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bookmarkStart w:id="1" w:name="_GoBack"/>
      <w:bookmarkEnd w:id="1"/>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2" w:name="_Toc536017940"/>
      <w:r>
        <w:lastRenderedPageBreak/>
        <w:t>Table of Contents</w:t>
      </w:r>
      <w:bookmarkEnd w:id="2"/>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AC793B">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AC793B">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AC793B">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AC793B">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AC793B">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AC793B">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AC793B">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AC793B">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AC793B">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3" w:name="_Toc536017941"/>
      <w:r>
        <w:lastRenderedPageBreak/>
        <w:t>List of Tables</w:t>
      </w:r>
      <w:bookmarkEnd w:id="3"/>
    </w:p>
    <w:p w:rsidR="00471215" w:rsidRDefault="00471215">
      <w:pPr>
        <w:spacing w:after="200" w:line="276" w:lineRule="auto"/>
      </w:pPr>
      <w:r>
        <w:br w:type="page"/>
      </w:r>
    </w:p>
    <w:p w:rsidR="00471215" w:rsidRDefault="00471215" w:rsidP="00471215">
      <w:pPr>
        <w:pStyle w:val="Heading1"/>
      </w:pPr>
      <w:bookmarkStart w:id="4" w:name="_Toc536017942"/>
      <w:r>
        <w:lastRenderedPageBreak/>
        <w:t>List of Illustrations</w:t>
      </w:r>
      <w:bookmarkEnd w:id="4"/>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5" w:name="_Toc536017943"/>
      <w:r>
        <w:lastRenderedPageBreak/>
        <w:t>Introduction</w:t>
      </w:r>
      <w:bookmarkEnd w:id="5"/>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6" w:name="_Toc536017944"/>
      <w:r>
        <w:t>Heading 2</w:t>
      </w:r>
      <w:bookmarkEnd w:id="6"/>
    </w:p>
    <w:p w:rsidR="00594561" w:rsidRDefault="00594561" w:rsidP="00594561">
      <w:pPr>
        <w:pStyle w:val="Heading3"/>
      </w:pPr>
      <w:bookmarkStart w:id="7" w:name="_Toc536017945"/>
      <w:r>
        <w:t>Heading 3</w:t>
      </w:r>
      <w:bookmarkEnd w:id="7"/>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50E76" w:rsidRPr="00594561" w:rsidRDefault="00750E76"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750E76" w:rsidRPr="00594561" w:rsidRDefault="00750E76"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823BF5">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8" w:name="_Toc536017946"/>
      <w:r>
        <w:lastRenderedPageBreak/>
        <w:t>Part 1: Understanding vehicle-bridge interaction and dynamic amplification</w:t>
      </w:r>
      <w:bookmarkEnd w:id="8"/>
    </w:p>
    <w:p w:rsidR="00493930"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roofErr w:type="gramStart"/>
      <w:r w:rsidR="003F15F6">
        <w:t>Therefore</w:t>
      </w:r>
      <w:proofErr w:type="gramEnd"/>
      <w:r w:rsidR="003F15F6">
        <w:t xml:space="preserve"> it is the primary objective of this chapter to identify and characterize the mechanisms influential to dynamic amplification of vehicular loading.</w:t>
      </w:r>
      <w:r w:rsidR="00750E76">
        <w:t xml:space="preserve"> </w:t>
      </w:r>
    </w:p>
    <w:p w:rsidR="00493930" w:rsidRDefault="00493930" w:rsidP="00496B8E"/>
    <w:p w:rsidR="00CB53BC" w:rsidRDefault="00750E76" w:rsidP="00496B8E">
      <w:r>
        <w:t>To accomplish this, the framework of structural identification (St-ID) was employed</w:t>
      </w:r>
      <w:r w:rsidR="00CB53BC">
        <w:t xml:space="preserve"> for an operating bridge</w:t>
      </w:r>
      <w:r>
        <w:t>.</w:t>
      </w:r>
      <w:r w:rsidR="00CB53BC">
        <w:t xml:space="preserve"> </w:t>
      </w:r>
    </w:p>
    <w:p w:rsidR="007B4CBE" w:rsidRDefault="00493930" w:rsidP="007B4CBE">
      <w:r>
        <w:t xml:space="preserve">Therefore, the following chapters will </w:t>
      </w:r>
      <w:r w:rsidR="00BB4C81">
        <w:t>seek</w:t>
      </w:r>
      <w:r w:rsidR="007B4CBE">
        <w:t xml:space="preserve"> to answer the following:</w:t>
      </w:r>
    </w:p>
    <w:p w:rsidR="00493930" w:rsidRDefault="007B4CBE" w:rsidP="007B4CBE">
      <w:pPr>
        <w:pStyle w:val="ListParagraph"/>
        <w:numPr>
          <w:ilvl w:val="0"/>
          <w:numId w:val="20"/>
        </w:numPr>
      </w:pPr>
      <w:r>
        <w:t>To what degree do</w:t>
      </w:r>
      <w:r w:rsidR="00493930">
        <w:t xml:space="preserve"> </w:t>
      </w:r>
      <w:r>
        <w:t>vehicle-</w:t>
      </w:r>
      <w:r w:rsidR="00493930">
        <w:t xml:space="preserve">bridge dynamics </w:t>
      </w:r>
      <w:r>
        <w:t>amplify live load responses</w:t>
      </w:r>
      <w:r w:rsidR="00493930">
        <w:t>.</w:t>
      </w:r>
    </w:p>
    <w:p w:rsidR="00493930" w:rsidRDefault="00493930" w:rsidP="00493930">
      <w:pPr>
        <w:pStyle w:val="ListParagraph"/>
        <w:numPr>
          <w:ilvl w:val="0"/>
          <w:numId w:val="20"/>
        </w:numPr>
      </w:pPr>
      <w:r>
        <w:t>What mechanisms and conditions</w:t>
      </w:r>
      <w:r w:rsidR="007B4CBE">
        <w:t xml:space="preserve"> are influential to dynamic amplification.</w:t>
      </w:r>
    </w:p>
    <w:p w:rsidR="007B4CBE" w:rsidRDefault="007B4CBE" w:rsidP="007B4CBE"/>
    <w:p w:rsidR="00493930" w:rsidRDefault="00493930" w:rsidP="00493930">
      <w:proofErr w:type="gramStart"/>
      <w:r>
        <w:t>Therefore</w:t>
      </w:r>
      <w:proofErr w:type="gramEnd"/>
      <w:r>
        <w:t xml:space="preserve"> a series of three tests were performed to answer the following questions.</w:t>
      </w:r>
    </w:p>
    <w:p w:rsidR="00493930" w:rsidRDefault="00493930" w:rsidP="00493930">
      <w:pPr>
        <w:pStyle w:val="ListParagraph"/>
        <w:numPr>
          <w:ilvl w:val="0"/>
          <w:numId w:val="19"/>
        </w:numPr>
      </w:pPr>
      <w:r>
        <w:t>What region of the structure should receive instrumentation (is experiencing the greatest vibration).</w:t>
      </w:r>
    </w:p>
    <w:p w:rsidR="00493930" w:rsidRDefault="00493930" w:rsidP="00493930">
      <w:pPr>
        <w:pStyle w:val="ListParagraph"/>
        <w:numPr>
          <w:ilvl w:val="0"/>
          <w:numId w:val="19"/>
        </w:numPr>
      </w:pPr>
      <w:r>
        <w:t>What is the operational response of the structure (and characterize structure mass and stiffness)</w:t>
      </w:r>
    </w:p>
    <w:p w:rsidR="00493930" w:rsidRDefault="00493930" w:rsidP="00493930">
      <w:pPr>
        <w:pStyle w:val="ListParagraph"/>
        <w:numPr>
          <w:ilvl w:val="0"/>
          <w:numId w:val="19"/>
        </w:numPr>
      </w:pPr>
      <w:r>
        <w:t>What is the cause of dynamic amplification (and how can it be modeled).</w:t>
      </w:r>
    </w:p>
    <w:p w:rsidR="00493930" w:rsidRDefault="00493930" w:rsidP="00496B8E"/>
    <w:p w:rsidR="00750E76" w:rsidRDefault="00CB53BC" w:rsidP="00496B8E">
      <w:r>
        <w:t xml:space="preserve">St-Id is the process by which experimental data is used to influence analytical models </w:t>
      </w:r>
      <w:proofErr w:type="gramStart"/>
      <w:r>
        <w:t>in an effort to</w:t>
      </w:r>
      <w:proofErr w:type="gramEnd"/>
      <w:r>
        <w:t xml:space="preserve"> reduce epistemic uncertainty. </w:t>
      </w:r>
      <w:r w:rsidR="00750E76">
        <w:t xml:space="preserve"> </w:t>
      </w:r>
      <w:r>
        <w:t>The sequence of activities is summarized by the following figure.</w:t>
      </w:r>
    </w:p>
    <w:p w:rsidR="005D609C" w:rsidRDefault="00CB53BC" w:rsidP="00CB53BC">
      <w:pPr>
        <w:jc w:val="center"/>
      </w:pPr>
      <w:r w:rsidRPr="00CB53BC">
        <w:rPr>
          <w:noProof/>
        </w:rPr>
        <w:lastRenderedPageBreak/>
        <w:drawing>
          <wp:inline distT="0" distB="0" distL="0" distR="0" wp14:anchorId="01555EBC" wp14:editId="40D1D45A">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11"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rsidR="00F769A0" w:rsidRDefault="00CB53BC" w:rsidP="0049393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rsidR="00F769A0" w:rsidRDefault="00F769A0" w:rsidP="00F769A0">
      <w:pPr>
        <w:ind w:left="360"/>
      </w:pPr>
    </w:p>
    <w:p w:rsidR="00CB53BC" w:rsidRDefault="00CB53BC" w:rsidP="00CB53BC">
      <w:pPr>
        <w:jc w:val="center"/>
      </w:pPr>
    </w:p>
    <w:p w:rsidR="00496B8E" w:rsidRDefault="00496B8E" w:rsidP="00496B8E">
      <w:pPr>
        <w:pStyle w:val="Heading2"/>
      </w:pPr>
      <w:bookmarkStart w:id="9" w:name="_Toc536017947"/>
      <w:r>
        <w:t>Experimental Case Study</w:t>
      </w:r>
      <w:bookmarkEnd w:id="9"/>
    </w:p>
    <w:p w:rsidR="003F15F6"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p>
    <w:p w:rsidR="00B642C0" w:rsidRDefault="00B642C0" w:rsidP="00B642C0">
      <w:r>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lastRenderedPageBreak/>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10" w:name="_Toc536017948"/>
      <w:r>
        <w:t>Description of Test Structure</w:t>
      </w:r>
      <w:bookmarkEnd w:id="10"/>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lastRenderedPageBreak/>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4">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1" w:name="_Toc536017949"/>
      <w:r>
        <w:t>Phase 1 Testing</w:t>
      </w:r>
      <w:bookmarkEnd w:id="11"/>
    </w:p>
    <w:p w:rsidR="00607728" w:rsidRDefault="00607728" w:rsidP="002B361B">
      <w:r>
        <w:t xml:space="preserve">The objective of the first phase of testing was to merely survey the structure </w:t>
      </w:r>
      <w:r w:rsidR="00554068">
        <w:t xml:space="preserve">so as to determine which portions of the structure were experiencing large </w:t>
      </w:r>
      <w:proofErr w:type="gramStart"/>
      <w:r w:rsidR="00554068">
        <w:t>vibrations, and</w:t>
      </w:r>
      <w:proofErr w:type="gramEnd"/>
      <w:r w:rsidR="00554068">
        <w:t xml:space="preserve">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2"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2"/>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750E76" w:rsidRDefault="00750E7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750E76" w:rsidRDefault="00750E7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750E76" w:rsidRDefault="00750E7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750E76" w:rsidRDefault="00750E7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750E76" w:rsidRDefault="00750E7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750E76" w:rsidRDefault="00750E7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750E76" w:rsidRDefault="00750E7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750E76" w:rsidRDefault="00750E7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3" w:name="_Toc536017950"/>
      <w:r>
        <w:t>Phase 2 Testing</w:t>
      </w:r>
      <w:bookmarkEnd w:id="13"/>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w:t>
      </w:r>
      <w:bookmarkStart w:id="14" w:name="_Hlk958194"/>
      <w:r>
        <w:t>PCB Model 393A03</w:t>
      </w:r>
      <w:bookmarkEnd w:id="14"/>
      <w:r>
        <w:t>)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7">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6"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F3F5782"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7"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9"/>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50"/>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750E76" w:rsidRDefault="00750E76"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750E76" w:rsidRDefault="00750E76"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50"/>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750E76" w:rsidRDefault="00750E76"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750E76" w:rsidRDefault="00750E76"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50"/>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750E76" w:rsidRDefault="00750E76"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750E76" w:rsidRDefault="00750E76"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1"/>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750E76" w:rsidRDefault="00750E76"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750E76" w:rsidRDefault="00750E76"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2"/>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3"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4"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750E76" w:rsidRDefault="00750E76"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750E76" w:rsidRDefault="00750E76"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4"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750E76" w:rsidRDefault="00750E76"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750E76" w:rsidRDefault="00750E76"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4"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750E76" w:rsidRDefault="00750E76"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750E76" w:rsidRDefault="00750E76"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5"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750E76" w:rsidRDefault="00750E76"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750E76" w:rsidRDefault="00750E76"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6"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sidR="00823BF5">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r w:rsidR="00E82CA1">
        <w:t>girders.</w:t>
      </w:r>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9">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reasonably well 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rsidTr="009B3923">
        <w:tc>
          <w:tcPr>
            <w:tcW w:w="4536" w:type="dxa"/>
            <w:vAlign w:val="center"/>
          </w:tcPr>
          <w:p w:rsidR="009B3923" w:rsidRDefault="009B3923" w:rsidP="009B3923">
            <w:pPr>
              <w:pStyle w:val="squish"/>
              <w:jc w:val="center"/>
            </w:pPr>
            <w:r>
              <w:t>Experimental</w:t>
            </w:r>
          </w:p>
          <w:p w:rsidR="009B3923" w:rsidRDefault="009B3923" w:rsidP="009B3923">
            <w:pPr>
              <w:pStyle w:val="squish"/>
              <w:jc w:val="center"/>
            </w:pPr>
            <w:r w:rsidRPr="000B0AB5">
              <w:rPr>
                <w:noProof/>
              </w:rPr>
              <w:drawing>
                <wp:inline distT="0" distB="0" distL="0" distR="0" wp14:anchorId="0134608B" wp14:editId="5168692C">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9"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9B3923" w:rsidRDefault="009B3923" w:rsidP="009B3923">
            <w:pPr>
              <w:pStyle w:val="squish"/>
              <w:jc w:val="center"/>
            </w:pPr>
            <w:r>
              <w:t>FEM (uncalibrated)</w:t>
            </w:r>
            <w:r>
              <w:rPr>
                <w:noProof/>
              </w:rPr>
              <w:t xml:space="preserve"> </w:t>
            </w:r>
            <w:r>
              <w:rPr>
                <w:noProof/>
              </w:rPr>
              <w:drawing>
                <wp:inline distT="0" distB="0" distL="0" distR="0" wp14:anchorId="69A2F207" wp14:editId="2B2BE703">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1"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9B3923" w:rsidRDefault="009B3923" w:rsidP="00FB333E"/>
    <w:p w:rsidR="00386F51" w:rsidRDefault="00386F51" w:rsidP="00386F51">
      <w:r>
        <w:t>The following model parameters were addressed as part of the calibration process:</w:t>
      </w:r>
    </w:p>
    <w:p w:rsidR="00386F51" w:rsidRDefault="00386F51" w:rsidP="00386F51">
      <w:pPr>
        <w:pStyle w:val="ListParagraph"/>
        <w:numPr>
          <w:ilvl w:val="0"/>
          <w:numId w:val="9"/>
        </w:numPr>
      </w:pPr>
      <w:r>
        <w:lastRenderedPageBreak/>
        <w:t xml:space="preserve">Stiffness of interior barriers (modulus of elasticity)  </w:t>
      </w:r>
    </w:p>
    <w:p w:rsidR="00386F51" w:rsidRDefault="00386F51" w:rsidP="00386F51">
      <w:pPr>
        <w:pStyle w:val="ListParagraph"/>
        <w:numPr>
          <w:ilvl w:val="0"/>
          <w:numId w:val="9"/>
        </w:numPr>
      </w:pPr>
      <w:r>
        <w:t xml:space="preserve">Material density of interior barriers </w:t>
      </w:r>
    </w:p>
    <w:p w:rsidR="00386F51" w:rsidRDefault="00386F51" w:rsidP="00386F51">
      <w:pPr>
        <w:pStyle w:val="ListParagraph"/>
        <w:numPr>
          <w:ilvl w:val="0"/>
          <w:numId w:val="9"/>
        </w:numPr>
      </w:pPr>
      <w:r>
        <w:t xml:space="preserve">Material density of exterior barriers </w:t>
      </w:r>
    </w:p>
    <w:p w:rsidR="00386F51" w:rsidRDefault="00386F51" w:rsidP="00386F51">
      <w:pPr>
        <w:pStyle w:val="ListParagraph"/>
        <w:numPr>
          <w:ilvl w:val="0"/>
          <w:numId w:val="9"/>
        </w:numPr>
      </w:pPr>
      <w:r>
        <w:t>Continuity</w:t>
      </w:r>
      <w:r w:rsidR="00EE339C">
        <w:t xml:space="preserve"> of</w:t>
      </w:r>
      <w:r>
        <w:t xml:space="preserve"> exterior barriers over continuous support</w:t>
      </w:r>
    </w:p>
    <w:p w:rsidR="00386F51" w:rsidRDefault="00386F51" w:rsidP="00336127">
      <w:pPr>
        <w:pStyle w:val="ListParagraph"/>
        <w:numPr>
          <w:ilvl w:val="0"/>
          <w:numId w:val="9"/>
        </w:numPr>
      </w:pPr>
      <w:r>
        <w:t xml:space="preserve">Transverse stiffness of stringer elastomeric bearings (spring-damper elements)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1012A8" w:rsidTr="00A60A6A">
        <w:trPr>
          <w:jc w:val="center"/>
        </w:trPr>
        <w:tc>
          <w:tcPr>
            <w:tcW w:w="3767" w:type="dxa"/>
          </w:tcPr>
          <w:p w:rsidR="001012A8" w:rsidRDefault="001012A8" w:rsidP="00FB333E"/>
        </w:tc>
        <w:tc>
          <w:tcPr>
            <w:tcW w:w="1199" w:type="dxa"/>
            <w:vAlign w:val="center"/>
          </w:tcPr>
          <w:p w:rsidR="001012A8" w:rsidRPr="00770168" w:rsidRDefault="001012A8" w:rsidP="00770168">
            <w:pPr>
              <w:pStyle w:val="squish"/>
              <w:jc w:val="center"/>
            </w:pPr>
            <w:r w:rsidRPr="00770168">
              <w:t>Initial Values</w:t>
            </w:r>
          </w:p>
        </w:tc>
        <w:tc>
          <w:tcPr>
            <w:tcW w:w="1137" w:type="dxa"/>
            <w:vAlign w:val="center"/>
          </w:tcPr>
          <w:p w:rsidR="001012A8" w:rsidRPr="00770168" w:rsidRDefault="001012A8" w:rsidP="00770168">
            <w:pPr>
              <w:pStyle w:val="squish"/>
              <w:jc w:val="center"/>
            </w:pPr>
            <w:r w:rsidRPr="00770168">
              <w:t>Calibrated Values</w:t>
            </w:r>
          </w:p>
        </w:tc>
        <w:tc>
          <w:tcPr>
            <w:tcW w:w="814" w:type="dxa"/>
            <w:vAlign w:val="center"/>
          </w:tcPr>
          <w:p w:rsidR="001012A8" w:rsidRPr="00770168" w:rsidRDefault="0037603E" w:rsidP="00770168">
            <w:pPr>
              <w:pStyle w:val="squish"/>
              <w:jc w:val="center"/>
            </w:pPr>
            <w:r w:rsidRPr="00770168">
              <w:t>units</w:t>
            </w:r>
          </w:p>
        </w:tc>
      </w:tr>
      <w:tr w:rsidR="0037603E" w:rsidTr="00A60A6A">
        <w:trPr>
          <w:jc w:val="center"/>
        </w:trPr>
        <w:tc>
          <w:tcPr>
            <w:tcW w:w="3767" w:type="dxa"/>
            <w:vAlign w:val="bottom"/>
          </w:tcPr>
          <w:p w:rsidR="0037603E" w:rsidRDefault="0037603E" w:rsidP="0037603E">
            <w:pPr>
              <w:pStyle w:val="squish"/>
            </w:pPr>
            <w:r>
              <w:t>E of In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5</w:t>
            </w:r>
            <w:r w:rsidR="00A60A6A">
              <w:t>.0</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In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 of ex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3982736</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Ex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lastomeric bearing transvers stiffness</w:t>
            </w:r>
          </w:p>
        </w:tc>
        <w:tc>
          <w:tcPr>
            <w:tcW w:w="1199" w:type="dxa"/>
            <w:vAlign w:val="center"/>
          </w:tcPr>
          <w:p w:rsidR="0037603E" w:rsidRDefault="0037603E" w:rsidP="00A60A6A">
            <w:pPr>
              <w:pStyle w:val="squish"/>
              <w:jc w:val="center"/>
            </w:pPr>
            <w:r>
              <w:t>1E+09</w:t>
            </w:r>
          </w:p>
        </w:tc>
        <w:tc>
          <w:tcPr>
            <w:tcW w:w="1137" w:type="dxa"/>
            <w:vAlign w:val="center"/>
          </w:tcPr>
          <w:p w:rsidR="0037603E" w:rsidRDefault="0037603E" w:rsidP="00A60A6A">
            <w:pPr>
              <w:pStyle w:val="squish"/>
              <w:jc w:val="center"/>
            </w:pPr>
            <w:r>
              <w:t>1E+08</w:t>
            </w:r>
          </w:p>
        </w:tc>
        <w:tc>
          <w:tcPr>
            <w:tcW w:w="814" w:type="dxa"/>
            <w:vAlign w:val="center"/>
          </w:tcPr>
          <w:p w:rsidR="0037603E" w:rsidRDefault="0037603E" w:rsidP="00A60A6A">
            <w:pPr>
              <w:pStyle w:val="squish"/>
              <w:jc w:val="center"/>
            </w:pPr>
            <w:proofErr w:type="spellStart"/>
            <w:r>
              <w:t>lb</w:t>
            </w:r>
            <w:proofErr w:type="spellEnd"/>
            <w:r>
              <w:t>/in</w:t>
            </w:r>
          </w:p>
        </w:tc>
      </w:tr>
      <w:tr w:rsidR="00A60A6A" w:rsidTr="00A60A6A">
        <w:trPr>
          <w:jc w:val="center"/>
        </w:trPr>
        <w:tc>
          <w:tcPr>
            <w:tcW w:w="3767" w:type="dxa"/>
            <w:vAlign w:val="bottom"/>
          </w:tcPr>
          <w:p w:rsidR="00A60A6A" w:rsidRDefault="00A60A6A" w:rsidP="00A60A6A">
            <w:pPr>
              <w:pStyle w:val="squish"/>
            </w:pPr>
            <w:r>
              <w:t>E of deck concrete</w:t>
            </w:r>
          </w:p>
        </w:tc>
        <w:tc>
          <w:tcPr>
            <w:tcW w:w="1199" w:type="dxa"/>
            <w:vAlign w:val="center"/>
          </w:tcPr>
          <w:p w:rsidR="00A60A6A" w:rsidRDefault="00A60A6A" w:rsidP="00A60A6A">
            <w:pPr>
              <w:pStyle w:val="squish"/>
              <w:jc w:val="center"/>
            </w:pPr>
            <w:r>
              <w:t>4490369</w:t>
            </w:r>
          </w:p>
        </w:tc>
        <w:tc>
          <w:tcPr>
            <w:tcW w:w="1137" w:type="dxa"/>
            <w:vAlign w:val="center"/>
          </w:tcPr>
          <w:p w:rsidR="00A60A6A" w:rsidRDefault="00A60A6A" w:rsidP="00A60A6A">
            <w:pPr>
              <w:pStyle w:val="squish"/>
              <w:jc w:val="center"/>
            </w:pPr>
            <w:r>
              <w:t>4490369</w:t>
            </w:r>
          </w:p>
        </w:tc>
        <w:tc>
          <w:tcPr>
            <w:tcW w:w="814" w:type="dxa"/>
            <w:vAlign w:val="center"/>
          </w:tcPr>
          <w:p w:rsidR="00A60A6A" w:rsidRDefault="00A60A6A" w:rsidP="00A60A6A">
            <w:pPr>
              <w:pStyle w:val="squish"/>
              <w:jc w:val="center"/>
            </w:pPr>
            <w:proofErr w:type="spellStart"/>
            <w:r>
              <w:t>lb</w:t>
            </w:r>
            <w:proofErr w:type="spellEnd"/>
            <w:r>
              <w:t>/in</w:t>
            </w:r>
            <w:r w:rsidRPr="0037603E">
              <w:rPr>
                <w:vertAlign w:val="superscript"/>
              </w:rPr>
              <w:t>2</w:t>
            </w:r>
          </w:p>
        </w:tc>
      </w:tr>
    </w:tbl>
    <w:p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D36DB9">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rsidTr="009B3923">
        <w:trPr>
          <w:jc w:val="center"/>
        </w:trPr>
        <w:tc>
          <w:tcPr>
            <w:tcW w:w="1128" w:type="dxa"/>
          </w:tcPr>
          <w:p w:rsidR="00A60A6A" w:rsidRDefault="00A60A6A" w:rsidP="009B78B3">
            <w:pPr>
              <w:pStyle w:val="squish"/>
            </w:pPr>
          </w:p>
        </w:tc>
        <w:tc>
          <w:tcPr>
            <w:tcW w:w="716" w:type="dxa"/>
            <w:vAlign w:val="center"/>
          </w:tcPr>
          <w:p w:rsidR="00A60A6A" w:rsidRDefault="00A60A6A" w:rsidP="00A60A6A">
            <w:pPr>
              <w:pStyle w:val="squish"/>
              <w:jc w:val="center"/>
            </w:pPr>
            <w:r>
              <w:t>Exp.</w:t>
            </w:r>
          </w:p>
        </w:tc>
        <w:tc>
          <w:tcPr>
            <w:tcW w:w="723" w:type="dxa"/>
            <w:tcBorders>
              <w:right w:val="single" w:sz="12" w:space="0" w:color="auto"/>
            </w:tcBorders>
            <w:vAlign w:val="center"/>
          </w:tcPr>
          <w:p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60A6A" w:rsidRDefault="00A60A6A" w:rsidP="00A60A6A">
            <w:pPr>
              <w:pStyle w:val="squish"/>
              <w:jc w:val="center"/>
            </w:pPr>
            <w:r>
              <w:t>% diff</w:t>
            </w:r>
          </w:p>
        </w:tc>
      </w:tr>
      <w:tr w:rsidR="009B3923" w:rsidTr="009B3923">
        <w:trPr>
          <w:jc w:val="center"/>
        </w:trPr>
        <w:tc>
          <w:tcPr>
            <w:tcW w:w="1128" w:type="dxa"/>
          </w:tcPr>
          <w:p w:rsidR="009B3923" w:rsidRDefault="009B3923" w:rsidP="009B3923">
            <w:pPr>
              <w:pStyle w:val="squish"/>
            </w:pPr>
            <w:r>
              <w:t>Mode 1</w:t>
            </w:r>
          </w:p>
        </w:tc>
        <w:tc>
          <w:tcPr>
            <w:tcW w:w="716" w:type="dxa"/>
            <w:vAlign w:val="bottom"/>
          </w:tcPr>
          <w:p w:rsidR="009B3923" w:rsidRDefault="009B3923" w:rsidP="009B3923">
            <w:pPr>
              <w:pStyle w:val="squish"/>
              <w:jc w:val="center"/>
            </w:pPr>
            <w:r>
              <w:t>2.00</w:t>
            </w:r>
          </w:p>
        </w:tc>
        <w:tc>
          <w:tcPr>
            <w:tcW w:w="723" w:type="dxa"/>
            <w:tcBorders>
              <w:right w:val="single" w:sz="12" w:space="0" w:color="auto"/>
            </w:tcBorders>
            <w:vAlign w:val="center"/>
          </w:tcPr>
          <w:p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2</w:t>
            </w:r>
          </w:p>
        </w:tc>
        <w:tc>
          <w:tcPr>
            <w:tcW w:w="716" w:type="dxa"/>
            <w:vAlign w:val="bottom"/>
          </w:tcPr>
          <w:p w:rsidR="009B3923" w:rsidRDefault="009B3923" w:rsidP="009B3923">
            <w:pPr>
              <w:pStyle w:val="squish"/>
              <w:jc w:val="center"/>
            </w:pPr>
            <w:r>
              <w:t>2.03</w:t>
            </w:r>
          </w:p>
        </w:tc>
        <w:tc>
          <w:tcPr>
            <w:tcW w:w="723" w:type="dxa"/>
            <w:tcBorders>
              <w:right w:val="single" w:sz="12" w:space="0" w:color="auto"/>
            </w:tcBorders>
            <w:vAlign w:val="center"/>
          </w:tcPr>
          <w:p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lastRenderedPageBreak/>
              <w:t>Mode 3</w:t>
            </w:r>
          </w:p>
        </w:tc>
        <w:tc>
          <w:tcPr>
            <w:tcW w:w="716" w:type="dxa"/>
            <w:vAlign w:val="bottom"/>
          </w:tcPr>
          <w:p w:rsidR="009B3923" w:rsidRDefault="009B3923" w:rsidP="009B3923">
            <w:pPr>
              <w:pStyle w:val="squish"/>
              <w:jc w:val="center"/>
            </w:pPr>
            <w:r>
              <w:t>2.10</w:t>
            </w:r>
          </w:p>
        </w:tc>
        <w:tc>
          <w:tcPr>
            <w:tcW w:w="723" w:type="dxa"/>
            <w:tcBorders>
              <w:right w:val="single" w:sz="12" w:space="0" w:color="auto"/>
            </w:tcBorders>
            <w:vAlign w:val="center"/>
          </w:tcPr>
          <w:p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2.7%</w:t>
            </w:r>
          </w:p>
        </w:tc>
      </w:tr>
      <w:tr w:rsidR="009B3923" w:rsidTr="009B3923">
        <w:trPr>
          <w:jc w:val="center"/>
        </w:trPr>
        <w:tc>
          <w:tcPr>
            <w:tcW w:w="1128" w:type="dxa"/>
          </w:tcPr>
          <w:p w:rsidR="009B3923" w:rsidRDefault="009B3923" w:rsidP="009B3923">
            <w:pPr>
              <w:pStyle w:val="squish"/>
            </w:pPr>
            <w:r>
              <w:t>Mode 4</w:t>
            </w:r>
          </w:p>
        </w:tc>
        <w:tc>
          <w:tcPr>
            <w:tcW w:w="716" w:type="dxa"/>
            <w:vAlign w:val="bottom"/>
          </w:tcPr>
          <w:p w:rsidR="009B3923" w:rsidRDefault="009B3923" w:rsidP="009B3923">
            <w:pPr>
              <w:pStyle w:val="squish"/>
              <w:jc w:val="center"/>
            </w:pPr>
            <w:r>
              <w:t>2.44</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5.4%</w:t>
            </w:r>
          </w:p>
        </w:tc>
      </w:tr>
      <w:tr w:rsidR="009B3923" w:rsidTr="009B3923">
        <w:trPr>
          <w:jc w:val="center"/>
        </w:trPr>
        <w:tc>
          <w:tcPr>
            <w:tcW w:w="1128" w:type="dxa"/>
          </w:tcPr>
          <w:p w:rsidR="009B3923" w:rsidRDefault="009B3923" w:rsidP="009B3923">
            <w:pPr>
              <w:pStyle w:val="squish"/>
            </w:pPr>
            <w:r>
              <w:t>Mode 5</w:t>
            </w:r>
          </w:p>
        </w:tc>
        <w:tc>
          <w:tcPr>
            <w:tcW w:w="716" w:type="dxa"/>
            <w:vAlign w:val="bottom"/>
          </w:tcPr>
          <w:p w:rsidR="009B3923" w:rsidRDefault="009B3923" w:rsidP="009B3923">
            <w:pPr>
              <w:pStyle w:val="squish"/>
              <w:jc w:val="center"/>
            </w:pPr>
            <w:r>
              <w:t>2.51</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6</w:t>
            </w:r>
          </w:p>
        </w:tc>
        <w:tc>
          <w:tcPr>
            <w:tcW w:w="716" w:type="dxa"/>
            <w:vAlign w:val="bottom"/>
          </w:tcPr>
          <w:p w:rsidR="009B3923" w:rsidRDefault="009B3923" w:rsidP="009B3923">
            <w:pPr>
              <w:pStyle w:val="squish"/>
              <w:jc w:val="center"/>
            </w:pPr>
            <w:r>
              <w:t>2.54</w:t>
            </w:r>
          </w:p>
        </w:tc>
        <w:tc>
          <w:tcPr>
            <w:tcW w:w="723" w:type="dxa"/>
            <w:tcBorders>
              <w:right w:val="single" w:sz="12" w:space="0" w:color="auto"/>
            </w:tcBorders>
            <w:vAlign w:val="center"/>
          </w:tcPr>
          <w:p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6%</w:t>
            </w:r>
          </w:p>
        </w:tc>
      </w:tr>
      <w:tr w:rsidR="009B3923" w:rsidTr="009B3923">
        <w:trPr>
          <w:jc w:val="center"/>
        </w:trPr>
        <w:tc>
          <w:tcPr>
            <w:tcW w:w="1128" w:type="dxa"/>
          </w:tcPr>
          <w:p w:rsidR="009B3923" w:rsidRDefault="009B3923" w:rsidP="009B3923">
            <w:pPr>
              <w:pStyle w:val="squish"/>
            </w:pPr>
            <w:r>
              <w:t>Mode 7</w:t>
            </w:r>
          </w:p>
        </w:tc>
        <w:tc>
          <w:tcPr>
            <w:tcW w:w="716" w:type="dxa"/>
            <w:vAlign w:val="bottom"/>
          </w:tcPr>
          <w:p w:rsidR="009B3923" w:rsidRDefault="009B3923" w:rsidP="009B3923">
            <w:pPr>
              <w:pStyle w:val="squish"/>
              <w:jc w:val="center"/>
            </w:pPr>
            <w:r>
              <w:t>2.83</w:t>
            </w:r>
          </w:p>
        </w:tc>
        <w:tc>
          <w:tcPr>
            <w:tcW w:w="723" w:type="dxa"/>
            <w:tcBorders>
              <w:right w:val="single" w:sz="12" w:space="0" w:color="auto"/>
            </w:tcBorders>
            <w:vAlign w:val="center"/>
          </w:tcPr>
          <w:p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4.3%</w:t>
            </w:r>
          </w:p>
        </w:tc>
      </w:tr>
      <w:tr w:rsidR="009B3923" w:rsidTr="009B3923">
        <w:trPr>
          <w:jc w:val="center"/>
        </w:trPr>
        <w:tc>
          <w:tcPr>
            <w:tcW w:w="1128" w:type="dxa"/>
          </w:tcPr>
          <w:p w:rsidR="009B3923" w:rsidRDefault="009B3923" w:rsidP="009B3923">
            <w:pPr>
              <w:pStyle w:val="squish"/>
            </w:pPr>
            <w:r>
              <w:t>Mode 8</w:t>
            </w:r>
          </w:p>
        </w:tc>
        <w:tc>
          <w:tcPr>
            <w:tcW w:w="716" w:type="dxa"/>
            <w:vAlign w:val="bottom"/>
          </w:tcPr>
          <w:p w:rsidR="009B3923" w:rsidRDefault="009B3923" w:rsidP="009B3923">
            <w:pPr>
              <w:pStyle w:val="squish"/>
              <w:jc w:val="center"/>
            </w:pPr>
            <w:r>
              <w:t>2.93</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9</w:t>
            </w:r>
          </w:p>
        </w:tc>
        <w:tc>
          <w:tcPr>
            <w:tcW w:w="716" w:type="dxa"/>
            <w:vAlign w:val="bottom"/>
          </w:tcPr>
          <w:p w:rsidR="009B3923" w:rsidRDefault="009B3923" w:rsidP="009B3923">
            <w:pPr>
              <w:pStyle w:val="squish"/>
              <w:jc w:val="center"/>
            </w:pPr>
            <w:r>
              <w:t>3.20</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7.7%</w:t>
            </w:r>
          </w:p>
        </w:tc>
      </w:tr>
      <w:tr w:rsidR="009B3923" w:rsidTr="009B3923">
        <w:trPr>
          <w:jc w:val="center"/>
        </w:trPr>
        <w:tc>
          <w:tcPr>
            <w:tcW w:w="1128" w:type="dxa"/>
          </w:tcPr>
          <w:p w:rsidR="009B3923" w:rsidRDefault="009B3923" w:rsidP="009B3923">
            <w:pPr>
              <w:pStyle w:val="squish"/>
            </w:pPr>
            <w:r>
              <w:t>Mode 10</w:t>
            </w:r>
          </w:p>
        </w:tc>
        <w:tc>
          <w:tcPr>
            <w:tcW w:w="716" w:type="dxa"/>
            <w:vAlign w:val="bottom"/>
          </w:tcPr>
          <w:p w:rsidR="009B3923" w:rsidRDefault="009B3923" w:rsidP="009B3923">
            <w:pPr>
              <w:pStyle w:val="squish"/>
              <w:jc w:val="center"/>
            </w:pPr>
            <w:r>
              <w:t>3.34</w:t>
            </w:r>
          </w:p>
        </w:tc>
        <w:tc>
          <w:tcPr>
            <w:tcW w:w="723" w:type="dxa"/>
            <w:tcBorders>
              <w:right w:val="single" w:sz="12" w:space="0" w:color="auto"/>
            </w:tcBorders>
            <w:vAlign w:val="center"/>
          </w:tcPr>
          <w:p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11</w:t>
            </w:r>
          </w:p>
        </w:tc>
        <w:tc>
          <w:tcPr>
            <w:tcW w:w="716" w:type="dxa"/>
            <w:vAlign w:val="bottom"/>
          </w:tcPr>
          <w:p w:rsidR="009B3923" w:rsidRDefault="009B3923" w:rsidP="009B3923">
            <w:pPr>
              <w:pStyle w:val="squish"/>
              <w:jc w:val="center"/>
            </w:pPr>
            <w:r>
              <w:t>3.52</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3.8%</w:t>
            </w:r>
          </w:p>
        </w:tc>
      </w:tr>
      <w:tr w:rsidR="009B3923" w:rsidTr="009B3923">
        <w:trPr>
          <w:jc w:val="center"/>
        </w:trPr>
        <w:tc>
          <w:tcPr>
            <w:tcW w:w="1128" w:type="dxa"/>
          </w:tcPr>
          <w:p w:rsidR="009B3923" w:rsidRDefault="009B3923" w:rsidP="009B3923">
            <w:pPr>
              <w:pStyle w:val="squish"/>
            </w:pPr>
            <w:r>
              <w:t>Mode 12</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4.0%</w:t>
            </w:r>
          </w:p>
        </w:tc>
      </w:tr>
      <w:tr w:rsidR="009B3923" w:rsidTr="009B3923">
        <w:trPr>
          <w:jc w:val="center"/>
        </w:trPr>
        <w:tc>
          <w:tcPr>
            <w:tcW w:w="1128" w:type="dxa"/>
          </w:tcPr>
          <w:p w:rsidR="009B3923" w:rsidRDefault="009B3923" w:rsidP="009B3923">
            <w:pPr>
              <w:pStyle w:val="squish"/>
            </w:pPr>
            <w:r>
              <w:t>Mode 13</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9B3923" w:rsidRDefault="009B3923" w:rsidP="009B3923">
            <w:pPr>
              <w:pStyle w:val="squish"/>
              <w:jc w:val="center"/>
            </w:pPr>
            <w:r>
              <w:t>14.2%</w:t>
            </w:r>
          </w:p>
        </w:tc>
      </w:tr>
    </w:tbl>
    <w:p w:rsidR="00BF4640" w:rsidRDefault="00BF4640" w:rsidP="00FB333E"/>
    <w:p w:rsidR="009A3F94" w:rsidRPr="009A3F94" w:rsidRDefault="009A3F94" w:rsidP="009A3F94">
      <w:pPr>
        <w:pStyle w:val="Heading5"/>
      </w:pPr>
      <w:r>
        <w:t>Refined Load Rating</w:t>
      </w:r>
    </w:p>
    <w:p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sidR="00D36DB9">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rsidTr="00E33E2E">
        <w:trPr>
          <w:jc w:val="center"/>
        </w:trPr>
        <w:tc>
          <w:tcPr>
            <w:tcW w:w="1055" w:type="dxa"/>
          </w:tcPr>
          <w:p w:rsidR="004C1CCB" w:rsidRDefault="004C1CCB" w:rsidP="00E33E2E">
            <w:pPr>
              <w:pStyle w:val="squish"/>
            </w:pPr>
          </w:p>
        </w:tc>
        <w:tc>
          <w:tcPr>
            <w:tcW w:w="2327" w:type="dxa"/>
            <w:gridSpan w:val="2"/>
          </w:tcPr>
          <w:p w:rsidR="004C1CCB" w:rsidRDefault="004C1CCB" w:rsidP="00E33E2E">
            <w:pPr>
              <w:pStyle w:val="squish"/>
              <w:jc w:val="center"/>
            </w:pPr>
            <w:r>
              <w:t>IM = 0.33</w:t>
            </w:r>
          </w:p>
        </w:tc>
        <w:tc>
          <w:tcPr>
            <w:tcW w:w="2327" w:type="dxa"/>
            <w:gridSpan w:val="2"/>
          </w:tcPr>
          <w:p w:rsidR="004C1CCB" w:rsidRDefault="004C1CCB" w:rsidP="00E33E2E">
            <w:pPr>
              <w:pStyle w:val="squish"/>
              <w:jc w:val="center"/>
            </w:pPr>
            <w:r>
              <w:t>IM = 0.75</w:t>
            </w:r>
          </w:p>
        </w:tc>
      </w:tr>
      <w:tr w:rsidR="004C1CCB" w:rsidTr="00E33E2E">
        <w:trPr>
          <w:jc w:val="center"/>
        </w:trPr>
        <w:tc>
          <w:tcPr>
            <w:tcW w:w="1055" w:type="dxa"/>
          </w:tcPr>
          <w:p w:rsidR="004C1CCB" w:rsidRDefault="004C1CCB" w:rsidP="00E33E2E">
            <w:pPr>
              <w:pStyle w:val="squish"/>
            </w:pP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r>
      <w:tr w:rsidR="004C1CCB" w:rsidTr="00E33E2E">
        <w:trPr>
          <w:jc w:val="center"/>
        </w:trPr>
        <w:tc>
          <w:tcPr>
            <w:tcW w:w="1055" w:type="dxa"/>
          </w:tcPr>
          <w:p w:rsidR="004C1CCB" w:rsidRDefault="004C1CCB" w:rsidP="00E33E2E">
            <w:pPr>
              <w:pStyle w:val="squish"/>
            </w:pPr>
            <w:r>
              <w:t>Girder 4</w:t>
            </w:r>
          </w:p>
        </w:tc>
        <w:tc>
          <w:tcPr>
            <w:tcW w:w="1201" w:type="dxa"/>
          </w:tcPr>
          <w:p w:rsidR="004C1CCB" w:rsidRDefault="004C1CCB" w:rsidP="00E33E2E">
            <w:pPr>
              <w:pStyle w:val="squish"/>
              <w:jc w:val="center"/>
            </w:pPr>
            <w:r>
              <w:t>1.60</w:t>
            </w:r>
          </w:p>
        </w:tc>
        <w:tc>
          <w:tcPr>
            <w:tcW w:w="1126" w:type="dxa"/>
          </w:tcPr>
          <w:p w:rsidR="004C1CCB" w:rsidRDefault="004C1CCB" w:rsidP="00E33E2E">
            <w:pPr>
              <w:pStyle w:val="squish"/>
              <w:jc w:val="center"/>
            </w:pPr>
            <w:r>
              <w:t>1.73</w:t>
            </w:r>
          </w:p>
        </w:tc>
        <w:tc>
          <w:tcPr>
            <w:tcW w:w="1201" w:type="dxa"/>
          </w:tcPr>
          <w:p w:rsidR="004C1CCB" w:rsidRDefault="00E33E2E" w:rsidP="00E33E2E">
            <w:pPr>
              <w:pStyle w:val="squish"/>
              <w:jc w:val="center"/>
            </w:pPr>
            <w:r>
              <w:t>1.21</w:t>
            </w:r>
          </w:p>
        </w:tc>
        <w:tc>
          <w:tcPr>
            <w:tcW w:w="1126" w:type="dxa"/>
          </w:tcPr>
          <w:p w:rsidR="004C1CCB" w:rsidRDefault="00E33E2E" w:rsidP="00E33E2E">
            <w:pPr>
              <w:pStyle w:val="squish"/>
              <w:jc w:val="center"/>
            </w:pPr>
            <w:r>
              <w:t>1.32</w:t>
            </w:r>
          </w:p>
        </w:tc>
      </w:tr>
      <w:tr w:rsidR="004C1CCB" w:rsidTr="00E33E2E">
        <w:trPr>
          <w:jc w:val="center"/>
        </w:trPr>
        <w:tc>
          <w:tcPr>
            <w:tcW w:w="1055" w:type="dxa"/>
          </w:tcPr>
          <w:p w:rsidR="004C1CCB" w:rsidRDefault="004C1CCB" w:rsidP="00E33E2E">
            <w:pPr>
              <w:pStyle w:val="squish"/>
            </w:pPr>
            <w:r>
              <w:t>Girder 5</w:t>
            </w:r>
          </w:p>
        </w:tc>
        <w:tc>
          <w:tcPr>
            <w:tcW w:w="1201" w:type="dxa"/>
          </w:tcPr>
          <w:p w:rsidR="004C1CCB" w:rsidRDefault="004C1CCB" w:rsidP="00E33E2E">
            <w:pPr>
              <w:pStyle w:val="squish"/>
              <w:jc w:val="center"/>
            </w:pPr>
            <w:r>
              <w:t>1.86</w:t>
            </w:r>
          </w:p>
        </w:tc>
        <w:tc>
          <w:tcPr>
            <w:tcW w:w="1126" w:type="dxa"/>
          </w:tcPr>
          <w:p w:rsidR="004C1CCB" w:rsidRDefault="004C1CCB" w:rsidP="00E33E2E">
            <w:pPr>
              <w:pStyle w:val="squish"/>
              <w:jc w:val="center"/>
            </w:pPr>
            <w:r>
              <w:t>1.98</w:t>
            </w:r>
          </w:p>
        </w:tc>
        <w:tc>
          <w:tcPr>
            <w:tcW w:w="1201" w:type="dxa"/>
          </w:tcPr>
          <w:p w:rsidR="004C1CCB" w:rsidRDefault="00E33E2E" w:rsidP="00E33E2E">
            <w:pPr>
              <w:pStyle w:val="squish"/>
              <w:jc w:val="center"/>
            </w:pPr>
            <w:r>
              <w:t>1.41</w:t>
            </w:r>
          </w:p>
        </w:tc>
        <w:tc>
          <w:tcPr>
            <w:tcW w:w="1126" w:type="dxa"/>
          </w:tcPr>
          <w:p w:rsidR="004C1CCB" w:rsidRDefault="00E33E2E" w:rsidP="00E33E2E">
            <w:pPr>
              <w:pStyle w:val="squish"/>
              <w:jc w:val="center"/>
            </w:pPr>
            <w:r>
              <w:t>1.50</w:t>
            </w:r>
          </w:p>
        </w:tc>
      </w:tr>
    </w:tbl>
    <w:p w:rsidR="004C1CCB" w:rsidRDefault="004C1CCB" w:rsidP="000A28B8"/>
    <w:p w:rsidR="00166DBE" w:rsidRDefault="00166DBE" w:rsidP="000A28B8"/>
    <w:p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5" w:name="_Toc536017951"/>
      <w:r>
        <w:t>Phase 3 Testing</w:t>
      </w:r>
      <w:bookmarkEnd w:id="15"/>
    </w:p>
    <w:p w:rsidR="00361C42" w:rsidRDefault="000A53E2" w:rsidP="000A53E2">
      <w:r>
        <w:t xml:space="preserve">Previous testing demonstrated that vehicles </w:t>
      </w:r>
      <w:proofErr w:type="gramStart"/>
      <w:r>
        <w:t>were capable of exciting</w:t>
      </w:r>
      <w:proofErr w:type="gramEnd"/>
      <w:r>
        <w:t xml:space="preserve">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4A144D" w:rsidRDefault="004A144D" w:rsidP="000A53E2">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9001A6">
      <w:pPr>
        <w:pStyle w:val="Heading4"/>
      </w:pPr>
      <w:r>
        <w:t>Instrumentation Plan</w:t>
      </w:r>
    </w:p>
    <w:p w:rsidR="003D0CC7" w:rsidRPr="002935D4" w:rsidRDefault="005B3E1D" w:rsidP="00E87104">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6B797F">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w:t>
      </w:r>
      <w:r w:rsidR="009001A6">
        <w:lastRenderedPageBreak/>
        <w:t xml:space="preserve">positioned, as shown in the following figures, in regions that experience the greatest deformation for the first several modes of vibration. </w:t>
      </w:r>
    </w:p>
    <w:p w:rsidR="003D0CC7" w:rsidRDefault="003D0CC7" w:rsidP="003D0CC7">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6B797F">
      <w:r w:rsidRPr="00F35613">
        <w:rPr>
          <w:noProof/>
        </w:rPr>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62">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75946D38"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63"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64"/>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32001F">
      <w:pPr>
        <w:jc w:val="center"/>
      </w:pPr>
      <w:r>
        <w:rPr>
          <w:noProof/>
        </w:rPr>
        <w:lastRenderedPageBreak/>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65">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66">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9001A6">
      <w:pPr>
        <w:pStyle w:val="Heading4"/>
      </w:pPr>
      <w:r>
        <w:t>Test Activities</w:t>
      </w:r>
    </w:p>
    <w:p w:rsidR="00E5686A"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6B797F">
      <w:r w:rsidRPr="00A16EAD">
        <w:rPr>
          <w:noProof/>
        </w:rPr>
        <w:lastRenderedPageBreak/>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6B797F">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B340CF">
            <w:pPr>
              <w:pStyle w:val="squish"/>
              <w:jc w:val="center"/>
            </w:pPr>
            <w:r>
              <w:t>Run #</w:t>
            </w:r>
          </w:p>
        </w:tc>
        <w:tc>
          <w:tcPr>
            <w:tcW w:w="561" w:type="dxa"/>
            <w:vAlign w:val="center"/>
          </w:tcPr>
          <w:p w:rsidR="00E5686A" w:rsidRDefault="00E5686A" w:rsidP="00B340CF">
            <w:pPr>
              <w:pStyle w:val="squish"/>
              <w:jc w:val="center"/>
            </w:pPr>
            <w:r>
              <w:t>Lane</w:t>
            </w:r>
          </w:p>
        </w:tc>
        <w:tc>
          <w:tcPr>
            <w:tcW w:w="1223" w:type="dxa"/>
            <w:vAlign w:val="center"/>
          </w:tcPr>
          <w:p w:rsidR="00E5686A" w:rsidRDefault="00E5686A" w:rsidP="00B340CF">
            <w:pPr>
              <w:pStyle w:val="squish"/>
              <w:jc w:val="center"/>
            </w:pPr>
            <w:r>
              <w:t>Direction of Travel</w:t>
            </w:r>
          </w:p>
        </w:tc>
        <w:tc>
          <w:tcPr>
            <w:tcW w:w="1440" w:type="dxa"/>
            <w:vAlign w:val="center"/>
          </w:tcPr>
          <w:p w:rsidR="00E5686A" w:rsidRDefault="00E5686A" w:rsidP="00B340CF">
            <w:pPr>
              <w:pStyle w:val="squish"/>
              <w:jc w:val="center"/>
            </w:pPr>
            <w:r>
              <w:t>Average Speed</w:t>
            </w:r>
            <w:r w:rsidR="00B340CF">
              <w:t xml:space="preserve"> (mph)</w:t>
            </w:r>
          </w:p>
        </w:tc>
        <w:tc>
          <w:tcPr>
            <w:tcW w:w="2774" w:type="dxa"/>
            <w:vAlign w:val="center"/>
          </w:tcPr>
          <w:p w:rsidR="00E5686A" w:rsidRDefault="00E5686A" w:rsidP="00B340CF">
            <w:pPr>
              <w:pStyle w:val="squish"/>
              <w:jc w:val="center"/>
            </w:pPr>
            <w:r>
              <w:t>Traffic Conditions</w:t>
            </w:r>
          </w:p>
        </w:tc>
      </w:tr>
      <w:tr w:rsidR="00E5686A" w:rsidTr="00B340CF">
        <w:trPr>
          <w:jc w:val="center"/>
        </w:trPr>
        <w:tc>
          <w:tcPr>
            <w:tcW w:w="648" w:type="dxa"/>
          </w:tcPr>
          <w:p w:rsidR="00E5686A" w:rsidRDefault="00B340CF" w:rsidP="00B340CF">
            <w:pPr>
              <w:pStyle w:val="squish"/>
              <w:jc w:val="center"/>
            </w:pPr>
            <w:r>
              <w:t>1</w:t>
            </w:r>
          </w:p>
        </w:tc>
        <w:tc>
          <w:tcPr>
            <w:tcW w:w="561" w:type="dxa"/>
          </w:tcPr>
          <w:p w:rsidR="00E5686A" w:rsidRDefault="00B340CF" w:rsidP="00B340CF">
            <w:pPr>
              <w:pStyle w:val="squish"/>
              <w:jc w:val="center"/>
            </w:pPr>
            <w:r>
              <w:t>L</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60 – 30</w:t>
            </w:r>
          </w:p>
        </w:tc>
        <w:tc>
          <w:tcPr>
            <w:tcW w:w="2774" w:type="dxa"/>
          </w:tcPr>
          <w:p w:rsidR="00E5686A" w:rsidRDefault="00B340CF" w:rsidP="00B340CF">
            <w:pPr>
              <w:pStyle w:val="squish"/>
            </w:pPr>
            <w:r>
              <w:t>Stopped near end of bridge</w:t>
            </w:r>
          </w:p>
        </w:tc>
      </w:tr>
      <w:tr w:rsidR="00E5686A" w:rsidTr="00B340CF">
        <w:trPr>
          <w:jc w:val="center"/>
        </w:trPr>
        <w:tc>
          <w:tcPr>
            <w:tcW w:w="648" w:type="dxa"/>
          </w:tcPr>
          <w:p w:rsidR="00E5686A" w:rsidRDefault="00B340CF" w:rsidP="00B340CF">
            <w:pPr>
              <w:pStyle w:val="squish"/>
              <w:jc w:val="center"/>
            </w:pPr>
            <w:r>
              <w:t>2</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EB</w:t>
            </w:r>
          </w:p>
        </w:tc>
        <w:tc>
          <w:tcPr>
            <w:tcW w:w="1440" w:type="dxa"/>
          </w:tcPr>
          <w:p w:rsidR="00E5686A" w:rsidRDefault="00B340CF" w:rsidP="00B340CF">
            <w:pPr>
              <w:pStyle w:val="squish"/>
              <w:jc w:val="center"/>
            </w:pPr>
            <w:r>
              <w:t>35</w:t>
            </w:r>
          </w:p>
        </w:tc>
        <w:tc>
          <w:tcPr>
            <w:tcW w:w="2774" w:type="dxa"/>
          </w:tcPr>
          <w:p w:rsidR="00E5686A" w:rsidRDefault="00B340CF" w:rsidP="00B340CF">
            <w:pPr>
              <w:pStyle w:val="squish"/>
            </w:pPr>
            <w:r>
              <w:t>Light</w:t>
            </w:r>
          </w:p>
        </w:tc>
      </w:tr>
      <w:tr w:rsidR="00E5686A" w:rsidTr="00B340CF">
        <w:trPr>
          <w:jc w:val="center"/>
        </w:trPr>
        <w:tc>
          <w:tcPr>
            <w:tcW w:w="648" w:type="dxa"/>
          </w:tcPr>
          <w:p w:rsidR="00E5686A" w:rsidRDefault="00B340CF" w:rsidP="00B340CF">
            <w:pPr>
              <w:pStyle w:val="squish"/>
              <w:jc w:val="center"/>
            </w:pPr>
            <w:r>
              <w:t>3</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42</w:t>
            </w:r>
          </w:p>
        </w:tc>
        <w:tc>
          <w:tcPr>
            <w:tcW w:w="2774" w:type="dxa"/>
          </w:tcPr>
          <w:p w:rsidR="00E5686A"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5</w:t>
            </w:r>
          </w:p>
        </w:tc>
        <w:tc>
          <w:tcPr>
            <w:tcW w:w="2774" w:type="dxa"/>
          </w:tcPr>
          <w:p w:rsidR="00B340CF"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5</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40 – 0</w:t>
            </w:r>
          </w:p>
        </w:tc>
        <w:tc>
          <w:tcPr>
            <w:tcW w:w="2774" w:type="dxa"/>
          </w:tcPr>
          <w:p w:rsidR="00B340CF" w:rsidRDefault="00B340CF" w:rsidP="00B340CF">
            <w:pPr>
              <w:pStyle w:val="squish"/>
            </w:pPr>
            <w:r>
              <w:t>Heavy with stop at end</w:t>
            </w:r>
          </w:p>
        </w:tc>
      </w:tr>
      <w:tr w:rsidR="00B340CF" w:rsidTr="00B340CF">
        <w:trPr>
          <w:jc w:val="center"/>
        </w:trPr>
        <w:tc>
          <w:tcPr>
            <w:tcW w:w="648" w:type="dxa"/>
          </w:tcPr>
          <w:p w:rsidR="00B340CF" w:rsidRDefault="00B340CF" w:rsidP="00B340CF">
            <w:pPr>
              <w:pStyle w:val="squish"/>
              <w:jc w:val="center"/>
            </w:pPr>
            <w:r>
              <w:t>6</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7</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5</w:t>
            </w:r>
          </w:p>
        </w:tc>
        <w:tc>
          <w:tcPr>
            <w:tcW w:w="2774" w:type="dxa"/>
          </w:tcPr>
          <w:p w:rsidR="00B340CF" w:rsidRDefault="00B340CF" w:rsidP="00B340CF">
            <w:pPr>
              <w:pStyle w:val="squish"/>
            </w:pPr>
            <w:r>
              <w:t>Heavy</w:t>
            </w:r>
          </w:p>
        </w:tc>
      </w:tr>
      <w:tr w:rsidR="00B340CF" w:rsidTr="00B340CF">
        <w:trPr>
          <w:jc w:val="center"/>
        </w:trPr>
        <w:tc>
          <w:tcPr>
            <w:tcW w:w="648" w:type="dxa"/>
          </w:tcPr>
          <w:p w:rsidR="00B340CF" w:rsidRDefault="00B340CF" w:rsidP="00B340CF">
            <w:pPr>
              <w:pStyle w:val="squish"/>
              <w:jc w:val="center"/>
            </w:pPr>
            <w:r>
              <w:t>8</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7</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9</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58</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0</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1</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0</w:t>
            </w:r>
          </w:p>
        </w:tc>
        <w:tc>
          <w:tcPr>
            <w:tcW w:w="2774" w:type="dxa"/>
          </w:tcPr>
          <w:p w:rsidR="00B340CF" w:rsidRDefault="00B340CF" w:rsidP="00B340CF">
            <w:pPr>
              <w:pStyle w:val="squish"/>
            </w:pPr>
            <w:r>
              <w:t>Moderate to light</w:t>
            </w:r>
          </w:p>
        </w:tc>
      </w:tr>
      <w:tr w:rsidR="00B340CF" w:rsidTr="00B340CF">
        <w:trPr>
          <w:jc w:val="center"/>
        </w:trPr>
        <w:tc>
          <w:tcPr>
            <w:tcW w:w="648" w:type="dxa"/>
          </w:tcPr>
          <w:p w:rsidR="00B340CF" w:rsidRDefault="00B340CF" w:rsidP="00B340CF">
            <w:pPr>
              <w:pStyle w:val="squish"/>
              <w:jc w:val="center"/>
            </w:pPr>
            <w:r>
              <w:t>12</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3</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35</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bl>
    <w:p w:rsidR="00DB1770" w:rsidRDefault="00DB1770" w:rsidP="006B797F"/>
    <w:p w:rsidR="004A144D" w:rsidRDefault="00E5686A" w:rsidP="006B797F">
      <w:r>
        <w:lastRenderedPageBreak/>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9">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7B4CB4">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4703CD"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rsidR="004703CD" w:rsidRDefault="004703CD" w:rsidP="004703CD">
      <w:pPr>
        <w:pStyle w:val="Heading5"/>
      </w:pPr>
      <w:r>
        <w:t>Plate Eccentric-Beam Modeling</w:t>
      </w:r>
    </w:p>
    <w:p w:rsidR="00E01D52" w:rsidRDefault="004703CD" w:rsidP="00EC58A2">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rsidR="00F50808" w:rsidRDefault="006E5845" w:rsidP="00EC58A2">
      <w:r>
        <w:lastRenderedPageBreak/>
        <w:t xml:space="preserve">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86400" cy="2491740"/>
                    </a:xfrm>
                    <a:prstGeom prst="rect">
                      <a:avLst/>
                    </a:prstGeom>
                  </pic:spPr>
                </pic:pic>
              </a:graphicData>
            </a:graphic>
          </wp:inline>
        </w:drawing>
      </w:r>
    </w:p>
    <w:p w:rsidR="00BF159E" w:rsidRDefault="00BF159E" w:rsidP="00EC58A2">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rsidR="00C271D1" w:rsidRDefault="00C271D1" w:rsidP="00EC58A2">
      <w:r>
        <w:rPr>
          <w:noProof/>
        </w:rPr>
        <w:drawing>
          <wp:inline distT="0" distB="0" distL="0" distR="0" wp14:anchorId="10C11195" wp14:editId="270F2D9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86400" cy="2173605"/>
                    </a:xfrm>
                    <a:prstGeom prst="rect">
                      <a:avLst/>
                    </a:prstGeom>
                  </pic:spPr>
                </pic:pic>
              </a:graphicData>
            </a:graphic>
          </wp:inline>
        </w:drawing>
      </w:r>
    </w:p>
    <w:p w:rsidR="00E01D52" w:rsidRDefault="00E01D52" w:rsidP="00EC58A2">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rsidR="00A648C8" w:rsidRDefault="00A648C8" w:rsidP="00A648C8">
      <w:pPr>
        <w:pStyle w:val="Heading5"/>
      </w:pPr>
      <w:r>
        <w:t>Bearings and Pedestals</w:t>
      </w:r>
    </w:p>
    <w:p w:rsidR="004A40D7" w:rsidRDefault="001E1C9D" w:rsidP="001E1C9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rsidTr="009459EF">
        <w:trPr>
          <w:trHeight w:val="216"/>
          <w:jc w:val="center"/>
        </w:trPr>
        <w:tc>
          <w:tcPr>
            <w:tcW w:w="2461" w:type="dxa"/>
            <w:vAlign w:val="bottom"/>
          </w:tcPr>
          <w:p w:rsidR="009459EF" w:rsidRDefault="009459EF" w:rsidP="009459EF">
            <w:pPr>
              <w:pStyle w:val="squish"/>
              <w:jc w:val="right"/>
            </w:pPr>
          </w:p>
        </w:tc>
        <w:tc>
          <w:tcPr>
            <w:tcW w:w="925" w:type="dxa"/>
            <w:vAlign w:val="bottom"/>
          </w:tcPr>
          <w:p w:rsidR="009459EF" w:rsidRDefault="009459EF" w:rsidP="009459EF">
            <w:pPr>
              <w:pStyle w:val="squish"/>
              <w:jc w:val="center"/>
            </w:pPr>
            <w:r>
              <w:t>TX</w:t>
            </w:r>
          </w:p>
        </w:tc>
        <w:tc>
          <w:tcPr>
            <w:tcW w:w="905" w:type="dxa"/>
            <w:vAlign w:val="bottom"/>
          </w:tcPr>
          <w:p w:rsidR="009459EF" w:rsidRDefault="009459EF" w:rsidP="009459EF">
            <w:pPr>
              <w:pStyle w:val="squish"/>
              <w:jc w:val="center"/>
            </w:pPr>
            <w:r>
              <w:t>TY</w:t>
            </w:r>
          </w:p>
        </w:tc>
        <w:tc>
          <w:tcPr>
            <w:tcW w:w="883" w:type="dxa"/>
            <w:tcBorders>
              <w:right w:val="nil"/>
            </w:tcBorders>
            <w:vAlign w:val="bottom"/>
          </w:tcPr>
          <w:p w:rsidR="009459EF" w:rsidRDefault="009459EF" w:rsidP="009459EF">
            <w:pPr>
              <w:pStyle w:val="squish"/>
              <w:jc w:val="center"/>
            </w:pPr>
            <w:r>
              <w:t>TZ</w:t>
            </w:r>
          </w:p>
        </w:tc>
        <w:tc>
          <w:tcPr>
            <w:tcW w:w="3437" w:type="dxa"/>
            <w:vMerge w:val="restart"/>
            <w:tcBorders>
              <w:top w:val="nil"/>
              <w:left w:val="nil"/>
              <w:bottom w:val="single" w:sz="4" w:space="0" w:color="auto"/>
              <w:right w:val="nil"/>
            </w:tcBorders>
            <w:vAlign w:val="bottom"/>
          </w:tcPr>
          <w:p w:rsidR="009459EF" w:rsidRDefault="009459EF" w:rsidP="009459EF">
            <w:pPr>
              <w:pStyle w:val="squish"/>
              <w:jc w:val="right"/>
              <w:rPr>
                <w:noProof/>
              </w:rPr>
            </w:pPr>
            <w:r>
              <w:rPr>
                <w:noProof/>
              </w:rPr>
              <w:drawing>
                <wp:inline distT="0" distB="0" distL="0" distR="0" wp14:anchorId="0A2BF8B3" wp14:editId="53F0916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rsidTr="009459EF">
        <w:trPr>
          <w:trHeight w:val="216"/>
          <w:jc w:val="center"/>
        </w:trPr>
        <w:tc>
          <w:tcPr>
            <w:tcW w:w="2461" w:type="dxa"/>
            <w:vAlign w:val="bottom"/>
          </w:tcPr>
          <w:p w:rsidR="009459EF" w:rsidRDefault="009459EF" w:rsidP="009459EF">
            <w:pPr>
              <w:pStyle w:val="squish"/>
            </w:pPr>
            <w:r>
              <w:t>Fixed (Pedestals)</w:t>
            </w:r>
          </w:p>
        </w:tc>
        <w:tc>
          <w:tcPr>
            <w:tcW w:w="925" w:type="dxa"/>
            <w:vAlign w:val="bottom"/>
          </w:tcPr>
          <w:p w:rsidR="009459EF" w:rsidRDefault="009459EF" w:rsidP="009459EF">
            <w:pPr>
              <w:pStyle w:val="squish"/>
              <w:jc w:val="center"/>
            </w:pPr>
            <w:r>
              <w:t>F</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F</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9459EF">
            <w:pPr>
              <w:pStyle w:val="squish"/>
            </w:pPr>
            <w:r>
              <w:t>Expansion (Elastomeric)</w:t>
            </w:r>
          </w:p>
        </w:tc>
        <w:tc>
          <w:tcPr>
            <w:tcW w:w="925" w:type="dxa"/>
            <w:vAlign w:val="bottom"/>
          </w:tcPr>
          <w:p w:rsidR="009459EF" w:rsidRDefault="009459EF" w:rsidP="009459EF">
            <w:pPr>
              <w:pStyle w:val="squish"/>
              <w:jc w:val="center"/>
            </w:pPr>
            <w:r>
              <w:t>R</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4A40D7">
            <w:pPr>
              <w:pStyle w:val="squish"/>
            </w:pPr>
            <w:r>
              <w:t>Expansion (Alignment)</w:t>
            </w:r>
          </w:p>
        </w:tc>
        <w:tc>
          <w:tcPr>
            <w:tcW w:w="925" w:type="dxa"/>
            <w:vAlign w:val="bottom"/>
          </w:tcPr>
          <w:p w:rsidR="009459EF" w:rsidRDefault="009459EF" w:rsidP="00927F06">
            <w:pPr>
              <w:pStyle w:val="squish"/>
              <w:jc w:val="center"/>
            </w:pPr>
            <w:r>
              <w:t>F</w:t>
            </w:r>
          </w:p>
        </w:tc>
        <w:tc>
          <w:tcPr>
            <w:tcW w:w="905" w:type="dxa"/>
            <w:vAlign w:val="bottom"/>
          </w:tcPr>
          <w:p w:rsidR="009459EF" w:rsidRDefault="009459EF" w:rsidP="00927F06">
            <w:pPr>
              <w:pStyle w:val="squish"/>
              <w:jc w:val="center"/>
            </w:pPr>
            <w:r>
              <w:t>F</w:t>
            </w:r>
          </w:p>
        </w:tc>
        <w:tc>
          <w:tcPr>
            <w:tcW w:w="883" w:type="dxa"/>
            <w:tcBorders>
              <w:right w:val="nil"/>
            </w:tcBorders>
            <w:vAlign w:val="bottom"/>
          </w:tcPr>
          <w:p w:rsidR="009459EF" w:rsidRDefault="009459EF" w:rsidP="00927F06">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5174" w:type="dxa"/>
            <w:gridSpan w:val="4"/>
            <w:tcBorders>
              <w:right w:val="nil"/>
            </w:tcBorders>
            <w:vAlign w:val="bottom"/>
          </w:tcPr>
          <w:p w:rsidR="009459EF" w:rsidRDefault="009459EF" w:rsidP="00927F06">
            <w:pPr>
              <w:pStyle w:val="squish"/>
              <w:jc w:val="right"/>
            </w:pPr>
            <w:r>
              <w:t>F – fixed; R – released</w:t>
            </w:r>
          </w:p>
        </w:tc>
        <w:tc>
          <w:tcPr>
            <w:tcW w:w="3437" w:type="dxa"/>
            <w:vMerge/>
            <w:tcBorders>
              <w:top w:val="single" w:sz="4" w:space="0" w:color="auto"/>
              <w:left w:val="nil"/>
              <w:bottom w:val="nil"/>
              <w:right w:val="nil"/>
            </w:tcBorders>
            <w:vAlign w:val="bottom"/>
          </w:tcPr>
          <w:p w:rsidR="009459EF" w:rsidRDefault="009459EF" w:rsidP="009459EF">
            <w:pPr>
              <w:pStyle w:val="squish"/>
              <w:jc w:val="right"/>
            </w:pPr>
          </w:p>
        </w:tc>
      </w:tr>
    </w:tbl>
    <w:p w:rsidR="00A648C8" w:rsidRDefault="00927F06" w:rsidP="00EC58A2">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rsidTr="009459EF">
        <w:trPr>
          <w:trHeight w:val="216"/>
          <w:jc w:val="center"/>
        </w:trPr>
        <w:tc>
          <w:tcPr>
            <w:tcW w:w="1524" w:type="dxa"/>
            <w:tcBorders>
              <w:top w:val="nil"/>
              <w:bottom w:val="single" w:sz="4" w:space="0" w:color="auto"/>
              <w:right w:val="single" w:sz="4" w:space="0" w:color="auto"/>
            </w:tcBorders>
            <w:vAlign w:val="bottom"/>
          </w:tcPr>
          <w:p w:rsidR="00927F06" w:rsidRDefault="00927F06" w:rsidP="009459EF">
            <w:pPr>
              <w:pStyle w:val="squish"/>
              <w:jc w:val="right"/>
            </w:pPr>
          </w:p>
        </w:tc>
        <w:tc>
          <w:tcPr>
            <w:tcW w:w="466"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Y</w:t>
            </w:r>
          </w:p>
        </w:tc>
        <w:tc>
          <w:tcPr>
            <w:tcW w:w="439" w:type="dxa"/>
            <w:tcBorders>
              <w:top w:val="nil"/>
              <w:left w:val="single" w:sz="4" w:space="0" w:color="auto"/>
              <w:bottom w:val="single" w:sz="4" w:space="0" w:color="auto"/>
            </w:tcBorders>
            <w:vAlign w:val="bottom"/>
          </w:tcPr>
          <w:p w:rsidR="00927F06" w:rsidRDefault="00927F06" w:rsidP="009459EF">
            <w:pPr>
              <w:pStyle w:val="squish"/>
              <w:jc w:val="center"/>
            </w:pPr>
            <w:r>
              <w:t>RZ</w:t>
            </w:r>
          </w:p>
        </w:tc>
        <w:tc>
          <w:tcPr>
            <w:tcW w:w="3437" w:type="dxa"/>
            <w:vMerge w:val="restart"/>
            <w:vAlign w:val="bottom"/>
          </w:tcPr>
          <w:p w:rsidR="00927F06" w:rsidRDefault="00927F06" w:rsidP="009459EF">
            <w:pPr>
              <w:pStyle w:val="squish"/>
              <w:jc w:val="right"/>
            </w:pPr>
            <w:r>
              <w:rPr>
                <w:noProof/>
              </w:rPr>
              <w:drawing>
                <wp:inline distT="0" distB="0" distL="0" distR="0" wp14:anchorId="7865AF42" wp14:editId="70015CE0">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4236" w:type="dxa"/>
            <w:gridSpan w:val="7"/>
            <w:tcBorders>
              <w:top w:val="single" w:sz="4" w:space="0" w:color="auto"/>
            </w:tcBorders>
            <w:vAlign w:val="center"/>
          </w:tcPr>
          <w:p w:rsidR="00927F06" w:rsidRDefault="00927F06" w:rsidP="009459EF">
            <w:pPr>
              <w:pStyle w:val="squish"/>
              <w:jc w:val="right"/>
            </w:pPr>
            <w:r>
              <w:t>F – fixed; R – released</w:t>
            </w:r>
          </w:p>
        </w:tc>
        <w:tc>
          <w:tcPr>
            <w:tcW w:w="3437" w:type="dxa"/>
            <w:vMerge/>
            <w:vAlign w:val="bottom"/>
          </w:tcPr>
          <w:p w:rsidR="00927F06" w:rsidRDefault="00927F06" w:rsidP="009459EF">
            <w:pPr>
              <w:pStyle w:val="squish"/>
              <w:jc w:val="right"/>
            </w:pPr>
          </w:p>
        </w:tc>
      </w:tr>
    </w:tbl>
    <w:p w:rsidR="00EF1F8B" w:rsidRDefault="00EF1F8B" w:rsidP="00EF1F8B">
      <w:pPr>
        <w:pStyle w:val="Heading5"/>
      </w:pPr>
      <w:r>
        <w:t>Model Updating/Validation</w:t>
      </w:r>
    </w:p>
    <w:p w:rsidR="00EF1F8B" w:rsidRDefault="00EF1F8B" w:rsidP="00EF1F8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jc w:val="center"/>
        </w:trPr>
        <w:tc>
          <w:tcPr>
            <w:tcW w:w="4536" w:type="dxa"/>
          </w:tcPr>
          <w:p w:rsidR="00EF1F8B" w:rsidRDefault="00EF1F8B" w:rsidP="003677FC">
            <w:pPr>
              <w:jc w:val="center"/>
            </w:pPr>
            <w:r>
              <w:lastRenderedPageBreak/>
              <w:t>FE Predicted 1</w:t>
            </w:r>
            <w:r w:rsidRPr="007055F1">
              <w:rPr>
                <w:vertAlign w:val="superscript"/>
              </w:rPr>
              <w:t>st</w:t>
            </w:r>
            <w:r>
              <w:t xml:space="preserve"> Mode</w:t>
            </w:r>
          </w:p>
          <w:p w:rsidR="00EF1F8B" w:rsidRDefault="00EF1F8B" w:rsidP="003677FC">
            <w:pPr>
              <w:jc w:val="center"/>
            </w:pPr>
            <w:r>
              <w:rPr>
                <w:noProof/>
              </w:rPr>
              <w:drawing>
                <wp:inline distT="0" distB="0" distL="0" distR="0" wp14:anchorId="3C0A5FD6" wp14:editId="750B7180">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2743200" cy="1344168"/>
                          </a:xfrm>
                          <a:prstGeom prst="rect">
                            <a:avLst/>
                          </a:prstGeom>
                        </pic:spPr>
                      </pic:pic>
                    </a:graphicData>
                  </a:graphic>
                </wp:inline>
              </w:drawing>
            </w:r>
          </w:p>
        </w:tc>
        <w:tc>
          <w:tcPr>
            <w:tcW w:w="5040" w:type="dxa"/>
          </w:tcPr>
          <w:p w:rsidR="00EF1F8B" w:rsidRDefault="00EF1F8B" w:rsidP="003677FC">
            <w:pPr>
              <w:jc w:val="center"/>
            </w:pPr>
            <w:r>
              <w:t>Experimental 1</w:t>
            </w:r>
            <w:r w:rsidRPr="007055F1">
              <w:rPr>
                <w:vertAlign w:val="superscript"/>
              </w:rPr>
              <w:t>st</w:t>
            </w:r>
            <w:r>
              <w:t xml:space="preserve"> Mode</w:t>
            </w:r>
          </w:p>
          <w:p w:rsidR="00EF1F8B" w:rsidRDefault="00EF1F8B" w:rsidP="003677FC">
            <w:pPr>
              <w:jc w:val="center"/>
            </w:pPr>
            <w:r>
              <w:rPr>
                <w:noProof/>
              </w:rPr>
              <w:drawing>
                <wp:inline distT="0" distB="0" distL="0" distR="0" wp14:anchorId="530E36C2" wp14:editId="635782A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p w:rsidR="00EF1F8B" w:rsidRDefault="00EF1F8B" w:rsidP="00EF1F8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rsidR="00EF1F8B" w:rsidRDefault="00EF1F8B" w:rsidP="00EF1F8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rsidR="00EF1F8B" w:rsidRPr="0035199D" w:rsidRDefault="00EF1F8B" w:rsidP="00EF1F8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trHeight w:val="2736"/>
          <w:jc w:val="center"/>
        </w:trPr>
        <w:tc>
          <w:tcPr>
            <w:tcW w:w="4536" w:type="dxa"/>
          </w:tcPr>
          <w:p w:rsidR="00EF1F8B" w:rsidRDefault="00EF1F8B" w:rsidP="00F8564B">
            <w:pPr>
              <w:pStyle w:val="squish"/>
              <w:jc w:val="center"/>
            </w:pPr>
            <w:r>
              <w:t>FE Predicted 3</w:t>
            </w:r>
            <w:r w:rsidRPr="0035199D">
              <w:rPr>
                <w:vertAlign w:val="superscript"/>
              </w:rPr>
              <w:t>rd</w:t>
            </w:r>
            <w:r>
              <w:t xml:space="preserve"> Mode – 2.45 Hz</w:t>
            </w:r>
          </w:p>
          <w:p w:rsidR="00EF1F8B" w:rsidRDefault="00EF1F8B" w:rsidP="00F8564B">
            <w:pPr>
              <w:pStyle w:val="squish"/>
              <w:jc w:val="center"/>
            </w:pPr>
            <w:r>
              <w:rPr>
                <w:noProof/>
              </w:rPr>
              <w:drawing>
                <wp:inline distT="0" distB="0" distL="0" distR="0" wp14:anchorId="2F3CE44A" wp14:editId="4E0EC2A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EF1F8B" w:rsidRDefault="00EF1F8B" w:rsidP="00F8564B">
            <w:pPr>
              <w:pStyle w:val="squish"/>
              <w:jc w:val="center"/>
            </w:pPr>
            <w:r>
              <w:t>Experimental 5</w:t>
            </w:r>
            <w:r w:rsidRPr="0035199D">
              <w:rPr>
                <w:vertAlign w:val="superscript"/>
              </w:rPr>
              <w:t>th</w:t>
            </w:r>
            <w:r>
              <w:t xml:space="preserve"> Mode – 2.8 Hz</w:t>
            </w:r>
          </w:p>
          <w:p w:rsidR="00EF1F8B" w:rsidRDefault="00EF1F8B" w:rsidP="00F8564B">
            <w:pPr>
              <w:pStyle w:val="squish"/>
              <w:jc w:val="center"/>
            </w:pPr>
            <w:r>
              <w:rPr>
                <w:noProof/>
              </w:rPr>
              <w:drawing>
                <wp:inline distT="0" distB="0" distL="0" distR="0" wp14:anchorId="274D4280" wp14:editId="59FD0230">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rsidR="00EF1F8B" w:rsidRDefault="00EF1F8B" w:rsidP="00EF1F8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rsidR="00EF1F8B" w:rsidRDefault="00EF1F8B" w:rsidP="00EF1F8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rsidTr="007B48A8">
        <w:trPr>
          <w:jc w:val="center"/>
        </w:trPr>
        <w:tc>
          <w:tcPr>
            <w:tcW w:w="1016" w:type="dxa"/>
          </w:tcPr>
          <w:p w:rsidR="00EF1F8B" w:rsidRDefault="00EF1F8B" w:rsidP="007B48A8">
            <w:pPr>
              <w:pStyle w:val="squish"/>
            </w:pPr>
          </w:p>
        </w:tc>
        <w:tc>
          <w:tcPr>
            <w:tcW w:w="1355" w:type="dxa"/>
          </w:tcPr>
          <w:p w:rsidR="00EF1F8B" w:rsidRDefault="00EF1F8B" w:rsidP="007B48A8">
            <w:pPr>
              <w:pStyle w:val="squish"/>
              <w:jc w:val="center"/>
            </w:pPr>
            <w:r>
              <w:t>Experiment</w:t>
            </w:r>
          </w:p>
        </w:tc>
        <w:tc>
          <w:tcPr>
            <w:tcW w:w="1336" w:type="dxa"/>
          </w:tcPr>
          <w:p w:rsidR="00EF1F8B" w:rsidRDefault="00EF1F8B" w:rsidP="007B48A8">
            <w:pPr>
              <w:pStyle w:val="squish"/>
              <w:jc w:val="center"/>
            </w:pPr>
            <w:r>
              <w:t>LUSAS FEM</w:t>
            </w:r>
          </w:p>
        </w:tc>
        <w:tc>
          <w:tcPr>
            <w:tcW w:w="987" w:type="dxa"/>
          </w:tcPr>
          <w:p w:rsidR="00EF1F8B" w:rsidRDefault="00EF1F8B" w:rsidP="007B48A8">
            <w:pPr>
              <w:pStyle w:val="squish"/>
              <w:jc w:val="center"/>
            </w:pPr>
            <w:r>
              <w:t>% Error</w:t>
            </w:r>
          </w:p>
        </w:tc>
      </w:tr>
      <w:tr w:rsidR="00EF1F8B" w:rsidTr="007B48A8">
        <w:trPr>
          <w:jc w:val="center"/>
        </w:trPr>
        <w:tc>
          <w:tcPr>
            <w:tcW w:w="1016" w:type="dxa"/>
          </w:tcPr>
          <w:p w:rsidR="00EF1F8B" w:rsidRDefault="00EF1F8B" w:rsidP="007B48A8">
            <w:pPr>
              <w:pStyle w:val="squish"/>
            </w:pPr>
            <w:r>
              <w:t>Mode 1</w:t>
            </w:r>
          </w:p>
        </w:tc>
        <w:tc>
          <w:tcPr>
            <w:tcW w:w="1355" w:type="dxa"/>
          </w:tcPr>
          <w:p w:rsidR="00EF1F8B" w:rsidRDefault="00EF1F8B" w:rsidP="007B48A8">
            <w:pPr>
              <w:pStyle w:val="squish"/>
              <w:jc w:val="center"/>
            </w:pPr>
            <w:r>
              <w:t>2.0</w:t>
            </w:r>
          </w:p>
        </w:tc>
        <w:tc>
          <w:tcPr>
            <w:tcW w:w="1336" w:type="dxa"/>
          </w:tcPr>
          <w:p w:rsidR="00EF1F8B" w:rsidRDefault="00EF1F8B" w:rsidP="007B48A8">
            <w:pPr>
              <w:pStyle w:val="squish"/>
              <w:jc w:val="center"/>
            </w:pPr>
            <w:r>
              <w:t>2.0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5%</w:t>
            </w:r>
          </w:p>
        </w:tc>
      </w:tr>
      <w:tr w:rsidR="00EF1F8B" w:rsidTr="007B48A8">
        <w:trPr>
          <w:jc w:val="center"/>
        </w:trPr>
        <w:tc>
          <w:tcPr>
            <w:tcW w:w="1016" w:type="dxa"/>
          </w:tcPr>
          <w:p w:rsidR="00EF1F8B" w:rsidRDefault="00EF1F8B" w:rsidP="007B48A8">
            <w:pPr>
              <w:pStyle w:val="squish"/>
            </w:pPr>
            <w:r>
              <w:t>Mode 2</w:t>
            </w:r>
          </w:p>
        </w:tc>
        <w:tc>
          <w:tcPr>
            <w:tcW w:w="1355" w:type="dxa"/>
          </w:tcPr>
          <w:p w:rsidR="00EF1F8B" w:rsidRDefault="00EF1F8B" w:rsidP="007B48A8">
            <w:pPr>
              <w:pStyle w:val="squish"/>
              <w:jc w:val="center"/>
            </w:pPr>
            <w:r>
              <w:t>2.1</w:t>
            </w:r>
          </w:p>
        </w:tc>
        <w:tc>
          <w:tcPr>
            <w:tcW w:w="1336" w:type="dxa"/>
          </w:tcPr>
          <w:p w:rsidR="00EF1F8B" w:rsidRDefault="00EF1F8B" w:rsidP="007B48A8">
            <w:pPr>
              <w:pStyle w:val="squish"/>
              <w:jc w:val="center"/>
            </w:pPr>
            <w:r>
              <w:t>2.07</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4%</w:t>
            </w:r>
          </w:p>
        </w:tc>
      </w:tr>
      <w:tr w:rsidR="00EF1F8B" w:rsidTr="007B48A8">
        <w:trPr>
          <w:jc w:val="center"/>
        </w:trPr>
        <w:tc>
          <w:tcPr>
            <w:tcW w:w="1016" w:type="dxa"/>
          </w:tcPr>
          <w:p w:rsidR="00EF1F8B" w:rsidRDefault="00EF1F8B" w:rsidP="007B48A8">
            <w:pPr>
              <w:pStyle w:val="squish"/>
            </w:pPr>
            <w:r>
              <w:t>Mode 3</w:t>
            </w:r>
          </w:p>
        </w:tc>
        <w:tc>
          <w:tcPr>
            <w:tcW w:w="1355" w:type="dxa"/>
          </w:tcPr>
          <w:p w:rsidR="00EF1F8B" w:rsidRDefault="00EF1F8B" w:rsidP="007B48A8">
            <w:pPr>
              <w:pStyle w:val="squish"/>
              <w:jc w:val="center"/>
            </w:pPr>
            <w:r>
              <w:t>2.44</w:t>
            </w:r>
          </w:p>
        </w:tc>
        <w:tc>
          <w:tcPr>
            <w:tcW w:w="1336" w:type="dxa"/>
          </w:tcPr>
          <w:p w:rsidR="00EF1F8B" w:rsidRDefault="00EF1F8B" w:rsidP="007B48A8">
            <w:pPr>
              <w:pStyle w:val="squish"/>
              <w:jc w:val="center"/>
            </w:pPr>
            <w:r>
              <w:t>2.49</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4</w:t>
            </w:r>
          </w:p>
        </w:tc>
        <w:tc>
          <w:tcPr>
            <w:tcW w:w="1355" w:type="dxa"/>
          </w:tcPr>
          <w:p w:rsidR="00EF1F8B" w:rsidRDefault="00EF1F8B" w:rsidP="007B48A8">
            <w:pPr>
              <w:pStyle w:val="squish"/>
              <w:jc w:val="center"/>
            </w:pPr>
            <w:r>
              <w:t>2.54</w:t>
            </w:r>
          </w:p>
        </w:tc>
        <w:tc>
          <w:tcPr>
            <w:tcW w:w="1336" w:type="dxa"/>
          </w:tcPr>
          <w:p w:rsidR="00EF1F8B" w:rsidRDefault="00EF1F8B" w:rsidP="007B48A8">
            <w:pPr>
              <w:pStyle w:val="squish"/>
              <w:jc w:val="center"/>
            </w:pPr>
            <w:r>
              <w:t>2.50</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6%</w:t>
            </w:r>
          </w:p>
        </w:tc>
      </w:tr>
      <w:tr w:rsidR="00EF1F8B" w:rsidTr="007B48A8">
        <w:trPr>
          <w:jc w:val="center"/>
        </w:trPr>
        <w:tc>
          <w:tcPr>
            <w:tcW w:w="1016" w:type="dxa"/>
          </w:tcPr>
          <w:p w:rsidR="00EF1F8B" w:rsidRDefault="00EF1F8B" w:rsidP="007B48A8">
            <w:pPr>
              <w:pStyle w:val="squish"/>
            </w:pPr>
            <w:r>
              <w:t>Mode 5</w:t>
            </w:r>
          </w:p>
        </w:tc>
        <w:tc>
          <w:tcPr>
            <w:tcW w:w="1355" w:type="dxa"/>
          </w:tcPr>
          <w:p w:rsidR="00EF1F8B" w:rsidRDefault="00EF1F8B" w:rsidP="007B48A8">
            <w:pPr>
              <w:pStyle w:val="squish"/>
              <w:jc w:val="center"/>
            </w:pPr>
            <w:r>
              <w:t>2.83</w:t>
            </w:r>
          </w:p>
        </w:tc>
        <w:tc>
          <w:tcPr>
            <w:tcW w:w="1336" w:type="dxa"/>
          </w:tcPr>
          <w:p w:rsidR="00EF1F8B" w:rsidRDefault="00EF1F8B" w:rsidP="007B48A8">
            <w:pPr>
              <w:pStyle w:val="squish"/>
              <w:jc w:val="center"/>
            </w:pPr>
            <w:r>
              <w:t>2.82</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0.4%</w:t>
            </w:r>
          </w:p>
        </w:tc>
      </w:tr>
      <w:tr w:rsidR="00EF1F8B" w:rsidTr="007B48A8">
        <w:trPr>
          <w:jc w:val="center"/>
        </w:trPr>
        <w:tc>
          <w:tcPr>
            <w:tcW w:w="1016" w:type="dxa"/>
          </w:tcPr>
          <w:p w:rsidR="00EF1F8B" w:rsidRDefault="00EF1F8B" w:rsidP="007B48A8">
            <w:pPr>
              <w:pStyle w:val="squish"/>
            </w:pPr>
            <w:r>
              <w:t>Mode 6</w:t>
            </w:r>
          </w:p>
        </w:tc>
        <w:tc>
          <w:tcPr>
            <w:tcW w:w="1355" w:type="dxa"/>
          </w:tcPr>
          <w:p w:rsidR="00EF1F8B" w:rsidRDefault="00EF1F8B" w:rsidP="007B48A8">
            <w:pPr>
              <w:pStyle w:val="squish"/>
              <w:jc w:val="center"/>
            </w:pPr>
            <w:r>
              <w:t>3.2</w:t>
            </w:r>
          </w:p>
        </w:tc>
        <w:tc>
          <w:tcPr>
            <w:tcW w:w="1336" w:type="dxa"/>
          </w:tcPr>
          <w:p w:rsidR="00EF1F8B" w:rsidRDefault="00EF1F8B" w:rsidP="007B48A8">
            <w:pPr>
              <w:pStyle w:val="squish"/>
              <w:jc w:val="center"/>
            </w:pPr>
            <w:r>
              <w:t>3.14</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9%</w:t>
            </w:r>
          </w:p>
        </w:tc>
      </w:tr>
      <w:tr w:rsidR="00EF1F8B" w:rsidTr="007B48A8">
        <w:trPr>
          <w:jc w:val="center"/>
        </w:trPr>
        <w:tc>
          <w:tcPr>
            <w:tcW w:w="1016" w:type="dxa"/>
          </w:tcPr>
          <w:p w:rsidR="00EF1F8B" w:rsidRDefault="00EF1F8B" w:rsidP="007B48A8">
            <w:pPr>
              <w:pStyle w:val="squish"/>
            </w:pPr>
            <w:r>
              <w:t>Mode 7</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8</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bl>
    <w:p w:rsidR="00EF1F8B" w:rsidRDefault="00EF1F8B" w:rsidP="00EF1F8B">
      <w:pPr>
        <w:pStyle w:val="Heading5"/>
      </w:pPr>
      <w:r>
        <w:t>Full Model</w:t>
      </w:r>
    </w:p>
    <w:p w:rsidR="00EF1F8B" w:rsidRDefault="00EF1F8B" w:rsidP="00EF1F8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rsidR="00EF1F8B" w:rsidRPr="00EF1F8B" w:rsidRDefault="00EF1F8B" w:rsidP="00EF1F8B">
      <w:pPr>
        <w:rPr>
          <w:b/>
        </w:rPr>
      </w:pPr>
      <w:r>
        <w:rPr>
          <w:b/>
        </w:rPr>
        <w:t>Connectivity at discontinuous joints</w:t>
      </w:r>
    </w:p>
    <w:p w:rsidR="00BF159E" w:rsidRDefault="00BF159E" w:rsidP="00BF159E">
      <w:pPr>
        <w:pStyle w:val="Heading5"/>
      </w:pPr>
      <w:r>
        <w:t>Vehicle Modeling</w:t>
      </w:r>
    </w:p>
    <w:p w:rsidR="00BD6DB7" w:rsidRDefault="00BD6DB7" w:rsidP="00BD6DB7">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BD6DB7">
        <w:tc>
          <w:tcPr>
            <w:tcW w:w="7776" w:type="dxa"/>
          </w:tcPr>
          <w:p w:rsidR="00BD6DB7" w:rsidRDefault="00AC793B" w:rsidP="00BD6DB7">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rsidR="00BD6DB7" w:rsidRDefault="00BD6DB7" w:rsidP="00BD6DB7">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rsidR="00BD6DB7" w:rsidRDefault="00BD6DB7" w:rsidP="00BD6DB7">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3677FC">
        <w:tc>
          <w:tcPr>
            <w:tcW w:w="7776" w:type="dxa"/>
          </w:tcPr>
          <w:p w:rsidR="00BD6DB7" w:rsidRDefault="00AC793B" w:rsidP="003677FC">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rsidR="00BD6DB7" w:rsidRPr="00BD6DB7" w:rsidRDefault="00BD6DB7" w:rsidP="00BD6DB7">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rsidR="00BD6DB7" w:rsidRDefault="00BD6DB7" w:rsidP="00BD6DB7">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rsidR="0035305B" w:rsidRDefault="009459EF" w:rsidP="00EC58A2">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rsidTr="00BD6DB7">
              <w:tc>
                <w:tcPr>
                  <w:tcW w:w="617" w:type="dxa"/>
                  <w:vAlign w:val="bottom"/>
                </w:tcPr>
                <w:p w:rsidR="00BD6DB7" w:rsidRDefault="00BD6DB7" w:rsidP="00BD6DB7">
                  <w:pPr>
                    <w:pStyle w:val="squish"/>
                    <w:jc w:val="center"/>
                  </w:pPr>
                </w:p>
              </w:tc>
              <w:tc>
                <w:tcPr>
                  <w:tcW w:w="1224" w:type="dxa"/>
                  <w:vAlign w:val="bottom"/>
                </w:tcPr>
                <w:p w:rsidR="00BD6DB7" w:rsidRDefault="00BD6DB7" w:rsidP="00BD6DB7">
                  <w:pPr>
                    <w:pStyle w:val="squish"/>
                    <w:jc w:val="center"/>
                  </w:pPr>
                  <w:r>
                    <w:t>Value</w:t>
                  </w:r>
                </w:p>
              </w:tc>
              <w:tc>
                <w:tcPr>
                  <w:tcW w:w="968" w:type="dxa"/>
                  <w:vAlign w:val="bottom"/>
                </w:tcPr>
                <w:p w:rsidR="00BD6DB7" w:rsidRDefault="00BD6DB7" w:rsidP="00BD6DB7">
                  <w:pPr>
                    <w:pStyle w:val="squish"/>
                    <w:jc w:val="center"/>
                  </w:pPr>
                  <w:r>
                    <w:t>Units</w:t>
                  </w:r>
                </w:p>
              </w:tc>
            </w:tr>
            <w:tr w:rsidR="00BD6DB7" w:rsidTr="00BD6DB7">
              <w:tc>
                <w:tcPr>
                  <w:tcW w:w="617" w:type="dxa"/>
                </w:tcPr>
                <w:p w:rsidR="00BD6DB7" w:rsidRDefault="00BD6DB7" w:rsidP="00BD6DB7">
                  <w:pPr>
                    <w:pStyle w:val="squish"/>
                    <w:jc w:val="center"/>
                  </w:pPr>
                  <w:proofErr w:type="spellStart"/>
                  <w:r>
                    <w:t>ks</w:t>
                  </w:r>
                  <w:proofErr w:type="spellEnd"/>
                </w:p>
              </w:tc>
              <w:tc>
                <w:tcPr>
                  <w:tcW w:w="1224" w:type="dxa"/>
                </w:tcPr>
                <w:p w:rsidR="00BD6DB7" w:rsidRDefault="00BD6DB7" w:rsidP="00BD6DB7">
                  <w:pPr>
                    <w:pStyle w:val="squish"/>
                    <w:jc w:val="center"/>
                  </w:pPr>
                  <w:r>
                    <w:t>36000</w:t>
                  </w:r>
                </w:p>
              </w:tc>
              <w:tc>
                <w:tcPr>
                  <w:tcW w:w="968" w:type="dxa"/>
                </w:tcPr>
                <w:p w:rsidR="00BD6DB7" w:rsidRDefault="00BD6DB7" w:rsidP="00BD6DB7">
                  <w:pPr>
                    <w:pStyle w:val="squish"/>
                    <w:jc w:val="center"/>
                  </w:pPr>
                  <w:proofErr w:type="spellStart"/>
                  <w:r>
                    <w:t>lb</w:t>
                  </w:r>
                  <w:proofErr w:type="spellEnd"/>
                  <w:r>
                    <w:t>/in</w:t>
                  </w:r>
                </w:p>
              </w:tc>
            </w:tr>
            <w:tr w:rsidR="00BD6DB7" w:rsidTr="00BD6DB7">
              <w:tc>
                <w:tcPr>
                  <w:tcW w:w="617" w:type="dxa"/>
                </w:tcPr>
                <w:p w:rsidR="00BD6DB7" w:rsidRDefault="00BD6DB7" w:rsidP="00BD6DB7">
                  <w:pPr>
                    <w:pStyle w:val="squish"/>
                    <w:jc w:val="center"/>
                  </w:pPr>
                  <w:r>
                    <w:t>cs</w:t>
                  </w:r>
                </w:p>
              </w:tc>
              <w:tc>
                <w:tcPr>
                  <w:tcW w:w="1224" w:type="dxa"/>
                </w:tcPr>
                <w:p w:rsidR="00BD6DB7" w:rsidRDefault="00BD6DB7" w:rsidP="00BD6DB7">
                  <w:pPr>
                    <w:pStyle w:val="squish"/>
                    <w:jc w:val="center"/>
                  </w:pPr>
                  <w:r>
                    <w:t>410 (10%)</w:t>
                  </w:r>
                </w:p>
              </w:tc>
              <w:tc>
                <w:tcPr>
                  <w:tcW w:w="968" w:type="dxa"/>
                </w:tcPr>
                <w:p w:rsidR="00BD6DB7" w:rsidRDefault="00BD6DB7" w:rsidP="00BD6DB7">
                  <w:pPr>
                    <w:pStyle w:val="squish"/>
                    <w:jc w:val="center"/>
                  </w:pPr>
                  <w:proofErr w:type="spellStart"/>
                  <w:r>
                    <w:t>lb</w:t>
                  </w:r>
                  <w:proofErr w:type="spellEnd"/>
                  <w:r>
                    <w:t>-s/in</w:t>
                  </w:r>
                </w:p>
              </w:tc>
            </w:tr>
            <w:tr w:rsidR="00BD6DB7" w:rsidTr="00BD6DB7">
              <w:tc>
                <w:tcPr>
                  <w:tcW w:w="617" w:type="dxa"/>
                </w:tcPr>
                <w:p w:rsidR="00BD6DB7" w:rsidRDefault="00BD6DB7" w:rsidP="00BD6DB7">
                  <w:pPr>
                    <w:pStyle w:val="squish"/>
                    <w:jc w:val="center"/>
                  </w:pPr>
                  <w:proofErr w:type="spellStart"/>
                  <w:r>
                    <w:t>ms</w:t>
                  </w:r>
                  <w:proofErr w:type="spellEnd"/>
                </w:p>
              </w:tc>
              <w:tc>
                <w:tcPr>
                  <w:tcW w:w="1224" w:type="dxa"/>
                </w:tcPr>
                <w:p w:rsidR="00BD6DB7" w:rsidRDefault="00BD6DB7" w:rsidP="00BD6DB7">
                  <w:pPr>
                    <w:pStyle w:val="squish"/>
                    <w:jc w:val="center"/>
                  </w:pPr>
                  <w:r>
                    <w:t>116.55</w:t>
                  </w:r>
                </w:p>
              </w:tc>
              <w:tc>
                <w:tcPr>
                  <w:tcW w:w="968" w:type="dxa"/>
                </w:tcPr>
                <w:p w:rsidR="00BD6DB7" w:rsidRDefault="00BD6DB7" w:rsidP="00BD6DB7">
                  <w:pPr>
                    <w:pStyle w:val="squish"/>
                    <w:jc w:val="center"/>
                  </w:pPr>
                  <w:r>
                    <w:t>lb-s</w:t>
                  </w:r>
                  <w:r w:rsidRPr="0098365C">
                    <w:rPr>
                      <w:vertAlign w:val="superscript"/>
                    </w:rPr>
                    <w:t>2</w:t>
                  </w:r>
                  <w:r>
                    <w:t>/in</w:t>
                  </w:r>
                </w:p>
              </w:tc>
            </w:tr>
            <w:tr w:rsidR="003F01CB" w:rsidTr="00BD6DB7">
              <w:tc>
                <w:tcPr>
                  <w:tcW w:w="617" w:type="dxa"/>
                </w:tcPr>
                <w:p w:rsidR="003F01CB" w:rsidRDefault="003F01CB" w:rsidP="003F01CB">
                  <w:pPr>
                    <w:pStyle w:val="squish"/>
                    <w:jc w:val="center"/>
                  </w:pPr>
                  <w:r>
                    <w:t>mu</w:t>
                  </w:r>
                </w:p>
              </w:tc>
              <w:tc>
                <w:tcPr>
                  <w:tcW w:w="1224" w:type="dxa"/>
                </w:tcPr>
                <w:p w:rsidR="003F01CB" w:rsidRDefault="003F01CB" w:rsidP="003F01CB">
                  <w:pPr>
                    <w:pStyle w:val="squish"/>
                    <w:jc w:val="center"/>
                  </w:pPr>
                  <w:r>
                    <w:t>0</w:t>
                  </w:r>
                </w:p>
              </w:tc>
              <w:tc>
                <w:tcPr>
                  <w:tcW w:w="968" w:type="dxa"/>
                </w:tcPr>
                <w:p w:rsidR="003F01CB" w:rsidRDefault="003F01CB" w:rsidP="003F01CB">
                  <w:pPr>
                    <w:pStyle w:val="squish"/>
                    <w:jc w:val="center"/>
                  </w:pPr>
                  <w:r>
                    <w:t>lb-s</w:t>
                  </w:r>
                  <w:r w:rsidRPr="0098365C">
                    <w:rPr>
                      <w:vertAlign w:val="superscript"/>
                    </w:rPr>
                    <w:t>2</w:t>
                  </w:r>
                  <w:r>
                    <w:t>/in</w:t>
                  </w:r>
                </w:p>
              </w:tc>
            </w:tr>
          </w:tbl>
          <w:p w:rsidR="0098365C" w:rsidRDefault="0098365C" w:rsidP="00BD6DB7">
            <w:pPr>
              <w:pStyle w:val="squish"/>
              <w:jc w:val="center"/>
            </w:pPr>
          </w:p>
        </w:tc>
        <w:tc>
          <w:tcPr>
            <w:tcW w:w="1706" w:type="dxa"/>
            <w:vAlign w:val="center"/>
          </w:tcPr>
          <w:p w:rsidR="0098365C" w:rsidRDefault="0098365C" w:rsidP="00BD6DB7">
            <w:pPr>
              <w:pStyle w:val="squish"/>
              <w:jc w:val="center"/>
            </w:pPr>
            <w:r>
              <w:rPr>
                <w:noProof/>
              </w:rPr>
              <w:drawing>
                <wp:inline distT="0" distB="0" distL="0" distR="0" wp14:anchorId="0A63095E" wp14:editId="146B1033">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F159E" w:rsidRDefault="00BF159E" w:rsidP="00BF159E">
      <w:pPr>
        <w:pStyle w:val="Heading5"/>
      </w:pPr>
      <w:r>
        <w:t>Profile Consideration</w:t>
      </w:r>
    </w:p>
    <w:p w:rsidR="00E36645"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EC58A2">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rsidR="009C25A3" w:rsidRDefault="009C25A3" w:rsidP="009C25A3">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rsidR="009C25A3" w:rsidRDefault="009C25A3" w:rsidP="009C25A3">
      <w:pPr>
        <w:pStyle w:val="ListParagraph"/>
        <w:numPr>
          <w:ilvl w:val="0"/>
          <w:numId w:val="10"/>
        </w:numPr>
      </w:pPr>
      <w:r>
        <w:lastRenderedPageBreak/>
        <w:t>Profile is trimmed to a specified distance before the beginning of the bridge</w:t>
      </w:r>
    </w:p>
    <w:p w:rsidR="009C25A3" w:rsidRDefault="009C25A3" w:rsidP="009C25A3">
      <w:pPr>
        <w:pStyle w:val="ListParagraph"/>
        <w:numPr>
          <w:ilvl w:val="0"/>
          <w:numId w:val="10"/>
        </w:numPr>
      </w:pPr>
      <w:r>
        <w:t>Distance values are converted to inches and made to start from 0 at the beginning of the profile</w:t>
      </w:r>
    </w:p>
    <w:p w:rsidR="009C25A3" w:rsidRDefault="009C25A3" w:rsidP="009C25A3">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rsidR="009C25A3" w:rsidRDefault="009C25A3" w:rsidP="009C25A3">
      <w:pPr>
        <w:pStyle w:val="ListParagraph"/>
        <w:numPr>
          <w:ilvl w:val="0"/>
          <w:numId w:val="10"/>
        </w:numPr>
      </w:pPr>
      <w:r>
        <w:t xml:space="preserve">New distance and elevation arrays are saved to a text file. </w:t>
      </w:r>
    </w:p>
    <w:p w:rsidR="009C25A3" w:rsidRDefault="009C25A3" w:rsidP="009C25A3">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rsidR="009C25A3" w:rsidRDefault="009C25A3" w:rsidP="009C25A3">
      <w:pPr>
        <w:jc w:val="center"/>
      </w:pPr>
      <w:r w:rsidRPr="00125E1E">
        <w:rPr>
          <w:noProof/>
        </w:rPr>
        <w:drawing>
          <wp:inline distT="0" distB="0" distL="0" distR="0" wp14:anchorId="5B9AB64B" wp14:editId="5950435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C53BF7" w:rsidRDefault="00120A9A" w:rsidP="00C53BF7">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rsidR="00172635" w:rsidRDefault="00172635" w:rsidP="00172635">
      <w:pPr>
        <w:keepNext/>
      </w:pPr>
      <w:r>
        <w:rPr>
          <w:noProof/>
        </w:rPr>
        <w:lastRenderedPageBreak/>
        <w:drawing>
          <wp:inline distT="0" distB="0" distL="0" distR="0" wp14:anchorId="6F5AB40F" wp14:editId="05BA8AEE">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172635" w:rsidRDefault="00172635" w:rsidP="00172635">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7</w:t>
      </w:r>
      <w:r w:rsidR="003677FC">
        <w:rPr>
          <w:noProof/>
        </w:rPr>
        <w:fldChar w:fldCharType="end"/>
      </w:r>
      <w:r>
        <w:t xml:space="preserve">: </w:t>
      </w:r>
      <w:r w:rsidR="00120A9A">
        <w:t>Comparison of span 3 midspan acceleration for simulations with and without a profile included</w:t>
      </w:r>
    </w:p>
    <w:p w:rsidR="00F11EF7" w:rsidRDefault="00120A9A" w:rsidP="00F11EF7">
      <w:pPr>
        <w:keepNext/>
        <w:jc w:val="center"/>
      </w:pPr>
      <w:r>
        <w:rPr>
          <w:noProof/>
        </w:rPr>
        <w:drawing>
          <wp:inline distT="0" distB="0" distL="0" distR="0" wp14:anchorId="0B940B35" wp14:editId="497EB24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F11EF7" w:rsidRDefault="00F11EF7" w:rsidP="00F11EF7">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8</w:t>
      </w:r>
      <w:r w:rsidR="003677FC">
        <w:rPr>
          <w:noProof/>
        </w:rPr>
        <w:fldChar w:fldCharType="end"/>
      </w:r>
      <w:r>
        <w:t>: Comparison of truck vertical acceleration for simulations with and without a profile included</w:t>
      </w:r>
    </w:p>
    <w:p w:rsidR="00F11EF7" w:rsidRDefault="00F11EF7" w:rsidP="009C25A3">
      <w:pPr>
        <w:jc w:val="center"/>
      </w:pPr>
    </w:p>
    <w:p w:rsidR="00BF159E" w:rsidRDefault="00E36645" w:rsidP="00BF159E">
      <w:pPr>
        <w:pStyle w:val="Heading5"/>
      </w:pPr>
      <w:r>
        <w:t>Validation of VBI Simulation Methods</w:t>
      </w:r>
    </w:p>
    <w:p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rsidTr="003677FC">
              <w:tc>
                <w:tcPr>
                  <w:tcW w:w="617" w:type="dxa"/>
                  <w:vAlign w:val="bottom"/>
                </w:tcPr>
                <w:p w:rsidR="009C25A3" w:rsidRDefault="009C25A3" w:rsidP="003677FC">
                  <w:pPr>
                    <w:pStyle w:val="squish"/>
                    <w:jc w:val="center"/>
                  </w:pPr>
                </w:p>
              </w:tc>
              <w:tc>
                <w:tcPr>
                  <w:tcW w:w="1224" w:type="dxa"/>
                  <w:vAlign w:val="bottom"/>
                </w:tcPr>
                <w:p w:rsidR="009C25A3" w:rsidRDefault="009C25A3" w:rsidP="003677FC">
                  <w:pPr>
                    <w:pStyle w:val="squish"/>
                    <w:jc w:val="center"/>
                  </w:pPr>
                  <w:r>
                    <w:t>Value</w:t>
                  </w:r>
                </w:p>
              </w:tc>
              <w:tc>
                <w:tcPr>
                  <w:tcW w:w="968" w:type="dxa"/>
                  <w:vAlign w:val="bottom"/>
                </w:tcPr>
                <w:p w:rsidR="009C25A3" w:rsidRDefault="009C25A3" w:rsidP="003677FC">
                  <w:pPr>
                    <w:pStyle w:val="squish"/>
                    <w:jc w:val="center"/>
                  </w:pPr>
                  <w:r>
                    <w:t>Units</w:t>
                  </w:r>
                </w:p>
              </w:tc>
            </w:tr>
            <w:tr w:rsidR="009C25A3" w:rsidTr="003677FC">
              <w:tc>
                <w:tcPr>
                  <w:tcW w:w="617" w:type="dxa"/>
                </w:tcPr>
                <w:p w:rsidR="009C25A3" w:rsidRDefault="009C25A3" w:rsidP="003677FC">
                  <w:pPr>
                    <w:pStyle w:val="squish"/>
                    <w:jc w:val="center"/>
                  </w:pPr>
                  <w:proofErr w:type="spellStart"/>
                  <w:r>
                    <w:t>ks</w:t>
                  </w:r>
                  <w:proofErr w:type="spellEnd"/>
                </w:p>
              </w:tc>
              <w:tc>
                <w:tcPr>
                  <w:tcW w:w="1224" w:type="dxa"/>
                </w:tcPr>
                <w:p w:rsidR="009C25A3" w:rsidRDefault="00CA6DFB" w:rsidP="003677FC">
                  <w:pPr>
                    <w:pStyle w:val="squish"/>
                    <w:jc w:val="center"/>
                  </w:pPr>
                  <w:r>
                    <w:t>36</w:t>
                  </w:r>
                  <w:r w:rsidR="009C25A3">
                    <w:t>000</w:t>
                  </w:r>
                </w:p>
              </w:tc>
              <w:tc>
                <w:tcPr>
                  <w:tcW w:w="968" w:type="dxa"/>
                </w:tcPr>
                <w:p w:rsidR="009C25A3" w:rsidRDefault="009C25A3" w:rsidP="003677FC">
                  <w:pPr>
                    <w:pStyle w:val="squish"/>
                    <w:jc w:val="center"/>
                  </w:pPr>
                  <w:proofErr w:type="spellStart"/>
                  <w:r>
                    <w:t>lb</w:t>
                  </w:r>
                  <w:proofErr w:type="spellEnd"/>
                  <w:r>
                    <w:t>/in</w:t>
                  </w:r>
                </w:p>
              </w:tc>
            </w:tr>
            <w:tr w:rsidR="009C25A3" w:rsidTr="003677FC">
              <w:tc>
                <w:tcPr>
                  <w:tcW w:w="617" w:type="dxa"/>
                </w:tcPr>
                <w:p w:rsidR="009C25A3" w:rsidRDefault="009C25A3" w:rsidP="003677FC">
                  <w:pPr>
                    <w:pStyle w:val="squish"/>
                    <w:jc w:val="center"/>
                  </w:pPr>
                  <w:r>
                    <w:t>cs</w:t>
                  </w:r>
                </w:p>
              </w:tc>
              <w:tc>
                <w:tcPr>
                  <w:tcW w:w="1224" w:type="dxa"/>
                </w:tcPr>
                <w:p w:rsidR="009C25A3" w:rsidRDefault="00CA6DFB" w:rsidP="003677FC">
                  <w:pPr>
                    <w:pStyle w:val="squish"/>
                    <w:jc w:val="center"/>
                  </w:pPr>
                  <w:r>
                    <w:t>429 (10%)</w:t>
                  </w:r>
                </w:p>
              </w:tc>
              <w:tc>
                <w:tcPr>
                  <w:tcW w:w="968" w:type="dxa"/>
                </w:tcPr>
                <w:p w:rsidR="009C25A3" w:rsidRDefault="009C25A3" w:rsidP="003677FC">
                  <w:pPr>
                    <w:pStyle w:val="squish"/>
                    <w:jc w:val="center"/>
                  </w:pPr>
                  <w:proofErr w:type="spellStart"/>
                  <w:r>
                    <w:t>lb</w:t>
                  </w:r>
                  <w:proofErr w:type="spellEnd"/>
                  <w:r>
                    <w:t>-s/in</w:t>
                  </w:r>
                </w:p>
              </w:tc>
            </w:tr>
            <w:tr w:rsidR="009C25A3" w:rsidTr="003677FC">
              <w:tc>
                <w:tcPr>
                  <w:tcW w:w="617" w:type="dxa"/>
                </w:tcPr>
                <w:p w:rsidR="009C25A3" w:rsidRDefault="009C25A3" w:rsidP="003677FC">
                  <w:pPr>
                    <w:pStyle w:val="squish"/>
                    <w:jc w:val="center"/>
                  </w:pPr>
                  <w:proofErr w:type="spellStart"/>
                  <w:r>
                    <w:t>ms</w:t>
                  </w:r>
                  <w:proofErr w:type="spellEnd"/>
                </w:p>
              </w:tc>
              <w:tc>
                <w:tcPr>
                  <w:tcW w:w="1224" w:type="dxa"/>
                </w:tcPr>
                <w:p w:rsidR="009C25A3" w:rsidRDefault="000537B3" w:rsidP="003677FC">
                  <w:pPr>
                    <w:pStyle w:val="squish"/>
                    <w:jc w:val="center"/>
                  </w:pPr>
                  <w:r>
                    <w:t>116.55</w:t>
                  </w:r>
                </w:p>
              </w:tc>
              <w:tc>
                <w:tcPr>
                  <w:tcW w:w="968" w:type="dxa"/>
                </w:tcPr>
                <w:p w:rsidR="009C25A3" w:rsidRDefault="009C25A3" w:rsidP="003677FC">
                  <w:pPr>
                    <w:pStyle w:val="squish"/>
                    <w:jc w:val="center"/>
                  </w:pPr>
                  <w:r>
                    <w:t>lb-s</w:t>
                  </w:r>
                  <w:r w:rsidRPr="0098365C">
                    <w:rPr>
                      <w:vertAlign w:val="superscript"/>
                    </w:rPr>
                    <w:t>2</w:t>
                  </w:r>
                  <w:r>
                    <w:t>/in</w:t>
                  </w:r>
                </w:p>
              </w:tc>
            </w:tr>
            <w:tr w:rsidR="003F01CB" w:rsidTr="003677FC">
              <w:tc>
                <w:tcPr>
                  <w:tcW w:w="617" w:type="dxa"/>
                </w:tcPr>
                <w:p w:rsidR="003F01CB" w:rsidRDefault="003F01CB" w:rsidP="003F01CB">
                  <w:pPr>
                    <w:pStyle w:val="squish"/>
                    <w:jc w:val="center"/>
                  </w:pPr>
                  <w:r>
                    <w:t>mu</w:t>
                  </w:r>
                </w:p>
              </w:tc>
              <w:tc>
                <w:tcPr>
                  <w:tcW w:w="1224" w:type="dxa"/>
                </w:tcPr>
                <w:p w:rsidR="003F01CB" w:rsidRDefault="00C12B2A" w:rsidP="003F01CB">
                  <w:pPr>
                    <w:pStyle w:val="squish"/>
                    <w:jc w:val="center"/>
                  </w:pPr>
                  <w:r>
                    <w:t>0.0052</w:t>
                  </w:r>
                </w:p>
              </w:tc>
              <w:tc>
                <w:tcPr>
                  <w:tcW w:w="968" w:type="dxa"/>
                </w:tcPr>
                <w:p w:rsidR="003F01CB" w:rsidRDefault="003F01CB" w:rsidP="003F01CB">
                  <w:pPr>
                    <w:pStyle w:val="squish"/>
                    <w:jc w:val="center"/>
                  </w:pPr>
                  <w:r>
                    <w:t>lb-s</w:t>
                  </w:r>
                  <w:r w:rsidRPr="0098365C">
                    <w:rPr>
                      <w:vertAlign w:val="superscript"/>
                    </w:rPr>
                    <w:t>2</w:t>
                  </w:r>
                  <w:r>
                    <w:t>/in</w:t>
                  </w:r>
                </w:p>
              </w:tc>
            </w:tr>
          </w:tbl>
          <w:p w:rsidR="009C25A3" w:rsidRDefault="009C25A3" w:rsidP="003677FC">
            <w:pPr>
              <w:pStyle w:val="squish"/>
              <w:jc w:val="center"/>
            </w:pPr>
          </w:p>
        </w:tc>
        <w:tc>
          <w:tcPr>
            <w:tcW w:w="1706" w:type="dxa"/>
            <w:vAlign w:val="center"/>
          </w:tcPr>
          <w:p w:rsidR="009C25A3" w:rsidRDefault="009C25A3" w:rsidP="003677FC">
            <w:pPr>
              <w:pStyle w:val="squish"/>
              <w:jc w:val="center"/>
            </w:pPr>
            <w:r>
              <w:rPr>
                <w:noProof/>
              </w:rPr>
              <w:drawing>
                <wp:inline distT="0" distB="0" distL="0" distR="0" wp14:anchorId="790B75D6" wp14:editId="47B49737">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rsidR="0014797F" w:rsidRDefault="003677FC" w:rsidP="0014797F">
      <w:pPr>
        <w:keepNext/>
      </w:pPr>
      <w:r>
        <w:rPr>
          <w:noProof/>
        </w:rPr>
        <w:drawing>
          <wp:inline distT="0" distB="0" distL="0" distR="0" wp14:anchorId="66124304" wp14:editId="65A1F0CE">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9</w:t>
      </w:r>
      <w:r w:rsidR="003677FC">
        <w:rPr>
          <w:noProof/>
        </w:rPr>
        <w:fldChar w:fldCharType="end"/>
      </w:r>
      <w:r>
        <w:t xml:space="preserve">: Truck vertical acceleration (simulation vs. experimental) </w:t>
      </w:r>
    </w:p>
    <w:p w:rsidR="0014797F" w:rsidRDefault="009B2F12" w:rsidP="0014797F">
      <w:pPr>
        <w:keepNext/>
      </w:pPr>
      <w:r>
        <w:rPr>
          <w:noProof/>
        </w:rPr>
        <w:lastRenderedPageBreak/>
        <w:drawing>
          <wp:inline distT="0" distB="0" distL="0" distR="0" wp14:anchorId="1CBC57AE" wp14:editId="007C5E18">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10</w:t>
      </w:r>
      <w:r w:rsidR="003677FC">
        <w:rPr>
          <w:noProof/>
        </w:rPr>
        <w:fldChar w:fldCharType="end"/>
      </w:r>
      <w:r>
        <w:t>: Bridge vertical acceleration at midspan of span 3</w:t>
      </w:r>
    </w:p>
    <w:p w:rsidR="00CA6DFB" w:rsidRDefault="009B2F12" w:rsidP="00CA6DFB">
      <w:pPr>
        <w:keepNext/>
      </w:pPr>
      <w:r>
        <w:rPr>
          <w:noProof/>
        </w:rPr>
        <w:drawing>
          <wp:inline distT="0" distB="0" distL="0" distR="0" wp14:anchorId="47B0B09C" wp14:editId="60743513">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1</w:t>
      </w:r>
      <w:r w:rsidR="003B4BA6">
        <w:rPr>
          <w:noProof/>
        </w:rPr>
        <w:fldChar w:fldCharType="end"/>
      </w:r>
      <w:r>
        <w:t>: Bridge vertical acceleration at midspan of span 7</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6" w:name="_Toc536017952"/>
      <w:r>
        <w:lastRenderedPageBreak/>
        <w:t xml:space="preserve">Test </w:t>
      </w:r>
      <w:r w:rsidR="00D275D4">
        <w:t>Conclusions</w:t>
      </w:r>
      <w:bookmarkEnd w:id="16"/>
    </w:p>
    <w:p w:rsidR="003B1BB6" w:rsidRDefault="003B1BB6" w:rsidP="0003154C">
      <w:proofErr w:type="gramStart"/>
      <w:r>
        <w:t>As a result of</w:t>
      </w:r>
      <w:proofErr w:type="gramEnd"/>
      <w:r>
        <w:t xml:space="preserve">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7" w:name="_Toc536017953"/>
      <w:r>
        <w:t>Simulating VBI</w:t>
      </w:r>
      <w:bookmarkEnd w:id="17"/>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w:t>
      </w:r>
      <w:proofErr w:type="gramStart"/>
      <w:r w:rsidR="001C2928">
        <w:t>a large number of</w:t>
      </w:r>
      <w:proofErr w:type="gramEnd"/>
      <w:r w:rsidR="001C2928">
        <w:t xml:space="preserve">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8" w:name="_Toc536017954"/>
      <w:r>
        <w:lastRenderedPageBreak/>
        <w:t>Bridge and vehicle decoupled</w:t>
      </w:r>
      <w:bookmarkEnd w:id="18"/>
    </w:p>
    <w:p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rsidTr="00851911">
        <w:tc>
          <w:tcPr>
            <w:tcW w:w="2165" w:type="dxa"/>
            <w:vAlign w:val="center"/>
          </w:tcPr>
          <w:p w:rsidR="00851911" w:rsidRPr="00851911" w:rsidRDefault="00851911" w:rsidP="00851911">
            <w:pPr>
              <w:pStyle w:val="squish"/>
            </w:pPr>
            <w:r w:rsidRPr="00851911">
              <w:rPr>
                <w:noProof/>
              </w:rPr>
              <w:drawing>
                <wp:inline distT="0" distB="0" distL="0" distR="0" wp14:anchorId="2A45CA9C" wp14:editId="3A234AEA">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51911" w:rsidRPr="00851911" w:rsidRDefault="00851911" w:rsidP="00851911">
            <w:pPr>
              <w:pStyle w:val="squish"/>
            </w:pPr>
            <w:r w:rsidRPr="00851911">
              <w:rPr>
                <w:noProof/>
              </w:rPr>
              <mc:AlternateContent>
                <mc:Choice Requires="wps">
                  <w:drawing>
                    <wp:inline distT="0" distB="0" distL="0" distR="0">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1BC5F84"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51911" w:rsidRDefault="00851911" w:rsidP="00851911">
            <w:pPr>
              <w:pStyle w:val="squish"/>
              <w:keepNext/>
            </w:pPr>
            <w:r w:rsidRPr="00851911">
              <w:rPr>
                <w:noProof/>
              </w:rPr>
              <w:drawing>
                <wp:inline distT="0" distB="0" distL="0" distR="0" wp14:anchorId="637AA7E5" wp14:editId="7387E11E">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657600" cy="1056640"/>
                          </a:xfrm>
                          <a:prstGeom prst="rect">
                            <a:avLst/>
                          </a:prstGeom>
                        </pic:spPr>
                      </pic:pic>
                    </a:graphicData>
                  </a:graphic>
                </wp:inline>
              </w:drawing>
            </w:r>
          </w:p>
          <w:p w:rsidR="00851911" w:rsidRPr="00851911" w:rsidRDefault="00851911" w:rsidP="00851911">
            <w:pPr>
              <w:pStyle w:val="Caption"/>
              <w:jc w:val="left"/>
            </w:pPr>
          </w:p>
        </w:tc>
      </w:tr>
    </w:tbl>
    <w:p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2</w:t>
      </w:r>
      <w:r w:rsidR="003B4BA6">
        <w:rPr>
          <w:noProof/>
        </w:rPr>
        <w:fldChar w:fldCharType="end"/>
      </w:r>
      <w:r w:rsidRPr="00851911">
        <w:t>: Diagram of Decoupled Model</w:t>
      </w:r>
    </w:p>
    <w:p w:rsidR="00851911" w:rsidRDefault="00851911" w:rsidP="00851911">
      <w:pPr>
        <w:keepNext/>
        <w:jc w:val="center"/>
      </w:pPr>
      <w:r>
        <w:rPr>
          <w:noProof/>
        </w:rPr>
        <w:drawing>
          <wp:inline distT="0" distB="0" distL="0" distR="0" wp14:anchorId="27AF077E" wp14:editId="6BDC604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572000" cy="2084917"/>
                    </a:xfrm>
                    <a:prstGeom prst="rect">
                      <a:avLst/>
                    </a:prstGeom>
                  </pic:spPr>
                </pic:pic>
              </a:graphicData>
            </a:graphic>
          </wp:inline>
        </w:drawing>
      </w:r>
    </w:p>
    <w:p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3</w:t>
      </w:r>
      <w:r w:rsidR="003B4BA6">
        <w:rPr>
          <w:noProof/>
        </w:rPr>
        <w:fldChar w:fldCharType="end"/>
      </w:r>
      <w:r>
        <w:t>: Diagram of Coupled 2-DOF Model</w:t>
      </w:r>
    </w:p>
    <w:p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rsidR="00700FD6" w:rsidRDefault="00851911" w:rsidP="00C274C6">
      <w:r w:rsidRPr="00851911">
        <w:rPr>
          <w:noProof/>
        </w:rPr>
        <w:lastRenderedPageBreak/>
        <w:drawing>
          <wp:inline distT="0" distB="0" distL="0" distR="0">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8">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rsidR="0004731A" w:rsidRDefault="00D275D4" w:rsidP="00C274C6">
      <w:pPr>
        <w:pStyle w:val="Heading3"/>
      </w:pPr>
      <w:bookmarkStart w:id="19" w:name="_Toc536017955"/>
      <w:r>
        <w:t>Mecha</w:t>
      </w:r>
      <w:r w:rsidR="00535CE5">
        <w:t>nisms and Influential Attributes</w:t>
      </w:r>
      <w:bookmarkEnd w:id="19"/>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38514E" w:rsidRDefault="0038514E" w:rsidP="0038514E">
      <w:pPr>
        <w:jc w:val="center"/>
      </w:pPr>
      <w:r>
        <w:rPr>
          <w:noProof/>
        </w:rPr>
        <w:drawing>
          <wp:inline distT="0" distB="0" distL="0" distR="0" wp14:anchorId="4E24E502" wp14:editId="78726BA5">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The vehicle contact force amplification is calculated by dividing the maximum contact force by the vehicle’s weight. </w:t>
      </w:r>
    </w:p>
    <w:p w:rsidR="003B4A17" w:rsidRDefault="003B4A17" w:rsidP="001C2928"/>
    <w:p w:rsidR="00851911" w:rsidRDefault="00851911" w:rsidP="00851911">
      <w:pPr>
        <w:pStyle w:val="Heading4"/>
      </w:pPr>
      <w:r>
        <w:lastRenderedPageBreak/>
        <w:t>Multi-dimensional parametric study</w:t>
      </w:r>
    </w:p>
    <w:p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rsidTr="00851911">
        <w:trPr>
          <w:trHeight w:val="288"/>
          <w:jc w:val="center"/>
        </w:trPr>
        <w:tc>
          <w:tcPr>
            <w:tcW w:w="1643" w:type="dxa"/>
            <w:tcBorders>
              <w:bottom w:val="single" w:sz="4" w:space="0" w:color="auto"/>
            </w:tcBorders>
            <w:shd w:val="clear" w:color="auto" w:fill="auto"/>
            <w:noWrap/>
            <w:vAlign w:val="bottom"/>
            <w:hideMark/>
          </w:tcPr>
          <w:p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p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rsidTr="00851911">
        <w:trPr>
          <w:cantSplit/>
          <w:trHeight w:val="1134"/>
        </w:trPr>
        <w:tc>
          <w:tcPr>
            <w:tcW w:w="455" w:type="dxa"/>
            <w:textDirection w:val="btLr"/>
            <w:vAlign w:val="center"/>
          </w:tcPr>
          <w:p w:rsidR="00851911" w:rsidRDefault="00851911" w:rsidP="00851911">
            <w:pPr>
              <w:pStyle w:val="squish"/>
              <w:ind w:left="113" w:right="113"/>
              <w:jc w:val="center"/>
            </w:pPr>
            <w:r>
              <w:lastRenderedPageBreak/>
              <w:t>Bridge Displacement Amplification</w:t>
            </w:r>
          </w:p>
        </w:tc>
        <w:tc>
          <w:tcPr>
            <w:tcW w:w="7830" w:type="dxa"/>
            <w:gridSpan w:val="2"/>
          </w:tcPr>
          <w:p w:rsidR="00851911" w:rsidRDefault="00851911" w:rsidP="00851911">
            <w:pPr>
              <w:pStyle w:val="squish"/>
            </w:pPr>
            <w:r w:rsidRPr="00851911">
              <w:rPr>
                <w:noProof/>
              </w:rPr>
              <w:drawing>
                <wp:inline distT="0" distB="0" distL="0" distR="0">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0">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851911" w:rsidRDefault="00851911" w:rsidP="00851911">
            <w:pPr>
              <w:pStyle w:val="squish"/>
              <w:ind w:left="113" w:right="113"/>
              <w:jc w:val="center"/>
            </w:pPr>
            <w:r>
              <w:t>Vehicle Contact Force Amplification</w:t>
            </w:r>
          </w:p>
        </w:tc>
      </w:tr>
      <w:tr w:rsidR="00851911" w:rsidTr="00851911">
        <w:trPr>
          <w:trHeight w:val="575"/>
        </w:trPr>
        <w:tc>
          <w:tcPr>
            <w:tcW w:w="455" w:type="dxa"/>
          </w:tcPr>
          <w:p w:rsidR="00851911" w:rsidRDefault="00851911" w:rsidP="00851911">
            <w:pPr>
              <w:pStyle w:val="squish"/>
            </w:pPr>
          </w:p>
        </w:tc>
        <w:tc>
          <w:tcPr>
            <w:tcW w:w="5760" w:type="dxa"/>
          </w:tcPr>
          <w:p w:rsidR="00851911" w:rsidRDefault="00851911" w:rsidP="00851911">
            <w:pPr>
              <w:pStyle w:val="squish"/>
              <w:ind w:right="816"/>
              <w:jc w:val="right"/>
            </w:pPr>
            <w:r>
              <w:t>Forcing Frequency (Hz)</w:t>
            </w:r>
          </w:p>
        </w:tc>
        <w:tc>
          <w:tcPr>
            <w:tcW w:w="2455" w:type="dxa"/>
            <w:gridSpan w:val="2"/>
          </w:tcPr>
          <w:p w:rsidR="00851911" w:rsidRDefault="00851911" w:rsidP="00851911">
            <w:pPr>
              <w:pStyle w:val="squish"/>
            </w:pPr>
            <w:r>
              <w:rPr>
                <w:noProof/>
              </w:rPr>
              <w:drawing>
                <wp:anchor distT="0" distB="0" distL="114300" distR="114300" simplePos="0" relativeHeight="251658240" behindDoc="1" locked="0" layoutInCell="1" allowOverlap="1" wp14:anchorId="26E0F43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51911" w:rsidRDefault="00851911" w:rsidP="00851911">
            <w:pPr>
              <w:pStyle w:val="squish"/>
            </w:pPr>
            <w:r>
              <w:t>Vehicle Response</w:t>
            </w:r>
          </w:p>
        </w:tc>
      </w:tr>
    </w:tbl>
    <w:p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rsidTr="00586742">
        <w:tc>
          <w:tcPr>
            <w:tcW w:w="7776" w:type="dxa"/>
            <w:vAlign w:val="center"/>
          </w:tcPr>
          <w:p w:rsidR="00586742" w:rsidRPr="00CB0CF3" w:rsidRDefault="00AC793B"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rsidR="00851911" w:rsidRDefault="003B4A17" w:rsidP="003B4A17">
      <w:r>
        <w:t xml:space="preserve">The vehicle contact force amplification is calculated by dividing the maximum contact force by the static force of the vehicle which is merely the vehicle’s weight. </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lastRenderedPageBreak/>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20" w:name="_Hlk1661563"/>
      <w:r w:rsidR="00851911">
        <w:t>(C</w:t>
      </w:r>
      <w:r w:rsidR="00851911" w:rsidRPr="00851911">
        <w:rPr>
          <w:vertAlign w:val="subscript"/>
        </w:rPr>
        <w:t>10</w:t>
      </w:r>
      <w:r w:rsidR="00851911">
        <w:t xml:space="preserve"> = 300; w = -2)</w:t>
      </w:r>
      <w:bookmarkEnd w:id="20"/>
      <w:r w:rsidR="00851911">
        <w:t>.</w:t>
      </w:r>
    </w:p>
    <w:p w:rsidR="00851911" w:rsidRDefault="00851911" w:rsidP="00851911">
      <w:pPr>
        <w:keepNext/>
        <w:jc w:val="center"/>
      </w:pPr>
      <w:r>
        <w:rPr>
          <w:noProof/>
        </w:rPr>
        <w:drawing>
          <wp:inline distT="0" distB="0" distL="0" distR="0" wp14:anchorId="369FD14D" wp14:editId="2C2D43DA">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4</w:t>
      </w:r>
      <w:r w:rsidR="003B4BA6">
        <w:rPr>
          <w:noProof/>
        </w:rPr>
        <w:fldChar w:fldCharType="end"/>
      </w:r>
      <w:r>
        <w:t>: Bridge displacement for profiles with different phase distribution</w:t>
      </w:r>
    </w:p>
    <w:p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rsidR="00851911" w:rsidRDefault="00851911" w:rsidP="00FD0197">
      <w:pPr>
        <w:jc w:val="center"/>
      </w:pPr>
      <w:r w:rsidRPr="00851911">
        <w:rPr>
          <w:noProof/>
        </w:rPr>
        <w:lastRenderedPageBreak/>
        <w:drawing>
          <wp:inline distT="0" distB="0" distL="0" distR="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 xml:space="preserve">Profiles that contain features with large wavelengths that result in forcing frequencies </w:t>
      </w:r>
      <w:proofErr w:type="gramStart"/>
      <w:r w:rsidR="00900772">
        <w:t>similar to</w:t>
      </w:r>
      <w:proofErr w:type="gramEnd"/>
      <w:r w:rsidR="00900772">
        <w:t xml:space="preserve">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w:t>
      </w:r>
      <w:proofErr w:type="gramStart"/>
      <w:r w:rsidR="009351C2">
        <w:t>period of time</w:t>
      </w:r>
      <w:proofErr w:type="gramEnd"/>
      <w:r w:rsidR="009351C2">
        <w:t xml:space="preserv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21" w:name="_Toc536017956"/>
      <w:r>
        <w:lastRenderedPageBreak/>
        <w:t>Part 2: Estimating Dynamic Amplification</w:t>
      </w:r>
      <w:bookmarkEnd w:id="21"/>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rPr>
          <w:trHeight w:val="576"/>
        </w:trPr>
        <w:tc>
          <w:tcPr>
            <w:tcW w:w="7776" w:type="dxa"/>
            <w:vAlign w:val="center"/>
          </w:tcPr>
          <w:p w:rsidR="00CB0CF3" w:rsidRPr="00CB0CF3" w:rsidRDefault="00CB0CF3"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pPr>
            <w:bookmarkStart w:id="22" w:name="_Ref1142314"/>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4</w:t>
            </w:r>
            <w:r w:rsidR="005E3DAD">
              <w:rPr>
                <w:noProof/>
              </w:rPr>
              <w:fldChar w:fldCharType="end"/>
            </w:r>
            <w:bookmarkEnd w:id="22"/>
            <w:r w:rsidRPr="00BD6DB7">
              <w:t>)</w:t>
            </w:r>
          </w:p>
        </w:tc>
      </w:tr>
      <w:tr w:rsidR="00CB0CF3" w:rsidTr="00586742">
        <w:trPr>
          <w:trHeight w:val="576"/>
        </w:trPr>
        <w:tc>
          <w:tcPr>
            <w:tcW w:w="7776" w:type="dxa"/>
            <w:vAlign w:val="center"/>
          </w:tcPr>
          <w:p w:rsidR="00CB0CF3" w:rsidRDefault="00CB0CF3"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rPr>
                <w:rFonts w:ascii="Calibri" w:eastAsia="Calibri" w:hAnsi="Calibri" w:cs="Times New Roman"/>
              </w:rPr>
            </w:pPr>
            <w:r w:rsidRPr="00BD6DB7">
              <w:rPr>
                <w:rFonts w:ascii="Calibri" w:eastAsia="Calibri" w:hAnsi="Calibri" w:cs="Times New Roman"/>
              </w:rPr>
              <w:t>(</w:t>
            </w:r>
            <w:r w:rsidR="00D71E3B" w:rsidRPr="00BD6DB7">
              <w:rPr>
                <w:rFonts w:ascii="Calibri" w:eastAsia="Calibri" w:hAnsi="Calibri" w:cs="Times New Roman"/>
              </w:rPr>
              <w:fldChar w:fldCharType="begin"/>
            </w:r>
            <w:r w:rsidR="00D71E3B" w:rsidRPr="00BD6DB7">
              <w:rPr>
                <w:rFonts w:ascii="Calibri" w:eastAsia="Calibri" w:hAnsi="Calibri" w:cs="Times New Roman"/>
              </w:rPr>
              <w:instrText xml:space="preserve"> SEQ Equation \* ARABIC </w:instrText>
            </w:r>
            <w:r w:rsidR="00D71E3B" w:rsidRPr="00BD6DB7">
              <w:rPr>
                <w:rFonts w:ascii="Calibri" w:eastAsia="Calibri" w:hAnsi="Calibri" w:cs="Times New Roman"/>
              </w:rPr>
              <w:fldChar w:fldCharType="separate"/>
            </w:r>
            <w:r w:rsidR="003252B6">
              <w:rPr>
                <w:rFonts w:ascii="Calibri" w:eastAsia="Calibri" w:hAnsi="Calibri" w:cs="Times New Roman"/>
                <w:noProof/>
              </w:rPr>
              <w:t>5</w:t>
            </w:r>
            <w:r w:rsidR="00D71E3B" w:rsidRPr="00BD6DB7">
              <w:rPr>
                <w:rFonts w:ascii="Calibri" w:eastAsia="Calibri" w:hAnsi="Calibri" w:cs="Times New Roman"/>
              </w:rPr>
              <w:fldChar w:fldCharType="end"/>
            </w:r>
            <w:r w:rsidRPr="00BD6DB7">
              <w:rPr>
                <w:rFonts w:ascii="Calibri" w:eastAsia="Calibri" w:hAnsi="Calibri" w:cs="Times New Roman"/>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c>
          <w:tcPr>
            <w:tcW w:w="7776" w:type="dxa"/>
          </w:tcPr>
          <w:p w:rsidR="00CB0CF3" w:rsidRPr="00CB0CF3" w:rsidRDefault="00CB0CF3"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CB0CF3" w:rsidRPr="00BD6DB7" w:rsidRDefault="00C274C6" w:rsidP="00586742">
            <w:pPr>
              <w:pStyle w:val="EquationCaptions"/>
            </w:pPr>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6</w:t>
            </w:r>
            <w:r w:rsidR="005E3DAD">
              <w:rPr>
                <w:noProof/>
              </w:rPr>
              <w:fldChar w:fldCharType="end"/>
            </w:r>
            <w:r w:rsidRPr="00BD6DB7">
              <w:t>)</w:t>
            </w:r>
          </w:p>
        </w:tc>
      </w:tr>
    </w:tbl>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5E3DAD" w:rsidRDefault="0000711F" w:rsidP="00D479D2">
      <w:pPr>
        <w:rPr>
          <w:rFonts w:eastAsiaTheme="minorEastAsia"/>
        </w:rPr>
      </w:pPr>
      <w:r>
        <w:rPr>
          <w:rFonts w:eastAsiaTheme="minorEastAsia"/>
        </w:rPr>
        <w:t xml:space="preserve">In this paper the dynamic amplification factor will be expressed in terms of </w:t>
      </w:r>
      <w:r w:rsidR="00586742">
        <w:rPr>
          <w:rFonts w:eastAsiaTheme="minorEastAsia"/>
          <w:b/>
        </w:rPr>
        <w:t xml:space="preserve">equation </w:t>
      </w:r>
      <w:r w:rsidR="00586742">
        <w:rPr>
          <w:rFonts w:eastAsiaTheme="minorEastAsia"/>
          <w:b/>
        </w:rPr>
        <w:fldChar w:fldCharType="begin"/>
      </w:r>
      <w:r w:rsidR="00586742">
        <w:rPr>
          <w:rFonts w:eastAsiaTheme="minorEastAsia"/>
          <w:b/>
        </w:rPr>
        <w:instrText xml:space="preserve"> REF _Ref1142314 \h </w:instrText>
      </w:r>
      <w:r w:rsidR="00586742">
        <w:rPr>
          <w:rFonts w:eastAsiaTheme="minorEastAsia"/>
          <w:b/>
        </w:rPr>
      </w:r>
      <w:r w:rsidR="00586742">
        <w:rPr>
          <w:rFonts w:eastAsiaTheme="minorEastAsia"/>
          <w:b/>
        </w:rPr>
        <w:fldChar w:fldCharType="separate"/>
      </w:r>
      <w:r w:rsidR="00586742">
        <w:rPr>
          <w:noProof/>
        </w:rPr>
        <w:t>4</w:t>
      </w:r>
      <w:r w:rsidR="00586742">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535CE5" w:rsidRDefault="00535CE5" w:rsidP="00535CE5">
      <w:pPr>
        <w:pStyle w:val="Heading2"/>
      </w:pPr>
      <w:bookmarkStart w:id="23" w:name="_Toc536017957"/>
      <w:r>
        <w:t>Visualizing the Problem</w:t>
      </w:r>
      <w:bookmarkEnd w:id="23"/>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lastRenderedPageBreak/>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w:t>
      </w:r>
      <w:proofErr w:type="gramStart"/>
      <w:r>
        <w:t>all of</w:t>
      </w:r>
      <w:proofErr w:type="gramEnd"/>
      <w:r>
        <w:t xml:space="preserve">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4" w:name="_Toc536017958"/>
      <w:r>
        <w:t>In-Situ Measurement</w:t>
      </w:r>
      <w:bookmarkEnd w:id="24"/>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5E3DAD" w:rsidRDefault="005E3DAD" w:rsidP="005E3DAD">
      <w:pPr>
        <w:pStyle w:val="Heading3"/>
      </w:pPr>
      <w:r>
        <w:t>Strain vs. Displacement</w:t>
      </w:r>
    </w:p>
    <w:p w:rsidR="00D479D2" w:rsidRDefault="00D479D2" w:rsidP="00D479D2">
      <w:r>
        <w:t>In many pieces of relevant literature experimentally derived dynamic amplification factors are reported for both displacement and stress or strain. The displacement factors are almost always greater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D479D2" w:rsidRDefault="00D479D2" w:rsidP="00D479D2">
      <w:r>
        <w:lastRenderedPageBreak/>
        <w:t>Dynamic amplification factors assume that the bridge response is due to a vehicle which applies a force equal to its weight increased by a factor to account for its dynamic motion (acceleration &gt; gravity). If this assumption were true, dynamic amplification factors would be equal for the various response quantities</w:t>
      </w:r>
      <w:r w:rsidR="003876A7">
        <w:t>.</w:t>
      </w:r>
      <w:r>
        <w:t xml:space="preserve"> </w:t>
      </w:r>
    </w:p>
    <w:p w:rsidR="00D479D2" w:rsidRDefault="00D479D2" w:rsidP="00D479D2">
      <w:r>
        <w:t>However, the bridge response is</w:t>
      </w:r>
      <w:r w:rsidR="003876A7">
        <w:t xml:space="preserve"> </w:t>
      </w:r>
      <w:proofErr w:type="gramStart"/>
      <w:r w:rsidR="003876A7">
        <w:t>actually</w:t>
      </w:r>
      <w:r>
        <w:t xml:space="preserve"> due</w:t>
      </w:r>
      <w:proofErr w:type="gramEnd"/>
      <w:r>
        <w:t xml:space="preserve"> to a force applied by the vehicle as well as a force due to the acceleration of the mass of the bridge as it is excited by the dynamic vehicle force (or other excitation sources). </w:t>
      </w:r>
    </w:p>
    <w:p w:rsidR="00D479D2" w:rsidRDefault="00D479D2" w:rsidP="00D479D2">
      <w:r>
        <w:t xml:space="preserve">Therefore, the bridge response is the sum of the two responses. To </w:t>
      </w:r>
      <w:r w:rsidR="003876A7">
        <w:t>demonstrate</w:t>
      </w:r>
      <w:r>
        <w:t xml:space="preserve"> this, let’s consider a simply supported beam with a point load placed at midspan. The beam displacement and stress at </w:t>
      </w:r>
      <w:r w:rsidR="003876A7">
        <w:t>midspan</w:t>
      </w:r>
      <w:r>
        <w:t xml:space="preserve"> due to the point load at </w:t>
      </w:r>
      <w:r w:rsidR="003876A7">
        <w:t>midspan</w:t>
      </w:r>
      <w:r>
        <w:t xml:space="preserve"> would equal the following:</w:t>
      </w:r>
    </w:p>
    <w:p w:rsidR="00D479D2" w:rsidRPr="00EA1FF6" w:rsidRDefault="00D479D2" w:rsidP="00D479D2">
      <w:pPr>
        <w:pStyle w:val="ListParagraph"/>
        <w:numPr>
          <w:ilvl w:val="0"/>
          <w:numId w:val="11"/>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w:p>
    <w:p w:rsidR="00D479D2" w:rsidRPr="00185821" w:rsidRDefault="00D479D2" w:rsidP="00D479D2">
      <w:pPr>
        <w:pStyle w:val="ListParagraph"/>
        <w:numPr>
          <w:ilvl w:val="0"/>
          <w:numId w:val="11"/>
        </w:numPr>
      </w:pPr>
      <w:r>
        <w:rPr>
          <w:rFonts w:eastAsiaTheme="minorEastAsia"/>
        </w:rPr>
        <w:t xml:space="preserve">Stress: </w:t>
      </w:r>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w:p>
    <w:p w:rsidR="00D479D2" w:rsidRDefault="00D479D2" w:rsidP="00D479D2">
      <w:r>
        <w:t>We can assume the beam is oscillating with a sinusoidal mode shape with a maximum acceleration A</w:t>
      </w:r>
      <w:r w:rsidRPr="00185821">
        <w:rPr>
          <w:vertAlign w:val="subscript"/>
        </w:rPr>
        <w:t>max</w:t>
      </w:r>
      <w:r>
        <w:t>, at midspan. Therefore, the acceleration at any point along the beam can be described by the following equation:</w:t>
      </w:r>
    </w:p>
    <w:p w:rsidR="00D479D2" w:rsidRDefault="00AC793B" w:rsidP="003876A7">
      <w:pPr>
        <w:jc w:val="center"/>
        <w:rPr>
          <w:rFonts w:eastAsiaTheme="minorEastAsia"/>
        </w:rPr>
      </w:pPr>
      <m:oMathPara>
        <m:oMath>
          <m:sSub>
            <m:sSubPr>
              <m:ctrlPr>
                <w:rPr>
                  <w:rFonts w:ascii="Cambria Math" w:hAnsi="Cambria Math"/>
                  <w:i/>
                </w:rPr>
              </m:ctrlPr>
            </m:sSubPr>
            <m:e>
              <m:r>
                <w:rPr>
                  <w:rFonts w:ascii="Cambria Math" w:hAnsi="Cambria Math"/>
                </w:rPr>
                <m:t>u"</m:t>
              </m:r>
            </m:e>
            <m:sub>
              <m:r>
                <m:rPr>
                  <m:sty m:val="p"/>
                </m:rPr>
                <w:rPr>
                  <w:rFonts w:ascii="Cambria Math" w:hAnsi="Cambria Math"/>
                </w:rPr>
                <m:t>max</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p w:rsidR="00D479D2" w:rsidRDefault="00D479D2" w:rsidP="00D479D2">
      <w:pPr>
        <w:rPr>
          <w:rFonts w:eastAsiaTheme="minorEastAsia"/>
        </w:rPr>
      </w:pPr>
      <w:r>
        <w:rPr>
          <w:rFonts w:eastAsiaTheme="minorEastAsia"/>
        </w:rPr>
        <w:t>Since the mass of the beam is uniformly distributed along its length, we can describe the maximum force at any point along the beam with the following equation for the equivalent static force:</w:t>
      </w:r>
    </w:p>
    <w:p w:rsidR="00D479D2" w:rsidRPr="00D7415D" w:rsidRDefault="00AC793B" w:rsidP="00D479D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p w:rsidR="00D479D2" w:rsidRDefault="00D479D2"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D479D2" w:rsidRDefault="00D479D2" w:rsidP="00D479D2">
      <w:pPr>
        <w:rPr>
          <w:rFonts w:eastAsiaTheme="minorEastAsia"/>
        </w:rPr>
      </w:pPr>
      <w:r>
        <w:rPr>
          <w:rFonts w:eastAsiaTheme="minorEastAsia"/>
        </w:rPr>
        <w:lastRenderedPageBreak/>
        <w:t>The beam displacement and stress at midspan due to this distributed force can then be calculated using statics and the relationship between moment and curvature to produce the following:</w:t>
      </w:r>
    </w:p>
    <w:p w:rsidR="00D479D2" w:rsidRDefault="00D479D2" w:rsidP="00D479D2">
      <w:pPr>
        <w:pStyle w:val="ListParagraph"/>
        <w:numPr>
          <w:ilvl w:val="0"/>
          <w:numId w:val="12"/>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p>
    <w:p w:rsidR="00D479D2" w:rsidRDefault="00D479D2" w:rsidP="00D479D2">
      <w:pPr>
        <w:pStyle w:val="ListParagraph"/>
        <w:numPr>
          <w:ilvl w:val="0"/>
          <w:numId w:val="12"/>
        </w:numPr>
      </w:pPr>
      <w:r>
        <w:t xml:space="preserve">Stress: </w:t>
      </w:r>
      <m:oMath>
        <m:r>
          <w:rPr>
            <w:rFonts w:ascii="Cambria Math" w:hAnsi="Cambria Math"/>
          </w:rPr>
          <m:t>σ=</m:t>
        </m:r>
        <m:f>
          <m:fPr>
            <m:ctrlPr>
              <w:rPr>
                <w:rFonts w:ascii="Cambria Math"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w:p>
    <w:p w:rsidR="00D479D2" w:rsidRDefault="00D479D2" w:rsidP="00D479D2">
      <w:r>
        <w:t>Therefore, the total response would be the sum of the two components, and the amplification factors would take the following form (where the</w:t>
      </w:r>
      <w:r w:rsidR="003876A7">
        <w:t xml:space="preserve"> dynamic</w:t>
      </w:r>
      <w:r>
        <w:t xml:space="preserve"> vehicle force is A</w:t>
      </w:r>
      <w:r w:rsidRPr="00740369">
        <w:rPr>
          <w:vertAlign w:val="subscript"/>
        </w:rPr>
        <w:t>v</w:t>
      </w:r>
      <w:r>
        <w:t>*P):</w:t>
      </w:r>
    </w:p>
    <w:p w:rsidR="00D479D2" w:rsidRPr="00D7415D" w:rsidRDefault="00D479D2" w:rsidP="00D479D2">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Total Bridge Response</m:t>
              </m:r>
            </m:num>
            <m:den>
              <m:r>
                <w:rPr>
                  <w:rFonts w:ascii="Cambria Math" w:hAnsi="Cambria Math"/>
                </w:rPr>
                <m:t>Bridge Response to Static Vehicle</m:t>
              </m:r>
            </m:den>
          </m:f>
        </m:oMath>
      </m:oMathPara>
    </w:p>
    <w:p w:rsidR="00D479D2" w:rsidRPr="00D7415D" w:rsidRDefault="00D479D2" w:rsidP="00D479D2">
      <w:pPr>
        <w:rPr>
          <w:rFonts w:eastAsiaTheme="minorEastAsia"/>
        </w:rPr>
      </w:pPr>
    </w:p>
    <w:bookmarkStart w:id="25" w:name="_Ref520194432"/>
    <w:p w:rsidR="00D479D2" w:rsidRPr="003876A7" w:rsidRDefault="00AC793B" w:rsidP="003876A7">
      <w:pPr>
        <w:pStyle w:val="Caption"/>
        <w:keepNext/>
        <w:jc w:val="left"/>
        <w:rPr>
          <w:b w:val="0"/>
        </w:rPr>
      </w:pPr>
      <m:oMathPara>
        <m:oMath>
          <m:sSub>
            <m:sSubPr>
              <m:ctrlPr>
                <w:rPr>
                  <w:rFonts w:ascii="Cambria Math" w:hAnsi="Cambria Math"/>
                  <w:b w:val="0"/>
                  <w:i/>
                  <w:sz w:val="22"/>
                  <w:szCs w:val="22"/>
                </w:rPr>
              </m:ctrlPr>
            </m:sSubPr>
            <m:e>
              <m:r>
                <m:rPr>
                  <m:sty m:val="bi"/>
                </m:rPr>
                <w:rPr>
                  <w:rFonts w:ascii="Cambria Math" w:hAnsi="Cambria Math"/>
                  <w:sz w:val="22"/>
                  <w:szCs w:val="22"/>
                </w:rPr>
                <m:t>DAF</m:t>
              </m:r>
            </m:e>
            <m:sub>
              <m:r>
                <m:rPr>
                  <m:sty m:val="bi"/>
                </m:rPr>
                <w:rPr>
                  <w:rFonts w:ascii="Cambria Math" w:hAnsi="Cambria Math"/>
                  <w:sz w:val="22"/>
                  <w:szCs w:val="22"/>
                </w:rPr>
                <m:t>disp</m:t>
              </m:r>
            </m:sub>
          </m:sSub>
          <m:r>
            <m:rPr>
              <m:sty m:val="bi"/>
            </m:rPr>
            <w:rPr>
              <w:rFonts w:ascii="Cambria Math" w:hAnsi="Cambria Math"/>
              <w:sz w:val="22"/>
              <w:szCs w:val="22"/>
            </w:rPr>
            <m:t>=</m:t>
          </m:r>
          <m:f>
            <m:fPr>
              <m:ctrlPr>
                <w:rPr>
                  <w:rFonts w:ascii="Cambria Math" w:hAnsi="Cambria Math"/>
                  <w:b w:val="0"/>
                  <w:i/>
                  <w:sz w:val="22"/>
                  <w:szCs w:val="22"/>
                </w:rPr>
              </m:ctrlPr>
            </m:fPr>
            <m:num>
              <m:f>
                <m:fPr>
                  <m:ctrlPr>
                    <w:rPr>
                      <w:rFonts w:ascii="Cambria Math" w:hAnsi="Cambria Math"/>
                      <w:b w:val="0"/>
                      <w:i/>
                      <w:sz w:val="22"/>
                      <w:szCs w:val="22"/>
                    </w:rPr>
                  </m:ctrlPr>
                </m:fPr>
                <m:num>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m</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r>
                    <m:rPr>
                      <m:sty m:val="bi"/>
                    </m:rPr>
                    <w:rPr>
                      <w:rFonts w:ascii="Cambria Math" w:hAnsi="Cambria Math"/>
                      <w:sz w:val="22"/>
                      <w:szCs w:val="22"/>
                    </w:rPr>
                    <m:t>EI</m:t>
                  </m:r>
                </m:den>
              </m:f>
            </m:num>
            <m:den>
              <m:f>
                <m:fPr>
                  <m:ctrlPr>
                    <w:rPr>
                      <w:rFonts w:ascii="Cambria Math" w:hAnsi="Cambria Math"/>
                      <w:b w:val="0"/>
                      <w:i/>
                      <w:sz w:val="22"/>
                      <w:szCs w:val="22"/>
                    </w:rPr>
                  </m:ctrlPr>
                </m:fPr>
                <m:num>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den>
          </m:f>
          <m:r>
            <m:rPr>
              <m:sty m:val="bi"/>
            </m:rPr>
            <w:rPr>
              <w:rFonts w:ascii="Cambria Math" w:hAnsi="Cambria Math"/>
              <w:sz w:val="22"/>
              <w:szCs w:val="22"/>
            </w:rPr>
            <m:t>=</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48</m:t>
              </m:r>
              <m:r>
                <m:rPr>
                  <m:sty m:val="bi"/>
                </m:rPr>
                <w:rPr>
                  <w:rFonts w:ascii="Cambria Math" w:hAnsi="Cambria Math"/>
                  <w:sz w:val="22"/>
                  <w:szCs w:val="22"/>
                </w:rPr>
                <m:t>m</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den>
          </m:f>
        </m:oMath>
      </m:oMathPara>
      <w:bookmarkEnd w:id="25"/>
    </w:p>
    <w:p w:rsidR="00D479D2" w:rsidRPr="003821CA" w:rsidRDefault="00D479D2" w:rsidP="00D479D2">
      <w:pPr>
        <w:rPr>
          <w:rFonts w:eastAsiaTheme="minorEastAsia"/>
        </w:rPr>
      </w:pPr>
    </w:p>
    <w:p w:rsidR="00D479D2" w:rsidRPr="00B21AD7" w:rsidRDefault="00AC793B" w:rsidP="00D479D2">
      <w:pPr>
        <w:rPr>
          <w:rFonts w:eastAsiaTheme="minorEastAsia"/>
        </w:rPr>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eastAsiaTheme="minorEastAsia" w:hAnsi="Cambria Math"/>
                  <w:i/>
                </w:rPr>
              </m:ctrlPr>
            </m:fPr>
            <m:num>
              <m:d>
                <m:dPr>
                  <m:ctrlPr>
                    <w:rPr>
                      <w:rFonts w:ascii="Cambria Math" w:hAnsi="Cambria Math"/>
                    </w:rPr>
                  </m:ctrlPr>
                </m:dPr>
                <m:e>
                  <m:f>
                    <m:fPr>
                      <m:ctrlPr>
                        <w:rPr>
                          <w:rFonts w:ascii="Cambria Math" w:hAnsi="Cambria Math"/>
                          <w:i/>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ctrlPr>
                        <w:rPr>
                          <w:rFonts w:ascii="Cambria Math" w:hAnsi="Cambria Math"/>
                        </w:rPr>
                      </m:ctrlPr>
                    </m:num>
                    <m:den>
                      <m:r>
                        <w:rPr>
                          <w:rFonts w:ascii="Cambria Math" w:hAnsi="Cambria Math"/>
                        </w:rPr>
                        <m:t>4I</m:t>
                      </m:r>
                    </m:den>
                  </m:f>
                  <m:r>
                    <w:rPr>
                      <w:rFonts w:ascii="Cambria Math" w:hAnsi="Cambria Math"/>
                    </w:rPr>
                    <m:t>+</m:t>
                  </m:r>
                  <m:f>
                    <m:fPr>
                      <m:ctrlPr>
                        <w:rPr>
                          <w:rFonts w:ascii="Cambria Math" w:eastAsiaTheme="minorEastAsia"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eastAsiaTheme="minorEastAsia" w:hAnsi="Cambria Math"/>
                        </w:rPr>
                        <m:t>y</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I</m:t>
                      </m:r>
                    </m:den>
                  </m:f>
                  <m:ctrlPr>
                    <w:rPr>
                      <w:rFonts w:ascii="Cambria Math" w:eastAsiaTheme="minorEastAsia" w:hAnsi="Cambria Math"/>
                      <w:i/>
                    </w:rPr>
                  </m:ctrlPr>
                </m:e>
              </m:d>
            </m:num>
            <m:den>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oMath>
      </m:oMathPara>
    </w:p>
    <w:p w:rsidR="00D479D2" w:rsidRDefault="00D479D2" w:rsidP="00D479D2">
      <w:pPr>
        <w:rPr>
          <w:rFonts w:eastAsiaTheme="minorEastAsia"/>
        </w:rPr>
      </w:pPr>
      <w:r>
        <w:rPr>
          <w:rFonts w:eastAsiaTheme="minorEastAsia"/>
        </w:rPr>
        <w:t xml:space="preserve">It can be deduced from the above equations that if vehicle amplification factors are to be used, an additional response must be accounted for by including the second term in the above equations. Furthermore, these equations show that the amplification factor for displacement and stress will be different, and the amplification </w:t>
      </w:r>
      <w:proofErr w:type="gramStart"/>
      <w:r>
        <w:rPr>
          <w:rFonts w:eastAsiaTheme="minorEastAsia"/>
        </w:rPr>
        <w:t>in excess of</w:t>
      </w:r>
      <w:proofErr w:type="gramEnd"/>
      <w:r>
        <w:rPr>
          <w:rFonts w:eastAsiaTheme="minorEastAsia"/>
        </w:rPr>
        <w:t xml:space="preserve"> the vehicle amplification is greater for displacement than stress (or strain or moment). The ratio of the additional amplification is calculated below.</w:t>
      </w:r>
    </w:p>
    <w:p w:rsidR="00D479D2" w:rsidRPr="009B51F4" w:rsidRDefault="00AC793B" w:rsidP="00D479D2">
      <w:pPr>
        <w:rPr>
          <w:rFonts w:eastAsiaTheme="minorEastAsia"/>
        </w:rPr>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p w:rsidR="00D479D2" w:rsidRDefault="00D479D2" w:rsidP="00D479D2">
      <w:pPr>
        <w:rPr>
          <w:rFonts w:eastAsiaTheme="minorEastAsia"/>
        </w:rPr>
      </w:pPr>
      <w:r>
        <w:rPr>
          <w:rFonts w:eastAsiaTheme="minorEastAsia"/>
        </w:rPr>
        <w:lastRenderedPageBreak/>
        <w:t>This shows, that regardless of bridge, or vehicle, the experimental amplification factor for displacement will always be greater than that for stress or moment. It should be noted that these calculations included only the first mode. If more modes were to be included, the equations for amplification factors would take the following form:</w:t>
      </w:r>
    </w:p>
    <w:p w:rsidR="00D479D2" w:rsidRPr="003665DB" w:rsidRDefault="00AC793B"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p w:rsidR="00D479D2" w:rsidRPr="003665DB" w:rsidRDefault="00AC793B"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p w:rsidR="00D479D2" w:rsidRDefault="00D479D2" w:rsidP="00D479D2">
      <w:pPr>
        <w:rPr>
          <w:rFonts w:eastAsiaTheme="minorEastAsia"/>
        </w:rPr>
      </w:pPr>
      <w:r>
        <w:rPr>
          <w:rFonts w:eastAsiaTheme="minorEastAsia"/>
        </w:rPr>
        <w:t>The ratio of additional amplification can again be computed.</w:t>
      </w:r>
    </w:p>
    <w:p w:rsidR="00D479D2" w:rsidRPr="003665DB" w:rsidRDefault="00AC793B" w:rsidP="00D479D2">
      <w:pPr>
        <w:rPr>
          <w:rFonts w:eastAsiaTheme="minorEastAsia"/>
        </w:rPr>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p w:rsidR="00D479D2" w:rsidRDefault="003876A7" w:rsidP="00D479D2">
      <w:r>
        <w:t>Additionally,</w:t>
      </w:r>
      <w:r w:rsidR="00D479D2">
        <w:t xml:space="preserve">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because the following conditions </w:t>
      </w:r>
      <w:r>
        <w:t>remain</w:t>
      </w:r>
      <w:r w:rsidR="00D479D2">
        <w:t xml:space="preserve"> true:</w:t>
      </w:r>
    </w:p>
    <w:p w:rsidR="00D479D2" w:rsidRDefault="00D479D2" w:rsidP="00D479D2">
      <w:pPr>
        <w:pStyle w:val="ListParagraph"/>
        <w:numPr>
          <w:ilvl w:val="0"/>
          <w:numId w:val="13"/>
        </w:numPr>
      </w:pPr>
      <w:r>
        <w:t xml:space="preserve">The vibration of a bridge takes a shape that can be described by a shape function that is a summation of sines. </w:t>
      </w:r>
    </w:p>
    <w:p w:rsidR="00D479D2" w:rsidRDefault="00D479D2" w:rsidP="00D479D2">
      <w:pPr>
        <w:pStyle w:val="ListParagraph"/>
        <w:numPr>
          <w:ilvl w:val="0"/>
          <w:numId w:val="13"/>
        </w:numPr>
      </w:pPr>
      <w:r>
        <w:t xml:space="preserve">The vehicle force is applied to a small area of the bridge and can be reasonable approximated as a point load. </w:t>
      </w:r>
    </w:p>
    <w:p w:rsidR="005E3DAD" w:rsidRDefault="00DA775F"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w:t>
      </w:r>
      <w:r w:rsidR="00D479D2">
        <w:rPr>
          <w:rFonts w:eastAsiaTheme="minorEastAsia"/>
        </w:rPr>
        <w:t xml:space="preserve">Therefore, experimentally determined displacement amplification factors will be a more conservative measure of dynamic amplification, but strain </w:t>
      </w:r>
      <w:r w:rsidR="00D479D2">
        <w:rPr>
          <w:rFonts w:eastAsiaTheme="minorEastAsia"/>
        </w:rPr>
        <w:lastRenderedPageBreak/>
        <w:t xml:space="preserve">amplification factors remain adequate as strain responses more directly measure the stress experienced by the bridge. </w:t>
      </w:r>
    </w:p>
    <w:p w:rsidR="00F8034A" w:rsidRDefault="00F8034A" w:rsidP="00F8034A">
      <w:pPr>
        <w:pStyle w:val="Heading3"/>
      </w:pPr>
      <w:bookmarkStart w:id="26" w:name="_Toc536017959"/>
      <w:r>
        <w:t>Operational Monitoring</w:t>
      </w:r>
      <w:bookmarkEnd w:id="26"/>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w:t>
      </w:r>
      <w:proofErr w:type="gramStart"/>
      <w:r w:rsidR="003D3FEB">
        <w:t>chosen, but</w:t>
      </w:r>
      <w:proofErr w:type="gramEnd"/>
      <w:r w:rsidR="003D3FEB">
        <w:t xml:space="preserve">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w:t>
      </w:r>
      <w:proofErr w:type="gramStart"/>
      <w:r w:rsidR="00401DCD">
        <w:t>In reality, some</w:t>
      </w:r>
      <w:proofErr w:type="gramEnd"/>
      <w:r w:rsidR="00401DCD">
        <w:t xml:space="preserve"> loading events occur faster than the first natural frequency of the structure. In these </w:t>
      </w:r>
      <w:proofErr w:type="gramStart"/>
      <w:r w:rsidR="00401DCD">
        <w:t>cases</w:t>
      </w:r>
      <w:proofErr w:type="gramEnd"/>
      <w:r w:rsidR="00401DCD">
        <w:t xml:space="preserve"> the filtered response </w:t>
      </w:r>
      <w:r w:rsidR="00401DCD">
        <w:lastRenderedPageBreak/>
        <w:t xml:space="preserve">under-estimates static response, subsequently resulting in an over-estimation of amplification. This problem is mitigated by the large mass of the bridge which resists rapid </w:t>
      </w:r>
      <w:proofErr w:type="gramStart"/>
      <w:r w:rsidR="00401DCD">
        <w:t>motion, but</w:t>
      </w:r>
      <w:proofErr w:type="gramEnd"/>
      <w:r w:rsidR="00401DCD">
        <w:t xml:space="preserve"> is always an inherent source of error when estimating static response from operational responses. </w:t>
      </w:r>
      <w:r w:rsidR="00B64DB8">
        <w:t>Furthermore, it is unlikely that the “worst-case” scenario occurred during the record interval and thus the estimated amplification can be non-</w:t>
      </w:r>
      <w:proofErr w:type="gramStart"/>
      <w:r w:rsidR="00B64DB8">
        <w:t>conservative, but</w:t>
      </w:r>
      <w:proofErr w:type="gramEnd"/>
      <w:r w:rsidR="00B64DB8">
        <w:t xml:space="preserve"> can be appropriate for operational limit states and is a valuable approximation for assessing in-service performance.</w:t>
      </w:r>
    </w:p>
    <w:p w:rsidR="00F8034A" w:rsidRDefault="00F8034A" w:rsidP="00F8034A">
      <w:pPr>
        <w:pStyle w:val="Heading3"/>
      </w:pPr>
      <w:bookmarkStart w:id="27" w:name="_Toc536017960"/>
      <w:r>
        <w:t>Load Testing</w:t>
      </w:r>
      <w:bookmarkEnd w:id="27"/>
    </w:p>
    <w:p w:rsidR="00F8034A" w:rsidRDefault="005116D6" w:rsidP="00F8034A">
      <w:r>
        <w:t>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w:t>
      </w:r>
      <w:proofErr w:type="gramStart"/>
      <w:r>
        <w:t>vehicle, but</w:t>
      </w:r>
      <w:proofErr w:type="gramEnd"/>
      <w:r>
        <w:t xml:space="preserve">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w:t>
      </w:r>
      <w:proofErr w:type="gramStart"/>
      <w:r w:rsidR="00B64DB8">
        <w:t>simil</w:t>
      </w:r>
      <w:r w:rsidR="00EC77AC">
        <w:t>ar to</w:t>
      </w:r>
      <w:proofErr w:type="gramEnd"/>
      <w:r w:rsidR="00EC77AC">
        <w:t xml:space="preserve"> the legal load limit.</w:t>
      </w:r>
      <w:r w:rsidR="00EC77AC" w:rsidRPr="00EC77AC">
        <w:t xml:space="preserve"> </w:t>
      </w:r>
      <w:r w:rsidR="00EC77AC">
        <w:t xml:space="preserve">When possible, test-vehicles should also be chosen with a body-bounce natural frequency </w:t>
      </w:r>
      <w:proofErr w:type="gramStart"/>
      <w:r w:rsidR="00EC77AC">
        <w:t>similar to</w:t>
      </w:r>
      <w:proofErr w:type="gramEnd"/>
      <w:r w:rsidR="00EC77AC">
        <w:t xml:space="preserve">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w:t>
      </w:r>
      <w:proofErr w:type="gramStart"/>
      <w:r w:rsidR="009C73C9">
        <w:t>as a result of</w:t>
      </w:r>
      <w:proofErr w:type="gramEnd"/>
      <w:r w:rsidR="009C73C9">
        <w:t xml:space="preserve"> traversing the approach roadway. The test-vehicle should maintain the set </w:t>
      </w:r>
      <w:r w:rsidR="009C73C9">
        <w:lastRenderedPageBreak/>
        <w:t xml:space="preserve">speed from a distance of at least 65 feet (20 meters) away from the beginning of the bridge until it exits the bridge. </w:t>
      </w:r>
    </w:p>
    <w:p w:rsidR="00F8034A" w:rsidRDefault="00F8034A" w:rsidP="00F8034A">
      <w:pPr>
        <w:pStyle w:val="Heading3"/>
      </w:pPr>
      <w:bookmarkStart w:id="28" w:name="_Toc536017961"/>
      <w:r>
        <w:t>Profile Measurement</w:t>
      </w:r>
      <w:bookmarkEnd w:id="28"/>
    </w:p>
    <w:p w:rsidR="00F8034A" w:rsidRPr="00F8034A" w:rsidRDefault="009C73C9" w:rsidP="00F8034A">
      <w:r>
        <w:t xml:space="preserve">In some </w:t>
      </w:r>
      <w:proofErr w:type="gramStart"/>
      <w:r>
        <w:t>cases</w:t>
      </w:r>
      <w:proofErr w:type="gramEnd"/>
      <w:r>
        <w:t xml:space="preserve">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adequate profile measurements. </w:t>
      </w:r>
    </w:p>
    <w:p w:rsidR="00FE4790" w:rsidRDefault="00FE4790" w:rsidP="00FE4790">
      <w:pPr>
        <w:pStyle w:val="Heading2"/>
      </w:pPr>
      <w:bookmarkStart w:id="29" w:name="_Toc536017962"/>
      <w:r>
        <w:t>Finite Element Analysis</w:t>
      </w:r>
      <w:bookmarkEnd w:id="29"/>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 xml:space="preserve">A 3D element-level FE model </w:t>
      </w:r>
      <w:proofErr w:type="gramStart"/>
      <w:r>
        <w:t>is capable of representing</w:t>
      </w:r>
      <w:proofErr w:type="gramEnd"/>
      <w:r>
        <w:t xml:space="preserve">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lastRenderedPageBreak/>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w:t>
      </w:r>
      <w:proofErr w:type="gramStart"/>
      <w:r w:rsidR="00967B9D">
        <w:t>particular vulnerability</w:t>
      </w:r>
      <w:proofErr w:type="gramEnd"/>
      <w:r w:rsidR="00967B9D">
        <w:t xml:space="preserve">.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w:t>
      </w:r>
    </w:p>
    <w:p w:rsidR="00FE4790" w:rsidRDefault="00FE4790" w:rsidP="00FE4790">
      <w:pPr>
        <w:pStyle w:val="Heading2"/>
      </w:pPr>
      <w:bookmarkStart w:id="30" w:name="_Toc536017963"/>
      <w:r>
        <w:t>2D Condensation &amp; State-Space</w:t>
      </w:r>
      <w:bookmarkEnd w:id="30"/>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w:t>
      </w:r>
      <w:r>
        <w:lastRenderedPageBreak/>
        <w:t xml:space="preserve">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31" w:name="_Toc536017964"/>
      <w:r>
        <w:t>Description</w:t>
      </w:r>
      <w:bookmarkEnd w:id="31"/>
    </w:p>
    <w:p w:rsidR="003F1CBD" w:rsidRDefault="006D2AEE" w:rsidP="00967B9D">
      <w:r>
        <w:t xml:space="preserve">The following pages present a model type that includes </w:t>
      </w:r>
      <w:proofErr w:type="gramStart"/>
      <w:r>
        <w:t>all of</w:t>
      </w:r>
      <w:proofErr w:type="gramEnd"/>
      <w:r>
        <w:t xml:space="preserve">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62055" cy="2069534"/>
                    </a:xfrm>
                    <a:prstGeom prst="rect">
                      <a:avLst/>
                    </a:prstGeom>
                  </pic:spPr>
                </pic:pic>
              </a:graphicData>
            </a:graphic>
          </wp:inline>
        </w:drawing>
      </w:r>
    </w:p>
    <w:p w:rsidR="00A31AAB" w:rsidRDefault="00A31AAB" w:rsidP="00967B9D">
      <w:r>
        <w:t>Models were developed for single-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lastRenderedPageBreak/>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prove useful for estimating dynamic amplification and require a fraction of the time investment and computing power. </w:t>
      </w:r>
    </w:p>
    <w:p w:rsidR="0010412A" w:rsidRDefault="0010412A" w:rsidP="0010412A">
      <w:pPr>
        <w:pStyle w:val="Heading4"/>
      </w:pPr>
      <w:r>
        <w:t>Single Span</w:t>
      </w:r>
    </w:p>
    <w:p w:rsidR="006251EF" w:rsidRPr="006251EF" w:rsidRDefault="006251EF"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6251EF" w:rsidP="006251EF">
      <w:pPr>
        <w:jc w:val="center"/>
      </w:pPr>
      <w:r>
        <w:rPr>
          <w:noProof/>
        </w:rPr>
        <w:drawing>
          <wp:inline distT="0" distB="0" distL="0" distR="0" wp14:anchorId="374AEAFF" wp14:editId="50261C11">
            <wp:extent cx="3657600" cy="1362456"/>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657600" cy="1362456"/>
                    </a:xfrm>
                    <a:prstGeom prst="rect">
                      <a:avLst/>
                    </a:prstGeom>
                  </pic:spPr>
                </pic:pic>
              </a:graphicData>
            </a:graphic>
          </wp:inline>
        </w:drawing>
      </w:r>
    </w:p>
    <w:p w:rsidR="006251EF" w:rsidRDefault="006251EF" w:rsidP="006251EF">
      <w:pPr>
        <w:pStyle w:val="Heading5"/>
      </w:pPr>
      <w:r>
        <w:t>Assumed deformation shape function</w:t>
      </w:r>
    </w:p>
    <w:p w:rsidR="006251EF" w:rsidRPr="00FF3A1C" w:rsidRDefault="006251EF" w:rsidP="006251EF">
      <w:r>
        <w:t>The beam is assumed to deform with a half sine function (i.e. wavelength is twice the length of the span). That function is described by the following equation.</w:t>
      </w:r>
    </w:p>
    <w:p w:rsidR="006251EF" w:rsidRDefault="006251EF" w:rsidP="006251EF">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p w:rsidR="006251EF" w:rsidRPr="005C795C" w:rsidRDefault="006251EF" w:rsidP="006251EF">
      <w:r>
        <w:lastRenderedPageBreak/>
        <w:t>Therefore, the deflection and velocity of the beam at the vehicle’s location at time (t) is described by the following equations.</w:t>
      </w:r>
    </w:p>
    <w:p w:rsidR="006251EF" w:rsidRPr="00CC4986" w:rsidRDefault="00AC793B" w:rsidP="006251EF">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CC4986" w:rsidRDefault="00AC793B" w:rsidP="006251EF">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6251EF" w:rsidRDefault="006251EF" w:rsidP="006251EF">
      <w:pPr>
        <w:pStyle w:val="Heading5"/>
      </w:pPr>
      <w:r>
        <w:t>Generalized mass, stiffness and damping</w:t>
      </w:r>
    </w:p>
    <w:p w:rsidR="006251EF" w:rsidRDefault="006251EF" w:rsidP="006251EF">
      <w:r>
        <w:t xml:space="preserve">The generalized mass and stiffness properties for the beam can be calculated as follows. </w:t>
      </w:r>
    </w:p>
    <w:p w:rsidR="006251EF" w:rsidRPr="00255E5E" w:rsidRDefault="00AC793B" w:rsidP="006251EF">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p w:rsidR="006251EF" w:rsidRPr="00196FC4" w:rsidRDefault="00AC793B" w:rsidP="006251EF">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6251EF" w:rsidRDefault="006251EF" w:rsidP="006251EF">
      <w:r>
        <w:t>The generalized damping property is defined by the following equations for mass distributed damping.</w:t>
      </w:r>
      <w:r w:rsidR="004D5BF8">
        <w:t xml:space="preserve"> Th</w:t>
      </w:r>
      <w:r w:rsidR="00A65FF1">
        <w:t>e generalized damping is given by the following equation.</w:t>
      </w:r>
    </w:p>
    <w:p w:rsidR="00A65FF1" w:rsidRPr="00A65FF1" w:rsidRDefault="00AC793B" w:rsidP="006251EF">
      <w:pPr>
        <w:rPr>
          <w:rFonts w:eastAsiaTheme="minorEastAsia"/>
        </w:rPr>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p w:rsidR="00A65FF1" w:rsidRDefault="00A65FF1" w:rsidP="006251EF">
      <w:r>
        <w:t xml:space="preserve">Where </w:t>
      </w:r>
      <w:r>
        <w:rPr>
          <w:i/>
        </w:rPr>
        <w:t xml:space="preserve">a </w:t>
      </w:r>
      <w:r>
        <w:t>is the mass-proportional damping coefficient. The damping ratio is defined by the following equation.</w:t>
      </w:r>
    </w:p>
    <w:p w:rsidR="00A65FF1" w:rsidRDefault="00A65FF1" w:rsidP="00A65FF1">
      <w:pPr>
        <w:rPr>
          <w:rFonts w:asciiTheme="majorHAnsi" w:eastAsiaTheme="minorEastAsia" w:hAnsiTheme="majorHAnsi" w:cstheme="majorBidi"/>
        </w:rPr>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p w:rsidR="00A65FF1" w:rsidRDefault="00292164" w:rsidP="00A65FF1">
      <w:r>
        <w:t>Thus,</w:t>
      </w:r>
      <w:r w:rsidR="00A65FF1">
        <w:t xml:space="preserve"> the damping coefficient (</w:t>
      </w:r>
      <w:r w:rsidR="00A65FF1" w:rsidRPr="00A65FF1">
        <w:t>a</w:t>
      </w:r>
      <w:r w:rsidR="00A65FF1">
        <w:t>) may be determined based on a specified damping ratio (</w:t>
      </w:r>
      <m:oMath>
        <m:r>
          <w:rPr>
            <w:rFonts w:ascii="Cambria Math" w:eastAsiaTheme="minorEastAsia" w:hAnsi="Cambria Math" w:cstheme="majorBidi"/>
            <w:i/>
          </w:rPr>
          <w:sym w:font="Symbol" w:char="F07A"/>
        </m:r>
      </m:oMath>
      <w:r w:rsidR="00A65FF1">
        <w:t>) using the following equation.</w:t>
      </w:r>
    </w:p>
    <w:p w:rsidR="00A65FF1" w:rsidRPr="00A65FF1" w:rsidRDefault="00A65FF1" w:rsidP="00A65FF1">
      <w:pPr>
        <w:rPr>
          <w:rFonts w:eastAsiaTheme="minorEastAsia"/>
        </w:rPr>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p w:rsidR="00A65FF1" w:rsidRPr="00A65FF1" w:rsidRDefault="00A65FF1" w:rsidP="00A65FF1">
      <w:r>
        <w:t>By substitution, the generalized damping property may be expressed as follows.</w:t>
      </w:r>
    </w:p>
    <w:p w:rsidR="006251EF" w:rsidRPr="00E82142" w:rsidRDefault="00AC793B" w:rsidP="006251EF">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6251EF" w:rsidRDefault="006251EF" w:rsidP="006251EF">
      <w:pPr>
        <w:pStyle w:val="Heading5"/>
        <w:rPr>
          <w:rFonts w:eastAsiaTheme="minorEastAsia"/>
        </w:rPr>
      </w:pPr>
      <w:r>
        <w:rPr>
          <w:rFonts w:eastAsiaTheme="minorEastAsia"/>
        </w:rPr>
        <w:lastRenderedPageBreak/>
        <w:t>Force transformation</w:t>
      </w:r>
    </w:p>
    <w:p w:rsidR="006251EF" w:rsidRPr="004A41CE" w:rsidRDefault="006251EF" w:rsidP="006251EF">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p>
    <w:p w:rsidR="006251EF" w:rsidRPr="004A41CE" w:rsidRDefault="006251EF" w:rsidP="006251EF">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6251EF" w:rsidRPr="00EE7323" w:rsidRDefault="006251EF" w:rsidP="006251EF">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4A41CE" w:rsidRDefault="00AC793B" w:rsidP="006251EF">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255E5E" w:rsidRDefault="006251EF" w:rsidP="006251EF">
      <w:r>
        <w:t>The force (p</w:t>
      </w:r>
      <w:r w:rsidRPr="004A41CE">
        <w:rPr>
          <w:vertAlign w:val="subscript"/>
        </w:rPr>
        <w:t>0</w:t>
      </w:r>
      <w:r>
        <w:t>) applied by the vehicle is calculated based on the relative vertical motion of bridge and vehicle, including profile elevation, as shown below.</w:t>
      </w:r>
    </w:p>
    <w:p w:rsidR="006251EF" w:rsidRPr="005C795C" w:rsidRDefault="00AC793B" w:rsidP="006251E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6251EF" w:rsidRDefault="006251EF" w:rsidP="006251EF">
      <w:pPr>
        <w:pStyle w:val="Heading5"/>
      </w:pPr>
      <w:r>
        <w:t>Equations of motion for when vehicle is on bridge</w:t>
      </w:r>
    </w:p>
    <w:p w:rsidR="006251EF" w:rsidRPr="00D22EF9" w:rsidRDefault="006251EF" w:rsidP="006251EF">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1D66E3" w:rsidRDefault="006251EF" w:rsidP="006251EF">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6251EF" w:rsidRPr="00196FC4" w:rsidRDefault="006251EF" w:rsidP="006251EF">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6251EF" w:rsidRDefault="006251EF" w:rsidP="006251EF">
      <w:pPr>
        <w:pStyle w:val="Heading5"/>
        <w:rPr>
          <w:rFonts w:eastAsiaTheme="minorEastAsia"/>
        </w:rPr>
      </w:pPr>
      <w:r>
        <w:rPr>
          <w:rFonts w:eastAsiaTheme="minorEastAsia"/>
        </w:rPr>
        <w:t>State Space</w:t>
      </w:r>
    </w:p>
    <w:p w:rsidR="006251EF" w:rsidRPr="00A57A26" w:rsidRDefault="006251EF" w:rsidP="006251EF">
      <w:r>
        <w:t>The states of this system may therefore be defined as follows:</w:t>
      </w:r>
    </w:p>
    <w:p w:rsidR="006251EF" w:rsidRDefault="00AC793B" w:rsidP="006251EF">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6251EF" w:rsidRPr="00A57A26" w:rsidRDefault="006251EF" w:rsidP="006251EF">
      <w:r>
        <w:t xml:space="preserve">The profile elevation and velocity are assigned to matrix </w:t>
      </w:r>
      <w:r>
        <w:rPr>
          <w:i/>
        </w:rPr>
        <w:t>u</w:t>
      </w:r>
      <w:r>
        <w:t>.</w:t>
      </w:r>
    </w:p>
    <w:p w:rsidR="006251EF" w:rsidRDefault="00AC793B" w:rsidP="006251EF">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6251EF" w:rsidRPr="00A57A26" w:rsidRDefault="006251EF" w:rsidP="006251EF">
      <w:r>
        <w:t>The equations of motion are reorganized in terms of the defined states as follows.</w:t>
      </w:r>
    </w:p>
    <w:p w:rsidR="006251EF" w:rsidRDefault="006251EF" w:rsidP="006251EF">
      <w:pPr>
        <w:jc w:val="center"/>
        <w:rPr>
          <w:rFonts w:eastAsiaTheme="minorEastAsia"/>
        </w:rPr>
      </w:pPr>
      <m:oMath>
        <m:r>
          <w:rPr>
            <w:rFonts w:ascii="Cambria Math" w:hAnsi="Cambria Math"/>
          </w:rPr>
          <w:lastRenderedPageBreak/>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6251EF" w:rsidRPr="005F208E" w:rsidRDefault="00AC793B" w:rsidP="006251EF">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5F208E" w:rsidRPr="00D22EF9" w:rsidRDefault="005F208E" w:rsidP="005F208E">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5F208E" w:rsidRPr="00D22EF9" w:rsidRDefault="005F208E" w:rsidP="005F208E">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5F208E" w:rsidRPr="003A5A8A" w:rsidRDefault="005F208E" w:rsidP="005F208E">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5F208E" w:rsidRPr="00A57A26" w:rsidRDefault="006251EF" w:rsidP="006251EF">
      <w:r>
        <w:t>When the vehicle is off the bridge, the bridge experiences free vibration and the vehicle’s motion is independent of the bridge motion. The state-space matrices for this condition are provided as follows.</w:t>
      </w:r>
    </w:p>
    <w:p w:rsidR="006251EF" w:rsidRPr="00D22EF9" w:rsidRDefault="006251EF" w:rsidP="006251EF">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6251EF" w:rsidRPr="00D22EF9" w:rsidRDefault="006251EF" w:rsidP="006251EF">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6251EF" w:rsidRPr="003A5A8A" w:rsidRDefault="006251EF" w:rsidP="006251EF">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10412A" w:rsidRDefault="0010412A" w:rsidP="0010412A">
      <w:pPr>
        <w:pStyle w:val="Heading4"/>
      </w:pPr>
      <w:r>
        <w:t>Two-span Continuous</w:t>
      </w:r>
    </w:p>
    <w:p w:rsidR="00FF3A1C" w:rsidRDefault="00FF3A1C" w:rsidP="00FF3A1C">
      <w:r>
        <w:t xml:space="preserve">This state-space model is developed from the equations of motion for a single sprung mass traveling over a 2-span continuous beam with distributed mass and stiffness. The beam is reduced to a single degree-of-freedom by </w:t>
      </w:r>
      <w:r w:rsidR="006251EF">
        <w:t>generalizing</w:t>
      </w:r>
      <w:r w:rsidR="00B81BDD">
        <w:t xml:space="preserve"> its displacement </w:t>
      </w:r>
      <w:r>
        <w:t>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w:t>
      </w:r>
      <w:r w:rsidR="006251EF">
        <w:t xml:space="preserve">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rsidR="006251EF">
        <w:t>)</w:t>
      </w:r>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FF3A1C" w:rsidP="00FF3A1C">
      <w:pPr>
        <w:jc w:val="center"/>
      </w:pPr>
      <w:r>
        <w:rPr>
          <w:noProof/>
        </w:rPr>
        <w:drawing>
          <wp:inline distT="0" distB="0" distL="0" distR="0" wp14:anchorId="1470415E" wp14:editId="31887529">
            <wp:extent cx="3657600" cy="144475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3657600" cy="1444752"/>
                    </a:xfrm>
                    <a:prstGeom prst="rect">
                      <a:avLst/>
                    </a:prstGeom>
                  </pic:spPr>
                </pic:pic>
              </a:graphicData>
            </a:graphic>
          </wp:inline>
        </w:drawing>
      </w:r>
    </w:p>
    <w:p w:rsidR="00FF3A1C" w:rsidRPr="00FF3A1C" w:rsidRDefault="00FF3A1C" w:rsidP="00FF3A1C"/>
    <w:p w:rsidR="00FF3A1C" w:rsidRDefault="00FF3A1C" w:rsidP="00FF3A1C">
      <w:pPr>
        <w:pStyle w:val="Heading5"/>
      </w:pPr>
      <w:r>
        <w:t>Assumed deformation shape function</w:t>
      </w:r>
    </w:p>
    <w:p w:rsidR="00FF3A1C" w:rsidRPr="00FF3A1C" w:rsidRDefault="00FF3A1C" w:rsidP="00FF3A1C">
      <w:r>
        <w:t>The beam is</w:t>
      </w:r>
      <w:r w:rsidR="00B81BDD">
        <w:t xml:space="preserve"> assumed</w:t>
      </w:r>
      <w:r>
        <w:t xml:space="preserve"> to deform with a half sine function</w:t>
      </w:r>
      <w:r w:rsidR="00B81BDD">
        <w:t xml:space="preserve"> (i.e. wavelength is twice the length of a single span). That function is described as follows.</w:t>
      </w:r>
    </w:p>
    <w:p w:rsidR="00FF3A1C" w:rsidRDefault="00FF3A1C" w:rsidP="00FF3A1C">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p w:rsidR="00B81BDD" w:rsidRPr="005C795C" w:rsidRDefault="00B81BDD" w:rsidP="00B81BDD">
      <w:r>
        <w:t>Therefore, the deflection</w:t>
      </w:r>
      <w:r w:rsidR="006251EF">
        <w:t xml:space="preserve"> and velocity</w:t>
      </w:r>
      <w:r>
        <w:t xml:space="preserve"> of the beam at the vehicle’s location at time (t) is described by the following equations.</w:t>
      </w:r>
    </w:p>
    <w:p w:rsidR="00FF3A1C" w:rsidRPr="00CC4986" w:rsidRDefault="00AC793B" w:rsidP="00FF3A1C">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FF3A1C" w:rsidRPr="00CC4986" w:rsidRDefault="00AC793B" w:rsidP="00FF3A1C">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FF3A1C" w:rsidRDefault="00C6496D" w:rsidP="00FF3A1C">
      <w:pPr>
        <w:pStyle w:val="Heading5"/>
      </w:pPr>
      <w:r>
        <w:t>Generalized mass, stiffness and damping</w:t>
      </w:r>
    </w:p>
    <w:p w:rsidR="00B81BDD" w:rsidRPr="00B81BDD" w:rsidRDefault="00B81BDD" w:rsidP="00B81BDD">
      <w:r>
        <w:t xml:space="preserve">The generalized mass and stiffness properties for the beam can be calculated as follows. </w:t>
      </w:r>
    </w:p>
    <w:p w:rsidR="00FF3A1C" w:rsidRPr="00255E5E" w:rsidRDefault="00AC793B" w:rsidP="00FF3A1C">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p w:rsidR="00FF3A1C" w:rsidRPr="00E82142" w:rsidRDefault="00AC793B" w:rsidP="00FF3A1C">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EE7323" w:rsidRPr="00EE7323" w:rsidRDefault="00EE7323" w:rsidP="00EE7323">
      <w:r>
        <w:t xml:space="preserve">The generalized damping property is </w:t>
      </w:r>
      <w:r w:rsidR="005F208E">
        <w:t>derived in the same manner as was done for the single-span model</w:t>
      </w:r>
      <w:r w:rsidR="00B74220">
        <w:t xml:space="preserve">. </w:t>
      </w:r>
      <w:r>
        <w:t>defined by the following equations for mass distributed damping.</w:t>
      </w:r>
    </w:p>
    <w:p w:rsidR="00FF3A1C" w:rsidRPr="00E82142" w:rsidRDefault="00AC793B" w:rsidP="00FF3A1C">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FF3A1C" w:rsidRDefault="00FF3A1C" w:rsidP="00FF3A1C">
      <w:pPr>
        <w:pStyle w:val="Heading5"/>
        <w:rPr>
          <w:rFonts w:eastAsiaTheme="minorEastAsia"/>
        </w:rPr>
      </w:pPr>
      <w:r>
        <w:rPr>
          <w:rFonts w:eastAsiaTheme="minorEastAsia"/>
        </w:rPr>
        <w:t>Force transformation</w:t>
      </w:r>
    </w:p>
    <w:p w:rsidR="004A41CE" w:rsidRPr="004A41CE" w:rsidRDefault="00EE7323" w:rsidP="004A41CE">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r w:rsidR="004A41CE">
        <w:t>:</w:t>
      </w:r>
    </w:p>
    <w:p w:rsidR="00EE7323" w:rsidRPr="004A41CE" w:rsidRDefault="00EE7323" w:rsidP="004A41CE">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4A41CE" w:rsidRPr="00EE7323" w:rsidRDefault="004A41CE" w:rsidP="004A41CE">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4A41CE" w:rsidRDefault="00AC793B" w:rsidP="00FF3A1C">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4A41CE" w:rsidRPr="00255E5E" w:rsidRDefault="004A41CE" w:rsidP="00FF3A1C">
      <w:r>
        <w:t>The force (p</w:t>
      </w:r>
      <w:r w:rsidRPr="004A41CE">
        <w:rPr>
          <w:vertAlign w:val="subscript"/>
        </w:rPr>
        <w:t>0</w:t>
      </w:r>
      <w:r>
        <w:t>) applied by the vehicle is calculated based on the relative vertical motion of bridge and vehicle, including profile elevation</w:t>
      </w:r>
      <w:r w:rsidR="00A57A26">
        <w:t>, as shown below.</w:t>
      </w:r>
    </w:p>
    <w:p w:rsidR="00FF3A1C" w:rsidRPr="005C795C" w:rsidRDefault="00AC793B" w:rsidP="00FF3A1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FF3A1C" w:rsidRDefault="00FF3A1C" w:rsidP="00FF3A1C">
      <w:pPr>
        <w:pStyle w:val="Heading5"/>
      </w:pPr>
      <w:r>
        <w:lastRenderedPageBreak/>
        <w:t>Equations of motion for when vehicle is on bridge</w:t>
      </w:r>
    </w:p>
    <w:p w:rsidR="00FF3A1C" w:rsidRPr="00D22EF9" w:rsidRDefault="00A57A26" w:rsidP="00FF3A1C">
      <w:r>
        <w:t>The equations of motion of the generalized beam and moving vehicle may therefore be composed as follows f</w:t>
      </w:r>
      <w:r w:rsidR="00FF3A1C">
        <w:t xml:space="preserve">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1D66E3" w:rsidRDefault="00A57A26" w:rsidP="00FF3A1C">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FF3A1C" w:rsidRPr="00196FC4" w:rsidRDefault="00A57A26" w:rsidP="00FF3A1C">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FF3A1C" w:rsidRDefault="00FF3A1C" w:rsidP="00FF3A1C">
      <w:pPr>
        <w:pStyle w:val="Heading5"/>
        <w:rPr>
          <w:rFonts w:eastAsiaTheme="minorEastAsia"/>
        </w:rPr>
      </w:pPr>
      <w:r>
        <w:rPr>
          <w:rFonts w:eastAsiaTheme="minorEastAsia"/>
        </w:rPr>
        <w:t xml:space="preserve">State </w:t>
      </w:r>
      <w:r w:rsidR="006251EF">
        <w:rPr>
          <w:rFonts w:eastAsiaTheme="minorEastAsia"/>
        </w:rPr>
        <w:t>Space</w:t>
      </w:r>
    </w:p>
    <w:p w:rsidR="00A57A26" w:rsidRPr="00A57A26" w:rsidRDefault="00A57A26" w:rsidP="00A57A26">
      <w:r>
        <w:t>The states of this system may therefore be defined as follows:</w:t>
      </w:r>
    </w:p>
    <w:p w:rsidR="00FF3A1C" w:rsidRDefault="00AC793B" w:rsidP="00FF3A1C">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A57A26" w:rsidRPr="00A57A26" w:rsidRDefault="00A57A26" w:rsidP="00A57A26">
      <w:r>
        <w:t xml:space="preserve">The profile elevation and velocity are assigned to matrix </w:t>
      </w:r>
      <w:r>
        <w:rPr>
          <w:i/>
        </w:rPr>
        <w:t>u</w:t>
      </w:r>
      <w:r>
        <w:t>.</w:t>
      </w:r>
    </w:p>
    <w:p w:rsidR="00FF3A1C" w:rsidRDefault="00AC793B" w:rsidP="00FF3A1C">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A57A26" w:rsidRPr="00A57A26" w:rsidRDefault="00A57A26" w:rsidP="00A57A26">
      <w:r>
        <w:t>The equations of motion are reorganized in terms of the defined states as follows.</w:t>
      </w:r>
    </w:p>
    <w:p w:rsidR="00FF3A1C" w:rsidRDefault="00FF3A1C" w:rsidP="00FF3A1C">
      <w:pPr>
        <w:jc w:val="center"/>
        <w:rPr>
          <w:rFonts w:eastAsiaTheme="minorEastAsia"/>
        </w:rP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FF3A1C" w:rsidRPr="00F83F25" w:rsidRDefault="00AC793B" w:rsidP="00FF3A1C">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A57A26" w:rsidRPr="00A57A26" w:rsidRDefault="00A57A26" w:rsidP="00A57A26">
      <w:r>
        <w:t>When the vehicle is off the bridge, the bridge experience</w:t>
      </w:r>
      <w:r w:rsidR="00C6496D">
        <w:t>s</w:t>
      </w:r>
      <w:r>
        <w:t xml:space="preserve"> free vibration </w:t>
      </w:r>
      <w:r w:rsidR="00C6496D">
        <w:t>and</w:t>
      </w:r>
      <w:r>
        <w:t xml:space="preserve"> the vehicle’s motion is independent of the bridge motion. The state-space matrices for this condition are provided as follows.</w:t>
      </w:r>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391015" w:rsidRDefault="00391015" w:rsidP="00391015">
      <w:pPr>
        <w:pStyle w:val="Heading3"/>
      </w:pPr>
      <w:bookmarkStart w:id="32" w:name="_Toc536017965"/>
      <w:r>
        <w:t>Implementation</w:t>
      </w:r>
      <w:bookmarkEnd w:id="32"/>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w:t>
      </w:r>
      <w:r w:rsidR="007F10ED">
        <w:t>(</w:t>
      </w:r>
      <w:proofErr w:type="spellStart"/>
      <w:r w:rsidR="007F10ED">
        <w:t>K</w:t>
      </w:r>
      <w:r w:rsidR="007F10ED" w:rsidRPr="007F10ED">
        <w:rPr>
          <w:vertAlign w:val="subscript"/>
        </w:rPr>
        <w:t>mid</w:t>
      </w:r>
      <w:proofErr w:type="spellEnd"/>
      <w:r w:rsidR="007F10ED">
        <w:t xml:space="preserve">) </w:t>
      </w:r>
      <w:r w:rsidR="00B35392">
        <w:t xml:space="preserve">may be </w:t>
      </w:r>
      <w:r w:rsidR="00391015">
        <w:t>determined</w:t>
      </w:r>
      <w:r w:rsidR="00B35392">
        <w:t xml:space="preserve"> experimentally or with a refined FE model.</w:t>
      </w:r>
      <w:r w:rsidR="002E15BF">
        <w:t xml:space="preserve"> </w:t>
      </w:r>
      <w:r w:rsidR="00B35392">
        <w:t xml:space="preserve">The appropriate EI value is subsequently calculated </w:t>
      </w:r>
      <w:r w:rsidR="002E15BF">
        <w:t>using the</w:t>
      </w:r>
      <w:r w:rsidR="00F81D50">
        <w:t xml:space="preserve"> generalized stiffness evaluated for </w:t>
      </w:r>
      <w:r w:rsidR="005C568F">
        <w:t>a unit load at midspan.</w:t>
      </w:r>
      <w:r w:rsidR="00B35392">
        <w:t xml:space="preserve"> </w:t>
      </w:r>
      <w:r w:rsidR="00C24BD9">
        <w:t>Stiffness is assumed to be uniformly distribute</w:t>
      </w:r>
      <w:r w:rsidR="007F10ED">
        <w:t>d</w:t>
      </w:r>
      <w:r w:rsidR="00C24BD9">
        <w:t xml:space="preserve"> (i.e. EI is constant along the length of the beam</w:t>
      </w:r>
      <w:r w:rsidR="00936250">
        <w:t>)</w:t>
      </w:r>
      <w:r w:rsidR="00C24BD9">
        <w:t xml:space="preserve">. </w:t>
      </w:r>
      <w:r w:rsidR="008C78FF">
        <w:t xml:space="preserve">The following equations describe that calculation for single-span and two-span models.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5FAA" w:rsidTr="003252B6">
        <w:trPr>
          <w:trHeight w:val="720"/>
          <w:jc w:val="center"/>
        </w:trPr>
        <w:tc>
          <w:tcPr>
            <w:tcW w:w="7776" w:type="dxa"/>
            <w:vAlign w:val="center"/>
          </w:tcPr>
          <w:p w:rsidR="00A55FAA" w:rsidRPr="007F10ED" w:rsidRDefault="00A55FAA" w:rsidP="003252B6">
            <w:pPr>
              <w:pStyle w:val="squish"/>
              <w:jc w:val="center"/>
            </w:pPr>
            <w:r>
              <w:rPr>
                <w:rFonts w:eastAsiaTheme="minorEastAsia"/>
              </w:rPr>
              <w:lastRenderedPageBreak/>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m:t>
                  </m:r>
                </m:den>
              </m:f>
            </m:oMath>
          </w:p>
        </w:tc>
        <w:tc>
          <w:tcPr>
            <w:tcW w:w="864" w:type="dxa"/>
            <w:vAlign w:val="center"/>
          </w:tcPr>
          <w:p w:rsidR="00A55FAA" w:rsidRPr="00BD6DB7" w:rsidRDefault="00A55FAA"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7</w:t>
            </w:r>
            <w:r w:rsidR="00632D06">
              <w:rPr>
                <w:noProof/>
              </w:rPr>
              <w:fldChar w:fldCharType="end"/>
            </w:r>
            <w:r w:rsidR="003252B6">
              <w:t>)</w:t>
            </w:r>
          </w:p>
        </w:tc>
      </w:tr>
      <w:tr w:rsidR="00A55FAA" w:rsidTr="003252B6">
        <w:trPr>
          <w:trHeight w:val="720"/>
          <w:jc w:val="center"/>
        </w:trPr>
        <w:tc>
          <w:tcPr>
            <w:tcW w:w="7776" w:type="dxa"/>
            <w:vAlign w:val="center"/>
          </w:tcPr>
          <w:p w:rsidR="00A55FAA" w:rsidRPr="007F10ED" w:rsidRDefault="00A55FAA"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55FAA" w:rsidRPr="00BD6DB7" w:rsidRDefault="00A55FAA" w:rsidP="003252B6">
            <w:pPr>
              <w:pStyle w:val="EquationCaptions"/>
              <w:rPr>
                <w:rFonts w:ascii="Calibri" w:eastAsia="Calibri" w:hAnsi="Calibri" w:cs="Times New Roman"/>
              </w:rPr>
            </w:pPr>
            <w:r w:rsidRPr="00BD6DB7">
              <w:rPr>
                <w:rFonts w:ascii="Calibri" w:eastAsia="Calibri" w:hAnsi="Calibri" w:cs="Times New Roman"/>
              </w:rP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8</w:t>
            </w:r>
            <w:r w:rsidR="00632D06">
              <w:rPr>
                <w:noProof/>
              </w:rPr>
              <w:fldChar w:fldCharType="end"/>
            </w:r>
            <w:r w:rsidR="003252B6">
              <w:t>)</w:t>
            </w:r>
          </w:p>
        </w:tc>
      </w:tr>
    </w:tbl>
    <w:p w:rsidR="004E3930"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r w:rsidR="00437B77">
        <w:rPr>
          <w:rFonts w:eastAsiaTheme="minorEastAsia"/>
        </w:rPr>
        <w:t xml:space="preserve">The </w:t>
      </w:r>
      <w:r w:rsidR="004E3930">
        <w:rPr>
          <w:rFonts w:eastAsiaTheme="minorEastAsia"/>
        </w:rPr>
        <w:t>total bridge mass</w:t>
      </w:r>
      <w:r w:rsidR="002E15BF">
        <w:rPr>
          <w:rFonts w:eastAsiaTheme="minorEastAsia"/>
        </w:rPr>
        <w:t xml:space="preserve"> may therefore be </w:t>
      </w:r>
      <w:r w:rsidR="004E3930">
        <w:rPr>
          <w:rFonts w:eastAsiaTheme="minorEastAsia"/>
        </w:rPr>
        <w:t>calculated</w:t>
      </w:r>
      <w:r w:rsidR="002E15BF">
        <w:rPr>
          <w:rFonts w:eastAsiaTheme="minorEastAsia"/>
        </w:rPr>
        <w:t xml:space="preserve">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E3930" w:rsidTr="003252B6">
        <w:trPr>
          <w:trHeight w:val="720"/>
        </w:trPr>
        <w:tc>
          <w:tcPr>
            <w:tcW w:w="7776" w:type="dxa"/>
            <w:vAlign w:val="center"/>
          </w:tcPr>
          <w:p w:rsidR="004E3930" w:rsidRPr="004E3930" w:rsidRDefault="004E3930" w:rsidP="004E3930">
            <w:pPr>
              <w:jc w:val="center"/>
            </w:pPr>
            <m:oMathPara>
              <m:oMathParaPr>
                <m:jc m:val="center"/>
              </m:oMathParaPr>
              <m:oMath>
                <m:r>
                  <w:rPr>
                    <w:rFonts w:ascii="Cambria Math" w:hAnsi="Cambria Math"/>
                  </w:rPr>
                  <m:t>mass</m:t>
                </m:r>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num>
                  <m:den>
                    <m:r>
                      <m:rPr>
                        <m:sty m:val="p"/>
                      </m:rPr>
                      <w:rPr>
                        <w:rFonts w:ascii="Cambria Math" w:hAnsi="Cambria Math"/>
                      </w:rPr>
                      <m:t>4</m:t>
                    </m:r>
                    <m:sSup>
                      <m:sSupPr>
                        <m:ctrlPr>
                          <w:rPr>
                            <w:rFonts w:ascii="Cambria Math" w:hAnsi="Cambria Math"/>
                          </w:rPr>
                        </m:ctrlPr>
                      </m:sSupPr>
                      <m:e>
                        <m:r>
                          <w:rPr>
                            <w:rFonts w:ascii="Cambria Math" w:hAnsi="Cambria Math"/>
                          </w:rPr>
                          <m:t>f</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4E3930" w:rsidRPr="00BD6DB7" w:rsidRDefault="004E3930"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9</w:t>
            </w:r>
            <w:r w:rsidR="00632D06">
              <w:rPr>
                <w:noProof/>
              </w:rPr>
              <w:fldChar w:fldCharType="end"/>
            </w:r>
            <w:r w:rsidR="003252B6">
              <w:t>)</w:t>
            </w:r>
          </w:p>
        </w:tc>
      </w:tr>
    </w:tbl>
    <w:p w:rsidR="003252B6" w:rsidRDefault="00B35392" w:rsidP="003252B6">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sidR="002E15BF">
        <w:rPr>
          <w:rFonts w:eastAsiaTheme="minorEastAsia"/>
        </w:rPr>
        <w:t>The suspension spring stiffness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3252B6" w:rsidTr="003252B6">
        <w:trPr>
          <w:trHeight w:val="720"/>
        </w:trPr>
        <w:tc>
          <w:tcPr>
            <w:tcW w:w="7776" w:type="dxa"/>
            <w:vAlign w:val="center"/>
          </w:tcPr>
          <w:p w:rsidR="003252B6" w:rsidRPr="004E3930" w:rsidRDefault="00AC793B"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eh</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πf</m:t>
                        </m:r>
                      </m:e>
                    </m:d>
                  </m:e>
                  <m:sup>
                    <m:r>
                      <w:rPr>
                        <w:rFonts w:ascii="Cambria Math" w:eastAsiaTheme="minorEastAsia" w:hAnsi="Cambria Math"/>
                      </w:rPr>
                      <m:t>2</m:t>
                    </m:r>
                  </m:sup>
                </m:sSup>
                <m:r>
                  <w:rPr>
                    <w:rFonts w:ascii="Cambria Math" w:eastAsiaTheme="minorEastAsia" w:hAnsi="Cambria Math"/>
                  </w:rPr>
                  <m:t>*mass</m:t>
                </m:r>
              </m:oMath>
            </m:oMathPara>
          </w:p>
        </w:tc>
        <w:tc>
          <w:tcPr>
            <w:tcW w:w="864" w:type="dxa"/>
            <w:vAlign w:val="center"/>
          </w:tcPr>
          <w:p w:rsidR="003252B6" w:rsidRPr="003252B6" w:rsidRDefault="003252B6" w:rsidP="003252B6">
            <w:pPr>
              <w:pStyle w:val="EquationCaptions"/>
            </w:pPr>
            <w:r w:rsidRPr="003252B6">
              <w:t>(</w:t>
            </w:r>
            <w:r w:rsidR="00AC793B">
              <w:fldChar w:fldCharType="begin"/>
            </w:r>
            <w:r w:rsidR="00AC793B">
              <w:instrText xml:space="preserve"> SEQ Equation \* ARABIC </w:instrText>
            </w:r>
            <w:r w:rsidR="00AC793B">
              <w:fldChar w:fldCharType="separate"/>
            </w:r>
            <w:r w:rsidRPr="003252B6">
              <w:t>10</w:t>
            </w:r>
            <w:r w:rsidR="00AC793B">
              <w:fldChar w:fldCharType="end"/>
            </w:r>
            <w:r w:rsidRPr="003252B6">
              <w:t>)</w:t>
            </w:r>
          </w:p>
        </w:tc>
      </w:tr>
    </w:tbl>
    <w:p w:rsidR="00B35392" w:rsidRDefault="00B35392" w:rsidP="00967B9D">
      <w:pPr>
        <w:rPr>
          <w:rFonts w:eastAsiaTheme="minorEastAsia"/>
        </w:rPr>
      </w:pP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C6496D" w:rsidRDefault="00A57A26" w:rsidP="00967B9D">
      <w:pPr>
        <w:rPr>
          <w:rFonts w:eastAsiaTheme="minorEastAsia"/>
        </w:rPr>
      </w:pPr>
      <w:r>
        <w:rPr>
          <w:rFonts w:eastAsiaTheme="minorEastAsia"/>
        </w:rPr>
        <w:t xml:space="preserve">With all parameter values obtained and assigned, the scenario may be simulated by stepping through </w:t>
      </w:r>
      <w:r w:rsidR="00C6496D">
        <w:rPr>
          <w:rFonts w:eastAsiaTheme="minorEastAsia"/>
        </w:rPr>
        <w:t xml:space="preserve">each time increment, solving each “state” in-turn. This is easily accomplished programmatically with a loop. </w:t>
      </w:r>
      <w:r w:rsidR="00FA2211">
        <w:rPr>
          <w:rFonts w:eastAsiaTheme="minorEastAsia"/>
        </w:rPr>
        <w:t xml:space="preserve">Full instruction on how to implement the state-space model is provided in the appendix and accompanying </w:t>
      </w:r>
      <w:r w:rsidR="00B76B18">
        <w:rPr>
          <w:rFonts w:eastAsiaTheme="minorEastAsia"/>
        </w:rPr>
        <w:t xml:space="preserve">computer </w:t>
      </w:r>
      <w:r w:rsidR="00FA2211">
        <w:rPr>
          <w:rFonts w:eastAsiaTheme="minorEastAsia"/>
        </w:rPr>
        <w:t>code is available upon request (if not already publicly available)</w:t>
      </w:r>
      <w:r w:rsidR="00B76B18">
        <w:rPr>
          <w:rFonts w:eastAsiaTheme="minorEastAsia"/>
        </w:rPr>
        <w:t xml:space="preserve">. </w:t>
      </w:r>
    </w:p>
    <w:p w:rsidR="00FA2211" w:rsidRDefault="00B76B18" w:rsidP="00967B9D">
      <w:pPr>
        <w:rPr>
          <w:rFonts w:eastAsiaTheme="minorEastAsia"/>
        </w:rPr>
      </w:pPr>
      <w:r>
        <w:rPr>
          <w:rFonts w:eastAsiaTheme="minorEastAsia"/>
        </w:rPr>
        <w:lastRenderedPageBreak/>
        <w:t>While the state</w:t>
      </w:r>
      <w:r w:rsidR="008D03E8">
        <w:rPr>
          <w:rFonts w:eastAsiaTheme="minorEastAsia"/>
        </w:rPr>
        <w:t>-</w:t>
      </w:r>
      <w:r>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33" w:name="_Toc536017966"/>
      <w:r>
        <w:rPr>
          <w:rFonts w:eastAsiaTheme="minorEastAsia"/>
        </w:rPr>
        <w:t>Validation</w:t>
      </w:r>
      <w:bookmarkEnd w:id="33"/>
    </w:p>
    <w:p w:rsidR="0085233C" w:rsidRDefault="00C24BD9" w:rsidP="00391015">
      <w:r>
        <w:t xml:space="preserve">The models previously described were implemented in MATLAB. The models were error screened by first comparing output to FE models of corresponding beams. </w:t>
      </w:r>
      <w:r w:rsidR="0085233C">
        <w:t>Simulations were performed for which a single sprung mass traversed the beams at 720 in/sec over an artificial profile created using ISO 8608 methods. Specific details regarding these simulations are provided in the appendix.</w:t>
      </w:r>
    </w:p>
    <w:p w:rsidR="00632D06" w:rsidRDefault="0085233C" w:rsidP="00391015">
      <w:r>
        <w:t>Comparison of FEM results to state-space model results are provided by the following plots.</w:t>
      </w:r>
      <w:r>
        <w:rPr>
          <w:noProof/>
        </w:rPr>
        <w:t xml:space="preserve"> </w:t>
      </w:r>
      <w:r w:rsidR="00BB19CD">
        <w:t xml:space="preserve">Some error was expected (and observed) because the state-space models are still an approximate representation of beam behavior. That error was more pronounced for models of two-span continuous beams. </w:t>
      </w:r>
    </w:p>
    <w:p w:rsidR="00632D06" w:rsidRDefault="00632D06" w:rsidP="00632D06">
      <w:pPr>
        <w:jc w:val="center"/>
      </w:pPr>
      <w:r>
        <w:rPr>
          <w:noProof/>
        </w:rPr>
        <w:lastRenderedPageBreak/>
        <w:drawing>
          <wp:inline distT="0" distB="0" distL="0" distR="0" wp14:anchorId="771C39E7" wp14:editId="10E65838">
            <wp:extent cx="4572000" cy="2286000"/>
            <wp:effectExtent l="0" t="0" r="0" b="0"/>
            <wp:docPr id="85" name="Chart 8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632D06" w:rsidRDefault="00632D06" w:rsidP="00632D06">
      <w:pPr>
        <w:jc w:val="center"/>
      </w:pPr>
      <w:r>
        <w:rPr>
          <w:noProof/>
        </w:rPr>
        <w:drawing>
          <wp:inline distT="0" distB="0" distL="0" distR="0" wp14:anchorId="13089A4B" wp14:editId="34380A7F">
            <wp:extent cx="4572000" cy="2286000"/>
            <wp:effectExtent l="0" t="0" r="0" b="0"/>
            <wp:docPr id="87" name="Chart 8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FC3EEC" w:rsidRDefault="00631F33" w:rsidP="00FC3EEC">
      <w:r>
        <w:t xml:space="preserve">The disagreement evident in the </w:t>
      </w:r>
      <w:r w:rsidR="00FC3EEC">
        <w:t>preceding</w:t>
      </w:r>
      <w:r>
        <w:t xml:space="preserve"> plots may be contributed to </w:t>
      </w:r>
      <w:r w:rsidR="00DF0C77">
        <w:t>the</w:t>
      </w:r>
      <w:r>
        <w:t xml:space="preserve"> </w:t>
      </w:r>
      <w:r w:rsidR="00FC3EEC">
        <w:t>simplicity of the state-space model compared to the</w:t>
      </w:r>
      <w:r>
        <w:t xml:space="preserve"> FE mode</w:t>
      </w:r>
      <w:r w:rsidR="00FC3EEC">
        <w:t>l</w:t>
      </w:r>
      <w:r>
        <w:t xml:space="preserve">. </w:t>
      </w:r>
      <w:r w:rsidR="00FC3EEC">
        <w:t>In reducing the beam to a single degree-of-freedom, t</w:t>
      </w:r>
      <w:r>
        <w:t xml:space="preserve">he state-space model assumes all deformation occurs according the </w:t>
      </w:r>
      <w:r w:rsidR="00FC3EEC">
        <w:t xml:space="preserve">specified </w:t>
      </w:r>
      <w:r>
        <w:t>shape function</w:t>
      </w:r>
      <w:r w:rsidR="00FC3EEC">
        <w:t>. While this function is</w:t>
      </w:r>
      <w:r>
        <w:t xml:space="preserve"> accurate for the first mode of vibration</w:t>
      </w:r>
      <w:r w:rsidR="00FC3EEC">
        <w:t>,</w:t>
      </w:r>
      <w:r>
        <w:t xml:space="preserve"> </w:t>
      </w:r>
      <w:r w:rsidR="00FC3EEC">
        <w:t>it i</w:t>
      </w:r>
      <w:r>
        <w:t xml:space="preserve">s less adequate at describing the deformation due to </w:t>
      </w:r>
      <w:r w:rsidR="00DF0C77">
        <w:t>concentrated</w:t>
      </w:r>
      <w:r>
        <w:t xml:space="preserve"> load</w:t>
      </w:r>
      <w:r w:rsidR="00DF0C77">
        <w:t>ing as presented by the moving sprung mass</w:t>
      </w:r>
      <w:r>
        <w:t>.</w:t>
      </w:r>
      <w:r w:rsidR="00DF0C77">
        <w:t xml:space="preserve"> </w:t>
      </w:r>
      <w:r w:rsidR="00FC3EEC">
        <w:t xml:space="preserve">This assumption also ignores contribution from other modes. These higher modes were not included in the simulations presented in the preceding plots </w:t>
      </w:r>
      <w:r w:rsidR="00B45540">
        <w:t>to provide</w:t>
      </w:r>
      <w:r w:rsidR="00FC3EEC">
        <w:t xml:space="preserve"> a more direct comparison, but they do contribute to responses, especially those </w:t>
      </w:r>
      <w:r w:rsidR="00B45540">
        <w:t xml:space="preserve">modes </w:t>
      </w:r>
      <w:r w:rsidR="00FC3EEC">
        <w:t xml:space="preserve">with low frequencies. </w:t>
      </w:r>
    </w:p>
    <w:p w:rsidR="00FC3EEC" w:rsidRDefault="00FC3EEC" w:rsidP="00FC3EEC">
      <w:r>
        <w:lastRenderedPageBreak/>
        <w:t xml:space="preserve">Due to the nature of two-span continuous bridges, the second bending mode is likely to occur at a frequency </w:t>
      </w:r>
      <w:r w:rsidR="00B45540">
        <w:t>near</w:t>
      </w:r>
      <w:r>
        <w:t xml:space="preserve"> to th</w:t>
      </w:r>
      <w:r w:rsidR="00B45540">
        <w:t>at of the</w:t>
      </w:r>
      <w:r>
        <w:t xml:space="preserve"> first</w:t>
      </w:r>
      <w:r w:rsidR="00B45540">
        <w: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631F33" w:rsidRDefault="00B45540" w:rsidP="00B45540">
      <w:pPr>
        <w:jc w:val="center"/>
      </w:pPr>
      <w:r>
        <w:rPr>
          <w:noProof/>
        </w:rPr>
        <w:drawing>
          <wp:inline distT="0" distB="0" distL="0" distR="0" wp14:anchorId="552E6123" wp14:editId="212BD927">
            <wp:extent cx="4572000" cy="2369820"/>
            <wp:effectExtent l="0" t="0" r="0" b="11430"/>
            <wp:docPr id="89" name="Chart 89">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302F4B" w:rsidRPr="00302F4B" w:rsidRDefault="00302F4B" w:rsidP="00302F4B">
      <w:pPr>
        <w:pStyle w:val="Heading3"/>
      </w:pPr>
      <w:r>
        <w:t>Performance Assessment</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w:t>
      </w:r>
    </w:p>
    <w:p w:rsidR="0037187D" w:rsidRDefault="0037187D" w:rsidP="0037187D">
      <w:pPr>
        <w:pStyle w:val="Heading4"/>
      </w:pPr>
      <w:r>
        <w:t>Bridge Models</w:t>
      </w:r>
    </w:p>
    <w:p w:rsidR="00791406" w:rsidRDefault="00791406" w:rsidP="00791406">
      <w:r>
        <w:t xml:space="preserve">A total of six test-case models were created </w:t>
      </w:r>
      <w:proofErr w:type="gramStart"/>
      <w:r>
        <w:t>so as to</w:t>
      </w:r>
      <w:proofErr w:type="gramEnd"/>
      <w:r>
        <w:t xml:space="preserve"> have varied geometry and stiffness while remaining representative of real structures. This was accomplished by basing the models on </w:t>
      </w:r>
      <w:r>
        <w:lastRenderedPageBreak/>
        <w:t xml:space="preserve">existing bridges. These bridges have varying length, width and skew. Furthermore, the dynamics of the bridges had been determined from previous field </w:t>
      </w:r>
      <w:r w:rsidR="009720FF">
        <w:t>tests and</w:t>
      </w:r>
      <w:r>
        <w:t xml:space="preserve"> have first natural frequencies ranging from 2 to 10 Hz. A single-span model and </w:t>
      </w:r>
      <w:r w:rsidR="00F40CA2">
        <w:t xml:space="preserve">a </w:t>
      </w:r>
      <w:r>
        <w:t xml:space="preserve">two-span continuous model were created based on each of the three case structures. </w:t>
      </w:r>
      <w:r w:rsidR="00F40CA2">
        <w:t>The plate eccentric-beam model type was employed for these FE models</w:t>
      </w:r>
      <w:r w:rsidR="009720FF">
        <w:t xml:space="preserve"> as described in the first part of this paper</w:t>
      </w:r>
      <w:r w:rsidR="00F40CA2">
        <w:t xml:space="preserve">. </w:t>
      </w:r>
    </w:p>
    <w:p w:rsidR="00791406" w:rsidRDefault="00791406" w:rsidP="00791406">
      <w:r>
        <w:t xml:space="preserve">Road profiles were assigned to a line that defines the vehicle path of travel. The </w:t>
      </w:r>
      <w:r w:rsidR="009720FF">
        <w:t>deck</w:t>
      </w:r>
      <w:r>
        <w:t xml:space="preserve"> width of some models was great enough to accommodate multiple lanes and therefore multiple paths of travel were defined. Each vehicle path included an approach length of 320 feet. This approach length is more than sufficient to account for</w:t>
      </w:r>
      <w:r w:rsidR="009720FF">
        <w:t xml:space="preserve"> the</w:t>
      </w:r>
      <w:r>
        <w:t xml:space="preserve"> vehicle</w:t>
      </w:r>
      <w:r w:rsidR="009720FF">
        <w:t>’s</w:t>
      </w:r>
      <w:r>
        <w:t xml:space="preserve"> initial conditions</w:t>
      </w:r>
      <w:r w:rsidR="009720FF">
        <w:t xml:space="preserve"> (</w:t>
      </w:r>
      <w:proofErr w:type="gramStart"/>
      <w:r w:rsidR="009720FF">
        <w:t>20 meter</w:t>
      </w:r>
      <w:proofErr w:type="gramEnd"/>
      <w:r w:rsidR="009720FF">
        <w:t xml:space="preserve"> minimum as recommended by </w:t>
      </w:r>
      <w:r w:rsidR="009720FF">
        <w:rPr>
          <w:b/>
        </w:rPr>
        <w:t>xx</w:t>
      </w:r>
      <w:r w:rsidR="009720FF">
        <w:t>)</w:t>
      </w:r>
      <w:r>
        <w:t>.</w:t>
      </w:r>
      <w:r w:rsidRPr="00791406">
        <w:t xml:space="preserve"> </w:t>
      </w:r>
    </w:p>
    <w:p w:rsidR="00630909" w:rsidRDefault="00630909" w:rsidP="00791406">
      <w:r>
        <w:t xml:space="preserve">Linear transient dynamic analyses of the moving mass were performed using LUSAS’ </w:t>
      </w:r>
      <w:proofErr w:type="spellStart"/>
      <w:r>
        <w:t>IMDPlus</w:t>
      </w:r>
      <w:proofErr w:type="spellEnd"/>
      <w:r w:rsidR="00D12705">
        <w:t>. This product option features several Interactive Modal Dynamics techniques; the relevant portion is described below.</w:t>
      </w:r>
    </w:p>
    <w:p w:rsidR="00D12705" w:rsidRDefault="00D12705" w:rsidP="00D12705">
      <w:pPr>
        <w:pStyle w:val="Quote"/>
        <w:jc w:val="both"/>
        <w:rPr>
          <w:shd w:val="clear" w:color="auto" w:fill="FFFFFF"/>
        </w:rPr>
      </w:pPr>
      <w:r>
        <w:rPr>
          <w:shd w:val="clear" w:color="auto" w:fill="FFFFFF"/>
        </w:rPr>
        <w:t xml:space="preserve">An </w:t>
      </w:r>
      <w:proofErr w:type="spellStart"/>
      <w:r>
        <w:rPr>
          <w:shd w:val="clear" w:color="auto" w:fill="FFFFFF"/>
        </w:rPr>
        <w:t>IMDPlus</w:t>
      </w:r>
      <w:proofErr w:type="spellEnd"/>
      <w:r>
        <w:rPr>
          <w:shd w:val="clear" w:color="auto" w:fill="FFFFFF"/>
        </w:rPr>
        <w:t xml:space="preserve"> analysis uses conventional eigenvalue analyses to obtain the undamped modes of vibration for a structure over the frequency range of interest. The modal response in the form of frequencies, participation factors and eigenvectors, together with the moving mass vehicle loads, enable </w:t>
      </w:r>
      <w:proofErr w:type="spellStart"/>
      <w:r>
        <w:rPr>
          <w:shd w:val="clear" w:color="auto" w:fill="FFFFFF"/>
        </w:rPr>
        <w:t>IMDPlus</w:t>
      </w:r>
      <w:proofErr w:type="spellEnd"/>
      <w:r>
        <w:rPr>
          <w:shd w:val="clear" w:color="auto" w:fill="FFFFFF"/>
        </w:rPr>
        <w:t xml:space="preserve"> to compute the dynamic response for each mode of vibration. The assumption of linear structural </w:t>
      </w:r>
      <w:proofErr w:type="spellStart"/>
      <w:r>
        <w:rPr>
          <w:shd w:val="clear" w:color="auto" w:fill="FFFFFF"/>
        </w:rPr>
        <w:t>behaviour</w:t>
      </w:r>
      <w:proofErr w:type="spellEnd"/>
      <w:r>
        <w:rPr>
          <w:shd w:val="clear" w:color="auto" w:fill="FFFFFF"/>
        </w:rPr>
        <w:t xml:space="preserve"> allows the </w:t>
      </w:r>
      <w:proofErr w:type="spellStart"/>
      <w:r>
        <w:rPr>
          <w:shd w:val="clear" w:color="auto" w:fill="FFFFFF"/>
        </w:rPr>
        <w:t>IMDPlus</w:t>
      </w:r>
      <w:proofErr w:type="spellEnd"/>
      <w:r>
        <w:rPr>
          <w:shd w:val="clear" w:color="auto" w:fill="FFFFFF"/>
        </w:rPr>
        <w:t xml:space="preserve"> facility to </w:t>
      </w:r>
      <w:proofErr w:type="spellStart"/>
      <w:r>
        <w:rPr>
          <w:shd w:val="clear" w:color="auto" w:fill="FFFFFF"/>
        </w:rPr>
        <w:t>utilise</w:t>
      </w:r>
      <w:proofErr w:type="spellEnd"/>
      <w:r>
        <w:rPr>
          <w:shd w:val="clear" w:color="auto" w:fill="FFFFFF"/>
        </w:rPr>
        <w:t xml:space="preserve"> linear superposition methods to calculate the total response of the structure from each of the contributing frequencies. </w:t>
      </w:r>
    </w:p>
    <w:p w:rsidR="00D12705" w:rsidRDefault="00A77260" w:rsidP="00791406">
      <w:r>
        <w:t>The simulation assumptions and limitations inherent to this solver are as follows.</w:t>
      </w:r>
    </w:p>
    <w:p w:rsidR="00A77260" w:rsidRDefault="00A77260" w:rsidP="00A77260">
      <w:pPr>
        <w:pStyle w:val="ListParagraph"/>
        <w:numPr>
          <w:ilvl w:val="0"/>
          <w:numId w:val="17"/>
        </w:numPr>
      </w:pPr>
      <w:r>
        <w:t>The system is linear in terms of geometry, material properties and boundary conditions.</w:t>
      </w:r>
    </w:p>
    <w:p w:rsidR="00A77260" w:rsidRDefault="00A77260" w:rsidP="00A77260">
      <w:pPr>
        <w:pStyle w:val="ListParagraph"/>
        <w:numPr>
          <w:ilvl w:val="0"/>
          <w:numId w:val="17"/>
        </w:numPr>
      </w:pPr>
      <w:r>
        <w:lastRenderedPageBreak/>
        <w:t xml:space="preserve">There is no cross-coupling of modes caused by the damping matrix. This is reasonable for all but the most highly damped structures or applications. </w:t>
      </w:r>
    </w:p>
    <w:p w:rsidR="00A77260" w:rsidRDefault="00A77260" w:rsidP="00A77260">
      <w:pPr>
        <w:pStyle w:val="ListParagraph"/>
        <w:numPr>
          <w:ilvl w:val="0"/>
          <w:numId w:val="17"/>
        </w:numPr>
      </w:pPr>
      <w:r>
        <w:t xml:space="preserve">Critical Damping ratios of 100% or more are not permitted due to the solution of the time domain response of the structure using either the </w:t>
      </w:r>
      <w:proofErr w:type="spellStart"/>
      <w:r>
        <w:t>Hilber</w:t>
      </w:r>
      <w:proofErr w:type="spellEnd"/>
      <w:r>
        <w:t>–Hughes-Taylor (HHT) method or Duhamel’s Integral.</w:t>
      </w:r>
    </w:p>
    <w:p w:rsidR="00A77260" w:rsidRDefault="00A77260" w:rsidP="00A77260">
      <w:pPr>
        <w:pStyle w:val="ListParagraph"/>
        <w:numPr>
          <w:ilvl w:val="0"/>
          <w:numId w:val="17"/>
        </w:numPr>
      </w:pPr>
      <w:r>
        <w:t xml:space="preserve">There is no loss of contact between the </w:t>
      </w:r>
      <w:proofErr w:type="spellStart"/>
      <w:r>
        <w:t>unsprung</w:t>
      </w:r>
      <w:proofErr w:type="spellEnd"/>
      <w:r>
        <w:t xml:space="preserve"> masses (wheels) of the spring-mass systems and the structure at any time during the analysis</w:t>
      </w:r>
    </w:p>
    <w:p w:rsidR="00A77260" w:rsidRDefault="00A77260" w:rsidP="00A77260">
      <w:pPr>
        <w:pStyle w:val="ListParagraph"/>
        <w:numPr>
          <w:ilvl w:val="0"/>
          <w:numId w:val="17"/>
        </w:numPr>
      </w:pPr>
      <w:r>
        <w:t xml:space="preserve">Only vertical motion of the spring-mass systems is considered in a moving mass analysis. </w:t>
      </w:r>
    </w:p>
    <w:p w:rsidR="00A77260" w:rsidRDefault="00A77260" w:rsidP="00A77260">
      <w:pPr>
        <w:pStyle w:val="ListParagraph"/>
        <w:numPr>
          <w:ilvl w:val="0"/>
          <w:numId w:val="17"/>
        </w:numPr>
      </w:pPr>
      <w:r>
        <w:t>Mass of the spring-mass systems are not included in the eigenvalue solution</w:t>
      </w:r>
    </w:p>
    <w:p w:rsidR="00791406" w:rsidRDefault="00791406" w:rsidP="00791406">
      <w:pPr>
        <w:pStyle w:val="Heading5"/>
      </w:pPr>
      <w:bookmarkStart w:id="34" w:name="_140ft._Bridge"/>
      <w:bookmarkEnd w:id="34"/>
      <w:r>
        <w:t>140ft. Bridge</w:t>
      </w:r>
    </w:p>
    <w:p w:rsidR="00791406" w:rsidRDefault="00791406" w:rsidP="00791406">
      <w:r>
        <w:t>The 140 ft span models were based on the geometry of the bridge presented in the first part of this paper—a multi-girder highway bridge with steel plate girders. Simple beam elements were used in place of the cross-frame diaphragms that existed on the actual bridge, but the beam elements were assigned stiffness values such that butterfly modes matched those for the real structure, thereby assuring the transverse stiffness was adequately represented in the model.</w:t>
      </w:r>
    </w:p>
    <w:p w:rsidR="00791406" w:rsidRDefault="00791406" w:rsidP="00791406">
      <w:r>
        <w:t xml:space="preserve">The first natural frequency of the models was 2.08 Hz. </w:t>
      </w:r>
      <w:r w:rsidR="008E36C9">
        <w:t>The</w:t>
      </w:r>
      <w:r>
        <w:t xml:space="preserve"> path of travel was defined over the first interior girder. </w:t>
      </w:r>
      <w:r>
        <w:rPr>
          <w:rFonts w:ascii="Helvetica" w:hAnsi="Helvetica"/>
          <w:color w:val="000000"/>
          <w:sz w:val="20"/>
          <w:szCs w:val="20"/>
          <w:shd w:val="clear" w:color="auto" w:fill="FFFFFF"/>
        </w:rPr>
        <w:t xml:space="preserve">The midspan displacements of that girder due to a point load (twin point loads spaced 6’ apart, totaling 1 </w:t>
      </w:r>
      <w:r w:rsidR="007D7D77">
        <w:rPr>
          <w:rFonts w:ascii="Helvetica" w:hAnsi="Helvetica"/>
          <w:color w:val="000000"/>
          <w:sz w:val="20"/>
          <w:szCs w:val="20"/>
          <w:shd w:val="clear" w:color="auto" w:fill="FFFFFF"/>
        </w:rPr>
        <w:t>lb.</w:t>
      </w:r>
      <w:r>
        <w:rPr>
          <w:rFonts w:ascii="Helvetica" w:hAnsi="Helvetica"/>
          <w:color w:val="000000"/>
          <w:sz w:val="20"/>
          <w:szCs w:val="20"/>
          <w:shd w:val="clear" w:color="auto" w:fill="FFFFFF"/>
        </w:rPr>
        <w:t xml:space="preserve">) on the path at </w:t>
      </w:r>
      <w:proofErr w:type="spellStart"/>
      <w:r>
        <w:rPr>
          <w:rFonts w:ascii="Helvetica" w:hAnsi="Helvetica"/>
          <w:color w:val="000000"/>
          <w:sz w:val="20"/>
          <w:szCs w:val="20"/>
          <w:shd w:val="clear" w:color="auto" w:fill="FFFFFF"/>
        </w:rPr>
        <w:t>midpsan</w:t>
      </w:r>
      <w:proofErr w:type="spellEnd"/>
      <w:r>
        <w:rPr>
          <w:rFonts w:ascii="Helvetica" w:hAnsi="Helvetica"/>
          <w:color w:val="000000"/>
          <w:sz w:val="20"/>
          <w:szCs w:val="20"/>
          <w:shd w:val="clear" w:color="auto" w:fill="FFFFFF"/>
        </w:rPr>
        <w:t xml:space="preserve"> are given below.</w:t>
      </w:r>
      <w:r w:rsidR="008E36C9">
        <w:rPr>
          <w:rFonts w:ascii="Helvetica" w:hAnsi="Helvetica"/>
          <w:color w:val="000000"/>
          <w:sz w:val="20"/>
          <w:szCs w:val="20"/>
          <w:shd w:val="clear" w:color="auto" w:fill="FFFFFF"/>
        </w:rPr>
        <w:t xml:space="preserve"> These values were used to compute equivalent EI values for implementing the state-space models as described previously.</w:t>
      </w:r>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E36C9" w:rsidTr="008E36C9">
        <w:trPr>
          <w:jc w:val="center"/>
        </w:trPr>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rPr>
          <w:jc w:val="center"/>
        </w:trPr>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rPr>
          <w:jc w:val="center"/>
        </w:trPr>
        <w:tc>
          <w:tcPr>
            <w:tcW w:w="1729" w:type="dxa"/>
          </w:tcPr>
          <w:p w:rsidR="008E36C9" w:rsidRDefault="008E36C9" w:rsidP="008E36C9">
            <w:pPr>
              <w:pStyle w:val="squish"/>
            </w:pPr>
            <w:r>
              <w:t>Path 1, Girder 2</w:t>
            </w:r>
          </w:p>
        </w:tc>
        <w:tc>
          <w:tcPr>
            <w:tcW w:w="1363" w:type="dxa"/>
          </w:tcPr>
          <w:p w:rsidR="008E36C9" w:rsidRDefault="008E36C9" w:rsidP="008E36C9">
            <w:pPr>
              <w:pStyle w:val="squish"/>
              <w:jc w:val="center"/>
            </w:pPr>
            <w:r w:rsidRPr="00474413">
              <w:t>-4.49887E-6</w:t>
            </w:r>
          </w:p>
        </w:tc>
        <w:tc>
          <w:tcPr>
            <w:tcW w:w="995" w:type="dxa"/>
          </w:tcPr>
          <w:p w:rsidR="008E36C9" w:rsidRDefault="008E36C9" w:rsidP="008E36C9">
            <w:pPr>
              <w:pStyle w:val="squish"/>
              <w:jc w:val="center"/>
            </w:pPr>
            <w:r>
              <w:t>222278</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474413">
              <w:t>-4.04871E-6</w:t>
            </w:r>
          </w:p>
        </w:tc>
        <w:tc>
          <w:tcPr>
            <w:tcW w:w="995" w:type="dxa"/>
          </w:tcPr>
          <w:p w:rsidR="008E36C9" w:rsidRPr="00474413" w:rsidRDefault="008E36C9" w:rsidP="008E36C9">
            <w:pPr>
              <w:pStyle w:val="squish"/>
              <w:jc w:val="center"/>
            </w:pPr>
            <w:r>
              <w:t>246992</w:t>
            </w:r>
          </w:p>
        </w:tc>
      </w:tr>
    </w:tbl>
    <w:p w:rsidR="008E36C9" w:rsidRDefault="008E36C9" w:rsidP="008E36C9">
      <w:pPr>
        <w:pStyle w:val="Heading5"/>
      </w:pPr>
      <w:r>
        <w:t>100ft. Bridge</w:t>
      </w:r>
    </w:p>
    <w:p w:rsidR="008E36C9" w:rsidRDefault="008E36C9" w:rsidP="008E36C9">
      <w:r>
        <w:t xml:space="preserve">This set of bridges was created based on a 2-lane bridge in Maryland with structure number </w:t>
      </w:r>
      <w:hyperlink r:id="rId100" w:history="1">
        <w:r w:rsidRPr="00DF190C">
          <w:rPr>
            <w:rStyle w:val="Hyperlink"/>
          </w:rPr>
          <w:t>80053010</w:t>
        </w:r>
      </w:hyperlink>
      <w:r>
        <w:t>: a continuous bridge with two spans with a length of 100 feet and with (5) AASHTO Type IV girders. Diaphragms are located at the center of each span and at the ends of the spans. The deck is 9.5” thick; no sidewalks are present; 4’ tall by 2’ wide concrete barriers are placed along either side.</w:t>
      </w:r>
    </w:p>
    <w:p w:rsidR="008E36C9" w:rsidRDefault="008E36C9" w:rsidP="008E36C9">
      <w:r>
        <w:lastRenderedPageBreak/>
        <w:t xml:space="preserve">The first natural frequency of the models is 3.99 Hz. Three paths were defined on this model for simulations. Their locations are at 4’, 10.5’ and 16.5’ from the exterior girder. </w:t>
      </w:r>
      <w:r>
        <w:rPr>
          <w:rFonts w:ascii="Helvetica" w:hAnsi="Helvetica"/>
          <w:color w:val="000000"/>
          <w:sz w:val="20"/>
          <w:szCs w:val="20"/>
          <w:shd w:val="clear" w:color="auto" w:fill="FFFFFF"/>
        </w:rPr>
        <w:t xml:space="preserve">The midspan displacements of the girder closest to each path due to a point load (twin point loads spaced 6’ apart, totaling 1 </w:t>
      </w:r>
      <w:proofErr w:type="spellStart"/>
      <w:r>
        <w:rPr>
          <w:rFonts w:ascii="Helvetica" w:hAnsi="Helvetica"/>
          <w:color w:val="000000"/>
          <w:sz w:val="20"/>
          <w:szCs w:val="20"/>
          <w:shd w:val="clear" w:color="auto" w:fill="FFFFFF"/>
        </w:rPr>
        <w:t>lb</w:t>
      </w:r>
      <w:proofErr w:type="spellEnd"/>
      <w:r>
        <w:rPr>
          <w:rFonts w:ascii="Helvetica" w:hAnsi="Helvetica"/>
          <w:color w:val="000000"/>
          <w:sz w:val="20"/>
          <w:szCs w:val="20"/>
          <w:shd w:val="clear" w:color="auto" w:fill="FFFFFF"/>
        </w:rPr>
        <w:t xml:space="preserve">) on the path at </w:t>
      </w:r>
      <w:proofErr w:type="spellStart"/>
      <w:r>
        <w:rPr>
          <w:rFonts w:ascii="Helvetica" w:hAnsi="Helvetica"/>
          <w:color w:val="000000"/>
          <w:sz w:val="20"/>
          <w:szCs w:val="20"/>
          <w:shd w:val="clear" w:color="auto" w:fill="FFFFFF"/>
        </w:rPr>
        <w:t>midpsan</w:t>
      </w:r>
      <w:proofErr w:type="spellEnd"/>
      <w:r>
        <w:rPr>
          <w:rFonts w:ascii="Helvetica" w:hAnsi="Helvetica"/>
          <w:color w:val="000000"/>
          <w:sz w:val="20"/>
          <w:szCs w:val="20"/>
          <w:shd w:val="clear" w:color="auto" w:fill="FFFFFF"/>
        </w:rPr>
        <w:t xml:space="preserve"> are given below.</w:t>
      </w:r>
    </w:p>
    <w:tbl>
      <w:tblPr>
        <w:tblStyle w:val="TableGrid"/>
        <w:tblW w:w="8174" w:type="dxa"/>
        <w:tblLook w:val="04A0" w:firstRow="1" w:lastRow="0" w:firstColumn="1" w:lastColumn="0" w:noHBand="0" w:noVBand="1"/>
      </w:tblPr>
      <w:tblGrid>
        <w:gridCol w:w="1729"/>
        <w:gridCol w:w="1363"/>
        <w:gridCol w:w="995"/>
        <w:gridCol w:w="1729"/>
        <w:gridCol w:w="1363"/>
        <w:gridCol w:w="995"/>
      </w:tblGrid>
      <w:tr w:rsidR="008E36C9" w:rsidTr="008E36C9">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c>
          <w:tcPr>
            <w:tcW w:w="1729" w:type="dxa"/>
          </w:tcPr>
          <w:p w:rsidR="008E36C9" w:rsidRDefault="008E36C9" w:rsidP="008E36C9">
            <w:pPr>
              <w:pStyle w:val="squish"/>
            </w:pPr>
            <w:r>
              <w:t>Path 1, Girder 1</w:t>
            </w:r>
          </w:p>
        </w:tc>
        <w:tc>
          <w:tcPr>
            <w:tcW w:w="1363" w:type="dxa"/>
          </w:tcPr>
          <w:p w:rsidR="008E36C9" w:rsidRDefault="008E36C9" w:rsidP="008E36C9">
            <w:pPr>
              <w:pStyle w:val="squish"/>
              <w:jc w:val="center"/>
            </w:pPr>
            <w:r w:rsidRPr="00F32429">
              <w:t>-2.00994E-6</w:t>
            </w:r>
          </w:p>
        </w:tc>
        <w:tc>
          <w:tcPr>
            <w:tcW w:w="995" w:type="dxa"/>
          </w:tcPr>
          <w:p w:rsidR="008E36C9" w:rsidRDefault="008E36C9" w:rsidP="008E36C9">
            <w:pPr>
              <w:pStyle w:val="squish"/>
              <w:jc w:val="center"/>
            </w:pPr>
            <w:r>
              <w:t>497527</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F32429">
              <w:t>-1.49518E-6</w:t>
            </w:r>
          </w:p>
        </w:tc>
        <w:tc>
          <w:tcPr>
            <w:tcW w:w="995" w:type="dxa"/>
          </w:tcPr>
          <w:p w:rsidR="008E36C9" w:rsidRPr="00222E34" w:rsidRDefault="008E36C9" w:rsidP="008E36C9">
            <w:pPr>
              <w:pStyle w:val="squish"/>
              <w:jc w:val="center"/>
            </w:pPr>
            <w:r>
              <w:t>668815</w:t>
            </w:r>
          </w:p>
        </w:tc>
      </w:tr>
      <w:tr w:rsidR="008E36C9" w:rsidTr="008E36C9">
        <w:tc>
          <w:tcPr>
            <w:tcW w:w="1729" w:type="dxa"/>
          </w:tcPr>
          <w:p w:rsidR="008E36C9" w:rsidRDefault="008E36C9" w:rsidP="008E36C9">
            <w:pPr>
              <w:pStyle w:val="squish"/>
            </w:pPr>
            <w:r>
              <w:t>Path 2, Girder 2</w:t>
            </w:r>
          </w:p>
        </w:tc>
        <w:tc>
          <w:tcPr>
            <w:tcW w:w="1363" w:type="dxa"/>
          </w:tcPr>
          <w:p w:rsidR="008E36C9" w:rsidRDefault="008E36C9" w:rsidP="008E36C9">
            <w:pPr>
              <w:pStyle w:val="squish"/>
              <w:jc w:val="center"/>
            </w:pPr>
            <w:r w:rsidRPr="00F32429">
              <w:t>-1.56329E-6</w:t>
            </w:r>
          </w:p>
        </w:tc>
        <w:tc>
          <w:tcPr>
            <w:tcW w:w="995" w:type="dxa"/>
          </w:tcPr>
          <w:p w:rsidR="008E36C9" w:rsidRDefault="008E36C9" w:rsidP="008E36C9">
            <w:pPr>
              <w:pStyle w:val="squish"/>
              <w:jc w:val="center"/>
            </w:pPr>
            <w:r>
              <w:t>639676</w:t>
            </w:r>
          </w:p>
        </w:tc>
        <w:tc>
          <w:tcPr>
            <w:tcW w:w="1729" w:type="dxa"/>
          </w:tcPr>
          <w:p w:rsidR="008E36C9" w:rsidRDefault="008E36C9" w:rsidP="008E36C9">
            <w:pPr>
              <w:pStyle w:val="squish"/>
            </w:pPr>
            <w:r>
              <w:t>Path 2, Girder 3</w:t>
            </w:r>
          </w:p>
        </w:tc>
        <w:tc>
          <w:tcPr>
            <w:tcW w:w="1363" w:type="dxa"/>
          </w:tcPr>
          <w:p w:rsidR="008E36C9" w:rsidRPr="00B42871" w:rsidRDefault="008E36C9" w:rsidP="008E36C9">
            <w:pPr>
              <w:pStyle w:val="squish"/>
              <w:jc w:val="center"/>
            </w:pPr>
            <w:r w:rsidRPr="00474413">
              <w:t>-1.21648E-6</w:t>
            </w:r>
          </w:p>
        </w:tc>
        <w:tc>
          <w:tcPr>
            <w:tcW w:w="995" w:type="dxa"/>
          </w:tcPr>
          <w:p w:rsidR="008E36C9" w:rsidRPr="007E6F21" w:rsidRDefault="008E36C9" w:rsidP="008E36C9">
            <w:pPr>
              <w:pStyle w:val="squish"/>
              <w:jc w:val="center"/>
            </w:pPr>
            <w:r>
              <w:t>822043</w:t>
            </w:r>
          </w:p>
        </w:tc>
      </w:tr>
      <w:tr w:rsidR="008E36C9" w:rsidTr="008E36C9">
        <w:tc>
          <w:tcPr>
            <w:tcW w:w="1729" w:type="dxa"/>
          </w:tcPr>
          <w:p w:rsidR="008E36C9" w:rsidRDefault="008E36C9" w:rsidP="008E36C9">
            <w:pPr>
              <w:pStyle w:val="squish"/>
            </w:pPr>
            <w:r>
              <w:t>Path 3, Girder 3</w:t>
            </w:r>
          </w:p>
        </w:tc>
        <w:tc>
          <w:tcPr>
            <w:tcW w:w="1363" w:type="dxa"/>
          </w:tcPr>
          <w:p w:rsidR="008E36C9" w:rsidRDefault="008E36C9" w:rsidP="008E36C9">
            <w:pPr>
              <w:pStyle w:val="squish"/>
              <w:jc w:val="center"/>
            </w:pPr>
            <w:r w:rsidRPr="00F32429">
              <w:t>-1.49866E-6</w:t>
            </w:r>
          </w:p>
        </w:tc>
        <w:tc>
          <w:tcPr>
            <w:tcW w:w="995" w:type="dxa"/>
          </w:tcPr>
          <w:p w:rsidR="008E36C9" w:rsidRDefault="008E36C9" w:rsidP="008E36C9">
            <w:pPr>
              <w:pStyle w:val="squish"/>
              <w:jc w:val="center"/>
            </w:pPr>
            <w:r>
              <w:t>667262</w:t>
            </w:r>
          </w:p>
        </w:tc>
        <w:tc>
          <w:tcPr>
            <w:tcW w:w="1729" w:type="dxa"/>
          </w:tcPr>
          <w:p w:rsidR="008E36C9" w:rsidRDefault="008E36C9" w:rsidP="008E36C9">
            <w:pPr>
              <w:pStyle w:val="squish"/>
            </w:pPr>
            <w:r>
              <w:t>Path 3, Girder 3</w:t>
            </w:r>
          </w:p>
        </w:tc>
        <w:tc>
          <w:tcPr>
            <w:tcW w:w="1363" w:type="dxa"/>
          </w:tcPr>
          <w:p w:rsidR="008E36C9" w:rsidRPr="00B42871" w:rsidRDefault="008E36C9" w:rsidP="008E36C9">
            <w:pPr>
              <w:pStyle w:val="squish"/>
              <w:jc w:val="center"/>
            </w:pPr>
            <w:r w:rsidRPr="00474413">
              <w:t>-1.19393E-6</w:t>
            </w:r>
          </w:p>
        </w:tc>
        <w:tc>
          <w:tcPr>
            <w:tcW w:w="995" w:type="dxa"/>
          </w:tcPr>
          <w:p w:rsidR="008E36C9" w:rsidRPr="007E6F21" w:rsidRDefault="008E36C9" w:rsidP="008E36C9">
            <w:pPr>
              <w:pStyle w:val="squish"/>
              <w:jc w:val="center"/>
            </w:pPr>
            <w:r>
              <w:t>837570</w:t>
            </w:r>
          </w:p>
        </w:tc>
      </w:tr>
    </w:tbl>
    <w:p w:rsidR="008E36C9" w:rsidRDefault="008E36C9" w:rsidP="008E36C9">
      <w:pPr>
        <w:pStyle w:val="Heading5"/>
      </w:pPr>
      <w:r>
        <w:t>40 ft. Span</w:t>
      </w:r>
    </w:p>
    <w:p w:rsidR="008E36C9" w:rsidRDefault="008E36C9" w:rsidP="008E36C9">
      <w:pPr>
        <w:rPr>
          <w:rFonts w:ascii="Helvetica" w:hAnsi="Helvetica"/>
          <w:color w:val="000000"/>
          <w:sz w:val="20"/>
          <w:szCs w:val="20"/>
          <w:shd w:val="clear" w:color="auto" w:fill="FFFFFF"/>
        </w:rPr>
      </w:pPr>
      <w:r>
        <w:t xml:space="preserve">This set of bridges was based on a 2-span simply supported bridge located in Maryland with structure number: </w:t>
      </w:r>
      <w:hyperlink r:id="rId101" w:history="1">
        <w:r w:rsidRPr="00FD3A19">
          <w:rPr>
            <w:rStyle w:val="Hyperlink"/>
            <w:rFonts w:ascii="Helvetica" w:hAnsi="Helvetica"/>
            <w:sz w:val="20"/>
            <w:szCs w:val="20"/>
            <w:shd w:val="clear" w:color="auto" w:fill="FFFFFF"/>
          </w:rPr>
          <w:t>70042010</w:t>
        </w:r>
      </w:hyperlink>
      <w:r>
        <w:rPr>
          <w:rFonts w:ascii="Helvetica" w:hAnsi="Helvetica"/>
          <w:color w:val="000000"/>
          <w:sz w:val="20"/>
          <w:szCs w:val="20"/>
          <w:shd w:val="clear" w:color="auto" w:fill="FFFFFF"/>
        </w:rPr>
        <w:t xml:space="preserve">. The bridge features a 15-degree skew, (7) wide-flange (rolled) steel girders, channel diaphragms and concrete barriers. The deck is 8.5” thick and the barriers are 32” tall by 19” wide; there is no sidewalk. The skew of the models was increased to 16 degrees for ease of modeling. </w:t>
      </w:r>
    </w:p>
    <w:p w:rsidR="008E36C9" w:rsidRDefault="008E36C9" w:rsidP="008E36C9">
      <w:pPr>
        <w:rPr>
          <w:rFonts w:ascii="Helvetica" w:hAnsi="Helvetica"/>
          <w:color w:val="000000"/>
          <w:sz w:val="20"/>
          <w:szCs w:val="20"/>
          <w:shd w:val="clear" w:color="auto" w:fill="FFFFFF"/>
        </w:rPr>
      </w:pPr>
      <w:r>
        <w:rPr>
          <w:rFonts w:ascii="Helvetica" w:hAnsi="Helvetica"/>
          <w:color w:val="000000"/>
          <w:sz w:val="20"/>
          <w:szCs w:val="20"/>
          <w:shd w:val="clear" w:color="auto" w:fill="FFFFFF"/>
        </w:rPr>
        <w:t xml:space="preserve">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a point load (twin point loads spaced 6’ apart, totaling 1 </w:t>
      </w:r>
      <w:proofErr w:type="spellStart"/>
      <w:r>
        <w:rPr>
          <w:rFonts w:ascii="Helvetica" w:hAnsi="Helvetica"/>
          <w:color w:val="000000"/>
          <w:sz w:val="20"/>
          <w:szCs w:val="20"/>
          <w:shd w:val="clear" w:color="auto" w:fill="FFFFFF"/>
        </w:rPr>
        <w:t>lb</w:t>
      </w:r>
      <w:proofErr w:type="spellEnd"/>
      <w:r>
        <w:rPr>
          <w:rFonts w:ascii="Helvetica" w:hAnsi="Helvetica"/>
          <w:color w:val="000000"/>
          <w:sz w:val="20"/>
          <w:szCs w:val="20"/>
          <w:shd w:val="clear" w:color="auto" w:fill="FFFFFF"/>
        </w:rPr>
        <w:t>) on the path at midspan are given below. It’s midspan displacement is also given below.</w:t>
      </w:r>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2459A6" w:rsidTr="002459A6">
        <w:trPr>
          <w:jc w:val="center"/>
        </w:trPr>
        <w:tc>
          <w:tcPr>
            <w:tcW w:w="4128" w:type="dxa"/>
            <w:gridSpan w:val="3"/>
          </w:tcPr>
          <w:p w:rsidR="002459A6" w:rsidRDefault="002459A6" w:rsidP="002459A6">
            <w:pPr>
              <w:pStyle w:val="squish"/>
              <w:jc w:val="center"/>
            </w:pPr>
            <w:r>
              <w:t>1-span</w:t>
            </w:r>
          </w:p>
        </w:tc>
        <w:tc>
          <w:tcPr>
            <w:tcW w:w="4128" w:type="dxa"/>
            <w:gridSpan w:val="3"/>
          </w:tcPr>
          <w:p w:rsidR="002459A6" w:rsidRDefault="002459A6" w:rsidP="002459A6">
            <w:pPr>
              <w:pStyle w:val="squish"/>
              <w:jc w:val="center"/>
            </w:pPr>
            <w:r>
              <w:t>2-span</w:t>
            </w:r>
          </w:p>
        </w:tc>
      </w:tr>
      <w:tr w:rsidR="002459A6" w:rsidTr="002459A6">
        <w:trPr>
          <w:jc w:val="center"/>
        </w:trPr>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r>
      <w:tr w:rsidR="002459A6" w:rsidTr="002459A6">
        <w:trPr>
          <w:jc w:val="center"/>
        </w:trPr>
        <w:tc>
          <w:tcPr>
            <w:tcW w:w="1729" w:type="dxa"/>
          </w:tcPr>
          <w:p w:rsidR="002459A6" w:rsidRDefault="002459A6" w:rsidP="002459A6">
            <w:pPr>
              <w:pStyle w:val="squish"/>
            </w:pPr>
            <w:r>
              <w:t>Path 1, Girder 2</w:t>
            </w:r>
          </w:p>
        </w:tc>
        <w:tc>
          <w:tcPr>
            <w:tcW w:w="1404" w:type="dxa"/>
          </w:tcPr>
          <w:p w:rsidR="002459A6" w:rsidRDefault="002459A6" w:rsidP="002459A6">
            <w:pPr>
              <w:pStyle w:val="squish"/>
              <w:jc w:val="center"/>
            </w:pPr>
            <w:r w:rsidRPr="00222E34">
              <w:t>-1.70148E-6</w:t>
            </w:r>
          </w:p>
        </w:tc>
        <w:tc>
          <w:tcPr>
            <w:tcW w:w="995" w:type="dxa"/>
          </w:tcPr>
          <w:p w:rsidR="002459A6" w:rsidRDefault="002459A6" w:rsidP="002459A6">
            <w:pPr>
              <w:pStyle w:val="squish"/>
              <w:jc w:val="center"/>
            </w:pPr>
            <w:r>
              <w:t>587723</w:t>
            </w:r>
          </w:p>
        </w:tc>
        <w:tc>
          <w:tcPr>
            <w:tcW w:w="1729" w:type="dxa"/>
          </w:tcPr>
          <w:p w:rsidR="002459A6" w:rsidRDefault="002459A6" w:rsidP="002459A6">
            <w:pPr>
              <w:pStyle w:val="squish"/>
            </w:pPr>
            <w:r>
              <w:t>Path 1, Girder 2</w:t>
            </w:r>
          </w:p>
        </w:tc>
        <w:tc>
          <w:tcPr>
            <w:tcW w:w="1404" w:type="dxa"/>
          </w:tcPr>
          <w:p w:rsidR="002459A6" w:rsidRPr="00B42871" w:rsidRDefault="002459A6" w:rsidP="002459A6">
            <w:pPr>
              <w:pStyle w:val="squish"/>
              <w:jc w:val="center"/>
            </w:pPr>
            <w:r w:rsidRPr="00222E34">
              <w:t>-1.38695E-6</w:t>
            </w:r>
          </w:p>
        </w:tc>
        <w:tc>
          <w:tcPr>
            <w:tcW w:w="995" w:type="dxa"/>
          </w:tcPr>
          <w:p w:rsidR="002459A6" w:rsidRPr="00222E34" w:rsidRDefault="002459A6" w:rsidP="002459A6">
            <w:pPr>
              <w:pStyle w:val="squish"/>
              <w:jc w:val="center"/>
            </w:pPr>
            <w:r>
              <w:t>721006</w:t>
            </w:r>
          </w:p>
        </w:tc>
      </w:tr>
      <w:tr w:rsidR="002459A6" w:rsidTr="002459A6">
        <w:trPr>
          <w:jc w:val="center"/>
        </w:trPr>
        <w:tc>
          <w:tcPr>
            <w:tcW w:w="1729" w:type="dxa"/>
          </w:tcPr>
          <w:p w:rsidR="002459A6" w:rsidRDefault="002459A6" w:rsidP="002459A6">
            <w:pPr>
              <w:pStyle w:val="squish"/>
            </w:pPr>
            <w:r>
              <w:t>Path 2, Girder 3</w:t>
            </w:r>
          </w:p>
        </w:tc>
        <w:tc>
          <w:tcPr>
            <w:tcW w:w="1404" w:type="dxa"/>
          </w:tcPr>
          <w:p w:rsidR="002459A6" w:rsidRDefault="002459A6" w:rsidP="002459A6">
            <w:pPr>
              <w:pStyle w:val="squish"/>
              <w:jc w:val="center"/>
            </w:pPr>
            <w:r w:rsidRPr="00222E34">
              <w:t>-1.90733E-6</w:t>
            </w:r>
          </w:p>
        </w:tc>
        <w:tc>
          <w:tcPr>
            <w:tcW w:w="995" w:type="dxa"/>
          </w:tcPr>
          <w:p w:rsidR="002459A6" w:rsidRDefault="002459A6" w:rsidP="002459A6">
            <w:pPr>
              <w:pStyle w:val="squish"/>
              <w:jc w:val="center"/>
            </w:pPr>
            <w:r>
              <w:t>524293</w:t>
            </w:r>
          </w:p>
        </w:tc>
        <w:tc>
          <w:tcPr>
            <w:tcW w:w="1729" w:type="dxa"/>
          </w:tcPr>
          <w:p w:rsidR="002459A6" w:rsidRDefault="002459A6" w:rsidP="002459A6">
            <w:pPr>
              <w:pStyle w:val="squish"/>
            </w:pPr>
            <w:r>
              <w:t>Path 2, Girder 3</w:t>
            </w:r>
          </w:p>
        </w:tc>
        <w:tc>
          <w:tcPr>
            <w:tcW w:w="1404" w:type="dxa"/>
          </w:tcPr>
          <w:p w:rsidR="002459A6" w:rsidRPr="00B42871" w:rsidRDefault="002459A6" w:rsidP="002459A6">
            <w:pPr>
              <w:pStyle w:val="squish"/>
              <w:jc w:val="center"/>
            </w:pPr>
            <w:r w:rsidRPr="007E6F21">
              <w:t>-1.51232E-6</w:t>
            </w:r>
          </w:p>
        </w:tc>
        <w:tc>
          <w:tcPr>
            <w:tcW w:w="995" w:type="dxa"/>
          </w:tcPr>
          <w:p w:rsidR="002459A6" w:rsidRPr="007E6F21" w:rsidRDefault="002459A6" w:rsidP="002459A6">
            <w:pPr>
              <w:pStyle w:val="squish"/>
              <w:jc w:val="center"/>
            </w:pPr>
            <w:r>
              <w:t>661235</w:t>
            </w:r>
          </w:p>
        </w:tc>
      </w:tr>
    </w:tbl>
    <w:p w:rsidR="008E36C9" w:rsidRDefault="00194824" w:rsidP="00194824">
      <w:pPr>
        <w:pStyle w:val="Heading5"/>
      </w:pPr>
      <w:r>
        <w:t>State-Space Parameters</w:t>
      </w:r>
    </w:p>
    <w:p w:rsidR="00133338" w:rsidRDefault="009720FF" w:rsidP="00133338">
      <w:r>
        <w:t xml:space="preserve">The 2-DOF state-space models were implemented in the manner described in a preceding section. The model input parameters included: </w:t>
      </w:r>
    </w:p>
    <w:p w:rsidR="009720FF" w:rsidRDefault="009720FF" w:rsidP="009720FF">
      <w:pPr>
        <w:pStyle w:val="ListParagraph"/>
        <w:numPr>
          <w:ilvl w:val="0"/>
          <w:numId w:val="15"/>
        </w:numPr>
      </w:pPr>
      <w:r>
        <w:t>Span length</w:t>
      </w:r>
    </w:p>
    <w:p w:rsidR="009720FF" w:rsidRDefault="009720FF" w:rsidP="009720FF">
      <w:pPr>
        <w:pStyle w:val="ListParagraph"/>
        <w:numPr>
          <w:ilvl w:val="0"/>
          <w:numId w:val="15"/>
        </w:numPr>
      </w:pPr>
      <w:r>
        <w:t>Number of Spans</w:t>
      </w:r>
    </w:p>
    <w:p w:rsidR="009720FF" w:rsidRDefault="009720FF" w:rsidP="009720FF">
      <w:pPr>
        <w:pStyle w:val="ListParagraph"/>
        <w:numPr>
          <w:ilvl w:val="0"/>
          <w:numId w:val="15"/>
        </w:numPr>
      </w:pPr>
      <w:r>
        <w:t>Bridge Mass</w:t>
      </w:r>
    </w:p>
    <w:p w:rsidR="009720FF" w:rsidRDefault="009720FF" w:rsidP="009720FF">
      <w:pPr>
        <w:pStyle w:val="ListParagraph"/>
        <w:numPr>
          <w:ilvl w:val="0"/>
          <w:numId w:val="15"/>
        </w:numPr>
      </w:pPr>
      <w:r>
        <w:t>EI</w:t>
      </w:r>
    </w:p>
    <w:p w:rsidR="009720FF" w:rsidRDefault="009720FF" w:rsidP="009720FF">
      <w:pPr>
        <w:pStyle w:val="ListParagraph"/>
        <w:numPr>
          <w:ilvl w:val="0"/>
          <w:numId w:val="15"/>
        </w:numPr>
      </w:pPr>
      <w:r>
        <w:lastRenderedPageBreak/>
        <w:t>Bridge Damping Ratio</w:t>
      </w:r>
    </w:p>
    <w:p w:rsidR="009720FF" w:rsidRDefault="009720FF" w:rsidP="009720FF">
      <w:pPr>
        <w:pStyle w:val="ListParagraph"/>
        <w:numPr>
          <w:ilvl w:val="0"/>
          <w:numId w:val="15"/>
        </w:numPr>
      </w:pPr>
      <w:r>
        <w:t>Vehicle Mass</w:t>
      </w:r>
    </w:p>
    <w:p w:rsidR="009720FF" w:rsidRDefault="009720FF" w:rsidP="009720FF">
      <w:pPr>
        <w:pStyle w:val="ListParagraph"/>
        <w:numPr>
          <w:ilvl w:val="0"/>
          <w:numId w:val="15"/>
        </w:numPr>
      </w:pPr>
      <w:r>
        <w:t>Vehicle Spring Stiffness</w:t>
      </w:r>
    </w:p>
    <w:p w:rsidR="009720FF" w:rsidRDefault="009720FF" w:rsidP="009720FF">
      <w:pPr>
        <w:pStyle w:val="ListParagraph"/>
        <w:numPr>
          <w:ilvl w:val="0"/>
          <w:numId w:val="15"/>
        </w:numPr>
      </w:pPr>
      <w:r>
        <w:t>Vehicle Damping Coefficient</w:t>
      </w:r>
    </w:p>
    <w:p w:rsidR="009720FF" w:rsidRDefault="009720FF" w:rsidP="009720FF">
      <w:pPr>
        <w:pStyle w:val="ListParagraph"/>
        <w:numPr>
          <w:ilvl w:val="0"/>
          <w:numId w:val="15"/>
        </w:numPr>
      </w:pPr>
      <w:r>
        <w:t>Vehicle Velocity</w:t>
      </w:r>
    </w:p>
    <w:p w:rsidR="00133338" w:rsidRPr="00133338" w:rsidRDefault="00477C70" w:rsidP="00133338">
      <w:r>
        <w:t>The bridge related parameters were defined for each FE model and vehicle path totaling 12 cases. These are summarized in the following table.</w:t>
      </w:r>
      <w:r w:rsidR="00165950">
        <w:t xml:space="preserve"> A structural damping ratio of 1% was assigned for all models. </w:t>
      </w:r>
      <w:r>
        <w:t>The vehicle parameters matched those assigned in the FE models.</w:t>
      </w:r>
    </w:p>
    <w:tbl>
      <w:tblPr>
        <w:tblW w:w="76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941"/>
      </w:tblGrid>
      <w:tr w:rsidR="00133338" w:rsidRPr="005F595B" w:rsidTr="00477C70">
        <w:trPr>
          <w:trHeight w:val="600"/>
          <w:jc w:val="center"/>
        </w:trPr>
        <w:tc>
          <w:tcPr>
            <w:tcW w:w="549" w:type="dxa"/>
            <w:shd w:val="clear" w:color="auto" w:fill="auto"/>
            <w:vAlign w:val="center"/>
            <w:hideMark/>
          </w:tcPr>
          <w:p w:rsidR="005F595B" w:rsidRPr="005F595B" w:rsidRDefault="005F595B" w:rsidP="00133338">
            <w:pPr>
              <w:pStyle w:val="squish"/>
              <w:jc w:val="center"/>
            </w:pPr>
          </w:p>
        </w:tc>
        <w:tc>
          <w:tcPr>
            <w:tcW w:w="10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5F595B" w:rsidRPr="005F595B" w:rsidRDefault="005F595B" w:rsidP="00133338">
            <w:pPr>
              <w:pStyle w:val="squish"/>
              <w:jc w:val="center"/>
              <w:rPr>
                <w:rFonts w:ascii="Calibri" w:hAnsi="Calibri" w:cs="Calibri"/>
                <w:color w:val="000000"/>
              </w:rPr>
            </w:pPr>
            <w:proofErr w:type="spellStart"/>
            <w:r w:rsidRPr="005F595B">
              <w:rPr>
                <w:rFonts w:ascii="Calibri" w:hAnsi="Calibri" w:cs="Calibri"/>
                <w:color w:val="000000"/>
              </w:rPr>
              <w:t>K</w:t>
            </w:r>
            <w:r w:rsidRPr="005F595B">
              <w:rPr>
                <w:rFonts w:ascii="Calibri" w:hAnsi="Calibri" w:cs="Calibri"/>
                <w:color w:val="000000"/>
                <w:vertAlign w:val="subscript"/>
              </w:rPr>
              <w:t>mid</w:t>
            </w:r>
            <w:proofErr w:type="spellEnd"/>
            <w:r w:rsidRPr="005F595B">
              <w:rPr>
                <w:rFonts w:ascii="Calibri" w:hAnsi="Calibri" w:cs="Calibri"/>
                <w:color w:val="000000"/>
              </w:rPr>
              <w:t xml:space="preserve"> (</w:t>
            </w:r>
            <w:proofErr w:type="spellStart"/>
            <w:r w:rsidRPr="005F595B">
              <w:rPr>
                <w:rFonts w:ascii="Calibri" w:hAnsi="Calibri" w:cs="Calibri"/>
                <w:color w:val="000000"/>
              </w:rPr>
              <w:t>lb</w:t>
            </w:r>
            <w:proofErr w:type="spellEnd"/>
            <w:r w:rsidRPr="005F595B">
              <w:rPr>
                <w:rFonts w:ascii="Calibri" w:hAnsi="Calibri" w:cs="Calibri"/>
                <w:color w:val="000000"/>
              </w:rPr>
              <w:t>/in)</w:t>
            </w:r>
          </w:p>
        </w:tc>
        <w:tc>
          <w:tcPr>
            <w:tcW w:w="1158"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941"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Mass (</w:t>
            </w:r>
            <w:proofErr w:type="spellStart"/>
            <w:r w:rsidRPr="005F595B">
              <w:rPr>
                <w:rFonts w:ascii="Calibri" w:hAnsi="Calibri" w:cs="Calibri"/>
                <w:color w:val="000000"/>
              </w:rPr>
              <w:t>slinch</w:t>
            </w:r>
            <w:proofErr w:type="spellEnd"/>
            <w:r w:rsidRPr="005F595B">
              <w:rPr>
                <w:rFonts w:ascii="Calibri" w:hAnsi="Calibri" w:cs="Calibri"/>
                <w:color w:val="000000"/>
              </w:rPr>
              <w:t>)</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54E+12</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05.16</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8E+12</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72.22</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186E+11</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83.37</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507E+11</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8.16</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791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06.46</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303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65.4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02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54.51</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18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64.1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58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07.9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8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32.65</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9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641.00</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2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46.09</w:t>
            </w:r>
          </w:p>
        </w:tc>
      </w:tr>
    </w:tbl>
    <w:p w:rsidR="0037187D" w:rsidRDefault="0037187D" w:rsidP="00133338">
      <w:pPr>
        <w:pStyle w:val="Heading4"/>
      </w:pPr>
      <w:r>
        <w:t>Vehicle Models</w:t>
      </w:r>
    </w:p>
    <w:p w:rsidR="00F47D53" w:rsidRDefault="00F47D53" w:rsidP="00F47D53">
      <w:r>
        <w:t xml:space="preserve">For each model, a </w:t>
      </w:r>
      <w:r w:rsidR="007D7D77">
        <w:t xml:space="preserve">corresponding </w:t>
      </w:r>
      <w:r>
        <w:t>vehicle model was created with a natural frequency just slightly above the first natural frequency of the bridge. Vehicle models consisted of a single sprung mass with viscous damping (10%). The following table details the parameters for each vehicle model.</w:t>
      </w:r>
    </w:p>
    <w:tbl>
      <w:tblPr>
        <w:tblStyle w:val="TableGrid"/>
        <w:tblW w:w="0" w:type="auto"/>
        <w:tblLook w:val="04A0" w:firstRow="1" w:lastRow="0" w:firstColumn="1" w:lastColumn="0" w:noHBand="0" w:noVBand="1"/>
      </w:tblPr>
      <w:tblGrid>
        <w:gridCol w:w="1780"/>
        <w:gridCol w:w="1794"/>
        <w:gridCol w:w="1794"/>
        <w:gridCol w:w="1794"/>
        <w:gridCol w:w="1694"/>
      </w:tblGrid>
      <w:tr w:rsidR="00F47D53" w:rsidTr="007D7D77">
        <w:tc>
          <w:tcPr>
            <w:tcW w:w="1915" w:type="dxa"/>
          </w:tcPr>
          <w:p w:rsidR="00F47D53" w:rsidRDefault="00F47D53" w:rsidP="00F47D53">
            <w:pPr>
              <w:pStyle w:val="squish"/>
            </w:pPr>
          </w:p>
        </w:tc>
        <w:tc>
          <w:tcPr>
            <w:tcW w:w="1915" w:type="dxa"/>
          </w:tcPr>
          <w:p w:rsidR="00F47D53" w:rsidRDefault="00F47D53" w:rsidP="00F47D53">
            <w:pPr>
              <w:pStyle w:val="squish"/>
            </w:pPr>
            <w:r>
              <w:t>40 ft span</w:t>
            </w:r>
          </w:p>
        </w:tc>
        <w:tc>
          <w:tcPr>
            <w:tcW w:w="1915" w:type="dxa"/>
          </w:tcPr>
          <w:p w:rsidR="00F47D53" w:rsidRDefault="00F47D53" w:rsidP="00F47D53">
            <w:pPr>
              <w:pStyle w:val="squish"/>
            </w:pPr>
            <w:r>
              <w:t>100 ft span</w:t>
            </w:r>
          </w:p>
        </w:tc>
        <w:tc>
          <w:tcPr>
            <w:tcW w:w="1915" w:type="dxa"/>
          </w:tcPr>
          <w:p w:rsidR="00F47D53" w:rsidRDefault="00F47D53" w:rsidP="00F47D53">
            <w:pPr>
              <w:pStyle w:val="squish"/>
            </w:pPr>
            <w:r>
              <w:t>140 ft span</w:t>
            </w:r>
          </w:p>
        </w:tc>
        <w:tc>
          <w:tcPr>
            <w:tcW w:w="1916" w:type="dxa"/>
          </w:tcPr>
          <w:p w:rsidR="00F47D53" w:rsidRDefault="00F47D53" w:rsidP="00F47D53">
            <w:pPr>
              <w:pStyle w:val="squish"/>
            </w:pPr>
          </w:p>
        </w:tc>
      </w:tr>
      <w:tr w:rsidR="00F47D53" w:rsidTr="007D7D77">
        <w:tc>
          <w:tcPr>
            <w:tcW w:w="1915" w:type="dxa"/>
          </w:tcPr>
          <w:p w:rsidR="00F47D53" w:rsidRDefault="00F47D53" w:rsidP="00F47D53">
            <w:pPr>
              <w:pStyle w:val="squish"/>
            </w:pPr>
            <w:r>
              <w:t>Mass</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6" w:type="dxa"/>
          </w:tcPr>
          <w:p w:rsidR="00F47D53" w:rsidRDefault="00F47D53" w:rsidP="00F47D53">
            <w:pPr>
              <w:pStyle w:val="squish"/>
            </w:pPr>
            <w:proofErr w:type="spellStart"/>
            <w:r>
              <w:t>slinch</w:t>
            </w:r>
            <w:proofErr w:type="spellEnd"/>
          </w:p>
        </w:tc>
      </w:tr>
      <w:tr w:rsidR="00F47D53" w:rsidTr="007D7D77">
        <w:tc>
          <w:tcPr>
            <w:tcW w:w="1915" w:type="dxa"/>
          </w:tcPr>
          <w:p w:rsidR="00F47D53" w:rsidRDefault="00F47D53" w:rsidP="00F47D53">
            <w:pPr>
              <w:pStyle w:val="squish"/>
            </w:pPr>
            <w:r>
              <w:t>Spring Stiffness</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8.7929E+05</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1.6150E+05</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4.9846E+04</w:t>
            </w:r>
          </w:p>
        </w:tc>
        <w:tc>
          <w:tcPr>
            <w:tcW w:w="1916" w:type="dxa"/>
          </w:tcPr>
          <w:p w:rsidR="00F47D53" w:rsidRDefault="00F47D53" w:rsidP="00F47D53">
            <w:pPr>
              <w:pStyle w:val="squish"/>
            </w:pPr>
            <w:proofErr w:type="spellStart"/>
            <w:r>
              <w:t>lb</w:t>
            </w:r>
            <w:proofErr w:type="spellEnd"/>
            <w:r>
              <w:t>/in</w:t>
            </w:r>
          </w:p>
        </w:tc>
      </w:tr>
      <w:tr w:rsidR="00F47D53" w:rsidTr="007D7D77">
        <w:tc>
          <w:tcPr>
            <w:tcW w:w="1915" w:type="dxa"/>
          </w:tcPr>
          <w:p w:rsidR="00F47D53" w:rsidRDefault="00F47D53" w:rsidP="00F47D53">
            <w:pPr>
              <w:pStyle w:val="squish"/>
            </w:pPr>
            <w:r>
              <w:t>Damping Coefficient</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652.23 (1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1136.67 (1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631.48 (10%)</w:t>
            </w:r>
          </w:p>
        </w:tc>
        <w:tc>
          <w:tcPr>
            <w:tcW w:w="1916" w:type="dxa"/>
          </w:tcPr>
          <w:p w:rsidR="00F47D53" w:rsidRDefault="00F47D53" w:rsidP="00F47D53">
            <w:pPr>
              <w:pStyle w:val="squish"/>
            </w:pPr>
            <w:proofErr w:type="spellStart"/>
            <w:r>
              <w:t>lb</w:t>
            </w:r>
            <w:proofErr w:type="spellEnd"/>
            <w:r>
              <w:t>-s/in</w:t>
            </w:r>
          </w:p>
        </w:tc>
      </w:tr>
      <w:tr w:rsidR="00F47D53" w:rsidTr="007D7D77">
        <w:tc>
          <w:tcPr>
            <w:tcW w:w="1915" w:type="dxa"/>
          </w:tcPr>
          <w:p w:rsidR="00F47D53" w:rsidRDefault="00F47D53" w:rsidP="00F47D53">
            <w:pPr>
              <w:pStyle w:val="squish"/>
            </w:pPr>
            <w:r>
              <w:t>Damped Natural Frequency</w:t>
            </w:r>
          </w:p>
        </w:tc>
        <w:tc>
          <w:tcPr>
            <w:tcW w:w="1915" w:type="dxa"/>
            <w:vAlign w:val="center"/>
          </w:tcPr>
          <w:p w:rsidR="00F47D53" w:rsidRDefault="00F47D53" w:rsidP="00F47D53">
            <w:pPr>
              <w:pStyle w:val="squish"/>
            </w:pPr>
            <w:r>
              <w:t>10.5</w:t>
            </w:r>
          </w:p>
        </w:tc>
        <w:tc>
          <w:tcPr>
            <w:tcW w:w="1915" w:type="dxa"/>
            <w:vAlign w:val="center"/>
          </w:tcPr>
          <w:p w:rsidR="00F47D53" w:rsidRDefault="00F47D53" w:rsidP="00F47D53">
            <w:pPr>
              <w:pStyle w:val="squish"/>
            </w:pPr>
            <w:r>
              <w:t>4.5</w:t>
            </w:r>
          </w:p>
        </w:tc>
        <w:tc>
          <w:tcPr>
            <w:tcW w:w="1915" w:type="dxa"/>
            <w:vAlign w:val="center"/>
          </w:tcPr>
          <w:p w:rsidR="00F47D53" w:rsidRDefault="00F47D53" w:rsidP="00F47D53">
            <w:pPr>
              <w:pStyle w:val="squish"/>
            </w:pPr>
            <w:r>
              <w:t>2.5</w:t>
            </w:r>
          </w:p>
        </w:tc>
        <w:tc>
          <w:tcPr>
            <w:tcW w:w="1916" w:type="dxa"/>
          </w:tcPr>
          <w:p w:rsidR="00F47D53" w:rsidRDefault="00F47D53" w:rsidP="00F47D53">
            <w:pPr>
              <w:pStyle w:val="squish"/>
            </w:pPr>
            <w:r>
              <w:t>Hz</w:t>
            </w:r>
          </w:p>
        </w:tc>
      </w:tr>
    </w:tbl>
    <w:p w:rsidR="00477C70" w:rsidRDefault="00477C70" w:rsidP="00F47D53"/>
    <w:p w:rsidR="00F47D53" w:rsidRDefault="00F47D53" w:rsidP="00F47D53">
      <w:r>
        <w:lastRenderedPageBreak/>
        <w:t xml:space="preserve">A vehicle model was also created that was used in analyses across all models. This vehicle model was a single sprung mass with a natural frequency of 2.8 Hz. The parameters were as listed below. </w:t>
      </w:r>
    </w:p>
    <w:tbl>
      <w:tblPr>
        <w:tblStyle w:val="TableGrid"/>
        <w:tblW w:w="0" w:type="auto"/>
        <w:jc w:val="center"/>
        <w:tblLook w:val="04A0" w:firstRow="1" w:lastRow="0" w:firstColumn="1" w:lastColumn="0" w:noHBand="0" w:noVBand="1"/>
      </w:tblPr>
      <w:tblGrid>
        <w:gridCol w:w="2147"/>
        <w:gridCol w:w="1051"/>
        <w:gridCol w:w="939"/>
      </w:tblGrid>
      <w:tr w:rsidR="00F47D53" w:rsidTr="00D36DB9">
        <w:trPr>
          <w:jc w:val="center"/>
        </w:trPr>
        <w:tc>
          <w:tcPr>
            <w:tcW w:w="2147" w:type="dxa"/>
          </w:tcPr>
          <w:p w:rsidR="00F47D53" w:rsidRDefault="00F47D53" w:rsidP="00F47D53">
            <w:pPr>
              <w:pStyle w:val="squish"/>
            </w:pPr>
            <w:r>
              <w:t>Mass</w:t>
            </w:r>
          </w:p>
        </w:tc>
        <w:tc>
          <w:tcPr>
            <w:tcW w:w="1051" w:type="dxa"/>
          </w:tcPr>
          <w:p w:rsidR="00F47D53" w:rsidRDefault="00F47D53" w:rsidP="00F47D53">
            <w:pPr>
              <w:pStyle w:val="squish"/>
            </w:pPr>
            <w:r>
              <w:t>200</w:t>
            </w:r>
          </w:p>
        </w:tc>
        <w:tc>
          <w:tcPr>
            <w:tcW w:w="939" w:type="dxa"/>
          </w:tcPr>
          <w:p w:rsidR="00F47D53" w:rsidRDefault="00F47D53" w:rsidP="00F47D53">
            <w:pPr>
              <w:pStyle w:val="squish"/>
            </w:pPr>
            <w:proofErr w:type="spellStart"/>
            <w:r>
              <w:t>Slinch</w:t>
            </w:r>
            <w:proofErr w:type="spellEnd"/>
          </w:p>
        </w:tc>
      </w:tr>
      <w:tr w:rsidR="00F47D53" w:rsidTr="00D36DB9">
        <w:trPr>
          <w:jc w:val="center"/>
        </w:trPr>
        <w:tc>
          <w:tcPr>
            <w:tcW w:w="2147" w:type="dxa"/>
          </w:tcPr>
          <w:p w:rsidR="00F47D53" w:rsidRDefault="00F47D53" w:rsidP="00F47D53">
            <w:pPr>
              <w:pStyle w:val="squish"/>
            </w:pPr>
            <w:r>
              <w:t>Spring Stiffness</w:t>
            </w:r>
          </w:p>
        </w:tc>
        <w:tc>
          <w:tcPr>
            <w:tcW w:w="1051" w:type="dxa"/>
          </w:tcPr>
          <w:p w:rsidR="00F47D53" w:rsidRDefault="00F47D53" w:rsidP="00F47D53">
            <w:pPr>
              <w:pStyle w:val="squish"/>
            </w:pPr>
            <w:r>
              <w:t>61</w:t>
            </w:r>
            <w:r w:rsidRPr="008B6AB2">
              <w:t>902</w:t>
            </w:r>
            <w:r>
              <w:t>.</w:t>
            </w:r>
            <w:r w:rsidRPr="008B6AB2">
              <w:t>2</w:t>
            </w:r>
          </w:p>
        </w:tc>
        <w:tc>
          <w:tcPr>
            <w:tcW w:w="939" w:type="dxa"/>
          </w:tcPr>
          <w:p w:rsidR="00F47D53" w:rsidRDefault="00F47D53" w:rsidP="00F47D53">
            <w:pPr>
              <w:pStyle w:val="squish"/>
            </w:pPr>
            <w:proofErr w:type="spellStart"/>
            <w:r>
              <w:t>Lb</w:t>
            </w:r>
            <w:proofErr w:type="spellEnd"/>
            <w:r>
              <w:t>/in</w:t>
            </w:r>
          </w:p>
        </w:tc>
      </w:tr>
      <w:tr w:rsidR="00F47D53" w:rsidTr="00D36DB9">
        <w:trPr>
          <w:jc w:val="center"/>
        </w:trPr>
        <w:tc>
          <w:tcPr>
            <w:tcW w:w="2147" w:type="dxa"/>
          </w:tcPr>
          <w:p w:rsidR="00F47D53" w:rsidRDefault="00F47D53" w:rsidP="00F47D53">
            <w:pPr>
              <w:pStyle w:val="squish"/>
            </w:pPr>
            <w:r>
              <w:t>Damping Coefficient</w:t>
            </w:r>
          </w:p>
        </w:tc>
        <w:tc>
          <w:tcPr>
            <w:tcW w:w="1051" w:type="dxa"/>
          </w:tcPr>
          <w:p w:rsidR="00F47D53" w:rsidRDefault="00F47D53"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F47D53" w:rsidRDefault="00F47D53" w:rsidP="00F47D53">
            <w:pPr>
              <w:pStyle w:val="squish"/>
            </w:pPr>
            <w:proofErr w:type="spellStart"/>
            <w:r>
              <w:t>Lb</w:t>
            </w:r>
            <w:proofErr w:type="spellEnd"/>
            <w:r>
              <w:t>-s/in</w:t>
            </w:r>
          </w:p>
        </w:tc>
      </w:tr>
    </w:tbl>
    <w:p w:rsidR="0037187D" w:rsidRPr="0037187D" w:rsidRDefault="0037187D" w:rsidP="0037187D">
      <w:pPr>
        <w:pStyle w:val="Heading4"/>
      </w:pPr>
      <w:r>
        <w:t>Profiles</w:t>
      </w:r>
    </w:p>
    <w:p w:rsidR="0037187D" w:rsidRDefault="00170A6F" w:rsidP="0037187D">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describes the process whereby the profile is defined by frequency content and is generated through the summation of sine functions</w:t>
      </w:r>
      <w:r w:rsidR="0037187D">
        <w:t xml:space="preserve"> with amplitudes set according to PSD parameters. These parameters, defined by the standard, include a waviness value</w:t>
      </w:r>
      <w:r w:rsidR="00F60B64">
        <w:t xml:space="preserve"> (</w:t>
      </w:r>
      <w:r w:rsidR="00F60B64">
        <w:rPr>
          <w:i/>
        </w:rPr>
        <w:t>w</w:t>
      </w:r>
      <w:r w:rsidR="00F60B64">
        <w:t>)</w:t>
      </w:r>
      <w:r w:rsidR="0037187D">
        <w:t xml:space="preserve"> and the amplitude of the PSD function at a spatial wavelength equal to 10 meters</w:t>
      </w:r>
      <w:r w:rsidR="00F60B64">
        <w:t xml:space="preserve"> (</w:t>
      </w:r>
      <w:r w:rsidR="00F60B64" w:rsidRPr="00F60B64">
        <w:rPr>
          <w:i/>
        </w:rPr>
        <w:t>C</w:t>
      </w:r>
      <w:r w:rsidR="00F60B64" w:rsidRPr="00F60B64">
        <w:rPr>
          <w:i/>
          <w:vertAlign w:val="subscript"/>
        </w:rPr>
        <w:t>10</w:t>
      </w:r>
      <w:r w:rsidR="00F60B64">
        <w:t>)</w:t>
      </w:r>
      <w:r w:rsidR="0037187D">
        <w:t xml:space="preserve">. The PSD amplitude </w:t>
      </w:r>
      <w:r w:rsidR="00F60B64">
        <w:t>of each</w:t>
      </w:r>
      <w:r w:rsidR="0037187D">
        <w:t xml:space="preserve"> frequency band </w:t>
      </w:r>
      <w:r w:rsidR="00F60B64">
        <w:t>is</w:t>
      </w:r>
      <w:r w:rsidR="0037187D">
        <w:t xml:space="preserve"> </w:t>
      </w:r>
      <w:r w:rsidR="00F60B64">
        <w:t>t</w:t>
      </w:r>
      <w:r w:rsidR="0037187D">
        <w:t xml:space="preserve">herefore </w:t>
      </w:r>
      <w:r w:rsidR="00F60B64">
        <w:t>assigned</w:t>
      </w:r>
      <w:r w:rsidR="0037187D">
        <w:t xml:space="preserve"> according to the following equation.</w:t>
      </w:r>
    </w:p>
    <w:p w:rsidR="0037187D" w:rsidRDefault="00AC793B" w:rsidP="0037187D">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p w:rsidR="0037187D" w:rsidRDefault="00F60B64" w:rsidP="0037187D">
      <w:r w:rsidRPr="00F60B64">
        <w:rPr>
          <w:b/>
        </w:rPr>
        <w:t>A more detailed description of generating artificial profiles according to the ISO 8608 standard can be found in the appendix.</w:t>
      </w:r>
      <w:r>
        <w:t xml:space="preserve"> </w:t>
      </w:r>
      <w:r w:rsidR="0037187D">
        <w:t>The profiles were created using the following parameter set:</w:t>
      </w:r>
    </w:p>
    <w:tbl>
      <w:tblPr>
        <w:tblStyle w:val="TableGrid"/>
        <w:tblW w:w="0" w:type="auto"/>
        <w:jc w:val="center"/>
        <w:tblLook w:val="04A0" w:firstRow="1" w:lastRow="0" w:firstColumn="1" w:lastColumn="0" w:noHBand="0" w:noVBand="1"/>
      </w:tblPr>
      <w:tblGrid>
        <w:gridCol w:w="1174"/>
        <w:gridCol w:w="1238"/>
      </w:tblGrid>
      <w:tr w:rsidR="0037187D" w:rsidTr="00F60B64">
        <w:trPr>
          <w:jc w:val="center"/>
        </w:trPr>
        <w:tc>
          <w:tcPr>
            <w:tcW w:w="1174" w:type="dxa"/>
          </w:tcPr>
          <w:p w:rsidR="0037187D" w:rsidRDefault="0037187D" w:rsidP="00F60B64">
            <w:pPr>
              <w:pStyle w:val="squish"/>
            </w:pPr>
            <w:r>
              <w:t>Waviness</w:t>
            </w:r>
          </w:p>
        </w:tc>
        <w:tc>
          <w:tcPr>
            <w:tcW w:w="1238" w:type="dxa"/>
          </w:tcPr>
          <w:p w:rsidR="0037187D" w:rsidRDefault="0037187D" w:rsidP="00F60B64">
            <w:pPr>
              <w:pStyle w:val="squish"/>
            </w:pPr>
            <w:r>
              <w:t>{2, 3, 4}</w:t>
            </w:r>
          </w:p>
        </w:tc>
      </w:tr>
      <w:tr w:rsidR="0037187D" w:rsidTr="00F60B64">
        <w:trPr>
          <w:jc w:val="center"/>
        </w:trPr>
        <w:tc>
          <w:tcPr>
            <w:tcW w:w="1174" w:type="dxa"/>
          </w:tcPr>
          <w:p w:rsidR="0037187D" w:rsidRPr="00F244C3" w:rsidRDefault="0037187D"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37187D" w:rsidRDefault="0037187D" w:rsidP="00F60B64">
            <w:pPr>
              <w:pStyle w:val="squish"/>
            </w:pPr>
            <w:r>
              <w:t>{300, 600}</w:t>
            </w:r>
          </w:p>
        </w:tc>
      </w:tr>
    </w:tbl>
    <w:p w:rsidR="00F60B64" w:rsidRDefault="0037187D" w:rsidP="00F60B64">
      <w:r>
        <w:t xml:space="preserve">Full factorial sampling of the above parameter sets yields 6 profiles, however, each profile generation </w:t>
      </w:r>
      <w:r w:rsidR="00F60B64">
        <w:t>was performed</w:t>
      </w:r>
      <w:r>
        <w:t xml:space="preserve"> twice with different phase angles (reseeded random number generator for random uniform distribution). </w:t>
      </w:r>
      <w:r w:rsidR="00F60B64">
        <w:t>Therefore,</w:t>
      </w:r>
      <w:r>
        <w:t xml:space="preserve"> a total of 15 test case profiles </w:t>
      </w:r>
      <w:r w:rsidR="00F60B64">
        <w:t>are</w:t>
      </w:r>
      <w:r>
        <w:t xml:space="preserve"> examined (3 real profiles, 12 artificially generated). </w:t>
      </w:r>
      <w:r w:rsidR="00F60B64">
        <w:t xml:space="preserve">Each profile was created with a length such that it could fully cover the longest vehicle path, including approach. Since the longest test-case </w:t>
      </w:r>
      <w:r w:rsidR="00F60B64">
        <w:lastRenderedPageBreak/>
        <w:t>bridge was 280 feet long with a 320-foot long approach, a minimum profile length of 600 feet was required. The test-case profiles were therefore created with a total length of 650 feet.</w:t>
      </w:r>
    </w:p>
    <w:p w:rsidR="00477C70" w:rsidRDefault="00477C70" w:rsidP="00477C70">
      <w:pPr>
        <w:pStyle w:val="Heading4"/>
      </w:pPr>
      <w:r>
        <w:t>Simulation Decisions</w:t>
      </w:r>
    </w:p>
    <w:p w:rsidR="00477C70" w:rsidRDefault="00477C70" w:rsidP="00477C70">
      <w:pPr>
        <w:pStyle w:val="Heading5"/>
      </w:pPr>
      <w:r>
        <w:t>LUSAS FE</w:t>
      </w:r>
    </w:p>
    <w:p w:rsidR="00D12705" w:rsidRDefault="00D12705" w:rsidP="00D12705">
      <w:r>
        <w:t>The simulation process consisted of following steps.</w:t>
      </w:r>
    </w:p>
    <w:p w:rsidR="00D12705" w:rsidRDefault="00853E09" w:rsidP="00D12705">
      <w:pPr>
        <w:pStyle w:val="ListParagraph"/>
        <w:numPr>
          <w:ilvl w:val="0"/>
          <w:numId w:val="16"/>
        </w:numPr>
      </w:pPr>
      <w:r>
        <w:t>E</w:t>
      </w:r>
      <w:r w:rsidR="00D12705">
        <w:t>igenvalue analysis to obtain undamped natural modes of vibration</w:t>
      </w:r>
    </w:p>
    <w:p w:rsidR="00D12705" w:rsidRDefault="00853E09" w:rsidP="00D12705">
      <w:pPr>
        <w:pStyle w:val="ListParagraph"/>
        <w:numPr>
          <w:ilvl w:val="0"/>
          <w:numId w:val="16"/>
        </w:numPr>
      </w:pPr>
      <w:r>
        <w:t>Incremental</w:t>
      </w:r>
      <w:r w:rsidR="00D12705">
        <w:t xml:space="preserve"> unit load analysis along vehicle path of travel</w:t>
      </w:r>
    </w:p>
    <w:p w:rsidR="00853E09" w:rsidRDefault="00853E09" w:rsidP="00D12705">
      <w:pPr>
        <w:pStyle w:val="ListParagraph"/>
        <w:numPr>
          <w:ilvl w:val="0"/>
          <w:numId w:val="16"/>
        </w:numPr>
      </w:pPr>
      <w:r>
        <w:t>Calculation of the equivalent modal forces for each of these distinct locations</w:t>
      </w:r>
    </w:p>
    <w:p w:rsidR="00853E09" w:rsidRDefault="00853E09" w:rsidP="00D12705">
      <w:pPr>
        <w:pStyle w:val="ListParagraph"/>
        <w:numPr>
          <w:ilvl w:val="0"/>
          <w:numId w:val="16"/>
        </w:numPr>
      </w:pPr>
      <w:r>
        <w:t>Definition of moving-mass solver parameters</w:t>
      </w:r>
    </w:p>
    <w:p w:rsidR="00853E09" w:rsidRDefault="00853E09" w:rsidP="00D12705">
      <w:pPr>
        <w:pStyle w:val="ListParagraph"/>
        <w:numPr>
          <w:ilvl w:val="0"/>
          <w:numId w:val="16"/>
        </w:numPr>
      </w:pPr>
      <w:r>
        <w:t>Selection of desired response quantities</w:t>
      </w:r>
    </w:p>
    <w:p w:rsidR="00853E09" w:rsidRDefault="00853E09" w:rsidP="00D12705">
      <w:pPr>
        <w:pStyle w:val="ListParagraph"/>
        <w:numPr>
          <w:ilvl w:val="0"/>
          <w:numId w:val="16"/>
        </w:numPr>
      </w:pPr>
      <w:r>
        <w:t>Moving mass analysis</w:t>
      </w:r>
    </w:p>
    <w:p w:rsidR="00D12705" w:rsidRDefault="00A77260" w:rsidP="00A77260">
      <w:r>
        <w:t xml:space="preserve">For </w:t>
      </w:r>
      <w:r w:rsidR="00853E09">
        <w:t>decisions made in these steps are as follows.</w:t>
      </w:r>
    </w:p>
    <w:tbl>
      <w:tblPr>
        <w:tblStyle w:val="TableGrid"/>
        <w:tblW w:w="8122" w:type="dxa"/>
        <w:jc w:val="center"/>
        <w:tblLook w:val="04A0" w:firstRow="1" w:lastRow="0" w:firstColumn="1" w:lastColumn="0" w:noHBand="0" w:noVBand="1"/>
      </w:tblPr>
      <w:tblGrid>
        <w:gridCol w:w="3742"/>
        <w:gridCol w:w="2753"/>
        <w:gridCol w:w="901"/>
        <w:gridCol w:w="726"/>
      </w:tblGrid>
      <w:tr w:rsidR="001321BA" w:rsidTr="001321BA">
        <w:trPr>
          <w:jc w:val="center"/>
        </w:trPr>
        <w:tc>
          <w:tcPr>
            <w:tcW w:w="3742" w:type="dxa"/>
          </w:tcPr>
          <w:p w:rsidR="001321BA" w:rsidRDefault="001321BA" w:rsidP="009C2BDC">
            <w:pPr>
              <w:pStyle w:val="squish"/>
            </w:pPr>
            <w:bookmarkStart w:id="35" w:name="_Hlk2164515"/>
            <w:r>
              <w:t>Decision</w:t>
            </w:r>
          </w:p>
        </w:tc>
        <w:tc>
          <w:tcPr>
            <w:tcW w:w="2753" w:type="dxa"/>
          </w:tcPr>
          <w:p w:rsidR="001321BA" w:rsidRDefault="001321BA" w:rsidP="001321BA">
            <w:pPr>
              <w:pStyle w:val="squish"/>
              <w:jc w:val="right"/>
            </w:pPr>
            <w:r>
              <w:t>Selection</w:t>
            </w:r>
          </w:p>
        </w:tc>
        <w:tc>
          <w:tcPr>
            <w:tcW w:w="901" w:type="dxa"/>
          </w:tcPr>
          <w:p w:rsidR="001321BA" w:rsidRDefault="001321BA" w:rsidP="001321BA">
            <w:pPr>
              <w:pStyle w:val="squish"/>
              <w:jc w:val="both"/>
            </w:pPr>
            <w:r>
              <w:t>Units</w:t>
            </w:r>
          </w:p>
        </w:tc>
        <w:tc>
          <w:tcPr>
            <w:tcW w:w="726" w:type="dxa"/>
          </w:tcPr>
          <w:p w:rsidR="001321BA" w:rsidRDefault="001321BA" w:rsidP="001321BA">
            <w:pPr>
              <w:pStyle w:val="squish"/>
              <w:jc w:val="center"/>
            </w:pPr>
            <w:r>
              <w:t>Step</w:t>
            </w:r>
          </w:p>
        </w:tc>
      </w:tr>
      <w:tr w:rsidR="001321BA" w:rsidTr="001321BA">
        <w:trPr>
          <w:jc w:val="center"/>
        </w:trPr>
        <w:tc>
          <w:tcPr>
            <w:tcW w:w="3742" w:type="dxa"/>
          </w:tcPr>
          <w:p w:rsidR="001321BA" w:rsidRDefault="001321BA" w:rsidP="009C2BDC">
            <w:pPr>
              <w:pStyle w:val="squish"/>
            </w:pPr>
            <w:r>
              <w:t>Number of modes to solve for/include</w:t>
            </w:r>
          </w:p>
        </w:tc>
        <w:tc>
          <w:tcPr>
            <w:tcW w:w="2753" w:type="dxa"/>
          </w:tcPr>
          <w:p w:rsidR="001321BA" w:rsidRDefault="001321BA" w:rsidP="001321BA">
            <w:pPr>
              <w:pStyle w:val="squish"/>
              <w:jc w:val="right"/>
            </w:pPr>
            <w:r>
              <w:t>15</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1, 4</w:t>
            </w:r>
          </w:p>
        </w:tc>
      </w:tr>
      <w:tr w:rsidR="001321BA" w:rsidTr="001321BA">
        <w:trPr>
          <w:jc w:val="center"/>
        </w:trPr>
        <w:tc>
          <w:tcPr>
            <w:tcW w:w="3742" w:type="dxa"/>
          </w:tcPr>
          <w:p w:rsidR="001321BA" w:rsidRDefault="001321BA" w:rsidP="009C2BDC">
            <w:pPr>
              <w:pStyle w:val="squish"/>
            </w:pPr>
            <w:r>
              <w:t>Incremental distance along load-path</w:t>
            </w:r>
          </w:p>
        </w:tc>
        <w:tc>
          <w:tcPr>
            <w:tcW w:w="2753" w:type="dxa"/>
          </w:tcPr>
          <w:p w:rsidR="001321BA" w:rsidRDefault="001321BA" w:rsidP="001321BA">
            <w:pPr>
              <w:pStyle w:val="squish"/>
              <w:jc w:val="right"/>
            </w:pPr>
            <w:r>
              <w:t>6</w:t>
            </w:r>
          </w:p>
        </w:tc>
        <w:tc>
          <w:tcPr>
            <w:tcW w:w="901" w:type="dxa"/>
          </w:tcPr>
          <w:p w:rsidR="001321BA" w:rsidRDefault="001321BA" w:rsidP="001321BA">
            <w:pPr>
              <w:pStyle w:val="squish"/>
              <w:jc w:val="both"/>
            </w:pPr>
            <w:r>
              <w:t>inches</w:t>
            </w:r>
          </w:p>
        </w:tc>
        <w:tc>
          <w:tcPr>
            <w:tcW w:w="726" w:type="dxa"/>
          </w:tcPr>
          <w:p w:rsidR="001321BA" w:rsidRDefault="001321BA" w:rsidP="001321BA">
            <w:pPr>
              <w:pStyle w:val="squish"/>
              <w:jc w:val="center"/>
            </w:pPr>
            <w:r>
              <w:t>2</w:t>
            </w:r>
          </w:p>
        </w:tc>
      </w:tr>
      <w:tr w:rsidR="001321BA" w:rsidTr="001321BA">
        <w:trPr>
          <w:jc w:val="center"/>
        </w:trPr>
        <w:tc>
          <w:tcPr>
            <w:tcW w:w="3742" w:type="dxa"/>
          </w:tcPr>
          <w:p w:rsidR="001321BA" w:rsidRDefault="001321BA" w:rsidP="009C2BDC">
            <w:pPr>
              <w:pStyle w:val="squish"/>
            </w:pPr>
            <w:r>
              <w:t>Time integration scheme</w:t>
            </w:r>
          </w:p>
        </w:tc>
        <w:tc>
          <w:tcPr>
            <w:tcW w:w="2753" w:type="dxa"/>
          </w:tcPr>
          <w:p w:rsidR="001321BA" w:rsidRDefault="001321BA" w:rsidP="001321BA">
            <w:pPr>
              <w:pStyle w:val="squish"/>
              <w:jc w:val="right"/>
            </w:pPr>
            <w:proofErr w:type="spellStart"/>
            <w:r>
              <w:t>Hilber</w:t>
            </w:r>
            <w:proofErr w:type="spellEnd"/>
            <w:r>
              <w:t xml:space="preserve"> Hughes Taylor (HHT)</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Profile interpolation method</w:t>
            </w:r>
          </w:p>
        </w:tc>
        <w:tc>
          <w:tcPr>
            <w:tcW w:w="2753" w:type="dxa"/>
          </w:tcPr>
          <w:p w:rsidR="001321BA" w:rsidRDefault="001321BA" w:rsidP="001321BA">
            <w:pPr>
              <w:pStyle w:val="squish"/>
              <w:jc w:val="right"/>
            </w:pPr>
            <w:r>
              <w:t>Linear</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tructural damping</w:t>
            </w:r>
          </w:p>
        </w:tc>
        <w:tc>
          <w:tcPr>
            <w:tcW w:w="2753" w:type="dxa"/>
          </w:tcPr>
          <w:p w:rsidR="001321BA" w:rsidRDefault="001321BA" w:rsidP="001321BA">
            <w:pPr>
              <w:pStyle w:val="squish"/>
              <w:jc w:val="right"/>
            </w:pPr>
            <w:r>
              <w:t>1%</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Vehicle speed</w:t>
            </w:r>
          </w:p>
        </w:tc>
        <w:tc>
          <w:tcPr>
            <w:tcW w:w="2753" w:type="dxa"/>
          </w:tcPr>
          <w:p w:rsidR="001321BA" w:rsidRDefault="001321BA" w:rsidP="001321BA">
            <w:pPr>
              <w:pStyle w:val="squish"/>
              <w:jc w:val="right"/>
            </w:pPr>
            <w:r>
              <w:t>720</w:t>
            </w:r>
          </w:p>
        </w:tc>
        <w:tc>
          <w:tcPr>
            <w:tcW w:w="901" w:type="dxa"/>
          </w:tcPr>
          <w:p w:rsidR="001321BA" w:rsidRDefault="001321BA" w:rsidP="001321BA">
            <w:pPr>
              <w:pStyle w:val="squish"/>
              <w:jc w:val="both"/>
            </w:pPr>
            <w:r>
              <w:t>in/sec</w:t>
            </w: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olution time-step</w:t>
            </w:r>
          </w:p>
        </w:tc>
        <w:tc>
          <w:tcPr>
            <w:tcW w:w="2753" w:type="dxa"/>
          </w:tcPr>
          <w:p w:rsidR="001321BA" w:rsidRDefault="001321BA" w:rsidP="001321BA">
            <w:pPr>
              <w:pStyle w:val="squish"/>
              <w:jc w:val="right"/>
            </w:pPr>
            <w:r>
              <w:t>0.0015</w:t>
            </w:r>
          </w:p>
        </w:tc>
        <w:tc>
          <w:tcPr>
            <w:tcW w:w="901" w:type="dxa"/>
          </w:tcPr>
          <w:p w:rsidR="001321BA" w:rsidRDefault="001321BA" w:rsidP="001321BA">
            <w:pPr>
              <w:pStyle w:val="squish"/>
              <w:jc w:val="both"/>
            </w:pPr>
            <w:r>
              <w:t>sec</w:t>
            </w:r>
          </w:p>
        </w:tc>
        <w:tc>
          <w:tcPr>
            <w:tcW w:w="726" w:type="dxa"/>
          </w:tcPr>
          <w:p w:rsidR="001321BA" w:rsidRDefault="001321BA" w:rsidP="001321BA">
            <w:pPr>
              <w:pStyle w:val="squish"/>
              <w:jc w:val="center"/>
            </w:pPr>
            <w:r>
              <w:t>4</w:t>
            </w:r>
          </w:p>
        </w:tc>
      </w:tr>
    </w:tbl>
    <w:bookmarkEnd w:id="35"/>
    <w:p w:rsidR="001321BA" w:rsidRDefault="001321BA" w:rsidP="00A77260">
      <w:r>
        <w:t>Vertical displacement of midspan nodes was selected for analysis output.</w:t>
      </w:r>
      <w:r w:rsidR="00165950">
        <w:t xml:space="preserve"> </w:t>
      </w:r>
      <w:r>
        <w:t xml:space="preserve">The amplification for any given run </w:t>
      </w:r>
      <w:r w:rsidR="00165950">
        <w:t>is then</w:t>
      </w:r>
      <w:r>
        <w:t xml:space="preserve"> computed according to the following equation.</w:t>
      </w:r>
    </w:p>
    <w:p w:rsidR="001321BA" w:rsidRDefault="00165950" w:rsidP="00A77260">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p w:rsidR="00A77260" w:rsidRPr="00D12705" w:rsidRDefault="00165950" w:rsidP="00A77260">
      <w:r>
        <w:t xml:space="preserve">Where </w:t>
      </w:r>
      <w:proofErr w:type="spellStart"/>
      <w:r w:rsidRPr="00165950">
        <w:rPr>
          <w:rFonts w:cstheme="minorHAnsi"/>
          <w:i/>
        </w:rPr>
        <w:t>δ</w:t>
      </w:r>
      <w:r w:rsidRPr="00165950">
        <w:rPr>
          <w:i/>
          <w:vertAlign w:val="subscript"/>
        </w:rPr>
        <w:t>max</w:t>
      </w:r>
      <w:proofErr w:type="spellEnd"/>
      <w:r>
        <w:t xml:space="preserve"> is the maximum downward deflection and </w:t>
      </w:r>
      <w:proofErr w:type="spellStart"/>
      <w:r w:rsidRPr="00165950">
        <w:rPr>
          <w:rFonts w:cstheme="minorHAnsi"/>
          <w:i/>
        </w:rPr>
        <w:t>δ</w:t>
      </w:r>
      <w:r w:rsidRPr="00165950">
        <w:rPr>
          <w:i/>
          <w:vertAlign w:val="subscript"/>
        </w:rPr>
        <w:t>static</w:t>
      </w:r>
      <w:proofErr w:type="spellEnd"/>
      <w:r>
        <w:t xml:space="preserve"> is the maximum static deflection reported when the moving mass is analyzed at 5 in/sec.</w:t>
      </w:r>
    </w:p>
    <w:p w:rsidR="00477C70" w:rsidRDefault="00477C70" w:rsidP="00477C70">
      <w:pPr>
        <w:pStyle w:val="Heading5"/>
      </w:pPr>
      <w:r>
        <w:t>State-Space</w:t>
      </w:r>
    </w:p>
    <w:p w:rsidR="00477C70" w:rsidRDefault="00165950" w:rsidP="00477C70">
      <w:r>
        <w:t>The appropriate parameters (as described in a preceding section) were assigned to the state-space model using custom MATLAB scripts and functions</w:t>
      </w:r>
      <w:r w:rsidR="00E8684C">
        <w:t xml:space="preserve">. The scripts subsequently looped through all the cases, performing simulation for each. Beam and sprung mass position and </w:t>
      </w:r>
      <w:r w:rsidR="00E8684C">
        <w:lastRenderedPageBreak/>
        <w:t>velocity time histories were output as well as contact force. The displacement amplification was computed according to the following equation.</w:t>
      </w:r>
    </w:p>
    <w:p w:rsidR="00E8684C" w:rsidRPr="00E8684C" w:rsidRDefault="00E8684C" w:rsidP="00477C70">
      <w:pPr>
        <w:rPr>
          <w:rFonts w:eastAsiaTheme="minorEastAsia"/>
        </w:rPr>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p w:rsidR="009D1E77" w:rsidRPr="00D12705" w:rsidRDefault="009D1E77" w:rsidP="009D1E77">
      <w:r>
        <w:t xml:space="preserve">Where </w:t>
      </w:r>
      <w:proofErr w:type="spellStart"/>
      <w:r w:rsidRPr="00165950">
        <w:rPr>
          <w:rFonts w:cstheme="minorHAnsi"/>
          <w:i/>
        </w:rPr>
        <w:t>δ</w:t>
      </w:r>
      <w:r w:rsidRPr="00165950">
        <w:rPr>
          <w:i/>
          <w:vertAlign w:val="subscript"/>
        </w:rPr>
        <w:t>max</w:t>
      </w:r>
      <w:proofErr w:type="spellEnd"/>
      <w:r>
        <w:t xml:space="preserve"> is the minimum (maximum negative) displacement of the beam DOF over the </w:t>
      </w:r>
      <w:proofErr w:type="gramStart"/>
      <w:r>
        <w:t>time period</w:t>
      </w:r>
      <w:proofErr w:type="gramEnd"/>
      <w:r>
        <w:t xml:space="preserve"> for which the vehicle was on the span. For 2-span models, the displacement of the second span was reported as the minimum displacement of the beam DOF over the </w:t>
      </w:r>
      <w:proofErr w:type="gramStart"/>
      <w:r>
        <w:t>time period</w:t>
      </w:r>
      <w:proofErr w:type="gramEnd"/>
      <w:r>
        <w:t xml:space="preserve"> for which the vehicle was on the second span multiplied by a factor of -1, which is consistent with the assumed shape function. The static displacement (</w:t>
      </w:r>
      <w:proofErr w:type="spellStart"/>
      <w:r w:rsidRPr="00165950">
        <w:rPr>
          <w:rFonts w:cstheme="minorHAnsi"/>
          <w:i/>
        </w:rPr>
        <w:t>δ</w:t>
      </w:r>
      <w:r w:rsidRPr="00165950">
        <w:rPr>
          <w:i/>
          <w:vertAlign w:val="subscript"/>
        </w:rPr>
        <w:t>static</w:t>
      </w:r>
      <w:proofErr w:type="spellEnd"/>
      <w:r>
        <w:t xml:space="preserve">) is the maximum static deflection </w:t>
      </w:r>
      <w:r w:rsidR="005C568F">
        <w:t xml:space="preserve">according to the generalized stiffness parameter and </w:t>
      </w:r>
      <w:r>
        <w:t xml:space="preserve">calculated </w:t>
      </w:r>
      <w:r w:rsidR="005C568F">
        <w:t>with</w:t>
      </w:r>
      <w:r>
        <w:t xml:space="preserve"> the </w:t>
      </w:r>
      <w:r w:rsidR="00F81D50">
        <w:t>following equations</w:t>
      </w:r>
      <w:r>
        <w:t>.</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81D50" w:rsidTr="005C568F">
        <w:trPr>
          <w:trHeight w:val="720"/>
          <w:jc w:val="center"/>
        </w:trPr>
        <w:tc>
          <w:tcPr>
            <w:tcW w:w="7776" w:type="dxa"/>
            <w:vAlign w:val="center"/>
          </w:tcPr>
          <w:p w:rsidR="00F81D50" w:rsidRPr="007F10ED" w:rsidRDefault="00F81D50" w:rsidP="003508D9">
            <w:pPr>
              <w:pStyle w:val="squish"/>
              <w:jc w:val="center"/>
            </w:pPr>
            <w:r>
              <w:rPr>
                <w:rFonts w:eastAsiaTheme="minorEastAsia"/>
              </w:rPr>
              <w:t>Single Span:</w:t>
            </w:r>
            <w:r w:rsidR="005C568F">
              <w:rPr>
                <w:rFonts w:eastAsiaTheme="minorEastAsia"/>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r>
                    <w:rPr>
                      <w:rFonts w:ascii="Cambria Math" w:eastAsiaTheme="minorEastAsia" w:hAnsi="Cambria Math"/>
                    </w:rPr>
                    <m:t>48EI</m:t>
                  </m:r>
                </m:den>
              </m:f>
            </m:oMath>
          </w:p>
        </w:tc>
        <w:tc>
          <w:tcPr>
            <w:tcW w:w="864" w:type="dxa"/>
            <w:vAlign w:val="center"/>
          </w:tcPr>
          <w:p w:rsidR="00F81D50" w:rsidRPr="00BD6DB7" w:rsidRDefault="00F81D50" w:rsidP="003508D9">
            <w:pPr>
              <w:pStyle w:val="EquationCaptions"/>
            </w:pPr>
            <w:r>
              <w:t>()</w:t>
            </w:r>
          </w:p>
        </w:tc>
      </w:tr>
      <w:tr w:rsidR="00F81D50" w:rsidTr="005C568F">
        <w:trPr>
          <w:trHeight w:val="720"/>
          <w:jc w:val="center"/>
        </w:trPr>
        <w:tc>
          <w:tcPr>
            <w:tcW w:w="7776" w:type="dxa"/>
            <w:vAlign w:val="center"/>
          </w:tcPr>
          <w:p w:rsidR="00F81D50" w:rsidRPr="007F10ED" w:rsidRDefault="00F81D50" w:rsidP="003508D9">
            <w:pPr>
              <w:pStyle w:val="squish"/>
              <w:jc w:val="center"/>
              <w:rPr>
                <w:rFonts w:ascii="Calibri" w:eastAsia="Calibri" w:hAnsi="Calibri" w:cs="Times New Roman"/>
              </w:rPr>
            </w:pPr>
            <w:r>
              <w:rPr>
                <w:rFonts w:ascii="Calibri" w:eastAsia="Calibri" w:hAnsi="Calibri" w:cs="Times New Roman"/>
              </w:rPr>
              <w:t xml:space="preserve">Two-Span: </w:t>
            </w:r>
            <w:r w:rsidR="005C568F">
              <w:rPr>
                <w:rFonts w:ascii="Calibri" w:eastAsia="Calibri" w:hAnsi="Calibri" w:cs="Times New Roman"/>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F81D50" w:rsidRPr="00BD6DB7" w:rsidRDefault="00F81D50" w:rsidP="003508D9">
            <w:pPr>
              <w:pStyle w:val="EquationCaptions"/>
              <w:rPr>
                <w:rFonts w:ascii="Calibri" w:eastAsia="Calibri" w:hAnsi="Calibri" w:cs="Times New Roman"/>
              </w:rPr>
            </w:pPr>
            <w:r>
              <w:t>)</w:t>
            </w:r>
          </w:p>
        </w:tc>
      </w:tr>
    </w:tbl>
    <w:p w:rsidR="00E8684C" w:rsidRDefault="005C568F" w:rsidP="00477C70">
      <w:r>
        <w:t xml:space="preserve">Where </w:t>
      </w:r>
      <w:proofErr w:type="spellStart"/>
      <w:r w:rsidRPr="005C568F">
        <w:rPr>
          <w:i/>
        </w:rPr>
        <w:t>P</w:t>
      </w:r>
      <w:r w:rsidRPr="005C568F">
        <w:rPr>
          <w:i/>
          <w:vertAlign w:val="subscript"/>
        </w:rPr>
        <w:t>veh</w:t>
      </w:r>
      <w:proofErr w:type="spellEnd"/>
      <w:r>
        <w:t xml:space="preserve"> is the static weight of the vehicle.</w:t>
      </w:r>
    </w:p>
    <w:p w:rsidR="005873A5" w:rsidRPr="00477C70" w:rsidRDefault="005873A5" w:rsidP="00477C70">
      <w:r>
        <w:t xml:space="preserve">The IRI of each profile over each span was also computed for comparison. These computations were also performed with a state-space model based on the golden-car model and benchmarked against FHWA’s profile analysis program: </w:t>
      </w:r>
      <w:proofErr w:type="spellStart"/>
      <w:r>
        <w:t>ProVAL</w:t>
      </w:r>
      <w:proofErr w:type="spellEnd"/>
      <w:r>
        <w:t>.</w:t>
      </w:r>
    </w:p>
    <w:p w:rsidR="0037187D" w:rsidRDefault="00F60B64" w:rsidP="00F60B64">
      <w:pPr>
        <w:pStyle w:val="Heading4"/>
      </w:pPr>
      <w:r>
        <w:t>Results</w:t>
      </w:r>
    </w:p>
    <w:p w:rsidR="00F40CA2" w:rsidRDefault="00882542" w:rsidP="00391015">
      <w:r>
        <w:t xml:space="preserve">The four parameter categories (i.e. bridge, path of travel, vehicle, and profile) were sampled to obtain a total of 239 different scenarios. Each scenario was simulated with a detailed 3D FE model and with a state-space model. </w:t>
      </w:r>
    </w:p>
    <w:p w:rsidR="00882542" w:rsidRDefault="00882542" w:rsidP="00391015">
      <w:r>
        <w:t xml:space="preserve">The predicted amplification is compared in the plots below. It can be observed from these plots that the state-space models are more conservative for scenarios that result in high levels of </w:t>
      </w:r>
      <w:r>
        <w:lastRenderedPageBreak/>
        <w:t xml:space="preserve">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D26A5F" w:rsidRDefault="00D26A5F" w:rsidP="00D26A5F">
      <w:pPr>
        <w:pStyle w:val="Heading5"/>
      </w:pPr>
      <w:r>
        <w:t>Vehicle Dynamics and Bridge Vulnerability</w:t>
      </w:r>
    </w:p>
    <w:p w:rsidR="00D26A5F" w:rsidRDefault="00D26A5F" w:rsidP="00D26A5F">
      <w:r>
        <w:t xml:space="preserve">In the following plot the dynamic amplification data points are grouped by the type of vehicle used in the analysis. As can be seen, the bridges with higher first natural frequencies fail to be excited by the 2.8 Hz vehicle. Furthermore, it is postulated that fully loaded trucks most often have first natural frequencies less than 4 Hz, and thus bridges with high first natural frequencies have reduced vulnerability to dynamic amplification. </w:t>
      </w:r>
    </w:p>
    <w:p w:rsidR="00D26A5F" w:rsidRPr="00D26A5F" w:rsidRDefault="00D26A5F" w:rsidP="00D26A5F">
      <w:pPr>
        <w:rPr>
          <w:b/>
        </w:rPr>
      </w:pPr>
      <w:r>
        <w:rPr>
          <w:b/>
        </w:rPr>
        <w:t>Plot</w:t>
      </w:r>
    </w:p>
    <w:p w:rsidR="00FE4790" w:rsidRDefault="00FE4790" w:rsidP="00FE4790">
      <w:pPr>
        <w:pStyle w:val="Heading2"/>
      </w:pPr>
      <w:bookmarkStart w:id="36" w:name="_Toc536017967"/>
      <w:r>
        <w:t>IRI &amp; Other Vehicle-Only Models</w:t>
      </w:r>
      <w:bookmarkEnd w:id="36"/>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w:t>
      </w:r>
      <w:r w:rsidR="005A3C9A">
        <w:lastRenderedPageBreak/>
        <w:t xml:space="preserve">content of the profile. However, </w:t>
      </w:r>
      <w:proofErr w:type="gramStart"/>
      <w:r w:rsidR="005A3C9A">
        <w:t>all of</w:t>
      </w:r>
      <w:proofErr w:type="gramEnd"/>
      <w:r w:rsidR="005A3C9A">
        <w:t xml:space="preserve">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6F1651" w:rsidP="00864BCE">
      <w:r>
        <w:rPr>
          <w:noProof/>
        </w:rPr>
        <w:lastRenderedPageBreak/>
        <w:drawing>
          <wp:inline distT="0" distB="0" distL="0" distR="0" wp14:anchorId="79BB781F" wp14:editId="13364B53">
            <wp:extent cx="2743200" cy="2283350"/>
            <wp:effectExtent l="0" t="0" r="0" b="3175"/>
            <wp:docPr id="99" name="Chart 99">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r>
        <w:rPr>
          <w:noProof/>
        </w:rPr>
        <w:drawing>
          <wp:inline distT="0" distB="0" distL="0" distR="0" wp14:anchorId="18C1E2FB" wp14:editId="612D75D2">
            <wp:extent cx="2743200" cy="2286000"/>
            <wp:effectExtent l="0" t="0" r="0" b="0"/>
            <wp:docPr id="100" name="Chart 100">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532AF1" w:rsidRDefault="00532AF1" w:rsidP="00864BCE">
      <w:r>
        <w:t xml:space="preserve">Another simple model was assessed that included representation of the </w:t>
      </w:r>
      <w:r w:rsidR="006F1651">
        <w:t>vehicle but</w:t>
      </w:r>
      <w:r>
        <w:t xml:space="preserve">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w:t>
      </w:r>
      <w:proofErr w:type="gramStart"/>
      <w:r>
        <w:t>time period</w:t>
      </w:r>
      <w:proofErr w:type="gramEnd"/>
      <w:r>
        <w:t xml:space="preserve">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rrelated </w:t>
      </w:r>
      <w:r w:rsidR="006F1651">
        <w:t xml:space="preserve">relatively well </w:t>
      </w:r>
      <w:r w:rsidR="00880CB6">
        <w:t>with dynamic amplification</w:t>
      </w:r>
      <w:r w:rsidR="006F1651">
        <w:t>, but that correlation coefficient was not consistent between bridges</w:t>
      </w:r>
      <w:r w:rsidR="00880CB6">
        <w:t xml:space="preserve"> and therefore is not recommended for any amplification predictions. </w:t>
      </w:r>
    </w:p>
    <w:p w:rsidR="00880CB6" w:rsidRDefault="006F1651" w:rsidP="00864BCE">
      <w:r>
        <w:rPr>
          <w:noProof/>
        </w:rPr>
        <w:drawing>
          <wp:inline distT="0" distB="0" distL="0" distR="0" wp14:anchorId="5B6A1A18" wp14:editId="1077F233">
            <wp:extent cx="2743200" cy="2286000"/>
            <wp:effectExtent l="0" t="0" r="0" b="0"/>
            <wp:docPr id="94" name="Chart 9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r>
        <w:rPr>
          <w:noProof/>
        </w:rPr>
        <w:drawing>
          <wp:inline distT="0" distB="0" distL="0" distR="0" wp14:anchorId="2E568DEB" wp14:editId="498F329C">
            <wp:extent cx="2743200" cy="2286000"/>
            <wp:effectExtent l="0" t="0" r="0" b="0"/>
            <wp:docPr id="98" name="Chart 98">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880CB6" w:rsidRDefault="00880CB6" w:rsidP="00880CB6">
      <w:pPr>
        <w:pStyle w:val="Heading2"/>
      </w:pPr>
      <w:bookmarkStart w:id="37" w:name="_Toc536017968"/>
      <w:r>
        <w:lastRenderedPageBreak/>
        <w:t>Summary</w:t>
      </w:r>
      <w:bookmarkEnd w:id="37"/>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w:t>
      </w:r>
      <w:proofErr w:type="gramStart"/>
      <w:r>
        <w:t>amplification, and</w:t>
      </w:r>
      <w:proofErr w:type="gramEnd"/>
      <w:r>
        <w:t xml:space="preserve"> is recommended if FE simulation is not practical. </w:t>
      </w:r>
    </w:p>
    <w:p w:rsidR="00880CB6" w:rsidRDefault="00880CB6" w:rsidP="00880CB6">
      <w:pPr>
        <w:pStyle w:val="ListParagraph"/>
        <w:numPr>
          <w:ilvl w:val="0"/>
          <w:numId w:val="3"/>
        </w:numPr>
      </w:pPr>
      <w:r>
        <w:t xml:space="preserve">Any metric that is to be used for predicting dynamic amplification must include a representation of the bridge. </w:t>
      </w:r>
      <w:proofErr w:type="gramStart"/>
      <w:r>
        <w:t>Therefore</w:t>
      </w:r>
      <w:proofErr w:type="gramEnd"/>
      <w:r>
        <w:t xml:space="preserve"> dynamic amplification should not be predicted by current roughness metrics (e.g. IRI and ISO 8608) that only consider the profile and vehicle. </w:t>
      </w:r>
    </w:p>
    <w:p w:rsidR="00B36A17" w:rsidRDefault="00B36A17" w:rsidP="00B36A17">
      <w:pPr>
        <w:pStyle w:val="Heading1"/>
        <w:tabs>
          <w:tab w:val="center" w:pos="4320"/>
        </w:tabs>
      </w:pPr>
      <w:bookmarkStart w:id="38" w:name="_Toc536017969"/>
      <w:r>
        <w:t>Part 3: Applications in Vehicle-Bridge Interaction</w:t>
      </w:r>
      <w:bookmarkEnd w:id="38"/>
      <w:r>
        <w:tab/>
      </w:r>
    </w:p>
    <w:p w:rsidR="00B36A17" w:rsidRPr="000F6CE4" w:rsidRDefault="00B36A17" w:rsidP="00B36A17">
      <w:r>
        <w:t>Several tools have been shown capable of simulating vehicle-bridge interaction and are leveraged in the following pages to further our understanding of dynamic amplification.</w:t>
      </w:r>
    </w:p>
    <w:p w:rsidR="00B36A17" w:rsidRDefault="00B36A17" w:rsidP="00B36A17">
      <w:pPr>
        <w:pStyle w:val="Heading2"/>
      </w:pPr>
      <w:bookmarkStart w:id="39" w:name="_Toc536017970"/>
      <w:r>
        <w:t>Remediation and Smoothness Criteria</w:t>
      </w:r>
      <w:bookmarkEnd w:id="39"/>
    </w:p>
    <w:p w:rsidR="00B36A17" w:rsidRDefault="00B36A17" w:rsidP="00B36A17">
      <w:r w:rsidRPr="000F6CE4">
        <w:t xml:space="preserve">If a bridge is suspected to exhibit large dynamic amplification </w:t>
      </w:r>
      <w:proofErr w:type="gramStart"/>
      <w:r w:rsidRPr="000F6CE4">
        <w:t>as a result of</w:t>
      </w:r>
      <w:proofErr w:type="gramEnd"/>
      <w:r w:rsidRPr="000F6CE4">
        <w:t xml:space="preserve">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w:t>
      </w:r>
    </w:p>
    <w:p w:rsidR="00B36A17" w:rsidRDefault="00B36A17" w:rsidP="00B36A17">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w:t>
      </w:r>
      <w:r>
        <w:lastRenderedPageBreak/>
        <w:t xml:space="preserve">presented in this section. However, if a deck profile is shown to have a high IRI, intervention should be considered. </w:t>
      </w:r>
    </w:p>
    <w:p w:rsidR="00B36A17" w:rsidRDefault="00B36A17" w:rsidP="00B36A17">
      <w:r>
        <w:t xml:space="preserve">Rolling straightedge requirements are widely used for specifying localized roughness criteria and are expressed in terms of deviation over a certain length. Parameters commonly range from 1/8 to ¼ inch deviation over a 10 to </w:t>
      </w:r>
      <w:proofErr w:type="gramStart"/>
      <w:r>
        <w:t>16 foot</w:t>
      </w:r>
      <w:proofErr w:type="gramEnd"/>
      <w:r>
        <w:t xml:space="preserve"> distance. A computer algorithm was developed that effectively smooths the profile according the straightedge requirements. The effect of this smoothing is illustrated in the following plot whereby a measured profile is compared to the same profile smoothed such that no point deviates more than 1/8</w:t>
      </w:r>
      <w:r w:rsidRPr="00F76C90">
        <w:rPr>
          <w:vertAlign w:val="superscript"/>
        </w:rPr>
        <w:t>th</w:t>
      </w:r>
      <w:r>
        <w:t xml:space="preserve"> inch over 10ft. </w:t>
      </w:r>
    </w:p>
    <w:p w:rsidR="00B36A17" w:rsidRDefault="00B36A17" w:rsidP="00B36A17">
      <w:pPr>
        <w:jc w:val="center"/>
      </w:pPr>
      <w:r w:rsidRPr="00C20F41">
        <w:rPr>
          <w:noProof/>
        </w:rPr>
        <w:drawing>
          <wp:inline distT="0" distB="0" distL="0" distR="0" wp14:anchorId="6F1D4B54" wp14:editId="51DFC3F6">
            <wp:extent cx="5029200" cy="2900091"/>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8">
                      <a:extLst>
                        <a:ext uri="{28A0092B-C50C-407E-A947-70E740481C1C}">
                          <a14:useLocalDpi xmlns:a14="http://schemas.microsoft.com/office/drawing/2010/main" val="0"/>
                        </a:ext>
                      </a:extLst>
                    </a:blip>
                    <a:srcRect l="4167" r="5390"/>
                    <a:stretch/>
                  </pic:blipFill>
                  <pic:spPr bwMode="auto">
                    <a:xfrm>
                      <a:off x="0" y="0"/>
                      <a:ext cx="5029200" cy="2900091"/>
                    </a:xfrm>
                    <a:prstGeom prst="rect">
                      <a:avLst/>
                    </a:prstGeom>
                    <a:noFill/>
                    <a:ln>
                      <a:noFill/>
                    </a:ln>
                    <a:extLst>
                      <a:ext uri="{53640926-AAD7-44D8-BBD7-CCE9431645EC}">
                        <a14:shadowObscured xmlns:a14="http://schemas.microsoft.com/office/drawing/2010/main"/>
                      </a:ext>
                    </a:extLst>
                  </pic:spPr>
                </pic:pic>
              </a:graphicData>
            </a:graphic>
          </wp:inline>
        </w:drawing>
      </w:r>
    </w:p>
    <w:p w:rsidR="00B36A17" w:rsidRDefault="00B36A17" w:rsidP="00B36A17">
      <w:r>
        <w:t>The ability of straightedge criteria to limit dynamic amplification is assessed by simulating vehicle-bridge interaction with a problematic profile, and again with the profile smoothed according to specified criteria. The FE model of a single 140 ft. span with the 2.5 Hz vehicle model as described in the previous chapter was utilized for this study. Simulation parameters are summarized in the following table.</w:t>
      </w:r>
    </w:p>
    <w:tbl>
      <w:tblPr>
        <w:tblStyle w:val="TableGrid"/>
        <w:tblW w:w="5582" w:type="dxa"/>
        <w:jc w:val="center"/>
        <w:tblLook w:val="04A0" w:firstRow="1" w:lastRow="0" w:firstColumn="1" w:lastColumn="0" w:noHBand="0" w:noVBand="1"/>
      </w:tblPr>
      <w:tblGrid>
        <w:gridCol w:w="3742"/>
        <w:gridCol w:w="939"/>
        <w:gridCol w:w="901"/>
      </w:tblGrid>
      <w:tr w:rsidR="00B36A17" w:rsidTr="00750E76">
        <w:trPr>
          <w:jc w:val="center"/>
        </w:trPr>
        <w:tc>
          <w:tcPr>
            <w:tcW w:w="3742" w:type="dxa"/>
          </w:tcPr>
          <w:p w:rsidR="00B36A17" w:rsidRDefault="00B36A17" w:rsidP="00750E76">
            <w:pPr>
              <w:pStyle w:val="squish"/>
            </w:pPr>
            <w:r>
              <w:t>Number of modes included</w:t>
            </w:r>
          </w:p>
        </w:tc>
        <w:tc>
          <w:tcPr>
            <w:tcW w:w="939" w:type="dxa"/>
          </w:tcPr>
          <w:p w:rsidR="00B36A17" w:rsidRDefault="00B36A17" w:rsidP="00750E76">
            <w:pPr>
              <w:pStyle w:val="squish"/>
              <w:jc w:val="right"/>
            </w:pPr>
            <w:r>
              <w:t>15</w:t>
            </w:r>
          </w:p>
        </w:tc>
        <w:tc>
          <w:tcPr>
            <w:tcW w:w="901" w:type="dxa"/>
          </w:tcPr>
          <w:p w:rsidR="00B36A17" w:rsidRDefault="00B36A17" w:rsidP="00750E76">
            <w:pPr>
              <w:pStyle w:val="squish"/>
              <w:jc w:val="both"/>
            </w:pPr>
          </w:p>
        </w:tc>
      </w:tr>
      <w:tr w:rsidR="00B36A17" w:rsidTr="00750E76">
        <w:trPr>
          <w:jc w:val="center"/>
        </w:trPr>
        <w:tc>
          <w:tcPr>
            <w:tcW w:w="3742" w:type="dxa"/>
          </w:tcPr>
          <w:p w:rsidR="00B36A17" w:rsidRDefault="00B36A17" w:rsidP="00750E76">
            <w:pPr>
              <w:pStyle w:val="squish"/>
            </w:pPr>
            <w:r>
              <w:t>Incremental distance along load-path</w:t>
            </w:r>
          </w:p>
        </w:tc>
        <w:tc>
          <w:tcPr>
            <w:tcW w:w="939" w:type="dxa"/>
          </w:tcPr>
          <w:p w:rsidR="00B36A17" w:rsidRDefault="00B36A17" w:rsidP="00750E76">
            <w:pPr>
              <w:pStyle w:val="squish"/>
              <w:jc w:val="right"/>
            </w:pPr>
            <w:r>
              <w:t>6</w:t>
            </w:r>
          </w:p>
        </w:tc>
        <w:tc>
          <w:tcPr>
            <w:tcW w:w="901" w:type="dxa"/>
          </w:tcPr>
          <w:p w:rsidR="00B36A17" w:rsidRDefault="00B36A17" w:rsidP="00750E76">
            <w:pPr>
              <w:pStyle w:val="squish"/>
              <w:jc w:val="both"/>
            </w:pPr>
            <w:r>
              <w:t>inches</w:t>
            </w:r>
          </w:p>
        </w:tc>
      </w:tr>
      <w:tr w:rsidR="00B36A17" w:rsidTr="00750E76">
        <w:trPr>
          <w:jc w:val="center"/>
        </w:trPr>
        <w:tc>
          <w:tcPr>
            <w:tcW w:w="3742" w:type="dxa"/>
          </w:tcPr>
          <w:p w:rsidR="00B36A17" w:rsidRDefault="00B36A17" w:rsidP="00750E76">
            <w:pPr>
              <w:pStyle w:val="squish"/>
            </w:pPr>
            <w:r>
              <w:lastRenderedPageBreak/>
              <w:t>Structural damping</w:t>
            </w:r>
          </w:p>
        </w:tc>
        <w:tc>
          <w:tcPr>
            <w:tcW w:w="939" w:type="dxa"/>
          </w:tcPr>
          <w:p w:rsidR="00B36A17" w:rsidRDefault="00B36A17" w:rsidP="00750E76">
            <w:pPr>
              <w:pStyle w:val="squish"/>
              <w:jc w:val="right"/>
            </w:pPr>
            <w:r>
              <w:t>1%</w:t>
            </w:r>
          </w:p>
        </w:tc>
        <w:tc>
          <w:tcPr>
            <w:tcW w:w="901" w:type="dxa"/>
          </w:tcPr>
          <w:p w:rsidR="00B36A17" w:rsidRDefault="00B36A17" w:rsidP="00750E76">
            <w:pPr>
              <w:pStyle w:val="squish"/>
              <w:jc w:val="both"/>
            </w:pPr>
          </w:p>
        </w:tc>
      </w:tr>
      <w:tr w:rsidR="00B36A17" w:rsidTr="00750E76">
        <w:trPr>
          <w:jc w:val="center"/>
        </w:trPr>
        <w:tc>
          <w:tcPr>
            <w:tcW w:w="3742" w:type="dxa"/>
          </w:tcPr>
          <w:p w:rsidR="00B36A17" w:rsidRDefault="00B36A17" w:rsidP="00750E76">
            <w:pPr>
              <w:pStyle w:val="squish"/>
            </w:pPr>
            <w:r>
              <w:t>Vehicle speed</w:t>
            </w:r>
          </w:p>
        </w:tc>
        <w:tc>
          <w:tcPr>
            <w:tcW w:w="939" w:type="dxa"/>
          </w:tcPr>
          <w:p w:rsidR="00B36A17" w:rsidRDefault="00B36A17" w:rsidP="00750E76">
            <w:pPr>
              <w:pStyle w:val="squish"/>
              <w:jc w:val="right"/>
            </w:pPr>
            <w:r>
              <w:t>720</w:t>
            </w:r>
          </w:p>
        </w:tc>
        <w:tc>
          <w:tcPr>
            <w:tcW w:w="901" w:type="dxa"/>
          </w:tcPr>
          <w:p w:rsidR="00B36A17" w:rsidRDefault="00B36A17" w:rsidP="00750E76">
            <w:pPr>
              <w:pStyle w:val="squish"/>
              <w:jc w:val="both"/>
            </w:pPr>
            <w:r>
              <w:t>in/sec</w:t>
            </w:r>
          </w:p>
        </w:tc>
      </w:tr>
      <w:tr w:rsidR="00B36A17" w:rsidTr="00750E76">
        <w:trPr>
          <w:jc w:val="center"/>
        </w:trPr>
        <w:tc>
          <w:tcPr>
            <w:tcW w:w="3742" w:type="dxa"/>
          </w:tcPr>
          <w:p w:rsidR="00B36A17" w:rsidRDefault="00B36A17" w:rsidP="00750E76">
            <w:pPr>
              <w:pStyle w:val="squish"/>
            </w:pPr>
            <w:r>
              <w:t>Solution time-step</w:t>
            </w:r>
          </w:p>
        </w:tc>
        <w:tc>
          <w:tcPr>
            <w:tcW w:w="939" w:type="dxa"/>
          </w:tcPr>
          <w:p w:rsidR="00B36A17" w:rsidRDefault="00B36A17" w:rsidP="00750E76">
            <w:pPr>
              <w:pStyle w:val="squish"/>
              <w:jc w:val="right"/>
            </w:pPr>
            <w:r>
              <w:t>0.0015</w:t>
            </w:r>
          </w:p>
        </w:tc>
        <w:tc>
          <w:tcPr>
            <w:tcW w:w="901" w:type="dxa"/>
          </w:tcPr>
          <w:p w:rsidR="00B36A17" w:rsidRDefault="00B36A17" w:rsidP="00750E76">
            <w:pPr>
              <w:pStyle w:val="squish"/>
              <w:jc w:val="both"/>
            </w:pPr>
            <w:r>
              <w:t>sec</w:t>
            </w:r>
          </w:p>
        </w:tc>
      </w:tr>
    </w:tbl>
    <w:p w:rsidR="00B36A17" w:rsidRPr="008C690F" w:rsidRDefault="00B36A17" w:rsidP="00B36A17">
      <w:r>
        <w:t xml:space="preserve">The following plot compares bridge midspan displacement amplification for the two profiles. Amplification was computed according to equation </w:t>
      </w:r>
      <w:r>
        <w:rPr>
          <w:b/>
        </w:rPr>
        <w:t>XX</w:t>
      </w:r>
      <w:r>
        <w:t>, for which the static displacement was taken as the maximum quasi-static (i.e. 5 in/sec) displacement.</w:t>
      </w:r>
    </w:p>
    <w:p w:rsidR="00B36A17" w:rsidRDefault="00B36A17" w:rsidP="00B36A17">
      <w:r>
        <w:rPr>
          <w:noProof/>
        </w:rPr>
        <w:drawing>
          <wp:inline distT="0" distB="0" distL="0" distR="0" wp14:anchorId="106D8452" wp14:editId="5479E9FF">
            <wp:extent cx="4572000" cy="2743200"/>
            <wp:effectExtent l="0" t="0" r="0" b="0"/>
            <wp:docPr id="102" name="Chart 10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B36A17" w:rsidRDefault="00B36A17" w:rsidP="00B36A17">
      <w:r>
        <w:t>The above plot clearly shows the 1/8</w:t>
      </w:r>
      <w:r w:rsidRPr="008C690F">
        <w:rPr>
          <w:vertAlign w:val="superscript"/>
        </w:rPr>
        <w:t>th</w:t>
      </w:r>
      <w:r>
        <w:t xml:space="preserve"> inch over 10 feet criterion is ineffective at limiting dynamic amplification. </w:t>
      </w:r>
    </w:p>
    <w:p w:rsidR="00B36A17" w:rsidRDefault="00B36A17" w:rsidP="00B36A17">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A variety of straightedge criterion were assessed with the 2-DOF state-space model of the 140ft. single-span bridge. Straightedge smoothing was performed with maximum specified deviation ranging from 1/8</w:t>
      </w:r>
      <w:r w:rsidRPr="008C690F">
        <w:rPr>
          <w:vertAlign w:val="superscript"/>
        </w:rPr>
        <w:t>th</w:t>
      </w:r>
      <w:r>
        <w:t xml:space="preserve"> inch to ½ inch and straightedge length ranging from 10 to 24 feet. The results are plotted below.</w:t>
      </w:r>
    </w:p>
    <w:p w:rsidR="00B36A17" w:rsidRDefault="00B36A17" w:rsidP="00B36A17">
      <w:pPr>
        <w:jc w:val="center"/>
      </w:pPr>
      <w:r>
        <w:rPr>
          <w:noProof/>
        </w:rPr>
        <w:lastRenderedPageBreak/>
        <w:drawing>
          <wp:inline distT="0" distB="0" distL="0" distR="0" wp14:anchorId="6412BBEB" wp14:editId="3DC00FDF">
            <wp:extent cx="4572000" cy="2743200"/>
            <wp:effectExtent l="0" t="0" r="0" b="0"/>
            <wp:docPr id="103" name="Chart 103">
              <a:extLst xmlns:a="http://schemas.openxmlformats.org/drawingml/2006/main">
                <a:ext uri="{FF2B5EF4-FFF2-40B4-BE49-F238E27FC236}">
                  <a16:creationId xmlns:a16="http://schemas.microsoft.com/office/drawing/2014/main" id="{197B8E30-ED5F-42BE-8754-933B195D15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B36A17" w:rsidRPr="00E077D1" w:rsidRDefault="00B36A17" w:rsidP="00B36A17">
      <w:r>
        <w:t>The preceding plot demonstrates the ability of straightedge requirements to limit dynamic amplification. Criteria that specify deviation limits greater than ¼” are wholly inadequate at limiting amplification. Even criteria with ¼” deviation limits were only successful at reducing the amplification to 1.33 when the straightedge length was 24 feet. Based on these findings it is recommended that straightedge criteria specify a maximum deviation of 1/8</w:t>
      </w:r>
      <w:r w:rsidRPr="00520DF0">
        <w:rPr>
          <w:vertAlign w:val="superscript"/>
        </w:rPr>
        <w:t>th</w:t>
      </w:r>
      <w:r>
        <w:t xml:space="preserve"> inch over at least 16 feet.</w:t>
      </w:r>
    </w:p>
    <w:p w:rsidR="00B36A17" w:rsidRDefault="00B36A17" w:rsidP="00B36A17">
      <w:pPr>
        <w:pStyle w:val="Heading2"/>
      </w:pPr>
      <w:bookmarkStart w:id="40" w:name="_Toc536017971"/>
      <w:r>
        <w:t>Vehicle Configurations</w:t>
      </w:r>
      <w:bookmarkEnd w:id="40"/>
    </w:p>
    <w:p w:rsidR="00B36A17" w:rsidRPr="00800104" w:rsidRDefault="00B36A17" w:rsidP="00B36A17">
      <w:r>
        <w:t xml:space="preserve">The many simulations that have thus far been reported, have considered a single vehicle traversing a bridge. </w:t>
      </w:r>
      <w:proofErr w:type="gramStart"/>
      <w:r>
        <w:t>In reality, bridges</w:t>
      </w:r>
      <w:proofErr w:type="gramEnd"/>
      <w:r>
        <w:t xml:space="preserve"> experience a large variety of different live-load configurations and many times are subjected to multiple vehicles at the same time. </w:t>
      </w:r>
    </w:p>
    <w:p w:rsidR="00B36A17" w:rsidRPr="00D36DB9" w:rsidRDefault="00B36A17" w:rsidP="00B36A17">
      <w:pPr>
        <w:pStyle w:val="Heading3"/>
      </w:pPr>
      <w:bookmarkStart w:id="41" w:name="_Toc536017972"/>
      <w:r>
        <w:t>Traffic</w:t>
      </w:r>
      <w:bookmarkEnd w:id="41"/>
    </w:p>
    <w:p w:rsidR="00B36A17" w:rsidRDefault="00B36A17" w:rsidP="00B36A17">
      <w:r>
        <w:t xml:space="preserve">The scenario of multiple-vehicle loading is accounted for in most design methodologies </w:t>
      </w:r>
      <w:proofErr w:type="gramStart"/>
      <w:r>
        <w:t>through the use of</w:t>
      </w:r>
      <w:proofErr w:type="gramEnd"/>
      <w:r>
        <w:t xml:space="preserve"> multi-presence factors. These factors serve to reduce the load presented by vehicles in adjacent lanes based on the assumption that vehicles with legal-limit weights are unlikely to occupy adjacent lanes at the same time. While this assumption may be valid for bridge response </w:t>
      </w:r>
      <w:r>
        <w:lastRenderedPageBreak/>
        <w:t>to static loads, other vehicles, including light vehicles (e.g. small passenger vehicles) may contribute to the dynamic response. The effect of other vehicles (traffic) on a bridge’s dynamic response and the dynamic amplification of a major load event are investigated.</w:t>
      </w:r>
    </w:p>
    <w:p w:rsidR="00B36A17" w:rsidRDefault="00B36A17" w:rsidP="00B36A17">
      <w:pPr>
        <w:pStyle w:val="Heading4"/>
      </w:pPr>
      <w:r>
        <w:t>Methods</w:t>
      </w:r>
    </w:p>
    <w:p w:rsidR="00B36A17" w:rsidRDefault="00B36A17" w:rsidP="00B36A17">
      <w:r>
        <w:t>Several traffic patterns were created with randomly distributed vehicles and varying density (i.e. vehicle spacing). Each pattern sampled 8 different vehicles that included HS20 trucks, a dump truck, a tractor-trailer, and small passenger vehicles. The vehicles and their axle configurations are provided below.</w:t>
      </w:r>
    </w:p>
    <w:tbl>
      <w:tblPr>
        <w:tblW w:w="87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960"/>
        <w:gridCol w:w="960"/>
        <w:gridCol w:w="1120"/>
        <w:gridCol w:w="940"/>
        <w:gridCol w:w="707"/>
        <w:gridCol w:w="920"/>
        <w:gridCol w:w="1180"/>
        <w:gridCol w:w="880"/>
        <w:gridCol w:w="1089"/>
      </w:tblGrid>
      <w:tr w:rsidR="00B36A17" w:rsidRPr="00EA009C" w:rsidTr="00750E76">
        <w:trPr>
          <w:trHeight w:val="864"/>
          <w:jc w:val="center"/>
        </w:trPr>
        <w:tc>
          <w:tcPr>
            <w:tcW w:w="960" w:type="dxa"/>
            <w:shd w:val="clear" w:color="auto" w:fill="auto"/>
            <w:vAlign w:val="center"/>
            <w:hideMark/>
          </w:tcPr>
          <w:p w:rsidR="00B36A17" w:rsidRPr="00EA009C" w:rsidRDefault="00B36A17" w:rsidP="00750E76">
            <w:pPr>
              <w:pStyle w:val="squish"/>
              <w:jc w:val="center"/>
            </w:pPr>
            <w:bookmarkStart w:id="42" w:name="_Hlk2163587"/>
            <w:r w:rsidRPr="00EA009C">
              <w:t>Vehicle #</w:t>
            </w:r>
          </w:p>
        </w:tc>
        <w:tc>
          <w:tcPr>
            <w:tcW w:w="960" w:type="dxa"/>
            <w:shd w:val="clear" w:color="auto" w:fill="auto"/>
            <w:vAlign w:val="center"/>
            <w:hideMark/>
          </w:tcPr>
          <w:p w:rsidR="00B36A17" w:rsidRPr="00EA009C" w:rsidRDefault="00B36A17" w:rsidP="00750E76">
            <w:pPr>
              <w:pStyle w:val="squish"/>
              <w:jc w:val="center"/>
            </w:pPr>
            <w:r w:rsidRPr="00EA009C">
              <w:t>Axle #</w:t>
            </w:r>
          </w:p>
        </w:tc>
        <w:tc>
          <w:tcPr>
            <w:tcW w:w="1120" w:type="dxa"/>
            <w:shd w:val="clear" w:color="auto" w:fill="auto"/>
            <w:vAlign w:val="center"/>
            <w:hideMark/>
          </w:tcPr>
          <w:p w:rsidR="00B36A17" w:rsidRPr="00EA009C" w:rsidRDefault="00B36A17" w:rsidP="00750E76">
            <w:pPr>
              <w:pStyle w:val="squish"/>
              <w:jc w:val="center"/>
            </w:pPr>
            <w:r>
              <w:t>Name</w:t>
            </w:r>
          </w:p>
        </w:tc>
        <w:tc>
          <w:tcPr>
            <w:tcW w:w="940" w:type="dxa"/>
            <w:shd w:val="clear" w:color="auto" w:fill="auto"/>
            <w:vAlign w:val="center"/>
            <w:hideMark/>
          </w:tcPr>
          <w:p w:rsidR="00B36A17" w:rsidRPr="00EA009C" w:rsidRDefault="00B36A17" w:rsidP="00750E76">
            <w:pPr>
              <w:pStyle w:val="squish"/>
              <w:jc w:val="center"/>
            </w:pPr>
            <w:r>
              <w:t>D</w:t>
            </w:r>
            <w:r w:rsidRPr="00EA009C">
              <w:t>istance from rear axle (ft)</w:t>
            </w:r>
          </w:p>
        </w:tc>
        <w:tc>
          <w:tcPr>
            <w:tcW w:w="707" w:type="dxa"/>
            <w:shd w:val="clear" w:color="auto" w:fill="auto"/>
            <w:vAlign w:val="center"/>
            <w:hideMark/>
          </w:tcPr>
          <w:p w:rsidR="00B36A17" w:rsidRPr="00EA009C" w:rsidRDefault="00B36A17" w:rsidP="00750E76">
            <w:pPr>
              <w:pStyle w:val="squish"/>
              <w:jc w:val="center"/>
            </w:pPr>
            <w:r>
              <w:t>W</w:t>
            </w:r>
            <w:r w:rsidRPr="00EA009C">
              <w:t>eight (kip)</w:t>
            </w:r>
          </w:p>
        </w:tc>
        <w:tc>
          <w:tcPr>
            <w:tcW w:w="920" w:type="dxa"/>
            <w:shd w:val="clear" w:color="auto" w:fill="auto"/>
            <w:vAlign w:val="center"/>
            <w:hideMark/>
          </w:tcPr>
          <w:p w:rsidR="00B36A17" w:rsidRPr="00EA009C" w:rsidRDefault="00B36A17" w:rsidP="00750E76">
            <w:pPr>
              <w:pStyle w:val="squish"/>
              <w:jc w:val="center"/>
            </w:pPr>
            <w:r w:rsidRPr="00EA009C">
              <w:t>Spring Stiffness (kip/in)</w:t>
            </w:r>
          </w:p>
        </w:tc>
        <w:tc>
          <w:tcPr>
            <w:tcW w:w="1180" w:type="dxa"/>
            <w:shd w:val="clear" w:color="auto" w:fill="auto"/>
            <w:vAlign w:val="center"/>
            <w:hideMark/>
          </w:tcPr>
          <w:p w:rsidR="00B36A17" w:rsidRPr="00EA009C" w:rsidRDefault="00B36A17" w:rsidP="00750E76">
            <w:pPr>
              <w:pStyle w:val="squish"/>
              <w:jc w:val="center"/>
            </w:pPr>
            <w:r w:rsidRPr="00EA009C">
              <w:t>Damping Coefficient (</w:t>
            </w:r>
            <w:proofErr w:type="spellStart"/>
            <w:r w:rsidRPr="00EA009C">
              <w:t>lb</w:t>
            </w:r>
            <w:proofErr w:type="spellEnd"/>
            <w:r w:rsidRPr="00EA009C">
              <w:t>-s/in)</w:t>
            </w:r>
          </w:p>
        </w:tc>
        <w:tc>
          <w:tcPr>
            <w:tcW w:w="880" w:type="dxa"/>
            <w:shd w:val="clear" w:color="auto" w:fill="auto"/>
            <w:vAlign w:val="center"/>
            <w:hideMark/>
          </w:tcPr>
          <w:p w:rsidR="00B36A17" w:rsidRPr="00EA009C" w:rsidRDefault="00B36A17" w:rsidP="00750E76">
            <w:pPr>
              <w:pStyle w:val="squish"/>
              <w:jc w:val="center"/>
            </w:pPr>
            <w:r w:rsidRPr="00EA009C">
              <w:t>Damping Ratio</w:t>
            </w:r>
          </w:p>
        </w:tc>
        <w:tc>
          <w:tcPr>
            <w:tcW w:w="1089" w:type="dxa"/>
            <w:shd w:val="clear" w:color="auto" w:fill="auto"/>
            <w:vAlign w:val="center"/>
            <w:hideMark/>
          </w:tcPr>
          <w:p w:rsidR="00B36A17" w:rsidRPr="00EA009C" w:rsidRDefault="00B36A17" w:rsidP="00750E76">
            <w:pPr>
              <w:pStyle w:val="squish"/>
              <w:jc w:val="center"/>
            </w:pPr>
            <w:r w:rsidRPr="00EA009C">
              <w:t>Natural Frequency</w:t>
            </w:r>
          </w:p>
        </w:tc>
      </w:tr>
      <w:tr w:rsidR="00B36A17" w:rsidRPr="00EA009C" w:rsidTr="00750E76">
        <w:trPr>
          <w:trHeight w:val="288"/>
          <w:jc w:val="center"/>
        </w:trPr>
        <w:tc>
          <w:tcPr>
            <w:tcW w:w="960" w:type="dxa"/>
            <w:vMerge w:val="restart"/>
            <w:shd w:val="clear" w:color="auto" w:fill="auto"/>
            <w:noWrap/>
            <w:vAlign w:val="center"/>
            <w:hideMark/>
          </w:tcPr>
          <w:p w:rsidR="00B36A17" w:rsidRPr="00EA009C" w:rsidRDefault="00B36A17" w:rsidP="00750E76">
            <w:pPr>
              <w:pStyle w:val="squish"/>
              <w:jc w:val="center"/>
            </w:pPr>
            <w:r w:rsidRPr="00EA009C">
              <w:t>1</w:t>
            </w:r>
          </w:p>
        </w:tc>
        <w:tc>
          <w:tcPr>
            <w:tcW w:w="960" w:type="dxa"/>
            <w:shd w:val="clear" w:color="auto" w:fill="auto"/>
            <w:noWrap/>
            <w:vAlign w:val="bottom"/>
            <w:hideMark/>
          </w:tcPr>
          <w:p w:rsidR="00B36A17" w:rsidRPr="00EA009C" w:rsidRDefault="00B36A17" w:rsidP="00750E76">
            <w:pPr>
              <w:pStyle w:val="squish"/>
              <w:jc w:val="center"/>
            </w:pPr>
            <w:r w:rsidRPr="00EA009C">
              <w:t>1</w:t>
            </w:r>
          </w:p>
        </w:tc>
        <w:tc>
          <w:tcPr>
            <w:tcW w:w="1120" w:type="dxa"/>
            <w:shd w:val="clear" w:color="auto" w:fill="auto"/>
            <w:noWrap/>
            <w:vAlign w:val="bottom"/>
            <w:hideMark/>
          </w:tcPr>
          <w:p w:rsidR="00B36A17" w:rsidRPr="00EA009C" w:rsidRDefault="00B36A17" w:rsidP="00750E76">
            <w:pPr>
              <w:pStyle w:val="squish"/>
              <w:jc w:val="center"/>
            </w:pPr>
            <w:r w:rsidRPr="00EA009C">
              <w:t>HS20-32_1</w:t>
            </w:r>
          </w:p>
        </w:tc>
        <w:tc>
          <w:tcPr>
            <w:tcW w:w="940" w:type="dxa"/>
            <w:shd w:val="clear" w:color="auto" w:fill="auto"/>
            <w:noWrap/>
            <w:vAlign w:val="bottom"/>
            <w:hideMark/>
          </w:tcPr>
          <w:p w:rsidR="00B36A17" w:rsidRPr="00EA009C" w:rsidRDefault="00B36A17" w:rsidP="00750E76">
            <w:pPr>
              <w:pStyle w:val="squish"/>
              <w:jc w:val="center"/>
            </w:pPr>
            <w:r w:rsidRPr="00EA009C">
              <w:t>0</w:t>
            </w:r>
          </w:p>
        </w:tc>
        <w:tc>
          <w:tcPr>
            <w:tcW w:w="707" w:type="dxa"/>
            <w:shd w:val="clear" w:color="auto" w:fill="auto"/>
            <w:noWrap/>
            <w:vAlign w:val="bottom"/>
            <w:hideMark/>
          </w:tcPr>
          <w:p w:rsidR="00B36A17" w:rsidRPr="00EA009C" w:rsidRDefault="00B36A17" w:rsidP="00750E76">
            <w:pPr>
              <w:pStyle w:val="squish"/>
              <w:jc w:val="center"/>
            </w:pPr>
            <w:r w:rsidRPr="00EA009C">
              <w:t>32</w:t>
            </w:r>
          </w:p>
        </w:tc>
        <w:tc>
          <w:tcPr>
            <w:tcW w:w="920" w:type="dxa"/>
            <w:shd w:val="clear" w:color="auto" w:fill="auto"/>
            <w:noWrap/>
            <w:vAlign w:val="bottom"/>
            <w:hideMark/>
          </w:tcPr>
          <w:p w:rsidR="00B36A17" w:rsidRPr="00EA009C" w:rsidRDefault="00B36A17" w:rsidP="00750E76">
            <w:pPr>
              <w:pStyle w:val="squish"/>
              <w:jc w:val="center"/>
            </w:pPr>
            <w:r w:rsidRPr="00EA009C">
              <w:t>20</w:t>
            </w:r>
          </w:p>
        </w:tc>
        <w:tc>
          <w:tcPr>
            <w:tcW w:w="1180" w:type="dxa"/>
            <w:shd w:val="clear" w:color="auto" w:fill="auto"/>
            <w:noWrap/>
            <w:vAlign w:val="bottom"/>
            <w:hideMark/>
          </w:tcPr>
          <w:p w:rsidR="00B36A17" w:rsidRPr="00EA009C" w:rsidRDefault="00B36A17" w:rsidP="00750E76">
            <w:pPr>
              <w:pStyle w:val="squish"/>
              <w:jc w:val="center"/>
            </w:pPr>
            <w:r w:rsidRPr="00EA009C">
              <w:t>257.529</w:t>
            </w:r>
          </w:p>
        </w:tc>
        <w:tc>
          <w:tcPr>
            <w:tcW w:w="880" w:type="dxa"/>
            <w:shd w:val="clear" w:color="auto" w:fill="auto"/>
            <w:noWrap/>
            <w:vAlign w:val="bottom"/>
            <w:hideMark/>
          </w:tcPr>
          <w:p w:rsidR="00B36A17" w:rsidRPr="00EA009C" w:rsidRDefault="00B36A17" w:rsidP="00750E76">
            <w:pPr>
              <w:pStyle w:val="squish"/>
              <w:jc w:val="center"/>
            </w:pPr>
            <w:r w:rsidRPr="00EA009C">
              <w:t>0.1</w:t>
            </w:r>
          </w:p>
        </w:tc>
        <w:tc>
          <w:tcPr>
            <w:tcW w:w="1089" w:type="dxa"/>
            <w:shd w:val="clear" w:color="auto" w:fill="auto"/>
            <w:noWrap/>
            <w:vAlign w:val="bottom"/>
            <w:hideMark/>
          </w:tcPr>
          <w:p w:rsidR="00B36A17" w:rsidRPr="00EA009C" w:rsidRDefault="00B36A17" w:rsidP="00750E76">
            <w:pPr>
              <w:pStyle w:val="squish"/>
              <w:jc w:val="center"/>
            </w:pPr>
            <w:r w:rsidRPr="00EA009C">
              <w:t>2.472</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1</w:t>
            </w:r>
          </w:p>
        </w:tc>
        <w:tc>
          <w:tcPr>
            <w:tcW w:w="1120" w:type="dxa"/>
            <w:shd w:val="clear" w:color="auto" w:fill="auto"/>
            <w:noWrap/>
            <w:vAlign w:val="bottom"/>
            <w:hideMark/>
          </w:tcPr>
          <w:p w:rsidR="00B36A17" w:rsidRPr="00EA009C" w:rsidRDefault="00B36A17" w:rsidP="00750E76">
            <w:pPr>
              <w:pStyle w:val="squish"/>
              <w:jc w:val="center"/>
            </w:pPr>
            <w:r w:rsidRPr="00EA009C">
              <w:t>HS20-32_1</w:t>
            </w:r>
          </w:p>
        </w:tc>
        <w:tc>
          <w:tcPr>
            <w:tcW w:w="940" w:type="dxa"/>
            <w:shd w:val="clear" w:color="auto" w:fill="auto"/>
            <w:noWrap/>
            <w:vAlign w:val="bottom"/>
            <w:hideMark/>
          </w:tcPr>
          <w:p w:rsidR="00B36A17" w:rsidRPr="00EA009C" w:rsidRDefault="00B36A17" w:rsidP="00750E76">
            <w:pPr>
              <w:pStyle w:val="squish"/>
              <w:jc w:val="center"/>
            </w:pPr>
            <w:r w:rsidRPr="00EA009C">
              <w:t>14</w:t>
            </w:r>
          </w:p>
        </w:tc>
        <w:tc>
          <w:tcPr>
            <w:tcW w:w="707" w:type="dxa"/>
            <w:shd w:val="clear" w:color="auto" w:fill="auto"/>
            <w:noWrap/>
            <w:vAlign w:val="bottom"/>
            <w:hideMark/>
          </w:tcPr>
          <w:p w:rsidR="00B36A17" w:rsidRPr="00EA009C" w:rsidRDefault="00B36A17" w:rsidP="00750E76">
            <w:pPr>
              <w:pStyle w:val="squish"/>
              <w:jc w:val="center"/>
            </w:pPr>
            <w:r w:rsidRPr="00EA009C">
              <w:t>32</w:t>
            </w:r>
          </w:p>
        </w:tc>
        <w:tc>
          <w:tcPr>
            <w:tcW w:w="920" w:type="dxa"/>
            <w:shd w:val="clear" w:color="auto" w:fill="auto"/>
            <w:noWrap/>
            <w:vAlign w:val="bottom"/>
            <w:hideMark/>
          </w:tcPr>
          <w:p w:rsidR="00B36A17" w:rsidRPr="00EA009C" w:rsidRDefault="00B36A17" w:rsidP="00750E76">
            <w:pPr>
              <w:pStyle w:val="squish"/>
              <w:jc w:val="center"/>
            </w:pPr>
            <w:r w:rsidRPr="00EA009C">
              <w:t>20</w:t>
            </w:r>
          </w:p>
        </w:tc>
        <w:tc>
          <w:tcPr>
            <w:tcW w:w="1180" w:type="dxa"/>
            <w:shd w:val="clear" w:color="auto" w:fill="auto"/>
            <w:noWrap/>
            <w:vAlign w:val="bottom"/>
            <w:hideMark/>
          </w:tcPr>
          <w:p w:rsidR="00B36A17" w:rsidRPr="00EA009C" w:rsidRDefault="00B36A17" w:rsidP="00750E76">
            <w:pPr>
              <w:pStyle w:val="squish"/>
              <w:jc w:val="center"/>
            </w:pPr>
            <w:r w:rsidRPr="00EA009C">
              <w:t>257.529</w:t>
            </w:r>
          </w:p>
        </w:tc>
        <w:tc>
          <w:tcPr>
            <w:tcW w:w="880" w:type="dxa"/>
            <w:shd w:val="clear" w:color="auto" w:fill="auto"/>
            <w:noWrap/>
            <w:vAlign w:val="bottom"/>
            <w:hideMark/>
          </w:tcPr>
          <w:p w:rsidR="00B36A17" w:rsidRPr="00EA009C" w:rsidRDefault="00B36A17" w:rsidP="00750E76">
            <w:pPr>
              <w:pStyle w:val="squish"/>
              <w:jc w:val="center"/>
            </w:pPr>
            <w:r w:rsidRPr="00EA009C">
              <w:t>0.1</w:t>
            </w:r>
          </w:p>
        </w:tc>
        <w:tc>
          <w:tcPr>
            <w:tcW w:w="1089" w:type="dxa"/>
            <w:shd w:val="clear" w:color="auto" w:fill="auto"/>
            <w:noWrap/>
            <w:vAlign w:val="bottom"/>
            <w:hideMark/>
          </w:tcPr>
          <w:p w:rsidR="00B36A17" w:rsidRPr="00EA009C" w:rsidRDefault="00B36A17" w:rsidP="00750E76">
            <w:pPr>
              <w:pStyle w:val="squish"/>
              <w:jc w:val="center"/>
            </w:pPr>
            <w:r w:rsidRPr="00EA009C">
              <w:t>2.472</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2</w:t>
            </w:r>
          </w:p>
        </w:tc>
        <w:tc>
          <w:tcPr>
            <w:tcW w:w="1120" w:type="dxa"/>
            <w:shd w:val="clear" w:color="auto" w:fill="auto"/>
            <w:noWrap/>
            <w:vAlign w:val="bottom"/>
            <w:hideMark/>
          </w:tcPr>
          <w:p w:rsidR="00B36A17" w:rsidRPr="00EA009C" w:rsidRDefault="00B36A17" w:rsidP="00750E76">
            <w:pPr>
              <w:pStyle w:val="squish"/>
              <w:jc w:val="center"/>
            </w:pPr>
            <w:r w:rsidRPr="00EA009C">
              <w:t>HS20-8_1</w:t>
            </w:r>
          </w:p>
        </w:tc>
        <w:tc>
          <w:tcPr>
            <w:tcW w:w="940" w:type="dxa"/>
            <w:shd w:val="clear" w:color="auto" w:fill="auto"/>
            <w:noWrap/>
            <w:vAlign w:val="bottom"/>
            <w:hideMark/>
          </w:tcPr>
          <w:p w:rsidR="00B36A17" w:rsidRPr="00EA009C" w:rsidRDefault="00B36A17" w:rsidP="00750E76">
            <w:pPr>
              <w:pStyle w:val="squish"/>
              <w:jc w:val="center"/>
            </w:pPr>
            <w:r w:rsidRPr="00EA009C">
              <w:t>28</w:t>
            </w:r>
          </w:p>
        </w:tc>
        <w:tc>
          <w:tcPr>
            <w:tcW w:w="707" w:type="dxa"/>
            <w:shd w:val="clear" w:color="auto" w:fill="auto"/>
            <w:noWrap/>
            <w:vAlign w:val="bottom"/>
            <w:hideMark/>
          </w:tcPr>
          <w:p w:rsidR="00B36A17" w:rsidRPr="00EA009C" w:rsidRDefault="00B36A17" w:rsidP="00750E76">
            <w:pPr>
              <w:pStyle w:val="squish"/>
              <w:jc w:val="center"/>
            </w:pPr>
            <w:r w:rsidRPr="00EA009C">
              <w:t>8</w:t>
            </w:r>
          </w:p>
        </w:tc>
        <w:tc>
          <w:tcPr>
            <w:tcW w:w="920" w:type="dxa"/>
            <w:shd w:val="clear" w:color="auto" w:fill="auto"/>
            <w:noWrap/>
            <w:vAlign w:val="bottom"/>
            <w:hideMark/>
          </w:tcPr>
          <w:p w:rsidR="00B36A17" w:rsidRPr="00EA009C" w:rsidRDefault="00B36A17" w:rsidP="00750E76">
            <w:pPr>
              <w:pStyle w:val="squish"/>
              <w:jc w:val="center"/>
            </w:pPr>
            <w:r w:rsidRPr="00EA009C">
              <w:t>15</w:t>
            </w:r>
          </w:p>
        </w:tc>
        <w:tc>
          <w:tcPr>
            <w:tcW w:w="1180" w:type="dxa"/>
            <w:shd w:val="clear" w:color="auto" w:fill="auto"/>
            <w:noWrap/>
            <w:vAlign w:val="bottom"/>
            <w:hideMark/>
          </w:tcPr>
          <w:p w:rsidR="00B36A17" w:rsidRPr="00EA009C" w:rsidRDefault="00B36A17" w:rsidP="00750E76">
            <w:pPr>
              <w:pStyle w:val="squish"/>
              <w:jc w:val="center"/>
            </w:pPr>
            <w:r w:rsidRPr="00EA009C">
              <w:t>111.513</w:t>
            </w:r>
          </w:p>
        </w:tc>
        <w:tc>
          <w:tcPr>
            <w:tcW w:w="880" w:type="dxa"/>
            <w:shd w:val="clear" w:color="auto" w:fill="auto"/>
            <w:noWrap/>
            <w:vAlign w:val="bottom"/>
            <w:hideMark/>
          </w:tcPr>
          <w:p w:rsidR="00B36A17" w:rsidRPr="00EA009C" w:rsidRDefault="00B36A17" w:rsidP="00750E76">
            <w:pPr>
              <w:pStyle w:val="squish"/>
              <w:jc w:val="center"/>
            </w:pPr>
            <w:r w:rsidRPr="00EA009C">
              <w:t>0.1</w:t>
            </w:r>
          </w:p>
        </w:tc>
        <w:tc>
          <w:tcPr>
            <w:tcW w:w="1089" w:type="dxa"/>
            <w:shd w:val="clear" w:color="auto" w:fill="auto"/>
            <w:noWrap/>
            <w:vAlign w:val="bottom"/>
            <w:hideMark/>
          </w:tcPr>
          <w:p w:rsidR="00B36A17" w:rsidRPr="00EA009C" w:rsidRDefault="00B36A17" w:rsidP="00750E76">
            <w:pPr>
              <w:pStyle w:val="squish"/>
              <w:jc w:val="center"/>
            </w:pPr>
            <w:r w:rsidRPr="00EA009C">
              <w:t>4.282</w:t>
            </w:r>
          </w:p>
        </w:tc>
      </w:tr>
      <w:tr w:rsidR="00B36A17" w:rsidRPr="00EA009C" w:rsidTr="00750E76">
        <w:trPr>
          <w:trHeight w:val="288"/>
          <w:jc w:val="center"/>
        </w:trPr>
        <w:tc>
          <w:tcPr>
            <w:tcW w:w="960" w:type="dxa"/>
            <w:vMerge w:val="restart"/>
            <w:shd w:val="clear" w:color="auto" w:fill="auto"/>
            <w:noWrap/>
            <w:vAlign w:val="center"/>
            <w:hideMark/>
          </w:tcPr>
          <w:p w:rsidR="00B36A17" w:rsidRPr="00EA009C" w:rsidRDefault="00B36A17" w:rsidP="00750E76">
            <w:pPr>
              <w:pStyle w:val="squish"/>
              <w:jc w:val="center"/>
            </w:pPr>
            <w:r w:rsidRPr="00EA009C">
              <w:t>2</w:t>
            </w:r>
          </w:p>
        </w:tc>
        <w:tc>
          <w:tcPr>
            <w:tcW w:w="960" w:type="dxa"/>
            <w:shd w:val="clear" w:color="auto" w:fill="auto"/>
            <w:noWrap/>
            <w:vAlign w:val="bottom"/>
            <w:hideMark/>
          </w:tcPr>
          <w:p w:rsidR="00B36A17" w:rsidRPr="00EA009C" w:rsidRDefault="00B36A17" w:rsidP="00750E76">
            <w:pPr>
              <w:pStyle w:val="squish"/>
              <w:jc w:val="center"/>
            </w:pPr>
            <w:r w:rsidRPr="00EA009C">
              <w:t>3</w:t>
            </w:r>
          </w:p>
        </w:tc>
        <w:tc>
          <w:tcPr>
            <w:tcW w:w="1120" w:type="dxa"/>
            <w:shd w:val="clear" w:color="auto" w:fill="auto"/>
            <w:noWrap/>
            <w:vAlign w:val="bottom"/>
            <w:hideMark/>
          </w:tcPr>
          <w:p w:rsidR="00B36A17" w:rsidRPr="00EA009C" w:rsidRDefault="00B36A17" w:rsidP="00750E76">
            <w:pPr>
              <w:pStyle w:val="squish"/>
              <w:jc w:val="center"/>
            </w:pPr>
            <w:r w:rsidRPr="00EA009C">
              <w:t>HS20-32_2</w:t>
            </w:r>
          </w:p>
        </w:tc>
        <w:tc>
          <w:tcPr>
            <w:tcW w:w="940" w:type="dxa"/>
            <w:shd w:val="clear" w:color="auto" w:fill="auto"/>
            <w:noWrap/>
            <w:vAlign w:val="bottom"/>
            <w:hideMark/>
          </w:tcPr>
          <w:p w:rsidR="00B36A17" w:rsidRPr="00EA009C" w:rsidRDefault="00B36A17" w:rsidP="00750E76">
            <w:pPr>
              <w:pStyle w:val="squish"/>
              <w:jc w:val="center"/>
            </w:pPr>
            <w:r w:rsidRPr="00EA009C">
              <w:t>0</w:t>
            </w:r>
          </w:p>
        </w:tc>
        <w:tc>
          <w:tcPr>
            <w:tcW w:w="707" w:type="dxa"/>
            <w:shd w:val="clear" w:color="auto" w:fill="auto"/>
            <w:noWrap/>
            <w:vAlign w:val="bottom"/>
            <w:hideMark/>
          </w:tcPr>
          <w:p w:rsidR="00B36A17" w:rsidRPr="00EA009C" w:rsidRDefault="00B36A17" w:rsidP="00750E76">
            <w:pPr>
              <w:pStyle w:val="squish"/>
              <w:jc w:val="center"/>
            </w:pPr>
            <w:r w:rsidRPr="00EA009C">
              <w:t>32</w:t>
            </w:r>
          </w:p>
        </w:tc>
        <w:tc>
          <w:tcPr>
            <w:tcW w:w="920" w:type="dxa"/>
            <w:shd w:val="clear" w:color="auto" w:fill="auto"/>
            <w:noWrap/>
            <w:vAlign w:val="bottom"/>
            <w:hideMark/>
          </w:tcPr>
          <w:p w:rsidR="00B36A17" w:rsidRPr="00EA009C" w:rsidRDefault="00B36A17" w:rsidP="00750E76">
            <w:pPr>
              <w:pStyle w:val="squish"/>
              <w:jc w:val="center"/>
            </w:pPr>
            <w:r w:rsidRPr="00EA009C">
              <w:t>16</w:t>
            </w:r>
          </w:p>
        </w:tc>
        <w:tc>
          <w:tcPr>
            <w:tcW w:w="1180" w:type="dxa"/>
            <w:shd w:val="clear" w:color="auto" w:fill="auto"/>
            <w:noWrap/>
            <w:vAlign w:val="bottom"/>
            <w:hideMark/>
          </w:tcPr>
          <w:p w:rsidR="00B36A17" w:rsidRPr="00EA009C" w:rsidRDefault="00B36A17" w:rsidP="00750E76">
            <w:pPr>
              <w:pStyle w:val="squish"/>
              <w:jc w:val="center"/>
            </w:pPr>
            <w:r w:rsidRPr="00EA009C">
              <w:t>460.682</w:t>
            </w:r>
          </w:p>
        </w:tc>
        <w:tc>
          <w:tcPr>
            <w:tcW w:w="880" w:type="dxa"/>
            <w:shd w:val="clear" w:color="auto" w:fill="auto"/>
            <w:noWrap/>
            <w:vAlign w:val="bottom"/>
            <w:hideMark/>
          </w:tcPr>
          <w:p w:rsidR="00B36A17" w:rsidRPr="00EA009C" w:rsidRDefault="00B36A17" w:rsidP="00750E76">
            <w:pPr>
              <w:pStyle w:val="squish"/>
              <w:jc w:val="center"/>
            </w:pPr>
            <w:r w:rsidRPr="00EA009C">
              <w:t>0.2</w:t>
            </w:r>
          </w:p>
        </w:tc>
        <w:tc>
          <w:tcPr>
            <w:tcW w:w="1089" w:type="dxa"/>
            <w:shd w:val="clear" w:color="auto" w:fill="auto"/>
            <w:noWrap/>
            <w:vAlign w:val="bottom"/>
            <w:hideMark/>
          </w:tcPr>
          <w:p w:rsidR="00B36A17" w:rsidRPr="00EA009C" w:rsidRDefault="00B36A17" w:rsidP="00750E76">
            <w:pPr>
              <w:pStyle w:val="squish"/>
              <w:jc w:val="center"/>
            </w:pPr>
            <w:r w:rsidRPr="00EA009C">
              <w:t>2.211</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3</w:t>
            </w:r>
          </w:p>
        </w:tc>
        <w:tc>
          <w:tcPr>
            <w:tcW w:w="1120" w:type="dxa"/>
            <w:shd w:val="clear" w:color="auto" w:fill="auto"/>
            <w:noWrap/>
            <w:vAlign w:val="bottom"/>
            <w:hideMark/>
          </w:tcPr>
          <w:p w:rsidR="00B36A17" w:rsidRPr="00EA009C" w:rsidRDefault="00B36A17" w:rsidP="00750E76">
            <w:pPr>
              <w:pStyle w:val="squish"/>
              <w:jc w:val="center"/>
            </w:pPr>
            <w:r w:rsidRPr="00EA009C">
              <w:t>HS20-32_2</w:t>
            </w:r>
          </w:p>
        </w:tc>
        <w:tc>
          <w:tcPr>
            <w:tcW w:w="940" w:type="dxa"/>
            <w:shd w:val="clear" w:color="auto" w:fill="auto"/>
            <w:noWrap/>
            <w:vAlign w:val="bottom"/>
            <w:hideMark/>
          </w:tcPr>
          <w:p w:rsidR="00B36A17" w:rsidRPr="00EA009C" w:rsidRDefault="00B36A17" w:rsidP="00750E76">
            <w:pPr>
              <w:pStyle w:val="squish"/>
              <w:jc w:val="center"/>
            </w:pPr>
            <w:r w:rsidRPr="00EA009C">
              <w:t>30</w:t>
            </w:r>
          </w:p>
        </w:tc>
        <w:tc>
          <w:tcPr>
            <w:tcW w:w="707" w:type="dxa"/>
            <w:shd w:val="clear" w:color="auto" w:fill="auto"/>
            <w:noWrap/>
            <w:vAlign w:val="bottom"/>
            <w:hideMark/>
          </w:tcPr>
          <w:p w:rsidR="00B36A17" w:rsidRPr="00EA009C" w:rsidRDefault="00B36A17" w:rsidP="00750E76">
            <w:pPr>
              <w:pStyle w:val="squish"/>
              <w:jc w:val="center"/>
            </w:pPr>
            <w:r w:rsidRPr="00EA009C">
              <w:t>32</w:t>
            </w:r>
          </w:p>
        </w:tc>
        <w:tc>
          <w:tcPr>
            <w:tcW w:w="920" w:type="dxa"/>
            <w:shd w:val="clear" w:color="auto" w:fill="auto"/>
            <w:noWrap/>
            <w:vAlign w:val="bottom"/>
            <w:hideMark/>
          </w:tcPr>
          <w:p w:rsidR="00B36A17" w:rsidRPr="00EA009C" w:rsidRDefault="00B36A17" w:rsidP="00750E76">
            <w:pPr>
              <w:pStyle w:val="squish"/>
              <w:jc w:val="center"/>
            </w:pPr>
            <w:r w:rsidRPr="00EA009C">
              <w:t>16</w:t>
            </w:r>
          </w:p>
        </w:tc>
        <w:tc>
          <w:tcPr>
            <w:tcW w:w="1180" w:type="dxa"/>
            <w:shd w:val="clear" w:color="auto" w:fill="auto"/>
            <w:noWrap/>
            <w:vAlign w:val="bottom"/>
            <w:hideMark/>
          </w:tcPr>
          <w:p w:rsidR="00B36A17" w:rsidRPr="00EA009C" w:rsidRDefault="00B36A17" w:rsidP="00750E76">
            <w:pPr>
              <w:pStyle w:val="squish"/>
              <w:jc w:val="center"/>
            </w:pPr>
            <w:r w:rsidRPr="00EA009C">
              <w:t>460.682</w:t>
            </w:r>
          </w:p>
        </w:tc>
        <w:tc>
          <w:tcPr>
            <w:tcW w:w="880" w:type="dxa"/>
            <w:shd w:val="clear" w:color="auto" w:fill="auto"/>
            <w:noWrap/>
            <w:vAlign w:val="bottom"/>
            <w:hideMark/>
          </w:tcPr>
          <w:p w:rsidR="00B36A17" w:rsidRPr="00EA009C" w:rsidRDefault="00B36A17" w:rsidP="00750E76">
            <w:pPr>
              <w:pStyle w:val="squish"/>
              <w:jc w:val="center"/>
            </w:pPr>
            <w:r w:rsidRPr="00EA009C">
              <w:t>0.2</w:t>
            </w:r>
          </w:p>
        </w:tc>
        <w:tc>
          <w:tcPr>
            <w:tcW w:w="1089" w:type="dxa"/>
            <w:shd w:val="clear" w:color="auto" w:fill="auto"/>
            <w:noWrap/>
            <w:vAlign w:val="bottom"/>
            <w:hideMark/>
          </w:tcPr>
          <w:p w:rsidR="00B36A17" w:rsidRPr="00EA009C" w:rsidRDefault="00B36A17" w:rsidP="00750E76">
            <w:pPr>
              <w:pStyle w:val="squish"/>
              <w:jc w:val="center"/>
            </w:pPr>
            <w:r w:rsidRPr="00EA009C">
              <w:t>2.211</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t>4</w:t>
            </w:r>
          </w:p>
        </w:tc>
        <w:tc>
          <w:tcPr>
            <w:tcW w:w="1120" w:type="dxa"/>
            <w:shd w:val="clear" w:color="auto" w:fill="auto"/>
            <w:noWrap/>
            <w:vAlign w:val="bottom"/>
            <w:hideMark/>
          </w:tcPr>
          <w:p w:rsidR="00B36A17" w:rsidRPr="00EA009C" w:rsidRDefault="00B36A17" w:rsidP="00750E76">
            <w:pPr>
              <w:pStyle w:val="squish"/>
              <w:jc w:val="center"/>
            </w:pPr>
            <w:r w:rsidRPr="00EA009C">
              <w:t>HS20-8_2</w:t>
            </w:r>
          </w:p>
        </w:tc>
        <w:tc>
          <w:tcPr>
            <w:tcW w:w="940" w:type="dxa"/>
            <w:shd w:val="clear" w:color="auto" w:fill="auto"/>
            <w:noWrap/>
            <w:vAlign w:val="bottom"/>
            <w:hideMark/>
          </w:tcPr>
          <w:p w:rsidR="00B36A17" w:rsidRPr="00EA009C" w:rsidRDefault="00B36A17" w:rsidP="00750E76">
            <w:pPr>
              <w:pStyle w:val="squish"/>
              <w:jc w:val="center"/>
            </w:pPr>
            <w:r w:rsidRPr="00EA009C">
              <w:t>44</w:t>
            </w:r>
          </w:p>
        </w:tc>
        <w:tc>
          <w:tcPr>
            <w:tcW w:w="707" w:type="dxa"/>
            <w:shd w:val="clear" w:color="auto" w:fill="auto"/>
            <w:noWrap/>
            <w:vAlign w:val="bottom"/>
            <w:hideMark/>
          </w:tcPr>
          <w:p w:rsidR="00B36A17" w:rsidRPr="00EA009C" w:rsidRDefault="00B36A17" w:rsidP="00750E76">
            <w:pPr>
              <w:pStyle w:val="squish"/>
              <w:jc w:val="center"/>
            </w:pPr>
            <w:r w:rsidRPr="00EA009C">
              <w:t>8</w:t>
            </w:r>
          </w:p>
        </w:tc>
        <w:tc>
          <w:tcPr>
            <w:tcW w:w="920" w:type="dxa"/>
            <w:shd w:val="clear" w:color="auto" w:fill="auto"/>
            <w:noWrap/>
            <w:vAlign w:val="bottom"/>
            <w:hideMark/>
          </w:tcPr>
          <w:p w:rsidR="00B36A17" w:rsidRPr="00EA009C" w:rsidRDefault="00B36A17" w:rsidP="00750E76">
            <w:pPr>
              <w:pStyle w:val="squish"/>
              <w:jc w:val="center"/>
            </w:pPr>
            <w:r w:rsidRPr="00EA009C">
              <w:t>8</w:t>
            </w:r>
          </w:p>
        </w:tc>
        <w:tc>
          <w:tcPr>
            <w:tcW w:w="1180" w:type="dxa"/>
            <w:shd w:val="clear" w:color="auto" w:fill="auto"/>
            <w:noWrap/>
            <w:vAlign w:val="bottom"/>
            <w:hideMark/>
          </w:tcPr>
          <w:p w:rsidR="00B36A17" w:rsidRPr="00EA009C" w:rsidRDefault="00B36A17" w:rsidP="00750E76">
            <w:pPr>
              <w:pStyle w:val="squish"/>
              <w:jc w:val="center"/>
            </w:pPr>
            <w:r w:rsidRPr="00EA009C">
              <w:t>407.189</w:t>
            </w:r>
          </w:p>
        </w:tc>
        <w:tc>
          <w:tcPr>
            <w:tcW w:w="880" w:type="dxa"/>
            <w:shd w:val="clear" w:color="auto" w:fill="auto"/>
            <w:noWrap/>
            <w:vAlign w:val="bottom"/>
            <w:hideMark/>
          </w:tcPr>
          <w:p w:rsidR="00B36A17" w:rsidRPr="00EA009C" w:rsidRDefault="00B36A17" w:rsidP="00750E76">
            <w:pPr>
              <w:pStyle w:val="squish"/>
              <w:jc w:val="center"/>
            </w:pPr>
            <w:r w:rsidRPr="00EA009C">
              <w:t>0.5</w:t>
            </w:r>
          </w:p>
        </w:tc>
        <w:tc>
          <w:tcPr>
            <w:tcW w:w="1089" w:type="dxa"/>
            <w:shd w:val="clear" w:color="auto" w:fill="auto"/>
            <w:noWrap/>
            <w:vAlign w:val="bottom"/>
            <w:hideMark/>
          </w:tcPr>
          <w:p w:rsidR="00B36A17" w:rsidRPr="00EA009C" w:rsidRDefault="00B36A17" w:rsidP="00750E76">
            <w:pPr>
              <w:pStyle w:val="squish"/>
              <w:jc w:val="center"/>
            </w:pPr>
            <w:r w:rsidRPr="00EA009C">
              <w:t>3.127</w:t>
            </w:r>
          </w:p>
        </w:tc>
      </w:tr>
      <w:tr w:rsidR="00B36A17" w:rsidRPr="00EA009C" w:rsidTr="00750E76">
        <w:trPr>
          <w:trHeight w:val="288"/>
          <w:jc w:val="center"/>
        </w:trPr>
        <w:tc>
          <w:tcPr>
            <w:tcW w:w="960" w:type="dxa"/>
            <w:vMerge w:val="restart"/>
            <w:shd w:val="clear" w:color="auto" w:fill="auto"/>
            <w:noWrap/>
            <w:vAlign w:val="center"/>
            <w:hideMark/>
          </w:tcPr>
          <w:p w:rsidR="00B36A17" w:rsidRPr="00EA009C" w:rsidRDefault="00B36A17" w:rsidP="00750E76">
            <w:pPr>
              <w:pStyle w:val="squish"/>
              <w:jc w:val="center"/>
            </w:pPr>
            <w:r w:rsidRPr="00EA009C">
              <w:t>3</w:t>
            </w:r>
          </w:p>
        </w:tc>
        <w:tc>
          <w:tcPr>
            <w:tcW w:w="960" w:type="dxa"/>
            <w:shd w:val="clear" w:color="auto" w:fill="auto"/>
            <w:noWrap/>
            <w:vAlign w:val="bottom"/>
            <w:hideMark/>
          </w:tcPr>
          <w:p w:rsidR="00B36A17" w:rsidRPr="00EA009C" w:rsidRDefault="00B36A17" w:rsidP="00750E76">
            <w:pPr>
              <w:pStyle w:val="squish"/>
              <w:jc w:val="center"/>
            </w:pPr>
            <w:r>
              <w:t>5</w:t>
            </w:r>
          </w:p>
        </w:tc>
        <w:tc>
          <w:tcPr>
            <w:tcW w:w="1120" w:type="dxa"/>
            <w:shd w:val="clear" w:color="auto" w:fill="auto"/>
            <w:noWrap/>
            <w:vAlign w:val="bottom"/>
            <w:hideMark/>
          </w:tcPr>
          <w:p w:rsidR="00B36A17" w:rsidRPr="00EA009C" w:rsidRDefault="00B36A17" w:rsidP="00750E76">
            <w:pPr>
              <w:pStyle w:val="squish"/>
              <w:jc w:val="center"/>
            </w:pPr>
            <w:r w:rsidRPr="00EA009C">
              <w:t>HS20-32_3</w:t>
            </w:r>
          </w:p>
        </w:tc>
        <w:tc>
          <w:tcPr>
            <w:tcW w:w="940" w:type="dxa"/>
            <w:shd w:val="clear" w:color="auto" w:fill="auto"/>
            <w:noWrap/>
            <w:vAlign w:val="bottom"/>
            <w:hideMark/>
          </w:tcPr>
          <w:p w:rsidR="00B36A17" w:rsidRPr="00EA009C" w:rsidRDefault="00B36A17" w:rsidP="00750E76">
            <w:pPr>
              <w:pStyle w:val="squish"/>
              <w:jc w:val="center"/>
            </w:pPr>
            <w:r w:rsidRPr="00EA009C">
              <w:t>0</w:t>
            </w:r>
          </w:p>
        </w:tc>
        <w:tc>
          <w:tcPr>
            <w:tcW w:w="707" w:type="dxa"/>
            <w:shd w:val="clear" w:color="auto" w:fill="auto"/>
            <w:noWrap/>
            <w:vAlign w:val="bottom"/>
            <w:hideMark/>
          </w:tcPr>
          <w:p w:rsidR="00B36A17" w:rsidRPr="00EA009C" w:rsidRDefault="00B36A17" w:rsidP="00750E76">
            <w:pPr>
              <w:pStyle w:val="squish"/>
              <w:jc w:val="center"/>
            </w:pPr>
            <w:r w:rsidRPr="00EA009C">
              <w:t>32</w:t>
            </w:r>
          </w:p>
        </w:tc>
        <w:tc>
          <w:tcPr>
            <w:tcW w:w="920" w:type="dxa"/>
            <w:shd w:val="clear" w:color="auto" w:fill="auto"/>
            <w:noWrap/>
            <w:vAlign w:val="bottom"/>
            <w:hideMark/>
          </w:tcPr>
          <w:p w:rsidR="00B36A17" w:rsidRPr="00EA009C" w:rsidRDefault="00B36A17" w:rsidP="00750E76">
            <w:pPr>
              <w:pStyle w:val="squish"/>
              <w:jc w:val="center"/>
            </w:pPr>
            <w:r w:rsidRPr="00EA009C">
              <w:t>13</w:t>
            </w:r>
          </w:p>
        </w:tc>
        <w:tc>
          <w:tcPr>
            <w:tcW w:w="1180" w:type="dxa"/>
            <w:shd w:val="clear" w:color="auto" w:fill="auto"/>
            <w:noWrap/>
            <w:vAlign w:val="bottom"/>
            <w:hideMark/>
          </w:tcPr>
          <w:p w:rsidR="00B36A17" w:rsidRPr="00EA009C" w:rsidRDefault="00B36A17" w:rsidP="00750E76">
            <w:pPr>
              <w:pStyle w:val="squish"/>
              <w:jc w:val="center"/>
            </w:pPr>
            <w:r w:rsidRPr="00EA009C">
              <w:t>415.253</w:t>
            </w:r>
          </w:p>
        </w:tc>
        <w:tc>
          <w:tcPr>
            <w:tcW w:w="880" w:type="dxa"/>
            <w:shd w:val="clear" w:color="auto" w:fill="auto"/>
            <w:noWrap/>
            <w:vAlign w:val="bottom"/>
            <w:hideMark/>
          </w:tcPr>
          <w:p w:rsidR="00B36A17" w:rsidRPr="00EA009C" w:rsidRDefault="00B36A17" w:rsidP="00750E76">
            <w:pPr>
              <w:pStyle w:val="squish"/>
              <w:jc w:val="center"/>
            </w:pPr>
            <w:r w:rsidRPr="00EA009C">
              <w:t>0.2</w:t>
            </w:r>
          </w:p>
        </w:tc>
        <w:tc>
          <w:tcPr>
            <w:tcW w:w="1089" w:type="dxa"/>
            <w:shd w:val="clear" w:color="auto" w:fill="auto"/>
            <w:noWrap/>
            <w:vAlign w:val="bottom"/>
            <w:hideMark/>
          </w:tcPr>
          <w:p w:rsidR="00B36A17" w:rsidRPr="00EA009C" w:rsidRDefault="00B36A17" w:rsidP="00750E76">
            <w:pPr>
              <w:pStyle w:val="squish"/>
              <w:jc w:val="center"/>
            </w:pPr>
            <w:r w:rsidRPr="00EA009C">
              <w:t>1.993</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t>5</w:t>
            </w:r>
          </w:p>
        </w:tc>
        <w:tc>
          <w:tcPr>
            <w:tcW w:w="1120" w:type="dxa"/>
            <w:shd w:val="clear" w:color="auto" w:fill="auto"/>
            <w:noWrap/>
            <w:vAlign w:val="bottom"/>
            <w:hideMark/>
          </w:tcPr>
          <w:p w:rsidR="00B36A17" w:rsidRPr="00EA009C" w:rsidRDefault="00B36A17" w:rsidP="00750E76">
            <w:pPr>
              <w:pStyle w:val="squish"/>
              <w:jc w:val="center"/>
            </w:pPr>
            <w:r w:rsidRPr="00EA009C">
              <w:t>HS20-32_3</w:t>
            </w:r>
          </w:p>
        </w:tc>
        <w:tc>
          <w:tcPr>
            <w:tcW w:w="940" w:type="dxa"/>
            <w:shd w:val="clear" w:color="auto" w:fill="auto"/>
            <w:noWrap/>
            <w:vAlign w:val="bottom"/>
            <w:hideMark/>
          </w:tcPr>
          <w:p w:rsidR="00B36A17" w:rsidRPr="00EA009C" w:rsidRDefault="00B36A17" w:rsidP="00750E76">
            <w:pPr>
              <w:pStyle w:val="squish"/>
              <w:jc w:val="center"/>
            </w:pPr>
            <w:r w:rsidRPr="00EA009C">
              <w:t>22</w:t>
            </w:r>
          </w:p>
        </w:tc>
        <w:tc>
          <w:tcPr>
            <w:tcW w:w="707" w:type="dxa"/>
            <w:shd w:val="clear" w:color="auto" w:fill="auto"/>
            <w:noWrap/>
            <w:vAlign w:val="bottom"/>
            <w:hideMark/>
          </w:tcPr>
          <w:p w:rsidR="00B36A17" w:rsidRPr="00EA009C" w:rsidRDefault="00B36A17" w:rsidP="00750E76">
            <w:pPr>
              <w:pStyle w:val="squish"/>
              <w:jc w:val="center"/>
            </w:pPr>
            <w:r w:rsidRPr="00EA009C">
              <w:t>32</w:t>
            </w:r>
          </w:p>
        </w:tc>
        <w:tc>
          <w:tcPr>
            <w:tcW w:w="920" w:type="dxa"/>
            <w:shd w:val="clear" w:color="auto" w:fill="auto"/>
            <w:noWrap/>
            <w:vAlign w:val="bottom"/>
            <w:hideMark/>
          </w:tcPr>
          <w:p w:rsidR="00B36A17" w:rsidRPr="00EA009C" w:rsidRDefault="00B36A17" w:rsidP="00750E76">
            <w:pPr>
              <w:pStyle w:val="squish"/>
              <w:jc w:val="center"/>
            </w:pPr>
            <w:r w:rsidRPr="00EA009C">
              <w:t>13</w:t>
            </w:r>
          </w:p>
        </w:tc>
        <w:tc>
          <w:tcPr>
            <w:tcW w:w="1180" w:type="dxa"/>
            <w:shd w:val="clear" w:color="auto" w:fill="auto"/>
            <w:noWrap/>
            <w:vAlign w:val="bottom"/>
            <w:hideMark/>
          </w:tcPr>
          <w:p w:rsidR="00B36A17" w:rsidRPr="00EA009C" w:rsidRDefault="00B36A17" w:rsidP="00750E76">
            <w:pPr>
              <w:pStyle w:val="squish"/>
              <w:jc w:val="center"/>
            </w:pPr>
            <w:r w:rsidRPr="00EA009C">
              <w:t>415.253</w:t>
            </w:r>
          </w:p>
        </w:tc>
        <w:tc>
          <w:tcPr>
            <w:tcW w:w="880" w:type="dxa"/>
            <w:shd w:val="clear" w:color="auto" w:fill="auto"/>
            <w:noWrap/>
            <w:vAlign w:val="bottom"/>
            <w:hideMark/>
          </w:tcPr>
          <w:p w:rsidR="00B36A17" w:rsidRPr="00EA009C" w:rsidRDefault="00B36A17" w:rsidP="00750E76">
            <w:pPr>
              <w:pStyle w:val="squish"/>
              <w:jc w:val="center"/>
            </w:pPr>
            <w:r w:rsidRPr="00EA009C">
              <w:t>0.2</w:t>
            </w:r>
          </w:p>
        </w:tc>
        <w:tc>
          <w:tcPr>
            <w:tcW w:w="1089" w:type="dxa"/>
            <w:shd w:val="clear" w:color="auto" w:fill="auto"/>
            <w:noWrap/>
            <w:vAlign w:val="bottom"/>
            <w:hideMark/>
          </w:tcPr>
          <w:p w:rsidR="00B36A17" w:rsidRPr="00EA009C" w:rsidRDefault="00B36A17" w:rsidP="00750E76">
            <w:pPr>
              <w:pStyle w:val="squish"/>
              <w:jc w:val="center"/>
            </w:pPr>
            <w:r w:rsidRPr="00EA009C">
              <w:t>1.993</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6</w:t>
            </w:r>
          </w:p>
        </w:tc>
        <w:tc>
          <w:tcPr>
            <w:tcW w:w="1120" w:type="dxa"/>
            <w:shd w:val="clear" w:color="auto" w:fill="auto"/>
            <w:noWrap/>
            <w:vAlign w:val="bottom"/>
            <w:hideMark/>
          </w:tcPr>
          <w:p w:rsidR="00B36A17" w:rsidRPr="00EA009C" w:rsidRDefault="00B36A17" w:rsidP="00750E76">
            <w:pPr>
              <w:pStyle w:val="squish"/>
              <w:jc w:val="center"/>
            </w:pPr>
            <w:r w:rsidRPr="00EA009C">
              <w:t>HS20-8_3</w:t>
            </w:r>
          </w:p>
        </w:tc>
        <w:tc>
          <w:tcPr>
            <w:tcW w:w="940" w:type="dxa"/>
            <w:shd w:val="clear" w:color="auto" w:fill="auto"/>
            <w:noWrap/>
            <w:vAlign w:val="bottom"/>
            <w:hideMark/>
          </w:tcPr>
          <w:p w:rsidR="00B36A17" w:rsidRPr="00EA009C" w:rsidRDefault="00B36A17" w:rsidP="00750E76">
            <w:pPr>
              <w:pStyle w:val="squish"/>
              <w:jc w:val="center"/>
            </w:pPr>
            <w:r w:rsidRPr="00EA009C">
              <w:t>36</w:t>
            </w:r>
          </w:p>
        </w:tc>
        <w:tc>
          <w:tcPr>
            <w:tcW w:w="707" w:type="dxa"/>
            <w:shd w:val="clear" w:color="auto" w:fill="auto"/>
            <w:noWrap/>
            <w:vAlign w:val="bottom"/>
            <w:hideMark/>
          </w:tcPr>
          <w:p w:rsidR="00B36A17" w:rsidRPr="00EA009C" w:rsidRDefault="00B36A17" w:rsidP="00750E76">
            <w:pPr>
              <w:pStyle w:val="squish"/>
              <w:jc w:val="center"/>
            </w:pPr>
            <w:r w:rsidRPr="00EA009C">
              <w:t>8</w:t>
            </w:r>
          </w:p>
        </w:tc>
        <w:tc>
          <w:tcPr>
            <w:tcW w:w="920" w:type="dxa"/>
            <w:shd w:val="clear" w:color="auto" w:fill="auto"/>
            <w:noWrap/>
            <w:vAlign w:val="bottom"/>
            <w:hideMark/>
          </w:tcPr>
          <w:p w:rsidR="00B36A17" w:rsidRPr="00EA009C" w:rsidRDefault="00B36A17" w:rsidP="00750E76">
            <w:pPr>
              <w:pStyle w:val="squish"/>
              <w:jc w:val="center"/>
            </w:pPr>
            <w:r w:rsidRPr="00EA009C">
              <w:t>10</w:t>
            </w:r>
          </w:p>
        </w:tc>
        <w:tc>
          <w:tcPr>
            <w:tcW w:w="1180" w:type="dxa"/>
            <w:shd w:val="clear" w:color="auto" w:fill="auto"/>
            <w:noWrap/>
            <w:vAlign w:val="bottom"/>
            <w:hideMark/>
          </w:tcPr>
          <w:p w:rsidR="00B36A17" w:rsidRPr="00EA009C" w:rsidRDefault="00B36A17" w:rsidP="00750E76">
            <w:pPr>
              <w:pStyle w:val="squish"/>
              <w:jc w:val="center"/>
            </w:pPr>
            <w:r w:rsidRPr="00EA009C">
              <w:t>455.251</w:t>
            </w:r>
          </w:p>
        </w:tc>
        <w:tc>
          <w:tcPr>
            <w:tcW w:w="880" w:type="dxa"/>
            <w:shd w:val="clear" w:color="auto" w:fill="auto"/>
            <w:noWrap/>
            <w:vAlign w:val="bottom"/>
            <w:hideMark/>
          </w:tcPr>
          <w:p w:rsidR="00B36A17" w:rsidRPr="00EA009C" w:rsidRDefault="00B36A17" w:rsidP="00750E76">
            <w:pPr>
              <w:pStyle w:val="squish"/>
              <w:jc w:val="center"/>
            </w:pPr>
            <w:r w:rsidRPr="00EA009C">
              <w:t>0.5</w:t>
            </w:r>
          </w:p>
        </w:tc>
        <w:tc>
          <w:tcPr>
            <w:tcW w:w="1089" w:type="dxa"/>
            <w:shd w:val="clear" w:color="auto" w:fill="auto"/>
            <w:noWrap/>
            <w:vAlign w:val="bottom"/>
            <w:hideMark/>
          </w:tcPr>
          <w:p w:rsidR="00B36A17" w:rsidRPr="00EA009C" w:rsidRDefault="00B36A17" w:rsidP="00750E76">
            <w:pPr>
              <w:pStyle w:val="squish"/>
              <w:jc w:val="center"/>
            </w:pPr>
            <w:r w:rsidRPr="00EA009C">
              <w:t>3.496</w:t>
            </w:r>
          </w:p>
        </w:tc>
      </w:tr>
      <w:tr w:rsidR="00B36A17" w:rsidRPr="00EA009C" w:rsidTr="00750E76">
        <w:trPr>
          <w:trHeight w:val="288"/>
          <w:jc w:val="center"/>
        </w:trPr>
        <w:tc>
          <w:tcPr>
            <w:tcW w:w="960" w:type="dxa"/>
            <w:vMerge w:val="restart"/>
            <w:shd w:val="clear" w:color="auto" w:fill="auto"/>
            <w:noWrap/>
            <w:vAlign w:val="center"/>
            <w:hideMark/>
          </w:tcPr>
          <w:p w:rsidR="00B36A17" w:rsidRPr="00EA009C" w:rsidRDefault="00B36A17" w:rsidP="00750E76">
            <w:pPr>
              <w:pStyle w:val="squish"/>
              <w:jc w:val="center"/>
            </w:pPr>
            <w:r w:rsidRPr="00EA009C">
              <w:t>4</w:t>
            </w:r>
          </w:p>
        </w:tc>
        <w:tc>
          <w:tcPr>
            <w:tcW w:w="960" w:type="dxa"/>
            <w:shd w:val="clear" w:color="auto" w:fill="auto"/>
            <w:noWrap/>
            <w:vAlign w:val="bottom"/>
            <w:hideMark/>
          </w:tcPr>
          <w:p w:rsidR="00B36A17" w:rsidRPr="00EA009C" w:rsidRDefault="00B36A17" w:rsidP="00750E76">
            <w:pPr>
              <w:pStyle w:val="squish"/>
              <w:jc w:val="center"/>
            </w:pPr>
            <w:r w:rsidRPr="00EA009C">
              <w:t>7</w:t>
            </w:r>
          </w:p>
        </w:tc>
        <w:tc>
          <w:tcPr>
            <w:tcW w:w="1120" w:type="dxa"/>
            <w:shd w:val="clear" w:color="auto" w:fill="auto"/>
            <w:noWrap/>
            <w:vAlign w:val="bottom"/>
            <w:hideMark/>
          </w:tcPr>
          <w:p w:rsidR="00B36A17" w:rsidRPr="00EA009C" w:rsidRDefault="00B36A17" w:rsidP="00750E76">
            <w:pPr>
              <w:pStyle w:val="squish"/>
              <w:jc w:val="center"/>
            </w:pPr>
            <w:proofErr w:type="spellStart"/>
            <w:r w:rsidRPr="00EA009C">
              <w:t>tst-tand</w:t>
            </w:r>
            <w:proofErr w:type="spellEnd"/>
          </w:p>
        </w:tc>
        <w:tc>
          <w:tcPr>
            <w:tcW w:w="940" w:type="dxa"/>
            <w:shd w:val="clear" w:color="auto" w:fill="auto"/>
            <w:noWrap/>
            <w:vAlign w:val="bottom"/>
            <w:hideMark/>
          </w:tcPr>
          <w:p w:rsidR="00B36A17" w:rsidRPr="00EA009C" w:rsidRDefault="00B36A17" w:rsidP="00750E76">
            <w:pPr>
              <w:pStyle w:val="squish"/>
              <w:jc w:val="center"/>
            </w:pPr>
            <w:r w:rsidRPr="00EA009C">
              <w:t>0</w:t>
            </w:r>
          </w:p>
        </w:tc>
        <w:tc>
          <w:tcPr>
            <w:tcW w:w="707" w:type="dxa"/>
            <w:shd w:val="clear" w:color="auto" w:fill="auto"/>
            <w:noWrap/>
            <w:vAlign w:val="bottom"/>
            <w:hideMark/>
          </w:tcPr>
          <w:p w:rsidR="00B36A17" w:rsidRPr="00EA009C" w:rsidRDefault="00B36A17" w:rsidP="00750E76">
            <w:pPr>
              <w:pStyle w:val="squish"/>
              <w:jc w:val="center"/>
            </w:pPr>
            <w:r w:rsidRPr="00EA009C">
              <w:t>17</w:t>
            </w:r>
          </w:p>
        </w:tc>
        <w:tc>
          <w:tcPr>
            <w:tcW w:w="920" w:type="dxa"/>
            <w:shd w:val="clear" w:color="auto" w:fill="auto"/>
            <w:noWrap/>
            <w:vAlign w:val="bottom"/>
            <w:hideMark/>
          </w:tcPr>
          <w:p w:rsidR="00B36A17" w:rsidRPr="00EA009C" w:rsidRDefault="00B36A17" w:rsidP="00750E76">
            <w:pPr>
              <w:pStyle w:val="squish"/>
              <w:jc w:val="center"/>
            </w:pPr>
            <w:r w:rsidRPr="00EA009C">
              <w:t>15</w:t>
            </w:r>
          </w:p>
        </w:tc>
        <w:tc>
          <w:tcPr>
            <w:tcW w:w="1180" w:type="dxa"/>
            <w:shd w:val="clear" w:color="auto" w:fill="auto"/>
            <w:noWrap/>
            <w:vAlign w:val="bottom"/>
            <w:hideMark/>
          </w:tcPr>
          <w:p w:rsidR="00B36A17" w:rsidRPr="00EA009C" w:rsidRDefault="00B36A17" w:rsidP="00750E76">
            <w:pPr>
              <w:pStyle w:val="squish"/>
              <w:jc w:val="center"/>
            </w:pPr>
            <w:r w:rsidRPr="00EA009C">
              <w:t>162.557</w:t>
            </w:r>
          </w:p>
        </w:tc>
        <w:tc>
          <w:tcPr>
            <w:tcW w:w="880" w:type="dxa"/>
            <w:shd w:val="clear" w:color="auto" w:fill="auto"/>
            <w:noWrap/>
            <w:vAlign w:val="bottom"/>
            <w:hideMark/>
          </w:tcPr>
          <w:p w:rsidR="00B36A17" w:rsidRPr="00EA009C" w:rsidRDefault="00B36A17" w:rsidP="00750E76">
            <w:pPr>
              <w:pStyle w:val="squish"/>
              <w:jc w:val="center"/>
            </w:pPr>
            <w:r w:rsidRPr="00EA009C">
              <w:t>0.1</w:t>
            </w:r>
          </w:p>
        </w:tc>
        <w:tc>
          <w:tcPr>
            <w:tcW w:w="1089" w:type="dxa"/>
            <w:shd w:val="clear" w:color="auto" w:fill="auto"/>
            <w:noWrap/>
            <w:vAlign w:val="bottom"/>
            <w:hideMark/>
          </w:tcPr>
          <w:p w:rsidR="00B36A17" w:rsidRPr="00EA009C" w:rsidRDefault="00B36A17" w:rsidP="00750E76">
            <w:pPr>
              <w:pStyle w:val="squish"/>
              <w:jc w:val="center"/>
            </w:pPr>
            <w:r w:rsidRPr="00EA009C">
              <w:t>2.937</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7</w:t>
            </w:r>
          </w:p>
        </w:tc>
        <w:tc>
          <w:tcPr>
            <w:tcW w:w="1120" w:type="dxa"/>
            <w:shd w:val="clear" w:color="auto" w:fill="auto"/>
            <w:noWrap/>
            <w:vAlign w:val="bottom"/>
            <w:hideMark/>
          </w:tcPr>
          <w:p w:rsidR="00B36A17" w:rsidRPr="00EA009C" w:rsidRDefault="00B36A17" w:rsidP="00750E76">
            <w:pPr>
              <w:pStyle w:val="squish"/>
              <w:jc w:val="center"/>
            </w:pPr>
            <w:proofErr w:type="spellStart"/>
            <w:r w:rsidRPr="00EA009C">
              <w:t>tst-tand</w:t>
            </w:r>
            <w:proofErr w:type="spellEnd"/>
          </w:p>
        </w:tc>
        <w:tc>
          <w:tcPr>
            <w:tcW w:w="940" w:type="dxa"/>
            <w:shd w:val="clear" w:color="auto" w:fill="auto"/>
            <w:noWrap/>
            <w:vAlign w:val="bottom"/>
            <w:hideMark/>
          </w:tcPr>
          <w:p w:rsidR="00B36A17" w:rsidRPr="00EA009C" w:rsidRDefault="00B36A17" w:rsidP="00750E76">
            <w:pPr>
              <w:pStyle w:val="squish"/>
              <w:jc w:val="center"/>
            </w:pPr>
            <w:r w:rsidRPr="00EA009C">
              <w:t>6</w:t>
            </w:r>
          </w:p>
        </w:tc>
        <w:tc>
          <w:tcPr>
            <w:tcW w:w="707" w:type="dxa"/>
            <w:shd w:val="clear" w:color="auto" w:fill="auto"/>
            <w:noWrap/>
            <w:vAlign w:val="bottom"/>
            <w:hideMark/>
          </w:tcPr>
          <w:p w:rsidR="00B36A17" w:rsidRPr="00EA009C" w:rsidRDefault="00B36A17" w:rsidP="00750E76">
            <w:pPr>
              <w:pStyle w:val="squish"/>
              <w:jc w:val="center"/>
            </w:pPr>
            <w:r w:rsidRPr="00EA009C">
              <w:t>17</w:t>
            </w:r>
          </w:p>
        </w:tc>
        <w:tc>
          <w:tcPr>
            <w:tcW w:w="920" w:type="dxa"/>
            <w:shd w:val="clear" w:color="auto" w:fill="auto"/>
            <w:noWrap/>
            <w:vAlign w:val="bottom"/>
            <w:hideMark/>
          </w:tcPr>
          <w:p w:rsidR="00B36A17" w:rsidRPr="00EA009C" w:rsidRDefault="00B36A17" w:rsidP="00750E76">
            <w:pPr>
              <w:pStyle w:val="squish"/>
              <w:jc w:val="center"/>
            </w:pPr>
            <w:r w:rsidRPr="00EA009C">
              <w:t>15</w:t>
            </w:r>
          </w:p>
        </w:tc>
        <w:tc>
          <w:tcPr>
            <w:tcW w:w="1180" w:type="dxa"/>
            <w:shd w:val="clear" w:color="auto" w:fill="auto"/>
            <w:noWrap/>
            <w:vAlign w:val="bottom"/>
            <w:hideMark/>
          </w:tcPr>
          <w:p w:rsidR="00B36A17" w:rsidRPr="00EA009C" w:rsidRDefault="00B36A17" w:rsidP="00750E76">
            <w:pPr>
              <w:pStyle w:val="squish"/>
              <w:jc w:val="center"/>
            </w:pPr>
            <w:r w:rsidRPr="00EA009C">
              <w:t>162.557</w:t>
            </w:r>
          </w:p>
        </w:tc>
        <w:tc>
          <w:tcPr>
            <w:tcW w:w="880" w:type="dxa"/>
            <w:shd w:val="clear" w:color="auto" w:fill="auto"/>
            <w:noWrap/>
            <w:vAlign w:val="bottom"/>
            <w:hideMark/>
          </w:tcPr>
          <w:p w:rsidR="00B36A17" w:rsidRPr="00EA009C" w:rsidRDefault="00B36A17" w:rsidP="00750E76">
            <w:pPr>
              <w:pStyle w:val="squish"/>
              <w:jc w:val="center"/>
            </w:pPr>
            <w:r w:rsidRPr="00EA009C">
              <w:t>0.1</w:t>
            </w:r>
          </w:p>
        </w:tc>
        <w:tc>
          <w:tcPr>
            <w:tcW w:w="1089" w:type="dxa"/>
            <w:shd w:val="clear" w:color="auto" w:fill="auto"/>
            <w:noWrap/>
            <w:vAlign w:val="bottom"/>
            <w:hideMark/>
          </w:tcPr>
          <w:p w:rsidR="00B36A17" w:rsidRPr="00EA009C" w:rsidRDefault="00B36A17" w:rsidP="00750E76">
            <w:pPr>
              <w:pStyle w:val="squish"/>
              <w:jc w:val="center"/>
            </w:pPr>
            <w:r w:rsidRPr="00EA009C">
              <w:t>2.937</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8</w:t>
            </w:r>
          </w:p>
        </w:tc>
        <w:tc>
          <w:tcPr>
            <w:tcW w:w="1120" w:type="dxa"/>
            <w:shd w:val="clear" w:color="auto" w:fill="auto"/>
            <w:noWrap/>
            <w:vAlign w:val="bottom"/>
            <w:hideMark/>
          </w:tcPr>
          <w:p w:rsidR="00B36A17" w:rsidRPr="00EA009C" w:rsidRDefault="00B36A17" w:rsidP="00750E76">
            <w:pPr>
              <w:pStyle w:val="squish"/>
              <w:jc w:val="center"/>
            </w:pPr>
            <w:proofErr w:type="spellStart"/>
            <w:r w:rsidRPr="00EA009C">
              <w:t>tst</w:t>
            </w:r>
            <w:proofErr w:type="spellEnd"/>
            <w:r w:rsidRPr="00EA009C">
              <w:t>-drive</w:t>
            </w:r>
          </w:p>
        </w:tc>
        <w:tc>
          <w:tcPr>
            <w:tcW w:w="940" w:type="dxa"/>
            <w:shd w:val="clear" w:color="auto" w:fill="auto"/>
            <w:noWrap/>
            <w:vAlign w:val="bottom"/>
            <w:hideMark/>
          </w:tcPr>
          <w:p w:rsidR="00B36A17" w:rsidRPr="00EA009C" w:rsidRDefault="00B36A17" w:rsidP="00750E76">
            <w:pPr>
              <w:pStyle w:val="squish"/>
              <w:jc w:val="center"/>
            </w:pPr>
            <w:r w:rsidRPr="00EA009C">
              <w:t>29</w:t>
            </w:r>
          </w:p>
        </w:tc>
        <w:tc>
          <w:tcPr>
            <w:tcW w:w="707" w:type="dxa"/>
            <w:shd w:val="clear" w:color="auto" w:fill="auto"/>
            <w:noWrap/>
            <w:vAlign w:val="bottom"/>
            <w:hideMark/>
          </w:tcPr>
          <w:p w:rsidR="00B36A17" w:rsidRPr="00EA009C" w:rsidRDefault="00B36A17" w:rsidP="00750E76">
            <w:pPr>
              <w:pStyle w:val="squish"/>
              <w:jc w:val="center"/>
            </w:pPr>
            <w:r w:rsidRPr="00EA009C">
              <w:t>17</w:t>
            </w:r>
          </w:p>
        </w:tc>
        <w:tc>
          <w:tcPr>
            <w:tcW w:w="920" w:type="dxa"/>
            <w:shd w:val="clear" w:color="auto" w:fill="auto"/>
            <w:noWrap/>
            <w:vAlign w:val="bottom"/>
            <w:hideMark/>
          </w:tcPr>
          <w:p w:rsidR="00B36A17" w:rsidRPr="00EA009C" w:rsidRDefault="00B36A17" w:rsidP="00750E76">
            <w:pPr>
              <w:pStyle w:val="squish"/>
              <w:jc w:val="center"/>
            </w:pPr>
            <w:r w:rsidRPr="00EA009C">
              <w:t>15</w:t>
            </w:r>
          </w:p>
        </w:tc>
        <w:tc>
          <w:tcPr>
            <w:tcW w:w="1180" w:type="dxa"/>
            <w:shd w:val="clear" w:color="auto" w:fill="auto"/>
            <w:noWrap/>
            <w:vAlign w:val="bottom"/>
            <w:hideMark/>
          </w:tcPr>
          <w:p w:rsidR="00B36A17" w:rsidRPr="00EA009C" w:rsidRDefault="00B36A17" w:rsidP="00750E76">
            <w:pPr>
              <w:pStyle w:val="squish"/>
              <w:jc w:val="center"/>
            </w:pPr>
            <w:r w:rsidRPr="00EA009C">
              <w:t>162.557</w:t>
            </w:r>
          </w:p>
        </w:tc>
        <w:tc>
          <w:tcPr>
            <w:tcW w:w="880" w:type="dxa"/>
            <w:shd w:val="clear" w:color="auto" w:fill="auto"/>
            <w:noWrap/>
            <w:vAlign w:val="bottom"/>
            <w:hideMark/>
          </w:tcPr>
          <w:p w:rsidR="00B36A17" w:rsidRPr="00EA009C" w:rsidRDefault="00B36A17" w:rsidP="00750E76">
            <w:pPr>
              <w:pStyle w:val="squish"/>
              <w:jc w:val="center"/>
            </w:pPr>
            <w:r w:rsidRPr="00EA009C">
              <w:t>0.1</w:t>
            </w:r>
          </w:p>
        </w:tc>
        <w:tc>
          <w:tcPr>
            <w:tcW w:w="1089" w:type="dxa"/>
            <w:shd w:val="clear" w:color="auto" w:fill="auto"/>
            <w:noWrap/>
            <w:vAlign w:val="bottom"/>
            <w:hideMark/>
          </w:tcPr>
          <w:p w:rsidR="00B36A17" w:rsidRPr="00EA009C" w:rsidRDefault="00B36A17" w:rsidP="00750E76">
            <w:pPr>
              <w:pStyle w:val="squish"/>
              <w:jc w:val="center"/>
            </w:pPr>
            <w:r w:rsidRPr="00EA009C">
              <w:t>2.937</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8</w:t>
            </w:r>
          </w:p>
        </w:tc>
        <w:tc>
          <w:tcPr>
            <w:tcW w:w="1120" w:type="dxa"/>
            <w:shd w:val="clear" w:color="auto" w:fill="auto"/>
            <w:noWrap/>
            <w:vAlign w:val="bottom"/>
            <w:hideMark/>
          </w:tcPr>
          <w:p w:rsidR="00B36A17" w:rsidRPr="00EA009C" w:rsidRDefault="00B36A17" w:rsidP="00750E76">
            <w:pPr>
              <w:pStyle w:val="squish"/>
              <w:jc w:val="center"/>
            </w:pPr>
            <w:proofErr w:type="spellStart"/>
            <w:r w:rsidRPr="00EA009C">
              <w:t>tst</w:t>
            </w:r>
            <w:proofErr w:type="spellEnd"/>
            <w:r w:rsidRPr="00EA009C">
              <w:t>-drive</w:t>
            </w:r>
          </w:p>
        </w:tc>
        <w:tc>
          <w:tcPr>
            <w:tcW w:w="940" w:type="dxa"/>
            <w:shd w:val="clear" w:color="auto" w:fill="auto"/>
            <w:noWrap/>
            <w:vAlign w:val="bottom"/>
            <w:hideMark/>
          </w:tcPr>
          <w:p w:rsidR="00B36A17" w:rsidRPr="00EA009C" w:rsidRDefault="00B36A17" w:rsidP="00750E76">
            <w:pPr>
              <w:pStyle w:val="squish"/>
              <w:jc w:val="center"/>
            </w:pPr>
            <w:r w:rsidRPr="00EA009C">
              <w:t>35</w:t>
            </w:r>
          </w:p>
        </w:tc>
        <w:tc>
          <w:tcPr>
            <w:tcW w:w="707" w:type="dxa"/>
            <w:shd w:val="clear" w:color="auto" w:fill="auto"/>
            <w:noWrap/>
            <w:vAlign w:val="bottom"/>
            <w:hideMark/>
          </w:tcPr>
          <w:p w:rsidR="00B36A17" w:rsidRPr="00EA009C" w:rsidRDefault="00B36A17" w:rsidP="00750E76">
            <w:pPr>
              <w:pStyle w:val="squish"/>
              <w:jc w:val="center"/>
            </w:pPr>
            <w:r w:rsidRPr="00EA009C">
              <w:t>17</w:t>
            </w:r>
          </w:p>
        </w:tc>
        <w:tc>
          <w:tcPr>
            <w:tcW w:w="920" w:type="dxa"/>
            <w:shd w:val="clear" w:color="auto" w:fill="auto"/>
            <w:noWrap/>
            <w:vAlign w:val="bottom"/>
            <w:hideMark/>
          </w:tcPr>
          <w:p w:rsidR="00B36A17" w:rsidRPr="00EA009C" w:rsidRDefault="00B36A17" w:rsidP="00750E76">
            <w:pPr>
              <w:pStyle w:val="squish"/>
              <w:jc w:val="center"/>
            </w:pPr>
            <w:r w:rsidRPr="00EA009C">
              <w:t>15</w:t>
            </w:r>
          </w:p>
        </w:tc>
        <w:tc>
          <w:tcPr>
            <w:tcW w:w="1180" w:type="dxa"/>
            <w:shd w:val="clear" w:color="auto" w:fill="auto"/>
            <w:noWrap/>
            <w:vAlign w:val="bottom"/>
            <w:hideMark/>
          </w:tcPr>
          <w:p w:rsidR="00B36A17" w:rsidRPr="00EA009C" w:rsidRDefault="00B36A17" w:rsidP="00750E76">
            <w:pPr>
              <w:pStyle w:val="squish"/>
              <w:jc w:val="center"/>
            </w:pPr>
            <w:r w:rsidRPr="00EA009C">
              <w:t>162.557</w:t>
            </w:r>
          </w:p>
        </w:tc>
        <w:tc>
          <w:tcPr>
            <w:tcW w:w="880" w:type="dxa"/>
            <w:shd w:val="clear" w:color="auto" w:fill="auto"/>
            <w:noWrap/>
            <w:vAlign w:val="bottom"/>
            <w:hideMark/>
          </w:tcPr>
          <w:p w:rsidR="00B36A17" w:rsidRPr="00EA009C" w:rsidRDefault="00B36A17" w:rsidP="00750E76">
            <w:pPr>
              <w:pStyle w:val="squish"/>
              <w:jc w:val="center"/>
            </w:pPr>
            <w:r w:rsidRPr="00EA009C">
              <w:t>0.1</w:t>
            </w:r>
          </w:p>
        </w:tc>
        <w:tc>
          <w:tcPr>
            <w:tcW w:w="1089" w:type="dxa"/>
            <w:shd w:val="clear" w:color="auto" w:fill="auto"/>
            <w:noWrap/>
            <w:vAlign w:val="bottom"/>
            <w:hideMark/>
          </w:tcPr>
          <w:p w:rsidR="00B36A17" w:rsidRPr="00EA009C" w:rsidRDefault="00B36A17" w:rsidP="00750E76">
            <w:pPr>
              <w:pStyle w:val="squish"/>
              <w:jc w:val="center"/>
            </w:pPr>
            <w:r w:rsidRPr="00EA009C">
              <w:t>2.937</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9</w:t>
            </w:r>
          </w:p>
        </w:tc>
        <w:tc>
          <w:tcPr>
            <w:tcW w:w="1120" w:type="dxa"/>
            <w:shd w:val="clear" w:color="auto" w:fill="auto"/>
            <w:noWrap/>
            <w:vAlign w:val="bottom"/>
            <w:hideMark/>
          </w:tcPr>
          <w:p w:rsidR="00B36A17" w:rsidRPr="00EA009C" w:rsidRDefault="00B36A17" w:rsidP="00750E76">
            <w:pPr>
              <w:pStyle w:val="squish"/>
              <w:jc w:val="center"/>
            </w:pPr>
            <w:proofErr w:type="spellStart"/>
            <w:r w:rsidRPr="00EA009C">
              <w:t>tst</w:t>
            </w:r>
            <w:proofErr w:type="spellEnd"/>
            <w:r w:rsidRPr="00EA009C">
              <w:t>-front</w:t>
            </w:r>
          </w:p>
        </w:tc>
        <w:tc>
          <w:tcPr>
            <w:tcW w:w="940" w:type="dxa"/>
            <w:shd w:val="clear" w:color="auto" w:fill="auto"/>
            <w:noWrap/>
            <w:vAlign w:val="bottom"/>
            <w:hideMark/>
          </w:tcPr>
          <w:p w:rsidR="00B36A17" w:rsidRPr="00EA009C" w:rsidRDefault="00B36A17" w:rsidP="00750E76">
            <w:pPr>
              <w:pStyle w:val="squish"/>
              <w:jc w:val="center"/>
            </w:pPr>
            <w:r w:rsidRPr="00EA009C">
              <w:t>51</w:t>
            </w:r>
          </w:p>
        </w:tc>
        <w:tc>
          <w:tcPr>
            <w:tcW w:w="707" w:type="dxa"/>
            <w:shd w:val="clear" w:color="auto" w:fill="auto"/>
            <w:noWrap/>
            <w:vAlign w:val="bottom"/>
            <w:hideMark/>
          </w:tcPr>
          <w:p w:rsidR="00B36A17" w:rsidRPr="00EA009C" w:rsidRDefault="00B36A17" w:rsidP="00750E76">
            <w:pPr>
              <w:pStyle w:val="squish"/>
              <w:jc w:val="center"/>
            </w:pPr>
            <w:r w:rsidRPr="00EA009C">
              <w:t>12</w:t>
            </w:r>
          </w:p>
        </w:tc>
        <w:tc>
          <w:tcPr>
            <w:tcW w:w="920" w:type="dxa"/>
            <w:shd w:val="clear" w:color="auto" w:fill="auto"/>
            <w:noWrap/>
            <w:vAlign w:val="bottom"/>
            <w:hideMark/>
          </w:tcPr>
          <w:p w:rsidR="00B36A17" w:rsidRPr="00EA009C" w:rsidRDefault="00B36A17" w:rsidP="00750E76">
            <w:pPr>
              <w:pStyle w:val="squish"/>
              <w:jc w:val="center"/>
            </w:pPr>
            <w:r w:rsidRPr="00EA009C">
              <w:t>2.2</w:t>
            </w:r>
          </w:p>
        </w:tc>
        <w:tc>
          <w:tcPr>
            <w:tcW w:w="1180" w:type="dxa"/>
            <w:shd w:val="clear" w:color="auto" w:fill="auto"/>
            <w:noWrap/>
            <w:vAlign w:val="bottom"/>
            <w:hideMark/>
          </w:tcPr>
          <w:p w:rsidR="00B36A17" w:rsidRPr="00EA009C" w:rsidRDefault="00B36A17" w:rsidP="00750E76">
            <w:pPr>
              <w:pStyle w:val="squish"/>
              <w:jc w:val="center"/>
            </w:pPr>
            <w:r w:rsidRPr="00EA009C">
              <w:t>261.522</w:t>
            </w:r>
          </w:p>
        </w:tc>
        <w:tc>
          <w:tcPr>
            <w:tcW w:w="880" w:type="dxa"/>
            <w:shd w:val="clear" w:color="auto" w:fill="auto"/>
            <w:noWrap/>
            <w:vAlign w:val="bottom"/>
            <w:hideMark/>
          </w:tcPr>
          <w:p w:rsidR="00B36A17" w:rsidRPr="00EA009C" w:rsidRDefault="00B36A17" w:rsidP="00750E76">
            <w:pPr>
              <w:pStyle w:val="squish"/>
              <w:jc w:val="center"/>
            </w:pPr>
            <w:r w:rsidRPr="00EA009C">
              <w:t>0.5</w:t>
            </w:r>
          </w:p>
        </w:tc>
        <w:tc>
          <w:tcPr>
            <w:tcW w:w="1089" w:type="dxa"/>
            <w:shd w:val="clear" w:color="auto" w:fill="auto"/>
            <w:noWrap/>
            <w:vAlign w:val="bottom"/>
            <w:hideMark/>
          </w:tcPr>
          <w:p w:rsidR="00B36A17" w:rsidRPr="00EA009C" w:rsidRDefault="00B36A17" w:rsidP="00750E76">
            <w:pPr>
              <w:pStyle w:val="squish"/>
              <w:jc w:val="center"/>
            </w:pPr>
            <w:r w:rsidRPr="00EA009C">
              <w:t>1.339</w:t>
            </w:r>
          </w:p>
        </w:tc>
      </w:tr>
      <w:tr w:rsidR="00B36A17" w:rsidRPr="00EA009C" w:rsidTr="00750E76">
        <w:trPr>
          <w:trHeight w:val="288"/>
          <w:jc w:val="center"/>
        </w:trPr>
        <w:tc>
          <w:tcPr>
            <w:tcW w:w="960" w:type="dxa"/>
            <w:vMerge w:val="restart"/>
            <w:shd w:val="clear" w:color="auto" w:fill="auto"/>
            <w:noWrap/>
            <w:vAlign w:val="center"/>
            <w:hideMark/>
          </w:tcPr>
          <w:p w:rsidR="00B36A17" w:rsidRPr="00EA009C" w:rsidRDefault="00B36A17" w:rsidP="00750E76">
            <w:pPr>
              <w:pStyle w:val="squish"/>
              <w:jc w:val="center"/>
            </w:pPr>
            <w:r w:rsidRPr="00EA009C">
              <w:t>5</w:t>
            </w:r>
          </w:p>
        </w:tc>
        <w:tc>
          <w:tcPr>
            <w:tcW w:w="960" w:type="dxa"/>
            <w:shd w:val="clear" w:color="auto" w:fill="auto"/>
            <w:noWrap/>
            <w:vAlign w:val="bottom"/>
            <w:hideMark/>
          </w:tcPr>
          <w:p w:rsidR="00B36A17" w:rsidRPr="00EA009C" w:rsidRDefault="00B36A17" w:rsidP="00750E76">
            <w:pPr>
              <w:pStyle w:val="squish"/>
              <w:jc w:val="center"/>
            </w:pPr>
            <w:r w:rsidRPr="00EA009C">
              <w:t>10</w:t>
            </w:r>
          </w:p>
        </w:tc>
        <w:tc>
          <w:tcPr>
            <w:tcW w:w="1120" w:type="dxa"/>
            <w:shd w:val="clear" w:color="auto" w:fill="auto"/>
            <w:noWrap/>
            <w:vAlign w:val="bottom"/>
            <w:hideMark/>
          </w:tcPr>
          <w:p w:rsidR="00B36A17" w:rsidRPr="00EA009C" w:rsidRDefault="00B36A17" w:rsidP="00750E76">
            <w:pPr>
              <w:pStyle w:val="squish"/>
              <w:jc w:val="center"/>
            </w:pPr>
            <w:r w:rsidRPr="00EA009C">
              <w:t>dump-rear</w:t>
            </w:r>
          </w:p>
        </w:tc>
        <w:tc>
          <w:tcPr>
            <w:tcW w:w="940" w:type="dxa"/>
            <w:shd w:val="clear" w:color="auto" w:fill="auto"/>
            <w:noWrap/>
            <w:vAlign w:val="bottom"/>
            <w:hideMark/>
          </w:tcPr>
          <w:p w:rsidR="00B36A17" w:rsidRPr="00EA009C" w:rsidRDefault="00B36A17" w:rsidP="00750E76">
            <w:pPr>
              <w:pStyle w:val="squish"/>
              <w:jc w:val="center"/>
            </w:pPr>
            <w:r w:rsidRPr="00EA009C">
              <w:t>0</w:t>
            </w:r>
          </w:p>
        </w:tc>
        <w:tc>
          <w:tcPr>
            <w:tcW w:w="707" w:type="dxa"/>
            <w:shd w:val="clear" w:color="auto" w:fill="auto"/>
            <w:noWrap/>
            <w:vAlign w:val="bottom"/>
            <w:hideMark/>
          </w:tcPr>
          <w:p w:rsidR="00B36A17" w:rsidRPr="00EA009C" w:rsidRDefault="00B36A17" w:rsidP="00750E76">
            <w:pPr>
              <w:pStyle w:val="squish"/>
              <w:jc w:val="center"/>
            </w:pPr>
            <w:r w:rsidRPr="00EA009C">
              <w:t>25</w:t>
            </w:r>
          </w:p>
        </w:tc>
        <w:tc>
          <w:tcPr>
            <w:tcW w:w="920" w:type="dxa"/>
            <w:shd w:val="clear" w:color="auto" w:fill="auto"/>
            <w:noWrap/>
            <w:vAlign w:val="bottom"/>
            <w:hideMark/>
          </w:tcPr>
          <w:p w:rsidR="00B36A17" w:rsidRPr="00EA009C" w:rsidRDefault="00B36A17" w:rsidP="00750E76">
            <w:pPr>
              <w:pStyle w:val="squish"/>
              <w:jc w:val="center"/>
            </w:pPr>
            <w:r w:rsidRPr="00EA009C">
              <w:t>12</w:t>
            </w:r>
          </w:p>
        </w:tc>
        <w:tc>
          <w:tcPr>
            <w:tcW w:w="1180" w:type="dxa"/>
            <w:shd w:val="clear" w:color="auto" w:fill="auto"/>
            <w:noWrap/>
            <w:vAlign w:val="bottom"/>
            <w:hideMark/>
          </w:tcPr>
          <w:p w:rsidR="00B36A17" w:rsidRPr="00EA009C" w:rsidRDefault="00B36A17" w:rsidP="00750E76">
            <w:pPr>
              <w:pStyle w:val="squish"/>
              <w:jc w:val="center"/>
            </w:pPr>
            <w:r w:rsidRPr="00EA009C">
              <w:t>176.318</w:t>
            </w:r>
          </w:p>
        </w:tc>
        <w:tc>
          <w:tcPr>
            <w:tcW w:w="880" w:type="dxa"/>
            <w:shd w:val="clear" w:color="auto" w:fill="auto"/>
            <w:noWrap/>
            <w:vAlign w:val="bottom"/>
            <w:hideMark/>
          </w:tcPr>
          <w:p w:rsidR="00B36A17" w:rsidRPr="00EA009C" w:rsidRDefault="00B36A17" w:rsidP="00750E76">
            <w:pPr>
              <w:pStyle w:val="squish"/>
              <w:jc w:val="center"/>
            </w:pPr>
            <w:r w:rsidRPr="00EA009C">
              <w:t>0.1</w:t>
            </w:r>
          </w:p>
        </w:tc>
        <w:tc>
          <w:tcPr>
            <w:tcW w:w="1089" w:type="dxa"/>
            <w:shd w:val="clear" w:color="auto" w:fill="auto"/>
            <w:noWrap/>
            <w:vAlign w:val="bottom"/>
            <w:hideMark/>
          </w:tcPr>
          <w:p w:rsidR="00B36A17" w:rsidRPr="00EA009C" w:rsidRDefault="00B36A17" w:rsidP="00750E76">
            <w:pPr>
              <w:pStyle w:val="squish"/>
              <w:jc w:val="center"/>
            </w:pPr>
            <w:r w:rsidRPr="00EA009C">
              <w:t>2.166</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10</w:t>
            </w:r>
          </w:p>
        </w:tc>
        <w:tc>
          <w:tcPr>
            <w:tcW w:w="1120" w:type="dxa"/>
            <w:shd w:val="clear" w:color="auto" w:fill="auto"/>
            <w:noWrap/>
            <w:vAlign w:val="bottom"/>
            <w:hideMark/>
          </w:tcPr>
          <w:p w:rsidR="00B36A17" w:rsidRPr="00EA009C" w:rsidRDefault="00B36A17" w:rsidP="00750E76">
            <w:pPr>
              <w:pStyle w:val="squish"/>
              <w:jc w:val="center"/>
            </w:pPr>
            <w:r w:rsidRPr="00EA009C">
              <w:t>dump-rear</w:t>
            </w:r>
          </w:p>
        </w:tc>
        <w:tc>
          <w:tcPr>
            <w:tcW w:w="940" w:type="dxa"/>
            <w:shd w:val="clear" w:color="auto" w:fill="auto"/>
            <w:noWrap/>
            <w:vAlign w:val="bottom"/>
            <w:hideMark/>
          </w:tcPr>
          <w:p w:rsidR="00B36A17" w:rsidRPr="00EA009C" w:rsidRDefault="00B36A17" w:rsidP="00750E76">
            <w:pPr>
              <w:pStyle w:val="squish"/>
              <w:jc w:val="center"/>
            </w:pPr>
            <w:r w:rsidRPr="00EA009C">
              <w:t>5</w:t>
            </w:r>
          </w:p>
        </w:tc>
        <w:tc>
          <w:tcPr>
            <w:tcW w:w="707" w:type="dxa"/>
            <w:shd w:val="clear" w:color="auto" w:fill="auto"/>
            <w:noWrap/>
            <w:vAlign w:val="bottom"/>
            <w:hideMark/>
          </w:tcPr>
          <w:p w:rsidR="00B36A17" w:rsidRPr="00EA009C" w:rsidRDefault="00B36A17" w:rsidP="00750E76">
            <w:pPr>
              <w:pStyle w:val="squish"/>
              <w:jc w:val="center"/>
            </w:pPr>
            <w:r w:rsidRPr="00EA009C">
              <w:t>25</w:t>
            </w:r>
          </w:p>
        </w:tc>
        <w:tc>
          <w:tcPr>
            <w:tcW w:w="920" w:type="dxa"/>
            <w:shd w:val="clear" w:color="auto" w:fill="auto"/>
            <w:noWrap/>
            <w:vAlign w:val="bottom"/>
            <w:hideMark/>
          </w:tcPr>
          <w:p w:rsidR="00B36A17" w:rsidRPr="00EA009C" w:rsidRDefault="00B36A17" w:rsidP="00750E76">
            <w:pPr>
              <w:pStyle w:val="squish"/>
              <w:jc w:val="center"/>
            </w:pPr>
            <w:r w:rsidRPr="00EA009C">
              <w:t>12</w:t>
            </w:r>
          </w:p>
        </w:tc>
        <w:tc>
          <w:tcPr>
            <w:tcW w:w="1180" w:type="dxa"/>
            <w:shd w:val="clear" w:color="auto" w:fill="auto"/>
            <w:noWrap/>
            <w:vAlign w:val="bottom"/>
            <w:hideMark/>
          </w:tcPr>
          <w:p w:rsidR="00B36A17" w:rsidRPr="00EA009C" w:rsidRDefault="00B36A17" w:rsidP="00750E76">
            <w:pPr>
              <w:pStyle w:val="squish"/>
              <w:jc w:val="center"/>
            </w:pPr>
            <w:r w:rsidRPr="00EA009C">
              <w:t>176.318</w:t>
            </w:r>
          </w:p>
        </w:tc>
        <w:tc>
          <w:tcPr>
            <w:tcW w:w="880" w:type="dxa"/>
            <w:shd w:val="clear" w:color="auto" w:fill="auto"/>
            <w:noWrap/>
            <w:vAlign w:val="bottom"/>
            <w:hideMark/>
          </w:tcPr>
          <w:p w:rsidR="00B36A17" w:rsidRPr="00EA009C" w:rsidRDefault="00B36A17" w:rsidP="00750E76">
            <w:pPr>
              <w:pStyle w:val="squish"/>
              <w:jc w:val="center"/>
            </w:pPr>
            <w:r w:rsidRPr="00EA009C">
              <w:t>0.1</w:t>
            </w:r>
          </w:p>
        </w:tc>
        <w:tc>
          <w:tcPr>
            <w:tcW w:w="1089" w:type="dxa"/>
            <w:shd w:val="clear" w:color="auto" w:fill="auto"/>
            <w:noWrap/>
            <w:vAlign w:val="bottom"/>
            <w:hideMark/>
          </w:tcPr>
          <w:p w:rsidR="00B36A17" w:rsidRPr="00EA009C" w:rsidRDefault="00B36A17" w:rsidP="00750E76">
            <w:pPr>
              <w:pStyle w:val="squish"/>
              <w:jc w:val="center"/>
            </w:pPr>
            <w:r w:rsidRPr="00EA009C">
              <w:t>2.166</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11</w:t>
            </w:r>
          </w:p>
        </w:tc>
        <w:tc>
          <w:tcPr>
            <w:tcW w:w="1120" w:type="dxa"/>
            <w:shd w:val="clear" w:color="auto" w:fill="auto"/>
            <w:noWrap/>
            <w:vAlign w:val="bottom"/>
            <w:hideMark/>
          </w:tcPr>
          <w:p w:rsidR="00B36A17" w:rsidRPr="00EA009C" w:rsidRDefault="00B36A17" w:rsidP="00750E76">
            <w:pPr>
              <w:pStyle w:val="squish"/>
              <w:jc w:val="center"/>
            </w:pPr>
            <w:r w:rsidRPr="00EA009C">
              <w:t>dump-front</w:t>
            </w:r>
          </w:p>
        </w:tc>
        <w:tc>
          <w:tcPr>
            <w:tcW w:w="940" w:type="dxa"/>
            <w:shd w:val="clear" w:color="auto" w:fill="auto"/>
            <w:noWrap/>
            <w:vAlign w:val="bottom"/>
            <w:hideMark/>
          </w:tcPr>
          <w:p w:rsidR="00B36A17" w:rsidRPr="00EA009C" w:rsidRDefault="00B36A17" w:rsidP="00750E76">
            <w:pPr>
              <w:pStyle w:val="squish"/>
              <w:jc w:val="center"/>
            </w:pPr>
            <w:r w:rsidRPr="00EA009C">
              <w:t>20</w:t>
            </w:r>
          </w:p>
        </w:tc>
        <w:tc>
          <w:tcPr>
            <w:tcW w:w="707" w:type="dxa"/>
            <w:shd w:val="clear" w:color="auto" w:fill="auto"/>
            <w:noWrap/>
            <w:vAlign w:val="bottom"/>
            <w:hideMark/>
          </w:tcPr>
          <w:p w:rsidR="00B36A17" w:rsidRPr="00EA009C" w:rsidRDefault="00B36A17" w:rsidP="00750E76">
            <w:pPr>
              <w:pStyle w:val="squish"/>
              <w:jc w:val="center"/>
            </w:pPr>
            <w:r w:rsidRPr="00EA009C">
              <w:t>20</w:t>
            </w:r>
          </w:p>
        </w:tc>
        <w:tc>
          <w:tcPr>
            <w:tcW w:w="920" w:type="dxa"/>
            <w:shd w:val="clear" w:color="auto" w:fill="auto"/>
            <w:noWrap/>
            <w:vAlign w:val="bottom"/>
            <w:hideMark/>
          </w:tcPr>
          <w:p w:rsidR="00B36A17" w:rsidRPr="00EA009C" w:rsidRDefault="00B36A17" w:rsidP="00750E76">
            <w:pPr>
              <w:pStyle w:val="squish"/>
              <w:jc w:val="center"/>
            </w:pPr>
            <w:r w:rsidRPr="00EA009C">
              <w:t>12</w:t>
            </w:r>
          </w:p>
        </w:tc>
        <w:tc>
          <w:tcPr>
            <w:tcW w:w="1180" w:type="dxa"/>
            <w:shd w:val="clear" w:color="auto" w:fill="auto"/>
            <w:noWrap/>
            <w:vAlign w:val="bottom"/>
            <w:hideMark/>
          </w:tcPr>
          <w:p w:rsidR="00B36A17" w:rsidRPr="00EA009C" w:rsidRDefault="00B36A17" w:rsidP="00750E76">
            <w:pPr>
              <w:pStyle w:val="squish"/>
              <w:jc w:val="center"/>
            </w:pPr>
            <w:r w:rsidRPr="00EA009C">
              <w:t>315.407</w:t>
            </w:r>
          </w:p>
        </w:tc>
        <w:tc>
          <w:tcPr>
            <w:tcW w:w="880" w:type="dxa"/>
            <w:shd w:val="clear" w:color="auto" w:fill="auto"/>
            <w:noWrap/>
            <w:vAlign w:val="bottom"/>
            <w:hideMark/>
          </w:tcPr>
          <w:p w:rsidR="00B36A17" w:rsidRPr="00EA009C" w:rsidRDefault="00B36A17" w:rsidP="00750E76">
            <w:pPr>
              <w:pStyle w:val="squish"/>
              <w:jc w:val="center"/>
            </w:pPr>
            <w:r w:rsidRPr="00EA009C">
              <w:t>0.2</w:t>
            </w:r>
          </w:p>
        </w:tc>
        <w:tc>
          <w:tcPr>
            <w:tcW w:w="1089" w:type="dxa"/>
            <w:shd w:val="clear" w:color="auto" w:fill="auto"/>
            <w:noWrap/>
            <w:vAlign w:val="bottom"/>
            <w:hideMark/>
          </w:tcPr>
          <w:p w:rsidR="00B36A17" w:rsidRPr="00EA009C" w:rsidRDefault="00B36A17" w:rsidP="00750E76">
            <w:pPr>
              <w:pStyle w:val="squish"/>
              <w:jc w:val="center"/>
            </w:pPr>
            <w:r w:rsidRPr="00EA009C">
              <w:t>2.422</w:t>
            </w:r>
          </w:p>
        </w:tc>
      </w:tr>
      <w:tr w:rsidR="00B36A17" w:rsidRPr="00EA009C" w:rsidTr="00750E76">
        <w:trPr>
          <w:trHeight w:val="288"/>
          <w:jc w:val="center"/>
        </w:trPr>
        <w:tc>
          <w:tcPr>
            <w:tcW w:w="960" w:type="dxa"/>
            <w:vMerge w:val="restart"/>
            <w:shd w:val="clear" w:color="auto" w:fill="auto"/>
            <w:noWrap/>
            <w:vAlign w:val="center"/>
            <w:hideMark/>
          </w:tcPr>
          <w:p w:rsidR="00B36A17" w:rsidRPr="00EA009C" w:rsidRDefault="00B36A17" w:rsidP="00750E76">
            <w:pPr>
              <w:pStyle w:val="squish"/>
              <w:jc w:val="center"/>
            </w:pPr>
            <w:r w:rsidRPr="00EA009C">
              <w:t>6</w:t>
            </w:r>
          </w:p>
        </w:tc>
        <w:tc>
          <w:tcPr>
            <w:tcW w:w="960" w:type="dxa"/>
            <w:shd w:val="clear" w:color="auto" w:fill="auto"/>
            <w:noWrap/>
            <w:vAlign w:val="bottom"/>
            <w:hideMark/>
          </w:tcPr>
          <w:p w:rsidR="00B36A17" w:rsidRPr="00EA009C" w:rsidRDefault="00B36A17" w:rsidP="00750E76">
            <w:pPr>
              <w:pStyle w:val="squish"/>
              <w:jc w:val="center"/>
            </w:pPr>
            <w:r w:rsidRPr="00EA009C">
              <w:t>12</w:t>
            </w:r>
          </w:p>
        </w:tc>
        <w:tc>
          <w:tcPr>
            <w:tcW w:w="1120" w:type="dxa"/>
            <w:shd w:val="clear" w:color="auto" w:fill="auto"/>
            <w:noWrap/>
            <w:vAlign w:val="bottom"/>
            <w:hideMark/>
          </w:tcPr>
          <w:p w:rsidR="00B36A17" w:rsidRPr="00EA009C" w:rsidRDefault="00B36A17" w:rsidP="00750E76">
            <w:pPr>
              <w:pStyle w:val="squish"/>
              <w:jc w:val="center"/>
            </w:pPr>
            <w:r w:rsidRPr="00EA009C">
              <w:t>car1</w:t>
            </w:r>
          </w:p>
        </w:tc>
        <w:tc>
          <w:tcPr>
            <w:tcW w:w="940" w:type="dxa"/>
            <w:shd w:val="clear" w:color="auto" w:fill="auto"/>
            <w:noWrap/>
            <w:vAlign w:val="bottom"/>
            <w:hideMark/>
          </w:tcPr>
          <w:p w:rsidR="00B36A17" w:rsidRPr="00EA009C" w:rsidRDefault="00B36A17" w:rsidP="00750E76">
            <w:pPr>
              <w:pStyle w:val="squish"/>
              <w:jc w:val="center"/>
            </w:pPr>
            <w:r w:rsidRPr="00EA009C">
              <w:t>0</w:t>
            </w:r>
          </w:p>
        </w:tc>
        <w:tc>
          <w:tcPr>
            <w:tcW w:w="707" w:type="dxa"/>
            <w:shd w:val="clear" w:color="auto" w:fill="auto"/>
            <w:noWrap/>
            <w:vAlign w:val="bottom"/>
            <w:hideMark/>
          </w:tcPr>
          <w:p w:rsidR="00B36A17" w:rsidRPr="00EA009C" w:rsidRDefault="00B36A17" w:rsidP="00750E76">
            <w:pPr>
              <w:pStyle w:val="squish"/>
              <w:jc w:val="center"/>
            </w:pPr>
            <w:r w:rsidRPr="00EA009C">
              <w:t>1.5</w:t>
            </w:r>
          </w:p>
        </w:tc>
        <w:tc>
          <w:tcPr>
            <w:tcW w:w="920" w:type="dxa"/>
            <w:shd w:val="clear" w:color="auto" w:fill="auto"/>
            <w:noWrap/>
            <w:vAlign w:val="bottom"/>
            <w:hideMark/>
          </w:tcPr>
          <w:p w:rsidR="00B36A17" w:rsidRPr="00EA009C" w:rsidRDefault="00B36A17" w:rsidP="00750E76">
            <w:pPr>
              <w:pStyle w:val="squish"/>
              <w:jc w:val="center"/>
            </w:pPr>
            <w:r w:rsidRPr="00EA009C">
              <w:t>0.2</w:t>
            </w:r>
          </w:p>
        </w:tc>
        <w:tc>
          <w:tcPr>
            <w:tcW w:w="1180" w:type="dxa"/>
            <w:shd w:val="clear" w:color="auto" w:fill="auto"/>
            <w:noWrap/>
            <w:vAlign w:val="bottom"/>
            <w:hideMark/>
          </w:tcPr>
          <w:p w:rsidR="00B36A17" w:rsidRPr="00EA009C" w:rsidRDefault="00B36A17" w:rsidP="00750E76">
            <w:pPr>
              <w:pStyle w:val="squish"/>
              <w:jc w:val="center"/>
            </w:pPr>
            <w:r w:rsidRPr="00EA009C">
              <w:t>27.878</w:t>
            </w:r>
          </w:p>
        </w:tc>
        <w:tc>
          <w:tcPr>
            <w:tcW w:w="880" w:type="dxa"/>
            <w:shd w:val="clear" w:color="auto" w:fill="auto"/>
            <w:noWrap/>
            <w:vAlign w:val="bottom"/>
            <w:hideMark/>
          </w:tcPr>
          <w:p w:rsidR="00B36A17" w:rsidRPr="00EA009C" w:rsidRDefault="00B36A17" w:rsidP="00750E76">
            <w:pPr>
              <w:pStyle w:val="squish"/>
              <w:jc w:val="center"/>
            </w:pPr>
            <w:r w:rsidRPr="00EA009C">
              <w:t>0.5</w:t>
            </w:r>
          </w:p>
        </w:tc>
        <w:tc>
          <w:tcPr>
            <w:tcW w:w="1089" w:type="dxa"/>
            <w:shd w:val="clear" w:color="auto" w:fill="auto"/>
            <w:noWrap/>
            <w:vAlign w:val="bottom"/>
            <w:hideMark/>
          </w:tcPr>
          <w:p w:rsidR="00B36A17" w:rsidRPr="00EA009C" w:rsidRDefault="00B36A17" w:rsidP="00750E76">
            <w:pPr>
              <w:pStyle w:val="squish"/>
              <w:jc w:val="center"/>
            </w:pPr>
            <w:r w:rsidRPr="00EA009C">
              <w:t>1.142</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12</w:t>
            </w:r>
          </w:p>
        </w:tc>
        <w:tc>
          <w:tcPr>
            <w:tcW w:w="1120" w:type="dxa"/>
            <w:shd w:val="clear" w:color="auto" w:fill="auto"/>
            <w:noWrap/>
            <w:vAlign w:val="bottom"/>
            <w:hideMark/>
          </w:tcPr>
          <w:p w:rsidR="00B36A17" w:rsidRPr="00EA009C" w:rsidRDefault="00B36A17" w:rsidP="00750E76">
            <w:pPr>
              <w:pStyle w:val="squish"/>
              <w:jc w:val="center"/>
            </w:pPr>
            <w:r w:rsidRPr="00EA009C">
              <w:t>car1</w:t>
            </w:r>
          </w:p>
        </w:tc>
        <w:tc>
          <w:tcPr>
            <w:tcW w:w="940" w:type="dxa"/>
            <w:shd w:val="clear" w:color="auto" w:fill="auto"/>
            <w:noWrap/>
            <w:vAlign w:val="bottom"/>
            <w:hideMark/>
          </w:tcPr>
          <w:p w:rsidR="00B36A17" w:rsidRPr="00EA009C" w:rsidRDefault="00B36A17" w:rsidP="00750E76">
            <w:pPr>
              <w:pStyle w:val="squish"/>
              <w:jc w:val="center"/>
            </w:pPr>
            <w:r w:rsidRPr="00EA009C">
              <w:t>8</w:t>
            </w:r>
          </w:p>
        </w:tc>
        <w:tc>
          <w:tcPr>
            <w:tcW w:w="707" w:type="dxa"/>
            <w:shd w:val="clear" w:color="auto" w:fill="auto"/>
            <w:noWrap/>
            <w:vAlign w:val="bottom"/>
            <w:hideMark/>
          </w:tcPr>
          <w:p w:rsidR="00B36A17" w:rsidRPr="00EA009C" w:rsidRDefault="00B36A17" w:rsidP="00750E76">
            <w:pPr>
              <w:pStyle w:val="squish"/>
              <w:jc w:val="center"/>
            </w:pPr>
            <w:r w:rsidRPr="00EA009C">
              <w:t>1.5</w:t>
            </w:r>
          </w:p>
        </w:tc>
        <w:tc>
          <w:tcPr>
            <w:tcW w:w="920" w:type="dxa"/>
            <w:shd w:val="clear" w:color="auto" w:fill="auto"/>
            <w:noWrap/>
            <w:vAlign w:val="bottom"/>
            <w:hideMark/>
          </w:tcPr>
          <w:p w:rsidR="00B36A17" w:rsidRPr="00EA009C" w:rsidRDefault="00B36A17" w:rsidP="00750E76">
            <w:pPr>
              <w:pStyle w:val="squish"/>
              <w:jc w:val="center"/>
            </w:pPr>
            <w:r w:rsidRPr="00EA009C">
              <w:t>0.2</w:t>
            </w:r>
          </w:p>
        </w:tc>
        <w:tc>
          <w:tcPr>
            <w:tcW w:w="1180" w:type="dxa"/>
            <w:shd w:val="clear" w:color="auto" w:fill="auto"/>
            <w:noWrap/>
            <w:vAlign w:val="bottom"/>
            <w:hideMark/>
          </w:tcPr>
          <w:p w:rsidR="00B36A17" w:rsidRPr="00EA009C" w:rsidRDefault="00B36A17" w:rsidP="00750E76">
            <w:pPr>
              <w:pStyle w:val="squish"/>
              <w:jc w:val="center"/>
            </w:pPr>
            <w:r w:rsidRPr="00EA009C">
              <w:t>27.878</w:t>
            </w:r>
          </w:p>
        </w:tc>
        <w:tc>
          <w:tcPr>
            <w:tcW w:w="880" w:type="dxa"/>
            <w:shd w:val="clear" w:color="auto" w:fill="auto"/>
            <w:noWrap/>
            <w:vAlign w:val="bottom"/>
            <w:hideMark/>
          </w:tcPr>
          <w:p w:rsidR="00B36A17" w:rsidRPr="00EA009C" w:rsidRDefault="00B36A17" w:rsidP="00750E76">
            <w:pPr>
              <w:pStyle w:val="squish"/>
              <w:jc w:val="center"/>
            </w:pPr>
            <w:r w:rsidRPr="00EA009C">
              <w:t>0.5</w:t>
            </w:r>
          </w:p>
        </w:tc>
        <w:tc>
          <w:tcPr>
            <w:tcW w:w="1089" w:type="dxa"/>
            <w:shd w:val="clear" w:color="auto" w:fill="auto"/>
            <w:noWrap/>
            <w:vAlign w:val="bottom"/>
            <w:hideMark/>
          </w:tcPr>
          <w:p w:rsidR="00B36A17" w:rsidRPr="00EA009C" w:rsidRDefault="00B36A17" w:rsidP="00750E76">
            <w:pPr>
              <w:pStyle w:val="squish"/>
              <w:jc w:val="center"/>
            </w:pPr>
            <w:r w:rsidRPr="00EA009C">
              <w:t>1.142</w:t>
            </w:r>
          </w:p>
        </w:tc>
      </w:tr>
      <w:tr w:rsidR="00B36A17" w:rsidRPr="00EA009C" w:rsidTr="00750E76">
        <w:trPr>
          <w:trHeight w:val="288"/>
          <w:jc w:val="center"/>
        </w:trPr>
        <w:tc>
          <w:tcPr>
            <w:tcW w:w="960" w:type="dxa"/>
            <w:vMerge w:val="restart"/>
            <w:shd w:val="clear" w:color="auto" w:fill="auto"/>
            <w:noWrap/>
            <w:vAlign w:val="center"/>
            <w:hideMark/>
          </w:tcPr>
          <w:p w:rsidR="00B36A17" w:rsidRPr="00EA009C" w:rsidRDefault="00B36A17" w:rsidP="00750E76">
            <w:pPr>
              <w:pStyle w:val="squish"/>
              <w:jc w:val="center"/>
            </w:pPr>
            <w:r w:rsidRPr="00EA009C">
              <w:t>7</w:t>
            </w:r>
          </w:p>
        </w:tc>
        <w:tc>
          <w:tcPr>
            <w:tcW w:w="960" w:type="dxa"/>
            <w:shd w:val="clear" w:color="auto" w:fill="auto"/>
            <w:noWrap/>
            <w:vAlign w:val="bottom"/>
            <w:hideMark/>
          </w:tcPr>
          <w:p w:rsidR="00B36A17" w:rsidRPr="00EA009C" w:rsidRDefault="00B36A17" w:rsidP="00750E76">
            <w:pPr>
              <w:pStyle w:val="squish"/>
              <w:jc w:val="center"/>
            </w:pPr>
            <w:r w:rsidRPr="00EA009C">
              <w:t>13</w:t>
            </w:r>
          </w:p>
        </w:tc>
        <w:tc>
          <w:tcPr>
            <w:tcW w:w="1120" w:type="dxa"/>
            <w:shd w:val="clear" w:color="auto" w:fill="auto"/>
            <w:noWrap/>
            <w:vAlign w:val="bottom"/>
            <w:hideMark/>
          </w:tcPr>
          <w:p w:rsidR="00B36A17" w:rsidRPr="00EA009C" w:rsidRDefault="00B36A17" w:rsidP="00750E76">
            <w:pPr>
              <w:pStyle w:val="squish"/>
              <w:jc w:val="center"/>
            </w:pPr>
            <w:r w:rsidRPr="00EA009C">
              <w:t>car2</w:t>
            </w:r>
          </w:p>
        </w:tc>
        <w:tc>
          <w:tcPr>
            <w:tcW w:w="940" w:type="dxa"/>
            <w:shd w:val="clear" w:color="auto" w:fill="auto"/>
            <w:noWrap/>
            <w:vAlign w:val="bottom"/>
            <w:hideMark/>
          </w:tcPr>
          <w:p w:rsidR="00B36A17" w:rsidRPr="00EA009C" w:rsidRDefault="00B36A17" w:rsidP="00750E76">
            <w:pPr>
              <w:pStyle w:val="squish"/>
              <w:jc w:val="center"/>
            </w:pPr>
            <w:r w:rsidRPr="00EA009C">
              <w:t>0</w:t>
            </w:r>
          </w:p>
        </w:tc>
        <w:tc>
          <w:tcPr>
            <w:tcW w:w="707" w:type="dxa"/>
            <w:shd w:val="clear" w:color="auto" w:fill="auto"/>
            <w:noWrap/>
            <w:vAlign w:val="bottom"/>
            <w:hideMark/>
          </w:tcPr>
          <w:p w:rsidR="00B36A17" w:rsidRPr="00EA009C" w:rsidRDefault="00B36A17" w:rsidP="00750E76">
            <w:pPr>
              <w:pStyle w:val="squish"/>
              <w:jc w:val="center"/>
            </w:pPr>
            <w:r w:rsidRPr="00EA009C">
              <w:t>2</w:t>
            </w:r>
          </w:p>
        </w:tc>
        <w:tc>
          <w:tcPr>
            <w:tcW w:w="920" w:type="dxa"/>
            <w:shd w:val="clear" w:color="auto" w:fill="auto"/>
            <w:noWrap/>
            <w:vAlign w:val="bottom"/>
            <w:hideMark/>
          </w:tcPr>
          <w:p w:rsidR="00B36A17" w:rsidRPr="00EA009C" w:rsidRDefault="00B36A17" w:rsidP="00750E76">
            <w:pPr>
              <w:pStyle w:val="squish"/>
              <w:jc w:val="center"/>
            </w:pPr>
            <w:r w:rsidRPr="00EA009C">
              <w:t>0.4</w:t>
            </w:r>
          </w:p>
        </w:tc>
        <w:tc>
          <w:tcPr>
            <w:tcW w:w="1180" w:type="dxa"/>
            <w:shd w:val="clear" w:color="auto" w:fill="auto"/>
            <w:noWrap/>
            <w:vAlign w:val="bottom"/>
            <w:hideMark/>
          </w:tcPr>
          <w:p w:rsidR="00B36A17" w:rsidRPr="00EA009C" w:rsidRDefault="00B36A17" w:rsidP="00750E76">
            <w:pPr>
              <w:pStyle w:val="squish"/>
              <w:jc w:val="center"/>
            </w:pPr>
            <w:r w:rsidRPr="00EA009C">
              <w:t>45.525</w:t>
            </w:r>
          </w:p>
        </w:tc>
        <w:tc>
          <w:tcPr>
            <w:tcW w:w="880" w:type="dxa"/>
            <w:shd w:val="clear" w:color="auto" w:fill="auto"/>
            <w:noWrap/>
            <w:vAlign w:val="bottom"/>
            <w:hideMark/>
          </w:tcPr>
          <w:p w:rsidR="00B36A17" w:rsidRPr="00EA009C" w:rsidRDefault="00B36A17" w:rsidP="00750E76">
            <w:pPr>
              <w:pStyle w:val="squish"/>
              <w:jc w:val="center"/>
            </w:pPr>
            <w:r w:rsidRPr="00EA009C">
              <w:t>0.5</w:t>
            </w:r>
          </w:p>
        </w:tc>
        <w:tc>
          <w:tcPr>
            <w:tcW w:w="1089" w:type="dxa"/>
            <w:shd w:val="clear" w:color="auto" w:fill="auto"/>
            <w:noWrap/>
            <w:vAlign w:val="bottom"/>
            <w:hideMark/>
          </w:tcPr>
          <w:p w:rsidR="00B36A17" w:rsidRPr="00EA009C" w:rsidRDefault="00B36A17" w:rsidP="00750E76">
            <w:pPr>
              <w:pStyle w:val="squish"/>
              <w:jc w:val="center"/>
            </w:pPr>
            <w:r w:rsidRPr="00EA009C">
              <w:t>1.398</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13</w:t>
            </w:r>
          </w:p>
        </w:tc>
        <w:tc>
          <w:tcPr>
            <w:tcW w:w="1120" w:type="dxa"/>
            <w:shd w:val="clear" w:color="auto" w:fill="auto"/>
            <w:noWrap/>
            <w:vAlign w:val="bottom"/>
            <w:hideMark/>
          </w:tcPr>
          <w:p w:rsidR="00B36A17" w:rsidRPr="00EA009C" w:rsidRDefault="00B36A17" w:rsidP="00750E76">
            <w:pPr>
              <w:pStyle w:val="squish"/>
              <w:jc w:val="center"/>
            </w:pPr>
            <w:r w:rsidRPr="00EA009C">
              <w:t>car2</w:t>
            </w:r>
          </w:p>
        </w:tc>
        <w:tc>
          <w:tcPr>
            <w:tcW w:w="940" w:type="dxa"/>
            <w:shd w:val="clear" w:color="auto" w:fill="auto"/>
            <w:noWrap/>
            <w:vAlign w:val="bottom"/>
            <w:hideMark/>
          </w:tcPr>
          <w:p w:rsidR="00B36A17" w:rsidRPr="00EA009C" w:rsidRDefault="00B36A17" w:rsidP="00750E76">
            <w:pPr>
              <w:pStyle w:val="squish"/>
              <w:jc w:val="center"/>
            </w:pPr>
            <w:r w:rsidRPr="00EA009C">
              <w:t>10</w:t>
            </w:r>
          </w:p>
        </w:tc>
        <w:tc>
          <w:tcPr>
            <w:tcW w:w="707" w:type="dxa"/>
            <w:shd w:val="clear" w:color="auto" w:fill="auto"/>
            <w:noWrap/>
            <w:vAlign w:val="bottom"/>
            <w:hideMark/>
          </w:tcPr>
          <w:p w:rsidR="00B36A17" w:rsidRPr="00EA009C" w:rsidRDefault="00B36A17" w:rsidP="00750E76">
            <w:pPr>
              <w:pStyle w:val="squish"/>
              <w:jc w:val="center"/>
            </w:pPr>
            <w:r w:rsidRPr="00EA009C">
              <w:t>2</w:t>
            </w:r>
          </w:p>
        </w:tc>
        <w:tc>
          <w:tcPr>
            <w:tcW w:w="920" w:type="dxa"/>
            <w:shd w:val="clear" w:color="auto" w:fill="auto"/>
            <w:noWrap/>
            <w:vAlign w:val="bottom"/>
            <w:hideMark/>
          </w:tcPr>
          <w:p w:rsidR="00B36A17" w:rsidRPr="00EA009C" w:rsidRDefault="00B36A17" w:rsidP="00750E76">
            <w:pPr>
              <w:pStyle w:val="squish"/>
              <w:jc w:val="center"/>
            </w:pPr>
            <w:r w:rsidRPr="00EA009C">
              <w:t>0.4</w:t>
            </w:r>
          </w:p>
        </w:tc>
        <w:tc>
          <w:tcPr>
            <w:tcW w:w="1180" w:type="dxa"/>
            <w:shd w:val="clear" w:color="auto" w:fill="auto"/>
            <w:noWrap/>
            <w:vAlign w:val="bottom"/>
            <w:hideMark/>
          </w:tcPr>
          <w:p w:rsidR="00B36A17" w:rsidRPr="00EA009C" w:rsidRDefault="00B36A17" w:rsidP="00750E76">
            <w:pPr>
              <w:pStyle w:val="squish"/>
              <w:jc w:val="center"/>
            </w:pPr>
            <w:r w:rsidRPr="00EA009C">
              <w:t>45.525</w:t>
            </w:r>
          </w:p>
        </w:tc>
        <w:tc>
          <w:tcPr>
            <w:tcW w:w="880" w:type="dxa"/>
            <w:shd w:val="clear" w:color="auto" w:fill="auto"/>
            <w:noWrap/>
            <w:vAlign w:val="bottom"/>
            <w:hideMark/>
          </w:tcPr>
          <w:p w:rsidR="00B36A17" w:rsidRPr="00EA009C" w:rsidRDefault="00B36A17" w:rsidP="00750E76">
            <w:pPr>
              <w:pStyle w:val="squish"/>
              <w:jc w:val="center"/>
            </w:pPr>
            <w:r w:rsidRPr="00EA009C">
              <w:t>0.5</w:t>
            </w:r>
          </w:p>
        </w:tc>
        <w:tc>
          <w:tcPr>
            <w:tcW w:w="1089" w:type="dxa"/>
            <w:shd w:val="clear" w:color="auto" w:fill="auto"/>
            <w:noWrap/>
            <w:vAlign w:val="bottom"/>
            <w:hideMark/>
          </w:tcPr>
          <w:p w:rsidR="00B36A17" w:rsidRPr="00EA009C" w:rsidRDefault="00B36A17" w:rsidP="00750E76">
            <w:pPr>
              <w:pStyle w:val="squish"/>
              <w:jc w:val="center"/>
            </w:pPr>
            <w:r w:rsidRPr="00EA009C">
              <w:t>1.398</w:t>
            </w:r>
          </w:p>
        </w:tc>
      </w:tr>
      <w:tr w:rsidR="00B36A17" w:rsidRPr="00EA009C" w:rsidTr="00750E76">
        <w:trPr>
          <w:trHeight w:val="288"/>
          <w:jc w:val="center"/>
        </w:trPr>
        <w:tc>
          <w:tcPr>
            <w:tcW w:w="960" w:type="dxa"/>
            <w:vMerge w:val="restart"/>
            <w:shd w:val="clear" w:color="auto" w:fill="auto"/>
            <w:noWrap/>
            <w:vAlign w:val="center"/>
            <w:hideMark/>
          </w:tcPr>
          <w:p w:rsidR="00B36A17" w:rsidRPr="00EA009C" w:rsidRDefault="00B36A17" w:rsidP="00750E76">
            <w:pPr>
              <w:pStyle w:val="squish"/>
              <w:jc w:val="center"/>
            </w:pPr>
            <w:r w:rsidRPr="00EA009C">
              <w:t>8</w:t>
            </w:r>
          </w:p>
        </w:tc>
        <w:tc>
          <w:tcPr>
            <w:tcW w:w="960" w:type="dxa"/>
            <w:shd w:val="clear" w:color="auto" w:fill="auto"/>
            <w:noWrap/>
            <w:vAlign w:val="bottom"/>
            <w:hideMark/>
          </w:tcPr>
          <w:p w:rsidR="00B36A17" w:rsidRPr="00EA009C" w:rsidRDefault="00B36A17" w:rsidP="00750E76">
            <w:pPr>
              <w:pStyle w:val="squish"/>
              <w:jc w:val="center"/>
            </w:pPr>
            <w:r w:rsidRPr="00EA009C">
              <w:t>14</w:t>
            </w:r>
          </w:p>
        </w:tc>
        <w:tc>
          <w:tcPr>
            <w:tcW w:w="1120" w:type="dxa"/>
            <w:shd w:val="clear" w:color="auto" w:fill="auto"/>
            <w:noWrap/>
            <w:vAlign w:val="bottom"/>
            <w:hideMark/>
          </w:tcPr>
          <w:p w:rsidR="00B36A17" w:rsidRPr="00EA009C" w:rsidRDefault="00B36A17" w:rsidP="00750E76">
            <w:pPr>
              <w:pStyle w:val="squish"/>
              <w:jc w:val="center"/>
            </w:pPr>
            <w:r w:rsidRPr="00EA009C">
              <w:t>car3</w:t>
            </w:r>
          </w:p>
        </w:tc>
        <w:tc>
          <w:tcPr>
            <w:tcW w:w="940" w:type="dxa"/>
            <w:shd w:val="clear" w:color="auto" w:fill="auto"/>
            <w:noWrap/>
            <w:vAlign w:val="bottom"/>
            <w:hideMark/>
          </w:tcPr>
          <w:p w:rsidR="00B36A17" w:rsidRPr="00EA009C" w:rsidRDefault="00B36A17" w:rsidP="00750E76">
            <w:pPr>
              <w:pStyle w:val="squish"/>
              <w:jc w:val="center"/>
            </w:pPr>
            <w:r w:rsidRPr="00EA009C">
              <w:t>0</w:t>
            </w:r>
          </w:p>
        </w:tc>
        <w:tc>
          <w:tcPr>
            <w:tcW w:w="707" w:type="dxa"/>
            <w:shd w:val="clear" w:color="auto" w:fill="auto"/>
            <w:noWrap/>
            <w:vAlign w:val="bottom"/>
            <w:hideMark/>
          </w:tcPr>
          <w:p w:rsidR="00B36A17" w:rsidRPr="00EA009C" w:rsidRDefault="00B36A17" w:rsidP="00750E76">
            <w:pPr>
              <w:pStyle w:val="squish"/>
              <w:jc w:val="center"/>
            </w:pPr>
            <w:r w:rsidRPr="00EA009C">
              <w:t>3</w:t>
            </w:r>
          </w:p>
        </w:tc>
        <w:tc>
          <w:tcPr>
            <w:tcW w:w="920" w:type="dxa"/>
            <w:shd w:val="clear" w:color="auto" w:fill="auto"/>
            <w:noWrap/>
            <w:vAlign w:val="bottom"/>
            <w:hideMark/>
          </w:tcPr>
          <w:p w:rsidR="00B36A17" w:rsidRPr="00EA009C" w:rsidRDefault="00B36A17" w:rsidP="00750E76">
            <w:pPr>
              <w:pStyle w:val="squish"/>
              <w:jc w:val="center"/>
            </w:pPr>
            <w:r w:rsidRPr="00EA009C">
              <w:t>2</w:t>
            </w:r>
          </w:p>
        </w:tc>
        <w:tc>
          <w:tcPr>
            <w:tcW w:w="1180" w:type="dxa"/>
            <w:shd w:val="clear" w:color="auto" w:fill="auto"/>
            <w:noWrap/>
            <w:vAlign w:val="bottom"/>
            <w:hideMark/>
          </w:tcPr>
          <w:p w:rsidR="00B36A17" w:rsidRPr="00EA009C" w:rsidRDefault="00B36A17" w:rsidP="00750E76">
            <w:pPr>
              <w:pStyle w:val="squish"/>
              <w:jc w:val="center"/>
            </w:pPr>
            <w:r w:rsidRPr="00EA009C">
              <w:t>124.676</w:t>
            </w:r>
          </w:p>
        </w:tc>
        <w:tc>
          <w:tcPr>
            <w:tcW w:w="880" w:type="dxa"/>
            <w:shd w:val="clear" w:color="auto" w:fill="auto"/>
            <w:noWrap/>
            <w:vAlign w:val="bottom"/>
            <w:hideMark/>
          </w:tcPr>
          <w:p w:rsidR="00B36A17" w:rsidRPr="00EA009C" w:rsidRDefault="00B36A17" w:rsidP="00750E76">
            <w:pPr>
              <w:pStyle w:val="squish"/>
              <w:jc w:val="center"/>
            </w:pPr>
            <w:r w:rsidRPr="00EA009C">
              <w:t>0.5</w:t>
            </w:r>
          </w:p>
        </w:tc>
        <w:tc>
          <w:tcPr>
            <w:tcW w:w="1089" w:type="dxa"/>
            <w:shd w:val="clear" w:color="auto" w:fill="auto"/>
            <w:noWrap/>
            <w:vAlign w:val="bottom"/>
            <w:hideMark/>
          </w:tcPr>
          <w:p w:rsidR="00B36A17" w:rsidRPr="00EA009C" w:rsidRDefault="00B36A17" w:rsidP="00750E76">
            <w:pPr>
              <w:pStyle w:val="squish"/>
              <w:jc w:val="center"/>
            </w:pPr>
            <w:r w:rsidRPr="00EA009C">
              <w:t>2.553</w:t>
            </w:r>
          </w:p>
        </w:tc>
      </w:tr>
      <w:tr w:rsidR="00B36A17" w:rsidRPr="00EA009C" w:rsidTr="00750E76">
        <w:trPr>
          <w:trHeight w:val="288"/>
          <w:jc w:val="center"/>
        </w:trPr>
        <w:tc>
          <w:tcPr>
            <w:tcW w:w="960" w:type="dxa"/>
            <w:vMerge/>
            <w:vAlign w:val="center"/>
            <w:hideMark/>
          </w:tcPr>
          <w:p w:rsidR="00B36A17" w:rsidRPr="00EA009C" w:rsidRDefault="00B36A17" w:rsidP="00750E76">
            <w:pPr>
              <w:pStyle w:val="squish"/>
              <w:jc w:val="center"/>
            </w:pPr>
          </w:p>
        </w:tc>
        <w:tc>
          <w:tcPr>
            <w:tcW w:w="960" w:type="dxa"/>
            <w:shd w:val="clear" w:color="auto" w:fill="auto"/>
            <w:noWrap/>
            <w:vAlign w:val="bottom"/>
            <w:hideMark/>
          </w:tcPr>
          <w:p w:rsidR="00B36A17" w:rsidRPr="00EA009C" w:rsidRDefault="00B36A17" w:rsidP="00750E76">
            <w:pPr>
              <w:pStyle w:val="squish"/>
              <w:jc w:val="center"/>
            </w:pPr>
            <w:r w:rsidRPr="00EA009C">
              <w:t>14</w:t>
            </w:r>
          </w:p>
        </w:tc>
        <w:tc>
          <w:tcPr>
            <w:tcW w:w="1120" w:type="dxa"/>
            <w:shd w:val="clear" w:color="auto" w:fill="auto"/>
            <w:noWrap/>
            <w:vAlign w:val="bottom"/>
            <w:hideMark/>
          </w:tcPr>
          <w:p w:rsidR="00B36A17" w:rsidRPr="00EA009C" w:rsidRDefault="00B36A17" w:rsidP="00750E76">
            <w:pPr>
              <w:pStyle w:val="squish"/>
              <w:jc w:val="center"/>
            </w:pPr>
            <w:r w:rsidRPr="00EA009C">
              <w:t>car3</w:t>
            </w:r>
          </w:p>
        </w:tc>
        <w:tc>
          <w:tcPr>
            <w:tcW w:w="940" w:type="dxa"/>
            <w:shd w:val="clear" w:color="auto" w:fill="auto"/>
            <w:noWrap/>
            <w:vAlign w:val="bottom"/>
            <w:hideMark/>
          </w:tcPr>
          <w:p w:rsidR="00B36A17" w:rsidRPr="00EA009C" w:rsidRDefault="00B36A17" w:rsidP="00750E76">
            <w:pPr>
              <w:pStyle w:val="squish"/>
              <w:jc w:val="center"/>
            </w:pPr>
            <w:r w:rsidRPr="00EA009C">
              <w:t>14</w:t>
            </w:r>
          </w:p>
        </w:tc>
        <w:tc>
          <w:tcPr>
            <w:tcW w:w="707" w:type="dxa"/>
            <w:shd w:val="clear" w:color="auto" w:fill="auto"/>
            <w:noWrap/>
            <w:vAlign w:val="bottom"/>
            <w:hideMark/>
          </w:tcPr>
          <w:p w:rsidR="00B36A17" w:rsidRPr="00EA009C" w:rsidRDefault="00B36A17" w:rsidP="00750E76">
            <w:pPr>
              <w:pStyle w:val="squish"/>
              <w:jc w:val="center"/>
            </w:pPr>
            <w:r w:rsidRPr="00EA009C">
              <w:t>3</w:t>
            </w:r>
          </w:p>
        </w:tc>
        <w:tc>
          <w:tcPr>
            <w:tcW w:w="920" w:type="dxa"/>
            <w:shd w:val="clear" w:color="auto" w:fill="auto"/>
            <w:noWrap/>
            <w:vAlign w:val="bottom"/>
            <w:hideMark/>
          </w:tcPr>
          <w:p w:rsidR="00B36A17" w:rsidRPr="00EA009C" w:rsidRDefault="00B36A17" w:rsidP="00750E76">
            <w:pPr>
              <w:pStyle w:val="squish"/>
              <w:jc w:val="center"/>
            </w:pPr>
            <w:r w:rsidRPr="00EA009C">
              <w:t>2</w:t>
            </w:r>
          </w:p>
        </w:tc>
        <w:tc>
          <w:tcPr>
            <w:tcW w:w="1180" w:type="dxa"/>
            <w:shd w:val="clear" w:color="auto" w:fill="auto"/>
            <w:noWrap/>
            <w:vAlign w:val="bottom"/>
            <w:hideMark/>
          </w:tcPr>
          <w:p w:rsidR="00B36A17" w:rsidRPr="00EA009C" w:rsidRDefault="00B36A17" w:rsidP="00750E76">
            <w:pPr>
              <w:pStyle w:val="squish"/>
              <w:jc w:val="center"/>
            </w:pPr>
            <w:r w:rsidRPr="00EA009C">
              <w:t>124.676</w:t>
            </w:r>
          </w:p>
        </w:tc>
        <w:tc>
          <w:tcPr>
            <w:tcW w:w="880" w:type="dxa"/>
            <w:shd w:val="clear" w:color="auto" w:fill="auto"/>
            <w:noWrap/>
            <w:vAlign w:val="bottom"/>
            <w:hideMark/>
          </w:tcPr>
          <w:p w:rsidR="00B36A17" w:rsidRPr="00EA009C" w:rsidRDefault="00B36A17" w:rsidP="00750E76">
            <w:pPr>
              <w:pStyle w:val="squish"/>
              <w:jc w:val="center"/>
            </w:pPr>
            <w:r w:rsidRPr="00EA009C">
              <w:t>0.5</w:t>
            </w:r>
          </w:p>
        </w:tc>
        <w:tc>
          <w:tcPr>
            <w:tcW w:w="1089" w:type="dxa"/>
            <w:shd w:val="clear" w:color="auto" w:fill="auto"/>
            <w:noWrap/>
            <w:vAlign w:val="bottom"/>
            <w:hideMark/>
          </w:tcPr>
          <w:p w:rsidR="00B36A17" w:rsidRPr="00EA009C" w:rsidRDefault="00B36A17" w:rsidP="00750E76">
            <w:pPr>
              <w:pStyle w:val="squish"/>
              <w:jc w:val="center"/>
            </w:pPr>
            <w:r w:rsidRPr="00EA009C">
              <w:t>2.553</w:t>
            </w:r>
          </w:p>
        </w:tc>
      </w:tr>
    </w:tbl>
    <w:bookmarkEnd w:id="42"/>
    <w:p w:rsidR="00B36A17" w:rsidRDefault="00B36A17" w:rsidP="00B36A17">
      <w:r>
        <w:lastRenderedPageBreak/>
        <w:t xml:space="preserve">Six traffic patterns were created with the following parameters. Each traffic pattern concluded with the dump truck (vehicle 5). </w:t>
      </w:r>
    </w:p>
    <w:p w:rsidR="00B36A17" w:rsidRDefault="00B36A17" w:rsidP="00B36A17">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Traffic Pattern Parameters</w:t>
      </w:r>
    </w:p>
    <w:tbl>
      <w:tblPr>
        <w:tblStyle w:val="TableGrid"/>
        <w:tblW w:w="0" w:type="auto"/>
        <w:jc w:val="center"/>
        <w:tblLook w:val="04A0" w:firstRow="1" w:lastRow="0" w:firstColumn="1" w:lastColumn="0" w:noHBand="0" w:noVBand="1"/>
      </w:tblPr>
      <w:tblGrid>
        <w:gridCol w:w="438"/>
        <w:gridCol w:w="1771"/>
        <w:gridCol w:w="1771"/>
        <w:gridCol w:w="1771"/>
      </w:tblGrid>
      <w:tr w:rsidR="00B36A17" w:rsidTr="00750E76">
        <w:trPr>
          <w:jc w:val="center"/>
        </w:trPr>
        <w:tc>
          <w:tcPr>
            <w:tcW w:w="438" w:type="dxa"/>
          </w:tcPr>
          <w:p w:rsidR="00B36A17" w:rsidRDefault="00B36A17" w:rsidP="00750E76">
            <w:pPr>
              <w:pStyle w:val="squish"/>
              <w:jc w:val="center"/>
            </w:pPr>
            <w:bookmarkStart w:id="43" w:name="_Hlk2163671"/>
          </w:p>
        </w:tc>
        <w:tc>
          <w:tcPr>
            <w:tcW w:w="1771" w:type="dxa"/>
          </w:tcPr>
          <w:p w:rsidR="00B36A17" w:rsidRDefault="00B36A17" w:rsidP="00750E76">
            <w:pPr>
              <w:pStyle w:val="squish"/>
              <w:jc w:val="center"/>
            </w:pPr>
            <w:r>
              <w:t>Num. of Vehicles</w:t>
            </w:r>
          </w:p>
        </w:tc>
        <w:tc>
          <w:tcPr>
            <w:tcW w:w="1771" w:type="dxa"/>
          </w:tcPr>
          <w:p w:rsidR="00B36A17" w:rsidRDefault="00B36A17" w:rsidP="00750E76">
            <w:pPr>
              <w:pStyle w:val="squish"/>
              <w:jc w:val="center"/>
            </w:pPr>
            <w:r>
              <w:t>Min. Spacing</w:t>
            </w:r>
          </w:p>
        </w:tc>
        <w:tc>
          <w:tcPr>
            <w:tcW w:w="1771" w:type="dxa"/>
          </w:tcPr>
          <w:p w:rsidR="00B36A17" w:rsidRDefault="00B36A17" w:rsidP="00750E76">
            <w:pPr>
              <w:pStyle w:val="squish"/>
              <w:jc w:val="center"/>
            </w:pPr>
            <w:r>
              <w:t>Max. Spacing</w:t>
            </w:r>
          </w:p>
        </w:tc>
      </w:tr>
      <w:tr w:rsidR="00B36A17" w:rsidTr="00750E76">
        <w:trPr>
          <w:jc w:val="center"/>
        </w:trPr>
        <w:tc>
          <w:tcPr>
            <w:tcW w:w="438" w:type="dxa"/>
          </w:tcPr>
          <w:p w:rsidR="00B36A17" w:rsidRDefault="00B36A17" w:rsidP="00750E76">
            <w:pPr>
              <w:pStyle w:val="squish"/>
              <w:jc w:val="center"/>
            </w:pPr>
            <w:r>
              <w:t>1</w:t>
            </w:r>
          </w:p>
        </w:tc>
        <w:tc>
          <w:tcPr>
            <w:tcW w:w="1771" w:type="dxa"/>
          </w:tcPr>
          <w:p w:rsidR="00B36A17" w:rsidRDefault="00B36A17" w:rsidP="00750E76">
            <w:pPr>
              <w:pStyle w:val="squish"/>
              <w:jc w:val="center"/>
            </w:pPr>
            <w:r>
              <w:t>36</w:t>
            </w:r>
          </w:p>
        </w:tc>
        <w:tc>
          <w:tcPr>
            <w:tcW w:w="1771" w:type="dxa"/>
          </w:tcPr>
          <w:p w:rsidR="00B36A17" w:rsidRDefault="00B36A17" w:rsidP="00750E76">
            <w:pPr>
              <w:pStyle w:val="squish"/>
              <w:jc w:val="center"/>
            </w:pPr>
            <w:r>
              <w:t>20</w:t>
            </w:r>
          </w:p>
        </w:tc>
        <w:tc>
          <w:tcPr>
            <w:tcW w:w="1771" w:type="dxa"/>
          </w:tcPr>
          <w:p w:rsidR="00B36A17" w:rsidRDefault="00B36A17" w:rsidP="00750E76">
            <w:pPr>
              <w:pStyle w:val="squish"/>
              <w:jc w:val="center"/>
            </w:pPr>
            <w:r>
              <w:t>100</w:t>
            </w:r>
          </w:p>
        </w:tc>
      </w:tr>
      <w:tr w:rsidR="00B36A17" w:rsidTr="00750E76">
        <w:trPr>
          <w:jc w:val="center"/>
        </w:trPr>
        <w:tc>
          <w:tcPr>
            <w:tcW w:w="438" w:type="dxa"/>
          </w:tcPr>
          <w:p w:rsidR="00B36A17" w:rsidRDefault="00B36A17" w:rsidP="00750E76">
            <w:pPr>
              <w:pStyle w:val="squish"/>
              <w:jc w:val="center"/>
            </w:pPr>
            <w:r>
              <w:t>2</w:t>
            </w:r>
          </w:p>
        </w:tc>
        <w:tc>
          <w:tcPr>
            <w:tcW w:w="1771" w:type="dxa"/>
          </w:tcPr>
          <w:p w:rsidR="00B36A17" w:rsidRDefault="00B36A17" w:rsidP="00750E76">
            <w:pPr>
              <w:pStyle w:val="squish"/>
              <w:jc w:val="center"/>
            </w:pPr>
            <w:r>
              <w:t>36</w:t>
            </w:r>
          </w:p>
        </w:tc>
        <w:tc>
          <w:tcPr>
            <w:tcW w:w="1771" w:type="dxa"/>
          </w:tcPr>
          <w:p w:rsidR="00B36A17" w:rsidRDefault="00B36A17" w:rsidP="00750E76">
            <w:pPr>
              <w:pStyle w:val="squish"/>
              <w:jc w:val="center"/>
            </w:pPr>
            <w:r>
              <w:t>40</w:t>
            </w:r>
          </w:p>
        </w:tc>
        <w:tc>
          <w:tcPr>
            <w:tcW w:w="1771" w:type="dxa"/>
          </w:tcPr>
          <w:p w:rsidR="00B36A17" w:rsidRDefault="00B36A17" w:rsidP="00750E76">
            <w:pPr>
              <w:pStyle w:val="squish"/>
              <w:jc w:val="center"/>
            </w:pPr>
            <w:r>
              <w:t>200</w:t>
            </w:r>
          </w:p>
        </w:tc>
      </w:tr>
      <w:tr w:rsidR="00B36A17" w:rsidTr="00750E76">
        <w:trPr>
          <w:jc w:val="center"/>
        </w:trPr>
        <w:tc>
          <w:tcPr>
            <w:tcW w:w="438" w:type="dxa"/>
          </w:tcPr>
          <w:p w:rsidR="00B36A17" w:rsidRDefault="00B36A17" w:rsidP="00750E76">
            <w:pPr>
              <w:pStyle w:val="squish"/>
              <w:jc w:val="center"/>
            </w:pPr>
            <w:r>
              <w:t>3</w:t>
            </w:r>
          </w:p>
        </w:tc>
        <w:tc>
          <w:tcPr>
            <w:tcW w:w="1771" w:type="dxa"/>
          </w:tcPr>
          <w:p w:rsidR="00B36A17" w:rsidRDefault="00B36A17" w:rsidP="00750E76">
            <w:pPr>
              <w:pStyle w:val="squish"/>
              <w:jc w:val="center"/>
            </w:pPr>
            <w:r>
              <w:t>36</w:t>
            </w:r>
          </w:p>
        </w:tc>
        <w:tc>
          <w:tcPr>
            <w:tcW w:w="1771" w:type="dxa"/>
          </w:tcPr>
          <w:p w:rsidR="00B36A17" w:rsidRDefault="00B36A17" w:rsidP="00750E76">
            <w:pPr>
              <w:pStyle w:val="squish"/>
              <w:jc w:val="center"/>
            </w:pPr>
            <w:r>
              <w:t>60</w:t>
            </w:r>
          </w:p>
        </w:tc>
        <w:tc>
          <w:tcPr>
            <w:tcW w:w="1771" w:type="dxa"/>
          </w:tcPr>
          <w:p w:rsidR="00B36A17" w:rsidRDefault="00B36A17" w:rsidP="00750E76">
            <w:pPr>
              <w:pStyle w:val="squish"/>
              <w:jc w:val="center"/>
            </w:pPr>
            <w:r>
              <w:t>300</w:t>
            </w:r>
          </w:p>
        </w:tc>
      </w:tr>
      <w:tr w:rsidR="00B36A17" w:rsidTr="00750E76">
        <w:trPr>
          <w:jc w:val="center"/>
        </w:trPr>
        <w:tc>
          <w:tcPr>
            <w:tcW w:w="438" w:type="dxa"/>
          </w:tcPr>
          <w:p w:rsidR="00B36A17" w:rsidRDefault="00B36A17" w:rsidP="00750E76">
            <w:pPr>
              <w:pStyle w:val="squish"/>
              <w:jc w:val="center"/>
            </w:pPr>
            <w:r>
              <w:t>4</w:t>
            </w:r>
          </w:p>
        </w:tc>
        <w:tc>
          <w:tcPr>
            <w:tcW w:w="1771" w:type="dxa"/>
          </w:tcPr>
          <w:p w:rsidR="00B36A17" w:rsidRDefault="00B36A17" w:rsidP="00750E76">
            <w:pPr>
              <w:pStyle w:val="squish"/>
              <w:jc w:val="center"/>
            </w:pPr>
            <w:r>
              <w:t>36</w:t>
            </w:r>
          </w:p>
        </w:tc>
        <w:tc>
          <w:tcPr>
            <w:tcW w:w="1771" w:type="dxa"/>
          </w:tcPr>
          <w:p w:rsidR="00B36A17" w:rsidRDefault="00B36A17" w:rsidP="00750E76">
            <w:pPr>
              <w:pStyle w:val="squish"/>
              <w:jc w:val="center"/>
            </w:pPr>
            <w:r>
              <w:t>80</w:t>
            </w:r>
          </w:p>
        </w:tc>
        <w:tc>
          <w:tcPr>
            <w:tcW w:w="1771" w:type="dxa"/>
          </w:tcPr>
          <w:p w:rsidR="00B36A17" w:rsidRDefault="00B36A17" w:rsidP="00750E76">
            <w:pPr>
              <w:pStyle w:val="squish"/>
              <w:jc w:val="center"/>
            </w:pPr>
            <w:r>
              <w:t>400</w:t>
            </w:r>
          </w:p>
        </w:tc>
      </w:tr>
      <w:tr w:rsidR="00B36A17" w:rsidTr="00750E76">
        <w:trPr>
          <w:jc w:val="center"/>
        </w:trPr>
        <w:tc>
          <w:tcPr>
            <w:tcW w:w="438" w:type="dxa"/>
          </w:tcPr>
          <w:p w:rsidR="00B36A17" w:rsidRDefault="00B36A17" w:rsidP="00750E76">
            <w:pPr>
              <w:pStyle w:val="squish"/>
              <w:jc w:val="center"/>
            </w:pPr>
            <w:r>
              <w:t>5</w:t>
            </w:r>
          </w:p>
        </w:tc>
        <w:tc>
          <w:tcPr>
            <w:tcW w:w="1771" w:type="dxa"/>
          </w:tcPr>
          <w:p w:rsidR="00B36A17" w:rsidRDefault="00B36A17" w:rsidP="00750E76">
            <w:pPr>
              <w:pStyle w:val="squish"/>
              <w:jc w:val="center"/>
            </w:pPr>
            <w:r>
              <w:t>36</w:t>
            </w:r>
          </w:p>
        </w:tc>
        <w:tc>
          <w:tcPr>
            <w:tcW w:w="1771" w:type="dxa"/>
          </w:tcPr>
          <w:p w:rsidR="00B36A17" w:rsidRDefault="00B36A17" w:rsidP="00750E76">
            <w:pPr>
              <w:pStyle w:val="squish"/>
              <w:jc w:val="center"/>
            </w:pPr>
            <w:r>
              <w:t>100</w:t>
            </w:r>
          </w:p>
        </w:tc>
        <w:tc>
          <w:tcPr>
            <w:tcW w:w="1771" w:type="dxa"/>
          </w:tcPr>
          <w:p w:rsidR="00B36A17" w:rsidRDefault="00B36A17" w:rsidP="00750E76">
            <w:pPr>
              <w:pStyle w:val="squish"/>
              <w:jc w:val="center"/>
            </w:pPr>
            <w:r>
              <w:t>500</w:t>
            </w:r>
          </w:p>
        </w:tc>
      </w:tr>
      <w:tr w:rsidR="00B36A17" w:rsidTr="00750E76">
        <w:trPr>
          <w:jc w:val="center"/>
        </w:trPr>
        <w:tc>
          <w:tcPr>
            <w:tcW w:w="438" w:type="dxa"/>
          </w:tcPr>
          <w:p w:rsidR="00B36A17" w:rsidRDefault="00B36A17" w:rsidP="00750E76">
            <w:pPr>
              <w:pStyle w:val="squish"/>
              <w:jc w:val="center"/>
            </w:pPr>
            <w:r>
              <w:t>6</w:t>
            </w:r>
          </w:p>
        </w:tc>
        <w:tc>
          <w:tcPr>
            <w:tcW w:w="1771" w:type="dxa"/>
          </w:tcPr>
          <w:p w:rsidR="00B36A17" w:rsidRDefault="00B36A17" w:rsidP="00750E76">
            <w:pPr>
              <w:pStyle w:val="squish"/>
              <w:jc w:val="center"/>
            </w:pPr>
            <w:r>
              <w:t>36</w:t>
            </w:r>
          </w:p>
        </w:tc>
        <w:tc>
          <w:tcPr>
            <w:tcW w:w="1771" w:type="dxa"/>
          </w:tcPr>
          <w:p w:rsidR="00B36A17" w:rsidRDefault="00B36A17" w:rsidP="00750E76">
            <w:pPr>
              <w:pStyle w:val="squish"/>
              <w:jc w:val="center"/>
            </w:pPr>
            <w:r>
              <w:t>280</w:t>
            </w:r>
          </w:p>
        </w:tc>
        <w:tc>
          <w:tcPr>
            <w:tcW w:w="1771" w:type="dxa"/>
          </w:tcPr>
          <w:p w:rsidR="00B36A17" w:rsidRDefault="00B36A17" w:rsidP="00750E76">
            <w:pPr>
              <w:pStyle w:val="squish"/>
              <w:jc w:val="center"/>
            </w:pPr>
            <w:r>
              <w:t>1400</w:t>
            </w:r>
          </w:p>
        </w:tc>
      </w:tr>
    </w:tbl>
    <w:bookmarkEnd w:id="43"/>
    <w:p w:rsidR="00B36A17" w:rsidRDefault="00B36A17" w:rsidP="00B36A17">
      <w:r>
        <w:t>The 3D FE model of the 2-span bridge with span lengths of 140 ft (</w:t>
      </w:r>
      <w:hyperlink w:anchor="_140ft._Bridge" w:history="1">
        <w:r w:rsidRPr="00D36DB9">
          <w:rPr>
            <w:rStyle w:val="Hyperlink"/>
          </w:rPr>
          <w:t>described previously</w:t>
        </w:r>
      </w:hyperlink>
      <w:r>
        <w:t>) was used in simulations. Each traffic pattern was simulated at a speed of 960 in/sec (</w:t>
      </w:r>
      <w:r>
        <w:rPr>
          <w:rFonts w:cstheme="minorHAnsi"/>
        </w:rPr>
        <w:t>≈</w:t>
      </w:r>
      <w:r>
        <w:t xml:space="preserve">55 mph) as well as at 5 in/sec to provide the quasi-static response. The first 15 modes of vibration were included in the simulation. Simulation time-steps of 0.002 seconds and 0.5 seconds were used for the 960 in/sec and quasi-static simulations, respectively. </w:t>
      </w:r>
    </w:p>
    <w:p w:rsidR="00B36A17" w:rsidRDefault="00B36A17" w:rsidP="00B36A17">
      <w:pPr>
        <w:pStyle w:val="Heading4"/>
      </w:pPr>
      <w:r w:rsidRPr="00800104">
        <w:t xml:space="preserve"> </w:t>
      </w:r>
      <w:r>
        <w:t>Results</w:t>
      </w:r>
    </w:p>
    <w:p w:rsidR="00B36A17" w:rsidRPr="009217B9" w:rsidRDefault="00B36A17" w:rsidP="00B36A17">
      <w:r>
        <w:t>The bridge responses acquired from the simulations of the traffic patterns are summarized in the following table.</w:t>
      </w:r>
    </w:p>
    <w:tbl>
      <w:tblPr>
        <w:tblW w:w="80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21"/>
        <w:gridCol w:w="1121"/>
        <w:gridCol w:w="1233"/>
        <w:gridCol w:w="1260"/>
        <w:gridCol w:w="1165"/>
        <w:gridCol w:w="1165"/>
      </w:tblGrid>
      <w:tr w:rsidR="00B36A17" w:rsidRPr="009217B9" w:rsidTr="00750E76">
        <w:trPr>
          <w:trHeight w:val="288"/>
        </w:trPr>
        <w:tc>
          <w:tcPr>
            <w:tcW w:w="960" w:type="dxa"/>
            <w:shd w:val="clear" w:color="auto" w:fill="auto"/>
            <w:noWrap/>
            <w:vAlign w:val="bottom"/>
            <w:hideMark/>
          </w:tcPr>
          <w:p w:rsidR="00B36A17" w:rsidRPr="009217B9" w:rsidRDefault="00B36A17" w:rsidP="00750E76">
            <w:pPr>
              <w:pStyle w:val="squish"/>
            </w:pPr>
          </w:p>
        </w:tc>
        <w:tc>
          <w:tcPr>
            <w:tcW w:w="2242" w:type="dxa"/>
            <w:gridSpan w:val="2"/>
            <w:shd w:val="clear" w:color="auto" w:fill="auto"/>
            <w:noWrap/>
            <w:vAlign w:val="center"/>
            <w:hideMark/>
          </w:tcPr>
          <w:p w:rsidR="00B36A17" w:rsidRPr="009217B9" w:rsidRDefault="00B36A17" w:rsidP="00750E76">
            <w:pPr>
              <w:pStyle w:val="squish"/>
              <w:jc w:val="center"/>
              <w:rPr>
                <w:rFonts w:ascii="Calibri" w:hAnsi="Calibri" w:cs="Calibri"/>
                <w:color w:val="000000"/>
              </w:rPr>
            </w:pPr>
            <w:r>
              <w:rPr>
                <w:rFonts w:ascii="Calibri" w:hAnsi="Calibri" w:cs="Calibri"/>
                <w:color w:val="000000"/>
              </w:rPr>
              <w:t>Max. Static Disp. (in.)</w:t>
            </w:r>
          </w:p>
        </w:tc>
        <w:tc>
          <w:tcPr>
            <w:tcW w:w="2493" w:type="dxa"/>
            <w:gridSpan w:val="2"/>
            <w:shd w:val="clear" w:color="auto" w:fill="auto"/>
            <w:noWrap/>
            <w:vAlign w:val="center"/>
            <w:hideMark/>
          </w:tcPr>
          <w:p w:rsidR="00B36A17" w:rsidRPr="009217B9" w:rsidRDefault="00B36A17" w:rsidP="00750E76">
            <w:pPr>
              <w:pStyle w:val="squish"/>
              <w:jc w:val="center"/>
              <w:rPr>
                <w:rFonts w:ascii="Calibri" w:hAnsi="Calibri" w:cs="Calibri"/>
                <w:color w:val="000000"/>
              </w:rPr>
            </w:pPr>
            <w:r w:rsidRPr="009217B9">
              <w:rPr>
                <w:rFonts w:ascii="Calibri" w:hAnsi="Calibri" w:cs="Calibri"/>
                <w:color w:val="000000"/>
              </w:rPr>
              <w:t>Max</w:t>
            </w:r>
            <w:r>
              <w:rPr>
                <w:rFonts w:ascii="Calibri" w:hAnsi="Calibri" w:cs="Calibri"/>
                <w:color w:val="000000"/>
              </w:rPr>
              <w:t>.</w:t>
            </w:r>
            <w:r w:rsidRPr="009217B9">
              <w:rPr>
                <w:rFonts w:ascii="Calibri" w:hAnsi="Calibri" w:cs="Calibri"/>
                <w:color w:val="000000"/>
              </w:rPr>
              <w:t xml:space="preserve"> Dynamic</w:t>
            </w:r>
            <w:r>
              <w:rPr>
                <w:rFonts w:ascii="Calibri" w:hAnsi="Calibri" w:cs="Calibri"/>
                <w:color w:val="000000"/>
              </w:rPr>
              <w:t xml:space="preserve"> Disp. (in.)</w:t>
            </w:r>
          </w:p>
        </w:tc>
        <w:tc>
          <w:tcPr>
            <w:tcW w:w="2330" w:type="dxa"/>
            <w:gridSpan w:val="2"/>
            <w:shd w:val="clear" w:color="auto" w:fill="auto"/>
            <w:noWrap/>
            <w:vAlign w:val="center"/>
            <w:hideMark/>
          </w:tcPr>
          <w:p w:rsidR="00B36A17" w:rsidRPr="009217B9" w:rsidRDefault="00B36A17" w:rsidP="00750E76">
            <w:pPr>
              <w:pStyle w:val="squish"/>
              <w:jc w:val="center"/>
              <w:rPr>
                <w:rFonts w:ascii="Calibri" w:hAnsi="Calibri" w:cs="Calibri"/>
                <w:color w:val="000000"/>
              </w:rPr>
            </w:pPr>
            <w:r>
              <w:rPr>
                <w:rFonts w:ascii="Calibri" w:hAnsi="Calibri" w:cs="Calibri"/>
                <w:color w:val="000000"/>
              </w:rPr>
              <w:t>Max. Amplification</w:t>
            </w:r>
          </w:p>
        </w:tc>
      </w:tr>
      <w:tr w:rsidR="00B36A17" w:rsidRPr="009217B9" w:rsidTr="00750E76">
        <w:trPr>
          <w:trHeight w:val="288"/>
        </w:trPr>
        <w:tc>
          <w:tcPr>
            <w:tcW w:w="960" w:type="dxa"/>
            <w:shd w:val="clear" w:color="auto" w:fill="auto"/>
            <w:noWrap/>
            <w:vAlign w:val="bottom"/>
          </w:tcPr>
          <w:p w:rsidR="00B36A17" w:rsidRPr="009217B9" w:rsidRDefault="00B36A17" w:rsidP="00750E76">
            <w:pPr>
              <w:pStyle w:val="squish"/>
            </w:pPr>
          </w:p>
        </w:tc>
        <w:tc>
          <w:tcPr>
            <w:tcW w:w="1121" w:type="dxa"/>
            <w:shd w:val="clear" w:color="auto" w:fill="auto"/>
            <w:noWrap/>
            <w:vAlign w:val="bottom"/>
          </w:tcPr>
          <w:p w:rsidR="00B36A17" w:rsidRPr="009217B9" w:rsidRDefault="00B36A17" w:rsidP="00750E76">
            <w:pPr>
              <w:pStyle w:val="squish"/>
              <w:rPr>
                <w:rFonts w:ascii="Calibri" w:hAnsi="Calibri" w:cs="Calibri"/>
                <w:color w:val="000000"/>
              </w:rPr>
            </w:pPr>
            <w:r>
              <w:rPr>
                <w:rFonts w:ascii="Calibri" w:hAnsi="Calibri" w:cs="Calibri"/>
                <w:color w:val="000000"/>
              </w:rPr>
              <w:t>Span 1</w:t>
            </w:r>
          </w:p>
        </w:tc>
        <w:tc>
          <w:tcPr>
            <w:tcW w:w="1121" w:type="dxa"/>
            <w:shd w:val="clear" w:color="auto" w:fill="auto"/>
            <w:noWrap/>
            <w:vAlign w:val="bottom"/>
          </w:tcPr>
          <w:p w:rsidR="00B36A17" w:rsidRPr="009217B9" w:rsidRDefault="00B36A17" w:rsidP="00750E76">
            <w:pPr>
              <w:pStyle w:val="squish"/>
              <w:rPr>
                <w:rFonts w:ascii="Calibri" w:hAnsi="Calibri" w:cs="Calibri"/>
                <w:color w:val="000000"/>
              </w:rPr>
            </w:pPr>
            <w:r>
              <w:rPr>
                <w:rFonts w:ascii="Calibri" w:hAnsi="Calibri" w:cs="Calibri"/>
                <w:color w:val="000000"/>
              </w:rPr>
              <w:t>Span 2</w:t>
            </w:r>
          </w:p>
        </w:tc>
        <w:tc>
          <w:tcPr>
            <w:tcW w:w="1233" w:type="dxa"/>
            <w:shd w:val="clear" w:color="auto" w:fill="auto"/>
            <w:noWrap/>
            <w:vAlign w:val="bottom"/>
          </w:tcPr>
          <w:p w:rsidR="00B36A17" w:rsidRPr="009217B9" w:rsidRDefault="00B36A17" w:rsidP="00750E76">
            <w:pPr>
              <w:pStyle w:val="squish"/>
              <w:rPr>
                <w:rFonts w:ascii="Calibri" w:hAnsi="Calibri" w:cs="Calibri"/>
                <w:color w:val="000000"/>
              </w:rPr>
            </w:pPr>
            <w:r>
              <w:rPr>
                <w:rFonts w:ascii="Calibri" w:hAnsi="Calibri" w:cs="Calibri"/>
                <w:color w:val="000000"/>
              </w:rPr>
              <w:t>Span 1</w:t>
            </w:r>
          </w:p>
        </w:tc>
        <w:tc>
          <w:tcPr>
            <w:tcW w:w="1260" w:type="dxa"/>
            <w:shd w:val="clear" w:color="auto" w:fill="auto"/>
            <w:noWrap/>
            <w:vAlign w:val="bottom"/>
          </w:tcPr>
          <w:p w:rsidR="00B36A17" w:rsidRPr="009217B9" w:rsidRDefault="00B36A17" w:rsidP="00750E76">
            <w:pPr>
              <w:pStyle w:val="squish"/>
              <w:rPr>
                <w:rFonts w:ascii="Calibri" w:hAnsi="Calibri" w:cs="Calibri"/>
                <w:color w:val="000000"/>
              </w:rPr>
            </w:pPr>
            <w:r>
              <w:rPr>
                <w:rFonts w:ascii="Calibri" w:hAnsi="Calibri" w:cs="Calibri"/>
                <w:color w:val="000000"/>
              </w:rPr>
              <w:t>Span 2</w:t>
            </w:r>
          </w:p>
        </w:tc>
        <w:tc>
          <w:tcPr>
            <w:tcW w:w="1165" w:type="dxa"/>
            <w:shd w:val="clear" w:color="auto" w:fill="auto"/>
            <w:noWrap/>
            <w:vAlign w:val="bottom"/>
          </w:tcPr>
          <w:p w:rsidR="00B36A17" w:rsidRPr="009217B9" w:rsidRDefault="00B36A17" w:rsidP="00750E76">
            <w:pPr>
              <w:pStyle w:val="squish"/>
              <w:rPr>
                <w:rFonts w:ascii="Calibri" w:hAnsi="Calibri" w:cs="Calibri"/>
                <w:color w:val="000000"/>
              </w:rPr>
            </w:pPr>
            <w:r>
              <w:rPr>
                <w:rFonts w:ascii="Calibri" w:hAnsi="Calibri" w:cs="Calibri"/>
                <w:color w:val="000000"/>
              </w:rPr>
              <w:t>Span 1</w:t>
            </w:r>
          </w:p>
        </w:tc>
        <w:tc>
          <w:tcPr>
            <w:tcW w:w="1165" w:type="dxa"/>
            <w:shd w:val="clear" w:color="auto" w:fill="auto"/>
            <w:noWrap/>
            <w:vAlign w:val="bottom"/>
          </w:tcPr>
          <w:p w:rsidR="00B36A17" w:rsidRPr="009217B9" w:rsidRDefault="00B36A17" w:rsidP="00750E76">
            <w:pPr>
              <w:pStyle w:val="squish"/>
              <w:rPr>
                <w:rFonts w:ascii="Calibri" w:hAnsi="Calibri" w:cs="Calibri"/>
                <w:color w:val="000000"/>
              </w:rPr>
            </w:pPr>
            <w:r>
              <w:rPr>
                <w:rFonts w:ascii="Calibri" w:hAnsi="Calibri" w:cs="Calibri"/>
                <w:color w:val="000000"/>
              </w:rPr>
              <w:t>Span 2</w:t>
            </w:r>
          </w:p>
        </w:tc>
      </w:tr>
      <w:tr w:rsidR="00B36A17" w:rsidRPr="009217B9" w:rsidTr="00750E76">
        <w:trPr>
          <w:trHeight w:val="288"/>
        </w:trPr>
        <w:tc>
          <w:tcPr>
            <w:tcW w:w="9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Traffic1</w:t>
            </w:r>
          </w:p>
        </w:tc>
        <w:tc>
          <w:tcPr>
            <w:tcW w:w="1121" w:type="dxa"/>
            <w:shd w:val="clear" w:color="auto" w:fill="auto"/>
            <w:noWrap/>
            <w:vAlign w:val="bottom"/>
            <w:hideMark/>
          </w:tcPr>
          <w:p w:rsidR="00B36A17" w:rsidRPr="009217B9" w:rsidRDefault="00B36A17" w:rsidP="00750E76">
            <w:pPr>
              <w:pStyle w:val="squish"/>
              <w:rPr>
                <w:rFonts w:ascii="Calibri" w:hAnsi="Calibri" w:cs="Calibri"/>
                <w:b/>
                <w:bCs/>
                <w:color w:val="000000"/>
              </w:rPr>
            </w:pPr>
            <w:r w:rsidRPr="009217B9">
              <w:rPr>
                <w:rFonts w:ascii="Calibri" w:hAnsi="Calibri" w:cs="Calibri"/>
                <w:b/>
                <w:bCs/>
                <w:color w:val="000000"/>
              </w:rPr>
              <w:t>-0.41113</w:t>
            </w:r>
          </w:p>
        </w:tc>
        <w:tc>
          <w:tcPr>
            <w:tcW w:w="1121" w:type="dxa"/>
            <w:shd w:val="clear" w:color="auto" w:fill="auto"/>
            <w:noWrap/>
            <w:vAlign w:val="bottom"/>
            <w:hideMark/>
          </w:tcPr>
          <w:p w:rsidR="00B36A17" w:rsidRPr="009217B9" w:rsidRDefault="00B36A17" w:rsidP="00750E76">
            <w:pPr>
              <w:pStyle w:val="squish"/>
              <w:rPr>
                <w:rFonts w:ascii="Calibri" w:hAnsi="Calibri" w:cs="Calibri"/>
                <w:b/>
                <w:bCs/>
                <w:color w:val="000000"/>
              </w:rPr>
            </w:pPr>
            <w:r w:rsidRPr="009217B9">
              <w:rPr>
                <w:rFonts w:ascii="Calibri" w:hAnsi="Calibri" w:cs="Calibri"/>
                <w:b/>
                <w:bCs/>
                <w:color w:val="000000"/>
              </w:rPr>
              <w:t>-0.41906</w:t>
            </w:r>
          </w:p>
        </w:tc>
        <w:tc>
          <w:tcPr>
            <w:tcW w:w="1233" w:type="dxa"/>
            <w:shd w:val="clear" w:color="auto" w:fill="auto"/>
            <w:noWrap/>
            <w:vAlign w:val="bottom"/>
            <w:hideMark/>
          </w:tcPr>
          <w:p w:rsidR="00B36A17" w:rsidRPr="009217B9" w:rsidRDefault="00B36A17" w:rsidP="00750E76">
            <w:pPr>
              <w:pStyle w:val="squish"/>
              <w:rPr>
                <w:rFonts w:ascii="Calibri" w:hAnsi="Calibri" w:cs="Calibri"/>
                <w:b/>
                <w:bCs/>
                <w:color w:val="000000"/>
              </w:rPr>
            </w:pPr>
            <w:r w:rsidRPr="009217B9">
              <w:rPr>
                <w:rFonts w:ascii="Calibri" w:hAnsi="Calibri" w:cs="Calibri"/>
                <w:b/>
                <w:bCs/>
                <w:color w:val="000000"/>
              </w:rPr>
              <w:t>-0.588347</w:t>
            </w:r>
          </w:p>
        </w:tc>
        <w:tc>
          <w:tcPr>
            <w:tcW w:w="12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48383</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431056</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154555</w:t>
            </w:r>
          </w:p>
        </w:tc>
      </w:tr>
      <w:tr w:rsidR="00B36A17" w:rsidRPr="009217B9" w:rsidTr="00750E76">
        <w:trPr>
          <w:trHeight w:val="288"/>
        </w:trPr>
        <w:tc>
          <w:tcPr>
            <w:tcW w:w="9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Traffic2</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32891</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32505</w:t>
            </w:r>
          </w:p>
        </w:tc>
        <w:tc>
          <w:tcPr>
            <w:tcW w:w="1233"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369981</w:t>
            </w:r>
          </w:p>
        </w:tc>
        <w:tc>
          <w:tcPr>
            <w:tcW w:w="1260" w:type="dxa"/>
            <w:shd w:val="clear" w:color="auto" w:fill="auto"/>
            <w:noWrap/>
            <w:vAlign w:val="bottom"/>
            <w:hideMark/>
          </w:tcPr>
          <w:p w:rsidR="00B36A17" w:rsidRPr="009217B9" w:rsidRDefault="00B36A17" w:rsidP="00750E76">
            <w:pPr>
              <w:pStyle w:val="squish"/>
              <w:rPr>
                <w:rFonts w:ascii="Calibri" w:hAnsi="Calibri" w:cs="Calibri"/>
                <w:b/>
                <w:bCs/>
                <w:color w:val="000000"/>
              </w:rPr>
            </w:pPr>
            <w:r w:rsidRPr="009217B9">
              <w:rPr>
                <w:rFonts w:ascii="Calibri" w:hAnsi="Calibri" w:cs="Calibri"/>
                <w:b/>
                <w:bCs/>
                <w:color w:val="000000"/>
              </w:rPr>
              <w:t>-0.54378</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12486</w:t>
            </w:r>
          </w:p>
        </w:tc>
        <w:tc>
          <w:tcPr>
            <w:tcW w:w="1165" w:type="dxa"/>
            <w:shd w:val="clear" w:color="auto" w:fill="auto"/>
            <w:noWrap/>
            <w:vAlign w:val="bottom"/>
            <w:hideMark/>
          </w:tcPr>
          <w:p w:rsidR="00B36A17" w:rsidRPr="009217B9" w:rsidRDefault="00B36A17" w:rsidP="00750E76">
            <w:pPr>
              <w:pStyle w:val="squish"/>
              <w:rPr>
                <w:rFonts w:ascii="Calibri" w:hAnsi="Calibri" w:cs="Calibri"/>
                <w:b/>
                <w:bCs/>
                <w:color w:val="000000"/>
              </w:rPr>
            </w:pPr>
            <w:r w:rsidRPr="009217B9">
              <w:rPr>
                <w:rFonts w:ascii="Calibri" w:hAnsi="Calibri" w:cs="Calibri"/>
                <w:b/>
                <w:bCs/>
                <w:color w:val="000000"/>
              </w:rPr>
              <w:t>1.672918</w:t>
            </w:r>
          </w:p>
        </w:tc>
      </w:tr>
      <w:tr w:rsidR="00B36A17" w:rsidRPr="009217B9" w:rsidTr="00750E76">
        <w:trPr>
          <w:trHeight w:val="288"/>
        </w:trPr>
        <w:tc>
          <w:tcPr>
            <w:tcW w:w="9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Traffic3</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26793</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26538</w:t>
            </w:r>
          </w:p>
        </w:tc>
        <w:tc>
          <w:tcPr>
            <w:tcW w:w="1233"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407771</w:t>
            </w:r>
          </w:p>
        </w:tc>
        <w:tc>
          <w:tcPr>
            <w:tcW w:w="12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38494</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521942</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450507</w:t>
            </w:r>
          </w:p>
        </w:tc>
      </w:tr>
      <w:tr w:rsidR="00B36A17" w:rsidRPr="009217B9" w:rsidTr="00750E76">
        <w:trPr>
          <w:trHeight w:val="288"/>
        </w:trPr>
        <w:tc>
          <w:tcPr>
            <w:tcW w:w="9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Traffic4</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26009</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25963</w:t>
            </w:r>
          </w:p>
        </w:tc>
        <w:tc>
          <w:tcPr>
            <w:tcW w:w="1233"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438268</w:t>
            </w:r>
          </w:p>
        </w:tc>
        <w:tc>
          <w:tcPr>
            <w:tcW w:w="12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40802</w:t>
            </w:r>
          </w:p>
        </w:tc>
        <w:tc>
          <w:tcPr>
            <w:tcW w:w="1165" w:type="dxa"/>
            <w:shd w:val="clear" w:color="auto" w:fill="auto"/>
            <w:noWrap/>
            <w:vAlign w:val="bottom"/>
            <w:hideMark/>
          </w:tcPr>
          <w:p w:rsidR="00B36A17" w:rsidRPr="009217B9" w:rsidRDefault="00B36A17" w:rsidP="00750E76">
            <w:pPr>
              <w:pStyle w:val="squish"/>
              <w:rPr>
                <w:rFonts w:ascii="Calibri" w:hAnsi="Calibri" w:cs="Calibri"/>
                <w:b/>
                <w:bCs/>
                <w:color w:val="000000"/>
              </w:rPr>
            </w:pPr>
            <w:r w:rsidRPr="009217B9">
              <w:rPr>
                <w:rFonts w:ascii="Calibri" w:hAnsi="Calibri" w:cs="Calibri"/>
                <w:b/>
                <w:bCs/>
                <w:color w:val="000000"/>
              </w:rPr>
              <w:t>1.685082</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571517</w:t>
            </w:r>
          </w:p>
        </w:tc>
      </w:tr>
      <w:tr w:rsidR="00B36A17" w:rsidRPr="009217B9" w:rsidTr="00750E76">
        <w:trPr>
          <w:trHeight w:val="288"/>
        </w:trPr>
        <w:tc>
          <w:tcPr>
            <w:tcW w:w="9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Traffic5</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26012</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25962</w:t>
            </w:r>
          </w:p>
        </w:tc>
        <w:tc>
          <w:tcPr>
            <w:tcW w:w="1233"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380595</w:t>
            </w:r>
          </w:p>
        </w:tc>
        <w:tc>
          <w:tcPr>
            <w:tcW w:w="12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40768</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463129</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570283</w:t>
            </w:r>
          </w:p>
        </w:tc>
      </w:tr>
      <w:tr w:rsidR="00B36A17" w:rsidRPr="009217B9" w:rsidTr="00750E76">
        <w:trPr>
          <w:trHeight w:val="288"/>
        </w:trPr>
        <w:tc>
          <w:tcPr>
            <w:tcW w:w="9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Traffic6</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25986</w:t>
            </w:r>
          </w:p>
        </w:tc>
        <w:tc>
          <w:tcPr>
            <w:tcW w:w="1121"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25962</w:t>
            </w:r>
          </w:p>
        </w:tc>
        <w:tc>
          <w:tcPr>
            <w:tcW w:w="1233"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356183</w:t>
            </w:r>
          </w:p>
        </w:tc>
        <w:tc>
          <w:tcPr>
            <w:tcW w:w="1260"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0.37011</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370688</w:t>
            </w:r>
          </w:p>
        </w:tc>
        <w:tc>
          <w:tcPr>
            <w:tcW w:w="1165" w:type="dxa"/>
            <w:shd w:val="clear" w:color="auto" w:fill="auto"/>
            <w:noWrap/>
            <w:vAlign w:val="bottom"/>
            <w:hideMark/>
          </w:tcPr>
          <w:p w:rsidR="00B36A17" w:rsidRPr="009217B9" w:rsidRDefault="00B36A17" w:rsidP="00750E76">
            <w:pPr>
              <w:pStyle w:val="squish"/>
              <w:rPr>
                <w:rFonts w:ascii="Calibri" w:hAnsi="Calibri" w:cs="Calibri"/>
                <w:color w:val="000000"/>
              </w:rPr>
            </w:pPr>
            <w:r w:rsidRPr="009217B9">
              <w:rPr>
                <w:rFonts w:ascii="Calibri" w:hAnsi="Calibri" w:cs="Calibri"/>
                <w:color w:val="000000"/>
              </w:rPr>
              <w:t>1.425589</w:t>
            </w:r>
          </w:p>
        </w:tc>
      </w:tr>
    </w:tbl>
    <w:p w:rsidR="00B36A17" w:rsidRDefault="00B36A17" w:rsidP="00B36A17">
      <w:r>
        <w:t>Except in a few cases, large dynamic amplifications were observed for the traffic patterns. The time history corresponding to the events that produced the largest dynamic response are plotted below along with the quasi-static response.</w:t>
      </w:r>
    </w:p>
    <w:p w:rsidR="00B36A17" w:rsidRDefault="00B36A17" w:rsidP="00B36A17">
      <w:pPr>
        <w:keepNext/>
        <w:jc w:val="center"/>
      </w:pPr>
      <w:r>
        <w:rPr>
          <w:noProof/>
        </w:rPr>
        <w:lastRenderedPageBreak/>
        <w:drawing>
          <wp:inline distT="0" distB="0" distL="0" distR="0" wp14:anchorId="0C2DAE43" wp14:editId="4F83086C">
            <wp:extent cx="4572000" cy="2743200"/>
            <wp:effectExtent l="0" t="0" r="0" b="0"/>
            <wp:docPr id="106" name="Chart 106">
              <a:extLst xmlns:a="http://schemas.openxmlformats.org/drawingml/2006/main">
                <a:ext uri="{FF2B5EF4-FFF2-40B4-BE49-F238E27FC236}">
                  <a16:creationId xmlns:a16="http://schemas.microsoft.com/office/drawing/2014/main" id="{00000000-0008-0000-06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Span-1 response to traffic pattern no. 1</w:t>
      </w:r>
    </w:p>
    <w:p w:rsidR="00B36A17" w:rsidRDefault="00B36A17" w:rsidP="00B36A17">
      <w:pPr>
        <w:keepNext/>
        <w:jc w:val="center"/>
      </w:pPr>
      <w:r>
        <w:rPr>
          <w:noProof/>
        </w:rPr>
        <w:drawing>
          <wp:inline distT="0" distB="0" distL="0" distR="0" wp14:anchorId="70E6E708" wp14:editId="653A08E7">
            <wp:extent cx="4572000" cy="2743200"/>
            <wp:effectExtent l="0" t="0" r="0" b="0"/>
            <wp:docPr id="107" name="Chart 107">
              <a:extLst xmlns:a="http://schemas.openxmlformats.org/drawingml/2006/main">
                <a:ext uri="{FF2B5EF4-FFF2-40B4-BE49-F238E27FC236}">
                  <a16:creationId xmlns:a16="http://schemas.microsoft.com/office/drawing/2014/main" id="{00000000-0008-0000-06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Span-2 response to traffic pattern no. 2</w:t>
      </w:r>
    </w:p>
    <w:p w:rsidR="00B36A17" w:rsidRDefault="00B36A17" w:rsidP="00B36A17">
      <w:pPr>
        <w:keepNext/>
      </w:pPr>
      <w:r>
        <w:t xml:space="preserve">The vehicles that are inducing the response shown in the above plots are vehicle numbers 3 and 5 (HS-20 and dump truck), respectively. The responses that these vehicles alone produce are provided below for comparison. </w:t>
      </w:r>
    </w:p>
    <w:tbl>
      <w:tblPr>
        <w:tblW w:w="77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121"/>
        <w:gridCol w:w="1094"/>
        <w:gridCol w:w="1233"/>
        <w:gridCol w:w="1260"/>
        <w:gridCol w:w="925"/>
        <w:gridCol w:w="1087"/>
      </w:tblGrid>
      <w:tr w:rsidR="00B36A17" w:rsidRPr="009217B9" w:rsidTr="00750E76">
        <w:trPr>
          <w:trHeight w:val="288"/>
          <w:jc w:val="center"/>
        </w:trPr>
        <w:tc>
          <w:tcPr>
            <w:tcW w:w="981" w:type="dxa"/>
            <w:shd w:val="clear" w:color="auto" w:fill="auto"/>
            <w:noWrap/>
            <w:vAlign w:val="bottom"/>
            <w:hideMark/>
          </w:tcPr>
          <w:p w:rsidR="00B36A17" w:rsidRPr="009217B9" w:rsidRDefault="00B36A17" w:rsidP="00750E76">
            <w:pPr>
              <w:pStyle w:val="squish"/>
            </w:pPr>
          </w:p>
        </w:tc>
        <w:tc>
          <w:tcPr>
            <w:tcW w:w="2215" w:type="dxa"/>
            <w:gridSpan w:val="2"/>
            <w:shd w:val="clear" w:color="auto" w:fill="auto"/>
            <w:noWrap/>
            <w:vAlign w:val="center"/>
            <w:hideMark/>
          </w:tcPr>
          <w:p w:rsidR="00B36A17" w:rsidRPr="009217B9" w:rsidRDefault="00B36A17" w:rsidP="00750E76">
            <w:pPr>
              <w:pStyle w:val="squish"/>
              <w:jc w:val="center"/>
              <w:rPr>
                <w:rFonts w:ascii="Calibri" w:hAnsi="Calibri" w:cs="Calibri"/>
                <w:color w:val="000000"/>
              </w:rPr>
            </w:pPr>
            <w:r>
              <w:rPr>
                <w:rFonts w:ascii="Calibri" w:hAnsi="Calibri" w:cs="Calibri"/>
                <w:color w:val="000000"/>
              </w:rPr>
              <w:t>Max. Static Disp. (in.)</w:t>
            </w:r>
          </w:p>
        </w:tc>
        <w:tc>
          <w:tcPr>
            <w:tcW w:w="2493" w:type="dxa"/>
            <w:gridSpan w:val="2"/>
            <w:shd w:val="clear" w:color="auto" w:fill="auto"/>
            <w:noWrap/>
            <w:vAlign w:val="center"/>
            <w:hideMark/>
          </w:tcPr>
          <w:p w:rsidR="00B36A17" w:rsidRPr="009217B9" w:rsidRDefault="00B36A17" w:rsidP="00750E76">
            <w:pPr>
              <w:pStyle w:val="squish"/>
              <w:jc w:val="center"/>
              <w:rPr>
                <w:rFonts w:ascii="Calibri" w:hAnsi="Calibri" w:cs="Calibri"/>
                <w:color w:val="000000"/>
              </w:rPr>
            </w:pPr>
            <w:r w:rsidRPr="009217B9">
              <w:rPr>
                <w:rFonts w:ascii="Calibri" w:hAnsi="Calibri" w:cs="Calibri"/>
                <w:color w:val="000000"/>
              </w:rPr>
              <w:t>Max</w:t>
            </w:r>
            <w:r>
              <w:rPr>
                <w:rFonts w:ascii="Calibri" w:hAnsi="Calibri" w:cs="Calibri"/>
                <w:color w:val="000000"/>
              </w:rPr>
              <w:t>.</w:t>
            </w:r>
            <w:r w:rsidRPr="009217B9">
              <w:rPr>
                <w:rFonts w:ascii="Calibri" w:hAnsi="Calibri" w:cs="Calibri"/>
                <w:color w:val="000000"/>
              </w:rPr>
              <w:t xml:space="preserve"> Dynamic</w:t>
            </w:r>
            <w:r>
              <w:rPr>
                <w:rFonts w:ascii="Calibri" w:hAnsi="Calibri" w:cs="Calibri"/>
                <w:color w:val="000000"/>
              </w:rPr>
              <w:t xml:space="preserve"> Disp. (in.)</w:t>
            </w:r>
          </w:p>
        </w:tc>
        <w:tc>
          <w:tcPr>
            <w:tcW w:w="2012" w:type="dxa"/>
            <w:gridSpan w:val="2"/>
            <w:shd w:val="clear" w:color="auto" w:fill="auto"/>
            <w:noWrap/>
            <w:vAlign w:val="center"/>
            <w:hideMark/>
          </w:tcPr>
          <w:p w:rsidR="00B36A17" w:rsidRPr="009217B9" w:rsidRDefault="00B36A17" w:rsidP="00750E76">
            <w:pPr>
              <w:pStyle w:val="squish"/>
              <w:jc w:val="center"/>
              <w:rPr>
                <w:rFonts w:ascii="Calibri" w:hAnsi="Calibri" w:cs="Calibri"/>
                <w:color w:val="000000"/>
              </w:rPr>
            </w:pPr>
            <w:r>
              <w:rPr>
                <w:rFonts w:ascii="Calibri" w:hAnsi="Calibri" w:cs="Calibri"/>
                <w:color w:val="000000"/>
              </w:rPr>
              <w:t>Max. Amplification</w:t>
            </w:r>
          </w:p>
        </w:tc>
      </w:tr>
      <w:tr w:rsidR="00B36A17" w:rsidRPr="009217B9" w:rsidTr="00750E76">
        <w:trPr>
          <w:trHeight w:val="288"/>
          <w:jc w:val="center"/>
        </w:trPr>
        <w:tc>
          <w:tcPr>
            <w:tcW w:w="981" w:type="dxa"/>
            <w:shd w:val="clear" w:color="auto" w:fill="auto"/>
            <w:noWrap/>
            <w:vAlign w:val="bottom"/>
          </w:tcPr>
          <w:p w:rsidR="00B36A17" w:rsidRPr="009217B9" w:rsidRDefault="00B36A17" w:rsidP="00750E76">
            <w:pPr>
              <w:pStyle w:val="squish"/>
            </w:pPr>
          </w:p>
        </w:tc>
        <w:tc>
          <w:tcPr>
            <w:tcW w:w="1121" w:type="dxa"/>
            <w:shd w:val="clear" w:color="auto" w:fill="auto"/>
            <w:noWrap/>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1</w:t>
            </w:r>
          </w:p>
        </w:tc>
        <w:tc>
          <w:tcPr>
            <w:tcW w:w="1094" w:type="dxa"/>
            <w:shd w:val="clear" w:color="auto" w:fill="auto"/>
            <w:noWrap/>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2</w:t>
            </w:r>
          </w:p>
        </w:tc>
        <w:tc>
          <w:tcPr>
            <w:tcW w:w="1233" w:type="dxa"/>
            <w:shd w:val="clear" w:color="auto" w:fill="auto"/>
            <w:noWrap/>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1</w:t>
            </w:r>
          </w:p>
        </w:tc>
        <w:tc>
          <w:tcPr>
            <w:tcW w:w="1260" w:type="dxa"/>
            <w:shd w:val="clear" w:color="auto" w:fill="auto"/>
            <w:noWrap/>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2</w:t>
            </w:r>
          </w:p>
        </w:tc>
        <w:tc>
          <w:tcPr>
            <w:tcW w:w="925" w:type="dxa"/>
            <w:shd w:val="clear" w:color="auto" w:fill="auto"/>
            <w:noWrap/>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1</w:t>
            </w:r>
          </w:p>
        </w:tc>
        <w:tc>
          <w:tcPr>
            <w:tcW w:w="1087" w:type="dxa"/>
            <w:shd w:val="clear" w:color="auto" w:fill="auto"/>
            <w:noWrap/>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2</w:t>
            </w:r>
          </w:p>
        </w:tc>
      </w:tr>
      <w:tr w:rsidR="00B36A17" w:rsidRPr="009217B9" w:rsidTr="00750E76">
        <w:trPr>
          <w:trHeight w:val="288"/>
          <w:jc w:val="center"/>
        </w:trPr>
        <w:tc>
          <w:tcPr>
            <w:tcW w:w="981" w:type="dxa"/>
            <w:shd w:val="clear" w:color="auto" w:fill="auto"/>
            <w:noWrap/>
            <w:vAlign w:val="bottom"/>
            <w:hideMark/>
          </w:tcPr>
          <w:p w:rsidR="00B36A17" w:rsidRPr="009217B9" w:rsidRDefault="00B36A17" w:rsidP="00750E76">
            <w:pPr>
              <w:pStyle w:val="squish"/>
              <w:rPr>
                <w:rFonts w:ascii="Calibri" w:hAnsi="Calibri" w:cs="Calibri"/>
                <w:color w:val="000000"/>
              </w:rPr>
            </w:pPr>
            <w:r>
              <w:rPr>
                <w:rFonts w:ascii="Calibri" w:hAnsi="Calibri" w:cs="Calibri"/>
                <w:color w:val="000000"/>
              </w:rPr>
              <w:t>Vehicle3</w:t>
            </w:r>
          </w:p>
        </w:tc>
        <w:tc>
          <w:tcPr>
            <w:tcW w:w="1121" w:type="dxa"/>
            <w:shd w:val="clear" w:color="auto" w:fill="auto"/>
            <w:noWrap/>
            <w:vAlign w:val="center"/>
            <w:hideMark/>
          </w:tcPr>
          <w:p w:rsidR="00B36A17" w:rsidRDefault="00B36A17" w:rsidP="00750E76">
            <w:pPr>
              <w:pStyle w:val="squish"/>
              <w:jc w:val="center"/>
            </w:pPr>
            <w:r>
              <w:t>-0.251</w:t>
            </w:r>
          </w:p>
        </w:tc>
        <w:tc>
          <w:tcPr>
            <w:tcW w:w="1094" w:type="dxa"/>
            <w:shd w:val="clear" w:color="auto" w:fill="auto"/>
            <w:noWrap/>
            <w:vAlign w:val="center"/>
            <w:hideMark/>
          </w:tcPr>
          <w:p w:rsidR="00B36A17" w:rsidRDefault="00B36A17" w:rsidP="00750E76">
            <w:pPr>
              <w:pStyle w:val="squish"/>
              <w:jc w:val="center"/>
            </w:pPr>
            <w:r>
              <w:t>-0.252</w:t>
            </w:r>
          </w:p>
        </w:tc>
        <w:tc>
          <w:tcPr>
            <w:tcW w:w="1233" w:type="dxa"/>
            <w:shd w:val="clear" w:color="auto" w:fill="auto"/>
            <w:noWrap/>
            <w:vAlign w:val="center"/>
            <w:hideMark/>
          </w:tcPr>
          <w:p w:rsidR="00B36A17" w:rsidRDefault="00B36A17" w:rsidP="00750E76">
            <w:pPr>
              <w:pStyle w:val="squish"/>
              <w:jc w:val="center"/>
            </w:pPr>
            <w:r>
              <w:t>-0.304</w:t>
            </w:r>
          </w:p>
        </w:tc>
        <w:tc>
          <w:tcPr>
            <w:tcW w:w="1260" w:type="dxa"/>
            <w:shd w:val="clear" w:color="auto" w:fill="auto"/>
            <w:noWrap/>
            <w:vAlign w:val="center"/>
            <w:hideMark/>
          </w:tcPr>
          <w:p w:rsidR="00B36A17" w:rsidRDefault="00B36A17" w:rsidP="00750E76">
            <w:pPr>
              <w:pStyle w:val="squish"/>
              <w:jc w:val="center"/>
            </w:pPr>
            <w:r>
              <w:t>-0.320</w:t>
            </w:r>
          </w:p>
        </w:tc>
        <w:tc>
          <w:tcPr>
            <w:tcW w:w="925" w:type="dxa"/>
            <w:shd w:val="clear" w:color="auto" w:fill="auto"/>
            <w:noWrap/>
            <w:vAlign w:val="center"/>
            <w:hideMark/>
          </w:tcPr>
          <w:p w:rsidR="00B36A17" w:rsidRDefault="00B36A17" w:rsidP="00750E76">
            <w:pPr>
              <w:pStyle w:val="squish"/>
              <w:jc w:val="center"/>
            </w:pPr>
            <w:r>
              <w:t>1.21</w:t>
            </w:r>
          </w:p>
        </w:tc>
        <w:tc>
          <w:tcPr>
            <w:tcW w:w="1087" w:type="dxa"/>
            <w:shd w:val="clear" w:color="auto" w:fill="auto"/>
            <w:noWrap/>
            <w:vAlign w:val="center"/>
            <w:hideMark/>
          </w:tcPr>
          <w:p w:rsidR="00B36A17" w:rsidRDefault="00B36A17" w:rsidP="00750E76">
            <w:pPr>
              <w:pStyle w:val="squish"/>
              <w:jc w:val="center"/>
            </w:pPr>
            <w:r>
              <w:t>1.27</w:t>
            </w:r>
          </w:p>
        </w:tc>
      </w:tr>
      <w:tr w:rsidR="00B36A17" w:rsidRPr="009217B9" w:rsidTr="00750E76">
        <w:trPr>
          <w:trHeight w:val="288"/>
          <w:jc w:val="center"/>
        </w:trPr>
        <w:tc>
          <w:tcPr>
            <w:tcW w:w="981" w:type="dxa"/>
            <w:shd w:val="clear" w:color="auto" w:fill="auto"/>
            <w:noWrap/>
            <w:vAlign w:val="bottom"/>
            <w:hideMark/>
          </w:tcPr>
          <w:p w:rsidR="00B36A17" w:rsidRPr="009217B9" w:rsidRDefault="00B36A17" w:rsidP="00750E76">
            <w:pPr>
              <w:pStyle w:val="squish"/>
              <w:rPr>
                <w:rFonts w:ascii="Calibri" w:hAnsi="Calibri" w:cs="Calibri"/>
                <w:color w:val="000000"/>
              </w:rPr>
            </w:pPr>
            <w:r>
              <w:rPr>
                <w:rFonts w:ascii="Calibri" w:hAnsi="Calibri" w:cs="Calibri"/>
                <w:color w:val="000000"/>
              </w:rPr>
              <w:lastRenderedPageBreak/>
              <w:t>Vehicle5</w:t>
            </w:r>
          </w:p>
        </w:tc>
        <w:tc>
          <w:tcPr>
            <w:tcW w:w="1121" w:type="dxa"/>
            <w:shd w:val="clear" w:color="auto" w:fill="auto"/>
            <w:noWrap/>
            <w:vAlign w:val="center"/>
            <w:hideMark/>
          </w:tcPr>
          <w:p w:rsidR="00B36A17" w:rsidRDefault="00B36A17" w:rsidP="00750E76">
            <w:pPr>
              <w:pStyle w:val="squish"/>
              <w:jc w:val="center"/>
            </w:pPr>
            <w:r>
              <w:t>-0.245</w:t>
            </w:r>
          </w:p>
        </w:tc>
        <w:tc>
          <w:tcPr>
            <w:tcW w:w="1094" w:type="dxa"/>
            <w:shd w:val="clear" w:color="auto" w:fill="auto"/>
            <w:noWrap/>
            <w:vAlign w:val="center"/>
            <w:hideMark/>
          </w:tcPr>
          <w:p w:rsidR="00B36A17" w:rsidRDefault="00B36A17" w:rsidP="00750E76">
            <w:pPr>
              <w:pStyle w:val="squish"/>
              <w:jc w:val="center"/>
            </w:pPr>
            <w:r>
              <w:t>-0.245</w:t>
            </w:r>
          </w:p>
        </w:tc>
        <w:tc>
          <w:tcPr>
            <w:tcW w:w="1233" w:type="dxa"/>
            <w:shd w:val="clear" w:color="auto" w:fill="auto"/>
            <w:noWrap/>
            <w:vAlign w:val="center"/>
            <w:hideMark/>
          </w:tcPr>
          <w:p w:rsidR="00B36A17" w:rsidRDefault="00B36A17" w:rsidP="00750E76">
            <w:pPr>
              <w:pStyle w:val="squish"/>
              <w:jc w:val="center"/>
            </w:pPr>
            <w:r>
              <w:t>-0.336</w:t>
            </w:r>
          </w:p>
        </w:tc>
        <w:tc>
          <w:tcPr>
            <w:tcW w:w="1260" w:type="dxa"/>
            <w:shd w:val="clear" w:color="auto" w:fill="auto"/>
            <w:noWrap/>
            <w:vAlign w:val="center"/>
            <w:hideMark/>
          </w:tcPr>
          <w:p w:rsidR="00B36A17" w:rsidRDefault="00B36A17" w:rsidP="00750E76">
            <w:pPr>
              <w:pStyle w:val="squish"/>
              <w:jc w:val="center"/>
            </w:pPr>
            <w:r>
              <w:t>-0.337</w:t>
            </w:r>
          </w:p>
        </w:tc>
        <w:tc>
          <w:tcPr>
            <w:tcW w:w="925" w:type="dxa"/>
            <w:shd w:val="clear" w:color="auto" w:fill="auto"/>
            <w:noWrap/>
            <w:vAlign w:val="center"/>
            <w:hideMark/>
          </w:tcPr>
          <w:p w:rsidR="00B36A17" w:rsidRDefault="00B36A17" w:rsidP="00750E76">
            <w:pPr>
              <w:pStyle w:val="squish"/>
              <w:jc w:val="center"/>
            </w:pPr>
            <w:r>
              <w:t>1.37</w:t>
            </w:r>
          </w:p>
        </w:tc>
        <w:tc>
          <w:tcPr>
            <w:tcW w:w="1087" w:type="dxa"/>
            <w:shd w:val="clear" w:color="auto" w:fill="auto"/>
            <w:noWrap/>
            <w:vAlign w:val="center"/>
            <w:hideMark/>
          </w:tcPr>
          <w:p w:rsidR="00B36A17" w:rsidRDefault="00B36A17" w:rsidP="00750E76">
            <w:pPr>
              <w:pStyle w:val="squish"/>
              <w:jc w:val="center"/>
            </w:pPr>
            <w:r>
              <w:t>1.38</w:t>
            </w:r>
          </w:p>
        </w:tc>
      </w:tr>
    </w:tbl>
    <w:p w:rsidR="00B36A17" w:rsidRDefault="00B36A17" w:rsidP="00B36A17">
      <w:r>
        <w:t xml:space="preserve">All but two of the amplifications induced by the traffic patterns presented in table </w:t>
      </w:r>
      <w:r>
        <w:rPr>
          <w:b/>
        </w:rPr>
        <w:t xml:space="preserve">XX </w:t>
      </w:r>
      <w:r>
        <w:t>meet or exceed the amplification produced by a single vehicle. It can therefore be concluded that multiple vehicle loading serves to not only increase the static bridge response but may also result in dynamic amplification even greater than that which would be observed for a single vehicle.</w:t>
      </w:r>
    </w:p>
    <w:p w:rsidR="00B36A17" w:rsidRDefault="00B36A17" w:rsidP="00B36A17">
      <w:r>
        <w:t>The response of span 1 to the final vehicle (dump truck) is compared in the following plot.</w:t>
      </w:r>
    </w:p>
    <w:p w:rsidR="00B36A17" w:rsidRDefault="00B36A17" w:rsidP="00B36A17">
      <w:r>
        <w:rPr>
          <w:noProof/>
        </w:rPr>
        <w:drawing>
          <wp:inline distT="0" distB="0" distL="0" distR="0" wp14:anchorId="7E746E70" wp14:editId="53BDCDCD">
            <wp:extent cx="5486400" cy="2743200"/>
            <wp:effectExtent l="0" t="0" r="0" b="0"/>
            <wp:docPr id="108" name="Chart 108">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B36A17" w:rsidRDefault="00B36A17" w:rsidP="00B36A17">
      <w:r>
        <w:t xml:space="preserve">The (dynamic) bridge response over the duration for which the last vehicle was on the bridge was a maximum for the first span under traffic pattern number 1 for which the final vehicle was preceded by an HS-20 (vehicle 3) at a spacing of 20 ft. That for span 2 was a maximum under traffic pattern number 2, for which the final vehicle was preceded by a tractor-trailer (vehicle 4) at a spacing of 40 ft. Those responses are plotted below. </w:t>
      </w:r>
    </w:p>
    <w:p w:rsidR="00B36A17" w:rsidRDefault="00B36A17" w:rsidP="00B36A17">
      <w:pPr>
        <w:keepNext/>
        <w:jc w:val="center"/>
      </w:pPr>
      <w:r>
        <w:rPr>
          <w:noProof/>
        </w:rPr>
        <w:lastRenderedPageBreak/>
        <w:drawing>
          <wp:inline distT="0" distB="0" distL="0" distR="0" wp14:anchorId="338D08EA" wp14:editId="449BD1DF">
            <wp:extent cx="4572000" cy="2743200"/>
            <wp:effectExtent l="0" t="0" r="0" b="0"/>
            <wp:docPr id="109" name="Chart 109">
              <a:extLst xmlns:a="http://schemas.openxmlformats.org/drawingml/2006/main">
                <a:ext uri="{FF2B5EF4-FFF2-40B4-BE49-F238E27FC236}">
                  <a16:creationId xmlns:a16="http://schemas.microsoft.com/office/drawing/2014/main" id="{00000000-0008-0000-06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Span-1 Response to final vehicle (#5) in traffic pattern 1</w:t>
      </w:r>
    </w:p>
    <w:p w:rsidR="00B36A17" w:rsidRDefault="00B36A17" w:rsidP="00B36A17">
      <w:pPr>
        <w:keepNext/>
        <w:jc w:val="center"/>
      </w:pPr>
      <w:r>
        <w:rPr>
          <w:noProof/>
        </w:rPr>
        <w:drawing>
          <wp:inline distT="0" distB="0" distL="0" distR="0" wp14:anchorId="28CF4230" wp14:editId="322AEDAD">
            <wp:extent cx="4572000" cy="2743200"/>
            <wp:effectExtent l="0" t="0" r="0" b="0"/>
            <wp:docPr id="110" name="Chart 110">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B36A17" w:rsidRDefault="00B36A17" w:rsidP="00B36A1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Span-2 Response to final vehicle (#5) in traffic pattern 2</w:t>
      </w:r>
    </w:p>
    <w:p w:rsidR="00B36A17" w:rsidRDefault="00B36A17" w:rsidP="00B36A17">
      <w:r>
        <w:t xml:space="preserve">The remaining traffic patterns failed to produce greater responses than if the final vehicle had no preceding vehicles. Incidentally, for all these remaining traffic patterns, the final vehicle was preceded by either a dump truck (vehicle 5) or HS-20 (vehicle 3) and at a distance not less than 60ft. The maximum responses for this final loading event for all traffic patterns are summarized in the following table. </w:t>
      </w:r>
    </w:p>
    <w:tbl>
      <w:tblPr>
        <w:tblW w:w="79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121"/>
        <w:gridCol w:w="1094"/>
        <w:gridCol w:w="1104"/>
        <w:gridCol w:w="1104"/>
        <w:gridCol w:w="1104"/>
        <w:gridCol w:w="1475"/>
      </w:tblGrid>
      <w:tr w:rsidR="00B36A17" w:rsidRPr="009217B9" w:rsidTr="00750E76">
        <w:trPr>
          <w:trHeight w:val="288"/>
          <w:jc w:val="center"/>
        </w:trPr>
        <w:tc>
          <w:tcPr>
            <w:tcW w:w="981" w:type="dxa"/>
            <w:shd w:val="clear" w:color="auto" w:fill="auto"/>
            <w:noWrap/>
            <w:vAlign w:val="bottom"/>
            <w:hideMark/>
          </w:tcPr>
          <w:p w:rsidR="00B36A17" w:rsidRPr="009217B9" w:rsidRDefault="00B36A17" w:rsidP="00750E76">
            <w:pPr>
              <w:pStyle w:val="squish"/>
              <w:jc w:val="center"/>
            </w:pPr>
          </w:p>
        </w:tc>
        <w:tc>
          <w:tcPr>
            <w:tcW w:w="2215" w:type="dxa"/>
            <w:gridSpan w:val="2"/>
            <w:shd w:val="clear" w:color="auto" w:fill="auto"/>
            <w:noWrap/>
            <w:vAlign w:val="center"/>
            <w:hideMark/>
          </w:tcPr>
          <w:p w:rsidR="00B36A17" w:rsidRPr="009217B9" w:rsidRDefault="00B36A17" w:rsidP="00750E76">
            <w:pPr>
              <w:pStyle w:val="squish"/>
              <w:jc w:val="center"/>
              <w:rPr>
                <w:rFonts w:ascii="Calibri" w:hAnsi="Calibri" w:cs="Calibri"/>
                <w:color w:val="000000"/>
              </w:rPr>
            </w:pPr>
            <w:r w:rsidRPr="009217B9">
              <w:rPr>
                <w:rFonts w:ascii="Calibri" w:hAnsi="Calibri" w:cs="Calibri"/>
                <w:color w:val="000000"/>
              </w:rPr>
              <w:t>Max</w:t>
            </w:r>
            <w:r>
              <w:rPr>
                <w:rFonts w:ascii="Calibri" w:hAnsi="Calibri" w:cs="Calibri"/>
                <w:color w:val="000000"/>
              </w:rPr>
              <w:t>.</w:t>
            </w:r>
            <w:r w:rsidRPr="009217B9">
              <w:rPr>
                <w:rFonts w:ascii="Calibri" w:hAnsi="Calibri" w:cs="Calibri"/>
                <w:color w:val="000000"/>
              </w:rPr>
              <w:t xml:space="preserve"> Dynamic</w:t>
            </w:r>
            <w:r>
              <w:rPr>
                <w:rFonts w:ascii="Calibri" w:hAnsi="Calibri" w:cs="Calibri"/>
                <w:color w:val="000000"/>
              </w:rPr>
              <w:t xml:space="preserve"> Disp. (in.)</w:t>
            </w:r>
          </w:p>
        </w:tc>
        <w:tc>
          <w:tcPr>
            <w:tcW w:w="2208" w:type="dxa"/>
            <w:gridSpan w:val="2"/>
            <w:vAlign w:val="center"/>
          </w:tcPr>
          <w:p w:rsidR="00B36A17" w:rsidRDefault="00B36A17" w:rsidP="00750E76">
            <w:pPr>
              <w:pStyle w:val="squish"/>
              <w:jc w:val="center"/>
              <w:rPr>
                <w:rFonts w:ascii="Calibri" w:hAnsi="Calibri" w:cs="Calibri"/>
                <w:color w:val="000000"/>
              </w:rPr>
            </w:pPr>
            <w:r>
              <w:rPr>
                <w:rFonts w:ascii="Calibri" w:hAnsi="Calibri" w:cs="Calibri"/>
                <w:color w:val="000000"/>
              </w:rPr>
              <w:t>Dynamic Amplification</w:t>
            </w:r>
          </w:p>
        </w:tc>
        <w:tc>
          <w:tcPr>
            <w:tcW w:w="1104" w:type="dxa"/>
            <w:vMerge w:val="restart"/>
            <w:vAlign w:val="center"/>
          </w:tcPr>
          <w:p w:rsidR="00B36A17" w:rsidRDefault="00B36A17" w:rsidP="00750E76">
            <w:pPr>
              <w:pStyle w:val="squish"/>
              <w:jc w:val="center"/>
              <w:rPr>
                <w:rFonts w:ascii="Calibri" w:hAnsi="Calibri" w:cs="Calibri"/>
                <w:color w:val="000000"/>
              </w:rPr>
            </w:pPr>
            <w:r>
              <w:rPr>
                <w:rFonts w:ascii="Calibri" w:hAnsi="Calibri" w:cs="Calibri"/>
                <w:color w:val="000000"/>
              </w:rPr>
              <w:t>Preceding Vehicle</w:t>
            </w:r>
          </w:p>
        </w:tc>
        <w:tc>
          <w:tcPr>
            <w:tcW w:w="1475" w:type="dxa"/>
            <w:vMerge w:val="restart"/>
            <w:vAlign w:val="center"/>
          </w:tcPr>
          <w:p w:rsidR="00B36A17" w:rsidRDefault="00B36A17" w:rsidP="00750E76">
            <w:pPr>
              <w:pStyle w:val="squish"/>
              <w:jc w:val="center"/>
              <w:rPr>
                <w:rFonts w:ascii="Calibri" w:hAnsi="Calibri" w:cs="Calibri"/>
                <w:color w:val="000000"/>
              </w:rPr>
            </w:pPr>
            <w:r>
              <w:rPr>
                <w:rFonts w:ascii="Calibri" w:hAnsi="Calibri" w:cs="Calibri"/>
                <w:color w:val="000000"/>
              </w:rPr>
              <w:t>Distance (ft.)</w:t>
            </w:r>
          </w:p>
        </w:tc>
      </w:tr>
      <w:tr w:rsidR="00B36A17" w:rsidRPr="009217B9" w:rsidTr="00750E76">
        <w:trPr>
          <w:trHeight w:val="288"/>
          <w:jc w:val="center"/>
        </w:trPr>
        <w:tc>
          <w:tcPr>
            <w:tcW w:w="981" w:type="dxa"/>
            <w:shd w:val="clear" w:color="auto" w:fill="auto"/>
            <w:noWrap/>
            <w:vAlign w:val="bottom"/>
          </w:tcPr>
          <w:p w:rsidR="00B36A17" w:rsidRPr="009217B9" w:rsidRDefault="00B36A17" w:rsidP="00750E76">
            <w:pPr>
              <w:pStyle w:val="squish"/>
              <w:jc w:val="center"/>
            </w:pPr>
          </w:p>
        </w:tc>
        <w:tc>
          <w:tcPr>
            <w:tcW w:w="1121" w:type="dxa"/>
            <w:shd w:val="clear" w:color="auto" w:fill="auto"/>
            <w:noWrap/>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1</w:t>
            </w:r>
          </w:p>
        </w:tc>
        <w:tc>
          <w:tcPr>
            <w:tcW w:w="1094" w:type="dxa"/>
            <w:shd w:val="clear" w:color="auto" w:fill="auto"/>
            <w:noWrap/>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2</w:t>
            </w:r>
          </w:p>
        </w:tc>
        <w:tc>
          <w:tcPr>
            <w:tcW w:w="1104" w:type="dxa"/>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1</w:t>
            </w:r>
          </w:p>
        </w:tc>
        <w:tc>
          <w:tcPr>
            <w:tcW w:w="1104" w:type="dxa"/>
            <w:vAlign w:val="center"/>
          </w:tcPr>
          <w:p w:rsidR="00B36A17" w:rsidRPr="009217B9" w:rsidRDefault="00B36A17" w:rsidP="00750E76">
            <w:pPr>
              <w:pStyle w:val="squish"/>
              <w:jc w:val="center"/>
              <w:rPr>
                <w:rFonts w:ascii="Calibri" w:hAnsi="Calibri" w:cs="Calibri"/>
                <w:color w:val="000000"/>
              </w:rPr>
            </w:pPr>
            <w:r>
              <w:rPr>
                <w:rFonts w:ascii="Calibri" w:hAnsi="Calibri" w:cs="Calibri"/>
                <w:color w:val="000000"/>
              </w:rPr>
              <w:t>Span 2</w:t>
            </w:r>
          </w:p>
        </w:tc>
        <w:tc>
          <w:tcPr>
            <w:tcW w:w="1104" w:type="dxa"/>
            <w:vMerge/>
          </w:tcPr>
          <w:p w:rsidR="00B36A17" w:rsidRDefault="00B36A17" w:rsidP="00750E76">
            <w:pPr>
              <w:pStyle w:val="squish"/>
              <w:jc w:val="center"/>
              <w:rPr>
                <w:rFonts w:ascii="Calibri" w:hAnsi="Calibri" w:cs="Calibri"/>
                <w:color w:val="000000"/>
              </w:rPr>
            </w:pPr>
          </w:p>
        </w:tc>
        <w:tc>
          <w:tcPr>
            <w:tcW w:w="1475" w:type="dxa"/>
            <w:vMerge/>
          </w:tcPr>
          <w:p w:rsidR="00B36A17" w:rsidRDefault="00B36A17" w:rsidP="00750E76">
            <w:pPr>
              <w:pStyle w:val="squish"/>
              <w:jc w:val="center"/>
              <w:rPr>
                <w:rFonts w:ascii="Calibri" w:hAnsi="Calibri" w:cs="Calibri"/>
                <w:color w:val="000000"/>
              </w:rPr>
            </w:pPr>
          </w:p>
        </w:tc>
      </w:tr>
      <w:tr w:rsidR="00B36A17" w:rsidRPr="009217B9" w:rsidTr="00750E76">
        <w:trPr>
          <w:trHeight w:val="288"/>
          <w:jc w:val="center"/>
        </w:trPr>
        <w:tc>
          <w:tcPr>
            <w:tcW w:w="981" w:type="dxa"/>
            <w:shd w:val="clear" w:color="auto" w:fill="auto"/>
            <w:noWrap/>
            <w:vAlign w:val="bottom"/>
            <w:hideMark/>
          </w:tcPr>
          <w:p w:rsidR="00B36A17" w:rsidRPr="009217B9" w:rsidRDefault="00B36A17" w:rsidP="00750E76">
            <w:pPr>
              <w:pStyle w:val="squish"/>
              <w:jc w:val="center"/>
            </w:pPr>
            <w:r>
              <w:t>Traffic1</w:t>
            </w:r>
          </w:p>
        </w:tc>
        <w:tc>
          <w:tcPr>
            <w:tcW w:w="1121" w:type="dxa"/>
            <w:shd w:val="clear" w:color="auto" w:fill="auto"/>
            <w:noWrap/>
            <w:vAlign w:val="bottom"/>
            <w:hideMark/>
          </w:tcPr>
          <w:p w:rsidR="00B36A17" w:rsidRDefault="00B36A17" w:rsidP="00750E76">
            <w:pPr>
              <w:pStyle w:val="squish"/>
              <w:jc w:val="center"/>
            </w:pPr>
            <w:r>
              <w:t>-0.438</w:t>
            </w:r>
          </w:p>
        </w:tc>
        <w:tc>
          <w:tcPr>
            <w:tcW w:w="1094" w:type="dxa"/>
            <w:shd w:val="clear" w:color="auto" w:fill="auto"/>
            <w:noWrap/>
            <w:vAlign w:val="bottom"/>
            <w:hideMark/>
          </w:tcPr>
          <w:p w:rsidR="00B36A17" w:rsidRDefault="00B36A17" w:rsidP="00750E76">
            <w:pPr>
              <w:pStyle w:val="squish"/>
              <w:jc w:val="center"/>
            </w:pPr>
            <w:r>
              <w:t>-0.484</w:t>
            </w:r>
          </w:p>
        </w:tc>
        <w:tc>
          <w:tcPr>
            <w:tcW w:w="1104" w:type="dxa"/>
            <w:vAlign w:val="bottom"/>
          </w:tcPr>
          <w:p w:rsidR="00B36A17" w:rsidRDefault="00B36A17" w:rsidP="00750E76">
            <w:pPr>
              <w:pStyle w:val="squish"/>
              <w:jc w:val="center"/>
            </w:pPr>
            <w:r>
              <w:t>1.31</w:t>
            </w:r>
          </w:p>
        </w:tc>
        <w:tc>
          <w:tcPr>
            <w:tcW w:w="1104" w:type="dxa"/>
            <w:vAlign w:val="bottom"/>
          </w:tcPr>
          <w:p w:rsidR="00B36A17" w:rsidRDefault="00B36A17" w:rsidP="00750E76">
            <w:pPr>
              <w:pStyle w:val="squish"/>
              <w:jc w:val="center"/>
            </w:pPr>
            <w:r>
              <w:t>1.15</w:t>
            </w:r>
          </w:p>
        </w:tc>
        <w:tc>
          <w:tcPr>
            <w:tcW w:w="1104" w:type="dxa"/>
            <w:vAlign w:val="bottom"/>
          </w:tcPr>
          <w:p w:rsidR="00B36A17" w:rsidRDefault="00B36A17" w:rsidP="00750E76">
            <w:pPr>
              <w:pStyle w:val="squish"/>
              <w:jc w:val="center"/>
            </w:pPr>
            <w:r>
              <w:t>3</w:t>
            </w:r>
          </w:p>
        </w:tc>
        <w:tc>
          <w:tcPr>
            <w:tcW w:w="1475" w:type="dxa"/>
            <w:vAlign w:val="bottom"/>
          </w:tcPr>
          <w:p w:rsidR="00B36A17" w:rsidRDefault="00B36A17" w:rsidP="00750E76">
            <w:pPr>
              <w:pStyle w:val="squish"/>
              <w:jc w:val="center"/>
            </w:pPr>
            <w:r>
              <w:t>20</w:t>
            </w:r>
          </w:p>
        </w:tc>
      </w:tr>
      <w:tr w:rsidR="00B36A17" w:rsidRPr="009217B9" w:rsidTr="00750E76">
        <w:trPr>
          <w:trHeight w:val="288"/>
          <w:jc w:val="center"/>
        </w:trPr>
        <w:tc>
          <w:tcPr>
            <w:tcW w:w="981" w:type="dxa"/>
            <w:shd w:val="clear" w:color="auto" w:fill="auto"/>
            <w:noWrap/>
            <w:vAlign w:val="bottom"/>
            <w:hideMark/>
          </w:tcPr>
          <w:p w:rsidR="00B36A17" w:rsidRPr="009217B9" w:rsidRDefault="00B36A17" w:rsidP="00750E76">
            <w:pPr>
              <w:pStyle w:val="squish"/>
              <w:jc w:val="center"/>
            </w:pPr>
            <w:r>
              <w:t>Traffic2</w:t>
            </w:r>
          </w:p>
        </w:tc>
        <w:tc>
          <w:tcPr>
            <w:tcW w:w="1121" w:type="dxa"/>
            <w:shd w:val="clear" w:color="auto" w:fill="auto"/>
            <w:noWrap/>
            <w:vAlign w:val="bottom"/>
            <w:hideMark/>
          </w:tcPr>
          <w:p w:rsidR="00B36A17" w:rsidRDefault="00B36A17" w:rsidP="00750E76">
            <w:pPr>
              <w:pStyle w:val="squish"/>
              <w:jc w:val="center"/>
            </w:pPr>
            <w:r>
              <w:t>-0.370</w:t>
            </w:r>
          </w:p>
        </w:tc>
        <w:tc>
          <w:tcPr>
            <w:tcW w:w="1094" w:type="dxa"/>
            <w:shd w:val="clear" w:color="auto" w:fill="auto"/>
            <w:noWrap/>
            <w:vAlign w:val="bottom"/>
            <w:hideMark/>
          </w:tcPr>
          <w:p w:rsidR="00B36A17" w:rsidRDefault="00B36A17" w:rsidP="00750E76">
            <w:pPr>
              <w:pStyle w:val="squish"/>
              <w:jc w:val="center"/>
            </w:pPr>
            <w:r>
              <w:t>-0.544</w:t>
            </w:r>
          </w:p>
        </w:tc>
        <w:tc>
          <w:tcPr>
            <w:tcW w:w="1104" w:type="dxa"/>
            <w:vAlign w:val="bottom"/>
          </w:tcPr>
          <w:p w:rsidR="00B36A17" w:rsidRDefault="00B36A17" w:rsidP="00750E76">
            <w:pPr>
              <w:pStyle w:val="squish"/>
              <w:jc w:val="center"/>
            </w:pPr>
            <w:r>
              <w:t>1.12</w:t>
            </w:r>
          </w:p>
        </w:tc>
        <w:tc>
          <w:tcPr>
            <w:tcW w:w="1104" w:type="dxa"/>
            <w:vAlign w:val="bottom"/>
          </w:tcPr>
          <w:p w:rsidR="00B36A17" w:rsidRDefault="00B36A17" w:rsidP="00750E76">
            <w:pPr>
              <w:pStyle w:val="squish"/>
              <w:jc w:val="center"/>
            </w:pPr>
            <w:r>
              <w:t>1.67</w:t>
            </w:r>
          </w:p>
        </w:tc>
        <w:tc>
          <w:tcPr>
            <w:tcW w:w="1104" w:type="dxa"/>
            <w:vAlign w:val="bottom"/>
          </w:tcPr>
          <w:p w:rsidR="00B36A17" w:rsidRDefault="00B36A17" w:rsidP="00750E76">
            <w:pPr>
              <w:pStyle w:val="squish"/>
              <w:jc w:val="center"/>
            </w:pPr>
            <w:r>
              <w:t>4</w:t>
            </w:r>
          </w:p>
        </w:tc>
        <w:tc>
          <w:tcPr>
            <w:tcW w:w="1475" w:type="dxa"/>
            <w:vAlign w:val="bottom"/>
          </w:tcPr>
          <w:p w:rsidR="00B36A17" w:rsidRDefault="00B36A17" w:rsidP="00750E76">
            <w:pPr>
              <w:pStyle w:val="squish"/>
              <w:jc w:val="center"/>
            </w:pPr>
            <w:r>
              <w:t>40</w:t>
            </w:r>
          </w:p>
        </w:tc>
      </w:tr>
      <w:tr w:rsidR="00B36A17" w:rsidRPr="009217B9" w:rsidTr="00750E76">
        <w:trPr>
          <w:trHeight w:val="288"/>
          <w:jc w:val="center"/>
        </w:trPr>
        <w:tc>
          <w:tcPr>
            <w:tcW w:w="981" w:type="dxa"/>
            <w:shd w:val="clear" w:color="auto" w:fill="auto"/>
            <w:noWrap/>
            <w:vAlign w:val="bottom"/>
          </w:tcPr>
          <w:p w:rsidR="00B36A17" w:rsidRDefault="00B36A17" w:rsidP="00750E76">
            <w:pPr>
              <w:pStyle w:val="squish"/>
              <w:jc w:val="center"/>
            </w:pPr>
            <w:r>
              <w:t>Traffic3</w:t>
            </w:r>
          </w:p>
        </w:tc>
        <w:tc>
          <w:tcPr>
            <w:tcW w:w="1121" w:type="dxa"/>
            <w:shd w:val="clear" w:color="auto" w:fill="auto"/>
            <w:noWrap/>
            <w:vAlign w:val="bottom"/>
          </w:tcPr>
          <w:p w:rsidR="00B36A17" w:rsidRDefault="00B36A17" w:rsidP="00750E76">
            <w:pPr>
              <w:pStyle w:val="squish"/>
              <w:jc w:val="center"/>
            </w:pPr>
            <w:r>
              <w:t>-0.348</w:t>
            </w:r>
          </w:p>
        </w:tc>
        <w:tc>
          <w:tcPr>
            <w:tcW w:w="1094" w:type="dxa"/>
            <w:shd w:val="clear" w:color="auto" w:fill="auto"/>
            <w:noWrap/>
            <w:vAlign w:val="bottom"/>
          </w:tcPr>
          <w:p w:rsidR="00B36A17" w:rsidRDefault="00B36A17" w:rsidP="00750E76">
            <w:pPr>
              <w:pStyle w:val="squish"/>
              <w:jc w:val="center"/>
            </w:pPr>
            <w:r>
              <w:t>-0.350</w:t>
            </w:r>
          </w:p>
        </w:tc>
        <w:tc>
          <w:tcPr>
            <w:tcW w:w="1104" w:type="dxa"/>
            <w:vAlign w:val="bottom"/>
          </w:tcPr>
          <w:p w:rsidR="00B36A17" w:rsidRDefault="00B36A17" w:rsidP="00750E76">
            <w:pPr>
              <w:pStyle w:val="squish"/>
              <w:jc w:val="center"/>
            </w:pPr>
            <w:r>
              <w:t>1.30</w:t>
            </w:r>
          </w:p>
        </w:tc>
        <w:tc>
          <w:tcPr>
            <w:tcW w:w="1104" w:type="dxa"/>
            <w:vAlign w:val="bottom"/>
          </w:tcPr>
          <w:p w:rsidR="00B36A17" w:rsidRDefault="00B36A17" w:rsidP="00750E76">
            <w:pPr>
              <w:pStyle w:val="squish"/>
              <w:jc w:val="center"/>
            </w:pPr>
            <w:r>
              <w:t>1.32</w:t>
            </w:r>
          </w:p>
        </w:tc>
        <w:tc>
          <w:tcPr>
            <w:tcW w:w="1104" w:type="dxa"/>
            <w:vAlign w:val="bottom"/>
          </w:tcPr>
          <w:p w:rsidR="00B36A17" w:rsidRDefault="00B36A17" w:rsidP="00750E76">
            <w:pPr>
              <w:pStyle w:val="squish"/>
              <w:jc w:val="center"/>
            </w:pPr>
            <w:r>
              <w:t>3</w:t>
            </w:r>
          </w:p>
        </w:tc>
        <w:tc>
          <w:tcPr>
            <w:tcW w:w="1475" w:type="dxa"/>
            <w:vAlign w:val="bottom"/>
          </w:tcPr>
          <w:p w:rsidR="00B36A17" w:rsidRDefault="00B36A17" w:rsidP="00750E76">
            <w:pPr>
              <w:pStyle w:val="squish"/>
              <w:jc w:val="center"/>
            </w:pPr>
            <w:r>
              <w:t>60</w:t>
            </w:r>
          </w:p>
        </w:tc>
      </w:tr>
      <w:tr w:rsidR="00B36A17" w:rsidRPr="009217B9" w:rsidTr="00750E76">
        <w:trPr>
          <w:trHeight w:val="288"/>
          <w:jc w:val="center"/>
        </w:trPr>
        <w:tc>
          <w:tcPr>
            <w:tcW w:w="981" w:type="dxa"/>
            <w:shd w:val="clear" w:color="auto" w:fill="auto"/>
            <w:noWrap/>
            <w:vAlign w:val="bottom"/>
          </w:tcPr>
          <w:p w:rsidR="00B36A17" w:rsidRDefault="00B36A17" w:rsidP="00750E76">
            <w:pPr>
              <w:pStyle w:val="squish"/>
              <w:jc w:val="center"/>
            </w:pPr>
            <w:r>
              <w:t>Traffic4</w:t>
            </w:r>
          </w:p>
        </w:tc>
        <w:tc>
          <w:tcPr>
            <w:tcW w:w="1121" w:type="dxa"/>
            <w:shd w:val="clear" w:color="auto" w:fill="auto"/>
            <w:noWrap/>
            <w:vAlign w:val="bottom"/>
          </w:tcPr>
          <w:p w:rsidR="00B36A17" w:rsidRDefault="00B36A17" w:rsidP="00750E76">
            <w:pPr>
              <w:pStyle w:val="squish"/>
              <w:jc w:val="center"/>
            </w:pPr>
            <w:r>
              <w:t>-0.341</w:t>
            </w:r>
          </w:p>
        </w:tc>
        <w:tc>
          <w:tcPr>
            <w:tcW w:w="1094" w:type="dxa"/>
            <w:shd w:val="clear" w:color="auto" w:fill="auto"/>
            <w:noWrap/>
            <w:vAlign w:val="bottom"/>
          </w:tcPr>
          <w:p w:rsidR="00B36A17" w:rsidRDefault="00B36A17" w:rsidP="00750E76">
            <w:pPr>
              <w:pStyle w:val="squish"/>
              <w:jc w:val="center"/>
            </w:pPr>
            <w:r>
              <w:t>-0.301</w:t>
            </w:r>
          </w:p>
        </w:tc>
        <w:tc>
          <w:tcPr>
            <w:tcW w:w="1104" w:type="dxa"/>
            <w:vAlign w:val="bottom"/>
          </w:tcPr>
          <w:p w:rsidR="00B36A17" w:rsidRDefault="00B36A17" w:rsidP="00750E76">
            <w:pPr>
              <w:pStyle w:val="squish"/>
              <w:jc w:val="center"/>
            </w:pPr>
            <w:r>
              <w:t>1.39</w:t>
            </w:r>
          </w:p>
        </w:tc>
        <w:tc>
          <w:tcPr>
            <w:tcW w:w="1104" w:type="dxa"/>
            <w:vAlign w:val="bottom"/>
          </w:tcPr>
          <w:p w:rsidR="00B36A17" w:rsidRDefault="00B36A17" w:rsidP="00750E76">
            <w:pPr>
              <w:pStyle w:val="squish"/>
              <w:jc w:val="center"/>
            </w:pPr>
            <w:r>
              <w:t>1.23</w:t>
            </w:r>
          </w:p>
        </w:tc>
        <w:tc>
          <w:tcPr>
            <w:tcW w:w="1104" w:type="dxa"/>
            <w:vAlign w:val="bottom"/>
          </w:tcPr>
          <w:p w:rsidR="00B36A17" w:rsidRDefault="00B36A17" w:rsidP="00750E76">
            <w:pPr>
              <w:pStyle w:val="squish"/>
              <w:jc w:val="center"/>
            </w:pPr>
            <w:r>
              <w:t>5</w:t>
            </w:r>
          </w:p>
        </w:tc>
        <w:tc>
          <w:tcPr>
            <w:tcW w:w="1475" w:type="dxa"/>
            <w:vAlign w:val="bottom"/>
          </w:tcPr>
          <w:p w:rsidR="00B36A17" w:rsidRDefault="00B36A17" w:rsidP="00750E76">
            <w:pPr>
              <w:pStyle w:val="squish"/>
              <w:jc w:val="center"/>
            </w:pPr>
            <w:r>
              <w:t>80</w:t>
            </w:r>
          </w:p>
        </w:tc>
      </w:tr>
      <w:tr w:rsidR="00B36A17" w:rsidRPr="009217B9" w:rsidTr="00750E76">
        <w:trPr>
          <w:trHeight w:val="288"/>
          <w:jc w:val="center"/>
        </w:trPr>
        <w:tc>
          <w:tcPr>
            <w:tcW w:w="981" w:type="dxa"/>
            <w:shd w:val="clear" w:color="auto" w:fill="auto"/>
            <w:noWrap/>
            <w:vAlign w:val="bottom"/>
          </w:tcPr>
          <w:p w:rsidR="00B36A17" w:rsidRDefault="00B36A17" w:rsidP="00750E76">
            <w:pPr>
              <w:pStyle w:val="squish"/>
              <w:jc w:val="center"/>
            </w:pPr>
            <w:r>
              <w:t>Traffic5</w:t>
            </w:r>
          </w:p>
        </w:tc>
        <w:tc>
          <w:tcPr>
            <w:tcW w:w="1121" w:type="dxa"/>
            <w:shd w:val="clear" w:color="auto" w:fill="auto"/>
            <w:noWrap/>
            <w:vAlign w:val="bottom"/>
          </w:tcPr>
          <w:p w:rsidR="00B36A17" w:rsidRDefault="00B36A17" w:rsidP="00750E76">
            <w:pPr>
              <w:pStyle w:val="squish"/>
              <w:jc w:val="center"/>
            </w:pPr>
            <w:r>
              <w:t>-0.360</w:t>
            </w:r>
          </w:p>
        </w:tc>
        <w:tc>
          <w:tcPr>
            <w:tcW w:w="1094" w:type="dxa"/>
            <w:shd w:val="clear" w:color="auto" w:fill="auto"/>
            <w:noWrap/>
            <w:vAlign w:val="bottom"/>
          </w:tcPr>
          <w:p w:rsidR="00B36A17" w:rsidRDefault="00B36A17" w:rsidP="00750E76">
            <w:pPr>
              <w:pStyle w:val="squish"/>
              <w:jc w:val="center"/>
            </w:pPr>
            <w:r>
              <w:t>-0.326</w:t>
            </w:r>
          </w:p>
        </w:tc>
        <w:tc>
          <w:tcPr>
            <w:tcW w:w="1104" w:type="dxa"/>
            <w:vAlign w:val="bottom"/>
          </w:tcPr>
          <w:p w:rsidR="00B36A17" w:rsidRDefault="00B36A17" w:rsidP="00750E76">
            <w:pPr>
              <w:pStyle w:val="squish"/>
              <w:jc w:val="center"/>
            </w:pPr>
            <w:r>
              <w:t>1.77</w:t>
            </w:r>
          </w:p>
        </w:tc>
        <w:tc>
          <w:tcPr>
            <w:tcW w:w="1104" w:type="dxa"/>
            <w:vAlign w:val="bottom"/>
          </w:tcPr>
          <w:p w:rsidR="00B36A17" w:rsidRDefault="00B36A17" w:rsidP="00750E76">
            <w:pPr>
              <w:pStyle w:val="squish"/>
              <w:jc w:val="center"/>
            </w:pPr>
            <w:r>
              <w:t>1.33</w:t>
            </w:r>
          </w:p>
        </w:tc>
        <w:tc>
          <w:tcPr>
            <w:tcW w:w="1104" w:type="dxa"/>
            <w:vAlign w:val="bottom"/>
          </w:tcPr>
          <w:p w:rsidR="00B36A17" w:rsidRDefault="00B36A17" w:rsidP="00750E76">
            <w:pPr>
              <w:pStyle w:val="squish"/>
              <w:jc w:val="center"/>
            </w:pPr>
            <w:r>
              <w:t>5</w:t>
            </w:r>
          </w:p>
        </w:tc>
        <w:tc>
          <w:tcPr>
            <w:tcW w:w="1475" w:type="dxa"/>
            <w:vAlign w:val="bottom"/>
          </w:tcPr>
          <w:p w:rsidR="00B36A17" w:rsidRDefault="00B36A17" w:rsidP="00750E76">
            <w:pPr>
              <w:pStyle w:val="squish"/>
              <w:jc w:val="center"/>
            </w:pPr>
            <w:r>
              <w:t>100</w:t>
            </w:r>
          </w:p>
        </w:tc>
      </w:tr>
      <w:tr w:rsidR="00B36A17" w:rsidRPr="009217B9" w:rsidTr="00750E76">
        <w:trPr>
          <w:trHeight w:val="288"/>
          <w:jc w:val="center"/>
        </w:trPr>
        <w:tc>
          <w:tcPr>
            <w:tcW w:w="981" w:type="dxa"/>
            <w:shd w:val="clear" w:color="auto" w:fill="auto"/>
            <w:noWrap/>
            <w:vAlign w:val="bottom"/>
          </w:tcPr>
          <w:p w:rsidR="00B36A17" w:rsidRDefault="00B36A17" w:rsidP="00750E76">
            <w:pPr>
              <w:pStyle w:val="squish"/>
              <w:jc w:val="center"/>
            </w:pPr>
            <w:r>
              <w:t>Traffic6</w:t>
            </w:r>
          </w:p>
        </w:tc>
        <w:tc>
          <w:tcPr>
            <w:tcW w:w="1121" w:type="dxa"/>
            <w:shd w:val="clear" w:color="auto" w:fill="auto"/>
            <w:noWrap/>
            <w:vAlign w:val="bottom"/>
          </w:tcPr>
          <w:p w:rsidR="00B36A17" w:rsidRDefault="00B36A17" w:rsidP="00750E76">
            <w:pPr>
              <w:pStyle w:val="squish"/>
              <w:jc w:val="center"/>
            </w:pPr>
            <w:r>
              <w:t>-0.351</w:t>
            </w:r>
          </w:p>
        </w:tc>
        <w:tc>
          <w:tcPr>
            <w:tcW w:w="1094" w:type="dxa"/>
            <w:shd w:val="clear" w:color="auto" w:fill="auto"/>
            <w:noWrap/>
            <w:vAlign w:val="bottom"/>
          </w:tcPr>
          <w:p w:rsidR="00B36A17" w:rsidRDefault="00B36A17" w:rsidP="00750E76">
            <w:pPr>
              <w:pStyle w:val="squish"/>
              <w:jc w:val="center"/>
            </w:pPr>
            <w:r>
              <w:t>-0.344</w:t>
            </w:r>
          </w:p>
        </w:tc>
        <w:tc>
          <w:tcPr>
            <w:tcW w:w="1104" w:type="dxa"/>
            <w:vAlign w:val="bottom"/>
          </w:tcPr>
          <w:p w:rsidR="00B36A17" w:rsidRDefault="00B36A17" w:rsidP="00750E76">
            <w:pPr>
              <w:pStyle w:val="squish"/>
              <w:jc w:val="center"/>
            </w:pPr>
            <w:r>
              <w:t>1.43</w:t>
            </w:r>
          </w:p>
        </w:tc>
        <w:tc>
          <w:tcPr>
            <w:tcW w:w="1104" w:type="dxa"/>
            <w:vAlign w:val="bottom"/>
          </w:tcPr>
          <w:p w:rsidR="00B36A17" w:rsidRDefault="00B36A17" w:rsidP="00750E76">
            <w:pPr>
              <w:pStyle w:val="squish"/>
              <w:jc w:val="center"/>
            </w:pPr>
            <w:r>
              <w:t>1.41</w:t>
            </w:r>
          </w:p>
        </w:tc>
        <w:tc>
          <w:tcPr>
            <w:tcW w:w="1104" w:type="dxa"/>
            <w:vAlign w:val="bottom"/>
          </w:tcPr>
          <w:p w:rsidR="00B36A17" w:rsidRDefault="00B36A17" w:rsidP="00750E76">
            <w:pPr>
              <w:pStyle w:val="squish"/>
              <w:jc w:val="center"/>
            </w:pPr>
            <w:r>
              <w:t>3</w:t>
            </w:r>
          </w:p>
        </w:tc>
        <w:tc>
          <w:tcPr>
            <w:tcW w:w="1475" w:type="dxa"/>
            <w:vAlign w:val="bottom"/>
          </w:tcPr>
          <w:p w:rsidR="00B36A17" w:rsidRDefault="00B36A17" w:rsidP="00750E76">
            <w:pPr>
              <w:pStyle w:val="squish"/>
              <w:jc w:val="center"/>
            </w:pPr>
            <w:r>
              <w:t>280</w:t>
            </w:r>
          </w:p>
        </w:tc>
      </w:tr>
      <w:tr w:rsidR="00B36A17" w:rsidRPr="009217B9" w:rsidTr="00750E76">
        <w:trPr>
          <w:trHeight w:val="288"/>
          <w:jc w:val="center"/>
        </w:trPr>
        <w:tc>
          <w:tcPr>
            <w:tcW w:w="981" w:type="dxa"/>
            <w:shd w:val="clear" w:color="auto" w:fill="auto"/>
            <w:noWrap/>
            <w:vAlign w:val="bottom"/>
          </w:tcPr>
          <w:p w:rsidR="00B36A17" w:rsidRDefault="00B36A17" w:rsidP="00750E76">
            <w:pPr>
              <w:pStyle w:val="squish"/>
              <w:jc w:val="center"/>
            </w:pPr>
            <w:r>
              <w:t>Vehicle5</w:t>
            </w:r>
          </w:p>
        </w:tc>
        <w:tc>
          <w:tcPr>
            <w:tcW w:w="1121" w:type="dxa"/>
            <w:shd w:val="clear" w:color="auto" w:fill="auto"/>
            <w:noWrap/>
            <w:vAlign w:val="center"/>
          </w:tcPr>
          <w:p w:rsidR="00B36A17" w:rsidRDefault="00B36A17" w:rsidP="00750E76">
            <w:pPr>
              <w:pStyle w:val="squish"/>
              <w:jc w:val="center"/>
            </w:pPr>
            <w:r>
              <w:t>-0.336</w:t>
            </w:r>
          </w:p>
        </w:tc>
        <w:tc>
          <w:tcPr>
            <w:tcW w:w="1094" w:type="dxa"/>
            <w:shd w:val="clear" w:color="auto" w:fill="auto"/>
            <w:noWrap/>
            <w:vAlign w:val="center"/>
          </w:tcPr>
          <w:p w:rsidR="00B36A17" w:rsidRDefault="00B36A17" w:rsidP="00750E76">
            <w:pPr>
              <w:pStyle w:val="squish"/>
              <w:jc w:val="center"/>
            </w:pPr>
            <w:r>
              <w:t>-0.337</w:t>
            </w:r>
          </w:p>
        </w:tc>
        <w:tc>
          <w:tcPr>
            <w:tcW w:w="1104" w:type="dxa"/>
            <w:vAlign w:val="center"/>
          </w:tcPr>
          <w:p w:rsidR="00B36A17" w:rsidRDefault="00B36A17" w:rsidP="00750E76">
            <w:pPr>
              <w:pStyle w:val="squish"/>
              <w:jc w:val="center"/>
            </w:pPr>
            <w:r>
              <w:t>1.37</w:t>
            </w:r>
          </w:p>
        </w:tc>
        <w:tc>
          <w:tcPr>
            <w:tcW w:w="1104" w:type="dxa"/>
            <w:vAlign w:val="center"/>
          </w:tcPr>
          <w:p w:rsidR="00B36A17" w:rsidRDefault="00B36A17" w:rsidP="00750E76">
            <w:pPr>
              <w:pStyle w:val="squish"/>
              <w:jc w:val="center"/>
            </w:pPr>
            <w:r>
              <w:t>1.38</w:t>
            </w:r>
          </w:p>
        </w:tc>
        <w:tc>
          <w:tcPr>
            <w:tcW w:w="1104" w:type="dxa"/>
            <w:vAlign w:val="bottom"/>
          </w:tcPr>
          <w:p w:rsidR="00B36A17" w:rsidRDefault="00B36A17" w:rsidP="00750E76">
            <w:pPr>
              <w:pStyle w:val="squish"/>
              <w:jc w:val="center"/>
            </w:pPr>
            <w:r>
              <w:t>-</w:t>
            </w:r>
          </w:p>
        </w:tc>
        <w:tc>
          <w:tcPr>
            <w:tcW w:w="1475" w:type="dxa"/>
            <w:vAlign w:val="bottom"/>
          </w:tcPr>
          <w:p w:rsidR="00B36A17" w:rsidRDefault="00B36A17" w:rsidP="00750E76">
            <w:pPr>
              <w:pStyle w:val="squish"/>
              <w:jc w:val="center"/>
            </w:pPr>
            <w:r>
              <w:t>-</w:t>
            </w:r>
          </w:p>
        </w:tc>
      </w:tr>
    </w:tbl>
    <w:p w:rsidR="00B36A17" w:rsidRPr="00DE3A7E" w:rsidRDefault="00B36A17" w:rsidP="00B36A17">
      <w:r>
        <w:t xml:space="preserve">The results provided in the previous table further demonstrate that traffic serves to increase structural response due to both increased static effects as well as increased dynamic amplification. However, small passenger vehicles have insufficient mass to appreciably excite the structure and thus will not have significant impact on bridge response to truck loads. Therefore, it is repeated truck loading that results in the greatest bridge response. The following section explores this further. </w:t>
      </w:r>
    </w:p>
    <w:p w:rsidR="00B36A17" w:rsidRDefault="00B36A17" w:rsidP="00B36A17">
      <w:pPr>
        <w:pStyle w:val="Heading3"/>
      </w:pPr>
      <w:bookmarkStart w:id="44" w:name="_Toc536017973"/>
      <w:r>
        <w:t>Platooning</w:t>
      </w:r>
      <w:bookmarkEnd w:id="44"/>
    </w:p>
    <w:p w:rsidR="00B36A17" w:rsidRDefault="00B36A17" w:rsidP="00B36A17">
      <w:r>
        <w:t>Platooning is when several trucks follow closely with reduced headway supported by control and communications technologies, resulting in a “train” of trucks. Therefore, a truck-train may be described by the following parameters:</w:t>
      </w:r>
    </w:p>
    <w:p w:rsidR="00B36A17" w:rsidRDefault="00B36A17" w:rsidP="00B36A17">
      <w:pPr>
        <w:pStyle w:val="ListParagraph"/>
        <w:numPr>
          <w:ilvl w:val="0"/>
          <w:numId w:val="18"/>
        </w:numPr>
      </w:pPr>
      <w:r>
        <w:t>Number of vehicles</w:t>
      </w:r>
    </w:p>
    <w:p w:rsidR="00B36A17" w:rsidRDefault="00B36A17" w:rsidP="00B36A17">
      <w:pPr>
        <w:pStyle w:val="ListParagraph"/>
        <w:numPr>
          <w:ilvl w:val="0"/>
          <w:numId w:val="18"/>
        </w:numPr>
      </w:pPr>
      <w:r>
        <w:t>Vehicle Dynamics (mass and suspension properties)</w:t>
      </w:r>
    </w:p>
    <w:p w:rsidR="00B36A17" w:rsidRDefault="00B36A17" w:rsidP="00B36A17">
      <w:pPr>
        <w:pStyle w:val="ListParagraph"/>
        <w:numPr>
          <w:ilvl w:val="0"/>
          <w:numId w:val="18"/>
        </w:numPr>
      </w:pPr>
      <w:r>
        <w:t>Vehicle spacing</w:t>
      </w:r>
    </w:p>
    <w:p w:rsidR="00B36A17" w:rsidRDefault="00B36A17" w:rsidP="00B36A17">
      <w:pPr>
        <w:pStyle w:val="ListParagraph"/>
        <w:numPr>
          <w:ilvl w:val="0"/>
          <w:numId w:val="18"/>
        </w:numPr>
      </w:pPr>
      <w:r>
        <w:t>Speed</w:t>
      </w:r>
    </w:p>
    <w:p w:rsidR="00B36A17" w:rsidRDefault="00B36A17" w:rsidP="00B36A17">
      <w:r>
        <w:t xml:space="preserve">To reduce simulation computing requirements, the number of vehicles will first be investigated. We may first bound this parameter by considering that the upper limit for number of vehicles is controlled by the time it takes for bridge motion induced by past trucks to damp out. Therefore, this parameter is dependent on vehicle spacing and speed and bridge length. Vehicle spacing is </w:t>
      </w:r>
      <w:r>
        <w:lastRenderedPageBreak/>
        <w:t xml:space="preserve">conservatively bounded at 15 feet for the closest spacing, and vehicle speed is not likely to exceed 1200 in/sec (68 mph). </w:t>
      </w:r>
    </w:p>
    <w:p w:rsidR="00B36A17" w:rsidRDefault="00B36A17" w:rsidP="00B36A17">
      <w:r>
        <w:t xml:space="preserve">The initial set for number of vehicles was (1:2:10). This parameter was investigated while holding vehicle spacing to the conservative minimum of 15 feet and platoon speed to the conservative maximum of 1200 in/sec (68 mph). Platoons were therefore composed of dump trucks (vehicle 5) spaced at 15 feet. The number of vehicles in each platoon was set according to: {1, 2, 4, 6, 8, 10}. Simulations were repeated for a vehicle headway spacing of 150 feet. The following plot displays the effect the number of vehicles has on dynamic bridge response. </w:t>
      </w:r>
    </w:p>
    <w:p w:rsidR="00B36A17" w:rsidRDefault="00B36A17" w:rsidP="00B36A17">
      <w:pPr>
        <w:jc w:val="center"/>
      </w:pPr>
      <w:r>
        <w:rPr>
          <w:noProof/>
        </w:rPr>
        <w:drawing>
          <wp:inline distT="0" distB="0" distL="0" distR="0" wp14:anchorId="33ECCF34" wp14:editId="1ED5D110">
            <wp:extent cx="4572000" cy="2743200"/>
            <wp:effectExtent l="0" t="0" r="0" b="0"/>
            <wp:docPr id="104" name="Chart 10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B36A17" w:rsidRDefault="00B36A17" w:rsidP="00B36A17">
      <w:r>
        <w:t xml:space="preserve">As can be seen in the above plot, for both large and small vehicle spacing, the maximum response is captured with just 4 vehicles and any additional vehicles fail to increase the bridge response or appreciably change the nature of its motion. </w:t>
      </w:r>
    </w:p>
    <w:p w:rsidR="00B36A17" w:rsidRDefault="00B36A17" w:rsidP="00B36A17">
      <w:r>
        <w:t xml:space="preserve">The vehicle spacing was further investigated with the single-span 100-ft. model and with the single-span 140-ft. model. Dump trucks (vehicle 5) were arranged a consistent headway spacing that varied between runs. Platoons were assigned a speed of 1200 in/sec () and traveled over a </w:t>
      </w:r>
      <w:r>
        <w:lastRenderedPageBreak/>
        <w:t xml:space="preserve">real profile (measured). The results are summarized in the following plots which illustrate the effect of vehicle spacing on bridge response: amplification and displacement. </w:t>
      </w:r>
    </w:p>
    <w:p w:rsidR="00B36A17" w:rsidRDefault="00B36A17" w:rsidP="00B36A17">
      <w:pPr>
        <w:keepNext/>
      </w:pPr>
      <w:r>
        <w:rPr>
          <w:noProof/>
        </w:rPr>
        <w:drawing>
          <wp:inline distT="0" distB="0" distL="0" distR="0" wp14:anchorId="0BC21E1E" wp14:editId="310A2D6E">
            <wp:extent cx="5486400" cy="2987040"/>
            <wp:effectExtent l="0" t="0" r="0" b="3810"/>
            <wp:docPr id="105" name="Chart 105">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B36A17" w:rsidRDefault="00B36A17" w:rsidP="00B36A17">
      <w:pPr>
        <w:pStyle w:val="Caption"/>
      </w:pPr>
      <w:r>
        <w:t xml:space="preserve">Figure </w:t>
      </w:r>
      <w:r w:rsidR="00AC793B">
        <w:rPr>
          <w:noProof/>
        </w:rPr>
        <w:fldChar w:fldCharType="begin"/>
      </w:r>
      <w:r w:rsidR="00AC793B">
        <w:rPr>
          <w:noProof/>
        </w:rPr>
        <w:instrText xml:space="preserve"> SEQ Figure \* ARABIC </w:instrText>
      </w:r>
      <w:r w:rsidR="00AC793B">
        <w:rPr>
          <w:noProof/>
        </w:rPr>
        <w:fldChar w:fldCharType="separate"/>
      </w:r>
      <w:r>
        <w:rPr>
          <w:noProof/>
        </w:rPr>
        <w:t>5</w:t>
      </w:r>
      <w:r w:rsidR="00AC793B">
        <w:rPr>
          <w:noProof/>
        </w:rPr>
        <w:fldChar w:fldCharType="end"/>
      </w:r>
      <w:r>
        <w:t>: Response summary for 120ft single-span model</w:t>
      </w:r>
    </w:p>
    <w:p w:rsidR="00B36A17" w:rsidRDefault="00B36A17" w:rsidP="00B36A17">
      <w:pPr>
        <w:keepNext/>
      </w:pPr>
      <w:r>
        <w:rPr>
          <w:noProof/>
        </w:rPr>
        <w:drawing>
          <wp:inline distT="0" distB="0" distL="0" distR="0" wp14:anchorId="6E7DA834" wp14:editId="65AACB86">
            <wp:extent cx="5486400" cy="3261360"/>
            <wp:effectExtent l="0" t="0" r="0" b="15240"/>
            <wp:docPr id="111" name="Chart 1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B36A17" w:rsidRDefault="00B36A17" w:rsidP="00B36A17">
      <w:pPr>
        <w:pStyle w:val="Caption"/>
      </w:pPr>
      <w:r>
        <w:t xml:space="preserve">Figure </w:t>
      </w:r>
      <w:r w:rsidR="00AC793B">
        <w:rPr>
          <w:noProof/>
        </w:rPr>
        <w:fldChar w:fldCharType="begin"/>
      </w:r>
      <w:r w:rsidR="00AC793B">
        <w:rPr>
          <w:noProof/>
        </w:rPr>
        <w:instrText xml:space="preserve"> SEQ Figure \* ARABIC </w:instrText>
      </w:r>
      <w:r w:rsidR="00AC793B">
        <w:rPr>
          <w:noProof/>
        </w:rPr>
        <w:fldChar w:fldCharType="separate"/>
      </w:r>
      <w:r>
        <w:rPr>
          <w:noProof/>
        </w:rPr>
        <w:t>6</w:t>
      </w:r>
      <w:r w:rsidR="00AC793B">
        <w:rPr>
          <w:noProof/>
        </w:rPr>
        <w:fldChar w:fldCharType="end"/>
      </w:r>
      <w:r>
        <w:t>: Response summary for 100ft single-span model.</w:t>
      </w:r>
    </w:p>
    <w:p w:rsidR="00B36A17" w:rsidRDefault="00B36A17" w:rsidP="00B36A17">
      <w:r>
        <w:lastRenderedPageBreak/>
        <w:t xml:space="preserve">As vehicle spacing decreases, more vehicles </w:t>
      </w:r>
      <w:proofErr w:type="gramStart"/>
      <w:r>
        <w:t>are able to</w:t>
      </w:r>
      <w:proofErr w:type="gramEnd"/>
      <w:r>
        <w:t xml:space="preserve"> fit on the bridge, thus increasing the total load experienced by the bridge. However, the dynamic amplification associated with this increased load tends to decrease as the vehicle spacing decreases (number of vehicles present on the bridge increases). </w:t>
      </w:r>
    </w:p>
    <w:p w:rsidR="00B36A17" w:rsidRDefault="00B36A17" w:rsidP="00B36A17">
      <w:pPr>
        <w:pStyle w:val="Heading3"/>
      </w:pPr>
      <w:r>
        <w:t>Conclusions</w:t>
      </w:r>
    </w:p>
    <w:p w:rsidR="00B36A17" w:rsidRDefault="00B36A17" w:rsidP="00B36A17">
      <w:r>
        <w:t>Additional vehicles present additional loads to the bridge and ultimately increase bridge response. They may also increase dynamic amplification, when one vehicle enters the bridge while it is still in motion from the previous vehicle crossing. But the vehicles also present damping sources and will generally serve to reduce bridge vibration and thus dynamic amplification. This is echoed by simulations of truck platoons, which suggest that platooned vehicles present no greater risk to increased bridge dynamics than posed by other traffic conditions.</w:t>
      </w:r>
    </w:p>
    <w:p w:rsidR="00B36A17" w:rsidRDefault="00B36A17" w:rsidP="00B36A17">
      <w:r>
        <w:t>Estimations of dynamic amplification for a single vehicle event should consider the possibility that the bridge may already have been excited by a previous vehicle. However, the additional amplification experienced by the bridge in this scenario….</w:t>
      </w:r>
    </w:p>
    <w:p w:rsidR="00B36A17" w:rsidRPr="00DB4B87" w:rsidRDefault="00B36A17" w:rsidP="00B36A17">
      <w:r>
        <w:t>It is therefore recommended that multiple vehicle loading events including platoons</w:t>
      </w:r>
      <w:r w:rsidRPr="005E566D">
        <w:t xml:space="preserve"> </w:t>
      </w:r>
      <w:r>
        <w:t xml:space="preserve">be considered in static analysis. Dynamic amplification can be specified as found appropriate for a single vehicle. </w:t>
      </w:r>
    </w:p>
    <w:p w:rsidR="00B36A17" w:rsidRPr="009C6572" w:rsidRDefault="00B36A17" w:rsidP="00B36A17">
      <w:pPr>
        <w:pStyle w:val="Heading2"/>
      </w:pPr>
      <w:bookmarkStart w:id="45" w:name="_Toc536017974"/>
      <w:r>
        <w:t>Future Work</w:t>
      </w:r>
      <w:bookmarkEnd w:id="45"/>
    </w:p>
    <w:p w:rsidR="00B36A17" w:rsidRPr="00E42662" w:rsidRDefault="00B36A17" w:rsidP="00B36A17"/>
    <w:p w:rsidR="00B36A17" w:rsidRPr="00864BCE" w:rsidRDefault="00B36A17" w:rsidP="00B36A17"/>
    <w:p w:rsidR="00B36A17" w:rsidRDefault="00B36A17" w:rsidP="00B36A17"/>
    <w:p w:rsidR="00B36A17" w:rsidRPr="00880CB6" w:rsidRDefault="00B36A17" w:rsidP="00B36A17"/>
    <w:sectPr w:rsidR="00B36A17" w:rsidRPr="00880CB6"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793B" w:rsidRDefault="00AC793B" w:rsidP="004C7F36">
      <w:pPr>
        <w:spacing w:before="0" w:line="240" w:lineRule="auto"/>
      </w:pPr>
      <w:r>
        <w:separator/>
      </w:r>
    </w:p>
  </w:endnote>
  <w:endnote w:type="continuationSeparator" w:id="0">
    <w:p w:rsidR="00AC793B" w:rsidRDefault="00AC793B"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0E76" w:rsidRDefault="00750E76">
    <w:pPr>
      <w:pStyle w:val="Footer"/>
      <w:jc w:val="right"/>
    </w:pPr>
  </w:p>
  <w:p w:rsidR="00750E76" w:rsidRDefault="00750E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793B" w:rsidRDefault="00AC793B" w:rsidP="004C7F36">
      <w:pPr>
        <w:spacing w:before="0" w:line="240" w:lineRule="auto"/>
      </w:pPr>
      <w:r>
        <w:separator/>
      </w:r>
    </w:p>
  </w:footnote>
  <w:footnote w:type="continuationSeparator" w:id="0">
    <w:p w:rsidR="00AC793B" w:rsidRDefault="00AC793B"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750E76" w:rsidRDefault="00750E76">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750E76" w:rsidRDefault="00750E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19"/>
  </w:num>
  <w:num w:numId="4">
    <w:abstractNumId w:val="14"/>
  </w:num>
  <w:num w:numId="5">
    <w:abstractNumId w:val="8"/>
  </w:num>
  <w:num w:numId="6">
    <w:abstractNumId w:val="17"/>
  </w:num>
  <w:num w:numId="7">
    <w:abstractNumId w:val="5"/>
  </w:num>
  <w:num w:numId="8">
    <w:abstractNumId w:val="2"/>
  </w:num>
  <w:num w:numId="9">
    <w:abstractNumId w:val="0"/>
  </w:num>
  <w:num w:numId="10">
    <w:abstractNumId w:val="6"/>
  </w:num>
  <w:num w:numId="11">
    <w:abstractNumId w:val="16"/>
  </w:num>
  <w:num w:numId="12">
    <w:abstractNumId w:val="1"/>
  </w:num>
  <w:num w:numId="13">
    <w:abstractNumId w:val="15"/>
  </w:num>
  <w:num w:numId="14">
    <w:abstractNumId w:val="3"/>
  </w:num>
  <w:num w:numId="15">
    <w:abstractNumId w:val="12"/>
  </w:num>
  <w:num w:numId="16">
    <w:abstractNumId w:val="13"/>
  </w:num>
  <w:num w:numId="17">
    <w:abstractNumId w:val="10"/>
  </w:num>
  <w:num w:numId="18">
    <w:abstractNumId w:val="7"/>
  </w:num>
  <w:num w:numId="19">
    <w:abstractNumId w:val="4"/>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77867"/>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C2928"/>
    <w:rsid w:val="001C4A01"/>
    <w:rsid w:val="001D2139"/>
    <w:rsid w:val="001D649C"/>
    <w:rsid w:val="001D67B1"/>
    <w:rsid w:val="001E1C9D"/>
    <w:rsid w:val="001E51B5"/>
    <w:rsid w:val="001F5A19"/>
    <w:rsid w:val="002023DC"/>
    <w:rsid w:val="00203632"/>
    <w:rsid w:val="00204F71"/>
    <w:rsid w:val="002202D6"/>
    <w:rsid w:val="00235597"/>
    <w:rsid w:val="00241D2A"/>
    <w:rsid w:val="002459A6"/>
    <w:rsid w:val="00246EFB"/>
    <w:rsid w:val="00254727"/>
    <w:rsid w:val="00266CAE"/>
    <w:rsid w:val="00273C10"/>
    <w:rsid w:val="00282282"/>
    <w:rsid w:val="00292164"/>
    <w:rsid w:val="002935D4"/>
    <w:rsid w:val="002937D5"/>
    <w:rsid w:val="002A4073"/>
    <w:rsid w:val="002B07C3"/>
    <w:rsid w:val="002B361B"/>
    <w:rsid w:val="002B4B3F"/>
    <w:rsid w:val="002C496C"/>
    <w:rsid w:val="002D3414"/>
    <w:rsid w:val="002E15BF"/>
    <w:rsid w:val="002E3D38"/>
    <w:rsid w:val="002E71DE"/>
    <w:rsid w:val="00302F4B"/>
    <w:rsid w:val="00306CE6"/>
    <w:rsid w:val="0032001F"/>
    <w:rsid w:val="003252B6"/>
    <w:rsid w:val="00336127"/>
    <w:rsid w:val="003406F7"/>
    <w:rsid w:val="00345155"/>
    <w:rsid w:val="003508D9"/>
    <w:rsid w:val="0035305B"/>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2773F"/>
    <w:rsid w:val="00437B77"/>
    <w:rsid w:val="0044423C"/>
    <w:rsid w:val="00461EB8"/>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C0302"/>
    <w:rsid w:val="004C1CCB"/>
    <w:rsid w:val="004C3D76"/>
    <w:rsid w:val="004C7F36"/>
    <w:rsid w:val="004D5514"/>
    <w:rsid w:val="004D5BF8"/>
    <w:rsid w:val="004E3930"/>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2E49"/>
    <w:rsid w:val="005C4DA1"/>
    <w:rsid w:val="005C568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43C4"/>
    <w:rsid w:val="007207D0"/>
    <w:rsid w:val="00743482"/>
    <w:rsid w:val="00750E76"/>
    <w:rsid w:val="00760C60"/>
    <w:rsid w:val="00770168"/>
    <w:rsid w:val="00772959"/>
    <w:rsid w:val="0078412B"/>
    <w:rsid w:val="00784EC2"/>
    <w:rsid w:val="00787764"/>
    <w:rsid w:val="00791406"/>
    <w:rsid w:val="00793162"/>
    <w:rsid w:val="007B048D"/>
    <w:rsid w:val="007B4150"/>
    <w:rsid w:val="007B48A8"/>
    <w:rsid w:val="007B4CB4"/>
    <w:rsid w:val="007B4CBE"/>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C793B"/>
    <w:rsid w:val="00AD3741"/>
    <w:rsid w:val="00AE07AA"/>
    <w:rsid w:val="00AE2838"/>
    <w:rsid w:val="00AE3217"/>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B4C81"/>
    <w:rsid w:val="00BC0423"/>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72B94"/>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2E4A"/>
    <w:rsid w:val="00E70A02"/>
    <w:rsid w:val="00E82CA1"/>
    <w:rsid w:val="00E831F3"/>
    <w:rsid w:val="00E8684C"/>
    <w:rsid w:val="00E87104"/>
    <w:rsid w:val="00E94C4F"/>
    <w:rsid w:val="00EA009C"/>
    <w:rsid w:val="00EA059A"/>
    <w:rsid w:val="00EB0A83"/>
    <w:rsid w:val="00EB1DBC"/>
    <w:rsid w:val="00EB6C8E"/>
    <w:rsid w:val="00EC58A2"/>
    <w:rsid w:val="00EC5BDD"/>
    <w:rsid w:val="00EC77AC"/>
    <w:rsid w:val="00ED1DB4"/>
    <w:rsid w:val="00ED3428"/>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9A0"/>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7.xml"/><Relationship Id="rId117" Type="http://schemas.openxmlformats.org/officeDocument/2006/relationships/chart" Target="charts/chart34.xml"/><Relationship Id="rId21" Type="http://schemas.openxmlformats.org/officeDocument/2006/relationships/chart" Target="charts/chart2.xml"/><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5.png"/><Relationship Id="rId68" Type="http://schemas.microsoft.com/office/2007/relationships/hdphoto" Target="media/hdphoto1.wdp"/><Relationship Id="rId84" Type="http://schemas.openxmlformats.org/officeDocument/2006/relationships/chart" Target="charts/chart14.xml"/><Relationship Id="rId89" Type="http://schemas.openxmlformats.org/officeDocument/2006/relationships/chart" Target="charts/chart15.xml"/><Relationship Id="rId112" Type="http://schemas.openxmlformats.org/officeDocument/2006/relationships/chart" Target="charts/chart29.xml"/><Relationship Id="rId16" Type="http://schemas.openxmlformats.org/officeDocument/2006/relationships/image" Target="media/image6.png"/><Relationship Id="rId107" Type="http://schemas.openxmlformats.org/officeDocument/2006/relationships/chart" Target="charts/chart25.xml"/><Relationship Id="rId11" Type="http://schemas.openxmlformats.org/officeDocument/2006/relationships/image" Target="media/image1.png"/><Relationship Id="rId32" Type="http://schemas.openxmlformats.org/officeDocument/2006/relationships/image" Target="media/image15.emf"/><Relationship Id="rId37" Type="http://schemas.openxmlformats.org/officeDocument/2006/relationships/image" Target="media/image20.png"/><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5.png"/><Relationship Id="rId79" Type="http://schemas.openxmlformats.org/officeDocument/2006/relationships/chart" Target="charts/chart9.xml"/><Relationship Id="rId102" Type="http://schemas.openxmlformats.org/officeDocument/2006/relationships/chart" Target="charts/chart20.xml"/><Relationship Id="rId5" Type="http://schemas.openxmlformats.org/officeDocument/2006/relationships/webSettings" Target="webSettings.xml"/><Relationship Id="rId90" Type="http://schemas.openxmlformats.org/officeDocument/2006/relationships/image" Target="media/image64.emf"/><Relationship Id="rId95" Type="http://schemas.openxmlformats.org/officeDocument/2006/relationships/image" Target="media/image68.png"/><Relationship Id="rId22" Type="http://schemas.openxmlformats.org/officeDocument/2006/relationships/chart" Target="charts/chart3.xml"/><Relationship Id="rId27" Type="http://schemas.openxmlformats.org/officeDocument/2006/relationships/image" Target="media/image10.png"/><Relationship Id="rId43" Type="http://schemas.openxmlformats.org/officeDocument/2006/relationships/image" Target="media/image26.emf"/><Relationship Id="rId48" Type="http://schemas.openxmlformats.org/officeDocument/2006/relationships/image" Target="media/image30.emf"/><Relationship Id="rId64" Type="http://schemas.openxmlformats.org/officeDocument/2006/relationships/image" Target="media/image46.png"/><Relationship Id="rId69" Type="http://schemas.openxmlformats.org/officeDocument/2006/relationships/image" Target="media/image50.png"/><Relationship Id="rId113" Type="http://schemas.openxmlformats.org/officeDocument/2006/relationships/chart" Target="charts/chart30.xml"/><Relationship Id="rId118" Type="http://schemas.openxmlformats.org/officeDocument/2006/relationships/chart" Target="charts/chart35.xml"/><Relationship Id="rId80" Type="http://schemas.openxmlformats.org/officeDocument/2006/relationships/chart" Target="charts/chart10.xml"/><Relationship Id="rId85" Type="http://schemas.openxmlformats.org/officeDocument/2006/relationships/image" Target="media/image60.png"/><Relationship Id="rId12" Type="http://schemas.openxmlformats.org/officeDocument/2006/relationships/image" Target="media/image2.jpg"/><Relationship Id="rId17" Type="http://schemas.openxmlformats.org/officeDocument/2006/relationships/image" Target="media/image7.jpg"/><Relationship Id="rId33" Type="http://schemas.openxmlformats.org/officeDocument/2006/relationships/image" Target="media/image16.emf"/><Relationship Id="rId38" Type="http://schemas.openxmlformats.org/officeDocument/2006/relationships/image" Target="media/image21.emf"/><Relationship Id="rId59" Type="http://schemas.openxmlformats.org/officeDocument/2006/relationships/image" Target="media/image41.JPG"/><Relationship Id="rId103" Type="http://schemas.openxmlformats.org/officeDocument/2006/relationships/chart" Target="charts/chart21.xml"/><Relationship Id="rId108" Type="http://schemas.openxmlformats.org/officeDocument/2006/relationships/image" Target="media/image70.emf"/><Relationship Id="rId54" Type="http://schemas.openxmlformats.org/officeDocument/2006/relationships/image" Target="media/image36.png"/><Relationship Id="rId70" Type="http://schemas.openxmlformats.org/officeDocument/2006/relationships/image" Target="media/image51.png"/><Relationship Id="rId75" Type="http://schemas.openxmlformats.org/officeDocument/2006/relationships/image" Target="media/image56.png"/><Relationship Id="rId91" Type="http://schemas.openxmlformats.org/officeDocument/2006/relationships/image" Target="media/image65.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4.xml"/><Relationship Id="rId28" Type="http://schemas.openxmlformats.org/officeDocument/2006/relationships/image" Target="media/image11.png"/><Relationship Id="rId49" Type="http://schemas.openxmlformats.org/officeDocument/2006/relationships/image" Target="media/image31.png"/><Relationship Id="rId114" Type="http://schemas.openxmlformats.org/officeDocument/2006/relationships/chart" Target="charts/chart31.xml"/><Relationship Id="rId119" Type="http://schemas.openxmlformats.org/officeDocument/2006/relationships/fontTable" Target="fontTable.xml"/><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chart" Target="charts/chart8.xml"/><Relationship Id="rId52" Type="http://schemas.openxmlformats.org/officeDocument/2006/relationships/image" Target="media/image34.jpg"/><Relationship Id="rId60" Type="http://schemas.openxmlformats.org/officeDocument/2006/relationships/image" Target="media/image42.png"/><Relationship Id="rId65" Type="http://schemas.openxmlformats.org/officeDocument/2006/relationships/image" Target="media/image47.JP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chart" Target="charts/chart11.xml"/><Relationship Id="rId86" Type="http://schemas.openxmlformats.org/officeDocument/2006/relationships/image" Target="media/image61.png"/><Relationship Id="rId94" Type="http://schemas.openxmlformats.org/officeDocument/2006/relationships/image" Target="media/image67.png"/><Relationship Id="rId99" Type="http://schemas.openxmlformats.org/officeDocument/2006/relationships/chart" Target="charts/chart19.xml"/><Relationship Id="rId101" Type="http://schemas.openxmlformats.org/officeDocument/2006/relationships/hyperlink" Target="http://bridgereports.com/1240510"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109" Type="http://schemas.openxmlformats.org/officeDocument/2006/relationships/chart" Target="charts/chart26.xml"/><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7.png"/><Relationship Id="rId97" Type="http://schemas.openxmlformats.org/officeDocument/2006/relationships/chart" Target="charts/chart17.xml"/><Relationship Id="rId104" Type="http://schemas.openxmlformats.org/officeDocument/2006/relationships/chart" Target="charts/chart22.xm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2.emf"/><Relationship Id="rId92" Type="http://schemas.openxmlformats.org/officeDocument/2006/relationships/chart" Target="charts/chart16.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chart" Target="charts/chart5.xml"/><Relationship Id="rId40" Type="http://schemas.openxmlformats.org/officeDocument/2006/relationships/image" Target="media/image23.png"/><Relationship Id="rId45" Type="http://schemas.openxmlformats.org/officeDocument/2006/relationships/image" Target="media/image27.emf"/><Relationship Id="rId66" Type="http://schemas.openxmlformats.org/officeDocument/2006/relationships/image" Target="media/image48.JPG"/><Relationship Id="rId87" Type="http://schemas.openxmlformats.org/officeDocument/2006/relationships/image" Target="media/image62.png"/><Relationship Id="rId110" Type="http://schemas.openxmlformats.org/officeDocument/2006/relationships/chart" Target="charts/chart27.xml"/><Relationship Id="rId115" Type="http://schemas.openxmlformats.org/officeDocument/2006/relationships/chart" Target="charts/chart32.xml"/><Relationship Id="rId61" Type="http://schemas.openxmlformats.org/officeDocument/2006/relationships/image" Target="media/image43.JPG"/><Relationship Id="rId82" Type="http://schemas.openxmlformats.org/officeDocument/2006/relationships/chart" Target="charts/chart12.xm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emf"/><Relationship Id="rId56" Type="http://schemas.openxmlformats.org/officeDocument/2006/relationships/image" Target="media/image38.jpeg"/><Relationship Id="rId77" Type="http://schemas.openxmlformats.org/officeDocument/2006/relationships/image" Target="media/image58.png"/><Relationship Id="rId100" Type="http://schemas.openxmlformats.org/officeDocument/2006/relationships/hyperlink" Target="http://bridgereports.com/1240581" TargetMode="External"/><Relationship Id="rId105" Type="http://schemas.openxmlformats.org/officeDocument/2006/relationships/chart" Target="charts/chart23.xml"/><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3.png"/><Relationship Id="rId93" Type="http://schemas.openxmlformats.org/officeDocument/2006/relationships/image" Target="media/image66.emf"/><Relationship Id="rId98" Type="http://schemas.openxmlformats.org/officeDocument/2006/relationships/chart" Target="charts/chart18.xml"/><Relationship Id="rId3" Type="http://schemas.openxmlformats.org/officeDocument/2006/relationships/styles" Target="styles.xml"/><Relationship Id="rId25" Type="http://schemas.openxmlformats.org/officeDocument/2006/relationships/chart" Target="charts/chart6.xml"/><Relationship Id="rId46" Type="http://schemas.openxmlformats.org/officeDocument/2006/relationships/image" Target="media/image28.emf"/><Relationship Id="rId67" Type="http://schemas.openxmlformats.org/officeDocument/2006/relationships/image" Target="media/image49.png"/><Relationship Id="rId116" Type="http://schemas.openxmlformats.org/officeDocument/2006/relationships/chart" Target="charts/chart33.xml"/><Relationship Id="rId20" Type="http://schemas.openxmlformats.org/officeDocument/2006/relationships/chart" Target="charts/chart1.xml"/><Relationship Id="rId41" Type="http://schemas.openxmlformats.org/officeDocument/2006/relationships/image" Target="media/image24.png"/><Relationship Id="rId62" Type="http://schemas.openxmlformats.org/officeDocument/2006/relationships/image" Target="media/image44.png"/><Relationship Id="rId83" Type="http://schemas.openxmlformats.org/officeDocument/2006/relationships/chart" Target="charts/chart13.xml"/><Relationship Id="rId88" Type="http://schemas.openxmlformats.org/officeDocument/2006/relationships/image" Target="media/image63.emf"/><Relationship Id="rId111" Type="http://schemas.openxmlformats.org/officeDocument/2006/relationships/chart" Target="charts/chart28.xml"/><Relationship Id="rId15" Type="http://schemas.openxmlformats.org/officeDocument/2006/relationships/image" Target="media/image5.png"/><Relationship Id="rId36" Type="http://schemas.openxmlformats.org/officeDocument/2006/relationships/image" Target="media/image19.png"/><Relationship Id="rId57" Type="http://schemas.openxmlformats.org/officeDocument/2006/relationships/image" Target="media/image39.png"/><Relationship Id="rId106" Type="http://schemas.openxmlformats.org/officeDocument/2006/relationships/chart" Target="charts/chart24.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John%20B\Projects_Git\Damp\Data\for_thesis\smoothness\FE_smoothed.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John%20B\Projects_Git\Damp\Data\for_thesis\smoothness\FE_smoothed.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0.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FE_140ft_2sp.xlsx" TargetMode="External"/><Relationship Id="rId2" Type="http://schemas.microsoft.com/office/2011/relationships/chartColorStyle" Target="colors4.xml"/><Relationship Id="rId1" Type="http://schemas.microsoft.com/office/2011/relationships/chartStyle" Target="style4.xml"/></Relationships>
</file>

<file path=word/charts/_rels/chart3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2sp.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John%20B\Projects_Git\Damp\Data\for_thesis\platoon\numVehicles.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John%20B\Projects_Git\Damp\Data\for_thesis\platoon\spacing.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John%20B\Projects_Git\Damp\Data\for_thesis\platoon\spacin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P$8:$P$7882</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M$8:$M$7882</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8:$A$2230</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G$8:$G$2230</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AA3E-4AFE-BF55-95B380463D0E}"/>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AA3E-4AFE-BF55-95B380463D0E}"/>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AA3E-4AFE-BF55-95B380463D0E}"/>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6014-4F63-92D5-EA5DF87D2801}"/>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6014-4F63-92D5-EA5DF87D2801}"/>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6014-4F63-92D5-EA5DF87D2801}"/>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3EC3-4217-9B9A-B20F4B6D0305}"/>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3EC3-4217-9B9A-B20F4B6D0305}"/>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3EC3-4217-9B9A-B20F4B6D0305}"/>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3EC3-4217-9B9A-B20F4B6D0305}"/>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79D3-4A62-89EF-B727F13C19C0}"/>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79D3-4A62-89EF-B727F13C19C0}"/>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79D3-4A62-89EF-B727F13C19C0}"/>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79D3-4A62-89EF-B727F13C19C0}"/>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1400554097404488E-2"/>
          <c:w val="0.80544881889763775"/>
          <c:h val="0.75296660834062412"/>
        </c:manualLayout>
      </c:layout>
      <c:scatterChart>
        <c:scatterStyle val="smoothMarker"/>
        <c:varyColors val="0"/>
        <c:ser>
          <c:idx val="1"/>
          <c:order val="0"/>
          <c:tx>
            <c:v>As Measured</c:v>
          </c:tx>
          <c:marker>
            <c:symbol val="none"/>
          </c:marker>
          <c:xVal>
            <c:numRef>
              <c:f>FE!$A$7:$A$1563</c:f>
              <c:numCache>
                <c:formatCode>0.00E+00</c:formatCode>
                <c:ptCount val="1557"/>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numCache>
            </c:numRef>
          </c:xVal>
          <c:yVal>
            <c:numRef>
              <c:f>FE!$C$7:$C$1563</c:f>
              <c:numCache>
                <c:formatCode>General</c:formatCode>
                <c:ptCount val="1557"/>
                <c:pt idx="0">
                  <c:v>0</c:v>
                </c:pt>
                <c:pt idx="1">
                  <c:v>-7.7820147426119818E-6</c:v>
                </c:pt>
                <c:pt idx="2">
                  <c:v>-3.0807865967415544E-5</c:v>
                </c:pt>
                <c:pt idx="3">
                  <c:v>-6.7898053561987629E-5</c:v>
                </c:pt>
                <c:pt idx="4">
                  <c:v>-1.1701264607400476E-4</c:v>
                </c:pt>
                <c:pt idx="5">
                  <c:v>-1.7548904027175994E-4</c:v>
                </c:pt>
                <c:pt idx="6">
                  <c:v>-2.4029029454839353E-4</c:v>
                </c:pt>
                <c:pt idx="7">
                  <c:v>-3.0843415959211698E-4</c:v>
                </c:pt>
                <c:pt idx="8">
                  <c:v>-3.7724314371312065E-4</c:v>
                </c:pt>
                <c:pt idx="9">
                  <c:v>-4.4435362822608577E-4</c:v>
                </c:pt>
                <c:pt idx="10">
                  <c:v>-5.0762045977989381E-4</c:v>
                </c:pt>
                <c:pt idx="11">
                  <c:v>-5.6500786961356851E-4</c:v>
                </c:pt>
                <c:pt idx="12">
                  <c:v>-6.144952812703197E-4</c:v>
                </c:pt>
                <c:pt idx="13">
                  <c:v>-6.5398615677242529E-4</c:v>
                </c:pt>
                <c:pt idx="14">
                  <c:v>-6.8121684279611318E-4</c:v>
                </c:pt>
                <c:pt idx="15">
                  <c:v>-6.9376872451490964E-4</c:v>
                </c:pt>
                <c:pt idx="16">
                  <c:v>-6.8921407171982957E-4</c:v>
                </c:pt>
                <c:pt idx="17">
                  <c:v>-6.6539861567724247E-4</c:v>
                </c:pt>
                <c:pt idx="18">
                  <c:v>-6.2050535680645605E-4</c:v>
                </c:pt>
                <c:pt idx="19">
                  <c:v>-5.5287833395115365E-4</c:v>
                </c:pt>
                <c:pt idx="20">
                  <c:v>-4.609466628584624E-4</c:v>
                </c:pt>
                <c:pt idx="21">
                  <c:v>-3.4327011309151235E-4</c:v>
                </c:pt>
                <c:pt idx="22">
                  <c:v>-1.9831881961873392E-4</c:v>
                </c:pt>
                <c:pt idx="23">
                  <c:v>-2.4289516702419221E-5</c:v>
                </c:pt>
                <c:pt idx="24">
                  <c:v>1.8065715830988655E-4</c:v>
                </c:pt>
                <c:pt idx="25">
                  <c:v>4.1793421124595125E-4</c:v>
                </c:pt>
                <c:pt idx="26">
                  <c:v>6.8827822578194789E-4</c:v>
                </c:pt>
                <c:pt idx="27">
                  <c:v>9.9217596334400839E-4</c:v>
                </c:pt>
                <c:pt idx="28">
                  <c:v>1.3305298468008046E-3</c:v>
                </c:pt>
                <c:pt idx="29">
                  <c:v>1.7045643758697594E-3</c:v>
                </c:pt>
                <c:pt idx="30">
                  <c:v>2.1150057426909826E-3</c:v>
                </c:pt>
                <c:pt idx="31">
                  <c:v>2.5618114088127517E-3</c:v>
                </c:pt>
                <c:pt idx="32">
                  <c:v>3.0451454511202804E-3</c:v>
                </c:pt>
                <c:pt idx="33">
                  <c:v>3.5662111001051305E-3</c:v>
                </c:pt>
                <c:pt idx="34">
                  <c:v>4.1263209708490064E-3</c:v>
                </c:pt>
                <c:pt idx="35">
                  <c:v>4.7257485248272633E-3</c:v>
                </c:pt>
                <c:pt idx="36">
                  <c:v>5.3639164544808183E-3</c:v>
                </c:pt>
                <c:pt idx="37">
                  <c:v>6.0398220677333686E-3</c:v>
                </c:pt>
                <c:pt idx="38">
                  <c:v>6.7525842109421048E-3</c:v>
                </c:pt>
                <c:pt idx="39">
                  <c:v>7.5013824996809616E-3</c:v>
                </c:pt>
                <c:pt idx="40">
                  <c:v>8.2854269341322458E-3</c:v>
                </c:pt>
                <c:pt idx="41">
                  <c:v>9.104504822037349E-3</c:v>
                </c:pt>
                <c:pt idx="42">
                  <c:v>9.9595884708641984E-3</c:v>
                </c:pt>
                <c:pt idx="43">
                  <c:v>1.0852075572597944E-2</c:v>
                </c:pt>
                <c:pt idx="44">
                  <c:v>1.1781874973413467E-2</c:v>
                </c:pt>
                <c:pt idx="45">
                  <c:v>1.2747376289067008E-2</c:v>
                </c:pt>
                <c:pt idx="46">
                  <c:v>1.3746087981672003E-2</c:v>
                </c:pt>
                <c:pt idx="47">
                  <c:v>1.4775974282467474E-2</c:v>
                </c:pt>
                <c:pt idx="48">
                  <c:v>1.5836305960852469E-2</c:v>
                </c:pt>
                <c:pt idx="49">
                  <c:v>1.6926748786134895E-2</c:v>
                </c:pt>
                <c:pt idx="50">
                  <c:v>1.8046543143105429E-2</c:v>
                </c:pt>
                <c:pt idx="51">
                  <c:v>1.9195324416463592E-2</c:v>
                </c:pt>
                <c:pt idx="52">
                  <c:v>2.0373943375243835E-2</c:v>
                </c:pt>
                <c:pt idx="53">
                  <c:v>2.1583098865438723E-2</c:v>
                </c:pt>
                <c:pt idx="54">
                  <c:v>2.2821727425755209E-2</c:v>
                </c:pt>
                <c:pt idx="55">
                  <c:v>2.4087610979782081E-2</c:v>
                </c:pt>
                <c:pt idx="56">
                  <c:v>2.5379412604750934E-2</c:v>
                </c:pt>
                <c:pt idx="57">
                  <c:v>2.6697739992829234E-2</c:v>
                </c:pt>
                <c:pt idx="58">
                  <c:v>2.8044659297386313E-2</c:v>
                </c:pt>
                <c:pt idx="59">
                  <c:v>2.9422449364050147E-2</c:v>
                </c:pt>
                <c:pt idx="60">
                  <c:v>3.0832477500197502E-2</c:v>
                </c:pt>
                <c:pt idx="61">
                  <c:v>3.227513870573722E-2</c:v>
                </c:pt>
                <c:pt idx="62">
                  <c:v>3.3752742210905642E-2</c:v>
                </c:pt>
                <c:pt idx="63">
                  <c:v>3.5269541860874956E-2</c:v>
                </c:pt>
                <c:pt idx="64">
                  <c:v>3.6828879962566161E-2</c:v>
                </c:pt>
                <c:pt idx="65">
                  <c:v>3.8431364208146718E-2</c:v>
                </c:pt>
                <c:pt idx="66">
                  <c:v>4.0077602289784083E-2</c:v>
                </c:pt>
                <c:pt idx="67">
                  <c:v>4.1766986515310807E-2</c:v>
                </c:pt>
                <c:pt idx="68">
                  <c:v>4.3499820730810601E-2</c:v>
                </c:pt>
                <c:pt idx="69">
                  <c:v>4.5276408782367203E-2</c:v>
                </c:pt>
                <c:pt idx="70">
                  <c:v>4.7095231439561971E-2</c:v>
                </c:pt>
                <c:pt idx="71">
                  <c:v>4.8958415624981003E-2</c:v>
                </c:pt>
                <c:pt idx="72">
                  <c:v>5.086960749162904E-2</c:v>
                </c:pt>
                <c:pt idx="73">
                  <c:v>5.2830326269924698E-2</c:v>
                </c:pt>
                <c:pt idx="74">
                  <c:v>5.4839964267700554E-2</c:v>
                </c:pt>
                <c:pt idx="75">
                  <c:v>5.690034456145894E-2</c:v>
                </c:pt>
                <c:pt idx="76">
                  <c:v>5.9013290227702256E-2</c:v>
                </c:pt>
                <c:pt idx="77">
                  <c:v>6.1180016650765383E-2</c:v>
                </c:pt>
                <c:pt idx="78">
                  <c:v>6.3400523830648342E-2</c:v>
                </c:pt>
                <c:pt idx="79">
                  <c:v>6.5670557922178935E-2</c:v>
                </c:pt>
                <c:pt idx="80">
                  <c:v>6.798738431060361E-2</c:v>
                </c:pt>
                <c:pt idx="81">
                  <c:v>7.0351306842006106E-2</c:v>
                </c:pt>
                <c:pt idx="82">
                  <c:v>7.276414859288878E-2</c:v>
                </c:pt>
                <c:pt idx="83">
                  <c:v>7.5229859562340087E-2</c:v>
                </c:pt>
                <c:pt idx="84">
                  <c:v>7.7754820518118342E-2</c:v>
                </c:pt>
                <c:pt idx="85">
                  <c:v>8.0343285305395695E-2</c:v>
                </c:pt>
                <c:pt idx="86">
                  <c:v>8.2994950078088436E-2</c:v>
                </c:pt>
                <c:pt idx="87">
                  <c:v>8.5708295605777932E-2</c:v>
                </c:pt>
                <c:pt idx="88">
                  <c:v>8.8481194965878085E-2</c:v>
                </c:pt>
                <c:pt idx="89">
                  <c:v>9.1313648158388883E-2</c:v>
                </c:pt>
                <c:pt idx="90">
                  <c:v>9.4207174413728972E-2</c:v>
                </c:pt>
                <c:pt idx="91">
                  <c:v>9.716025450147972E-2</c:v>
                </c:pt>
                <c:pt idx="92">
                  <c:v>0.1001671153460503</c:v>
                </c:pt>
                <c:pt idx="93">
                  <c:v>0.10322259156401734</c:v>
                </c:pt>
                <c:pt idx="94">
                  <c:v>0.10632668315538081</c:v>
                </c:pt>
                <c:pt idx="95">
                  <c:v>0.10948425165748037</c:v>
                </c:pt>
                <c:pt idx="96">
                  <c:v>0.11269894322332079</c:v>
                </c:pt>
                <c:pt idx="97">
                  <c:v>0.11597197323723694</c:v>
                </c:pt>
                <c:pt idx="98">
                  <c:v>0.11930060708447528</c:v>
                </c:pt>
                <c:pt idx="99">
                  <c:v>0.12268180630419853</c:v>
                </c:pt>
                <c:pt idx="100">
                  <c:v>0.12611162089731826</c:v>
                </c:pt>
                <c:pt idx="101">
                  <c:v>0.12958427778824358</c:v>
                </c:pt>
                <c:pt idx="102">
                  <c:v>0.13309521928571863</c:v>
                </c:pt>
                <c:pt idx="103">
                  <c:v>0.13664201462107353</c:v>
                </c:pt>
                <c:pt idx="104">
                  <c:v>0.14022527148647579</c:v>
                </c:pt>
                <c:pt idx="105">
                  <c:v>0.14384833218884641</c:v>
                </c:pt>
                <c:pt idx="106">
                  <c:v>0.14750967749776672</c:v>
                </c:pt>
                <c:pt idx="107">
                  <c:v>0.15120201510722728</c:v>
                </c:pt>
                <c:pt idx="108">
                  <c:v>0.15491714117296743</c:v>
                </c:pt>
                <c:pt idx="109">
                  <c:v>0.15865292877240106</c:v>
                </c:pt>
                <c:pt idx="110">
                  <c:v>0.16240907405944444</c:v>
                </c:pt>
                <c:pt idx="111">
                  <c:v>0.16618588088018132</c:v>
                </c:pt>
                <c:pt idx="112">
                  <c:v>0.16998243769636054</c:v>
                </c:pt>
                <c:pt idx="113">
                  <c:v>0.17379844066189831</c:v>
                </c:pt>
                <c:pt idx="114">
                  <c:v>0.17763632054546449</c:v>
                </c:pt>
                <c:pt idx="115">
                  <c:v>0.18149941965398009</c:v>
                </c:pt>
                <c:pt idx="116">
                  <c:v>0.18538834567961254</c:v>
                </c:pt>
                <c:pt idx="117">
                  <c:v>0.18929854093110593</c:v>
                </c:pt>
                <c:pt idx="118">
                  <c:v>0.19322544771720437</c:v>
                </c:pt>
                <c:pt idx="119">
                  <c:v>0.19716572373098684</c:v>
                </c:pt>
                <c:pt idx="120">
                  <c:v>0.20111754589595093</c:v>
                </c:pt>
                <c:pt idx="121">
                  <c:v>0.2050809142120967</c:v>
                </c:pt>
                <c:pt idx="122">
                  <c:v>0.20905613252550787</c:v>
                </c:pt>
                <c:pt idx="123">
                  <c:v>0.21304320083618442</c:v>
                </c:pt>
                <c:pt idx="124">
                  <c:v>0.21704029606762396</c:v>
                </c:pt>
                <c:pt idx="125">
                  <c:v>0.22104711437374283</c:v>
                </c:pt>
                <c:pt idx="126">
                  <c:v>0.22506365575454096</c:v>
                </c:pt>
                <c:pt idx="127">
                  <c:v>0.22908809713351602</c:v>
                </c:pt>
                <c:pt idx="128">
                  <c:v>0.23311648851157954</c:v>
                </c:pt>
                <c:pt idx="129">
                  <c:v>0.23714244912097326</c:v>
                </c:pt>
                <c:pt idx="130">
                  <c:v>0.24116142127044124</c:v>
                </c:pt>
                <c:pt idx="131">
                  <c:v>0.24517097419131365</c:v>
                </c:pt>
                <c:pt idx="132">
                  <c:v>0.24916776557666945</c:v>
                </c:pt>
                <c:pt idx="133">
                  <c:v>0.25314754158133651</c:v>
                </c:pt>
                <c:pt idx="134">
                  <c:v>0.25710635220622641</c:v>
                </c:pt>
                <c:pt idx="135">
                  <c:v>0.26104176668266921</c:v>
                </c:pt>
                <c:pt idx="136">
                  <c:v>0.26495256962633007</c:v>
                </c:pt>
                <c:pt idx="137">
                  <c:v>0.26883663411462289</c:v>
                </c:pt>
                <c:pt idx="138">
                  <c:v>0.27269304860929644</c:v>
                </c:pt>
                <c:pt idx="139">
                  <c:v>0.27652576310943927</c:v>
                </c:pt>
                <c:pt idx="140">
                  <c:v>0.28033811992197233</c:v>
                </c:pt>
                <c:pt idx="141">
                  <c:v>0.28413011904689561</c:v>
                </c:pt>
                <c:pt idx="142">
                  <c:v>0.28789781048512064</c:v>
                </c:pt>
                <c:pt idx="143">
                  <c:v>0.29164210577489863</c:v>
                </c:pt>
                <c:pt idx="144">
                  <c:v>0.29536361260839705</c:v>
                </c:pt>
                <c:pt idx="145">
                  <c:v>0.29906172329344843</c:v>
                </c:pt>
                <c:pt idx="146">
                  <c:v>0.30273188013879687</c:v>
                </c:pt>
                <c:pt idx="147">
                  <c:v>0.30636800622276777</c:v>
                </c:pt>
                <c:pt idx="148">
                  <c:v>0.30997465923661705</c:v>
                </c:pt>
                <c:pt idx="149">
                  <c:v>0.31354485072041904</c:v>
                </c:pt>
                <c:pt idx="150">
                  <c:v>0.31707554221333639</c:v>
                </c:pt>
                <c:pt idx="151">
                  <c:v>0.32056369525453182</c:v>
                </c:pt>
                <c:pt idx="152">
                  <c:v>0.32400627138316812</c:v>
                </c:pt>
                <c:pt idx="153">
                  <c:v>0.32740023213840797</c:v>
                </c:pt>
                <c:pt idx="154">
                  <c:v>0.33074557752025135</c:v>
                </c:pt>
                <c:pt idx="155">
                  <c:v>0.33404230752869823</c:v>
                </c:pt>
                <c:pt idx="156">
                  <c:v>0.33729346062458598</c:v>
                </c:pt>
                <c:pt idx="157">
                  <c:v>0.34049903680791455</c:v>
                </c:pt>
                <c:pt idx="158">
                  <c:v>0.34365903607868392</c:v>
                </c:pt>
                <c:pt idx="159">
                  <c:v>0.34676738151521963</c:v>
                </c:pt>
                <c:pt idx="160">
                  <c:v>0.34981799619584703</c:v>
                </c:pt>
                <c:pt idx="161">
                  <c:v>0.35280480319889151</c:v>
                </c:pt>
                <c:pt idx="162">
                  <c:v>0.35573084098519053</c:v>
                </c:pt>
                <c:pt idx="163">
                  <c:v>0.35860522493725577</c:v>
                </c:pt>
                <c:pt idx="164">
                  <c:v>0.36143403197676183</c:v>
                </c:pt>
                <c:pt idx="165">
                  <c:v>0.36421422364287148</c:v>
                </c:pt>
                <c:pt idx="166">
                  <c:v>0.36693668455307277</c:v>
                </c:pt>
                <c:pt idx="167">
                  <c:v>0.36960141470736579</c:v>
                </c:pt>
                <c:pt idx="168">
                  <c:v>0.37220233718407597</c:v>
                </c:pt>
                <c:pt idx="169">
                  <c:v>0.37473641352236609</c:v>
                </c:pt>
                <c:pt idx="170">
                  <c:v>0.37720972064391062</c:v>
                </c:pt>
                <c:pt idx="171">
                  <c:v>0.37961618162703503</c:v>
                </c:pt>
                <c:pt idx="172">
                  <c:v>0.38195883493257649</c:v>
                </c:pt>
                <c:pt idx="173">
                  <c:v>0.38423160363886072</c:v>
                </c:pt>
                <c:pt idx="174">
                  <c:v>0.3864436031283992</c:v>
                </c:pt>
                <c:pt idx="175">
                  <c:v>0.38860091032286687</c:v>
                </c:pt>
                <c:pt idx="176">
                  <c:v>0.39069744830058883</c:v>
                </c:pt>
                <c:pt idx="177">
                  <c:v>0.39273017860072801</c:v>
                </c:pt>
                <c:pt idx="178">
                  <c:v>0.39468694737993526</c:v>
                </c:pt>
                <c:pt idx="179">
                  <c:v>0.39657687002072228</c:v>
                </c:pt>
                <c:pt idx="180">
                  <c:v>0.39840602344476378</c:v>
                </c:pt>
                <c:pt idx="181">
                  <c:v>0.40017136919122254</c:v>
                </c:pt>
                <c:pt idx="182">
                  <c:v>0.40186379187758642</c:v>
                </c:pt>
                <c:pt idx="183">
                  <c:v>0.40347721458218122</c:v>
                </c:pt>
                <c:pt idx="184">
                  <c:v>0.40500556038333219</c:v>
                </c:pt>
                <c:pt idx="185">
                  <c:v>0.40645490620271391</c:v>
                </c:pt>
                <c:pt idx="186">
                  <c:v>0.4078343674228383</c:v>
                </c:pt>
                <c:pt idx="187">
                  <c:v>0.40916217480872885</c:v>
                </c:pt>
                <c:pt idx="188">
                  <c:v>0.41044136682122306</c:v>
                </c:pt>
                <c:pt idx="189">
                  <c:v>0.41166586653864612</c:v>
                </c:pt>
                <c:pt idx="190">
                  <c:v>0.41282048165681196</c:v>
                </c:pt>
                <c:pt idx="191">
                  <c:v>0.4138991352540457</c:v>
                </c:pt>
                <c:pt idx="192">
                  <c:v>0.4149048657911848</c:v>
                </c:pt>
                <c:pt idx="193">
                  <c:v>0.41584982711157836</c:v>
                </c:pt>
                <c:pt idx="194">
                  <c:v>0.41672794229355176</c:v>
                </c:pt>
                <c:pt idx="195">
                  <c:v>0.41754224979794236</c:v>
                </c:pt>
                <c:pt idx="196">
                  <c:v>0.41828971116391284</c:v>
                </c:pt>
                <c:pt idx="197">
                  <c:v>0.41896728793062588</c:v>
                </c:pt>
                <c:pt idx="198">
                  <c:v>0.41957498009808147</c:v>
                </c:pt>
                <c:pt idx="199">
                  <c:v>0.42011582612711701</c:v>
                </c:pt>
                <c:pt idx="200">
                  <c:v>0.42058071063522057</c:v>
                </c:pt>
                <c:pt idx="201">
                  <c:v>0.4209696336223922</c:v>
                </c:pt>
                <c:pt idx="202">
                  <c:v>0.42128259508863186</c:v>
                </c:pt>
                <c:pt idx="203">
                  <c:v>0.42152263349477681</c:v>
                </c:pt>
                <c:pt idx="204">
                  <c:v>0.42169278730166443</c:v>
                </c:pt>
                <c:pt idx="205">
                  <c:v>0.42180217189180647</c:v>
                </c:pt>
                <c:pt idx="206">
                  <c:v>0.42185078726520286</c:v>
                </c:pt>
                <c:pt idx="207">
                  <c:v>0.42183559496101658</c:v>
                </c:pt>
                <c:pt idx="208">
                  <c:v>0.42174747959673548</c:v>
                </c:pt>
                <c:pt idx="209">
                  <c:v>0.42158644117235977</c:v>
                </c:pt>
                <c:pt idx="210">
                  <c:v>0.42135855660956384</c:v>
                </c:pt>
                <c:pt idx="211">
                  <c:v>0.42105774898667331</c:v>
                </c:pt>
                <c:pt idx="212">
                  <c:v>0.42069313368619987</c:v>
                </c:pt>
                <c:pt idx="213">
                  <c:v>0.42026167224730637</c:v>
                </c:pt>
                <c:pt idx="214">
                  <c:v>0.41976336466999276</c:v>
                </c:pt>
                <c:pt idx="215">
                  <c:v>0.41918909557174716</c:v>
                </c:pt>
                <c:pt idx="216">
                  <c:v>0.41853278803089505</c:v>
                </c:pt>
                <c:pt idx="217">
                  <c:v>0.41780051896911097</c:v>
                </c:pt>
                <c:pt idx="218">
                  <c:v>0.41700140376890682</c:v>
                </c:pt>
                <c:pt idx="219">
                  <c:v>0.41614151935195703</c:v>
                </c:pt>
                <c:pt idx="220">
                  <c:v>0.41521175033574986</c:v>
                </c:pt>
                <c:pt idx="221">
                  <c:v>0.41422121210279722</c:v>
                </c:pt>
                <c:pt idx="222">
                  <c:v>0.41317598157477342</c:v>
                </c:pt>
                <c:pt idx="223">
                  <c:v>0.41207909721251595</c:v>
                </c:pt>
                <c:pt idx="224">
                  <c:v>0.41093663593769941</c:v>
                </c:pt>
                <c:pt idx="225">
                  <c:v>0.40975163621116084</c:v>
                </c:pt>
                <c:pt idx="226">
                  <c:v>0.40852409803290041</c:v>
                </c:pt>
                <c:pt idx="227">
                  <c:v>0.40725705986375538</c:v>
                </c:pt>
                <c:pt idx="228">
                  <c:v>0.40595659862540029</c:v>
                </c:pt>
                <c:pt idx="229">
                  <c:v>0.40461967585699787</c:v>
                </c:pt>
                <c:pt idx="230">
                  <c:v>0.40324021463687354</c:v>
                </c:pt>
                <c:pt idx="231">
                  <c:v>0.40182429188670188</c:v>
                </c:pt>
                <c:pt idx="232">
                  <c:v>0.40037798452815737</c:v>
                </c:pt>
                <c:pt idx="233">
                  <c:v>0.39891344640458926</c:v>
                </c:pt>
                <c:pt idx="234">
                  <c:v>0.39744890828102114</c:v>
                </c:pt>
                <c:pt idx="235">
                  <c:v>0.39600260092247669</c:v>
                </c:pt>
                <c:pt idx="236">
                  <c:v>0.39457148586811863</c:v>
                </c:pt>
                <c:pt idx="237">
                  <c:v>0.39314037081376058</c:v>
                </c:pt>
                <c:pt idx="238">
                  <c:v>0.39170014037689066</c:v>
                </c:pt>
                <c:pt idx="239">
                  <c:v>0.39025687147918348</c:v>
                </c:pt>
                <c:pt idx="240">
                  <c:v>0.38882271796398815</c:v>
                </c:pt>
                <c:pt idx="241">
                  <c:v>0.38739767983130463</c:v>
                </c:pt>
                <c:pt idx="242">
                  <c:v>0.38599694938531937</c:v>
                </c:pt>
                <c:pt idx="243">
                  <c:v>0.38462356508686957</c:v>
                </c:pt>
                <c:pt idx="244">
                  <c:v>0.38327752693595529</c:v>
                </c:pt>
                <c:pt idx="245">
                  <c:v>0.38194971955006474</c:v>
                </c:pt>
                <c:pt idx="246">
                  <c:v>0.38062798908584861</c:v>
                </c:pt>
                <c:pt idx="247">
                  <c:v>0.37933056630833084</c:v>
                </c:pt>
                <c:pt idx="248">
                  <c:v>0.37806960506086035</c:v>
                </c:pt>
                <c:pt idx="249">
                  <c:v>0.37685118226511177</c:v>
                </c:pt>
                <c:pt idx="250">
                  <c:v>0.37566922099941052</c:v>
                </c:pt>
                <c:pt idx="251">
                  <c:v>0.37452675972459387</c:v>
                </c:pt>
                <c:pt idx="252">
                  <c:v>0.37342379844066187</c:v>
                </c:pt>
                <c:pt idx="253">
                  <c:v>0.372366414069289</c:v>
                </c:pt>
                <c:pt idx="254">
                  <c:v>0.3713515681496381</c:v>
                </c:pt>
                <c:pt idx="255">
                  <c:v>0.37037318376003453</c:v>
                </c:pt>
                <c:pt idx="256">
                  <c:v>0.36944037628299009</c:v>
                </c:pt>
                <c:pt idx="257">
                  <c:v>0.36856226110101664</c:v>
                </c:pt>
                <c:pt idx="258">
                  <c:v>0.36773883821411424</c:v>
                </c:pt>
                <c:pt idx="259">
                  <c:v>0.36696706916144556</c:v>
                </c:pt>
                <c:pt idx="260">
                  <c:v>0.36624087702133606</c:v>
                </c:pt>
                <c:pt idx="261">
                  <c:v>0.36556937717629756</c:v>
                </c:pt>
                <c:pt idx="262">
                  <c:v>0.36496168500884191</c:v>
                </c:pt>
                <c:pt idx="263">
                  <c:v>0.36443906974483004</c:v>
                </c:pt>
                <c:pt idx="264">
                  <c:v>0.3640106467667738</c:v>
                </c:pt>
                <c:pt idx="265">
                  <c:v>0.36367337761383595</c:v>
                </c:pt>
                <c:pt idx="266">
                  <c:v>0.36342118536434181</c:v>
                </c:pt>
                <c:pt idx="267">
                  <c:v>0.36325407001829152</c:v>
                </c:pt>
                <c:pt idx="268">
                  <c:v>0.36317203157568501</c:v>
                </c:pt>
                <c:pt idx="269">
                  <c:v>0.36318418541903408</c:v>
                </c:pt>
                <c:pt idx="270">
                  <c:v>0.36329357000917617</c:v>
                </c:pt>
                <c:pt idx="271">
                  <c:v>0.36350322380694833</c:v>
                </c:pt>
                <c:pt idx="272">
                  <c:v>0.36382226219486252</c:v>
                </c:pt>
                <c:pt idx="273">
                  <c:v>0.36424156979040695</c:v>
                </c:pt>
                <c:pt idx="274">
                  <c:v>0.36476114659358155</c:v>
                </c:pt>
                <c:pt idx="275">
                  <c:v>0.36537187722187447</c:v>
                </c:pt>
                <c:pt idx="276">
                  <c:v>0.36607680013612304</c:v>
                </c:pt>
                <c:pt idx="277">
                  <c:v>0.36688806917967631</c:v>
                </c:pt>
                <c:pt idx="278">
                  <c:v>0.36781479973504616</c:v>
                </c:pt>
                <c:pt idx="279">
                  <c:v>0.3688661071847445</c:v>
                </c:pt>
                <c:pt idx="280">
                  <c:v>0.37002983768542208</c:v>
                </c:pt>
                <c:pt idx="281">
                  <c:v>0.37130902969791624</c:v>
                </c:pt>
                <c:pt idx="282">
                  <c:v>0.37270976014390145</c:v>
                </c:pt>
                <c:pt idx="283">
                  <c:v>0.37423202902337788</c:v>
                </c:pt>
                <c:pt idx="284">
                  <c:v>0.37587887479718274</c:v>
                </c:pt>
                <c:pt idx="285">
                  <c:v>0.37764725900447865</c:v>
                </c:pt>
                <c:pt idx="286">
                  <c:v>0.37953414318442846</c:v>
                </c:pt>
                <c:pt idx="287">
                  <c:v>0.38153345041535763</c:v>
                </c:pt>
                <c:pt idx="288">
                  <c:v>0.38364214223642873</c:v>
                </c:pt>
                <c:pt idx="289">
                  <c:v>0.38585414172596727</c:v>
                </c:pt>
                <c:pt idx="290">
                  <c:v>0.38816641042313604</c:v>
                </c:pt>
                <c:pt idx="291">
                  <c:v>0.39056983294542313</c:v>
                </c:pt>
                <c:pt idx="292">
                  <c:v>0.3930644092928286</c:v>
                </c:pt>
                <c:pt idx="293">
                  <c:v>0.39565621638702697</c:v>
                </c:pt>
                <c:pt idx="294">
                  <c:v>0.3983452542280182</c:v>
                </c:pt>
                <c:pt idx="295">
                  <c:v>0.40112240743329053</c:v>
                </c:pt>
                <c:pt idx="296">
                  <c:v>0.40399679138535582</c:v>
                </c:pt>
                <c:pt idx="297">
                  <c:v>0.4069805599275631</c:v>
                </c:pt>
                <c:pt idx="298">
                  <c:v>0.41007067459907504</c:v>
                </c:pt>
                <c:pt idx="299">
                  <c:v>0.41325802001737993</c:v>
                </c:pt>
                <c:pt idx="300">
                  <c:v>0.41654867310415233</c:v>
                </c:pt>
                <c:pt idx="301">
                  <c:v>0.41993351847688032</c:v>
                </c:pt>
                <c:pt idx="302">
                  <c:v>0.42341863305723854</c:v>
                </c:pt>
                <c:pt idx="303">
                  <c:v>0.42698882454104042</c:v>
                </c:pt>
                <c:pt idx="304">
                  <c:v>0.4306440929282862</c:v>
                </c:pt>
                <c:pt idx="305">
                  <c:v>0.43439355360148763</c:v>
                </c:pt>
                <c:pt idx="306">
                  <c:v>0.43824328348231917</c:v>
                </c:pt>
                <c:pt idx="307">
                  <c:v>0.44219632103161821</c:v>
                </c:pt>
                <c:pt idx="308">
                  <c:v>0.4462526662493847</c:v>
                </c:pt>
                <c:pt idx="309">
                  <c:v>0.45041231913561863</c:v>
                </c:pt>
                <c:pt idx="310">
                  <c:v>0.45467224122948274</c:v>
                </c:pt>
                <c:pt idx="311">
                  <c:v>0.45902027868762801</c:v>
                </c:pt>
                <c:pt idx="312">
                  <c:v>0.46345643151005422</c:v>
                </c:pt>
                <c:pt idx="313">
                  <c:v>0.46798069969676154</c:v>
                </c:pt>
                <c:pt idx="314">
                  <c:v>0.47260523709109914</c:v>
                </c:pt>
                <c:pt idx="315">
                  <c:v>0.47733004369306686</c:v>
                </c:pt>
                <c:pt idx="316">
                  <c:v>0.48216119642433924</c:v>
                </c:pt>
                <c:pt idx="317">
                  <c:v>0.48710173374575377</c:v>
                </c:pt>
                <c:pt idx="318">
                  <c:v>0.49213342489228656</c:v>
                </c:pt>
                <c:pt idx="319">
                  <c:v>0.49725019294226314</c:v>
                </c:pt>
                <c:pt idx="320">
                  <c:v>0.50244292251317169</c:v>
                </c:pt>
                <c:pt idx="321">
                  <c:v>0.50772376744836134</c:v>
                </c:pt>
                <c:pt idx="322">
                  <c:v>0.51310184313034379</c:v>
                </c:pt>
                <c:pt idx="323">
                  <c:v>0.51858626494163107</c:v>
                </c:pt>
                <c:pt idx="324">
                  <c:v>0.52418614826473497</c:v>
                </c:pt>
                <c:pt idx="325">
                  <c:v>0.52991364694300458</c:v>
                </c:pt>
                <c:pt idx="326">
                  <c:v>0.53577483789811431</c:v>
                </c:pt>
                <c:pt idx="327">
                  <c:v>0.54177579805173881</c:v>
                </c:pt>
                <c:pt idx="328">
                  <c:v>0.5479165274038782</c:v>
                </c:pt>
                <c:pt idx="329">
                  <c:v>0.55419094903285793</c:v>
                </c:pt>
                <c:pt idx="330">
                  <c:v>0.56059906293867778</c:v>
                </c:pt>
                <c:pt idx="331">
                  <c:v>0.56713783066050061</c:v>
                </c:pt>
                <c:pt idx="332">
                  <c:v>0.5738072521983264</c:v>
                </c:pt>
                <c:pt idx="333">
                  <c:v>0.58059213524796871</c:v>
                </c:pt>
                <c:pt idx="334">
                  <c:v>0.58747424904440404</c:v>
                </c:pt>
                <c:pt idx="335">
                  <c:v>0.5944414397442831</c:v>
                </c:pt>
                <c:pt idx="336">
                  <c:v>0.60149978426928052</c:v>
                </c:pt>
                <c:pt idx="337">
                  <c:v>0.60864624415855895</c:v>
                </c:pt>
                <c:pt idx="338">
                  <c:v>0.61588689633379312</c:v>
                </c:pt>
                <c:pt idx="339">
                  <c:v>0.62320654849079649</c:v>
                </c:pt>
                <c:pt idx="340">
                  <c:v>0.6305900083253827</c:v>
                </c:pt>
                <c:pt idx="341">
                  <c:v>0.63802512199420258</c:v>
                </c:pt>
                <c:pt idx="342">
                  <c:v>0.64550277411474444</c:v>
                </c:pt>
                <c:pt idx="343">
                  <c:v>0.65301384930449624</c:v>
                </c:pt>
                <c:pt idx="344">
                  <c:v>0.66056746294597013</c:v>
                </c:pt>
                <c:pt idx="345">
                  <c:v>0.66816361503916566</c:v>
                </c:pt>
                <c:pt idx="346">
                  <c:v>0.67581142096659519</c:v>
                </c:pt>
                <c:pt idx="347">
                  <c:v>0.68350784226742101</c:v>
                </c:pt>
                <c:pt idx="348">
                  <c:v>0.69124376355913142</c:v>
                </c:pt>
                <c:pt idx="349">
                  <c:v>0.69902222330256381</c:v>
                </c:pt>
                <c:pt idx="350">
                  <c:v>0.70684018303688079</c:v>
                </c:pt>
                <c:pt idx="351">
                  <c:v>0.71470068122291974</c:v>
                </c:pt>
                <c:pt idx="352">
                  <c:v>0.72260371786068045</c:v>
                </c:pt>
                <c:pt idx="353">
                  <c:v>0.7305523314110004</c:v>
                </c:pt>
                <c:pt idx="354">
                  <c:v>0.73855867571722866</c:v>
                </c:pt>
                <c:pt idx="355">
                  <c:v>0.74663490462271431</c:v>
                </c:pt>
                <c:pt idx="356">
                  <c:v>0.75477797966661997</c:v>
                </c:pt>
                <c:pt idx="357">
                  <c:v>0.76297270854475963</c:v>
                </c:pt>
                <c:pt idx="358">
                  <c:v>0.77120086049210912</c:v>
                </c:pt>
                <c:pt idx="359">
                  <c:v>0.77944420474364495</c:v>
                </c:pt>
                <c:pt idx="360">
                  <c:v>0.78769058745601828</c:v>
                </c:pt>
                <c:pt idx="361">
                  <c:v>0.79591266248169323</c:v>
                </c:pt>
                <c:pt idx="362">
                  <c:v>0.80408004521229715</c:v>
                </c:pt>
                <c:pt idx="363">
                  <c:v>0.81216842796113187</c:v>
                </c:pt>
                <c:pt idx="364">
                  <c:v>0.82016869534568559</c:v>
                </c:pt>
                <c:pt idx="365">
                  <c:v>0.82807173198344641</c:v>
                </c:pt>
                <c:pt idx="366">
                  <c:v>0.83586842249190252</c:v>
                </c:pt>
                <c:pt idx="367">
                  <c:v>0.84353445918435555</c:v>
                </c:pt>
                <c:pt idx="368">
                  <c:v>0.85104553437410735</c:v>
                </c:pt>
                <c:pt idx="369">
                  <c:v>0.85836822499194809</c:v>
                </c:pt>
                <c:pt idx="370">
                  <c:v>0.86548733873369099</c:v>
                </c:pt>
                <c:pt idx="371">
                  <c:v>0.87240287559933627</c:v>
                </c:pt>
                <c:pt idx="372">
                  <c:v>0.87912091251055857</c:v>
                </c:pt>
                <c:pt idx="373">
                  <c:v>0.88565360331070686</c:v>
                </c:pt>
                <c:pt idx="374">
                  <c:v>0.89200702492145578</c:v>
                </c:pt>
                <c:pt idx="375">
                  <c:v>0.89818725426447965</c:v>
                </c:pt>
                <c:pt idx="376">
                  <c:v>0.90418213749642973</c:v>
                </c:pt>
                <c:pt idx="377">
                  <c:v>0.9099704053914448</c:v>
                </c:pt>
                <c:pt idx="378">
                  <c:v>0.91553078872366422</c:v>
                </c:pt>
                <c:pt idx="379">
                  <c:v>0.9208663259539247</c:v>
                </c:pt>
                <c:pt idx="380">
                  <c:v>0.92600132476892494</c:v>
                </c:pt>
                <c:pt idx="381">
                  <c:v>0.93096009285536307</c:v>
                </c:pt>
                <c:pt idx="382">
                  <c:v>0.9357547840565883</c:v>
                </c:pt>
                <c:pt idx="383">
                  <c:v>0.94037628299008857</c:v>
                </c:pt>
                <c:pt idx="384">
                  <c:v>0.94481851273418926</c:v>
                </c:pt>
                <c:pt idx="385">
                  <c:v>0.9490905886714025</c:v>
                </c:pt>
                <c:pt idx="386">
                  <c:v>0.95320466464507736</c:v>
                </c:pt>
                <c:pt idx="387">
                  <c:v>0.95716377911605099</c:v>
                </c:pt>
                <c:pt idx="388">
                  <c:v>0.96097400900599783</c:v>
                </c:pt>
                <c:pt idx="389">
                  <c:v>0.96464143123659274</c:v>
                </c:pt>
                <c:pt idx="390">
                  <c:v>0.96818123811202184</c:v>
                </c:pt>
                <c:pt idx="391">
                  <c:v>0.97160254501479726</c:v>
                </c:pt>
                <c:pt idx="392">
                  <c:v>0.97490839040575594</c:v>
                </c:pt>
                <c:pt idx="393">
                  <c:v>0.97808965890238631</c:v>
                </c:pt>
                <c:pt idx="394">
                  <c:v>0.98116154280887458</c:v>
                </c:pt>
                <c:pt idx="395">
                  <c:v>0.98413923442940743</c:v>
                </c:pt>
                <c:pt idx="396">
                  <c:v>0.98703792606817098</c:v>
                </c:pt>
                <c:pt idx="397">
                  <c:v>0.98984546388181605</c:v>
                </c:pt>
                <c:pt idx="398">
                  <c:v>0.9925557709486682</c:v>
                </c:pt>
                <c:pt idx="399">
                  <c:v>0.99515669342537827</c:v>
                </c:pt>
                <c:pt idx="400">
                  <c:v>0.99764519285110931</c:v>
                </c:pt>
                <c:pt idx="401">
                  <c:v>1.0000243076866981</c:v>
                </c:pt>
                <c:pt idx="402">
                  <c:v>1.0023122686971686</c:v>
                </c:pt>
                <c:pt idx="403">
                  <c:v>1.0045181912650327</c:v>
                </c:pt>
                <c:pt idx="404">
                  <c:v>1.006629921546941</c:v>
                </c:pt>
                <c:pt idx="405">
                  <c:v>1.0086353056995447</c:v>
                </c:pt>
                <c:pt idx="406">
                  <c:v>1.0105130744969828</c:v>
                </c:pt>
                <c:pt idx="407">
                  <c:v>1.0122510740959059</c:v>
                </c:pt>
                <c:pt idx="408">
                  <c:v>1.013846266035477</c:v>
                </c:pt>
                <c:pt idx="409">
                  <c:v>1.0153077656982079</c:v>
                </c:pt>
                <c:pt idx="410">
                  <c:v>1.0166507653882848</c:v>
                </c:pt>
                <c:pt idx="411">
                  <c:v>1.0178691881840334</c:v>
                </c:pt>
                <c:pt idx="412">
                  <c:v>1.0189569571637791</c:v>
                </c:pt>
                <c:pt idx="413">
                  <c:v>1.0198988800233353</c:v>
                </c:pt>
                <c:pt idx="414">
                  <c:v>1.0206888798410279</c:v>
                </c:pt>
                <c:pt idx="415">
                  <c:v>1.0213269566168561</c:v>
                </c:pt>
                <c:pt idx="416">
                  <c:v>1.0218009565074715</c:v>
                </c:pt>
                <c:pt idx="417">
                  <c:v>1.0220956872086875</c:v>
                </c:pt>
                <c:pt idx="418">
                  <c:v>1.0222111487205041</c:v>
                </c:pt>
                <c:pt idx="419">
                  <c:v>1.0221382256604092</c:v>
                </c:pt>
                <c:pt idx="420">
                  <c:v>1.0218647641850545</c:v>
                </c:pt>
                <c:pt idx="421">
                  <c:v>1.0213846873727643</c:v>
                </c:pt>
                <c:pt idx="422">
                  <c:v>1.0206979952235395</c:v>
                </c:pt>
                <c:pt idx="423">
                  <c:v>1.019786456972356</c:v>
                </c:pt>
                <c:pt idx="424">
                  <c:v>1.0186470341583767</c:v>
                </c:pt>
                <c:pt idx="425">
                  <c:v>1.0172584575557404</c:v>
                </c:pt>
                <c:pt idx="426">
                  <c:v>1.0156116117819356</c:v>
                </c:pt>
                <c:pt idx="427">
                  <c:v>1.0137004199152877</c:v>
                </c:pt>
                <c:pt idx="428">
                  <c:v>1.0115066511907727</c:v>
                </c:pt>
                <c:pt idx="429">
                  <c:v>1.0090272671475538</c:v>
                </c:pt>
                <c:pt idx="430">
                  <c:v>1.0062713831681422</c:v>
                </c:pt>
                <c:pt idx="431">
                  <c:v>1.003254191556725</c:v>
                </c:pt>
                <c:pt idx="432">
                  <c:v>0.99997569231330174</c:v>
                </c:pt>
                <c:pt idx="433">
                  <c:v>0.99643892389870981</c:v>
                </c:pt>
                <c:pt idx="434">
                  <c:v>0.99264084785211193</c:v>
                </c:pt>
                <c:pt idx="435">
                  <c:v>0.98857234879099642</c:v>
                </c:pt>
                <c:pt idx="436">
                  <c:v>0.98423646517620023</c:v>
                </c:pt>
                <c:pt idx="437">
                  <c:v>0.97963623546856093</c:v>
                </c:pt>
                <c:pt idx="438">
                  <c:v>0.97478381351142762</c:v>
                </c:pt>
                <c:pt idx="439">
                  <c:v>0.96969135314814925</c:v>
                </c:pt>
                <c:pt idx="440">
                  <c:v>0.96437708514374954</c:v>
                </c:pt>
                <c:pt idx="441">
                  <c:v>0.95884708641990313</c:v>
                </c:pt>
                <c:pt idx="442">
                  <c:v>0.95310439543744718</c:v>
                </c:pt>
                <c:pt idx="443">
                  <c:v>0.94714597373554454</c:v>
                </c:pt>
                <c:pt idx="444">
                  <c:v>0.9409627059316833</c:v>
                </c:pt>
                <c:pt idx="445">
                  <c:v>0.93456370740837524</c:v>
                </c:pt>
                <c:pt idx="446">
                  <c:v>0.92795201662645765</c:v>
                </c:pt>
                <c:pt idx="447">
                  <c:v>0.92113978742927971</c:v>
                </c:pt>
                <c:pt idx="448">
                  <c:v>0.91414221212102786</c:v>
                </c:pt>
                <c:pt idx="449">
                  <c:v>0.90698055992756299</c:v>
                </c:pt>
                <c:pt idx="450">
                  <c:v>0.89966698469223427</c:v>
                </c:pt>
                <c:pt idx="451">
                  <c:v>0.89221060179755329</c:v>
                </c:pt>
                <c:pt idx="452">
                  <c:v>0.88459925740017131</c:v>
                </c:pt>
                <c:pt idx="453">
                  <c:v>0.87681168227422723</c:v>
                </c:pt>
                <c:pt idx="454">
                  <c:v>0.86883268411553438</c:v>
                </c:pt>
                <c:pt idx="455">
                  <c:v>0.86066833984576774</c:v>
                </c:pt>
                <c:pt idx="456">
                  <c:v>0.85233991869078796</c:v>
                </c:pt>
                <c:pt idx="457">
                  <c:v>0.84386565141561876</c:v>
                </c:pt>
                <c:pt idx="458">
                  <c:v>0.83525769186360954</c:v>
                </c:pt>
                <c:pt idx="459">
                  <c:v>0.82652515541727178</c:v>
                </c:pt>
                <c:pt idx="460">
                  <c:v>0.8176771574591174</c:v>
                </c:pt>
                <c:pt idx="461">
                  <c:v>0.80872585183249568</c:v>
                </c:pt>
                <c:pt idx="462">
                  <c:v>0.79969858468494193</c:v>
                </c:pt>
                <c:pt idx="463">
                  <c:v>0.7906105483206427</c:v>
                </c:pt>
                <c:pt idx="464">
                  <c:v>0.78147693504378424</c:v>
                </c:pt>
                <c:pt idx="465">
                  <c:v>0.77229166793269199</c:v>
                </c:pt>
                <c:pt idx="466">
                  <c:v>0.76304259314401701</c:v>
                </c:pt>
                <c:pt idx="467">
                  <c:v>0.75375097990362006</c:v>
                </c:pt>
                <c:pt idx="468">
                  <c:v>0.74444417435903665</c:v>
                </c:pt>
                <c:pt idx="469">
                  <c:v>0.73514344573612789</c:v>
                </c:pt>
                <c:pt idx="470">
                  <c:v>0.72585790941740547</c:v>
                </c:pt>
                <c:pt idx="471">
                  <c:v>0.71660275770705584</c:v>
                </c:pt>
                <c:pt idx="472">
                  <c:v>0.70739318290926545</c:v>
                </c:pt>
                <c:pt idx="473">
                  <c:v>0.698238300406546</c:v>
                </c:pt>
                <c:pt idx="474">
                  <c:v>0.68914418712057224</c:v>
                </c:pt>
                <c:pt idx="475">
                  <c:v>0.68011388151218122</c:v>
                </c:pt>
                <c:pt idx="476">
                  <c:v>0.67116257588555939</c:v>
                </c:pt>
                <c:pt idx="477">
                  <c:v>0.66228419331903221</c:v>
                </c:pt>
                <c:pt idx="478">
                  <c:v>0.65347873381259991</c:v>
                </c:pt>
                <c:pt idx="479">
                  <c:v>0.64475531274877396</c:v>
                </c:pt>
                <c:pt idx="480">
                  <c:v>0.63612608397090364</c:v>
                </c:pt>
                <c:pt idx="481">
                  <c:v>0.62759712440066362</c:v>
                </c:pt>
                <c:pt idx="482">
                  <c:v>0.61916539557721639</c:v>
                </c:pt>
                <c:pt idx="483">
                  <c:v>0.61083697442223661</c:v>
                </c:pt>
                <c:pt idx="484">
                  <c:v>0.60262097631823619</c:v>
                </c:pt>
                <c:pt idx="485">
                  <c:v>0.5945295551085642</c:v>
                </c:pt>
                <c:pt idx="486">
                  <c:v>0.58657790309740698</c:v>
                </c:pt>
                <c:pt idx="487">
                  <c:v>0.57878121258895088</c:v>
                </c:pt>
                <c:pt idx="488">
                  <c:v>0.57114252204403337</c:v>
                </c:pt>
                <c:pt idx="489">
                  <c:v>0.56364967761930518</c:v>
                </c:pt>
                <c:pt idx="490">
                  <c:v>0.55627837162806804</c:v>
                </c:pt>
                <c:pt idx="491">
                  <c:v>0.54902556560948479</c:v>
                </c:pt>
                <c:pt idx="492">
                  <c:v>0.54190037494606735</c:v>
                </c:pt>
                <c:pt idx="493">
                  <c:v>0.53491191502032731</c:v>
                </c:pt>
                <c:pt idx="494">
                  <c:v>0.52804499352807843</c:v>
                </c:pt>
                <c:pt idx="495">
                  <c:v>0.52128137970429689</c:v>
                </c:pt>
                <c:pt idx="496">
                  <c:v>0.51462411200982028</c:v>
                </c:pt>
                <c:pt idx="497">
                  <c:v>0.50808230582716019</c:v>
                </c:pt>
                <c:pt idx="498">
                  <c:v>0.50166811499966579</c:v>
                </c:pt>
                <c:pt idx="499">
                  <c:v>0.49539673183152338</c:v>
                </c:pt>
                <c:pt idx="500">
                  <c:v>0.48926511786189586</c:v>
                </c:pt>
                <c:pt idx="501">
                  <c:v>0.48326415770827125</c:v>
                </c:pt>
                <c:pt idx="502">
                  <c:v>0.47739081290981239</c:v>
                </c:pt>
                <c:pt idx="503">
                  <c:v>0.47164812192735645</c:v>
                </c:pt>
                <c:pt idx="504">
                  <c:v>0.46602696937839172</c:v>
                </c:pt>
                <c:pt idx="505">
                  <c:v>0.46050912449789433</c:v>
                </c:pt>
                <c:pt idx="506">
                  <c:v>0.45508243344251531</c:v>
                </c:pt>
                <c:pt idx="507">
                  <c:v>0.44974993467309199</c:v>
                </c:pt>
                <c:pt idx="508">
                  <c:v>0.44452682049381065</c:v>
                </c:pt>
                <c:pt idx="509">
                  <c:v>0.43941612936550856</c:v>
                </c:pt>
                <c:pt idx="510">
                  <c:v>0.43440874590567402</c:v>
                </c:pt>
                <c:pt idx="511">
                  <c:v>0.4294925162709578</c:v>
                </c:pt>
                <c:pt idx="512">
                  <c:v>0.42466744046135985</c:v>
                </c:pt>
                <c:pt idx="513">
                  <c:v>0.4199699800069277</c:v>
                </c:pt>
                <c:pt idx="514">
                  <c:v>0.4154244425943594</c:v>
                </c:pt>
                <c:pt idx="515">
                  <c:v>0.41103994360616686</c:v>
                </c:pt>
                <c:pt idx="516">
                  <c:v>0.40681344458151281</c:v>
                </c:pt>
                <c:pt idx="517">
                  <c:v>0.40274494552039719</c:v>
                </c:pt>
                <c:pt idx="518">
                  <c:v>0.39883748488365728</c:v>
                </c:pt>
                <c:pt idx="519">
                  <c:v>0.39509106267129324</c:v>
                </c:pt>
                <c:pt idx="520">
                  <c:v>0.39151479426581665</c:v>
                </c:pt>
                <c:pt idx="521">
                  <c:v>0.38810867966722778</c:v>
                </c:pt>
                <c:pt idx="522">
                  <c:v>0.38488791117971283</c:v>
                </c:pt>
                <c:pt idx="523">
                  <c:v>0.3818555272641091</c:v>
                </c:pt>
                <c:pt idx="524">
                  <c:v>0.37902368176376572</c:v>
                </c:pt>
                <c:pt idx="525">
                  <c:v>0.37640452852203188</c:v>
                </c:pt>
                <c:pt idx="526">
                  <c:v>0.37400414446058206</c:v>
                </c:pt>
                <c:pt idx="527">
                  <c:v>0.37184076034443991</c:v>
                </c:pt>
                <c:pt idx="528">
                  <c:v>0.36993564539946644</c:v>
                </c:pt>
                <c:pt idx="529">
                  <c:v>0.36832526115570891</c:v>
                </c:pt>
                <c:pt idx="530">
                  <c:v>0.36702783837819114</c:v>
                </c:pt>
                <c:pt idx="531">
                  <c:v>0.36605249244942478</c:v>
                </c:pt>
                <c:pt idx="532">
                  <c:v>0.36540530029108453</c:v>
                </c:pt>
                <c:pt idx="533">
                  <c:v>0.36509233882484488</c:v>
                </c:pt>
                <c:pt idx="534">
                  <c:v>0.3651439926590786</c:v>
                </c:pt>
                <c:pt idx="535">
                  <c:v>0.36557241563713483</c:v>
                </c:pt>
                <c:pt idx="536">
                  <c:v>0.36637760775901357</c:v>
                </c:pt>
                <c:pt idx="537">
                  <c:v>0.36755956902471482</c:v>
                </c:pt>
                <c:pt idx="538">
                  <c:v>0.36913653019926224</c:v>
                </c:pt>
                <c:pt idx="539">
                  <c:v>0.37113583743019135</c:v>
                </c:pt>
                <c:pt idx="540">
                  <c:v>0.3735726830216885</c:v>
                </c:pt>
                <c:pt idx="541">
                  <c:v>0.37643491313040467</c:v>
                </c:pt>
                <c:pt idx="542">
                  <c:v>0.37970125853047881</c:v>
                </c:pt>
                <c:pt idx="543">
                  <c:v>0.38335044999605</c:v>
                </c:pt>
                <c:pt idx="544">
                  <c:v>0.38737033368376911</c:v>
                </c:pt>
                <c:pt idx="545">
                  <c:v>0.39178521728033444</c:v>
                </c:pt>
                <c:pt idx="546">
                  <c:v>0.3966194084724442</c:v>
                </c:pt>
                <c:pt idx="547">
                  <c:v>0.40188202264261014</c:v>
                </c:pt>
                <c:pt idx="548">
                  <c:v>0.40757609825166963</c:v>
                </c:pt>
                <c:pt idx="549">
                  <c:v>0.41369251991711076</c:v>
                </c:pt>
                <c:pt idx="550">
                  <c:v>0.42020394149139811</c:v>
                </c:pt>
                <c:pt idx="551">
                  <c:v>0.4270890937486706</c:v>
                </c:pt>
                <c:pt idx="552">
                  <c:v>0.43434189976725385</c:v>
                </c:pt>
                <c:pt idx="553">
                  <c:v>0.44197451339049693</c:v>
                </c:pt>
                <c:pt idx="554">
                  <c:v>0.44999605000091153</c:v>
                </c:pt>
                <c:pt idx="555">
                  <c:v>0.45840954805933504</c:v>
                </c:pt>
                <c:pt idx="556">
                  <c:v>0.46719069987906925</c:v>
                </c:pt>
                <c:pt idx="557">
                  <c:v>0.47630608239090405</c:v>
                </c:pt>
                <c:pt idx="558">
                  <c:v>0.48571923406479212</c:v>
                </c:pt>
                <c:pt idx="559">
                  <c:v>0.49541192413570978</c:v>
                </c:pt>
                <c:pt idx="560">
                  <c:v>0.50538111414281983</c:v>
                </c:pt>
                <c:pt idx="561">
                  <c:v>0.5156419963903085</c:v>
                </c:pt>
                <c:pt idx="562">
                  <c:v>0.52618241703482682</c:v>
                </c:pt>
                <c:pt idx="563">
                  <c:v>0.53697806838967643</c:v>
                </c:pt>
                <c:pt idx="564">
                  <c:v>0.54799856584648476</c:v>
                </c:pt>
                <c:pt idx="565">
                  <c:v>0.55922871710106525</c:v>
                </c:pt>
                <c:pt idx="566">
                  <c:v>0.57065636831006883</c:v>
                </c:pt>
                <c:pt idx="567">
                  <c:v>0.58229671177768194</c:v>
                </c:pt>
                <c:pt idx="568">
                  <c:v>0.59415886288641617</c:v>
                </c:pt>
                <c:pt idx="569">
                  <c:v>0.60623370625376005</c:v>
                </c:pt>
                <c:pt idx="570">
                  <c:v>0.6184969341930151</c:v>
                </c:pt>
                <c:pt idx="571">
                  <c:v>0.63091512363497138</c:v>
                </c:pt>
                <c:pt idx="572">
                  <c:v>0.64346396689293062</c:v>
                </c:pt>
                <c:pt idx="573">
                  <c:v>0.65613434858438102</c:v>
                </c:pt>
                <c:pt idx="574">
                  <c:v>0.66892323024848521</c:v>
                </c:pt>
                <c:pt idx="575">
                  <c:v>0.68183668880691795</c:v>
                </c:pt>
                <c:pt idx="576">
                  <c:v>0.69488080118135354</c:v>
                </c:pt>
                <c:pt idx="577">
                  <c:v>0.70805252891095483</c:v>
                </c:pt>
                <c:pt idx="578">
                  <c:v>0.72134579507404728</c:v>
                </c:pt>
                <c:pt idx="579">
                  <c:v>0.73474236890560718</c:v>
                </c:pt>
                <c:pt idx="580">
                  <c:v>0.748214904258099</c:v>
                </c:pt>
                <c:pt idx="581">
                  <c:v>0.7617390934448246</c:v>
                </c:pt>
                <c:pt idx="582">
                  <c:v>0.77529974416159742</c:v>
                </c:pt>
                <c:pt idx="583">
                  <c:v>0.78889077948674313</c:v>
                </c:pt>
                <c:pt idx="584">
                  <c:v>0.80251523788109891</c:v>
                </c:pt>
                <c:pt idx="585">
                  <c:v>0.81617008088382736</c:v>
                </c:pt>
                <c:pt idx="586">
                  <c:v>0.82983707772990511</c:v>
                </c:pt>
                <c:pt idx="587">
                  <c:v>0.84351318995849467</c:v>
                </c:pt>
                <c:pt idx="588">
                  <c:v>0.85717714834373493</c:v>
                </c:pt>
                <c:pt idx="589">
                  <c:v>0.87082591442478896</c:v>
                </c:pt>
                <c:pt idx="590">
                  <c:v>0.88445644974081916</c:v>
                </c:pt>
                <c:pt idx="591">
                  <c:v>0.89808698505684947</c:v>
                </c:pt>
                <c:pt idx="592">
                  <c:v>0.91173271267706624</c:v>
                </c:pt>
                <c:pt idx="593">
                  <c:v>0.92540274798398114</c:v>
                </c:pt>
                <c:pt idx="594">
                  <c:v>0.93910012943843157</c:v>
                </c:pt>
                <c:pt idx="595">
                  <c:v>0.95283093396209206</c:v>
                </c:pt>
                <c:pt idx="596">
                  <c:v>0.96660123847663726</c:v>
                </c:pt>
                <c:pt idx="597">
                  <c:v>0.98040192759955513</c:v>
                </c:pt>
                <c:pt idx="598">
                  <c:v>0.99422692440917126</c:v>
                </c:pt>
                <c:pt idx="599">
                  <c:v>1.0080762289054856</c:v>
                </c:pt>
                <c:pt idx="600">
                  <c:v>1.0219650333926846</c:v>
                </c:pt>
                <c:pt idx="601">
                  <c:v>1.0359054917141173</c:v>
                </c:pt>
                <c:pt idx="602">
                  <c:v>1.049900642330621</c:v>
                </c:pt>
                <c:pt idx="603">
                  <c:v>1.0639504852421957</c:v>
                </c:pt>
                <c:pt idx="604">
                  <c:v>1.0780428666054922</c:v>
                </c:pt>
                <c:pt idx="605">
                  <c:v>1.092168671037999</c:v>
                </c:pt>
                <c:pt idx="606">
                  <c:v>1.1063278985397156</c:v>
                </c:pt>
                <c:pt idx="607">
                  <c:v>1.120526626032317</c:v>
                </c:pt>
                <c:pt idx="608">
                  <c:v>1.1348104304283622</c:v>
                </c:pt>
                <c:pt idx="609">
                  <c:v>1.1491945040320375</c:v>
                </c:pt>
                <c:pt idx="610">
                  <c:v>1.1636545391566449</c:v>
                </c:pt>
                <c:pt idx="611">
                  <c:v>1.1781601511938111</c:v>
                </c:pt>
                <c:pt idx="612">
                  <c:v>1.1926931093785131</c:v>
                </c:pt>
                <c:pt idx="613">
                  <c:v>1.2072442983282388</c:v>
                </c:pt>
                <c:pt idx="614">
                  <c:v>1.2218167565038254</c:v>
                </c:pt>
                <c:pt idx="615">
                  <c:v>1.2364074454444356</c:v>
                </c:pt>
                <c:pt idx="616">
                  <c:v>1.2510194036109068</c:v>
                </c:pt>
                <c:pt idx="617">
                  <c:v>1.2656404771598899</c:v>
                </c:pt>
                <c:pt idx="618">
                  <c:v>1.2802554737871983</c:v>
                </c:pt>
                <c:pt idx="619">
                  <c:v>1.2948492011886459</c:v>
                </c:pt>
                <c:pt idx="620">
                  <c:v>1.3094277362859068</c:v>
                </c:pt>
                <c:pt idx="621">
                  <c:v>1.3239728483139581</c:v>
                </c:pt>
                <c:pt idx="622">
                  <c:v>1.3384632680469379</c:v>
                </c:pt>
                <c:pt idx="623">
                  <c:v>1.3528746877981488</c:v>
                </c:pt>
                <c:pt idx="624">
                  <c:v>1.3671736844983804</c:v>
                </c:pt>
                <c:pt idx="625">
                  <c:v>1.3813207581567482</c:v>
                </c:pt>
                <c:pt idx="626">
                  <c:v>1.3952794472432044</c:v>
                </c:pt>
                <c:pt idx="627">
                  <c:v>1.4090406363752377</c:v>
                </c:pt>
                <c:pt idx="628">
                  <c:v>1.4225982486311732</c:v>
                </c:pt>
                <c:pt idx="629">
                  <c:v>1.4359401301676622</c:v>
                </c:pt>
                <c:pt idx="630">
                  <c:v>1.4490389348371688</c:v>
                </c:pt>
                <c:pt idx="631">
                  <c:v>1.4618764318746695</c:v>
                </c:pt>
                <c:pt idx="632">
                  <c:v>1.4744435058976524</c:v>
                </c:pt>
                <c:pt idx="633">
                  <c:v>1.4867219261410938</c:v>
                </c:pt>
                <c:pt idx="634">
                  <c:v>1.4986904233791329</c:v>
                </c:pt>
                <c:pt idx="635">
                  <c:v>1.5103246899250715</c:v>
                </c:pt>
                <c:pt idx="636">
                  <c:v>1.5216186488572347</c:v>
                </c:pt>
                <c:pt idx="637">
                  <c:v>1.5325783770972974</c:v>
                </c:pt>
                <c:pt idx="638">
                  <c:v>1.5432129900277716</c:v>
                </c:pt>
                <c:pt idx="639">
                  <c:v>1.5535194491878193</c:v>
                </c:pt>
                <c:pt idx="640">
                  <c:v>1.5634643315082311</c:v>
                </c:pt>
                <c:pt idx="641">
                  <c:v>1.5730172523806341</c:v>
                </c:pt>
                <c:pt idx="642">
                  <c:v>1.5821630195008414</c:v>
                </c:pt>
                <c:pt idx="643">
                  <c:v>1.5909016328688541</c:v>
                </c:pt>
                <c:pt idx="644">
                  <c:v>1.5992300540238338</c:v>
                </c:pt>
                <c:pt idx="645">
                  <c:v>1.607151321426618</c:v>
                </c:pt>
                <c:pt idx="646">
                  <c:v>1.6146472043121833</c:v>
                </c:pt>
                <c:pt idx="647">
                  <c:v>1.6217177026805303</c:v>
                </c:pt>
                <c:pt idx="648">
                  <c:v>1.6283597780708201</c:v>
                </c:pt>
                <c:pt idx="649">
                  <c:v>1.6345582381788679</c:v>
                </c:pt>
                <c:pt idx="650">
                  <c:v>1.6402918137788121</c:v>
                </c:pt>
                <c:pt idx="651">
                  <c:v>1.6455453125664663</c:v>
                </c:pt>
                <c:pt idx="652">
                  <c:v>1.650324811463505</c:v>
                </c:pt>
                <c:pt idx="653">
                  <c:v>1.6546485412349521</c:v>
                </c:pt>
                <c:pt idx="654">
                  <c:v>1.6585195403416446</c:v>
                </c:pt>
                <c:pt idx="655">
                  <c:v>1.6619195780185589</c:v>
                </c:pt>
                <c:pt idx="656">
                  <c:v>1.664836500422346</c:v>
                </c:pt>
                <c:pt idx="657">
                  <c:v>1.6672672690921686</c:v>
                </c:pt>
                <c:pt idx="658">
                  <c:v>1.6692331532538875</c:v>
                </c:pt>
                <c:pt idx="659">
                  <c:v>1.6707675759767129</c:v>
                </c:pt>
                <c:pt idx="660">
                  <c:v>1.6719191526340416</c:v>
                </c:pt>
                <c:pt idx="661">
                  <c:v>1.6726848447650358</c:v>
                </c:pt>
                <c:pt idx="662">
                  <c:v>1.673049460065509</c:v>
                </c:pt>
                <c:pt idx="663">
                  <c:v>1.6730221139179735</c:v>
                </c:pt>
                <c:pt idx="664">
                  <c:v>1.6726331909308019</c:v>
                </c:pt>
                <c:pt idx="665">
                  <c:v>1.6718887680256689</c:v>
                </c:pt>
                <c:pt idx="666">
                  <c:v>1.6708040375067603</c:v>
                </c:pt>
                <c:pt idx="667">
                  <c:v>1.6694002685999378</c:v>
                </c:pt>
                <c:pt idx="668">
                  <c:v>1.6676926536093877</c:v>
                </c:pt>
                <c:pt idx="669">
                  <c:v>1.6656842309959468</c:v>
                </c:pt>
                <c:pt idx="670">
                  <c:v>1.6633658853771032</c:v>
                </c:pt>
                <c:pt idx="671">
                  <c:v>1.6607254629095087</c:v>
                </c:pt>
                <c:pt idx="672">
                  <c:v>1.6577447328281387</c:v>
                </c:pt>
                <c:pt idx="673">
                  <c:v>1.6544115412896443</c:v>
                </c:pt>
                <c:pt idx="674">
                  <c:v>1.6507258882940257</c:v>
                </c:pt>
                <c:pt idx="675">
                  <c:v>1.6467090430671436</c:v>
                </c:pt>
                <c:pt idx="676">
                  <c:v>1.6423913902173712</c:v>
                </c:pt>
                <c:pt idx="677">
                  <c:v>1.6378093912747558</c:v>
                </c:pt>
                <c:pt idx="678">
                  <c:v>1.6329934308476695</c:v>
                </c:pt>
                <c:pt idx="679">
                  <c:v>1.6279617397011368</c:v>
                </c:pt>
                <c:pt idx="680">
                  <c:v>1.6227021639918082</c:v>
                </c:pt>
                <c:pt idx="681">
                  <c:v>1.61719647295466</c:v>
                </c:pt>
                <c:pt idx="682">
                  <c:v>1.611429474285506</c:v>
                </c:pt>
                <c:pt idx="683">
                  <c:v>1.6053859756801594</c:v>
                </c:pt>
                <c:pt idx="684">
                  <c:v>1.5990720540602952</c:v>
                </c:pt>
                <c:pt idx="685">
                  <c:v>1.592484670965076</c:v>
                </c:pt>
                <c:pt idx="686">
                  <c:v>1.5856359802378506</c:v>
                </c:pt>
                <c:pt idx="687">
                  <c:v>1.5785472511044805</c:v>
                </c:pt>
                <c:pt idx="688">
                  <c:v>1.5712488681733381</c:v>
                </c:pt>
                <c:pt idx="689">
                  <c:v>1.5637529852877727</c:v>
                </c:pt>
                <c:pt idx="690">
                  <c:v>1.5560687178302959</c:v>
                </c:pt>
                <c:pt idx="691">
                  <c:v>1.548196065800908</c:v>
                </c:pt>
                <c:pt idx="692">
                  <c:v>1.5401411061212833</c:v>
                </c:pt>
                <c:pt idx="693">
                  <c:v>1.5318947234089098</c:v>
                </c:pt>
                <c:pt idx="694">
                  <c:v>1.5234569176637882</c:v>
                </c:pt>
                <c:pt idx="695">
                  <c:v>1.5148155350425687</c:v>
                </c:pt>
                <c:pt idx="696">
                  <c:v>1.5059614601627398</c:v>
                </c:pt>
                <c:pt idx="697">
                  <c:v>1.4968795007201152</c:v>
                </c:pt>
                <c:pt idx="698">
                  <c:v>1.4875514259496709</c:v>
                </c:pt>
                <c:pt idx="699">
                  <c:v>1.4779681204688953</c:v>
                </c:pt>
                <c:pt idx="700">
                  <c:v>1.4681326227386253</c:v>
                </c:pt>
                <c:pt idx="701">
                  <c:v>1.4580570866022107</c:v>
                </c:pt>
                <c:pt idx="702">
                  <c:v>1.4477506274421628</c:v>
                </c:pt>
                <c:pt idx="703">
                  <c:v>1.4372041298759699</c:v>
                </c:pt>
                <c:pt idx="704">
                  <c:v>1.426384170834422</c:v>
                </c:pt>
                <c:pt idx="705">
                  <c:v>1.4152725195524953</c:v>
                </c:pt>
                <c:pt idx="706">
                  <c:v>1.4038630991085157</c:v>
                </c:pt>
                <c:pt idx="707">
                  <c:v>1.3921559095024822</c:v>
                </c:pt>
                <c:pt idx="708">
                  <c:v>1.3801357584302096</c:v>
                </c:pt>
                <c:pt idx="709">
                  <c:v>1.3677692228224869</c:v>
                </c:pt>
                <c:pt idx="710">
                  <c:v>1.3550198411492673</c:v>
                </c:pt>
                <c:pt idx="711">
                  <c:v>1.3418633057238525</c:v>
                </c:pt>
                <c:pt idx="712">
                  <c:v>1.328317847311266</c:v>
                </c:pt>
                <c:pt idx="713">
                  <c:v>1.3143925812940196</c:v>
                </c:pt>
                <c:pt idx="714">
                  <c:v>1.3000783922896015</c:v>
                </c:pt>
                <c:pt idx="715">
                  <c:v>1.2853783187588494</c:v>
                </c:pt>
                <c:pt idx="716">
                  <c:v>1.2703105914667865</c:v>
                </c:pt>
                <c:pt idx="717">
                  <c:v>1.2548843257959248</c:v>
                </c:pt>
                <c:pt idx="718">
                  <c:v>1.2391086371287761</c:v>
                </c:pt>
                <c:pt idx="719">
                  <c:v>1.2229865639261777</c:v>
                </c:pt>
                <c:pt idx="720">
                  <c:v>1.2065211446489665</c:v>
                </c:pt>
                <c:pt idx="721">
                  <c:v>1.1897245331404922</c:v>
                </c:pt>
                <c:pt idx="722">
                  <c:v>1.172599767861592</c:v>
                </c:pt>
                <c:pt idx="723">
                  <c:v>1.1551650795772892</c:v>
                </c:pt>
                <c:pt idx="724">
                  <c:v>1.1374326221309332</c:v>
                </c:pt>
                <c:pt idx="725">
                  <c:v>1.1194267032092222</c:v>
                </c:pt>
                <c:pt idx="726">
                  <c:v>1.1011837843422034</c:v>
                </c:pt>
                <c:pt idx="727">
                  <c:v>1.0827403270599245</c:v>
                </c:pt>
                <c:pt idx="728">
                  <c:v>1.0641267159707577</c:v>
                </c:pt>
                <c:pt idx="729">
                  <c:v>1.0453520664572153</c:v>
                </c:pt>
                <c:pt idx="730">
                  <c:v>1.0264194169801346</c:v>
                </c:pt>
                <c:pt idx="731">
                  <c:v>1.0073621906087253</c:v>
                </c:pt>
                <c:pt idx="732">
                  <c:v>0.98823507963805846</c:v>
                </c:pt>
                <c:pt idx="733">
                  <c:v>0.96909581482404261</c:v>
                </c:pt>
                <c:pt idx="734">
                  <c:v>0.94999301154007421</c:v>
                </c:pt>
                <c:pt idx="735">
                  <c:v>0.93095097747285138</c:v>
                </c:pt>
                <c:pt idx="736">
                  <c:v>0.91196667416153665</c:v>
                </c:pt>
                <c:pt idx="737">
                  <c:v>0.89304010160613034</c:v>
                </c:pt>
                <c:pt idx="738">
                  <c:v>0.87418949057165607</c:v>
                </c:pt>
                <c:pt idx="739">
                  <c:v>0.85543307182313721</c:v>
                </c:pt>
                <c:pt idx="740">
                  <c:v>0.8367799607430858</c:v>
                </c:pt>
                <c:pt idx="741">
                  <c:v>0.81825750347903758</c:v>
                </c:pt>
                <c:pt idx="742">
                  <c:v>0.79991127694355146</c:v>
                </c:pt>
                <c:pt idx="743">
                  <c:v>0.78176862728416285</c:v>
                </c:pt>
                <c:pt idx="744">
                  <c:v>0.7638569006484075</c:v>
                </c:pt>
                <c:pt idx="745">
                  <c:v>0.74620040472298343</c:v>
                </c:pt>
                <c:pt idx="746">
                  <c:v>0.72883256257710094</c:v>
                </c:pt>
                <c:pt idx="747">
                  <c:v>0.71177464343662067</c:v>
                </c:pt>
                <c:pt idx="748">
                  <c:v>0.69504183960572929</c:v>
                </c:pt>
                <c:pt idx="749">
                  <c:v>0.6786432664669384</c:v>
                </c:pt>
                <c:pt idx="750">
                  <c:v>0.66260627016778373</c:v>
                </c:pt>
                <c:pt idx="751">
                  <c:v>0.64694908147328889</c:v>
                </c:pt>
                <c:pt idx="752">
                  <c:v>0.63166258500094186</c:v>
                </c:pt>
                <c:pt idx="753">
                  <c:v>0.6167315884465564</c:v>
                </c:pt>
                <c:pt idx="754">
                  <c:v>0.60215609181013263</c:v>
                </c:pt>
                <c:pt idx="755">
                  <c:v>0.5879391335525076</c:v>
                </c:pt>
                <c:pt idx="756">
                  <c:v>0.57409286751703059</c:v>
                </c:pt>
                <c:pt idx="757">
                  <c:v>0.56063248600788784</c:v>
                </c:pt>
                <c:pt idx="758">
                  <c:v>0.54755798902507946</c:v>
                </c:pt>
                <c:pt idx="759">
                  <c:v>0.53484810734274435</c:v>
                </c:pt>
                <c:pt idx="760">
                  <c:v>0.52247853327418459</c:v>
                </c:pt>
                <c:pt idx="761">
                  <c:v>0.51044622835856268</c:v>
                </c:pt>
                <c:pt idx="762">
                  <c:v>0.4987451156742041</c:v>
                </c:pt>
                <c:pt idx="763">
                  <c:v>0.48735392599524785</c:v>
                </c:pt>
                <c:pt idx="764">
                  <c:v>0.47625442855667027</c:v>
                </c:pt>
                <c:pt idx="765">
                  <c:v>0.465440546436797</c:v>
                </c:pt>
                <c:pt idx="766">
                  <c:v>0.45492443347897682</c:v>
                </c:pt>
                <c:pt idx="767">
                  <c:v>0.44469089737902368</c:v>
                </c:pt>
                <c:pt idx="768">
                  <c:v>0.43473082275442554</c:v>
                </c:pt>
                <c:pt idx="769">
                  <c:v>0.42505332498769416</c:v>
                </c:pt>
                <c:pt idx="770">
                  <c:v>0.41567359638301621</c:v>
                </c:pt>
                <c:pt idx="771">
                  <c:v>0.40660379078374054</c:v>
                </c:pt>
                <c:pt idx="772">
                  <c:v>0.39784694665070458</c:v>
                </c:pt>
                <c:pt idx="773">
                  <c:v>0.38938483321888456</c:v>
                </c:pt>
                <c:pt idx="774">
                  <c:v>0.38120833510576879</c:v>
                </c:pt>
                <c:pt idx="775">
                  <c:v>0.3733083369288453</c:v>
                </c:pt>
                <c:pt idx="776">
                  <c:v>0.36565749254057867</c:v>
                </c:pt>
                <c:pt idx="777">
                  <c:v>0.35823453271510786</c:v>
                </c:pt>
                <c:pt idx="778">
                  <c:v>0.35103034206992106</c:v>
                </c:pt>
                <c:pt idx="779">
                  <c:v>0.34404492060501829</c:v>
                </c:pt>
                <c:pt idx="780">
                  <c:v>0.33728434524207418</c:v>
                </c:pt>
                <c:pt idx="781">
                  <c:v>0.33077292366778682</c:v>
                </c:pt>
                <c:pt idx="782">
                  <c:v>0.32453496356885453</c:v>
                </c:pt>
                <c:pt idx="783">
                  <c:v>0.31856134956276549</c:v>
                </c:pt>
                <c:pt idx="784">
                  <c:v>0.31284904318868234</c:v>
                </c:pt>
                <c:pt idx="785">
                  <c:v>0.3073950059857678</c:v>
                </c:pt>
                <c:pt idx="786">
                  <c:v>0.30219194564801255</c:v>
                </c:pt>
                <c:pt idx="787">
                  <c:v>0.29724138140583506</c:v>
                </c:pt>
                <c:pt idx="788">
                  <c:v>0.29254665556615639</c:v>
                </c:pt>
                <c:pt idx="789">
                  <c:v>0.28809014505612035</c:v>
                </c:pt>
                <c:pt idx="790">
                  <c:v>0.28383933834476804</c:v>
                </c:pt>
                <c:pt idx="791">
                  <c:v>0.27977600466707581</c:v>
                </c:pt>
                <c:pt idx="792">
                  <c:v>0.27590774017513686</c:v>
                </c:pt>
                <c:pt idx="793">
                  <c:v>0.27225551024872841</c:v>
                </c:pt>
                <c:pt idx="794">
                  <c:v>0.26884909180405575</c:v>
                </c:pt>
                <c:pt idx="795">
                  <c:v>0.26572464252508249</c:v>
                </c:pt>
                <c:pt idx="796">
                  <c:v>0.26290859702109298</c:v>
                </c:pt>
                <c:pt idx="797">
                  <c:v>0.26041402067368752</c:v>
                </c:pt>
                <c:pt idx="798">
                  <c:v>0.25824820578887558</c:v>
                </c:pt>
                <c:pt idx="799">
                  <c:v>0.25640507544498259</c:v>
                </c:pt>
                <c:pt idx="800">
                  <c:v>0.25487277964474314</c:v>
                </c:pt>
                <c:pt idx="801">
                  <c:v>0.25366316838542269</c:v>
                </c:pt>
                <c:pt idx="802">
                  <c:v>0.25281604550398945</c:v>
                </c:pt>
                <c:pt idx="803">
                  <c:v>0.25238367252684479</c:v>
                </c:pt>
                <c:pt idx="804">
                  <c:v>0.25240980329004536</c:v>
                </c:pt>
                <c:pt idx="805">
                  <c:v>0.25291023778994509</c:v>
                </c:pt>
                <c:pt idx="806">
                  <c:v>0.25388254525787418</c:v>
                </c:pt>
                <c:pt idx="807">
                  <c:v>0.25534282953627008</c:v>
                </c:pt>
                <c:pt idx="808">
                  <c:v>0.25733545215335718</c:v>
                </c:pt>
                <c:pt idx="809">
                  <c:v>0.25990599002169457</c:v>
                </c:pt>
                <c:pt idx="810">
                  <c:v>0.26308543544182256</c:v>
                </c:pt>
                <c:pt idx="811">
                  <c:v>0.26689384225526713</c:v>
                </c:pt>
                <c:pt idx="812">
                  <c:v>0.27133850276803778</c:v>
                </c:pt>
                <c:pt idx="813">
                  <c:v>0.27641972082621824</c:v>
                </c:pt>
                <c:pt idx="814">
                  <c:v>0.2821435733514831</c:v>
                </c:pt>
                <c:pt idx="815">
                  <c:v>0.28852160649501385</c:v>
                </c:pt>
                <c:pt idx="816">
                  <c:v>0.29556688563841099</c:v>
                </c:pt>
                <c:pt idx="817">
                  <c:v>0.30327941078167442</c:v>
                </c:pt>
                <c:pt idx="818">
                  <c:v>0.31164277423628284</c:v>
                </c:pt>
                <c:pt idx="819">
                  <c:v>0.32063357985378921</c:v>
                </c:pt>
                <c:pt idx="820">
                  <c:v>0.33024423148210041</c:v>
                </c:pt>
                <c:pt idx="821">
                  <c:v>0.34047472912121635</c:v>
                </c:pt>
                <c:pt idx="822">
                  <c:v>0.35132507277113706</c:v>
                </c:pt>
                <c:pt idx="823">
                  <c:v>0.36278918551018796</c:v>
                </c:pt>
                <c:pt idx="824">
                  <c:v>0.37484579811250812</c:v>
                </c:pt>
                <c:pt idx="825">
                  <c:v>0.38746756443056202</c:v>
                </c:pt>
                <c:pt idx="826">
                  <c:v>0.40062409985597691</c:v>
                </c:pt>
                <c:pt idx="827">
                  <c:v>0.41429413516289187</c:v>
                </c:pt>
                <c:pt idx="828">
                  <c:v>0.4284624780471204</c:v>
                </c:pt>
                <c:pt idx="829">
                  <c:v>0.44312305158698806</c:v>
                </c:pt>
                <c:pt idx="830">
                  <c:v>0.45825458655663387</c:v>
                </c:pt>
                <c:pt idx="831">
                  <c:v>0.47382669834768498</c:v>
                </c:pt>
                <c:pt idx="832">
                  <c:v>0.4898059638909314</c:v>
                </c:pt>
                <c:pt idx="833">
                  <c:v>0.50614072935213938</c:v>
                </c:pt>
                <c:pt idx="834">
                  <c:v>0.52279453320126146</c:v>
                </c:pt>
                <c:pt idx="835">
                  <c:v>0.53974306775159964</c:v>
                </c:pt>
                <c:pt idx="836">
                  <c:v>0.55695290993394375</c:v>
                </c:pt>
                <c:pt idx="837">
                  <c:v>0.57440279052243293</c:v>
                </c:pt>
                <c:pt idx="838">
                  <c:v>0.59205624798701961</c:v>
                </c:pt>
                <c:pt idx="839">
                  <c:v>0.60987985925849397</c:v>
                </c:pt>
                <c:pt idx="840">
                  <c:v>0.62782804742429676</c:v>
                </c:pt>
                <c:pt idx="841">
                  <c:v>0.64586131249354328</c:v>
                </c:pt>
                <c:pt idx="842">
                  <c:v>0.66394623139702358</c:v>
                </c:pt>
                <c:pt idx="843">
                  <c:v>0.68205545798720202</c:v>
                </c:pt>
                <c:pt idx="844">
                  <c:v>0.70014949227319401</c:v>
                </c:pt>
                <c:pt idx="845">
                  <c:v>0.71821314195081332</c:v>
                </c:pt>
                <c:pt idx="846">
                  <c:v>0.73623121471587349</c:v>
                </c:pt>
                <c:pt idx="847">
                  <c:v>0.75420067210753716</c:v>
                </c:pt>
                <c:pt idx="848">
                  <c:v>0.77212455258664159</c:v>
                </c:pt>
                <c:pt idx="849">
                  <c:v>0.78997247154481431</c:v>
                </c:pt>
                <c:pt idx="850">
                  <c:v>0.80772012129535664</c:v>
                </c:pt>
                <c:pt idx="851">
                  <c:v>0.82532496338654682</c:v>
                </c:pt>
                <c:pt idx="852">
                  <c:v>0.84277180551419872</c:v>
                </c:pt>
                <c:pt idx="853">
                  <c:v>0.86004241691328842</c:v>
                </c:pt>
                <c:pt idx="854">
                  <c:v>0.87712464374046673</c:v>
                </c:pt>
                <c:pt idx="855">
                  <c:v>0.89400329369154763</c:v>
                </c:pt>
                <c:pt idx="856">
                  <c:v>0.91066621292318162</c:v>
                </c:pt>
                <c:pt idx="857">
                  <c:v>0.92711643989620607</c:v>
                </c:pt>
                <c:pt idx="858">
                  <c:v>0.9433539746106212</c:v>
                </c:pt>
                <c:pt idx="859">
                  <c:v>0.95935754784056593</c:v>
                </c:pt>
                <c:pt idx="860">
                  <c:v>0.97511196728185368</c:v>
                </c:pt>
                <c:pt idx="861">
                  <c:v>0.99062634831699647</c:v>
                </c:pt>
                <c:pt idx="862">
                  <c:v>1.0059280370935297</c:v>
                </c:pt>
                <c:pt idx="863">
                  <c:v>1.0210534951415009</c:v>
                </c:pt>
                <c:pt idx="864">
                  <c:v>1.0360270301476084</c:v>
                </c:pt>
                <c:pt idx="865">
                  <c:v>1.0508790267202246</c:v>
                </c:pt>
                <c:pt idx="866">
                  <c:v>1.0656368310068851</c:v>
                </c:pt>
                <c:pt idx="867">
                  <c:v>1.0803095583901019</c:v>
                </c:pt>
                <c:pt idx="868">
                  <c:v>1.094875939644014</c:v>
                </c:pt>
                <c:pt idx="869">
                  <c:v>1.109311667081923</c:v>
                </c:pt>
                <c:pt idx="870">
                  <c:v>1.1236076253213172</c:v>
                </c:pt>
                <c:pt idx="871">
                  <c:v>1.137788122048895</c:v>
                </c:pt>
                <c:pt idx="872">
                  <c:v>1.1518835418730289</c:v>
                </c:pt>
                <c:pt idx="873">
                  <c:v>1.1659212309412543</c:v>
                </c:pt>
                <c:pt idx="874">
                  <c:v>1.1799103046360835</c:v>
                </c:pt>
                <c:pt idx="875">
                  <c:v>1.1938507629575161</c:v>
                </c:pt>
                <c:pt idx="876">
                  <c:v>1.2077547597489016</c:v>
                </c:pt>
                <c:pt idx="877">
                  <c:v>1.2216435642361003</c:v>
                </c:pt>
                <c:pt idx="878">
                  <c:v>1.2355293302624621</c:v>
                </c:pt>
                <c:pt idx="879">
                  <c:v>1.2494029424454747</c:v>
                </c:pt>
                <c:pt idx="880">
                  <c:v>1.2632795930893246</c:v>
                </c:pt>
                <c:pt idx="881">
                  <c:v>1.27718358988071</c:v>
                </c:pt>
                <c:pt idx="882">
                  <c:v>1.2911453174280034</c:v>
                </c:pt>
                <c:pt idx="883">
                  <c:v>1.3051647757312055</c:v>
                </c:pt>
                <c:pt idx="884">
                  <c:v>1.3192358878686412</c:v>
                </c:pt>
                <c:pt idx="885">
                  <c:v>1.3333282692319379</c:v>
                </c:pt>
                <c:pt idx="886">
                  <c:v>1.3473993813693734</c:v>
                </c:pt>
                <c:pt idx="887">
                  <c:v>1.361412762750901</c:v>
                </c:pt>
                <c:pt idx="888">
                  <c:v>1.3753623364548455</c:v>
                </c:pt>
                <c:pt idx="889">
                  <c:v>1.3892602563245562</c:v>
                </c:pt>
                <c:pt idx="890">
                  <c:v>1.4031277915858942</c:v>
                </c:pt>
                <c:pt idx="891">
                  <c:v>1.4169619037780221</c:v>
                </c:pt>
                <c:pt idx="892">
                  <c:v>1.4307443621359164</c:v>
                </c:pt>
                <c:pt idx="893">
                  <c:v>1.4444569358945532</c:v>
                </c:pt>
                <c:pt idx="894">
                  <c:v>1.4580753173672343</c:v>
                </c:pt>
                <c:pt idx="895">
                  <c:v>1.4715660834847499</c:v>
                </c:pt>
                <c:pt idx="896">
                  <c:v>1.4848927727170524</c:v>
                </c:pt>
                <c:pt idx="897">
                  <c:v>1.4980219619949318</c:v>
                </c:pt>
                <c:pt idx="898">
                  <c:v>1.5109141513275035</c:v>
                </c:pt>
                <c:pt idx="899">
                  <c:v>1.5235359176455574</c:v>
                </c:pt>
                <c:pt idx="900">
                  <c:v>1.535872068644907</c:v>
                </c:pt>
                <c:pt idx="901">
                  <c:v>1.5479104504822037</c:v>
                </c:pt>
                <c:pt idx="902">
                  <c:v>1.5596358708532605</c:v>
                </c:pt>
                <c:pt idx="903">
                  <c:v>1.571020983610542</c:v>
                </c:pt>
                <c:pt idx="904">
                  <c:v>1.5820202118414897</c:v>
                </c:pt>
                <c:pt idx="905">
                  <c:v>1.5926092478594043</c:v>
                </c:pt>
                <c:pt idx="906">
                  <c:v>1.6027728993601003</c:v>
                </c:pt>
                <c:pt idx="907">
                  <c:v>1.6124990125002276</c:v>
                </c:pt>
                <c:pt idx="908">
                  <c:v>1.6217754334364385</c:v>
                </c:pt>
                <c:pt idx="909">
                  <c:v>1.6305839314037081</c:v>
                </c:pt>
                <c:pt idx="910">
                  <c:v>1.6389093140978503</c:v>
                </c:pt>
                <c:pt idx="911">
                  <c:v>1.6467546199797027</c:v>
                </c:pt>
                <c:pt idx="912">
                  <c:v>1.6541076952059166</c:v>
                </c:pt>
                <c:pt idx="913">
                  <c:v>1.6609563859331418</c:v>
                </c:pt>
                <c:pt idx="914">
                  <c:v>1.667270307553006</c:v>
                </c:pt>
                <c:pt idx="915">
                  <c:v>1.6730221139179735</c:v>
                </c:pt>
                <c:pt idx="916">
                  <c:v>1.6781996511846957</c:v>
                </c:pt>
                <c:pt idx="917">
                  <c:v>1.6827694962839621</c:v>
                </c:pt>
                <c:pt idx="918">
                  <c:v>1.6866951876857259</c:v>
                </c:pt>
                <c:pt idx="919">
                  <c:v>1.6899554561641255</c:v>
                </c:pt>
                <c:pt idx="920">
                  <c:v>1.692571570945022</c:v>
                </c:pt>
                <c:pt idx="921">
                  <c:v>1.6945648012542767</c:v>
                </c:pt>
                <c:pt idx="922">
                  <c:v>1.6959533778569129</c:v>
                </c:pt>
                <c:pt idx="923">
                  <c:v>1.6967281853704188</c:v>
                </c:pt>
                <c:pt idx="924">
                  <c:v>1.6968892237947946</c:v>
                </c:pt>
                <c:pt idx="925">
                  <c:v>1.6964638392775755</c:v>
                </c:pt>
                <c:pt idx="926">
                  <c:v>1.69547633950546</c:v>
                </c:pt>
                <c:pt idx="927">
                  <c:v>1.693960147547658</c:v>
                </c:pt>
                <c:pt idx="928">
                  <c:v>1.6919274172475192</c:v>
                </c:pt>
                <c:pt idx="929">
                  <c:v>1.6893963793700664</c:v>
                </c:pt>
                <c:pt idx="930">
                  <c:v>1.6863761492978115</c:v>
                </c:pt>
                <c:pt idx="931">
                  <c:v>1.6828788808741042</c:v>
                </c:pt>
                <c:pt idx="932">
                  <c:v>1.6789106510206189</c:v>
                </c:pt>
                <c:pt idx="933">
                  <c:v>1.6744896905023789</c:v>
                </c:pt>
                <c:pt idx="934">
                  <c:v>1.6696554993102692</c:v>
                </c:pt>
                <c:pt idx="935">
                  <c:v>1.6644506158960117</c:v>
                </c:pt>
                <c:pt idx="936">
                  <c:v>1.6589449248588632</c:v>
                </c:pt>
                <c:pt idx="937">
                  <c:v>1.6532083107980819</c:v>
                </c:pt>
                <c:pt idx="938">
                  <c:v>1.6472924275479013</c:v>
                </c:pt>
                <c:pt idx="939">
                  <c:v>1.6412003135691584</c:v>
                </c:pt>
                <c:pt idx="940">
                  <c:v>1.6349319688618531</c:v>
                </c:pt>
                <c:pt idx="941">
                  <c:v>1.6284904318868232</c:v>
                </c:pt>
                <c:pt idx="942">
                  <c:v>1.6218908949482549</c:v>
                </c:pt>
                <c:pt idx="943">
                  <c:v>1.6151515888111716</c:v>
                </c:pt>
                <c:pt idx="944">
                  <c:v>1.6082846673189228</c:v>
                </c:pt>
                <c:pt idx="945">
                  <c:v>1.6012962073931827</c:v>
                </c:pt>
                <c:pt idx="946">
                  <c:v>1.5941862090339518</c:v>
                </c:pt>
                <c:pt idx="947">
                  <c:v>1.5869425183978803</c:v>
                </c:pt>
                <c:pt idx="948">
                  <c:v>1.579556020102457</c:v>
                </c:pt>
                <c:pt idx="949">
                  <c:v>1.5720145603043323</c:v>
                </c:pt>
                <c:pt idx="950">
                  <c:v>1.5643029466993199</c:v>
                </c:pt>
                <c:pt idx="951">
                  <c:v>1.5563968716007219</c:v>
                </c:pt>
                <c:pt idx="952">
                  <c:v>1.5482781042435143</c:v>
                </c:pt>
                <c:pt idx="953">
                  <c:v>1.5399314523235108</c:v>
                </c:pt>
                <c:pt idx="954">
                  <c:v>1.5313417235365254</c:v>
                </c:pt>
                <c:pt idx="955">
                  <c:v>1.5224754948133472</c:v>
                </c:pt>
                <c:pt idx="956">
                  <c:v>1.5133175738497906</c:v>
                </c:pt>
                <c:pt idx="957">
                  <c:v>1.5039074606367397</c:v>
                </c:pt>
                <c:pt idx="958">
                  <c:v>1.4943484628426624</c:v>
                </c:pt>
                <c:pt idx="959">
                  <c:v>1.4847286958318393</c:v>
                </c:pt>
                <c:pt idx="960">
                  <c:v>1.4750694288301318</c:v>
                </c:pt>
                <c:pt idx="961">
                  <c:v>1.4653220464641432</c:v>
                </c:pt>
                <c:pt idx="962">
                  <c:v>1.4554105872129413</c:v>
                </c:pt>
                <c:pt idx="963">
                  <c:v>1.4452682049381065</c:v>
                </c:pt>
                <c:pt idx="964">
                  <c:v>1.4348705919529403</c:v>
                </c:pt>
                <c:pt idx="965">
                  <c:v>1.4242359790224663</c:v>
                </c:pt>
                <c:pt idx="966">
                  <c:v>1.4133947507550575</c:v>
                </c:pt>
                <c:pt idx="967">
                  <c:v>1.4023864071415981</c:v>
                </c:pt>
                <c:pt idx="968">
                  <c:v>1.3912534866338107</c:v>
                </c:pt>
                <c:pt idx="969">
                  <c:v>1.3800172584575556</c:v>
                </c:pt>
                <c:pt idx="970">
                  <c:v>1.3687111456820431</c:v>
                </c:pt>
                <c:pt idx="971">
                  <c:v>1.3573473021506226</c:v>
                </c:pt>
                <c:pt idx="972">
                  <c:v>1.3459105355591072</c:v>
                </c:pt>
                <c:pt idx="973">
                  <c:v>1.3343704612991243</c:v>
                </c:pt>
                <c:pt idx="974">
                  <c:v>1.3226784639972773</c:v>
                </c:pt>
                <c:pt idx="975">
                  <c:v>1.3107980821235194</c:v>
                </c:pt>
                <c:pt idx="976">
                  <c:v>1.2986989310694774</c:v>
                </c:pt>
                <c:pt idx="977">
                  <c:v>1.2863688569918021</c:v>
                </c:pt>
                <c:pt idx="978">
                  <c:v>1.2737987445079819</c:v>
                </c:pt>
                <c:pt idx="979">
                  <c:v>1.2609825166963422</c:v>
                </c:pt>
                <c:pt idx="980">
                  <c:v>1.2479171350960456</c:v>
                </c:pt>
                <c:pt idx="981">
                  <c:v>1.2345904458637431</c:v>
                </c:pt>
                <c:pt idx="982">
                  <c:v>1.2210237182252957</c:v>
                </c:pt>
                <c:pt idx="983">
                  <c:v>1.2072412598674016</c:v>
                </c:pt>
                <c:pt idx="984">
                  <c:v>1.1932643400159215</c:v>
                </c:pt>
                <c:pt idx="985">
                  <c:v>1.1790595356016456</c:v>
                </c:pt>
                <c:pt idx="986">
                  <c:v>1.1646086158595501</c:v>
                </c:pt>
                <c:pt idx="987">
                  <c:v>1.1499176577113097</c:v>
                </c:pt>
                <c:pt idx="988">
                  <c:v>1.1350140073044599</c:v>
                </c:pt>
                <c:pt idx="989">
                  <c:v>1.119915895404024</c:v>
                </c:pt>
                <c:pt idx="990">
                  <c:v>1.1046233220100026</c:v>
                </c:pt>
                <c:pt idx="991">
                  <c:v>1.0891362871223953</c:v>
                </c:pt>
                <c:pt idx="992">
                  <c:v>1.0734699830453884</c:v>
                </c:pt>
                <c:pt idx="993">
                  <c:v>1.0576183328573079</c:v>
                </c:pt>
                <c:pt idx="994">
                  <c:v>1.0415934904015023</c:v>
                </c:pt>
                <c:pt idx="995">
                  <c:v>1.025398494138809</c:v>
                </c:pt>
                <c:pt idx="996">
                  <c:v>1.00904245945174</c:v>
                </c:pt>
                <c:pt idx="997">
                  <c:v>0.99254057864448175</c:v>
                </c:pt>
                <c:pt idx="998">
                  <c:v>0.9759050055603834</c:v>
                </c:pt>
                <c:pt idx="999">
                  <c:v>0.95915397096446808</c:v>
                </c:pt>
                <c:pt idx="1000">
                  <c:v>0.94229051331757374</c:v>
                </c:pt>
                <c:pt idx="1001">
                  <c:v>0.92533286338472376</c:v>
                </c:pt>
                <c:pt idx="1002">
                  <c:v>0.90829317500926721</c:v>
                </c:pt>
                <c:pt idx="1003">
                  <c:v>0.89119271741706518</c:v>
                </c:pt>
                <c:pt idx="1004">
                  <c:v>0.87403756752979211</c:v>
                </c:pt>
                <c:pt idx="1005">
                  <c:v>0.85684291765163434</c:v>
                </c:pt>
                <c:pt idx="1006">
                  <c:v>0.83962092162594115</c:v>
                </c:pt>
                <c:pt idx="1007">
                  <c:v>0.82239284867857332</c:v>
                </c:pt>
                <c:pt idx="1008">
                  <c:v>0.80519212187874112</c:v>
                </c:pt>
                <c:pt idx="1009">
                  <c:v>0.78804608737397985</c:v>
                </c:pt>
                <c:pt idx="1010">
                  <c:v>0.77097297592931324</c:v>
                </c:pt>
                <c:pt idx="1011">
                  <c:v>0.75398494138809047</c:v>
                </c:pt>
                <c:pt idx="1012">
                  <c:v>0.73709717605449776</c:v>
                </c:pt>
                <c:pt idx="1013">
                  <c:v>0.72034006453690813</c:v>
                </c:pt>
                <c:pt idx="1014">
                  <c:v>0.70374095298285699</c:v>
                </c:pt>
                <c:pt idx="1015">
                  <c:v>0.68732718753987976</c:v>
                </c:pt>
                <c:pt idx="1016">
                  <c:v>0.67112307589467468</c:v>
                </c:pt>
                <c:pt idx="1017">
                  <c:v>0.65514381035142832</c:v>
                </c:pt>
                <c:pt idx="1018">
                  <c:v>0.63939546783181511</c:v>
                </c:pt>
                <c:pt idx="1019">
                  <c:v>0.62387500987499767</c:v>
                </c:pt>
                <c:pt idx="1020">
                  <c:v>0.60857939802013883</c:v>
                </c:pt>
                <c:pt idx="1021">
                  <c:v>0.59351774764975052</c:v>
                </c:pt>
                <c:pt idx="1022">
                  <c:v>0.5787204433722053</c:v>
                </c:pt>
                <c:pt idx="1023">
                  <c:v>0.56421179287420165</c:v>
                </c:pt>
                <c:pt idx="1024">
                  <c:v>0.54998875769490208</c:v>
                </c:pt>
                <c:pt idx="1025">
                  <c:v>0.53602703014760833</c:v>
                </c:pt>
                <c:pt idx="1026">
                  <c:v>0.52231141792813429</c:v>
                </c:pt>
                <c:pt idx="1027">
                  <c:v>0.50882065181061875</c:v>
                </c:pt>
                <c:pt idx="1028">
                  <c:v>0.49557903948176008</c:v>
                </c:pt>
                <c:pt idx="1029">
                  <c:v>0.4826017732457446</c:v>
                </c:pt>
                <c:pt idx="1030">
                  <c:v>0.46990404540675879</c:v>
                </c:pt>
                <c:pt idx="1031">
                  <c:v>0.45747066366061606</c:v>
                </c:pt>
                <c:pt idx="1032">
                  <c:v>0.44529858954647927</c:v>
                </c:pt>
                <c:pt idx="1033">
                  <c:v>0.43338478460351126</c:v>
                </c:pt>
                <c:pt idx="1034">
                  <c:v>0.42170494114501356</c:v>
                </c:pt>
                <c:pt idx="1035">
                  <c:v>0.41024994378847451</c:v>
                </c:pt>
                <c:pt idx="1036">
                  <c:v>0.39902586945556856</c:v>
                </c:pt>
                <c:pt idx="1037">
                  <c:v>0.38805094891131942</c:v>
                </c:pt>
                <c:pt idx="1038">
                  <c:v>0.37734645138158812</c:v>
                </c:pt>
                <c:pt idx="1039">
                  <c:v>0.36691541532721184</c:v>
                </c:pt>
                <c:pt idx="1040">
                  <c:v>0.35674872536567875</c:v>
                </c:pt>
                <c:pt idx="1041">
                  <c:v>0.34682511227112789</c:v>
                </c:pt>
                <c:pt idx="1042">
                  <c:v>0.33715065296523394</c:v>
                </c:pt>
                <c:pt idx="1043">
                  <c:v>0.32773446283050855</c:v>
                </c:pt>
                <c:pt idx="1044">
                  <c:v>0.3185704649452773</c:v>
                </c:pt>
                <c:pt idx="1045">
                  <c:v>0.30963739008367919</c:v>
                </c:pt>
                <c:pt idx="1046">
                  <c:v>0.30088874979490388</c:v>
                </c:pt>
                <c:pt idx="1047">
                  <c:v>0.29230236331483922</c:v>
                </c:pt>
                <c:pt idx="1048">
                  <c:v>0.28386789987663846</c:v>
                </c:pt>
                <c:pt idx="1049">
                  <c:v>0.27559447486281347</c:v>
                </c:pt>
                <c:pt idx="1050">
                  <c:v>0.2675118651895696</c:v>
                </c:pt>
                <c:pt idx="1051">
                  <c:v>0.259646505466191</c:v>
                </c:pt>
                <c:pt idx="1052">
                  <c:v>0.25200994184385955</c:v>
                </c:pt>
                <c:pt idx="1053">
                  <c:v>0.24461007432075205</c:v>
                </c:pt>
                <c:pt idx="1054">
                  <c:v>0.2374529798185431</c:v>
                </c:pt>
                <c:pt idx="1055">
                  <c:v>0.23052741603213475</c:v>
                </c:pt>
                <c:pt idx="1056">
                  <c:v>0.2237984406618983</c:v>
                </c:pt>
                <c:pt idx="1057">
                  <c:v>0.21723414986904233</c:v>
                </c:pt>
                <c:pt idx="1058">
                  <c:v>0.21082846673189229</c:v>
                </c:pt>
                <c:pt idx="1059">
                  <c:v>0.20458686047995525</c:v>
                </c:pt>
                <c:pt idx="1060">
                  <c:v>0.19851480034273838</c:v>
                </c:pt>
                <c:pt idx="1061">
                  <c:v>0.19263385939218627</c:v>
                </c:pt>
                <c:pt idx="1062">
                  <c:v>0.18698049915834633</c:v>
                </c:pt>
                <c:pt idx="1063">
                  <c:v>0.18157993886616794</c:v>
                </c:pt>
                <c:pt idx="1064">
                  <c:v>0.17642792467047891</c:v>
                </c:pt>
                <c:pt idx="1065">
                  <c:v>0.17150166811499964</c:v>
                </c:pt>
                <c:pt idx="1066">
                  <c:v>0.16678628074162752</c:v>
                </c:pt>
                <c:pt idx="1067">
                  <c:v>0.16228480101119974</c:v>
                </c:pt>
                <c:pt idx="1068">
                  <c:v>0.15800604046014449</c:v>
                </c:pt>
                <c:pt idx="1069">
                  <c:v>0.15395425293363393</c:v>
                </c:pt>
                <c:pt idx="1070">
                  <c:v>0.15013521150725886</c:v>
                </c:pt>
                <c:pt idx="1071">
                  <c:v>0.14655195464185661</c:v>
                </c:pt>
                <c:pt idx="1072">
                  <c:v>0.14320569772176206</c:v>
                </c:pt>
                <c:pt idx="1073">
                  <c:v>0.14010677151382195</c:v>
                </c:pt>
                <c:pt idx="1074">
                  <c:v>0.13727887601256708</c:v>
                </c:pt>
                <c:pt idx="1075">
                  <c:v>0.13475087659595156</c:v>
                </c:pt>
                <c:pt idx="1076">
                  <c:v>0.13255376556451562</c:v>
                </c:pt>
                <c:pt idx="1077">
                  <c:v>0.13070698906761791</c:v>
                </c:pt>
                <c:pt idx="1078">
                  <c:v>0.12920963556700715</c:v>
                </c:pt>
                <c:pt idx="1079">
                  <c:v>0.12805775506359499</c:v>
                </c:pt>
                <c:pt idx="1080">
                  <c:v>0.12725924755555823</c:v>
                </c:pt>
                <c:pt idx="1081">
                  <c:v>0.12682657073232981</c:v>
                </c:pt>
                <c:pt idx="1082">
                  <c:v>0.12676914382250526</c:v>
                </c:pt>
                <c:pt idx="1083">
                  <c:v>0.12709182836342423</c:v>
                </c:pt>
                <c:pt idx="1084">
                  <c:v>0.1277970551237565</c:v>
                </c:pt>
                <c:pt idx="1085">
                  <c:v>0.1288878625643394</c:v>
                </c:pt>
                <c:pt idx="1086">
                  <c:v>0.13037002376076376</c:v>
                </c:pt>
                <c:pt idx="1087">
                  <c:v>0.13225022332687153</c:v>
                </c:pt>
                <c:pt idx="1088">
                  <c:v>0.13454000741384442</c:v>
                </c:pt>
                <c:pt idx="1089">
                  <c:v>0.13725396063370141</c:v>
                </c:pt>
                <c:pt idx="1090">
                  <c:v>0.14040454067587524</c:v>
                </c:pt>
                <c:pt idx="1091">
                  <c:v>0.14400055907679404</c:v>
                </c:pt>
                <c:pt idx="1092">
                  <c:v>0.14804080045212298</c:v>
                </c:pt>
                <c:pt idx="1093">
                  <c:v>0.15250916095942438</c:v>
                </c:pt>
                <c:pt idx="1094">
                  <c:v>0.15739044829451193</c:v>
                </c:pt>
                <c:pt idx="1095">
                  <c:v>0.16267888938179476</c:v>
                </c:pt>
                <c:pt idx="1096">
                  <c:v>0.1683705342221844</c:v>
                </c:pt>
                <c:pt idx="1097">
                  <c:v>0.17446234435484359</c:v>
                </c:pt>
                <c:pt idx="1098">
                  <c:v>0.18095371208760488</c:v>
                </c:pt>
                <c:pt idx="1099">
                  <c:v>0.18784494126655199</c:v>
                </c:pt>
                <c:pt idx="1100">
                  <c:v>0.19513268958476393</c:v>
                </c:pt>
                <c:pt idx="1101">
                  <c:v>0.20279720704679835</c:v>
                </c:pt>
                <c:pt idx="1102">
                  <c:v>0.2108026398147754</c:v>
                </c:pt>
                <c:pt idx="1103">
                  <c:v>0.21911829943423858</c:v>
                </c:pt>
                <c:pt idx="1104">
                  <c:v>0.22772899360100146</c:v>
                </c:pt>
                <c:pt idx="1105">
                  <c:v>0.23663624154548271</c:v>
                </c:pt>
                <c:pt idx="1106">
                  <c:v>0.24584976634236161</c:v>
                </c:pt>
                <c:pt idx="1107">
                  <c:v>0.25537169491422423</c:v>
                </c:pt>
                <c:pt idx="1108">
                  <c:v>0.2651874426490517</c:v>
                </c:pt>
                <c:pt idx="1109">
                  <c:v>0.2752781710896528</c:v>
                </c:pt>
                <c:pt idx="1110">
                  <c:v>0.28563628408393443</c:v>
                </c:pt>
                <c:pt idx="1111">
                  <c:v>0.29626208547798022</c:v>
                </c:pt>
                <c:pt idx="1112">
                  <c:v>0.30715192911878558</c:v>
                </c:pt>
                <c:pt idx="1113">
                  <c:v>0.31828484962657316</c:v>
                </c:pt>
                <c:pt idx="1114">
                  <c:v>0.32963350085380749</c:v>
                </c:pt>
                <c:pt idx="1115">
                  <c:v>0.34114926742709212</c:v>
                </c:pt>
                <c:pt idx="1116">
                  <c:v>0.35281088012056611</c:v>
                </c:pt>
                <c:pt idx="1117">
                  <c:v>0.3646092235517176</c:v>
                </c:pt>
                <c:pt idx="1118">
                  <c:v>0.37656252848557031</c:v>
                </c:pt>
                <c:pt idx="1119">
                  <c:v>0.38867383338296152</c:v>
                </c:pt>
                <c:pt idx="1120">
                  <c:v>0.4009492151655657</c:v>
                </c:pt>
                <c:pt idx="1121">
                  <c:v>0.41337044306835929</c:v>
                </c:pt>
                <c:pt idx="1122">
                  <c:v>0.42590105556129482</c:v>
                </c:pt>
                <c:pt idx="1123">
                  <c:v>0.4385197834185115</c:v>
                </c:pt>
                <c:pt idx="1124">
                  <c:v>0.45121751125749737</c:v>
                </c:pt>
                <c:pt idx="1125">
                  <c:v>0.46398208523490342</c:v>
                </c:pt>
                <c:pt idx="1126">
                  <c:v>0.47681046688989226</c:v>
                </c:pt>
                <c:pt idx="1127">
                  <c:v>0.48969961776162668</c:v>
                </c:pt>
                <c:pt idx="1128">
                  <c:v>0.50265257631094384</c:v>
                </c:pt>
                <c:pt idx="1129">
                  <c:v>0.51565718869449484</c:v>
                </c:pt>
                <c:pt idx="1130">
                  <c:v>0.52869522414725589</c:v>
                </c:pt>
                <c:pt idx="1131">
                  <c:v>0.54173933652169159</c:v>
                </c:pt>
                <c:pt idx="1132">
                  <c:v>0.55478344889612718</c:v>
                </c:pt>
                <c:pt idx="1133">
                  <c:v>0.56782756127056278</c:v>
                </c:pt>
                <c:pt idx="1134">
                  <c:v>0.58087167364499837</c:v>
                </c:pt>
                <c:pt idx="1135">
                  <c:v>0.59391578601943396</c:v>
                </c:pt>
                <c:pt idx="1136">
                  <c:v>0.60696293685470681</c:v>
                </c:pt>
                <c:pt idx="1137">
                  <c:v>0.62002224153332886</c:v>
                </c:pt>
                <c:pt idx="1138">
                  <c:v>0.63309370005529997</c:v>
                </c:pt>
                <c:pt idx="1139">
                  <c:v>0.64617731242062015</c:v>
                </c:pt>
                <c:pt idx="1140">
                  <c:v>0.65926700170761499</c:v>
                </c:pt>
                <c:pt idx="1141">
                  <c:v>0.67236276791628435</c:v>
                </c:pt>
                <c:pt idx="1142">
                  <c:v>0.68546764950746542</c:v>
                </c:pt>
                <c:pt idx="1143">
                  <c:v>0.69857860802032123</c:v>
                </c:pt>
                <c:pt idx="1144">
                  <c:v>0.71167741268982776</c:v>
                </c:pt>
                <c:pt idx="1145">
                  <c:v>0.72475798659431068</c:v>
                </c:pt>
                <c:pt idx="1146">
                  <c:v>0.73782032973376999</c:v>
                </c:pt>
                <c:pt idx="1147">
                  <c:v>0.7508917882557411</c:v>
                </c:pt>
                <c:pt idx="1148">
                  <c:v>0.76398755446441058</c:v>
                </c:pt>
                <c:pt idx="1149">
                  <c:v>0.77712889758563897</c:v>
                </c:pt>
                <c:pt idx="1150">
                  <c:v>0.79031581761942671</c:v>
                </c:pt>
                <c:pt idx="1151">
                  <c:v>0.80355135302661074</c:v>
                </c:pt>
                <c:pt idx="1152">
                  <c:v>0.81680815765965586</c:v>
                </c:pt>
                <c:pt idx="1153">
                  <c:v>0.8300740776752128</c:v>
                </c:pt>
                <c:pt idx="1154">
                  <c:v>0.84333392076909519</c:v>
                </c:pt>
                <c:pt idx="1155">
                  <c:v>0.85659984078465201</c:v>
                </c:pt>
                <c:pt idx="1156">
                  <c:v>0.86987487618272075</c:v>
                </c:pt>
                <c:pt idx="1157">
                  <c:v>0.88317118080665047</c:v>
                </c:pt>
                <c:pt idx="1158">
                  <c:v>0.89649483157811571</c:v>
                </c:pt>
                <c:pt idx="1159">
                  <c:v>0.90983975157544195</c:v>
                </c:pt>
                <c:pt idx="1160">
                  <c:v>0.92319682541611725</c:v>
                </c:pt>
                <c:pt idx="1161">
                  <c:v>0.93654478387428064</c:v>
                </c:pt>
                <c:pt idx="1162">
                  <c:v>0.94986235772407113</c:v>
                </c:pt>
                <c:pt idx="1163">
                  <c:v>0.96313435466130271</c:v>
                </c:pt>
                <c:pt idx="1164">
                  <c:v>0.97635773622513766</c:v>
                </c:pt>
                <c:pt idx="1165">
                  <c:v>0.98952946395473906</c:v>
                </c:pt>
                <c:pt idx="1166">
                  <c:v>1.0026556147717811</c:v>
                </c:pt>
                <c:pt idx="1167">
                  <c:v>1.0157483425196132</c:v>
                </c:pt>
                <c:pt idx="1168">
                  <c:v>1.0288015702765605</c:v>
                </c:pt>
                <c:pt idx="1169">
                  <c:v>1.0417909903559253</c:v>
                </c:pt>
                <c:pt idx="1170">
                  <c:v>1.0546922950710087</c:v>
                </c:pt>
                <c:pt idx="1171">
                  <c:v>1.0674842151959503</c:v>
                </c:pt>
                <c:pt idx="1172">
                  <c:v>1.0801637122699126</c:v>
                </c:pt>
                <c:pt idx="1173">
                  <c:v>1.0927216709103835</c:v>
                </c:pt>
                <c:pt idx="1174">
                  <c:v>1.1051459372740144</c:v>
                </c:pt>
                <c:pt idx="1175">
                  <c:v>1.1174182805957813</c:v>
                </c:pt>
                <c:pt idx="1176">
                  <c:v>1.1295143931889862</c:v>
                </c:pt>
                <c:pt idx="1177">
                  <c:v>1.1414221212102795</c:v>
                </c:pt>
                <c:pt idx="1178">
                  <c:v>1.1531293108163128</c:v>
                </c:pt>
                <c:pt idx="1179">
                  <c:v>1.1646146927812246</c:v>
                </c:pt>
                <c:pt idx="1180">
                  <c:v>1.1758630748008287</c:v>
                </c:pt>
                <c:pt idx="1181">
                  <c:v>1.1868501491884269</c:v>
                </c:pt>
                <c:pt idx="1182">
                  <c:v>1.1975607236398329</c:v>
                </c:pt>
                <c:pt idx="1183">
                  <c:v>1.2079978366158839</c:v>
                </c:pt>
                <c:pt idx="1184">
                  <c:v>1.2181584496557423</c:v>
                </c:pt>
                <c:pt idx="1185">
                  <c:v>1.2280334473768966</c:v>
                </c:pt>
                <c:pt idx="1186">
                  <c:v>1.237601560553486</c:v>
                </c:pt>
                <c:pt idx="1187">
                  <c:v>1.2468445584204864</c:v>
                </c:pt>
                <c:pt idx="1188">
                  <c:v>1.2557381332911999</c:v>
                </c:pt>
                <c:pt idx="1189">
                  <c:v>1.2642762082439518</c:v>
                </c:pt>
                <c:pt idx="1190">
                  <c:v>1.2724496678962305</c:v>
                </c:pt>
                <c:pt idx="1191">
                  <c:v>1.2802585122480354</c:v>
                </c:pt>
                <c:pt idx="1192">
                  <c:v>1.2876966643776928</c:v>
                </c:pt>
                <c:pt idx="1193">
                  <c:v>1.2947641242852019</c:v>
                </c:pt>
                <c:pt idx="1194">
                  <c:v>1.3014578535097261</c:v>
                </c:pt>
                <c:pt idx="1195">
                  <c:v>1.3077778520512648</c:v>
                </c:pt>
                <c:pt idx="1196">
                  <c:v>1.3137150045273067</c:v>
                </c:pt>
                <c:pt idx="1197">
                  <c:v>1.3192510801728277</c:v>
                </c:pt>
                <c:pt idx="1198">
                  <c:v>1.324376963605316</c:v>
                </c:pt>
                <c:pt idx="1199">
                  <c:v>1.3290774625205855</c:v>
                </c:pt>
                <c:pt idx="1200">
                  <c:v>1.333340423075287</c:v>
                </c:pt>
                <c:pt idx="1201">
                  <c:v>1.3371719221910947</c:v>
                </c:pt>
                <c:pt idx="1202">
                  <c:v>1.3405901906330329</c:v>
                </c:pt>
                <c:pt idx="1203">
                  <c:v>1.3436073822444501</c:v>
                </c:pt>
                <c:pt idx="1204">
                  <c:v>1.3462174201036721</c:v>
                </c:pt>
                <c:pt idx="1205">
                  <c:v>1.348420304210699</c:v>
                </c:pt>
                <c:pt idx="1206">
                  <c:v>1.3502221114872051</c:v>
                </c:pt>
                <c:pt idx="1207">
                  <c:v>1.3516380342373766</c:v>
                </c:pt>
                <c:pt idx="1208">
                  <c:v>1.3526741493828887</c:v>
                </c:pt>
                <c:pt idx="1209">
                  <c:v>1.3533426107670898</c:v>
                </c:pt>
                <c:pt idx="1210">
                  <c:v>1.3536464568508175</c:v>
                </c:pt>
                <c:pt idx="1211">
                  <c:v>1.3535917645557465</c:v>
                </c:pt>
                <c:pt idx="1212">
                  <c:v>1.3531876492643886</c:v>
                </c:pt>
                <c:pt idx="1213">
                  <c:v>1.3524371494375809</c:v>
                </c:pt>
                <c:pt idx="1214">
                  <c:v>1.3513524189186725</c:v>
                </c:pt>
                <c:pt idx="1215">
                  <c:v>1.3499456115510127</c:v>
                </c:pt>
                <c:pt idx="1216">
                  <c:v>1.3482228042562758</c:v>
                </c:pt>
                <c:pt idx="1217">
                  <c:v>1.3461870354952996</c:v>
                </c:pt>
                <c:pt idx="1218">
                  <c:v>1.343847420650595</c:v>
                </c:pt>
                <c:pt idx="1219">
                  <c:v>1.3412100366438375</c:v>
                </c:pt>
                <c:pt idx="1220">
                  <c:v>1.3382900757792133</c:v>
                </c:pt>
                <c:pt idx="1221">
                  <c:v>1.3350996919000711</c:v>
                </c:pt>
                <c:pt idx="1222">
                  <c:v>1.3316510388497602</c:v>
                </c:pt>
                <c:pt idx="1223">
                  <c:v>1.3279532320107925</c:v>
                </c:pt>
                <c:pt idx="1224">
                  <c:v>1.3240214636873544</c:v>
                </c:pt>
                <c:pt idx="1225">
                  <c:v>1.3198618108011206</c:v>
                </c:pt>
                <c:pt idx="1226">
                  <c:v>1.3154712348912534</c:v>
                </c:pt>
                <c:pt idx="1227">
                  <c:v>1.310846697496916</c:v>
                </c:pt>
                <c:pt idx="1228">
                  <c:v>1.3059821216964334</c:v>
                </c:pt>
                <c:pt idx="1229">
                  <c:v>1.3008805459506432</c:v>
                </c:pt>
                <c:pt idx="1230">
                  <c:v>1.2955419702595452</c:v>
                </c:pt>
                <c:pt idx="1231">
                  <c:v>1.2899633561623023</c:v>
                </c:pt>
                <c:pt idx="1232">
                  <c:v>1.284141665198077</c:v>
                </c:pt>
                <c:pt idx="1233">
                  <c:v>1.2780738589060325</c:v>
                </c:pt>
                <c:pt idx="1234">
                  <c:v>1.2717720911295174</c:v>
                </c:pt>
                <c:pt idx="1235">
                  <c:v>1.265239400329369</c:v>
                </c:pt>
                <c:pt idx="1236">
                  <c:v>1.2584818634272623</c:v>
                </c:pt>
                <c:pt idx="1237">
                  <c:v>1.2514994804231967</c:v>
                </c:pt>
                <c:pt idx="1238">
                  <c:v>1.2442892128563354</c:v>
                </c:pt>
                <c:pt idx="1239">
                  <c:v>1.2368510607266783</c:v>
                </c:pt>
                <c:pt idx="1240">
                  <c:v>1.2291850240342252</c:v>
                </c:pt>
                <c:pt idx="1241">
                  <c:v>1.2212850258573018</c:v>
                </c:pt>
                <c:pt idx="1242">
                  <c:v>1.2131449892742332</c:v>
                </c:pt>
                <c:pt idx="1243">
                  <c:v>1.2047588373633451</c:v>
                </c:pt>
                <c:pt idx="1244">
                  <c:v>1.196120493202963</c:v>
                </c:pt>
                <c:pt idx="1245">
                  <c:v>1.1872299567930868</c:v>
                </c:pt>
                <c:pt idx="1246">
                  <c:v>1.1780902665945538</c:v>
                </c:pt>
                <c:pt idx="1247">
                  <c:v>1.1686923072248521</c:v>
                </c:pt>
                <c:pt idx="1248">
                  <c:v>1.15902696330147</c:v>
                </c:pt>
                <c:pt idx="1249">
                  <c:v>1.1490820809810582</c:v>
                </c:pt>
                <c:pt idx="1250">
                  <c:v>1.1388515833419421</c:v>
                </c:pt>
                <c:pt idx="1251">
                  <c:v>1.1283293934624476</c:v>
                </c:pt>
                <c:pt idx="1252">
                  <c:v>1.1175094344208998</c:v>
                </c:pt>
                <c:pt idx="1253">
                  <c:v>1.1063977831389731</c:v>
                </c:pt>
                <c:pt idx="1254">
                  <c:v>1.094988362694993</c:v>
                </c:pt>
                <c:pt idx="1255">
                  <c:v>1.0832750961672855</c:v>
                </c:pt>
                <c:pt idx="1256">
                  <c:v>1.0712488681733381</c:v>
                </c:pt>
                <c:pt idx="1257">
                  <c:v>1.0589066402523137</c:v>
                </c:pt>
                <c:pt idx="1258">
                  <c:v>1.046245373943375</c:v>
                </c:pt>
                <c:pt idx="1259">
                  <c:v>1.0332681077073598</c:v>
                </c:pt>
                <c:pt idx="1260">
                  <c:v>1.0199778800051047</c:v>
                </c:pt>
                <c:pt idx="1261">
                  <c:v>1.0063807677582843</c:v>
                </c:pt>
                <c:pt idx="1262">
                  <c:v>0.99248588634941082</c:v>
                </c:pt>
                <c:pt idx="1263">
                  <c:v>0.97829931270015846</c:v>
                </c:pt>
                <c:pt idx="1264">
                  <c:v>0.96383623911471394</c:v>
                </c:pt>
                <c:pt idx="1265">
                  <c:v>0.94910578097558884</c:v>
                </c:pt>
                <c:pt idx="1266">
                  <c:v>0.93411401520445791</c:v>
                </c:pt>
                <c:pt idx="1267">
                  <c:v>0.91887005718383286</c:v>
                </c:pt>
                <c:pt idx="1268">
                  <c:v>0.90337390691371378</c:v>
                </c:pt>
                <c:pt idx="1269">
                  <c:v>0.88762556439410045</c:v>
                </c:pt>
                <c:pt idx="1270">
                  <c:v>0.87162806808583038</c:v>
                </c:pt>
                <c:pt idx="1271">
                  <c:v>0.85539661029309</c:v>
                </c:pt>
                <c:pt idx="1272">
                  <c:v>0.83895246024173986</c:v>
                </c:pt>
                <c:pt idx="1273">
                  <c:v>0.82231081023596675</c:v>
                </c:pt>
                <c:pt idx="1274">
                  <c:v>0.80548685257995711</c:v>
                </c:pt>
                <c:pt idx="1275">
                  <c:v>0.78850489496040888</c:v>
                </c:pt>
                <c:pt idx="1276">
                  <c:v>0.77139228352485756</c:v>
                </c:pt>
                <c:pt idx="1277">
                  <c:v>0.75417636442083891</c:v>
                </c:pt>
                <c:pt idx="1278">
                  <c:v>0.73686017610919008</c:v>
                </c:pt>
                <c:pt idx="1279">
                  <c:v>0.71945891089409741</c:v>
                </c:pt>
                <c:pt idx="1280">
                  <c:v>0.7019847226189101</c:v>
                </c:pt>
                <c:pt idx="1281">
                  <c:v>0.68444672666613993</c:v>
                </c:pt>
                <c:pt idx="1282">
                  <c:v>0.66686619226164789</c:v>
                </c:pt>
                <c:pt idx="1283">
                  <c:v>0.64925527324878307</c:v>
                </c:pt>
                <c:pt idx="1284">
                  <c:v>0.63162004654921999</c:v>
                </c:pt>
                <c:pt idx="1285">
                  <c:v>0.61396962754547058</c:v>
                </c:pt>
                <c:pt idx="1286">
                  <c:v>0.59632528546339558</c:v>
                </c:pt>
                <c:pt idx="1287">
                  <c:v>0.57870221260718169</c:v>
                </c:pt>
                <c:pt idx="1288">
                  <c:v>0.56113079358520146</c:v>
                </c:pt>
                <c:pt idx="1289">
                  <c:v>0.54362318224080408</c:v>
                </c:pt>
                <c:pt idx="1290">
                  <c:v>0.52620064779985043</c:v>
                </c:pt>
                <c:pt idx="1291">
                  <c:v>0.50887230564485253</c:v>
                </c:pt>
                <c:pt idx="1292">
                  <c:v>0.49164423269748475</c:v>
                </c:pt>
                <c:pt idx="1293">
                  <c:v>0.47452858280109628</c:v>
                </c:pt>
                <c:pt idx="1294">
                  <c:v>0.45753143287736159</c:v>
                </c:pt>
                <c:pt idx="1295">
                  <c:v>0.44065278292628079</c:v>
                </c:pt>
                <c:pt idx="1296">
                  <c:v>0.4238926329478539</c:v>
                </c:pt>
                <c:pt idx="1297">
                  <c:v>0.40726617524626718</c:v>
                </c:pt>
                <c:pt idx="1298">
                  <c:v>0.39077948674319535</c:v>
                </c:pt>
                <c:pt idx="1299">
                  <c:v>0.37444168282115009</c:v>
                </c:pt>
                <c:pt idx="1300">
                  <c:v>0.35824668655845693</c:v>
                </c:pt>
                <c:pt idx="1301">
                  <c:v>0.34220665179846493</c:v>
                </c:pt>
                <c:pt idx="1302">
                  <c:v>0.32632461700201143</c:v>
                </c:pt>
                <c:pt idx="1303">
                  <c:v>0.31060362062993369</c:v>
                </c:pt>
                <c:pt idx="1304">
                  <c:v>0.29504578960481775</c:v>
                </c:pt>
                <c:pt idx="1305">
                  <c:v>0.27965355469533354</c:v>
                </c:pt>
                <c:pt idx="1306">
                  <c:v>0.26442326974847619</c:v>
                </c:pt>
                <c:pt idx="1307">
                  <c:v>0.24935675784074815</c:v>
                </c:pt>
                <c:pt idx="1308">
                  <c:v>0.23446981896850327</c:v>
                </c:pt>
                <c:pt idx="1309">
                  <c:v>0.21977643005159309</c:v>
                </c:pt>
                <c:pt idx="1310">
                  <c:v>0.20527203339876152</c:v>
                </c:pt>
                <c:pt idx="1311">
                  <c:v>0.19094325978232465</c:v>
                </c:pt>
                <c:pt idx="1312">
                  <c:v>0.17678281689627301</c:v>
                </c:pt>
                <c:pt idx="1313">
                  <c:v>0.16279009704843914</c:v>
                </c:pt>
                <c:pt idx="1314">
                  <c:v>0.14895841562498099</c:v>
                </c:pt>
                <c:pt idx="1315">
                  <c:v>0.13528017647380544</c:v>
                </c:pt>
                <c:pt idx="1316">
                  <c:v>0.12175264498015885</c:v>
                </c:pt>
                <c:pt idx="1317">
                  <c:v>0.10837673268229245</c:v>
                </c:pt>
                <c:pt idx="1318">
                  <c:v>9.5154566502792345E-2</c:v>
                </c:pt>
                <c:pt idx="1319">
                  <c:v>8.2091615671165616E-2</c:v>
                </c:pt>
                <c:pt idx="1320">
                  <c:v>6.9196691723840367E-2</c:v>
                </c:pt>
                <c:pt idx="1321">
                  <c:v>5.6474656198156267E-2</c:v>
                </c:pt>
                <c:pt idx="1322">
                  <c:v>4.3923382171527185E-2</c:v>
                </c:pt>
                <c:pt idx="1323">
                  <c:v>3.1532538877106407E-2</c:v>
                </c:pt>
                <c:pt idx="1324">
                  <c:v>1.9286052857064726E-2</c:v>
                </c:pt>
                <c:pt idx="1325">
                  <c:v>7.1725602678707071E-3</c:v>
                </c:pt>
                <c:pt idx="1326">
                  <c:v>-4.803259660786232E-3</c:v>
                </c:pt>
                <c:pt idx="1327">
                  <c:v>-1.6621900010330766E-2</c:v>
                </c:pt>
                <c:pt idx="1328">
                  <c:v>-2.8263793092970821E-2</c:v>
                </c:pt>
                <c:pt idx="1329">
                  <c:v>-3.971876006490152E-2</c:v>
                </c:pt>
                <c:pt idx="1330">
                  <c:v>-5.0979903620022242E-2</c:v>
                </c:pt>
                <c:pt idx="1331">
                  <c:v>-6.2037166452961583E-2</c:v>
                </c:pt>
                <c:pt idx="1332">
                  <c:v>-7.2885687026379917E-2</c:v>
                </c:pt>
                <c:pt idx="1333">
                  <c:v>-8.3528199955030774E-2</c:v>
                </c:pt>
                <c:pt idx="1334">
                  <c:v>-9.39650090849979E-2</c:v>
                </c:pt>
                <c:pt idx="1335">
                  <c:v>-0.10419125287894165</c:v>
                </c:pt>
                <c:pt idx="1336">
                  <c:v>-0.11420115826127117</c:v>
                </c:pt>
                <c:pt idx="1337">
                  <c:v>-0.12399107907898176</c:v>
                </c:pt>
                <c:pt idx="1338">
                  <c:v>-0.13356101533207337</c:v>
                </c:pt>
                <c:pt idx="1339">
                  <c:v>-0.14290671317537387</c:v>
                </c:pt>
                <c:pt idx="1340">
                  <c:v>-0.1520157149194504</c:v>
                </c:pt>
                <c:pt idx="1341">
                  <c:v>-0.16087799364353991</c:v>
                </c:pt>
                <c:pt idx="1342">
                  <c:v>-0.16948959934855398</c:v>
                </c:pt>
                <c:pt idx="1343">
                  <c:v>-0.17784445511281805</c:v>
                </c:pt>
                <c:pt idx="1344">
                  <c:v>-0.18593223016948535</c:v>
                </c:pt>
                <c:pt idx="1345">
                  <c:v>-0.19374867067338367</c:v>
                </c:pt>
                <c:pt idx="1346">
                  <c:v>-0.20129620739318291</c:v>
                </c:pt>
                <c:pt idx="1347">
                  <c:v>-0.20856967494545961</c:v>
                </c:pt>
                <c:pt idx="1348">
                  <c:v>-0.21555570410252983</c:v>
                </c:pt>
                <c:pt idx="1349">
                  <c:v>-0.22224001409845826</c:v>
                </c:pt>
                <c:pt idx="1350">
                  <c:v>-0.22861197032031452</c:v>
                </c:pt>
                <c:pt idx="1351">
                  <c:v>-0.23466184969341927</c:v>
                </c:pt>
                <c:pt idx="1352">
                  <c:v>-0.24038084068134444</c:v>
                </c:pt>
                <c:pt idx="1353">
                  <c:v>-0.24576408174675035</c:v>
                </c:pt>
                <c:pt idx="1354">
                  <c:v>-0.2508094459670509</c:v>
                </c:pt>
                <c:pt idx="1355">
                  <c:v>-0.25550994488232037</c:v>
                </c:pt>
                <c:pt idx="1356">
                  <c:v>-0.25985524772571206</c:v>
                </c:pt>
                <c:pt idx="1357">
                  <c:v>-0.26383958142163505</c:v>
                </c:pt>
                <c:pt idx="1358">
                  <c:v>-0.26746233827792193</c:v>
                </c:pt>
                <c:pt idx="1359">
                  <c:v>-0.27072078367981911</c:v>
                </c:pt>
                <c:pt idx="1360">
                  <c:v>-0.27360610609089858</c:v>
                </c:pt>
                <c:pt idx="1361">
                  <c:v>-0.27611101320515075</c:v>
                </c:pt>
                <c:pt idx="1362">
                  <c:v>-0.2782370242529944</c:v>
                </c:pt>
                <c:pt idx="1363">
                  <c:v>-0.27998444308051312</c:v>
                </c:pt>
                <c:pt idx="1364">
                  <c:v>-0.28134536968953006</c:v>
                </c:pt>
                <c:pt idx="1365">
                  <c:v>-0.28231099254361708</c:v>
                </c:pt>
                <c:pt idx="1366">
                  <c:v>-0.28288100779669051</c:v>
                </c:pt>
                <c:pt idx="1367">
                  <c:v>-0.28306149237042483</c:v>
                </c:pt>
                <c:pt idx="1368">
                  <c:v>-0.28285183857265267</c:v>
                </c:pt>
                <c:pt idx="1369">
                  <c:v>-0.28224718486603423</c:v>
                </c:pt>
                <c:pt idx="1370">
                  <c:v>-0.28124813894273715</c:v>
                </c:pt>
                <c:pt idx="1371">
                  <c:v>-0.27986320849310575</c:v>
                </c:pt>
                <c:pt idx="1372">
                  <c:v>-0.27810120505356806</c:v>
                </c:pt>
                <c:pt idx="1373">
                  <c:v>-0.27596668631538007</c:v>
                </c:pt>
                <c:pt idx="1374">
                  <c:v>-0.27346329843154649</c:v>
                </c:pt>
                <c:pt idx="1375">
                  <c:v>-0.27059711832374195</c:v>
                </c:pt>
                <c:pt idx="1376">
                  <c:v>-0.26738242675790153</c:v>
                </c:pt>
                <c:pt idx="1377">
                  <c:v>-0.2638338083460442</c:v>
                </c:pt>
                <c:pt idx="1378">
                  <c:v>-0.25996007462459814</c:v>
                </c:pt>
                <c:pt idx="1379">
                  <c:v>-0.25576426405440061</c:v>
                </c:pt>
                <c:pt idx="1380">
                  <c:v>-0.25125123817279116</c:v>
                </c:pt>
                <c:pt idx="1381">
                  <c:v>-0.24642646620927702</c:v>
                </c:pt>
                <c:pt idx="1382">
                  <c:v>-0.24129724046986756</c:v>
                </c:pt>
                <c:pt idx="1383">
                  <c:v>-0.23587419556749334</c:v>
                </c:pt>
                <c:pt idx="1384">
                  <c:v>-0.23017191611417318</c:v>
                </c:pt>
                <c:pt idx="1385">
                  <c:v>-0.22420346749150752</c:v>
                </c:pt>
                <c:pt idx="1386">
                  <c:v>-0.21798161123501275</c:v>
                </c:pt>
                <c:pt idx="1387">
                  <c:v>-0.21152002041845683</c:v>
                </c:pt>
                <c:pt idx="1388">
                  <c:v>-0.20483206426952363</c:v>
                </c:pt>
                <c:pt idx="1389">
                  <c:v>-0.19792533894030639</c:v>
                </c:pt>
                <c:pt idx="1390">
                  <c:v>-0.19080440212206104</c:v>
                </c:pt>
                <c:pt idx="1391">
                  <c:v>-0.18347867304338314</c:v>
                </c:pt>
                <c:pt idx="1392">
                  <c:v>-0.17596152093195672</c:v>
                </c:pt>
                <c:pt idx="1393">
                  <c:v>-0.16826388424679592</c:v>
                </c:pt>
                <c:pt idx="1394">
                  <c:v>-0.16039366298607777</c:v>
                </c:pt>
                <c:pt idx="1395">
                  <c:v>-0.15236027637839775</c:v>
                </c:pt>
                <c:pt idx="1396">
                  <c:v>-0.14417587826710501</c:v>
                </c:pt>
                <c:pt idx="1397">
                  <c:v>-0.13585292634163237</c:v>
                </c:pt>
                <c:pt idx="1398">
                  <c:v>-0.12739871290798932</c:v>
                </c:pt>
                <c:pt idx="1399">
                  <c:v>-0.11882113796435277</c:v>
                </c:pt>
                <c:pt idx="1400">
                  <c:v>-0.11013083612365321</c:v>
                </c:pt>
                <c:pt idx="1401">
                  <c:v>-0.10133206123106278</c:v>
                </c:pt>
                <c:pt idx="1402">
                  <c:v>-9.2419647903158167E-2</c:v>
                </c:pt>
                <c:pt idx="1403">
                  <c:v>-8.3389038448683436E-2</c:v>
                </c:pt>
                <c:pt idx="1404">
                  <c:v>-7.4245398251061939E-2</c:v>
                </c:pt>
                <c:pt idx="1405">
                  <c:v>-6.5002704230145175E-2</c:v>
                </c:pt>
                <c:pt idx="1406">
                  <c:v>-5.56703756145287E-2</c:v>
                </c:pt>
                <c:pt idx="1407">
                  <c:v>-4.625327394155216E-2</c:v>
                </c:pt>
                <c:pt idx="1408">
                  <c:v>-3.6754741518136569E-2</c:v>
                </c:pt>
                <c:pt idx="1409">
                  <c:v>-2.7178546035720147E-2</c:v>
                </c:pt>
                <c:pt idx="1410">
                  <c:v>-1.7522044033374453E-2</c:v>
                </c:pt>
                <c:pt idx="1411">
                  <c:v>-7.7806778198435799E-3</c:v>
                </c:pt>
                <c:pt idx="1412">
                  <c:v>2.0471417198903723E-3</c:v>
                </c:pt>
                <c:pt idx="1413">
                  <c:v>1.1958713394143061E-2</c:v>
                </c:pt>
                <c:pt idx="1414">
                  <c:v>2.1948656088771671E-2</c:v>
                </c:pt>
                <c:pt idx="1415">
                  <c:v>3.2010488766810286E-2</c:v>
                </c:pt>
                <c:pt idx="1416">
                  <c:v>4.2138894121793662E-2</c:v>
                </c:pt>
                <c:pt idx="1417">
                  <c:v>5.2332322538694798E-2</c:v>
                </c:pt>
                <c:pt idx="1418">
                  <c:v>6.2594724016602141E-2</c:v>
                </c:pt>
                <c:pt idx="1419">
                  <c:v>7.2932479323273999E-2</c:v>
                </c:pt>
                <c:pt idx="1420">
                  <c:v>8.3348323073463904E-2</c:v>
                </c:pt>
                <c:pt idx="1421">
                  <c:v>9.38383052680834E-2</c:v>
                </c:pt>
                <c:pt idx="1422">
                  <c:v>0.10439574129329048</c:v>
                </c:pt>
                <c:pt idx="1423">
                  <c:v>0.11501425038132683</c:v>
                </c:pt>
                <c:pt idx="1424">
                  <c:v>0.12569079407135522</c:v>
                </c:pt>
                <c:pt idx="1425">
                  <c:v>0.13642385313295696</c:v>
                </c:pt>
                <c:pt idx="1426">
                  <c:v>0.14721099679746227</c:v>
                </c:pt>
                <c:pt idx="1427">
                  <c:v>0.15804918660403386</c:v>
                </c:pt>
                <c:pt idx="1428">
                  <c:v>0.1689359917840019</c:v>
                </c:pt>
                <c:pt idx="1429">
                  <c:v>0.17987080464519892</c:v>
                </c:pt>
                <c:pt idx="1430">
                  <c:v>0.19085240980329002</c:v>
                </c:pt>
                <c:pt idx="1431">
                  <c:v>0.20187807264352167</c:v>
                </c:pt>
                <c:pt idx="1432">
                  <c:v>0.21294627393547522</c:v>
                </c:pt>
                <c:pt idx="1433">
                  <c:v>0.22405731752523439</c:v>
                </c:pt>
                <c:pt idx="1434">
                  <c:v>0.23520755725979445</c:v>
                </c:pt>
                <c:pt idx="1435">
                  <c:v>0.24638970083314596</c:v>
                </c:pt>
                <c:pt idx="1436">
                  <c:v>0.25759372132452585</c:v>
                </c:pt>
                <c:pt idx="1437">
                  <c:v>0.26881293412009211</c:v>
                </c:pt>
                <c:pt idx="1438">
                  <c:v>0.28004126229817022</c:v>
                </c:pt>
                <c:pt idx="1439">
                  <c:v>0.29127232509100187</c:v>
                </c:pt>
                <c:pt idx="1440">
                  <c:v>0.30249731096215898</c:v>
                </c:pt>
                <c:pt idx="1441">
                  <c:v>0.31370892760563207</c:v>
                </c:pt>
                <c:pt idx="1442">
                  <c:v>0.32489957886932791</c:v>
                </c:pt>
                <c:pt idx="1443">
                  <c:v>0.33606288398548834</c:v>
                </c:pt>
                <c:pt idx="1444">
                  <c:v>0.34718668911076406</c:v>
                </c:pt>
                <c:pt idx="1445">
                  <c:v>0.35825580194096873</c:v>
                </c:pt>
                <c:pt idx="1446">
                  <c:v>0.36926110709359067</c:v>
                </c:pt>
                <c:pt idx="1447">
                  <c:v>0.38019045072528052</c:v>
                </c:pt>
                <c:pt idx="1448">
                  <c:v>0.39103167899268942</c:v>
                </c:pt>
                <c:pt idx="1449">
                  <c:v>0.40177567651330537</c:v>
                </c:pt>
                <c:pt idx="1450">
                  <c:v>0.4124133279046166</c:v>
                </c:pt>
                <c:pt idx="1451">
                  <c:v>0.42293247932327399</c:v>
                </c:pt>
                <c:pt idx="1452">
                  <c:v>0.43331793846509109</c:v>
                </c:pt>
                <c:pt idx="1453">
                  <c:v>0.44355451302588156</c:v>
                </c:pt>
                <c:pt idx="1454">
                  <c:v>0.45363308762313365</c:v>
                </c:pt>
                <c:pt idx="1455">
                  <c:v>0.46353543149182347</c:v>
                </c:pt>
                <c:pt idx="1456">
                  <c:v>0.47325242924943939</c:v>
                </c:pt>
                <c:pt idx="1457">
                  <c:v>0.4827688885917949</c:v>
                </c:pt>
                <c:pt idx="1458">
                  <c:v>0.49207873259721557</c:v>
                </c:pt>
                <c:pt idx="1459">
                  <c:v>0.50117588434402671</c:v>
                </c:pt>
                <c:pt idx="1460">
                  <c:v>0.51006034383222831</c:v>
                </c:pt>
                <c:pt idx="1461">
                  <c:v>0.51871388029679688</c:v>
                </c:pt>
                <c:pt idx="1462">
                  <c:v>0.52713345527689492</c:v>
                </c:pt>
                <c:pt idx="1463">
                  <c:v>0.53530387646833621</c:v>
                </c:pt>
                <c:pt idx="1464">
                  <c:v>0.54321906694944599</c:v>
                </c:pt>
                <c:pt idx="1465">
                  <c:v>0.55087598825938722</c:v>
                </c:pt>
                <c:pt idx="1466">
                  <c:v>0.55826248655481081</c:v>
                </c:pt>
                <c:pt idx="1467">
                  <c:v>0.56536033107069283</c:v>
                </c:pt>
                <c:pt idx="1468">
                  <c:v>0.57216344488535886</c:v>
                </c:pt>
                <c:pt idx="1469">
                  <c:v>0.57866271261629709</c:v>
                </c:pt>
                <c:pt idx="1470">
                  <c:v>0.58485205734183288</c:v>
                </c:pt>
                <c:pt idx="1471">
                  <c:v>0.59073147906196632</c:v>
                </c:pt>
                <c:pt idx="1472">
                  <c:v>0.59630097777669744</c:v>
                </c:pt>
                <c:pt idx="1473">
                  <c:v>0.60156359194686337</c:v>
                </c:pt>
                <c:pt idx="1474">
                  <c:v>0.60651628311162697</c:v>
                </c:pt>
                <c:pt idx="1475">
                  <c:v>0.61116512819266267</c:v>
                </c:pt>
                <c:pt idx="1476">
                  <c:v>0.61550405026829602</c:v>
                </c:pt>
                <c:pt idx="1477">
                  <c:v>0.61953304933852704</c:v>
                </c:pt>
                <c:pt idx="1478">
                  <c:v>0.62325820232503015</c:v>
                </c:pt>
                <c:pt idx="1479">
                  <c:v>0.62667950922780546</c:v>
                </c:pt>
                <c:pt idx="1480">
                  <c:v>0.62979697004685298</c:v>
                </c:pt>
                <c:pt idx="1481">
                  <c:v>0.63260754632133542</c:v>
                </c:pt>
                <c:pt idx="1482">
                  <c:v>0.63511731497292723</c:v>
                </c:pt>
                <c:pt idx="1483">
                  <c:v>0.63732627600162861</c:v>
                </c:pt>
                <c:pt idx="1484">
                  <c:v>0.63924050632911389</c:v>
                </c:pt>
                <c:pt idx="1485">
                  <c:v>0.6408569674945459</c:v>
                </c:pt>
                <c:pt idx="1486">
                  <c:v>0.64218477488043657</c:v>
                </c:pt>
                <c:pt idx="1487">
                  <c:v>0.64321785156511113</c:v>
                </c:pt>
                <c:pt idx="1488">
                  <c:v>0.64395923600940708</c:v>
                </c:pt>
                <c:pt idx="1489">
                  <c:v>0.64441500513499872</c:v>
                </c:pt>
                <c:pt idx="1490">
                  <c:v>0.64459123586356093</c:v>
                </c:pt>
                <c:pt idx="1491">
                  <c:v>0.64449096665593075</c:v>
                </c:pt>
                <c:pt idx="1492">
                  <c:v>0.6441233128946201</c:v>
                </c:pt>
                <c:pt idx="1493">
                  <c:v>0.64349435150130341</c:v>
                </c:pt>
                <c:pt idx="1494">
                  <c:v>0.64261319785849269</c:v>
                </c:pt>
                <c:pt idx="1495">
                  <c:v>0.64148289042702522</c:v>
                </c:pt>
                <c:pt idx="1496">
                  <c:v>0.64011558305025007</c:v>
                </c:pt>
                <c:pt idx="1497">
                  <c:v>0.63851431418900439</c:v>
                </c:pt>
                <c:pt idx="1498">
                  <c:v>0.63668212230412558</c:v>
                </c:pt>
                <c:pt idx="1499">
                  <c:v>0.63462812277812541</c:v>
                </c:pt>
                <c:pt idx="1500">
                  <c:v>0.63234927715016676</c:v>
                </c:pt>
                <c:pt idx="1501">
                  <c:v>0.62985773926359867</c:v>
                </c:pt>
                <c:pt idx="1502">
                  <c:v>0.62715047065758367</c:v>
                </c:pt>
                <c:pt idx="1503">
                  <c:v>0.62422747133212197</c:v>
                </c:pt>
                <c:pt idx="1504">
                  <c:v>0.62109785666972539</c:v>
                </c:pt>
                <c:pt idx="1505">
                  <c:v>0.6177616266703938</c:v>
                </c:pt>
                <c:pt idx="1506">
                  <c:v>0.61421878133412733</c:v>
                </c:pt>
                <c:pt idx="1507">
                  <c:v>0.61046932066092596</c:v>
                </c:pt>
                <c:pt idx="1508">
                  <c:v>0.60651324465078971</c:v>
                </c:pt>
                <c:pt idx="1509">
                  <c:v>0.60235359176455572</c:v>
                </c:pt>
                <c:pt idx="1510">
                  <c:v>0.59799036200222411</c:v>
                </c:pt>
                <c:pt idx="1511">
                  <c:v>0.59342355536379487</c:v>
                </c:pt>
                <c:pt idx="1512">
                  <c:v>0.58864709492759337</c:v>
                </c:pt>
                <c:pt idx="1513">
                  <c:v>0.58366401915445709</c:v>
                </c:pt>
                <c:pt idx="1514">
                  <c:v>0.57846825112271127</c:v>
                </c:pt>
                <c:pt idx="1515">
                  <c:v>0.57305979083235592</c:v>
                </c:pt>
                <c:pt idx="1516">
                  <c:v>0.5674325613617166</c:v>
                </c:pt>
                <c:pt idx="1517">
                  <c:v>0.56158352424995583</c:v>
                </c:pt>
                <c:pt idx="1518">
                  <c:v>0.55550964103623657</c:v>
                </c:pt>
                <c:pt idx="1519">
                  <c:v>0.5492109117205588</c:v>
                </c:pt>
                <c:pt idx="1520">
                  <c:v>0.54268429784208516</c:v>
                </c:pt>
                <c:pt idx="1521">
                  <c:v>0.535923722479141</c:v>
                </c:pt>
                <c:pt idx="1522">
                  <c:v>0.52892918563172642</c:v>
                </c:pt>
                <c:pt idx="1523">
                  <c:v>0.52169461037816678</c:v>
                </c:pt>
                <c:pt idx="1524">
                  <c:v>0.5142199967184623</c:v>
                </c:pt>
                <c:pt idx="1525">
                  <c:v>0.5065023061917755</c:v>
                </c:pt>
                <c:pt idx="1526">
                  <c:v>0.49854153879810642</c:v>
                </c:pt>
                <c:pt idx="1527">
                  <c:v>0.4903346560766178</c:v>
                </c:pt>
                <c:pt idx="1528">
                  <c:v>0.48187861956647243</c:v>
                </c:pt>
                <c:pt idx="1529">
                  <c:v>0.47317950618934473</c:v>
                </c:pt>
                <c:pt idx="1530">
                  <c:v>0.4642342774843975</c:v>
                </c:pt>
                <c:pt idx="1531">
                  <c:v>0.45504293345163072</c:v>
                </c:pt>
                <c:pt idx="1532">
                  <c:v>0.44560851255188172</c:v>
                </c:pt>
                <c:pt idx="1533">
                  <c:v>0.43592797632431307</c:v>
                </c:pt>
                <c:pt idx="1534">
                  <c:v>0.42600132476892499</c:v>
                </c:pt>
                <c:pt idx="1535">
                  <c:v>0.41583767326822924</c:v>
                </c:pt>
                <c:pt idx="1536">
                  <c:v>0.40543702182222568</c:v>
                </c:pt>
                <c:pt idx="1537">
                  <c:v>0.39480240889175178</c:v>
                </c:pt>
                <c:pt idx="1538">
                  <c:v>0.38393991139848199</c:v>
                </c:pt>
                <c:pt idx="1539">
                  <c:v>0.37285560626409087</c:v>
                </c:pt>
                <c:pt idx="1540">
                  <c:v>0.3615494934885784</c:v>
                </c:pt>
                <c:pt idx="1541">
                  <c:v>0.35003068845445651</c:v>
                </c:pt>
                <c:pt idx="1542">
                  <c:v>0.33830526808339967</c:v>
                </c:pt>
                <c:pt idx="1543">
                  <c:v>0.32637627083624515</c:v>
                </c:pt>
                <c:pt idx="1544">
                  <c:v>0.31425281209550487</c:v>
                </c:pt>
                <c:pt idx="1545">
                  <c:v>0.30194522262802553</c:v>
                </c:pt>
                <c:pt idx="1546">
                  <c:v>0.28945866781723051</c:v>
                </c:pt>
                <c:pt idx="1547">
                  <c:v>0.27680256689171534</c:v>
                </c:pt>
                <c:pt idx="1548">
                  <c:v>0.26398664292615931</c:v>
                </c:pt>
                <c:pt idx="1549">
                  <c:v>0.25102031514915801</c:v>
                </c:pt>
                <c:pt idx="1550">
                  <c:v>0.23791391432755823</c:v>
                </c:pt>
                <c:pt idx="1551">
                  <c:v>0.22467716353603914</c:v>
                </c:pt>
                <c:pt idx="1552">
                  <c:v>0.21132008969536389</c:v>
                </c:pt>
                <c:pt idx="1553">
                  <c:v>0.19785271972629542</c:v>
                </c:pt>
                <c:pt idx="1554">
                  <c:v>0.18428538439568051</c:v>
                </c:pt>
                <c:pt idx="1555">
                  <c:v>0.17062993370078453</c:v>
                </c:pt>
                <c:pt idx="1556">
                  <c:v>0.15689821763887285</c:v>
                </c:pt>
              </c:numCache>
            </c:numRef>
          </c:yVal>
          <c:smooth val="1"/>
          <c:extLst>
            <c:ext xmlns:c16="http://schemas.microsoft.com/office/drawing/2014/chart" uri="{C3380CC4-5D6E-409C-BE32-E72D297353CC}">
              <c16:uniqueId val="{00000000-8A07-4094-9155-42F735373421}"/>
            </c:ext>
          </c:extLst>
        </c:ser>
        <c:ser>
          <c:idx val="0"/>
          <c:order val="1"/>
          <c:tx>
            <c:v>Smoothed to 1/8th in. over 10ft.</c:v>
          </c:tx>
          <c:marker>
            <c:symbol val="none"/>
          </c:marker>
          <c:xVal>
            <c:numRef>
              <c:f>FE!$E$7:$E$1563</c:f>
              <c:numCache>
                <c:formatCode>0.00E+00</c:formatCode>
                <c:ptCount val="1557"/>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numCache>
            </c:numRef>
          </c:xVal>
          <c:yVal>
            <c:numRef>
              <c:f>FE!$G$7:$G$1563</c:f>
              <c:numCache>
                <c:formatCode>General</c:formatCode>
                <c:ptCount val="1557"/>
                <c:pt idx="0">
                  <c:v>0</c:v>
                </c:pt>
                <c:pt idx="1">
                  <c:v>-7.7820147426119818E-6</c:v>
                </c:pt>
                <c:pt idx="2">
                  <c:v>-3.0807865967415544E-5</c:v>
                </c:pt>
                <c:pt idx="3">
                  <c:v>-6.7898053561987629E-5</c:v>
                </c:pt>
                <c:pt idx="4">
                  <c:v>-1.1701264607400476E-4</c:v>
                </c:pt>
                <c:pt idx="5">
                  <c:v>-1.7548904027175994E-4</c:v>
                </c:pt>
                <c:pt idx="6">
                  <c:v>-2.4029029454839353E-4</c:v>
                </c:pt>
                <c:pt idx="7">
                  <c:v>-3.0843415959211698E-4</c:v>
                </c:pt>
                <c:pt idx="8">
                  <c:v>-3.7724314371312065E-4</c:v>
                </c:pt>
                <c:pt idx="9">
                  <c:v>-4.4435362822608577E-4</c:v>
                </c:pt>
                <c:pt idx="10">
                  <c:v>-5.0762045977989381E-4</c:v>
                </c:pt>
                <c:pt idx="11">
                  <c:v>-5.6500786961356851E-4</c:v>
                </c:pt>
                <c:pt idx="12">
                  <c:v>-6.144952812703197E-4</c:v>
                </c:pt>
                <c:pt idx="13">
                  <c:v>-6.5398615677242529E-4</c:v>
                </c:pt>
                <c:pt idx="14">
                  <c:v>-6.8121684279611318E-4</c:v>
                </c:pt>
                <c:pt idx="15">
                  <c:v>-6.9376872451490964E-4</c:v>
                </c:pt>
                <c:pt idx="16">
                  <c:v>-6.8921407171982957E-4</c:v>
                </c:pt>
                <c:pt idx="17">
                  <c:v>-6.6539861567724247E-4</c:v>
                </c:pt>
                <c:pt idx="18">
                  <c:v>-6.2050535680645605E-4</c:v>
                </c:pt>
                <c:pt idx="19">
                  <c:v>-5.5287833395115365E-4</c:v>
                </c:pt>
                <c:pt idx="20">
                  <c:v>-4.609466628584624E-4</c:v>
                </c:pt>
                <c:pt idx="21">
                  <c:v>-3.4327011309151235E-4</c:v>
                </c:pt>
                <c:pt idx="22">
                  <c:v>-1.9831881961873392E-4</c:v>
                </c:pt>
                <c:pt idx="23">
                  <c:v>-2.4289516702419221E-5</c:v>
                </c:pt>
                <c:pt idx="24">
                  <c:v>1.8065715830988655E-4</c:v>
                </c:pt>
                <c:pt idx="25">
                  <c:v>4.1793421124595125E-4</c:v>
                </c:pt>
                <c:pt idx="26">
                  <c:v>6.8827822578194789E-4</c:v>
                </c:pt>
                <c:pt idx="27">
                  <c:v>9.9217596334400839E-4</c:v>
                </c:pt>
                <c:pt idx="28">
                  <c:v>1.3305298468008046E-3</c:v>
                </c:pt>
                <c:pt idx="29">
                  <c:v>1.7045643758697594E-3</c:v>
                </c:pt>
                <c:pt idx="30">
                  <c:v>2.1150057426909826E-3</c:v>
                </c:pt>
                <c:pt idx="31">
                  <c:v>2.5618114088127517E-3</c:v>
                </c:pt>
                <c:pt idx="32">
                  <c:v>3.0451454511202804E-3</c:v>
                </c:pt>
                <c:pt idx="33">
                  <c:v>3.5662111001051305E-3</c:v>
                </c:pt>
                <c:pt idx="34">
                  <c:v>4.1263209708490064E-3</c:v>
                </c:pt>
                <c:pt idx="35">
                  <c:v>4.7257485248272633E-3</c:v>
                </c:pt>
                <c:pt idx="36">
                  <c:v>5.3639164544808183E-3</c:v>
                </c:pt>
                <c:pt idx="37">
                  <c:v>6.0398220677333686E-3</c:v>
                </c:pt>
                <c:pt idx="38">
                  <c:v>6.7525842109421048E-3</c:v>
                </c:pt>
                <c:pt idx="39">
                  <c:v>7.5013824996809616E-3</c:v>
                </c:pt>
                <c:pt idx="40">
                  <c:v>8.2854269341322458E-3</c:v>
                </c:pt>
                <c:pt idx="41">
                  <c:v>9.104504822037349E-3</c:v>
                </c:pt>
                <c:pt idx="42">
                  <c:v>9.9595884708641984E-3</c:v>
                </c:pt>
                <c:pt idx="43">
                  <c:v>1.0852075572597944E-2</c:v>
                </c:pt>
                <c:pt idx="44">
                  <c:v>1.1781874973413467E-2</c:v>
                </c:pt>
                <c:pt idx="45">
                  <c:v>1.2747376289067008E-2</c:v>
                </c:pt>
                <c:pt idx="46">
                  <c:v>1.3746087981672003E-2</c:v>
                </c:pt>
                <c:pt idx="47">
                  <c:v>1.4775974282467474E-2</c:v>
                </c:pt>
                <c:pt idx="48">
                  <c:v>1.5836305960852469E-2</c:v>
                </c:pt>
                <c:pt idx="49">
                  <c:v>1.6926748786134895E-2</c:v>
                </c:pt>
                <c:pt idx="50">
                  <c:v>1.8046543143105429E-2</c:v>
                </c:pt>
                <c:pt idx="51">
                  <c:v>1.9195324416463592E-2</c:v>
                </c:pt>
                <c:pt idx="52">
                  <c:v>2.0373943375243835E-2</c:v>
                </c:pt>
                <c:pt idx="53">
                  <c:v>2.1583098865438723E-2</c:v>
                </c:pt>
                <c:pt idx="54">
                  <c:v>2.2821727425755209E-2</c:v>
                </c:pt>
                <c:pt idx="55">
                  <c:v>2.4087610979782081E-2</c:v>
                </c:pt>
                <c:pt idx="56">
                  <c:v>2.5379412604750934E-2</c:v>
                </c:pt>
                <c:pt idx="57">
                  <c:v>2.6697739992829234E-2</c:v>
                </c:pt>
                <c:pt idx="58">
                  <c:v>2.8044659297386313E-2</c:v>
                </c:pt>
                <c:pt idx="59">
                  <c:v>2.9422449364050147E-2</c:v>
                </c:pt>
                <c:pt idx="60">
                  <c:v>3.0832477500197502E-2</c:v>
                </c:pt>
                <c:pt idx="61">
                  <c:v>3.227513870573722E-2</c:v>
                </c:pt>
                <c:pt idx="62">
                  <c:v>3.3752742210905642E-2</c:v>
                </c:pt>
                <c:pt idx="63">
                  <c:v>3.5269541860874956E-2</c:v>
                </c:pt>
                <c:pt idx="64">
                  <c:v>3.6828879962566161E-2</c:v>
                </c:pt>
                <c:pt idx="65">
                  <c:v>3.8431364208146718E-2</c:v>
                </c:pt>
                <c:pt idx="66">
                  <c:v>4.0077602289784083E-2</c:v>
                </c:pt>
                <c:pt idx="67">
                  <c:v>4.1766986515310807E-2</c:v>
                </c:pt>
                <c:pt idx="68">
                  <c:v>4.3499820730810601E-2</c:v>
                </c:pt>
                <c:pt idx="69">
                  <c:v>4.5276408782367203E-2</c:v>
                </c:pt>
                <c:pt idx="70">
                  <c:v>4.7095231439561971E-2</c:v>
                </c:pt>
                <c:pt idx="71">
                  <c:v>4.8958415624981003E-2</c:v>
                </c:pt>
                <c:pt idx="72">
                  <c:v>5.086960749162904E-2</c:v>
                </c:pt>
                <c:pt idx="73">
                  <c:v>5.2830326269924698E-2</c:v>
                </c:pt>
                <c:pt idx="74">
                  <c:v>5.4839964267700554E-2</c:v>
                </c:pt>
                <c:pt idx="75">
                  <c:v>5.690034456145894E-2</c:v>
                </c:pt>
                <c:pt idx="76">
                  <c:v>5.9013290227702256E-2</c:v>
                </c:pt>
                <c:pt idx="77">
                  <c:v>6.1180016650765383E-2</c:v>
                </c:pt>
                <c:pt idx="78">
                  <c:v>6.3400523830648342E-2</c:v>
                </c:pt>
                <c:pt idx="79">
                  <c:v>6.5670557922178935E-2</c:v>
                </c:pt>
                <c:pt idx="80">
                  <c:v>6.798738431060361E-2</c:v>
                </c:pt>
                <c:pt idx="81">
                  <c:v>7.0351306842006106E-2</c:v>
                </c:pt>
                <c:pt idx="82">
                  <c:v>7.276414859288878E-2</c:v>
                </c:pt>
                <c:pt idx="83">
                  <c:v>7.5229859562340087E-2</c:v>
                </c:pt>
                <c:pt idx="84">
                  <c:v>7.7754820518118342E-2</c:v>
                </c:pt>
                <c:pt idx="85">
                  <c:v>8.0343285305395695E-2</c:v>
                </c:pt>
                <c:pt idx="86">
                  <c:v>8.2994950078088436E-2</c:v>
                </c:pt>
                <c:pt idx="87">
                  <c:v>8.5708295605777932E-2</c:v>
                </c:pt>
                <c:pt idx="88">
                  <c:v>8.8481194965878085E-2</c:v>
                </c:pt>
                <c:pt idx="89">
                  <c:v>9.1312736620137697E-2</c:v>
                </c:pt>
                <c:pt idx="90">
                  <c:v>9.4202616722473057E-2</c:v>
                </c:pt>
                <c:pt idx="91">
                  <c:v>9.7149316042465531E-2</c:v>
                </c:pt>
                <c:pt idx="92">
                  <c:v>0.10015101150361272</c:v>
                </c:pt>
                <c:pt idx="93">
                  <c:v>0.10320344926074247</c:v>
                </c:pt>
                <c:pt idx="94">
                  <c:v>0.10630632546777105</c:v>
                </c:pt>
                <c:pt idx="95">
                  <c:v>0.10946207089336825</c:v>
                </c:pt>
                <c:pt idx="96">
                  <c:v>0.1126728124601202</c:v>
                </c:pt>
                <c:pt idx="97">
                  <c:v>0.11593703093760825</c:v>
                </c:pt>
                <c:pt idx="98">
                  <c:v>0.11925138401891137</c:v>
                </c:pt>
                <c:pt idx="99">
                  <c:v>0.12261404862752724</c:v>
                </c:pt>
                <c:pt idx="100">
                  <c:v>0.12602320168695344</c:v>
                </c:pt>
                <c:pt idx="101">
                  <c:v>0.12947732396677139</c:v>
                </c:pt>
                <c:pt idx="102">
                  <c:v>0.13297459239047868</c:v>
                </c:pt>
                <c:pt idx="103">
                  <c:v>0.13651257618940549</c:v>
                </c:pt>
                <c:pt idx="104">
                  <c:v>0.14008914844096573</c:v>
                </c:pt>
                <c:pt idx="105">
                  <c:v>0.14370370145299197</c:v>
                </c:pt>
                <c:pt idx="106">
                  <c:v>0.14735501984114927</c:v>
                </c:pt>
                <c:pt idx="107">
                  <c:v>0.15103824206809796</c:v>
                </c:pt>
                <c:pt idx="108">
                  <c:v>0.15474759505824728</c:v>
                </c:pt>
                <c:pt idx="109">
                  <c:v>0.15847973650467617</c:v>
                </c:pt>
                <c:pt idx="110">
                  <c:v>0.16223345102304976</c:v>
                </c:pt>
                <c:pt idx="111">
                  <c:v>0.16600843476728427</c:v>
                </c:pt>
                <c:pt idx="112">
                  <c:v>0.1698040800452123</c:v>
                </c:pt>
                <c:pt idx="113">
                  <c:v>0.17361977916466634</c:v>
                </c:pt>
                <c:pt idx="114">
                  <c:v>0.17745796289431626</c:v>
                </c:pt>
                <c:pt idx="115">
                  <c:v>0.18132106200283185</c:v>
                </c:pt>
                <c:pt idx="116">
                  <c:v>0.18520603802937582</c:v>
                </c:pt>
                <c:pt idx="117">
                  <c:v>0.18910711789835741</c:v>
                </c:pt>
                <c:pt idx="118">
                  <c:v>0.19302004776460435</c:v>
                </c:pt>
                <c:pt idx="119">
                  <c:v>0.19694330839769802</c:v>
                </c:pt>
                <c:pt idx="120">
                  <c:v>0.20087416518288495</c:v>
                </c:pt>
                <c:pt idx="121">
                  <c:v>0.20481140273583012</c:v>
                </c:pt>
                <c:pt idx="122">
                  <c:v>0.20875289413394749</c:v>
                </c:pt>
                <c:pt idx="123">
                  <c:v>0.21269651245465099</c:v>
                </c:pt>
                <c:pt idx="124">
                  <c:v>0.21664104231360562</c:v>
                </c:pt>
                <c:pt idx="125">
                  <c:v>0.22058405294214162</c:v>
                </c:pt>
                <c:pt idx="126">
                  <c:v>0.2245246328020078</c:v>
                </c:pt>
                <c:pt idx="127">
                  <c:v>0.22846095881670178</c:v>
                </c:pt>
                <c:pt idx="128">
                  <c:v>0.23239120790972123</c:v>
                </c:pt>
                <c:pt idx="129">
                  <c:v>0.23631416469673122</c:v>
                </c:pt>
                <c:pt idx="130">
                  <c:v>0.24022830994731306</c:v>
                </c:pt>
                <c:pt idx="131">
                  <c:v>0.24413242827713191</c:v>
                </c:pt>
                <c:pt idx="132">
                  <c:v>0.2480246966096854</c:v>
                </c:pt>
                <c:pt idx="133">
                  <c:v>0.251904507252806</c:v>
                </c:pt>
                <c:pt idx="134">
                  <c:v>0.25577064482215883</c:v>
                </c:pt>
                <c:pt idx="135">
                  <c:v>0.25962128624124159</c:v>
                </c:pt>
                <c:pt idx="136">
                  <c:v>0.26345521612571932</c:v>
                </c:pt>
                <c:pt idx="137">
                  <c:v>0.2672703075530059</c:v>
                </c:pt>
                <c:pt idx="138">
                  <c:v>0.27106534513876646</c:v>
                </c:pt>
                <c:pt idx="139">
                  <c:v>0.27483880965258239</c:v>
                </c:pt>
                <c:pt idx="140">
                  <c:v>0.27858948571011866</c:v>
                </c:pt>
                <c:pt idx="141">
                  <c:v>0.28231676561920788</c:v>
                </c:pt>
                <c:pt idx="142">
                  <c:v>0.28601943399551522</c:v>
                </c:pt>
                <c:pt idx="143">
                  <c:v>0.28969627545470567</c:v>
                </c:pt>
                <c:pt idx="144">
                  <c:v>0.29334668230461175</c:v>
                </c:pt>
                <c:pt idx="145">
                  <c:v>0.29696974300698237</c:v>
                </c:pt>
                <c:pt idx="146">
                  <c:v>0.30056454602356625</c:v>
                </c:pt>
                <c:pt idx="147">
                  <c:v>0.30413169904653098</c:v>
                </c:pt>
                <c:pt idx="148">
                  <c:v>0.3076654290002856</c:v>
                </c:pt>
                <c:pt idx="149">
                  <c:v>0.31117181280650474</c:v>
                </c:pt>
                <c:pt idx="150">
                  <c:v>0.31464477354351378</c:v>
                </c:pt>
                <c:pt idx="151">
                  <c:v>0.31808734967215008</c:v>
                </c:pt>
                <c:pt idx="152">
                  <c:v>0.32149650273157626</c:v>
                </c:pt>
                <c:pt idx="153">
                  <c:v>0.32487223272179244</c:v>
                </c:pt>
                <c:pt idx="154">
                  <c:v>0.32821453964279856</c:v>
                </c:pt>
                <c:pt idx="155">
                  <c:v>0.33152038503375725</c:v>
                </c:pt>
                <c:pt idx="156">
                  <c:v>0.33478976889466872</c:v>
                </c:pt>
                <c:pt idx="157">
                  <c:v>0.33802572968637007</c:v>
                </c:pt>
                <c:pt idx="158">
                  <c:v>0.34122219048718677</c:v>
                </c:pt>
                <c:pt idx="159">
                  <c:v>0.34437611283628161</c:v>
                </c:pt>
                <c:pt idx="160">
                  <c:v>0.34748141981198005</c:v>
                </c:pt>
                <c:pt idx="161">
                  <c:v>0.35053203449260739</c:v>
                </c:pt>
                <c:pt idx="162">
                  <c:v>0.35352491841732647</c:v>
                </c:pt>
                <c:pt idx="163">
                  <c:v>0.35647222542948642</c:v>
                </c:pt>
                <c:pt idx="164">
                  <c:v>0.35937395552908719</c:v>
                </c:pt>
                <c:pt idx="165">
                  <c:v>0.36223010871612876</c:v>
                </c:pt>
                <c:pt idx="166">
                  <c:v>0.36503764652977383</c:v>
                </c:pt>
                <c:pt idx="167">
                  <c:v>0.36778441512667343</c:v>
                </c:pt>
                <c:pt idx="168">
                  <c:v>0.37046737604599017</c:v>
                </c:pt>
                <c:pt idx="169">
                  <c:v>0.37308956774856128</c:v>
                </c:pt>
                <c:pt idx="170">
                  <c:v>0.37564795177354959</c:v>
                </c:pt>
                <c:pt idx="171">
                  <c:v>0.378142528120955</c:v>
                </c:pt>
                <c:pt idx="172">
                  <c:v>0.38057025832994035</c:v>
                </c:pt>
                <c:pt idx="173">
                  <c:v>0.38292810393966831</c:v>
                </c:pt>
                <c:pt idx="174">
                  <c:v>0.38522518033265069</c:v>
                </c:pt>
                <c:pt idx="175">
                  <c:v>0.38746148750888748</c:v>
                </c:pt>
                <c:pt idx="176">
                  <c:v>0.38964006392921596</c:v>
                </c:pt>
                <c:pt idx="177">
                  <c:v>0.39174571728944979</c:v>
                </c:pt>
                <c:pt idx="178">
                  <c:v>0.39377844758958896</c:v>
                </c:pt>
                <c:pt idx="179">
                  <c:v>0.39574129329047075</c:v>
                </c:pt>
                <c:pt idx="180">
                  <c:v>0.39764033131376969</c:v>
                </c:pt>
                <c:pt idx="181">
                  <c:v>0.39947252319864851</c:v>
                </c:pt>
                <c:pt idx="182">
                  <c:v>0.4012287535625953</c:v>
                </c:pt>
                <c:pt idx="183">
                  <c:v>0.40290294548393563</c:v>
                </c:pt>
                <c:pt idx="184">
                  <c:v>0.40448902204099485</c:v>
                </c:pt>
                <c:pt idx="185">
                  <c:v>0.40599306015544762</c:v>
                </c:pt>
                <c:pt idx="186">
                  <c:v>0.40742417520980573</c:v>
                </c:pt>
                <c:pt idx="187">
                  <c:v>0.40880363642993001</c:v>
                </c:pt>
                <c:pt idx="188">
                  <c:v>0.41013144381582062</c:v>
                </c:pt>
                <c:pt idx="189">
                  <c:v>0.41140455890664018</c:v>
                </c:pt>
                <c:pt idx="190">
                  <c:v>0.41260475093736515</c:v>
                </c:pt>
                <c:pt idx="191">
                  <c:v>0.41372594298632087</c:v>
                </c:pt>
                <c:pt idx="192">
                  <c:v>0.41478028889685636</c:v>
                </c:pt>
                <c:pt idx="193">
                  <c:v>0.41576778866897185</c:v>
                </c:pt>
                <c:pt idx="194">
                  <c:v>0.41669148076350443</c:v>
                </c:pt>
                <c:pt idx="195">
                  <c:v>0.41755136518045416</c:v>
                </c:pt>
                <c:pt idx="196">
                  <c:v>0.41834744191982109</c:v>
                </c:pt>
                <c:pt idx="197">
                  <c:v>0.41907667252076786</c:v>
                </c:pt>
                <c:pt idx="198">
                  <c:v>0.41973601852245729</c:v>
                </c:pt>
                <c:pt idx="199">
                  <c:v>0.42033155684656376</c:v>
                </c:pt>
                <c:pt idx="200">
                  <c:v>0.42085417211057563</c:v>
                </c:pt>
                <c:pt idx="201">
                  <c:v>0.42130690277533012</c:v>
                </c:pt>
                <c:pt idx="202">
                  <c:v>0.42168974884082716</c:v>
                </c:pt>
                <c:pt idx="203">
                  <c:v>0.42199967184622961</c:v>
                </c:pt>
                <c:pt idx="204">
                  <c:v>0.42224882563488642</c:v>
                </c:pt>
                <c:pt idx="205">
                  <c:v>0.42244328712847212</c:v>
                </c:pt>
                <c:pt idx="206">
                  <c:v>0.42258001786614974</c:v>
                </c:pt>
                <c:pt idx="207">
                  <c:v>0.42266205630875625</c:v>
                </c:pt>
                <c:pt idx="208">
                  <c:v>0.42267724861294265</c:v>
                </c:pt>
                <c:pt idx="209">
                  <c:v>0.42262559477870887</c:v>
                </c:pt>
                <c:pt idx="210">
                  <c:v>0.42251317172772962</c:v>
                </c:pt>
                <c:pt idx="211">
                  <c:v>0.42233997946000473</c:v>
                </c:pt>
                <c:pt idx="212">
                  <c:v>0.42210601797553426</c:v>
                </c:pt>
                <c:pt idx="213">
                  <c:v>0.42181432573515559</c:v>
                </c:pt>
                <c:pt idx="214">
                  <c:v>0.42146490273886855</c:v>
                </c:pt>
                <c:pt idx="215">
                  <c:v>0.42104559514332418</c:v>
                </c:pt>
                <c:pt idx="216">
                  <c:v>0.42055032602684783</c:v>
                </c:pt>
                <c:pt idx="217">
                  <c:v>0.41998821077195136</c:v>
                </c:pt>
                <c:pt idx="218">
                  <c:v>0.41936532630030932</c:v>
                </c:pt>
                <c:pt idx="219">
                  <c:v>0.41868774953359622</c:v>
                </c:pt>
                <c:pt idx="220">
                  <c:v>0.41794940355013765</c:v>
                </c:pt>
                <c:pt idx="221">
                  <c:v>0.41715332681077072</c:v>
                </c:pt>
                <c:pt idx="222">
                  <c:v>0.41630863469800733</c:v>
                </c:pt>
                <c:pt idx="223">
                  <c:v>0.41541836567268486</c:v>
                </c:pt>
                <c:pt idx="224">
                  <c:v>0.41448555819564042</c:v>
                </c:pt>
                <c:pt idx="225">
                  <c:v>0.41351325072771133</c:v>
                </c:pt>
                <c:pt idx="226">
                  <c:v>0.41250448172973492</c:v>
                </c:pt>
                <c:pt idx="227">
                  <c:v>0.41146228966254855</c:v>
                </c:pt>
                <c:pt idx="228">
                  <c:v>0.41038363606531469</c:v>
                </c:pt>
                <c:pt idx="229">
                  <c:v>0.40927155939887094</c:v>
                </c:pt>
                <c:pt idx="230">
                  <c:v>0.40811694428070511</c:v>
                </c:pt>
                <c:pt idx="231">
                  <c:v>0.40692586763249206</c:v>
                </c:pt>
                <c:pt idx="232">
                  <c:v>0.40570744483674348</c:v>
                </c:pt>
                <c:pt idx="233">
                  <c:v>0.40446471435429671</c:v>
                </c:pt>
                <c:pt idx="234">
                  <c:v>0.40322502233268709</c:v>
                </c:pt>
                <c:pt idx="235">
                  <c:v>0.40199748415442671</c:v>
                </c:pt>
                <c:pt idx="236">
                  <c:v>0.4007820998195154</c:v>
                </c:pt>
                <c:pt idx="237">
                  <c:v>0.39956367702376683</c:v>
                </c:pt>
                <c:pt idx="238">
                  <c:v>0.39833310038466907</c:v>
                </c:pt>
                <c:pt idx="239">
                  <c:v>0.39709340836305956</c:v>
                </c:pt>
                <c:pt idx="240">
                  <c:v>0.39585675480228738</c:v>
                </c:pt>
                <c:pt idx="241">
                  <c:v>0.39462313970235235</c:v>
                </c:pt>
                <c:pt idx="242">
                  <c:v>0.39340471690660378</c:v>
                </c:pt>
                <c:pt idx="243">
                  <c:v>0.3922106017975534</c:v>
                </c:pt>
                <c:pt idx="244">
                  <c:v>0.39103167899268942</c:v>
                </c:pt>
                <c:pt idx="245">
                  <c:v>0.3898618715703373</c:v>
                </c:pt>
                <c:pt idx="246">
                  <c:v>0.38869510260882251</c:v>
                </c:pt>
                <c:pt idx="247">
                  <c:v>0.38754048749065667</c:v>
                </c:pt>
                <c:pt idx="248">
                  <c:v>0.3864101800591892</c:v>
                </c:pt>
                <c:pt idx="249">
                  <c:v>0.38531329569693179</c:v>
                </c:pt>
                <c:pt idx="250">
                  <c:v>0.38424679594304706</c:v>
                </c:pt>
                <c:pt idx="251">
                  <c:v>0.38320460387586064</c:v>
                </c:pt>
                <c:pt idx="252">
                  <c:v>0.38219583487788428</c:v>
                </c:pt>
                <c:pt idx="253">
                  <c:v>0.38122048894911792</c:v>
                </c:pt>
                <c:pt idx="254">
                  <c:v>0.38027856608956162</c:v>
                </c:pt>
                <c:pt idx="255">
                  <c:v>0.37936095091670363</c:v>
                </c:pt>
                <c:pt idx="256">
                  <c:v>0.37847979727389292</c:v>
                </c:pt>
                <c:pt idx="257">
                  <c:v>0.37764422054364138</c:v>
                </c:pt>
                <c:pt idx="258">
                  <c:v>0.3768481438042745</c:v>
                </c:pt>
                <c:pt idx="259">
                  <c:v>0.37609764397746676</c:v>
                </c:pt>
                <c:pt idx="260">
                  <c:v>0.37538360568070639</c:v>
                </c:pt>
                <c:pt idx="261">
                  <c:v>0.37471210583566789</c:v>
                </c:pt>
                <c:pt idx="262">
                  <c:v>0.37409529828570037</c:v>
                </c:pt>
                <c:pt idx="263">
                  <c:v>0.37355749071750211</c:v>
                </c:pt>
                <c:pt idx="264">
                  <c:v>0.37310476005274767</c:v>
                </c:pt>
                <c:pt idx="265">
                  <c:v>0.3727340678305997</c:v>
                </c:pt>
                <c:pt idx="266">
                  <c:v>0.37244237559022103</c:v>
                </c:pt>
                <c:pt idx="267">
                  <c:v>0.37222360640993696</c:v>
                </c:pt>
                <c:pt idx="268">
                  <c:v>0.37208687567225945</c:v>
                </c:pt>
                <c:pt idx="269">
                  <c:v>0.37203522183802568</c:v>
                </c:pt>
                <c:pt idx="270">
                  <c:v>0.37207472182891033</c:v>
                </c:pt>
                <c:pt idx="271">
                  <c:v>0.37221145256658783</c:v>
                </c:pt>
                <c:pt idx="272">
                  <c:v>0.37245149097273283</c:v>
                </c:pt>
                <c:pt idx="273">
                  <c:v>0.37278876012567069</c:v>
                </c:pt>
                <c:pt idx="274">
                  <c:v>0.37321718310372692</c:v>
                </c:pt>
                <c:pt idx="275">
                  <c:v>0.37373372144606426</c:v>
                </c:pt>
                <c:pt idx="276">
                  <c:v>0.37434141361351991</c:v>
                </c:pt>
                <c:pt idx="277">
                  <c:v>0.37505241344944301</c:v>
                </c:pt>
                <c:pt idx="278">
                  <c:v>0.37587887479718274</c:v>
                </c:pt>
                <c:pt idx="279">
                  <c:v>0.37682079765673898</c:v>
                </c:pt>
                <c:pt idx="280">
                  <c:v>0.37787818202811185</c:v>
                </c:pt>
                <c:pt idx="281">
                  <c:v>0.37904798945046397</c:v>
                </c:pt>
                <c:pt idx="282">
                  <c:v>0.38033629684546993</c:v>
                </c:pt>
                <c:pt idx="283">
                  <c:v>0.38174614267396706</c:v>
                </c:pt>
                <c:pt idx="284">
                  <c:v>0.38327752693595529</c:v>
                </c:pt>
                <c:pt idx="285">
                  <c:v>0.38493044963143463</c:v>
                </c:pt>
                <c:pt idx="286">
                  <c:v>0.38670187229956787</c:v>
                </c:pt>
                <c:pt idx="287">
                  <c:v>0.38858267955784315</c:v>
                </c:pt>
                <c:pt idx="288">
                  <c:v>0.3905728714062604</c:v>
                </c:pt>
                <c:pt idx="289">
                  <c:v>0.39266333246230789</c:v>
                </c:pt>
                <c:pt idx="290">
                  <c:v>0.39485406272598556</c:v>
                </c:pt>
                <c:pt idx="291">
                  <c:v>0.39713594681478154</c:v>
                </c:pt>
                <c:pt idx="292">
                  <c:v>0.39950594626785851</c:v>
                </c:pt>
                <c:pt idx="293">
                  <c:v>0.40197317646772845</c:v>
                </c:pt>
                <c:pt idx="294">
                  <c:v>0.40453459895355409</c:v>
                </c:pt>
                <c:pt idx="295">
                  <c:v>0.4071810983428234</c:v>
                </c:pt>
                <c:pt idx="296">
                  <c:v>0.409927866939723</c:v>
                </c:pt>
                <c:pt idx="297">
                  <c:v>0.41277490474425271</c:v>
                </c:pt>
                <c:pt idx="298">
                  <c:v>0.4157282886780872</c:v>
                </c:pt>
                <c:pt idx="299">
                  <c:v>0.41877890335871459</c:v>
                </c:pt>
                <c:pt idx="300">
                  <c:v>0.42192371032529763</c:v>
                </c:pt>
                <c:pt idx="301">
                  <c:v>0.4251627095778362</c:v>
                </c:pt>
                <c:pt idx="302">
                  <c:v>0.42849286265549325</c:v>
                </c:pt>
                <c:pt idx="303">
                  <c:v>0.43190809263659397</c:v>
                </c:pt>
                <c:pt idx="304">
                  <c:v>0.43540232259946404</c:v>
                </c:pt>
                <c:pt idx="305">
                  <c:v>0.43898162946577779</c:v>
                </c:pt>
                <c:pt idx="306">
                  <c:v>0.44265512861804723</c:v>
                </c:pt>
                <c:pt idx="307">
                  <c:v>0.44642889697794685</c:v>
                </c:pt>
                <c:pt idx="308">
                  <c:v>0.45029989608463933</c:v>
                </c:pt>
                <c:pt idx="309">
                  <c:v>0.45426204901645018</c:v>
                </c:pt>
                <c:pt idx="310">
                  <c:v>0.45831839423421672</c:v>
                </c:pt>
                <c:pt idx="311">
                  <c:v>0.46245677789458972</c:v>
                </c:pt>
                <c:pt idx="312">
                  <c:v>0.46667112307589464</c:v>
                </c:pt>
                <c:pt idx="313">
                  <c:v>0.47096750669980614</c:v>
                </c:pt>
                <c:pt idx="314">
                  <c:v>0.47535200568799868</c:v>
                </c:pt>
                <c:pt idx="315">
                  <c:v>0.47983069696214686</c:v>
                </c:pt>
                <c:pt idx="316">
                  <c:v>0.48440661898308796</c:v>
                </c:pt>
                <c:pt idx="317">
                  <c:v>0.48907977175082185</c:v>
                </c:pt>
                <c:pt idx="318">
                  <c:v>0.49383800142199968</c:v>
                </c:pt>
                <c:pt idx="319">
                  <c:v>0.49867219261410933</c:v>
                </c:pt>
                <c:pt idx="320">
                  <c:v>0.50359146070966287</c:v>
                </c:pt>
                <c:pt idx="321">
                  <c:v>0.50860795955200933</c:v>
                </c:pt>
                <c:pt idx="322">
                  <c:v>0.51373080452366049</c:v>
                </c:pt>
                <c:pt idx="323">
                  <c:v>0.51895999562461637</c:v>
                </c:pt>
                <c:pt idx="324">
                  <c:v>0.52429857131571433</c:v>
                </c:pt>
                <c:pt idx="325">
                  <c:v>0.52974957005779155</c:v>
                </c:pt>
                <c:pt idx="326">
                  <c:v>0.53530995339001075</c:v>
                </c:pt>
                <c:pt idx="327">
                  <c:v>0.54098579823404658</c:v>
                </c:pt>
                <c:pt idx="328">
                  <c:v>0.54678621997241073</c:v>
                </c:pt>
                <c:pt idx="329">
                  <c:v>0.55270818014426615</c:v>
                </c:pt>
                <c:pt idx="330">
                  <c:v>0.55875167874961262</c:v>
                </c:pt>
                <c:pt idx="331">
                  <c:v>0.56491975424928742</c:v>
                </c:pt>
                <c:pt idx="332">
                  <c:v>0.57120936818245349</c:v>
                </c:pt>
                <c:pt idx="333">
                  <c:v>0.57760836670576143</c:v>
                </c:pt>
                <c:pt idx="334">
                  <c:v>0.58409851905418786</c:v>
                </c:pt>
                <c:pt idx="335">
                  <c:v>0.59066767138438347</c:v>
                </c:pt>
                <c:pt idx="336">
                  <c:v>0.5973249390788602</c:v>
                </c:pt>
                <c:pt idx="337">
                  <c:v>0.60407032213761802</c:v>
                </c:pt>
                <c:pt idx="338">
                  <c:v>0.610906859021494</c:v>
                </c:pt>
                <c:pt idx="339">
                  <c:v>0.61782543434797665</c:v>
                </c:pt>
                <c:pt idx="340">
                  <c:v>0.6248230096562285</c:v>
                </c:pt>
                <c:pt idx="341">
                  <c:v>0.63189958494624965</c:v>
                </c:pt>
                <c:pt idx="342">
                  <c:v>0.6390430063746908</c:v>
                </c:pt>
                <c:pt idx="343">
                  <c:v>0.64625327394155208</c:v>
                </c:pt>
                <c:pt idx="344">
                  <c:v>0.65352127226432177</c:v>
                </c:pt>
                <c:pt idx="345">
                  <c:v>0.66084396288216241</c:v>
                </c:pt>
                <c:pt idx="346">
                  <c:v>0.66821526887339944</c:v>
                </c:pt>
                <c:pt idx="347">
                  <c:v>0.67562607485552117</c:v>
                </c:pt>
                <c:pt idx="348">
                  <c:v>0.68307030390685297</c:v>
                </c:pt>
                <c:pt idx="349">
                  <c:v>0.69054491756655745</c:v>
                </c:pt>
                <c:pt idx="350">
                  <c:v>0.69804991583463472</c:v>
                </c:pt>
                <c:pt idx="351">
                  <c:v>0.70558833717192215</c:v>
                </c:pt>
                <c:pt idx="352">
                  <c:v>0.71316625850009419</c:v>
                </c:pt>
                <c:pt idx="353">
                  <c:v>0.72077456443663901</c:v>
                </c:pt>
                <c:pt idx="354">
                  <c:v>0.72840110113820733</c:v>
                </c:pt>
                <c:pt idx="355">
                  <c:v>0.73601852245726407</c:v>
                </c:pt>
                <c:pt idx="356">
                  <c:v>0.74361467455045971</c:v>
                </c:pt>
                <c:pt idx="357">
                  <c:v>0.75118348049611983</c:v>
                </c:pt>
                <c:pt idx="358">
                  <c:v>0.75871582491173273</c:v>
                </c:pt>
                <c:pt idx="359">
                  <c:v>0.76620259241478639</c:v>
                </c:pt>
                <c:pt idx="360">
                  <c:v>0.773634667622769</c:v>
                </c:pt>
                <c:pt idx="361">
                  <c:v>0.78101205053568057</c:v>
                </c:pt>
                <c:pt idx="362">
                  <c:v>0.78832258731017213</c:v>
                </c:pt>
                <c:pt idx="363">
                  <c:v>0.79555716256373166</c:v>
                </c:pt>
                <c:pt idx="364">
                  <c:v>0.80271577629635926</c:v>
                </c:pt>
                <c:pt idx="365">
                  <c:v>0.8097923515863803</c:v>
                </c:pt>
                <c:pt idx="366">
                  <c:v>0.81677473459044581</c:v>
                </c:pt>
                <c:pt idx="367">
                  <c:v>0.82366596376939294</c:v>
                </c:pt>
                <c:pt idx="368">
                  <c:v>0.83045388527987263</c:v>
                </c:pt>
                <c:pt idx="369">
                  <c:v>0.83714153758272203</c:v>
                </c:pt>
                <c:pt idx="370">
                  <c:v>0.84371980529542945</c:v>
                </c:pt>
                <c:pt idx="371">
                  <c:v>0.85018564995715762</c:v>
                </c:pt>
                <c:pt idx="372">
                  <c:v>0.85653603310706916</c:v>
                </c:pt>
                <c:pt idx="373">
                  <c:v>0.86276487782348965</c:v>
                </c:pt>
                <c:pt idx="374">
                  <c:v>0.86887218410641898</c:v>
                </c:pt>
                <c:pt idx="375">
                  <c:v>0.87484883657334533</c:v>
                </c:pt>
                <c:pt idx="376">
                  <c:v>0.88068268138091965</c:v>
                </c:pt>
                <c:pt idx="377">
                  <c:v>0.88635244930328083</c:v>
                </c:pt>
                <c:pt idx="378">
                  <c:v>0.89183687111456811</c:v>
                </c:pt>
                <c:pt idx="379">
                  <c:v>0.89713898527561875</c:v>
                </c:pt>
                <c:pt idx="380">
                  <c:v>0.9022739840906191</c:v>
                </c:pt>
                <c:pt idx="381">
                  <c:v>0.90726921370710445</c:v>
                </c:pt>
                <c:pt idx="382">
                  <c:v>0.91213075104674968</c:v>
                </c:pt>
                <c:pt idx="383">
                  <c:v>0.91685251918788013</c:v>
                </c:pt>
                <c:pt idx="384">
                  <c:v>0.92141932582630948</c:v>
                </c:pt>
                <c:pt idx="385">
                  <c:v>0.92584028634454929</c:v>
                </c:pt>
                <c:pt idx="386">
                  <c:v>0.93012451612511149</c:v>
                </c:pt>
                <c:pt idx="387">
                  <c:v>0.93427505362883378</c:v>
                </c:pt>
                <c:pt idx="388">
                  <c:v>0.93829189885571562</c:v>
                </c:pt>
                <c:pt idx="389">
                  <c:v>0.94218112872743176</c:v>
                </c:pt>
                <c:pt idx="390">
                  <c:v>0.94594882016565685</c:v>
                </c:pt>
                <c:pt idx="391">
                  <c:v>0.94960712701373984</c:v>
                </c:pt>
                <c:pt idx="392">
                  <c:v>0.95315301081084358</c:v>
                </c:pt>
                <c:pt idx="393">
                  <c:v>0.95658039463529343</c:v>
                </c:pt>
                <c:pt idx="394">
                  <c:v>0.95989535540876414</c:v>
                </c:pt>
                <c:pt idx="395">
                  <c:v>0.96311916235711625</c:v>
                </c:pt>
                <c:pt idx="396">
                  <c:v>0.96625485394118749</c:v>
                </c:pt>
                <c:pt idx="397">
                  <c:v>0.96929635323930297</c:v>
                </c:pt>
                <c:pt idx="398">
                  <c:v>0.97222846794727646</c:v>
                </c:pt>
                <c:pt idx="399">
                  <c:v>0.97504815960427083</c:v>
                </c:pt>
                <c:pt idx="400">
                  <c:v>0.97774023590609938</c:v>
                </c:pt>
                <c:pt idx="401">
                  <c:v>0.9803168506961113</c:v>
                </c:pt>
                <c:pt idx="402">
                  <c:v>0.98278711935681851</c:v>
                </c:pt>
                <c:pt idx="403">
                  <c:v>0.98516015727073292</c:v>
                </c:pt>
                <c:pt idx="404">
                  <c:v>0.98742988751617977</c:v>
                </c:pt>
                <c:pt idx="405">
                  <c:v>0.98958111778897273</c:v>
                </c:pt>
                <c:pt idx="406">
                  <c:v>0.99159257886325092</c:v>
                </c:pt>
                <c:pt idx="407">
                  <c:v>0.99345211689566526</c:v>
                </c:pt>
                <c:pt idx="408">
                  <c:v>0.99515365496454111</c:v>
                </c:pt>
                <c:pt idx="409">
                  <c:v>0.99671542383490219</c:v>
                </c:pt>
                <c:pt idx="410">
                  <c:v>0.9981465388892603</c:v>
                </c:pt>
                <c:pt idx="411">
                  <c:v>0.99945003858845249</c:v>
                </c:pt>
                <c:pt idx="412">
                  <c:v>1.000610730628293</c:v>
                </c:pt>
                <c:pt idx="413">
                  <c:v>1.0016225380871064</c:v>
                </c:pt>
                <c:pt idx="414">
                  <c:v>1.0024793840432191</c:v>
                </c:pt>
                <c:pt idx="415">
                  <c:v>1.0031721531141184</c:v>
                </c:pt>
                <c:pt idx="416">
                  <c:v>1.0036978068389675</c:v>
                </c:pt>
                <c:pt idx="417">
                  <c:v>1.0040441913744174</c:v>
                </c:pt>
                <c:pt idx="418">
                  <c:v>1.0042021913379557</c:v>
                </c:pt>
                <c:pt idx="419">
                  <c:v>1.0041718067295828</c:v>
                </c:pt>
                <c:pt idx="420">
                  <c:v>1.0039469606276246</c:v>
                </c:pt>
                <c:pt idx="421">
                  <c:v>1.0035185376495681</c:v>
                </c:pt>
                <c:pt idx="422">
                  <c:v>1.0028895762562515</c:v>
                </c:pt>
                <c:pt idx="423">
                  <c:v>1.0020479226043255</c:v>
                </c:pt>
                <c:pt idx="424">
                  <c:v>1.0009905382329527</c:v>
                </c:pt>
                <c:pt idx="425">
                  <c:v>0.99972046160297023</c:v>
                </c:pt>
                <c:pt idx="426">
                  <c:v>0.99822857733186676</c:v>
                </c:pt>
                <c:pt idx="427">
                  <c:v>0.99650577003712992</c:v>
                </c:pt>
                <c:pt idx="428">
                  <c:v>0.99454596279708551</c:v>
                </c:pt>
                <c:pt idx="429">
                  <c:v>0.99233700176838413</c:v>
                </c:pt>
                <c:pt idx="430">
                  <c:v>0.98988800233353791</c:v>
                </c:pt>
                <c:pt idx="431">
                  <c:v>0.9872111183358957</c:v>
                </c:pt>
                <c:pt idx="432">
                  <c:v>0.98431546515796953</c:v>
                </c:pt>
                <c:pt idx="433">
                  <c:v>0.98120104279975939</c:v>
                </c:pt>
                <c:pt idx="434">
                  <c:v>0.9778648128004277</c:v>
                </c:pt>
                <c:pt idx="435">
                  <c:v>0.97429765977746319</c:v>
                </c:pt>
                <c:pt idx="436">
                  <c:v>0.97050262219170258</c:v>
                </c:pt>
                <c:pt idx="437">
                  <c:v>0.96648577696482063</c:v>
                </c:pt>
                <c:pt idx="438">
                  <c:v>0.96225623947932926</c:v>
                </c:pt>
                <c:pt idx="439">
                  <c:v>0.95781097127439119</c:v>
                </c:pt>
                <c:pt idx="440">
                  <c:v>0.95315604927168085</c:v>
                </c:pt>
                <c:pt idx="441">
                  <c:v>0.94829147347119835</c:v>
                </c:pt>
                <c:pt idx="442">
                  <c:v>0.9432263592554555</c:v>
                </c:pt>
                <c:pt idx="443">
                  <c:v>0.93796374508528957</c:v>
                </c:pt>
                <c:pt idx="444">
                  <c:v>0.93250970788237508</c:v>
                </c:pt>
                <c:pt idx="445">
                  <c:v>0.92687032456838658</c:v>
                </c:pt>
                <c:pt idx="446">
                  <c:v>0.92105471052583598</c:v>
                </c:pt>
                <c:pt idx="447">
                  <c:v>0.91506590421556055</c:v>
                </c:pt>
                <c:pt idx="448">
                  <c:v>0.90891605948090926</c:v>
                </c:pt>
                <c:pt idx="449">
                  <c:v>0.90260821478271969</c:v>
                </c:pt>
                <c:pt idx="450">
                  <c:v>0.89615452396434059</c:v>
                </c:pt>
                <c:pt idx="451">
                  <c:v>0.88955802548660956</c:v>
                </c:pt>
                <c:pt idx="452">
                  <c:v>0.88283391165371261</c:v>
                </c:pt>
                <c:pt idx="453">
                  <c:v>0.87598218246565018</c:v>
                </c:pt>
                <c:pt idx="454">
                  <c:v>0.86899979946158468</c:v>
                </c:pt>
                <c:pt idx="455">
                  <c:v>0.86187764725900451</c:v>
                </c:pt>
                <c:pt idx="456">
                  <c:v>0.85461572585790946</c:v>
                </c:pt>
                <c:pt idx="457">
                  <c:v>0.84722315064081133</c:v>
                </c:pt>
                <c:pt idx="458">
                  <c:v>0.83970296006854761</c:v>
                </c:pt>
                <c:pt idx="459">
                  <c:v>0.83207034644530453</c:v>
                </c:pt>
                <c:pt idx="460">
                  <c:v>0.82432834823191958</c:v>
                </c:pt>
                <c:pt idx="461">
                  <c:v>0.81648304235006719</c:v>
                </c:pt>
                <c:pt idx="462">
                  <c:v>0.80855569802560801</c:v>
                </c:pt>
                <c:pt idx="463">
                  <c:v>0.80056758448440346</c:v>
                </c:pt>
                <c:pt idx="464">
                  <c:v>0.79252477864812787</c:v>
                </c:pt>
                <c:pt idx="465">
                  <c:v>0.78441512667343227</c:v>
                </c:pt>
                <c:pt idx="466">
                  <c:v>0.77622951317780453</c:v>
                </c:pt>
                <c:pt idx="467">
                  <c:v>0.76798313046543132</c:v>
                </c:pt>
                <c:pt idx="468">
                  <c:v>0.75970332468384816</c:v>
                </c:pt>
                <c:pt idx="469">
                  <c:v>0.75140528813724117</c:v>
                </c:pt>
                <c:pt idx="470">
                  <c:v>0.74309813620812237</c:v>
                </c:pt>
                <c:pt idx="471">
                  <c:v>0.73479402273984085</c:v>
                </c:pt>
                <c:pt idx="472">
                  <c:v>0.72650510157574577</c:v>
                </c:pt>
                <c:pt idx="473">
                  <c:v>0.71823744963751157</c:v>
                </c:pt>
                <c:pt idx="474">
                  <c:v>0.70999410538597563</c:v>
                </c:pt>
                <c:pt idx="475">
                  <c:v>0.70178722266448701</c:v>
                </c:pt>
                <c:pt idx="476">
                  <c:v>0.69361680147304583</c:v>
                </c:pt>
                <c:pt idx="477">
                  <c:v>0.68548284181165187</c:v>
                </c:pt>
                <c:pt idx="478">
                  <c:v>0.67738534368030523</c:v>
                </c:pt>
                <c:pt idx="479">
                  <c:v>0.66933038400068057</c:v>
                </c:pt>
                <c:pt idx="480">
                  <c:v>0.66133011661612695</c:v>
                </c:pt>
                <c:pt idx="481">
                  <c:v>0.65339061844831881</c:v>
                </c:pt>
                <c:pt idx="482">
                  <c:v>0.64551188949725624</c:v>
                </c:pt>
                <c:pt idx="483">
                  <c:v>0.63769392976293926</c:v>
                </c:pt>
                <c:pt idx="484">
                  <c:v>0.6299519315495542</c:v>
                </c:pt>
                <c:pt idx="485">
                  <c:v>0.62229804870045025</c:v>
                </c:pt>
                <c:pt idx="486">
                  <c:v>0.61474747351981374</c:v>
                </c:pt>
                <c:pt idx="487">
                  <c:v>0.60731539831183112</c:v>
                </c:pt>
                <c:pt idx="488">
                  <c:v>0.60001093845901421</c:v>
                </c:pt>
                <c:pt idx="489">
                  <c:v>0.59281890165717654</c:v>
                </c:pt>
                <c:pt idx="490">
                  <c:v>0.58572105714129441</c:v>
                </c:pt>
                <c:pt idx="491">
                  <c:v>0.57871132798969349</c:v>
                </c:pt>
                <c:pt idx="492">
                  <c:v>0.57180490650656002</c:v>
                </c:pt>
                <c:pt idx="493">
                  <c:v>0.56501394653524306</c:v>
                </c:pt>
                <c:pt idx="494">
                  <c:v>0.55831717884988175</c:v>
                </c:pt>
                <c:pt idx="495">
                  <c:v>0.5517115649896388</c:v>
                </c:pt>
                <c:pt idx="496">
                  <c:v>0.5451910280328397</c:v>
                </c:pt>
                <c:pt idx="497">
                  <c:v>0.53877379874450793</c:v>
                </c:pt>
                <c:pt idx="498">
                  <c:v>0.53247506942883016</c:v>
                </c:pt>
                <c:pt idx="499">
                  <c:v>0.52631003238999252</c:v>
                </c:pt>
                <c:pt idx="500">
                  <c:v>0.52027564916715785</c:v>
                </c:pt>
                <c:pt idx="501">
                  <c:v>0.51436584283865161</c:v>
                </c:pt>
                <c:pt idx="502">
                  <c:v>0.50858365186531107</c:v>
                </c:pt>
                <c:pt idx="503">
                  <c:v>0.5029321147079735</c:v>
                </c:pt>
                <c:pt idx="504">
                  <c:v>0.4974051544449643</c:v>
                </c:pt>
                <c:pt idx="505">
                  <c:v>0.49198454031125993</c:v>
                </c:pt>
                <c:pt idx="506">
                  <c:v>0.48666115692434841</c:v>
                </c:pt>
                <c:pt idx="507">
                  <c:v>0.48144108120590434</c:v>
                </c:pt>
                <c:pt idx="508">
                  <c:v>0.47633342853843952</c:v>
                </c:pt>
                <c:pt idx="509">
                  <c:v>0.47135339122614045</c:v>
                </c:pt>
                <c:pt idx="510">
                  <c:v>0.46648273850398336</c:v>
                </c:pt>
                <c:pt idx="511">
                  <c:v>0.46171539345029383</c:v>
                </c:pt>
                <c:pt idx="512">
                  <c:v>0.45705439452590896</c:v>
                </c:pt>
                <c:pt idx="513">
                  <c:v>0.45252708787836432</c:v>
                </c:pt>
                <c:pt idx="514">
                  <c:v>0.44816385811603271</c:v>
                </c:pt>
                <c:pt idx="515">
                  <c:v>0.44397382062142599</c:v>
                </c:pt>
                <c:pt idx="516">
                  <c:v>0.43995089847286956</c:v>
                </c:pt>
                <c:pt idx="517">
                  <c:v>0.43609813013120069</c:v>
                </c:pt>
                <c:pt idx="518">
                  <c:v>0.43241247713558217</c:v>
                </c:pt>
                <c:pt idx="519">
                  <c:v>0.42889697794685122</c:v>
                </c:pt>
                <c:pt idx="520">
                  <c:v>0.42555467102584515</c:v>
                </c:pt>
                <c:pt idx="521">
                  <c:v>0.42238859483340119</c:v>
                </c:pt>
                <c:pt idx="522">
                  <c:v>0.41940786475203118</c:v>
                </c:pt>
                <c:pt idx="523">
                  <c:v>0.41661551924257251</c:v>
                </c:pt>
                <c:pt idx="524">
                  <c:v>0.41402067368753681</c:v>
                </c:pt>
                <c:pt idx="525">
                  <c:v>0.41163852039111071</c:v>
                </c:pt>
                <c:pt idx="526">
                  <c:v>0.4094812131966431</c:v>
                </c:pt>
                <c:pt idx="527">
                  <c:v>0.40756090594748323</c:v>
                </c:pt>
                <c:pt idx="528">
                  <c:v>0.40588975248698023</c:v>
                </c:pt>
                <c:pt idx="529">
                  <c:v>0.40448598358015758</c:v>
                </c:pt>
                <c:pt idx="530">
                  <c:v>0.40336479153120197</c:v>
                </c:pt>
                <c:pt idx="531">
                  <c:v>0.40253833018346219</c:v>
                </c:pt>
                <c:pt idx="532">
                  <c:v>0.40200963799777584</c:v>
                </c:pt>
                <c:pt idx="533">
                  <c:v>0.40179086881749176</c:v>
                </c:pt>
                <c:pt idx="534">
                  <c:v>0.40190329186847107</c:v>
                </c:pt>
                <c:pt idx="535">
                  <c:v>0.40235602253322555</c:v>
                </c:pt>
                <c:pt idx="536">
                  <c:v>0.40314906081175517</c:v>
                </c:pt>
                <c:pt idx="537">
                  <c:v>0.40427632978238542</c:v>
                </c:pt>
                <c:pt idx="538">
                  <c:v>0.40575606021013988</c:v>
                </c:pt>
                <c:pt idx="539">
                  <c:v>0.40761559824255422</c:v>
                </c:pt>
                <c:pt idx="540">
                  <c:v>0.4098640592621402</c:v>
                </c:pt>
                <c:pt idx="541">
                  <c:v>0.41249232788638579</c:v>
                </c:pt>
                <c:pt idx="542">
                  <c:v>0.4154730579677558</c:v>
                </c:pt>
                <c:pt idx="543">
                  <c:v>0.41878194181955186</c:v>
                </c:pt>
                <c:pt idx="544">
                  <c:v>0.42241290252009944</c:v>
                </c:pt>
                <c:pt idx="545">
                  <c:v>0.42638720929525942</c:v>
                </c:pt>
                <c:pt idx="546">
                  <c:v>0.43072613137089272</c:v>
                </c:pt>
                <c:pt idx="547">
                  <c:v>0.43544182259034858</c:v>
                </c:pt>
                <c:pt idx="548">
                  <c:v>0.44053428295362701</c:v>
                </c:pt>
                <c:pt idx="549">
                  <c:v>0.44599439707821603</c:v>
                </c:pt>
                <c:pt idx="550">
                  <c:v>0.45180393419909204</c:v>
                </c:pt>
                <c:pt idx="551">
                  <c:v>0.45793250970788241</c:v>
                </c:pt>
                <c:pt idx="552">
                  <c:v>0.46438316206542413</c:v>
                </c:pt>
                <c:pt idx="553">
                  <c:v>0.47116196819339196</c:v>
                </c:pt>
                <c:pt idx="554">
                  <c:v>0.47829019731764671</c:v>
                </c:pt>
                <c:pt idx="555">
                  <c:v>0.48576481097735125</c:v>
                </c:pt>
                <c:pt idx="556">
                  <c:v>0.49356453994664462</c:v>
                </c:pt>
                <c:pt idx="557">
                  <c:v>0.50166507653882852</c:v>
                </c:pt>
                <c:pt idx="558">
                  <c:v>0.51002995922385552</c:v>
                </c:pt>
                <c:pt idx="559">
                  <c:v>0.51863488031502758</c:v>
                </c:pt>
                <c:pt idx="560">
                  <c:v>0.52749503211653104</c:v>
                </c:pt>
                <c:pt idx="561">
                  <c:v>0.53661953001087759</c:v>
                </c:pt>
                <c:pt idx="562">
                  <c:v>0.54600229707639292</c:v>
                </c:pt>
                <c:pt idx="563">
                  <c:v>0.55562206408721593</c:v>
                </c:pt>
                <c:pt idx="564">
                  <c:v>0.56545452335664836</c:v>
                </c:pt>
                <c:pt idx="565">
                  <c:v>0.575484482580504</c:v>
                </c:pt>
                <c:pt idx="566">
                  <c:v>0.58570586483710807</c:v>
                </c:pt>
                <c:pt idx="567">
                  <c:v>0.59613386243064714</c:v>
                </c:pt>
                <c:pt idx="568">
                  <c:v>0.60678670612614471</c:v>
                </c:pt>
                <c:pt idx="569">
                  <c:v>0.61765528054108898</c:v>
                </c:pt>
                <c:pt idx="570">
                  <c:v>0.62871831644961917</c:v>
                </c:pt>
                <c:pt idx="571">
                  <c:v>0.6399454292433624</c:v>
                </c:pt>
                <c:pt idx="572">
                  <c:v>0.65131838815729504</c:v>
                </c:pt>
                <c:pt idx="573">
                  <c:v>0.66283111626974234</c:v>
                </c:pt>
                <c:pt idx="574">
                  <c:v>0.67447753665902999</c:v>
                </c:pt>
                <c:pt idx="575">
                  <c:v>0.68626980316850694</c:v>
                </c:pt>
                <c:pt idx="576">
                  <c:v>0.69821399271984774</c:v>
                </c:pt>
                <c:pt idx="577">
                  <c:v>0.71031618223472714</c:v>
                </c:pt>
                <c:pt idx="578">
                  <c:v>0.72256117940895848</c:v>
                </c:pt>
                <c:pt idx="579">
                  <c:v>0.73494290732086753</c:v>
                </c:pt>
                <c:pt idx="580">
                  <c:v>0.74742794290124392</c:v>
                </c:pt>
                <c:pt idx="581">
                  <c:v>0.75999501692422677</c:v>
                </c:pt>
                <c:pt idx="582">
                  <c:v>0.77262589862479258</c:v>
                </c:pt>
                <c:pt idx="583">
                  <c:v>0.7853236264637784</c:v>
                </c:pt>
                <c:pt idx="584">
                  <c:v>0.79808212351950991</c:v>
                </c:pt>
                <c:pt idx="585">
                  <c:v>0.81090138979198689</c:v>
                </c:pt>
                <c:pt idx="586">
                  <c:v>0.82376623297702312</c:v>
                </c:pt>
                <c:pt idx="587">
                  <c:v>0.83666449923126929</c:v>
                </c:pt>
                <c:pt idx="588">
                  <c:v>0.84958403471137667</c:v>
                </c:pt>
                <c:pt idx="589">
                  <c:v>0.86251268557399552</c:v>
                </c:pt>
                <c:pt idx="590">
                  <c:v>0.87545349027996366</c:v>
                </c:pt>
                <c:pt idx="591">
                  <c:v>0.88842164113346733</c:v>
                </c:pt>
                <c:pt idx="592">
                  <c:v>0.90142321505618117</c:v>
                </c:pt>
                <c:pt idx="593">
                  <c:v>0.91446732743061676</c:v>
                </c:pt>
                <c:pt idx="594">
                  <c:v>0.92755397825677421</c:v>
                </c:pt>
                <c:pt idx="595">
                  <c:v>0.94068924445632807</c:v>
                </c:pt>
                <c:pt idx="596">
                  <c:v>0.95387616449011581</c:v>
                </c:pt>
                <c:pt idx="597">
                  <c:v>0.96710562297562541</c:v>
                </c:pt>
                <c:pt idx="598">
                  <c:v>0.98036546606950781</c:v>
                </c:pt>
                <c:pt idx="599">
                  <c:v>0.99365873223260026</c:v>
                </c:pt>
                <c:pt idx="600">
                  <c:v>1.0069914983865773</c:v>
                </c:pt>
                <c:pt idx="601">
                  <c:v>1.0203789568356252</c:v>
                </c:pt>
                <c:pt idx="602">
                  <c:v>1.0338211075797443</c:v>
                </c:pt>
                <c:pt idx="603">
                  <c:v>1.04731187369726</c:v>
                </c:pt>
                <c:pt idx="604">
                  <c:v>1.0608391013448226</c:v>
                </c:pt>
                <c:pt idx="605">
                  <c:v>1.0743967136007584</c:v>
                </c:pt>
                <c:pt idx="606">
                  <c:v>1.0879755950825549</c:v>
                </c:pt>
                <c:pt idx="607">
                  <c:v>1.1015878996335615</c:v>
                </c:pt>
                <c:pt idx="608">
                  <c:v>1.1152670503229882</c:v>
                </c:pt>
                <c:pt idx="609">
                  <c:v>1.1290373548375334</c:v>
                </c:pt>
                <c:pt idx="610">
                  <c:v>1.1428684285688242</c:v>
                </c:pt>
                <c:pt idx="611">
                  <c:v>1.1567329253693248</c:v>
                </c:pt>
                <c:pt idx="612">
                  <c:v>1.1706095760131747</c:v>
                </c:pt>
                <c:pt idx="613">
                  <c:v>1.1844862266570244</c:v>
                </c:pt>
                <c:pt idx="614">
                  <c:v>1.1983689542225489</c:v>
                </c:pt>
                <c:pt idx="615">
                  <c:v>1.2122577587097481</c:v>
                </c:pt>
                <c:pt idx="616">
                  <c:v>1.2261526401186216</c:v>
                </c:pt>
                <c:pt idx="617">
                  <c:v>1.2400444830666577</c:v>
                </c:pt>
                <c:pt idx="618">
                  <c:v>1.2539150567888331</c:v>
                </c:pt>
                <c:pt idx="619">
                  <c:v>1.2677552459026356</c:v>
                </c:pt>
                <c:pt idx="620">
                  <c:v>1.2815680888689025</c:v>
                </c:pt>
                <c:pt idx="621">
                  <c:v>1.2953414318442849</c:v>
                </c:pt>
                <c:pt idx="622">
                  <c:v>1.3090540056029216</c:v>
                </c:pt>
                <c:pt idx="623">
                  <c:v>1.3226784639972773</c:v>
                </c:pt>
                <c:pt idx="624">
                  <c:v>1.3361935378014911</c:v>
                </c:pt>
                <c:pt idx="625">
                  <c:v>1.3495536501030039</c:v>
                </c:pt>
                <c:pt idx="626">
                  <c:v>1.3627314547542797</c:v>
                </c:pt>
                <c:pt idx="627">
                  <c:v>1.3757117594511323</c:v>
                </c:pt>
                <c:pt idx="628">
                  <c:v>1.3884976026543994</c:v>
                </c:pt>
                <c:pt idx="629">
                  <c:v>1.4010798689815687</c:v>
                </c:pt>
                <c:pt idx="630">
                  <c:v>1.4134342507459421</c:v>
                </c:pt>
                <c:pt idx="631">
                  <c:v>1.425542517182496</c:v>
                </c:pt>
                <c:pt idx="632">
                  <c:v>1.4373955529087186</c:v>
                </c:pt>
                <c:pt idx="633">
                  <c:v>1.4489872810029349</c:v>
                </c:pt>
                <c:pt idx="634">
                  <c:v>1.4602873168567729</c:v>
                </c:pt>
                <c:pt idx="635">
                  <c:v>1.471283506626883</c:v>
                </c:pt>
                <c:pt idx="636">
                  <c:v>1.4819697733915906</c:v>
                </c:pt>
                <c:pt idx="637">
                  <c:v>1.4923491556117332</c:v>
                </c:pt>
                <c:pt idx="638">
                  <c:v>1.5024338071306598</c:v>
                </c:pt>
                <c:pt idx="639">
                  <c:v>1.5122054971833467</c:v>
                </c:pt>
                <c:pt idx="640">
                  <c:v>1.5216338411614212</c:v>
                </c:pt>
                <c:pt idx="641">
                  <c:v>1.5307036467606969</c:v>
                </c:pt>
                <c:pt idx="642">
                  <c:v>1.5394057985986618</c:v>
                </c:pt>
                <c:pt idx="643">
                  <c:v>1.5477342197536414</c:v>
                </c:pt>
                <c:pt idx="644">
                  <c:v>1.5556797948431242</c:v>
                </c:pt>
                <c:pt idx="645">
                  <c:v>1.5632394854062728</c:v>
                </c:pt>
                <c:pt idx="646">
                  <c:v>1.5704041760605747</c:v>
                </c:pt>
                <c:pt idx="647">
                  <c:v>1.5771708283451933</c:v>
                </c:pt>
                <c:pt idx="648">
                  <c:v>1.5835364037992912</c:v>
                </c:pt>
                <c:pt idx="649">
                  <c:v>1.5895009024228686</c:v>
                </c:pt>
                <c:pt idx="650">
                  <c:v>1.5950582472942505</c:v>
                </c:pt>
                <c:pt idx="651">
                  <c:v>1.6002114768742746</c:v>
                </c:pt>
                <c:pt idx="652">
                  <c:v>1.6049605911629403</c:v>
                </c:pt>
                <c:pt idx="653">
                  <c:v>1.6093025516994111</c:v>
                </c:pt>
                <c:pt idx="654">
                  <c:v>1.6132434354053609</c:v>
                </c:pt>
                <c:pt idx="655">
                  <c:v>1.616780203819953</c:v>
                </c:pt>
                <c:pt idx="656">
                  <c:v>1.6199067800215121</c:v>
                </c:pt>
                <c:pt idx="657">
                  <c:v>1.62261101016669</c:v>
                </c:pt>
                <c:pt idx="658">
                  <c:v>1.624905048098835</c:v>
                </c:pt>
                <c:pt idx="659">
                  <c:v>1.6268071245829712</c:v>
                </c:pt>
                <c:pt idx="660">
                  <c:v>1.6283445857666341</c:v>
                </c:pt>
                <c:pt idx="661">
                  <c:v>1.6295143931889862</c:v>
                </c:pt>
                <c:pt idx="662">
                  <c:v>1.6303135083891902</c:v>
                </c:pt>
                <c:pt idx="663">
                  <c:v>1.6307449698280838</c:v>
                </c:pt>
                <c:pt idx="664">
                  <c:v>1.6308148544273411</c:v>
                </c:pt>
                <c:pt idx="665">
                  <c:v>1.6305322775694742</c:v>
                </c:pt>
                <c:pt idx="666">
                  <c:v>1.6299002777153204</c:v>
                </c:pt>
                <c:pt idx="667">
                  <c:v>1.6289279702473913</c:v>
                </c:pt>
                <c:pt idx="668">
                  <c:v>1.6276183936265245</c:v>
                </c:pt>
                <c:pt idx="669">
                  <c:v>1.6259837016960688</c:v>
                </c:pt>
                <c:pt idx="670">
                  <c:v>1.6240299713776989</c:v>
                </c:pt>
                <c:pt idx="671">
                  <c:v>1.621760241132252</c:v>
                </c:pt>
                <c:pt idx="672">
                  <c:v>1.6191836263422401</c:v>
                </c:pt>
                <c:pt idx="673">
                  <c:v>1.6163062039293374</c:v>
                </c:pt>
                <c:pt idx="674">
                  <c:v>1.6131340508152188</c:v>
                </c:pt>
                <c:pt idx="675">
                  <c:v>1.6096702054607219</c:v>
                </c:pt>
                <c:pt idx="676">
                  <c:v>1.6059237832483577</c:v>
                </c:pt>
                <c:pt idx="677">
                  <c:v>1.601897822638964</c:v>
                </c:pt>
                <c:pt idx="678">
                  <c:v>1.5975953620933778</c:v>
                </c:pt>
                <c:pt idx="679">
                  <c:v>1.5930255169941112</c:v>
                </c:pt>
                <c:pt idx="680">
                  <c:v>1.588185248880327</c:v>
                </c:pt>
                <c:pt idx="681">
                  <c:v>1.5830806346736996</c:v>
                </c:pt>
                <c:pt idx="682">
                  <c:v>1.577711674374229</c:v>
                </c:pt>
                <c:pt idx="683">
                  <c:v>1.572078367981915</c:v>
                </c:pt>
                <c:pt idx="684">
                  <c:v>1.5661898308792697</c:v>
                </c:pt>
                <c:pt idx="685">
                  <c:v>1.5600399861446184</c:v>
                </c:pt>
                <c:pt idx="686">
                  <c:v>1.5536349106996359</c:v>
                </c:pt>
                <c:pt idx="687">
                  <c:v>1.5469685276226475</c:v>
                </c:pt>
                <c:pt idx="688">
                  <c:v>1.5400469138353277</c:v>
                </c:pt>
                <c:pt idx="689">
                  <c:v>1.5328700693376762</c:v>
                </c:pt>
                <c:pt idx="690">
                  <c:v>1.5254319172080189</c:v>
                </c:pt>
                <c:pt idx="691">
                  <c:v>1.5177354959071931</c:v>
                </c:pt>
                <c:pt idx="692">
                  <c:v>1.5097747285135241</c:v>
                </c:pt>
                <c:pt idx="693">
                  <c:v>1.5015496150270118</c:v>
                </c:pt>
                <c:pt idx="694">
                  <c:v>1.493057116986819</c:v>
                </c:pt>
                <c:pt idx="695">
                  <c:v>1.4842972343929459</c:v>
                </c:pt>
                <c:pt idx="696">
                  <c:v>1.4752608518628803</c:v>
                </c:pt>
                <c:pt idx="697">
                  <c:v>1.465954046318297</c:v>
                </c:pt>
                <c:pt idx="698">
                  <c:v>1.4563737792983584</c:v>
                </c:pt>
                <c:pt idx="699">
                  <c:v>1.4465139738813906</c:v>
                </c:pt>
                <c:pt idx="700">
                  <c:v>1.4363776685282301</c:v>
                </c:pt>
                <c:pt idx="701">
                  <c:v>1.4259618247780403</c:v>
                </c:pt>
                <c:pt idx="702">
                  <c:v>1.4152634041699836</c:v>
                </c:pt>
                <c:pt idx="703">
                  <c:v>1.4042854451648972</c:v>
                </c:pt>
                <c:pt idx="704">
                  <c:v>1.3930279477627812</c:v>
                </c:pt>
                <c:pt idx="705">
                  <c:v>1.3814878735027982</c:v>
                </c:pt>
                <c:pt idx="706">
                  <c:v>1.3696712993066231</c:v>
                </c:pt>
                <c:pt idx="707">
                  <c:v>1.3575751867134185</c:v>
                </c:pt>
                <c:pt idx="708">
                  <c:v>1.3452025741840212</c:v>
                </c:pt>
                <c:pt idx="709">
                  <c:v>1.332556500179269</c:v>
                </c:pt>
                <c:pt idx="710">
                  <c:v>1.3196430416208365</c:v>
                </c:pt>
                <c:pt idx="711">
                  <c:v>1.3064652369695606</c:v>
                </c:pt>
                <c:pt idx="712">
                  <c:v>1.2930230862254415</c:v>
                </c:pt>
                <c:pt idx="713">
                  <c:v>1.2793287432318283</c:v>
                </c:pt>
                <c:pt idx="714">
                  <c:v>1.2653852464495585</c:v>
                </c:pt>
                <c:pt idx="715">
                  <c:v>1.2512017112611435</c:v>
                </c:pt>
                <c:pt idx="716">
                  <c:v>1.2367872530490955</c:v>
                </c:pt>
                <c:pt idx="717">
                  <c:v>1.2221449102742514</c:v>
                </c:pt>
                <c:pt idx="718">
                  <c:v>1.2072868367799607</c:v>
                </c:pt>
                <c:pt idx="719">
                  <c:v>1.1922130325662232</c:v>
                </c:pt>
                <c:pt idx="720">
                  <c:v>1.1769113437896899</c:v>
                </c:pt>
                <c:pt idx="721">
                  <c:v>1.1613665781461742</c:v>
                </c:pt>
                <c:pt idx="722">
                  <c:v>1.1455817740965135</c:v>
                </c:pt>
                <c:pt idx="723">
                  <c:v>1.1295599701015453</c:v>
                </c:pt>
                <c:pt idx="724">
                  <c:v>1.1133133200046184</c:v>
                </c:pt>
                <c:pt idx="725">
                  <c:v>1.0968570161099194</c:v>
                </c:pt>
                <c:pt idx="726">
                  <c:v>1.0802244814866582</c:v>
                </c:pt>
                <c:pt idx="727">
                  <c:v>1.0634369853606958</c:v>
                </c:pt>
                <c:pt idx="728">
                  <c:v>1.0465279508012419</c:v>
                </c:pt>
                <c:pt idx="729">
                  <c:v>1.0295095316516465</c:v>
                </c:pt>
                <c:pt idx="730">
                  <c:v>1.0124060355986071</c:v>
                </c:pt>
                <c:pt idx="731">
                  <c:v>0.99525392417217129</c:v>
                </c:pt>
                <c:pt idx="732">
                  <c:v>0.97807750505903723</c:v>
                </c:pt>
                <c:pt idx="733">
                  <c:v>0.96089500902422875</c:v>
                </c:pt>
                <c:pt idx="734">
                  <c:v>0.94373378221528093</c:v>
                </c:pt>
                <c:pt idx="735">
                  <c:v>0.92661509385805529</c:v>
                </c:pt>
                <c:pt idx="736">
                  <c:v>0.90955413625673764</c:v>
                </c:pt>
                <c:pt idx="737">
                  <c:v>0.89257825555886416</c:v>
                </c:pt>
                <c:pt idx="738">
                  <c:v>0.8757056825294578</c:v>
                </c:pt>
                <c:pt idx="739">
                  <c:v>0.8589546479335427</c:v>
                </c:pt>
                <c:pt idx="740">
                  <c:v>0.84234642099697965</c:v>
                </c:pt>
                <c:pt idx="741">
                  <c:v>0.82589923248479236</c:v>
                </c:pt>
                <c:pt idx="742">
                  <c:v>0.80962827470116727</c:v>
                </c:pt>
                <c:pt idx="743">
                  <c:v>0.79355177841112801</c:v>
                </c:pt>
                <c:pt idx="744">
                  <c:v>0.77768797437969817</c:v>
                </c:pt>
                <c:pt idx="745">
                  <c:v>0.76204901645022693</c:v>
                </c:pt>
                <c:pt idx="746">
                  <c:v>0.74665009692690065</c:v>
                </c:pt>
                <c:pt idx="747">
                  <c:v>0.7315033696530685</c:v>
                </c:pt>
                <c:pt idx="748">
                  <c:v>0.71662098847207956</c:v>
                </c:pt>
                <c:pt idx="749">
                  <c:v>0.70201206876644562</c:v>
                </c:pt>
                <c:pt idx="750">
                  <c:v>0.68768876437951587</c:v>
                </c:pt>
                <c:pt idx="751">
                  <c:v>0.67365715223296485</c:v>
                </c:pt>
                <c:pt idx="752">
                  <c:v>0.65992634770930436</c:v>
                </c:pt>
                <c:pt idx="753">
                  <c:v>0.64650242773020894</c:v>
                </c:pt>
                <c:pt idx="754">
                  <c:v>0.63339146921735323</c:v>
                </c:pt>
                <c:pt idx="755">
                  <c:v>0.62059954909241177</c:v>
                </c:pt>
                <c:pt idx="756">
                  <c:v>0.60812362889454707</c:v>
                </c:pt>
                <c:pt idx="757">
                  <c:v>0.59597282400627138</c:v>
                </c:pt>
                <c:pt idx="758">
                  <c:v>0.58414105750590983</c:v>
                </c:pt>
                <c:pt idx="759">
                  <c:v>0.57263440631513696</c:v>
                </c:pt>
                <c:pt idx="760">
                  <c:v>0.56145287043395298</c:v>
                </c:pt>
                <c:pt idx="761">
                  <c:v>0.55059037294068314</c:v>
                </c:pt>
                <c:pt idx="762">
                  <c:v>0.54004387537449028</c:v>
                </c:pt>
                <c:pt idx="763">
                  <c:v>0.52981641619621156</c:v>
                </c:pt>
                <c:pt idx="764">
                  <c:v>0.51990191848417266</c:v>
                </c:pt>
                <c:pt idx="765">
                  <c:v>0.51029430531669873</c:v>
                </c:pt>
                <c:pt idx="766">
                  <c:v>0.5009905382329527</c:v>
                </c:pt>
                <c:pt idx="767">
                  <c:v>0.49199061723293447</c:v>
                </c:pt>
                <c:pt idx="768">
                  <c:v>0.48328238847329497</c:v>
                </c:pt>
                <c:pt idx="769">
                  <c:v>0.47486889041487146</c:v>
                </c:pt>
                <c:pt idx="770">
                  <c:v>0.46674100767515203</c:v>
                </c:pt>
                <c:pt idx="771">
                  <c:v>0.45889570179329953</c:v>
                </c:pt>
                <c:pt idx="772">
                  <c:v>0.45132993430847668</c:v>
                </c:pt>
                <c:pt idx="773">
                  <c:v>0.44403458983817151</c:v>
                </c:pt>
                <c:pt idx="774">
                  <c:v>0.4370096683823842</c:v>
                </c:pt>
                <c:pt idx="775">
                  <c:v>0.43024909301944009</c:v>
                </c:pt>
                <c:pt idx="776">
                  <c:v>0.42374982528850186</c:v>
                </c:pt>
                <c:pt idx="777">
                  <c:v>0.4175088267287323</c:v>
                </c:pt>
                <c:pt idx="778">
                  <c:v>0.41152609734013135</c:v>
                </c:pt>
                <c:pt idx="779">
                  <c:v>0.40579556020102459</c:v>
                </c:pt>
                <c:pt idx="780">
                  <c:v>0.40032329223308644</c:v>
                </c:pt>
                <c:pt idx="781">
                  <c:v>0.3951001780538051</c:v>
                </c:pt>
                <c:pt idx="782">
                  <c:v>0.3901322945848551</c:v>
                </c:pt>
                <c:pt idx="783">
                  <c:v>0.38541964182623645</c:v>
                </c:pt>
                <c:pt idx="784">
                  <c:v>0.38095918131711193</c:v>
                </c:pt>
                <c:pt idx="785">
                  <c:v>0.3767600284399934</c:v>
                </c:pt>
                <c:pt idx="786">
                  <c:v>0.37282218319488081</c:v>
                </c:pt>
                <c:pt idx="787">
                  <c:v>0.36914868404261136</c:v>
                </c:pt>
                <c:pt idx="788">
                  <c:v>0.36574560790485972</c:v>
                </c:pt>
                <c:pt idx="789">
                  <c:v>0.3626190317033004</c:v>
                </c:pt>
                <c:pt idx="790">
                  <c:v>0.35977199389877063</c:v>
                </c:pt>
                <c:pt idx="791">
                  <c:v>0.35721057141294504</c:v>
                </c:pt>
                <c:pt idx="792">
                  <c:v>0.35494387962833546</c:v>
                </c:pt>
                <c:pt idx="793">
                  <c:v>0.3529779954666164</c:v>
                </c:pt>
                <c:pt idx="794">
                  <c:v>0.35131899584946247</c:v>
                </c:pt>
                <c:pt idx="795">
                  <c:v>0.34997599615938552</c:v>
                </c:pt>
                <c:pt idx="796">
                  <c:v>0.34895507331805997</c:v>
                </c:pt>
                <c:pt idx="797">
                  <c:v>0.34826838116883507</c:v>
                </c:pt>
                <c:pt idx="798">
                  <c:v>0.34792199663338536</c:v>
                </c:pt>
                <c:pt idx="799">
                  <c:v>0.34792199663338536</c:v>
                </c:pt>
                <c:pt idx="800">
                  <c:v>0.3482805350121842</c:v>
                </c:pt>
                <c:pt idx="801">
                  <c:v>0.34900368869145648</c:v>
                </c:pt>
                <c:pt idx="802">
                  <c:v>0.35010057305371389</c:v>
                </c:pt>
                <c:pt idx="803">
                  <c:v>0.35157726502063114</c:v>
                </c:pt>
                <c:pt idx="804">
                  <c:v>0.35343984151388269</c:v>
                </c:pt>
                <c:pt idx="805">
                  <c:v>0.35569741791598047</c:v>
                </c:pt>
                <c:pt idx="806">
                  <c:v>0.35835607114859896</c:v>
                </c:pt>
                <c:pt idx="807">
                  <c:v>0.3614218781334127</c:v>
                </c:pt>
                <c:pt idx="808">
                  <c:v>0.36489787733125906</c:v>
                </c:pt>
                <c:pt idx="809">
                  <c:v>0.36878710720297525</c:v>
                </c:pt>
                <c:pt idx="810">
                  <c:v>0.37309564467023582</c:v>
                </c:pt>
                <c:pt idx="811">
                  <c:v>0.37782652819387808</c:v>
                </c:pt>
                <c:pt idx="812">
                  <c:v>0.38297975777390197</c:v>
                </c:pt>
                <c:pt idx="813">
                  <c:v>0.38855533341030762</c:v>
                </c:pt>
                <c:pt idx="814">
                  <c:v>0.3945654089464441</c:v>
                </c:pt>
                <c:pt idx="815">
                  <c:v>0.40102821514733489</c:v>
                </c:pt>
                <c:pt idx="816">
                  <c:v>0.40797413662135307</c:v>
                </c:pt>
                <c:pt idx="817">
                  <c:v>0.41540621182933574</c:v>
                </c:pt>
                <c:pt idx="818">
                  <c:v>0.42331532538877104</c:v>
                </c:pt>
                <c:pt idx="819">
                  <c:v>0.43167413115212355</c:v>
                </c:pt>
                <c:pt idx="820">
                  <c:v>0.44047655219771875</c:v>
                </c:pt>
                <c:pt idx="821">
                  <c:v>0.44972258852555647</c:v>
                </c:pt>
                <c:pt idx="822">
                  <c:v>0.45942135551814872</c:v>
                </c:pt>
                <c:pt idx="823">
                  <c:v>0.46956677625382087</c:v>
                </c:pt>
                <c:pt idx="824">
                  <c:v>0.4801406199675492</c:v>
                </c:pt>
                <c:pt idx="825">
                  <c:v>0.49112161743347288</c:v>
                </c:pt>
                <c:pt idx="826">
                  <c:v>0.50248849942573082</c:v>
                </c:pt>
                <c:pt idx="827">
                  <c:v>0.51422303517929957</c:v>
                </c:pt>
                <c:pt idx="828">
                  <c:v>0.52631914777250433</c:v>
                </c:pt>
                <c:pt idx="829">
                  <c:v>0.53877683720534519</c:v>
                </c:pt>
                <c:pt idx="830">
                  <c:v>0.55158091117363583</c:v>
                </c:pt>
                <c:pt idx="831">
                  <c:v>0.5647161773731898</c:v>
                </c:pt>
                <c:pt idx="832">
                  <c:v>0.57814921273479702</c:v>
                </c:pt>
                <c:pt idx="833">
                  <c:v>0.59184659418924745</c:v>
                </c:pt>
                <c:pt idx="834">
                  <c:v>0.60577489866733103</c:v>
                </c:pt>
                <c:pt idx="835">
                  <c:v>0.61991893386486141</c:v>
                </c:pt>
                <c:pt idx="836">
                  <c:v>0.63426046901681488</c:v>
                </c:pt>
                <c:pt idx="837">
                  <c:v>0.64877823489733033</c:v>
                </c:pt>
                <c:pt idx="838">
                  <c:v>0.66345400074138439</c:v>
                </c:pt>
                <c:pt idx="839">
                  <c:v>0.67825738194060414</c:v>
                </c:pt>
                <c:pt idx="840">
                  <c:v>0.69315495542577943</c:v>
                </c:pt>
                <c:pt idx="841">
                  <c:v>0.70811329812770041</c:v>
                </c:pt>
                <c:pt idx="842">
                  <c:v>0.72311417928134325</c:v>
                </c:pt>
                <c:pt idx="843">
                  <c:v>0.73813025273917243</c:v>
                </c:pt>
                <c:pt idx="844">
                  <c:v>0.75313721081448981</c:v>
                </c:pt>
                <c:pt idx="845">
                  <c:v>0.76811682274227167</c:v>
                </c:pt>
                <c:pt idx="846">
                  <c:v>0.78306908852251789</c:v>
                </c:pt>
                <c:pt idx="847">
                  <c:v>0.79799704661606607</c:v>
                </c:pt>
                <c:pt idx="848">
                  <c:v>0.81290373548375328</c:v>
                </c:pt>
                <c:pt idx="849">
                  <c:v>0.82776788589971861</c:v>
                </c:pt>
                <c:pt idx="850">
                  <c:v>0.84256519017726372</c:v>
                </c:pt>
                <c:pt idx="851">
                  <c:v>0.85726526370801603</c:v>
                </c:pt>
                <c:pt idx="852">
                  <c:v>0.87184379880527718</c:v>
                </c:pt>
                <c:pt idx="853">
                  <c:v>0.88629471854737263</c:v>
                </c:pt>
                <c:pt idx="854">
                  <c:v>0.90059979216927866</c:v>
                </c:pt>
                <c:pt idx="855">
                  <c:v>0.91474990428848368</c:v>
                </c:pt>
                <c:pt idx="856">
                  <c:v>0.92873593952247535</c:v>
                </c:pt>
                <c:pt idx="857">
                  <c:v>0.94256397479292886</c:v>
                </c:pt>
                <c:pt idx="858">
                  <c:v>0.95625224086486738</c:v>
                </c:pt>
                <c:pt idx="859">
                  <c:v>0.96980681465996577</c:v>
                </c:pt>
                <c:pt idx="860">
                  <c:v>0.98323377309989846</c:v>
                </c:pt>
                <c:pt idx="861">
                  <c:v>0.99653615464550271</c:v>
                </c:pt>
                <c:pt idx="862">
                  <c:v>1.0097109208359414</c:v>
                </c:pt>
                <c:pt idx="863">
                  <c:v>1.022767187053726</c:v>
                </c:pt>
                <c:pt idx="864">
                  <c:v>1.0357079917596941</c:v>
                </c:pt>
                <c:pt idx="865">
                  <c:v>1.0485394118755202</c:v>
                </c:pt>
                <c:pt idx="866">
                  <c:v>1.0612614474012043</c:v>
                </c:pt>
                <c:pt idx="867">
                  <c:v>1.0738832137192584</c:v>
                </c:pt>
                <c:pt idx="868">
                  <c:v>1.0864077492905193</c:v>
                </c:pt>
                <c:pt idx="869">
                  <c:v>1.0988441694974993</c:v>
                </c:pt>
                <c:pt idx="870">
                  <c:v>1.1111924743401982</c:v>
                </c:pt>
                <c:pt idx="871">
                  <c:v>1.1234648176619653</c:v>
                </c:pt>
                <c:pt idx="872">
                  <c:v>1.1356581610019627</c:v>
                </c:pt>
                <c:pt idx="873">
                  <c:v>1.1477846582035403</c:v>
                </c:pt>
                <c:pt idx="874">
                  <c:v>1.1598443092666977</c:v>
                </c:pt>
                <c:pt idx="875">
                  <c:v>1.1718401526522724</c:v>
                </c:pt>
                <c:pt idx="876">
                  <c:v>1.1837782652819386</c:v>
                </c:pt>
                <c:pt idx="877">
                  <c:v>1.1956616856165341</c:v>
                </c:pt>
                <c:pt idx="878">
                  <c:v>1.2074873751952211</c:v>
                </c:pt>
                <c:pt idx="879">
                  <c:v>1.2192614109396744</c:v>
                </c:pt>
                <c:pt idx="880">
                  <c:v>1.2309807543890567</c:v>
                </c:pt>
                <c:pt idx="881">
                  <c:v>1.242645405543368</c:v>
                </c:pt>
                <c:pt idx="882">
                  <c:v>1.2542523259417708</c:v>
                </c:pt>
                <c:pt idx="883">
                  <c:v>1.2658015155842655</c:v>
                </c:pt>
                <c:pt idx="884">
                  <c:v>1.2772899360100147</c:v>
                </c:pt>
                <c:pt idx="885">
                  <c:v>1.2887084718365065</c:v>
                </c:pt>
                <c:pt idx="886">
                  <c:v>1.3000540846029036</c:v>
                </c:pt>
                <c:pt idx="887">
                  <c:v>1.3113176589266939</c:v>
                </c:pt>
                <c:pt idx="888">
                  <c:v>1.3224961563470408</c:v>
                </c:pt>
                <c:pt idx="889">
                  <c:v>1.3335774230205946</c:v>
                </c:pt>
                <c:pt idx="890">
                  <c:v>1.3445523435648437</c:v>
                </c:pt>
                <c:pt idx="891">
                  <c:v>1.3554118025972763</c:v>
                </c:pt>
                <c:pt idx="892">
                  <c:v>1.3661436462745431</c:v>
                </c:pt>
                <c:pt idx="893">
                  <c:v>1.3767357207532951</c:v>
                </c:pt>
                <c:pt idx="894">
                  <c:v>1.3871758721901832</c:v>
                </c:pt>
                <c:pt idx="895">
                  <c:v>1.3974519467418585</c:v>
                </c:pt>
                <c:pt idx="896">
                  <c:v>1.4075457136432967</c:v>
                </c:pt>
                <c:pt idx="897">
                  <c:v>1.4174450190511494</c:v>
                </c:pt>
                <c:pt idx="898">
                  <c:v>1.4271377091220672</c:v>
                </c:pt>
                <c:pt idx="899">
                  <c:v>1.436605553091026</c:v>
                </c:pt>
                <c:pt idx="900">
                  <c:v>1.4458333586538401</c:v>
                </c:pt>
                <c:pt idx="901">
                  <c:v>1.4548059335063228</c:v>
                </c:pt>
                <c:pt idx="902">
                  <c:v>1.4635080853442879</c:v>
                </c:pt>
                <c:pt idx="903">
                  <c:v>1.4719276603243858</c:v>
                </c:pt>
                <c:pt idx="904">
                  <c:v>1.4800464276815934</c:v>
                </c:pt>
                <c:pt idx="905">
                  <c:v>1.4878522335725615</c:v>
                </c:pt>
                <c:pt idx="906">
                  <c:v>1.4953268472322658</c:v>
                </c:pt>
                <c:pt idx="907">
                  <c:v>1.5024581148173579</c:v>
                </c:pt>
                <c:pt idx="908">
                  <c:v>1.5092369209453258</c:v>
                </c:pt>
                <c:pt idx="909">
                  <c:v>1.5156450348511457</c:v>
                </c:pt>
                <c:pt idx="910">
                  <c:v>1.5216763796131429</c:v>
                </c:pt>
                <c:pt idx="911">
                  <c:v>1.5273157629271317</c:v>
                </c:pt>
                <c:pt idx="912">
                  <c:v>1.5325571078714366</c:v>
                </c:pt>
                <c:pt idx="913">
                  <c:v>1.5373912990635463</c:v>
                </c:pt>
                <c:pt idx="914">
                  <c:v>1.5418092211209489</c:v>
                </c:pt>
                <c:pt idx="915">
                  <c:v>1.5458047971219699</c:v>
                </c:pt>
                <c:pt idx="916">
                  <c:v>1.5493719501449346</c:v>
                </c:pt>
                <c:pt idx="917">
                  <c:v>1.552510680189843</c:v>
                </c:pt>
                <c:pt idx="918">
                  <c:v>1.5552149103350208</c:v>
                </c:pt>
                <c:pt idx="919">
                  <c:v>1.5574846405804674</c:v>
                </c:pt>
                <c:pt idx="920">
                  <c:v>1.5593198709261837</c:v>
                </c:pt>
                <c:pt idx="921">
                  <c:v>1.5607206013721688</c:v>
                </c:pt>
                <c:pt idx="922">
                  <c:v>1.5616868319184234</c:v>
                </c:pt>
                <c:pt idx="923">
                  <c:v>1.5622246394866215</c:v>
                </c:pt>
                <c:pt idx="924">
                  <c:v>1.5623370625376007</c:v>
                </c:pt>
                <c:pt idx="925">
                  <c:v>1.5620210626105238</c:v>
                </c:pt>
                <c:pt idx="926">
                  <c:v>1.5612766397053908</c:v>
                </c:pt>
                <c:pt idx="927">
                  <c:v>1.5601037938222013</c:v>
                </c:pt>
                <c:pt idx="928">
                  <c:v>1.5585116403434678</c:v>
                </c:pt>
                <c:pt idx="929">
                  <c:v>1.5565062561908638</c:v>
                </c:pt>
                <c:pt idx="930">
                  <c:v>1.5540967567469022</c:v>
                </c:pt>
                <c:pt idx="931">
                  <c:v>1.5512952958549318</c:v>
                </c:pt>
                <c:pt idx="932">
                  <c:v>1.5481079504366266</c:v>
                </c:pt>
                <c:pt idx="933">
                  <c:v>1.5445529512570111</c:v>
                </c:pt>
                <c:pt idx="934">
                  <c:v>1.5406394136985968</c:v>
                </c:pt>
                <c:pt idx="935">
                  <c:v>1.53638253006557</c:v>
                </c:pt>
                <c:pt idx="936">
                  <c:v>1.5317944542012798</c:v>
                </c:pt>
                <c:pt idx="937">
                  <c:v>1.5268903784099126</c:v>
                </c:pt>
                <c:pt idx="938">
                  <c:v>1.5216824565348177</c:v>
                </c:pt>
                <c:pt idx="939">
                  <c:v>1.5161919578018559</c:v>
                </c:pt>
                <c:pt idx="940">
                  <c:v>1.5104279975935391</c:v>
                </c:pt>
                <c:pt idx="941">
                  <c:v>1.5044057682140533</c:v>
                </c:pt>
                <c:pt idx="942">
                  <c:v>1.4981435004284229</c:v>
                </c:pt>
                <c:pt idx="943">
                  <c:v>1.4916533480799965</c:v>
                </c:pt>
                <c:pt idx="944">
                  <c:v>1.484953541933798</c:v>
                </c:pt>
                <c:pt idx="945">
                  <c:v>1.478053197372339</c:v>
                </c:pt>
                <c:pt idx="946">
                  <c:v>1.4709705451606434</c:v>
                </c:pt>
                <c:pt idx="947">
                  <c:v>1.4637177391420602</c:v>
                </c:pt>
                <c:pt idx="948">
                  <c:v>1.4563038946991012</c:v>
                </c:pt>
                <c:pt idx="949">
                  <c:v>1.44874724259679</c:v>
                </c:pt>
                <c:pt idx="950">
                  <c:v>1.4410538597568014</c:v>
                </c:pt>
                <c:pt idx="951">
                  <c:v>1.4332328615616472</c:v>
                </c:pt>
                <c:pt idx="952">
                  <c:v>1.4252994403155137</c:v>
                </c:pt>
                <c:pt idx="953">
                  <c:v>1.4172566344792381</c:v>
                </c:pt>
                <c:pt idx="954">
                  <c:v>1.4091135594353323</c:v>
                </c:pt>
                <c:pt idx="955">
                  <c:v>1.4008762921054709</c:v>
                </c:pt>
                <c:pt idx="956">
                  <c:v>1.3925478709504913</c:v>
                </c:pt>
                <c:pt idx="957">
                  <c:v>1.384137411352905</c:v>
                </c:pt>
                <c:pt idx="958">
                  <c:v>1.3756479517735496</c:v>
                </c:pt>
                <c:pt idx="959">
                  <c:v>1.3670794922124248</c:v>
                </c:pt>
                <c:pt idx="960">
                  <c:v>1.3584350711303681</c:v>
                </c:pt>
                <c:pt idx="961">
                  <c:v>1.3497177269882168</c:v>
                </c:pt>
                <c:pt idx="962">
                  <c:v>1.3409244213251335</c:v>
                </c:pt>
                <c:pt idx="963">
                  <c:v>1.3320581926019555</c:v>
                </c:pt>
                <c:pt idx="964">
                  <c:v>1.3231129638970083</c:v>
                </c:pt>
                <c:pt idx="965">
                  <c:v>1.3140887352102919</c:v>
                </c:pt>
                <c:pt idx="966">
                  <c:v>1.3049824680809687</c:v>
                </c:pt>
                <c:pt idx="967">
                  <c:v>1.2957820086656902</c:v>
                </c:pt>
                <c:pt idx="968">
                  <c:v>1.2864873569644562</c:v>
                </c:pt>
                <c:pt idx="969">
                  <c:v>1.2770833206730798</c:v>
                </c:pt>
                <c:pt idx="970">
                  <c:v>1.2675668613307243</c:v>
                </c:pt>
                <c:pt idx="971">
                  <c:v>1.2579319020157149</c:v>
                </c:pt>
                <c:pt idx="972">
                  <c:v>1.2481662888847025</c:v>
                </c:pt>
                <c:pt idx="973">
                  <c:v>1.2382669834768498</c:v>
                </c:pt>
                <c:pt idx="974">
                  <c:v>1.2282279088704826</c:v>
                </c:pt>
                <c:pt idx="975">
                  <c:v>1.2180399496830885</c:v>
                </c:pt>
                <c:pt idx="976">
                  <c:v>1.2077000674538305</c:v>
                </c:pt>
                <c:pt idx="977">
                  <c:v>1.1972052237218713</c:v>
                </c:pt>
                <c:pt idx="978">
                  <c:v>1.1865432646438621</c:v>
                </c:pt>
                <c:pt idx="979">
                  <c:v>1.1757141902198023</c:v>
                </c:pt>
                <c:pt idx="980">
                  <c:v>1.1647149619888548</c:v>
                </c:pt>
                <c:pt idx="981">
                  <c:v>1.1535395030293454</c:v>
                </c:pt>
                <c:pt idx="982">
                  <c:v>1.1421878133412739</c:v>
                </c:pt>
                <c:pt idx="983">
                  <c:v>1.1306568544638027</c:v>
                </c:pt>
                <c:pt idx="984">
                  <c:v>1.1189466263969323</c:v>
                </c:pt>
                <c:pt idx="985">
                  <c:v>1.1070540906798252</c:v>
                </c:pt>
                <c:pt idx="986">
                  <c:v>1.0949853242341558</c:v>
                </c:pt>
                <c:pt idx="987">
                  <c:v>1.0827372885990871</c:v>
                </c:pt>
                <c:pt idx="988">
                  <c:v>1.0703160606962936</c:v>
                </c:pt>
                <c:pt idx="989">
                  <c:v>1.0577246789866124</c:v>
                </c:pt>
                <c:pt idx="990">
                  <c:v>1.0449661819308811</c:v>
                </c:pt>
                <c:pt idx="991">
                  <c:v>1.0320466464507738</c:v>
                </c:pt>
                <c:pt idx="992">
                  <c:v>1.0189691110071282</c:v>
                </c:pt>
                <c:pt idx="993">
                  <c:v>1.0057426909824558</c:v>
                </c:pt>
                <c:pt idx="994">
                  <c:v>0.9923795402201061</c:v>
                </c:pt>
                <c:pt idx="995">
                  <c:v>0.97888573564175319</c:v>
                </c:pt>
                <c:pt idx="996">
                  <c:v>0.96527343109074659</c:v>
                </c:pt>
                <c:pt idx="997">
                  <c:v>0.95155174194959791</c:v>
                </c:pt>
                <c:pt idx="998">
                  <c:v>0.93773889898333085</c:v>
                </c:pt>
                <c:pt idx="999">
                  <c:v>0.92384401757445744</c:v>
                </c:pt>
                <c:pt idx="1000">
                  <c:v>0.90988229002716392</c:v>
                </c:pt>
                <c:pt idx="1001">
                  <c:v>0.89587194710647367</c:v>
                </c:pt>
                <c:pt idx="1002">
                  <c:v>0.88182210419489893</c:v>
                </c:pt>
                <c:pt idx="1003">
                  <c:v>0.86775099205746331</c:v>
                </c:pt>
                <c:pt idx="1004">
                  <c:v>0.85367684145919043</c:v>
                </c:pt>
                <c:pt idx="1005">
                  <c:v>0.83961788316510388</c:v>
                </c:pt>
                <c:pt idx="1006">
                  <c:v>0.82558323255771549</c:v>
                </c:pt>
                <c:pt idx="1007">
                  <c:v>0.81159719732372371</c:v>
                </c:pt>
                <c:pt idx="1008">
                  <c:v>0.79767496976731456</c:v>
                </c:pt>
                <c:pt idx="1009">
                  <c:v>0.78383174219267482</c:v>
                </c:pt>
                <c:pt idx="1010">
                  <c:v>0.77008574536482799</c:v>
                </c:pt>
                <c:pt idx="1011">
                  <c:v>0.75645217158796041</c:v>
                </c:pt>
                <c:pt idx="1012">
                  <c:v>0.74294621316625853</c:v>
                </c:pt>
                <c:pt idx="1013">
                  <c:v>0.72958913932558322</c:v>
                </c:pt>
                <c:pt idx="1014">
                  <c:v>0.71639006544844641</c:v>
                </c:pt>
                <c:pt idx="1015">
                  <c:v>0.70336418383903443</c:v>
                </c:pt>
                <c:pt idx="1016">
                  <c:v>0.690529725262371</c:v>
                </c:pt>
                <c:pt idx="1017">
                  <c:v>0.67789276664013076</c:v>
                </c:pt>
                <c:pt idx="1018">
                  <c:v>0.66547457719817438</c:v>
                </c:pt>
                <c:pt idx="1019">
                  <c:v>0.65327819539733945</c:v>
                </c:pt>
                <c:pt idx="1020">
                  <c:v>0.64131881354181219</c:v>
                </c:pt>
                <c:pt idx="1021">
                  <c:v>0.62960250855326727</c:v>
                </c:pt>
                <c:pt idx="1022">
                  <c:v>0.61814143427505364</c:v>
                </c:pt>
                <c:pt idx="1023">
                  <c:v>0.60694166762884594</c:v>
                </c:pt>
                <c:pt idx="1024">
                  <c:v>0.59600624707548144</c:v>
                </c:pt>
                <c:pt idx="1025">
                  <c:v>0.58534428799747196</c:v>
                </c:pt>
                <c:pt idx="1026">
                  <c:v>0.57494059809063114</c:v>
                </c:pt>
                <c:pt idx="1027">
                  <c:v>0.56477998505077265</c:v>
                </c:pt>
                <c:pt idx="1028">
                  <c:v>0.55485637195622184</c:v>
                </c:pt>
                <c:pt idx="1029">
                  <c:v>0.54518191265032778</c:v>
                </c:pt>
                <c:pt idx="1030">
                  <c:v>0.53575964559392797</c:v>
                </c:pt>
                <c:pt idx="1031">
                  <c:v>0.52658045540451026</c:v>
                </c:pt>
                <c:pt idx="1032">
                  <c:v>0.51763522669956308</c:v>
                </c:pt>
                <c:pt idx="1033">
                  <c:v>0.50891484409657439</c:v>
                </c:pt>
                <c:pt idx="1034">
                  <c:v>0.50039803836968344</c:v>
                </c:pt>
                <c:pt idx="1035">
                  <c:v>0.49207873259721557</c:v>
                </c:pt>
                <c:pt idx="1036">
                  <c:v>0.48396604216168254</c:v>
                </c:pt>
                <c:pt idx="1037">
                  <c:v>0.47608123628894544</c:v>
                </c:pt>
                <c:pt idx="1038">
                  <c:v>0.46842735343984149</c:v>
                </c:pt>
                <c:pt idx="1039">
                  <c:v>0.46100135515353341</c:v>
                </c:pt>
                <c:pt idx="1040">
                  <c:v>0.45380020296918394</c:v>
                </c:pt>
                <c:pt idx="1041">
                  <c:v>0.44681478150428111</c:v>
                </c:pt>
                <c:pt idx="1042">
                  <c:v>0.44004205229798793</c:v>
                </c:pt>
                <c:pt idx="1043">
                  <c:v>0.43347593842862958</c:v>
                </c:pt>
                <c:pt idx="1044">
                  <c:v>0.42711340143536886</c:v>
                </c:pt>
                <c:pt idx="1045">
                  <c:v>0.420945325935694</c:v>
                </c:pt>
                <c:pt idx="1046">
                  <c:v>0.41496563500793038</c:v>
                </c:pt>
                <c:pt idx="1047">
                  <c:v>0.40917129019124071</c:v>
                </c:pt>
                <c:pt idx="1048">
                  <c:v>0.40355317610311314</c:v>
                </c:pt>
                <c:pt idx="1049">
                  <c:v>0.39810825428271052</c:v>
                </c:pt>
                <c:pt idx="1050">
                  <c:v>0.39283044780835824</c:v>
                </c:pt>
                <c:pt idx="1051">
                  <c:v>0.38771367975838156</c:v>
                </c:pt>
                <c:pt idx="1052">
                  <c:v>0.38275491167194342</c:v>
                </c:pt>
                <c:pt idx="1053">
                  <c:v>0.37795110508820651</c:v>
                </c:pt>
                <c:pt idx="1054">
                  <c:v>0.37329618308549617</c:v>
                </c:pt>
                <c:pt idx="1055">
                  <c:v>0.36879014566381252</c:v>
                </c:pt>
                <c:pt idx="1056">
                  <c:v>0.36442387744064364</c:v>
                </c:pt>
                <c:pt idx="1057">
                  <c:v>0.36020345533766412</c:v>
                </c:pt>
                <c:pt idx="1058">
                  <c:v>0.35612280243319944</c:v>
                </c:pt>
                <c:pt idx="1059">
                  <c:v>0.3521788802664122</c:v>
                </c:pt>
                <c:pt idx="1060">
                  <c:v>0.34837472729813984</c:v>
                </c:pt>
                <c:pt idx="1061">
                  <c:v>0.34471338198921953</c:v>
                </c:pt>
                <c:pt idx="1062">
                  <c:v>0.34118876741797671</c:v>
                </c:pt>
                <c:pt idx="1063">
                  <c:v>0.337806960506086</c:v>
                </c:pt>
                <c:pt idx="1064">
                  <c:v>0.33457403817522197</c:v>
                </c:pt>
                <c:pt idx="1065">
                  <c:v>0.33148696196454724</c:v>
                </c:pt>
                <c:pt idx="1066">
                  <c:v>0.32855180879573642</c:v>
                </c:pt>
                <c:pt idx="1067">
                  <c:v>0.32577161712962682</c:v>
                </c:pt>
                <c:pt idx="1068">
                  <c:v>0.32315550234873025</c:v>
                </c:pt>
                <c:pt idx="1069">
                  <c:v>0.32070650291388392</c:v>
                </c:pt>
                <c:pt idx="1070">
                  <c:v>0.31843069574676253</c:v>
                </c:pt>
                <c:pt idx="1071">
                  <c:v>0.31633111930820318</c:v>
                </c:pt>
                <c:pt idx="1072">
                  <c:v>0.31441992744155517</c:v>
                </c:pt>
                <c:pt idx="1073">
                  <c:v>0.31270015860765571</c:v>
                </c:pt>
                <c:pt idx="1074">
                  <c:v>0.31117788972817928</c:v>
                </c:pt>
                <c:pt idx="1075">
                  <c:v>0.3098622361856378</c:v>
                </c:pt>
                <c:pt idx="1076">
                  <c:v>0.30876231336254306</c:v>
                </c:pt>
                <c:pt idx="1077">
                  <c:v>0.30788419818056967</c:v>
                </c:pt>
                <c:pt idx="1078">
                  <c:v>0.3072339675613921</c:v>
                </c:pt>
                <c:pt idx="1079">
                  <c:v>0.30682073688752226</c:v>
                </c:pt>
                <c:pt idx="1080">
                  <c:v>0.30665058308063464</c:v>
                </c:pt>
                <c:pt idx="1081">
                  <c:v>0.30672958306240389</c:v>
                </c:pt>
                <c:pt idx="1082">
                  <c:v>0.30706685221534175</c:v>
                </c:pt>
                <c:pt idx="1083">
                  <c:v>0.30766846746112286</c:v>
                </c:pt>
                <c:pt idx="1084">
                  <c:v>0.30854050572142172</c:v>
                </c:pt>
                <c:pt idx="1085">
                  <c:v>0.30968296699623837</c:v>
                </c:pt>
                <c:pt idx="1086">
                  <c:v>0.31110800512892184</c:v>
                </c:pt>
                <c:pt idx="1087">
                  <c:v>0.31281865858030955</c:v>
                </c:pt>
                <c:pt idx="1088">
                  <c:v>0.31481796581123861</c:v>
                </c:pt>
                <c:pt idx="1089">
                  <c:v>0.31712719604757017</c:v>
                </c:pt>
                <c:pt idx="1090">
                  <c:v>0.31976154159349041</c:v>
                </c:pt>
                <c:pt idx="1091">
                  <c:v>0.32274227167486036</c:v>
                </c:pt>
                <c:pt idx="1092">
                  <c:v>0.32606938629168009</c:v>
                </c:pt>
                <c:pt idx="1093">
                  <c:v>0.32972769313976313</c:v>
                </c:pt>
                <c:pt idx="1094">
                  <c:v>0.33370503837576032</c:v>
                </c:pt>
                <c:pt idx="1095">
                  <c:v>0.33799534507799728</c:v>
                </c:pt>
                <c:pt idx="1096">
                  <c:v>0.34259861324647384</c:v>
                </c:pt>
                <c:pt idx="1097">
                  <c:v>0.34751180442035279</c:v>
                </c:pt>
                <c:pt idx="1098">
                  <c:v>0.35273795706047145</c:v>
                </c:pt>
                <c:pt idx="1099">
                  <c:v>0.35828010962766699</c:v>
                </c:pt>
                <c:pt idx="1100">
                  <c:v>0.36413218520026497</c:v>
                </c:pt>
                <c:pt idx="1101">
                  <c:v>0.37027595301324157</c:v>
                </c:pt>
                <c:pt idx="1102">
                  <c:v>0.37668406691906148</c:v>
                </c:pt>
                <c:pt idx="1103">
                  <c:v>0.38331702692683989</c:v>
                </c:pt>
                <c:pt idx="1104">
                  <c:v>0.39016875611490243</c:v>
                </c:pt>
                <c:pt idx="1105">
                  <c:v>0.39723925448324893</c:v>
                </c:pt>
                <c:pt idx="1106">
                  <c:v>0.40453763741439136</c:v>
                </c:pt>
                <c:pt idx="1107">
                  <c:v>0.41206998183000415</c:v>
                </c:pt>
                <c:pt idx="1108">
                  <c:v>0.41982109542590101</c:v>
                </c:pt>
                <c:pt idx="1109">
                  <c:v>0.42777274743705823</c:v>
                </c:pt>
                <c:pt idx="1110">
                  <c:v>0.43591886094180132</c:v>
                </c:pt>
                <c:pt idx="1111">
                  <c:v>0.44425639747929291</c:v>
                </c:pt>
                <c:pt idx="1112">
                  <c:v>0.45278839551037026</c:v>
                </c:pt>
                <c:pt idx="1113">
                  <c:v>0.46149358580917244</c:v>
                </c:pt>
                <c:pt idx="1114">
                  <c:v>0.4703385453064895</c:v>
                </c:pt>
                <c:pt idx="1115">
                  <c:v>0.47928377401143674</c:v>
                </c:pt>
                <c:pt idx="1116">
                  <c:v>0.48830192577647863</c:v>
                </c:pt>
                <c:pt idx="1117">
                  <c:v>0.4973869236799407</c:v>
                </c:pt>
                <c:pt idx="1118">
                  <c:v>0.50655699848684643</c:v>
                </c:pt>
                <c:pt idx="1119">
                  <c:v>0.5158182271188706</c:v>
                </c:pt>
                <c:pt idx="1120">
                  <c:v>0.52517060957601314</c:v>
                </c:pt>
                <c:pt idx="1121">
                  <c:v>0.5345989535540876</c:v>
                </c:pt>
                <c:pt idx="1122">
                  <c:v>0.54406983598388392</c:v>
                </c:pt>
                <c:pt idx="1123">
                  <c:v>0.55356198763954134</c:v>
                </c:pt>
                <c:pt idx="1124">
                  <c:v>0.56306629313854772</c:v>
                </c:pt>
                <c:pt idx="1125">
                  <c:v>0.57257059863755411</c:v>
                </c:pt>
                <c:pt idx="1126">
                  <c:v>0.58206882721488595</c:v>
                </c:pt>
                <c:pt idx="1127">
                  <c:v>0.59156097887054326</c:v>
                </c:pt>
                <c:pt idx="1128">
                  <c:v>0.60105616898703784</c:v>
                </c:pt>
                <c:pt idx="1129">
                  <c:v>0.61053616679934608</c:v>
                </c:pt>
                <c:pt idx="1130">
                  <c:v>0.61998578000328153</c:v>
                </c:pt>
                <c:pt idx="1131">
                  <c:v>0.62938070091214593</c:v>
                </c:pt>
                <c:pt idx="1132">
                  <c:v>0.63871181414342748</c:v>
                </c:pt>
                <c:pt idx="1133">
                  <c:v>0.64798215815796345</c:v>
                </c:pt>
                <c:pt idx="1134">
                  <c:v>0.65719173295575395</c:v>
                </c:pt>
                <c:pt idx="1135">
                  <c:v>0.66634661545847329</c:v>
                </c:pt>
                <c:pt idx="1136">
                  <c:v>0.67544984412695896</c:v>
                </c:pt>
                <c:pt idx="1137">
                  <c:v>0.68450749588288551</c:v>
                </c:pt>
                <c:pt idx="1138">
                  <c:v>0.69352564764792746</c:v>
                </c:pt>
                <c:pt idx="1139">
                  <c:v>0.70250733788292197</c:v>
                </c:pt>
                <c:pt idx="1140">
                  <c:v>0.71144345120535735</c:v>
                </c:pt>
                <c:pt idx="1141">
                  <c:v>0.72034006453690813</c:v>
                </c:pt>
                <c:pt idx="1142">
                  <c:v>0.72920325479924886</c:v>
                </c:pt>
                <c:pt idx="1143">
                  <c:v>0.73802694507070499</c:v>
                </c:pt>
                <c:pt idx="1144">
                  <c:v>0.74680201996876461</c:v>
                </c:pt>
                <c:pt idx="1145">
                  <c:v>0.75551936411091603</c:v>
                </c:pt>
                <c:pt idx="1146">
                  <c:v>0.76418505441883355</c:v>
                </c:pt>
                <c:pt idx="1147">
                  <c:v>0.77282947550089021</c:v>
                </c:pt>
                <c:pt idx="1148">
                  <c:v>0.78147389658294686</c:v>
                </c:pt>
                <c:pt idx="1149">
                  <c:v>0.79013350996918996</c:v>
                </c:pt>
                <c:pt idx="1150">
                  <c:v>0.79882046950296848</c:v>
                </c:pt>
                <c:pt idx="1151">
                  <c:v>0.80753477518428252</c:v>
                </c:pt>
                <c:pt idx="1152">
                  <c:v>0.81625819624810847</c:v>
                </c:pt>
                <c:pt idx="1153">
                  <c:v>0.82497554039025989</c:v>
                </c:pt>
                <c:pt idx="1154">
                  <c:v>0.83368073068906212</c:v>
                </c:pt>
                <c:pt idx="1155">
                  <c:v>0.84238895944870162</c:v>
                </c:pt>
                <c:pt idx="1156">
                  <c:v>0.85110326513001577</c:v>
                </c:pt>
                <c:pt idx="1157">
                  <c:v>0.85984187849802807</c:v>
                </c:pt>
                <c:pt idx="1158">
                  <c:v>0.86861391493525031</c:v>
                </c:pt>
                <c:pt idx="1159">
                  <c:v>0.87741937444168272</c:v>
                </c:pt>
                <c:pt idx="1160">
                  <c:v>0.8862491416348135</c:v>
                </c:pt>
                <c:pt idx="1161">
                  <c:v>0.89508802421045597</c:v>
                </c:pt>
                <c:pt idx="1162">
                  <c:v>0.90391779140358652</c:v>
                </c:pt>
                <c:pt idx="1163">
                  <c:v>0.91272932783169347</c:v>
                </c:pt>
                <c:pt idx="1164">
                  <c:v>0.92151959503393965</c:v>
                </c:pt>
                <c:pt idx="1165">
                  <c:v>0.9302916314711619</c:v>
                </c:pt>
                <c:pt idx="1166">
                  <c:v>0.93905151406503529</c:v>
                </c:pt>
                <c:pt idx="1167">
                  <c:v>0.94782051204142037</c:v>
                </c:pt>
                <c:pt idx="1168">
                  <c:v>0.95658951001780546</c:v>
                </c:pt>
                <c:pt idx="1169">
                  <c:v>0.96534635415084136</c:v>
                </c:pt>
                <c:pt idx="1170">
                  <c:v>0.9740606598321554</c:v>
                </c:pt>
                <c:pt idx="1171">
                  <c:v>0.98272331167923566</c:v>
                </c:pt>
                <c:pt idx="1172">
                  <c:v>0.99132519430957056</c:v>
                </c:pt>
                <c:pt idx="1173">
                  <c:v>0.99986934618399703</c:v>
                </c:pt>
                <c:pt idx="1174">
                  <c:v>1.0083405749983287</c:v>
                </c:pt>
                <c:pt idx="1175">
                  <c:v>1.0167236884483797</c:v>
                </c:pt>
                <c:pt idx="1176">
                  <c:v>1.0250004557691255</c:v>
                </c:pt>
                <c:pt idx="1177">
                  <c:v>1.0331556846563803</c:v>
                </c:pt>
                <c:pt idx="1178">
                  <c:v>1.0411863366493068</c:v>
                </c:pt>
                <c:pt idx="1179">
                  <c:v>1.049071142522044</c:v>
                </c:pt>
                <c:pt idx="1180">
                  <c:v>1.0567918715095679</c:v>
                </c:pt>
                <c:pt idx="1181">
                  <c:v>1.0643272543860183</c:v>
                </c:pt>
                <c:pt idx="1182">
                  <c:v>1.0716712142297198</c:v>
                </c:pt>
                <c:pt idx="1183">
                  <c:v>1.0788237510406726</c:v>
                </c:pt>
                <c:pt idx="1184">
                  <c:v>1.0857818263580401</c:v>
                </c:pt>
                <c:pt idx="1185">
                  <c:v>1.0925393632601468</c:v>
                </c:pt>
                <c:pt idx="1186">
                  <c:v>1.0990750925211326</c:v>
                </c:pt>
                <c:pt idx="1187">
                  <c:v>1.1053677449151358</c:v>
                </c:pt>
                <c:pt idx="1188">
                  <c:v>1.1114051665988076</c:v>
                </c:pt>
                <c:pt idx="1189">
                  <c:v>1.1171691268071244</c:v>
                </c:pt>
                <c:pt idx="1190">
                  <c:v>1.1226596255400865</c:v>
                </c:pt>
                <c:pt idx="1191">
                  <c:v>1.1278736243368559</c:v>
                </c:pt>
                <c:pt idx="1192">
                  <c:v>1.1328050462757584</c:v>
                </c:pt>
                <c:pt idx="1193">
                  <c:v>1.1374538913567942</c:v>
                </c:pt>
                <c:pt idx="1194">
                  <c:v>1.1418201595799631</c:v>
                </c:pt>
                <c:pt idx="1195">
                  <c:v>1.1459008124844279</c:v>
                </c:pt>
                <c:pt idx="1196">
                  <c:v>1.1496836962268393</c:v>
                </c:pt>
                <c:pt idx="1197">
                  <c:v>1.1531596954246857</c:v>
                </c:pt>
                <c:pt idx="1198">
                  <c:v>1.1563105793129431</c:v>
                </c:pt>
                <c:pt idx="1199">
                  <c:v>1.1591211555874257</c:v>
                </c:pt>
                <c:pt idx="1200">
                  <c:v>1.1615853473264584</c:v>
                </c:pt>
                <c:pt idx="1201">
                  <c:v>1.1637061929908785</c:v>
                </c:pt>
                <c:pt idx="1202">
                  <c:v>1.1654958464240355</c:v>
                </c:pt>
                <c:pt idx="1203">
                  <c:v>1.1669694999301155</c:v>
                </c:pt>
                <c:pt idx="1204">
                  <c:v>1.1681241150482811</c:v>
                </c:pt>
                <c:pt idx="1205">
                  <c:v>1.1689566533176954</c:v>
                </c:pt>
                <c:pt idx="1206">
                  <c:v>1.1694731916600327</c:v>
                </c:pt>
                <c:pt idx="1207">
                  <c:v>1.1696858839186421</c:v>
                </c:pt>
                <c:pt idx="1208">
                  <c:v>1.169606883936873</c:v>
                </c:pt>
                <c:pt idx="1209">
                  <c:v>1.1692392301755623</c:v>
                </c:pt>
                <c:pt idx="1210">
                  <c:v>1.1685920380172219</c:v>
                </c:pt>
                <c:pt idx="1211">
                  <c:v>1.1676713843835267</c:v>
                </c:pt>
                <c:pt idx="1212">
                  <c:v>1.1664833461961508</c:v>
                </c:pt>
                <c:pt idx="1213">
                  <c:v>1.1650309619159318</c:v>
                </c:pt>
                <c:pt idx="1214">
                  <c:v>1.1633324623078933</c:v>
                </c:pt>
                <c:pt idx="1215">
                  <c:v>1.1613939242937097</c:v>
                </c:pt>
                <c:pt idx="1216">
                  <c:v>1.1592214247950559</c:v>
                </c:pt>
                <c:pt idx="1217">
                  <c:v>1.1568240791944431</c:v>
                </c:pt>
                <c:pt idx="1218">
                  <c:v>1.1542079644135466</c:v>
                </c:pt>
                <c:pt idx="1219">
                  <c:v>1.1513761189132032</c:v>
                </c:pt>
                <c:pt idx="1220">
                  <c:v>1.1483498119192741</c:v>
                </c:pt>
                <c:pt idx="1221">
                  <c:v>1.1451411972751082</c:v>
                </c:pt>
                <c:pt idx="1222">
                  <c:v>1.1417624288240549</c:v>
                </c:pt>
                <c:pt idx="1223">
                  <c:v>1.1382226219486258</c:v>
                </c:pt>
                <c:pt idx="1224">
                  <c:v>1.1345400074138443</c:v>
                </c:pt>
                <c:pt idx="1225">
                  <c:v>1.1307176236805483</c:v>
                </c:pt>
                <c:pt idx="1226">
                  <c:v>1.1267585092095747</c:v>
                </c:pt>
                <c:pt idx="1227">
                  <c:v>1.1226535486184117</c:v>
                </c:pt>
                <c:pt idx="1228">
                  <c:v>1.1184057803678968</c:v>
                </c:pt>
                <c:pt idx="1229">
                  <c:v>1.1140152044580298</c:v>
                </c:pt>
                <c:pt idx="1230">
                  <c:v>1.1094818208888106</c:v>
                </c:pt>
                <c:pt idx="1231">
                  <c:v>1.1048056296602393</c:v>
                </c:pt>
                <c:pt idx="1232">
                  <c:v>1.0999835923114787</c:v>
                </c:pt>
                <c:pt idx="1233">
                  <c:v>1.0950126703816914</c:v>
                </c:pt>
                <c:pt idx="1234">
                  <c:v>1.0899050177142267</c:v>
                </c:pt>
                <c:pt idx="1235">
                  <c:v>1.0846667112307589</c:v>
                </c:pt>
                <c:pt idx="1236">
                  <c:v>1.0793068663138001</c:v>
                </c:pt>
                <c:pt idx="1237">
                  <c:v>1.0738194060416755</c:v>
                </c:pt>
                <c:pt idx="1238">
                  <c:v>1.0682043304143853</c:v>
                </c:pt>
                <c:pt idx="1239">
                  <c:v>1.0624616394319293</c:v>
                </c:pt>
                <c:pt idx="1240">
                  <c:v>1.0565913330943077</c:v>
                </c:pt>
                <c:pt idx="1241">
                  <c:v>1.0505873344798458</c:v>
                </c:pt>
                <c:pt idx="1242">
                  <c:v>1.0444435666668692</c:v>
                </c:pt>
                <c:pt idx="1243">
                  <c:v>1.0381539527337031</c:v>
                </c:pt>
                <c:pt idx="1244">
                  <c:v>1.0317124157586732</c:v>
                </c:pt>
                <c:pt idx="1245">
                  <c:v>1.0251159172809421</c:v>
                </c:pt>
                <c:pt idx="1246">
                  <c:v>1.0183644573005097</c:v>
                </c:pt>
                <c:pt idx="1247">
                  <c:v>1.0114519588957016</c:v>
                </c:pt>
                <c:pt idx="1248">
                  <c:v>1.0043662682231689</c:v>
                </c:pt>
                <c:pt idx="1249">
                  <c:v>0.99709219297872453</c:v>
                </c:pt>
                <c:pt idx="1250">
                  <c:v>0.9896236562406947</c:v>
                </c:pt>
                <c:pt idx="1251">
                  <c:v>0.98195154262656703</c:v>
                </c:pt>
                <c:pt idx="1252">
                  <c:v>0.97407281367550447</c:v>
                </c:pt>
                <c:pt idx="1253">
                  <c:v>0.96598139246583237</c:v>
                </c:pt>
                <c:pt idx="1254">
                  <c:v>0.95767727899755095</c:v>
                </c:pt>
                <c:pt idx="1255">
                  <c:v>0.94914528096647366</c:v>
                </c:pt>
                <c:pt idx="1256">
                  <c:v>0.94037932145092573</c:v>
                </c:pt>
                <c:pt idx="1257">
                  <c:v>0.9313702850683957</c:v>
                </c:pt>
                <c:pt idx="1258">
                  <c:v>0.92211209489720891</c:v>
                </c:pt>
                <c:pt idx="1259">
                  <c:v>0.91260171247652788</c:v>
                </c:pt>
                <c:pt idx="1260">
                  <c:v>0.90284521472802726</c:v>
                </c:pt>
                <c:pt idx="1261">
                  <c:v>0.89284260165170737</c:v>
                </c:pt>
                <c:pt idx="1262">
                  <c:v>0.88259691170840493</c:v>
                </c:pt>
                <c:pt idx="1263">
                  <c:v>0.87211726028063219</c:v>
                </c:pt>
                <c:pt idx="1264">
                  <c:v>0.8614066858292263</c:v>
                </c:pt>
                <c:pt idx="1265">
                  <c:v>0.85047430373669908</c:v>
                </c:pt>
                <c:pt idx="1266">
                  <c:v>0.83932922938556243</c:v>
                </c:pt>
                <c:pt idx="1267">
                  <c:v>0.82796538585414159</c:v>
                </c:pt>
                <c:pt idx="1268">
                  <c:v>0.81638885006411155</c:v>
                </c:pt>
                <c:pt idx="1269">
                  <c:v>0.80458746817212268</c:v>
                </c:pt>
                <c:pt idx="1270">
                  <c:v>0.79257035556068722</c:v>
                </c:pt>
                <c:pt idx="1271">
                  <c:v>0.78034358915147939</c:v>
                </c:pt>
                <c:pt idx="1272">
                  <c:v>0.76792539970952312</c:v>
                </c:pt>
                <c:pt idx="1273">
                  <c:v>0.75532794107816736</c:v>
                </c:pt>
                <c:pt idx="1274">
                  <c:v>0.74256336710076143</c:v>
                </c:pt>
                <c:pt idx="1275">
                  <c:v>0.72965294700316596</c:v>
                </c:pt>
                <c:pt idx="1276">
                  <c:v>0.71662402693291682</c:v>
                </c:pt>
                <c:pt idx="1277">
                  <c:v>0.70349483765503751</c:v>
                </c:pt>
                <c:pt idx="1278">
                  <c:v>0.69027449455203971</c:v>
                </c:pt>
                <c:pt idx="1279">
                  <c:v>0.67696603608476091</c:v>
                </c:pt>
                <c:pt idx="1280">
                  <c:v>0.66358161609655009</c:v>
                </c:pt>
                <c:pt idx="1281">
                  <c:v>0.65013338843075641</c:v>
                </c:pt>
                <c:pt idx="1282">
                  <c:v>0.63663350693072907</c:v>
                </c:pt>
                <c:pt idx="1283">
                  <c:v>0.6230971639006545</c:v>
                </c:pt>
                <c:pt idx="1284">
                  <c:v>0.60952739780136977</c:v>
                </c:pt>
                <c:pt idx="1285">
                  <c:v>0.59592724709371214</c:v>
                </c:pt>
                <c:pt idx="1286">
                  <c:v>0.58232101946438009</c:v>
                </c:pt>
                <c:pt idx="1287">
                  <c:v>0.56872390721755983</c:v>
                </c:pt>
                <c:pt idx="1288">
                  <c:v>0.55515717957911237</c:v>
                </c:pt>
                <c:pt idx="1289">
                  <c:v>0.54164210577489869</c:v>
                </c:pt>
                <c:pt idx="1290">
                  <c:v>0.52819083964826774</c:v>
                </c:pt>
                <c:pt idx="1291">
                  <c:v>0.51480945812089429</c:v>
                </c:pt>
                <c:pt idx="1292">
                  <c:v>0.5015101150361273</c:v>
                </c:pt>
                <c:pt idx="1293">
                  <c:v>0.48830192577647863</c:v>
                </c:pt>
                <c:pt idx="1294">
                  <c:v>0.47519096726362292</c:v>
                </c:pt>
                <c:pt idx="1295">
                  <c:v>0.46217116257588553</c:v>
                </c:pt>
                <c:pt idx="1296">
                  <c:v>0.44924555017410384</c:v>
                </c:pt>
                <c:pt idx="1297">
                  <c:v>0.43642932236246407</c:v>
                </c:pt>
                <c:pt idx="1298">
                  <c:v>0.42372855606264087</c:v>
                </c:pt>
                <c:pt idx="1299">
                  <c:v>0.41114628973547157</c:v>
                </c:pt>
                <c:pt idx="1300">
                  <c:v>0.39868252338095611</c:v>
                </c:pt>
                <c:pt idx="1301">
                  <c:v>0.3863463723816063</c:v>
                </c:pt>
                <c:pt idx="1302">
                  <c:v>0.37413783673742224</c:v>
                </c:pt>
                <c:pt idx="1303">
                  <c:v>0.36205995490924114</c:v>
                </c:pt>
                <c:pt idx="1304">
                  <c:v>0.35011576535790029</c:v>
                </c:pt>
                <c:pt idx="1305">
                  <c:v>0.33830830654423694</c:v>
                </c:pt>
                <c:pt idx="1306">
                  <c:v>0.32663150154657655</c:v>
                </c:pt>
                <c:pt idx="1307">
                  <c:v>0.3150883888257564</c:v>
                </c:pt>
                <c:pt idx="1308">
                  <c:v>0.30368838761037209</c:v>
                </c:pt>
                <c:pt idx="1309">
                  <c:v>0.29244942481936348</c:v>
                </c:pt>
                <c:pt idx="1310">
                  <c:v>0.28136511968497235</c:v>
                </c:pt>
                <c:pt idx="1311">
                  <c:v>0.27042027990301232</c:v>
                </c:pt>
                <c:pt idx="1312">
                  <c:v>0.25960730932139015</c:v>
                </c:pt>
                <c:pt idx="1313">
                  <c:v>0.24892377717143604</c:v>
                </c:pt>
                <c:pt idx="1314">
                  <c:v>0.23836178345497303</c:v>
                </c:pt>
                <c:pt idx="1315">
                  <c:v>0.22791251663557308</c:v>
                </c:pt>
                <c:pt idx="1316">
                  <c:v>0.21757202671414769</c:v>
                </c:pt>
                <c:pt idx="1317">
                  <c:v>0.20733940215244565</c:v>
                </c:pt>
                <c:pt idx="1318">
                  <c:v>0.19721525064263445</c:v>
                </c:pt>
                <c:pt idx="1319">
                  <c:v>0.18720352218380257</c:v>
                </c:pt>
                <c:pt idx="1320">
                  <c:v>0.17731090138979197</c:v>
                </c:pt>
                <c:pt idx="1321">
                  <c:v>0.16754073056752372</c:v>
                </c:pt>
                <c:pt idx="1322">
                  <c:v>0.15788905971790929</c:v>
                </c:pt>
                <c:pt idx="1323">
                  <c:v>0.14834312730543214</c:v>
                </c:pt>
                <c:pt idx="1324">
                  <c:v>0.13888561410331982</c:v>
                </c:pt>
                <c:pt idx="1325">
                  <c:v>0.12950223934563707</c:v>
                </c:pt>
                <c:pt idx="1326">
                  <c:v>0.12019634533930491</c:v>
                </c:pt>
                <c:pt idx="1327">
                  <c:v>0.11098464361892839</c:v>
                </c:pt>
                <c:pt idx="1328">
                  <c:v>0.10188506110344743</c:v>
                </c:pt>
                <c:pt idx="1329">
                  <c:v>9.2905193944955236E-2</c:v>
                </c:pt>
                <c:pt idx="1330">
                  <c:v>8.405020752687517E-2</c:v>
                </c:pt>
                <c:pt idx="1331">
                  <c:v>7.5327698001300458E-2</c:v>
                </c:pt>
                <c:pt idx="1332">
                  <c:v>6.6740096136900892E-2</c:v>
                </c:pt>
                <c:pt idx="1333">
                  <c:v>5.8282844242420556E-2</c:v>
                </c:pt>
                <c:pt idx="1334">
                  <c:v>4.9953511549189644E-2</c:v>
                </c:pt>
                <c:pt idx="1335">
                  <c:v>4.1755136518045417E-2</c:v>
                </c:pt>
                <c:pt idx="1336">
                  <c:v>3.3691061455908888E-2</c:v>
                </c:pt>
                <c:pt idx="1337">
                  <c:v>2.576301828545732E-2</c:v>
                </c:pt>
                <c:pt idx="1338">
                  <c:v>1.7969062391754831E-2</c:v>
                </c:pt>
                <c:pt idx="1339">
                  <c:v>1.031195877416336E-2</c:v>
                </c:pt>
                <c:pt idx="1340">
                  <c:v>2.8020746610596934E-3</c:v>
                </c:pt>
                <c:pt idx="1341">
                  <c:v>-4.5520701033684371E-3</c:v>
                </c:pt>
                <c:pt idx="1342">
                  <c:v>-1.1747935365861068E-2</c:v>
                </c:pt>
                <c:pt idx="1343">
                  <c:v>-1.878087835825884E-2</c:v>
                </c:pt>
                <c:pt idx="1344">
                  <c:v>-2.5641996390308522E-2</c:v>
                </c:pt>
                <c:pt idx="1345">
                  <c:v>-3.2328311770389591E-2</c:v>
                </c:pt>
                <c:pt idx="1346">
                  <c:v>-3.8842771805514195E-2</c:v>
                </c:pt>
                <c:pt idx="1347">
                  <c:v>-4.5181608804244121E-2</c:v>
                </c:pt>
                <c:pt idx="1348">
                  <c:v>-5.1331757384979061E-2</c:v>
                </c:pt>
                <c:pt idx="1349">
                  <c:v>-5.7279848320035E-2</c:v>
                </c:pt>
                <c:pt idx="1350">
                  <c:v>-6.3015854688648926E-2</c:v>
                </c:pt>
                <c:pt idx="1351">
                  <c:v>-6.8529749570057794E-2</c:v>
                </c:pt>
                <c:pt idx="1352">
                  <c:v>-7.3813329120000964E-2</c:v>
                </c:pt>
                <c:pt idx="1353">
                  <c:v>-7.8861731801138812E-2</c:v>
                </c:pt>
                <c:pt idx="1354">
                  <c:v>-8.367252684480149E-2</c:v>
                </c:pt>
                <c:pt idx="1355">
                  <c:v>-8.823842194497955E-2</c:v>
                </c:pt>
                <c:pt idx="1356">
                  <c:v>-9.2548478642658763E-2</c:v>
                </c:pt>
                <c:pt idx="1357">
                  <c:v>-9.6596923862248329E-2</c:v>
                </c:pt>
                <c:pt idx="1358">
                  <c:v>-0.10038193452724588</c:v>
                </c:pt>
                <c:pt idx="1359">
                  <c:v>-0.10389956063856291</c:v>
                </c:pt>
                <c:pt idx="1360">
                  <c:v>-0.10714007912152021</c:v>
                </c:pt>
                <c:pt idx="1361">
                  <c:v>-0.11009589382402449</c:v>
                </c:pt>
                <c:pt idx="1362">
                  <c:v>-0.11276609320782463</c:v>
                </c:pt>
                <c:pt idx="1363">
                  <c:v>-0.11515006958075318</c:v>
                </c:pt>
                <c:pt idx="1364">
                  <c:v>-0.11723870756029825</c:v>
                </c:pt>
                <c:pt idx="1365">
                  <c:v>-0.11902106868744568</c:v>
                </c:pt>
                <c:pt idx="1366">
                  <c:v>-0.12049593757786056</c:v>
                </c:pt>
                <c:pt idx="1367">
                  <c:v>-0.12166665653846387</c:v>
                </c:pt>
                <c:pt idx="1368">
                  <c:v>-0.12253170633883699</c:v>
                </c:pt>
                <c:pt idx="1369">
                  <c:v>-0.12308622544164027</c:v>
                </c:pt>
                <c:pt idx="1370">
                  <c:v>-0.12333264461554355</c:v>
                </c:pt>
                <c:pt idx="1371">
                  <c:v>-0.12327795232047253</c:v>
                </c:pt>
                <c:pt idx="1372">
                  <c:v>-0.12292670624768316</c:v>
                </c:pt>
                <c:pt idx="1373">
                  <c:v>-0.12228194485801272</c:v>
                </c:pt>
                <c:pt idx="1374">
                  <c:v>-0.1213470104583822</c:v>
                </c:pt>
                <c:pt idx="1375">
                  <c:v>-0.12012676458613124</c:v>
                </c:pt>
                <c:pt idx="1376">
                  <c:v>-0.11862576493251577</c:v>
                </c:pt>
                <c:pt idx="1377">
                  <c:v>-0.11684917688095918</c:v>
                </c:pt>
                <c:pt idx="1378">
                  <c:v>-0.11480307735313598</c:v>
                </c:pt>
                <c:pt idx="1379">
                  <c:v>-0.11249384711680452</c:v>
                </c:pt>
                <c:pt idx="1380">
                  <c:v>-0.10992817078580673</c:v>
                </c:pt>
                <c:pt idx="1381">
                  <c:v>-0.10711334066615215</c:v>
                </c:pt>
                <c:pt idx="1382">
                  <c:v>-0.10405695290993394</c:v>
                </c:pt>
                <c:pt idx="1383">
                  <c:v>-0.10076660366924529</c:v>
                </c:pt>
                <c:pt idx="1384">
                  <c:v>-9.7250496788346893E-2</c:v>
                </c:pt>
                <c:pt idx="1385">
                  <c:v>-9.3517443803666805E-2</c:v>
                </c:pt>
                <c:pt idx="1386">
                  <c:v>-8.957534471338198E-2</c:v>
                </c:pt>
                <c:pt idx="1387">
                  <c:v>-8.5434834130422882E-2</c:v>
                </c:pt>
                <c:pt idx="1388">
                  <c:v>-8.110715435988744E-2</c:v>
                </c:pt>
                <c:pt idx="1389">
                  <c:v>-7.6601724630371237E-2</c:v>
                </c:pt>
                <c:pt idx="1390">
                  <c:v>-7.192371032529761E-2</c:v>
                </c:pt>
                <c:pt idx="1391">
                  <c:v>-6.7081922981094694E-2</c:v>
                </c:pt>
                <c:pt idx="1392">
                  <c:v>-6.2088516441111588E-2</c:v>
                </c:pt>
                <c:pt idx="1393">
                  <c:v>-5.6953821472195035E-2</c:v>
                </c:pt>
                <c:pt idx="1394">
                  <c:v>-5.1684218842103342E-2</c:v>
                </c:pt>
                <c:pt idx="1395">
                  <c:v>-4.6289127779432053E-2</c:v>
                </c:pt>
                <c:pt idx="1396">
                  <c:v>-4.0779790589279094E-2</c:v>
                </c:pt>
                <c:pt idx="1397">
                  <c:v>-3.5167449576742407E-2</c:v>
                </c:pt>
                <c:pt idx="1398">
                  <c:v>-2.9459731278523551E-2</c:v>
                </c:pt>
                <c:pt idx="1399">
                  <c:v>-2.3663836846806879E-2</c:v>
                </c:pt>
                <c:pt idx="1400">
                  <c:v>-1.7789945125397277E-2</c:v>
                </c:pt>
                <c:pt idx="1401">
                  <c:v>-1.1841671882691104E-2</c:v>
                </c:pt>
                <c:pt idx="1402">
                  <c:v>-5.8136998122231198E-3</c:v>
                </c:pt>
                <c:pt idx="1403">
                  <c:v>2.9889582333173306E-4</c:v>
                </c:pt>
                <c:pt idx="1404">
                  <c:v>6.4908815790273282E-3</c:v>
                </c:pt>
                <c:pt idx="1405">
                  <c:v>1.2749108211744258E-2</c:v>
                </c:pt>
                <c:pt idx="1406">
                  <c:v>1.9063941369859682E-2</c:v>
                </c:pt>
                <c:pt idx="1407">
                  <c:v>2.5431461438893511E-2</c:v>
                </c:pt>
                <c:pt idx="1408">
                  <c:v>3.1847931112015899E-2</c:v>
                </c:pt>
                <c:pt idx="1409">
                  <c:v>3.8310433466823043E-2</c:v>
                </c:pt>
                <c:pt idx="1410">
                  <c:v>4.4822158887194104E-2</c:v>
                </c:pt>
                <c:pt idx="1411">
                  <c:v>5.1387361218301258E-2</c:v>
                </c:pt>
                <c:pt idx="1412">
                  <c:v>5.8009078920981783E-2</c:v>
                </c:pt>
                <c:pt idx="1413">
                  <c:v>6.4684881226565863E-2</c:v>
                </c:pt>
                <c:pt idx="1414">
                  <c:v>7.140990659771386E-2</c:v>
                </c:pt>
                <c:pt idx="1415">
                  <c:v>7.8178685804918657E-2</c:v>
                </c:pt>
                <c:pt idx="1416">
                  <c:v>8.498666115692434E-2</c:v>
                </c:pt>
                <c:pt idx="1417">
                  <c:v>9.1833224961563459E-2</c:v>
                </c:pt>
                <c:pt idx="1418">
                  <c:v>9.8723846448343117E-2</c:v>
                </c:pt>
                <c:pt idx="1419">
                  <c:v>0.10566581792327277</c:v>
                </c:pt>
                <c:pt idx="1420">
                  <c:v>0.11266308938544091</c:v>
                </c:pt>
                <c:pt idx="1421">
                  <c:v>0.1197135339122614</c:v>
                </c:pt>
                <c:pt idx="1422">
                  <c:v>0.12681198612031089</c:v>
                </c:pt>
                <c:pt idx="1423">
                  <c:v>0.13395358447224973</c:v>
                </c:pt>
                <c:pt idx="1424">
                  <c:v>0.14113741742982674</c:v>
                </c:pt>
                <c:pt idx="1425">
                  <c:v>0.14836378883912565</c:v>
                </c:pt>
                <c:pt idx="1426">
                  <c:v>0.15563269870014645</c:v>
                </c:pt>
                <c:pt idx="1427">
                  <c:v>0.16294293162855425</c:v>
                </c:pt>
                <c:pt idx="1428">
                  <c:v>0.17029479147043275</c:v>
                </c:pt>
                <c:pt idx="1429">
                  <c:v>0.17768979745620059</c:v>
                </c:pt>
                <c:pt idx="1430">
                  <c:v>0.18512946881627643</c:v>
                </c:pt>
                <c:pt idx="1431">
                  <c:v>0.19261380555066024</c:v>
                </c:pt>
                <c:pt idx="1432">
                  <c:v>0.200144023043687</c:v>
                </c:pt>
                <c:pt idx="1433">
                  <c:v>0.20772315975619388</c:v>
                </c:pt>
                <c:pt idx="1434">
                  <c:v>0.21535091184209723</c:v>
                </c:pt>
                <c:pt idx="1435">
                  <c:v>0.22302241776405743</c:v>
                </c:pt>
                <c:pt idx="1436">
                  <c:v>0.2307309929082324</c:v>
                </c:pt>
                <c:pt idx="1437">
                  <c:v>0.23847299112161741</c:v>
                </c:pt>
                <c:pt idx="1438">
                  <c:v>0.24624567778945897</c:v>
                </c:pt>
                <c:pt idx="1439">
                  <c:v>0.25404479906658478</c:v>
                </c:pt>
                <c:pt idx="1440">
                  <c:v>0.26186610110782282</c:v>
                </c:pt>
                <c:pt idx="1441">
                  <c:v>0.26970441852974952</c:v>
                </c:pt>
                <c:pt idx="1442">
                  <c:v>0.27755580133327662</c:v>
                </c:pt>
                <c:pt idx="1443">
                  <c:v>0.28541508413498057</c:v>
                </c:pt>
                <c:pt idx="1444">
                  <c:v>0.29327467078276825</c:v>
                </c:pt>
                <c:pt idx="1445">
                  <c:v>0.30112453435587672</c:v>
                </c:pt>
                <c:pt idx="1446">
                  <c:v>0.30895373639529156</c:v>
                </c:pt>
                <c:pt idx="1447">
                  <c:v>0.31675650382542214</c:v>
                </c:pt>
                <c:pt idx="1448">
                  <c:v>0.32451977126466813</c:v>
                </c:pt>
                <c:pt idx="1449">
                  <c:v>0.33224353871302953</c:v>
                </c:pt>
                <c:pt idx="1450">
                  <c:v>0.33991261386631982</c:v>
                </c:pt>
                <c:pt idx="1451">
                  <c:v>0.34752395826370192</c:v>
                </c:pt>
                <c:pt idx="1452">
                  <c:v>0.35505934114015203</c:v>
                </c:pt>
                <c:pt idx="1453">
                  <c:v>0.36250964711315831</c:v>
                </c:pt>
                <c:pt idx="1454">
                  <c:v>0.36986272233937173</c:v>
                </c:pt>
                <c:pt idx="1455">
                  <c:v>0.37710945143628044</c:v>
                </c:pt>
                <c:pt idx="1456">
                  <c:v>0.38423464209969799</c:v>
                </c:pt>
                <c:pt idx="1457">
                  <c:v>0.3912261404862753</c:v>
                </c:pt>
                <c:pt idx="1458">
                  <c:v>0.39808394659601226</c:v>
                </c:pt>
                <c:pt idx="1459">
                  <c:v>0.40480198350723456</c:v>
                </c:pt>
                <c:pt idx="1460">
                  <c:v>0.4113741742982675</c:v>
                </c:pt>
                <c:pt idx="1461">
                  <c:v>0.41779140358659916</c:v>
                </c:pt>
                <c:pt idx="1462">
                  <c:v>0.4240445559897178</c:v>
                </c:pt>
                <c:pt idx="1463">
                  <c:v>0.43012147766427433</c:v>
                </c:pt>
                <c:pt idx="1464">
                  <c:v>0.43601913014943144</c:v>
                </c:pt>
                <c:pt idx="1465">
                  <c:v>0.44172839806267739</c:v>
                </c:pt>
                <c:pt idx="1466">
                  <c:v>0.44724016602150007</c:v>
                </c:pt>
                <c:pt idx="1467">
                  <c:v>0.45254228018255066</c:v>
                </c:pt>
                <c:pt idx="1468">
                  <c:v>0.45761650978080537</c:v>
                </c:pt>
                <c:pt idx="1469">
                  <c:v>0.46246285481626426</c:v>
                </c:pt>
                <c:pt idx="1470">
                  <c:v>0.46707219990641535</c:v>
                </c:pt>
                <c:pt idx="1471">
                  <c:v>0.47144454505125877</c:v>
                </c:pt>
                <c:pt idx="1472">
                  <c:v>0.47558292871163177</c:v>
                </c:pt>
                <c:pt idx="1473">
                  <c:v>0.47948127396585982</c:v>
                </c:pt>
                <c:pt idx="1474">
                  <c:v>0.48313958081394287</c:v>
                </c:pt>
                <c:pt idx="1475">
                  <c:v>0.48655481079504365</c:v>
                </c:pt>
                <c:pt idx="1476">
                  <c:v>0.48972696390916221</c:v>
                </c:pt>
                <c:pt idx="1477">
                  <c:v>0.4926590786171357</c:v>
                </c:pt>
                <c:pt idx="1478">
                  <c:v>0.49535115491896425</c:v>
                </c:pt>
                <c:pt idx="1479">
                  <c:v>0.4978031928146478</c:v>
                </c:pt>
                <c:pt idx="1480">
                  <c:v>0.50001215384334907</c:v>
                </c:pt>
                <c:pt idx="1481">
                  <c:v>0.5019810764659054</c:v>
                </c:pt>
                <c:pt idx="1482">
                  <c:v>0.5037069222214795</c:v>
                </c:pt>
                <c:pt idx="1483">
                  <c:v>0.50519880649258309</c:v>
                </c:pt>
                <c:pt idx="1484">
                  <c:v>0.50645065235754172</c:v>
                </c:pt>
                <c:pt idx="1485">
                  <c:v>0.50747157519886721</c:v>
                </c:pt>
                <c:pt idx="1486">
                  <c:v>0.50825549809488502</c:v>
                </c:pt>
                <c:pt idx="1487">
                  <c:v>0.50880849796726968</c:v>
                </c:pt>
                <c:pt idx="1488">
                  <c:v>0.50912753635518382</c:v>
                </c:pt>
                <c:pt idx="1489">
                  <c:v>0.50922780556281411</c:v>
                </c:pt>
                <c:pt idx="1490">
                  <c:v>0.50910626712932294</c:v>
                </c:pt>
                <c:pt idx="1491">
                  <c:v>0.50877811335889689</c:v>
                </c:pt>
                <c:pt idx="1492">
                  <c:v>0.50824030579069868</c:v>
                </c:pt>
                <c:pt idx="1493">
                  <c:v>0.50750499826807727</c:v>
                </c:pt>
                <c:pt idx="1494">
                  <c:v>0.50656915233019562</c:v>
                </c:pt>
                <c:pt idx="1495">
                  <c:v>0.50544492182040257</c:v>
                </c:pt>
                <c:pt idx="1496">
                  <c:v>0.50413534519953573</c:v>
                </c:pt>
                <c:pt idx="1497">
                  <c:v>0.50264953785010658</c:v>
                </c:pt>
                <c:pt idx="1498">
                  <c:v>0.5009905382329527</c:v>
                </c:pt>
                <c:pt idx="1499">
                  <c:v>0.49916746173058574</c:v>
                </c:pt>
                <c:pt idx="1500">
                  <c:v>0.49718638526468029</c:v>
                </c:pt>
                <c:pt idx="1501">
                  <c:v>0.49504730883523634</c:v>
                </c:pt>
                <c:pt idx="1502">
                  <c:v>0.49275630936392861</c:v>
                </c:pt>
                <c:pt idx="1503">
                  <c:v>0.49031338685075687</c:v>
                </c:pt>
                <c:pt idx="1504">
                  <c:v>0.48772765667823303</c:v>
                </c:pt>
                <c:pt idx="1505">
                  <c:v>0.48499608038551995</c:v>
                </c:pt>
                <c:pt idx="1506">
                  <c:v>0.48212473489429197</c:v>
                </c:pt>
                <c:pt idx="1507">
                  <c:v>0.47911665866538639</c:v>
                </c:pt>
                <c:pt idx="1508">
                  <c:v>0.47596577477712892</c:v>
                </c:pt>
                <c:pt idx="1509">
                  <c:v>0.47268119861203112</c:v>
                </c:pt>
                <c:pt idx="1510">
                  <c:v>0.46925989170925569</c:v>
                </c:pt>
                <c:pt idx="1511">
                  <c:v>0.46570185406880282</c:v>
                </c:pt>
                <c:pt idx="1512">
                  <c:v>0.4620070856906725</c:v>
                </c:pt>
                <c:pt idx="1513">
                  <c:v>0.45817558657486462</c:v>
                </c:pt>
                <c:pt idx="1514">
                  <c:v>0.45420127979970465</c:v>
                </c:pt>
                <c:pt idx="1515">
                  <c:v>0.45008112690435531</c:v>
                </c:pt>
                <c:pt idx="1516">
                  <c:v>0.44581816634965388</c:v>
                </c:pt>
                <c:pt idx="1517">
                  <c:v>0.4414032827530886</c:v>
                </c:pt>
                <c:pt idx="1518">
                  <c:v>0.43683951457549663</c:v>
                </c:pt>
                <c:pt idx="1519">
                  <c:v>0.43211774643436623</c:v>
                </c:pt>
                <c:pt idx="1520">
                  <c:v>0.42723797832969734</c:v>
                </c:pt>
                <c:pt idx="1521">
                  <c:v>0.42219717180065264</c:v>
                </c:pt>
                <c:pt idx="1522">
                  <c:v>0.41699228838639496</c:v>
                </c:pt>
                <c:pt idx="1523">
                  <c:v>0.41162028962608699</c:v>
                </c:pt>
                <c:pt idx="1524">
                  <c:v>0.40607509859805418</c:v>
                </c:pt>
                <c:pt idx="1525">
                  <c:v>0.40035367684145912</c:v>
                </c:pt>
                <c:pt idx="1526">
                  <c:v>0.39445298589546474</c:v>
                </c:pt>
                <c:pt idx="1527">
                  <c:v>0.3883760642209082</c:v>
                </c:pt>
                <c:pt idx="1528">
                  <c:v>0.38211379643527776</c:v>
                </c:pt>
                <c:pt idx="1529">
                  <c:v>0.37566922099941052</c:v>
                </c:pt>
                <c:pt idx="1530">
                  <c:v>0.3690423379133066</c:v>
                </c:pt>
                <c:pt idx="1531">
                  <c:v>0.36222707025529144</c:v>
                </c:pt>
                <c:pt idx="1532">
                  <c:v>0.35522645648620232</c:v>
                </c:pt>
                <c:pt idx="1533">
                  <c:v>0.34803441968436466</c:v>
                </c:pt>
                <c:pt idx="1534">
                  <c:v>0.34065399831061577</c:v>
                </c:pt>
                <c:pt idx="1535">
                  <c:v>0.3330851923649556</c:v>
                </c:pt>
                <c:pt idx="1536">
                  <c:v>0.32532800184738414</c:v>
                </c:pt>
                <c:pt idx="1537">
                  <c:v>0.31738242675790151</c:v>
                </c:pt>
                <c:pt idx="1538">
                  <c:v>0.30925454401818214</c:v>
                </c:pt>
                <c:pt idx="1539">
                  <c:v>0.30094253055172371</c:v>
                </c:pt>
                <c:pt idx="1540">
                  <c:v>0.29245124789586585</c:v>
                </c:pt>
                <c:pt idx="1541">
                  <c:v>0.28378251912711094</c:v>
                </c:pt>
                <c:pt idx="1542">
                  <c:v>0.27493968655237999</c:v>
                </c:pt>
                <c:pt idx="1543">
                  <c:v>0.26592609247859406</c:v>
                </c:pt>
                <c:pt idx="1544">
                  <c:v>0.25674629459700893</c:v>
                </c:pt>
                <c:pt idx="1545">
                  <c:v>0.24740485059888059</c:v>
                </c:pt>
                <c:pt idx="1546">
                  <c:v>0.23790814125196741</c:v>
                </c:pt>
                <c:pt idx="1547">
                  <c:v>0.22826163578577635</c:v>
                </c:pt>
                <c:pt idx="1548">
                  <c:v>0.21847232266023323</c:v>
                </c:pt>
                <c:pt idx="1549">
                  <c:v>0.20854688648918002</c:v>
                </c:pt>
                <c:pt idx="1550">
                  <c:v>0.19849261957862624</c:v>
                </c:pt>
                <c:pt idx="1551">
                  <c:v>0.18831742192674877</c:v>
                </c:pt>
                <c:pt idx="1552">
                  <c:v>0.17802828199347337</c:v>
                </c:pt>
                <c:pt idx="1553">
                  <c:v>0.16763279593089322</c:v>
                </c:pt>
                <c:pt idx="1554">
                  <c:v>0.15713916758326901</c:v>
                </c:pt>
                <c:pt idx="1555">
                  <c:v>0.14655651233311254</c:v>
                </c:pt>
                <c:pt idx="1556">
                  <c:v>0.13589485710118682</c:v>
                </c:pt>
              </c:numCache>
            </c:numRef>
          </c:yVal>
          <c:smooth val="1"/>
          <c:extLst>
            <c:ext xmlns:c16="http://schemas.microsoft.com/office/drawing/2014/chart" uri="{C3380CC4-5D6E-409C-BE32-E72D297353CC}">
              <c16:uniqueId val="{00000001-8A07-4094-9155-42F735373421}"/>
            </c:ext>
          </c:extLst>
        </c:ser>
        <c:dLbls>
          <c:showLegendKey val="0"/>
          <c:showVal val="0"/>
          <c:showCatName val="0"/>
          <c:showSerName val="0"/>
          <c:showPercent val="0"/>
          <c:showBubbleSize val="0"/>
        </c:dLbls>
        <c:axId val="172922752"/>
        <c:axId val="172924288"/>
      </c:scatterChart>
      <c:valAx>
        <c:axId val="172922752"/>
        <c:scaling>
          <c:orientation val="minMax"/>
        </c:scaling>
        <c:delete val="0"/>
        <c:axPos val="b"/>
        <c:title>
          <c:tx>
            <c:rich>
              <a:bodyPr/>
              <a:lstStyle/>
              <a:p>
                <a:pPr>
                  <a:defRPr/>
                </a:pPr>
                <a:r>
                  <a:rPr lang="en-US"/>
                  <a:t>Time (sec)</a:t>
                </a:r>
              </a:p>
            </c:rich>
          </c:tx>
          <c:layout>
            <c:manualLayout>
              <c:xMode val="edge"/>
              <c:yMode val="edge"/>
              <c:x val="0.48583792650918634"/>
              <c:y val="0.90645815106445027"/>
            </c:manualLayout>
          </c:layout>
          <c:overlay val="0"/>
        </c:title>
        <c:numFmt formatCode="General" sourceLinked="1"/>
        <c:majorTickMark val="out"/>
        <c:minorTickMark val="none"/>
        <c:tickLblPos val="nextTo"/>
        <c:crossAx val="172924288"/>
        <c:crossesAt val="-0.5"/>
        <c:crossBetween val="midCat"/>
      </c:valAx>
      <c:valAx>
        <c:axId val="172924288"/>
        <c:scaling>
          <c:orientation val="minMax"/>
          <c:min val="-0.5"/>
        </c:scaling>
        <c:delete val="0"/>
        <c:axPos val="l"/>
        <c:majorGridlines/>
        <c:title>
          <c:tx>
            <c:rich>
              <a:bodyPr/>
              <a:lstStyle/>
              <a:p>
                <a:pPr>
                  <a:defRPr/>
                </a:pPr>
                <a:r>
                  <a:rPr lang="en-US"/>
                  <a:t>Displacement Amplification</a:t>
                </a:r>
              </a:p>
            </c:rich>
          </c:tx>
          <c:overlay val="0"/>
        </c:title>
        <c:numFmt formatCode="General" sourceLinked="1"/>
        <c:majorTickMark val="out"/>
        <c:minorTickMark val="none"/>
        <c:tickLblPos val="nextTo"/>
        <c:crossAx val="172922752"/>
        <c:crosses val="autoZero"/>
        <c:crossBetween val="midCat"/>
      </c:valAx>
    </c:plotArea>
    <c:legend>
      <c:legendPos val="r"/>
      <c:layout>
        <c:manualLayout>
          <c:xMode val="edge"/>
          <c:yMode val="edge"/>
          <c:x val="0.19680489938757659"/>
          <c:y val="0.63387540099154271"/>
          <c:w val="0.52819510061242347"/>
          <c:h val="0.13965660542432196"/>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s!$B$1</c:f>
              <c:strCache>
                <c:ptCount val="1"/>
                <c:pt idx="0">
                  <c:v>0.125</c:v>
                </c:pt>
              </c:strCache>
            </c:strRef>
          </c:tx>
          <c:spPr>
            <a:ln w="19050" cap="rnd">
              <a:solidFill>
                <a:schemeClr val="accent1"/>
              </a:solidFill>
              <a:round/>
            </a:ln>
            <a:effectLst/>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B$2:$B$16</c:f>
              <c:numCache>
                <c:formatCode>General</c:formatCode>
                <c:ptCount val="15"/>
                <c:pt idx="0">
                  <c:v>1.5562578778719001</c:v>
                </c:pt>
                <c:pt idx="1">
                  <c:v>1.50090783180361</c:v>
                </c:pt>
                <c:pt idx="2">
                  <c:v>1.45992381623099</c:v>
                </c:pt>
                <c:pt idx="3">
                  <c:v>1.41051441882427</c:v>
                </c:pt>
                <c:pt idx="4">
                  <c:v>1.34470335887349</c:v>
                </c:pt>
                <c:pt idx="5">
                  <c:v>1.2874277076674701</c:v>
                </c:pt>
                <c:pt idx="6">
                  <c:v>1.25835189812651</c:v>
                </c:pt>
                <c:pt idx="7">
                  <c:v>1.22288835539143</c:v>
                </c:pt>
                <c:pt idx="8">
                  <c:v>1.1877785369198099</c:v>
                </c:pt>
                <c:pt idx="9">
                  <c:v>1.1554714146245899</c:v>
                </c:pt>
                <c:pt idx="10">
                  <c:v>1.1250691473448999</c:v>
                </c:pt>
                <c:pt idx="11">
                  <c:v>1.1077861071768</c:v>
                </c:pt>
                <c:pt idx="12">
                  <c:v>1.0968816357506701</c:v>
                </c:pt>
                <c:pt idx="13">
                  <c:v>1.0730673097885399</c:v>
                </c:pt>
                <c:pt idx="14">
                  <c:v>1.06851286414761</c:v>
                </c:pt>
              </c:numCache>
            </c:numRef>
          </c:yVal>
          <c:smooth val="1"/>
          <c:extLst>
            <c:ext xmlns:c16="http://schemas.microsoft.com/office/drawing/2014/chart" uri="{C3380CC4-5D6E-409C-BE32-E72D297353CC}">
              <c16:uniqueId val="{00000000-16D2-4E50-A09D-CBA60778EA4E}"/>
            </c:ext>
          </c:extLst>
        </c:ser>
        <c:ser>
          <c:idx val="1"/>
          <c:order val="1"/>
          <c:tx>
            <c:strRef>
              <c:f>ss!$C$1</c:f>
              <c:strCache>
                <c:ptCount val="1"/>
                <c:pt idx="0">
                  <c:v>0.25</c:v>
                </c:pt>
              </c:strCache>
            </c:strRef>
          </c:tx>
          <c:spPr>
            <a:ln w="19050"/>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C$2:$C$16</c:f>
              <c:numCache>
                <c:formatCode>General</c:formatCode>
                <c:ptCount val="15"/>
                <c:pt idx="0">
                  <c:v>1.59465574325606</c:v>
                </c:pt>
                <c:pt idx="1">
                  <c:v>1.5945550074270201</c:v>
                </c:pt>
                <c:pt idx="2">
                  <c:v>1.5931163397318999</c:v>
                </c:pt>
                <c:pt idx="3">
                  <c:v>1.58959190515305</c:v>
                </c:pt>
                <c:pt idx="4">
                  <c:v>1.58681862443663</c:v>
                </c:pt>
                <c:pt idx="5">
                  <c:v>1.57919775154946</c:v>
                </c:pt>
                <c:pt idx="6">
                  <c:v>1.5608591265364</c:v>
                </c:pt>
                <c:pt idx="7">
                  <c:v>1.5305656667863199</c:v>
                </c:pt>
                <c:pt idx="8">
                  <c:v>1.5048031586681401</c:v>
                </c:pt>
                <c:pt idx="9">
                  <c:v>1.4881076834070801</c:v>
                </c:pt>
                <c:pt idx="10">
                  <c:v>1.45530437475815</c:v>
                </c:pt>
                <c:pt idx="11">
                  <c:v>1.4259370459075</c:v>
                </c:pt>
                <c:pt idx="12">
                  <c:v>1.3947280531034301</c:v>
                </c:pt>
                <c:pt idx="13">
                  <c:v>1.3758831557442801</c:v>
                </c:pt>
                <c:pt idx="14">
                  <c:v>1.33291919213928</c:v>
                </c:pt>
              </c:numCache>
            </c:numRef>
          </c:yVal>
          <c:smooth val="1"/>
          <c:extLst>
            <c:ext xmlns:c16="http://schemas.microsoft.com/office/drawing/2014/chart" uri="{C3380CC4-5D6E-409C-BE32-E72D297353CC}">
              <c16:uniqueId val="{00000001-16D2-4E50-A09D-CBA60778EA4E}"/>
            </c:ext>
          </c:extLst>
        </c:ser>
        <c:ser>
          <c:idx val="2"/>
          <c:order val="2"/>
          <c:tx>
            <c:strRef>
              <c:f>ss!$D$1</c:f>
              <c:strCache>
                <c:ptCount val="1"/>
                <c:pt idx="0">
                  <c:v>0.375</c:v>
                </c:pt>
              </c:strCache>
            </c:strRef>
          </c:tx>
          <c:spPr>
            <a:ln w="19050" cap="rnd">
              <a:solidFill>
                <a:schemeClr val="accent3"/>
              </a:solidFill>
              <a:round/>
            </a:ln>
            <a:effectLst/>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D$2:$D$16</c:f>
              <c:numCache>
                <c:formatCode>General</c:formatCode>
                <c:ptCount val="15"/>
                <c:pt idx="0">
                  <c:v>1.59465574325606</c:v>
                </c:pt>
                <c:pt idx="1">
                  <c:v>1.59465574325606</c:v>
                </c:pt>
                <c:pt idx="2">
                  <c:v>1.59465574325606</c:v>
                </c:pt>
                <c:pt idx="3">
                  <c:v>1.59465574325606</c:v>
                </c:pt>
                <c:pt idx="4">
                  <c:v>1.59465574325606</c:v>
                </c:pt>
                <c:pt idx="5">
                  <c:v>1.59465574325606</c:v>
                </c:pt>
                <c:pt idx="6">
                  <c:v>1.59465574325606</c:v>
                </c:pt>
                <c:pt idx="7">
                  <c:v>1.59465574325606</c:v>
                </c:pt>
                <c:pt idx="8">
                  <c:v>1.59458213924127</c:v>
                </c:pt>
                <c:pt idx="9">
                  <c:v>1.59279408027275</c:v>
                </c:pt>
                <c:pt idx="10">
                  <c:v>1.5895798205306599</c:v>
                </c:pt>
                <c:pt idx="11">
                  <c:v>1.5881218940858199</c:v>
                </c:pt>
                <c:pt idx="12">
                  <c:v>1.5865317701441799</c:v>
                </c:pt>
                <c:pt idx="13">
                  <c:v>1.5836053802490599</c:v>
                </c:pt>
                <c:pt idx="14">
                  <c:v>1.56248995328731</c:v>
                </c:pt>
              </c:numCache>
            </c:numRef>
          </c:yVal>
          <c:smooth val="1"/>
          <c:extLst>
            <c:ext xmlns:c16="http://schemas.microsoft.com/office/drawing/2014/chart" uri="{C3380CC4-5D6E-409C-BE32-E72D297353CC}">
              <c16:uniqueId val="{00000002-16D2-4E50-A09D-CBA60778EA4E}"/>
            </c:ext>
          </c:extLst>
        </c:ser>
        <c:ser>
          <c:idx val="3"/>
          <c:order val="3"/>
          <c:tx>
            <c:strRef>
              <c:f>ss!$E$1</c:f>
              <c:strCache>
                <c:ptCount val="1"/>
                <c:pt idx="0">
                  <c:v>0.5</c:v>
                </c:pt>
              </c:strCache>
            </c:strRef>
          </c:tx>
          <c:spPr>
            <a:ln w="19050" cap="rnd">
              <a:solidFill>
                <a:schemeClr val="accent4"/>
              </a:solidFill>
              <a:round/>
            </a:ln>
            <a:effectLst/>
          </c:spPr>
          <c:marker>
            <c:symbol val="none"/>
          </c:marker>
          <c:xVal>
            <c:numRef>
              <c:f>ss!$A$2:$A$16</c:f>
              <c:numCache>
                <c:formatCode>General</c:formatCode>
                <c:ptCount val="15"/>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numCache>
            </c:numRef>
          </c:xVal>
          <c:yVal>
            <c:numRef>
              <c:f>ss!$E$2:$E$16</c:f>
              <c:numCache>
                <c:formatCode>General</c:formatCode>
                <c:ptCount val="15"/>
                <c:pt idx="0">
                  <c:v>1.59465574325606</c:v>
                </c:pt>
                <c:pt idx="1">
                  <c:v>1.59465574325606</c:v>
                </c:pt>
                <c:pt idx="2">
                  <c:v>1.59465574325606</c:v>
                </c:pt>
                <c:pt idx="3">
                  <c:v>1.59465574325606</c:v>
                </c:pt>
                <c:pt idx="4">
                  <c:v>1.59465574325606</c:v>
                </c:pt>
                <c:pt idx="5">
                  <c:v>1.59465574325606</c:v>
                </c:pt>
                <c:pt idx="6">
                  <c:v>1.59465574325606</c:v>
                </c:pt>
                <c:pt idx="7">
                  <c:v>1.59465574325606</c:v>
                </c:pt>
                <c:pt idx="8">
                  <c:v>1.59465574325606</c:v>
                </c:pt>
                <c:pt idx="9">
                  <c:v>1.59465574325606</c:v>
                </c:pt>
                <c:pt idx="10">
                  <c:v>1.59465574325606</c:v>
                </c:pt>
                <c:pt idx="11">
                  <c:v>1.59465574325606</c:v>
                </c:pt>
                <c:pt idx="12">
                  <c:v>1.59465574325606</c:v>
                </c:pt>
                <c:pt idx="13">
                  <c:v>1.59465574325606</c:v>
                </c:pt>
                <c:pt idx="14">
                  <c:v>1.5946517458602101</c:v>
                </c:pt>
              </c:numCache>
            </c:numRef>
          </c:yVal>
          <c:smooth val="1"/>
          <c:extLst>
            <c:ext xmlns:c16="http://schemas.microsoft.com/office/drawing/2014/chart" uri="{C3380CC4-5D6E-409C-BE32-E72D297353CC}">
              <c16:uniqueId val="{00000003-16D2-4E50-A09D-CBA60778EA4E}"/>
            </c:ext>
          </c:extLst>
        </c:ser>
        <c:dLbls>
          <c:showLegendKey val="0"/>
          <c:showVal val="0"/>
          <c:showCatName val="0"/>
          <c:showSerName val="0"/>
          <c:showPercent val="0"/>
          <c:showBubbleSize val="0"/>
        </c:dLbls>
        <c:axId val="158277488"/>
        <c:axId val="1982974352"/>
      </c:scatterChart>
      <c:valAx>
        <c:axId val="158277488"/>
        <c:scaling>
          <c:orientation val="minMax"/>
          <c:max val="24"/>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Straightedge Length (ft.)</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982974352"/>
        <c:crosses val="autoZero"/>
        <c:crossBetween val="midCat"/>
      </c:valAx>
      <c:valAx>
        <c:axId val="1982974352"/>
        <c:scaling>
          <c:orientation val="minMax"/>
          <c:max val="1.7000000000000002"/>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58277488"/>
        <c:crosses val="autoZero"/>
        <c:crossBetween val="midCat"/>
      </c:valAx>
      <c:spPr>
        <a:ln>
          <a:solidFill>
            <a:sysClr val="windowText" lastClr="000000"/>
          </a:solidFill>
        </a:ln>
      </c:spPr>
    </c:plotArea>
    <c:legend>
      <c:legendPos val="r"/>
      <c:layout>
        <c:manualLayout>
          <c:xMode val="edge"/>
          <c:yMode val="edge"/>
          <c:x val="0.15331933508311457"/>
          <c:y val="0.41589895013123357"/>
          <c:w val="0.14668066491688539"/>
          <c:h val="0.33486876640419949"/>
        </c:manualLayout>
      </c:layout>
      <c:overlay val="1"/>
      <c:spPr>
        <a:solidFill>
          <a:schemeClr val="bg1"/>
        </a:solidFill>
      </c:spPr>
      <c:txPr>
        <a:bodyPr/>
        <a:lstStyle/>
        <a:p>
          <a:pPr>
            <a:defRPr kern="100" baseline="0"/>
          </a:pPr>
          <a:endParaRPr lang="en-US"/>
        </a:p>
      </c:txPr>
    </c:legend>
    <c:plotVisOnly val="1"/>
    <c:dispBlanksAs val="gap"/>
    <c:showDLblsOverMax val="0"/>
    <c:extLst/>
  </c:chart>
  <c:txPr>
    <a:bodyPr/>
    <a:lstStyle/>
    <a:p>
      <a:pPr>
        <a:defRPr b="0"/>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40529308836395"/>
          <c:y val="0.11597987751531058"/>
          <c:w val="0.79487248468941385"/>
          <c:h val="0.7115354330708662"/>
        </c:manualLayout>
      </c:layout>
      <c:scatterChart>
        <c:scatterStyle val="smoothMarker"/>
        <c:varyColors val="0"/>
        <c:ser>
          <c:idx val="3"/>
          <c:order val="0"/>
          <c:tx>
            <c:v>Traffic1</c:v>
          </c:tx>
          <c:spPr>
            <a:ln w="19050" cap="rnd">
              <a:solidFill>
                <a:schemeClr val="accent1"/>
              </a:solidFill>
              <a:round/>
            </a:ln>
            <a:effectLst/>
          </c:spPr>
          <c:marker>
            <c:symbol val="none"/>
          </c:marker>
          <c:xVal>
            <c:numRef>
              <c:f>traffic!$E$8:$E$22783</c:f>
              <c:numCache>
                <c:formatCode>0.00E+00</c:formatCode>
                <c:ptCount val="22776"/>
                <c:pt idx="0" formatCode="General">
                  <c:v>0</c:v>
                </c:pt>
                <c:pt idx="1">
                  <c:v>2E-3</c:v>
                </c:pt>
                <c:pt idx="2">
                  <c:v>4.0000000000000001E-3</c:v>
                </c:pt>
                <c:pt idx="3">
                  <c:v>6.0000000000000001E-3</c:v>
                </c:pt>
                <c:pt idx="4">
                  <c:v>8.0000000000000002E-3</c:v>
                </c:pt>
                <c:pt idx="5" formatCode="General">
                  <c:v>0.01</c:v>
                </c:pt>
                <c:pt idx="6" formatCode="General">
                  <c:v>1.2E-2</c:v>
                </c:pt>
                <c:pt idx="7" formatCode="General">
                  <c:v>1.4E-2</c:v>
                </c:pt>
                <c:pt idx="8" formatCode="General">
                  <c:v>1.6E-2</c:v>
                </c:pt>
                <c:pt idx="9" formatCode="General">
                  <c:v>1.7999999999999999E-2</c:v>
                </c:pt>
                <c:pt idx="10" formatCode="General">
                  <c:v>0.02</c:v>
                </c:pt>
                <c:pt idx="11" formatCode="General">
                  <c:v>2.1999999999999999E-2</c:v>
                </c:pt>
                <c:pt idx="12" formatCode="General">
                  <c:v>2.4E-2</c:v>
                </c:pt>
                <c:pt idx="13" formatCode="General">
                  <c:v>2.5999999999999999E-2</c:v>
                </c:pt>
                <c:pt idx="14" formatCode="General">
                  <c:v>2.8000000000000001E-2</c:v>
                </c:pt>
                <c:pt idx="15" formatCode="General">
                  <c:v>0.03</c:v>
                </c:pt>
                <c:pt idx="16" formatCode="General">
                  <c:v>3.2000000000000001E-2</c:v>
                </c:pt>
                <c:pt idx="17" formatCode="General">
                  <c:v>3.4000000000000002E-2</c:v>
                </c:pt>
                <c:pt idx="18" formatCode="General">
                  <c:v>3.5999999999999997E-2</c:v>
                </c:pt>
                <c:pt idx="19" formatCode="General">
                  <c:v>3.7999999999999999E-2</c:v>
                </c:pt>
                <c:pt idx="20" formatCode="General">
                  <c:v>0.04</c:v>
                </c:pt>
                <c:pt idx="21" formatCode="General">
                  <c:v>4.2000000000000003E-2</c:v>
                </c:pt>
                <c:pt idx="22" formatCode="General">
                  <c:v>4.3999999999999997E-2</c:v>
                </c:pt>
                <c:pt idx="23" formatCode="General">
                  <c:v>4.5999999999999999E-2</c:v>
                </c:pt>
                <c:pt idx="24" formatCode="General">
                  <c:v>4.8000000000000001E-2</c:v>
                </c:pt>
                <c:pt idx="25" formatCode="General">
                  <c:v>0.05</c:v>
                </c:pt>
                <c:pt idx="26" formatCode="General">
                  <c:v>5.1999999999999998E-2</c:v>
                </c:pt>
                <c:pt idx="27" formatCode="General">
                  <c:v>5.3999999999999999E-2</c:v>
                </c:pt>
                <c:pt idx="28" formatCode="General">
                  <c:v>5.6000000000000001E-2</c:v>
                </c:pt>
                <c:pt idx="29" formatCode="General">
                  <c:v>5.8000000000000003E-2</c:v>
                </c:pt>
                <c:pt idx="30" formatCode="General">
                  <c:v>0.06</c:v>
                </c:pt>
                <c:pt idx="31" formatCode="General">
                  <c:v>6.2E-2</c:v>
                </c:pt>
                <c:pt idx="32" formatCode="General">
                  <c:v>6.4000000000000001E-2</c:v>
                </c:pt>
                <c:pt idx="33" formatCode="General">
                  <c:v>6.6000000000000003E-2</c:v>
                </c:pt>
                <c:pt idx="34" formatCode="General">
                  <c:v>6.8000000000000005E-2</c:v>
                </c:pt>
                <c:pt idx="35" formatCode="General">
                  <c:v>7.0000000000000007E-2</c:v>
                </c:pt>
                <c:pt idx="36" formatCode="General">
                  <c:v>7.1999999999999995E-2</c:v>
                </c:pt>
                <c:pt idx="37" formatCode="General">
                  <c:v>7.3999999999999996E-2</c:v>
                </c:pt>
                <c:pt idx="38" formatCode="General">
                  <c:v>7.5999999999999998E-2</c:v>
                </c:pt>
                <c:pt idx="39" formatCode="General">
                  <c:v>7.8E-2</c:v>
                </c:pt>
                <c:pt idx="40" formatCode="General">
                  <c:v>0.08</c:v>
                </c:pt>
                <c:pt idx="41" formatCode="General">
                  <c:v>8.2000000000000003E-2</c:v>
                </c:pt>
                <c:pt idx="42" formatCode="General">
                  <c:v>8.4000000000000005E-2</c:v>
                </c:pt>
                <c:pt idx="43" formatCode="General">
                  <c:v>8.5999999999999993E-2</c:v>
                </c:pt>
                <c:pt idx="44" formatCode="General">
                  <c:v>8.7999999999999995E-2</c:v>
                </c:pt>
                <c:pt idx="45" formatCode="General">
                  <c:v>0.09</c:v>
                </c:pt>
                <c:pt idx="46" formatCode="General">
                  <c:v>9.1999999999999998E-2</c:v>
                </c:pt>
                <c:pt idx="47" formatCode="General">
                  <c:v>9.4E-2</c:v>
                </c:pt>
                <c:pt idx="48" formatCode="General">
                  <c:v>9.6000000000000002E-2</c:v>
                </c:pt>
                <c:pt idx="49" formatCode="General">
                  <c:v>9.8000000000000004E-2</c:v>
                </c:pt>
                <c:pt idx="50" formatCode="General">
                  <c:v>0.1</c:v>
                </c:pt>
                <c:pt idx="51" formatCode="General">
                  <c:v>0.10199999999999999</c:v>
                </c:pt>
                <c:pt idx="52" formatCode="General">
                  <c:v>0.104</c:v>
                </c:pt>
                <c:pt idx="53" formatCode="General">
                  <c:v>0.106</c:v>
                </c:pt>
                <c:pt idx="54" formatCode="General">
                  <c:v>0.108</c:v>
                </c:pt>
                <c:pt idx="55" formatCode="General">
                  <c:v>0.11</c:v>
                </c:pt>
                <c:pt idx="56" formatCode="General">
                  <c:v>0.112</c:v>
                </c:pt>
                <c:pt idx="57" formatCode="General">
                  <c:v>0.114</c:v>
                </c:pt>
                <c:pt idx="58" formatCode="General">
                  <c:v>0.11600000000000001</c:v>
                </c:pt>
                <c:pt idx="59" formatCode="General">
                  <c:v>0.11799999999999999</c:v>
                </c:pt>
                <c:pt idx="60" formatCode="General">
                  <c:v>0.12</c:v>
                </c:pt>
                <c:pt idx="61" formatCode="General">
                  <c:v>0.122</c:v>
                </c:pt>
                <c:pt idx="62" formatCode="General">
                  <c:v>0.124</c:v>
                </c:pt>
                <c:pt idx="63" formatCode="General">
                  <c:v>0.126</c:v>
                </c:pt>
                <c:pt idx="64" formatCode="General">
                  <c:v>0.128</c:v>
                </c:pt>
                <c:pt idx="65" formatCode="General">
                  <c:v>0.13</c:v>
                </c:pt>
                <c:pt idx="66" formatCode="General">
                  <c:v>0.13200000000000001</c:v>
                </c:pt>
                <c:pt idx="67" formatCode="General">
                  <c:v>0.13400000000000001</c:v>
                </c:pt>
                <c:pt idx="68" formatCode="General">
                  <c:v>0.13600000000000001</c:v>
                </c:pt>
                <c:pt idx="69" formatCode="General">
                  <c:v>0.13800000000000001</c:v>
                </c:pt>
                <c:pt idx="70" formatCode="General">
                  <c:v>0.14000000000000001</c:v>
                </c:pt>
                <c:pt idx="71" formatCode="General">
                  <c:v>0.14199999999999999</c:v>
                </c:pt>
                <c:pt idx="72" formatCode="General">
                  <c:v>0.14399999999999999</c:v>
                </c:pt>
                <c:pt idx="73" formatCode="General">
                  <c:v>0.14599999999999999</c:v>
                </c:pt>
                <c:pt idx="74" formatCode="General">
                  <c:v>0.14799999999999999</c:v>
                </c:pt>
                <c:pt idx="75" formatCode="General">
                  <c:v>0.15</c:v>
                </c:pt>
                <c:pt idx="76" formatCode="General">
                  <c:v>0.152</c:v>
                </c:pt>
                <c:pt idx="77" formatCode="General">
                  <c:v>0.154</c:v>
                </c:pt>
                <c:pt idx="78" formatCode="General">
                  <c:v>0.156</c:v>
                </c:pt>
                <c:pt idx="79" formatCode="General">
                  <c:v>0.158</c:v>
                </c:pt>
                <c:pt idx="80" formatCode="General">
                  <c:v>0.16</c:v>
                </c:pt>
                <c:pt idx="81" formatCode="General">
                  <c:v>0.16200000000000001</c:v>
                </c:pt>
                <c:pt idx="82" formatCode="General">
                  <c:v>0.16400000000000001</c:v>
                </c:pt>
                <c:pt idx="83" formatCode="General">
                  <c:v>0.16600000000000001</c:v>
                </c:pt>
                <c:pt idx="84" formatCode="General">
                  <c:v>0.16800000000000001</c:v>
                </c:pt>
                <c:pt idx="85" formatCode="General">
                  <c:v>0.17</c:v>
                </c:pt>
                <c:pt idx="86" formatCode="General">
                  <c:v>0.17199999999999999</c:v>
                </c:pt>
                <c:pt idx="87" formatCode="General">
                  <c:v>0.17399999999999999</c:v>
                </c:pt>
                <c:pt idx="88" formatCode="General">
                  <c:v>0.17599999999999999</c:v>
                </c:pt>
                <c:pt idx="89" formatCode="General">
                  <c:v>0.17799999999999999</c:v>
                </c:pt>
                <c:pt idx="90" formatCode="General">
                  <c:v>0.18</c:v>
                </c:pt>
                <c:pt idx="91" formatCode="General">
                  <c:v>0.182</c:v>
                </c:pt>
                <c:pt idx="92" formatCode="General">
                  <c:v>0.184</c:v>
                </c:pt>
                <c:pt idx="93" formatCode="General">
                  <c:v>0.186</c:v>
                </c:pt>
                <c:pt idx="94" formatCode="General">
                  <c:v>0.188</c:v>
                </c:pt>
                <c:pt idx="95" formatCode="General">
                  <c:v>0.19</c:v>
                </c:pt>
                <c:pt idx="96" formatCode="General">
                  <c:v>0.192</c:v>
                </c:pt>
                <c:pt idx="97" formatCode="General">
                  <c:v>0.19400000000000001</c:v>
                </c:pt>
                <c:pt idx="98" formatCode="General">
                  <c:v>0.19600000000000001</c:v>
                </c:pt>
                <c:pt idx="99" formatCode="General">
                  <c:v>0.19800000000000001</c:v>
                </c:pt>
                <c:pt idx="100" formatCode="General">
                  <c:v>0.2</c:v>
                </c:pt>
                <c:pt idx="101" formatCode="General">
                  <c:v>0.20200000000000001</c:v>
                </c:pt>
                <c:pt idx="102" formatCode="General">
                  <c:v>0.20399999999999999</c:v>
                </c:pt>
                <c:pt idx="103" formatCode="General">
                  <c:v>0.20599999999999999</c:v>
                </c:pt>
                <c:pt idx="104" formatCode="General">
                  <c:v>0.20799999999999999</c:v>
                </c:pt>
                <c:pt idx="105" formatCode="General">
                  <c:v>0.21</c:v>
                </c:pt>
                <c:pt idx="106" formatCode="General">
                  <c:v>0.21199999999999999</c:v>
                </c:pt>
                <c:pt idx="107" formatCode="General">
                  <c:v>0.214</c:v>
                </c:pt>
                <c:pt idx="108" formatCode="General">
                  <c:v>0.216</c:v>
                </c:pt>
                <c:pt idx="109" formatCode="General">
                  <c:v>0.218</c:v>
                </c:pt>
                <c:pt idx="110" formatCode="General">
                  <c:v>0.22</c:v>
                </c:pt>
                <c:pt idx="111" formatCode="General">
                  <c:v>0.222</c:v>
                </c:pt>
                <c:pt idx="112" formatCode="General">
                  <c:v>0.224</c:v>
                </c:pt>
                <c:pt idx="113" formatCode="General">
                  <c:v>0.22600000000000001</c:v>
                </c:pt>
                <c:pt idx="114" formatCode="General">
                  <c:v>0.22800000000000001</c:v>
                </c:pt>
                <c:pt idx="115" formatCode="General">
                  <c:v>0.23</c:v>
                </c:pt>
                <c:pt idx="116" formatCode="General">
                  <c:v>0.23200000000000001</c:v>
                </c:pt>
                <c:pt idx="117" formatCode="General">
                  <c:v>0.23400000000000001</c:v>
                </c:pt>
                <c:pt idx="118" formatCode="General">
                  <c:v>0.23599999999999999</c:v>
                </c:pt>
                <c:pt idx="119" formatCode="General">
                  <c:v>0.23799999999999999</c:v>
                </c:pt>
                <c:pt idx="120" formatCode="General">
                  <c:v>0.24</c:v>
                </c:pt>
                <c:pt idx="121" formatCode="General">
                  <c:v>0.24199999999999999</c:v>
                </c:pt>
                <c:pt idx="122" formatCode="General">
                  <c:v>0.24399999999999999</c:v>
                </c:pt>
                <c:pt idx="123" formatCode="General">
                  <c:v>0.246</c:v>
                </c:pt>
                <c:pt idx="124" formatCode="General">
                  <c:v>0.248</c:v>
                </c:pt>
                <c:pt idx="125" formatCode="General">
                  <c:v>0.25</c:v>
                </c:pt>
                <c:pt idx="126" formatCode="General">
                  <c:v>0.252</c:v>
                </c:pt>
                <c:pt idx="127" formatCode="General">
                  <c:v>0.254</c:v>
                </c:pt>
                <c:pt idx="128" formatCode="General">
                  <c:v>0.25600000000000001</c:v>
                </c:pt>
                <c:pt idx="129" formatCode="General">
                  <c:v>0.25800000000000001</c:v>
                </c:pt>
                <c:pt idx="130" formatCode="General">
                  <c:v>0.26</c:v>
                </c:pt>
                <c:pt idx="131" formatCode="General">
                  <c:v>0.26200000000000001</c:v>
                </c:pt>
                <c:pt idx="132" formatCode="General">
                  <c:v>0.26400000000000001</c:v>
                </c:pt>
                <c:pt idx="133" formatCode="General">
                  <c:v>0.26600000000000001</c:v>
                </c:pt>
                <c:pt idx="134" formatCode="General">
                  <c:v>0.26800000000000002</c:v>
                </c:pt>
                <c:pt idx="135" formatCode="General">
                  <c:v>0.27</c:v>
                </c:pt>
                <c:pt idx="136" formatCode="General">
                  <c:v>0.27200000000000002</c:v>
                </c:pt>
                <c:pt idx="137" formatCode="General">
                  <c:v>0.27400000000000002</c:v>
                </c:pt>
                <c:pt idx="138" formatCode="General">
                  <c:v>0.27600000000000002</c:v>
                </c:pt>
                <c:pt idx="139" formatCode="General">
                  <c:v>0.27800000000000002</c:v>
                </c:pt>
                <c:pt idx="140" formatCode="General">
                  <c:v>0.28000000000000003</c:v>
                </c:pt>
                <c:pt idx="141" formatCode="General">
                  <c:v>0.28199999999999997</c:v>
                </c:pt>
                <c:pt idx="142" formatCode="General">
                  <c:v>0.28399999999999997</c:v>
                </c:pt>
                <c:pt idx="143" formatCode="General">
                  <c:v>0.28599999999999998</c:v>
                </c:pt>
                <c:pt idx="144" formatCode="General">
                  <c:v>0.28799999999999998</c:v>
                </c:pt>
                <c:pt idx="145" formatCode="General">
                  <c:v>0.28999999999999998</c:v>
                </c:pt>
                <c:pt idx="146" formatCode="General">
                  <c:v>0.29199999999999998</c:v>
                </c:pt>
                <c:pt idx="147" formatCode="General">
                  <c:v>0.29399999999999998</c:v>
                </c:pt>
                <c:pt idx="148" formatCode="General">
                  <c:v>0.29599999999999999</c:v>
                </c:pt>
                <c:pt idx="149" formatCode="General">
                  <c:v>0.29799999999999999</c:v>
                </c:pt>
                <c:pt idx="150" formatCode="General">
                  <c:v>0.3</c:v>
                </c:pt>
                <c:pt idx="151" formatCode="General">
                  <c:v>0.30199999999999999</c:v>
                </c:pt>
                <c:pt idx="152" formatCode="General">
                  <c:v>0.30399999999999999</c:v>
                </c:pt>
                <c:pt idx="153" formatCode="General">
                  <c:v>0.30599999999999999</c:v>
                </c:pt>
                <c:pt idx="154" formatCode="General">
                  <c:v>0.308</c:v>
                </c:pt>
                <c:pt idx="155" formatCode="General">
                  <c:v>0.31</c:v>
                </c:pt>
                <c:pt idx="156" formatCode="General">
                  <c:v>0.312</c:v>
                </c:pt>
                <c:pt idx="157" formatCode="General">
                  <c:v>0.314</c:v>
                </c:pt>
                <c:pt idx="158" formatCode="General">
                  <c:v>0.316</c:v>
                </c:pt>
                <c:pt idx="159" formatCode="General">
                  <c:v>0.318</c:v>
                </c:pt>
                <c:pt idx="160" formatCode="General">
                  <c:v>0.32</c:v>
                </c:pt>
                <c:pt idx="161" formatCode="General">
                  <c:v>0.32200000000000001</c:v>
                </c:pt>
                <c:pt idx="162" formatCode="General">
                  <c:v>0.32400000000000001</c:v>
                </c:pt>
                <c:pt idx="163" formatCode="General">
                  <c:v>0.32600000000000001</c:v>
                </c:pt>
                <c:pt idx="164" formatCode="General">
                  <c:v>0.32800000000000001</c:v>
                </c:pt>
                <c:pt idx="165" formatCode="General">
                  <c:v>0.33</c:v>
                </c:pt>
                <c:pt idx="166" formatCode="General">
                  <c:v>0.33200000000000002</c:v>
                </c:pt>
                <c:pt idx="167" formatCode="General">
                  <c:v>0.33400000000000002</c:v>
                </c:pt>
                <c:pt idx="168" formatCode="General">
                  <c:v>0.33600000000000002</c:v>
                </c:pt>
                <c:pt idx="169" formatCode="General">
                  <c:v>0.33800000000000002</c:v>
                </c:pt>
                <c:pt idx="170" formatCode="General">
                  <c:v>0.34</c:v>
                </c:pt>
                <c:pt idx="171" formatCode="General">
                  <c:v>0.34200000000000003</c:v>
                </c:pt>
                <c:pt idx="172" formatCode="General">
                  <c:v>0.34399999999999997</c:v>
                </c:pt>
                <c:pt idx="173" formatCode="General">
                  <c:v>0.34599999999999997</c:v>
                </c:pt>
                <c:pt idx="174" formatCode="General">
                  <c:v>0.34799999999999998</c:v>
                </c:pt>
                <c:pt idx="175" formatCode="General">
                  <c:v>0.35</c:v>
                </c:pt>
                <c:pt idx="176" formatCode="General">
                  <c:v>0.35199999999999998</c:v>
                </c:pt>
                <c:pt idx="177" formatCode="General">
                  <c:v>0.35399999999999998</c:v>
                </c:pt>
                <c:pt idx="178" formatCode="General">
                  <c:v>0.35599999999999998</c:v>
                </c:pt>
                <c:pt idx="179" formatCode="General">
                  <c:v>0.35799999999999998</c:v>
                </c:pt>
                <c:pt idx="180" formatCode="General">
                  <c:v>0.36</c:v>
                </c:pt>
                <c:pt idx="181" formatCode="General">
                  <c:v>0.36199999999999999</c:v>
                </c:pt>
                <c:pt idx="182" formatCode="General">
                  <c:v>0.36399999999999999</c:v>
                </c:pt>
                <c:pt idx="183" formatCode="General">
                  <c:v>0.36599999999999999</c:v>
                </c:pt>
                <c:pt idx="184" formatCode="General">
                  <c:v>0.36799999999999999</c:v>
                </c:pt>
                <c:pt idx="185" formatCode="General">
                  <c:v>0.37</c:v>
                </c:pt>
                <c:pt idx="186" formatCode="General">
                  <c:v>0.372</c:v>
                </c:pt>
                <c:pt idx="187" formatCode="General">
                  <c:v>0.374</c:v>
                </c:pt>
                <c:pt idx="188" formatCode="General">
                  <c:v>0.376</c:v>
                </c:pt>
                <c:pt idx="189" formatCode="General">
                  <c:v>0.378</c:v>
                </c:pt>
                <c:pt idx="190" formatCode="General">
                  <c:v>0.38</c:v>
                </c:pt>
                <c:pt idx="191" formatCode="General">
                  <c:v>0.38200000000000001</c:v>
                </c:pt>
                <c:pt idx="192" formatCode="General">
                  <c:v>0.38400000000000001</c:v>
                </c:pt>
                <c:pt idx="193" formatCode="General">
                  <c:v>0.38600000000000001</c:v>
                </c:pt>
                <c:pt idx="194" formatCode="General">
                  <c:v>0.38800000000000001</c:v>
                </c:pt>
                <c:pt idx="195" formatCode="General">
                  <c:v>0.39</c:v>
                </c:pt>
                <c:pt idx="196" formatCode="General">
                  <c:v>0.39200000000000002</c:v>
                </c:pt>
                <c:pt idx="197" formatCode="General">
                  <c:v>0.39400000000000002</c:v>
                </c:pt>
                <c:pt idx="198" formatCode="General">
                  <c:v>0.39600000000000002</c:v>
                </c:pt>
                <c:pt idx="199" formatCode="General">
                  <c:v>0.39800000000000002</c:v>
                </c:pt>
                <c:pt idx="200" formatCode="General">
                  <c:v>0.4</c:v>
                </c:pt>
                <c:pt idx="201" formatCode="General">
                  <c:v>0.40200000000000002</c:v>
                </c:pt>
                <c:pt idx="202" formatCode="General">
                  <c:v>0.40400000000000003</c:v>
                </c:pt>
                <c:pt idx="203" formatCode="General">
                  <c:v>0.40600000000000003</c:v>
                </c:pt>
                <c:pt idx="204" formatCode="General">
                  <c:v>0.40799999999999997</c:v>
                </c:pt>
                <c:pt idx="205" formatCode="General">
                  <c:v>0.41</c:v>
                </c:pt>
                <c:pt idx="206" formatCode="General">
                  <c:v>0.41199999999999998</c:v>
                </c:pt>
                <c:pt idx="207" formatCode="General">
                  <c:v>0.41399999999999998</c:v>
                </c:pt>
                <c:pt idx="208" formatCode="General">
                  <c:v>0.41599999999999998</c:v>
                </c:pt>
                <c:pt idx="209" formatCode="General">
                  <c:v>0.41799999999999998</c:v>
                </c:pt>
                <c:pt idx="210" formatCode="General">
                  <c:v>0.42</c:v>
                </c:pt>
                <c:pt idx="211" formatCode="General">
                  <c:v>0.42199999999999999</c:v>
                </c:pt>
                <c:pt idx="212" formatCode="General">
                  <c:v>0.42399999999999999</c:v>
                </c:pt>
                <c:pt idx="213" formatCode="General">
                  <c:v>0.42599999999999999</c:v>
                </c:pt>
                <c:pt idx="214" formatCode="General">
                  <c:v>0.42799999999999999</c:v>
                </c:pt>
                <c:pt idx="215" formatCode="General">
                  <c:v>0.43</c:v>
                </c:pt>
                <c:pt idx="216" formatCode="General">
                  <c:v>0.432</c:v>
                </c:pt>
                <c:pt idx="217" formatCode="General">
                  <c:v>0.434</c:v>
                </c:pt>
                <c:pt idx="218" formatCode="General">
                  <c:v>0.436</c:v>
                </c:pt>
                <c:pt idx="219" formatCode="General">
                  <c:v>0.438</c:v>
                </c:pt>
                <c:pt idx="220" formatCode="General">
                  <c:v>0.44</c:v>
                </c:pt>
                <c:pt idx="221" formatCode="General">
                  <c:v>0.442</c:v>
                </c:pt>
                <c:pt idx="222" formatCode="General">
                  <c:v>0.44400000000000001</c:v>
                </c:pt>
                <c:pt idx="223" formatCode="General">
                  <c:v>0.44600000000000001</c:v>
                </c:pt>
                <c:pt idx="224" formatCode="General">
                  <c:v>0.44800000000000001</c:v>
                </c:pt>
                <c:pt idx="225" formatCode="General">
                  <c:v>0.45</c:v>
                </c:pt>
                <c:pt idx="226" formatCode="General">
                  <c:v>0.45200000000000001</c:v>
                </c:pt>
                <c:pt idx="227" formatCode="General">
                  <c:v>0.45400000000000001</c:v>
                </c:pt>
                <c:pt idx="228" formatCode="General">
                  <c:v>0.45600000000000002</c:v>
                </c:pt>
                <c:pt idx="229" formatCode="General">
                  <c:v>0.45800000000000002</c:v>
                </c:pt>
                <c:pt idx="230" formatCode="General">
                  <c:v>0.46</c:v>
                </c:pt>
                <c:pt idx="231" formatCode="General">
                  <c:v>0.46200000000000002</c:v>
                </c:pt>
                <c:pt idx="232" formatCode="General">
                  <c:v>0.46400000000000002</c:v>
                </c:pt>
                <c:pt idx="233" formatCode="General">
                  <c:v>0.46600000000000003</c:v>
                </c:pt>
                <c:pt idx="234" formatCode="General">
                  <c:v>0.46800000000000003</c:v>
                </c:pt>
                <c:pt idx="235" formatCode="General">
                  <c:v>0.47</c:v>
                </c:pt>
                <c:pt idx="236" formatCode="General">
                  <c:v>0.47199999999999998</c:v>
                </c:pt>
                <c:pt idx="237" formatCode="General">
                  <c:v>0.47399999999999998</c:v>
                </c:pt>
                <c:pt idx="238" formatCode="General">
                  <c:v>0.47599999999999998</c:v>
                </c:pt>
                <c:pt idx="239" formatCode="General">
                  <c:v>0.47799999999999998</c:v>
                </c:pt>
                <c:pt idx="240" formatCode="General">
                  <c:v>0.48</c:v>
                </c:pt>
                <c:pt idx="241" formatCode="General">
                  <c:v>0.48199999999999998</c:v>
                </c:pt>
                <c:pt idx="242" formatCode="General">
                  <c:v>0.48399999999999999</c:v>
                </c:pt>
                <c:pt idx="243" formatCode="General">
                  <c:v>0.48599999999999999</c:v>
                </c:pt>
                <c:pt idx="244" formatCode="General">
                  <c:v>0.48799999999999999</c:v>
                </c:pt>
                <c:pt idx="245" formatCode="General">
                  <c:v>0.49</c:v>
                </c:pt>
                <c:pt idx="246" formatCode="General">
                  <c:v>0.49199999999999999</c:v>
                </c:pt>
                <c:pt idx="247" formatCode="General">
                  <c:v>0.49399999999999999</c:v>
                </c:pt>
                <c:pt idx="248" formatCode="General">
                  <c:v>0.496</c:v>
                </c:pt>
                <c:pt idx="249" formatCode="General">
                  <c:v>0.498</c:v>
                </c:pt>
                <c:pt idx="250" formatCode="General">
                  <c:v>0.5</c:v>
                </c:pt>
                <c:pt idx="251" formatCode="General">
                  <c:v>0.502</c:v>
                </c:pt>
                <c:pt idx="252" formatCode="General">
                  <c:v>0.504</c:v>
                </c:pt>
                <c:pt idx="253" formatCode="General">
                  <c:v>0.50600000000000001</c:v>
                </c:pt>
                <c:pt idx="254" formatCode="General">
                  <c:v>0.50800000000000001</c:v>
                </c:pt>
                <c:pt idx="255" formatCode="General">
                  <c:v>0.51</c:v>
                </c:pt>
                <c:pt idx="256" formatCode="General">
                  <c:v>0.51200000000000001</c:v>
                </c:pt>
                <c:pt idx="257" formatCode="General">
                  <c:v>0.51400000000000001</c:v>
                </c:pt>
                <c:pt idx="258" formatCode="General">
                  <c:v>0.51600000000000001</c:v>
                </c:pt>
                <c:pt idx="259" formatCode="General">
                  <c:v>0.51800000000000002</c:v>
                </c:pt>
                <c:pt idx="260" formatCode="General">
                  <c:v>0.52</c:v>
                </c:pt>
                <c:pt idx="261" formatCode="General">
                  <c:v>0.52200000000000002</c:v>
                </c:pt>
                <c:pt idx="262" formatCode="General">
                  <c:v>0.52400000000000002</c:v>
                </c:pt>
                <c:pt idx="263" formatCode="General">
                  <c:v>0.52600000000000002</c:v>
                </c:pt>
                <c:pt idx="264" formatCode="General">
                  <c:v>0.52800000000000002</c:v>
                </c:pt>
                <c:pt idx="265" formatCode="General">
                  <c:v>0.53</c:v>
                </c:pt>
                <c:pt idx="266" formatCode="General">
                  <c:v>0.53200000000000003</c:v>
                </c:pt>
                <c:pt idx="267" formatCode="General">
                  <c:v>0.53400000000000003</c:v>
                </c:pt>
                <c:pt idx="268" formatCode="General">
                  <c:v>0.53600000000000003</c:v>
                </c:pt>
                <c:pt idx="269" formatCode="General">
                  <c:v>0.53800000000000003</c:v>
                </c:pt>
                <c:pt idx="270" formatCode="General">
                  <c:v>0.54</c:v>
                </c:pt>
                <c:pt idx="271" formatCode="General">
                  <c:v>0.54200000000000004</c:v>
                </c:pt>
                <c:pt idx="272" formatCode="General">
                  <c:v>0.54400000000000004</c:v>
                </c:pt>
                <c:pt idx="273" formatCode="General">
                  <c:v>0.54600000000000004</c:v>
                </c:pt>
                <c:pt idx="274" formatCode="General">
                  <c:v>0.54800000000000004</c:v>
                </c:pt>
                <c:pt idx="275" formatCode="General">
                  <c:v>0.55000000000000004</c:v>
                </c:pt>
                <c:pt idx="276" formatCode="General">
                  <c:v>0.55200000000000005</c:v>
                </c:pt>
                <c:pt idx="277" formatCode="General">
                  <c:v>0.55400000000000005</c:v>
                </c:pt>
                <c:pt idx="278" formatCode="General">
                  <c:v>0.55600000000000005</c:v>
                </c:pt>
                <c:pt idx="279" formatCode="General">
                  <c:v>0.55800000000000005</c:v>
                </c:pt>
                <c:pt idx="280" formatCode="General">
                  <c:v>0.56000000000000005</c:v>
                </c:pt>
                <c:pt idx="281" formatCode="General">
                  <c:v>0.56200000000000006</c:v>
                </c:pt>
                <c:pt idx="282" formatCode="General">
                  <c:v>0.56399999999999995</c:v>
                </c:pt>
                <c:pt idx="283" formatCode="General">
                  <c:v>0.56599999999999995</c:v>
                </c:pt>
                <c:pt idx="284" formatCode="General">
                  <c:v>0.56799999999999995</c:v>
                </c:pt>
                <c:pt idx="285" formatCode="General">
                  <c:v>0.56999999999999995</c:v>
                </c:pt>
                <c:pt idx="286" formatCode="General">
                  <c:v>0.57199999999999995</c:v>
                </c:pt>
                <c:pt idx="287" formatCode="General">
                  <c:v>0.57399999999999995</c:v>
                </c:pt>
                <c:pt idx="288" formatCode="General">
                  <c:v>0.57599999999999996</c:v>
                </c:pt>
                <c:pt idx="289" formatCode="General">
                  <c:v>0.57799999999999996</c:v>
                </c:pt>
                <c:pt idx="290" formatCode="General">
                  <c:v>0.57999999999999996</c:v>
                </c:pt>
                <c:pt idx="291" formatCode="General">
                  <c:v>0.58199999999999996</c:v>
                </c:pt>
                <c:pt idx="292" formatCode="General">
                  <c:v>0.58399999999999996</c:v>
                </c:pt>
                <c:pt idx="293" formatCode="General">
                  <c:v>0.58599999999999997</c:v>
                </c:pt>
                <c:pt idx="294" formatCode="General">
                  <c:v>0.58799999999999997</c:v>
                </c:pt>
                <c:pt idx="295" formatCode="General">
                  <c:v>0.59</c:v>
                </c:pt>
                <c:pt idx="296" formatCode="General">
                  <c:v>0.59199999999999997</c:v>
                </c:pt>
                <c:pt idx="297" formatCode="General">
                  <c:v>0.59399999999999997</c:v>
                </c:pt>
                <c:pt idx="298" formatCode="General">
                  <c:v>0.59599999999999997</c:v>
                </c:pt>
                <c:pt idx="299" formatCode="General">
                  <c:v>0.59799999999999998</c:v>
                </c:pt>
                <c:pt idx="300" formatCode="General">
                  <c:v>0.6</c:v>
                </c:pt>
                <c:pt idx="301" formatCode="General">
                  <c:v>0.60199999999999998</c:v>
                </c:pt>
                <c:pt idx="302" formatCode="General">
                  <c:v>0.60399999999999998</c:v>
                </c:pt>
                <c:pt idx="303" formatCode="General">
                  <c:v>0.60599999999999998</c:v>
                </c:pt>
                <c:pt idx="304" formatCode="General">
                  <c:v>0.60799999999999998</c:v>
                </c:pt>
                <c:pt idx="305" formatCode="General">
                  <c:v>0.61</c:v>
                </c:pt>
                <c:pt idx="306" formatCode="General">
                  <c:v>0.61199999999999999</c:v>
                </c:pt>
                <c:pt idx="307" formatCode="General">
                  <c:v>0.61399999999999999</c:v>
                </c:pt>
                <c:pt idx="308" formatCode="General">
                  <c:v>0.61599999999999999</c:v>
                </c:pt>
                <c:pt idx="309" formatCode="General">
                  <c:v>0.61799999999999999</c:v>
                </c:pt>
                <c:pt idx="310" formatCode="General">
                  <c:v>0.62</c:v>
                </c:pt>
                <c:pt idx="311" formatCode="General">
                  <c:v>0.622</c:v>
                </c:pt>
                <c:pt idx="312" formatCode="General">
                  <c:v>0.624</c:v>
                </c:pt>
                <c:pt idx="313" formatCode="General">
                  <c:v>0.626</c:v>
                </c:pt>
                <c:pt idx="314" formatCode="General">
                  <c:v>0.628</c:v>
                </c:pt>
                <c:pt idx="315" formatCode="General">
                  <c:v>0.63</c:v>
                </c:pt>
                <c:pt idx="316" formatCode="General">
                  <c:v>0.63200000000000001</c:v>
                </c:pt>
                <c:pt idx="317" formatCode="General">
                  <c:v>0.63400000000000001</c:v>
                </c:pt>
                <c:pt idx="318" formatCode="General">
                  <c:v>0.63600000000000001</c:v>
                </c:pt>
                <c:pt idx="319" formatCode="General">
                  <c:v>0.63800000000000001</c:v>
                </c:pt>
                <c:pt idx="320" formatCode="General">
                  <c:v>0.64</c:v>
                </c:pt>
                <c:pt idx="321" formatCode="General">
                  <c:v>0.64200000000000002</c:v>
                </c:pt>
                <c:pt idx="322" formatCode="General">
                  <c:v>0.64400000000000002</c:v>
                </c:pt>
                <c:pt idx="323" formatCode="General">
                  <c:v>0.64600000000000002</c:v>
                </c:pt>
                <c:pt idx="324" formatCode="General">
                  <c:v>0.64800000000000002</c:v>
                </c:pt>
                <c:pt idx="325" formatCode="General">
                  <c:v>0.65</c:v>
                </c:pt>
                <c:pt idx="326" formatCode="General">
                  <c:v>0.65200000000000002</c:v>
                </c:pt>
                <c:pt idx="327" formatCode="General">
                  <c:v>0.65400000000000003</c:v>
                </c:pt>
                <c:pt idx="328" formatCode="General">
                  <c:v>0.65600000000000003</c:v>
                </c:pt>
                <c:pt idx="329" formatCode="General">
                  <c:v>0.65800000000000003</c:v>
                </c:pt>
                <c:pt idx="330" formatCode="General">
                  <c:v>0.66</c:v>
                </c:pt>
                <c:pt idx="331" formatCode="General">
                  <c:v>0.66200000000000003</c:v>
                </c:pt>
                <c:pt idx="332" formatCode="General">
                  <c:v>0.66400000000000003</c:v>
                </c:pt>
                <c:pt idx="333" formatCode="General">
                  <c:v>0.66600000000000004</c:v>
                </c:pt>
                <c:pt idx="334" formatCode="General">
                  <c:v>0.66800000000000004</c:v>
                </c:pt>
                <c:pt idx="335" formatCode="General">
                  <c:v>0.67</c:v>
                </c:pt>
                <c:pt idx="336" formatCode="General">
                  <c:v>0.67200000000000004</c:v>
                </c:pt>
                <c:pt idx="337" formatCode="General">
                  <c:v>0.67400000000000004</c:v>
                </c:pt>
                <c:pt idx="338" formatCode="General">
                  <c:v>0.67600000000000005</c:v>
                </c:pt>
                <c:pt idx="339" formatCode="General">
                  <c:v>0.67800000000000005</c:v>
                </c:pt>
                <c:pt idx="340" formatCode="General">
                  <c:v>0.68</c:v>
                </c:pt>
                <c:pt idx="341" formatCode="General">
                  <c:v>0.68200000000000005</c:v>
                </c:pt>
                <c:pt idx="342" formatCode="General">
                  <c:v>0.68400000000000005</c:v>
                </c:pt>
                <c:pt idx="343" formatCode="General">
                  <c:v>0.68600000000000005</c:v>
                </c:pt>
                <c:pt idx="344" formatCode="General">
                  <c:v>0.68799999999999994</c:v>
                </c:pt>
                <c:pt idx="345" formatCode="General">
                  <c:v>0.69</c:v>
                </c:pt>
                <c:pt idx="346" formatCode="General">
                  <c:v>0.69199999999999995</c:v>
                </c:pt>
                <c:pt idx="347" formatCode="General">
                  <c:v>0.69399999999999995</c:v>
                </c:pt>
                <c:pt idx="348" formatCode="General">
                  <c:v>0.69599999999999995</c:v>
                </c:pt>
                <c:pt idx="349" formatCode="General">
                  <c:v>0.69799999999999995</c:v>
                </c:pt>
                <c:pt idx="350" formatCode="General">
                  <c:v>0.7</c:v>
                </c:pt>
                <c:pt idx="351" formatCode="General">
                  <c:v>0.70199999999999996</c:v>
                </c:pt>
                <c:pt idx="352" formatCode="General">
                  <c:v>0.70399999999999996</c:v>
                </c:pt>
                <c:pt idx="353" formatCode="General">
                  <c:v>0.70599999999999996</c:v>
                </c:pt>
                <c:pt idx="354" formatCode="General">
                  <c:v>0.70799999999999996</c:v>
                </c:pt>
                <c:pt idx="355" formatCode="General">
                  <c:v>0.71</c:v>
                </c:pt>
                <c:pt idx="356" formatCode="General">
                  <c:v>0.71199999999999997</c:v>
                </c:pt>
                <c:pt idx="357" formatCode="General">
                  <c:v>0.71399999999999997</c:v>
                </c:pt>
                <c:pt idx="358" formatCode="General">
                  <c:v>0.71599999999999997</c:v>
                </c:pt>
                <c:pt idx="359" formatCode="General">
                  <c:v>0.71799999999999997</c:v>
                </c:pt>
                <c:pt idx="360" formatCode="General">
                  <c:v>0.72</c:v>
                </c:pt>
                <c:pt idx="361" formatCode="General">
                  <c:v>0.72199999999999998</c:v>
                </c:pt>
                <c:pt idx="362" formatCode="General">
                  <c:v>0.72399999999999998</c:v>
                </c:pt>
                <c:pt idx="363" formatCode="General">
                  <c:v>0.72599999999999998</c:v>
                </c:pt>
                <c:pt idx="364" formatCode="General">
                  <c:v>0.72799999999999998</c:v>
                </c:pt>
                <c:pt idx="365" formatCode="General">
                  <c:v>0.73</c:v>
                </c:pt>
                <c:pt idx="366" formatCode="General">
                  <c:v>0.73199999999999998</c:v>
                </c:pt>
                <c:pt idx="367" formatCode="General">
                  <c:v>0.73399999999999999</c:v>
                </c:pt>
                <c:pt idx="368" formatCode="General">
                  <c:v>0.73599999999999999</c:v>
                </c:pt>
                <c:pt idx="369" formatCode="General">
                  <c:v>0.73799999999999999</c:v>
                </c:pt>
                <c:pt idx="370" formatCode="General">
                  <c:v>0.74</c:v>
                </c:pt>
                <c:pt idx="371" formatCode="General">
                  <c:v>0.74199999999999999</c:v>
                </c:pt>
                <c:pt idx="372" formatCode="General">
                  <c:v>0.74399999999999999</c:v>
                </c:pt>
                <c:pt idx="373" formatCode="General">
                  <c:v>0.746</c:v>
                </c:pt>
                <c:pt idx="374" formatCode="General">
                  <c:v>0.748</c:v>
                </c:pt>
                <c:pt idx="375" formatCode="General">
                  <c:v>0.75</c:v>
                </c:pt>
                <c:pt idx="376" formatCode="General">
                  <c:v>0.752</c:v>
                </c:pt>
                <c:pt idx="377" formatCode="General">
                  <c:v>0.754</c:v>
                </c:pt>
                <c:pt idx="378" formatCode="General">
                  <c:v>0.75600000000000001</c:v>
                </c:pt>
                <c:pt idx="379" formatCode="General">
                  <c:v>0.75800000000000001</c:v>
                </c:pt>
                <c:pt idx="380" formatCode="General">
                  <c:v>0.76</c:v>
                </c:pt>
                <c:pt idx="381" formatCode="General">
                  <c:v>0.76200000000000001</c:v>
                </c:pt>
                <c:pt idx="382" formatCode="General">
                  <c:v>0.76400000000000001</c:v>
                </c:pt>
                <c:pt idx="383" formatCode="General">
                  <c:v>0.76600000000000001</c:v>
                </c:pt>
                <c:pt idx="384" formatCode="General">
                  <c:v>0.76800000000000002</c:v>
                </c:pt>
                <c:pt idx="385" formatCode="General">
                  <c:v>0.77</c:v>
                </c:pt>
                <c:pt idx="386" formatCode="General">
                  <c:v>0.77200000000000002</c:v>
                </c:pt>
                <c:pt idx="387" formatCode="General">
                  <c:v>0.77400000000000002</c:v>
                </c:pt>
                <c:pt idx="388" formatCode="General">
                  <c:v>0.77600000000000002</c:v>
                </c:pt>
                <c:pt idx="389" formatCode="General">
                  <c:v>0.77800000000000002</c:v>
                </c:pt>
                <c:pt idx="390" formatCode="General">
                  <c:v>0.78</c:v>
                </c:pt>
                <c:pt idx="391" formatCode="General">
                  <c:v>0.78200000000000003</c:v>
                </c:pt>
                <c:pt idx="392" formatCode="General">
                  <c:v>0.78400000000000003</c:v>
                </c:pt>
                <c:pt idx="393" formatCode="General">
                  <c:v>0.78600000000000003</c:v>
                </c:pt>
                <c:pt idx="394" formatCode="General">
                  <c:v>0.78800000000000003</c:v>
                </c:pt>
                <c:pt idx="395" formatCode="General">
                  <c:v>0.79</c:v>
                </c:pt>
                <c:pt idx="396" formatCode="General">
                  <c:v>0.79200000000000004</c:v>
                </c:pt>
                <c:pt idx="397" formatCode="General">
                  <c:v>0.79400000000000004</c:v>
                </c:pt>
                <c:pt idx="398" formatCode="General">
                  <c:v>0.79600000000000004</c:v>
                </c:pt>
                <c:pt idx="399" formatCode="General">
                  <c:v>0.79800000000000004</c:v>
                </c:pt>
                <c:pt idx="400" formatCode="General">
                  <c:v>0.8</c:v>
                </c:pt>
                <c:pt idx="401" formatCode="General">
                  <c:v>0.80200000000000005</c:v>
                </c:pt>
                <c:pt idx="402" formatCode="General">
                  <c:v>0.80400000000000005</c:v>
                </c:pt>
                <c:pt idx="403" formatCode="General">
                  <c:v>0.80600000000000005</c:v>
                </c:pt>
                <c:pt idx="404" formatCode="General">
                  <c:v>0.80800000000000005</c:v>
                </c:pt>
                <c:pt idx="405" formatCode="General">
                  <c:v>0.81</c:v>
                </c:pt>
                <c:pt idx="406" formatCode="General">
                  <c:v>0.81200000000000006</c:v>
                </c:pt>
                <c:pt idx="407" formatCode="General">
                  <c:v>0.81399999999999995</c:v>
                </c:pt>
                <c:pt idx="408" formatCode="General">
                  <c:v>0.81599999999999995</c:v>
                </c:pt>
                <c:pt idx="409" formatCode="General">
                  <c:v>0.81799999999999995</c:v>
                </c:pt>
                <c:pt idx="410" formatCode="General">
                  <c:v>0.82</c:v>
                </c:pt>
                <c:pt idx="411" formatCode="General">
                  <c:v>0.82199999999999995</c:v>
                </c:pt>
                <c:pt idx="412" formatCode="General">
                  <c:v>0.82399999999999995</c:v>
                </c:pt>
                <c:pt idx="413" formatCode="General">
                  <c:v>0.82599999999999996</c:v>
                </c:pt>
                <c:pt idx="414" formatCode="General">
                  <c:v>0.82799999999999996</c:v>
                </c:pt>
                <c:pt idx="415" formatCode="General">
                  <c:v>0.83</c:v>
                </c:pt>
                <c:pt idx="416" formatCode="General">
                  <c:v>0.83199999999999996</c:v>
                </c:pt>
                <c:pt idx="417" formatCode="General">
                  <c:v>0.83399999999999996</c:v>
                </c:pt>
                <c:pt idx="418" formatCode="General">
                  <c:v>0.83599999999999997</c:v>
                </c:pt>
                <c:pt idx="419" formatCode="General">
                  <c:v>0.83799999999999997</c:v>
                </c:pt>
                <c:pt idx="420" formatCode="General">
                  <c:v>0.84</c:v>
                </c:pt>
                <c:pt idx="421" formatCode="General">
                  <c:v>0.84199999999999997</c:v>
                </c:pt>
                <c:pt idx="422" formatCode="General">
                  <c:v>0.84399999999999997</c:v>
                </c:pt>
                <c:pt idx="423" formatCode="General">
                  <c:v>0.84599999999999997</c:v>
                </c:pt>
                <c:pt idx="424" formatCode="General">
                  <c:v>0.84799999999999998</c:v>
                </c:pt>
                <c:pt idx="425" formatCode="General">
                  <c:v>0.85</c:v>
                </c:pt>
                <c:pt idx="426" formatCode="General">
                  <c:v>0.85199999999999998</c:v>
                </c:pt>
                <c:pt idx="427" formatCode="General">
                  <c:v>0.85399999999999998</c:v>
                </c:pt>
                <c:pt idx="428" formatCode="General">
                  <c:v>0.85599999999999998</c:v>
                </c:pt>
                <c:pt idx="429" formatCode="General">
                  <c:v>0.85799999999999998</c:v>
                </c:pt>
                <c:pt idx="430" formatCode="General">
                  <c:v>0.86</c:v>
                </c:pt>
                <c:pt idx="431" formatCode="General">
                  <c:v>0.86199999999999999</c:v>
                </c:pt>
                <c:pt idx="432" formatCode="General">
                  <c:v>0.86399999999999999</c:v>
                </c:pt>
                <c:pt idx="433" formatCode="General">
                  <c:v>0.86599999999999999</c:v>
                </c:pt>
                <c:pt idx="434" formatCode="General">
                  <c:v>0.86799999999999999</c:v>
                </c:pt>
                <c:pt idx="435" formatCode="General">
                  <c:v>0.87</c:v>
                </c:pt>
                <c:pt idx="436" formatCode="General">
                  <c:v>0.872</c:v>
                </c:pt>
                <c:pt idx="437" formatCode="General">
                  <c:v>0.874</c:v>
                </c:pt>
                <c:pt idx="438" formatCode="General">
                  <c:v>0.876</c:v>
                </c:pt>
                <c:pt idx="439" formatCode="General">
                  <c:v>0.878</c:v>
                </c:pt>
                <c:pt idx="440" formatCode="General">
                  <c:v>0.88</c:v>
                </c:pt>
                <c:pt idx="441" formatCode="General">
                  <c:v>0.88200000000000001</c:v>
                </c:pt>
                <c:pt idx="442" formatCode="General">
                  <c:v>0.88400000000000001</c:v>
                </c:pt>
                <c:pt idx="443" formatCode="General">
                  <c:v>0.88600000000000001</c:v>
                </c:pt>
                <c:pt idx="444" formatCode="General">
                  <c:v>0.88800000000000001</c:v>
                </c:pt>
                <c:pt idx="445" formatCode="General">
                  <c:v>0.89</c:v>
                </c:pt>
                <c:pt idx="446" formatCode="General">
                  <c:v>0.89200000000000002</c:v>
                </c:pt>
                <c:pt idx="447" formatCode="General">
                  <c:v>0.89400000000000002</c:v>
                </c:pt>
                <c:pt idx="448" formatCode="General">
                  <c:v>0.89600000000000002</c:v>
                </c:pt>
                <c:pt idx="449" formatCode="General">
                  <c:v>0.89800000000000002</c:v>
                </c:pt>
                <c:pt idx="450" formatCode="General">
                  <c:v>0.9</c:v>
                </c:pt>
                <c:pt idx="451" formatCode="General">
                  <c:v>0.90200000000000002</c:v>
                </c:pt>
                <c:pt idx="452" formatCode="General">
                  <c:v>0.90400000000000003</c:v>
                </c:pt>
                <c:pt idx="453" formatCode="General">
                  <c:v>0.90600000000000003</c:v>
                </c:pt>
                <c:pt idx="454" formatCode="General">
                  <c:v>0.90800000000000003</c:v>
                </c:pt>
                <c:pt idx="455" formatCode="General">
                  <c:v>0.91</c:v>
                </c:pt>
                <c:pt idx="456" formatCode="General">
                  <c:v>0.91200000000000003</c:v>
                </c:pt>
                <c:pt idx="457" formatCode="General">
                  <c:v>0.91400000000000003</c:v>
                </c:pt>
                <c:pt idx="458" formatCode="General">
                  <c:v>0.91600000000000004</c:v>
                </c:pt>
                <c:pt idx="459" formatCode="General">
                  <c:v>0.91800000000000004</c:v>
                </c:pt>
                <c:pt idx="460" formatCode="General">
                  <c:v>0.92</c:v>
                </c:pt>
                <c:pt idx="461" formatCode="General">
                  <c:v>0.92200000000000004</c:v>
                </c:pt>
                <c:pt idx="462" formatCode="General">
                  <c:v>0.92400000000000004</c:v>
                </c:pt>
                <c:pt idx="463" formatCode="General">
                  <c:v>0.92600000000000005</c:v>
                </c:pt>
                <c:pt idx="464" formatCode="General">
                  <c:v>0.92800000000000005</c:v>
                </c:pt>
                <c:pt idx="465" formatCode="General">
                  <c:v>0.93</c:v>
                </c:pt>
                <c:pt idx="466" formatCode="General">
                  <c:v>0.93200000000000005</c:v>
                </c:pt>
                <c:pt idx="467" formatCode="General">
                  <c:v>0.93400000000000005</c:v>
                </c:pt>
                <c:pt idx="468" formatCode="General">
                  <c:v>0.93600000000000005</c:v>
                </c:pt>
                <c:pt idx="469" formatCode="General">
                  <c:v>0.93799999999999994</c:v>
                </c:pt>
                <c:pt idx="470" formatCode="General">
                  <c:v>0.94</c:v>
                </c:pt>
                <c:pt idx="471" formatCode="General">
                  <c:v>0.94199999999999995</c:v>
                </c:pt>
                <c:pt idx="472" formatCode="General">
                  <c:v>0.94399999999999995</c:v>
                </c:pt>
                <c:pt idx="473" formatCode="General">
                  <c:v>0.94599999999999995</c:v>
                </c:pt>
                <c:pt idx="474" formatCode="General">
                  <c:v>0.94799999999999995</c:v>
                </c:pt>
                <c:pt idx="475" formatCode="General">
                  <c:v>0.95</c:v>
                </c:pt>
                <c:pt idx="476" formatCode="General">
                  <c:v>0.95199999999999996</c:v>
                </c:pt>
                <c:pt idx="477" formatCode="General">
                  <c:v>0.95399999999999996</c:v>
                </c:pt>
                <c:pt idx="478" formatCode="General">
                  <c:v>0.95599999999999996</c:v>
                </c:pt>
                <c:pt idx="479" formatCode="General">
                  <c:v>0.95799999999999996</c:v>
                </c:pt>
                <c:pt idx="480" formatCode="General">
                  <c:v>0.96</c:v>
                </c:pt>
                <c:pt idx="481" formatCode="General">
                  <c:v>0.96199999999999997</c:v>
                </c:pt>
                <c:pt idx="482" formatCode="General">
                  <c:v>0.96399999999999997</c:v>
                </c:pt>
                <c:pt idx="483" formatCode="General">
                  <c:v>0.96599999999999997</c:v>
                </c:pt>
                <c:pt idx="484" formatCode="General">
                  <c:v>0.96799999999999997</c:v>
                </c:pt>
                <c:pt idx="485" formatCode="General">
                  <c:v>0.97</c:v>
                </c:pt>
                <c:pt idx="486" formatCode="General">
                  <c:v>0.97199999999999998</c:v>
                </c:pt>
                <c:pt idx="487" formatCode="General">
                  <c:v>0.97399999999999998</c:v>
                </c:pt>
                <c:pt idx="488" formatCode="General">
                  <c:v>0.97599999999999998</c:v>
                </c:pt>
                <c:pt idx="489" formatCode="General">
                  <c:v>0.97799999999999998</c:v>
                </c:pt>
                <c:pt idx="490" formatCode="General">
                  <c:v>0.98</c:v>
                </c:pt>
                <c:pt idx="491" formatCode="General">
                  <c:v>0.98199999999999998</c:v>
                </c:pt>
                <c:pt idx="492" formatCode="General">
                  <c:v>0.98399999999999999</c:v>
                </c:pt>
                <c:pt idx="493" formatCode="General">
                  <c:v>0.98599999999999999</c:v>
                </c:pt>
                <c:pt idx="494" formatCode="General">
                  <c:v>0.98799999999999999</c:v>
                </c:pt>
                <c:pt idx="495" formatCode="General">
                  <c:v>0.99</c:v>
                </c:pt>
                <c:pt idx="496" formatCode="General">
                  <c:v>0.99199999999999999</c:v>
                </c:pt>
                <c:pt idx="497" formatCode="General">
                  <c:v>0.99399999999999999</c:v>
                </c:pt>
                <c:pt idx="498" formatCode="General">
                  <c:v>0.996</c:v>
                </c:pt>
                <c:pt idx="499" formatCode="General">
                  <c:v>0.998</c:v>
                </c:pt>
                <c:pt idx="500" formatCode="General">
                  <c:v>1</c:v>
                </c:pt>
                <c:pt idx="501" formatCode="General">
                  <c:v>1.002</c:v>
                </c:pt>
                <c:pt idx="502" formatCode="General">
                  <c:v>1.004</c:v>
                </c:pt>
                <c:pt idx="503" formatCode="General">
                  <c:v>1.006</c:v>
                </c:pt>
                <c:pt idx="504" formatCode="General">
                  <c:v>1.008</c:v>
                </c:pt>
                <c:pt idx="505" formatCode="General">
                  <c:v>1.01</c:v>
                </c:pt>
                <c:pt idx="506" formatCode="General">
                  <c:v>1.012</c:v>
                </c:pt>
                <c:pt idx="507" formatCode="General">
                  <c:v>1.014</c:v>
                </c:pt>
                <c:pt idx="508" formatCode="General">
                  <c:v>1.016</c:v>
                </c:pt>
                <c:pt idx="509" formatCode="General">
                  <c:v>1.018</c:v>
                </c:pt>
                <c:pt idx="510" formatCode="General">
                  <c:v>1.02</c:v>
                </c:pt>
                <c:pt idx="511" formatCode="General">
                  <c:v>1.022</c:v>
                </c:pt>
                <c:pt idx="512" formatCode="General">
                  <c:v>1.024</c:v>
                </c:pt>
                <c:pt idx="513" formatCode="General">
                  <c:v>1.026</c:v>
                </c:pt>
                <c:pt idx="514" formatCode="General">
                  <c:v>1.028</c:v>
                </c:pt>
                <c:pt idx="515" formatCode="General">
                  <c:v>1.03</c:v>
                </c:pt>
                <c:pt idx="516" formatCode="General">
                  <c:v>1.032</c:v>
                </c:pt>
                <c:pt idx="517" formatCode="General">
                  <c:v>1.034</c:v>
                </c:pt>
                <c:pt idx="518" formatCode="General">
                  <c:v>1.036</c:v>
                </c:pt>
                <c:pt idx="519" formatCode="General">
                  <c:v>1.038</c:v>
                </c:pt>
                <c:pt idx="520" formatCode="General">
                  <c:v>1.04</c:v>
                </c:pt>
                <c:pt idx="521" formatCode="General">
                  <c:v>1.042</c:v>
                </c:pt>
                <c:pt idx="522" formatCode="General">
                  <c:v>1.044</c:v>
                </c:pt>
                <c:pt idx="523" formatCode="General">
                  <c:v>1.046</c:v>
                </c:pt>
                <c:pt idx="524" formatCode="General">
                  <c:v>1.048</c:v>
                </c:pt>
                <c:pt idx="525" formatCode="General">
                  <c:v>1.05</c:v>
                </c:pt>
                <c:pt idx="526" formatCode="General">
                  <c:v>1.052</c:v>
                </c:pt>
                <c:pt idx="527" formatCode="General">
                  <c:v>1.054</c:v>
                </c:pt>
                <c:pt idx="528" formatCode="General">
                  <c:v>1.056</c:v>
                </c:pt>
                <c:pt idx="529" formatCode="General">
                  <c:v>1.0580000000000001</c:v>
                </c:pt>
                <c:pt idx="530" formatCode="General">
                  <c:v>1.06</c:v>
                </c:pt>
                <c:pt idx="531" formatCode="General">
                  <c:v>1.0620000000000001</c:v>
                </c:pt>
                <c:pt idx="532" formatCode="General">
                  <c:v>1.0640000000000001</c:v>
                </c:pt>
                <c:pt idx="533" formatCode="General">
                  <c:v>1.0660000000000001</c:v>
                </c:pt>
                <c:pt idx="534" formatCode="General">
                  <c:v>1.0680000000000001</c:v>
                </c:pt>
                <c:pt idx="535" formatCode="General">
                  <c:v>1.07</c:v>
                </c:pt>
                <c:pt idx="536" formatCode="General">
                  <c:v>1.0720000000000001</c:v>
                </c:pt>
                <c:pt idx="537" formatCode="General">
                  <c:v>1.0740000000000001</c:v>
                </c:pt>
                <c:pt idx="538" formatCode="General">
                  <c:v>1.0760000000000001</c:v>
                </c:pt>
                <c:pt idx="539" formatCode="General">
                  <c:v>1.0780000000000001</c:v>
                </c:pt>
                <c:pt idx="540" formatCode="General">
                  <c:v>1.08</c:v>
                </c:pt>
                <c:pt idx="541" formatCode="General">
                  <c:v>1.0820000000000001</c:v>
                </c:pt>
                <c:pt idx="542" formatCode="General">
                  <c:v>1.0840000000000001</c:v>
                </c:pt>
                <c:pt idx="543" formatCode="General">
                  <c:v>1.0860000000000001</c:v>
                </c:pt>
                <c:pt idx="544" formatCode="General">
                  <c:v>1.0880000000000001</c:v>
                </c:pt>
                <c:pt idx="545" formatCode="General">
                  <c:v>1.0900000000000001</c:v>
                </c:pt>
                <c:pt idx="546" formatCode="General">
                  <c:v>1.0920000000000001</c:v>
                </c:pt>
                <c:pt idx="547" formatCode="General">
                  <c:v>1.0940000000000001</c:v>
                </c:pt>
                <c:pt idx="548" formatCode="General">
                  <c:v>1.0960000000000001</c:v>
                </c:pt>
                <c:pt idx="549" formatCode="General">
                  <c:v>1.0980000000000001</c:v>
                </c:pt>
                <c:pt idx="550" formatCode="General">
                  <c:v>1.1000000000000001</c:v>
                </c:pt>
                <c:pt idx="551" formatCode="General">
                  <c:v>1.1020000000000001</c:v>
                </c:pt>
                <c:pt idx="552" formatCode="General">
                  <c:v>1.1040000000000001</c:v>
                </c:pt>
                <c:pt idx="553" formatCode="General">
                  <c:v>1.1060000000000001</c:v>
                </c:pt>
                <c:pt idx="554" formatCode="General">
                  <c:v>1.1080000000000001</c:v>
                </c:pt>
                <c:pt idx="555" formatCode="General">
                  <c:v>1.1100000000000001</c:v>
                </c:pt>
                <c:pt idx="556" formatCode="General">
                  <c:v>1.1120000000000001</c:v>
                </c:pt>
                <c:pt idx="557" formatCode="General">
                  <c:v>1.1140000000000001</c:v>
                </c:pt>
                <c:pt idx="558" formatCode="General">
                  <c:v>1.1160000000000001</c:v>
                </c:pt>
                <c:pt idx="559" formatCode="General">
                  <c:v>1.1180000000000001</c:v>
                </c:pt>
                <c:pt idx="560" formatCode="General">
                  <c:v>1.1200000000000001</c:v>
                </c:pt>
                <c:pt idx="561" formatCode="General">
                  <c:v>1.1220000000000001</c:v>
                </c:pt>
                <c:pt idx="562" formatCode="General">
                  <c:v>1.1240000000000001</c:v>
                </c:pt>
                <c:pt idx="563" formatCode="General">
                  <c:v>1.1259999999999999</c:v>
                </c:pt>
                <c:pt idx="564" formatCode="General">
                  <c:v>1.1279999999999999</c:v>
                </c:pt>
                <c:pt idx="565" formatCode="General">
                  <c:v>1.1299999999999999</c:v>
                </c:pt>
                <c:pt idx="566" formatCode="General">
                  <c:v>1.1319999999999999</c:v>
                </c:pt>
                <c:pt idx="567" formatCode="General">
                  <c:v>1.1339999999999999</c:v>
                </c:pt>
                <c:pt idx="568" formatCode="General">
                  <c:v>1.1359999999999999</c:v>
                </c:pt>
                <c:pt idx="569" formatCode="General">
                  <c:v>1.1379999999999999</c:v>
                </c:pt>
                <c:pt idx="570" formatCode="General">
                  <c:v>1.1399999999999999</c:v>
                </c:pt>
                <c:pt idx="571" formatCode="General">
                  <c:v>1.1419999999999999</c:v>
                </c:pt>
                <c:pt idx="572" formatCode="General">
                  <c:v>1.1439999999999999</c:v>
                </c:pt>
                <c:pt idx="573" formatCode="General">
                  <c:v>1.1459999999999999</c:v>
                </c:pt>
                <c:pt idx="574" formatCode="General">
                  <c:v>1.1479999999999999</c:v>
                </c:pt>
                <c:pt idx="575" formatCode="General">
                  <c:v>1.1499999999999999</c:v>
                </c:pt>
                <c:pt idx="576" formatCode="General">
                  <c:v>1.1519999999999999</c:v>
                </c:pt>
                <c:pt idx="577" formatCode="General">
                  <c:v>1.1539999999999999</c:v>
                </c:pt>
                <c:pt idx="578" formatCode="General">
                  <c:v>1.1559999999999999</c:v>
                </c:pt>
                <c:pt idx="579" formatCode="General">
                  <c:v>1.1579999999999999</c:v>
                </c:pt>
                <c:pt idx="580" formatCode="General">
                  <c:v>1.1599999999999999</c:v>
                </c:pt>
                <c:pt idx="581" formatCode="General">
                  <c:v>1.1619999999999999</c:v>
                </c:pt>
                <c:pt idx="582" formatCode="General">
                  <c:v>1.1639999999999999</c:v>
                </c:pt>
                <c:pt idx="583" formatCode="General">
                  <c:v>1.1659999999999999</c:v>
                </c:pt>
                <c:pt idx="584" formatCode="General">
                  <c:v>1.1679999999999999</c:v>
                </c:pt>
                <c:pt idx="585" formatCode="General">
                  <c:v>1.17</c:v>
                </c:pt>
                <c:pt idx="586" formatCode="General">
                  <c:v>1.1719999999999999</c:v>
                </c:pt>
                <c:pt idx="587" formatCode="General">
                  <c:v>1.1739999999999999</c:v>
                </c:pt>
                <c:pt idx="588" formatCode="General">
                  <c:v>1.1759999999999999</c:v>
                </c:pt>
                <c:pt idx="589" formatCode="General">
                  <c:v>1.1779999999999999</c:v>
                </c:pt>
                <c:pt idx="590" formatCode="General">
                  <c:v>1.18</c:v>
                </c:pt>
                <c:pt idx="591" formatCode="General">
                  <c:v>1.1819999999999999</c:v>
                </c:pt>
                <c:pt idx="592" formatCode="General">
                  <c:v>1.1839999999999999</c:v>
                </c:pt>
                <c:pt idx="593" formatCode="General">
                  <c:v>1.1859999999999999</c:v>
                </c:pt>
                <c:pt idx="594" formatCode="General">
                  <c:v>1.1879999999999999</c:v>
                </c:pt>
                <c:pt idx="595" formatCode="General">
                  <c:v>1.19</c:v>
                </c:pt>
                <c:pt idx="596" formatCode="General">
                  <c:v>1.1919999999999999</c:v>
                </c:pt>
                <c:pt idx="597" formatCode="General">
                  <c:v>1.194</c:v>
                </c:pt>
                <c:pt idx="598" formatCode="General">
                  <c:v>1.196</c:v>
                </c:pt>
                <c:pt idx="599" formatCode="General">
                  <c:v>1.198</c:v>
                </c:pt>
                <c:pt idx="600" formatCode="General">
                  <c:v>1.2</c:v>
                </c:pt>
                <c:pt idx="601" formatCode="General">
                  <c:v>1.202</c:v>
                </c:pt>
                <c:pt idx="602" formatCode="General">
                  <c:v>1.204</c:v>
                </c:pt>
                <c:pt idx="603" formatCode="General">
                  <c:v>1.206</c:v>
                </c:pt>
                <c:pt idx="604" formatCode="General">
                  <c:v>1.208</c:v>
                </c:pt>
                <c:pt idx="605" formatCode="General">
                  <c:v>1.21</c:v>
                </c:pt>
                <c:pt idx="606" formatCode="General">
                  <c:v>1.212</c:v>
                </c:pt>
                <c:pt idx="607" formatCode="General">
                  <c:v>1.214</c:v>
                </c:pt>
                <c:pt idx="608" formatCode="General">
                  <c:v>1.216</c:v>
                </c:pt>
                <c:pt idx="609" formatCode="General">
                  <c:v>1.218</c:v>
                </c:pt>
                <c:pt idx="610" formatCode="General">
                  <c:v>1.22</c:v>
                </c:pt>
                <c:pt idx="611" formatCode="General">
                  <c:v>1.222</c:v>
                </c:pt>
                <c:pt idx="612" formatCode="General">
                  <c:v>1.224</c:v>
                </c:pt>
                <c:pt idx="613" formatCode="General">
                  <c:v>1.226</c:v>
                </c:pt>
                <c:pt idx="614" formatCode="General">
                  <c:v>1.228</c:v>
                </c:pt>
                <c:pt idx="615" formatCode="General">
                  <c:v>1.23</c:v>
                </c:pt>
                <c:pt idx="616" formatCode="General">
                  <c:v>1.232</c:v>
                </c:pt>
                <c:pt idx="617" formatCode="General">
                  <c:v>1.234</c:v>
                </c:pt>
                <c:pt idx="618" formatCode="General">
                  <c:v>1.236</c:v>
                </c:pt>
                <c:pt idx="619" formatCode="General">
                  <c:v>1.238</c:v>
                </c:pt>
                <c:pt idx="620" formatCode="General">
                  <c:v>1.24</c:v>
                </c:pt>
                <c:pt idx="621" formatCode="General">
                  <c:v>1.242</c:v>
                </c:pt>
                <c:pt idx="622" formatCode="General">
                  <c:v>1.244</c:v>
                </c:pt>
                <c:pt idx="623" formatCode="General">
                  <c:v>1.246</c:v>
                </c:pt>
                <c:pt idx="624" formatCode="General">
                  <c:v>1.248</c:v>
                </c:pt>
                <c:pt idx="625" formatCode="General">
                  <c:v>1.25</c:v>
                </c:pt>
                <c:pt idx="626" formatCode="General">
                  <c:v>1.252</c:v>
                </c:pt>
                <c:pt idx="627" formatCode="General">
                  <c:v>1.254</c:v>
                </c:pt>
                <c:pt idx="628" formatCode="General">
                  <c:v>1.256</c:v>
                </c:pt>
                <c:pt idx="629" formatCode="General">
                  <c:v>1.258</c:v>
                </c:pt>
                <c:pt idx="630" formatCode="General">
                  <c:v>1.26</c:v>
                </c:pt>
                <c:pt idx="631" formatCode="General">
                  <c:v>1.262</c:v>
                </c:pt>
                <c:pt idx="632" formatCode="General">
                  <c:v>1.264</c:v>
                </c:pt>
                <c:pt idx="633" formatCode="General">
                  <c:v>1.266</c:v>
                </c:pt>
                <c:pt idx="634" formatCode="General">
                  <c:v>1.268</c:v>
                </c:pt>
                <c:pt idx="635" formatCode="General">
                  <c:v>1.27</c:v>
                </c:pt>
                <c:pt idx="636" formatCode="General">
                  <c:v>1.272</c:v>
                </c:pt>
                <c:pt idx="637" formatCode="General">
                  <c:v>1.274</c:v>
                </c:pt>
                <c:pt idx="638" formatCode="General">
                  <c:v>1.276</c:v>
                </c:pt>
                <c:pt idx="639" formatCode="General">
                  <c:v>1.278</c:v>
                </c:pt>
                <c:pt idx="640" formatCode="General">
                  <c:v>1.28</c:v>
                </c:pt>
                <c:pt idx="641" formatCode="General">
                  <c:v>1.282</c:v>
                </c:pt>
                <c:pt idx="642" formatCode="General">
                  <c:v>1.284</c:v>
                </c:pt>
                <c:pt idx="643" formatCode="General">
                  <c:v>1.286</c:v>
                </c:pt>
                <c:pt idx="644" formatCode="General">
                  <c:v>1.288</c:v>
                </c:pt>
                <c:pt idx="645" formatCode="General">
                  <c:v>1.29</c:v>
                </c:pt>
                <c:pt idx="646" formatCode="General">
                  <c:v>1.292</c:v>
                </c:pt>
                <c:pt idx="647" formatCode="General">
                  <c:v>1.294</c:v>
                </c:pt>
                <c:pt idx="648" formatCode="General">
                  <c:v>1.296</c:v>
                </c:pt>
                <c:pt idx="649" formatCode="General">
                  <c:v>1.298</c:v>
                </c:pt>
                <c:pt idx="650" formatCode="General">
                  <c:v>1.3</c:v>
                </c:pt>
                <c:pt idx="651" formatCode="General">
                  <c:v>1.302</c:v>
                </c:pt>
                <c:pt idx="652" formatCode="General">
                  <c:v>1.304</c:v>
                </c:pt>
                <c:pt idx="653" formatCode="General">
                  <c:v>1.306</c:v>
                </c:pt>
                <c:pt idx="654" formatCode="General">
                  <c:v>1.3080000000000001</c:v>
                </c:pt>
                <c:pt idx="655" formatCode="General">
                  <c:v>1.31</c:v>
                </c:pt>
                <c:pt idx="656" formatCode="General">
                  <c:v>1.3120000000000001</c:v>
                </c:pt>
                <c:pt idx="657" formatCode="General">
                  <c:v>1.3140000000000001</c:v>
                </c:pt>
                <c:pt idx="658" formatCode="General">
                  <c:v>1.3160000000000001</c:v>
                </c:pt>
                <c:pt idx="659" formatCode="General">
                  <c:v>1.3180000000000001</c:v>
                </c:pt>
                <c:pt idx="660" formatCode="General">
                  <c:v>1.32</c:v>
                </c:pt>
                <c:pt idx="661" formatCode="General">
                  <c:v>1.3220000000000001</c:v>
                </c:pt>
                <c:pt idx="662" formatCode="General">
                  <c:v>1.3240000000000001</c:v>
                </c:pt>
                <c:pt idx="663" formatCode="General">
                  <c:v>1.3260000000000001</c:v>
                </c:pt>
                <c:pt idx="664" formatCode="General">
                  <c:v>1.3280000000000001</c:v>
                </c:pt>
                <c:pt idx="665" formatCode="General">
                  <c:v>1.33</c:v>
                </c:pt>
                <c:pt idx="666" formatCode="General">
                  <c:v>1.3320000000000001</c:v>
                </c:pt>
                <c:pt idx="667" formatCode="General">
                  <c:v>1.3340000000000001</c:v>
                </c:pt>
                <c:pt idx="668" formatCode="General">
                  <c:v>1.3360000000000001</c:v>
                </c:pt>
                <c:pt idx="669" formatCode="General">
                  <c:v>1.3380000000000001</c:v>
                </c:pt>
                <c:pt idx="670" formatCode="General">
                  <c:v>1.34</c:v>
                </c:pt>
                <c:pt idx="671" formatCode="General">
                  <c:v>1.3420000000000001</c:v>
                </c:pt>
                <c:pt idx="672" formatCode="General">
                  <c:v>1.3440000000000001</c:v>
                </c:pt>
                <c:pt idx="673" formatCode="General">
                  <c:v>1.3460000000000001</c:v>
                </c:pt>
                <c:pt idx="674" formatCode="General">
                  <c:v>1.3480000000000001</c:v>
                </c:pt>
                <c:pt idx="675" formatCode="General">
                  <c:v>1.35</c:v>
                </c:pt>
                <c:pt idx="676" formatCode="General">
                  <c:v>1.3520000000000001</c:v>
                </c:pt>
                <c:pt idx="677" formatCode="General">
                  <c:v>1.3540000000000001</c:v>
                </c:pt>
                <c:pt idx="678" formatCode="General">
                  <c:v>1.3560000000000001</c:v>
                </c:pt>
                <c:pt idx="679" formatCode="General">
                  <c:v>1.3580000000000001</c:v>
                </c:pt>
                <c:pt idx="680" formatCode="General">
                  <c:v>1.36</c:v>
                </c:pt>
                <c:pt idx="681" formatCode="General">
                  <c:v>1.3620000000000001</c:v>
                </c:pt>
                <c:pt idx="682" formatCode="General">
                  <c:v>1.3640000000000001</c:v>
                </c:pt>
                <c:pt idx="683" formatCode="General">
                  <c:v>1.3660000000000001</c:v>
                </c:pt>
                <c:pt idx="684" formatCode="General">
                  <c:v>1.3680000000000001</c:v>
                </c:pt>
                <c:pt idx="685" formatCode="General">
                  <c:v>1.37</c:v>
                </c:pt>
                <c:pt idx="686" formatCode="General">
                  <c:v>1.3720000000000001</c:v>
                </c:pt>
                <c:pt idx="687" formatCode="General">
                  <c:v>1.3740000000000001</c:v>
                </c:pt>
                <c:pt idx="688" formatCode="General">
                  <c:v>1.3759999999999999</c:v>
                </c:pt>
                <c:pt idx="689" formatCode="General">
                  <c:v>1.3779999999999999</c:v>
                </c:pt>
                <c:pt idx="690" formatCode="General">
                  <c:v>1.38</c:v>
                </c:pt>
                <c:pt idx="691" formatCode="General">
                  <c:v>1.3819999999999999</c:v>
                </c:pt>
                <c:pt idx="692" formatCode="General">
                  <c:v>1.3839999999999999</c:v>
                </c:pt>
                <c:pt idx="693" formatCode="General">
                  <c:v>1.3859999999999999</c:v>
                </c:pt>
                <c:pt idx="694" formatCode="General">
                  <c:v>1.3879999999999999</c:v>
                </c:pt>
                <c:pt idx="695" formatCode="General">
                  <c:v>1.39</c:v>
                </c:pt>
                <c:pt idx="696" formatCode="General">
                  <c:v>1.3919999999999999</c:v>
                </c:pt>
                <c:pt idx="697" formatCode="General">
                  <c:v>1.3939999999999999</c:v>
                </c:pt>
                <c:pt idx="698" formatCode="General">
                  <c:v>1.3959999999999999</c:v>
                </c:pt>
                <c:pt idx="699" formatCode="General">
                  <c:v>1.3979999999999999</c:v>
                </c:pt>
                <c:pt idx="700" formatCode="General">
                  <c:v>1.4</c:v>
                </c:pt>
                <c:pt idx="701" formatCode="General">
                  <c:v>1.4019999999999999</c:v>
                </c:pt>
                <c:pt idx="702" formatCode="General">
                  <c:v>1.4039999999999999</c:v>
                </c:pt>
                <c:pt idx="703" formatCode="General">
                  <c:v>1.4059999999999999</c:v>
                </c:pt>
                <c:pt idx="704" formatCode="General">
                  <c:v>1.4079999999999999</c:v>
                </c:pt>
                <c:pt idx="705" formatCode="General">
                  <c:v>1.41</c:v>
                </c:pt>
                <c:pt idx="706" formatCode="General">
                  <c:v>1.4119999999999999</c:v>
                </c:pt>
                <c:pt idx="707" formatCode="General">
                  <c:v>1.4139999999999999</c:v>
                </c:pt>
                <c:pt idx="708" formatCode="General">
                  <c:v>1.4159999999999999</c:v>
                </c:pt>
                <c:pt idx="709" formatCode="General">
                  <c:v>1.4179999999999999</c:v>
                </c:pt>
                <c:pt idx="710" formatCode="General">
                  <c:v>1.42</c:v>
                </c:pt>
                <c:pt idx="711" formatCode="General">
                  <c:v>1.4219999999999999</c:v>
                </c:pt>
                <c:pt idx="712" formatCode="General">
                  <c:v>1.4239999999999999</c:v>
                </c:pt>
                <c:pt idx="713" formatCode="General">
                  <c:v>1.4259999999999999</c:v>
                </c:pt>
                <c:pt idx="714" formatCode="General">
                  <c:v>1.4279999999999999</c:v>
                </c:pt>
                <c:pt idx="715" formatCode="General">
                  <c:v>1.43</c:v>
                </c:pt>
                <c:pt idx="716" formatCode="General">
                  <c:v>1.4319999999999999</c:v>
                </c:pt>
                <c:pt idx="717" formatCode="General">
                  <c:v>1.4339999999999999</c:v>
                </c:pt>
                <c:pt idx="718" formatCode="General">
                  <c:v>1.4359999999999999</c:v>
                </c:pt>
                <c:pt idx="719" formatCode="General">
                  <c:v>1.4379999999999999</c:v>
                </c:pt>
                <c:pt idx="720" formatCode="General">
                  <c:v>1.44</c:v>
                </c:pt>
                <c:pt idx="721" formatCode="General">
                  <c:v>1.4419999999999999</c:v>
                </c:pt>
                <c:pt idx="722" formatCode="General">
                  <c:v>1.444</c:v>
                </c:pt>
                <c:pt idx="723" formatCode="General">
                  <c:v>1.446</c:v>
                </c:pt>
                <c:pt idx="724" formatCode="General">
                  <c:v>1.448</c:v>
                </c:pt>
                <c:pt idx="725" formatCode="General">
                  <c:v>1.45</c:v>
                </c:pt>
                <c:pt idx="726" formatCode="General">
                  <c:v>1.452</c:v>
                </c:pt>
                <c:pt idx="727" formatCode="General">
                  <c:v>1.454</c:v>
                </c:pt>
                <c:pt idx="728" formatCode="General">
                  <c:v>1.456</c:v>
                </c:pt>
                <c:pt idx="729" formatCode="General">
                  <c:v>1.458</c:v>
                </c:pt>
                <c:pt idx="730" formatCode="General">
                  <c:v>1.46</c:v>
                </c:pt>
                <c:pt idx="731" formatCode="General">
                  <c:v>1.462</c:v>
                </c:pt>
                <c:pt idx="732" formatCode="General">
                  <c:v>1.464</c:v>
                </c:pt>
                <c:pt idx="733" formatCode="General">
                  <c:v>1.466</c:v>
                </c:pt>
                <c:pt idx="734" formatCode="General">
                  <c:v>1.468</c:v>
                </c:pt>
                <c:pt idx="735" formatCode="General">
                  <c:v>1.47</c:v>
                </c:pt>
                <c:pt idx="736" formatCode="General">
                  <c:v>1.472</c:v>
                </c:pt>
                <c:pt idx="737" formatCode="General">
                  <c:v>1.474</c:v>
                </c:pt>
                <c:pt idx="738" formatCode="General">
                  <c:v>1.476</c:v>
                </c:pt>
                <c:pt idx="739" formatCode="General">
                  <c:v>1.478</c:v>
                </c:pt>
                <c:pt idx="740" formatCode="General">
                  <c:v>1.48</c:v>
                </c:pt>
                <c:pt idx="741" formatCode="General">
                  <c:v>1.482</c:v>
                </c:pt>
                <c:pt idx="742" formatCode="General">
                  <c:v>1.484</c:v>
                </c:pt>
                <c:pt idx="743" formatCode="General">
                  <c:v>1.486</c:v>
                </c:pt>
                <c:pt idx="744" formatCode="General">
                  <c:v>1.488</c:v>
                </c:pt>
                <c:pt idx="745" formatCode="General">
                  <c:v>1.49</c:v>
                </c:pt>
                <c:pt idx="746" formatCode="General">
                  <c:v>1.492</c:v>
                </c:pt>
                <c:pt idx="747" formatCode="General">
                  <c:v>1.494</c:v>
                </c:pt>
                <c:pt idx="748" formatCode="General">
                  <c:v>1.496</c:v>
                </c:pt>
                <c:pt idx="749" formatCode="General">
                  <c:v>1.498</c:v>
                </c:pt>
                <c:pt idx="750" formatCode="General">
                  <c:v>1.5</c:v>
                </c:pt>
                <c:pt idx="751" formatCode="General">
                  <c:v>1.502</c:v>
                </c:pt>
                <c:pt idx="752" formatCode="General">
                  <c:v>1.504</c:v>
                </c:pt>
                <c:pt idx="753" formatCode="General">
                  <c:v>1.506</c:v>
                </c:pt>
                <c:pt idx="754" formatCode="General">
                  <c:v>1.508</c:v>
                </c:pt>
                <c:pt idx="755" formatCode="General">
                  <c:v>1.51</c:v>
                </c:pt>
                <c:pt idx="756" formatCode="General">
                  <c:v>1.512</c:v>
                </c:pt>
                <c:pt idx="757" formatCode="General">
                  <c:v>1.514</c:v>
                </c:pt>
                <c:pt idx="758" formatCode="General">
                  <c:v>1.516</c:v>
                </c:pt>
                <c:pt idx="759" formatCode="General">
                  <c:v>1.518</c:v>
                </c:pt>
                <c:pt idx="760" formatCode="General">
                  <c:v>1.52</c:v>
                </c:pt>
                <c:pt idx="761" formatCode="General">
                  <c:v>1.522</c:v>
                </c:pt>
                <c:pt idx="762" formatCode="General">
                  <c:v>1.524</c:v>
                </c:pt>
                <c:pt idx="763" formatCode="General">
                  <c:v>1.526</c:v>
                </c:pt>
                <c:pt idx="764" formatCode="General">
                  <c:v>1.528</c:v>
                </c:pt>
                <c:pt idx="765" formatCode="General">
                  <c:v>1.53</c:v>
                </c:pt>
                <c:pt idx="766" formatCode="General">
                  <c:v>1.532</c:v>
                </c:pt>
                <c:pt idx="767" formatCode="General">
                  <c:v>1.534</c:v>
                </c:pt>
                <c:pt idx="768" formatCode="General">
                  <c:v>1.536</c:v>
                </c:pt>
                <c:pt idx="769" formatCode="General">
                  <c:v>1.538</c:v>
                </c:pt>
                <c:pt idx="770" formatCode="General">
                  <c:v>1.54</c:v>
                </c:pt>
                <c:pt idx="771" formatCode="General">
                  <c:v>1.542</c:v>
                </c:pt>
                <c:pt idx="772" formatCode="General">
                  <c:v>1.544</c:v>
                </c:pt>
                <c:pt idx="773" formatCode="General">
                  <c:v>1.546</c:v>
                </c:pt>
                <c:pt idx="774" formatCode="General">
                  <c:v>1.548</c:v>
                </c:pt>
                <c:pt idx="775" formatCode="General">
                  <c:v>1.55</c:v>
                </c:pt>
                <c:pt idx="776" formatCode="General">
                  <c:v>1.552</c:v>
                </c:pt>
                <c:pt idx="777" formatCode="General">
                  <c:v>1.554</c:v>
                </c:pt>
                <c:pt idx="778" formatCode="General">
                  <c:v>1.556</c:v>
                </c:pt>
                <c:pt idx="779" formatCode="General">
                  <c:v>1.5580000000000001</c:v>
                </c:pt>
                <c:pt idx="780" formatCode="General">
                  <c:v>1.56</c:v>
                </c:pt>
                <c:pt idx="781" formatCode="General">
                  <c:v>1.5620000000000001</c:v>
                </c:pt>
                <c:pt idx="782" formatCode="General">
                  <c:v>1.5640000000000001</c:v>
                </c:pt>
                <c:pt idx="783" formatCode="General">
                  <c:v>1.5660000000000001</c:v>
                </c:pt>
                <c:pt idx="784" formatCode="General">
                  <c:v>1.5680000000000001</c:v>
                </c:pt>
                <c:pt idx="785" formatCode="General">
                  <c:v>1.57</c:v>
                </c:pt>
                <c:pt idx="786" formatCode="General">
                  <c:v>1.5720000000000001</c:v>
                </c:pt>
                <c:pt idx="787" formatCode="General">
                  <c:v>1.5740000000000001</c:v>
                </c:pt>
                <c:pt idx="788" formatCode="General">
                  <c:v>1.5760000000000001</c:v>
                </c:pt>
                <c:pt idx="789" formatCode="General">
                  <c:v>1.5780000000000001</c:v>
                </c:pt>
                <c:pt idx="790" formatCode="General">
                  <c:v>1.58</c:v>
                </c:pt>
                <c:pt idx="791" formatCode="General">
                  <c:v>1.5820000000000001</c:v>
                </c:pt>
                <c:pt idx="792" formatCode="General">
                  <c:v>1.5840000000000001</c:v>
                </c:pt>
                <c:pt idx="793" formatCode="General">
                  <c:v>1.5860000000000001</c:v>
                </c:pt>
                <c:pt idx="794" formatCode="General">
                  <c:v>1.5880000000000001</c:v>
                </c:pt>
                <c:pt idx="795" formatCode="General">
                  <c:v>1.59</c:v>
                </c:pt>
                <c:pt idx="796" formatCode="General">
                  <c:v>1.5920000000000001</c:v>
                </c:pt>
                <c:pt idx="797" formatCode="General">
                  <c:v>1.5940000000000001</c:v>
                </c:pt>
                <c:pt idx="798" formatCode="General">
                  <c:v>1.5960000000000001</c:v>
                </c:pt>
                <c:pt idx="799" formatCode="General">
                  <c:v>1.5980000000000001</c:v>
                </c:pt>
                <c:pt idx="800" formatCode="General">
                  <c:v>1.6</c:v>
                </c:pt>
                <c:pt idx="801" formatCode="General">
                  <c:v>1.6020000000000001</c:v>
                </c:pt>
                <c:pt idx="802" formatCode="General">
                  <c:v>1.6040000000000001</c:v>
                </c:pt>
                <c:pt idx="803" formatCode="General">
                  <c:v>1.6060000000000001</c:v>
                </c:pt>
                <c:pt idx="804" formatCode="General">
                  <c:v>1.6080000000000001</c:v>
                </c:pt>
                <c:pt idx="805" formatCode="General">
                  <c:v>1.61</c:v>
                </c:pt>
                <c:pt idx="806" formatCode="General">
                  <c:v>1.6120000000000001</c:v>
                </c:pt>
                <c:pt idx="807" formatCode="General">
                  <c:v>1.6140000000000001</c:v>
                </c:pt>
                <c:pt idx="808" formatCode="General">
                  <c:v>1.6160000000000001</c:v>
                </c:pt>
                <c:pt idx="809" formatCode="General">
                  <c:v>1.6180000000000001</c:v>
                </c:pt>
                <c:pt idx="810" formatCode="General">
                  <c:v>1.62</c:v>
                </c:pt>
                <c:pt idx="811" formatCode="General">
                  <c:v>1.6220000000000001</c:v>
                </c:pt>
                <c:pt idx="812" formatCode="General">
                  <c:v>1.6240000000000001</c:v>
                </c:pt>
                <c:pt idx="813" formatCode="General">
                  <c:v>1.6259999999999999</c:v>
                </c:pt>
                <c:pt idx="814" formatCode="General">
                  <c:v>1.6279999999999999</c:v>
                </c:pt>
                <c:pt idx="815" formatCode="General">
                  <c:v>1.63</c:v>
                </c:pt>
                <c:pt idx="816" formatCode="General">
                  <c:v>1.6319999999999999</c:v>
                </c:pt>
                <c:pt idx="817" formatCode="General">
                  <c:v>1.6339999999999999</c:v>
                </c:pt>
                <c:pt idx="818" formatCode="General">
                  <c:v>1.6359999999999999</c:v>
                </c:pt>
                <c:pt idx="819" formatCode="General">
                  <c:v>1.6379999999999999</c:v>
                </c:pt>
                <c:pt idx="820" formatCode="General">
                  <c:v>1.64</c:v>
                </c:pt>
                <c:pt idx="821" formatCode="General">
                  <c:v>1.6419999999999999</c:v>
                </c:pt>
                <c:pt idx="822" formatCode="General">
                  <c:v>1.6439999999999999</c:v>
                </c:pt>
                <c:pt idx="823" formatCode="General">
                  <c:v>1.6459999999999999</c:v>
                </c:pt>
                <c:pt idx="824" formatCode="General">
                  <c:v>1.6479999999999999</c:v>
                </c:pt>
                <c:pt idx="825" formatCode="General">
                  <c:v>1.65</c:v>
                </c:pt>
                <c:pt idx="826" formatCode="General">
                  <c:v>1.6519999999999999</c:v>
                </c:pt>
                <c:pt idx="827" formatCode="General">
                  <c:v>1.6539999999999999</c:v>
                </c:pt>
                <c:pt idx="828" formatCode="General">
                  <c:v>1.6559999999999999</c:v>
                </c:pt>
                <c:pt idx="829" formatCode="General">
                  <c:v>1.6579999999999999</c:v>
                </c:pt>
                <c:pt idx="830" formatCode="General">
                  <c:v>1.66</c:v>
                </c:pt>
                <c:pt idx="831" formatCode="General">
                  <c:v>1.6619999999999999</c:v>
                </c:pt>
                <c:pt idx="832" formatCode="General">
                  <c:v>1.6639999999999999</c:v>
                </c:pt>
                <c:pt idx="833" formatCode="General">
                  <c:v>1.6659999999999999</c:v>
                </c:pt>
                <c:pt idx="834" formatCode="General">
                  <c:v>1.6679999999999999</c:v>
                </c:pt>
                <c:pt idx="835" formatCode="General">
                  <c:v>1.67</c:v>
                </c:pt>
                <c:pt idx="836" formatCode="General">
                  <c:v>1.6719999999999999</c:v>
                </c:pt>
                <c:pt idx="837" formatCode="General">
                  <c:v>1.6739999999999999</c:v>
                </c:pt>
                <c:pt idx="838" formatCode="General">
                  <c:v>1.6759999999999999</c:v>
                </c:pt>
                <c:pt idx="839" formatCode="General">
                  <c:v>1.6779999999999999</c:v>
                </c:pt>
                <c:pt idx="840" formatCode="General">
                  <c:v>1.68</c:v>
                </c:pt>
                <c:pt idx="841" formatCode="General">
                  <c:v>1.6819999999999999</c:v>
                </c:pt>
                <c:pt idx="842" formatCode="General">
                  <c:v>1.6839999999999999</c:v>
                </c:pt>
                <c:pt idx="843" formatCode="General">
                  <c:v>1.6859999999999999</c:v>
                </c:pt>
                <c:pt idx="844" formatCode="General">
                  <c:v>1.6879999999999999</c:v>
                </c:pt>
                <c:pt idx="845" formatCode="General">
                  <c:v>1.69</c:v>
                </c:pt>
                <c:pt idx="846" formatCode="General">
                  <c:v>1.6919999999999999</c:v>
                </c:pt>
                <c:pt idx="847" formatCode="General">
                  <c:v>1.694</c:v>
                </c:pt>
                <c:pt idx="848" formatCode="General">
                  <c:v>1.696</c:v>
                </c:pt>
                <c:pt idx="849" formatCode="General">
                  <c:v>1.698</c:v>
                </c:pt>
                <c:pt idx="850" formatCode="General">
                  <c:v>1.7</c:v>
                </c:pt>
                <c:pt idx="851" formatCode="General">
                  <c:v>1.702</c:v>
                </c:pt>
                <c:pt idx="852" formatCode="General">
                  <c:v>1.704</c:v>
                </c:pt>
                <c:pt idx="853" formatCode="General">
                  <c:v>1.706</c:v>
                </c:pt>
                <c:pt idx="854" formatCode="General">
                  <c:v>1.708</c:v>
                </c:pt>
                <c:pt idx="855" formatCode="General">
                  <c:v>1.71</c:v>
                </c:pt>
                <c:pt idx="856" formatCode="General">
                  <c:v>1.712</c:v>
                </c:pt>
                <c:pt idx="857" formatCode="General">
                  <c:v>1.714</c:v>
                </c:pt>
                <c:pt idx="858" formatCode="General">
                  <c:v>1.716</c:v>
                </c:pt>
                <c:pt idx="859" formatCode="General">
                  <c:v>1.718</c:v>
                </c:pt>
                <c:pt idx="860" formatCode="General">
                  <c:v>1.72</c:v>
                </c:pt>
                <c:pt idx="861" formatCode="General">
                  <c:v>1.722</c:v>
                </c:pt>
                <c:pt idx="862" formatCode="General">
                  <c:v>1.724</c:v>
                </c:pt>
                <c:pt idx="863" formatCode="General">
                  <c:v>1.726</c:v>
                </c:pt>
                <c:pt idx="864" formatCode="General">
                  <c:v>1.728</c:v>
                </c:pt>
                <c:pt idx="865" formatCode="General">
                  <c:v>1.73</c:v>
                </c:pt>
                <c:pt idx="866" formatCode="General">
                  <c:v>1.732</c:v>
                </c:pt>
                <c:pt idx="867" formatCode="General">
                  <c:v>1.734</c:v>
                </c:pt>
                <c:pt idx="868" formatCode="General">
                  <c:v>1.736</c:v>
                </c:pt>
                <c:pt idx="869" formatCode="General">
                  <c:v>1.738</c:v>
                </c:pt>
                <c:pt idx="870" formatCode="General">
                  <c:v>1.74</c:v>
                </c:pt>
                <c:pt idx="871" formatCode="General">
                  <c:v>1.742</c:v>
                </c:pt>
                <c:pt idx="872" formatCode="General">
                  <c:v>1.744</c:v>
                </c:pt>
                <c:pt idx="873" formatCode="General">
                  <c:v>1.746</c:v>
                </c:pt>
                <c:pt idx="874" formatCode="General">
                  <c:v>1.748</c:v>
                </c:pt>
                <c:pt idx="875" formatCode="General">
                  <c:v>1.75</c:v>
                </c:pt>
                <c:pt idx="876" formatCode="General">
                  <c:v>1.752</c:v>
                </c:pt>
                <c:pt idx="877" formatCode="General">
                  <c:v>1.754</c:v>
                </c:pt>
                <c:pt idx="878" formatCode="General">
                  <c:v>1.756</c:v>
                </c:pt>
                <c:pt idx="879" formatCode="General">
                  <c:v>1.758</c:v>
                </c:pt>
                <c:pt idx="880" formatCode="General">
                  <c:v>1.76</c:v>
                </c:pt>
                <c:pt idx="881" formatCode="General">
                  <c:v>1.762</c:v>
                </c:pt>
                <c:pt idx="882" formatCode="General">
                  <c:v>1.764</c:v>
                </c:pt>
                <c:pt idx="883" formatCode="General">
                  <c:v>1.766</c:v>
                </c:pt>
                <c:pt idx="884" formatCode="General">
                  <c:v>1.768</c:v>
                </c:pt>
                <c:pt idx="885" formatCode="General">
                  <c:v>1.77</c:v>
                </c:pt>
                <c:pt idx="886" formatCode="General">
                  <c:v>1.772</c:v>
                </c:pt>
                <c:pt idx="887" formatCode="General">
                  <c:v>1.774</c:v>
                </c:pt>
                <c:pt idx="888" formatCode="General">
                  <c:v>1.776</c:v>
                </c:pt>
                <c:pt idx="889" formatCode="General">
                  <c:v>1.778</c:v>
                </c:pt>
                <c:pt idx="890" formatCode="General">
                  <c:v>1.78</c:v>
                </c:pt>
                <c:pt idx="891" formatCode="General">
                  <c:v>1.782</c:v>
                </c:pt>
                <c:pt idx="892" formatCode="General">
                  <c:v>1.784</c:v>
                </c:pt>
                <c:pt idx="893" formatCode="General">
                  <c:v>1.786</c:v>
                </c:pt>
                <c:pt idx="894" formatCode="General">
                  <c:v>1.788</c:v>
                </c:pt>
                <c:pt idx="895" formatCode="General">
                  <c:v>1.79</c:v>
                </c:pt>
                <c:pt idx="896" formatCode="General">
                  <c:v>1.792</c:v>
                </c:pt>
                <c:pt idx="897" formatCode="General">
                  <c:v>1.794</c:v>
                </c:pt>
                <c:pt idx="898" formatCode="General">
                  <c:v>1.796</c:v>
                </c:pt>
                <c:pt idx="899" formatCode="General">
                  <c:v>1.798</c:v>
                </c:pt>
                <c:pt idx="900" formatCode="General">
                  <c:v>1.8</c:v>
                </c:pt>
                <c:pt idx="901" formatCode="General">
                  <c:v>1.802</c:v>
                </c:pt>
                <c:pt idx="902" formatCode="General">
                  <c:v>1.804</c:v>
                </c:pt>
                <c:pt idx="903" formatCode="General">
                  <c:v>1.806</c:v>
                </c:pt>
                <c:pt idx="904" formatCode="General">
                  <c:v>1.8080000000000001</c:v>
                </c:pt>
                <c:pt idx="905" formatCode="General">
                  <c:v>1.81</c:v>
                </c:pt>
                <c:pt idx="906" formatCode="General">
                  <c:v>1.8120000000000001</c:v>
                </c:pt>
                <c:pt idx="907" formatCode="General">
                  <c:v>1.8140000000000001</c:v>
                </c:pt>
                <c:pt idx="908" formatCode="General">
                  <c:v>1.8160000000000001</c:v>
                </c:pt>
                <c:pt idx="909" formatCode="General">
                  <c:v>1.8180000000000001</c:v>
                </c:pt>
                <c:pt idx="910" formatCode="General">
                  <c:v>1.82</c:v>
                </c:pt>
                <c:pt idx="911" formatCode="General">
                  <c:v>1.8220000000000001</c:v>
                </c:pt>
                <c:pt idx="912" formatCode="General">
                  <c:v>1.8240000000000001</c:v>
                </c:pt>
                <c:pt idx="913" formatCode="General">
                  <c:v>1.8260000000000001</c:v>
                </c:pt>
                <c:pt idx="914" formatCode="General">
                  <c:v>1.8280000000000001</c:v>
                </c:pt>
                <c:pt idx="915" formatCode="General">
                  <c:v>1.83</c:v>
                </c:pt>
                <c:pt idx="916" formatCode="General">
                  <c:v>1.8320000000000001</c:v>
                </c:pt>
                <c:pt idx="917" formatCode="General">
                  <c:v>1.8340000000000001</c:v>
                </c:pt>
                <c:pt idx="918" formatCode="General">
                  <c:v>1.8360000000000001</c:v>
                </c:pt>
                <c:pt idx="919" formatCode="General">
                  <c:v>1.8380000000000001</c:v>
                </c:pt>
                <c:pt idx="920" formatCode="General">
                  <c:v>1.84</c:v>
                </c:pt>
                <c:pt idx="921" formatCode="General">
                  <c:v>1.8420000000000001</c:v>
                </c:pt>
                <c:pt idx="922" formatCode="General">
                  <c:v>1.8440000000000001</c:v>
                </c:pt>
                <c:pt idx="923" formatCode="General">
                  <c:v>1.8460000000000001</c:v>
                </c:pt>
                <c:pt idx="924" formatCode="General">
                  <c:v>1.8480000000000001</c:v>
                </c:pt>
                <c:pt idx="925" formatCode="General">
                  <c:v>1.85</c:v>
                </c:pt>
                <c:pt idx="926" formatCode="General">
                  <c:v>1.8520000000000001</c:v>
                </c:pt>
                <c:pt idx="927" formatCode="General">
                  <c:v>1.8540000000000001</c:v>
                </c:pt>
                <c:pt idx="928" formatCode="General">
                  <c:v>1.8560000000000001</c:v>
                </c:pt>
                <c:pt idx="929" formatCode="General">
                  <c:v>1.8580000000000001</c:v>
                </c:pt>
                <c:pt idx="930" formatCode="General">
                  <c:v>1.86</c:v>
                </c:pt>
                <c:pt idx="931" formatCode="General">
                  <c:v>1.8620000000000001</c:v>
                </c:pt>
                <c:pt idx="932" formatCode="General">
                  <c:v>1.8640000000000001</c:v>
                </c:pt>
                <c:pt idx="933" formatCode="General">
                  <c:v>1.8660000000000001</c:v>
                </c:pt>
                <c:pt idx="934" formatCode="General">
                  <c:v>1.8680000000000001</c:v>
                </c:pt>
                <c:pt idx="935" formatCode="General">
                  <c:v>1.87</c:v>
                </c:pt>
                <c:pt idx="936" formatCode="General">
                  <c:v>1.8720000000000001</c:v>
                </c:pt>
                <c:pt idx="937" formatCode="General">
                  <c:v>1.8740000000000001</c:v>
                </c:pt>
                <c:pt idx="938" formatCode="General">
                  <c:v>1.8759999999999999</c:v>
                </c:pt>
                <c:pt idx="939" formatCode="General">
                  <c:v>1.8779999999999999</c:v>
                </c:pt>
                <c:pt idx="940" formatCode="General">
                  <c:v>1.88</c:v>
                </c:pt>
                <c:pt idx="941" formatCode="General">
                  <c:v>1.8819999999999999</c:v>
                </c:pt>
                <c:pt idx="942" formatCode="General">
                  <c:v>1.8839999999999999</c:v>
                </c:pt>
                <c:pt idx="943" formatCode="General">
                  <c:v>1.8859999999999999</c:v>
                </c:pt>
                <c:pt idx="944" formatCode="General">
                  <c:v>1.8879999999999999</c:v>
                </c:pt>
                <c:pt idx="945" formatCode="General">
                  <c:v>1.89</c:v>
                </c:pt>
                <c:pt idx="946" formatCode="General">
                  <c:v>1.8919999999999999</c:v>
                </c:pt>
                <c:pt idx="947" formatCode="General">
                  <c:v>1.8939999999999999</c:v>
                </c:pt>
                <c:pt idx="948" formatCode="General">
                  <c:v>1.8959999999999999</c:v>
                </c:pt>
                <c:pt idx="949" formatCode="General">
                  <c:v>1.8979999999999999</c:v>
                </c:pt>
                <c:pt idx="950" formatCode="General">
                  <c:v>1.9</c:v>
                </c:pt>
                <c:pt idx="951" formatCode="General">
                  <c:v>1.9019999999999999</c:v>
                </c:pt>
                <c:pt idx="952" formatCode="General">
                  <c:v>1.9039999999999999</c:v>
                </c:pt>
                <c:pt idx="953" formatCode="General">
                  <c:v>1.9059999999999999</c:v>
                </c:pt>
                <c:pt idx="954" formatCode="General">
                  <c:v>1.9079999999999999</c:v>
                </c:pt>
                <c:pt idx="955" formatCode="General">
                  <c:v>1.91</c:v>
                </c:pt>
                <c:pt idx="956" formatCode="General">
                  <c:v>1.9119999999999999</c:v>
                </c:pt>
                <c:pt idx="957" formatCode="General">
                  <c:v>1.9139999999999999</c:v>
                </c:pt>
                <c:pt idx="958" formatCode="General">
                  <c:v>1.9159999999999999</c:v>
                </c:pt>
                <c:pt idx="959" formatCode="General">
                  <c:v>1.9179999999999999</c:v>
                </c:pt>
                <c:pt idx="960" formatCode="General">
                  <c:v>1.92</c:v>
                </c:pt>
                <c:pt idx="961" formatCode="General">
                  <c:v>1.9219999999999999</c:v>
                </c:pt>
                <c:pt idx="962" formatCode="General">
                  <c:v>1.9239999999999999</c:v>
                </c:pt>
                <c:pt idx="963" formatCode="General">
                  <c:v>1.9259999999999999</c:v>
                </c:pt>
                <c:pt idx="964" formatCode="General">
                  <c:v>1.9279999999999999</c:v>
                </c:pt>
                <c:pt idx="965" formatCode="General">
                  <c:v>1.93</c:v>
                </c:pt>
                <c:pt idx="966" formatCode="General">
                  <c:v>1.9319999999999999</c:v>
                </c:pt>
                <c:pt idx="967" formatCode="General">
                  <c:v>1.9339999999999999</c:v>
                </c:pt>
                <c:pt idx="968" formatCode="General">
                  <c:v>1.9359999999999999</c:v>
                </c:pt>
                <c:pt idx="969" formatCode="General">
                  <c:v>1.9379999999999999</c:v>
                </c:pt>
                <c:pt idx="970" formatCode="General">
                  <c:v>1.94</c:v>
                </c:pt>
                <c:pt idx="971" formatCode="General">
                  <c:v>1.9419999999999999</c:v>
                </c:pt>
                <c:pt idx="972" formatCode="General">
                  <c:v>1.944</c:v>
                </c:pt>
                <c:pt idx="973" formatCode="General">
                  <c:v>1.946</c:v>
                </c:pt>
                <c:pt idx="974" formatCode="General">
                  <c:v>1.948</c:v>
                </c:pt>
                <c:pt idx="975" formatCode="General">
                  <c:v>1.95</c:v>
                </c:pt>
                <c:pt idx="976" formatCode="General">
                  <c:v>1.952</c:v>
                </c:pt>
                <c:pt idx="977" formatCode="General">
                  <c:v>1.954</c:v>
                </c:pt>
                <c:pt idx="978" formatCode="General">
                  <c:v>1.956</c:v>
                </c:pt>
                <c:pt idx="979" formatCode="General">
                  <c:v>1.958</c:v>
                </c:pt>
                <c:pt idx="980" formatCode="General">
                  <c:v>1.96</c:v>
                </c:pt>
                <c:pt idx="981" formatCode="General">
                  <c:v>1.962</c:v>
                </c:pt>
                <c:pt idx="982" formatCode="General">
                  <c:v>1.964</c:v>
                </c:pt>
                <c:pt idx="983" formatCode="General">
                  <c:v>1.966</c:v>
                </c:pt>
                <c:pt idx="984" formatCode="General">
                  <c:v>1.968</c:v>
                </c:pt>
                <c:pt idx="985" formatCode="General">
                  <c:v>1.97</c:v>
                </c:pt>
                <c:pt idx="986" formatCode="General">
                  <c:v>1.972</c:v>
                </c:pt>
                <c:pt idx="987" formatCode="General">
                  <c:v>1.974</c:v>
                </c:pt>
                <c:pt idx="988" formatCode="General">
                  <c:v>1.976</c:v>
                </c:pt>
                <c:pt idx="989" formatCode="General">
                  <c:v>1.978</c:v>
                </c:pt>
                <c:pt idx="990" formatCode="General">
                  <c:v>1.98</c:v>
                </c:pt>
                <c:pt idx="991" formatCode="General">
                  <c:v>1.982</c:v>
                </c:pt>
                <c:pt idx="992" formatCode="General">
                  <c:v>1.984</c:v>
                </c:pt>
                <c:pt idx="993" formatCode="General">
                  <c:v>1.986</c:v>
                </c:pt>
                <c:pt idx="994" formatCode="General">
                  <c:v>1.988</c:v>
                </c:pt>
                <c:pt idx="995" formatCode="General">
                  <c:v>1.99</c:v>
                </c:pt>
                <c:pt idx="996" formatCode="General">
                  <c:v>1.992</c:v>
                </c:pt>
                <c:pt idx="997" formatCode="General">
                  <c:v>1.994</c:v>
                </c:pt>
                <c:pt idx="998" formatCode="General">
                  <c:v>1.996</c:v>
                </c:pt>
                <c:pt idx="999" formatCode="General">
                  <c:v>1.998</c:v>
                </c:pt>
                <c:pt idx="1000" formatCode="General">
                  <c:v>2</c:v>
                </c:pt>
                <c:pt idx="1001" formatCode="General">
                  <c:v>2.0019999999999998</c:v>
                </c:pt>
                <c:pt idx="1002" formatCode="General">
                  <c:v>2.004</c:v>
                </c:pt>
                <c:pt idx="1003" formatCode="General">
                  <c:v>2.0059999999999998</c:v>
                </c:pt>
                <c:pt idx="1004" formatCode="General">
                  <c:v>2.008</c:v>
                </c:pt>
                <c:pt idx="1005" formatCode="General">
                  <c:v>2.0099999999999998</c:v>
                </c:pt>
                <c:pt idx="1006" formatCode="General">
                  <c:v>2.012</c:v>
                </c:pt>
                <c:pt idx="1007" formatCode="General">
                  <c:v>2.0139999999999998</c:v>
                </c:pt>
                <c:pt idx="1008" formatCode="General">
                  <c:v>2.016</c:v>
                </c:pt>
                <c:pt idx="1009" formatCode="General">
                  <c:v>2.0179999999999998</c:v>
                </c:pt>
                <c:pt idx="1010" formatCode="General">
                  <c:v>2.02</c:v>
                </c:pt>
                <c:pt idx="1011" formatCode="General">
                  <c:v>2.0219999999999998</c:v>
                </c:pt>
                <c:pt idx="1012" formatCode="General">
                  <c:v>2.024</c:v>
                </c:pt>
                <c:pt idx="1013" formatCode="General">
                  <c:v>2.0259999999999998</c:v>
                </c:pt>
                <c:pt idx="1014" formatCode="General">
                  <c:v>2.028</c:v>
                </c:pt>
                <c:pt idx="1015" formatCode="General">
                  <c:v>2.0299999999999998</c:v>
                </c:pt>
                <c:pt idx="1016" formatCode="General">
                  <c:v>2.032</c:v>
                </c:pt>
                <c:pt idx="1017" formatCode="General">
                  <c:v>2.0339999999999998</c:v>
                </c:pt>
                <c:pt idx="1018" formatCode="General">
                  <c:v>2.036</c:v>
                </c:pt>
                <c:pt idx="1019" formatCode="General">
                  <c:v>2.0379999999999998</c:v>
                </c:pt>
                <c:pt idx="1020" formatCode="General">
                  <c:v>2.04</c:v>
                </c:pt>
                <c:pt idx="1021" formatCode="General">
                  <c:v>2.0419999999999998</c:v>
                </c:pt>
                <c:pt idx="1022" formatCode="General">
                  <c:v>2.044</c:v>
                </c:pt>
                <c:pt idx="1023" formatCode="General">
                  <c:v>2.0459999999999998</c:v>
                </c:pt>
                <c:pt idx="1024" formatCode="General">
                  <c:v>2.048</c:v>
                </c:pt>
                <c:pt idx="1025" formatCode="General">
                  <c:v>2.0499999999999998</c:v>
                </c:pt>
                <c:pt idx="1026" formatCode="General">
                  <c:v>2.052</c:v>
                </c:pt>
                <c:pt idx="1027" formatCode="General">
                  <c:v>2.0539999999999998</c:v>
                </c:pt>
                <c:pt idx="1028" formatCode="General">
                  <c:v>2.056</c:v>
                </c:pt>
                <c:pt idx="1029" formatCode="General">
                  <c:v>2.0579999999999998</c:v>
                </c:pt>
                <c:pt idx="1030" formatCode="General">
                  <c:v>2.06</c:v>
                </c:pt>
                <c:pt idx="1031" formatCode="General">
                  <c:v>2.0619999999999998</c:v>
                </c:pt>
                <c:pt idx="1032" formatCode="General">
                  <c:v>2.0640000000000001</c:v>
                </c:pt>
                <c:pt idx="1033" formatCode="General">
                  <c:v>2.0659999999999998</c:v>
                </c:pt>
                <c:pt idx="1034" formatCode="General">
                  <c:v>2.0680000000000001</c:v>
                </c:pt>
                <c:pt idx="1035" formatCode="General">
                  <c:v>2.0699999999999998</c:v>
                </c:pt>
                <c:pt idx="1036" formatCode="General">
                  <c:v>2.0720000000000001</c:v>
                </c:pt>
                <c:pt idx="1037" formatCode="General">
                  <c:v>2.0739999999999998</c:v>
                </c:pt>
                <c:pt idx="1038" formatCode="General">
                  <c:v>2.0760000000000001</c:v>
                </c:pt>
                <c:pt idx="1039" formatCode="General">
                  <c:v>2.0779999999999998</c:v>
                </c:pt>
                <c:pt idx="1040" formatCode="General">
                  <c:v>2.08</c:v>
                </c:pt>
                <c:pt idx="1041" formatCode="General">
                  <c:v>2.0819999999999999</c:v>
                </c:pt>
                <c:pt idx="1042" formatCode="General">
                  <c:v>2.0840000000000001</c:v>
                </c:pt>
                <c:pt idx="1043" formatCode="General">
                  <c:v>2.0859999999999999</c:v>
                </c:pt>
                <c:pt idx="1044" formatCode="General">
                  <c:v>2.0880000000000001</c:v>
                </c:pt>
                <c:pt idx="1045" formatCode="General">
                  <c:v>2.09</c:v>
                </c:pt>
                <c:pt idx="1046" formatCode="General">
                  <c:v>2.0920000000000001</c:v>
                </c:pt>
                <c:pt idx="1047" formatCode="General">
                  <c:v>2.0939999999999999</c:v>
                </c:pt>
                <c:pt idx="1048" formatCode="General">
                  <c:v>2.0960000000000001</c:v>
                </c:pt>
                <c:pt idx="1049" formatCode="General">
                  <c:v>2.0979999999999999</c:v>
                </c:pt>
                <c:pt idx="1050" formatCode="General">
                  <c:v>2.1</c:v>
                </c:pt>
                <c:pt idx="1051" formatCode="General">
                  <c:v>2.1019999999999999</c:v>
                </c:pt>
                <c:pt idx="1052" formatCode="General">
                  <c:v>2.1040000000000001</c:v>
                </c:pt>
                <c:pt idx="1053" formatCode="General">
                  <c:v>2.1059999999999999</c:v>
                </c:pt>
                <c:pt idx="1054" formatCode="General">
                  <c:v>2.1080000000000001</c:v>
                </c:pt>
                <c:pt idx="1055" formatCode="General">
                  <c:v>2.11</c:v>
                </c:pt>
                <c:pt idx="1056" formatCode="General">
                  <c:v>2.1120000000000001</c:v>
                </c:pt>
                <c:pt idx="1057" formatCode="General">
                  <c:v>2.1139999999999999</c:v>
                </c:pt>
                <c:pt idx="1058" formatCode="General">
                  <c:v>2.1160000000000001</c:v>
                </c:pt>
                <c:pt idx="1059" formatCode="General">
                  <c:v>2.1179999999999999</c:v>
                </c:pt>
                <c:pt idx="1060" formatCode="General">
                  <c:v>2.12</c:v>
                </c:pt>
                <c:pt idx="1061" formatCode="General">
                  <c:v>2.1219999999999999</c:v>
                </c:pt>
                <c:pt idx="1062" formatCode="General">
                  <c:v>2.1240000000000001</c:v>
                </c:pt>
                <c:pt idx="1063" formatCode="General">
                  <c:v>2.1259999999999999</c:v>
                </c:pt>
                <c:pt idx="1064" formatCode="General">
                  <c:v>2.1280000000000001</c:v>
                </c:pt>
                <c:pt idx="1065" formatCode="General">
                  <c:v>2.13</c:v>
                </c:pt>
                <c:pt idx="1066" formatCode="General">
                  <c:v>2.1320000000000001</c:v>
                </c:pt>
                <c:pt idx="1067" formatCode="General">
                  <c:v>2.1339999999999999</c:v>
                </c:pt>
                <c:pt idx="1068" formatCode="General">
                  <c:v>2.1360000000000001</c:v>
                </c:pt>
                <c:pt idx="1069" formatCode="General">
                  <c:v>2.1379999999999999</c:v>
                </c:pt>
                <c:pt idx="1070" formatCode="General">
                  <c:v>2.14</c:v>
                </c:pt>
                <c:pt idx="1071" formatCode="General">
                  <c:v>2.1419999999999999</c:v>
                </c:pt>
                <c:pt idx="1072" formatCode="General">
                  <c:v>2.1440000000000001</c:v>
                </c:pt>
                <c:pt idx="1073" formatCode="General">
                  <c:v>2.1459999999999999</c:v>
                </c:pt>
                <c:pt idx="1074" formatCode="General">
                  <c:v>2.1480000000000001</c:v>
                </c:pt>
                <c:pt idx="1075" formatCode="General">
                  <c:v>2.15</c:v>
                </c:pt>
                <c:pt idx="1076" formatCode="General">
                  <c:v>2.1520000000000001</c:v>
                </c:pt>
                <c:pt idx="1077" formatCode="General">
                  <c:v>2.1539999999999999</c:v>
                </c:pt>
                <c:pt idx="1078" formatCode="General">
                  <c:v>2.1560000000000001</c:v>
                </c:pt>
                <c:pt idx="1079" formatCode="General">
                  <c:v>2.1579999999999999</c:v>
                </c:pt>
                <c:pt idx="1080" formatCode="General">
                  <c:v>2.16</c:v>
                </c:pt>
                <c:pt idx="1081" formatCode="General">
                  <c:v>2.1619999999999999</c:v>
                </c:pt>
                <c:pt idx="1082" formatCode="General">
                  <c:v>2.1640000000000001</c:v>
                </c:pt>
                <c:pt idx="1083" formatCode="General">
                  <c:v>2.1659999999999999</c:v>
                </c:pt>
                <c:pt idx="1084" formatCode="General">
                  <c:v>2.1680000000000001</c:v>
                </c:pt>
                <c:pt idx="1085" formatCode="General">
                  <c:v>2.17</c:v>
                </c:pt>
                <c:pt idx="1086" formatCode="General">
                  <c:v>2.1720000000000002</c:v>
                </c:pt>
                <c:pt idx="1087" formatCode="General">
                  <c:v>2.1739999999999999</c:v>
                </c:pt>
                <c:pt idx="1088" formatCode="General">
                  <c:v>2.1760000000000002</c:v>
                </c:pt>
                <c:pt idx="1089" formatCode="General">
                  <c:v>2.1779999999999999</c:v>
                </c:pt>
                <c:pt idx="1090" formatCode="General">
                  <c:v>2.1800000000000002</c:v>
                </c:pt>
                <c:pt idx="1091" formatCode="General">
                  <c:v>2.1819999999999999</c:v>
                </c:pt>
                <c:pt idx="1092" formatCode="General">
                  <c:v>2.1840000000000002</c:v>
                </c:pt>
                <c:pt idx="1093" formatCode="General">
                  <c:v>2.1859999999999999</c:v>
                </c:pt>
                <c:pt idx="1094" formatCode="General">
                  <c:v>2.1880000000000002</c:v>
                </c:pt>
                <c:pt idx="1095" formatCode="General">
                  <c:v>2.19</c:v>
                </c:pt>
                <c:pt idx="1096" formatCode="General">
                  <c:v>2.1920000000000002</c:v>
                </c:pt>
                <c:pt idx="1097" formatCode="General">
                  <c:v>2.194</c:v>
                </c:pt>
                <c:pt idx="1098" formatCode="General">
                  <c:v>2.1960000000000002</c:v>
                </c:pt>
                <c:pt idx="1099" formatCode="General">
                  <c:v>2.198</c:v>
                </c:pt>
                <c:pt idx="1100" formatCode="General">
                  <c:v>2.2000000000000002</c:v>
                </c:pt>
                <c:pt idx="1101" formatCode="General">
                  <c:v>2.202</c:v>
                </c:pt>
                <c:pt idx="1102" formatCode="General">
                  <c:v>2.2040000000000002</c:v>
                </c:pt>
                <c:pt idx="1103" formatCode="General">
                  <c:v>2.206</c:v>
                </c:pt>
                <c:pt idx="1104" formatCode="General">
                  <c:v>2.2080000000000002</c:v>
                </c:pt>
                <c:pt idx="1105" formatCode="General">
                  <c:v>2.21</c:v>
                </c:pt>
                <c:pt idx="1106" formatCode="General">
                  <c:v>2.2120000000000002</c:v>
                </c:pt>
                <c:pt idx="1107" formatCode="General">
                  <c:v>2.214</c:v>
                </c:pt>
                <c:pt idx="1108" formatCode="General">
                  <c:v>2.2160000000000002</c:v>
                </c:pt>
                <c:pt idx="1109" formatCode="General">
                  <c:v>2.218</c:v>
                </c:pt>
                <c:pt idx="1110" formatCode="General">
                  <c:v>2.2200000000000002</c:v>
                </c:pt>
                <c:pt idx="1111" formatCode="General">
                  <c:v>2.222</c:v>
                </c:pt>
                <c:pt idx="1112" formatCode="General">
                  <c:v>2.2240000000000002</c:v>
                </c:pt>
                <c:pt idx="1113" formatCode="General">
                  <c:v>2.226</c:v>
                </c:pt>
                <c:pt idx="1114" formatCode="General">
                  <c:v>2.2280000000000002</c:v>
                </c:pt>
                <c:pt idx="1115" formatCode="General">
                  <c:v>2.23</c:v>
                </c:pt>
                <c:pt idx="1116" formatCode="General">
                  <c:v>2.2320000000000002</c:v>
                </c:pt>
                <c:pt idx="1117" formatCode="General">
                  <c:v>2.234</c:v>
                </c:pt>
                <c:pt idx="1118" formatCode="General">
                  <c:v>2.2360000000000002</c:v>
                </c:pt>
                <c:pt idx="1119" formatCode="General">
                  <c:v>2.238</c:v>
                </c:pt>
                <c:pt idx="1120" formatCode="General">
                  <c:v>2.2400000000000002</c:v>
                </c:pt>
                <c:pt idx="1121" formatCode="General">
                  <c:v>2.242</c:v>
                </c:pt>
                <c:pt idx="1122" formatCode="General">
                  <c:v>2.2440000000000002</c:v>
                </c:pt>
                <c:pt idx="1123" formatCode="General">
                  <c:v>2.246</c:v>
                </c:pt>
                <c:pt idx="1124" formatCode="General">
                  <c:v>2.2480000000000002</c:v>
                </c:pt>
                <c:pt idx="1125" formatCode="General">
                  <c:v>2.25</c:v>
                </c:pt>
                <c:pt idx="1126" formatCode="General">
                  <c:v>2.2519999999999998</c:v>
                </c:pt>
                <c:pt idx="1127" formatCode="General">
                  <c:v>2.254</c:v>
                </c:pt>
                <c:pt idx="1128" formatCode="General">
                  <c:v>2.2559999999999998</c:v>
                </c:pt>
                <c:pt idx="1129" formatCode="General">
                  <c:v>2.258</c:v>
                </c:pt>
                <c:pt idx="1130" formatCode="General">
                  <c:v>2.2599999999999998</c:v>
                </c:pt>
                <c:pt idx="1131" formatCode="General">
                  <c:v>2.262</c:v>
                </c:pt>
                <c:pt idx="1132" formatCode="General">
                  <c:v>2.2639999999999998</c:v>
                </c:pt>
                <c:pt idx="1133" formatCode="General">
                  <c:v>2.266</c:v>
                </c:pt>
                <c:pt idx="1134" formatCode="General">
                  <c:v>2.2679999999999998</c:v>
                </c:pt>
                <c:pt idx="1135" formatCode="General">
                  <c:v>2.27</c:v>
                </c:pt>
                <c:pt idx="1136" formatCode="General">
                  <c:v>2.2719999999999998</c:v>
                </c:pt>
                <c:pt idx="1137" formatCode="General">
                  <c:v>2.274</c:v>
                </c:pt>
                <c:pt idx="1138" formatCode="General">
                  <c:v>2.2759999999999998</c:v>
                </c:pt>
                <c:pt idx="1139" formatCode="General">
                  <c:v>2.278</c:v>
                </c:pt>
                <c:pt idx="1140" formatCode="General">
                  <c:v>2.2799999999999998</c:v>
                </c:pt>
                <c:pt idx="1141" formatCode="General">
                  <c:v>2.282</c:v>
                </c:pt>
                <c:pt idx="1142" formatCode="General">
                  <c:v>2.2839999999999998</c:v>
                </c:pt>
                <c:pt idx="1143" formatCode="General">
                  <c:v>2.286</c:v>
                </c:pt>
                <c:pt idx="1144" formatCode="General">
                  <c:v>2.2879999999999998</c:v>
                </c:pt>
                <c:pt idx="1145" formatCode="General">
                  <c:v>2.29</c:v>
                </c:pt>
                <c:pt idx="1146" formatCode="General">
                  <c:v>2.2919999999999998</c:v>
                </c:pt>
                <c:pt idx="1147" formatCode="General">
                  <c:v>2.294</c:v>
                </c:pt>
                <c:pt idx="1148" formatCode="General">
                  <c:v>2.2959999999999998</c:v>
                </c:pt>
                <c:pt idx="1149" formatCode="General">
                  <c:v>2.298</c:v>
                </c:pt>
                <c:pt idx="1150" formatCode="General">
                  <c:v>2.2999999999999998</c:v>
                </c:pt>
                <c:pt idx="1151" formatCode="General">
                  <c:v>2.302</c:v>
                </c:pt>
                <c:pt idx="1152" formatCode="General">
                  <c:v>2.3039999999999998</c:v>
                </c:pt>
                <c:pt idx="1153" formatCode="General">
                  <c:v>2.306</c:v>
                </c:pt>
                <c:pt idx="1154" formatCode="General">
                  <c:v>2.3079999999999998</c:v>
                </c:pt>
                <c:pt idx="1155" formatCode="General">
                  <c:v>2.31</c:v>
                </c:pt>
                <c:pt idx="1156" formatCode="General">
                  <c:v>2.3119999999999998</c:v>
                </c:pt>
                <c:pt idx="1157" formatCode="General">
                  <c:v>2.3140000000000001</c:v>
                </c:pt>
                <c:pt idx="1158" formatCode="General">
                  <c:v>2.3159999999999998</c:v>
                </c:pt>
                <c:pt idx="1159" formatCode="General">
                  <c:v>2.3180000000000001</c:v>
                </c:pt>
                <c:pt idx="1160" formatCode="General">
                  <c:v>2.3199999999999998</c:v>
                </c:pt>
                <c:pt idx="1161" formatCode="General">
                  <c:v>2.3220000000000001</c:v>
                </c:pt>
                <c:pt idx="1162" formatCode="General">
                  <c:v>2.3239999999999998</c:v>
                </c:pt>
                <c:pt idx="1163" formatCode="General">
                  <c:v>2.3260000000000001</c:v>
                </c:pt>
                <c:pt idx="1164" formatCode="General">
                  <c:v>2.3279999999999998</c:v>
                </c:pt>
                <c:pt idx="1165" formatCode="General">
                  <c:v>2.33</c:v>
                </c:pt>
                <c:pt idx="1166" formatCode="General">
                  <c:v>2.3319999999999999</c:v>
                </c:pt>
                <c:pt idx="1167" formatCode="General">
                  <c:v>2.3340000000000001</c:v>
                </c:pt>
                <c:pt idx="1168" formatCode="General">
                  <c:v>2.3359999999999999</c:v>
                </c:pt>
                <c:pt idx="1169" formatCode="General">
                  <c:v>2.3380000000000001</c:v>
                </c:pt>
                <c:pt idx="1170" formatCode="General">
                  <c:v>2.34</c:v>
                </c:pt>
                <c:pt idx="1171" formatCode="General">
                  <c:v>2.3420000000000001</c:v>
                </c:pt>
                <c:pt idx="1172" formatCode="General">
                  <c:v>2.3439999999999999</c:v>
                </c:pt>
                <c:pt idx="1173" formatCode="General">
                  <c:v>2.3460000000000001</c:v>
                </c:pt>
                <c:pt idx="1174" formatCode="General">
                  <c:v>2.3479999999999999</c:v>
                </c:pt>
                <c:pt idx="1175" formatCode="General">
                  <c:v>2.35</c:v>
                </c:pt>
                <c:pt idx="1176" formatCode="General">
                  <c:v>2.3519999999999999</c:v>
                </c:pt>
                <c:pt idx="1177" formatCode="General">
                  <c:v>2.3540000000000001</c:v>
                </c:pt>
                <c:pt idx="1178" formatCode="General">
                  <c:v>2.3559999999999999</c:v>
                </c:pt>
                <c:pt idx="1179" formatCode="General">
                  <c:v>2.3580000000000001</c:v>
                </c:pt>
                <c:pt idx="1180" formatCode="General">
                  <c:v>2.36</c:v>
                </c:pt>
                <c:pt idx="1181" formatCode="General">
                  <c:v>2.3620000000000001</c:v>
                </c:pt>
                <c:pt idx="1182" formatCode="General">
                  <c:v>2.3639999999999999</c:v>
                </c:pt>
                <c:pt idx="1183" formatCode="General">
                  <c:v>2.3660000000000001</c:v>
                </c:pt>
                <c:pt idx="1184" formatCode="General">
                  <c:v>2.3679999999999999</c:v>
                </c:pt>
                <c:pt idx="1185" formatCode="General">
                  <c:v>2.37</c:v>
                </c:pt>
                <c:pt idx="1186" formatCode="General">
                  <c:v>2.3719999999999999</c:v>
                </c:pt>
                <c:pt idx="1187" formatCode="General">
                  <c:v>2.3740000000000001</c:v>
                </c:pt>
                <c:pt idx="1188" formatCode="General">
                  <c:v>2.3759999999999999</c:v>
                </c:pt>
                <c:pt idx="1189" formatCode="General">
                  <c:v>2.3780000000000001</c:v>
                </c:pt>
                <c:pt idx="1190" formatCode="General">
                  <c:v>2.38</c:v>
                </c:pt>
                <c:pt idx="1191" formatCode="General">
                  <c:v>2.3820000000000001</c:v>
                </c:pt>
                <c:pt idx="1192" formatCode="General">
                  <c:v>2.3839999999999999</c:v>
                </c:pt>
                <c:pt idx="1193" formatCode="General">
                  <c:v>2.3860000000000001</c:v>
                </c:pt>
                <c:pt idx="1194" formatCode="General">
                  <c:v>2.3879999999999999</c:v>
                </c:pt>
                <c:pt idx="1195" formatCode="General">
                  <c:v>2.39</c:v>
                </c:pt>
                <c:pt idx="1196" formatCode="General">
                  <c:v>2.3919999999999999</c:v>
                </c:pt>
                <c:pt idx="1197" formatCode="General">
                  <c:v>2.3940000000000001</c:v>
                </c:pt>
                <c:pt idx="1198" formatCode="General">
                  <c:v>2.3959999999999999</c:v>
                </c:pt>
                <c:pt idx="1199" formatCode="General">
                  <c:v>2.3980000000000001</c:v>
                </c:pt>
                <c:pt idx="1200" formatCode="General">
                  <c:v>2.4</c:v>
                </c:pt>
                <c:pt idx="1201" formatCode="General">
                  <c:v>2.4020000000000001</c:v>
                </c:pt>
                <c:pt idx="1202" formatCode="General">
                  <c:v>2.4039999999999999</c:v>
                </c:pt>
                <c:pt idx="1203" formatCode="General">
                  <c:v>2.4060000000000001</c:v>
                </c:pt>
                <c:pt idx="1204" formatCode="General">
                  <c:v>2.4079999999999999</c:v>
                </c:pt>
                <c:pt idx="1205" formatCode="General">
                  <c:v>2.41</c:v>
                </c:pt>
                <c:pt idx="1206" formatCode="General">
                  <c:v>2.4119999999999999</c:v>
                </c:pt>
                <c:pt idx="1207" formatCode="General">
                  <c:v>2.4140000000000001</c:v>
                </c:pt>
                <c:pt idx="1208" formatCode="General">
                  <c:v>2.4159999999999999</c:v>
                </c:pt>
                <c:pt idx="1209" formatCode="General">
                  <c:v>2.4180000000000001</c:v>
                </c:pt>
                <c:pt idx="1210" formatCode="General">
                  <c:v>2.42</c:v>
                </c:pt>
                <c:pt idx="1211" formatCode="General">
                  <c:v>2.4220000000000002</c:v>
                </c:pt>
                <c:pt idx="1212" formatCode="General">
                  <c:v>2.4239999999999999</c:v>
                </c:pt>
                <c:pt idx="1213" formatCode="General">
                  <c:v>2.4260000000000002</c:v>
                </c:pt>
                <c:pt idx="1214" formatCode="General">
                  <c:v>2.4279999999999999</c:v>
                </c:pt>
                <c:pt idx="1215" formatCode="General">
                  <c:v>2.4300000000000002</c:v>
                </c:pt>
                <c:pt idx="1216" formatCode="General">
                  <c:v>2.4319999999999999</c:v>
                </c:pt>
                <c:pt idx="1217" formatCode="General">
                  <c:v>2.4340000000000002</c:v>
                </c:pt>
                <c:pt idx="1218" formatCode="General">
                  <c:v>2.4359999999999999</c:v>
                </c:pt>
                <c:pt idx="1219" formatCode="General">
                  <c:v>2.4380000000000002</c:v>
                </c:pt>
                <c:pt idx="1220" formatCode="General">
                  <c:v>2.44</c:v>
                </c:pt>
                <c:pt idx="1221" formatCode="General">
                  <c:v>2.4420000000000002</c:v>
                </c:pt>
                <c:pt idx="1222" formatCode="General">
                  <c:v>2.444</c:v>
                </c:pt>
                <c:pt idx="1223" formatCode="General">
                  <c:v>2.4460000000000002</c:v>
                </c:pt>
                <c:pt idx="1224" formatCode="General">
                  <c:v>2.448</c:v>
                </c:pt>
                <c:pt idx="1225" formatCode="General">
                  <c:v>2.4500000000000002</c:v>
                </c:pt>
                <c:pt idx="1226" formatCode="General">
                  <c:v>2.452</c:v>
                </c:pt>
                <c:pt idx="1227" formatCode="General">
                  <c:v>2.4540000000000002</c:v>
                </c:pt>
                <c:pt idx="1228" formatCode="General">
                  <c:v>2.456</c:v>
                </c:pt>
                <c:pt idx="1229" formatCode="General">
                  <c:v>2.4580000000000002</c:v>
                </c:pt>
                <c:pt idx="1230" formatCode="General">
                  <c:v>2.46</c:v>
                </c:pt>
                <c:pt idx="1231" formatCode="General">
                  <c:v>2.4620000000000002</c:v>
                </c:pt>
                <c:pt idx="1232" formatCode="General">
                  <c:v>2.464</c:v>
                </c:pt>
                <c:pt idx="1233" formatCode="General">
                  <c:v>2.4660000000000002</c:v>
                </c:pt>
                <c:pt idx="1234" formatCode="General">
                  <c:v>2.468</c:v>
                </c:pt>
                <c:pt idx="1235" formatCode="General">
                  <c:v>2.4700000000000002</c:v>
                </c:pt>
                <c:pt idx="1236" formatCode="General">
                  <c:v>2.472</c:v>
                </c:pt>
                <c:pt idx="1237" formatCode="General">
                  <c:v>2.4740000000000002</c:v>
                </c:pt>
                <c:pt idx="1238" formatCode="General">
                  <c:v>2.476</c:v>
                </c:pt>
                <c:pt idx="1239" formatCode="General">
                  <c:v>2.4780000000000002</c:v>
                </c:pt>
                <c:pt idx="1240" formatCode="General">
                  <c:v>2.48</c:v>
                </c:pt>
                <c:pt idx="1241" formatCode="General">
                  <c:v>2.4820000000000002</c:v>
                </c:pt>
                <c:pt idx="1242" formatCode="General">
                  <c:v>2.484</c:v>
                </c:pt>
                <c:pt idx="1243" formatCode="General">
                  <c:v>2.4860000000000002</c:v>
                </c:pt>
                <c:pt idx="1244" formatCode="General">
                  <c:v>2.488</c:v>
                </c:pt>
                <c:pt idx="1245" formatCode="General">
                  <c:v>2.4900000000000002</c:v>
                </c:pt>
                <c:pt idx="1246" formatCode="General">
                  <c:v>2.492</c:v>
                </c:pt>
                <c:pt idx="1247" formatCode="General">
                  <c:v>2.4940000000000002</c:v>
                </c:pt>
                <c:pt idx="1248" formatCode="General">
                  <c:v>2.496</c:v>
                </c:pt>
                <c:pt idx="1249" formatCode="General">
                  <c:v>2.4980000000000002</c:v>
                </c:pt>
                <c:pt idx="1250" formatCode="General">
                  <c:v>2.5</c:v>
                </c:pt>
                <c:pt idx="1251" formatCode="General">
                  <c:v>2.5019999999999998</c:v>
                </c:pt>
                <c:pt idx="1252" formatCode="General">
                  <c:v>2.504</c:v>
                </c:pt>
                <c:pt idx="1253" formatCode="General">
                  <c:v>2.5059999999999998</c:v>
                </c:pt>
                <c:pt idx="1254" formatCode="General">
                  <c:v>2.508</c:v>
                </c:pt>
                <c:pt idx="1255" formatCode="General">
                  <c:v>2.5099999999999998</c:v>
                </c:pt>
                <c:pt idx="1256" formatCode="General">
                  <c:v>2.512</c:v>
                </c:pt>
                <c:pt idx="1257" formatCode="General">
                  <c:v>2.5139999999999998</c:v>
                </c:pt>
                <c:pt idx="1258" formatCode="General">
                  <c:v>2.516</c:v>
                </c:pt>
                <c:pt idx="1259" formatCode="General">
                  <c:v>2.5179999999999998</c:v>
                </c:pt>
                <c:pt idx="1260" formatCode="General">
                  <c:v>2.52</c:v>
                </c:pt>
                <c:pt idx="1261" formatCode="General">
                  <c:v>2.5219999999999998</c:v>
                </c:pt>
                <c:pt idx="1262" formatCode="General">
                  <c:v>2.524</c:v>
                </c:pt>
                <c:pt idx="1263" formatCode="General">
                  <c:v>2.5259999999999998</c:v>
                </c:pt>
                <c:pt idx="1264" formatCode="General">
                  <c:v>2.528</c:v>
                </c:pt>
                <c:pt idx="1265" formatCode="General">
                  <c:v>2.5299999999999998</c:v>
                </c:pt>
                <c:pt idx="1266" formatCode="General">
                  <c:v>2.532</c:v>
                </c:pt>
                <c:pt idx="1267" formatCode="General">
                  <c:v>2.5339999999999998</c:v>
                </c:pt>
                <c:pt idx="1268" formatCode="General">
                  <c:v>2.536</c:v>
                </c:pt>
                <c:pt idx="1269" formatCode="General">
                  <c:v>2.5379999999999998</c:v>
                </c:pt>
                <c:pt idx="1270" formatCode="General">
                  <c:v>2.54</c:v>
                </c:pt>
                <c:pt idx="1271" formatCode="General">
                  <c:v>2.5419999999999998</c:v>
                </c:pt>
                <c:pt idx="1272" formatCode="General">
                  <c:v>2.544</c:v>
                </c:pt>
                <c:pt idx="1273" formatCode="General">
                  <c:v>2.5459999999999998</c:v>
                </c:pt>
                <c:pt idx="1274" formatCode="General">
                  <c:v>2.548</c:v>
                </c:pt>
                <c:pt idx="1275" formatCode="General">
                  <c:v>2.5499999999999998</c:v>
                </c:pt>
                <c:pt idx="1276" formatCode="General">
                  <c:v>2.552</c:v>
                </c:pt>
                <c:pt idx="1277" formatCode="General">
                  <c:v>2.5539999999999998</c:v>
                </c:pt>
                <c:pt idx="1278" formatCode="General">
                  <c:v>2.556</c:v>
                </c:pt>
                <c:pt idx="1279" formatCode="General">
                  <c:v>2.5579999999999998</c:v>
                </c:pt>
                <c:pt idx="1280" formatCode="General">
                  <c:v>2.56</c:v>
                </c:pt>
                <c:pt idx="1281" formatCode="General">
                  <c:v>2.5619999999999998</c:v>
                </c:pt>
                <c:pt idx="1282" formatCode="General">
                  <c:v>2.5640000000000001</c:v>
                </c:pt>
                <c:pt idx="1283" formatCode="General">
                  <c:v>2.5659999999999998</c:v>
                </c:pt>
                <c:pt idx="1284" formatCode="General">
                  <c:v>2.5680000000000001</c:v>
                </c:pt>
                <c:pt idx="1285" formatCode="General">
                  <c:v>2.57</c:v>
                </c:pt>
                <c:pt idx="1286" formatCode="General">
                  <c:v>2.5720000000000001</c:v>
                </c:pt>
                <c:pt idx="1287" formatCode="General">
                  <c:v>2.5739999999999998</c:v>
                </c:pt>
                <c:pt idx="1288" formatCode="General">
                  <c:v>2.5760000000000001</c:v>
                </c:pt>
                <c:pt idx="1289" formatCode="General">
                  <c:v>2.5779999999999998</c:v>
                </c:pt>
                <c:pt idx="1290" formatCode="General">
                  <c:v>2.58</c:v>
                </c:pt>
                <c:pt idx="1291" formatCode="General">
                  <c:v>2.5819999999999999</c:v>
                </c:pt>
                <c:pt idx="1292" formatCode="General">
                  <c:v>2.5840000000000001</c:v>
                </c:pt>
                <c:pt idx="1293" formatCode="General">
                  <c:v>2.5859999999999999</c:v>
                </c:pt>
                <c:pt idx="1294" formatCode="General">
                  <c:v>2.5880000000000001</c:v>
                </c:pt>
                <c:pt idx="1295" formatCode="General">
                  <c:v>2.59</c:v>
                </c:pt>
                <c:pt idx="1296" formatCode="General">
                  <c:v>2.5920000000000001</c:v>
                </c:pt>
                <c:pt idx="1297" formatCode="General">
                  <c:v>2.5939999999999999</c:v>
                </c:pt>
                <c:pt idx="1298" formatCode="General">
                  <c:v>2.5960000000000001</c:v>
                </c:pt>
                <c:pt idx="1299" formatCode="General">
                  <c:v>2.5979999999999999</c:v>
                </c:pt>
                <c:pt idx="1300" formatCode="General">
                  <c:v>2.6</c:v>
                </c:pt>
                <c:pt idx="1301" formatCode="General">
                  <c:v>2.6019999999999999</c:v>
                </c:pt>
                <c:pt idx="1302" formatCode="General">
                  <c:v>2.6040000000000001</c:v>
                </c:pt>
                <c:pt idx="1303" formatCode="General">
                  <c:v>2.6059999999999999</c:v>
                </c:pt>
                <c:pt idx="1304" formatCode="General">
                  <c:v>2.6080000000000001</c:v>
                </c:pt>
                <c:pt idx="1305" formatCode="General">
                  <c:v>2.61</c:v>
                </c:pt>
                <c:pt idx="1306" formatCode="General">
                  <c:v>2.6120000000000001</c:v>
                </c:pt>
                <c:pt idx="1307" formatCode="General">
                  <c:v>2.6139999999999999</c:v>
                </c:pt>
                <c:pt idx="1308" formatCode="General">
                  <c:v>2.6160000000000001</c:v>
                </c:pt>
                <c:pt idx="1309" formatCode="General">
                  <c:v>2.6179999999999999</c:v>
                </c:pt>
                <c:pt idx="1310" formatCode="General">
                  <c:v>2.62</c:v>
                </c:pt>
                <c:pt idx="1311" formatCode="General">
                  <c:v>2.6219999999999999</c:v>
                </c:pt>
                <c:pt idx="1312" formatCode="General">
                  <c:v>2.6240000000000001</c:v>
                </c:pt>
                <c:pt idx="1313" formatCode="General">
                  <c:v>2.6259999999999999</c:v>
                </c:pt>
                <c:pt idx="1314" formatCode="General">
                  <c:v>2.6280000000000001</c:v>
                </c:pt>
                <c:pt idx="1315" formatCode="General">
                  <c:v>2.63</c:v>
                </c:pt>
                <c:pt idx="1316" formatCode="General">
                  <c:v>2.6320000000000001</c:v>
                </c:pt>
                <c:pt idx="1317" formatCode="General">
                  <c:v>2.6339999999999999</c:v>
                </c:pt>
                <c:pt idx="1318" formatCode="General">
                  <c:v>2.6360000000000001</c:v>
                </c:pt>
                <c:pt idx="1319" formatCode="General">
                  <c:v>2.6379999999999999</c:v>
                </c:pt>
                <c:pt idx="1320" formatCode="General">
                  <c:v>2.64</c:v>
                </c:pt>
                <c:pt idx="1321" formatCode="General">
                  <c:v>2.6419999999999999</c:v>
                </c:pt>
                <c:pt idx="1322" formatCode="General">
                  <c:v>2.6440000000000001</c:v>
                </c:pt>
                <c:pt idx="1323" formatCode="General">
                  <c:v>2.6459999999999999</c:v>
                </c:pt>
                <c:pt idx="1324" formatCode="General">
                  <c:v>2.6480000000000001</c:v>
                </c:pt>
                <c:pt idx="1325" formatCode="General">
                  <c:v>2.65</c:v>
                </c:pt>
                <c:pt idx="1326" formatCode="General">
                  <c:v>2.6520000000000001</c:v>
                </c:pt>
                <c:pt idx="1327" formatCode="General">
                  <c:v>2.6539999999999999</c:v>
                </c:pt>
                <c:pt idx="1328" formatCode="General">
                  <c:v>2.6560000000000001</c:v>
                </c:pt>
                <c:pt idx="1329" formatCode="General">
                  <c:v>2.6579999999999999</c:v>
                </c:pt>
                <c:pt idx="1330" formatCode="General">
                  <c:v>2.66</c:v>
                </c:pt>
                <c:pt idx="1331" formatCode="General">
                  <c:v>2.6619999999999999</c:v>
                </c:pt>
                <c:pt idx="1332" formatCode="General">
                  <c:v>2.6640000000000001</c:v>
                </c:pt>
                <c:pt idx="1333" formatCode="General">
                  <c:v>2.6659999999999999</c:v>
                </c:pt>
                <c:pt idx="1334" formatCode="General">
                  <c:v>2.6680000000000001</c:v>
                </c:pt>
                <c:pt idx="1335" formatCode="General">
                  <c:v>2.67</c:v>
                </c:pt>
                <c:pt idx="1336" formatCode="General">
                  <c:v>2.6720000000000002</c:v>
                </c:pt>
                <c:pt idx="1337" formatCode="General">
                  <c:v>2.6739999999999999</c:v>
                </c:pt>
                <c:pt idx="1338" formatCode="General">
                  <c:v>2.6760000000000002</c:v>
                </c:pt>
                <c:pt idx="1339" formatCode="General">
                  <c:v>2.6779999999999999</c:v>
                </c:pt>
                <c:pt idx="1340" formatCode="General">
                  <c:v>2.68</c:v>
                </c:pt>
                <c:pt idx="1341" formatCode="General">
                  <c:v>2.6819999999999999</c:v>
                </c:pt>
                <c:pt idx="1342" formatCode="General">
                  <c:v>2.6840000000000002</c:v>
                </c:pt>
                <c:pt idx="1343" formatCode="General">
                  <c:v>2.6859999999999999</c:v>
                </c:pt>
                <c:pt idx="1344" formatCode="General">
                  <c:v>2.6880000000000002</c:v>
                </c:pt>
                <c:pt idx="1345" formatCode="General">
                  <c:v>2.69</c:v>
                </c:pt>
                <c:pt idx="1346" formatCode="General">
                  <c:v>2.6920000000000002</c:v>
                </c:pt>
                <c:pt idx="1347" formatCode="General">
                  <c:v>2.694</c:v>
                </c:pt>
                <c:pt idx="1348" formatCode="General">
                  <c:v>2.6960000000000002</c:v>
                </c:pt>
                <c:pt idx="1349" formatCode="General">
                  <c:v>2.698</c:v>
                </c:pt>
                <c:pt idx="1350" formatCode="General">
                  <c:v>2.7</c:v>
                </c:pt>
                <c:pt idx="1351" formatCode="General">
                  <c:v>2.702</c:v>
                </c:pt>
                <c:pt idx="1352" formatCode="General">
                  <c:v>2.7040000000000002</c:v>
                </c:pt>
                <c:pt idx="1353" formatCode="General">
                  <c:v>2.706</c:v>
                </c:pt>
                <c:pt idx="1354" formatCode="General">
                  <c:v>2.7080000000000002</c:v>
                </c:pt>
                <c:pt idx="1355" formatCode="General">
                  <c:v>2.71</c:v>
                </c:pt>
                <c:pt idx="1356" formatCode="General">
                  <c:v>2.7120000000000002</c:v>
                </c:pt>
                <c:pt idx="1357" formatCode="General">
                  <c:v>2.714</c:v>
                </c:pt>
                <c:pt idx="1358" formatCode="General">
                  <c:v>2.7160000000000002</c:v>
                </c:pt>
                <c:pt idx="1359" formatCode="General">
                  <c:v>2.718</c:v>
                </c:pt>
                <c:pt idx="1360" formatCode="General">
                  <c:v>2.72</c:v>
                </c:pt>
                <c:pt idx="1361" formatCode="General">
                  <c:v>2.722</c:v>
                </c:pt>
                <c:pt idx="1362" formatCode="General">
                  <c:v>2.7240000000000002</c:v>
                </c:pt>
                <c:pt idx="1363" formatCode="General">
                  <c:v>2.726</c:v>
                </c:pt>
                <c:pt idx="1364" formatCode="General">
                  <c:v>2.7280000000000002</c:v>
                </c:pt>
                <c:pt idx="1365" formatCode="General">
                  <c:v>2.73</c:v>
                </c:pt>
                <c:pt idx="1366" formatCode="General">
                  <c:v>2.7320000000000002</c:v>
                </c:pt>
                <c:pt idx="1367" formatCode="General">
                  <c:v>2.734</c:v>
                </c:pt>
                <c:pt idx="1368" formatCode="General">
                  <c:v>2.7360000000000002</c:v>
                </c:pt>
                <c:pt idx="1369" formatCode="General">
                  <c:v>2.738</c:v>
                </c:pt>
                <c:pt idx="1370" formatCode="General">
                  <c:v>2.74</c:v>
                </c:pt>
                <c:pt idx="1371" formatCode="General">
                  <c:v>2.742</c:v>
                </c:pt>
                <c:pt idx="1372" formatCode="General">
                  <c:v>2.7440000000000002</c:v>
                </c:pt>
                <c:pt idx="1373" formatCode="General">
                  <c:v>2.746</c:v>
                </c:pt>
                <c:pt idx="1374" formatCode="General">
                  <c:v>2.7480000000000002</c:v>
                </c:pt>
                <c:pt idx="1375" formatCode="General">
                  <c:v>2.75</c:v>
                </c:pt>
                <c:pt idx="1376" formatCode="General">
                  <c:v>2.7519999999999998</c:v>
                </c:pt>
                <c:pt idx="1377" formatCode="General">
                  <c:v>2.754</c:v>
                </c:pt>
                <c:pt idx="1378" formatCode="General">
                  <c:v>2.7559999999999998</c:v>
                </c:pt>
                <c:pt idx="1379" formatCode="General">
                  <c:v>2.758</c:v>
                </c:pt>
                <c:pt idx="1380" formatCode="General">
                  <c:v>2.76</c:v>
                </c:pt>
                <c:pt idx="1381" formatCode="General">
                  <c:v>2.762</c:v>
                </c:pt>
                <c:pt idx="1382" formatCode="General">
                  <c:v>2.7639999999999998</c:v>
                </c:pt>
                <c:pt idx="1383" formatCode="General">
                  <c:v>2.766</c:v>
                </c:pt>
                <c:pt idx="1384" formatCode="General">
                  <c:v>2.7679999999999998</c:v>
                </c:pt>
                <c:pt idx="1385" formatCode="General">
                  <c:v>2.77</c:v>
                </c:pt>
                <c:pt idx="1386" formatCode="General">
                  <c:v>2.7719999999999998</c:v>
                </c:pt>
                <c:pt idx="1387" formatCode="General">
                  <c:v>2.774</c:v>
                </c:pt>
                <c:pt idx="1388" formatCode="General">
                  <c:v>2.7759999999999998</c:v>
                </c:pt>
                <c:pt idx="1389" formatCode="General">
                  <c:v>2.778</c:v>
                </c:pt>
                <c:pt idx="1390" formatCode="General">
                  <c:v>2.78</c:v>
                </c:pt>
                <c:pt idx="1391" formatCode="General">
                  <c:v>2.782</c:v>
                </c:pt>
                <c:pt idx="1392" formatCode="General">
                  <c:v>2.7839999999999998</c:v>
                </c:pt>
                <c:pt idx="1393" formatCode="General">
                  <c:v>2.786</c:v>
                </c:pt>
                <c:pt idx="1394" formatCode="General">
                  <c:v>2.7879999999999998</c:v>
                </c:pt>
                <c:pt idx="1395" formatCode="General">
                  <c:v>2.79</c:v>
                </c:pt>
                <c:pt idx="1396" formatCode="General">
                  <c:v>2.7919999999999998</c:v>
                </c:pt>
                <c:pt idx="1397" formatCode="General">
                  <c:v>2.794</c:v>
                </c:pt>
                <c:pt idx="1398" formatCode="General">
                  <c:v>2.7959999999999998</c:v>
                </c:pt>
                <c:pt idx="1399" formatCode="General">
                  <c:v>2.798</c:v>
                </c:pt>
                <c:pt idx="1400" formatCode="General">
                  <c:v>2.8</c:v>
                </c:pt>
                <c:pt idx="1401" formatCode="General">
                  <c:v>2.802</c:v>
                </c:pt>
                <c:pt idx="1402" formatCode="General">
                  <c:v>2.8039999999999998</c:v>
                </c:pt>
                <c:pt idx="1403" formatCode="General">
                  <c:v>2.806</c:v>
                </c:pt>
                <c:pt idx="1404" formatCode="General">
                  <c:v>2.8079999999999998</c:v>
                </c:pt>
                <c:pt idx="1405" formatCode="General">
                  <c:v>2.81</c:v>
                </c:pt>
                <c:pt idx="1406" formatCode="General">
                  <c:v>2.8119999999999998</c:v>
                </c:pt>
                <c:pt idx="1407" formatCode="General">
                  <c:v>2.8140000000000001</c:v>
                </c:pt>
                <c:pt idx="1408" formatCode="General">
                  <c:v>2.8159999999999998</c:v>
                </c:pt>
                <c:pt idx="1409" formatCode="General">
                  <c:v>2.8180000000000001</c:v>
                </c:pt>
                <c:pt idx="1410" formatCode="General">
                  <c:v>2.82</c:v>
                </c:pt>
                <c:pt idx="1411" formatCode="General">
                  <c:v>2.8220000000000001</c:v>
                </c:pt>
                <c:pt idx="1412" formatCode="General">
                  <c:v>2.8239999999999998</c:v>
                </c:pt>
                <c:pt idx="1413" formatCode="General">
                  <c:v>2.8260000000000001</c:v>
                </c:pt>
                <c:pt idx="1414" formatCode="General">
                  <c:v>2.8279999999999998</c:v>
                </c:pt>
                <c:pt idx="1415" formatCode="General">
                  <c:v>2.83</c:v>
                </c:pt>
                <c:pt idx="1416" formatCode="General">
                  <c:v>2.8319999999999999</c:v>
                </c:pt>
                <c:pt idx="1417" formatCode="General">
                  <c:v>2.8340000000000001</c:v>
                </c:pt>
                <c:pt idx="1418" formatCode="General">
                  <c:v>2.8359999999999999</c:v>
                </c:pt>
                <c:pt idx="1419" formatCode="General">
                  <c:v>2.8380000000000001</c:v>
                </c:pt>
                <c:pt idx="1420" formatCode="General">
                  <c:v>2.84</c:v>
                </c:pt>
                <c:pt idx="1421" formatCode="General">
                  <c:v>2.8420000000000001</c:v>
                </c:pt>
                <c:pt idx="1422" formatCode="General">
                  <c:v>2.8439999999999999</c:v>
                </c:pt>
                <c:pt idx="1423" formatCode="General">
                  <c:v>2.8460000000000001</c:v>
                </c:pt>
                <c:pt idx="1424" formatCode="General">
                  <c:v>2.8479999999999999</c:v>
                </c:pt>
                <c:pt idx="1425" formatCode="General">
                  <c:v>2.85</c:v>
                </c:pt>
                <c:pt idx="1426" formatCode="General">
                  <c:v>2.8519999999999999</c:v>
                </c:pt>
                <c:pt idx="1427" formatCode="General">
                  <c:v>2.8540000000000001</c:v>
                </c:pt>
                <c:pt idx="1428" formatCode="General">
                  <c:v>2.8559999999999999</c:v>
                </c:pt>
                <c:pt idx="1429" formatCode="General">
                  <c:v>2.8580000000000001</c:v>
                </c:pt>
                <c:pt idx="1430" formatCode="General">
                  <c:v>2.86</c:v>
                </c:pt>
                <c:pt idx="1431" formatCode="General">
                  <c:v>2.8620000000000001</c:v>
                </c:pt>
                <c:pt idx="1432" formatCode="General">
                  <c:v>2.8639999999999999</c:v>
                </c:pt>
                <c:pt idx="1433" formatCode="General">
                  <c:v>2.8660000000000001</c:v>
                </c:pt>
                <c:pt idx="1434" formatCode="General">
                  <c:v>2.8679999999999999</c:v>
                </c:pt>
                <c:pt idx="1435" formatCode="General">
                  <c:v>2.87</c:v>
                </c:pt>
                <c:pt idx="1436" formatCode="General">
                  <c:v>2.8719999999999999</c:v>
                </c:pt>
                <c:pt idx="1437" formatCode="General">
                  <c:v>2.8740000000000001</c:v>
                </c:pt>
                <c:pt idx="1438" formatCode="General">
                  <c:v>2.8759999999999999</c:v>
                </c:pt>
                <c:pt idx="1439" formatCode="General">
                  <c:v>2.8780000000000001</c:v>
                </c:pt>
                <c:pt idx="1440" formatCode="General">
                  <c:v>2.88</c:v>
                </c:pt>
                <c:pt idx="1441" formatCode="General">
                  <c:v>2.8820000000000001</c:v>
                </c:pt>
                <c:pt idx="1442" formatCode="General">
                  <c:v>2.8839999999999999</c:v>
                </c:pt>
                <c:pt idx="1443" formatCode="General">
                  <c:v>2.8860000000000001</c:v>
                </c:pt>
                <c:pt idx="1444" formatCode="General">
                  <c:v>2.8879999999999999</c:v>
                </c:pt>
                <c:pt idx="1445" formatCode="General">
                  <c:v>2.89</c:v>
                </c:pt>
                <c:pt idx="1446" formatCode="General">
                  <c:v>2.8919999999999999</c:v>
                </c:pt>
                <c:pt idx="1447" formatCode="General">
                  <c:v>2.8940000000000001</c:v>
                </c:pt>
                <c:pt idx="1448" formatCode="General">
                  <c:v>2.8959999999999999</c:v>
                </c:pt>
                <c:pt idx="1449" formatCode="General">
                  <c:v>2.8980000000000001</c:v>
                </c:pt>
                <c:pt idx="1450" formatCode="General">
                  <c:v>2.9</c:v>
                </c:pt>
                <c:pt idx="1451" formatCode="General">
                  <c:v>2.9020000000000001</c:v>
                </c:pt>
                <c:pt idx="1452" formatCode="General">
                  <c:v>2.9039999999999999</c:v>
                </c:pt>
                <c:pt idx="1453" formatCode="General">
                  <c:v>2.9060000000000001</c:v>
                </c:pt>
                <c:pt idx="1454" formatCode="General">
                  <c:v>2.9079999999999999</c:v>
                </c:pt>
                <c:pt idx="1455" formatCode="General">
                  <c:v>2.91</c:v>
                </c:pt>
                <c:pt idx="1456" formatCode="General">
                  <c:v>2.9119999999999999</c:v>
                </c:pt>
                <c:pt idx="1457" formatCode="General">
                  <c:v>2.9140000000000001</c:v>
                </c:pt>
                <c:pt idx="1458" formatCode="General">
                  <c:v>2.9159999999999999</c:v>
                </c:pt>
                <c:pt idx="1459" formatCode="General">
                  <c:v>2.9180000000000001</c:v>
                </c:pt>
                <c:pt idx="1460" formatCode="General">
                  <c:v>2.92</c:v>
                </c:pt>
                <c:pt idx="1461" formatCode="General">
                  <c:v>2.9220000000000002</c:v>
                </c:pt>
                <c:pt idx="1462" formatCode="General">
                  <c:v>2.9239999999999999</c:v>
                </c:pt>
                <c:pt idx="1463" formatCode="General">
                  <c:v>2.9260000000000002</c:v>
                </c:pt>
                <c:pt idx="1464" formatCode="General">
                  <c:v>2.9279999999999999</c:v>
                </c:pt>
                <c:pt idx="1465" formatCode="General">
                  <c:v>2.93</c:v>
                </c:pt>
                <c:pt idx="1466" formatCode="General">
                  <c:v>2.9319999999999999</c:v>
                </c:pt>
                <c:pt idx="1467" formatCode="General">
                  <c:v>2.9340000000000002</c:v>
                </c:pt>
                <c:pt idx="1468" formatCode="General">
                  <c:v>2.9359999999999999</c:v>
                </c:pt>
                <c:pt idx="1469" formatCode="General">
                  <c:v>2.9380000000000002</c:v>
                </c:pt>
                <c:pt idx="1470" formatCode="General">
                  <c:v>2.94</c:v>
                </c:pt>
                <c:pt idx="1471" formatCode="General">
                  <c:v>2.9420000000000002</c:v>
                </c:pt>
                <c:pt idx="1472" formatCode="General">
                  <c:v>2.944</c:v>
                </c:pt>
                <c:pt idx="1473" formatCode="General">
                  <c:v>2.9460000000000002</c:v>
                </c:pt>
                <c:pt idx="1474" formatCode="General">
                  <c:v>2.948</c:v>
                </c:pt>
                <c:pt idx="1475" formatCode="General">
                  <c:v>2.95</c:v>
                </c:pt>
                <c:pt idx="1476" formatCode="General">
                  <c:v>2.952</c:v>
                </c:pt>
                <c:pt idx="1477" formatCode="General">
                  <c:v>2.9540000000000002</c:v>
                </c:pt>
                <c:pt idx="1478" formatCode="General">
                  <c:v>2.956</c:v>
                </c:pt>
                <c:pt idx="1479" formatCode="General">
                  <c:v>2.9580000000000002</c:v>
                </c:pt>
                <c:pt idx="1480" formatCode="General">
                  <c:v>2.96</c:v>
                </c:pt>
                <c:pt idx="1481" formatCode="General">
                  <c:v>2.9620000000000002</c:v>
                </c:pt>
                <c:pt idx="1482" formatCode="General">
                  <c:v>2.964</c:v>
                </c:pt>
                <c:pt idx="1483" formatCode="General">
                  <c:v>2.9660000000000002</c:v>
                </c:pt>
                <c:pt idx="1484" formatCode="General">
                  <c:v>2.968</c:v>
                </c:pt>
                <c:pt idx="1485" formatCode="General">
                  <c:v>2.97</c:v>
                </c:pt>
                <c:pt idx="1486" formatCode="General">
                  <c:v>2.972</c:v>
                </c:pt>
                <c:pt idx="1487" formatCode="General">
                  <c:v>2.9740000000000002</c:v>
                </c:pt>
                <c:pt idx="1488" formatCode="General">
                  <c:v>2.976</c:v>
                </c:pt>
                <c:pt idx="1489" formatCode="General">
                  <c:v>2.9780000000000002</c:v>
                </c:pt>
                <c:pt idx="1490" formatCode="General">
                  <c:v>2.98</c:v>
                </c:pt>
                <c:pt idx="1491" formatCode="General">
                  <c:v>2.9820000000000002</c:v>
                </c:pt>
                <c:pt idx="1492" formatCode="General">
                  <c:v>2.984</c:v>
                </c:pt>
                <c:pt idx="1493" formatCode="General">
                  <c:v>2.9860000000000002</c:v>
                </c:pt>
                <c:pt idx="1494" formatCode="General">
                  <c:v>2.988</c:v>
                </c:pt>
                <c:pt idx="1495" formatCode="General">
                  <c:v>2.99</c:v>
                </c:pt>
                <c:pt idx="1496" formatCode="General">
                  <c:v>2.992</c:v>
                </c:pt>
                <c:pt idx="1497" formatCode="General">
                  <c:v>2.9940000000000002</c:v>
                </c:pt>
                <c:pt idx="1498" formatCode="General">
                  <c:v>2.996</c:v>
                </c:pt>
                <c:pt idx="1499" formatCode="General">
                  <c:v>2.9980000000000002</c:v>
                </c:pt>
                <c:pt idx="1500" formatCode="General">
                  <c:v>3</c:v>
                </c:pt>
                <c:pt idx="1501" formatCode="General">
                  <c:v>3.0019999999999998</c:v>
                </c:pt>
                <c:pt idx="1502" formatCode="General">
                  <c:v>3.004</c:v>
                </c:pt>
                <c:pt idx="1503" formatCode="General">
                  <c:v>3.0059999999999998</c:v>
                </c:pt>
                <c:pt idx="1504" formatCode="General">
                  <c:v>3.008</c:v>
                </c:pt>
                <c:pt idx="1505" formatCode="General">
                  <c:v>3.01</c:v>
                </c:pt>
                <c:pt idx="1506" formatCode="General">
                  <c:v>3.012</c:v>
                </c:pt>
                <c:pt idx="1507" formatCode="General">
                  <c:v>3.0139999999999998</c:v>
                </c:pt>
                <c:pt idx="1508" formatCode="General">
                  <c:v>3.016</c:v>
                </c:pt>
                <c:pt idx="1509" formatCode="General">
                  <c:v>3.0179999999999998</c:v>
                </c:pt>
                <c:pt idx="1510" formatCode="General">
                  <c:v>3.02</c:v>
                </c:pt>
                <c:pt idx="1511" formatCode="General">
                  <c:v>3.0219999999999998</c:v>
                </c:pt>
                <c:pt idx="1512" formatCode="General">
                  <c:v>3.024</c:v>
                </c:pt>
                <c:pt idx="1513" formatCode="General">
                  <c:v>3.0259999999999998</c:v>
                </c:pt>
                <c:pt idx="1514" formatCode="General">
                  <c:v>3.028</c:v>
                </c:pt>
                <c:pt idx="1515" formatCode="General">
                  <c:v>3.03</c:v>
                </c:pt>
                <c:pt idx="1516" formatCode="General">
                  <c:v>3.032</c:v>
                </c:pt>
                <c:pt idx="1517" formatCode="General">
                  <c:v>3.0339999999999998</c:v>
                </c:pt>
                <c:pt idx="1518" formatCode="General">
                  <c:v>3.036</c:v>
                </c:pt>
                <c:pt idx="1519" formatCode="General">
                  <c:v>3.0379999999999998</c:v>
                </c:pt>
                <c:pt idx="1520" formatCode="General">
                  <c:v>3.04</c:v>
                </c:pt>
                <c:pt idx="1521" formatCode="General">
                  <c:v>3.0419999999999998</c:v>
                </c:pt>
                <c:pt idx="1522" formatCode="General">
                  <c:v>3.044</c:v>
                </c:pt>
                <c:pt idx="1523" formatCode="General">
                  <c:v>3.0459999999999998</c:v>
                </c:pt>
                <c:pt idx="1524" formatCode="General">
                  <c:v>3.048</c:v>
                </c:pt>
                <c:pt idx="1525" formatCode="General">
                  <c:v>3.05</c:v>
                </c:pt>
                <c:pt idx="1526" formatCode="General">
                  <c:v>3.052</c:v>
                </c:pt>
                <c:pt idx="1527" formatCode="General">
                  <c:v>3.0539999999999998</c:v>
                </c:pt>
                <c:pt idx="1528" formatCode="General">
                  <c:v>3.056</c:v>
                </c:pt>
                <c:pt idx="1529" formatCode="General">
                  <c:v>3.0579999999999998</c:v>
                </c:pt>
                <c:pt idx="1530" formatCode="General">
                  <c:v>3.06</c:v>
                </c:pt>
                <c:pt idx="1531" formatCode="General">
                  <c:v>3.0619999999999998</c:v>
                </c:pt>
                <c:pt idx="1532" formatCode="General">
                  <c:v>3.0640000000000001</c:v>
                </c:pt>
                <c:pt idx="1533" formatCode="General">
                  <c:v>3.0659999999999998</c:v>
                </c:pt>
                <c:pt idx="1534" formatCode="General">
                  <c:v>3.0680000000000001</c:v>
                </c:pt>
                <c:pt idx="1535" formatCode="General">
                  <c:v>3.07</c:v>
                </c:pt>
                <c:pt idx="1536" formatCode="General">
                  <c:v>3.0720000000000001</c:v>
                </c:pt>
                <c:pt idx="1537" formatCode="General">
                  <c:v>3.0739999999999998</c:v>
                </c:pt>
                <c:pt idx="1538" formatCode="General">
                  <c:v>3.0760000000000001</c:v>
                </c:pt>
                <c:pt idx="1539" formatCode="General">
                  <c:v>3.0779999999999998</c:v>
                </c:pt>
                <c:pt idx="1540" formatCode="General">
                  <c:v>3.08</c:v>
                </c:pt>
                <c:pt idx="1541" formatCode="General">
                  <c:v>3.0819999999999999</c:v>
                </c:pt>
                <c:pt idx="1542" formatCode="General">
                  <c:v>3.0840000000000001</c:v>
                </c:pt>
                <c:pt idx="1543" formatCode="General">
                  <c:v>3.0859999999999999</c:v>
                </c:pt>
                <c:pt idx="1544" formatCode="General">
                  <c:v>3.0880000000000001</c:v>
                </c:pt>
                <c:pt idx="1545" formatCode="General">
                  <c:v>3.09</c:v>
                </c:pt>
                <c:pt idx="1546" formatCode="General">
                  <c:v>3.0920000000000001</c:v>
                </c:pt>
                <c:pt idx="1547" formatCode="General">
                  <c:v>3.0939999999999999</c:v>
                </c:pt>
                <c:pt idx="1548" formatCode="General">
                  <c:v>3.0960000000000001</c:v>
                </c:pt>
                <c:pt idx="1549" formatCode="General">
                  <c:v>3.0979999999999999</c:v>
                </c:pt>
                <c:pt idx="1550" formatCode="General">
                  <c:v>3.1</c:v>
                </c:pt>
                <c:pt idx="1551" formatCode="General">
                  <c:v>3.1019999999999999</c:v>
                </c:pt>
                <c:pt idx="1552" formatCode="General">
                  <c:v>3.1040000000000001</c:v>
                </c:pt>
                <c:pt idx="1553" formatCode="General">
                  <c:v>3.1059999999999999</c:v>
                </c:pt>
                <c:pt idx="1554" formatCode="General">
                  <c:v>3.1080000000000001</c:v>
                </c:pt>
                <c:pt idx="1555" formatCode="General">
                  <c:v>3.11</c:v>
                </c:pt>
                <c:pt idx="1556" formatCode="General">
                  <c:v>3.1120000000000001</c:v>
                </c:pt>
                <c:pt idx="1557" formatCode="General">
                  <c:v>3.1139999999999999</c:v>
                </c:pt>
                <c:pt idx="1558" formatCode="General">
                  <c:v>3.1160000000000001</c:v>
                </c:pt>
                <c:pt idx="1559" formatCode="General">
                  <c:v>3.1179999999999999</c:v>
                </c:pt>
                <c:pt idx="1560" formatCode="General">
                  <c:v>3.12</c:v>
                </c:pt>
                <c:pt idx="1561" formatCode="General">
                  <c:v>3.1219999999999999</c:v>
                </c:pt>
                <c:pt idx="1562" formatCode="General">
                  <c:v>3.1240000000000001</c:v>
                </c:pt>
                <c:pt idx="1563" formatCode="General">
                  <c:v>3.1259999999999999</c:v>
                </c:pt>
                <c:pt idx="1564" formatCode="General">
                  <c:v>3.1280000000000001</c:v>
                </c:pt>
                <c:pt idx="1565" formatCode="General">
                  <c:v>3.13</c:v>
                </c:pt>
                <c:pt idx="1566" formatCode="General">
                  <c:v>3.1320000000000001</c:v>
                </c:pt>
                <c:pt idx="1567" formatCode="General">
                  <c:v>3.1339999999999999</c:v>
                </c:pt>
                <c:pt idx="1568" formatCode="General">
                  <c:v>3.1360000000000001</c:v>
                </c:pt>
                <c:pt idx="1569" formatCode="General">
                  <c:v>3.1379999999999999</c:v>
                </c:pt>
                <c:pt idx="1570" formatCode="General">
                  <c:v>3.14</c:v>
                </c:pt>
                <c:pt idx="1571" formatCode="General">
                  <c:v>3.1419999999999999</c:v>
                </c:pt>
                <c:pt idx="1572" formatCode="General">
                  <c:v>3.1440000000000001</c:v>
                </c:pt>
                <c:pt idx="1573" formatCode="General">
                  <c:v>3.1459999999999999</c:v>
                </c:pt>
                <c:pt idx="1574" formatCode="General">
                  <c:v>3.1480000000000001</c:v>
                </c:pt>
                <c:pt idx="1575" formatCode="General">
                  <c:v>3.15</c:v>
                </c:pt>
                <c:pt idx="1576" formatCode="General">
                  <c:v>3.1520000000000001</c:v>
                </c:pt>
                <c:pt idx="1577" formatCode="General">
                  <c:v>3.1539999999999999</c:v>
                </c:pt>
                <c:pt idx="1578" formatCode="General">
                  <c:v>3.1560000000000001</c:v>
                </c:pt>
                <c:pt idx="1579" formatCode="General">
                  <c:v>3.1579999999999999</c:v>
                </c:pt>
                <c:pt idx="1580" formatCode="General">
                  <c:v>3.16</c:v>
                </c:pt>
                <c:pt idx="1581" formatCode="General">
                  <c:v>3.1619999999999999</c:v>
                </c:pt>
                <c:pt idx="1582" formatCode="General">
                  <c:v>3.1640000000000001</c:v>
                </c:pt>
                <c:pt idx="1583" formatCode="General">
                  <c:v>3.1659999999999999</c:v>
                </c:pt>
                <c:pt idx="1584" formatCode="General">
                  <c:v>3.1680000000000001</c:v>
                </c:pt>
                <c:pt idx="1585" formatCode="General">
                  <c:v>3.17</c:v>
                </c:pt>
                <c:pt idx="1586" formatCode="General">
                  <c:v>3.1720000000000002</c:v>
                </c:pt>
                <c:pt idx="1587" formatCode="General">
                  <c:v>3.1739999999999999</c:v>
                </c:pt>
                <c:pt idx="1588" formatCode="General">
                  <c:v>3.1760000000000002</c:v>
                </c:pt>
                <c:pt idx="1589" formatCode="General">
                  <c:v>3.1779999999999999</c:v>
                </c:pt>
                <c:pt idx="1590" formatCode="General">
                  <c:v>3.18</c:v>
                </c:pt>
                <c:pt idx="1591" formatCode="General">
                  <c:v>3.1819999999999999</c:v>
                </c:pt>
                <c:pt idx="1592" formatCode="General">
                  <c:v>3.1840000000000002</c:v>
                </c:pt>
                <c:pt idx="1593" formatCode="General">
                  <c:v>3.1859999999999999</c:v>
                </c:pt>
                <c:pt idx="1594" formatCode="General">
                  <c:v>3.1880000000000002</c:v>
                </c:pt>
                <c:pt idx="1595" formatCode="General">
                  <c:v>3.19</c:v>
                </c:pt>
                <c:pt idx="1596" formatCode="General">
                  <c:v>3.1920000000000002</c:v>
                </c:pt>
                <c:pt idx="1597" formatCode="General">
                  <c:v>3.194</c:v>
                </c:pt>
                <c:pt idx="1598" formatCode="General">
                  <c:v>3.1960000000000002</c:v>
                </c:pt>
                <c:pt idx="1599" formatCode="General">
                  <c:v>3.198</c:v>
                </c:pt>
                <c:pt idx="1600" formatCode="General">
                  <c:v>3.2</c:v>
                </c:pt>
                <c:pt idx="1601" formatCode="General">
                  <c:v>3.202</c:v>
                </c:pt>
                <c:pt idx="1602" formatCode="General">
                  <c:v>3.2040000000000002</c:v>
                </c:pt>
                <c:pt idx="1603" formatCode="General">
                  <c:v>3.206</c:v>
                </c:pt>
                <c:pt idx="1604" formatCode="General">
                  <c:v>3.2080000000000002</c:v>
                </c:pt>
                <c:pt idx="1605" formatCode="General">
                  <c:v>3.21</c:v>
                </c:pt>
                <c:pt idx="1606" formatCode="General">
                  <c:v>3.2120000000000002</c:v>
                </c:pt>
                <c:pt idx="1607" formatCode="General">
                  <c:v>3.214</c:v>
                </c:pt>
                <c:pt idx="1608" formatCode="General">
                  <c:v>3.2160000000000002</c:v>
                </c:pt>
                <c:pt idx="1609" formatCode="General">
                  <c:v>3.218</c:v>
                </c:pt>
                <c:pt idx="1610" formatCode="General">
                  <c:v>3.22</c:v>
                </c:pt>
                <c:pt idx="1611" formatCode="General">
                  <c:v>3.222</c:v>
                </c:pt>
                <c:pt idx="1612" formatCode="General">
                  <c:v>3.2240000000000002</c:v>
                </c:pt>
                <c:pt idx="1613" formatCode="General">
                  <c:v>3.226</c:v>
                </c:pt>
                <c:pt idx="1614" formatCode="General">
                  <c:v>3.2280000000000002</c:v>
                </c:pt>
                <c:pt idx="1615" formatCode="General">
                  <c:v>3.23</c:v>
                </c:pt>
                <c:pt idx="1616" formatCode="General">
                  <c:v>3.2320000000000002</c:v>
                </c:pt>
                <c:pt idx="1617" formatCode="General">
                  <c:v>3.234</c:v>
                </c:pt>
                <c:pt idx="1618" formatCode="General">
                  <c:v>3.2360000000000002</c:v>
                </c:pt>
                <c:pt idx="1619" formatCode="General">
                  <c:v>3.238</c:v>
                </c:pt>
                <c:pt idx="1620" formatCode="General">
                  <c:v>3.24</c:v>
                </c:pt>
                <c:pt idx="1621" formatCode="General">
                  <c:v>3.242</c:v>
                </c:pt>
                <c:pt idx="1622" formatCode="General">
                  <c:v>3.2440000000000002</c:v>
                </c:pt>
                <c:pt idx="1623" formatCode="General">
                  <c:v>3.246</c:v>
                </c:pt>
                <c:pt idx="1624" formatCode="General">
                  <c:v>3.2480000000000002</c:v>
                </c:pt>
                <c:pt idx="1625" formatCode="General">
                  <c:v>3.25</c:v>
                </c:pt>
                <c:pt idx="1626" formatCode="General">
                  <c:v>3.2519999999999998</c:v>
                </c:pt>
                <c:pt idx="1627" formatCode="General">
                  <c:v>3.254</c:v>
                </c:pt>
                <c:pt idx="1628" formatCode="General">
                  <c:v>3.2559999999999998</c:v>
                </c:pt>
                <c:pt idx="1629" formatCode="General">
                  <c:v>3.258</c:v>
                </c:pt>
                <c:pt idx="1630" formatCode="General">
                  <c:v>3.26</c:v>
                </c:pt>
                <c:pt idx="1631" formatCode="General">
                  <c:v>3.262</c:v>
                </c:pt>
                <c:pt idx="1632" formatCode="General">
                  <c:v>3.2639999999999998</c:v>
                </c:pt>
                <c:pt idx="1633" formatCode="General">
                  <c:v>3.266</c:v>
                </c:pt>
                <c:pt idx="1634" formatCode="General">
                  <c:v>3.2679999999999998</c:v>
                </c:pt>
                <c:pt idx="1635" formatCode="General">
                  <c:v>3.27</c:v>
                </c:pt>
                <c:pt idx="1636" formatCode="General">
                  <c:v>3.2719999999999998</c:v>
                </c:pt>
                <c:pt idx="1637" formatCode="General">
                  <c:v>3.274</c:v>
                </c:pt>
                <c:pt idx="1638" formatCode="General">
                  <c:v>3.2759999999999998</c:v>
                </c:pt>
                <c:pt idx="1639" formatCode="General">
                  <c:v>3.278</c:v>
                </c:pt>
                <c:pt idx="1640" formatCode="General">
                  <c:v>3.28</c:v>
                </c:pt>
                <c:pt idx="1641" formatCode="General">
                  <c:v>3.282</c:v>
                </c:pt>
                <c:pt idx="1642" formatCode="General">
                  <c:v>3.2839999999999998</c:v>
                </c:pt>
                <c:pt idx="1643" formatCode="General">
                  <c:v>3.286</c:v>
                </c:pt>
                <c:pt idx="1644" formatCode="General">
                  <c:v>3.2879999999999998</c:v>
                </c:pt>
                <c:pt idx="1645" formatCode="General">
                  <c:v>3.29</c:v>
                </c:pt>
                <c:pt idx="1646" formatCode="General">
                  <c:v>3.2919999999999998</c:v>
                </c:pt>
                <c:pt idx="1647" formatCode="General">
                  <c:v>3.294</c:v>
                </c:pt>
                <c:pt idx="1648" formatCode="General">
                  <c:v>3.2959999999999998</c:v>
                </c:pt>
                <c:pt idx="1649" formatCode="General">
                  <c:v>3.298</c:v>
                </c:pt>
                <c:pt idx="1650" formatCode="General">
                  <c:v>3.3</c:v>
                </c:pt>
                <c:pt idx="1651" formatCode="General">
                  <c:v>3.302</c:v>
                </c:pt>
                <c:pt idx="1652" formatCode="General">
                  <c:v>3.3039999999999998</c:v>
                </c:pt>
                <c:pt idx="1653" formatCode="General">
                  <c:v>3.306</c:v>
                </c:pt>
                <c:pt idx="1654" formatCode="General">
                  <c:v>3.3079999999999998</c:v>
                </c:pt>
                <c:pt idx="1655" formatCode="General">
                  <c:v>3.31</c:v>
                </c:pt>
                <c:pt idx="1656" formatCode="General">
                  <c:v>3.3119999999999998</c:v>
                </c:pt>
                <c:pt idx="1657" formatCode="General">
                  <c:v>3.3140000000000001</c:v>
                </c:pt>
                <c:pt idx="1658" formatCode="General">
                  <c:v>3.3159999999999998</c:v>
                </c:pt>
                <c:pt idx="1659" formatCode="General">
                  <c:v>3.3180000000000001</c:v>
                </c:pt>
                <c:pt idx="1660" formatCode="General">
                  <c:v>3.32</c:v>
                </c:pt>
                <c:pt idx="1661" formatCode="General">
                  <c:v>3.3220000000000001</c:v>
                </c:pt>
                <c:pt idx="1662" formatCode="General">
                  <c:v>3.3239999999999998</c:v>
                </c:pt>
                <c:pt idx="1663" formatCode="General">
                  <c:v>3.3260000000000001</c:v>
                </c:pt>
                <c:pt idx="1664" formatCode="General">
                  <c:v>3.3279999999999998</c:v>
                </c:pt>
                <c:pt idx="1665" formatCode="General">
                  <c:v>3.33</c:v>
                </c:pt>
                <c:pt idx="1666" formatCode="General">
                  <c:v>3.3319999999999999</c:v>
                </c:pt>
                <c:pt idx="1667" formatCode="General">
                  <c:v>3.3340000000000001</c:v>
                </c:pt>
                <c:pt idx="1668" formatCode="General">
                  <c:v>3.3359999999999999</c:v>
                </c:pt>
                <c:pt idx="1669" formatCode="General">
                  <c:v>3.3380000000000001</c:v>
                </c:pt>
                <c:pt idx="1670" formatCode="General">
                  <c:v>3.34</c:v>
                </c:pt>
                <c:pt idx="1671" formatCode="General">
                  <c:v>3.3420000000000001</c:v>
                </c:pt>
                <c:pt idx="1672" formatCode="General">
                  <c:v>3.3439999999999999</c:v>
                </c:pt>
                <c:pt idx="1673" formatCode="General">
                  <c:v>3.3460000000000001</c:v>
                </c:pt>
                <c:pt idx="1674" formatCode="General">
                  <c:v>3.3479999999999999</c:v>
                </c:pt>
                <c:pt idx="1675" formatCode="General">
                  <c:v>3.35</c:v>
                </c:pt>
                <c:pt idx="1676" formatCode="General">
                  <c:v>3.3519999999999999</c:v>
                </c:pt>
                <c:pt idx="1677" formatCode="General">
                  <c:v>3.3540000000000001</c:v>
                </c:pt>
                <c:pt idx="1678" formatCode="General">
                  <c:v>3.3559999999999999</c:v>
                </c:pt>
                <c:pt idx="1679" formatCode="General">
                  <c:v>3.3580000000000001</c:v>
                </c:pt>
                <c:pt idx="1680" formatCode="General">
                  <c:v>3.36</c:v>
                </c:pt>
                <c:pt idx="1681" formatCode="General">
                  <c:v>3.3620000000000001</c:v>
                </c:pt>
                <c:pt idx="1682" formatCode="General">
                  <c:v>3.3639999999999999</c:v>
                </c:pt>
                <c:pt idx="1683" formatCode="General">
                  <c:v>3.3660000000000001</c:v>
                </c:pt>
                <c:pt idx="1684" formatCode="General">
                  <c:v>3.3679999999999999</c:v>
                </c:pt>
                <c:pt idx="1685" formatCode="General">
                  <c:v>3.37</c:v>
                </c:pt>
                <c:pt idx="1686" formatCode="General">
                  <c:v>3.3719999999999999</c:v>
                </c:pt>
                <c:pt idx="1687" formatCode="General">
                  <c:v>3.3740000000000001</c:v>
                </c:pt>
                <c:pt idx="1688" formatCode="General">
                  <c:v>3.3759999999999999</c:v>
                </c:pt>
                <c:pt idx="1689" formatCode="General">
                  <c:v>3.3780000000000001</c:v>
                </c:pt>
                <c:pt idx="1690" formatCode="General">
                  <c:v>3.38</c:v>
                </c:pt>
                <c:pt idx="1691" formatCode="General">
                  <c:v>3.3820000000000001</c:v>
                </c:pt>
                <c:pt idx="1692" formatCode="General">
                  <c:v>3.3839999999999999</c:v>
                </c:pt>
                <c:pt idx="1693" formatCode="General">
                  <c:v>3.3860000000000001</c:v>
                </c:pt>
                <c:pt idx="1694" formatCode="General">
                  <c:v>3.3879999999999999</c:v>
                </c:pt>
                <c:pt idx="1695" formatCode="General">
                  <c:v>3.39</c:v>
                </c:pt>
                <c:pt idx="1696" formatCode="General">
                  <c:v>3.3919999999999999</c:v>
                </c:pt>
                <c:pt idx="1697" formatCode="General">
                  <c:v>3.3940000000000001</c:v>
                </c:pt>
                <c:pt idx="1698" formatCode="General">
                  <c:v>3.3959999999999999</c:v>
                </c:pt>
                <c:pt idx="1699" formatCode="General">
                  <c:v>3.3980000000000001</c:v>
                </c:pt>
                <c:pt idx="1700" formatCode="General">
                  <c:v>3.4</c:v>
                </c:pt>
                <c:pt idx="1701" formatCode="General">
                  <c:v>3.4020000000000001</c:v>
                </c:pt>
                <c:pt idx="1702" formatCode="General">
                  <c:v>3.4039999999999999</c:v>
                </c:pt>
                <c:pt idx="1703" formatCode="General">
                  <c:v>3.4060000000000001</c:v>
                </c:pt>
                <c:pt idx="1704" formatCode="General">
                  <c:v>3.4079999999999999</c:v>
                </c:pt>
                <c:pt idx="1705" formatCode="General">
                  <c:v>3.41</c:v>
                </c:pt>
                <c:pt idx="1706" formatCode="General">
                  <c:v>3.4119999999999999</c:v>
                </c:pt>
                <c:pt idx="1707" formatCode="General">
                  <c:v>3.4140000000000001</c:v>
                </c:pt>
                <c:pt idx="1708" formatCode="General">
                  <c:v>3.4159999999999999</c:v>
                </c:pt>
                <c:pt idx="1709" formatCode="General">
                  <c:v>3.4180000000000001</c:v>
                </c:pt>
                <c:pt idx="1710" formatCode="General">
                  <c:v>3.42</c:v>
                </c:pt>
                <c:pt idx="1711" formatCode="General">
                  <c:v>3.4220000000000002</c:v>
                </c:pt>
                <c:pt idx="1712" formatCode="General">
                  <c:v>3.4239999999999999</c:v>
                </c:pt>
                <c:pt idx="1713" formatCode="General">
                  <c:v>3.4260000000000002</c:v>
                </c:pt>
                <c:pt idx="1714" formatCode="General">
                  <c:v>3.4279999999999999</c:v>
                </c:pt>
                <c:pt idx="1715" formatCode="General">
                  <c:v>3.43</c:v>
                </c:pt>
                <c:pt idx="1716" formatCode="General">
                  <c:v>3.4319999999999999</c:v>
                </c:pt>
                <c:pt idx="1717" formatCode="General">
                  <c:v>3.4340000000000002</c:v>
                </c:pt>
                <c:pt idx="1718" formatCode="General">
                  <c:v>3.4359999999999999</c:v>
                </c:pt>
                <c:pt idx="1719" formatCode="General">
                  <c:v>3.4380000000000002</c:v>
                </c:pt>
                <c:pt idx="1720" formatCode="General">
                  <c:v>3.44</c:v>
                </c:pt>
                <c:pt idx="1721" formatCode="General">
                  <c:v>3.4420000000000002</c:v>
                </c:pt>
                <c:pt idx="1722" formatCode="General">
                  <c:v>3.444</c:v>
                </c:pt>
                <c:pt idx="1723" formatCode="General">
                  <c:v>3.4460000000000002</c:v>
                </c:pt>
                <c:pt idx="1724" formatCode="General">
                  <c:v>3.448</c:v>
                </c:pt>
                <c:pt idx="1725" formatCode="General">
                  <c:v>3.45</c:v>
                </c:pt>
                <c:pt idx="1726" formatCode="General">
                  <c:v>3.452</c:v>
                </c:pt>
                <c:pt idx="1727" formatCode="General">
                  <c:v>3.4540000000000002</c:v>
                </c:pt>
                <c:pt idx="1728" formatCode="General">
                  <c:v>3.456</c:v>
                </c:pt>
                <c:pt idx="1729" formatCode="General">
                  <c:v>3.4580000000000002</c:v>
                </c:pt>
                <c:pt idx="1730" formatCode="General">
                  <c:v>3.46</c:v>
                </c:pt>
                <c:pt idx="1731" formatCode="General">
                  <c:v>3.4620000000000002</c:v>
                </c:pt>
                <c:pt idx="1732" formatCode="General">
                  <c:v>3.464</c:v>
                </c:pt>
                <c:pt idx="1733" formatCode="General">
                  <c:v>3.4660000000000002</c:v>
                </c:pt>
                <c:pt idx="1734" formatCode="General">
                  <c:v>3.468</c:v>
                </c:pt>
                <c:pt idx="1735" formatCode="General">
                  <c:v>3.47</c:v>
                </c:pt>
                <c:pt idx="1736" formatCode="General">
                  <c:v>3.472</c:v>
                </c:pt>
                <c:pt idx="1737" formatCode="General">
                  <c:v>3.4740000000000002</c:v>
                </c:pt>
                <c:pt idx="1738" formatCode="General">
                  <c:v>3.476</c:v>
                </c:pt>
                <c:pt idx="1739" formatCode="General">
                  <c:v>3.4780000000000002</c:v>
                </c:pt>
                <c:pt idx="1740" formatCode="General">
                  <c:v>3.48</c:v>
                </c:pt>
                <c:pt idx="1741" formatCode="General">
                  <c:v>3.4820000000000002</c:v>
                </c:pt>
                <c:pt idx="1742" formatCode="General">
                  <c:v>3.484</c:v>
                </c:pt>
                <c:pt idx="1743" formatCode="General">
                  <c:v>3.4860000000000002</c:v>
                </c:pt>
                <c:pt idx="1744" formatCode="General">
                  <c:v>3.488</c:v>
                </c:pt>
                <c:pt idx="1745" formatCode="General">
                  <c:v>3.49</c:v>
                </c:pt>
                <c:pt idx="1746" formatCode="General">
                  <c:v>3.492</c:v>
                </c:pt>
                <c:pt idx="1747" formatCode="General">
                  <c:v>3.4940000000000002</c:v>
                </c:pt>
                <c:pt idx="1748" formatCode="General">
                  <c:v>3.496</c:v>
                </c:pt>
                <c:pt idx="1749" formatCode="General">
                  <c:v>3.4980000000000002</c:v>
                </c:pt>
                <c:pt idx="1750" formatCode="General">
                  <c:v>3.5</c:v>
                </c:pt>
                <c:pt idx="1751" formatCode="General">
                  <c:v>3.5019999999999998</c:v>
                </c:pt>
                <c:pt idx="1752" formatCode="General">
                  <c:v>3.504</c:v>
                </c:pt>
                <c:pt idx="1753" formatCode="General">
                  <c:v>3.5059999999999998</c:v>
                </c:pt>
                <c:pt idx="1754" formatCode="General">
                  <c:v>3.508</c:v>
                </c:pt>
                <c:pt idx="1755" formatCode="General">
                  <c:v>3.51</c:v>
                </c:pt>
                <c:pt idx="1756" formatCode="General">
                  <c:v>3.512</c:v>
                </c:pt>
                <c:pt idx="1757" formatCode="General">
                  <c:v>3.5139999999999998</c:v>
                </c:pt>
                <c:pt idx="1758" formatCode="General">
                  <c:v>3.516</c:v>
                </c:pt>
                <c:pt idx="1759" formatCode="General">
                  <c:v>3.5179999999999998</c:v>
                </c:pt>
                <c:pt idx="1760" formatCode="General">
                  <c:v>3.52</c:v>
                </c:pt>
                <c:pt idx="1761" formatCode="General">
                  <c:v>3.5219999999999998</c:v>
                </c:pt>
                <c:pt idx="1762" formatCode="General">
                  <c:v>3.524</c:v>
                </c:pt>
                <c:pt idx="1763" formatCode="General">
                  <c:v>3.5259999999999998</c:v>
                </c:pt>
                <c:pt idx="1764" formatCode="General">
                  <c:v>3.528</c:v>
                </c:pt>
                <c:pt idx="1765" formatCode="General">
                  <c:v>3.53</c:v>
                </c:pt>
                <c:pt idx="1766" formatCode="General">
                  <c:v>3.532</c:v>
                </c:pt>
                <c:pt idx="1767" formatCode="General">
                  <c:v>3.5339999999999998</c:v>
                </c:pt>
                <c:pt idx="1768" formatCode="General">
                  <c:v>3.536</c:v>
                </c:pt>
                <c:pt idx="1769" formatCode="General">
                  <c:v>3.5379999999999998</c:v>
                </c:pt>
                <c:pt idx="1770" formatCode="General">
                  <c:v>3.54</c:v>
                </c:pt>
                <c:pt idx="1771" formatCode="General">
                  <c:v>3.5419999999999998</c:v>
                </c:pt>
                <c:pt idx="1772" formatCode="General">
                  <c:v>3.544</c:v>
                </c:pt>
                <c:pt idx="1773" formatCode="General">
                  <c:v>3.5459999999999998</c:v>
                </c:pt>
                <c:pt idx="1774" formatCode="General">
                  <c:v>3.548</c:v>
                </c:pt>
                <c:pt idx="1775" formatCode="General">
                  <c:v>3.55</c:v>
                </c:pt>
                <c:pt idx="1776" formatCode="General">
                  <c:v>3.552</c:v>
                </c:pt>
                <c:pt idx="1777" formatCode="General">
                  <c:v>3.5539999999999998</c:v>
                </c:pt>
                <c:pt idx="1778" formatCode="General">
                  <c:v>3.556</c:v>
                </c:pt>
                <c:pt idx="1779" formatCode="General">
                  <c:v>3.5579999999999998</c:v>
                </c:pt>
                <c:pt idx="1780" formatCode="General">
                  <c:v>3.56</c:v>
                </c:pt>
                <c:pt idx="1781" formatCode="General">
                  <c:v>3.5619999999999998</c:v>
                </c:pt>
                <c:pt idx="1782" formatCode="General">
                  <c:v>3.5640000000000001</c:v>
                </c:pt>
                <c:pt idx="1783" formatCode="General">
                  <c:v>3.5659999999999998</c:v>
                </c:pt>
                <c:pt idx="1784" formatCode="General">
                  <c:v>3.5680000000000001</c:v>
                </c:pt>
                <c:pt idx="1785" formatCode="General">
                  <c:v>3.57</c:v>
                </c:pt>
                <c:pt idx="1786" formatCode="General">
                  <c:v>3.5720000000000001</c:v>
                </c:pt>
                <c:pt idx="1787" formatCode="General">
                  <c:v>3.5739999999999998</c:v>
                </c:pt>
                <c:pt idx="1788" formatCode="General">
                  <c:v>3.5760000000000001</c:v>
                </c:pt>
                <c:pt idx="1789" formatCode="General">
                  <c:v>3.5779999999999998</c:v>
                </c:pt>
                <c:pt idx="1790" formatCode="General">
                  <c:v>3.58</c:v>
                </c:pt>
                <c:pt idx="1791" formatCode="General">
                  <c:v>3.5819999999999999</c:v>
                </c:pt>
                <c:pt idx="1792" formatCode="General">
                  <c:v>3.5840000000000001</c:v>
                </c:pt>
                <c:pt idx="1793" formatCode="General">
                  <c:v>3.5859999999999999</c:v>
                </c:pt>
                <c:pt idx="1794" formatCode="General">
                  <c:v>3.5880000000000001</c:v>
                </c:pt>
                <c:pt idx="1795" formatCode="General">
                  <c:v>3.59</c:v>
                </c:pt>
                <c:pt idx="1796" formatCode="General">
                  <c:v>3.5920000000000001</c:v>
                </c:pt>
                <c:pt idx="1797" formatCode="General">
                  <c:v>3.5939999999999999</c:v>
                </c:pt>
                <c:pt idx="1798" formatCode="General">
                  <c:v>3.5960000000000001</c:v>
                </c:pt>
                <c:pt idx="1799" formatCode="General">
                  <c:v>3.5979999999999999</c:v>
                </c:pt>
                <c:pt idx="1800" formatCode="General">
                  <c:v>3.6</c:v>
                </c:pt>
                <c:pt idx="1801" formatCode="General">
                  <c:v>3.6019999999999999</c:v>
                </c:pt>
                <c:pt idx="1802" formatCode="General">
                  <c:v>3.6040000000000001</c:v>
                </c:pt>
                <c:pt idx="1803" formatCode="General">
                  <c:v>3.6059999999999999</c:v>
                </c:pt>
                <c:pt idx="1804" formatCode="General">
                  <c:v>3.6080000000000001</c:v>
                </c:pt>
                <c:pt idx="1805" formatCode="General">
                  <c:v>3.61</c:v>
                </c:pt>
                <c:pt idx="1806" formatCode="General">
                  <c:v>3.6120000000000001</c:v>
                </c:pt>
                <c:pt idx="1807" formatCode="General">
                  <c:v>3.6139999999999999</c:v>
                </c:pt>
                <c:pt idx="1808" formatCode="General">
                  <c:v>3.6160000000000001</c:v>
                </c:pt>
                <c:pt idx="1809" formatCode="General">
                  <c:v>3.6179999999999999</c:v>
                </c:pt>
                <c:pt idx="1810" formatCode="General">
                  <c:v>3.62</c:v>
                </c:pt>
                <c:pt idx="1811" formatCode="General">
                  <c:v>3.6219999999999999</c:v>
                </c:pt>
                <c:pt idx="1812" formatCode="General">
                  <c:v>3.6240000000000001</c:v>
                </c:pt>
                <c:pt idx="1813" formatCode="General">
                  <c:v>3.6259999999999999</c:v>
                </c:pt>
                <c:pt idx="1814" formatCode="General">
                  <c:v>3.6280000000000001</c:v>
                </c:pt>
                <c:pt idx="1815" formatCode="General">
                  <c:v>3.63</c:v>
                </c:pt>
                <c:pt idx="1816" formatCode="General">
                  <c:v>3.6320000000000001</c:v>
                </c:pt>
                <c:pt idx="1817" formatCode="General">
                  <c:v>3.6339999999999999</c:v>
                </c:pt>
                <c:pt idx="1818" formatCode="General">
                  <c:v>3.6360000000000001</c:v>
                </c:pt>
                <c:pt idx="1819" formatCode="General">
                  <c:v>3.6379999999999999</c:v>
                </c:pt>
                <c:pt idx="1820" formatCode="General">
                  <c:v>3.64</c:v>
                </c:pt>
                <c:pt idx="1821" formatCode="General">
                  <c:v>3.6419999999999999</c:v>
                </c:pt>
                <c:pt idx="1822" formatCode="General">
                  <c:v>3.6440000000000001</c:v>
                </c:pt>
                <c:pt idx="1823" formatCode="General">
                  <c:v>3.6459999999999999</c:v>
                </c:pt>
                <c:pt idx="1824" formatCode="General">
                  <c:v>3.6480000000000001</c:v>
                </c:pt>
                <c:pt idx="1825" formatCode="General">
                  <c:v>3.65</c:v>
                </c:pt>
                <c:pt idx="1826" formatCode="General">
                  <c:v>3.6520000000000001</c:v>
                </c:pt>
                <c:pt idx="1827" formatCode="General">
                  <c:v>3.6539999999999999</c:v>
                </c:pt>
                <c:pt idx="1828" formatCode="General">
                  <c:v>3.6560000000000001</c:v>
                </c:pt>
                <c:pt idx="1829" formatCode="General">
                  <c:v>3.6579999999999999</c:v>
                </c:pt>
                <c:pt idx="1830" formatCode="General">
                  <c:v>3.66</c:v>
                </c:pt>
                <c:pt idx="1831" formatCode="General">
                  <c:v>3.6619999999999999</c:v>
                </c:pt>
                <c:pt idx="1832" formatCode="General">
                  <c:v>3.6640000000000001</c:v>
                </c:pt>
                <c:pt idx="1833" formatCode="General">
                  <c:v>3.6659999999999999</c:v>
                </c:pt>
                <c:pt idx="1834" formatCode="General">
                  <c:v>3.6680000000000001</c:v>
                </c:pt>
                <c:pt idx="1835" formatCode="General">
                  <c:v>3.67</c:v>
                </c:pt>
                <c:pt idx="1836" formatCode="General">
                  <c:v>3.6720000000000002</c:v>
                </c:pt>
                <c:pt idx="1837" formatCode="General">
                  <c:v>3.6739999999999999</c:v>
                </c:pt>
                <c:pt idx="1838" formatCode="General">
                  <c:v>3.6760000000000002</c:v>
                </c:pt>
                <c:pt idx="1839" formatCode="General">
                  <c:v>3.6779999999999999</c:v>
                </c:pt>
                <c:pt idx="1840" formatCode="General">
                  <c:v>3.68</c:v>
                </c:pt>
                <c:pt idx="1841" formatCode="General">
                  <c:v>3.6819999999999999</c:v>
                </c:pt>
                <c:pt idx="1842" formatCode="General">
                  <c:v>3.6840000000000002</c:v>
                </c:pt>
                <c:pt idx="1843" formatCode="General">
                  <c:v>3.6859999999999999</c:v>
                </c:pt>
                <c:pt idx="1844" formatCode="General">
                  <c:v>3.6880000000000002</c:v>
                </c:pt>
                <c:pt idx="1845" formatCode="General">
                  <c:v>3.69</c:v>
                </c:pt>
                <c:pt idx="1846" formatCode="General">
                  <c:v>3.6920000000000002</c:v>
                </c:pt>
                <c:pt idx="1847" formatCode="General">
                  <c:v>3.694</c:v>
                </c:pt>
                <c:pt idx="1848" formatCode="General">
                  <c:v>3.6960000000000002</c:v>
                </c:pt>
                <c:pt idx="1849" formatCode="General">
                  <c:v>3.698</c:v>
                </c:pt>
                <c:pt idx="1850" formatCode="General">
                  <c:v>3.7</c:v>
                </c:pt>
                <c:pt idx="1851" formatCode="General">
                  <c:v>3.702</c:v>
                </c:pt>
                <c:pt idx="1852" formatCode="General">
                  <c:v>3.7040000000000002</c:v>
                </c:pt>
                <c:pt idx="1853" formatCode="General">
                  <c:v>3.706</c:v>
                </c:pt>
                <c:pt idx="1854" formatCode="General">
                  <c:v>3.7080000000000002</c:v>
                </c:pt>
                <c:pt idx="1855" formatCode="General">
                  <c:v>3.71</c:v>
                </c:pt>
                <c:pt idx="1856" formatCode="General">
                  <c:v>3.7120000000000002</c:v>
                </c:pt>
                <c:pt idx="1857" formatCode="General">
                  <c:v>3.714</c:v>
                </c:pt>
                <c:pt idx="1858" formatCode="General">
                  <c:v>3.7160000000000002</c:v>
                </c:pt>
                <c:pt idx="1859" formatCode="General">
                  <c:v>3.718</c:v>
                </c:pt>
                <c:pt idx="1860" formatCode="General">
                  <c:v>3.72</c:v>
                </c:pt>
                <c:pt idx="1861" formatCode="General">
                  <c:v>3.722</c:v>
                </c:pt>
                <c:pt idx="1862" formatCode="General">
                  <c:v>3.7240000000000002</c:v>
                </c:pt>
                <c:pt idx="1863" formatCode="General">
                  <c:v>3.726</c:v>
                </c:pt>
                <c:pt idx="1864" formatCode="General">
                  <c:v>3.7280000000000002</c:v>
                </c:pt>
                <c:pt idx="1865" formatCode="General">
                  <c:v>3.73</c:v>
                </c:pt>
                <c:pt idx="1866" formatCode="General">
                  <c:v>3.7320000000000002</c:v>
                </c:pt>
                <c:pt idx="1867" formatCode="General">
                  <c:v>3.734</c:v>
                </c:pt>
                <c:pt idx="1868" formatCode="General">
                  <c:v>3.7360000000000002</c:v>
                </c:pt>
                <c:pt idx="1869" formatCode="General">
                  <c:v>3.738</c:v>
                </c:pt>
                <c:pt idx="1870" formatCode="General">
                  <c:v>3.74</c:v>
                </c:pt>
                <c:pt idx="1871" formatCode="General">
                  <c:v>3.742</c:v>
                </c:pt>
                <c:pt idx="1872" formatCode="General">
                  <c:v>3.7440000000000002</c:v>
                </c:pt>
                <c:pt idx="1873" formatCode="General">
                  <c:v>3.746</c:v>
                </c:pt>
                <c:pt idx="1874" formatCode="General">
                  <c:v>3.7480000000000002</c:v>
                </c:pt>
                <c:pt idx="1875" formatCode="General">
                  <c:v>3.75</c:v>
                </c:pt>
                <c:pt idx="1876" formatCode="General">
                  <c:v>3.7519999999999998</c:v>
                </c:pt>
                <c:pt idx="1877" formatCode="General">
                  <c:v>3.754</c:v>
                </c:pt>
                <c:pt idx="1878" formatCode="General">
                  <c:v>3.7559999999999998</c:v>
                </c:pt>
                <c:pt idx="1879" formatCode="General">
                  <c:v>3.758</c:v>
                </c:pt>
                <c:pt idx="1880" formatCode="General">
                  <c:v>3.76</c:v>
                </c:pt>
                <c:pt idx="1881" formatCode="General">
                  <c:v>3.762</c:v>
                </c:pt>
                <c:pt idx="1882" formatCode="General">
                  <c:v>3.7639999999999998</c:v>
                </c:pt>
                <c:pt idx="1883" formatCode="General">
                  <c:v>3.766</c:v>
                </c:pt>
                <c:pt idx="1884" formatCode="General">
                  <c:v>3.7679999999999998</c:v>
                </c:pt>
                <c:pt idx="1885" formatCode="General">
                  <c:v>3.77</c:v>
                </c:pt>
                <c:pt idx="1886" formatCode="General">
                  <c:v>3.7719999999999998</c:v>
                </c:pt>
                <c:pt idx="1887" formatCode="General">
                  <c:v>3.774</c:v>
                </c:pt>
                <c:pt idx="1888" formatCode="General">
                  <c:v>3.7759999999999998</c:v>
                </c:pt>
                <c:pt idx="1889" formatCode="General">
                  <c:v>3.778</c:v>
                </c:pt>
                <c:pt idx="1890" formatCode="General">
                  <c:v>3.78</c:v>
                </c:pt>
                <c:pt idx="1891" formatCode="General">
                  <c:v>3.782</c:v>
                </c:pt>
                <c:pt idx="1892" formatCode="General">
                  <c:v>3.7839999999999998</c:v>
                </c:pt>
                <c:pt idx="1893" formatCode="General">
                  <c:v>3.786</c:v>
                </c:pt>
                <c:pt idx="1894" formatCode="General">
                  <c:v>3.7879999999999998</c:v>
                </c:pt>
                <c:pt idx="1895" formatCode="General">
                  <c:v>3.79</c:v>
                </c:pt>
                <c:pt idx="1896" formatCode="General">
                  <c:v>3.7919999999999998</c:v>
                </c:pt>
                <c:pt idx="1897" formatCode="General">
                  <c:v>3.794</c:v>
                </c:pt>
                <c:pt idx="1898" formatCode="General">
                  <c:v>3.7959999999999998</c:v>
                </c:pt>
                <c:pt idx="1899" formatCode="General">
                  <c:v>3.798</c:v>
                </c:pt>
                <c:pt idx="1900" formatCode="General">
                  <c:v>3.8</c:v>
                </c:pt>
                <c:pt idx="1901" formatCode="General">
                  <c:v>3.802</c:v>
                </c:pt>
                <c:pt idx="1902" formatCode="General">
                  <c:v>3.8039999999999998</c:v>
                </c:pt>
                <c:pt idx="1903" formatCode="General">
                  <c:v>3.806</c:v>
                </c:pt>
                <c:pt idx="1904" formatCode="General">
                  <c:v>3.8079999999999998</c:v>
                </c:pt>
                <c:pt idx="1905" formatCode="General">
                  <c:v>3.81</c:v>
                </c:pt>
                <c:pt idx="1906" formatCode="General">
                  <c:v>3.8119999999999998</c:v>
                </c:pt>
                <c:pt idx="1907" formatCode="General">
                  <c:v>3.8140000000000001</c:v>
                </c:pt>
                <c:pt idx="1908" formatCode="General">
                  <c:v>3.8159999999999998</c:v>
                </c:pt>
                <c:pt idx="1909" formatCode="General">
                  <c:v>3.8180000000000001</c:v>
                </c:pt>
                <c:pt idx="1910" formatCode="General">
                  <c:v>3.82</c:v>
                </c:pt>
                <c:pt idx="1911" formatCode="General">
                  <c:v>3.8220000000000001</c:v>
                </c:pt>
                <c:pt idx="1912" formatCode="General">
                  <c:v>3.8239999999999998</c:v>
                </c:pt>
                <c:pt idx="1913" formatCode="General">
                  <c:v>3.8260000000000001</c:v>
                </c:pt>
                <c:pt idx="1914" formatCode="General">
                  <c:v>3.8279999999999998</c:v>
                </c:pt>
                <c:pt idx="1915" formatCode="General">
                  <c:v>3.83</c:v>
                </c:pt>
                <c:pt idx="1916" formatCode="General">
                  <c:v>3.8319999999999999</c:v>
                </c:pt>
                <c:pt idx="1917" formatCode="General">
                  <c:v>3.8340000000000001</c:v>
                </c:pt>
                <c:pt idx="1918" formatCode="General">
                  <c:v>3.8359999999999999</c:v>
                </c:pt>
                <c:pt idx="1919" formatCode="General">
                  <c:v>3.8380000000000001</c:v>
                </c:pt>
                <c:pt idx="1920" formatCode="General">
                  <c:v>3.84</c:v>
                </c:pt>
                <c:pt idx="1921" formatCode="General">
                  <c:v>3.8420000000000001</c:v>
                </c:pt>
                <c:pt idx="1922" formatCode="General">
                  <c:v>3.8439999999999999</c:v>
                </c:pt>
                <c:pt idx="1923" formatCode="General">
                  <c:v>3.8460000000000001</c:v>
                </c:pt>
                <c:pt idx="1924" formatCode="General">
                  <c:v>3.8479999999999999</c:v>
                </c:pt>
                <c:pt idx="1925" formatCode="General">
                  <c:v>3.85</c:v>
                </c:pt>
                <c:pt idx="1926" formatCode="General">
                  <c:v>3.8519999999999999</c:v>
                </c:pt>
                <c:pt idx="1927" formatCode="General">
                  <c:v>3.8540000000000001</c:v>
                </c:pt>
                <c:pt idx="1928" formatCode="General">
                  <c:v>3.8559999999999999</c:v>
                </c:pt>
                <c:pt idx="1929" formatCode="General">
                  <c:v>3.8580000000000001</c:v>
                </c:pt>
                <c:pt idx="1930" formatCode="General">
                  <c:v>3.86</c:v>
                </c:pt>
                <c:pt idx="1931" formatCode="General">
                  <c:v>3.8620000000000001</c:v>
                </c:pt>
                <c:pt idx="1932" formatCode="General">
                  <c:v>3.8639999999999999</c:v>
                </c:pt>
                <c:pt idx="1933" formatCode="General">
                  <c:v>3.8660000000000001</c:v>
                </c:pt>
                <c:pt idx="1934" formatCode="General">
                  <c:v>3.8679999999999999</c:v>
                </c:pt>
                <c:pt idx="1935" formatCode="General">
                  <c:v>3.87</c:v>
                </c:pt>
                <c:pt idx="1936" formatCode="General">
                  <c:v>3.8719999999999999</c:v>
                </c:pt>
                <c:pt idx="1937" formatCode="General">
                  <c:v>3.8740000000000001</c:v>
                </c:pt>
                <c:pt idx="1938" formatCode="General">
                  <c:v>3.8759999999999999</c:v>
                </c:pt>
                <c:pt idx="1939" formatCode="General">
                  <c:v>3.8780000000000001</c:v>
                </c:pt>
                <c:pt idx="1940" formatCode="General">
                  <c:v>3.88</c:v>
                </c:pt>
                <c:pt idx="1941" formatCode="General">
                  <c:v>3.8820000000000001</c:v>
                </c:pt>
                <c:pt idx="1942" formatCode="General">
                  <c:v>3.8839999999999999</c:v>
                </c:pt>
                <c:pt idx="1943" formatCode="General">
                  <c:v>3.8860000000000001</c:v>
                </c:pt>
                <c:pt idx="1944" formatCode="General">
                  <c:v>3.8879999999999999</c:v>
                </c:pt>
                <c:pt idx="1945" formatCode="General">
                  <c:v>3.89</c:v>
                </c:pt>
                <c:pt idx="1946" formatCode="General">
                  <c:v>3.8919999999999999</c:v>
                </c:pt>
                <c:pt idx="1947" formatCode="General">
                  <c:v>3.8940000000000001</c:v>
                </c:pt>
                <c:pt idx="1948" formatCode="General">
                  <c:v>3.8959999999999999</c:v>
                </c:pt>
                <c:pt idx="1949" formatCode="General">
                  <c:v>3.8980000000000001</c:v>
                </c:pt>
                <c:pt idx="1950" formatCode="General">
                  <c:v>3.9</c:v>
                </c:pt>
                <c:pt idx="1951" formatCode="General">
                  <c:v>3.9020000000000001</c:v>
                </c:pt>
                <c:pt idx="1952" formatCode="General">
                  <c:v>3.9039999999999999</c:v>
                </c:pt>
                <c:pt idx="1953" formatCode="General">
                  <c:v>3.9060000000000001</c:v>
                </c:pt>
                <c:pt idx="1954" formatCode="General">
                  <c:v>3.9079999999999999</c:v>
                </c:pt>
                <c:pt idx="1955" formatCode="General">
                  <c:v>3.91</c:v>
                </c:pt>
                <c:pt idx="1956" formatCode="General">
                  <c:v>3.9119999999999999</c:v>
                </c:pt>
                <c:pt idx="1957" formatCode="General">
                  <c:v>3.9140000000000001</c:v>
                </c:pt>
                <c:pt idx="1958" formatCode="General">
                  <c:v>3.9159999999999999</c:v>
                </c:pt>
                <c:pt idx="1959" formatCode="General">
                  <c:v>3.9180000000000001</c:v>
                </c:pt>
                <c:pt idx="1960" formatCode="General">
                  <c:v>3.92</c:v>
                </c:pt>
                <c:pt idx="1961" formatCode="General">
                  <c:v>3.9220000000000002</c:v>
                </c:pt>
                <c:pt idx="1962" formatCode="General">
                  <c:v>3.9239999999999999</c:v>
                </c:pt>
                <c:pt idx="1963" formatCode="General">
                  <c:v>3.9260000000000002</c:v>
                </c:pt>
                <c:pt idx="1964" formatCode="General">
                  <c:v>3.9279999999999999</c:v>
                </c:pt>
                <c:pt idx="1965" formatCode="General">
                  <c:v>3.93</c:v>
                </c:pt>
                <c:pt idx="1966" formatCode="General">
                  <c:v>3.9319999999999999</c:v>
                </c:pt>
                <c:pt idx="1967" formatCode="General">
                  <c:v>3.9340000000000002</c:v>
                </c:pt>
                <c:pt idx="1968" formatCode="General">
                  <c:v>3.9359999999999999</c:v>
                </c:pt>
                <c:pt idx="1969" formatCode="General">
                  <c:v>3.9380000000000002</c:v>
                </c:pt>
                <c:pt idx="1970" formatCode="General">
                  <c:v>3.94</c:v>
                </c:pt>
                <c:pt idx="1971" formatCode="General">
                  <c:v>3.9420000000000002</c:v>
                </c:pt>
                <c:pt idx="1972" formatCode="General">
                  <c:v>3.944</c:v>
                </c:pt>
                <c:pt idx="1973" formatCode="General">
                  <c:v>3.9460000000000002</c:v>
                </c:pt>
                <c:pt idx="1974" formatCode="General">
                  <c:v>3.948</c:v>
                </c:pt>
                <c:pt idx="1975" formatCode="General">
                  <c:v>3.95</c:v>
                </c:pt>
                <c:pt idx="1976" formatCode="General">
                  <c:v>3.952</c:v>
                </c:pt>
                <c:pt idx="1977" formatCode="General">
                  <c:v>3.9540000000000002</c:v>
                </c:pt>
                <c:pt idx="1978" formatCode="General">
                  <c:v>3.956</c:v>
                </c:pt>
                <c:pt idx="1979" formatCode="General">
                  <c:v>3.9580000000000002</c:v>
                </c:pt>
                <c:pt idx="1980" formatCode="General">
                  <c:v>3.96</c:v>
                </c:pt>
                <c:pt idx="1981" formatCode="General">
                  <c:v>3.9620000000000002</c:v>
                </c:pt>
                <c:pt idx="1982" formatCode="General">
                  <c:v>3.964</c:v>
                </c:pt>
                <c:pt idx="1983" formatCode="General">
                  <c:v>3.9660000000000002</c:v>
                </c:pt>
                <c:pt idx="1984" formatCode="General">
                  <c:v>3.968</c:v>
                </c:pt>
                <c:pt idx="1985" formatCode="General">
                  <c:v>3.97</c:v>
                </c:pt>
                <c:pt idx="1986" formatCode="General">
                  <c:v>3.972</c:v>
                </c:pt>
                <c:pt idx="1987" formatCode="General">
                  <c:v>3.9740000000000002</c:v>
                </c:pt>
                <c:pt idx="1988" formatCode="General">
                  <c:v>3.976</c:v>
                </c:pt>
                <c:pt idx="1989" formatCode="General">
                  <c:v>3.9780000000000002</c:v>
                </c:pt>
                <c:pt idx="1990" formatCode="General">
                  <c:v>3.98</c:v>
                </c:pt>
                <c:pt idx="1991" formatCode="General">
                  <c:v>3.9820000000000002</c:v>
                </c:pt>
                <c:pt idx="1992" formatCode="General">
                  <c:v>3.984</c:v>
                </c:pt>
                <c:pt idx="1993" formatCode="General">
                  <c:v>3.9860000000000002</c:v>
                </c:pt>
                <c:pt idx="1994" formatCode="General">
                  <c:v>3.988</c:v>
                </c:pt>
                <c:pt idx="1995" formatCode="General">
                  <c:v>3.99</c:v>
                </c:pt>
                <c:pt idx="1996" formatCode="General">
                  <c:v>3.992</c:v>
                </c:pt>
                <c:pt idx="1997" formatCode="General">
                  <c:v>3.9940000000000002</c:v>
                </c:pt>
                <c:pt idx="1998" formatCode="General">
                  <c:v>3.996</c:v>
                </c:pt>
                <c:pt idx="1999" formatCode="General">
                  <c:v>3.9980000000000002</c:v>
                </c:pt>
                <c:pt idx="2000" formatCode="General">
                  <c:v>4</c:v>
                </c:pt>
                <c:pt idx="2001" formatCode="General">
                  <c:v>4.0019999999999998</c:v>
                </c:pt>
                <c:pt idx="2002" formatCode="General">
                  <c:v>4.0039999999999996</c:v>
                </c:pt>
                <c:pt idx="2003" formatCode="General">
                  <c:v>4.0060000000000002</c:v>
                </c:pt>
                <c:pt idx="2004" formatCode="General">
                  <c:v>4.008</c:v>
                </c:pt>
                <c:pt idx="2005" formatCode="General">
                  <c:v>4.01</c:v>
                </c:pt>
                <c:pt idx="2006" formatCode="General">
                  <c:v>4.0119999999999996</c:v>
                </c:pt>
                <c:pt idx="2007" formatCode="General">
                  <c:v>4.0140000000000002</c:v>
                </c:pt>
                <c:pt idx="2008" formatCode="General">
                  <c:v>4.016</c:v>
                </c:pt>
                <c:pt idx="2009" formatCode="General">
                  <c:v>4.0179999999999998</c:v>
                </c:pt>
                <c:pt idx="2010" formatCode="General">
                  <c:v>4.0199999999999996</c:v>
                </c:pt>
                <c:pt idx="2011" formatCode="General">
                  <c:v>4.0220000000000002</c:v>
                </c:pt>
                <c:pt idx="2012" formatCode="General">
                  <c:v>4.024</c:v>
                </c:pt>
                <c:pt idx="2013" formatCode="General">
                  <c:v>4.0259999999999998</c:v>
                </c:pt>
                <c:pt idx="2014" formatCode="General">
                  <c:v>4.0279999999999996</c:v>
                </c:pt>
                <c:pt idx="2015" formatCode="General">
                  <c:v>4.03</c:v>
                </c:pt>
                <c:pt idx="2016" formatCode="General">
                  <c:v>4.032</c:v>
                </c:pt>
                <c:pt idx="2017" formatCode="General">
                  <c:v>4.0339999999999998</c:v>
                </c:pt>
                <c:pt idx="2018" formatCode="General">
                  <c:v>4.0359999999999996</c:v>
                </c:pt>
                <c:pt idx="2019" formatCode="General">
                  <c:v>4.0380000000000003</c:v>
                </c:pt>
                <c:pt idx="2020" formatCode="General">
                  <c:v>4.04</c:v>
                </c:pt>
                <c:pt idx="2021" formatCode="General">
                  <c:v>4.0419999999999998</c:v>
                </c:pt>
                <c:pt idx="2022" formatCode="General">
                  <c:v>4.0439999999999996</c:v>
                </c:pt>
                <c:pt idx="2023" formatCode="General">
                  <c:v>4.0460000000000003</c:v>
                </c:pt>
                <c:pt idx="2024" formatCode="General">
                  <c:v>4.048</c:v>
                </c:pt>
                <c:pt idx="2025" formatCode="General">
                  <c:v>4.05</c:v>
                </c:pt>
                <c:pt idx="2026" formatCode="General">
                  <c:v>4.0519999999999996</c:v>
                </c:pt>
                <c:pt idx="2027" formatCode="General">
                  <c:v>4.0540000000000003</c:v>
                </c:pt>
                <c:pt idx="2028" formatCode="General">
                  <c:v>4.056</c:v>
                </c:pt>
                <c:pt idx="2029" formatCode="General">
                  <c:v>4.0579999999999998</c:v>
                </c:pt>
                <c:pt idx="2030" formatCode="General">
                  <c:v>4.0599999999999996</c:v>
                </c:pt>
                <c:pt idx="2031" formatCode="General">
                  <c:v>4.0620000000000003</c:v>
                </c:pt>
                <c:pt idx="2032" formatCode="General">
                  <c:v>4.0640000000000001</c:v>
                </c:pt>
                <c:pt idx="2033" formatCode="General">
                  <c:v>4.0659999999999998</c:v>
                </c:pt>
                <c:pt idx="2034" formatCode="General">
                  <c:v>4.0679999999999996</c:v>
                </c:pt>
                <c:pt idx="2035" formatCode="General">
                  <c:v>4.07</c:v>
                </c:pt>
                <c:pt idx="2036" formatCode="General">
                  <c:v>4.0720000000000001</c:v>
                </c:pt>
                <c:pt idx="2037" formatCode="General">
                  <c:v>4.0739999999999998</c:v>
                </c:pt>
                <c:pt idx="2038" formatCode="General">
                  <c:v>4.0759999999999996</c:v>
                </c:pt>
                <c:pt idx="2039" formatCode="General">
                  <c:v>4.0780000000000003</c:v>
                </c:pt>
                <c:pt idx="2040" formatCode="General">
                  <c:v>4.08</c:v>
                </c:pt>
                <c:pt idx="2041" formatCode="General">
                  <c:v>4.0819999999999999</c:v>
                </c:pt>
                <c:pt idx="2042" formatCode="General">
                  <c:v>4.0839999999999996</c:v>
                </c:pt>
                <c:pt idx="2043" formatCode="General">
                  <c:v>4.0860000000000003</c:v>
                </c:pt>
                <c:pt idx="2044" formatCode="General">
                  <c:v>4.0880000000000001</c:v>
                </c:pt>
                <c:pt idx="2045" formatCode="General">
                  <c:v>4.09</c:v>
                </c:pt>
                <c:pt idx="2046" formatCode="General">
                  <c:v>4.0919999999999996</c:v>
                </c:pt>
                <c:pt idx="2047" formatCode="General">
                  <c:v>4.0940000000000003</c:v>
                </c:pt>
                <c:pt idx="2048" formatCode="General">
                  <c:v>4.0960000000000001</c:v>
                </c:pt>
                <c:pt idx="2049" formatCode="General">
                  <c:v>4.0979999999999999</c:v>
                </c:pt>
                <c:pt idx="2050" formatCode="General">
                  <c:v>4.0999999999999996</c:v>
                </c:pt>
                <c:pt idx="2051" formatCode="General">
                  <c:v>4.1020000000000003</c:v>
                </c:pt>
                <c:pt idx="2052" formatCode="General">
                  <c:v>4.1040000000000001</c:v>
                </c:pt>
                <c:pt idx="2053" formatCode="General">
                  <c:v>4.1059999999999999</c:v>
                </c:pt>
                <c:pt idx="2054" formatCode="General">
                  <c:v>4.1079999999999997</c:v>
                </c:pt>
                <c:pt idx="2055" formatCode="General">
                  <c:v>4.1100000000000003</c:v>
                </c:pt>
                <c:pt idx="2056" formatCode="General">
                  <c:v>4.1120000000000001</c:v>
                </c:pt>
                <c:pt idx="2057" formatCode="General">
                  <c:v>4.1139999999999999</c:v>
                </c:pt>
                <c:pt idx="2058" formatCode="General">
                  <c:v>4.1159999999999997</c:v>
                </c:pt>
                <c:pt idx="2059" formatCode="General">
                  <c:v>4.1180000000000003</c:v>
                </c:pt>
                <c:pt idx="2060" formatCode="General">
                  <c:v>4.12</c:v>
                </c:pt>
                <c:pt idx="2061" formatCode="General">
                  <c:v>4.1219999999999999</c:v>
                </c:pt>
                <c:pt idx="2062" formatCode="General">
                  <c:v>4.1239999999999997</c:v>
                </c:pt>
                <c:pt idx="2063" formatCode="General">
                  <c:v>4.1260000000000003</c:v>
                </c:pt>
                <c:pt idx="2064" formatCode="General">
                  <c:v>4.1280000000000001</c:v>
                </c:pt>
                <c:pt idx="2065" formatCode="General">
                  <c:v>4.13</c:v>
                </c:pt>
                <c:pt idx="2066" formatCode="General">
                  <c:v>4.1319999999999997</c:v>
                </c:pt>
                <c:pt idx="2067" formatCode="General">
                  <c:v>4.1340000000000003</c:v>
                </c:pt>
                <c:pt idx="2068" formatCode="General">
                  <c:v>4.1360000000000001</c:v>
                </c:pt>
                <c:pt idx="2069" formatCode="General">
                  <c:v>4.1379999999999999</c:v>
                </c:pt>
                <c:pt idx="2070" formatCode="General">
                  <c:v>4.1399999999999997</c:v>
                </c:pt>
                <c:pt idx="2071" formatCode="General">
                  <c:v>4.1420000000000003</c:v>
                </c:pt>
                <c:pt idx="2072" formatCode="General">
                  <c:v>4.1440000000000001</c:v>
                </c:pt>
                <c:pt idx="2073" formatCode="General">
                  <c:v>4.1459999999999999</c:v>
                </c:pt>
                <c:pt idx="2074" formatCode="General">
                  <c:v>4.1479999999999997</c:v>
                </c:pt>
                <c:pt idx="2075" formatCode="General">
                  <c:v>4.1500000000000004</c:v>
                </c:pt>
                <c:pt idx="2076" formatCode="General">
                  <c:v>4.1520000000000001</c:v>
                </c:pt>
                <c:pt idx="2077" formatCode="General">
                  <c:v>4.1539999999999999</c:v>
                </c:pt>
                <c:pt idx="2078" formatCode="General">
                  <c:v>4.1559999999999997</c:v>
                </c:pt>
                <c:pt idx="2079" formatCode="General">
                  <c:v>4.1580000000000004</c:v>
                </c:pt>
                <c:pt idx="2080" formatCode="General">
                  <c:v>4.16</c:v>
                </c:pt>
                <c:pt idx="2081" formatCode="General">
                  <c:v>4.1619999999999999</c:v>
                </c:pt>
                <c:pt idx="2082" formatCode="General">
                  <c:v>4.1639999999999997</c:v>
                </c:pt>
                <c:pt idx="2083" formatCode="General">
                  <c:v>4.1660000000000004</c:v>
                </c:pt>
                <c:pt idx="2084" formatCode="General">
                  <c:v>4.1680000000000001</c:v>
                </c:pt>
                <c:pt idx="2085" formatCode="General">
                  <c:v>4.17</c:v>
                </c:pt>
                <c:pt idx="2086" formatCode="General">
                  <c:v>4.1719999999999997</c:v>
                </c:pt>
                <c:pt idx="2087" formatCode="General">
                  <c:v>4.1740000000000004</c:v>
                </c:pt>
                <c:pt idx="2088" formatCode="General">
                  <c:v>4.1760000000000002</c:v>
                </c:pt>
                <c:pt idx="2089" formatCode="General">
                  <c:v>4.1779999999999999</c:v>
                </c:pt>
                <c:pt idx="2090" formatCode="General">
                  <c:v>4.18</c:v>
                </c:pt>
                <c:pt idx="2091" formatCode="General">
                  <c:v>4.1820000000000004</c:v>
                </c:pt>
                <c:pt idx="2092" formatCode="General">
                  <c:v>4.1840000000000002</c:v>
                </c:pt>
                <c:pt idx="2093" formatCode="General">
                  <c:v>4.1859999999999999</c:v>
                </c:pt>
                <c:pt idx="2094" formatCode="General">
                  <c:v>4.1879999999999997</c:v>
                </c:pt>
                <c:pt idx="2095" formatCode="General">
                  <c:v>4.1900000000000004</c:v>
                </c:pt>
                <c:pt idx="2096" formatCode="General">
                  <c:v>4.1920000000000002</c:v>
                </c:pt>
                <c:pt idx="2097" formatCode="General">
                  <c:v>4.194</c:v>
                </c:pt>
                <c:pt idx="2098" formatCode="General">
                  <c:v>4.1959999999999997</c:v>
                </c:pt>
                <c:pt idx="2099" formatCode="General">
                  <c:v>4.1980000000000004</c:v>
                </c:pt>
                <c:pt idx="2100" formatCode="General">
                  <c:v>4.2</c:v>
                </c:pt>
                <c:pt idx="2101" formatCode="General">
                  <c:v>4.202</c:v>
                </c:pt>
                <c:pt idx="2102" formatCode="General">
                  <c:v>4.2039999999999997</c:v>
                </c:pt>
                <c:pt idx="2103" formatCode="General">
                  <c:v>4.2060000000000004</c:v>
                </c:pt>
                <c:pt idx="2104" formatCode="General">
                  <c:v>4.2080000000000002</c:v>
                </c:pt>
                <c:pt idx="2105" formatCode="General">
                  <c:v>4.21</c:v>
                </c:pt>
                <c:pt idx="2106" formatCode="General">
                  <c:v>4.2119999999999997</c:v>
                </c:pt>
                <c:pt idx="2107" formatCode="General">
                  <c:v>4.2140000000000004</c:v>
                </c:pt>
                <c:pt idx="2108" formatCode="General">
                  <c:v>4.2160000000000002</c:v>
                </c:pt>
                <c:pt idx="2109" formatCode="General">
                  <c:v>4.218</c:v>
                </c:pt>
                <c:pt idx="2110" formatCode="General">
                  <c:v>4.22</c:v>
                </c:pt>
                <c:pt idx="2111" formatCode="General">
                  <c:v>4.2220000000000004</c:v>
                </c:pt>
                <c:pt idx="2112" formatCode="General">
                  <c:v>4.2240000000000002</c:v>
                </c:pt>
                <c:pt idx="2113" formatCode="General">
                  <c:v>4.226</c:v>
                </c:pt>
                <c:pt idx="2114" formatCode="General">
                  <c:v>4.2279999999999998</c:v>
                </c:pt>
                <c:pt idx="2115" formatCode="General">
                  <c:v>4.2300000000000004</c:v>
                </c:pt>
                <c:pt idx="2116" formatCode="General">
                  <c:v>4.2320000000000002</c:v>
                </c:pt>
                <c:pt idx="2117" formatCode="General">
                  <c:v>4.234</c:v>
                </c:pt>
                <c:pt idx="2118" formatCode="General">
                  <c:v>4.2359999999999998</c:v>
                </c:pt>
                <c:pt idx="2119" formatCode="General">
                  <c:v>4.2380000000000004</c:v>
                </c:pt>
                <c:pt idx="2120" formatCode="General">
                  <c:v>4.24</c:v>
                </c:pt>
                <c:pt idx="2121" formatCode="General">
                  <c:v>4.242</c:v>
                </c:pt>
                <c:pt idx="2122" formatCode="General">
                  <c:v>4.2439999999999998</c:v>
                </c:pt>
                <c:pt idx="2123" formatCode="General">
                  <c:v>4.2460000000000004</c:v>
                </c:pt>
                <c:pt idx="2124" formatCode="General">
                  <c:v>4.2480000000000002</c:v>
                </c:pt>
                <c:pt idx="2125" formatCode="General">
                  <c:v>4.25</c:v>
                </c:pt>
                <c:pt idx="2126" formatCode="General">
                  <c:v>4.2519999999999998</c:v>
                </c:pt>
                <c:pt idx="2127" formatCode="General">
                  <c:v>4.2539999999999996</c:v>
                </c:pt>
                <c:pt idx="2128" formatCode="General">
                  <c:v>4.2560000000000002</c:v>
                </c:pt>
                <c:pt idx="2129" formatCode="General">
                  <c:v>4.258</c:v>
                </c:pt>
                <c:pt idx="2130" formatCode="General">
                  <c:v>4.26</c:v>
                </c:pt>
                <c:pt idx="2131" formatCode="General">
                  <c:v>4.2619999999999996</c:v>
                </c:pt>
                <c:pt idx="2132" formatCode="General">
                  <c:v>4.2640000000000002</c:v>
                </c:pt>
                <c:pt idx="2133" formatCode="General">
                  <c:v>4.266</c:v>
                </c:pt>
                <c:pt idx="2134" formatCode="General">
                  <c:v>4.2679999999999998</c:v>
                </c:pt>
                <c:pt idx="2135" formatCode="General">
                  <c:v>4.2699999999999996</c:v>
                </c:pt>
                <c:pt idx="2136" formatCode="General">
                  <c:v>4.2720000000000002</c:v>
                </c:pt>
                <c:pt idx="2137" formatCode="General">
                  <c:v>4.274</c:v>
                </c:pt>
                <c:pt idx="2138" formatCode="General">
                  <c:v>4.2759999999999998</c:v>
                </c:pt>
                <c:pt idx="2139" formatCode="General">
                  <c:v>4.2779999999999996</c:v>
                </c:pt>
                <c:pt idx="2140" formatCode="General">
                  <c:v>4.28</c:v>
                </c:pt>
                <c:pt idx="2141" formatCode="General">
                  <c:v>4.282</c:v>
                </c:pt>
                <c:pt idx="2142" formatCode="General">
                  <c:v>4.2839999999999998</c:v>
                </c:pt>
                <c:pt idx="2143" formatCode="General">
                  <c:v>4.2859999999999996</c:v>
                </c:pt>
                <c:pt idx="2144" formatCode="General">
                  <c:v>4.2880000000000003</c:v>
                </c:pt>
                <c:pt idx="2145" formatCode="General">
                  <c:v>4.29</c:v>
                </c:pt>
                <c:pt idx="2146" formatCode="General">
                  <c:v>4.2919999999999998</c:v>
                </c:pt>
                <c:pt idx="2147" formatCode="General">
                  <c:v>4.2939999999999996</c:v>
                </c:pt>
                <c:pt idx="2148" formatCode="General">
                  <c:v>4.2960000000000003</c:v>
                </c:pt>
                <c:pt idx="2149" formatCode="General">
                  <c:v>4.298</c:v>
                </c:pt>
                <c:pt idx="2150" formatCode="General">
                  <c:v>4.3</c:v>
                </c:pt>
                <c:pt idx="2151" formatCode="General">
                  <c:v>4.3019999999999996</c:v>
                </c:pt>
                <c:pt idx="2152" formatCode="General">
                  <c:v>4.3040000000000003</c:v>
                </c:pt>
                <c:pt idx="2153" formatCode="General">
                  <c:v>4.306</c:v>
                </c:pt>
                <c:pt idx="2154" formatCode="General">
                  <c:v>4.3079999999999998</c:v>
                </c:pt>
                <c:pt idx="2155" formatCode="General">
                  <c:v>4.3099999999999996</c:v>
                </c:pt>
                <c:pt idx="2156" formatCode="General">
                  <c:v>4.3120000000000003</c:v>
                </c:pt>
                <c:pt idx="2157" formatCode="General">
                  <c:v>4.3140000000000001</c:v>
                </c:pt>
                <c:pt idx="2158" formatCode="General">
                  <c:v>4.3159999999999998</c:v>
                </c:pt>
                <c:pt idx="2159" formatCode="General">
                  <c:v>4.3179999999999996</c:v>
                </c:pt>
                <c:pt idx="2160" formatCode="General">
                  <c:v>4.32</c:v>
                </c:pt>
                <c:pt idx="2161" formatCode="General">
                  <c:v>4.3220000000000001</c:v>
                </c:pt>
                <c:pt idx="2162" formatCode="General">
                  <c:v>4.3239999999999998</c:v>
                </c:pt>
                <c:pt idx="2163" formatCode="General">
                  <c:v>4.3259999999999996</c:v>
                </c:pt>
                <c:pt idx="2164" formatCode="General">
                  <c:v>4.3280000000000003</c:v>
                </c:pt>
                <c:pt idx="2165" formatCode="General">
                  <c:v>4.33</c:v>
                </c:pt>
                <c:pt idx="2166" formatCode="General">
                  <c:v>4.3319999999999999</c:v>
                </c:pt>
                <c:pt idx="2167" formatCode="General">
                  <c:v>4.3339999999999996</c:v>
                </c:pt>
                <c:pt idx="2168" formatCode="General">
                  <c:v>4.3360000000000003</c:v>
                </c:pt>
                <c:pt idx="2169" formatCode="General">
                  <c:v>4.3380000000000001</c:v>
                </c:pt>
                <c:pt idx="2170" formatCode="General">
                  <c:v>4.34</c:v>
                </c:pt>
                <c:pt idx="2171" formatCode="General">
                  <c:v>4.3419999999999996</c:v>
                </c:pt>
                <c:pt idx="2172" formatCode="General">
                  <c:v>4.3440000000000003</c:v>
                </c:pt>
                <c:pt idx="2173" formatCode="General">
                  <c:v>4.3460000000000001</c:v>
                </c:pt>
                <c:pt idx="2174" formatCode="General">
                  <c:v>4.3479999999999999</c:v>
                </c:pt>
                <c:pt idx="2175" formatCode="General">
                  <c:v>4.3499999999999996</c:v>
                </c:pt>
                <c:pt idx="2176" formatCode="General">
                  <c:v>4.3520000000000003</c:v>
                </c:pt>
                <c:pt idx="2177" formatCode="General">
                  <c:v>4.3540000000000001</c:v>
                </c:pt>
                <c:pt idx="2178" formatCode="General">
                  <c:v>4.3559999999999999</c:v>
                </c:pt>
                <c:pt idx="2179" formatCode="General">
                  <c:v>4.3579999999999997</c:v>
                </c:pt>
                <c:pt idx="2180" formatCode="General">
                  <c:v>4.3600000000000003</c:v>
                </c:pt>
                <c:pt idx="2181" formatCode="General">
                  <c:v>4.3620000000000001</c:v>
                </c:pt>
                <c:pt idx="2182" formatCode="General">
                  <c:v>4.3639999999999999</c:v>
                </c:pt>
                <c:pt idx="2183" formatCode="General">
                  <c:v>4.3659999999999997</c:v>
                </c:pt>
                <c:pt idx="2184" formatCode="General">
                  <c:v>4.3680000000000003</c:v>
                </c:pt>
                <c:pt idx="2185" formatCode="General">
                  <c:v>4.37</c:v>
                </c:pt>
                <c:pt idx="2186" formatCode="General">
                  <c:v>4.3719999999999999</c:v>
                </c:pt>
                <c:pt idx="2187" formatCode="General">
                  <c:v>4.3739999999999997</c:v>
                </c:pt>
                <c:pt idx="2188" formatCode="General">
                  <c:v>4.3760000000000003</c:v>
                </c:pt>
                <c:pt idx="2189" formatCode="General">
                  <c:v>4.3780000000000001</c:v>
                </c:pt>
                <c:pt idx="2190" formatCode="General">
                  <c:v>4.38</c:v>
                </c:pt>
                <c:pt idx="2191" formatCode="General">
                  <c:v>4.3819999999999997</c:v>
                </c:pt>
                <c:pt idx="2192" formatCode="General">
                  <c:v>4.3840000000000003</c:v>
                </c:pt>
                <c:pt idx="2193" formatCode="General">
                  <c:v>4.3860000000000001</c:v>
                </c:pt>
                <c:pt idx="2194" formatCode="General">
                  <c:v>4.3879999999999999</c:v>
                </c:pt>
                <c:pt idx="2195" formatCode="General">
                  <c:v>4.3899999999999997</c:v>
                </c:pt>
                <c:pt idx="2196" formatCode="General">
                  <c:v>4.3920000000000003</c:v>
                </c:pt>
                <c:pt idx="2197" formatCode="General">
                  <c:v>4.3940000000000001</c:v>
                </c:pt>
                <c:pt idx="2198" formatCode="General">
                  <c:v>4.3959999999999999</c:v>
                </c:pt>
                <c:pt idx="2199" formatCode="General">
                  <c:v>4.3979999999999997</c:v>
                </c:pt>
                <c:pt idx="2200" formatCode="General">
                  <c:v>4.4000000000000004</c:v>
                </c:pt>
                <c:pt idx="2201" formatCode="General">
                  <c:v>4.4020000000000001</c:v>
                </c:pt>
                <c:pt idx="2202" formatCode="General">
                  <c:v>4.4039999999999999</c:v>
                </c:pt>
                <c:pt idx="2203" formatCode="General">
                  <c:v>4.4059999999999997</c:v>
                </c:pt>
                <c:pt idx="2204" formatCode="General">
                  <c:v>4.4080000000000004</c:v>
                </c:pt>
                <c:pt idx="2205" formatCode="General">
                  <c:v>4.41</c:v>
                </c:pt>
                <c:pt idx="2206" formatCode="General">
                  <c:v>4.4119999999999999</c:v>
                </c:pt>
                <c:pt idx="2207" formatCode="General">
                  <c:v>4.4139999999999997</c:v>
                </c:pt>
                <c:pt idx="2208" formatCode="General">
                  <c:v>4.4160000000000004</c:v>
                </c:pt>
                <c:pt idx="2209" formatCode="General">
                  <c:v>4.4180000000000001</c:v>
                </c:pt>
                <c:pt idx="2210" formatCode="General">
                  <c:v>4.42</c:v>
                </c:pt>
                <c:pt idx="2211" formatCode="General">
                  <c:v>4.4219999999999997</c:v>
                </c:pt>
                <c:pt idx="2212" formatCode="General">
                  <c:v>4.4240000000000004</c:v>
                </c:pt>
                <c:pt idx="2213" formatCode="General">
                  <c:v>4.4260000000000002</c:v>
                </c:pt>
                <c:pt idx="2214" formatCode="General">
                  <c:v>4.4279999999999999</c:v>
                </c:pt>
                <c:pt idx="2215" formatCode="General">
                  <c:v>4.43</c:v>
                </c:pt>
                <c:pt idx="2216" formatCode="General">
                  <c:v>4.4320000000000004</c:v>
                </c:pt>
                <c:pt idx="2217" formatCode="General">
                  <c:v>4.4340000000000002</c:v>
                </c:pt>
                <c:pt idx="2218" formatCode="General">
                  <c:v>4.4359999999999999</c:v>
                </c:pt>
                <c:pt idx="2219" formatCode="General">
                  <c:v>4.4379999999999997</c:v>
                </c:pt>
                <c:pt idx="2220" formatCode="General">
                  <c:v>4.4400000000000004</c:v>
                </c:pt>
                <c:pt idx="2221" formatCode="General">
                  <c:v>4.4420000000000002</c:v>
                </c:pt>
                <c:pt idx="2222" formatCode="General">
                  <c:v>4.444</c:v>
                </c:pt>
                <c:pt idx="2223" formatCode="General">
                  <c:v>4.4459999999999997</c:v>
                </c:pt>
                <c:pt idx="2224" formatCode="General">
                  <c:v>4.4480000000000004</c:v>
                </c:pt>
                <c:pt idx="2225" formatCode="General">
                  <c:v>4.45</c:v>
                </c:pt>
                <c:pt idx="2226" formatCode="General">
                  <c:v>4.452</c:v>
                </c:pt>
                <c:pt idx="2227" formatCode="General">
                  <c:v>4.4539999999999997</c:v>
                </c:pt>
                <c:pt idx="2228" formatCode="General">
                  <c:v>4.4560000000000004</c:v>
                </c:pt>
                <c:pt idx="2229" formatCode="General">
                  <c:v>4.4580000000000002</c:v>
                </c:pt>
                <c:pt idx="2230" formatCode="General">
                  <c:v>4.46</c:v>
                </c:pt>
                <c:pt idx="2231" formatCode="General">
                  <c:v>4.4619999999999997</c:v>
                </c:pt>
                <c:pt idx="2232" formatCode="General">
                  <c:v>4.4640000000000004</c:v>
                </c:pt>
                <c:pt idx="2233" formatCode="General">
                  <c:v>4.4660000000000002</c:v>
                </c:pt>
                <c:pt idx="2234" formatCode="General">
                  <c:v>4.468</c:v>
                </c:pt>
                <c:pt idx="2235" formatCode="General">
                  <c:v>4.47</c:v>
                </c:pt>
                <c:pt idx="2236" formatCode="General">
                  <c:v>4.4720000000000004</c:v>
                </c:pt>
                <c:pt idx="2237" formatCode="General">
                  <c:v>4.4740000000000002</c:v>
                </c:pt>
                <c:pt idx="2238" formatCode="General">
                  <c:v>4.476</c:v>
                </c:pt>
                <c:pt idx="2239" formatCode="General">
                  <c:v>4.4779999999999998</c:v>
                </c:pt>
                <c:pt idx="2240" formatCode="General">
                  <c:v>4.4800000000000004</c:v>
                </c:pt>
                <c:pt idx="2241" formatCode="General">
                  <c:v>4.4820000000000002</c:v>
                </c:pt>
                <c:pt idx="2242" formatCode="General">
                  <c:v>4.484</c:v>
                </c:pt>
                <c:pt idx="2243" formatCode="General">
                  <c:v>4.4859999999999998</c:v>
                </c:pt>
                <c:pt idx="2244" formatCode="General">
                  <c:v>4.4880000000000004</c:v>
                </c:pt>
                <c:pt idx="2245" formatCode="General">
                  <c:v>4.49</c:v>
                </c:pt>
                <c:pt idx="2246" formatCode="General">
                  <c:v>4.492</c:v>
                </c:pt>
                <c:pt idx="2247" formatCode="General">
                  <c:v>4.4939999999999998</c:v>
                </c:pt>
                <c:pt idx="2248" formatCode="General">
                  <c:v>4.4960000000000004</c:v>
                </c:pt>
                <c:pt idx="2249" formatCode="General">
                  <c:v>4.4980000000000002</c:v>
                </c:pt>
                <c:pt idx="2250" formatCode="General">
                  <c:v>4.5</c:v>
                </c:pt>
                <c:pt idx="2251" formatCode="General">
                  <c:v>4.5019999999999998</c:v>
                </c:pt>
                <c:pt idx="2252" formatCode="General">
                  <c:v>4.5039999999999996</c:v>
                </c:pt>
                <c:pt idx="2253" formatCode="General">
                  <c:v>4.5060000000000002</c:v>
                </c:pt>
                <c:pt idx="2254" formatCode="General">
                  <c:v>4.508</c:v>
                </c:pt>
                <c:pt idx="2255" formatCode="General">
                  <c:v>4.51</c:v>
                </c:pt>
                <c:pt idx="2256" formatCode="General">
                  <c:v>4.5119999999999996</c:v>
                </c:pt>
                <c:pt idx="2257" formatCode="General">
                  <c:v>4.5140000000000002</c:v>
                </c:pt>
                <c:pt idx="2258" formatCode="General">
                  <c:v>4.516</c:v>
                </c:pt>
                <c:pt idx="2259" formatCode="General">
                  <c:v>4.5179999999999998</c:v>
                </c:pt>
                <c:pt idx="2260" formatCode="General">
                  <c:v>4.5199999999999996</c:v>
                </c:pt>
                <c:pt idx="2261" formatCode="General">
                  <c:v>4.5220000000000002</c:v>
                </c:pt>
                <c:pt idx="2262" formatCode="General">
                  <c:v>4.524</c:v>
                </c:pt>
                <c:pt idx="2263" formatCode="General">
                  <c:v>4.5259999999999998</c:v>
                </c:pt>
                <c:pt idx="2264" formatCode="General">
                  <c:v>4.5279999999999996</c:v>
                </c:pt>
                <c:pt idx="2265" formatCode="General">
                  <c:v>4.53</c:v>
                </c:pt>
                <c:pt idx="2266" formatCode="General">
                  <c:v>4.532</c:v>
                </c:pt>
                <c:pt idx="2267" formatCode="General">
                  <c:v>4.5339999999999998</c:v>
                </c:pt>
                <c:pt idx="2268" formatCode="General">
                  <c:v>4.5359999999999996</c:v>
                </c:pt>
                <c:pt idx="2269" formatCode="General">
                  <c:v>4.5380000000000003</c:v>
                </c:pt>
                <c:pt idx="2270" formatCode="General">
                  <c:v>4.54</c:v>
                </c:pt>
                <c:pt idx="2271" formatCode="General">
                  <c:v>4.5419999999999998</c:v>
                </c:pt>
                <c:pt idx="2272" formatCode="General">
                  <c:v>4.5439999999999996</c:v>
                </c:pt>
                <c:pt idx="2273" formatCode="General">
                  <c:v>4.5460000000000003</c:v>
                </c:pt>
                <c:pt idx="2274" formatCode="General">
                  <c:v>4.548</c:v>
                </c:pt>
                <c:pt idx="2275" formatCode="General">
                  <c:v>4.55</c:v>
                </c:pt>
                <c:pt idx="2276" formatCode="General">
                  <c:v>4.5519999999999996</c:v>
                </c:pt>
                <c:pt idx="2277" formatCode="General">
                  <c:v>4.5540000000000003</c:v>
                </c:pt>
                <c:pt idx="2278" formatCode="General">
                  <c:v>4.556</c:v>
                </c:pt>
                <c:pt idx="2279" formatCode="General">
                  <c:v>4.5579999999999998</c:v>
                </c:pt>
                <c:pt idx="2280" formatCode="General">
                  <c:v>4.5599999999999996</c:v>
                </c:pt>
                <c:pt idx="2281" formatCode="General">
                  <c:v>4.5620000000000003</c:v>
                </c:pt>
                <c:pt idx="2282" formatCode="General">
                  <c:v>4.5640000000000001</c:v>
                </c:pt>
                <c:pt idx="2283" formatCode="General">
                  <c:v>4.5659999999999998</c:v>
                </c:pt>
                <c:pt idx="2284" formatCode="General">
                  <c:v>4.5679999999999996</c:v>
                </c:pt>
                <c:pt idx="2285" formatCode="General">
                  <c:v>4.57</c:v>
                </c:pt>
                <c:pt idx="2286" formatCode="General">
                  <c:v>4.5720000000000001</c:v>
                </c:pt>
                <c:pt idx="2287" formatCode="General">
                  <c:v>4.5739999999999998</c:v>
                </c:pt>
                <c:pt idx="2288" formatCode="General">
                  <c:v>4.5759999999999996</c:v>
                </c:pt>
                <c:pt idx="2289" formatCode="General">
                  <c:v>4.5780000000000003</c:v>
                </c:pt>
                <c:pt idx="2290" formatCode="General">
                  <c:v>4.58</c:v>
                </c:pt>
                <c:pt idx="2291" formatCode="General">
                  <c:v>4.5819999999999999</c:v>
                </c:pt>
                <c:pt idx="2292" formatCode="General">
                  <c:v>4.5839999999999996</c:v>
                </c:pt>
                <c:pt idx="2293" formatCode="General">
                  <c:v>4.5860000000000003</c:v>
                </c:pt>
                <c:pt idx="2294" formatCode="General">
                  <c:v>4.5880000000000001</c:v>
                </c:pt>
                <c:pt idx="2295" formatCode="General">
                  <c:v>4.59</c:v>
                </c:pt>
                <c:pt idx="2296" formatCode="General">
                  <c:v>4.5919999999999996</c:v>
                </c:pt>
                <c:pt idx="2297" formatCode="General">
                  <c:v>4.5940000000000003</c:v>
                </c:pt>
                <c:pt idx="2298" formatCode="General">
                  <c:v>4.5960000000000001</c:v>
                </c:pt>
                <c:pt idx="2299" formatCode="General">
                  <c:v>4.5979999999999999</c:v>
                </c:pt>
                <c:pt idx="2300" formatCode="General">
                  <c:v>4.5999999999999996</c:v>
                </c:pt>
                <c:pt idx="2301" formatCode="General">
                  <c:v>4.6020000000000003</c:v>
                </c:pt>
                <c:pt idx="2302" formatCode="General">
                  <c:v>4.6040000000000001</c:v>
                </c:pt>
                <c:pt idx="2303" formatCode="General">
                  <c:v>4.6059999999999999</c:v>
                </c:pt>
                <c:pt idx="2304" formatCode="General">
                  <c:v>4.6079999999999997</c:v>
                </c:pt>
                <c:pt idx="2305" formatCode="General">
                  <c:v>4.6100000000000003</c:v>
                </c:pt>
                <c:pt idx="2306" formatCode="General">
                  <c:v>4.6120000000000001</c:v>
                </c:pt>
                <c:pt idx="2307" formatCode="General">
                  <c:v>4.6139999999999999</c:v>
                </c:pt>
                <c:pt idx="2308" formatCode="General">
                  <c:v>4.6159999999999997</c:v>
                </c:pt>
                <c:pt idx="2309" formatCode="General">
                  <c:v>4.6180000000000003</c:v>
                </c:pt>
                <c:pt idx="2310" formatCode="General">
                  <c:v>4.62</c:v>
                </c:pt>
                <c:pt idx="2311" formatCode="General">
                  <c:v>4.6219999999999999</c:v>
                </c:pt>
                <c:pt idx="2312" formatCode="General">
                  <c:v>4.6239999999999997</c:v>
                </c:pt>
                <c:pt idx="2313" formatCode="General">
                  <c:v>4.6260000000000003</c:v>
                </c:pt>
                <c:pt idx="2314" formatCode="General">
                  <c:v>4.6280000000000001</c:v>
                </c:pt>
                <c:pt idx="2315" formatCode="General">
                  <c:v>4.63</c:v>
                </c:pt>
                <c:pt idx="2316" formatCode="General">
                  <c:v>4.6319999999999997</c:v>
                </c:pt>
                <c:pt idx="2317" formatCode="General">
                  <c:v>4.6340000000000003</c:v>
                </c:pt>
                <c:pt idx="2318" formatCode="General">
                  <c:v>4.6360000000000001</c:v>
                </c:pt>
                <c:pt idx="2319" formatCode="General">
                  <c:v>4.6379999999999999</c:v>
                </c:pt>
                <c:pt idx="2320" formatCode="General">
                  <c:v>4.6399999999999997</c:v>
                </c:pt>
                <c:pt idx="2321" formatCode="General">
                  <c:v>4.6420000000000003</c:v>
                </c:pt>
                <c:pt idx="2322" formatCode="General">
                  <c:v>4.6440000000000001</c:v>
                </c:pt>
                <c:pt idx="2323" formatCode="General">
                  <c:v>4.6459999999999999</c:v>
                </c:pt>
                <c:pt idx="2324" formatCode="General">
                  <c:v>4.6479999999999997</c:v>
                </c:pt>
                <c:pt idx="2325" formatCode="General">
                  <c:v>4.6500000000000004</c:v>
                </c:pt>
                <c:pt idx="2326" formatCode="General">
                  <c:v>4.6520000000000001</c:v>
                </c:pt>
                <c:pt idx="2327" formatCode="General">
                  <c:v>4.6539999999999999</c:v>
                </c:pt>
                <c:pt idx="2328" formatCode="General">
                  <c:v>4.6559999999999997</c:v>
                </c:pt>
                <c:pt idx="2329" formatCode="General">
                  <c:v>4.6580000000000004</c:v>
                </c:pt>
                <c:pt idx="2330" formatCode="General">
                  <c:v>4.66</c:v>
                </c:pt>
                <c:pt idx="2331" formatCode="General">
                  <c:v>4.6619999999999999</c:v>
                </c:pt>
                <c:pt idx="2332" formatCode="General">
                  <c:v>4.6639999999999997</c:v>
                </c:pt>
                <c:pt idx="2333" formatCode="General">
                  <c:v>4.6660000000000004</c:v>
                </c:pt>
                <c:pt idx="2334" formatCode="General">
                  <c:v>4.6680000000000001</c:v>
                </c:pt>
                <c:pt idx="2335" formatCode="General">
                  <c:v>4.67</c:v>
                </c:pt>
                <c:pt idx="2336" formatCode="General">
                  <c:v>4.6719999999999997</c:v>
                </c:pt>
                <c:pt idx="2337" formatCode="General">
                  <c:v>4.6740000000000004</c:v>
                </c:pt>
                <c:pt idx="2338" formatCode="General">
                  <c:v>4.6760000000000002</c:v>
                </c:pt>
                <c:pt idx="2339" formatCode="General">
                  <c:v>4.6779999999999999</c:v>
                </c:pt>
                <c:pt idx="2340" formatCode="General">
                  <c:v>4.68</c:v>
                </c:pt>
                <c:pt idx="2341" formatCode="General">
                  <c:v>4.6820000000000004</c:v>
                </c:pt>
                <c:pt idx="2342" formatCode="General">
                  <c:v>4.6840000000000002</c:v>
                </c:pt>
                <c:pt idx="2343" formatCode="General">
                  <c:v>4.6859999999999999</c:v>
                </c:pt>
                <c:pt idx="2344" formatCode="General">
                  <c:v>4.6879999999999997</c:v>
                </c:pt>
                <c:pt idx="2345" formatCode="General">
                  <c:v>4.6900000000000004</c:v>
                </c:pt>
                <c:pt idx="2346" formatCode="General">
                  <c:v>4.6920000000000002</c:v>
                </c:pt>
                <c:pt idx="2347" formatCode="General">
                  <c:v>4.694</c:v>
                </c:pt>
                <c:pt idx="2348" formatCode="General">
                  <c:v>4.6959999999999997</c:v>
                </c:pt>
                <c:pt idx="2349" formatCode="General">
                  <c:v>4.6980000000000004</c:v>
                </c:pt>
                <c:pt idx="2350" formatCode="General">
                  <c:v>4.7</c:v>
                </c:pt>
                <c:pt idx="2351" formatCode="General">
                  <c:v>4.702</c:v>
                </c:pt>
                <c:pt idx="2352" formatCode="General">
                  <c:v>4.7039999999999997</c:v>
                </c:pt>
                <c:pt idx="2353" formatCode="General">
                  <c:v>4.7060000000000004</c:v>
                </c:pt>
                <c:pt idx="2354" formatCode="General">
                  <c:v>4.7080000000000002</c:v>
                </c:pt>
                <c:pt idx="2355" formatCode="General">
                  <c:v>4.71</c:v>
                </c:pt>
                <c:pt idx="2356" formatCode="General">
                  <c:v>4.7119999999999997</c:v>
                </c:pt>
                <c:pt idx="2357" formatCode="General">
                  <c:v>4.7140000000000004</c:v>
                </c:pt>
                <c:pt idx="2358" formatCode="General">
                  <c:v>4.7160000000000002</c:v>
                </c:pt>
                <c:pt idx="2359" formatCode="General">
                  <c:v>4.718</c:v>
                </c:pt>
                <c:pt idx="2360" formatCode="General">
                  <c:v>4.72</c:v>
                </c:pt>
                <c:pt idx="2361" formatCode="General">
                  <c:v>4.7220000000000004</c:v>
                </c:pt>
                <c:pt idx="2362" formatCode="General">
                  <c:v>4.7240000000000002</c:v>
                </c:pt>
                <c:pt idx="2363" formatCode="General">
                  <c:v>4.726</c:v>
                </c:pt>
                <c:pt idx="2364" formatCode="General">
                  <c:v>4.7279999999999998</c:v>
                </c:pt>
                <c:pt idx="2365" formatCode="General">
                  <c:v>4.7300000000000004</c:v>
                </c:pt>
                <c:pt idx="2366" formatCode="General">
                  <c:v>4.7320000000000002</c:v>
                </c:pt>
                <c:pt idx="2367" formatCode="General">
                  <c:v>4.734</c:v>
                </c:pt>
                <c:pt idx="2368" formatCode="General">
                  <c:v>4.7359999999999998</c:v>
                </c:pt>
                <c:pt idx="2369" formatCode="General">
                  <c:v>4.7380000000000004</c:v>
                </c:pt>
                <c:pt idx="2370" formatCode="General">
                  <c:v>4.74</c:v>
                </c:pt>
                <c:pt idx="2371" formatCode="General">
                  <c:v>4.742</c:v>
                </c:pt>
                <c:pt idx="2372" formatCode="General">
                  <c:v>4.7439999999999998</c:v>
                </c:pt>
                <c:pt idx="2373" formatCode="General">
                  <c:v>4.7460000000000004</c:v>
                </c:pt>
                <c:pt idx="2374" formatCode="General">
                  <c:v>4.7480000000000002</c:v>
                </c:pt>
                <c:pt idx="2375" formatCode="General">
                  <c:v>4.75</c:v>
                </c:pt>
                <c:pt idx="2376" formatCode="General">
                  <c:v>4.7519999999999998</c:v>
                </c:pt>
                <c:pt idx="2377" formatCode="General">
                  <c:v>4.7539999999999996</c:v>
                </c:pt>
                <c:pt idx="2378" formatCode="General">
                  <c:v>4.7560000000000002</c:v>
                </c:pt>
                <c:pt idx="2379" formatCode="General">
                  <c:v>4.758</c:v>
                </c:pt>
                <c:pt idx="2380" formatCode="General">
                  <c:v>4.76</c:v>
                </c:pt>
                <c:pt idx="2381" formatCode="General">
                  <c:v>4.7619999999999996</c:v>
                </c:pt>
                <c:pt idx="2382" formatCode="General">
                  <c:v>4.7640000000000002</c:v>
                </c:pt>
                <c:pt idx="2383" formatCode="General">
                  <c:v>4.766</c:v>
                </c:pt>
                <c:pt idx="2384" formatCode="General">
                  <c:v>4.7679999999999998</c:v>
                </c:pt>
                <c:pt idx="2385" formatCode="General">
                  <c:v>4.7699999999999996</c:v>
                </c:pt>
                <c:pt idx="2386" formatCode="General">
                  <c:v>4.7720000000000002</c:v>
                </c:pt>
                <c:pt idx="2387" formatCode="General">
                  <c:v>4.774</c:v>
                </c:pt>
                <c:pt idx="2388" formatCode="General">
                  <c:v>4.7759999999999998</c:v>
                </c:pt>
                <c:pt idx="2389" formatCode="General">
                  <c:v>4.7779999999999996</c:v>
                </c:pt>
                <c:pt idx="2390" formatCode="General">
                  <c:v>4.78</c:v>
                </c:pt>
                <c:pt idx="2391" formatCode="General">
                  <c:v>4.782</c:v>
                </c:pt>
                <c:pt idx="2392" formatCode="General">
                  <c:v>4.7839999999999998</c:v>
                </c:pt>
                <c:pt idx="2393" formatCode="General">
                  <c:v>4.7859999999999996</c:v>
                </c:pt>
                <c:pt idx="2394" formatCode="General">
                  <c:v>4.7880000000000003</c:v>
                </c:pt>
                <c:pt idx="2395" formatCode="General">
                  <c:v>4.79</c:v>
                </c:pt>
                <c:pt idx="2396" formatCode="General">
                  <c:v>4.7919999999999998</c:v>
                </c:pt>
                <c:pt idx="2397" formatCode="General">
                  <c:v>4.7939999999999996</c:v>
                </c:pt>
                <c:pt idx="2398" formatCode="General">
                  <c:v>4.7960000000000003</c:v>
                </c:pt>
                <c:pt idx="2399" formatCode="General">
                  <c:v>4.798</c:v>
                </c:pt>
                <c:pt idx="2400" formatCode="General">
                  <c:v>4.8</c:v>
                </c:pt>
                <c:pt idx="2401" formatCode="General">
                  <c:v>4.8019999999999996</c:v>
                </c:pt>
                <c:pt idx="2402" formatCode="General">
                  <c:v>4.8040000000000003</c:v>
                </c:pt>
                <c:pt idx="2403" formatCode="General">
                  <c:v>4.806</c:v>
                </c:pt>
                <c:pt idx="2404" formatCode="General">
                  <c:v>4.8079999999999998</c:v>
                </c:pt>
                <c:pt idx="2405" formatCode="General">
                  <c:v>4.8099999999999996</c:v>
                </c:pt>
                <c:pt idx="2406" formatCode="General">
                  <c:v>4.8120000000000003</c:v>
                </c:pt>
                <c:pt idx="2407" formatCode="General">
                  <c:v>4.8140000000000001</c:v>
                </c:pt>
                <c:pt idx="2408" formatCode="General">
                  <c:v>4.8159999999999998</c:v>
                </c:pt>
                <c:pt idx="2409" formatCode="General">
                  <c:v>4.8179999999999996</c:v>
                </c:pt>
                <c:pt idx="2410" formatCode="General">
                  <c:v>4.82</c:v>
                </c:pt>
                <c:pt idx="2411" formatCode="General">
                  <c:v>4.8220000000000001</c:v>
                </c:pt>
                <c:pt idx="2412" formatCode="General">
                  <c:v>4.8239999999999998</c:v>
                </c:pt>
                <c:pt idx="2413" formatCode="General">
                  <c:v>4.8259999999999996</c:v>
                </c:pt>
                <c:pt idx="2414" formatCode="General">
                  <c:v>4.8280000000000003</c:v>
                </c:pt>
                <c:pt idx="2415" formatCode="General">
                  <c:v>4.83</c:v>
                </c:pt>
                <c:pt idx="2416" formatCode="General">
                  <c:v>4.8319999999999999</c:v>
                </c:pt>
                <c:pt idx="2417" formatCode="General">
                  <c:v>4.8339999999999996</c:v>
                </c:pt>
                <c:pt idx="2418" formatCode="General">
                  <c:v>4.8360000000000003</c:v>
                </c:pt>
                <c:pt idx="2419" formatCode="General">
                  <c:v>4.8380000000000001</c:v>
                </c:pt>
                <c:pt idx="2420" formatCode="General">
                  <c:v>4.84</c:v>
                </c:pt>
                <c:pt idx="2421" formatCode="General">
                  <c:v>4.8419999999999996</c:v>
                </c:pt>
                <c:pt idx="2422" formatCode="General">
                  <c:v>4.8440000000000003</c:v>
                </c:pt>
                <c:pt idx="2423" formatCode="General">
                  <c:v>4.8460000000000001</c:v>
                </c:pt>
                <c:pt idx="2424" formatCode="General">
                  <c:v>4.8479999999999999</c:v>
                </c:pt>
                <c:pt idx="2425" formatCode="General">
                  <c:v>4.8499999999999996</c:v>
                </c:pt>
                <c:pt idx="2426" formatCode="General">
                  <c:v>4.8520000000000003</c:v>
                </c:pt>
                <c:pt idx="2427" formatCode="General">
                  <c:v>4.8540000000000001</c:v>
                </c:pt>
                <c:pt idx="2428" formatCode="General">
                  <c:v>4.8559999999999999</c:v>
                </c:pt>
                <c:pt idx="2429" formatCode="General">
                  <c:v>4.8579999999999997</c:v>
                </c:pt>
                <c:pt idx="2430" formatCode="General">
                  <c:v>4.8600000000000003</c:v>
                </c:pt>
                <c:pt idx="2431" formatCode="General">
                  <c:v>4.8620000000000001</c:v>
                </c:pt>
                <c:pt idx="2432" formatCode="General">
                  <c:v>4.8639999999999999</c:v>
                </c:pt>
                <c:pt idx="2433" formatCode="General">
                  <c:v>4.8659999999999997</c:v>
                </c:pt>
                <c:pt idx="2434" formatCode="General">
                  <c:v>4.8680000000000003</c:v>
                </c:pt>
                <c:pt idx="2435" formatCode="General">
                  <c:v>4.87</c:v>
                </c:pt>
                <c:pt idx="2436" formatCode="General">
                  <c:v>4.8719999999999999</c:v>
                </c:pt>
                <c:pt idx="2437" formatCode="General">
                  <c:v>4.8739999999999997</c:v>
                </c:pt>
                <c:pt idx="2438" formatCode="General">
                  <c:v>4.8760000000000003</c:v>
                </c:pt>
                <c:pt idx="2439" formatCode="General">
                  <c:v>4.8780000000000001</c:v>
                </c:pt>
                <c:pt idx="2440" formatCode="General">
                  <c:v>4.88</c:v>
                </c:pt>
                <c:pt idx="2441" formatCode="General">
                  <c:v>4.8819999999999997</c:v>
                </c:pt>
                <c:pt idx="2442" formatCode="General">
                  <c:v>4.8840000000000003</c:v>
                </c:pt>
                <c:pt idx="2443" formatCode="General">
                  <c:v>4.8860000000000001</c:v>
                </c:pt>
                <c:pt idx="2444" formatCode="General">
                  <c:v>4.8879999999999999</c:v>
                </c:pt>
                <c:pt idx="2445" formatCode="General">
                  <c:v>4.8899999999999997</c:v>
                </c:pt>
                <c:pt idx="2446" formatCode="General">
                  <c:v>4.8920000000000003</c:v>
                </c:pt>
                <c:pt idx="2447" formatCode="General">
                  <c:v>4.8940000000000001</c:v>
                </c:pt>
                <c:pt idx="2448" formatCode="General">
                  <c:v>4.8959999999999999</c:v>
                </c:pt>
                <c:pt idx="2449" formatCode="General">
                  <c:v>4.8979999999999997</c:v>
                </c:pt>
                <c:pt idx="2450" formatCode="General">
                  <c:v>4.9000000000000004</c:v>
                </c:pt>
                <c:pt idx="2451" formatCode="General">
                  <c:v>4.9020000000000001</c:v>
                </c:pt>
                <c:pt idx="2452" formatCode="General">
                  <c:v>4.9039999999999999</c:v>
                </c:pt>
                <c:pt idx="2453" formatCode="General">
                  <c:v>4.9059999999999997</c:v>
                </c:pt>
                <c:pt idx="2454" formatCode="General">
                  <c:v>4.9080000000000004</c:v>
                </c:pt>
                <c:pt idx="2455" formatCode="General">
                  <c:v>4.91</c:v>
                </c:pt>
                <c:pt idx="2456" formatCode="General">
                  <c:v>4.9119999999999999</c:v>
                </c:pt>
                <c:pt idx="2457" formatCode="General">
                  <c:v>4.9139999999999997</c:v>
                </c:pt>
                <c:pt idx="2458" formatCode="General">
                  <c:v>4.9160000000000004</c:v>
                </c:pt>
                <c:pt idx="2459" formatCode="General">
                  <c:v>4.9180000000000001</c:v>
                </c:pt>
                <c:pt idx="2460" formatCode="General">
                  <c:v>4.92</c:v>
                </c:pt>
                <c:pt idx="2461" formatCode="General">
                  <c:v>4.9219999999999997</c:v>
                </c:pt>
                <c:pt idx="2462" formatCode="General">
                  <c:v>4.9240000000000004</c:v>
                </c:pt>
                <c:pt idx="2463" formatCode="General">
                  <c:v>4.9260000000000002</c:v>
                </c:pt>
                <c:pt idx="2464" formatCode="General">
                  <c:v>4.9279999999999999</c:v>
                </c:pt>
                <c:pt idx="2465" formatCode="General">
                  <c:v>4.93</c:v>
                </c:pt>
                <c:pt idx="2466" formatCode="General">
                  <c:v>4.9320000000000004</c:v>
                </c:pt>
                <c:pt idx="2467" formatCode="General">
                  <c:v>4.9340000000000002</c:v>
                </c:pt>
                <c:pt idx="2468" formatCode="General">
                  <c:v>4.9359999999999999</c:v>
                </c:pt>
                <c:pt idx="2469" formatCode="General">
                  <c:v>4.9379999999999997</c:v>
                </c:pt>
                <c:pt idx="2470" formatCode="General">
                  <c:v>4.9400000000000004</c:v>
                </c:pt>
                <c:pt idx="2471" formatCode="General">
                  <c:v>4.9420000000000002</c:v>
                </c:pt>
                <c:pt idx="2472" formatCode="General">
                  <c:v>4.944</c:v>
                </c:pt>
                <c:pt idx="2473" formatCode="General">
                  <c:v>4.9459999999999997</c:v>
                </c:pt>
                <c:pt idx="2474" formatCode="General">
                  <c:v>4.9480000000000004</c:v>
                </c:pt>
                <c:pt idx="2475" formatCode="General">
                  <c:v>4.95</c:v>
                </c:pt>
                <c:pt idx="2476" formatCode="General">
                  <c:v>4.952</c:v>
                </c:pt>
                <c:pt idx="2477" formatCode="General">
                  <c:v>4.9539999999999997</c:v>
                </c:pt>
                <c:pt idx="2478" formatCode="General">
                  <c:v>4.9560000000000004</c:v>
                </c:pt>
                <c:pt idx="2479" formatCode="General">
                  <c:v>4.9580000000000002</c:v>
                </c:pt>
                <c:pt idx="2480" formatCode="General">
                  <c:v>4.96</c:v>
                </c:pt>
                <c:pt idx="2481" formatCode="General">
                  <c:v>4.9619999999999997</c:v>
                </c:pt>
                <c:pt idx="2482" formatCode="General">
                  <c:v>4.9640000000000004</c:v>
                </c:pt>
                <c:pt idx="2483" formatCode="General">
                  <c:v>4.9660000000000002</c:v>
                </c:pt>
                <c:pt idx="2484" formatCode="General">
                  <c:v>4.968</c:v>
                </c:pt>
                <c:pt idx="2485" formatCode="General">
                  <c:v>4.97</c:v>
                </c:pt>
                <c:pt idx="2486" formatCode="General">
                  <c:v>4.9720000000000004</c:v>
                </c:pt>
                <c:pt idx="2487" formatCode="General">
                  <c:v>4.9740000000000002</c:v>
                </c:pt>
                <c:pt idx="2488" formatCode="General">
                  <c:v>4.976</c:v>
                </c:pt>
                <c:pt idx="2489" formatCode="General">
                  <c:v>4.9779999999999998</c:v>
                </c:pt>
                <c:pt idx="2490" formatCode="General">
                  <c:v>4.9800000000000004</c:v>
                </c:pt>
                <c:pt idx="2491" formatCode="General">
                  <c:v>4.9820000000000002</c:v>
                </c:pt>
                <c:pt idx="2492" formatCode="General">
                  <c:v>4.984</c:v>
                </c:pt>
                <c:pt idx="2493" formatCode="General">
                  <c:v>4.9859999999999998</c:v>
                </c:pt>
                <c:pt idx="2494" formatCode="General">
                  <c:v>4.9880000000000004</c:v>
                </c:pt>
                <c:pt idx="2495" formatCode="General">
                  <c:v>4.99</c:v>
                </c:pt>
                <c:pt idx="2496" formatCode="General">
                  <c:v>4.992</c:v>
                </c:pt>
                <c:pt idx="2497" formatCode="General">
                  <c:v>4.9939999999999998</c:v>
                </c:pt>
                <c:pt idx="2498" formatCode="General">
                  <c:v>4.9960000000000004</c:v>
                </c:pt>
                <c:pt idx="2499" formatCode="General">
                  <c:v>4.9980000000000002</c:v>
                </c:pt>
                <c:pt idx="2500" formatCode="General">
                  <c:v>5</c:v>
                </c:pt>
                <c:pt idx="2501" formatCode="General">
                  <c:v>5.0019999999999998</c:v>
                </c:pt>
                <c:pt idx="2502" formatCode="General">
                  <c:v>5.0039999999999996</c:v>
                </c:pt>
                <c:pt idx="2503" formatCode="General">
                  <c:v>5.0060000000000002</c:v>
                </c:pt>
                <c:pt idx="2504" formatCode="General">
                  <c:v>5.008</c:v>
                </c:pt>
                <c:pt idx="2505" formatCode="General">
                  <c:v>5.01</c:v>
                </c:pt>
                <c:pt idx="2506" formatCode="General">
                  <c:v>5.0119999999999996</c:v>
                </c:pt>
                <c:pt idx="2507" formatCode="General">
                  <c:v>5.0140000000000002</c:v>
                </c:pt>
                <c:pt idx="2508" formatCode="General">
                  <c:v>5.016</c:v>
                </c:pt>
                <c:pt idx="2509" formatCode="General">
                  <c:v>5.0179999999999998</c:v>
                </c:pt>
                <c:pt idx="2510" formatCode="General">
                  <c:v>5.0199999999999996</c:v>
                </c:pt>
                <c:pt idx="2511" formatCode="General">
                  <c:v>5.0220000000000002</c:v>
                </c:pt>
                <c:pt idx="2512" formatCode="General">
                  <c:v>5.024</c:v>
                </c:pt>
                <c:pt idx="2513" formatCode="General">
                  <c:v>5.0259999999999998</c:v>
                </c:pt>
                <c:pt idx="2514" formatCode="General">
                  <c:v>5.0279999999999996</c:v>
                </c:pt>
                <c:pt idx="2515" formatCode="General">
                  <c:v>5.03</c:v>
                </c:pt>
                <c:pt idx="2516" formatCode="General">
                  <c:v>5.032</c:v>
                </c:pt>
                <c:pt idx="2517" formatCode="General">
                  <c:v>5.0339999999999998</c:v>
                </c:pt>
                <c:pt idx="2518" formatCode="General">
                  <c:v>5.0359999999999996</c:v>
                </c:pt>
                <c:pt idx="2519" formatCode="General">
                  <c:v>5.0380000000000003</c:v>
                </c:pt>
                <c:pt idx="2520" formatCode="General">
                  <c:v>5.04</c:v>
                </c:pt>
                <c:pt idx="2521" formatCode="General">
                  <c:v>5.0419999999999998</c:v>
                </c:pt>
                <c:pt idx="2522" formatCode="General">
                  <c:v>5.0439999999999996</c:v>
                </c:pt>
                <c:pt idx="2523" formatCode="General">
                  <c:v>5.0460000000000003</c:v>
                </c:pt>
                <c:pt idx="2524" formatCode="General">
                  <c:v>5.048</c:v>
                </c:pt>
                <c:pt idx="2525" formatCode="General">
                  <c:v>5.05</c:v>
                </c:pt>
                <c:pt idx="2526" formatCode="General">
                  <c:v>5.0519999999999996</c:v>
                </c:pt>
                <c:pt idx="2527" formatCode="General">
                  <c:v>5.0540000000000003</c:v>
                </c:pt>
                <c:pt idx="2528" formatCode="General">
                  <c:v>5.056</c:v>
                </c:pt>
                <c:pt idx="2529" formatCode="General">
                  <c:v>5.0579999999999998</c:v>
                </c:pt>
                <c:pt idx="2530" formatCode="General">
                  <c:v>5.0599999999999996</c:v>
                </c:pt>
                <c:pt idx="2531" formatCode="General">
                  <c:v>5.0620000000000003</c:v>
                </c:pt>
                <c:pt idx="2532" formatCode="General">
                  <c:v>5.0640000000000001</c:v>
                </c:pt>
                <c:pt idx="2533" formatCode="General">
                  <c:v>5.0659999999999998</c:v>
                </c:pt>
                <c:pt idx="2534" formatCode="General">
                  <c:v>5.0679999999999996</c:v>
                </c:pt>
                <c:pt idx="2535" formatCode="General">
                  <c:v>5.07</c:v>
                </c:pt>
                <c:pt idx="2536" formatCode="General">
                  <c:v>5.0720000000000001</c:v>
                </c:pt>
                <c:pt idx="2537" formatCode="General">
                  <c:v>5.0739999999999998</c:v>
                </c:pt>
                <c:pt idx="2538" formatCode="General">
                  <c:v>5.0759999999999996</c:v>
                </c:pt>
                <c:pt idx="2539" formatCode="General">
                  <c:v>5.0780000000000003</c:v>
                </c:pt>
                <c:pt idx="2540" formatCode="General">
                  <c:v>5.08</c:v>
                </c:pt>
                <c:pt idx="2541" formatCode="General">
                  <c:v>5.0819999999999999</c:v>
                </c:pt>
                <c:pt idx="2542" formatCode="General">
                  <c:v>5.0839999999999996</c:v>
                </c:pt>
                <c:pt idx="2543" formatCode="General">
                  <c:v>5.0860000000000003</c:v>
                </c:pt>
                <c:pt idx="2544" formatCode="General">
                  <c:v>5.0880000000000001</c:v>
                </c:pt>
                <c:pt idx="2545" formatCode="General">
                  <c:v>5.09</c:v>
                </c:pt>
                <c:pt idx="2546" formatCode="General">
                  <c:v>5.0919999999999996</c:v>
                </c:pt>
                <c:pt idx="2547" formatCode="General">
                  <c:v>5.0940000000000003</c:v>
                </c:pt>
                <c:pt idx="2548" formatCode="General">
                  <c:v>5.0960000000000001</c:v>
                </c:pt>
                <c:pt idx="2549" formatCode="General">
                  <c:v>5.0979999999999999</c:v>
                </c:pt>
                <c:pt idx="2550" formatCode="General">
                  <c:v>5.0999999999999996</c:v>
                </c:pt>
                <c:pt idx="2551" formatCode="General">
                  <c:v>5.1020000000000003</c:v>
                </c:pt>
                <c:pt idx="2552" formatCode="General">
                  <c:v>5.1040000000000001</c:v>
                </c:pt>
                <c:pt idx="2553" formatCode="General">
                  <c:v>5.1059999999999999</c:v>
                </c:pt>
                <c:pt idx="2554" formatCode="General">
                  <c:v>5.1079999999999997</c:v>
                </c:pt>
                <c:pt idx="2555" formatCode="General">
                  <c:v>5.1100000000000003</c:v>
                </c:pt>
                <c:pt idx="2556" formatCode="General">
                  <c:v>5.1120000000000001</c:v>
                </c:pt>
                <c:pt idx="2557" formatCode="General">
                  <c:v>5.1139999999999999</c:v>
                </c:pt>
                <c:pt idx="2558" formatCode="General">
                  <c:v>5.1159999999999997</c:v>
                </c:pt>
                <c:pt idx="2559" formatCode="General">
                  <c:v>5.1180000000000003</c:v>
                </c:pt>
                <c:pt idx="2560" formatCode="General">
                  <c:v>5.12</c:v>
                </c:pt>
                <c:pt idx="2561" formatCode="General">
                  <c:v>5.1219999999999999</c:v>
                </c:pt>
                <c:pt idx="2562" formatCode="General">
                  <c:v>5.1239999999999997</c:v>
                </c:pt>
                <c:pt idx="2563" formatCode="General">
                  <c:v>5.1260000000000003</c:v>
                </c:pt>
                <c:pt idx="2564" formatCode="General">
                  <c:v>5.1280000000000001</c:v>
                </c:pt>
                <c:pt idx="2565" formatCode="General">
                  <c:v>5.13</c:v>
                </c:pt>
                <c:pt idx="2566" formatCode="General">
                  <c:v>5.1319999999999997</c:v>
                </c:pt>
                <c:pt idx="2567" formatCode="General">
                  <c:v>5.1340000000000003</c:v>
                </c:pt>
                <c:pt idx="2568" formatCode="General">
                  <c:v>5.1360000000000001</c:v>
                </c:pt>
                <c:pt idx="2569" formatCode="General">
                  <c:v>5.1379999999999999</c:v>
                </c:pt>
                <c:pt idx="2570" formatCode="General">
                  <c:v>5.14</c:v>
                </c:pt>
                <c:pt idx="2571" formatCode="General">
                  <c:v>5.1420000000000003</c:v>
                </c:pt>
                <c:pt idx="2572" formatCode="General">
                  <c:v>5.1440000000000001</c:v>
                </c:pt>
                <c:pt idx="2573" formatCode="General">
                  <c:v>5.1459999999999999</c:v>
                </c:pt>
                <c:pt idx="2574" formatCode="General">
                  <c:v>5.1479999999999997</c:v>
                </c:pt>
                <c:pt idx="2575" formatCode="General">
                  <c:v>5.15</c:v>
                </c:pt>
                <c:pt idx="2576" formatCode="General">
                  <c:v>5.1520000000000001</c:v>
                </c:pt>
                <c:pt idx="2577" formatCode="General">
                  <c:v>5.1539999999999999</c:v>
                </c:pt>
                <c:pt idx="2578" formatCode="General">
                  <c:v>5.1559999999999997</c:v>
                </c:pt>
                <c:pt idx="2579" formatCode="General">
                  <c:v>5.1580000000000004</c:v>
                </c:pt>
                <c:pt idx="2580" formatCode="General">
                  <c:v>5.16</c:v>
                </c:pt>
                <c:pt idx="2581" formatCode="General">
                  <c:v>5.1619999999999999</c:v>
                </c:pt>
                <c:pt idx="2582" formatCode="General">
                  <c:v>5.1639999999999997</c:v>
                </c:pt>
                <c:pt idx="2583" formatCode="General">
                  <c:v>5.1660000000000004</c:v>
                </c:pt>
                <c:pt idx="2584" formatCode="General">
                  <c:v>5.1680000000000001</c:v>
                </c:pt>
                <c:pt idx="2585" formatCode="General">
                  <c:v>5.17</c:v>
                </c:pt>
                <c:pt idx="2586" formatCode="General">
                  <c:v>5.1719999999999997</c:v>
                </c:pt>
                <c:pt idx="2587" formatCode="General">
                  <c:v>5.1740000000000004</c:v>
                </c:pt>
                <c:pt idx="2588" formatCode="General">
                  <c:v>5.1760000000000002</c:v>
                </c:pt>
                <c:pt idx="2589" formatCode="General">
                  <c:v>5.1779999999999999</c:v>
                </c:pt>
                <c:pt idx="2590" formatCode="General">
                  <c:v>5.18</c:v>
                </c:pt>
                <c:pt idx="2591" formatCode="General">
                  <c:v>5.1820000000000004</c:v>
                </c:pt>
                <c:pt idx="2592" formatCode="General">
                  <c:v>5.1840000000000002</c:v>
                </c:pt>
                <c:pt idx="2593" formatCode="General">
                  <c:v>5.1859999999999999</c:v>
                </c:pt>
                <c:pt idx="2594" formatCode="General">
                  <c:v>5.1879999999999997</c:v>
                </c:pt>
                <c:pt idx="2595" formatCode="General">
                  <c:v>5.19</c:v>
                </c:pt>
                <c:pt idx="2596" formatCode="General">
                  <c:v>5.1920000000000002</c:v>
                </c:pt>
                <c:pt idx="2597" formatCode="General">
                  <c:v>5.194</c:v>
                </c:pt>
                <c:pt idx="2598" formatCode="General">
                  <c:v>5.1959999999999997</c:v>
                </c:pt>
                <c:pt idx="2599" formatCode="General">
                  <c:v>5.1980000000000004</c:v>
                </c:pt>
                <c:pt idx="2600" formatCode="General">
                  <c:v>5.2</c:v>
                </c:pt>
                <c:pt idx="2601" formatCode="General">
                  <c:v>5.202</c:v>
                </c:pt>
                <c:pt idx="2602" formatCode="General">
                  <c:v>5.2039999999999997</c:v>
                </c:pt>
                <c:pt idx="2603" formatCode="General">
                  <c:v>5.2060000000000004</c:v>
                </c:pt>
                <c:pt idx="2604" formatCode="General">
                  <c:v>5.2080000000000002</c:v>
                </c:pt>
                <c:pt idx="2605" formatCode="General">
                  <c:v>5.21</c:v>
                </c:pt>
                <c:pt idx="2606" formatCode="General">
                  <c:v>5.2119999999999997</c:v>
                </c:pt>
                <c:pt idx="2607" formatCode="General">
                  <c:v>5.2140000000000004</c:v>
                </c:pt>
                <c:pt idx="2608" formatCode="General">
                  <c:v>5.2160000000000002</c:v>
                </c:pt>
                <c:pt idx="2609" formatCode="General">
                  <c:v>5.218</c:v>
                </c:pt>
                <c:pt idx="2610" formatCode="General">
                  <c:v>5.22</c:v>
                </c:pt>
                <c:pt idx="2611" formatCode="General">
                  <c:v>5.2220000000000004</c:v>
                </c:pt>
                <c:pt idx="2612" formatCode="General">
                  <c:v>5.2240000000000002</c:v>
                </c:pt>
                <c:pt idx="2613" formatCode="General">
                  <c:v>5.226</c:v>
                </c:pt>
                <c:pt idx="2614" formatCode="General">
                  <c:v>5.2279999999999998</c:v>
                </c:pt>
                <c:pt idx="2615" formatCode="General">
                  <c:v>5.23</c:v>
                </c:pt>
                <c:pt idx="2616" formatCode="General">
                  <c:v>5.2320000000000002</c:v>
                </c:pt>
                <c:pt idx="2617" formatCode="General">
                  <c:v>5.234</c:v>
                </c:pt>
                <c:pt idx="2618" formatCode="General">
                  <c:v>5.2359999999999998</c:v>
                </c:pt>
                <c:pt idx="2619" formatCode="General">
                  <c:v>5.2380000000000004</c:v>
                </c:pt>
                <c:pt idx="2620" formatCode="General">
                  <c:v>5.24</c:v>
                </c:pt>
                <c:pt idx="2621" formatCode="General">
                  <c:v>5.242</c:v>
                </c:pt>
                <c:pt idx="2622" formatCode="General">
                  <c:v>5.2439999999999998</c:v>
                </c:pt>
                <c:pt idx="2623" formatCode="General">
                  <c:v>5.2460000000000004</c:v>
                </c:pt>
                <c:pt idx="2624" formatCode="General">
                  <c:v>5.2480000000000002</c:v>
                </c:pt>
                <c:pt idx="2625" formatCode="General">
                  <c:v>5.25</c:v>
                </c:pt>
                <c:pt idx="2626" formatCode="General">
                  <c:v>5.2519999999999998</c:v>
                </c:pt>
                <c:pt idx="2627" formatCode="General">
                  <c:v>5.2539999999999996</c:v>
                </c:pt>
                <c:pt idx="2628" formatCode="General">
                  <c:v>5.2560000000000002</c:v>
                </c:pt>
                <c:pt idx="2629" formatCode="General">
                  <c:v>5.258</c:v>
                </c:pt>
                <c:pt idx="2630" formatCode="General">
                  <c:v>5.26</c:v>
                </c:pt>
                <c:pt idx="2631" formatCode="General">
                  <c:v>5.2619999999999996</c:v>
                </c:pt>
                <c:pt idx="2632" formatCode="General">
                  <c:v>5.2640000000000002</c:v>
                </c:pt>
                <c:pt idx="2633" formatCode="General">
                  <c:v>5.266</c:v>
                </c:pt>
                <c:pt idx="2634" formatCode="General">
                  <c:v>5.2679999999999998</c:v>
                </c:pt>
                <c:pt idx="2635" formatCode="General">
                  <c:v>5.27</c:v>
                </c:pt>
                <c:pt idx="2636" formatCode="General">
                  <c:v>5.2720000000000002</c:v>
                </c:pt>
                <c:pt idx="2637" formatCode="General">
                  <c:v>5.274</c:v>
                </c:pt>
                <c:pt idx="2638" formatCode="General">
                  <c:v>5.2759999999999998</c:v>
                </c:pt>
                <c:pt idx="2639" formatCode="General">
                  <c:v>5.2779999999999996</c:v>
                </c:pt>
                <c:pt idx="2640" formatCode="General">
                  <c:v>5.28</c:v>
                </c:pt>
                <c:pt idx="2641" formatCode="General">
                  <c:v>5.282</c:v>
                </c:pt>
                <c:pt idx="2642" formatCode="General">
                  <c:v>5.2839999999999998</c:v>
                </c:pt>
                <c:pt idx="2643" formatCode="General">
                  <c:v>5.2859999999999996</c:v>
                </c:pt>
                <c:pt idx="2644" formatCode="General">
                  <c:v>5.2880000000000003</c:v>
                </c:pt>
                <c:pt idx="2645" formatCode="General">
                  <c:v>5.29</c:v>
                </c:pt>
                <c:pt idx="2646" formatCode="General">
                  <c:v>5.2919999999999998</c:v>
                </c:pt>
                <c:pt idx="2647" formatCode="General">
                  <c:v>5.2939999999999996</c:v>
                </c:pt>
                <c:pt idx="2648" formatCode="General">
                  <c:v>5.2960000000000003</c:v>
                </c:pt>
                <c:pt idx="2649" formatCode="General">
                  <c:v>5.298</c:v>
                </c:pt>
                <c:pt idx="2650" formatCode="General">
                  <c:v>5.3</c:v>
                </c:pt>
                <c:pt idx="2651" formatCode="General">
                  <c:v>5.3019999999999996</c:v>
                </c:pt>
                <c:pt idx="2652" formatCode="General">
                  <c:v>5.3040000000000003</c:v>
                </c:pt>
                <c:pt idx="2653" formatCode="General">
                  <c:v>5.306</c:v>
                </c:pt>
                <c:pt idx="2654" formatCode="General">
                  <c:v>5.3079999999999998</c:v>
                </c:pt>
                <c:pt idx="2655" formatCode="General">
                  <c:v>5.31</c:v>
                </c:pt>
                <c:pt idx="2656" formatCode="General">
                  <c:v>5.3120000000000003</c:v>
                </c:pt>
                <c:pt idx="2657" formatCode="General">
                  <c:v>5.3140000000000001</c:v>
                </c:pt>
                <c:pt idx="2658" formatCode="General">
                  <c:v>5.3159999999999998</c:v>
                </c:pt>
                <c:pt idx="2659" formatCode="General">
                  <c:v>5.3179999999999996</c:v>
                </c:pt>
                <c:pt idx="2660" formatCode="General">
                  <c:v>5.32</c:v>
                </c:pt>
                <c:pt idx="2661" formatCode="General">
                  <c:v>5.3220000000000001</c:v>
                </c:pt>
                <c:pt idx="2662" formatCode="General">
                  <c:v>5.3239999999999998</c:v>
                </c:pt>
                <c:pt idx="2663" formatCode="General">
                  <c:v>5.3259999999999996</c:v>
                </c:pt>
                <c:pt idx="2664" formatCode="General">
                  <c:v>5.3280000000000003</c:v>
                </c:pt>
                <c:pt idx="2665" formatCode="General">
                  <c:v>5.33</c:v>
                </c:pt>
                <c:pt idx="2666" formatCode="General">
                  <c:v>5.3319999999999999</c:v>
                </c:pt>
                <c:pt idx="2667" formatCode="General">
                  <c:v>5.3339999999999996</c:v>
                </c:pt>
                <c:pt idx="2668" formatCode="General">
                  <c:v>5.3360000000000003</c:v>
                </c:pt>
                <c:pt idx="2669" formatCode="General">
                  <c:v>5.3380000000000001</c:v>
                </c:pt>
                <c:pt idx="2670" formatCode="General">
                  <c:v>5.34</c:v>
                </c:pt>
                <c:pt idx="2671" formatCode="General">
                  <c:v>5.3419999999999996</c:v>
                </c:pt>
                <c:pt idx="2672" formatCode="General">
                  <c:v>5.3440000000000003</c:v>
                </c:pt>
                <c:pt idx="2673" formatCode="General">
                  <c:v>5.3460000000000001</c:v>
                </c:pt>
                <c:pt idx="2674" formatCode="General">
                  <c:v>5.3479999999999999</c:v>
                </c:pt>
                <c:pt idx="2675" formatCode="General">
                  <c:v>5.35</c:v>
                </c:pt>
                <c:pt idx="2676" formatCode="General">
                  <c:v>5.3520000000000003</c:v>
                </c:pt>
                <c:pt idx="2677" formatCode="General">
                  <c:v>5.3540000000000001</c:v>
                </c:pt>
                <c:pt idx="2678" formatCode="General">
                  <c:v>5.3559999999999999</c:v>
                </c:pt>
                <c:pt idx="2679" formatCode="General">
                  <c:v>5.3579999999999997</c:v>
                </c:pt>
                <c:pt idx="2680" formatCode="General">
                  <c:v>5.36</c:v>
                </c:pt>
                <c:pt idx="2681" formatCode="General">
                  <c:v>5.3620000000000001</c:v>
                </c:pt>
                <c:pt idx="2682" formatCode="General">
                  <c:v>5.3639999999999999</c:v>
                </c:pt>
                <c:pt idx="2683" formatCode="General">
                  <c:v>5.3659999999999997</c:v>
                </c:pt>
                <c:pt idx="2684" formatCode="General">
                  <c:v>5.3680000000000003</c:v>
                </c:pt>
                <c:pt idx="2685" formatCode="General">
                  <c:v>5.37</c:v>
                </c:pt>
                <c:pt idx="2686" formatCode="General">
                  <c:v>5.3719999999999999</c:v>
                </c:pt>
                <c:pt idx="2687" formatCode="General">
                  <c:v>5.3739999999999997</c:v>
                </c:pt>
                <c:pt idx="2688" formatCode="General">
                  <c:v>5.3760000000000003</c:v>
                </c:pt>
                <c:pt idx="2689" formatCode="General">
                  <c:v>5.3780000000000001</c:v>
                </c:pt>
                <c:pt idx="2690" formatCode="General">
                  <c:v>5.38</c:v>
                </c:pt>
                <c:pt idx="2691" formatCode="General">
                  <c:v>5.3819999999999997</c:v>
                </c:pt>
                <c:pt idx="2692" formatCode="General">
                  <c:v>5.3840000000000003</c:v>
                </c:pt>
                <c:pt idx="2693" formatCode="General">
                  <c:v>5.3860000000000001</c:v>
                </c:pt>
                <c:pt idx="2694" formatCode="General">
                  <c:v>5.3879999999999999</c:v>
                </c:pt>
                <c:pt idx="2695" formatCode="General">
                  <c:v>5.39</c:v>
                </c:pt>
                <c:pt idx="2696" formatCode="General">
                  <c:v>5.3920000000000003</c:v>
                </c:pt>
                <c:pt idx="2697" formatCode="General">
                  <c:v>5.3940000000000001</c:v>
                </c:pt>
                <c:pt idx="2698" formatCode="General">
                  <c:v>5.3959999999999999</c:v>
                </c:pt>
                <c:pt idx="2699" formatCode="General">
                  <c:v>5.3979999999999997</c:v>
                </c:pt>
                <c:pt idx="2700" formatCode="General">
                  <c:v>5.4</c:v>
                </c:pt>
                <c:pt idx="2701" formatCode="General">
                  <c:v>5.4020000000000001</c:v>
                </c:pt>
                <c:pt idx="2702" formatCode="General">
                  <c:v>5.4039999999999999</c:v>
                </c:pt>
                <c:pt idx="2703" formatCode="General">
                  <c:v>5.4059999999999997</c:v>
                </c:pt>
                <c:pt idx="2704" formatCode="General">
                  <c:v>5.4080000000000004</c:v>
                </c:pt>
                <c:pt idx="2705" formatCode="General">
                  <c:v>5.41</c:v>
                </c:pt>
                <c:pt idx="2706" formatCode="General">
                  <c:v>5.4119999999999999</c:v>
                </c:pt>
                <c:pt idx="2707" formatCode="General">
                  <c:v>5.4139999999999997</c:v>
                </c:pt>
                <c:pt idx="2708" formatCode="General">
                  <c:v>5.4160000000000004</c:v>
                </c:pt>
                <c:pt idx="2709" formatCode="General">
                  <c:v>5.4180000000000001</c:v>
                </c:pt>
                <c:pt idx="2710" formatCode="General">
                  <c:v>5.42</c:v>
                </c:pt>
                <c:pt idx="2711" formatCode="General">
                  <c:v>5.4219999999999997</c:v>
                </c:pt>
                <c:pt idx="2712" formatCode="General">
                  <c:v>5.4240000000000004</c:v>
                </c:pt>
                <c:pt idx="2713" formatCode="General">
                  <c:v>5.4260000000000002</c:v>
                </c:pt>
                <c:pt idx="2714" formatCode="General">
                  <c:v>5.4279999999999999</c:v>
                </c:pt>
                <c:pt idx="2715" formatCode="General">
                  <c:v>5.43</c:v>
                </c:pt>
                <c:pt idx="2716" formatCode="General">
                  <c:v>5.4320000000000004</c:v>
                </c:pt>
                <c:pt idx="2717" formatCode="General">
                  <c:v>5.4340000000000002</c:v>
                </c:pt>
                <c:pt idx="2718" formatCode="General">
                  <c:v>5.4359999999999999</c:v>
                </c:pt>
                <c:pt idx="2719" formatCode="General">
                  <c:v>5.4379999999999997</c:v>
                </c:pt>
                <c:pt idx="2720" formatCode="General">
                  <c:v>5.44</c:v>
                </c:pt>
                <c:pt idx="2721" formatCode="General">
                  <c:v>5.4420000000000002</c:v>
                </c:pt>
                <c:pt idx="2722" formatCode="General">
                  <c:v>5.444</c:v>
                </c:pt>
                <c:pt idx="2723" formatCode="General">
                  <c:v>5.4459999999999997</c:v>
                </c:pt>
                <c:pt idx="2724" formatCode="General">
                  <c:v>5.4480000000000004</c:v>
                </c:pt>
                <c:pt idx="2725" formatCode="General">
                  <c:v>5.45</c:v>
                </c:pt>
                <c:pt idx="2726" formatCode="General">
                  <c:v>5.452</c:v>
                </c:pt>
                <c:pt idx="2727" formatCode="General">
                  <c:v>5.4539999999999997</c:v>
                </c:pt>
                <c:pt idx="2728" formatCode="General">
                  <c:v>5.4560000000000004</c:v>
                </c:pt>
                <c:pt idx="2729" formatCode="General">
                  <c:v>5.4580000000000002</c:v>
                </c:pt>
                <c:pt idx="2730" formatCode="General">
                  <c:v>5.46</c:v>
                </c:pt>
                <c:pt idx="2731" formatCode="General">
                  <c:v>5.4619999999999997</c:v>
                </c:pt>
                <c:pt idx="2732" formatCode="General">
                  <c:v>5.4640000000000004</c:v>
                </c:pt>
                <c:pt idx="2733" formatCode="General">
                  <c:v>5.4660000000000002</c:v>
                </c:pt>
                <c:pt idx="2734" formatCode="General">
                  <c:v>5.468</c:v>
                </c:pt>
                <c:pt idx="2735" formatCode="General">
                  <c:v>5.47</c:v>
                </c:pt>
                <c:pt idx="2736" formatCode="General">
                  <c:v>5.4720000000000004</c:v>
                </c:pt>
                <c:pt idx="2737" formatCode="General">
                  <c:v>5.4740000000000002</c:v>
                </c:pt>
                <c:pt idx="2738" formatCode="General">
                  <c:v>5.476</c:v>
                </c:pt>
                <c:pt idx="2739" formatCode="General">
                  <c:v>5.4779999999999998</c:v>
                </c:pt>
                <c:pt idx="2740" formatCode="General">
                  <c:v>5.48</c:v>
                </c:pt>
                <c:pt idx="2741" formatCode="General">
                  <c:v>5.4820000000000002</c:v>
                </c:pt>
                <c:pt idx="2742" formatCode="General">
                  <c:v>5.484</c:v>
                </c:pt>
                <c:pt idx="2743" formatCode="General">
                  <c:v>5.4859999999999998</c:v>
                </c:pt>
                <c:pt idx="2744" formatCode="General">
                  <c:v>5.4880000000000004</c:v>
                </c:pt>
                <c:pt idx="2745" formatCode="General">
                  <c:v>5.49</c:v>
                </c:pt>
                <c:pt idx="2746" formatCode="General">
                  <c:v>5.492</c:v>
                </c:pt>
                <c:pt idx="2747" formatCode="General">
                  <c:v>5.4939999999999998</c:v>
                </c:pt>
                <c:pt idx="2748" formatCode="General">
                  <c:v>5.4960000000000004</c:v>
                </c:pt>
                <c:pt idx="2749" formatCode="General">
                  <c:v>5.4980000000000002</c:v>
                </c:pt>
                <c:pt idx="2750" formatCode="General">
                  <c:v>5.5</c:v>
                </c:pt>
                <c:pt idx="2751" formatCode="General">
                  <c:v>5.5019999999999998</c:v>
                </c:pt>
                <c:pt idx="2752" formatCode="General">
                  <c:v>5.5039999999999996</c:v>
                </c:pt>
                <c:pt idx="2753" formatCode="General">
                  <c:v>5.5060000000000002</c:v>
                </c:pt>
                <c:pt idx="2754" formatCode="General">
                  <c:v>5.508</c:v>
                </c:pt>
                <c:pt idx="2755" formatCode="General">
                  <c:v>5.51</c:v>
                </c:pt>
                <c:pt idx="2756" formatCode="General">
                  <c:v>5.5119999999999996</c:v>
                </c:pt>
                <c:pt idx="2757" formatCode="General">
                  <c:v>5.5140000000000002</c:v>
                </c:pt>
                <c:pt idx="2758" formatCode="General">
                  <c:v>5.516</c:v>
                </c:pt>
                <c:pt idx="2759" formatCode="General">
                  <c:v>5.5179999999999998</c:v>
                </c:pt>
                <c:pt idx="2760" formatCode="General">
                  <c:v>5.52</c:v>
                </c:pt>
                <c:pt idx="2761" formatCode="General">
                  <c:v>5.5220000000000002</c:v>
                </c:pt>
                <c:pt idx="2762" formatCode="General">
                  <c:v>5.524</c:v>
                </c:pt>
                <c:pt idx="2763" formatCode="General">
                  <c:v>5.5259999999999998</c:v>
                </c:pt>
                <c:pt idx="2764" formatCode="General">
                  <c:v>5.5279999999999996</c:v>
                </c:pt>
                <c:pt idx="2765" formatCode="General">
                  <c:v>5.53</c:v>
                </c:pt>
                <c:pt idx="2766" formatCode="General">
                  <c:v>5.532</c:v>
                </c:pt>
                <c:pt idx="2767" formatCode="General">
                  <c:v>5.5339999999999998</c:v>
                </c:pt>
                <c:pt idx="2768" formatCode="General">
                  <c:v>5.5359999999999996</c:v>
                </c:pt>
                <c:pt idx="2769" formatCode="General">
                  <c:v>5.5380000000000003</c:v>
                </c:pt>
                <c:pt idx="2770" formatCode="General">
                  <c:v>5.54</c:v>
                </c:pt>
                <c:pt idx="2771" formatCode="General">
                  <c:v>5.5419999999999998</c:v>
                </c:pt>
                <c:pt idx="2772" formatCode="General">
                  <c:v>5.5439999999999996</c:v>
                </c:pt>
                <c:pt idx="2773" formatCode="General">
                  <c:v>5.5460000000000003</c:v>
                </c:pt>
                <c:pt idx="2774" formatCode="General">
                  <c:v>5.548</c:v>
                </c:pt>
                <c:pt idx="2775" formatCode="General">
                  <c:v>5.55</c:v>
                </c:pt>
                <c:pt idx="2776" formatCode="General">
                  <c:v>5.5519999999999996</c:v>
                </c:pt>
                <c:pt idx="2777" formatCode="General">
                  <c:v>5.5540000000000003</c:v>
                </c:pt>
                <c:pt idx="2778" formatCode="General">
                  <c:v>5.556</c:v>
                </c:pt>
                <c:pt idx="2779" formatCode="General">
                  <c:v>5.5579999999999998</c:v>
                </c:pt>
                <c:pt idx="2780" formatCode="General">
                  <c:v>5.56</c:v>
                </c:pt>
                <c:pt idx="2781" formatCode="General">
                  <c:v>5.5620000000000003</c:v>
                </c:pt>
                <c:pt idx="2782" formatCode="General">
                  <c:v>5.5640000000000001</c:v>
                </c:pt>
                <c:pt idx="2783" formatCode="General">
                  <c:v>5.5659999999999998</c:v>
                </c:pt>
                <c:pt idx="2784" formatCode="General">
                  <c:v>5.5679999999999996</c:v>
                </c:pt>
                <c:pt idx="2785" formatCode="General">
                  <c:v>5.57</c:v>
                </c:pt>
                <c:pt idx="2786" formatCode="General">
                  <c:v>5.5720000000000001</c:v>
                </c:pt>
                <c:pt idx="2787" formatCode="General">
                  <c:v>5.5739999999999998</c:v>
                </c:pt>
                <c:pt idx="2788" formatCode="General">
                  <c:v>5.5759999999999996</c:v>
                </c:pt>
                <c:pt idx="2789" formatCode="General">
                  <c:v>5.5780000000000003</c:v>
                </c:pt>
                <c:pt idx="2790" formatCode="General">
                  <c:v>5.58</c:v>
                </c:pt>
                <c:pt idx="2791" formatCode="General">
                  <c:v>5.5819999999999999</c:v>
                </c:pt>
                <c:pt idx="2792" formatCode="General">
                  <c:v>5.5839999999999996</c:v>
                </c:pt>
                <c:pt idx="2793" formatCode="General">
                  <c:v>5.5860000000000003</c:v>
                </c:pt>
                <c:pt idx="2794" formatCode="General">
                  <c:v>5.5880000000000001</c:v>
                </c:pt>
                <c:pt idx="2795" formatCode="General">
                  <c:v>5.59</c:v>
                </c:pt>
                <c:pt idx="2796" formatCode="General">
                  <c:v>5.5919999999999996</c:v>
                </c:pt>
                <c:pt idx="2797" formatCode="General">
                  <c:v>5.5940000000000003</c:v>
                </c:pt>
                <c:pt idx="2798" formatCode="General">
                  <c:v>5.5960000000000001</c:v>
                </c:pt>
                <c:pt idx="2799" formatCode="General">
                  <c:v>5.5979999999999999</c:v>
                </c:pt>
                <c:pt idx="2800" formatCode="General">
                  <c:v>5.6</c:v>
                </c:pt>
                <c:pt idx="2801" formatCode="General">
                  <c:v>5.6020000000000003</c:v>
                </c:pt>
                <c:pt idx="2802" formatCode="General">
                  <c:v>5.6040000000000001</c:v>
                </c:pt>
                <c:pt idx="2803" formatCode="General">
                  <c:v>5.6059999999999999</c:v>
                </c:pt>
                <c:pt idx="2804" formatCode="General">
                  <c:v>5.6079999999999997</c:v>
                </c:pt>
                <c:pt idx="2805" formatCode="General">
                  <c:v>5.61</c:v>
                </c:pt>
                <c:pt idx="2806" formatCode="General">
                  <c:v>5.6120000000000001</c:v>
                </c:pt>
                <c:pt idx="2807" formatCode="General">
                  <c:v>5.6139999999999999</c:v>
                </c:pt>
                <c:pt idx="2808" formatCode="General">
                  <c:v>5.6159999999999997</c:v>
                </c:pt>
                <c:pt idx="2809" formatCode="General">
                  <c:v>5.6180000000000003</c:v>
                </c:pt>
                <c:pt idx="2810" formatCode="General">
                  <c:v>5.62</c:v>
                </c:pt>
                <c:pt idx="2811" formatCode="General">
                  <c:v>5.6219999999999999</c:v>
                </c:pt>
                <c:pt idx="2812" formatCode="General">
                  <c:v>5.6239999999999997</c:v>
                </c:pt>
                <c:pt idx="2813" formatCode="General">
                  <c:v>5.6260000000000003</c:v>
                </c:pt>
                <c:pt idx="2814" formatCode="General">
                  <c:v>5.6280000000000001</c:v>
                </c:pt>
                <c:pt idx="2815" formatCode="General">
                  <c:v>5.63</c:v>
                </c:pt>
                <c:pt idx="2816" formatCode="General">
                  <c:v>5.6319999999999997</c:v>
                </c:pt>
                <c:pt idx="2817" formatCode="General">
                  <c:v>5.6340000000000003</c:v>
                </c:pt>
                <c:pt idx="2818" formatCode="General">
                  <c:v>5.6360000000000001</c:v>
                </c:pt>
                <c:pt idx="2819" formatCode="General">
                  <c:v>5.6379999999999999</c:v>
                </c:pt>
                <c:pt idx="2820" formatCode="General">
                  <c:v>5.64</c:v>
                </c:pt>
                <c:pt idx="2821" formatCode="General">
                  <c:v>5.6420000000000003</c:v>
                </c:pt>
                <c:pt idx="2822" formatCode="General">
                  <c:v>5.6440000000000001</c:v>
                </c:pt>
                <c:pt idx="2823" formatCode="General">
                  <c:v>5.6459999999999999</c:v>
                </c:pt>
                <c:pt idx="2824" formatCode="General">
                  <c:v>5.6479999999999997</c:v>
                </c:pt>
                <c:pt idx="2825" formatCode="General">
                  <c:v>5.65</c:v>
                </c:pt>
                <c:pt idx="2826" formatCode="General">
                  <c:v>5.6520000000000001</c:v>
                </c:pt>
                <c:pt idx="2827" formatCode="General">
                  <c:v>5.6539999999999999</c:v>
                </c:pt>
                <c:pt idx="2828" formatCode="General">
                  <c:v>5.6559999999999997</c:v>
                </c:pt>
                <c:pt idx="2829" formatCode="General">
                  <c:v>5.6580000000000004</c:v>
                </c:pt>
                <c:pt idx="2830" formatCode="General">
                  <c:v>5.66</c:v>
                </c:pt>
                <c:pt idx="2831" formatCode="General">
                  <c:v>5.6619999999999999</c:v>
                </c:pt>
                <c:pt idx="2832" formatCode="General">
                  <c:v>5.6639999999999997</c:v>
                </c:pt>
                <c:pt idx="2833" formatCode="General">
                  <c:v>5.6660000000000004</c:v>
                </c:pt>
                <c:pt idx="2834" formatCode="General">
                  <c:v>5.6680000000000001</c:v>
                </c:pt>
                <c:pt idx="2835" formatCode="General">
                  <c:v>5.67</c:v>
                </c:pt>
                <c:pt idx="2836" formatCode="General">
                  <c:v>5.6719999999999997</c:v>
                </c:pt>
                <c:pt idx="2837" formatCode="General">
                  <c:v>5.6740000000000004</c:v>
                </c:pt>
                <c:pt idx="2838" formatCode="General">
                  <c:v>5.6760000000000002</c:v>
                </c:pt>
                <c:pt idx="2839" formatCode="General">
                  <c:v>5.6779999999999999</c:v>
                </c:pt>
                <c:pt idx="2840" formatCode="General">
                  <c:v>5.68</c:v>
                </c:pt>
                <c:pt idx="2841" formatCode="General">
                  <c:v>5.6820000000000004</c:v>
                </c:pt>
                <c:pt idx="2842" formatCode="General">
                  <c:v>5.6840000000000002</c:v>
                </c:pt>
                <c:pt idx="2843" formatCode="General">
                  <c:v>5.6859999999999999</c:v>
                </c:pt>
                <c:pt idx="2844" formatCode="General">
                  <c:v>5.6879999999999997</c:v>
                </c:pt>
                <c:pt idx="2845" formatCode="General">
                  <c:v>5.69</c:v>
                </c:pt>
                <c:pt idx="2846" formatCode="General">
                  <c:v>5.6920000000000002</c:v>
                </c:pt>
                <c:pt idx="2847" formatCode="General">
                  <c:v>5.694</c:v>
                </c:pt>
                <c:pt idx="2848" formatCode="General">
                  <c:v>5.6959999999999997</c:v>
                </c:pt>
                <c:pt idx="2849" formatCode="General">
                  <c:v>5.6980000000000004</c:v>
                </c:pt>
                <c:pt idx="2850" formatCode="General">
                  <c:v>5.7</c:v>
                </c:pt>
                <c:pt idx="2851" formatCode="General">
                  <c:v>5.702</c:v>
                </c:pt>
                <c:pt idx="2852" formatCode="General">
                  <c:v>5.7039999999999997</c:v>
                </c:pt>
                <c:pt idx="2853" formatCode="General">
                  <c:v>5.7060000000000004</c:v>
                </c:pt>
                <c:pt idx="2854" formatCode="General">
                  <c:v>5.7080000000000002</c:v>
                </c:pt>
                <c:pt idx="2855" formatCode="General">
                  <c:v>5.71</c:v>
                </c:pt>
                <c:pt idx="2856" formatCode="General">
                  <c:v>5.7119999999999997</c:v>
                </c:pt>
                <c:pt idx="2857" formatCode="General">
                  <c:v>5.7140000000000004</c:v>
                </c:pt>
                <c:pt idx="2858" formatCode="General">
                  <c:v>5.7160000000000002</c:v>
                </c:pt>
                <c:pt idx="2859" formatCode="General">
                  <c:v>5.718</c:v>
                </c:pt>
                <c:pt idx="2860" formatCode="General">
                  <c:v>5.72</c:v>
                </c:pt>
                <c:pt idx="2861" formatCode="General">
                  <c:v>5.7220000000000004</c:v>
                </c:pt>
                <c:pt idx="2862" formatCode="General">
                  <c:v>5.7240000000000002</c:v>
                </c:pt>
                <c:pt idx="2863" formatCode="General">
                  <c:v>5.726</c:v>
                </c:pt>
                <c:pt idx="2864" formatCode="General">
                  <c:v>5.7279999999999998</c:v>
                </c:pt>
                <c:pt idx="2865" formatCode="General">
                  <c:v>5.73</c:v>
                </c:pt>
                <c:pt idx="2866" formatCode="General">
                  <c:v>5.7320000000000002</c:v>
                </c:pt>
                <c:pt idx="2867" formatCode="General">
                  <c:v>5.734</c:v>
                </c:pt>
                <c:pt idx="2868" formatCode="General">
                  <c:v>5.7359999999999998</c:v>
                </c:pt>
                <c:pt idx="2869" formatCode="General">
                  <c:v>5.7380000000000004</c:v>
                </c:pt>
                <c:pt idx="2870" formatCode="General">
                  <c:v>5.74</c:v>
                </c:pt>
                <c:pt idx="2871" formatCode="General">
                  <c:v>5.742</c:v>
                </c:pt>
                <c:pt idx="2872" formatCode="General">
                  <c:v>5.7439999999999998</c:v>
                </c:pt>
                <c:pt idx="2873" formatCode="General">
                  <c:v>5.7460000000000004</c:v>
                </c:pt>
                <c:pt idx="2874" formatCode="General">
                  <c:v>5.7480000000000002</c:v>
                </c:pt>
                <c:pt idx="2875" formatCode="General">
                  <c:v>5.75</c:v>
                </c:pt>
                <c:pt idx="2876" formatCode="General">
                  <c:v>5.7519999999999998</c:v>
                </c:pt>
                <c:pt idx="2877" formatCode="General">
                  <c:v>5.7539999999999996</c:v>
                </c:pt>
                <c:pt idx="2878" formatCode="General">
                  <c:v>5.7560000000000002</c:v>
                </c:pt>
                <c:pt idx="2879" formatCode="General">
                  <c:v>5.758</c:v>
                </c:pt>
                <c:pt idx="2880" formatCode="General">
                  <c:v>5.76</c:v>
                </c:pt>
                <c:pt idx="2881" formatCode="General">
                  <c:v>5.7619999999999996</c:v>
                </c:pt>
                <c:pt idx="2882" formatCode="General">
                  <c:v>5.7640000000000002</c:v>
                </c:pt>
                <c:pt idx="2883" formatCode="General">
                  <c:v>5.766</c:v>
                </c:pt>
                <c:pt idx="2884" formatCode="General">
                  <c:v>5.7679999999999998</c:v>
                </c:pt>
                <c:pt idx="2885" formatCode="General">
                  <c:v>5.77</c:v>
                </c:pt>
                <c:pt idx="2886" formatCode="General">
                  <c:v>5.7720000000000002</c:v>
                </c:pt>
                <c:pt idx="2887" formatCode="General">
                  <c:v>5.774</c:v>
                </c:pt>
                <c:pt idx="2888" formatCode="General">
                  <c:v>5.7759999999999998</c:v>
                </c:pt>
                <c:pt idx="2889" formatCode="General">
                  <c:v>5.7779999999999996</c:v>
                </c:pt>
                <c:pt idx="2890" formatCode="General">
                  <c:v>5.78</c:v>
                </c:pt>
                <c:pt idx="2891" formatCode="General">
                  <c:v>5.782</c:v>
                </c:pt>
                <c:pt idx="2892" formatCode="General">
                  <c:v>5.7839999999999998</c:v>
                </c:pt>
                <c:pt idx="2893" formatCode="General">
                  <c:v>5.7859999999999996</c:v>
                </c:pt>
                <c:pt idx="2894" formatCode="General">
                  <c:v>5.7880000000000003</c:v>
                </c:pt>
                <c:pt idx="2895" formatCode="General">
                  <c:v>5.79</c:v>
                </c:pt>
                <c:pt idx="2896" formatCode="General">
                  <c:v>5.7919999999999998</c:v>
                </c:pt>
                <c:pt idx="2897" formatCode="General">
                  <c:v>5.7939999999999996</c:v>
                </c:pt>
                <c:pt idx="2898" formatCode="General">
                  <c:v>5.7960000000000003</c:v>
                </c:pt>
                <c:pt idx="2899" formatCode="General">
                  <c:v>5.798</c:v>
                </c:pt>
                <c:pt idx="2900" formatCode="General">
                  <c:v>5.8</c:v>
                </c:pt>
                <c:pt idx="2901" formatCode="General">
                  <c:v>5.8019999999999996</c:v>
                </c:pt>
                <c:pt idx="2902" formatCode="General">
                  <c:v>5.8040000000000003</c:v>
                </c:pt>
                <c:pt idx="2903" formatCode="General">
                  <c:v>5.806</c:v>
                </c:pt>
                <c:pt idx="2904" formatCode="General">
                  <c:v>5.8079999999999998</c:v>
                </c:pt>
                <c:pt idx="2905" formatCode="General">
                  <c:v>5.81</c:v>
                </c:pt>
                <c:pt idx="2906" formatCode="General">
                  <c:v>5.8120000000000003</c:v>
                </c:pt>
                <c:pt idx="2907" formatCode="General">
                  <c:v>5.8140000000000001</c:v>
                </c:pt>
                <c:pt idx="2908" formatCode="General">
                  <c:v>5.8159999999999998</c:v>
                </c:pt>
                <c:pt idx="2909" formatCode="General">
                  <c:v>5.8179999999999996</c:v>
                </c:pt>
                <c:pt idx="2910" formatCode="General">
                  <c:v>5.82</c:v>
                </c:pt>
                <c:pt idx="2911" formatCode="General">
                  <c:v>5.8220000000000001</c:v>
                </c:pt>
                <c:pt idx="2912" formatCode="General">
                  <c:v>5.8239999999999998</c:v>
                </c:pt>
                <c:pt idx="2913" formatCode="General">
                  <c:v>5.8259999999999996</c:v>
                </c:pt>
                <c:pt idx="2914" formatCode="General">
                  <c:v>5.8280000000000003</c:v>
                </c:pt>
                <c:pt idx="2915" formatCode="General">
                  <c:v>5.83</c:v>
                </c:pt>
                <c:pt idx="2916" formatCode="General">
                  <c:v>5.8319999999999999</c:v>
                </c:pt>
                <c:pt idx="2917" formatCode="General">
                  <c:v>5.8339999999999996</c:v>
                </c:pt>
                <c:pt idx="2918" formatCode="General">
                  <c:v>5.8360000000000003</c:v>
                </c:pt>
                <c:pt idx="2919" formatCode="General">
                  <c:v>5.8380000000000001</c:v>
                </c:pt>
                <c:pt idx="2920" formatCode="General">
                  <c:v>5.84</c:v>
                </c:pt>
                <c:pt idx="2921" formatCode="General">
                  <c:v>5.8419999999999996</c:v>
                </c:pt>
                <c:pt idx="2922" formatCode="General">
                  <c:v>5.8440000000000003</c:v>
                </c:pt>
                <c:pt idx="2923" formatCode="General">
                  <c:v>5.8460000000000001</c:v>
                </c:pt>
                <c:pt idx="2924" formatCode="General">
                  <c:v>5.8479999999999999</c:v>
                </c:pt>
                <c:pt idx="2925" formatCode="General">
                  <c:v>5.85</c:v>
                </c:pt>
                <c:pt idx="2926" formatCode="General">
                  <c:v>5.8520000000000003</c:v>
                </c:pt>
                <c:pt idx="2927" formatCode="General">
                  <c:v>5.8540000000000001</c:v>
                </c:pt>
                <c:pt idx="2928" formatCode="General">
                  <c:v>5.8559999999999999</c:v>
                </c:pt>
                <c:pt idx="2929" formatCode="General">
                  <c:v>5.8579999999999997</c:v>
                </c:pt>
                <c:pt idx="2930" formatCode="General">
                  <c:v>5.86</c:v>
                </c:pt>
                <c:pt idx="2931" formatCode="General">
                  <c:v>5.8620000000000001</c:v>
                </c:pt>
                <c:pt idx="2932" formatCode="General">
                  <c:v>5.8639999999999999</c:v>
                </c:pt>
                <c:pt idx="2933" formatCode="General">
                  <c:v>5.8659999999999997</c:v>
                </c:pt>
                <c:pt idx="2934" formatCode="General">
                  <c:v>5.8680000000000003</c:v>
                </c:pt>
                <c:pt idx="2935" formatCode="General">
                  <c:v>5.87</c:v>
                </c:pt>
                <c:pt idx="2936" formatCode="General">
                  <c:v>5.8719999999999999</c:v>
                </c:pt>
                <c:pt idx="2937" formatCode="General">
                  <c:v>5.8739999999999997</c:v>
                </c:pt>
                <c:pt idx="2938" formatCode="General">
                  <c:v>5.8760000000000003</c:v>
                </c:pt>
                <c:pt idx="2939" formatCode="General">
                  <c:v>5.8780000000000001</c:v>
                </c:pt>
                <c:pt idx="2940" formatCode="General">
                  <c:v>5.88</c:v>
                </c:pt>
                <c:pt idx="2941" formatCode="General">
                  <c:v>5.8819999999999997</c:v>
                </c:pt>
                <c:pt idx="2942" formatCode="General">
                  <c:v>5.8840000000000003</c:v>
                </c:pt>
                <c:pt idx="2943" formatCode="General">
                  <c:v>5.8860000000000001</c:v>
                </c:pt>
                <c:pt idx="2944" formatCode="General">
                  <c:v>5.8879999999999999</c:v>
                </c:pt>
                <c:pt idx="2945" formatCode="General">
                  <c:v>5.89</c:v>
                </c:pt>
                <c:pt idx="2946" formatCode="General">
                  <c:v>5.8920000000000003</c:v>
                </c:pt>
                <c:pt idx="2947" formatCode="General">
                  <c:v>5.8940000000000001</c:v>
                </c:pt>
                <c:pt idx="2948" formatCode="General">
                  <c:v>5.8959999999999999</c:v>
                </c:pt>
                <c:pt idx="2949" formatCode="General">
                  <c:v>5.8979999999999997</c:v>
                </c:pt>
                <c:pt idx="2950" formatCode="General">
                  <c:v>5.9</c:v>
                </c:pt>
                <c:pt idx="2951" formatCode="General">
                  <c:v>5.9020000000000001</c:v>
                </c:pt>
                <c:pt idx="2952" formatCode="General">
                  <c:v>5.9039999999999999</c:v>
                </c:pt>
                <c:pt idx="2953" formatCode="General">
                  <c:v>5.9059999999999997</c:v>
                </c:pt>
                <c:pt idx="2954" formatCode="General">
                  <c:v>5.9080000000000004</c:v>
                </c:pt>
                <c:pt idx="2955" formatCode="General">
                  <c:v>5.91</c:v>
                </c:pt>
                <c:pt idx="2956" formatCode="General">
                  <c:v>5.9119999999999999</c:v>
                </c:pt>
                <c:pt idx="2957" formatCode="General">
                  <c:v>5.9139999999999997</c:v>
                </c:pt>
                <c:pt idx="2958" formatCode="General">
                  <c:v>5.9160000000000004</c:v>
                </c:pt>
                <c:pt idx="2959" formatCode="General">
                  <c:v>5.9180000000000001</c:v>
                </c:pt>
                <c:pt idx="2960" formatCode="General">
                  <c:v>5.92</c:v>
                </c:pt>
                <c:pt idx="2961" formatCode="General">
                  <c:v>5.9219999999999997</c:v>
                </c:pt>
                <c:pt idx="2962" formatCode="General">
                  <c:v>5.9240000000000004</c:v>
                </c:pt>
                <c:pt idx="2963" formatCode="General">
                  <c:v>5.9260000000000002</c:v>
                </c:pt>
                <c:pt idx="2964" formatCode="General">
                  <c:v>5.9279999999999999</c:v>
                </c:pt>
                <c:pt idx="2965" formatCode="General">
                  <c:v>5.93</c:v>
                </c:pt>
                <c:pt idx="2966" formatCode="General">
                  <c:v>5.9320000000000004</c:v>
                </c:pt>
                <c:pt idx="2967" formatCode="General">
                  <c:v>5.9340000000000002</c:v>
                </c:pt>
                <c:pt idx="2968" formatCode="General">
                  <c:v>5.9359999999999999</c:v>
                </c:pt>
                <c:pt idx="2969" formatCode="General">
                  <c:v>5.9379999999999997</c:v>
                </c:pt>
                <c:pt idx="2970" formatCode="General">
                  <c:v>5.94</c:v>
                </c:pt>
                <c:pt idx="2971" formatCode="General">
                  <c:v>5.9420000000000002</c:v>
                </c:pt>
                <c:pt idx="2972" formatCode="General">
                  <c:v>5.944</c:v>
                </c:pt>
                <c:pt idx="2973" formatCode="General">
                  <c:v>5.9459999999999997</c:v>
                </c:pt>
                <c:pt idx="2974" formatCode="General">
                  <c:v>5.9480000000000004</c:v>
                </c:pt>
                <c:pt idx="2975" formatCode="General">
                  <c:v>5.95</c:v>
                </c:pt>
                <c:pt idx="2976" formatCode="General">
                  <c:v>5.952</c:v>
                </c:pt>
                <c:pt idx="2977" formatCode="General">
                  <c:v>5.9539999999999997</c:v>
                </c:pt>
                <c:pt idx="2978" formatCode="General">
                  <c:v>5.9560000000000004</c:v>
                </c:pt>
                <c:pt idx="2979" formatCode="General">
                  <c:v>5.9580000000000002</c:v>
                </c:pt>
                <c:pt idx="2980" formatCode="General">
                  <c:v>5.96</c:v>
                </c:pt>
                <c:pt idx="2981" formatCode="General">
                  <c:v>5.9619999999999997</c:v>
                </c:pt>
                <c:pt idx="2982" formatCode="General">
                  <c:v>5.9640000000000004</c:v>
                </c:pt>
                <c:pt idx="2983" formatCode="General">
                  <c:v>5.9660000000000002</c:v>
                </c:pt>
                <c:pt idx="2984" formatCode="General">
                  <c:v>5.968</c:v>
                </c:pt>
                <c:pt idx="2985" formatCode="General">
                  <c:v>5.97</c:v>
                </c:pt>
                <c:pt idx="2986" formatCode="General">
                  <c:v>5.9720000000000004</c:v>
                </c:pt>
                <c:pt idx="2987" formatCode="General">
                  <c:v>5.9740000000000002</c:v>
                </c:pt>
                <c:pt idx="2988" formatCode="General">
                  <c:v>5.976</c:v>
                </c:pt>
                <c:pt idx="2989" formatCode="General">
                  <c:v>5.9779999999999998</c:v>
                </c:pt>
                <c:pt idx="2990" formatCode="General">
                  <c:v>5.98</c:v>
                </c:pt>
                <c:pt idx="2991" formatCode="General">
                  <c:v>5.9820000000000002</c:v>
                </c:pt>
                <c:pt idx="2992" formatCode="General">
                  <c:v>5.984</c:v>
                </c:pt>
                <c:pt idx="2993" formatCode="General">
                  <c:v>5.9859999999999998</c:v>
                </c:pt>
                <c:pt idx="2994" formatCode="General">
                  <c:v>5.9880000000000004</c:v>
                </c:pt>
                <c:pt idx="2995" formatCode="General">
                  <c:v>5.99</c:v>
                </c:pt>
                <c:pt idx="2996" formatCode="General">
                  <c:v>5.992</c:v>
                </c:pt>
                <c:pt idx="2997" formatCode="General">
                  <c:v>5.9939999999999998</c:v>
                </c:pt>
                <c:pt idx="2998" formatCode="General">
                  <c:v>5.9960000000000004</c:v>
                </c:pt>
                <c:pt idx="2999" formatCode="General">
                  <c:v>5.9980000000000002</c:v>
                </c:pt>
                <c:pt idx="3000" formatCode="General">
                  <c:v>6</c:v>
                </c:pt>
                <c:pt idx="3001" formatCode="General">
                  <c:v>6.0019999999999998</c:v>
                </c:pt>
                <c:pt idx="3002" formatCode="General">
                  <c:v>6.0039999999999996</c:v>
                </c:pt>
                <c:pt idx="3003" formatCode="General">
                  <c:v>6.0060000000000002</c:v>
                </c:pt>
                <c:pt idx="3004" formatCode="General">
                  <c:v>6.008</c:v>
                </c:pt>
                <c:pt idx="3005" formatCode="General">
                  <c:v>6.01</c:v>
                </c:pt>
                <c:pt idx="3006" formatCode="General">
                  <c:v>6.0119999999999996</c:v>
                </c:pt>
                <c:pt idx="3007" formatCode="General">
                  <c:v>6.0140000000000002</c:v>
                </c:pt>
                <c:pt idx="3008" formatCode="General">
                  <c:v>6.016</c:v>
                </c:pt>
                <c:pt idx="3009" formatCode="General">
                  <c:v>6.0179999999999998</c:v>
                </c:pt>
                <c:pt idx="3010" formatCode="General">
                  <c:v>6.02</c:v>
                </c:pt>
                <c:pt idx="3011" formatCode="General">
                  <c:v>6.0220000000000002</c:v>
                </c:pt>
                <c:pt idx="3012" formatCode="General">
                  <c:v>6.024</c:v>
                </c:pt>
                <c:pt idx="3013" formatCode="General">
                  <c:v>6.0259999999999998</c:v>
                </c:pt>
                <c:pt idx="3014" formatCode="General">
                  <c:v>6.0279999999999996</c:v>
                </c:pt>
                <c:pt idx="3015" formatCode="General">
                  <c:v>6.03</c:v>
                </c:pt>
                <c:pt idx="3016" formatCode="General">
                  <c:v>6.032</c:v>
                </c:pt>
                <c:pt idx="3017" formatCode="General">
                  <c:v>6.0339999999999998</c:v>
                </c:pt>
                <c:pt idx="3018" formatCode="General">
                  <c:v>6.0359999999999996</c:v>
                </c:pt>
                <c:pt idx="3019" formatCode="General">
                  <c:v>6.0380000000000003</c:v>
                </c:pt>
                <c:pt idx="3020" formatCode="General">
                  <c:v>6.04</c:v>
                </c:pt>
                <c:pt idx="3021" formatCode="General">
                  <c:v>6.0419999999999998</c:v>
                </c:pt>
                <c:pt idx="3022" formatCode="General">
                  <c:v>6.0439999999999996</c:v>
                </c:pt>
                <c:pt idx="3023" formatCode="General">
                  <c:v>6.0460000000000003</c:v>
                </c:pt>
                <c:pt idx="3024" formatCode="General">
                  <c:v>6.048</c:v>
                </c:pt>
                <c:pt idx="3025" formatCode="General">
                  <c:v>6.05</c:v>
                </c:pt>
                <c:pt idx="3026" formatCode="General">
                  <c:v>6.0519999999999996</c:v>
                </c:pt>
                <c:pt idx="3027" formatCode="General">
                  <c:v>6.0540000000000003</c:v>
                </c:pt>
                <c:pt idx="3028" formatCode="General">
                  <c:v>6.056</c:v>
                </c:pt>
                <c:pt idx="3029" formatCode="General">
                  <c:v>6.0579999999999998</c:v>
                </c:pt>
                <c:pt idx="3030" formatCode="General">
                  <c:v>6.06</c:v>
                </c:pt>
                <c:pt idx="3031" formatCode="General">
                  <c:v>6.0620000000000003</c:v>
                </c:pt>
                <c:pt idx="3032" formatCode="General">
                  <c:v>6.0640000000000001</c:v>
                </c:pt>
                <c:pt idx="3033" formatCode="General">
                  <c:v>6.0659999999999998</c:v>
                </c:pt>
                <c:pt idx="3034" formatCode="General">
                  <c:v>6.0679999999999996</c:v>
                </c:pt>
                <c:pt idx="3035" formatCode="General">
                  <c:v>6.07</c:v>
                </c:pt>
                <c:pt idx="3036" formatCode="General">
                  <c:v>6.0720000000000001</c:v>
                </c:pt>
                <c:pt idx="3037" formatCode="General">
                  <c:v>6.0739999999999998</c:v>
                </c:pt>
                <c:pt idx="3038" formatCode="General">
                  <c:v>6.0759999999999996</c:v>
                </c:pt>
                <c:pt idx="3039" formatCode="General">
                  <c:v>6.0780000000000003</c:v>
                </c:pt>
                <c:pt idx="3040" formatCode="General">
                  <c:v>6.08</c:v>
                </c:pt>
                <c:pt idx="3041" formatCode="General">
                  <c:v>6.0819999999999999</c:v>
                </c:pt>
                <c:pt idx="3042" formatCode="General">
                  <c:v>6.0839999999999996</c:v>
                </c:pt>
                <c:pt idx="3043" formatCode="General">
                  <c:v>6.0860000000000003</c:v>
                </c:pt>
                <c:pt idx="3044" formatCode="General">
                  <c:v>6.0880000000000001</c:v>
                </c:pt>
                <c:pt idx="3045" formatCode="General">
                  <c:v>6.09</c:v>
                </c:pt>
                <c:pt idx="3046" formatCode="General">
                  <c:v>6.0919999999999996</c:v>
                </c:pt>
                <c:pt idx="3047" formatCode="General">
                  <c:v>6.0940000000000003</c:v>
                </c:pt>
                <c:pt idx="3048" formatCode="General">
                  <c:v>6.0960000000000001</c:v>
                </c:pt>
                <c:pt idx="3049" formatCode="General">
                  <c:v>6.0979999999999999</c:v>
                </c:pt>
                <c:pt idx="3050" formatCode="General">
                  <c:v>6.1</c:v>
                </c:pt>
                <c:pt idx="3051" formatCode="General">
                  <c:v>6.1020000000000003</c:v>
                </c:pt>
                <c:pt idx="3052" formatCode="General">
                  <c:v>6.1040000000000001</c:v>
                </c:pt>
                <c:pt idx="3053" formatCode="General">
                  <c:v>6.1059999999999999</c:v>
                </c:pt>
                <c:pt idx="3054" formatCode="General">
                  <c:v>6.1079999999999997</c:v>
                </c:pt>
                <c:pt idx="3055" formatCode="General">
                  <c:v>6.11</c:v>
                </c:pt>
                <c:pt idx="3056" formatCode="General">
                  <c:v>6.1120000000000001</c:v>
                </c:pt>
                <c:pt idx="3057" formatCode="General">
                  <c:v>6.1139999999999999</c:v>
                </c:pt>
                <c:pt idx="3058" formatCode="General">
                  <c:v>6.1159999999999997</c:v>
                </c:pt>
                <c:pt idx="3059" formatCode="General">
                  <c:v>6.1180000000000003</c:v>
                </c:pt>
                <c:pt idx="3060" formatCode="General">
                  <c:v>6.12</c:v>
                </c:pt>
                <c:pt idx="3061" formatCode="General">
                  <c:v>6.1219999999999999</c:v>
                </c:pt>
                <c:pt idx="3062" formatCode="General">
                  <c:v>6.1239999999999997</c:v>
                </c:pt>
                <c:pt idx="3063" formatCode="General">
                  <c:v>6.1260000000000003</c:v>
                </c:pt>
                <c:pt idx="3064" formatCode="General">
                  <c:v>6.1280000000000001</c:v>
                </c:pt>
                <c:pt idx="3065" formatCode="General">
                  <c:v>6.13</c:v>
                </c:pt>
                <c:pt idx="3066" formatCode="General">
                  <c:v>6.1319999999999997</c:v>
                </c:pt>
                <c:pt idx="3067" formatCode="General">
                  <c:v>6.1340000000000003</c:v>
                </c:pt>
                <c:pt idx="3068" formatCode="General">
                  <c:v>6.1360000000000001</c:v>
                </c:pt>
                <c:pt idx="3069" formatCode="General">
                  <c:v>6.1379999999999999</c:v>
                </c:pt>
                <c:pt idx="3070" formatCode="General">
                  <c:v>6.14</c:v>
                </c:pt>
                <c:pt idx="3071" formatCode="General">
                  <c:v>6.1420000000000003</c:v>
                </c:pt>
                <c:pt idx="3072" formatCode="General">
                  <c:v>6.1440000000000001</c:v>
                </c:pt>
                <c:pt idx="3073" formatCode="General">
                  <c:v>6.1459999999999999</c:v>
                </c:pt>
                <c:pt idx="3074" formatCode="General">
                  <c:v>6.1479999999999997</c:v>
                </c:pt>
                <c:pt idx="3075" formatCode="General">
                  <c:v>6.15</c:v>
                </c:pt>
                <c:pt idx="3076" formatCode="General">
                  <c:v>6.1520000000000001</c:v>
                </c:pt>
                <c:pt idx="3077" formatCode="General">
                  <c:v>6.1539999999999999</c:v>
                </c:pt>
                <c:pt idx="3078" formatCode="General">
                  <c:v>6.1559999999999997</c:v>
                </c:pt>
                <c:pt idx="3079" formatCode="General">
                  <c:v>6.1580000000000004</c:v>
                </c:pt>
                <c:pt idx="3080" formatCode="General">
                  <c:v>6.16</c:v>
                </c:pt>
                <c:pt idx="3081" formatCode="General">
                  <c:v>6.1619999999999999</c:v>
                </c:pt>
                <c:pt idx="3082" formatCode="General">
                  <c:v>6.1639999999999997</c:v>
                </c:pt>
                <c:pt idx="3083" formatCode="General">
                  <c:v>6.1660000000000004</c:v>
                </c:pt>
                <c:pt idx="3084" formatCode="General">
                  <c:v>6.1680000000000001</c:v>
                </c:pt>
                <c:pt idx="3085" formatCode="General">
                  <c:v>6.17</c:v>
                </c:pt>
                <c:pt idx="3086" formatCode="General">
                  <c:v>6.1719999999999997</c:v>
                </c:pt>
                <c:pt idx="3087" formatCode="General">
                  <c:v>6.1740000000000004</c:v>
                </c:pt>
                <c:pt idx="3088" formatCode="General">
                  <c:v>6.1760000000000002</c:v>
                </c:pt>
                <c:pt idx="3089" formatCode="General">
                  <c:v>6.1779999999999999</c:v>
                </c:pt>
                <c:pt idx="3090" formatCode="General">
                  <c:v>6.18</c:v>
                </c:pt>
                <c:pt idx="3091" formatCode="General">
                  <c:v>6.1820000000000004</c:v>
                </c:pt>
                <c:pt idx="3092" formatCode="General">
                  <c:v>6.1840000000000002</c:v>
                </c:pt>
                <c:pt idx="3093" formatCode="General">
                  <c:v>6.1859999999999999</c:v>
                </c:pt>
                <c:pt idx="3094" formatCode="General">
                  <c:v>6.1879999999999997</c:v>
                </c:pt>
                <c:pt idx="3095" formatCode="General">
                  <c:v>6.19</c:v>
                </c:pt>
                <c:pt idx="3096" formatCode="General">
                  <c:v>6.1920000000000002</c:v>
                </c:pt>
                <c:pt idx="3097" formatCode="General">
                  <c:v>6.194</c:v>
                </c:pt>
                <c:pt idx="3098" formatCode="General">
                  <c:v>6.1959999999999997</c:v>
                </c:pt>
                <c:pt idx="3099" formatCode="General">
                  <c:v>6.1980000000000004</c:v>
                </c:pt>
                <c:pt idx="3100" formatCode="General">
                  <c:v>6.2</c:v>
                </c:pt>
                <c:pt idx="3101" formatCode="General">
                  <c:v>6.202</c:v>
                </c:pt>
                <c:pt idx="3102" formatCode="General">
                  <c:v>6.2039999999999997</c:v>
                </c:pt>
                <c:pt idx="3103" formatCode="General">
                  <c:v>6.2060000000000004</c:v>
                </c:pt>
                <c:pt idx="3104" formatCode="General">
                  <c:v>6.2080000000000002</c:v>
                </c:pt>
                <c:pt idx="3105" formatCode="General">
                  <c:v>6.21</c:v>
                </c:pt>
                <c:pt idx="3106" formatCode="General">
                  <c:v>6.2119999999999997</c:v>
                </c:pt>
                <c:pt idx="3107" formatCode="General">
                  <c:v>6.2140000000000004</c:v>
                </c:pt>
                <c:pt idx="3108" formatCode="General">
                  <c:v>6.2160000000000002</c:v>
                </c:pt>
                <c:pt idx="3109" formatCode="General">
                  <c:v>6.218</c:v>
                </c:pt>
                <c:pt idx="3110" formatCode="General">
                  <c:v>6.22</c:v>
                </c:pt>
                <c:pt idx="3111" formatCode="General">
                  <c:v>6.2220000000000004</c:v>
                </c:pt>
                <c:pt idx="3112" formatCode="General">
                  <c:v>6.2240000000000002</c:v>
                </c:pt>
                <c:pt idx="3113" formatCode="General">
                  <c:v>6.226</c:v>
                </c:pt>
                <c:pt idx="3114" formatCode="General">
                  <c:v>6.2279999999999998</c:v>
                </c:pt>
                <c:pt idx="3115" formatCode="General">
                  <c:v>6.23</c:v>
                </c:pt>
                <c:pt idx="3116" formatCode="General">
                  <c:v>6.2320000000000002</c:v>
                </c:pt>
                <c:pt idx="3117" formatCode="General">
                  <c:v>6.234</c:v>
                </c:pt>
                <c:pt idx="3118" formatCode="General">
                  <c:v>6.2359999999999998</c:v>
                </c:pt>
                <c:pt idx="3119" formatCode="General">
                  <c:v>6.2380000000000004</c:v>
                </c:pt>
                <c:pt idx="3120" formatCode="General">
                  <c:v>6.24</c:v>
                </c:pt>
                <c:pt idx="3121" formatCode="General">
                  <c:v>6.242</c:v>
                </c:pt>
                <c:pt idx="3122" formatCode="General">
                  <c:v>6.2439999999999998</c:v>
                </c:pt>
                <c:pt idx="3123" formatCode="General">
                  <c:v>6.2460000000000004</c:v>
                </c:pt>
                <c:pt idx="3124" formatCode="General">
                  <c:v>6.2480000000000002</c:v>
                </c:pt>
                <c:pt idx="3125" formatCode="General">
                  <c:v>6.25</c:v>
                </c:pt>
                <c:pt idx="3126" formatCode="General">
                  <c:v>6.2519999999999998</c:v>
                </c:pt>
                <c:pt idx="3127" formatCode="General">
                  <c:v>6.2539999999999996</c:v>
                </c:pt>
                <c:pt idx="3128" formatCode="General">
                  <c:v>6.2560000000000002</c:v>
                </c:pt>
                <c:pt idx="3129" formatCode="General">
                  <c:v>6.258</c:v>
                </c:pt>
                <c:pt idx="3130" formatCode="General">
                  <c:v>6.26</c:v>
                </c:pt>
                <c:pt idx="3131" formatCode="General">
                  <c:v>6.2619999999999996</c:v>
                </c:pt>
                <c:pt idx="3132" formatCode="General">
                  <c:v>6.2640000000000002</c:v>
                </c:pt>
                <c:pt idx="3133" formatCode="General">
                  <c:v>6.266</c:v>
                </c:pt>
                <c:pt idx="3134" formatCode="General">
                  <c:v>6.2679999999999998</c:v>
                </c:pt>
                <c:pt idx="3135" formatCode="General">
                  <c:v>6.27</c:v>
                </c:pt>
                <c:pt idx="3136" formatCode="General">
                  <c:v>6.2720000000000002</c:v>
                </c:pt>
                <c:pt idx="3137" formatCode="General">
                  <c:v>6.274</c:v>
                </c:pt>
                <c:pt idx="3138" formatCode="General">
                  <c:v>6.2759999999999998</c:v>
                </c:pt>
                <c:pt idx="3139" formatCode="General">
                  <c:v>6.2779999999999996</c:v>
                </c:pt>
                <c:pt idx="3140" formatCode="General">
                  <c:v>6.28</c:v>
                </c:pt>
                <c:pt idx="3141" formatCode="General">
                  <c:v>6.282</c:v>
                </c:pt>
                <c:pt idx="3142" formatCode="General">
                  <c:v>6.2839999999999998</c:v>
                </c:pt>
                <c:pt idx="3143" formatCode="General">
                  <c:v>6.2859999999999996</c:v>
                </c:pt>
                <c:pt idx="3144" formatCode="General">
                  <c:v>6.2880000000000003</c:v>
                </c:pt>
                <c:pt idx="3145" formatCode="General">
                  <c:v>6.29</c:v>
                </c:pt>
                <c:pt idx="3146" formatCode="General">
                  <c:v>6.2919999999999998</c:v>
                </c:pt>
                <c:pt idx="3147" formatCode="General">
                  <c:v>6.2939999999999996</c:v>
                </c:pt>
                <c:pt idx="3148" formatCode="General">
                  <c:v>6.2960000000000003</c:v>
                </c:pt>
                <c:pt idx="3149" formatCode="General">
                  <c:v>6.298</c:v>
                </c:pt>
                <c:pt idx="3150" formatCode="General">
                  <c:v>6.3</c:v>
                </c:pt>
                <c:pt idx="3151" formatCode="General">
                  <c:v>6.3019999999999996</c:v>
                </c:pt>
                <c:pt idx="3152" formatCode="General">
                  <c:v>6.3040000000000003</c:v>
                </c:pt>
                <c:pt idx="3153" formatCode="General">
                  <c:v>6.306</c:v>
                </c:pt>
                <c:pt idx="3154" formatCode="General">
                  <c:v>6.3079999999999998</c:v>
                </c:pt>
                <c:pt idx="3155" formatCode="General">
                  <c:v>6.31</c:v>
                </c:pt>
                <c:pt idx="3156" formatCode="General">
                  <c:v>6.3120000000000003</c:v>
                </c:pt>
                <c:pt idx="3157" formatCode="General">
                  <c:v>6.3140000000000001</c:v>
                </c:pt>
                <c:pt idx="3158" formatCode="General">
                  <c:v>6.3159999999999998</c:v>
                </c:pt>
                <c:pt idx="3159" formatCode="General">
                  <c:v>6.3179999999999996</c:v>
                </c:pt>
                <c:pt idx="3160" formatCode="General">
                  <c:v>6.32</c:v>
                </c:pt>
                <c:pt idx="3161" formatCode="General">
                  <c:v>6.3220000000000001</c:v>
                </c:pt>
                <c:pt idx="3162" formatCode="General">
                  <c:v>6.3239999999999998</c:v>
                </c:pt>
                <c:pt idx="3163" formatCode="General">
                  <c:v>6.3259999999999996</c:v>
                </c:pt>
                <c:pt idx="3164" formatCode="General">
                  <c:v>6.3280000000000003</c:v>
                </c:pt>
                <c:pt idx="3165" formatCode="General">
                  <c:v>6.33</c:v>
                </c:pt>
                <c:pt idx="3166" formatCode="General">
                  <c:v>6.3319999999999999</c:v>
                </c:pt>
                <c:pt idx="3167" formatCode="General">
                  <c:v>6.3339999999999996</c:v>
                </c:pt>
                <c:pt idx="3168" formatCode="General">
                  <c:v>6.3360000000000003</c:v>
                </c:pt>
                <c:pt idx="3169" formatCode="General">
                  <c:v>6.3380000000000001</c:v>
                </c:pt>
                <c:pt idx="3170" formatCode="General">
                  <c:v>6.34</c:v>
                </c:pt>
                <c:pt idx="3171" formatCode="General">
                  <c:v>6.3419999999999996</c:v>
                </c:pt>
                <c:pt idx="3172" formatCode="General">
                  <c:v>6.3440000000000003</c:v>
                </c:pt>
                <c:pt idx="3173" formatCode="General">
                  <c:v>6.3460000000000001</c:v>
                </c:pt>
                <c:pt idx="3174" formatCode="General">
                  <c:v>6.3479999999999999</c:v>
                </c:pt>
                <c:pt idx="3175" formatCode="General">
                  <c:v>6.35</c:v>
                </c:pt>
                <c:pt idx="3176" formatCode="General">
                  <c:v>6.3520000000000003</c:v>
                </c:pt>
                <c:pt idx="3177" formatCode="General">
                  <c:v>6.3540000000000001</c:v>
                </c:pt>
                <c:pt idx="3178" formatCode="General">
                  <c:v>6.3559999999999999</c:v>
                </c:pt>
                <c:pt idx="3179" formatCode="General">
                  <c:v>6.3579999999999997</c:v>
                </c:pt>
                <c:pt idx="3180" formatCode="General">
                  <c:v>6.36</c:v>
                </c:pt>
                <c:pt idx="3181" formatCode="General">
                  <c:v>6.3620000000000001</c:v>
                </c:pt>
                <c:pt idx="3182" formatCode="General">
                  <c:v>6.3639999999999999</c:v>
                </c:pt>
                <c:pt idx="3183" formatCode="General">
                  <c:v>6.3659999999999997</c:v>
                </c:pt>
                <c:pt idx="3184" formatCode="General">
                  <c:v>6.3680000000000003</c:v>
                </c:pt>
                <c:pt idx="3185" formatCode="General">
                  <c:v>6.37</c:v>
                </c:pt>
                <c:pt idx="3186" formatCode="General">
                  <c:v>6.3719999999999999</c:v>
                </c:pt>
                <c:pt idx="3187" formatCode="General">
                  <c:v>6.3739999999999997</c:v>
                </c:pt>
                <c:pt idx="3188" formatCode="General">
                  <c:v>6.3760000000000003</c:v>
                </c:pt>
                <c:pt idx="3189" formatCode="General">
                  <c:v>6.3780000000000001</c:v>
                </c:pt>
                <c:pt idx="3190" formatCode="General">
                  <c:v>6.38</c:v>
                </c:pt>
                <c:pt idx="3191" formatCode="General">
                  <c:v>6.3819999999999997</c:v>
                </c:pt>
                <c:pt idx="3192" formatCode="General">
                  <c:v>6.3840000000000003</c:v>
                </c:pt>
                <c:pt idx="3193" formatCode="General">
                  <c:v>6.3860000000000001</c:v>
                </c:pt>
                <c:pt idx="3194" formatCode="General">
                  <c:v>6.3879999999999999</c:v>
                </c:pt>
                <c:pt idx="3195" formatCode="General">
                  <c:v>6.39</c:v>
                </c:pt>
                <c:pt idx="3196" formatCode="General">
                  <c:v>6.3920000000000003</c:v>
                </c:pt>
                <c:pt idx="3197" formatCode="General">
                  <c:v>6.3940000000000001</c:v>
                </c:pt>
                <c:pt idx="3198" formatCode="General">
                  <c:v>6.3959999999999999</c:v>
                </c:pt>
                <c:pt idx="3199" formatCode="General">
                  <c:v>6.3979999999999997</c:v>
                </c:pt>
                <c:pt idx="3200" formatCode="General">
                  <c:v>6.4</c:v>
                </c:pt>
                <c:pt idx="3201" formatCode="General">
                  <c:v>6.4020000000000001</c:v>
                </c:pt>
                <c:pt idx="3202" formatCode="General">
                  <c:v>6.4039999999999999</c:v>
                </c:pt>
                <c:pt idx="3203" formatCode="General">
                  <c:v>6.4059999999999997</c:v>
                </c:pt>
                <c:pt idx="3204" formatCode="General">
                  <c:v>6.4080000000000004</c:v>
                </c:pt>
                <c:pt idx="3205" formatCode="General">
                  <c:v>6.41</c:v>
                </c:pt>
                <c:pt idx="3206" formatCode="General">
                  <c:v>6.4119999999999999</c:v>
                </c:pt>
                <c:pt idx="3207" formatCode="General">
                  <c:v>6.4139999999999997</c:v>
                </c:pt>
                <c:pt idx="3208" formatCode="General">
                  <c:v>6.4160000000000004</c:v>
                </c:pt>
                <c:pt idx="3209" formatCode="General">
                  <c:v>6.4180000000000001</c:v>
                </c:pt>
                <c:pt idx="3210" formatCode="General">
                  <c:v>6.42</c:v>
                </c:pt>
                <c:pt idx="3211" formatCode="General">
                  <c:v>6.4219999999999997</c:v>
                </c:pt>
                <c:pt idx="3212" formatCode="General">
                  <c:v>6.4240000000000004</c:v>
                </c:pt>
                <c:pt idx="3213" formatCode="General">
                  <c:v>6.4260000000000002</c:v>
                </c:pt>
                <c:pt idx="3214" formatCode="General">
                  <c:v>6.4279999999999999</c:v>
                </c:pt>
                <c:pt idx="3215" formatCode="General">
                  <c:v>6.43</c:v>
                </c:pt>
                <c:pt idx="3216" formatCode="General">
                  <c:v>6.4320000000000004</c:v>
                </c:pt>
                <c:pt idx="3217" formatCode="General">
                  <c:v>6.4340000000000002</c:v>
                </c:pt>
                <c:pt idx="3218" formatCode="General">
                  <c:v>6.4359999999999999</c:v>
                </c:pt>
                <c:pt idx="3219" formatCode="General">
                  <c:v>6.4379999999999997</c:v>
                </c:pt>
                <c:pt idx="3220" formatCode="General">
                  <c:v>6.44</c:v>
                </c:pt>
                <c:pt idx="3221" formatCode="General">
                  <c:v>6.4420000000000002</c:v>
                </c:pt>
                <c:pt idx="3222" formatCode="General">
                  <c:v>6.444</c:v>
                </c:pt>
                <c:pt idx="3223" formatCode="General">
                  <c:v>6.4459999999999997</c:v>
                </c:pt>
                <c:pt idx="3224" formatCode="General">
                  <c:v>6.4480000000000004</c:v>
                </c:pt>
                <c:pt idx="3225" formatCode="General">
                  <c:v>6.45</c:v>
                </c:pt>
                <c:pt idx="3226" formatCode="General">
                  <c:v>6.452</c:v>
                </c:pt>
                <c:pt idx="3227" formatCode="General">
                  <c:v>6.4539999999999997</c:v>
                </c:pt>
                <c:pt idx="3228" formatCode="General">
                  <c:v>6.4560000000000004</c:v>
                </c:pt>
                <c:pt idx="3229" formatCode="General">
                  <c:v>6.4580000000000002</c:v>
                </c:pt>
                <c:pt idx="3230" formatCode="General">
                  <c:v>6.46</c:v>
                </c:pt>
                <c:pt idx="3231" formatCode="General">
                  <c:v>6.4619999999999997</c:v>
                </c:pt>
                <c:pt idx="3232" formatCode="General">
                  <c:v>6.4640000000000004</c:v>
                </c:pt>
                <c:pt idx="3233" formatCode="General">
                  <c:v>6.4660000000000002</c:v>
                </c:pt>
                <c:pt idx="3234" formatCode="General">
                  <c:v>6.468</c:v>
                </c:pt>
                <c:pt idx="3235" formatCode="General">
                  <c:v>6.47</c:v>
                </c:pt>
                <c:pt idx="3236" formatCode="General">
                  <c:v>6.4720000000000004</c:v>
                </c:pt>
                <c:pt idx="3237" formatCode="General">
                  <c:v>6.4740000000000002</c:v>
                </c:pt>
                <c:pt idx="3238" formatCode="General">
                  <c:v>6.476</c:v>
                </c:pt>
                <c:pt idx="3239" formatCode="General">
                  <c:v>6.4779999999999998</c:v>
                </c:pt>
                <c:pt idx="3240" formatCode="General">
                  <c:v>6.48</c:v>
                </c:pt>
                <c:pt idx="3241" formatCode="General">
                  <c:v>6.4820000000000002</c:v>
                </c:pt>
                <c:pt idx="3242" formatCode="General">
                  <c:v>6.484</c:v>
                </c:pt>
                <c:pt idx="3243" formatCode="General">
                  <c:v>6.4859999999999998</c:v>
                </c:pt>
                <c:pt idx="3244" formatCode="General">
                  <c:v>6.4880000000000004</c:v>
                </c:pt>
                <c:pt idx="3245" formatCode="General">
                  <c:v>6.49</c:v>
                </c:pt>
                <c:pt idx="3246" formatCode="General">
                  <c:v>6.492</c:v>
                </c:pt>
                <c:pt idx="3247" formatCode="General">
                  <c:v>6.4939999999999998</c:v>
                </c:pt>
                <c:pt idx="3248" formatCode="General">
                  <c:v>6.4960000000000004</c:v>
                </c:pt>
                <c:pt idx="3249" formatCode="General">
                  <c:v>6.4980000000000002</c:v>
                </c:pt>
                <c:pt idx="3250" formatCode="General">
                  <c:v>6.5</c:v>
                </c:pt>
                <c:pt idx="3251" formatCode="General">
                  <c:v>6.5019999999999998</c:v>
                </c:pt>
                <c:pt idx="3252" formatCode="General">
                  <c:v>6.5039999999999996</c:v>
                </c:pt>
                <c:pt idx="3253" formatCode="General">
                  <c:v>6.5060000000000002</c:v>
                </c:pt>
                <c:pt idx="3254" formatCode="General">
                  <c:v>6.508</c:v>
                </c:pt>
                <c:pt idx="3255" formatCode="General">
                  <c:v>6.51</c:v>
                </c:pt>
                <c:pt idx="3256" formatCode="General">
                  <c:v>6.5119999999999996</c:v>
                </c:pt>
                <c:pt idx="3257" formatCode="General">
                  <c:v>6.5140000000000002</c:v>
                </c:pt>
                <c:pt idx="3258" formatCode="General">
                  <c:v>6.516</c:v>
                </c:pt>
                <c:pt idx="3259" formatCode="General">
                  <c:v>6.5179999999999998</c:v>
                </c:pt>
                <c:pt idx="3260" formatCode="General">
                  <c:v>6.52</c:v>
                </c:pt>
                <c:pt idx="3261" formatCode="General">
                  <c:v>6.5220000000000002</c:v>
                </c:pt>
                <c:pt idx="3262" formatCode="General">
                  <c:v>6.524</c:v>
                </c:pt>
                <c:pt idx="3263" formatCode="General">
                  <c:v>6.5259999999999998</c:v>
                </c:pt>
                <c:pt idx="3264" formatCode="General">
                  <c:v>6.5279999999999996</c:v>
                </c:pt>
                <c:pt idx="3265" formatCode="General">
                  <c:v>6.53</c:v>
                </c:pt>
                <c:pt idx="3266" formatCode="General">
                  <c:v>6.532</c:v>
                </c:pt>
                <c:pt idx="3267" formatCode="General">
                  <c:v>6.5339999999999998</c:v>
                </c:pt>
                <c:pt idx="3268" formatCode="General">
                  <c:v>6.5359999999999996</c:v>
                </c:pt>
                <c:pt idx="3269" formatCode="General">
                  <c:v>6.5380000000000003</c:v>
                </c:pt>
                <c:pt idx="3270" formatCode="General">
                  <c:v>6.54</c:v>
                </c:pt>
                <c:pt idx="3271" formatCode="General">
                  <c:v>6.5419999999999998</c:v>
                </c:pt>
                <c:pt idx="3272" formatCode="General">
                  <c:v>6.5439999999999996</c:v>
                </c:pt>
                <c:pt idx="3273" formatCode="General">
                  <c:v>6.5460000000000003</c:v>
                </c:pt>
                <c:pt idx="3274" formatCode="General">
                  <c:v>6.548</c:v>
                </c:pt>
                <c:pt idx="3275" formatCode="General">
                  <c:v>6.55</c:v>
                </c:pt>
                <c:pt idx="3276" formatCode="General">
                  <c:v>6.5519999999999996</c:v>
                </c:pt>
                <c:pt idx="3277" formatCode="General">
                  <c:v>6.5540000000000003</c:v>
                </c:pt>
                <c:pt idx="3278" formatCode="General">
                  <c:v>6.556</c:v>
                </c:pt>
                <c:pt idx="3279" formatCode="General">
                  <c:v>6.5579999999999998</c:v>
                </c:pt>
                <c:pt idx="3280" formatCode="General">
                  <c:v>6.56</c:v>
                </c:pt>
                <c:pt idx="3281" formatCode="General">
                  <c:v>6.5620000000000003</c:v>
                </c:pt>
                <c:pt idx="3282" formatCode="General">
                  <c:v>6.5640000000000001</c:v>
                </c:pt>
                <c:pt idx="3283" formatCode="General">
                  <c:v>6.5659999999999998</c:v>
                </c:pt>
                <c:pt idx="3284" formatCode="General">
                  <c:v>6.5679999999999996</c:v>
                </c:pt>
                <c:pt idx="3285" formatCode="General">
                  <c:v>6.57</c:v>
                </c:pt>
                <c:pt idx="3286" formatCode="General">
                  <c:v>6.5720000000000001</c:v>
                </c:pt>
                <c:pt idx="3287" formatCode="General">
                  <c:v>6.5739999999999998</c:v>
                </c:pt>
                <c:pt idx="3288" formatCode="General">
                  <c:v>6.5759999999999996</c:v>
                </c:pt>
                <c:pt idx="3289" formatCode="General">
                  <c:v>6.5780000000000003</c:v>
                </c:pt>
                <c:pt idx="3290" formatCode="General">
                  <c:v>6.58</c:v>
                </c:pt>
                <c:pt idx="3291" formatCode="General">
                  <c:v>6.5819999999999999</c:v>
                </c:pt>
                <c:pt idx="3292" formatCode="General">
                  <c:v>6.5839999999999996</c:v>
                </c:pt>
                <c:pt idx="3293" formatCode="General">
                  <c:v>6.5860000000000003</c:v>
                </c:pt>
                <c:pt idx="3294" formatCode="General">
                  <c:v>6.5880000000000001</c:v>
                </c:pt>
                <c:pt idx="3295" formatCode="General">
                  <c:v>6.59</c:v>
                </c:pt>
                <c:pt idx="3296" formatCode="General">
                  <c:v>6.5919999999999996</c:v>
                </c:pt>
                <c:pt idx="3297" formatCode="General">
                  <c:v>6.5940000000000003</c:v>
                </c:pt>
                <c:pt idx="3298" formatCode="General">
                  <c:v>6.5960000000000001</c:v>
                </c:pt>
                <c:pt idx="3299" formatCode="General">
                  <c:v>6.5979999999999999</c:v>
                </c:pt>
                <c:pt idx="3300" formatCode="General">
                  <c:v>6.6</c:v>
                </c:pt>
                <c:pt idx="3301" formatCode="General">
                  <c:v>6.6020000000000003</c:v>
                </c:pt>
                <c:pt idx="3302" formatCode="General">
                  <c:v>6.6040000000000001</c:v>
                </c:pt>
                <c:pt idx="3303" formatCode="General">
                  <c:v>6.6059999999999999</c:v>
                </c:pt>
                <c:pt idx="3304" formatCode="General">
                  <c:v>6.6079999999999997</c:v>
                </c:pt>
                <c:pt idx="3305" formatCode="General">
                  <c:v>6.61</c:v>
                </c:pt>
                <c:pt idx="3306" formatCode="General">
                  <c:v>6.6120000000000001</c:v>
                </c:pt>
                <c:pt idx="3307" formatCode="General">
                  <c:v>6.6139999999999999</c:v>
                </c:pt>
                <c:pt idx="3308" formatCode="General">
                  <c:v>6.6159999999999997</c:v>
                </c:pt>
                <c:pt idx="3309" formatCode="General">
                  <c:v>6.6180000000000003</c:v>
                </c:pt>
                <c:pt idx="3310" formatCode="General">
                  <c:v>6.62</c:v>
                </c:pt>
                <c:pt idx="3311" formatCode="General">
                  <c:v>6.6219999999999999</c:v>
                </c:pt>
                <c:pt idx="3312" formatCode="General">
                  <c:v>6.6239999999999997</c:v>
                </c:pt>
                <c:pt idx="3313" formatCode="General">
                  <c:v>6.6260000000000003</c:v>
                </c:pt>
                <c:pt idx="3314" formatCode="General">
                  <c:v>6.6280000000000001</c:v>
                </c:pt>
                <c:pt idx="3315" formatCode="General">
                  <c:v>6.63</c:v>
                </c:pt>
                <c:pt idx="3316" formatCode="General">
                  <c:v>6.6319999999999997</c:v>
                </c:pt>
                <c:pt idx="3317" formatCode="General">
                  <c:v>6.6340000000000003</c:v>
                </c:pt>
                <c:pt idx="3318" formatCode="General">
                  <c:v>6.6360000000000001</c:v>
                </c:pt>
                <c:pt idx="3319" formatCode="General">
                  <c:v>6.6379999999999999</c:v>
                </c:pt>
                <c:pt idx="3320" formatCode="General">
                  <c:v>6.64</c:v>
                </c:pt>
                <c:pt idx="3321" formatCode="General">
                  <c:v>6.6420000000000003</c:v>
                </c:pt>
                <c:pt idx="3322" formatCode="General">
                  <c:v>6.6440000000000001</c:v>
                </c:pt>
                <c:pt idx="3323" formatCode="General">
                  <c:v>6.6459999999999999</c:v>
                </c:pt>
                <c:pt idx="3324" formatCode="General">
                  <c:v>6.6479999999999997</c:v>
                </c:pt>
                <c:pt idx="3325" formatCode="General">
                  <c:v>6.65</c:v>
                </c:pt>
                <c:pt idx="3326" formatCode="General">
                  <c:v>6.6520000000000001</c:v>
                </c:pt>
                <c:pt idx="3327" formatCode="General">
                  <c:v>6.6539999999999999</c:v>
                </c:pt>
                <c:pt idx="3328" formatCode="General">
                  <c:v>6.6559999999999997</c:v>
                </c:pt>
                <c:pt idx="3329" formatCode="General">
                  <c:v>6.6580000000000004</c:v>
                </c:pt>
                <c:pt idx="3330" formatCode="General">
                  <c:v>6.66</c:v>
                </c:pt>
                <c:pt idx="3331" formatCode="General">
                  <c:v>6.6619999999999999</c:v>
                </c:pt>
                <c:pt idx="3332" formatCode="General">
                  <c:v>6.6639999999999997</c:v>
                </c:pt>
                <c:pt idx="3333" formatCode="General">
                  <c:v>6.6660000000000004</c:v>
                </c:pt>
                <c:pt idx="3334" formatCode="General">
                  <c:v>6.6680000000000001</c:v>
                </c:pt>
                <c:pt idx="3335" formatCode="General">
                  <c:v>6.67</c:v>
                </c:pt>
                <c:pt idx="3336" formatCode="General">
                  <c:v>6.6719999999999997</c:v>
                </c:pt>
                <c:pt idx="3337" formatCode="General">
                  <c:v>6.6740000000000004</c:v>
                </c:pt>
                <c:pt idx="3338" formatCode="General">
                  <c:v>6.6760000000000002</c:v>
                </c:pt>
                <c:pt idx="3339" formatCode="General">
                  <c:v>6.6779999999999999</c:v>
                </c:pt>
                <c:pt idx="3340" formatCode="General">
                  <c:v>6.68</c:v>
                </c:pt>
                <c:pt idx="3341" formatCode="General">
                  <c:v>6.6820000000000004</c:v>
                </c:pt>
                <c:pt idx="3342" formatCode="General">
                  <c:v>6.6840000000000002</c:v>
                </c:pt>
                <c:pt idx="3343" formatCode="General">
                  <c:v>6.6859999999999999</c:v>
                </c:pt>
                <c:pt idx="3344" formatCode="General">
                  <c:v>6.6879999999999997</c:v>
                </c:pt>
                <c:pt idx="3345" formatCode="General">
                  <c:v>6.69</c:v>
                </c:pt>
                <c:pt idx="3346" formatCode="General">
                  <c:v>6.6920000000000002</c:v>
                </c:pt>
                <c:pt idx="3347" formatCode="General">
                  <c:v>6.694</c:v>
                </c:pt>
                <c:pt idx="3348" formatCode="General">
                  <c:v>6.6959999999999997</c:v>
                </c:pt>
                <c:pt idx="3349" formatCode="General">
                  <c:v>6.6980000000000004</c:v>
                </c:pt>
                <c:pt idx="3350" formatCode="General">
                  <c:v>6.7</c:v>
                </c:pt>
                <c:pt idx="3351" formatCode="General">
                  <c:v>6.702</c:v>
                </c:pt>
                <c:pt idx="3352" formatCode="General">
                  <c:v>6.7039999999999997</c:v>
                </c:pt>
                <c:pt idx="3353" formatCode="General">
                  <c:v>6.7060000000000004</c:v>
                </c:pt>
                <c:pt idx="3354" formatCode="General">
                  <c:v>6.7080000000000002</c:v>
                </c:pt>
                <c:pt idx="3355" formatCode="General">
                  <c:v>6.71</c:v>
                </c:pt>
                <c:pt idx="3356" formatCode="General">
                  <c:v>6.7119999999999997</c:v>
                </c:pt>
                <c:pt idx="3357" formatCode="General">
                  <c:v>6.7140000000000004</c:v>
                </c:pt>
                <c:pt idx="3358" formatCode="General">
                  <c:v>6.7160000000000002</c:v>
                </c:pt>
                <c:pt idx="3359" formatCode="General">
                  <c:v>6.718</c:v>
                </c:pt>
                <c:pt idx="3360" formatCode="General">
                  <c:v>6.72</c:v>
                </c:pt>
                <c:pt idx="3361" formatCode="General">
                  <c:v>6.7220000000000004</c:v>
                </c:pt>
                <c:pt idx="3362" formatCode="General">
                  <c:v>6.7240000000000002</c:v>
                </c:pt>
                <c:pt idx="3363" formatCode="General">
                  <c:v>6.726</c:v>
                </c:pt>
                <c:pt idx="3364" formatCode="General">
                  <c:v>6.7279999999999998</c:v>
                </c:pt>
                <c:pt idx="3365" formatCode="General">
                  <c:v>6.73</c:v>
                </c:pt>
                <c:pt idx="3366" formatCode="General">
                  <c:v>6.7320000000000002</c:v>
                </c:pt>
                <c:pt idx="3367" formatCode="General">
                  <c:v>6.734</c:v>
                </c:pt>
                <c:pt idx="3368" formatCode="General">
                  <c:v>6.7359999999999998</c:v>
                </c:pt>
                <c:pt idx="3369" formatCode="General">
                  <c:v>6.7380000000000004</c:v>
                </c:pt>
                <c:pt idx="3370" formatCode="General">
                  <c:v>6.74</c:v>
                </c:pt>
                <c:pt idx="3371" formatCode="General">
                  <c:v>6.742</c:v>
                </c:pt>
                <c:pt idx="3372" formatCode="General">
                  <c:v>6.7439999999999998</c:v>
                </c:pt>
                <c:pt idx="3373" formatCode="General">
                  <c:v>6.7460000000000004</c:v>
                </c:pt>
                <c:pt idx="3374" formatCode="General">
                  <c:v>6.7480000000000002</c:v>
                </c:pt>
                <c:pt idx="3375" formatCode="General">
                  <c:v>6.75</c:v>
                </c:pt>
                <c:pt idx="3376" formatCode="General">
                  <c:v>6.7519999999999998</c:v>
                </c:pt>
                <c:pt idx="3377" formatCode="General">
                  <c:v>6.7539999999999996</c:v>
                </c:pt>
                <c:pt idx="3378" formatCode="General">
                  <c:v>6.7560000000000002</c:v>
                </c:pt>
                <c:pt idx="3379" formatCode="General">
                  <c:v>6.758</c:v>
                </c:pt>
                <c:pt idx="3380" formatCode="General">
                  <c:v>6.76</c:v>
                </c:pt>
                <c:pt idx="3381" formatCode="General">
                  <c:v>6.7619999999999996</c:v>
                </c:pt>
                <c:pt idx="3382" formatCode="General">
                  <c:v>6.7640000000000002</c:v>
                </c:pt>
                <c:pt idx="3383" formatCode="General">
                  <c:v>6.766</c:v>
                </c:pt>
                <c:pt idx="3384" formatCode="General">
                  <c:v>6.7679999999999998</c:v>
                </c:pt>
                <c:pt idx="3385" formatCode="General">
                  <c:v>6.77</c:v>
                </c:pt>
                <c:pt idx="3386" formatCode="General">
                  <c:v>6.7720000000000002</c:v>
                </c:pt>
                <c:pt idx="3387" formatCode="General">
                  <c:v>6.774</c:v>
                </c:pt>
                <c:pt idx="3388" formatCode="General">
                  <c:v>6.7759999999999998</c:v>
                </c:pt>
                <c:pt idx="3389" formatCode="General">
                  <c:v>6.7779999999999996</c:v>
                </c:pt>
                <c:pt idx="3390" formatCode="General">
                  <c:v>6.78</c:v>
                </c:pt>
                <c:pt idx="3391" formatCode="General">
                  <c:v>6.782</c:v>
                </c:pt>
                <c:pt idx="3392" formatCode="General">
                  <c:v>6.7839999999999998</c:v>
                </c:pt>
                <c:pt idx="3393" formatCode="General">
                  <c:v>6.7859999999999996</c:v>
                </c:pt>
                <c:pt idx="3394" formatCode="General">
                  <c:v>6.7880000000000003</c:v>
                </c:pt>
                <c:pt idx="3395" formatCode="General">
                  <c:v>6.79</c:v>
                </c:pt>
                <c:pt idx="3396" formatCode="General">
                  <c:v>6.7919999999999998</c:v>
                </c:pt>
                <c:pt idx="3397" formatCode="General">
                  <c:v>6.7939999999999996</c:v>
                </c:pt>
                <c:pt idx="3398" formatCode="General">
                  <c:v>6.7960000000000003</c:v>
                </c:pt>
                <c:pt idx="3399" formatCode="General">
                  <c:v>6.798</c:v>
                </c:pt>
                <c:pt idx="3400" formatCode="General">
                  <c:v>6.8</c:v>
                </c:pt>
                <c:pt idx="3401" formatCode="General">
                  <c:v>6.8019999999999996</c:v>
                </c:pt>
                <c:pt idx="3402" formatCode="General">
                  <c:v>6.8040000000000003</c:v>
                </c:pt>
                <c:pt idx="3403" formatCode="General">
                  <c:v>6.806</c:v>
                </c:pt>
                <c:pt idx="3404" formatCode="General">
                  <c:v>6.8079999999999998</c:v>
                </c:pt>
                <c:pt idx="3405" formatCode="General">
                  <c:v>6.81</c:v>
                </c:pt>
                <c:pt idx="3406" formatCode="General">
                  <c:v>6.8120000000000003</c:v>
                </c:pt>
                <c:pt idx="3407" formatCode="General">
                  <c:v>6.8140000000000001</c:v>
                </c:pt>
                <c:pt idx="3408" formatCode="General">
                  <c:v>6.8159999999999998</c:v>
                </c:pt>
                <c:pt idx="3409" formatCode="General">
                  <c:v>6.8179999999999996</c:v>
                </c:pt>
                <c:pt idx="3410" formatCode="General">
                  <c:v>6.82</c:v>
                </c:pt>
                <c:pt idx="3411" formatCode="General">
                  <c:v>6.8220000000000001</c:v>
                </c:pt>
                <c:pt idx="3412" formatCode="General">
                  <c:v>6.8239999999999998</c:v>
                </c:pt>
                <c:pt idx="3413" formatCode="General">
                  <c:v>6.8259999999999996</c:v>
                </c:pt>
                <c:pt idx="3414" formatCode="General">
                  <c:v>6.8280000000000003</c:v>
                </c:pt>
                <c:pt idx="3415" formatCode="General">
                  <c:v>6.83</c:v>
                </c:pt>
                <c:pt idx="3416" formatCode="General">
                  <c:v>6.8319999999999999</c:v>
                </c:pt>
                <c:pt idx="3417" formatCode="General">
                  <c:v>6.8339999999999996</c:v>
                </c:pt>
                <c:pt idx="3418" formatCode="General">
                  <c:v>6.8360000000000003</c:v>
                </c:pt>
                <c:pt idx="3419" formatCode="General">
                  <c:v>6.8380000000000001</c:v>
                </c:pt>
                <c:pt idx="3420" formatCode="General">
                  <c:v>6.84</c:v>
                </c:pt>
                <c:pt idx="3421" formatCode="General">
                  <c:v>6.8419999999999996</c:v>
                </c:pt>
                <c:pt idx="3422" formatCode="General">
                  <c:v>6.8440000000000003</c:v>
                </c:pt>
                <c:pt idx="3423" formatCode="General">
                  <c:v>6.8460000000000001</c:v>
                </c:pt>
                <c:pt idx="3424" formatCode="General">
                  <c:v>6.8479999999999999</c:v>
                </c:pt>
                <c:pt idx="3425" formatCode="General">
                  <c:v>6.85</c:v>
                </c:pt>
                <c:pt idx="3426" formatCode="General">
                  <c:v>6.8520000000000003</c:v>
                </c:pt>
                <c:pt idx="3427" formatCode="General">
                  <c:v>6.8540000000000001</c:v>
                </c:pt>
                <c:pt idx="3428" formatCode="General">
                  <c:v>6.8559999999999999</c:v>
                </c:pt>
                <c:pt idx="3429" formatCode="General">
                  <c:v>6.8579999999999997</c:v>
                </c:pt>
                <c:pt idx="3430" formatCode="General">
                  <c:v>6.86</c:v>
                </c:pt>
                <c:pt idx="3431" formatCode="General">
                  <c:v>6.8620000000000001</c:v>
                </c:pt>
                <c:pt idx="3432" formatCode="General">
                  <c:v>6.8639999999999999</c:v>
                </c:pt>
                <c:pt idx="3433" formatCode="General">
                  <c:v>6.8659999999999997</c:v>
                </c:pt>
                <c:pt idx="3434" formatCode="General">
                  <c:v>6.8680000000000003</c:v>
                </c:pt>
                <c:pt idx="3435" formatCode="General">
                  <c:v>6.87</c:v>
                </c:pt>
                <c:pt idx="3436" formatCode="General">
                  <c:v>6.8719999999999999</c:v>
                </c:pt>
                <c:pt idx="3437" formatCode="General">
                  <c:v>6.8739999999999997</c:v>
                </c:pt>
                <c:pt idx="3438" formatCode="General">
                  <c:v>6.8760000000000003</c:v>
                </c:pt>
                <c:pt idx="3439" formatCode="General">
                  <c:v>6.8780000000000001</c:v>
                </c:pt>
                <c:pt idx="3440" formatCode="General">
                  <c:v>6.88</c:v>
                </c:pt>
                <c:pt idx="3441" formatCode="General">
                  <c:v>6.8819999999999997</c:v>
                </c:pt>
                <c:pt idx="3442" formatCode="General">
                  <c:v>6.8840000000000003</c:v>
                </c:pt>
                <c:pt idx="3443" formatCode="General">
                  <c:v>6.8860000000000001</c:v>
                </c:pt>
                <c:pt idx="3444" formatCode="General">
                  <c:v>6.8879999999999999</c:v>
                </c:pt>
                <c:pt idx="3445" formatCode="General">
                  <c:v>6.89</c:v>
                </c:pt>
                <c:pt idx="3446" formatCode="General">
                  <c:v>6.8920000000000003</c:v>
                </c:pt>
                <c:pt idx="3447" formatCode="General">
                  <c:v>6.8940000000000001</c:v>
                </c:pt>
                <c:pt idx="3448" formatCode="General">
                  <c:v>6.8959999999999999</c:v>
                </c:pt>
                <c:pt idx="3449" formatCode="General">
                  <c:v>6.8979999999999997</c:v>
                </c:pt>
                <c:pt idx="3450" formatCode="General">
                  <c:v>6.9</c:v>
                </c:pt>
                <c:pt idx="3451" formatCode="General">
                  <c:v>6.9020000000000001</c:v>
                </c:pt>
                <c:pt idx="3452" formatCode="General">
                  <c:v>6.9039999999999999</c:v>
                </c:pt>
                <c:pt idx="3453" formatCode="General">
                  <c:v>6.9059999999999997</c:v>
                </c:pt>
                <c:pt idx="3454" formatCode="General">
                  <c:v>6.9080000000000004</c:v>
                </c:pt>
                <c:pt idx="3455" formatCode="General">
                  <c:v>6.91</c:v>
                </c:pt>
                <c:pt idx="3456" formatCode="General">
                  <c:v>6.9119999999999999</c:v>
                </c:pt>
                <c:pt idx="3457" formatCode="General">
                  <c:v>6.9139999999999997</c:v>
                </c:pt>
                <c:pt idx="3458" formatCode="General">
                  <c:v>6.9160000000000004</c:v>
                </c:pt>
                <c:pt idx="3459" formatCode="General">
                  <c:v>6.9180000000000001</c:v>
                </c:pt>
                <c:pt idx="3460" formatCode="General">
                  <c:v>6.92</c:v>
                </c:pt>
                <c:pt idx="3461" formatCode="General">
                  <c:v>6.9219999999999997</c:v>
                </c:pt>
                <c:pt idx="3462" formatCode="General">
                  <c:v>6.9240000000000004</c:v>
                </c:pt>
                <c:pt idx="3463" formatCode="General">
                  <c:v>6.9260000000000002</c:v>
                </c:pt>
                <c:pt idx="3464" formatCode="General">
                  <c:v>6.9279999999999999</c:v>
                </c:pt>
                <c:pt idx="3465" formatCode="General">
                  <c:v>6.93</c:v>
                </c:pt>
                <c:pt idx="3466" formatCode="General">
                  <c:v>6.9320000000000004</c:v>
                </c:pt>
                <c:pt idx="3467" formatCode="General">
                  <c:v>6.9340000000000002</c:v>
                </c:pt>
                <c:pt idx="3468" formatCode="General">
                  <c:v>6.9359999999999999</c:v>
                </c:pt>
                <c:pt idx="3469" formatCode="General">
                  <c:v>6.9379999999999997</c:v>
                </c:pt>
                <c:pt idx="3470" formatCode="General">
                  <c:v>6.94</c:v>
                </c:pt>
                <c:pt idx="3471" formatCode="General">
                  <c:v>6.9420000000000002</c:v>
                </c:pt>
                <c:pt idx="3472" formatCode="General">
                  <c:v>6.944</c:v>
                </c:pt>
                <c:pt idx="3473" formatCode="General">
                  <c:v>6.9459999999999997</c:v>
                </c:pt>
                <c:pt idx="3474" formatCode="General">
                  <c:v>6.9480000000000004</c:v>
                </c:pt>
                <c:pt idx="3475" formatCode="General">
                  <c:v>6.95</c:v>
                </c:pt>
                <c:pt idx="3476" formatCode="General">
                  <c:v>6.952</c:v>
                </c:pt>
                <c:pt idx="3477" formatCode="General">
                  <c:v>6.9539999999999997</c:v>
                </c:pt>
                <c:pt idx="3478" formatCode="General">
                  <c:v>6.9560000000000004</c:v>
                </c:pt>
                <c:pt idx="3479" formatCode="General">
                  <c:v>6.9580000000000002</c:v>
                </c:pt>
                <c:pt idx="3480" formatCode="General">
                  <c:v>6.96</c:v>
                </c:pt>
                <c:pt idx="3481" formatCode="General">
                  <c:v>6.9619999999999997</c:v>
                </c:pt>
                <c:pt idx="3482" formatCode="General">
                  <c:v>6.9640000000000004</c:v>
                </c:pt>
                <c:pt idx="3483" formatCode="General">
                  <c:v>6.9660000000000002</c:v>
                </c:pt>
                <c:pt idx="3484" formatCode="General">
                  <c:v>6.968</c:v>
                </c:pt>
                <c:pt idx="3485" formatCode="General">
                  <c:v>6.97</c:v>
                </c:pt>
                <c:pt idx="3486" formatCode="General">
                  <c:v>6.9720000000000004</c:v>
                </c:pt>
                <c:pt idx="3487" formatCode="General">
                  <c:v>6.9740000000000002</c:v>
                </c:pt>
                <c:pt idx="3488" formatCode="General">
                  <c:v>6.976</c:v>
                </c:pt>
                <c:pt idx="3489" formatCode="General">
                  <c:v>6.9779999999999998</c:v>
                </c:pt>
                <c:pt idx="3490" formatCode="General">
                  <c:v>6.98</c:v>
                </c:pt>
                <c:pt idx="3491" formatCode="General">
                  <c:v>6.9820000000000002</c:v>
                </c:pt>
                <c:pt idx="3492" formatCode="General">
                  <c:v>6.984</c:v>
                </c:pt>
                <c:pt idx="3493" formatCode="General">
                  <c:v>6.9859999999999998</c:v>
                </c:pt>
                <c:pt idx="3494" formatCode="General">
                  <c:v>6.9880000000000004</c:v>
                </c:pt>
                <c:pt idx="3495" formatCode="General">
                  <c:v>6.99</c:v>
                </c:pt>
                <c:pt idx="3496" formatCode="General">
                  <c:v>6.992</c:v>
                </c:pt>
                <c:pt idx="3497" formatCode="General">
                  <c:v>6.9939999999999998</c:v>
                </c:pt>
                <c:pt idx="3498" formatCode="General">
                  <c:v>6.9960000000000004</c:v>
                </c:pt>
                <c:pt idx="3499" formatCode="General">
                  <c:v>6.9980000000000002</c:v>
                </c:pt>
                <c:pt idx="3500" formatCode="General">
                  <c:v>7</c:v>
                </c:pt>
                <c:pt idx="3501" formatCode="General">
                  <c:v>7.0019999999999998</c:v>
                </c:pt>
                <c:pt idx="3502" formatCode="General">
                  <c:v>7.0039999999999996</c:v>
                </c:pt>
                <c:pt idx="3503" formatCode="General">
                  <c:v>7.0060000000000002</c:v>
                </c:pt>
                <c:pt idx="3504" formatCode="General">
                  <c:v>7.008</c:v>
                </c:pt>
                <c:pt idx="3505" formatCode="General">
                  <c:v>7.01</c:v>
                </c:pt>
                <c:pt idx="3506" formatCode="General">
                  <c:v>7.0119999999999996</c:v>
                </c:pt>
                <c:pt idx="3507" formatCode="General">
                  <c:v>7.0140000000000002</c:v>
                </c:pt>
                <c:pt idx="3508" formatCode="General">
                  <c:v>7.016</c:v>
                </c:pt>
                <c:pt idx="3509" formatCode="General">
                  <c:v>7.0179999999999998</c:v>
                </c:pt>
                <c:pt idx="3510" formatCode="General">
                  <c:v>7.02</c:v>
                </c:pt>
                <c:pt idx="3511" formatCode="General">
                  <c:v>7.0220000000000002</c:v>
                </c:pt>
                <c:pt idx="3512" formatCode="General">
                  <c:v>7.024</c:v>
                </c:pt>
                <c:pt idx="3513" formatCode="General">
                  <c:v>7.0259999999999998</c:v>
                </c:pt>
                <c:pt idx="3514" formatCode="General">
                  <c:v>7.0279999999999996</c:v>
                </c:pt>
                <c:pt idx="3515" formatCode="General">
                  <c:v>7.03</c:v>
                </c:pt>
                <c:pt idx="3516" formatCode="General">
                  <c:v>7.032</c:v>
                </c:pt>
                <c:pt idx="3517" formatCode="General">
                  <c:v>7.0339999999999998</c:v>
                </c:pt>
                <c:pt idx="3518" formatCode="General">
                  <c:v>7.0359999999999996</c:v>
                </c:pt>
                <c:pt idx="3519" formatCode="General">
                  <c:v>7.0380000000000003</c:v>
                </c:pt>
                <c:pt idx="3520" formatCode="General">
                  <c:v>7.04</c:v>
                </c:pt>
                <c:pt idx="3521" formatCode="General">
                  <c:v>7.0419999999999998</c:v>
                </c:pt>
                <c:pt idx="3522" formatCode="General">
                  <c:v>7.0439999999999996</c:v>
                </c:pt>
                <c:pt idx="3523" formatCode="General">
                  <c:v>7.0460000000000003</c:v>
                </c:pt>
                <c:pt idx="3524" formatCode="General">
                  <c:v>7.048</c:v>
                </c:pt>
                <c:pt idx="3525" formatCode="General">
                  <c:v>7.05</c:v>
                </c:pt>
                <c:pt idx="3526" formatCode="General">
                  <c:v>7.0519999999999996</c:v>
                </c:pt>
                <c:pt idx="3527" formatCode="General">
                  <c:v>7.0540000000000003</c:v>
                </c:pt>
                <c:pt idx="3528" formatCode="General">
                  <c:v>7.056</c:v>
                </c:pt>
                <c:pt idx="3529" formatCode="General">
                  <c:v>7.0579999999999998</c:v>
                </c:pt>
                <c:pt idx="3530" formatCode="General">
                  <c:v>7.06</c:v>
                </c:pt>
                <c:pt idx="3531" formatCode="General">
                  <c:v>7.0620000000000003</c:v>
                </c:pt>
                <c:pt idx="3532" formatCode="General">
                  <c:v>7.0640000000000001</c:v>
                </c:pt>
                <c:pt idx="3533" formatCode="General">
                  <c:v>7.0659999999999998</c:v>
                </c:pt>
                <c:pt idx="3534" formatCode="General">
                  <c:v>7.0679999999999996</c:v>
                </c:pt>
                <c:pt idx="3535" formatCode="General">
                  <c:v>7.07</c:v>
                </c:pt>
                <c:pt idx="3536" formatCode="General">
                  <c:v>7.0720000000000001</c:v>
                </c:pt>
                <c:pt idx="3537" formatCode="General">
                  <c:v>7.0739999999999998</c:v>
                </c:pt>
                <c:pt idx="3538" formatCode="General">
                  <c:v>7.0759999999999996</c:v>
                </c:pt>
                <c:pt idx="3539" formatCode="General">
                  <c:v>7.0780000000000003</c:v>
                </c:pt>
                <c:pt idx="3540" formatCode="General">
                  <c:v>7.08</c:v>
                </c:pt>
                <c:pt idx="3541" formatCode="General">
                  <c:v>7.0819999999999999</c:v>
                </c:pt>
                <c:pt idx="3542" formatCode="General">
                  <c:v>7.0839999999999996</c:v>
                </c:pt>
                <c:pt idx="3543" formatCode="General">
                  <c:v>7.0860000000000003</c:v>
                </c:pt>
                <c:pt idx="3544" formatCode="General">
                  <c:v>7.0880000000000001</c:v>
                </c:pt>
                <c:pt idx="3545" formatCode="General">
                  <c:v>7.09</c:v>
                </c:pt>
                <c:pt idx="3546" formatCode="General">
                  <c:v>7.0919999999999996</c:v>
                </c:pt>
                <c:pt idx="3547" formatCode="General">
                  <c:v>7.0940000000000003</c:v>
                </c:pt>
                <c:pt idx="3548" formatCode="General">
                  <c:v>7.0960000000000001</c:v>
                </c:pt>
                <c:pt idx="3549" formatCode="General">
                  <c:v>7.0979999999999999</c:v>
                </c:pt>
                <c:pt idx="3550" formatCode="General">
                  <c:v>7.1</c:v>
                </c:pt>
                <c:pt idx="3551" formatCode="General">
                  <c:v>7.1020000000000003</c:v>
                </c:pt>
                <c:pt idx="3552" formatCode="General">
                  <c:v>7.1040000000000001</c:v>
                </c:pt>
                <c:pt idx="3553" formatCode="General">
                  <c:v>7.1059999999999999</c:v>
                </c:pt>
                <c:pt idx="3554" formatCode="General">
                  <c:v>7.1079999999999997</c:v>
                </c:pt>
                <c:pt idx="3555" formatCode="General">
                  <c:v>7.11</c:v>
                </c:pt>
                <c:pt idx="3556" formatCode="General">
                  <c:v>7.1120000000000001</c:v>
                </c:pt>
                <c:pt idx="3557" formatCode="General">
                  <c:v>7.1139999999999999</c:v>
                </c:pt>
                <c:pt idx="3558" formatCode="General">
                  <c:v>7.1159999999999997</c:v>
                </c:pt>
                <c:pt idx="3559" formatCode="General">
                  <c:v>7.1180000000000003</c:v>
                </c:pt>
                <c:pt idx="3560" formatCode="General">
                  <c:v>7.12</c:v>
                </c:pt>
                <c:pt idx="3561" formatCode="General">
                  <c:v>7.1219999999999999</c:v>
                </c:pt>
                <c:pt idx="3562" formatCode="General">
                  <c:v>7.1239999999999997</c:v>
                </c:pt>
                <c:pt idx="3563" formatCode="General">
                  <c:v>7.1260000000000003</c:v>
                </c:pt>
                <c:pt idx="3564" formatCode="General">
                  <c:v>7.1280000000000001</c:v>
                </c:pt>
                <c:pt idx="3565" formatCode="General">
                  <c:v>7.13</c:v>
                </c:pt>
                <c:pt idx="3566" formatCode="General">
                  <c:v>7.1319999999999997</c:v>
                </c:pt>
                <c:pt idx="3567" formatCode="General">
                  <c:v>7.1340000000000003</c:v>
                </c:pt>
                <c:pt idx="3568" formatCode="General">
                  <c:v>7.1360000000000001</c:v>
                </c:pt>
                <c:pt idx="3569" formatCode="General">
                  <c:v>7.1379999999999999</c:v>
                </c:pt>
                <c:pt idx="3570" formatCode="General">
                  <c:v>7.14</c:v>
                </c:pt>
                <c:pt idx="3571" formatCode="General">
                  <c:v>7.1420000000000003</c:v>
                </c:pt>
                <c:pt idx="3572" formatCode="General">
                  <c:v>7.1440000000000001</c:v>
                </c:pt>
                <c:pt idx="3573" formatCode="General">
                  <c:v>7.1459999999999999</c:v>
                </c:pt>
                <c:pt idx="3574" formatCode="General">
                  <c:v>7.1479999999999997</c:v>
                </c:pt>
                <c:pt idx="3575" formatCode="General">
                  <c:v>7.15</c:v>
                </c:pt>
                <c:pt idx="3576" formatCode="General">
                  <c:v>7.1520000000000001</c:v>
                </c:pt>
                <c:pt idx="3577" formatCode="General">
                  <c:v>7.1539999999999999</c:v>
                </c:pt>
                <c:pt idx="3578" formatCode="General">
                  <c:v>7.1559999999999997</c:v>
                </c:pt>
                <c:pt idx="3579" formatCode="General">
                  <c:v>7.1580000000000004</c:v>
                </c:pt>
                <c:pt idx="3580" formatCode="General">
                  <c:v>7.16</c:v>
                </c:pt>
                <c:pt idx="3581" formatCode="General">
                  <c:v>7.1619999999999999</c:v>
                </c:pt>
                <c:pt idx="3582" formatCode="General">
                  <c:v>7.1639999999999997</c:v>
                </c:pt>
                <c:pt idx="3583" formatCode="General">
                  <c:v>7.1660000000000004</c:v>
                </c:pt>
                <c:pt idx="3584" formatCode="General">
                  <c:v>7.1680000000000001</c:v>
                </c:pt>
                <c:pt idx="3585" formatCode="General">
                  <c:v>7.17</c:v>
                </c:pt>
                <c:pt idx="3586" formatCode="General">
                  <c:v>7.1719999999999997</c:v>
                </c:pt>
                <c:pt idx="3587" formatCode="General">
                  <c:v>7.1740000000000004</c:v>
                </c:pt>
                <c:pt idx="3588" formatCode="General">
                  <c:v>7.1760000000000002</c:v>
                </c:pt>
                <c:pt idx="3589" formatCode="General">
                  <c:v>7.1779999999999999</c:v>
                </c:pt>
                <c:pt idx="3590" formatCode="General">
                  <c:v>7.18</c:v>
                </c:pt>
                <c:pt idx="3591" formatCode="General">
                  <c:v>7.1820000000000004</c:v>
                </c:pt>
                <c:pt idx="3592" formatCode="General">
                  <c:v>7.1840000000000002</c:v>
                </c:pt>
                <c:pt idx="3593" formatCode="General">
                  <c:v>7.1859999999999999</c:v>
                </c:pt>
                <c:pt idx="3594" formatCode="General">
                  <c:v>7.1879999999999997</c:v>
                </c:pt>
                <c:pt idx="3595" formatCode="General">
                  <c:v>7.19</c:v>
                </c:pt>
                <c:pt idx="3596" formatCode="General">
                  <c:v>7.1920000000000002</c:v>
                </c:pt>
                <c:pt idx="3597" formatCode="General">
                  <c:v>7.194</c:v>
                </c:pt>
                <c:pt idx="3598" formatCode="General">
                  <c:v>7.1959999999999997</c:v>
                </c:pt>
                <c:pt idx="3599" formatCode="General">
                  <c:v>7.1980000000000004</c:v>
                </c:pt>
                <c:pt idx="3600" formatCode="General">
                  <c:v>7.2</c:v>
                </c:pt>
                <c:pt idx="3601" formatCode="General">
                  <c:v>7.202</c:v>
                </c:pt>
                <c:pt idx="3602" formatCode="General">
                  <c:v>7.2039999999999997</c:v>
                </c:pt>
                <c:pt idx="3603" formatCode="General">
                  <c:v>7.2060000000000004</c:v>
                </c:pt>
                <c:pt idx="3604" formatCode="General">
                  <c:v>7.2080000000000002</c:v>
                </c:pt>
                <c:pt idx="3605" formatCode="General">
                  <c:v>7.21</c:v>
                </c:pt>
                <c:pt idx="3606" formatCode="General">
                  <c:v>7.2119999999999997</c:v>
                </c:pt>
                <c:pt idx="3607" formatCode="General">
                  <c:v>7.2140000000000004</c:v>
                </c:pt>
                <c:pt idx="3608" formatCode="General">
                  <c:v>7.2160000000000002</c:v>
                </c:pt>
                <c:pt idx="3609" formatCode="General">
                  <c:v>7.218</c:v>
                </c:pt>
                <c:pt idx="3610" formatCode="General">
                  <c:v>7.22</c:v>
                </c:pt>
                <c:pt idx="3611" formatCode="General">
                  <c:v>7.2220000000000004</c:v>
                </c:pt>
                <c:pt idx="3612" formatCode="General">
                  <c:v>7.2240000000000002</c:v>
                </c:pt>
                <c:pt idx="3613" formatCode="General">
                  <c:v>7.226</c:v>
                </c:pt>
                <c:pt idx="3614" formatCode="General">
                  <c:v>7.2279999999999998</c:v>
                </c:pt>
                <c:pt idx="3615" formatCode="General">
                  <c:v>7.23</c:v>
                </c:pt>
                <c:pt idx="3616" formatCode="General">
                  <c:v>7.2320000000000002</c:v>
                </c:pt>
                <c:pt idx="3617" formatCode="General">
                  <c:v>7.234</c:v>
                </c:pt>
                <c:pt idx="3618" formatCode="General">
                  <c:v>7.2359999999999998</c:v>
                </c:pt>
                <c:pt idx="3619" formatCode="General">
                  <c:v>7.2380000000000004</c:v>
                </c:pt>
                <c:pt idx="3620" formatCode="General">
                  <c:v>7.24</c:v>
                </c:pt>
                <c:pt idx="3621" formatCode="General">
                  <c:v>7.242</c:v>
                </c:pt>
                <c:pt idx="3622" formatCode="General">
                  <c:v>7.2439999999999998</c:v>
                </c:pt>
                <c:pt idx="3623" formatCode="General">
                  <c:v>7.2460000000000004</c:v>
                </c:pt>
                <c:pt idx="3624" formatCode="General">
                  <c:v>7.2480000000000002</c:v>
                </c:pt>
                <c:pt idx="3625" formatCode="General">
                  <c:v>7.25</c:v>
                </c:pt>
                <c:pt idx="3626" formatCode="General">
                  <c:v>7.2519999999999998</c:v>
                </c:pt>
                <c:pt idx="3627" formatCode="General">
                  <c:v>7.2539999999999996</c:v>
                </c:pt>
                <c:pt idx="3628" formatCode="General">
                  <c:v>7.2560000000000002</c:v>
                </c:pt>
                <c:pt idx="3629" formatCode="General">
                  <c:v>7.258</c:v>
                </c:pt>
                <c:pt idx="3630" formatCode="General">
                  <c:v>7.26</c:v>
                </c:pt>
                <c:pt idx="3631" formatCode="General">
                  <c:v>7.2619999999999996</c:v>
                </c:pt>
                <c:pt idx="3632" formatCode="General">
                  <c:v>7.2640000000000002</c:v>
                </c:pt>
                <c:pt idx="3633" formatCode="General">
                  <c:v>7.266</c:v>
                </c:pt>
                <c:pt idx="3634" formatCode="General">
                  <c:v>7.2679999999999998</c:v>
                </c:pt>
                <c:pt idx="3635" formatCode="General">
                  <c:v>7.27</c:v>
                </c:pt>
                <c:pt idx="3636" formatCode="General">
                  <c:v>7.2720000000000002</c:v>
                </c:pt>
                <c:pt idx="3637" formatCode="General">
                  <c:v>7.274</c:v>
                </c:pt>
                <c:pt idx="3638" formatCode="General">
                  <c:v>7.2759999999999998</c:v>
                </c:pt>
                <c:pt idx="3639" formatCode="General">
                  <c:v>7.2779999999999996</c:v>
                </c:pt>
                <c:pt idx="3640" formatCode="General">
                  <c:v>7.28</c:v>
                </c:pt>
                <c:pt idx="3641" formatCode="General">
                  <c:v>7.282</c:v>
                </c:pt>
                <c:pt idx="3642" formatCode="General">
                  <c:v>7.2839999999999998</c:v>
                </c:pt>
                <c:pt idx="3643" formatCode="General">
                  <c:v>7.2859999999999996</c:v>
                </c:pt>
                <c:pt idx="3644" formatCode="General">
                  <c:v>7.2880000000000003</c:v>
                </c:pt>
                <c:pt idx="3645" formatCode="General">
                  <c:v>7.29</c:v>
                </c:pt>
                <c:pt idx="3646" formatCode="General">
                  <c:v>7.2919999999999998</c:v>
                </c:pt>
                <c:pt idx="3647" formatCode="General">
                  <c:v>7.2939999999999996</c:v>
                </c:pt>
                <c:pt idx="3648" formatCode="General">
                  <c:v>7.2960000000000003</c:v>
                </c:pt>
                <c:pt idx="3649" formatCode="General">
                  <c:v>7.298</c:v>
                </c:pt>
                <c:pt idx="3650" formatCode="General">
                  <c:v>7.3</c:v>
                </c:pt>
                <c:pt idx="3651" formatCode="General">
                  <c:v>7.3019999999999996</c:v>
                </c:pt>
                <c:pt idx="3652" formatCode="General">
                  <c:v>7.3040000000000003</c:v>
                </c:pt>
                <c:pt idx="3653" formatCode="General">
                  <c:v>7.306</c:v>
                </c:pt>
                <c:pt idx="3654" formatCode="General">
                  <c:v>7.3079999999999998</c:v>
                </c:pt>
                <c:pt idx="3655" formatCode="General">
                  <c:v>7.31</c:v>
                </c:pt>
                <c:pt idx="3656" formatCode="General">
                  <c:v>7.3120000000000003</c:v>
                </c:pt>
                <c:pt idx="3657" formatCode="General">
                  <c:v>7.3140000000000001</c:v>
                </c:pt>
                <c:pt idx="3658" formatCode="General">
                  <c:v>7.3159999999999998</c:v>
                </c:pt>
                <c:pt idx="3659" formatCode="General">
                  <c:v>7.3179999999999996</c:v>
                </c:pt>
                <c:pt idx="3660" formatCode="General">
                  <c:v>7.32</c:v>
                </c:pt>
                <c:pt idx="3661" formatCode="General">
                  <c:v>7.3220000000000001</c:v>
                </c:pt>
                <c:pt idx="3662" formatCode="General">
                  <c:v>7.3239999999999998</c:v>
                </c:pt>
                <c:pt idx="3663" formatCode="General">
                  <c:v>7.3259999999999996</c:v>
                </c:pt>
                <c:pt idx="3664" formatCode="General">
                  <c:v>7.3280000000000003</c:v>
                </c:pt>
                <c:pt idx="3665" formatCode="General">
                  <c:v>7.33</c:v>
                </c:pt>
                <c:pt idx="3666" formatCode="General">
                  <c:v>7.3319999999999999</c:v>
                </c:pt>
                <c:pt idx="3667" formatCode="General">
                  <c:v>7.3339999999999996</c:v>
                </c:pt>
                <c:pt idx="3668" formatCode="General">
                  <c:v>7.3360000000000003</c:v>
                </c:pt>
                <c:pt idx="3669" formatCode="General">
                  <c:v>7.3380000000000001</c:v>
                </c:pt>
                <c:pt idx="3670" formatCode="General">
                  <c:v>7.34</c:v>
                </c:pt>
                <c:pt idx="3671" formatCode="General">
                  <c:v>7.3419999999999996</c:v>
                </c:pt>
                <c:pt idx="3672" formatCode="General">
                  <c:v>7.3440000000000003</c:v>
                </c:pt>
                <c:pt idx="3673" formatCode="General">
                  <c:v>7.3460000000000001</c:v>
                </c:pt>
                <c:pt idx="3674" formatCode="General">
                  <c:v>7.3479999999999999</c:v>
                </c:pt>
                <c:pt idx="3675" formatCode="General">
                  <c:v>7.35</c:v>
                </c:pt>
                <c:pt idx="3676" formatCode="General">
                  <c:v>7.3520000000000003</c:v>
                </c:pt>
                <c:pt idx="3677" formatCode="General">
                  <c:v>7.3540000000000001</c:v>
                </c:pt>
                <c:pt idx="3678" formatCode="General">
                  <c:v>7.3559999999999999</c:v>
                </c:pt>
                <c:pt idx="3679" formatCode="General">
                  <c:v>7.3579999999999997</c:v>
                </c:pt>
                <c:pt idx="3680" formatCode="General">
                  <c:v>7.36</c:v>
                </c:pt>
                <c:pt idx="3681" formatCode="General">
                  <c:v>7.3620000000000001</c:v>
                </c:pt>
                <c:pt idx="3682" formatCode="General">
                  <c:v>7.3639999999999999</c:v>
                </c:pt>
                <c:pt idx="3683" formatCode="General">
                  <c:v>7.3659999999999997</c:v>
                </c:pt>
                <c:pt idx="3684" formatCode="General">
                  <c:v>7.3680000000000003</c:v>
                </c:pt>
                <c:pt idx="3685" formatCode="General">
                  <c:v>7.37</c:v>
                </c:pt>
                <c:pt idx="3686" formatCode="General">
                  <c:v>7.3719999999999999</c:v>
                </c:pt>
                <c:pt idx="3687" formatCode="General">
                  <c:v>7.3739999999999997</c:v>
                </c:pt>
                <c:pt idx="3688" formatCode="General">
                  <c:v>7.3760000000000003</c:v>
                </c:pt>
                <c:pt idx="3689" formatCode="General">
                  <c:v>7.3780000000000001</c:v>
                </c:pt>
                <c:pt idx="3690" formatCode="General">
                  <c:v>7.38</c:v>
                </c:pt>
                <c:pt idx="3691" formatCode="General">
                  <c:v>7.3819999999999997</c:v>
                </c:pt>
                <c:pt idx="3692" formatCode="General">
                  <c:v>7.3840000000000003</c:v>
                </c:pt>
                <c:pt idx="3693" formatCode="General">
                  <c:v>7.3860000000000001</c:v>
                </c:pt>
                <c:pt idx="3694" formatCode="General">
                  <c:v>7.3879999999999999</c:v>
                </c:pt>
                <c:pt idx="3695" formatCode="General">
                  <c:v>7.39</c:v>
                </c:pt>
                <c:pt idx="3696" formatCode="General">
                  <c:v>7.3920000000000003</c:v>
                </c:pt>
                <c:pt idx="3697" formatCode="General">
                  <c:v>7.3940000000000001</c:v>
                </c:pt>
                <c:pt idx="3698" formatCode="General">
                  <c:v>7.3959999999999999</c:v>
                </c:pt>
                <c:pt idx="3699" formatCode="General">
                  <c:v>7.3979999999999997</c:v>
                </c:pt>
                <c:pt idx="3700" formatCode="General">
                  <c:v>7.4</c:v>
                </c:pt>
                <c:pt idx="3701" formatCode="General">
                  <c:v>7.4020000000000001</c:v>
                </c:pt>
                <c:pt idx="3702" formatCode="General">
                  <c:v>7.4039999999999999</c:v>
                </c:pt>
                <c:pt idx="3703" formatCode="General">
                  <c:v>7.4059999999999997</c:v>
                </c:pt>
                <c:pt idx="3704" formatCode="General">
                  <c:v>7.4080000000000004</c:v>
                </c:pt>
                <c:pt idx="3705" formatCode="General">
                  <c:v>7.41</c:v>
                </c:pt>
                <c:pt idx="3706" formatCode="General">
                  <c:v>7.4119999999999999</c:v>
                </c:pt>
                <c:pt idx="3707" formatCode="General">
                  <c:v>7.4139999999999997</c:v>
                </c:pt>
                <c:pt idx="3708" formatCode="General">
                  <c:v>7.4160000000000004</c:v>
                </c:pt>
                <c:pt idx="3709" formatCode="General">
                  <c:v>7.4180000000000001</c:v>
                </c:pt>
                <c:pt idx="3710" formatCode="General">
                  <c:v>7.42</c:v>
                </c:pt>
                <c:pt idx="3711" formatCode="General">
                  <c:v>7.4219999999999997</c:v>
                </c:pt>
                <c:pt idx="3712" formatCode="General">
                  <c:v>7.4240000000000004</c:v>
                </c:pt>
                <c:pt idx="3713" formatCode="General">
                  <c:v>7.4260000000000002</c:v>
                </c:pt>
                <c:pt idx="3714" formatCode="General">
                  <c:v>7.4279999999999999</c:v>
                </c:pt>
                <c:pt idx="3715" formatCode="General">
                  <c:v>7.43</c:v>
                </c:pt>
                <c:pt idx="3716" formatCode="General">
                  <c:v>7.4320000000000004</c:v>
                </c:pt>
                <c:pt idx="3717" formatCode="General">
                  <c:v>7.4340000000000002</c:v>
                </c:pt>
                <c:pt idx="3718" formatCode="General">
                  <c:v>7.4359999999999999</c:v>
                </c:pt>
                <c:pt idx="3719" formatCode="General">
                  <c:v>7.4379999999999997</c:v>
                </c:pt>
                <c:pt idx="3720" formatCode="General">
                  <c:v>7.44</c:v>
                </c:pt>
                <c:pt idx="3721" formatCode="General">
                  <c:v>7.4420000000000002</c:v>
                </c:pt>
                <c:pt idx="3722" formatCode="General">
                  <c:v>7.444</c:v>
                </c:pt>
                <c:pt idx="3723" formatCode="General">
                  <c:v>7.4459999999999997</c:v>
                </c:pt>
                <c:pt idx="3724" formatCode="General">
                  <c:v>7.4480000000000004</c:v>
                </c:pt>
                <c:pt idx="3725" formatCode="General">
                  <c:v>7.45</c:v>
                </c:pt>
                <c:pt idx="3726" formatCode="General">
                  <c:v>7.452</c:v>
                </c:pt>
                <c:pt idx="3727" formatCode="General">
                  <c:v>7.4539999999999997</c:v>
                </c:pt>
                <c:pt idx="3728" formatCode="General">
                  <c:v>7.4560000000000004</c:v>
                </c:pt>
                <c:pt idx="3729" formatCode="General">
                  <c:v>7.4580000000000002</c:v>
                </c:pt>
                <c:pt idx="3730" formatCode="General">
                  <c:v>7.46</c:v>
                </c:pt>
                <c:pt idx="3731" formatCode="General">
                  <c:v>7.4619999999999997</c:v>
                </c:pt>
                <c:pt idx="3732" formatCode="General">
                  <c:v>7.4640000000000004</c:v>
                </c:pt>
                <c:pt idx="3733" formatCode="General">
                  <c:v>7.4660000000000002</c:v>
                </c:pt>
                <c:pt idx="3734" formatCode="General">
                  <c:v>7.468</c:v>
                </c:pt>
                <c:pt idx="3735" formatCode="General">
                  <c:v>7.47</c:v>
                </c:pt>
                <c:pt idx="3736" formatCode="General">
                  <c:v>7.4720000000000004</c:v>
                </c:pt>
                <c:pt idx="3737" formatCode="General">
                  <c:v>7.4740000000000002</c:v>
                </c:pt>
                <c:pt idx="3738" formatCode="General">
                  <c:v>7.476</c:v>
                </c:pt>
                <c:pt idx="3739" formatCode="General">
                  <c:v>7.4779999999999998</c:v>
                </c:pt>
                <c:pt idx="3740" formatCode="General">
                  <c:v>7.48</c:v>
                </c:pt>
                <c:pt idx="3741" formatCode="General">
                  <c:v>7.4820000000000002</c:v>
                </c:pt>
                <c:pt idx="3742" formatCode="General">
                  <c:v>7.484</c:v>
                </c:pt>
                <c:pt idx="3743" formatCode="General">
                  <c:v>7.4859999999999998</c:v>
                </c:pt>
                <c:pt idx="3744" formatCode="General">
                  <c:v>7.4880000000000004</c:v>
                </c:pt>
                <c:pt idx="3745" formatCode="General">
                  <c:v>7.49</c:v>
                </c:pt>
                <c:pt idx="3746" formatCode="General">
                  <c:v>7.492</c:v>
                </c:pt>
                <c:pt idx="3747" formatCode="General">
                  <c:v>7.4939999999999998</c:v>
                </c:pt>
                <c:pt idx="3748" formatCode="General">
                  <c:v>7.4960000000000004</c:v>
                </c:pt>
                <c:pt idx="3749" formatCode="General">
                  <c:v>7.4980000000000002</c:v>
                </c:pt>
                <c:pt idx="3750" formatCode="General">
                  <c:v>7.5</c:v>
                </c:pt>
                <c:pt idx="3751" formatCode="General">
                  <c:v>7.5019999999999998</c:v>
                </c:pt>
                <c:pt idx="3752" formatCode="General">
                  <c:v>7.5039999999999996</c:v>
                </c:pt>
                <c:pt idx="3753" formatCode="General">
                  <c:v>7.5060000000000002</c:v>
                </c:pt>
                <c:pt idx="3754" formatCode="General">
                  <c:v>7.508</c:v>
                </c:pt>
                <c:pt idx="3755" formatCode="General">
                  <c:v>7.51</c:v>
                </c:pt>
                <c:pt idx="3756" formatCode="General">
                  <c:v>7.5119999999999996</c:v>
                </c:pt>
                <c:pt idx="3757" formatCode="General">
                  <c:v>7.5140000000000002</c:v>
                </c:pt>
                <c:pt idx="3758" formatCode="General">
                  <c:v>7.516</c:v>
                </c:pt>
                <c:pt idx="3759" formatCode="General">
                  <c:v>7.5179999999999998</c:v>
                </c:pt>
                <c:pt idx="3760" formatCode="General">
                  <c:v>7.52</c:v>
                </c:pt>
                <c:pt idx="3761" formatCode="General">
                  <c:v>7.5220000000000002</c:v>
                </c:pt>
                <c:pt idx="3762" formatCode="General">
                  <c:v>7.524</c:v>
                </c:pt>
                <c:pt idx="3763" formatCode="General">
                  <c:v>7.5259999999999998</c:v>
                </c:pt>
                <c:pt idx="3764" formatCode="General">
                  <c:v>7.5279999999999996</c:v>
                </c:pt>
                <c:pt idx="3765" formatCode="General">
                  <c:v>7.53</c:v>
                </c:pt>
                <c:pt idx="3766" formatCode="General">
                  <c:v>7.532</c:v>
                </c:pt>
                <c:pt idx="3767" formatCode="General">
                  <c:v>7.5339999999999998</c:v>
                </c:pt>
                <c:pt idx="3768" formatCode="General">
                  <c:v>7.5359999999999996</c:v>
                </c:pt>
                <c:pt idx="3769" formatCode="General">
                  <c:v>7.5380000000000003</c:v>
                </c:pt>
                <c:pt idx="3770" formatCode="General">
                  <c:v>7.54</c:v>
                </c:pt>
                <c:pt idx="3771" formatCode="General">
                  <c:v>7.5419999999999998</c:v>
                </c:pt>
                <c:pt idx="3772" formatCode="General">
                  <c:v>7.5439999999999996</c:v>
                </c:pt>
                <c:pt idx="3773" formatCode="General">
                  <c:v>7.5460000000000003</c:v>
                </c:pt>
                <c:pt idx="3774" formatCode="General">
                  <c:v>7.548</c:v>
                </c:pt>
                <c:pt idx="3775" formatCode="General">
                  <c:v>7.55</c:v>
                </c:pt>
                <c:pt idx="3776" formatCode="General">
                  <c:v>7.5519999999999996</c:v>
                </c:pt>
                <c:pt idx="3777" formatCode="General">
                  <c:v>7.5540000000000003</c:v>
                </c:pt>
                <c:pt idx="3778" formatCode="General">
                  <c:v>7.556</c:v>
                </c:pt>
                <c:pt idx="3779" formatCode="General">
                  <c:v>7.5579999999999998</c:v>
                </c:pt>
                <c:pt idx="3780" formatCode="General">
                  <c:v>7.56</c:v>
                </c:pt>
                <c:pt idx="3781" formatCode="General">
                  <c:v>7.5620000000000003</c:v>
                </c:pt>
                <c:pt idx="3782" formatCode="General">
                  <c:v>7.5640000000000001</c:v>
                </c:pt>
                <c:pt idx="3783" formatCode="General">
                  <c:v>7.5659999999999998</c:v>
                </c:pt>
                <c:pt idx="3784" formatCode="General">
                  <c:v>7.5679999999999996</c:v>
                </c:pt>
                <c:pt idx="3785" formatCode="General">
                  <c:v>7.57</c:v>
                </c:pt>
                <c:pt idx="3786" formatCode="General">
                  <c:v>7.5720000000000001</c:v>
                </c:pt>
                <c:pt idx="3787" formatCode="General">
                  <c:v>7.5739999999999998</c:v>
                </c:pt>
                <c:pt idx="3788" formatCode="General">
                  <c:v>7.5759999999999996</c:v>
                </c:pt>
                <c:pt idx="3789" formatCode="General">
                  <c:v>7.5780000000000003</c:v>
                </c:pt>
                <c:pt idx="3790" formatCode="General">
                  <c:v>7.58</c:v>
                </c:pt>
                <c:pt idx="3791" formatCode="General">
                  <c:v>7.5819999999999999</c:v>
                </c:pt>
                <c:pt idx="3792" formatCode="General">
                  <c:v>7.5839999999999996</c:v>
                </c:pt>
                <c:pt idx="3793" formatCode="General">
                  <c:v>7.5860000000000003</c:v>
                </c:pt>
                <c:pt idx="3794" formatCode="General">
                  <c:v>7.5880000000000001</c:v>
                </c:pt>
                <c:pt idx="3795" formatCode="General">
                  <c:v>7.59</c:v>
                </c:pt>
                <c:pt idx="3796" formatCode="General">
                  <c:v>7.5919999999999996</c:v>
                </c:pt>
                <c:pt idx="3797" formatCode="General">
                  <c:v>7.5940000000000003</c:v>
                </c:pt>
                <c:pt idx="3798" formatCode="General">
                  <c:v>7.5960000000000001</c:v>
                </c:pt>
                <c:pt idx="3799" formatCode="General">
                  <c:v>7.5979999999999999</c:v>
                </c:pt>
                <c:pt idx="3800" formatCode="General">
                  <c:v>7.6</c:v>
                </c:pt>
                <c:pt idx="3801" formatCode="General">
                  <c:v>7.6020000000000003</c:v>
                </c:pt>
                <c:pt idx="3802" formatCode="General">
                  <c:v>7.6040000000000001</c:v>
                </c:pt>
                <c:pt idx="3803" formatCode="General">
                  <c:v>7.6059999999999999</c:v>
                </c:pt>
                <c:pt idx="3804" formatCode="General">
                  <c:v>7.6079999999999997</c:v>
                </c:pt>
                <c:pt idx="3805" formatCode="General">
                  <c:v>7.61</c:v>
                </c:pt>
                <c:pt idx="3806" formatCode="General">
                  <c:v>7.6120000000000001</c:v>
                </c:pt>
                <c:pt idx="3807" formatCode="General">
                  <c:v>7.6139999999999999</c:v>
                </c:pt>
                <c:pt idx="3808" formatCode="General">
                  <c:v>7.6159999999999997</c:v>
                </c:pt>
                <c:pt idx="3809" formatCode="General">
                  <c:v>7.6180000000000003</c:v>
                </c:pt>
                <c:pt idx="3810" formatCode="General">
                  <c:v>7.62</c:v>
                </c:pt>
                <c:pt idx="3811" formatCode="General">
                  <c:v>7.6219999999999999</c:v>
                </c:pt>
                <c:pt idx="3812" formatCode="General">
                  <c:v>7.6239999999999997</c:v>
                </c:pt>
                <c:pt idx="3813" formatCode="General">
                  <c:v>7.6260000000000003</c:v>
                </c:pt>
                <c:pt idx="3814" formatCode="General">
                  <c:v>7.6280000000000001</c:v>
                </c:pt>
                <c:pt idx="3815" formatCode="General">
                  <c:v>7.63</c:v>
                </c:pt>
                <c:pt idx="3816" formatCode="General">
                  <c:v>7.6319999999999997</c:v>
                </c:pt>
                <c:pt idx="3817" formatCode="General">
                  <c:v>7.6340000000000003</c:v>
                </c:pt>
                <c:pt idx="3818" formatCode="General">
                  <c:v>7.6360000000000001</c:v>
                </c:pt>
                <c:pt idx="3819" formatCode="General">
                  <c:v>7.6379999999999999</c:v>
                </c:pt>
                <c:pt idx="3820" formatCode="General">
                  <c:v>7.64</c:v>
                </c:pt>
                <c:pt idx="3821" formatCode="General">
                  <c:v>7.6420000000000003</c:v>
                </c:pt>
                <c:pt idx="3822" formatCode="General">
                  <c:v>7.6440000000000001</c:v>
                </c:pt>
                <c:pt idx="3823" formatCode="General">
                  <c:v>7.6459999999999999</c:v>
                </c:pt>
                <c:pt idx="3824" formatCode="General">
                  <c:v>7.6479999999999997</c:v>
                </c:pt>
                <c:pt idx="3825" formatCode="General">
                  <c:v>7.65</c:v>
                </c:pt>
                <c:pt idx="3826" formatCode="General">
                  <c:v>7.6520000000000001</c:v>
                </c:pt>
                <c:pt idx="3827" formatCode="General">
                  <c:v>7.6539999999999999</c:v>
                </c:pt>
                <c:pt idx="3828" formatCode="General">
                  <c:v>7.6559999999999997</c:v>
                </c:pt>
                <c:pt idx="3829" formatCode="General">
                  <c:v>7.6580000000000004</c:v>
                </c:pt>
                <c:pt idx="3830" formatCode="General">
                  <c:v>7.66</c:v>
                </c:pt>
                <c:pt idx="3831" formatCode="General">
                  <c:v>7.6619999999999999</c:v>
                </c:pt>
                <c:pt idx="3832" formatCode="General">
                  <c:v>7.6639999999999997</c:v>
                </c:pt>
                <c:pt idx="3833" formatCode="General">
                  <c:v>7.6660000000000004</c:v>
                </c:pt>
                <c:pt idx="3834" formatCode="General">
                  <c:v>7.6680000000000001</c:v>
                </c:pt>
                <c:pt idx="3835" formatCode="General">
                  <c:v>7.67</c:v>
                </c:pt>
                <c:pt idx="3836" formatCode="General">
                  <c:v>7.6719999999999997</c:v>
                </c:pt>
                <c:pt idx="3837" formatCode="General">
                  <c:v>7.6740000000000004</c:v>
                </c:pt>
                <c:pt idx="3838" formatCode="General">
                  <c:v>7.6760000000000002</c:v>
                </c:pt>
                <c:pt idx="3839" formatCode="General">
                  <c:v>7.6779999999999999</c:v>
                </c:pt>
                <c:pt idx="3840" formatCode="General">
                  <c:v>7.68</c:v>
                </c:pt>
                <c:pt idx="3841" formatCode="General">
                  <c:v>7.6820000000000004</c:v>
                </c:pt>
                <c:pt idx="3842" formatCode="General">
                  <c:v>7.6840000000000002</c:v>
                </c:pt>
                <c:pt idx="3843" formatCode="General">
                  <c:v>7.6859999999999999</c:v>
                </c:pt>
                <c:pt idx="3844" formatCode="General">
                  <c:v>7.6879999999999997</c:v>
                </c:pt>
                <c:pt idx="3845" formatCode="General">
                  <c:v>7.69</c:v>
                </c:pt>
                <c:pt idx="3846" formatCode="General">
                  <c:v>7.6920000000000002</c:v>
                </c:pt>
                <c:pt idx="3847" formatCode="General">
                  <c:v>7.694</c:v>
                </c:pt>
                <c:pt idx="3848" formatCode="General">
                  <c:v>7.6959999999999997</c:v>
                </c:pt>
                <c:pt idx="3849" formatCode="General">
                  <c:v>7.6980000000000004</c:v>
                </c:pt>
                <c:pt idx="3850" formatCode="General">
                  <c:v>7.7</c:v>
                </c:pt>
                <c:pt idx="3851" formatCode="General">
                  <c:v>7.702</c:v>
                </c:pt>
                <c:pt idx="3852" formatCode="General">
                  <c:v>7.7039999999999997</c:v>
                </c:pt>
                <c:pt idx="3853" formatCode="General">
                  <c:v>7.7060000000000004</c:v>
                </c:pt>
                <c:pt idx="3854" formatCode="General">
                  <c:v>7.7080000000000002</c:v>
                </c:pt>
                <c:pt idx="3855" formatCode="General">
                  <c:v>7.71</c:v>
                </c:pt>
                <c:pt idx="3856" formatCode="General">
                  <c:v>7.7119999999999997</c:v>
                </c:pt>
                <c:pt idx="3857" formatCode="General">
                  <c:v>7.7140000000000004</c:v>
                </c:pt>
                <c:pt idx="3858" formatCode="General">
                  <c:v>7.7160000000000002</c:v>
                </c:pt>
                <c:pt idx="3859" formatCode="General">
                  <c:v>7.718</c:v>
                </c:pt>
                <c:pt idx="3860" formatCode="General">
                  <c:v>7.72</c:v>
                </c:pt>
                <c:pt idx="3861" formatCode="General">
                  <c:v>7.7220000000000004</c:v>
                </c:pt>
                <c:pt idx="3862" formatCode="General">
                  <c:v>7.7240000000000002</c:v>
                </c:pt>
                <c:pt idx="3863" formatCode="General">
                  <c:v>7.726</c:v>
                </c:pt>
                <c:pt idx="3864" formatCode="General">
                  <c:v>7.7279999999999998</c:v>
                </c:pt>
                <c:pt idx="3865" formatCode="General">
                  <c:v>7.73</c:v>
                </c:pt>
                <c:pt idx="3866" formatCode="General">
                  <c:v>7.7320000000000002</c:v>
                </c:pt>
                <c:pt idx="3867" formatCode="General">
                  <c:v>7.734</c:v>
                </c:pt>
                <c:pt idx="3868" formatCode="General">
                  <c:v>7.7359999999999998</c:v>
                </c:pt>
                <c:pt idx="3869" formatCode="General">
                  <c:v>7.7380000000000004</c:v>
                </c:pt>
                <c:pt idx="3870" formatCode="General">
                  <c:v>7.74</c:v>
                </c:pt>
                <c:pt idx="3871" formatCode="General">
                  <c:v>7.742</c:v>
                </c:pt>
                <c:pt idx="3872" formatCode="General">
                  <c:v>7.7439999999999998</c:v>
                </c:pt>
                <c:pt idx="3873" formatCode="General">
                  <c:v>7.7460000000000004</c:v>
                </c:pt>
                <c:pt idx="3874" formatCode="General">
                  <c:v>7.7480000000000002</c:v>
                </c:pt>
                <c:pt idx="3875" formatCode="General">
                  <c:v>7.75</c:v>
                </c:pt>
                <c:pt idx="3876" formatCode="General">
                  <c:v>7.7519999999999998</c:v>
                </c:pt>
                <c:pt idx="3877" formatCode="General">
                  <c:v>7.7539999999999996</c:v>
                </c:pt>
                <c:pt idx="3878" formatCode="General">
                  <c:v>7.7560000000000002</c:v>
                </c:pt>
                <c:pt idx="3879" formatCode="General">
                  <c:v>7.758</c:v>
                </c:pt>
                <c:pt idx="3880" formatCode="General">
                  <c:v>7.76</c:v>
                </c:pt>
                <c:pt idx="3881" formatCode="General">
                  <c:v>7.7619999999999996</c:v>
                </c:pt>
                <c:pt idx="3882" formatCode="General">
                  <c:v>7.7640000000000002</c:v>
                </c:pt>
                <c:pt idx="3883" formatCode="General">
                  <c:v>7.766</c:v>
                </c:pt>
                <c:pt idx="3884" formatCode="General">
                  <c:v>7.7679999999999998</c:v>
                </c:pt>
                <c:pt idx="3885" formatCode="General">
                  <c:v>7.77</c:v>
                </c:pt>
                <c:pt idx="3886" formatCode="General">
                  <c:v>7.7720000000000002</c:v>
                </c:pt>
                <c:pt idx="3887" formatCode="General">
                  <c:v>7.774</c:v>
                </c:pt>
                <c:pt idx="3888" formatCode="General">
                  <c:v>7.7759999999999998</c:v>
                </c:pt>
                <c:pt idx="3889" formatCode="General">
                  <c:v>7.7779999999999996</c:v>
                </c:pt>
                <c:pt idx="3890" formatCode="General">
                  <c:v>7.78</c:v>
                </c:pt>
                <c:pt idx="3891" formatCode="General">
                  <c:v>7.782</c:v>
                </c:pt>
                <c:pt idx="3892" formatCode="General">
                  <c:v>7.7839999999999998</c:v>
                </c:pt>
                <c:pt idx="3893" formatCode="General">
                  <c:v>7.7859999999999996</c:v>
                </c:pt>
                <c:pt idx="3894" formatCode="General">
                  <c:v>7.7880000000000003</c:v>
                </c:pt>
                <c:pt idx="3895" formatCode="General">
                  <c:v>7.79</c:v>
                </c:pt>
                <c:pt idx="3896" formatCode="General">
                  <c:v>7.7919999999999998</c:v>
                </c:pt>
                <c:pt idx="3897" formatCode="General">
                  <c:v>7.7939999999999996</c:v>
                </c:pt>
                <c:pt idx="3898" formatCode="General">
                  <c:v>7.7960000000000003</c:v>
                </c:pt>
                <c:pt idx="3899" formatCode="General">
                  <c:v>7.798</c:v>
                </c:pt>
                <c:pt idx="3900" formatCode="General">
                  <c:v>7.8</c:v>
                </c:pt>
                <c:pt idx="3901" formatCode="General">
                  <c:v>7.8019999999999996</c:v>
                </c:pt>
                <c:pt idx="3902" formatCode="General">
                  <c:v>7.8040000000000003</c:v>
                </c:pt>
                <c:pt idx="3903" formatCode="General">
                  <c:v>7.806</c:v>
                </c:pt>
                <c:pt idx="3904" formatCode="General">
                  <c:v>7.8079999999999998</c:v>
                </c:pt>
                <c:pt idx="3905" formatCode="General">
                  <c:v>7.81</c:v>
                </c:pt>
                <c:pt idx="3906" formatCode="General">
                  <c:v>7.8120000000000003</c:v>
                </c:pt>
                <c:pt idx="3907" formatCode="General">
                  <c:v>7.8140000000000001</c:v>
                </c:pt>
                <c:pt idx="3908" formatCode="General">
                  <c:v>7.8159999999999998</c:v>
                </c:pt>
                <c:pt idx="3909" formatCode="General">
                  <c:v>7.8179999999999996</c:v>
                </c:pt>
                <c:pt idx="3910" formatCode="General">
                  <c:v>7.82</c:v>
                </c:pt>
                <c:pt idx="3911" formatCode="General">
                  <c:v>7.8220000000000001</c:v>
                </c:pt>
                <c:pt idx="3912" formatCode="General">
                  <c:v>7.8239999999999998</c:v>
                </c:pt>
                <c:pt idx="3913" formatCode="General">
                  <c:v>7.8259999999999996</c:v>
                </c:pt>
                <c:pt idx="3914" formatCode="General">
                  <c:v>7.8280000000000003</c:v>
                </c:pt>
                <c:pt idx="3915" formatCode="General">
                  <c:v>7.83</c:v>
                </c:pt>
                <c:pt idx="3916" formatCode="General">
                  <c:v>7.8319999999999999</c:v>
                </c:pt>
                <c:pt idx="3917" formatCode="General">
                  <c:v>7.8339999999999996</c:v>
                </c:pt>
                <c:pt idx="3918" formatCode="General">
                  <c:v>7.8360000000000003</c:v>
                </c:pt>
                <c:pt idx="3919" formatCode="General">
                  <c:v>7.8380000000000001</c:v>
                </c:pt>
                <c:pt idx="3920" formatCode="General">
                  <c:v>7.84</c:v>
                </c:pt>
                <c:pt idx="3921" formatCode="General">
                  <c:v>7.8419999999999996</c:v>
                </c:pt>
                <c:pt idx="3922" formatCode="General">
                  <c:v>7.8440000000000003</c:v>
                </c:pt>
                <c:pt idx="3923" formatCode="General">
                  <c:v>7.8460000000000001</c:v>
                </c:pt>
                <c:pt idx="3924" formatCode="General">
                  <c:v>7.8479999999999999</c:v>
                </c:pt>
                <c:pt idx="3925" formatCode="General">
                  <c:v>7.85</c:v>
                </c:pt>
                <c:pt idx="3926" formatCode="General">
                  <c:v>7.8520000000000003</c:v>
                </c:pt>
                <c:pt idx="3927" formatCode="General">
                  <c:v>7.8540000000000001</c:v>
                </c:pt>
                <c:pt idx="3928" formatCode="General">
                  <c:v>7.8559999999999999</c:v>
                </c:pt>
                <c:pt idx="3929" formatCode="General">
                  <c:v>7.8579999999999997</c:v>
                </c:pt>
                <c:pt idx="3930" formatCode="General">
                  <c:v>7.86</c:v>
                </c:pt>
                <c:pt idx="3931" formatCode="General">
                  <c:v>7.8620000000000001</c:v>
                </c:pt>
                <c:pt idx="3932" formatCode="General">
                  <c:v>7.8639999999999999</c:v>
                </c:pt>
                <c:pt idx="3933" formatCode="General">
                  <c:v>7.8659999999999997</c:v>
                </c:pt>
                <c:pt idx="3934" formatCode="General">
                  <c:v>7.8680000000000003</c:v>
                </c:pt>
                <c:pt idx="3935" formatCode="General">
                  <c:v>7.87</c:v>
                </c:pt>
                <c:pt idx="3936" formatCode="General">
                  <c:v>7.8719999999999999</c:v>
                </c:pt>
                <c:pt idx="3937" formatCode="General">
                  <c:v>7.8739999999999997</c:v>
                </c:pt>
                <c:pt idx="3938" formatCode="General">
                  <c:v>7.8760000000000003</c:v>
                </c:pt>
                <c:pt idx="3939" formatCode="General">
                  <c:v>7.8780000000000001</c:v>
                </c:pt>
                <c:pt idx="3940" formatCode="General">
                  <c:v>7.88</c:v>
                </c:pt>
                <c:pt idx="3941" formatCode="General">
                  <c:v>7.8819999999999997</c:v>
                </c:pt>
                <c:pt idx="3942" formatCode="General">
                  <c:v>7.8840000000000003</c:v>
                </c:pt>
                <c:pt idx="3943" formatCode="General">
                  <c:v>7.8860000000000001</c:v>
                </c:pt>
                <c:pt idx="3944" formatCode="General">
                  <c:v>7.8879999999999999</c:v>
                </c:pt>
                <c:pt idx="3945" formatCode="General">
                  <c:v>7.89</c:v>
                </c:pt>
                <c:pt idx="3946" formatCode="General">
                  <c:v>7.8920000000000003</c:v>
                </c:pt>
                <c:pt idx="3947" formatCode="General">
                  <c:v>7.8940000000000001</c:v>
                </c:pt>
                <c:pt idx="3948" formatCode="General">
                  <c:v>7.8959999999999999</c:v>
                </c:pt>
                <c:pt idx="3949" formatCode="General">
                  <c:v>7.8979999999999997</c:v>
                </c:pt>
                <c:pt idx="3950" formatCode="General">
                  <c:v>7.9</c:v>
                </c:pt>
                <c:pt idx="3951" formatCode="General">
                  <c:v>7.9020000000000001</c:v>
                </c:pt>
                <c:pt idx="3952" formatCode="General">
                  <c:v>7.9039999999999999</c:v>
                </c:pt>
                <c:pt idx="3953" formatCode="General">
                  <c:v>7.9059999999999997</c:v>
                </c:pt>
                <c:pt idx="3954" formatCode="General">
                  <c:v>7.9080000000000004</c:v>
                </c:pt>
                <c:pt idx="3955" formatCode="General">
                  <c:v>7.91</c:v>
                </c:pt>
                <c:pt idx="3956" formatCode="General">
                  <c:v>7.9119999999999999</c:v>
                </c:pt>
                <c:pt idx="3957" formatCode="General">
                  <c:v>7.9139999999999997</c:v>
                </c:pt>
                <c:pt idx="3958" formatCode="General">
                  <c:v>7.9160000000000004</c:v>
                </c:pt>
                <c:pt idx="3959" formatCode="General">
                  <c:v>7.9180000000000001</c:v>
                </c:pt>
                <c:pt idx="3960" formatCode="General">
                  <c:v>7.92</c:v>
                </c:pt>
                <c:pt idx="3961" formatCode="General">
                  <c:v>7.9219999999999997</c:v>
                </c:pt>
                <c:pt idx="3962" formatCode="General">
                  <c:v>7.9240000000000004</c:v>
                </c:pt>
                <c:pt idx="3963" formatCode="General">
                  <c:v>7.9260000000000002</c:v>
                </c:pt>
                <c:pt idx="3964" formatCode="General">
                  <c:v>7.9279999999999999</c:v>
                </c:pt>
                <c:pt idx="3965" formatCode="General">
                  <c:v>7.93</c:v>
                </c:pt>
                <c:pt idx="3966" formatCode="General">
                  <c:v>7.9320000000000004</c:v>
                </c:pt>
                <c:pt idx="3967" formatCode="General">
                  <c:v>7.9340000000000002</c:v>
                </c:pt>
                <c:pt idx="3968" formatCode="General">
                  <c:v>7.9359999999999999</c:v>
                </c:pt>
                <c:pt idx="3969" formatCode="General">
                  <c:v>7.9379999999999997</c:v>
                </c:pt>
                <c:pt idx="3970" formatCode="General">
                  <c:v>7.94</c:v>
                </c:pt>
                <c:pt idx="3971" formatCode="General">
                  <c:v>7.9420000000000002</c:v>
                </c:pt>
                <c:pt idx="3972" formatCode="General">
                  <c:v>7.944</c:v>
                </c:pt>
                <c:pt idx="3973" formatCode="General">
                  <c:v>7.9459999999999997</c:v>
                </c:pt>
                <c:pt idx="3974" formatCode="General">
                  <c:v>7.9480000000000004</c:v>
                </c:pt>
                <c:pt idx="3975" formatCode="General">
                  <c:v>7.95</c:v>
                </c:pt>
                <c:pt idx="3976" formatCode="General">
                  <c:v>7.952</c:v>
                </c:pt>
                <c:pt idx="3977" formatCode="General">
                  <c:v>7.9539999999999997</c:v>
                </c:pt>
                <c:pt idx="3978" formatCode="General">
                  <c:v>7.9560000000000004</c:v>
                </c:pt>
                <c:pt idx="3979" formatCode="General">
                  <c:v>7.9580000000000002</c:v>
                </c:pt>
                <c:pt idx="3980" formatCode="General">
                  <c:v>7.96</c:v>
                </c:pt>
                <c:pt idx="3981" formatCode="General">
                  <c:v>7.9619999999999997</c:v>
                </c:pt>
                <c:pt idx="3982" formatCode="General">
                  <c:v>7.9640000000000004</c:v>
                </c:pt>
                <c:pt idx="3983" formatCode="General">
                  <c:v>7.9660000000000002</c:v>
                </c:pt>
                <c:pt idx="3984" formatCode="General">
                  <c:v>7.968</c:v>
                </c:pt>
                <c:pt idx="3985" formatCode="General">
                  <c:v>7.97</c:v>
                </c:pt>
                <c:pt idx="3986" formatCode="General">
                  <c:v>7.9720000000000004</c:v>
                </c:pt>
                <c:pt idx="3987" formatCode="General">
                  <c:v>7.9740000000000002</c:v>
                </c:pt>
                <c:pt idx="3988" formatCode="General">
                  <c:v>7.976</c:v>
                </c:pt>
                <c:pt idx="3989" formatCode="General">
                  <c:v>7.9779999999999998</c:v>
                </c:pt>
                <c:pt idx="3990" formatCode="General">
                  <c:v>7.98</c:v>
                </c:pt>
                <c:pt idx="3991" formatCode="General">
                  <c:v>7.9820000000000002</c:v>
                </c:pt>
                <c:pt idx="3992" formatCode="General">
                  <c:v>7.984</c:v>
                </c:pt>
                <c:pt idx="3993" formatCode="General">
                  <c:v>7.9859999999999998</c:v>
                </c:pt>
                <c:pt idx="3994" formatCode="General">
                  <c:v>7.9880000000000004</c:v>
                </c:pt>
                <c:pt idx="3995" formatCode="General">
                  <c:v>7.99</c:v>
                </c:pt>
                <c:pt idx="3996" formatCode="General">
                  <c:v>7.992</c:v>
                </c:pt>
                <c:pt idx="3997" formatCode="General">
                  <c:v>7.9939999999999998</c:v>
                </c:pt>
                <c:pt idx="3998" formatCode="General">
                  <c:v>7.9960000000000004</c:v>
                </c:pt>
                <c:pt idx="3999" formatCode="General">
                  <c:v>7.9980000000000002</c:v>
                </c:pt>
                <c:pt idx="4000" formatCode="General">
                  <c:v>8</c:v>
                </c:pt>
                <c:pt idx="4001" formatCode="General">
                  <c:v>8.0020000000000007</c:v>
                </c:pt>
                <c:pt idx="4002" formatCode="General">
                  <c:v>8.0039999999999996</c:v>
                </c:pt>
                <c:pt idx="4003" formatCode="General">
                  <c:v>8.0060000000000002</c:v>
                </c:pt>
                <c:pt idx="4004" formatCode="General">
                  <c:v>8.0079999999999991</c:v>
                </c:pt>
                <c:pt idx="4005" formatCode="General">
                  <c:v>8.01</c:v>
                </c:pt>
                <c:pt idx="4006" formatCode="General">
                  <c:v>8.0120000000000005</c:v>
                </c:pt>
                <c:pt idx="4007" formatCode="General">
                  <c:v>8.0139999999999993</c:v>
                </c:pt>
                <c:pt idx="4008" formatCode="General">
                  <c:v>8.016</c:v>
                </c:pt>
                <c:pt idx="4009" formatCode="General">
                  <c:v>8.0180000000000007</c:v>
                </c:pt>
                <c:pt idx="4010" formatCode="General">
                  <c:v>8.02</c:v>
                </c:pt>
                <c:pt idx="4011" formatCode="General">
                  <c:v>8.0220000000000002</c:v>
                </c:pt>
                <c:pt idx="4012" formatCode="General">
                  <c:v>8.0239999999999991</c:v>
                </c:pt>
                <c:pt idx="4013" formatCode="General">
                  <c:v>8.0259999999999998</c:v>
                </c:pt>
                <c:pt idx="4014" formatCode="General">
                  <c:v>8.0280000000000005</c:v>
                </c:pt>
                <c:pt idx="4015" formatCode="General">
                  <c:v>8.0299999999999994</c:v>
                </c:pt>
                <c:pt idx="4016" formatCode="General">
                  <c:v>8.032</c:v>
                </c:pt>
                <c:pt idx="4017" formatCode="General">
                  <c:v>8.0340000000000007</c:v>
                </c:pt>
                <c:pt idx="4018" formatCode="General">
                  <c:v>8.0359999999999996</c:v>
                </c:pt>
                <c:pt idx="4019" formatCode="General">
                  <c:v>8.0380000000000003</c:v>
                </c:pt>
                <c:pt idx="4020" formatCode="General">
                  <c:v>8.0399999999999991</c:v>
                </c:pt>
                <c:pt idx="4021" formatCode="General">
                  <c:v>8.0419999999999998</c:v>
                </c:pt>
                <c:pt idx="4022" formatCode="General">
                  <c:v>8.0440000000000005</c:v>
                </c:pt>
                <c:pt idx="4023" formatCode="General">
                  <c:v>8.0459999999999994</c:v>
                </c:pt>
                <c:pt idx="4024" formatCode="General">
                  <c:v>8.048</c:v>
                </c:pt>
                <c:pt idx="4025" formatCode="General">
                  <c:v>8.0500000000000007</c:v>
                </c:pt>
                <c:pt idx="4026" formatCode="General">
                  <c:v>8.0519999999999996</c:v>
                </c:pt>
                <c:pt idx="4027" formatCode="General">
                  <c:v>8.0540000000000003</c:v>
                </c:pt>
                <c:pt idx="4028" formatCode="General">
                  <c:v>8.0559999999999992</c:v>
                </c:pt>
                <c:pt idx="4029" formatCode="General">
                  <c:v>8.0579999999999998</c:v>
                </c:pt>
                <c:pt idx="4030" formatCode="General">
                  <c:v>8.06</c:v>
                </c:pt>
                <c:pt idx="4031" formatCode="General">
                  <c:v>8.0619999999999994</c:v>
                </c:pt>
                <c:pt idx="4032" formatCode="General">
                  <c:v>8.0640000000000001</c:v>
                </c:pt>
                <c:pt idx="4033" formatCode="General">
                  <c:v>8.0660000000000007</c:v>
                </c:pt>
                <c:pt idx="4034" formatCode="General">
                  <c:v>8.0679999999999996</c:v>
                </c:pt>
                <c:pt idx="4035" formatCode="General">
                  <c:v>8.07</c:v>
                </c:pt>
                <c:pt idx="4036" formatCode="General">
                  <c:v>8.0719999999999992</c:v>
                </c:pt>
                <c:pt idx="4037" formatCode="General">
                  <c:v>8.0739999999999998</c:v>
                </c:pt>
                <c:pt idx="4038" formatCode="General">
                  <c:v>8.0760000000000005</c:v>
                </c:pt>
                <c:pt idx="4039" formatCode="General">
                  <c:v>8.0779999999999994</c:v>
                </c:pt>
                <c:pt idx="4040" formatCode="General">
                  <c:v>8.08</c:v>
                </c:pt>
                <c:pt idx="4041" formatCode="General">
                  <c:v>8.0820000000000007</c:v>
                </c:pt>
                <c:pt idx="4042" formatCode="General">
                  <c:v>8.0839999999999996</c:v>
                </c:pt>
                <c:pt idx="4043" formatCode="General">
                  <c:v>8.0860000000000003</c:v>
                </c:pt>
                <c:pt idx="4044" formatCode="General">
                  <c:v>8.0879999999999992</c:v>
                </c:pt>
                <c:pt idx="4045" formatCode="General">
                  <c:v>8.09</c:v>
                </c:pt>
                <c:pt idx="4046" formatCode="General">
                  <c:v>8.0920000000000005</c:v>
                </c:pt>
                <c:pt idx="4047" formatCode="General">
                  <c:v>8.0939999999999994</c:v>
                </c:pt>
                <c:pt idx="4048" formatCode="General">
                  <c:v>8.0960000000000001</c:v>
                </c:pt>
                <c:pt idx="4049" formatCode="General">
                  <c:v>8.0980000000000008</c:v>
                </c:pt>
                <c:pt idx="4050" formatCode="General">
                  <c:v>8.1</c:v>
                </c:pt>
                <c:pt idx="4051" formatCode="General">
                  <c:v>8.1020000000000003</c:v>
                </c:pt>
                <c:pt idx="4052" formatCode="General">
                  <c:v>8.1039999999999992</c:v>
                </c:pt>
                <c:pt idx="4053" formatCode="General">
                  <c:v>8.1059999999999999</c:v>
                </c:pt>
                <c:pt idx="4054" formatCode="General">
                  <c:v>8.1080000000000005</c:v>
                </c:pt>
                <c:pt idx="4055" formatCode="General">
                  <c:v>8.11</c:v>
                </c:pt>
                <c:pt idx="4056" formatCode="General">
                  <c:v>8.1120000000000001</c:v>
                </c:pt>
                <c:pt idx="4057" formatCode="General">
                  <c:v>8.1140000000000008</c:v>
                </c:pt>
                <c:pt idx="4058" formatCode="General">
                  <c:v>8.1159999999999997</c:v>
                </c:pt>
                <c:pt idx="4059" formatCode="General">
                  <c:v>8.1180000000000003</c:v>
                </c:pt>
                <c:pt idx="4060" formatCode="General">
                  <c:v>8.1199999999999992</c:v>
                </c:pt>
                <c:pt idx="4061" formatCode="General">
                  <c:v>8.1219999999999999</c:v>
                </c:pt>
                <c:pt idx="4062" formatCode="General">
                  <c:v>8.1240000000000006</c:v>
                </c:pt>
                <c:pt idx="4063" formatCode="General">
                  <c:v>8.1259999999999994</c:v>
                </c:pt>
                <c:pt idx="4064" formatCode="General">
                  <c:v>8.1280000000000001</c:v>
                </c:pt>
                <c:pt idx="4065" formatCode="General">
                  <c:v>8.1300000000000008</c:v>
                </c:pt>
                <c:pt idx="4066" formatCode="General">
                  <c:v>8.1319999999999997</c:v>
                </c:pt>
                <c:pt idx="4067" formatCode="General">
                  <c:v>8.1340000000000003</c:v>
                </c:pt>
                <c:pt idx="4068" formatCode="General">
                  <c:v>8.1359999999999992</c:v>
                </c:pt>
                <c:pt idx="4069" formatCode="General">
                  <c:v>8.1379999999999999</c:v>
                </c:pt>
                <c:pt idx="4070" formatCode="General">
                  <c:v>8.14</c:v>
                </c:pt>
                <c:pt idx="4071" formatCode="General">
                  <c:v>8.1419999999999995</c:v>
                </c:pt>
                <c:pt idx="4072" formatCode="General">
                  <c:v>8.1440000000000001</c:v>
                </c:pt>
                <c:pt idx="4073" formatCode="General">
                  <c:v>8.1460000000000008</c:v>
                </c:pt>
                <c:pt idx="4074" formatCode="General">
                  <c:v>8.1479999999999997</c:v>
                </c:pt>
                <c:pt idx="4075" formatCode="General">
                  <c:v>8.15</c:v>
                </c:pt>
                <c:pt idx="4076" formatCode="General">
                  <c:v>8.1519999999999992</c:v>
                </c:pt>
                <c:pt idx="4077" formatCode="General">
                  <c:v>8.1539999999999999</c:v>
                </c:pt>
                <c:pt idx="4078" formatCode="General">
                  <c:v>8.1560000000000006</c:v>
                </c:pt>
                <c:pt idx="4079" formatCode="General">
                  <c:v>8.1579999999999995</c:v>
                </c:pt>
                <c:pt idx="4080" formatCode="General">
                  <c:v>8.16</c:v>
                </c:pt>
                <c:pt idx="4081" formatCode="General">
                  <c:v>8.1620000000000008</c:v>
                </c:pt>
                <c:pt idx="4082" formatCode="General">
                  <c:v>8.1639999999999997</c:v>
                </c:pt>
                <c:pt idx="4083" formatCode="General">
                  <c:v>8.1660000000000004</c:v>
                </c:pt>
                <c:pt idx="4084" formatCode="General">
                  <c:v>8.1679999999999993</c:v>
                </c:pt>
                <c:pt idx="4085" formatCode="General">
                  <c:v>8.17</c:v>
                </c:pt>
                <c:pt idx="4086" formatCode="General">
                  <c:v>8.1720000000000006</c:v>
                </c:pt>
                <c:pt idx="4087" formatCode="General">
                  <c:v>8.1739999999999995</c:v>
                </c:pt>
                <c:pt idx="4088" formatCode="General">
                  <c:v>8.1760000000000002</c:v>
                </c:pt>
                <c:pt idx="4089" formatCode="General">
                  <c:v>8.1780000000000008</c:v>
                </c:pt>
                <c:pt idx="4090" formatCode="General">
                  <c:v>8.18</c:v>
                </c:pt>
                <c:pt idx="4091" formatCode="General">
                  <c:v>8.1820000000000004</c:v>
                </c:pt>
                <c:pt idx="4092" formatCode="General">
                  <c:v>8.1839999999999993</c:v>
                </c:pt>
                <c:pt idx="4093" formatCode="General">
                  <c:v>8.1859999999999999</c:v>
                </c:pt>
                <c:pt idx="4094" formatCode="General">
                  <c:v>8.1880000000000006</c:v>
                </c:pt>
                <c:pt idx="4095" formatCode="General">
                  <c:v>8.19</c:v>
                </c:pt>
                <c:pt idx="4096" formatCode="General">
                  <c:v>8.1920000000000002</c:v>
                </c:pt>
                <c:pt idx="4097" formatCode="General">
                  <c:v>8.1940000000000008</c:v>
                </c:pt>
                <c:pt idx="4098" formatCode="General">
                  <c:v>8.1959999999999997</c:v>
                </c:pt>
                <c:pt idx="4099" formatCode="General">
                  <c:v>8.1980000000000004</c:v>
                </c:pt>
                <c:pt idx="4100" formatCode="General">
                  <c:v>8.1999999999999993</c:v>
                </c:pt>
                <c:pt idx="4101" formatCode="General">
                  <c:v>8.202</c:v>
                </c:pt>
                <c:pt idx="4102" formatCode="General">
                  <c:v>8.2040000000000006</c:v>
                </c:pt>
                <c:pt idx="4103" formatCode="General">
                  <c:v>8.2059999999999995</c:v>
                </c:pt>
                <c:pt idx="4104" formatCode="General">
                  <c:v>8.2080000000000002</c:v>
                </c:pt>
                <c:pt idx="4105" formatCode="General">
                  <c:v>8.2100000000000009</c:v>
                </c:pt>
                <c:pt idx="4106" formatCode="General">
                  <c:v>8.2119999999999997</c:v>
                </c:pt>
                <c:pt idx="4107" formatCode="General">
                  <c:v>8.2140000000000004</c:v>
                </c:pt>
                <c:pt idx="4108" formatCode="General">
                  <c:v>8.2159999999999993</c:v>
                </c:pt>
                <c:pt idx="4109" formatCode="General">
                  <c:v>8.218</c:v>
                </c:pt>
                <c:pt idx="4110" formatCode="General">
                  <c:v>8.2200000000000006</c:v>
                </c:pt>
                <c:pt idx="4111" formatCode="General">
                  <c:v>8.2219999999999995</c:v>
                </c:pt>
                <c:pt idx="4112" formatCode="General">
                  <c:v>8.2240000000000002</c:v>
                </c:pt>
                <c:pt idx="4113" formatCode="General">
                  <c:v>8.2260000000000009</c:v>
                </c:pt>
                <c:pt idx="4114" formatCode="General">
                  <c:v>8.2279999999999998</c:v>
                </c:pt>
                <c:pt idx="4115" formatCode="General">
                  <c:v>8.23</c:v>
                </c:pt>
                <c:pt idx="4116" formatCode="General">
                  <c:v>8.2319999999999993</c:v>
                </c:pt>
                <c:pt idx="4117" formatCode="General">
                  <c:v>8.234</c:v>
                </c:pt>
                <c:pt idx="4118" formatCode="General">
                  <c:v>8.2360000000000007</c:v>
                </c:pt>
                <c:pt idx="4119" formatCode="General">
                  <c:v>8.2379999999999995</c:v>
                </c:pt>
                <c:pt idx="4120" formatCode="General">
                  <c:v>8.24</c:v>
                </c:pt>
                <c:pt idx="4121" formatCode="General">
                  <c:v>8.2420000000000009</c:v>
                </c:pt>
                <c:pt idx="4122" formatCode="General">
                  <c:v>8.2439999999999998</c:v>
                </c:pt>
                <c:pt idx="4123" formatCode="General">
                  <c:v>8.2460000000000004</c:v>
                </c:pt>
                <c:pt idx="4124" formatCode="General">
                  <c:v>8.2479999999999993</c:v>
                </c:pt>
                <c:pt idx="4125" formatCode="General">
                  <c:v>8.25</c:v>
                </c:pt>
                <c:pt idx="4126" formatCode="General">
                  <c:v>8.2520000000000007</c:v>
                </c:pt>
                <c:pt idx="4127" formatCode="General">
                  <c:v>8.2539999999999996</c:v>
                </c:pt>
                <c:pt idx="4128" formatCode="General">
                  <c:v>8.2560000000000002</c:v>
                </c:pt>
                <c:pt idx="4129" formatCode="General">
                  <c:v>8.2579999999999991</c:v>
                </c:pt>
                <c:pt idx="4130" formatCode="General">
                  <c:v>8.26</c:v>
                </c:pt>
                <c:pt idx="4131" formatCode="General">
                  <c:v>8.2620000000000005</c:v>
                </c:pt>
                <c:pt idx="4132" formatCode="General">
                  <c:v>8.2639999999999993</c:v>
                </c:pt>
                <c:pt idx="4133" formatCode="General">
                  <c:v>8.266</c:v>
                </c:pt>
                <c:pt idx="4134" formatCode="General">
                  <c:v>8.2680000000000007</c:v>
                </c:pt>
                <c:pt idx="4135" formatCode="General">
                  <c:v>8.27</c:v>
                </c:pt>
                <c:pt idx="4136" formatCode="General">
                  <c:v>8.2720000000000002</c:v>
                </c:pt>
                <c:pt idx="4137" formatCode="General">
                  <c:v>8.2739999999999991</c:v>
                </c:pt>
                <c:pt idx="4138" formatCode="General">
                  <c:v>8.2759999999999998</c:v>
                </c:pt>
                <c:pt idx="4139" formatCode="General">
                  <c:v>8.2780000000000005</c:v>
                </c:pt>
                <c:pt idx="4140" formatCode="General">
                  <c:v>8.2799999999999994</c:v>
                </c:pt>
                <c:pt idx="4141" formatCode="General">
                  <c:v>8.282</c:v>
                </c:pt>
                <c:pt idx="4142" formatCode="General">
                  <c:v>8.2840000000000007</c:v>
                </c:pt>
                <c:pt idx="4143" formatCode="General">
                  <c:v>8.2859999999999996</c:v>
                </c:pt>
                <c:pt idx="4144" formatCode="General">
                  <c:v>8.2880000000000003</c:v>
                </c:pt>
                <c:pt idx="4145" formatCode="General">
                  <c:v>8.2899999999999991</c:v>
                </c:pt>
                <c:pt idx="4146" formatCode="General">
                  <c:v>8.2919999999999998</c:v>
                </c:pt>
                <c:pt idx="4147" formatCode="General">
                  <c:v>8.2940000000000005</c:v>
                </c:pt>
                <c:pt idx="4148" formatCode="General">
                  <c:v>8.2959999999999994</c:v>
                </c:pt>
                <c:pt idx="4149" formatCode="General">
                  <c:v>8.298</c:v>
                </c:pt>
                <c:pt idx="4150" formatCode="General">
                  <c:v>8.3000000000000007</c:v>
                </c:pt>
                <c:pt idx="4151" formatCode="General">
                  <c:v>8.3019999999999996</c:v>
                </c:pt>
                <c:pt idx="4152" formatCode="General">
                  <c:v>8.3040000000000003</c:v>
                </c:pt>
                <c:pt idx="4153" formatCode="General">
                  <c:v>8.3059999999999992</c:v>
                </c:pt>
                <c:pt idx="4154" formatCode="General">
                  <c:v>8.3079999999999998</c:v>
                </c:pt>
                <c:pt idx="4155" formatCode="General">
                  <c:v>8.31</c:v>
                </c:pt>
                <c:pt idx="4156" formatCode="General">
                  <c:v>8.3119999999999994</c:v>
                </c:pt>
                <c:pt idx="4157" formatCode="General">
                  <c:v>8.3140000000000001</c:v>
                </c:pt>
                <c:pt idx="4158" formatCode="General">
                  <c:v>8.3160000000000007</c:v>
                </c:pt>
                <c:pt idx="4159" formatCode="General">
                  <c:v>8.3179999999999996</c:v>
                </c:pt>
                <c:pt idx="4160" formatCode="General">
                  <c:v>8.32</c:v>
                </c:pt>
                <c:pt idx="4161" formatCode="General">
                  <c:v>8.3219999999999992</c:v>
                </c:pt>
                <c:pt idx="4162" formatCode="General">
                  <c:v>8.3239999999999998</c:v>
                </c:pt>
                <c:pt idx="4163" formatCode="General">
                  <c:v>8.3260000000000005</c:v>
                </c:pt>
                <c:pt idx="4164" formatCode="General">
                  <c:v>8.3279999999999994</c:v>
                </c:pt>
                <c:pt idx="4165" formatCode="General">
                  <c:v>8.33</c:v>
                </c:pt>
                <c:pt idx="4166" formatCode="General">
                  <c:v>8.3320000000000007</c:v>
                </c:pt>
                <c:pt idx="4167" formatCode="General">
                  <c:v>8.3339999999999996</c:v>
                </c:pt>
                <c:pt idx="4168" formatCode="General">
                  <c:v>8.3360000000000003</c:v>
                </c:pt>
                <c:pt idx="4169" formatCode="General">
                  <c:v>8.3379999999999992</c:v>
                </c:pt>
                <c:pt idx="4170" formatCode="General">
                  <c:v>8.34</c:v>
                </c:pt>
                <c:pt idx="4171" formatCode="General">
                  <c:v>8.3420000000000005</c:v>
                </c:pt>
                <c:pt idx="4172" formatCode="General">
                  <c:v>8.3439999999999994</c:v>
                </c:pt>
                <c:pt idx="4173" formatCode="General">
                  <c:v>8.3460000000000001</c:v>
                </c:pt>
                <c:pt idx="4174" formatCode="General">
                  <c:v>8.3480000000000008</c:v>
                </c:pt>
                <c:pt idx="4175" formatCode="General">
                  <c:v>8.35</c:v>
                </c:pt>
                <c:pt idx="4176" formatCode="General">
                  <c:v>8.3520000000000003</c:v>
                </c:pt>
                <c:pt idx="4177" formatCode="General">
                  <c:v>8.3539999999999992</c:v>
                </c:pt>
                <c:pt idx="4178" formatCode="General">
                  <c:v>8.3559999999999999</c:v>
                </c:pt>
                <c:pt idx="4179" formatCode="General">
                  <c:v>8.3580000000000005</c:v>
                </c:pt>
                <c:pt idx="4180" formatCode="General">
                  <c:v>8.36</c:v>
                </c:pt>
                <c:pt idx="4181" formatCode="General">
                  <c:v>8.3620000000000001</c:v>
                </c:pt>
                <c:pt idx="4182" formatCode="General">
                  <c:v>8.3640000000000008</c:v>
                </c:pt>
                <c:pt idx="4183" formatCode="General">
                  <c:v>8.3659999999999997</c:v>
                </c:pt>
                <c:pt idx="4184" formatCode="General">
                  <c:v>8.3680000000000003</c:v>
                </c:pt>
                <c:pt idx="4185" formatCode="General">
                  <c:v>8.3699999999999992</c:v>
                </c:pt>
                <c:pt idx="4186" formatCode="General">
                  <c:v>8.3719999999999999</c:v>
                </c:pt>
                <c:pt idx="4187" formatCode="General">
                  <c:v>8.3740000000000006</c:v>
                </c:pt>
                <c:pt idx="4188" formatCode="General">
                  <c:v>8.3759999999999994</c:v>
                </c:pt>
                <c:pt idx="4189" formatCode="General">
                  <c:v>8.3780000000000001</c:v>
                </c:pt>
                <c:pt idx="4190" formatCode="General">
                  <c:v>8.3800000000000008</c:v>
                </c:pt>
                <c:pt idx="4191" formatCode="General">
                  <c:v>8.3819999999999997</c:v>
                </c:pt>
                <c:pt idx="4192" formatCode="General">
                  <c:v>8.3840000000000003</c:v>
                </c:pt>
                <c:pt idx="4193" formatCode="General">
                  <c:v>8.3859999999999992</c:v>
                </c:pt>
                <c:pt idx="4194" formatCode="General">
                  <c:v>8.3879999999999999</c:v>
                </c:pt>
                <c:pt idx="4195" formatCode="General">
                  <c:v>8.39</c:v>
                </c:pt>
                <c:pt idx="4196" formatCode="General">
                  <c:v>8.3919999999999995</c:v>
                </c:pt>
                <c:pt idx="4197" formatCode="General">
                  <c:v>8.3940000000000001</c:v>
                </c:pt>
                <c:pt idx="4198" formatCode="General">
                  <c:v>8.3960000000000008</c:v>
                </c:pt>
                <c:pt idx="4199" formatCode="General">
                  <c:v>8.3979999999999997</c:v>
                </c:pt>
                <c:pt idx="4200" formatCode="General">
                  <c:v>8.4</c:v>
                </c:pt>
                <c:pt idx="4201" formatCode="General">
                  <c:v>8.4019999999999992</c:v>
                </c:pt>
                <c:pt idx="4202" formatCode="General">
                  <c:v>8.4039999999999999</c:v>
                </c:pt>
                <c:pt idx="4203" formatCode="General">
                  <c:v>8.4060000000000006</c:v>
                </c:pt>
                <c:pt idx="4204" formatCode="General">
                  <c:v>8.4079999999999995</c:v>
                </c:pt>
                <c:pt idx="4205" formatCode="General">
                  <c:v>8.41</c:v>
                </c:pt>
                <c:pt idx="4206" formatCode="General">
                  <c:v>8.4120000000000008</c:v>
                </c:pt>
                <c:pt idx="4207" formatCode="General">
                  <c:v>8.4139999999999997</c:v>
                </c:pt>
                <c:pt idx="4208" formatCode="General">
                  <c:v>8.4160000000000004</c:v>
                </c:pt>
                <c:pt idx="4209" formatCode="General">
                  <c:v>8.4179999999999993</c:v>
                </c:pt>
                <c:pt idx="4210" formatCode="General">
                  <c:v>8.42</c:v>
                </c:pt>
                <c:pt idx="4211" formatCode="General">
                  <c:v>8.4220000000000006</c:v>
                </c:pt>
                <c:pt idx="4212" formatCode="General">
                  <c:v>8.4239999999999995</c:v>
                </c:pt>
                <c:pt idx="4213" formatCode="General">
                  <c:v>8.4260000000000002</c:v>
                </c:pt>
                <c:pt idx="4214" formatCode="General">
                  <c:v>8.4280000000000008</c:v>
                </c:pt>
                <c:pt idx="4215" formatCode="General">
                  <c:v>8.43</c:v>
                </c:pt>
                <c:pt idx="4216" formatCode="General">
                  <c:v>8.4320000000000004</c:v>
                </c:pt>
                <c:pt idx="4217" formatCode="General">
                  <c:v>8.4339999999999993</c:v>
                </c:pt>
                <c:pt idx="4218" formatCode="General">
                  <c:v>8.4359999999999999</c:v>
                </c:pt>
                <c:pt idx="4219" formatCode="General">
                  <c:v>8.4380000000000006</c:v>
                </c:pt>
                <c:pt idx="4220" formatCode="General">
                  <c:v>8.44</c:v>
                </c:pt>
                <c:pt idx="4221" formatCode="General">
                  <c:v>8.4420000000000002</c:v>
                </c:pt>
                <c:pt idx="4222" formatCode="General">
                  <c:v>8.4440000000000008</c:v>
                </c:pt>
                <c:pt idx="4223" formatCode="General">
                  <c:v>8.4459999999999997</c:v>
                </c:pt>
                <c:pt idx="4224" formatCode="General">
                  <c:v>8.4480000000000004</c:v>
                </c:pt>
                <c:pt idx="4225" formatCode="General">
                  <c:v>8.4499999999999993</c:v>
                </c:pt>
                <c:pt idx="4226" formatCode="General">
                  <c:v>8.452</c:v>
                </c:pt>
                <c:pt idx="4227" formatCode="General">
                  <c:v>8.4540000000000006</c:v>
                </c:pt>
                <c:pt idx="4228" formatCode="General">
                  <c:v>8.4559999999999995</c:v>
                </c:pt>
                <c:pt idx="4229" formatCode="General">
                  <c:v>8.4580000000000002</c:v>
                </c:pt>
                <c:pt idx="4230" formatCode="General">
                  <c:v>8.4600000000000009</c:v>
                </c:pt>
                <c:pt idx="4231" formatCode="General">
                  <c:v>8.4619999999999997</c:v>
                </c:pt>
                <c:pt idx="4232" formatCode="General">
                  <c:v>8.4640000000000004</c:v>
                </c:pt>
                <c:pt idx="4233" formatCode="General">
                  <c:v>8.4659999999999993</c:v>
                </c:pt>
                <c:pt idx="4234" formatCode="General">
                  <c:v>8.468</c:v>
                </c:pt>
                <c:pt idx="4235" formatCode="General">
                  <c:v>8.4700000000000006</c:v>
                </c:pt>
                <c:pt idx="4236" formatCode="General">
                  <c:v>8.4719999999999995</c:v>
                </c:pt>
                <c:pt idx="4237" formatCode="General">
                  <c:v>8.4740000000000002</c:v>
                </c:pt>
                <c:pt idx="4238" formatCode="General">
                  <c:v>8.4760000000000009</c:v>
                </c:pt>
                <c:pt idx="4239" formatCode="General">
                  <c:v>8.4779999999999998</c:v>
                </c:pt>
                <c:pt idx="4240" formatCode="General">
                  <c:v>8.48</c:v>
                </c:pt>
                <c:pt idx="4241" formatCode="General">
                  <c:v>8.4819999999999993</c:v>
                </c:pt>
                <c:pt idx="4242" formatCode="General">
                  <c:v>8.484</c:v>
                </c:pt>
                <c:pt idx="4243" formatCode="General">
                  <c:v>8.4860000000000007</c:v>
                </c:pt>
                <c:pt idx="4244" formatCode="General">
                  <c:v>8.4879999999999995</c:v>
                </c:pt>
                <c:pt idx="4245" formatCode="General">
                  <c:v>8.49</c:v>
                </c:pt>
                <c:pt idx="4246" formatCode="General">
                  <c:v>8.4920000000000009</c:v>
                </c:pt>
                <c:pt idx="4247" formatCode="General">
                  <c:v>8.4939999999999998</c:v>
                </c:pt>
                <c:pt idx="4248" formatCode="General">
                  <c:v>8.4960000000000004</c:v>
                </c:pt>
                <c:pt idx="4249" formatCode="General">
                  <c:v>8.4979999999999993</c:v>
                </c:pt>
                <c:pt idx="4250" formatCode="General">
                  <c:v>8.5</c:v>
                </c:pt>
                <c:pt idx="4251" formatCode="General">
                  <c:v>8.5020000000000007</c:v>
                </c:pt>
                <c:pt idx="4252" formatCode="General">
                  <c:v>8.5039999999999996</c:v>
                </c:pt>
                <c:pt idx="4253" formatCode="General">
                  <c:v>8.5060000000000002</c:v>
                </c:pt>
                <c:pt idx="4254" formatCode="General">
                  <c:v>8.5079999999999991</c:v>
                </c:pt>
                <c:pt idx="4255" formatCode="General">
                  <c:v>8.51</c:v>
                </c:pt>
                <c:pt idx="4256" formatCode="General">
                  <c:v>8.5120000000000005</c:v>
                </c:pt>
                <c:pt idx="4257" formatCode="General">
                  <c:v>8.5139999999999993</c:v>
                </c:pt>
                <c:pt idx="4258" formatCode="General">
                  <c:v>8.516</c:v>
                </c:pt>
                <c:pt idx="4259" formatCode="General">
                  <c:v>8.5180000000000007</c:v>
                </c:pt>
                <c:pt idx="4260" formatCode="General">
                  <c:v>8.52</c:v>
                </c:pt>
                <c:pt idx="4261" formatCode="General">
                  <c:v>8.5220000000000002</c:v>
                </c:pt>
                <c:pt idx="4262" formatCode="General">
                  <c:v>8.5239999999999991</c:v>
                </c:pt>
                <c:pt idx="4263" formatCode="General">
                  <c:v>8.5259999999999998</c:v>
                </c:pt>
                <c:pt idx="4264" formatCode="General">
                  <c:v>8.5280000000000005</c:v>
                </c:pt>
                <c:pt idx="4265" formatCode="General">
                  <c:v>8.5299999999999994</c:v>
                </c:pt>
                <c:pt idx="4266" formatCode="General">
                  <c:v>8.532</c:v>
                </c:pt>
                <c:pt idx="4267" formatCode="General">
                  <c:v>8.5340000000000007</c:v>
                </c:pt>
                <c:pt idx="4268" formatCode="General">
                  <c:v>8.5359999999999996</c:v>
                </c:pt>
                <c:pt idx="4269" formatCode="General">
                  <c:v>8.5380000000000003</c:v>
                </c:pt>
                <c:pt idx="4270" formatCode="General">
                  <c:v>8.5399999999999991</c:v>
                </c:pt>
                <c:pt idx="4271" formatCode="General">
                  <c:v>8.5419999999999998</c:v>
                </c:pt>
                <c:pt idx="4272" formatCode="General">
                  <c:v>8.5440000000000005</c:v>
                </c:pt>
                <c:pt idx="4273" formatCode="General">
                  <c:v>8.5459999999999994</c:v>
                </c:pt>
                <c:pt idx="4274" formatCode="General">
                  <c:v>8.548</c:v>
                </c:pt>
                <c:pt idx="4275" formatCode="General">
                  <c:v>8.5500000000000007</c:v>
                </c:pt>
                <c:pt idx="4276" formatCode="General">
                  <c:v>8.5519999999999996</c:v>
                </c:pt>
                <c:pt idx="4277" formatCode="General">
                  <c:v>8.5540000000000003</c:v>
                </c:pt>
                <c:pt idx="4278" formatCode="General">
                  <c:v>8.5559999999999992</c:v>
                </c:pt>
                <c:pt idx="4279" formatCode="General">
                  <c:v>8.5579999999999998</c:v>
                </c:pt>
                <c:pt idx="4280" formatCode="General">
                  <c:v>8.56</c:v>
                </c:pt>
                <c:pt idx="4281" formatCode="General">
                  <c:v>8.5619999999999994</c:v>
                </c:pt>
                <c:pt idx="4282" formatCode="General">
                  <c:v>8.5640000000000001</c:v>
                </c:pt>
                <c:pt idx="4283" formatCode="General">
                  <c:v>8.5660000000000007</c:v>
                </c:pt>
                <c:pt idx="4284" formatCode="General">
                  <c:v>8.5679999999999996</c:v>
                </c:pt>
                <c:pt idx="4285" formatCode="General">
                  <c:v>8.57</c:v>
                </c:pt>
                <c:pt idx="4286" formatCode="General">
                  <c:v>8.5719999999999992</c:v>
                </c:pt>
                <c:pt idx="4287" formatCode="General">
                  <c:v>8.5739999999999998</c:v>
                </c:pt>
                <c:pt idx="4288" formatCode="General">
                  <c:v>8.5760000000000005</c:v>
                </c:pt>
                <c:pt idx="4289" formatCode="General">
                  <c:v>8.5779999999999994</c:v>
                </c:pt>
                <c:pt idx="4290" formatCode="General">
                  <c:v>8.58</c:v>
                </c:pt>
                <c:pt idx="4291" formatCode="General">
                  <c:v>8.5820000000000007</c:v>
                </c:pt>
                <c:pt idx="4292" formatCode="General">
                  <c:v>8.5839999999999996</c:v>
                </c:pt>
                <c:pt idx="4293" formatCode="General">
                  <c:v>8.5860000000000003</c:v>
                </c:pt>
                <c:pt idx="4294" formatCode="General">
                  <c:v>8.5879999999999992</c:v>
                </c:pt>
                <c:pt idx="4295" formatCode="General">
                  <c:v>8.59</c:v>
                </c:pt>
                <c:pt idx="4296" formatCode="General">
                  <c:v>8.5920000000000005</c:v>
                </c:pt>
                <c:pt idx="4297" formatCode="General">
                  <c:v>8.5939999999999994</c:v>
                </c:pt>
                <c:pt idx="4298" formatCode="General">
                  <c:v>8.5960000000000001</c:v>
                </c:pt>
                <c:pt idx="4299" formatCode="General">
                  <c:v>8.5980000000000008</c:v>
                </c:pt>
                <c:pt idx="4300" formatCode="General">
                  <c:v>8.6</c:v>
                </c:pt>
                <c:pt idx="4301" formatCode="General">
                  <c:v>8.6020000000000003</c:v>
                </c:pt>
                <c:pt idx="4302" formatCode="General">
                  <c:v>8.6039999999999992</c:v>
                </c:pt>
                <c:pt idx="4303" formatCode="General">
                  <c:v>8.6059999999999999</c:v>
                </c:pt>
                <c:pt idx="4304" formatCode="General">
                  <c:v>8.6080000000000005</c:v>
                </c:pt>
                <c:pt idx="4305" formatCode="General">
                  <c:v>8.61</c:v>
                </c:pt>
                <c:pt idx="4306" formatCode="General">
                  <c:v>8.6120000000000001</c:v>
                </c:pt>
                <c:pt idx="4307" formatCode="General">
                  <c:v>8.6140000000000008</c:v>
                </c:pt>
                <c:pt idx="4308" formatCode="General">
                  <c:v>8.6159999999999997</c:v>
                </c:pt>
                <c:pt idx="4309" formatCode="General">
                  <c:v>8.6180000000000003</c:v>
                </c:pt>
                <c:pt idx="4310" formatCode="General">
                  <c:v>8.6199999999999992</c:v>
                </c:pt>
                <c:pt idx="4311" formatCode="General">
                  <c:v>8.6219999999999999</c:v>
                </c:pt>
                <c:pt idx="4312" formatCode="General">
                  <c:v>8.6240000000000006</c:v>
                </c:pt>
                <c:pt idx="4313" formatCode="General">
                  <c:v>8.6259999999999994</c:v>
                </c:pt>
                <c:pt idx="4314" formatCode="General">
                  <c:v>8.6280000000000001</c:v>
                </c:pt>
                <c:pt idx="4315" formatCode="General">
                  <c:v>8.6300000000000008</c:v>
                </c:pt>
                <c:pt idx="4316" formatCode="General">
                  <c:v>8.6319999999999997</c:v>
                </c:pt>
                <c:pt idx="4317" formatCode="General">
                  <c:v>8.6340000000000003</c:v>
                </c:pt>
                <c:pt idx="4318" formatCode="General">
                  <c:v>8.6359999999999992</c:v>
                </c:pt>
                <c:pt idx="4319" formatCode="General">
                  <c:v>8.6379999999999999</c:v>
                </c:pt>
                <c:pt idx="4320" formatCode="General">
                  <c:v>8.64</c:v>
                </c:pt>
                <c:pt idx="4321" formatCode="General">
                  <c:v>8.6419999999999995</c:v>
                </c:pt>
                <c:pt idx="4322" formatCode="General">
                  <c:v>8.6440000000000001</c:v>
                </c:pt>
                <c:pt idx="4323" formatCode="General">
                  <c:v>8.6460000000000008</c:v>
                </c:pt>
                <c:pt idx="4324" formatCode="General">
                  <c:v>8.6479999999999997</c:v>
                </c:pt>
                <c:pt idx="4325" formatCode="General">
                  <c:v>8.65</c:v>
                </c:pt>
                <c:pt idx="4326" formatCode="General">
                  <c:v>8.6519999999999992</c:v>
                </c:pt>
                <c:pt idx="4327" formatCode="General">
                  <c:v>8.6539999999999999</c:v>
                </c:pt>
                <c:pt idx="4328" formatCode="General">
                  <c:v>8.6560000000000006</c:v>
                </c:pt>
                <c:pt idx="4329" formatCode="General">
                  <c:v>8.6579999999999995</c:v>
                </c:pt>
                <c:pt idx="4330" formatCode="General">
                  <c:v>8.66</c:v>
                </c:pt>
                <c:pt idx="4331" formatCode="General">
                  <c:v>8.6620000000000008</c:v>
                </c:pt>
                <c:pt idx="4332" formatCode="General">
                  <c:v>8.6639999999999997</c:v>
                </c:pt>
                <c:pt idx="4333" formatCode="General">
                  <c:v>8.6660000000000004</c:v>
                </c:pt>
                <c:pt idx="4334" formatCode="General">
                  <c:v>8.6679999999999993</c:v>
                </c:pt>
                <c:pt idx="4335" formatCode="General">
                  <c:v>8.67</c:v>
                </c:pt>
                <c:pt idx="4336" formatCode="General">
                  <c:v>8.6720000000000006</c:v>
                </c:pt>
                <c:pt idx="4337" formatCode="General">
                  <c:v>8.6739999999999995</c:v>
                </c:pt>
                <c:pt idx="4338" formatCode="General">
                  <c:v>8.6760000000000002</c:v>
                </c:pt>
                <c:pt idx="4339" formatCode="General">
                  <c:v>8.6780000000000008</c:v>
                </c:pt>
                <c:pt idx="4340" formatCode="General">
                  <c:v>8.68</c:v>
                </c:pt>
                <c:pt idx="4341" formatCode="General">
                  <c:v>8.6820000000000004</c:v>
                </c:pt>
                <c:pt idx="4342" formatCode="General">
                  <c:v>8.6839999999999993</c:v>
                </c:pt>
                <c:pt idx="4343" formatCode="General">
                  <c:v>8.6859999999999999</c:v>
                </c:pt>
                <c:pt idx="4344" formatCode="General">
                  <c:v>8.6880000000000006</c:v>
                </c:pt>
                <c:pt idx="4345" formatCode="General">
                  <c:v>8.69</c:v>
                </c:pt>
                <c:pt idx="4346" formatCode="General">
                  <c:v>8.6920000000000002</c:v>
                </c:pt>
                <c:pt idx="4347" formatCode="General">
                  <c:v>8.6940000000000008</c:v>
                </c:pt>
                <c:pt idx="4348" formatCode="General">
                  <c:v>8.6959999999999997</c:v>
                </c:pt>
                <c:pt idx="4349" formatCode="General">
                  <c:v>8.6980000000000004</c:v>
                </c:pt>
                <c:pt idx="4350" formatCode="General">
                  <c:v>8.6999999999999993</c:v>
                </c:pt>
                <c:pt idx="4351" formatCode="General">
                  <c:v>8.702</c:v>
                </c:pt>
                <c:pt idx="4352" formatCode="General">
                  <c:v>8.7040000000000006</c:v>
                </c:pt>
                <c:pt idx="4353" formatCode="General">
                  <c:v>8.7059999999999995</c:v>
                </c:pt>
                <c:pt idx="4354" formatCode="General">
                  <c:v>8.7080000000000002</c:v>
                </c:pt>
                <c:pt idx="4355" formatCode="General">
                  <c:v>8.7100000000000009</c:v>
                </c:pt>
                <c:pt idx="4356" formatCode="General">
                  <c:v>8.7119999999999997</c:v>
                </c:pt>
                <c:pt idx="4357" formatCode="General">
                  <c:v>8.7140000000000004</c:v>
                </c:pt>
                <c:pt idx="4358" formatCode="General">
                  <c:v>8.7159999999999993</c:v>
                </c:pt>
                <c:pt idx="4359" formatCode="General">
                  <c:v>8.718</c:v>
                </c:pt>
                <c:pt idx="4360" formatCode="General">
                  <c:v>8.7200000000000006</c:v>
                </c:pt>
                <c:pt idx="4361" formatCode="General">
                  <c:v>8.7219999999999995</c:v>
                </c:pt>
                <c:pt idx="4362" formatCode="General">
                  <c:v>8.7240000000000002</c:v>
                </c:pt>
                <c:pt idx="4363" formatCode="General">
                  <c:v>8.7260000000000009</c:v>
                </c:pt>
                <c:pt idx="4364" formatCode="General">
                  <c:v>8.7279999999999998</c:v>
                </c:pt>
                <c:pt idx="4365" formatCode="General">
                  <c:v>8.73</c:v>
                </c:pt>
                <c:pt idx="4366" formatCode="General">
                  <c:v>8.7319999999999993</c:v>
                </c:pt>
                <c:pt idx="4367" formatCode="General">
                  <c:v>8.734</c:v>
                </c:pt>
                <c:pt idx="4368" formatCode="General">
                  <c:v>8.7360000000000007</c:v>
                </c:pt>
                <c:pt idx="4369" formatCode="General">
                  <c:v>8.7379999999999995</c:v>
                </c:pt>
                <c:pt idx="4370" formatCode="General">
                  <c:v>8.74</c:v>
                </c:pt>
                <c:pt idx="4371" formatCode="General">
                  <c:v>8.7420000000000009</c:v>
                </c:pt>
                <c:pt idx="4372" formatCode="General">
                  <c:v>8.7439999999999998</c:v>
                </c:pt>
                <c:pt idx="4373" formatCode="General">
                  <c:v>8.7460000000000004</c:v>
                </c:pt>
                <c:pt idx="4374" formatCode="General">
                  <c:v>8.7479999999999993</c:v>
                </c:pt>
                <c:pt idx="4375" formatCode="General">
                  <c:v>8.75</c:v>
                </c:pt>
                <c:pt idx="4376" formatCode="General">
                  <c:v>8.7520000000000007</c:v>
                </c:pt>
                <c:pt idx="4377" formatCode="General">
                  <c:v>8.7539999999999996</c:v>
                </c:pt>
                <c:pt idx="4378" formatCode="General">
                  <c:v>8.7560000000000002</c:v>
                </c:pt>
                <c:pt idx="4379" formatCode="General">
                  <c:v>8.7579999999999991</c:v>
                </c:pt>
                <c:pt idx="4380" formatCode="General">
                  <c:v>8.76</c:v>
                </c:pt>
                <c:pt idx="4381" formatCode="General">
                  <c:v>8.7620000000000005</c:v>
                </c:pt>
                <c:pt idx="4382" formatCode="General">
                  <c:v>8.7639999999999993</c:v>
                </c:pt>
                <c:pt idx="4383" formatCode="General">
                  <c:v>8.766</c:v>
                </c:pt>
                <c:pt idx="4384" formatCode="General">
                  <c:v>8.7680000000000007</c:v>
                </c:pt>
                <c:pt idx="4385" formatCode="General">
                  <c:v>8.77</c:v>
                </c:pt>
                <c:pt idx="4386" formatCode="General">
                  <c:v>8.7720000000000002</c:v>
                </c:pt>
                <c:pt idx="4387" formatCode="General">
                  <c:v>8.7739999999999991</c:v>
                </c:pt>
                <c:pt idx="4388" formatCode="General">
                  <c:v>8.7759999999999998</c:v>
                </c:pt>
                <c:pt idx="4389" formatCode="General">
                  <c:v>8.7780000000000005</c:v>
                </c:pt>
                <c:pt idx="4390" formatCode="General">
                  <c:v>8.7799999999999994</c:v>
                </c:pt>
                <c:pt idx="4391" formatCode="General">
                  <c:v>8.782</c:v>
                </c:pt>
                <c:pt idx="4392" formatCode="General">
                  <c:v>8.7840000000000007</c:v>
                </c:pt>
                <c:pt idx="4393" formatCode="General">
                  <c:v>8.7859999999999996</c:v>
                </c:pt>
                <c:pt idx="4394" formatCode="General">
                  <c:v>8.7880000000000003</c:v>
                </c:pt>
                <c:pt idx="4395" formatCode="General">
                  <c:v>8.7899999999999991</c:v>
                </c:pt>
                <c:pt idx="4396" formatCode="General">
                  <c:v>8.7919999999999998</c:v>
                </c:pt>
                <c:pt idx="4397" formatCode="General">
                  <c:v>8.7940000000000005</c:v>
                </c:pt>
                <c:pt idx="4398" formatCode="General">
                  <c:v>8.7959999999999994</c:v>
                </c:pt>
                <c:pt idx="4399" formatCode="General">
                  <c:v>8.798</c:v>
                </c:pt>
                <c:pt idx="4400" formatCode="General">
                  <c:v>8.8000000000000007</c:v>
                </c:pt>
                <c:pt idx="4401" formatCode="General">
                  <c:v>8.8019999999999996</c:v>
                </c:pt>
                <c:pt idx="4402" formatCode="General">
                  <c:v>8.8040000000000003</c:v>
                </c:pt>
                <c:pt idx="4403" formatCode="General">
                  <c:v>8.8059999999999992</c:v>
                </c:pt>
                <c:pt idx="4404" formatCode="General">
                  <c:v>8.8079999999999998</c:v>
                </c:pt>
                <c:pt idx="4405" formatCode="General">
                  <c:v>8.81</c:v>
                </c:pt>
                <c:pt idx="4406" formatCode="General">
                  <c:v>8.8119999999999994</c:v>
                </c:pt>
                <c:pt idx="4407" formatCode="General">
                  <c:v>8.8140000000000001</c:v>
                </c:pt>
                <c:pt idx="4408" formatCode="General">
                  <c:v>8.8160000000000007</c:v>
                </c:pt>
                <c:pt idx="4409" formatCode="General">
                  <c:v>8.8179999999999996</c:v>
                </c:pt>
                <c:pt idx="4410" formatCode="General">
                  <c:v>8.82</c:v>
                </c:pt>
                <c:pt idx="4411" formatCode="General">
                  <c:v>8.8219999999999992</c:v>
                </c:pt>
                <c:pt idx="4412" formatCode="General">
                  <c:v>8.8239999999999998</c:v>
                </c:pt>
                <c:pt idx="4413" formatCode="General">
                  <c:v>8.8260000000000005</c:v>
                </c:pt>
                <c:pt idx="4414" formatCode="General">
                  <c:v>8.8279999999999994</c:v>
                </c:pt>
                <c:pt idx="4415" formatCode="General">
                  <c:v>8.83</c:v>
                </c:pt>
                <c:pt idx="4416" formatCode="General">
                  <c:v>8.8320000000000007</c:v>
                </c:pt>
                <c:pt idx="4417" formatCode="General">
                  <c:v>8.8339999999999996</c:v>
                </c:pt>
                <c:pt idx="4418" formatCode="General">
                  <c:v>8.8360000000000003</c:v>
                </c:pt>
                <c:pt idx="4419" formatCode="General">
                  <c:v>8.8379999999999992</c:v>
                </c:pt>
                <c:pt idx="4420" formatCode="General">
                  <c:v>8.84</c:v>
                </c:pt>
                <c:pt idx="4421" formatCode="General">
                  <c:v>8.8420000000000005</c:v>
                </c:pt>
                <c:pt idx="4422" formatCode="General">
                  <c:v>8.8439999999999994</c:v>
                </c:pt>
                <c:pt idx="4423" formatCode="General">
                  <c:v>8.8460000000000001</c:v>
                </c:pt>
                <c:pt idx="4424" formatCode="General">
                  <c:v>8.8480000000000008</c:v>
                </c:pt>
                <c:pt idx="4425" formatCode="General">
                  <c:v>8.85</c:v>
                </c:pt>
                <c:pt idx="4426" formatCode="General">
                  <c:v>8.8520000000000003</c:v>
                </c:pt>
                <c:pt idx="4427" formatCode="General">
                  <c:v>8.8539999999999992</c:v>
                </c:pt>
                <c:pt idx="4428" formatCode="General">
                  <c:v>8.8559999999999999</c:v>
                </c:pt>
                <c:pt idx="4429" formatCode="General">
                  <c:v>8.8580000000000005</c:v>
                </c:pt>
                <c:pt idx="4430" formatCode="General">
                  <c:v>8.86</c:v>
                </c:pt>
                <c:pt idx="4431" formatCode="General">
                  <c:v>8.8620000000000001</c:v>
                </c:pt>
                <c:pt idx="4432" formatCode="General">
                  <c:v>8.8640000000000008</c:v>
                </c:pt>
                <c:pt idx="4433" formatCode="General">
                  <c:v>8.8659999999999997</c:v>
                </c:pt>
                <c:pt idx="4434" formatCode="General">
                  <c:v>8.8680000000000003</c:v>
                </c:pt>
                <c:pt idx="4435" formatCode="General">
                  <c:v>8.8699999999999992</c:v>
                </c:pt>
                <c:pt idx="4436" formatCode="General">
                  <c:v>8.8719999999999999</c:v>
                </c:pt>
                <c:pt idx="4437" formatCode="General">
                  <c:v>8.8740000000000006</c:v>
                </c:pt>
                <c:pt idx="4438" formatCode="General">
                  <c:v>8.8759999999999994</c:v>
                </c:pt>
                <c:pt idx="4439" formatCode="General">
                  <c:v>8.8780000000000001</c:v>
                </c:pt>
                <c:pt idx="4440" formatCode="General">
                  <c:v>8.8800000000000008</c:v>
                </c:pt>
                <c:pt idx="4441" formatCode="General">
                  <c:v>8.8819999999999997</c:v>
                </c:pt>
                <c:pt idx="4442" formatCode="General">
                  <c:v>8.8840000000000003</c:v>
                </c:pt>
                <c:pt idx="4443" formatCode="General">
                  <c:v>8.8859999999999992</c:v>
                </c:pt>
                <c:pt idx="4444" formatCode="General">
                  <c:v>8.8879999999999999</c:v>
                </c:pt>
                <c:pt idx="4445" formatCode="General">
                  <c:v>8.89</c:v>
                </c:pt>
                <c:pt idx="4446" formatCode="General">
                  <c:v>8.8919999999999995</c:v>
                </c:pt>
                <c:pt idx="4447" formatCode="General">
                  <c:v>8.8940000000000001</c:v>
                </c:pt>
                <c:pt idx="4448" formatCode="General">
                  <c:v>8.8960000000000008</c:v>
                </c:pt>
                <c:pt idx="4449" formatCode="General">
                  <c:v>8.8979999999999997</c:v>
                </c:pt>
                <c:pt idx="4450" formatCode="General">
                  <c:v>8.9</c:v>
                </c:pt>
                <c:pt idx="4451" formatCode="General">
                  <c:v>8.9019999999999992</c:v>
                </c:pt>
                <c:pt idx="4452" formatCode="General">
                  <c:v>8.9039999999999999</c:v>
                </c:pt>
                <c:pt idx="4453" formatCode="General">
                  <c:v>8.9060000000000006</c:v>
                </c:pt>
                <c:pt idx="4454" formatCode="General">
                  <c:v>8.9079999999999995</c:v>
                </c:pt>
                <c:pt idx="4455" formatCode="General">
                  <c:v>8.91</c:v>
                </c:pt>
                <c:pt idx="4456" formatCode="General">
                  <c:v>8.9120000000000008</c:v>
                </c:pt>
                <c:pt idx="4457" formatCode="General">
                  <c:v>8.9139999999999997</c:v>
                </c:pt>
                <c:pt idx="4458" formatCode="General">
                  <c:v>8.9160000000000004</c:v>
                </c:pt>
                <c:pt idx="4459" formatCode="General">
                  <c:v>8.9179999999999993</c:v>
                </c:pt>
                <c:pt idx="4460" formatCode="General">
                  <c:v>8.92</c:v>
                </c:pt>
                <c:pt idx="4461" formatCode="General">
                  <c:v>8.9220000000000006</c:v>
                </c:pt>
                <c:pt idx="4462" formatCode="General">
                  <c:v>8.9239999999999995</c:v>
                </c:pt>
                <c:pt idx="4463" formatCode="General">
                  <c:v>8.9260000000000002</c:v>
                </c:pt>
                <c:pt idx="4464" formatCode="General">
                  <c:v>8.9280000000000008</c:v>
                </c:pt>
                <c:pt idx="4465" formatCode="General">
                  <c:v>8.93</c:v>
                </c:pt>
                <c:pt idx="4466" formatCode="General">
                  <c:v>8.9320000000000004</c:v>
                </c:pt>
                <c:pt idx="4467" formatCode="General">
                  <c:v>8.9339999999999993</c:v>
                </c:pt>
                <c:pt idx="4468" formatCode="General">
                  <c:v>8.9359999999999999</c:v>
                </c:pt>
                <c:pt idx="4469" formatCode="General">
                  <c:v>8.9380000000000006</c:v>
                </c:pt>
                <c:pt idx="4470" formatCode="General">
                  <c:v>8.94</c:v>
                </c:pt>
                <c:pt idx="4471" formatCode="General">
                  <c:v>8.9420000000000002</c:v>
                </c:pt>
                <c:pt idx="4472" formatCode="General">
                  <c:v>8.9440000000000008</c:v>
                </c:pt>
                <c:pt idx="4473" formatCode="General">
                  <c:v>8.9459999999999997</c:v>
                </c:pt>
                <c:pt idx="4474" formatCode="General">
                  <c:v>8.9480000000000004</c:v>
                </c:pt>
                <c:pt idx="4475" formatCode="General">
                  <c:v>8.9499999999999993</c:v>
                </c:pt>
                <c:pt idx="4476" formatCode="General">
                  <c:v>8.952</c:v>
                </c:pt>
                <c:pt idx="4477" formatCode="General">
                  <c:v>8.9540000000000006</c:v>
                </c:pt>
                <c:pt idx="4478" formatCode="General">
                  <c:v>8.9559999999999995</c:v>
                </c:pt>
                <c:pt idx="4479" formatCode="General">
                  <c:v>8.9580000000000002</c:v>
                </c:pt>
                <c:pt idx="4480" formatCode="General">
                  <c:v>8.9600000000000009</c:v>
                </c:pt>
                <c:pt idx="4481" formatCode="General">
                  <c:v>8.9619999999999997</c:v>
                </c:pt>
                <c:pt idx="4482" formatCode="General">
                  <c:v>8.9640000000000004</c:v>
                </c:pt>
                <c:pt idx="4483" formatCode="General">
                  <c:v>8.9659999999999993</c:v>
                </c:pt>
                <c:pt idx="4484" formatCode="General">
                  <c:v>8.968</c:v>
                </c:pt>
                <c:pt idx="4485" formatCode="General">
                  <c:v>8.9700000000000006</c:v>
                </c:pt>
                <c:pt idx="4486" formatCode="General">
                  <c:v>8.9719999999999995</c:v>
                </c:pt>
                <c:pt idx="4487" formatCode="General">
                  <c:v>8.9740000000000002</c:v>
                </c:pt>
                <c:pt idx="4488" formatCode="General">
                  <c:v>8.9760000000000009</c:v>
                </c:pt>
                <c:pt idx="4489" formatCode="General">
                  <c:v>8.9779999999999998</c:v>
                </c:pt>
                <c:pt idx="4490" formatCode="General">
                  <c:v>8.98</c:v>
                </c:pt>
                <c:pt idx="4491" formatCode="General">
                  <c:v>8.9819999999999993</c:v>
                </c:pt>
                <c:pt idx="4492" formatCode="General">
                  <c:v>8.984</c:v>
                </c:pt>
                <c:pt idx="4493" formatCode="General">
                  <c:v>8.9860000000000007</c:v>
                </c:pt>
                <c:pt idx="4494" formatCode="General">
                  <c:v>8.9879999999999995</c:v>
                </c:pt>
                <c:pt idx="4495" formatCode="General">
                  <c:v>8.99</c:v>
                </c:pt>
                <c:pt idx="4496" formatCode="General">
                  <c:v>8.9920000000000009</c:v>
                </c:pt>
                <c:pt idx="4497" formatCode="General">
                  <c:v>8.9939999999999998</c:v>
                </c:pt>
                <c:pt idx="4498" formatCode="General">
                  <c:v>8.9960000000000004</c:v>
                </c:pt>
                <c:pt idx="4499" formatCode="General">
                  <c:v>8.9979999999999993</c:v>
                </c:pt>
                <c:pt idx="4500" formatCode="General">
                  <c:v>9</c:v>
                </c:pt>
                <c:pt idx="4501" formatCode="General">
                  <c:v>9.0020000000000007</c:v>
                </c:pt>
                <c:pt idx="4502" formatCode="General">
                  <c:v>9.0039999999999996</c:v>
                </c:pt>
                <c:pt idx="4503" formatCode="General">
                  <c:v>9.0060000000000002</c:v>
                </c:pt>
                <c:pt idx="4504" formatCode="General">
                  <c:v>9.0079999999999991</c:v>
                </c:pt>
                <c:pt idx="4505" formatCode="General">
                  <c:v>9.01</c:v>
                </c:pt>
                <c:pt idx="4506" formatCode="General">
                  <c:v>9.0120000000000005</c:v>
                </c:pt>
                <c:pt idx="4507" formatCode="General">
                  <c:v>9.0139999999999993</c:v>
                </c:pt>
                <c:pt idx="4508" formatCode="General">
                  <c:v>9.016</c:v>
                </c:pt>
                <c:pt idx="4509" formatCode="General">
                  <c:v>9.0180000000000007</c:v>
                </c:pt>
                <c:pt idx="4510" formatCode="General">
                  <c:v>9.02</c:v>
                </c:pt>
                <c:pt idx="4511" formatCode="General">
                  <c:v>9.0220000000000002</c:v>
                </c:pt>
                <c:pt idx="4512" formatCode="General">
                  <c:v>9.0239999999999991</c:v>
                </c:pt>
                <c:pt idx="4513" formatCode="General">
                  <c:v>9.0259999999999998</c:v>
                </c:pt>
                <c:pt idx="4514" formatCode="General">
                  <c:v>9.0280000000000005</c:v>
                </c:pt>
                <c:pt idx="4515" formatCode="General">
                  <c:v>9.0299999999999994</c:v>
                </c:pt>
                <c:pt idx="4516" formatCode="General">
                  <c:v>9.032</c:v>
                </c:pt>
                <c:pt idx="4517" formatCode="General">
                  <c:v>9.0340000000000007</c:v>
                </c:pt>
                <c:pt idx="4518" formatCode="General">
                  <c:v>9.0359999999999996</c:v>
                </c:pt>
                <c:pt idx="4519" formatCode="General">
                  <c:v>9.0380000000000003</c:v>
                </c:pt>
                <c:pt idx="4520" formatCode="General">
                  <c:v>9.0399999999999991</c:v>
                </c:pt>
                <c:pt idx="4521" formatCode="General">
                  <c:v>9.0419999999999998</c:v>
                </c:pt>
                <c:pt idx="4522" formatCode="General">
                  <c:v>9.0440000000000005</c:v>
                </c:pt>
                <c:pt idx="4523" formatCode="General">
                  <c:v>9.0459999999999994</c:v>
                </c:pt>
                <c:pt idx="4524" formatCode="General">
                  <c:v>9.048</c:v>
                </c:pt>
                <c:pt idx="4525" formatCode="General">
                  <c:v>9.0500000000000007</c:v>
                </c:pt>
                <c:pt idx="4526" formatCode="General">
                  <c:v>9.0519999999999996</c:v>
                </c:pt>
                <c:pt idx="4527" formatCode="General">
                  <c:v>9.0540000000000003</c:v>
                </c:pt>
                <c:pt idx="4528" formatCode="General">
                  <c:v>9.0559999999999992</c:v>
                </c:pt>
                <c:pt idx="4529" formatCode="General">
                  <c:v>9.0579999999999998</c:v>
                </c:pt>
                <c:pt idx="4530" formatCode="General">
                  <c:v>9.06</c:v>
                </c:pt>
                <c:pt idx="4531" formatCode="General">
                  <c:v>9.0619999999999994</c:v>
                </c:pt>
                <c:pt idx="4532" formatCode="General">
                  <c:v>9.0640000000000001</c:v>
                </c:pt>
                <c:pt idx="4533" formatCode="General">
                  <c:v>9.0660000000000007</c:v>
                </c:pt>
                <c:pt idx="4534" formatCode="General">
                  <c:v>9.0679999999999996</c:v>
                </c:pt>
                <c:pt idx="4535" formatCode="General">
                  <c:v>9.07</c:v>
                </c:pt>
                <c:pt idx="4536" formatCode="General">
                  <c:v>9.0719999999999992</c:v>
                </c:pt>
                <c:pt idx="4537" formatCode="General">
                  <c:v>9.0739999999999998</c:v>
                </c:pt>
                <c:pt idx="4538" formatCode="General">
                  <c:v>9.0760000000000005</c:v>
                </c:pt>
                <c:pt idx="4539" formatCode="General">
                  <c:v>9.0779999999999994</c:v>
                </c:pt>
                <c:pt idx="4540" formatCode="General">
                  <c:v>9.08</c:v>
                </c:pt>
                <c:pt idx="4541" formatCode="General">
                  <c:v>9.0820000000000007</c:v>
                </c:pt>
                <c:pt idx="4542" formatCode="General">
                  <c:v>9.0839999999999996</c:v>
                </c:pt>
                <c:pt idx="4543" formatCode="General">
                  <c:v>9.0860000000000003</c:v>
                </c:pt>
                <c:pt idx="4544" formatCode="General">
                  <c:v>9.0879999999999992</c:v>
                </c:pt>
                <c:pt idx="4545" formatCode="General">
                  <c:v>9.09</c:v>
                </c:pt>
                <c:pt idx="4546" formatCode="General">
                  <c:v>9.0920000000000005</c:v>
                </c:pt>
                <c:pt idx="4547" formatCode="General">
                  <c:v>9.0939999999999994</c:v>
                </c:pt>
                <c:pt idx="4548" formatCode="General">
                  <c:v>9.0960000000000001</c:v>
                </c:pt>
                <c:pt idx="4549" formatCode="General">
                  <c:v>9.0980000000000008</c:v>
                </c:pt>
                <c:pt idx="4550" formatCode="General">
                  <c:v>9.1</c:v>
                </c:pt>
                <c:pt idx="4551" formatCode="General">
                  <c:v>9.1020000000000003</c:v>
                </c:pt>
                <c:pt idx="4552" formatCode="General">
                  <c:v>9.1039999999999992</c:v>
                </c:pt>
                <c:pt idx="4553" formatCode="General">
                  <c:v>9.1059999999999999</c:v>
                </c:pt>
                <c:pt idx="4554" formatCode="General">
                  <c:v>9.1080000000000005</c:v>
                </c:pt>
                <c:pt idx="4555" formatCode="General">
                  <c:v>9.11</c:v>
                </c:pt>
                <c:pt idx="4556" formatCode="General">
                  <c:v>9.1120000000000001</c:v>
                </c:pt>
                <c:pt idx="4557" formatCode="General">
                  <c:v>9.1140000000000008</c:v>
                </c:pt>
                <c:pt idx="4558" formatCode="General">
                  <c:v>9.1159999999999997</c:v>
                </c:pt>
                <c:pt idx="4559" formatCode="General">
                  <c:v>9.1180000000000003</c:v>
                </c:pt>
                <c:pt idx="4560" formatCode="General">
                  <c:v>9.1199999999999992</c:v>
                </c:pt>
                <c:pt idx="4561" formatCode="General">
                  <c:v>9.1219999999999999</c:v>
                </c:pt>
                <c:pt idx="4562" formatCode="General">
                  <c:v>9.1240000000000006</c:v>
                </c:pt>
                <c:pt idx="4563" formatCode="General">
                  <c:v>9.1259999999999994</c:v>
                </c:pt>
                <c:pt idx="4564" formatCode="General">
                  <c:v>9.1280000000000001</c:v>
                </c:pt>
                <c:pt idx="4565" formatCode="General">
                  <c:v>9.1300000000000008</c:v>
                </c:pt>
                <c:pt idx="4566" formatCode="General">
                  <c:v>9.1319999999999997</c:v>
                </c:pt>
                <c:pt idx="4567" formatCode="General">
                  <c:v>9.1340000000000003</c:v>
                </c:pt>
                <c:pt idx="4568" formatCode="General">
                  <c:v>9.1359999999999992</c:v>
                </c:pt>
                <c:pt idx="4569" formatCode="General">
                  <c:v>9.1379999999999999</c:v>
                </c:pt>
                <c:pt idx="4570" formatCode="General">
                  <c:v>9.14</c:v>
                </c:pt>
                <c:pt idx="4571" formatCode="General">
                  <c:v>9.1419999999999995</c:v>
                </c:pt>
                <c:pt idx="4572" formatCode="General">
                  <c:v>9.1440000000000001</c:v>
                </c:pt>
                <c:pt idx="4573" formatCode="General">
                  <c:v>9.1460000000000008</c:v>
                </c:pt>
                <c:pt idx="4574" formatCode="General">
                  <c:v>9.1479999999999997</c:v>
                </c:pt>
                <c:pt idx="4575" formatCode="General">
                  <c:v>9.15</c:v>
                </c:pt>
                <c:pt idx="4576" formatCode="General">
                  <c:v>9.1519999999999992</c:v>
                </c:pt>
                <c:pt idx="4577" formatCode="General">
                  <c:v>9.1539999999999999</c:v>
                </c:pt>
                <c:pt idx="4578" formatCode="General">
                  <c:v>9.1560000000000006</c:v>
                </c:pt>
                <c:pt idx="4579" formatCode="General">
                  <c:v>9.1579999999999995</c:v>
                </c:pt>
                <c:pt idx="4580" formatCode="General">
                  <c:v>9.16</c:v>
                </c:pt>
                <c:pt idx="4581" formatCode="General">
                  <c:v>9.1620000000000008</c:v>
                </c:pt>
                <c:pt idx="4582" formatCode="General">
                  <c:v>9.1639999999999997</c:v>
                </c:pt>
                <c:pt idx="4583" formatCode="General">
                  <c:v>9.1660000000000004</c:v>
                </c:pt>
                <c:pt idx="4584" formatCode="General">
                  <c:v>9.1679999999999993</c:v>
                </c:pt>
                <c:pt idx="4585" formatCode="General">
                  <c:v>9.17</c:v>
                </c:pt>
                <c:pt idx="4586" formatCode="General">
                  <c:v>9.1720000000000006</c:v>
                </c:pt>
                <c:pt idx="4587" formatCode="General">
                  <c:v>9.1739999999999995</c:v>
                </c:pt>
                <c:pt idx="4588" formatCode="General">
                  <c:v>9.1760000000000002</c:v>
                </c:pt>
                <c:pt idx="4589" formatCode="General">
                  <c:v>9.1780000000000008</c:v>
                </c:pt>
                <c:pt idx="4590" formatCode="General">
                  <c:v>9.18</c:v>
                </c:pt>
                <c:pt idx="4591" formatCode="General">
                  <c:v>9.1820000000000004</c:v>
                </c:pt>
                <c:pt idx="4592" formatCode="General">
                  <c:v>9.1839999999999993</c:v>
                </c:pt>
                <c:pt idx="4593" formatCode="General">
                  <c:v>9.1859999999999999</c:v>
                </c:pt>
                <c:pt idx="4594" formatCode="General">
                  <c:v>9.1880000000000006</c:v>
                </c:pt>
                <c:pt idx="4595" formatCode="General">
                  <c:v>9.19</c:v>
                </c:pt>
                <c:pt idx="4596" formatCode="General">
                  <c:v>9.1920000000000002</c:v>
                </c:pt>
                <c:pt idx="4597" formatCode="General">
                  <c:v>9.1940000000000008</c:v>
                </c:pt>
                <c:pt idx="4598" formatCode="General">
                  <c:v>9.1959999999999997</c:v>
                </c:pt>
                <c:pt idx="4599" formatCode="General">
                  <c:v>9.1980000000000004</c:v>
                </c:pt>
                <c:pt idx="4600" formatCode="General">
                  <c:v>9.1999999999999993</c:v>
                </c:pt>
                <c:pt idx="4601" formatCode="General">
                  <c:v>9.202</c:v>
                </c:pt>
                <c:pt idx="4602" formatCode="General">
                  <c:v>9.2040000000000006</c:v>
                </c:pt>
                <c:pt idx="4603" formatCode="General">
                  <c:v>9.2059999999999995</c:v>
                </c:pt>
                <c:pt idx="4604" formatCode="General">
                  <c:v>9.2080000000000002</c:v>
                </c:pt>
                <c:pt idx="4605" formatCode="General">
                  <c:v>9.2100000000000009</c:v>
                </c:pt>
                <c:pt idx="4606" formatCode="General">
                  <c:v>9.2119999999999997</c:v>
                </c:pt>
                <c:pt idx="4607" formatCode="General">
                  <c:v>9.2140000000000004</c:v>
                </c:pt>
                <c:pt idx="4608" formatCode="General">
                  <c:v>9.2159999999999993</c:v>
                </c:pt>
                <c:pt idx="4609" formatCode="General">
                  <c:v>9.218</c:v>
                </c:pt>
                <c:pt idx="4610" formatCode="General">
                  <c:v>9.2200000000000006</c:v>
                </c:pt>
                <c:pt idx="4611" formatCode="General">
                  <c:v>9.2219999999999995</c:v>
                </c:pt>
                <c:pt idx="4612" formatCode="General">
                  <c:v>9.2240000000000002</c:v>
                </c:pt>
                <c:pt idx="4613" formatCode="General">
                  <c:v>9.2260000000000009</c:v>
                </c:pt>
                <c:pt idx="4614" formatCode="General">
                  <c:v>9.2279999999999998</c:v>
                </c:pt>
                <c:pt idx="4615" formatCode="General">
                  <c:v>9.23</c:v>
                </c:pt>
                <c:pt idx="4616" formatCode="General">
                  <c:v>9.2319999999999993</c:v>
                </c:pt>
                <c:pt idx="4617" formatCode="General">
                  <c:v>9.234</c:v>
                </c:pt>
                <c:pt idx="4618" formatCode="General">
                  <c:v>9.2360000000000007</c:v>
                </c:pt>
                <c:pt idx="4619" formatCode="General">
                  <c:v>9.2379999999999995</c:v>
                </c:pt>
                <c:pt idx="4620" formatCode="General">
                  <c:v>9.24</c:v>
                </c:pt>
                <c:pt idx="4621" formatCode="General">
                  <c:v>9.2420000000000009</c:v>
                </c:pt>
                <c:pt idx="4622" formatCode="General">
                  <c:v>9.2439999999999998</c:v>
                </c:pt>
                <c:pt idx="4623" formatCode="General">
                  <c:v>9.2460000000000004</c:v>
                </c:pt>
                <c:pt idx="4624" formatCode="General">
                  <c:v>9.2479999999999993</c:v>
                </c:pt>
                <c:pt idx="4625" formatCode="General">
                  <c:v>9.25</c:v>
                </c:pt>
                <c:pt idx="4626" formatCode="General">
                  <c:v>9.2520000000000007</c:v>
                </c:pt>
                <c:pt idx="4627" formatCode="General">
                  <c:v>9.2539999999999996</c:v>
                </c:pt>
                <c:pt idx="4628" formatCode="General">
                  <c:v>9.2560000000000002</c:v>
                </c:pt>
                <c:pt idx="4629" formatCode="General">
                  <c:v>9.2579999999999991</c:v>
                </c:pt>
                <c:pt idx="4630" formatCode="General">
                  <c:v>9.26</c:v>
                </c:pt>
                <c:pt idx="4631" formatCode="General">
                  <c:v>9.2620000000000005</c:v>
                </c:pt>
                <c:pt idx="4632" formatCode="General">
                  <c:v>9.2639999999999993</c:v>
                </c:pt>
                <c:pt idx="4633" formatCode="General">
                  <c:v>9.266</c:v>
                </c:pt>
                <c:pt idx="4634" formatCode="General">
                  <c:v>9.2680000000000007</c:v>
                </c:pt>
                <c:pt idx="4635" formatCode="General">
                  <c:v>9.27</c:v>
                </c:pt>
                <c:pt idx="4636" formatCode="General">
                  <c:v>9.2720000000000002</c:v>
                </c:pt>
                <c:pt idx="4637" formatCode="General">
                  <c:v>9.2739999999999991</c:v>
                </c:pt>
                <c:pt idx="4638" formatCode="General">
                  <c:v>9.2759999999999998</c:v>
                </c:pt>
                <c:pt idx="4639" formatCode="General">
                  <c:v>9.2780000000000005</c:v>
                </c:pt>
                <c:pt idx="4640" formatCode="General">
                  <c:v>9.2799999999999994</c:v>
                </c:pt>
                <c:pt idx="4641" formatCode="General">
                  <c:v>9.282</c:v>
                </c:pt>
                <c:pt idx="4642" formatCode="General">
                  <c:v>9.2840000000000007</c:v>
                </c:pt>
                <c:pt idx="4643" formatCode="General">
                  <c:v>9.2859999999999996</c:v>
                </c:pt>
                <c:pt idx="4644" formatCode="General">
                  <c:v>9.2880000000000003</c:v>
                </c:pt>
                <c:pt idx="4645" formatCode="General">
                  <c:v>9.2899999999999991</c:v>
                </c:pt>
                <c:pt idx="4646" formatCode="General">
                  <c:v>9.2919999999999998</c:v>
                </c:pt>
                <c:pt idx="4647" formatCode="General">
                  <c:v>9.2940000000000005</c:v>
                </c:pt>
                <c:pt idx="4648" formatCode="General">
                  <c:v>9.2959999999999994</c:v>
                </c:pt>
                <c:pt idx="4649" formatCode="General">
                  <c:v>9.298</c:v>
                </c:pt>
                <c:pt idx="4650" formatCode="General">
                  <c:v>9.3000000000000007</c:v>
                </c:pt>
                <c:pt idx="4651" formatCode="General">
                  <c:v>9.3019999999999996</c:v>
                </c:pt>
                <c:pt idx="4652" formatCode="General">
                  <c:v>9.3040000000000003</c:v>
                </c:pt>
                <c:pt idx="4653" formatCode="General">
                  <c:v>9.3059999999999992</c:v>
                </c:pt>
                <c:pt idx="4654" formatCode="General">
                  <c:v>9.3079999999999998</c:v>
                </c:pt>
                <c:pt idx="4655" formatCode="General">
                  <c:v>9.31</c:v>
                </c:pt>
                <c:pt idx="4656" formatCode="General">
                  <c:v>9.3119999999999994</c:v>
                </c:pt>
                <c:pt idx="4657" formatCode="General">
                  <c:v>9.3140000000000001</c:v>
                </c:pt>
                <c:pt idx="4658" formatCode="General">
                  <c:v>9.3160000000000007</c:v>
                </c:pt>
                <c:pt idx="4659" formatCode="General">
                  <c:v>9.3179999999999996</c:v>
                </c:pt>
                <c:pt idx="4660" formatCode="General">
                  <c:v>9.32</c:v>
                </c:pt>
                <c:pt idx="4661" formatCode="General">
                  <c:v>9.3219999999999992</c:v>
                </c:pt>
                <c:pt idx="4662" formatCode="General">
                  <c:v>9.3239999999999998</c:v>
                </c:pt>
                <c:pt idx="4663" formatCode="General">
                  <c:v>9.3260000000000005</c:v>
                </c:pt>
                <c:pt idx="4664" formatCode="General">
                  <c:v>9.3279999999999994</c:v>
                </c:pt>
                <c:pt idx="4665" formatCode="General">
                  <c:v>9.33</c:v>
                </c:pt>
                <c:pt idx="4666" formatCode="General">
                  <c:v>9.3320000000000007</c:v>
                </c:pt>
                <c:pt idx="4667" formatCode="General">
                  <c:v>9.3339999999999996</c:v>
                </c:pt>
                <c:pt idx="4668" formatCode="General">
                  <c:v>9.3360000000000003</c:v>
                </c:pt>
                <c:pt idx="4669" formatCode="General">
                  <c:v>9.3379999999999992</c:v>
                </c:pt>
                <c:pt idx="4670" formatCode="General">
                  <c:v>9.34</c:v>
                </c:pt>
                <c:pt idx="4671" formatCode="General">
                  <c:v>9.3420000000000005</c:v>
                </c:pt>
                <c:pt idx="4672" formatCode="General">
                  <c:v>9.3439999999999994</c:v>
                </c:pt>
                <c:pt idx="4673" formatCode="General">
                  <c:v>9.3460000000000001</c:v>
                </c:pt>
                <c:pt idx="4674" formatCode="General">
                  <c:v>9.3480000000000008</c:v>
                </c:pt>
                <c:pt idx="4675" formatCode="General">
                  <c:v>9.35</c:v>
                </c:pt>
                <c:pt idx="4676" formatCode="General">
                  <c:v>9.3520000000000003</c:v>
                </c:pt>
                <c:pt idx="4677" formatCode="General">
                  <c:v>9.3539999999999992</c:v>
                </c:pt>
                <c:pt idx="4678" formatCode="General">
                  <c:v>9.3559999999999999</c:v>
                </c:pt>
                <c:pt idx="4679" formatCode="General">
                  <c:v>9.3580000000000005</c:v>
                </c:pt>
                <c:pt idx="4680" formatCode="General">
                  <c:v>9.36</c:v>
                </c:pt>
                <c:pt idx="4681" formatCode="General">
                  <c:v>9.3620000000000001</c:v>
                </c:pt>
                <c:pt idx="4682" formatCode="General">
                  <c:v>9.3640000000000008</c:v>
                </c:pt>
                <c:pt idx="4683" formatCode="General">
                  <c:v>9.3659999999999997</c:v>
                </c:pt>
                <c:pt idx="4684" formatCode="General">
                  <c:v>9.3680000000000003</c:v>
                </c:pt>
                <c:pt idx="4685" formatCode="General">
                  <c:v>9.3699999999999992</c:v>
                </c:pt>
                <c:pt idx="4686" formatCode="General">
                  <c:v>9.3719999999999999</c:v>
                </c:pt>
                <c:pt idx="4687" formatCode="General">
                  <c:v>9.3740000000000006</c:v>
                </c:pt>
                <c:pt idx="4688" formatCode="General">
                  <c:v>9.3759999999999994</c:v>
                </c:pt>
                <c:pt idx="4689" formatCode="General">
                  <c:v>9.3780000000000001</c:v>
                </c:pt>
                <c:pt idx="4690" formatCode="General">
                  <c:v>9.3800000000000008</c:v>
                </c:pt>
                <c:pt idx="4691" formatCode="General">
                  <c:v>9.3819999999999997</c:v>
                </c:pt>
                <c:pt idx="4692" formatCode="General">
                  <c:v>9.3840000000000003</c:v>
                </c:pt>
                <c:pt idx="4693" formatCode="General">
                  <c:v>9.3859999999999992</c:v>
                </c:pt>
                <c:pt idx="4694" formatCode="General">
                  <c:v>9.3879999999999999</c:v>
                </c:pt>
                <c:pt idx="4695" formatCode="General">
                  <c:v>9.39</c:v>
                </c:pt>
                <c:pt idx="4696" formatCode="General">
                  <c:v>9.3919999999999995</c:v>
                </c:pt>
                <c:pt idx="4697" formatCode="General">
                  <c:v>9.3940000000000001</c:v>
                </c:pt>
                <c:pt idx="4698" formatCode="General">
                  <c:v>9.3960000000000008</c:v>
                </c:pt>
                <c:pt idx="4699" formatCode="General">
                  <c:v>9.3979999999999997</c:v>
                </c:pt>
                <c:pt idx="4700" formatCode="General">
                  <c:v>9.4</c:v>
                </c:pt>
                <c:pt idx="4701" formatCode="General">
                  <c:v>9.4019999999999992</c:v>
                </c:pt>
                <c:pt idx="4702" formatCode="General">
                  <c:v>9.4039999999999999</c:v>
                </c:pt>
                <c:pt idx="4703" formatCode="General">
                  <c:v>9.4060000000000006</c:v>
                </c:pt>
                <c:pt idx="4704" formatCode="General">
                  <c:v>9.4079999999999995</c:v>
                </c:pt>
                <c:pt idx="4705" formatCode="General">
                  <c:v>9.41</c:v>
                </c:pt>
                <c:pt idx="4706" formatCode="General">
                  <c:v>9.4120000000000008</c:v>
                </c:pt>
                <c:pt idx="4707" formatCode="General">
                  <c:v>9.4139999999999997</c:v>
                </c:pt>
                <c:pt idx="4708" formatCode="General">
                  <c:v>9.4160000000000004</c:v>
                </c:pt>
                <c:pt idx="4709" formatCode="General">
                  <c:v>9.4179999999999993</c:v>
                </c:pt>
                <c:pt idx="4710" formatCode="General">
                  <c:v>9.42</c:v>
                </c:pt>
                <c:pt idx="4711" formatCode="General">
                  <c:v>9.4220000000000006</c:v>
                </c:pt>
                <c:pt idx="4712" formatCode="General">
                  <c:v>9.4239999999999995</c:v>
                </c:pt>
                <c:pt idx="4713" formatCode="General">
                  <c:v>9.4260000000000002</c:v>
                </c:pt>
                <c:pt idx="4714" formatCode="General">
                  <c:v>9.4280000000000008</c:v>
                </c:pt>
                <c:pt idx="4715" formatCode="General">
                  <c:v>9.43</c:v>
                </c:pt>
                <c:pt idx="4716" formatCode="General">
                  <c:v>9.4320000000000004</c:v>
                </c:pt>
                <c:pt idx="4717" formatCode="General">
                  <c:v>9.4339999999999993</c:v>
                </c:pt>
                <c:pt idx="4718" formatCode="General">
                  <c:v>9.4359999999999999</c:v>
                </c:pt>
                <c:pt idx="4719" formatCode="General">
                  <c:v>9.4380000000000006</c:v>
                </c:pt>
                <c:pt idx="4720" formatCode="General">
                  <c:v>9.44</c:v>
                </c:pt>
                <c:pt idx="4721" formatCode="General">
                  <c:v>9.4420000000000002</c:v>
                </c:pt>
                <c:pt idx="4722" formatCode="General">
                  <c:v>9.4440000000000008</c:v>
                </c:pt>
                <c:pt idx="4723" formatCode="General">
                  <c:v>9.4459999999999997</c:v>
                </c:pt>
                <c:pt idx="4724" formatCode="General">
                  <c:v>9.4480000000000004</c:v>
                </c:pt>
                <c:pt idx="4725" formatCode="General">
                  <c:v>9.4499999999999993</c:v>
                </c:pt>
                <c:pt idx="4726" formatCode="General">
                  <c:v>9.452</c:v>
                </c:pt>
                <c:pt idx="4727" formatCode="General">
                  <c:v>9.4540000000000006</c:v>
                </c:pt>
                <c:pt idx="4728" formatCode="General">
                  <c:v>9.4559999999999995</c:v>
                </c:pt>
                <c:pt idx="4729" formatCode="General">
                  <c:v>9.4580000000000002</c:v>
                </c:pt>
                <c:pt idx="4730" formatCode="General">
                  <c:v>9.4600000000000009</c:v>
                </c:pt>
                <c:pt idx="4731" formatCode="General">
                  <c:v>9.4619999999999997</c:v>
                </c:pt>
                <c:pt idx="4732" formatCode="General">
                  <c:v>9.4640000000000004</c:v>
                </c:pt>
                <c:pt idx="4733" formatCode="General">
                  <c:v>9.4659999999999993</c:v>
                </c:pt>
                <c:pt idx="4734" formatCode="General">
                  <c:v>9.468</c:v>
                </c:pt>
                <c:pt idx="4735" formatCode="General">
                  <c:v>9.4700000000000006</c:v>
                </c:pt>
                <c:pt idx="4736" formatCode="General">
                  <c:v>9.4719999999999995</c:v>
                </c:pt>
                <c:pt idx="4737" formatCode="General">
                  <c:v>9.4740000000000002</c:v>
                </c:pt>
                <c:pt idx="4738" formatCode="General">
                  <c:v>9.4760000000000009</c:v>
                </c:pt>
                <c:pt idx="4739" formatCode="General">
                  <c:v>9.4779999999999998</c:v>
                </c:pt>
                <c:pt idx="4740" formatCode="General">
                  <c:v>9.48</c:v>
                </c:pt>
                <c:pt idx="4741" formatCode="General">
                  <c:v>9.4819999999999993</c:v>
                </c:pt>
                <c:pt idx="4742" formatCode="General">
                  <c:v>9.484</c:v>
                </c:pt>
                <c:pt idx="4743" formatCode="General">
                  <c:v>9.4860000000000007</c:v>
                </c:pt>
                <c:pt idx="4744" formatCode="General">
                  <c:v>9.4879999999999995</c:v>
                </c:pt>
                <c:pt idx="4745" formatCode="General">
                  <c:v>9.49</c:v>
                </c:pt>
                <c:pt idx="4746" formatCode="General">
                  <c:v>9.4920000000000009</c:v>
                </c:pt>
                <c:pt idx="4747" formatCode="General">
                  <c:v>9.4939999999999998</c:v>
                </c:pt>
                <c:pt idx="4748" formatCode="General">
                  <c:v>9.4960000000000004</c:v>
                </c:pt>
                <c:pt idx="4749" formatCode="General">
                  <c:v>9.4979999999999993</c:v>
                </c:pt>
                <c:pt idx="4750" formatCode="General">
                  <c:v>9.5</c:v>
                </c:pt>
                <c:pt idx="4751" formatCode="General">
                  <c:v>9.5020000000000007</c:v>
                </c:pt>
                <c:pt idx="4752" formatCode="General">
                  <c:v>9.5039999999999996</c:v>
                </c:pt>
                <c:pt idx="4753" formatCode="General">
                  <c:v>9.5060000000000002</c:v>
                </c:pt>
                <c:pt idx="4754" formatCode="General">
                  <c:v>9.5079999999999991</c:v>
                </c:pt>
                <c:pt idx="4755" formatCode="General">
                  <c:v>9.51</c:v>
                </c:pt>
                <c:pt idx="4756" formatCode="General">
                  <c:v>9.5120000000000005</c:v>
                </c:pt>
                <c:pt idx="4757" formatCode="General">
                  <c:v>9.5139999999999993</c:v>
                </c:pt>
                <c:pt idx="4758" formatCode="General">
                  <c:v>9.516</c:v>
                </c:pt>
                <c:pt idx="4759" formatCode="General">
                  <c:v>9.5180000000000007</c:v>
                </c:pt>
                <c:pt idx="4760" formatCode="General">
                  <c:v>9.52</c:v>
                </c:pt>
                <c:pt idx="4761" formatCode="General">
                  <c:v>9.5220000000000002</c:v>
                </c:pt>
                <c:pt idx="4762" formatCode="General">
                  <c:v>9.5239999999999991</c:v>
                </c:pt>
                <c:pt idx="4763" formatCode="General">
                  <c:v>9.5259999999999998</c:v>
                </c:pt>
                <c:pt idx="4764" formatCode="General">
                  <c:v>9.5280000000000005</c:v>
                </c:pt>
                <c:pt idx="4765" formatCode="General">
                  <c:v>9.5299999999999994</c:v>
                </c:pt>
                <c:pt idx="4766" formatCode="General">
                  <c:v>9.532</c:v>
                </c:pt>
                <c:pt idx="4767" formatCode="General">
                  <c:v>9.5340000000000007</c:v>
                </c:pt>
                <c:pt idx="4768" formatCode="General">
                  <c:v>9.5359999999999996</c:v>
                </c:pt>
                <c:pt idx="4769" formatCode="General">
                  <c:v>9.5380000000000003</c:v>
                </c:pt>
                <c:pt idx="4770" formatCode="General">
                  <c:v>9.5399999999999991</c:v>
                </c:pt>
                <c:pt idx="4771" formatCode="General">
                  <c:v>9.5419999999999998</c:v>
                </c:pt>
                <c:pt idx="4772" formatCode="General">
                  <c:v>9.5440000000000005</c:v>
                </c:pt>
                <c:pt idx="4773" formatCode="General">
                  <c:v>9.5459999999999994</c:v>
                </c:pt>
                <c:pt idx="4774" formatCode="General">
                  <c:v>9.548</c:v>
                </c:pt>
                <c:pt idx="4775" formatCode="General">
                  <c:v>9.5500000000000007</c:v>
                </c:pt>
                <c:pt idx="4776" formatCode="General">
                  <c:v>9.5519999999999996</c:v>
                </c:pt>
                <c:pt idx="4777" formatCode="General">
                  <c:v>9.5540000000000003</c:v>
                </c:pt>
                <c:pt idx="4778" formatCode="General">
                  <c:v>9.5559999999999992</c:v>
                </c:pt>
                <c:pt idx="4779" formatCode="General">
                  <c:v>9.5579999999999998</c:v>
                </c:pt>
                <c:pt idx="4780" formatCode="General">
                  <c:v>9.56</c:v>
                </c:pt>
                <c:pt idx="4781" formatCode="General">
                  <c:v>9.5619999999999994</c:v>
                </c:pt>
                <c:pt idx="4782" formatCode="General">
                  <c:v>9.5640000000000001</c:v>
                </c:pt>
                <c:pt idx="4783" formatCode="General">
                  <c:v>9.5660000000000007</c:v>
                </c:pt>
                <c:pt idx="4784" formatCode="General">
                  <c:v>9.5679999999999996</c:v>
                </c:pt>
                <c:pt idx="4785" formatCode="General">
                  <c:v>9.57</c:v>
                </c:pt>
                <c:pt idx="4786" formatCode="General">
                  <c:v>9.5719999999999992</c:v>
                </c:pt>
                <c:pt idx="4787" formatCode="General">
                  <c:v>9.5739999999999998</c:v>
                </c:pt>
                <c:pt idx="4788" formatCode="General">
                  <c:v>9.5760000000000005</c:v>
                </c:pt>
                <c:pt idx="4789" formatCode="General">
                  <c:v>9.5779999999999994</c:v>
                </c:pt>
                <c:pt idx="4790" formatCode="General">
                  <c:v>9.58</c:v>
                </c:pt>
                <c:pt idx="4791" formatCode="General">
                  <c:v>9.5820000000000007</c:v>
                </c:pt>
                <c:pt idx="4792" formatCode="General">
                  <c:v>9.5839999999999996</c:v>
                </c:pt>
                <c:pt idx="4793" formatCode="General">
                  <c:v>9.5860000000000003</c:v>
                </c:pt>
                <c:pt idx="4794" formatCode="General">
                  <c:v>9.5879999999999992</c:v>
                </c:pt>
                <c:pt idx="4795" formatCode="General">
                  <c:v>9.59</c:v>
                </c:pt>
                <c:pt idx="4796" formatCode="General">
                  <c:v>9.5920000000000005</c:v>
                </c:pt>
                <c:pt idx="4797" formatCode="General">
                  <c:v>9.5939999999999994</c:v>
                </c:pt>
                <c:pt idx="4798" formatCode="General">
                  <c:v>9.5960000000000001</c:v>
                </c:pt>
                <c:pt idx="4799" formatCode="General">
                  <c:v>9.5980000000000008</c:v>
                </c:pt>
                <c:pt idx="4800" formatCode="General">
                  <c:v>9.6</c:v>
                </c:pt>
                <c:pt idx="4801" formatCode="General">
                  <c:v>9.6020000000000003</c:v>
                </c:pt>
                <c:pt idx="4802" formatCode="General">
                  <c:v>9.6039999999999992</c:v>
                </c:pt>
                <c:pt idx="4803" formatCode="General">
                  <c:v>9.6059999999999999</c:v>
                </c:pt>
                <c:pt idx="4804" formatCode="General">
                  <c:v>9.6080000000000005</c:v>
                </c:pt>
                <c:pt idx="4805" formatCode="General">
                  <c:v>9.61</c:v>
                </c:pt>
                <c:pt idx="4806" formatCode="General">
                  <c:v>9.6120000000000001</c:v>
                </c:pt>
                <c:pt idx="4807" formatCode="General">
                  <c:v>9.6140000000000008</c:v>
                </c:pt>
                <c:pt idx="4808" formatCode="General">
                  <c:v>9.6159999999999997</c:v>
                </c:pt>
                <c:pt idx="4809" formatCode="General">
                  <c:v>9.6180000000000003</c:v>
                </c:pt>
                <c:pt idx="4810" formatCode="General">
                  <c:v>9.6199999999999992</c:v>
                </c:pt>
                <c:pt idx="4811" formatCode="General">
                  <c:v>9.6219999999999999</c:v>
                </c:pt>
                <c:pt idx="4812" formatCode="General">
                  <c:v>9.6240000000000006</c:v>
                </c:pt>
                <c:pt idx="4813" formatCode="General">
                  <c:v>9.6259999999999994</c:v>
                </c:pt>
                <c:pt idx="4814" formatCode="General">
                  <c:v>9.6280000000000001</c:v>
                </c:pt>
                <c:pt idx="4815" formatCode="General">
                  <c:v>9.6300000000000008</c:v>
                </c:pt>
                <c:pt idx="4816" formatCode="General">
                  <c:v>9.6319999999999997</c:v>
                </c:pt>
                <c:pt idx="4817" formatCode="General">
                  <c:v>9.6340000000000003</c:v>
                </c:pt>
                <c:pt idx="4818" formatCode="General">
                  <c:v>9.6359999999999992</c:v>
                </c:pt>
                <c:pt idx="4819" formatCode="General">
                  <c:v>9.6379999999999999</c:v>
                </c:pt>
                <c:pt idx="4820" formatCode="General">
                  <c:v>9.64</c:v>
                </c:pt>
                <c:pt idx="4821" formatCode="General">
                  <c:v>9.6419999999999995</c:v>
                </c:pt>
                <c:pt idx="4822" formatCode="General">
                  <c:v>9.6440000000000001</c:v>
                </c:pt>
                <c:pt idx="4823" formatCode="General">
                  <c:v>9.6460000000000008</c:v>
                </c:pt>
                <c:pt idx="4824" formatCode="General">
                  <c:v>9.6479999999999997</c:v>
                </c:pt>
                <c:pt idx="4825" formatCode="General">
                  <c:v>9.65</c:v>
                </c:pt>
                <c:pt idx="4826" formatCode="General">
                  <c:v>9.6519999999999992</c:v>
                </c:pt>
                <c:pt idx="4827" formatCode="General">
                  <c:v>9.6539999999999999</c:v>
                </c:pt>
                <c:pt idx="4828" formatCode="General">
                  <c:v>9.6560000000000006</c:v>
                </c:pt>
                <c:pt idx="4829" formatCode="General">
                  <c:v>9.6579999999999995</c:v>
                </c:pt>
                <c:pt idx="4830" formatCode="General">
                  <c:v>9.66</c:v>
                </c:pt>
                <c:pt idx="4831" formatCode="General">
                  <c:v>9.6620000000000008</c:v>
                </c:pt>
                <c:pt idx="4832" formatCode="General">
                  <c:v>9.6639999999999997</c:v>
                </c:pt>
                <c:pt idx="4833" formatCode="General">
                  <c:v>9.6660000000000004</c:v>
                </c:pt>
                <c:pt idx="4834" formatCode="General">
                  <c:v>9.6679999999999993</c:v>
                </c:pt>
                <c:pt idx="4835" formatCode="General">
                  <c:v>9.67</c:v>
                </c:pt>
                <c:pt idx="4836" formatCode="General">
                  <c:v>9.6720000000000006</c:v>
                </c:pt>
                <c:pt idx="4837" formatCode="General">
                  <c:v>9.6739999999999995</c:v>
                </c:pt>
                <c:pt idx="4838" formatCode="General">
                  <c:v>9.6760000000000002</c:v>
                </c:pt>
                <c:pt idx="4839" formatCode="General">
                  <c:v>9.6780000000000008</c:v>
                </c:pt>
                <c:pt idx="4840" formatCode="General">
                  <c:v>9.68</c:v>
                </c:pt>
                <c:pt idx="4841" formatCode="General">
                  <c:v>9.6820000000000004</c:v>
                </c:pt>
                <c:pt idx="4842" formatCode="General">
                  <c:v>9.6839999999999993</c:v>
                </c:pt>
                <c:pt idx="4843" formatCode="General">
                  <c:v>9.6859999999999999</c:v>
                </c:pt>
                <c:pt idx="4844" formatCode="General">
                  <c:v>9.6880000000000006</c:v>
                </c:pt>
                <c:pt idx="4845" formatCode="General">
                  <c:v>9.69</c:v>
                </c:pt>
                <c:pt idx="4846" formatCode="General">
                  <c:v>9.6920000000000002</c:v>
                </c:pt>
                <c:pt idx="4847" formatCode="General">
                  <c:v>9.6940000000000008</c:v>
                </c:pt>
                <c:pt idx="4848" formatCode="General">
                  <c:v>9.6959999999999997</c:v>
                </c:pt>
                <c:pt idx="4849" formatCode="General">
                  <c:v>9.6980000000000004</c:v>
                </c:pt>
                <c:pt idx="4850" formatCode="General">
                  <c:v>9.6999999999999993</c:v>
                </c:pt>
                <c:pt idx="4851" formatCode="General">
                  <c:v>9.702</c:v>
                </c:pt>
                <c:pt idx="4852" formatCode="General">
                  <c:v>9.7040000000000006</c:v>
                </c:pt>
                <c:pt idx="4853" formatCode="General">
                  <c:v>9.7059999999999995</c:v>
                </c:pt>
                <c:pt idx="4854" formatCode="General">
                  <c:v>9.7080000000000002</c:v>
                </c:pt>
                <c:pt idx="4855" formatCode="General">
                  <c:v>9.7100000000000009</c:v>
                </c:pt>
                <c:pt idx="4856" formatCode="General">
                  <c:v>9.7119999999999997</c:v>
                </c:pt>
                <c:pt idx="4857" formatCode="General">
                  <c:v>9.7140000000000004</c:v>
                </c:pt>
                <c:pt idx="4858" formatCode="General">
                  <c:v>9.7159999999999993</c:v>
                </c:pt>
                <c:pt idx="4859" formatCode="General">
                  <c:v>9.718</c:v>
                </c:pt>
                <c:pt idx="4860" formatCode="General">
                  <c:v>9.7200000000000006</c:v>
                </c:pt>
                <c:pt idx="4861" formatCode="General">
                  <c:v>9.7219999999999995</c:v>
                </c:pt>
                <c:pt idx="4862" formatCode="General">
                  <c:v>9.7240000000000002</c:v>
                </c:pt>
                <c:pt idx="4863" formatCode="General">
                  <c:v>9.7260000000000009</c:v>
                </c:pt>
                <c:pt idx="4864" formatCode="General">
                  <c:v>9.7279999999999998</c:v>
                </c:pt>
                <c:pt idx="4865" formatCode="General">
                  <c:v>9.73</c:v>
                </c:pt>
                <c:pt idx="4866" formatCode="General">
                  <c:v>9.7319999999999993</c:v>
                </c:pt>
                <c:pt idx="4867" formatCode="General">
                  <c:v>9.734</c:v>
                </c:pt>
                <c:pt idx="4868" formatCode="General">
                  <c:v>9.7360000000000007</c:v>
                </c:pt>
                <c:pt idx="4869" formatCode="General">
                  <c:v>9.7379999999999995</c:v>
                </c:pt>
                <c:pt idx="4870" formatCode="General">
                  <c:v>9.74</c:v>
                </c:pt>
                <c:pt idx="4871" formatCode="General">
                  <c:v>9.7420000000000009</c:v>
                </c:pt>
                <c:pt idx="4872" formatCode="General">
                  <c:v>9.7439999999999998</c:v>
                </c:pt>
                <c:pt idx="4873" formatCode="General">
                  <c:v>9.7460000000000004</c:v>
                </c:pt>
                <c:pt idx="4874" formatCode="General">
                  <c:v>9.7479999999999993</c:v>
                </c:pt>
                <c:pt idx="4875" formatCode="General">
                  <c:v>9.75</c:v>
                </c:pt>
                <c:pt idx="4876" formatCode="General">
                  <c:v>9.7520000000000007</c:v>
                </c:pt>
                <c:pt idx="4877" formatCode="General">
                  <c:v>9.7539999999999996</c:v>
                </c:pt>
                <c:pt idx="4878" formatCode="General">
                  <c:v>9.7560000000000002</c:v>
                </c:pt>
                <c:pt idx="4879" formatCode="General">
                  <c:v>9.7579999999999991</c:v>
                </c:pt>
                <c:pt idx="4880" formatCode="General">
                  <c:v>9.76</c:v>
                </c:pt>
                <c:pt idx="4881" formatCode="General">
                  <c:v>9.7620000000000005</c:v>
                </c:pt>
                <c:pt idx="4882" formatCode="General">
                  <c:v>9.7639999999999993</c:v>
                </c:pt>
                <c:pt idx="4883" formatCode="General">
                  <c:v>9.766</c:v>
                </c:pt>
                <c:pt idx="4884" formatCode="General">
                  <c:v>9.7680000000000007</c:v>
                </c:pt>
                <c:pt idx="4885" formatCode="General">
                  <c:v>9.77</c:v>
                </c:pt>
                <c:pt idx="4886" formatCode="General">
                  <c:v>9.7720000000000002</c:v>
                </c:pt>
                <c:pt idx="4887" formatCode="General">
                  <c:v>9.7739999999999991</c:v>
                </c:pt>
                <c:pt idx="4888" formatCode="General">
                  <c:v>9.7759999999999998</c:v>
                </c:pt>
                <c:pt idx="4889" formatCode="General">
                  <c:v>9.7780000000000005</c:v>
                </c:pt>
                <c:pt idx="4890" formatCode="General">
                  <c:v>9.7799999999999994</c:v>
                </c:pt>
                <c:pt idx="4891" formatCode="General">
                  <c:v>9.782</c:v>
                </c:pt>
                <c:pt idx="4892" formatCode="General">
                  <c:v>9.7840000000000007</c:v>
                </c:pt>
                <c:pt idx="4893" formatCode="General">
                  <c:v>9.7859999999999996</c:v>
                </c:pt>
                <c:pt idx="4894" formatCode="General">
                  <c:v>9.7880000000000003</c:v>
                </c:pt>
                <c:pt idx="4895" formatCode="General">
                  <c:v>9.7899999999999991</c:v>
                </c:pt>
                <c:pt idx="4896" formatCode="General">
                  <c:v>9.7919999999999998</c:v>
                </c:pt>
                <c:pt idx="4897" formatCode="General">
                  <c:v>9.7940000000000005</c:v>
                </c:pt>
                <c:pt idx="4898" formatCode="General">
                  <c:v>9.7959999999999994</c:v>
                </c:pt>
                <c:pt idx="4899" formatCode="General">
                  <c:v>9.798</c:v>
                </c:pt>
                <c:pt idx="4900" formatCode="General">
                  <c:v>9.8000000000000007</c:v>
                </c:pt>
                <c:pt idx="4901" formatCode="General">
                  <c:v>9.8019999999999996</c:v>
                </c:pt>
                <c:pt idx="4902" formatCode="General">
                  <c:v>9.8040000000000003</c:v>
                </c:pt>
                <c:pt idx="4903" formatCode="General">
                  <c:v>9.8059999999999992</c:v>
                </c:pt>
                <c:pt idx="4904" formatCode="General">
                  <c:v>9.8079999999999998</c:v>
                </c:pt>
                <c:pt idx="4905" formatCode="General">
                  <c:v>9.81</c:v>
                </c:pt>
                <c:pt idx="4906" formatCode="General">
                  <c:v>9.8119999999999994</c:v>
                </c:pt>
                <c:pt idx="4907" formatCode="General">
                  <c:v>9.8140000000000001</c:v>
                </c:pt>
                <c:pt idx="4908" formatCode="General">
                  <c:v>9.8160000000000007</c:v>
                </c:pt>
                <c:pt idx="4909" formatCode="General">
                  <c:v>9.8179999999999996</c:v>
                </c:pt>
                <c:pt idx="4910" formatCode="General">
                  <c:v>9.82</c:v>
                </c:pt>
                <c:pt idx="4911" formatCode="General">
                  <c:v>9.8219999999999992</c:v>
                </c:pt>
                <c:pt idx="4912" formatCode="General">
                  <c:v>9.8239999999999998</c:v>
                </c:pt>
                <c:pt idx="4913" formatCode="General">
                  <c:v>9.8260000000000005</c:v>
                </c:pt>
                <c:pt idx="4914" formatCode="General">
                  <c:v>9.8279999999999994</c:v>
                </c:pt>
                <c:pt idx="4915" formatCode="General">
                  <c:v>9.83</c:v>
                </c:pt>
                <c:pt idx="4916" formatCode="General">
                  <c:v>9.8320000000000007</c:v>
                </c:pt>
                <c:pt idx="4917" formatCode="General">
                  <c:v>9.8339999999999996</c:v>
                </c:pt>
                <c:pt idx="4918" formatCode="General">
                  <c:v>9.8360000000000003</c:v>
                </c:pt>
                <c:pt idx="4919" formatCode="General">
                  <c:v>9.8379999999999992</c:v>
                </c:pt>
                <c:pt idx="4920" formatCode="General">
                  <c:v>9.84</c:v>
                </c:pt>
                <c:pt idx="4921" formatCode="General">
                  <c:v>9.8420000000000005</c:v>
                </c:pt>
                <c:pt idx="4922" formatCode="General">
                  <c:v>9.8439999999999994</c:v>
                </c:pt>
                <c:pt idx="4923" formatCode="General">
                  <c:v>9.8460000000000001</c:v>
                </c:pt>
                <c:pt idx="4924" formatCode="General">
                  <c:v>9.8480000000000008</c:v>
                </c:pt>
                <c:pt idx="4925" formatCode="General">
                  <c:v>9.85</c:v>
                </c:pt>
                <c:pt idx="4926" formatCode="General">
                  <c:v>9.8520000000000003</c:v>
                </c:pt>
                <c:pt idx="4927" formatCode="General">
                  <c:v>9.8539999999999992</c:v>
                </c:pt>
                <c:pt idx="4928" formatCode="General">
                  <c:v>9.8559999999999999</c:v>
                </c:pt>
                <c:pt idx="4929" formatCode="General">
                  <c:v>9.8580000000000005</c:v>
                </c:pt>
                <c:pt idx="4930" formatCode="General">
                  <c:v>9.86</c:v>
                </c:pt>
                <c:pt idx="4931" formatCode="General">
                  <c:v>9.8620000000000001</c:v>
                </c:pt>
                <c:pt idx="4932" formatCode="General">
                  <c:v>9.8640000000000008</c:v>
                </c:pt>
                <c:pt idx="4933" formatCode="General">
                  <c:v>9.8659999999999997</c:v>
                </c:pt>
                <c:pt idx="4934" formatCode="General">
                  <c:v>9.8680000000000003</c:v>
                </c:pt>
                <c:pt idx="4935" formatCode="General">
                  <c:v>9.8699999999999992</c:v>
                </c:pt>
                <c:pt idx="4936" formatCode="General">
                  <c:v>9.8719999999999999</c:v>
                </c:pt>
                <c:pt idx="4937" formatCode="General">
                  <c:v>9.8740000000000006</c:v>
                </c:pt>
                <c:pt idx="4938" formatCode="General">
                  <c:v>9.8759999999999994</c:v>
                </c:pt>
                <c:pt idx="4939" formatCode="General">
                  <c:v>9.8780000000000001</c:v>
                </c:pt>
                <c:pt idx="4940" formatCode="General">
                  <c:v>9.8800000000000008</c:v>
                </c:pt>
                <c:pt idx="4941" formatCode="General">
                  <c:v>9.8819999999999997</c:v>
                </c:pt>
                <c:pt idx="4942" formatCode="General">
                  <c:v>9.8840000000000003</c:v>
                </c:pt>
                <c:pt idx="4943" formatCode="General">
                  <c:v>9.8859999999999992</c:v>
                </c:pt>
                <c:pt idx="4944" formatCode="General">
                  <c:v>9.8879999999999999</c:v>
                </c:pt>
                <c:pt idx="4945" formatCode="General">
                  <c:v>9.89</c:v>
                </c:pt>
                <c:pt idx="4946" formatCode="General">
                  <c:v>9.8919999999999995</c:v>
                </c:pt>
                <c:pt idx="4947" formatCode="General">
                  <c:v>9.8940000000000001</c:v>
                </c:pt>
                <c:pt idx="4948" formatCode="General">
                  <c:v>9.8960000000000008</c:v>
                </c:pt>
                <c:pt idx="4949" formatCode="General">
                  <c:v>9.8979999999999997</c:v>
                </c:pt>
                <c:pt idx="4950" formatCode="General">
                  <c:v>9.9</c:v>
                </c:pt>
                <c:pt idx="4951" formatCode="General">
                  <c:v>9.9019999999999992</c:v>
                </c:pt>
                <c:pt idx="4952" formatCode="General">
                  <c:v>9.9039999999999999</c:v>
                </c:pt>
                <c:pt idx="4953" formatCode="General">
                  <c:v>9.9060000000000006</c:v>
                </c:pt>
                <c:pt idx="4954" formatCode="General">
                  <c:v>9.9079999999999995</c:v>
                </c:pt>
                <c:pt idx="4955" formatCode="General">
                  <c:v>9.91</c:v>
                </c:pt>
                <c:pt idx="4956" formatCode="General">
                  <c:v>9.9120000000000008</c:v>
                </c:pt>
                <c:pt idx="4957" formatCode="General">
                  <c:v>9.9139999999999997</c:v>
                </c:pt>
                <c:pt idx="4958" formatCode="General">
                  <c:v>9.9160000000000004</c:v>
                </c:pt>
                <c:pt idx="4959" formatCode="General">
                  <c:v>9.9179999999999993</c:v>
                </c:pt>
                <c:pt idx="4960" formatCode="General">
                  <c:v>9.92</c:v>
                </c:pt>
                <c:pt idx="4961" formatCode="General">
                  <c:v>9.9220000000000006</c:v>
                </c:pt>
                <c:pt idx="4962" formatCode="General">
                  <c:v>9.9239999999999995</c:v>
                </c:pt>
                <c:pt idx="4963" formatCode="General">
                  <c:v>9.9260000000000002</c:v>
                </c:pt>
                <c:pt idx="4964" formatCode="General">
                  <c:v>9.9280000000000008</c:v>
                </c:pt>
                <c:pt idx="4965" formatCode="General">
                  <c:v>9.93</c:v>
                </c:pt>
                <c:pt idx="4966" formatCode="General">
                  <c:v>9.9320000000000004</c:v>
                </c:pt>
                <c:pt idx="4967" formatCode="General">
                  <c:v>9.9339999999999993</c:v>
                </c:pt>
                <c:pt idx="4968" formatCode="General">
                  <c:v>9.9359999999999999</c:v>
                </c:pt>
                <c:pt idx="4969" formatCode="General">
                  <c:v>9.9380000000000006</c:v>
                </c:pt>
                <c:pt idx="4970" formatCode="General">
                  <c:v>9.94</c:v>
                </c:pt>
                <c:pt idx="4971" formatCode="General">
                  <c:v>9.9420000000000002</c:v>
                </c:pt>
                <c:pt idx="4972" formatCode="General">
                  <c:v>9.9440000000000008</c:v>
                </c:pt>
                <c:pt idx="4973" formatCode="General">
                  <c:v>9.9459999999999997</c:v>
                </c:pt>
                <c:pt idx="4974" formatCode="General">
                  <c:v>9.9480000000000004</c:v>
                </c:pt>
                <c:pt idx="4975" formatCode="General">
                  <c:v>9.9499999999999993</c:v>
                </c:pt>
                <c:pt idx="4976" formatCode="General">
                  <c:v>9.952</c:v>
                </c:pt>
                <c:pt idx="4977" formatCode="General">
                  <c:v>9.9540000000000006</c:v>
                </c:pt>
                <c:pt idx="4978" formatCode="General">
                  <c:v>9.9559999999999995</c:v>
                </c:pt>
                <c:pt idx="4979" formatCode="General">
                  <c:v>9.9580000000000002</c:v>
                </c:pt>
                <c:pt idx="4980" formatCode="General">
                  <c:v>9.9600000000000009</c:v>
                </c:pt>
                <c:pt idx="4981" formatCode="General">
                  <c:v>9.9619999999999997</c:v>
                </c:pt>
                <c:pt idx="4982" formatCode="General">
                  <c:v>9.9640000000000004</c:v>
                </c:pt>
                <c:pt idx="4983" formatCode="General">
                  <c:v>9.9659999999999993</c:v>
                </c:pt>
                <c:pt idx="4984" formatCode="General">
                  <c:v>9.968</c:v>
                </c:pt>
                <c:pt idx="4985" formatCode="General">
                  <c:v>9.9700000000000006</c:v>
                </c:pt>
                <c:pt idx="4986" formatCode="General">
                  <c:v>9.9719999999999995</c:v>
                </c:pt>
                <c:pt idx="4987" formatCode="General">
                  <c:v>9.9740000000000002</c:v>
                </c:pt>
                <c:pt idx="4988" formatCode="General">
                  <c:v>9.9760000000000009</c:v>
                </c:pt>
                <c:pt idx="4989" formatCode="General">
                  <c:v>9.9779999999999998</c:v>
                </c:pt>
                <c:pt idx="4990" formatCode="General">
                  <c:v>9.98</c:v>
                </c:pt>
                <c:pt idx="4991" formatCode="General">
                  <c:v>9.9819999999999993</c:v>
                </c:pt>
                <c:pt idx="4992" formatCode="General">
                  <c:v>9.984</c:v>
                </c:pt>
                <c:pt idx="4993" formatCode="General">
                  <c:v>9.9860000000000007</c:v>
                </c:pt>
                <c:pt idx="4994" formatCode="General">
                  <c:v>9.9879999999999995</c:v>
                </c:pt>
                <c:pt idx="4995" formatCode="General">
                  <c:v>9.99</c:v>
                </c:pt>
                <c:pt idx="4996" formatCode="General">
                  <c:v>9.9920000000000009</c:v>
                </c:pt>
                <c:pt idx="4997" formatCode="General">
                  <c:v>9.9939999999999998</c:v>
                </c:pt>
                <c:pt idx="4998" formatCode="General">
                  <c:v>9.9960000000000004</c:v>
                </c:pt>
                <c:pt idx="4999" formatCode="General">
                  <c:v>9.9979999999999993</c:v>
                </c:pt>
                <c:pt idx="5000" formatCode="General">
                  <c:v>10</c:v>
                </c:pt>
                <c:pt idx="5001" formatCode="General">
                  <c:v>10.002000000000001</c:v>
                </c:pt>
                <c:pt idx="5002" formatCode="General">
                  <c:v>10.004</c:v>
                </c:pt>
                <c:pt idx="5003" formatCode="General">
                  <c:v>10.006</c:v>
                </c:pt>
                <c:pt idx="5004" formatCode="General">
                  <c:v>10.007999999999999</c:v>
                </c:pt>
                <c:pt idx="5005" formatCode="General">
                  <c:v>10.01</c:v>
                </c:pt>
                <c:pt idx="5006" formatCode="General">
                  <c:v>10.012</c:v>
                </c:pt>
                <c:pt idx="5007" formatCode="General">
                  <c:v>10.013999999999999</c:v>
                </c:pt>
                <c:pt idx="5008" formatCode="General">
                  <c:v>10.016</c:v>
                </c:pt>
                <c:pt idx="5009" formatCode="General">
                  <c:v>10.018000000000001</c:v>
                </c:pt>
                <c:pt idx="5010" formatCode="General">
                  <c:v>10.02</c:v>
                </c:pt>
                <c:pt idx="5011" formatCode="General">
                  <c:v>10.022</c:v>
                </c:pt>
                <c:pt idx="5012" formatCode="General">
                  <c:v>10.023999999999999</c:v>
                </c:pt>
                <c:pt idx="5013" formatCode="General">
                  <c:v>10.026</c:v>
                </c:pt>
                <c:pt idx="5014" formatCode="General">
                  <c:v>10.028</c:v>
                </c:pt>
                <c:pt idx="5015" formatCode="General">
                  <c:v>10.029999999999999</c:v>
                </c:pt>
                <c:pt idx="5016" formatCode="General">
                  <c:v>10.032</c:v>
                </c:pt>
                <c:pt idx="5017" formatCode="General">
                  <c:v>10.034000000000001</c:v>
                </c:pt>
                <c:pt idx="5018" formatCode="General">
                  <c:v>10.036</c:v>
                </c:pt>
                <c:pt idx="5019" formatCode="General">
                  <c:v>10.038</c:v>
                </c:pt>
                <c:pt idx="5020" formatCode="General">
                  <c:v>10.039999999999999</c:v>
                </c:pt>
                <c:pt idx="5021" formatCode="General">
                  <c:v>10.042</c:v>
                </c:pt>
                <c:pt idx="5022" formatCode="General">
                  <c:v>10.044</c:v>
                </c:pt>
                <c:pt idx="5023" formatCode="General">
                  <c:v>10.045999999999999</c:v>
                </c:pt>
                <c:pt idx="5024" formatCode="General">
                  <c:v>10.048</c:v>
                </c:pt>
                <c:pt idx="5025" formatCode="General">
                  <c:v>10.050000000000001</c:v>
                </c:pt>
                <c:pt idx="5026" formatCode="General">
                  <c:v>10.052</c:v>
                </c:pt>
                <c:pt idx="5027" formatCode="General">
                  <c:v>10.054</c:v>
                </c:pt>
                <c:pt idx="5028" formatCode="General">
                  <c:v>10.055999999999999</c:v>
                </c:pt>
                <c:pt idx="5029" formatCode="General">
                  <c:v>10.058</c:v>
                </c:pt>
                <c:pt idx="5030" formatCode="General">
                  <c:v>10.06</c:v>
                </c:pt>
                <c:pt idx="5031" formatCode="General">
                  <c:v>10.061999999999999</c:v>
                </c:pt>
                <c:pt idx="5032" formatCode="General">
                  <c:v>10.064</c:v>
                </c:pt>
                <c:pt idx="5033" formatCode="General">
                  <c:v>10.066000000000001</c:v>
                </c:pt>
                <c:pt idx="5034" formatCode="General">
                  <c:v>10.068</c:v>
                </c:pt>
                <c:pt idx="5035" formatCode="General">
                  <c:v>10.07</c:v>
                </c:pt>
                <c:pt idx="5036" formatCode="General">
                  <c:v>10.071999999999999</c:v>
                </c:pt>
                <c:pt idx="5037" formatCode="General">
                  <c:v>10.074</c:v>
                </c:pt>
                <c:pt idx="5038" formatCode="General">
                  <c:v>10.076000000000001</c:v>
                </c:pt>
                <c:pt idx="5039" formatCode="General">
                  <c:v>10.077999999999999</c:v>
                </c:pt>
                <c:pt idx="5040" formatCode="General">
                  <c:v>10.08</c:v>
                </c:pt>
                <c:pt idx="5041" formatCode="General">
                  <c:v>10.082000000000001</c:v>
                </c:pt>
                <c:pt idx="5042" formatCode="General">
                  <c:v>10.084</c:v>
                </c:pt>
                <c:pt idx="5043" formatCode="General">
                  <c:v>10.086</c:v>
                </c:pt>
                <c:pt idx="5044" formatCode="General">
                  <c:v>10.087999999999999</c:v>
                </c:pt>
                <c:pt idx="5045" formatCode="General">
                  <c:v>10.09</c:v>
                </c:pt>
                <c:pt idx="5046" formatCode="General">
                  <c:v>10.092000000000001</c:v>
                </c:pt>
                <c:pt idx="5047" formatCode="General">
                  <c:v>10.093999999999999</c:v>
                </c:pt>
                <c:pt idx="5048" formatCode="General">
                  <c:v>10.096</c:v>
                </c:pt>
                <c:pt idx="5049" formatCode="General">
                  <c:v>10.098000000000001</c:v>
                </c:pt>
                <c:pt idx="5050" formatCode="General">
                  <c:v>10.1</c:v>
                </c:pt>
                <c:pt idx="5051" formatCode="General">
                  <c:v>10.102</c:v>
                </c:pt>
                <c:pt idx="5052" formatCode="General">
                  <c:v>10.103999999999999</c:v>
                </c:pt>
                <c:pt idx="5053" formatCode="General">
                  <c:v>10.106</c:v>
                </c:pt>
                <c:pt idx="5054" formatCode="General">
                  <c:v>10.108000000000001</c:v>
                </c:pt>
                <c:pt idx="5055" formatCode="General">
                  <c:v>10.11</c:v>
                </c:pt>
                <c:pt idx="5056" formatCode="General">
                  <c:v>10.112</c:v>
                </c:pt>
                <c:pt idx="5057" formatCode="General">
                  <c:v>10.114000000000001</c:v>
                </c:pt>
                <c:pt idx="5058" formatCode="General">
                  <c:v>10.116</c:v>
                </c:pt>
                <c:pt idx="5059" formatCode="General">
                  <c:v>10.118</c:v>
                </c:pt>
                <c:pt idx="5060" formatCode="General">
                  <c:v>10.119999999999999</c:v>
                </c:pt>
                <c:pt idx="5061" formatCode="General">
                  <c:v>10.122</c:v>
                </c:pt>
                <c:pt idx="5062" formatCode="General">
                  <c:v>10.124000000000001</c:v>
                </c:pt>
                <c:pt idx="5063" formatCode="General">
                  <c:v>10.125999999999999</c:v>
                </c:pt>
                <c:pt idx="5064" formatCode="General">
                  <c:v>10.128</c:v>
                </c:pt>
                <c:pt idx="5065" formatCode="General">
                  <c:v>10.130000000000001</c:v>
                </c:pt>
                <c:pt idx="5066" formatCode="General">
                  <c:v>10.132</c:v>
                </c:pt>
                <c:pt idx="5067" formatCode="General">
                  <c:v>10.134</c:v>
                </c:pt>
                <c:pt idx="5068" formatCode="General">
                  <c:v>10.135999999999999</c:v>
                </c:pt>
                <c:pt idx="5069" formatCode="General">
                  <c:v>10.138</c:v>
                </c:pt>
                <c:pt idx="5070" formatCode="General">
                  <c:v>10.14</c:v>
                </c:pt>
                <c:pt idx="5071" formatCode="General">
                  <c:v>10.141999999999999</c:v>
                </c:pt>
                <c:pt idx="5072" formatCode="General">
                  <c:v>10.144</c:v>
                </c:pt>
                <c:pt idx="5073" formatCode="General">
                  <c:v>10.146000000000001</c:v>
                </c:pt>
                <c:pt idx="5074" formatCode="General">
                  <c:v>10.148</c:v>
                </c:pt>
                <c:pt idx="5075" formatCode="General">
                  <c:v>10.15</c:v>
                </c:pt>
                <c:pt idx="5076" formatCode="General">
                  <c:v>10.151999999999999</c:v>
                </c:pt>
                <c:pt idx="5077" formatCode="General">
                  <c:v>10.154</c:v>
                </c:pt>
                <c:pt idx="5078" formatCode="General">
                  <c:v>10.156000000000001</c:v>
                </c:pt>
                <c:pt idx="5079" formatCode="General">
                  <c:v>10.157999999999999</c:v>
                </c:pt>
                <c:pt idx="5080" formatCode="General">
                  <c:v>10.16</c:v>
                </c:pt>
                <c:pt idx="5081" formatCode="General">
                  <c:v>10.162000000000001</c:v>
                </c:pt>
                <c:pt idx="5082" formatCode="General">
                  <c:v>10.164</c:v>
                </c:pt>
                <c:pt idx="5083" formatCode="General">
                  <c:v>10.166</c:v>
                </c:pt>
                <c:pt idx="5084" formatCode="General">
                  <c:v>10.167999999999999</c:v>
                </c:pt>
                <c:pt idx="5085" formatCode="General">
                  <c:v>10.17</c:v>
                </c:pt>
                <c:pt idx="5086" formatCode="General">
                  <c:v>10.172000000000001</c:v>
                </c:pt>
                <c:pt idx="5087" formatCode="General">
                  <c:v>10.173999999999999</c:v>
                </c:pt>
                <c:pt idx="5088" formatCode="General">
                  <c:v>10.176</c:v>
                </c:pt>
                <c:pt idx="5089" formatCode="General">
                  <c:v>10.178000000000001</c:v>
                </c:pt>
                <c:pt idx="5090" formatCode="General">
                  <c:v>10.18</c:v>
                </c:pt>
                <c:pt idx="5091" formatCode="General">
                  <c:v>10.182</c:v>
                </c:pt>
                <c:pt idx="5092" formatCode="General">
                  <c:v>10.183999999999999</c:v>
                </c:pt>
                <c:pt idx="5093" formatCode="General">
                  <c:v>10.186</c:v>
                </c:pt>
                <c:pt idx="5094" formatCode="General">
                  <c:v>10.188000000000001</c:v>
                </c:pt>
                <c:pt idx="5095" formatCode="General">
                  <c:v>10.19</c:v>
                </c:pt>
                <c:pt idx="5096" formatCode="General">
                  <c:v>10.192</c:v>
                </c:pt>
                <c:pt idx="5097" formatCode="General">
                  <c:v>10.194000000000001</c:v>
                </c:pt>
                <c:pt idx="5098" formatCode="General">
                  <c:v>10.196</c:v>
                </c:pt>
                <c:pt idx="5099" formatCode="General">
                  <c:v>10.198</c:v>
                </c:pt>
                <c:pt idx="5100" formatCode="General">
                  <c:v>10.199999999999999</c:v>
                </c:pt>
                <c:pt idx="5101" formatCode="General">
                  <c:v>10.202</c:v>
                </c:pt>
                <c:pt idx="5102" formatCode="General">
                  <c:v>10.204000000000001</c:v>
                </c:pt>
                <c:pt idx="5103" formatCode="General">
                  <c:v>10.206</c:v>
                </c:pt>
                <c:pt idx="5104" formatCode="General">
                  <c:v>10.208</c:v>
                </c:pt>
                <c:pt idx="5105" formatCode="General">
                  <c:v>10.210000000000001</c:v>
                </c:pt>
                <c:pt idx="5106" formatCode="General">
                  <c:v>10.212</c:v>
                </c:pt>
                <c:pt idx="5107" formatCode="General">
                  <c:v>10.214</c:v>
                </c:pt>
                <c:pt idx="5108" formatCode="General">
                  <c:v>10.215999999999999</c:v>
                </c:pt>
                <c:pt idx="5109" formatCode="General">
                  <c:v>10.218</c:v>
                </c:pt>
                <c:pt idx="5110" formatCode="General">
                  <c:v>10.220000000000001</c:v>
                </c:pt>
                <c:pt idx="5111" formatCode="General">
                  <c:v>10.222</c:v>
                </c:pt>
                <c:pt idx="5112" formatCode="General">
                  <c:v>10.224</c:v>
                </c:pt>
                <c:pt idx="5113" formatCode="General">
                  <c:v>10.226000000000001</c:v>
                </c:pt>
                <c:pt idx="5114" formatCode="General">
                  <c:v>10.228</c:v>
                </c:pt>
                <c:pt idx="5115" formatCode="General">
                  <c:v>10.23</c:v>
                </c:pt>
                <c:pt idx="5116" formatCode="General">
                  <c:v>10.231999999999999</c:v>
                </c:pt>
                <c:pt idx="5117" formatCode="General">
                  <c:v>10.234</c:v>
                </c:pt>
                <c:pt idx="5118" formatCode="General">
                  <c:v>10.236000000000001</c:v>
                </c:pt>
                <c:pt idx="5119" formatCode="General">
                  <c:v>10.238</c:v>
                </c:pt>
                <c:pt idx="5120" formatCode="General">
                  <c:v>10.24</c:v>
                </c:pt>
                <c:pt idx="5121" formatCode="General">
                  <c:v>10.242000000000001</c:v>
                </c:pt>
                <c:pt idx="5122" formatCode="General">
                  <c:v>10.244</c:v>
                </c:pt>
                <c:pt idx="5123" formatCode="General">
                  <c:v>10.246</c:v>
                </c:pt>
                <c:pt idx="5124" formatCode="General">
                  <c:v>10.247999999999999</c:v>
                </c:pt>
                <c:pt idx="5125" formatCode="General">
                  <c:v>10.25</c:v>
                </c:pt>
                <c:pt idx="5126" formatCode="General">
                  <c:v>10.252000000000001</c:v>
                </c:pt>
                <c:pt idx="5127" formatCode="General">
                  <c:v>10.254</c:v>
                </c:pt>
                <c:pt idx="5128" formatCode="General">
                  <c:v>10.256</c:v>
                </c:pt>
                <c:pt idx="5129" formatCode="General">
                  <c:v>10.257999999999999</c:v>
                </c:pt>
                <c:pt idx="5130" formatCode="General">
                  <c:v>10.26</c:v>
                </c:pt>
                <c:pt idx="5131" formatCode="General">
                  <c:v>10.262</c:v>
                </c:pt>
                <c:pt idx="5132" formatCode="General">
                  <c:v>10.263999999999999</c:v>
                </c:pt>
                <c:pt idx="5133" formatCode="General">
                  <c:v>10.266</c:v>
                </c:pt>
                <c:pt idx="5134" formatCode="General">
                  <c:v>10.268000000000001</c:v>
                </c:pt>
                <c:pt idx="5135" formatCode="General">
                  <c:v>10.27</c:v>
                </c:pt>
                <c:pt idx="5136" formatCode="General">
                  <c:v>10.272</c:v>
                </c:pt>
                <c:pt idx="5137" formatCode="General">
                  <c:v>10.273999999999999</c:v>
                </c:pt>
                <c:pt idx="5138" formatCode="General">
                  <c:v>10.276</c:v>
                </c:pt>
                <c:pt idx="5139" formatCode="General">
                  <c:v>10.278</c:v>
                </c:pt>
                <c:pt idx="5140" formatCode="General">
                  <c:v>10.28</c:v>
                </c:pt>
                <c:pt idx="5141" formatCode="General">
                  <c:v>10.282</c:v>
                </c:pt>
                <c:pt idx="5142" formatCode="General">
                  <c:v>10.284000000000001</c:v>
                </c:pt>
                <c:pt idx="5143" formatCode="General">
                  <c:v>10.286</c:v>
                </c:pt>
                <c:pt idx="5144" formatCode="General">
                  <c:v>10.288</c:v>
                </c:pt>
                <c:pt idx="5145" formatCode="General">
                  <c:v>10.29</c:v>
                </c:pt>
                <c:pt idx="5146" formatCode="General">
                  <c:v>10.292</c:v>
                </c:pt>
                <c:pt idx="5147" formatCode="General">
                  <c:v>10.294</c:v>
                </c:pt>
                <c:pt idx="5148" formatCode="General">
                  <c:v>10.295999999999999</c:v>
                </c:pt>
                <c:pt idx="5149" formatCode="General">
                  <c:v>10.298</c:v>
                </c:pt>
                <c:pt idx="5150" formatCode="General">
                  <c:v>10.3</c:v>
                </c:pt>
                <c:pt idx="5151" formatCode="General">
                  <c:v>10.302</c:v>
                </c:pt>
                <c:pt idx="5152" formatCode="General">
                  <c:v>10.304</c:v>
                </c:pt>
                <c:pt idx="5153" formatCode="General">
                  <c:v>10.305999999999999</c:v>
                </c:pt>
                <c:pt idx="5154" formatCode="General">
                  <c:v>10.308</c:v>
                </c:pt>
                <c:pt idx="5155" formatCode="General">
                  <c:v>10.31</c:v>
                </c:pt>
                <c:pt idx="5156" formatCode="General">
                  <c:v>10.311999999999999</c:v>
                </c:pt>
                <c:pt idx="5157" formatCode="General">
                  <c:v>10.314</c:v>
                </c:pt>
                <c:pt idx="5158" formatCode="General">
                  <c:v>10.316000000000001</c:v>
                </c:pt>
                <c:pt idx="5159" formatCode="General">
                  <c:v>10.318</c:v>
                </c:pt>
                <c:pt idx="5160" formatCode="General">
                  <c:v>10.32</c:v>
                </c:pt>
                <c:pt idx="5161" formatCode="General">
                  <c:v>10.321999999999999</c:v>
                </c:pt>
                <c:pt idx="5162" formatCode="General">
                  <c:v>10.324</c:v>
                </c:pt>
                <c:pt idx="5163" formatCode="General">
                  <c:v>10.326000000000001</c:v>
                </c:pt>
                <c:pt idx="5164" formatCode="General">
                  <c:v>10.327999999999999</c:v>
                </c:pt>
                <c:pt idx="5165" formatCode="General">
                  <c:v>10.33</c:v>
                </c:pt>
                <c:pt idx="5166" formatCode="General">
                  <c:v>10.332000000000001</c:v>
                </c:pt>
                <c:pt idx="5167" formatCode="General">
                  <c:v>10.334</c:v>
                </c:pt>
                <c:pt idx="5168" formatCode="General">
                  <c:v>10.336</c:v>
                </c:pt>
                <c:pt idx="5169" formatCode="General">
                  <c:v>10.337999999999999</c:v>
                </c:pt>
                <c:pt idx="5170" formatCode="General">
                  <c:v>10.34</c:v>
                </c:pt>
                <c:pt idx="5171" formatCode="General">
                  <c:v>10.342000000000001</c:v>
                </c:pt>
                <c:pt idx="5172" formatCode="General">
                  <c:v>10.343999999999999</c:v>
                </c:pt>
                <c:pt idx="5173" formatCode="General">
                  <c:v>10.346</c:v>
                </c:pt>
                <c:pt idx="5174" formatCode="General">
                  <c:v>10.348000000000001</c:v>
                </c:pt>
                <c:pt idx="5175" formatCode="General">
                  <c:v>10.35</c:v>
                </c:pt>
                <c:pt idx="5176" formatCode="General">
                  <c:v>10.352</c:v>
                </c:pt>
                <c:pt idx="5177" formatCode="General">
                  <c:v>10.353999999999999</c:v>
                </c:pt>
                <c:pt idx="5178" formatCode="General">
                  <c:v>10.356</c:v>
                </c:pt>
                <c:pt idx="5179" formatCode="General">
                  <c:v>10.358000000000001</c:v>
                </c:pt>
                <c:pt idx="5180" formatCode="General">
                  <c:v>10.36</c:v>
                </c:pt>
                <c:pt idx="5181" formatCode="General">
                  <c:v>10.362</c:v>
                </c:pt>
                <c:pt idx="5182" formatCode="General">
                  <c:v>10.364000000000001</c:v>
                </c:pt>
                <c:pt idx="5183" formatCode="General">
                  <c:v>10.366</c:v>
                </c:pt>
                <c:pt idx="5184" formatCode="General">
                  <c:v>10.368</c:v>
                </c:pt>
                <c:pt idx="5185" formatCode="General">
                  <c:v>10.37</c:v>
                </c:pt>
                <c:pt idx="5186" formatCode="General">
                  <c:v>10.372</c:v>
                </c:pt>
                <c:pt idx="5187" formatCode="General">
                  <c:v>10.374000000000001</c:v>
                </c:pt>
                <c:pt idx="5188" formatCode="General">
                  <c:v>10.375999999999999</c:v>
                </c:pt>
                <c:pt idx="5189" formatCode="General">
                  <c:v>10.378</c:v>
                </c:pt>
                <c:pt idx="5190" formatCode="General">
                  <c:v>10.38</c:v>
                </c:pt>
                <c:pt idx="5191" formatCode="General">
                  <c:v>10.382</c:v>
                </c:pt>
                <c:pt idx="5192" formatCode="General">
                  <c:v>10.384</c:v>
                </c:pt>
                <c:pt idx="5193" formatCode="General">
                  <c:v>10.385999999999999</c:v>
                </c:pt>
                <c:pt idx="5194" formatCode="General">
                  <c:v>10.388</c:v>
                </c:pt>
                <c:pt idx="5195" formatCode="General">
                  <c:v>10.39</c:v>
                </c:pt>
                <c:pt idx="5196" formatCode="General">
                  <c:v>10.391999999999999</c:v>
                </c:pt>
                <c:pt idx="5197" formatCode="General">
                  <c:v>10.394</c:v>
                </c:pt>
                <c:pt idx="5198" formatCode="General">
                  <c:v>10.396000000000001</c:v>
                </c:pt>
                <c:pt idx="5199" formatCode="General">
                  <c:v>10.398</c:v>
                </c:pt>
                <c:pt idx="5200" formatCode="General">
                  <c:v>10.4</c:v>
                </c:pt>
                <c:pt idx="5201" formatCode="General">
                  <c:v>10.401999999999999</c:v>
                </c:pt>
                <c:pt idx="5202" formatCode="General">
                  <c:v>10.404</c:v>
                </c:pt>
                <c:pt idx="5203" formatCode="General">
                  <c:v>10.406000000000001</c:v>
                </c:pt>
                <c:pt idx="5204" formatCode="General">
                  <c:v>10.407999999999999</c:v>
                </c:pt>
                <c:pt idx="5205" formatCode="General">
                  <c:v>10.41</c:v>
                </c:pt>
                <c:pt idx="5206" formatCode="General">
                  <c:v>10.412000000000001</c:v>
                </c:pt>
                <c:pt idx="5207" formatCode="General">
                  <c:v>10.414</c:v>
                </c:pt>
                <c:pt idx="5208" formatCode="General">
                  <c:v>10.416</c:v>
                </c:pt>
                <c:pt idx="5209" formatCode="General">
                  <c:v>10.417999999999999</c:v>
                </c:pt>
                <c:pt idx="5210" formatCode="General">
                  <c:v>10.42</c:v>
                </c:pt>
                <c:pt idx="5211" formatCode="General">
                  <c:v>10.422000000000001</c:v>
                </c:pt>
                <c:pt idx="5212" formatCode="General">
                  <c:v>10.423999999999999</c:v>
                </c:pt>
                <c:pt idx="5213" formatCode="General">
                  <c:v>10.426</c:v>
                </c:pt>
                <c:pt idx="5214" formatCode="General">
                  <c:v>10.428000000000001</c:v>
                </c:pt>
                <c:pt idx="5215" formatCode="General">
                  <c:v>10.43</c:v>
                </c:pt>
                <c:pt idx="5216" formatCode="General">
                  <c:v>10.432</c:v>
                </c:pt>
                <c:pt idx="5217" formatCode="General">
                  <c:v>10.433999999999999</c:v>
                </c:pt>
                <c:pt idx="5218" formatCode="General">
                  <c:v>10.436</c:v>
                </c:pt>
                <c:pt idx="5219" formatCode="General">
                  <c:v>10.438000000000001</c:v>
                </c:pt>
                <c:pt idx="5220" formatCode="General">
                  <c:v>10.44</c:v>
                </c:pt>
                <c:pt idx="5221" formatCode="General">
                  <c:v>10.442</c:v>
                </c:pt>
                <c:pt idx="5222" formatCode="General">
                  <c:v>10.444000000000001</c:v>
                </c:pt>
                <c:pt idx="5223" formatCode="General">
                  <c:v>10.446</c:v>
                </c:pt>
                <c:pt idx="5224" formatCode="General">
                  <c:v>10.448</c:v>
                </c:pt>
                <c:pt idx="5225" formatCode="General">
                  <c:v>10.45</c:v>
                </c:pt>
                <c:pt idx="5226" formatCode="General">
                  <c:v>10.452</c:v>
                </c:pt>
                <c:pt idx="5227" formatCode="General">
                  <c:v>10.454000000000001</c:v>
                </c:pt>
                <c:pt idx="5228" formatCode="General">
                  <c:v>10.456</c:v>
                </c:pt>
                <c:pt idx="5229" formatCode="General">
                  <c:v>10.458</c:v>
                </c:pt>
                <c:pt idx="5230" formatCode="General">
                  <c:v>10.46</c:v>
                </c:pt>
                <c:pt idx="5231" formatCode="General">
                  <c:v>10.462</c:v>
                </c:pt>
                <c:pt idx="5232" formatCode="General">
                  <c:v>10.464</c:v>
                </c:pt>
                <c:pt idx="5233" formatCode="General">
                  <c:v>10.465999999999999</c:v>
                </c:pt>
                <c:pt idx="5234" formatCode="General">
                  <c:v>10.468</c:v>
                </c:pt>
                <c:pt idx="5235" formatCode="General">
                  <c:v>10.47</c:v>
                </c:pt>
                <c:pt idx="5236" formatCode="General">
                  <c:v>10.472</c:v>
                </c:pt>
                <c:pt idx="5237" formatCode="General">
                  <c:v>10.474</c:v>
                </c:pt>
                <c:pt idx="5238" formatCode="General">
                  <c:v>10.476000000000001</c:v>
                </c:pt>
                <c:pt idx="5239" formatCode="General">
                  <c:v>10.478</c:v>
                </c:pt>
                <c:pt idx="5240" formatCode="General">
                  <c:v>10.48</c:v>
                </c:pt>
                <c:pt idx="5241" formatCode="General">
                  <c:v>10.481999999999999</c:v>
                </c:pt>
                <c:pt idx="5242" formatCode="General">
                  <c:v>10.484</c:v>
                </c:pt>
                <c:pt idx="5243" formatCode="General">
                  <c:v>10.486000000000001</c:v>
                </c:pt>
                <c:pt idx="5244" formatCode="General">
                  <c:v>10.488</c:v>
                </c:pt>
                <c:pt idx="5245" formatCode="General">
                  <c:v>10.49</c:v>
                </c:pt>
                <c:pt idx="5246" formatCode="General">
                  <c:v>10.492000000000001</c:v>
                </c:pt>
                <c:pt idx="5247" formatCode="General">
                  <c:v>10.494</c:v>
                </c:pt>
                <c:pt idx="5248" formatCode="General">
                  <c:v>10.496</c:v>
                </c:pt>
                <c:pt idx="5249" formatCode="General">
                  <c:v>10.497999999999999</c:v>
                </c:pt>
                <c:pt idx="5250" formatCode="General">
                  <c:v>10.5</c:v>
                </c:pt>
                <c:pt idx="5251" formatCode="General">
                  <c:v>10.502000000000001</c:v>
                </c:pt>
                <c:pt idx="5252" formatCode="General">
                  <c:v>10.504</c:v>
                </c:pt>
                <c:pt idx="5253" formatCode="General">
                  <c:v>10.506</c:v>
                </c:pt>
                <c:pt idx="5254" formatCode="General">
                  <c:v>10.507999999999999</c:v>
                </c:pt>
                <c:pt idx="5255" formatCode="General">
                  <c:v>10.51</c:v>
                </c:pt>
                <c:pt idx="5256" formatCode="General">
                  <c:v>10.512</c:v>
                </c:pt>
                <c:pt idx="5257" formatCode="General">
                  <c:v>10.513999999999999</c:v>
                </c:pt>
                <c:pt idx="5258" formatCode="General">
                  <c:v>10.516</c:v>
                </c:pt>
                <c:pt idx="5259" formatCode="General">
                  <c:v>10.518000000000001</c:v>
                </c:pt>
                <c:pt idx="5260" formatCode="General">
                  <c:v>10.52</c:v>
                </c:pt>
                <c:pt idx="5261" formatCode="General">
                  <c:v>10.522</c:v>
                </c:pt>
                <c:pt idx="5262" formatCode="General">
                  <c:v>10.523999999999999</c:v>
                </c:pt>
                <c:pt idx="5263" formatCode="General">
                  <c:v>10.526</c:v>
                </c:pt>
                <c:pt idx="5264" formatCode="General">
                  <c:v>10.528</c:v>
                </c:pt>
                <c:pt idx="5265" formatCode="General">
                  <c:v>10.53</c:v>
                </c:pt>
                <c:pt idx="5266" formatCode="General">
                  <c:v>10.532</c:v>
                </c:pt>
                <c:pt idx="5267" formatCode="General">
                  <c:v>10.534000000000001</c:v>
                </c:pt>
                <c:pt idx="5268" formatCode="General">
                  <c:v>10.536</c:v>
                </c:pt>
                <c:pt idx="5269" formatCode="General">
                  <c:v>10.538</c:v>
                </c:pt>
                <c:pt idx="5270" formatCode="General">
                  <c:v>10.54</c:v>
                </c:pt>
                <c:pt idx="5271" formatCode="General">
                  <c:v>10.542</c:v>
                </c:pt>
                <c:pt idx="5272" formatCode="General">
                  <c:v>10.544</c:v>
                </c:pt>
                <c:pt idx="5273" formatCode="General">
                  <c:v>10.545999999999999</c:v>
                </c:pt>
                <c:pt idx="5274" formatCode="General">
                  <c:v>10.548</c:v>
                </c:pt>
                <c:pt idx="5275" formatCode="General">
                  <c:v>10.55</c:v>
                </c:pt>
                <c:pt idx="5276" formatCode="General">
                  <c:v>10.552</c:v>
                </c:pt>
                <c:pt idx="5277" formatCode="General">
                  <c:v>10.554</c:v>
                </c:pt>
                <c:pt idx="5278" formatCode="General">
                  <c:v>10.555999999999999</c:v>
                </c:pt>
                <c:pt idx="5279" formatCode="General">
                  <c:v>10.558</c:v>
                </c:pt>
                <c:pt idx="5280" formatCode="General">
                  <c:v>10.56</c:v>
                </c:pt>
                <c:pt idx="5281" formatCode="General">
                  <c:v>10.561999999999999</c:v>
                </c:pt>
                <c:pt idx="5282" formatCode="General">
                  <c:v>10.564</c:v>
                </c:pt>
                <c:pt idx="5283" formatCode="General">
                  <c:v>10.566000000000001</c:v>
                </c:pt>
                <c:pt idx="5284" formatCode="General">
                  <c:v>10.568</c:v>
                </c:pt>
                <c:pt idx="5285" formatCode="General">
                  <c:v>10.57</c:v>
                </c:pt>
                <c:pt idx="5286" formatCode="General">
                  <c:v>10.571999999999999</c:v>
                </c:pt>
                <c:pt idx="5287" formatCode="General">
                  <c:v>10.574</c:v>
                </c:pt>
                <c:pt idx="5288" formatCode="General">
                  <c:v>10.576000000000001</c:v>
                </c:pt>
                <c:pt idx="5289" formatCode="General">
                  <c:v>10.577999999999999</c:v>
                </c:pt>
                <c:pt idx="5290" formatCode="General">
                  <c:v>10.58</c:v>
                </c:pt>
                <c:pt idx="5291" formatCode="General">
                  <c:v>10.582000000000001</c:v>
                </c:pt>
                <c:pt idx="5292" formatCode="General">
                  <c:v>10.584</c:v>
                </c:pt>
                <c:pt idx="5293" formatCode="General">
                  <c:v>10.586</c:v>
                </c:pt>
                <c:pt idx="5294" formatCode="General">
                  <c:v>10.587999999999999</c:v>
                </c:pt>
                <c:pt idx="5295" formatCode="General">
                  <c:v>10.59</c:v>
                </c:pt>
                <c:pt idx="5296" formatCode="General">
                  <c:v>10.592000000000001</c:v>
                </c:pt>
                <c:pt idx="5297" formatCode="General">
                  <c:v>10.593999999999999</c:v>
                </c:pt>
                <c:pt idx="5298" formatCode="General">
                  <c:v>10.596</c:v>
                </c:pt>
                <c:pt idx="5299" formatCode="General">
                  <c:v>10.598000000000001</c:v>
                </c:pt>
                <c:pt idx="5300" formatCode="General">
                  <c:v>10.6</c:v>
                </c:pt>
                <c:pt idx="5301" formatCode="General">
                  <c:v>10.602</c:v>
                </c:pt>
                <c:pt idx="5302" formatCode="General">
                  <c:v>10.603999999999999</c:v>
                </c:pt>
                <c:pt idx="5303" formatCode="General">
                  <c:v>10.606</c:v>
                </c:pt>
                <c:pt idx="5304" formatCode="General">
                  <c:v>10.608000000000001</c:v>
                </c:pt>
                <c:pt idx="5305" formatCode="General">
                  <c:v>10.61</c:v>
                </c:pt>
                <c:pt idx="5306" formatCode="General">
                  <c:v>10.612</c:v>
                </c:pt>
                <c:pt idx="5307" formatCode="General">
                  <c:v>10.614000000000001</c:v>
                </c:pt>
                <c:pt idx="5308" formatCode="General">
                  <c:v>10.616</c:v>
                </c:pt>
                <c:pt idx="5309" formatCode="General">
                  <c:v>10.618</c:v>
                </c:pt>
                <c:pt idx="5310" formatCode="General">
                  <c:v>10.62</c:v>
                </c:pt>
                <c:pt idx="5311" formatCode="General">
                  <c:v>10.622</c:v>
                </c:pt>
                <c:pt idx="5312" formatCode="General">
                  <c:v>10.624000000000001</c:v>
                </c:pt>
                <c:pt idx="5313" formatCode="General">
                  <c:v>10.625999999999999</c:v>
                </c:pt>
                <c:pt idx="5314" formatCode="General">
                  <c:v>10.628</c:v>
                </c:pt>
                <c:pt idx="5315" formatCode="General">
                  <c:v>10.63</c:v>
                </c:pt>
                <c:pt idx="5316" formatCode="General">
                  <c:v>10.632</c:v>
                </c:pt>
                <c:pt idx="5317" formatCode="General">
                  <c:v>10.634</c:v>
                </c:pt>
                <c:pt idx="5318" formatCode="General">
                  <c:v>10.635999999999999</c:v>
                </c:pt>
                <c:pt idx="5319" formatCode="General">
                  <c:v>10.638</c:v>
                </c:pt>
                <c:pt idx="5320" formatCode="General">
                  <c:v>10.64</c:v>
                </c:pt>
                <c:pt idx="5321" formatCode="General">
                  <c:v>10.641999999999999</c:v>
                </c:pt>
                <c:pt idx="5322" formatCode="General">
                  <c:v>10.644</c:v>
                </c:pt>
                <c:pt idx="5323" formatCode="General">
                  <c:v>10.646000000000001</c:v>
                </c:pt>
                <c:pt idx="5324" formatCode="General">
                  <c:v>10.648</c:v>
                </c:pt>
                <c:pt idx="5325" formatCode="General">
                  <c:v>10.65</c:v>
                </c:pt>
                <c:pt idx="5326" formatCode="General">
                  <c:v>10.651999999999999</c:v>
                </c:pt>
                <c:pt idx="5327" formatCode="General">
                  <c:v>10.654</c:v>
                </c:pt>
                <c:pt idx="5328" formatCode="General">
                  <c:v>10.656000000000001</c:v>
                </c:pt>
                <c:pt idx="5329" formatCode="General">
                  <c:v>10.657999999999999</c:v>
                </c:pt>
                <c:pt idx="5330" formatCode="General">
                  <c:v>10.66</c:v>
                </c:pt>
                <c:pt idx="5331" formatCode="General">
                  <c:v>10.662000000000001</c:v>
                </c:pt>
                <c:pt idx="5332" formatCode="General">
                  <c:v>10.664</c:v>
                </c:pt>
                <c:pt idx="5333" formatCode="General">
                  <c:v>10.666</c:v>
                </c:pt>
                <c:pt idx="5334" formatCode="General">
                  <c:v>10.667999999999999</c:v>
                </c:pt>
                <c:pt idx="5335" formatCode="General">
                  <c:v>10.67</c:v>
                </c:pt>
                <c:pt idx="5336" formatCode="General">
                  <c:v>10.672000000000001</c:v>
                </c:pt>
                <c:pt idx="5337" formatCode="General">
                  <c:v>10.673999999999999</c:v>
                </c:pt>
                <c:pt idx="5338" formatCode="General">
                  <c:v>10.676</c:v>
                </c:pt>
                <c:pt idx="5339" formatCode="General">
                  <c:v>10.678000000000001</c:v>
                </c:pt>
                <c:pt idx="5340" formatCode="General">
                  <c:v>10.68</c:v>
                </c:pt>
                <c:pt idx="5341" formatCode="General">
                  <c:v>10.682</c:v>
                </c:pt>
                <c:pt idx="5342" formatCode="General">
                  <c:v>10.683999999999999</c:v>
                </c:pt>
                <c:pt idx="5343" formatCode="General">
                  <c:v>10.686</c:v>
                </c:pt>
                <c:pt idx="5344" formatCode="General">
                  <c:v>10.688000000000001</c:v>
                </c:pt>
                <c:pt idx="5345" formatCode="General">
                  <c:v>10.69</c:v>
                </c:pt>
                <c:pt idx="5346" formatCode="General">
                  <c:v>10.692</c:v>
                </c:pt>
                <c:pt idx="5347" formatCode="General">
                  <c:v>10.694000000000001</c:v>
                </c:pt>
                <c:pt idx="5348" formatCode="General">
                  <c:v>10.696</c:v>
                </c:pt>
                <c:pt idx="5349" formatCode="General">
                  <c:v>10.698</c:v>
                </c:pt>
                <c:pt idx="5350" formatCode="General">
                  <c:v>10.7</c:v>
                </c:pt>
                <c:pt idx="5351" formatCode="General">
                  <c:v>10.702</c:v>
                </c:pt>
                <c:pt idx="5352" formatCode="General">
                  <c:v>10.704000000000001</c:v>
                </c:pt>
                <c:pt idx="5353" formatCode="General">
                  <c:v>10.706</c:v>
                </c:pt>
                <c:pt idx="5354" formatCode="General">
                  <c:v>10.708</c:v>
                </c:pt>
                <c:pt idx="5355" formatCode="General">
                  <c:v>10.71</c:v>
                </c:pt>
                <c:pt idx="5356" formatCode="General">
                  <c:v>10.712</c:v>
                </c:pt>
                <c:pt idx="5357" formatCode="General">
                  <c:v>10.714</c:v>
                </c:pt>
                <c:pt idx="5358" formatCode="General">
                  <c:v>10.715999999999999</c:v>
                </c:pt>
                <c:pt idx="5359" formatCode="General">
                  <c:v>10.718</c:v>
                </c:pt>
                <c:pt idx="5360" formatCode="General">
                  <c:v>10.72</c:v>
                </c:pt>
                <c:pt idx="5361" formatCode="General">
                  <c:v>10.722</c:v>
                </c:pt>
                <c:pt idx="5362" formatCode="General">
                  <c:v>10.724</c:v>
                </c:pt>
                <c:pt idx="5363" formatCode="General">
                  <c:v>10.726000000000001</c:v>
                </c:pt>
                <c:pt idx="5364" formatCode="General">
                  <c:v>10.728</c:v>
                </c:pt>
                <c:pt idx="5365" formatCode="General">
                  <c:v>10.73</c:v>
                </c:pt>
                <c:pt idx="5366" formatCode="General">
                  <c:v>10.731999999999999</c:v>
                </c:pt>
                <c:pt idx="5367" formatCode="General">
                  <c:v>10.734</c:v>
                </c:pt>
                <c:pt idx="5368" formatCode="General">
                  <c:v>10.736000000000001</c:v>
                </c:pt>
                <c:pt idx="5369" formatCode="General">
                  <c:v>10.738</c:v>
                </c:pt>
                <c:pt idx="5370" formatCode="General">
                  <c:v>10.74</c:v>
                </c:pt>
                <c:pt idx="5371" formatCode="General">
                  <c:v>10.742000000000001</c:v>
                </c:pt>
                <c:pt idx="5372" formatCode="General">
                  <c:v>10.744</c:v>
                </c:pt>
                <c:pt idx="5373" formatCode="General">
                  <c:v>10.746</c:v>
                </c:pt>
                <c:pt idx="5374" formatCode="General">
                  <c:v>10.747999999999999</c:v>
                </c:pt>
                <c:pt idx="5375" formatCode="General">
                  <c:v>10.75</c:v>
                </c:pt>
                <c:pt idx="5376" formatCode="General">
                  <c:v>10.752000000000001</c:v>
                </c:pt>
                <c:pt idx="5377" formatCode="General">
                  <c:v>10.754</c:v>
                </c:pt>
                <c:pt idx="5378" formatCode="General">
                  <c:v>10.756</c:v>
                </c:pt>
                <c:pt idx="5379" formatCode="General">
                  <c:v>10.757999999999999</c:v>
                </c:pt>
                <c:pt idx="5380" formatCode="General">
                  <c:v>10.76</c:v>
                </c:pt>
                <c:pt idx="5381" formatCode="General">
                  <c:v>10.762</c:v>
                </c:pt>
                <c:pt idx="5382" formatCode="General">
                  <c:v>10.763999999999999</c:v>
                </c:pt>
                <c:pt idx="5383" formatCode="General">
                  <c:v>10.766</c:v>
                </c:pt>
                <c:pt idx="5384" formatCode="General">
                  <c:v>10.768000000000001</c:v>
                </c:pt>
                <c:pt idx="5385" formatCode="General">
                  <c:v>10.77</c:v>
                </c:pt>
                <c:pt idx="5386" formatCode="General">
                  <c:v>10.772</c:v>
                </c:pt>
                <c:pt idx="5387" formatCode="General">
                  <c:v>10.773999999999999</c:v>
                </c:pt>
                <c:pt idx="5388" formatCode="General">
                  <c:v>10.776</c:v>
                </c:pt>
                <c:pt idx="5389" formatCode="General">
                  <c:v>10.778</c:v>
                </c:pt>
                <c:pt idx="5390" formatCode="General">
                  <c:v>10.78</c:v>
                </c:pt>
                <c:pt idx="5391" formatCode="General">
                  <c:v>10.782</c:v>
                </c:pt>
                <c:pt idx="5392" formatCode="General">
                  <c:v>10.784000000000001</c:v>
                </c:pt>
                <c:pt idx="5393" formatCode="General">
                  <c:v>10.786</c:v>
                </c:pt>
                <c:pt idx="5394" formatCode="General">
                  <c:v>10.788</c:v>
                </c:pt>
                <c:pt idx="5395" formatCode="General">
                  <c:v>10.79</c:v>
                </c:pt>
                <c:pt idx="5396" formatCode="General">
                  <c:v>10.792</c:v>
                </c:pt>
                <c:pt idx="5397" formatCode="General">
                  <c:v>10.794</c:v>
                </c:pt>
                <c:pt idx="5398" formatCode="General">
                  <c:v>10.795999999999999</c:v>
                </c:pt>
                <c:pt idx="5399" formatCode="General">
                  <c:v>10.798</c:v>
                </c:pt>
                <c:pt idx="5400" formatCode="General">
                  <c:v>10.8</c:v>
                </c:pt>
                <c:pt idx="5401" formatCode="General">
                  <c:v>10.802</c:v>
                </c:pt>
                <c:pt idx="5402" formatCode="General">
                  <c:v>10.804</c:v>
                </c:pt>
                <c:pt idx="5403" formatCode="General">
                  <c:v>10.805999999999999</c:v>
                </c:pt>
                <c:pt idx="5404" formatCode="General">
                  <c:v>10.808</c:v>
                </c:pt>
                <c:pt idx="5405" formatCode="General">
                  <c:v>10.81</c:v>
                </c:pt>
                <c:pt idx="5406" formatCode="General">
                  <c:v>10.811999999999999</c:v>
                </c:pt>
                <c:pt idx="5407" formatCode="General">
                  <c:v>10.814</c:v>
                </c:pt>
                <c:pt idx="5408" formatCode="General">
                  <c:v>10.816000000000001</c:v>
                </c:pt>
                <c:pt idx="5409" formatCode="General">
                  <c:v>10.818</c:v>
                </c:pt>
                <c:pt idx="5410" formatCode="General">
                  <c:v>10.82</c:v>
                </c:pt>
                <c:pt idx="5411" formatCode="General">
                  <c:v>10.821999999999999</c:v>
                </c:pt>
                <c:pt idx="5412" formatCode="General">
                  <c:v>10.824</c:v>
                </c:pt>
                <c:pt idx="5413" formatCode="General">
                  <c:v>10.826000000000001</c:v>
                </c:pt>
                <c:pt idx="5414" formatCode="General">
                  <c:v>10.827999999999999</c:v>
                </c:pt>
                <c:pt idx="5415" formatCode="General">
                  <c:v>10.83</c:v>
                </c:pt>
                <c:pt idx="5416" formatCode="General">
                  <c:v>10.832000000000001</c:v>
                </c:pt>
                <c:pt idx="5417" formatCode="General">
                  <c:v>10.834</c:v>
                </c:pt>
                <c:pt idx="5418" formatCode="General">
                  <c:v>10.836</c:v>
                </c:pt>
                <c:pt idx="5419" formatCode="General">
                  <c:v>10.837999999999999</c:v>
                </c:pt>
                <c:pt idx="5420" formatCode="General">
                  <c:v>10.84</c:v>
                </c:pt>
                <c:pt idx="5421" formatCode="General">
                  <c:v>10.842000000000001</c:v>
                </c:pt>
                <c:pt idx="5422" formatCode="General">
                  <c:v>10.843999999999999</c:v>
                </c:pt>
                <c:pt idx="5423" formatCode="General">
                  <c:v>10.846</c:v>
                </c:pt>
                <c:pt idx="5424" formatCode="General">
                  <c:v>10.848000000000001</c:v>
                </c:pt>
                <c:pt idx="5425" formatCode="General">
                  <c:v>10.85</c:v>
                </c:pt>
                <c:pt idx="5426" formatCode="General">
                  <c:v>10.852</c:v>
                </c:pt>
                <c:pt idx="5427" formatCode="General">
                  <c:v>10.853999999999999</c:v>
                </c:pt>
                <c:pt idx="5428" formatCode="General">
                  <c:v>10.856</c:v>
                </c:pt>
                <c:pt idx="5429" formatCode="General">
                  <c:v>10.858000000000001</c:v>
                </c:pt>
                <c:pt idx="5430" formatCode="General">
                  <c:v>10.86</c:v>
                </c:pt>
                <c:pt idx="5431" formatCode="General">
                  <c:v>10.862</c:v>
                </c:pt>
                <c:pt idx="5432" formatCode="General">
                  <c:v>10.864000000000001</c:v>
                </c:pt>
                <c:pt idx="5433" formatCode="General">
                  <c:v>10.866</c:v>
                </c:pt>
                <c:pt idx="5434" formatCode="General">
                  <c:v>10.868</c:v>
                </c:pt>
                <c:pt idx="5435" formatCode="General">
                  <c:v>10.87</c:v>
                </c:pt>
                <c:pt idx="5436" formatCode="General">
                  <c:v>10.872</c:v>
                </c:pt>
                <c:pt idx="5437" formatCode="General">
                  <c:v>10.874000000000001</c:v>
                </c:pt>
                <c:pt idx="5438" formatCode="General">
                  <c:v>10.875999999999999</c:v>
                </c:pt>
                <c:pt idx="5439" formatCode="General">
                  <c:v>10.878</c:v>
                </c:pt>
                <c:pt idx="5440" formatCode="General">
                  <c:v>10.88</c:v>
                </c:pt>
                <c:pt idx="5441" formatCode="General">
                  <c:v>10.882</c:v>
                </c:pt>
                <c:pt idx="5442" formatCode="General">
                  <c:v>10.884</c:v>
                </c:pt>
                <c:pt idx="5443" formatCode="General">
                  <c:v>10.885999999999999</c:v>
                </c:pt>
                <c:pt idx="5444" formatCode="General">
                  <c:v>10.888</c:v>
                </c:pt>
                <c:pt idx="5445" formatCode="General">
                  <c:v>10.89</c:v>
                </c:pt>
                <c:pt idx="5446" formatCode="General">
                  <c:v>10.891999999999999</c:v>
                </c:pt>
                <c:pt idx="5447" formatCode="General">
                  <c:v>10.894</c:v>
                </c:pt>
                <c:pt idx="5448" formatCode="General">
                  <c:v>10.896000000000001</c:v>
                </c:pt>
                <c:pt idx="5449" formatCode="General">
                  <c:v>10.898</c:v>
                </c:pt>
                <c:pt idx="5450" formatCode="General">
                  <c:v>10.9</c:v>
                </c:pt>
                <c:pt idx="5451" formatCode="General">
                  <c:v>10.901999999999999</c:v>
                </c:pt>
                <c:pt idx="5452" formatCode="General">
                  <c:v>10.904</c:v>
                </c:pt>
                <c:pt idx="5453" formatCode="General">
                  <c:v>10.906000000000001</c:v>
                </c:pt>
                <c:pt idx="5454" formatCode="General">
                  <c:v>10.907999999999999</c:v>
                </c:pt>
                <c:pt idx="5455" formatCode="General">
                  <c:v>10.91</c:v>
                </c:pt>
                <c:pt idx="5456" formatCode="General">
                  <c:v>10.912000000000001</c:v>
                </c:pt>
                <c:pt idx="5457" formatCode="General">
                  <c:v>10.914</c:v>
                </c:pt>
                <c:pt idx="5458" formatCode="General">
                  <c:v>10.916</c:v>
                </c:pt>
                <c:pt idx="5459" formatCode="General">
                  <c:v>10.917999999999999</c:v>
                </c:pt>
                <c:pt idx="5460" formatCode="General">
                  <c:v>10.92</c:v>
                </c:pt>
                <c:pt idx="5461" formatCode="General">
                  <c:v>10.922000000000001</c:v>
                </c:pt>
                <c:pt idx="5462" formatCode="General">
                  <c:v>10.923999999999999</c:v>
                </c:pt>
                <c:pt idx="5463" formatCode="General">
                  <c:v>10.926</c:v>
                </c:pt>
                <c:pt idx="5464" formatCode="General">
                  <c:v>10.928000000000001</c:v>
                </c:pt>
                <c:pt idx="5465" formatCode="General">
                  <c:v>10.93</c:v>
                </c:pt>
                <c:pt idx="5466" formatCode="General">
                  <c:v>10.932</c:v>
                </c:pt>
                <c:pt idx="5467" formatCode="General">
                  <c:v>10.933999999999999</c:v>
                </c:pt>
                <c:pt idx="5468" formatCode="General">
                  <c:v>10.936</c:v>
                </c:pt>
                <c:pt idx="5469" formatCode="General">
                  <c:v>10.938000000000001</c:v>
                </c:pt>
                <c:pt idx="5470" formatCode="General">
                  <c:v>10.94</c:v>
                </c:pt>
                <c:pt idx="5471" formatCode="General">
                  <c:v>10.942</c:v>
                </c:pt>
                <c:pt idx="5472" formatCode="General">
                  <c:v>10.944000000000001</c:v>
                </c:pt>
                <c:pt idx="5473" formatCode="General">
                  <c:v>10.946</c:v>
                </c:pt>
                <c:pt idx="5474" formatCode="General">
                  <c:v>10.948</c:v>
                </c:pt>
                <c:pt idx="5475" formatCode="General">
                  <c:v>10.95</c:v>
                </c:pt>
                <c:pt idx="5476" formatCode="General">
                  <c:v>10.952</c:v>
                </c:pt>
                <c:pt idx="5477" formatCode="General">
                  <c:v>10.954000000000001</c:v>
                </c:pt>
                <c:pt idx="5478" formatCode="General">
                  <c:v>10.956</c:v>
                </c:pt>
                <c:pt idx="5479" formatCode="General">
                  <c:v>10.958</c:v>
                </c:pt>
                <c:pt idx="5480" formatCode="General">
                  <c:v>10.96</c:v>
                </c:pt>
                <c:pt idx="5481" formatCode="General">
                  <c:v>10.962</c:v>
                </c:pt>
                <c:pt idx="5482" formatCode="General">
                  <c:v>10.964</c:v>
                </c:pt>
                <c:pt idx="5483" formatCode="General">
                  <c:v>10.965999999999999</c:v>
                </c:pt>
                <c:pt idx="5484" formatCode="General">
                  <c:v>10.968</c:v>
                </c:pt>
                <c:pt idx="5485" formatCode="General">
                  <c:v>10.97</c:v>
                </c:pt>
                <c:pt idx="5486" formatCode="General">
                  <c:v>10.972</c:v>
                </c:pt>
                <c:pt idx="5487" formatCode="General">
                  <c:v>10.974</c:v>
                </c:pt>
                <c:pt idx="5488" formatCode="General">
                  <c:v>10.976000000000001</c:v>
                </c:pt>
                <c:pt idx="5489" formatCode="General">
                  <c:v>10.978</c:v>
                </c:pt>
                <c:pt idx="5490" formatCode="General">
                  <c:v>10.98</c:v>
                </c:pt>
                <c:pt idx="5491" formatCode="General">
                  <c:v>10.981999999999999</c:v>
                </c:pt>
                <c:pt idx="5492" formatCode="General">
                  <c:v>10.984</c:v>
                </c:pt>
                <c:pt idx="5493" formatCode="General">
                  <c:v>10.986000000000001</c:v>
                </c:pt>
                <c:pt idx="5494" formatCode="General">
                  <c:v>10.988</c:v>
                </c:pt>
                <c:pt idx="5495" formatCode="General">
                  <c:v>10.99</c:v>
                </c:pt>
                <c:pt idx="5496" formatCode="General">
                  <c:v>10.992000000000001</c:v>
                </c:pt>
                <c:pt idx="5497" formatCode="General">
                  <c:v>10.994</c:v>
                </c:pt>
                <c:pt idx="5498" formatCode="General">
                  <c:v>10.996</c:v>
                </c:pt>
                <c:pt idx="5499" formatCode="General">
                  <c:v>10.997999999999999</c:v>
                </c:pt>
                <c:pt idx="5500" formatCode="General">
                  <c:v>11</c:v>
                </c:pt>
                <c:pt idx="5501" formatCode="General">
                  <c:v>11.002000000000001</c:v>
                </c:pt>
                <c:pt idx="5502" formatCode="General">
                  <c:v>11.004</c:v>
                </c:pt>
                <c:pt idx="5503" formatCode="General">
                  <c:v>11.006</c:v>
                </c:pt>
                <c:pt idx="5504" formatCode="General">
                  <c:v>11.007999999999999</c:v>
                </c:pt>
                <c:pt idx="5505" formatCode="General">
                  <c:v>11.01</c:v>
                </c:pt>
                <c:pt idx="5506" formatCode="General">
                  <c:v>11.012</c:v>
                </c:pt>
                <c:pt idx="5507" formatCode="General">
                  <c:v>11.013999999999999</c:v>
                </c:pt>
                <c:pt idx="5508" formatCode="General">
                  <c:v>11.016</c:v>
                </c:pt>
                <c:pt idx="5509" formatCode="General">
                  <c:v>11.018000000000001</c:v>
                </c:pt>
                <c:pt idx="5510" formatCode="General">
                  <c:v>11.02</c:v>
                </c:pt>
                <c:pt idx="5511" formatCode="General">
                  <c:v>11.022</c:v>
                </c:pt>
                <c:pt idx="5512" formatCode="General">
                  <c:v>11.023999999999999</c:v>
                </c:pt>
                <c:pt idx="5513" formatCode="General">
                  <c:v>11.026</c:v>
                </c:pt>
                <c:pt idx="5514" formatCode="General">
                  <c:v>11.028</c:v>
                </c:pt>
                <c:pt idx="5515" formatCode="General">
                  <c:v>11.03</c:v>
                </c:pt>
                <c:pt idx="5516" formatCode="General">
                  <c:v>11.032</c:v>
                </c:pt>
                <c:pt idx="5517" formatCode="General">
                  <c:v>11.034000000000001</c:v>
                </c:pt>
                <c:pt idx="5518" formatCode="General">
                  <c:v>11.036</c:v>
                </c:pt>
                <c:pt idx="5519" formatCode="General">
                  <c:v>11.038</c:v>
                </c:pt>
                <c:pt idx="5520" formatCode="General">
                  <c:v>11.04</c:v>
                </c:pt>
                <c:pt idx="5521" formatCode="General">
                  <c:v>11.042</c:v>
                </c:pt>
                <c:pt idx="5522" formatCode="General">
                  <c:v>11.044</c:v>
                </c:pt>
                <c:pt idx="5523" formatCode="General">
                  <c:v>11.045999999999999</c:v>
                </c:pt>
                <c:pt idx="5524" formatCode="General">
                  <c:v>11.048</c:v>
                </c:pt>
                <c:pt idx="5525" formatCode="General">
                  <c:v>11.05</c:v>
                </c:pt>
                <c:pt idx="5526" formatCode="General">
                  <c:v>11.052</c:v>
                </c:pt>
                <c:pt idx="5527" formatCode="General">
                  <c:v>11.054</c:v>
                </c:pt>
                <c:pt idx="5528" formatCode="General">
                  <c:v>11.055999999999999</c:v>
                </c:pt>
                <c:pt idx="5529" formatCode="General">
                  <c:v>11.058</c:v>
                </c:pt>
                <c:pt idx="5530" formatCode="General">
                  <c:v>11.06</c:v>
                </c:pt>
                <c:pt idx="5531" formatCode="General">
                  <c:v>11.061999999999999</c:v>
                </c:pt>
                <c:pt idx="5532" formatCode="General">
                  <c:v>11.064</c:v>
                </c:pt>
                <c:pt idx="5533" formatCode="General">
                  <c:v>11.066000000000001</c:v>
                </c:pt>
                <c:pt idx="5534" formatCode="General">
                  <c:v>11.068</c:v>
                </c:pt>
                <c:pt idx="5535" formatCode="General">
                  <c:v>11.07</c:v>
                </c:pt>
                <c:pt idx="5536" formatCode="General">
                  <c:v>11.071999999999999</c:v>
                </c:pt>
                <c:pt idx="5537" formatCode="General">
                  <c:v>11.074</c:v>
                </c:pt>
                <c:pt idx="5538" formatCode="General">
                  <c:v>11.076000000000001</c:v>
                </c:pt>
                <c:pt idx="5539" formatCode="General">
                  <c:v>11.077999999999999</c:v>
                </c:pt>
                <c:pt idx="5540" formatCode="General">
                  <c:v>11.08</c:v>
                </c:pt>
                <c:pt idx="5541" formatCode="General">
                  <c:v>11.082000000000001</c:v>
                </c:pt>
                <c:pt idx="5542" formatCode="General">
                  <c:v>11.084</c:v>
                </c:pt>
                <c:pt idx="5543" formatCode="General">
                  <c:v>11.086</c:v>
                </c:pt>
                <c:pt idx="5544" formatCode="General">
                  <c:v>11.087999999999999</c:v>
                </c:pt>
                <c:pt idx="5545" formatCode="General">
                  <c:v>11.09</c:v>
                </c:pt>
                <c:pt idx="5546" formatCode="General">
                  <c:v>11.092000000000001</c:v>
                </c:pt>
                <c:pt idx="5547" formatCode="General">
                  <c:v>11.093999999999999</c:v>
                </c:pt>
                <c:pt idx="5548" formatCode="General">
                  <c:v>11.096</c:v>
                </c:pt>
                <c:pt idx="5549" formatCode="General">
                  <c:v>11.098000000000001</c:v>
                </c:pt>
                <c:pt idx="5550" formatCode="General">
                  <c:v>11.1</c:v>
                </c:pt>
                <c:pt idx="5551" formatCode="General">
                  <c:v>11.102</c:v>
                </c:pt>
                <c:pt idx="5552" formatCode="General">
                  <c:v>11.103999999999999</c:v>
                </c:pt>
                <c:pt idx="5553" formatCode="General">
                  <c:v>11.106</c:v>
                </c:pt>
                <c:pt idx="5554" formatCode="General">
                  <c:v>11.108000000000001</c:v>
                </c:pt>
                <c:pt idx="5555" formatCode="General">
                  <c:v>11.11</c:v>
                </c:pt>
                <c:pt idx="5556" formatCode="General">
                  <c:v>11.112</c:v>
                </c:pt>
                <c:pt idx="5557" formatCode="General">
                  <c:v>11.114000000000001</c:v>
                </c:pt>
                <c:pt idx="5558" formatCode="General">
                  <c:v>11.116</c:v>
                </c:pt>
                <c:pt idx="5559" formatCode="General">
                  <c:v>11.118</c:v>
                </c:pt>
                <c:pt idx="5560" formatCode="General">
                  <c:v>11.12</c:v>
                </c:pt>
                <c:pt idx="5561" formatCode="General">
                  <c:v>11.122</c:v>
                </c:pt>
                <c:pt idx="5562" formatCode="General">
                  <c:v>11.124000000000001</c:v>
                </c:pt>
                <c:pt idx="5563" formatCode="General">
                  <c:v>11.125999999999999</c:v>
                </c:pt>
                <c:pt idx="5564" formatCode="General">
                  <c:v>11.128</c:v>
                </c:pt>
                <c:pt idx="5565" formatCode="General">
                  <c:v>11.13</c:v>
                </c:pt>
                <c:pt idx="5566" formatCode="General">
                  <c:v>11.132</c:v>
                </c:pt>
                <c:pt idx="5567" formatCode="General">
                  <c:v>11.134</c:v>
                </c:pt>
                <c:pt idx="5568" formatCode="General">
                  <c:v>11.135999999999999</c:v>
                </c:pt>
                <c:pt idx="5569" formatCode="General">
                  <c:v>11.138</c:v>
                </c:pt>
                <c:pt idx="5570" formatCode="General">
                  <c:v>11.14</c:v>
                </c:pt>
                <c:pt idx="5571" formatCode="General">
                  <c:v>11.141999999999999</c:v>
                </c:pt>
                <c:pt idx="5572" formatCode="General">
                  <c:v>11.144</c:v>
                </c:pt>
                <c:pt idx="5573" formatCode="General">
                  <c:v>11.146000000000001</c:v>
                </c:pt>
                <c:pt idx="5574" formatCode="General">
                  <c:v>11.148</c:v>
                </c:pt>
                <c:pt idx="5575" formatCode="General">
                  <c:v>11.15</c:v>
                </c:pt>
                <c:pt idx="5576" formatCode="General">
                  <c:v>11.151999999999999</c:v>
                </c:pt>
                <c:pt idx="5577" formatCode="General">
                  <c:v>11.154</c:v>
                </c:pt>
                <c:pt idx="5578" formatCode="General">
                  <c:v>11.156000000000001</c:v>
                </c:pt>
                <c:pt idx="5579" formatCode="General">
                  <c:v>11.157999999999999</c:v>
                </c:pt>
                <c:pt idx="5580" formatCode="General">
                  <c:v>11.16</c:v>
                </c:pt>
                <c:pt idx="5581" formatCode="General">
                  <c:v>11.162000000000001</c:v>
                </c:pt>
                <c:pt idx="5582" formatCode="General">
                  <c:v>11.164</c:v>
                </c:pt>
                <c:pt idx="5583" formatCode="General">
                  <c:v>11.166</c:v>
                </c:pt>
                <c:pt idx="5584" formatCode="General">
                  <c:v>11.167999999999999</c:v>
                </c:pt>
                <c:pt idx="5585" formatCode="General">
                  <c:v>11.17</c:v>
                </c:pt>
                <c:pt idx="5586" formatCode="General">
                  <c:v>11.172000000000001</c:v>
                </c:pt>
                <c:pt idx="5587" formatCode="General">
                  <c:v>11.173999999999999</c:v>
                </c:pt>
                <c:pt idx="5588" formatCode="General">
                  <c:v>11.176</c:v>
                </c:pt>
                <c:pt idx="5589" formatCode="General">
                  <c:v>11.178000000000001</c:v>
                </c:pt>
                <c:pt idx="5590" formatCode="General">
                  <c:v>11.18</c:v>
                </c:pt>
                <c:pt idx="5591" formatCode="General">
                  <c:v>11.182</c:v>
                </c:pt>
                <c:pt idx="5592" formatCode="General">
                  <c:v>11.183999999999999</c:v>
                </c:pt>
                <c:pt idx="5593" formatCode="General">
                  <c:v>11.186</c:v>
                </c:pt>
                <c:pt idx="5594" formatCode="General">
                  <c:v>11.188000000000001</c:v>
                </c:pt>
                <c:pt idx="5595" formatCode="General">
                  <c:v>11.19</c:v>
                </c:pt>
                <c:pt idx="5596" formatCode="General">
                  <c:v>11.192</c:v>
                </c:pt>
                <c:pt idx="5597" formatCode="General">
                  <c:v>11.194000000000001</c:v>
                </c:pt>
                <c:pt idx="5598" formatCode="General">
                  <c:v>11.196</c:v>
                </c:pt>
                <c:pt idx="5599" formatCode="General">
                  <c:v>11.198</c:v>
                </c:pt>
                <c:pt idx="5600" formatCode="General">
                  <c:v>11.2</c:v>
                </c:pt>
                <c:pt idx="5601" formatCode="General">
                  <c:v>11.202</c:v>
                </c:pt>
                <c:pt idx="5602" formatCode="General">
                  <c:v>11.204000000000001</c:v>
                </c:pt>
                <c:pt idx="5603" formatCode="General">
                  <c:v>11.206</c:v>
                </c:pt>
                <c:pt idx="5604" formatCode="General">
                  <c:v>11.208</c:v>
                </c:pt>
                <c:pt idx="5605" formatCode="General">
                  <c:v>11.21</c:v>
                </c:pt>
                <c:pt idx="5606" formatCode="General">
                  <c:v>11.212</c:v>
                </c:pt>
                <c:pt idx="5607" formatCode="General">
                  <c:v>11.214</c:v>
                </c:pt>
                <c:pt idx="5608" formatCode="General">
                  <c:v>11.215999999999999</c:v>
                </c:pt>
                <c:pt idx="5609" formatCode="General">
                  <c:v>11.218</c:v>
                </c:pt>
                <c:pt idx="5610" formatCode="General">
                  <c:v>11.22</c:v>
                </c:pt>
                <c:pt idx="5611" formatCode="General">
                  <c:v>11.222</c:v>
                </c:pt>
                <c:pt idx="5612" formatCode="General">
                  <c:v>11.224</c:v>
                </c:pt>
                <c:pt idx="5613" formatCode="General">
                  <c:v>11.226000000000001</c:v>
                </c:pt>
                <c:pt idx="5614" formatCode="General">
                  <c:v>11.228</c:v>
                </c:pt>
                <c:pt idx="5615" formatCode="General">
                  <c:v>11.23</c:v>
                </c:pt>
                <c:pt idx="5616" formatCode="General">
                  <c:v>11.231999999999999</c:v>
                </c:pt>
                <c:pt idx="5617" formatCode="General">
                  <c:v>11.234</c:v>
                </c:pt>
                <c:pt idx="5618" formatCode="General">
                  <c:v>11.236000000000001</c:v>
                </c:pt>
                <c:pt idx="5619" formatCode="General">
                  <c:v>11.238</c:v>
                </c:pt>
                <c:pt idx="5620" formatCode="General">
                  <c:v>11.24</c:v>
                </c:pt>
                <c:pt idx="5621" formatCode="General">
                  <c:v>11.242000000000001</c:v>
                </c:pt>
                <c:pt idx="5622" formatCode="General">
                  <c:v>11.244</c:v>
                </c:pt>
                <c:pt idx="5623" formatCode="General">
                  <c:v>11.246</c:v>
                </c:pt>
                <c:pt idx="5624" formatCode="General">
                  <c:v>11.247999999999999</c:v>
                </c:pt>
                <c:pt idx="5625" formatCode="General">
                  <c:v>11.25</c:v>
                </c:pt>
                <c:pt idx="5626" formatCode="General">
                  <c:v>11.252000000000001</c:v>
                </c:pt>
                <c:pt idx="5627" formatCode="General">
                  <c:v>11.254</c:v>
                </c:pt>
                <c:pt idx="5628" formatCode="General">
                  <c:v>11.256</c:v>
                </c:pt>
                <c:pt idx="5629" formatCode="General">
                  <c:v>11.257999999999999</c:v>
                </c:pt>
                <c:pt idx="5630" formatCode="General">
                  <c:v>11.26</c:v>
                </c:pt>
                <c:pt idx="5631" formatCode="General">
                  <c:v>11.262</c:v>
                </c:pt>
                <c:pt idx="5632" formatCode="General">
                  <c:v>11.263999999999999</c:v>
                </c:pt>
                <c:pt idx="5633" formatCode="General">
                  <c:v>11.266</c:v>
                </c:pt>
                <c:pt idx="5634" formatCode="General">
                  <c:v>11.268000000000001</c:v>
                </c:pt>
                <c:pt idx="5635" formatCode="General">
                  <c:v>11.27</c:v>
                </c:pt>
                <c:pt idx="5636" formatCode="General">
                  <c:v>11.272</c:v>
                </c:pt>
                <c:pt idx="5637" formatCode="General">
                  <c:v>11.273999999999999</c:v>
                </c:pt>
                <c:pt idx="5638" formatCode="General">
                  <c:v>11.276</c:v>
                </c:pt>
                <c:pt idx="5639" formatCode="General">
                  <c:v>11.278</c:v>
                </c:pt>
                <c:pt idx="5640" formatCode="General">
                  <c:v>11.28</c:v>
                </c:pt>
                <c:pt idx="5641" formatCode="General">
                  <c:v>11.282</c:v>
                </c:pt>
                <c:pt idx="5642" formatCode="General">
                  <c:v>11.284000000000001</c:v>
                </c:pt>
                <c:pt idx="5643" formatCode="General">
                  <c:v>11.286</c:v>
                </c:pt>
                <c:pt idx="5644" formatCode="General">
                  <c:v>11.288</c:v>
                </c:pt>
                <c:pt idx="5645" formatCode="General">
                  <c:v>11.29</c:v>
                </c:pt>
                <c:pt idx="5646" formatCode="General">
                  <c:v>11.292</c:v>
                </c:pt>
                <c:pt idx="5647" formatCode="General">
                  <c:v>11.294</c:v>
                </c:pt>
                <c:pt idx="5648" formatCode="General">
                  <c:v>11.295999999999999</c:v>
                </c:pt>
                <c:pt idx="5649" formatCode="General">
                  <c:v>11.298</c:v>
                </c:pt>
                <c:pt idx="5650" formatCode="General">
                  <c:v>11.3</c:v>
                </c:pt>
                <c:pt idx="5651" formatCode="General">
                  <c:v>11.302</c:v>
                </c:pt>
                <c:pt idx="5652" formatCode="General">
                  <c:v>11.304</c:v>
                </c:pt>
                <c:pt idx="5653" formatCode="General">
                  <c:v>11.305999999999999</c:v>
                </c:pt>
                <c:pt idx="5654" formatCode="General">
                  <c:v>11.308</c:v>
                </c:pt>
                <c:pt idx="5655" formatCode="General">
                  <c:v>11.31</c:v>
                </c:pt>
                <c:pt idx="5656" formatCode="General">
                  <c:v>11.311999999999999</c:v>
                </c:pt>
                <c:pt idx="5657" formatCode="General">
                  <c:v>11.314</c:v>
                </c:pt>
                <c:pt idx="5658" formatCode="General">
                  <c:v>11.316000000000001</c:v>
                </c:pt>
                <c:pt idx="5659" formatCode="General">
                  <c:v>11.318</c:v>
                </c:pt>
                <c:pt idx="5660" formatCode="General">
                  <c:v>11.32</c:v>
                </c:pt>
                <c:pt idx="5661" formatCode="General">
                  <c:v>11.321999999999999</c:v>
                </c:pt>
                <c:pt idx="5662" formatCode="General">
                  <c:v>11.324</c:v>
                </c:pt>
                <c:pt idx="5663" formatCode="General">
                  <c:v>11.326000000000001</c:v>
                </c:pt>
                <c:pt idx="5664" formatCode="General">
                  <c:v>11.327999999999999</c:v>
                </c:pt>
                <c:pt idx="5665" formatCode="General">
                  <c:v>11.33</c:v>
                </c:pt>
                <c:pt idx="5666" formatCode="General">
                  <c:v>11.332000000000001</c:v>
                </c:pt>
                <c:pt idx="5667" formatCode="General">
                  <c:v>11.334</c:v>
                </c:pt>
                <c:pt idx="5668" formatCode="General">
                  <c:v>11.336</c:v>
                </c:pt>
                <c:pt idx="5669" formatCode="General">
                  <c:v>11.337999999999999</c:v>
                </c:pt>
                <c:pt idx="5670" formatCode="General">
                  <c:v>11.34</c:v>
                </c:pt>
                <c:pt idx="5671" formatCode="General">
                  <c:v>11.342000000000001</c:v>
                </c:pt>
                <c:pt idx="5672" formatCode="General">
                  <c:v>11.343999999999999</c:v>
                </c:pt>
                <c:pt idx="5673" formatCode="General">
                  <c:v>11.346</c:v>
                </c:pt>
                <c:pt idx="5674" formatCode="General">
                  <c:v>11.348000000000001</c:v>
                </c:pt>
                <c:pt idx="5675" formatCode="General">
                  <c:v>11.35</c:v>
                </c:pt>
                <c:pt idx="5676" formatCode="General">
                  <c:v>11.352</c:v>
                </c:pt>
                <c:pt idx="5677" formatCode="General">
                  <c:v>11.353999999999999</c:v>
                </c:pt>
                <c:pt idx="5678" formatCode="General">
                  <c:v>11.356</c:v>
                </c:pt>
                <c:pt idx="5679" formatCode="General">
                  <c:v>11.358000000000001</c:v>
                </c:pt>
                <c:pt idx="5680" formatCode="General">
                  <c:v>11.36</c:v>
                </c:pt>
                <c:pt idx="5681" formatCode="General">
                  <c:v>11.362</c:v>
                </c:pt>
                <c:pt idx="5682" formatCode="General">
                  <c:v>11.364000000000001</c:v>
                </c:pt>
                <c:pt idx="5683" formatCode="General">
                  <c:v>11.366</c:v>
                </c:pt>
                <c:pt idx="5684" formatCode="General">
                  <c:v>11.368</c:v>
                </c:pt>
                <c:pt idx="5685" formatCode="General">
                  <c:v>11.37</c:v>
                </c:pt>
                <c:pt idx="5686" formatCode="General">
                  <c:v>11.372</c:v>
                </c:pt>
                <c:pt idx="5687" formatCode="General">
                  <c:v>11.374000000000001</c:v>
                </c:pt>
                <c:pt idx="5688" formatCode="General">
                  <c:v>11.375999999999999</c:v>
                </c:pt>
                <c:pt idx="5689" formatCode="General">
                  <c:v>11.378</c:v>
                </c:pt>
                <c:pt idx="5690" formatCode="General">
                  <c:v>11.38</c:v>
                </c:pt>
                <c:pt idx="5691" formatCode="General">
                  <c:v>11.382</c:v>
                </c:pt>
                <c:pt idx="5692" formatCode="General">
                  <c:v>11.384</c:v>
                </c:pt>
                <c:pt idx="5693" formatCode="General">
                  <c:v>11.385999999999999</c:v>
                </c:pt>
                <c:pt idx="5694" formatCode="General">
                  <c:v>11.388</c:v>
                </c:pt>
                <c:pt idx="5695" formatCode="General">
                  <c:v>11.39</c:v>
                </c:pt>
                <c:pt idx="5696" formatCode="General">
                  <c:v>11.391999999999999</c:v>
                </c:pt>
                <c:pt idx="5697" formatCode="General">
                  <c:v>11.394</c:v>
                </c:pt>
                <c:pt idx="5698" formatCode="General">
                  <c:v>11.396000000000001</c:v>
                </c:pt>
                <c:pt idx="5699" formatCode="General">
                  <c:v>11.398</c:v>
                </c:pt>
                <c:pt idx="5700" formatCode="General">
                  <c:v>11.4</c:v>
                </c:pt>
                <c:pt idx="5701" formatCode="General">
                  <c:v>11.401999999999999</c:v>
                </c:pt>
                <c:pt idx="5702" formatCode="General">
                  <c:v>11.404</c:v>
                </c:pt>
                <c:pt idx="5703" formatCode="General">
                  <c:v>11.406000000000001</c:v>
                </c:pt>
                <c:pt idx="5704" formatCode="General">
                  <c:v>11.407999999999999</c:v>
                </c:pt>
                <c:pt idx="5705" formatCode="General">
                  <c:v>11.41</c:v>
                </c:pt>
                <c:pt idx="5706" formatCode="General">
                  <c:v>11.412000000000001</c:v>
                </c:pt>
                <c:pt idx="5707" formatCode="General">
                  <c:v>11.414</c:v>
                </c:pt>
                <c:pt idx="5708" formatCode="General">
                  <c:v>11.416</c:v>
                </c:pt>
                <c:pt idx="5709" formatCode="General">
                  <c:v>11.417999999999999</c:v>
                </c:pt>
                <c:pt idx="5710" formatCode="General">
                  <c:v>11.42</c:v>
                </c:pt>
                <c:pt idx="5711" formatCode="General">
                  <c:v>11.422000000000001</c:v>
                </c:pt>
                <c:pt idx="5712" formatCode="General">
                  <c:v>11.423999999999999</c:v>
                </c:pt>
                <c:pt idx="5713" formatCode="General">
                  <c:v>11.426</c:v>
                </c:pt>
                <c:pt idx="5714" formatCode="General">
                  <c:v>11.428000000000001</c:v>
                </c:pt>
                <c:pt idx="5715" formatCode="General">
                  <c:v>11.43</c:v>
                </c:pt>
                <c:pt idx="5716" formatCode="General">
                  <c:v>11.432</c:v>
                </c:pt>
                <c:pt idx="5717" formatCode="General">
                  <c:v>11.433999999999999</c:v>
                </c:pt>
                <c:pt idx="5718" formatCode="General">
                  <c:v>11.436</c:v>
                </c:pt>
                <c:pt idx="5719" formatCode="General">
                  <c:v>11.438000000000001</c:v>
                </c:pt>
                <c:pt idx="5720" formatCode="General">
                  <c:v>11.44</c:v>
                </c:pt>
                <c:pt idx="5721" formatCode="General">
                  <c:v>11.442</c:v>
                </c:pt>
                <c:pt idx="5722" formatCode="General">
                  <c:v>11.444000000000001</c:v>
                </c:pt>
                <c:pt idx="5723" formatCode="General">
                  <c:v>11.446</c:v>
                </c:pt>
                <c:pt idx="5724" formatCode="General">
                  <c:v>11.448</c:v>
                </c:pt>
                <c:pt idx="5725" formatCode="General">
                  <c:v>11.45</c:v>
                </c:pt>
                <c:pt idx="5726" formatCode="General">
                  <c:v>11.452</c:v>
                </c:pt>
                <c:pt idx="5727" formatCode="General">
                  <c:v>11.454000000000001</c:v>
                </c:pt>
                <c:pt idx="5728" formatCode="General">
                  <c:v>11.456</c:v>
                </c:pt>
                <c:pt idx="5729" formatCode="General">
                  <c:v>11.458</c:v>
                </c:pt>
                <c:pt idx="5730" formatCode="General">
                  <c:v>11.46</c:v>
                </c:pt>
                <c:pt idx="5731" formatCode="General">
                  <c:v>11.462</c:v>
                </c:pt>
                <c:pt idx="5732" formatCode="General">
                  <c:v>11.464</c:v>
                </c:pt>
                <c:pt idx="5733" formatCode="General">
                  <c:v>11.465999999999999</c:v>
                </c:pt>
                <c:pt idx="5734" formatCode="General">
                  <c:v>11.468</c:v>
                </c:pt>
                <c:pt idx="5735" formatCode="General">
                  <c:v>11.47</c:v>
                </c:pt>
                <c:pt idx="5736" formatCode="General">
                  <c:v>11.472</c:v>
                </c:pt>
                <c:pt idx="5737" formatCode="General">
                  <c:v>11.474</c:v>
                </c:pt>
                <c:pt idx="5738" formatCode="General">
                  <c:v>11.476000000000001</c:v>
                </c:pt>
                <c:pt idx="5739" formatCode="General">
                  <c:v>11.478</c:v>
                </c:pt>
                <c:pt idx="5740" formatCode="General">
                  <c:v>11.48</c:v>
                </c:pt>
                <c:pt idx="5741" formatCode="General">
                  <c:v>11.481999999999999</c:v>
                </c:pt>
                <c:pt idx="5742" formatCode="General">
                  <c:v>11.484</c:v>
                </c:pt>
                <c:pt idx="5743" formatCode="General">
                  <c:v>11.486000000000001</c:v>
                </c:pt>
                <c:pt idx="5744" formatCode="General">
                  <c:v>11.488</c:v>
                </c:pt>
                <c:pt idx="5745" formatCode="General">
                  <c:v>11.49</c:v>
                </c:pt>
                <c:pt idx="5746" formatCode="General">
                  <c:v>11.492000000000001</c:v>
                </c:pt>
                <c:pt idx="5747" formatCode="General">
                  <c:v>11.494</c:v>
                </c:pt>
                <c:pt idx="5748" formatCode="General">
                  <c:v>11.496</c:v>
                </c:pt>
                <c:pt idx="5749" formatCode="General">
                  <c:v>11.497999999999999</c:v>
                </c:pt>
                <c:pt idx="5750" formatCode="General">
                  <c:v>11.5</c:v>
                </c:pt>
                <c:pt idx="5751" formatCode="General">
                  <c:v>11.502000000000001</c:v>
                </c:pt>
                <c:pt idx="5752" formatCode="General">
                  <c:v>11.504</c:v>
                </c:pt>
                <c:pt idx="5753" formatCode="General">
                  <c:v>11.506</c:v>
                </c:pt>
                <c:pt idx="5754" formatCode="General">
                  <c:v>11.507999999999999</c:v>
                </c:pt>
                <c:pt idx="5755" formatCode="General">
                  <c:v>11.51</c:v>
                </c:pt>
                <c:pt idx="5756" formatCode="General">
                  <c:v>11.512</c:v>
                </c:pt>
                <c:pt idx="5757" formatCode="General">
                  <c:v>11.513999999999999</c:v>
                </c:pt>
                <c:pt idx="5758" formatCode="General">
                  <c:v>11.516</c:v>
                </c:pt>
                <c:pt idx="5759" formatCode="General">
                  <c:v>11.518000000000001</c:v>
                </c:pt>
                <c:pt idx="5760" formatCode="General">
                  <c:v>11.52</c:v>
                </c:pt>
                <c:pt idx="5761" formatCode="General">
                  <c:v>11.522</c:v>
                </c:pt>
                <c:pt idx="5762" formatCode="General">
                  <c:v>11.523999999999999</c:v>
                </c:pt>
                <c:pt idx="5763" formatCode="General">
                  <c:v>11.526</c:v>
                </c:pt>
                <c:pt idx="5764" formatCode="General">
                  <c:v>11.528</c:v>
                </c:pt>
                <c:pt idx="5765" formatCode="General">
                  <c:v>11.53</c:v>
                </c:pt>
                <c:pt idx="5766" formatCode="General">
                  <c:v>11.532</c:v>
                </c:pt>
                <c:pt idx="5767" formatCode="General">
                  <c:v>11.534000000000001</c:v>
                </c:pt>
                <c:pt idx="5768" formatCode="General">
                  <c:v>11.536</c:v>
                </c:pt>
                <c:pt idx="5769" formatCode="General">
                  <c:v>11.538</c:v>
                </c:pt>
                <c:pt idx="5770" formatCode="General">
                  <c:v>11.54</c:v>
                </c:pt>
                <c:pt idx="5771" formatCode="General">
                  <c:v>11.542</c:v>
                </c:pt>
                <c:pt idx="5772" formatCode="General">
                  <c:v>11.544</c:v>
                </c:pt>
                <c:pt idx="5773" formatCode="General">
                  <c:v>11.545999999999999</c:v>
                </c:pt>
                <c:pt idx="5774" formatCode="General">
                  <c:v>11.548</c:v>
                </c:pt>
                <c:pt idx="5775" formatCode="General">
                  <c:v>11.55</c:v>
                </c:pt>
                <c:pt idx="5776" formatCode="General">
                  <c:v>11.552</c:v>
                </c:pt>
                <c:pt idx="5777" formatCode="General">
                  <c:v>11.554</c:v>
                </c:pt>
                <c:pt idx="5778" formatCode="General">
                  <c:v>11.555999999999999</c:v>
                </c:pt>
                <c:pt idx="5779" formatCode="General">
                  <c:v>11.558</c:v>
                </c:pt>
                <c:pt idx="5780" formatCode="General">
                  <c:v>11.56</c:v>
                </c:pt>
                <c:pt idx="5781" formatCode="General">
                  <c:v>11.561999999999999</c:v>
                </c:pt>
                <c:pt idx="5782" formatCode="General">
                  <c:v>11.564</c:v>
                </c:pt>
                <c:pt idx="5783" formatCode="General">
                  <c:v>11.566000000000001</c:v>
                </c:pt>
                <c:pt idx="5784" formatCode="General">
                  <c:v>11.568</c:v>
                </c:pt>
                <c:pt idx="5785" formatCode="General">
                  <c:v>11.57</c:v>
                </c:pt>
                <c:pt idx="5786" formatCode="General">
                  <c:v>11.571999999999999</c:v>
                </c:pt>
                <c:pt idx="5787" formatCode="General">
                  <c:v>11.574</c:v>
                </c:pt>
                <c:pt idx="5788" formatCode="General">
                  <c:v>11.576000000000001</c:v>
                </c:pt>
                <c:pt idx="5789" formatCode="General">
                  <c:v>11.577999999999999</c:v>
                </c:pt>
                <c:pt idx="5790" formatCode="General">
                  <c:v>11.58</c:v>
                </c:pt>
                <c:pt idx="5791" formatCode="General">
                  <c:v>11.582000000000001</c:v>
                </c:pt>
                <c:pt idx="5792" formatCode="General">
                  <c:v>11.584</c:v>
                </c:pt>
                <c:pt idx="5793" formatCode="General">
                  <c:v>11.586</c:v>
                </c:pt>
                <c:pt idx="5794" formatCode="General">
                  <c:v>11.587999999999999</c:v>
                </c:pt>
                <c:pt idx="5795" formatCode="General">
                  <c:v>11.59</c:v>
                </c:pt>
                <c:pt idx="5796" formatCode="General">
                  <c:v>11.592000000000001</c:v>
                </c:pt>
                <c:pt idx="5797" formatCode="General">
                  <c:v>11.593999999999999</c:v>
                </c:pt>
                <c:pt idx="5798" formatCode="General">
                  <c:v>11.596</c:v>
                </c:pt>
                <c:pt idx="5799" formatCode="General">
                  <c:v>11.598000000000001</c:v>
                </c:pt>
                <c:pt idx="5800" formatCode="General">
                  <c:v>11.6</c:v>
                </c:pt>
                <c:pt idx="5801" formatCode="General">
                  <c:v>11.602</c:v>
                </c:pt>
                <c:pt idx="5802" formatCode="General">
                  <c:v>11.603999999999999</c:v>
                </c:pt>
                <c:pt idx="5803" formatCode="General">
                  <c:v>11.606</c:v>
                </c:pt>
                <c:pt idx="5804" formatCode="General">
                  <c:v>11.608000000000001</c:v>
                </c:pt>
                <c:pt idx="5805" formatCode="General">
                  <c:v>11.61</c:v>
                </c:pt>
                <c:pt idx="5806" formatCode="General">
                  <c:v>11.612</c:v>
                </c:pt>
                <c:pt idx="5807" formatCode="General">
                  <c:v>11.614000000000001</c:v>
                </c:pt>
                <c:pt idx="5808" formatCode="General">
                  <c:v>11.616</c:v>
                </c:pt>
                <c:pt idx="5809" formatCode="General">
                  <c:v>11.618</c:v>
                </c:pt>
                <c:pt idx="5810" formatCode="General">
                  <c:v>11.62</c:v>
                </c:pt>
                <c:pt idx="5811" formatCode="General">
                  <c:v>11.622</c:v>
                </c:pt>
                <c:pt idx="5812" formatCode="General">
                  <c:v>11.624000000000001</c:v>
                </c:pt>
                <c:pt idx="5813" formatCode="General">
                  <c:v>11.625999999999999</c:v>
                </c:pt>
                <c:pt idx="5814" formatCode="General">
                  <c:v>11.628</c:v>
                </c:pt>
                <c:pt idx="5815" formatCode="General">
                  <c:v>11.63</c:v>
                </c:pt>
                <c:pt idx="5816" formatCode="General">
                  <c:v>11.632</c:v>
                </c:pt>
                <c:pt idx="5817" formatCode="General">
                  <c:v>11.634</c:v>
                </c:pt>
                <c:pt idx="5818" formatCode="General">
                  <c:v>11.635999999999999</c:v>
                </c:pt>
                <c:pt idx="5819" formatCode="General">
                  <c:v>11.638</c:v>
                </c:pt>
                <c:pt idx="5820" formatCode="General">
                  <c:v>11.64</c:v>
                </c:pt>
                <c:pt idx="5821" formatCode="General">
                  <c:v>11.641999999999999</c:v>
                </c:pt>
                <c:pt idx="5822" formatCode="General">
                  <c:v>11.644</c:v>
                </c:pt>
                <c:pt idx="5823" formatCode="General">
                  <c:v>11.646000000000001</c:v>
                </c:pt>
                <c:pt idx="5824" formatCode="General">
                  <c:v>11.648</c:v>
                </c:pt>
                <c:pt idx="5825" formatCode="General">
                  <c:v>11.65</c:v>
                </c:pt>
                <c:pt idx="5826" formatCode="General">
                  <c:v>11.651999999999999</c:v>
                </c:pt>
                <c:pt idx="5827" formatCode="General">
                  <c:v>11.654</c:v>
                </c:pt>
                <c:pt idx="5828" formatCode="General">
                  <c:v>11.656000000000001</c:v>
                </c:pt>
                <c:pt idx="5829" formatCode="General">
                  <c:v>11.657999999999999</c:v>
                </c:pt>
                <c:pt idx="5830" formatCode="General">
                  <c:v>11.66</c:v>
                </c:pt>
                <c:pt idx="5831" formatCode="General">
                  <c:v>11.662000000000001</c:v>
                </c:pt>
                <c:pt idx="5832" formatCode="General">
                  <c:v>11.664</c:v>
                </c:pt>
                <c:pt idx="5833" formatCode="General">
                  <c:v>11.666</c:v>
                </c:pt>
                <c:pt idx="5834" formatCode="General">
                  <c:v>11.667999999999999</c:v>
                </c:pt>
                <c:pt idx="5835" formatCode="General">
                  <c:v>11.67</c:v>
                </c:pt>
                <c:pt idx="5836" formatCode="General">
                  <c:v>11.672000000000001</c:v>
                </c:pt>
                <c:pt idx="5837" formatCode="General">
                  <c:v>11.673999999999999</c:v>
                </c:pt>
                <c:pt idx="5838" formatCode="General">
                  <c:v>11.676</c:v>
                </c:pt>
                <c:pt idx="5839" formatCode="General">
                  <c:v>11.678000000000001</c:v>
                </c:pt>
                <c:pt idx="5840" formatCode="General">
                  <c:v>11.68</c:v>
                </c:pt>
                <c:pt idx="5841" formatCode="General">
                  <c:v>11.682</c:v>
                </c:pt>
                <c:pt idx="5842" formatCode="General">
                  <c:v>11.683999999999999</c:v>
                </c:pt>
                <c:pt idx="5843" formatCode="General">
                  <c:v>11.686</c:v>
                </c:pt>
                <c:pt idx="5844" formatCode="General">
                  <c:v>11.688000000000001</c:v>
                </c:pt>
                <c:pt idx="5845" formatCode="General">
                  <c:v>11.69</c:v>
                </c:pt>
                <c:pt idx="5846" formatCode="General">
                  <c:v>11.692</c:v>
                </c:pt>
                <c:pt idx="5847" formatCode="General">
                  <c:v>11.694000000000001</c:v>
                </c:pt>
                <c:pt idx="5848" formatCode="General">
                  <c:v>11.696</c:v>
                </c:pt>
                <c:pt idx="5849" formatCode="General">
                  <c:v>11.698</c:v>
                </c:pt>
                <c:pt idx="5850" formatCode="General">
                  <c:v>11.7</c:v>
                </c:pt>
                <c:pt idx="5851" formatCode="General">
                  <c:v>11.702</c:v>
                </c:pt>
                <c:pt idx="5852" formatCode="General">
                  <c:v>11.704000000000001</c:v>
                </c:pt>
                <c:pt idx="5853" formatCode="General">
                  <c:v>11.706</c:v>
                </c:pt>
                <c:pt idx="5854" formatCode="General">
                  <c:v>11.708</c:v>
                </c:pt>
                <c:pt idx="5855" formatCode="General">
                  <c:v>11.71</c:v>
                </c:pt>
                <c:pt idx="5856" formatCode="General">
                  <c:v>11.712</c:v>
                </c:pt>
                <c:pt idx="5857" formatCode="General">
                  <c:v>11.714</c:v>
                </c:pt>
                <c:pt idx="5858" formatCode="General">
                  <c:v>11.715999999999999</c:v>
                </c:pt>
                <c:pt idx="5859" formatCode="General">
                  <c:v>11.718</c:v>
                </c:pt>
                <c:pt idx="5860" formatCode="General">
                  <c:v>11.72</c:v>
                </c:pt>
                <c:pt idx="5861" formatCode="General">
                  <c:v>11.722</c:v>
                </c:pt>
                <c:pt idx="5862" formatCode="General">
                  <c:v>11.724</c:v>
                </c:pt>
                <c:pt idx="5863" formatCode="General">
                  <c:v>11.726000000000001</c:v>
                </c:pt>
                <c:pt idx="5864" formatCode="General">
                  <c:v>11.728</c:v>
                </c:pt>
                <c:pt idx="5865" formatCode="General">
                  <c:v>11.73</c:v>
                </c:pt>
                <c:pt idx="5866" formatCode="General">
                  <c:v>11.731999999999999</c:v>
                </c:pt>
                <c:pt idx="5867" formatCode="General">
                  <c:v>11.734</c:v>
                </c:pt>
                <c:pt idx="5868" formatCode="General">
                  <c:v>11.736000000000001</c:v>
                </c:pt>
                <c:pt idx="5869" formatCode="General">
                  <c:v>11.738</c:v>
                </c:pt>
                <c:pt idx="5870" formatCode="General">
                  <c:v>11.74</c:v>
                </c:pt>
                <c:pt idx="5871" formatCode="General">
                  <c:v>11.742000000000001</c:v>
                </c:pt>
                <c:pt idx="5872" formatCode="General">
                  <c:v>11.744</c:v>
                </c:pt>
                <c:pt idx="5873" formatCode="General">
                  <c:v>11.746</c:v>
                </c:pt>
                <c:pt idx="5874" formatCode="General">
                  <c:v>11.747999999999999</c:v>
                </c:pt>
                <c:pt idx="5875" formatCode="General">
                  <c:v>11.75</c:v>
                </c:pt>
                <c:pt idx="5876" formatCode="General">
                  <c:v>11.752000000000001</c:v>
                </c:pt>
                <c:pt idx="5877" formatCode="General">
                  <c:v>11.754</c:v>
                </c:pt>
                <c:pt idx="5878" formatCode="General">
                  <c:v>11.756</c:v>
                </c:pt>
                <c:pt idx="5879" formatCode="General">
                  <c:v>11.757999999999999</c:v>
                </c:pt>
                <c:pt idx="5880" formatCode="General">
                  <c:v>11.76</c:v>
                </c:pt>
                <c:pt idx="5881" formatCode="General">
                  <c:v>11.762</c:v>
                </c:pt>
                <c:pt idx="5882" formatCode="General">
                  <c:v>11.763999999999999</c:v>
                </c:pt>
                <c:pt idx="5883" formatCode="General">
                  <c:v>11.766</c:v>
                </c:pt>
                <c:pt idx="5884" formatCode="General">
                  <c:v>11.768000000000001</c:v>
                </c:pt>
                <c:pt idx="5885" formatCode="General">
                  <c:v>11.77</c:v>
                </c:pt>
                <c:pt idx="5886" formatCode="General">
                  <c:v>11.772</c:v>
                </c:pt>
                <c:pt idx="5887" formatCode="General">
                  <c:v>11.773999999999999</c:v>
                </c:pt>
                <c:pt idx="5888" formatCode="General">
                  <c:v>11.776</c:v>
                </c:pt>
                <c:pt idx="5889" formatCode="General">
                  <c:v>11.778</c:v>
                </c:pt>
                <c:pt idx="5890" formatCode="General">
                  <c:v>11.78</c:v>
                </c:pt>
                <c:pt idx="5891" formatCode="General">
                  <c:v>11.782</c:v>
                </c:pt>
                <c:pt idx="5892" formatCode="General">
                  <c:v>11.784000000000001</c:v>
                </c:pt>
                <c:pt idx="5893" formatCode="General">
                  <c:v>11.786</c:v>
                </c:pt>
                <c:pt idx="5894" formatCode="General">
                  <c:v>11.788</c:v>
                </c:pt>
                <c:pt idx="5895" formatCode="General">
                  <c:v>11.79</c:v>
                </c:pt>
                <c:pt idx="5896" formatCode="General">
                  <c:v>11.792</c:v>
                </c:pt>
                <c:pt idx="5897" formatCode="General">
                  <c:v>11.794</c:v>
                </c:pt>
                <c:pt idx="5898" formatCode="General">
                  <c:v>11.795999999999999</c:v>
                </c:pt>
                <c:pt idx="5899" formatCode="General">
                  <c:v>11.798</c:v>
                </c:pt>
                <c:pt idx="5900" formatCode="General">
                  <c:v>11.8</c:v>
                </c:pt>
                <c:pt idx="5901" formatCode="General">
                  <c:v>11.802</c:v>
                </c:pt>
                <c:pt idx="5902" formatCode="General">
                  <c:v>11.804</c:v>
                </c:pt>
                <c:pt idx="5903" formatCode="General">
                  <c:v>11.805999999999999</c:v>
                </c:pt>
                <c:pt idx="5904" formatCode="General">
                  <c:v>11.808</c:v>
                </c:pt>
                <c:pt idx="5905" formatCode="General">
                  <c:v>11.81</c:v>
                </c:pt>
                <c:pt idx="5906" formatCode="General">
                  <c:v>11.811999999999999</c:v>
                </c:pt>
                <c:pt idx="5907" formatCode="General">
                  <c:v>11.814</c:v>
                </c:pt>
                <c:pt idx="5908" formatCode="General">
                  <c:v>11.816000000000001</c:v>
                </c:pt>
                <c:pt idx="5909" formatCode="General">
                  <c:v>11.818</c:v>
                </c:pt>
                <c:pt idx="5910" formatCode="General">
                  <c:v>11.82</c:v>
                </c:pt>
                <c:pt idx="5911" formatCode="General">
                  <c:v>11.821999999999999</c:v>
                </c:pt>
                <c:pt idx="5912" formatCode="General">
                  <c:v>11.824</c:v>
                </c:pt>
                <c:pt idx="5913" formatCode="General">
                  <c:v>11.826000000000001</c:v>
                </c:pt>
                <c:pt idx="5914" formatCode="General">
                  <c:v>11.827999999999999</c:v>
                </c:pt>
                <c:pt idx="5915" formatCode="General">
                  <c:v>11.83</c:v>
                </c:pt>
                <c:pt idx="5916" formatCode="General">
                  <c:v>11.832000000000001</c:v>
                </c:pt>
                <c:pt idx="5917" formatCode="General">
                  <c:v>11.834</c:v>
                </c:pt>
                <c:pt idx="5918" formatCode="General">
                  <c:v>11.836</c:v>
                </c:pt>
                <c:pt idx="5919" formatCode="General">
                  <c:v>11.837999999999999</c:v>
                </c:pt>
                <c:pt idx="5920" formatCode="General">
                  <c:v>11.84</c:v>
                </c:pt>
                <c:pt idx="5921" formatCode="General">
                  <c:v>11.842000000000001</c:v>
                </c:pt>
                <c:pt idx="5922" formatCode="General">
                  <c:v>11.843999999999999</c:v>
                </c:pt>
                <c:pt idx="5923" formatCode="General">
                  <c:v>11.846</c:v>
                </c:pt>
                <c:pt idx="5924" formatCode="General">
                  <c:v>11.848000000000001</c:v>
                </c:pt>
                <c:pt idx="5925" formatCode="General">
                  <c:v>11.85</c:v>
                </c:pt>
                <c:pt idx="5926" formatCode="General">
                  <c:v>11.852</c:v>
                </c:pt>
                <c:pt idx="5927" formatCode="General">
                  <c:v>11.853999999999999</c:v>
                </c:pt>
                <c:pt idx="5928" formatCode="General">
                  <c:v>11.856</c:v>
                </c:pt>
                <c:pt idx="5929" formatCode="General">
                  <c:v>11.858000000000001</c:v>
                </c:pt>
                <c:pt idx="5930" formatCode="General">
                  <c:v>11.86</c:v>
                </c:pt>
                <c:pt idx="5931" formatCode="General">
                  <c:v>11.862</c:v>
                </c:pt>
                <c:pt idx="5932" formatCode="General">
                  <c:v>11.864000000000001</c:v>
                </c:pt>
                <c:pt idx="5933" formatCode="General">
                  <c:v>11.866</c:v>
                </c:pt>
                <c:pt idx="5934" formatCode="General">
                  <c:v>11.868</c:v>
                </c:pt>
                <c:pt idx="5935" formatCode="General">
                  <c:v>11.87</c:v>
                </c:pt>
                <c:pt idx="5936" formatCode="General">
                  <c:v>11.872</c:v>
                </c:pt>
                <c:pt idx="5937" formatCode="General">
                  <c:v>11.874000000000001</c:v>
                </c:pt>
                <c:pt idx="5938" formatCode="General">
                  <c:v>11.875999999999999</c:v>
                </c:pt>
                <c:pt idx="5939" formatCode="General">
                  <c:v>11.878</c:v>
                </c:pt>
                <c:pt idx="5940" formatCode="General">
                  <c:v>11.88</c:v>
                </c:pt>
                <c:pt idx="5941" formatCode="General">
                  <c:v>11.882</c:v>
                </c:pt>
                <c:pt idx="5942" formatCode="General">
                  <c:v>11.884</c:v>
                </c:pt>
                <c:pt idx="5943" formatCode="General">
                  <c:v>11.885999999999999</c:v>
                </c:pt>
                <c:pt idx="5944" formatCode="General">
                  <c:v>11.888</c:v>
                </c:pt>
                <c:pt idx="5945" formatCode="General">
                  <c:v>11.89</c:v>
                </c:pt>
                <c:pt idx="5946" formatCode="General">
                  <c:v>11.891999999999999</c:v>
                </c:pt>
                <c:pt idx="5947" formatCode="General">
                  <c:v>11.894</c:v>
                </c:pt>
                <c:pt idx="5948" formatCode="General">
                  <c:v>11.896000000000001</c:v>
                </c:pt>
                <c:pt idx="5949" formatCode="General">
                  <c:v>11.898</c:v>
                </c:pt>
                <c:pt idx="5950" formatCode="General">
                  <c:v>11.9</c:v>
                </c:pt>
                <c:pt idx="5951" formatCode="General">
                  <c:v>11.901999999999999</c:v>
                </c:pt>
                <c:pt idx="5952" formatCode="General">
                  <c:v>11.904</c:v>
                </c:pt>
                <c:pt idx="5953" formatCode="General">
                  <c:v>11.906000000000001</c:v>
                </c:pt>
                <c:pt idx="5954" formatCode="General">
                  <c:v>11.907999999999999</c:v>
                </c:pt>
                <c:pt idx="5955" formatCode="General">
                  <c:v>11.91</c:v>
                </c:pt>
                <c:pt idx="5956" formatCode="General">
                  <c:v>11.912000000000001</c:v>
                </c:pt>
                <c:pt idx="5957" formatCode="General">
                  <c:v>11.914</c:v>
                </c:pt>
                <c:pt idx="5958" formatCode="General">
                  <c:v>11.916</c:v>
                </c:pt>
                <c:pt idx="5959" formatCode="General">
                  <c:v>11.917999999999999</c:v>
                </c:pt>
                <c:pt idx="5960" formatCode="General">
                  <c:v>11.92</c:v>
                </c:pt>
                <c:pt idx="5961" formatCode="General">
                  <c:v>11.922000000000001</c:v>
                </c:pt>
                <c:pt idx="5962" formatCode="General">
                  <c:v>11.923999999999999</c:v>
                </c:pt>
                <c:pt idx="5963" formatCode="General">
                  <c:v>11.926</c:v>
                </c:pt>
                <c:pt idx="5964" formatCode="General">
                  <c:v>11.928000000000001</c:v>
                </c:pt>
                <c:pt idx="5965" formatCode="General">
                  <c:v>11.93</c:v>
                </c:pt>
                <c:pt idx="5966" formatCode="General">
                  <c:v>11.932</c:v>
                </c:pt>
                <c:pt idx="5967" formatCode="General">
                  <c:v>11.933999999999999</c:v>
                </c:pt>
                <c:pt idx="5968" formatCode="General">
                  <c:v>11.936</c:v>
                </c:pt>
                <c:pt idx="5969" formatCode="General">
                  <c:v>11.938000000000001</c:v>
                </c:pt>
                <c:pt idx="5970" formatCode="General">
                  <c:v>11.94</c:v>
                </c:pt>
                <c:pt idx="5971" formatCode="General">
                  <c:v>11.942</c:v>
                </c:pt>
                <c:pt idx="5972" formatCode="General">
                  <c:v>11.944000000000001</c:v>
                </c:pt>
                <c:pt idx="5973" formatCode="General">
                  <c:v>11.946</c:v>
                </c:pt>
                <c:pt idx="5974" formatCode="General">
                  <c:v>11.948</c:v>
                </c:pt>
                <c:pt idx="5975" formatCode="General">
                  <c:v>11.95</c:v>
                </c:pt>
                <c:pt idx="5976" formatCode="General">
                  <c:v>11.952</c:v>
                </c:pt>
                <c:pt idx="5977" formatCode="General">
                  <c:v>11.954000000000001</c:v>
                </c:pt>
                <c:pt idx="5978" formatCode="General">
                  <c:v>11.956</c:v>
                </c:pt>
                <c:pt idx="5979" formatCode="General">
                  <c:v>11.958</c:v>
                </c:pt>
                <c:pt idx="5980" formatCode="General">
                  <c:v>11.96</c:v>
                </c:pt>
                <c:pt idx="5981" formatCode="General">
                  <c:v>11.962</c:v>
                </c:pt>
                <c:pt idx="5982" formatCode="General">
                  <c:v>11.964</c:v>
                </c:pt>
                <c:pt idx="5983" formatCode="General">
                  <c:v>11.965999999999999</c:v>
                </c:pt>
                <c:pt idx="5984" formatCode="General">
                  <c:v>11.968</c:v>
                </c:pt>
                <c:pt idx="5985" formatCode="General">
                  <c:v>11.97</c:v>
                </c:pt>
                <c:pt idx="5986" formatCode="General">
                  <c:v>11.972</c:v>
                </c:pt>
                <c:pt idx="5987" formatCode="General">
                  <c:v>11.974</c:v>
                </c:pt>
                <c:pt idx="5988" formatCode="General">
                  <c:v>11.976000000000001</c:v>
                </c:pt>
                <c:pt idx="5989" formatCode="General">
                  <c:v>11.978</c:v>
                </c:pt>
                <c:pt idx="5990" formatCode="General">
                  <c:v>11.98</c:v>
                </c:pt>
                <c:pt idx="5991" formatCode="General">
                  <c:v>11.981999999999999</c:v>
                </c:pt>
                <c:pt idx="5992" formatCode="General">
                  <c:v>11.984</c:v>
                </c:pt>
                <c:pt idx="5993" formatCode="General">
                  <c:v>11.986000000000001</c:v>
                </c:pt>
                <c:pt idx="5994" formatCode="General">
                  <c:v>11.988</c:v>
                </c:pt>
                <c:pt idx="5995" formatCode="General">
                  <c:v>11.99</c:v>
                </c:pt>
                <c:pt idx="5996" formatCode="General">
                  <c:v>11.992000000000001</c:v>
                </c:pt>
                <c:pt idx="5997" formatCode="General">
                  <c:v>11.994</c:v>
                </c:pt>
                <c:pt idx="5998" formatCode="General">
                  <c:v>11.996</c:v>
                </c:pt>
                <c:pt idx="5999" formatCode="General">
                  <c:v>11.997999999999999</c:v>
                </c:pt>
                <c:pt idx="6000" formatCode="General">
                  <c:v>12</c:v>
                </c:pt>
                <c:pt idx="6001" formatCode="General">
                  <c:v>12.002000000000001</c:v>
                </c:pt>
                <c:pt idx="6002" formatCode="General">
                  <c:v>12.004</c:v>
                </c:pt>
                <c:pt idx="6003" formatCode="General">
                  <c:v>12.006</c:v>
                </c:pt>
                <c:pt idx="6004" formatCode="General">
                  <c:v>12.007999999999999</c:v>
                </c:pt>
                <c:pt idx="6005" formatCode="General">
                  <c:v>12.01</c:v>
                </c:pt>
                <c:pt idx="6006" formatCode="General">
                  <c:v>12.012</c:v>
                </c:pt>
                <c:pt idx="6007" formatCode="General">
                  <c:v>12.013999999999999</c:v>
                </c:pt>
                <c:pt idx="6008" formatCode="General">
                  <c:v>12.016</c:v>
                </c:pt>
                <c:pt idx="6009" formatCode="General">
                  <c:v>12.018000000000001</c:v>
                </c:pt>
                <c:pt idx="6010" formatCode="General">
                  <c:v>12.02</c:v>
                </c:pt>
                <c:pt idx="6011" formatCode="General">
                  <c:v>12.022</c:v>
                </c:pt>
                <c:pt idx="6012" formatCode="General">
                  <c:v>12.023999999999999</c:v>
                </c:pt>
                <c:pt idx="6013" formatCode="General">
                  <c:v>12.026</c:v>
                </c:pt>
                <c:pt idx="6014" formatCode="General">
                  <c:v>12.028</c:v>
                </c:pt>
                <c:pt idx="6015" formatCode="General">
                  <c:v>12.03</c:v>
                </c:pt>
                <c:pt idx="6016" formatCode="General">
                  <c:v>12.032</c:v>
                </c:pt>
                <c:pt idx="6017" formatCode="General">
                  <c:v>12.034000000000001</c:v>
                </c:pt>
                <c:pt idx="6018" formatCode="General">
                  <c:v>12.036</c:v>
                </c:pt>
                <c:pt idx="6019" formatCode="General">
                  <c:v>12.038</c:v>
                </c:pt>
                <c:pt idx="6020" formatCode="General">
                  <c:v>12.04</c:v>
                </c:pt>
                <c:pt idx="6021" formatCode="General">
                  <c:v>12.042</c:v>
                </c:pt>
                <c:pt idx="6022" formatCode="General">
                  <c:v>12.044</c:v>
                </c:pt>
                <c:pt idx="6023" formatCode="General">
                  <c:v>12.045999999999999</c:v>
                </c:pt>
                <c:pt idx="6024" formatCode="General">
                  <c:v>12.048</c:v>
                </c:pt>
                <c:pt idx="6025" formatCode="General">
                  <c:v>12.05</c:v>
                </c:pt>
                <c:pt idx="6026" formatCode="General">
                  <c:v>12.052</c:v>
                </c:pt>
                <c:pt idx="6027" formatCode="General">
                  <c:v>12.054</c:v>
                </c:pt>
                <c:pt idx="6028" formatCode="General">
                  <c:v>12.055999999999999</c:v>
                </c:pt>
                <c:pt idx="6029" formatCode="General">
                  <c:v>12.058</c:v>
                </c:pt>
                <c:pt idx="6030" formatCode="General">
                  <c:v>12.06</c:v>
                </c:pt>
                <c:pt idx="6031" formatCode="General">
                  <c:v>12.061999999999999</c:v>
                </c:pt>
                <c:pt idx="6032" formatCode="General">
                  <c:v>12.064</c:v>
                </c:pt>
                <c:pt idx="6033" formatCode="General">
                  <c:v>12.066000000000001</c:v>
                </c:pt>
                <c:pt idx="6034" formatCode="General">
                  <c:v>12.068</c:v>
                </c:pt>
                <c:pt idx="6035" formatCode="General">
                  <c:v>12.07</c:v>
                </c:pt>
                <c:pt idx="6036" formatCode="General">
                  <c:v>12.071999999999999</c:v>
                </c:pt>
                <c:pt idx="6037" formatCode="General">
                  <c:v>12.074</c:v>
                </c:pt>
                <c:pt idx="6038" formatCode="General">
                  <c:v>12.076000000000001</c:v>
                </c:pt>
                <c:pt idx="6039" formatCode="General">
                  <c:v>12.077999999999999</c:v>
                </c:pt>
                <c:pt idx="6040" formatCode="General">
                  <c:v>12.08</c:v>
                </c:pt>
                <c:pt idx="6041" formatCode="General">
                  <c:v>12.082000000000001</c:v>
                </c:pt>
                <c:pt idx="6042" formatCode="General">
                  <c:v>12.084</c:v>
                </c:pt>
                <c:pt idx="6043" formatCode="General">
                  <c:v>12.086</c:v>
                </c:pt>
                <c:pt idx="6044" formatCode="General">
                  <c:v>12.087999999999999</c:v>
                </c:pt>
                <c:pt idx="6045" formatCode="General">
                  <c:v>12.09</c:v>
                </c:pt>
                <c:pt idx="6046" formatCode="General">
                  <c:v>12.092000000000001</c:v>
                </c:pt>
                <c:pt idx="6047" formatCode="General">
                  <c:v>12.093999999999999</c:v>
                </c:pt>
                <c:pt idx="6048" formatCode="General">
                  <c:v>12.096</c:v>
                </c:pt>
                <c:pt idx="6049" formatCode="General">
                  <c:v>12.098000000000001</c:v>
                </c:pt>
                <c:pt idx="6050" formatCode="General">
                  <c:v>12.1</c:v>
                </c:pt>
                <c:pt idx="6051" formatCode="General">
                  <c:v>12.102</c:v>
                </c:pt>
                <c:pt idx="6052" formatCode="General">
                  <c:v>12.103999999999999</c:v>
                </c:pt>
                <c:pt idx="6053" formatCode="General">
                  <c:v>12.106</c:v>
                </c:pt>
                <c:pt idx="6054" formatCode="General">
                  <c:v>12.108000000000001</c:v>
                </c:pt>
                <c:pt idx="6055" formatCode="General">
                  <c:v>12.11</c:v>
                </c:pt>
                <c:pt idx="6056" formatCode="General">
                  <c:v>12.112</c:v>
                </c:pt>
                <c:pt idx="6057" formatCode="General">
                  <c:v>12.114000000000001</c:v>
                </c:pt>
                <c:pt idx="6058" formatCode="General">
                  <c:v>12.116</c:v>
                </c:pt>
                <c:pt idx="6059" formatCode="General">
                  <c:v>12.118</c:v>
                </c:pt>
                <c:pt idx="6060" formatCode="General">
                  <c:v>12.12</c:v>
                </c:pt>
                <c:pt idx="6061" formatCode="General">
                  <c:v>12.122</c:v>
                </c:pt>
                <c:pt idx="6062" formatCode="General">
                  <c:v>12.124000000000001</c:v>
                </c:pt>
                <c:pt idx="6063" formatCode="General">
                  <c:v>12.125999999999999</c:v>
                </c:pt>
                <c:pt idx="6064" formatCode="General">
                  <c:v>12.128</c:v>
                </c:pt>
                <c:pt idx="6065" formatCode="General">
                  <c:v>12.13</c:v>
                </c:pt>
                <c:pt idx="6066" formatCode="General">
                  <c:v>12.132</c:v>
                </c:pt>
                <c:pt idx="6067" formatCode="General">
                  <c:v>12.134</c:v>
                </c:pt>
                <c:pt idx="6068" formatCode="General">
                  <c:v>12.135999999999999</c:v>
                </c:pt>
                <c:pt idx="6069" formatCode="General">
                  <c:v>12.138</c:v>
                </c:pt>
                <c:pt idx="6070" formatCode="General">
                  <c:v>12.14</c:v>
                </c:pt>
                <c:pt idx="6071" formatCode="General">
                  <c:v>12.141999999999999</c:v>
                </c:pt>
                <c:pt idx="6072" formatCode="General">
                  <c:v>12.144</c:v>
                </c:pt>
                <c:pt idx="6073" formatCode="General">
                  <c:v>12.146000000000001</c:v>
                </c:pt>
                <c:pt idx="6074" formatCode="General">
                  <c:v>12.148</c:v>
                </c:pt>
                <c:pt idx="6075" formatCode="General">
                  <c:v>12.15</c:v>
                </c:pt>
                <c:pt idx="6076" formatCode="General">
                  <c:v>12.151999999999999</c:v>
                </c:pt>
                <c:pt idx="6077" formatCode="General">
                  <c:v>12.154</c:v>
                </c:pt>
                <c:pt idx="6078" formatCode="General">
                  <c:v>12.156000000000001</c:v>
                </c:pt>
                <c:pt idx="6079" formatCode="General">
                  <c:v>12.157999999999999</c:v>
                </c:pt>
                <c:pt idx="6080" formatCode="General">
                  <c:v>12.16</c:v>
                </c:pt>
                <c:pt idx="6081" formatCode="General">
                  <c:v>12.162000000000001</c:v>
                </c:pt>
                <c:pt idx="6082" formatCode="General">
                  <c:v>12.164</c:v>
                </c:pt>
                <c:pt idx="6083" formatCode="General">
                  <c:v>12.166</c:v>
                </c:pt>
                <c:pt idx="6084" formatCode="General">
                  <c:v>12.167999999999999</c:v>
                </c:pt>
                <c:pt idx="6085" formatCode="General">
                  <c:v>12.17</c:v>
                </c:pt>
                <c:pt idx="6086" formatCode="General">
                  <c:v>12.172000000000001</c:v>
                </c:pt>
                <c:pt idx="6087" formatCode="General">
                  <c:v>12.173999999999999</c:v>
                </c:pt>
                <c:pt idx="6088" formatCode="General">
                  <c:v>12.176</c:v>
                </c:pt>
                <c:pt idx="6089" formatCode="General">
                  <c:v>12.178000000000001</c:v>
                </c:pt>
                <c:pt idx="6090" formatCode="General">
                  <c:v>12.18</c:v>
                </c:pt>
                <c:pt idx="6091" formatCode="General">
                  <c:v>12.182</c:v>
                </c:pt>
                <c:pt idx="6092" formatCode="General">
                  <c:v>12.183999999999999</c:v>
                </c:pt>
                <c:pt idx="6093" formatCode="General">
                  <c:v>12.186</c:v>
                </c:pt>
                <c:pt idx="6094" formatCode="General">
                  <c:v>12.188000000000001</c:v>
                </c:pt>
                <c:pt idx="6095" formatCode="General">
                  <c:v>12.19</c:v>
                </c:pt>
                <c:pt idx="6096" formatCode="General">
                  <c:v>12.192</c:v>
                </c:pt>
                <c:pt idx="6097" formatCode="General">
                  <c:v>12.194000000000001</c:v>
                </c:pt>
                <c:pt idx="6098" formatCode="General">
                  <c:v>12.196</c:v>
                </c:pt>
                <c:pt idx="6099" formatCode="General">
                  <c:v>12.198</c:v>
                </c:pt>
                <c:pt idx="6100" formatCode="General">
                  <c:v>12.2</c:v>
                </c:pt>
                <c:pt idx="6101" formatCode="General">
                  <c:v>12.202</c:v>
                </c:pt>
                <c:pt idx="6102" formatCode="General">
                  <c:v>12.204000000000001</c:v>
                </c:pt>
                <c:pt idx="6103" formatCode="General">
                  <c:v>12.206</c:v>
                </c:pt>
                <c:pt idx="6104" formatCode="General">
                  <c:v>12.208</c:v>
                </c:pt>
                <c:pt idx="6105" formatCode="General">
                  <c:v>12.21</c:v>
                </c:pt>
                <c:pt idx="6106" formatCode="General">
                  <c:v>12.212</c:v>
                </c:pt>
                <c:pt idx="6107" formatCode="General">
                  <c:v>12.214</c:v>
                </c:pt>
                <c:pt idx="6108" formatCode="General">
                  <c:v>12.215999999999999</c:v>
                </c:pt>
                <c:pt idx="6109" formatCode="General">
                  <c:v>12.218</c:v>
                </c:pt>
                <c:pt idx="6110" formatCode="General">
                  <c:v>12.22</c:v>
                </c:pt>
                <c:pt idx="6111" formatCode="General">
                  <c:v>12.222</c:v>
                </c:pt>
                <c:pt idx="6112" formatCode="General">
                  <c:v>12.224</c:v>
                </c:pt>
                <c:pt idx="6113" formatCode="General">
                  <c:v>12.226000000000001</c:v>
                </c:pt>
                <c:pt idx="6114" formatCode="General">
                  <c:v>12.228</c:v>
                </c:pt>
                <c:pt idx="6115" formatCode="General">
                  <c:v>12.23</c:v>
                </c:pt>
                <c:pt idx="6116" formatCode="General">
                  <c:v>12.231999999999999</c:v>
                </c:pt>
                <c:pt idx="6117" formatCode="General">
                  <c:v>12.234</c:v>
                </c:pt>
                <c:pt idx="6118" formatCode="General">
                  <c:v>12.236000000000001</c:v>
                </c:pt>
                <c:pt idx="6119" formatCode="General">
                  <c:v>12.238</c:v>
                </c:pt>
                <c:pt idx="6120" formatCode="General">
                  <c:v>12.24</c:v>
                </c:pt>
                <c:pt idx="6121" formatCode="General">
                  <c:v>12.242000000000001</c:v>
                </c:pt>
                <c:pt idx="6122" formatCode="General">
                  <c:v>12.244</c:v>
                </c:pt>
                <c:pt idx="6123" formatCode="General">
                  <c:v>12.246</c:v>
                </c:pt>
                <c:pt idx="6124" formatCode="General">
                  <c:v>12.247999999999999</c:v>
                </c:pt>
                <c:pt idx="6125" formatCode="General">
                  <c:v>12.25</c:v>
                </c:pt>
                <c:pt idx="6126" formatCode="General">
                  <c:v>12.252000000000001</c:v>
                </c:pt>
                <c:pt idx="6127" formatCode="General">
                  <c:v>12.254</c:v>
                </c:pt>
                <c:pt idx="6128" formatCode="General">
                  <c:v>12.256</c:v>
                </c:pt>
                <c:pt idx="6129" formatCode="General">
                  <c:v>12.257999999999999</c:v>
                </c:pt>
                <c:pt idx="6130" formatCode="General">
                  <c:v>12.26</c:v>
                </c:pt>
                <c:pt idx="6131" formatCode="General">
                  <c:v>12.262</c:v>
                </c:pt>
                <c:pt idx="6132" formatCode="General">
                  <c:v>12.263999999999999</c:v>
                </c:pt>
                <c:pt idx="6133" formatCode="General">
                  <c:v>12.266</c:v>
                </c:pt>
                <c:pt idx="6134" formatCode="General">
                  <c:v>12.268000000000001</c:v>
                </c:pt>
                <c:pt idx="6135" formatCode="General">
                  <c:v>12.27</c:v>
                </c:pt>
                <c:pt idx="6136" formatCode="General">
                  <c:v>12.272</c:v>
                </c:pt>
                <c:pt idx="6137" formatCode="General">
                  <c:v>12.273999999999999</c:v>
                </c:pt>
                <c:pt idx="6138" formatCode="General">
                  <c:v>12.276</c:v>
                </c:pt>
                <c:pt idx="6139" formatCode="General">
                  <c:v>12.278</c:v>
                </c:pt>
                <c:pt idx="6140" formatCode="General">
                  <c:v>12.28</c:v>
                </c:pt>
                <c:pt idx="6141" formatCode="General">
                  <c:v>12.282</c:v>
                </c:pt>
                <c:pt idx="6142" formatCode="General">
                  <c:v>12.284000000000001</c:v>
                </c:pt>
                <c:pt idx="6143" formatCode="General">
                  <c:v>12.286</c:v>
                </c:pt>
                <c:pt idx="6144" formatCode="General">
                  <c:v>12.288</c:v>
                </c:pt>
                <c:pt idx="6145" formatCode="General">
                  <c:v>12.29</c:v>
                </c:pt>
                <c:pt idx="6146" formatCode="General">
                  <c:v>12.292</c:v>
                </c:pt>
                <c:pt idx="6147" formatCode="General">
                  <c:v>12.294</c:v>
                </c:pt>
                <c:pt idx="6148" formatCode="General">
                  <c:v>12.295999999999999</c:v>
                </c:pt>
                <c:pt idx="6149" formatCode="General">
                  <c:v>12.298</c:v>
                </c:pt>
                <c:pt idx="6150" formatCode="General">
                  <c:v>12.3</c:v>
                </c:pt>
                <c:pt idx="6151" formatCode="General">
                  <c:v>12.302</c:v>
                </c:pt>
                <c:pt idx="6152" formatCode="General">
                  <c:v>12.304</c:v>
                </c:pt>
                <c:pt idx="6153" formatCode="General">
                  <c:v>12.305999999999999</c:v>
                </c:pt>
                <c:pt idx="6154" formatCode="General">
                  <c:v>12.308</c:v>
                </c:pt>
                <c:pt idx="6155" formatCode="General">
                  <c:v>12.31</c:v>
                </c:pt>
                <c:pt idx="6156" formatCode="General">
                  <c:v>12.311999999999999</c:v>
                </c:pt>
                <c:pt idx="6157" formatCode="General">
                  <c:v>12.314</c:v>
                </c:pt>
                <c:pt idx="6158" formatCode="General">
                  <c:v>12.316000000000001</c:v>
                </c:pt>
                <c:pt idx="6159" formatCode="General">
                  <c:v>12.318</c:v>
                </c:pt>
                <c:pt idx="6160" formatCode="General">
                  <c:v>12.32</c:v>
                </c:pt>
                <c:pt idx="6161" formatCode="General">
                  <c:v>12.321999999999999</c:v>
                </c:pt>
                <c:pt idx="6162" formatCode="General">
                  <c:v>12.324</c:v>
                </c:pt>
                <c:pt idx="6163" formatCode="General">
                  <c:v>12.326000000000001</c:v>
                </c:pt>
                <c:pt idx="6164" formatCode="General">
                  <c:v>12.327999999999999</c:v>
                </c:pt>
                <c:pt idx="6165" formatCode="General">
                  <c:v>12.33</c:v>
                </c:pt>
                <c:pt idx="6166" formatCode="General">
                  <c:v>12.332000000000001</c:v>
                </c:pt>
                <c:pt idx="6167" formatCode="General">
                  <c:v>12.334</c:v>
                </c:pt>
                <c:pt idx="6168" formatCode="General">
                  <c:v>12.336</c:v>
                </c:pt>
                <c:pt idx="6169" formatCode="General">
                  <c:v>12.337999999999999</c:v>
                </c:pt>
                <c:pt idx="6170" formatCode="General">
                  <c:v>12.34</c:v>
                </c:pt>
                <c:pt idx="6171" formatCode="General">
                  <c:v>12.342000000000001</c:v>
                </c:pt>
                <c:pt idx="6172" formatCode="General">
                  <c:v>12.343999999999999</c:v>
                </c:pt>
                <c:pt idx="6173" formatCode="General">
                  <c:v>12.346</c:v>
                </c:pt>
                <c:pt idx="6174" formatCode="General">
                  <c:v>12.348000000000001</c:v>
                </c:pt>
                <c:pt idx="6175" formatCode="General">
                  <c:v>12.35</c:v>
                </c:pt>
                <c:pt idx="6176" formatCode="General">
                  <c:v>12.352</c:v>
                </c:pt>
                <c:pt idx="6177" formatCode="General">
                  <c:v>12.353999999999999</c:v>
                </c:pt>
                <c:pt idx="6178" formatCode="General">
                  <c:v>12.356</c:v>
                </c:pt>
                <c:pt idx="6179" formatCode="General">
                  <c:v>12.358000000000001</c:v>
                </c:pt>
                <c:pt idx="6180" formatCode="General">
                  <c:v>12.36</c:v>
                </c:pt>
                <c:pt idx="6181" formatCode="General">
                  <c:v>12.362</c:v>
                </c:pt>
                <c:pt idx="6182" formatCode="General">
                  <c:v>12.364000000000001</c:v>
                </c:pt>
                <c:pt idx="6183" formatCode="General">
                  <c:v>12.366</c:v>
                </c:pt>
                <c:pt idx="6184" formatCode="General">
                  <c:v>12.368</c:v>
                </c:pt>
                <c:pt idx="6185" formatCode="General">
                  <c:v>12.37</c:v>
                </c:pt>
                <c:pt idx="6186" formatCode="General">
                  <c:v>12.372</c:v>
                </c:pt>
                <c:pt idx="6187" formatCode="General">
                  <c:v>12.374000000000001</c:v>
                </c:pt>
                <c:pt idx="6188" formatCode="General">
                  <c:v>12.375999999999999</c:v>
                </c:pt>
                <c:pt idx="6189" formatCode="General">
                  <c:v>12.378</c:v>
                </c:pt>
                <c:pt idx="6190" formatCode="General">
                  <c:v>12.38</c:v>
                </c:pt>
                <c:pt idx="6191" formatCode="General">
                  <c:v>12.382</c:v>
                </c:pt>
                <c:pt idx="6192" formatCode="General">
                  <c:v>12.384</c:v>
                </c:pt>
                <c:pt idx="6193" formatCode="General">
                  <c:v>12.385999999999999</c:v>
                </c:pt>
                <c:pt idx="6194" formatCode="General">
                  <c:v>12.388</c:v>
                </c:pt>
                <c:pt idx="6195" formatCode="General">
                  <c:v>12.39</c:v>
                </c:pt>
                <c:pt idx="6196" formatCode="General">
                  <c:v>12.391999999999999</c:v>
                </c:pt>
                <c:pt idx="6197" formatCode="General">
                  <c:v>12.394</c:v>
                </c:pt>
                <c:pt idx="6198" formatCode="General">
                  <c:v>12.396000000000001</c:v>
                </c:pt>
                <c:pt idx="6199" formatCode="General">
                  <c:v>12.398</c:v>
                </c:pt>
                <c:pt idx="6200" formatCode="General">
                  <c:v>12.4</c:v>
                </c:pt>
                <c:pt idx="6201" formatCode="General">
                  <c:v>12.401999999999999</c:v>
                </c:pt>
                <c:pt idx="6202" formatCode="General">
                  <c:v>12.404</c:v>
                </c:pt>
                <c:pt idx="6203" formatCode="General">
                  <c:v>12.406000000000001</c:v>
                </c:pt>
                <c:pt idx="6204" formatCode="General">
                  <c:v>12.407999999999999</c:v>
                </c:pt>
                <c:pt idx="6205" formatCode="General">
                  <c:v>12.41</c:v>
                </c:pt>
                <c:pt idx="6206" formatCode="General">
                  <c:v>12.412000000000001</c:v>
                </c:pt>
                <c:pt idx="6207" formatCode="General">
                  <c:v>12.414</c:v>
                </c:pt>
                <c:pt idx="6208" formatCode="General">
                  <c:v>12.416</c:v>
                </c:pt>
                <c:pt idx="6209" formatCode="General">
                  <c:v>12.417999999999999</c:v>
                </c:pt>
                <c:pt idx="6210" formatCode="General">
                  <c:v>12.42</c:v>
                </c:pt>
                <c:pt idx="6211" formatCode="General">
                  <c:v>12.422000000000001</c:v>
                </c:pt>
                <c:pt idx="6212" formatCode="General">
                  <c:v>12.423999999999999</c:v>
                </c:pt>
                <c:pt idx="6213" formatCode="General">
                  <c:v>12.426</c:v>
                </c:pt>
                <c:pt idx="6214" formatCode="General">
                  <c:v>12.428000000000001</c:v>
                </c:pt>
                <c:pt idx="6215" formatCode="General">
                  <c:v>12.43</c:v>
                </c:pt>
                <c:pt idx="6216" formatCode="General">
                  <c:v>12.432</c:v>
                </c:pt>
                <c:pt idx="6217" formatCode="General">
                  <c:v>12.433999999999999</c:v>
                </c:pt>
                <c:pt idx="6218" formatCode="General">
                  <c:v>12.436</c:v>
                </c:pt>
                <c:pt idx="6219" formatCode="General">
                  <c:v>12.438000000000001</c:v>
                </c:pt>
                <c:pt idx="6220" formatCode="General">
                  <c:v>12.44</c:v>
                </c:pt>
                <c:pt idx="6221" formatCode="General">
                  <c:v>12.442</c:v>
                </c:pt>
                <c:pt idx="6222" formatCode="General">
                  <c:v>12.444000000000001</c:v>
                </c:pt>
                <c:pt idx="6223" formatCode="General">
                  <c:v>12.446</c:v>
                </c:pt>
                <c:pt idx="6224" formatCode="General">
                  <c:v>12.448</c:v>
                </c:pt>
                <c:pt idx="6225" formatCode="General">
                  <c:v>12.45</c:v>
                </c:pt>
                <c:pt idx="6226" formatCode="General">
                  <c:v>12.452</c:v>
                </c:pt>
                <c:pt idx="6227" formatCode="General">
                  <c:v>12.454000000000001</c:v>
                </c:pt>
                <c:pt idx="6228" formatCode="General">
                  <c:v>12.456</c:v>
                </c:pt>
                <c:pt idx="6229" formatCode="General">
                  <c:v>12.458</c:v>
                </c:pt>
                <c:pt idx="6230" formatCode="General">
                  <c:v>12.46</c:v>
                </c:pt>
                <c:pt idx="6231" formatCode="General">
                  <c:v>12.462</c:v>
                </c:pt>
                <c:pt idx="6232" formatCode="General">
                  <c:v>12.464</c:v>
                </c:pt>
                <c:pt idx="6233" formatCode="General">
                  <c:v>12.465999999999999</c:v>
                </c:pt>
                <c:pt idx="6234" formatCode="General">
                  <c:v>12.468</c:v>
                </c:pt>
                <c:pt idx="6235" formatCode="General">
                  <c:v>12.47</c:v>
                </c:pt>
                <c:pt idx="6236" formatCode="General">
                  <c:v>12.472</c:v>
                </c:pt>
                <c:pt idx="6237" formatCode="General">
                  <c:v>12.474</c:v>
                </c:pt>
                <c:pt idx="6238" formatCode="General">
                  <c:v>12.476000000000001</c:v>
                </c:pt>
                <c:pt idx="6239" formatCode="General">
                  <c:v>12.478</c:v>
                </c:pt>
                <c:pt idx="6240" formatCode="General">
                  <c:v>12.48</c:v>
                </c:pt>
                <c:pt idx="6241" formatCode="General">
                  <c:v>12.481999999999999</c:v>
                </c:pt>
                <c:pt idx="6242" formatCode="General">
                  <c:v>12.484</c:v>
                </c:pt>
                <c:pt idx="6243" formatCode="General">
                  <c:v>12.486000000000001</c:v>
                </c:pt>
                <c:pt idx="6244" formatCode="General">
                  <c:v>12.488</c:v>
                </c:pt>
                <c:pt idx="6245" formatCode="General">
                  <c:v>12.49</c:v>
                </c:pt>
                <c:pt idx="6246" formatCode="General">
                  <c:v>12.492000000000001</c:v>
                </c:pt>
                <c:pt idx="6247" formatCode="General">
                  <c:v>12.494</c:v>
                </c:pt>
                <c:pt idx="6248" formatCode="General">
                  <c:v>12.496</c:v>
                </c:pt>
                <c:pt idx="6249" formatCode="General">
                  <c:v>12.497999999999999</c:v>
                </c:pt>
                <c:pt idx="6250" formatCode="General">
                  <c:v>12.5</c:v>
                </c:pt>
                <c:pt idx="6251" formatCode="General">
                  <c:v>12.502000000000001</c:v>
                </c:pt>
                <c:pt idx="6252" formatCode="General">
                  <c:v>12.504</c:v>
                </c:pt>
                <c:pt idx="6253" formatCode="General">
                  <c:v>12.506</c:v>
                </c:pt>
                <c:pt idx="6254" formatCode="General">
                  <c:v>12.507999999999999</c:v>
                </c:pt>
                <c:pt idx="6255" formatCode="General">
                  <c:v>12.51</c:v>
                </c:pt>
                <c:pt idx="6256" formatCode="General">
                  <c:v>12.512</c:v>
                </c:pt>
                <c:pt idx="6257" formatCode="General">
                  <c:v>12.513999999999999</c:v>
                </c:pt>
                <c:pt idx="6258" formatCode="General">
                  <c:v>12.516</c:v>
                </c:pt>
                <c:pt idx="6259" formatCode="General">
                  <c:v>12.518000000000001</c:v>
                </c:pt>
                <c:pt idx="6260" formatCode="General">
                  <c:v>12.52</c:v>
                </c:pt>
                <c:pt idx="6261" formatCode="General">
                  <c:v>12.522</c:v>
                </c:pt>
                <c:pt idx="6262" formatCode="General">
                  <c:v>12.523999999999999</c:v>
                </c:pt>
                <c:pt idx="6263" formatCode="General">
                  <c:v>12.526</c:v>
                </c:pt>
                <c:pt idx="6264" formatCode="General">
                  <c:v>12.528</c:v>
                </c:pt>
                <c:pt idx="6265" formatCode="General">
                  <c:v>12.53</c:v>
                </c:pt>
                <c:pt idx="6266" formatCode="General">
                  <c:v>12.532</c:v>
                </c:pt>
                <c:pt idx="6267" formatCode="General">
                  <c:v>12.534000000000001</c:v>
                </c:pt>
                <c:pt idx="6268" formatCode="General">
                  <c:v>12.536</c:v>
                </c:pt>
                <c:pt idx="6269" formatCode="General">
                  <c:v>12.538</c:v>
                </c:pt>
                <c:pt idx="6270" formatCode="General">
                  <c:v>12.54</c:v>
                </c:pt>
                <c:pt idx="6271" formatCode="General">
                  <c:v>12.542</c:v>
                </c:pt>
                <c:pt idx="6272" formatCode="General">
                  <c:v>12.544</c:v>
                </c:pt>
                <c:pt idx="6273" formatCode="General">
                  <c:v>12.545999999999999</c:v>
                </c:pt>
                <c:pt idx="6274" formatCode="General">
                  <c:v>12.548</c:v>
                </c:pt>
                <c:pt idx="6275" formatCode="General">
                  <c:v>12.55</c:v>
                </c:pt>
                <c:pt idx="6276" formatCode="General">
                  <c:v>12.552</c:v>
                </c:pt>
                <c:pt idx="6277" formatCode="General">
                  <c:v>12.554</c:v>
                </c:pt>
                <c:pt idx="6278" formatCode="General">
                  <c:v>12.555999999999999</c:v>
                </c:pt>
                <c:pt idx="6279" formatCode="General">
                  <c:v>12.558</c:v>
                </c:pt>
                <c:pt idx="6280" formatCode="General">
                  <c:v>12.56</c:v>
                </c:pt>
                <c:pt idx="6281" formatCode="General">
                  <c:v>12.561999999999999</c:v>
                </c:pt>
                <c:pt idx="6282" formatCode="General">
                  <c:v>12.564</c:v>
                </c:pt>
                <c:pt idx="6283" formatCode="General">
                  <c:v>12.566000000000001</c:v>
                </c:pt>
                <c:pt idx="6284" formatCode="General">
                  <c:v>12.568</c:v>
                </c:pt>
                <c:pt idx="6285" formatCode="General">
                  <c:v>12.57</c:v>
                </c:pt>
                <c:pt idx="6286" formatCode="General">
                  <c:v>12.571999999999999</c:v>
                </c:pt>
                <c:pt idx="6287" formatCode="General">
                  <c:v>12.574</c:v>
                </c:pt>
                <c:pt idx="6288" formatCode="General">
                  <c:v>12.576000000000001</c:v>
                </c:pt>
                <c:pt idx="6289" formatCode="General">
                  <c:v>12.577999999999999</c:v>
                </c:pt>
                <c:pt idx="6290" formatCode="General">
                  <c:v>12.58</c:v>
                </c:pt>
                <c:pt idx="6291" formatCode="General">
                  <c:v>12.582000000000001</c:v>
                </c:pt>
                <c:pt idx="6292" formatCode="General">
                  <c:v>12.584</c:v>
                </c:pt>
                <c:pt idx="6293" formatCode="General">
                  <c:v>12.586</c:v>
                </c:pt>
                <c:pt idx="6294" formatCode="General">
                  <c:v>12.587999999999999</c:v>
                </c:pt>
                <c:pt idx="6295" formatCode="General">
                  <c:v>12.59</c:v>
                </c:pt>
                <c:pt idx="6296" formatCode="General">
                  <c:v>12.592000000000001</c:v>
                </c:pt>
                <c:pt idx="6297" formatCode="General">
                  <c:v>12.593999999999999</c:v>
                </c:pt>
                <c:pt idx="6298" formatCode="General">
                  <c:v>12.596</c:v>
                </c:pt>
                <c:pt idx="6299" formatCode="General">
                  <c:v>12.598000000000001</c:v>
                </c:pt>
                <c:pt idx="6300" formatCode="General">
                  <c:v>12.6</c:v>
                </c:pt>
                <c:pt idx="6301" formatCode="General">
                  <c:v>12.602</c:v>
                </c:pt>
                <c:pt idx="6302" formatCode="General">
                  <c:v>12.603999999999999</c:v>
                </c:pt>
                <c:pt idx="6303" formatCode="General">
                  <c:v>12.606</c:v>
                </c:pt>
                <c:pt idx="6304" formatCode="General">
                  <c:v>12.608000000000001</c:v>
                </c:pt>
                <c:pt idx="6305" formatCode="General">
                  <c:v>12.61</c:v>
                </c:pt>
                <c:pt idx="6306" formatCode="General">
                  <c:v>12.612</c:v>
                </c:pt>
                <c:pt idx="6307" formatCode="General">
                  <c:v>12.614000000000001</c:v>
                </c:pt>
                <c:pt idx="6308" formatCode="General">
                  <c:v>12.616</c:v>
                </c:pt>
                <c:pt idx="6309" formatCode="General">
                  <c:v>12.618</c:v>
                </c:pt>
                <c:pt idx="6310" formatCode="General">
                  <c:v>12.62</c:v>
                </c:pt>
                <c:pt idx="6311" formatCode="General">
                  <c:v>12.622</c:v>
                </c:pt>
                <c:pt idx="6312" formatCode="General">
                  <c:v>12.624000000000001</c:v>
                </c:pt>
                <c:pt idx="6313" formatCode="General">
                  <c:v>12.625999999999999</c:v>
                </c:pt>
                <c:pt idx="6314" formatCode="General">
                  <c:v>12.628</c:v>
                </c:pt>
                <c:pt idx="6315" formatCode="General">
                  <c:v>12.63</c:v>
                </c:pt>
                <c:pt idx="6316" formatCode="General">
                  <c:v>12.632</c:v>
                </c:pt>
                <c:pt idx="6317" formatCode="General">
                  <c:v>12.634</c:v>
                </c:pt>
                <c:pt idx="6318" formatCode="General">
                  <c:v>12.635999999999999</c:v>
                </c:pt>
                <c:pt idx="6319" formatCode="General">
                  <c:v>12.638</c:v>
                </c:pt>
                <c:pt idx="6320" formatCode="General">
                  <c:v>12.64</c:v>
                </c:pt>
                <c:pt idx="6321" formatCode="General">
                  <c:v>12.641999999999999</c:v>
                </c:pt>
                <c:pt idx="6322" formatCode="General">
                  <c:v>12.644</c:v>
                </c:pt>
                <c:pt idx="6323" formatCode="General">
                  <c:v>12.646000000000001</c:v>
                </c:pt>
                <c:pt idx="6324" formatCode="General">
                  <c:v>12.648</c:v>
                </c:pt>
                <c:pt idx="6325" formatCode="General">
                  <c:v>12.65</c:v>
                </c:pt>
                <c:pt idx="6326" formatCode="General">
                  <c:v>12.651999999999999</c:v>
                </c:pt>
                <c:pt idx="6327" formatCode="General">
                  <c:v>12.654</c:v>
                </c:pt>
                <c:pt idx="6328" formatCode="General">
                  <c:v>12.656000000000001</c:v>
                </c:pt>
                <c:pt idx="6329" formatCode="General">
                  <c:v>12.657999999999999</c:v>
                </c:pt>
                <c:pt idx="6330" formatCode="General">
                  <c:v>12.66</c:v>
                </c:pt>
                <c:pt idx="6331" formatCode="General">
                  <c:v>12.662000000000001</c:v>
                </c:pt>
                <c:pt idx="6332" formatCode="General">
                  <c:v>12.664</c:v>
                </c:pt>
                <c:pt idx="6333" formatCode="General">
                  <c:v>12.666</c:v>
                </c:pt>
                <c:pt idx="6334" formatCode="General">
                  <c:v>12.667999999999999</c:v>
                </c:pt>
                <c:pt idx="6335" formatCode="General">
                  <c:v>12.67</c:v>
                </c:pt>
                <c:pt idx="6336" formatCode="General">
                  <c:v>12.672000000000001</c:v>
                </c:pt>
                <c:pt idx="6337" formatCode="General">
                  <c:v>12.673999999999999</c:v>
                </c:pt>
                <c:pt idx="6338" formatCode="General">
                  <c:v>12.676</c:v>
                </c:pt>
                <c:pt idx="6339" formatCode="General">
                  <c:v>12.678000000000001</c:v>
                </c:pt>
                <c:pt idx="6340" formatCode="General">
                  <c:v>12.68</c:v>
                </c:pt>
                <c:pt idx="6341" formatCode="General">
                  <c:v>12.682</c:v>
                </c:pt>
                <c:pt idx="6342" formatCode="General">
                  <c:v>12.683999999999999</c:v>
                </c:pt>
                <c:pt idx="6343" formatCode="General">
                  <c:v>12.686</c:v>
                </c:pt>
                <c:pt idx="6344" formatCode="General">
                  <c:v>12.688000000000001</c:v>
                </c:pt>
                <c:pt idx="6345" formatCode="General">
                  <c:v>12.69</c:v>
                </c:pt>
                <c:pt idx="6346" formatCode="General">
                  <c:v>12.692</c:v>
                </c:pt>
                <c:pt idx="6347" formatCode="General">
                  <c:v>12.694000000000001</c:v>
                </c:pt>
                <c:pt idx="6348" formatCode="General">
                  <c:v>12.696</c:v>
                </c:pt>
                <c:pt idx="6349" formatCode="General">
                  <c:v>12.698</c:v>
                </c:pt>
                <c:pt idx="6350" formatCode="General">
                  <c:v>12.7</c:v>
                </c:pt>
                <c:pt idx="6351" formatCode="General">
                  <c:v>12.702</c:v>
                </c:pt>
                <c:pt idx="6352" formatCode="General">
                  <c:v>12.704000000000001</c:v>
                </c:pt>
                <c:pt idx="6353" formatCode="General">
                  <c:v>12.706</c:v>
                </c:pt>
                <c:pt idx="6354" formatCode="General">
                  <c:v>12.708</c:v>
                </c:pt>
                <c:pt idx="6355" formatCode="General">
                  <c:v>12.71</c:v>
                </c:pt>
                <c:pt idx="6356" formatCode="General">
                  <c:v>12.712</c:v>
                </c:pt>
                <c:pt idx="6357" formatCode="General">
                  <c:v>12.714</c:v>
                </c:pt>
                <c:pt idx="6358" formatCode="General">
                  <c:v>12.715999999999999</c:v>
                </c:pt>
                <c:pt idx="6359" formatCode="General">
                  <c:v>12.718</c:v>
                </c:pt>
                <c:pt idx="6360" formatCode="General">
                  <c:v>12.72</c:v>
                </c:pt>
                <c:pt idx="6361" formatCode="General">
                  <c:v>12.722</c:v>
                </c:pt>
                <c:pt idx="6362" formatCode="General">
                  <c:v>12.724</c:v>
                </c:pt>
                <c:pt idx="6363" formatCode="General">
                  <c:v>12.726000000000001</c:v>
                </c:pt>
                <c:pt idx="6364" formatCode="General">
                  <c:v>12.728</c:v>
                </c:pt>
                <c:pt idx="6365" formatCode="General">
                  <c:v>12.73</c:v>
                </c:pt>
                <c:pt idx="6366" formatCode="General">
                  <c:v>12.731999999999999</c:v>
                </c:pt>
                <c:pt idx="6367" formatCode="General">
                  <c:v>12.734</c:v>
                </c:pt>
                <c:pt idx="6368" formatCode="General">
                  <c:v>12.736000000000001</c:v>
                </c:pt>
                <c:pt idx="6369" formatCode="General">
                  <c:v>12.738</c:v>
                </c:pt>
                <c:pt idx="6370" formatCode="General">
                  <c:v>12.74</c:v>
                </c:pt>
                <c:pt idx="6371" formatCode="General">
                  <c:v>12.742000000000001</c:v>
                </c:pt>
                <c:pt idx="6372" formatCode="General">
                  <c:v>12.744</c:v>
                </c:pt>
                <c:pt idx="6373" formatCode="General">
                  <c:v>12.746</c:v>
                </c:pt>
                <c:pt idx="6374" formatCode="General">
                  <c:v>12.747999999999999</c:v>
                </c:pt>
                <c:pt idx="6375" formatCode="General">
                  <c:v>12.75</c:v>
                </c:pt>
                <c:pt idx="6376" formatCode="General">
                  <c:v>12.752000000000001</c:v>
                </c:pt>
                <c:pt idx="6377" formatCode="General">
                  <c:v>12.754</c:v>
                </c:pt>
                <c:pt idx="6378" formatCode="General">
                  <c:v>12.756</c:v>
                </c:pt>
                <c:pt idx="6379" formatCode="General">
                  <c:v>12.757999999999999</c:v>
                </c:pt>
                <c:pt idx="6380" formatCode="General">
                  <c:v>12.76</c:v>
                </c:pt>
                <c:pt idx="6381" formatCode="General">
                  <c:v>12.762</c:v>
                </c:pt>
                <c:pt idx="6382" formatCode="General">
                  <c:v>12.763999999999999</c:v>
                </c:pt>
                <c:pt idx="6383" formatCode="General">
                  <c:v>12.766</c:v>
                </c:pt>
                <c:pt idx="6384" formatCode="General">
                  <c:v>12.768000000000001</c:v>
                </c:pt>
                <c:pt idx="6385" formatCode="General">
                  <c:v>12.77</c:v>
                </c:pt>
                <c:pt idx="6386" formatCode="General">
                  <c:v>12.772</c:v>
                </c:pt>
                <c:pt idx="6387" formatCode="General">
                  <c:v>12.773999999999999</c:v>
                </c:pt>
                <c:pt idx="6388" formatCode="General">
                  <c:v>12.776</c:v>
                </c:pt>
                <c:pt idx="6389" formatCode="General">
                  <c:v>12.778</c:v>
                </c:pt>
                <c:pt idx="6390" formatCode="General">
                  <c:v>12.78</c:v>
                </c:pt>
                <c:pt idx="6391" formatCode="General">
                  <c:v>12.782</c:v>
                </c:pt>
                <c:pt idx="6392" formatCode="General">
                  <c:v>12.784000000000001</c:v>
                </c:pt>
                <c:pt idx="6393" formatCode="General">
                  <c:v>12.786</c:v>
                </c:pt>
                <c:pt idx="6394" formatCode="General">
                  <c:v>12.788</c:v>
                </c:pt>
                <c:pt idx="6395" formatCode="General">
                  <c:v>12.79</c:v>
                </c:pt>
                <c:pt idx="6396" formatCode="General">
                  <c:v>12.792</c:v>
                </c:pt>
                <c:pt idx="6397" formatCode="General">
                  <c:v>12.794</c:v>
                </c:pt>
                <c:pt idx="6398" formatCode="General">
                  <c:v>12.795999999999999</c:v>
                </c:pt>
                <c:pt idx="6399" formatCode="General">
                  <c:v>12.798</c:v>
                </c:pt>
                <c:pt idx="6400" formatCode="General">
                  <c:v>12.8</c:v>
                </c:pt>
                <c:pt idx="6401" formatCode="General">
                  <c:v>12.802</c:v>
                </c:pt>
                <c:pt idx="6402" formatCode="General">
                  <c:v>12.804</c:v>
                </c:pt>
                <c:pt idx="6403" formatCode="General">
                  <c:v>12.805999999999999</c:v>
                </c:pt>
                <c:pt idx="6404" formatCode="General">
                  <c:v>12.808</c:v>
                </c:pt>
                <c:pt idx="6405" formatCode="General">
                  <c:v>12.81</c:v>
                </c:pt>
                <c:pt idx="6406" formatCode="General">
                  <c:v>12.811999999999999</c:v>
                </c:pt>
                <c:pt idx="6407" formatCode="General">
                  <c:v>12.814</c:v>
                </c:pt>
                <c:pt idx="6408" formatCode="General">
                  <c:v>12.816000000000001</c:v>
                </c:pt>
                <c:pt idx="6409" formatCode="General">
                  <c:v>12.818</c:v>
                </c:pt>
                <c:pt idx="6410" formatCode="General">
                  <c:v>12.82</c:v>
                </c:pt>
                <c:pt idx="6411" formatCode="General">
                  <c:v>12.821999999999999</c:v>
                </c:pt>
                <c:pt idx="6412" formatCode="General">
                  <c:v>12.824</c:v>
                </c:pt>
                <c:pt idx="6413" formatCode="General">
                  <c:v>12.826000000000001</c:v>
                </c:pt>
                <c:pt idx="6414" formatCode="General">
                  <c:v>12.827999999999999</c:v>
                </c:pt>
                <c:pt idx="6415" formatCode="General">
                  <c:v>12.83</c:v>
                </c:pt>
                <c:pt idx="6416" formatCode="General">
                  <c:v>12.832000000000001</c:v>
                </c:pt>
                <c:pt idx="6417" formatCode="General">
                  <c:v>12.834</c:v>
                </c:pt>
                <c:pt idx="6418" formatCode="General">
                  <c:v>12.836</c:v>
                </c:pt>
                <c:pt idx="6419" formatCode="General">
                  <c:v>12.837999999999999</c:v>
                </c:pt>
                <c:pt idx="6420" formatCode="General">
                  <c:v>12.84</c:v>
                </c:pt>
                <c:pt idx="6421" formatCode="General">
                  <c:v>12.842000000000001</c:v>
                </c:pt>
                <c:pt idx="6422" formatCode="General">
                  <c:v>12.843999999999999</c:v>
                </c:pt>
                <c:pt idx="6423" formatCode="General">
                  <c:v>12.846</c:v>
                </c:pt>
                <c:pt idx="6424" formatCode="General">
                  <c:v>12.848000000000001</c:v>
                </c:pt>
                <c:pt idx="6425" formatCode="General">
                  <c:v>12.85</c:v>
                </c:pt>
                <c:pt idx="6426" formatCode="General">
                  <c:v>12.852</c:v>
                </c:pt>
                <c:pt idx="6427" formatCode="General">
                  <c:v>12.853999999999999</c:v>
                </c:pt>
                <c:pt idx="6428" formatCode="General">
                  <c:v>12.856</c:v>
                </c:pt>
                <c:pt idx="6429" formatCode="General">
                  <c:v>12.858000000000001</c:v>
                </c:pt>
                <c:pt idx="6430" formatCode="General">
                  <c:v>12.86</c:v>
                </c:pt>
                <c:pt idx="6431" formatCode="General">
                  <c:v>12.862</c:v>
                </c:pt>
                <c:pt idx="6432" formatCode="General">
                  <c:v>12.864000000000001</c:v>
                </c:pt>
                <c:pt idx="6433" formatCode="General">
                  <c:v>12.866</c:v>
                </c:pt>
                <c:pt idx="6434" formatCode="General">
                  <c:v>12.868</c:v>
                </c:pt>
                <c:pt idx="6435" formatCode="General">
                  <c:v>12.87</c:v>
                </c:pt>
                <c:pt idx="6436" formatCode="General">
                  <c:v>12.872</c:v>
                </c:pt>
                <c:pt idx="6437" formatCode="General">
                  <c:v>12.874000000000001</c:v>
                </c:pt>
                <c:pt idx="6438" formatCode="General">
                  <c:v>12.875999999999999</c:v>
                </c:pt>
                <c:pt idx="6439" formatCode="General">
                  <c:v>12.878</c:v>
                </c:pt>
                <c:pt idx="6440" formatCode="General">
                  <c:v>12.88</c:v>
                </c:pt>
                <c:pt idx="6441" formatCode="General">
                  <c:v>12.882</c:v>
                </c:pt>
                <c:pt idx="6442" formatCode="General">
                  <c:v>12.884</c:v>
                </c:pt>
                <c:pt idx="6443" formatCode="General">
                  <c:v>12.885999999999999</c:v>
                </c:pt>
                <c:pt idx="6444" formatCode="General">
                  <c:v>12.888</c:v>
                </c:pt>
                <c:pt idx="6445" formatCode="General">
                  <c:v>12.89</c:v>
                </c:pt>
                <c:pt idx="6446" formatCode="General">
                  <c:v>12.891999999999999</c:v>
                </c:pt>
                <c:pt idx="6447" formatCode="General">
                  <c:v>12.894</c:v>
                </c:pt>
                <c:pt idx="6448" formatCode="General">
                  <c:v>12.896000000000001</c:v>
                </c:pt>
                <c:pt idx="6449" formatCode="General">
                  <c:v>12.898</c:v>
                </c:pt>
                <c:pt idx="6450" formatCode="General">
                  <c:v>12.9</c:v>
                </c:pt>
                <c:pt idx="6451" formatCode="General">
                  <c:v>12.901999999999999</c:v>
                </c:pt>
                <c:pt idx="6452" formatCode="General">
                  <c:v>12.904</c:v>
                </c:pt>
                <c:pt idx="6453" formatCode="General">
                  <c:v>12.906000000000001</c:v>
                </c:pt>
                <c:pt idx="6454" formatCode="General">
                  <c:v>12.907999999999999</c:v>
                </c:pt>
                <c:pt idx="6455" formatCode="General">
                  <c:v>12.91</c:v>
                </c:pt>
                <c:pt idx="6456" formatCode="General">
                  <c:v>12.912000000000001</c:v>
                </c:pt>
                <c:pt idx="6457" formatCode="General">
                  <c:v>12.914</c:v>
                </c:pt>
                <c:pt idx="6458" formatCode="General">
                  <c:v>12.916</c:v>
                </c:pt>
                <c:pt idx="6459" formatCode="General">
                  <c:v>12.917999999999999</c:v>
                </c:pt>
                <c:pt idx="6460" formatCode="General">
                  <c:v>12.92</c:v>
                </c:pt>
                <c:pt idx="6461" formatCode="General">
                  <c:v>12.922000000000001</c:v>
                </c:pt>
                <c:pt idx="6462" formatCode="General">
                  <c:v>12.923999999999999</c:v>
                </c:pt>
                <c:pt idx="6463" formatCode="General">
                  <c:v>12.926</c:v>
                </c:pt>
                <c:pt idx="6464" formatCode="General">
                  <c:v>12.928000000000001</c:v>
                </c:pt>
                <c:pt idx="6465" formatCode="General">
                  <c:v>12.93</c:v>
                </c:pt>
                <c:pt idx="6466" formatCode="General">
                  <c:v>12.932</c:v>
                </c:pt>
                <c:pt idx="6467" formatCode="General">
                  <c:v>12.933999999999999</c:v>
                </c:pt>
                <c:pt idx="6468" formatCode="General">
                  <c:v>12.936</c:v>
                </c:pt>
                <c:pt idx="6469" formatCode="General">
                  <c:v>12.938000000000001</c:v>
                </c:pt>
                <c:pt idx="6470" formatCode="General">
                  <c:v>12.94</c:v>
                </c:pt>
                <c:pt idx="6471" formatCode="General">
                  <c:v>12.942</c:v>
                </c:pt>
                <c:pt idx="6472" formatCode="General">
                  <c:v>12.944000000000001</c:v>
                </c:pt>
                <c:pt idx="6473" formatCode="General">
                  <c:v>12.946</c:v>
                </c:pt>
                <c:pt idx="6474" formatCode="General">
                  <c:v>12.948</c:v>
                </c:pt>
                <c:pt idx="6475" formatCode="General">
                  <c:v>12.95</c:v>
                </c:pt>
                <c:pt idx="6476" formatCode="General">
                  <c:v>12.952</c:v>
                </c:pt>
                <c:pt idx="6477" formatCode="General">
                  <c:v>12.954000000000001</c:v>
                </c:pt>
                <c:pt idx="6478" formatCode="General">
                  <c:v>12.956</c:v>
                </c:pt>
                <c:pt idx="6479" formatCode="General">
                  <c:v>12.958</c:v>
                </c:pt>
                <c:pt idx="6480" formatCode="General">
                  <c:v>12.96</c:v>
                </c:pt>
                <c:pt idx="6481" formatCode="General">
                  <c:v>12.962</c:v>
                </c:pt>
                <c:pt idx="6482" formatCode="General">
                  <c:v>12.964</c:v>
                </c:pt>
                <c:pt idx="6483" formatCode="General">
                  <c:v>12.965999999999999</c:v>
                </c:pt>
                <c:pt idx="6484" formatCode="General">
                  <c:v>12.968</c:v>
                </c:pt>
                <c:pt idx="6485" formatCode="General">
                  <c:v>12.97</c:v>
                </c:pt>
                <c:pt idx="6486" formatCode="General">
                  <c:v>12.972</c:v>
                </c:pt>
                <c:pt idx="6487" formatCode="General">
                  <c:v>12.974</c:v>
                </c:pt>
                <c:pt idx="6488" formatCode="General">
                  <c:v>12.976000000000001</c:v>
                </c:pt>
                <c:pt idx="6489" formatCode="General">
                  <c:v>12.978</c:v>
                </c:pt>
                <c:pt idx="6490" formatCode="General">
                  <c:v>12.98</c:v>
                </c:pt>
                <c:pt idx="6491" formatCode="General">
                  <c:v>12.981999999999999</c:v>
                </c:pt>
                <c:pt idx="6492" formatCode="General">
                  <c:v>12.984</c:v>
                </c:pt>
                <c:pt idx="6493" formatCode="General">
                  <c:v>12.986000000000001</c:v>
                </c:pt>
                <c:pt idx="6494" formatCode="General">
                  <c:v>12.988</c:v>
                </c:pt>
                <c:pt idx="6495" formatCode="General">
                  <c:v>12.99</c:v>
                </c:pt>
                <c:pt idx="6496" formatCode="General">
                  <c:v>12.992000000000001</c:v>
                </c:pt>
                <c:pt idx="6497" formatCode="General">
                  <c:v>12.994</c:v>
                </c:pt>
                <c:pt idx="6498" formatCode="General">
                  <c:v>12.996</c:v>
                </c:pt>
                <c:pt idx="6499" formatCode="General">
                  <c:v>12.997999999999999</c:v>
                </c:pt>
                <c:pt idx="6500" formatCode="General">
                  <c:v>13</c:v>
                </c:pt>
                <c:pt idx="6501" formatCode="General">
                  <c:v>13.002000000000001</c:v>
                </c:pt>
                <c:pt idx="6502" formatCode="General">
                  <c:v>13.004</c:v>
                </c:pt>
                <c:pt idx="6503" formatCode="General">
                  <c:v>13.006</c:v>
                </c:pt>
                <c:pt idx="6504" formatCode="General">
                  <c:v>13.007999999999999</c:v>
                </c:pt>
                <c:pt idx="6505" formatCode="General">
                  <c:v>13.01</c:v>
                </c:pt>
                <c:pt idx="6506" formatCode="General">
                  <c:v>13.012</c:v>
                </c:pt>
                <c:pt idx="6507" formatCode="General">
                  <c:v>13.013999999999999</c:v>
                </c:pt>
                <c:pt idx="6508" formatCode="General">
                  <c:v>13.016</c:v>
                </c:pt>
                <c:pt idx="6509" formatCode="General">
                  <c:v>13.018000000000001</c:v>
                </c:pt>
                <c:pt idx="6510" formatCode="General">
                  <c:v>13.02</c:v>
                </c:pt>
                <c:pt idx="6511" formatCode="General">
                  <c:v>13.022</c:v>
                </c:pt>
                <c:pt idx="6512" formatCode="General">
                  <c:v>13.023999999999999</c:v>
                </c:pt>
                <c:pt idx="6513" formatCode="General">
                  <c:v>13.026</c:v>
                </c:pt>
                <c:pt idx="6514" formatCode="General">
                  <c:v>13.028</c:v>
                </c:pt>
                <c:pt idx="6515" formatCode="General">
                  <c:v>13.03</c:v>
                </c:pt>
                <c:pt idx="6516" formatCode="General">
                  <c:v>13.032</c:v>
                </c:pt>
                <c:pt idx="6517" formatCode="General">
                  <c:v>13.034000000000001</c:v>
                </c:pt>
                <c:pt idx="6518" formatCode="General">
                  <c:v>13.036</c:v>
                </c:pt>
                <c:pt idx="6519" formatCode="General">
                  <c:v>13.038</c:v>
                </c:pt>
                <c:pt idx="6520" formatCode="General">
                  <c:v>13.04</c:v>
                </c:pt>
                <c:pt idx="6521" formatCode="General">
                  <c:v>13.042</c:v>
                </c:pt>
                <c:pt idx="6522" formatCode="General">
                  <c:v>13.044</c:v>
                </c:pt>
                <c:pt idx="6523" formatCode="General">
                  <c:v>13.045999999999999</c:v>
                </c:pt>
                <c:pt idx="6524" formatCode="General">
                  <c:v>13.048</c:v>
                </c:pt>
                <c:pt idx="6525" formatCode="General">
                  <c:v>13.05</c:v>
                </c:pt>
                <c:pt idx="6526" formatCode="General">
                  <c:v>13.052</c:v>
                </c:pt>
                <c:pt idx="6527" formatCode="General">
                  <c:v>13.054</c:v>
                </c:pt>
                <c:pt idx="6528" formatCode="General">
                  <c:v>13.055999999999999</c:v>
                </c:pt>
                <c:pt idx="6529" formatCode="General">
                  <c:v>13.058</c:v>
                </c:pt>
                <c:pt idx="6530" formatCode="General">
                  <c:v>13.06</c:v>
                </c:pt>
                <c:pt idx="6531" formatCode="General">
                  <c:v>13.061999999999999</c:v>
                </c:pt>
                <c:pt idx="6532" formatCode="General">
                  <c:v>13.064</c:v>
                </c:pt>
                <c:pt idx="6533" formatCode="General">
                  <c:v>13.066000000000001</c:v>
                </c:pt>
                <c:pt idx="6534" formatCode="General">
                  <c:v>13.068</c:v>
                </c:pt>
                <c:pt idx="6535" formatCode="General">
                  <c:v>13.07</c:v>
                </c:pt>
                <c:pt idx="6536" formatCode="General">
                  <c:v>13.071999999999999</c:v>
                </c:pt>
                <c:pt idx="6537" formatCode="General">
                  <c:v>13.074</c:v>
                </c:pt>
                <c:pt idx="6538" formatCode="General">
                  <c:v>13.076000000000001</c:v>
                </c:pt>
                <c:pt idx="6539" formatCode="General">
                  <c:v>13.077999999999999</c:v>
                </c:pt>
                <c:pt idx="6540" formatCode="General">
                  <c:v>13.08</c:v>
                </c:pt>
                <c:pt idx="6541" formatCode="General">
                  <c:v>13.082000000000001</c:v>
                </c:pt>
                <c:pt idx="6542" formatCode="General">
                  <c:v>13.084</c:v>
                </c:pt>
                <c:pt idx="6543" formatCode="General">
                  <c:v>13.086</c:v>
                </c:pt>
                <c:pt idx="6544" formatCode="General">
                  <c:v>13.087999999999999</c:v>
                </c:pt>
                <c:pt idx="6545" formatCode="General">
                  <c:v>13.09</c:v>
                </c:pt>
                <c:pt idx="6546" formatCode="General">
                  <c:v>13.092000000000001</c:v>
                </c:pt>
                <c:pt idx="6547" formatCode="General">
                  <c:v>13.093999999999999</c:v>
                </c:pt>
                <c:pt idx="6548" formatCode="General">
                  <c:v>13.096</c:v>
                </c:pt>
                <c:pt idx="6549" formatCode="General">
                  <c:v>13.098000000000001</c:v>
                </c:pt>
                <c:pt idx="6550" formatCode="General">
                  <c:v>13.1</c:v>
                </c:pt>
                <c:pt idx="6551" formatCode="General">
                  <c:v>13.102</c:v>
                </c:pt>
                <c:pt idx="6552" formatCode="General">
                  <c:v>13.103999999999999</c:v>
                </c:pt>
                <c:pt idx="6553" formatCode="General">
                  <c:v>13.106</c:v>
                </c:pt>
                <c:pt idx="6554" formatCode="General">
                  <c:v>13.108000000000001</c:v>
                </c:pt>
                <c:pt idx="6555" formatCode="General">
                  <c:v>13.11</c:v>
                </c:pt>
                <c:pt idx="6556" formatCode="General">
                  <c:v>13.112</c:v>
                </c:pt>
                <c:pt idx="6557" formatCode="General">
                  <c:v>13.114000000000001</c:v>
                </c:pt>
                <c:pt idx="6558" formatCode="General">
                  <c:v>13.116</c:v>
                </c:pt>
                <c:pt idx="6559" formatCode="General">
                  <c:v>13.118</c:v>
                </c:pt>
                <c:pt idx="6560" formatCode="General">
                  <c:v>13.12</c:v>
                </c:pt>
                <c:pt idx="6561" formatCode="General">
                  <c:v>13.122</c:v>
                </c:pt>
                <c:pt idx="6562" formatCode="General">
                  <c:v>13.124000000000001</c:v>
                </c:pt>
                <c:pt idx="6563" formatCode="General">
                  <c:v>13.125999999999999</c:v>
                </c:pt>
                <c:pt idx="6564" formatCode="General">
                  <c:v>13.128</c:v>
                </c:pt>
                <c:pt idx="6565" formatCode="General">
                  <c:v>13.13</c:v>
                </c:pt>
                <c:pt idx="6566" formatCode="General">
                  <c:v>13.132</c:v>
                </c:pt>
                <c:pt idx="6567" formatCode="General">
                  <c:v>13.134</c:v>
                </c:pt>
                <c:pt idx="6568" formatCode="General">
                  <c:v>13.135999999999999</c:v>
                </c:pt>
                <c:pt idx="6569" formatCode="General">
                  <c:v>13.138</c:v>
                </c:pt>
                <c:pt idx="6570" formatCode="General">
                  <c:v>13.14</c:v>
                </c:pt>
                <c:pt idx="6571" formatCode="General">
                  <c:v>13.141999999999999</c:v>
                </c:pt>
                <c:pt idx="6572" formatCode="General">
                  <c:v>13.144</c:v>
                </c:pt>
                <c:pt idx="6573" formatCode="General">
                  <c:v>13.146000000000001</c:v>
                </c:pt>
                <c:pt idx="6574" formatCode="General">
                  <c:v>13.148</c:v>
                </c:pt>
                <c:pt idx="6575" formatCode="General">
                  <c:v>13.15</c:v>
                </c:pt>
                <c:pt idx="6576" formatCode="General">
                  <c:v>13.151999999999999</c:v>
                </c:pt>
                <c:pt idx="6577" formatCode="General">
                  <c:v>13.154</c:v>
                </c:pt>
                <c:pt idx="6578" formatCode="General">
                  <c:v>13.156000000000001</c:v>
                </c:pt>
                <c:pt idx="6579" formatCode="General">
                  <c:v>13.157999999999999</c:v>
                </c:pt>
                <c:pt idx="6580" formatCode="General">
                  <c:v>13.16</c:v>
                </c:pt>
                <c:pt idx="6581" formatCode="General">
                  <c:v>13.162000000000001</c:v>
                </c:pt>
                <c:pt idx="6582" formatCode="General">
                  <c:v>13.164</c:v>
                </c:pt>
                <c:pt idx="6583" formatCode="General">
                  <c:v>13.166</c:v>
                </c:pt>
                <c:pt idx="6584" formatCode="General">
                  <c:v>13.167999999999999</c:v>
                </c:pt>
                <c:pt idx="6585" formatCode="General">
                  <c:v>13.17</c:v>
                </c:pt>
                <c:pt idx="6586" formatCode="General">
                  <c:v>13.172000000000001</c:v>
                </c:pt>
                <c:pt idx="6587" formatCode="General">
                  <c:v>13.173999999999999</c:v>
                </c:pt>
                <c:pt idx="6588" formatCode="General">
                  <c:v>13.176</c:v>
                </c:pt>
                <c:pt idx="6589" formatCode="General">
                  <c:v>13.178000000000001</c:v>
                </c:pt>
                <c:pt idx="6590" formatCode="General">
                  <c:v>13.18</c:v>
                </c:pt>
                <c:pt idx="6591" formatCode="General">
                  <c:v>13.182</c:v>
                </c:pt>
                <c:pt idx="6592" formatCode="General">
                  <c:v>13.183999999999999</c:v>
                </c:pt>
                <c:pt idx="6593" formatCode="General">
                  <c:v>13.186</c:v>
                </c:pt>
                <c:pt idx="6594" formatCode="General">
                  <c:v>13.188000000000001</c:v>
                </c:pt>
                <c:pt idx="6595" formatCode="General">
                  <c:v>13.19</c:v>
                </c:pt>
                <c:pt idx="6596" formatCode="General">
                  <c:v>13.192</c:v>
                </c:pt>
                <c:pt idx="6597" formatCode="General">
                  <c:v>13.194000000000001</c:v>
                </c:pt>
                <c:pt idx="6598" formatCode="General">
                  <c:v>13.196</c:v>
                </c:pt>
                <c:pt idx="6599" formatCode="General">
                  <c:v>13.198</c:v>
                </c:pt>
                <c:pt idx="6600" formatCode="General">
                  <c:v>13.2</c:v>
                </c:pt>
                <c:pt idx="6601" formatCode="General">
                  <c:v>13.202</c:v>
                </c:pt>
                <c:pt idx="6602" formatCode="General">
                  <c:v>13.204000000000001</c:v>
                </c:pt>
                <c:pt idx="6603" formatCode="General">
                  <c:v>13.206</c:v>
                </c:pt>
                <c:pt idx="6604" formatCode="General">
                  <c:v>13.208</c:v>
                </c:pt>
                <c:pt idx="6605" formatCode="General">
                  <c:v>13.21</c:v>
                </c:pt>
                <c:pt idx="6606" formatCode="General">
                  <c:v>13.212</c:v>
                </c:pt>
                <c:pt idx="6607" formatCode="General">
                  <c:v>13.214</c:v>
                </c:pt>
                <c:pt idx="6608" formatCode="General">
                  <c:v>13.215999999999999</c:v>
                </c:pt>
                <c:pt idx="6609" formatCode="General">
                  <c:v>13.218</c:v>
                </c:pt>
                <c:pt idx="6610" formatCode="General">
                  <c:v>13.22</c:v>
                </c:pt>
                <c:pt idx="6611" formatCode="General">
                  <c:v>13.222</c:v>
                </c:pt>
                <c:pt idx="6612" formatCode="General">
                  <c:v>13.224</c:v>
                </c:pt>
                <c:pt idx="6613" formatCode="General">
                  <c:v>13.226000000000001</c:v>
                </c:pt>
                <c:pt idx="6614" formatCode="General">
                  <c:v>13.228</c:v>
                </c:pt>
                <c:pt idx="6615" formatCode="General">
                  <c:v>13.23</c:v>
                </c:pt>
                <c:pt idx="6616" formatCode="General">
                  <c:v>13.231999999999999</c:v>
                </c:pt>
                <c:pt idx="6617" formatCode="General">
                  <c:v>13.234</c:v>
                </c:pt>
                <c:pt idx="6618" formatCode="General">
                  <c:v>13.236000000000001</c:v>
                </c:pt>
                <c:pt idx="6619" formatCode="General">
                  <c:v>13.238</c:v>
                </c:pt>
                <c:pt idx="6620" formatCode="General">
                  <c:v>13.24</c:v>
                </c:pt>
                <c:pt idx="6621" formatCode="General">
                  <c:v>13.242000000000001</c:v>
                </c:pt>
                <c:pt idx="6622" formatCode="General">
                  <c:v>13.244</c:v>
                </c:pt>
                <c:pt idx="6623" formatCode="General">
                  <c:v>13.246</c:v>
                </c:pt>
                <c:pt idx="6624" formatCode="General">
                  <c:v>13.247999999999999</c:v>
                </c:pt>
                <c:pt idx="6625" formatCode="General">
                  <c:v>13.25</c:v>
                </c:pt>
                <c:pt idx="6626" formatCode="General">
                  <c:v>13.252000000000001</c:v>
                </c:pt>
                <c:pt idx="6627" formatCode="General">
                  <c:v>13.254</c:v>
                </c:pt>
                <c:pt idx="6628" formatCode="General">
                  <c:v>13.256</c:v>
                </c:pt>
                <c:pt idx="6629" formatCode="General">
                  <c:v>13.257999999999999</c:v>
                </c:pt>
                <c:pt idx="6630" formatCode="General">
                  <c:v>13.26</c:v>
                </c:pt>
                <c:pt idx="6631" formatCode="General">
                  <c:v>13.262</c:v>
                </c:pt>
                <c:pt idx="6632" formatCode="General">
                  <c:v>13.263999999999999</c:v>
                </c:pt>
                <c:pt idx="6633" formatCode="General">
                  <c:v>13.266</c:v>
                </c:pt>
                <c:pt idx="6634" formatCode="General">
                  <c:v>13.268000000000001</c:v>
                </c:pt>
                <c:pt idx="6635" formatCode="General">
                  <c:v>13.27</c:v>
                </c:pt>
                <c:pt idx="6636" formatCode="General">
                  <c:v>13.272</c:v>
                </c:pt>
                <c:pt idx="6637" formatCode="General">
                  <c:v>13.273999999999999</c:v>
                </c:pt>
                <c:pt idx="6638" formatCode="General">
                  <c:v>13.276</c:v>
                </c:pt>
                <c:pt idx="6639" formatCode="General">
                  <c:v>13.278</c:v>
                </c:pt>
                <c:pt idx="6640" formatCode="General">
                  <c:v>13.28</c:v>
                </c:pt>
                <c:pt idx="6641" formatCode="General">
                  <c:v>13.282</c:v>
                </c:pt>
                <c:pt idx="6642" formatCode="General">
                  <c:v>13.284000000000001</c:v>
                </c:pt>
                <c:pt idx="6643" formatCode="General">
                  <c:v>13.286</c:v>
                </c:pt>
                <c:pt idx="6644" formatCode="General">
                  <c:v>13.288</c:v>
                </c:pt>
                <c:pt idx="6645" formatCode="General">
                  <c:v>13.29</c:v>
                </c:pt>
                <c:pt idx="6646" formatCode="General">
                  <c:v>13.292</c:v>
                </c:pt>
                <c:pt idx="6647" formatCode="General">
                  <c:v>13.294</c:v>
                </c:pt>
                <c:pt idx="6648" formatCode="General">
                  <c:v>13.295999999999999</c:v>
                </c:pt>
                <c:pt idx="6649" formatCode="General">
                  <c:v>13.298</c:v>
                </c:pt>
                <c:pt idx="6650" formatCode="General">
                  <c:v>13.3</c:v>
                </c:pt>
                <c:pt idx="6651" formatCode="General">
                  <c:v>13.302</c:v>
                </c:pt>
                <c:pt idx="6652" formatCode="General">
                  <c:v>13.304</c:v>
                </c:pt>
                <c:pt idx="6653" formatCode="General">
                  <c:v>13.305999999999999</c:v>
                </c:pt>
                <c:pt idx="6654" formatCode="General">
                  <c:v>13.308</c:v>
                </c:pt>
                <c:pt idx="6655" formatCode="General">
                  <c:v>13.31</c:v>
                </c:pt>
                <c:pt idx="6656" formatCode="General">
                  <c:v>13.311999999999999</c:v>
                </c:pt>
                <c:pt idx="6657" formatCode="General">
                  <c:v>13.314</c:v>
                </c:pt>
                <c:pt idx="6658" formatCode="General">
                  <c:v>13.316000000000001</c:v>
                </c:pt>
                <c:pt idx="6659" formatCode="General">
                  <c:v>13.318</c:v>
                </c:pt>
                <c:pt idx="6660" formatCode="General">
                  <c:v>13.32</c:v>
                </c:pt>
                <c:pt idx="6661" formatCode="General">
                  <c:v>13.321999999999999</c:v>
                </c:pt>
                <c:pt idx="6662" formatCode="General">
                  <c:v>13.324</c:v>
                </c:pt>
                <c:pt idx="6663" formatCode="General">
                  <c:v>13.326000000000001</c:v>
                </c:pt>
                <c:pt idx="6664" formatCode="General">
                  <c:v>13.327999999999999</c:v>
                </c:pt>
                <c:pt idx="6665" formatCode="General">
                  <c:v>13.33</c:v>
                </c:pt>
                <c:pt idx="6666" formatCode="General">
                  <c:v>13.332000000000001</c:v>
                </c:pt>
                <c:pt idx="6667" formatCode="General">
                  <c:v>13.334</c:v>
                </c:pt>
                <c:pt idx="6668" formatCode="General">
                  <c:v>13.336</c:v>
                </c:pt>
                <c:pt idx="6669" formatCode="General">
                  <c:v>13.337999999999999</c:v>
                </c:pt>
                <c:pt idx="6670" formatCode="General">
                  <c:v>13.34</c:v>
                </c:pt>
                <c:pt idx="6671" formatCode="General">
                  <c:v>13.342000000000001</c:v>
                </c:pt>
                <c:pt idx="6672" formatCode="General">
                  <c:v>13.343999999999999</c:v>
                </c:pt>
                <c:pt idx="6673" formatCode="General">
                  <c:v>13.346</c:v>
                </c:pt>
                <c:pt idx="6674" formatCode="General">
                  <c:v>13.348000000000001</c:v>
                </c:pt>
                <c:pt idx="6675" formatCode="General">
                  <c:v>13.35</c:v>
                </c:pt>
                <c:pt idx="6676" formatCode="General">
                  <c:v>13.352</c:v>
                </c:pt>
                <c:pt idx="6677" formatCode="General">
                  <c:v>13.353999999999999</c:v>
                </c:pt>
                <c:pt idx="6678" formatCode="General">
                  <c:v>13.356</c:v>
                </c:pt>
                <c:pt idx="6679" formatCode="General">
                  <c:v>13.358000000000001</c:v>
                </c:pt>
                <c:pt idx="6680" formatCode="General">
                  <c:v>13.36</c:v>
                </c:pt>
                <c:pt idx="6681" formatCode="General">
                  <c:v>13.362</c:v>
                </c:pt>
                <c:pt idx="6682" formatCode="General">
                  <c:v>13.364000000000001</c:v>
                </c:pt>
                <c:pt idx="6683" formatCode="General">
                  <c:v>13.366</c:v>
                </c:pt>
                <c:pt idx="6684" formatCode="General">
                  <c:v>13.368</c:v>
                </c:pt>
                <c:pt idx="6685" formatCode="General">
                  <c:v>13.37</c:v>
                </c:pt>
                <c:pt idx="6686" formatCode="General">
                  <c:v>13.372</c:v>
                </c:pt>
                <c:pt idx="6687" formatCode="General">
                  <c:v>13.374000000000001</c:v>
                </c:pt>
                <c:pt idx="6688" formatCode="General">
                  <c:v>13.375999999999999</c:v>
                </c:pt>
                <c:pt idx="6689" formatCode="General">
                  <c:v>13.378</c:v>
                </c:pt>
                <c:pt idx="6690" formatCode="General">
                  <c:v>13.38</c:v>
                </c:pt>
                <c:pt idx="6691" formatCode="General">
                  <c:v>13.382</c:v>
                </c:pt>
                <c:pt idx="6692" formatCode="General">
                  <c:v>13.384</c:v>
                </c:pt>
                <c:pt idx="6693" formatCode="General">
                  <c:v>13.385999999999999</c:v>
                </c:pt>
                <c:pt idx="6694" formatCode="General">
                  <c:v>13.388</c:v>
                </c:pt>
                <c:pt idx="6695" formatCode="General">
                  <c:v>13.39</c:v>
                </c:pt>
                <c:pt idx="6696" formatCode="General">
                  <c:v>13.391999999999999</c:v>
                </c:pt>
                <c:pt idx="6697" formatCode="General">
                  <c:v>13.394</c:v>
                </c:pt>
                <c:pt idx="6698" formatCode="General">
                  <c:v>13.396000000000001</c:v>
                </c:pt>
                <c:pt idx="6699" formatCode="General">
                  <c:v>13.398</c:v>
                </c:pt>
                <c:pt idx="6700" formatCode="General">
                  <c:v>13.4</c:v>
                </c:pt>
                <c:pt idx="6701" formatCode="General">
                  <c:v>13.401999999999999</c:v>
                </c:pt>
                <c:pt idx="6702" formatCode="General">
                  <c:v>13.404</c:v>
                </c:pt>
                <c:pt idx="6703" formatCode="General">
                  <c:v>13.406000000000001</c:v>
                </c:pt>
                <c:pt idx="6704" formatCode="General">
                  <c:v>13.407999999999999</c:v>
                </c:pt>
                <c:pt idx="6705" formatCode="General">
                  <c:v>13.41</c:v>
                </c:pt>
                <c:pt idx="6706" formatCode="General">
                  <c:v>13.412000000000001</c:v>
                </c:pt>
                <c:pt idx="6707" formatCode="General">
                  <c:v>13.414</c:v>
                </c:pt>
                <c:pt idx="6708" formatCode="General">
                  <c:v>13.416</c:v>
                </c:pt>
                <c:pt idx="6709" formatCode="General">
                  <c:v>13.417999999999999</c:v>
                </c:pt>
                <c:pt idx="6710" formatCode="General">
                  <c:v>13.42</c:v>
                </c:pt>
                <c:pt idx="6711" formatCode="General">
                  <c:v>13.422000000000001</c:v>
                </c:pt>
                <c:pt idx="6712" formatCode="General">
                  <c:v>13.423999999999999</c:v>
                </c:pt>
                <c:pt idx="6713" formatCode="General">
                  <c:v>13.426</c:v>
                </c:pt>
                <c:pt idx="6714" formatCode="General">
                  <c:v>13.428000000000001</c:v>
                </c:pt>
                <c:pt idx="6715" formatCode="General">
                  <c:v>13.43</c:v>
                </c:pt>
                <c:pt idx="6716" formatCode="General">
                  <c:v>13.432</c:v>
                </c:pt>
                <c:pt idx="6717" formatCode="General">
                  <c:v>13.433999999999999</c:v>
                </c:pt>
                <c:pt idx="6718" formatCode="General">
                  <c:v>13.436</c:v>
                </c:pt>
                <c:pt idx="6719" formatCode="General">
                  <c:v>13.438000000000001</c:v>
                </c:pt>
                <c:pt idx="6720" formatCode="General">
                  <c:v>13.44</c:v>
                </c:pt>
                <c:pt idx="6721" formatCode="General">
                  <c:v>13.442</c:v>
                </c:pt>
                <c:pt idx="6722" formatCode="General">
                  <c:v>13.444000000000001</c:v>
                </c:pt>
                <c:pt idx="6723" formatCode="General">
                  <c:v>13.446</c:v>
                </c:pt>
                <c:pt idx="6724" formatCode="General">
                  <c:v>13.448</c:v>
                </c:pt>
                <c:pt idx="6725" formatCode="General">
                  <c:v>13.45</c:v>
                </c:pt>
                <c:pt idx="6726" formatCode="General">
                  <c:v>13.452</c:v>
                </c:pt>
                <c:pt idx="6727" formatCode="General">
                  <c:v>13.454000000000001</c:v>
                </c:pt>
                <c:pt idx="6728" formatCode="General">
                  <c:v>13.456</c:v>
                </c:pt>
                <c:pt idx="6729" formatCode="General">
                  <c:v>13.458</c:v>
                </c:pt>
                <c:pt idx="6730" formatCode="General">
                  <c:v>13.46</c:v>
                </c:pt>
                <c:pt idx="6731" formatCode="General">
                  <c:v>13.462</c:v>
                </c:pt>
                <c:pt idx="6732" formatCode="General">
                  <c:v>13.464</c:v>
                </c:pt>
                <c:pt idx="6733" formatCode="General">
                  <c:v>13.465999999999999</c:v>
                </c:pt>
                <c:pt idx="6734" formatCode="General">
                  <c:v>13.468</c:v>
                </c:pt>
                <c:pt idx="6735" formatCode="General">
                  <c:v>13.47</c:v>
                </c:pt>
                <c:pt idx="6736" formatCode="General">
                  <c:v>13.472</c:v>
                </c:pt>
                <c:pt idx="6737" formatCode="General">
                  <c:v>13.474</c:v>
                </c:pt>
                <c:pt idx="6738" formatCode="General">
                  <c:v>13.476000000000001</c:v>
                </c:pt>
                <c:pt idx="6739" formatCode="General">
                  <c:v>13.478</c:v>
                </c:pt>
                <c:pt idx="6740" formatCode="General">
                  <c:v>13.48</c:v>
                </c:pt>
                <c:pt idx="6741" formatCode="General">
                  <c:v>13.481999999999999</c:v>
                </c:pt>
                <c:pt idx="6742" formatCode="General">
                  <c:v>13.484</c:v>
                </c:pt>
                <c:pt idx="6743" formatCode="General">
                  <c:v>13.486000000000001</c:v>
                </c:pt>
                <c:pt idx="6744" formatCode="General">
                  <c:v>13.488</c:v>
                </c:pt>
                <c:pt idx="6745" formatCode="General">
                  <c:v>13.49</c:v>
                </c:pt>
                <c:pt idx="6746" formatCode="General">
                  <c:v>13.492000000000001</c:v>
                </c:pt>
                <c:pt idx="6747" formatCode="General">
                  <c:v>13.494</c:v>
                </c:pt>
                <c:pt idx="6748" formatCode="General">
                  <c:v>13.496</c:v>
                </c:pt>
                <c:pt idx="6749" formatCode="General">
                  <c:v>13.497999999999999</c:v>
                </c:pt>
                <c:pt idx="6750" formatCode="General">
                  <c:v>13.5</c:v>
                </c:pt>
                <c:pt idx="6751" formatCode="General">
                  <c:v>13.502000000000001</c:v>
                </c:pt>
                <c:pt idx="6752" formatCode="General">
                  <c:v>13.504</c:v>
                </c:pt>
                <c:pt idx="6753" formatCode="General">
                  <c:v>13.506</c:v>
                </c:pt>
                <c:pt idx="6754" formatCode="General">
                  <c:v>13.507999999999999</c:v>
                </c:pt>
                <c:pt idx="6755" formatCode="General">
                  <c:v>13.51</c:v>
                </c:pt>
                <c:pt idx="6756" formatCode="General">
                  <c:v>13.512</c:v>
                </c:pt>
                <c:pt idx="6757" formatCode="General">
                  <c:v>13.513999999999999</c:v>
                </c:pt>
                <c:pt idx="6758" formatCode="General">
                  <c:v>13.516</c:v>
                </c:pt>
                <c:pt idx="6759" formatCode="General">
                  <c:v>13.518000000000001</c:v>
                </c:pt>
                <c:pt idx="6760" formatCode="General">
                  <c:v>13.52</c:v>
                </c:pt>
                <c:pt idx="6761" formatCode="General">
                  <c:v>13.522</c:v>
                </c:pt>
                <c:pt idx="6762" formatCode="General">
                  <c:v>13.523999999999999</c:v>
                </c:pt>
                <c:pt idx="6763" formatCode="General">
                  <c:v>13.526</c:v>
                </c:pt>
                <c:pt idx="6764" formatCode="General">
                  <c:v>13.528</c:v>
                </c:pt>
                <c:pt idx="6765" formatCode="General">
                  <c:v>13.53</c:v>
                </c:pt>
                <c:pt idx="6766" formatCode="General">
                  <c:v>13.532</c:v>
                </c:pt>
                <c:pt idx="6767" formatCode="General">
                  <c:v>13.534000000000001</c:v>
                </c:pt>
                <c:pt idx="6768" formatCode="General">
                  <c:v>13.536</c:v>
                </c:pt>
                <c:pt idx="6769" formatCode="General">
                  <c:v>13.538</c:v>
                </c:pt>
                <c:pt idx="6770" formatCode="General">
                  <c:v>13.54</c:v>
                </c:pt>
                <c:pt idx="6771" formatCode="General">
                  <c:v>13.542</c:v>
                </c:pt>
                <c:pt idx="6772" formatCode="General">
                  <c:v>13.544</c:v>
                </c:pt>
                <c:pt idx="6773" formatCode="General">
                  <c:v>13.545999999999999</c:v>
                </c:pt>
                <c:pt idx="6774" formatCode="General">
                  <c:v>13.548</c:v>
                </c:pt>
                <c:pt idx="6775" formatCode="General">
                  <c:v>13.55</c:v>
                </c:pt>
                <c:pt idx="6776" formatCode="General">
                  <c:v>13.552</c:v>
                </c:pt>
                <c:pt idx="6777" formatCode="General">
                  <c:v>13.554</c:v>
                </c:pt>
                <c:pt idx="6778" formatCode="General">
                  <c:v>13.555999999999999</c:v>
                </c:pt>
                <c:pt idx="6779" formatCode="General">
                  <c:v>13.558</c:v>
                </c:pt>
                <c:pt idx="6780" formatCode="General">
                  <c:v>13.56</c:v>
                </c:pt>
                <c:pt idx="6781" formatCode="General">
                  <c:v>13.561999999999999</c:v>
                </c:pt>
                <c:pt idx="6782" formatCode="General">
                  <c:v>13.564</c:v>
                </c:pt>
                <c:pt idx="6783" formatCode="General">
                  <c:v>13.566000000000001</c:v>
                </c:pt>
                <c:pt idx="6784" formatCode="General">
                  <c:v>13.568</c:v>
                </c:pt>
                <c:pt idx="6785" formatCode="General">
                  <c:v>13.57</c:v>
                </c:pt>
                <c:pt idx="6786" formatCode="General">
                  <c:v>13.571999999999999</c:v>
                </c:pt>
                <c:pt idx="6787" formatCode="General">
                  <c:v>13.574</c:v>
                </c:pt>
                <c:pt idx="6788" formatCode="General">
                  <c:v>13.576000000000001</c:v>
                </c:pt>
                <c:pt idx="6789" formatCode="General">
                  <c:v>13.577999999999999</c:v>
                </c:pt>
                <c:pt idx="6790" formatCode="General">
                  <c:v>13.58</c:v>
                </c:pt>
                <c:pt idx="6791" formatCode="General">
                  <c:v>13.582000000000001</c:v>
                </c:pt>
                <c:pt idx="6792" formatCode="General">
                  <c:v>13.584</c:v>
                </c:pt>
                <c:pt idx="6793" formatCode="General">
                  <c:v>13.586</c:v>
                </c:pt>
                <c:pt idx="6794" formatCode="General">
                  <c:v>13.587999999999999</c:v>
                </c:pt>
                <c:pt idx="6795" formatCode="General">
                  <c:v>13.59</c:v>
                </c:pt>
                <c:pt idx="6796" formatCode="General">
                  <c:v>13.592000000000001</c:v>
                </c:pt>
                <c:pt idx="6797" formatCode="General">
                  <c:v>13.593999999999999</c:v>
                </c:pt>
                <c:pt idx="6798" formatCode="General">
                  <c:v>13.596</c:v>
                </c:pt>
                <c:pt idx="6799" formatCode="General">
                  <c:v>13.598000000000001</c:v>
                </c:pt>
                <c:pt idx="6800" formatCode="General">
                  <c:v>13.6</c:v>
                </c:pt>
                <c:pt idx="6801" formatCode="General">
                  <c:v>13.602</c:v>
                </c:pt>
                <c:pt idx="6802" formatCode="General">
                  <c:v>13.603999999999999</c:v>
                </c:pt>
                <c:pt idx="6803" formatCode="General">
                  <c:v>13.606</c:v>
                </c:pt>
                <c:pt idx="6804" formatCode="General">
                  <c:v>13.608000000000001</c:v>
                </c:pt>
                <c:pt idx="6805" formatCode="General">
                  <c:v>13.61</c:v>
                </c:pt>
                <c:pt idx="6806" formatCode="General">
                  <c:v>13.612</c:v>
                </c:pt>
                <c:pt idx="6807" formatCode="General">
                  <c:v>13.614000000000001</c:v>
                </c:pt>
                <c:pt idx="6808" formatCode="General">
                  <c:v>13.616</c:v>
                </c:pt>
                <c:pt idx="6809" formatCode="General">
                  <c:v>13.618</c:v>
                </c:pt>
                <c:pt idx="6810" formatCode="General">
                  <c:v>13.62</c:v>
                </c:pt>
                <c:pt idx="6811" formatCode="General">
                  <c:v>13.622</c:v>
                </c:pt>
                <c:pt idx="6812" formatCode="General">
                  <c:v>13.624000000000001</c:v>
                </c:pt>
                <c:pt idx="6813" formatCode="General">
                  <c:v>13.625999999999999</c:v>
                </c:pt>
                <c:pt idx="6814" formatCode="General">
                  <c:v>13.628</c:v>
                </c:pt>
                <c:pt idx="6815" formatCode="General">
                  <c:v>13.63</c:v>
                </c:pt>
                <c:pt idx="6816" formatCode="General">
                  <c:v>13.632</c:v>
                </c:pt>
                <c:pt idx="6817" formatCode="General">
                  <c:v>13.634</c:v>
                </c:pt>
                <c:pt idx="6818" formatCode="General">
                  <c:v>13.635999999999999</c:v>
                </c:pt>
                <c:pt idx="6819" formatCode="General">
                  <c:v>13.638</c:v>
                </c:pt>
                <c:pt idx="6820" formatCode="General">
                  <c:v>13.64</c:v>
                </c:pt>
                <c:pt idx="6821" formatCode="General">
                  <c:v>13.641999999999999</c:v>
                </c:pt>
                <c:pt idx="6822" formatCode="General">
                  <c:v>13.644</c:v>
                </c:pt>
                <c:pt idx="6823" formatCode="General">
                  <c:v>13.646000000000001</c:v>
                </c:pt>
                <c:pt idx="6824" formatCode="General">
                  <c:v>13.648</c:v>
                </c:pt>
                <c:pt idx="6825" formatCode="General">
                  <c:v>13.65</c:v>
                </c:pt>
                <c:pt idx="6826" formatCode="General">
                  <c:v>13.651999999999999</c:v>
                </c:pt>
                <c:pt idx="6827" formatCode="General">
                  <c:v>13.654</c:v>
                </c:pt>
                <c:pt idx="6828" formatCode="General">
                  <c:v>13.656000000000001</c:v>
                </c:pt>
                <c:pt idx="6829" formatCode="General">
                  <c:v>13.657999999999999</c:v>
                </c:pt>
                <c:pt idx="6830" formatCode="General">
                  <c:v>13.66</c:v>
                </c:pt>
                <c:pt idx="6831" formatCode="General">
                  <c:v>13.662000000000001</c:v>
                </c:pt>
                <c:pt idx="6832" formatCode="General">
                  <c:v>13.664</c:v>
                </c:pt>
                <c:pt idx="6833" formatCode="General">
                  <c:v>13.666</c:v>
                </c:pt>
                <c:pt idx="6834" formatCode="General">
                  <c:v>13.667999999999999</c:v>
                </c:pt>
                <c:pt idx="6835" formatCode="General">
                  <c:v>13.67</c:v>
                </c:pt>
                <c:pt idx="6836" formatCode="General">
                  <c:v>13.672000000000001</c:v>
                </c:pt>
                <c:pt idx="6837" formatCode="General">
                  <c:v>13.673999999999999</c:v>
                </c:pt>
                <c:pt idx="6838" formatCode="General">
                  <c:v>13.676</c:v>
                </c:pt>
                <c:pt idx="6839" formatCode="General">
                  <c:v>13.678000000000001</c:v>
                </c:pt>
                <c:pt idx="6840" formatCode="General">
                  <c:v>13.68</c:v>
                </c:pt>
                <c:pt idx="6841" formatCode="General">
                  <c:v>13.682</c:v>
                </c:pt>
                <c:pt idx="6842" formatCode="General">
                  <c:v>13.683999999999999</c:v>
                </c:pt>
                <c:pt idx="6843" formatCode="General">
                  <c:v>13.686</c:v>
                </c:pt>
                <c:pt idx="6844" formatCode="General">
                  <c:v>13.688000000000001</c:v>
                </c:pt>
                <c:pt idx="6845" formatCode="General">
                  <c:v>13.69</c:v>
                </c:pt>
                <c:pt idx="6846" formatCode="General">
                  <c:v>13.692</c:v>
                </c:pt>
                <c:pt idx="6847" formatCode="General">
                  <c:v>13.694000000000001</c:v>
                </c:pt>
                <c:pt idx="6848" formatCode="General">
                  <c:v>13.696</c:v>
                </c:pt>
                <c:pt idx="6849" formatCode="General">
                  <c:v>13.698</c:v>
                </c:pt>
                <c:pt idx="6850" formatCode="General">
                  <c:v>13.7</c:v>
                </c:pt>
                <c:pt idx="6851" formatCode="General">
                  <c:v>13.702</c:v>
                </c:pt>
                <c:pt idx="6852" formatCode="General">
                  <c:v>13.704000000000001</c:v>
                </c:pt>
                <c:pt idx="6853" formatCode="General">
                  <c:v>13.706</c:v>
                </c:pt>
                <c:pt idx="6854" formatCode="General">
                  <c:v>13.708</c:v>
                </c:pt>
                <c:pt idx="6855" formatCode="General">
                  <c:v>13.71</c:v>
                </c:pt>
                <c:pt idx="6856" formatCode="General">
                  <c:v>13.712</c:v>
                </c:pt>
                <c:pt idx="6857" formatCode="General">
                  <c:v>13.714</c:v>
                </c:pt>
                <c:pt idx="6858" formatCode="General">
                  <c:v>13.715999999999999</c:v>
                </c:pt>
                <c:pt idx="6859" formatCode="General">
                  <c:v>13.718</c:v>
                </c:pt>
                <c:pt idx="6860" formatCode="General">
                  <c:v>13.72</c:v>
                </c:pt>
                <c:pt idx="6861" formatCode="General">
                  <c:v>13.722</c:v>
                </c:pt>
                <c:pt idx="6862" formatCode="General">
                  <c:v>13.724</c:v>
                </c:pt>
                <c:pt idx="6863" formatCode="General">
                  <c:v>13.726000000000001</c:v>
                </c:pt>
                <c:pt idx="6864" formatCode="General">
                  <c:v>13.728</c:v>
                </c:pt>
                <c:pt idx="6865" formatCode="General">
                  <c:v>13.73</c:v>
                </c:pt>
                <c:pt idx="6866" formatCode="General">
                  <c:v>13.731999999999999</c:v>
                </c:pt>
                <c:pt idx="6867" formatCode="General">
                  <c:v>13.734</c:v>
                </c:pt>
                <c:pt idx="6868" formatCode="General">
                  <c:v>13.736000000000001</c:v>
                </c:pt>
                <c:pt idx="6869" formatCode="General">
                  <c:v>13.738</c:v>
                </c:pt>
                <c:pt idx="6870" formatCode="General">
                  <c:v>13.74</c:v>
                </c:pt>
                <c:pt idx="6871" formatCode="General">
                  <c:v>13.742000000000001</c:v>
                </c:pt>
                <c:pt idx="6872" formatCode="General">
                  <c:v>13.744</c:v>
                </c:pt>
                <c:pt idx="6873" formatCode="General">
                  <c:v>13.746</c:v>
                </c:pt>
                <c:pt idx="6874" formatCode="General">
                  <c:v>13.747999999999999</c:v>
                </c:pt>
                <c:pt idx="6875" formatCode="General">
                  <c:v>13.75</c:v>
                </c:pt>
                <c:pt idx="6876" formatCode="General">
                  <c:v>13.752000000000001</c:v>
                </c:pt>
                <c:pt idx="6877" formatCode="General">
                  <c:v>13.754</c:v>
                </c:pt>
                <c:pt idx="6878" formatCode="General">
                  <c:v>13.756</c:v>
                </c:pt>
                <c:pt idx="6879" formatCode="General">
                  <c:v>13.757999999999999</c:v>
                </c:pt>
                <c:pt idx="6880" formatCode="General">
                  <c:v>13.76</c:v>
                </c:pt>
                <c:pt idx="6881" formatCode="General">
                  <c:v>13.762</c:v>
                </c:pt>
                <c:pt idx="6882" formatCode="General">
                  <c:v>13.763999999999999</c:v>
                </c:pt>
                <c:pt idx="6883" formatCode="General">
                  <c:v>13.766</c:v>
                </c:pt>
                <c:pt idx="6884" formatCode="General">
                  <c:v>13.768000000000001</c:v>
                </c:pt>
                <c:pt idx="6885" formatCode="General">
                  <c:v>13.77</c:v>
                </c:pt>
                <c:pt idx="6886" formatCode="General">
                  <c:v>13.772</c:v>
                </c:pt>
                <c:pt idx="6887" formatCode="General">
                  <c:v>13.773999999999999</c:v>
                </c:pt>
                <c:pt idx="6888" formatCode="General">
                  <c:v>13.776</c:v>
                </c:pt>
                <c:pt idx="6889" formatCode="General">
                  <c:v>13.778</c:v>
                </c:pt>
                <c:pt idx="6890" formatCode="General">
                  <c:v>13.78</c:v>
                </c:pt>
                <c:pt idx="6891" formatCode="General">
                  <c:v>13.782</c:v>
                </c:pt>
                <c:pt idx="6892" formatCode="General">
                  <c:v>13.784000000000001</c:v>
                </c:pt>
                <c:pt idx="6893" formatCode="General">
                  <c:v>13.786</c:v>
                </c:pt>
                <c:pt idx="6894" formatCode="General">
                  <c:v>13.788</c:v>
                </c:pt>
                <c:pt idx="6895" formatCode="General">
                  <c:v>13.79</c:v>
                </c:pt>
                <c:pt idx="6896" formatCode="General">
                  <c:v>13.792</c:v>
                </c:pt>
                <c:pt idx="6897" formatCode="General">
                  <c:v>13.794</c:v>
                </c:pt>
                <c:pt idx="6898" formatCode="General">
                  <c:v>13.795999999999999</c:v>
                </c:pt>
                <c:pt idx="6899" formatCode="General">
                  <c:v>13.798</c:v>
                </c:pt>
                <c:pt idx="6900" formatCode="General">
                  <c:v>13.8</c:v>
                </c:pt>
                <c:pt idx="6901" formatCode="General">
                  <c:v>13.802</c:v>
                </c:pt>
                <c:pt idx="6902" formatCode="General">
                  <c:v>13.804</c:v>
                </c:pt>
                <c:pt idx="6903" formatCode="General">
                  <c:v>13.805999999999999</c:v>
                </c:pt>
                <c:pt idx="6904" formatCode="General">
                  <c:v>13.808</c:v>
                </c:pt>
                <c:pt idx="6905" formatCode="General">
                  <c:v>13.81</c:v>
                </c:pt>
                <c:pt idx="6906" formatCode="General">
                  <c:v>13.811999999999999</c:v>
                </c:pt>
                <c:pt idx="6907" formatCode="General">
                  <c:v>13.814</c:v>
                </c:pt>
                <c:pt idx="6908" formatCode="General">
                  <c:v>13.816000000000001</c:v>
                </c:pt>
                <c:pt idx="6909" formatCode="General">
                  <c:v>13.818</c:v>
                </c:pt>
                <c:pt idx="6910" formatCode="General">
                  <c:v>13.82</c:v>
                </c:pt>
                <c:pt idx="6911" formatCode="General">
                  <c:v>13.821999999999999</c:v>
                </c:pt>
                <c:pt idx="6912" formatCode="General">
                  <c:v>13.824</c:v>
                </c:pt>
                <c:pt idx="6913" formatCode="General">
                  <c:v>13.826000000000001</c:v>
                </c:pt>
                <c:pt idx="6914" formatCode="General">
                  <c:v>13.827999999999999</c:v>
                </c:pt>
                <c:pt idx="6915" formatCode="General">
                  <c:v>13.83</c:v>
                </c:pt>
                <c:pt idx="6916" formatCode="General">
                  <c:v>13.832000000000001</c:v>
                </c:pt>
                <c:pt idx="6917" formatCode="General">
                  <c:v>13.834</c:v>
                </c:pt>
                <c:pt idx="6918" formatCode="General">
                  <c:v>13.836</c:v>
                </c:pt>
                <c:pt idx="6919" formatCode="General">
                  <c:v>13.837999999999999</c:v>
                </c:pt>
                <c:pt idx="6920" formatCode="General">
                  <c:v>13.84</c:v>
                </c:pt>
                <c:pt idx="6921" formatCode="General">
                  <c:v>13.842000000000001</c:v>
                </c:pt>
                <c:pt idx="6922" formatCode="General">
                  <c:v>13.843999999999999</c:v>
                </c:pt>
                <c:pt idx="6923" formatCode="General">
                  <c:v>13.846</c:v>
                </c:pt>
                <c:pt idx="6924" formatCode="General">
                  <c:v>13.848000000000001</c:v>
                </c:pt>
                <c:pt idx="6925" formatCode="General">
                  <c:v>13.85</c:v>
                </c:pt>
                <c:pt idx="6926" formatCode="General">
                  <c:v>13.852</c:v>
                </c:pt>
                <c:pt idx="6927" formatCode="General">
                  <c:v>13.853999999999999</c:v>
                </c:pt>
                <c:pt idx="6928" formatCode="General">
                  <c:v>13.856</c:v>
                </c:pt>
                <c:pt idx="6929" formatCode="General">
                  <c:v>13.858000000000001</c:v>
                </c:pt>
                <c:pt idx="6930" formatCode="General">
                  <c:v>13.86</c:v>
                </c:pt>
                <c:pt idx="6931" formatCode="General">
                  <c:v>13.862</c:v>
                </c:pt>
                <c:pt idx="6932" formatCode="General">
                  <c:v>13.864000000000001</c:v>
                </c:pt>
                <c:pt idx="6933" formatCode="General">
                  <c:v>13.866</c:v>
                </c:pt>
                <c:pt idx="6934" formatCode="General">
                  <c:v>13.868</c:v>
                </c:pt>
                <c:pt idx="6935" formatCode="General">
                  <c:v>13.87</c:v>
                </c:pt>
                <c:pt idx="6936" formatCode="General">
                  <c:v>13.872</c:v>
                </c:pt>
                <c:pt idx="6937" formatCode="General">
                  <c:v>13.874000000000001</c:v>
                </c:pt>
                <c:pt idx="6938" formatCode="General">
                  <c:v>13.875999999999999</c:v>
                </c:pt>
                <c:pt idx="6939" formatCode="General">
                  <c:v>13.878</c:v>
                </c:pt>
                <c:pt idx="6940" formatCode="General">
                  <c:v>13.88</c:v>
                </c:pt>
                <c:pt idx="6941" formatCode="General">
                  <c:v>13.882</c:v>
                </c:pt>
                <c:pt idx="6942" formatCode="General">
                  <c:v>13.884</c:v>
                </c:pt>
                <c:pt idx="6943" formatCode="General">
                  <c:v>13.885999999999999</c:v>
                </c:pt>
                <c:pt idx="6944" formatCode="General">
                  <c:v>13.888</c:v>
                </c:pt>
                <c:pt idx="6945" formatCode="General">
                  <c:v>13.89</c:v>
                </c:pt>
                <c:pt idx="6946" formatCode="General">
                  <c:v>13.891999999999999</c:v>
                </c:pt>
                <c:pt idx="6947" formatCode="General">
                  <c:v>13.894</c:v>
                </c:pt>
                <c:pt idx="6948" formatCode="General">
                  <c:v>13.896000000000001</c:v>
                </c:pt>
                <c:pt idx="6949" formatCode="General">
                  <c:v>13.898</c:v>
                </c:pt>
                <c:pt idx="6950" formatCode="General">
                  <c:v>13.9</c:v>
                </c:pt>
                <c:pt idx="6951" formatCode="General">
                  <c:v>13.901999999999999</c:v>
                </c:pt>
                <c:pt idx="6952" formatCode="General">
                  <c:v>13.904</c:v>
                </c:pt>
                <c:pt idx="6953" formatCode="General">
                  <c:v>13.906000000000001</c:v>
                </c:pt>
                <c:pt idx="6954" formatCode="General">
                  <c:v>13.907999999999999</c:v>
                </c:pt>
                <c:pt idx="6955" formatCode="General">
                  <c:v>13.91</c:v>
                </c:pt>
                <c:pt idx="6956" formatCode="General">
                  <c:v>13.912000000000001</c:v>
                </c:pt>
                <c:pt idx="6957" formatCode="General">
                  <c:v>13.914</c:v>
                </c:pt>
                <c:pt idx="6958" formatCode="General">
                  <c:v>13.916</c:v>
                </c:pt>
                <c:pt idx="6959" formatCode="General">
                  <c:v>13.917999999999999</c:v>
                </c:pt>
                <c:pt idx="6960" formatCode="General">
                  <c:v>13.92</c:v>
                </c:pt>
                <c:pt idx="6961" formatCode="General">
                  <c:v>13.922000000000001</c:v>
                </c:pt>
                <c:pt idx="6962" formatCode="General">
                  <c:v>13.923999999999999</c:v>
                </c:pt>
                <c:pt idx="6963" formatCode="General">
                  <c:v>13.926</c:v>
                </c:pt>
                <c:pt idx="6964" formatCode="General">
                  <c:v>13.928000000000001</c:v>
                </c:pt>
                <c:pt idx="6965" formatCode="General">
                  <c:v>13.93</c:v>
                </c:pt>
                <c:pt idx="6966" formatCode="General">
                  <c:v>13.932</c:v>
                </c:pt>
                <c:pt idx="6967" formatCode="General">
                  <c:v>13.933999999999999</c:v>
                </c:pt>
                <c:pt idx="6968" formatCode="General">
                  <c:v>13.936</c:v>
                </c:pt>
                <c:pt idx="6969" formatCode="General">
                  <c:v>13.938000000000001</c:v>
                </c:pt>
                <c:pt idx="6970" formatCode="General">
                  <c:v>13.94</c:v>
                </c:pt>
                <c:pt idx="6971" formatCode="General">
                  <c:v>13.942</c:v>
                </c:pt>
                <c:pt idx="6972" formatCode="General">
                  <c:v>13.944000000000001</c:v>
                </c:pt>
                <c:pt idx="6973" formatCode="General">
                  <c:v>13.946</c:v>
                </c:pt>
                <c:pt idx="6974" formatCode="General">
                  <c:v>13.948</c:v>
                </c:pt>
                <c:pt idx="6975" formatCode="General">
                  <c:v>13.95</c:v>
                </c:pt>
                <c:pt idx="6976" formatCode="General">
                  <c:v>13.952</c:v>
                </c:pt>
                <c:pt idx="6977" formatCode="General">
                  <c:v>13.954000000000001</c:v>
                </c:pt>
                <c:pt idx="6978" formatCode="General">
                  <c:v>13.956</c:v>
                </c:pt>
                <c:pt idx="6979" formatCode="General">
                  <c:v>13.958</c:v>
                </c:pt>
                <c:pt idx="6980" formatCode="General">
                  <c:v>13.96</c:v>
                </c:pt>
                <c:pt idx="6981" formatCode="General">
                  <c:v>13.962</c:v>
                </c:pt>
                <c:pt idx="6982" formatCode="General">
                  <c:v>13.964</c:v>
                </c:pt>
                <c:pt idx="6983" formatCode="General">
                  <c:v>13.965999999999999</c:v>
                </c:pt>
                <c:pt idx="6984" formatCode="General">
                  <c:v>13.968</c:v>
                </c:pt>
                <c:pt idx="6985" formatCode="General">
                  <c:v>13.97</c:v>
                </c:pt>
                <c:pt idx="6986" formatCode="General">
                  <c:v>13.972</c:v>
                </c:pt>
                <c:pt idx="6987" formatCode="General">
                  <c:v>13.974</c:v>
                </c:pt>
                <c:pt idx="6988" formatCode="General">
                  <c:v>13.976000000000001</c:v>
                </c:pt>
                <c:pt idx="6989" formatCode="General">
                  <c:v>13.978</c:v>
                </c:pt>
                <c:pt idx="6990" formatCode="General">
                  <c:v>13.98</c:v>
                </c:pt>
                <c:pt idx="6991" formatCode="General">
                  <c:v>13.981999999999999</c:v>
                </c:pt>
                <c:pt idx="6992" formatCode="General">
                  <c:v>13.984</c:v>
                </c:pt>
                <c:pt idx="6993" formatCode="General">
                  <c:v>13.986000000000001</c:v>
                </c:pt>
                <c:pt idx="6994" formatCode="General">
                  <c:v>13.988</c:v>
                </c:pt>
                <c:pt idx="6995" formatCode="General">
                  <c:v>13.99</c:v>
                </c:pt>
                <c:pt idx="6996" formatCode="General">
                  <c:v>13.992000000000001</c:v>
                </c:pt>
                <c:pt idx="6997" formatCode="General">
                  <c:v>13.994</c:v>
                </c:pt>
                <c:pt idx="6998" formatCode="General">
                  <c:v>13.996</c:v>
                </c:pt>
                <c:pt idx="6999" formatCode="General">
                  <c:v>13.997999999999999</c:v>
                </c:pt>
                <c:pt idx="7000" formatCode="General">
                  <c:v>14</c:v>
                </c:pt>
                <c:pt idx="7001" formatCode="General">
                  <c:v>14.002000000000001</c:v>
                </c:pt>
                <c:pt idx="7002" formatCode="General">
                  <c:v>14.004</c:v>
                </c:pt>
                <c:pt idx="7003" formatCode="General">
                  <c:v>14.006</c:v>
                </c:pt>
                <c:pt idx="7004" formatCode="General">
                  <c:v>14.007999999999999</c:v>
                </c:pt>
                <c:pt idx="7005" formatCode="General">
                  <c:v>14.01</c:v>
                </c:pt>
                <c:pt idx="7006" formatCode="General">
                  <c:v>14.012</c:v>
                </c:pt>
                <c:pt idx="7007" formatCode="General">
                  <c:v>14.013999999999999</c:v>
                </c:pt>
                <c:pt idx="7008" formatCode="General">
                  <c:v>14.016</c:v>
                </c:pt>
                <c:pt idx="7009" formatCode="General">
                  <c:v>14.018000000000001</c:v>
                </c:pt>
                <c:pt idx="7010" formatCode="General">
                  <c:v>14.02</c:v>
                </c:pt>
                <c:pt idx="7011" formatCode="General">
                  <c:v>14.022</c:v>
                </c:pt>
                <c:pt idx="7012" formatCode="General">
                  <c:v>14.023999999999999</c:v>
                </c:pt>
                <c:pt idx="7013" formatCode="General">
                  <c:v>14.026</c:v>
                </c:pt>
                <c:pt idx="7014" formatCode="General">
                  <c:v>14.028</c:v>
                </c:pt>
                <c:pt idx="7015" formatCode="General">
                  <c:v>14.03</c:v>
                </c:pt>
                <c:pt idx="7016" formatCode="General">
                  <c:v>14.032</c:v>
                </c:pt>
                <c:pt idx="7017" formatCode="General">
                  <c:v>14.034000000000001</c:v>
                </c:pt>
                <c:pt idx="7018" formatCode="General">
                  <c:v>14.036</c:v>
                </c:pt>
                <c:pt idx="7019" formatCode="General">
                  <c:v>14.038</c:v>
                </c:pt>
                <c:pt idx="7020" formatCode="General">
                  <c:v>14.04</c:v>
                </c:pt>
                <c:pt idx="7021" formatCode="General">
                  <c:v>14.042</c:v>
                </c:pt>
                <c:pt idx="7022" formatCode="General">
                  <c:v>14.044</c:v>
                </c:pt>
                <c:pt idx="7023" formatCode="General">
                  <c:v>14.045999999999999</c:v>
                </c:pt>
                <c:pt idx="7024" formatCode="General">
                  <c:v>14.048</c:v>
                </c:pt>
                <c:pt idx="7025" formatCode="General">
                  <c:v>14.05</c:v>
                </c:pt>
                <c:pt idx="7026" formatCode="General">
                  <c:v>14.052</c:v>
                </c:pt>
                <c:pt idx="7027" formatCode="General">
                  <c:v>14.054</c:v>
                </c:pt>
                <c:pt idx="7028" formatCode="General">
                  <c:v>14.055999999999999</c:v>
                </c:pt>
                <c:pt idx="7029" formatCode="General">
                  <c:v>14.058</c:v>
                </c:pt>
                <c:pt idx="7030" formatCode="General">
                  <c:v>14.06</c:v>
                </c:pt>
                <c:pt idx="7031" formatCode="General">
                  <c:v>14.061999999999999</c:v>
                </c:pt>
                <c:pt idx="7032" formatCode="General">
                  <c:v>14.064</c:v>
                </c:pt>
                <c:pt idx="7033" formatCode="General">
                  <c:v>14.066000000000001</c:v>
                </c:pt>
                <c:pt idx="7034" formatCode="General">
                  <c:v>14.068</c:v>
                </c:pt>
                <c:pt idx="7035" formatCode="General">
                  <c:v>14.07</c:v>
                </c:pt>
                <c:pt idx="7036" formatCode="General">
                  <c:v>14.071999999999999</c:v>
                </c:pt>
                <c:pt idx="7037" formatCode="General">
                  <c:v>14.074</c:v>
                </c:pt>
                <c:pt idx="7038" formatCode="General">
                  <c:v>14.076000000000001</c:v>
                </c:pt>
                <c:pt idx="7039" formatCode="General">
                  <c:v>14.077999999999999</c:v>
                </c:pt>
                <c:pt idx="7040" formatCode="General">
                  <c:v>14.08</c:v>
                </c:pt>
                <c:pt idx="7041" formatCode="General">
                  <c:v>14.082000000000001</c:v>
                </c:pt>
                <c:pt idx="7042" formatCode="General">
                  <c:v>14.084</c:v>
                </c:pt>
                <c:pt idx="7043" formatCode="General">
                  <c:v>14.086</c:v>
                </c:pt>
                <c:pt idx="7044" formatCode="General">
                  <c:v>14.087999999999999</c:v>
                </c:pt>
                <c:pt idx="7045" formatCode="General">
                  <c:v>14.09</c:v>
                </c:pt>
                <c:pt idx="7046" formatCode="General">
                  <c:v>14.092000000000001</c:v>
                </c:pt>
                <c:pt idx="7047" formatCode="General">
                  <c:v>14.093999999999999</c:v>
                </c:pt>
                <c:pt idx="7048" formatCode="General">
                  <c:v>14.096</c:v>
                </c:pt>
                <c:pt idx="7049" formatCode="General">
                  <c:v>14.098000000000001</c:v>
                </c:pt>
                <c:pt idx="7050" formatCode="General">
                  <c:v>14.1</c:v>
                </c:pt>
                <c:pt idx="7051" formatCode="General">
                  <c:v>14.102</c:v>
                </c:pt>
                <c:pt idx="7052" formatCode="General">
                  <c:v>14.103999999999999</c:v>
                </c:pt>
                <c:pt idx="7053" formatCode="General">
                  <c:v>14.106</c:v>
                </c:pt>
                <c:pt idx="7054" formatCode="General">
                  <c:v>14.108000000000001</c:v>
                </c:pt>
                <c:pt idx="7055" formatCode="General">
                  <c:v>14.11</c:v>
                </c:pt>
                <c:pt idx="7056" formatCode="General">
                  <c:v>14.112</c:v>
                </c:pt>
                <c:pt idx="7057" formatCode="General">
                  <c:v>14.114000000000001</c:v>
                </c:pt>
                <c:pt idx="7058" formatCode="General">
                  <c:v>14.116</c:v>
                </c:pt>
                <c:pt idx="7059" formatCode="General">
                  <c:v>14.118</c:v>
                </c:pt>
                <c:pt idx="7060" formatCode="General">
                  <c:v>14.12</c:v>
                </c:pt>
                <c:pt idx="7061" formatCode="General">
                  <c:v>14.122</c:v>
                </c:pt>
                <c:pt idx="7062" formatCode="General">
                  <c:v>14.124000000000001</c:v>
                </c:pt>
                <c:pt idx="7063" formatCode="General">
                  <c:v>14.125999999999999</c:v>
                </c:pt>
                <c:pt idx="7064" formatCode="General">
                  <c:v>14.128</c:v>
                </c:pt>
                <c:pt idx="7065" formatCode="General">
                  <c:v>14.13</c:v>
                </c:pt>
                <c:pt idx="7066" formatCode="General">
                  <c:v>14.132</c:v>
                </c:pt>
                <c:pt idx="7067" formatCode="General">
                  <c:v>14.134</c:v>
                </c:pt>
                <c:pt idx="7068" formatCode="General">
                  <c:v>14.135999999999999</c:v>
                </c:pt>
                <c:pt idx="7069" formatCode="General">
                  <c:v>14.138</c:v>
                </c:pt>
                <c:pt idx="7070" formatCode="General">
                  <c:v>14.14</c:v>
                </c:pt>
                <c:pt idx="7071" formatCode="General">
                  <c:v>14.141999999999999</c:v>
                </c:pt>
                <c:pt idx="7072" formatCode="General">
                  <c:v>14.144</c:v>
                </c:pt>
                <c:pt idx="7073" formatCode="General">
                  <c:v>14.146000000000001</c:v>
                </c:pt>
                <c:pt idx="7074" formatCode="General">
                  <c:v>14.148</c:v>
                </c:pt>
                <c:pt idx="7075" formatCode="General">
                  <c:v>14.15</c:v>
                </c:pt>
                <c:pt idx="7076" formatCode="General">
                  <c:v>14.151999999999999</c:v>
                </c:pt>
                <c:pt idx="7077" formatCode="General">
                  <c:v>14.154</c:v>
                </c:pt>
                <c:pt idx="7078" formatCode="General">
                  <c:v>14.156000000000001</c:v>
                </c:pt>
                <c:pt idx="7079" formatCode="General">
                  <c:v>14.157999999999999</c:v>
                </c:pt>
                <c:pt idx="7080" formatCode="General">
                  <c:v>14.16</c:v>
                </c:pt>
                <c:pt idx="7081" formatCode="General">
                  <c:v>14.162000000000001</c:v>
                </c:pt>
                <c:pt idx="7082" formatCode="General">
                  <c:v>14.164</c:v>
                </c:pt>
                <c:pt idx="7083" formatCode="General">
                  <c:v>14.166</c:v>
                </c:pt>
                <c:pt idx="7084" formatCode="General">
                  <c:v>14.167999999999999</c:v>
                </c:pt>
                <c:pt idx="7085" formatCode="General">
                  <c:v>14.17</c:v>
                </c:pt>
                <c:pt idx="7086" formatCode="General">
                  <c:v>14.172000000000001</c:v>
                </c:pt>
                <c:pt idx="7087" formatCode="General">
                  <c:v>14.173999999999999</c:v>
                </c:pt>
                <c:pt idx="7088" formatCode="General">
                  <c:v>14.176</c:v>
                </c:pt>
                <c:pt idx="7089" formatCode="General">
                  <c:v>14.178000000000001</c:v>
                </c:pt>
                <c:pt idx="7090" formatCode="General">
                  <c:v>14.18</c:v>
                </c:pt>
                <c:pt idx="7091" formatCode="General">
                  <c:v>14.182</c:v>
                </c:pt>
                <c:pt idx="7092" formatCode="General">
                  <c:v>14.183999999999999</c:v>
                </c:pt>
                <c:pt idx="7093" formatCode="General">
                  <c:v>14.186</c:v>
                </c:pt>
                <c:pt idx="7094" formatCode="General">
                  <c:v>14.188000000000001</c:v>
                </c:pt>
                <c:pt idx="7095" formatCode="General">
                  <c:v>14.19</c:v>
                </c:pt>
                <c:pt idx="7096" formatCode="General">
                  <c:v>14.192</c:v>
                </c:pt>
                <c:pt idx="7097" formatCode="General">
                  <c:v>14.194000000000001</c:v>
                </c:pt>
                <c:pt idx="7098" formatCode="General">
                  <c:v>14.196</c:v>
                </c:pt>
                <c:pt idx="7099" formatCode="General">
                  <c:v>14.198</c:v>
                </c:pt>
                <c:pt idx="7100" formatCode="General">
                  <c:v>14.2</c:v>
                </c:pt>
                <c:pt idx="7101" formatCode="General">
                  <c:v>14.202</c:v>
                </c:pt>
                <c:pt idx="7102" formatCode="General">
                  <c:v>14.204000000000001</c:v>
                </c:pt>
                <c:pt idx="7103" formatCode="General">
                  <c:v>14.206</c:v>
                </c:pt>
                <c:pt idx="7104" formatCode="General">
                  <c:v>14.208</c:v>
                </c:pt>
                <c:pt idx="7105" formatCode="General">
                  <c:v>14.21</c:v>
                </c:pt>
                <c:pt idx="7106" formatCode="General">
                  <c:v>14.212</c:v>
                </c:pt>
                <c:pt idx="7107" formatCode="General">
                  <c:v>14.214</c:v>
                </c:pt>
                <c:pt idx="7108" formatCode="General">
                  <c:v>14.215999999999999</c:v>
                </c:pt>
                <c:pt idx="7109" formatCode="General">
                  <c:v>14.218</c:v>
                </c:pt>
                <c:pt idx="7110" formatCode="General">
                  <c:v>14.22</c:v>
                </c:pt>
                <c:pt idx="7111" formatCode="General">
                  <c:v>14.222</c:v>
                </c:pt>
                <c:pt idx="7112" formatCode="General">
                  <c:v>14.224</c:v>
                </c:pt>
                <c:pt idx="7113" formatCode="General">
                  <c:v>14.226000000000001</c:v>
                </c:pt>
                <c:pt idx="7114" formatCode="General">
                  <c:v>14.228</c:v>
                </c:pt>
                <c:pt idx="7115" formatCode="General">
                  <c:v>14.23</c:v>
                </c:pt>
                <c:pt idx="7116" formatCode="General">
                  <c:v>14.231999999999999</c:v>
                </c:pt>
                <c:pt idx="7117" formatCode="General">
                  <c:v>14.234</c:v>
                </c:pt>
                <c:pt idx="7118" formatCode="General">
                  <c:v>14.236000000000001</c:v>
                </c:pt>
                <c:pt idx="7119" formatCode="General">
                  <c:v>14.238</c:v>
                </c:pt>
                <c:pt idx="7120" formatCode="General">
                  <c:v>14.24</c:v>
                </c:pt>
                <c:pt idx="7121" formatCode="General">
                  <c:v>14.242000000000001</c:v>
                </c:pt>
                <c:pt idx="7122" formatCode="General">
                  <c:v>14.244</c:v>
                </c:pt>
                <c:pt idx="7123" formatCode="General">
                  <c:v>14.246</c:v>
                </c:pt>
                <c:pt idx="7124" formatCode="General">
                  <c:v>14.247999999999999</c:v>
                </c:pt>
                <c:pt idx="7125" formatCode="General">
                  <c:v>14.25</c:v>
                </c:pt>
                <c:pt idx="7126" formatCode="General">
                  <c:v>14.252000000000001</c:v>
                </c:pt>
                <c:pt idx="7127" formatCode="General">
                  <c:v>14.254</c:v>
                </c:pt>
                <c:pt idx="7128" formatCode="General">
                  <c:v>14.256</c:v>
                </c:pt>
                <c:pt idx="7129" formatCode="General">
                  <c:v>14.257999999999999</c:v>
                </c:pt>
                <c:pt idx="7130" formatCode="General">
                  <c:v>14.26</c:v>
                </c:pt>
                <c:pt idx="7131" formatCode="General">
                  <c:v>14.262</c:v>
                </c:pt>
                <c:pt idx="7132" formatCode="General">
                  <c:v>14.263999999999999</c:v>
                </c:pt>
                <c:pt idx="7133" formatCode="General">
                  <c:v>14.266</c:v>
                </c:pt>
                <c:pt idx="7134" formatCode="General">
                  <c:v>14.268000000000001</c:v>
                </c:pt>
                <c:pt idx="7135" formatCode="General">
                  <c:v>14.27</c:v>
                </c:pt>
                <c:pt idx="7136" formatCode="General">
                  <c:v>14.272</c:v>
                </c:pt>
                <c:pt idx="7137" formatCode="General">
                  <c:v>14.273999999999999</c:v>
                </c:pt>
                <c:pt idx="7138" formatCode="General">
                  <c:v>14.276</c:v>
                </c:pt>
                <c:pt idx="7139" formatCode="General">
                  <c:v>14.278</c:v>
                </c:pt>
                <c:pt idx="7140" formatCode="General">
                  <c:v>14.28</c:v>
                </c:pt>
                <c:pt idx="7141" formatCode="General">
                  <c:v>14.282</c:v>
                </c:pt>
                <c:pt idx="7142" formatCode="General">
                  <c:v>14.284000000000001</c:v>
                </c:pt>
                <c:pt idx="7143" formatCode="General">
                  <c:v>14.286</c:v>
                </c:pt>
                <c:pt idx="7144" formatCode="General">
                  <c:v>14.288</c:v>
                </c:pt>
                <c:pt idx="7145" formatCode="General">
                  <c:v>14.29</c:v>
                </c:pt>
                <c:pt idx="7146" formatCode="General">
                  <c:v>14.292</c:v>
                </c:pt>
                <c:pt idx="7147" formatCode="General">
                  <c:v>14.294</c:v>
                </c:pt>
                <c:pt idx="7148" formatCode="General">
                  <c:v>14.295999999999999</c:v>
                </c:pt>
                <c:pt idx="7149" formatCode="General">
                  <c:v>14.298</c:v>
                </c:pt>
                <c:pt idx="7150" formatCode="General">
                  <c:v>14.3</c:v>
                </c:pt>
                <c:pt idx="7151" formatCode="General">
                  <c:v>14.302</c:v>
                </c:pt>
                <c:pt idx="7152" formatCode="General">
                  <c:v>14.304</c:v>
                </c:pt>
                <c:pt idx="7153" formatCode="General">
                  <c:v>14.305999999999999</c:v>
                </c:pt>
                <c:pt idx="7154" formatCode="General">
                  <c:v>14.308</c:v>
                </c:pt>
                <c:pt idx="7155" formatCode="General">
                  <c:v>14.31</c:v>
                </c:pt>
                <c:pt idx="7156" formatCode="General">
                  <c:v>14.311999999999999</c:v>
                </c:pt>
                <c:pt idx="7157" formatCode="General">
                  <c:v>14.314</c:v>
                </c:pt>
                <c:pt idx="7158" formatCode="General">
                  <c:v>14.316000000000001</c:v>
                </c:pt>
                <c:pt idx="7159" formatCode="General">
                  <c:v>14.318</c:v>
                </c:pt>
                <c:pt idx="7160" formatCode="General">
                  <c:v>14.32</c:v>
                </c:pt>
                <c:pt idx="7161" formatCode="General">
                  <c:v>14.321999999999999</c:v>
                </c:pt>
                <c:pt idx="7162" formatCode="General">
                  <c:v>14.324</c:v>
                </c:pt>
                <c:pt idx="7163" formatCode="General">
                  <c:v>14.326000000000001</c:v>
                </c:pt>
                <c:pt idx="7164" formatCode="General">
                  <c:v>14.327999999999999</c:v>
                </c:pt>
                <c:pt idx="7165" formatCode="General">
                  <c:v>14.33</c:v>
                </c:pt>
                <c:pt idx="7166" formatCode="General">
                  <c:v>14.332000000000001</c:v>
                </c:pt>
                <c:pt idx="7167" formatCode="General">
                  <c:v>14.334</c:v>
                </c:pt>
                <c:pt idx="7168" formatCode="General">
                  <c:v>14.336</c:v>
                </c:pt>
                <c:pt idx="7169" formatCode="General">
                  <c:v>14.337999999999999</c:v>
                </c:pt>
                <c:pt idx="7170" formatCode="General">
                  <c:v>14.34</c:v>
                </c:pt>
                <c:pt idx="7171" formatCode="General">
                  <c:v>14.342000000000001</c:v>
                </c:pt>
                <c:pt idx="7172" formatCode="General">
                  <c:v>14.343999999999999</c:v>
                </c:pt>
                <c:pt idx="7173" formatCode="General">
                  <c:v>14.346</c:v>
                </c:pt>
                <c:pt idx="7174" formatCode="General">
                  <c:v>14.348000000000001</c:v>
                </c:pt>
                <c:pt idx="7175" formatCode="General">
                  <c:v>14.35</c:v>
                </c:pt>
                <c:pt idx="7176" formatCode="General">
                  <c:v>14.352</c:v>
                </c:pt>
                <c:pt idx="7177" formatCode="General">
                  <c:v>14.353999999999999</c:v>
                </c:pt>
                <c:pt idx="7178" formatCode="General">
                  <c:v>14.356</c:v>
                </c:pt>
                <c:pt idx="7179" formatCode="General">
                  <c:v>14.358000000000001</c:v>
                </c:pt>
                <c:pt idx="7180" formatCode="General">
                  <c:v>14.36</c:v>
                </c:pt>
                <c:pt idx="7181" formatCode="General">
                  <c:v>14.362</c:v>
                </c:pt>
                <c:pt idx="7182" formatCode="General">
                  <c:v>14.364000000000001</c:v>
                </c:pt>
                <c:pt idx="7183" formatCode="General">
                  <c:v>14.366</c:v>
                </c:pt>
                <c:pt idx="7184" formatCode="General">
                  <c:v>14.368</c:v>
                </c:pt>
                <c:pt idx="7185" formatCode="General">
                  <c:v>14.37</c:v>
                </c:pt>
                <c:pt idx="7186" formatCode="General">
                  <c:v>14.372</c:v>
                </c:pt>
                <c:pt idx="7187" formatCode="General">
                  <c:v>14.374000000000001</c:v>
                </c:pt>
                <c:pt idx="7188" formatCode="General">
                  <c:v>14.375999999999999</c:v>
                </c:pt>
                <c:pt idx="7189" formatCode="General">
                  <c:v>14.378</c:v>
                </c:pt>
                <c:pt idx="7190" formatCode="General">
                  <c:v>14.38</c:v>
                </c:pt>
                <c:pt idx="7191" formatCode="General">
                  <c:v>14.382</c:v>
                </c:pt>
                <c:pt idx="7192" formatCode="General">
                  <c:v>14.384</c:v>
                </c:pt>
                <c:pt idx="7193" formatCode="General">
                  <c:v>14.385999999999999</c:v>
                </c:pt>
                <c:pt idx="7194" formatCode="General">
                  <c:v>14.388</c:v>
                </c:pt>
                <c:pt idx="7195" formatCode="General">
                  <c:v>14.39</c:v>
                </c:pt>
                <c:pt idx="7196" formatCode="General">
                  <c:v>14.391999999999999</c:v>
                </c:pt>
                <c:pt idx="7197" formatCode="General">
                  <c:v>14.394</c:v>
                </c:pt>
                <c:pt idx="7198" formatCode="General">
                  <c:v>14.396000000000001</c:v>
                </c:pt>
                <c:pt idx="7199" formatCode="General">
                  <c:v>14.398</c:v>
                </c:pt>
                <c:pt idx="7200" formatCode="General">
                  <c:v>14.4</c:v>
                </c:pt>
                <c:pt idx="7201" formatCode="General">
                  <c:v>14.401999999999999</c:v>
                </c:pt>
                <c:pt idx="7202" formatCode="General">
                  <c:v>14.404</c:v>
                </c:pt>
                <c:pt idx="7203" formatCode="General">
                  <c:v>14.406000000000001</c:v>
                </c:pt>
                <c:pt idx="7204" formatCode="General">
                  <c:v>14.407999999999999</c:v>
                </c:pt>
                <c:pt idx="7205" formatCode="General">
                  <c:v>14.41</c:v>
                </c:pt>
                <c:pt idx="7206" formatCode="General">
                  <c:v>14.412000000000001</c:v>
                </c:pt>
                <c:pt idx="7207" formatCode="General">
                  <c:v>14.414</c:v>
                </c:pt>
                <c:pt idx="7208" formatCode="General">
                  <c:v>14.416</c:v>
                </c:pt>
                <c:pt idx="7209" formatCode="General">
                  <c:v>14.417999999999999</c:v>
                </c:pt>
                <c:pt idx="7210" formatCode="General">
                  <c:v>14.42</c:v>
                </c:pt>
                <c:pt idx="7211" formatCode="General">
                  <c:v>14.422000000000001</c:v>
                </c:pt>
                <c:pt idx="7212" formatCode="General">
                  <c:v>14.423999999999999</c:v>
                </c:pt>
                <c:pt idx="7213" formatCode="General">
                  <c:v>14.426</c:v>
                </c:pt>
                <c:pt idx="7214" formatCode="General">
                  <c:v>14.428000000000001</c:v>
                </c:pt>
                <c:pt idx="7215" formatCode="General">
                  <c:v>14.43</c:v>
                </c:pt>
                <c:pt idx="7216" formatCode="General">
                  <c:v>14.432</c:v>
                </c:pt>
                <c:pt idx="7217" formatCode="General">
                  <c:v>14.433999999999999</c:v>
                </c:pt>
                <c:pt idx="7218" formatCode="General">
                  <c:v>14.436</c:v>
                </c:pt>
                <c:pt idx="7219" formatCode="General">
                  <c:v>14.438000000000001</c:v>
                </c:pt>
                <c:pt idx="7220" formatCode="General">
                  <c:v>14.44</c:v>
                </c:pt>
                <c:pt idx="7221" formatCode="General">
                  <c:v>14.442</c:v>
                </c:pt>
                <c:pt idx="7222" formatCode="General">
                  <c:v>14.444000000000001</c:v>
                </c:pt>
                <c:pt idx="7223" formatCode="General">
                  <c:v>14.446</c:v>
                </c:pt>
                <c:pt idx="7224" formatCode="General">
                  <c:v>14.448</c:v>
                </c:pt>
                <c:pt idx="7225" formatCode="General">
                  <c:v>14.45</c:v>
                </c:pt>
                <c:pt idx="7226" formatCode="General">
                  <c:v>14.452</c:v>
                </c:pt>
                <c:pt idx="7227" formatCode="General">
                  <c:v>14.454000000000001</c:v>
                </c:pt>
                <c:pt idx="7228" formatCode="General">
                  <c:v>14.456</c:v>
                </c:pt>
                <c:pt idx="7229" formatCode="General">
                  <c:v>14.458</c:v>
                </c:pt>
                <c:pt idx="7230" formatCode="General">
                  <c:v>14.46</c:v>
                </c:pt>
                <c:pt idx="7231" formatCode="General">
                  <c:v>14.462</c:v>
                </c:pt>
                <c:pt idx="7232" formatCode="General">
                  <c:v>14.464</c:v>
                </c:pt>
                <c:pt idx="7233" formatCode="General">
                  <c:v>14.465999999999999</c:v>
                </c:pt>
                <c:pt idx="7234" formatCode="General">
                  <c:v>14.468</c:v>
                </c:pt>
                <c:pt idx="7235" formatCode="General">
                  <c:v>14.47</c:v>
                </c:pt>
                <c:pt idx="7236" formatCode="General">
                  <c:v>14.472</c:v>
                </c:pt>
                <c:pt idx="7237" formatCode="General">
                  <c:v>14.474</c:v>
                </c:pt>
                <c:pt idx="7238" formatCode="General">
                  <c:v>14.476000000000001</c:v>
                </c:pt>
                <c:pt idx="7239" formatCode="General">
                  <c:v>14.478</c:v>
                </c:pt>
                <c:pt idx="7240" formatCode="General">
                  <c:v>14.48</c:v>
                </c:pt>
                <c:pt idx="7241" formatCode="General">
                  <c:v>14.481999999999999</c:v>
                </c:pt>
                <c:pt idx="7242" formatCode="General">
                  <c:v>14.484</c:v>
                </c:pt>
                <c:pt idx="7243" formatCode="General">
                  <c:v>14.486000000000001</c:v>
                </c:pt>
                <c:pt idx="7244" formatCode="General">
                  <c:v>14.488</c:v>
                </c:pt>
                <c:pt idx="7245" formatCode="General">
                  <c:v>14.49</c:v>
                </c:pt>
                <c:pt idx="7246" formatCode="General">
                  <c:v>14.492000000000001</c:v>
                </c:pt>
                <c:pt idx="7247" formatCode="General">
                  <c:v>14.494</c:v>
                </c:pt>
                <c:pt idx="7248" formatCode="General">
                  <c:v>14.496</c:v>
                </c:pt>
                <c:pt idx="7249" formatCode="General">
                  <c:v>14.497999999999999</c:v>
                </c:pt>
                <c:pt idx="7250" formatCode="General">
                  <c:v>14.5</c:v>
                </c:pt>
                <c:pt idx="7251" formatCode="General">
                  <c:v>14.502000000000001</c:v>
                </c:pt>
                <c:pt idx="7252" formatCode="General">
                  <c:v>14.504</c:v>
                </c:pt>
                <c:pt idx="7253" formatCode="General">
                  <c:v>14.506</c:v>
                </c:pt>
                <c:pt idx="7254" formatCode="General">
                  <c:v>14.507999999999999</c:v>
                </c:pt>
                <c:pt idx="7255" formatCode="General">
                  <c:v>14.51</c:v>
                </c:pt>
                <c:pt idx="7256" formatCode="General">
                  <c:v>14.512</c:v>
                </c:pt>
                <c:pt idx="7257" formatCode="General">
                  <c:v>14.513999999999999</c:v>
                </c:pt>
                <c:pt idx="7258" formatCode="General">
                  <c:v>14.516</c:v>
                </c:pt>
                <c:pt idx="7259" formatCode="General">
                  <c:v>14.518000000000001</c:v>
                </c:pt>
                <c:pt idx="7260" formatCode="General">
                  <c:v>14.52</c:v>
                </c:pt>
                <c:pt idx="7261" formatCode="General">
                  <c:v>14.522</c:v>
                </c:pt>
                <c:pt idx="7262" formatCode="General">
                  <c:v>14.523999999999999</c:v>
                </c:pt>
                <c:pt idx="7263" formatCode="General">
                  <c:v>14.526</c:v>
                </c:pt>
                <c:pt idx="7264" formatCode="General">
                  <c:v>14.528</c:v>
                </c:pt>
                <c:pt idx="7265" formatCode="General">
                  <c:v>14.53</c:v>
                </c:pt>
                <c:pt idx="7266" formatCode="General">
                  <c:v>14.532</c:v>
                </c:pt>
                <c:pt idx="7267" formatCode="General">
                  <c:v>14.534000000000001</c:v>
                </c:pt>
                <c:pt idx="7268" formatCode="General">
                  <c:v>14.536</c:v>
                </c:pt>
                <c:pt idx="7269" formatCode="General">
                  <c:v>14.538</c:v>
                </c:pt>
                <c:pt idx="7270" formatCode="General">
                  <c:v>14.54</c:v>
                </c:pt>
                <c:pt idx="7271" formatCode="General">
                  <c:v>14.542</c:v>
                </c:pt>
                <c:pt idx="7272" formatCode="General">
                  <c:v>14.544</c:v>
                </c:pt>
                <c:pt idx="7273" formatCode="General">
                  <c:v>14.545999999999999</c:v>
                </c:pt>
                <c:pt idx="7274" formatCode="General">
                  <c:v>14.548</c:v>
                </c:pt>
                <c:pt idx="7275" formatCode="General">
                  <c:v>14.55</c:v>
                </c:pt>
                <c:pt idx="7276" formatCode="General">
                  <c:v>14.552</c:v>
                </c:pt>
                <c:pt idx="7277" formatCode="General">
                  <c:v>14.554</c:v>
                </c:pt>
                <c:pt idx="7278" formatCode="General">
                  <c:v>14.555999999999999</c:v>
                </c:pt>
                <c:pt idx="7279" formatCode="General">
                  <c:v>14.558</c:v>
                </c:pt>
                <c:pt idx="7280" formatCode="General">
                  <c:v>14.56</c:v>
                </c:pt>
                <c:pt idx="7281" formatCode="General">
                  <c:v>14.561999999999999</c:v>
                </c:pt>
                <c:pt idx="7282" formatCode="General">
                  <c:v>14.564</c:v>
                </c:pt>
                <c:pt idx="7283" formatCode="General">
                  <c:v>14.566000000000001</c:v>
                </c:pt>
                <c:pt idx="7284" formatCode="General">
                  <c:v>14.568</c:v>
                </c:pt>
                <c:pt idx="7285" formatCode="General">
                  <c:v>14.57</c:v>
                </c:pt>
                <c:pt idx="7286" formatCode="General">
                  <c:v>14.571999999999999</c:v>
                </c:pt>
                <c:pt idx="7287" formatCode="General">
                  <c:v>14.574</c:v>
                </c:pt>
                <c:pt idx="7288" formatCode="General">
                  <c:v>14.576000000000001</c:v>
                </c:pt>
                <c:pt idx="7289" formatCode="General">
                  <c:v>14.577999999999999</c:v>
                </c:pt>
                <c:pt idx="7290" formatCode="General">
                  <c:v>14.58</c:v>
                </c:pt>
                <c:pt idx="7291" formatCode="General">
                  <c:v>14.582000000000001</c:v>
                </c:pt>
                <c:pt idx="7292" formatCode="General">
                  <c:v>14.584</c:v>
                </c:pt>
                <c:pt idx="7293" formatCode="General">
                  <c:v>14.586</c:v>
                </c:pt>
                <c:pt idx="7294" formatCode="General">
                  <c:v>14.587999999999999</c:v>
                </c:pt>
                <c:pt idx="7295" formatCode="General">
                  <c:v>14.59</c:v>
                </c:pt>
                <c:pt idx="7296" formatCode="General">
                  <c:v>14.592000000000001</c:v>
                </c:pt>
                <c:pt idx="7297" formatCode="General">
                  <c:v>14.593999999999999</c:v>
                </c:pt>
                <c:pt idx="7298" formatCode="General">
                  <c:v>14.596</c:v>
                </c:pt>
                <c:pt idx="7299" formatCode="General">
                  <c:v>14.598000000000001</c:v>
                </c:pt>
                <c:pt idx="7300" formatCode="General">
                  <c:v>14.6</c:v>
                </c:pt>
                <c:pt idx="7301" formatCode="General">
                  <c:v>14.602</c:v>
                </c:pt>
                <c:pt idx="7302" formatCode="General">
                  <c:v>14.603999999999999</c:v>
                </c:pt>
                <c:pt idx="7303" formatCode="General">
                  <c:v>14.606</c:v>
                </c:pt>
                <c:pt idx="7304" formatCode="General">
                  <c:v>14.608000000000001</c:v>
                </c:pt>
                <c:pt idx="7305" formatCode="General">
                  <c:v>14.61</c:v>
                </c:pt>
                <c:pt idx="7306" formatCode="General">
                  <c:v>14.612</c:v>
                </c:pt>
                <c:pt idx="7307" formatCode="General">
                  <c:v>14.614000000000001</c:v>
                </c:pt>
                <c:pt idx="7308" formatCode="General">
                  <c:v>14.616</c:v>
                </c:pt>
                <c:pt idx="7309" formatCode="General">
                  <c:v>14.618</c:v>
                </c:pt>
                <c:pt idx="7310" formatCode="General">
                  <c:v>14.62</c:v>
                </c:pt>
                <c:pt idx="7311" formatCode="General">
                  <c:v>14.622</c:v>
                </c:pt>
                <c:pt idx="7312" formatCode="General">
                  <c:v>14.624000000000001</c:v>
                </c:pt>
                <c:pt idx="7313" formatCode="General">
                  <c:v>14.625999999999999</c:v>
                </c:pt>
                <c:pt idx="7314" formatCode="General">
                  <c:v>14.628</c:v>
                </c:pt>
                <c:pt idx="7315" formatCode="General">
                  <c:v>14.63</c:v>
                </c:pt>
                <c:pt idx="7316" formatCode="General">
                  <c:v>14.632</c:v>
                </c:pt>
                <c:pt idx="7317" formatCode="General">
                  <c:v>14.634</c:v>
                </c:pt>
                <c:pt idx="7318" formatCode="General">
                  <c:v>14.635999999999999</c:v>
                </c:pt>
                <c:pt idx="7319" formatCode="General">
                  <c:v>14.638</c:v>
                </c:pt>
                <c:pt idx="7320" formatCode="General">
                  <c:v>14.64</c:v>
                </c:pt>
                <c:pt idx="7321" formatCode="General">
                  <c:v>14.641999999999999</c:v>
                </c:pt>
                <c:pt idx="7322" formatCode="General">
                  <c:v>14.644</c:v>
                </c:pt>
                <c:pt idx="7323" formatCode="General">
                  <c:v>14.646000000000001</c:v>
                </c:pt>
                <c:pt idx="7324" formatCode="General">
                  <c:v>14.648</c:v>
                </c:pt>
                <c:pt idx="7325" formatCode="General">
                  <c:v>14.65</c:v>
                </c:pt>
                <c:pt idx="7326" formatCode="General">
                  <c:v>14.651999999999999</c:v>
                </c:pt>
                <c:pt idx="7327" formatCode="General">
                  <c:v>14.654</c:v>
                </c:pt>
                <c:pt idx="7328" formatCode="General">
                  <c:v>14.656000000000001</c:v>
                </c:pt>
                <c:pt idx="7329" formatCode="General">
                  <c:v>14.657999999999999</c:v>
                </c:pt>
                <c:pt idx="7330" formatCode="General">
                  <c:v>14.66</c:v>
                </c:pt>
                <c:pt idx="7331" formatCode="General">
                  <c:v>14.662000000000001</c:v>
                </c:pt>
                <c:pt idx="7332" formatCode="General">
                  <c:v>14.664</c:v>
                </c:pt>
                <c:pt idx="7333" formatCode="General">
                  <c:v>14.666</c:v>
                </c:pt>
                <c:pt idx="7334" formatCode="General">
                  <c:v>14.667999999999999</c:v>
                </c:pt>
                <c:pt idx="7335" formatCode="General">
                  <c:v>14.67</c:v>
                </c:pt>
                <c:pt idx="7336" formatCode="General">
                  <c:v>14.672000000000001</c:v>
                </c:pt>
                <c:pt idx="7337" formatCode="General">
                  <c:v>14.673999999999999</c:v>
                </c:pt>
                <c:pt idx="7338" formatCode="General">
                  <c:v>14.676</c:v>
                </c:pt>
                <c:pt idx="7339" formatCode="General">
                  <c:v>14.678000000000001</c:v>
                </c:pt>
                <c:pt idx="7340" formatCode="General">
                  <c:v>14.68</c:v>
                </c:pt>
                <c:pt idx="7341" formatCode="General">
                  <c:v>14.682</c:v>
                </c:pt>
                <c:pt idx="7342" formatCode="General">
                  <c:v>14.683999999999999</c:v>
                </c:pt>
                <c:pt idx="7343" formatCode="General">
                  <c:v>14.686</c:v>
                </c:pt>
                <c:pt idx="7344" formatCode="General">
                  <c:v>14.688000000000001</c:v>
                </c:pt>
                <c:pt idx="7345" formatCode="General">
                  <c:v>14.69</c:v>
                </c:pt>
                <c:pt idx="7346" formatCode="General">
                  <c:v>14.692</c:v>
                </c:pt>
                <c:pt idx="7347" formatCode="General">
                  <c:v>14.694000000000001</c:v>
                </c:pt>
                <c:pt idx="7348" formatCode="General">
                  <c:v>14.696</c:v>
                </c:pt>
                <c:pt idx="7349" formatCode="General">
                  <c:v>14.698</c:v>
                </c:pt>
                <c:pt idx="7350" formatCode="General">
                  <c:v>14.7</c:v>
                </c:pt>
                <c:pt idx="7351" formatCode="General">
                  <c:v>14.702</c:v>
                </c:pt>
                <c:pt idx="7352" formatCode="General">
                  <c:v>14.704000000000001</c:v>
                </c:pt>
                <c:pt idx="7353" formatCode="General">
                  <c:v>14.706</c:v>
                </c:pt>
                <c:pt idx="7354" formatCode="General">
                  <c:v>14.708</c:v>
                </c:pt>
                <c:pt idx="7355" formatCode="General">
                  <c:v>14.71</c:v>
                </c:pt>
                <c:pt idx="7356" formatCode="General">
                  <c:v>14.712</c:v>
                </c:pt>
                <c:pt idx="7357" formatCode="General">
                  <c:v>14.714</c:v>
                </c:pt>
                <c:pt idx="7358" formatCode="General">
                  <c:v>14.715999999999999</c:v>
                </c:pt>
                <c:pt idx="7359" formatCode="General">
                  <c:v>14.718</c:v>
                </c:pt>
                <c:pt idx="7360" formatCode="General">
                  <c:v>14.72</c:v>
                </c:pt>
                <c:pt idx="7361" formatCode="General">
                  <c:v>14.722</c:v>
                </c:pt>
                <c:pt idx="7362" formatCode="General">
                  <c:v>14.724</c:v>
                </c:pt>
                <c:pt idx="7363" formatCode="General">
                  <c:v>14.726000000000001</c:v>
                </c:pt>
                <c:pt idx="7364" formatCode="General">
                  <c:v>14.728</c:v>
                </c:pt>
                <c:pt idx="7365" formatCode="General">
                  <c:v>14.73</c:v>
                </c:pt>
                <c:pt idx="7366" formatCode="General">
                  <c:v>14.731999999999999</c:v>
                </c:pt>
                <c:pt idx="7367" formatCode="General">
                  <c:v>14.734</c:v>
                </c:pt>
                <c:pt idx="7368" formatCode="General">
                  <c:v>14.736000000000001</c:v>
                </c:pt>
                <c:pt idx="7369" formatCode="General">
                  <c:v>14.738</c:v>
                </c:pt>
                <c:pt idx="7370" formatCode="General">
                  <c:v>14.74</c:v>
                </c:pt>
                <c:pt idx="7371" formatCode="General">
                  <c:v>14.742000000000001</c:v>
                </c:pt>
                <c:pt idx="7372" formatCode="General">
                  <c:v>14.744</c:v>
                </c:pt>
                <c:pt idx="7373" formatCode="General">
                  <c:v>14.746</c:v>
                </c:pt>
                <c:pt idx="7374" formatCode="General">
                  <c:v>14.747999999999999</c:v>
                </c:pt>
                <c:pt idx="7375" formatCode="General">
                  <c:v>14.75</c:v>
                </c:pt>
                <c:pt idx="7376" formatCode="General">
                  <c:v>14.752000000000001</c:v>
                </c:pt>
                <c:pt idx="7377" formatCode="General">
                  <c:v>14.754</c:v>
                </c:pt>
                <c:pt idx="7378" formatCode="General">
                  <c:v>14.756</c:v>
                </c:pt>
                <c:pt idx="7379" formatCode="General">
                  <c:v>14.757999999999999</c:v>
                </c:pt>
                <c:pt idx="7380" formatCode="General">
                  <c:v>14.76</c:v>
                </c:pt>
                <c:pt idx="7381" formatCode="General">
                  <c:v>14.762</c:v>
                </c:pt>
                <c:pt idx="7382" formatCode="General">
                  <c:v>14.763999999999999</c:v>
                </c:pt>
                <c:pt idx="7383" formatCode="General">
                  <c:v>14.766</c:v>
                </c:pt>
                <c:pt idx="7384" formatCode="General">
                  <c:v>14.768000000000001</c:v>
                </c:pt>
                <c:pt idx="7385" formatCode="General">
                  <c:v>14.77</c:v>
                </c:pt>
                <c:pt idx="7386" formatCode="General">
                  <c:v>14.772</c:v>
                </c:pt>
                <c:pt idx="7387" formatCode="General">
                  <c:v>14.773999999999999</c:v>
                </c:pt>
                <c:pt idx="7388" formatCode="General">
                  <c:v>14.776</c:v>
                </c:pt>
                <c:pt idx="7389" formatCode="General">
                  <c:v>14.778</c:v>
                </c:pt>
                <c:pt idx="7390" formatCode="General">
                  <c:v>14.78</c:v>
                </c:pt>
                <c:pt idx="7391" formatCode="General">
                  <c:v>14.782</c:v>
                </c:pt>
                <c:pt idx="7392" formatCode="General">
                  <c:v>14.784000000000001</c:v>
                </c:pt>
                <c:pt idx="7393" formatCode="General">
                  <c:v>14.786</c:v>
                </c:pt>
                <c:pt idx="7394" formatCode="General">
                  <c:v>14.788</c:v>
                </c:pt>
                <c:pt idx="7395" formatCode="General">
                  <c:v>14.79</c:v>
                </c:pt>
                <c:pt idx="7396" formatCode="General">
                  <c:v>14.792</c:v>
                </c:pt>
                <c:pt idx="7397" formatCode="General">
                  <c:v>14.794</c:v>
                </c:pt>
                <c:pt idx="7398" formatCode="General">
                  <c:v>14.795999999999999</c:v>
                </c:pt>
                <c:pt idx="7399" formatCode="General">
                  <c:v>14.798</c:v>
                </c:pt>
                <c:pt idx="7400" formatCode="General">
                  <c:v>14.8</c:v>
                </c:pt>
                <c:pt idx="7401" formatCode="General">
                  <c:v>14.802</c:v>
                </c:pt>
                <c:pt idx="7402" formatCode="General">
                  <c:v>14.804</c:v>
                </c:pt>
                <c:pt idx="7403" formatCode="General">
                  <c:v>14.805999999999999</c:v>
                </c:pt>
                <c:pt idx="7404" formatCode="General">
                  <c:v>14.808</c:v>
                </c:pt>
                <c:pt idx="7405" formatCode="General">
                  <c:v>14.81</c:v>
                </c:pt>
                <c:pt idx="7406" formatCode="General">
                  <c:v>14.811999999999999</c:v>
                </c:pt>
                <c:pt idx="7407" formatCode="General">
                  <c:v>14.814</c:v>
                </c:pt>
                <c:pt idx="7408" formatCode="General">
                  <c:v>14.816000000000001</c:v>
                </c:pt>
                <c:pt idx="7409" formatCode="General">
                  <c:v>14.818</c:v>
                </c:pt>
                <c:pt idx="7410" formatCode="General">
                  <c:v>14.82</c:v>
                </c:pt>
                <c:pt idx="7411" formatCode="General">
                  <c:v>14.821999999999999</c:v>
                </c:pt>
                <c:pt idx="7412" formatCode="General">
                  <c:v>14.824</c:v>
                </c:pt>
                <c:pt idx="7413" formatCode="General">
                  <c:v>14.826000000000001</c:v>
                </c:pt>
                <c:pt idx="7414" formatCode="General">
                  <c:v>14.827999999999999</c:v>
                </c:pt>
                <c:pt idx="7415" formatCode="General">
                  <c:v>14.83</c:v>
                </c:pt>
                <c:pt idx="7416" formatCode="General">
                  <c:v>14.832000000000001</c:v>
                </c:pt>
                <c:pt idx="7417" formatCode="General">
                  <c:v>14.834</c:v>
                </c:pt>
                <c:pt idx="7418" formatCode="General">
                  <c:v>14.836</c:v>
                </c:pt>
                <c:pt idx="7419" formatCode="General">
                  <c:v>14.837999999999999</c:v>
                </c:pt>
                <c:pt idx="7420" formatCode="General">
                  <c:v>14.84</c:v>
                </c:pt>
                <c:pt idx="7421" formatCode="General">
                  <c:v>14.842000000000001</c:v>
                </c:pt>
                <c:pt idx="7422" formatCode="General">
                  <c:v>14.843999999999999</c:v>
                </c:pt>
                <c:pt idx="7423" formatCode="General">
                  <c:v>14.846</c:v>
                </c:pt>
                <c:pt idx="7424" formatCode="General">
                  <c:v>14.848000000000001</c:v>
                </c:pt>
                <c:pt idx="7425" formatCode="General">
                  <c:v>14.85</c:v>
                </c:pt>
                <c:pt idx="7426" formatCode="General">
                  <c:v>14.852</c:v>
                </c:pt>
                <c:pt idx="7427" formatCode="General">
                  <c:v>14.853999999999999</c:v>
                </c:pt>
                <c:pt idx="7428" formatCode="General">
                  <c:v>14.856</c:v>
                </c:pt>
                <c:pt idx="7429" formatCode="General">
                  <c:v>14.858000000000001</c:v>
                </c:pt>
                <c:pt idx="7430" formatCode="General">
                  <c:v>14.86</c:v>
                </c:pt>
                <c:pt idx="7431" formatCode="General">
                  <c:v>14.862</c:v>
                </c:pt>
                <c:pt idx="7432" formatCode="General">
                  <c:v>14.864000000000001</c:v>
                </c:pt>
                <c:pt idx="7433" formatCode="General">
                  <c:v>14.866</c:v>
                </c:pt>
                <c:pt idx="7434" formatCode="General">
                  <c:v>14.868</c:v>
                </c:pt>
                <c:pt idx="7435" formatCode="General">
                  <c:v>14.87</c:v>
                </c:pt>
                <c:pt idx="7436" formatCode="General">
                  <c:v>14.872</c:v>
                </c:pt>
                <c:pt idx="7437" formatCode="General">
                  <c:v>14.874000000000001</c:v>
                </c:pt>
                <c:pt idx="7438" formatCode="General">
                  <c:v>14.875999999999999</c:v>
                </c:pt>
                <c:pt idx="7439" formatCode="General">
                  <c:v>14.878</c:v>
                </c:pt>
                <c:pt idx="7440" formatCode="General">
                  <c:v>14.88</c:v>
                </c:pt>
                <c:pt idx="7441" formatCode="General">
                  <c:v>14.882</c:v>
                </c:pt>
                <c:pt idx="7442" formatCode="General">
                  <c:v>14.884</c:v>
                </c:pt>
                <c:pt idx="7443" formatCode="General">
                  <c:v>14.885999999999999</c:v>
                </c:pt>
                <c:pt idx="7444" formatCode="General">
                  <c:v>14.888</c:v>
                </c:pt>
                <c:pt idx="7445" formatCode="General">
                  <c:v>14.89</c:v>
                </c:pt>
                <c:pt idx="7446" formatCode="General">
                  <c:v>14.891999999999999</c:v>
                </c:pt>
                <c:pt idx="7447" formatCode="General">
                  <c:v>14.894</c:v>
                </c:pt>
                <c:pt idx="7448" formatCode="General">
                  <c:v>14.896000000000001</c:v>
                </c:pt>
                <c:pt idx="7449" formatCode="General">
                  <c:v>14.898</c:v>
                </c:pt>
                <c:pt idx="7450" formatCode="General">
                  <c:v>14.9</c:v>
                </c:pt>
                <c:pt idx="7451" formatCode="General">
                  <c:v>14.901999999999999</c:v>
                </c:pt>
                <c:pt idx="7452" formatCode="General">
                  <c:v>14.904</c:v>
                </c:pt>
                <c:pt idx="7453" formatCode="General">
                  <c:v>14.906000000000001</c:v>
                </c:pt>
                <c:pt idx="7454" formatCode="General">
                  <c:v>14.907999999999999</c:v>
                </c:pt>
                <c:pt idx="7455" formatCode="General">
                  <c:v>14.91</c:v>
                </c:pt>
                <c:pt idx="7456" formatCode="General">
                  <c:v>14.912000000000001</c:v>
                </c:pt>
                <c:pt idx="7457" formatCode="General">
                  <c:v>14.914</c:v>
                </c:pt>
                <c:pt idx="7458" formatCode="General">
                  <c:v>14.916</c:v>
                </c:pt>
                <c:pt idx="7459" formatCode="General">
                  <c:v>14.917999999999999</c:v>
                </c:pt>
                <c:pt idx="7460" formatCode="General">
                  <c:v>14.92</c:v>
                </c:pt>
                <c:pt idx="7461" formatCode="General">
                  <c:v>14.922000000000001</c:v>
                </c:pt>
                <c:pt idx="7462" formatCode="General">
                  <c:v>14.923999999999999</c:v>
                </c:pt>
                <c:pt idx="7463" formatCode="General">
                  <c:v>14.926</c:v>
                </c:pt>
                <c:pt idx="7464" formatCode="General">
                  <c:v>14.928000000000001</c:v>
                </c:pt>
                <c:pt idx="7465" formatCode="General">
                  <c:v>14.93</c:v>
                </c:pt>
                <c:pt idx="7466" formatCode="General">
                  <c:v>14.932</c:v>
                </c:pt>
                <c:pt idx="7467" formatCode="General">
                  <c:v>14.933999999999999</c:v>
                </c:pt>
                <c:pt idx="7468" formatCode="General">
                  <c:v>14.936</c:v>
                </c:pt>
                <c:pt idx="7469" formatCode="General">
                  <c:v>14.938000000000001</c:v>
                </c:pt>
                <c:pt idx="7470" formatCode="General">
                  <c:v>14.94</c:v>
                </c:pt>
                <c:pt idx="7471" formatCode="General">
                  <c:v>14.942</c:v>
                </c:pt>
                <c:pt idx="7472" formatCode="General">
                  <c:v>14.944000000000001</c:v>
                </c:pt>
                <c:pt idx="7473" formatCode="General">
                  <c:v>14.946</c:v>
                </c:pt>
                <c:pt idx="7474" formatCode="General">
                  <c:v>14.948</c:v>
                </c:pt>
                <c:pt idx="7475" formatCode="General">
                  <c:v>14.95</c:v>
                </c:pt>
                <c:pt idx="7476" formatCode="General">
                  <c:v>14.952</c:v>
                </c:pt>
                <c:pt idx="7477" formatCode="General">
                  <c:v>14.954000000000001</c:v>
                </c:pt>
                <c:pt idx="7478" formatCode="General">
                  <c:v>14.956</c:v>
                </c:pt>
                <c:pt idx="7479" formatCode="General">
                  <c:v>14.958</c:v>
                </c:pt>
                <c:pt idx="7480" formatCode="General">
                  <c:v>14.96</c:v>
                </c:pt>
                <c:pt idx="7481" formatCode="General">
                  <c:v>14.962</c:v>
                </c:pt>
                <c:pt idx="7482" formatCode="General">
                  <c:v>14.964</c:v>
                </c:pt>
                <c:pt idx="7483" formatCode="General">
                  <c:v>14.965999999999999</c:v>
                </c:pt>
                <c:pt idx="7484" formatCode="General">
                  <c:v>14.968</c:v>
                </c:pt>
                <c:pt idx="7485" formatCode="General">
                  <c:v>14.97</c:v>
                </c:pt>
                <c:pt idx="7486" formatCode="General">
                  <c:v>14.972</c:v>
                </c:pt>
                <c:pt idx="7487" formatCode="General">
                  <c:v>14.974</c:v>
                </c:pt>
                <c:pt idx="7488" formatCode="General">
                  <c:v>14.976000000000001</c:v>
                </c:pt>
                <c:pt idx="7489" formatCode="General">
                  <c:v>14.978</c:v>
                </c:pt>
                <c:pt idx="7490" formatCode="General">
                  <c:v>14.98</c:v>
                </c:pt>
                <c:pt idx="7491" formatCode="General">
                  <c:v>14.981999999999999</c:v>
                </c:pt>
                <c:pt idx="7492" formatCode="General">
                  <c:v>14.984</c:v>
                </c:pt>
                <c:pt idx="7493" formatCode="General">
                  <c:v>14.986000000000001</c:v>
                </c:pt>
                <c:pt idx="7494" formatCode="General">
                  <c:v>14.988</c:v>
                </c:pt>
                <c:pt idx="7495" formatCode="General">
                  <c:v>14.99</c:v>
                </c:pt>
                <c:pt idx="7496" formatCode="General">
                  <c:v>14.992000000000001</c:v>
                </c:pt>
                <c:pt idx="7497" formatCode="General">
                  <c:v>14.994</c:v>
                </c:pt>
                <c:pt idx="7498" formatCode="General">
                  <c:v>14.996</c:v>
                </c:pt>
                <c:pt idx="7499" formatCode="General">
                  <c:v>14.997999999999999</c:v>
                </c:pt>
                <c:pt idx="7500" formatCode="General">
                  <c:v>15</c:v>
                </c:pt>
                <c:pt idx="7501" formatCode="General">
                  <c:v>15.002000000000001</c:v>
                </c:pt>
                <c:pt idx="7502" formatCode="General">
                  <c:v>15.004</c:v>
                </c:pt>
                <c:pt idx="7503" formatCode="General">
                  <c:v>15.006</c:v>
                </c:pt>
                <c:pt idx="7504" formatCode="General">
                  <c:v>15.007999999999999</c:v>
                </c:pt>
                <c:pt idx="7505" formatCode="General">
                  <c:v>15.01</c:v>
                </c:pt>
                <c:pt idx="7506" formatCode="General">
                  <c:v>15.012</c:v>
                </c:pt>
                <c:pt idx="7507" formatCode="General">
                  <c:v>15.013999999999999</c:v>
                </c:pt>
                <c:pt idx="7508" formatCode="General">
                  <c:v>15.016</c:v>
                </c:pt>
                <c:pt idx="7509" formatCode="General">
                  <c:v>15.018000000000001</c:v>
                </c:pt>
                <c:pt idx="7510" formatCode="General">
                  <c:v>15.02</c:v>
                </c:pt>
                <c:pt idx="7511" formatCode="General">
                  <c:v>15.022</c:v>
                </c:pt>
                <c:pt idx="7512" formatCode="General">
                  <c:v>15.023999999999999</c:v>
                </c:pt>
                <c:pt idx="7513" formatCode="General">
                  <c:v>15.026</c:v>
                </c:pt>
                <c:pt idx="7514" formatCode="General">
                  <c:v>15.028</c:v>
                </c:pt>
                <c:pt idx="7515" formatCode="General">
                  <c:v>15.03</c:v>
                </c:pt>
                <c:pt idx="7516" formatCode="General">
                  <c:v>15.032</c:v>
                </c:pt>
                <c:pt idx="7517" formatCode="General">
                  <c:v>15.034000000000001</c:v>
                </c:pt>
                <c:pt idx="7518" formatCode="General">
                  <c:v>15.036</c:v>
                </c:pt>
                <c:pt idx="7519" formatCode="General">
                  <c:v>15.038</c:v>
                </c:pt>
                <c:pt idx="7520" formatCode="General">
                  <c:v>15.04</c:v>
                </c:pt>
                <c:pt idx="7521" formatCode="General">
                  <c:v>15.042</c:v>
                </c:pt>
                <c:pt idx="7522" formatCode="General">
                  <c:v>15.044</c:v>
                </c:pt>
                <c:pt idx="7523" formatCode="General">
                  <c:v>15.045999999999999</c:v>
                </c:pt>
                <c:pt idx="7524" formatCode="General">
                  <c:v>15.048</c:v>
                </c:pt>
                <c:pt idx="7525" formatCode="General">
                  <c:v>15.05</c:v>
                </c:pt>
                <c:pt idx="7526" formatCode="General">
                  <c:v>15.052</c:v>
                </c:pt>
                <c:pt idx="7527" formatCode="General">
                  <c:v>15.054</c:v>
                </c:pt>
                <c:pt idx="7528" formatCode="General">
                  <c:v>15.055999999999999</c:v>
                </c:pt>
                <c:pt idx="7529" formatCode="General">
                  <c:v>15.058</c:v>
                </c:pt>
                <c:pt idx="7530" formatCode="General">
                  <c:v>15.06</c:v>
                </c:pt>
                <c:pt idx="7531" formatCode="General">
                  <c:v>15.061999999999999</c:v>
                </c:pt>
                <c:pt idx="7532" formatCode="General">
                  <c:v>15.064</c:v>
                </c:pt>
                <c:pt idx="7533" formatCode="General">
                  <c:v>15.066000000000001</c:v>
                </c:pt>
                <c:pt idx="7534" formatCode="General">
                  <c:v>15.068</c:v>
                </c:pt>
                <c:pt idx="7535" formatCode="General">
                  <c:v>15.07</c:v>
                </c:pt>
                <c:pt idx="7536" formatCode="General">
                  <c:v>15.071999999999999</c:v>
                </c:pt>
                <c:pt idx="7537" formatCode="General">
                  <c:v>15.074</c:v>
                </c:pt>
                <c:pt idx="7538" formatCode="General">
                  <c:v>15.076000000000001</c:v>
                </c:pt>
                <c:pt idx="7539" formatCode="General">
                  <c:v>15.077999999999999</c:v>
                </c:pt>
                <c:pt idx="7540" formatCode="General">
                  <c:v>15.08</c:v>
                </c:pt>
                <c:pt idx="7541" formatCode="General">
                  <c:v>15.082000000000001</c:v>
                </c:pt>
                <c:pt idx="7542" formatCode="General">
                  <c:v>15.084</c:v>
                </c:pt>
                <c:pt idx="7543" formatCode="General">
                  <c:v>15.086</c:v>
                </c:pt>
                <c:pt idx="7544" formatCode="General">
                  <c:v>15.087999999999999</c:v>
                </c:pt>
                <c:pt idx="7545" formatCode="General">
                  <c:v>15.09</c:v>
                </c:pt>
                <c:pt idx="7546" formatCode="General">
                  <c:v>15.092000000000001</c:v>
                </c:pt>
                <c:pt idx="7547" formatCode="General">
                  <c:v>15.093999999999999</c:v>
                </c:pt>
                <c:pt idx="7548" formatCode="General">
                  <c:v>15.096</c:v>
                </c:pt>
                <c:pt idx="7549" formatCode="General">
                  <c:v>15.098000000000001</c:v>
                </c:pt>
                <c:pt idx="7550" formatCode="General">
                  <c:v>15.1</c:v>
                </c:pt>
                <c:pt idx="7551" formatCode="General">
                  <c:v>15.102</c:v>
                </c:pt>
                <c:pt idx="7552" formatCode="General">
                  <c:v>15.103999999999999</c:v>
                </c:pt>
                <c:pt idx="7553" formatCode="General">
                  <c:v>15.106</c:v>
                </c:pt>
                <c:pt idx="7554" formatCode="General">
                  <c:v>15.108000000000001</c:v>
                </c:pt>
                <c:pt idx="7555" formatCode="General">
                  <c:v>15.11</c:v>
                </c:pt>
                <c:pt idx="7556" formatCode="General">
                  <c:v>15.112</c:v>
                </c:pt>
                <c:pt idx="7557" formatCode="General">
                  <c:v>15.114000000000001</c:v>
                </c:pt>
                <c:pt idx="7558" formatCode="General">
                  <c:v>15.116</c:v>
                </c:pt>
                <c:pt idx="7559" formatCode="General">
                  <c:v>15.118</c:v>
                </c:pt>
                <c:pt idx="7560" formatCode="General">
                  <c:v>15.12</c:v>
                </c:pt>
                <c:pt idx="7561" formatCode="General">
                  <c:v>15.122</c:v>
                </c:pt>
                <c:pt idx="7562" formatCode="General">
                  <c:v>15.124000000000001</c:v>
                </c:pt>
                <c:pt idx="7563" formatCode="General">
                  <c:v>15.125999999999999</c:v>
                </c:pt>
                <c:pt idx="7564" formatCode="General">
                  <c:v>15.128</c:v>
                </c:pt>
                <c:pt idx="7565" formatCode="General">
                  <c:v>15.13</c:v>
                </c:pt>
                <c:pt idx="7566" formatCode="General">
                  <c:v>15.132</c:v>
                </c:pt>
                <c:pt idx="7567" formatCode="General">
                  <c:v>15.134</c:v>
                </c:pt>
                <c:pt idx="7568" formatCode="General">
                  <c:v>15.135999999999999</c:v>
                </c:pt>
                <c:pt idx="7569" formatCode="General">
                  <c:v>15.138</c:v>
                </c:pt>
                <c:pt idx="7570" formatCode="General">
                  <c:v>15.14</c:v>
                </c:pt>
                <c:pt idx="7571" formatCode="General">
                  <c:v>15.141999999999999</c:v>
                </c:pt>
                <c:pt idx="7572" formatCode="General">
                  <c:v>15.144</c:v>
                </c:pt>
                <c:pt idx="7573" formatCode="General">
                  <c:v>15.146000000000001</c:v>
                </c:pt>
                <c:pt idx="7574" formatCode="General">
                  <c:v>15.148</c:v>
                </c:pt>
                <c:pt idx="7575" formatCode="General">
                  <c:v>15.15</c:v>
                </c:pt>
                <c:pt idx="7576" formatCode="General">
                  <c:v>15.151999999999999</c:v>
                </c:pt>
                <c:pt idx="7577" formatCode="General">
                  <c:v>15.154</c:v>
                </c:pt>
                <c:pt idx="7578" formatCode="General">
                  <c:v>15.156000000000001</c:v>
                </c:pt>
                <c:pt idx="7579" formatCode="General">
                  <c:v>15.157999999999999</c:v>
                </c:pt>
                <c:pt idx="7580" formatCode="General">
                  <c:v>15.16</c:v>
                </c:pt>
                <c:pt idx="7581" formatCode="General">
                  <c:v>15.162000000000001</c:v>
                </c:pt>
                <c:pt idx="7582" formatCode="General">
                  <c:v>15.164</c:v>
                </c:pt>
                <c:pt idx="7583" formatCode="General">
                  <c:v>15.166</c:v>
                </c:pt>
                <c:pt idx="7584" formatCode="General">
                  <c:v>15.167999999999999</c:v>
                </c:pt>
                <c:pt idx="7585" formatCode="General">
                  <c:v>15.17</c:v>
                </c:pt>
                <c:pt idx="7586" formatCode="General">
                  <c:v>15.172000000000001</c:v>
                </c:pt>
                <c:pt idx="7587" formatCode="General">
                  <c:v>15.173999999999999</c:v>
                </c:pt>
                <c:pt idx="7588" formatCode="General">
                  <c:v>15.176</c:v>
                </c:pt>
                <c:pt idx="7589" formatCode="General">
                  <c:v>15.178000000000001</c:v>
                </c:pt>
                <c:pt idx="7590" formatCode="General">
                  <c:v>15.18</c:v>
                </c:pt>
                <c:pt idx="7591" formatCode="General">
                  <c:v>15.182</c:v>
                </c:pt>
                <c:pt idx="7592" formatCode="General">
                  <c:v>15.183999999999999</c:v>
                </c:pt>
                <c:pt idx="7593" formatCode="General">
                  <c:v>15.186</c:v>
                </c:pt>
                <c:pt idx="7594" formatCode="General">
                  <c:v>15.188000000000001</c:v>
                </c:pt>
                <c:pt idx="7595" formatCode="General">
                  <c:v>15.19</c:v>
                </c:pt>
                <c:pt idx="7596" formatCode="General">
                  <c:v>15.192</c:v>
                </c:pt>
                <c:pt idx="7597" formatCode="General">
                  <c:v>15.194000000000001</c:v>
                </c:pt>
                <c:pt idx="7598" formatCode="General">
                  <c:v>15.196</c:v>
                </c:pt>
                <c:pt idx="7599" formatCode="General">
                  <c:v>15.198</c:v>
                </c:pt>
                <c:pt idx="7600" formatCode="General">
                  <c:v>15.2</c:v>
                </c:pt>
                <c:pt idx="7601" formatCode="General">
                  <c:v>15.202</c:v>
                </c:pt>
                <c:pt idx="7602" formatCode="General">
                  <c:v>15.204000000000001</c:v>
                </c:pt>
                <c:pt idx="7603" formatCode="General">
                  <c:v>15.206</c:v>
                </c:pt>
                <c:pt idx="7604" formatCode="General">
                  <c:v>15.208</c:v>
                </c:pt>
                <c:pt idx="7605" formatCode="General">
                  <c:v>15.21</c:v>
                </c:pt>
                <c:pt idx="7606" formatCode="General">
                  <c:v>15.212</c:v>
                </c:pt>
                <c:pt idx="7607" formatCode="General">
                  <c:v>15.214</c:v>
                </c:pt>
                <c:pt idx="7608" formatCode="General">
                  <c:v>15.215999999999999</c:v>
                </c:pt>
                <c:pt idx="7609" formatCode="General">
                  <c:v>15.218</c:v>
                </c:pt>
                <c:pt idx="7610" formatCode="General">
                  <c:v>15.22</c:v>
                </c:pt>
                <c:pt idx="7611" formatCode="General">
                  <c:v>15.222</c:v>
                </c:pt>
                <c:pt idx="7612" formatCode="General">
                  <c:v>15.224</c:v>
                </c:pt>
                <c:pt idx="7613" formatCode="General">
                  <c:v>15.226000000000001</c:v>
                </c:pt>
                <c:pt idx="7614" formatCode="General">
                  <c:v>15.228</c:v>
                </c:pt>
                <c:pt idx="7615" formatCode="General">
                  <c:v>15.23</c:v>
                </c:pt>
                <c:pt idx="7616" formatCode="General">
                  <c:v>15.231999999999999</c:v>
                </c:pt>
                <c:pt idx="7617" formatCode="General">
                  <c:v>15.234</c:v>
                </c:pt>
                <c:pt idx="7618" formatCode="General">
                  <c:v>15.236000000000001</c:v>
                </c:pt>
                <c:pt idx="7619" formatCode="General">
                  <c:v>15.238</c:v>
                </c:pt>
                <c:pt idx="7620" formatCode="General">
                  <c:v>15.24</c:v>
                </c:pt>
                <c:pt idx="7621" formatCode="General">
                  <c:v>15.242000000000001</c:v>
                </c:pt>
                <c:pt idx="7622" formatCode="General">
                  <c:v>15.244</c:v>
                </c:pt>
                <c:pt idx="7623" formatCode="General">
                  <c:v>15.246</c:v>
                </c:pt>
                <c:pt idx="7624" formatCode="General">
                  <c:v>15.247999999999999</c:v>
                </c:pt>
                <c:pt idx="7625" formatCode="General">
                  <c:v>15.25</c:v>
                </c:pt>
                <c:pt idx="7626" formatCode="General">
                  <c:v>15.252000000000001</c:v>
                </c:pt>
                <c:pt idx="7627" formatCode="General">
                  <c:v>15.254</c:v>
                </c:pt>
                <c:pt idx="7628" formatCode="General">
                  <c:v>15.256</c:v>
                </c:pt>
                <c:pt idx="7629" formatCode="General">
                  <c:v>15.257999999999999</c:v>
                </c:pt>
                <c:pt idx="7630" formatCode="General">
                  <c:v>15.26</c:v>
                </c:pt>
                <c:pt idx="7631" formatCode="General">
                  <c:v>15.262</c:v>
                </c:pt>
                <c:pt idx="7632" formatCode="General">
                  <c:v>15.263999999999999</c:v>
                </c:pt>
                <c:pt idx="7633" formatCode="General">
                  <c:v>15.266</c:v>
                </c:pt>
                <c:pt idx="7634" formatCode="General">
                  <c:v>15.268000000000001</c:v>
                </c:pt>
                <c:pt idx="7635" formatCode="General">
                  <c:v>15.27</c:v>
                </c:pt>
                <c:pt idx="7636" formatCode="General">
                  <c:v>15.272</c:v>
                </c:pt>
                <c:pt idx="7637" formatCode="General">
                  <c:v>15.273999999999999</c:v>
                </c:pt>
                <c:pt idx="7638" formatCode="General">
                  <c:v>15.276</c:v>
                </c:pt>
                <c:pt idx="7639" formatCode="General">
                  <c:v>15.278</c:v>
                </c:pt>
                <c:pt idx="7640" formatCode="General">
                  <c:v>15.28</c:v>
                </c:pt>
                <c:pt idx="7641" formatCode="General">
                  <c:v>15.282</c:v>
                </c:pt>
                <c:pt idx="7642" formatCode="General">
                  <c:v>15.284000000000001</c:v>
                </c:pt>
                <c:pt idx="7643" formatCode="General">
                  <c:v>15.286</c:v>
                </c:pt>
                <c:pt idx="7644" formatCode="General">
                  <c:v>15.288</c:v>
                </c:pt>
                <c:pt idx="7645" formatCode="General">
                  <c:v>15.29</c:v>
                </c:pt>
                <c:pt idx="7646" formatCode="General">
                  <c:v>15.292</c:v>
                </c:pt>
                <c:pt idx="7647" formatCode="General">
                  <c:v>15.294</c:v>
                </c:pt>
                <c:pt idx="7648" formatCode="General">
                  <c:v>15.295999999999999</c:v>
                </c:pt>
                <c:pt idx="7649" formatCode="General">
                  <c:v>15.298</c:v>
                </c:pt>
                <c:pt idx="7650" formatCode="General">
                  <c:v>15.3</c:v>
                </c:pt>
                <c:pt idx="7651" formatCode="General">
                  <c:v>15.302</c:v>
                </c:pt>
                <c:pt idx="7652" formatCode="General">
                  <c:v>15.304</c:v>
                </c:pt>
                <c:pt idx="7653" formatCode="General">
                  <c:v>15.305999999999999</c:v>
                </c:pt>
                <c:pt idx="7654" formatCode="General">
                  <c:v>15.308</c:v>
                </c:pt>
                <c:pt idx="7655" formatCode="General">
                  <c:v>15.31</c:v>
                </c:pt>
                <c:pt idx="7656" formatCode="General">
                  <c:v>15.311999999999999</c:v>
                </c:pt>
                <c:pt idx="7657" formatCode="General">
                  <c:v>15.314</c:v>
                </c:pt>
                <c:pt idx="7658" formatCode="General">
                  <c:v>15.316000000000001</c:v>
                </c:pt>
                <c:pt idx="7659" formatCode="General">
                  <c:v>15.318</c:v>
                </c:pt>
                <c:pt idx="7660" formatCode="General">
                  <c:v>15.32</c:v>
                </c:pt>
                <c:pt idx="7661" formatCode="General">
                  <c:v>15.321999999999999</c:v>
                </c:pt>
                <c:pt idx="7662" formatCode="General">
                  <c:v>15.324</c:v>
                </c:pt>
                <c:pt idx="7663" formatCode="General">
                  <c:v>15.326000000000001</c:v>
                </c:pt>
                <c:pt idx="7664" formatCode="General">
                  <c:v>15.327999999999999</c:v>
                </c:pt>
                <c:pt idx="7665" formatCode="General">
                  <c:v>15.33</c:v>
                </c:pt>
                <c:pt idx="7666" formatCode="General">
                  <c:v>15.332000000000001</c:v>
                </c:pt>
                <c:pt idx="7667" formatCode="General">
                  <c:v>15.334</c:v>
                </c:pt>
                <c:pt idx="7668" formatCode="General">
                  <c:v>15.336</c:v>
                </c:pt>
                <c:pt idx="7669" formatCode="General">
                  <c:v>15.337999999999999</c:v>
                </c:pt>
                <c:pt idx="7670" formatCode="General">
                  <c:v>15.34</c:v>
                </c:pt>
                <c:pt idx="7671" formatCode="General">
                  <c:v>15.342000000000001</c:v>
                </c:pt>
                <c:pt idx="7672" formatCode="General">
                  <c:v>15.343999999999999</c:v>
                </c:pt>
                <c:pt idx="7673" formatCode="General">
                  <c:v>15.346</c:v>
                </c:pt>
                <c:pt idx="7674" formatCode="General">
                  <c:v>15.348000000000001</c:v>
                </c:pt>
                <c:pt idx="7675" formatCode="General">
                  <c:v>15.35</c:v>
                </c:pt>
                <c:pt idx="7676" formatCode="General">
                  <c:v>15.352</c:v>
                </c:pt>
                <c:pt idx="7677" formatCode="General">
                  <c:v>15.353999999999999</c:v>
                </c:pt>
                <c:pt idx="7678" formatCode="General">
                  <c:v>15.356</c:v>
                </c:pt>
                <c:pt idx="7679" formatCode="General">
                  <c:v>15.358000000000001</c:v>
                </c:pt>
                <c:pt idx="7680" formatCode="General">
                  <c:v>15.36</c:v>
                </c:pt>
                <c:pt idx="7681" formatCode="General">
                  <c:v>15.362</c:v>
                </c:pt>
                <c:pt idx="7682" formatCode="General">
                  <c:v>15.364000000000001</c:v>
                </c:pt>
                <c:pt idx="7683" formatCode="General">
                  <c:v>15.366</c:v>
                </c:pt>
                <c:pt idx="7684" formatCode="General">
                  <c:v>15.368</c:v>
                </c:pt>
                <c:pt idx="7685" formatCode="General">
                  <c:v>15.37</c:v>
                </c:pt>
                <c:pt idx="7686" formatCode="General">
                  <c:v>15.372</c:v>
                </c:pt>
                <c:pt idx="7687" formatCode="General">
                  <c:v>15.374000000000001</c:v>
                </c:pt>
                <c:pt idx="7688" formatCode="General">
                  <c:v>15.375999999999999</c:v>
                </c:pt>
                <c:pt idx="7689" formatCode="General">
                  <c:v>15.378</c:v>
                </c:pt>
                <c:pt idx="7690" formatCode="General">
                  <c:v>15.38</c:v>
                </c:pt>
                <c:pt idx="7691" formatCode="General">
                  <c:v>15.382</c:v>
                </c:pt>
                <c:pt idx="7692" formatCode="General">
                  <c:v>15.384</c:v>
                </c:pt>
                <c:pt idx="7693" formatCode="General">
                  <c:v>15.385999999999999</c:v>
                </c:pt>
                <c:pt idx="7694" formatCode="General">
                  <c:v>15.388</c:v>
                </c:pt>
                <c:pt idx="7695" formatCode="General">
                  <c:v>15.39</c:v>
                </c:pt>
                <c:pt idx="7696" formatCode="General">
                  <c:v>15.391999999999999</c:v>
                </c:pt>
                <c:pt idx="7697" formatCode="General">
                  <c:v>15.394</c:v>
                </c:pt>
                <c:pt idx="7698" formatCode="General">
                  <c:v>15.396000000000001</c:v>
                </c:pt>
                <c:pt idx="7699" formatCode="General">
                  <c:v>15.398</c:v>
                </c:pt>
                <c:pt idx="7700" formatCode="General">
                  <c:v>15.4</c:v>
                </c:pt>
                <c:pt idx="7701" formatCode="General">
                  <c:v>15.401999999999999</c:v>
                </c:pt>
                <c:pt idx="7702" formatCode="General">
                  <c:v>15.404</c:v>
                </c:pt>
                <c:pt idx="7703" formatCode="General">
                  <c:v>15.406000000000001</c:v>
                </c:pt>
                <c:pt idx="7704" formatCode="General">
                  <c:v>15.407999999999999</c:v>
                </c:pt>
                <c:pt idx="7705" formatCode="General">
                  <c:v>15.41</c:v>
                </c:pt>
                <c:pt idx="7706" formatCode="General">
                  <c:v>15.412000000000001</c:v>
                </c:pt>
                <c:pt idx="7707" formatCode="General">
                  <c:v>15.414</c:v>
                </c:pt>
                <c:pt idx="7708" formatCode="General">
                  <c:v>15.416</c:v>
                </c:pt>
                <c:pt idx="7709" formatCode="General">
                  <c:v>15.417999999999999</c:v>
                </c:pt>
                <c:pt idx="7710" formatCode="General">
                  <c:v>15.42</c:v>
                </c:pt>
                <c:pt idx="7711" formatCode="General">
                  <c:v>15.422000000000001</c:v>
                </c:pt>
                <c:pt idx="7712" formatCode="General">
                  <c:v>15.423999999999999</c:v>
                </c:pt>
                <c:pt idx="7713" formatCode="General">
                  <c:v>15.426</c:v>
                </c:pt>
                <c:pt idx="7714" formatCode="General">
                  <c:v>15.428000000000001</c:v>
                </c:pt>
                <c:pt idx="7715" formatCode="General">
                  <c:v>15.43</c:v>
                </c:pt>
                <c:pt idx="7716" formatCode="General">
                  <c:v>15.432</c:v>
                </c:pt>
                <c:pt idx="7717" formatCode="General">
                  <c:v>15.433999999999999</c:v>
                </c:pt>
                <c:pt idx="7718" formatCode="General">
                  <c:v>15.436</c:v>
                </c:pt>
                <c:pt idx="7719" formatCode="General">
                  <c:v>15.438000000000001</c:v>
                </c:pt>
                <c:pt idx="7720" formatCode="General">
                  <c:v>15.44</c:v>
                </c:pt>
                <c:pt idx="7721" formatCode="General">
                  <c:v>15.442</c:v>
                </c:pt>
                <c:pt idx="7722" formatCode="General">
                  <c:v>15.444000000000001</c:v>
                </c:pt>
                <c:pt idx="7723" formatCode="General">
                  <c:v>15.446</c:v>
                </c:pt>
                <c:pt idx="7724" formatCode="General">
                  <c:v>15.448</c:v>
                </c:pt>
                <c:pt idx="7725" formatCode="General">
                  <c:v>15.45</c:v>
                </c:pt>
                <c:pt idx="7726" formatCode="General">
                  <c:v>15.452</c:v>
                </c:pt>
                <c:pt idx="7727" formatCode="General">
                  <c:v>15.454000000000001</c:v>
                </c:pt>
                <c:pt idx="7728" formatCode="General">
                  <c:v>15.456</c:v>
                </c:pt>
                <c:pt idx="7729" formatCode="General">
                  <c:v>15.458</c:v>
                </c:pt>
                <c:pt idx="7730" formatCode="General">
                  <c:v>15.46</c:v>
                </c:pt>
                <c:pt idx="7731" formatCode="General">
                  <c:v>15.462</c:v>
                </c:pt>
                <c:pt idx="7732" formatCode="General">
                  <c:v>15.464</c:v>
                </c:pt>
                <c:pt idx="7733" formatCode="General">
                  <c:v>15.465999999999999</c:v>
                </c:pt>
                <c:pt idx="7734" formatCode="General">
                  <c:v>15.468</c:v>
                </c:pt>
                <c:pt idx="7735" formatCode="General">
                  <c:v>15.47</c:v>
                </c:pt>
                <c:pt idx="7736" formatCode="General">
                  <c:v>15.472</c:v>
                </c:pt>
                <c:pt idx="7737" formatCode="General">
                  <c:v>15.474</c:v>
                </c:pt>
                <c:pt idx="7738" formatCode="General">
                  <c:v>15.476000000000001</c:v>
                </c:pt>
                <c:pt idx="7739" formatCode="General">
                  <c:v>15.478</c:v>
                </c:pt>
                <c:pt idx="7740" formatCode="General">
                  <c:v>15.48</c:v>
                </c:pt>
                <c:pt idx="7741" formatCode="General">
                  <c:v>15.481999999999999</c:v>
                </c:pt>
                <c:pt idx="7742" formatCode="General">
                  <c:v>15.484</c:v>
                </c:pt>
                <c:pt idx="7743" formatCode="General">
                  <c:v>15.486000000000001</c:v>
                </c:pt>
                <c:pt idx="7744" formatCode="General">
                  <c:v>15.488</c:v>
                </c:pt>
                <c:pt idx="7745" formatCode="General">
                  <c:v>15.49</c:v>
                </c:pt>
                <c:pt idx="7746" formatCode="General">
                  <c:v>15.492000000000001</c:v>
                </c:pt>
                <c:pt idx="7747" formatCode="General">
                  <c:v>15.494</c:v>
                </c:pt>
                <c:pt idx="7748" formatCode="General">
                  <c:v>15.496</c:v>
                </c:pt>
                <c:pt idx="7749" formatCode="General">
                  <c:v>15.497999999999999</c:v>
                </c:pt>
                <c:pt idx="7750" formatCode="General">
                  <c:v>15.5</c:v>
                </c:pt>
                <c:pt idx="7751" formatCode="General">
                  <c:v>15.502000000000001</c:v>
                </c:pt>
                <c:pt idx="7752" formatCode="General">
                  <c:v>15.504</c:v>
                </c:pt>
                <c:pt idx="7753" formatCode="General">
                  <c:v>15.506</c:v>
                </c:pt>
                <c:pt idx="7754" formatCode="General">
                  <c:v>15.507999999999999</c:v>
                </c:pt>
                <c:pt idx="7755" formatCode="General">
                  <c:v>15.51</c:v>
                </c:pt>
                <c:pt idx="7756" formatCode="General">
                  <c:v>15.512</c:v>
                </c:pt>
                <c:pt idx="7757" formatCode="General">
                  <c:v>15.513999999999999</c:v>
                </c:pt>
                <c:pt idx="7758" formatCode="General">
                  <c:v>15.516</c:v>
                </c:pt>
                <c:pt idx="7759" formatCode="General">
                  <c:v>15.518000000000001</c:v>
                </c:pt>
                <c:pt idx="7760" formatCode="General">
                  <c:v>15.52</c:v>
                </c:pt>
                <c:pt idx="7761" formatCode="General">
                  <c:v>15.522</c:v>
                </c:pt>
                <c:pt idx="7762" formatCode="General">
                  <c:v>15.523999999999999</c:v>
                </c:pt>
                <c:pt idx="7763" formatCode="General">
                  <c:v>15.526</c:v>
                </c:pt>
                <c:pt idx="7764" formatCode="General">
                  <c:v>15.528</c:v>
                </c:pt>
                <c:pt idx="7765" formatCode="General">
                  <c:v>15.53</c:v>
                </c:pt>
                <c:pt idx="7766" formatCode="General">
                  <c:v>15.532</c:v>
                </c:pt>
                <c:pt idx="7767" formatCode="General">
                  <c:v>15.534000000000001</c:v>
                </c:pt>
                <c:pt idx="7768" formatCode="General">
                  <c:v>15.536</c:v>
                </c:pt>
                <c:pt idx="7769" formatCode="General">
                  <c:v>15.538</c:v>
                </c:pt>
                <c:pt idx="7770" formatCode="General">
                  <c:v>15.54</c:v>
                </c:pt>
                <c:pt idx="7771" formatCode="General">
                  <c:v>15.542</c:v>
                </c:pt>
                <c:pt idx="7772" formatCode="General">
                  <c:v>15.544</c:v>
                </c:pt>
                <c:pt idx="7773" formatCode="General">
                  <c:v>15.545999999999999</c:v>
                </c:pt>
                <c:pt idx="7774" formatCode="General">
                  <c:v>15.548</c:v>
                </c:pt>
                <c:pt idx="7775" formatCode="General">
                  <c:v>15.55</c:v>
                </c:pt>
                <c:pt idx="7776" formatCode="General">
                  <c:v>15.552</c:v>
                </c:pt>
                <c:pt idx="7777" formatCode="General">
                  <c:v>15.554</c:v>
                </c:pt>
                <c:pt idx="7778" formatCode="General">
                  <c:v>15.555999999999999</c:v>
                </c:pt>
                <c:pt idx="7779" formatCode="General">
                  <c:v>15.558</c:v>
                </c:pt>
                <c:pt idx="7780" formatCode="General">
                  <c:v>15.56</c:v>
                </c:pt>
                <c:pt idx="7781" formatCode="General">
                  <c:v>15.561999999999999</c:v>
                </c:pt>
                <c:pt idx="7782" formatCode="General">
                  <c:v>15.564</c:v>
                </c:pt>
                <c:pt idx="7783" formatCode="General">
                  <c:v>15.566000000000001</c:v>
                </c:pt>
                <c:pt idx="7784" formatCode="General">
                  <c:v>15.568</c:v>
                </c:pt>
                <c:pt idx="7785" formatCode="General">
                  <c:v>15.57</c:v>
                </c:pt>
                <c:pt idx="7786" formatCode="General">
                  <c:v>15.571999999999999</c:v>
                </c:pt>
                <c:pt idx="7787" formatCode="General">
                  <c:v>15.574</c:v>
                </c:pt>
                <c:pt idx="7788" formatCode="General">
                  <c:v>15.576000000000001</c:v>
                </c:pt>
                <c:pt idx="7789" formatCode="General">
                  <c:v>15.577999999999999</c:v>
                </c:pt>
                <c:pt idx="7790" formatCode="General">
                  <c:v>15.58</c:v>
                </c:pt>
                <c:pt idx="7791" formatCode="General">
                  <c:v>15.582000000000001</c:v>
                </c:pt>
                <c:pt idx="7792" formatCode="General">
                  <c:v>15.584</c:v>
                </c:pt>
                <c:pt idx="7793" formatCode="General">
                  <c:v>15.586</c:v>
                </c:pt>
                <c:pt idx="7794" formatCode="General">
                  <c:v>15.587999999999999</c:v>
                </c:pt>
                <c:pt idx="7795" formatCode="General">
                  <c:v>15.59</c:v>
                </c:pt>
                <c:pt idx="7796" formatCode="General">
                  <c:v>15.592000000000001</c:v>
                </c:pt>
                <c:pt idx="7797" formatCode="General">
                  <c:v>15.593999999999999</c:v>
                </c:pt>
                <c:pt idx="7798" formatCode="General">
                  <c:v>15.596</c:v>
                </c:pt>
                <c:pt idx="7799" formatCode="General">
                  <c:v>15.598000000000001</c:v>
                </c:pt>
                <c:pt idx="7800" formatCode="General">
                  <c:v>15.6</c:v>
                </c:pt>
                <c:pt idx="7801" formatCode="General">
                  <c:v>15.602</c:v>
                </c:pt>
                <c:pt idx="7802" formatCode="General">
                  <c:v>15.603999999999999</c:v>
                </c:pt>
                <c:pt idx="7803" formatCode="General">
                  <c:v>15.606</c:v>
                </c:pt>
                <c:pt idx="7804" formatCode="General">
                  <c:v>15.608000000000001</c:v>
                </c:pt>
                <c:pt idx="7805" formatCode="General">
                  <c:v>15.61</c:v>
                </c:pt>
                <c:pt idx="7806" formatCode="General">
                  <c:v>15.612</c:v>
                </c:pt>
                <c:pt idx="7807" formatCode="General">
                  <c:v>15.614000000000001</c:v>
                </c:pt>
                <c:pt idx="7808" formatCode="General">
                  <c:v>15.616</c:v>
                </c:pt>
                <c:pt idx="7809" formatCode="General">
                  <c:v>15.618</c:v>
                </c:pt>
                <c:pt idx="7810" formatCode="General">
                  <c:v>15.62</c:v>
                </c:pt>
                <c:pt idx="7811" formatCode="General">
                  <c:v>15.622</c:v>
                </c:pt>
                <c:pt idx="7812" formatCode="General">
                  <c:v>15.624000000000001</c:v>
                </c:pt>
                <c:pt idx="7813" formatCode="General">
                  <c:v>15.625999999999999</c:v>
                </c:pt>
                <c:pt idx="7814" formatCode="General">
                  <c:v>15.628</c:v>
                </c:pt>
                <c:pt idx="7815" formatCode="General">
                  <c:v>15.63</c:v>
                </c:pt>
                <c:pt idx="7816" formatCode="General">
                  <c:v>15.632</c:v>
                </c:pt>
                <c:pt idx="7817" formatCode="General">
                  <c:v>15.634</c:v>
                </c:pt>
                <c:pt idx="7818" formatCode="General">
                  <c:v>15.635999999999999</c:v>
                </c:pt>
                <c:pt idx="7819" formatCode="General">
                  <c:v>15.638</c:v>
                </c:pt>
                <c:pt idx="7820" formatCode="General">
                  <c:v>15.64</c:v>
                </c:pt>
                <c:pt idx="7821" formatCode="General">
                  <c:v>15.641999999999999</c:v>
                </c:pt>
                <c:pt idx="7822" formatCode="General">
                  <c:v>15.644</c:v>
                </c:pt>
                <c:pt idx="7823" formatCode="General">
                  <c:v>15.646000000000001</c:v>
                </c:pt>
                <c:pt idx="7824" formatCode="General">
                  <c:v>15.648</c:v>
                </c:pt>
                <c:pt idx="7825" formatCode="General">
                  <c:v>15.65</c:v>
                </c:pt>
                <c:pt idx="7826" formatCode="General">
                  <c:v>15.651999999999999</c:v>
                </c:pt>
                <c:pt idx="7827" formatCode="General">
                  <c:v>15.654</c:v>
                </c:pt>
                <c:pt idx="7828" formatCode="General">
                  <c:v>15.656000000000001</c:v>
                </c:pt>
                <c:pt idx="7829" formatCode="General">
                  <c:v>15.657999999999999</c:v>
                </c:pt>
                <c:pt idx="7830" formatCode="General">
                  <c:v>15.66</c:v>
                </c:pt>
                <c:pt idx="7831" formatCode="General">
                  <c:v>15.662000000000001</c:v>
                </c:pt>
                <c:pt idx="7832" formatCode="General">
                  <c:v>15.664</c:v>
                </c:pt>
                <c:pt idx="7833" formatCode="General">
                  <c:v>15.666</c:v>
                </c:pt>
                <c:pt idx="7834" formatCode="General">
                  <c:v>15.667999999999999</c:v>
                </c:pt>
                <c:pt idx="7835" formatCode="General">
                  <c:v>15.67</c:v>
                </c:pt>
                <c:pt idx="7836" formatCode="General">
                  <c:v>15.672000000000001</c:v>
                </c:pt>
                <c:pt idx="7837" formatCode="General">
                  <c:v>15.673999999999999</c:v>
                </c:pt>
                <c:pt idx="7838" formatCode="General">
                  <c:v>15.676</c:v>
                </c:pt>
                <c:pt idx="7839" formatCode="General">
                  <c:v>15.678000000000001</c:v>
                </c:pt>
                <c:pt idx="7840" formatCode="General">
                  <c:v>15.68</c:v>
                </c:pt>
                <c:pt idx="7841" formatCode="General">
                  <c:v>15.682</c:v>
                </c:pt>
                <c:pt idx="7842" formatCode="General">
                  <c:v>15.683999999999999</c:v>
                </c:pt>
                <c:pt idx="7843" formatCode="General">
                  <c:v>15.686</c:v>
                </c:pt>
                <c:pt idx="7844" formatCode="General">
                  <c:v>15.688000000000001</c:v>
                </c:pt>
                <c:pt idx="7845" formatCode="General">
                  <c:v>15.69</c:v>
                </c:pt>
                <c:pt idx="7846" formatCode="General">
                  <c:v>15.692</c:v>
                </c:pt>
                <c:pt idx="7847" formatCode="General">
                  <c:v>15.694000000000001</c:v>
                </c:pt>
                <c:pt idx="7848" formatCode="General">
                  <c:v>15.696</c:v>
                </c:pt>
                <c:pt idx="7849" formatCode="General">
                  <c:v>15.698</c:v>
                </c:pt>
                <c:pt idx="7850" formatCode="General">
                  <c:v>15.7</c:v>
                </c:pt>
                <c:pt idx="7851" formatCode="General">
                  <c:v>15.702</c:v>
                </c:pt>
                <c:pt idx="7852" formatCode="General">
                  <c:v>15.704000000000001</c:v>
                </c:pt>
                <c:pt idx="7853" formatCode="General">
                  <c:v>15.706</c:v>
                </c:pt>
                <c:pt idx="7854" formatCode="General">
                  <c:v>15.708</c:v>
                </c:pt>
                <c:pt idx="7855" formatCode="General">
                  <c:v>15.71</c:v>
                </c:pt>
                <c:pt idx="7856" formatCode="General">
                  <c:v>15.712</c:v>
                </c:pt>
                <c:pt idx="7857" formatCode="General">
                  <c:v>15.714</c:v>
                </c:pt>
                <c:pt idx="7858" formatCode="General">
                  <c:v>15.715999999999999</c:v>
                </c:pt>
                <c:pt idx="7859" formatCode="General">
                  <c:v>15.718</c:v>
                </c:pt>
                <c:pt idx="7860" formatCode="General">
                  <c:v>15.72</c:v>
                </c:pt>
                <c:pt idx="7861" formatCode="General">
                  <c:v>15.722</c:v>
                </c:pt>
                <c:pt idx="7862" formatCode="General">
                  <c:v>15.724</c:v>
                </c:pt>
                <c:pt idx="7863" formatCode="General">
                  <c:v>15.726000000000001</c:v>
                </c:pt>
                <c:pt idx="7864" formatCode="General">
                  <c:v>15.728</c:v>
                </c:pt>
                <c:pt idx="7865" formatCode="General">
                  <c:v>15.73</c:v>
                </c:pt>
                <c:pt idx="7866" formatCode="General">
                  <c:v>15.731999999999999</c:v>
                </c:pt>
                <c:pt idx="7867" formatCode="General">
                  <c:v>15.734</c:v>
                </c:pt>
                <c:pt idx="7868" formatCode="General">
                  <c:v>15.736000000000001</c:v>
                </c:pt>
                <c:pt idx="7869" formatCode="General">
                  <c:v>15.738</c:v>
                </c:pt>
                <c:pt idx="7870" formatCode="General">
                  <c:v>15.74</c:v>
                </c:pt>
                <c:pt idx="7871" formatCode="General">
                  <c:v>15.742000000000001</c:v>
                </c:pt>
                <c:pt idx="7872" formatCode="General">
                  <c:v>15.744</c:v>
                </c:pt>
                <c:pt idx="7873" formatCode="General">
                  <c:v>15.746</c:v>
                </c:pt>
                <c:pt idx="7874" formatCode="General">
                  <c:v>15.747999999999999</c:v>
                </c:pt>
                <c:pt idx="7875" formatCode="General">
                  <c:v>15.75</c:v>
                </c:pt>
                <c:pt idx="7876" formatCode="General">
                  <c:v>15.752000000000001</c:v>
                </c:pt>
                <c:pt idx="7877" formatCode="General">
                  <c:v>15.754</c:v>
                </c:pt>
                <c:pt idx="7878" formatCode="General">
                  <c:v>15.756</c:v>
                </c:pt>
                <c:pt idx="7879" formatCode="General">
                  <c:v>15.757999999999999</c:v>
                </c:pt>
                <c:pt idx="7880" formatCode="General">
                  <c:v>15.76</c:v>
                </c:pt>
                <c:pt idx="7881" formatCode="General">
                  <c:v>15.762</c:v>
                </c:pt>
                <c:pt idx="7882" formatCode="General">
                  <c:v>15.763999999999999</c:v>
                </c:pt>
                <c:pt idx="7883" formatCode="General">
                  <c:v>15.766</c:v>
                </c:pt>
                <c:pt idx="7884" formatCode="General">
                  <c:v>15.768000000000001</c:v>
                </c:pt>
                <c:pt idx="7885" formatCode="General">
                  <c:v>15.77</c:v>
                </c:pt>
                <c:pt idx="7886" formatCode="General">
                  <c:v>15.772</c:v>
                </c:pt>
                <c:pt idx="7887" formatCode="General">
                  <c:v>15.773999999999999</c:v>
                </c:pt>
                <c:pt idx="7888" formatCode="General">
                  <c:v>15.776</c:v>
                </c:pt>
                <c:pt idx="7889" formatCode="General">
                  <c:v>15.778</c:v>
                </c:pt>
                <c:pt idx="7890" formatCode="General">
                  <c:v>15.78</c:v>
                </c:pt>
                <c:pt idx="7891" formatCode="General">
                  <c:v>15.782</c:v>
                </c:pt>
                <c:pt idx="7892" formatCode="General">
                  <c:v>15.784000000000001</c:v>
                </c:pt>
                <c:pt idx="7893" formatCode="General">
                  <c:v>15.786</c:v>
                </c:pt>
                <c:pt idx="7894" formatCode="General">
                  <c:v>15.788</c:v>
                </c:pt>
                <c:pt idx="7895" formatCode="General">
                  <c:v>15.79</c:v>
                </c:pt>
                <c:pt idx="7896" formatCode="General">
                  <c:v>15.792</c:v>
                </c:pt>
                <c:pt idx="7897" formatCode="General">
                  <c:v>15.794</c:v>
                </c:pt>
                <c:pt idx="7898" formatCode="General">
                  <c:v>15.795999999999999</c:v>
                </c:pt>
                <c:pt idx="7899" formatCode="General">
                  <c:v>15.798</c:v>
                </c:pt>
                <c:pt idx="7900" formatCode="General">
                  <c:v>15.8</c:v>
                </c:pt>
                <c:pt idx="7901" formatCode="General">
                  <c:v>15.802</c:v>
                </c:pt>
                <c:pt idx="7902" formatCode="General">
                  <c:v>15.804</c:v>
                </c:pt>
                <c:pt idx="7903" formatCode="General">
                  <c:v>15.805999999999999</c:v>
                </c:pt>
                <c:pt idx="7904" formatCode="General">
                  <c:v>15.808</c:v>
                </c:pt>
                <c:pt idx="7905" formatCode="General">
                  <c:v>15.81</c:v>
                </c:pt>
                <c:pt idx="7906" formatCode="General">
                  <c:v>15.811999999999999</c:v>
                </c:pt>
                <c:pt idx="7907" formatCode="General">
                  <c:v>15.814</c:v>
                </c:pt>
                <c:pt idx="7908" formatCode="General">
                  <c:v>15.816000000000001</c:v>
                </c:pt>
                <c:pt idx="7909" formatCode="General">
                  <c:v>15.818</c:v>
                </c:pt>
                <c:pt idx="7910" formatCode="General">
                  <c:v>15.82</c:v>
                </c:pt>
                <c:pt idx="7911" formatCode="General">
                  <c:v>15.821999999999999</c:v>
                </c:pt>
                <c:pt idx="7912" formatCode="General">
                  <c:v>15.824</c:v>
                </c:pt>
                <c:pt idx="7913" formatCode="General">
                  <c:v>15.826000000000001</c:v>
                </c:pt>
                <c:pt idx="7914" formatCode="General">
                  <c:v>15.827999999999999</c:v>
                </c:pt>
                <c:pt idx="7915" formatCode="General">
                  <c:v>15.83</c:v>
                </c:pt>
                <c:pt idx="7916" formatCode="General">
                  <c:v>15.832000000000001</c:v>
                </c:pt>
                <c:pt idx="7917" formatCode="General">
                  <c:v>15.834</c:v>
                </c:pt>
                <c:pt idx="7918" formatCode="General">
                  <c:v>15.836</c:v>
                </c:pt>
                <c:pt idx="7919" formatCode="General">
                  <c:v>15.837999999999999</c:v>
                </c:pt>
                <c:pt idx="7920" formatCode="General">
                  <c:v>15.84</c:v>
                </c:pt>
                <c:pt idx="7921" formatCode="General">
                  <c:v>15.842000000000001</c:v>
                </c:pt>
                <c:pt idx="7922" formatCode="General">
                  <c:v>15.843999999999999</c:v>
                </c:pt>
                <c:pt idx="7923" formatCode="General">
                  <c:v>15.846</c:v>
                </c:pt>
                <c:pt idx="7924" formatCode="General">
                  <c:v>15.848000000000001</c:v>
                </c:pt>
                <c:pt idx="7925" formatCode="General">
                  <c:v>15.85</c:v>
                </c:pt>
                <c:pt idx="7926" formatCode="General">
                  <c:v>15.852</c:v>
                </c:pt>
                <c:pt idx="7927" formatCode="General">
                  <c:v>15.853999999999999</c:v>
                </c:pt>
                <c:pt idx="7928" formatCode="General">
                  <c:v>15.856</c:v>
                </c:pt>
                <c:pt idx="7929" formatCode="General">
                  <c:v>15.858000000000001</c:v>
                </c:pt>
                <c:pt idx="7930" formatCode="General">
                  <c:v>15.86</c:v>
                </c:pt>
                <c:pt idx="7931" formatCode="General">
                  <c:v>15.862</c:v>
                </c:pt>
                <c:pt idx="7932" formatCode="General">
                  <c:v>15.864000000000001</c:v>
                </c:pt>
                <c:pt idx="7933" formatCode="General">
                  <c:v>15.866</c:v>
                </c:pt>
                <c:pt idx="7934" formatCode="General">
                  <c:v>15.868</c:v>
                </c:pt>
                <c:pt idx="7935" formatCode="General">
                  <c:v>15.87</c:v>
                </c:pt>
                <c:pt idx="7936" formatCode="General">
                  <c:v>15.872</c:v>
                </c:pt>
                <c:pt idx="7937" formatCode="General">
                  <c:v>15.874000000000001</c:v>
                </c:pt>
                <c:pt idx="7938" formatCode="General">
                  <c:v>15.875999999999999</c:v>
                </c:pt>
                <c:pt idx="7939" formatCode="General">
                  <c:v>15.878</c:v>
                </c:pt>
                <c:pt idx="7940" formatCode="General">
                  <c:v>15.88</c:v>
                </c:pt>
                <c:pt idx="7941" formatCode="General">
                  <c:v>15.882</c:v>
                </c:pt>
                <c:pt idx="7942" formatCode="General">
                  <c:v>15.884</c:v>
                </c:pt>
                <c:pt idx="7943" formatCode="General">
                  <c:v>15.885999999999999</c:v>
                </c:pt>
                <c:pt idx="7944" formatCode="General">
                  <c:v>15.888</c:v>
                </c:pt>
                <c:pt idx="7945" formatCode="General">
                  <c:v>15.89</c:v>
                </c:pt>
                <c:pt idx="7946" formatCode="General">
                  <c:v>15.891999999999999</c:v>
                </c:pt>
                <c:pt idx="7947" formatCode="General">
                  <c:v>15.894</c:v>
                </c:pt>
                <c:pt idx="7948" formatCode="General">
                  <c:v>15.896000000000001</c:v>
                </c:pt>
                <c:pt idx="7949" formatCode="General">
                  <c:v>15.898</c:v>
                </c:pt>
                <c:pt idx="7950" formatCode="General">
                  <c:v>15.9</c:v>
                </c:pt>
                <c:pt idx="7951" formatCode="General">
                  <c:v>15.901999999999999</c:v>
                </c:pt>
                <c:pt idx="7952" formatCode="General">
                  <c:v>15.904</c:v>
                </c:pt>
                <c:pt idx="7953" formatCode="General">
                  <c:v>15.906000000000001</c:v>
                </c:pt>
                <c:pt idx="7954" formatCode="General">
                  <c:v>15.907999999999999</c:v>
                </c:pt>
                <c:pt idx="7955" formatCode="General">
                  <c:v>15.91</c:v>
                </c:pt>
                <c:pt idx="7956" formatCode="General">
                  <c:v>15.912000000000001</c:v>
                </c:pt>
                <c:pt idx="7957" formatCode="General">
                  <c:v>15.914</c:v>
                </c:pt>
                <c:pt idx="7958" formatCode="General">
                  <c:v>15.916</c:v>
                </c:pt>
                <c:pt idx="7959" formatCode="General">
                  <c:v>15.917999999999999</c:v>
                </c:pt>
                <c:pt idx="7960" formatCode="General">
                  <c:v>15.92</c:v>
                </c:pt>
                <c:pt idx="7961" formatCode="General">
                  <c:v>15.922000000000001</c:v>
                </c:pt>
                <c:pt idx="7962" formatCode="General">
                  <c:v>15.923999999999999</c:v>
                </c:pt>
                <c:pt idx="7963" formatCode="General">
                  <c:v>15.926</c:v>
                </c:pt>
                <c:pt idx="7964" formatCode="General">
                  <c:v>15.928000000000001</c:v>
                </c:pt>
                <c:pt idx="7965" formatCode="General">
                  <c:v>15.93</c:v>
                </c:pt>
                <c:pt idx="7966" formatCode="General">
                  <c:v>15.932</c:v>
                </c:pt>
                <c:pt idx="7967" formatCode="General">
                  <c:v>15.933999999999999</c:v>
                </c:pt>
                <c:pt idx="7968" formatCode="General">
                  <c:v>15.936</c:v>
                </c:pt>
                <c:pt idx="7969" formatCode="General">
                  <c:v>15.938000000000001</c:v>
                </c:pt>
                <c:pt idx="7970" formatCode="General">
                  <c:v>15.94</c:v>
                </c:pt>
                <c:pt idx="7971" formatCode="General">
                  <c:v>15.942</c:v>
                </c:pt>
                <c:pt idx="7972" formatCode="General">
                  <c:v>15.944000000000001</c:v>
                </c:pt>
                <c:pt idx="7973" formatCode="General">
                  <c:v>15.946</c:v>
                </c:pt>
                <c:pt idx="7974" formatCode="General">
                  <c:v>15.948</c:v>
                </c:pt>
                <c:pt idx="7975" formatCode="General">
                  <c:v>15.95</c:v>
                </c:pt>
                <c:pt idx="7976" formatCode="General">
                  <c:v>15.952</c:v>
                </c:pt>
                <c:pt idx="7977" formatCode="General">
                  <c:v>15.954000000000001</c:v>
                </c:pt>
                <c:pt idx="7978" formatCode="General">
                  <c:v>15.956</c:v>
                </c:pt>
                <c:pt idx="7979" formatCode="General">
                  <c:v>15.958</c:v>
                </c:pt>
                <c:pt idx="7980" formatCode="General">
                  <c:v>15.96</c:v>
                </c:pt>
                <c:pt idx="7981" formatCode="General">
                  <c:v>15.962</c:v>
                </c:pt>
                <c:pt idx="7982" formatCode="General">
                  <c:v>15.964</c:v>
                </c:pt>
                <c:pt idx="7983" formatCode="General">
                  <c:v>15.965999999999999</c:v>
                </c:pt>
                <c:pt idx="7984" formatCode="General">
                  <c:v>15.968</c:v>
                </c:pt>
                <c:pt idx="7985" formatCode="General">
                  <c:v>15.97</c:v>
                </c:pt>
                <c:pt idx="7986" formatCode="General">
                  <c:v>15.972</c:v>
                </c:pt>
                <c:pt idx="7987" formatCode="General">
                  <c:v>15.974</c:v>
                </c:pt>
                <c:pt idx="7988" formatCode="General">
                  <c:v>15.976000000000001</c:v>
                </c:pt>
                <c:pt idx="7989" formatCode="General">
                  <c:v>15.978</c:v>
                </c:pt>
                <c:pt idx="7990" formatCode="General">
                  <c:v>15.98</c:v>
                </c:pt>
                <c:pt idx="7991" formatCode="General">
                  <c:v>15.981999999999999</c:v>
                </c:pt>
                <c:pt idx="7992" formatCode="General">
                  <c:v>15.984</c:v>
                </c:pt>
                <c:pt idx="7993" formatCode="General">
                  <c:v>15.986000000000001</c:v>
                </c:pt>
                <c:pt idx="7994" formatCode="General">
                  <c:v>15.988</c:v>
                </c:pt>
                <c:pt idx="7995" formatCode="General">
                  <c:v>15.99</c:v>
                </c:pt>
                <c:pt idx="7996" formatCode="General">
                  <c:v>15.992000000000001</c:v>
                </c:pt>
                <c:pt idx="7997" formatCode="General">
                  <c:v>15.994</c:v>
                </c:pt>
                <c:pt idx="7998" formatCode="General">
                  <c:v>15.996</c:v>
                </c:pt>
                <c:pt idx="7999" formatCode="General">
                  <c:v>15.997999999999999</c:v>
                </c:pt>
                <c:pt idx="8000" formatCode="General">
                  <c:v>16</c:v>
                </c:pt>
                <c:pt idx="8001" formatCode="General">
                  <c:v>16.001999999999999</c:v>
                </c:pt>
                <c:pt idx="8002" formatCode="General">
                  <c:v>16.004000000000001</c:v>
                </c:pt>
                <c:pt idx="8003" formatCode="General">
                  <c:v>16.006</c:v>
                </c:pt>
                <c:pt idx="8004" formatCode="General">
                  <c:v>16.007999999999999</c:v>
                </c:pt>
                <c:pt idx="8005" formatCode="General">
                  <c:v>16.010000000000002</c:v>
                </c:pt>
                <c:pt idx="8006" formatCode="General">
                  <c:v>16.012</c:v>
                </c:pt>
                <c:pt idx="8007" formatCode="General">
                  <c:v>16.013999999999999</c:v>
                </c:pt>
                <c:pt idx="8008" formatCode="General">
                  <c:v>16.015999999999998</c:v>
                </c:pt>
                <c:pt idx="8009" formatCode="General">
                  <c:v>16.018000000000001</c:v>
                </c:pt>
                <c:pt idx="8010" formatCode="General">
                  <c:v>16.02</c:v>
                </c:pt>
                <c:pt idx="8011" formatCode="General">
                  <c:v>16.021999999999998</c:v>
                </c:pt>
                <c:pt idx="8012" formatCode="General">
                  <c:v>16.024000000000001</c:v>
                </c:pt>
                <c:pt idx="8013" formatCode="General">
                  <c:v>16.026</c:v>
                </c:pt>
                <c:pt idx="8014" formatCode="General">
                  <c:v>16.027999999999999</c:v>
                </c:pt>
                <c:pt idx="8015" formatCode="General">
                  <c:v>16.03</c:v>
                </c:pt>
                <c:pt idx="8016" formatCode="General">
                  <c:v>16.032</c:v>
                </c:pt>
                <c:pt idx="8017" formatCode="General">
                  <c:v>16.033999999999999</c:v>
                </c:pt>
                <c:pt idx="8018" formatCode="General">
                  <c:v>16.036000000000001</c:v>
                </c:pt>
                <c:pt idx="8019" formatCode="General">
                  <c:v>16.038</c:v>
                </c:pt>
                <c:pt idx="8020" formatCode="General">
                  <c:v>16.04</c:v>
                </c:pt>
                <c:pt idx="8021" formatCode="General">
                  <c:v>16.042000000000002</c:v>
                </c:pt>
                <c:pt idx="8022" formatCode="General">
                  <c:v>16.044</c:v>
                </c:pt>
                <c:pt idx="8023" formatCode="General">
                  <c:v>16.045999999999999</c:v>
                </c:pt>
                <c:pt idx="8024" formatCode="General">
                  <c:v>16.047999999999998</c:v>
                </c:pt>
                <c:pt idx="8025" formatCode="General">
                  <c:v>16.05</c:v>
                </c:pt>
                <c:pt idx="8026" formatCode="General">
                  <c:v>16.052</c:v>
                </c:pt>
                <c:pt idx="8027" formatCode="General">
                  <c:v>16.053999999999998</c:v>
                </c:pt>
                <c:pt idx="8028" formatCode="General">
                  <c:v>16.056000000000001</c:v>
                </c:pt>
                <c:pt idx="8029" formatCode="General">
                  <c:v>16.058</c:v>
                </c:pt>
                <c:pt idx="8030" formatCode="General">
                  <c:v>16.059999999999999</c:v>
                </c:pt>
                <c:pt idx="8031" formatCode="General">
                  <c:v>16.062000000000001</c:v>
                </c:pt>
                <c:pt idx="8032" formatCode="General">
                  <c:v>16.064</c:v>
                </c:pt>
                <c:pt idx="8033" formatCode="General">
                  <c:v>16.065999999999999</c:v>
                </c:pt>
                <c:pt idx="8034" formatCode="General">
                  <c:v>16.068000000000001</c:v>
                </c:pt>
                <c:pt idx="8035" formatCode="General">
                  <c:v>16.07</c:v>
                </c:pt>
                <c:pt idx="8036" formatCode="General">
                  <c:v>16.071999999999999</c:v>
                </c:pt>
                <c:pt idx="8037" formatCode="General">
                  <c:v>16.074000000000002</c:v>
                </c:pt>
                <c:pt idx="8038" formatCode="General">
                  <c:v>16.076000000000001</c:v>
                </c:pt>
                <c:pt idx="8039" formatCode="General">
                  <c:v>16.077999999999999</c:v>
                </c:pt>
                <c:pt idx="8040" formatCode="General">
                  <c:v>16.079999999999998</c:v>
                </c:pt>
                <c:pt idx="8041" formatCode="General">
                  <c:v>16.082000000000001</c:v>
                </c:pt>
                <c:pt idx="8042" formatCode="General">
                  <c:v>16.084</c:v>
                </c:pt>
                <c:pt idx="8043" formatCode="General">
                  <c:v>16.085999999999999</c:v>
                </c:pt>
                <c:pt idx="8044" formatCode="General">
                  <c:v>16.088000000000001</c:v>
                </c:pt>
                <c:pt idx="8045" formatCode="General">
                  <c:v>16.09</c:v>
                </c:pt>
                <c:pt idx="8046" formatCode="General">
                  <c:v>16.091999999999999</c:v>
                </c:pt>
                <c:pt idx="8047" formatCode="General">
                  <c:v>16.094000000000001</c:v>
                </c:pt>
                <c:pt idx="8048" formatCode="General">
                  <c:v>16.096</c:v>
                </c:pt>
                <c:pt idx="8049" formatCode="General">
                  <c:v>16.097999999999999</c:v>
                </c:pt>
                <c:pt idx="8050" formatCode="General">
                  <c:v>16.100000000000001</c:v>
                </c:pt>
                <c:pt idx="8051" formatCode="General">
                  <c:v>16.102</c:v>
                </c:pt>
                <c:pt idx="8052" formatCode="General">
                  <c:v>16.103999999999999</c:v>
                </c:pt>
                <c:pt idx="8053" formatCode="General">
                  <c:v>16.106000000000002</c:v>
                </c:pt>
                <c:pt idx="8054" formatCode="General">
                  <c:v>16.108000000000001</c:v>
                </c:pt>
                <c:pt idx="8055" formatCode="General">
                  <c:v>16.11</c:v>
                </c:pt>
                <c:pt idx="8056" formatCode="General">
                  <c:v>16.111999999999998</c:v>
                </c:pt>
                <c:pt idx="8057" formatCode="General">
                  <c:v>16.114000000000001</c:v>
                </c:pt>
                <c:pt idx="8058" formatCode="General">
                  <c:v>16.116</c:v>
                </c:pt>
                <c:pt idx="8059" formatCode="General">
                  <c:v>16.117999999999999</c:v>
                </c:pt>
                <c:pt idx="8060" formatCode="General">
                  <c:v>16.12</c:v>
                </c:pt>
                <c:pt idx="8061" formatCode="General">
                  <c:v>16.122</c:v>
                </c:pt>
                <c:pt idx="8062" formatCode="General">
                  <c:v>16.123999999999999</c:v>
                </c:pt>
                <c:pt idx="8063" formatCode="General">
                  <c:v>16.126000000000001</c:v>
                </c:pt>
                <c:pt idx="8064" formatCode="General">
                  <c:v>16.128</c:v>
                </c:pt>
                <c:pt idx="8065" formatCode="General">
                  <c:v>16.13</c:v>
                </c:pt>
                <c:pt idx="8066" formatCode="General">
                  <c:v>16.132000000000001</c:v>
                </c:pt>
                <c:pt idx="8067" formatCode="General">
                  <c:v>16.134</c:v>
                </c:pt>
                <c:pt idx="8068" formatCode="General">
                  <c:v>16.135999999999999</c:v>
                </c:pt>
                <c:pt idx="8069" formatCode="General">
                  <c:v>16.138000000000002</c:v>
                </c:pt>
                <c:pt idx="8070" formatCode="General">
                  <c:v>16.14</c:v>
                </c:pt>
                <c:pt idx="8071" formatCode="General">
                  <c:v>16.141999999999999</c:v>
                </c:pt>
                <c:pt idx="8072" formatCode="General">
                  <c:v>16.143999999999998</c:v>
                </c:pt>
                <c:pt idx="8073" formatCode="General">
                  <c:v>16.146000000000001</c:v>
                </c:pt>
                <c:pt idx="8074" formatCode="General">
                  <c:v>16.148</c:v>
                </c:pt>
                <c:pt idx="8075" formatCode="General">
                  <c:v>16.149999999999999</c:v>
                </c:pt>
                <c:pt idx="8076" formatCode="General">
                  <c:v>16.152000000000001</c:v>
                </c:pt>
                <c:pt idx="8077" formatCode="General">
                  <c:v>16.154</c:v>
                </c:pt>
                <c:pt idx="8078" formatCode="General">
                  <c:v>16.155999999999999</c:v>
                </c:pt>
                <c:pt idx="8079" formatCode="General">
                  <c:v>16.158000000000001</c:v>
                </c:pt>
                <c:pt idx="8080" formatCode="General">
                  <c:v>16.16</c:v>
                </c:pt>
                <c:pt idx="8081" formatCode="General">
                  <c:v>16.161999999999999</c:v>
                </c:pt>
                <c:pt idx="8082" formatCode="General">
                  <c:v>16.164000000000001</c:v>
                </c:pt>
                <c:pt idx="8083" formatCode="General">
                  <c:v>16.166</c:v>
                </c:pt>
                <c:pt idx="8084" formatCode="General">
                  <c:v>16.167999999999999</c:v>
                </c:pt>
                <c:pt idx="8085" formatCode="General">
                  <c:v>16.170000000000002</c:v>
                </c:pt>
                <c:pt idx="8086" formatCode="General">
                  <c:v>16.172000000000001</c:v>
                </c:pt>
                <c:pt idx="8087" formatCode="General">
                  <c:v>16.173999999999999</c:v>
                </c:pt>
                <c:pt idx="8088" formatCode="General">
                  <c:v>16.175999999999998</c:v>
                </c:pt>
                <c:pt idx="8089" formatCode="General">
                  <c:v>16.178000000000001</c:v>
                </c:pt>
                <c:pt idx="8090" formatCode="General">
                  <c:v>16.18</c:v>
                </c:pt>
                <c:pt idx="8091" formatCode="General">
                  <c:v>16.181999999999999</c:v>
                </c:pt>
                <c:pt idx="8092" formatCode="General">
                  <c:v>16.184000000000001</c:v>
                </c:pt>
                <c:pt idx="8093" formatCode="General">
                  <c:v>16.186</c:v>
                </c:pt>
                <c:pt idx="8094" formatCode="General">
                  <c:v>16.187999999999999</c:v>
                </c:pt>
                <c:pt idx="8095" formatCode="General">
                  <c:v>16.190000000000001</c:v>
                </c:pt>
                <c:pt idx="8096" formatCode="General">
                  <c:v>16.192</c:v>
                </c:pt>
                <c:pt idx="8097" formatCode="General">
                  <c:v>16.193999999999999</c:v>
                </c:pt>
                <c:pt idx="8098" formatCode="General">
                  <c:v>16.196000000000002</c:v>
                </c:pt>
                <c:pt idx="8099" formatCode="General">
                  <c:v>16.198</c:v>
                </c:pt>
                <c:pt idx="8100" formatCode="General">
                  <c:v>16.2</c:v>
                </c:pt>
                <c:pt idx="8101" formatCode="General">
                  <c:v>16.202000000000002</c:v>
                </c:pt>
                <c:pt idx="8102" formatCode="General">
                  <c:v>16.204000000000001</c:v>
                </c:pt>
                <c:pt idx="8103" formatCode="General">
                  <c:v>16.206</c:v>
                </c:pt>
                <c:pt idx="8104" formatCode="General">
                  <c:v>16.207999999999998</c:v>
                </c:pt>
                <c:pt idx="8105" formatCode="General">
                  <c:v>16.21</c:v>
                </c:pt>
                <c:pt idx="8106" formatCode="General">
                  <c:v>16.212</c:v>
                </c:pt>
                <c:pt idx="8107" formatCode="General">
                  <c:v>16.213999999999999</c:v>
                </c:pt>
                <c:pt idx="8108" formatCode="General">
                  <c:v>16.216000000000001</c:v>
                </c:pt>
                <c:pt idx="8109" formatCode="General">
                  <c:v>16.218</c:v>
                </c:pt>
                <c:pt idx="8110" formatCode="General">
                  <c:v>16.22</c:v>
                </c:pt>
                <c:pt idx="8111" formatCode="General">
                  <c:v>16.222000000000001</c:v>
                </c:pt>
                <c:pt idx="8112" formatCode="General">
                  <c:v>16.224</c:v>
                </c:pt>
                <c:pt idx="8113" formatCode="General">
                  <c:v>16.225999999999999</c:v>
                </c:pt>
                <c:pt idx="8114" formatCode="General">
                  <c:v>16.228000000000002</c:v>
                </c:pt>
                <c:pt idx="8115" formatCode="General">
                  <c:v>16.23</c:v>
                </c:pt>
                <c:pt idx="8116" formatCode="General">
                  <c:v>16.231999999999999</c:v>
                </c:pt>
                <c:pt idx="8117" formatCode="General">
                  <c:v>16.234000000000002</c:v>
                </c:pt>
                <c:pt idx="8118" formatCode="General">
                  <c:v>16.236000000000001</c:v>
                </c:pt>
                <c:pt idx="8119" formatCode="General">
                  <c:v>16.238</c:v>
                </c:pt>
                <c:pt idx="8120" formatCode="General">
                  <c:v>16.239999999999998</c:v>
                </c:pt>
                <c:pt idx="8121" formatCode="General">
                  <c:v>16.242000000000001</c:v>
                </c:pt>
                <c:pt idx="8122" formatCode="General">
                  <c:v>16.244</c:v>
                </c:pt>
                <c:pt idx="8123" formatCode="General">
                  <c:v>16.245999999999999</c:v>
                </c:pt>
                <c:pt idx="8124" formatCode="General">
                  <c:v>16.248000000000001</c:v>
                </c:pt>
                <c:pt idx="8125" formatCode="General">
                  <c:v>16.25</c:v>
                </c:pt>
                <c:pt idx="8126" formatCode="General">
                  <c:v>16.251999999999999</c:v>
                </c:pt>
                <c:pt idx="8127" formatCode="General">
                  <c:v>16.254000000000001</c:v>
                </c:pt>
                <c:pt idx="8128" formatCode="General">
                  <c:v>16.256</c:v>
                </c:pt>
                <c:pt idx="8129" formatCode="General">
                  <c:v>16.257999999999999</c:v>
                </c:pt>
                <c:pt idx="8130" formatCode="General">
                  <c:v>16.260000000000002</c:v>
                </c:pt>
                <c:pt idx="8131" formatCode="General">
                  <c:v>16.262</c:v>
                </c:pt>
                <c:pt idx="8132" formatCode="General">
                  <c:v>16.263999999999999</c:v>
                </c:pt>
                <c:pt idx="8133" formatCode="General">
                  <c:v>16.265999999999998</c:v>
                </c:pt>
                <c:pt idx="8134" formatCode="General">
                  <c:v>16.268000000000001</c:v>
                </c:pt>
                <c:pt idx="8135" formatCode="General">
                  <c:v>16.27</c:v>
                </c:pt>
                <c:pt idx="8136" formatCode="General">
                  <c:v>16.271999999999998</c:v>
                </c:pt>
                <c:pt idx="8137" formatCode="General">
                  <c:v>16.274000000000001</c:v>
                </c:pt>
                <c:pt idx="8138" formatCode="General">
                  <c:v>16.276</c:v>
                </c:pt>
                <c:pt idx="8139" formatCode="General">
                  <c:v>16.277999999999999</c:v>
                </c:pt>
                <c:pt idx="8140" formatCode="General">
                  <c:v>16.28</c:v>
                </c:pt>
                <c:pt idx="8141" formatCode="General">
                  <c:v>16.282</c:v>
                </c:pt>
                <c:pt idx="8142" formatCode="General">
                  <c:v>16.283999999999999</c:v>
                </c:pt>
                <c:pt idx="8143" formatCode="General">
                  <c:v>16.286000000000001</c:v>
                </c:pt>
                <c:pt idx="8144" formatCode="General">
                  <c:v>16.288</c:v>
                </c:pt>
                <c:pt idx="8145" formatCode="General">
                  <c:v>16.29</c:v>
                </c:pt>
                <c:pt idx="8146" formatCode="General">
                  <c:v>16.292000000000002</c:v>
                </c:pt>
                <c:pt idx="8147" formatCode="General">
                  <c:v>16.294</c:v>
                </c:pt>
                <c:pt idx="8148" formatCode="General">
                  <c:v>16.295999999999999</c:v>
                </c:pt>
                <c:pt idx="8149" formatCode="General">
                  <c:v>16.297999999999998</c:v>
                </c:pt>
                <c:pt idx="8150" formatCode="General">
                  <c:v>16.3</c:v>
                </c:pt>
                <c:pt idx="8151" formatCode="General">
                  <c:v>16.302</c:v>
                </c:pt>
                <c:pt idx="8152" formatCode="General">
                  <c:v>16.303999999999998</c:v>
                </c:pt>
                <c:pt idx="8153" formatCode="General">
                  <c:v>16.306000000000001</c:v>
                </c:pt>
                <c:pt idx="8154" formatCode="General">
                  <c:v>16.308</c:v>
                </c:pt>
                <c:pt idx="8155" formatCode="General">
                  <c:v>16.309999999999999</c:v>
                </c:pt>
                <c:pt idx="8156" formatCode="General">
                  <c:v>16.312000000000001</c:v>
                </c:pt>
                <c:pt idx="8157" formatCode="General">
                  <c:v>16.314</c:v>
                </c:pt>
                <c:pt idx="8158" formatCode="General">
                  <c:v>16.315999999999999</c:v>
                </c:pt>
                <c:pt idx="8159" formatCode="General">
                  <c:v>16.318000000000001</c:v>
                </c:pt>
                <c:pt idx="8160" formatCode="General">
                  <c:v>16.32</c:v>
                </c:pt>
                <c:pt idx="8161" formatCode="General">
                  <c:v>16.321999999999999</c:v>
                </c:pt>
                <c:pt idx="8162" formatCode="General">
                  <c:v>16.324000000000002</c:v>
                </c:pt>
                <c:pt idx="8163" formatCode="General">
                  <c:v>16.326000000000001</c:v>
                </c:pt>
                <c:pt idx="8164" formatCode="General">
                  <c:v>16.327999999999999</c:v>
                </c:pt>
                <c:pt idx="8165" formatCode="General">
                  <c:v>16.329999999999998</c:v>
                </c:pt>
                <c:pt idx="8166" formatCode="General">
                  <c:v>16.332000000000001</c:v>
                </c:pt>
                <c:pt idx="8167" formatCode="General">
                  <c:v>16.334</c:v>
                </c:pt>
                <c:pt idx="8168" formatCode="General">
                  <c:v>16.335999999999999</c:v>
                </c:pt>
                <c:pt idx="8169" formatCode="General">
                  <c:v>16.338000000000001</c:v>
                </c:pt>
                <c:pt idx="8170" formatCode="General">
                  <c:v>16.34</c:v>
                </c:pt>
                <c:pt idx="8171" formatCode="General">
                  <c:v>16.341999999999999</c:v>
                </c:pt>
                <c:pt idx="8172" formatCode="General">
                  <c:v>16.344000000000001</c:v>
                </c:pt>
                <c:pt idx="8173" formatCode="General">
                  <c:v>16.346</c:v>
                </c:pt>
                <c:pt idx="8174" formatCode="General">
                  <c:v>16.347999999999999</c:v>
                </c:pt>
                <c:pt idx="8175" formatCode="General">
                  <c:v>16.350000000000001</c:v>
                </c:pt>
                <c:pt idx="8176" formatCode="General">
                  <c:v>16.352</c:v>
                </c:pt>
                <c:pt idx="8177" formatCode="General">
                  <c:v>16.353999999999999</c:v>
                </c:pt>
                <c:pt idx="8178" formatCode="General">
                  <c:v>16.356000000000002</c:v>
                </c:pt>
                <c:pt idx="8179" formatCode="General">
                  <c:v>16.358000000000001</c:v>
                </c:pt>
                <c:pt idx="8180" formatCode="General">
                  <c:v>16.36</c:v>
                </c:pt>
                <c:pt idx="8181" formatCode="General">
                  <c:v>16.361999999999998</c:v>
                </c:pt>
                <c:pt idx="8182" formatCode="General">
                  <c:v>16.364000000000001</c:v>
                </c:pt>
                <c:pt idx="8183" formatCode="General">
                  <c:v>16.366</c:v>
                </c:pt>
                <c:pt idx="8184" formatCode="General">
                  <c:v>16.367999999999999</c:v>
                </c:pt>
                <c:pt idx="8185" formatCode="General">
                  <c:v>16.37</c:v>
                </c:pt>
                <c:pt idx="8186" formatCode="General">
                  <c:v>16.372</c:v>
                </c:pt>
                <c:pt idx="8187" formatCode="General">
                  <c:v>16.373999999999999</c:v>
                </c:pt>
                <c:pt idx="8188" formatCode="General">
                  <c:v>16.376000000000001</c:v>
                </c:pt>
                <c:pt idx="8189" formatCode="General">
                  <c:v>16.378</c:v>
                </c:pt>
                <c:pt idx="8190" formatCode="General">
                  <c:v>16.38</c:v>
                </c:pt>
                <c:pt idx="8191" formatCode="General">
                  <c:v>16.382000000000001</c:v>
                </c:pt>
                <c:pt idx="8192" formatCode="General">
                  <c:v>16.384</c:v>
                </c:pt>
                <c:pt idx="8193" formatCode="General">
                  <c:v>16.385999999999999</c:v>
                </c:pt>
                <c:pt idx="8194" formatCode="General">
                  <c:v>16.388000000000002</c:v>
                </c:pt>
                <c:pt idx="8195" formatCode="General">
                  <c:v>16.39</c:v>
                </c:pt>
                <c:pt idx="8196" formatCode="General">
                  <c:v>16.391999999999999</c:v>
                </c:pt>
                <c:pt idx="8197" formatCode="General">
                  <c:v>16.393999999999998</c:v>
                </c:pt>
                <c:pt idx="8198" formatCode="General">
                  <c:v>16.396000000000001</c:v>
                </c:pt>
                <c:pt idx="8199" formatCode="General">
                  <c:v>16.398</c:v>
                </c:pt>
                <c:pt idx="8200" formatCode="General">
                  <c:v>16.399999999999999</c:v>
                </c:pt>
                <c:pt idx="8201" formatCode="General">
                  <c:v>16.402000000000001</c:v>
                </c:pt>
                <c:pt idx="8202" formatCode="General">
                  <c:v>16.404</c:v>
                </c:pt>
                <c:pt idx="8203" formatCode="General">
                  <c:v>16.405999999999999</c:v>
                </c:pt>
                <c:pt idx="8204" formatCode="General">
                  <c:v>16.408000000000001</c:v>
                </c:pt>
                <c:pt idx="8205" formatCode="General">
                  <c:v>16.41</c:v>
                </c:pt>
                <c:pt idx="8206" formatCode="General">
                  <c:v>16.411999999999999</c:v>
                </c:pt>
                <c:pt idx="8207" formatCode="General">
                  <c:v>16.414000000000001</c:v>
                </c:pt>
                <c:pt idx="8208" formatCode="General">
                  <c:v>16.416</c:v>
                </c:pt>
                <c:pt idx="8209" formatCode="General">
                  <c:v>16.417999999999999</c:v>
                </c:pt>
                <c:pt idx="8210" formatCode="General">
                  <c:v>16.420000000000002</c:v>
                </c:pt>
                <c:pt idx="8211" formatCode="General">
                  <c:v>16.422000000000001</c:v>
                </c:pt>
                <c:pt idx="8212" formatCode="General">
                  <c:v>16.423999999999999</c:v>
                </c:pt>
                <c:pt idx="8213" formatCode="General">
                  <c:v>16.425999999999998</c:v>
                </c:pt>
                <c:pt idx="8214" formatCode="General">
                  <c:v>16.428000000000001</c:v>
                </c:pt>
                <c:pt idx="8215" formatCode="General">
                  <c:v>16.43</c:v>
                </c:pt>
                <c:pt idx="8216" formatCode="General">
                  <c:v>16.431999999999999</c:v>
                </c:pt>
                <c:pt idx="8217" formatCode="General">
                  <c:v>16.434000000000001</c:v>
                </c:pt>
                <c:pt idx="8218" formatCode="General">
                  <c:v>16.436</c:v>
                </c:pt>
                <c:pt idx="8219" formatCode="General">
                  <c:v>16.437999999999999</c:v>
                </c:pt>
                <c:pt idx="8220" formatCode="General">
                  <c:v>16.440000000000001</c:v>
                </c:pt>
                <c:pt idx="8221" formatCode="General">
                  <c:v>16.442</c:v>
                </c:pt>
                <c:pt idx="8222" formatCode="General">
                  <c:v>16.443999999999999</c:v>
                </c:pt>
                <c:pt idx="8223" formatCode="General">
                  <c:v>16.446000000000002</c:v>
                </c:pt>
                <c:pt idx="8224" formatCode="General">
                  <c:v>16.448</c:v>
                </c:pt>
                <c:pt idx="8225" formatCode="General">
                  <c:v>16.45</c:v>
                </c:pt>
                <c:pt idx="8226" formatCode="General">
                  <c:v>16.452000000000002</c:v>
                </c:pt>
                <c:pt idx="8227" formatCode="General">
                  <c:v>16.454000000000001</c:v>
                </c:pt>
                <c:pt idx="8228" formatCode="General">
                  <c:v>16.456</c:v>
                </c:pt>
                <c:pt idx="8229" formatCode="General">
                  <c:v>16.457999999999998</c:v>
                </c:pt>
                <c:pt idx="8230" formatCode="General">
                  <c:v>16.46</c:v>
                </c:pt>
                <c:pt idx="8231" formatCode="General">
                  <c:v>16.462</c:v>
                </c:pt>
                <c:pt idx="8232" formatCode="General">
                  <c:v>16.463999999999999</c:v>
                </c:pt>
                <c:pt idx="8233" formatCode="General">
                  <c:v>16.466000000000001</c:v>
                </c:pt>
                <c:pt idx="8234" formatCode="General">
                  <c:v>16.468</c:v>
                </c:pt>
                <c:pt idx="8235" formatCode="General">
                  <c:v>16.47</c:v>
                </c:pt>
                <c:pt idx="8236" formatCode="General">
                  <c:v>16.472000000000001</c:v>
                </c:pt>
                <c:pt idx="8237" formatCode="General">
                  <c:v>16.474</c:v>
                </c:pt>
                <c:pt idx="8238" formatCode="General">
                  <c:v>16.475999999999999</c:v>
                </c:pt>
                <c:pt idx="8239" formatCode="General">
                  <c:v>16.478000000000002</c:v>
                </c:pt>
                <c:pt idx="8240" formatCode="General">
                  <c:v>16.48</c:v>
                </c:pt>
                <c:pt idx="8241" formatCode="General">
                  <c:v>16.481999999999999</c:v>
                </c:pt>
                <c:pt idx="8242" formatCode="General">
                  <c:v>16.484000000000002</c:v>
                </c:pt>
                <c:pt idx="8243" formatCode="General">
                  <c:v>16.486000000000001</c:v>
                </c:pt>
                <c:pt idx="8244" formatCode="General">
                  <c:v>16.488</c:v>
                </c:pt>
                <c:pt idx="8245" formatCode="General">
                  <c:v>16.489999999999998</c:v>
                </c:pt>
                <c:pt idx="8246" formatCode="General">
                  <c:v>16.492000000000001</c:v>
                </c:pt>
                <c:pt idx="8247" formatCode="General">
                  <c:v>16.494</c:v>
                </c:pt>
                <c:pt idx="8248" formatCode="General">
                  <c:v>16.495999999999999</c:v>
                </c:pt>
                <c:pt idx="8249" formatCode="General">
                  <c:v>16.498000000000001</c:v>
                </c:pt>
                <c:pt idx="8250" formatCode="General">
                  <c:v>16.5</c:v>
                </c:pt>
                <c:pt idx="8251" formatCode="General">
                  <c:v>16.501999999999999</c:v>
                </c:pt>
                <c:pt idx="8252" formatCode="General">
                  <c:v>16.504000000000001</c:v>
                </c:pt>
                <c:pt idx="8253" formatCode="General">
                  <c:v>16.506</c:v>
                </c:pt>
                <c:pt idx="8254" formatCode="General">
                  <c:v>16.507999999999999</c:v>
                </c:pt>
                <c:pt idx="8255" formatCode="General">
                  <c:v>16.510000000000002</c:v>
                </c:pt>
                <c:pt idx="8256" formatCode="General">
                  <c:v>16.512</c:v>
                </c:pt>
                <c:pt idx="8257" formatCode="General">
                  <c:v>16.513999999999999</c:v>
                </c:pt>
                <c:pt idx="8258" formatCode="General">
                  <c:v>16.515999999999998</c:v>
                </c:pt>
                <c:pt idx="8259" formatCode="General">
                  <c:v>16.518000000000001</c:v>
                </c:pt>
                <c:pt idx="8260" formatCode="General">
                  <c:v>16.52</c:v>
                </c:pt>
                <c:pt idx="8261" formatCode="General">
                  <c:v>16.521999999999998</c:v>
                </c:pt>
                <c:pt idx="8262" formatCode="General">
                  <c:v>16.524000000000001</c:v>
                </c:pt>
                <c:pt idx="8263" formatCode="General">
                  <c:v>16.526</c:v>
                </c:pt>
                <c:pt idx="8264" formatCode="General">
                  <c:v>16.527999999999999</c:v>
                </c:pt>
                <c:pt idx="8265" formatCode="General">
                  <c:v>16.53</c:v>
                </c:pt>
                <c:pt idx="8266" formatCode="General">
                  <c:v>16.532</c:v>
                </c:pt>
                <c:pt idx="8267" formatCode="General">
                  <c:v>16.533999999999999</c:v>
                </c:pt>
                <c:pt idx="8268" formatCode="General">
                  <c:v>16.536000000000001</c:v>
                </c:pt>
                <c:pt idx="8269" formatCode="General">
                  <c:v>16.538</c:v>
                </c:pt>
                <c:pt idx="8270" formatCode="General">
                  <c:v>16.54</c:v>
                </c:pt>
                <c:pt idx="8271" formatCode="General">
                  <c:v>16.542000000000002</c:v>
                </c:pt>
                <c:pt idx="8272" formatCode="General">
                  <c:v>16.544</c:v>
                </c:pt>
                <c:pt idx="8273" formatCode="General">
                  <c:v>16.545999999999999</c:v>
                </c:pt>
                <c:pt idx="8274" formatCode="General">
                  <c:v>16.547999999999998</c:v>
                </c:pt>
                <c:pt idx="8275" formatCode="General">
                  <c:v>16.55</c:v>
                </c:pt>
                <c:pt idx="8276" formatCode="General">
                  <c:v>16.552</c:v>
                </c:pt>
                <c:pt idx="8277" formatCode="General">
                  <c:v>16.553999999999998</c:v>
                </c:pt>
                <c:pt idx="8278" formatCode="General">
                  <c:v>16.556000000000001</c:v>
                </c:pt>
                <c:pt idx="8279" formatCode="General">
                  <c:v>16.558</c:v>
                </c:pt>
                <c:pt idx="8280" formatCode="General">
                  <c:v>16.559999999999999</c:v>
                </c:pt>
                <c:pt idx="8281" formatCode="General">
                  <c:v>16.562000000000001</c:v>
                </c:pt>
                <c:pt idx="8282" formatCode="General">
                  <c:v>16.564</c:v>
                </c:pt>
                <c:pt idx="8283" formatCode="General">
                  <c:v>16.565999999999999</c:v>
                </c:pt>
                <c:pt idx="8284" formatCode="General">
                  <c:v>16.568000000000001</c:v>
                </c:pt>
                <c:pt idx="8285" formatCode="General">
                  <c:v>16.57</c:v>
                </c:pt>
                <c:pt idx="8286" formatCode="General">
                  <c:v>16.571999999999999</c:v>
                </c:pt>
                <c:pt idx="8287" formatCode="General">
                  <c:v>16.574000000000002</c:v>
                </c:pt>
                <c:pt idx="8288" formatCode="General">
                  <c:v>16.576000000000001</c:v>
                </c:pt>
                <c:pt idx="8289" formatCode="General">
                  <c:v>16.577999999999999</c:v>
                </c:pt>
                <c:pt idx="8290" formatCode="General">
                  <c:v>16.579999999999998</c:v>
                </c:pt>
                <c:pt idx="8291" formatCode="General">
                  <c:v>16.582000000000001</c:v>
                </c:pt>
                <c:pt idx="8292" formatCode="General">
                  <c:v>16.584</c:v>
                </c:pt>
                <c:pt idx="8293" formatCode="General">
                  <c:v>16.585999999999999</c:v>
                </c:pt>
                <c:pt idx="8294" formatCode="General">
                  <c:v>16.588000000000001</c:v>
                </c:pt>
                <c:pt idx="8295" formatCode="General">
                  <c:v>16.59</c:v>
                </c:pt>
                <c:pt idx="8296" formatCode="General">
                  <c:v>16.591999999999999</c:v>
                </c:pt>
                <c:pt idx="8297" formatCode="General">
                  <c:v>16.594000000000001</c:v>
                </c:pt>
                <c:pt idx="8298" formatCode="General">
                  <c:v>16.596</c:v>
                </c:pt>
                <c:pt idx="8299" formatCode="General">
                  <c:v>16.597999999999999</c:v>
                </c:pt>
                <c:pt idx="8300" formatCode="General">
                  <c:v>16.600000000000001</c:v>
                </c:pt>
                <c:pt idx="8301" formatCode="General">
                  <c:v>16.602</c:v>
                </c:pt>
                <c:pt idx="8302" formatCode="General">
                  <c:v>16.603999999999999</c:v>
                </c:pt>
                <c:pt idx="8303" formatCode="General">
                  <c:v>16.606000000000002</c:v>
                </c:pt>
                <c:pt idx="8304" formatCode="General">
                  <c:v>16.608000000000001</c:v>
                </c:pt>
                <c:pt idx="8305" formatCode="General">
                  <c:v>16.61</c:v>
                </c:pt>
                <c:pt idx="8306" formatCode="General">
                  <c:v>16.611999999999998</c:v>
                </c:pt>
                <c:pt idx="8307" formatCode="General">
                  <c:v>16.614000000000001</c:v>
                </c:pt>
                <c:pt idx="8308" formatCode="General">
                  <c:v>16.616</c:v>
                </c:pt>
                <c:pt idx="8309" formatCode="General">
                  <c:v>16.617999999999999</c:v>
                </c:pt>
                <c:pt idx="8310" formatCode="General">
                  <c:v>16.62</c:v>
                </c:pt>
                <c:pt idx="8311" formatCode="General">
                  <c:v>16.622</c:v>
                </c:pt>
                <c:pt idx="8312" formatCode="General">
                  <c:v>16.623999999999999</c:v>
                </c:pt>
                <c:pt idx="8313" formatCode="General">
                  <c:v>16.626000000000001</c:v>
                </c:pt>
                <c:pt idx="8314" formatCode="General">
                  <c:v>16.628</c:v>
                </c:pt>
                <c:pt idx="8315" formatCode="General">
                  <c:v>16.63</c:v>
                </c:pt>
                <c:pt idx="8316" formatCode="General">
                  <c:v>16.632000000000001</c:v>
                </c:pt>
                <c:pt idx="8317" formatCode="General">
                  <c:v>16.634</c:v>
                </c:pt>
                <c:pt idx="8318" formatCode="General">
                  <c:v>16.635999999999999</c:v>
                </c:pt>
                <c:pt idx="8319" formatCode="General">
                  <c:v>16.638000000000002</c:v>
                </c:pt>
                <c:pt idx="8320" formatCode="General">
                  <c:v>16.64</c:v>
                </c:pt>
                <c:pt idx="8321" formatCode="General">
                  <c:v>16.641999999999999</c:v>
                </c:pt>
                <c:pt idx="8322" formatCode="General">
                  <c:v>16.643999999999998</c:v>
                </c:pt>
                <c:pt idx="8323" formatCode="General">
                  <c:v>16.646000000000001</c:v>
                </c:pt>
                <c:pt idx="8324" formatCode="General">
                  <c:v>16.648</c:v>
                </c:pt>
                <c:pt idx="8325" formatCode="General">
                  <c:v>16.649999999999999</c:v>
                </c:pt>
                <c:pt idx="8326" formatCode="General">
                  <c:v>16.652000000000001</c:v>
                </c:pt>
                <c:pt idx="8327" formatCode="General">
                  <c:v>16.654</c:v>
                </c:pt>
                <c:pt idx="8328" formatCode="General">
                  <c:v>16.655999999999999</c:v>
                </c:pt>
                <c:pt idx="8329" formatCode="General">
                  <c:v>16.658000000000001</c:v>
                </c:pt>
                <c:pt idx="8330" formatCode="General">
                  <c:v>16.66</c:v>
                </c:pt>
                <c:pt idx="8331" formatCode="General">
                  <c:v>16.661999999999999</c:v>
                </c:pt>
                <c:pt idx="8332" formatCode="General">
                  <c:v>16.664000000000001</c:v>
                </c:pt>
                <c:pt idx="8333" formatCode="General">
                  <c:v>16.666</c:v>
                </c:pt>
                <c:pt idx="8334" formatCode="General">
                  <c:v>16.667999999999999</c:v>
                </c:pt>
                <c:pt idx="8335" formatCode="General">
                  <c:v>16.670000000000002</c:v>
                </c:pt>
                <c:pt idx="8336" formatCode="General">
                  <c:v>16.672000000000001</c:v>
                </c:pt>
                <c:pt idx="8337" formatCode="General">
                  <c:v>16.673999999999999</c:v>
                </c:pt>
                <c:pt idx="8338" formatCode="General">
                  <c:v>16.675999999999998</c:v>
                </c:pt>
                <c:pt idx="8339" formatCode="General">
                  <c:v>16.678000000000001</c:v>
                </c:pt>
                <c:pt idx="8340" formatCode="General">
                  <c:v>16.68</c:v>
                </c:pt>
                <c:pt idx="8341" formatCode="General">
                  <c:v>16.681999999999999</c:v>
                </c:pt>
                <c:pt idx="8342" formatCode="General">
                  <c:v>16.684000000000001</c:v>
                </c:pt>
                <c:pt idx="8343" formatCode="General">
                  <c:v>16.686</c:v>
                </c:pt>
                <c:pt idx="8344" formatCode="General">
                  <c:v>16.687999999999999</c:v>
                </c:pt>
                <c:pt idx="8345" formatCode="General">
                  <c:v>16.690000000000001</c:v>
                </c:pt>
                <c:pt idx="8346" formatCode="General">
                  <c:v>16.692</c:v>
                </c:pt>
                <c:pt idx="8347" formatCode="General">
                  <c:v>16.693999999999999</c:v>
                </c:pt>
                <c:pt idx="8348" formatCode="General">
                  <c:v>16.696000000000002</c:v>
                </c:pt>
                <c:pt idx="8349" formatCode="General">
                  <c:v>16.698</c:v>
                </c:pt>
                <c:pt idx="8350" formatCode="General">
                  <c:v>16.7</c:v>
                </c:pt>
                <c:pt idx="8351" formatCode="General">
                  <c:v>16.702000000000002</c:v>
                </c:pt>
                <c:pt idx="8352" formatCode="General">
                  <c:v>16.704000000000001</c:v>
                </c:pt>
                <c:pt idx="8353" formatCode="General">
                  <c:v>16.706</c:v>
                </c:pt>
                <c:pt idx="8354" formatCode="General">
                  <c:v>16.707999999999998</c:v>
                </c:pt>
                <c:pt idx="8355" formatCode="General">
                  <c:v>16.71</c:v>
                </c:pt>
                <c:pt idx="8356" formatCode="General">
                  <c:v>16.712</c:v>
                </c:pt>
                <c:pt idx="8357" formatCode="General">
                  <c:v>16.713999999999999</c:v>
                </c:pt>
                <c:pt idx="8358" formatCode="General">
                  <c:v>16.716000000000001</c:v>
                </c:pt>
                <c:pt idx="8359" formatCode="General">
                  <c:v>16.718</c:v>
                </c:pt>
                <c:pt idx="8360" formatCode="General">
                  <c:v>16.72</c:v>
                </c:pt>
                <c:pt idx="8361" formatCode="General">
                  <c:v>16.722000000000001</c:v>
                </c:pt>
                <c:pt idx="8362" formatCode="General">
                  <c:v>16.724</c:v>
                </c:pt>
                <c:pt idx="8363" formatCode="General">
                  <c:v>16.725999999999999</c:v>
                </c:pt>
                <c:pt idx="8364" formatCode="General">
                  <c:v>16.728000000000002</c:v>
                </c:pt>
                <c:pt idx="8365" formatCode="General">
                  <c:v>16.73</c:v>
                </c:pt>
                <c:pt idx="8366" formatCode="General">
                  <c:v>16.731999999999999</c:v>
                </c:pt>
                <c:pt idx="8367" formatCode="General">
                  <c:v>16.734000000000002</c:v>
                </c:pt>
                <c:pt idx="8368" formatCode="General">
                  <c:v>16.736000000000001</c:v>
                </c:pt>
                <c:pt idx="8369" formatCode="General">
                  <c:v>16.738</c:v>
                </c:pt>
                <c:pt idx="8370" formatCode="General">
                  <c:v>16.739999999999998</c:v>
                </c:pt>
                <c:pt idx="8371" formatCode="General">
                  <c:v>16.742000000000001</c:v>
                </c:pt>
                <c:pt idx="8372" formatCode="General">
                  <c:v>16.744</c:v>
                </c:pt>
                <c:pt idx="8373" formatCode="General">
                  <c:v>16.745999999999999</c:v>
                </c:pt>
                <c:pt idx="8374" formatCode="General">
                  <c:v>16.748000000000001</c:v>
                </c:pt>
                <c:pt idx="8375" formatCode="General">
                  <c:v>16.75</c:v>
                </c:pt>
                <c:pt idx="8376" formatCode="General">
                  <c:v>16.751999999999999</c:v>
                </c:pt>
                <c:pt idx="8377" formatCode="General">
                  <c:v>16.754000000000001</c:v>
                </c:pt>
                <c:pt idx="8378" formatCode="General">
                  <c:v>16.756</c:v>
                </c:pt>
                <c:pt idx="8379" formatCode="General">
                  <c:v>16.757999999999999</c:v>
                </c:pt>
                <c:pt idx="8380" formatCode="General">
                  <c:v>16.760000000000002</c:v>
                </c:pt>
                <c:pt idx="8381" formatCode="General">
                  <c:v>16.762</c:v>
                </c:pt>
                <c:pt idx="8382" formatCode="General">
                  <c:v>16.763999999999999</c:v>
                </c:pt>
                <c:pt idx="8383" formatCode="General">
                  <c:v>16.765999999999998</c:v>
                </c:pt>
                <c:pt idx="8384" formatCode="General">
                  <c:v>16.768000000000001</c:v>
                </c:pt>
                <c:pt idx="8385" formatCode="General">
                  <c:v>16.77</c:v>
                </c:pt>
                <c:pt idx="8386" formatCode="General">
                  <c:v>16.771999999999998</c:v>
                </c:pt>
                <c:pt idx="8387" formatCode="General">
                  <c:v>16.774000000000001</c:v>
                </c:pt>
                <c:pt idx="8388" formatCode="General">
                  <c:v>16.776</c:v>
                </c:pt>
                <c:pt idx="8389" formatCode="General">
                  <c:v>16.777999999999999</c:v>
                </c:pt>
                <c:pt idx="8390" formatCode="General">
                  <c:v>16.78</c:v>
                </c:pt>
                <c:pt idx="8391" formatCode="General">
                  <c:v>16.782</c:v>
                </c:pt>
                <c:pt idx="8392" formatCode="General">
                  <c:v>16.783999999999999</c:v>
                </c:pt>
                <c:pt idx="8393" formatCode="General">
                  <c:v>16.786000000000001</c:v>
                </c:pt>
                <c:pt idx="8394" formatCode="General">
                  <c:v>16.788</c:v>
                </c:pt>
                <c:pt idx="8395" formatCode="General">
                  <c:v>16.79</c:v>
                </c:pt>
                <c:pt idx="8396" formatCode="General">
                  <c:v>16.792000000000002</c:v>
                </c:pt>
                <c:pt idx="8397" formatCode="General">
                  <c:v>16.794</c:v>
                </c:pt>
                <c:pt idx="8398" formatCode="General">
                  <c:v>16.795999999999999</c:v>
                </c:pt>
                <c:pt idx="8399" formatCode="General">
                  <c:v>16.797999999999998</c:v>
                </c:pt>
                <c:pt idx="8400" formatCode="General">
                  <c:v>16.8</c:v>
                </c:pt>
                <c:pt idx="8401" formatCode="General">
                  <c:v>16.802</c:v>
                </c:pt>
                <c:pt idx="8402" formatCode="General">
                  <c:v>16.803999999999998</c:v>
                </c:pt>
                <c:pt idx="8403" formatCode="General">
                  <c:v>16.806000000000001</c:v>
                </c:pt>
                <c:pt idx="8404" formatCode="General">
                  <c:v>16.808</c:v>
                </c:pt>
                <c:pt idx="8405" formatCode="General">
                  <c:v>16.809999999999999</c:v>
                </c:pt>
                <c:pt idx="8406" formatCode="General">
                  <c:v>16.812000000000001</c:v>
                </c:pt>
                <c:pt idx="8407" formatCode="General">
                  <c:v>16.814</c:v>
                </c:pt>
                <c:pt idx="8408" formatCode="General">
                  <c:v>16.815999999999999</c:v>
                </c:pt>
                <c:pt idx="8409" formatCode="General">
                  <c:v>16.818000000000001</c:v>
                </c:pt>
                <c:pt idx="8410" formatCode="General">
                  <c:v>16.82</c:v>
                </c:pt>
                <c:pt idx="8411" formatCode="General">
                  <c:v>16.821999999999999</c:v>
                </c:pt>
                <c:pt idx="8412" formatCode="General">
                  <c:v>16.824000000000002</c:v>
                </c:pt>
                <c:pt idx="8413" formatCode="General">
                  <c:v>16.826000000000001</c:v>
                </c:pt>
                <c:pt idx="8414" formatCode="General">
                  <c:v>16.827999999999999</c:v>
                </c:pt>
                <c:pt idx="8415" formatCode="General">
                  <c:v>16.829999999999998</c:v>
                </c:pt>
                <c:pt idx="8416" formatCode="General">
                  <c:v>16.832000000000001</c:v>
                </c:pt>
                <c:pt idx="8417" formatCode="General">
                  <c:v>16.834</c:v>
                </c:pt>
                <c:pt idx="8418" formatCode="General">
                  <c:v>16.835999999999999</c:v>
                </c:pt>
                <c:pt idx="8419" formatCode="General">
                  <c:v>16.838000000000001</c:v>
                </c:pt>
                <c:pt idx="8420" formatCode="General">
                  <c:v>16.84</c:v>
                </c:pt>
                <c:pt idx="8421" formatCode="General">
                  <c:v>16.841999999999999</c:v>
                </c:pt>
                <c:pt idx="8422" formatCode="General">
                  <c:v>16.844000000000001</c:v>
                </c:pt>
                <c:pt idx="8423" formatCode="General">
                  <c:v>16.846</c:v>
                </c:pt>
                <c:pt idx="8424" formatCode="General">
                  <c:v>16.847999999999999</c:v>
                </c:pt>
                <c:pt idx="8425" formatCode="General">
                  <c:v>16.850000000000001</c:v>
                </c:pt>
                <c:pt idx="8426" formatCode="General">
                  <c:v>16.852</c:v>
                </c:pt>
                <c:pt idx="8427" formatCode="General">
                  <c:v>16.853999999999999</c:v>
                </c:pt>
                <c:pt idx="8428" formatCode="General">
                  <c:v>16.856000000000002</c:v>
                </c:pt>
                <c:pt idx="8429" formatCode="General">
                  <c:v>16.858000000000001</c:v>
                </c:pt>
                <c:pt idx="8430" formatCode="General">
                  <c:v>16.86</c:v>
                </c:pt>
                <c:pt idx="8431" formatCode="General">
                  <c:v>16.861999999999998</c:v>
                </c:pt>
                <c:pt idx="8432" formatCode="General">
                  <c:v>16.864000000000001</c:v>
                </c:pt>
                <c:pt idx="8433" formatCode="General">
                  <c:v>16.866</c:v>
                </c:pt>
                <c:pt idx="8434" formatCode="General">
                  <c:v>16.867999999999999</c:v>
                </c:pt>
                <c:pt idx="8435" formatCode="General">
                  <c:v>16.87</c:v>
                </c:pt>
                <c:pt idx="8436" formatCode="General">
                  <c:v>16.872</c:v>
                </c:pt>
                <c:pt idx="8437" formatCode="General">
                  <c:v>16.873999999999999</c:v>
                </c:pt>
                <c:pt idx="8438" formatCode="General">
                  <c:v>16.876000000000001</c:v>
                </c:pt>
                <c:pt idx="8439" formatCode="General">
                  <c:v>16.878</c:v>
                </c:pt>
                <c:pt idx="8440" formatCode="General">
                  <c:v>16.88</c:v>
                </c:pt>
                <c:pt idx="8441" formatCode="General">
                  <c:v>16.882000000000001</c:v>
                </c:pt>
                <c:pt idx="8442" formatCode="General">
                  <c:v>16.884</c:v>
                </c:pt>
                <c:pt idx="8443" formatCode="General">
                  <c:v>16.885999999999999</c:v>
                </c:pt>
                <c:pt idx="8444" formatCode="General">
                  <c:v>16.888000000000002</c:v>
                </c:pt>
                <c:pt idx="8445" formatCode="General">
                  <c:v>16.89</c:v>
                </c:pt>
                <c:pt idx="8446" formatCode="General">
                  <c:v>16.891999999999999</c:v>
                </c:pt>
                <c:pt idx="8447" formatCode="General">
                  <c:v>16.893999999999998</c:v>
                </c:pt>
                <c:pt idx="8448" formatCode="General">
                  <c:v>16.896000000000001</c:v>
                </c:pt>
                <c:pt idx="8449" formatCode="General">
                  <c:v>16.898</c:v>
                </c:pt>
                <c:pt idx="8450" formatCode="General">
                  <c:v>16.899999999999999</c:v>
                </c:pt>
                <c:pt idx="8451" formatCode="General">
                  <c:v>16.902000000000001</c:v>
                </c:pt>
                <c:pt idx="8452" formatCode="General">
                  <c:v>16.904</c:v>
                </c:pt>
                <c:pt idx="8453" formatCode="General">
                  <c:v>16.905999999999999</c:v>
                </c:pt>
                <c:pt idx="8454" formatCode="General">
                  <c:v>16.908000000000001</c:v>
                </c:pt>
                <c:pt idx="8455" formatCode="General">
                  <c:v>16.91</c:v>
                </c:pt>
                <c:pt idx="8456" formatCode="General">
                  <c:v>16.911999999999999</c:v>
                </c:pt>
                <c:pt idx="8457" formatCode="General">
                  <c:v>16.914000000000001</c:v>
                </c:pt>
                <c:pt idx="8458" formatCode="General">
                  <c:v>16.916</c:v>
                </c:pt>
                <c:pt idx="8459" formatCode="General">
                  <c:v>16.917999999999999</c:v>
                </c:pt>
                <c:pt idx="8460" formatCode="General">
                  <c:v>16.920000000000002</c:v>
                </c:pt>
                <c:pt idx="8461" formatCode="General">
                  <c:v>16.922000000000001</c:v>
                </c:pt>
                <c:pt idx="8462" formatCode="General">
                  <c:v>16.923999999999999</c:v>
                </c:pt>
                <c:pt idx="8463" formatCode="General">
                  <c:v>16.925999999999998</c:v>
                </c:pt>
                <c:pt idx="8464" formatCode="General">
                  <c:v>16.928000000000001</c:v>
                </c:pt>
                <c:pt idx="8465" formatCode="General">
                  <c:v>16.93</c:v>
                </c:pt>
                <c:pt idx="8466" formatCode="General">
                  <c:v>16.931999999999999</c:v>
                </c:pt>
                <c:pt idx="8467" formatCode="General">
                  <c:v>16.934000000000001</c:v>
                </c:pt>
                <c:pt idx="8468" formatCode="General">
                  <c:v>16.936</c:v>
                </c:pt>
                <c:pt idx="8469" formatCode="General">
                  <c:v>16.937999999999999</c:v>
                </c:pt>
                <c:pt idx="8470" formatCode="General">
                  <c:v>16.940000000000001</c:v>
                </c:pt>
                <c:pt idx="8471" formatCode="General">
                  <c:v>16.942</c:v>
                </c:pt>
                <c:pt idx="8472" formatCode="General">
                  <c:v>16.943999999999999</c:v>
                </c:pt>
                <c:pt idx="8473" formatCode="General">
                  <c:v>16.946000000000002</c:v>
                </c:pt>
                <c:pt idx="8474" formatCode="General">
                  <c:v>16.948</c:v>
                </c:pt>
                <c:pt idx="8475" formatCode="General">
                  <c:v>16.95</c:v>
                </c:pt>
                <c:pt idx="8476" formatCode="General">
                  <c:v>16.952000000000002</c:v>
                </c:pt>
                <c:pt idx="8477" formatCode="General">
                  <c:v>16.954000000000001</c:v>
                </c:pt>
                <c:pt idx="8478" formatCode="General">
                  <c:v>16.956</c:v>
                </c:pt>
                <c:pt idx="8479" formatCode="General">
                  <c:v>16.957999999999998</c:v>
                </c:pt>
                <c:pt idx="8480" formatCode="General">
                  <c:v>16.96</c:v>
                </c:pt>
                <c:pt idx="8481" formatCode="General">
                  <c:v>16.962</c:v>
                </c:pt>
                <c:pt idx="8482" formatCode="General">
                  <c:v>16.963999999999999</c:v>
                </c:pt>
                <c:pt idx="8483" formatCode="General">
                  <c:v>16.966000000000001</c:v>
                </c:pt>
                <c:pt idx="8484" formatCode="General">
                  <c:v>16.968</c:v>
                </c:pt>
                <c:pt idx="8485" formatCode="General">
                  <c:v>16.97</c:v>
                </c:pt>
                <c:pt idx="8486" formatCode="General">
                  <c:v>16.972000000000001</c:v>
                </c:pt>
                <c:pt idx="8487" formatCode="General">
                  <c:v>16.974</c:v>
                </c:pt>
                <c:pt idx="8488" formatCode="General">
                  <c:v>16.975999999999999</c:v>
                </c:pt>
                <c:pt idx="8489" formatCode="General">
                  <c:v>16.978000000000002</c:v>
                </c:pt>
                <c:pt idx="8490" formatCode="General">
                  <c:v>16.98</c:v>
                </c:pt>
                <c:pt idx="8491" formatCode="General">
                  <c:v>16.981999999999999</c:v>
                </c:pt>
                <c:pt idx="8492" formatCode="General">
                  <c:v>16.984000000000002</c:v>
                </c:pt>
                <c:pt idx="8493" formatCode="General">
                  <c:v>16.986000000000001</c:v>
                </c:pt>
                <c:pt idx="8494" formatCode="General">
                  <c:v>16.988</c:v>
                </c:pt>
                <c:pt idx="8495" formatCode="General">
                  <c:v>16.989999999999998</c:v>
                </c:pt>
                <c:pt idx="8496" formatCode="General">
                  <c:v>16.992000000000001</c:v>
                </c:pt>
                <c:pt idx="8497" formatCode="General">
                  <c:v>16.994</c:v>
                </c:pt>
                <c:pt idx="8498" formatCode="General">
                  <c:v>16.995999999999999</c:v>
                </c:pt>
                <c:pt idx="8499" formatCode="General">
                  <c:v>16.998000000000001</c:v>
                </c:pt>
                <c:pt idx="8500" formatCode="General">
                  <c:v>17</c:v>
                </c:pt>
                <c:pt idx="8501" formatCode="General">
                  <c:v>17.001999999999999</c:v>
                </c:pt>
                <c:pt idx="8502" formatCode="General">
                  <c:v>17.004000000000001</c:v>
                </c:pt>
                <c:pt idx="8503" formatCode="General">
                  <c:v>17.006</c:v>
                </c:pt>
                <c:pt idx="8504" formatCode="General">
                  <c:v>17.007999999999999</c:v>
                </c:pt>
                <c:pt idx="8505" formatCode="General">
                  <c:v>17.010000000000002</c:v>
                </c:pt>
                <c:pt idx="8506" formatCode="General">
                  <c:v>17.012</c:v>
                </c:pt>
                <c:pt idx="8507" formatCode="General">
                  <c:v>17.013999999999999</c:v>
                </c:pt>
                <c:pt idx="8508" formatCode="General">
                  <c:v>17.015999999999998</c:v>
                </c:pt>
                <c:pt idx="8509" formatCode="General">
                  <c:v>17.018000000000001</c:v>
                </c:pt>
                <c:pt idx="8510" formatCode="General">
                  <c:v>17.02</c:v>
                </c:pt>
                <c:pt idx="8511" formatCode="General">
                  <c:v>17.021999999999998</c:v>
                </c:pt>
                <c:pt idx="8512" formatCode="General">
                  <c:v>17.024000000000001</c:v>
                </c:pt>
                <c:pt idx="8513" formatCode="General">
                  <c:v>17.026</c:v>
                </c:pt>
                <c:pt idx="8514" formatCode="General">
                  <c:v>17.027999999999999</c:v>
                </c:pt>
                <c:pt idx="8515" formatCode="General">
                  <c:v>17.03</c:v>
                </c:pt>
                <c:pt idx="8516" formatCode="General">
                  <c:v>17.032</c:v>
                </c:pt>
                <c:pt idx="8517" formatCode="General">
                  <c:v>17.033999999999999</c:v>
                </c:pt>
                <c:pt idx="8518" formatCode="General">
                  <c:v>17.036000000000001</c:v>
                </c:pt>
                <c:pt idx="8519" formatCode="General">
                  <c:v>17.038</c:v>
                </c:pt>
                <c:pt idx="8520" formatCode="General">
                  <c:v>17.04</c:v>
                </c:pt>
                <c:pt idx="8521" formatCode="General">
                  <c:v>17.042000000000002</c:v>
                </c:pt>
                <c:pt idx="8522" formatCode="General">
                  <c:v>17.044</c:v>
                </c:pt>
                <c:pt idx="8523" formatCode="General">
                  <c:v>17.045999999999999</c:v>
                </c:pt>
                <c:pt idx="8524" formatCode="General">
                  <c:v>17.047999999999998</c:v>
                </c:pt>
                <c:pt idx="8525" formatCode="General">
                  <c:v>17.05</c:v>
                </c:pt>
                <c:pt idx="8526" formatCode="General">
                  <c:v>17.052</c:v>
                </c:pt>
                <c:pt idx="8527" formatCode="General">
                  <c:v>17.053999999999998</c:v>
                </c:pt>
                <c:pt idx="8528" formatCode="General">
                  <c:v>17.056000000000001</c:v>
                </c:pt>
                <c:pt idx="8529" formatCode="General">
                  <c:v>17.058</c:v>
                </c:pt>
                <c:pt idx="8530" formatCode="General">
                  <c:v>17.059999999999999</c:v>
                </c:pt>
                <c:pt idx="8531" formatCode="General">
                  <c:v>17.062000000000001</c:v>
                </c:pt>
                <c:pt idx="8532" formatCode="General">
                  <c:v>17.064</c:v>
                </c:pt>
                <c:pt idx="8533" formatCode="General">
                  <c:v>17.065999999999999</c:v>
                </c:pt>
                <c:pt idx="8534" formatCode="General">
                  <c:v>17.068000000000001</c:v>
                </c:pt>
                <c:pt idx="8535" formatCode="General">
                  <c:v>17.07</c:v>
                </c:pt>
                <c:pt idx="8536" formatCode="General">
                  <c:v>17.071999999999999</c:v>
                </c:pt>
                <c:pt idx="8537" formatCode="General">
                  <c:v>17.074000000000002</c:v>
                </c:pt>
                <c:pt idx="8538" formatCode="General">
                  <c:v>17.076000000000001</c:v>
                </c:pt>
                <c:pt idx="8539" formatCode="General">
                  <c:v>17.077999999999999</c:v>
                </c:pt>
                <c:pt idx="8540" formatCode="General">
                  <c:v>17.079999999999998</c:v>
                </c:pt>
                <c:pt idx="8541" formatCode="General">
                  <c:v>17.082000000000001</c:v>
                </c:pt>
                <c:pt idx="8542" formatCode="General">
                  <c:v>17.084</c:v>
                </c:pt>
                <c:pt idx="8543" formatCode="General">
                  <c:v>17.085999999999999</c:v>
                </c:pt>
                <c:pt idx="8544" formatCode="General">
                  <c:v>17.088000000000001</c:v>
                </c:pt>
                <c:pt idx="8545" formatCode="General">
                  <c:v>17.09</c:v>
                </c:pt>
                <c:pt idx="8546" formatCode="General">
                  <c:v>17.091999999999999</c:v>
                </c:pt>
                <c:pt idx="8547" formatCode="General">
                  <c:v>17.094000000000001</c:v>
                </c:pt>
                <c:pt idx="8548" formatCode="General">
                  <c:v>17.096</c:v>
                </c:pt>
                <c:pt idx="8549" formatCode="General">
                  <c:v>17.097999999999999</c:v>
                </c:pt>
                <c:pt idx="8550" formatCode="General">
                  <c:v>17.100000000000001</c:v>
                </c:pt>
                <c:pt idx="8551" formatCode="General">
                  <c:v>17.102</c:v>
                </c:pt>
                <c:pt idx="8552" formatCode="General">
                  <c:v>17.103999999999999</c:v>
                </c:pt>
                <c:pt idx="8553" formatCode="General">
                  <c:v>17.106000000000002</c:v>
                </c:pt>
                <c:pt idx="8554" formatCode="General">
                  <c:v>17.108000000000001</c:v>
                </c:pt>
                <c:pt idx="8555" formatCode="General">
                  <c:v>17.11</c:v>
                </c:pt>
                <c:pt idx="8556" formatCode="General">
                  <c:v>17.111999999999998</c:v>
                </c:pt>
                <c:pt idx="8557" formatCode="General">
                  <c:v>17.114000000000001</c:v>
                </c:pt>
                <c:pt idx="8558" formatCode="General">
                  <c:v>17.116</c:v>
                </c:pt>
                <c:pt idx="8559" formatCode="General">
                  <c:v>17.117999999999999</c:v>
                </c:pt>
                <c:pt idx="8560" formatCode="General">
                  <c:v>17.12</c:v>
                </c:pt>
                <c:pt idx="8561" formatCode="General">
                  <c:v>17.122</c:v>
                </c:pt>
                <c:pt idx="8562" formatCode="General">
                  <c:v>17.123999999999999</c:v>
                </c:pt>
                <c:pt idx="8563" formatCode="General">
                  <c:v>17.126000000000001</c:v>
                </c:pt>
                <c:pt idx="8564" formatCode="General">
                  <c:v>17.128</c:v>
                </c:pt>
                <c:pt idx="8565" formatCode="General">
                  <c:v>17.13</c:v>
                </c:pt>
                <c:pt idx="8566" formatCode="General">
                  <c:v>17.132000000000001</c:v>
                </c:pt>
                <c:pt idx="8567" formatCode="General">
                  <c:v>17.134</c:v>
                </c:pt>
                <c:pt idx="8568" formatCode="General">
                  <c:v>17.135999999999999</c:v>
                </c:pt>
                <c:pt idx="8569" formatCode="General">
                  <c:v>17.138000000000002</c:v>
                </c:pt>
                <c:pt idx="8570" formatCode="General">
                  <c:v>17.14</c:v>
                </c:pt>
                <c:pt idx="8571" formatCode="General">
                  <c:v>17.141999999999999</c:v>
                </c:pt>
                <c:pt idx="8572" formatCode="General">
                  <c:v>17.143999999999998</c:v>
                </c:pt>
                <c:pt idx="8573" formatCode="General">
                  <c:v>17.146000000000001</c:v>
                </c:pt>
                <c:pt idx="8574" formatCode="General">
                  <c:v>17.148</c:v>
                </c:pt>
                <c:pt idx="8575" formatCode="General">
                  <c:v>17.149999999999999</c:v>
                </c:pt>
                <c:pt idx="8576" formatCode="General">
                  <c:v>17.152000000000001</c:v>
                </c:pt>
                <c:pt idx="8577" formatCode="General">
                  <c:v>17.154</c:v>
                </c:pt>
                <c:pt idx="8578" formatCode="General">
                  <c:v>17.155999999999999</c:v>
                </c:pt>
                <c:pt idx="8579" formatCode="General">
                  <c:v>17.158000000000001</c:v>
                </c:pt>
                <c:pt idx="8580" formatCode="General">
                  <c:v>17.16</c:v>
                </c:pt>
                <c:pt idx="8581" formatCode="General">
                  <c:v>17.161999999999999</c:v>
                </c:pt>
                <c:pt idx="8582" formatCode="General">
                  <c:v>17.164000000000001</c:v>
                </c:pt>
                <c:pt idx="8583" formatCode="General">
                  <c:v>17.166</c:v>
                </c:pt>
                <c:pt idx="8584" formatCode="General">
                  <c:v>17.167999999999999</c:v>
                </c:pt>
                <c:pt idx="8585" formatCode="General">
                  <c:v>17.170000000000002</c:v>
                </c:pt>
                <c:pt idx="8586" formatCode="General">
                  <c:v>17.172000000000001</c:v>
                </c:pt>
                <c:pt idx="8587" formatCode="General">
                  <c:v>17.173999999999999</c:v>
                </c:pt>
                <c:pt idx="8588" formatCode="General">
                  <c:v>17.175999999999998</c:v>
                </c:pt>
                <c:pt idx="8589" formatCode="General">
                  <c:v>17.178000000000001</c:v>
                </c:pt>
                <c:pt idx="8590" formatCode="General">
                  <c:v>17.18</c:v>
                </c:pt>
                <c:pt idx="8591" formatCode="General">
                  <c:v>17.181999999999999</c:v>
                </c:pt>
                <c:pt idx="8592" formatCode="General">
                  <c:v>17.184000000000001</c:v>
                </c:pt>
                <c:pt idx="8593" formatCode="General">
                  <c:v>17.186</c:v>
                </c:pt>
                <c:pt idx="8594" formatCode="General">
                  <c:v>17.187999999999999</c:v>
                </c:pt>
                <c:pt idx="8595" formatCode="General">
                  <c:v>17.190000000000001</c:v>
                </c:pt>
                <c:pt idx="8596" formatCode="General">
                  <c:v>17.192</c:v>
                </c:pt>
                <c:pt idx="8597" formatCode="General">
                  <c:v>17.193999999999999</c:v>
                </c:pt>
                <c:pt idx="8598" formatCode="General">
                  <c:v>17.196000000000002</c:v>
                </c:pt>
                <c:pt idx="8599" formatCode="General">
                  <c:v>17.198</c:v>
                </c:pt>
                <c:pt idx="8600" formatCode="General">
                  <c:v>17.2</c:v>
                </c:pt>
                <c:pt idx="8601" formatCode="General">
                  <c:v>17.202000000000002</c:v>
                </c:pt>
                <c:pt idx="8602" formatCode="General">
                  <c:v>17.204000000000001</c:v>
                </c:pt>
                <c:pt idx="8603" formatCode="General">
                  <c:v>17.206</c:v>
                </c:pt>
                <c:pt idx="8604" formatCode="General">
                  <c:v>17.207999999999998</c:v>
                </c:pt>
                <c:pt idx="8605" formatCode="General">
                  <c:v>17.21</c:v>
                </c:pt>
                <c:pt idx="8606" formatCode="General">
                  <c:v>17.212</c:v>
                </c:pt>
                <c:pt idx="8607" formatCode="General">
                  <c:v>17.213999999999999</c:v>
                </c:pt>
                <c:pt idx="8608" formatCode="General">
                  <c:v>17.216000000000001</c:v>
                </c:pt>
                <c:pt idx="8609" formatCode="General">
                  <c:v>17.218</c:v>
                </c:pt>
                <c:pt idx="8610" formatCode="General">
                  <c:v>17.22</c:v>
                </c:pt>
                <c:pt idx="8611" formatCode="General">
                  <c:v>17.222000000000001</c:v>
                </c:pt>
                <c:pt idx="8612" formatCode="General">
                  <c:v>17.224</c:v>
                </c:pt>
                <c:pt idx="8613" formatCode="General">
                  <c:v>17.225999999999999</c:v>
                </c:pt>
                <c:pt idx="8614" formatCode="General">
                  <c:v>17.228000000000002</c:v>
                </c:pt>
                <c:pt idx="8615" formatCode="General">
                  <c:v>17.23</c:v>
                </c:pt>
                <c:pt idx="8616" formatCode="General">
                  <c:v>17.231999999999999</c:v>
                </c:pt>
                <c:pt idx="8617" formatCode="General">
                  <c:v>17.234000000000002</c:v>
                </c:pt>
                <c:pt idx="8618" formatCode="General">
                  <c:v>17.236000000000001</c:v>
                </c:pt>
                <c:pt idx="8619" formatCode="General">
                  <c:v>17.238</c:v>
                </c:pt>
                <c:pt idx="8620" formatCode="General">
                  <c:v>17.239999999999998</c:v>
                </c:pt>
                <c:pt idx="8621" formatCode="General">
                  <c:v>17.242000000000001</c:v>
                </c:pt>
                <c:pt idx="8622" formatCode="General">
                  <c:v>17.244</c:v>
                </c:pt>
                <c:pt idx="8623" formatCode="General">
                  <c:v>17.245999999999999</c:v>
                </c:pt>
                <c:pt idx="8624" formatCode="General">
                  <c:v>17.248000000000001</c:v>
                </c:pt>
                <c:pt idx="8625" formatCode="General">
                  <c:v>17.25</c:v>
                </c:pt>
                <c:pt idx="8626" formatCode="General">
                  <c:v>17.251999999999999</c:v>
                </c:pt>
                <c:pt idx="8627" formatCode="General">
                  <c:v>17.254000000000001</c:v>
                </c:pt>
                <c:pt idx="8628" formatCode="General">
                  <c:v>17.256</c:v>
                </c:pt>
                <c:pt idx="8629" formatCode="General">
                  <c:v>17.257999999999999</c:v>
                </c:pt>
                <c:pt idx="8630" formatCode="General">
                  <c:v>17.260000000000002</c:v>
                </c:pt>
                <c:pt idx="8631" formatCode="General">
                  <c:v>17.262</c:v>
                </c:pt>
                <c:pt idx="8632" formatCode="General">
                  <c:v>17.263999999999999</c:v>
                </c:pt>
                <c:pt idx="8633" formatCode="General">
                  <c:v>17.265999999999998</c:v>
                </c:pt>
                <c:pt idx="8634" formatCode="General">
                  <c:v>17.268000000000001</c:v>
                </c:pt>
                <c:pt idx="8635" formatCode="General">
                  <c:v>17.27</c:v>
                </c:pt>
                <c:pt idx="8636" formatCode="General">
                  <c:v>17.271999999999998</c:v>
                </c:pt>
                <c:pt idx="8637" formatCode="General">
                  <c:v>17.274000000000001</c:v>
                </c:pt>
                <c:pt idx="8638" formatCode="General">
                  <c:v>17.276</c:v>
                </c:pt>
                <c:pt idx="8639" formatCode="General">
                  <c:v>17.277999999999999</c:v>
                </c:pt>
                <c:pt idx="8640" formatCode="General">
                  <c:v>17.28</c:v>
                </c:pt>
                <c:pt idx="8641" formatCode="General">
                  <c:v>17.282</c:v>
                </c:pt>
                <c:pt idx="8642" formatCode="General">
                  <c:v>17.283999999999999</c:v>
                </c:pt>
                <c:pt idx="8643" formatCode="General">
                  <c:v>17.286000000000001</c:v>
                </c:pt>
                <c:pt idx="8644" formatCode="General">
                  <c:v>17.288</c:v>
                </c:pt>
                <c:pt idx="8645" formatCode="General">
                  <c:v>17.29</c:v>
                </c:pt>
                <c:pt idx="8646" formatCode="General">
                  <c:v>17.292000000000002</c:v>
                </c:pt>
                <c:pt idx="8647" formatCode="General">
                  <c:v>17.294</c:v>
                </c:pt>
                <c:pt idx="8648" formatCode="General">
                  <c:v>17.295999999999999</c:v>
                </c:pt>
                <c:pt idx="8649" formatCode="General">
                  <c:v>17.297999999999998</c:v>
                </c:pt>
                <c:pt idx="8650" formatCode="General">
                  <c:v>17.3</c:v>
                </c:pt>
                <c:pt idx="8651" formatCode="General">
                  <c:v>17.302</c:v>
                </c:pt>
                <c:pt idx="8652" formatCode="General">
                  <c:v>17.303999999999998</c:v>
                </c:pt>
                <c:pt idx="8653" formatCode="General">
                  <c:v>17.306000000000001</c:v>
                </c:pt>
                <c:pt idx="8654" formatCode="General">
                  <c:v>17.308</c:v>
                </c:pt>
                <c:pt idx="8655" formatCode="General">
                  <c:v>17.309999999999999</c:v>
                </c:pt>
                <c:pt idx="8656" formatCode="General">
                  <c:v>17.312000000000001</c:v>
                </c:pt>
                <c:pt idx="8657" formatCode="General">
                  <c:v>17.314</c:v>
                </c:pt>
                <c:pt idx="8658" formatCode="General">
                  <c:v>17.315999999999999</c:v>
                </c:pt>
                <c:pt idx="8659" formatCode="General">
                  <c:v>17.318000000000001</c:v>
                </c:pt>
                <c:pt idx="8660" formatCode="General">
                  <c:v>17.32</c:v>
                </c:pt>
                <c:pt idx="8661" formatCode="General">
                  <c:v>17.321999999999999</c:v>
                </c:pt>
                <c:pt idx="8662" formatCode="General">
                  <c:v>17.324000000000002</c:v>
                </c:pt>
                <c:pt idx="8663" formatCode="General">
                  <c:v>17.326000000000001</c:v>
                </c:pt>
                <c:pt idx="8664" formatCode="General">
                  <c:v>17.327999999999999</c:v>
                </c:pt>
                <c:pt idx="8665" formatCode="General">
                  <c:v>17.329999999999998</c:v>
                </c:pt>
                <c:pt idx="8666" formatCode="General">
                  <c:v>17.332000000000001</c:v>
                </c:pt>
                <c:pt idx="8667" formatCode="General">
                  <c:v>17.334</c:v>
                </c:pt>
                <c:pt idx="8668" formatCode="General">
                  <c:v>17.335999999999999</c:v>
                </c:pt>
                <c:pt idx="8669" formatCode="General">
                  <c:v>17.338000000000001</c:v>
                </c:pt>
                <c:pt idx="8670" formatCode="General">
                  <c:v>17.34</c:v>
                </c:pt>
                <c:pt idx="8671" formatCode="General">
                  <c:v>17.341999999999999</c:v>
                </c:pt>
                <c:pt idx="8672" formatCode="General">
                  <c:v>17.344000000000001</c:v>
                </c:pt>
                <c:pt idx="8673" formatCode="General">
                  <c:v>17.346</c:v>
                </c:pt>
                <c:pt idx="8674" formatCode="General">
                  <c:v>17.347999999999999</c:v>
                </c:pt>
                <c:pt idx="8675" formatCode="General">
                  <c:v>17.350000000000001</c:v>
                </c:pt>
                <c:pt idx="8676" formatCode="General">
                  <c:v>17.352</c:v>
                </c:pt>
                <c:pt idx="8677" formatCode="General">
                  <c:v>17.353999999999999</c:v>
                </c:pt>
                <c:pt idx="8678" formatCode="General">
                  <c:v>17.356000000000002</c:v>
                </c:pt>
                <c:pt idx="8679" formatCode="General">
                  <c:v>17.358000000000001</c:v>
                </c:pt>
                <c:pt idx="8680" formatCode="General">
                  <c:v>17.36</c:v>
                </c:pt>
                <c:pt idx="8681" formatCode="General">
                  <c:v>17.361999999999998</c:v>
                </c:pt>
                <c:pt idx="8682" formatCode="General">
                  <c:v>17.364000000000001</c:v>
                </c:pt>
                <c:pt idx="8683" formatCode="General">
                  <c:v>17.366</c:v>
                </c:pt>
                <c:pt idx="8684" formatCode="General">
                  <c:v>17.367999999999999</c:v>
                </c:pt>
                <c:pt idx="8685" formatCode="General">
                  <c:v>17.37</c:v>
                </c:pt>
                <c:pt idx="8686" formatCode="General">
                  <c:v>17.372</c:v>
                </c:pt>
                <c:pt idx="8687" formatCode="General">
                  <c:v>17.373999999999999</c:v>
                </c:pt>
                <c:pt idx="8688" formatCode="General">
                  <c:v>17.376000000000001</c:v>
                </c:pt>
                <c:pt idx="8689" formatCode="General">
                  <c:v>17.378</c:v>
                </c:pt>
                <c:pt idx="8690" formatCode="General">
                  <c:v>17.38</c:v>
                </c:pt>
                <c:pt idx="8691" formatCode="General">
                  <c:v>17.382000000000001</c:v>
                </c:pt>
                <c:pt idx="8692" formatCode="General">
                  <c:v>17.384</c:v>
                </c:pt>
                <c:pt idx="8693" formatCode="General">
                  <c:v>17.385999999999999</c:v>
                </c:pt>
                <c:pt idx="8694" formatCode="General">
                  <c:v>17.388000000000002</c:v>
                </c:pt>
                <c:pt idx="8695" formatCode="General">
                  <c:v>17.39</c:v>
                </c:pt>
                <c:pt idx="8696" formatCode="General">
                  <c:v>17.391999999999999</c:v>
                </c:pt>
                <c:pt idx="8697" formatCode="General">
                  <c:v>17.393999999999998</c:v>
                </c:pt>
                <c:pt idx="8698" formatCode="General">
                  <c:v>17.396000000000001</c:v>
                </c:pt>
                <c:pt idx="8699" formatCode="General">
                  <c:v>17.398</c:v>
                </c:pt>
                <c:pt idx="8700" formatCode="General">
                  <c:v>17.399999999999999</c:v>
                </c:pt>
                <c:pt idx="8701" formatCode="General">
                  <c:v>17.402000000000001</c:v>
                </c:pt>
                <c:pt idx="8702" formatCode="General">
                  <c:v>17.404</c:v>
                </c:pt>
                <c:pt idx="8703" formatCode="General">
                  <c:v>17.405999999999999</c:v>
                </c:pt>
                <c:pt idx="8704" formatCode="General">
                  <c:v>17.408000000000001</c:v>
                </c:pt>
                <c:pt idx="8705" formatCode="General">
                  <c:v>17.41</c:v>
                </c:pt>
                <c:pt idx="8706" formatCode="General">
                  <c:v>17.411999999999999</c:v>
                </c:pt>
                <c:pt idx="8707" formatCode="General">
                  <c:v>17.414000000000001</c:v>
                </c:pt>
                <c:pt idx="8708" formatCode="General">
                  <c:v>17.416</c:v>
                </c:pt>
                <c:pt idx="8709" formatCode="General">
                  <c:v>17.417999999999999</c:v>
                </c:pt>
                <c:pt idx="8710" formatCode="General">
                  <c:v>17.420000000000002</c:v>
                </c:pt>
                <c:pt idx="8711" formatCode="General">
                  <c:v>17.422000000000001</c:v>
                </c:pt>
                <c:pt idx="8712" formatCode="General">
                  <c:v>17.423999999999999</c:v>
                </c:pt>
                <c:pt idx="8713" formatCode="General">
                  <c:v>17.425999999999998</c:v>
                </c:pt>
                <c:pt idx="8714" formatCode="General">
                  <c:v>17.428000000000001</c:v>
                </c:pt>
                <c:pt idx="8715" formatCode="General">
                  <c:v>17.43</c:v>
                </c:pt>
                <c:pt idx="8716" formatCode="General">
                  <c:v>17.431999999999999</c:v>
                </c:pt>
                <c:pt idx="8717" formatCode="General">
                  <c:v>17.434000000000001</c:v>
                </c:pt>
                <c:pt idx="8718" formatCode="General">
                  <c:v>17.436</c:v>
                </c:pt>
                <c:pt idx="8719" formatCode="General">
                  <c:v>17.437999999999999</c:v>
                </c:pt>
                <c:pt idx="8720" formatCode="General">
                  <c:v>17.440000000000001</c:v>
                </c:pt>
                <c:pt idx="8721" formatCode="General">
                  <c:v>17.442</c:v>
                </c:pt>
                <c:pt idx="8722" formatCode="General">
                  <c:v>17.443999999999999</c:v>
                </c:pt>
                <c:pt idx="8723" formatCode="General">
                  <c:v>17.446000000000002</c:v>
                </c:pt>
                <c:pt idx="8724" formatCode="General">
                  <c:v>17.448</c:v>
                </c:pt>
                <c:pt idx="8725" formatCode="General">
                  <c:v>17.45</c:v>
                </c:pt>
                <c:pt idx="8726" formatCode="General">
                  <c:v>17.452000000000002</c:v>
                </c:pt>
                <c:pt idx="8727" formatCode="General">
                  <c:v>17.454000000000001</c:v>
                </c:pt>
                <c:pt idx="8728" formatCode="General">
                  <c:v>17.456</c:v>
                </c:pt>
                <c:pt idx="8729" formatCode="General">
                  <c:v>17.457999999999998</c:v>
                </c:pt>
                <c:pt idx="8730" formatCode="General">
                  <c:v>17.46</c:v>
                </c:pt>
                <c:pt idx="8731" formatCode="General">
                  <c:v>17.462</c:v>
                </c:pt>
                <c:pt idx="8732" formatCode="General">
                  <c:v>17.463999999999999</c:v>
                </c:pt>
                <c:pt idx="8733" formatCode="General">
                  <c:v>17.466000000000001</c:v>
                </c:pt>
                <c:pt idx="8734" formatCode="General">
                  <c:v>17.468</c:v>
                </c:pt>
                <c:pt idx="8735" formatCode="General">
                  <c:v>17.47</c:v>
                </c:pt>
                <c:pt idx="8736" formatCode="General">
                  <c:v>17.472000000000001</c:v>
                </c:pt>
                <c:pt idx="8737" formatCode="General">
                  <c:v>17.474</c:v>
                </c:pt>
                <c:pt idx="8738" formatCode="General">
                  <c:v>17.475999999999999</c:v>
                </c:pt>
                <c:pt idx="8739" formatCode="General">
                  <c:v>17.478000000000002</c:v>
                </c:pt>
                <c:pt idx="8740" formatCode="General">
                  <c:v>17.48</c:v>
                </c:pt>
                <c:pt idx="8741" formatCode="General">
                  <c:v>17.481999999999999</c:v>
                </c:pt>
                <c:pt idx="8742" formatCode="General">
                  <c:v>17.484000000000002</c:v>
                </c:pt>
                <c:pt idx="8743" formatCode="General">
                  <c:v>17.486000000000001</c:v>
                </c:pt>
                <c:pt idx="8744" formatCode="General">
                  <c:v>17.488</c:v>
                </c:pt>
                <c:pt idx="8745" formatCode="General">
                  <c:v>17.489999999999998</c:v>
                </c:pt>
                <c:pt idx="8746" formatCode="General">
                  <c:v>17.492000000000001</c:v>
                </c:pt>
                <c:pt idx="8747" formatCode="General">
                  <c:v>17.494</c:v>
                </c:pt>
                <c:pt idx="8748" formatCode="General">
                  <c:v>17.495999999999999</c:v>
                </c:pt>
                <c:pt idx="8749" formatCode="General">
                  <c:v>17.498000000000001</c:v>
                </c:pt>
                <c:pt idx="8750" formatCode="General">
                  <c:v>17.5</c:v>
                </c:pt>
                <c:pt idx="8751" formatCode="General">
                  <c:v>17.501999999999999</c:v>
                </c:pt>
                <c:pt idx="8752" formatCode="General">
                  <c:v>17.504000000000001</c:v>
                </c:pt>
                <c:pt idx="8753" formatCode="General">
                  <c:v>17.506</c:v>
                </c:pt>
                <c:pt idx="8754" formatCode="General">
                  <c:v>17.507999999999999</c:v>
                </c:pt>
                <c:pt idx="8755" formatCode="General">
                  <c:v>17.510000000000002</c:v>
                </c:pt>
                <c:pt idx="8756" formatCode="General">
                  <c:v>17.512</c:v>
                </c:pt>
                <c:pt idx="8757" formatCode="General">
                  <c:v>17.513999999999999</c:v>
                </c:pt>
                <c:pt idx="8758" formatCode="General">
                  <c:v>17.515999999999998</c:v>
                </c:pt>
                <c:pt idx="8759" formatCode="General">
                  <c:v>17.518000000000001</c:v>
                </c:pt>
                <c:pt idx="8760" formatCode="General">
                  <c:v>17.52</c:v>
                </c:pt>
                <c:pt idx="8761" formatCode="General">
                  <c:v>17.521999999999998</c:v>
                </c:pt>
                <c:pt idx="8762" formatCode="General">
                  <c:v>17.524000000000001</c:v>
                </c:pt>
                <c:pt idx="8763" formatCode="General">
                  <c:v>17.526</c:v>
                </c:pt>
                <c:pt idx="8764" formatCode="General">
                  <c:v>17.527999999999999</c:v>
                </c:pt>
                <c:pt idx="8765" formatCode="General">
                  <c:v>17.53</c:v>
                </c:pt>
                <c:pt idx="8766" formatCode="General">
                  <c:v>17.532</c:v>
                </c:pt>
                <c:pt idx="8767" formatCode="General">
                  <c:v>17.533999999999999</c:v>
                </c:pt>
                <c:pt idx="8768" formatCode="General">
                  <c:v>17.536000000000001</c:v>
                </c:pt>
                <c:pt idx="8769" formatCode="General">
                  <c:v>17.538</c:v>
                </c:pt>
                <c:pt idx="8770" formatCode="General">
                  <c:v>17.54</c:v>
                </c:pt>
                <c:pt idx="8771" formatCode="General">
                  <c:v>17.542000000000002</c:v>
                </c:pt>
                <c:pt idx="8772" formatCode="General">
                  <c:v>17.544</c:v>
                </c:pt>
                <c:pt idx="8773" formatCode="General">
                  <c:v>17.545999999999999</c:v>
                </c:pt>
                <c:pt idx="8774" formatCode="General">
                  <c:v>17.547999999999998</c:v>
                </c:pt>
                <c:pt idx="8775" formatCode="General">
                  <c:v>17.55</c:v>
                </c:pt>
                <c:pt idx="8776" formatCode="General">
                  <c:v>17.552</c:v>
                </c:pt>
                <c:pt idx="8777" formatCode="General">
                  <c:v>17.553999999999998</c:v>
                </c:pt>
                <c:pt idx="8778" formatCode="General">
                  <c:v>17.556000000000001</c:v>
                </c:pt>
                <c:pt idx="8779" formatCode="General">
                  <c:v>17.558</c:v>
                </c:pt>
                <c:pt idx="8780" formatCode="General">
                  <c:v>17.559999999999999</c:v>
                </c:pt>
                <c:pt idx="8781" formatCode="General">
                  <c:v>17.562000000000001</c:v>
                </c:pt>
                <c:pt idx="8782" formatCode="General">
                  <c:v>17.564</c:v>
                </c:pt>
                <c:pt idx="8783" formatCode="General">
                  <c:v>17.565999999999999</c:v>
                </c:pt>
                <c:pt idx="8784" formatCode="General">
                  <c:v>17.568000000000001</c:v>
                </c:pt>
                <c:pt idx="8785" formatCode="General">
                  <c:v>17.57</c:v>
                </c:pt>
                <c:pt idx="8786" formatCode="General">
                  <c:v>17.571999999999999</c:v>
                </c:pt>
                <c:pt idx="8787" formatCode="General">
                  <c:v>17.574000000000002</c:v>
                </c:pt>
                <c:pt idx="8788" formatCode="General">
                  <c:v>17.576000000000001</c:v>
                </c:pt>
                <c:pt idx="8789" formatCode="General">
                  <c:v>17.577999999999999</c:v>
                </c:pt>
                <c:pt idx="8790" formatCode="General">
                  <c:v>17.579999999999998</c:v>
                </c:pt>
                <c:pt idx="8791" formatCode="General">
                  <c:v>17.582000000000001</c:v>
                </c:pt>
                <c:pt idx="8792" formatCode="General">
                  <c:v>17.584</c:v>
                </c:pt>
                <c:pt idx="8793" formatCode="General">
                  <c:v>17.585999999999999</c:v>
                </c:pt>
                <c:pt idx="8794" formatCode="General">
                  <c:v>17.588000000000001</c:v>
                </c:pt>
                <c:pt idx="8795" formatCode="General">
                  <c:v>17.59</c:v>
                </c:pt>
                <c:pt idx="8796" formatCode="General">
                  <c:v>17.591999999999999</c:v>
                </c:pt>
                <c:pt idx="8797" formatCode="General">
                  <c:v>17.594000000000001</c:v>
                </c:pt>
                <c:pt idx="8798" formatCode="General">
                  <c:v>17.596</c:v>
                </c:pt>
                <c:pt idx="8799" formatCode="General">
                  <c:v>17.597999999999999</c:v>
                </c:pt>
                <c:pt idx="8800" formatCode="General">
                  <c:v>17.600000000000001</c:v>
                </c:pt>
                <c:pt idx="8801" formatCode="General">
                  <c:v>17.602</c:v>
                </c:pt>
                <c:pt idx="8802" formatCode="General">
                  <c:v>17.603999999999999</c:v>
                </c:pt>
                <c:pt idx="8803" formatCode="General">
                  <c:v>17.606000000000002</c:v>
                </c:pt>
                <c:pt idx="8804" formatCode="General">
                  <c:v>17.608000000000001</c:v>
                </c:pt>
                <c:pt idx="8805" formatCode="General">
                  <c:v>17.61</c:v>
                </c:pt>
                <c:pt idx="8806" formatCode="General">
                  <c:v>17.611999999999998</c:v>
                </c:pt>
                <c:pt idx="8807" formatCode="General">
                  <c:v>17.614000000000001</c:v>
                </c:pt>
                <c:pt idx="8808" formatCode="General">
                  <c:v>17.616</c:v>
                </c:pt>
                <c:pt idx="8809" formatCode="General">
                  <c:v>17.617999999999999</c:v>
                </c:pt>
                <c:pt idx="8810" formatCode="General">
                  <c:v>17.62</c:v>
                </c:pt>
                <c:pt idx="8811" formatCode="General">
                  <c:v>17.622</c:v>
                </c:pt>
                <c:pt idx="8812" formatCode="General">
                  <c:v>17.623999999999999</c:v>
                </c:pt>
                <c:pt idx="8813" formatCode="General">
                  <c:v>17.626000000000001</c:v>
                </c:pt>
                <c:pt idx="8814" formatCode="General">
                  <c:v>17.628</c:v>
                </c:pt>
                <c:pt idx="8815" formatCode="General">
                  <c:v>17.63</c:v>
                </c:pt>
                <c:pt idx="8816" formatCode="General">
                  <c:v>17.632000000000001</c:v>
                </c:pt>
                <c:pt idx="8817" formatCode="General">
                  <c:v>17.634</c:v>
                </c:pt>
                <c:pt idx="8818" formatCode="General">
                  <c:v>17.635999999999999</c:v>
                </c:pt>
                <c:pt idx="8819" formatCode="General">
                  <c:v>17.638000000000002</c:v>
                </c:pt>
                <c:pt idx="8820" formatCode="General">
                  <c:v>17.64</c:v>
                </c:pt>
                <c:pt idx="8821" formatCode="General">
                  <c:v>17.641999999999999</c:v>
                </c:pt>
                <c:pt idx="8822" formatCode="General">
                  <c:v>17.643999999999998</c:v>
                </c:pt>
                <c:pt idx="8823" formatCode="General">
                  <c:v>17.646000000000001</c:v>
                </c:pt>
                <c:pt idx="8824" formatCode="General">
                  <c:v>17.648</c:v>
                </c:pt>
                <c:pt idx="8825" formatCode="General">
                  <c:v>17.649999999999999</c:v>
                </c:pt>
                <c:pt idx="8826" formatCode="General">
                  <c:v>17.652000000000001</c:v>
                </c:pt>
                <c:pt idx="8827" formatCode="General">
                  <c:v>17.654</c:v>
                </c:pt>
                <c:pt idx="8828" formatCode="General">
                  <c:v>17.655999999999999</c:v>
                </c:pt>
                <c:pt idx="8829" formatCode="General">
                  <c:v>17.658000000000001</c:v>
                </c:pt>
                <c:pt idx="8830" formatCode="General">
                  <c:v>17.66</c:v>
                </c:pt>
                <c:pt idx="8831" formatCode="General">
                  <c:v>17.661999999999999</c:v>
                </c:pt>
                <c:pt idx="8832" formatCode="General">
                  <c:v>17.664000000000001</c:v>
                </c:pt>
                <c:pt idx="8833" formatCode="General">
                  <c:v>17.666</c:v>
                </c:pt>
                <c:pt idx="8834" formatCode="General">
                  <c:v>17.667999999999999</c:v>
                </c:pt>
                <c:pt idx="8835" formatCode="General">
                  <c:v>17.670000000000002</c:v>
                </c:pt>
                <c:pt idx="8836" formatCode="General">
                  <c:v>17.672000000000001</c:v>
                </c:pt>
                <c:pt idx="8837" formatCode="General">
                  <c:v>17.673999999999999</c:v>
                </c:pt>
                <c:pt idx="8838" formatCode="General">
                  <c:v>17.675999999999998</c:v>
                </c:pt>
                <c:pt idx="8839" formatCode="General">
                  <c:v>17.678000000000001</c:v>
                </c:pt>
                <c:pt idx="8840" formatCode="General">
                  <c:v>17.68</c:v>
                </c:pt>
                <c:pt idx="8841" formatCode="General">
                  <c:v>17.681999999999999</c:v>
                </c:pt>
                <c:pt idx="8842" formatCode="General">
                  <c:v>17.684000000000001</c:v>
                </c:pt>
                <c:pt idx="8843" formatCode="General">
                  <c:v>17.686</c:v>
                </c:pt>
                <c:pt idx="8844" formatCode="General">
                  <c:v>17.687999999999999</c:v>
                </c:pt>
                <c:pt idx="8845" formatCode="General">
                  <c:v>17.690000000000001</c:v>
                </c:pt>
                <c:pt idx="8846" formatCode="General">
                  <c:v>17.692</c:v>
                </c:pt>
                <c:pt idx="8847" formatCode="General">
                  <c:v>17.693999999999999</c:v>
                </c:pt>
                <c:pt idx="8848" formatCode="General">
                  <c:v>17.696000000000002</c:v>
                </c:pt>
                <c:pt idx="8849" formatCode="General">
                  <c:v>17.698</c:v>
                </c:pt>
                <c:pt idx="8850" formatCode="General">
                  <c:v>17.7</c:v>
                </c:pt>
                <c:pt idx="8851" formatCode="General">
                  <c:v>17.702000000000002</c:v>
                </c:pt>
                <c:pt idx="8852" formatCode="General">
                  <c:v>17.704000000000001</c:v>
                </c:pt>
                <c:pt idx="8853" formatCode="General">
                  <c:v>17.706</c:v>
                </c:pt>
                <c:pt idx="8854" formatCode="General">
                  <c:v>17.707999999999998</c:v>
                </c:pt>
                <c:pt idx="8855" formatCode="General">
                  <c:v>17.71</c:v>
                </c:pt>
                <c:pt idx="8856" formatCode="General">
                  <c:v>17.712</c:v>
                </c:pt>
                <c:pt idx="8857" formatCode="General">
                  <c:v>17.713999999999999</c:v>
                </c:pt>
                <c:pt idx="8858" formatCode="General">
                  <c:v>17.716000000000001</c:v>
                </c:pt>
                <c:pt idx="8859" formatCode="General">
                  <c:v>17.718</c:v>
                </c:pt>
                <c:pt idx="8860" formatCode="General">
                  <c:v>17.72</c:v>
                </c:pt>
                <c:pt idx="8861" formatCode="General">
                  <c:v>17.722000000000001</c:v>
                </c:pt>
                <c:pt idx="8862" formatCode="General">
                  <c:v>17.724</c:v>
                </c:pt>
                <c:pt idx="8863" formatCode="General">
                  <c:v>17.725999999999999</c:v>
                </c:pt>
                <c:pt idx="8864" formatCode="General">
                  <c:v>17.728000000000002</c:v>
                </c:pt>
                <c:pt idx="8865" formatCode="General">
                  <c:v>17.73</c:v>
                </c:pt>
                <c:pt idx="8866" formatCode="General">
                  <c:v>17.731999999999999</c:v>
                </c:pt>
                <c:pt idx="8867" formatCode="General">
                  <c:v>17.734000000000002</c:v>
                </c:pt>
                <c:pt idx="8868" formatCode="General">
                  <c:v>17.736000000000001</c:v>
                </c:pt>
                <c:pt idx="8869" formatCode="General">
                  <c:v>17.738</c:v>
                </c:pt>
                <c:pt idx="8870" formatCode="General">
                  <c:v>17.739999999999998</c:v>
                </c:pt>
                <c:pt idx="8871" formatCode="General">
                  <c:v>17.742000000000001</c:v>
                </c:pt>
                <c:pt idx="8872" formatCode="General">
                  <c:v>17.744</c:v>
                </c:pt>
                <c:pt idx="8873" formatCode="General">
                  <c:v>17.745999999999999</c:v>
                </c:pt>
                <c:pt idx="8874" formatCode="General">
                  <c:v>17.748000000000001</c:v>
                </c:pt>
                <c:pt idx="8875" formatCode="General">
                  <c:v>17.75</c:v>
                </c:pt>
                <c:pt idx="8876" formatCode="General">
                  <c:v>17.751999999999999</c:v>
                </c:pt>
                <c:pt idx="8877" formatCode="General">
                  <c:v>17.754000000000001</c:v>
                </c:pt>
                <c:pt idx="8878" formatCode="General">
                  <c:v>17.756</c:v>
                </c:pt>
                <c:pt idx="8879" formatCode="General">
                  <c:v>17.757999999999999</c:v>
                </c:pt>
                <c:pt idx="8880" formatCode="General">
                  <c:v>17.760000000000002</c:v>
                </c:pt>
                <c:pt idx="8881" formatCode="General">
                  <c:v>17.762</c:v>
                </c:pt>
                <c:pt idx="8882" formatCode="General">
                  <c:v>17.763999999999999</c:v>
                </c:pt>
                <c:pt idx="8883" formatCode="General">
                  <c:v>17.765999999999998</c:v>
                </c:pt>
                <c:pt idx="8884" formatCode="General">
                  <c:v>17.768000000000001</c:v>
                </c:pt>
                <c:pt idx="8885" formatCode="General">
                  <c:v>17.77</c:v>
                </c:pt>
                <c:pt idx="8886" formatCode="General">
                  <c:v>17.771999999999998</c:v>
                </c:pt>
                <c:pt idx="8887" formatCode="General">
                  <c:v>17.774000000000001</c:v>
                </c:pt>
                <c:pt idx="8888" formatCode="General">
                  <c:v>17.776</c:v>
                </c:pt>
                <c:pt idx="8889" formatCode="General">
                  <c:v>17.777999999999999</c:v>
                </c:pt>
                <c:pt idx="8890" formatCode="General">
                  <c:v>17.78</c:v>
                </c:pt>
                <c:pt idx="8891" formatCode="General">
                  <c:v>17.782</c:v>
                </c:pt>
                <c:pt idx="8892" formatCode="General">
                  <c:v>17.783999999999999</c:v>
                </c:pt>
                <c:pt idx="8893" formatCode="General">
                  <c:v>17.786000000000001</c:v>
                </c:pt>
                <c:pt idx="8894" formatCode="General">
                  <c:v>17.788</c:v>
                </c:pt>
                <c:pt idx="8895" formatCode="General">
                  <c:v>17.79</c:v>
                </c:pt>
                <c:pt idx="8896" formatCode="General">
                  <c:v>17.792000000000002</c:v>
                </c:pt>
                <c:pt idx="8897" formatCode="General">
                  <c:v>17.794</c:v>
                </c:pt>
                <c:pt idx="8898" formatCode="General">
                  <c:v>17.795999999999999</c:v>
                </c:pt>
                <c:pt idx="8899" formatCode="General">
                  <c:v>17.797999999999998</c:v>
                </c:pt>
                <c:pt idx="8900" formatCode="General">
                  <c:v>17.8</c:v>
                </c:pt>
                <c:pt idx="8901" formatCode="General">
                  <c:v>17.802</c:v>
                </c:pt>
                <c:pt idx="8902" formatCode="General">
                  <c:v>17.803999999999998</c:v>
                </c:pt>
                <c:pt idx="8903" formatCode="General">
                  <c:v>17.806000000000001</c:v>
                </c:pt>
                <c:pt idx="8904" formatCode="General">
                  <c:v>17.808</c:v>
                </c:pt>
                <c:pt idx="8905" formatCode="General">
                  <c:v>17.809999999999999</c:v>
                </c:pt>
                <c:pt idx="8906" formatCode="General">
                  <c:v>17.812000000000001</c:v>
                </c:pt>
                <c:pt idx="8907" formatCode="General">
                  <c:v>17.814</c:v>
                </c:pt>
                <c:pt idx="8908" formatCode="General">
                  <c:v>17.815999999999999</c:v>
                </c:pt>
                <c:pt idx="8909" formatCode="General">
                  <c:v>17.818000000000001</c:v>
                </c:pt>
                <c:pt idx="8910" formatCode="General">
                  <c:v>17.82</c:v>
                </c:pt>
                <c:pt idx="8911" formatCode="General">
                  <c:v>17.821999999999999</c:v>
                </c:pt>
                <c:pt idx="8912" formatCode="General">
                  <c:v>17.824000000000002</c:v>
                </c:pt>
                <c:pt idx="8913" formatCode="General">
                  <c:v>17.826000000000001</c:v>
                </c:pt>
                <c:pt idx="8914" formatCode="General">
                  <c:v>17.827999999999999</c:v>
                </c:pt>
                <c:pt idx="8915" formatCode="General">
                  <c:v>17.829999999999998</c:v>
                </c:pt>
                <c:pt idx="8916" formatCode="General">
                  <c:v>17.832000000000001</c:v>
                </c:pt>
                <c:pt idx="8917" formatCode="General">
                  <c:v>17.834</c:v>
                </c:pt>
                <c:pt idx="8918" formatCode="General">
                  <c:v>17.835999999999999</c:v>
                </c:pt>
                <c:pt idx="8919" formatCode="General">
                  <c:v>17.838000000000001</c:v>
                </c:pt>
                <c:pt idx="8920" formatCode="General">
                  <c:v>17.84</c:v>
                </c:pt>
                <c:pt idx="8921" formatCode="General">
                  <c:v>17.841999999999999</c:v>
                </c:pt>
                <c:pt idx="8922" formatCode="General">
                  <c:v>17.844000000000001</c:v>
                </c:pt>
                <c:pt idx="8923" formatCode="General">
                  <c:v>17.846</c:v>
                </c:pt>
                <c:pt idx="8924" formatCode="General">
                  <c:v>17.847999999999999</c:v>
                </c:pt>
                <c:pt idx="8925" formatCode="General">
                  <c:v>17.850000000000001</c:v>
                </c:pt>
                <c:pt idx="8926" formatCode="General">
                  <c:v>17.852</c:v>
                </c:pt>
                <c:pt idx="8927" formatCode="General">
                  <c:v>17.853999999999999</c:v>
                </c:pt>
                <c:pt idx="8928" formatCode="General">
                  <c:v>17.856000000000002</c:v>
                </c:pt>
                <c:pt idx="8929" formatCode="General">
                  <c:v>17.858000000000001</c:v>
                </c:pt>
                <c:pt idx="8930" formatCode="General">
                  <c:v>17.86</c:v>
                </c:pt>
                <c:pt idx="8931" formatCode="General">
                  <c:v>17.861999999999998</c:v>
                </c:pt>
                <c:pt idx="8932" formatCode="General">
                  <c:v>17.864000000000001</c:v>
                </c:pt>
                <c:pt idx="8933" formatCode="General">
                  <c:v>17.866</c:v>
                </c:pt>
                <c:pt idx="8934" formatCode="General">
                  <c:v>17.867999999999999</c:v>
                </c:pt>
                <c:pt idx="8935" formatCode="General">
                  <c:v>17.87</c:v>
                </c:pt>
                <c:pt idx="8936" formatCode="General">
                  <c:v>17.872</c:v>
                </c:pt>
                <c:pt idx="8937" formatCode="General">
                  <c:v>17.873999999999999</c:v>
                </c:pt>
                <c:pt idx="8938" formatCode="General">
                  <c:v>17.876000000000001</c:v>
                </c:pt>
                <c:pt idx="8939" formatCode="General">
                  <c:v>17.878</c:v>
                </c:pt>
                <c:pt idx="8940" formatCode="General">
                  <c:v>17.88</c:v>
                </c:pt>
                <c:pt idx="8941" formatCode="General">
                  <c:v>17.882000000000001</c:v>
                </c:pt>
                <c:pt idx="8942" formatCode="General">
                  <c:v>17.884</c:v>
                </c:pt>
                <c:pt idx="8943" formatCode="General">
                  <c:v>17.885999999999999</c:v>
                </c:pt>
                <c:pt idx="8944" formatCode="General">
                  <c:v>17.888000000000002</c:v>
                </c:pt>
                <c:pt idx="8945" formatCode="General">
                  <c:v>17.89</c:v>
                </c:pt>
                <c:pt idx="8946" formatCode="General">
                  <c:v>17.891999999999999</c:v>
                </c:pt>
                <c:pt idx="8947" formatCode="General">
                  <c:v>17.893999999999998</c:v>
                </c:pt>
                <c:pt idx="8948" formatCode="General">
                  <c:v>17.896000000000001</c:v>
                </c:pt>
                <c:pt idx="8949" formatCode="General">
                  <c:v>17.898</c:v>
                </c:pt>
                <c:pt idx="8950" formatCode="General">
                  <c:v>17.899999999999999</c:v>
                </c:pt>
                <c:pt idx="8951" formatCode="General">
                  <c:v>17.902000000000001</c:v>
                </c:pt>
                <c:pt idx="8952" formatCode="General">
                  <c:v>17.904</c:v>
                </c:pt>
                <c:pt idx="8953" formatCode="General">
                  <c:v>17.905999999999999</c:v>
                </c:pt>
                <c:pt idx="8954" formatCode="General">
                  <c:v>17.908000000000001</c:v>
                </c:pt>
                <c:pt idx="8955" formatCode="General">
                  <c:v>17.91</c:v>
                </c:pt>
                <c:pt idx="8956" formatCode="General">
                  <c:v>17.911999999999999</c:v>
                </c:pt>
                <c:pt idx="8957" formatCode="General">
                  <c:v>17.914000000000001</c:v>
                </c:pt>
                <c:pt idx="8958" formatCode="General">
                  <c:v>17.916</c:v>
                </c:pt>
                <c:pt idx="8959" formatCode="General">
                  <c:v>17.917999999999999</c:v>
                </c:pt>
                <c:pt idx="8960" formatCode="General">
                  <c:v>17.920000000000002</c:v>
                </c:pt>
                <c:pt idx="8961" formatCode="General">
                  <c:v>17.922000000000001</c:v>
                </c:pt>
                <c:pt idx="8962" formatCode="General">
                  <c:v>17.923999999999999</c:v>
                </c:pt>
                <c:pt idx="8963" formatCode="General">
                  <c:v>17.925999999999998</c:v>
                </c:pt>
                <c:pt idx="8964" formatCode="General">
                  <c:v>17.928000000000001</c:v>
                </c:pt>
                <c:pt idx="8965" formatCode="General">
                  <c:v>17.93</c:v>
                </c:pt>
                <c:pt idx="8966" formatCode="General">
                  <c:v>17.931999999999999</c:v>
                </c:pt>
                <c:pt idx="8967" formatCode="General">
                  <c:v>17.934000000000001</c:v>
                </c:pt>
                <c:pt idx="8968" formatCode="General">
                  <c:v>17.936</c:v>
                </c:pt>
                <c:pt idx="8969" formatCode="General">
                  <c:v>17.937999999999999</c:v>
                </c:pt>
                <c:pt idx="8970" formatCode="General">
                  <c:v>17.940000000000001</c:v>
                </c:pt>
                <c:pt idx="8971" formatCode="General">
                  <c:v>17.942</c:v>
                </c:pt>
                <c:pt idx="8972" formatCode="General">
                  <c:v>17.943999999999999</c:v>
                </c:pt>
                <c:pt idx="8973" formatCode="General">
                  <c:v>17.946000000000002</c:v>
                </c:pt>
                <c:pt idx="8974" formatCode="General">
                  <c:v>17.948</c:v>
                </c:pt>
                <c:pt idx="8975" formatCode="General">
                  <c:v>17.95</c:v>
                </c:pt>
                <c:pt idx="8976" formatCode="General">
                  <c:v>17.952000000000002</c:v>
                </c:pt>
                <c:pt idx="8977" formatCode="General">
                  <c:v>17.954000000000001</c:v>
                </c:pt>
                <c:pt idx="8978" formatCode="General">
                  <c:v>17.956</c:v>
                </c:pt>
                <c:pt idx="8979" formatCode="General">
                  <c:v>17.957999999999998</c:v>
                </c:pt>
                <c:pt idx="8980" formatCode="General">
                  <c:v>17.96</c:v>
                </c:pt>
                <c:pt idx="8981" formatCode="General">
                  <c:v>17.962</c:v>
                </c:pt>
                <c:pt idx="8982" formatCode="General">
                  <c:v>17.963999999999999</c:v>
                </c:pt>
                <c:pt idx="8983" formatCode="General">
                  <c:v>17.966000000000001</c:v>
                </c:pt>
                <c:pt idx="8984" formatCode="General">
                  <c:v>17.968</c:v>
                </c:pt>
                <c:pt idx="8985" formatCode="General">
                  <c:v>17.97</c:v>
                </c:pt>
                <c:pt idx="8986" formatCode="General">
                  <c:v>17.972000000000001</c:v>
                </c:pt>
                <c:pt idx="8987" formatCode="General">
                  <c:v>17.974</c:v>
                </c:pt>
                <c:pt idx="8988" formatCode="General">
                  <c:v>17.975999999999999</c:v>
                </c:pt>
                <c:pt idx="8989" formatCode="General">
                  <c:v>17.978000000000002</c:v>
                </c:pt>
                <c:pt idx="8990" formatCode="General">
                  <c:v>17.98</c:v>
                </c:pt>
                <c:pt idx="8991" formatCode="General">
                  <c:v>17.981999999999999</c:v>
                </c:pt>
                <c:pt idx="8992" formatCode="General">
                  <c:v>17.984000000000002</c:v>
                </c:pt>
                <c:pt idx="8993" formatCode="General">
                  <c:v>17.986000000000001</c:v>
                </c:pt>
                <c:pt idx="8994" formatCode="General">
                  <c:v>17.988</c:v>
                </c:pt>
                <c:pt idx="8995" formatCode="General">
                  <c:v>17.989999999999998</c:v>
                </c:pt>
                <c:pt idx="8996" formatCode="General">
                  <c:v>17.992000000000001</c:v>
                </c:pt>
                <c:pt idx="8997" formatCode="General">
                  <c:v>17.994</c:v>
                </c:pt>
                <c:pt idx="8998" formatCode="General">
                  <c:v>17.995999999999999</c:v>
                </c:pt>
                <c:pt idx="8999" formatCode="General">
                  <c:v>17.998000000000001</c:v>
                </c:pt>
                <c:pt idx="9000" formatCode="General">
                  <c:v>18</c:v>
                </c:pt>
                <c:pt idx="9001" formatCode="General">
                  <c:v>18.001999999999999</c:v>
                </c:pt>
                <c:pt idx="9002" formatCode="General">
                  <c:v>18.004000000000001</c:v>
                </c:pt>
                <c:pt idx="9003" formatCode="General">
                  <c:v>18.006</c:v>
                </c:pt>
                <c:pt idx="9004" formatCode="General">
                  <c:v>18.007999999999999</c:v>
                </c:pt>
                <c:pt idx="9005" formatCode="General">
                  <c:v>18.010000000000002</c:v>
                </c:pt>
                <c:pt idx="9006" formatCode="General">
                  <c:v>18.012</c:v>
                </c:pt>
                <c:pt idx="9007" formatCode="General">
                  <c:v>18.013999999999999</c:v>
                </c:pt>
                <c:pt idx="9008" formatCode="General">
                  <c:v>18.015999999999998</c:v>
                </c:pt>
                <c:pt idx="9009" formatCode="General">
                  <c:v>18.018000000000001</c:v>
                </c:pt>
                <c:pt idx="9010" formatCode="General">
                  <c:v>18.02</c:v>
                </c:pt>
                <c:pt idx="9011" formatCode="General">
                  <c:v>18.021999999999998</c:v>
                </c:pt>
                <c:pt idx="9012" formatCode="General">
                  <c:v>18.024000000000001</c:v>
                </c:pt>
                <c:pt idx="9013" formatCode="General">
                  <c:v>18.026</c:v>
                </c:pt>
                <c:pt idx="9014" formatCode="General">
                  <c:v>18.027999999999999</c:v>
                </c:pt>
                <c:pt idx="9015" formatCode="General">
                  <c:v>18.03</c:v>
                </c:pt>
                <c:pt idx="9016" formatCode="General">
                  <c:v>18.032</c:v>
                </c:pt>
                <c:pt idx="9017" formatCode="General">
                  <c:v>18.033999999999999</c:v>
                </c:pt>
                <c:pt idx="9018" formatCode="General">
                  <c:v>18.036000000000001</c:v>
                </c:pt>
                <c:pt idx="9019" formatCode="General">
                  <c:v>18.038</c:v>
                </c:pt>
                <c:pt idx="9020" formatCode="General">
                  <c:v>18.04</c:v>
                </c:pt>
                <c:pt idx="9021" formatCode="General">
                  <c:v>18.042000000000002</c:v>
                </c:pt>
                <c:pt idx="9022" formatCode="General">
                  <c:v>18.044</c:v>
                </c:pt>
                <c:pt idx="9023" formatCode="General">
                  <c:v>18.045999999999999</c:v>
                </c:pt>
                <c:pt idx="9024" formatCode="General">
                  <c:v>18.047999999999998</c:v>
                </c:pt>
                <c:pt idx="9025" formatCode="General">
                  <c:v>18.05</c:v>
                </c:pt>
                <c:pt idx="9026" formatCode="General">
                  <c:v>18.052</c:v>
                </c:pt>
                <c:pt idx="9027" formatCode="General">
                  <c:v>18.053999999999998</c:v>
                </c:pt>
                <c:pt idx="9028" formatCode="General">
                  <c:v>18.056000000000001</c:v>
                </c:pt>
                <c:pt idx="9029" formatCode="General">
                  <c:v>18.058</c:v>
                </c:pt>
                <c:pt idx="9030" formatCode="General">
                  <c:v>18.059999999999999</c:v>
                </c:pt>
                <c:pt idx="9031" formatCode="General">
                  <c:v>18.062000000000001</c:v>
                </c:pt>
                <c:pt idx="9032" formatCode="General">
                  <c:v>18.064</c:v>
                </c:pt>
                <c:pt idx="9033" formatCode="General">
                  <c:v>18.065999999999999</c:v>
                </c:pt>
                <c:pt idx="9034" formatCode="General">
                  <c:v>18.068000000000001</c:v>
                </c:pt>
                <c:pt idx="9035" formatCode="General">
                  <c:v>18.07</c:v>
                </c:pt>
                <c:pt idx="9036" formatCode="General">
                  <c:v>18.071999999999999</c:v>
                </c:pt>
                <c:pt idx="9037" formatCode="General">
                  <c:v>18.074000000000002</c:v>
                </c:pt>
                <c:pt idx="9038" formatCode="General">
                  <c:v>18.076000000000001</c:v>
                </c:pt>
                <c:pt idx="9039" formatCode="General">
                  <c:v>18.077999999999999</c:v>
                </c:pt>
                <c:pt idx="9040" formatCode="General">
                  <c:v>18.079999999999998</c:v>
                </c:pt>
                <c:pt idx="9041" formatCode="General">
                  <c:v>18.082000000000001</c:v>
                </c:pt>
                <c:pt idx="9042" formatCode="General">
                  <c:v>18.084</c:v>
                </c:pt>
                <c:pt idx="9043" formatCode="General">
                  <c:v>18.085999999999999</c:v>
                </c:pt>
                <c:pt idx="9044" formatCode="General">
                  <c:v>18.088000000000001</c:v>
                </c:pt>
                <c:pt idx="9045" formatCode="General">
                  <c:v>18.09</c:v>
                </c:pt>
                <c:pt idx="9046" formatCode="General">
                  <c:v>18.091999999999999</c:v>
                </c:pt>
                <c:pt idx="9047" formatCode="General">
                  <c:v>18.094000000000001</c:v>
                </c:pt>
                <c:pt idx="9048" formatCode="General">
                  <c:v>18.096</c:v>
                </c:pt>
                <c:pt idx="9049" formatCode="General">
                  <c:v>18.097999999999999</c:v>
                </c:pt>
                <c:pt idx="9050" formatCode="General">
                  <c:v>18.100000000000001</c:v>
                </c:pt>
                <c:pt idx="9051" formatCode="General">
                  <c:v>18.102</c:v>
                </c:pt>
                <c:pt idx="9052" formatCode="General">
                  <c:v>18.103999999999999</c:v>
                </c:pt>
                <c:pt idx="9053" formatCode="General">
                  <c:v>18.106000000000002</c:v>
                </c:pt>
                <c:pt idx="9054" formatCode="General">
                  <c:v>18.108000000000001</c:v>
                </c:pt>
                <c:pt idx="9055" formatCode="General">
                  <c:v>18.11</c:v>
                </c:pt>
                <c:pt idx="9056" formatCode="General">
                  <c:v>18.111999999999998</c:v>
                </c:pt>
                <c:pt idx="9057" formatCode="General">
                  <c:v>18.114000000000001</c:v>
                </c:pt>
                <c:pt idx="9058" formatCode="General">
                  <c:v>18.116</c:v>
                </c:pt>
                <c:pt idx="9059" formatCode="General">
                  <c:v>18.117999999999999</c:v>
                </c:pt>
                <c:pt idx="9060" formatCode="General">
                  <c:v>18.12</c:v>
                </c:pt>
                <c:pt idx="9061" formatCode="General">
                  <c:v>18.122</c:v>
                </c:pt>
                <c:pt idx="9062" formatCode="General">
                  <c:v>18.123999999999999</c:v>
                </c:pt>
                <c:pt idx="9063" formatCode="General">
                  <c:v>18.126000000000001</c:v>
                </c:pt>
                <c:pt idx="9064" formatCode="General">
                  <c:v>18.128</c:v>
                </c:pt>
                <c:pt idx="9065" formatCode="General">
                  <c:v>18.13</c:v>
                </c:pt>
                <c:pt idx="9066" formatCode="General">
                  <c:v>18.132000000000001</c:v>
                </c:pt>
                <c:pt idx="9067" formatCode="General">
                  <c:v>18.134</c:v>
                </c:pt>
                <c:pt idx="9068" formatCode="General">
                  <c:v>18.135999999999999</c:v>
                </c:pt>
                <c:pt idx="9069" formatCode="General">
                  <c:v>18.138000000000002</c:v>
                </c:pt>
                <c:pt idx="9070" formatCode="General">
                  <c:v>18.14</c:v>
                </c:pt>
                <c:pt idx="9071" formatCode="General">
                  <c:v>18.141999999999999</c:v>
                </c:pt>
                <c:pt idx="9072" formatCode="General">
                  <c:v>18.143999999999998</c:v>
                </c:pt>
                <c:pt idx="9073" formatCode="General">
                  <c:v>18.146000000000001</c:v>
                </c:pt>
                <c:pt idx="9074" formatCode="General">
                  <c:v>18.148</c:v>
                </c:pt>
                <c:pt idx="9075" formatCode="General">
                  <c:v>18.149999999999999</c:v>
                </c:pt>
                <c:pt idx="9076" formatCode="General">
                  <c:v>18.152000000000001</c:v>
                </c:pt>
                <c:pt idx="9077" formatCode="General">
                  <c:v>18.154</c:v>
                </c:pt>
                <c:pt idx="9078" formatCode="General">
                  <c:v>18.155999999999999</c:v>
                </c:pt>
                <c:pt idx="9079" formatCode="General">
                  <c:v>18.158000000000001</c:v>
                </c:pt>
                <c:pt idx="9080" formatCode="General">
                  <c:v>18.16</c:v>
                </c:pt>
                <c:pt idx="9081" formatCode="General">
                  <c:v>18.161999999999999</c:v>
                </c:pt>
                <c:pt idx="9082" formatCode="General">
                  <c:v>18.164000000000001</c:v>
                </c:pt>
                <c:pt idx="9083" formatCode="General">
                  <c:v>18.166</c:v>
                </c:pt>
                <c:pt idx="9084" formatCode="General">
                  <c:v>18.167999999999999</c:v>
                </c:pt>
                <c:pt idx="9085" formatCode="General">
                  <c:v>18.170000000000002</c:v>
                </c:pt>
                <c:pt idx="9086" formatCode="General">
                  <c:v>18.172000000000001</c:v>
                </c:pt>
                <c:pt idx="9087" formatCode="General">
                  <c:v>18.173999999999999</c:v>
                </c:pt>
                <c:pt idx="9088" formatCode="General">
                  <c:v>18.175999999999998</c:v>
                </c:pt>
                <c:pt idx="9089" formatCode="General">
                  <c:v>18.178000000000001</c:v>
                </c:pt>
                <c:pt idx="9090" formatCode="General">
                  <c:v>18.18</c:v>
                </c:pt>
                <c:pt idx="9091" formatCode="General">
                  <c:v>18.181999999999999</c:v>
                </c:pt>
                <c:pt idx="9092" formatCode="General">
                  <c:v>18.184000000000001</c:v>
                </c:pt>
                <c:pt idx="9093" formatCode="General">
                  <c:v>18.186</c:v>
                </c:pt>
                <c:pt idx="9094" formatCode="General">
                  <c:v>18.187999999999999</c:v>
                </c:pt>
                <c:pt idx="9095" formatCode="General">
                  <c:v>18.190000000000001</c:v>
                </c:pt>
                <c:pt idx="9096" formatCode="General">
                  <c:v>18.192</c:v>
                </c:pt>
                <c:pt idx="9097" formatCode="General">
                  <c:v>18.193999999999999</c:v>
                </c:pt>
                <c:pt idx="9098" formatCode="General">
                  <c:v>18.196000000000002</c:v>
                </c:pt>
                <c:pt idx="9099" formatCode="General">
                  <c:v>18.198</c:v>
                </c:pt>
                <c:pt idx="9100" formatCode="General">
                  <c:v>18.2</c:v>
                </c:pt>
                <c:pt idx="9101" formatCode="General">
                  <c:v>18.202000000000002</c:v>
                </c:pt>
                <c:pt idx="9102" formatCode="General">
                  <c:v>18.204000000000001</c:v>
                </c:pt>
                <c:pt idx="9103" formatCode="General">
                  <c:v>18.206</c:v>
                </c:pt>
                <c:pt idx="9104" formatCode="General">
                  <c:v>18.207999999999998</c:v>
                </c:pt>
                <c:pt idx="9105" formatCode="General">
                  <c:v>18.21</c:v>
                </c:pt>
                <c:pt idx="9106" formatCode="General">
                  <c:v>18.212</c:v>
                </c:pt>
                <c:pt idx="9107" formatCode="General">
                  <c:v>18.213999999999999</c:v>
                </c:pt>
                <c:pt idx="9108" formatCode="General">
                  <c:v>18.216000000000001</c:v>
                </c:pt>
                <c:pt idx="9109" formatCode="General">
                  <c:v>18.218</c:v>
                </c:pt>
                <c:pt idx="9110" formatCode="General">
                  <c:v>18.22</c:v>
                </c:pt>
                <c:pt idx="9111" formatCode="General">
                  <c:v>18.222000000000001</c:v>
                </c:pt>
                <c:pt idx="9112" formatCode="General">
                  <c:v>18.224</c:v>
                </c:pt>
                <c:pt idx="9113" formatCode="General">
                  <c:v>18.225999999999999</c:v>
                </c:pt>
                <c:pt idx="9114" formatCode="General">
                  <c:v>18.228000000000002</c:v>
                </c:pt>
                <c:pt idx="9115" formatCode="General">
                  <c:v>18.23</c:v>
                </c:pt>
                <c:pt idx="9116" formatCode="General">
                  <c:v>18.231999999999999</c:v>
                </c:pt>
                <c:pt idx="9117" formatCode="General">
                  <c:v>18.234000000000002</c:v>
                </c:pt>
                <c:pt idx="9118" formatCode="General">
                  <c:v>18.236000000000001</c:v>
                </c:pt>
                <c:pt idx="9119" formatCode="General">
                  <c:v>18.238</c:v>
                </c:pt>
                <c:pt idx="9120" formatCode="General">
                  <c:v>18.239999999999998</c:v>
                </c:pt>
                <c:pt idx="9121" formatCode="General">
                  <c:v>18.242000000000001</c:v>
                </c:pt>
                <c:pt idx="9122" formatCode="General">
                  <c:v>18.244</c:v>
                </c:pt>
                <c:pt idx="9123" formatCode="General">
                  <c:v>18.245999999999999</c:v>
                </c:pt>
                <c:pt idx="9124" formatCode="General">
                  <c:v>18.248000000000001</c:v>
                </c:pt>
                <c:pt idx="9125" formatCode="General">
                  <c:v>18.25</c:v>
                </c:pt>
                <c:pt idx="9126" formatCode="General">
                  <c:v>18.251999999999999</c:v>
                </c:pt>
                <c:pt idx="9127" formatCode="General">
                  <c:v>18.254000000000001</c:v>
                </c:pt>
                <c:pt idx="9128" formatCode="General">
                  <c:v>18.256</c:v>
                </c:pt>
                <c:pt idx="9129" formatCode="General">
                  <c:v>18.257999999999999</c:v>
                </c:pt>
                <c:pt idx="9130" formatCode="General">
                  <c:v>18.260000000000002</c:v>
                </c:pt>
                <c:pt idx="9131" formatCode="General">
                  <c:v>18.262</c:v>
                </c:pt>
                <c:pt idx="9132" formatCode="General">
                  <c:v>18.263999999999999</c:v>
                </c:pt>
                <c:pt idx="9133" formatCode="General">
                  <c:v>18.265999999999998</c:v>
                </c:pt>
                <c:pt idx="9134" formatCode="General">
                  <c:v>18.268000000000001</c:v>
                </c:pt>
                <c:pt idx="9135" formatCode="General">
                  <c:v>18.27</c:v>
                </c:pt>
                <c:pt idx="9136" formatCode="General">
                  <c:v>18.271999999999998</c:v>
                </c:pt>
                <c:pt idx="9137" formatCode="General">
                  <c:v>18.274000000000001</c:v>
                </c:pt>
                <c:pt idx="9138" formatCode="General">
                  <c:v>18.276</c:v>
                </c:pt>
                <c:pt idx="9139" formatCode="General">
                  <c:v>18.277999999999999</c:v>
                </c:pt>
                <c:pt idx="9140" formatCode="General">
                  <c:v>18.28</c:v>
                </c:pt>
                <c:pt idx="9141" formatCode="General">
                  <c:v>18.282</c:v>
                </c:pt>
                <c:pt idx="9142" formatCode="General">
                  <c:v>18.283999999999999</c:v>
                </c:pt>
                <c:pt idx="9143" formatCode="General">
                  <c:v>18.286000000000001</c:v>
                </c:pt>
                <c:pt idx="9144" formatCode="General">
                  <c:v>18.288</c:v>
                </c:pt>
                <c:pt idx="9145" formatCode="General">
                  <c:v>18.29</c:v>
                </c:pt>
                <c:pt idx="9146" formatCode="General">
                  <c:v>18.292000000000002</c:v>
                </c:pt>
                <c:pt idx="9147" formatCode="General">
                  <c:v>18.294</c:v>
                </c:pt>
                <c:pt idx="9148" formatCode="General">
                  <c:v>18.295999999999999</c:v>
                </c:pt>
                <c:pt idx="9149" formatCode="General">
                  <c:v>18.297999999999998</c:v>
                </c:pt>
                <c:pt idx="9150" formatCode="General">
                  <c:v>18.3</c:v>
                </c:pt>
                <c:pt idx="9151" formatCode="General">
                  <c:v>18.302</c:v>
                </c:pt>
                <c:pt idx="9152" formatCode="General">
                  <c:v>18.303999999999998</c:v>
                </c:pt>
                <c:pt idx="9153" formatCode="General">
                  <c:v>18.306000000000001</c:v>
                </c:pt>
                <c:pt idx="9154" formatCode="General">
                  <c:v>18.308</c:v>
                </c:pt>
                <c:pt idx="9155" formatCode="General">
                  <c:v>18.309999999999999</c:v>
                </c:pt>
                <c:pt idx="9156" formatCode="General">
                  <c:v>18.312000000000001</c:v>
                </c:pt>
                <c:pt idx="9157" formatCode="General">
                  <c:v>18.314</c:v>
                </c:pt>
                <c:pt idx="9158" formatCode="General">
                  <c:v>18.315999999999999</c:v>
                </c:pt>
                <c:pt idx="9159" formatCode="General">
                  <c:v>18.318000000000001</c:v>
                </c:pt>
                <c:pt idx="9160" formatCode="General">
                  <c:v>18.32</c:v>
                </c:pt>
                <c:pt idx="9161" formatCode="General">
                  <c:v>18.321999999999999</c:v>
                </c:pt>
                <c:pt idx="9162" formatCode="General">
                  <c:v>18.324000000000002</c:v>
                </c:pt>
                <c:pt idx="9163" formatCode="General">
                  <c:v>18.326000000000001</c:v>
                </c:pt>
                <c:pt idx="9164" formatCode="General">
                  <c:v>18.327999999999999</c:v>
                </c:pt>
                <c:pt idx="9165" formatCode="General">
                  <c:v>18.329999999999998</c:v>
                </c:pt>
                <c:pt idx="9166" formatCode="General">
                  <c:v>18.332000000000001</c:v>
                </c:pt>
                <c:pt idx="9167" formatCode="General">
                  <c:v>18.334</c:v>
                </c:pt>
                <c:pt idx="9168" formatCode="General">
                  <c:v>18.335999999999999</c:v>
                </c:pt>
                <c:pt idx="9169" formatCode="General">
                  <c:v>18.338000000000001</c:v>
                </c:pt>
                <c:pt idx="9170" formatCode="General">
                  <c:v>18.34</c:v>
                </c:pt>
                <c:pt idx="9171" formatCode="General">
                  <c:v>18.341999999999999</c:v>
                </c:pt>
                <c:pt idx="9172" formatCode="General">
                  <c:v>18.344000000000001</c:v>
                </c:pt>
                <c:pt idx="9173" formatCode="General">
                  <c:v>18.346</c:v>
                </c:pt>
                <c:pt idx="9174" formatCode="General">
                  <c:v>18.347999999999999</c:v>
                </c:pt>
                <c:pt idx="9175" formatCode="General">
                  <c:v>18.350000000000001</c:v>
                </c:pt>
                <c:pt idx="9176" formatCode="General">
                  <c:v>18.352</c:v>
                </c:pt>
                <c:pt idx="9177" formatCode="General">
                  <c:v>18.353999999999999</c:v>
                </c:pt>
                <c:pt idx="9178" formatCode="General">
                  <c:v>18.356000000000002</c:v>
                </c:pt>
                <c:pt idx="9179" formatCode="General">
                  <c:v>18.358000000000001</c:v>
                </c:pt>
                <c:pt idx="9180" formatCode="General">
                  <c:v>18.36</c:v>
                </c:pt>
                <c:pt idx="9181" formatCode="General">
                  <c:v>18.361999999999998</c:v>
                </c:pt>
                <c:pt idx="9182" formatCode="General">
                  <c:v>18.364000000000001</c:v>
                </c:pt>
                <c:pt idx="9183" formatCode="General">
                  <c:v>18.366</c:v>
                </c:pt>
                <c:pt idx="9184" formatCode="General">
                  <c:v>18.367999999999999</c:v>
                </c:pt>
                <c:pt idx="9185" formatCode="General">
                  <c:v>18.37</c:v>
                </c:pt>
                <c:pt idx="9186" formatCode="General">
                  <c:v>18.372</c:v>
                </c:pt>
                <c:pt idx="9187" formatCode="General">
                  <c:v>18.373999999999999</c:v>
                </c:pt>
                <c:pt idx="9188" formatCode="General">
                  <c:v>18.376000000000001</c:v>
                </c:pt>
                <c:pt idx="9189" formatCode="General">
                  <c:v>18.378</c:v>
                </c:pt>
                <c:pt idx="9190" formatCode="General">
                  <c:v>18.38</c:v>
                </c:pt>
                <c:pt idx="9191" formatCode="General">
                  <c:v>18.382000000000001</c:v>
                </c:pt>
                <c:pt idx="9192" formatCode="General">
                  <c:v>18.384</c:v>
                </c:pt>
                <c:pt idx="9193" formatCode="General">
                  <c:v>18.385999999999999</c:v>
                </c:pt>
                <c:pt idx="9194" formatCode="General">
                  <c:v>18.388000000000002</c:v>
                </c:pt>
                <c:pt idx="9195" formatCode="General">
                  <c:v>18.39</c:v>
                </c:pt>
                <c:pt idx="9196" formatCode="General">
                  <c:v>18.391999999999999</c:v>
                </c:pt>
                <c:pt idx="9197" formatCode="General">
                  <c:v>18.393999999999998</c:v>
                </c:pt>
                <c:pt idx="9198" formatCode="General">
                  <c:v>18.396000000000001</c:v>
                </c:pt>
                <c:pt idx="9199" formatCode="General">
                  <c:v>18.398</c:v>
                </c:pt>
                <c:pt idx="9200" formatCode="General">
                  <c:v>18.399999999999999</c:v>
                </c:pt>
                <c:pt idx="9201" formatCode="General">
                  <c:v>18.402000000000001</c:v>
                </c:pt>
                <c:pt idx="9202" formatCode="General">
                  <c:v>18.404</c:v>
                </c:pt>
                <c:pt idx="9203" formatCode="General">
                  <c:v>18.405999999999999</c:v>
                </c:pt>
                <c:pt idx="9204" formatCode="General">
                  <c:v>18.408000000000001</c:v>
                </c:pt>
                <c:pt idx="9205" formatCode="General">
                  <c:v>18.41</c:v>
                </c:pt>
                <c:pt idx="9206" formatCode="General">
                  <c:v>18.411999999999999</c:v>
                </c:pt>
                <c:pt idx="9207" formatCode="General">
                  <c:v>18.414000000000001</c:v>
                </c:pt>
                <c:pt idx="9208" formatCode="General">
                  <c:v>18.416</c:v>
                </c:pt>
                <c:pt idx="9209" formatCode="General">
                  <c:v>18.417999999999999</c:v>
                </c:pt>
                <c:pt idx="9210" formatCode="General">
                  <c:v>18.420000000000002</c:v>
                </c:pt>
                <c:pt idx="9211" formatCode="General">
                  <c:v>18.422000000000001</c:v>
                </c:pt>
                <c:pt idx="9212" formatCode="General">
                  <c:v>18.423999999999999</c:v>
                </c:pt>
                <c:pt idx="9213" formatCode="General">
                  <c:v>18.425999999999998</c:v>
                </c:pt>
                <c:pt idx="9214" formatCode="General">
                  <c:v>18.428000000000001</c:v>
                </c:pt>
                <c:pt idx="9215" formatCode="General">
                  <c:v>18.43</c:v>
                </c:pt>
                <c:pt idx="9216" formatCode="General">
                  <c:v>18.431999999999999</c:v>
                </c:pt>
                <c:pt idx="9217" formatCode="General">
                  <c:v>18.434000000000001</c:v>
                </c:pt>
                <c:pt idx="9218" formatCode="General">
                  <c:v>18.436</c:v>
                </c:pt>
                <c:pt idx="9219" formatCode="General">
                  <c:v>18.437999999999999</c:v>
                </c:pt>
                <c:pt idx="9220" formatCode="General">
                  <c:v>18.440000000000001</c:v>
                </c:pt>
                <c:pt idx="9221" formatCode="General">
                  <c:v>18.442</c:v>
                </c:pt>
                <c:pt idx="9222" formatCode="General">
                  <c:v>18.443999999999999</c:v>
                </c:pt>
                <c:pt idx="9223" formatCode="General">
                  <c:v>18.446000000000002</c:v>
                </c:pt>
                <c:pt idx="9224" formatCode="General">
                  <c:v>18.448</c:v>
                </c:pt>
                <c:pt idx="9225" formatCode="General">
                  <c:v>18.45</c:v>
                </c:pt>
                <c:pt idx="9226" formatCode="General">
                  <c:v>18.452000000000002</c:v>
                </c:pt>
                <c:pt idx="9227" formatCode="General">
                  <c:v>18.454000000000001</c:v>
                </c:pt>
                <c:pt idx="9228" formatCode="General">
                  <c:v>18.456</c:v>
                </c:pt>
                <c:pt idx="9229" formatCode="General">
                  <c:v>18.457999999999998</c:v>
                </c:pt>
                <c:pt idx="9230" formatCode="General">
                  <c:v>18.46</c:v>
                </c:pt>
                <c:pt idx="9231" formatCode="General">
                  <c:v>18.462</c:v>
                </c:pt>
                <c:pt idx="9232" formatCode="General">
                  <c:v>18.463999999999999</c:v>
                </c:pt>
                <c:pt idx="9233" formatCode="General">
                  <c:v>18.466000000000001</c:v>
                </c:pt>
                <c:pt idx="9234" formatCode="General">
                  <c:v>18.468</c:v>
                </c:pt>
                <c:pt idx="9235" formatCode="General">
                  <c:v>18.47</c:v>
                </c:pt>
                <c:pt idx="9236" formatCode="General">
                  <c:v>18.472000000000001</c:v>
                </c:pt>
                <c:pt idx="9237" formatCode="General">
                  <c:v>18.474</c:v>
                </c:pt>
                <c:pt idx="9238" formatCode="General">
                  <c:v>18.475999999999999</c:v>
                </c:pt>
                <c:pt idx="9239" formatCode="General">
                  <c:v>18.478000000000002</c:v>
                </c:pt>
                <c:pt idx="9240" formatCode="General">
                  <c:v>18.48</c:v>
                </c:pt>
                <c:pt idx="9241" formatCode="General">
                  <c:v>18.481999999999999</c:v>
                </c:pt>
                <c:pt idx="9242" formatCode="General">
                  <c:v>18.484000000000002</c:v>
                </c:pt>
                <c:pt idx="9243" formatCode="General">
                  <c:v>18.486000000000001</c:v>
                </c:pt>
                <c:pt idx="9244" formatCode="General">
                  <c:v>18.488</c:v>
                </c:pt>
                <c:pt idx="9245" formatCode="General">
                  <c:v>18.489999999999998</c:v>
                </c:pt>
                <c:pt idx="9246" formatCode="General">
                  <c:v>18.492000000000001</c:v>
                </c:pt>
                <c:pt idx="9247" formatCode="General">
                  <c:v>18.494</c:v>
                </c:pt>
                <c:pt idx="9248" formatCode="General">
                  <c:v>18.495999999999999</c:v>
                </c:pt>
                <c:pt idx="9249" formatCode="General">
                  <c:v>18.498000000000001</c:v>
                </c:pt>
                <c:pt idx="9250" formatCode="General">
                  <c:v>18.5</c:v>
                </c:pt>
                <c:pt idx="9251" formatCode="General">
                  <c:v>18.501999999999999</c:v>
                </c:pt>
                <c:pt idx="9252" formatCode="General">
                  <c:v>18.504000000000001</c:v>
                </c:pt>
                <c:pt idx="9253" formatCode="General">
                  <c:v>18.506</c:v>
                </c:pt>
                <c:pt idx="9254" formatCode="General">
                  <c:v>18.507999999999999</c:v>
                </c:pt>
                <c:pt idx="9255" formatCode="General">
                  <c:v>18.510000000000002</c:v>
                </c:pt>
                <c:pt idx="9256" formatCode="General">
                  <c:v>18.512</c:v>
                </c:pt>
                <c:pt idx="9257" formatCode="General">
                  <c:v>18.513999999999999</c:v>
                </c:pt>
                <c:pt idx="9258" formatCode="General">
                  <c:v>18.515999999999998</c:v>
                </c:pt>
                <c:pt idx="9259" formatCode="General">
                  <c:v>18.518000000000001</c:v>
                </c:pt>
                <c:pt idx="9260" formatCode="General">
                  <c:v>18.52</c:v>
                </c:pt>
                <c:pt idx="9261" formatCode="General">
                  <c:v>18.521999999999998</c:v>
                </c:pt>
                <c:pt idx="9262" formatCode="General">
                  <c:v>18.524000000000001</c:v>
                </c:pt>
                <c:pt idx="9263" formatCode="General">
                  <c:v>18.526</c:v>
                </c:pt>
                <c:pt idx="9264" formatCode="General">
                  <c:v>18.527999999999999</c:v>
                </c:pt>
                <c:pt idx="9265" formatCode="General">
                  <c:v>18.53</c:v>
                </c:pt>
                <c:pt idx="9266" formatCode="General">
                  <c:v>18.532</c:v>
                </c:pt>
                <c:pt idx="9267" formatCode="General">
                  <c:v>18.533999999999999</c:v>
                </c:pt>
                <c:pt idx="9268" formatCode="General">
                  <c:v>18.536000000000001</c:v>
                </c:pt>
                <c:pt idx="9269" formatCode="General">
                  <c:v>18.538</c:v>
                </c:pt>
                <c:pt idx="9270" formatCode="General">
                  <c:v>18.54</c:v>
                </c:pt>
                <c:pt idx="9271" formatCode="General">
                  <c:v>18.542000000000002</c:v>
                </c:pt>
                <c:pt idx="9272" formatCode="General">
                  <c:v>18.544</c:v>
                </c:pt>
                <c:pt idx="9273" formatCode="General">
                  <c:v>18.545999999999999</c:v>
                </c:pt>
                <c:pt idx="9274" formatCode="General">
                  <c:v>18.547999999999998</c:v>
                </c:pt>
                <c:pt idx="9275" formatCode="General">
                  <c:v>18.55</c:v>
                </c:pt>
                <c:pt idx="9276" formatCode="General">
                  <c:v>18.552</c:v>
                </c:pt>
                <c:pt idx="9277" formatCode="General">
                  <c:v>18.553999999999998</c:v>
                </c:pt>
                <c:pt idx="9278" formatCode="General">
                  <c:v>18.556000000000001</c:v>
                </c:pt>
                <c:pt idx="9279" formatCode="General">
                  <c:v>18.558</c:v>
                </c:pt>
                <c:pt idx="9280" formatCode="General">
                  <c:v>18.559999999999999</c:v>
                </c:pt>
                <c:pt idx="9281" formatCode="General">
                  <c:v>18.562000000000001</c:v>
                </c:pt>
                <c:pt idx="9282" formatCode="General">
                  <c:v>18.564</c:v>
                </c:pt>
                <c:pt idx="9283" formatCode="General">
                  <c:v>18.565999999999999</c:v>
                </c:pt>
                <c:pt idx="9284" formatCode="General">
                  <c:v>18.568000000000001</c:v>
                </c:pt>
                <c:pt idx="9285" formatCode="General">
                  <c:v>18.57</c:v>
                </c:pt>
                <c:pt idx="9286" formatCode="General">
                  <c:v>18.571999999999999</c:v>
                </c:pt>
                <c:pt idx="9287" formatCode="General">
                  <c:v>18.574000000000002</c:v>
                </c:pt>
                <c:pt idx="9288" formatCode="General">
                  <c:v>18.576000000000001</c:v>
                </c:pt>
                <c:pt idx="9289" formatCode="General">
                  <c:v>18.577999999999999</c:v>
                </c:pt>
                <c:pt idx="9290" formatCode="General">
                  <c:v>18.579999999999998</c:v>
                </c:pt>
                <c:pt idx="9291" formatCode="General">
                  <c:v>18.582000000000001</c:v>
                </c:pt>
                <c:pt idx="9292" formatCode="General">
                  <c:v>18.584</c:v>
                </c:pt>
                <c:pt idx="9293" formatCode="General">
                  <c:v>18.585999999999999</c:v>
                </c:pt>
                <c:pt idx="9294" formatCode="General">
                  <c:v>18.588000000000001</c:v>
                </c:pt>
                <c:pt idx="9295" formatCode="General">
                  <c:v>18.59</c:v>
                </c:pt>
                <c:pt idx="9296" formatCode="General">
                  <c:v>18.591999999999999</c:v>
                </c:pt>
                <c:pt idx="9297" formatCode="General">
                  <c:v>18.594000000000001</c:v>
                </c:pt>
                <c:pt idx="9298" formatCode="General">
                  <c:v>18.596</c:v>
                </c:pt>
                <c:pt idx="9299" formatCode="General">
                  <c:v>18.597999999999999</c:v>
                </c:pt>
                <c:pt idx="9300" formatCode="General">
                  <c:v>18.600000000000001</c:v>
                </c:pt>
                <c:pt idx="9301" formatCode="General">
                  <c:v>18.602</c:v>
                </c:pt>
                <c:pt idx="9302" formatCode="General">
                  <c:v>18.603999999999999</c:v>
                </c:pt>
                <c:pt idx="9303" formatCode="General">
                  <c:v>18.606000000000002</c:v>
                </c:pt>
                <c:pt idx="9304" formatCode="General">
                  <c:v>18.608000000000001</c:v>
                </c:pt>
                <c:pt idx="9305" formatCode="General">
                  <c:v>18.61</c:v>
                </c:pt>
                <c:pt idx="9306" formatCode="General">
                  <c:v>18.611999999999998</c:v>
                </c:pt>
                <c:pt idx="9307" formatCode="General">
                  <c:v>18.614000000000001</c:v>
                </c:pt>
                <c:pt idx="9308" formatCode="General">
                  <c:v>18.616</c:v>
                </c:pt>
                <c:pt idx="9309" formatCode="General">
                  <c:v>18.617999999999999</c:v>
                </c:pt>
                <c:pt idx="9310" formatCode="General">
                  <c:v>18.62</c:v>
                </c:pt>
                <c:pt idx="9311" formatCode="General">
                  <c:v>18.622</c:v>
                </c:pt>
                <c:pt idx="9312" formatCode="General">
                  <c:v>18.623999999999999</c:v>
                </c:pt>
                <c:pt idx="9313" formatCode="General">
                  <c:v>18.626000000000001</c:v>
                </c:pt>
                <c:pt idx="9314" formatCode="General">
                  <c:v>18.628</c:v>
                </c:pt>
                <c:pt idx="9315" formatCode="General">
                  <c:v>18.63</c:v>
                </c:pt>
                <c:pt idx="9316" formatCode="General">
                  <c:v>18.632000000000001</c:v>
                </c:pt>
                <c:pt idx="9317" formatCode="General">
                  <c:v>18.634</c:v>
                </c:pt>
                <c:pt idx="9318" formatCode="General">
                  <c:v>18.635999999999999</c:v>
                </c:pt>
                <c:pt idx="9319" formatCode="General">
                  <c:v>18.638000000000002</c:v>
                </c:pt>
                <c:pt idx="9320" formatCode="General">
                  <c:v>18.64</c:v>
                </c:pt>
                <c:pt idx="9321" formatCode="General">
                  <c:v>18.641999999999999</c:v>
                </c:pt>
                <c:pt idx="9322" formatCode="General">
                  <c:v>18.643999999999998</c:v>
                </c:pt>
                <c:pt idx="9323" formatCode="General">
                  <c:v>18.646000000000001</c:v>
                </c:pt>
                <c:pt idx="9324" formatCode="General">
                  <c:v>18.648</c:v>
                </c:pt>
                <c:pt idx="9325" formatCode="General">
                  <c:v>18.649999999999999</c:v>
                </c:pt>
                <c:pt idx="9326" formatCode="General">
                  <c:v>18.652000000000001</c:v>
                </c:pt>
                <c:pt idx="9327" formatCode="General">
                  <c:v>18.654</c:v>
                </c:pt>
                <c:pt idx="9328" formatCode="General">
                  <c:v>18.655999999999999</c:v>
                </c:pt>
                <c:pt idx="9329" formatCode="General">
                  <c:v>18.658000000000001</c:v>
                </c:pt>
                <c:pt idx="9330" formatCode="General">
                  <c:v>18.66</c:v>
                </c:pt>
                <c:pt idx="9331" formatCode="General">
                  <c:v>18.661999999999999</c:v>
                </c:pt>
                <c:pt idx="9332" formatCode="General">
                  <c:v>18.664000000000001</c:v>
                </c:pt>
                <c:pt idx="9333" formatCode="General">
                  <c:v>18.666</c:v>
                </c:pt>
                <c:pt idx="9334" formatCode="General">
                  <c:v>18.667999999999999</c:v>
                </c:pt>
                <c:pt idx="9335" formatCode="General">
                  <c:v>18.670000000000002</c:v>
                </c:pt>
                <c:pt idx="9336" formatCode="General">
                  <c:v>18.672000000000001</c:v>
                </c:pt>
                <c:pt idx="9337" formatCode="General">
                  <c:v>18.673999999999999</c:v>
                </c:pt>
                <c:pt idx="9338" formatCode="General">
                  <c:v>18.675999999999998</c:v>
                </c:pt>
                <c:pt idx="9339" formatCode="General">
                  <c:v>18.678000000000001</c:v>
                </c:pt>
                <c:pt idx="9340" formatCode="General">
                  <c:v>18.68</c:v>
                </c:pt>
                <c:pt idx="9341" formatCode="General">
                  <c:v>18.681999999999999</c:v>
                </c:pt>
                <c:pt idx="9342" formatCode="General">
                  <c:v>18.684000000000001</c:v>
                </c:pt>
                <c:pt idx="9343" formatCode="General">
                  <c:v>18.686</c:v>
                </c:pt>
                <c:pt idx="9344" formatCode="General">
                  <c:v>18.687999999999999</c:v>
                </c:pt>
                <c:pt idx="9345" formatCode="General">
                  <c:v>18.690000000000001</c:v>
                </c:pt>
                <c:pt idx="9346" formatCode="General">
                  <c:v>18.692</c:v>
                </c:pt>
                <c:pt idx="9347" formatCode="General">
                  <c:v>18.693999999999999</c:v>
                </c:pt>
                <c:pt idx="9348" formatCode="General">
                  <c:v>18.696000000000002</c:v>
                </c:pt>
                <c:pt idx="9349" formatCode="General">
                  <c:v>18.698</c:v>
                </c:pt>
                <c:pt idx="9350" formatCode="General">
                  <c:v>18.7</c:v>
                </c:pt>
                <c:pt idx="9351" formatCode="General">
                  <c:v>18.702000000000002</c:v>
                </c:pt>
                <c:pt idx="9352" formatCode="General">
                  <c:v>18.704000000000001</c:v>
                </c:pt>
                <c:pt idx="9353" formatCode="General">
                  <c:v>18.706</c:v>
                </c:pt>
                <c:pt idx="9354" formatCode="General">
                  <c:v>18.707999999999998</c:v>
                </c:pt>
                <c:pt idx="9355" formatCode="General">
                  <c:v>18.71</c:v>
                </c:pt>
                <c:pt idx="9356" formatCode="General">
                  <c:v>18.712</c:v>
                </c:pt>
                <c:pt idx="9357" formatCode="General">
                  <c:v>18.713999999999999</c:v>
                </c:pt>
                <c:pt idx="9358" formatCode="General">
                  <c:v>18.716000000000001</c:v>
                </c:pt>
                <c:pt idx="9359" formatCode="General">
                  <c:v>18.718</c:v>
                </c:pt>
                <c:pt idx="9360" formatCode="General">
                  <c:v>18.72</c:v>
                </c:pt>
                <c:pt idx="9361" formatCode="General">
                  <c:v>18.722000000000001</c:v>
                </c:pt>
                <c:pt idx="9362" formatCode="General">
                  <c:v>18.724</c:v>
                </c:pt>
                <c:pt idx="9363" formatCode="General">
                  <c:v>18.725999999999999</c:v>
                </c:pt>
                <c:pt idx="9364" formatCode="General">
                  <c:v>18.728000000000002</c:v>
                </c:pt>
                <c:pt idx="9365" formatCode="General">
                  <c:v>18.73</c:v>
                </c:pt>
                <c:pt idx="9366" formatCode="General">
                  <c:v>18.731999999999999</c:v>
                </c:pt>
                <c:pt idx="9367" formatCode="General">
                  <c:v>18.734000000000002</c:v>
                </c:pt>
                <c:pt idx="9368" formatCode="General">
                  <c:v>18.736000000000001</c:v>
                </c:pt>
                <c:pt idx="9369" formatCode="General">
                  <c:v>18.738</c:v>
                </c:pt>
                <c:pt idx="9370" formatCode="General">
                  <c:v>18.739999999999998</c:v>
                </c:pt>
                <c:pt idx="9371" formatCode="General">
                  <c:v>18.742000000000001</c:v>
                </c:pt>
                <c:pt idx="9372" formatCode="General">
                  <c:v>18.744</c:v>
                </c:pt>
                <c:pt idx="9373" formatCode="General">
                  <c:v>18.745999999999999</c:v>
                </c:pt>
                <c:pt idx="9374" formatCode="General">
                  <c:v>18.748000000000001</c:v>
                </c:pt>
                <c:pt idx="9375" formatCode="General">
                  <c:v>18.75</c:v>
                </c:pt>
                <c:pt idx="9376" formatCode="General">
                  <c:v>18.751999999999999</c:v>
                </c:pt>
                <c:pt idx="9377" formatCode="General">
                  <c:v>18.754000000000001</c:v>
                </c:pt>
                <c:pt idx="9378" formatCode="General">
                  <c:v>18.756</c:v>
                </c:pt>
                <c:pt idx="9379" formatCode="General">
                  <c:v>18.757999999999999</c:v>
                </c:pt>
                <c:pt idx="9380" formatCode="General">
                  <c:v>18.760000000000002</c:v>
                </c:pt>
                <c:pt idx="9381" formatCode="General">
                  <c:v>18.762</c:v>
                </c:pt>
                <c:pt idx="9382" formatCode="General">
                  <c:v>18.763999999999999</c:v>
                </c:pt>
                <c:pt idx="9383" formatCode="General">
                  <c:v>18.765999999999998</c:v>
                </c:pt>
                <c:pt idx="9384" formatCode="General">
                  <c:v>18.768000000000001</c:v>
                </c:pt>
                <c:pt idx="9385" formatCode="General">
                  <c:v>18.77</c:v>
                </c:pt>
                <c:pt idx="9386" formatCode="General">
                  <c:v>18.771999999999998</c:v>
                </c:pt>
                <c:pt idx="9387" formatCode="General">
                  <c:v>18.774000000000001</c:v>
                </c:pt>
                <c:pt idx="9388" formatCode="General">
                  <c:v>18.776</c:v>
                </c:pt>
                <c:pt idx="9389" formatCode="General">
                  <c:v>18.777999999999999</c:v>
                </c:pt>
                <c:pt idx="9390" formatCode="General">
                  <c:v>18.78</c:v>
                </c:pt>
                <c:pt idx="9391" formatCode="General">
                  <c:v>18.782</c:v>
                </c:pt>
                <c:pt idx="9392" formatCode="General">
                  <c:v>18.783999999999999</c:v>
                </c:pt>
                <c:pt idx="9393" formatCode="General">
                  <c:v>18.786000000000001</c:v>
                </c:pt>
                <c:pt idx="9394" formatCode="General">
                  <c:v>18.788</c:v>
                </c:pt>
                <c:pt idx="9395" formatCode="General">
                  <c:v>18.79</c:v>
                </c:pt>
                <c:pt idx="9396" formatCode="General">
                  <c:v>18.792000000000002</c:v>
                </c:pt>
                <c:pt idx="9397" formatCode="General">
                  <c:v>18.794</c:v>
                </c:pt>
                <c:pt idx="9398" formatCode="General">
                  <c:v>18.795999999999999</c:v>
                </c:pt>
                <c:pt idx="9399" formatCode="General">
                  <c:v>18.797999999999998</c:v>
                </c:pt>
                <c:pt idx="9400" formatCode="General">
                  <c:v>18.8</c:v>
                </c:pt>
                <c:pt idx="9401" formatCode="General">
                  <c:v>18.802</c:v>
                </c:pt>
                <c:pt idx="9402" formatCode="General">
                  <c:v>18.803999999999998</c:v>
                </c:pt>
                <c:pt idx="9403" formatCode="General">
                  <c:v>18.806000000000001</c:v>
                </c:pt>
                <c:pt idx="9404" formatCode="General">
                  <c:v>18.808</c:v>
                </c:pt>
                <c:pt idx="9405" formatCode="General">
                  <c:v>18.809999999999999</c:v>
                </c:pt>
                <c:pt idx="9406" formatCode="General">
                  <c:v>18.812000000000001</c:v>
                </c:pt>
                <c:pt idx="9407" formatCode="General">
                  <c:v>18.814</c:v>
                </c:pt>
                <c:pt idx="9408" formatCode="General">
                  <c:v>18.815999999999999</c:v>
                </c:pt>
                <c:pt idx="9409" formatCode="General">
                  <c:v>18.818000000000001</c:v>
                </c:pt>
                <c:pt idx="9410" formatCode="General">
                  <c:v>18.82</c:v>
                </c:pt>
                <c:pt idx="9411" formatCode="General">
                  <c:v>18.821999999999999</c:v>
                </c:pt>
                <c:pt idx="9412" formatCode="General">
                  <c:v>18.824000000000002</c:v>
                </c:pt>
                <c:pt idx="9413" formatCode="General">
                  <c:v>18.826000000000001</c:v>
                </c:pt>
                <c:pt idx="9414" formatCode="General">
                  <c:v>18.827999999999999</c:v>
                </c:pt>
                <c:pt idx="9415" formatCode="General">
                  <c:v>18.829999999999998</c:v>
                </c:pt>
                <c:pt idx="9416" formatCode="General">
                  <c:v>18.832000000000001</c:v>
                </c:pt>
                <c:pt idx="9417" formatCode="General">
                  <c:v>18.834</c:v>
                </c:pt>
                <c:pt idx="9418" formatCode="General">
                  <c:v>18.835999999999999</c:v>
                </c:pt>
                <c:pt idx="9419" formatCode="General">
                  <c:v>18.838000000000001</c:v>
                </c:pt>
                <c:pt idx="9420" formatCode="General">
                  <c:v>18.84</c:v>
                </c:pt>
                <c:pt idx="9421" formatCode="General">
                  <c:v>18.841999999999999</c:v>
                </c:pt>
                <c:pt idx="9422" formatCode="General">
                  <c:v>18.844000000000001</c:v>
                </c:pt>
                <c:pt idx="9423" formatCode="General">
                  <c:v>18.846</c:v>
                </c:pt>
                <c:pt idx="9424" formatCode="General">
                  <c:v>18.847999999999999</c:v>
                </c:pt>
                <c:pt idx="9425" formatCode="General">
                  <c:v>18.850000000000001</c:v>
                </c:pt>
                <c:pt idx="9426" formatCode="General">
                  <c:v>18.852</c:v>
                </c:pt>
                <c:pt idx="9427" formatCode="General">
                  <c:v>18.853999999999999</c:v>
                </c:pt>
                <c:pt idx="9428" formatCode="General">
                  <c:v>18.856000000000002</c:v>
                </c:pt>
                <c:pt idx="9429" formatCode="General">
                  <c:v>18.858000000000001</c:v>
                </c:pt>
                <c:pt idx="9430" formatCode="General">
                  <c:v>18.86</c:v>
                </c:pt>
                <c:pt idx="9431" formatCode="General">
                  <c:v>18.861999999999998</c:v>
                </c:pt>
                <c:pt idx="9432" formatCode="General">
                  <c:v>18.864000000000001</c:v>
                </c:pt>
                <c:pt idx="9433" formatCode="General">
                  <c:v>18.866</c:v>
                </c:pt>
                <c:pt idx="9434" formatCode="General">
                  <c:v>18.867999999999999</c:v>
                </c:pt>
                <c:pt idx="9435" formatCode="General">
                  <c:v>18.87</c:v>
                </c:pt>
                <c:pt idx="9436" formatCode="General">
                  <c:v>18.872</c:v>
                </c:pt>
                <c:pt idx="9437" formatCode="General">
                  <c:v>18.873999999999999</c:v>
                </c:pt>
                <c:pt idx="9438" formatCode="General">
                  <c:v>18.876000000000001</c:v>
                </c:pt>
                <c:pt idx="9439" formatCode="General">
                  <c:v>18.878</c:v>
                </c:pt>
                <c:pt idx="9440" formatCode="General">
                  <c:v>18.88</c:v>
                </c:pt>
                <c:pt idx="9441" formatCode="General">
                  <c:v>18.882000000000001</c:v>
                </c:pt>
                <c:pt idx="9442" formatCode="General">
                  <c:v>18.884</c:v>
                </c:pt>
                <c:pt idx="9443" formatCode="General">
                  <c:v>18.885999999999999</c:v>
                </c:pt>
                <c:pt idx="9444" formatCode="General">
                  <c:v>18.888000000000002</c:v>
                </c:pt>
                <c:pt idx="9445" formatCode="General">
                  <c:v>18.89</c:v>
                </c:pt>
                <c:pt idx="9446" formatCode="General">
                  <c:v>18.891999999999999</c:v>
                </c:pt>
                <c:pt idx="9447" formatCode="General">
                  <c:v>18.893999999999998</c:v>
                </c:pt>
                <c:pt idx="9448" formatCode="General">
                  <c:v>18.896000000000001</c:v>
                </c:pt>
                <c:pt idx="9449" formatCode="General">
                  <c:v>18.898</c:v>
                </c:pt>
                <c:pt idx="9450" formatCode="General">
                  <c:v>18.899999999999999</c:v>
                </c:pt>
                <c:pt idx="9451" formatCode="General">
                  <c:v>18.902000000000001</c:v>
                </c:pt>
                <c:pt idx="9452" formatCode="General">
                  <c:v>18.904</c:v>
                </c:pt>
                <c:pt idx="9453" formatCode="General">
                  <c:v>18.905999999999999</c:v>
                </c:pt>
                <c:pt idx="9454" formatCode="General">
                  <c:v>18.908000000000001</c:v>
                </c:pt>
                <c:pt idx="9455" formatCode="General">
                  <c:v>18.91</c:v>
                </c:pt>
                <c:pt idx="9456" formatCode="General">
                  <c:v>18.911999999999999</c:v>
                </c:pt>
                <c:pt idx="9457" formatCode="General">
                  <c:v>18.914000000000001</c:v>
                </c:pt>
                <c:pt idx="9458" formatCode="General">
                  <c:v>18.916</c:v>
                </c:pt>
                <c:pt idx="9459" formatCode="General">
                  <c:v>18.917999999999999</c:v>
                </c:pt>
                <c:pt idx="9460" formatCode="General">
                  <c:v>18.920000000000002</c:v>
                </c:pt>
                <c:pt idx="9461" formatCode="General">
                  <c:v>18.922000000000001</c:v>
                </c:pt>
                <c:pt idx="9462" formatCode="General">
                  <c:v>18.923999999999999</c:v>
                </c:pt>
                <c:pt idx="9463" formatCode="General">
                  <c:v>18.925999999999998</c:v>
                </c:pt>
                <c:pt idx="9464" formatCode="General">
                  <c:v>18.928000000000001</c:v>
                </c:pt>
                <c:pt idx="9465" formatCode="General">
                  <c:v>18.93</c:v>
                </c:pt>
                <c:pt idx="9466" formatCode="General">
                  <c:v>18.931999999999999</c:v>
                </c:pt>
                <c:pt idx="9467" formatCode="General">
                  <c:v>18.934000000000001</c:v>
                </c:pt>
                <c:pt idx="9468" formatCode="General">
                  <c:v>18.936</c:v>
                </c:pt>
                <c:pt idx="9469" formatCode="General">
                  <c:v>18.937999999999999</c:v>
                </c:pt>
                <c:pt idx="9470" formatCode="General">
                  <c:v>18.940000000000001</c:v>
                </c:pt>
                <c:pt idx="9471" formatCode="General">
                  <c:v>18.942</c:v>
                </c:pt>
                <c:pt idx="9472" formatCode="General">
                  <c:v>18.943999999999999</c:v>
                </c:pt>
                <c:pt idx="9473" formatCode="General">
                  <c:v>18.946000000000002</c:v>
                </c:pt>
                <c:pt idx="9474" formatCode="General">
                  <c:v>18.948</c:v>
                </c:pt>
                <c:pt idx="9475" formatCode="General">
                  <c:v>18.95</c:v>
                </c:pt>
                <c:pt idx="9476" formatCode="General">
                  <c:v>18.952000000000002</c:v>
                </c:pt>
                <c:pt idx="9477" formatCode="General">
                  <c:v>18.954000000000001</c:v>
                </c:pt>
                <c:pt idx="9478" formatCode="General">
                  <c:v>18.956</c:v>
                </c:pt>
                <c:pt idx="9479" formatCode="General">
                  <c:v>18.957999999999998</c:v>
                </c:pt>
                <c:pt idx="9480" formatCode="General">
                  <c:v>18.96</c:v>
                </c:pt>
                <c:pt idx="9481" formatCode="General">
                  <c:v>18.962</c:v>
                </c:pt>
                <c:pt idx="9482" formatCode="General">
                  <c:v>18.963999999999999</c:v>
                </c:pt>
                <c:pt idx="9483" formatCode="General">
                  <c:v>18.966000000000001</c:v>
                </c:pt>
                <c:pt idx="9484" formatCode="General">
                  <c:v>18.968</c:v>
                </c:pt>
                <c:pt idx="9485" formatCode="General">
                  <c:v>18.97</c:v>
                </c:pt>
                <c:pt idx="9486" formatCode="General">
                  <c:v>18.972000000000001</c:v>
                </c:pt>
                <c:pt idx="9487" formatCode="General">
                  <c:v>18.974</c:v>
                </c:pt>
                <c:pt idx="9488" formatCode="General">
                  <c:v>18.975999999999999</c:v>
                </c:pt>
                <c:pt idx="9489" formatCode="General">
                  <c:v>18.978000000000002</c:v>
                </c:pt>
                <c:pt idx="9490" formatCode="General">
                  <c:v>18.98</c:v>
                </c:pt>
                <c:pt idx="9491" formatCode="General">
                  <c:v>18.981999999999999</c:v>
                </c:pt>
                <c:pt idx="9492" formatCode="General">
                  <c:v>18.984000000000002</c:v>
                </c:pt>
                <c:pt idx="9493" formatCode="General">
                  <c:v>18.986000000000001</c:v>
                </c:pt>
                <c:pt idx="9494" formatCode="General">
                  <c:v>18.988</c:v>
                </c:pt>
                <c:pt idx="9495" formatCode="General">
                  <c:v>18.989999999999998</c:v>
                </c:pt>
                <c:pt idx="9496" formatCode="General">
                  <c:v>18.992000000000001</c:v>
                </c:pt>
                <c:pt idx="9497" formatCode="General">
                  <c:v>18.994</c:v>
                </c:pt>
                <c:pt idx="9498" formatCode="General">
                  <c:v>18.995999999999999</c:v>
                </c:pt>
                <c:pt idx="9499" formatCode="General">
                  <c:v>18.998000000000001</c:v>
                </c:pt>
                <c:pt idx="9500" formatCode="General">
                  <c:v>19</c:v>
                </c:pt>
                <c:pt idx="9501" formatCode="General">
                  <c:v>19.001999999999999</c:v>
                </c:pt>
                <c:pt idx="9502" formatCode="General">
                  <c:v>19.004000000000001</c:v>
                </c:pt>
                <c:pt idx="9503" formatCode="General">
                  <c:v>19.006</c:v>
                </c:pt>
                <c:pt idx="9504" formatCode="General">
                  <c:v>19.007999999999999</c:v>
                </c:pt>
                <c:pt idx="9505" formatCode="General">
                  <c:v>19.010000000000002</c:v>
                </c:pt>
                <c:pt idx="9506" formatCode="General">
                  <c:v>19.012</c:v>
                </c:pt>
                <c:pt idx="9507" formatCode="General">
                  <c:v>19.013999999999999</c:v>
                </c:pt>
                <c:pt idx="9508" formatCode="General">
                  <c:v>19.015999999999998</c:v>
                </c:pt>
                <c:pt idx="9509" formatCode="General">
                  <c:v>19.018000000000001</c:v>
                </c:pt>
                <c:pt idx="9510" formatCode="General">
                  <c:v>19.02</c:v>
                </c:pt>
                <c:pt idx="9511" formatCode="General">
                  <c:v>19.021999999999998</c:v>
                </c:pt>
                <c:pt idx="9512" formatCode="General">
                  <c:v>19.024000000000001</c:v>
                </c:pt>
                <c:pt idx="9513" formatCode="General">
                  <c:v>19.026</c:v>
                </c:pt>
                <c:pt idx="9514" formatCode="General">
                  <c:v>19.027999999999999</c:v>
                </c:pt>
                <c:pt idx="9515" formatCode="General">
                  <c:v>19.03</c:v>
                </c:pt>
                <c:pt idx="9516" formatCode="General">
                  <c:v>19.032</c:v>
                </c:pt>
                <c:pt idx="9517" formatCode="General">
                  <c:v>19.033999999999999</c:v>
                </c:pt>
                <c:pt idx="9518" formatCode="General">
                  <c:v>19.036000000000001</c:v>
                </c:pt>
                <c:pt idx="9519" formatCode="General">
                  <c:v>19.038</c:v>
                </c:pt>
                <c:pt idx="9520" formatCode="General">
                  <c:v>19.04</c:v>
                </c:pt>
                <c:pt idx="9521" formatCode="General">
                  <c:v>19.042000000000002</c:v>
                </c:pt>
                <c:pt idx="9522" formatCode="General">
                  <c:v>19.044</c:v>
                </c:pt>
                <c:pt idx="9523" formatCode="General">
                  <c:v>19.045999999999999</c:v>
                </c:pt>
                <c:pt idx="9524" formatCode="General">
                  <c:v>19.047999999999998</c:v>
                </c:pt>
                <c:pt idx="9525" formatCode="General">
                  <c:v>19.05</c:v>
                </c:pt>
                <c:pt idx="9526" formatCode="General">
                  <c:v>19.052</c:v>
                </c:pt>
                <c:pt idx="9527" formatCode="General">
                  <c:v>19.053999999999998</c:v>
                </c:pt>
                <c:pt idx="9528" formatCode="General">
                  <c:v>19.056000000000001</c:v>
                </c:pt>
                <c:pt idx="9529" formatCode="General">
                  <c:v>19.058</c:v>
                </c:pt>
                <c:pt idx="9530" formatCode="General">
                  <c:v>19.059999999999999</c:v>
                </c:pt>
                <c:pt idx="9531" formatCode="General">
                  <c:v>19.062000000000001</c:v>
                </c:pt>
                <c:pt idx="9532" formatCode="General">
                  <c:v>19.064</c:v>
                </c:pt>
                <c:pt idx="9533" formatCode="General">
                  <c:v>19.065999999999999</c:v>
                </c:pt>
                <c:pt idx="9534" formatCode="General">
                  <c:v>19.068000000000001</c:v>
                </c:pt>
                <c:pt idx="9535" formatCode="General">
                  <c:v>19.07</c:v>
                </c:pt>
                <c:pt idx="9536" formatCode="General">
                  <c:v>19.071999999999999</c:v>
                </c:pt>
                <c:pt idx="9537" formatCode="General">
                  <c:v>19.074000000000002</c:v>
                </c:pt>
                <c:pt idx="9538" formatCode="General">
                  <c:v>19.076000000000001</c:v>
                </c:pt>
                <c:pt idx="9539" formatCode="General">
                  <c:v>19.077999999999999</c:v>
                </c:pt>
                <c:pt idx="9540" formatCode="General">
                  <c:v>19.079999999999998</c:v>
                </c:pt>
                <c:pt idx="9541" formatCode="General">
                  <c:v>19.082000000000001</c:v>
                </c:pt>
                <c:pt idx="9542" formatCode="General">
                  <c:v>19.084</c:v>
                </c:pt>
                <c:pt idx="9543" formatCode="General">
                  <c:v>19.085999999999999</c:v>
                </c:pt>
                <c:pt idx="9544" formatCode="General">
                  <c:v>19.088000000000001</c:v>
                </c:pt>
                <c:pt idx="9545" formatCode="General">
                  <c:v>19.09</c:v>
                </c:pt>
                <c:pt idx="9546" formatCode="General">
                  <c:v>19.091999999999999</c:v>
                </c:pt>
                <c:pt idx="9547" formatCode="General">
                  <c:v>19.094000000000001</c:v>
                </c:pt>
                <c:pt idx="9548" formatCode="General">
                  <c:v>19.096</c:v>
                </c:pt>
                <c:pt idx="9549" formatCode="General">
                  <c:v>19.097999999999999</c:v>
                </c:pt>
                <c:pt idx="9550" formatCode="General">
                  <c:v>19.100000000000001</c:v>
                </c:pt>
                <c:pt idx="9551" formatCode="General">
                  <c:v>19.102</c:v>
                </c:pt>
                <c:pt idx="9552" formatCode="General">
                  <c:v>19.103999999999999</c:v>
                </c:pt>
                <c:pt idx="9553" formatCode="General">
                  <c:v>19.106000000000002</c:v>
                </c:pt>
                <c:pt idx="9554" formatCode="General">
                  <c:v>19.108000000000001</c:v>
                </c:pt>
                <c:pt idx="9555" formatCode="General">
                  <c:v>19.11</c:v>
                </c:pt>
                <c:pt idx="9556" formatCode="General">
                  <c:v>19.111999999999998</c:v>
                </c:pt>
                <c:pt idx="9557" formatCode="General">
                  <c:v>19.114000000000001</c:v>
                </c:pt>
                <c:pt idx="9558" formatCode="General">
                  <c:v>19.116</c:v>
                </c:pt>
                <c:pt idx="9559" formatCode="General">
                  <c:v>19.117999999999999</c:v>
                </c:pt>
                <c:pt idx="9560" formatCode="General">
                  <c:v>19.12</c:v>
                </c:pt>
                <c:pt idx="9561" formatCode="General">
                  <c:v>19.122</c:v>
                </c:pt>
                <c:pt idx="9562" formatCode="General">
                  <c:v>19.123999999999999</c:v>
                </c:pt>
                <c:pt idx="9563" formatCode="General">
                  <c:v>19.126000000000001</c:v>
                </c:pt>
                <c:pt idx="9564" formatCode="General">
                  <c:v>19.128</c:v>
                </c:pt>
                <c:pt idx="9565" formatCode="General">
                  <c:v>19.13</c:v>
                </c:pt>
                <c:pt idx="9566" formatCode="General">
                  <c:v>19.132000000000001</c:v>
                </c:pt>
                <c:pt idx="9567" formatCode="General">
                  <c:v>19.134</c:v>
                </c:pt>
                <c:pt idx="9568" formatCode="General">
                  <c:v>19.135999999999999</c:v>
                </c:pt>
                <c:pt idx="9569" formatCode="General">
                  <c:v>19.138000000000002</c:v>
                </c:pt>
                <c:pt idx="9570" formatCode="General">
                  <c:v>19.14</c:v>
                </c:pt>
                <c:pt idx="9571" formatCode="General">
                  <c:v>19.141999999999999</c:v>
                </c:pt>
                <c:pt idx="9572" formatCode="General">
                  <c:v>19.143999999999998</c:v>
                </c:pt>
                <c:pt idx="9573" formatCode="General">
                  <c:v>19.146000000000001</c:v>
                </c:pt>
                <c:pt idx="9574" formatCode="General">
                  <c:v>19.148</c:v>
                </c:pt>
                <c:pt idx="9575" formatCode="General">
                  <c:v>19.149999999999999</c:v>
                </c:pt>
                <c:pt idx="9576" formatCode="General">
                  <c:v>19.152000000000001</c:v>
                </c:pt>
                <c:pt idx="9577" formatCode="General">
                  <c:v>19.154</c:v>
                </c:pt>
                <c:pt idx="9578" formatCode="General">
                  <c:v>19.155999999999999</c:v>
                </c:pt>
                <c:pt idx="9579" formatCode="General">
                  <c:v>19.158000000000001</c:v>
                </c:pt>
                <c:pt idx="9580" formatCode="General">
                  <c:v>19.16</c:v>
                </c:pt>
                <c:pt idx="9581" formatCode="General">
                  <c:v>19.161999999999999</c:v>
                </c:pt>
                <c:pt idx="9582" formatCode="General">
                  <c:v>19.164000000000001</c:v>
                </c:pt>
                <c:pt idx="9583" formatCode="General">
                  <c:v>19.166</c:v>
                </c:pt>
                <c:pt idx="9584" formatCode="General">
                  <c:v>19.167999999999999</c:v>
                </c:pt>
                <c:pt idx="9585" formatCode="General">
                  <c:v>19.170000000000002</c:v>
                </c:pt>
                <c:pt idx="9586" formatCode="General">
                  <c:v>19.172000000000001</c:v>
                </c:pt>
                <c:pt idx="9587" formatCode="General">
                  <c:v>19.173999999999999</c:v>
                </c:pt>
                <c:pt idx="9588" formatCode="General">
                  <c:v>19.175999999999998</c:v>
                </c:pt>
                <c:pt idx="9589" formatCode="General">
                  <c:v>19.178000000000001</c:v>
                </c:pt>
                <c:pt idx="9590" formatCode="General">
                  <c:v>19.18</c:v>
                </c:pt>
                <c:pt idx="9591" formatCode="General">
                  <c:v>19.181999999999999</c:v>
                </c:pt>
                <c:pt idx="9592" formatCode="General">
                  <c:v>19.184000000000001</c:v>
                </c:pt>
                <c:pt idx="9593" formatCode="General">
                  <c:v>19.186</c:v>
                </c:pt>
                <c:pt idx="9594" formatCode="General">
                  <c:v>19.187999999999999</c:v>
                </c:pt>
                <c:pt idx="9595" formatCode="General">
                  <c:v>19.190000000000001</c:v>
                </c:pt>
                <c:pt idx="9596" formatCode="General">
                  <c:v>19.192</c:v>
                </c:pt>
                <c:pt idx="9597" formatCode="General">
                  <c:v>19.193999999999999</c:v>
                </c:pt>
                <c:pt idx="9598" formatCode="General">
                  <c:v>19.196000000000002</c:v>
                </c:pt>
                <c:pt idx="9599" formatCode="General">
                  <c:v>19.198</c:v>
                </c:pt>
                <c:pt idx="9600" formatCode="General">
                  <c:v>19.2</c:v>
                </c:pt>
                <c:pt idx="9601" formatCode="General">
                  <c:v>19.202000000000002</c:v>
                </c:pt>
                <c:pt idx="9602" formatCode="General">
                  <c:v>19.204000000000001</c:v>
                </c:pt>
                <c:pt idx="9603" formatCode="General">
                  <c:v>19.206</c:v>
                </c:pt>
                <c:pt idx="9604" formatCode="General">
                  <c:v>19.207999999999998</c:v>
                </c:pt>
                <c:pt idx="9605" formatCode="General">
                  <c:v>19.21</c:v>
                </c:pt>
                <c:pt idx="9606" formatCode="General">
                  <c:v>19.212</c:v>
                </c:pt>
                <c:pt idx="9607" formatCode="General">
                  <c:v>19.213999999999999</c:v>
                </c:pt>
                <c:pt idx="9608" formatCode="General">
                  <c:v>19.216000000000001</c:v>
                </c:pt>
                <c:pt idx="9609" formatCode="General">
                  <c:v>19.218</c:v>
                </c:pt>
                <c:pt idx="9610" formatCode="General">
                  <c:v>19.22</c:v>
                </c:pt>
                <c:pt idx="9611" formatCode="General">
                  <c:v>19.222000000000001</c:v>
                </c:pt>
                <c:pt idx="9612" formatCode="General">
                  <c:v>19.224</c:v>
                </c:pt>
                <c:pt idx="9613" formatCode="General">
                  <c:v>19.225999999999999</c:v>
                </c:pt>
                <c:pt idx="9614" formatCode="General">
                  <c:v>19.228000000000002</c:v>
                </c:pt>
                <c:pt idx="9615" formatCode="General">
                  <c:v>19.23</c:v>
                </c:pt>
                <c:pt idx="9616" formatCode="General">
                  <c:v>19.231999999999999</c:v>
                </c:pt>
                <c:pt idx="9617" formatCode="General">
                  <c:v>19.234000000000002</c:v>
                </c:pt>
                <c:pt idx="9618" formatCode="General">
                  <c:v>19.236000000000001</c:v>
                </c:pt>
                <c:pt idx="9619" formatCode="General">
                  <c:v>19.238</c:v>
                </c:pt>
                <c:pt idx="9620" formatCode="General">
                  <c:v>19.239999999999998</c:v>
                </c:pt>
                <c:pt idx="9621" formatCode="General">
                  <c:v>19.242000000000001</c:v>
                </c:pt>
                <c:pt idx="9622" formatCode="General">
                  <c:v>19.244</c:v>
                </c:pt>
                <c:pt idx="9623" formatCode="General">
                  <c:v>19.245999999999999</c:v>
                </c:pt>
                <c:pt idx="9624" formatCode="General">
                  <c:v>19.248000000000001</c:v>
                </c:pt>
                <c:pt idx="9625" formatCode="General">
                  <c:v>19.25</c:v>
                </c:pt>
                <c:pt idx="9626" formatCode="General">
                  <c:v>19.251999999999999</c:v>
                </c:pt>
                <c:pt idx="9627" formatCode="General">
                  <c:v>19.254000000000001</c:v>
                </c:pt>
                <c:pt idx="9628" formatCode="General">
                  <c:v>19.256</c:v>
                </c:pt>
                <c:pt idx="9629" formatCode="General">
                  <c:v>19.257999999999999</c:v>
                </c:pt>
                <c:pt idx="9630" formatCode="General">
                  <c:v>19.260000000000002</c:v>
                </c:pt>
                <c:pt idx="9631" formatCode="General">
                  <c:v>19.262</c:v>
                </c:pt>
                <c:pt idx="9632" formatCode="General">
                  <c:v>19.263999999999999</c:v>
                </c:pt>
                <c:pt idx="9633" formatCode="General">
                  <c:v>19.265999999999998</c:v>
                </c:pt>
                <c:pt idx="9634" formatCode="General">
                  <c:v>19.268000000000001</c:v>
                </c:pt>
                <c:pt idx="9635" formatCode="General">
                  <c:v>19.27</c:v>
                </c:pt>
                <c:pt idx="9636" formatCode="General">
                  <c:v>19.271999999999998</c:v>
                </c:pt>
                <c:pt idx="9637" formatCode="General">
                  <c:v>19.274000000000001</c:v>
                </c:pt>
                <c:pt idx="9638" formatCode="General">
                  <c:v>19.276</c:v>
                </c:pt>
                <c:pt idx="9639" formatCode="General">
                  <c:v>19.277999999999999</c:v>
                </c:pt>
                <c:pt idx="9640" formatCode="General">
                  <c:v>19.28</c:v>
                </c:pt>
                <c:pt idx="9641" formatCode="General">
                  <c:v>19.282</c:v>
                </c:pt>
                <c:pt idx="9642" formatCode="General">
                  <c:v>19.283999999999999</c:v>
                </c:pt>
                <c:pt idx="9643" formatCode="General">
                  <c:v>19.286000000000001</c:v>
                </c:pt>
                <c:pt idx="9644" formatCode="General">
                  <c:v>19.288</c:v>
                </c:pt>
                <c:pt idx="9645" formatCode="General">
                  <c:v>19.29</c:v>
                </c:pt>
                <c:pt idx="9646" formatCode="General">
                  <c:v>19.292000000000002</c:v>
                </c:pt>
                <c:pt idx="9647" formatCode="General">
                  <c:v>19.294</c:v>
                </c:pt>
                <c:pt idx="9648" formatCode="General">
                  <c:v>19.295999999999999</c:v>
                </c:pt>
                <c:pt idx="9649" formatCode="General">
                  <c:v>19.297999999999998</c:v>
                </c:pt>
                <c:pt idx="9650" formatCode="General">
                  <c:v>19.3</c:v>
                </c:pt>
                <c:pt idx="9651" formatCode="General">
                  <c:v>19.302</c:v>
                </c:pt>
                <c:pt idx="9652" formatCode="General">
                  <c:v>19.303999999999998</c:v>
                </c:pt>
                <c:pt idx="9653" formatCode="General">
                  <c:v>19.306000000000001</c:v>
                </c:pt>
                <c:pt idx="9654" formatCode="General">
                  <c:v>19.308</c:v>
                </c:pt>
                <c:pt idx="9655" formatCode="General">
                  <c:v>19.309999999999999</c:v>
                </c:pt>
                <c:pt idx="9656" formatCode="General">
                  <c:v>19.312000000000001</c:v>
                </c:pt>
                <c:pt idx="9657" formatCode="General">
                  <c:v>19.314</c:v>
                </c:pt>
                <c:pt idx="9658" formatCode="General">
                  <c:v>19.315999999999999</c:v>
                </c:pt>
                <c:pt idx="9659" formatCode="General">
                  <c:v>19.318000000000001</c:v>
                </c:pt>
                <c:pt idx="9660" formatCode="General">
                  <c:v>19.32</c:v>
                </c:pt>
                <c:pt idx="9661" formatCode="General">
                  <c:v>19.321999999999999</c:v>
                </c:pt>
                <c:pt idx="9662" formatCode="General">
                  <c:v>19.324000000000002</c:v>
                </c:pt>
                <c:pt idx="9663" formatCode="General">
                  <c:v>19.326000000000001</c:v>
                </c:pt>
                <c:pt idx="9664" formatCode="General">
                  <c:v>19.327999999999999</c:v>
                </c:pt>
                <c:pt idx="9665" formatCode="General">
                  <c:v>19.329999999999998</c:v>
                </c:pt>
                <c:pt idx="9666" formatCode="General">
                  <c:v>19.332000000000001</c:v>
                </c:pt>
                <c:pt idx="9667" formatCode="General">
                  <c:v>19.334</c:v>
                </c:pt>
                <c:pt idx="9668" formatCode="General">
                  <c:v>19.335999999999999</c:v>
                </c:pt>
                <c:pt idx="9669" formatCode="General">
                  <c:v>19.338000000000001</c:v>
                </c:pt>
                <c:pt idx="9670" formatCode="General">
                  <c:v>19.34</c:v>
                </c:pt>
                <c:pt idx="9671" formatCode="General">
                  <c:v>19.341999999999999</c:v>
                </c:pt>
                <c:pt idx="9672" formatCode="General">
                  <c:v>19.344000000000001</c:v>
                </c:pt>
                <c:pt idx="9673" formatCode="General">
                  <c:v>19.346</c:v>
                </c:pt>
                <c:pt idx="9674" formatCode="General">
                  <c:v>19.347999999999999</c:v>
                </c:pt>
                <c:pt idx="9675" formatCode="General">
                  <c:v>19.350000000000001</c:v>
                </c:pt>
                <c:pt idx="9676" formatCode="General">
                  <c:v>19.352</c:v>
                </c:pt>
                <c:pt idx="9677" formatCode="General">
                  <c:v>19.353999999999999</c:v>
                </c:pt>
                <c:pt idx="9678" formatCode="General">
                  <c:v>19.356000000000002</c:v>
                </c:pt>
                <c:pt idx="9679" formatCode="General">
                  <c:v>19.358000000000001</c:v>
                </c:pt>
                <c:pt idx="9680" formatCode="General">
                  <c:v>19.36</c:v>
                </c:pt>
                <c:pt idx="9681" formatCode="General">
                  <c:v>19.361999999999998</c:v>
                </c:pt>
                <c:pt idx="9682" formatCode="General">
                  <c:v>19.364000000000001</c:v>
                </c:pt>
                <c:pt idx="9683" formatCode="General">
                  <c:v>19.366</c:v>
                </c:pt>
                <c:pt idx="9684" formatCode="General">
                  <c:v>19.367999999999999</c:v>
                </c:pt>
                <c:pt idx="9685" formatCode="General">
                  <c:v>19.37</c:v>
                </c:pt>
                <c:pt idx="9686" formatCode="General">
                  <c:v>19.372</c:v>
                </c:pt>
                <c:pt idx="9687" formatCode="General">
                  <c:v>19.373999999999999</c:v>
                </c:pt>
                <c:pt idx="9688" formatCode="General">
                  <c:v>19.376000000000001</c:v>
                </c:pt>
                <c:pt idx="9689" formatCode="General">
                  <c:v>19.378</c:v>
                </c:pt>
                <c:pt idx="9690" formatCode="General">
                  <c:v>19.38</c:v>
                </c:pt>
                <c:pt idx="9691" formatCode="General">
                  <c:v>19.382000000000001</c:v>
                </c:pt>
                <c:pt idx="9692" formatCode="General">
                  <c:v>19.384</c:v>
                </c:pt>
                <c:pt idx="9693" formatCode="General">
                  <c:v>19.385999999999999</c:v>
                </c:pt>
                <c:pt idx="9694" formatCode="General">
                  <c:v>19.388000000000002</c:v>
                </c:pt>
                <c:pt idx="9695" formatCode="General">
                  <c:v>19.39</c:v>
                </c:pt>
                <c:pt idx="9696" formatCode="General">
                  <c:v>19.391999999999999</c:v>
                </c:pt>
                <c:pt idx="9697" formatCode="General">
                  <c:v>19.393999999999998</c:v>
                </c:pt>
                <c:pt idx="9698" formatCode="General">
                  <c:v>19.396000000000001</c:v>
                </c:pt>
                <c:pt idx="9699" formatCode="General">
                  <c:v>19.398</c:v>
                </c:pt>
                <c:pt idx="9700" formatCode="General">
                  <c:v>19.399999999999999</c:v>
                </c:pt>
                <c:pt idx="9701" formatCode="General">
                  <c:v>19.402000000000001</c:v>
                </c:pt>
                <c:pt idx="9702" formatCode="General">
                  <c:v>19.404</c:v>
                </c:pt>
                <c:pt idx="9703" formatCode="General">
                  <c:v>19.405999999999999</c:v>
                </c:pt>
                <c:pt idx="9704" formatCode="General">
                  <c:v>19.408000000000001</c:v>
                </c:pt>
                <c:pt idx="9705" formatCode="General">
                  <c:v>19.41</c:v>
                </c:pt>
                <c:pt idx="9706" formatCode="General">
                  <c:v>19.411999999999999</c:v>
                </c:pt>
                <c:pt idx="9707" formatCode="General">
                  <c:v>19.414000000000001</c:v>
                </c:pt>
                <c:pt idx="9708" formatCode="General">
                  <c:v>19.416</c:v>
                </c:pt>
                <c:pt idx="9709" formatCode="General">
                  <c:v>19.417999999999999</c:v>
                </c:pt>
                <c:pt idx="9710" formatCode="General">
                  <c:v>19.420000000000002</c:v>
                </c:pt>
                <c:pt idx="9711" formatCode="General">
                  <c:v>19.422000000000001</c:v>
                </c:pt>
                <c:pt idx="9712" formatCode="General">
                  <c:v>19.423999999999999</c:v>
                </c:pt>
                <c:pt idx="9713" formatCode="General">
                  <c:v>19.425999999999998</c:v>
                </c:pt>
                <c:pt idx="9714" formatCode="General">
                  <c:v>19.428000000000001</c:v>
                </c:pt>
                <c:pt idx="9715" formatCode="General">
                  <c:v>19.43</c:v>
                </c:pt>
                <c:pt idx="9716" formatCode="General">
                  <c:v>19.431999999999999</c:v>
                </c:pt>
                <c:pt idx="9717" formatCode="General">
                  <c:v>19.434000000000001</c:v>
                </c:pt>
                <c:pt idx="9718" formatCode="General">
                  <c:v>19.436</c:v>
                </c:pt>
                <c:pt idx="9719" formatCode="General">
                  <c:v>19.437999999999999</c:v>
                </c:pt>
                <c:pt idx="9720" formatCode="General">
                  <c:v>19.440000000000001</c:v>
                </c:pt>
                <c:pt idx="9721" formatCode="General">
                  <c:v>19.442</c:v>
                </c:pt>
                <c:pt idx="9722" formatCode="General">
                  <c:v>19.443999999999999</c:v>
                </c:pt>
                <c:pt idx="9723" formatCode="General">
                  <c:v>19.446000000000002</c:v>
                </c:pt>
                <c:pt idx="9724" formatCode="General">
                  <c:v>19.448</c:v>
                </c:pt>
                <c:pt idx="9725" formatCode="General">
                  <c:v>19.45</c:v>
                </c:pt>
                <c:pt idx="9726" formatCode="General">
                  <c:v>19.452000000000002</c:v>
                </c:pt>
                <c:pt idx="9727" formatCode="General">
                  <c:v>19.454000000000001</c:v>
                </c:pt>
                <c:pt idx="9728" formatCode="General">
                  <c:v>19.456</c:v>
                </c:pt>
                <c:pt idx="9729" formatCode="General">
                  <c:v>19.457999999999998</c:v>
                </c:pt>
                <c:pt idx="9730" formatCode="General">
                  <c:v>19.46</c:v>
                </c:pt>
                <c:pt idx="9731" formatCode="General">
                  <c:v>19.462</c:v>
                </c:pt>
                <c:pt idx="9732" formatCode="General">
                  <c:v>19.463999999999999</c:v>
                </c:pt>
                <c:pt idx="9733" formatCode="General">
                  <c:v>19.466000000000001</c:v>
                </c:pt>
                <c:pt idx="9734" formatCode="General">
                  <c:v>19.468</c:v>
                </c:pt>
                <c:pt idx="9735" formatCode="General">
                  <c:v>19.47</c:v>
                </c:pt>
                <c:pt idx="9736" formatCode="General">
                  <c:v>19.472000000000001</c:v>
                </c:pt>
                <c:pt idx="9737" formatCode="General">
                  <c:v>19.474</c:v>
                </c:pt>
                <c:pt idx="9738" formatCode="General">
                  <c:v>19.475999999999999</c:v>
                </c:pt>
                <c:pt idx="9739" formatCode="General">
                  <c:v>19.478000000000002</c:v>
                </c:pt>
                <c:pt idx="9740" formatCode="General">
                  <c:v>19.48</c:v>
                </c:pt>
                <c:pt idx="9741" formatCode="General">
                  <c:v>19.481999999999999</c:v>
                </c:pt>
                <c:pt idx="9742" formatCode="General">
                  <c:v>19.484000000000002</c:v>
                </c:pt>
                <c:pt idx="9743" formatCode="General">
                  <c:v>19.486000000000001</c:v>
                </c:pt>
                <c:pt idx="9744" formatCode="General">
                  <c:v>19.488</c:v>
                </c:pt>
                <c:pt idx="9745" formatCode="General">
                  <c:v>19.489999999999998</c:v>
                </c:pt>
                <c:pt idx="9746" formatCode="General">
                  <c:v>19.492000000000001</c:v>
                </c:pt>
                <c:pt idx="9747" formatCode="General">
                  <c:v>19.494</c:v>
                </c:pt>
                <c:pt idx="9748" formatCode="General">
                  <c:v>19.495999999999999</c:v>
                </c:pt>
                <c:pt idx="9749" formatCode="General">
                  <c:v>19.498000000000001</c:v>
                </c:pt>
                <c:pt idx="9750" formatCode="General">
                  <c:v>19.5</c:v>
                </c:pt>
                <c:pt idx="9751" formatCode="General">
                  <c:v>19.501999999999999</c:v>
                </c:pt>
                <c:pt idx="9752" formatCode="General">
                  <c:v>19.504000000000001</c:v>
                </c:pt>
                <c:pt idx="9753" formatCode="General">
                  <c:v>19.506</c:v>
                </c:pt>
                <c:pt idx="9754" formatCode="General">
                  <c:v>19.507999999999999</c:v>
                </c:pt>
                <c:pt idx="9755" formatCode="General">
                  <c:v>19.510000000000002</c:v>
                </c:pt>
                <c:pt idx="9756" formatCode="General">
                  <c:v>19.512</c:v>
                </c:pt>
                <c:pt idx="9757" formatCode="General">
                  <c:v>19.513999999999999</c:v>
                </c:pt>
                <c:pt idx="9758" formatCode="General">
                  <c:v>19.515999999999998</c:v>
                </c:pt>
                <c:pt idx="9759" formatCode="General">
                  <c:v>19.518000000000001</c:v>
                </c:pt>
                <c:pt idx="9760" formatCode="General">
                  <c:v>19.52</c:v>
                </c:pt>
                <c:pt idx="9761" formatCode="General">
                  <c:v>19.521999999999998</c:v>
                </c:pt>
                <c:pt idx="9762" formatCode="General">
                  <c:v>19.524000000000001</c:v>
                </c:pt>
                <c:pt idx="9763" formatCode="General">
                  <c:v>19.526</c:v>
                </c:pt>
                <c:pt idx="9764" formatCode="General">
                  <c:v>19.527999999999999</c:v>
                </c:pt>
                <c:pt idx="9765" formatCode="General">
                  <c:v>19.53</c:v>
                </c:pt>
                <c:pt idx="9766" formatCode="General">
                  <c:v>19.532</c:v>
                </c:pt>
                <c:pt idx="9767" formatCode="General">
                  <c:v>19.533999999999999</c:v>
                </c:pt>
                <c:pt idx="9768" formatCode="General">
                  <c:v>19.536000000000001</c:v>
                </c:pt>
                <c:pt idx="9769" formatCode="General">
                  <c:v>19.538</c:v>
                </c:pt>
                <c:pt idx="9770" formatCode="General">
                  <c:v>19.54</c:v>
                </c:pt>
                <c:pt idx="9771" formatCode="General">
                  <c:v>19.542000000000002</c:v>
                </c:pt>
                <c:pt idx="9772" formatCode="General">
                  <c:v>19.544</c:v>
                </c:pt>
                <c:pt idx="9773" formatCode="General">
                  <c:v>19.545999999999999</c:v>
                </c:pt>
                <c:pt idx="9774" formatCode="General">
                  <c:v>19.547999999999998</c:v>
                </c:pt>
                <c:pt idx="9775" formatCode="General">
                  <c:v>19.55</c:v>
                </c:pt>
                <c:pt idx="9776" formatCode="General">
                  <c:v>19.552</c:v>
                </c:pt>
                <c:pt idx="9777" formatCode="General">
                  <c:v>19.553999999999998</c:v>
                </c:pt>
                <c:pt idx="9778" formatCode="General">
                  <c:v>19.556000000000001</c:v>
                </c:pt>
                <c:pt idx="9779" formatCode="General">
                  <c:v>19.558</c:v>
                </c:pt>
                <c:pt idx="9780" formatCode="General">
                  <c:v>19.559999999999999</c:v>
                </c:pt>
                <c:pt idx="9781" formatCode="General">
                  <c:v>19.562000000000001</c:v>
                </c:pt>
                <c:pt idx="9782" formatCode="General">
                  <c:v>19.564</c:v>
                </c:pt>
                <c:pt idx="9783" formatCode="General">
                  <c:v>19.565999999999999</c:v>
                </c:pt>
                <c:pt idx="9784" formatCode="General">
                  <c:v>19.568000000000001</c:v>
                </c:pt>
                <c:pt idx="9785" formatCode="General">
                  <c:v>19.57</c:v>
                </c:pt>
                <c:pt idx="9786" formatCode="General">
                  <c:v>19.571999999999999</c:v>
                </c:pt>
                <c:pt idx="9787" formatCode="General">
                  <c:v>19.574000000000002</c:v>
                </c:pt>
                <c:pt idx="9788" formatCode="General">
                  <c:v>19.576000000000001</c:v>
                </c:pt>
                <c:pt idx="9789" formatCode="General">
                  <c:v>19.577999999999999</c:v>
                </c:pt>
                <c:pt idx="9790" formatCode="General">
                  <c:v>19.579999999999998</c:v>
                </c:pt>
                <c:pt idx="9791" formatCode="General">
                  <c:v>19.582000000000001</c:v>
                </c:pt>
                <c:pt idx="9792" formatCode="General">
                  <c:v>19.584</c:v>
                </c:pt>
                <c:pt idx="9793" formatCode="General">
                  <c:v>19.585999999999999</c:v>
                </c:pt>
                <c:pt idx="9794" formatCode="General">
                  <c:v>19.588000000000001</c:v>
                </c:pt>
                <c:pt idx="9795" formatCode="General">
                  <c:v>19.59</c:v>
                </c:pt>
                <c:pt idx="9796" formatCode="General">
                  <c:v>19.591999999999999</c:v>
                </c:pt>
                <c:pt idx="9797" formatCode="General">
                  <c:v>19.594000000000001</c:v>
                </c:pt>
                <c:pt idx="9798" formatCode="General">
                  <c:v>19.596</c:v>
                </c:pt>
                <c:pt idx="9799" formatCode="General">
                  <c:v>19.597999999999999</c:v>
                </c:pt>
                <c:pt idx="9800" formatCode="General">
                  <c:v>19.600000000000001</c:v>
                </c:pt>
                <c:pt idx="9801" formatCode="General">
                  <c:v>19.602</c:v>
                </c:pt>
                <c:pt idx="9802" formatCode="General">
                  <c:v>19.603999999999999</c:v>
                </c:pt>
                <c:pt idx="9803" formatCode="General">
                  <c:v>19.606000000000002</c:v>
                </c:pt>
                <c:pt idx="9804" formatCode="General">
                  <c:v>19.608000000000001</c:v>
                </c:pt>
                <c:pt idx="9805" formatCode="General">
                  <c:v>19.61</c:v>
                </c:pt>
                <c:pt idx="9806" formatCode="General">
                  <c:v>19.611999999999998</c:v>
                </c:pt>
                <c:pt idx="9807" formatCode="General">
                  <c:v>19.614000000000001</c:v>
                </c:pt>
                <c:pt idx="9808" formatCode="General">
                  <c:v>19.616</c:v>
                </c:pt>
                <c:pt idx="9809" formatCode="General">
                  <c:v>19.617999999999999</c:v>
                </c:pt>
                <c:pt idx="9810" formatCode="General">
                  <c:v>19.62</c:v>
                </c:pt>
                <c:pt idx="9811" formatCode="General">
                  <c:v>19.622</c:v>
                </c:pt>
                <c:pt idx="9812" formatCode="General">
                  <c:v>19.623999999999999</c:v>
                </c:pt>
                <c:pt idx="9813" formatCode="General">
                  <c:v>19.626000000000001</c:v>
                </c:pt>
                <c:pt idx="9814" formatCode="General">
                  <c:v>19.628</c:v>
                </c:pt>
                <c:pt idx="9815" formatCode="General">
                  <c:v>19.63</c:v>
                </c:pt>
                <c:pt idx="9816" formatCode="General">
                  <c:v>19.632000000000001</c:v>
                </c:pt>
                <c:pt idx="9817" formatCode="General">
                  <c:v>19.634</c:v>
                </c:pt>
                <c:pt idx="9818" formatCode="General">
                  <c:v>19.635999999999999</c:v>
                </c:pt>
                <c:pt idx="9819" formatCode="General">
                  <c:v>19.638000000000002</c:v>
                </c:pt>
                <c:pt idx="9820" formatCode="General">
                  <c:v>19.64</c:v>
                </c:pt>
                <c:pt idx="9821" formatCode="General">
                  <c:v>19.641999999999999</c:v>
                </c:pt>
                <c:pt idx="9822" formatCode="General">
                  <c:v>19.643999999999998</c:v>
                </c:pt>
                <c:pt idx="9823" formatCode="General">
                  <c:v>19.646000000000001</c:v>
                </c:pt>
                <c:pt idx="9824" formatCode="General">
                  <c:v>19.648</c:v>
                </c:pt>
                <c:pt idx="9825" formatCode="General">
                  <c:v>19.649999999999999</c:v>
                </c:pt>
                <c:pt idx="9826" formatCode="General">
                  <c:v>19.652000000000001</c:v>
                </c:pt>
                <c:pt idx="9827" formatCode="General">
                  <c:v>19.654</c:v>
                </c:pt>
                <c:pt idx="9828" formatCode="General">
                  <c:v>19.655999999999999</c:v>
                </c:pt>
                <c:pt idx="9829" formatCode="General">
                  <c:v>19.658000000000001</c:v>
                </c:pt>
                <c:pt idx="9830" formatCode="General">
                  <c:v>19.66</c:v>
                </c:pt>
                <c:pt idx="9831" formatCode="General">
                  <c:v>19.661999999999999</c:v>
                </c:pt>
                <c:pt idx="9832" formatCode="General">
                  <c:v>19.664000000000001</c:v>
                </c:pt>
                <c:pt idx="9833" formatCode="General">
                  <c:v>19.666</c:v>
                </c:pt>
                <c:pt idx="9834" formatCode="General">
                  <c:v>19.667999999999999</c:v>
                </c:pt>
                <c:pt idx="9835" formatCode="General">
                  <c:v>19.670000000000002</c:v>
                </c:pt>
                <c:pt idx="9836" formatCode="General">
                  <c:v>19.672000000000001</c:v>
                </c:pt>
                <c:pt idx="9837" formatCode="General">
                  <c:v>19.673999999999999</c:v>
                </c:pt>
                <c:pt idx="9838" formatCode="General">
                  <c:v>19.675999999999998</c:v>
                </c:pt>
                <c:pt idx="9839" formatCode="General">
                  <c:v>19.678000000000001</c:v>
                </c:pt>
                <c:pt idx="9840" formatCode="General">
                  <c:v>19.68</c:v>
                </c:pt>
                <c:pt idx="9841" formatCode="General">
                  <c:v>19.681999999999999</c:v>
                </c:pt>
                <c:pt idx="9842" formatCode="General">
                  <c:v>19.684000000000001</c:v>
                </c:pt>
                <c:pt idx="9843" formatCode="General">
                  <c:v>19.686</c:v>
                </c:pt>
                <c:pt idx="9844" formatCode="General">
                  <c:v>19.687999999999999</c:v>
                </c:pt>
                <c:pt idx="9845" formatCode="General">
                  <c:v>19.690000000000001</c:v>
                </c:pt>
                <c:pt idx="9846" formatCode="General">
                  <c:v>19.692</c:v>
                </c:pt>
                <c:pt idx="9847" formatCode="General">
                  <c:v>19.693999999999999</c:v>
                </c:pt>
                <c:pt idx="9848" formatCode="General">
                  <c:v>19.696000000000002</c:v>
                </c:pt>
                <c:pt idx="9849" formatCode="General">
                  <c:v>19.698</c:v>
                </c:pt>
                <c:pt idx="9850" formatCode="General">
                  <c:v>19.7</c:v>
                </c:pt>
                <c:pt idx="9851" formatCode="General">
                  <c:v>19.702000000000002</c:v>
                </c:pt>
                <c:pt idx="9852" formatCode="General">
                  <c:v>19.704000000000001</c:v>
                </c:pt>
                <c:pt idx="9853" formatCode="General">
                  <c:v>19.706</c:v>
                </c:pt>
                <c:pt idx="9854" formatCode="General">
                  <c:v>19.707999999999998</c:v>
                </c:pt>
                <c:pt idx="9855" formatCode="General">
                  <c:v>19.71</c:v>
                </c:pt>
                <c:pt idx="9856" formatCode="General">
                  <c:v>19.712</c:v>
                </c:pt>
                <c:pt idx="9857" formatCode="General">
                  <c:v>19.713999999999999</c:v>
                </c:pt>
                <c:pt idx="9858" formatCode="General">
                  <c:v>19.716000000000001</c:v>
                </c:pt>
                <c:pt idx="9859" formatCode="General">
                  <c:v>19.718</c:v>
                </c:pt>
                <c:pt idx="9860" formatCode="General">
                  <c:v>19.72</c:v>
                </c:pt>
                <c:pt idx="9861" formatCode="General">
                  <c:v>19.722000000000001</c:v>
                </c:pt>
                <c:pt idx="9862" formatCode="General">
                  <c:v>19.724</c:v>
                </c:pt>
                <c:pt idx="9863" formatCode="General">
                  <c:v>19.725999999999999</c:v>
                </c:pt>
                <c:pt idx="9864" formatCode="General">
                  <c:v>19.728000000000002</c:v>
                </c:pt>
                <c:pt idx="9865" formatCode="General">
                  <c:v>19.73</c:v>
                </c:pt>
                <c:pt idx="9866" formatCode="General">
                  <c:v>19.731999999999999</c:v>
                </c:pt>
                <c:pt idx="9867" formatCode="General">
                  <c:v>19.734000000000002</c:v>
                </c:pt>
                <c:pt idx="9868" formatCode="General">
                  <c:v>19.736000000000001</c:v>
                </c:pt>
                <c:pt idx="9869" formatCode="General">
                  <c:v>19.738</c:v>
                </c:pt>
                <c:pt idx="9870" formatCode="General">
                  <c:v>19.739999999999998</c:v>
                </c:pt>
                <c:pt idx="9871" formatCode="General">
                  <c:v>19.742000000000001</c:v>
                </c:pt>
                <c:pt idx="9872" formatCode="General">
                  <c:v>19.744</c:v>
                </c:pt>
                <c:pt idx="9873" formatCode="General">
                  <c:v>19.745999999999999</c:v>
                </c:pt>
                <c:pt idx="9874" formatCode="General">
                  <c:v>19.748000000000001</c:v>
                </c:pt>
                <c:pt idx="9875" formatCode="General">
                  <c:v>19.75</c:v>
                </c:pt>
                <c:pt idx="9876" formatCode="General">
                  <c:v>19.751999999999999</c:v>
                </c:pt>
                <c:pt idx="9877" formatCode="General">
                  <c:v>19.754000000000001</c:v>
                </c:pt>
                <c:pt idx="9878" formatCode="General">
                  <c:v>19.756</c:v>
                </c:pt>
                <c:pt idx="9879" formatCode="General">
                  <c:v>19.757999999999999</c:v>
                </c:pt>
                <c:pt idx="9880" formatCode="General">
                  <c:v>19.760000000000002</c:v>
                </c:pt>
                <c:pt idx="9881" formatCode="General">
                  <c:v>19.762</c:v>
                </c:pt>
                <c:pt idx="9882" formatCode="General">
                  <c:v>19.763999999999999</c:v>
                </c:pt>
                <c:pt idx="9883" formatCode="General">
                  <c:v>19.765999999999998</c:v>
                </c:pt>
                <c:pt idx="9884" formatCode="General">
                  <c:v>19.768000000000001</c:v>
                </c:pt>
                <c:pt idx="9885" formatCode="General">
                  <c:v>19.77</c:v>
                </c:pt>
                <c:pt idx="9886" formatCode="General">
                  <c:v>19.771999999999998</c:v>
                </c:pt>
                <c:pt idx="9887" formatCode="General">
                  <c:v>19.774000000000001</c:v>
                </c:pt>
                <c:pt idx="9888" formatCode="General">
                  <c:v>19.776</c:v>
                </c:pt>
                <c:pt idx="9889" formatCode="General">
                  <c:v>19.777999999999999</c:v>
                </c:pt>
                <c:pt idx="9890" formatCode="General">
                  <c:v>19.78</c:v>
                </c:pt>
                <c:pt idx="9891" formatCode="General">
                  <c:v>19.782</c:v>
                </c:pt>
                <c:pt idx="9892" formatCode="General">
                  <c:v>19.783999999999999</c:v>
                </c:pt>
                <c:pt idx="9893" formatCode="General">
                  <c:v>19.786000000000001</c:v>
                </c:pt>
                <c:pt idx="9894" formatCode="General">
                  <c:v>19.788</c:v>
                </c:pt>
                <c:pt idx="9895" formatCode="General">
                  <c:v>19.79</c:v>
                </c:pt>
                <c:pt idx="9896" formatCode="General">
                  <c:v>19.792000000000002</c:v>
                </c:pt>
                <c:pt idx="9897" formatCode="General">
                  <c:v>19.794</c:v>
                </c:pt>
                <c:pt idx="9898" formatCode="General">
                  <c:v>19.795999999999999</c:v>
                </c:pt>
                <c:pt idx="9899" formatCode="General">
                  <c:v>19.797999999999998</c:v>
                </c:pt>
                <c:pt idx="9900" formatCode="General">
                  <c:v>19.8</c:v>
                </c:pt>
                <c:pt idx="9901" formatCode="General">
                  <c:v>19.802</c:v>
                </c:pt>
                <c:pt idx="9902" formatCode="General">
                  <c:v>19.803999999999998</c:v>
                </c:pt>
                <c:pt idx="9903" formatCode="General">
                  <c:v>19.806000000000001</c:v>
                </c:pt>
                <c:pt idx="9904" formatCode="General">
                  <c:v>19.808</c:v>
                </c:pt>
                <c:pt idx="9905" formatCode="General">
                  <c:v>19.809999999999999</c:v>
                </c:pt>
                <c:pt idx="9906" formatCode="General">
                  <c:v>19.812000000000001</c:v>
                </c:pt>
                <c:pt idx="9907" formatCode="General">
                  <c:v>19.814</c:v>
                </c:pt>
                <c:pt idx="9908" formatCode="General">
                  <c:v>19.815999999999999</c:v>
                </c:pt>
                <c:pt idx="9909" formatCode="General">
                  <c:v>19.818000000000001</c:v>
                </c:pt>
                <c:pt idx="9910" formatCode="General">
                  <c:v>19.82</c:v>
                </c:pt>
                <c:pt idx="9911" formatCode="General">
                  <c:v>19.821999999999999</c:v>
                </c:pt>
                <c:pt idx="9912" formatCode="General">
                  <c:v>19.824000000000002</c:v>
                </c:pt>
                <c:pt idx="9913" formatCode="General">
                  <c:v>19.826000000000001</c:v>
                </c:pt>
                <c:pt idx="9914" formatCode="General">
                  <c:v>19.827999999999999</c:v>
                </c:pt>
                <c:pt idx="9915" formatCode="General">
                  <c:v>19.829999999999998</c:v>
                </c:pt>
                <c:pt idx="9916" formatCode="General">
                  <c:v>19.832000000000001</c:v>
                </c:pt>
                <c:pt idx="9917" formatCode="General">
                  <c:v>19.834</c:v>
                </c:pt>
                <c:pt idx="9918" formatCode="General">
                  <c:v>19.835999999999999</c:v>
                </c:pt>
                <c:pt idx="9919" formatCode="General">
                  <c:v>19.838000000000001</c:v>
                </c:pt>
                <c:pt idx="9920" formatCode="General">
                  <c:v>19.84</c:v>
                </c:pt>
                <c:pt idx="9921" formatCode="General">
                  <c:v>19.841999999999999</c:v>
                </c:pt>
                <c:pt idx="9922" formatCode="General">
                  <c:v>19.844000000000001</c:v>
                </c:pt>
                <c:pt idx="9923" formatCode="General">
                  <c:v>19.846</c:v>
                </c:pt>
                <c:pt idx="9924" formatCode="General">
                  <c:v>19.847999999999999</c:v>
                </c:pt>
                <c:pt idx="9925" formatCode="General">
                  <c:v>19.850000000000001</c:v>
                </c:pt>
                <c:pt idx="9926" formatCode="General">
                  <c:v>19.852</c:v>
                </c:pt>
                <c:pt idx="9927" formatCode="General">
                  <c:v>19.853999999999999</c:v>
                </c:pt>
                <c:pt idx="9928" formatCode="General">
                  <c:v>19.856000000000002</c:v>
                </c:pt>
                <c:pt idx="9929" formatCode="General">
                  <c:v>19.858000000000001</c:v>
                </c:pt>
                <c:pt idx="9930" formatCode="General">
                  <c:v>19.86</c:v>
                </c:pt>
                <c:pt idx="9931" formatCode="General">
                  <c:v>19.861999999999998</c:v>
                </c:pt>
                <c:pt idx="9932" formatCode="General">
                  <c:v>19.864000000000001</c:v>
                </c:pt>
                <c:pt idx="9933" formatCode="General">
                  <c:v>19.866</c:v>
                </c:pt>
                <c:pt idx="9934" formatCode="General">
                  <c:v>19.867999999999999</c:v>
                </c:pt>
                <c:pt idx="9935" formatCode="General">
                  <c:v>19.87</c:v>
                </c:pt>
                <c:pt idx="9936" formatCode="General">
                  <c:v>19.872</c:v>
                </c:pt>
                <c:pt idx="9937" formatCode="General">
                  <c:v>19.873999999999999</c:v>
                </c:pt>
                <c:pt idx="9938" formatCode="General">
                  <c:v>19.876000000000001</c:v>
                </c:pt>
                <c:pt idx="9939" formatCode="General">
                  <c:v>19.878</c:v>
                </c:pt>
                <c:pt idx="9940" formatCode="General">
                  <c:v>19.88</c:v>
                </c:pt>
                <c:pt idx="9941" formatCode="General">
                  <c:v>19.882000000000001</c:v>
                </c:pt>
                <c:pt idx="9942" formatCode="General">
                  <c:v>19.884</c:v>
                </c:pt>
                <c:pt idx="9943" formatCode="General">
                  <c:v>19.885999999999999</c:v>
                </c:pt>
                <c:pt idx="9944" formatCode="General">
                  <c:v>19.888000000000002</c:v>
                </c:pt>
                <c:pt idx="9945" formatCode="General">
                  <c:v>19.89</c:v>
                </c:pt>
                <c:pt idx="9946" formatCode="General">
                  <c:v>19.891999999999999</c:v>
                </c:pt>
                <c:pt idx="9947" formatCode="General">
                  <c:v>19.893999999999998</c:v>
                </c:pt>
                <c:pt idx="9948" formatCode="General">
                  <c:v>19.896000000000001</c:v>
                </c:pt>
                <c:pt idx="9949" formatCode="General">
                  <c:v>19.898</c:v>
                </c:pt>
                <c:pt idx="9950" formatCode="General">
                  <c:v>19.899999999999999</c:v>
                </c:pt>
                <c:pt idx="9951" formatCode="General">
                  <c:v>19.902000000000001</c:v>
                </c:pt>
                <c:pt idx="9952" formatCode="General">
                  <c:v>19.904</c:v>
                </c:pt>
                <c:pt idx="9953" formatCode="General">
                  <c:v>19.905999999999999</c:v>
                </c:pt>
                <c:pt idx="9954" formatCode="General">
                  <c:v>19.908000000000001</c:v>
                </c:pt>
                <c:pt idx="9955" formatCode="General">
                  <c:v>19.91</c:v>
                </c:pt>
                <c:pt idx="9956" formatCode="General">
                  <c:v>19.911999999999999</c:v>
                </c:pt>
                <c:pt idx="9957" formatCode="General">
                  <c:v>19.914000000000001</c:v>
                </c:pt>
                <c:pt idx="9958" formatCode="General">
                  <c:v>19.916</c:v>
                </c:pt>
                <c:pt idx="9959" formatCode="General">
                  <c:v>19.917999999999999</c:v>
                </c:pt>
                <c:pt idx="9960" formatCode="General">
                  <c:v>19.920000000000002</c:v>
                </c:pt>
                <c:pt idx="9961" formatCode="General">
                  <c:v>19.922000000000001</c:v>
                </c:pt>
                <c:pt idx="9962" formatCode="General">
                  <c:v>19.923999999999999</c:v>
                </c:pt>
                <c:pt idx="9963" formatCode="General">
                  <c:v>19.925999999999998</c:v>
                </c:pt>
                <c:pt idx="9964" formatCode="General">
                  <c:v>19.928000000000001</c:v>
                </c:pt>
                <c:pt idx="9965" formatCode="General">
                  <c:v>19.93</c:v>
                </c:pt>
                <c:pt idx="9966" formatCode="General">
                  <c:v>19.931999999999999</c:v>
                </c:pt>
                <c:pt idx="9967" formatCode="General">
                  <c:v>19.934000000000001</c:v>
                </c:pt>
                <c:pt idx="9968" formatCode="General">
                  <c:v>19.936</c:v>
                </c:pt>
                <c:pt idx="9969" formatCode="General">
                  <c:v>19.937999999999999</c:v>
                </c:pt>
                <c:pt idx="9970" formatCode="General">
                  <c:v>19.940000000000001</c:v>
                </c:pt>
                <c:pt idx="9971" formatCode="General">
                  <c:v>19.942</c:v>
                </c:pt>
                <c:pt idx="9972" formatCode="General">
                  <c:v>19.943999999999999</c:v>
                </c:pt>
                <c:pt idx="9973" formatCode="General">
                  <c:v>19.946000000000002</c:v>
                </c:pt>
                <c:pt idx="9974" formatCode="General">
                  <c:v>19.948</c:v>
                </c:pt>
                <c:pt idx="9975" formatCode="General">
                  <c:v>19.95</c:v>
                </c:pt>
                <c:pt idx="9976" formatCode="General">
                  <c:v>19.952000000000002</c:v>
                </c:pt>
                <c:pt idx="9977" formatCode="General">
                  <c:v>19.954000000000001</c:v>
                </c:pt>
                <c:pt idx="9978" formatCode="General">
                  <c:v>19.956</c:v>
                </c:pt>
                <c:pt idx="9979" formatCode="General">
                  <c:v>19.957999999999998</c:v>
                </c:pt>
                <c:pt idx="9980" formatCode="General">
                  <c:v>19.96</c:v>
                </c:pt>
                <c:pt idx="9981" formatCode="General">
                  <c:v>19.962</c:v>
                </c:pt>
                <c:pt idx="9982" formatCode="General">
                  <c:v>19.963999999999999</c:v>
                </c:pt>
                <c:pt idx="9983" formatCode="General">
                  <c:v>19.966000000000001</c:v>
                </c:pt>
                <c:pt idx="9984" formatCode="General">
                  <c:v>19.968</c:v>
                </c:pt>
                <c:pt idx="9985" formatCode="General">
                  <c:v>19.97</c:v>
                </c:pt>
                <c:pt idx="9986" formatCode="General">
                  <c:v>19.972000000000001</c:v>
                </c:pt>
                <c:pt idx="9987" formatCode="General">
                  <c:v>19.974</c:v>
                </c:pt>
                <c:pt idx="9988" formatCode="General">
                  <c:v>19.975999999999999</c:v>
                </c:pt>
                <c:pt idx="9989" formatCode="General">
                  <c:v>19.978000000000002</c:v>
                </c:pt>
                <c:pt idx="9990" formatCode="General">
                  <c:v>19.98</c:v>
                </c:pt>
                <c:pt idx="9991" formatCode="General">
                  <c:v>19.981999999999999</c:v>
                </c:pt>
                <c:pt idx="9992" formatCode="General">
                  <c:v>19.984000000000002</c:v>
                </c:pt>
                <c:pt idx="9993" formatCode="General">
                  <c:v>19.986000000000001</c:v>
                </c:pt>
                <c:pt idx="9994" formatCode="General">
                  <c:v>19.988</c:v>
                </c:pt>
                <c:pt idx="9995" formatCode="General">
                  <c:v>19.989999999999998</c:v>
                </c:pt>
                <c:pt idx="9996" formatCode="General">
                  <c:v>19.992000000000001</c:v>
                </c:pt>
                <c:pt idx="9997" formatCode="General">
                  <c:v>19.994</c:v>
                </c:pt>
                <c:pt idx="9998" formatCode="General">
                  <c:v>19.995999999999999</c:v>
                </c:pt>
                <c:pt idx="9999" formatCode="General">
                  <c:v>19.998000000000001</c:v>
                </c:pt>
                <c:pt idx="10000" formatCode="General">
                  <c:v>20</c:v>
                </c:pt>
                <c:pt idx="10001" formatCode="General">
                  <c:v>20.001999999999999</c:v>
                </c:pt>
                <c:pt idx="10002" formatCode="General">
                  <c:v>20.004000000000001</c:v>
                </c:pt>
                <c:pt idx="10003" formatCode="General">
                  <c:v>20.006</c:v>
                </c:pt>
                <c:pt idx="10004" formatCode="General">
                  <c:v>20.007999999999999</c:v>
                </c:pt>
                <c:pt idx="10005" formatCode="General">
                  <c:v>20.010000000000002</c:v>
                </c:pt>
                <c:pt idx="10006" formatCode="General">
                  <c:v>20.012</c:v>
                </c:pt>
                <c:pt idx="10007" formatCode="General">
                  <c:v>20.013999999999999</c:v>
                </c:pt>
                <c:pt idx="10008" formatCode="General">
                  <c:v>20.015999999999998</c:v>
                </c:pt>
                <c:pt idx="10009" formatCode="General">
                  <c:v>20.018000000000001</c:v>
                </c:pt>
                <c:pt idx="10010" formatCode="General">
                  <c:v>20.02</c:v>
                </c:pt>
                <c:pt idx="10011" formatCode="General">
                  <c:v>20.021999999999998</c:v>
                </c:pt>
                <c:pt idx="10012" formatCode="General">
                  <c:v>20.024000000000001</c:v>
                </c:pt>
                <c:pt idx="10013" formatCode="General">
                  <c:v>20.026</c:v>
                </c:pt>
                <c:pt idx="10014" formatCode="General">
                  <c:v>20.027999999999999</c:v>
                </c:pt>
                <c:pt idx="10015" formatCode="General">
                  <c:v>20.03</c:v>
                </c:pt>
                <c:pt idx="10016" formatCode="General">
                  <c:v>20.032</c:v>
                </c:pt>
                <c:pt idx="10017" formatCode="General">
                  <c:v>20.033999999999999</c:v>
                </c:pt>
                <c:pt idx="10018" formatCode="General">
                  <c:v>20.036000000000001</c:v>
                </c:pt>
                <c:pt idx="10019" formatCode="General">
                  <c:v>20.038</c:v>
                </c:pt>
                <c:pt idx="10020" formatCode="General">
                  <c:v>20.04</c:v>
                </c:pt>
                <c:pt idx="10021" formatCode="General">
                  <c:v>20.042000000000002</c:v>
                </c:pt>
                <c:pt idx="10022" formatCode="General">
                  <c:v>20.044</c:v>
                </c:pt>
                <c:pt idx="10023" formatCode="General">
                  <c:v>20.045999999999999</c:v>
                </c:pt>
                <c:pt idx="10024" formatCode="General">
                  <c:v>20.047999999999998</c:v>
                </c:pt>
                <c:pt idx="10025" formatCode="General">
                  <c:v>20.05</c:v>
                </c:pt>
                <c:pt idx="10026" formatCode="General">
                  <c:v>20.052</c:v>
                </c:pt>
                <c:pt idx="10027" formatCode="General">
                  <c:v>20.053999999999998</c:v>
                </c:pt>
                <c:pt idx="10028" formatCode="General">
                  <c:v>20.056000000000001</c:v>
                </c:pt>
                <c:pt idx="10029" formatCode="General">
                  <c:v>20.058</c:v>
                </c:pt>
                <c:pt idx="10030" formatCode="General">
                  <c:v>20.059999999999999</c:v>
                </c:pt>
                <c:pt idx="10031" formatCode="General">
                  <c:v>20.062000000000001</c:v>
                </c:pt>
                <c:pt idx="10032" formatCode="General">
                  <c:v>20.064</c:v>
                </c:pt>
                <c:pt idx="10033" formatCode="General">
                  <c:v>20.065999999999999</c:v>
                </c:pt>
                <c:pt idx="10034" formatCode="General">
                  <c:v>20.068000000000001</c:v>
                </c:pt>
                <c:pt idx="10035" formatCode="General">
                  <c:v>20.07</c:v>
                </c:pt>
                <c:pt idx="10036" formatCode="General">
                  <c:v>20.071999999999999</c:v>
                </c:pt>
                <c:pt idx="10037" formatCode="General">
                  <c:v>20.074000000000002</c:v>
                </c:pt>
                <c:pt idx="10038" formatCode="General">
                  <c:v>20.076000000000001</c:v>
                </c:pt>
                <c:pt idx="10039" formatCode="General">
                  <c:v>20.077999999999999</c:v>
                </c:pt>
                <c:pt idx="10040" formatCode="General">
                  <c:v>20.079999999999998</c:v>
                </c:pt>
                <c:pt idx="10041" formatCode="General">
                  <c:v>20.082000000000001</c:v>
                </c:pt>
                <c:pt idx="10042" formatCode="General">
                  <c:v>20.084</c:v>
                </c:pt>
                <c:pt idx="10043" formatCode="General">
                  <c:v>20.085999999999999</c:v>
                </c:pt>
                <c:pt idx="10044" formatCode="General">
                  <c:v>20.088000000000001</c:v>
                </c:pt>
                <c:pt idx="10045" formatCode="General">
                  <c:v>20.09</c:v>
                </c:pt>
                <c:pt idx="10046" formatCode="General">
                  <c:v>20.091999999999999</c:v>
                </c:pt>
                <c:pt idx="10047" formatCode="General">
                  <c:v>20.094000000000001</c:v>
                </c:pt>
                <c:pt idx="10048" formatCode="General">
                  <c:v>20.096</c:v>
                </c:pt>
                <c:pt idx="10049" formatCode="General">
                  <c:v>20.097999999999999</c:v>
                </c:pt>
                <c:pt idx="10050" formatCode="General">
                  <c:v>20.100000000000001</c:v>
                </c:pt>
                <c:pt idx="10051" formatCode="General">
                  <c:v>20.102</c:v>
                </c:pt>
                <c:pt idx="10052" formatCode="General">
                  <c:v>20.103999999999999</c:v>
                </c:pt>
                <c:pt idx="10053" formatCode="General">
                  <c:v>20.106000000000002</c:v>
                </c:pt>
                <c:pt idx="10054" formatCode="General">
                  <c:v>20.108000000000001</c:v>
                </c:pt>
                <c:pt idx="10055" formatCode="General">
                  <c:v>20.11</c:v>
                </c:pt>
                <c:pt idx="10056" formatCode="General">
                  <c:v>20.111999999999998</c:v>
                </c:pt>
                <c:pt idx="10057" formatCode="General">
                  <c:v>20.114000000000001</c:v>
                </c:pt>
                <c:pt idx="10058" formatCode="General">
                  <c:v>20.116</c:v>
                </c:pt>
                <c:pt idx="10059" formatCode="General">
                  <c:v>20.117999999999999</c:v>
                </c:pt>
                <c:pt idx="10060" formatCode="General">
                  <c:v>20.12</c:v>
                </c:pt>
                <c:pt idx="10061" formatCode="General">
                  <c:v>20.122</c:v>
                </c:pt>
                <c:pt idx="10062" formatCode="General">
                  <c:v>20.123999999999999</c:v>
                </c:pt>
                <c:pt idx="10063" formatCode="General">
                  <c:v>20.126000000000001</c:v>
                </c:pt>
                <c:pt idx="10064" formatCode="General">
                  <c:v>20.128</c:v>
                </c:pt>
                <c:pt idx="10065" formatCode="General">
                  <c:v>20.13</c:v>
                </c:pt>
                <c:pt idx="10066" formatCode="General">
                  <c:v>20.132000000000001</c:v>
                </c:pt>
                <c:pt idx="10067" formatCode="General">
                  <c:v>20.134</c:v>
                </c:pt>
                <c:pt idx="10068" formatCode="General">
                  <c:v>20.135999999999999</c:v>
                </c:pt>
                <c:pt idx="10069" formatCode="General">
                  <c:v>20.138000000000002</c:v>
                </c:pt>
                <c:pt idx="10070" formatCode="General">
                  <c:v>20.14</c:v>
                </c:pt>
                <c:pt idx="10071" formatCode="General">
                  <c:v>20.141999999999999</c:v>
                </c:pt>
                <c:pt idx="10072" formatCode="General">
                  <c:v>20.143999999999998</c:v>
                </c:pt>
                <c:pt idx="10073" formatCode="General">
                  <c:v>20.146000000000001</c:v>
                </c:pt>
                <c:pt idx="10074" formatCode="General">
                  <c:v>20.148</c:v>
                </c:pt>
                <c:pt idx="10075" formatCode="General">
                  <c:v>20.149999999999999</c:v>
                </c:pt>
                <c:pt idx="10076" formatCode="General">
                  <c:v>20.152000000000001</c:v>
                </c:pt>
                <c:pt idx="10077" formatCode="General">
                  <c:v>20.154</c:v>
                </c:pt>
                <c:pt idx="10078" formatCode="General">
                  <c:v>20.155999999999999</c:v>
                </c:pt>
                <c:pt idx="10079" formatCode="General">
                  <c:v>20.158000000000001</c:v>
                </c:pt>
                <c:pt idx="10080" formatCode="General">
                  <c:v>20.16</c:v>
                </c:pt>
                <c:pt idx="10081" formatCode="General">
                  <c:v>20.161999999999999</c:v>
                </c:pt>
                <c:pt idx="10082" formatCode="General">
                  <c:v>20.164000000000001</c:v>
                </c:pt>
                <c:pt idx="10083" formatCode="General">
                  <c:v>20.166</c:v>
                </c:pt>
                <c:pt idx="10084" formatCode="General">
                  <c:v>20.167999999999999</c:v>
                </c:pt>
                <c:pt idx="10085" formatCode="General">
                  <c:v>20.170000000000002</c:v>
                </c:pt>
                <c:pt idx="10086" formatCode="General">
                  <c:v>20.172000000000001</c:v>
                </c:pt>
                <c:pt idx="10087" formatCode="General">
                  <c:v>20.173999999999999</c:v>
                </c:pt>
                <c:pt idx="10088" formatCode="General">
                  <c:v>20.175999999999998</c:v>
                </c:pt>
                <c:pt idx="10089" formatCode="General">
                  <c:v>20.178000000000001</c:v>
                </c:pt>
                <c:pt idx="10090" formatCode="General">
                  <c:v>20.18</c:v>
                </c:pt>
                <c:pt idx="10091" formatCode="General">
                  <c:v>20.181999999999999</c:v>
                </c:pt>
                <c:pt idx="10092" formatCode="General">
                  <c:v>20.184000000000001</c:v>
                </c:pt>
                <c:pt idx="10093" formatCode="General">
                  <c:v>20.186</c:v>
                </c:pt>
                <c:pt idx="10094" formatCode="General">
                  <c:v>20.187999999999999</c:v>
                </c:pt>
                <c:pt idx="10095" formatCode="General">
                  <c:v>20.190000000000001</c:v>
                </c:pt>
                <c:pt idx="10096" formatCode="General">
                  <c:v>20.192</c:v>
                </c:pt>
                <c:pt idx="10097" formatCode="General">
                  <c:v>20.193999999999999</c:v>
                </c:pt>
                <c:pt idx="10098" formatCode="General">
                  <c:v>20.196000000000002</c:v>
                </c:pt>
                <c:pt idx="10099" formatCode="General">
                  <c:v>20.198</c:v>
                </c:pt>
                <c:pt idx="10100" formatCode="General">
                  <c:v>20.2</c:v>
                </c:pt>
                <c:pt idx="10101" formatCode="General">
                  <c:v>20.202000000000002</c:v>
                </c:pt>
                <c:pt idx="10102" formatCode="General">
                  <c:v>20.204000000000001</c:v>
                </c:pt>
                <c:pt idx="10103" formatCode="General">
                  <c:v>20.206</c:v>
                </c:pt>
                <c:pt idx="10104" formatCode="General">
                  <c:v>20.207999999999998</c:v>
                </c:pt>
                <c:pt idx="10105" formatCode="General">
                  <c:v>20.21</c:v>
                </c:pt>
                <c:pt idx="10106" formatCode="General">
                  <c:v>20.212</c:v>
                </c:pt>
                <c:pt idx="10107" formatCode="General">
                  <c:v>20.213999999999999</c:v>
                </c:pt>
                <c:pt idx="10108" formatCode="General">
                  <c:v>20.216000000000001</c:v>
                </c:pt>
                <c:pt idx="10109" formatCode="General">
                  <c:v>20.218</c:v>
                </c:pt>
                <c:pt idx="10110" formatCode="General">
                  <c:v>20.22</c:v>
                </c:pt>
                <c:pt idx="10111" formatCode="General">
                  <c:v>20.222000000000001</c:v>
                </c:pt>
                <c:pt idx="10112" formatCode="General">
                  <c:v>20.224</c:v>
                </c:pt>
                <c:pt idx="10113" formatCode="General">
                  <c:v>20.225999999999999</c:v>
                </c:pt>
                <c:pt idx="10114" formatCode="General">
                  <c:v>20.228000000000002</c:v>
                </c:pt>
                <c:pt idx="10115" formatCode="General">
                  <c:v>20.23</c:v>
                </c:pt>
                <c:pt idx="10116" formatCode="General">
                  <c:v>20.231999999999999</c:v>
                </c:pt>
                <c:pt idx="10117" formatCode="General">
                  <c:v>20.234000000000002</c:v>
                </c:pt>
                <c:pt idx="10118" formatCode="General">
                  <c:v>20.236000000000001</c:v>
                </c:pt>
                <c:pt idx="10119" formatCode="General">
                  <c:v>20.238</c:v>
                </c:pt>
                <c:pt idx="10120" formatCode="General">
                  <c:v>20.239999999999998</c:v>
                </c:pt>
                <c:pt idx="10121" formatCode="General">
                  <c:v>20.242000000000001</c:v>
                </c:pt>
                <c:pt idx="10122" formatCode="General">
                  <c:v>20.244</c:v>
                </c:pt>
                <c:pt idx="10123" formatCode="General">
                  <c:v>20.245999999999999</c:v>
                </c:pt>
                <c:pt idx="10124" formatCode="General">
                  <c:v>20.248000000000001</c:v>
                </c:pt>
                <c:pt idx="10125" formatCode="General">
                  <c:v>20.25</c:v>
                </c:pt>
                <c:pt idx="10126" formatCode="General">
                  <c:v>20.251999999999999</c:v>
                </c:pt>
                <c:pt idx="10127" formatCode="General">
                  <c:v>20.254000000000001</c:v>
                </c:pt>
                <c:pt idx="10128" formatCode="General">
                  <c:v>20.256</c:v>
                </c:pt>
                <c:pt idx="10129" formatCode="General">
                  <c:v>20.257999999999999</c:v>
                </c:pt>
                <c:pt idx="10130" formatCode="General">
                  <c:v>20.260000000000002</c:v>
                </c:pt>
                <c:pt idx="10131" formatCode="General">
                  <c:v>20.262</c:v>
                </c:pt>
                <c:pt idx="10132" formatCode="General">
                  <c:v>20.263999999999999</c:v>
                </c:pt>
                <c:pt idx="10133" formatCode="General">
                  <c:v>20.265999999999998</c:v>
                </c:pt>
                <c:pt idx="10134" formatCode="General">
                  <c:v>20.268000000000001</c:v>
                </c:pt>
                <c:pt idx="10135" formatCode="General">
                  <c:v>20.27</c:v>
                </c:pt>
                <c:pt idx="10136" formatCode="General">
                  <c:v>20.271999999999998</c:v>
                </c:pt>
                <c:pt idx="10137" formatCode="General">
                  <c:v>20.274000000000001</c:v>
                </c:pt>
                <c:pt idx="10138" formatCode="General">
                  <c:v>20.276</c:v>
                </c:pt>
                <c:pt idx="10139" formatCode="General">
                  <c:v>20.277999999999999</c:v>
                </c:pt>
                <c:pt idx="10140" formatCode="General">
                  <c:v>20.28</c:v>
                </c:pt>
                <c:pt idx="10141" formatCode="General">
                  <c:v>20.282</c:v>
                </c:pt>
                <c:pt idx="10142" formatCode="General">
                  <c:v>20.283999999999999</c:v>
                </c:pt>
                <c:pt idx="10143" formatCode="General">
                  <c:v>20.286000000000001</c:v>
                </c:pt>
                <c:pt idx="10144" formatCode="General">
                  <c:v>20.288</c:v>
                </c:pt>
                <c:pt idx="10145" formatCode="General">
                  <c:v>20.29</c:v>
                </c:pt>
                <c:pt idx="10146" formatCode="General">
                  <c:v>20.292000000000002</c:v>
                </c:pt>
                <c:pt idx="10147" formatCode="General">
                  <c:v>20.294</c:v>
                </c:pt>
                <c:pt idx="10148" formatCode="General">
                  <c:v>20.295999999999999</c:v>
                </c:pt>
                <c:pt idx="10149" formatCode="General">
                  <c:v>20.297999999999998</c:v>
                </c:pt>
                <c:pt idx="10150" formatCode="General">
                  <c:v>20.3</c:v>
                </c:pt>
                <c:pt idx="10151" formatCode="General">
                  <c:v>20.302</c:v>
                </c:pt>
                <c:pt idx="10152" formatCode="General">
                  <c:v>20.303999999999998</c:v>
                </c:pt>
                <c:pt idx="10153" formatCode="General">
                  <c:v>20.306000000000001</c:v>
                </c:pt>
                <c:pt idx="10154" formatCode="General">
                  <c:v>20.308</c:v>
                </c:pt>
                <c:pt idx="10155" formatCode="General">
                  <c:v>20.309999999999999</c:v>
                </c:pt>
                <c:pt idx="10156" formatCode="General">
                  <c:v>20.312000000000001</c:v>
                </c:pt>
                <c:pt idx="10157" formatCode="General">
                  <c:v>20.314</c:v>
                </c:pt>
                <c:pt idx="10158" formatCode="General">
                  <c:v>20.315999999999999</c:v>
                </c:pt>
                <c:pt idx="10159" formatCode="General">
                  <c:v>20.318000000000001</c:v>
                </c:pt>
                <c:pt idx="10160" formatCode="General">
                  <c:v>20.32</c:v>
                </c:pt>
                <c:pt idx="10161" formatCode="General">
                  <c:v>20.321999999999999</c:v>
                </c:pt>
                <c:pt idx="10162" formatCode="General">
                  <c:v>20.324000000000002</c:v>
                </c:pt>
                <c:pt idx="10163" formatCode="General">
                  <c:v>20.326000000000001</c:v>
                </c:pt>
                <c:pt idx="10164" formatCode="General">
                  <c:v>20.327999999999999</c:v>
                </c:pt>
                <c:pt idx="10165" formatCode="General">
                  <c:v>20.329999999999998</c:v>
                </c:pt>
                <c:pt idx="10166" formatCode="General">
                  <c:v>20.332000000000001</c:v>
                </c:pt>
                <c:pt idx="10167" formatCode="General">
                  <c:v>20.334</c:v>
                </c:pt>
                <c:pt idx="10168" formatCode="General">
                  <c:v>20.335999999999999</c:v>
                </c:pt>
                <c:pt idx="10169" formatCode="General">
                  <c:v>20.338000000000001</c:v>
                </c:pt>
                <c:pt idx="10170" formatCode="General">
                  <c:v>20.34</c:v>
                </c:pt>
                <c:pt idx="10171" formatCode="General">
                  <c:v>20.341999999999999</c:v>
                </c:pt>
                <c:pt idx="10172" formatCode="General">
                  <c:v>20.344000000000001</c:v>
                </c:pt>
                <c:pt idx="10173" formatCode="General">
                  <c:v>20.346</c:v>
                </c:pt>
                <c:pt idx="10174" formatCode="General">
                  <c:v>20.347999999999999</c:v>
                </c:pt>
                <c:pt idx="10175" formatCode="General">
                  <c:v>20.350000000000001</c:v>
                </c:pt>
                <c:pt idx="10176" formatCode="General">
                  <c:v>20.352</c:v>
                </c:pt>
                <c:pt idx="10177" formatCode="General">
                  <c:v>20.353999999999999</c:v>
                </c:pt>
                <c:pt idx="10178" formatCode="General">
                  <c:v>20.356000000000002</c:v>
                </c:pt>
                <c:pt idx="10179" formatCode="General">
                  <c:v>20.358000000000001</c:v>
                </c:pt>
                <c:pt idx="10180" formatCode="General">
                  <c:v>20.36</c:v>
                </c:pt>
                <c:pt idx="10181" formatCode="General">
                  <c:v>20.361999999999998</c:v>
                </c:pt>
                <c:pt idx="10182" formatCode="General">
                  <c:v>20.364000000000001</c:v>
                </c:pt>
                <c:pt idx="10183" formatCode="General">
                  <c:v>20.366</c:v>
                </c:pt>
                <c:pt idx="10184" formatCode="General">
                  <c:v>20.367999999999999</c:v>
                </c:pt>
                <c:pt idx="10185" formatCode="General">
                  <c:v>20.37</c:v>
                </c:pt>
                <c:pt idx="10186" formatCode="General">
                  <c:v>20.372</c:v>
                </c:pt>
                <c:pt idx="10187" formatCode="General">
                  <c:v>20.373999999999999</c:v>
                </c:pt>
                <c:pt idx="10188" formatCode="General">
                  <c:v>20.376000000000001</c:v>
                </c:pt>
                <c:pt idx="10189" formatCode="General">
                  <c:v>20.378</c:v>
                </c:pt>
                <c:pt idx="10190" formatCode="General">
                  <c:v>20.38</c:v>
                </c:pt>
                <c:pt idx="10191" formatCode="General">
                  <c:v>20.382000000000001</c:v>
                </c:pt>
                <c:pt idx="10192" formatCode="General">
                  <c:v>20.384</c:v>
                </c:pt>
                <c:pt idx="10193" formatCode="General">
                  <c:v>20.385999999999999</c:v>
                </c:pt>
                <c:pt idx="10194" formatCode="General">
                  <c:v>20.388000000000002</c:v>
                </c:pt>
                <c:pt idx="10195" formatCode="General">
                  <c:v>20.39</c:v>
                </c:pt>
                <c:pt idx="10196" formatCode="General">
                  <c:v>20.391999999999999</c:v>
                </c:pt>
                <c:pt idx="10197" formatCode="General">
                  <c:v>20.393999999999998</c:v>
                </c:pt>
                <c:pt idx="10198" formatCode="General">
                  <c:v>20.396000000000001</c:v>
                </c:pt>
                <c:pt idx="10199" formatCode="General">
                  <c:v>20.398</c:v>
                </c:pt>
                <c:pt idx="10200" formatCode="General">
                  <c:v>20.399999999999999</c:v>
                </c:pt>
                <c:pt idx="10201" formatCode="General">
                  <c:v>20.402000000000001</c:v>
                </c:pt>
                <c:pt idx="10202" formatCode="General">
                  <c:v>20.404</c:v>
                </c:pt>
                <c:pt idx="10203" formatCode="General">
                  <c:v>20.405999999999999</c:v>
                </c:pt>
                <c:pt idx="10204" formatCode="General">
                  <c:v>20.408000000000001</c:v>
                </c:pt>
                <c:pt idx="10205" formatCode="General">
                  <c:v>20.41</c:v>
                </c:pt>
                <c:pt idx="10206" formatCode="General">
                  <c:v>20.411999999999999</c:v>
                </c:pt>
                <c:pt idx="10207" formatCode="General">
                  <c:v>20.414000000000001</c:v>
                </c:pt>
                <c:pt idx="10208" formatCode="General">
                  <c:v>20.416</c:v>
                </c:pt>
                <c:pt idx="10209" formatCode="General">
                  <c:v>20.417999999999999</c:v>
                </c:pt>
                <c:pt idx="10210" formatCode="General">
                  <c:v>20.420000000000002</c:v>
                </c:pt>
                <c:pt idx="10211" formatCode="General">
                  <c:v>20.422000000000001</c:v>
                </c:pt>
                <c:pt idx="10212" formatCode="General">
                  <c:v>20.423999999999999</c:v>
                </c:pt>
                <c:pt idx="10213" formatCode="General">
                  <c:v>20.425999999999998</c:v>
                </c:pt>
                <c:pt idx="10214" formatCode="General">
                  <c:v>20.428000000000001</c:v>
                </c:pt>
                <c:pt idx="10215" formatCode="General">
                  <c:v>20.43</c:v>
                </c:pt>
                <c:pt idx="10216" formatCode="General">
                  <c:v>20.431999999999999</c:v>
                </c:pt>
                <c:pt idx="10217" formatCode="General">
                  <c:v>20.434000000000001</c:v>
                </c:pt>
                <c:pt idx="10218" formatCode="General">
                  <c:v>20.436</c:v>
                </c:pt>
                <c:pt idx="10219" formatCode="General">
                  <c:v>20.437999999999999</c:v>
                </c:pt>
                <c:pt idx="10220" formatCode="General">
                  <c:v>20.440000000000001</c:v>
                </c:pt>
                <c:pt idx="10221" formatCode="General">
                  <c:v>20.442</c:v>
                </c:pt>
                <c:pt idx="10222" formatCode="General">
                  <c:v>20.443999999999999</c:v>
                </c:pt>
                <c:pt idx="10223" formatCode="General">
                  <c:v>20.446000000000002</c:v>
                </c:pt>
                <c:pt idx="10224" formatCode="General">
                  <c:v>20.448</c:v>
                </c:pt>
                <c:pt idx="10225" formatCode="General">
                  <c:v>20.45</c:v>
                </c:pt>
                <c:pt idx="10226" formatCode="General">
                  <c:v>20.452000000000002</c:v>
                </c:pt>
                <c:pt idx="10227" formatCode="General">
                  <c:v>20.454000000000001</c:v>
                </c:pt>
                <c:pt idx="10228" formatCode="General">
                  <c:v>20.456</c:v>
                </c:pt>
                <c:pt idx="10229" formatCode="General">
                  <c:v>20.457999999999998</c:v>
                </c:pt>
                <c:pt idx="10230" formatCode="General">
                  <c:v>20.46</c:v>
                </c:pt>
                <c:pt idx="10231" formatCode="General">
                  <c:v>20.462</c:v>
                </c:pt>
                <c:pt idx="10232" formatCode="General">
                  <c:v>20.463999999999999</c:v>
                </c:pt>
                <c:pt idx="10233" formatCode="General">
                  <c:v>20.466000000000001</c:v>
                </c:pt>
                <c:pt idx="10234" formatCode="General">
                  <c:v>20.468</c:v>
                </c:pt>
                <c:pt idx="10235" formatCode="General">
                  <c:v>20.47</c:v>
                </c:pt>
                <c:pt idx="10236" formatCode="General">
                  <c:v>20.472000000000001</c:v>
                </c:pt>
                <c:pt idx="10237" formatCode="General">
                  <c:v>20.474</c:v>
                </c:pt>
                <c:pt idx="10238" formatCode="General">
                  <c:v>20.475999999999999</c:v>
                </c:pt>
                <c:pt idx="10239" formatCode="General">
                  <c:v>20.478000000000002</c:v>
                </c:pt>
                <c:pt idx="10240" formatCode="General">
                  <c:v>20.48</c:v>
                </c:pt>
                <c:pt idx="10241" formatCode="General">
                  <c:v>20.481999999999999</c:v>
                </c:pt>
                <c:pt idx="10242" formatCode="General">
                  <c:v>20.484000000000002</c:v>
                </c:pt>
                <c:pt idx="10243" formatCode="General">
                  <c:v>20.486000000000001</c:v>
                </c:pt>
                <c:pt idx="10244" formatCode="General">
                  <c:v>20.488</c:v>
                </c:pt>
                <c:pt idx="10245" formatCode="General">
                  <c:v>20.49</c:v>
                </c:pt>
                <c:pt idx="10246" formatCode="General">
                  <c:v>20.492000000000001</c:v>
                </c:pt>
                <c:pt idx="10247" formatCode="General">
                  <c:v>20.494</c:v>
                </c:pt>
                <c:pt idx="10248" formatCode="General">
                  <c:v>20.495999999999999</c:v>
                </c:pt>
                <c:pt idx="10249" formatCode="General">
                  <c:v>20.498000000000001</c:v>
                </c:pt>
                <c:pt idx="10250" formatCode="General">
                  <c:v>20.5</c:v>
                </c:pt>
                <c:pt idx="10251" formatCode="General">
                  <c:v>20.501999999999999</c:v>
                </c:pt>
                <c:pt idx="10252" formatCode="General">
                  <c:v>20.504000000000001</c:v>
                </c:pt>
                <c:pt idx="10253" formatCode="General">
                  <c:v>20.506</c:v>
                </c:pt>
                <c:pt idx="10254" formatCode="General">
                  <c:v>20.507999999999999</c:v>
                </c:pt>
                <c:pt idx="10255" formatCode="General">
                  <c:v>20.51</c:v>
                </c:pt>
                <c:pt idx="10256" formatCode="General">
                  <c:v>20.512</c:v>
                </c:pt>
                <c:pt idx="10257" formatCode="General">
                  <c:v>20.513999999999999</c:v>
                </c:pt>
                <c:pt idx="10258" formatCode="General">
                  <c:v>20.515999999999998</c:v>
                </c:pt>
                <c:pt idx="10259" formatCode="General">
                  <c:v>20.518000000000001</c:v>
                </c:pt>
                <c:pt idx="10260" formatCode="General">
                  <c:v>20.52</c:v>
                </c:pt>
                <c:pt idx="10261" formatCode="General">
                  <c:v>20.521999999999998</c:v>
                </c:pt>
                <c:pt idx="10262" formatCode="General">
                  <c:v>20.524000000000001</c:v>
                </c:pt>
                <c:pt idx="10263" formatCode="General">
                  <c:v>20.526</c:v>
                </c:pt>
                <c:pt idx="10264" formatCode="General">
                  <c:v>20.527999999999999</c:v>
                </c:pt>
                <c:pt idx="10265" formatCode="General">
                  <c:v>20.53</c:v>
                </c:pt>
                <c:pt idx="10266" formatCode="General">
                  <c:v>20.532</c:v>
                </c:pt>
                <c:pt idx="10267" formatCode="General">
                  <c:v>20.533999999999999</c:v>
                </c:pt>
                <c:pt idx="10268" formatCode="General">
                  <c:v>20.536000000000001</c:v>
                </c:pt>
                <c:pt idx="10269" formatCode="General">
                  <c:v>20.538</c:v>
                </c:pt>
                <c:pt idx="10270" formatCode="General">
                  <c:v>20.54</c:v>
                </c:pt>
                <c:pt idx="10271" formatCode="General">
                  <c:v>20.542000000000002</c:v>
                </c:pt>
                <c:pt idx="10272" formatCode="General">
                  <c:v>20.544</c:v>
                </c:pt>
                <c:pt idx="10273" formatCode="General">
                  <c:v>20.545999999999999</c:v>
                </c:pt>
                <c:pt idx="10274" formatCode="General">
                  <c:v>20.547999999999998</c:v>
                </c:pt>
                <c:pt idx="10275" formatCode="General">
                  <c:v>20.55</c:v>
                </c:pt>
                <c:pt idx="10276" formatCode="General">
                  <c:v>20.552</c:v>
                </c:pt>
                <c:pt idx="10277" formatCode="General">
                  <c:v>20.553999999999998</c:v>
                </c:pt>
                <c:pt idx="10278" formatCode="General">
                  <c:v>20.556000000000001</c:v>
                </c:pt>
                <c:pt idx="10279" formatCode="General">
                  <c:v>20.558</c:v>
                </c:pt>
                <c:pt idx="10280" formatCode="General">
                  <c:v>20.56</c:v>
                </c:pt>
                <c:pt idx="10281" formatCode="General">
                  <c:v>20.562000000000001</c:v>
                </c:pt>
                <c:pt idx="10282" formatCode="General">
                  <c:v>20.564</c:v>
                </c:pt>
                <c:pt idx="10283" formatCode="General">
                  <c:v>20.565999999999999</c:v>
                </c:pt>
                <c:pt idx="10284" formatCode="General">
                  <c:v>20.568000000000001</c:v>
                </c:pt>
                <c:pt idx="10285" formatCode="General">
                  <c:v>20.57</c:v>
                </c:pt>
                <c:pt idx="10286" formatCode="General">
                  <c:v>20.571999999999999</c:v>
                </c:pt>
                <c:pt idx="10287" formatCode="General">
                  <c:v>20.574000000000002</c:v>
                </c:pt>
                <c:pt idx="10288" formatCode="General">
                  <c:v>20.576000000000001</c:v>
                </c:pt>
                <c:pt idx="10289" formatCode="General">
                  <c:v>20.577999999999999</c:v>
                </c:pt>
                <c:pt idx="10290" formatCode="General">
                  <c:v>20.58</c:v>
                </c:pt>
                <c:pt idx="10291" formatCode="General">
                  <c:v>20.582000000000001</c:v>
                </c:pt>
                <c:pt idx="10292" formatCode="General">
                  <c:v>20.584</c:v>
                </c:pt>
                <c:pt idx="10293" formatCode="General">
                  <c:v>20.585999999999999</c:v>
                </c:pt>
                <c:pt idx="10294" formatCode="General">
                  <c:v>20.588000000000001</c:v>
                </c:pt>
                <c:pt idx="10295" formatCode="General">
                  <c:v>20.59</c:v>
                </c:pt>
                <c:pt idx="10296" formatCode="General">
                  <c:v>20.591999999999999</c:v>
                </c:pt>
                <c:pt idx="10297" formatCode="General">
                  <c:v>20.594000000000001</c:v>
                </c:pt>
                <c:pt idx="10298" formatCode="General">
                  <c:v>20.596</c:v>
                </c:pt>
                <c:pt idx="10299" formatCode="General">
                  <c:v>20.597999999999999</c:v>
                </c:pt>
                <c:pt idx="10300" formatCode="General">
                  <c:v>20.6</c:v>
                </c:pt>
                <c:pt idx="10301" formatCode="General">
                  <c:v>20.602</c:v>
                </c:pt>
                <c:pt idx="10302" formatCode="General">
                  <c:v>20.603999999999999</c:v>
                </c:pt>
                <c:pt idx="10303" formatCode="General">
                  <c:v>20.606000000000002</c:v>
                </c:pt>
                <c:pt idx="10304" formatCode="General">
                  <c:v>20.608000000000001</c:v>
                </c:pt>
                <c:pt idx="10305" formatCode="General">
                  <c:v>20.61</c:v>
                </c:pt>
                <c:pt idx="10306" formatCode="General">
                  <c:v>20.611999999999998</c:v>
                </c:pt>
                <c:pt idx="10307" formatCode="General">
                  <c:v>20.614000000000001</c:v>
                </c:pt>
                <c:pt idx="10308" formatCode="General">
                  <c:v>20.616</c:v>
                </c:pt>
                <c:pt idx="10309" formatCode="General">
                  <c:v>20.617999999999999</c:v>
                </c:pt>
                <c:pt idx="10310" formatCode="General">
                  <c:v>20.62</c:v>
                </c:pt>
                <c:pt idx="10311" formatCode="General">
                  <c:v>20.622</c:v>
                </c:pt>
                <c:pt idx="10312" formatCode="General">
                  <c:v>20.623999999999999</c:v>
                </c:pt>
                <c:pt idx="10313" formatCode="General">
                  <c:v>20.626000000000001</c:v>
                </c:pt>
                <c:pt idx="10314" formatCode="General">
                  <c:v>20.628</c:v>
                </c:pt>
                <c:pt idx="10315" formatCode="General">
                  <c:v>20.63</c:v>
                </c:pt>
                <c:pt idx="10316" formatCode="General">
                  <c:v>20.632000000000001</c:v>
                </c:pt>
                <c:pt idx="10317" formatCode="General">
                  <c:v>20.634</c:v>
                </c:pt>
                <c:pt idx="10318" formatCode="General">
                  <c:v>20.635999999999999</c:v>
                </c:pt>
                <c:pt idx="10319" formatCode="General">
                  <c:v>20.638000000000002</c:v>
                </c:pt>
                <c:pt idx="10320" formatCode="General">
                  <c:v>20.64</c:v>
                </c:pt>
                <c:pt idx="10321" formatCode="General">
                  <c:v>20.641999999999999</c:v>
                </c:pt>
                <c:pt idx="10322" formatCode="General">
                  <c:v>20.643999999999998</c:v>
                </c:pt>
                <c:pt idx="10323" formatCode="General">
                  <c:v>20.646000000000001</c:v>
                </c:pt>
                <c:pt idx="10324" formatCode="General">
                  <c:v>20.648</c:v>
                </c:pt>
                <c:pt idx="10325" formatCode="General">
                  <c:v>20.65</c:v>
                </c:pt>
                <c:pt idx="10326" formatCode="General">
                  <c:v>20.652000000000001</c:v>
                </c:pt>
                <c:pt idx="10327" formatCode="General">
                  <c:v>20.654</c:v>
                </c:pt>
                <c:pt idx="10328" formatCode="General">
                  <c:v>20.655999999999999</c:v>
                </c:pt>
                <c:pt idx="10329" formatCode="General">
                  <c:v>20.658000000000001</c:v>
                </c:pt>
                <c:pt idx="10330" formatCode="General">
                  <c:v>20.66</c:v>
                </c:pt>
                <c:pt idx="10331" formatCode="General">
                  <c:v>20.661999999999999</c:v>
                </c:pt>
                <c:pt idx="10332" formatCode="General">
                  <c:v>20.664000000000001</c:v>
                </c:pt>
                <c:pt idx="10333" formatCode="General">
                  <c:v>20.666</c:v>
                </c:pt>
                <c:pt idx="10334" formatCode="General">
                  <c:v>20.667999999999999</c:v>
                </c:pt>
                <c:pt idx="10335" formatCode="General">
                  <c:v>20.67</c:v>
                </c:pt>
                <c:pt idx="10336" formatCode="General">
                  <c:v>20.672000000000001</c:v>
                </c:pt>
                <c:pt idx="10337" formatCode="General">
                  <c:v>20.673999999999999</c:v>
                </c:pt>
                <c:pt idx="10338" formatCode="General">
                  <c:v>20.675999999999998</c:v>
                </c:pt>
                <c:pt idx="10339" formatCode="General">
                  <c:v>20.678000000000001</c:v>
                </c:pt>
                <c:pt idx="10340" formatCode="General">
                  <c:v>20.68</c:v>
                </c:pt>
                <c:pt idx="10341" formatCode="General">
                  <c:v>20.681999999999999</c:v>
                </c:pt>
                <c:pt idx="10342" formatCode="General">
                  <c:v>20.684000000000001</c:v>
                </c:pt>
                <c:pt idx="10343" formatCode="General">
                  <c:v>20.686</c:v>
                </c:pt>
                <c:pt idx="10344" formatCode="General">
                  <c:v>20.687999999999999</c:v>
                </c:pt>
                <c:pt idx="10345" formatCode="General">
                  <c:v>20.69</c:v>
                </c:pt>
                <c:pt idx="10346" formatCode="General">
                  <c:v>20.692</c:v>
                </c:pt>
                <c:pt idx="10347" formatCode="General">
                  <c:v>20.693999999999999</c:v>
                </c:pt>
                <c:pt idx="10348" formatCode="General">
                  <c:v>20.696000000000002</c:v>
                </c:pt>
                <c:pt idx="10349" formatCode="General">
                  <c:v>20.698</c:v>
                </c:pt>
                <c:pt idx="10350" formatCode="General">
                  <c:v>20.7</c:v>
                </c:pt>
                <c:pt idx="10351" formatCode="General">
                  <c:v>20.702000000000002</c:v>
                </c:pt>
                <c:pt idx="10352" formatCode="General">
                  <c:v>20.704000000000001</c:v>
                </c:pt>
                <c:pt idx="10353" formatCode="General">
                  <c:v>20.706</c:v>
                </c:pt>
                <c:pt idx="10354" formatCode="General">
                  <c:v>20.707999999999998</c:v>
                </c:pt>
                <c:pt idx="10355" formatCode="General">
                  <c:v>20.71</c:v>
                </c:pt>
                <c:pt idx="10356" formatCode="General">
                  <c:v>20.712</c:v>
                </c:pt>
                <c:pt idx="10357" formatCode="General">
                  <c:v>20.713999999999999</c:v>
                </c:pt>
                <c:pt idx="10358" formatCode="General">
                  <c:v>20.716000000000001</c:v>
                </c:pt>
                <c:pt idx="10359" formatCode="General">
                  <c:v>20.718</c:v>
                </c:pt>
                <c:pt idx="10360" formatCode="General">
                  <c:v>20.72</c:v>
                </c:pt>
                <c:pt idx="10361" formatCode="General">
                  <c:v>20.722000000000001</c:v>
                </c:pt>
                <c:pt idx="10362" formatCode="General">
                  <c:v>20.724</c:v>
                </c:pt>
                <c:pt idx="10363" formatCode="General">
                  <c:v>20.725999999999999</c:v>
                </c:pt>
                <c:pt idx="10364" formatCode="General">
                  <c:v>20.728000000000002</c:v>
                </c:pt>
                <c:pt idx="10365" formatCode="General">
                  <c:v>20.73</c:v>
                </c:pt>
                <c:pt idx="10366" formatCode="General">
                  <c:v>20.731999999999999</c:v>
                </c:pt>
                <c:pt idx="10367" formatCode="General">
                  <c:v>20.734000000000002</c:v>
                </c:pt>
                <c:pt idx="10368" formatCode="General">
                  <c:v>20.736000000000001</c:v>
                </c:pt>
                <c:pt idx="10369" formatCode="General">
                  <c:v>20.738</c:v>
                </c:pt>
                <c:pt idx="10370" formatCode="General">
                  <c:v>20.74</c:v>
                </c:pt>
                <c:pt idx="10371" formatCode="General">
                  <c:v>20.742000000000001</c:v>
                </c:pt>
                <c:pt idx="10372" formatCode="General">
                  <c:v>20.744</c:v>
                </c:pt>
                <c:pt idx="10373" formatCode="General">
                  <c:v>20.745999999999999</c:v>
                </c:pt>
                <c:pt idx="10374" formatCode="General">
                  <c:v>20.748000000000001</c:v>
                </c:pt>
                <c:pt idx="10375" formatCode="General">
                  <c:v>20.75</c:v>
                </c:pt>
                <c:pt idx="10376" formatCode="General">
                  <c:v>20.751999999999999</c:v>
                </c:pt>
                <c:pt idx="10377" formatCode="General">
                  <c:v>20.754000000000001</c:v>
                </c:pt>
                <c:pt idx="10378" formatCode="General">
                  <c:v>20.756</c:v>
                </c:pt>
                <c:pt idx="10379" formatCode="General">
                  <c:v>20.757999999999999</c:v>
                </c:pt>
                <c:pt idx="10380" formatCode="General">
                  <c:v>20.76</c:v>
                </c:pt>
                <c:pt idx="10381" formatCode="General">
                  <c:v>20.762</c:v>
                </c:pt>
                <c:pt idx="10382" formatCode="General">
                  <c:v>20.763999999999999</c:v>
                </c:pt>
                <c:pt idx="10383" formatCode="General">
                  <c:v>20.765999999999998</c:v>
                </c:pt>
                <c:pt idx="10384" formatCode="General">
                  <c:v>20.768000000000001</c:v>
                </c:pt>
                <c:pt idx="10385" formatCode="General">
                  <c:v>20.77</c:v>
                </c:pt>
                <c:pt idx="10386" formatCode="General">
                  <c:v>20.771999999999998</c:v>
                </c:pt>
                <c:pt idx="10387" formatCode="General">
                  <c:v>20.774000000000001</c:v>
                </c:pt>
                <c:pt idx="10388" formatCode="General">
                  <c:v>20.776</c:v>
                </c:pt>
                <c:pt idx="10389" formatCode="General">
                  <c:v>20.777999999999999</c:v>
                </c:pt>
                <c:pt idx="10390" formatCode="General">
                  <c:v>20.78</c:v>
                </c:pt>
                <c:pt idx="10391" formatCode="General">
                  <c:v>20.782</c:v>
                </c:pt>
                <c:pt idx="10392" formatCode="General">
                  <c:v>20.783999999999999</c:v>
                </c:pt>
                <c:pt idx="10393" formatCode="General">
                  <c:v>20.786000000000001</c:v>
                </c:pt>
                <c:pt idx="10394" formatCode="General">
                  <c:v>20.788</c:v>
                </c:pt>
                <c:pt idx="10395" formatCode="General">
                  <c:v>20.79</c:v>
                </c:pt>
                <c:pt idx="10396" formatCode="General">
                  <c:v>20.792000000000002</c:v>
                </c:pt>
                <c:pt idx="10397" formatCode="General">
                  <c:v>20.794</c:v>
                </c:pt>
                <c:pt idx="10398" formatCode="General">
                  <c:v>20.795999999999999</c:v>
                </c:pt>
                <c:pt idx="10399" formatCode="General">
                  <c:v>20.797999999999998</c:v>
                </c:pt>
                <c:pt idx="10400" formatCode="General">
                  <c:v>20.8</c:v>
                </c:pt>
                <c:pt idx="10401" formatCode="General">
                  <c:v>20.802</c:v>
                </c:pt>
                <c:pt idx="10402" formatCode="General">
                  <c:v>20.803999999999998</c:v>
                </c:pt>
                <c:pt idx="10403" formatCode="General">
                  <c:v>20.806000000000001</c:v>
                </c:pt>
                <c:pt idx="10404" formatCode="General">
                  <c:v>20.808</c:v>
                </c:pt>
                <c:pt idx="10405" formatCode="General">
                  <c:v>20.81</c:v>
                </c:pt>
                <c:pt idx="10406" formatCode="General">
                  <c:v>20.812000000000001</c:v>
                </c:pt>
                <c:pt idx="10407" formatCode="General">
                  <c:v>20.814</c:v>
                </c:pt>
                <c:pt idx="10408" formatCode="General">
                  <c:v>20.815999999999999</c:v>
                </c:pt>
                <c:pt idx="10409" formatCode="General">
                  <c:v>20.818000000000001</c:v>
                </c:pt>
                <c:pt idx="10410" formatCode="General">
                  <c:v>20.82</c:v>
                </c:pt>
                <c:pt idx="10411" formatCode="General">
                  <c:v>20.821999999999999</c:v>
                </c:pt>
                <c:pt idx="10412" formatCode="General">
                  <c:v>20.824000000000002</c:v>
                </c:pt>
                <c:pt idx="10413" formatCode="General">
                  <c:v>20.826000000000001</c:v>
                </c:pt>
                <c:pt idx="10414" formatCode="General">
                  <c:v>20.827999999999999</c:v>
                </c:pt>
                <c:pt idx="10415" formatCode="General">
                  <c:v>20.83</c:v>
                </c:pt>
                <c:pt idx="10416" formatCode="General">
                  <c:v>20.832000000000001</c:v>
                </c:pt>
                <c:pt idx="10417" formatCode="General">
                  <c:v>20.834</c:v>
                </c:pt>
                <c:pt idx="10418" formatCode="General">
                  <c:v>20.835999999999999</c:v>
                </c:pt>
                <c:pt idx="10419" formatCode="General">
                  <c:v>20.838000000000001</c:v>
                </c:pt>
                <c:pt idx="10420" formatCode="General">
                  <c:v>20.84</c:v>
                </c:pt>
                <c:pt idx="10421" formatCode="General">
                  <c:v>20.841999999999999</c:v>
                </c:pt>
                <c:pt idx="10422" formatCode="General">
                  <c:v>20.844000000000001</c:v>
                </c:pt>
                <c:pt idx="10423" formatCode="General">
                  <c:v>20.846</c:v>
                </c:pt>
                <c:pt idx="10424" formatCode="General">
                  <c:v>20.847999999999999</c:v>
                </c:pt>
                <c:pt idx="10425" formatCode="General">
                  <c:v>20.85</c:v>
                </c:pt>
                <c:pt idx="10426" formatCode="General">
                  <c:v>20.852</c:v>
                </c:pt>
                <c:pt idx="10427" formatCode="General">
                  <c:v>20.853999999999999</c:v>
                </c:pt>
                <c:pt idx="10428" formatCode="General">
                  <c:v>20.856000000000002</c:v>
                </c:pt>
                <c:pt idx="10429" formatCode="General">
                  <c:v>20.858000000000001</c:v>
                </c:pt>
                <c:pt idx="10430" formatCode="General">
                  <c:v>20.86</c:v>
                </c:pt>
                <c:pt idx="10431" formatCode="General">
                  <c:v>20.861999999999998</c:v>
                </c:pt>
                <c:pt idx="10432" formatCode="General">
                  <c:v>20.864000000000001</c:v>
                </c:pt>
                <c:pt idx="10433" formatCode="General">
                  <c:v>20.866</c:v>
                </c:pt>
                <c:pt idx="10434" formatCode="General">
                  <c:v>20.867999999999999</c:v>
                </c:pt>
                <c:pt idx="10435" formatCode="General">
                  <c:v>20.87</c:v>
                </c:pt>
                <c:pt idx="10436" formatCode="General">
                  <c:v>20.872</c:v>
                </c:pt>
                <c:pt idx="10437" formatCode="General">
                  <c:v>20.873999999999999</c:v>
                </c:pt>
                <c:pt idx="10438" formatCode="General">
                  <c:v>20.876000000000001</c:v>
                </c:pt>
                <c:pt idx="10439" formatCode="General">
                  <c:v>20.878</c:v>
                </c:pt>
                <c:pt idx="10440" formatCode="General">
                  <c:v>20.88</c:v>
                </c:pt>
                <c:pt idx="10441" formatCode="General">
                  <c:v>20.882000000000001</c:v>
                </c:pt>
                <c:pt idx="10442" formatCode="General">
                  <c:v>20.884</c:v>
                </c:pt>
                <c:pt idx="10443" formatCode="General">
                  <c:v>20.885999999999999</c:v>
                </c:pt>
                <c:pt idx="10444" formatCode="General">
                  <c:v>20.888000000000002</c:v>
                </c:pt>
                <c:pt idx="10445" formatCode="General">
                  <c:v>20.89</c:v>
                </c:pt>
                <c:pt idx="10446" formatCode="General">
                  <c:v>20.891999999999999</c:v>
                </c:pt>
                <c:pt idx="10447" formatCode="General">
                  <c:v>20.893999999999998</c:v>
                </c:pt>
                <c:pt idx="10448" formatCode="General">
                  <c:v>20.896000000000001</c:v>
                </c:pt>
                <c:pt idx="10449" formatCode="General">
                  <c:v>20.898</c:v>
                </c:pt>
                <c:pt idx="10450" formatCode="General">
                  <c:v>20.9</c:v>
                </c:pt>
                <c:pt idx="10451" formatCode="General">
                  <c:v>20.902000000000001</c:v>
                </c:pt>
                <c:pt idx="10452" formatCode="General">
                  <c:v>20.904</c:v>
                </c:pt>
                <c:pt idx="10453" formatCode="General">
                  <c:v>20.905999999999999</c:v>
                </c:pt>
                <c:pt idx="10454" formatCode="General">
                  <c:v>20.908000000000001</c:v>
                </c:pt>
                <c:pt idx="10455" formatCode="General">
                  <c:v>20.91</c:v>
                </c:pt>
                <c:pt idx="10456" formatCode="General">
                  <c:v>20.911999999999999</c:v>
                </c:pt>
                <c:pt idx="10457" formatCode="General">
                  <c:v>20.914000000000001</c:v>
                </c:pt>
                <c:pt idx="10458" formatCode="General">
                  <c:v>20.916</c:v>
                </c:pt>
                <c:pt idx="10459" formatCode="General">
                  <c:v>20.917999999999999</c:v>
                </c:pt>
                <c:pt idx="10460" formatCode="General">
                  <c:v>20.92</c:v>
                </c:pt>
                <c:pt idx="10461" formatCode="General">
                  <c:v>20.922000000000001</c:v>
                </c:pt>
                <c:pt idx="10462" formatCode="General">
                  <c:v>20.923999999999999</c:v>
                </c:pt>
                <c:pt idx="10463" formatCode="General">
                  <c:v>20.925999999999998</c:v>
                </c:pt>
                <c:pt idx="10464" formatCode="General">
                  <c:v>20.928000000000001</c:v>
                </c:pt>
                <c:pt idx="10465" formatCode="General">
                  <c:v>20.93</c:v>
                </c:pt>
                <c:pt idx="10466" formatCode="General">
                  <c:v>20.931999999999999</c:v>
                </c:pt>
                <c:pt idx="10467" formatCode="General">
                  <c:v>20.934000000000001</c:v>
                </c:pt>
                <c:pt idx="10468" formatCode="General">
                  <c:v>20.936</c:v>
                </c:pt>
                <c:pt idx="10469" formatCode="General">
                  <c:v>20.937999999999999</c:v>
                </c:pt>
                <c:pt idx="10470" formatCode="General">
                  <c:v>20.94</c:v>
                </c:pt>
                <c:pt idx="10471" formatCode="General">
                  <c:v>20.942</c:v>
                </c:pt>
                <c:pt idx="10472" formatCode="General">
                  <c:v>20.943999999999999</c:v>
                </c:pt>
                <c:pt idx="10473" formatCode="General">
                  <c:v>20.946000000000002</c:v>
                </c:pt>
                <c:pt idx="10474" formatCode="General">
                  <c:v>20.948</c:v>
                </c:pt>
                <c:pt idx="10475" formatCode="General">
                  <c:v>20.95</c:v>
                </c:pt>
                <c:pt idx="10476" formatCode="General">
                  <c:v>20.952000000000002</c:v>
                </c:pt>
                <c:pt idx="10477" formatCode="General">
                  <c:v>20.954000000000001</c:v>
                </c:pt>
                <c:pt idx="10478" formatCode="General">
                  <c:v>20.956</c:v>
                </c:pt>
                <c:pt idx="10479" formatCode="General">
                  <c:v>20.957999999999998</c:v>
                </c:pt>
                <c:pt idx="10480" formatCode="General">
                  <c:v>20.96</c:v>
                </c:pt>
                <c:pt idx="10481" formatCode="General">
                  <c:v>20.962</c:v>
                </c:pt>
                <c:pt idx="10482" formatCode="General">
                  <c:v>20.963999999999999</c:v>
                </c:pt>
                <c:pt idx="10483" formatCode="General">
                  <c:v>20.966000000000001</c:v>
                </c:pt>
                <c:pt idx="10484" formatCode="General">
                  <c:v>20.968</c:v>
                </c:pt>
                <c:pt idx="10485" formatCode="General">
                  <c:v>20.97</c:v>
                </c:pt>
                <c:pt idx="10486" formatCode="General">
                  <c:v>20.972000000000001</c:v>
                </c:pt>
                <c:pt idx="10487" formatCode="General">
                  <c:v>20.974</c:v>
                </c:pt>
                <c:pt idx="10488" formatCode="General">
                  <c:v>20.975999999999999</c:v>
                </c:pt>
                <c:pt idx="10489" formatCode="General">
                  <c:v>20.978000000000002</c:v>
                </c:pt>
                <c:pt idx="10490" formatCode="General">
                  <c:v>20.98</c:v>
                </c:pt>
                <c:pt idx="10491" formatCode="General">
                  <c:v>20.981999999999999</c:v>
                </c:pt>
                <c:pt idx="10492" formatCode="General">
                  <c:v>20.984000000000002</c:v>
                </c:pt>
                <c:pt idx="10493" formatCode="General">
                  <c:v>20.986000000000001</c:v>
                </c:pt>
                <c:pt idx="10494" formatCode="General">
                  <c:v>20.988</c:v>
                </c:pt>
                <c:pt idx="10495" formatCode="General">
                  <c:v>20.99</c:v>
                </c:pt>
                <c:pt idx="10496" formatCode="General">
                  <c:v>20.992000000000001</c:v>
                </c:pt>
                <c:pt idx="10497" formatCode="General">
                  <c:v>20.994</c:v>
                </c:pt>
                <c:pt idx="10498" formatCode="General">
                  <c:v>20.995999999999999</c:v>
                </c:pt>
                <c:pt idx="10499" formatCode="General">
                  <c:v>20.998000000000001</c:v>
                </c:pt>
                <c:pt idx="10500" formatCode="General">
                  <c:v>21</c:v>
                </c:pt>
                <c:pt idx="10501" formatCode="General">
                  <c:v>21.001999999999999</c:v>
                </c:pt>
                <c:pt idx="10502" formatCode="General">
                  <c:v>21.004000000000001</c:v>
                </c:pt>
                <c:pt idx="10503" formatCode="General">
                  <c:v>21.006</c:v>
                </c:pt>
                <c:pt idx="10504" formatCode="General">
                  <c:v>21.007999999999999</c:v>
                </c:pt>
                <c:pt idx="10505" formatCode="General">
                  <c:v>21.01</c:v>
                </c:pt>
                <c:pt idx="10506" formatCode="General">
                  <c:v>21.012</c:v>
                </c:pt>
                <c:pt idx="10507" formatCode="General">
                  <c:v>21.013999999999999</c:v>
                </c:pt>
                <c:pt idx="10508" formatCode="General">
                  <c:v>21.015999999999998</c:v>
                </c:pt>
                <c:pt idx="10509" formatCode="General">
                  <c:v>21.018000000000001</c:v>
                </c:pt>
                <c:pt idx="10510" formatCode="General">
                  <c:v>21.02</c:v>
                </c:pt>
                <c:pt idx="10511" formatCode="General">
                  <c:v>21.021999999999998</c:v>
                </c:pt>
                <c:pt idx="10512" formatCode="General">
                  <c:v>21.024000000000001</c:v>
                </c:pt>
                <c:pt idx="10513" formatCode="General">
                  <c:v>21.026</c:v>
                </c:pt>
                <c:pt idx="10514" formatCode="General">
                  <c:v>21.027999999999999</c:v>
                </c:pt>
                <c:pt idx="10515" formatCode="General">
                  <c:v>21.03</c:v>
                </c:pt>
                <c:pt idx="10516" formatCode="General">
                  <c:v>21.032</c:v>
                </c:pt>
                <c:pt idx="10517" formatCode="General">
                  <c:v>21.033999999999999</c:v>
                </c:pt>
                <c:pt idx="10518" formatCode="General">
                  <c:v>21.036000000000001</c:v>
                </c:pt>
                <c:pt idx="10519" formatCode="General">
                  <c:v>21.038</c:v>
                </c:pt>
                <c:pt idx="10520" formatCode="General">
                  <c:v>21.04</c:v>
                </c:pt>
                <c:pt idx="10521" formatCode="General">
                  <c:v>21.042000000000002</c:v>
                </c:pt>
                <c:pt idx="10522" formatCode="General">
                  <c:v>21.044</c:v>
                </c:pt>
                <c:pt idx="10523" formatCode="General">
                  <c:v>21.045999999999999</c:v>
                </c:pt>
                <c:pt idx="10524" formatCode="General">
                  <c:v>21.047999999999998</c:v>
                </c:pt>
                <c:pt idx="10525" formatCode="General">
                  <c:v>21.05</c:v>
                </c:pt>
                <c:pt idx="10526" formatCode="General">
                  <c:v>21.052</c:v>
                </c:pt>
                <c:pt idx="10527" formatCode="General">
                  <c:v>21.053999999999998</c:v>
                </c:pt>
                <c:pt idx="10528" formatCode="General">
                  <c:v>21.056000000000001</c:v>
                </c:pt>
                <c:pt idx="10529" formatCode="General">
                  <c:v>21.058</c:v>
                </c:pt>
                <c:pt idx="10530" formatCode="General">
                  <c:v>21.06</c:v>
                </c:pt>
                <c:pt idx="10531" formatCode="General">
                  <c:v>21.062000000000001</c:v>
                </c:pt>
                <c:pt idx="10532" formatCode="General">
                  <c:v>21.064</c:v>
                </c:pt>
                <c:pt idx="10533" formatCode="General">
                  <c:v>21.065999999999999</c:v>
                </c:pt>
                <c:pt idx="10534" formatCode="General">
                  <c:v>21.068000000000001</c:v>
                </c:pt>
                <c:pt idx="10535" formatCode="General">
                  <c:v>21.07</c:v>
                </c:pt>
                <c:pt idx="10536" formatCode="General">
                  <c:v>21.071999999999999</c:v>
                </c:pt>
                <c:pt idx="10537" formatCode="General">
                  <c:v>21.074000000000002</c:v>
                </c:pt>
                <c:pt idx="10538" formatCode="General">
                  <c:v>21.076000000000001</c:v>
                </c:pt>
                <c:pt idx="10539" formatCode="General">
                  <c:v>21.077999999999999</c:v>
                </c:pt>
                <c:pt idx="10540" formatCode="General">
                  <c:v>21.08</c:v>
                </c:pt>
                <c:pt idx="10541" formatCode="General">
                  <c:v>21.082000000000001</c:v>
                </c:pt>
                <c:pt idx="10542" formatCode="General">
                  <c:v>21.084</c:v>
                </c:pt>
                <c:pt idx="10543" formatCode="General">
                  <c:v>21.085999999999999</c:v>
                </c:pt>
                <c:pt idx="10544" formatCode="General">
                  <c:v>21.088000000000001</c:v>
                </c:pt>
                <c:pt idx="10545" formatCode="General">
                  <c:v>21.09</c:v>
                </c:pt>
                <c:pt idx="10546" formatCode="General">
                  <c:v>21.091999999999999</c:v>
                </c:pt>
                <c:pt idx="10547" formatCode="General">
                  <c:v>21.094000000000001</c:v>
                </c:pt>
                <c:pt idx="10548" formatCode="General">
                  <c:v>21.096</c:v>
                </c:pt>
                <c:pt idx="10549" formatCode="General">
                  <c:v>21.097999999999999</c:v>
                </c:pt>
                <c:pt idx="10550" formatCode="General">
                  <c:v>21.1</c:v>
                </c:pt>
                <c:pt idx="10551" formatCode="General">
                  <c:v>21.102</c:v>
                </c:pt>
                <c:pt idx="10552" formatCode="General">
                  <c:v>21.103999999999999</c:v>
                </c:pt>
                <c:pt idx="10553" formatCode="General">
                  <c:v>21.106000000000002</c:v>
                </c:pt>
                <c:pt idx="10554" formatCode="General">
                  <c:v>21.108000000000001</c:v>
                </c:pt>
                <c:pt idx="10555" formatCode="General">
                  <c:v>21.11</c:v>
                </c:pt>
                <c:pt idx="10556" formatCode="General">
                  <c:v>21.111999999999998</c:v>
                </c:pt>
                <c:pt idx="10557" formatCode="General">
                  <c:v>21.114000000000001</c:v>
                </c:pt>
                <c:pt idx="10558" formatCode="General">
                  <c:v>21.116</c:v>
                </c:pt>
                <c:pt idx="10559" formatCode="General">
                  <c:v>21.117999999999999</c:v>
                </c:pt>
                <c:pt idx="10560" formatCode="General">
                  <c:v>21.12</c:v>
                </c:pt>
                <c:pt idx="10561" formatCode="General">
                  <c:v>21.122</c:v>
                </c:pt>
                <c:pt idx="10562" formatCode="General">
                  <c:v>21.123999999999999</c:v>
                </c:pt>
                <c:pt idx="10563" formatCode="General">
                  <c:v>21.126000000000001</c:v>
                </c:pt>
                <c:pt idx="10564" formatCode="General">
                  <c:v>21.128</c:v>
                </c:pt>
                <c:pt idx="10565" formatCode="General">
                  <c:v>21.13</c:v>
                </c:pt>
                <c:pt idx="10566" formatCode="General">
                  <c:v>21.132000000000001</c:v>
                </c:pt>
                <c:pt idx="10567" formatCode="General">
                  <c:v>21.134</c:v>
                </c:pt>
                <c:pt idx="10568" formatCode="General">
                  <c:v>21.135999999999999</c:v>
                </c:pt>
                <c:pt idx="10569" formatCode="General">
                  <c:v>21.138000000000002</c:v>
                </c:pt>
                <c:pt idx="10570" formatCode="General">
                  <c:v>21.14</c:v>
                </c:pt>
                <c:pt idx="10571" formatCode="General">
                  <c:v>21.141999999999999</c:v>
                </c:pt>
                <c:pt idx="10572" formatCode="General">
                  <c:v>21.143999999999998</c:v>
                </c:pt>
                <c:pt idx="10573" formatCode="General">
                  <c:v>21.146000000000001</c:v>
                </c:pt>
                <c:pt idx="10574" formatCode="General">
                  <c:v>21.148</c:v>
                </c:pt>
                <c:pt idx="10575" formatCode="General">
                  <c:v>21.15</c:v>
                </c:pt>
                <c:pt idx="10576" formatCode="General">
                  <c:v>21.152000000000001</c:v>
                </c:pt>
                <c:pt idx="10577" formatCode="General">
                  <c:v>21.154</c:v>
                </c:pt>
                <c:pt idx="10578" formatCode="General">
                  <c:v>21.155999999999999</c:v>
                </c:pt>
                <c:pt idx="10579" formatCode="General">
                  <c:v>21.158000000000001</c:v>
                </c:pt>
                <c:pt idx="10580" formatCode="General">
                  <c:v>21.16</c:v>
                </c:pt>
                <c:pt idx="10581" formatCode="General">
                  <c:v>21.161999999999999</c:v>
                </c:pt>
                <c:pt idx="10582" formatCode="General">
                  <c:v>21.164000000000001</c:v>
                </c:pt>
                <c:pt idx="10583" formatCode="General">
                  <c:v>21.166</c:v>
                </c:pt>
                <c:pt idx="10584" formatCode="General">
                  <c:v>21.167999999999999</c:v>
                </c:pt>
                <c:pt idx="10585" formatCode="General">
                  <c:v>21.17</c:v>
                </c:pt>
                <c:pt idx="10586" formatCode="General">
                  <c:v>21.172000000000001</c:v>
                </c:pt>
                <c:pt idx="10587" formatCode="General">
                  <c:v>21.173999999999999</c:v>
                </c:pt>
                <c:pt idx="10588" formatCode="General">
                  <c:v>21.175999999999998</c:v>
                </c:pt>
                <c:pt idx="10589" formatCode="General">
                  <c:v>21.178000000000001</c:v>
                </c:pt>
                <c:pt idx="10590" formatCode="General">
                  <c:v>21.18</c:v>
                </c:pt>
                <c:pt idx="10591" formatCode="General">
                  <c:v>21.181999999999999</c:v>
                </c:pt>
                <c:pt idx="10592" formatCode="General">
                  <c:v>21.184000000000001</c:v>
                </c:pt>
                <c:pt idx="10593" formatCode="General">
                  <c:v>21.186</c:v>
                </c:pt>
                <c:pt idx="10594" formatCode="General">
                  <c:v>21.187999999999999</c:v>
                </c:pt>
                <c:pt idx="10595" formatCode="General">
                  <c:v>21.19</c:v>
                </c:pt>
                <c:pt idx="10596" formatCode="General">
                  <c:v>21.192</c:v>
                </c:pt>
                <c:pt idx="10597" formatCode="General">
                  <c:v>21.193999999999999</c:v>
                </c:pt>
                <c:pt idx="10598" formatCode="General">
                  <c:v>21.196000000000002</c:v>
                </c:pt>
                <c:pt idx="10599" formatCode="General">
                  <c:v>21.198</c:v>
                </c:pt>
                <c:pt idx="10600" formatCode="General">
                  <c:v>21.2</c:v>
                </c:pt>
                <c:pt idx="10601" formatCode="General">
                  <c:v>21.202000000000002</c:v>
                </c:pt>
                <c:pt idx="10602" formatCode="General">
                  <c:v>21.204000000000001</c:v>
                </c:pt>
                <c:pt idx="10603" formatCode="General">
                  <c:v>21.206</c:v>
                </c:pt>
                <c:pt idx="10604" formatCode="General">
                  <c:v>21.207999999999998</c:v>
                </c:pt>
                <c:pt idx="10605" formatCode="General">
                  <c:v>21.21</c:v>
                </c:pt>
                <c:pt idx="10606" formatCode="General">
                  <c:v>21.212</c:v>
                </c:pt>
                <c:pt idx="10607" formatCode="General">
                  <c:v>21.213999999999999</c:v>
                </c:pt>
                <c:pt idx="10608" formatCode="General">
                  <c:v>21.216000000000001</c:v>
                </c:pt>
                <c:pt idx="10609" formatCode="General">
                  <c:v>21.218</c:v>
                </c:pt>
                <c:pt idx="10610" formatCode="General">
                  <c:v>21.22</c:v>
                </c:pt>
                <c:pt idx="10611" formatCode="General">
                  <c:v>21.222000000000001</c:v>
                </c:pt>
                <c:pt idx="10612" formatCode="General">
                  <c:v>21.224</c:v>
                </c:pt>
                <c:pt idx="10613" formatCode="General">
                  <c:v>21.225999999999999</c:v>
                </c:pt>
                <c:pt idx="10614" formatCode="General">
                  <c:v>21.228000000000002</c:v>
                </c:pt>
                <c:pt idx="10615" formatCode="General">
                  <c:v>21.23</c:v>
                </c:pt>
                <c:pt idx="10616" formatCode="General">
                  <c:v>21.231999999999999</c:v>
                </c:pt>
                <c:pt idx="10617" formatCode="General">
                  <c:v>21.234000000000002</c:v>
                </c:pt>
                <c:pt idx="10618" formatCode="General">
                  <c:v>21.236000000000001</c:v>
                </c:pt>
                <c:pt idx="10619" formatCode="General">
                  <c:v>21.238</c:v>
                </c:pt>
                <c:pt idx="10620" formatCode="General">
                  <c:v>21.24</c:v>
                </c:pt>
                <c:pt idx="10621" formatCode="General">
                  <c:v>21.242000000000001</c:v>
                </c:pt>
                <c:pt idx="10622" formatCode="General">
                  <c:v>21.244</c:v>
                </c:pt>
                <c:pt idx="10623" formatCode="General">
                  <c:v>21.245999999999999</c:v>
                </c:pt>
                <c:pt idx="10624" formatCode="General">
                  <c:v>21.248000000000001</c:v>
                </c:pt>
                <c:pt idx="10625" formatCode="General">
                  <c:v>21.25</c:v>
                </c:pt>
                <c:pt idx="10626" formatCode="General">
                  <c:v>21.251999999999999</c:v>
                </c:pt>
                <c:pt idx="10627" formatCode="General">
                  <c:v>21.254000000000001</c:v>
                </c:pt>
                <c:pt idx="10628" formatCode="General">
                  <c:v>21.256</c:v>
                </c:pt>
                <c:pt idx="10629" formatCode="General">
                  <c:v>21.257999999999999</c:v>
                </c:pt>
                <c:pt idx="10630" formatCode="General">
                  <c:v>21.26</c:v>
                </c:pt>
                <c:pt idx="10631" formatCode="General">
                  <c:v>21.262</c:v>
                </c:pt>
                <c:pt idx="10632" formatCode="General">
                  <c:v>21.263999999999999</c:v>
                </c:pt>
                <c:pt idx="10633" formatCode="General">
                  <c:v>21.265999999999998</c:v>
                </c:pt>
                <c:pt idx="10634" formatCode="General">
                  <c:v>21.268000000000001</c:v>
                </c:pt>
                <c:pt idx="10635" formatCode="General">
                  <c:v>21.27</c:v>
                </c:pt>
                <c:pt idx="10636" formatCode="General">
                  <c:v>21.271999999999998</c:v>
                </c:pt>
                <c:pt idx="10637" formatCode="General">
                  <c:v>21.274000000000001</c:v>
                </c:pt>
                <c:pt idx="10638" formatCode="General">
                  <c:v>21.276</c:v>
                </c:pt>
                <c:pt idx="10639" formatCode="General">
                  <c:v>21.277999999999999</c:v>
                </c:pt>
                <c:pt idx="10640" formatCode="General">
                  <c:v>21.28</c:v>
                </c:pt>
                <c:pt idx="10641" formatCode="General">
                  <c:v>21.282</c:v>
                </c:pt>
                <c:pt idx="10642" formatCode="General">
                  <c:v>21.283999999999999</c:v>
                </c:pt>
                <c:pt idx="10643" formatCode="General">
                  <c:v>21.286000000000001</c:v>
                </c:pt>
                <c:pt idx="10644" formatCode="General">
                  <c:v>21.288</c:v>
                </c:pt>
                <c:pt idx="10645" formatCode="General">
                  <c:v>21.29</c:v>
                </c:pt>
                <c:pt idx="10646" formatCode="General">
                  <c:v>21.292000000000002</c:v>
                </c:pt>
                <c:pt idx="10647" formatCode="General">
                  <c:v>21.294</c:v>
                </c:pt>
                <c:pt idx="10648" formatCode="General">
                  <c:v>21.295999999999999</c:v>
                </c:pt>
                <c:pt idx="10649" formatCode="General">
                  <c:v>21.297999999999998</c:v>
                </c:pt>
                <c:pt idx="10650" formatCode="General">
                  <c:v>21.3</c:v>
                </c:pt>
                <c:pt idx="10651" formatCode="General">
                  <c:v>21.302</c:v>
                </c:pt>
                <c:pt idx="10652" formatCode="General">
                  <c:v>21.303999999999998</c:v>
                </c:pt>
                <c:pt idx="10653" formatCode="General">
                  <c:v>21.306000000000001</c:v>
                </c:pt>
                <c:pt idx="10654" formatCode="General">
                  <c:v>21.308</c:v>
                </c:pt>
                <c:pt idx="10655" formatCode="General">
                  <c:v>21.31</c:v>
                </c:pt>
                <c:pt idx="10656" formatCode="General">
                  <c:v>21.312000000000001</c:v>
                </c:pt>
                <c:pt idx="10657" formatCode="General">
                  <c:v>21.314</c:v>
                </c:pt>
                <c:pt idx="10658" formatCode="General">
                  <c:v>21.315999999999999</c:v>
                </c:pt>
                <c:pt idx="10659" formatCode="General">
                  <c:v>21.318000000000001</c:v>
                </c:pt>
                <c:pt idx="10660" formatCode="General">
                  <c:v>21.32</c:v>
                </c:pt>
                <c:pt idx="10661" formatCode="General">
                  <c:v>21.321999999999999</c:v>
                </c:pt>
                <c:pt idx="10662" formatCode="General">
                  <c:v>21.324000000000002</c:v>
                </c:pt>
                <c:pt idx="10663" formatCode="General">
                  <c:v>21.326000000000001</c:v>
                </c:pt>
                <c:pt idx="10664" formatCode="General">
                  <c:v>21.327999999999999</c:v>
                </c:pt>
                <c:pt idx="10665" formatCode="General">
                  <c:v>21.33</c:v>
                </c:pt>
                <c:pt idx="10666" formatCode="General">
                  <c:v>21.332000000000001</c:v>
                </c:pt>
                <c:pt idx="10667" formatCode="General">
                  <c:v>21.334</c:v>
                </c:pt>
                <c:pt idx="10668" formatCode="General">
                  <c:v>21.335999999999999</c:v>
                </c:pt>
                <c:pt idx="10669" formatCode="General">
                  <c:v>21.338000000000001</c:v>
                </c:pt>
                <c:pt idx="10670" formatCode="General">
                  <c:v>21.34</c:v>
                </c:pt>
                <c:pt idx="10671" formatCode="General">
                  <c:v>21.341999999999999</c:v>
                </c:pt>
                <c:pt idx="10672" formatCode="General">
                  <c:v>21.344000000000001</c:v>
                </c:pt>
                <c:pt idx="10673" formatCode="General">
                  <c:v>21.346</c:v>
                </c:pt>
                <c:pt idx="10674" formatCode="General">
                  <c:v>21.347999999999999</c:v>
                </c:pt>
                <c:pt idx="10675" formatCode="General">
                  <c:v>21.35</c:v>
                </c:pt>
                <c:pt idx="10676" formatCode="General">
                  <c:v>21.352</c:v>
                </c:pt>
                <c:pt idx="10677" formatCode="General">
                  <c:v>21.353999999999999</c:v>
                </c:pt>
                <c:pt idx="10678" formatCode="General">
                  <c:v>21.356000000000002</c:v>
                </c:pt>
                <c:pt idx="10679" formatCode="General">
                  <c:v>21.358000000000001</c:v>
                </c:pt>
                <c:pt idx="10680" formatCode="General">
                  <c:v>21.36</c:v>
                </c:pt>
                <c:pt idx="10681" formatCode="General">
                  <c:v>21.361999999999998</c:v>
                </c:pt>
                <c:pt idx="10682" formatCode="General">
                  <c:v>21.364000000000001</c:v>
                </c:pt>
                <c:pt idx="10683" formatCode="General">
                  <c:v>21.366</c:v>
                </c:pt>
                <c:pt idx="10684" formatCode="General">
                  <c:v>21.367999999999999</c:v>
                </c:pt>
                <c:pt idx="10685" formatCode="General">
                  <c:v>21.37</c:v>
                </c:pt>
                <c:pt idx="10686" formatCode="General">
                  <c:v>21.372</c:v>
                </c:pt>
                <c:pt idx="10687" formatCode="General">
                  <c:v>21.373999999999999</c:v>
                </c:pt>
                <c:pt idx="10688" formatCode="General">
                  <c:v>21.376000000000001</c:v>
                </c:pt>
                <c:pt idx="10689" formatCode="General">
                  <c:v>21.378</c:v>
                </c:pt>
                <c:pt idx="10690" formatCode="General">
                  <c:v>21.38</c:v>
                </c:pt>
                <c:pt idx="10691" formatCode="General">
                  <c:v>21.382000000000001</c:v>
                </c:pt>
                <c:pt idx="10692" formatCode="General">
                  <c:v>21.384</c:v>
                </c:pt>
                <c:pt idx="10693" formatCode="General">
                  <c:v>21.385999999999999</c:v>
                </c:pt>
                <c:pt idx="10694" formatCode="General">
                  <c:v>21.388000000000002</c:v>
                </c:pt>
                <c:pt idx="10695" formatCode="General">
                  <c:v>21.39</c:v>
                </c:pt>
                <c:pt idx="10696" formatCode="General">
                  <c:v>21.391999999999999</c:v>
                </c:pt>
                <c:pt idx="10697" formatCode="General">
                  <c:v>21.393999999999998</c:v>
                </c:pt>
                <c:pt idx="10698" formatCode="General">
                  <c:v>21.396000000000001</c:v>
                </c:pt>
                <c:pt idx="10699" formatCode="General">
                  <c:v>21.398</c:v>
                </c:pt>
                <c:pt idx="10700" formatCode="General">
                  <c:v>21.4</c:v>
                </c:pt>
                <c:pt idx="10701" formatCode="General">
                  <c:v>21.402000000000001</c:v>
                </c:pt>
                <c:pt idx="10702" formatCode="General">
                  <c:v>21.404</c:v>
                </c:pt>
                <c:pt idx="10703" formatCode="General">
                  <c:v>21.405999999999999</c:v>
                </c:pt>
                <c:pt idx="10704" formatCode="General">
                  <c:v>21.408000000000001</c:v>
                </c:pt>
                <c:pt idx="10705" formatCode="General">
                  <c:v>21.41</c:v>
                </c:pt>
                <c:pt idx="10706" formatCode="General">
                  <c:v>21.411999999999999</c:v>
                </c:pt>
                <c:pt idx="10707" formatCode="General">
                  <c:v>21.414000000000001</c:v>
                </c:pt>
                <c:pt idx="10708" formatCode="General">
                  <c:v>21.416</c:v>
                </c:pt>
                <c:pt idx="10709" formatCode="General">
                  <c:v>21.417999999999999</c:v>
                </c:pt>
                <c:pt idx="10710" formatCode="General">
                  <c:v>21.42</c:v>
                </c:pt>
                <c:pt idx="10711" formatCode="General">
                  <c:v>21.422000000000001</c:v>
                </c:pt>
                <c:pt idx="10712" formatCode="General">
                  <c:v>21.423999999999999</c:v>
                </c:pt>
                <c:pt idx="10713" formatCode="General">
                  <c:v>21.425999999999998</c:v>
                </c:pt>
                <c:pt idx="10714" formatCode="General">
                  <c:v>21.428000000000001</c:v>
                </c:pt>
                <c:pt idx="10715" formatCode="General">
                  <c:v>21.43</c:v>
                </c:pt>
                <c:pt idx="10716" formatCode="General">
                  <c:v>21.431999999999999</c:v>
                </c:pt>
                <c:pt idx="10717" formatCode="General">
                  <c:v>21.434000000000001</c:v>
                </c:pt>
                <c:pt idx="10718" formatCode="General">
                  <c:v>21.436</c:v>
                </c:pt>
                <c:pt idx="10719" formatCode="General">
                  <c:v>21.437999999999999</c:v>
                </c:pt>
                <c:pt idx="10720" formatCode="General">
                  <c:v>21.44</c:v>
                </c:pt>
                <c:pt idx="10721" formatCode="General">
                  <c:v>21.442</c:v>
                </c:pt>
                <c:pt idx="10722" formatCode="General">
                  <c:v>21.443999999999999</c:v>
                </c:pt>
                <c:pt idx="10723" formatCode="General">
                  <c:v>21.446000000000002</c:v>
                </c:pt>
                <c:pt idx="10724" formatCode="General">
                  <c:v>21.448</c:v>
                </c:pt>
                <c:pt idx="10725" formatCode="General">
                  <c:v>21.45</c:v>
                </c:pt>
                <c:pt idx="10726" formatCode="General">
                  <c:v>21.452000000000002</c:v>
                </c:pt>
                <c:pt idx="10727" formatCode="General">
                  <c:v>21.454000000000001</c:v>
                </c:pt>
                <c:pt idx="10728" formatCode="General">
                  <c:v>21.456</c:v>
                </c:pt>
                <c:pt idx="10729" formatCode="General">
                  <c:v>21.457999999999998</c:v>
                </c:pt>
                <c:pt idx="10730" formatCode="General">
                  <c:v>21.46</c:v>
                </c:pt>
                <c:pt idx="10731" formatCode="General">
                  <c:v>21.462</c:v>
                </c:pt>
                <c:pt idx="10732" formatCode="General">
                  <c:v>21.463999999999999</c:v>
                </c:pt>
                <c:pt idx="10733" formatCode="General">
                  <c:v>21.466000000000001</c:v>
                </c:pt>
                <c:pt idx="10734" formatCode="General">
                  <c:v>21.468</c:v>
                </c:pt>
                <c:pt idx="10735" formatCode="General">
                  <c:v>21.47</c:v>
                </c:pt>
                <c:pt idx="10736" formatCode="General">
                  <c:v>21.472000000000001</c:v>
                </c:pt>
                <c:pt idx="10737" formatCode="General">
                  <c:v>21.474</c:v>
                </c:pt>
                <c:pt idx="10738" formatCode="General">
                  <c:v>21.475999999999999</c:v>
                </c:pt>
                <c:pt idx="10739" formatCode="General">
                  <c:v>21.478000000000002</c:v>
                </c:pt>
                <c:pt idx="10740" formatCode="General">
                  <c:v>21.48</c:v>
                </c:pt>
                <c:pt idx="10741" formatCode="General">
                  <c:v>21.481999999999999</c:v>
                </c:pt>
                <c:pt idx="10742" formatCode="General">
                  <c:v>21.484000000000002</c:v>
                </c:pt>
                <c:pt idx="10743" formatCode="General">
                  <c:v>21.486000000000001</c:v>
                </c:pt>
                <c:pt idx="10744" formatCode="General">
                  <c:v>21.488</c:v>
                </c:pt>
                <c:pt idx="10745" formatCode="General">
                  <c:v>21.49</c:v>
                </c:pt>
                <c:pt idx="10746" formatCode="General">
                  <c:v>21.492000000000001</c:v>
                </c:pt>
                <c:pt idx="10747" formatCode="General">
                  <c:v>21.494</c:v>
                </c:pt>
                <c:pt idx="10748" formatCode="General">
                  <c:v>21.495999999999999</c:v>
                </c:pt>
                <c:pt idx="10749" formatCode="General">
                  <c:v>21.498000000000001</c:v>
                </c:pt>
                <c:pt idx="10750" formatCode="General">
                  <c:v>21.5</c:v>
                </c:pt>
                <c:pt idx="10751" formatCode="General">
                  <c:v>21.501999999999999</c:v>
                </c:pt>
                <c:pt idx="10752" formatCode="General">
                  <c:v>21.504000000000001</c:v>
                </c:pt>
                <c:pt idx="10753" formatCode="General">
                  <c:v>21.506</c:v>
                </c:pt>
                <c:pt idx="10754" formatCode="General">
                  <c:v>21.507999999999999</c:v>
                </c:pt>
                <c:pt idx="10755" formatCode="General">
                  <c:v>21.51</c:v>
                </c:pt>
                <c:pt idx="10756" formatCode="General">
                  <c:v>21.512</c:v>
                </c:pt>
                <c:pt idx="10757" formatCode="General">
                  <c:v>21.513999999999999</c:v>
                </c:pt>
                <c:pt idx="10758" formatCode="General">
                  <c:v>21.515999999999998</c:v>
                </c:pt>
                <c:pt idx="10759" formatCode="General">
                  <c:v>21.518000000000001</c:v>
                </c:pt>
                <c:pt idx="10760" formatCode="General">
                  <c:v>21.52</c:v>
                </c:pt>
                <c:pt idx="10761" formatCode="General">
                  <c:v>21.521999999999998</c:v>
                </c:pt>
                <c:pt idx="10762" formatCode="General">
                  <c:v>21.524000000000001</c:v>
                </c:pt>
                <c:pt idx="10763" formatCode="General">
                  <c:v>21.526</c:v>
                </c:pt>
                <c:pt idx="10764" formatCode="General">
                  <c:v>21.527999999999999</c:v>
                </c:pt>
                <c:pt idx="10765" formatCode="General">
                  <c:v>21.53</c:v>
                </c:pt>
                <c:pt idx="10766" formatCode="General">
                  <c:v>21.532</c:v>
                </c:pt>
                <c:pt idx="10767" formatCode="General">
                  <c:v>21.533999999999999</c:v>
                </c:pt>
                <c:pt idx="10768" formatCode="General">
                  <c:v>21.536000000000001</c:v>
                </c:pt>
                <c:pt idx="10769" formatCode="General">
                  <c:v>21.538</c:v>
                </c:pt>
                <c:pt idx="10770" formatCode="General">
                  <c:v>21.54</c:v>
                </c:pt>
                <c:pt idx="10771" formatCode="General">
                  <c:v>21.542000000000002</c:v>
                </c:pt>
                <c:pt idx="10772" formatCode="General">
                  <c:v>21.544</c:v>
                </c:pt>
                <c:pt idx="10773" formatCode="General">
                  <c:v>21.545999999999999</c:v>
                </c:pt>
                <c:pt idx="10774" formatCode="General">
                  <c:v>21.547999999999998</c:v>
                </c:pt>
                <c:pt idx="10775" formatCode="General">
                  <c:v>21.55</c:v>
                </c:pt>
                <c:pt idx="10776" formatCode="General">
                  <c:v>21.552</c:v>
                </c:pt>
                <c:pt idx="10777" formatCode="General">
                  <c:v>21.553999999999998</c:v>
                </c:pt>
                <c:pt idx="10778" formatCode="General">
                  <c:v>21.556000000000001</c:v>
                </c:pt>
                <c:pt idx="10779" formatCode="General">
                  <c:v>21.558</c:v>
                </c:pt>
                <c:pt idx="10780" formatCode="General">
                  <c:v>21.56</c:v>
                </c:pt>
                <c:pt idx="10781" formatCode="General">
                  <c:v>21.562000000000001</c:v>
                </c:pt>
                <c:pt idx="10782" formatCode="General">
                  <c:v>21.564</c:v>
                </c:pt>
                <c:pt idx="10783" formatCode="General">
                  <c:v>21.565999999999999</c:v>
                </c:pt>
                <c:pt idx="10784" formatCode="General">
                  <c:v>21.568000000000001</c:v>
                </c:pt>
                <c:pt idx="10785" formatCode="General">
                  <c:v>21.57</c:v>
                </c:pt>
                <c:pt idx="10786" formatCode="General">
                  <c:v>21.571999999999999</c:v>
                </c:pt>
                <c:pt idx="10787" formatCode="General">
                  <c:v>21.574000000000002</c:v>
                </c:pt>
                <c:pt idx="10788" formatCode="General">
                  <c:v>21.576000000000001</c:v>
                </c:pt>
                <c:pt idx="10789" formatCode="General">
                  <c:v>21.577999999999999</c:v>
                </c:pt>
                <c:pt idx="10790" formatCode="General">
                  <c:v>21.58</c:v>
                </c:pt>
                <c:pt idx="10791" formatCode="General">
                  <c:v>21.582000000000001</c:v>
                </c:pt>
                <c:pt idx="10792" formatCode="General">
                  <c:v>21.584</c:v>
                </c:pt>
                <c:pt idx="10793" formatCode="General">
                  <c:v>21.585999999999999</c:v>
                </c:pt>
                <c:pt idx="10794" formatCode="General">
                  <c:v>21.588000000000001</c:v>
                </c:pt>
                <c:pt idx="10795" formatCode="General">
                  <c:v>21.59</c:v>
                </c:pt>
                <c:pt idx="10796" formatCode="General">
                  <c:v>21.591999999999999</c:v>
                </c:pt>
                <c:pt idx="10797" formatCode="General">
                  <c:v>21.594000000000001</c:v>
                </c:pt>
                <c:pt idx="10798" formatCode="General">
                  <c:v>21.596</c:v>
                </c:pt>
                <c:pt idx="10799" formatCode="General">
                  <c:v>21.597999999999999</c:v>
                </c:pt>
                <c:pt idx="10800" formatCode="General">
                  <c:v>21.6</c:v>
                </c:pt>
                <c:pt idx="10801" formatCode="General">
                  <c:v>21.602</c:v>
                </c:pt>
                <c:pt idx="10802" formatCode="General">
                  <c:v>21.603999999999999</c:v>
                </c:pt>
                <c:pt idx="10803" formatCode="General">
                  <c:v>21.606000000000002</c:v>
                </c:pt>
                <c:pt idx="10804" formatCode="General">
                  <c:v>21.608000000000001</c:v>
                </c:pt>
                <c:pt idx="10805" formatCode="General">
                  <c:v>21.61</c:v>
                </c:pt>
                <c:pt idx="10806" formatCode="General">
                  <c:v>21.611999999999998</c:v>
                </c:pt>
                <c:pt idx="10807" formatCode="General">
                  <c:v>21.614000000000001</c:v>
                </c:pt>
                <c:pt idx="10808" formatCode="General">
                  <c:v>21.616</c:v>
                </c:pt>
                <c:pt idx="10809" formatCode="General">
                  <c:v>21.617999999999999</c:v>
                </c:pt>
                <c:pt idx="10810" formatCode="General">
                  <c:v>21.62</c:v>
                </c:pt>
                <c:pt idx="10811" formatCode="General">
                  <c:v>21.622</c:v>
                </c:pt>
                <c:pt idx="10812" formatCode="General">
                  <c:v>21.623999999999999</c:v>
                </c:pt>
                <c:pt idx="10813" formatCode="General">
                  <c:v>21.626000000000001</c:v>
                </c:pt>
                <c:pt idx="10814" formatCode="General">
                  <c:v>21.628</c:v>
                </c:pt>
                <c:pt idx="10815" formatCode="General">
                  <c:v>21.63</c:v>
                </c:pt>
                <c:pt idx="10816" formatCode="General">
                  <c:v>21.632000000000001</c:v>
                </c:pt>
                <c:pt idx="10817" formatCode="General">
                  <c:v>21.634</c:v>
                </c:pt>
                <c:pt idx="10818" formatCode="General">
                  <c:v>21.635999999999999</c:v>
                </c:pt>
                <c:pt idx="10819" formatCode="General">
                  <c:v>21.638000000000002</c:v>
                </c:pt>
                <c:pt idx="10820" formatCode="General">
                  <c:v>21.64</c:v>
                </c:pt>
                <c:pt idx="10821" formatCode="General">
                  <c:v>21.641999999999999</c:v>
                </c:pt>
                <c:pt idx="10822" formatCode="General">
                  <c:v>21.643999999999998</c:v>
                </c:pt>
                <c:pt idx="10823" formatCode="General">
                  <c:v>21.646000000000001</c:v>
                </c:pt>
                <c:pt idx="10824" formatCode="General">
                  <c:v>21.648</c:v>
                </c:pt>
                <c:pt idx="10825" formatCode="General">
                  <c:v>21.65</c:v>
                </c:pt>
                <c:pt idx="10826" formatCode="General">
                  <c:v>21.652000000000001</c:v>
                </c:pt>
                <c:pt idx="10827" formatCode="General">
                  <c:v>21.654</c:v>
                </c:pt>
                <c:pt idx="10828" formatCode="General">
                  <c:v>21.655999999999999</c:v>
                </c:pt>
                <c:pt idx="10829" formatCode="General">
                  <c:v>21.658000000000001</c:v>
                </c:pt>
                <c:pt idx="10830" formatCode="General">
                  <c:v>21.66</c:v>
                </c:pt>
                <c:pt idx="10831" formatCode="General">
                  <c:v>21.661999999999999</c:v>
                </c:pt>
                <c:pt idx="10832" formatCode="General">
                  <c:v>21.664000000000001</c:v>
                </c:pt>
                <c:pt idx="10833" formatCode="General">
                  <c:v>21.666</c:v>
                </c:pt>
                <c:pt idx="10834" formatCode="General">
                  <c:v>21.667999999999999</c:v>
                </c:pt>
                <c:pt idx="10835" formatCode="General">
                  <c:v>21.67</c:v>
                </c:pt>
                <c:pt idx="10836" formatCode="General">
                  <c:v>21.672000000000001</c:v>
                </c:pt>
                <c:pt idx="10837" formatCode="General">
                  <c:v>21.673999999999999</c:v>
                </c:pt>
                <c:pt idx="10838" formatCode="General">
                  <c:v>21.675999999999998</c:v>
                </c:pt>
                <c:pt idx="10839" formatCode="General">
                  <c:v>21.678000000000001</c:v>
                </c:pt>
                <c:pt idx="10840" formatCode="General">
                  <c:v>21.68</c:v>
                </c:pt>
                <c:pt idx="10841" formatCode="General">
                  <c:v>21.681999999999999</c:v>
                </c:pt>
                <c:pt idx="10842" formatCode="General">
                  <c:v>21.684000000000001</c:v>
                </c:pt>
                <c:pt idx="10843" formatCode="General">
                  <c:v>21.686</c:v>
                </c:pt>
                <c:pt idx="10844" formatCode="General">
                  <c:v>21.687999999999999</c:v>
                </c:pt>
                <c:pt idx="10845" formatCode="General">
                  <c:v>21.69</c:v>
                </c:pt>
                <c:pt idx="10846" formatCode="General">
                  <c:v>21.692</c:v>
                </c:pt>
                <c:pt idx="10847" formatCode="General">
                  <c:v>21.693999999999999</c:v>
                </c:pt>
                <c:pt idx="10848" formatCode="General">
                  <c:v>21.696000000000002</c:v>
                </c:pt>
                <c:pt idx="10849" formatCode="General">
                  <c:v>21.698</c:v>
                </c:pt>
                <c:pt idx="10850" formatCode="General">
                  <c:v>21.7</c:v>
                </c:pt>
                <c:pt idx="10851" formatCode="General">
                  <c:v>21.702000000000002</c:v>
                </c:pt>
                <c:pt idx="10852" formatCode="General">
                  <c:v>21.704000000000001</c:v>
                </c:pt>
                <c:pt idx="10853" formatCode="General">
                  <c:v>21.706</c:v>
                </c:pt>
                <c:pt idx="10854" formatCode="General">
                  <c:v>21.707999999999998</c:v>
                </c:pt>
                <c:pt idx="10855" formatCode="General">
                  <c:v>21.71</c:v>
                </c:pt>
                <c:pt idx="10856" formatCode="General">
                  <c:v>21.712</c:v>
                </c:pt>
                <c:pt idx="10857" formatCode="General">
                  <c:v>21.713999999999999</c:v>
                </c:pt>
                <c:pt idx="10858" formatCode="General">
                  <c:v>21.716000000000001</c:v>
                </c:pt>
                <c:pt idx="10859" formatCode="General">
                  <c:v>21.718</c:v>
                </c:pt>
                <c:pt idx="10860" formatCode="General">
                  <c:v>21.72</c:v>
                </c:pt>
                <c:pt idx="10861" formatCode="General">
                  <c:v>21.722000000000001</c:v>
                </c:pt>
                <c:pt idx="10862" formatCode="General">
                  <c:v>21.724</c:v>
                </c:pt>
                <c:pt idx="10863" formatCode="General">
                  <c:v>21.725999999999999</c:v>
                </c:pt>
                <c:pt idx="10864" formatCode="General">
                  <c:v>21.728000000000002</c:v>
                </c:pt>
                <c:pt idx="10865" formatCode="General">
                  <c:v>21.73</c:v>
                </c:pt>
                <c:pt idx="10866" formatCode="General">
                  <c:v>21.731999999999999</c:v>
                </c:pt>
                <c:pt idx="10867" formatCode="General">
                  <c:v>21.734000000000002</c:v>
                </c:pt>
                <c:pt idx="10868" formatCode="General">
                  <c:v>21.736000000000001</c:v>
                </c:pt>
                <c:pt idx="10869" formatCode="General">
                  <c:v>21.738</c:v>
                </c:pt>
                <c:pt idx="10870" formatCode="General">
                  <c:v>21.74</c:v>
                </c:pt>
                <c:pt idx="10871" formatCode="General">
                  <c:v>21.742000000000001</c:v>
                </c:pt>
                <c:pt idx="10872" formatCode="General">
                  <c:v>21.744</c:v>
                </c:pt>
                <c:pt idx="10873" formatCode="General">
                  <c:v>21.745999999999999</c:v>
                </c:pt>
                <c:pt idx="10874" formatCode="General">
                  <c:v>21.748000000000001</c:v>
                </c:pt>
                <c:pt idx="10875" formatCode="General">
                  <c:v>21.75</c:v>
                </c:pt>
                <c:pt idx="10876" formatCode="General">
                  <c:v>21.751999999999999</c:v>
                </c:pt>
                <c:pt idx="10877" formatCode="General">
                  <c:v>21.754000000000001</c:v>
                </c:pt>
                <c:pt idx="10878" formatCode="General">
                  <c:v>21.756</c:v>
                </c:pt>
                <c:pt idx="10879" formatCode="General">
                  <c:v>21.757999999999999</c:v>
                </c:pt>
                <c:pt idx="10880" formatCode="General">
                  <c:v>21.76</c:v>
                </c:pt>
                <c:pt idx="10881" formatCode="General">
                  <c:v>21.762</c:v>
                </c:pt>
                <c:pt idx="10882" formatCode="General">
                  <c:v>21.763999999999999</c:v>
                </c:pt>
                <c:pt idx="10883" formatCode="General">
                  <c:v>21.765999999999998</c:v>
                </c:pt>
                <c:pt idx="10884" formatCode="General">
                  <c:v>21.768000000000001</c:v>
                </c:pt>
                <c:pt idx="10885" formatCode="General">
                  <c:v>21.77</c:v>
                </c:pt>
                <c:pt idx="10886" formatCode="General">
                  <c:v>21.771999999999998</c:v>
                </c:pt>
                <c:pt idx="10887" formatCode="General">
                  <c:v>21.774000000000001</c:v>
                </c:pt>
                <c:pt idx="10888" formatCode="General">
                  <c:v>21.776</c:v>
                </c:pt>
                <c:pt idx="10889" formatCode="General">
                  <c:v>21.777999999999999</c:v>
                </c:pt>
                <c:pt idx="10890" formatCode="General">
                  <c:v>21.78</c:v>
                </c:pt>
                <c:pt idx="10891" formatCode="General">
                  <c:v>21.782</c:v>
                </c:pt>
                <c:pt idx="10892" formatCode="General">
                  <c:v>21.783999999999999</c:v>
                </c:pt>
                <c:pt idx="10893" formatCode="General">
                  <c:v>21.786000000000001</c:v>
                </c:pt>
                <c:pt idx="10894" formatCode="General">
                  <c:v>21.788</c:v>
                </c:pt>
                <c:pt idx="10895" formatCode="General">
                  <c:v>21.79</c:v>
                </c:pt>
                <c:pt idx="10896" formatCode="General">
                  <c:v>21.792000000000002</c:v>
                </c:pt>
                <c:pt idx="10897" formatCode="General">
                  <c:v>21.794</c:v>
                </c:pt>
                <c:pt idx="10898" formatCode="General">
                  <c:v>21.795999999999999</c:v>
                </c:pt>
                <c:pt idx="10899" formatCode="General">
                  <c:v>21.797999999999998</c:v>
                </c:pt>
                <c:pt idx="10900" formatCode="General">
                  <c:v>21.8</c:v>
                </c:pt>
                <c:pt idx="10901" formatCode="General">
                  <c:v>21.802</c:v>
                </c:pt>
                <c:pt idx="10902" formatCode="General">
                  <c:v>21.803999999999998</c:v>
                </c:pt>
                <c:pt idx="10903" formatCode="General">
                  <c:v>21.806000000000001</c:v>
                </c:pt>
                <c:pt idx="10904" formatCode="General">
                  <c:v>21.808</c:v>
                </c:pt>
                <c:pt idx="10905" formatCode="General">
                  <c:v>21.81</c:v>
                </c:pt>
                <c:pt idx="10906" formatCode="General">
                  <c:v>21.812000000000001</c:v>
                </c:pt>
                <c:pt idx="10907" formatCode="General">
                  <c:v>21.814</c:v>
                </c:pt>
                <c:pt idx="10908" formatCode="General">
                  <c:v>21.815999999999999</c:v>
                </c:pt>
                <c:pt idx="10909" formatCode="General">
                  <c:v>21.818000000000001</c:v>
                </c:pt>
                <c:pt idx="10910" formatCode="General">
                  <c:v>21.82</c:v>
                </c:pt>
                <c:pt idx="10911" formatCode="General">
                  <c:v>21.821999999999999</c:v>
                </c:pt>
                <c:pt idx="10912" formatCode="General">
                  <c:v>21.824000000000002</c:v>
                </c:pt>
                <c:pt idx="10913" formatCode="General">
                  <c:v>21.826000000000001</c:v>
                </c:pt>
                <c:pt idx="10914" formatCode="General">
                  <c:v>21.827999999999999</c:v>
                </c:pt>
                <c:pt idx="10915" formatCode="General">
                  <c:v>21.83</c:v>
                </c:pt>
                <c:pt idx="10916" formatCode="General">
                  <c:v>21.832000000000001</c:v>
                </c:pt>
                <c:pt idx="10917" formatCode="General">
                  <c:v>21.834</c:v>
                </c:pt>
                <c:pt idx="10918" formatCode="General">
                  <c:v>21.835999999999999</c:v>
                </c:pt>
                <c:pt idx="10919" formatCode="General">
                  <c:v>21.838000000000001</c:v>
                </c:pt>
                <c:pt idx="10920" formatCode="General">
                  <c:v>21.84</c:v>
                </c:pt>
                <c:pt idx="10921" formatCode="General">
                  <c:v>21.841999999999999</c:v>
                </c:pt>
                <c:pt idx="10922" formatCode="General">
                  <c:v>21.844000000000001</c:v>
                </c:pt>
                <c:pt idx="10923" formatCode="General">
                  <c:v>21.846</c:v>
                </c:pt>
                <c:pt idx="10924" formatCode="General">
                  <c:v>21.847999999999999</c:v>
                </c:pt>
                <c:pt idx="10925" formatCode="General">
                  <c:v>21.85</c:v>
                </c:pt>
                <c:pt idx="10926" formatCode="General">
                  <c:v>21.852</c:v>
                </c:pt>
                <c:pt idx="10927" formatCode="General">
                  <c:v>21.853999999999999</c:v>
                </c:pt>
                <c:pt idx="10928" formatCode="General">
                  <c:v>21.856000000000002</c:v>
                </c:pt>
                <c:pt idx="10929" formatCode="General">
                  <c:v>21.858000000000001</c:v>
                </c:pt>
                <c:pt idx="10930" formatCode="General">
                  <c:v>21.86</c:v>
                </c:pt>
                <c:pt idx="10931" formatCode="General">
                  <c:v>21.861999999999998</c:v>
                </c:pt>
                <c:pt idx="10932" formatCode="General">
                  <c:v>21.864000000000001</c:v>
                </c:pt>
                <c:pt idx="10933" formatCode="General">
                  <c:v>21.866</c:v>
                </c:pt>
                <c:pt idx="10934" formatCode="General">
                  <c:v>21.867999999999999</c:v>
                </c:pt>
                <c:pt idx="10935" formatCode="General">
                  <c:v>21.87</c:v>
                </c:pt>
                <c:pt idx="10936" formatCode="General">
                  <c:v>21.872</c:v>
                </c:pt>
                <c:pt idx="10937" formatCode="General">
                  <c:v>21.873999999999999</c:v>
                </c:pt>
                <c:pt idx="10938" formatCode="General">
                  <c:v>21.876000000000001</c:v>
                </c:pt>
                <c:pt idx="10939" formatCode="General">
                  <c:v>21.878</c:v>
                </c:pt>
                <c:pt idx="10940" formatCode="General">
                  <c:v>21.88</c:v>
                </c:pt>
                <c:pt idx="10941" formatCode="General">
                  <c:v>21.882000000000001</c:v>
                </c:pt>
                <c:pt idx="10942" formatCode="General">
                  <c:v>21.884</c:v>
                </c:pt>
                <c:pt idx="10943" formatCode="General">
                  <c:v>21.885999999999999</c:v>
                </c:pt>
                <c:pt idx="10944" formatCode="General">
                  <c:v>21.888000000000002</c:v>
                </c:pt>
                <c:pt idx="10945" formatCode="General">
                  <c:v>21.89</c:v>
                </c:pt>
                <c:pt idx="10946" formatCode="General">
                  <c:v>21.891999999999999</c:v>
                </c:pt>
                <c:pt idx="10947" formatCode="General">
                  <c:v>21.893999999999998</c:v>
                </c:pt>
                <c:pt idx="10948" formatCode="General">
                  <c:v>21.896000000000001</c:v>
                </c:pt>
                <c:pt idx="10949" formatCode="General">
                  <c:v>21.898</c:v>
                </c:pt>
                <c:pt idx="10950" formatCode="General">
                  <c:v>21.9</c:v>
                </c:pt>
                <c:pt idx="10951" formatCode="General">
                  <c:v>21.902000000000001</c:v>
                </c:pt>
                <c:pt idx="10952" formatCode="General">
                  <c:v>21.904</c:v>
                </c:pt>
                <c:pt idx="10953" formatCode="General">
                  <c:v>21.905999999999999</c:v>
                </c:pt>
                <c:pt idx="10954" formatCode="General">
                  <c:v>21.908000000000001</c:v>
                </c:pt>
                <c:pt idx="10955" formatCode="General">
                  <c:v>21.91</c:v>
                </c:pt>
                <c:pt idx="10956" formatCode="General">
                  <c:v>21.911999999999999</c:v>
                </c:pt>
                <c:pt idx="10957" formatCode="General">
                  <c:v>21.914000000000001</c:v>
                </c:pt>
                <c:pt idx="10958" formatCode="General">
                  <c:v>21.916</c:v>
                </c:pt>
                <c:pt idx="10959" formatCode="General">
                  <c:v>21.917999999999999</c:v>
                </c:pt>
                <c:pt idx="10960" formatCode="General">
                  <c:v>21.92</c:v>
                </c:pt>
                <c:pt idx="10961" formatCode="General">
                  <c:v>21.922000000000001</c:v>
                </c:pt>
                <c:pt idx="10962" formatCode="General">
                  <c:v>21.923999999999999</c:v>
                </c:pt>
                <c:pt idx="10963" formatCode="General">
                  <c:v>21.925999999999998</c:v>
                </c:pt>
                <c:pt idx="10964" formatCode="General">
                  <c:v>21.928000000000001</c:v>
                </c:pt>
                <c:pt idx="10965" formatCode="General">
                  <c:v>21.93</c:v>
                </c:pt>
                <c:pt idx="10966" formatCode="General">
                  <c:v>21.931999999999999</c:v>
                </c:pt>
                <c:pt idx="10967" formatCode="General">
                  <c:v>21.934000000000001</c:v>
                </c:pt>
                <c:pt idx="10968" formatCode="General">
                  <c:v>21.936</c:v>
                </c:pt>
                <c:pt idx="10969" formatCode="General">
                  <c:v>21.937999999999999</c:v>
                </c:pt>
                <c:pt idx="10970" formatCode="General">
                  <c:v>21.94</c:v>
                </c:pt>
                <c:pt idx="10971" formatCode="General">
                  <c:v>21.942</c:v>
                </c:pt>
                <c:pt idx="10972" formatCode="General">
                  <c:v>21.943999999999999</c:v>
                </c:pt>
                <c:pt idx="10973" formatCode="General">
                  <c:v>21.946000000000002</c:v>
                </c:pt>
                <c:pt idx="10974" formatCode="General">
                  <c:v>21.948</c:v>
                </c:pt>
                <c:pt idx="10975" formatCode="General">
                  <c:v>21.95</c:v>
                </c:pt>
                <c:pt idx="10976" formatCode="General">
                  <c:v>21.952000000000002</c:v>
                </c:pt>
                <c:pt idx="10977" formatCode="General">
                  <c:v>21.954000000000001</c:v>
                </c:pt>
                <c:pt idx="10978" formatCode="General">
                  <c:v>21.956</c:v>
                </c:pt>
                <c:pt idx="10979" formatCode="General">
                  <c:v>21.957999999999998</c:v>
                </c:pt>
                <c:pt idx="10980" formatCode="General">
                  <c:v>21.96</c:v>
                </c:pt>
                <c:pt idx="10981" formatCode="General">
                  <c:v>21.962</c:v>
                </c:pt>
                <c:pt idx="10982" formatCode="General">
                  <c:v>21.963999999999999</c:v>
                </c:pt>
                <c:pt idx="10983" formatCode="General">
                  <c:v>21.966000000000001</c:v>
                </c:pt>
                <c:pt idx="10984" formatCode="General">
                  <c:v>21.968</c:v>
                </c:pt>
                <c:pt idx="10985" formatCode="General">
                  <c:v>21.97</c:v>
                </c:pt>
                <c:pt idx="10986" formatCode="General">
                  <c:v>21.972000000000001</c:v>
                </c:pt>
                <c:pt idx="10987" formatCode="General">
                  <c:v>21.974</c:v>
                </c:pt>
                <c:pt idx="10988" formatCode="General">
                  <c:v>21.975999999999999</c:v>
                </c:pt>
                <c:pt idx="10989" formatCode="General">
                  <c:v>21.978000000000002</c:v>
                </c:pt>
                <c:pt idx="10990" formatCode="General">
                  <c:v>21.98</c:v>
                </c:pt>
                <c:pt idx="10991" formatCode="General">
                  <c:v>21.981999999999999</c:v>
                </c:pt>
                <c:pt idx="10992" formatCode="General">
                  <c:v>21.984000000000002</c:v>
                </c:pt>
                <c:pt idx="10993" formatCode="General">
                  <c:v>21.986000000000001</c:v>
                </c:pt>
                <c:pt idx="10994" formatCode="General">
                  <c:v>21.988</c:v>
                </c:pt>
                <c:pt idx="10995" formatCode="General">
                  <c:v>21.99</c:v>
                </c:pt>
                <c:pt idx="10996" formatCode="General">
                  <c:v>21.992000000000001</c:v>
                </c:pt>
                <c:pt idx="10997" formatCode="General">
                  <c:v>21.994</c:v>
                </c:pt>
                <c:pt idx="10998" formatCode="General">
                  <c:v>21.995999999999999</c:v>
                </c:pt>
                <c:pt idx="10999" formatCode="General">
                  <c:v>21.998000000000001</c:v>
                </c:pt>
                <c:pt idx="11000" formatCode="General">
                  <c:v>22</c:v>
                </c:pt>
                <c:pt idx="11001" formatCode="General">
                  <c:v>22.001999999999999</c:v>
                </c:pt>
                <c:pt idx="11002" formatCode="General">
                  <c:v>22.004000000000001</c:v>
                </c:pt>
                <c:pt idx="11003" formatCode="General">
                  <c:v>22.006</c:v>
                </c:pt>
                <c:pt idx="11004" formatCode="General">
                  <c:v>22.007999999999999</c:v>
                </c:pt>
                <c:pt idx="11005" formatCode="General">
                  <c:v>22.01</c:v>
                </c:pt>
                <c:pt idx="11006" formatCode="General">
                  <c:v>22.012</c:v>
                </c:pt>
                <c:pt idx="11007" formatCode="General">
                  <c:v>22.013999999999999</c:v>
                </c:pt>
                <c:pt idx="11008" formatCode="General">
                  <c:v>22.015999999999998</c:v>
                </c:pt>
                <c:pt idx="11009" formatCode="General">
                  <c:v>22.018000000000001</c:v>
                </c:pt>
                <c:pt idx="11010" formatCode="General">
                  <c:v>22.02</c:v>
                </c:pt>
                <c:pt idx="11011" formatCode="General">
                  <c:v>22.021999999999998</c:v>
                </c:pt>
                <c:pt idx="11012" formatCode="General">
                  <c:v>22.024000000000001</c:v>
                </c:pt>
                <c:pt idx="11013" formatCode="General">
                  <c:v>22.026</c:v>
                </c:pt>
                <c:pt idx="11014" formatCode="General">
                  <c:v>22.027999999999999</c:v>
                </c:pt>
                <c:pt idx="11015" formatCode="General">
                  <c:v>22.03</c:v>
                </c:pt>
                <c:pt idx="11016" formatCode="General">
                  <c:v>22.032</c:v>
                </c:pt>
                <c:pt idx="11017" formatCode="General">
                  <c:v>22.033999999999999</c:v>
                </c:pt>
                <c:pt idx="11018" formatCode="General">
                  <c:v>22.036000000000001</c:v>
                </c:pt>
                <c:pt idx="11019" formatCode="General">
                  <c:v>22.038</c:v>
                </c:pt>
                <c:pt idx="11020" formatCode="General">
                  <c:v>22.04</c:v>
                </c:pt>
                <c:pt idx="11021" formatCode="General">
                  <c:v>22.042000000000002</c:v>
                </c:pt>
                <c:pt idx="11022" formatCode="General">
                  <c:v>22.044</c:v>
                </c:pt>
                <c:pt idx="11023" formatCode="General">
                  <c:v>22.045999999999999</c:v>
                </c:pt>
                <c:pt idx="11024" formatCode="General">
                  <c:v>22.047999999999998</c:v>
                </c:pt>
                <c:pt idx="11025" formatCode="General">
                  <c:v>22.05</c:v>
                </c:pt>
                <c:pt idx="11026" formatCode="General">
                  <c:v>22.052</c:v>
                </c:pt>
                <c:pt idx="11027" formatCode="General">
                  <c:v>22.053999999999998</c:v>
                </c:pt>
                <c:pt idx="11028" formatCode="General">
                  <c:v>22.056000000000001</c:v>
                </c:pt>
                <c:pt idx="11029" formatCode="General">
                  <c:v>22.058</c:v>
                </c:pt>
                <c:pt idx="11030" formatCode="General">
                  <c:v>22.06</c:v>
                </c:pt>
                <c:pt idx="11031" formatCode="General">
                  <c:v>22.062000000000001</c:v>
                </c:pt>
                <c:pt idx="11032" formatCode="General">
                  <c:v>22.064</c:v>
                </c:pt>
                <c:pt idx="11033" formatCode="General">
                  <c:v>22.065999999999999</c:v>
                </c:pt>
                <c:pt idx="11034" formatCode="General">
                  <c:v>22.068000000000001</c:v>
                </c:pt>
                <c:pt idx="11035" formatCode="General">
                  <c:v>22.07</c:v>
                </c:pt>
                <c:pt idx="11036" formatCode="General">
                  <c:v>22.071999999999999</c:v>
                </c:pt>
                <c:pt idx="11037" formatCode="General">
                  <c:v>22.074000000000002</c:v>
                </c:pt>
                <c:pt idx="11038" formatCode="General">
                  <c:v>22.076000000000001</c:v>
                </c:pt>
                <c:pt idx="11039" formatCode="General">
                  <c:v>22.077999999999999</c:v>
                </c:pt>
                <c:pt idx="11040" formatCode="General">
                  <c:v>22.08</c:v>
                </c:pt>
                <c:pt idx="11041" formatCode="General">
                  <c:v>22.082000000000001</c:v>
                </c:pt>
                <c:pt idx="11042" formatCode="General">
                  <c:v>22.084</c:v>
                </c:pt>
                <c:pt idx="11043" formatCode="General">
                  <c:v>22.085999999999999</c:v>
                </c:pt>
                <c:pt idx="11044" formatCode="General">
                  <c:v>22.088000000000001</c:v>
                </c:pt>
                <c:pt idx="11045" formatCode="General">
                  <c:v>22.09</c:v>
                </c:pt>
                <c:pt idx="11046" formatCode="General">
                  <c:v>22.091999999999999</c:v>
                </c:pt>
                <c:pt idx="11047" formatCode="General">
                  <c:v>22.094000000000001</c:v>
                </c:pt>
                <c:pt idx="11048" formatCode="General">
                  <c:v>22.096</c:v>
                </c:pt>
                <c:pt idx="11049" formatCode="General">
                  <c:v>22.097999999999999</c:v>
                </c:pt>
                <c:pt idx="11050" formatCode="General">
                  <c:v>22.1</c:v>
                </c:pt>
                <c:pt idx="11051" formatCode="General">
                  <c:v>22.102</c:v>
                </c:pt>
                <c:pt idx="11052" formatCode="General">
                  <c:v>22.103999999999999</c:v>
                </c:pt>
                <c:pt idx="11053" formatCode="General">
                  <c:v>22.106000000000002</c:v>
                </c:pt>
                <c:pt idx="11054" formatCode="General">
                  <c:v>22.108000000000001</c:v>
                </c:pt>
                <c:pt idx="11055" formatCode="General">
                  <c:v>22.11</c:v>
                </c:pt>
                <c:pt idx="11056" formatCode="General">
                  <c:v>22.111999999999998</c:v>
                </c:pt>
                <c:pt idx="11057" formatCode="General">
                  <c:v>22.114000000000001</c:v>
                </c:pt>
                <c:pt idx="11058" formatCode="General">
                  <c:v>22.116</c:v>
                </c:pt>
                <c:pt idx="11059" formatCode="General">
                  <c:v>22.117999999999999</c:v>
                </c:pt>
                <c:pt idx="11060" formatCode="General">
                  <c:v>22.12</c:v>
                </c:pt>
                <c:pt idx="11061" formatCode="General">
                  <c:v>22.122</c:v>
                </c:pt>
                <c:pt idx="11062" formatCode="General">
                  <c:v>22.123999999999999</c:v>
                </c:pt>
                <c:pt idx="11063" formatCode="General">
                  <c:v>22.126000000000001</c:v>
                </c:pt>
                <c:pt idx="11064" formatCode="General">
                  <c:v>22.128</c:v>
                </c:pt>
                <c:pt idx="11065" formatCode="General">
                  <c:v>22.13</c:v>
                </c:pt>
                <c:pt idx="11066" formatCode="General">
                  <c:v>22.132000000000001</c:v>
                </c:pt>
                <c:pt idx="11067" formatCode="General">
                  <c:v>22.134</c:v>
                </c:pt>
                <c:pt idx="11068" formatCode="General">
                  <c:v>22.135999999999999</c:v>
                </c:pt>
                <c:pt idx="11069" formatCode="General">
                  <c:v>22.138000000000002</c:v>
                </c:pt>
                <c:pt idx="11070" formatCode="General">
                  <c:v>22.14</c:v>
                </c:pt>
                <c:pt idx="11071" formatCode="General">
                  <c:v>22.141999999999999</c:v>
                </c:pt>
                <c:pt idx="11072" formatCode="General">
                  <c:v>22.143999999999998</c:v>
                </c:pt>
                <c:pt idx="11073" formatCode="General">
                  <c:v>22.146000000000001</c:v>
                </c:pt>
                <c:pt idx="11074" formatCode="General">
                  <c:v>22.148</c:v>
                </c:pt>
                <c:pt idx="11075" formatCode="General">
                  <c:v>22.15</c:v>
                </c:pt>
                <c:pt idx="11076" formatCode="General">
                  <c:v>22.152000000000001</c:v>
                </c:pt>
                <c:pt idx="11077" formatCode="General">
                  <c:v>22.154</c:v>
                </c:pt>
                <c:pt idx="11078" formatCode="General">
                  <c:v>22.155999999999999</c:v>
                </c:pt>
                <c:pt idx="11079" formatCode="General">
                  <c:v>22.158000000000001</c:v>
                </c:pt>
                <c:pt idx="11080" formatCode="General">
                  <c:v>22.16</c:v>
                </c:pt>
                <c:pt idx="11081" formatCode="General">
                  <c:v>22.161999999999999</c:v>
                </c:pt>
                <c:pt idx="11082" formatCode="General">
                  <c:v>22.164000000000001</c:v>
                </c:pt>
                <c:pt idx="11083" formatCode="General">
                  <c:v>22.166</c:v>
                </c:pt>
                <c:pt idx="11084" formatCode="General">
                  <c:v>22.167999999999999</c:v>
                </c:pt>
                <c:pt idx="11085" formatCode="General">
                  <c:v>22.17</c:v>
                </c:pt>
                <c:pt idx="11086" formatCode="General">
                  <c:v>22.172000000000001</c:v>
                </c:pt>
                <c:pt idx="11087" formatCode="General">
                  <c:v>22.173999999999999</c:v>
                </c:pt>
                <c:pt idx="11088" formatCode="General">
                  <c:v>22.175999999999998</c:v>
                </c:pt>
                <c:pt idx="11089" formatCode="General">
                  <c:v>22.178000000000001</c:v>
                </c:pt>
                <c:pt idx="11090" formatCode="General">
                  <c:v>22.18</c:v>
                </c:pt>
                <c:pt idx="11091" formatCode="General">
                  <c:v>22.181999999999999</c:v>
                </c:pt>
                <c:pt idx="11092" formatCode="General">
                  <c:v>22.184000000000001</c:v>
                </c:pt>
                <c:pt idx="11093" formatCode="General">
                  <c:v>22.186</c:v>
                </c:pt>
                <c:pt idx="11094" formatCode="General">
                  <c:v>22.187999999999999</c:v>
                </c:pt>
                <c:pt idx="11095" formatCode="General">
                  <c:v>22.19</c:v>
                </c:pt>
                <c:pt idx="11096" formatCode="General">
                  <c:v>22.192</c:v>
                </c:pt>
                <c:pt idx="11097" formatCode="General">
                  <c:v>22.193999999999999</c:v>
                </c:pt>
                <c:pt idx="11098" formatCode="General">
                  <c:v>22.196000000000002</c:v>
                </c:pt>
                <c:pt idx="11099" formatCode="General">
                  <c:v>22.198</c:v>
                </c:pt>
                <c:pt idx="11100" formatCode="General">
                  <c:v>22.2</c:v>
                </c:pt>
                <c:pt idx="11101" formatCode="General">
                  <c:v>22.202000000000002</c:v>
                </c:pt>
                <c:pt idx="11102" formatCode="General">
                  <c:v>22.204000000000001</c:v>
                </c:pt>
                <c:pt idx="11103" formatCode="General">
                  <c:v>22.206</c:v>
                </c:pt>
                <c:pt idx="11104" formatCode="General">
                  <c:v>22.207999999999998</c:v>
                </c:pt>
                <c:pt idx="11105" formatCode="General">
                  <c:v>22.21</c:v>
                </c:pt>
                <c:pt idx="11106" formatCode="General">
                  <c:v>22.212</c:v>
                </c:pt>
                <c:pt idx="11107" formatCode="General">
                  <c:v>22.213999999999999</c:v>
                </c:pt>
                <c:pt idx="11108" formatCode="General">
                  <c:v>22.216000000000001</c:v>
                </c:pt>
                <c:pt idx="11109" formatCode="General">
                  <c:v>22.218</c:v>
                </c:pt>
                <c:pt idx="11110" formatCode="General">
                  <c:v>22.22</c:v>
                </c:pt>
                <c:pt idx="11111" formatCode="General">
                  <c:v>22.222000000000001</c:v>
                </c:pt>
                <c:pt idx="11112" formatCode="General">
                  <c:v>22.224</c:v>
                </c:pt>
                <c:pt idx="11113" formatCode="General">
                  <c:v>22.225999999999999</c:v>
                </c:pt>
                <c:pt idx="11114" formatCode="General">
                  <c:v>22.228000000000002</c:v>
                </c:pt>
                <c:pt idx="11115" formatCode="General">
                  <c:v>22.23</c:v>
                </c:pt>
                <c:pt idx="11116" formatCode="General">
                  <c:v>22.231999999999999</c:v>
                </c:pt>
                <c:pt idx="11117" formatCode="General">
                  <c:v>22.234000000000002</c:v>
                </c:pt>
                <c:pt idx="11118" formatCode="General">
                  <c:v>22.236000000000001</c:v>
                </c:pt>
                <c:pt idx="11119" formatCode="General">
                  <c:v>22.238</c:v>
                </c:pt>
                <c:pt idx="11120" formatCode="General">
                  <c:v>22.24</c:v>
                </c:pt>
                <c:pt idx="11121" formatCode="General">
                  <c:v>22.242000000000001</c:v>
                </c:pt>
                <c:pt idx="11122" formatCode="General">
                  <c:v>22.244</c:v>
                </c:pt>
                <c:pt idx="11123" formatCode="General">
                  <c:v>22.245999999999999</c:v>
                </c:pt>
                <c:pt idx="11124" formatCode="General">
                  <c:v>22.248000000000001</c:v>
                </c:pt>
                <c:pt idx="11125" formatCode="General">
                  <c:v>22.25</c:v>
                </c:pt>
                <c:pt idx="11126" formatCode="General">
                  <c:v>22.251999999999999</c:v>
                </c:pt>
                <c:pt idx="11127" formatCode="General">
                  <c:v>22.254000000000001</c:v>
                </c:pt>
                <c:pt idx="11128" formatCode="General">
                  <c:v>22.256</c:v>
                </c:pt>
                <c:pt idx="11129" formatCode="General">
                  <c:v>22.257999999999999</c:v>
                </c:pt>
                <c:pt idx="11130" formatCode="General">
                  <c:v>22.26</c:v>
                </c:pt>
                <c:pt idx="11131" formatCode="General">
                  <c:v>22.262</c:v>
                </c:pt>
                <c:pt idx="11132" formatCode="General">
                  <c:v>22.263999999999999</c:v>
                </c:pt>
                <c:pt idx="11133" formatCode="General">
                  <c:v>22.265999999999998</c:v>
                </c:pt>
                <c:pt idx="11134" formatCode="General">
                  <c:v>22.268000000000001</c:v>
                </c:pt>
                <c:pt idx="11135" formatCode="General">
                  <c:v>22.27</c:v>
                </c:pt>
                <c:pt idx="11136" formatCode="General">
                  <c:v>22.271999999999998</c:v>
                </c:pt>
                <c:pt idx="11137" formatCode="General">
                  <c:v>22.274000000000001</c:v>
                </c:pt>
                <c:pt idx="11138" formatCode="General">
                  <c:v>22.276</c:v>
                </c:pt>
                <c:pt idx="11139" formatCode="General">
                  <c:v>22.277999999999999</c:v>
                </c:pt>
                <c:pt idx="11140" formatCode="General">
                  <c:v>22.28</c:v>
                </c:pt>
                <c:pt idx="11141" formatCode="General">
                  <c:v>22.282</c:v>
                </c:pt>
                <c:pt idx="11142" formatCode="General">
                  <c:v>22.283999999999999</c:v>
                </c:pt>
                <c:pt idx="11143" formatCode="General">
                  <c:v>22.286000000000001</c:v>
                </c:pt>
                <c:pt idx="11144" formatCode="General">
                  <c:v>22.288</c:v>
                </c:pt>
                <c:pt idx="11145" formatCode="General">
                  <c:v>22.29</c:v>
                </c:pt>
                <c:pt idx="11146" formatCode="General">
                  <c:v>22.292000000000002</c:v>
                </c:pt>
                <c:pt idx="11147" formatCode="General">
                  <c:v>22.294</c:v>
                </c:pt>
                <c:pt idx="11148" formatCode="General">
                  <c:v>22.295999999999999</c:v>
                </c:pt>
                <c:pt idx="11149" formatCode="General">
                  <c:v>22.297999999999998</c:v>
                </c:pt>
                <c:pt idx="11150" formatCode="General">
                  <c:v>22.3</c:v>
                </c:pt>
                <c:pt idx="11151" formatCode="General">
                  <c:v>22.302</c:v>
                </c:pt>
                <c:pt idx="11152" formatCode="General">
                  <c:v>22.303999999999998</c:v>
                </c:pt>
                <c:pt idx="11153" formatCode="General">
                  <c:v>22.306000000000001</c:v>
                </c:pt>
                <c:pt idx="11154" formatCode="General">
                  <c:v>22.308</c:v>
                </c:pt>
                <c:pt idx="11155" formatCode="General">
                  <c:v>22.31</c:v>
                </c:pt>
                <c:pt idx="11156" formatCode="General">
                  <c:v>22.312000000000001</c:v>
                </c:pt>
                <c:pt idx="11157" formatCode="General">
                  <c:v>22.314</c:v>
                </c:pt>
                <c:pt idx="11158" formatCode="General">
                  <c:v>22.315999999999999</c:v>
                </c:pt>
                <c:pt idx="11159" formatCode="General">
                  <c:v>22.318000000000001</c:v>
                </c:pt>
                <c:pt idx="11160" formatCode="General">
                  <c:v>22.32</c:v>
                </c:pt>
                <c:pt idx="11161" formatCode="General">
                  <c:v>22.321999999999999</c:v>
                </c:pt>
                <c:pt idx="11162" formatCode="General">
                  <c:v>22.324000000000002</c:v>
                </c:pt>
                <c:pt idx="11163" formatCode="General">
                  <c:v>22.326000000000001</c:v>
                </c:pt>
                <c:pt idx="11164" formatCode="General">
                  <c:v>22.327999999999999</c:v>
                </c:pt>
                <c:pt idx="11165" formatCode="General">
                  <c:v>22.33</c:v>
                </c:pt>
                <c:pt idx="11166" formatCode="General">
                  <c:v>22.332000000000001</c:v>
                </c:pt>
                <c:pt idx="11167" formatCode="General">
                  <c:v>22.334</c:v>
                </c:pt>
                <c:pt idx="11168" formatCode="General">
                  <c:v>22.335999999999999</c:v>
                </c:pt>
                <c:pt idx="11169" formatCode="General">
                  <c:v>22.338000000000001</c:v>
                </c:pt>
                <c:pt idx="11170" formatCode="General">
                  <c:v>22.34</c:v>
                </c:pt>
                <c:pt idx="11171" formatCode="General">
                  <c:v>22.341999999999999</c:v>
                </c:pt>
                <c:pt idx="11172" formatCode="General">
                  <c:v>22.344000000000001</c:v>
                </c:pt>
                <c:pt idx="11173" formatCode="General">
                  <c:v>22.346</c:v>
                </c:pt>
                <c:pt idx="11174" formatCode="General">
                  <c:v>22.347999999999999</c:v>
                </c:pt>
                <c:pt idx="11175" formatCode="General">
                  <c:v>22.35</c:v>
                </c:pt>
                <c:pt idx="11176" formatCode="General">
                  <c:v>22.352</c:v>
                </c:pt>
                <c:pt idx="11177" formatCode="General">
                  <c:v>22.353999999999999</c:v>
                </c:pt>
                <c:pt idx="11178" formatCode="General">
                  <c:v>22.356000000000002</c:v>
                </c:pt>
                <c:pt idx="11179" formatCode="General">
                  <c:v>22.358000000000001</c:v>
                </c:pt>
                <c:pt idx="11180" formatCode="General">
                  <c:v>22.36</c:v>
                </c:pt>
                <c:pt idx="11181" formatCode="General">
                  <c:v>22.361999999999998</c:v>
                </c:pt>
                <c:pt idx="11182" formatCode="General">
                  <c:v>22.364000000000001</c:v>
                </c:pt>
                <c:pt idx="11183" formatCode="General">
                  <c:v>22.366</c:v>
                </c:pt>
                <c:pt idx="11184" formatCode="General">
                  <c:v>22.367999999999999</c:v>
                </c:pt>
                <c:pt idx="11185" formatCode="General">
                  <c:v>22.37</c:v>
                </c:pt>
                <c:pt idx="11186" formatCode="General">
                  <c:v>22.372</c:v>
                </c:pt>
                <c:pt idx="11187" formatCode="General">
                  <c:v>22.373999999999999</c:v>
                </c:pt>
                <c:pt idx="11188" formatCode="General">
                  <c:v>22.376000000000001</c:v>
                </c:pt>
                <c:pt idx="11189" formatCode="General">
                  <c:v>22.378</c:v>
                </c:pt>
                <c:pt idx="11190" formatCode="General">
                  <c:v>22.38</c:v>
                </c:pt>
                <c:pt idx="11191" formatCode="General">
                  <c:v>22.382000000000001</c:v>
                </c:pt>
                <c:pt idx="11192" formatCode="General">
                  <c:v>22.384</c:v>
                </c:pt>
                <c:pt idx="11193" formatCode="General">
                  <c:v>22.385999999999999</c:v>
                </c:pt>
                <c:pt idx="11194" formatCode="General">
                  <c:v>22.388000000000002</c:v>
                </c:pt>
                <c:pt idx="11195" formatCode="General">
                  <c:v>22.39</c:v>
                </c:pt>
                <c:pt idx="11196" formatCode="General">
                  <c:v>22.391999999999999</c:v>
                </c:pt>
                <c:pt idx="11197" formatCode="General">
                  <c:v>22.393999999999998</c:v>
                </c:pt>
                <c:pt idx="11198" formatCode="General">
                  <c:v>22.396000000000001</c:v>
                </c:pt>
                <c:pt idx="11199" formatCode="General">
                  <c:v>22.398</c:v>
                </c:pt>
                <c:pt idx="11200" formatCode="General">
                  <c:v>22.4</c:v>
                </c:pt>
                <c:pt idx="11201" formatCode="General">
                  <c:v>22.402000000000001</c:v>
                </c:pt>
                <c:pt idx="11202" formatCode="General">
                  <c:v>22.404</c:v>
                </c:pt>
                <c:pt idx="11203" formatCode="General">
                  <c:v>22.405999999999999</c:v>
                </c:pt>
                <c:pt idx="11204" formatCode="General">
                  <c:v>22.408000000000001</c:v>
                </c:pt>
                <c:pt idx="11205" formatCode="General">
                  <c:v>22.41</c:v>
                </c:pt>
                <c:pt idx="11206" formatCode="General">
                  <c:v>22.411999999999999</c:v>
                </c:pt>
                <c:pt idx="11207" formatCode="General">
                  <c:v>22.414000000000001</c:v>
                </c:pt>
                <c:pt idx="11208" formatCode="General">
                  <c:v>22.416</c:v>
                </c:pt>
                <c:pt idx="11209" formatCode="General">
                  <c:v>22.417999999999999</c:v>
                </c:pt>
                <c:pt idx="11210" formatCode="General">
                  <c:v>22.42</c:v>
                </c:pt>
                <c:pt idx="11211" formatCode="General">
                  <c:v>22.422000000000001</c:v>
                </c:pt>
                <c:pt idx="11212" formatCode="General">
                  <c:v>22.423999999999999</c:v>
                </c:pt>
                <c:pt idx="11213" formatCode="General">
                  <c:v>22.425999999999998</c:v>
                </c:pt>
                <c:pt idx="11214" formatCode="General">
                  <c:v>22.428000000000001</c:v>
                </c:pt>
                <c:pt idx="11215" formatCode="General">
                  <c:v>22.43</c:v>
                </c:pt>
                <c:pt idx="11216" formatCode="General">
                  <c:v>22.431999999999999</c:v>
                </c:pt>
                <c:pt idx="11217" formatCode="General">
                  <c:v>22.434000000000001</c:v>
                </c:pt>
                <c:pt idx="11218" formatCode="General">
                  <c:v>22.436</c:v>
                </c:pt>
                <c:pt idx="11219" formatCode="General">
                  <c:v>22.437999999999999</c:v>
                </c:pt>
                <c:pt idx="11220" formatCode="General">
                  <c:v>22.44</c:v>
                </c:pt>
                <c:pt idx="11221" formatCode="General">
                  <c:v>22.442</c:v>
                </c:pt>
                <c:pt idx="11222" formatCode="General">
                  <c:v>22.443999999999999</c:v>
                </c:pt>
                <c:pt idx="11223" formatCode="General">
                  <c:v>22.446000000000002</c:v>
                </c:pt>
                <c:pt idx="11224" formatCode="General">
                  <c:v>22.448</c:v>
                </c:pt>
                <c:pt idx="11225" formatCode="General">
                  <c:v>22.45</c:v>
                </c:pt>
                <c:pt idx="11226" formatCode="General">
                  <c:v>22.452000000000002</c:v>
                </c:pt>
                <c:pt idx="11227" formatCode="General">
                  <c:v>22.454000000000001</c:v>
                </c:pt>
                <c:pt idx="11228" formatCode="General">
                  <c:v>22.456</c:v>
                </c:pt>
                <c:pt idx="11229" formatCode="General">
                  <c:v>22.457999999999998</c:v>
                </c:pt>
                <c:pt idx="11230" formatCode="General">
                  <c:v>22.46</c:v>
                </c:pt>
                <c:pt idx="11231" formatCode="General">
                  <c:v>22.462</c:v>
                </c:pt>
                <c:pt idx="11232" formatCode="General">
                  <c:v>22.463999999999999</c:v>
                </c:pt>
                <c:pt idx="11233" formatCode="General">
                  <c:v>22.466000000000001</c:v>
                </c:pt>
                <c:pt idx="11234" formatCode="General">
                  <c:v>22.468</c:v>
                </c:pt>
                <c:pt idx="11235" formatCode="General">
                  <c:v>22.47</c:v>
                </c:pt>
                <c:pt idx="11236" formatCode="General">
                  <c:v>22.472000000000001</c:v>
                </c:pt>
                <c:pt idx="11237" formatCode="General">
                  <c:v>22.474</c:v>
                </c:pt>
                <c:pt idx="11238" formatCode="General">
                  <c:v>22.475999999999999</c:v>
                </c:pt>
                <c:pt idx="11239" formatCode="General">
                  <c:v>22.478000000000002</c:v>
                </c:pt>
                <c:pt idx="11240" formatCode="General">
                  <c:v>22.48</c:v>
                </c:pt>
                <c:pt idx="11241" formatCode="General">
                  <c:v>22.481999999999999</c:v>
                </c:pt>
                <c:pt idx="11242" formatCode="General">
                  <c:v>22.484000000000002</c:v>
                </c:pt>
                <c:pt idx="11243" formatCode="General">
                  <c:v>22.486000000000001</c:v>
                </c:pt>
                <c:pt idx="11244" formatCode="General">
                  <c:v>22.488</c:v>
                </c:pt>
                <c:pt idx="11245" formatCode="General">
                  <c:v>22.49</c:v>
                </c:pt>
                <c:pt idx="11246" formatCode="General">
                  <c:v>22.492000000000001</c:v>
                </c:pt>
                <c:pt idx="11247" formatCode="General">
                  <c:v>22.494</c:v>
                </c:pt>
                <c:pt idx="11248" formatCode="General">
                  <c:v>22.495999999999999</c:v>
                </c:pt>
                <c:pt idx="11249" formatCode="General">
                  <c:v>22.498000000000001</c:v>
                </c:pt>
                <c:pt idx="11250" formatCode="General">
                  <c:v>22.5</c:v>
                </c:pt>
                <c:pt idx="11251" formatCode="General">
                  <c:v>22.501999999999999</c:v>
                </c:pt>
                <c:pt idx="11252" formatCode="General">
                  <c:v>22.504000000000001</c:v>
                </c:pt>
                <c:pt idx="11253" formatCode="General">
                  <c:v>22.506</c:v>
                </c:pt>
                <c:pt idx="11254" formatCode="General">
                  <c:v>22.507999999999999</c:v>
                </c:pt>
                <c:pt idx="11255" formatCode="General">
                  <c:v>22.51</c:v>
                </c:pt>
                <c:pt idx="11256" formatCode="General">
                  <c:v>22.512</c:v>
                </c:pt>
                <c:pt idx="11257" formatCode="General">
                  <c:v>22.513999999999999</c:v>
                </c:pt>
                <c:pt idx="11258" formatCode="General">
                  <c:v>22.515999999999998</c:v>
                </c:pt>
                <c:pt idx="11259" formatCode="General">
                  <c:v>22.518000000000001</c:v>
                </c:pt>
                <c:pt idx="11260" formatCode="General">
                  <c:v>22.52</c:v>
                </c:pt>
                <c:pt idx="11261" formatCode="General">
                  <c:v>22.521999999999998</c:v>
                </c:pt>
                <c:pt idx="11262" formatCode="General">
                  <c:v>22.524000000000001</c:v>
                </c:pt>
                <c:pt idx="11263" formatCode="General">
                  <c:v>22.526</c:v>
                </c:pt>
                <c:pt idx="11264" formatCode="General">
                  <c:v>22.527999999999999</c:v>
                </c:pt>
                <c:pt idx="11265" formatCode="General">
                  <c:v>22.53</c:v>
                </c:pt>
                <c:pt idx="11266" formatCode="General">
                  <c:v>22.532</c:v>
                </c:pt>
                <c:pt idx="11267" formatCode="General">
                  <c:v>22.533999999999999</c:v>
                </c:pt>
                <c:pt idx="11268" formatCode="General">
                  <c:v>22.536000000000001</c:v>
                </c:pt>
                <c:pt idx="11269" formatCode="General">
                  <c:v>22.538</c:v>
                </c:pt>
                <c:pt idx="11270" formatCode="General">
                  <c:v>22.54</c:v>
                </c:pt>
                <c:pt idx="11271" formatCode="General">
                  <c:v>22.542000000000002</c:v>
                </c:pt>
                <c:pt idx="11272" formatCode="General">
                  <c:v>22.544</c:v>
                </c:pt>
                <c:pt idx="11273" formatCode="General">
                  <c:v>22.545999999999999</c:v>
                </c:pt>
                <c:pt idx="11274" formatCode="General">
                  <c:v>22.547999999999998</c:v>
                </c:pt>
                <c:pt idx="11275" formatCode="General">
                  <c:v>22.55</c:v>
                </c:pt>
                <c:pt idx="11276" formatCode="General">
                  <c:v>22.552</c:v>
                </c:pt>
                <c:pt idx="11277" formatCode="General">
                  <c:v>22.553999999999998</c:v>
                </c:pt>
                <c:pt idx="11278" formatCode="General">
                  <c:v>22.556000000000001</c:v>
                </c:pt>
                <c:pt idx="11279" formatCode="General">
                  <c:v>22.558</c:v>
                </c:pt>
                <c:pt idx="11280" formatCode="General">
                  <c:v>22.56</c:v>
                </c:pt>
                <c:pt idx="11281" formatCode="General">
                  <c:v>22.562000000000001</c:v>
                </c:pt>
                <c:pt idx="11282" formatCode="General">
                  <c:v>22.564</c:v>
                </c:pt>
                <c:pt idx="11283" formatCode="General">
                  <c:v>22.565999999999999</c:v>
                </c:pt>
                <c:pt idx="11284" formatCode="General">
                  <c:v>22.568000000000001</c:v>
                </c:pt>
                <c:pt idx="11285" formatCode="General">
                  <c:v>22.57</c:v>
                </c:pt>
                <c:pt idx="11286" formatCode="General">
                  <c:v>22.571999999999999</c:v>
                </c:pt>
                <c:pt idx="11287" formatCode="General">
                  <c:v>22.574000000000002</c:v>
                </c:pt>
                <c:pt idx="11288" formatCode="General">
                  <c:v>22.576000000000001</c:v>
                </c:pt>
                <c:pt idx="11289" formatCode="General">
                  <c:v>22.577999999999999</c:v>
                </c:pt>
                <c:pt idx="11290" formatCode="General">
                  <c:v>22.58</c:v>
                </c:pt>
                <c:pt idx="11291" formatCode="General">
                  <c:v>22.582000000000001</c:v>
                </c:pt>
                <c:pt idx="11292" formatCode="General">
                  <c:v>22.584</c:v>
                </c:pt>
                <c:pt idx="11293" formatCode="General">
                  <c:v>22.585999999999999</c:v>
                </c:pt>
                <c:pt idx="11294" formatCode="General">
                  <c:v>22.588000000000001</c:v>
                </c:pt>
                <c:pt idx="11295" formatCode="General">
                  <c:v>22.59</c:v>
                </c:pt>
                <c:pt idx="11296" formatCode="General">
                  <c:v>22.591999999999999</c:v>
                </c:pt>
                <c:pt idx="11297" formatCode="General">
                  <c:v>22.594000000000001</c:v>
                </c:pt>
                <c:pt idx="11298" formatCode="General">
                  <c:v>22.596</c:v>
                </c:pt>
                <c:pt idx="11299" formatCode="General">
                  <c:v>22.597999999999999</c:v>
                </c:pt>
                <c:pt idx="11300" formatCode="General">
                  <c:v>22.6</c:v>
                </c:pt>
                <c:pt idx="11301" formatCode="General">
                  <c:v>22.602</c:v>
                </c:pt>
                <c:pt idx="11302" formatCode="General">
                  <c:v>22.603999999999999</c:v>
                </c:pt>
                <c:pt idx="11303" formatCode="General">
                  <c:v>22.606000000000002</c:v>
                </c:pt>
                <c:pt idx="11304" formatCode="General">
                  <c:v>22.608000000000001</c:v>
                </c:pt>
                <c:pt idx="11305" formatCode="General">
                  <c:v>22.61</c:v>
                </c:pt>
                <c:pt idx="11306" formatCode="General">
                  <c:v>22.611999999999998</c:v>
                </c:pt>
                <c:pt idx="11307" formatCode="General">
                  <c:v>22.614000000000001</c:v>
                </c:pt>
                <c:pt idx="11308" formatCode="General">
                  <c:v>22.616</c:v>
                </c:pt>
                <c:pt idx="11309" formatCode="General">
                  <c:v>22.617999999999999</c:v>
                </c:pt>
                <c:pt idx="11310" formatCode="General">
                  <c:v>22.62</c:v>
                </c:pt>
                <c:pt idx="11311" formatCode="General">
                  <c:v>22.622</c:v>
                </c:pt>
                <c:pt idx="11312" formatCode="General">
                  <c:v>22.623999999999999</c:v>
                </c:pt>
                <c:pt idx="11313" formatCode="General">
                  <c:v>22.626000000000001</c:v>
                </c:pt>
                <c:pt idx="11314" formatCode="General">
                  <c:v>22.628</c:v>
                </c:pt>
                <c:pt idx="11315" formatCode="General">
                  <c:v>22.63</c:v>
                </c:pt>
                <c:pt idx="11316" formatCode="General">
                  <c:v>22.632000000000001</c:v>
                </c:pt>
                <c:pt idx="11317" formatCode="General">
                  <c:v>22.634</c:v>
                </c:pt>
                <c:pt idx="11318" formatCode="General">
                  <c:v>22.635999999999999</c:v>
                </c:pt>
                <c:pt idx="11319" formatCode="General">
                  <c:v>22.638000000000002</c:v>
                </c:pt>
                <c:pt idx="11320" formatCode="General">
                  <c:v>22.64</c:v>
                </c:pt>
                <c:pt idx="11321" formatCode="General">
                  <c:v>22.641999999999999</c:v>
                </c:pt>
                <c:pt idx="11322" formatCode="General">
                  <c:v>22.643999999999998</c:v>
                </c:pt>
                <c:pt idx="11323" formatCode="General">
                  <c:v>22.646000000000001</c:v>
                </c:pt>
                <c:pt idx="11324" formatCode="General">
                  <c:v>22.648</c:v>
                </c:pt>
                <c:pt idx="11325" formatCode="General">
                  <c:v>22.65</c:v>
                </c:pt>
                <c:pt idx="11326" formatCode="General">
                  <c:v>22.652000000000001</c:v>
                </c:pt>
                <c:pt idx="11327" formatCode="General">
                  <c:v>22.654</c:v>
                </c:pt>
                <c:pt idx="11328" formatCode="General">
                  <c:v>22.655999999999999</c:v>
                </c:pt>
                <c:pt idx="11329" formatCode="General">
                  <c:v>22.658000000000001</c:v>
                </c:pt>
                <c:pt idx="11330" formatCode="General">
                  <c:v>22.66</c:v>
                </c:pt>
                <c:pt idx="11331" formatCode="General">
                  <c:v>22.661999999999999</c:v>
                </c:pt>
                <c:pt idx="11332" formatCode="General">
                  <c:v>22.664000000000001</c:v>
                </c:pt>
                <c:pt idx="11333" formatCode="General">
                  <c:v>22.666</c:v>
                </c:pt>
                <c:pt idx="11334" formatCode="General">
                  <c:v>22.667999999999999</c:v>
                </c:pt>
                <c:pt idx="11335" formatCode="General">
                  <c:v>22.67</c:v>
                </c:pt>
                <c:pt idx="11336" formatCode="General">
                  <c:v>22.672000000000001</c:v>
                </c:pt>
                <c:pt idx="11337" formatCode="General">
                  <c:v>22.673999999999999</c:v>
                </c:pt>
                <c:pt idx="11338" formatCode="General">
                  <c:v>22.675999999999998</c:v>
                </c:pt>
                <c:pt idx="11339" formatCode="General">
                  <c:v>22.678000000000001</c:v>
                </c:pt>
                <c:pt idx="11340" formatCode="General">
                  <c:v>22.68</c:v>
                </c:pt>
                <c:pt idx="11341" formatCode="General">
                  <c:v>22.681999999999999</c:v>
                </c:pt>
                <c:pt idx="11342" formatCode="General">
                  <c:v>22.684000000000001</c:v>
                </c:pt>
                <c:pt idx="11343" formatCode="General">
                  <c:v>22.686</c:v>
                </c:pt>
                <c:pt idx="11344" formatCode="General">
                  <c:v>22.687999999999999</c:v>
                </c:pt>
                <c:pt idx="11345" formatCode="General">
                  <c:v>22.69</c:v>
                </c:pt>
                <c:pt idx="11346" formatCode="General">
                  <c:v>22.692</c:v>
                </c:pt>
                <c:pt idx="11347" formatCode="General">
                  <c:v>22.693999999999999</c:v>
                </c:pt>
                <c:pt idx="11348" formatCode="General">
                  <c:v>22.696000000000002</c:v>
                </c:pt>
                <c:pt idx="11349" formatCode="General">
                  <c:v>22.698</c:v>
                </c:pt>
                <c:pt idx="11350" formatCode="General">
                  <c:v>22.7</c:v>
                </c:pt>
                <c:pt idx="11351" formatCode="General">
                  <c:v>22.702000000000002</c:v>
                </c:pt>
                <c:pt idx="11352" formatCode="General">
                  <c:v>22.704000000000001</c:v>
                </c:pt>
                <c:pt idx="11353" formatCode="General">
                  <c:v>22.706</c:v>
                </c:pt>
                <c:pt idx="11354" formatCode="General">
                  <c:v>22.707999999999998</c:v>
                </c:pt>
                <c:pt idx="11355" formatCode="General">
                  <c:v>22.71</c:v>
                </c:pt>
                <c:pt idx="11356" formatCode="General">
                  <c:v>22.712</c:v>
                </c:pt>
                <c:pt idx="11357" formatCode="General">
                  <c:v>22.713999999999999</c:v>
                </c:pt>
                <c:pt idx="11358" formatCode="General">
                  <c:v>22.716000000000001</c:v>
                </c:pt>
                <c:pt idx="11359" formatCode="General">
                  <c:v>22.718</c:v>
                </c:pt>
                <c:pt idx="11360" formatCode="General">
                  <c:v>22.72</c:v>
                </c:pt>
                <c:pt idx="11361" formatCode="General">
                  <c:v>22.722000000000001</c:v>
                </c:pt>
                <c:pt idx="11362" formatCode="General">
                  <c:v>22.724</c:v>
                </c:pt>
                <c:pt idx="11363" formatCode="General">
                  <c:v>22.725999999999999</c:v>
                </c:pt>
                <c:pt idx="11364" formatCode="General">
                  <c:v>22.728000000000002</c:v>
                </c:pt>
                <c:pt idx="11365" formatCode="General">
                  <c:v>22.73</c:v>
                </c:pt>
                <c:pt idx="11366" formatCode="General">
                  <c:v>22.731999999999999</c:v>
                </c:pt>
                <c:pt idx="11367" formatCode="General">
                  <c:v>22.734000000000002</c:v>
                </c:pt>
                <c:pt idx="11368" formatCode="General">
                  <c:v>22.736000000000001</c:v>
                </c:pt>
                <c:pt idx="11369" formatCode="General">
                  <c:v>22.738</c:v>
                </c:pt>
                <c:pt idx="11370" formatCode="General">
                  <c:v>22.74</c:v>
                </c:pt>
                <c:pt idx="11371" formatCode="General">
                  <c:v>22.742000000000001</c:v>
                </c:pt>
                <c:pt idx="11372" formatCode="General">
                  <c:v>22.744</c:v>
                </c:pt>
                <c:pt idx="11373" formatCode="General">
                  <c:v>22.745999999999999</c:v>
                </c:pt>
                <c:pt idx="11374" formatCode="General">
                  <c:v>22.748000000000001</c:v>
                </c:pt>
                <c:pt idx="11375" formatCode="General">
                  <c:v>22.75</c:v>
                </c:pt>
                <c:pt idx="11376" formatCode="General">
                  <c:v>22.751999999999999</c:v>
                </c:pt>
                <c:pt idx="11377" formatCode="General">
                  <c:v>22.754000000000001</c:v>
                </c:pt>
                <c:pt idx="11378" formatCode="General">
                  <c:v>22.756</c:v>
                </c:pt>
                <c:pt idx="11379" formatCode="General">
                  <c:v>22.757999999999999</c:v>
                </c:pt>
                <c:pt idx="11380" formatCode="General">
                  <c:v>22.76</c:v>
                </c:pt>
                <c:pt idx="11381" formatCode="General">
                  <c:v>22.762</c:v>
                </c:pt>
                <c:pt idx="11382" formatCode="General">
                  <c:v>22.763999999999999</c:v>
                </c:pt>
                <c:pt idx="11383" formatCode="General">
                  <c:v>22.765999999999998</c:v>
                </c:pt>
                <c:pt idx="11384" formatCode="General">
                  <c:v>22.768000000000001</c:v>
                </c:pt>
                <c:pt idx="11385" formatCode="General">
                  <c:v>22.77</c:v>
                </c:pt>
                <c:pt idx="11386" formatCode="General">
                  <c:v>22.771999999999998</c:v>
                </c:pt>
                <c:pt idx="11387" formatCode="General">
                  <c:v>22.774000000000001</c:v>
                </c:pt>
                <c:pt idx="11388" formatCode="General">
                  <c:v>22.776</c:v>
                </c:pt>
                <c:pt idx="11389" formatCode="General">
                  <c:v>22.777999999999999</c:v>
                </c:pt>
                <c:pt idx="11390" formatCode="General">
                  <c:v>22.78</c:v>
                </c:pt>
                <c:pt idx="11391" formatCode="General">
                  <c:v>22.782</c:v>
                </c:pt>
                <c:pt idx="11392" formatCode="General">
                  <c:v>22.783999999999999</c:v>
                </c:pt>
                <c:pt idx="11393" formatCode="General">
                  <c:v>22.786000000000001</c:v>
                </c:pt>
                <c:pt idx="11394" formatCode="General">
                  <c:v>22.788</c:v>
                </c:pt>
                <c:pt idx="11395" formatCode="General">
                  <c:v>22.79</c:v>
                </c:pt>
                <c:pt idx="11396" formatCode="General">
                  <c:v>22.792000000000002</c:v>
                </c:pt>
                <c:pt idx="11397" formatCode="General">
                  <c:v>22.794</c:v>
                </c:pt>
                <c:pt idx="11398" formatCode="General">
                  <c:v>22.795999999999999</c:v>
                </c:pt>
                <c:pt idx="11399" formatCode="General">
                  <c:v>22.797999999999998</c:v>
                </c:pt>
                <c:pt idx="11400" formatCode="General">
                  <c:v>22.8</c:v>
                </c:pt>
                <c:pt idx="11401" formatCode="General">
                  <c:v>22.802</c:v>
                </c:pt>
                <c:pt idx="11402" formatCode="General">
                  <c:v>22.803999999999998</c:v>
                </c:pt>
                <c:pt idx="11403" formatCode="General">
                  <c:v>22.806000000000001</c:v>
                </c:pt>
                <c:pt idx="11404" formatCode="General">
                  <c:v>22.808</c:v>
                </c:pt>
                <c:pt idx="11405" formatCode="General">
                  <c:v>22.81</c:v>
                </c:pt>
                <c:pt idx="11406" formatCode="General">
                  <c:v>22.812000000000001</c:v>
                </c:pt>
                <c:pt idx="11407" formatCode="General">
                  <c:v>22.814</c:v>
                </c:pt>
                <c:pt idx="11408" formatCode="General">
                  <c:v>22.815999999999999</c:v>
                </c:pt>
                <c:pt idx="11409" formatCode="General">
                  <c:v>22.818000000000001</c:v>
                </c:pt>
                <c:pt idx="11410" formatCode="General">
                  <c:v>22.82</c:v>
                </c:pt>
                <c:pt idx="11411" formatCode="General">
                  <c:v>22.821999999999999</c:v>
                </c:pt>
                <c:pt idx="11412" formatCode="General">
                  <c:v>22.824000000000002</c:v>
                </c:pt>
                <c:pt idx="11413" formatCode="General">
                  <c:v>22.826000000000001</c:v>
                </c:pt>
                <c:pt idx="11414" formatCode="General">
                  <c:v>22.827999999999999</c:v>
                </c:pt>
                <c:pt idx="11415" formatCode="General">
                  <c:v>22.83</c:v>
                </c:pt>
                <c:pt idx="11416" formatCode="General">
                  <c:v>22.832000000000001</c:v>
                </c:pt>
                <c:pt idx="11417" formatCode="General">
                  <c:v>22.834</c:v>
                </c:pt>
                <c:pt idx="11418" formatCode="General">
                  <c:v>22.835999999999999</c:v>
                </c:pt>
                <c:pt idx="11419" formatCode="General">
                  <c:v>22.838000000000001</c:v>
                </c:pt>
                <c:pt idx="11420" formatCode="General">
                  <c:v>22.84</c:v>
                </c:pt>
                <c:pt idx="11421" formatCode="General">
                  <c:v>22.841999999999999</c:v>
                </c:pt>
                <c:pt idx="11422" formatCode="General">
                  <c:v>22.844000000000001</c:v>
                </c:pt>
                <c:pt idx="11423" formatCode="General">
                  <c:v>22.846</c:v>
                </c:pt>
                <c:pt idx="11424" formatCode="General">
                  <c:v>22.847999999999999</c:v>
                </c:pt>
                <c:pt idx="11425" formatCode="General">
                  <c:v>22.85</c:v>
                </c:pt>
                <c:pt idx="11426" formatCode="General">
                  <c:v>22.852</c:v>
                </c:pt>
                <c:pt idx="11427" formatCode="General">
                  <c:v>22.853999999999999</c:v>
                </c:pt>
                <c:pt idx="11428" formatCode="General">
                  <c:v>22.856000000000002</c:v>
                </c:pt>
                <c:pt idx="11429" formatCode="General">
                  <c:v>22.858000000000001</c:v>
                </c:pt>
                <c:pt idx="11430" formatCode="General">
                  <c:v>22.86</c:v>
                </c:pt>
                <c:pt idx="11431" formatCode="General">
                  <c:v>22.861999999999998</c:v>
                </c:pt>
                <c:pt idx="11432" formatCode="General">
                  <c:v>22.864000000000001</c:v>
                </c:pt>
                <c:pt idx="11433" formatCode="General">
                  <c:v>22.866</c:v>
                </c:pt>
                <c:pt idx="11434" formatCode="General">
                  <c:v>22.867999999999999</c:v>
                </c:pt>
                <c:pt idx="11435" formatCode="General">
                  <c:v>22.87</c:v>
                </c:pt>
                <c:pt idx="11436" formatCode="General">
                  <c:v>22.872</c:v>
                </c:pt>
                <c:pt idx="11437" formatCode="General">
                  <c:v>22.873999999999999</c:v>
                </c:pt>
                <c:pt idx="11438" formatCode="General">
                  <c:v>22.876000000000001</c:v>
                </c:pt>
                <c:pt idx="11439" formatCode="General">
                  <c:v>22.878</c:v>
                </c:pt>
                <c:pt idx="11440" formatCode="General">
                  <c:v>22.88</c:v>
                </c:pt>
                <c:pt idx="11441" formatCode="General">
                  <c:v>22.882000000000001</c:v>
                </c:pt>
                <c:pt idx="11442" formatCode="General">
                  <c:v>22.884</c:v>
                </c:pt>
                <c:pt idx="11443" formatCode="General">
                  <c:v>22.885999999999999</c:v>
                </c:pt>
                <c:pt idx="11444" formatCode="General">
                  <c:v>22.888000000000002</c:v>
                </c:pt>
                <c:pt idx="11445" formatCode="General">
                  <c:v>22.89</c:v>
                </c:pt>
                <c:pt idx="11446" formatCode="General">
                  <c:v>22.891999999999999</c:v>
                </c:pt>
                <c:pt idx="11447" formatCode="General">
                  <c:v>22.893999999999998</c:v>
                </c:pt>
                <c:pt idx="11448" formatCode="General">
                  <c:v>22.896000000000001</c:v>
                </c:pt>
                <c:pt idx="11449" formatCode="General">
                  <c:v>22.898</c:v>
                </c:pt>
                <c:pt idx="11450" formatCode="General">
                  <c:v>22.9</c:v>
                </c:pt>
                <c:pt idx="11451" formatCode="General">
                  <c:v>22.902000000000001</c:v>
                </c:pt>
                <c:pt idx="11452" formatCode="General">
                  <c:v>22.904</c:v>
                </c:pt>
                <c:pt idx="11453" formatCode="General">
                  <c:v>22.905999999999999</c:v>
                </c:pt>
                <c:pt idx="11454" formatCode="General">
                  <c:v>22.908000000000001</c:v>
                </c:pt>
                <c:pt idx="11455" formatCode="General">
                  <c:v>22.91</c:v>
                </c:pt>
                <c:pt idx="11456" formatCode="General">
                  <c:v>22.911999999999999</c:v>
                </c:pt>
                <c:pt idx="11457" formatCode="General">
                  <c:v>22.914000000000001</c:v>
                </c:pt>
                <c:pt idx="11458" formatCode="General">
                  <c:v>22.916</c:v>
                </c:pt>
                <c:pt idx="11459" formatCode="General">
                  <c:v>22.917999999999999</c:v>
                </c:pt>
                <c:pt idx="11460" formatCode="General">
                  <c:v>22.92</c:v>
                </c:pt>
                <c:pt idx="11461" formatCode="General">
                  <c:v>22.922000000000001</c:v>
                </c:pt>
                <c:pt idx="11462" formatCode="General">
                  <c:v>22.923999999999999</c:v>
                </c:pt>
                <c:pt idx="11463" formatCode="General">
                  <c:v>22.925999999999998</c:v>
                </c:pt>
                <c:pt idx="11464" formatCode="General">
                  <c:v>22.928000000000001</c:v>
                </c:pt>
                <c:pt idx="11465" formatCode="General">
                  <c:v>22.93</c:v>
                </c:pt>
                <c:pt idx="11466" formatCode="General">
                  <c:v>22.931999999999999</c:v>
                </c:pt>
                <c:pt idx="11467" formatCode="General">
                  <c:v>22.934000000000001</c:v>
                </c:pt>
                <c:pt idx="11468" formatCode="General">
                  <c:v>22.936</c:v>
                </c:pt>
                <c:pt idx="11469" formatCode="General">
                  <c:v>22.937999999999999</c:v>
                </c:pt>
                <c:pt idx="11470" formatCode="General">
                  <c:v>22.94</c:v>
                </c:pt>
                <c:pt idx="11471" formatCode="General">
                  <c:v>22.942</c:v>
                </c:pt>
                <c:pt idx="11472" formatCode="General">
                  <c:v>22.943999999999999</c:v>
                </c:pt>
                <c:pt idx="11473" formatCode="General">
                  <c:v>22.946000000000002</c:v>
                </c:pt>
                <c:pt idx="11474" formatCode="General">
                  <c:v>22.948</c:v>
                </c:pt>
                <c:pt idx="11475" formatCode="General">
                  <c:v>22.95</c:v>
                </c:pt>
                <c:pt idx="11476" formatCode="General">
                  <c:v>22.952000000000002</c:v>
                </c:pt>
                <c:pt idx="11477" formatCode="General">
                  <c:v>22.954000000000001</c:v>
                </c:pt>
                <c:pt idx="11478" formatCode="General">
                  <c:v>22.956</c:v>
                </c:pt>
                <c:pt idx="11479" formatCode="General">
                  <c:v>22.957999999999998</c:v>
                </c:pt>
                <c:pt idx="11480" formatCode="General">
                  <c:v>22.96</c:v>
                </c:pt>
                <c:pt idx="11481" formatCode="General">
                  <c:v>22.962</c:v>
                </c:pt>
                <c:pt idx="11482" formatCode="General">
                  <c:v>22.963999999999999</c:v>
                </c:pt>
                <c:pt idx="11483" formatCode="General">
                  <c:v>22.966000000000001</c:v>
                </c:pt>
                <c:pt idx="11484" formatCode="General">
                  <c:v>22.968</c:v>
                </c:pt>
                <c:pt idx="11485" formatCode="General">
                  <c:v>22.97</c:v>
                </c:pt>
                <c:pt idx="11486" formatCode="General">
                  <c:v>22.972000000000001</c:v>
                </c:pt>
                <c:pt idx="11487" formatCode="General">
                  <c:v>22.974</c:v>
                </c:pt>
                <c:pt idx="11488" formatCode="General">
                  <c:v>22.975999999999999</c:v>
                </c:pt>
                <c:pt idx="11489" formatCode="General">
                  <c:v>22.978000000000002</c:v>
                </c:pt>
                <c:pt idx="11490" formatCode="General">
                  <c:v>22.98</c:v>
                </c:pt>
                <c:pt idx="11491" formatCode="General">
                  <c:v>22.981999999999999</c:v>
                </c:pt>
                <c:pt idx="11492" formatCode="General">
                  <c:v>22.984000000000002</c:v>
                </c:pt>
                <c:pt idx="11493" formatCode="General">
                  <c:v>22.986000000000001</c:v>
                </c:pt>
                <c:pt idx="11494" formatCode="General">
                  <c:v>22.988</c:v>
                </c:pt>
                <c:pt idx="11495" formatCode="General">
                  <c:v>22.99</c:v>
                </c:pt>
                <c:pt idx="11496" formatCode="General">
                  <c:v>22.992000000000001</c:v>
                </c:pt>
                <c:pt idx="11497" formatCode="General">
                  <c:v>22.994</c:v>
                </c:pt>
                <c:pt idx="11498" formatCode="General">
                  <c:v>22.995999999999999</c:v>
                </c:pt>
                <c:pt idx="11499" formatCode="General">
                  <c:v>22.998000000000001</c:v>
                </c:pt>
                <c:pt idx="11500" formatCode="General">
                  <c:v>23</c:v>
                </c:pt>
                <c:pt idx="11501" formatCode="General">
                  <c:v>23.001999999999999</c:v>
                </c:pt>
                <c:pt idx="11502" formatCode="General">
                  <c:v>23.004000000000001</c:v>
                </c:pt>
                <c:pt idx="11503" formatCode="General">
                  <c:v>23.006</c:v>
                </c:pt>
                <c:pt idx="11504" formatCode="General">
                  <c:v>23.007999999999999</c:v>
                </c:pt>
                <c:pt idx="11505" formatCode="General">
                  <c:v>23.01</c:v>
                </c:pt>
                <c:pt idx="11506" formatCode="General">
                  <c:v>23.012</c:v>
                </c:pt>
                <c:pt idx="11507" formatCode="General">
                  <c:v>23.013999999999999</c:v>
                </c:pt>
                <c:pt idx="11508" formatCode="General">
                  <c:v>23.015999999999998</c:v>
                </c:pt>
                <c:pt idx="11509" formatCode="General">
                  <c:v>23.018000000000001</c:v>
                </c:pt>
                <c:pt idx="11510" formatCode="General">
                  <c:v>23.02</c:v>
                </c:pt>
                <c:pt idx="11511" formatCode="General">
                  <c:v>23.021999999999998</c:v>
                </c:pt>
                <c:pt idx="11512" formatCode="General">
                  <c:v>23.024000000000001</c:v>
                </c:pt>
                <c:pt idx="11513" formatCode="General">
                  <c:v>23.026</c:v>
                </c:pt>
                <c:pt idx="11514" formatCode="General">
                  <c:v>23.027999999999999</c:v>
                </c:pt>
                <c:pt idx="11515" formatCode="General">
                  <c:v>23.03</c:v>
                </c:pt>
                <c:pt idx="11516" formatCode="General">
                  <c:v>23.032</c:v>
                </c:pt>
                <c:pt idx="11517" formatCode="General">
                  <c:v>23.033999999999999</c:v>
                </c:pt>
                <c:pt idx="11518" formatCode="General">
                  <c:v>23.036000000000001</c:v>
                </c:pt>
                <c:pt idx="11519" formatCode="General">
                  <c:v>23.038</c:v>
                </c:pt>
                <c:pt idx="11520" formatCode="General">
                  <c:v>23.04</c:v>
                </c:pt>
                <c:pt idx="11521" formatCode="General">
                  <c:v>23.042000000000002</c:v>
                </c:pt>
                <c:pt idx="11522" formatCode="General">
                  <c:v>23.044</c:v>
                </c:pt>
                <c:pt idx="11523" formatCode="General">
                  <c:v>23.045999999999999</c:v>
                </c:pt>
                <c:pt idx="11524" formatCode="General">
                  <c:v>23.047999999999998</c:v>
                </c:pt>
                <c:pt idx="11525" formatCode="General">
                  <c:v>23.05</c:v>
                </c:pt>
                <c:pt idx="11526" formatCode="General">
                  <c:v>23.052</c:v>
                </c:pt>
                <c:pt idx="11527" formatCode="General">
                  <c:v>23.053999999999998</c:v>
                </c:pt>
                <c:pt idx="11528" formatCode="General">
                  <c:v>23.056000000000001</c:v>
                </c:pt>
                <c:pt idx="11529" formatCode="General">
                  <c:v>23.058</c:v>
                </c:pt>
                <c:pt idx="11530" formatCode="General">
                  <c:v>23.06</c:v>
                </c:pt>
                <c:pt idx="11531" formatCode="General">
                  <c:v>23.062000000000001</c:v>
                </c:pt>
                <c:pt idx="11532" formatCode="General">
                  <c:v>23.064</c:v>
                </c:pt>
                <c:pt idx="11533" formatCode="General">
                  <c:v>23.065999999999999</c:v>
                </c:pt>
                <c:pt idx="11534" formatCode="General">
                  <c:v>23.068000000000001</c:v>
                </c:pt>
                <c:pt idx="11535" formatCode="General">
                  <c:v>23.07</c:v>
                </c:pt>
                <c:pt idx="11536" formatCode="General">
                  <c:v>23.071999999999999</c:v>
                </c:pt>
                <c:pt idx="11537" formatCode="General">
                  <c:v>23.074000000000002</c:v>
                </c:pt>
                <c:pt idx="11538" formatCode="General">
                  <c:v>23.076000000000001</c:v>
                </c:pt>
                <c:pt idx="11539" formatCode="General">
                  <c:v>23.077999999999999</c:v>
                </c:pt>
                <c:pt idx="11540" formatCode="General">
                  <c:v>23.08</c:v>
                </c:pt>
                <c:pt idx="11541" formatCode="General">
                  <c:v>23.082000000000001</c:v>
                </c:pt>
                <c:pt idx="11542" formatCode="General">
                  <c:v>23.084</c:v>
                </c:pt>
                <c:pt idx="11543" formatCode="General">
                  <c:v>23.085999999999999</c:v>
                </c:pt>
                <c:pt idx="11544" formatCode="General">
                  <c:v>23.088000000000001</c:v>
                </c:pt>
                <c:pt idx="11545" formatCode="General">
                  <c:v>23.09</c:v>
                </c:pt>
                <c:pt idx="11546" formatCode="General">
                  <c:v>23.091999999999999</c:v>
                </c:pt>
                <c:pt idx="11547" formatCode="General">
                  <c:v>23.094000000000001</c:v>
                </c:pt>
                <c:pt idx="11548" formatCode="General">
                  <c:v>23.096</c:v>
                </c:pt>
                <c:pt idx="11549" formatCode="General">
                  <c:v>23.097999999999999</c:v>
                </c:pt>
                <c:pt idx="11550" formatCode="General">
                  <c:v>23.1</c:v>
                </c:pt>
                <c:pt idx="11551" formatCode="General">
                  <c:v>23.102</c:v>
                </c:pt>
                <c:pt idx="11552" formatCode="General">
                  <c:v>23.103999999999999</c:v>
                </c:pt>
                <c:pt idx="11553" formatCode="General">
                  <c:v>23.106000000000002</c:v>
                </c:pt>
                <c:pt idx="11554" formatCode="General">
                  <c:v>23.108000000000001</c:v>
                </c:pt>
                <c:pt idx="11555" formatCode="General">
                  <c:v>23.11</c:v>
                </c:pt>
                <c:pt idx="11556" formatCode="General">
                  <c:v>23.111999999999998</c:v>
                </c:pt>
                <c:pt idx="11557" formatCode="General">
                  <c:v>23.114000000000001</c:v>
                </c:pt>
                <c:pt idx="11558" formatCode="General">
                  <c:v>23.116</c:v>
                </c:pt>
                <c:pt idx="11559" formatCode="General">
                  <c:v>23.117999999999999</c:v>
                </c:pt>
                <c:pt idx="11560" formatCode="General">
                  <c:v>23.12</c:v>
                </c:pt>
                <c:pt idx="11561" formatCode="General">
                  <c:v>23.122</c:v>
                </c:pt>
                <c:pt idx="11562" formatCode="General">
                  <c:v>23.123999999999999</c:v>
                </c:pt>
                <c:pt idx="11563" formatCode="General">
                  <c:v>23.126000000000001</c:v>
                </c:pt>
                <c:pt idx="11564" formatCode="General">
                  <c:v>23.128</c:v>
                </c:pt>
                <c:pt idx="11565" formatCode="General">
                  <c:v>23.13</c:v>
                </c:pt>
                <c:pt idx="11566" formatCode="General">
                  <c:v>23.132000000000001</c:v>
                </c:pt>
                <c:pt idx="11567" formatCode="General">
                  <c:v>23.134</c:v>
                </c:pt>
                <c:pt idx="11568" formatCode="General">
                  <c:v>23.135999999999999</c:v>
                </c:pt>
                <c:pt idx="11569" formatCode="General">
                  <c:v>23.138000000000002</c:v>
                </c:pt>
                <c:pt idx="11570" formatCode="General">
                  <c:v>23.14</c:v>
                </c:pt>
                <c:pt idx="11571" formatCode="General">
                  <c:v>23.141999999999999</c:v>
                </c:pt>
                <c:pt idx="11572" formatCode="General">
                  <c:v>23.143999999999998</c:v>
                </c:pt>
                <c:pt idx="11573" formatCode="General">
                  <c:v>23.146000000000001</c:v>
                </c:pt>
                <c:pt idx="11574" formatCode="General">
                  <c:v>23.148</c:v>
                </c:pt>
                <c:pt idx="11575" formatCode="General">
                  <c:v>23.15</c:v>
                </c:pt>
                <c:pt idx="11576" formatCode="General">
                  <c:v>23.152000000000001</c:v>
                </c:pt>
                <c:pt idx="11577" formatCode="General">
                  <c:v>23.154</c:v>
                </c:pt>
                <c:pt idx="11578" formatCode="General">
                  <c:v>23.155999999999999</c:v>
                </c:pt>
                <c:pt idx="11579" formatCode="General">
                  <c:v>23.158000000000001</c:v>
                </c:pt>
                <c:pt idx="11580" formatCode="General">
                  <c:v>23.16</c:v>
                </c:pt>
                <c:pt idx="11581" formatCode="General">
                  <c:v>23.161999999999999</c:v>
                </c:pt>
                <c:pt idx="11582" formatCode="General">
                  <c:v>23.164000000000001</c:v>
                </c:pt>
                <c:pt idx="11583" formatCode="General">
                  <c:v>23.166</c:v>
                </c:pt>
                <c:pt idx="11584" formatCode="General">
                  <c:v>23.167999999999999</c:v>
                </c:pt>
                <c:pt idx="11585" formatCode="General">
                  <c:v>23.17</c:v>
                </c:pt>
                <c:pt idx="11586" formatCode="General">
                  <c:v>23.172000000000001</c:v>
                </c:pt>
                <c:pt idx="11587" formatCode="General">
                  <c:v>23.173999999999999</c:v>
                </c:pt>
                <c:pt idx="11588" formatCode="General">
                  <c:v>23.175999999999998</c:v>
                </c:pt>
                <c:pt idx="11589" formatCode="General">
                  <c:v>23.178000000000001</c:v>
                </c:pt>
                <c:pt idx="11590" formatCode="General">
                  <c:v>23.18</c:v>
                </c:pt>
                <c:pt idx="11591" formatCode="General">
                  <c:v>23.181999999999999</c:v>
                </c:pt>
                <c:pt idx="11592" formatCode="General">
                  <c:v>23.184000000000001</c:v>
                </c:pt>
                <c:pt idx="11593" formatCode="General">
                  <c:v>23.186</c:v>
                </c:pt>
                <c:pt idx="11594" formatCode="General">
                  <c:v>23.187999999999999</c:v>
                </c:pt>
                <c:pt idx="11595" formatCode="General">
                  <c:v>23.19</c:v>
                </c:pt>
                <c:pt idx="11596" formatCode="General">
                  <c:v>23.192</c:v>
                </c:pt>
                <c:pt idx="11597" formatCode="General">
                  <c:v>23.193999999999999</c:v>
                </c:pt>
                <c:pt idx="11598" formatCode="General">
                  <c:v>23.196000000000002</c:v>
                </c:pt>
                <c:pt idx="11599" formatCode="General">
                  <c:v>23.198</c:v>
                </c:pt>
                <c:pt idx="11600" formatCode="General">
                  <c:v>23.2</c:v>
                </c:pt>
                <c:pt idx="11601" formatCode="General">
                  <c:v>23.202000000000002</c:v>
                </c:pt>
                <c:pt idx="11602" formatCode="General">
                  <c:v>23.204000000000001</c:v>
                </c:pt>
                <c:pt idx="11603" formatCode="General">
                  <c:v>23.206</c:v>
                </c:pt>
                <c:pt idx="11604" formatCode="General">
                  <c:v>23.207999999999998</c:v>
                </c:pt>
                <c:pt idx="11605" formatCode="General">
                  <c:v>23.21</c:v>
                </c:pt>
                <c:pt idx="11606" formatCode="General">
                  <c:v>23.212</c:v>
                </c:pt>
                <c:pt idx="11607" formatCode="General">
                  <c:v>23.213999999999999</c:v>
                </c:pt>
                <c:pt idx="11608" formatCode="General">
                  <c:v>23.216000000000001</c:v>
                </c:pt>
                <c:pt idx="11609" formatCode="General">
                  <c:v>23.218</c:v>
                </c:pt>
                <c:pt idx="11610" formatCode="General">
                  <c:v>23.22</c:v>
                </c:pt>
                <c:pt idx="11611" formatCode="General">
                  <c:v>23.222000000000001</c:v>
                </c:pt>
                <c:pt idx="11612" formatCode="General">
                  <c:v>23.224</c:v>
                </c:pt>
                <c:pt idx="11613" formatCode="General">
                  <c:v>23.225999999999999</c:v>
                </c:pt>
                <c:pt idx="11614" formatCode="General">
                  <c:v>23.228000000000002</c:v>
                </c:pt>
                <c:pt idx="11615" formatCode="General">
                  <c:v>23.23</c:v>
                </c:pt>
                <c:pt idx="11616" formatCode="General">
                  <c:v>23.231999999999999</c:v>
                </c:pt>
                <c:pt idx="11617" formatCode="General">
                  <c:v>23.234000000000002</c:v>
                </c:pt>
                <c:pt idx="11618" formatCode="General">
                  <c:v>23.236000000000001</c:v>
                </c:pt>
                <c:pt idx="11619" formatCode="General">
                  <c:v>23.238</c:v>
                </c:pt>
                <c:pt idx="11620" formatCode="General">
                  <c:v>23.24</c:v>
                </c:pt>
                <c:pt idx="11621" formatCode="General">
                  <c:v>23.242000000000001</c:v>
                </c:pt>
                <c:pt idx="11622" formatCode="General">
                  <c:v>23.244</c:v>
                </c:pt>
                <c:pt idx="11623" formatCode="General">
                  <c:v>23.245999999999999</c:v>
                </c:pt>
                <c:pt idx="11624" formatCode="General">
                  <c:v>23.248000000000001</c:v>
                </c:pt>
                <c:pt idx="11625" formatCode="General">
                  <c:v>23.25</c:v>
                </c:pt>
                <c:pt idx="11626" formatCode="General">
                  <c:v>23.251999999999999</c:v>
                </c:pt>
                <c:pt idx="11627" formatCode="General">
                  <c:v>23.254000000000001</c:v>
                </c:pt>
                <c:pt idx="11628" formatCode="General">
                  <c:v>23.256</c:v>
                </c:pt>
                <c:pt idx="11629" formatCode="General">
                  <c:v>23.257999999999999</c:v>
                </c:pt>
                <c:pt idx="11630" formatCode="General">
                  <c:v>23.26</c:v>
                </c:pt>
                <c:pt idx="11631" formatCode="General">
                  <c:v>23.262</c:v>
                </c:pt>
                <c:pt idx="11632" formatCode="General">
                  <c:v>23.263999999999999</c:v>
                </c:pt>
                <c:pt idx="11633" formatCode="General">
                  <c:v>23.265999999999998</c:v>
                </c:pt>
                <c:pt idx="11634" formatCode="General">
                  <c:v>23.268000000000001</c:v>
                </c:pt>
                <c:pt idx="11635" formatCode="General">
                  <c:v>23.27</c:v>
                </c:pt>
                <c:pt idx="11636" formatCode="General">
                  <c:v>23.271999999999998</c:v>
                </c:pt>
                <c:pt idx="11637" formatCode="General">
                  <c:v>23.274000000000001</c:v>
                </c:pt>
                <c:pt idx="11638" formatCode="General">
                  <c:v>23.276</c:v>
                </c:pt>
                <c:pt idx="11639" formatCode="General">
                  <c:v>23.277999999999999</c:v>
                </c:pt>
                <c:pt idx="11640" formatCode="General">
                  <c:v>23.28</c:v>
                </c:pt>
                <c:pt idx="11641" formatCode="General">
                  <c:v>23.282</c:v>
                </c:pt>
                <c:pt idx="11642" formatCode="General">
                  <c:v>23.283999999999999</c:v>
                </c:pt>
                <c:pt idx="11643" formatCode="General">
                  <c:v>23.286000000000001</c:v>
                </c:pt>
                <c:pt idx="11644" formatCode="General">
                  <c:v>23.288</c:v>
                </c:pt>
                <c:pt idx="11645" formatCode="General">
                  <c:v>23.29</c:v>
                </c:pt>
                <c:pt idx="11646" formatCode="General">
                  <c:v>23.292000000000002</c:v>
                </c:pt>
                <c:pt idx="11647" formatCode="General">
                  <c:v>23.294</c:v>
                </c:pt>
                <c:pt idx="11648" formatCode="General">
                  <c:v>23.295999999999999</c:v>
                </c:pt>
                <c:pt idx="11649" formatCode="General">
                  <c:v>23.297999999999998</c:v>
                </c:pt>
                <c:pt idx="11650" formatCode="General">
                  <c:v>23.3</c:v>
                </c:pt>
                <c:pt idx="11651" formatCode="General">
                  <c:v>23.302</c:v>
                </c:pt>
                <c:pt idx="11652" formatCode="General">
                  <c:v>23.303999999999998</c:v>
                </c:pt>
                <c:pt idx="11653" formatCode="General">
                  <c:v>23.306000000000001</c:v>
                </c:pt>
                <c:pt idx="11654" formatCode="General">
                  <c:v>23.308</c:v>
                </c:pt>
                <c:pt idx="11655" formatCode="General">
                  <c:v>23.31</c:v>
                </c:pt>
                <c:pt idx="11656" formatCode="General">
                  <c:v>23.312000000000001</c:v>
                </c:pt>
                <c:pt idx="11657" formatCode="General">
                  <c:v>23.314</c:v>
                </c:pt>
                <c:pt idx="11658" formatCode="General">
                  <c:v>23.315999999999999</c:v>
                </c:pt>
                <c:pt idx="11659" formatCode="General">
                  <c:v>23.318000000000001</c:v>
                </c:pt>
                <c:pt idx="11660" formatCode="General">
                  <c:v>23.32</c:v>
                </c:pt>
                <c:pt idx="11661" formatCode="General">
                  <c:v>23.321999999999999</c:v>
                </c:pt>
                <c:pt idx="11662" formatCode="General">
                  <c:v>23.324000000000002</c:v>
                </c:pt>
                <c:pt idx="11663" formatCode="General">
                  <c:v>23.326000000000001</c:v>
                </c:pt>
                <c:pt idx="11664" formatCode="General">
                  <c:v>23.327999999999999</c:v>
                </c:pt>
                <c:pt idx="11665" formatCode="General">
                  <c:v>23.33</c:v>
                </c:pt>
                <c:pt idx="11666" formatCode="General">
                  <c:v>23.332000000000001</c:v>
                </c:pt>
                <c:pt idx="11667" formatCode="General">
                  <c:v>23.334</c:v>
                </c:pt>
                <c:pt idx="11668" formatCode="General">
                  <c:v>23.335999999999999</c:v>
                </c:pt>
                <c:pt idx="11669" formatCode="General">
                  <c:v>23.338000000000001</c:v>
                </c:pt>
                <c:pt idx="11670" formatCode="General">
                  <c:v>23.34</c:v>
                </c:pt>
                <c:pt idx="11671" formatCode="General">
                  <c:v>23.341999999999999</c:v>
                </c:pt>
                <c:pt idx="11672" formatCode="General">
                  <c:v>23.344000000000001</c:v>
                </c:pt>
                <c:pt idx="11673" formatCode="General">
                  <c:v>23.346</c:v>
                </c:pt>
                <c:pt idx="11674" formatCode="General">
                  <c:v>23.347999999999999</c:v>
                </c:pt>
                <c:pt idx="11675" formatCode="General">
                  <c:v>23.35</c:v>
                </c:pt>
                <c:pt idx="11676" formatCode="General">
                  <c:v>23.352</c:v>
                </c:pt>
                <c:pt idx="11677" formatCode="General">
                  <c:v>23.353999999999999</c:v>
                </c:pt>
                <c:pt idx="11678" formatCode="General">
                  <c:v>23.356000000000002</c:v>
                </c:pt>
                <c:pt idx="11679" formatCode="General">
                  <c:v>23.358000000000001</c:v>
                </c:pt>
                <c:pt idx="11680" formatCode="General">
                  <c:v>23.36</c:v>
                </c:pt>
                <c:pt idx="11681" formatCode="General">
                  <c:v>23.361999999999998</c:v>
                </c:pt>
                <c:pt idx="11682" formatCode="General">
                  <c:v>23.364000000000001</c:v>
                </c:pt>
                <c:pt idx="11683" formatCode="General">
                  <c:v>23.366</c:v>
                </c:pt>
                <c:pt idx="11684" formatCode="General">
                  <c:v>23.367999999999999</c:v>
                </c:pt>
                <c:pt idx="11685" formatCode="General">
                  <c:v>23.37</c:v>
                </c:pt>
                <c:pt idx="11686" formatCode="General">
                  <c:v>23.372</c:v>
                </c:pt>
                <c:pt idx="11687" formatCode="General">
                  <c:v>23.373999999999999</c:v>
                </c:pt>
                <c:pt idx="11688" formatCode="General">
                  <c:v>23.376000000000001</c:v>
                </c:pt>
                <c:pt idx="11689" formatCode="General">
                  <c:v>23.378</c:v>
                </c:pt>
                <c:pt idx="11690" formatCode="General">
                  <c:v>23.38</c:v>
                </c:pt>
                <c:pt idx="11691" formatCode="General">
                  <c:v>23.382000000000001</c:v>
                </c:pt>
                <c:pt idx="11692" formatCode="General">
                  <c:v>23.384</c:v>
                </c:pt>
                <c:pt idx="11693" formatCode="General">
                  <c:v>23.385999999999999</c:v>
                </c:pt>
                <c:pt idx="11694" formatCode="General">
                  <c:v>23.388000000000002</c:v>
                </c:pt>
                <c:pt idx="11695" formatCode="General">
                  <c:v>23.39</c:v>
                </c:pt>
                <c:pt idx="11696" formatCode="General">
                  <c:v>23.391999999999999</c:v>
                </c:pt>
                <c:pt idx="11697" formatCode="General">
                  <c:v>23.393999999999998</c:v>
                </c:pt>
                <c:pt idx="11698" formatCode="General">
                  <c:v>23.396000000000001</c:v>
                </c:pt>
                <c:pt idx="11699" formatCode="General">
                  <c:v>23.398</c:v>
                </c:pt>
                <c:pt idx="11700" formatCode="General">
                  <c:v>23.4</c:v>
                </c:pt>
                <c:pt idx="11701" formatCode="General">
                  <c:v>23.402000000000001</c:v>
                </c:pt>
                <c:pt idx="11702" formatCode="General">
                  <c:v>23.404</c:v>
                </c:pt>
                <c:pt idx="11703" formatCode="General">
                  <c:v>23.405999999999999</c:v>
                </c:pt>
                <c:pt idx="11704" formatCode="General">
                  <c:v>23.408000000000001</c:v>
                </c:pt>
                <c:pt idx="11705" formatCode="General">
                  <c:v>23.41</c:v>
                </c:pt>
                <c:pt idx="11706" formatCode="General">
                  <c:v>23.411999999999999</c:v>
                </c:pt>
                <c:pt idx="11707" formatCode="General">
                  <c:v>23.414000000000001</c:v>
                </c:pt>
                <c:pt idx="11708" formatCode="General">
                  <c:v>23.416</c:v>
                </c:pt>
                <c:pt idx="11709" formatCode="General">
                  <c:v>23.417999999999999</c:v>
                </c:pt>
                <c:pt idx="11710" formatCode="General">
                  <c:v>23.42</c:v>
                </c:pt>
                <c:pt idx="11711" formatCode="General">
                  <c:v>23.422000000000001</c:v>
                </c:pt>
                <c:pt idx="11712" formatCode="General">
                  <c:v>23.423999999999999</c:v>
                </c:pt>
                <c:pt idx="11713" formatCode="General">
                  <c:v>23.425999999999998</c:v>
                </c:pt>
                <c:pt idx="11714" formatCode="General">
                  <c:v>23.428000000000001</c:v>
                </c:pt>
                <c:pt idx="11715" formatCode="General">
                  <c:v>23.43</c:v>
                </c:pt>
                <c:pt idx="11716" formatCode="General">
                  <c:v>23.431999999999999</c:v>
                </c:pt>
                <c:pt idx="11717" formatCode="General">
                  <c:v>23.434000000000001</c:v>
                </c:pt>
                <c:pt idx="11718" formatCode="General">
                  <c:v>23.436</c:v>
                </c:pt>
                <c:pt idx="11719" formatCode="General">
                  <c:v>23.437999999999999</c:v>
                </c:pt>
                <c:pt idx="11720" formatCode="General">
                  <c:v>23.44</c:v>
                </c:pt>
                <c:pt idx="11721" formatCode="General">
                  <c:v>23.442</c:v>
                </c:pt>
                <c:pt idx="11722" formatCode="General">
                  <c:v>23.443999999999999</c:v>
                </c:pt>
                <c:pt idx="11723" formatCode="General">
                  <c:v>23.446000000000002</c:v>
                </c:pt>
                <c:pt idx="11724" formatCode="General">
                  <c:v>23.448</c:v>
                </c:pt>
                <c:pt idx="11725" formatCode="General">
                  <c:v>23.45</c:v>
                </c:pt>
                <c:pt idx="11726" formatCode="General">
                  <c:v>23.452000000000002</c:v>
                </c:pt>
                <c:pt idx="11727" formatCode="General">
                  <c:v>23.454000000000001</c:v>
                </c:pt>
                <c:pt idx="11728" formatCode="General">
                  <c:v>23.456</c:v>
                </c:pt>
                <c:pt idx="11729" formatCode="General">
                  <c:v>23.457999999999998</c:v>
                </c:pt>
                <c:pt idx="11730" formatCode="General">
                  <c:v>23.46</c:v>
                </c:pt>
                <c:pt idx="11731" formatCode="General">
                  <c:v>23.462</c:v>
                </c:pt>
                <c:pt idx="11732" formatCode="General">
                  <c:v>23.463999999999999</c:v>
                </c:pt>
                <c:pt idx="11733" formatCode="General">
                  <c:v>23.466000000000001</c:v>
                </c:pt>
                <c:pt idx="11734" formatCode="General">
                  <c:v>23.468</c:v>
                </c:pt>
                <c:pt idx="11735" formatCode="General">
                  <c:v>23.47</c:v>
                </c:pt>
                <c:pt idx="11736" formatCode="General">
                  <c:v>23.472000000000001</c:v>
                </c:pt>
                <c:pt idx="11737" formatCode="General">
                  <c:v>23.474</c:v>
                </c:pt>
                <c:pt idx="11738" formatCode="General">
                  <c:v>23.475999999999999</c:v>
                </c:pt>
                <c:pt idx="11739" formatCode="General">
                  <c:v>23.478000000000002</c:v>
                </c:pt>
                <c:pt idx="11740" formatCode="General">
                  <c:v>23.48</c:v>
                </c:pt>
                <c:pt idx="11741" formatCode="General">
                  <c:v>23.481999999999999</c:v>
                </c:pt>
                <c:pt idx="11742" formatCode="General">
                  <c:v>23.484000000000002</c:v>
                </c:pt>
                <c:pt idx="11743" formatCode="General">
                  <c:v>23.486000000000001</c:v>
                </c:pt>
                <c:pt idx="11744" formatCode="General">
                  <c:v>23.488</c:v>
                </c:pt>
                <c:pt idx="11745" formatCode="General">
                  <c:v>23.49</c:v>
                </c:pt>
                <c:pt idx="11746" formatCode="General">
                  <c:v>23.492000000000001</c:v>
                </c:pt>
                <c:pt idx="11747" formatCode="General">
                  <c:v>23.494</c:v>
                </c:pt>
                <c:pt idx="11748" formatCode="General">
                  <c:v>23.495999999999999</c:v>
                </c:pt>
                <c:pt idx="11749" formatCode="General">
                  <c:v>23.498000000000001</c:v>
                </c:pt>
                <c:pt idx="11750" formatCode="General">
                  <c:v>23.5</c:v>
                </c:pt>
                <c:pt idx="11751" formatCode="General">
                  <c:v>23.501999999999999</c:v>
                </c:pt>
                <c:pt idx="11752" formatCode="General">
                  <c:v>23.504000000000001</c:v>
                </c:pt>
                <c:pt idx="11753" formatCode="General">
                  <c:v>23.506</c:v>
                </c:pt>
                <c:pt idx="11754" formatCode="General">
                  <c:v>23.507999999999999</c:v>
                </c:pt>
                <c:pt idx="11755" formatCode="General">
                  <c:v>23.51</c:v>
                </c:pt>
                <c:pt idx="11756" formatCode="General">
                  <c:v>23.512</c:v>
                </c:pt>
                <c:pt idx="11757" formatCode="General">
                  <c:v>23.513999999999999</c:v>
                </c:pt>
                <c:pt idx="11758" formatCode="General">
                  <c:v>23.515999999999998</c:v>
                </c:pt>
                <c:pt idx="11759" formatCode="General">
                  <c:v>23.518000000000001</c:v>
                </c:pt>
                <c:pt idx="11760" formatCode="General">
                  <c:v>23.52</c:v>
                </c:pt>
                <c:pt idx="11761" formatCode="General">
                  <c:v>23.521999999999998</c:v>
                </c:pt>
                <c:pt idx="11762" formatCode="General">
                  <c:v>23.524000000000001</c:v>
                </c:pt>
                <c:pt idx="11763" formatCode="General">
                  <c:v>23.526</c:v>
                </c:pt>
                <c:pt idx="11764" formatCode="General">
                  <c:v>23.527999999999999</c:v>
                </c:pt>
                <c:pt idx="11765" formatCode="General">
                  <c:v>23.53</c:v>
                </c:pt>
                <c:pt idx="11766" formatCode="General">
                  <c:v>23.532</c:v>
                </c:pt>
                <c:pt idx="11767" formatCode="General">
                  <c:v>23.533999999999999</c:v>
                </c:pt>
                <c:pt idx="11768" formatCode="General">
                  <c:v>23.536000000000001</c:v>
                </c:pt>
                <c:pt idx="11769" formatCode="General">
                  <c:v>23.538</c:v>
                </c:pt>
                <c:pt idx="11770" formatCode="General">
                  <c:v>23.54</c:v>
                </c:pt>
                <c:pt idx="11771" formatCode="General">
                  <c:v>23.542000000000002</c:v>
                </c:pt>
                <c:pt idx="11772" formatCode="General">
                  <c:v>23.544</c:v>
                </c:pt>
                <c:pt idx="11773" formatCode="General">
                  <c:v>23.545999999999999</c:v>
                </c:pt>
                <c:pt idx="11774" formatCode="General">
                  <c:v>23.547999999999998</c:v>
                </c:pt>
                <c:pt idx="11775" formatCode="General">
                  <c:v>23.55</c:v>
                </c:pt>
                <c:pt idx="11776" formatCode="General">
                  <c:v>23.552</c:v>
                </c:pt>
                <c:pt idx="11777" formatCode="General">
                  <c:v>23.553999999999998</c:v>
                </c:pt>
                <c:pt idx="11778" formatCode="General">
                  <c:v>23.556000000000001</c:v>
                </c:pt>
                <c:pt idx="11779" formatCode="General">
                  <c:v>23.558</c:v>
                </c:pt>
                <c:pt idx="11780" formatCode="General">
                  <c:v>23.56</c:v>
                </c:pt>
                <c:pt idx="11781" formatCode="General">
                  <c:v>23.562000000000001</c:v>
                </c:pt>
                <c:pt idx="11782" formatCode="General">
                  <c:v>23.564</c:v>
                </c:pt>
                <c:pt idx="11783" formatCode="General">
                  <c:v>23.565999999999999</c:v>
                </c:pt>
                <c:pt idx="11784" formatCode="General">
                  <c:v>23.568000000000001</c:v>
                </c:pt>
                <c:pt idx="11785" formatCode="General">
                  <c:v>23.57</c:v>
                </c:pt>
                <c:pt idx="11786" formatCode="General">
                  <c:v>23.571999999999999</c:v>
                </c:pt>
                <c:pt idx="11787" formatCode="General">
                  <c:v>23.574000000000002</c:v>
                </c:pt>
                <c:pt idx="11788" formatCode="General">
                  <c:v>23.576000000000001</c:v>
                </c:pt>
                <c:pt idx="11789" formatCode="General">
                  <c:v>23.577999999999999</c:v>
                </c:pt>
                <c:pt idx="11790" formatCode="General">
                  <c:v>23.58</c:v>
                </c:pt>
                <c:pt idx="11791" formatCode="General">
                  <c:v>23.582000000000001</c:v>
                </c:pt>
                <c:pt idx="11792" formatCode="General">
                  <c:v>23.584</c:v>
                </c:pt>
                <c:pt idx="11793" formatCode="General">
                  <c:v>23.585999999999999</c:v>
                </c:pt>
                <c:pt idx="11794" formatCode="General">
                  <c:v>23.588000000000001</c:v>
                </c:pt>
                <c:pt idx="11795" formatCode="General">
                  <c:v>23.59</c:v>
                </c:pt>
                <c:pt idx="11796" formatCode="General">
                  <c:v>23.591999999999999</c:v>
                </c:pt>
                <c:pt idx="11797" formatCode="General">
                  <c:v>23.594000000000001</c:v>
                </c:pt>
                <c:pt idx="11798" formatCode="General">
                  <c:v>23.596</c:v>
                </c:pt>
                <c:pt idx="11799" formatCode="General">
                  <c:v>23.597999999999999</c:v>
                </c:pt>
                <c:pt idx="11800" formatCode="General">
                  <c:v>23.6</c:v>
                </c:pt>
                <c:pt idx="11801" formatCode="General">
                  <c:v>23.602</c:v>
                </c:pt>
                <c:pt idx="11802" formatCode="General">
                  <c:v>23.603999999999999</c:v>
                </c:pt>
                <c:pt idx="11803" formatCode="General">
                  <c:v>23.606000000000002</c:v>
                </c:pt>
                <c:pt idx="11804" formatCode="General">
                  <c:v>23.608000000000001</c:v>
                </c:pt>
                <c:pt idx="11805" formatCode="General">
                  <c:v>23.61</c:v>
                </c:pt>
                <c:pt idx="11806" formatCode="General">
                  <c:v>23.611999999999998</c:v>
                </c:pt>
                <c:pt idx="11807" formatCode="General">
                  <c:v>23.614000000000001</c:v>
                </c:pt>
                <c:pt idx="11808" formatCode="General">
                  <c:v>23.616</c:v>
                </c:pt>
                <c:pt idx="11809" formatCode="General">
                  <c:v>23.617999999999999</c:v>
                </c:pt>
                <c:pt idx="11810" formatCode="General">
                  <c:v>23.62</c:v>
                </c:pt>
                <c:pt idx="11811" formatCode="General">
                  <c:v>23.622</c:v>
                </c:pt>
                <c:pt idx="11812" formatCode="General">
                  <c:v>23.623999999999999</c:v>
                </c:pt>
                <c:pt idx="11813" formatCode="General">
                  <c:v>23.626000000000001</c:v>
                </c:pt>
                <c:pt idx="11814" formatCode="General">
                  <c:v>23.628</c:v>
                </c:pt>
                <c:pt idx="11815" formatCode="General">
                  <c:v>23.63</c:v>
                </c:pt>
                <c:pt idx="11816" formatCode="General">
                  <c:v>23.632000000000001</c:v>
                </c:pt>
                <c:pt idx="11817" formatCode="General">
                  <c:v>23.634</c:v>
                </c:pt>
                <c:pt idx="11818" formatCode="General">
                  <c:v>23.635999999999999</c:v>
                </c:pt>
                <c:pt idx="11819" formatCode="General">
                  <c:v>23.638000000000002</c:v>
                </c:pt>
                <c:pt idx="11820" formatCode="General">
                  <c:v>23.64</c:v>
                </c:pt>
                <c:pt idx="11821" formatCode="General">
                  <c:v>23.641999999999999</c:v>
                </c:pt>
                <c:pt idx="11822" formatCode="General">
                  <c:v>23.643999999999998</c:v>
                </c:pt>
                <c:pt idx="11823" formatCode="General">
                  <c:v>23.646000000000001</c:v>
                </c:pt>
                <c:pt idx="11824" formatCode="General">
                  <c:v>23.648</c:v>
                </c:pt>
                <c:pt idx="11825" formatCode="General">
                  <c:v>23.65</c:v>
                </c:pt>
                <c:pt idx="11826" formatCode="General">
                  <c:v>23.652000000000001</c:v>
                </c:pt>
                <c:pt idx="11827" formatCode="General">
                  <c:v>23.654</c:v>
                </c:pt>
                <c:pt idx="11828" formatCode="General">
                  <c:v>23.655999999999999</c:v>
                </c:pt>
                <c:pt idx="11829" formatCode="General">
                  <c:v>23.658000000000001</c:v>
                </c:pt>
                <c:pt idx="11830" formatCode="General">
                  <c:v>23.66</c:v>
                </c:pt>
                <c:pt idx="11831" formatCode="General">
                  <c:v>23.661999999999999</c:v>
                </c:pt>
                <c:pt idx="11832" formatCode="General">
                  <c:v>23.664000000000001</c:v>
                </c:pt>
                <c:pt idx="11833" formatCode="General">
                  <c:v>23.666</c:v>
                </c:pt>
                <c:pt idx="11834" formatCode="General">
                  <c:v>23.667999999999999</c:v>
                </c:pt>
                <c:pt idx="11835" formatCode="General">
                  <c:v>23.67</c:v>
                </c:pt>
                <c:pt idx="11836" formatCode="General">
                  <c:v>23.672000000000001</c:v>
                </c:pt>
                <c:pt idx="11837" formatCode="General">
                  <c:v>23.673999999999999</c:v>
                </c:pt>
                <c:pt idx="11838" formatCode="General">
                  <c:v>23.675999999999998</c:v>
                </c:pt>
                <c:pt idx="11839" formatCode="General">
                  <c:v>23.678000000000001</c:v>
                </c:pt>
                <c:pt idx="11840" formatCode="General">
                  <c:v>23.68</c:v>
                </c:pt>
                <c:pt idx="11841" formatCode="General">
                  <c:v>23.681999999999999</c:v>
                </c:pt>
                <c:pt idx="11842" formatCode="General">
                  <c:v>23.684000000000001</c:v>
                </c:pt>
                <c:pt idx="11843" formatCode="General">
                  <c:v>23.686</c:v>
                </c:pt>
                <c:pt idx="11844" formatCode="General">
                  <c:v>23.687999999999999</c:v>
                </c:pt>
                <c:pt idx="11845" formatCode="General">
                  <c:v>23.69</c:v>
                </c:pt>
                <c:pt idx="11846" formatCode="General">
                  <c:v>23.692</c:v>
                </c:pt>
                <c:pt idx="11847" formatCode="General">
                  <c:v>23.693999999999999</c:v>
                </c:pt>
                <c:pt idx="11848" formatCode="General">
                  <c:v>23.696000000000002</c:v>
                </c:pt>
                <c:pt idx="11849" formatCode="General">
                  <c:v>23.698</c:v>
                </c:pt>
                <c:pt idx="11850" formatCode="General">
                  <c:v>23.7</c:v>
                </c:pt>
                <c:pt idx="11851" formatCode="General">
                  <c:v>23.702000000000002</c:v>
                </c:pt>
                <c:pt idx="11852" formatCode="General">
                  <c:v>23.704000000000001</c:v>
                </c:pt>
                <c:pt idx="11853" formatCode="General">
                  <c:v>23.706</c:v>
                </c:pt>
                <c:pt idx="11854" formatCode="General">
                  <c:v>23.707999999999998</c:v>
                </c:pt>
                <c:pt idx="11855" formatCode="General">
                  <c:v>23.71</c:v>
                </c:pt>
                <c:pt idx="11856" formatCode="General">
                  <c:v>23.712</c:v>
                </c:pt>
                <c:pt idx="11857" formatCode="General">
                  <c:v>23.713999999999999</c:v>
                </c:pt>
                <c:pt idx="11858" formatCode="General">
                  <c:v>23.716000000000001</c:v>
                </c:pt>
                <c:pt idx="11859" formatCode="General">
                  <c:v>23.718</c:v>
                </c:pt>
                <c:pt idx="11860" formatCode="General">
                  <c:v>23.72</c:v>
                </c:pt>
                <c:pt idx="11861" formatCode="General">
                  <c:v>23.722000000000001</c:v>
                </c:pt>
                <c:pt idx="11862" formatCode="General">
                  <c:v>23.724</c:v>
                </c:pt>
                <c:pt idx="11863" formatCode="General">
                  <c:v>23.725999999999999</c:v>
                </c:pt>
                <c:pt idx="11864" formatCode="General">
                  <c:v>23.728000000000002</c:v>
                </c:pt>
                <c:pt idx="11865" formatCode="General">
                  <c:v>23.73</c:v>
                </c:pt>
                <c:pt idx="11866" formatCode="General">
                  <c:v>23.731999999999999</c:v>
                </c:pt>
                <c:pt idx="11867" formatCode="General">
                  <c:v>23.734000000000002</c:v>
                </c:pt>
                <c:pt idx="11868" formatCode="General">
                  <c:v>23.736000000000001</c:v>
                </c:pt>
                <c:pt idx="11869" formatCode="General">
                  <c:v>23.738</c:v>
                </c:pt>
                <c:pt idx="11870" formatCode="General">
                  <c:v>23.74</c:v>
                </c:pt>
                <c:pt idx="11871" formatCode="General">
                  <c:v>23.742000000000001</c:v>
                </c:pt>
                <c:pt idx="11872" formatCode="General">
                  <c:v>23.744</c:v>
                </c:pt>
                <c:pt idx="11873" formatCode="General">
                  <c:v>23.745999999999999</c:v>
                </c:pt>
                <c:pt idx="11874" formatCode="General">
                  <c:v>23.748000000000001</c:v>
                </c:pt>
                <c:pt idx="11875" formatCode="General">
                  <c:v>23.75</c:v>
                </c:pt>
                <c:pt idx="11876" formatCode="General">
                  <c:v>23.751999999999999</c:v>
                </c:pt>
                <c:pt idx="11877" formatCode="General">
                  <c:v>23.754000000000001</c:v>
                </c:pt>
                <c:pt idx="11878" formatCode="General">
                  <c:v>23.756</c:v>
                </c:pt>
                <c:pt idx="11879" formatCode="General">
                  <c:v>23.757999999999999</c:v>
                </c:pt>
                <c:pt idx="11880" formatCode="General">
                  <c:v>23.76</c:v>
                </c:pt>
                <c:pt idx="11881" formatCode="General">
                  <c:v>23.762</c:v>
                </c:pt>
                <c:pt idx="11882" formatCode="General">
                  <c:v>23.763999999999999</c:v>
                </c:pt>
                <c:pt idx="11883" formatCode="General">
                  <c:v>23.765999999999998</c:v>
                </c:pt>
                <c:pt idx="11884" formatCode="General">
                  <c:v>23.768000000000001</c:v>
                </c:pt>
                <c:pt idx="11885" formatCode="General">
                  <c:v>23.77</c:v>
                </c:pt>
                <c:pt idx="11886" formatCode="General">
                  <c:v>23.771999999999998</c:v>
                </c:pt>
                <c:pt idx="11887" formatCode="General">
                  <c:v>23.774000000000001</c:v>
                </c:pt>
                <c:pt idx="11888" formatCode="General">
                  <c:v>23.776</c:v>
                </c:pt>
                <c:pt idx="11889" formatCode="General">
                  <c:v>23.777999999999999</c:v>
                </c:pt>
                <c:pt idx="11890" formatCode="General">
                  <c:v>23.78</c:v>
                </c:pt>
                <c:pt idx="11891" formatCode="General">
                  <c:v>23.782</c:v>
                </c:pt>
                <c:pt idx="11892" formatCode="General">
                  <c:v>23.783999999999999</c:v>
                </c:pt>
                <c:pt idx="11893" formatCode="General">
                  <c:v>23.786000000000001</c:v>
                </c:pt>
                <c:pt idx="11894" formatCode="General">
                  <c:v>23.788</c:v>
                </c:pt>
                <c:pt idx="11895" formatCode="General">
                  <c:v>23.79</c:v>
                </c:pt>
                <c:pt idx="11896" formatCode="General">
                  <c:v>23.792000000000002</c:v>
                </c:pt>
                <c:pt idx="11897" formatCode="General">
                  <c:v>23.794</c:v>
                </c:pt>
                <c:pt idx="11898" formatCode="General">
                  <c:v>23.795999999999999</c:v>
                </c:pt>
                <c:pt idx="11899" formatCode="General">
                  <c:v>23.797999999999998</c:v>
                </c:pt>
                <c:pt idx="11900" formatCode="General">
                  <c:v>23.8</c:v>
                </c:pt>
                <c:pt idx="11901" formatCode="General">
                  <c:v>23.802</c:v>
                </c:pt>
                <c:pt idx="11902" formatCode="General">
                  <c:v>23.803999999999998</c:v>
                </c:pt>
                <c:pt idx="11903" formatCode="General">
                  <c:v>23.806000000000001</c:v>
                </c:pt>
                <c:pt idx="11904" formatCode="General">
                  <c:v>23.808</c:v>
                </c:pt>
                <c:pt idx="11905" formatCode="General">
                  <c:v>23.81</c:v>
                </c:pt>
                <c:pt idx="11906" formatCode="General">
                  <c:v>23.812000000000001</c:v>
                </c:pt>
                <c:pt idx="11907" formatCode="General">
                  <c:v>23.814</c:v>
                </c:pt>
                <c:pt idx="11908" formatCode="General">
                  <c:v>23.815999999999999</c:v>
                </c:pt>
                <c:pt idx="11909" formatCode="General">
                  <c:v>23.818000000000001</c:v>
                </c:pt>
                <c:pt idx="11910" formatCode="General">
                  <c:v>23.82</c:v>
                </c:pt>
                <c:pt idx="11911" formatCode="General">
                  <c:v>23.821999999999999</c:v>
                </c:pt>
                <c:pt idx="11912" formatCode="General">
                  <c:v>23.824000000000002</c:v>
                </c:pt>
                <c:pt idx="11913" formatCode="General">
                  <c:v>23.826000000000001</c:v>
                </c:pt>
                <c:pt idx="11914" formatCode="General">
                  <c:v>23.827999999999999</c:v>
                </c:pt>
                <c:pt idx="11915" formatCode="General">
                  <c:v>23.83</c:v>
                </c:pt>
                <c:pt idx="11916" formatCode="General">
                  <c:v>23.832000000000001</c:v>
                </c:pt>
                <c:pt idx="11917" formatCode="General">
                  <c:v>23.834</c:v>
                </c:pt>
                <c:pt idx="11918" formatCode="General">
                  <c:v>23.835999999999999</c:v>
                </c:pt>
                <c:pt idx="11919" formatCode="General">
                  <c:v>23.838000000000001</c:v>
                </c:pt>
                <c:pt idx="11920" formatCode="General">
                  <c:v>23.84</c:v>
                </c:pt>
                <c:pt idx="11921" formatCode="General">
                  <c:v>23.841999999999999</c:v>
                </c:pt>
                <c:pt idx="11922" formatCode="General">
                  <c:v>23.844000000000001</c:v>
                </c:pt>
                <c:pt idx="11923" formatCode="General">
                  <c:v>23.846</c:v>
                </c:pt>
                <c:pt idx="11924" formatCode="General">
                  <c:v>23.847999999999999</c:v>
                </c:pt>
                <c:pt idx="11925" formatCode="General">
                  <c:v>23.85</c:v>
                </c:pt>
                <c:pt idx="11926" formatCode="General">
                  <c:v>23.852</c:v>
                </c:pt>
                <c:pt idx="11927" formatCode="General">
                  <c:v>23.853999999999999</c:v>
                </c:pt>
                <c:pt idx="11928" formatCode="General">
                  <c:v>23.856000000000002</c:v>
                </c:pt>
                <c:pt idx="11929" formatCode="General">
                  <c:v>23.858000000000001</c:v>
                </c:pt>
                <c:pt idx="11930" formatCode="General">
                  <c:v>23.86</c:v>
                </c:pt>
                <c:pt idx="11931" formatCode="General">
                  <c:v>23.861999999999998</c:v>
                </c:pt>
                <c:pt idx="11932" formatCode="General">
                  <c:v>23.864000000000001</c:v>
                </c:pt>
                <c:pt idx="11933" formatCode="General">
                  <c:v>23.866</c:v>
                </c:pt>
                <c:pt idx="11934" formatCode="General">
                  <c:v>23.867999999999999</c:v>
                </c:pt>
                <c:pt idx="11935" formatCode="General">
                  <c:v>23.87</c:v>
                </c:pt>
                <c:pt idx="11936" formatCode="General">
                  <c:v>23.872</c:v>
                </c:pt>
                <c:pt idx="11937" formatCode="General">
                  <c:v>23.873999999999999</c:v>
                </c:pt>
                <c:pt idx="11938" formatCode="General">
                  <c:v>23.876000000000001</c:v>
                </c:pt>
                <c:pt idx="11939" formatCode="General">
                  <c:v>23.878</c:v>
                </c:pt>
                <c:pt idx="11940" formatCode="General">
                  <c:v>23.88</c:v>
                </c:pt>
                <c:pt idx="11941" formatCode="General">
                  <c:v>23.882000000000001</c:v>
                </c:pt>
                <c:pt idx="11942" formatCode="General">
                  <c:v>23.884</c:v>
                </c:pt>
                <c:pt idx="11943" formatCode="General">
                  <c:v>23.885999999999999</c:v>
                </c:pt>
                <c:pt idx="11944" formatCode="General">
                  <c:v>23.888000000000002</c:v>
                </c:pt>
                <c:pt idx="11945" formatCode="General">
                  <c:v>23.89</c:v>
                </c:pt>
                <c:pt idx="11946" formatCode="General">
                  <c:v>23.891999999999999</c:v>
                </c:pt>
                <c:pt idx="11947" formatCode="General">
                  <c:v>23.893999999999998</c:v>
                </c:pt>
                <c:pt idx="11948" formatCode="General">
                  <c:v>23.896000000000001</c:v>
                </c:pt>
                <c:pt idx="11949" formatCode="General">
                  <c:v>23.898</c:v>
                </c:pt>
                <c:pt idx="11950" formatCode="General">
                  <c:v>23.9</c:v>
                </c:pt>
                <c:pt idx="11951" formatCode="General">
                  <c:v>23.902000000000001</c:v>
                </c:pt>
                <c:pt idx="11952" formatCode="General">
                  <c:v>23.904</c:v>
                </c:pt>
                <c:pt idx="11953" formatCode="General">
                  <c:v>23.905999999999999</c:v>
                </c:pt>
                <c:pt idx="11954" formatCode="General">
                  <c:v>23.908000000000001</c:v>
                </c:pt>
                <c:pt idx="11955" formatCode="General">
                  <c:v>23.91</c:v>
                </c:pt>
                <c:pt idx="11956" formatCode="General">
                  <c:v>23.911999999999999</c:v>
                </c:pt>
                <c:pt idx="11957" formatCode="General">
                  <c:v>23.914000000000001</c:v>
                </c:pt>
                <c:pt idx="11958" formatCode="General">
                  <c:v>23.916</c:v>
                </c:pt>
                <c:pt idx="11959" formatCode="General">
                  <c:v>23.917999999999999</c:v>
                </c:pt>
                <c:pt idx="11960" formatCode="General">
                  <c:v>23.92</c:v>
                </c:pt>
                <c:pt idx="11961" formatCode="General">
                  <c:v>23.922000000000001</c:v>
                </c:pt>
                <c:pt idx="11962" formatCode="General">
                  <c:v>23.923999999999999</c:v>
                </c:pt>
                <c:pt idx="11963" formatCode="General">
                  <c:v>23.925999999999998</c:v>
                </c:pt>
                <c:pt idx="11964" formatCode="General">
                  <c:v>23.928000000000001</c:v>
                </c:pt>
                <c:pt idx="11965" formatCode="General">
                  <c:v>23.93</c:v>
                </c:pt>
                <c:pt idx="11966" formatCode="General">
                  <c:v>23.931999999999999</c:v>
                </c:pt>
                <c:pt idx="11967" formatCode="General">
                  <c:v>23.934000000000001</c:v>
                </c:pt>
                <c:pt idx="11968" formatCode="General">
                  <c:v>23.936</c:v>
                </c:pt>
                <c:pt idx="11969" formatCode="General">
                  <c:v>23.937999999999999</c:v>
                </c:pt>
                <c:pt idx="11970" formatCode="General">
                  <c:v>23.94</c:v>
                </c:pt>
                <c:pt idx="11971" formatCode="General">
                  <c:v>23.942</c:v>
                </c:pt>
                <c:pt idx="11972" formatCode="General">
                  <c:v>23.943999999999999</c:v>
                </c:pt>
                <c:pt idx="11973" formatCode="General">
                  <c:v>23.946000000000002</c:v>
                </c:pt>
                <c:pt idx="11974" formatCode="General">
                  <c:v>23.948</c:v>
                </c:pt>
                <c:pt idx="11975" formatCode="General">
                  <c:v>23.95</c:v>
                </c:pt>
                <c:pt idx="11976" formatCode="General">
                  <c:v>23.952000000000002</c:v>
                </c:pt>
                <c:pt idx="11977" formatCode="General">
                  <c:v>23.954000000000001</c:v>
                </c:pt>
                <c:pt idx="11978" formatCode="General">
                  <c:v>23.956</c:v>
                </c:pt>
                <c:pt idx="11979" formatCode="General">
                  <c:v>23.957999999999998</c:v>
                </c:pt>
                <c:pt idx="11980" formatCode="General">
                  <c:v>23.96</c:v>
                </c:pt>
                <c:pt idx="11981" formatCode="General">
                  <c:v>23.962</c:v>
                </c:pt>
                <c:pt idx="11982" formatCode="General">
                  <c:v>23.963999999999999</c:v>
                </c:pt>
                <c:pt idx="11983" formatCode="General">
                  <c:v>23.966000000000001</c:v>
                </c:pt>
                <c:pt idx="11984" formatCode="General">
                  <c:v>23.968</c:v>
                </c:pt>
                <c:pt idx="11985" formatCode="General">
                  <c:v>23.97</c:v>
                </c:pt>
                <c:pt idx="11986" formatCode="General">
                  <c:v>23.972000000000001</c:v>
                </c:pt>
                <c:pt idx="11987" formatCode="General">
                  <c:v>23.974</c:v>
                </c:pt>
                <c:pt idx="11988" formatCode="General">
                  <c:v>23.975999999999999</c:v>
                </c:pt>
                <c:pt idx="11989" formatCode="General">
                  <c:v>23.978000000000002</c:v>
                </c:pt>
                <c:pt idx="11990" formatCode="General">
                  <c:v>23.98</c:v>
                </c:pt>
                <c:pt idx="11991" formatCode="General">
                  <c:v>23.981999999999999</c:v>
                </c:pt>
                <c:pt idx="11992" formatCode="General">
                  <c:v>23.984000000000002</c:v>
                </c:pt>
                <c:pt idx="11993" formatCode="General">
                  <c:v>23.986000000000001</c:v>
                </c:pt>
                <c:pt idx="11994" formatCode="General">
                  <c:v>23.988</c:v>
                </c:pt>
                <c:pt idx="11995" formatCode="General">
                  <c:v>23.99</c:v>
                </c:pt>
                <c:pt idx="11996" formatCode="General">
                  <c:v>23.992000000000001</c:v>
                </c:pt>
                <c:pt idx="11997" formatCode="General">
                  <c:v>23.994</c:v>
                </c:pt>
                <c:pt idx="11998" formatCode="General">
                  <c:v>23.995999999999999</c:v>
                </c:pt>
                <c:pt idx="11999" formatCode="General">
                  <c:v>23.998000000000001</c:v>
                </c:pt>
                <c:pt idx="12000" formatCode="General">
                  <c:v>24</c:v>
                </c:pt>
                <c:pt idx="12001" formatCode="General">
                  <c:v>24.001999999999999</c:v>
                </c:pt>
                <c:pt idx="12002" formatCode="General">
                  <c:v>24.004000000000001</c:v>
                </c:pt>
                <c:pt idx="12003" formatCode="General">
                  <c:v>24.006</c:v>
                </c:pt>
                <c:pt idx="12004" formatCode="General">
                  <c:v>24.007999999999999</c:v>
                </c:pt>
                <c:pt idx="12005" formatCode="General">
                  <c:v>24.01</c:v>
                </c:pt>
                <c:pt idx="12006" formatCode="General">
                  <c:v>24.012</c:v>
                </c:pt>
                <c:pt idx="12007" formatCode="General">
                  <c:v>24.013999999999999</c:v>
                </c:pt>
                <c:pt idx="12008" formatCode="General">
                  <c:v>24.015999999999998</c:v>
                </c:pt>
                <c:pt idx="12009" formatCode="General">
                  <c:v>24.018000000000001</c:v>
                </c:pt>
                <c:pt idx="12010" formatCode="General">
                  <c:v>24.02</c:v>
                </c:pt>
                <c:pt idx="12011" formatCode="General">
                  <c:v>24.021999999999998</c:v>
                </c:pt>
                <c:pt idx="12012" formatCode="General">
                  <c:v>24.024000000000001</c:v>
                </c:pt>
                <c:pt idx="12013" formatCode="General">
                  <c:v>24.026</c:v>
                </c:pt>
                <c:pt idx="12014" formatCode="General">
                  <c:v>24.027999999999999</c:v>
                </c:pt>
                <c:pt idx="12015" formatCode="General">
                  <c:v>24.03</c:v>
                </c:pt>
                <c:pt idx="12016" formatCode="General">
                  <c:v>24.032</c:v>
                </c:pt>
                <c:pt idx="12017" formatCode="General">
                  <c:v>24.033999999999999</c:v>
                </c:pt>
                <c:pt idx="12018" formatCode="General">
                  <c:v>24.036000000000001</c:v>
                </c:pt>
                <c:pt idx="12019" formatCode="General">
                  <c:v>24.038</c:v>
                </c:pt>
                <c:pt idx="12020" formatCode="General">
                  <c:v>24.04</c:v>
                </c:pt>
                <c:pt idx="12021" formatCode="General">
                  <c:v>24.042000000000002</c:v>
                </c:pt>
                <c:pt idx="12022" formatCode="General">
                  <c:v>24.044</c:v>
                </c:pt>
                <c:pt idx="12023" formatCode="General">
                  <c:v>24.045999999999999</c:v>
                </c:pt>
                <c:pt idx="12024" formatCode="General">
                  <c:v>24.047999999999998</c:v>
                </c:pt>
                <c:pt idx="12025" formatCode="General">
                  <c:v>24.05</c:v>
                </c:pt>
                <c:pt idx="12026" formatCode="General">
                  <c:v>24.052</c:v>
                </c:pt>
                <c:pt idx="12027" formatCode="General">
                  <c:v>24.053999999999998</c:v>
                </c:pt>
                <c:pt idx="12028" formatCode="General">
                  <c:v>24.056000000000001</c:v>
                </c:pt>
                <c:pt idx="12029" formatCode="General">
                  <c:v>24.058</c:v>
                </c:pt>
                <c:pt idx="12030" formatCode="General">
                  <c:v>24.06</c:v>
                </c:pt>
                <c:pt idx="12031" formatCode="General">
                  <c:v>24.062000000000001</c:v>
                </c:pt>
                <c:pt idx="12032" formatCode="General">
                  <c:v>24.064</c:v>
                </c:pt>
                <c:pt idx="12033" formatCode="General">
                  <c:v>24.065999999999999</c:v>
                </c:pt>
                <c:pt idx="12034" formatCode="General">
                  <c:v>24.068000000000001</c:v>
                </c:pt>
                <c:pt idx="12035" formatCode="General">
                  <c:v>24.07</c:v>
                </c:pt>
                <c:pt idx="12036" formatCode="General">
                  <c:v>24.071999999999999</c:v>
                </c:pt>
                <c:pt idx="12037" formatCode="General">
                  <c:v>24.074000000000002</c:v>
                </c:pt>
                <c:pt idx="12038" formatCode="General">
                  <c:v>24.076000000000001</c:v>
                </c:pt>
                <c:pt idx="12039" formatCode="General">
                  <c:v>24.077999999999999</c:v>
                </c:pt>
                <c:pt idx="12040" formatCode="General">
                  <c:v>24.08</c:v>
                </c:pt>
                <c:pt idx="12041" formatCode="General">
                  <c:v>24.082000000000001</c:v>
                </c:pt>
                <c:pt idx="12042" formatCode="General">
                  <c:v>24.084</c:v>
                </c:pt>
                <c:pt idx="12043" formatCode="General">
                  <c:v>24.085999999999999</c:v>
                </c:pt>
                <c:pt idx="12044" formatCode="General">
                  <c:v>24.088000000000001</c:v>
                </c:pt>
                <c:pt idx="12045" formatCode="General">
                  <c:v>24.09</c:v>
                </c:pt>
                <c:pt idx="12046" formatCode="General">
                  <c:v>24.091999999999999</c:v>
                </c:pt>
                <c:pt idx="12047" formatCode="General">
                  <c:v>24.094000000000001</c:v>
                </c:pt>
                <c:pt idx="12048" formatCode="General">
                  <c:v>24.096</c:v>
                </c:pt>
                <c:pt idx="12049" formatCode="General">
                  <c:v>24.097999999999999</c:v>
                </c:pt>
                <c:pt idx="12050" formatCode="General">
                  <c:v>24.1</c:v>
                </c:pt>
                <c:pt idx="12051" formatCode="General">
                  <c:v>24.102</c:v>
                </c:pt>
                <c:pt idx="12052" formatCode="General">
                  <c:v>24.103999999999999</c:v>
                </c:pt>
                <c:pt idx="12053" formatCode="General">
                  <c:v>24.106000000000002</c:v>
                </c:pt>
                <c:pt idx="12054" formatCode="General">
                  <c:v>24.108000000000001</c:v>
                </c:pt>
                <c:pt idx="12055" formatCode="General">
                  <c:v>24.11</c:v>
                </c:pt>
                <c:pt idx="12056" formatCode="General">
                  <c:v>24.111999999999998</c:v>
                </c:pt>
                <c:pt idx="12057" formatCode="General">
                  <c:v>24.114000000000001</c:v>
                </c:pt>
                <c:pt idx="12058" formatCode="General">
                  <c:v>24.116</c:v>
                </c:pt>
                <c:pt idx="12059" formatCode="General">
                  <c:v>24.117999999999999</c:v>
                </c:pt>
                <c:pt idx="12060" formatCode="General">
                  <c:v>24.12</c:v>
                </c:pt>
                <c:pt idx="12061" formatCode="General">
                  <c:v>24.122</c:v>
                </c:pt>
                <c:pt idx="12062" formatCode="General">
                  <c:v>24.123999999999999</c:v>
                </c:pt>
                <c:pt idx="12063" formatCode="General">
                  <c:v>24.126000000000001</c:v>
                </c:pt>
                <c:pt idx="12064" formatCode="General">
                  <c:v>24.128</c:v>
                </c:pt>
                <c:pt idx="12065" formatCode="General">
                  <c:v>24.13</c:v>
                </c:pt>
                <c:pt idx="12066" formatCode="General">
                  <c:v>24.132000000000001</c:v>
                </c:pt>
                <c:pt idx="12067" formatCode="General">
                  <c:v>24.134</c:v>
                </c:pt>
                <c:pt idx="12068" formatCode="General">
                  <c:v>24.135999999999999</c:v>
                </c:pt>
                <c:pt idx="12069" formatCode="General">
                  <c:v>24.138000000000002</c:v>
                </c:pt>
                <c:pt idx="12070" formatCode="General">
                  <c:v>24.14</c:v>
                </c:pt>
                <c:pt idx="12071" formatCode="General">
                  <c:v>24.141999999999999</c:v>
                </c:pt>
                <c:pt idx="12072" formatCode="General">
                  <c:v>24.143999999999998</c:v>
                </c:pt>
                <c:pt idx="12073" formatCode="General">
                  <c:v>24.146000000000001</c:v>
                </c:pt>
                <c:pt idx="12074" formatCode="General">
                  <c:v>24.148</c:v>
                </c:pt>
                <c:pt idx="12075" formatCode="General">
                  <c:v>24.15</c:v>
                </c:pt>
                <c:pt idx="12076" formatCode="General">
                  <c:v>24.152000000000001</c:v>
                </c:pt>
                <c:pt idx="12077" formatCode="General">
                  <c:v>24.154</c:v>
                </c:pt>
                <c:pt idx="12078" formatCode="General">
                  <c:v>24.155999999999999</c:v>
                </c:pt>
                <c:pt idx="12079" formatCode="General">
                  <c:v>24.158000000000001</c:v>
                </c:pt>
                <c:pt idx="12080" formatCode="General">
                  <c:v>24.16</c:v>
                </c:pt>
                <c:pt idx="12081" formatCode="General">
                  <c:v>24.161999999999999</c:v>
                </c:pt>
                <c:pt idx="12082" formatCode="General">
                  <c:v>24.164000000000001</c:v>
                </c:pt>
                <c:pt idx="12083" formatCode="General">
                  <c:v>24.166</c:v>
                </c:pt>
                <c:pt idx="12084" formatCode="General">
                  <c:v>24.167999999999999</c:v>
                </c:pt>
                <c:pt idx="12085" formatCode="General">
                  <c:v>24.17</c:v>
                </c:pt>
                <c:pt idx="12086" formatCode="General">
                  <c:v>24.172000000000001</c:v>
                </c:pt>
                <c:pt idx="12087" formatCode="General">
                  <c:v>24.173999999999999</c:v>
                </c:pt>
                <c:pt idx="12088" formatCode="General">
                  <c:v>24.175999999999998</c:v>
                </c:pt>
                <c:pt idx="12089" formatCode="General">
                  <c:v>24.178000000000001</c:v>
                </c:pt>
                <c:pt idx="12090" formatCode="General">
                  <c:v>24.18</c:v>
                </c:pt>
                <c:pt idx="12091" formatCode="General">
                  <c:v>24.181999999999999</c:v>
                </c:pt>
                <c:pt idx="12092" formatCode="General">
                  <c:v>24.184000000000001</c:v>
                </c:pt>
                <c:pt idx="12093" formatCode="General">
                  <c:v>24.186</c:v>
                </c:pt>
                <c:pt idx="12094" formatCode="General">
                  <c:v>24.187999999999999</c:v>
                </c:pt>
                <c:pt idx="12095" formatCode="General">
                  <c:v>24.19</c:v>
                </c:pt>
                <c:pt idx="12096" formatCode="General">
                  <c:v>24.192</c:v>
                </c:pt>
                <c:pt idx="12097" formatCode="General">
                  <c:v>24.193999999999999</c:v>
                </c:pt>
                <c:pt idx="12098" formatCode="General">
                  <c:v>24.196000000000002</c:v>
                </c:pt>
                <c:pt idx="12099" formatCode="General">
                  <c:v>24.198</c:v>
                </c:pt>
                <c:pt idx="12100" formatCode="General">
                  <c:v>24.2</c:v>
                </c:pt>
                <c:pt idx="12101" formatCode="General">
                  <c:v>24.202000000000002</c:v>
                </c:pt>
                <c:pt idx="12102" formatCode="General">
                  <c:v>24.204000000000001</c:v>
                </c:pt>
                <c:pt idx="12103" formatCode="General">
                  <c:v>24.206</c:v>
                </c:pt>
                <c:pt idx="12104" formatCode="General">
                  <c:v>24.207999999999998</c:v>
                </c:pt>
                <c:pt idx="12105" formatCode="General">
                  <c:v>24.21</c:v>
                </c:pt>
                <c:pt idx="12106" formatCode="General">
                  <c:v>24.212</c:v>
                </c:pt>
                <c:pt idx="12107" formatCode="General">
                  <c:v>24.213999999999999</c:v>
                </c:pt>
                <c:pt idx="12108" formatCode="General">
                  <c:v>24.216000000000001</c:v>
                </c:pt>
                <c:pt idx="12109" formatCode="General">
                  <c:v>24.218</c:v>
                </c:pt>
                <c:pt idx="12110" formatCode="General">
                  <c:v>24.22</c:v>
                </c:pt>
                <c:pt idx="12111" formatCode="General">
                  <c:v>24.222000000000001</c:v>
                </c:pt>
                <c:pt idx="12112" formatCode="General">
                  <c:v>24.224</c:v>
                </c:pt>
                <c:pt idx="12113" formatCode="General">
                  <c:v>24.225999999999999</c:v>
                </c:pt>
                <c:pt idx="12114" formatCode="General">
                  <c:v>24.228000000000002</c:v>
                </c:pt>
                <c:pt idx="12115" formatCode="General">
                  <c:v>24.23</c:v>
                </c:pt>
                <c:pt idx="12116" formatCode="General">
                  <c:v>24.231999999999999</c:v>
                </c:pt>
                <c:pt idx="12117" formatCode="General">
                  <c:v>24.234000000000002</c:v>
                </c:pt>
                <c:pt idx="12118" formatCode="General">
                  <c:v>24.236000000000001</c:v>
                </c:pt>
                <c:pt idx="12119" formatCode="General">
                  <c:v>24.238</c:v>
                </c:pt>
                <c:pt idx="12120" formatCode="General">
                  <c:v>24.24</c:v>
                </c:pt>
                <c:pt idx="12121" formatCode="General">
                  <c:v>24.242000000000001</c:v>
                </c:pt>
                <c:pt idx="12122" formatCode="General">
                  <c:v>24.244</c:v>
                </c:pt>
                <c:pt idx="12123" formatCode="General">
                  <c:v>24.245999999999999</c:v>
                </c:pt>
                <c:pt idx="12124" formatCode="General">
                  <c:v>24.248000000000001</c:v>
                </c:pt>
                <c:pt idx="12125" formatCode="General">
                  <c:v>24.25</c:v>
                </c:pt>
                <c:pt idx="12126" formatCode="General">
                  <c:v>24.251999999999999</c:v>
                </c:pt>
                <c:pt idx="12127" formatCode="General">
                  <c:v>24.254000000000001</c:v>
                </c:pt>
                <c:pt idx="12128" formatCode="General">
                  <c:v>24.256</c:v>
                </c:pt>
                <c:pt idx="12129" formatCode="General">
                  <c:v>24.257999999999999</c:v>
                </c:pt>
                <c:pt idx="12130" formatCode="General">
                  <c:v>24.26</c:v>
                </c:pt>
                <c:pt idx="12131" formatCode="General">
                  <c:v>24.262</c:v>
                </c:pt>
                <c:pt idx="12132" formatCode="General">
                  <c:v>24.263999999999999</c:v>
                </c:pt>
                <c:pt idx="12133" formatCode="General">
                  <c:v>24.265999999999998</c:v>
                </c:pt>
                <c:pt idx="12134" formatCode="General">
                  <c:v>24.268000000000001</c:v>
                </c:pt>
                <c:pt idx="12135" formatCode="General">
                  <c:v>24.27</c:v>
                </c:pt>
                <c:pt idx="12136" formatCode="General">
                  <c:v>24.271999999999998</c:v>
                </c:pt>
                <c:pt idx="12137" formatCode="General">
                  <c:v>24.274000000000001</c:v>
                </c:pt>
                <c:pt idx="12138" formatCode="General">
                  <c:v>24.276</c:v>
                </c:pt>
                <c:pt idx="12139" formatCode="General">
                  <c:v>24.277999999999999</c:v>
                </c:pt>
                <c:pt idx="12140" formatCode="General">
                  <c:v>24.28</c:v>
                </c:pt>
                <c:pt idx="12141" formatCode="General">
                  <c:v>24.282</c:v>
                </c:pt>
                <c:pt idx="12142" formatCode="General">
                  <c:v>24.283999999999999</c:v>
                </c:pt>
                <c:pt idx="12143" formatCode="General">
                  <c:v>24.286000000000001</c:v>
                </c:pt>
                <c:pt idx="12144" formatCode="General">
                  <c:v>24.288</c:v>
                </c:pt>
                <c:pt idx="12145" formatCode="General">
                  <c:v>24.29</c:v>
                </c:pt>
                <c:pt idx="12146" formatCode="General">
                  <c:v>24.292000000000002</c:v>
                </c:pt>
                <c:pt idx="12147" formatCode="General">
                  <c:v>24.294</c:v>
                </c:pt>
                <c:pt idx="12148" formatCode="General">
                  <c:v>24.295999999999999</c:v>
                </c:pt>
                <c:pt idx="12149" formatCode="General">
                  <c:v>24.297999999999998</c:v>
                </c:pt>
                <c:pt idx="12150" formatCode="General">
                  <c:v>24.3</c:v>
                </c:pt>
                <c:pt idx="12151" formatCode="General">
                  <c:v>24.302</c:v>
                </c:pt>
                <c:pt idx="12152" formatCode="General">
                  <c:v>24.303999999999998</c:v>
                </c:pt>
                <c:pt idx="12153" formatCode="General">
                  <c:v>24.306000000000001</c:v>
                </c:pt>
                <c:pt idx="12154" formatCode="General">
                  <c:v>24.308</c:v>
                </c:pt>
                <c:pt idx="12155" formatCode="General">
                  <c:v>24.31</c:v>
                </c:pt>
                <c:pt idx="12156" formatCode="General">
                  <c:v>24.312000000000001</c:v>
                </c:pt>
                <c:pt idx="12157" formatCode="General">
                  <c:v>24.314</c:v>
                </c:pt>
                <c:pt idx="12158" formatCode="General">
                  <c:v>24.315999999999999</c:v>
                </c:pt>
                <c:pt idx="12159" formatCode="General">
                  <c:v>24.318000000000001</c:v>
                </c:pt>
                <c:pt idx="12160" formatCode="General">
                  <c:v>24.32</c:v>
                </c:pt>
                <c:pt idx="12161" formatCode="General">
                  <c:v>24.321999999999999</c:v>
                </c:pt>
                <c:pt idx="12162" formatCode="General">
                  <c:v>24.324000000000002</c:v>
                </c:pt>
                <c:pt idx="12163" formatCode="General">
                  <c:v>24.326000000000001</c:v>
                </c:pt>
                <c:pt idx="12164" formatCode="General">
                  <c:v>24.327999999999999</c:v>
                </c:pt>
                <c:pt idx="12165" formatCode="General">
                  <c:v>24.33</c:v>
                </c:pt>
                <c:pt idx="12166" formatCode="General">
                  <c:v>24.332000000000001</c:v>
                </c:pt>
                <c:pt idx="12167" formatCode="General">
                  <c:v>24.334</c:v>
                </c:pt>
                <c:pt idx="12168" formatCode="General">
                  <c:v>24.335999999999999</c:v>
                </c:pt>
                <c:pt idx="12169" formatCode="General">
                  <c:v>24.338000000000001</c:v>
                </c:pt>
                <c:pt idx="12170" formatCode="General">
                  <c:v>24.34</c:v>
                </c:pt>
                <c:pt idx="12171" formatCode="General">
                  <c:v>24.341999999999999</c:v>
                </c:pt>
                <c:pt idx="12172" formatCode="General">
                  <c:v>24.344000000000001</c:v>
                </c:pt>
                <c:pt idx="12173" formatCode="General">
                  <c:v>24.346</c:v>
                </c:pt>
                <c:pt idx="12174" formatCode="General">
                  <c:v>24.347999999999999</c:v>
                </c:pt>
                <c:pt idx="12175" formatCode="General">
                  <c:v>24.35</c:v>
                </c:pt>
                <c:pt idx="12176" formatCode="General">
                  <c:v>24.352</c:v>
                </c:pt>
                <c:pt idx="12177" formatCode="General">
                  <c:v>24.353999999999999</c:v>
                </c:pt>
                <c:pt idx="12178" formatCode="General">
                  <c:v>24.356000000000002</c:v>
                </c:pt>
                <c:pt idx="12179" formatCode="General">
                  <c:v>24.358000000000001</c:v>
                </c:pt>
                <c:pt idx="12180" formatCode="General">
                  <c:v>24.36</c:v>
                </c:pt>
                <c:pt idx="12181" formatCode="General">
                  <c:v>24.361999999999998</c:v>
                </c:pt>
                <c:pt idx="12182" formatCode="General">
                  <c:v>24.364000000000001</c:v>
                </c:pt>
                <c:pt idx="12183" formatCode="General">
                  <c:v>24.366</c:v>
                </c:pt>
                <c:pt idx="12184" formatCode="General">
                  <c:v>24.367999999999999</c:v>
                </c:pt>
                <c:pt idx="12185" formatCode="General">
                  <c:v>24.37</c:v>
                </c:pt>
                <c:pt idx="12186" formatCode="General">
                  <c:v>24.372</c:v>
                </c:pt>
                <c:pt idx="12187" formatCode="General">
                  <c:v>24.373999999999999</c:v>
                </c:pt>
                <c:pt idx="12188" formatCode="General">
                  <c:v>24.376000000000001</c:v>
                </c:pt>
                <c:pt idx="12189" formatCode="General">
                  <c:v>24.378</c:v>
                </c:pt>
                <c:pt idx="12190" formatCode="General">
                  <c:v>24.38</c:v>
                </c:pt>
                <c:pt idx="12191" formatCode="General">
                  <c:v>24.382000000000001</c:v>
                </c:pt>
                <c:pt idx="12192" formatCode="General">
                  <c:v>24.384</c:v>
                </c:pt>
                <c:pt idx="12193" formatCode="General">
                  <c:v>24.385999999999999</c:v>
                </c:pt>
                <c:pt idx="12194" formatCode="General">
                  <c:v>24.388000000000002</c:v>
                </c:pt>
                <c:pt idx="12195" formatCode="General">
                  <c:v>24.39</c:v>
                </c:pt>
                <c:pt idx="12196" formatCode="General">
                  <c:v>24.391999999999999</c:v>
                </c:pt>
                <c:pt idx="12197" formatCode="General">
                  <c:v>24.393999999999998</c:v>
                </c:pt>
                <c:pt idx="12198" formatCode="General">
                  <c:v>24.396000000000001</c:v>
                </c:pt>
                <c:pt idx="12199" formatCode="General">
                  <c:v>24.398</c:v>
                </c:pt>
                <c:pt idx="12200" formatCode="General">
                  <c:v>24.4</c:v>
                </c:pt>
                <c:pt idx="12201" formatCode="General">
                  <c:v>24.402000000000001</c:v>
                </c:pt>
                <c:pt idx="12202" formatCode="General">
                  <c:v>24.404</c:v>
                </c:pt>
                <c:pt idx="12203" formatCode="General">
                  <c:v>24.405999999999999</c:v>
                </c:pt>
                <c:pt idx="12204" formatCode="General">
                  <c:v>24.408000000000001</c:v>
                </c:pt>
                <c:pt idx="12205" formatCode="General">
                  <c:v>24.41</c:v>
                </c:pt>
                <c:pt idx="12206" formatCode="General">
                  <c:v>24.411999999999999</c:v>
                </c:pt>
                <c:pt idx="12207" formatCode="General">
                  <c:v>24.414000000000001</c:v>
                </c:pt>
                <c:pt idx="12208" formatCode="General">
                  <c:v>24.416</c:v>
                </c:pt>
                <c:pt idx="12209" formatCode="General">
                  <c:v>24.417999999999999</c:v>
                </c:pt>
                <c:pt idx="12210" formatCode="General">
                  <c:v>24.42</c:v>
                </c:pt>
                <c:pt idx="12211" formatCode="General">
                  <c:v>24.422000000000001</c:v>
                </c:pt>
                <c:pt idx="12212" formatCode="General">
                  <c:v>24.423999999999999</c:v>
                </c:pt>
                <c:pt idx="12213" formatCode="General">
                  <c:v>24.425999999999998</c:v>
                </c:pt>
                <c:pt idx="12214" formatCode="General">
                  <c:v>24.428000000000001</c:v>
                </c:pt>
                <c:pt idx="12215" formatCode="General">
                  <c:v>24.43</c:v>
                </c:pt>
                <c:pt idx="12216" formatCode="General">
                  <c:v>24.431999999999999</c:v>
                </c:pt>
                <c:pt idx="12217" formatCode="General">
                  <c:v>24.434000000000001</c:v>
                </c:pt>
                <c:pt idx="12218" formatCode="General">
                  <c:v>24.436</c:v>
                </c:pt>
                <c:pt idx="12219" formatCode="General">
                  <c:v>24.437999999999999</c:v>
                </c:pt>
                <c:pt idx="12220" formatCode="General">
                  <c:v>24.44</c:v>
                </c:pt>
                <c:pt idx="12221" formatCode="General">
                  <c:v>24.442</c:v>
                </c:pt>
                <c:pt idx="12222" formatCode="General">
                  <c:v>24.443999999999999</c:v>
                </c:pt>
                <c:pt idx="12223" formatCode="General">
                  <c:v>24.446000000000002</c:v>
                </c:pt>
                <c:pt idx="12224" formatCode="General">
                  <c:v>24.448</c:v>
                </c:pt>
                <c:pt idx="12225" formatCode="General">
                  <c:v>24.45</c:v>
                </c:pt>
                <c:pt idx="12226" formatCode="General">
                  <c:v>24.452000000000002</c:v>
                </c:pt>
                <c:pt idx="12227" formatCode="General">
                  <c:v>24.454000000000001</c:v>
                </c:pt>
                <c:pt idx="12228" formatCode="General">
                  <c:v>24.456</c:v>
                </c:pt>
                <c:pt idx="12229" formatCode="General">
                  <c:v>24.457999999999998</c:v>
                </c:pt>
                <c:pt idx="12230" formatCode="General">
                  <c:v>24.46</c:v>
                </c:pt>
                <c:pt idx="12231" formatCode="General">
                  <c:v>24.462</c:v>
                </c:pt>
                <c:pt idx="12232" formatCode="General">
                  <c:v>24.463999999999999</c:v>
                </c:pt>
                <c:pt idx="12233" formatCode="General">
                  <c:v>24.466000000000001</c:v>
                </c:pt>
                <c:pt idx="12234" formatCode="General">
                  <c:v>24.468</c:v>
                </c:pt>
                <c:pt idx="12235" formatCode="General">
                  <c:v>24.47</c:v>
                </c:pt>
                <c:pt idx="12236" formatCode="General">
                  <c:v>24.472000000000001</c:v>
                </c:pt>
                <c:pt idx="12237" formatCode="General">
                  <c:v>24.474</c:v>
                </c:pt>
                <c:pt idx="12238" formatCode="General">
                  <c:v>24.475999999999999</c:v>
                </c:pt>
                <c:pt idx="12239" formatCode="General">
                  <c:v>24.478000000000002</c:v>
                </c:pt>
                <c:pt idx="12240" formatCode="General">
                  <c:v>24.48</c:v>
                </c:pt>
                <c:pt idx="12241" formatCode="General">
                  <c:v>24.481999999999999</c:v>
                </c:pt>
                <c:pt idx="12242" formatCode="General">
                  <c:v>24.484000000000002</c:v>
                </c:pt>
                <c:pt idx="12243" formatCode="General">
                  <c:v>24.486000000000001</c:v>
                </c:pt>
                <c:pt idx="12244" formatCode="General">
                  <c:v>24.488</c:v>
                </c:pt>
                <c:pt idx="12245" formatCode="General">
                  <c:v>24.49</c:v>
                </c:pt>
                <c:pt idx="12246" formatCode="General">
                  <c:v>24.492000000000001</c:v>
                </c:pt>
                <c:pt idx="12247" formatCode="General">
                  <c:v>24.494</c:v>
                </c:pt>
                <c:pt idx="12248" formatCode="General">
                  <c:v>24.495999999999999</c:v>
                </c:pt>
                <c:pt idx="12249" formatCode="General">
                  <c:v>24.498000000000001</c:v>
                </c:pt>
                <c:pt idx="12250" formatCode="General">
                  <c:v>24.5</c:v>
                </c:pt>
                <c:pt idx="12251" formatCode="General">
                  <c:v>24.501999999999999</c:v>
                </c:pt>
                <c:pt idx="12252" formatCode="General">
                  <c:v>24.504000000000001</c:v>
                </c:pt>
                <c:pt idx="12253" formatCode="General">
                  <c:v>24.506</c:v>
                </c:pt>
                <c:pt idx="12254" formatCode="General">
                  <c:v>24.507999999999999</c:v>
                </c:pt>
                <c:pt idx="12255" formatCode="General">
                  <c:v>24.51</c:v>
                </c:pt>
                <c:pt idx="12256" formatCode="General">
                  <c:v>24.512</c:v>
                </c:pt>
                <c:pt idx="12257" formatCode="General">
                  <c:v>24.513999999999999</c:v>
                </c:pt>
                <c:pt idx="12258" formatCode="General">
                  <c:v>24.515999999999998</c:v>
                </c:pt>
                <c:pt idx="12259" formatCode="General">
                  <c:v>24.518000000000001</c:v>
                </c:pt>
                <c:pt idx="12260" formatCode="General">
                  <c:v>24.52</c:v>
                </c:pt>
                <c:pt idx="12261" formatCode="General">
                  <c:v>24.521999999999998</c:v>
                </c:pt>
                <c:pt idx="12262" formatCode="General">
                  <c:v>24.524000000000001</c:v>
                </c:pt>
                <c:pt idx="12263" formatCode="General">
                  <c:v>24.526</c:v>
                </c:pt>
                <c:pt idx="12264" formatCode="General">
                  <c:v>24.527999999999999</c:v>
                </c:pt>
                <c:pt idx="12265" formatCode="General">
                  <c:v>24.53</c:v>
                </c:pt>
                <c:pt idx="12266" formatCode="General">
                  <c:v>24.532</c:v>
                </c:pt>
                <c:pt idx="12267" formatCode="General">
                  <c:v>24.533999999999999</c:v>
                </c:pt>
                <c:pt idx="12268" formatCode="General">
                  <c:v>24.536000000000001</c:v>
                </c:pt>
                <c:pt idx="12269" formatCode="General">
                  <c:v>24.538</c:v>
                </c:pt>
                <c:pt idx="12270" formatCode="General">
                  <c:v>24.54</c:v>
                </c:pt>
                <c:pt idx="12271" formatCode="General">
                  <c:v>24.542000000000002</c:v>
                </c:pt>
                <c:pt idx="12272" formatCode="General">
                  <c:v>24.544</c:v>
                </c:pt>
                <c:pt idx="12273" formatCode="General">
                  <c:v>24.545999999999999</c:v>
                </c:pt>
                <c:pt idx="12274" formatCode="General">
                  <c:v>24.547999999999998</c:v>
                </c:pt>
                <c:pt idx="12275" formatCode="General">
                  <c:v>24.55</c:v>
                </c:pt>
                <c:pt idx="12276" formatCode="General">
                  <c:v>24.552</c:v>
                </c:pt>
                <c:pt idx="12277" formatCode="General">
                  <c:v>24.553999999999998</c:v>
                </c:pt>
                <c:pt idx="12278" formatCode="General">
                  <c:v>24.556000000000001</c:v>
                </c:pt>
                <c:pt idx="12279" formatCode="General">
                  <c:v>24.558</c:v>
                </c:pt>
                <c:pt idx="12280" formatCode="General">
                  <c:v>24.56</c:v>
                </c:pt>
                <c:pt idx="12281" formatCode="General">
                  <c:v>24.562000000000001</c:v>
                </c:pt>
                <c:pt idx="12282" formatCode="General">
                  <c:v>24.564</c:v>
                </c:pt>
                <c:pt idx="12283" formatCode="General">
                  <c:v>24.565999999999999</c:v>
                </c:pt>
                <c:pt idx="12284" formatCode="General">
                  <c:v>24.568000000000001</c:v>
                </c:pt>
                <c:pt idx="12285" formatCode="General">
                  <c:v>24.57</c:v>
                </c:pt>
                <c:pt idx="12286" formatCode="General">
                  <c:v>24.571999999999999</c:v>
                </c:pt>
                <c:pt idx="12287" formatCode="General">
                  <c:v>24.574000000000002</c:v>
                </c:pt>
                <c:pt idx="12288" formatCode="General">
                  <c:v>24.576000000000001</c:v>
                </c:pt>
                <c:pt idx="12289" formatCode="General">
                  <c:v>24.577999999999999</c:v>
                </c:pt>
                <c:pt idx="12290" formatCode="General">
                  <c:v>24.58</c:v>
                </c:pt>
                <c:pt idx="12291" formatCode="General">
                  <c:v>24.582000000000001</c:v>
                </c:pt>
                <c:pt idx="12292" formatCode="General">
                  <c:v>24.584</c:v>
                </c:pt>
                <c:pt idx="12293" formatCode="General">
                  <c:v>24.585999999999999</c:v>
                </c:pt>
                <c:pt idx="12294" formatCode="General">
                  <c:v>24.588000000000001</c:v>
                </c:pt>
                <c:pt idx="12295" formatCode="General">
                  <c:v>24.59</c:v>
                </c:pt>
                <c:pt idx="12296" formatCode="General">
                  <c:v>24.591999999999999</c:v>
                </c:pt>
                <c:pt idx="12297" formatCode="General">
                  <c:v>24.594000000000001</c:v>
                </c:pt>
                <c:pt idx="12298" formatCode="General">
                  <c:v>24.596</c:v>
                </c:pt>
                <c:pt idx="12299" formatCode="General">
                  <c:v>24.597999999999999</c:v>
                </c:pt>
                <c:pt idx="12300" formatCode="General">
                  <c:v>24.6</c:v>
                </c:pt>
                <c:pt idx="12301" formatCode="General">
                  <c:v>24.602</c:v>
                </c:pt>
                <c:pt idx="12302" formatCode="General">
                  <c:v>24.603999999999999</c:v>
                </c:pt>
                <c:pt idx="12303" formatCode="General">
                  <c:v>24.606000000000002</c:v>
                </c:pt>
                <c:pt idx="12304" formatCode="General">
                  <c:v>24.608000000000001</c:v>
                </c:pt>
                <c:pt idx="12305" formatCode="General">
                  <c:v>24.61</c:v>
                </c:pt>
                <c:pt idx="12306" formatCode="General">
                  <c:v>24.611999999999998</c:v>
                </c:pt>
                <c:pt idx="12307" formatCode="General">
                  <c:v>24.614000000000001</c:v>
                </c:pt>
                <c:pt idx="12308" formatCode="General">
                  <c:v>24.616</c:v>
                </c:pt>
                <c:pt idx="12309" formatCode="General">
                  <c:v>24.617999999999999</c:v>
                </c:pt>
                <c:pt idx="12310" formatCode="General">
                  <c:v>24.62</c:v>
                </c:pt>
                <c:pt idx="12311" formatCode="General">
                  <c:v>24.622</c:v>
                </c:pt>
                <c:pt idx="12312" formatCode="General">
                  <c:v>24.623999999999999</c:v>
                </c:pt>
                <c:pt idx="12313" formatCode="General">
                  <c:v>24.626000000000001</c:v>
                </c:pt>
                <c:pt idx="12314" formatCode="General">
                  <c:v>24.628</c:v>
                </c:pt>
                <c:pt idx="12315" formatCode="General">
                  <c:v>24.63</c:v>
                </c:pt>
                <c:pt idx="12316" formatCode="General">
                  <c:v>24.632000000000001</c:v>
                </c:pt>
                <c:pt idx="12317" formatCode="General">
                  <c:v>24.634</c:v>
                </c:pt>
                <c:pt idx="12318" formatCode="General">
                  <c:v>24.635999999999999</c:v>
                </c:pt>
                <c:pt idx="12319" formatCode="General">
                  <c:v>24.638000000000002</c:v>
                </c:pt>
                <c:pt idx="12320" formatCode="General">
                  <c:v>24.64</c:v>
                </c:pt>
                <c:pt idx="12321" formatCode="General">
                  <c:v>24.641999999999999</c:v>
                </c:pt>
                <c:pt idx="12322" formatCode="General">
                  <c:v>24.643999999999998</c:v>
                </c:pt>
                <c:pt idx="12323" formatCode="General">
                  <c:v>24.646000000000001</c:v>
                </c:pt>
                <c:pt idx="12324" formatCode="General">
                  <c:v>24.648</c:v>
                </c:pt>
                <c:pt idx="12325" formatCode="General">
                  <c:v>24.65</c:v>
                </c:pt>
                <c:pt idx="12326" formatCode="General">
                  <c:v>24.652000000000001</c:v>
                </c:pt>
                <c:pt idx="12327" formatCode="General">
                  <c:v>24.654</c:v>
                </c:pt>
                <c:pt idx="12328" formatCode="General">
                  <c:v>24.655999999999999</c:v>
                </c:pt>
                <c:pt idx="12329" formatCode="General">
                  <c:v>24.658000000000001</c:v>
                </c:pt>
                <c:pt idx="12330" formatCode="General">
                  <c:v>24.66</c:v>
                </c:pt>
                <c:pt idx="12331" formatCode="General">
                  <c:v>24.661999999999999</c:v>
                </c:pt>
                <c:pt idx="12332" formatCode="General">
                  <c:v>24.664000000000001</c:v>
                </c:pt>
                <c:pt idx="12333" formatCode="General">
                  <c:v>24.666</c:v>
                </c:pt>
                <c:pt idx="12334" formatCode="General">
                  <c:v>24.667999999999999</c:v>
                </c:pt>
                <c:pt idx="12335" formatCode="General">
                  <c:v>24.67</c:v>
                </c:pt>
                <c:pt idx="12336" formatCode="General">
                  <c:v>24.672000000000001</c:v>
                </c:pt>
                <c:pt idx="12337" formatCode="General">
                  <c:v>24.673999999999999</c:v>
                </c:pt>
                <c:pt idx="12338" formatCode="General">
                  <c:v>24.675999999999998</c:v>
                </c:pt>
                <c:pt idx="12339" formatCode="General">
                  <c:v>24.678000000000001</c:v>
                </c:pt>
                <c:pt idx="12340" formatCode="General">
                  <c:v>24.68</c:v>
                </c:pt>
                <c:pt idx="12341" formatCode="General">
                  <c:v>24.681999999999999</c:v>
                </c:pt>
                <c:pt idx="12342" formatCode="General">
                  <c:v>24.684000000000001</c:v>
                </c:pt>
                <c:pt idx="12343" formatCode="General">
                  <c:v>24.686</c:v>
                </c:pt>
                <c:pt idx="12344" formatCode="General">
                  <c:v>24.687999999999999</c:v>
                </c:pt>
                <c:pt idx="12345" formatCode="General">
                  <c:v>24.69</c:v>
                </c:pt>
                <c:pt idx="12346" formatCode="General">
                  <c:v>24.692</c:v>
                </c:pt>
                <c:pt idx="12347" formatCode="General">
                  <c:v>24.693999999999999</c:v>
                </c:pt>
                <c:pt idx="12348" formatCode="General">
                  <c:v>24.696000000000002</c:v>
                </c:pt>
                <c:pt idx="12349" formatCode="General">
                  <c:v>24.698</c:v>
                </c:pt>
                <c:pt idx="12350" formatCode="General">
                  <c:v>24.7</c:v>
                </c:pt>
                <c:pt idx="12351" formatCode="General">
                  <c:v>24.702000000000002</c:v>
                </c:pt>
                <c:pt idx="12352" formatCode="General">
                  <c:v>24.704000000000001</c:v>
                </c:pt>
                <c:pt idx="12353" formatCode="General">
                  <c:v>24.706</c:v>
                </c:pt>
                <c:pt idx="12354" formatCode="General">
                  <c:v>24.707999999999998</c:v>
                </c:pt>
                <c:pt idx="12355" formatCode="General">
                  <c:v>24.71</c:v>
                </c:pt>
                <c:pt idx="12356" formatCode="General">
                  <c:v>24.712</c:v>
                </c:pt>
                <c:pt idx="12357" formatCode="General">
                  <c:v>24.713999999999999</c:v>
                </c:pt>
                <c:pt idx="12358" formatCode="General">
                  <c:v>24.716000000000001</c:v>
                </c:pt>
                <c:pt idx="12359" formatCode="General">
                  <c:v>24.718</c:v>
                </c:pt>
                <c:pt idx="12360" formatCode="General">
                  <c:v>24.72</c:v>
                </c:pt>
                <c:pt idx="12361" formatCode="General">
                  <c:v>24.722000000000001</c:v>
                </c:pt>
                <c:pt idx="12362" formatCode="General">
                  <c:v>24.724</c:v>
                </c:pt>
                <c:pt idx="12363" formatCode="General">
                  <c:v>24.725999999999999</c:v>
                </c:pt>
                <c:pt idx="12364" formatCode="General">
                  <c:v>24.728000000000002</c:v>
                </c:pt>
                <c:pt idx="12365" formatCode="General">
                  <c:v>24.73</c:v>
                </c:pt>
                <c:pt idx="12366" formatCode="General">
                  <c:v>24.731999999999999</c:v>
                </c:pt>
                <c:pt idx="12367" formatCode="General">
                  <c:v>24.734000000000002</c:v>
                </c:pt>
                <c:pt idx="12368" formatCode="General">
                  <c:v>24.736000000000001</c:v>
                </c:pt>
                <c:pt idx="12369" formatCode="General">
                  <c:v>24.738</c:v>
                </c:pt>
                <c:pt idx="12370" formatCode="General">
                  <c:v>24.74</c:v>
                </c:pt>
                <c:pt idx="12371" formatCode="General">
                  <c:v>24.742000000000001</c:v>
                </c:pt>
                <c:pt idx="12372" formatCode="General">
                  <c:v>24.744</c:v>
                </c:pt>
                <c:pt idx="12373" formatCode="General">
                  <c:v>24.745999999999999</c:v>
                </c:pt>
                <c:pt idx="12374" formatCode="General">
                  <c:v>24.748000000000001</c:v>
                </c:pt>
                <c:pt idx="12375" formatCode="General">
                  <c:v>24.75</c:v>
                </c:pt>
                <c:pt idx="12376" formatCode="General">
                  <c:v>24.751999999999999</c:v>
                </c:pt>
                <c:pt idx="12377" formatCode="General">
                  <c:v>24.754000000000001</c:v>
                </c:pt>
                <c:pt idx="12378" formatCode="General">
                  <c:v>24.756</c:v>
                </c:pt>
                <c:pt idx="12379" formatCode="General">
                  <c:v>24.757999999999999</c:v>
                </c:pt>
                <c:pt idx="12380" formatCode="General">
                  <c:v>24.76</c:v>
                </c:pt>
                <c:pt idx="12381" formatCode="General">
                  <c:v>24.762</c:v>
                </c:pt>
                <c:pt idx="12382" formatCode="General">
                  <c:v>24.763999999999999</c:v>
                </c:pt>
                <c:pt idx="12383" formatCode="General">
                  <c:v>24.765999999999998</c:v>
                </c:pt>
                <c:pt idx="12384" formatCode="General">
                  <c:v>24.768000000000001</c:v>
                </c:pt>
                <c:pt idx="12385" formatCode="General">
                  <c:v>24.77</c:v>
                </c:pt>
                <c:pt idx="12386" formatCode="General">
                  <c:v>24.771999999999998</c:v>
                </c:pt>
                <c:pt idx="12387" formatCode="General">
                  <c:v>24.774000000000001</c:v>
                </c:pt>
                <c:pt idx="12388" formatCode="General">
                  <c:v>24.776</c:v>
                </c:pt>
                <c:pt idx="12389" formatCode="General">
                  <c:v>24.777999999999999</c:v>
                </c:pt>
                <c:pt idx="12390" formatCode="General">
                  <c:v>24.78</c:v>
                </c:pt>
                <c:pt idx="12391" formatCode="General">
                  <c:v>24.782</c:v>
                </c:pt>
                <c:pt idx="12392" formatCode="General">
                  <c:v>24.783999999999999</c:v>
                </c:pt>
                <c:pt idx="12393" formatCode="General">
                  <c:v>24.786000000000001</c:v>
                </c:pt>
                <c:pt idx="12394" formatCode="General">
                  <c:v>24.788</c:v>
                </c:pt>
                <c:pt idx="12395" formatCode="General">
                  <c:v>24.79</c:v>
                </c:pt>
                <c:pt idx="12396" formatCode="General">
                  <c:v>24.792000000000002</c:v>
                </c:pt>
                <c:pt idx="12397" formatCode="General">
                  <c:v>24.794</c:v>
                </c:pt>
                <c:pt idx="12398" formatCode="General">
                  <c:v>24.795999999999999</c:v>
                </c:pt>
                <c:pt idx="12399" formatCode="General">
                  <c:v>24.797999999999998</c:v>
                </c:pt>
                <c:pt idx="12400" formatCode="General">
                  <c:v>24.8</c:v>
                </c:pt>
                <c:pt idx="12401" formatCode="General">
                  <c:v>24.802</c:v>
                </c:pt>
                <c:pt idx="12402" formatCode="General">
                  <c:v>24.803999999999998</c:v>
                </c:pt>
                <c:pt idx="12403" formatCode="General">
                  <c:v>24.806000000000001</c:v>
                </c:pt>
                <c:pt idx="12404" formatCode="General">
                  <c:v>24.808</c:v>
                </c:pt>
                <c:pt idx="12405" formatCode="General">
                  <c:v>24.81</c:v>
                </c:pt>
                <c:pt idx="12406" formatCode="General">
                  <c:v>24.812000000000001</c:v>
                </c:pt>
                <c:pt idx="12407" formatCode="General">
                  <c:v>24.814</c:v>
                </c:pt>
                <c:pt idx="12408" formatCode="General">
                  <c:v>24.815999999999999</c:v>
                </c:pt>
                <c:pt idx="12409" formatCode="General">
                  <c:v>24.818000000000001</c:v>
                </c:pt>
                <c:pt idx="12410" formatCode="General">
                  <c:v>24.82</c:v>
                </c:pt>
                <c:pt idx="12411" formatCode="General">
                  <c:v>24.821999999999999</c:v>
                </c:pt>
                <c:pt idx="12412" formatCode="General">
                  <c:v>24.824000000000002</c:v>
                </c:pt>
                <c:pt idx="12413" formatCode="General">
                  <c:v>24.826000000000001</c:v>
                </c:pt>
                <c:pt idx="12414" formatCode="General">
                  <c:v>24.827999999999999</c:v>
                </c:pt>
                <c:pt idx="12415" formatCode="General">
                  <c:v>24.83</c:v>
                </c:pt>
                <c:pt idx="12416" formatCode="General">
                  <c:v>24.832000000000001</c:v>
                </c:pt>
                <c:pt idx="12417" formatCode="General">
                  <c:v>24.834</c:v>
                </c:pt>
                <c:pt idx="12418" formatCode="General">
                  <c:v>24.835999999999999</c:v>
                </c:pt>
                <c:pt idx="12419" formatCode="General">
                  <c:v>24.838000000000001</c:v>
                </c:pt>
                <c:pt idx="12420" formatCode="General">
                  <c:v>24.84</c:v>
                </c:pt>
                <c:pt idx="12421" formatCode="General">
                  <c:v>24.841999999999999</c:v>
                </c:pt>
                <c:pt idx="12422" formatCode="General">
                  <c:v>24.844000000000001</c:v>
                </c:pt>
                <c:pt idx="12423" formatCode="General">
                  <c:v>24.846</c:v>
                </c:pt>
                <c:pt idx="12424" formatCode="General">
                  <c:v>24.847999999999999</c:v>
                </c:pt>
                <c:pt idx="12425" formatCode="General">
                  <c:v>24.85</c:v>
                </c:pt>
                <c:pt idx="12426" formatCode="General">
                  <c:v>24.852</c:v>
                </c:pt>
                <c:pt idx="12427" formatCode="General">
                  <c:v>24.853999999999999</c:v>
                </c:pt>
                <c:pt idx="12428" formatCode="General">
                  <c:v>24.856000000000002</c:v>
                </c:pt>
                <c:pt idx="12429" formatCode="General">
                  <c:v>24.858000000000001</c:v>
                </c:pt>
                <c:pt idx="12430" formatCode="General">
                  <c:v>24.86</c:v>
                </c:pt>
                <c:pt idx="12431" formatCode="General">
                  <c:v>24.861999999999998</c:v>
                </c:pt>
                <c:pt idx="12432" formatCode="General">
                  <c:v>24.864000000000001</c:v>
                </c:pt>
                <c:pt idx="12433" formatCode="General">
                  <c:v>24.866</c:v>
                </c:pt>
                <c:pt idx="12434" formatCode="General">
                  <c:v>24.867999999999999</c:v>
                </c:pt>
                <c:pt idx="12435" formatCode="General">
                  <c:v>24.87</c:v>
                </c:pt>
                <c:pt idx="12436" formatCode="General">
                  <c:v>24.872</c:v>
                </c:pt>
                <c:pt idx="12437" formatCode="General">
                  <c:v>24.873999999999999</c:v>
                </c:pt>
                <c:pt idx="12438" formatCode="General">
                  <c:v>24.876000000000001</c:v>
                </c:pt>
                <c:pt idx="12439" formatCode="General">
                  <c:v>24.878</c:v>
                </c:pt>
                <c:pt idx="12440" formatCode="General">
                  <c:v>24.88</c:v>
                </c:pt>
                <c:pt idx="12441" formatCode="General">
                  <c:v>24.882000000000001</c:v>
                </c:pt>
                <c:pt idx="12442" formatCode="General">
                  <c:v>24.884</c:v>
                </c:pt>
                <c:pt idx="12443" formatCode="General">
                  <c:v>24.885999999999999</c:v>
                </c:pt>
                <c:pt idx="12444" formatCode="General">
                  <c:v>24.888000000000002</c:v>
                </c:pt>
                <c:pt idx="12445" formatCode="General">
                  <c:v>24.89</c:v>
                </c:pt>
                <c:pt idx="12446" formatCode="General">
                  <c:v>24.891999999999999</c:v>
                </c:pt>
                <c:pt idx="12447" formatCode="General">
                  <c:v>24.893999999999998</c:v>
                </c:pt>
                <c:pt idx="12448" formatCode="General">
                  <c:v>24.896000000000001</c:v>
                </c:pt>
                <c:pt idx="12449" formatCode="General">
                  <c:v>24.898</c:v>
                </c:pt>
                <c:pt idx="12450" formatCode="General">
                  <c:v>24.9</c:v>
                </c:pt>
                <c:pt idx="12451" formatCode="General">
                  <c:v>24.902000000000001</c:v>
                </c:pt>
                <c:pt idx="12452" formatCode="General">
                  <c:v>24.904</c:v>
                </c:pt>
                <c:pt idx="12453" formatCode="General">
                  <c:v>24.905999999999999</c:v>
                </c:pt>
                <c:pt idx="12454" formatCode="General">
                  <c:v>24.908000000000001</c:v>
                </c:pt>
                <c:pt idx="12455" formatCode="General">
                  <c:v>24.91</c:v>
                </c:pt>
                <c:pt idx="12456" formatCode="General">
                  <c:v>24.911999999999999</c:v>
                </c:pt>
                <c:pt idx="12457" formatCode="General">
                  <c:v>24.914000000000001</c:v>
                </c:pt>
                <c:pt idx="12458" formatCode="General">
                  <c:v>24.916</c:v>
                </c:pt>
                <c:pt idx="12459" formatCode="General">
                  <c:v>24.917999999999999</c:v>
                </c:pt>
                <c:pt idx="12460" formatCode="General">
                  <c:v>24.92</c:v>
                </c:pt>
                <c:pt idx="12461" formatCode="General">
                  <c:v>24.922000000000001</c:v>
                </c:pt>
                <c:pt idx="12462" formatCode="General">
                  <c:v>24.923999999999999</c:v>
                </c:pt>
                <c:pt idx="12463" formatCode="General">
                  <c:v>24.925999999999998</c:v>
                </c:pt>
                <c:pt idx="12464" formatCode="General">
                  <c:v>24.928000000000001</c:v>
                </c:pt>
                <c:pt idx="12465" formatCode="General">
                  <c:v>24.93</c:v>
                </c:pt>
                <c:pt idx="12466" formatCode="General">
                  <c:v>24.931999999999999</c:v>
                </c:pt>
                <c:pt idx="12467" formatCode="General">
                  <c:v>24.934000000000001</c:v>
                </c:pt>
                <c:pt idx="12468" formatCode="General">
                  <c:v>24.936</c:v>
                </c:pt>
                <c:pt idx="12469" formatCode="General">
                  <c:v>24.937999999999999</c:v>
                </c:pt>
                <c:pt idx="12470" formatCode="General">
                  <c:v>24.94</c:v>
                </c:pt>
                <c:pt idx="12471" formatCode="General">
                  <c:v>24.942</c:v>
                </c:pt>
                <c:pt idx="12472" formatCode="General">
                  <c:v>24.943999999999999</c:v>
                </c:pt>
                <c:pt idx="12473" formatCode="General">
                  <c:v>24.946000000000002</c:v>
                </c:pt>
                <c:pt idx="12474" formatCode="General">
                  <c:v>24.948</c:v>
                </c:pt>
                <c:pt idx="12475" formatCode="General">
                  <c:v>24.95</c:v>
                </c:pt>
                <c:pt idx="12476" formatCode="General">
                  <c:v>24.952000000000002</c:v>
                </c:pt>
                <c:pt idx="12477" formatCode="General">
                  <c:v>24.954000000000001</c:v>
                </c:pt>
                <c:pt idx="12478" formatCode="General">
                  <c:v>24.956</c:v>
                </c:pt>
                <c:pt idx="12479" formatCode="General">
                  <c:v>24.957999999999998</c:v>
                </c:pt>
                <c:pt idx="12480" formatCode="General">
                  <c:v>24.96</c:v>
                </c:pt>
                <c:pt idx="12481" formatCode="General">
                  <c:v>24.962</c:v>
                </c:pt>
                <c:pt idx="12482" formatCode="General">
                  <c:v>24.963999999999999</c:v>
                </c:pt>
                <c:pt idx="12483" formatCode="General">
                  <c:v>24.966000000000001</c:v>
                </c:pt>
                <c:pt idx="12484" formatCode="General">
                  <c:v>24.968</c:v>
                </c:pt>
                <c:pt idx="12485" formatCode="General">
                  <c:v>24.97</c:v>
                </c:pt>
                <c:pt idx="12486" formatCode="General">
                  <c:v>24.972000000000001</c:v>
                </c:pt>
                <c:pt idx="12487" formatCode="General">
                  <c:v>24.974</c:v>
                </c:pt>
                <c:pt idx="12488" formatCode="General">
                  <c:v>24.975999999999999</c:v>
                </c:pt>
                <c:pt idx="12489" formatCode="General">
                  <c:v>24.978000000000002</c:v>
                </c:pt>
                <c:pt idx="12490" formatCode="General">
                  <c:v>24.98</c:v>
                </c:pt>
                <c:pt idx="12491" formatCode="General">
                  <c:v>24.981999999999999</c:v>
                </c:pt>
                <c:pt idx="12492" formatCode="General">
                  <c:v>24.984000000000002</c:v>
                </c:pt>
                <c:pt idx="12493" formatCode="General">
                  <c:v>24.986000000000001</c:v>
                </c:pt>
                <c:pt idx="12494" formatCode="General">
                  <c:v>24.988</c:v>
                </c:pt>
                <c:pt idx="12495" formatCode="General">
                  <c:v>24.99</c:v>
                </c:pt>
                <c:pt idx="12496" formatCode="General">
                  <c:v>24.992000000000001</c:v>
                </c:pt>
                <c:pt idx="12497" formatCode="General">
                  <c:v>24.994</c:v>
                </c:pt>
                <c:pt idx="12498" formatCode="General">
                  <c:v>24.995999999999999</c:v>
                </c:pt>
                <c:pt idx="12499" formatCode="General">
                  <c:v>24.998000000000001</c:v>
                </c:pt>
                <c:pt idx="12500" formatCode="General">
                  <c:v>25</c:v>
                </c:pt>
                <c:pt idx="12501" formatCode="General">
                  <c:v>25.001999999999999</c:v>
                </c:pt>
                <c:pt idx="12502" formatCode="General">
                  <c:v>25.004000000000001</c:v>
                </c:pt>
                <c:pt idx="12503" formatCode="General">
                  <c:v>25.006</c:v>
                </c:pt>
                <c:pt idx="12504" formatCode="General">
                  <c:v>25.007999999999999</c:v>
                </c:pt>
                <c:pt idx="12505" formatCode="General">
                  <c:v>25.01</c:v>
                </c:pt>
                <c:pt idx="12506" formatCode="General">
                  <c:v>25.012</c:v>
                </c:pt>
                <c:pt idx="12507" formatCode="General">
                  <c:v>25.013999999999999</c:v>
                </c:pt>
                <c:pt idx="12508" formatCode="General">
                  <c:v>25.015999999999998</c:v>
                </c:pt>
                <c:pt idx="12509" formatCode="General">
                  <c:v>25.018000000000001</c:v>
                </c:pt>
                <c:pt idx="12510" formatCode="General">
                  <c:v>25.02</c:v>
                </c:pt>
                <c:pt idx="12511" formatCode="General">
                  <c:v>25.021999999999998</c:v>
                </c:pt>
                <c:pt idx="12512" formatCode="General">
                  <c:v>25.024000000000001</c:v>
                </c:pt>
                <c:pt idx="12513" formatCode="General">
                  <c:v>25.026</c:v>
                </c:pt>
                <c:pt idx="12514" formatCode="General">
                  <c:v>25.027999999999999</c:v>
                </c:pt>
                <c:pt idx="12515" formatCode="General">
                  <c:v>25.03</c:v>
                </c:pt>
                <c:pt idx="12516" formatCode="General">
                  <c:v>25.032</c:v>
                </c:pt>
                <c:pt idx="12517" formatCode="General">
                  <c:v>25.033999999999999</c:v>
                </c:pt>
                <c:pt idx="12518" formatCode="General">
                  <c:v>25.036000000000001</c:v>
                </c:pt>
                <c:pt idx="12519" formatCode="General">
                  <c:v>25.038</c:v>
                </c:pt>
                <c:pt idx="12520" formatCode="General">
                  <c:v>25.04</c:v>
                </c:pt>
                <c:pt idx="12521" formatCode="General">
                  <c:v>25.042000000000002</c:v>
                </c:pt>
                <c:pt idx="12522" formatCode="General">
                  <c:v>25.044</c:v>
                </c:pt>
                <c:pt idx="12523" formatCode="General">
                  <c:v>25.045999999999999</c:v>
                </c:pt>
                <c:pt idx="12524" formatCode="General">
                  <c:v>25.047999999999998</c:v>
                </c:pt>
                <c:pt idx="12525" formatCode="General">
                  <c:v>25.05</c:v>
                </c:pt>
                <c:pt idx="12526" formatCode="General">
                  <c:v>25.052</c:v>
                </c:pt>
                <c:pt idx="12527" formatCode="General">
                  <c:v>25.053999999999998</c:v>
                </c:pt>
                <c:pt idx="12528" formatCode="General">
                  <c:v>25.056000000000001</c:v>
                </c:pt>
                <c:pt idx="12529" formatCode="General">
                  <c:v>25.058</c:v>
                </c:pt>
                <c:pt idx="12530" formatCode="General">
                  <c:v>25.06</c:v>
                </c:pt>
                <c:pt idx="12531" formatCode="General">
                  <c:v>25.062000000000001</c:v>
                </c:pt>
                <c:pt idx="12532" formatCode="General">
                  <c:v>25.064</c:v>
                </c:pt>
                <c:pt idx="12533" formatCode="General">
                  <c:v>25.065999999999999</c:v>
                </c:pt>
                <c:pt idx="12534" formatCode="General">
                  <c:v>25.068000000000001</c:v>
                </c:pt>
                <c:pt idx="12535" formatCode="General">
                  <c:v>25.07</c:v>
                </c:pt>
                <c:pt idx="12536" formatCode="General">
                  <c:v>25.071999999999999</c:v>
                </c:pt>
                <c:pt idx="12537" formatCode="General">
                  <c:v>25.074000000000002</c:v>
                </c:pt>
                <c:pt idx="12538" formatCode="General">
                  <c:v>25.076000000000001</c:v>
                </c:pt>
                <c:pt idx="12539" formatCode="General">
                  <c:v>25.077999999999999</c:v>
                </c:pt>
                <c:pt idx="12540" formatCode="General">
                  <c:v>25.08</c:v>
                </c:pt>
                <c:pt idx="12541" formatCode="General">
                  <c:v>25.082000000000001</c:v>
                </c:pt>
                <c:pt idx="12542" formatCode="General">
                  <c:v>25.084</c:v>
                </c:pt>
                <c:pt idx="12543" formatCode="General">
                  <c:v>25.085999999999999</c:v>
                </c:pt>
                <c:pt idx="12544" formatCode="General">
                  <c:v>25.088000000000001</c:v>
                </c:pt>
                <c:pt idx="12545" formatCode="General">
                  <c:v>25.09</c:v>
                </c:pt>
                <c:pt idx="12546" formatCode="General">
                  <c:v>25.091999999999999</c:v>
                </c:pt>
                <c:pt idx="12547" formatCode="General">
                  <c:v>25.094000000000001</c:v>
                </c:pt>
                <c:pt idx="12548" formatCode="General">
                  <c:v>25.096</c:v>
                </c:pt>
                <c:pt idx="12549" formatCode="General">
                  <c:v>25.097999999999999</c:v>
                </c:pt>
                <c:pt idx="12550" formatCode="General">
                  <c:v>25.1</c:v>
                </c:pt>
                <c:pt idx="12551" formatCode="General">
                  <c:v>25.102</c:v>
                </c:pt>
                <c:pt idx="12552" formatCode="General">
                  <c:v>25.103999999999999</c:v>
                </c:pt>
                <c:pt idx="12553" formatCode="General">
                  <c:v>25.106000000000002</c:v>
                </c:pt>
                <c:pt idx="12554" formatCode="General">
                  <c:v>25.108000000000001</c:v>
                </c:pt>
                <c:pt idx="12555" formatCode="General">
                  <c:v>25.11</c:v>
                </c:pt>
                <c:pt idx="12556" formatCode="General">
                  <c:v>25.111999999999998</c:v>
                </c:pt>
                <c:pt idx="12557" formatCode="General">
                  <c:v>25.114000000000001</c:v>
                </c:pt>
                <c:pt idx="12558" formatCode="General">
                  <c:v>25.116</c:v>
                </c:pt>
                <c:pt idx="12559" formatCode="General">
                  <c:v>25.117999999999999</c:v>
                </c:pt>
                <c:pt idx="12560" formatCode="General">
                  <c:v>25.12</c:v>
                </c:pt>
                <c:pt idx="12561" formatCode="General">
                  <c:v>25.122</c:v>
                </c:pt>
                <c:pt idx="12562" formatCode="General">
                  <c:v>25.123999999999999</c:v>
                </c:pt>
                <c:pt idx="12563" formatCode="General">
                  <c:v>25.126000000000001</c:v>
                </c:pt>
                <c:pt idx="12564" formatCode="General">
                  <c:v>25.128</c:v>
                </c:pt>
                <c:pt idx="12565" formatCode="General">
                  <c:v>25.13</c:v>
                </c:pt>
                <c:pt idx="12566" formatCode="General">
                  <c:v>25.132000000000001</c:v>
                </c:pt>
                <c:pt idx="12567" formatCode="General">
                  <c:v>25.134</c:v>
                </c:pt>
                <c:pt idx="12568" formatCode="General">
                  <c:v>25.135999999999999</c:v>
                </c:pt>
                <c:pt idx="12569" formatCode="General">
                  <c:v>25.138000000000002</c:v>
                </c:pt>
                <c:pt idx="12570" formatCode="General">
                  <c:v>25.14</c:v>
                </c:pt>
                <c:pt idx="12571" formatCode="General">
                  <c:v>25.141999999999999</c:v>
                </c:pt>
                <c:pt idx="12572" formatCode="General">
                  <c:v>25.143999999999998</c:v>
                </c:pt>
                <c:pt idx="12573" formatCode="General">
                  <c:v>25.146000000000001</c:v>
                </c:pt>
                <c:pt idx="12574" formatCode="General">
                  <c:v>25.148</c:v>
                </c:pt>
                <c:pt idx="12575" formatCode="General">
                  <c:v>25.15</c:v>
                </c:pt>
                <c:pt idx="12576" formatCode="General">
                  <c:v>25.152000000000001</c:v>
                </c:pt>
                <c:pt idx="12577" formatCode="General">
                  <c:v>25.154</c:v>
                </c:pt>
                <c:pt idx="12578" formatCode="General">
                  <c:v>25.155999999999999</c:v>
                </c:pt>
                <c:pt idx="12579" formatCode="General">
                  <c:v>25.158000000000001</c:v>
                </c:pt>
                <c:pt idx="12580" formatCode="General">
                  <c:v>25.16</c:v>
                </c:pt>
                <c:pt idx="12581" formatCode="General">
                  <c:v>25.161999999999999</c:v>
                </c:pt>
                <c:pt idx="12582" formatCode="General">
                  <c:v>25.164000000000001</c:v>
                </c:pt>
                <c:pt idx="12583" formatCode="General">
                  <c:v>25.166</c:v>
                </c:pt>
                <c:pt idx="12584" formatCode="General">
                  <c:v>25.167999999999999</c:v>
                </c:pt>
                <c:pt idx="12585" formatCode="General">
                  <c:v>25.17</c:v>
                </c:pt>
                <c:pt idx="12586" formatCode="General">
                  <c:v>25.172000000000001</c:v>
                </c:pt>
                <c:pt idx="12587" formatCode="General">
                  <c:v>25.173999999999999</c:v>
                </c:pt>
                <c:pt idx="12588" formatCode="General">
                  <c:v>25.175999999999998</c:v>
                </c:pt>
                <c:pt idx="12589" formatCode="General">
                  <c:v>25.178000000000001</c:v>
                </c:pt>
                <c:pt idx="12590" formatCode="General">
                  <c:v>25.18</c:v>
                </c:pt>
                <c:pt idx="12591" formatCode="General">
                  <c:v>25.181999999999999</c:v>
                </c:pt>
                <c:pt idx="12592" formatCode="General">
                  <c:v>25.184000000000001</c:v>
                </c:pt>
                <c:pt idx="12593" formatCode="General">
                  <c:v>25.186</c:v>
                </c:pt>
                <c:pt idx="12594" formatCode="General">
                  <c:v>25.187999999999999</c:v>
                </c:pt>
                <c:pt idx="12595" formatCode="General">
                  <c:v>25.19</c:v>
                </c:pt>
                <c:pt idx="12596" formatCode="General">
                  <c:v>25.192</c:v>
                </c:pt>
                <c:pt idx="12597" formatCode="General">
                  <c:v>25.193999999999999</c:v>
                </c:pt>
                <c:pt idx="12598" formatCode="General">
                  <c:v>25.196000000000002</c:v>
                </c:pt>
                <c:pt idx="12599" formatCode="General">
                  <c:v>25.198</c:v>
                </c:pt>
                <c:pt idx="12600" formatCode="General">
                  <c:v>25.2</c:v>
                </c:pt>
                <c:pt idx="12601" formatCode="General">
                  <c:v>25.202000000000002</c:v>
                </c:pt>
                <c:pt idx="12602" formatCode="General">
                  <c:v>25.204000000000001</c:v>
                </c:pt>
                <c:pt idx="12603" formatCode="General">
                  <c:v>25.206</c:v>
                </c:pt>
                <c:pt idx="12604" formatCode="General">
                  <c:v>25.207999999999998</c:v>
                </c:pt>
                <c:pt idx="12605" formatCode="General">
                  <c:v>25.21</c:v>
                </c:pt>
                <c:pt idx="12606" formatCode="General">
                  <c:v>25.212</c:v>
                </c:pt>
                <c:pt idx="12607" formatCode="General">
                  <c:v>25.213999999999999</c:v>
                </c:pt>
                <c:pt idx="12608" formatCode="General">
                  <c:v>25.216000000000001</c:v>
                </c:pt>
                <c:pt idx="12609" formatCode="General">
                  <c:v>25.218</c:v>
                </c:pt>
                <c:pt idx="12610" formatCode="General">
                  <c:v>25.22</c:v>
                </c:pt>
                <c:pt idx="12611" formatCode="General">
                  <c:v>25.222000000000001</c:v>
                </c:pt>
                <c:pt idx="12612" formatCode="General">
                  <c:v>25.224</c:v>
                </c:pt>
                <c:pt idx="12613" formatCode="General">
                  <c:v>25.225999999999999</c:v>
                </c:pt>
                <c:pt idx="12614" formatCode="General">
                  <c:v>25.228000000000002</c:v>
                </c:pt>
                <c:pt idx="12615" formatCode="General">
                  <c:v>25.23</c:v>
                </c:pt>
                <c:pt idx="12616" formatCode="General">
                  <c:v>25.231999999999999</c:v>
                </c:pt>
                <c:pt idx="12617" formatCode="General">
                  <c:v>25.234000000000002</c:v>
                </c:pt>
                <c:pt idx="12618" formatCode="General">
                  <c:v>25.236000000000001</c:v>
                </c:pt>
                <c:pt idx="12619" formatCode="General">
                  <c:v>25.238</c:v>
                </c:pt>
                <c:pt idx="12620" formatCode="General">
                  <c:v>25.24</c:v>
                </c:pt>
                <c:pt idx="12621" formatCode="General">
                  <c:v>25.242000000000001</c:v>
                </c:pt>
                <c:pt idx="12622" formatCode="General">
                  <c:v>25.244</c:v>
                </c:pt>
                <c:pt idx="12623" formatCode="General">
                  <c:v>25.245999999999999</c:v>
                </c:pt>
                <c:pt idx="12624" formatCode="General">
                  <c:v>25.248000000000001</c:v>
                </c:pt>
                <c:pt idx="12625" formatCode="General">
                  <c:v>25.25</c:v>
                </c:pt>
                <c:pt idx="12626" formatCode="General">
                  <c:v>25.251999999999999</c:v>
                </c:pt>
                <c:pt idx="12627" formatCode="General">
                  <c:v>25.254000000000001</c:v>
                </c:pt>
                <c:pt idx="12628" formatCode="General">
                  <c:v>25.256</c:v>
                </c:pt>
                <c:pt idx="12629" formatCode="General">
                  <c:v>25.257999999999999</c:v>
                </c:pt>
                <c:pt idx="12630" formatCode="General">
                  <c:v>25.26</c:v>
                </c:pt>
                <c:pt idx="12631" formatCode="General">
                  <c:v>25.262</c:v>
                </c:pt>
                <c:pt idx="12632" formatCode="General">
                  <c:v>25.263999999999999</c:v>
                </c:pt>
                <c:pt idx="12633" formatCode="General">
                  <c:v>25.265999999999998</c:v>
                </c:pt>
                <c:pt idx="12634" formatCode="General">
                  <c:v>25.268000000000001</c:v>
                </c:pt>
                <c:pt idx="12635" formatCode="General">
                  <c:v>25.27</c:v>
                </c:pt>
                <c:pt idx="12636" formatCode="General">
                  <c:v>25.271999999999998</c:v>
                </c:pt>
                <c:pt idx="12637" formatCode="General">
                  <c:v>25.274000000000001</c:v>
                </c:pt>
                <c:pt idx="12638" formatCode="General">
                  <c:v>25.276</c:v>
                </c:pt>
                <c:pt idx="12639" formatCode="General">
                  <c:v>25.277999999999999</c:v>
                </c:pt>
                <c:pt idx="12640" formatCode="General">
                  <c:v>25.28</c:v>
                </c:pt>
                <c:pt idx="12641" formatCode="General">
                  <c:v>25.282</c:v>
                </c:pt>
                <c:pt idx="12642" formatCode="General">
                  <c:v>25.283999999999999</c:v>
                </c:pt>
                <c:pt idx="12643" formatCode="General">
                  <c:v>25.286000000000001</c:v>
                </c:pt>
                <c:pt idx="12644" formatCode="General">
                  <c:v>25.288</c:v>
                </c:pt>
                <c:pt idx="12645" formatCode="General">
                  <c:v>25.29</c:v>
                </c:pt>
                <c:pt idx="12646" formatCode="General">
                  <c:v>25.292000000000002</c:v>
                </c:pt>
                <c:pt idx="12647" formatCode="General">
                  <c:v>25.294</c:v>
                </c:pt>
                <c:pt idx="12648" formatCode="General">
                  <c:v>25.295999999999999</c:v>
                </c:pt>
                <c:pt idx="12649" formatCode="General">
                  <c:v>25.297999999999998</c:v>
                </c:pt>
                <c:pt idx="12650" formatCode="General">
                  <c:v>25.3</c:v>
                </c:pt>
                <c:pt idx="12651" formatCode="General">
                  <c:v>25.302</c:v>
                </c:pt>
                <c:pt idx="12652" formatCode="General">
                  <c:v>25.303999999999998</c:v>
                </c:pt>
                <c:pt idx="12653" formatCode="General">
                  <c:v>25.306000000000001</c:v>
                </c:pt>
                <c:pt idx="12654" formatCode="General">
                  <c:v>25.308</c:v>
                </c:pt>
                <c:pt idx="12655" formatCode="General">
                  <c:v>25.31</c:v>
                </c:pt>
                <c:pt idx="12656" formatCode="General">
                  <c:v>25.312000000000001</c:v>
                </c:pt>
                <c:pt idx="12657" formatCode="General">
                  <c:v>25.314</c:v>
                </c:pt>
                <c:pt idx="12658" formatCode="General">
                  <c:v>25.315999999999999</c:v>
                </c:pt>
                <c:pt idx="12659" formatCode="General">
                  <c:v>25.318000000000001</c:v>
                </c:pt>
                <c:pt idx="12660" formatCode="General">
                  <c:v>25.32</c:v>
                </c:pt>
                <c:pt idx="12661" formatCode="General">
                  <c:v>25.321999999999999</c:v>
                </c:pt>
                <c:pt idx="12662" formatCode="General">
                  <c:v>25.324000000000002</c:v>
                </c:pt>
                <c:pt idx="12663" formatCode="General">
                  <c:v>25.326000000000001</c:v>
                </c:pt>
                <c:pt idx="12664" formatCode="General">
                  <c:v>25.327999999999999</c:v>
                </c:pt>
                <c:pt idx="12665" formatCode="General">
                  <c:v>25.33</c:v>
                </c:pt>
                <c:pt idx="12666" formatCode="General">
                  <c:v>25.332000000000001</c:v>
                </c:pt>
                <c:pt idx="12667" formatCode="General">
                  <c:v>25.334</c:v>
                </c:pt>
                <c:pt idx="12668" formatCode="General">
                  <c:v>25.335999999999999</c:v>
                </c:pt>
                <c:pt idx="12669" formatCode="General">
                  <c:v>25.338000000000001</c:v>
                </c:pt>
                <c:pt idx="12670" formatCode="General">
                  <c:v>25.34</c:v>
                </c:pt>
                <c:pt idx="12671" formatCode="General">
                  <c:v>25.341999999999999</c:v>
                </c:pt>
                <c:pt idx="12672" formatCode="General">
                  <c:v>25.344000000000001</c:v>
                </c:pt>
                <c:pt idx="12673" formatCode="General">
                  <c:v>25.346</c:v>
                </c:pt>
                <c:pt idx="12674" formatCode="General">
                  <c:v>25.347999999999999</c:v>
                </c:pt>
                <c:pt idx="12675" formatCode="General">
                  <c:v>25.35</c:v>
                </c:pt>
                <c:pt idx="12676" formatCode="General">
                  <c:v>25.352</c:v>
                </c:pt>
                <c:pt idx="12677" formatCode="General">
                  <c:v>25.353999999999999</c:v>
                </c:pt>
                <c:pt idx="12678" formatCode="General">
                  <c:v>25.356000000000002</c:v>
                </c:pt>
                <c:pt idx="12679" formatCode="General">
                  <c:v>25.358000000000001</c:v>
                </c:pt>
                <c:pt idx="12680" formatCode="General">
                  <c:v>25.36</c:v>
                </c:pt>
                <c:pt idx="12681" formatCode="General">
                  <c:v>25.361999999999998</c:v>
                </c:pt>
                <c:pt idx="12682" formatCode="General">
                  <c:v>25.364000000000001</c:v>
                </c:pt>
                <c:pt idx="12683" formatCode="General">
                  <c:v>25.366</c:v>
                </c:pt>
                <c:pt idx="12684" formatCode="General">
                  <c:v>25.367999999999999</c:v>
                </c:pt>
                <c:pt idx="12685" formatCode="General">
                  <c:v>25.37</c:v>
                </c:pt>
                <c:pt idx="12686" formatCode="General">
                  <c:v>25.372</c:v>
                </c:pt>
                <c:pt idx="12687" formatCode="General">
                  <c:v>25.373999999999999</c:v>
                </c:pt>
                <c:pt idx="12688" formatCode="General">
                  <c:v>25.376000000000001</c:v>
                </c:pt>
                <c:pt idx="12689" formatCode="General">
                  <c:v>25.378</c:v>
                </c:pt>
                <c:pt idx="12690" formatCode="General">
                  <c:v>25.38</c:v>
                </c:pt>
                <c:pt idx="12691" formatCode="General">
                  <c:v>25.382000000000001</c:v>
                </c:pt>
                <c:pt idx="12692" formatCode="General">
                  <c:v>25.384</c:v>
                </c:pt>
                <c:pt idx="12693" formatCode="General">
                  <c:v>25.385999999999999</c:v>
                </c:pt>
                <c:pt idx="12694" formatCode="General">
                  <c:v>25.388000000000002</c:v>
                </c:pt>
                <c:pt idx="12695" formatCode="General">
                  <c:v>25.39</c:v>
                </c:pt>
                <c:pt idx="12696" formatCode="General">
                  <c:v>25.391999999999999</c:v>
                </c:pt>
                <c:pt idx="12697" formatCode="General">
                  <c:v>25.393999999999998</c:v>
                </c:pt>
                <c:pt idx="12698" formatCode="General">
                  <c:v>25.396000000000001</c:v>
                </c:pt>
                <c:pt idx="12699" formatCode="General">
                  <c:v>25.398</c:v>
                </c:pt>
                <c:pt idx="12700" formatCode="General">
                  <c:v>25.4</c:v>
                </c:pt>
                <c:pt idx="12701" formatCode="General">
                  <c:v>25.402000000000001</c:v>
                </c:pt>
                <c:pt idx="12702" formatCode="General">
                  <c:v>25.404</c:v>
                </c:pt>
                <c:pt idx="12703" formatCode="General">
                  <c:v>25.405999999999999</c:v>
                </c:pt>
                <c:pt idx="12704" formatCode="General">
                  <c:v>25.408000000000001</c:v>
                </c:pt>
                <c:pt idx="12705" formatCode="General">
                  <c:v>25.41</c:v>
                </c:pt>
                <c:pt idx="12706" formatCode="General">
                  <c:v>25.411999999999999</c:v>
                </c:pt>
                <c:pt idx="12707" formatCode="General">
                  <c:v>25.414000000000001</c:v>
                </c:pt>
                <c:pt idx="12708" formatCode="General">
                  <c:v>25.416</c:v>
                </c:pt>
                <c:pt idx="12709" formatCode="General">
                  <c:v>25.417999999999999</c:v>
                </c:pt>
                <c:pt idx="12710" formatCode="General">
                  <c:v>25.42</c:v>
                </c:pt>
                <c:pt idx="12711" formatCode="General">
                  <c:v>25.422000000000001</c:v>
                </c:pt>
                <c:pt idx="12712" formatCode="General">
                  <c:v>25.423999999999999</c:v>
                </c:pt>
                <c:pt idx="12713" formatCode="General">
                  <c:v>25.425999999999998</c:v>
                </c:pt>
                <c:pt idx="12714" formatCode="General">
                  <c:v>25.428000000000001</c:v>
                </c:pt>
                <c:pt idx="12715" formatCode="General">
                  <c:v>25.43</c:v>
                </c:pt>
                <c:pt idx="12716" formatCode="General">
                  <c:v>25.431999999999999</c:v>
                </c:pt>
                <c:pt idx="12717" formatCode="General">
                  <c:v>25.434000000000001</c:v>
                </c:pt>
                <c:pt idx="12718" formatCode="General">
                  <c:v>25.436</c:v>
                </c:pt>
                <c:pt idx="12719" formatCode="General">
                  <c:v>25.437999999999999</c:v>
                </c:pt>
                <c:pt idx="12720" formatCode="General">
                  <c:v>25.44</c:v>
                </c:pt>
                <c:pt idx="12721" formatCode="General">
                  <c:v>25.442</c:v>
                </c:pt>
                <c:pt idx="12722" formatCode="General">
                  <c:v>25.443999999999999</c:v>
                </c:pt>
                <c:pt idx="12723" formatCode="General">
                  <c:v>25.446000000000002</c:v>
                </c:pt>
                <c:pt idx="12724" formatCode="General">
                  <c:v>25.448</c:v>
                </c:pt>
                <c:pt idx="12725" formatCode="General">
                  <c:v>25.45</c:v>
                </c:pt>
                <c:pt idx="12726" formatCode="General">
                  <c:v>25.452000000000002</c:v>
                </c:pt>
                <c:pt idx="12727" formatCode="General">
                  <c:v>25.454000000000001</c:v>
                </c:pt>
                <c:pt idx="12728" formatCode="General">
                  <c:v>25.456</c:v>
                </c:pt>
                <c:pt idx="12729" formatCode="General">
                  <c:v>25.457999999999998</c:v>
                </c:pt>
                <c:pt idx="12730" formatCode="General">
                  <c:v>25.46</c:v>
                </c:pt>
                <c:pt idx="12731" formatCode="General">
                  <c:v>25.462</c:v>
                </c:pt>
                <c:pt idx="12732" formatCode="General">
                  <c:v>25.463999999999999</c:v>
                </c:pt>
                <c:pt idx="12733" formatCode="General">
                  <c:v>25.466000000000001</c:v>
                </c:pt>
                <c:pt idx="12734" formatCode="General">
                  <c:v>25.468</c:v>
                </c:pt>
                <c:pt idx="12735" formatCode="General">
                  <c:v>25.47</c:v>
                </c:pt>
                <c:pt idx="12736" formatCode="General">
                  <c:v>25.472000000000001</c:v>
                </c:pt>
                <c:pt idx="12737" formatCode="General">
                  <c:v>25.474</c:v>
                </c:pt>
                <c:pt idx="12738" formatCode="General">
                  <c:v>25.475999999999999</c:v>
                </c:pt>
                <c:pt idx="12739" formatCode="General">
                  <c:v>25.478000000000002</c:v>
                </c:pt>
                <c:pt idx="12740" formatCode="General">
                  <c:v>25.48</c:v>
                </c:pt>
                <c:pt idx="12741" formatCode="General">
                  <c:v>25.481999999999999</c:v>
                </c:pt>
                <c:pt idx="12742" formatCode="General">
                  <c:v>25.484000000000002</c:v>
                </c:pt>
                <c:pt idx="12743" formatCode="General">
                  <c:v>25.486000000000001</c:v>
                </c:pt>
                <c:pt idx="12744" formatCode="General">
                  <c:v>25.488</c:v>
                </c:pt>
                <c:pt idx="12745" formatCode="General">
                  <c:v>25.49</c:v>
                </c:pt>
                <c:pt idx="12746" formatCode="General">
                  <c:v>25.492000000000001</c:v>
                </c:pt>
                <c:pt idx="12747" formatCode="General">
                  <c:v>25.494</c:v>
                </c:pt>
                <c:pt idx="12748" formatCode="General">
                  <c:v>25.495999999999999</c:v>
                </c:pt>
                <c:pt idx="12749" formatCode="General">
                  <c:v>25.498000000000001</c:v>
                </c:pt>
                <c:pt idx="12750" formatCode="General">
                  <c:v>25.5</c:v>
                </c:pt>
                <c:pt idx="12751" formatCode="General">
                  <c:v>25.501999999999999</c:v>
                </c:pt>
                <c:pt idx="12752" formatCode="General">
                  <c:v>25.504000000000001</c:v>
                </c:pt>
                <c:pt idx="12753" formatCode="General">
                  <c:v>25.506</c:v>
                </c:pt>
                <c:pt idx="12754" formatCode="General">
                  <c:v>25.507999999999999</c:v>
                </c:pt>
                <c:pt idx="12755" formatCode="General">
                  <c:v>25.51</c:v>
                </c:pt>
                <c:pt idx="12756" formatCode="General">
                  <c:v>25.512</c:v>
                </c:pt>
                <c:pt idx="12757" formatCode="General">
                  <c:v>25.513999999999999</c:v>
                </c:pt>
                <c:pt idx="12758" formatCode="General">
                  <c:v>25.515999999999998</c:v>
                </c:pt>
                <c:pt idx="12759" formatCode="General">
                  <c:v>25.518000000000001</c:v>
                </c:pt>
                <c:pt idx="12760" formatCode="General">
                  <c:v>25.52</c:v>
                </c:pt>
                <c:pt idx="12761" formatCode="General">
                  <c:v>25.521999999999998</c:v>
                </c:pt>
                <c:pt idx="12762" formatCode="General">
                  <c:v>25.524000000000001</c:v>
                </c:pt>
                <c:pt idx="12763" formatCode="General">
                  <c:v>25.526</c:v>
                </c:pt>
                <c:pt idx="12764" formatCode="General">
                  <c:v>25.527999999999999</c:v>
                </c:pt>
                <c:pt idx="12765" formatCode="General">
                  <c:v>25.53</c:v>
                </c:pt>
                <c:pt idx="12766" formatCode="General">
                  <c:v>25.532</c:v>
                </c:pt>
                <c:pt idx="12767" formatCode="General">
                  <c:v>25.533999999999999</c:v>
                </c:pt>
                <c:pt idx="12768" formatCode="General">
                  <c:v>25.536000000000001</c:v>
                </c:pt>
                <c:pt idx="12769" formatCode="General">
                  <c:v>25.538</c:v>
                </c:pt>
                <c:pt idx="12770" formatCode="General">
                  <c:v>25.54</c:v>
                </c:pt>
                <c:pt idx="12771" formatCode="General">
                  <c:v>25.542000000000002</c:v>
                </c:pt>
                <c:pt idx="12772" formatCode="General">
                  <c:v>25.544</c:v>
                </c:pt>
                <c:pt idx="12773" formatCode="General">
                  <c:v>25.545999999999999</c:v>
                </c:pt>
                <c:pt idx="12774" formatCode="General">
                  <c:v>25.547999999999998</c:v>
                </c:pt>
                <c:pt idx="12775" formatCode="General">
                  <c:v>25.55</c:v>
                </c:pt>
                <c:pt idx="12776" formatCode="General">
                  <c:v>25.552</c:v>
                </c:pt>
                <c:pt idx="12777" formatCode="General">
                  <c:v>25.553999999999998</c:v>
                </c:pt>
                <c:pt idx="12778" formatCode="General">
                  <c:v>25.556000000000001</c:v>
                </c:pt>
                <c:pt idx="12779" formatCode="General">
                  <c:v>25.558</c:v>
                </c:pt>
                <c:pt idx="12780" formatCode="General">
                  <c:v>25.56</c:v>
                </c:pt>
                <c:pt idx="12781" formatCode="General">
                  <c:v>25.562000000000001</c:v>
                </c:pt>
                <c:pt idx="12782" formatCode="General">
                  <c:v>25.564</c:v>
                </c:pt>
                <c:pt idx="12783" formatCode="General">
                  <c:v>25.565999999999999</c:v>
                </c:pt>
                <c:pt idx="12784" formatCode="General">
                  <c:v>25.568000000000001</c:v>
                </c:pt>
                <c:pt idx="12785" formatCode="General">
                  <c:v>25.57</c:v>
                </c:pt>
                <c:pt idx="12786" formatCode="General">
                  <c:v>25.571999999999999</c:v>
                </c:pt>
                <c:pt idx="12787" formatCode="General">
                  <c:v>25.574000000000002</c:v>
                </c:pt>
                <c:pt idx="12788" formatCode="General">
                  <c:v>25.576000000000001</c:v>
                </c:pt>
                <c:pt idx="12789" formatCode="General">
                  <c:v>25.577999999999999</c:v>
                </c:pt>
                <c:pt idx="12790" formatCode="General">
                  <c:v>25.58</c:v>
                </c:pt>
                <c:pt idx="12791" formatCode="General">
                  <c:v>25.582000000000001</c:v>
                </c:pt>
                <c:pt idx="12792" formatCode="General">
                  <c:v>25.584</c:v>
                </c:pt>
                <c:pt idx="12793" formatCode="General">
                  <c:v>25.585999999999999</c:v>
                </c:pt>
                <c:pt idx="12794" formatCode="General">
                  <c:v>25.588000000000001</c:v>
                </c:pt>
                <c:pt idx="12795" formatCode="General">
                  <c:v>25.59</c:v>
                </c:pt>
                <c:pt idx="12796" formatCode="General">
                  <c:v>25.591999999999999</c:v>
                </c:pt>
                <c:pt idx="12797" formatCode="General">
                  <c:v>25.594000000000001</c:v>
                </c:pt>
                <c:pt idx="12798" formatCode="General">
                  <c:v>25.596</c:v>
                </c:pt>
                <c:pt idx="12799" formatCode="General">
                  <c:v>25.597999999999999</c:v>
                </c:pt>
                <c:pt idx="12800" formatCode="General">
                  <c:v>25.6</c:v>
                </c:pt>
                <c:pt idx="12801" formatCode="General">
                  <c:v>25.602</c:v>
                </c:pt>
                <c:pt idx="12802" formatCode="General">
                  <c:v>25.603999999999999</c:v>
                </c:pt>
                <c:pt idx="12803" formatCode="General">
                  <c:v>25.606000000000002</c:v>
                </c:pt>
                <c:pt idx="12804" formatCode="General">
                  <c:v>25.608000000000001</c:v>
                </c:pt>
                <c:pt idx="12805" formatCode="General">
                  <c:v>25.61</c:v>
                </c:pt>
                <c:pt idx="12806" formatCode="General">
                  <c:v>25.611999999999998</c:v>
                </c:pt>
                <c:pt idx="12807" formatCode="General">
                  <c:v>25.614000000000001</c:v>
                </c:pt>
                <c:pt idx="12808" formatCode="General">
                  <c:v>25.616</c:v>
                </c:pt>
                <c:pt idx="12809" formatCode="General">
                  <c:v>25.617999999999999</c:v>
                </c:pt>
                <c:pt idx="12810" formatCode="General">
                  <c:v>25.62</c:v>
                </c:pt>
                <c:pt idx="12811" formatCode="General">
                  <c:v>25.622</c:v>
                </c:pt>
                <c:pt idx="12812" formatCode="General">
                  <c:v>25.623999999999999</c:v>
                </c:pt>
                <c:pt idx="12813" formatCode="General">
                  <c:v>25.626000000000001</c:v>
                </c:pt>
                <c:pt idx="12814" formatCode="General">
                  <c:v>25.628</c:v>
                </c:pt>
                <c:pt idx="12815" formatCode="General">
                  <c:v>25.63</c:v>
                </c:pt>
                <c:pt idx="12816" formatCode="General">
                  <c:v>25.632000000000001</c:v>
                </c:pt>
                <c:pt idx="12817" formatCode="General">
                  <c:v>25.634</c:v>
                </c:pt>
                <c:pt idx="12818" formatCode="General">
                  <c:v>25.635999999999999</c:v>
                </c:pt>
                <c:pt idx="12819" formatCode="General">
                  <c:v>25.638000000000002</c:v>
                </c:pt>
                <c:pt idx="12820" formatCode="General">
                  <c:v>25.64</c:v>
                </c:pt>
                <c:pt idx="12821" formatCode="General">
                  <c:v>25.641999999999999</c:v>
                </c:pt>
                <c:pt idx="12822" formatCode="General">
                  <c:v>25.643999999999998</c:v>
                </c:pt>
                <c:pt idx="12823" formatCode="General">
                  <c:v>25.646000000000001</c:v>
                </c:pt>
                <c:pt idx="12824" formatCode="General">
                  <c:v>25.648</c:v>
                </c:pt>
                <c:pt idx="12825" formatCode="General">
                  <c:v>25.65</c:v>
                </c:pt>
                <c:pt idx="12826" formatCode="General">
                  <c:v>25.652000000000001</c:v>
                </c:pt>
                <c:pt idx="12827" formatCode="General">
                  <c:v>25.654</c:v>
                </c:pt>
                <c:pt idx="12828" formatCode="General">
                  <c:v>25.655999999999999</c:v>
                </c:pt>
                <c:pt idx="12829" formatCode="General">
                  <c:v>25.658000000000001</c:v>
                </c:pt>
                <c:pt idx="12830" formatCode="General">
                  <c:v>25.66</c:v>
                </c:pt>
                <c:pt idx="12831" formatCode="General">
                  <c:v>25.661999999999999</c:v>
                </c:pt>
                <c:pt idx="12832" formatCode="General">
                  <c:v>25.664000000000001</c:v>
                </c:pt>
                <c:pt idx="12833" formatCode="General">
                  <c:v>25.666</c:v>
                </c:pt>
                <c:pt idx="12834" formatCode="General">
                  <c:v>25.667999999999999</c:v>
                </c:pt>
                <c:pt idx="12835" formatCode="General">
                  <c:v>25.67</c:v>
                </c:pt>
                <c:pt idx="12836" formatCode="General">
                  <c:v>25.672000000000001</c:v>
                </c:pt>
                <c:pt idx="12837" formatCode="General">
                  <c:v>25.673999999999999</c:v>
                </c:pt>
                <c:pt idx="12838" formatCode="General">
                  <c:v>25.675999999999998</c:v>
                </c:pt>
                <c:pt idx="12839" formatCode="General">
                  <c:v>25.678000000000001</c:v>
                </c:pt>
                <c:pt idx="12840" formatCode="General">
                  <c:v>25.68</c:v>
                </c:pt>
                <c:pt idx="12841" formatCode="General">
                  <c:v>25.681999999999999</c:v>
                </c:pt>
                <c:pt idx="12842" formatCode="General">
                  <c:v>25.684000000000001</c:v>
                </c:pt>
                <c:pt idx="12843" formatCode="General">
                  <c:v>25.686</c:v>
                </c:pt>
                <c:pt idx="12844" formatCode="General">
                  <c:v>25.687999999999999</c:v>
                </c:pt>
                <c:pt idx="12845" formatCode="General">
                  <c:v>25.69</c:v>
                </c:pt>
                <c:pt idx="12846" formatCode="General">
                  <c:v>25.692</c:v>
                </c:pt>
                <c:pt idx="12847" formatCode="General">
                  <c:v>25.693999999999999</c:v>
                </c:pt>
                <c:pt idx="12848" formatCode="General">
                  <c:v>25.696000000000002</c:v>
                </c:pt>
                <c:pt idx="12849" formatCode="General">
                  <c:v>25.698</c:v>
                </c:pt>
                <c:pt idx="12850" formatCode="General">
                  <c:v>25.7</c:v>
                </c:pt>
                <c:pt idx="12851" formatCode="General">
                  <c:v>25.702000000000002</c:v>
                </c:pt>
                <c:pt idx="12852" formatCode="General">
                  <c:v>25.704000000000001</c:v>
                </c:pt>
                <c:pt idx="12853" formatCode="General">
                  <c:v>25.706</c:v>
                </c:pt>
                <c:pt idx="12854" formatCode="General">
                  <c:v>25.707999999999998</c:v>
                </c:pt>
                <c:pt idx="12855" formatCode="General">
                  <c:v>25.71</c:v>
                </c:pt>
                <c:pt idx="12856" formatCode="General">
                  <c:v>25.712</c:v>
                </c:pt>
                <c:pt idx="12857" formatCode="General">
                  <c:v>25.713999999999999</c:v>
                </c:pt>
                <c:pt idx="12858" formatCode="General">
                  <c:v>25.716000000000001</c:v>
                </c:pt>
                <c:pt idx="12859" formatCode="General">
                  <c:v>25.718</c:v>
                </c:pt>
                <c:pt idx="12860" formatCode="General">
                  <c:v>25.72</c:v>
                </c:pt>
                <c:pt idx="12861" formatCode="General">
                  <c:v>25.722000000000001</c:v>
                </c:pt>
                <c:pt idx="12862" formatCode="General">
                  <c:v>25.724</c:v>
                </c:pt>
                <c:pt idx="12863" formatCode="General">
                  <c:v>25.725999999999999</c:v>
                </c:pt>
                <c:pt idx="12864" formatCode="General">
                  <c:v>25.728000000000002</c:v>
                </c:pt>
                <c:pt idx="12865" formatCode="General">
                  <c:v>25.73</c:v>
                </c:pt>
                <c:pt idx="12866" formatCode="General">
                  <c:v>25.731999999999999</c:v>
                </c:pt>
                <c:pt idx="12867" formatCode="General">
                  <c:v>25.734000000000002</c:v>
                </c:pt>
                <c:pt idx="12868" formatCode="General">
                  <c:v>25.736000000000001</c:v>
                </c:pt>
                <c:pt idx="12869" formatCode="General">
                  <c:v>25.738</c:v>
                </c:pt>
                <c:pt idx="12870" formatCode="General">
                  <c:v>25.74</c:v>
                </c:pt>
                <c:pt idx="12871" formatCode="General">
                  <c:v>25.742000000000001</c:v>
                </c:pt>
                <c:pt idx="12872" formatCode="General">
                  <c:v>25.744</c:v>
                </c:pt>
                <c:pt idx="12873" formatCode="General">
                  <c:v>25.745999999999999</c:v>
                </c:pt>
                <c:pt idx="12874" formatCode="General">
                  <c:v>25.748000000000001</c:v>
                </c:pt>
                <c:pt idx="12875" formatCode="General">
                  <c:v>25.75</c:v>
                </c:pt>
                <c:pt idx="12876" formatCode="General">
                  <c:v>25.751999999999999</c:v>
                </c:pt>
                <c:pt idx="12877" formatCode="General">
                  <c:v>25.754000000000001</c:v>
                </c:pt>
                <c:pt idx="12878" formatCode="General">
                  <c:v>25.756</c:v>
                </c:pt>
                <c:pt idx="12879" formatCode="General">
                  <c:v>25.757999999999999</c:v>
                </c:pt>
                <c:pt idx="12880" formatCode="General">
                  <c:v>25.76</c:v>
                </c:pt>
                <c:pt idx="12881" formatCode="General">
                  <c:v>25.762</c:v>
                </c:pt>
                <c:pt idx="12882" formatCode="General">
                  <c:v>25.763999999999999</c:v>
                </c:pt>
                <c:pt idx="12883" formatCode="General">
                  <c:v>25.765999999999998</c:v>
                </c:pt>
                <c:pt idx="12884" formatCode="General">
                  <c:v>25.768000000000001</c:v>
                </c:pt>
                <c:pt idx="12885" formatCode="General">
                  <c:v>25.77</c:v>
                </c:pt>
                <c:pt idx="12886" formatCode="General">
                  <c:v>25.771999999999998</c:v>
                </c:pt>
                <c:pt idx="12887" formatCode="General">
                  <c:v>25.774000000000001</c:v>
                </c:pt>
                <c:pt idx="12888" formatCode="General">
                  <c:v>25.776</c:v>
                </c:pt>
                <c:pt idx="12889" formatCode="General">
                  <c:v>25.777999999999999</c:v>
                </c:pt>
                <c:pt idx="12890" formatCode="General">
                  <c:v>25.78</c:v>
                </c:pt>
                <c:pt idx="12891" formatCode="General">
                  <c:v>25.782</c:v>
                </c:pt>
                <c:pt idx="12892" formatCode="General">
                  <c:v>25.783999999999999</c:v>
                </c:pt>
                <c:pt idx="12893" formatCode="General">
                  <c:v>25.786000000000001</c:v>
                </c:pt>
                <c:pt idx="12894" formatCode="General">
                  <c:v>25.788</c:v>
                </c:pt>
                <c:pt idx="12895" formatCode="General">
                  <c:v>25.79</c:v>
                </c:pt>
                <c:pt idx="12896" formatCode="General">
                  <c:v>25.792000000000002</c:v>
                </c:pt>
                <c:pt idx="12897" formatCode="General">
                  <c:v>25.794</c:v>
                </c:pt>
                <c:pt idx="12898" formatCode="General">
                  <c:v>25.795999999999999</c:v>
                </c:pt>
                <c:pt idx="12899" formatCode="General">
                  <c:v>25.797999999999998</c:v>
                </c:pt>
                <c:pt idx="12900" formatCode="General">
                  <c:v>25.8</c:v>
                </c:pt>
                <c:pt idx="12901" formatCode="General">
                  <c:v>25.802</c:v>
                </c:pt>
                <c:pt idx="12902" formatCode="General">
                  <c:v>25.803999999999998</c:v>
                </c:pt>
                <c:pt idx="12903" formatCode="General">
                  <c:v>25.806000000000001</c:v>
                </c:pt>
                <c:pt idx="12904" formatCode="General">
                  <c:v>25.808</c:v>
                </c:pt>
                <c:pt idx="12905" formatCode="General">
                  <c:v>25.81</c:v>
                </c:pt>
                <c:pt idx="12906" formatCode="General">
                  <c:v>25.812000000000001</c:v>
                </c:pt>
                <c:pt idx="12907" formatCode="General">
                  <c:v>25.814</c:v>
                </c:pt>
                <c:pt idx="12908" formatCode="General">
                  <c:v>25.815999999999999</c:v>
                </c:pt>
                <c:pt idx="12909" formatCode="General">
                  <c:v>25.818000000000001</c:v>
                </c:pt>
                <c:pt idx="12910" formatCode="General">
                  <c:v>25.82</c:v>
                </c:pt>
                <c:pt idx="12911" formatCode="General">
                  <c:v>25.821999999999999</c:v>
                </c:pt>
                <c:pt idx="12912" formatCode="General">
                  <c:v>25.824000000000002</c:v>
                </c:pt>
                <c:pt idx="12913" formatCode="General">
                  <c:v>25.826000000000001</c:v>
                </c:pt>
                <c:pt idx="12914" formatCode="General">
                  <c:v>25.827999999999999</c:v>
                </c:pt>
                <c:pt idx="12915" formatCode="General">
                  <c:v>25.83</c:v>
                </c:pt>
                <c:pt idx="12916" formatCode="General">
                  <c:v>25.832000000000001</c:v>
                </c:pt>
                <c:pt idx="12917" formatCode="General">
                  <c:v>25.834</c:v>
                </c:pt>
                <c:pt idx="12918" formatCode="General">
                  <c:v>25.835999999999999</c:v>
                </c:pt>
                <c:pt idx="12919" formatCode="General">
                  <c:v>25.838000000000001</c:v>
                </c:pt>
                <c:pt idx="12920" formatCode="General">
                  <c:v>25.84</c:v>
                </c:pt>
                <c:pt idx="12921" formatCode="General">
                  <c:v>25.841999999999999</c:v>
                </c:pt>
                <c:pt idx="12922" formatCode="General">
                  <c:v>25.844000000000001</c:v>
                </c:pt>
                <c:pt idx="12923" formatCode="General">
                  <c:v>25.846</c:v>
                </c:pt>
                <c:pt idx="12924" formatCode="General">
                  <c:v>25.847999999999999</c:v>
                </c:pt>
                <c:pt idx="12925" formatCode="General">
                  <c:v>25.85</c:v>
                </c:pt>
                <c:pt idx="12926" formatCode="General">
                  <c:v>25.852</c:v>
                </c:pt>
                <c:pt idx="12927" formatCode="General">
                  <c:v>25.853999999999999</c:v>
                </c:pt>
                <c:pt idx="12928" formatCode="General">
                  <c:v>25.856000000000002</c:v>
                </c:pt>
                <c:pt idx="12929" formatCode="General">
                  <c:v>25.858000000000001</c:v>
                </c:pt>
                <c:pt idx="12930" formatCode="General">
                  <c:v>25.86</c:v>
                </c:pt>
                <c:pt idx="12931" formatCode="General">
                  <c:v>25.861999999999998</c:v>
                </c:pt>
                <c:pt idx="12932" formatCode="General">
                  <c:v>25.864000000000001</c:v>
                </c:pt>
                <c:pt idx="12933" formatCode="General">
                  <c:v>25.866</c:v>
                </c:pt>
                <c:pt idx="12934" formatCode="General">
                  <c:v>25.867999999999999</c:v>
                </c:pt>
                <c:pt idx="12935" formatCode="General">
                  <c:v>25.87</c:v>
                </c:pt>
                <c:pt idx="12936" formatCode="General">
                  <c:v>25.872</c:v>
                </c:pt>
                <c:pt idx="12937" formatCode="General">
                  <c:v>25.873999999999999</c:v>
                </c:pt>
                <c:pt idx="12938" formatCode="General">
                  <c:v>25.876000000000001</c:v>
                </c:pt>
                <c:pt idx="12939" formatCode="General">
                  <c:v>25.878</c:v>
                </c:pt>
                <c:pt idx="12940" formatCode="General">
                  <c:v>25.88</c:v>
                </c:pt>
                <c:pt idx="12941" formatCode="General">
                  <c:v>25.882000000000001</c:v>
                </c:pt>
                <c:pt idx="12942" formatCode="General">
                  <c:v>25.884</c:v>
                </c:pt>
                <c:pt idx="12943" formatCode="General">
                  <c:v>25.885999999999999</c:v>
                </c:pt>
                <c:pt idx="12944" formatCode="General">
                  <c:v>25.888000000000002</c:v>
                </c:pt>
                <c:pt idx="12945" formatCode="General">
                  <c:v>25.89</c:v>
                </c:pt>
                <c:pt idx="12946" formatCode="General">
                  <c:v>25.891999999999999</c:v>
                </c:pt>
                <c:pt idx="12947" formatCode="General">
                  <c:v>25.893999999999998</c:v>
                </c:pt>
                <c:pt idx="12948" formatCode="General">
                  <c:v>25.896000000000001</c:v>
                </c:pt>
                <c:pt idx="12949" formatCode="General">
                  <c:v>25.898</c:v>
                </c:pt>
                <c:pt idx="12950" formatCode="General">
                  <c:v>25.9</c:v>
                </c:pt>
                <c:pt idx="12951" formatCode="General">
                  <c:v>25.902000000000001</c:v>
                </c:pt>
                <c:pt idx="12952" formatCode="General">
                  <c:v>25.904</c:v>
                </c:pt>
                <c:pt idx="12953" formatCode="General">
                  <c:v>25.905999999999999</c:v>
                </c:pt>
                <c:pt idx="12954" formatCode="General">
                  <c:v>25.908000000000001</c:v>
                </c:pt>
                <c:pt idx="12955" formatCode="General">
                  <c:v>25.91</c:v>
                </c:pt>
                <c:pt idx="12956" formatCode="General">
                  <c:v>25.911999999999999</c:v>
                </c:pt>
                <c:pt idx="12957" formatCode="General">
                  <c:v>25.914000000000001</c:v>
                </c:pt>
                <c:pt idx="12958" formatCode="General">
                  <c:v>25.916</c:v>
                </c:pt>
                <c:pt idx="12959" formatCode="General">
                  <c:v>25.917999999999999</c:v>
                </c:pt>
                <c:pt idx="12960" formatCode="General">
                  <c:v>25.92</c:v>
                </c:pt>
                <c:pt idx="12961" formatCode="General">
                  <c:v>25.922000000000001</c:v>
                </c:pt>
                <c:pt idx="12962" formatCode="General">
                  <c:v>25.923999999999999</c:v>
                </c:pt>
                <c:pt idx="12963" formatCode="General">
                  <c:v>25.925999999999998</c:v>
                </c:pt>
                <c:pt idx="12964" formatCode="General">
                  <c:v>25.928000000000001</c:v>
                </c:pt>
                <c:pt idx="12965" formatCode="General">
                  <c:v>25.93</c:v>
                </c:pt>
                <c:pt idx="12966" formatCode="General">
                  <c:v>25.931999999999999</c:v>
                </c:pt>
                <c:pt idx="12967" formatCode="General">
                  <c:v>25.934000000000001</c:v>
                </c:pt>
                <c:pt idx="12968" formatCode="General">
                  <c:v>25.936</c:v>
                </c:pt>
                <c:pt idx="12969" formatCode="General">
                  <c:v>25.937999999999999</c:v>
                </c:pt>
                <c:pt idx="12970" formatCode="General">
                  <c:v>25.94</c:v>
                </c:pt>
                <c:pt idx="12971" formatCode="General">
                  <c:v>25.942</c:v>
                </c:pt>
                <c:pt idx="12972" formatCode="General">
                  <c:v>25.943999999999999</c:v>
                </c:pt>
                <c:pt idx="12973" formatCode="General">
                  <c:v>25.946000000000002</c:v>
                </c:pt>
                <c:pt idx="12974" formatCode="General">
                  <c:v>25.948</c:v>
                </c:pt>
                <c:pt idx="12975" formatCode="General">
                  <c:v>25.95</c:v>
                </c:pt>
                <c:pt idx="12976" formatCode="General">
                  <c:v>25.952000000000002</c:v>
                </c:pt>
                <c:pt idx="12977" formatCode="General">
                  <c:v>25.954000000000001</c:v>
                </c:pt>
                <c:pt idx="12978" formatCode="General">
                  <c:v>25.956</c:v>
                </c:pt>
                <c:pt idx="12979" formatCode="General">
                  <c:v>25.957999999999998</c:v>
                </c:pt>
                <c:pt idx="12980" formatCode="General">
                  <c:v>25.96</c:v>
                </c:pt>
                <c:pt idx="12981" formatCode="General">
                  <c:v>25.962</c:v>
                </c:pt>
                <c:pt idx="12982" formatCode="General">
                  <c:v>25.963999999999999</c:v>
                </c:pt>
                <c:pt idx="12983" formatCode="General">
                  <c:v>25.966000000000001</c:v>
                </c:pt>
                <c:pt idx="12984" formatCode="General">
                  <c:v>25.968</c:v>
                </c:pt>
                <c:pt idx="12985" formatCode="General">
                  <c:v>25.97</c:v>
                </c:pt>
                <c:pt idx="12986" formatCode="General">
                  <c:v>25.972000000000001</c:v>
                </c:pt>
                <c:pt idx="12987" formatCode="General">
                  <c:v>25.974</c:v>
                </c:pt>
                <c:pt idx="12988" formatCode="General">
                  <c:v>25.975999999999999</c:v>
                </c:pt>
                <c:pt idx="12989" formatCode="General">
                  <c:v>25.978000000000002</c:v>
                </c:pt>
                <c:pt idx="12990" formatCode="General">
                  <c:v>25.98</c:v>
                </c:pt>
                <c:pt idx="12991" formatCode="General">
                  <c:v>25.981999999999999</c:v>
                </c:pt>
                <c:pt idx="12992" formatCode="General">
                  <c:v>25.984000000000002</c:v>
                </c:pt>
                <c:pt idx="12993" formatCode="General">
                  <c:v>25.986000000000001</c:v>
                </c:pt>
                <c:pt idx="12994" formatCode="General">
                  <c:v>25.988</c:v>
                </c:pt>
                <c:pt idx="12995" formatCode="General">
                  <c:v>25.99</c:v>
                </c:pt>
                <c:pt idx="12996" formatCode="General">
                  <c:v>25.992000000000001</c:v>
                </c:pt>
                <c:pt idx="12997" formatCode="General">
                  <c:v>25.994</c:v>
                </c:pt>
                <c:pt idx="12998" formatCode="General">
                  <c:v>25.995999999999999</c:v>
                </c:pt>
                <c:pt idx="12999" formatCode="General">
                  <c:v>25.998000000000001</c:v>
                </c:pt>
                <c:pt idx="13000" formatCode="General">
                  <c:v>26</c:v>
                </c:pt>
                <c:pt idx="13001" formatCode="General">
                  <c:v>26.001999999999999</c:v>
                </c:pt>
                <c:pt idx="13002" formatCode="General">
                  <c:v>26.004000000000001</c:v>
                </c:pt>
                <c:pt idx="13003" formatCode="General">
                  <c:v>26.006</c:v>
                </c:pt>
                <c:pt idx="13004" formatCode="General">
                  <c:v>26.007999999999999</c:v>
                </c:pt>
                <c:pt idx="13005" formatCode="General">
                  <c:v>26.01</c:v>
                </c:pt>
                <c:pt idx="13006" formatCode="General">
                  <c:v>26.012</c:v>
                </c:pt>
                <c:pt idx="13007" formatCode="General">
                  <c:v>26.013999999999999</c:v>
                </c:pt>
                <c:pt idx="13008" formatCode="General">
                  <c:v>26.015999999999998</c:v>
                </c:pt>
                <c:pt idx="13009" formatCode="General">
                  <c:v>26.018000000000001</c:v>
                </c:pt>
                <c:pt idx="13010" formatCode="General">
                  <c:v>26.02</c:v>
                </c:pt>
                <c:pt idx="13011" formatCode="General">
                  <c:v>26.021999999999998</c:v>
                </c:pt>
                <c:pt idx="13012" formatCode="General">
                  <c:v>26.024000000000001</c:v>
                </c:pt>
                <c:pt idx="13013" formatCode="General">
                  <c:v>26.026</c:v>
                </c:pt>
                <c:pt idx="13014" formatCode="General">
                  <c:v>26.027999999999999</c:v>
                </c:pt>
                <c:pt idx="13015" formatCode="General">
                  <c:v>26.03</c:v>
                </c:pt>
                <c:pt idx="13016" formatCode="General">
                  <c:v>26.032</c:v>
                </c:pt>
                <c:pt idx="13017" formatCode="General">
                  <c:v>26.033999999999999</c:v>
                </c:pt>
                <c:pt idx="13018" formatCode="General">
                  <c:v>26.036000000000001</c:v>
                </c:pt>
                <c:pt idx="13019" formatCode="General">
                  <c:v>26.038</c:v>
                </c:pt>
                <c:pt idx="13020" formatCode="General">
                  <c:v>26.04</c:v>
                </c:pt>
                <c:pt idx="13021" formatCode="General">
                  <c:v>26.042000000000002</c:v>
                </c:pt>
                <c:pt idx="13022" formatCode="General">
                  <c:v>26.044</c:v>
                </c:pt>
                <c:pt idx="13023" formatCode="General">
                  <c:v>26.045999999999999</c:v>
                </c:pt>
                <c:pt idx="13024" formatCode="General">
                  <c:v>26.047999999999998</c:v>
                </c:pt>
                <c:pt idx="13025" formatCode="General">
                  <c:v>26.05</c:v>
                </c:pt>
                <c:pt idx="13026" formatCode="General">
                  <c:v>26.052</c:v>
                </c:pt>
                <c:pt idx="13027" formatCode="General">
                  <c:v>26.053999999999998</c:v>
                </c:pt>
                <c:pt idx="13028" formatCode="General">
                  <c:v>26.056000000000001</c:v>
                </c:pt>
                <c:pt idx="13029" formatCode="General">
                  <c:v>26.058</c:v>
                </c:pt>
                <c:pt idx="13030" formatCode="General">
                  <c:v>26.06</c:v>
                </c:pt>
                <c:pt idx="13031" formatCode="General">
                  <c:v>26.062000000000001</c:v>
                </c:pt>
                <c:pt idx="13032" formatCode="General">
                  <c:v>26.064</c:v>
                </c:pt>
                <c:pt idx="13033" formatCode="General">
                  <c:v>26.065999999999999</c:v>
                </c:pt>
                <c:pt idx="13034" formatCode="General">
                  <c:v>26.068000000000001</c:v>
                </c:pt>
                <c:pt idx="13035" formatCode="General">
                  <c:v>26.07</c:v>
                </c:pt>
                <c:pt idx="13036" formatCode="General">
                  <c:v>26.071999999999999</c:v>
                </c:pt>
                <c:pt idx="13037" formatCode="General">
                  <c:v>26.074000000000002</c:v>
                </c:pt>
                <c:pt idx="13038" formatCode="General">
                  <c:v>26.076000000000001</c:v>
                </c:pt>
                <c:pt idx="13039" formatCode="General">
                  <c:v>26.077999999999999</c:v>
                </c:pt>
                <c:pt idx="13040" formatCode="General">
                  <c:v>26.08</c:v>
                </c:pt>
                <c:pt idx="13041" formatCode="General">
                  <c:v>26.082000000000001</c:v>
                </c:pt>
                <c:pt idx="13042" formatCode="General">
                  <c:v>26.084</c:v>
                </c:pt>
                <c:pt idx="13043" formatCode="General">
                  <c:v>26.085999999999999</c:v>
                </c:pt>
                <c:pt idx="13044" formatCode="General">
                  <c:v>26.088000000000001</c:v>
                </c:pt>
                <c:pt idx="13045" formatCode="General">
                  <c:v>26.09</c:v>
                </c:pt>
                <c:pt idx="13046" formatCode="General">
                  <c:v>26.091999999999999</c:v>
                </c:pt>
                <c:pt idx="13047" formatCode="General">
                  <c:v>26.094000000000001</c:v>
                </c:pt>
                <c:pt idx="13048" formatCode="General">
                  <c:v>26.096</c:v>
                </c:pt>
                <c:pt idx="13049" formatCode="General">
                  <c:v>26.097999999999999</c:v>
                </c:pt>
                <c:pt idx="13050" formatCode="General">
                  <c:v>26.1</c:v>
                </c:pt>
                <c:pt idx="13051" formatCode="General">
                  <c:v>26.102</c:v>
                </c:pt>
                <c:pt idx="13052" formatCode="General">
                  <c:v>26.103999999999999</c:v>
                </c:pt>
                <c:pt idx="13053" formatCode="General">
                  <c:v>26.106000000000002</c:v>
                </c:pt>
                <c:pt idx="13054" formatCode="General">
                  <c:v>26.108000000000001</c:v>
                </c:pt>
                <c:pt idx="13055" formatCode="General">
                  <c:v>26.11</c:v>
                </c:pt>
                <c:pt idx="13056" formatCode="General">
                  <c:v>26.111999999999998</c:v>
                </c:pt>
                <c:pt idx="13057" formatCode="General">
                  <c:v>26.114000000000001</c:v>
                </c:pt>
                <c:pt idx="13058" formatCode="General">
                  <c:v>26.116</c:v>
                </c:pt>
                <c:pt idx="13059" formatCode="General">
                  <c:v>26.117999999999999</c:v>
                </c:pt>
                <c:pt idx="13060" formatCode="General">
                  <c:v>26.12</c:v>
                </c:pt>
                <c:pt idx="13061" formatCode="General">
                  <c:v>26.122</c:v>
                </c:pt>
                <c:pt idx="13062" formatCode="General">
                  <c:v>26.123999999999999</c:v>
                </c:pt>
                <c:pt idx="13063" formatCode="General">
                  <c:v>26.126000000000001</c:v>
                </c:pt>
                <c:pt idx="13064" formatCode="General">
                  <c:v>26.128</c:v>
                </c:pt>
                <c:pt idx="13065" formatCode="General">
                  <c:v>26.13</c:v>
                </c:pt>
                <c:pt idx="13066" formatCode="General">
                  <c:v>26.132000000000001</c:v>
                </c:pt>
                <c:pt idx="13067" formatCode="General">
                  <c:v>26.134</c:v>
                </c:pt>
                <c:pt idx="13068" formatCode="General">
                  <c:v>26.135999999999999</c:v>
                </c:pt>
                <c:pt idx="13069" formatCode="General">
                  <c:v>26.138000000000002</c:v>
                </c:pt>
                <c:pt idx="13070" formatCode="General">
                  <c:v>26.14</c:v>
                </c:pt>
                <c:pt idx="13071" formatCode="General">
                  <c:v>26.141999999999999</c:v>
                </c:pt>
                <c:pt idx="13072" formatCode="General">
                  <c:v>26.143999999999998</c:v>
                </c:pt>
                <c:pt idx="13073" formatCode="General">
                  <c:v>26.146000000000001</c:v>
                </c:pt>
                <c:pt idx="13074" formatCode="General">
                  <c:v>26.148</c:v>
                </c:pt>
                <c:pt idx="13075" formatCode="General">
                  <c:v>26.15</c:v>
                </c:pt>
                <c:pt idx="13076" formatCode="General">
                  <c:v>26.152000000000001</c:v>
                </c:pt>
                <c:pt idx="13077" formatCode="General">
                  <c:v>26.154</c:v>
                </c:pt>
                <c:pt idx="13078" formatCode="General">
                  <c:v>26.155999999999999</c:v>
                </c:pt>
                <c:pt idx="13079" formatCode="General">
                  <c:v>26.158000000000001</c:v>
                </c:pt>
                <c:pt idx="13080" formatCode="General">
                  <c:v>26.16</c:v>
                </c:pt>
                <c:pt idx="13081" formatCode="General">
                  <c:v>26.161999999999999</c:v>
                </c:pt>
                <c:pt idx="13082" formatCode="General">
                  <c:v>26.164000000000001</c:v>
                </c:pt>
                <c:pt idx="13083" formatCode="General">
                  <c:v>26.166</c:v>
                </c:pt>
                <c:pt idx="13084" formatCode="General">
                  <c:v>26.167999999999999</c:v>
                </c:pt>
                <c:pt idx="13085" formatCode="General">
                  <c:v>26.17</c:v>
                </c:pt>
                <c:pt idx="13086" formatCode="General">
                  <c:v>26.172000000000001</c:v>
                </c:pt>
                <c:pt idx="13087" formatCode="General">
                  <c:v>26.173999999999999</c:v>
                </c:pt>
                <c:pt idx="13088" formatCode="General">
                  <c:v>26.175999999999998</c:v>
                </c:pt>
                <c:pt idx="13089" formatCode="General">
                  <c:v>26.178000000000001</c:v>
                </c:pt>
                <c:pt idx="13090" formatCode="General">
                  <c:v>26.18</c:v>
                </c:pt>
                <c:pt idx="13091" formatCode="General">
                  <c:v>26.181999999999999</c:v>
                </c:pt>
                <c:pt idx="13092" formatCode="General">
                  <c:v>26.184000000000001</c:v>
                </c:pt>
                <c:pt idx="13093" formatCode="General">
                  <c:v>26.186</c:v>
                </c:pt>
                <c:pt idx="13094" formatCode="General">
                  <c:v>26.187999999999999</c:v>
                </c:pt>
                <c:pt idx="13095" formatCode="General">
                  <c:v>26.19</c:v>
                </c:pt>
                <c:pt idx="13096" formatCode="General">
                  <c:v>26.192</c:v>
                </c:pt>
                <c:pt idx="13097" formatCode="General">
                  <c:v>26.193999999999999</c:v>
                </c:pt>
                <c:pt idx="13098" formatCode="General">
                  <c:v>26.196000000000002</c:v>
                </c:pt>
                <c:pt idx="13099" formatCode="General">
                  <c:v>26.198</c:v>
                </c:pt>
                <c:pt idx="13100" formatCode="General">
                  <c:v>26.2</c:v>
                </c:pt>
                <c:pt idx="13101" formatCode="General">
                  <c:v>26.202000000000002</c:v>
                </c:pt>
                <c:pt idx="13102" formatCode="General">
                  <c:v>26.204000000000001</c:v>
                </c:pt>
                <c:pt idx="13103" formatCode="General">
                  <c:v>26.206</c:v>
                </c:pt>
                <c:pt idx="13104" formatCode="General">
                  <c:v>26.207999999999998</c:v>
                </c:pt>
                <c:pt idx="13105" formatCode="General">
                  <c:v>26.21</c:v>
                </c:pt>
                <c:pt idx="13106" formatCode="General">
                  <c:v>26.212</c:v>
                </c:pt>
                <c:pt idx="13107" formatCode="General">
                  <c:v>26.213999999999999</c:v>
                </c:pt>
                <c:pt idx="13108" formatCode="General">
                  <c:v>26.216000000000001</c:v>
                </c:pt>
                <c:pt idx="13109" formatCode="General">
                  <c:v>26.218</c:v>
                </c:pt>
                <c:pt idx="13110" formatCode="General">
                  <c:v>26.22</c:v>
                </c:pt>
                <c:pt idx="13111" formatCode="General">
                  <c:v>26.222000000000001</c:v>
                </c:pt>
                <c:pt idx="13112" formatCode="General">
                  <c:v>26.224</c:v>
                </c:pt>
                <c:pt idx="13113" formatCode="General">
                  <c:v>26.225999999999999</c:v>
                </c:pt>
                <c:pt idx="13114" formatCode="General">
                  <c:v>26.228000000000002</c:v>
                </c:pt>
                <c:pt idx="13115" formatCode="General">
                  <c:v>26.23</c:v>
                </c:pt>
                <c:pt idx="13116" formatCode="General">
                  <c:v>26.231999999999999</c:v>
                </c:pt>
                <c:pt idx="13117" formatCode="General">
                  <c:v>26.234000000000002</c:v>
                </c:pt>
                <c:pt idx="13118" formatCode="General">
                  <c:v>26.236000000000001</c:v>
                </c:pt>
                <c:pt idx="13119" formatCode="General">
                  <c:v>26.238</c:v>
                </c:pt>
                <c:pt idx="13120" formatCode="General">
                  <c:v>26.24</c:v>
                </c:pt>
                <c:pt idx="13121" formatCode="General">
                  <c:v>26.242000000000001</c:v>
                </c:pt>
                <c:pt idx="13122" formatCode="General">
                  <c:v>26.244</c:v>
                </c:pt>
                <c:pt idx="13123" formatCode="General">
                  <c:v>26.245999999999999</c:v>
                </c:pt>
                <c:pt idx="13124" formatCode="General">
                  <c:v>26.248000000000001</c:v>
                </c:pt>
                <c:pt idx="13125" formatCode="General">
                  <c:v>26.25</c:v>
                </c:pt>
                <c:pt idx="13126" formatCode="General">
                  <c:v>26.251999999999999</c:v>
                </c:pt>
                <c:pt idx="13127" formatCode="General">
                  <c:v>26.254000000000001</c:v>
                </c:pt>
                <c:pt idx="13128" formatCode="General">
                  <c:v>26.256</c:v>
                </c:pt>
                <c:pt idx="13129" formatCode="General">
                  <c:v>26.257999999999999</c:v>
                </c:pt>
                <c:pt idx="13130" formatCode="General">
                  <c:v>26.26</c:v>
                </c:pt>
                <c:pt idx="13131" formatCode="General">
                  <c:v>26.262</c:v>
                </c:pt>
                <c:pt idx="13132" formatCode="General">
                  <c:v>26.263999999999999</c:v>
                </c:pt>
                <c:pt idx="13133" formatCode="General">
                  <c:v>26.265999999999998</c:v>
                </c:pt>
                <c:pt idx="13134" formatCode="General">
                  <c:v>26.268000000000001</c:v>
                </c:pt>
                <c:pt idx="13135" formatCode="General">
                  <c:v>26.27</c:v>
                </c:pt>
                <c:pt idx="13136" formatCode="General">
                  <c:v>26.271999999999998</c:v>
                </c:pt>
                <c:pt idx="13137" formatCode="General">
                  <c:v>26.274000000000001</c:v>
                </c:pt>
                <c:pt idx="13138" formatCode="General">
                  <c:v>26.276</c:v>
                </c:pt>
                <c:pt idx="13139" formatCode="General">
                  <c:v>26.277999999999999</c:v>
                </c:pt>
                <c:pt idx="13140" formatCode="General">
                  <c:v>26.28</c:v>
                </c:pt>
                <c:pt idx="13141" formatCode="General">
                  <c:v>26.282</c:v>
                </c:pt>
                <c:pt idx="13142" formatCode="General">
                  <c:v>26.283999999999999</c:v>
                </c:pt>
                <c:pt idx="13143" formatCode="General">
                  <c:v>26.286000000000001</c:v>
                </c:pt>
                <c:pt idx="13144" formatCode="General">
                  <c:v>26.288</c:v>
                </c:pt>
                <c:pt idx="13145" formatCode="General">
                  <c:v>26.29</c:v>
                </c:pt>
                <c:pt idx="13146" formatCode="General">
                  <c:v>26.292000000000002</c:v>
                </c:pt>
                <c:pt idx="13147" formatCode="General">
                  <c:v>26.294</c:v>
                </c:pt>
                <c:pt idx="13148" formatCode="General">
                  <c:v>26.295999999999999</c:v>
                </c:pt>
                <c:pt idx="13149" formatCode="General">
                  <c:v>26.297999999999998</c:v>
                </c:pt>
                <c:pt idx="13150" formatCode="General">
                  <c:v>26.3</c:v>
                </c:pt>
                <c:pt idx="13151" formatCode="General">
                  <c:v>26.302</c:v>
                </c:pt>
                <c:pt idx="13152" formatCode="General">
                  <c:v>26.303999999999998</c:v>
                </c:pt>
                <c:pt idx="13153" formatCode="General">
                  <c:v>26.306000000000001</c:v>
                </c:pt>
                <c:pt idx="13154" formatCode="General">
                  <c:v>26.308</c:v>
                </c:pt>
                <c:pt idx="13155" formatCode="General">
                  <c:v>26.31</c:v>
                </c:pt>
                <c:pt idx="13156" formatCode="General">
                  <c:v>26.312000000000001</c:v>
                </c:pt>
                <c:pt idx="13157" formatCode="General">
                  <c:v>26.314</c:v>
                </c:pt>
                <c:pt idx="13158" formatCode="General">
                  <c:v>26.315999999999999</c:v>
                </c:pt>
                <c:pt idx="13159" formatCode="General">
                  <c:v>26.318000000000001</c:v>
                </c:pt>
                <c:pt idx="13160" formatCode="General">
                  <c:v>26.32</c:v>
                </c:pt>
                <c:pt idx="13161" formatCode="General">
                  <c:v>26.321999999999999</c:v>
                </c:pt>
                <c:pt idx="13162" formatCode="General">
                  <c:v>26.324000000000002</c:v>
                </c:pt>
                <c:pt idx="13163" formatCode="General">
                  <c:v>26.326000000000001</c:v>
                </c:pt>
                <c:pt idx="13164" formatCode="General">
                  <c:v>26.327999999999999</c:v>
                </c:pt>
                <c:pt idx="13165" formatCode="General">
                  <c:v>26.33</c:v>
                </c:pt>
                <c:pt idx="13166" formatCode="General">
                  <c:v>26.332000000000001</c:v>
                </c:pt>
                <c:pt idx="13167" formatCode="General">
                  <c:v>26.334</c:v>
                </c:pt>
                <c:pt idx="13168" formatCode="General">
                  <c:v>26.335999999999999</c:v>
                </c:pt>
                <c:pt idx="13169" formatCode="General">
                  <c:v>26.338000000000001</c:v>
                </c:pt>
                <c:pt idx="13170" formatCode="General">
                  <c:v>26.34</c:v>
                </c:pt>
                <c:pt idx="13171" formatCode="General">
                  <c:v>26.341999999999999</c:v>
                </c:pt>
                <c:pt idx="13172" formatCode="General">
                  <c:v>26.344000000000001</c:v>
                </c:pt>
                <c:pt idx="13173" formatCode="General">
                  <c:v>26.346</c:v>
                </c:pt>
                <c:pt idx="13174" formatCode="General">
                  <c:v>26.347999999999999</c:v>
                </c:pt>
                <c:pt idx="13175" formatCode="General">
                  <c:v>26.35</c:v>
                </c:pt>
                <c:pt idx="13176" formatCode="General">
                  <c:v>26.352</c:v>
                </c:pt>
                <c:pt idx="13177" formatCode="General">
                  <c:v>26.353999999999999</c:v>
                </c:pt>
                <c:pt idx="13178" formatCode="General">
                  <c:v>26.356000000000002</c:v>
                </c:pt>
                <c:pt idx="13179" formatCode="General">
                  <c:v>26.358000000000001</c:v>
                </c:pt>
                <c:pt idx="13180" formatCode="General">
                  <c:v>26.36</c:v>
                </c:pt>
                <c:pt idx="13181" formatCode="General">
                  <c:v>26.361999999999998</c:v>
                </c:pt>
                <c:pt idx="13182" formatCode="General">
                  <c:v>26.364000000000001</c:v>
                </c:pt>
                <c:pt idx="13183" formatCode="General">
                  <c:v>26.366</c:v>
                </c:pt>
                <c:pt idx="13184" formatCode="General">
                  <c:v>26.367999999999999</c:v>
                </c:pt>
                <c:pt idx="13185" formatCode="General">
                  <c:v>26.37</c:v>
                </c:pt>
                <c:pt idx="13186" formatCode="General">
                  <c:v>26.372</c:v>
                </c:pt>
                <c:pt idx="13187" formatCode="General">
                  <c:v>26.373999999999999</c:v>
                </c:pt>
                <c:pt idx="13188" formatCode="General">
                  <c:v>26.376000000000001</c:v>
                </c:pt>
                <c:pt idx="13189" formatCode="General">
                  <c:v>26.378</c:v>
                </c:pt>
                <c:pt idx="13190" formatCode="General">
                  <c:v>26.38</c:v>
                </c:pt>
                <c:pt idx="13191" formatCode="General">
                  <c:v>26.382000000000001</c:v>
                </c:pt>
                <c:pt idx="13192" formatCode="General">
                  <c:v>26.384</c:v>
                </c:pt>
                <c:pt idx="13193" formatCode="General">
                  <c:v>26.385999999999999</c:v>
                </c:pt>
                <c:pt idx="13194" formatCode="General">
                  <c:v>26.388000000000002</c:v>
                </c:pt>
                <c:pt idx="13195" formatCode="General">
                  <c:v>26.39</c:v>
                </c:pt>
                <c:pt idx="13196" formatCode="General">
                  <c:v>26.391999999999999</c:v>
                </c:pt>
                <c:pt idx="13197" formatCode="General">
                  <c:v>26.393999999999998</c:v>
                </c:pt>
                <c:pt idx="13198" formatCode="General">
                  <c:v>26.396000000000001</c:v>
                </c:pt>
                <c:pt idx="13199" formatCode="General">
                  <c:v>26.398</c:v>
                </c:pt>
                <c:pt idx="13200" formatCode="General">
                  <c:v>26.4</c:v>
                </c:pt>
                <c:pt idx="13201" formatCode="General">
                  <c:v>26.402000000000001</c:v>
                </c:pt>
                <c:pt idx="13202" formatCode="General">
                  <c:v>26.404</c:v>
                </c:pt>
                <c:pt idx="13203" formatCode="General">
                  <c:v>26.405999999999999</c:v>
                </c:pt>
                <c:pt idx="13204" formatCode="General">
                  <c:v>26.408000000000001</c:v>
                </c:pt>
                <c:pt idx="13205" formatCode="General">
                  <c:v>26.41</c:v>
                </c:pt>
                <c:pt idx="13206" formatCode="General">
                  <c:v>26.411999999999999</c:v>
                </c:pt>
                <c:pt idx="13207" formatCode="General">
                  <c:v>26.414000000000001</c:v>
                </c:pt>
                <c:pt idx="13208" formatCode="General">
                  <c:v>26.416</c:v>
                </c:pt>
                <c:pt idx="13209" formatCode="General">
                  <c:v>26.417999999999999</c:v>
                </c:pt>
                <c:pt idx="13210" formatCode="General">
                  <c:v>26.42</c:v>
                </c:pt>
                <c:pt idx="13211" formatCode="General">
                  <c:v>26.422000000000001</c:v>
                </c:pt>
                <c:pt idx="13212" formatCode="General">
                  <c:v>26.423999999999999</c:v>
                </c:pt>
                <c:pt idx="13213" formatCode="General">
                  <c:v>26.425999999999998</c:v>
                </c:pt>
                <c:pt idx="13214" formatCode="General">
                  <c:v>26.428000000000001</c:v>
                </c:pt>
                <c:pt idx="13215" formatCode="General">
                  <c:v>26.43</c:v>
                </c:pt>
                <c:pt idx="13216" formatCode="General">
                  <c:v>26.431999999999999</c:v>
                </c:pt>
                <c:pt idx="13217" formatCode="General">
                  <c:v>26.434000000000001</c:v>
                </c:pt>
                <c:pt idx="13218" formatCode="General">
                  <c:v>26.436</c:v>
                </c:pt>
                <c:pt idx="13219" formatCode="General">
                  <c:v>26.437999999999999</c:v>
                </c:pt>
                <c:pt idx="13220" formatCode="General">
                  <c:v>26.44</c:v>
                </c:pt>
                <c:pt idx="13221" formatCode="General">
                  <c:v>26.442</c:v>
                </c:pt>
                <c:pt idx="13222" formatCode="General">
                  <c:v>26.443999999999999</c:v>
                </c:pt>
                <c:pt idx="13223" formatCode="General">
                  <c:v>26.446000000000002</c:v>
                </c:pt>
                <c:pt idx="13224" formatCode="General">
                  <c:v>26.448</c:v>
                </c:pt>
                <c:pt idx="13225" formatCode="General">
                  <c:v>26.45</c:v>
                </c:pt>
                <c:pt idx="13226" formatCode="General">
                  <c:v>26.452000000000002</c:v>
                </c:pt>
                <c:pt idx="13227" formatCode="General">
                  <c:v>26.454000000000001</c:v>
                </c:pt>
                <c:pt idx="13228" formatCode="General">
                  <c:v>26.456</c:v>
                </c:pt>
                <c:pt idx="13229" formatCode="General">
                  <c:v>26.457999999999998</c:v>
                </c:pt>
                <c:pt idx="13230" formatCode="General">
                  <c:v>26.46</c:v>
                </c:pt>
                <c:pt idx="13231" formatCode="General">
                  <c:v>26.462</c:v>
                </c:pt>
                <c:pt idx="13232" formatCode="General">
                  <c:v>26.463999999999999</c:v>
                </c:pt>
                <c:pt idx="13233" formatCode="General">
                  <c:v>26.466000000000001</c:v>
                </c:pt>
                <c:pt idx="13234" formatCode="General">
                  <c:v>26.468</c:v>
                </c:pt>
                <c:pt idx="13235" formatCode="General">
                  <c:v>26.47</c:v>
                </c:pt>
                <c:pt idx="13236" formatCode="General">
                  <c:v>26.472000000000001</c:v>
                </c:pt>
                <c:pt idx="13237" formatCode="General">
                  <c:v>26.474</c:v>
                </c:pt>
                <c:pt idx="13238" formatCode="General">
                  <c:v>26.475999999999999</c:v>
                </c:pt>
                <c:pt idx="13239" formatCode="General">
                  <c:v>26.478000000000002</c:v>
                </c:pt>
                <c:pt idx="13240" formatCode="General">
                  <c:v>26.48</c:v>
                </c:pt>
                <c:pt idx="13241" formatCode="General">
                  <c:v>26.481999999999999</c:v>
                </c:pt>
                <c:pt idx="13242" formatCode="General">
                  <c:v>26.484000000000002</c:v>
                </c:pt>
                <c:pt idx="13243" formatCode="General">
                  <c:v>26.486000000000001</c:v>
                </c:pt>
                <c:pt idx="13244" formatCode="General">
                  <c:v>26.488</c:v>
                </c:pt>
                <c:pt idx="13245" formatCode="General">
                  <c:v>26.49</c:v>
                </c:pt>
                <c:pt idx="13246" formatCode="General">
                  <c:v>26.492000000000001</c:v>
                </c:pt>
                <c:pt idx="13247" formatCode="General">
                  <c:v>26.494</c:v>
                </c:pt>
                <c:pt idx="13248" formatCode="General">
                  <c:v>26.495999999999999</c:v>
                </c:pt>
                <c:pt idx="13249" formatCode="General">
                  <c:v>26.498000000000001</c:v>
                </c:pt>
                <c:pt idx="13250" formatCode="General">
                  <c:v>26.5</c:v>
                </c:pt>
                <c:pt idx="13251" formatCode="General">
                  <c:v>26.501999999999999</c:v>
                </c:pt>
                <c:pt idx="13252" formatCode="General">
                  <c:v>26.504000000000001</c:v>
                </c:pt>
                <c:pt idx="13253" formatCode="General">
                  <c:v>26.506</c:v>
                </c:pt>
                <c:pt idx="13254" formatCode="General">
                  <c:v>26.507999999999999</c:v>
                </c:pt>
                <c:pt idx="13255" formatCode="General">
                  <c:v>26.51</c:v>
                </c:pt>
                <c:pt idx="13256" formatCode="General">
                  <c:v>26.512</c:v>
                </c:pt>
                <c:pt idx="13257" formatCode="General">
                  <c:v>26.513999999999999</c:v>
                </c:pt>
                <c:pt idx="13258" formatCode="General">
                  <c:v>26.515999999999998</c:v>
                </c:pt>
                <c:pt idx="13259" formatCode="General">
                  <c:v>26.518000000000001</c:v>
                </c:pt>
                <c:pt idx="13260" formatCode="General">
                  <c:v>26.52</c:v>
                </c:pt>
                <c:pt idx="13261" formatCode="General">
                  <c:v>26.521999999999998</c:v>
                </c:pt>
                <c:pt idx="13262" formatCode="General">
                  <c:v>26.524000000000001</c:v>
                </c:pt>
                <c:pt idx="13263" formatCode="General">
                  <c:v>26.526</c:v>
                </c:pt>
                <c:pt idx="13264" formatCode="General">
                  <c:v>26.527999999999999</c:v>
                </c:pt>
                <c:pt idx="13265" formatCode="General">
                  <c:v>26.53</c:v>
                </c:pt>
                <c:pt idx="13266" formatCode="General">
                  <c:v>26.532</c:v>
                </c:pt>
                <c:pt idx="13267" formatCode="General">
                  <c:v>26.533999999999999</c:v>
                </c:pt>
                <c:pt idx="13268" formatCode="General">
                  <c:v>26.536000000000001</c:v>
                </c:pt>
                <c:pt idx="13269" formatCode="General">
                  <c:v>26.538</c:v>
                </c:pt>
                <c:pt idx="13270" formatCode="General">
                  <c:v>26.54</c:v>
                </c:pt>
                <c:pt idx="13271" formatCode="General">
                  <c:v>26.542000000000002</c:v>
                </c:pt>
                <c:pt idx="13272" formatCode="General">
                  <c:v>26.544</c:v>
                </c:pt>
                <c:pt idx="13273" formatCode="General">
                  <c:v>26.545999999999999</c:v>
                </c:pt>
                <c:pt idx="13274" formatCode="General">
                  <c:v>26.547999999999998</c:v>
                </c:pt>
                <c:pt idx="13275" formatCode="General">
                  <c:v>26.55</c:v>
                </c:pt>
                <c:pt idx="13276" formatCode="General">
                  <c:v>26.552</c:v>
                </c:pt>
                <c:pt idx="13277" formatCode="General">
                  <c:v>26.553999999999998</c:v>
                </c:pt>
                <c:pt idx="13278" formatCode="General">
                  <c:v>26.556000000000001</c:v>
                </c:pt>
                <c:pt idx="13279" formatCode="General">
                  <c:v>26.558</c:v>
                </c:pt>
                <c:pt idx="13280" formatCode="General">
                  <c:v>26.56</c:v>
                </c:pt>
                <c:pt idx="13281" formatCode="General">
                  <c:v>26.562000000000001</c:v>
                </c:pt>
                <c:pt idx="13282" formatCode="General">
                  <c:v>26.564</c:v>
                </c:pt>
                <c:pt idx="13283" formatCode="General">
                  <c:v>26.565999999999999</c:v>
                </c:pt>
                <c:pt idx="13284" formatCode="General">
                  <c:v>26.568000000000001</c:v>
                </c:pt>
                <c:pt idx="13285" formatCode="General">
                  <c:v>26.57</c:v>
                </c:pt>
                <c:pt idx="13286" formatCode="General">
                  <c:v>26.571999999999999</c:v>
                </c:pt>
                <c:pt idx="13287" formatCode="General">
                  <c:v>26.574000000000002</c:v>
                </c:pt>
                <c:pt idx="13288" formatCode="General">
                  <c:v>26.576000000000001</c:v>
                </c:pt>
                <c:pt idx="13289" formatCode="General">
                  <c:v>26.577999999999999</c:v>
                </c:pt>
                <c:pt idx="13290" formatCode="General">
                  <c:v>26.58</c:v>
                </c:pt>
                <c:pt idx="13291" formatCode="General">
                  <c:v>26.582000000000001</c:v>
                </c:pt>
                <c:pt idx="13292" formatCode="General">
                  <c:v>26.584</c:v>
                </c:pt>
                <c:pt idx="13293" formatCode="General">
                  <c:v>26.585999999999999</c:v>
                </c:pt>
                <c:pt idx="13294" formatCode="General">
                  <c:v>26.588000000000001</c:v>
                </c:pt>
                <c:pt idx="13295" formatCode="General">
                  <c:v>26.59</c:v>
                </c:pt>
                <c:pt idx="13296" formatCode="General">
                  <c:v>26.591999999999999</c:v>
                </c:pt>
                <c:pt idx="13297" formatCode="General">
                  <c:v>26.594000000000001</c:v>
                </c:pt>
                <c:pt idx="13298" formatCode="General">
                  <c:v>26.596</c:v>
                </c:pt>
                <c:pt idx="13299" formatCode="General">
                  <c:v>26.597999999999999</c:v>
                </c:pt>
                <c:pt idx="13300" formatCode="General">
                  <c:v>26.6</c:v>
                </c:pt>
                <c:pt idx="13301" formatCode="General">
                  <c:v>26.602</c:v>
                </c:pt>
                <c:pt idx="13302" formatCode="General">
                  <c:v>26.603999999999999</c:v>
                </c:pt>
                <c:pt idx="13303" formatCode="General">
                  <c:v>26.606000000000002</c:v>
                </c:pt>
                <c:pt idx="13304" formatCode="General">
                  <c:v>26.608000000000001</c:v>
                </c:pt>
                <c:pt idx="13305" formatCode="General">
                  <c:v>26.61</c:v>
                </c:pt>
                <c:pt idx="13306" formatCode="General">
                  <c:v>26.611999999999998</c:v>
                </c:pt>
                <c:pt idx="13307" formatCode="General">
                  <c:v>26.614000000000001</c:v>
                </c:pt>
                <c:pt idx="13308" formatCode="General">
                  <c:v>26.616</c:v>
                </c:pt>
                <c:pt idx="13309" formatCode="General">
                  <c:v>26.617999999999999</c:v>
                </c:pt>
                <c:pt idx="13310" formatCode="General">
                  <c:v>26.62</c:v>
                </c:pt>
                <c:pt idx="13311" formatCode="General">
                  <c:v>26.622</c:v>
                </c:pt>
                <c:pt idx="13312" formatCode="General">
                  <c:v>26.623999999999999</c:v>
                </c:pt>
                <c:pt idx="13313" formatCode="General">
                  <c:v>26.626000000000001</c:v>
                </c:pt>
                <c:pt idx="13314" formatCode="General">
                  <c:v>26.628</c:v>
                </c:pt>
                <c:pt idx="13315" formatCode="General">
                  <c:v>26.63</c:v>
                </c:pt>
                <c:pt idx="13316" formatCode="General">
                  <c:v>26.632000000000001</c:v>
                </c:pt>
                <c:pt idx="13317" formatCode="General">
                  <c:v>26.634</c:v>
                </c:pt>
                <c:pt idx="13318" formatCode="General">
                  <c:v>26.635999999999999</c:v>
                </c:pt>
                <c:pt idx="13319" formatCode="General">
                  <c:v>26.638000000000002</c:v>
                </c:pt>
                <c:pt idx="13320" formatCode="General">
                  <c:v>26.64</c:v>
                </c:pt>
                <c:pt idx="13321" formatCode="General">
                  <c:v>26.641999999999999</c:v>
                </c:pt>
                <c:pt idx="13322" formatCode="General">
                  <c:v>26.643999999999998</c:v>
                </c:pt>
                <c:pt idx="13323" formatCode="General">
                  <c:v>26.646000000000001</c:v>
                </c:pt>
                <c:pt idx="13324" formatCode="General">
                  <c:v>26.648</c:v>
                </c:pt>
                <c:pt idx="13325" formatCode="General">
                  <c:v>26.65</c:v>
                </c:pt>
                <c:pt idx="13326" formatCode="General">
                  <c:v>26.652000000000001</c:v>
                </c:pt>
                <c:pt idx="13327" formatCode="General">
                  <c:v>26.654</c:v>
                </c:pt>
                <c:pt idx="13328" formatCode="General">
                  <c:v>26.655999999999999</c:v>
                </c:pt>
                <c:pt idx="13329" formatCode="General">
                  <c:v>26.658000000000001</c:v>
                </c:pt>
                <c:pt idx="13330" formatCode="General">
                  <c:v>26.66</c:v>
                </c:pt>
                <c:pt idx="13331" formatCode="General">
                  <c:v>26.661999999999999</c:v>
                </c:pt>
                <c:pt idx="13332" formatCode="General">
                  <c:v>26.664000000000001</c:v>
                </c:pt>
                <c:pt idx="13333" formatCode="General">
                  <c:v>26.666</c:v>
                </c:pt>
                <c:pt idx="13334" formatCode="General">
                  <c:v>26.667999999999999</c:v>
                </c:pt>
                <c:pt idx="13335" formatCode="General">
                  <c:v>26.67</c:v>
                </c:pt>
                <c:pt idx="13336" formatCode="General">
                  <c:v>26.672000000000001</c:v>
                </c:pt>
                <c:pt idx="13337" formatCode="General">
                  <c:v>26.673999999999999</c:v>
                </c:pt>
                <c:pt idx="13338" formatCode="General">
                  <c:v>26.675999999999998</c:v>
                </c:pt>
                <c:pt idx="13339" formatCode="General">
                  <c:v>26.678000000000001</c:v>
                </c:pt>
                <c:pt idx="13340" formatCode="General">
                  <c:v>26.68</c:v>
                </c:pt>
                <c:pt idx="13341" formatCode="General">
                  <c:v>26.681999999999999</c:v>
                </c:pt>
                <c:pt idx="13342" formatCode="General">
                  <c:v>26.684000000000001</c:v>
                </c:pt>
                <c:pt idx="13343" formatCode="General">
                  <c:v>26.686</c:v>
                </c:pt>
                <c:pt idx="13344" formatCode="General">
                  <c:v>26.687999999999999</c:v>
                </c:pt>
                <c:pt idx="13345" formatCode="General">
                  <c:v>26.69</c:v>
                </c:pt>
                <c:pt idx="13346" formatCode="General">
                  <c:v>26.692</c:v>
                </c:pt>
                <c:pt idx="13347" formatCode="General">
                  <c:v>26.693999999999999</c:v>
                </c:pt>
                <c:pt idx="13348" formatCode="General">
                  <c:v>26.696000000000002</c:v>
                </c:pt>
                <c:pt idx="13349" formatCode="General">
                  <c:v>26.698</c:v>
                </c:pt>
                <c:pt idx="13350" formatCode="General">
                  <c:v>26.7</c:v>
                </c:pt>
                <c:pt idx="13351" formatCode="General">
                  <c:v>26.702000000000002</c:v>
                </c:pt>
                <c:pt idx="13352" formatCode="General">
                  <c:v>26.704000000000001</c:v>
                </c:pt>
                <c:pt idx="13353" formatCode="General">
                  <c:v>26.706</c:v>
                </c:pt>
                <c:pt idx="13354" formatCode="General">
                  <c:v>26.707999999999998</c:v>
                </c:pt>
                <c:pt idx="13355" formatCode="General">
                  <c:v>26.71</c:v>
                </c:pt>
                <c:pt idx="13356" formatCode="General">
                  <c:v>26.712</c:v>
                </c:pt>
                <c:pt idx="13357" formatCode="General">
                  <c:v>26.713999999999999</c:v>
                </c:pt>
                <c:pt idx="13358" formatCode="General">
                  <c:v>26.716000000000001</c:v>
                </c:pt>
                <c:pt idx="13359" formatCode="General">
                  <c:v>26.718</c:v>
                </c:pt>
                <c:pt idx="13360" formatCode="General">
                  <c:v>26.72</c:v>
                </c:pt>
                <c:pt idx="13361" formatCode="General">
                  <c:v>26.722000000000001</c:v>
                </c:pt>
                <c:pt idx="13362" formatCode="General">
                  <c:v>26.724</c:v>
                </c:pt>
                <c:pt idx="13363" formatCode="General">
                  <c:v>26.725999999999999</c:v>
                </c:pt>
                <c:pt idx="13364" formatCode="General">
                  <c:v>26.728000000000002</c:v>
                </c:pt>
                <c:pt idx="13365" formatCode="General">
                  <c:v>26.73</c:v>
                </c:pt>
                <c:pt idx="13366" formatCode="General">
                  <c:v>26.731999999999999</c:v>
                </c:pt>
                <c:pt idx="13367" formatCode="General">
                  <c:v>26.734000000000002</c:v>
                </c:pt>
                <c:pt idx="13368" formatCode="General">
                  <c:v>26.736000000000001</c:v>
                </c:pt>
                <c:pt idx="13369" formatCode="General">
                  <c:v>26.738</c:v>
                </c:pt>
                <c:pt idx="13370" formatCode="General">
                  <c:v>26.74</c:v>
                </c:pt>
                <c:pt idx="13371" formatCode="General">
                  <c:v>26.742000000000001</c:v>
                </c:pt>
                <c:pt idx="13372" formatCode="General">
                  <c:v>26.744</c:v>
                </c:pt>
                <c:pt idx="13373" formatCode="General">
                  <c:v>26.745999999999999</c:v>
                </c:pt>
                <c:pt idx="13374" formatCode="General">
                  <c:v>26.748000000000001</c:v>
                </c:pt>
                <c:pt idx="13375" formatCode="General">
                  <c:v>26.75</c:v>
                </c:pt>
                <c:pt idx="13376" formatCode="General">
                  <c:v>26.751999999999999</c:v>
                </c:pt>
                <c:pt idx="13377" formatCode="General">
                  <c:v>26.754000000000001</c:v>
                </c:pt>
                <c:pt idx="13378" formatCode="General">
                  <c:v>26.756</c:v>
                </c:pt>
                <c:pt idx="13379" formatCode="General">
                  <c:v>26.757999999999999</c:v>
                </c:pt>
                <c:pt idx="13380" formatCode="General">
                  <c:v>26.76</c:v>
                </c:pt>
                <c:pt idx="13381" formatCode="General">
                  <c:v>26.762</c:v>
                </c:pt>
                <c:pt idx="13382" formatCode="General">
                  <c:v>26.763999999999999</c:v>
                </c:pt>
                <c:pt idx="13383" formatCode="General">
                  <c:v>26.765999999999998</c:v>
                </c:pt>
                <c:pt idx="13384" formatCode="General">
                  <c:v>26.768000000000001</c:v>
                </c:pt>
                <c:pt idx="13385" formatCode="General">
                  <c:v>26.77</c:v>
                </c:pt>
                <c:pt idx="13386" formatCode="General">
                  <c:v>26.771999999999998</c:v>
                </c:pt>
                <c:pt idx="13387" formatCode="General">
                  <c:v>26.774000000000001</c:v>
                </c:pt>
                <c:pt idx="13388" formatCode="General">
                  <c:v>26.776</c:v>
                </c:pt>
                <c:pt idx="13389" formatCode="General">
                  <c:v>26.777999999999999</c:v>
                </c:pt>
                <c:pt idx="13390" formatCode="General">
                  <c:v>26.78</c:v>
                </c:pt>
                <c:pt idx="13391" formatCode="General">
                  <c:v>26.782</c:v>
                </c:pt>
                <c:pt idx="13392" formatCode="General">
                  <c:v>26.783999999999999</c:v>
                </c:pt>
                <c:pt idx="13393" formatCode="General">
                  <c:v>26.786000000000001</c:v>
                </c:pt>
                <c:pt idx="13394" formatCode="General">
                  <c:v>26.788</c:v>
                </c:pt>
                <c:pt idx="13395" formatCode="General">
                  <c:v>26.79</c:v>
                </c:pt>
                <c:pt idx="13396" formatCode="General">
                  <c:v>26.792000000000002</c:v>
                </c:pt>
                <c:pt idx="13397" formatCode="General">
                  <c:v>26.794</c:v>
                </c:pt>
                <c:pt idx="13398" formatCode="General">
                  <c:v>26.795999999999999</c:v>
                </c:pt>
                <c:pt idx="13399" formatCode="General">
                  <c:v>26.797999999999998</c:v>
                </c:pt>
                <c:pt idx="13400" formatCode="General">
                  <c:v>26.8</c:v>
                </c:pt>
                <c:pt idx="13401" formatCode="General">
                  <c:v>26.802</c:v>
                </c:pt>
                <c:pt idx="13402" formatCode="General">
                  <c:v>26.803999999999998</c:v>
                </c:pt>
                <c:pt idx="13403" formatCode="General">
                  <c:v>26.806000000000001</c:v>
                </c:pt>
                <c:pt idx="13404" formatCode="General">
                  <c:v>26.808</c:v>
                </c:pt>
                <c:pt idx="13405" formatCode="General">
                  <c:v>26.81</c:v>
                </c:pt>
                <c:pt idx="13406" formatCode="General">
                  <c:v>26.812000000000001</c:v>
                </c:pt>
                <c:pt idx="13407" formatCode="General">
                  <c:v>26.814</c:v>
                </c:pt>
                <c:pt idx="13408" formatCode="General">
                  <c:v>26.815999999999999</c:v>
                </c:pt>
                <c:pt idx="13409" formatCode="General">
                  <c:v>26.818000000000001</c:v>
                </c:pt>
                <c:pt idx="13410" formatCode="General">
                  <c:v>26.82</c:v>
                </c:pt>
                <c:pt idx="13411" formatCode="General">
                  <c:v>26.821999999999999</c:v>
                </c:pt>
                <c:pt idx="13412" formatCode="General">
                  <c:v>26.824000000000002</c:v>
                </c:pt>
                <c:pt idx="13413" formatCode="General">
                  <c:v>26.826000000000001</c:v>
                </c:pt>
                <c:pt idx="13414" formatCode="General">
                  <c:v>26.827999999999999</c:v>
                </c:pt>
                <c:pt idx="13415" formatCode="General">
                  <c:v>26.83</c:v>
                </c:pt>
                <c:pt idx="13416" formatCode="General">
                  <c:v>26.832000000000001</c:v>
                </c:pt>
                <c:pt idx="13417" formatCode="General">
                  <c:v>26.834</c:v>
                </c:pt>
                <c:pt idx="13418" formatCode="General">
                  <c:v>26.835999999999999</c:v>
                </c:pt>
                <c:pt idx="13419" formatCode="General">
                  <c:v>26.838000000000001</c:v>
                </c:pt>
                <c:pt idx="13420" formatCode="General">
                  <c:v>26.84</c:v>
                </c:pt>
                <c:pt idx="13421" formatCode="General">
                  <c:v>26.841999999999999</c:v>
                </c:pt>
                <c:pt idx="13422" formatCode="General">
                  <c:v>26.844000000000001</c:v>
                </c:pt>
                <c:pt idx="13423" formatCode="General">
                  <c:v>26.846</c:v>
                </c:pt>
                <c:pt idx="13424" formatCode="General">
                  <c:v>26.847999999999999</c:v>
                </c:pt>
                <c:pt idx="13425" formatCode="General">
                  <c:v>26.85</c:v>
                </c:pt>
                <c:pt idx="13426" formatCode="General">
                  <c:v>26.852</c:v>
                </c:pt>
                <c:pt idx="13427" formatCode="General">
                  <c:v>26.853999999999999</c:v>
                </c:pt>
                <c:pt idx="13428" formatCode="General">
                  <c:v>26.856000000000002</c:v>
                </c:pt>
                <c:pt idx="13429" formatCode="General">
                  <c:v>26.858000000000001</c:v>
                </c:pt>
                <c:pt idx="13430" formatCode="General">
                  <c:v>26.86</c:v>
                </c:pt>
                <c:pt idx="13431" formatCode="General">
                  <c:v>26.861999999999998</c:v>
                </c:pt>
                <c:pt idx="13432" formatCode="General">
                  <c:v>26.864000000000001</c:v>
                </c:pt>
                <c:pt idx="13433" formatCode="General">
                  <c:v>26.866</c:v>
                </c:pt>
                <c:pt idx="13434" formatCode="General">
                  <c:v>26.867999999999999</c:v>
                </c:pt>
                <c:pt idx="13435" formatCode="General">
                  <c:v>26.87</c:v>
                </c:pt>
                <c:pt idx="13436" formatCode="General">
                  <c:v>26.872</c:v>
                </c:pt>
                <c:pt idx="13437" formatCode="General">
                  <c:v>26.873999999999999</c:v>
                </c:pt>
                <c:pt idx="13438" formatCode="General">
                  <c:v>26.876000000000001</c:v>
                </c:pt>
                <c:pt idx="13439" formatCode="General">
                  <c:v>26.878</c:v>
                </c:pt>
                <c:pt idx="13440" formatCode="General">
                  <c:v>26.88</c:v>
                </c:pt>
                <c:pt idx="13441" formatCode="General">
                  <c:v>26.882000000000001</c:v>
                </c:pt>
                <c:pt idx="13442" formatCode="General">
                  <c:v>26.884</c:v>
                </c:pt>
                <c:pt idx="13443" formatCode="General">
                  <c:v>26.885999999999999</c:v>
                </c:pt>
                <c:pt idx="13444" formatCode="General">
                  <c:v>26.888000000000002</c:v>
                </c:pt>
                <c:pt idx="13445" formatCode="General">
                  <c:v>26.89</c:v>
                </c:pt>
                <c:pt idx="13446" formatCode="General">
                  <c:v>26.891999999999999</c:v>
                </c:pt>
                <c:pt idx="13447" formatCode="General">
                  <c:v>26.893999999999998</c:v>
                </c:pt>
                <c:pt idx="13448" formatCode="General">
                  <c:v>26.896000000000001</c:v>
                </c:pt>
                <c:pt idx="13449" formatCode="General">
                  <c:v>26.898</c:v>
                </c:pt>
                <c:pt idx="13450" formatCode="General">
                  <c:v>26.9</c:v>
                </c:pt>
                <c:pt idx="13451" formatCode="General">
                  <c:v>26.902000000000001</c:v>
                </c:pt>
                <c:pt idx="13452" formatCode="General">
                  <c:v>26.904</c:v>
                </c:pt>
                <c:pt idx="13453" formatCode="General">
                  <c:v>26.905999999999999</c:v>
                </c:pt>
                <c:pt idx="13454" formatCode="General">
                  <c:v>26.908000000000001</c:v>
                </c:pt>
                <c:pt idx="13455" formatCode="General">
                  <c:v>26.91</c:v>
                </c:pt>
                <c:pt idx="13456" formatCode="General">
                  <c:v>26.911999999999999</c:v>
                </c:pt>
                <c:pt idx="13457" formatCode="General">
                  <c:v>26.914000000000001</c:v>
                </c:pt>
                <c:pt idx="13458" formatCode="General">
                  <c:v>26.916</c:v>
                </c:pt>
                <c:pt idx="13459" formatCode="General">
                  <c:v>26.917999999999999</c:v>
                </c:pt>
                <c:pt idx="13460" formatCode="General">
                  <c:v>26.92</c:v>
                </c:pt>
                <c:pt idx="13461" formatCode="General">
                  <c:v>26.922000000000001</c:v>
                </c:pt>
                <c:pt idx="13462" formatCode="General">
                  <c:v>26.923999999999999</c:v>
                </c:pt>
                <c:pt idx="13463" formatCode="General">
                  <c:v>26.925999999999998</c:v>
                </c:pt>
                <c:pt idx="13464" formatCode="General">
                  <c:v>26.928000000000001</c:v>
                </c:pt>
                <c:pt idx="13465" formatCode="General">
                  <c:v>26.93</c:v>
                </c:pt>
                <c:pt idx="13466" formatCode="General">
                  <c:v>26.931999999999999</c:v>
                </c:pt>
                <c:pt idx="13467" formatCode="General">
                  <c:v>26.934000000000001</c:v>
                </c:pt>
                <c:pt idx="13468" formatCode="General">
                  <c:v>26.936</c:v>
                </c:pt>
                <c:pt idx="13469" formatCode="General">
                  <c:v>26.937999999999999</c:v>
                </c:pt>
                <c:pt idx="13470" formatCode="General">
                  <c:v>26.94</c:v>
                </c:pt>
                <c:pt idx="13471" formatCode="General">
                  <c:v>26.942</c:v>
                </c:pt>
                <c:pt idx="13472" formatCode="General">
                  <c:v>26.943999999999999</c:v>
                </c:pt>
                <c:pt idx="13473" formatCode="General">
                  <c:v>26.946000000000002</c:v>
                </c:pt>
                <c:pt idx="13474" formatCode="General">
                  <c:v>26.948</c:v>
                </c:pt>
                <c:pt idx="13475" formatCode="General">
                  <c:v>26.95</c:v>
                </c:pt>
                <c:pt idx="13476" formatCode="General">
                  <c:v>26.952000000000002</c:v>
                </c:pt>
                <c:pt idx="13477" formatCode="General">
                  <c:v>26.954000000000001</c:v>
                </c:pt>
                <c:pt idx="13478" formatCode="General">
                  <c:v>26.956</c:v>
                </c:pt>
                <c:pt idx="13479" formatCode="General">
                  <c:v>26.957999999999998</c:v>
                </c:pt>
                <c:pt idx="13480" formatCode="General">
                  <c:v>26.96</c:v>
                </c:pt>
                <c:pt idx="13481" formatCode="General">
                  <c:v>26.962</c:v>
                </c:pt>
                <c:pt idx="13482" formatCode="General">
                  <c:v>26.963999999999999</c:v>
                </c:pt>
                <c:pt idx="13483" formatCode="General">
                  <c:v>26.966000000000001</c:v>
                </c:pt>
                <c:pt idx="13484" formatCode="General">
                  <c:v>26.968</c:v>
                </c:pt>
                <c:pt idx="13485" formatCode="General">
                  <c:v>26.97</c:v>
                </c:pt>
                <c:pt idx="13486" formatCode="General">
                  <c:v>26.972000000000001</c:v>
                </c:pt>
                <c:pt idx="13487" formatCode="General">
                  <c:v>26.974</c:v>
                </c:pt>
                <c:pt idx="13488" formatCode="General">
                  <c:v>26.975999999999999</c:v>
                </c:pt>
                <c:pt idx="13489" formatCode="General">
                  <c:v>26.978000000000002</c:v>
                </c:pt>
                <c:pt idx="13490" formatCode="General">
                  <c:v>26.98</c:v>
                </c:pt>
                <c:pt idx="13491" formatCode="General">
                  <c:v>26.981999999999999</c:v>
                </c:pt>
                <c:pt idx="13492" formatCode="General">
                  <c:v>26.984000000000002</c:v>
                </c:pt>
                <c:pt idx="13493" formatCode="General">
                  <c:v>26.986000000000001</c:v>
                </c:pt>
                <c:pt idx="13494" formatCode="General">
                  <c:v>26.988</c:v>
                </c:pt>
                <c:pt idx="13495" formatCode="General">
                  <c:v>26.99</c:v>
                </c:pt>
                <c:pt idx="13496" formatCode="General">
                  <c:v>26.992000000000001</c:v>
                </c:pt>
                <c:pt idx="13497" formatCode="General">
                  <c:v>26.994</c:v>
                </c:pt>
                <c:pt idx="13498" formatCode="General">
                  <c:v>26.995999999999999</c:v>
                </c:pt>
                <c:pt idx="13499" formatCode="General">
                  <c:v>26.998000000000001</c:v>
                </c:pt>
                <c:pt idx="13500" formatCode="General">
                  <c:v>27</c:v>
                </c:pt>
                <c:pt idx="13501" formatCode="General">
                  <c:v>27.001999999999999</c:v>
                </c:pt>
                <c:pt idx="13502" formatCode="General">
                  <c:v>27.004000000000001</c:v>
                </c:pt>
                <c:pt idx="13503" formatCode="General">
                  <c:v>27.006</c:v>
                </c:pt>
                <c:pt idx="13504" formatCode="General">
                  <c:v>27.007999999999999</c:v>
                </c:pt>
                <c:pt idx="13505" formatCode="General">
                  <c:v>27.01</c:v>
                </c:pt>
                <c:pt idx="13506" formatCode="General">
                  <c:v>27.012</c:v>
                </c:pt>
                <c:pt idx="13507" formatCode="General">
                  <c:v>27.013999999999999</c:v>
                </c:pt>
                <c:pt idx="13508" formatCode="General">
                  <c:v>27.015999999999998</c:v>
                </c:pt>
                <c:pt idx="13509" formatCode="General">
                  <c:v>27.018000000000001</c:v>
                </c:pt>
                <c:pt idx="13510" formatCode="General">
                  <c:v>27.02</c:v>
                </c:pt>
                <c:pt idx="13511" formatCode="General">
                  <c:v>27.021999999999998</c:v>
                </c:pt>
                <c:pt idx="13512" formatCode="General">
                  <c:v>27.024000000000001</c:v>
                </c:pt>
                <c:pt idx="13513" formatCode="General">
                  <c:v>27.026</c:v>
                </c:pt>
                <c:pt idx="13514" formatCode="General">
                  <c:v>27.027999999999999</c:v>
                </c:pt>
                <c:pt idx="13515" formatCode="General">
                  <c:v>27.03</c:v>
                </c:pt>
                <c:pt idx="13516" formatCode="General">
                  <c:v>27.032</c:v>
                </c:pt>
                <c:pt idx="13517" formatCode="General">
                  <c:v>27.033999999999999</c:v>
                </c:pt>
                <c:pt idx="13518" formatCode="General">
                  <c:v>27.036000000000001</c:v>
                </c:pt>
                <c:pt idx="13519" formatCode="General">
                  <c:v>27.038</c:v>
                </c:pt>
                <c:pt idx="13520" formatCode="General">
                  <c:v>27.04</c:v>
                </c:pt>
                <c:pt idx="13521" formatCode="General">
                  <c:v>27.042000000000002</c:v>
                </c:pt>
                <c:pt idx="13522" formatCode="General">
                  <c:v>27.044</c:v>
                </c:pt>
                <c:pt idx="13523" formatCode="General">
                  <c:v>27.045999999999999</c:v>
                </c:pt>
                <c:pt idx="13524" formatCode="General">
                  <c:v>27.047999999999998</c:v>
                </c:pt>
                <c:pt idx="13525" formatCode="General">
                  <c:v>27.05</c:v>
                </c:pt>
                <c:pt idx="13526" formatCode="General">
                  <c:v>27.052</c:v>
                </c:pt>
                <c:pt idx="13527" formatCode="General">
                  <c:v>27.053999999999998</c:v>
                </c:pt>
                <c:pt idx="13528" formatCode="General">
                  <c:v>27.056000000000001</c:v>
                </c:pt>
                <c:pt idx="13529" formatCode="General">
                  <c:v>27.058</c:v>
                </c:pt>
                <c:pt idx="13530" formatCode="General">
                  <c:v>27.06</c:v>
                </c:pt>
                <c:pt idx="13531" formatCode="General">
                  <c:v>27.062000000000001</c:v>
                </c:pt>
                <c:pt idx="13532" formatCode="General">
                  <c:v>27.064</c:v>
                </c:pt>
                <c:pt idx="13533" formatCode="General">
                  <c:v>27.065999999999999</c:v>
                </c:pt>
                <c:pt idx="13534" formatCode="General">
                  <c:v>27.068000000000001</c:v>
                </c:pt>
                <c:pt idx="13535" formatCode="General">
                  <c:v>27.07</c:v>
                </c:pt>
                <c:pt idx="13536" formatCode="General">
                  <c:v>27.071999999999999</c:v>
                </c:pt>
                <c:pt idx="13537" formatCode="General">
                  <c:v>27.074000000000002</c:v>
                </c:pt>
                <c:pt idx="13538" formatCode="General">
                  <c:v>27.076000000000001</c:v>
                </c:pt>
                <c:pt idx="13539" formatCode="General">
                  <c:v>27.077999999999999</c:v>
                </c:pt>
                <c:pt idx="13540" formatCode="General">
                  <c:v>27.08</c:v>
                </c:pt>
                <c:pt idx="13541" formatCode="General">
                  <c:v>27.082000000000001</c:v>
                </c:pt>
                <c:pt idx="13542" formatCode="General">
                  <c:v>27.084</c:v>
                </c:pt>
                <c:pt idx="13543" formatCode="General">
                  <c:v>27.085999999999999</c:v>
                </c:pt>
                <c:pt idx="13544" formatCode="General">
                  <c:v>27.088000000000001</c:v>
                </c:pt>
                <c:pt idx="13545" formatCode="General">
                  <c:v>27.09</c:v>
                </c:pt>
                <c:pt idx="13546" formatCode="General">
                  <c:v>27.091999999999999</c:v>
                </c:pt>
                <c:pt idx="13547" formatCode="General">
                  <c:v>27.094000000000001</c:v>
                </c:pt>
                <c:pt idx="13548" formatCode="General">
                  <c:v>27.096</c:v>
                </c:pt>
                <c:pt idx="13549" formatCode="General">
                  <c:v>27.097999999999999</c:v>
                </c:pt>
                <c:pt idx="13550" formatCode="General">
                  <c:v>27.1</c:v>
                </c:pt>
                <c:pt idx="13551" formatCode="General">
                  <c:v>27.102</c:v>
                </c:pt>
                <c:pt idx="13552" formatCode="General">
                  <c:v>27.103999999999999</c:v>
                </c:pt>
                <c:pt idx="13553" formatCode="General">
                  <c:v>27.106000000000002</c:v>
                </c:pt>
                <c:pt idx="13554" formatCode="General">
                  <c:v>27.108000000000001</c:v>
                </c:pt>
                <c:pt idx="13555" formatCode="General">
                  <c:v>27.11</c:v>
                </c:pt>
                <c:pt idx="13556" formatCode="General">
                  <c:v>27.111999999999998</c:v>
                </c:pt>
                <c:pt idx="13557" formatCode="General">
                  <c:v>27.114000000000001</c:v>
                </c:pt>
                <c:pt idx="13558" formatCode="General">
                  <c:v>27.116</c:v>
                </c:pt>
                <c:pt idx="13559" formatCode="General">
                  <c:v>27.117999999999999</c:v>
                </c:pt>
                <c:pt idx="13560" formatCode="General">
                  <c:v>27.12</c:v>
                </c:pt>
                <c:pt idx="13561" formatCode="General">
                  <c:v>27.122</c:v>
                </c:pt>
                <c:pt idx="13562" formatCode="General">
                  <c:v>27.123999999999999</c:v>
                </c:pt>
                <c:pt idx="13563" formatCode="General">
                  <c:v>27.126000000000001</c:v>
                </c:pt>
                <c:pt idx="13564" formatCode="General">
                  <c:v>27.128</c:v>
                </c:pt>
                <c:pt idx="13565" formatCode="General">
                  <c:v>27.13</c:v>
                </c:pt>
                <c:pt idx="13566" formatCode="General">
                  <c:v>27.132000000000001</c:v>
                </c:pt>
                <c:pt idx="13567" formatCode="General">
                  <c:v>27.134</c:v>
                </c:pt>
                <c:pt idx="13568" formatCode="General">
                  <c:v>27.135999999999999</c:v>
                </c:pt>
                <c:pt idx="13569" formatCode="General">
                  <c:v>27.138000000000002</c:v>
                </c:pt>
                <c:pt idx="13570" formatCode="General">
                  <c:v>27.14</c:v>
                </c:pt>
                <c:pt idx="13571" formatCode="General">
                  <c:v>27.141999999999999</c:v>
                </c:pt>
                <c:pt idx="13572" formatCode="General">
                  <c:v>27.143999999999998</c:v>
                </c:pt>
                <c:pt idx="13573" formatCode="General">
                  <c:v>27.146000000000001</c:v>
                </c:pt>
                <c:pt idx="13574" formatCode="General">
                  <c:v>27.148</c:v>
                </c:pt>
                <c:pt idx="13575" formatCode="General">
                  <c:v>27.15</c:v>
                </c:pt>
                <c:pt idx="13576" formatCode="General">
                  <c:v>27.152000000000001</c:v>
                </c:pt>
                <c:pt idx="13577" formatCode="General">
                  <c:v>27.154</c:v>
                </c:pt>
                <c:pt idx="13578" formatCode="General">
                  <c:v>27.155999999999999</c:v>
                </c:pt>
                <c:pt idx="13579" formatCode="General">
                  <c:v>27.158000000000001</c:v>
                </c:pt>
                <c:pt idx="13580" formatCode="General">
                  <c:v>27.16</c:v>
                </c:pt>
                <c:pt idx="13581" formatCode="General">
                  <c:v>27.161999999999999</c:v>
                </c:pt>
                <c:pt idx="13582" formatCode="General">
                  <c:v>27.164000000000001</c:v>
                </c:pt>
                <c:pt idx="13583" formatCode="General">
                  <c:v>27.166</c:v>
                </c:pt>
                <c:pt idx="13584" formatCode="General">
                  <c:v>27.167999999999999</c:v>
                </c:pt>
                <c:pt idx="13585" formatCode="General">
                  <c:v>27.17</c:v>
                </c:pt>
                <c:pt idx="13586" formatCode="General">
                  <c:v>27.172000000000001</c:v>
                </c:pt>
                <c:pt idx="13587" formatCode="General">
                  <c:v>27.173999999999999</c:v>
                </c:pt>
                <c:pt idx="13588" formatCode="General">
                  <c:v>27.175999999999998</c:v>
                </c:pt>
                <c:pt idx="13589" formatCode="General">
                  <c:v>27.178000000000001</c:v>
                </c:pt>
                <c:pt idx="13590" formatCode="General">
                  <c:v>27.18</c:v>
                </c:pt>
                <c:pt idx="13591" formatCode="General">
                  <c:v>27.181999999999999</c:v>
                </c:pt>
                <c:pt idx="13592" formatCode="General">
                  <c:v>27.184000000000001</c:v>
                </c:pt>
                <c:pt idx="13593" formatCode="General">
                  <c:v>27.186</c:v>
                </c:pt>
                <c:pt idx="13594" formatCode="General">
                  <c:v>27.187999999999999</c:v>
                </c:pt>
                <c:pt idx="13595" formatCode="General">
                  <c:v>27.19</c:v>
                </c:pt>
                <c:pt idx="13596" formatCode="General">
                  <c:v>27.192</c:v>
                </c:pt>
                <c:pt idx="13597" formatCode="General">
                  <c:v>27.193999999999999</c:v>
                </c:pt>
                <c:pt idx="13598" formatCode="General">
                  <c:v>27.196000000000002</c:v>
                </c:pt>
                <c:pt idx="13599" formatCode="General">
                  <c:v>27.198</c:v>
                </c:pt>
                <c:pt idx="13600" formatCode="General">
                  <c:v>27.2</c:v>
                </c:pt>
                <c:pt idx="13601" formatCode="General">
                  <c:v>27.202000000000002</c:v>
                </c:pt>
                <c:pt idx="13602" formatCode="General">
                  <c:v>27.204000000000001</c:v>
                </c:pt>
                <c:pt idx="13603" formatCode="General">
                  <c:v>27.206</c:v>
                </c:pt>
                <c:pt idx="13604" formatCode="General">
                  <c:v>27.207999999999998</c:v>
                </c:pt>
                <c:pt idx="13605" formatCode="General">
                  <c:v>27.21</c:v>
                </c:pt>
                <c:pt idx="13606" formatCode="General">
                  <c:v>27.212</c:v>
                </c:pt>
                <c:pt idx="13607" formatCode="General">
                  <c:v>27.213999999999999</c:v>
                </c:pt>
                <c:pt idx="13608" formatCode="General">
                  <c:v>27.216000000000001</c:v>
                </c:pt>
                <c:pt idx="13609" formatCode="General">
                  <c:v>27.218</c:v>
                </c:pt>
                <c:pt idx="13610" formatCode="General">
                  <c:v>27.22</c:v>
                </c:pt>
                <c:pt idx="13611" formatCode="General">
                  <c:v>27.222000000000001</c:v>
                </c:pt>
                <c:pt idx="13612" formatCode="General">
                  <c:v>27.224</c:v>
                </c:pt>
                <c:pt idx="13613" formatCode="General">
                  <c:v>27.225999999999999</c:v>
                </c:pt>
                <c:pt idx="13614" formatCode="General">
                  <c:v>27.228000000000002</c:v>
                </c:pt>
                <c:pt idx="13615" formatCode="General">
                  <c:v>27.23</c:v>
                </c:pt>
                <c:pt idx="13616" formatCode="General">
                  <c:v>27.231999999999999</c:v>
                </c:pt>
                <c:pt idx="13617" formatCode="General">
                  <c:v>27.234000000000002</c:v>
                </c:pt>
                <c:pt idx="13618" formatCode="General">
                  <c:v>27.236000000000001</c:v>
                </c:pt>
                <c:pt idx="13619" formatCode="General">
                  <c:v>27.238</c:v>
                </c:pt>
                <c:pt idx="13620" formatCode="General">
                  <c:v>27.24</c:v>
                </c:pt>
                <c:pt idx="13621" formatCode="General">
                  <c:v>27.242000000000001</c:v>
                </c:pt>
                <c:pt idx="13622" formatCode="General">
                  <c:v>27.244</c:v>
                </c:pt>
                <c:pt idx="13623" formatCode="General">
                  <c:v>27.245999999999999</c:v>
                </c:pt>
                <c:pt idx="13624" formatCode="General">
                  <c:v>27.248000000000001</c:v>
                </c:pt>
                <c:pt idx="13625" formatCode="General">
                  <c:v>27.25</c:v>
                </c:pt>
                <c:pt idx="13626" formatCode="General">
                  <c:v>27.251999999999999</c:v>
                </c:pt>
                <c:pt idx="13627" formatCode="General">
                  <c:v>27.254000000000001</c:v>
                </c:pt>
                <c:pt idx="13628" formatCode="General">
                  <c:v>27.256</c:v>
                </c:pt>
                <c:pt idx="13629" formatCode="General">
                  <c:v>27.257999999999999</c:v>
                </c:pt>
                <c:pt idx="13630" formatCode="General">
                  <c:v>27.26</c:v>
                </c:pt>
                <c:pt idx="13631" formatCode="General">
                  <c:v>27.262</c:v>
                </c:pt>
                <c:pt idx="13632" formatCode="General">
                  <c:v>27.263999999999999</c:v>
                </c:pt>
                <c:pt idx="13633" formatCode="General">
                  <c:v>27.265999999999998</c:v>
                </c:pt>
                <c:pt idx="13634" formatCode="General">
                  <c:v>27.268000000000001</c:v>
                </c:pt>
                <c:pt idx="13635" formatCode="General">
                  <c:v>27.27</c:v>
                </c:pt>
                <c:pt idx="13636" formatCode="General">
                  <c:v>27.271999999999998</c:v>
                </c:pt>
                <c:pt idx="13637" formatCode="General">
                  <c:v>27.274000000000001</c:v>
                </c:pt>
                <c:pt idx="13638" formatCode="General">
                  <c:v>27.276</c:v>
                </c:pt>
                <c:pt idx="13639" formatCode="General">
                  <c:v>27.277999999999999</c:v>
                </c:pt>
                <c:pt idx="13640" formatCode="General">
                  <c:v>27.28</c:v>
                </c:pt>
                <c:pt idx="13641" formatCode="General">
                  <c:v>27.282</c:v>
                </c:pt>
                <c:pt idx="13642" formatCode="General">
                  <c:v>27.283999999999999</c:v>
                </c:pt>
                <c:pt idx="13643" formatCode="General">
                  <c:v>27.286000000000001</c:v>
                </c:pt>
                <c:pt idx="13644" formatCode="General">
                  <c:v>27.288</c:v>
                </c:pt>
                <c:pt idx="13645" formatCode="General">
                  <c:v>27.29</c:v>
                </c:pt>
                <c:pt idx="13646" formatCode="General">
                  <c:v>27.292000000000002</c:v>
                </c:pt>
                <c:pt idx="13647" formatCode="General">
                  <c:v>27.294</c:v>
                </c:pt>
                <c:pt idx="13648" formatCode="General">
                  <c:v>27.295999999999999</c:v>
                </c:pt>
                <c:pt idx="13649" formatCode="General">
                  <c:v>27.297999999999998</c:v>
                </c:pt>
                <c:pt idx="13650" formatCode="General">
                  <c:v>27.3</c:v>
                </c:pt>
                <c:pt idx="13651" formatCode="General">
                  <c:v>27.302</c:v>
                </c:pt>
                <c:pt idx="13652" formatCode="General">
                  <c:v>27.303999999999998</c:v>
                </c:pt>
                <c:pt idx="13653" formatCode="General">
                  <c:v>27.306000000000001</c:v>
                </c:pt>
                <c:pt idx="13654" formatCode="General">
                  <c:v>27.308</c:v>
                </c:pt>
                <c:pt idx="13655" formatCode="General">
                  <c:v>27.31</c:v>
                </c:pt>
                <c:pt idx="13656" formatCode="General">
                  <c:v>27.312000000000001</c:v>
                </c:pt>
                <c:pt idx="13657" formatCode="General">
                  <c:v>27.314</c:v>
                </c:pt>
                <c:pt idx="13658" formatCode="General">
                  <c:v>27.315999999999999</c:v>
                </c:pt>
                <c:pt idx="13659" formatCode="General">
                  <c:v>27.318000000000001</c:v>
                </c:pt>
                <c:pt idx="13660" formatCode="General">
                  <c:v>27.32</c:v>
                </c:pt>
                <c:pt idx="13661" formatCode="General">
                  <c:v>27.321999999999999</c:v>
                </c:pt>
                <c:pt idx="13662" formatCode="General">
                  <c:v>27.324000000000002</c:v>
                </c:pt>
                <c:pt idx="13663" formatCode="General">
                  <c:v>27.326000000000001</c:v>
                </c:pt>
                <c:pt idx="13664" formatCode="General">
                  <c:v>27.327999999999999</c:v>
                </c:pt>
                <c:pt idx="13665" formatCode="General">
                  <c:v>27.33</c:v>
                </c:pt>
                <c:pt idx="13666" formatCode="General">
                  <c:v>27.332000000000001</c:v>
                </c:pt>
                <c:pt idx="13667" formatCode="General">
                  <c:v>27.334</c:v>
                </c:pt>
                <c:pt idx="13668" formatCode="General">
                  <c:v>27.335999999999999</c:v>
                </c:pt>
                <c:pt idx="13669" formatCode="General">
                  <c:v>27.338000000000001</c:v>
                </c:pt>
                <c:pt idx="13670" formatCode="General">
                  <c:v>27.34</c:v>
                </c:pt>
                <c:pt idx="13671" formatCode="General">
                  <c:v>27.341999999999999</c:v>
                </c:pt>
                <c:pt idx="13672" formatCode="General">
                  <c:v>27.344000000000001</c:v>
                </c:pt>
                <c:pt idx="13673" formatCode="General">
                  <c:v>27.346</c:v>
                </c:pt>
                <c:pt idx="13674" formatCode="General">
                  <c:v>27.347999999999999</c:v>
                </c:pt>
                <c:pt idx="13675" formatCode="General">
                  <c:v>27.35</c:v>
                </c:pt>
                <c:pt idx="13676" formatCode="General">
                  <c:v>27.352</c:v>
                </c:pt>
                <c:pt idx="13677" formatCode="General">
                  <c:v>27.353999999999999</c:v>
                </c:pt>
                <c:pt idx="13678" formatCode="General">
                  <c:v>27.356000000000002</c:v>
                </c:pt>
                <c:pt idx="13679" formatCode="General">
                  <c:v>27.358000000000001</c:v>
                </c:pt>
                <c:pt idx="13680" formatCode="General">
                  <c:v>27.36</c:v>
                </c:pt>
                <c:pt idx="13681" formatCode="General">
                  <c:v>27.361999999999998</c:v>
                </c:pt>
                <c:pt idx="13682" formatCode="General">
                  <c:v>27.364000000000001</c:v>
                </c:pt>
                <c:pt idx="13683" formatCode="General">
                  <c:v>27.366</c:v>
                </c:pt>
                <c:pt idx="13684" formatCode="General">
                  <c:v>27.367999999999999</c:v>
                </c:pt>
                <c:pt idx="13685" formatCode="General">
                  <c:v>27.37</c:v>
                </c:pt>
                <c:pt idx="13686" formatCode="General">
                  <c:v>27.372</c:v>
                </c:pt>
                <c:pt idx="13687" formatCode="General">
                  <c:v>27.373999999999999</c:v>
                </c:pt>
                <c:pt idx="13688" formatCode="General">
                  <c:v>27.376000000000001</c:v>
                </c:pt>
                <c:pt idx="13689" formatCode="General">
                  <c:v>27.378</c:v>
                </c:pt>
                <c:pt idx="13690" formatCode="General">
                  <c:v>27.38</c:v>
                </c:pt>
                <c:pt idx="13691" formatCode="General">
                  <c:v>27.382000000000001</c:v>
                </c:pt>
                <c:pt idx="13692" formatCode="General">
                  <c:v>27.384</c:v>
                </c:pt>
                <c:pt idx="13693" formatCode="General">
                  <c:v>27.385999999999999</c:v>
                </c:pt>
                <c:pt idx="13694" formatCode="General">
                  <c:v>27.388000000000002</c:v>
                </c:pt>
                <c:pt idx="13695" formatCode="General">
                  <c:v>27.39</c:v>
                </c:pt>
                <c:pt idx="13696" formatCode="General">
                  <c:v>27.391999999999999</c:v>
                </c:pt>
                <c:pt idx="13697" formatCode="General">
                  <c:v>27.393999999999998</c:v>
                </c:pt>
                <c:pt idx="13698" formatCode="General">
                  <c:v>27.396000000000001</c:v>
                </c:pt>
                <c:pt idx="13699" formatCode="General">
                  <c:v>27.398</c:v>
                </c:pt>
                <c:pt idx="13700" formatCode="General">
                  <c:v>27.4</c:v>
                </c:pt>
                <c:pt idx="13701" formatCode="General">
                  <c:v>27.402000000000001</c:v>
                </c:pt>
                <c:pt idx="13702" formatCode="General">
                  <c:v>27.404</c:v>
                </c:pt>
                <c:pt idx="13703" formatCode="General">
                  <c:v>27.405999999999999</c:v>
                </c:pt>
                <c:pt idx="13704" formatCode="General">
                  <c:v>27.408000000000001</c:v>
                </c:pt>
                <c:pt idx="13705" formatCode="General">
                  <c:v>27.41</c:v>
                </c:pt>
                <c:pt idx="13706" formatCode="General">
                  <c:v>27.411999999999999</c:v>
                </c:pt>
                <c:pt idx="13707" formatCode="General">
                  <c:v>27.414000000000001</c:v>
                </c:pt>
                <c:pt idx="13708" formatCode="General">
                  <c:v>27.416</c:v>
                </c:pt>
                <c:pt idx="13709" formatCode="General">
                  <c:v>27.417999999999999</c:v>
                </c:pt>
                <c:pt idx="13710" formatCode="General">
                  <c:v>27.42</c:v>
                </c:pt>
                <c:pt idx="13711" formatCode="General">
                  <c:v>27.422000000000001</c:v>
                </c:pt>
                <c:pt idx="13712" formatCode="General">
                  <c:v>27.423999999999999</c:v>
                </c:pt>
                <c:pt idx="13713" formatCode="General">
                  <c:v>27.425999999999998</c:v>
                </c:pt>
                <c:pt idx="13714" formatCode="General">
                  <c:v>27.428000000000001</c:v>
                </c:pt>
                <c:pt idx="13715" formatCode="General">
                  <c:v>27.43</c:v>
                </c:pt>
                <c:pt idx="13716" formatCode="General">
                  <c:v>27.431999999999999</c:v>
                </c:pt>
                <c:pt idx="13717" formatCode="General">
                  <c:v>27.434000000000001</c:v>
                </c:pt>
                <c:pt idx="13718" formatCode="General">
                  <c:v>27.436</c:v>
                </c:pt>
                <c:pt idx="13719" formatCode="General">
                  <c:v>27.437999999999999</c:v>
                </c:pt>
                <c:pt idx="13720" formatCode="General">
                  <c:v>27.44</c:v>
                </c:pt>
                <c:pt idx="13721" formatCode="General">
                  <c:v>27.442</c:v>
                </c:pt>
                <c:pt idx="13722" formatCode="General">
                  <c:v>27.443999999999999</c:v>
                </c:pt>
                <c:pt idx="13723" formatCode="General">
                  <c:v>27.446000000000002</c:v>
                </c:pt>
                <c:pt idx="13724" formatCode="General">
                  <c:v>27.448</c:v>
                </c:pt>
                <c:pt idx="13725" formatCode="General">
                  <c:v>27.45</c:v>
                </c:pt>
                <c:pt idx="13726" formatCode="General">
                  <c:v>27.452000000000002</c:v>
                </c:pt>
                <c:pt idx="13727" formatCode="General">
                  <c:v>27.454000000000001</c:v>
                </c:pt>
                <c:pt idx="13728" formatCode="General">
                  <c:v>27.456</c:v>
                </c:pt>
                <c:pt idx="13729" formatCode="General">
                  <c:v>27.457999999999998</c:v>
                </c:pt>
                <c:pt idx="13730" formatCode="General">
                  <c:v>27.46</c:v>
                </c:pt>
                <c:pt idx="13731" formatCode="General">
                  <c:v>27.462</c:v>
                </c:pt>
                <c:pt idx="13732" formatCode="General">
                  <c:v>27.463999999999999</c:v>
                </c:pt>
                <c:pt idx="13733" formatCode="General">
                  <c:v>27.466000000000001</c:v>
                </c:pt>
                <c:pt idx="13734" formatCode="General">
                  <c:v>27.468</c:v>
                </c:pt>
                <c:pt idx="13735" formatCode="General">
                  <c:v>27.47</c:v>
                </c:pt>
                <c:pt idx="13736" formatCode="General">
                  <c:v>27.472000000000001</c:v>
                </c:pt>
                <c:pt idx="13737" formatCode="General">
                  <c:v>27.474</c:v>
                </c:pt>
                <c:pt idx="13738" formatCode="General">
                  <c:v>27.475999999999999</c:v>
                </c:pt>
                <c:pt idx="13739" formatCode="General">
                  <c:v>27.478000000000002</c:v>
                </c:pt>
                <c:pt idx="13740" formatCode="General">
                  <c:v>27.48</c:v>
                </c:pt>
                <c:pt idx="13741" formatCode="General">
                  <c:v>27.481999999999999</c:v>
                </c:pt>
                <c:pt idx="13742" formatCode="General">
                  <c:v>27.484000000000002</c:v>
                </c:pt>
                <c:pt idx="13743" formatCode="General">
                  <c:v>27.486000000000001</c:v>
                </c:pt>
                <c:pt idx="13744" formatCode="General">
                  <c:v>27.488</c:v>
                </c:pt>
                <c:pt idx="13745" formatCode="General">
                  <c:v>27.49</c:v>
                </c:pt>
                <c:pt idx="13746" formatCode="General">
                  <c:v>27.492000000000001</c:v>
                </c:pt>
                <c:pt idx="13747" formatCode="General">
                  <c:v>27.494</c:v>
                </c:pt>
                <c:pt idx="13748" formatCode="General">
                  <c:v>27.495999999999999</c:v>
                </c:pt>
                <c:pt idx="13749" formatCode="General">
                  <c:v>27.498000000000001</c:v>
                </c:pt>
                <c:pt idx="13750" formatCode="General">
                  <c:v>27.5</c:v>
                </c:pt>
                <c:pt idx="13751" formatCode="General">
                  <c:v>27.501999999999999</c:v>
                </c:pt>
                <c:pt idx="13752" formatCode="General">
                  <c:v>27.504000000000001</c:v>
                </c:pt>
                <c:pt idx="13753" formatCode="General">
                  <c:v>27.506</c:v>
                </c:pt>
                <c:pt idx="13754" formatCode="General">
                  <c:v>27.507999999999999</c:v>
                </c:pt>
                <c:pt idx="13755" formatCode="General">
                  <c:v>27.51</c:v>
                </c:pt>
                <c:pt idx="13756" formatCode="General">
                  <c:v>27.512</c:v>
                </c:pt>
                <c:pt idx="13757" formatCode="General">
                  <c:v>27.513999999999999</c:v>
                </c:pt>
                <c:pt idx="13758" formatCode="General">
                  <c:v>27.515999999999998</c:v>
                </c:pt>
                <c:pt idx="13759" formatCode="General">
                  <c:v>27.518000000000001</c:v>
                </c:pt>
                <c:pt idx="13760" formatCode="General">
                  <c:v>27.52</c:v>
                </c:pt>
                <c:pt idx="13761" formatCode="General">
                  <c:v>27.521999999999998</c:v>
                </c:pt>
                <c:pt idx="13762" formatCode="General">
                  <c:v>27.524000000000001</c:v>
                </c:pt>
                <c:pt idx="13763" formatCode="General">
                  <c:v>27.526</c:v>
                </c:pt>
                <c:pt idx="13764" formatCode="General">
                  <c:v>27.527999999999999</c:v>
                </c:pt>
                <c:pt idx="13765" formatCode="General">
                  <c:v>27.53</c:v>
                </c:pt>
                <c:pt idx="13766" formatCode="General">
                  <c:v>27.532</c:v>
                </c:pt>
                <c:pt idx="13767" formatCode="General">
                  <c:v>27.533999999999999</c:v>
                </c:pt>
                <c:pt idx="13768" formatCode="General">
                  <c:v>27.536000000000001</c:v>
                </c:pt>
                <c:pt idx="13769" formatCode="General">
                  <c:v>27.538</c:v>
                </c:pt>
                <c:pt idx="13770" formatCode="General">
                  <c:v>27.54</c:v>
                </c:pt>
                <c:pt idx="13771" formatCode="General">
                  <c:v>27.542000000000002</c:v>
                </c:pt>
                <c:pt idx="13772" formatCode="General">
                  <c:v>27.544</c:v>
                </c:pt>
                <c:pt idx="13773" formatCode="General">
                  <c:v>27.545999999999999</c:v>
                </c:pt>
                <c:pt idx="13774" formatCode="General">
                  <c:v>27.547999999999998</c:v>
                </c:pt>
                <c:pt idx="13775" formatCode="General">
                  <c:v>27.55</c:v>
                </c:pt>
                <c:pt idx="13776" formatCode="General">
                  <c:v>27.552</c:v>
                </c:pt>
                <c:pt idx="13777" formatCode="General">
                  <c:v>27.553999999999998</c:v>
                </c:pt>
                <c:pt idx="13778" formatCode="General">
                  <c:v>27.556000000000001</c:v>
                </c:pt>
                <c:pt idx="13779" formatCode="General">
                  <c:v>27.558</c:v>
                </c:pt>
                <c:pt idx="13780" formatCode="General">
                  <c:v>27.56</c:v>
                </c:pt>
                <c:pt idx="13781" formatCode="General">
                  <c:v>27.562000000000001</c:v>
                </c:pt>
                <c:pt idx="13782" formatCode="General">
                  <c:v>27.564</c:v>
                </c:pt>
                <c:pt idx="13783" formatCode="General">
                  <c:v>27.565999999999999</c:v>
                </c:pt>
                <c:pt idx="13784" formatCode="General">
                  <c:v>27.568000000000001</c:v>
                </c:pt>
                <c:pt idx="13785" formatCode="General">
                  <c:v>27.57</c:v>
                </c:pt>
                <c:pt idx="13786" formatCode="General">
                  <c:v>27.571999999999999</c:v>
                </c:pt>
                <c:pt idx="13787" formatCode="General">
                  <c:v>27.574000000000002</c:v>
                </c:pt>
                <c:pt idx="13788" formatCode="General">
                  <c:v>27.576000000000001</c:v>
                </c:pt>
                <c:pt idx="13789" formatCode="General">
                  <c:v>27.577999999999999</c:v>
                </c:pt>
                <c:pt idx="13790" formatCode="General">
                  <c:v>27.58</c:v>
                </c:pt>
                <c:pt idx="13791" formatCode="General">
                  <c:v>27.582000000000001</c:v>
                </c:pt>
                <c:pt idx="13792" formatCode="General">
                  <c:v>27.584</c:v>
                </c:pt>
                <c:pt idx="13793" formatCode="General">
                  <c:v>27.585999999999999</c:v>
                </c:pt>
                <c:pt idx="13794" formatCode="General">
                  <c:v>27.588000000000001</c:v>
                </c:pt>
                <c:pt idx="13795" formatCode="General">
                  <c:v>27.59</c:v>
                </c:pt>
                <c:pt idx="13796" formatCode="General">
                  <c:v>27.591999999999999</c:v>
                </c:pt>
                <c:pt idx="13797" formatCode="General">
                  <c:v>27.594000000000001</c:v>
                </c:pt>
                <c:pt idx="13798" formatCode="General">
                  <c:v>27.596</c:v>
                </c:pt>
                <c:pt idx="13799" formatCode="General">
                  <c:v>27.597999999999999</c:v>
                </c:pt>
                <c:pt idx="13800" formatCode="General">
                  <c:v>27.6</c:v>
                </c:pt>
                <c:pt idx="13801" formatCode="General">
                  <c:v>27.602</c:v>
                </c:pt>
                <c:pt idx="13802" formatCode="General">
                  <c:v>27.603999999999999</c:v>
                </c:pt>
                <c:pt idx="13803" formatCode="General">
                  <c:v>27.606000000000002</c:v>
                </c:pt>
                <c:pt idx="13804" formatCode="General">
                  <c:v>27.608000000000001</c:v>
                </c:pt>
                <c:pt idx="13805" formatCode="General">
                  <c:v>27.61</c:v>
                </c:pt>
                <c:pt idx="13806" formatCode="General">
                  <c:v>27.611999999999998</c:v>
                </c:pt>
                <c:pt idx="13807" formatCode="General">
                  <c:v>27.614000000000001</c:v>
                </c:pt>
                <c:pt idx="13808" formatCode="General">
                  <c:v>27.616</c:v>
                </c:pt>
                <c:pt idx="13809" formatCode="General">
                  <c:v>27.617999999999999</c:v>
                </c:pt>
                <c:pt idx="13810" formatCode="General">
                  <c:v>27.62</c:v>
                </c:pt>
                <c:pt idx="13811" formatCode="General">
                  <c:v>27.622</c:v>
                </c:pt>
                <c:pt idx="13812" formatCode="General">
                  <c:v>27.623999999999999</c:v>
                </c:pt>
                <c:pt idx="13813" formatCode="General">
                  <c:v>27.626000000000001</c:v>
                </c:pt>
                <c:pt idx="13814" formatCode="General">
                  <c:v>27.628</c:v>
                </c:pt>
                <c:pt idx="13815" formatCode="General">
                  <c:v>27.63</c:v>
                </c:pt>
                <c:pt idx="13816" formatCode="General">
                  <c:v>27.632000000000001</c:v>
                </c:pt>
                <c:pt idx="13817" formatCode="General">
                  <c:v>27.634</c:v>
                </c:pt>
                <c:pt idx="13818" formatCode="General">
                  <c:v>27.635999999999999</c:v>
                </c:pt>
                <c:pt idx="13819" formatCode="General">
                  <c:v>27.638000000000002</c:v>
                </c:pt>
                <c:pt idx="13820" formatCode="General">
                  <c:v>27.64</c:v>
                </c:pt>
                <c:pt idx="13821" formatCode="General">
                  <c:v>27.641999999999999</c:v>
                </c:pt>
                <c:pt idx="13822" formatCode="General">
                  <c:v>27.643999999999998</c:v>
                </c:pt>
                <c:pt idx="13823" formatCode="General">
                  <c:v>27.646000000000001</c:v>
                </c:pt>
                <c:pt idx="13824" formatCode="General">
                  <c:v>27.648</c:v>
                </c:pt>
                <c:pt idx="13825" formatCode="General">
                  <c:v>27.65</c:v>
                </c:pt>
                <c:pt idx="13826" formatCode="General">
                  <c:v>27.652000000000001</c:v>
                </c:pt>
                <c:pt idx="13827" formatCode="General">
                  <c:v>27.654</c:v>
                </c:pt>
                <c:pt idx="13828" formatCode="General">
                  <c:v>27.655999999999999</c:v>
                </c:pt>
                <c:pt idx="13829" formatCode="General">
                  <c:v>27.658000000000001</c:v>
                </c:pt>
                <c:pt idx="13830" formatCode="General">
                  <c:v>27.66</c:v>
                </c:pt>
                <c:pt idx="13831" formatCode="General">
                  <c:v>27.661999999999999</c:v>
                </c:pt>
                <c:pt idx="13832" formatCode="General">
                  <c:v>27.664000000000001</c:v>
                </c:pt>
                <c:pt idx="13833" formatCode="General">
                  <c:v>27.666</c:v>
                </c:pt>
                <c:pt idx="13834" formatCode="General">
                  <c:v>27.667999999999999</c:v>
                </c:pt>
                <c:pt idx="13835" formatCode="General">
                  <c:v>27.67</c:v>
                </c:pt>
                <c:pt idx="13836" formatCode="General">
                  <c:v>27.672000000000001</c:v>
                </c:pt>
                <c:pt idx="13837" formatCode="General">
                  <c:v>27.673999999999999</c:v>
                </c:pt>
                <c:pt idx="13838" formatCode="General">
                  <c:v>27.675999999999998</c:v>
                </c:pt>
                <c:pt idx="13839" formatCode="General">
                  <c:v>27.678000000000001</c:v>
                </c:pt>
                <c:pt idx="13840" formatCode="General">
                  <c:v>27.68</c:v>
                </c:pt>
                <c:pt idx="13841" formatCode="General">
                  <c:v>27.681999999999999</c:v>
                </c:pt>
                <c:pt idx="13842" formatCode="General">
                  <c:v>27.684000000000001</c:v>
                </c:pt>
                <c:pt idx="13843" formatCode="General">
                  <c:v>27.686</c:v>
                </c:pt>
                <c:pt idx="13844" formatCode="General">
                  <c:v>27.687999999999999</c:v>
                </c:pt>
                <c:pt idx="13845" formatCode="General">
                  <c:v>27.69</c:v>
                </c:pt>
                <c:pt idx="13846" formatCode="General">
                  <c:v>27.692</c:v>
                </c:pt>
                <c:pt idx="13847" formatCode="General">
                  <c:v>27.693999999999999</c:v>
                </c:pt>
                <c:pt idx="13848" formatCode="General">
                  <c:v>27.696000000000002</c:v>
                </c:pt>
                <c:pt idx="13849" formatCode="General">
                  <c:v>27.698</c:v>
                </c:pt>
                <c:pt idx="13850" formatCode="General">
                  <c:v>27.7</c:v>
                </c:pt>
                <c:pt idx="13851" formatCode="General">
                  <c:v>27.702000000000002</c:v>
                </c:pt>
                <c:pt idx="13852" formatCode="General">
                  <c:v>27.704000000000001</c:v>
                </c:pt>
                <c:pt idx="13853" formatCode="General">
                  <c:v>27.706</c:v>
                </c:pt>
                <c:pt idx="13854" formatCode="General">
                  <c:v>27.707999999999998</c:v>
                </c:pt>
                <c:pt idx="13855" formatCode="General">
                  <c:v>27.71</c:v>
                </c:pt>
                <c:pt idx="13856" formatCode="General">
                  <c:v>27.712</c:v>
                </c:pt>
                <c:pt idx="13857" formatCode="General">
                  <c:v>27.713999999999999</c:v>
                </c:pt>
                <c:pt idx="13858" formatCode="General">
                  <c:v>27.716000000000001</c:v>
                </c:pt>
                <c:pt idx="13859" formatCode="General">
                  <c:v>27.718</c:v>
                </c:pt>
                <c:pt idx="13860" formatCode="General">
                  <c:v>27.72</c:v>
                </c:pt>
                <c:pt idx="13861" formatCode="General">
                  <c:v>27.722000000000001</c:v>
                </c:pt>
                <c:pt idx="13862" formatCode="General">
                  <c:v>27.724</c:v>
                </c:pt>
                <c:pt idx="13863" formatCode="General">
                  <c:v>27.725999999999999</c:v>
                </c:pt>
                <c:pt idx="13864" formatCode="General">
                  <c:v>27.728000000000002</c:v>
                </c:pt>
                <c:pt idx="13865" formatCode="General">
                  <c:v>27.73</c:v>
                </c:pt>
                <c:pt idx="13866" formatCode="General">
                  <c:v>27.731999999999999</c:v>
                </c:pt>
                <c:pt idx="13867" formatCode="General">
                  <c:v>27.734000000000002</c:v>
                </c:pt>
                <c:pt idx="13868" formatCode="General">
                  <c:v>27.736000000000001</c:v>
                </c:pt>
                <c:pt idx="13869" formatCode="General">
                  <c:v>27.738</c:v>
                </c:pt>
                <c:pt idx="13870" formatCode="General">
                  <c:v>27.74</c:v>
                </c:pt>
                <c:pt idx="13871" formatCode="General">
                  <c:v>27.742000000000001</c:v>
                </c:pt>
                <c:pt idx="13872" formatCode="General">
                  <c:v>27.744</c:v>
                </c:pt>
                <c:pt idx="13873" formatCode="General">
                  <c:v>27.745999999999999</c:v>
                </c:pt>
                <c:pt idx="13874" formatCode="General">
                  <c:v>27.748000000000001</c:v>
                </c:pt>
                <c:pt idx="13875" formatCode="General">
                  <c:v>27.75</c:v>
                </c:pt>
                <c:pt idx="13876" formatCode="General">
                  <c:v>27.751999999999999</c:v>
                </c:pt>
                <c:pt idx="13877" formatCode="General">
                  <c:v>27.754000000000001</c:v>
                </c:pt>
                <c:pt idx="13878" formatCode="General">
                  <c:v>27.756</c:v>
                </c:pt>
                <c:pt idx="13879" formatCode="General">
                  <c:v>27.757999999999999</c:v>
                </c:pt>
                <c:pt idx="13880" formatCode="General">
                  <c:v>27.76</c:v>
                </c:pt>
                <c:pt idx="13881" formatCode="General">
                  <c:v>27.762</c:v>
                </c:pt>
                <c:pt idx="13882" formatCode="General">
                  <c:v>27.763999999999999</c:v>
                </c:pt>
                <c:pt idx="13883" formatCode="General">
                  <c:v>27.765999999999998</c:v>
                </c:pt>
                <c:pt idx="13884" formatCode="General">
                  <c:v>27.768000000000001</c:v>
                </c:pt>
                <c:pt idx="13885" formatCode="General">
                  <c:v>27.77</c:v>
                </c:pt>
                <c:pt idx="13886" formatCode="General">
                  <c:v>27.771999999999998</c:v>
                </c:pt>
                <c:pt idx="13887" formatCode="General">
                  <c:v>27.774000000000001</c:v>
                </c:pt>
                <c:pt idx="13888" formatCode="General">
                  <c:v>27.776</c:v>
                </c:pt>
                <c:pt idx="13889" formatCode="General">
                  <c:v>27.777999999999999</c:v>
                </c:pt>
                <c:pt idx="13890" formatCode="General">
                  <c:v>27.78</c:v>
                </c:pt>
                <c:pt idx="13891" formatCode="General">
                  <c:v>27.782</c:v>
                </c:pt>
                <c:pt idx="13892" formatCode="General">
                  <c:v>27.783999999999999</c:v>
                </c:pt>
                <c:pt idx="13893" formatCode="General">
                  <c:v>27.786000000000001</c:v>
                </c:pt>
                <c:pt idx="13894" formatCode="General">
                  <c:v>27.788</c:v>
                </c:pt>
                <c:pt idx="13895" formatCode="General">
                  <c:v>27.79</c:v>
                </c:pt>
                <c:pt idx="13896" formatCode="General">
                  <c:v>27.792000000000002</c:v>
                </c:pt>
                <c:pt idx="13897" formatCode="General">
                  <c:v>27.794</c:v>
                </c:pt>
                <c:pt idx="13898" formatCode="General">
                  <c:v>27.795999999999999</c:v>
                </c:pt>
                <c:pt idx="13899" formatCode="General">
                  <c:v>27.797999999999998</c:v>
                </c:pt>
                <c:pt idx="13900" formatCode="General">
                  <c:v>27.8</c:v>
                </c:pt>
                <c:pt idx="13901" formatCode="General">
                  <c:v>27.802</c:v>
                </c:pt>
                <c:pt idx="13902" formatCode="General">
                  <c:v>27.803999999999998</c:v>
                </c:pt>
                <c:pt idx="13903" formatCode="General">
                  <c:v>27.806000000000001</c:v>
                </c:pt>
                <c:pt idx="13904" formatCode="General">
                  <c:v>27.808</c:v>
                </c:pt>
                <c:pt idx="13905" formatCode="General">
                  <c:v>27.81</c:v>
                </c:pt>
                <c:pt idx="13906" formatCode="General">
                  <c:v>27.812000000000001</c:v>
                </c:pt>
                <c:pt idx="13907" formatCode="General">
                  <c:v>27.814</c:v>
                </c:pt>
                <c:pt idx="13908" formatCode="General">
                  <c:v>27.815999999999999</c:v>
                </c:pt>
                <c:pt idx="13909" formatCode="General">
                  <c:v>27.818000000000001</c:v>
                </c:pt>
                <c:pt idx="13910" formatCode="General">
                  <c:v>27.82</c:v>
                </c:pt>
                <c:pt idx="13911" formatCode="General">
                  <c:v>27.821999999999999</c:v>
                </c:pt>
                <c:pt idx="13912" formatCode="General">
                  <c:v>27.824000000000002</c:v>
                </c:pt>
                <c:pt idx="13913" formatCode="General">
                  <c:v>27.826000000000001</c:v>
                </c:pt>
                <c:pt idx="13914" formatCode="General">
                  <c:v>27.827999999999999</c:v>
                </c:pt>
                <c:pt idx="13915" formatCode="General">
                  <c:v>27.83</c:v>
                </c:pt>
                <c:pt idx="13916" formatCode="General">
                  <c:v>27.832000000000001</c:v>
                </c:pt>
                <c:pt idx="13917" formatCode="General">
                  <c:v>27.834</c:v>
                </c:pt>
                <c:pt idx="13918" formatCode="General">
                  <c:v>27.835999999999999</c:v>
                </c:pt>
                <c:pt idx="13919" formatCode="General">
                  <c:v>27.838000000000001</c:v>
                </c:pt>
                <c:pt idx="13920" formatCode="General">
                  <c:v>27.84</c:v>
                </c:pt>
                <c:pt idx="13921" formatCode="General">
                  <c:v>27.841999999999999</c:v>
                </c:pt>
                <c:pt idx="13922" formatCode="General">
                  <c:v>27.844000000000001</c:v>
                </c:pt>
                <c:pt idx="13923" formatCode="General">
                  <c:v>27.846</c:v>
                </c:pt>
                <c:pt idx="13924" formatCode="General">
                  <c:v>27.847999999999999</c:v>
                </c:pt>
                <c:pt idx="13925" formatCode="General">
                  <c:v>27.85</c:v>
                </c:pt>
                <c:pt idx="13926" formatCode="General">
                  <c:v>27.852</c:v>
                </c:pt>
                <c:pt idx="13927" formatCode="General">
                  <c:v>27.853999999999999</c:v>
                </c:pt>
                <c:pt idx="13928" formatCode="General">
                  <c:v>27.856000000000002</c:v>
                </c:pt>
                <c:pt idx="13929" formatCode="General">
                  <c:v>27.858000000000001</c:v>
                </c:pt>
                <c:pt idx="13930" formatCode="General">
                  <c:v>27.86</c:v>
                </c:pt>
                <c:pt idx="13931" formatCode="General">
                  <c:v>27.861999999999998</c:v>
                </c:pt>
                <c:pt idx="13932" formatCode="General">
                  <c:v>27.864000000000001</c:v>
                </c:pt>
                <c:pt idx="13933" formatCode="General">
                  <c:v>27.866</c:v>
                </c:pt>
                <c:pt idx="13934" formatCode="General">
                  <c:v>27.867999999999999</c:v>
                </c:pt>
                <c:pt idx="13935" formatCode="General">
                  <c:v>27.87</c:v>
                </c:pt>
                <c:pt idx="13936" formatCode="General">
                  <c:v>27.872</c:v>
                </c:pt>
                <c:pt idx="13937" formatCode="General">
                  <c:v>27.873999999999999</c:v>
                </c:pt>
                <c:pt idx="13938" formatCode="General">
                  <c:v>27.876000000000001</c:v>
                </c:pt>
                <c:pt idx="13939" formatCode="General">
                  <c:v>27.878</c:v>
                </c:pt>
                <c:pt idx="13940" formatCode="General">
                  <c:v>27.88</c:v>
                </c:pt>
                <c:pt idx="13941" formatCode="General">
                  <c:v>27.882000000000001</c:v>
                </c:pt>
                <c:pt idx="13942" formatCode="General">
                  <c:v>27.884</c:v>
                </c:pt>
                <c:pt idx="13943" formatCode="General">
                  <c:v>27.885999999999999</c:v>
                </c:pt>
                <c:pt idx="13944" formatCode="General">
                  <c:v>27.888000000000002</c:v>
                </c:pt>
                <c:pt idx="13945" formatCode="General">
                  <c:v>27.89</c:v>
                </c:pt>
                <c:pt idx="13946" formatCode="General">
                  <c:v>27.891999999999999</c:v>
                </c:pt>
                <c:pt idx="13947" formatCode="General">
                  <c:v>27.893999999999998</c:v>
                </c:pt>
                <c:pt idx="13948" formatCode="General">
                  <c:v>27.896000000000001</c:v>
                </c:pt>
                <c:pt idx="13949" formatCode="General">
                  <c:v>27.898</c:v>
                </c:pt>
                <c:pt idx="13950" formatCode="General">
                  <c:v>27.9</c:v>
                </c:pt>
                <c:pt idx="13951" formatCode="General">
                  <c:v>27.902000000000001</c:v>
                </c:pt>
                <c:pt idx="13952" formatCode="General">
                  <c:v>27.904</c:v>
                </c:pt>
                <c:pt idx="13953" formatCode="General">
                  <c:v>27.905999999999999</c:v>
                </c:pt>
                <c:pt idx="13954" formatCode="General">
                  <c:v>27.908000000000001</c:v>
                </c:pt>
                <c:pt idx="13955" formatCode="General">
                  <c:v>27.91</c:v>
                </c:pt>
                <c:pt idx="13956" formatCode="General">
                  <c:v>27.911999999999999</c:v>
                </c:pt>
                <c:pt idx="13957" formatCode="General">
                  <c:v>27.914000000000001</c:v>
                </c:pt>
                <c:pt idx="13958" formatCode="General">
                  <c:v>27.916</c:v>
                </c:pt>
                <c:pt idx="13959" formatCode="General">
                  <c:v>27.917999999999999</c:v>
                </c:pt>
                <c:pt idx="13960" formatCode="General">
                  <c:v>27.92</c:v>
                </c:pt>
                <c:pt idx="13961" formatCode="General">
                  <c:v>27.922000000000001</c:v>
                </c:pt>
                <c:pt idx="13962" formatCode="General">
                  <c:v>27.923999999999999</c:v>
                </c:pt>
                <c:pt idx="13963" formatCode="General">
                  <c:v>27.925999999999998</c:v>
                </c:pt>
                <c:pt idx="13964" formatCode="General">
                  <c:v>27.928000000000001</c:v>
                </c:pt>
                <c:pt idx="13965" formatCode="General">
                  <c:v>27.93</c:v>
                </c:pt>
                <c:pt idx="13966" formatCode="General">
                  <c:v>27.931999999999999</c:v>
                </c:pt>
                <c:pt idx="13967" formatCode="General">
                  <c:v>27.934000000000001</c:v>
                </c:pt>
                <c:pt idx="13968" formatCode="General">
                  <c:v>27.936</c:v>
                </c:pt>
                <c:pt idx="13969" formatCode="General">
                  <c:v>27.937999999999999</c:v>
                </c:pt>
                <c:pt idx="13970" formatCode="General">
                  <c:v>27.94</c:v>
                </c:pt>
                <c:pt idx="13971" formatCode="General">
                  <c:v>27.942</c:v>
                </c:pt>
                <c:pt idx="13972" formatCode="General">
                  <c:v>27.943999999999999</c:v>
                </c:pt>
                <c:pt idx="13973" formatCode="General">
                  <c:v>27.946000000000002</c:v>
                </c:pt>
                <c:pt idx="13974" formatCode="General">
                  <c:v>27.948</c:v>
                </c:pt>
                <c:pt idx="13975" formatCode="General">
                  <c:v>27.95</c:v>
                </c:pt>
                <c:pt idx="13976" formatCode="General">
                  <c:v>27.952000000000002</c:v>
                </c:pt>
                <c:pt idx="13977" formatCode="General">
                  <c:v>27.954000000000001</c:v>
                </c:pt>
                <c:pt idx="13978" formatCode="General">
                  <c:v>27.956</c:v>
                </c:pt>
                <c:pt idx="13979" formatCode="General">
                  <c:v>27.957999999999998</c:v>
                </c:pt>
                <c:pt idx="13980" formatCode="General">
                  <c:v>27.96</c:v>
                </c:pt>
                <c:pt idx="13981" formatCode="General">
                  <c:v>27.962</c:v>
                </c:pt>
                <c:pt idx="13982" formatCode="General">
                  <c:v>27.963999999999999</c:v>
                </c:pt>
                <c:pt idx="13983" formatCode="General">
                  <c:v>27.966000000000001</c:v>
                </c:pt>
                <c:pt idx="13984" formatCode="General">
                  <c:v>27.968</c:v>
                </c:pt>
                <c:pt idx="13985" formatCode="General">
                  <c:v>27.97</c:v>
                </c:pt>
                <c:pt idx="13986" formatCode="General">
                  <c:v>27.972000000000001</c:v>
                </c:pt>
                <c:pt idx="13987" formatCode="General">
                  <c:v>27.974</c:v>
                </c:pt>
                <c:pt idx="13988" formatCode="General">
                  <c:v>27.975999999999999</c:v>
                </c:pt>
                <c:pt idx="13989" formatCode="General">
                  <c:v>27.978000000000002</c:v>
                </c:pt>
                <c:pt idx="13990" formatCode="General">
                  <c:v>27.98</c:v>
                </c:pt>
                <c:pt idx="13991" formatCode="General">
                  <c:v>27.981999999999999</c:v>
                </c:pt>
                <c:pt idx="13992" formatCode="General">
                  <c:v>27.984000000000002</c:v>
                </c:pt>
                <c:pt idx="13993" formatCode="General">
                  <c:v>27.986000000000001</c:v>
                </c:pt>
                <c:pt idx="13994" formatCode="General">
                  <c:v>27.988</c:v>
                </c:pt>
                <c:pt idx="13995" formatCode="General">
                  <c:v>27.99</c:v>
                </c:pt>
                <c:pt idx="13996" formatCode="General">
                  <c:v>27.992000000000001</c:v>
                </c:pt>
                <c:pt idx="13997" formatCode="General">
                  <c:v>27.994</c:v>
                </c:pt>
                <c:pt idx="13998" formatCode="General">
                  <c:v>27.995999999999999</c:v>
                </c:pt>
                <c:pt idx="13999" formatCode="General">
                  <c:v>27.998000000000001</c:v>
                </c:pt>
                <c:pt idx="14000" formatCode="General">
                  <c:v>28</c:v>
                </c:pt>
                <c:pt idx="14001" formatCode="General">
                  <c:v>28.001999999999999</c:v>
                </c:pt>
                <c:pt idx="14002" formatCode="General">
                  <c:v>28.004000000000001</c:v>
                </c:pt>
                <c:pt idx="14003" formatCode="General">
                  <c:v>28.006</c:v>
                </c:pt>
                <c:pt idx="14004" formatCode="General">
                  <c:v>28.007999999999999</c:v>
                </c:pt>
                <c:pt idx="14005" formatCode="General">
                  <c:v>28.01</c:v>
                </c:pt>
                <c:pt idx="14006" formatCode="General">
                  <c:v>28.012</c:v>
                </c:pt>
                <c:pt idx="14007" formatCode="General">
                  <c:v>28.013999999999999</c:v>
                </c:pt>
                <c:pt idx="14008" formatCode="General">
                  <c:v>28.015999999999998</c:v>
                </c:pt>
                <c:pt idx="14009" formatCode="General">
                  <c:v>28.018000000000001</c:v>
                </c:pt>
                <c:pt idx="14010" formatCode="General">
                  <c:v>28.02</c:v>
                </c:pt>
                <c:pt idx="14011" formatCode="General">
                  <c:v>28.021999999999998</c:v>
                </c:pt>
                <c:pt idx="14012" formatCode="General">
                  <c:v>28.024000000000001</c:v>
                </c:pt>
                <c:pt idx="14013" formatCode="General">
                  <c:v>28.026</c:v>
                </c:pt>
                <c:pt idx="14014" formatCode="General">
                  <c:v>28.027999999999999</c:v>
                </c:pt>
                <c:pt idx="14015" formatCode="General">
                  <c:v>28.03</c:v>
                </c:pt>
                <c:pt idx="14016" formatCode="General">
                  <c:v>28.032</c:v>
                </c:pt>
                <c:pt idx="14017" formatCode="General">
                  <c:v>28.033999999999999</c:v>
                </c:pt>
                <c:pt idx="14018" formatCode="General">
                  <c:v>28.036000000000001</c:v>
                </c:pt>
                <c:pt idx="14019" formatCode="General">
                  <c:v>28.038</c:v>
                </c:pt>
                <c:pt idx="14020" formatCode="General">
                  <c:v>28.04</c:v>
                </c:pt>
                <c:pt idx="14021" formatCode="General">
                  <c:v>28.042000000000002</c:v>
                </c:pt>
                <c:pt idx="14022" formatCode="General">
                  <c:v>28.044</c:v>
                </c:pt>
                <c:pt idx="14023" formatCode="General">
                  <c:v>28.045999999999999</c:v>
                </c:pt>
                <c:pt idx="14024" formatCode="General">
                  <c:v>28.047999999999998</c:v>
                </c:pt>
                <c:pt idx="14025" formatCode="General">
                  <c:v>28.05</c:v>
                </c:pt>
                <c:pt idx="14026" formatCode="General">
                  <c:v>28.052</c:v>
                </c:pt>
                <c:pt idx="14027" formatCode="General">
                  <c:v>28.053999999999998</c:v>
                </c:pt>
                <c:pt idx="14028" formatCode="General">
                  <c:v>28.056000000000001</c:v>
                </c:pt>
                <c:pt idx="14029" formatCode="General">
                  <c:v>28.058</c:v>
                </c:pt>
                <c:pt idx="14030" formatCode="General">
                  <c:v>28.06</c:v>
                </c:pt>
                <c:pt idx="14031" formatCode="General">
                  <c:v>28.062000000000001</c:v>
                </c:pt>
                <c:pt idx="14032" formatCode="General">
                  <c:v>28.064</c:v>
                </c:pt>
                <c:pt idx="14033" formatCode="General">
                  <c:v>28.065999999999999</c:v>
                </c:pt>
                <c:pt idx="14034" formatCode="General">
                  <c:v>28.068000000000001</c:v>
                </c:pt>
                <c:pt idx="14035" formatCode="General">
                  <c:v>28.07</c:v>
                </c:pt>
                <c:pt idx="14036" formatCode="General">
                  <c:v>28.071999999999999</c:v>
                </c:pt>
                <c:pt idx="14037" formatCode="General">
                  <c:v>28.074000000000002</c:v>
                </c:pt>
                <c:pt idx="14038" formatCode="General">
                  <c:v>28.076000000000001</c:v>
                </c:pt>
                <c:pt idx="14039" formatCode="General">
                  <c:v>28.077999999999999</c:v>
                </c:pt>
                <c:pt idx="14040" formatCode="General">
                  <c:v>28.08</c:v>
                </c:pt>
                <c:pt idx="14041" formatCode="General">
                  <c:v>28.082000000000001</c:v>
                </c:pt>
                <c:pt idx="14042" formatCode="General">
                  <c:v>28.084</c:v>
                </c:pt>
                <c:pt idx="14043" formatCode="General">
                  <c:v>28.085999999999999</c:v>
                </c:pt>
                <c:pt idx="14044" formatCode="General">
                  <c:v>28.088000000000001</c:v>
                </c:pt>
                <c:pt idx="14045" formatCode="General">
                  <c:v>28.09</c:v>
                </c:pt>
                <c:pt idx="14046" formatCode="General">
                  <c:v>28.091999999999999</c:v>
                </c:pt>
                <c:pt idx="14047" formatCode="General">
                  <c:v>28.094000000000001</c:v>
                </c:pt>
                <c:pt idx="14048" formatCode="General">
                  <c:v>28.096</c:v>
                </c:pt>
                <c:pt idx="14049" formatCode="General">
                  <c:v>28.097999999999999</c:v>
                </c:pt>
                <c:pt idx="14050" formatCode="General">
                  <c:v>28.1</c:v>
                </c:pt>
                <c:pt idx="14051" formatCode="General">
                  <c:v>28.102</c:v>
                </c:pt>
                <c:pt idx="14052" formatCode="General">
                  <c:v>28.103999999999999</c:v>
                </c:pt>
                <c:pt idx="14053" formatCode="General">
                  <c:v>28.106000000000002</c:v>
                </c:pt>
                <c:pt idx="14054" formatCode="General">
                  <c:v>28.108000000000001</c:v>
                </c:pt>
                <c:pt idx="14055" formatCode="General">
                  <c:v>28.11</c:v>
                </c:pt>
                <c:pt idx="14056" formatCode="General">
                  <c:v>28.111999999999998</c:v>
                </c:pt>
                <c:pt idx="14057" formatCode="General">
                  <c:v>28.114000000000001</c:v>
                </c:pt>
                <c:pt idx="14058" formatCode="General">
                  <c:v>28.116</c:v>
                </c:pt>
                <c:pt idx="14059" formatCode="General">
                  <c:v>28.117999999999999</c:v>
                </c:pt>
                <c:pt idx="14060" formatCode="General">
                  <c:v>28.12</c:v>
                </c:pt>
                <c:pt idx="14061" formatCode="General">
                  <c:v>28.122</c:v>
                </c:pt>
                <c:pt idx="14062" formatCode="General">
                  <c:v>28.123999999999999</c:v>
                </c:pt>
                <c:pt idx="14063" formatCode="General">
                  <c:v>28.126000000000001</c:v>
                </c:pt>
                <c:pt idx="14064" formatCode="General">
                  <c:v>28.128</c:v>
                </c:pt>
                <c:pt idx="14065" formatCode="General">
                  <c:v>28.13</c:v>
                </c:pt>
                <c:pt idx="14066" formatCode="General">
                  <c:v>28.132000000000001</c:v>
                </c:pt>
                <c:pt idx="14067" formatCode="General">
                  <c:v>28.134</c:v>
                </c:pt>
                <c:pt idx="14068" formatCode="General">
                  <c:v>28.135999999999999</c:v>
                </c:pt>
                <c:pt idx="14069" formatCode="General">
                  <c:v>28.138000000000002</c:v>
                </c:pt>
                <c:pt idx="14070" formatCode="General">
                  <c:v>28.14</c:v>
                </c:pt>
                <c:pt idx="14071" formatCode="General">
                  <c:v>28.141999999999999</c:v>
                </c:pt>
                <c:pt idx="14072" formatCode="General">
                  <c:v>28.143999999999998</c:v>
                </c:pt>
                <c:pt idx="14073" formatCode="General">
                  <c:v>28.146000000000001</c:v>
                </c:pt>
                <c:pt idx="14074" formatCode="General">
                  <c:v>28.148</c:v>
                </c:pt>
                <c:pt idx="14075" formatCode="General">
                  <c:v>28.15</c:v>
                </c:pt>
                <c:pt idx="14076" formatCode="General">
                  <c:v>28.152000000000001</c:v>
                </c:pt>
                <c:pt idx="14077" formatCode="General">
                  <c:v>28.154</c:v>
                </c:pt>
                <c:pt idx="14078" formatCode="General">
                  <c:v>28.155999999999999</c:v>
                </c:pt>
                <c:pt idx="14079" formatCode="General">
                  <c:v>28.158000000000001</c:v>
                </c:pt>
                <c:pt idx="14080" formatCode="General">
                  <c:v>28.16</c:v>
                </c:pt>
                <c:pt idx="14081" formatCode="General">
                  <c:v>28.161999999999999</c:v>
                </c:pt>
                <c:pt idx="14082" formatCode="General">
                  <c:v>28.164000000000001</c:v>
                </c:pt>
                <c:pt idx="14083" formatCode="General">
                  <c:v>28.166</c:v>
                </c:pt>
                <c:pt idx="14084" formatCode="General">
                  <c:v>28.167999999999999</c:v>
                </c:pt>
                <c:pt idx="14085" formatCode="General">
                  <c:v>28.17</c:v>
                </c:pt>
                <c:pt idx="14086" formatCode="General">
                  <c:v>28.172000000000001</c:v>
                </c:pt>
                <c:pt idx="14087" formatCode="General">
                  <c:v>28.173999999999999</c:v>
                </c:pt>
                <c:pt idx="14088" formatCode="General">
                  <c:v>28.175999999999998</c:v>
                </c:pt>
                <c:pt idx="14089" formatCode="General">
                  <c:v>28.178000000000001</c:v>
                </c:pt>
                <c:pt idx="14090" formatCode="General">
                  <c:v>28.18</c:v>
                </c:pt>
                <c:pt idx="14091" formatCode="General">
                  <c:v>28.181999999999999</c:v>
                </c:pt>
                <c:pt idx="14092" formatCode="General">
                  <c:v>28.184000000000001</c:v>
                </c:pt>
                <c:pt idx="14093" formatCode="General">
                  <c:v>28.186</c:v>
                </c:pt>
                <c:pt idx="14094" formatCode="General">
                  <c:v>28.187999999999999</c:v>
                </c:pt>
                <c:pt idx="14095" formatCode="General">
                  <c:v>28.19</c:v>
                </c:pt>
                <c:pt idx="14096" formatCode="General">
                  <c:v>28.192</c:v>
                </c:pt>
                <c:pt idx="14097" formatCode="General">
                  <c:v>28.193999999999999</c:v>
                </c:pt>
                <c:pt idx="14098" formatCode="General">
                  <c:v>28.196000000000002</c:v>
                </c:pt>
                <c:pt idx="14099" formatCode="General">
                  <c:v>28.198</c:v>
                </c:pt>
                <c:pt idx="14100" formatCode="General">
                  <c:v>28.2</c:v>
                </c:pt>
                <c:pt idx="14101" formatCode="General">
                  <c:v>28.202000000000002</c:v>
                </c:pt>
                <c:pt idx="14102" formatCode="General">
                  <c:v>28.204000000000001</c:v>
                </c:pt>
                <c:pt idx="14103" formatCode="General">
                  <c:v>28.206</c:v>
                </c:pt>
                <c:pt idx="14104" formatCode="General">
                  <c:v>28.207999999999998</c:v>
                </c:pt>
                <c:pt idx="14105" formatCode="General">
                  <c:v>28.21</c:v>
                </c:pt>
                <c:pt idx="14106" formatCode="General">
                  <c:v>28.212</c:v>
                </c:pt>
                <c:pt idx="14107" formatCode="General">
                  <c:v>28.213999999999999</c:v>
                </c:pt>
                <c:pt idx="14108" formatCode="General">
                  <c:v>28.216000000000001</c:v>
                </c:pt>
                <c:pt idx="14109" formatCode="General">
                  <c:v>28.218</c:v>
                </c:pt>
                <c:pt idx="14110" formatCode="General">
                  <c:v>28.22</c:v>
                </c:pt>
                <c:pt idx="14111" formatCode="General">
                  <c:v>28.222000000000001</c:v>
                </c:pt>
                <c:pt idx="14112" formatCode="General">
                  <c:v>28.224</c:v>
                </c:pt>
                <c:pt idx="14113" formatCode="General">
                  <c:v>28.225999999999999</c:v>
                </c:pt>
                <c:pt idx="14114" formatCode="General">
                  <c:v>28.228000000000002</c:v>
                </c:pt>
                <c:pt idx="14115" formatCode="General">
                  <c:v>28.23</c:v>
                </c:pt>
                <c:pt idx="14116" formatCode="General">
                  <c:v>28.231999999999999</c:v>
                </c:pt>
                <c:pt idx="14117" formatCode="General">
                  <c:v>28.234000000000002</c:v>
                </c:pt>
                <c:pt idx="14118" formatCode="General">
                  <c:v>28.236000000000001</c:v>
                </c:pt>
                <c:pt idx="14119" formatCode="General">
                  <c:v>28.238</c:v>
                </c:pt>
                <c:pt idx="14120" formatCode="General">
                  <c:v>28.24</c:v>
                </c:pt>
                <c:pt idx="14121" formatCode="General">
                  <c:v>28.242000000000001</c:v>
                </c:pt>
                <c:pt idx="14122" formatCode="General">
                  <c:v>28.244</c:v>
                </c:pt>
                <c:pt idx="14123" formatCode="General">
                  <c:v>28.245999999999999</c:v>
                </c:pt>
                <c:pt idx="14124" formatCode="General">
                  <c:v>28.248000000000001</c:v>
                </c:pt>
                <c:pt idx="14125" formatCode="General">
                  <c:v>28.25</c:v>
                </c:pt>
                <c:pt idx="14126" formatCode="General">
                  <c:v>28.251999999999999</c:v>
                </c:pt>
                <c:pt idx="14127" formatCode="General">
                  <c:v>28.254000000000001</c:v>
                </c:pt>
                <c:pt idx="14128" formatCode="General">
                  <c:v>28.256</c:v>
                </c:pt>
                <c:pt idx="14129" formatCode="General">
                  <c:v>28.257999999999999</c:v>
                </c:pt>
                <c:pt idx="14130" formatCode="General">
                  <c:v>28.26</c:v>
                </c:pt>
                <c:pt idx="14131" formatCode="General">
                  <c:v>28.262</c:v>
                </c:pt>
                <c:pt idx="14132" formatCode="General">
                  <c:v>28.263999999999999</c:v>
                </c:pt>
                <c:pt idx="14133" formatCode="General">
                  <c:v>28.265999999999998</c:v>
                </c:pt>
                <c:pt idx="14134" formatCode="General">
                  <c:v>28.268000000000001</c:v>
                </c:pt>
                <c:pt idx="14135" formatCode="General">
                  <c:v>28.27</c:v>
                </c:pt>
                <c:pt idx="14136" formatCode="General">
                  <c:v>28.271999999999998</c:v>
                </c:pt>
                <c:pt idx="14137" formatCode="General">
                  <c:v>28.274000000000001</c:v>
                </c:pt>
                <c:pt idx="14138" formatCode="General">
                  <c:v>28.276</c:v>
                </c:pt>
                <c:pt idx="14139" formatCode="General">
                  <c:v>28.277999999999999</c:v>
                </c:pt>
                <c:pt idx="14140" formatCode="General">
                  <c:v>28.28</c:v>
                </c:pt>
                <c:pt idx="14141" formatCode="General">
                  <c:v>28.282</c:v>
                </c:pt>
                <c:pt idx="14142" formatCode="General">
                  <c:v>28.283999999999999</c:v>
                </c:pt>
                <c:pt idx="14143" formatCode="General">
                  <c:v>28.286000000000001</c:v>
                </c:pt>
                <c:pt idx="14144" formatCode="General">
                  <c:v>28.288</c:v>
                </c:pt>
                <c:pt idx="14145" formatCode="General">
                  <c:v>28.29</c:v>
                </c:pt>
                <c:pt idx="14146" formatCode="General">
                  <c:v>28.292000000000002</c:v>
                </c:pt>
                <c:pt idx="14147" formatCode="General">
                  <c:v>28.294</c:v>
                </c:pt>
                <c:pt idx="14148" formatCode="General">
                  <c:v>28.295999999999999</c:v>
                </c:pt>
                <c:pt idx="14149" formatCode="General">
                  <c:v>28.297999999999998</c:v>
                </c:pt>
                <c:pt idx="14150" formatCode="General">
                  <c:v>28.3</c:v>
                </c:pt>
                <c:pt idx="14151" formatCode="General">
                  <c:v>28.302</c:v>
                </c:pt>
                <c:pt idx="14152" formatCode="General">
                  <c:v>28.303999999999998</c:v>
                </c:pt>
                <c:pt idx="14153" formatCode="General">
                  <c:v>28.306000000000001</c:v>
                </c:pt>
                <c:pt idx="14154" formatCode="General">
                  <c:v>28.308</c:v>
                </c:pt>
                <c:pt idx="14155" formatCode="General">
                  <c:v>28.31</c:v>
                </c:pt>
                <c:pt idx="14156" formatCode="General">
                  <c:v>28.312000000000001</c:v>
                </c:pt>
                <c:pt idx="14157" formatCode="General">
                  <c:v>28.314</c:v>
                </c:pt>
                <c:pt idx="14158" formatCode="General">
                  <c:v>28.315999999999999</c:v>
                </c:pt>
                <c:pt idx="14159" formatCode="General">
                  <c:v>28.318000000000001</c:v>
                </c:pt>
                <c:pt idx="14160" formatCode="General">
                  <c:v>28.32</c:v>
                </c:pt>
                <c:pt idx="14161" formatCode="General">
                  <c:v>28.321999999999999</c:v>
                </c:pt>
                <c:pt idx="14162" formatCode="General">
                  <c:v>28.324000000000002</c:v>
                </c:pt>
                <c:pt idx="14163" formatCode="General">
                  <c:v>28.326000000000001</c:v>
                </c:pt>
                <c:pt idx="14164" formatCode="General">
                  <c:v>28.327999999999999</c:v>
                </c:pt>
                <c:pt idx="14165" formatCode="General">
                  <c:v>28.33</c:v>
                </c:pt>
                <c:pt idx="14166" formatCode="General">
                  <c:v>28.332000000000001</c:v>
                </c:pt>
                <c:pt idx="14167" formatCode="General">
                  <c:v>28.334</c:v>
                </c:pt>
                <c:pt idx="14168" formatCode="General">
                  <c:v>28.335999999999999</c:v>
                </c:pt>
                <c:pt idx="14169" formatCode="General">
                  <c:v>28.338000000000001</c:v>
                </c:pt>
                <c:pt idx="14170" formatCode="General">
                  <c:v>28.34</c:v>
                </c:pt>
                <c:pt idx="14171" formatCode="General">
                  <c:v>28.341999999999999</c:v>
                </c:pt>
                <c:pt idx="14172" formatCode="General">
                  <c:v>28.344000000000001</c:v>
                </c:pt>
                <c:pt idx="14173" formatCode="General">
                  <c:v>28.346</c:v>
                </c:pt>
                <c:pt idx="14174" formatCode="General">
                  <c:v>28.347999999999999</c:v>
                </c:pt>
                <c:pt idx="14175" formatCode="General">
                  <c:v>28.35</c:v>
                </c:pt>
                <c:pt idx="14176" formatCode="General">
                  <c:v>28.352</c:v>
                </c:pt>
                <c:pt idx="14177" formatCode="General">
                  <c:v>28.353999999999999</c:v>
                </c:pt>
                <c:pt idx="14178" formatCode="General">
                  <c:v>28.356000000000002</c:v>
                </c:pt>
                <c:pt idx="14179" formatCode="General">
                  <c:v>28.358000000000001</c:v>
                </c:pt>
                <c:pt idx="14180" formatCode="General">
                  <c:v>28.36</c:v>
                </c:pt>
                <c:pt idx="14181" formatCode="General">
                  <c:v>28.361999999999998</c:v>
                </c:pt>
                <c:pt idx="14182" formatCode="General">
                  <c:v>28.364000000000001</c:v>
                </c:pt>
                <c:pt idx="14183" formatCode="General">
                  <c:v>28.366</c:v>
                </c:pt>
                <c:pt idx="14184" formatCode="General">
                  <c:v>28.367999999999999</c:v>
                </c:pt>
                <c:pt idx="14185" formatCode="General">
                  <c:v>28.37</c:v>
                </c:pt>
                <c:pt idx="14186" formatCode="General">
                  <c:v>28.372</c:v>
                </c:pt>
                <c:pt idx="14187" formatCode="General">
                  <c:v>28.373999999999999</c:v>
                </c:pt>
                <c:pt idx="14188" formatCode="General">
                  <c:v>28.376000000000001</c:v>
                </c:pt>
                <c:pt idx="14189" formatCode="General">
                  <c:v>28.378</c:v>
                </c:pt>
                <c:pt idx="14190" formatCode="General">
                  <c:v>28.38</c:v>
                </c:pt>
                <c:pt idx="14191" formatCode="General">
                  <c:v>28.382000000000001</c:v>
                </c:pt>
                <c:pt idx="14192" formatCode="General">
                  <c:v>28.384</c:v>
                </c:pt>
                <c:pt idx="14193" formatCode="General">
                  <c:v>28.385999999999999</c:v>
                </c:pt>
                <c:pt idx="14194" formatCode="General">
                  <c:v>28.388000000000002</c:v>
                </c:pt>
                <c:pt idx="14195" formatCode="General">
                  <c:v>28.39</c:v>
                </c:pt>
                <c:pt idx="14196" formatCode="General">
                  <c:v>28.391999999999999</c:v>
                </c:pt>
                <c:pt idx="14197" formatCode="General">
                  <c:v>28.393999999999998</c:v>
                </c:pt>
                <c:pt idx="14198" formatCode="General">
                  <c:v>28.396000000000001</c:v>
                </c:pt>
                <c:pt idx="14199" formatCode="General">
                  <c:v>28.398</c:v>
                </c:pt>
                <c:pt idx="14200" formatCode="General">
                  <c:v>28.4</c:v>
                </c:pt>
                <c:pt idx="14201" formatCode="General">
                  <c:v>28.402000000000001</c:v>
                </c:pt>
                <c:pt idx="14202" formatCode="General">
                  <c:v>28.404</c:v>
                </c:pt>
                <c:pt idx="14203" formatCode="General">
                  <c:v>28.405999999999999</c:v>
                </c:pt>
                <c:pt idx="14204" formatCode="General">
                  <c:v>28.408000000000001</c:v>
                </c:pt>
                <c:pt idx="14205" formatCode="General">
                  <c:v>28.41</c:v>
                </c:pt>
                <c:pt idx="14206" formatCode="General">
                  <c:v>28.411999999999999</c:v>
                </c:pt>
                <c:pt idx="14207" formatCode="General">
                  <c:v>28.414000000000001</c:v>
                </c:pt>
                <c:pt idx="14208" formatCode="General">
                  <c:v>28.416</c:v>
                </c:pt>
                <c:pt idx="14209" formatCode="General">
                  <c:v>28.417999999999999</c:v>
                </c:pt>
                <c:pt idx="14210" formatCode="General">
                  <c:v>28.42</c:v>
                </c:pt>
                <c:pt idx="14211" formatCode="General">
                  <c:v>28.422000000000001</c:v>
                </c:pt>
                <c:pt idx="14212" formatCode="General">
                  <c:v>28.423999999999999</c:v>
                </c:pt>
                <c:pt idx="14213" formatCode="General">
                  <c:v>28.425999999999998</c:v>
                </c:pt>
                <c:pt idx="14214" formatCode="General">
                  <c:v>28.428000000000001</c:v>
                </c:pt>
                <c:pt idx="14215" formatCode="General">
                  <c:v>28.43</c:v>
                </c:pt>
                <c:pt idx="14216" formatCode="General">
                  <c:v>28.431999999999999</c:v>
                </c:pt>
                <c:pt idx="14217" formatCode="General">
                  <c:v>28.434000000000001</c:v>
                </c:pt>
                <c:pt idx="14218" formatCode="General">
                  <c:v>28.436</c:v>
                </c:pt>
                <c:pt idx="14219" formatCode="General">
                  <c:v>28.437999999999999</c:v>
                </c:pt>
                <c:pt idx="14220" formatCode="General">
                  <c:v>28.44</c:v>
                </c:pt>
                <c:pt idx="14221" formatCode="General">
                  <c:v>28.442</c:v>
                </c:pt>
                <c:pt idx="14222" formatCode="General">
                  <c:v>28.443999999999999</c:v>
                </c:pt>
                <c:pt idx="14223" formatCode="General">
                  <c:v>28.446000000000002</c:v>
                </c:pt>
                <c:pt idx="14224" formatCode="General">
                  <c:v>28.448</c:v>
                </c:pt>
                <c:pt idx="14225" formatCode="General">
                  <c:v>28.45</c:v>
                </c:pt>
                <c:pt idx="14226" formatCode="General">
                  <c:v>28.452000000000002</c:v>
                </c:pt>
                <c:pt idx="14227" formatCode="General">
                  <c:v>28.454000000000001</c:v>
                </c:pt>
                <c:pt idx="14228" formatCode="General">
                  <c:v>28.456</c:v>
                </c:pt>
                <c:pt idx="14229" formatCode="General">
                  <c:v>28.457999999999998</c:v>
                </c:pt>
                <c:pt idx="14230" formatCode="General">
                  <c:v>28.46</c:v>
                </c:pt>
                <c:pt idx="14231" formatCode="General">
                  <c:v>28.462</c:v>
                </c:pt>
                <c:pt idx="14232" formatCode="General">
                  <c:v>28.463999999999999</c:v>
                </c:pt>
                <c:pt idx="14233" formatCode="General">
                  <c:v>28.466000000000001</c:v>
                </c:pt>
                <c:pt idx="14234" formatCode="General">
                  <c:v>28.468</c:v>
                </c:pt>
                <c:pt idx="14235" formatCode="General">
                  <c:v>28.47</c:v>
                </c:pt>
                <c:pt idx="14236" formatCode="General">
                  <c:v>28.472000000000001</c:v>
                </c:pt>
                <c:pt idx="14237" formatCode="General">
                  <c:v>28.474</c:v>
                </c:pt>
                <c:pt idx="14238" formatCode="General">
                  <c:v>28.475999999999999</c:v>
                </c:pt>
                <c:pt idx="14239" formatCode="General">
                  <c:v>28.478000000000002</c:v>
                </c:pt>
                <c:pt idx="14240" formatCode="General">
                  <c:v>28.48</c:v>
                </c:pt>
                <c:pt idx="14241" formatCode="General">
                  <c:v>28.481999999999999</c:v>
                </c:pt>
                <c:pt idx="14242" formatCode="General">
                  <c:v>28.484000000000002</c:v>
                </c:pt>
                <c:pt idx="14243" formatCode="General">
                  <c:v>28.486000000000001</c:v>
                </c:pt>
                <c:pt idx="14244" formatCode="General">
                  <c:v>28.488</c:v>
                </c:pt>
                <c:pt idx="14245" formatCode="General">
                  <c:v>28.49</c:v>
                </c:pt>
                <c:pt idx="14246" formatCode="General">
                  <c:v>28.492000000000001</c:v>
                </c:pt>
                <c:pt idx="14247" formatCode="General">
                  <c:v>28.494</c:v>
                </c:pt>
                <c:pt idx="14248" formatCode="General">
                  <c:v>28.495999999999999</c:v>
                </c:pt>
                <c:pt idx="14249" formatCode="General">
                  <c:v>28.498000000000001</c:v>
                </c:pt>
                <c:pt idx="14250" formatCode="General">
                  <c:v>28.5</c:v>
                </c:pt>
                <c:pt idx="14251" formatCode="General">
                  <c:v>28.501999999999999</c:v>
                </c:pt>
                <c:pt idx="14252" formatCode="General">
                  <c:v>28.504000000000001</c:v>
                </c:pt>
                <c:pt idx="14253" formatCode="General">
                  <c:v>28.506</c:v>
                </c:pt>
                <c:pt idx="14254" formatCode="General">
                  <c:v>28.507999999999999</c:v>
                </c:pt>
                <c:pt idx="14255" formatCode="General">
                  <c:v>28.51</c:v>
                </c:pt>
                <c:pt idx="14256" formatCode="General">
                  <c:v>28.512</c:v>
                </c:pt>
                <c:pt idx="14257" formatCode="General">
                  <c:v>28.513999999999999</c:v>
                </c:pt>
                <c:pt idx="14258" formatCode="General">
                  <c:v>28.515999999999998</c:v>
                </c:pt>
                <c:pt idx="14259" formatCode="General">
                  <c:v>28.518000000000001</c:v>
                </c:pt>
                <c:pt idx="14260" formatCode="General">
                  <c:v>28.52</c:v>
                </c:pt>
                <c:pt idx="14261" formatCode="General">
                  <c:v>28.521999999999998</c:v>
                </c:pt>
                <c:pt idx="14262" formatCode="General">
                  <c:v>28.524000000000001</c:v>
                </c:pt>
                <c:pt idx="14263" formatCode="General">
                  <c:v>28.526</c:v>
                </c:pt>
                <c:pt idx="14264" formatCode="General">
                  <c:v>28.527999999999999</c:v>
                </c:pt>
                <c:pt idx="14265" formatCode="General">
                  <c:v>28.53</c:v>
                </c:pt>
                <c:pt idx="14266" formatCode="General">
                  <c:v>28.532</c:v>
                </c:pt>
                <c:pt idx="14267" formatCode="General">
                  <c:v>28.533999999999999</c:v>
                </c:pt>
                <c:pt idx="14268" formatCode="General">
                  <c:v>28.536000000000001</c:v>
                </c:pt>
                <c:pt idx="14269" formatCode="General">
                  <c:v>28.538</c:v>
                </c:pt>
                <c:pt idx="14270" formatCode="General">
                  <c:v>28.54</c:v>
                </c:pt>
                <c:pt idx="14271" formatCode="General">
                  <c:v>28.542000000000002</c:v>
                </c:pt>
                <c:pt idx="14272" formatCode="General">
                  <c:v>28.544</c:v>
                </c:pt>
                <c:pt idx="14273" formatCode="General">
                  <c:v>28.545999999999999</c:v>
                </c:pt>
                <c:pt idx="14274" formatCode="General">
                  <c:v>28.547999999999998</c:v>
                </c:pt>
                <c:pt idx="14275" formatCode="General">
                  <c:v>28.55</c:v>
                </c:pt>
                <c:pt idx="14276" formatCode="General">
                  <c:v>28.552</c:v>
                </c:pt>
                <c:pt idx="14277" formatCode="General">
                  <c:v>28.553999999999998</c:v>
                </c:pt>
                <c:pt idx="14278" formatCode="General">
                  <c:v>28.556000000000001</c:v>
                </c:pt>
                <c:pt idx="14279" formatCode="General">
                  <c:v>28.558</c:v>
                </c:pt>
                <c:pt idx="14280" formatCode="General">
                  <c:v>28.56</c:v>
                </c:pt>
                <c:pt idx="14281" formatCode="General">
                  <c:v>28.562000000000001</c:v>
                </c:pt>
                <c:pt idx="14282" formatCode="General">
                  <c:v>28.564</c:v>
                </c:pt>
                <c:pt idx="14283" formatCode="General">
                  <c:v>28.565999999999999</c:v>
                </c:pt>
                <c:pt idx="14284" formatCode="General">
                  <c:v>28.568000000000001</c:v>
                </c:pt>
                <c:pt idx="14285" formatCode="General">
                  <c:v>28.57</c:v>
                </c:pt>
                <c:pt idx="14286" formatCode="General">
                  <c:v>28.571999999999999</c:v>
                </c:pt>
                <c:pt idx="14287" formatCode="General">
                  <c:v>28.574000000000002</c:v>
                </c:pt>
                <c:pt idx="14288" formatCode="General">
                  <c:v>28.576000000000001</c:v>
                </c:pt>
                <c:pt idx="14289" formatCode="General">
                  <c:v>28.577999999999999</c:v>
                </c:pt>
                <c:pt idx="14290" formatCode="General">
                  <c:v>28.58</c:v>
                </c:pt>
                <c:pt idx="14291" formatCode="General">
                  <c:v>28.582000000000001</c:v>
                </c:pt>
                <c:pt idx="14292" formatCode="General">
                  <c:v>28.584</c:v>
                </c:pt>
                <c:pt idx="14293" formatCode="General">
                  <c:v>28.585999999999999</c:v>
                </c:pt>
                <c:pt idx="14294" formatCode="General">
                  <c:v>28.588000000000001</c:v>
                </c:pt>
                <c:pt idx="14295" formatCode="General">
                  <c:v>28.59</c:v>
                </c:pt>
                <c:pt idx="14296" formatCode="General">
                  <c:v>28.591999999999999</c:v>
                </c:pt>
                <c:pt idx="14297" formatCode="General">
                  <c:v>28.594000000000001</c:v>
                </c:pt>
                <c:pt idx="14298" formatCode="General">
                  <c:v>28.596</c:v>
                </c:pt>
                <c:pt idx="14299" formatCode="General">
                  <c:v>28.597999999999999</c:v>
                </c:pt>
                <c:pt idx="14300" formatCode="General">
                  <c:v>28.6</c:v>
                </c:pt>
                <c:pt idx="14301" formatCode="General">
                  <c:v>28.602</c:v>
                </c:pt>
                <c:pt idx="14302" formatCode="General">
                  <c:v>28.603999999999999</c:v>
                </c:pt>
                <c:pt idx="14303" formatCode="General">
                  <c:v>28.606000000000002</c:v>
                </c:pt>
                <c:pt idx="14304" formatCode="General">
                  <c:v>28.608000000000001</c:v>
                </c:pt>
                <c:pt idx="14305" formatCode="General">
                  <c:v>28.61</c:v>
                </c:pt>
                <c:pt idx="14306" formatCode="General">
                  <c:v>28.611999999999998</c:v>
                </c:pt>
                <c:pt idx="14307" formatCode="General">
                  <c:v>28.614000000000001</c:v>
                </c:pt>
                <c:pt idx="14308" formatCode="General">
                  <c:v>28.616</c:v>
                </c:pt>
                <c:pt idx="14309" formatCode="General">
                  <c:v>28.617999999999999</c:v>
                </c:pt>
                <c:pt idx="14310" formatCode="General">
                  <c:v>28.62</c:v>
                </c:pt>
                <c:pt idx="14311" formatCode="General">
                  <c:v>28.622</c:v>
                </c:pt>
                <c:pt idx="14312" formatCode="General">
                  <c:v>28.623999999999999</c:v>
                </c:pt>
                <c:pt idx="14313" formatCode="General">
                  <c:v>28.626000000000001</c:v>
                </c:pt>
                <c:pt idx="14314" formatCode="General">
                  <c:v>28.628</c:v>
                </c:pt>
                <c:pt idx="14315" formatCode="General">
                  <c:v>28.63</c:v>
                </c:pt>
                <c:pt idx="14316" formatCode="General">
                  <c:v>28.632000000000001</c:v>
                </c:pt>
                <c:pt idx="14317" formatCode="General">
                  <c:v>28.634</c:v>
                </c:pt>
                <c:pt idx="14318" formatCode="General">
                  <c:v>28.635999999999999</c:v>
                </c:pt>
                <c:pt idx="14319" formatCode="General">
                  <c:v>28.638000000000002</c:v>
                </c:pt>
                <c:pt idx="14320" formatCode="General">
                  <c:v>28.64</c:v>
                </c:pt>
                <c:pt idx="14321" formatCode="General">
                  <c:v>28.641999999999999</c:v>
                </c:pt>
                <c:pt idx="14322" formatCode="General">
                  <c:v>28.643999999999998</c:v>
                </c:pt>
                <c:pt idx="14323" formatCode="General">
                  <c:v>28.646000000000001</c:v>
                </c:pt>
                <c:pt idx="14324" formatCode="General">
                  <c:v>28.648</c:v>
                </c:pt>
                <c:pt idx="14325" formatCode="General">
                  <c:v>28.65</c:v>
                </c:pt>
                <c:pt idx="14326" formatCode="General">
                  <c:v>28.652000000000001</c:v>
                </c:pt>
                <c:pt idx="14327" formatCode="General">
                  <c:v>28.654</c:v>
                </c:pt>
                <c:pt idx="14328" formatCode="General">
                  <c:v>28.655999999999999</c:v>
                </c:pt>
                <c:pt idx="14329" formatCode="General">
                  <c:v>28.658000000000001</c:v>
                </c:pt>
                <c:pt idx="14330" formatCode="General">
                  <c:v>28.66</c:v>
                </c:pt>
                <c:pt idx="14331" formatCode="General">
                  <c:v>28.661999999999999</c:v>
                </c:pt>
                <c:pt idx="14332" formatCode="General">
                  <c:v>28.664000000000001</c:v>
                </c:pt>
                <c:pt idx="14333" formatCode="General">
                  <c:v>28.666</c:v>
                </c:pt>
                <c:pt idx="14334" formatCode="General">
                  <c:v>28.667999999999999</c:v>
                </c:pt>
                <c:pt idx="14335" formatCode="General">
                  <c:v>28.67</c:v>
                </c:pt>
                <c:pt idx="14336" formatCode="General">
                  <c:v>28.672000000000001</c:v>
                </c:pt>
                <c:pt idx="14337" formatCode="General">
                  <c:v>28.673999999999999</c:v>
                </c:pt>
                <c:pt idx="14338" formatCode="General">
                  <c:v>28.675999999999998</c:v>
                </c:pt>
                <c:pt idx="14339" formatCode="General">
                  <c:v>28.678000000000001</c:v>
                </c:pt>
                <c:pt idx="14340" formatCode="General">
                  <c:v>28.68</c:v>
                </c:pt>
                <c:pt idx="14341" formatCode="General">
                  <c:v>28.681999999999999</c:v>
                </c:pt>
                <c:pt idx="14342" formatCode="General">
                  <c:v>28.684000000000001</c:v>
                </c:pt>
                <c:pt idx="14343" formatCode="General">
                  <c:v>28.686</c:v>
                </c:pt>
                <c:pt idx="14344" formatCode="General">
                  <c:v>28.687999999999999</c:v>
                </c:pt>
                <c:pt idx="14345" formatCode="General">
                  <c:v>28.69</c:v>
                </c:pt>
                <c:pt idx="14346" formatCode="General">
                  <c:v>28.692</c:v>
                </c:pt>
                <c:pt idx="14347" formatCode="General">
                  <c:v>28.693999999999999</c:v>
                </c:pt>
                <c:pt idx="14348" formatCode="General">
                  <c:v>28.696000000000002</c:v>
                </c:pt>
                <c:pt idx="14349" formatCode="General">
                  <c:v>28.698</c:v>
                </c:pt>
                <c:pt idx="14350" formatCode="General">
                  <c:v>28.7</c:v>
                </c:pt>
                <c:pt idx="14351" formatCode="General">
                  <c:v>28.702000000000002</c:v>
                </c:pt>
                <c:pt idx="14352" formatCode="General">
                  <c:v>28.704000000000001</c:v>
                </c:pt>
                <c:pt idx="14353" formatCode="General">
                  <c:v>28.706</c:v>
                </c:pt>
                <c:pt idx="14354" formatCode="General">
                  <c:v>28.707999999999998</c:v>
                </c:pt>
                <c:pt idx="14355" formatCode="General">
                  <c:v>28.71</c:v>
                </c:pt>
                <c:pt idx="14356" formatCode="General">
                  <c:v>28.712</c:v>
                </c:pt>
                <c:pt idx="14357" formatCode="General">
                  <c:v>28.713999999999999</c:v>
                </c:pt>
                <c:pt idx="14358" formatCode="General">
                  <c:v>28.716000000000001</c:v>
                </c:pt>
                <c:pt idx="14359" formatCode="General">
                  <c:v>28.718</c:v>
                </c:pt>
                <c:pt idx="14360" formatCode="General">
                  <c:v>28.72</c:v>
                </c:pt>
                <c:pt idx="14361" formatCode="General">
                  <c:v>28.722000000000001</c:v>
                </c:pt>
                <c:pt idx="14362" formatCode="General">
                  <c:v>28.724</c:v>
                </c:pt>
                <c:pt idx="14363" formatCode="General">
                  <c:v>28.725999999999999</c:v>
                </c:pt>
                <c:pt idx="14364" formatCode="General">
                  <c:v>28.728000000000002</c:v>
                </c:pt>
                <c:pt idx="14365" formatCode="General">
                  <c:v>28.73</c:v>
                </c:pt>
                <c:pt idx="14366" formatCode="General">
                  <c:v>28.731999999999999</c:v>
                </c:pt>
                <c:pt idx="14367" formatCode="General">
                  <c:v>28.734000000000002</c:v>
                </c:pt>
                <c:pt idx="14368" formatCode="General">
                  <c:v>28.736000000000001</c:v>
                </c:pt>
                <c:pt idx="14369" formatCode="General">
                  <c:v>28.738</c:v>
                </c:pt>
                <c:pt idx="14370" formatCode="General">
                  <c:v>28.74</c:v>
                </c:pt>
                <c:pt idx="14371" formatCode="General">
                  <c:v>28.742000000000001</c:v>
                </c:pt>
                <c:pt idx="14372" formatCode="General">
                  <c:v>28.744</c:v>
                </c:pt>
                <c:pt idx="14373" formatCode="General">
                  <c:v>28.745999999999999</c:v>
                </c:pt>
                <c:pt idx="14374" formatCode="General">
                  <c:v>28.748000000000001</c:v>
                </c:pt>
                <c:pt idx="14375" formatCode="General">
                  <c:v>28.75</c:v>
                </c:pt>
                <c:pt idx="14376" formatCode="General">
                  <c:v>28.751999999999999</c:v>
                </c:pt>
                <c:pt idx="14377" formatCode="General">
                  <c:v>28.754000000000001</c:v>
                </c:pt>
                <c:pt idx="14378" formatCode="General">
                  <c:v>28.756</c:v>
                </c:pt>
                <c:pt idx="14379" formatCode="General">
                  <c:v>28.757999999999999</c:v>
                </c:pt>
                <c:pt idx="14380" formatCode="General">
                  <c:v>28.76</c:v>
                </c:pt>
                <c:pt idx="14381" formatCode="General">
                  <c:v>28.762</c:v>
                </c:pt>
                <c:pt idx="14382" formatCode="General">
                  <c:v>28.763999999999999</c:v>
                </c:pt>
                <c:pt idx="14383" formatCode="General">
                  <c:v>28.765999999999998</c:v>
                </c:pt>
                <c:pt idx="14384" formatCode="General">
                  <c:v>28.768000000000001</c:v>
                </c:pt>
                <c:pt idx="14385" formatCode="General">
                  <c:v>28.77</c:v>
                </c:pt>
                <c:pt idx="14386" formatCode="General">
                  <c:v>28.771999999999998</c:v>
                </c:pt>
                <c:pt idx="14387" formatCode="General">
                  <c:v>28.774000000000001</c:v>
                </c:pt>
                <c:pt idx="14388" formatCode="General">
                  <c:v>28.776</c:v>
                </c:pt>
                <c:pt idx="14389" formatCode="General">
                  <c:v>28.777999999999999</c:v>
                </c:pt>
                <c:pt idx="14390" formatCode="General">
                  <c:v>28.78</c:v>
                </c:pt>
                <c:pt idx="14391" formatCode="General">
                  <c:v>28.782</c:v>
                </c:pt>
                <c:pt idx="14392" formatCode="General">
                  <c:v>28.783999999999999</c:v>
                </c:pt>
                <c:pt idx="14393" formatCode="General">
                  <c:v>28.786000000000001</c:v>
                </c:pt>
                <c:pt idx="14394" formatCode="General">
                  <c:v>28.788</c:v>
                </c:pt>
                <c:pt idx="14395" formatCode="General">
                  <c:v>28.79</c:v>
                </c:pt>
                <c:pt idx="14396" formatCode="General">
                  <c:v>28.792000000000002</c:v>
                </c:pt>
                <c:pt idx="14397" formatCode="General">
                  <c:v>28.794</c:v>
                </c:pt>
                <c:pt idx="14398" formatCode="General">
                  <c:v>28.795999999999999</c:v>
                </c:pt>
                <c:pt idx="14399" formatCode="General">
                  <c:v>28.797999999999998</c:v>
                </c:pt>
                <c:pt idx="14400" formatCode="General">
                  <c:v>28.8</c:v>
                </c:pt>
                <c:pt idx="14401" formatCode="General">
                  <c:v>28.802</c:v>
                </c:pt>
                <c:pt idx="14402" formatCode="General">
                  <c:v>28.803999999999998</c:v>
                </c:pt>
                <c:pt idx="14403" formatCode="General">
                  <c:v>28.806000000000001</c:v>
                </c:pt>
                <c:pt idx="14404" formatCode="General">
                  <c:v>28.808</c:v>
                </c:pt>
                <c:pt idx="14405" formatCode="General">
                  <c:v>28.81</c:v>
                </c:pt>
                <c:pt idx="14406" formatCode="General">
                  <c:v>28.812000000000001</c:v>
                </c:pt>
                <c:pt idx="14407" formatCode="General">
                  <c:v>28.814</c:v>
                </c:pt>
                <c:pt idx="14408" formatCode="General">
                  <c:v>28.815999999999999</c:v>
                </c:pt>
                <c:pt idx="14409" formatCode="General">
                  <c:v>28.818000000000001</c:v>
                </c:pt>
                <c:pt idx="14410" formatCode="General">
                  <c:v>28.82</c:v>
                </c:pt>
                <c:pt idx="14411" formatCode="General">
                  <c:v>28.821999999999999</c:v>
                </c:pt>
                <c:pt idx="14412" formatCode="General">
                  <c:v>28.824000000000002</c:v>
                </c:pt>
                <c:pt idx="14413" formatCode="General">
                  <c:v>28.826000000000001</c:v>
                </c:pt>
                <c:pt idx="14414" formatCode="General">
                  <c:v>28.827999999999999</c:v>
                </c:pt>
                <c:pt idx="14415" formatCode="General">
                  <c:v>28.83</c:v>
                </c:pt>
                <c:pt idx="14416" formatCode="General">
                  <c:v>28.832000000000001</c:v>
                </c:pt>
                <c:pt idx="14417" formatCode="General">
                  <c:v>28.834</c:v>
                </c:pt>
                <c:pt idx="14418" formatCode="General">
                  <c:v>28.835999999999999</c:v>
                </c:pt>
                <c:pt idx="14419" formatCode="General">
                  <c:v>28.838000000000001</c:v>
                </c:pt>
                <c:pt idx="14420" formatCode="General">
                  <c:v>28.84</c:v>
                </c:pt>
                <c:pt idx="14421" formatCode="General">
                  <c:v>28.841999999999999</c:v>
                </c:pt>
                <c:pt idx="14422" formatCode="General">
                  <c:v>28.844000000000001</c:v>
                </c:pt>
                <c:pt idx="14423" formatCode="General">
                  <c:v>28.846</c:v>
                </c:pt>
                <c:pt idx="14424" formatCode="General">
                  <c:v>28.847999999999999</c:v>
                </c:pt>
                <c:pt idx="14425" formatCode="General">
                  <c:v>28.85</c:v>
                </c:pt>
                <c:pt idx="14426" formatCode="General">
                  <c:v>28.852</c:v>
                </c:pt>
                <c:pt idx="14427" formatCode="General">
                  <c:v>28.853999999999999</c:v>
                </c:pt>
                <c:pt idx="14428" formatCode="General">
                  <c:v>28.856000000000002</c:v>
                </c:pt>
                <c:pt idx="14429" formatCode="General">
                  <c:v>28.858000000000001</c:v>
                </c:pt>
                <c:pt idx="14430" formatCode="General">
                  <c:v>28.86</c:v>
                </c:pt>
                <c:pt idx="14431" formatCode="General">
                  <c:v>28.861999999999998</c:v>
                </c:pt>
                <c:pt idx="14432" formatCode="General">
                  <c:v>28.864000000000001</c:v>
                </c:pt>
                <c:pt idx="14433" formatCode="General">
                  <c:v>28.866</c:v>
                </c:pt>
                <c:pt idx="14434" formatCode="General">
                  <c:v>28.867999999999999</c:v>
                </c:pt>
                <c:pt idx="14435" formatCode="General">
                  <c:v>28.87</c:v>
                </c:pt>
                <c:pt idx="14436" formatCode="General">
                  <c:v>28.872</c:v>
                </c:pt>
                <c:pt idx="14437" formatCode="General">
                  <c:v>28.873999999999999</c:v>
                </c:pt>
                <c:pt idx="14438" formatCode="General">
                  <c:v>28.876000000000001</c:v>
                </c:pt>
                <c:pt idx="14439" formatCode="General">
                  <c:v>28.878</c:v>
                </c:pt>
                <c:pt idx="14440" formatCode="General">
                  <c:v>28.88</c:v>
                </c:pt>
                <c:pt idx="14441" formatCode="General">
                  <c:v>28.882000000000001</c:v>
                </c:pt>
                <c:pt idx="14442" formatCode="General">
                  <c:v>28.884</c:v>
                </c:pt>
                <c:pt idx="14443" formatCode="General">
                  <c:v>28.885999999999999</c:v>
                </c:pt>
                <c:pt idx="14444" formatCode="General">
                  <c:v>28.888000000000002</c:v>
                </c:pt>
                <c:pt idx="14445" formatCode="General">
                  <c:v>28.89</c:v>
                </c:pt>
                <c:pt idx="14446" formatCode="General">
                  <c:v>28.891999999999999</c:v>
                </c:pt>
                <c:pt idx="14447" formatCode="General">
                  <c:v>28.893999999999998</c:v>
                </c:pt>
                <c:pt idx="14448" formatCode="General">
                  <c:v>28.896000000000001</c:v>
                </c:pt>
                <c:pt idx="14449" formatCode="General">
                  <c:v>28.898</c:v>
                </c:pt>
                <c:pt idx="14450" formatCode="General">
                  <c:v>28.9</c:v>
                </c:pt>
                <c:pt idx="14451" formatCode="General">
                  <c:v>28.902000000000001</c:v>
                </c:pt>
                <c:pt idx="14452" formatCode="General">
                  <c:v>28.904</c:v>
                </c:pt>
                <c:pt idx="14453" formatCode="General">
                  <c:v>28.905999999999999</c:v>
                </c:pt>
                <c:pt idx="14454" formatCode="General">
                  <c:v>28.908000000000001</c:v>
                </c:pt>
                <c:pt idx="14455" formatCode="General">
                  <c:v>28.91</c:v>
                </c:pt>
                <c:pt idx="14456" formatCode="General">
                  <c:v>28.911999999999999</c:v>
                </c:pt>
                <c:pt idx="14457" formatCode="General">
                  <c:v>28.914000000000001</c:v>
                </c:pt>
                <c:pt idx="14458" formatCode="General">
                  <c:v>28.916</c:v>
                </c:pt>
                <c:pt idx="14459" formatCode="General">
                  <c:v>28.917999999999999</c:v>
                </c:pt>
                <c:pt idx="14460" formatCode="General">
                  <c:v>28.92</c:v>
                </c:pt>
                <c:pt idx="14461" formatCode="General">
                  <c:v>28.922000000000001</c:v>
                </c:pt>
                <c:pt idx="14462" formatCode="General">
                  <c:v>28.923999999999999</c:v>
                </c:pt>
                <c:pt idx="14463" formatCode="General">
                  <c:v>28.925999999999998</c:v>
                </c:pt>
                <c:pt idx="14464" formatCode="General">
                  <c:v>28.928000000000001</c:v>
                </c:pt>
                <c:pt idx="14465" formatCode="General">
                  <c:v>28.93</c:v>
                </c:pt>
                <c:pt idx="14466" formatCode="General">
                  <c:v>28.931999999999999</c:v>
                </c:pt>
                <c:pt idx="14467" formatCode="General">
                  <c:v>28.934000000000001</c:v>
                </c:pt>
                <c:pt idx="14468" formatCode="General">
                  <c:v>28.936</c:v>
                </c:pt>
                <c:pt idx="14469" formatCode="General">
                  <c:v>28.937999999999999</c:v>
                </c:pt>
                <c:pt idx="14470" formatCode="General">
                  <c:v>28.94</c:v>
                </c:pt>
                <c:pt idx="14471" formatCode="General">
                  <c:v>28.942</c:v>
                </c:pt>
                <c:pt idx="14472" formatCode="General">
                  <c:v>28.943999999999999</c:v>
                </c:pt>
                <c:pt idx="14473" formatCode="General">
                  <c:v>28.946000000000002</c:v>
                </c:pt>
                <c:pt idx="14474" formatCode="General">
                  <c:v>28.948</c:v>
                </c:pt>
                <c:pt idx="14475" formatCode="General">
                  <c:v>28.95</c:v>
                </c:pt>
                <c:pt idx="14476" formatCode="General">
                  <c:v>28.952000000000002</c:v>
                </c:pt>
                <c:pt idx="14477" formatCode="General">
                  <c:v>28.954000000000001</c:v>
                </c:pt>
                <c:pt idx="14478" formatCode="General">
                  <c:v>28.956</c:v>
                </c:pt>
                <c:pt idx="14479" formatCode="General">
                  <c:v>28.957999999999998</c:v>
                </c:pt>
                <c:pt idx="14480" formatCode="General">
                  <c:v>28.96</c:v>
                </c:pt>
                <c:pt idx="14481" formatCode="General">
                  <c:v>28.962</c:v>
                </c:pt>
                <c:pt idx="14482" formatCode="General">
                  <c:v>28.963999999999999</c:v>
                </c:pt>
                <c:pt idx="14483" formatCode="General">
                  <c:v>28.966000000000001</c:v>
                </c:pt>
                <c:pt idx="14484" formatCode="General">
                  <c:v>28.968</c:v>
                </c:pt>
                <c:pt idx="14485" formatCode="General">
                  <c:v>28.97</c:v>
                </c:pt>
                <c:pt idx="14486" formatCode="General">
                  <c:v>28.972000000000001</c:v>
                </c:pt>
                <c:pt idx="14487" formatCode="General">
                  <c:v>28.974</c:v>
                </c:pt>
                <c:pt idx="14488" formatCode="General">
                  <c:v>28.975999999999999</c:v>
                </c:pt>
                <c:pt idx="14489" formatCode="General">
                  <c:v>28.978000000000002</c:v>
                </c:pt>
                <c:pt idx="14490" formatCode="General">
                  <c:v>28.98</c:v>
                </c:pt>
                <c:pt idx="14491" formatCode="General">
                  <c:v>28.981999999999999</c:v>
                </c:pt>
                <c:pt idx="14492" formatCode="General">
                  <c:v>28.984000000000002</c:v>
                </c:pt>
                <c:pt idx="14493" formatCode="General">
                  <c:v>28.986000000000001</c:v>
                </c:pt>
                <c:pt idx="14494" formatCode="General">
                  <c:v>28.988</c:v>
                </c:pt>
                <c:pt idx="14495" formatCode="General">
                  <c:v>28.99</c:v>
                </c:pt>
                <c:pt idx="14496" formatCode="General">
                  <c:v>28.992000000000001</c:v>
                </c:pt>
                <c:pt idx="14497" formatCode="General">
                  <c:v>28.994</c:v>
                </c:pt>
                <c:pt idx="14498" formatCode="General">
                  <c:v>28.995999999999999</c:v>
                </c:pt>
                <c:pt idx="14499" formatCode="General">
                  <c:v>28.998000000000001</c:v>
                </c:pt>
                <c:pt idx="14500" formatCode="General">
                  <c:v>29</c:v>
                </c:pt>
                <c:pt idx="14501" formatCode="General">
                  <c:v>29.001999999999999</c:v>
                </c:pt>
                <c:pt idx="14502" formatCode="General">
                  <c:v>29.004000000000001</c:v>
                </c:pt>
                <c:pt idx="14503" formatCode="General">
                  <c:v>29.006</c:v>
                </c:pt>
                <c:pt idx="14504" formatCode="General">
                  <c:v>29.007999999999999</c:v>
                </c:pt>
                <c:pt idx="14505" formatCode="General">
                  <c:v>29.01</c:v>
                </c:pt>
                <c:pt idx="14506" formatCode="General">
                  <c:v>29.012</c:v>
                </c:pt>
                <c:pt idx="14507" formatCode="General">
                  <c:v>29.013999999999999</c:v>
                </c:pt>
                <c:pt idx="14508" formatCode="General">
                  <c:v>29.015999999999998</c:v>
                </c:pt>
                <c:pt idx="14509" formatCode="General">
                  <c:v>29.018000000000001</c:v>
                </c:pt>
                <c:pt idx="14510" formatCode="General">
                  <c:v>29.02</c:v>
                </c:pt>
                <c:pt idx="14511" formatCode="General">
                  <c:v>29.021999999999998</c:v>
                </c:pt>
                <c:pt idx="14512" formatCode="General">
                  <c:v>29.024000000000001</c:v>
                </c:pt>
                <c:pt idx="14513" formatCode="General">
                  <c:v>29.026</c:v>
                </c:pt>
                <c:pt idx="14514" formatCode="General">
                  <c:v>29.027999999999999</c:v>
                </c:pt>
                <c:pt idx="14515" formatCode="General">
                  <c:v>29.03</c:v>
                </c:pt>
                <c:pt idx="14516" formatCode="General">
                  <c:v>29.032</c:v>
                </c:pt>
                <c:pt idx="14517" formatCode="General">
                  <c:v>29.033999999999999</c:v>
                </c:pt>
                <c:pt idx="14518" formatCode="General">
                  <c:v>29.036000000000001</c:v>
                </c:pt>
                <c:pt idx="14519" formatCode="General">
                  <c:v>29.038</c:v>
                </c:pt>
                <c:pt idx="14520" formatCode="General">
                  <c:v>29.04</c:v>
                </c:pt>
                <c:pt idx="14521" formatCode="General">
                  <c:v>29.042000000000002</c:v>
                </c:pt>
                <c:pt idx="14522" formatCode="General">
                  <c:v>29.044</c:v>
                </c:pt>
                <c:pt idx="14523" formatCode="General">
                  <c:v>29.045999999999999</c:v>
                </c:pt>
                <c:pt idx="14524" formatCode="General">
                  <c:v>29.047999999999998</c:v>
                </c:pt>
                <c:pt idx="14525" formatCode="General">
                  <c:v>29.05</c:v>
                </c:pt>
                <c:pt idx="14526" formatCode="General">
                  <c:v>29.052</c:v>
                </c:pt>
                <c:pt idx="14527" formatCode="General">
                  <c:v>29.053999999999998</c:v>
                </c:pt>
                <c:pt idx="14528" formatCode="General">
                  <c:v>29.056000000000001</c:v>
                </c:pt>
                <c:pt idx="14529" formatCode="General">
                  <c:v>29.058</c:v>
                </c:pt>
                <c:pt idx="14530" formatCode="General">
                  <c:v>29.06</c:v>
                </c:pt>
                <c:pt idx="14531" formatCode="General">
                  <c:v>29.062000000000001</c:v>
                </c:pt>
                <c:pt idx="14532" formatCode="General">
                  <c:v>29.064</c:v>
                </c:pt>
                <c:pt idx="14533" formatCode="General">
                  <c:v>29.065999999999999</c:v>
                </c:pt>
                <c:pt idx="14534" formatCode="General">
                  <c:v>29.068000000000001</c:v>
                </c:pt>
                <c:pt idx="14535" formatCode="General">
                  <c:v>29.07</c:v>
                </c:pt>
                <c:pt idx="14536" formatCode="General">
                  <c:v>29.071999999999999</c:v>
                </c:pt>
                <c:pt idx="14537" formatCode="General">
                  <c:v>29.074000000000002</c:v>
                </c:pt>
                <c:pt idx="14538" formatCode="General">
                  <c:v>29.076000000000001</c:v>
                </c:pt>
                <c:pt idx="14539" formatCode="General">
                  <c:v>29.077999999999999</c:v>
                </c:pt>
                <c:pt idx="14540" formatCode="General">
                  <c:v>29.08</c:v>
                </c:pt>
                <c:pt idx="14541" formatCode="General">
                  <c:v>29.082000000000001</c:v>
                </c:pt>
                <c:pt idx="14542" formatCode="General">
                  <c:v>29.084</c:v>
                </c:pt>
                <c:pt idx="14543" formatCode="General">
                  <c:v>29.085999999999999</c:v>
                </c:pt>
                <c:pt idx="14544" formatCode="General">
                  <c:v>29.088000000000001</c:v>
                </c:pt>
                <c:pt idx="14545" formatCode="General">
                  <c:v>29.09</c:v>
                </c:pt>
                <c:pt idx="14546" formatCode="General">
                  <c:v>29.091999999999999</c:v>
                </c:pt>
                <c:pt idx="14547" formatCode="General">
                  <c:v>29.094000000000001</c:v>
                </c:pt>
                <c:pt idx="14548" formatCode="General">
                  <c:v>29.096</c:v>
                </c:pt>
                <c:pt idx="14549" formatCode="General">
                  <c:v>29.097999999999999</c:v>
                </c:pt>
                <c:pt idx="14550" formatCode="General">
                  <c:v>29.1</c:v>
                </c:pt>
                <c:pt idx="14551" formatCode="General">
                  <c:v>29.102</c:v>
                </c:pt>
                <c:pt idx="14552" formatCode="General">
                  <c:v>29.103999999999999</c:v>
                </c:pt>
                <c:pt idx="14553" formatCode="General">
                  <c:v>29.106000000000002</c:v>
                </c:pt>
                <c:pt idx="14554" formatCode="General">
                  <c:v>29.108000000000001</c:v>
                </c:pt>
                <c:pt idx="14555" formatCode="General">
                  <c:v>29.11</c:v>
                </c:pt>
                <c:pt idx="14556" formatCode="General">
                  <c:v>29.111999999999998</c:v>
                </c:pt>
                <c:pt idx="14557" formatCode="General">
                  <c:v>29.114000000000001</c:v>
                </c:pt>
                <c:pt idx="14558" formatCode="General">
                  <c:v>29.116</c:v>
                </c:pt>
                <c:pt idx="14559" formatCode="General">
                  <c:v>29.117999999999999</c:v>
                </c:pt>
                <c:pt idx="14560" formatCode="General">
                  <c:v>29.12</c:v>
                </c:pt>
                <c:pt idx="14561" formatCode="General">
                  <c:v>29.122</c:v>
                </c:pt>
                <c:pt idx="14562" formatCode="General">
                  <c:v>29.123999999999999</c:v>
                </c:pt>
                <c:pt idx="14563" formatCode="General">
                  <c:v>29.126000000000001</c:v>
                </c:pt>
                <c:pt idx="14564" formatCode="General">
                  <c:v>29.128</c:v>
                </c:pt>
                <c:pt idx="14565" formatCode="General">
                  <c:v>29.13</c:v>
                </c:pt>
                <c:pt idx="14566" formatCode="General">
                  <c:v>29.132000000000001</c:v>
                </c:pt>
                <c:pt idx="14567" formatCode="General">
                  <c:v>29.134</c:v>
                </c:pt>
                <c:pt idx="14568" formatCode="General">
                  <c:v>29.135999999999999</c:v>
                </c:pt>
                <c:pt idx="14569" formatCode="General">
                  <c:v>29.138000000000002</c:v>
                </c:pt>
                <c:pt idx="14570" formatCode="General">
                  <c:v>29.14</c:v>
                </c:pt>
                <c:pt idx="14571" formatCode="General">
                  <c:v>29.141999999999999</c:v>
                </c:pt>
                <c:pt idx="14572" formatCode="General">
                  <c:v>29.143999999999998</c:v>
                </c:pt>
                <c:pt idx="14573" formatCode="General">
                  <c:v>29.146000000000001</c:v>
                </c:pt>
                <c:pt idx="14574" formatCode="General">
                  <c:v>29.148</c:v>
                </c:pt>
                <c:pt idx="14575" formatCode="General">
                  <c:v>29.15</c:v>
                </c:pt>
                <c:pt idx="14576" formatCode="General">
                  <c:v>29.152000000000001</c:v>
                </c:pt>
                <c:pt idx="14577" formatCode="General">
                  <c:v>29.154</c:v>
                </c:pt>
                <c:pt idx="14578" formatCode="General">
                  <c:v>29.155999999999999</c:v>
                </c:pt>
                <c:pt idx="14579" formatCode="General">
                  <c:v>29.158000000000001</c:v>
                </c:pt>
                <c:pt idx="14580" formatCode="General">
                  <c:v>29.16</c:v>
                </c:pt>
                <c:pt idx="14581" formatCode="General">
                  <c:v>29.161999999999999</c:v>
                </c:pt>
                <c:pt idx="14582" formatCode="General">
                  <c:v>29.164000000000001</c:v>
                </c:pt>
                <c:pt idx="14583" formatCode="General">
                  <c:v>29.166</c:v>
                </c:pt>
                <c:pt idx="14584" formatCode="General">
                  <c:v>29.167999999999999</c:v>
                </c:pt>
                <c:pt idx="14585" formatCode="General">
                  <c:v>29.17</c:v>
                </c:pt>
                <c:pt idx="14586" formatCode="General">
                  <c:v>29.172000000000001</c:v>
                </c:pt>
                <c:pt idx="14587" formatCode="General">
                  <c:v>29.173999999999999</c:v>
                </c:pt>
                <c:pt idx="14588" formatCode="General">
                  <c:v>29.175999999999998</c:v>
                </c:pt>
                <c:pt idx="14589" formatCode="General">
                  <c:v>29.178000000000001</c:v>
                </c:pt>
                <c:pt idx="14590" formatCode="General">
                  <c:v>29.18</c:v>
                </c:pt>
                <c:pt idx="14591" formatCode="General">
                  <c:v>29.181999999999999</c:v>
                </c:pt>
                <c:pt idx="14592" formatCode="General">
                  <c:v>29.184000000000001</c:v>
                </c:pt>
                <c:pt idx="14593" formatCode="General">
                  <c:v>29.186</c:v>
                </c:pt>
                <c:pt idx="14594" formatCode="General">
                  <c:v>29.187999999999999</c:v>
                </c:pt>
                <c:pt idx="14595" formatCode="General">
                  <c:v>29.19</c:v>
                </c:pt>
                <c:pt idx="14596" formatCode="General">
                  <c:v>29.192</c:v>
                </c:pt>
                <c:pt idx="14597" formatCode="General">
                  <c:v>29.193999999999999</c:v>
                </c:pt>
                <c:pt idx="14598" formatCode="General">
                  <c:v>29.196000000000002</c:v>
                </c:pt>
                <c:pt idx="14599" formatCode="General">
                  <c:v>29.198</c:v>
                </c:pt>
                <c:pt idx="14600" formatCode="General">
                  <c:v>29.2</c:v>
                </c:pt>
                <c:pt idx="14601" formatCode="General">
                  <c:v>29.202000000000002</c:v>
                </c:pt>
                <c:pt idx="14602" formatCode="General">
                  <c:v>29.204000000000001</c:v>
                </c:pt>
                <c:pt idx="14603" formatCode="General">
                  <c:v>29.206</c:v>
                </c:pt>
                <c:pt idx="14604" formatCode="General">
                  <c:v>29.207999999999998</c:v>
                </c:pt>
                <c:pt idx="14605" formatCode="General">
                  <c:v>29.21</c:v>
                </c:pt>
                <c:pt idx="14606" formatCode="General">
                  <c:v>29.212</c:v>
                </c:pt>
                <c:pt idx="14607" formatCode="General">
                  <c:v>29.213999999999999</c:v>
                </c:pt>
                <c:pt idx="14608" formatCode="General">
                  <c:v>29.216000000000001</c:v>
                </c:pt>
                <c:pt idx="14609" formatCode="General">
                  <c:v>29.218</c:v>
                </c:pt>
                <c:pt idx="14610" formatCode="General">
                  <c:v>29.22</c:v>
                </c:pt>
                <c:pt idx="14611" formatCode="General">
                  <c:v>29.222000000000001</c:v>
                </c:pt>
                <c:pt idx="14612" formatCode="General">
                  <c:v>29.224</c:v>
                </c:pt>
                <c:pt idx="14613" formatCode="General">
                  <c:v>29.225999999999999</c:v>
                </c:pt>
                <c:pt idx="14614" formatCode="General">
                  <c:v>29.228000000000002</c:v>
                </c:pt>
                <c:pt idx="14615" formatCode="General">
                  <c:v>29.23</c:v>
                </c:pt>
                <c:pt idx="14616" formatCode="General">
                  <c:v>29.231999999999999</c:v>
                </c:pt>
                <c:pt idx="14617" formatCode="General">
                  <c:v>29.234000000000002</c:v>
                </c:pt>
                <c:pt idx="14618" formatCode="General">
                  <c:v>29.236000000000001</c:v>
                </c:pt>
                <c:pt idx="14619" formatCode="General">
                  <c:v>29.238</c:v>
                </c:pt>
                <c:pt idx="14620" formatCode="General">
                  <c:v>29.24</c:v>
                </c:pt>
                <c:pt idx="14621" formatCode="General">
                  <c:v>29.242000000000001</c:v>
                </c:pt>
                <c:pt idx="14622" formatCode="General">
                  <c:v>29.244</c:v>
                </c:pt>
                <c:pt idx="14623" formatCode="General">
                  <c:v>29.245999999999999</c:v>
                </c:pt>
                <c:pt idx="14624" formatCode="General">
                  <c:v>29.248000000000001</c:v>
                </c:pt>
                <c:pt idx="14625" formatCode="General">
                  <c:v>29.25</c:v>
                </c:pt>
                <c:pt idx="14626" formatCode="General">
                  <c:v>29.251999999999999</c:v>
                </c:pt>
                <c:pt idx="14627" formatCode="General">
                  <c:v>29.254000000000001</c:v>
                </c:pt>
                <c:pt idx="14628" formatCode="General">
                  <c:v>29.256</c:v>
                </c:pt>
                <c:pt idx="14629" formatCode="General">
                  <c:v>29.257999999999999</c:v>
                </c:pt>
                <c:pt idx="14630" formatCode="General">
                  <c:v>29.26</c:v>
                </c:pt>
                <c:pt idx="14631" formatCode="General">
                  <c:v>29.262</c:v>
                </c:pt>
                <c:pt idx="14632" formatCode="General">
                  <c:v>29.263999999999999</c:v>
                </c:pt>
                <c:pt idx="14633" formatCode="General">
                  <c:v>29.265999999999998</c:v>
                </c:pt>
                <c:pt idx="14634" formatCode="General">
                  <c:v>29.268000000000001</c:v>
                </c:pt>
                <c:pt idx="14635" formatCode="General">
                  <c:v>29.27</c:v>
                </c:pt>
                <c:pt idx="14636" formatCode="General">
                  <c:v>29.271999999999998</c:v>
                </c:pt>
                <c:pt idx="14637" formatCode="General">
                  <c:v>29.274000000000001</c:v>
                </c:pt>
                <c:pt idx="14638" formatCode="General">
                  <c:v>29.276</c:v>
                </c:pt>
                <c:pt idx="14639" formatCode="General">
                  <c:v>29.277999999999999</c:v>
                </c:pt>
                <c:pt idx="14640" formatCode="General">
                  <c:v>29.28</c:v>
                </c:pt>
                <c:pt idx="14641" formatCode="General">
                  <c:v>29.282</c:v>
                </c:pt>
                <c:pt idx="14642" formatCode="General">
                  <c:v>29.283999999999999</c:v>
                </c:pt>
                <c:pt idx="14643" formatCode="General">
                  <c:v>29.286000000000001</c:v>
                </c:pt>
                <c:pt idx="14644" formatCode="General">
                  <c:v>29.288</c:v>
                </c:pt>
                <c:pt idx="14645" formatCode="General">
                  <c:v>29.29</c:v>
                </c:pt>
                <c:pt idx="14646" formatCode="General">
                  <c:v>29.292000000000002</c:v>
                </c:pt>
                <c:pt idx="14647" formatCode="General">
                  <c:v>29.294</c:v>
                </c:pt>
                <c:pt idx="14648" formatCode="General">
                  <c:v>29.295999999999999</c:v>
                </c:pt>
                <c:pt idx="14649" formatCode="General">
                  <c:v>29.297999999999998</c:v>
                </c:pt>
                <c:pt idx="14650" formatCode="General">
                  <c:v>29.3</c:v>
                </c:pt>
                <c:pt idx="14651" formatCode="General">
                  <c:v>29.302</c:v>
                </c:pt>
                <c:pt idx="14652" formatCode="General">
                  <c:v>29.303999999999998</c:v>
                </c:pt>
                <c:pt idx="14653" formatCode="General">
                  <c:v>29.306000000000001</c:v>
                </c:pt>
                <c:pt idx="14654" formatCode="General">
                  <c:v>29.308</c:v>
                </c:pt>
                <c:pt idx="14655" formatCode="General">
                  <c:v>29.31</c:v>
                </c:pt>
                <c:pt idx="14656" formatCode="General">
                  <c:v>29.312000000000001</c:v>
                </c:pt>
                <c:pt idx="14657" formatCode="General">
                  <c:v>29.314</c:v>
                </c:pt>
                <c:pt idx="14658" formatCode="General">
                  <c:v>29.315999999999999</c:v>
                </c:pt>
                <c:pt idx="14659" formatCode="General">
                  <c:v>29.318000000000001</c:v>
                </c:pt>
                <c:pt idx="14660" formatCode="General">
                  <c:v>29.32</c:v>
                </c:pt>
                <c:pt idx="14661" formatCode="General">
                  <c:v>29.321999999999999</c:v>
                </c:pt>
                <c:pt idx="14662" formatCode="General">
                  <c:v>29.324000000000002</c:v>
                </c:pt>
                <c:pt idx="14663" formatCode="General">
                  <c:v>29.326000000000001</c:v>
                </c:pt>
                <c:pt idx="14664" formatCode="General">
                  <c:v>29.327999999999999</c:v>
                </c:pt>
                <c:pt idx="14665" formatCode="General">
                  <c:v>29.33</c:v>
                </c:pt>
                <c:pt idx="14666" formatCode="General">
                  <c:v>29.332000000000001</c:v>
                </c:pt>
                <c:pt idx="14667" formatCode="General">
                  <c:v>29.334</c:v>
                </c:pt>
                <c:pt idx="14668" formatCode="General">
                  <c:v>29.335999999999999</c:v>
                </c:pt>
                <c:pt idx="14669" formatCode="General">
                  <c:v>29.338000000000001</c:v>
                </c:pt>
                <c:pt idx="14670" formatCode="General">
                  <c:v>29.34</c:v>
                </c:pt>
                <c:pt idx="14671" formatCode="General">
                  <c:v>29.341999999999999</c:v>
                </c:pt>
                <c:pt idx="14672" formatCode="General">
                  <c:v>29.344000000000001</c:v>
                </c:pt>
                <c:pt idx="14673" formatCode="General">
                  <c:v>29.346</c:v>
                </c:pt>
                <c:pt idx="14674" formatCode="General">
                  <c:v>29.347999999999999</c:v>
                </c:pt>
                <c:pt idx="14675" formatCode="General">
                  <c:v>29.35</c:v>
                </c:pt>
                <c:pt idx="14676" formatCode="General">
                  <c:v>29.352</c:v>
                </c:pt>
                <c:pt idx="14677" formatCode="General">
                  <c:v>29.353999999999999</c:v>
                </c:pt>
                <c:pt idx="14678" formatCode="General">
                  <c:v>29.356000000000002</c:v>
                </c:pt>
                <c:pt idx="14679" formatCode="General">
                  <c:v>29.358000000000001</c:v>
                </c:pt>
                <c:pt idx="14680" formatCode="General">
                  <c:v>29.36</c:v>
                </c:pt>
                <c:pt idx="14681" formatCode="General">
                  <c:v>29.361999999999998</c:v>
                </c:pt>
                <c:pt idx="14682" formatCode="General">
                  <c:v>29.364000000000001</c:v>
                </c:pt>
                <c:pt idx="14683" formatCode="General">
                  <c:v>29.366</c:v>
                </c:pt>
                <c:pt idx="14684" formatCode="General">
                  <c:v>29.367999999999999</c:v>
                </c:pt>
                <c:pt idx="14685" formatCode="General">
                  <c:v>29.37</c:v>
                </c:pt>
                <c:pt idx="14686" formatCode="General">
                  <c:v>29.372</c:v>
                </c:pt>
                <c:pt idx="14687" formatCode="General">
                  <c:v>29.373999999999999</c:v>
                </c:pt>
                <c:pt idx="14688" formatCode="General">
                  <c:v>29.376000000000001</c:v>
                </c:pt>
                <c:pt idx="14689" formatCode="General">
                  <c:v>29.378</c:v>
                </c:pt>
                <c:pt idx="14690" formatCode="General">
                  <c:v>29.38</c:v>
                </c:pt>
                <c:pt idx="14691" formatCode="General">
                  <c:v>29.382000000000001</c:v>
                </c:pt>
                <c:pt idx="14692" formatCode="General">
                  <c:v>29.384</c:v>
                </c:pt>
                <c:pt idx="14693" formatCode="General">
                  <c:v>29.385999999999999</c:v>
                </c:pt>
                <c:pt idx="14694" formatCode="General">
                  <c:v>29.388000000000002</c:v>
                </c:pt>
                <c:pt idx="14695" formatCode="General">
                  <c:v>29.39</c:v>
                </c:pt>
                <c:pt idx="14696" formatCode="General">
                  <c:v>29.391999999999999</c:v>
                </c:pt>
                <c:pt idx="14697" formatCode="General">
                  <c:v>29.393999999999998</c:v>
                </c:pt>
                <c:pt idx="14698" formatCode="General">
                  <c:v>29.396000000000001</c:v>
                </c:pt>
                <c:pt idx="14699" formatCode="General">
                  <c:v>29.398</c:v>
                </c:pt>
                <c:pt idx="14700" formatCode="General">
                  <c:v>29.4</c:v>
                </c:pt>
                <c:pt idx="14701" formatCode="General">
                  <c:v>29.402000000000001</c:v>
                </c:pt>
                <c:pt idx="14702" formatCode="General">
                  <c:v>29.404</c:v>
                </c:pt>
                <c:pt idx="14703" formatCode="General">
                  <c:v>29.405999999999999</c:v>
                </c:pt>
                <c:pt idx="14704" formatCode="General">
                  <c:v>29.408000000000001</c:v>
                </c:pt>
                <c:pt idx="14705" formatCode="General">
                  <c:v>29.41</c:v>
                </c:pt>
                <c:pt idx="14706" formatCode="General">
                  <c:v>29.411999999999999</c:v>
                </c:pt>
                <c:pt idx="14707" formatCode="General">
                  <c:v>29.414000000000001</c:v>
                </c:pt>
                <c:pt idx="14708" formatCode="General">
                  <c:v>29.416</c:v>
                </c:pt>
                <c:pt idx="14709" formatCode="General">
                  <c:v>29.417999999999999</c:v>
                </c:pt>
                <c:pt idx="14710" formatCode="General">
                  <c:v>29.42</c:v>
                </c:pt>
                <c:pt idx="14711" formatCode="General">
                  <c:v>29.422000000000001</c:v>
                </c:pt>
                <c:pt idx="14712" formatCode="General">
                  <c:v>29.423999999999999</c:v>
                </c:pt>
                <c:pt idx="14713" formatCode="General">
                  <c:v>29.425999999999998</c:v>
                </c:pt>
                <c:pt idx="14714" formatCode="General">
                  <c:v>29.428000000000001</c:v>
                </c:pt>
                <c:pt idx="14715" formatCode="General">
                  <c:v>29.43</c:v>
                </c:pt>
                <c:pt idx="14716" formatCode="General">
                  <c:v>29.431999999999999</c:v>
                </c:pt>
                <c:pt idx="14717" formatCode="General">
                  <c:v>29.434000000000001</c:v>
                </c:pt>
                <c:pt idx="14718" formatCode="General">
                  <c:v>29.436</c:v>
                </c:pt>
                <c:pt idx="14719" formatCode="General">
                  <c:v>29.437999999999999</c:v>
                </c:pt>
                <c:pt idx="14720" formatCode="General">
                  <c:v>29.44</c:v>
                </c:pt>
                <c:pt idx="14721" formatCode="General">
                  <c:v>29.442</c:v>
                </c:pt>
                <c:pt idx="14722" formatCode="General">
                  <c:v>29.443999999999999</c:v>
                </c:pt>
                <c:pt idx="14723" formatCode="General">
                  <c:v>29.446000000000002</c:v>
                </c:pt>
                <c:pt idx="14724" formatCode="General">
                  <c:v>29.448</c:v>
                </c:pt>
                <c:pt idx="14725" formatCode="General">
                  <c:v>29.45</c:v>
                </c:pt>
                <c:pt idx="14726" formatCode="General">
                  <c:v>29.452000000000002</c:v>
                </c:pt>
                <c:pt idx="14727" formatCode="General">
                  <c:v>29.454000000000001</c:v>
                </c:pt>
                <c:pt idx="14728" formatCode="General">
                  <c:v>29.456</c:v>
                </c:pt>
                <c:pt idx="14729" formatCode="General">
                  <c:v>29.457999999999998</c:v>
                </c:pt>
                <c:pt idx="14730" formatCode="General">
                  <c:v>29.46</c:v>
                </c:pt>
                <c:pt idx="14731" formatCode="General">
                  <c:v>29.462</c:v>
                </c:pt>
                <c:pt idx="14732" formatCode="General">
                  <c:v>29.463999999999999</c:v>
                </c:pt>
                <c:pt idx="14733" formatCode="General">
                  <c:v>29.466000000000001</c:v>
                </c:pt>
                <c:pt idx="14734" formatCode="General">
                  <c:v>29.468</c:v>
                </c:pt>
                <c:pt idx="14735" formatCode="General">
                  <c:v>29.47</c:v>
                </c:pt>
                <c:pt idx="14736" formatCode="General">
                  <c:v>29.472000000000001</c:v>
                </c:pt>
                <c:pt idx="14737" formatCode="General">
                  <c:v>29.474</c:v>
                </c:pt>
                <c:pt idx="14738" formatCode="General">
                  <c:v>29.475999999999999</c:v>
                </c:pt>
                <c:pt idx="14739" formatCode="General">
                  <c:v>29.478000000000002</c:v>
                </c:pt>
                <c:pt idx="14740" formatCode="General">
                  <c:v>29.48</c:v>
                </c:pt>
                <c:pt idx="14741" formatCode="General">
                  <c:v>29.481999999999999</c:v>
                </c:pt>
                <c:pt idx="14742" formatCode="General">
                  <c:v>29.484000000000002</c:v>
                </c:pt>
                <c:pt idx="14743" formatCode="General">
                  <c:v>29.486000000000001</c:v>
                </c:pt>
                <c:pt idx="14744" formatCode="General">
                  <c:v>29.488</c:v>
                </c:pt>
                <c:pt idx="14745" formatCode="General">
                  <c:v>29.49</c:v>
                </c:pt>
                <c:pt idx="14746" formatCode="General">
                  <c:v>29.492000000000001</c:v>
                </c:pt>
                <c:pt idx="14747" formatCode="General">
                  <c:v>29.494</c:v>
                </c:pt>
                <c:pt idx="14748" formatCode="General">
                  <c:v>29.495999999999999</c:v>
                </c:pt>
                <c:pt idx="14749" formatCode="General">
                  <c:v>29.498000000000001</c:v>
                </c:pt>
                <c:pt idx="14750" formatCode="General">
                  <c:v>29.5</c:v>
                </c:pt>
                <c:pt idx="14751" formatCode="General">
                  <c:v>29.501999999999999</c:v>
                </c:pt>
                <c:pt idx="14752" formatCode="General">
                  <c:v>29.504000000000001</c:v>
                </c:pt>
                <c:pt idx="14753" formatCode="General">
                  <c:v>29.506</c:v>
                </c:pt>
                <c:pt idx="14754" formatCode="General">
                  <c:v>29.507999999999999</c:v>
                </c:pt>
                <c:pt idx="14755" formatCode="General">
                  <c:v>29.51</c:v>
                </c:pt>
                <c:pt idx="14756" formatCode="General">
                  <c:v>29.512</c:v>
                </c:pt>
                <c:pt idx="14757" formatCode="General">
                  <c:v>29.513999999999999</c:v>
                </c:pt>
                <c:pt idx="14758" formatCode="General">
                  <c:v>29.515999999999998</c:v>
                </c:pt>
                <c:pt idx="14759" formatCode="General">
                  <c:v>29.518000000000001</c:v>
                </c:pt>
                <c:pt idx="14760" formatCode="General">
                  <c:v>29.52</c:v>
                </c:pt>
                <c:pt idx="14761" formatCode="General">
                  <c:v>29.521999999999998</c:v>
                </c:pt>
                <c:pt idx="14762" formatCode="General">
                  <c:v>29.524000000000001</c:v>
                </c:pt>
                <c:pt idx="14763" formatCode="General">
                  <c:v>29.526</c:v>
                </c:pt>
                <c:pt idx="14764" formatCode="General">
                  <c:v>29.527999999999999</c:v>
                </c:pt>
                <c:pt idx="14765" formatCode="General">
                  <c:v>29.53</c:v>
                </c:pt>
                <c:pt idx="14766" formatCode="General">
                  <c:v>29.532</c:v>
                </c:pt>
                <c:pt idx="14767" formatCode="General">
                  <c:v>29.533999999999999</c:v>
                </c:pt>
                <c:pt idx="14768" formatCode="General">
                  <c:v>29.536000000000001</c:v>
                </c:pt>
                <c:pt idx="14769" formatCode="General">
                  <c:v>29.538</c:v>
                </c:pt>
                <c:pt idx="14770" formatCode="General">
                  <c:v>29.54</c:v>
                </c:pt>
                <c:pt idx="14771" formatCode="General">
                  <c:v>29.542000000000002</c:v>
                </c:pt>
                <c:pt idx="14772" formatCode="General">
                  <c:v>29.544</c:v>
                </c:pt>
                <c:pt idx="14773" formatCode="General">
                  <c:v>29.545999999999999</c:v>
                </c:pt>
                <c:pt idx="14774" formatCode="General">
                  <c:v>29.547999999999998</c:v>
                </c:pt>
                <c:pt idx="14775" formatCode="General">
                  <c:v>29.55</c:v>
                </c:pt>
                <c:pt idx="14776" formatCode="General">
                  <c:v>29.552</c:v>
                </c:pt>
                <c:pt idx="14777" formatCode="General">
                  <c:v>29.553999999999998</c:v>
                </c:pt>
                <c:pt idx="14778" formatCode="General">
                  <c:v>29.556000000000001</c:v>
                </c:pt>
                <c:pt idx="14779" formatCode="General">
                  <c:v>29.558</c:v>
                </c:pt>
                <c:pt idx="14780" formatCode="General">
                  <c:v>29.56</c:v>
                </c:pt>
                <c:pt idx="14781" formatCode="General">
                  <c:v>29.562000000000001</c:v>
                </c:pt>
                <c:pt idx="14782" formatCode="General">
                  <c:v>29.564</c:v>
                </c:pt>
                <c:pt idx="14783" formatCode="General">
                  <c:v>29.565999999999999</c:v>
                </c:pt>
                <c:pt idx="14784" formatCode="General">
                  <c:v>29.568000000000001</c:v>
                </c:pt>
                <c:pt idx="14785" formatCode="General">
                  <c:v>29.57</c:v>
                </c:pt>
                <c:pt idx="14786" formatCode="General">
                  <c:v>29.571999999999999</c:v>
                </c:pt>
                <c:pt idx="14787" formatCode="General">
                  <c:v>29.574000000000002</c:v>
                </c:pt>
                <c:pt idx="14788" formatCode="General">
                  <c:v>29.576000000000001</c:v>
                </c:pt>
                <c:pt idx="14789" formatCode="General">
                  <c:v>29.577999999999999</c:v>
                </c:pt>
                <c:pt idx="14790" formatCode="General">
                  <c:v>29.58</c:v>
                </c:pt>
                <c:pt idx="14791" formatCode="General">
                  <c:v>29.582000000000001</c:v>
                </c:pt>
                <c:pt idx="14792" formatCode="General">
                  <c:v>29.584</c:v>
                </c:pt>
                <c:pt idx="14793" formatCode="General">
                  <c:v>29.585999999999999</c:v>
                </c:pt>
                <c:pt idx="14794" formatCode="General">
                  <c:v>29.588000000000001</c:v>
                </c:pt>
                <c:pt idx="14795" formatCode="General">
                  <c:v>29.59</c:v>
                </c:pt>
                <c:pt idx="14796" formatCode="General">
                  <c:v>29.591999999999999</c:v>
                </c:pt>
                <c:pt idx="14797" formatCode="General">
                  <c:v>29.594000000000001</c:v>
                </c:pt>
                <c:pt idx="14798" formatCode="General">
                  <c:v>29.596</c:v>
                </c:pt>
                <c:pt idx="14799" formatCode="General">
                  <c:v>29.597999999999999</c:v>
                </c:pt>
                <c:pt idx="14800" formatCode="General">
                  <c:v>29.6</c:v>
                </c:pt>
                <c:pt idx="14801" formatCode="General">
                  <c:v>29.602</c:v>
                </c:pt>
                <c:pt idx="14802" formatCode="General">
                  <c:v>29.603999999999999</c:v>
                </c:pt>
                <c:pt idx="14803" formatCode="General">
                  <c:v>29.606000000000002</c:v>
                </c:pt>
                <c:pt idx="14804" formatCode="General">
                  <c:v>29.608000000000001</c:v>
                </c:pt>
                <c:pt idx="14805" formatCode="General">
                  <c:v>29.61</c:v>
                </c:pt>
                <c:pt idx="14806" formatCode="General">
                  <c:v>29.611999999999998</c:v>
                </c:pt>
                <c:pt idx="14807" formatCode="General">
                  <c:v>29.614000000000001</c:v>
                </c:pt>
                <c:pt idx="14808" formatCode="General">
                  <c:v>29.616</c:v>
                </c:pt>
                <c:pt idx="14809" formatCode="General">
                  <c:v>29.617999999999999</c:v>
                </c:pt>
                <c:pt idx="14810" formatCode="General">
                  <c:v>29.62</c:v>
                </c:pt>
                <c:pt idx="14811" formatCode="General">
                  <c:v>29.622</c:v>
                </c:pt>
                <c:pt idx="14812" formatCode="General">
                  <c:v>29.623999999999999</c:v>
                </c:pt>
                <c:pt idx="14813" formatCode="General">
                  <c:v>29.626000000000001</c:v>
                </c:pt>
                <c:pt idx="14814" formatCode="General">
                  <c:v>29.628</c:v>
                </c:pt>
                <c:pt idx="14815" formatCode="General">
                  <c:v>29.63</c:v>
                </c:pt>
                <c:pt idx="14816" formatCode="General">
                  <c:v>29.632000000000001</c:v>
                </c:pt>
                <c:pt idx="14817" formatCode="General">
                  <c:v>29.634</c:v>
                </c:pt>
                <c:pt idx="14818" formatCode="General">
                  <c:v>29.635999999999999</c:v>
                </c:pt>
                <c:pt idx="14819" formatCode="General">
                  <c:v>29.638000000000002</c:v>
                </c:pt>
                <c:pt idx="14820" formatCode="General">
                  <c:v>29.64</c:v>
                </c:pt>
                <c:pt idx="14821" formatCode="General">
                  <c:v>29.641999999999999</c:v>
                </c:pt>
                <c:pt idx="14822" formatCode="General">
                  <c:v>29.643999999999998</c:v>
                </c:pt>
                <c:pt idx="14823" formatCode="General">
                  <c:v>29.646000000000001</c:v>
                </c:pt>
                <c:pt idx="14824" formatCode="General">
                  <c:v>29.648</c:v>
                </c:pt>
                <c:pt idx="14825" formatCode="General">
                  <c:v>29.65</c:v>
                </c:pt>
                <c:pt idx="14826" formatCode="General">
                  <c:v>29.652000000000001</c:v>
                </c:pt>
                <c:pt idx="14827" formatCode="General">
                  <c:v>29.654</c:v>
                </c:pt>
                <c:pt idx="14828" formatCode="General">
                  <c:v>29.655999999999999</c:v>
                </c:pt>
                <c:pt idx="14829" formatCode="General">
                  <c:v>29.658000000000001</c:v>
                </c:pt>
                <c:pt idx="14830" formatCode="General">
                  <c:v>29.66</c:v>
                </c:pt>
                <c:pt idx="14831" formatCode="General">
                  <c:v>29.661999999999999</c:v>
                </c:pt>
                <c:pt idx="14832" formatCode="General">
                  <c:v>29.664000000000001</c:v>
                </c:pt>
                <c:pt idx="14833" formatCode="General">
                  <c:v>29.666</c:v>
                </c:pt>
                <c:pt idx="14834" formatCode="General">
                  <c:v>29.667999999999999</c:v>
                </c:pt>
                <c:pt idx="14835" formatCode="General">
                  <c:v>29.67</c:v>
                </c:pt>
                <c:pt idx="14836" formatCode="General">
                  <c:v>29.672000000000001</c:v>
                </c:pt>
                <c:pt idx="14837" formatCode="General">
                  <c:v>29.673999999999999</c:v>
                </c:pt>
                <c:pt idx="14838" formatCode="General">
                  <c:v>29.675999999999998</c:v>
                </c:pt>
                <c:pt idx="14839" formatCode="General">
                  <c:v>29.678000000000001</c:v>
                </c:pt>
                <c:pt idx="14840" formatCode="General">
                  <c:v>29.68</c:v>
                </c:pt>
                <c:pt idx="14841" formatCode="General">
                  <c:v>29.681999999999999</c:v>
                </c:pt>
                <c:pt idx="14842" formatCode="General">
                  <c:v>29.684000000000001</c:v>
                </c:pt>
                <c:pt idx="14843" formatCode="General">
                  <c:v>29.686</c:v>
                </c:pt>
                <c:pt idx="14844" formatCode="General">
                  <c:v>29.687999999999999</c:v>
                </c:pt>
                <c:pt idx="14845" formatCode="General">
                  <c:v>29.69</c:v>
                </c:pt>
                <c:pt idx="14846" formatCode="General">
                  <c:v>29.692</c:v>
                </c:pt>
                <c:pt idx="14847" formatCode="General">
                  <c:v>29.693999999999999</c:v>
                </c:pt>
                <c:pt idx="14848" formatCode="General">
                  <c:v>29.696000000000002</c:v>
                </c:pt>
                <c:pt idx="14849" formatCode="General">
                  <c:v>29.698</c:v>
                </c:pt>
                <c:pt idx="14850" formatCode="General">
                  <c:v>29.7</c:v>
                </c:pt>
                <c:pt idx="14851" formatCode="General">
                  <c:v>29.702000000000002</c:v>
                </c:pt>
                <c:pt idx="14852" formatCode="General">
                  <c:v>29.704000000000001</c:v>
                </c:pt>
                <c:pt idx="14853" formatCode="General">
                  <c:v>29.706</c:v>
                </c:pt>
                <c:pt idx="14854" formatCode="General">
                  <c:v>29.707999999999998</c:v>
                </c:pt>
                <c:pt idx="14855" formatCode="General">
                  <c:v>29.71</c:v>
                </c:pt>
                <c:pt idx="14856" formatCode="General">
                  <c:v>29.712</c:v>
                </c:pt>
                <c:pt idx="14857" formatCode="General">
                  <c:v>29.713999999999999</c:v>
                </c:pt>
                <c:pt idx="14858" formatCode="General">
                  <c:v>29.716000000000001</c:v>
                </c:pt>
                <c:pt idx="14859" formatCode="General">
                  <c:v>29.718</c:v>
                </c:pt>
                <c:pt idx="14860" formatCode="General">
                  <c:v>29.72</c:v>
                </c:pt>
                <c:pt idx="14861" formatCode="General">
                  <c:v>29.722000000000001</c:v>
                </c:pt>
                <c:pt idx="14862" formatCode="General">
                  <c:v>29.724</c:v>
                </c:pt>
                <c:pt idx="14863" formatCode="General">
                  <c:v>29.725999999999999</c:v>
                </c:pt>
                <c:pt idx="14864" formatCode="General">
                  <c:v>29.728000000000002</c:v>
                </c:pt>
                <c:pt idx="14865" formatCode="General">
                  <c:v>29.73</c:v>
                </c:pt>
                <c:pt idx="14866" formatCode="General">
                  <c:v>29.731999999999999</c:v>
                </c:pt>
                <c:pt idx="14867" formatCode="General">
                  <c:v>29.734000000000002</c:v>
                </c:pt>
                <c:pt idx="14868" formatCode="General">
                  <c:v>29.736000000000001</c:v>
                </c:pt>
                <c:pt idx="14869" formatCode="General">
                  <c:v>29.738</c:v>
                </c:pt>
                <c:pt idx="14870" formatCode="General">
                  <c:v>29.74</c:v>
                </c:pt>
                <c:pt idx="14871" formatCode="General">
                  <c:v>29.742000000000001</c:v>
                </c:pt>
                <c:pt idx="14872" formatCode="General">
                  <c:v>29.744</c:v>
                </c:pt>
                <c:pt idx="14873" formatCode="General">
                  <c:v>29.745999999999999</c:v>
                </c:pt>
                <c:pt idx="14874" formatCode="General">
                  <c:v>29.748000000000001</c:v>
                </c:pt>
                <c:pt idx="14875" formatCode="General">
                  <c:v>29.75</c:v>
                </c:pt>
                <c:pt idx="14876" formatCode="General">
                  <c:v>29.751999999999999</c:v>
                </c:pt>
                <c:pt idx="14877" formatCode="General">
                  <c:v>29.754000000000001</c:v>
                </c:pt>
                <c:pt idx="14878" formatCode="General">
                  <c:v>29.756</c:v>
                </c:pt>
                <c:pt idx="14879" formatCode="General">
                  <c:v>29.757999999999999</c:v>
                </c:pt>
                <c:pt idx="14880" formatCode="General">
                  <c:v>29.76</c:v>
                </c:pt>
                <c:pt idx="14881" formatCode="General">
                  <c:v>29.762</c:v>
                </c:pt>
                <c:pt idx="14882" formatCode="General">
                  <c:v>29.763999999999999</c:v>
                </c:pt>
                <c:pt idx="14883" formatCode="General">
                  <c:v>29.765999999999998</c:v>
                </c:pt>
                <c:pt idx="14884" formatCode="General">
                  <c:v>29.768000000000001</c:v>
                </c:pt>
                <c:pt idx="14885" formatCode="General">
                  <c:v>29.77</c:v>
                </c:pt>
                <c:pt idx="14886" formatCode="General">
                  <c:v>29.771999999999998</c:v>
                </c:pt>
                <c:pt idx="14887" formatCode="General">
                  <c:v>29.774000000000001</c:v>
                </c:pt>
                <c:pt idx="14888" formatCode="General">
                  <c:v>29.776</c:v>
                </c:pt>
                <c:pt idx="14889" formatCode="General">
                  <c:v>29.777999999999999</c:v>
                </c:pt>
                <c:pt idx="14890" formatCode="General">
                  <c:v>29.78</c:v>
                </c:pt>
                <c:pt idx="14891" formatCode="General">
                  <c:v>29.782</c:v>
                </c:pt>
                <c:pt idx="14892" formatCode="General">
                  <c:v>29.783999999999999</c:v>
                </c:pt>
                <c:pt idx="14893" formatCode="General">
                  <c:v>29.786000000000001</c:v>
                </c:pt>
                <c:pt idx="14894" formatCode="General">
                  <c:v>29.788</c:v>
                </c:pt>
                <c:pt idx="14895" formatCode="General">
                  <c:v>29.79</c:v>
                </c:pt>
                <c:pt idx="14896" formatCode="General">
                  <c:v>29.792000000000002</c:v>
                </c:pt>
                <c:pt idx="14897" formatCode="General">
                  <c:v>29.794</c:v>
                </c:pt>
                <c:pt idx="14898" formatCode="General">
                  <c:v>29.795999999999999</c:v>
                </c:pt>
                <c:pt idx="14899" formatCode="General">
                  <c:v>29.797999999999998</c:v>
                </c:pt>
                <c:pt idx="14900" formatCode="General">
                  <c:v>29.8</c:v>
                </c:pt>
                <c:pt idx="14901" formatCode="General">
                  <c:v>29.802</c:v>
                </c:pt>
                <c:pt idx="14902" formatCode="General">
                  <c:v>29.803999999999998</c:v>
                </c:pt>
                <c:pt idx="14903" formatCode="General">
                  <c:v>29.806000000000001</c:v>
                </c:pt>
                <c:pt idx="14904" formatCode="General">
                  <c:v>29.808</c:v>
                </c:pt>
                <c:pt idx="14905" formatCode="General">
                  <c:v>29.81</c:v>
                </c:pt>
                <c:pt idx="14906" formatCode="General">
                  <c:v>29.812000000000001</c:v>
                </c:pt>
                <c:pt idx="14907" formatCode="General">
                  <c:v>29.814</c:v>
                </c:pt>
                <c:pt idx="14908" formatCode="General">
                  <c:v>29.815999999999999</c:v>
                </c:pt>
                <c:pt idx="14909" formatCode="General">
                  <c:v>29.818000000000001</c:v>
                </c:pt>
                <c:pt idx="14910" formatCode="General">
                  <c:v>29.82</c:v>
                </c:pt>
                <c:pt idx="14911" formatCode="General">
                  <c:v>29.821999999999999</c:v>
                </c:pt>
                <c:pt idx="14912" formatCode="General">
                  <c:v>29.824000000000002</c:v>
                </c:pt>
                <c:pt idx="14913" formatCode="General">
                  <c:v>29.826000000000001</c:v>
                </c:pt>
                <c:pt idx="14914" formatCode="General">
                  <c:v>29.827999999999999</c:v>
                </c:pt>
                <c:pt idx="14915" formatCode="General">
                  <c:v>29.83</c:v>
                </c:pt>
                <c:pt idx="14916" formatCode="General">
                  <c:v>29.832000000000001</c:v>
                </c:pt>
                <c:pt idx="14917" formatCode="General">
                  <c:v>29.834</c:v>
                </c:pt>
                <c:pt idx="14918" formatCode="General">
                  <c:v>29.835999999999999</c:v>
                </c:pt>
                <c:pt idx="14919" formatCode="General">
                  <c:v>29.838000000000001</c:v>
                </c:pt>
                <c:pt idx="14920" formatCode="General">
                  <c:v>29.84</c:v>
                </c:pt>
                <c:pt idx="14921" formatCode="General">
                  <c:v>29.841999999999999</c:v>
                </c:pt>
                <c:pt idx="14922" formatCode="General">
                  <c:v>29.844000000000001</c:v>
                </c:pt>
                <c:pt idx="14923" formatCode="General">
                  <c:v>29.846</c:v>
                </c:pt>
                <c:pt idx="14924" formatCode="General">
                  <c:v>29.847999999999999</c:v>
                </c:pt>
                <c:pt idx="14925" formatCode="General">
                  <c:v>29.85</c:v>
                </c:pt>
                <c:pt idx="14926" formatCode="General">
                  <c:v>29.852</c:v>
                </c:pt>
                <c:pt idx="14927" formatCode="General">
                  <c:v>29.853999999999999</c:v>
                </c:pt>
                <c:pt idx="14928" formatCode="General">
                  <c:v>29.856000000000002</c:v>
                </c:pt>
                <c:pt idx="14929" formatCode="General">
                  <c:v>29.858000000000001</c:v>
                </c:pt>
                <c:pt idx="14930" formatCode="General">
                  <c:v>29.86</c:v>
                </c:pt>
                <c:pt idx="14931" formatCode="General">
                  <c:v>29.861999999999998</c:v>
                </c:pt>
                <c:pt idx="14932" formatCode="General">
                  <c:v>29.864000000000001</c:v>
                </c:pt>
                <c:pt idx="14933" formatCode="General">
                  <c:v>29.866</c:v>
                </c:pt>
                <c:pt idx="14934" formatCode="General">
                  <c:v>29.867999999999999</c:v>
                </c:pt>
                <c:pt idx="14935" formatCode="General">
                  <c:v>29.87</c:v>
                </c:pt>
                <c:pt idx="14936" formatCode="General">
                  <c:v>29.872</c:v>
                </c:pt>
                <c:pt idx="14937" formatCode="General">
                  <c:v>29.873999999999999</c:v>
                </c:pt>
                <c:pt idx="14938" formatCode="General">
                  <c:v>29.876000000000001</c:v>
                </c:pt>
                <c:pt idx="14939" formatCode="General">
                  <c:v>29.878</c:v>
                </c:pt>
                <c:pt idx="14940" formatCode="General">
                  <c:v>29.88</c:v>
                </c:pt>
                <c:pt idx="14941" formatCode="General">
                  <c:v>29.882000000000001</c:v>
                </c:pt>
                <c:pt idx="14942" formatCode="General">
                  <c:v>29.884</c:v>
                </c:pt>
                <c:pt idx="14943" formatCode="General">
                  <c:v>29.885999999999999</c:v>
                </c:pt>
                <c:pt idx="14944" formatCode="General">
                  <c:v>29.888000000000002</c:v>
                </c:pt>
                <c:pt idx="14945" formatCode="General">
                  <c:v>29.89</c:v>
                </c:pt>
                <c:pt idx="14946" formatCode="General">
                  <c:v>29.891999999999999</c:v>
                </c:pt>
                <c:pt idx="14947" formatCode="General">
                  <c:v>29.893999999999998</c:v>
                </c:pt>
                <c:pt idx="14948" formatCode="General">
                  <c:v>29.896000000000001</c:v>
                </c:pt>
                <c:pt idx="14949" formatCode="General">
                  <c:v>29.898</c:v>
                </c:pt>
                <c:pt idx="14950" formatCode="General">
                  <c:v>29.9</c:v>
                </c:pt>
                <c:pt idx="14951" formatCode="General">
                  <c:v>29.902000000000001</c:v>
                </c:pt>
                <c:pt idx="14952" formatCode="General">
                  <c:v>29.904</c:v>
                </c:pt>
                <c:pt idx="14953" formatCode="General">
                  <c:v>29.905999999999999</c:v>
                </c:pt>
                <c:pt idx="14954" formatCode="General">
                  <c:v>29.908000000000001</c:v>
                </c:pt>
                <c:pt idx="14955" formatCode="General">
                  <c:v>29.91</c:v>
                </c:pt>
                <c:pt idx="14956" formatCode="General">
                  <c:v>29.911999999999999</c:v>
                </c:pt>
                <c:pt idx="14957" formatCode="General">
                  <c:v>29.914000000000001</c:v>
                </c:pt>
                <c:pt idx="14958" formatCode="General">
                  <c:v>29.916</c:v>
                </c:pt>
                <c:pt idx="14959" formatCode="General">
                  <c:v>29.917999999999999</c:v>
                </c:pt>
                <c:pt idx="14960" formatCode="General">
                  <c:v>29.92</c:v>
                </c:pt>
                <c:pt idx="14961" formatCode="General">
                  <c:v>29.922000000000001</c:v>
                </c:pt>
                <c:pt idx="14962" formatCode="General">
                  <c:v>29.923999999999999</c:v>
                </c:pt>
                <c:pt idx="14963" formatCode="General">
                  <c:v>29.925999999999998</c:v>
                </c:pt>
                <c:pt idx="14964" formatCode="General">
                  <c:v>29.928000000000001</c:v>
                </c:pt>
                <c:pt idx="14965" formatCode="General">
                  <c:v>29.93</c:v>
                </c:pt>
                <c:pt idx="14966" formatCode="General">
                  <c:v>29.931999999999999</c:v>
                </c:pt>
                <c:pt idx="14967" formatCode="General">
                  <c:v>29.934000000000001</c:v>
                </c:pt>
                <c:pt idx="14968" formatCode="General">
                  <c:v>29.936</c:v>
                </c:pt>
                <c:pt idx="14969" formatCode="General">
                  <c:v>29.937999999999999</c:v>
                </c:pt>
                <c:pt idx="14970" formatCode="General">
                  <c:v>29.94</c:v>
                </c:pt>
                <c:pt idx="14971" formatCode="General">
                  <c:v>29.942</c:v>
                </c:pt>
                <c:pt idx="14972" formatCode="General">
                  <c:v>29.943999999999999</c:v>
                </c:pt>
                <c:pt idx="14973" formatCode="General">
                  <c:v>29.946000000000002</c:v>
                </c:pt>
                <c:pt idx="14974" formatCode="General">
                  <c:v>29.948</c:v>
                </c:pt>
                <c:pt idx="14975" formatCode="General">
                  <c:v>29.95</c:v>
                </c:pt>
                <c:pt idx="14976" formatCode="General">
                  <c:v>29.952000000000002</c:v>
                </c:pt>
                <c:pt idx="14977" formatCode="General">
                  <c:v>29.954000000000001</c:v>
                </c:pt>
                <c:pt idx="14978" formatCode="General">
                  <c:v>29.956</c:v>
                </c:pt>
                <c:pt idx="14979" formatCode="General">
                  <c:v>29.957999999999998</c:v>
                </c:pt>
                <c:pt idx="14980" formatCode="General">
                  <c:v>29.96</c:v>
                </c:pt>
                <c:pt idx="14981" formatCode="General">
                  <c:v>29.962</c:v>
                </c:pt>
                <c:pt idx="14982" formatCode="General">
                  <c:v>29.963999999999999</c:v>
                </c:pt>
                <c:pt idx="14983" formatCode="General">
                  <c:v>29.966000000000001</c:v>
                </c:pt>
                <c:pt idx="14984" formatCode="General">
                  <c:v>29.968</c:v>
                </c:pt>
                <c:pt idx="14985" formatCode="General">
                  <c:v>29.97</c:v>
                </c:pt>
                <c:pt idx="14986" formatCode="General">
                  <c:v>29.972000000000001</c:v>
                </c:pt>
                <c:pt idx="14987" formatCode="General">
                  <c:v>29.974</c:v>
                </c:pt>
                <c:pt idx="14988" formatCode="General">
                  <c:v>29.975999999999999</c:v>
                </c:pt>
                <c:pt idx="14989" formatCode="General">
                  <c:v>29.978000000000002</c:v>
                </c:pt>
                <c:pt idx="14990" formatCode="General">
                  <c:v>29.98</c:v>
                </c:pt>
                <c:pt idx="14991" formatCode="General">
                  <c:v>29.981999999999999</c:v>
                </c:pt>
                <c:pt idx="14992" formatCode="General">
                  <c:v>29.984000000000002</c:v>
                </c:pt>
                <c:pt idx="14993" formatCode="General">
                  <c:v>29.986000000000001</c:v>
                </c:pt>
                <c:pt idx="14994" formatCode="General">
                  <c:v>29.988</c:v>
                </c:pt>
                <c:pt idx="14995" formatCode="General">
                  <c:v>29.99</c:v>
                </c:pt>
                <c:pt idx="14996" formatCode="General">
                  <c:v>29.992000000000001</c:v>
                </c:pt>
                <c:pt idx="14997" formatCode="General">
                  <c:v>29.994</c:v>
                </c:pt>
                <c:pt idx="14998" formatCode="General">
                  <c:v>29.995999999999999</c:v>
                </c:pt>
                <c:pt idx="14999" formatCode="General">
                  <c:v>29.998000000000001</c:v>
                </c:pt>
                <c:pt idx="15000" formatCode="General">
                  <c:v>30</c:v>
                </c:pt>
                <c:pt idx="15001" formatCode="General">
                  <c:v>30.001999999999999</c:v>
                </c:pt>
                <c:pt idx="15002" formatCode="General">
                  <c:v>30.004000000000001</c:v>
                </c:pt>
                <c:pt idx="15003" formatCode="General">
                  <c:v>30.006</c:v>
                </c:pt>
                <c:pt idx="15004" formatCode="General">
                  <c:v>30.007999999999999</c:v>
                </c:pt>
                <c:pt idx="15005" formatCode="General">
                  <c:v>30.01</c:v>
                </c:pt>
                <c:pt idx="15006" formatCode="General">
                  <c:v>30.012</c:v>
                </c:pt>
                <c:pt idx="15007" formatCode="General">
                  <c:v>30.013999999999999</c:v>
                </c:pt>
                <c:pt idx="15008" formatCode="General">
                  <c:v>30.015999999999998</c:v>
                </c:pt>
                <c:pt idx="15009" formatCode="General">
                  <c:v>30.018000000000001</c:v>
                </c:pt>
                <c:pt idx="15010" formatCode="General">
                  <c:v>30.02</c:v>
                </c:pt>
                <c:pt idx="15011" formatCode="General">
                  <c:v>30.021999999999998</c:v>
                </c:pt>
                <c:pt idx="15012" formatCode="General">
                  <c:v>30.024000000000001</c:v>
                </c:pt>
                <c:pt idx="15013" formatCode="General">
                  <c:v>30.026</c:v>
                </c:pt>
                <c:pt idx="15014" formatCode="General">
                  <c:v>30.027999999999999</c:v>
                </c:pt>
                <c:pt idx="15015" formatCode="General">
                  <c:v>30.03</c:v>
                </c:pt>
                <c:pt idx="15016" formatCode="General">
                  <c:v>30.032</c:v>
                </c:pt>
                <c:pt idx="15017" formatCode="General">
                  <c:v>30.033999999999999</c:v>
                </c:pt>
                <c:pt idx="15018" formatCode="General">
                  <c:v>30.036000000000001</c:v>
                </c:pt>
                <c:pt idx="15019" formatCode="General">
                  <c:v>30.038</c:v>
                </c:pt>
                <c:pt idx="15020" formatCode="General">
                  <c:v>30.04</c:v>
                </c:pt>
                <c:pt idx="15021" formatCode="General">
                  <c:v>30.042000000000002</c:v>
                </c:pt>
                <c:pt idx="15022" formatCode="General">
                  <c:v>30.044</c:v>
                </c:pt>
                <c:pt idx="15023" formatCode="General">
                  <c:v>30.045999999999999</c:v>
                </c:pt>
                <c:pt idx="15024" formatCode="General">
                  <c:v>30.047999999999998</c:v>
                </c:pt>
                <c:pt idx="15025" formatCode="General">
                  <c:v>30.05</c:v>
                </c:pt>
                <c:pt idx="15026" formatCode="General">
                  <c:v>30.052</c:v>
                </c:pt>
                <c:pt idx="15027" formatCode="General">
                  <c:v>30.053999999999998</c:v>
                </c:pt>
                <c:pt idx="15028" formatCode="General">
                  <c:v>30.056000000000001</c:v>
                </c:pt>
                <c:pt idx="15029" formatCode="General">
                  <c:v>30.058</c:v>
                </c:pt>
                <c:pt idx="15030" formatCode="General">
                  <c:v>30.06</c:v>
                </c:pt>
                <c:pt idx="15031" formatCode="General">
                  <c:v>30.062000000000001</c:v>
                </c:pt>
                <c:pt idx="15032" formatCode="General">
                  <c:v>30.064</c:v>
                </c:pt>
                <c:pt idx="15033" formatCode="General">
                  <c:v>30.065999999999999</c:v>
                </c:pt>
                <c:pt idx="15034" formatCode="General">
                  <c:v>30.068000000000001</c:v>
                </c:pt>
                <c:pt idx="15035" formatCode="General">
                  <c:v>30.07</c:v>
                </c:pt>
                <c:pt idx="15036" formatCode="General">
                  <c:v>30.071999999999999</c:v>
                </c:pt>
                <c:pt idx="15037" formatCode="General">
                  <c:v>30.074000000000002</c:v>
                </c:pt>
                <c:pt idx="15038" formatCode="General">
                  <c:v>30.076000000000001</c:v>
                </c:pt>
                <c:pt idx="15039" formatCode="General">
                  <c:v>30.077999999999999</c:v>
                </c:pt>
                <c:pt idx="15040" formatCode="General">
                  <c:v>30.08</c:v>
                </c:pt>
                <c:pt idx="15041" formatCode="General">
                  <c:v>30.082000000000001</c:v>
                </c:pt>
                <c:pt idx="15042" formatCode="General">
                  <c:v>30.084</c:v>
                </c:pt>
                <c:pt idx="15043" formatCode="General">
                  <c:v>30.085999999999999</c:v>
                </c:pt>
                <c:pt idx="15044" formatCode="General">
                  <c:v>30.088000000000001</c:v>
                </c:pt>
                <c:pt idx="15045" formatCode="General">
                  <c:v>30.09</c:v>
                </c:pt>
                <c:pt idx="15046" formatCode="General">
                  <c:v>30.091999999999999</c:v>
                </c:pt>
                <c:pt idx="15047" formatCode="General">
                  <c:v>30.094000000000001</c:v>
                </c:pt>
                <c:pt idx="15048" formatCode="General">
                  <c:v>30.096</c:v>
                </c:pt>
                <c:pt idx="15049" formatCode="General">
                  <c:v>30.097999999999999</c:v>
                </c:pt>
                <c:pt idx="15050" formatCode="General">
                  <c:v>30.1</c:v>
                </c:pt>
                <c:pt idx="15051" formatCode="General">
                  <c:v>30.102</c:v>
                </c:pt>
                <c:pt idx="15052" formatCode="General">
                  <c:v>30.103999999999999</c:v>
                </c:pt>
                <c:pt idx="15053" formatCode="General">
                  <c:v>30.106000000000002</c:v>
                </c:pt>
                <c:pt idx="15054" formatCode="General">
                  <c:v>30.108000000000001</c:v>
                </c:pt>
                <c:pt idx="15055" formatCode="General">
                  <c:v>30.11</c:v>
                </c:pt>
                <c:pt idx="15056" formatCode="General">
                  <c:v>30.111999999999998</c:v>
                </c:pt>
                <c:pt idx="15057" formatCode="General">
                  <c:v>30.114000000000001</c:v>
                </c:pt>
                <c:pt idx="15058" formatCode="General">
                  <c:v>30.116</c:v>
                </c:pt>
                <c:pt idx="15059" formatCode="General">
                  <c:v>30.117999999999999</c:v>
                </c:pt>
                <c:pt idx="15060" formatCode="General">
                  <c:v>30.12</c:v>
                </c:pt>
                <c:pt idx="15061" formatCode="General">
                  <c:v>30.122</c:v>
                </c:pt>
                <c:pt idx="15062" formatCode="General">
                  <c:v>30.123999999999999</c:v>
                </c:pt>
                <c:pt idx="15063" formatCode="General">
                  <c:v>30.126000000000001</c:v>
                </c:pt>
                <c:pt idx="15064" formatCode="General">
                  <c:v>30.128</c:v>
                </c:pt>
                <c:pt idx="15065" formatCode="General">
                  <c:v>30.13</c:v>
                </c:pt>
                <c:pt idx="15066" formatCode="General">
                  <c:v>30.132000000000001</c:v>
                </c:pt>
                <c:pt idx="15067" formatCode="General">
                  <c:v>30.134</c:v>
                </c:pt>
                <c:pt idx="15068" formatCode="General">
                  <c:v>30.135999999999999</c:v>
                </c:pt>
                <c:pt idx="15069" formatCode="General">
                  <c:v>30.138000000000002</c:v>
                </c:pt>
                <c:pt idx="15070" formatCode="General">
                  <c:v>30.14</c:v>
                </c:pt>
                <c:pt idx="15071" formatCode="General">
                  <c:v>30.141999999999999</c:v>
                </c:pt>
                <c:pt idx="15072" formatCode="General">
                  <c:v>30.143999999999998</c:v>
                </c:pt>
                <c:pt idx="15073" formatCode="General">
                  <c:v>30.146000000000001</c:v>
                </c:pt>
                <c:pt idx="15074" formatCode="General">
                  <c:v>30.148</c:v>
                </c:pt>
                <c:pt idx="15075" formatCode="General">
                  <c:v>30.15</c:v>
                </c:pt>
                <c:pt idx="15076" formatCode="General">
                  <c:v>30.152000000000001</c:v>
                </c:pt>
                <c:pt idx="15077" formatCode="General">
                  <c:v>30.154</c:v>
                </c:pt>
                <c:pt idx="15078" formatCode="General">
                  <c:v>30.155999999999999</c:v>
                </c:pt>
                <c:pt idx="15079" formatCode="General">
                  <c:v>30.158000000000001</c:v>
                </c:pt>
                <c:pt idx="15080" formatCode="General">
                  <c:v>30.16</c:v>
                </c:pt>
                <c:pt idx="15081" formatCode="General">
                  <c:v>30.161999999999999</c:v>
                </c:pt>
                <c:pt idx="15082" formatCode="General">
                  <c:v>30.164000000000001</c:v>
                </c:pt>
                <c:pt idx="15083" formatCode="General">
                  <c:v>30.166</c:v>
                </c:pt>
                <c:pt idx="15084" formatCode="General">
                  <c:v>30.167999999999999</c:v>
                </c:pt>
                <c:pt idx="15085" formatCode="General">
                  <c:v>30.17</c:v>
                </c:pt>
                <c:pt idx="15086" formatCode="General">
                  <c:v>30.172000000000001</c:v>
                </c:pt>
                <c:pt idx="15087" formatCode="General">
                  <c:v>30.173999999999999</c:v>
                </c:pt>
                <c:pt idx="15088" formatCode="General">
                  <c:v>30.175999999999998</c:v>
                </c:pt>
                <c:pt idx="15089" formatCode="General">
                  <c:v>30.178000000000001</c:v>
                </c:pt>
                <c:pt idx="15090" formatCode="General">
                  <c:v>30.18</c:v>
                </c:pt>
                <c:pt idx="15091" formatCode="General">
                  <c:v>30.181999999999999</c:v>
                </c:pt>
                <c:pt idx="15092" formatCode="General">
                  <c:v>30.184000000000001</c:v>
                </c:pt>
                <c:pt idx="15093" formatCode="General">
                  <c:v>30.186</c:v>
                </c:pt>
                <c:pt idx="15094" formatCode="General">
                  <c:v>30.187999999999999</c:v>
                </c:pt>
                <c:pt idx="15095" formatCode="General">
                  <c:v>30.19</c:v>
                </c:pt>
                <c:pt idx="15096" formatCode="General">
                  <c:v>30.192</c:v>
                </c:pt>
                <c:pt idx="15097" formatCode="General">
                  <c:v>30.193999999999999</c:v>
                </c:pt>
                <c:pt idx="15098" formatCode="General">
                  <c:v>30.196000000000002</c:v>
                </c:pt>
                <c:pt idx="15099" formatCode="General">
                  <c:v>30.198</c:v>
                </c:pt>
                <c:pt idx="15100" formatCode="General">
                  <c:v>30.2</c:v>
                </c:pt>
                <c:pt idx="15101" formatCode="General">
                  <c:v>30.202000000000002</c:v>
                </c:pt>
                <c:pt idx="15102" formatCode="General">
                  <c:v>30.204000000000001</c:v>
                </c:pt>
                <c:pt idx="15103" formatCode="General">
                  <c:v>30.206</c:v>
                </c:pt>
                <c:pt idx="15104" formatCode="General">
                  <c:v>30.207999999999998</c:v>
                </c:pt>
                <c:pt idx="15105" formatCode="General">
                  <c:v>30.21</c:v>
                </c:pt>
                <c:pt idx="15106" formatCode="General">
                  <c:v>30.212</c:v>
                </c:pt>
                <c:pt idx="15107" formatCode="General">
                  <c:v>30.213999999999999</c:v>
                </c:pt>
                <c:pt idx="15108" formatCode="General">
                  <c:v>30.216000000000001</c:v>
                </c:pt>
                <c:pt idx="15109" formatCode="General">
                  <c:v>30.218</c:v>
                </c:pt>
                <c:pt idx="15110" formatCode="General">
                  <c:v>30.22</c:v>
                </c:pt>
                <c:pt idx="15111" formatCode="General">
                  <c:v>30.222000000000001</c:v>
                </c:pt>
                <c:pt idx="15112" formatCode="General">
                  <c:v>30.224</c:v>
                </c:pt>
                <c:pt idx="15113" formatCode="General">
                  <c:v>30.225999999999999</c:v>
                </c:pt>
                <c:pt idx="15114" formatCode="General">
                  <c:v>30.228000000000002</c:v>
                </c:pt>
                <c:pt idx="15115" formatCode="General">
                  <c:v>30.23</c:v>
                </c:pt>
                <c:pt idx="15116" formatCode="General">
                  <c:v>30.231999999999999</c:v>
                </c:pt>
                <c:pt idx="15117" formatCode="General">
                  <c:v>30.234000000000002</c:v>
                </c:pt>
                <c:pt idx="15118" formatCode="General">
                  <c:v>30.236000000000001</c:v>
                </c:pt>
                <c:pt idx="15119" formatCode="General">
                  <c:v>30.238</c:v>
                </c:pt>
                <c:pt idx="15120" formatCode="General">
                  <c:v>30.24</c:v>
                </c:pt>
                <c:pt idx="15121" formatCode="General">
                  <c:v>30.242000000000001</c:v>
                </c:pt>
                <c:pt idx="15122" formatCode="General">
                  <c:v>30.244</c:v>
                </c:pt>
                <c:pt idx="15123" formatCode="General">
                  <c:v>30.245999999999999</c:v>
                </c:pt>
                <c:pt idx="15124" formatCode="General">
                  <c:v>30.248000000000001</c:v>
                </c:pt>
                <c:pt idx="15125" formatCode="General">
                  <c:v>30.25</c:v>
                </c:pt>
                <c:pt idx="15126" formatCode="General">
                  <c:v>30.251999999999999</c:v>
                </c:pt>
                <c:pt idx="15127" formatCode="General">
                  <c:v>30.254000000000001</c:v>
                </c:pt>
                <c:pt idx="15128" formatCode="General">
                  <c:v>30.256</c:v>
                </c:pt>
                <c:pt idx="15129" formatCode="General">
                  <c:v>30.257999999999999</c:v>
                </c:pt>
                <c:pt idx="15130" formatCode="General">
                  <c:v>30.26</c:v>
                </c:pt>
                <c:pt idx="15131" formatCode="General">
                  <c:v>30.262</c:v>
                </c:pt>
                <c:pt idx="15132" formatCode="General">
                  <c:v>30.263999999999999</c:v>
                </c:pt>
                <c:pt idx="15133" formatCode="General">
                  <c:v>30.265999999999998</c:v>
                </c:pt>
                <c:pt idx="15134" formatCode="General">
                  <c:v>30.268000000000001</c:v>
                </c:pt>
                <c:pt idx="15135" formatCode="General">
                  <c:v>30.27</c:v>
                </c:pt>
                <c:pt idx="15136" formatCode="General">
                  <c:v>30.271999999999998</c:v>
                </c:pt>
                <c:pt idx="15137" formatCode="General">
                  <c:v>30.274000000000001</c:v>
                </c:pt>
                <c:pt idx="15138" formatCode="General">
                  <c:v>30.276</c:v>
                </c:pt>
                <c:pt idx="15139" formatCode="General">
                  <c:v>30.277999999999999</c:v>
                </c:pt>
                <c:pt idx="15140" formatCode="General">
                  <c:v>30.28</c:v>
                </c:pt>
                <c:pt idx="15141" formatCode="General">
                  <c:v>30.282</c:v>
                </c:pt>
                <c:pt idx="15142" formatCode="General">
                  <c:v>30.283999999999999</c:v>
                </c:pt>
                <c:pt idx="15143" formatCode="General">
                  <c:v>30.286000000000001</c:v>
                </c:pt>
                <c:pt idx="15144" formatCode="General">
                  <c:v>30.288</c:v>
                </c:pt>
                <c:pt idx="15145" formatCode="General">
                  <c:v>30.29</c:v>
                </c:pt>
                <c:pt idx="15146" formatCode="General">
                  <c:v>30.292000000000002</c:v>
                </c:pt>
                <c:pt idx="15147" formatCode="General">
                  <c:v>30.294</c:v>
                </c:pt>
                <c:pt idx="15148" formatCode="General">
                  <c:v>30.295999999999999</c:v>
                </c:pt>
                <c:pt idx="15149" formatCode="General">
                  <c:v>30.297999999999998</c:v>
                </c:pt>
                <c:pt idx="15150" formatCode="General">
                  <c:v>30.3</c:v>
                </c:pt>
                <c:pt idx="15151" formatCode="General">
                  <c:v>30.302</c:v>
                </c:pt>
                <c:pt idx="15152" formatCode="General">
                  <c:v>30.303999999999998</c:v>
                </c:pt>
                <c:pt idx="15153" formatCode="General">
                  <c:v>30.306000000000001</c:v>
                </c:pt>
                <c:pt idx="15154" formatCode="General">
                  <c:v>30.308</c:v>
                </c:pt>
                <c:pt idx="15155" formatCode="General">
                  <c:v>30.31</c:v>
                </c:pt>
                <c:pt idx="15156" formatCode="General">
                  <c:v>30.312000000000001</c:v>
                </c:pt>
                <c:pt idx="15157" formatCode="General">
                  <c:v>30.314</c:v>
                </c:pt>
                <c:pt idx="15158" formatCode="General">
                  <c:v>30.315999999999999</c:v>
                </c:pt>
                <c:pt idx="15159" formatCode="General">
                  <c:v>30.318000000000001</c:v>
                </c:pt>
                <c:pt idx="15160" formatCode="General">
                  <c:v>30.32</c:v>
                </c:pt>
                <c:pt idx="15161" formatCode="General">
                  <c:v>30.321999999999999</c:v>
                </c:pt>
                <c:pt idx="15162" formatCode="General">
                  <c:v>30.324000000000002</c:v>
                </c:pt>
                <c:pt idx="15163" formatCode="General">
                  <c:v>30.326000000000001</c:v>
                </c:pt>
                <c:pt idx="15164" formatCode="General">
                  <c:v>30.327999999999999</c:v>
                </c:pt>
                <c:pt idx="15165" formatCode="General">
                  <c:v>30.33</c:v>
                </c:pt>
                <c:pt idx="15166" formatCode="General">
                  <c:v>30.332000000000001</c:v>
                </c:pt>
                <c:pt idx="15167" formatCode="General">
                  <c:v>30.334</c:v>
                </c:pt>
                <c:pt idx="15168" formatCode="General">
                  <c:v>30.335999999999999</c:v>
                </c:pt>
                <c:pt idx="15169" formatCode="General">
                  <c:v>30.338000000000001</c:v>
                </c:pt>
                <c:pt idx="15170" formatCode="General">
                  <c:v>30.34</c:v>
                </c:pt>
                <c:pt idx="15171" formatCode="General">
                  <c:v>30.341999999999999</c:v>
                </c:pt>
                <c:pt idx="15172" formatCode="General">
                  <c:v>30.344000000000001</c:v>
                </c:pt>
                <c:pt idx="15173" formatCode="General">
                  <c:v>30.346</c:v>
                </c:pt>
                <c:pt idx="15174" formatCode="General">
                  <c:v>30.347999999999999</c:v>
                </c:pt>
                <c:pt idx="15175" formatCode="General">
                  <c:v>30.35</c:v>
                </c:pt>
                <c:pt idx="15176" formatCode="General">
                  <c:v>30.352</c:v>
                </c:pt>
                <c:pt idx="15177" formatCode="General">
                  <c:v>30.353999999999999</c:v>
                </c:pt>
                <c:pt idx="15178" formatCode="General">
                  <c:v>30.356000000000002</c:v>
                </c:pt>
                <c:pt idx="15179" formatCode="General">
                  <c:v>30.358000000000001</c:v>
                </c:pt>
                <c:pt idx="15180" formatCode="General">
                  <c:v>30.36</c:v>
                </c:pt>
                <c:pt idx="15181" formatCode="General">
                  <c:v>30.361999999999998</c:v>
                </c:pt>
                <c:pt idx="15182" formatCode="General">
                  <c:v>30.364000000000001</c:v>
                </c:pt>
                <c:pt idx="15183" formatCode="General">
                  <c:v>30.366</c:v>
                </c:pt>
                <c:pt idx="15184" formatCode="General">
                  <c:v>30.367999999999999</c:v>
                </c:pt>
                <c:pt idx="15185" formatCode="General">
                  <c:v>30.37</c:v>
                </c:pt>
                <c:pt idx="15186" formatCode="General">
                  <c:v>30.372</c:v>
                </c:pt>
                <c:pt idx="15187" formatCode="General">
                  <c:v>30.373999999999999</c:v>
                </c:pt>
                <c:pt idx="15188" formatCode="General">
                  <c:v>30.376000000000001</c:v>
                </c:pt>
                <c:pt idx="15189" formatCode="General">
                  <c:v>30.378</c:v>
                </c:pt>
                <c:pt idx="15190" formatCode="General">
                  <c:v>30.38</c:v>
                </c:pt>
                <c:pt idx="15191" formatCode="General">
                  <c:v>30.382000000000001</c:v>
                </c:pt>
                <c:pt idx="15192" formatCode="General">
                  <c:v>30.384</c:v>
                </c:pt>
                <c:pt idx="15193" formatCode="General">
                  <c:v>30.385999999999999</c:v>
                </c:pt>
                <c:pt idx="15194" formatCode="General">
                  <c:v>30.388000000000002</c:v>
                </c:pt>
                <c:pt idx="15195" formatCode="General">
                  <c:v>30.39</c:v>
                </c:pt>
                <c:pt idx="15196" formatCode="General">
                  <c:v>30.391999999999999</c:v>
                </c:pt>
                <c:pt idx="15197" formatCode="General">
                  <c:v>30.393999999999998</c:v>
                </c:pt>
                <c:pt idx="15198" formatCode="General">
                  <c:v>30.396000000000001</c:v>
                </c:pt>
                <c:pt idx="15199" formatCode="General">
                  <c:v>30.398</c:v>
                </c:pt>
                <c:pt idx="15200" formatCode="General">
                  <c:v>30.4</c:v>
                </c:pt>
                <c:pt idx="15201" formatCode="General">
                  <c:v>30.402000000000001</c:v>
                </c:pt>
                <c:pt idx="15202" formatCode="General">
                  <c:v>30.404</c:v>
                </c:pt>
                <c:pt idx="15203" formatCode="General">
                  <c:v>30.405999999999999</c:v>
                </c:pt>
                <c:pt idx="15204" formatCode="General">
                  <c:v>30.408000000000001</c:v>
                </c:pt>
                <c:pt idx="15205" formatCode="General">
                  <c:v>30.41</c:v>
                </c:pt>
                <c:pt idx="15206" formatCode="General">
                  <c:v>30.411999999999999</c:v>
                </c:pt>
                <c:pt idx="15207" formatCode="General">
                  <c:v>30.414000000000001</c:v>
                </c:pt>
                <c:pt idx="15208" formatCode="General">
                  <c:v>30.416</c:v>
                </c:pt>
                <c:pt idx="15209" formatCode="General">
                  <c:v>30.417999999999999</c:v>
                </c:pt>
                <c:pt idx="15210" formatCode="General">
                  <c:v>30.42</c:v>
                </c:pt>
                <c:pt idx="15211" formatCode="General">
                  <c:v>30.422000000000001</c:v>
                </c:pt>
                <c:pt idx="15212" formatCode="General">
                  <c:v>30.423999999999999</c:v>
                </c:pt>
                <c:pt idx="15213" formatCode="General">
                  <c:v>30.425999999999998</c:v>
                </c:pt>
                <c:pt idx="15214" formatCode="General">
                  <c:v>30.428000000000001</c:v>
                </c:pt>
                <c:pt idx="15215" formatCode="General">
                  <c:v>30.43</c:v>
                </c:pt>
                <c:pt idx="15216" formatCode="General">
                  <c:v>30.431999999999999</c:v>
                </c:pt>
                <c:pt idx="15217" formatCode="General">
                  <c:v>30.434000000000001</c:v>
                </c:pt>
                <c:pt idx="15218" formatCode="General">
                  <c:v>30.436</c:v>
                </c:pt>
                <c:pt idx="15219" formatCode="General">
                  <c:v>30.437999999999999</c:v>
                </c:pt>
                <c:pt idx="15220" formatCode="General">
                  <c:v>30.44</c:v>
                </c:pt>
                <c:pt idx="15221" formatCode="General">
                  <c:v>30.442</c:v>
                </c:pt>
                <c:pt idx="15222" formatCode="General">
                  <c:v>30.443999999999999</c:v>
                </c:pt>
                <c:pt idx="15223" formatCode="General">
                  <c:v>30.446000000000002</c:v>
                </c:pt>
                <c:pt idx="15224" formatCode="General">
                  <c:v>30.448</c:v>
                </c:pt>
                <c:pt idx="15225" formatCode="General">
                  <c:v>30.45</c:v>
                </c:pt>
                <c:pt idx="15226" formatCode="General">
                  <c:v>30.452000000000002</c:v>
                </c:pt>
                <c:pt idx="15227" formatCode="General">
                  <c:v>30.454000000000001</c:v>
                </c:pt>
                <c:pt idx="15228" formatCode="General">
                  <c:v>30.456</c:v>
                </c:pt>
                <c:pt idx="15229" formatCode="General">
                  <c:v>30.457999999999998</c:v>
                </c:pt>
                <c:pt idx="15230" formatCode="General">
                  <c:v>30.46</c:v>
                </c:pt>
                <c:pt idx="15231" formatCode="General">
                  <c:v>30.462</c:v>
                </c:pt>
                <c:pt idx="15232" formatCode="General">
                  <c:v>30.463999999999999</c:v>
                </c:pt>
                <c:pt idx="15233" formatCode="General">
                  <c:v>30.466000000000001</c:v>
                </c:pt>
                <c:pt idx="15234" formatCode="General">
                  <c:v>30.468</c:v>
                </c:pt>
                <c:pt idx="15235" formatCode="General">
                  <c:v>30.47</c:v>
                </c:pt>
                <c:pt idx="15236" formatCode="General">
                  <c:v>30.472000000000001</c:v>
                </c:pt>
                <c:pt idx="15237" formatCode="General">
                  <c:v>30.474</c:v>
                </c:pt>
                <c:pt idx="15238" formatCode="General">
                  <c:v>30.475999999999999</c:v>
                </c:pt>
                <c:pt idx="15239" formatCode="General">
                  <c:v>30.478000000000002</c:v>
                </c:pt>
                <c:pt idx="15240" formatCode="General">
                  <c:v>30.48</c:v>
                </c:pt>
                <c:pt idx="15241" formatCode="General">
                  <c:v>30.481999999999999</c:v>
                </c:pt>
                <c:pt idx="15242" formatCode="General">
                  <c:v>30.484000000000002</c:v>
                </c:pt>
                <c:pt idx="15243" formatCode="General">
                  <c:v>30.486000000000001</c:v>
                </c:pt>
                <c:pt idx="15244" formatCode="General">
                  <c:v>30.488</c:v>
                </c:pt>
                <c:pt idx="15245" formatCode="General">
                  <c:v>30.49</c:v>
                </c:pt>
                <c:pt idx="15246" formatCode="General">
                  <c:v>30.492000000000001</c:v>
                </c:pt>
                <c:pt idx="15247" formatCode="General">
                  <c:v>30.494</c:v>
                </c:pt>
                <c:pt idx="15248" formatCode="General">
                  <c:v>30.495999999999999</c:v>
                </c:pt>
                <c:pt idx="15249" formatCode="General">
                  <c:v>30.498000000000001</c:v>
                </c:pt>
                <c:pt idx="15250" formatCode="General">
                  <c:v>30.5</c:v>
                </c:pt>
                <c:pt idx="15251" formatCode="General">
                  <c:v>30.501999999999999</c:v>
                </c:pt>
                <c:pt idx="15252" formatCode="General">
                  <c:v>30.504000000000001</c:v>
                </c:pt>
                <c:pt idx="15253" formatCode="General">
                  <c:v>30.506</c:v>
                </c:pt>
                <c:pt idx="15254" formatCode="General">
                  <c:v>30.507999999999999</c:v>
                </c:pt>
                <c:pt idx="15255" formatCode="General">
                  <c:v>30.51</c:v>
                </c:pt>
                <c:pt idx="15256" formatCode="General">
                  <c:v>30.512</c:v>
                </c:pt>
                <c:pt idx="15257" formatCode="General">
                  <c:v>30.513999999999999</c:v>
                </c:pt>
                <c:pt idx="15258" formatCode="General">
                  <c:v>30.515999999999998</c:v>
                </c:pt>
                <c:pt idx="15259" formatCode="General">
                  <c:v>30.518000000000001</c:v>
                </c:pt>
                <c:pt idx="15260" formatCode="General">
                  <c:v>30.52</c:v>
                </c:pt>
                <c:pt idx="15261" formatCode="General">
                  <c:v>30.521999999999998</c:v>
                </c:pt>
                <c:pt idx="15262" formatCode="General">
                  <c:v>30.524000000000001</c:v>
                </c:pt>
                <c:pt idx="15263" formatCode="General">
                  <c:v>30.526</c:v>
                </c:pt>
                <c:pt idx="15264" formatCode="General">
                  <c:v>30.527999999999999</c:v>
                </c:pt>
                <c:pt idx="15265" formatCode="General">
                  <c:v>30.53</c:v>
                </c:pt>
                <c:pt idx="15266" formatCode="General">
                  <c:v>30.532</c:v>
                </c:pt>
                <c:pt idx="15267" formatCode="General">
                  <c:v>30.533999999999999</c:v>
                </c:pt>
                <c:pt idx="15268" formatCode="General">
                  <c:v>30.536000000000001</c:v>
                </c:pt>
                <c:pt idx="15269" formatCode="General">
                  <c:v>30.538</c:v>
                </c:pt>
                <c:pt idx="15270" formatCode="General">
                  <c:v>30.54</c:v>
                </c:pt>
                <c:pt idx="15271" formatCode="General">
                  <c:v>30.542000000000002</c:v>
                </c:pt>
                <c:pt idx="15272" formatCode="General">
                  <c:v>30.544</c:v>
                </c:pt>
                <c:pt idx="15273" formatCode="General">
                  <c:v>30.545999999999999</c:v>
                </c:pt>
                <c:pt idx="15274" formatCode="General">
                  <c:v>30.547999999999998</c:v>
                </c:pt>
                <c:pt idx="15275" formatCode="General">
                  <c:v>30.55</c:v>
                </c:pt>
                <c:pt idx="15276" formatCode="General">
                  <c:v>30.552</c:v>
                </c:pt>
                <c:pt idx="15277" formatCode="General">
                  <c:v>30.553999999999998</c:v>
                </c:pt>
                <c:pt idx="15278" formatCode="General">
                  <c:v>30.556000000000001</c:v>
                </c:pt>
                <c:pt idx="15279" formatCode="General">
                  <c:v>30.558</c:v>
                </c:pt>
                <c:pt idx="15280" formatCode="General">
                  <c:v>30.56</c:v>
                </c:pt>
                <c:pt idx="15281" formatCode="General">
                  <c:v>30.562000000000001</c:v>
                </c:pt>
                <c:pt idx="15282" formatCode="General">
                  <c:v>30.564</c:v>
                </c:pt>
                <c:pt idx="15283" formatCode="General">
                  <c:v>30.565999999999999</c:v>
                </c:pt>
                <c:pt idx="15284" formatCode="General">
                  <c:v>30.568000000000001</c:v>
                </c:pt>
                <c:pt idx="15285" formatCode="General">
                  <c:v>30.57</c:v>
                </c:pt>
                <c:pt idx="15286" formatCode="General">
                  <c:v>30.571999999999999</c:v>
                </c:pt>
                <c:pt idx="15287" formatCode="General">
                  <c:v>30.574000000000002</c:v>
                </c:pt>
                <c:pt idx="15288" formatCode="General">
                  <c:v>30.576000000000001</c:v>
                </c:pt>
                <c:pt idx="15289" formatCode="General">
                  <c:v>30.577999999999999</c:v>
                </c:pt>
                <c:pt idx="15290" formatCode="General">
                  <c:v>30.58</c:v>
                </c:pt>
                <c:pt idx="15291" formatCode="General">
                  <c:v>30.582000000000001</c:v>
                </c:pt>
                <c:pt idx="15292" formatCode="General">
                  <c:v>30.584</c:v>
                </c:pt>
                <c:pt idx="15293" formatCode="General">
                  <c:v>30.585999999999999</c:v>
                </c:pt>
                <c:pt idx="15294" formatCode="General">
                  <c:v>30.588000000000001</c:v>
                </c:pt>
                <c:pt idx="15295" formatCode="General">
                  <c:v>30.59</c:v>
                </c:pt>
                <c:pt idx="15296" formatCode="General">
                  <c:v>30.591999999999999</c:v>
                </c:pt>
                <c:pt idx="15297" formatCode="General">
                  <c:v>30.594000000000001</c:v>
                </c:pt>
                <c:pt idx="15298" formatCode="General">
                  <c:v>30.596</c:v>
                </c:pt>
                <c:pt idx="15299" formatCode="General">
                  <c:v>30.597999999999999</c:v>
                </c:pt>
                <c:pt idx="15300" formatCode="General">
                  <c:v>30.6</c:v>
                </c:pt>
                <c:pt idx="15301" formatCode="General">
                  <c:v>30.602</c:v>
                </c:pt>
                <c:pt idx="15302" formatCode="General">
                  <c:v>30.603999999999999</c:v>
                </c:pt>
                <c:pt idx="15303" formatCode="General">
                  <c:v>30.606000000000002</c:v>
                </c:pt>
                <c:pt idx="15304" formatCode="General">
                  <c:v>30.608000000000001</c:v>
                </c:pt>
                <c:pt idx="15305" formatCode="General">
                  <c:v>30.61</c:v>
                </c:pt>
                <c:pt idx="15306" formatCode="General">
                  <c:v>30.611999999999998</c:v>
                </c:pt>
                <c:pt idx="15307" formatCode="General">
                  <c:v>30.614000000000001</c:v>
                </c:pt>
                <c:pt idx="15308" formatCode="General">
                  <c:v>30.616</c:v>
                </c:pt>
                <c:pt idx="15309" formatCode="General">
                  <c:v>30.617999999999999</c:v>
                </c:pt>
                <c:pt idx="15310" formatCode="General">
                  <c:v>30.62</c:v>
                </c:pt>
                <c:pt idx="15311" formatCode="General">
                  <c:v>30.622</c:v>
                </c:pt>
                <c:pt idx="15312" formatCode="General">
                  <c:v>30.623999999999999</c:v>
                </c:pt>
                <c:pt idx="15313" formatCode="General">
                  <c:v>30.626000000000001</c:v>
                </c:pt>
                <c:pt idx="15314" formatCode="General">
                  <c:v>30.628</c:v>
                </c:pt>
                <c:pt idx="15315" formatCode="General">
                  <c:v>30.63</c:v>
                </c:pt>
                <c:pt idx="15316" formatCode="General">
                  <c:v>30.632000000000001</c:v>
                </c:pt>
                <c:pt idx="15317" formatCode="General">
                  <c:v>30.634</c:v>
                </c:pt>
                <c:pt idx="15318" formatCode="General">
                  <c:v>30.635999999999999</c:v>
                </c:pt>
                <c:pt idx="15319" formatCode="General">
                  <c:v>30.638000000000002</c:v>
                </c:pt>
                <c:pt idx="15320" formatCode="General">
                  <c:v>30.64</c:v>
                </c:pt>
                <c:pt idx="15321" formatCode="General">
                  <c:v>30.641999999999999</c:v>
                </c:pt>
                <c:pt idx="15322" formatCode="General">
                  <c:v>30.643999999999998</c:v>
                </c:pt>
                <c:pt idx="15323" formatCode="General">
                  <c:v>30.646000000000001</c:v>
                </c:pt>
                <c:pt idx="15324" formatCode="General">
                  <c:v>30.648</c:v>
                </c:pt>
                <c:pt idx="15325" formatCode="General">
                  <c:v>30.65</c:v>
                </c:pt>
                <c:pt idx="15326" formatCode="General">
                  <c:v>30.652000000000001</c:v>
                </c:pt>
                <c:pt idx="15327" formatCode="General">
                  <c:v>30.654</c:v>
                </c:pt>
                <c:pt idx="15328" formatCode="General">
                  <c:v>30.655999999999999</c:v>
                </c:pt>
                <c:pt idx="15329" formatCode="General">
                  <c:v>30.658000000000001</c:v>
                </c:pt>
                <c:pt idx="15330" formatCode="General">
                  <c:v>30.66</c:v>
                </c:pt>
                <c:pt idx="15331" formatCode="General">
                  <c:v>30.661999999999999</c:v>
                </c:pt>
                <c:pt idx="15332" formatCode="General">
                  <c:v>30.664000000000001</c:v>
                </c:pt>
                <c:pt idx="15333" formatCode="General">
                  <c:v>30.666</c:v>
                </c:pt>
                <c:pt idx="15334" formatCode="General">
                  <c:v>30.667999999999999</c:v>
                </c:pt>
                <c:pt idx="15335" formatCode="General">
                  <c:v>30.67</c:v>
                </c:pt>
                <c:pt idx="15336" formatCode="General">
                  <c:v>30.672000000000001</c:v>
                </c:pt>
                <c:pt idx="15337" formatCode="General">
                  <c:v>30.673999999999999</c:v>
                </c:pt>
                <c:pt idx="15338" formatCode="General">
                  <c:v>30.675999999999998</c:v>
                </c:pt>
                <c:pt idx="15339" formatCode="General">
                  <c:v>30.678000000000001</c:v>
                </c:pt>
                <c:pt idx="15340" formatCode="General">
                  <c:v>30.68</c:v>
                </c:pt>
                <c:pt idx="15341" formatCode="General">
                  <c:v>30.681999999999999</c:v>
                </c:pt>
                <c:pt idx="15342" formatCode="General">
                  <c:v>30.684000000000001</c:v>
                </c:pt>
                <c:pt idx="15343" formatCode="General">
                  <c:v>30.686</c:v>
                </c:pt>
                <c:pt idx="15344" formatCode="General">
                  <c:v>30.687999999999999</c:v>
                </c:pt>
                <c:pt idx="15345" formatCode="General">
                  <c:v>30.69</c:v>
                </c:pt>
                <c:pt idx="15346" formatCode="General">
                  <c:v>30.692</c:v>
                </c:pt>
                <c:pt idx="15347" formatCode="General">
                  <c:v>30.693999999999999</c:v>
                </c:pt>
                <c:pt idx="15348" formatCode="General">
                  <c:v>30.696000000000002</c:v>
                </c:pt>
                <c:pt idx="15349" formatCode="General">
                  <c:v>30.698</c:v>
                </c:pt>
                <c:pt idx="15350" formatCode="General">
                  <c:v>30.7</c:v>
                </c:pt>
                <c:pt idx="15351" formatCode="General">
                  <c:v>30.702000000000002</c:v>
                </c:pt>
                <c:pt idx="15352" formatCode="General">
                  <c:v>30.704000000000001</c:v>
                </c:pt>
                <c:pt idx="15353" formatCode="General">
                  <c:v>30.706</c:v>
                </c:pt>
                <c:pt idx="15354" formatCode="General">
                  <c:v>30.707999999999998</c:v>
                </c:pt>
                <c:pt idx="15355" formatCode="General">
                  <c:v>30.71</c:v>
                </c:pt>
                <c:pt idx="15356" formatCode="General">
                  <c:v>30.712</c:v>
                </c:pt>
                <c:pt idx="15357" formatCode="General">
                  <c:v>30.713999999999999</c:v>
                </c:pt>
                <c:pt idx="15358" formatCode="General">
                  <c:v>30.716000000000001</c:v>
                </c:pt>
                <c:pt idx="15359" formatCode="General">
                  <c:v>30.718</c:v>
                </c:pt>
                <c:pt idx="15360" formatCode="General">
                  <c:v>30.72</c:v>
                </c:pt>
                <c:pt idx="15361" formatCode="General">
                  <c:v>30.722000000000001</c:v>
                </c:pt>
                <c:pt idx="15362" formatCode="General">
                  <c:v>30.724</c:v>
                </c:pt>
                <c:pt idx="15363" formatCode="General">
                  <c:v>30.725999999999999</c:v>
                </c:pt>
                <c:pt idx="15364" formatCode="General">
                  <c:v>30.728000000000002</c:v>
                </c:pt>
                <c:pt idx="15365" formatCode="General">
                  <c:v>30.73</c:v>
                </c:pt>
                <c:pt idx="15366" formatCode="General">
                  <c:v>30.731999999999999</c:v>
                </c:pt>
                <c:pt idx="15367" formatCode="General">
                  <c:v>30.734000000000002</c:v>
                </c:pt>
                <c:pt idx="15368" formatCode="General">
                  <c:v>30.736000000000001</c:v>
                </c:pt>
                <c:pt idx="15369" formatCode="General">
                  <c:v>30.738</c:v>
                </c:pt>
                <c:pt idx="15370" formatCode="General">
                  <c:v>30.74</c:v>
                </c:pt>
                <c:pt idx="15371" formatCode="General">
                  <c:v>30.742000000000001</c:v>
                </c:pt>
                <c:pt idx="15372" formatCode="General">
                  <c:v>30.744</c:v>
                </c:pt>
                <c:pt idx="15373" formatCode="General">
                  <c:v>30.745999999999999</c:v>
                </c:pt>
                <c:pt idx="15374" formatCode="General">
                  <c:v>30.748000000000001</c:v>
                </c:pt>
                <c:pt idx="15375" formatCode="General">
                  <c:v>30.75</c:v>
                </c:pt>
                <c:pt idx="15376" formatCode="General">
                  <c:v>30.751999999999999</c:v>
                </c:pt>
                <c:pt idx="15377" formatCode="General">
                  <c:v>30.754000000000001</c:v>
                </c:pt>
                <c:pt idx="15378" formatCode="General">
                  <c:v>30.756</c:v>
                </c:pt>
                <c:pt idx="15379" formatCode="General">
                  <c:v>30.757999999999999</c:v>
                </c:pt>
                <c:pt idx="15380" formatCode="General">
                  <c:v>30.76</c:v>
                </c:pt>
                <c:pt idx="15381" formatCode="General">
                  <c:v>30.762</c:v>
                </c:pt>
                <c:pt idx="15382" formatCode="General">
                  <c:v>30.763999999999999</c:v>
                </c:pt>
                <c:pt idx="15383" formatCode="General">
                  <c:v>30.765999999999998</c:v>
                </c:pt>
                <c:pt idx="15384" formatCode="General">
                  <c:v>30.768000000000001</c:v>
                </c:pt>
                <c:pt idx="15385" formatCode="General">
                  <c:v>30.77</c:v>
                </c:pt>
                <c:pt idx="15386" formatCode="General">
                  <c:v>30.771999999999998</c:v>
                </c:pt>
                <c:pt idx="15387" formatCode="General">
                  <c:v>30.774000000000001</c:v>
                </c:pt>
                <c:pt idx="15388" formatCode="General">
                  <c:v>30.776</c:v>
                </c:pt>
                <c:pt idx="15389" formatCode="General">
                  <c:v>30.777999999999999</c:v>
                </c:pt>
                <c:pt idx="15390" formatCode="General">
                  <c:v>30.78</c:v>
                </c:pt>
                <c:pt idx="15391" formatCode="General">
                  <c:v>30.782</c:v>
                </c:pt>
                <c:pt idx="15392" formatCode="General">
                  <c:v>30.783999999999999</c:v>
                </c:pt>
                <c:pt idx="15393" formatCode="General">
                  <c:v>30.786000000000001</c:v>
                </c:pt>
                <c:pt idx="15394" formatCode="General">
                  <c:v>30.788</c:v>
                </c:pt>
                <c:pt idx="15395" formatCode="General">
                  <c:v>30.79</c:v>
                </c:pt>
                <c:pt idx="15396" formatCode="General">
                  <c:v>30.792000000000002</c:v>
                </c:pt>
                <c:pt idx="15397" formatCode="General">
                  <c:v>30.794</c:v>
                </c:pt>
                <c:pt idx="15398" formatCode="General">
                  <c:v>30.795999999999999</c:v>
                </c:pt>
                <c:pt idx="15399" formatCode="General">
                  <c:v>30.797999999999998</c:v>
                </c:pt>
                <c:pt idx="15400" formatCode="General">
                  <c:v>30.8</c:v>
                </c:pt>
                <c:pt idx="15401" formatCode="General">
                  <c:v>30.802</c:v>
                </c:pt>
                <c:pt idx="15402" formatCode="General">
                  <c:v>30.803999999999998</c:v>
                </c:pt>
                <c:pt idx="15403" formatCode="General">
                  <c:v>30.806000000000001</c:v>
                </c:pt>
                <c:pt idx="15404" formatCode="General">
                  <c:v>30.808</c:v>
                </c:pt>
                <c:pt idx="15405" formatCode="General">
                  <c:v>30.81</c:v>
                </c:pt>
                <c:pt idx="15406" formatCode="General">
                  <c:v>30.812000000000001</c:v>
                </c:pt>
                <c:pt idx="15407" formatCode="General">
                  <c:v>30.814</c:v>
                </c:pt>
                <c:pt idx="15408" formatCode="General">
                  <c:v>30.815999999999999</c:v>
                </c:pt>
                <c:pt idx="15409" formatCode="General">
                  <c:v>30.818000000000001</c:v>
                </c:pt>
                <c:pt idx="15410" formatCode="General">
                  <c:v>30.82</c:v>
                </c:pt>
                <c:pt idx="15411" formatCode="General">
                  <c:v>30.821999999999999</c:v>
                </c:pt>
                <c:pt idx="15412" formatCode="General">
                  <c:v>30.824000000000002</c:v>
                </c:pt>
                <c:pt idx="15413" formatCode="General">
                  <c:v>30.826000000000001</c:v>
                </c:pt>
                <c:pt idx="15414" formatCode="General">
                  <c:v>30.827999999999999</c:v>
                </c:pt>
                <c:pt idx="15415" formatCode="General">
                  <c:v>30.83</c:v>
                </c:pt>
                <c:pt idx="15416" formatCode="General">
                  <c:v>30.832000000000001</c:v>
                </c:pt>
                <c:pt idx="15417" formatCode="General">
                  <c:v>30.834</c:v>
                </c:pt>
                <c:pt idx="15418" formatCode="General">
                  <c:v>30.835999999999999</c:v>
                </c:pt>
                <c:pt idx="15419" formatCode="General">
                  <c:v>30.838000000000001</c:v>
                </c:pt>
                <c:pt idx="15420" formatCode="General">
                  <c:v>30.84</c:v>
                </c:pt>
                <c:pt idx="15421" formatCode="General">
                  <c:v>30.841999999999999</c:v>
                </c:pt>
                <c:pt idx="15422" formatCode="General">
                  <c:v>30.844000000000001</c:v>
                </c:pt>
                <c:pt idx="15423" formatCode="General">
                  <c:v>30.846</c:v>
                </c:pt>
                <c:pt idx="15424" formatCode="General">
                  <c:v>30.847999999999999</c:v>
                </c:pt>
                <c:pt idx="15425" formatCode="General">
                  <c:v>30.85</c:v>
                </c:pt>
                <c:pt idx="15426" formatCode="General">
                  <c:v>30.852</c:v>
                </c:pt>
                <c:pt idx="15427" formatCode="General">
                  <c:v>30.853999999999999</c:v>
                </c:pt>
                <c:pt idx="15428" formatCode="General">
                  <c:v>30.856000000000002</c:v>
                </c:pt>
                <c:pt idx="15429" formatCode="General">
                  <c:v>30.858000000000001</c:v>
                </c:pt>
                <c:pt idx="15430" formatCode="General">
                  <c:v>30.86</c:v>
                </c:pt>
                <c:pt idx="15431" formatCode="General">
                  <c:v>30.861999999999998</c:v>
                </c:pt>
                <c:pt idx="15432" formatCode="General">
                  <c:v>30.864000000000001</c:v>
                </c:pt>
                <c:pt idx="15433" formatCode="General">
                  <c:v>30.866</c:v>
                </c:pt>
                <c:pt idx="15434" formatCode="General">
                  <c:v>30.867999999999999</c:v>
                </c:pt>
                <c:pt idx="15435" formatCode="General">
                  <c:v>30.87</c:v>
                </c:pt>
                <c:pt idx="15436" formatCode="General">
                  <c:v>30.872</c:v>
                </c:pt>
                <c:pt idx="15437" formatCode="General">
                  <c:v>30.873999999999999</c:v>
                </c:pt>
                <c:pt idx="15438" formatCode="General">
                  <c:v>30.876000000000001</c:v>
                </c:pt>
                <c:pt idx="15439" formatCode="General">
                  <c:v>30.878</c:v>
                </c:pt>
                <c:pt idx="15440" formatCode="General">
                  <c:v>30.88</c:v>
                </c:pt>
                <c:pt idx="15441" formatCode="General">
                  <c:v>30.882000000000001</c:v>
                </c:pt>
                <c:pt idx="15442" formatCode="General">
                  <c:v>30.884</c:v>
                </c:pt>
                <c:pt idx="15443" formatCode="General">
                  <c:v>30.885999999999999</c:v>
                </c:pt>
                <c:pt idx="15444" formatCode="General">
                  <c:v>30.888000000000002</c:v>
                </c:pt>
                <c:pt idx="15445" formatCode="General">
                  <c:v>30.89</c:v>
                </c:pt>
                <c:pt idx="15446" formatCode="General">
                  <c:v>30.891999999999999</c:v>
                </c:pt>
                <c:pt idx="15447" formatCode="General">
                  <c:v>30.893999999999998</c:v>
                </c:pt>
                <c:pt idx="15448" formatCode="General">
                  <c:v>30.896000000000001</c:v>
                </c:pt>
                <c:pt idx="15449" formatCode="General">
                  <c:v>30.898</c:v>
                </c:pt>
                <c:pt idx="15450" formatCode="General">
                  <c:v>30.9</c:v>
                </c:pt>
                <c:pt idx="15451" formatCode="General">
                  <c:v>30.902000000000001</c:v>
                </c:pt>
                <c:pt idx="15452" formatCode="General">
                  <c:v>30.904</c:v>
                </c:pt>
                <c:pt idx="15453" formatCode="General">
                  <c:v>30.905999999999999</c:v>
                </c:pt>
                <c:pt idx="15454" formatCode="General">
                  <c:v>30.908000000000001</c:v>
                </c:pt>
                <c:pt idx="15455" formatCode="General">
                  <c:v>30.91</c:v>
                </c:pt>
                <c:pt idx="15456" formatCode="General">
                  <c:v>30.911999999999999</c:v>
                </c:pt>
                <c:pt idx="15457" formatCode="General">
                  <c:v>30.914000000000001</c:v>
                </c:pt>
                <c:pt idx="15458" formatCode="General">
                  <c:v>30.916</c:v>
                </c:pt>
                <c:pt idx="15459" formatCode="General">
                  <c:v>30.917999999999999</c:v>
                </c:pt>
                <c:pt idx="15460" formatCode="General">
                  <c:v>30.92</c:v>
                </c:pt>
                <c:pt idx="15461" formatCode="General">
                  <c:v>30.922000000000001</c:v>
                </c:pt>
                <c:pt idx="15462" formatCode="General">
                  <c:v>30.923999999999999</c:v>
                </c:pt>
                <c:pt idx="15463" formatCode="General">
                  <c:v>30.925999999999998</c:v>
                </c:pt>
                <c:pt idx="15464" formatCode="General">
                  <c:v>30.928000000000001</c:v>
                </c:pt>
                <c:pt idx="15465" formatCode="General">
                  <c:v>30.93</c:v>
                </c:pt>
                <c:pt idx="15466" formatCode="General">
                  <c:v>30.931999999999999</c:v>
                </c:pt>
                <c:pt idx="15467" formatCode="General">
                  <c:v>30.934000000000001</c:v>
                </c:pt>
                <c:pt idx="15468" formatCode="General">
                  <c:v>30.936</c:v>
                </c:pt>
                <c:pt idx="15469" formatCode="General">
                  <c:v>30.937999999999999</c:v>
                </c:pt>
                <c:pt idx="15470" formatCode="General">
                  <c:v>30.94</c:v>
                </c:pt>
                <c:pt idx="15471" formatCode="General">
                  <c:v>30.942</c:v>
                </c:pt>
                <c:pt idx="15472" formatCode="General">
                  <c:v>30.943999999999999</c:v>
                </c:pt>
                <c:pt idx="15473" formatCode="General">
                  <c:v>30.946000000000002</c:v>
                </c:pt>
                <c:pt idx="15474" formatCode="General">
                  <c:v>30.948</c:v>
                </c:pt>
                <c:pt idx="15475" formatCode="General">
                  <c:v>30.95</c:v>
                </c:pt>
                <c:pt idx="15476" formatCode="General">
                  <c:v>30.952000000000002</c:v>
                </c:pt>
                <c:pt idx="15477" formatCode="General">
                  <c:v>30.954000000000001</c:v>
                </c:pt>
                <c:pt idx="15478" formatCode="General">
                  <c:v>30.956</c:v>
                </c:pt>
                <c:pt idx="15479" formatCode="General">
                  <c:v>30.957999999999998</c:v>
                </c:pt>
                <c:pt idx="15480" formatCode="General">
                  <c:v>30.96</c:v>
                </c:pt>
                <c:pt idx="15481" formatCode="General">
                  <c:v>30.962</c:v>
                </c:pt>
                <c:pt idx="15482" formatCode="General">
                  <c:v>30.963999999999999</c:v>
                </c:pt>
                <c:pt idx="15483" formatCode="General">
                  <c:v>30.966000000000001</c:v>
                </c:pt>
                <c:pt idx="15484" formatCode="General">
                  <c:v>30.968</c:v>
                </c:pt>
                <c:pt idx="15485" formatCode="General">
                  <c:v>30.97</c:v>
                </c:pt>
                <c:pt idx="15486" formatCode="General">
                  <c:v>30.972000000000001</c:v>
                </c:pt>
                <c:pt idx="15487" formatCode="General">
                  <c:v>30.974</c:v>
                </c:pt>
                <c:pt idx="15488" formatCode="General">
                  <c:v>30.975999999999999</c:v>
                </c:pt>
                <c:pt idx="15489" formatCode="General">
                  <c:v>30.978000000000002</c:v>
                </c:pt>
                <c:pt idx="15490" formatCode="General">
                  <c:v>30.98</c:v>
                </c:pt>
                <c:pt idx="15491" formatCode="General">
                  <c:v>30.981999999999999</c:v>
                </c:pt>
                <c:pt idx="15492" formatCode="General">
                  <c:v>30.984000000000002</c:v>
                </c:pt>
                <c:pt idx="15493" formatCode="General">
                  <c:v>30.986000000000001</c:v>
                </c:pt>
                <c:pt idx="15494" formatCode="General">
                  <c:v>30.988</c:v>
                </c:pt>
                <c:pt idx="15495" formatCode="General">
                  <c:v>30.99</c:v>
                </c:pt>
                <c:pt idx="15496" formatCode="General">
                  <c:v>30.992000000000001</c:v>
                </c:pt>
                <c:pt idx="15497" formatCode="General">
                  <c:v>30.994</c:v>
                </c:pt>
                <c:pt idx="15498" formatCode="General">
                  <c:v>30.995999999999999</c:v>
                </c:pt>
                <c:pt idx="15499" formatCode="General">
                  <c:v>30.998000000000001</c:v>
                </c:pt>
                <c:pt idx="15500" formatCode="General">
                  <c:v>31</c:v>
                </c:pt>
                <c:pt idx="15501" formatCode="General">
                  <c:v>31.001999999999999</c:v>
                </c:pt>
                <c:pt idx="15502" formatCode="General">
                  <c:v>31.004000000000001</c:v>
                </c:pt>
                <c:pt idx="15503" formatCode="General">
                  <c:v>31.006</c:v>
                </c:pt>
                <c:pt idx="15504" formatCode="General">
                  <c:v>31.007999999999999</c:v>
                </c:pt>
                <c:pt idx="15505" formatCode="General">
                  <c:v>31.01</c:v>
                </c:pt>
                <c:pt idx="15506" formatCode="General">
                  <c:v>31.012</c:v>
                </c:pt>
                <c:pt idx="15507" formatCode="General">
                  <c:v>31.013999999999999</c:v>
                </c:pt>
                <c:pt idx="15508" formatCode="General">
                  <c:v>31.015999999999998</c:v>
                </c:pt>
                <c:pt idx="15509" formatCode="General">
                  <c:v>31.018000000000001</c:v>
                </c:pt>
                <c:pt idx="15510" formatCode="General">
                  <c:v>31.02</c:v>
                </c:pt>
                <c:pt idx="15511" formatCode="General">
                  <c:v>31.021999999999998</c:v>
                </c:pt>
                <c:pt idx="15512" formatCode="General">
                  <c:v>31.024000000000001</c:v>
                </c:pt>
                <c:pt idx="15513" formatCode="General">
                  <c:v>31.026</c:v>
                </c:pt>
                <c:pt idx="15514" formatCode="General">
                  <c:v>31.027999999999999</c:v>
                </c:pt>
                <c:pt idx="15515" formatCode="General">
                  <c:v>31.03</c:v>
                </c:pt>
                <c:pt idx="15516" formatCode="General">
                  <c:v>31.032</c:v>
                </c:pt>
                <c:pt idx="15517" formatCode="General">
                  <c:v>31.033999999999999</c:v>
                </c:pt>
                <c:pt idx="15518" formatCode="General">
                  <c:v>31.036000000000001</c:v>
                </c:pt>
                <c:pt idx="15519" formatCode="General">
                  <c:v>31.038</c:v>
                </c:pt>
                <c:pt idx="15520" formatCode="General">
                  <c:v>31.04</c:v>
                </c:pt>
                <c:pt idx="15521" formatCode="General">
                  <c:v>31.042000000000002</c:v>
                </c:pt>
                <c:pt idx="15522" formatCode="General">
                  <c:v>31.044</c:v>
                </c:pt>
                <c:pt idx="15523" formatCode="General">
                  <c:v>31.045999999999999</c:v>
                </c:pt>
                <c:pt idx="15524" formatCode="General">
                  <c:v>31.047999999999998</c:v>
                </c:pt>
                <c:pt idx="15525" formatCode="General">
                  <c:v>31.05</c:v>
                </c:pt>
                <c:pt idx="15526" formatCode="General">
                  <c:v>31.052</c:v>
                </c:pt>
                <c:pt idx="15527" formatCode="General">
                  <c:v>31.053999999999998</c:v>
                </c:pt>
                <c:pt idx="15528" formatCode="General">
                  <c:v>31.056000000000001</c:v>
                </c:pt>
                <c:pt idx="15529" formatCode="General">
                  <c:v>31.058</c:v>
                </c:pt>
                <c:pt idx="15530" formatCode="General">
                  <c:v>31.06</c:v>
                </c:pt>
                <c:pt idx="15531" formatCode="General">
                  <c:v>31.062000000000001</c:v>
                </c:pt>
                <c:pt idx="15532" formatCode="General">
                  <c:v>31.064</c:v>
                </c:pt>
                <c:pt idx="15533" formatCode="General">
                  <c:v>31.065999999999999</c:v>
                </c:pt>
                <c:pt idx="15534" formatCode="General">
                  <c:v>31.068000000000001</c:v>
                </c:pt>
                <c:pt idx="15535" formatCode="General">
                  <c:v>31.07</c:v>
                </c:pt>
                <c:pt idx="15536" formatCode="General">
                  <c:v>31.071999999999999</c:v>
                </c:pt>
                <c:pt idx="15537" formatCode="General">
                  <c:v>31.074000000000002</c:v>
                </c:pt>
                <c:pt idx="15538" formatCode="General">
                  <c:v>31.076000000000001</c:v>
                </c:pt>
                <c:pt idx="15539" formatCode="General">
                  <c:v>31.077999999999999</c:v>
                </c:pt>
                <c:pt idx="15540" formatCode="General">
                  <c:v>31.08</c:v>
                </c:pt>
                <c:pt idx="15541" formatCode="General">
                  <c:v>31.082000000000001</c:v>
                </c:pt>
                <c:pt idx="15542" formatCode="General">
                  <c:v>31.084</c:v>
                </c:pt>
                <c:pt idx="15543" formatCode="General">
                  <c:v>31.085999999999999</c:v>
                </c:pt>
                <c:pt idx="15544" formatCode="General">
                  <c:v>31.088000000000001</c:v>
                </c:pt>
                <c:pt idx="15545" formatCode="General">
                  <c:v>31.09</c:v>
                </c:pt>
                <c:pt idx="15546" formatCode="General">
                  <c:v>31.091999999999999</c:v>
                </c:pt>
                <c:pt idx="15547" formatCode="General">
                  <c:v>31.094000000000001</c:v>
                </c:pt>
                <c:pt idx="15548" formatCode="General">
                  <c:v>31.096</c:v>
                </c:pt>
                <c:pt idx="15549" formatCode="General">
                  <c:v>31.097999999999999</c:v>
                </c:pt>
                <c:pt idx="15550" formatCode="General">
                  <c:v>31.1</c:v>
                </c:pt>
                <c:pt idx="15551" formatCode="General">
                  <c:v>31.102</c:v>
                </c:pt>
                <c:pt idx="15552" formatCode="General">
                  <c:v>31.103999999999999</c:v>
                </c:pt>
                <c:pt idx="15553" formatCode="General">
                  <c:v>31.106000000000002</c:v>
                </c:pt>
                <c:pt idx="15554" formatCode="General">
                  <c:v>31.108000000000001</c:v>
                </c:pt>
                <c:pt idx="15555" formatCode="General">
                  <c:v>31.11</c:v>
                </c:pt>
                <c:pt idx="15556" formatCode="General">
                  <c:v>31.111999999999998</c:v>
                </c:pt>
                <c:pt idx="15557" formatCode="General">
                  <c:v>31.114000000000001</c:v>
                </c:pt>
                <c:pt idx="15558" formatCode="General">
                  <c:v>31.116</c:v>
                </c:pt>
                <c:pt idx="15559" formatCode="General">
                  <c:v>31.117999999999999</c:v>
                </c:pt>
                <c:pt idx="15560" formatCode="General">
                  <c:v>31.12</c:v>
                </c:pt>
                <c:pt idx="15561" formatCode="General">
                  <c:v>31.122</c:v>
                </c:pt>
                <c:pt idx="15562" formatCode="General">
                  <c:v>31.123999999999999</c:v>
                </c:pt>
                <c:pt idx="15563" formatCode="General">
                  <c:v>31.126000000000001</c:v>
                </c:pt>
                <c:pt idx="15564" formatCode="General">
                  <c:v>31.128</c:v>
                </c:pt>
                <c:pt idx="15565" formatCode="General">
                  <c:v>31.13</c:v>
                </c:pt>
                <c:pt idx="15566" formatCode="General">
                  <c:v>31.132000000000001</c:v>
                </c:pt>
                <c:pt idx="15567" formatCode="General">
                  <c:v>31.134</c:v>
                </c:pt>
                <c:pt idx="15568" formatCode="General">
                  <c:v>31.135999999999999</c:v>
                </c:pt>
                <c:pt idx="15569" formatCode="General">
                  <c:v>31.138000000000002</c:v>
                </c:pt>
                <c:pt idx="15570" formatCode="General">
                  <c:v>31.14</c:v>
                </c:pt>
                <c:pt idx="15571" formatCode="General">
                  <c:v>31.141999999999999</c:v>
                </c:pt>
                <c:pt idx="15572" formatCode="General">
                  <c:v>31.143999999999998</c:v>
                </c:pt>
                <c:pt idx="15573" formatCode="General">
                  <c:v>31.146000000000001</c:v>
                </c:pt>
                <c:pt idx="15574" formatCode="General">
                  <c:v>31.148</c:v>
                </c:pt>
                <c:pt idx="15575" formatCode="General">
                  <c:v>31.15</c:v>
                </c:pt>
                <c:pt idx="15576" formatCode="General">
                  <c:v>31.152000000000001</c:v>
                </c:pt>
                <c:pt idx="15577" formatCode="General">
                  <c:v>31.154</c:v>
                </c:pt>
                <c:pt idx="15578" formatCode="General">
                  <c:v>31.155999999999999</c:v>
                </c:pt>
                <c:pt idx="15579" formatCode="General">
                  <c:v>31.158000000000001</c:v>
                </c:pt>
                <c:pt idx="15580" formatCode="General">
                  <c:v>31.16</c:v>
                </c:pt>
                <c:pt idx="15581" formatCode="General">
                  <c:v>31.161999999999999</c:v>
                </c:pt>
                <c:pt idx="15582" formatCode="General">
                  <c:v>31.164000000000001</c:v>
                </c:pt>
                <c:pt idx="15583" formatCode="General">
                  <c:v>31.166</c:v>
                </c:pt>
                <c:pt idx="15584" formatCode="General">
                  <c:v>31.167999999999999</c:v>
                </c:pt>
                <c:pt idx="15585" formatCode="General">
                  <c:v>31.17</c:v>
                </c:pt>
                <c:pt idx="15586" formatCode="General">
                  <c:v>31.172000000000001</c:v>
                </c:pt>
                <c:pt idx="15587" formatCode="General">
                  <c:v>31.173999999999999</c:v>
                </c:pt>
                <c:pt idx="15588" formatCode="General">
                  <c:v>31.175999999999998</c:v>
                </c:pt>
                <c:pt idx="15589" formatCode="General">
                  <c:v>31.178000000000001</c:v>
                </c:pt>
                <c:pt idx="15590" formatCode="General">
                  <c:v>31.18</c:v>
                </c:pt>
                <c:pt idx="15591" formatCode="General">
                  <c:v>31.181999999999999</c:v>
                </c:pt>
                <c:pt idx="15592" formatCode="General">
                  <c:v>31.184000000000001</c:v>
                </c:pt>
                <c:pt idx="15593" formatCode="General">
                  <c:v>31.186</c:v>
                </c:pt>
                <c:pt idx="15594" formatCode="General">
                  <c:v>31.187999999999999</c:v>
                </c:pt>
                <c:pt idx="15595" formatCode="General">
                  <c:v>31.19</c:v>
                </c:pt>
                <c:pt idx="15596" formatCode="General">
                  <c:v>31.192</c:v>
                </c:pt>
                <c:pt idx="15597" formatCode="General">
                  <c:v>31.193999999999999</c:v>
                </c:pt>
                <c:pt idx="15598" formatCode="General">
                  <c:v>31.196000000000002</c:v>
                </c:pt>
                <c:pt idx="15599" formatCode="General">
                  <c:v>31.198</c:v>
                </c:pt>
                <c:pt idx="15600" formatCode="General">
                  <c:v>31.2</c:v>
                </c:pt>
                <c:pt idx="15601" formatCode="General">
                  <c:v>31.202000000000002</c:v>
                </c:pt>
                <c:pt idx="15602" formatCode="General">
                  <c:v>31.204000000000001</c:v>
                </c:pt>
                <c:pt idx="15603" formatCode="General">
                  <c:v>31.206</c:v>
                </c:pt>
                <c:pt idx="15604" formatCode="General">
                  <c:v>31.207999999999998</c:v>
                </c:pt>
                <c:pt idx="15605" formatCode="General">
                  <c:v>31.21</c:v>
                </c:pt>
                <c:pt idx="15606" formatCode="General">
                  <c:v>31.212</c:v>
                </c:pt>
                <c:pt idx="15607" formatCode="General">
                  <c:v>31.213999999999999</c:v>
                </c:pt>
                <c:pt idx="15608" formatCode="General">
                  <c:v>31.216000000000001</c:v>
                </c:pt>
                <c:pt idx="15609" formatCode="General">
                  <c:v>31.218</c:v>
                </c:pt>
                <c:pt idx="15610" formatCode="General">
                  <c:v>31.22</c:v>
                </c:pt>
                <c:pt idx="15611" formatCode="General">
                  <c:v>31.222000000000001</c:v>
                </c:pt>
                <c:pt idx="15612" formatCode="General">
                  <c:v>31.224</c:v>
                </c:pt>
                <c:pt idx="15613" formatCode="General">
                  <c:v>31.225999999999999</c:v>
                </c:pt>
                <c:pt idx="15614" formatCode="General">
                  <c:v>31.228000000000002</c:v>
                </c:pt>
                <c:pt idx="15615" formatCode="General">
                  <c:v>31.23</c:v>
                </c:pt>
                <c:pt idx="15616" formatCode="General">
                  <c:v>31.231999999999999</c:v>
                </c:pt>
                <c:pt idx="15617" formatCode="General">
                  <c:v>31.234000000000002</c:v>
                </c:pt>
                <c:pt idx="15618" formatCode="General">
                  <c:v>31.236000000000001</c:v>
                </c:pt>
                <c:pt idx="15619" formatCode="General">
                  <c:v>31.238</c:v>
                </c:pt>
                <c:pt idx="15620" formatCode="General">
                  <c:v>31.24</c:v>
                </c:pt>
                <c:pt idx="15621" formatCode="General">
                  <c:v>31.242000000000001</c:v>
                </c:pt>
                <c:pt idx="15622" formatCode="General">
                  <c:v>31.244</c:v>
                </c:pt>
                <c:pt idx="15623" formatCode="General">
                  <c:v>31.245999999999999</c:v>
                </c:pt>
                <c:pt idx="15624" formatCode="General">
                  <c:v>31.248000000000001</c:v>
                </c:pt>
                <c:pt idx="15625" formatCode="General">
                  <c:v>31.25</c:v>
                </c:pt>
                <c:pt idx="15626" formatCode="General">
                  <c:v>31.251999999999999</c:v>
                </c:pt>
                <c:pt idx="15627" formatCode="General">
                  <c:v>31.254000000000001</c:v>
                </c:pt>
                <c:pt idx="15628" formatCode="General">
                  <c:v>31.256</c:v>
                </c:pt>
                <c:pt idx="15629" formatCode="General">
                  <c:v>31.257999999999999</c:v>
                </c:pt>
                <c:pt idx="15630" formatCode="General">
                  <c:v>31.26</c:v>
                </c:pt>
                <c:pt idx="15631" formatCode="General">
                  <c:v>31.262</c:v>
                </c:pt>
                <c:pt idx="15632" formatCode="General">
                  <c:v>31.263999999999999</c:v>
                </c:pt>
                <c:pt idx="15633" formatCode="General">
                  <c:v>31.265999999999998</c:v>
                </c:pt>
                <c:pt idx="15634" formatCode="General">
                  <c:v>31.268000000000001</c:v>
                </c:pt>
                <c:pt idx="15635" formatCode="General">
                  <c:v>31.27</c:v>
                </c:pt>
                <c:pt idx="15636" formatCode="General">
                  <c:v>31.271999999999998</c:v>
                </c:pt>
                <c:pt idx="15637" formatCode="General">
                  <c:v>31.274000000000001</c:v>
                </c:pt>
                <c:pt idx="15638" formatCode="General">
                  <c:v>31.276</c:v>
                </c:pt>
                <c:pt idx="15639" formatCode="General">
                  <c:v>31.277999999999999</c:v>
                </c:pt>
                <c:pt idx="15640" formatCode="General">
                  <c:v>31.28</c:v>
                </c:pt>
                <c:pt idx="15641" formatCode="General">
                  <c:v>31.282</c:v>
                </c:pt>
                <c:pt idx="15642" formatCode="General">
                  <c:v>31.283999999999999</c:v>
                </c:pt>
                <c:pt idx="15643" formatCode="General">
                  <c:v>31.286000000000001</c:v>
                </c:pt>
                <c:pt idx="15644" formatCode="General">
                  <c:v>31.288</c:v>
                </c:pt>
                <c:pt idx="15645" formatCode="General">
                  <c:v>31.29</c:v>
                </c:pt>
                <c:pt idx="15646" formatCode="General">
                  <c:v>31.292000000000002</c:v>
                </c:pt>
                <c:pt idx="15647" formatCode="General">
                  <c:v>31.294</c:v>
                </c:pt>
                <c:pt idx="15648" formatCode="General">
                  <c:v>31.295999999999999</c:v>
                </c:pt>
                <c:pt idx="15649" formatCode="General">
                  <c:v>31.297999999999998</c:v>
                </c:pt>
                <c:pt idx="15650" formatCode="General">
                  <c:v>31.3</c:v>
                </c:pt>
                <c:pt idx="15651" formatCode="General">
                  <c:v>31.302</c:v>
                </c:pt>
                <c:pt idx="15652" formatCode="General">
                  <c:v>31.303999999999998</c:v>
                </c:pt>
                <c:pt idx="15653" formatCode="General">
                  <c:v>31.306000000000001</c:v>
                </c:pt>
                <c:pt idx="15654" formatCode="General">
                  <c:v>31.308</c:v>
                </c:pt>
                <c:pt idx="15655" formatCode="General">
                  <c:v>31.31</c:v>
                </c:pt>
                <c:pt idx="15656" formatCode="General">
                  <c:v>31.312000000000001</c:v>
                </c:pt>
                <c:pt idx="15657" formatCode="General">
                  <c:v>31.314</c:v>
                </c:pt>
                <c:pt idx="15658" formatCode="General">
                  <c:v>31.315999999999999</c:v>
                </c:pt>
                <c:pt idx="15659" formatCode="General">
                  <c:v>31.318000000000001</c:v>
                </c:pt>
                <c:pt idx="15660" formatCode="General">
                  <c:v>31.32</c:v>
                </c:pt>
                <c:pt idx="15661" formatCode="General">
                  <c:v>31.321999999999999</c:v>
                </c:pt>
                <c:pt idx="15662" formatCode="General">
                  <c:v>31.324000000000002</c:v>
                </c:pt>
                <c:pt idx="15663" formatCode="General">
                  <c:v>31.326000000000001</c:v>
                </c:pt>
                <c:pt idx="15664" formatCode="General">
                  <c:v>31.327999999999999</c:v>
                </c:pt>
                <c:pt idx="15665" formatCode="General">
                  <c:v>31.33</c:v>
                </c:pt>
                <c:pt idx="15666" formatCode="General">
                  <c:v>31.332000000000001</c:v>
                </c:pt>
                <c:pt idx="15667" formatCode="General">
                  <c:v>31.334</c:v>
                </c:pt>
                <c:pt idx="15668" formatCode="General">
                  <c:v>31.335999999999999</c:v>
                </c:pt>
                <c:pt idx="15669" formatCode="General">
                  <c:v>31.338000000000001</c:v>
                </c:pt>
                <c:pt idx="15670" formatCode="General">
                  <c:v>31.34</c:v>
                </c:pt>
                <c:pt idx="15671" formatCode="General">
                  <c:v>31.341999999999999</c:v>
                </c:pt>
                <c:pt idx="15672" formatCode="General">
                  <c:v>31.344000000000001</c:v>
                </c:pt>
                <c:pt idx="15673" formatCode="General">
                  <c:v>31.346</c:v>
                </c:pt>
                <c:pt idx="15674" formatCode="General">
                  <c:v>31.347999999999999</c:v>
                </c:pt>
                <c:pt idx="15675" formatCode="General">
                  <c:v>31.35</c:v>
                </c:pt>
                <c:pt idx="15676" formatCode="General">
                  <c:v>31.352</c:v>
                </c:pt>
                <c:pt idx="15677" formatCode="General">
                  <c:v>31.353999999999999</c:v>
                </c:pt>
                <c:pt idx="15678" formatCode="General">
                  <c:v>31.356000000000002</c:v>
                </c:pt>
                <c:pt idx="15679" formatCode="General">
                  <c:v>31.358000000000001</c:v>
                </c:pt>
                <c:pt idx="15680" formatCode="General">
                  <c:v>31.36</c:v>
                </c:pt>
                <c:pt idx="15681" formatCode="General">
                  <c:v>31.361999999999998</c:v>
                </c:pt>
                <c:pt idx="15682" formatCode="General">
                  <c:v>31.364000000000001</c:v>
                </c:pt>
                <c:pt idx="15683" formatCode="General">
                  <c:v>31.366</c:v>
                </c:pt>
                <c:pt idx="15684" formatCode="General">
                  <c:v>31.367999999999999</c:v>
                </c:pt>
                <c:pt idx="15685" formatCode="General">
                  <c:v>31.37</c:v>
                </c:pt>
                <c:pt idx="15686" formatCode="General">
                  <c:v>31.372</c:v>
                </c:pt>
                <c:pt idx="15687" formatCode="General">
                  <c:v>31.373999999999999</c:v>
                </c:pt>
                <c:pt idx="15688" formatCode="General">
                  <c:v>31.376000000000001</c:v>
                </c:pt>
                <c:pt idx="15689" formatCode="General">
                  <c:v>31.378</c:v>
                </c:pt>
                <c:pt idx="15690" formatCode="General">
                  <c:v>31.38</c:v>
                </c:pt>
                <c:pt idx="15691" formatCode="General">
                  <c:v>31.382000000000001</c:v>
                </c:pt>
                <c:pt idx="15692" formatCode="General">
                  <c:v>31.384</c:v>
                </c:pt>
                <c:pt idx="15693" formatCode="General">
                  <c:v>31.385999999999999</c:v>
                </c:pt>
                <c:pt idx="15694" formatCode="General">
                  <c:v>31.388000000000002</c:v>
                </c:pt>
                <c:pt idx="15695" formatCode="General">
                  <c:v>31.39</c:v>
                </c:pt>
                <c:pt idx="15696" formatCode="General">
                  <c:v>31.391999999999999</c:v>
                </c:pt>
                <c:pt idx="15697" formatCode="General">
                  <c:v>31.393999999999998</c:v>
                </c:pt>
                <c:pt idx="15698" formatCode="General">
                  <c:v>31.396000000000001</c:v>
                </c:pt>
                <c:pt idx="15699" formatCode="General">
                  <c:v>31.398</c:v>
                </c:pt>
                <c:pt idx="15700" formatCode="General">
                  <c:v>31.4</c:v>
                </c:pt>
                <c:pt idx="15701" formatCode="General">
                  <c:v>31.402000000000001</c:v>
                </c:pt>
                <c:pt idx="15702" formatCode="General">
                  <c:v>31.404</c:v>
                </c:pt>
                <c:pt idx="15703" formatCode="General">
                  <c:v>31.405999999999999</c:v>
                </c:pt>
                <c:pt idx="15704" formatCode="General">
                  <c:v>31.408000000000001</c:v>
                </c:pt>
                <c:pt idx="15705" formatCode="General">
                  <c:v>31.41</c:v>
                </c:pt>
                <c:pt idx="15706" formatCode="General">
                  <c:v>31.411999999999999</c:v>
                </c:pt>
                <c:pt idx="15707" formatCode="General">
                  <c:v>31.414000000000001</c:v>
                </c:pt>
                <c:pt idx="15708" formatCode="General">
                  <c:v>31.416</c:v>
                </c:pt>
                <c:pt idx="15709" formatCode="General">
                  <c:v>31.417999999999999</c:v>
                </c:pt>
                <c:pt idx="15710" formatCode="General">
                  <c:v>31.42</c:v>
                </c:pt>
                <c:pt idx="15711" formatCode="General">
                  <c:v>31.422000000000001</c:v>
                </c:pt>
                <c:pt idx="15712" formatCode="General">
                  <c:v>31.423999999999999</c:v>
                </c:pt>
                <c:pt idx="15713" formatCode="General">
                  <c:v>31.425999999999998</c:v>
                </c:pt>
                <c:pt idx="15714" formatCode="General">
                  <c:v>31.428000000000001</c:v>
                </c:pt>
                <c:pt idx="15715" formatCode="General">
                  <c:v>31.43</c:v>
                </c:pt>
                <c:pt idx="15716" formatCode="General">
                  <c:v>31.431999999999999</c:v>
                </c:pt>
                <c:pt idx="15717" formatCode="General">
                  <c:v>31.434000000000001</c:v>
                </c:pt>
                <c:pt idx="15718" formatCode="General">
                  <c:v>31.436</c:v>
                </c:pt>
                <c:pt idx="15719" formatCode="General">
                  <c:v>31.437999999999999</c:v>
                </c:pt>
                <c:pt idx="15720" formatCode="General">
                  <c:v>31.44</c:v>
                </c:pt>
                <c:pt idx="15721" formatCode="General">
                  <c:v>31.442</c:v>
                </c:pt>
                <c:pt idx="15722" formatCode="General">
                  <c:v>31.443999999999999</c:v>
                </c:pt>
                <c:pt idx="15723" formatCode="General">
                  <c:v>31.446000000000002</c:v>
                </c:pt>
                <c:pt idx="15724" formatCode="General">
                  <c:v>31.448</c:v>
                </c:pt>
                <c:pt idx="15725" formatCode="General">
                  <c:v>31.45</c:v>
                </c:pt>
                <c:pt idx="15726" formatCode="General">
                  <c:v>31.452000000000002</c:v>
                </c:pt>
                <c:pt idx="15727" formatCode="General">
                  <c:v>31.454000000000001</c:v>
                </c:pt>
                <c:pt idx="15728" formatCode="General">
                  <c:v>31.456</c:v>
                </c:pt>
                <c:pt idx="15729" formatCode="General">
                  <c:v>31.457999999999998</c:v>
                </c:pt>
                <c:pt idx="15730" formatCode="General">
                  <c:v>31.46</c:v>
                </c:pt>
                <c:pt idx="15731" formatCode="General">
                  <c:v>31.462</c:v>
                </c:pt>
                <c:pt idx="15732" formatCode="General">
                  <c:v>31.463999999999999</c:v>
                </c:pt>
                <c:pt idx="15733" formatCode="General">
                  <c:v>31.466000000000001</c:v>
                </c:pt>
                <c:pt idx="15734" formatCode="General">
                  <c:v>31.468</c:v>
                </c:pt>
                <c:pt idx="15735" formatCode="General">
                  <c:v>31.47</c:v>
                </c:pt>
                <c:pt idx="15736" formatCode="General">
                  <c:v>31.472000000000001</c:v>
                </c:pt>
                <c:pt idx="15737" formatCode="General">
                  <c:v>31.474</c:v>
                </c:pt>
                <c:pt idx="15738" formatCode="General">
                  <c:v>31.475999999999999</c:v>
                </c:pt>
                <c:pt idx="15739" formatCode="General">
                  <c:v>31.478000000000002</c:v>
                </c:pt>
                <c:pt idx="15740" formatCode="General">
                  <c:v>31.48</c:v>
                </c:pt>
                <c:pt idx="15741" formatCode="General">
                  <c:v>31.481999999999999</c:v>
                </c:pt>
                <c:pt idx="15742" formatCode="General">
                  <c:v>31.484000000000002</c:v>
                </c:pt>
                <c:pt idx="15743" formatCode="General">
                  <c:v>31.486000000000001</c:v>
                </c:pt>
                <c:pt idx="15744" formatCode="General">
                  <c:v>31.488</c:v>
                </c:pt>
                <c:pt idx="15745" formatCode="General">
                  <c:v>31.49</c:v>
                </c:pt>
                <c:pt idx="15746" formatCode="General">
                  <c:v>31.492000000000001</c:v>
                </c:pt>
                <c:pt idx="15747" formatCode="General">
                  <c:v>31.494</c:v>
                </c:pt>
                <c:pt idx="15748" formatCode="General">
                  <c:v>31.495999999999999</c:v>
                </c:pt>
                <c:pt idx="15749" formatCode="General">
                  <c:v>31.498000000000001</c:v>
                </c:pt>
                <c:pt idx="15750" formatCode="General">
                  <c:v>31.5</c:v>
                </c:pt>
                <c:pt idx="15751" formatCode="General">
                  <c:v>31.501999999999999</c:v>
                </c:pt>
                <c:pt idx="15752" formatCode="General">
                  <c:v>31.504000000000001</c:v>
                </c:pt>
                <c:pt idx="15753" formatCode="General">
                  <c:v>31.506</c:v>
                </c:pt>
                <c:pt idx="15754" formatCode="General">
                  <c:v>31.507999999999999</c:v>
                </c:pt>
                <c:pt idx="15755" formatCode="General">
                  <c:v>31.51</c:v>
                </c:pt>
                <c:pt idx="15756" formatCode="General">
                  <c:v>31.512</c:v>
                </c:pt>
                <c:pt idx="15757" formatCode="General">
                  <c:v>31.513999999999999</c:v>
                </c:pt>
                <c:pt idx="15758" formatCode="General">
                  <c:v>31.515999999999998</c:v>
                </c:pt>
                <c:pt idx="15759" formatCode="General">
                  <c:v>31.518000000000001</c:v>
                </c:pt>
                <c:pt idx="15760" formatCode="General">
                  <c:v>31.52</c:v>
                </c:pt>
                <c:pt idx="15761" formatCode="General">
                  <c:v>31.521999999999998</c:v>
                </c:pt>
                <c:pt idx="15762" formatCode="General">
                  <c:v>31.524000000000001</c:v>
                </c:pt>
                <c:pt idx="15763" formatCode="General">
                  <c:v>31.526</c:v>
                </c:pt>
                <c:pt idx="15764" formatCode="General">
                  <c:v>31.527999999999999</c:v>
                </c:pt>
                <c:pt idx="15765" formatCode="General">
                  <c:v>31.53</c:v>
                </c:pt>
                <c:pt idx="15766" formatCode="General">
                  <c:v>31.532</c:v>
                </c:pt>
                <c:pt idx="15767" formatCode="General">
                  <c:v>31.533999999999999</c:v>
                </c:pt>
                <c:pt idx="15768" formatCode="General">
                  <c:v>31.536000000000001</c:v>
                </c:pt>
                <c:pt idx="15769" formatCode="General">
                  <c:v>31.538</c:v>
                </c:pt>
                <c:pt idx="15770" formatCode="General">
                  <c:v>31.54</c:v>
                </c:pt>
                <c:pt idx="15771" formatCode="General">
                  <c:v>31.542000000000002</c:v>
                </c:pt>
                <c:pt idx="15772" formatCode="General">
                  <c:v>31.544</c:v>
                </c:pt>
                <c:pt idx="15773" formatCode="General">
                  <c:v>31.545999999999999</c:v>
                </c:pt>
                <c:pt idx="15774" formatCode="General">
                  <c:v>31.547999999999998</c:v>
                </c:pt>
                <c:pt idx="15775" formatCode="General">
                  <c:v>31.55</c:v>
                </c:pt>
                <c:pt idx="15776" formatCode="General">
                  <c:v>31.552</c:v>
                </c:pt>
                <c:pt idx="15777" formatCode="General">
                  <c:v>31.553999999999998</c:v>
                </c:pt>
                <c:pt idx="15778" formatCode="General">
                  <c:v>31.556000000000001</c:v>
                </c:pt>
                <c:pt idx="15779" formatCode="General">
                  <c:v>31.558</c:v>
                </c:pt>
                <c:pt idx="15780" formatCode="General">
                  <c:v>31.56</c:v>
                </c:pt>
                <c:pt idx="15781" formatCode="General">
                  <c:v>31.562000000000001</c:v>
                </c:pt>
                <c:pt idx="15782" formatCode="General">
                  <c:v>31.564</c:v>
                </c:pt>
                <c:pt idx="15783" formatCode="General">
                  <c:v>31.565999999999999</c:v>
                </c:pt>
                <c:pt idx="15784" formatCode="General">
                  <c:v>31.568000000000001</c:v>
                </c:pt>
                <c:pt idx="15785" formatCode="General">
                  <c:v>31.57</c:v>
                </c:pt>
                <c:pt idx="15786" formatCode="General">
                  <c:v>31.571999999999999</c:v>
                </c:pt>
                <c:pt idx="15787" formatCode="General">
                  <c:v>31.574000000000002</c:v>
                </c:pt>
                <c:pt idx="15788" formatCode="General">
                  <c:v>31.576000000000001</c:v>
                </c:pt>
                <c:pt idx="15789" formatCode="General">
                  <c:v>31.577999999999999</c:v>
                </c:pt>
                <c:pt idx="15790" formatCode="General">
                  <c:v>31.58</c:v>
                </c:pt>
                <c:pt idx="15791" formatCode="General">
                  <c:v>31.582000000000001</c:v>
                </c:pt>
                <c:pt idx="15792" formatCode="General">
                  <c:v>31.584</c:v>
                </c:pt>
                <c:pt idx="15793" formatCode="General">
                  <c:v>31.585999999999999</c:v>
                </c:pt>
                <c:pt idx="15794" formatCode="General">
                  <c:v>31.588000000000001</c:v>
                </c:pt>
                <c:pt idx="15795" formatCode="General">
                  <c:v>31.59</c:v>
                </c:pt>
                <c:pt idx="15796" formatCode="General">
                  <c:v>31.591999999999999</c:v>
                </c:pt>
                <c:pt idx="15797" formatCode="General">
                  <c:v>31.594000000000001</c:v>
                </c:pt>
                <c:pt idx="15798" formatCode="General">
                  <c:v>31.596</c:v>
                </c:pt>
                <c:pt idx="15799" formatCode="General">
                  <c:v>31.597999999999999</c:v>
                </c:pt>
                <c:pt idx="15800" formatCode="General">
                  <c:v>31.6</c:v>
                </c:pt>
                <c:pt idx="15801" formatCode="General">
                  <c:v>31.602</c:v>
                </c:pt>
                <c:pt idx="15802" formatCode="General">
                  <c:v>31.603999999999999</c:v>
                </c:pt>
                <c:pt idx="15803" formatCode="General">
                  <c:v>31.606000000000002</c:v>
                </c:pt>
                <c:pt idx="15804" formatCode="General">
                  <c:v>31.608000000000001</c:v>
                </c:pt>
                <c:pt idx="15805" formatCode="General">
                  <c:v>31.61</c:v>
                </c:pt>
                <c:pt idx="15806" formatCode="General">
                  <c:v>31.611999999999998</c:v>
                </c:pt>
                <c:pt idx="15807" formatCode="General">
                  <c:v>31.614000000000001</c:v>
                </c:pt>
                <c:pt idx="15808" formatCode="General">
                  <c:v>31.616</c:v>
                </c:pt>
                <c:pt idx="15809" formatCode="General">
                  <c:v>31.617999999999999</c:v>
                </c:pt>
                <c:pt idx="15810" formatCode="General">
                  <c:v>31.62</c:v>
                </c:pt>
                <c:pt idx="15811" formatCode="General">
                  <c:v>31.622</c:v>
                </c:pt>
                <c:pt idx="15812" formatCode="General">
                  <c:v>31.623999999999999</c:v>
                </c:pt>
                <c:pt idx="15813" formatCode="General">
                  <c:v>31.626000000000001</c:v>
                </c:pt>
                <c:pt idx="15814" formatCode="General">
                  <c:v>31.628</c:v>
                </c:pt>
                <c:pt idx="15815" formatCode="General">
                  <c:v>31.63</c:v>
                </c:pt>
                <c:pt idx="15816" formatCode="General">
                  <c:v>31.632000000000001</c:v>
                </c:pt>
                <c:pt idx="15817" formatCode="General">
                  <c:v>31.634</c:v>
                </c:pt>
                <c:pt idx="15818" formatCode="General">
                  <c:v>31.635999999999999</c:v>
                </c:pt>
                <c:pt idx="15819" formatCode="General">
                  <c:v>31.638000000000002</c:v>
                </c:pt>
                <c:pt idx="15820" formatCode="General">
                  <c:v>31.64</c:v>
                </c:pt>
                <c:pt idx="15821" formatCode="General">
                  <c:v>31.641999999999999</c:v>
                </c:pt>
                <c:pt idx="15822" formatCode="General">
                  <c:v>31.643999999999998</c:v>
                </c:pt>
                <c:pt idx="15823" formatCode="General">
                  <c:v>31.646000000000001</c:v>
                </c:pt>
                <c:pt idx="15824" formatCode="General">
                  <c:v>31.648</c:v>
                </c:pt>
                <c:pt idx="15825" formatCode="General">
                  <c:v>31.65</c:v>
                </c:pt>
                <c:pt idx="15826" formatCode="General">
                  <c:v>31.652000000000001</c:v>
                </c:pt>
                <c:pt idx="15827" formatCode="General">
                  <c:v>31.654</c:v>
                </c:pt>
                <c:pt idx="15828" formatCode="General">
                  <c:v>31.655999999999999</c:v>
                </c:pt>
                <c:pt idx="15829" formatCode="General">
                  <c:v>31.658000000000001</c:v>
                </c:pt>
                <c:pt idx="15830" formatCode="General">
                  <c:v>31.66</c:v>
                </c:pt>
                <c:pt idx="15831" formatCode="General">
                  <c:v>31.661999999999999</c:v>
                </c:pt>
                <c:pt idx="15832" formatCode="General">
                  <c:v>31.664000000000001</c:v>
                </c:pt>
                <c:pt idx="15833" formatCode="General">
                  <c:v>31.666</c:v>
                </c:pt>
                <c:pt idx="15834" formatCode="General">
                  <c:v>31.667999999999999</c:v>
                </c:pt>
                <c:pt idx="15835" formatCode="General">
                  <c:v>31.67</c:v>
                </c:pt>
                <c:pt idx="15836" formatCode="General">
                  <c:v>31.672000000000001</c:v>
                </c:pt>
                <c:pt idx="15837" formatCode="General">
                  <c:v>31.673999999999999</c:v>
                </c:pt>
                <c:pt idx="15838" formatCode="General">
                  <c:v>31.675999999999998</c:v>
                </c:pt>
                <c:pt idx="15839" formatCode="General">
                  <c:v>31.678000000000001</c:v>
                </c:pt>
                <c:pt idx="15840" formatCode="General">
                  <c:v>31.68</c:v>
                </c:pt>
                <c:pt idx="15841" formatCode="General">
                  <c:v>31.681999999999999</c:v>
                </c:pt>
                <c:pt idx="15842" formatCode="General">
                  <c:v>31.684000000000001</c:v>
                </c:pt>
                <c:pt idx="15843" formatCode="General">
                  <c:v>31.686</c:v>
                </c:pt>
                <c:pt idx="15844" formatCode="General">
                  <c:v>31.687999999999999</c:v>
                </c:pt>
                <c:pt idx="15845" formatCode="General">
                  <c:v>31.69</c:v>
                </c:pt>
                <c:pt idx="15846" formatCode="General">
                  <c:v>31.692</c:v>
                </c:pt>
                <c:pt idx="15847" formatCode="General">
                  <c:v>31.693999999999999</c:v>
                </c:pt>
                <c:pt idx="15848" formatCode="General">
                  <c:v>31.696000000000002</c:v>
                </c:pt>
                <c:pt idx="15849" formatCode="General">
                  <c:v>31.698</c:v>
                </c:pt>
                <c:pt idx="15850" formatCode="General">
                  <c:v>31.7</c:v>
                </c:pt>
                <c:pt idx="15851" formatCode="General">
                  <c:v>31.702000000000002</c:v>
                </c:pt>
                <c:pt idx="15852" formatCode="General">
                  <c:v>31.704000000000001</c:v>
                </c:pt>
                <c:pt idx="15853" formatCode="General">
                  <c:v>31.706</c:v>
                </c:pt>
                <c:pt idx="15854" formatCode="General">
                  <c:v>31.707999999999998</c:v>
                </c:pt>
                <c:pt idx="15855" formatCode="General">
                  <c:v>31.71</c:v>
                </c:pt>
                <c:pt idx="15856" formatCode="General">
                  <c:v>31.712</c:v>
                </c:pt>
                <c:pt idx="15857" formatCode="General">
                  <c:v>31.713999999999999</c:v>
                </c:pt>
                <c:pt idx="15858" formatCode="General">
                  <c:v>31.716000000000001</c:v>
                </c:pt>
                <c:pt idx="15859" formatCode="General">
                  <c:v>31.718</c:v>
                </c:pt>
                <c:pt idx="15860" formatCode="General">
                  <c:v>31.72</c:v>
                </c:pt>
                <c:pt idx="15861" formatCode="General">
                  <c:v>31.722000000000001</c:v>
                </c:pt>
                <c:pt idx="15862" formatCode="General">
                  <c:v>31.724</c:v>
                </c:pt>
                <c:pt idx="15863" formatCode="General">
                  <c:v>31.725999999999999</c:v>
                </c:pt>
                <c:pt idx="15864" formatCode="General">
                  <c:v>31.728000000000002</c:v>
                </c:pt>
                <c:pt idx="15865" formatCode="General">
                  <c:v>31.73</c:v>
                </c:pt>
                <c:pt idx="15866" formatCode="General">
                  <c:v>31.731999999999999</c:v>
                </c:pt>
                <c:pt idx="15867" formatCode="General">
                  <c:v>31.734000000000002</c:v>
                </c:pt>
                <c:pt idx="15868" formatCode="General">
                  <c:v>31.736000000000001</c:v>
                </c:pt>
                <c:pt idx="15869" formatCode="General">
                  <c:v>31.738</c:v>
                </c:pt>
                <c:pt idx="15870" formatCode="General">
                  <c:v>31.74</c:v>
                </c:pt>
                <c:pt idx="15871" formatCode="General">
                  <c:v>31.742000000000001</c:v>
                </c:pt>
                <c:pt idx="15872" formatCode="General">
                  <c:v>31.744</c:v>
                </c:pt>
                <c:pt idx="15873" formatCode="General">
                  <c:v>31.745999999999999</c:v>
                </c:pt>
                <c:pt idx="15874" formatCode="General">
                  <c:v>31.748000000000001</c:v>
                </c:pt>
                <c:pt idx="15875" formatCode="General">
                  <c:v>31.75</c:v>
                </c:pt>
                <c:pt idx="15876" formatCode="General">
                  <c:v>31.751999999999999</c:v>
                </c:pt>
                <c:pt idx="15877" formatCode="General">
                  <c:v>31.754000000000001</c:v>
                </c:pt>
                <c:pt idx="15878" formatCode="General">
                  <c:v>31.756</c:v>
                </c:pt>
                <c:pt idx="15879" formatCode="General">
                  <c:v>31.757999999999999</c:v>
                </c:pt>
                <c:pt idx="15880" formatCode="General">
                  <c:v>31.76</c:v>
                </c:pt>
                <c:pt idx="15881" formatCode="General">
                  <c:v>31.762</c:v>
                </c:pt>
                <c:pt idx="15882" formatCode="General">
                  <c:v>31.763999999999999</c:v>
                </c:pt>
                <c:pt idx="15883" formatCode="General">
                  <c:v>31.765999999999998</c:v>
                </c:pt>
                <c:pt idx="15884" formatCode="General">
                  <c:v>31.768000000000001</c:v>
                </c:pt>
                <c:pt idx="15885" formatCode="General">
                  <c:v>31.77</c:v>
                </c:pt>
                <c:pt idx="15886" formatCode="General">
                  <c:v>31.771999999999998</c:v>
                </c:pt>
                <c:pt idx="15887" formatCode="General">
                  <c:v>31.774000000000001</c:v>
                </c:pt>
                <c:pt idx="15888" formatCode="General">
                  <c:v>31.776</c:v>
                </c:pt>
                <c:pt idx="15889" formatCode="General">
                  <c:v>31.777999999999999</c:v>
                </c:pt>
                <c:pt idx="15890" formatCode="General">
                  <c:v>31.78</c:v>
                </c:pt>
                <c:pt idx="15891" formatCode="General">
                  <c:v>31.782</c:v>
                </c:pt>
                <c:pt idx="15892" formatCode="General">
                  <c:v>31.783999999999999</c:v>
                </c:pt>
                <c:pt idx="15893" formatCode="General">
                  <c:v>31.786000000000001</c:v>
                </c:pt>
                <c:pt idx="15894" formatCode="General">
                  <c:v>31.788</c:v>
                </c:pt>
                <c:pt idx="15895" formatCode="General">
                  <c:v>31.79</c:v>
                </c:pt>
                <c:pt idx="15896" formatCode="General">
                  <c:v>31.792000000000002</c:v>
                </c:pt>
                <c:pt idx="15897" formatCode="General">
                  <c:v>31.794</c:v>
                </c:pt>
                <c:pt idx="15898" formatCode="General">
                  <c:v>31.795999999999999</c:v>
                </c:pt>
                <c:pt idx="15899" formatCode="General">
                  <c:v>31.797999999999998</c:v>
                </c:pt>
                <c:pt idx="15900" formatCode="General">
                  <c:v>31.8</c:v>
                </c:pt>
                <c:pt idx="15901" formatCode="General">
                  <c:v>31.802</c:v>
                </c:pt>
                <c:pt idx="15902" formatCode="General">
                  <c:v>31.803999999999998</c:v>
                </c:pt>
                <c:pt idx="15903" formatCode="General">
                  <c:v>31.806000000000001</c:v>
                </c:pt>
                <c:pt idx="15904" formatCode="General">
                  <c:v>31.808</c:v>
                </c:pt>
                <c:pt idx="15905" formatCode="General">
                  <c:v>31.81</c:v>
                </c:pt>
                <c:pt idx="15906" formatCode="General">
                  <c:v>31.812000000000001</c:v>
                </c:pt>
                <c:pt idx="15907" formatCode="General">
                  <c:v>31.814</c:v>
                </c:pt>
                <c:pt idx="15908" formatCode="General">
                  <c:v>31.815999999999999</c:v>
                </c:pt>
                <c:pt idx="15909" formatCode="General">
                  <c:v>31.818000000000001</c:v>
                </c:pt>
                <c:pt idx="15910" formatCode="General">
                  <c:v>31.82</c:v>
                </c:pt>
                <c:pt idx="15911" formatCode="General">
                  <c:v>31.821999999999999</c:v>
                </c:pt>
                <c:pt idx="15912" formatCode="General">
                  <c:v>31.824000000000002</c:v>
                </c:pt>
                <c:pt idx="15913" formatCode="General">
                  <c:v>31.826000000000001</c:v>
                </c:pt>
                <c:pt idx="15914" formatCode="General">
                  <c:v>31.827999999999999</c:v>
                </c:pt>
                <c:pt idx="15915" formatCode="General">
                  <c:v>31.83</c:v>
                </c:pt>
                <c:pt idx="15916" formatCode="General">
                  <c:v>31.832000000000001</c:v>
                </c:pt>
                <c:pt idx="15917" formatCode="General">
                  <c:v>31.834</c:v>
                </c:pt>
                <c:pt idx="15918" formatCode="General">
                  <c:v>31.835999999999999</c:v>
                </c:pt>
                <c:pt idx="15919" formatCode="General">
                  <c:v>31.838000000000001</c:v>
                </c:pt>
                <c:pt idx="15920" formatCode="General">
                  <c:v>31.84</c:v>
                </c:pt>
                <c:pt idx="15921" formatCode="General">
                  <c:v>31.841999999999999</c:v>
                </c:pt>
                <c:pt idx="15922" formatCode="General">
                  <c:v>31.844000000000001</c:v>
                </c:pt>
                <c:pt idx="15923" formatCode="General">
                  <c:v>31.846</c:v>
                </c:pt>
                <c:pt idx="15924" formatCode="General">
                  <c:v>31.847999999999999</c:v>
                </c:pt>
                <c:pt idx="15925" formatCode="General">
                  <c:v>31.85</c:v>
                </c:pt>
                <c:pt idx="15926" formatCode="General">
                  <c:v>31.852</c:v>
                </c:pt>
                <c:pt idx="15927" formatCode="General">
                  <c:v>31.853999999999999</c:v>
                </c:pt>
                <c:pt idx="15928" formatCode="General">
                  <c:v>31.856000000000002</c:v>
                </c:pt>
                <c:pt idx="15929" formatCode="General">
                  <c:v>31.858000000000001</c:v>
                </c:pt>
                <c:pt idx="15930" formatCode="General">
                  <c:v>31.86</c:v>
                </c:pt>
                <c:pt idx="15931" formatCode="General">
                  <c:v>31.861999999999998</c:v>
                </c:pt>
                <c:pt idx="15932" formatCode="General">
                  <c:v>31.864000000000001</c:v>
                </c:pt>
                <c:pt idx="15933" formatCode="General">
                  <c:v>31.866</c:v>
                </c:pt>
                <c:pt idx="15934" formatCode="General">
                  <c:v>31.867999999999999</c:v>
                </c:pt>
                <c:pt idx="15935" formatCode="General">
                  <c:v>31.87</c:v>
                </c:pt>
                <c:pt idx="15936" formatCode="General">
                  <c:v>31.872</c:v>
                </c:pt>
                <c:pt idx="15937" formatCode="General">
                  <c:v>31.873999999999999</c:v>
                </c:pt>
                <c:pt idx="15938" formatCode="General">
                  <c:v>31.876000000000001</c:v>
                </c:pt>
                <c:pt idx="15939" formatCode="General">
                  <c:v>31.878</c:v>
                </c:pt>
                <c:pt idx="15940" formatCode="General">
                  <c:v>31.88</c:v>
                </c:pt>
                <c:pt idx="15941" formatCode="General">
                  <c:v>31.882000000000001</c:v>
                </c:pt>
                <c:pt idx="15942" formatCode="General">
                  <c:v>31.884</c:v>
                </c:pt>
                <c:pt idx="15943" formatCode="General">
                  <c:v>31.885999999999999</c:v>
                </c:pt>
                <c:pt idx="15944" formatCode="General">
                  <c:v>31.888000000000002</c:v>
                </c:pt>
                <c:pt idx="15945" formatCode="General">
                  <c:v>31.89</c:v>
                </c:pt>
                <c:pt idx="15946" formatCode="General">
                  <c:v>31.891999999999999</c:v>
                </c:pt>
                <c:pt idx="15947" formatCode="General">
                  <c:v>31.893999999999998</c:v>
                </c:pt>
                <c:pt idx="15948" formatCode="General">
                  <c:v>31.896000000000001</c:v>
                </c:pt>
                <c:pt idx="15949" formatCode="General">
                  <c:v>31.898</c:v>
                </c:pt>
                <c:pt idx="15950" formatCode="General">
                  <c:v>31.9</c:v>
                </c:pt>
                <c:pt idx="15951" formatCode="General">
                  <c:v>31.902000000000001</c:v>
                </c:pt>
                <c:pt idx="15952" formatCode="General">
                  <c:v>31.904</c:v>
                </c:pt>
                <c:pt idx="15953" formatCode="General">
                  <c:v>31.905999999999999</c:v>
                </c:pt>
                <c:pt idx="15954" formatCode="General">
                  <c:v>31.908000000000001</c:v>
                </c:pt>
                <c:pt idx="15955" formatCode="General">
                  <c:v>31.91</c:v>
                </c:pt>
                <c:pt idx="15956" formatCode="General">
                  <c:v>31.911999999999999</c:v>
                </c:pt>
                <c:pt idx="15957" formatCode="General">
                  <c:v>31.914000000000001</c:v>
                </c:pt>
                <c:pt idx="15958" formatCode="General">
                  <c:v>31.916</c:v>
                </c:pt>
                <c:pt idx="15959" formatCode="General">
                  <c:v>31.917999999999999</c:v>
                </c:pt>
                <c:pt idx="15960" formatCode="General">
                  <c:v>31.92</c:v>
                </c:pt>
                <c:pt idx="15961" formatCode="General">
                  <c:v>31.922000000000001</c:v>
                </c:pt>
                <c:pt idx="15962" formatCode="General">
                  <c:v>31.923999999999999</c:v>
                </c:pt>
                <c:pt idx="15963" formatCode="General">
                  <c:v>31.925999999999998</c:v>
                </c:pt>
                <c:pt idx="15964" formatCode="General">
                  <c:v>31.928000000000001</c:v>
                </c:pt>
                <c:pt idx="15965" formatCode="General">
                  <c:v>31.93</c:v>
                </c:pt>
                <c:pt idx="15966" formatCode="General">
                  <c:v>31.931999999999999</c:v>
                </c:pt>
                <c:pt idx="15967" formatCode="General">
                  <c:v>31.934000000000001</c:v>
                </c:pt>
                <c:pt idx="15968" formatCode="General">
                  <c:v>31.936</c:v>
                </c:pt>
                <c:pt idx="15969" formatCode="General">
                  <c:v>31.937999999999999</c:v>
                </c:pt>
                <c:pt idx="15970" formatCode="General">
                  <c:v>31.94</c:v>
                </c:pt>
                <c:pt idx="15971" formatCode="General">
                  <c:v>31.942</c:v>
                </c:pt>
                <c:pt idx="15972" formatCode="General">
                  <c:v>31.943999999999999</c:v>
                </c:pt>
                <c:pt idx="15973" formatCode="General">
                  <c:v>31.946000000000002</c:v>
                </c:pt>
                <c:pt idx="15974" formatCode="General">
                  <c:v>31.948</c:v>
                </c:pt>
                <c:pt idx="15975" formatCode="General">
                  <c:v>31.95</c:v>
                </c:pt>
                <c:pt idx="15976" formatCode="General">
                  <c:v>31.952000000000002</c:v>
                </c:pt>
                <c:pt idx="15977" formatCode="General">
                  <c:v>31.954000000000001</c:v>
                </c:pt>
                <c:pt idx="15978" formatCode="General">
                  <c:v>31.956</c:v>
                </c:pt>
                <c:pt idx="15979" formatCode="General">
                  <c:v>31.957999999999998</c:v>
                </c:pt>
                <c:pt idx="15980" formatCode="General">
                  <c:v>31.96</c:v>
                </c:pt>
                <c:pt idx="15981" formatCode="General">
                  <c:v>31.962</c:v>
                </c:pt>
                <c:pt idx="15982" formatCode="General">
                  <c:v>31.963999999999999</c:v>
                </c:pt>
                <c:pt idx="15983" formatCode="General">
                  <c:v>31.966000000000001</c:v>
                </c:pt>
                <c:pt idx="15984" formatCode="General">
                  <c:v>31.968</c:v>
                </c:pt>
                <c:pt idx="15985" formatCode="General">
                  <c:v>31.97</c:v>
                </c:pt>
                <c:pt idx="15986" formatCode="General">
                  <c:v>31.972000000000001</c:v>
                </c:pt>
                <c:pt idx="15987" formatCode="General">
                  <c:v>31.974</c:v>
                </c:pt>
                <c:pt idx="15988" formatCode="General">
                  <c:v>31.975999999999999</c:v>
                </c:pt>
                <c:pt idx="15989" formatCode="General">
                  <c:v>31.978000000000002</c:v>
                </c:pt>
                <c:pt idx="15990" formatCode="General">
                  <c:v>31.98</c:v>
                </c:pt>
                <c:pt idx="15991" formatCode="General">
                  <c:v>31.981999999999999</c:v>
                </c:pt>
                <c:pt idx="15992" formatCode="General">
                  <c:v>31.984000000000002</c:v>
                </c:pt>
                <c:pt idx="15993" formatCode="General">
                  <c:v>31.986000000000001</c:v>
                </c:pt>
                <c:pt idx="15994" formatCode="General">
                  <c:v>31.988</c:v>
                </c:pt>
                <c:pt idx="15995" formatCode="General">
                  <c:v>31.99</c:v>
                </c:pt>
                <c:pt idx="15996" formatCode="General">
                  <c:v>31.992000000000001</c:v>
                </c:pt>
                <c:pt idx="15997" formatCode="General">
                  <c:v>31.994</c:v>
                </c:pt>
                <c:pt idx="15998" formatCode="General">
                  <c:v>31.995999999999999</c:v>
                </c:pt>
                <c:pt idx="15999" formatCode="General">
                  <c:v>31.998000000000001</c:v>
                </c:pt>
                <c:pt idx="16000" formatCode="General">
                  <c:v>32</c:v>
                </c:pt>
                <c:pt idx="16001" formatCode="General">
                  <c:v>32.002000000000002</c:v>
                </c:pt>
                <c:pt idx="16002" formatCode="General">
                  <c:v>32.003999999999998</c:v>
                </c:pt>
                <c:pt idx="16003" formatCode="General">
                  <c:v>32.006</c:v>
                </c:pt>
                <c:pt idx="16004" formatCode="General">
                  <c:v>32.008000000000003</c:v>
                </c:pt>
                <c:pt idx="16005" formatCode="General">
                  <c:v>32.01</c:v>
                </c:pt>
                <c:pt idx="16006" formatCode="General">
                  <c:v>32.012</c:v>
                </c:pt>
                <c:pt idx="16007" formatCode="General">
                  <c:v>32.014000000000003</c:v>
                </c:pt>
                <c:pt idx="16008" formatCode="General">
                  <c:v>32.015999999999998</c:v>
                </c:pt>
                <c:pt idx="16009" formatCode="General">
                  <c:v>32.018000000000001</c:v>
                </c:pt>
                <c:pt idx="16010" formatCode="General">
                  <c:v>32.020000000000003</c:v>
                </c:pt>
                <c:pt idx="16011" formatCode="General">
                  <c:v>32.021999999999998</c:v>
                </c:pt>
                <c:pt idx="16012" formatCode="General">
                  <c:v>32.024000000000001</c:v>
                </c:pt>
                <c:pt idx="16013" formatCode="General">
                  <c:v>32.026000000000003</c:v>
                </c:pt>
                <c:pt idx="16014" formatCode="General">
                  <c:v>32.027999999999999</c:v>
                </c:pt>
                <c:pt idx="16015" formatCode="General">
                  <c:v>32.03</c:v>
                </c:pt>
                <c:pt idx="16016" formatCode="General">
                  <c:v>32.031999999999996</c:v>
                </c:pt>
                <c:pt idx="16017" formatCode="General">
                  <c:v>32.033999999999999</c:v>
                </c:pt>
                <c:pt idx="16018" formatCode="General">
                  <c:v>32.036000000000001</c:v>
                </c:pt>
                <c:pt idx="16019" formatCode="General">
                  <c:v>32.037999999999997</c:v>
                </c:pt>
                <c:pt idx="16020" formatCode="General">
                  <c:v>32.04</c:v>
                </c:pt>
                <c:pt idx="16021" formatCode="General">
                  <c:v>32.042000000000002</c:v>
                </c:pt>
                <c:pt idx="16022" formatCode="General">
                  <c:v>32.043999999999997</c:v>
                </c:pt>
                <c:pt idx="16023" formatCode="General">
                  <c:v>32.045999999999999</c:v>
                </c:pt>
                <c:pt idx="16024" formatCode="General">
                  <c:v>32.048000000000002</c:v>
                </c:pt>
                <c:pt idx="16025" formatCode="General">
                  <c:v>32.049999999999997</c:v>
                </c:pt>
                <c:pt idx="16026" formatCode="General">
                  <c:v>32.052</c:v>
                </c:pt>
                <c:pt idx="16027" formatCode="General">
                  <c:v>32.054000000000002</c:v>
                </c:pt>
                <c:pt idx="16028" formatCode="General">
                  <c:v>32.055999999999997</c:v>
                </c:pt>
                <c:pt idx="16029" formatCode="General">
                  <c:v>32.058</c:v>
                </c:pt>
                <c:pt idx="16030" formatCode="General">
                  <c:v>32.06</c:v>
                </c:pt>
                <c:pt idx="16031" formatCode="General">
                  <c:v>32.061999999999998</c:v>
                </c:pt>
                <c:pt idx="16032" formatCode="General">
                  <c:v>32.064</c:v>
                </c:pt>
                <c:pt idx="16033" formatCode="General">
                  <c:v>32.066000000000003</c:v>
                </c:pt>
                <c:pt idx="16034" formatCode="General">
                  <c:v>32.067999999999998</c:v>
                </c:pt>
                <c:pt idx="16035" formatCode="General">
                  <c:v>32.07</c:v>
                </c:pt>
                <c:pt idx="16036" formatCode="General">
                  <c:v>32.072000000000003</c:v>
                </c:pt>
                <c:pt idx="16037" formatCode="General">
                  <c:v>32.073999999999998</c:v>
                </c:pt>
                <c:pt idx="16038" formatCode="General">
                  <c:v>32.076000000000001</c:v>
                </c:pt>
                <c:pt idx="16039" formatCode="General">
                  <c:v>32.078000000000003</c:v>
                </c:pt>
                <c:pt idx="16040" formatCode="General">
                  <c:v>32.08</c:v>
                </c:pt>
                <c:pt idx="16041" formatCode="General">
                  <c:v>32.082000000000001</c:v>
                </c:pt>
                <c:pt idx="16042" formatCode="General">
                  <c:v>32.084000000000003</c:v>
                </c:pt>
                <c:pt idx="16043" formatCode="General">
                  <c:v>32.085999999999999</c:v>
                </c:pt>
                <c:pt idx="16044" formatCode="General">
                  <c:v>32.088000000000001</c:v>
                </c:pt>
                <c:pt idx="16045" formatCode="General">
                  <c:v>32.090000000000003</c:v>
                </c:pt>
                <c:pt idx="16046" formatCode="General">
                  <c:v>32.091999999999999</c:v>
                </c:pt>
                <c:pt idx="16047" formatCode="General">
                  <c:v>32.094000000000001</c:v>
                </c:pt>
                <c:pt idx="16048" formatCode="General">
                  <c:v>32.095999999999997</c:v>
                </c:pt>
                <c:pt idx="16049" formatCode="General">
                  <c:v>32.097999999999999</c:v>
                </c:pt>
                <c:pt idx="16050" formatCode="General">
                  <c:v>32.1</c:v>
                </c:pt>
                <c:pt idx="16051" formatCode="General">
                  <c:v>32.101999999999997</c:v>
                </c:pt>
                <c:pt idx="16052" formatCode="General">
                  <c:v>32.103999999999999</c:v>
                </c:pt>
                <c:pt idx="16053" formatCode="General">
                  <c:v>32.106000000000002</c:v>
                </c:pt>
                <c:pt idx="16054" formatCode="General">
                  <c:v>32.107999999999997</c:v>
                </c:pt>
                <c:pt idx="16055" formatCode="General">
                  <c:v>32.11</c:v>
                </c:pt>
                <c:pt idx="16056" formatCode="General">
                  <c:v>32.112000000000002</c:v>
                </c:pt>
                <c:pt idx="16057" formatCode="General">
                  <c:v>32.113999999999997</c:v>
                </c:pt>
                <c:pt idx="16058" formatCode="General">
                  <c:v>32.116</c:v>
                </c:pt>
                <c:pt idx="16059" formatCode="General">
                  <c:v>32.118000000000002</c:v>
                </c:pt>
                <c:pt idx="16060" formatCode="General">
                  <c:v>32.119999999999997</c:v>
                </c:pt>
                <c:pt idx="16061" formatCode="General">
                  <c:v>32.122</c:v>
                </c:pt>
                <c:pt idx="16062" formatCode="General">
                  <c:v>32.124000000000002</c:v>
                </c:pt>
                <c:pt idx="16063" formatCode="General">
                  <c:v>32.125999999999998</c:v>
                </c:pt>
                <c:pt idx="16064" formatCode="General">
                  <c:v>32.128</c:v>
                </c:pt>
                <c:pt idx="16065" formatCode="General">
                  <c:v>32.130000000000003</c:v>
                </c:pt>
                <c:pt idx="16066" formatCode="General">
                  <c:v>32.131999999999998</c:v>
                </c:pt>
                <c:pt idx="16067" formatCode="General">
                  <c:v>32.134</c:v>
                </c:pt>
                <c:pt idx="16068" formatCode="General">
                  <c:v>32.136000000000003</c:v>
                </c:pt>
                <c:pt idx="16069" formatCode="General">
                  <c:v>32.137999999999998</c:v>
                </c:pt>
                <c:pt idx="16070" formatCode="General">
                  <c:v>32.14</c:v>
                </c:pt>
                <c:pt idx="16071" formatCode="General">
                  <c:v>32.142000000000003</c:v>
                </c:pt>
                <c:pt idx="16072" formatCode="General">
                  <c:v>32.143999999999998</c:v>
                </c:pt>
                <c:pt idx="16073" formatCode="General">
                  <c:v>32.146000000000001</c:v>
                </c:pt>
                <c:pt idx="16074" formatCode="General">
                  <c:v>32.148000000000003</c:v>
                </c:pt>
                <c:pt idx="16075" formatCode="General">
                  <c:v>32.15</c:v>
                </c:pt>
                <c:pt idx="16076" formatCode="General">
                  <c:v>32.152000000000001</c:v>
                </c:pt>
                <c:pt idx="16077" formatCode="General">
                  <c:v>32.154000000000003</c:v>
                </c:pt>
                <c:pt idx="16078" formatCode="General">
                  <c:v>32.155999999999999</c:v>
                </c:pt>
                <c:pt idx="16079" formatCode="General">
                  <c:v>32.158000000000001</c:v>
                </c:pt>
                <c:pt idx="16080" formatCode="General">
                  <c:v>32.159999999999997</c:v>
                </c:pt>
                <c:pt idx="16081" formatCode="General">
                  <c:v>32.161999999999999</c:v>
                </c:pt>
                <c:pt idx="16082" formatCode="General">
                  <c:v>32.164000000000001</c:v>
                </c:pt>
                <c:pt idx="16083" formatCode="General">
                  <c:v>32.165999999999997</c:v>
                </c:pt>
                <c:pt idx="16084" formatCode="General">
                  <c:v>32.167999999999999</c:v>
                </c:pt>
                <c:pt idx="16085" formatCode="General">
                  <c:v>32.17</c:v>
                </c:pt>
                <c:pt idx="16086" formatCode="General">
                  <c:v>32.171999999999997</c:v>
                </c:pt>
                <c:pt idx="16087" formatCode="General">
                  <c:v>32.173999999999999</c:v>
                </c:pt>
                <c:pt idx="16088" formatCode="General">
                  <c:v>32.176000000000002</c:v>
                </c:pt>
                <c:pt idx="16089" formatCode="General">
                  <c:v>32.177999999999997</c:v>
                </c:pt>
                <c:pt idx="16090" formatCode="General">
                  <c:v>32.18</c:v>
                </c:pt>
                <c:pt idx="16091" formatCode="General">
                  <c:v>32.182000000000002</c:v>
                </c:pt>
                <c:pt idx="16092" formatCode="General">
                  <c:v>32.183999999999997</c:v>
                </c:pt>
                <c:pt idx="16093" formatCode="General">
                  <c:v>32.186</c:v>
                </c:pt>
                <c:pt idx="16094" formatCode="General">
                  <c:v>32.188000000000002</c:v>
                </c:pt>
                <c:pt idx="16095" formatCode="General">
                  <c:v>32.19</c:v>
                </c:pt>
                <c:pt idx="16096" formatCode="General">
                  <c:v>32.192</c:v>
                </c:pt>
                <c:pt idx="16097" formatCode="General">
                  <c:v>32.194000000000003</c:v>
                </c:pt>
                <c:pt idx="16098" formatCode="General">
                  <c:v>32.195999999999998</c:v>
                </c:pt>
                <c:pt idx="16099" formatCode="General">
                  <c:v>32.198</c:v>
                </c:pt>
                <c:pt idx="16100" formatCode="General">
                  <c:v>32.200000000000003</c:v>
                </c:pt>
                <c:pt idx="16101" formatCode="General">
                  <c:v>32.201999999999998</c:v>
                </c:pt>
                <c:pt idx="16102" formatCode="General">
                  <c:v>32.204000000000001</c:v>
                </c:pt>
                <c:pt idx="16103" formatCode="General">
                  <c:v>32.206000000000003</c:v>
                </c:pt>
                <c:pt idx="16104" formatCode="General">
                  <c:v>32.207999999999998</c:v>
                </c:pt>
                <c:pt idx="16105" formatCode="General">
                  <c:v>32.21</c:v>
                </c:pt>
                <c:pt idx="16106" formatCode="General">
                  <c:v>32.212000000000003</c:v>
                </c:pt>
                <c:pt idx="16107" formatCode="General">
                  <c:v>32.213999999999999</c:v>
                </c:pt>
                <c:pt idx="16108" formatCode="General">
                  <c:v>32.216000000000001</c:v>
                </c:pt>
                <c:pt idx="16109" formatCode="General">
                  <c:v>32.218000000000004</c:v>
                </c:pt>
                <c:pt idx="16110" formatCode="General">
                  <c:v>32.22</c:v>
                </c:pt>
                <c:pt idx="16111" formatCode="General">
                  <c:v>32.222000000000001</c:v>
                </c:pt>
                <c:pt idx="16112" formatCode="General">
                  <c:v>32.223999999999997</c:v>
                </c:pt>
                <c:pt idx="16113" formatCode="General">
                  <c:v>32.225999999999999</c:v>
                </c:pt>
                <c:pt idx="16114" formatCode="General">
                  <c:v>32.228000000000002</c:v>
                </c:pt>
                <c:pt idx="16115" formatCode="General">
                  <c:v>32.229999999999997</c:v>
                </c:pt>
                <c:pt idx="16116" formatCode="General">
                  <c:v>32.231999999999999</c:v>
                </c:pt>
                <c:pt idx="16117" formatCode="General">
                  <c:v>32.234000000000002</c:v>
                </c:pt>
                <c:pt idx="16118" formatCode="General">
                  <c:v>32.235999999999997</c:v>
                </c:pt>
                <c:pt idx="16119" formatCode="General">
                  <c:v>32.238</c:v>
                </c:pt>
                <c:pt idx="16120" formatCode="General">
                  <c:v>32.24</c:v>
                </c:pt>
                <c:pt idx="16121" formatCode="General">
                  <c:v>32.241999999999997</c:v>
                </c:pt>
                <c:pt idx="16122" formatCode="General">
                  <c:v>32.244</c:v>
                </c:pt>
                <c:pt idx="16123" formatCode="General">
                  <c:v>32.246000000000002</c:v>
                </c:pt>
                <c:pt idx="16124" formatCode="General">
                  <c:v>32.247999999999998</c:v>
                </c:pt>
                <c:pt idx="16125" formatCode="General">
                  <c:v>32.25</c:v>
                </c:pt>
                <c:pt idx="16126" formatCode="General">
                  <c:v>32.252000000000002</c:v>
                </c:pt>
                <c:pt idx="16127" formatCode="General">
                  <c:v>32.253999999999998</c:v>
                </c:pt>
                <c:pt idx="16128" formatCode="General">
                  <c:v>32.256</c:v>
                </c:pt>
                <c:pt idx="16129" formatCode="General">
                  <c:v>32.258000000000003</c:v>
                </c:pt>
                <c:pt idx="16130" formatCode="General">
                  <c:v>32.26</c:v>
                </c:pt>
                <c:pt idx="16131" formatCode="General">
                  <c:v>32.262</c:v>
                </c:pt>
                <c:pt idx="16132" formatCode="General">
                  <c:v>32.264000000000003</c:v>
                </c:pt>
                <c:pt idx="16133" formatCode="General">
                  <c:v>32.265999999999998</c:v>
                </c:pt>
                <c:pt idx="16134" formatCode="General">
                  <c:v>32.268000000000001</c:v>
                </c:pt>
                <c:pt idx="16135" formatCode="General">
                  <c:v>32.270000000000003</c:v>
                </c:pt>
                <c:pt idx="16136" formatCode="General">
                  <c:v>32.271999999999998</c:v>
                </c:pt>
                <c:pt idx="16137" formatCode="General">
                  <c:v>32.274000000000001</c:v>
                </c:pt>
                <c:pt idx="16138" formatCode="General">
                  <c:v>32.276000000000003</c:v>
                </c:pt>
                <c:pt idx="16139" formatCode="General">
                  <c:v>32.277999999999999</c:v>
                </c:pt>
                <c:pt idx="16140" formatCode="General">
                  <c:v>32.28</c:v>
                </c:pt>
                <c:pt idx="16141" formatCode="General">
                  <c:v>32.281999999999996</c:v>
                </c:pt>
                <c:pt idx="16142" formatCode="General">
                  <c:v>32.283999999999999</c:v>
                </c:pt>
                <c:pt idx="16143" formatCode="General">
                  <c:v>32.286000000000001</c:v>
                </c:pt>
                <c:pt idx="16144" formatCode="General">
                  <c:v>32.287999999999997</c:v>
                </c:pt>
                <c:pt idx="16145" formatCode="General">
                  <c:v>32.29</c:v>
                </c:pt>
                <c:pt idx="16146" formatCode="General">
                  <c:v>32.292000000000002</c:v>
                </c:pt>
                <c:pt idx="16147" formatCode="General">
                  <c:v>32.293999999999997</c:v>
                </c:pt>
                <c:pt idx="16148" formatCode="General">
                  <c:v>32.295999999999999</c:v>
                </c:pt>
                <c:pt idx="16149" formatCode="General">
                  <c:v>32.298000000000002</c:v>
                </c:pt>
                <c:pt idx="16150" formatCode="General">
                  <c:v>32.299999999999997</c:v>
                </c:pt>
                <c:pt idx="16151" formatCode="General">
                  <c:v>32.302</c:v>
                </c:pt>
                <c:pt idx="16152" formatCode="General">
                  <c:v>32.304000000000002</c:v>
                </c:pt>
                <c:pt idx="16153" formatCode="General">
                  <c:v>32.305999999999997</c:v>
                </c:pt>
                <c:pt idx="16154" formatCode="General">
                  <c:v>32.308</c:v>
                </c:pt>
                <c:pt idx="16155" formatCode="General">
                  <c:v>32.31</c:v>
                </c:pt>
                <c:pt idx="16156" formatCode="General">
                  <c:v>32.311999999999998</c:v>
                </c:pt>
                <c:pt idx="16157" formatCode="General">
                  <c:v>32.314</c:v>
                </c:pt>
                <c:pt idx="16158" formatCode="General">
                  <c:v>32.316000000000003</c:v>
                </c:pt>
                <c:pt idx="16159" formatCode="General">
                  <c:v>32.317999999999998</c:v>
                </c:pt>
                <c:pt idx="16160" formatCode="General">
                  <c:v>32.32</c:v>
                </c:pt>
                <c:pt idx="16161" formatCode="General">
                  <c:v>32.322000000000003</c:v>
                </c:pt>
                <c:pt idx="16162" formatCode="General">
                  <c:v>32.323999999999998</c:v>
                </c:pt>
                <c:pt idx="16163" formatCode="General">
                  <c:v>32.326000000000001</c:v>
                </c:pt>
                <c:pt idx="16164" formatCode="General">
                  <c:v>32.328000000000003</c:v>
                </c:pt>
                <c:pt idx="16165" formatCode="General">
                  <c:v>32.33</c:v>
                </c:pt>
                <c:pt idx="16166" formatCode="General">
                  <c:v>32.332000000000001</c:v>
                </c:pt>
                <c:pt idx="16167" formatCode="General">
                  <c:v>32.334000000000003</c:v>
                </c:pt>
                <c:pt idx="16168" formatCode="General">
                  <c:v>32.335999999999999</c:v>
                </c:pt>
                <c:pt idx="16169" formatCode="General">
                  <c:v>32.338000000000001</c:v>
                </c:pt>
                <c:pt idx="16170" formatCode="General">
                  <c:v>32.340000000000003</c:v>
                </c:pt>
                <c:pt idx="16171" formatCode="General">
                  <c:v>32.341999999999999</c:v>
                </c:pt>
                <c:pt idx="16172" formatCode="General">
                  <c:v>32.344000000000001</c:v>
                </c:pt>
                <c:pt idx="16173" formatCode="General">
                  <c:v>32.345999999999997</c:v>
                </c:pt>
                <c:pt idx="16174" formatCode="General">
                  <c:v>32.347999999999999</c:v>
                </c:pt>
                <c:pt idx="16175" formatCode="General">
                  <c:v>32.35</c:v>
                </c:pt>
                <c:pt idx="16176" formatCode="General">
                  <c:v>32.351999999999997</c:v>
                </c:pt>
                <c:pt idx="16177" formatCode="General">
                  <c:v>32.353999999999999</c:v>
                </c:pt>
                <c:pt idx="16178" formatCode="General">
                  <c:v>32.356000000000002</c:v>
                </c:pt>
                <c:pt idx="16179" formatCode="General">
                  <c:v>32.357999999999997</c:v>
                </c:pt>
                <c:pt idx="16180" formatCode="General">
                  <c:v>32.36</c:v>
                </c:pt>
                <c:pt idx="16181" formatCode="General">
                  <c:v>32.362000000000002</c:v>
                </c:pt>
                <c:pt idx="16182" formatCode="General">
                  <c:v>32.363999999999997</c:v>
                </c:pt>
                <c:pt idx="16183" formatCode="General">
                  <c:v>32.366</c:v>
                </c:pt>
                <c:pt idx="16184" formatCode="General">
                  <c:v>32.368000000000002</c:v>
                </c:pt>
                <c:pt idx="16185" formatCode="General">
                  <c:v>32.369999999999997</c:v>
                </c:pt>
                <c:pt idx="16186" formatCode="General">
                  <c:v>32.372</c:v>
                </c:pt>
                <c:pt idx="16187" formatCode="General">
                  <c:v>32.374000000000002</c:v>
                </c:pt>
                <c:pt idx="16188" formatCode="General">
                  <c:v>32.375999999999998</c:v>
                </c:pt>
                <c:pt idx="16189" formatCode="General">
                  <c:v>32.378</c:v>
                </c:pt>
                <c:pt idx="16190" formatCode="General">
                  <c:v>32.380000000000003</c:v>
                </c:pt>
                <c:pt idx="16191" formatCode="General">
                  <c:v>32.381999999999998</c:v>
                </c:pt>
                <c:pt idx="16192" formatCode="General">
                  <c:v>32.384</c:v>
                </c:pt>
                <c:pt idx="16193" formatCode="General">
                  <c:v>32.386000000000003</c:v>
                </c:pt>
                <c:pt idx="16194" formatCode="General">
                  <c:v>32.387999999999998</c:v>
                </c:pt>
                <c:pt idx="16195" formatCode="General">
                  <c:v>32.39</c:v>
                </c:pt>
                <c:pt idx="16196" formatCode="General">
                  <c:v>32.392000000000003</c:v>
                </c:pt>
                <c:pt idx="16197" formatCode="General">
                  <c:v>32.393999999999998</c:v>
                </c:pt>
                <c:pt idx="16198" formatCode="General">
                  <c:v>32.396000000000001</c:v>
                </c:pt>
                <c:pt idx="16199" formatCode="General">
                  <c:v>32.398000000000003</c:v>
                </c:pt>
                <c:pt idx="16200" formatCode="General">
                  <c:v>32.4</c:v>
                </c:pt>
                <c:pt idx="16201" formatCode="General">
                  <c:v>32.402000000000001</c:v>
                </c:pt>
                <c:pt idx="16202" formatCode="General">
                  <c:v>32.404000000000003</c:v>
                </c:pt>
                <c:pt idx="16203" formatCode="General">
                  <c:v>32.405999999999999</c:v>
                </c:pt>
                <c:pt idx="16204" formatCode="General">
                  <c:v>32.408000000000001</c:v>
                </c:pt>
                <c:pt idx="16205" formatCode="General">
                  <c:v>32.409999999999997</c:v>
                </c:pt>
                <c:pt idx="16206" formatCode="General">
                  <c:v>32.411999999999999</c:v>
                </c:pt>
                <c:pt idx="16207" formatCode="General">
                  <c:v>32.414000000000001</c:v>
                </c:pt>
                <c:pt idx="16208" formatCode="General">
                  <c:v>32.415999999999997</c:v>
                </c:pt>
                <c:pt idx="16209" formatCode="General">
                  <c:v>32.417999999999999</c:v>
                </c:pt>
                <c:pt idx="16210" formatCode="General">
                  <c:v>32.42</c:v>
                </c:pt>
                <c:pt idx="16211" formatCode="General">
                  <c:v>32.421999999999997</c:v>
                </c:pt>
                <c:pt idx="16212" formatCode="General">
                  <c:v>32.423999999999999</c:v>
                </c:pt>
                <c:pt idx="16213" formatCode="General">
                  <c:v>32.426000000000002</c:v>
                </c:pt>
                <c:pt idx="16214" formatCode="General">
                  <c:v>32.427999999999997</c:v>
                </c:pt>
                <c:pt idx="16215" formatCode="General">
                  <c:v>32.43</c:v>
                </c:pt>
                <c:pt idx="16216" formatCode="General">
                  <c:v>32.432000000000002</c:v>
                </c:pt>
                <c:pt idx="16217" formatCode="General">
                  <c:v>32.433999999999997</c:v>
                </c:pt>
                <c:pt idx="16218" formatCode="General">
                  <c:v>32.436</c:v>
                </c:pt>
                <c:pt idx="16219" formatCode="General">
                  <c:v>32.438000000000002</c:v>
                </c:pt>
                <c:pt idx="16220" formatCode="General">
                  <c:v>32.44</c:v>
                </c:pt>
                <c:pt idx="16221" formatCode="General">
                  <c:v>32.442</c:v>
                </c:pt>
                <c:pt idx="16222" formatCode="General">
                  <c:v>32.444000000000003</c:v>
                </c:pt>
                <c:pt idx="16223" formatCode="General">
                  <c:v>32.445999999999998</c:v>
                </c:pt>
                <c:pt idx="16224" formatCode="General">
                  <c:v>32.448</c:v>
                </c:pt>
                <c:pt idx="16225" formatCode="General">
                  <c:v>32.450000000000003</c:v>
                </c:pt>
                <c:pt idx="16226" formatCode="General">
                  <c:v>32.451999999999998</c:v>
                </c:pt>
                <c:pt idx="16227" formatCode="General">
                  <c:v>32.454000000000001</c:v>
                </c:pt>
                <c:pt idx="16228" formatCode="General">
                  <c:v>32.456000000000003</c:v>
                </c:pt>
                <c:pt idx="16229" formatCode="General">
                  <c:v>32.457999999999998</c:v>
                </c:pt>
                <c:pt idx="16230" formatCode="General">
                  <c:v>32.46</c:v>
                </c:pt>
                <c:pt idx="16231" formatCode="General">
                  <c:v>32.462000000000003</c:v>
                </c:pt>
                <c:pt idx="16232" formatCode="General">
                  <c:v>32.463999999999999</c:v>
                </c:pt>
                <c:pt idx="16233" formatCode="General">
                  <c:v>32.466000000000001</c:v>
                </c:pt>
                <c:pt idx="16234" formatCode="General">
                  <c:v>32.468000000000004</c:v>
                </c:pt>
                <c:pt idx="16235" formatCode="General">
                  <c:v>32.47</c:v>
                </c:pt>
                <c:pt idx="16236" formatCode="General">
                  <c:v>32.472000000000001</c:v>
                </c:pt>
                <c:pt idx="16237" formatCode="General">
                  <c:v>32.473999999999997</c:v>
                </c:pt>
                <c:pt idx="16238" formatCode="General">
                  <c:v>32.475999999999999</c:v>
                </c:pt>
                <c:pt idx="16239" formatCode="General">
                  <c:v>32.478000000000002</c:v>
                </c:pt>
                <c:pt idx="16240" formatCode="General">
                  <c:v>32.479999999999997</c:v>
                </c:pt>
                <c:pt idx="16241" formatCode="General">
                  <c:v>32.481999999999999</c:v>
                </c:pt>
                <c:pt idx="16242" formatCode="General">
                  <c:v>32.484000000000002</c:v>
                </c:pt>
                <c:pt idx="16243" formatCode="General">
                  <c:v>32.485999999999997</c:v>
                </c:pt>
                <c:pt idx="16244" formatCode="General">
                  <c:v>32.488</c:v>
                </c:pt>
                <c:pt idx="16245" formatCode="General">
                  <c:v>32.49</c:v>
                </c:pt>
                <c:pt idx="16246" formatCode="General">
                  <c:v>32.491999999999997</c:v>
                </c:pt>
                <c:pt idx="16247" formatCode="General">
                  <c:v>32.494</c:v>
                </c:pt>
                <c:pt idx="16248" formatCode="General">
                  <c:v>32.496000000000002</c:v>
                </c:pt>
                <c:pt idx="16249" formatCode="General">
                  <c:v>32.497999999999998</c:v>
                </c:pt>
                <c:pt idx="16250" formatCode="General">
                  <c:v>32.5</c:v>
                </c:pt>
                <c:pt idx="16251" formatCode="General">
                  <c:v>32.502000000000002</c:v>
                </c:pt>
                <c:pt idx="16252" formatCode="General">
                  <c:v>32.503999999999998</c:v>
                </c:pt>
                <c:pt idx="16253" formatCode="General">
                  <c:v>32.506</c:v>
                </c:pt>
                <c:pt idx="16254" formatCode="General">
                  <c:v>32.508000000000003</c:v>
                </c:pt>
                <c:pt idx="16255" formatCode="General">
                  <c:v>32.51</c:v>
                </c:pt>
                <c:pt idx="16256" formatCode="General">
                  <c:v>32.512</c:v>
                </c:pt>
                <c:pt idx="16257" formatCode="General">
                  <c:v>32.514000000000003</c:v>
                </c:pt>
                <c:pt idx="16258" formatCode="General">
                  <c:v>32.515999999999998</c:v>
                </c:pt>
                <c:pt idx="16259" formatCode="General">
                  <c:v>32.518000000000001</c:v>
                </c:pt>
                <c:pt idx="16260" formatCode="General">
                  <c:v>32.520000000000003</c:v>
                </c:pt>
                <c:pt idx="16261" formatCode="General">
                  <c:v>32.521999999999998</c:v>
                </c:pt>
                <c:pt idx="16262" formatCode="General">
                  <c:v>32.524000000000001</c:v>
                </c:pt>
                <c:pt idx="16263" formatCode="General">
                  <c:v>32.526000000000003</c:v>
                </c:pt>
                <c:pt idx="16264" formatCode="General">
                  <c:v>32.527999999999999</c:v>
                </c:pt>
                <c:pt idx="16265" formatCode="General">
                  <c:v>32.53</c:v>
                </c:pt>
                <c:pt idx="16266" formatCode="General">
                  <c:v>32.531999999999996</c:v>
                </c:pt>
                <c:pt idx="16267" formatCode="General">
                  <c:v>32.533999999999999</c:v>
                </c:pt>
                <c:pt idx="16268" formatCode="General">
                  <c:v>32.536000000000001</c:v>
                </c:pt>
                <c:pt idx="16269" formatCode="General">
                  <c:v>32.537999999999997</c:v>
                </c:pt>
                <c:pt idx="16270" formatCode="General">
                  <c:v>32.54</c:v>
                </c:pt>
                <c:pt idx="16271" formatCode="General">
                  <c:v>32.542000000000002</c:v>
                </c:pt>
                <c:pt idx="16272" formatCode="General">
                  <c:v>32.543999999999997</c:v>
                </c:pt>
                <c:pt idx="16273" formatCode="General">
                  <c:v>32.545999999999999</c:v>
                </c:pt>
                <c:pt idx="16274" formatCode="General">
                  <c:v>32.548000000000002</c:v>
                </c:pt>
                <c:pt idx="16275" formatCode="General">
                  <c:v>32.549999999999997</c:v>
                </c:pt>
                <c:pt idx="16276" formatCode="General">
                  <c:v>32.552</c:v>
                </c:pt>
                <c:pt idx="16277" formatCode="General">
                  <c:v>32.554000000000002</c:v>
                </c:pt>
                <c:pt idx="16278" formatCode="General">
                  <c:v>32.555999999999997</c:v>
                </c:pt>
                <c:pt idx="16279" formatCode="General">
                  <c:v>32.558</c:v>
                </c:pt>
                <c:pt idx="16280" formatCode="General">
                  <c:v>32.56</c:v>
                </c:pt>
                <c:pt idx="16281" formatCode="General">
                  <c:v>32.561999999999998</c:v>
                </c:pt>
                <c:pt idx="16282" formatCode="General">
                  <c:v>32.564</c:v>
                </c:pt>
                <c:pt idx="16283" formatCode="General">
                  <c:v>32.566000000000003</c:v>
                </c:pt>
                <c:pt idx="16284" formatCode="General">
                  <c:v>32.567999999999998</c:v>
                </c:pt>
                <c:pt idx="16285" formatCode="General">
                  <c:v>32.57</c:v>
                </c:pt>
                <c:pt idx="16286" formatCode="General">
                  <c:v>32.572000000000003</c:v>
                </c:pt>
                <c:pt idx="16287" formatCode="General">
                  <c:v>32.573999999999998</c:v>
                </c:pt>
                <c:pt idx="16288" formatCode="General">
                  <c:v>32.576000000000001</c:v>
                </c:pt>
                <c:pt idx="16289" formatCode="General">
                  <c:v>32.578000000000003</c:v>
                </c:pt>
                <c:pt idx="16290" formatCode="General">
                  <c:v>32.58</c:v>
                </c:pt>
                <c:pt idx="16291" formatCode="General">
                  <c:v>32.582000000000001</c:v>
                </c:pt>
                <c:pt idx="16292" formatCode="General">
                  <c:v>32.584000000000003</c:v>
                </c:pt>
                <c:pt idx="16293" formatCode="General">
                  <c:v>32.585999999999999</c:v>
                </c:pt>
                <c:pt idx="16294" formatCode="General">
                  <c:v>32.588000000000001</c:v>
                </c:pt>
                <c:pt idx="16295" formatCode="General">
                  <c:v>32.590000000000003</c:v>
                </c:pt>
                <c:pt idx="16296" formatCode="General">
                  <c:v>32.591999999999999</c:v>
                </c:pt>
                <c:pt idx="16297" formatCode="General">
                  <c:v>32.594000000000001</c:v>
                </c:pt>
                <c:pt idx="16298" formatCode="General">
                  <c:v>32.595999999999997</c:v>
                </c:pt>
                <c:pt idx="16299" formatCode="General">
                  <c:v>32.597999999999999</c:v>
                </c:pt>
                <c:pt idx="16300" formatCode="General">
                  <c:v>32.6</c:v>
                </c:pt>
                <c:pt idx="16301" formatCode="General">
                  <c:v>32.601999999999997</c:v>
                </c:pt>
                <c:pt idx="16302" formatCode="General">
                  <c:v>32.603999999999999</c:v>
                </c:pt>
                <c:pt idx="16303" formatCode="General">
                  <c:v>32.606000000000002</c:v>
                </c:pt>
                <c:pt idx="16304" formatCode="General">
                  <c:v>32.607999999999997</c:v>
                </c:pt>
                <c:pt idx="16305" formatCode="General">
                  <c:v>32.61</c:v>
                </c:pt>
                <c:pt idx="16306" formatCode="General">
                  <c:v>32.612000000000002</c:v>
                </c:pt>
                <c:pt idx="16307" formatCode="General">
                  <c:v>32.613999999999997</c:v>
                </c:pt>
                <c:pt idx="16308" formatCode="General">
                  <c:v>32.616</c:v>
                </c:pt>
                <c:pt idx="16309" formatCode="General">
                  <c:v>32.618000000000002</c:v>
                </c:pt>
                <c:pt idx="16310" formatCode="General">
                  <c:v>32.619999999999997</c:v>
                </c:pt>
                <c:pt idx="16311" formatCode="General">
                  <c:v>32.622</c:v>
                </c:pt>
                <c:pt idx="16312" formatCode="General">
                  <c:v>32.624000000000002</c:v>
                </c:pt>
                <c:pt idx="16313" formatCode="General">
                  <c:v>32.625999999999998</c:v>
                </c:pt>
                <c:pt idx="16314" formatCode="General">
                  <c:v>32.628</c:v>
                </c:pt>
                <c:pt idx="16315" formatCode="General">
                  <c:v>32.630000000000003</c:v>
                </c:pt>
                <c:pt idx="16316" formatCode="General">
                  <c:v>32.631999999999998</c:v>
                </c:pt>
                <c:pt idx="16317" formatCode="General">
                  <c:v>32.634</c:v>
                </c:pt>
                <c:pt idx="16318" formatCode="General">
                  <c:v>32.636000000000003</c:v>
                </c:pt>
                <c:pt idx="16319" formatCode="General">
                  <c:v>32.637999999999998</c:v>
                </c:pt>
                <c:pt idx="16320" formatCode="General">
                  <c:v>32.64</c:v>
                </c:pt>
                <c:pt idx="16321" formatCode="General">
                  <c:v>32.642000000000003</c:v>
                </c:pt>
                <c:pt idx="16322" formatCode="General">
                  <c:v>32.643999999999998</c:v>
                </c:pt>
                <c:pt idx="16323" formatCode="General">
                  <c:v>32.646000000000001</c:v>
                </c:pt>
                <c:pt idx="16324" formatCode="General">
                  <c:v>32.648000000000003</c:v>
                </c:pt>
                <c:pt idx="16325" formatCode="General">
                  <c:v>32.65</c:v>
                </c:pt>
                <c:pt idx="16326" formatCode="General">
                  <c:v>32.652000000000001</c:v>
                </c:pt>
                <c:pt idx="16327" formatCode="General">
                  <c:v>32.654000000000003</c:v>
                </c:pt>
                <c:pt idx="16328" formatCode="General">
                  <c:v>32.655999999999999</c:v>
                </c:pt>
                <c:pt idx="16329" formatCode="General">
                  <c:v>32.658000000000001</c:v>
                </c:pt>
                <c:pt idx="16330" formatCode="General">
                  <c:v>32.659999999999997</c:v>
                </c:pt>
                <c:pt idx="16331" formatCode="General">
                  <c:v>32.661999999999999</c:v>
                </c:pt>
                <c:pt idx="16332" formatCode="General">
                  <c:v>32.664000000000001</c:v>
                </c:pt>
                <c:pt idx="16333" formatCode="General">
                  <c:v>32.665999999999997</c:v>
                </c:pt>
                <c:pt idx="16334" formatCode="General">
                  <c:v>32.667999999999999</c:v>
                </c:pt>
                <c:pt idx="16335" formatCode="General">
                  <c:v>32.67</c:v>
                </c:pt>
                <c:pt idx="16336" formatCode="General">
                  <c:v>32.671999999999997</c:v>
                </c:pt>
                <c:pt idx="16337" formatCode="General">
                  <c:v>32.673999999999999</c:v>
                </c:pt>
                <c:pt idx="16338" formatCode="General">
                  <c:v>32.676000000000002</c:v>
                </c:pt>
                <c:pt idx="16339" formatCode="General">
                  <c:v>32.677999999999997</c:v>
                </c:pt>
                <c:pt idx="16340" formatCode="General">
                  <c:v>32.68</c:v>
                </c:pt>
                <c:pt idx="16341" formatCode="General">
                  <c:v>32.682000000000002</c:v>
                </c:pt>
                <c:pt idx="16342" formatCode="General">
                  <c:v>32.683999999999997</c:v>
                </c:pt>
                <c:pt idx="16343" formatCode="General">
                  <c:v>32.686</c:v>
                </c:pt>
                <c:pt idx="16344" formatCode="General">
                  <c:v>32.688000000000002</c:v>
                </c:pt>
                <c:pt idx="16345" formatCode="General">
                  <c:v>32.69</c:v>
                </c:pt>
                <c:pt idx="16346" formatCode="General">
                  <c:v>32.692</c:v>
                </c:pt>
                <c:pt idx="16347" formatCode="General">
                  <c:v>32.694000000000003</c:v>
                </c:pt>
                <c:pt idx="16348" formatCode="General">
                  <c:v>32.695999999999998</c:v>
                </c:pt>
                <c:pt idx="16349" formatCode="General">
                  <c:v>32.698</c:v>
                </c:pt>
                <c:pt idx="16350" formatCode="General">
                  <c:v>32.700000000000003</c:v>
                </c:pt>
                <c:pt idx="16351" formatCode="General">
                  <c:v>32.701999999999998</c:v>
                </c:pt>
                <c:pt idx="16352" formatCode="General">
                  <c:v>32.704000000000001</c:v>
                </c:pt>
                <c:pt idx="16353" formatCode="General">
                  <c:v>32.706000000000003</c:v>
                </c:pt>
                <c:pt idx="16354" formatCode="General">
                  <c:v>32.707999999999998</c:v>
                </c:pt>
                <c:pt idx="16355" formatCode="General">
                  <c:v>32.71</c:v>
                </c:pt>
                <c:pt idx="16356" formatCode="General">
                  <c:v>32.712000000000003</c:v>
                </c:pt>
                <c:pt idx="16357" formatCode="General">
                  <c:v>32.713999999999999</c:v>
                </c:pt>
                <c:pt idx="16358" formatCode="General">
                  <c:v>32.716000000000001</c:v>
                </c:pt>
                <c:pt idx="16359" formatCode="General">
                  <c:v>32.718000000000004</c:v>
                </c:pt>
                <c:pt idx="16360" formatCode="General">
                  <c:v>32.72</c:v>
                </c:pt>
                <c:pt idx="16361" formatCode="General">
                  <c:v>32.722000000000001</c:v>
                </c:pt>
                <c:pt idx="16362" formatCode="General">
                  <c:v>32.723999999999997</c:v>
                </c:pt>
                <c:pt idx="16363" formatCode="General">
                  <c:v>32.725999999999999</c:v>
                </c:pt>
                <c:pt idx="16364" formatCode="General">
                  <c:v>32.728000000000002</c:v>
                </c:pt>
                <c:pt idx="16365" formatCode="General">
                  <c:v>32.729999999999997</c:v>
                </c:pt>
                <c:pt idx="16366" formatCode="General">
                  <c:v>32.731999999999999</c:v>
                </c:pt>
                <c:pt idx="16367" formatCode="General">
                  <c:v>32.734000000000002</c:v>
                </c:pt>
                <c:pt idx="16368" formatCode="General">
                  <c:v>32.735999999999997</c:v>
                </c:pt>
                <c:pt idx="16369" formatCode="General">
                  <c:v>32.738</c:v>
                </c:pt>
                <c:pt idx="16370" formatCode="General">
                  <c:v>32.74</c:v>
                </c:pt>
                <c:pt idx="16371" formatCode="General">
                  <c:v>32.741999999999997</c:v>
                </c:pt>
                <c:pt idx="16372" formatCode="General">
                  <c:v>32.744</c:v>
                </c:pt>
                <c:pt idx="16373" formatCode="General">
                  <c:v>32.746000000000002</c:v>
                </c:pt>
                <c:pt idx="16374" formatCode="General">
                  <c:v>32.747999999999998</c:v>
                </c:pt>
                <c:pt idx="16375" formatCode="General">
                  <c:v>32.75</c:v>
                </c:pt>
                <c:pt idx="16376" formatCode="General">
                  <c:v>32.752000000000002</c:v>
                </c:pt>
                <c:pt idx="16377" formatCode="General">
                  <c:v>32.753999999999998</c:v>
                </c:pt>
                <c:pt idx="16378" formatCode="General">
                  <c:v>32.756</c:v>
                </c:pt>
                <c:pt idx="16379" formatCode="General">
                  <c:v>32.758000000000003</c:v>
                </c:pt>
                <c:pt idx="16380" formatCode="General">
                  <c:v>32.76</c:v>
                </c:pt>
                <c:pt idx="16381" formatCode="General">
                  <c:v>32.762</c:v>
                </c:pt>
                <c:pt idx="16382" formatCode="General">
                  <c:v>32.764000000000003</c:v>
                </c:pt>
                <c:pt idx="16383" formatCode="General">
                  <c:v>32.765999999999998</c:v>
                </c:pt>
                <c:pt idx="16384" formatCode="General">
                  <c:v>32.768000000000001</c:v>
                </c:pt>
                <c:pt idx="16385" formatCode="General">
                  <c:v>32.770000000000003</c:v>
                </c:pt>
                <c:pt idx="16386" formatCode="General">
                  <c:v>32.771999999999998</c:v>
                </c:pt>
                <c:pt idx="16387" formatCode="General">
                  <c:v>32.774000000000001</c:v>
                </c:pt>
                <c:pt idx="16388" formatCode="General">
                  <c:v>32.776000000000003</c:v>
                </c:pt>
                <c:pt idx="16389" formatCode="General">
                  <c:v>32.777999999999999</c:v>
                </c:pt>
                <c:pt idx="16390" formatCode="General">
                  <c:v>32.78</c:v>
                </c:pt>
                <c:pt idx="16391" formatCode="General">
                  <c:v>32.781999999999996</c:v>
                </c:pt>
                <c:pt idx="16392" formatCode="General">
                  <c:v>32.783999999999999</c:v>
                </c:pt>
                <c:pt idx="16393" formatCode="General">
                  <c:v>32.786000000000001</c:v>
                </c:pt>
                <c:pt idx="16394" formatCode="General">
                  <c:v>32.787999999999997</c:v>
                </c:pt>
                <c:pt idx="16395" formatCode="General">
                  <c:v>32.79</c:v>
                </c:pt>
                <c:pt idx="16396" formatCode="General">
                  <c:v>32.792000000000002</c:v>
                </c:pt>
                <c:pt idx="16397" formatCode="General">
                  <c:v>32.793999999999997</c:v>
                </c:pt>
                <c:pt idx="16398" formatCode="General">
                  <c:v>32.795999999999999</c:v>
                </c:pt>
                <c:pt idx="16399" formatCode="General">
                  <c:v>32.798000000000002</c:v>
                </c:pt>
                <c:pt idx="16400" formatCode="General">
                  <c:v>32.799999999999997</c:v>
                </c:pt>
                <c:pt idx="16401" formatCode="General">
                  <c:v>32.802</c:v>
                </c:pt>
                <c:pt idx="16402" formatCode="General">
                  <c:v>32.804000000000002</c:v>
                </c:pt>
                <c:pt idx="16403" formatCode="General">
                  <c:v>32.805999999999997</c:v>
                </c:pt>
                <c:pt idx="16404" formatCode="General">
                  <c:v>32.808</c:v>
                </c:pt>
                <c:pt idx="16405" formatCode="General">
                  <c:v>32.81</c:v>
                </c:pt>
                <c:pt idx="16406" formatCode="General">
                  <c:v>32.811999999999998</c:v>
                </c:pt>
                <c:pt idx="16407" formatCode="General">
                  <c:v>32.814</c:v>
                </c:pt>
                <c:pt idx="16408" formatCode="General">
                  <c:v>32.816000000000003</c:v>
                </c:pt>
                <c:pt idx="16409" formatCode="General">
                  <c:v>32.817999999999998</c:v>
                </c:pt>
                <c:pt idx="16410" formatCode="General">
                  <c:v>32.82</c:v>
                </c:pt>
                <c:pt idx="16411" formatCode="General">
                  <c:v>32.822000000000003</c:v>
                </c:pt>
                <c:pt idx="16412" formatCode="General">
                  <c:v>32.823999999999998</c:v>
                </c:pt>
                <c:pt idx="16413" formatCode="General">
                  <c:v>32.826000000000001</c:v>
                </c:pt>
                <c:pt idx="16414" formatCode="General">
                  <c:v>32.828000000000003</c:v>
                </c:pt>
                <c:pt idx="16415" formatCode="General">
                  <c:v>32.83</c:v>
                </c:pt>
                <c:pt idx="16416" formatCode="General">
                  <c:v>32.832000000000001</c:v>
                </c:pt>
                <c:pt idx="16417" formatCode="General">
                  <c:v>32.834000000000003</c:v>
                </c:pt>
                <c:pt idx="16418" formatCode="General">
                  <c:v>32.835999999999999</c:v>
                </c:pt>
                <c:pt idx="16419" formatCode="General">
                  <c:v>32.838000000000001</c:v>
                </c:pt>
                <c:pt idx="16420" formatCode="General">
                  <c:v>32.840000000000003</c:v>
                </c:pt>
                <c:pt idx="16421" formatCode="General">
                  <c:v>32.841999999999999</c:v>
                </c:pt>
                <c:pt idx="16422" formatCode="General">
                  <c:v>32.844000000000001</c:v>
                </c:pt>
                <c:pt idx="16423" formatCode="General">
                  <c:v>32.845999999999997</c:v>
                </c:pt>
                <c:pt idx="16424" formatCode="General">
                  <c:v>32.847999999999999</c:v>
                </c:pt>
                <c:pt idx="16425" formatCode="General">
                  <c:v>32.85</c:v>
                </c:pt>
                <c:pt idx="16426" formatCode="General">
                  <c:v>32.851999999999997</c:v>
                </c:pt>
                <c:pt idx="16427" formatCode="General">
                  <c:v>32.853999999999999</c:v>
                </c:pt>
                <c:pt idx="16428" formatCode="General">
                  <c:v>32.856000000000002</c:v>
                </c:pt>
                <c:pt idx="16429" formatCode="General">
                  <c:v>32.857999999999997</c:v>
                </c:pt>
                <c:pt idx="16430" formatCode="General">
                  <c:v>32.86</c:v>
                </c:pt>
                <c:pt idx="16431" formatCode="General">
                  <c:v>32.862000000000002</c:v>
                </c:pt>
                <c:pt idx="16432" formatCode="General">
                  <c:v>32.863999999999997</c:v>
                </c:pt>
                <c:pt idx="16433" formatCode="General">
                  <c:v>32.866</c:v>
                </c:pt>
                <c:pt idx="16434" formatCode="General">
                  <c:v>32.868000000000002</c:v>
                </c:pt>
                <c:pt idx="16435" formatCode="General">
                  <c:v>32.869999999999997</c:v>
                </c:pt>
                <c:pt idx="16436" formatCode="General">
                  <c:v>32.872</c:v>
                </c:pt>
                <c:pt idx="16437" formatCode="General">
                  <c:v>32.874000000000002</c:v>
                </c:pt>
                <c:pt idx="16438" formatCode="General">
                  <c:v>32.875999999999998</c:v>
                </c:pt>
                <c:pt idx="16439" formatCode="General">
                  <c:v>32.878</c:v>
                </c:pt>
                <c:pt idx="16440" formatCode="General">
                  <c:v>32.880000000000003</c:v>
                </c:pt>
                <c:pt idx="16441" formatCode="General">
                  <c:v>32.881999999999998</c:v>
                </c:pt>
                <c:pt idx="16442" formatCode="General">
                  <c:v>32.884</c:v>
                </c:pt>
                <c:pt idx="16443" formatCode="General">
                  <c:v>32.886000000000003</c:v>
                </c:pt>
                <c:pt idx="16444" formatCode="General">
                  <c:v>32.887999999999998</c:v>
                </c:pt>
                <c:pt idx="16445" formatCode="General">
                  <c:v>32.89</c:v>
                </c:pt>
                <c:pt idx="16446" formatCode="General">
                  <c:v>32.892000000000003</c:v>
                </c:pt>
                <c:pt idx="16447" formatCode="General">
                  <c:v>32.893999999999998</c:v>
                </c:pt>
                <c:pt idx="16448" formatCode="General">
                  <c:v>32.896000000000001</c:v>
                </c:pt>
                <c:pt idx="16449" formatCode="General">
                  <c:v>32.898000000000003</c:v>
                </c:pt>
                <c:pt idx="16450" formatCode="General">
                  <c:v>32.9</c:v>
                </c:pt>
                <c:pt idx="16451" formatCode="General">
                  <c:v>32.902000000000001</c:v>
                </c:pt>
                <c:pt idx="16452" formatCode="General">
                  <c:v>32.904000000000003</c:v>
                </c:pt>
                <c:pt idx="16453" formatCode="General">
                  <c:v>32.905999999999999</c:v>
                </c:pt>
                <c:pt idx="16454" formatCode="General">
                  <c:v>32.908000000000001</c:v>
                </c:pt>
                <c:pt idx="16455" formatCode="General">
                  <c:v>32.909999999999997</c:v>
                </c:pt>
                <c:pt idx="16456" formatCode="General">
                  <c:v>32.911999999999999</c:v>
                </c:pt>
                <c:pt idx="16457" formatCode="General">
                  <c:v>32.914000000000001</c:v>
                </c:pt>
                <c:pt idx="16458" formatCode="General">
                  <c:v>32.915999999999997</c:v>
                </c:pt>
                <c:pt idx="16459" formatCode="General">
                  <c:v>32.917999999999999</c:v>
                </c:pt>
                <c:pt idx="16460" formatCode="General">
                  <c:v>32.92</c:v>
                </c:pt>
                <c:pt idx="16461" formatCode="General">
                  <c:v>32.921999999999997</c:v>
                </c:pt>
                <c:pt idx="16462" formatCode="General">
                  <c:v>32.923999999999999</c:v>
                </c:pt>
                <c:pt idx="16463" formatCode="General">
                  <c:v>32.926000000000002</c:v>
                </c:pt>
                <c:pt idx="16464" formatCode="General">
                  <c:v>32.927999999999997</c:v>
                </c:pt>
                <c:pt idx="16465" formatCode="General">
                  <c:v>32.93</c:v>
                </c:pt>
                <c:pt idx="16466" formatCode="General">
                  <c:v>32.932000000000002</c:v>
                </c:pt>
                <c:pt idx="16467" formatCode="General">
                  <c:v>32.933999999999997</c:v>
                </c:pt>
                <c:pt idx="16468" formatCode="General">
                  <c:v>32.936</c:v>
                </c:pt>
                <c:pt idx="16469" formatCode="General">
                  <c:v>32.938000000000002</c:v>
                </c:pt>
                <c:pt idx="16470" formatCode="General">
                  <c:v>32.94</c:v>
                </c:pt>
                <c:pt idx="16471" formatCode="General">
                  <c:v>32.942</c:v>
                </c:pt>
                <c:pt idx="16472" formatCode="General">
                  <c:v>32.944000000000003</c:v>
                </c:pt>
                <c:pt idx="16473" formatCode="General">
                  <c:v>32.945999999999998</c:v>
                </c:pt>
                <c:pt idx="16474" formatCode="General">
                  <c:v>32.948</c:v>
                </c:pt>
                <c:pt idx="16475" formatCode="General">
                  <c:v>32.950000000000003</c:v>
                </c:pt>
                <c:pt idx="16476" formatCode="General">
                  <c:v>32.951999999999998</c:v>
                </c:pt>
                <c:pt idx="16477" formatCode="General">
                  <c:v>32.954000000000001</c:v>
                </c:pt>
                <c:pt idx="16478" formatCode="General">
                  <c:v>32.956000000000003</c:v>
                </c:pt>
                <c:pt idx="16479" formatCode="General">
                  <c:v>32.957999999999998</c:v>
                </c:pt>
                <c:pt idx="16480" formatCode="General">
                  <c:v>32.96</c:v>
                </c:pt>
                <c:pt idx="16481" formatCode="General">
                  <c:v>32.962000000000003</c:v>
                </c:pt>
                <c:pt idx="16482" formatCode="General">
                  <c:v>32.963999999999999</c:v>
                </c:pt>
                <c:pt idx="16483" formatCode="General">
                  <c:v>32.966000000000001</c:v>
                </c:pt>
                <c:pt idx="16484" formatCode="General">
                  <c:v>32.968000000000004</c:v>
                </c:pt>
                <c:pt idx="16485" formatCode="General">
                  <c:v>32.97</c:v>
                </c:pt>
                <c:pt idx="16486" formatCode="General">
                  <c:v>32.972000000000001</c:v>
                </c:pt>
                <c:pt idx="16487" formatCode="General">
                  <c:v>32.973999999999997</c:v>
                </c:pt>
                <c:pt idx="16488" formatCode="General">
                  <c:v>32.975999999999999</c:v>
                </c:pt>
                <c:pt idx="16489" formatCode="General">
                  <c:v>32.978000000000002</c:v>
                </c:pt>
                <c:pt idx="16490" formatCode="General">
                  <c:v>32.979999999999997</c:v>
                </c:pt>
                <c:pt idx="16491" formatCode="General">
                  <c:v>32.981999999999999</c:v>
                </c:pt>
                <c:pt idx="16492" formatCode="General">
                  <c:v>32.984000000000002</c:v>
                </c:pt>
                <c:pt idx="16493" formatCode="General">
                  <c:v>32.985999999999997</c:v>
                </c:pt>
                <c:pt idx="16494" formatCode="General">
                  <c:v>32.988</c:v>
                </c:pt>
                <c:pt idx="16495" formatCode="General">
                  <c:v>32.99</c:v>
                </c:pt>
                <c:pt idx="16496" formatCode="General">
                  <c:v>32.991999999999997</c:v>
                </c:pt>
                <c:pt idx="16497" formatCode="General">
                  <c:v>32.994</c:v>
                </c:pt>
                <c:pt idx="16498" formatCode="General">
                  <c:v>32.996000000000002</c:v>
                </c:pt>
                <c:pt idx="16499" formatCode="General">
                  <c:v>32.997999999999998</c:v>
                </c:pt>
                <c:pt idx="16500" formatCode="General">
                  <c:v>33</c:v>
                </c:pt>
                <c:pt idx="16501" formatCode="General">
                  <c:v>33.002000000000002</c:v>
                </c:pt>
                <c:pt idx="16502" formatCode="General">
                  <c:v>33.003999999999998</c:v>
                </c:pt>
                <c:pt idx="16503" formatCode="General">
                  <c:v>33.006</c:v>
                </c:pt>
                <c:pt idx="16504" formatCode="General">
                  <c:v>33.008000000000003</c:v>
                </c:pt>
                <c:pt idx="16505" formatCode="General">
                  <c:v>33.01</c:v>
                </c:pt>
                <c:pt idx="16506" formatCode="General">
                  <c:v>33.012</c:v>
                </c:pt>
                <c:pt idx="16507" formatCode="General">
                  <c:v>33.014000000000003</c:v>
                </c:pt>
                <c:pt idx="16508" formatCode="General">
                  <c:v>33.015999999999998</c:v>
                </c:pt>
                <c:pt idx="16509" formatCode="General">
                  <c:v>33.018000000000001</c:v>
                </c:pt>
                <c:pt idx="16510" formatCode="General">
                  <c:v>33.020000000000003</c:v>
                </c:pt>
                <c:pt idx="16511" formatCode="General">
                  <c:v>33.021999999999998</c:v>
                </c:pt>
                <c:pt idx="16512" formatCode="General">
                  <c:v>33.024000000000001</c:v>
                </c:pt>
                <c:pt idx="16513" formatCode="General">
                  <c:v>33.026000000000003</c:v>
                </c:pt>
                <c:pt idx="16514" formatCode="General">
                  <c:v>33.027999999999999</c:v>
                </c:pt>
                <c:pt idx="16515" formatCode="General">
                  <c:v>33.03</c:v>
                </c:pt>
                <c:pt idx="16516" formatCode="General">
                  <c:v>33.031999999999996</c:v>
                </c:pt>
                <c:pt idx="16517" formatCode="General">
                  <c:v>33.033999999999999</c:v>
                </c:pt>
                <c:pt idx="16518" formatCode="General">
                  <c:v>33.036000000000001</c:v>
                </c:pt>
                <c:pt idx="16519" formatCode="General">
                  <c:v>33.037999999999997</c:v>
                </c:pt>
                <c:pt idx="16520" formatCode="General">
                  <c:v>33.04</c:v>
                </c:pt>
                <c:pt idx="16521" formatCode="General">
                  <c:v>33.042000000000002</c:v>
                </c:pt>
                <c:pt idx="16522" formatCode="General">
                  <c:v>33.043999999999997</c:v>
                </c:pt>
                <c:pt idx="16523" formatCode="General">
                  <c:v>33.045999999999999</c:v>
                </c:pt>
                <c:pt idx="16524" formatCode="General">
                  <c:v>33.048000000000002</c:v>
                </c:pt>
                <c:pt idx="16525" formatCode="General">
                  <c:v>33.049999999999997</c:v>
                </c:pt>
                <c:pt idx="16526" formatCode="General">
                  <c:v>33.052</c:v>
                </c:pt>
                <c:pt idx="16527" formatCode="General">
                  <c:v>33.054000000000002</c:v>
                </c:pt>
                <c:pt idx="16528" formatCode="General">
                  <c:v>33.055999999999997</c:v>
                </c:pt>
                <c:pt idx="16529" formatCode="General">
                  <c:v>33.058</c:v>
                </c:pt>
                <c:pt idx="16530" formatCode="General">
                  <c:v>33.06</c:v>
                </c:pt>
                <c:pt idx="16531" formatCode="General">
                  <c:v>33.061999999999998</c:v>
                </c:pt>
                <c:pt idx="16532" formatCode="General">
                  <c:v>33.064</c:v>
                </c:pt>
                <c:pt idx="16533" formatCode="General">
                  <c:v>33.066000000000003</c:v>
                </c:pt>
                <c:pt idx="16534" formatCode="General">
                  <c:v>33.067999999999998</c:v>
                </c:pt>
                <c:pt idx="16535" formatCode="General">
                  <c:v>33.07</c:v>
                </c:pt>
                <c:pt idx="16536" formatCode="General">
                  <c:v>33.072000000000003</c:v>
                </c:pt>
                <c:pt idx="16537" formatCode="General">
                  <c:v>33.073999999999998</c:v>
                </c:pt>
                <c:pt idx="16538" formatCode="General">
                  <c:v>33.076000000000001</c:v>
                </c:pt>
                <c:pt idx="16539" formatCode="General">
                  <c:v>33.078000000000003</c:v>
                </c:pt>
                <c:pt idx="16540" formatCode="General">
                  <c:v>33.08</c:v>
                </c:pt>
                <c:pt idx="16541" formatCode="General">
                  <c:v>33.082000000000001</c:v>
                </c:pt>
                <c:pt idx="16542" formatCode="General">
                  <c:v>33.084000000000003</c:v>
                </c:pt>
                <c:pt idx="16543" formatCode="General">
                  <c:v>33.085999999999999</c:v>
                </c:pt>
                <c:pt idx="16544" formatCode="General">
                  <c:v>33.088000000000001</c:v>
                </c:pt>
                <c:pt idx="16545" formatCode="General">
                  <c:v>33.090000000000003</c:v>
                </c:pt>
                <c:pt idx="16546" formatCode="General">
                  <c:v>33.091999999999999</c:v>
                </c:pt>
                <c:pt idx="16547" formatCode="General">
                  <c:v>33.094000000000001</c:v>
                </c:pt>
                <c:pt idx="16548" formatCode="General">
                  <c:v>33.095999999999997</c:v>
                </c:pt>
                <c:pt idx="16549" formatCode="General">
                  <c:v>33.097999999999999</c:v>
                </c:pt>
                <c:pt idx="16550" formatCode="General">
                  <c:v>33.1</c:v>
                </c:pt>
                <c:pt idx="16551" formatCode="General">
                  <c:v>33.101999999999997</c:v>
                </c:pt>
                <c:pt idx="16552" formatCode="General">
                  <c:v>33.103999999999999</c:v>
                </c:pt>
                <c:pt idx="16553" formatCode="General">
                  <c:v>33.106000000000002</c:v>
                </c:pt>
                <c:pt idx="16554" formatCode="General">
                  <c:v>33.107999999999997</c:v>
                </c:pt>
                <c:pt idx="16555" formatCode="General">
                  <c:v>33.11</c:v>
                </c:pt>
                <c:pt idx="16556" formatCode="General">
                  <c:v>33.112000000000002</c:v>
                </c:pt>
                <c:pt idx="16557" formatCode="General">
                  <c:v>33.113999999999997</c:v>
                </c:pt>
                <c:pt idx="16558" formatCode="General">
                  <c:v>33.116</c:v>
                </c:pt>
                <c:pt idx="16559" formatCode="General">
                  <c:v>33.118000000000002</c:v>
                </c:pt>
                <c:pt idx="16560" formatCode="General">
                  <c:v>33.119999999999997</c:v>
                </c:pt>
                <c:pt idx="16561" formatCode="General">
                  <c:v>33.122</c:v>
                </c:pt>
                <c:pt idx="16562" formatCode="General">
                  <c:v>33.124000000000002</c:v>
                </c:pt>
                <c:pt idx="16563" formatCode="General">
                  <c:v>33.125999999999998</c:v>
                </c:pt>
                <c:pt idx="16564" formatCode="General">
                  <c:v>33.128</c:v>
                </c:pt>
                <c:pt idx="16565" formatCode="General">
                  <c:v>33.130000000000003</c:v>
                </c:pt>
                <c:pt idx="16566" formatCode="General">
                  <c:v>33.131999999999998</c:v>
                </c:pt>
                <c:pt idx="16567" formatCode="General">
                  <c:v>33.134</c:v>
                </c:pt>
                <c:pt idx="16568" formatCode="General">
                  <c:v>33.136000000000003</c:v>
                </c:pt>
                <c:pt idx="16569" formatCode="General">
                  <c:v>33.137999999999998</c:v>
                </c:pt>
                <c:pt idx="16570" formatCode="General">
                  <c:v>33.14</c:v>
                </c:pt>
                <c:pt idx="16571" formatCode="General">
                  <c:v>33.142000000000003</c:v>
                </c:pt>
                <c:pt idx="16572" formatCode="General">
                  <c:v>33.143999999999998</c:v>
                </c:pt>
                <c:pt idx="16573" formatCode="General">
                  <c:v>33.146000000000001</c:v>
                </c:pt>
                <c:pt idx="16574" formatCode="General">
                  <c:v>33.148000000000003</c:v>
                </c:pt>
                <c:pt idx="16575" formatCode="General">
                  <c:v>33.15</c:v>
                </c:pt>
                <c:pt idx="16576" formatCode="General">
                  <c:v>33.152000000000001</c:v>
                </c:pt>
                <c:pt idx="16577" formatCode="General">
                  <c:v>33.154000000000003</c:v>
                </c:pt>
                <c:pt idx="16578" formatCode="General">
                  <c:v>33.155999999999999</c:v>
                </c:pt>
                <c:pt idx="16579" formatCode="General">
                  <c:v>33.158000000000001</c:v>
                </c:pt>
                <c:pt idx="16580" formatCode="General">
                  <c:v>33.159999999999997</c:v>
                </c:pt>
                <c:pt idx="16581" formatCode="General">
                  <c:v>33.161999999999999</c:v>
                </c:pt>
                <c:pt idx="16582" formatCode="General">
                  <c:v>33.164000000000001</c:v>
                </c:pt>
                <c:pt idx="16583" formatCode="General">
                  <c:v>33.165999999999997</c:v>
                </c:pt>
                <c:pt idx="16584" formatCode="General">
                  <c:v>33.167999999999999</c:v>
                </c:pt>
                <c:pt idx="16585" formatCode="General">
                  <c:v>33.17</c:v>
                </c:pt>
                <c:pt idx="16586" formatCode="General">
                  <c:v>33.171999999999997</c:v>
                </c:pt>
                <c:pt idx="16587" formatCode="General">
                  <c:v>33.173999999999999</c:v>
                </c:pt>
                <c:pt idx="16588" formatCode="General">
                  <c:v>33.176000000000002</c:v>
                </c:pt>
                <c:pt idx="16589" formatCode="General">
                  <c:v>33.177999999999997</c:v>
                </c:pt>
                <c:pt idx="16590" formatCode="General">
                  <c:v>33.18</c:v>
                </c:pt>
                <c:pt idx="16591" formatCode="General">
                  <c:v>33.182000000000002</c:v>
                </c:pt>
                <c:pt idx="16592" formatCode="General">
                  <c:v>33.183999999999997</c:v>
                </c:pt>
                <c:pt idx="16593" formatCode="General">
                  <c:v>33.186</c:v>
                </c:pt>
                <c:pt idx="16594" formatCode="General">
                  <c:v>33.188000000000002</c:v>
                </c:pt>
                <c:pt idx="16595" formatCode="General">
                  <c:v>33.19</c:v>
                </c:pt>
                <c:pt idx="16596" formatCode="General">
                  <c:v>33.192</c:v>
                </c:pt>
                <c:pt idx="16597" formatCode="General">
                  <c:v>33.194000000000003</c:v>
                </c:pt>
                <c:pt idx="16598" formatCode="General">
                  <c:v>33.195999999999998</c:v>
                </c:pt>
                <c:pt idx="16599" formatCode="General">
                  <c:v>33.198</c:v>
                </c:pt>
                <c:pt idx="16600" formatCode="General">
                  <c:v>33.200000000000003</c:v>
                </c:pt>
                <c:pt idx="16601" formatCode="General">
                  <c:v>33.201999999999998</c:v>
                </c:pt>
                <c:pt idx="16602" formatCode="General">
                  <c:v>33.204000000000001</c:v>
                </c:pt>
                <c:pt idx="16603" formatCode="General">
                  <c:v>33.206000000000003</c:v>
                </c:pt>
                <c:pt idx="16604" formatCode="General">
                  <c:v>33.207999999999998</c:v>
                </c:pt>
                <c:pt idx="16605" formatCode="General">
                  <c:v>33.21</c:v>
                </c:pt>
                <c:pt idx="16606" formatCode="General">
                  <c:v>33.212000000000003</c:v>
                </c:pt>
                <c:pt idx="16607" formatCode="General">
                  <c:v>33.213999999999999</c:v>
                </c:pt>
                <c:pt idx="16608" formatCode="General">
                  <c:v>33.216000000000001</c:v>
                </c:pt>
                <c:pt idx="16609" formatCode="General">
                  <c:v>33.218000000000004</c:v>
                </c:pt>
                <c:pt idx="16610" formatCode="General">
                  <c:v>33.22</c:v>
                </c:pt>
                <c:pt idx="16611" formatCode="General">
                  <c:v>33.222000000000001</c:v>
                </c:pt>
                <c:pt idx="16612" formatCode="General">
                  <c:v>33.223999999999997</c:v>
                </c:pt>
                <c:pt idx="16613" formatCode="General">
                  <c:v>33.225999999999999</c:v>
                </c:pt>
                <c:pt idx="16614" formatCode="General">
                  <c:v>33.228000000000002</c:v>
                </c:pt>
                <c:pt idx="16615" formatCode="General">
                  <c:v>33.229999999999997</c:v>
                </c:pt>
                <c:pt idx="16616" formatCode="General">
                  <c:v>33.231999999999999</c:v>
                </c:pt>
                <c:pt idx="16617" formatCode="General">
                  <c:v>33.234000000000002</c:v>
                </c:pt>
                <c:pt idx="16618" formatCode="General">
                  <c:v>33.235999999999997</c:v>
                </c:pt>
                <c:pt idx="16619" formatCode="General">
                  <c:v>33.238</c:v>
                </c:pt>
                <c:pt idx="16620" formatCode="General">
                  <c:v>33.24</c:v>
                </c:pt>
                <c:pt idx="16621" formatCode="General">
                  <c:v>33.241999999999997</c:v>
                </c:pt>
                <c:pt idx="16622" formatCode="General">
                  <c:v>33.244</c:v>
                </c:pt>
                <c:pt idx="16623" formatCode="General">
                  <c:v>33.246000000000002</c:v>
                </c:pt>
                <c:pt idx="16624" formatCode="General">
                  <c:v>33.247999999999998</c:v>
                </c:pt>
                <c:pt idx="16625" formatCode="General">
                  <c:v>33.25</c:v>
                </c:pt>
                <c:pt idx="16626" formatCode="General">
                  <c:v>33.252000000000002</c:v>
                </c:pt>
                <c:pt idx="16627" formatCode="General">
                  <c:v>33.253999999999998</c:v>
                </c:pt>
                <c:pt idx="16628" formatCode="General">
                  <c:v>33.256</c:v>
                </c:pt>
                <c:pt idx="16629" formatCode="General">
                  <c:v>33.258000000000003</c:v>
                </c:pt>
                <c:pt idx="16630" formatCode="General">
                  <c:v>33.26</c:v>
                </c:pt>
                <c:pt idx="16631" formatCode="General">
                  <c:v>33.262</c:v>
                </c:pt>
                <c:pt idx="16632" formatCode="General">
                  <c:v>33.264000000000003</c:v>
                </c:pt>
                <c:pt idx="16633" formatCode="General">
                  <c:v>33.265999999999998</c:v>
                </c:pt>
                <c:pt idx="16634" formatCode="General">
                  <c:v>33.268000000000001</c:v>
                </c:pt>
                <c:pt idx="16635" formatCode="General">
                  <c:v>33.270000000000003</c:v>
                </c:pt>
                <c:pt idx="16636" formatCode="General">
                  <c:v>33.271999999999998</c:v>
                </c:pt>
                <c:pt idx="16637" formatCode="General">
                  <c:v>33.274000000000001</c:v>
                </c:pt>
                <c:pt idx="16638" formatCode="General">
                  <c:v>33.276000000000003</c:v>
                </c:pt>
                <c:pt idx="16639" formatCode="General">
                  <c:v>33.277999999999999</c:v>
                </c:pt>
                <c:pt idx="16640" formatCode="General">
                  <c:v>33.28</c:v>
                </c:pt>
                <c:pt idx="16641" formatCode="General">
                  <c:v>33.281999999999996</c:v>
                </c:pt>
                <c:pt idx="16642" formatCode="General">
                  <c:v>33.283999999999999</c:v>
                </c:pt>
                <c:pt idx="16643" formatCode="General">
                  <c:v>33.286000000000001</c:v>
                </c:pt>
                <c:pt idx="16644" formatCode="General">
                  <c:v>33.287999999999997</c:v>
                </c:pt>
                <c:pt idx="16645" formatCode="General">
                  <c:v>33.29</c:v>
                </c:pt>
                <c:pt idx="16646" formatCode="General">
                  <c:v>33.292000000000002</c:v>
                </c:pt>
                <c:pt idx="16647" formatCode="General">
                  <c:v>33.293999999999997</c:v>
                </c:pt>
                <c:pt idx="16648" formatCode="General">
                  <c:v>33.295999999999999</c:v>
                </c:pt>
                <c:pt idx="16649" formatCode="General">
                  <c:v>33.298000000000002</c:v>
                </c:pt>
                <c:pt idx="16650" formatCode="General">
                  <c:v>33.299999999999997</c:v>
                </c:pt>
                <c:pt idx="16651" formatCode="General">
                  <c:v>33.302</c:v>
                </c:pt>
                <c:pt idx="16652" formatCode="General">
                  <c:v>33.304000000000002</c:v>
                </c:pt>
                <c:pt idx="16653" formatCode="General">
                  <c:v>33.305999999999997</c:v>
                </c:pt>
                <c:pt idx="16654" formatCode="General">
                  <c:v>33.308</c:v>
                </c:pt>
                <c:pt idx="16655" formatCode="General">
                  <c:v>33.31</c:v>
                </c:pt>
                <c:pt idx="16656" formatCode="General">
                  <c:v>33.311999999999998</c:v>
                </c:pt>
                <c:pt idx="16657" formatCode="General">
                  <c:v>33.314</c:v>
                </c:pt>
                <c:pt idx="16658" formatCode="General">
                  <c:v>33.316000000000003</c:v>
                </c:pt>
                <c:pt idx="16659" formatCode="General">
                  <c:v>33.317999999999998</c:v>
                </c:pt>
                <c:pt idx="16660" formatCode="General">
                  <c:v>33.32</c:v>
                </c:pt>
                <c:pt idx="16661" formatCode="General">
                  <c:v>33.322000000000003</c:v>
                </c:pt>
                <c:pt idx="16662" formatCode="General">
                  <c:v>33.323999999999998</c:v>
                </c:pt>
                <c:pt idx="16663" formatCode="General">
                  <c:v>33.326000000000001</c:v>
                </c:pt>
                <c:pt idx="16664" formatCode="General">
                  <c:v>33.328000000000003</c:v>
                </c:pt>
                <c:pt idx="16665" formatCode="General">
                  <c:v>33.33</c:v>
                </c:pt>
                <c:pt idx="16666" formatCode="General">
                  <c:v>33.332000000000001</c:v>
                </c:pt>
                <c:pt idx="16667" formatCode="General">
                  <c:v>33.334000000000003</c:v>
                </c:pt>
                <c:pt idx="16668" formatCode="General">
                  <c:v>33.335999999999999</c:v>
                </c:pt>
                <c:pt idx="16669" formatCode="General">
                  <c:v>33.338000000000001</c:v>
                </c:pt>
                <c:pt idx="16670" formatCode="General">
                  <c:v>33.340000000000003</c:v>
                </c:pt>
                <c:pt idx="16671" formatCode="General">
                  <c:v>33.341999999999999</c:v>
                </c:pt>
                <c:pt idx="16672" formatCode="General">
                  <c:v>33.344000000000001</c:v>
                </c:pt>
                <c:pt idx="16673" formatCode="General">
                  <c:v>33.345999999999997</c:v>
                </c:pt>
                <c:pt idx="16674" formatCode="General">
                  <c:v>33.347999999999999</c:v>
                </c:pt>
                <c:pt idx="16675" formatCode="General">
                  <c:v>33.35</c:v>
                </c:pt>
                <c:pt idx="16676" formatCode="General">
                  <c:v>33.351999999999997</c:v>
                </c:pt>
                <c:pt idx="16677" formatCode="General">
                  <c:v>33.353999999999999</c:v>
                </c:pt>
                <c:pt idx="16678" formatCode="General">
                  <c:v>33.356000000000002</c:v>
                </c:pt>
                <c:pt idx="16679" formatCode="General">
                  <c:v>33.357999999999997</c:v>
                </c:pt>
                <c:pt idx="16680" formatCode="General">
                  <c:v>33.36</c:v>
                </c:pt>
                <c:pt idx="16681" formatCode="General">
                  <c:v>33.362000000000002</c:v>
                </c:pt>
                <c:pt idx="16682" formatCode="General">
                  <c:v>33.363999999999997</c:v>
                </c:pt>
                <c:pt idx="16683" formatCode="General">
                  <c:v>33.366</c:v>
                </c:pt>
                <c:pt idx="16684" formatCode="General">
                  <c:v>33.368000000000002</c:v>
                </c:pt>
                <c:pt idx="16685" formatCode="General">
                  <c:v>33.369999999999997</c:v>
                </c:pt>
                <c:pt idx="16686" formatCode="General">
                  <c:v>33.372</c:v>
                </c:pt>
                <c:pt idx="16687" formatCode="General">
                  <c:v>33.374000000000002</c:v>
                </c:pt>
                <c:pt idx="16688" formatCode="General">
                  <c:v>33.375999999999998</c:v>
                </c:pt>
                <c:pt idx="16689" formatCode="General">
                  <c:v>33.378</c:v>
                </c:pt>
                <c:pt idx="16690" formatCode="General">
                  <c:v>33.380000000000003</c:v>
                </c:pt>
                <c:pt idx="16691" formatCode="General">
                  <c:v>33.381999999999998</c:v>
                </c:pt>
                <c:pt idx="16692" formatCode="General">
                  <c:v>33.384</c:v>
                </c:pt>
                <c:pt idx="16693" formatCode="General">
                  <c:v>33.386000000000003</c:v>
                </c:pt>
                <c:pt idx="16694" formatCode="General">
                  <c:v>33.387999999999998</c:v>
                </c:pt>
                <c:pt idx="16695" formatCode="General">
                  <c:v>33.39</c:v>
                </c:pt>
                <c:pt idx="16696" formatCode="General">
                  <c:v>33.392000000000003</c:v>
                </c:pt>
                <c:pt idx="16697" formatCode="General">
                  <c:v>33.393999999999998</c:v>
                </c:pt>
                <c:pt idx="16698" formatCode="General">
                  <c:v>33.396000000000001</c:v>
                </c:pt>
                <c:pt idx="16699" formatCode="General">
                  <c:v>33.398000000000003</c:v>
                </c:pt>
                <c:pt idx="16700" formatCode="General">
                  <c:v>33.4</c:v>
                </c:pt>
                <c:pt idx="16701" formatCode="General">
                  <c:v>33.402000000000001</c:v>
                </c:pt>
                <c:pt idx="16702" formatCode="General">
                  <c:v>33.404000000000003</c:v>
                </c:pt>
                <c:pt idx="16703" formatCode="General">
                  <c:v>33.405999999999999</c:v>
                </c:pt>
                <c:pt idx="16704" formatCode="General">
                  <c:v>33.408000000000001</c:v>
                </c:pt>
                <c:pt idx="16705" formatCode="General">
                  <c:v>33.409999999999997</c:v>
                </c:pt>
                <c:pt idx="16706" formatCode="General">
                  <c:v>33.411999999999999</c:v>
                </c:pt>
                <c:pt idx="16707" formatCode="General">
                  <c:v>33.414000000000001</c:v>
                </c:pt>
                <c:pt idx="16708" formatCode="General">
                  <c:v>33.415999999999997</c:v>
                </c:pt>
                <c:pt idx="16709" formatCode="General">
                  <c:v>33.417999999999999</c:v>
                </c:pt>
                <c:pt idx="16710" formatCode="General">
                  <c:v>33.42</c:v>
                </c:pt>
                <c:pt idx="16711" formatCode="General">
                  <c:v>33.421999999999997</c:v>
                </c:pt>
                <c:pt idx="16712" formatCode="General">
                  <c:v>33.423999999999999</c:v>
                </c:pt>
                <c:pt idx="16713" formatCode="General">
                  <c:v>33.426000000000002</c:v>
                </c:pt>
                <c:pt idx="16714" formatCode="General">
                  <c:v>33.427999999999997</c:v>
                </c:pt>
                <c:pt idx="16715" formatCode="General">
                  <c:v>33.43</c:v>
                </c:pt>
                <c:pt idx="16716" formatCode="General">
                  <c:v>33.432000000000002</c:v>
                </c:pt>
                <c:pt idx="16717" formatCode="General">
                  <c:v>33.433999999999997</c:v>
                </c:pt>
                <c:pt idx="16718" formatCode="General">
                  <c:v>33.436</c:v>
                </c:pt>
                <c:pt idx="16719" formatCode="General">
                  <c:v>33.438000000000002</c:v>
                </c:pt>
                <c:pt idx="16720" formatCode="General">
                  <c:v>33.44</c:v>
                </c:pt>
                <c:pt idx="16721" formatCode="General">
                  <c:v>33.442</c:v>
                </c:pt>
                <c:pt idx="16722" formatCode="General">
                  <c:v>33.444000000000003</c:v>
                </c:pt>
                <c:pt idx="16723" formatCode="General">
                  <c:v>33.445999999999998</c:v>
                </c:pt>
                <c:pt idx="16724" formatCode="General">
                  <c:v>33.448</c:v>
                </c:pt>
                <c:pt idx="16725" formatCode="General">
                  <c:v>33.450000000000003</c:v>
                </c:pt>
                <c:pt idx="16726" formatCode="General">
                  <c:v>33.451999999999998</c:v>
                </c:pt>
                <c:pt idx="16727" formatCode="General">
                  <c:v>33.454000000000001</c:v>
                </c:pt>
                <c:pt idx="16728" formatCode="General">
                  <c:v>33.456000000000003</c:v>
                </c:pt>
                <c:pt idx="16729" formatCode="General">
                  <c:v>33.457999999999998</c:v>
                </c:pt>
                <c:pt idx="16730" formatCode="General">
                  <c:v>33.46</c:v>
                </c:pt>
                <c:pt idx="16731" formatCode="General">
                  <c:v>33.462000000000003</c:v>
                </c:pt>
                <c:pt idx="16732" formatCode="General">
                  <c:v>33.463999999999999</c:v>
                </c:pt>
                <c:pt idx="16733" formatCode="General">
                  <c:v>33.466000000000001</c:v>
                </c:pt>
                <c:pt idx="16734" formatCode="General">
                  <c:v>33.468000000000004</c:v>
                </c:pt>
                <c:pt idx="16735" formatCode="General">
                  <c:v>33.47</c:v>
                </c:pt>
                <c:pt idx="16736" formatCode="General">
                  <c:v>33.472000000000001</c:v>
                </c:pt>
                <c:pt idx="16737" formatCode="General">
                  <c:v>33.473999999999997</c:v>
                </c:pt>
                <c:pt idx="16738" formatCode="General">
                  <c:v>33.475999999999999</c:v>
                </c:pt>
                <c:pt idx="16739" formatCode="General">
                  <c:v>33.478000000000002</c:v>
                </c:pt>
                <c:pt idx="16740" formatCode="General">
                  <c:v>33.479999999999997</c:v>
                </c:pt>
                <c:pt idx="16741" formatCode="General">
                  <c:v>33.481999999999999</c:v>
                </c:pt>
                <c:pt idx="16742" formatCode="General">
                  <c:v>33.484000000000002</c:v>
                </c:pt>
                <c:pt idx="16743" formatCode="General">
                  <c:v>33.485999999999997</c:v>
                </c:pt>
                <c:pt idx="16744" formatCode="General">
                  <c:v>33.488</c:v>
                </c:pt>
                <c:pt idx="16745" formatCode="General">
                  <c:v>33.49</c:v>
                </c:pt>
                <c:pt idx="16746" formatCode="General">
                  <c:v>33.491999999999997</c:v>
                </c:pt>
                <c:pt idx="16747" formatCode="General">
                  <c:v>33.494</c:v>
                </c:pt>
                <c:pt idx="16748" formatCode="General">
                  <c:v>33.496000000000002</c:v>
                </c:pt>
                <c:pt idx="16749" formatCode="General">
                  <c:v>33.497999999999998</c:v>
                </c:pt>
                <c:pt idx="16750" formatCode="General">
                  <c:v>33.5</c:v>
                </c:pt>
                <c:pt idx="16751" formatCode="General">
                  <c:v>33.502000000000002</c:v>
                </c:pt>
                <c:pt idx="16752" formatCode="General">
                  <c:v>33.503999999999998</c:v>
                </c:pt>
                <c:pt idx="16753" formatCode="General">
                  <c:v>33.506</c:v>
                </c:pt>
                <c:pt idx="16754" formatCode="General">
                  <c:v>33.508000000000003</c:v>
                </c:pt>
                <c:pt idx="16755" formatCode="General">
                  <c:v>33.51</c:v>
                </c:pt>
                <c:pt idx="16756" formatCode="General">
                  <c:v>33.512</c:v>
                </c:pt>
                <c:pt idx="16757" formatCode="General">
                  <c:v>33.514000000000003</c:v>
                </c:pt>
                <c:pt idx="16758" formatCode="General">
                  <c:v>33.515999999999998</c:v>
                </c:pt>
                <c:pt idx="16759" formatCode="General">
                  <c:v>33.518000000000001</c:v>
                </c:pt>
                <c:pt idx="16760" formatCode="General">
                  <c:v>33.520000000000003</c:v>
                </c:pt>
                <c:pt idx="16761" formatCode="General">
                  <c:v>33.521999999999998</c:v>
                </c:pt>
                <c:pt idx="16762" formatCode="General">
                  <c:v>33.524000000000001</c:v>
                </c:pt>
                <c:pt idx="16763" formatCode="General">
                  <c:v>33.526000000000003</c:v>
                </c:pt>
                <c:pt idx="16764" formatCode="General">
                  <c:v>33.527999999999999</c:v>
                </c:pt>
                <c:pt idx="16765" formatCode="General">
                  <c:v>33.53</c:v>
                </c:pt>
                <c:pt idx="16766" formatCode="General">
                  <c:v>33.531999999999996</c:v>
                </c:pt>
                <c:pt idx="16767" formatCode="General">
                  <c:v>33.533999999999999</c:v>
                </c:pt>
                <c:pt idx="16768" formatCode="General">
                  <c:v>33.536000000000001</c:v>
                </c:pt>
                <c:pt idx="16769" formatCode="General">
                  <c:v>33.537999999999997</c:v>
                </c:pt>
                <c:pt idx="16770" formatCode="General">
                  <c:v>33.54</c:v>
                </c:pt>
                <c:pt idx="16771" formatCode="General">
                  <c:v>33.542000000000002</c:v>
                </c:pt>
                <c:pt idx="16772" formatCode="General">
                  <c:v>33.543999999999997</c:v>
                </c:pt>
                <c:pt idx="16773" formatCode="General">
                  <c:v>33.545999999999999</c:v>
                </c:pt>
                <c:pt idx="16774" formatCode="General">
                  <c:v>33.548000000000002</c:v>
                </c:pt>
                <c:pt idx="16775" formatCode="General">
                  <c:v>33.549999999999997</c:v>
                </c:pt>
                <c:pt idx="16776" formatCode="General">
                  <c:v>33.552</c:v>
                </c:pt>
                <c:pt idx="16777" formatCode="General">
                  <c:v>33.554000000000002</c:v>
                </c:pt>
                <c:pt idx="16778" formatCode="General">
                  <c:v>33.555999999999997</c:v>
                </c:pt>
                <c:pt idx="16779" formatCode="General">
                  <c:v>33.558</c:v>
                </c:pt>
                <c:pt idx="16780" formatCode="General">
                  <c:v>33.56</c:v>
                </c:pt>
                <c:pt idx="16781" formatCode="General">
                  <c:v>33.561999999999998</c:v>
                </c:pt>
                <c:pt idx="16782" formatCode="General">
                  <c:v>33.564</c:v>
                </c:pt>
                <c:pt idx="16783" formatCode="General">
                  <c:v>33.566000000000003</c:v>
                </c:pt>
                <c:pt idx="16784" formatCode="General">
                  <c:v>33.567999999999998</c:v>
                </c:pt>
                <c:pt idx="16785" formatCode="General">
                  <c:v>33.57</c:v>
                </c:pt>
                <c:pt idx="16786" formatCode="General">
                  <c:v>33.572000000000003</c:v>
                </c:pt>
                <c:pt idx="16787" formatCode="General">
                  <c:v>33.573999999999998</c:v>
                </c:pt>
                <c:pt idx="16788" formatCode="General">
                  <c:v>33.576000000000001</c:v>
                </c:pt>
                <c:pt idx="16789" formatCode="General">
                  <c:v>33.578000000000003</c:v>
                </c:pt>
                <c:pt idx="16790" formatCode="General">
                  <c:v>33.58</c:v>
                </c:pt>
                <c:pt idx="16791" formatCode="General">
                  <c:v>33.582000000000001</c:v>
                </c:pt>
                <c:pt idx="16792" formatCode="General">
                  <c:v>33.584000000000003</c:v>
                </c:pt>
                <c:pt idx="16793" formatCode="General">
                  <c:v>33.585999999999999</c:v>
                </c:pt>
                <c:pt idx="16794" formatCode="General">
                  <c:v>33.588000000000001</c:v>
                </c:pt>
                <c:pt idx="16795" formatCode="General">
                  <c:v>33.590000000000003</c:v>
                </c:pt>
                <c:pt idx="16796" formatCode="General">
                  <c:v>33.591999999999999</c:v>
                </c:pt>
                <c:pt idx="16797" formatCode="General">
                  <c:v>33.594000000000001</c:v>
                </c:pt>
                <c:pt idx="16798" formatCode="General">
                  <c:v>33.595999999999997</c:v>
                </c:pt>
                <c:pt idx="16799" formatCode="General">
                  <c:v>33.597999999999999</c:v>
                </c:pt>
                <c:pt idx="16800" formatCode="General">
                  <c:v>33.6</c:v>
                </c:pt>
                <c:pt idx="16801" formatCode="General">
                  <c:v>33.601999999999997</c:v>
                </c:pt>
                <c:pt idx="16802" formatCode="General">
                  <c:v>33.603999999999999</c:v>
                </c:pt>
                <c:pt idx="16803" formatCode="General">
                  <c:v>33.606000000000002</c:v>
                </c:pt>
                <c:pt idx="16804" formatCode="General">
                  <c:v>33.607999999999997</c:v>
                </c:pt>
                <c:pt idx="16805" formatCode="General">
                  <c:v>33.61</c:v>
                </c:pt>
                <c:pt idx="16806" formatCode="General">
                  <c:v>33.612000000000002</c:v>
                </c:pt>
                <c:pt idx="16807" formatCode="General">
                  <c:v>33.613999999999997</c:v>
                </c:pt>
                <c:pt idx="16808" formatCode="General">
                  <c:v>33.616</c:v>
                </c:pt>
                <c:pt idx="16809" formatCode="General">
                  <c:v>33.618000000000002</c:v>
                </c:pt>
                <c:pt idx="16810" formatCode="General">
                  <c:v>33.619999999999997</c:v>
                </c:pt>
                <c:pt idx="16811" formatCode="General">
                  <c:v>33.622</c:v>
                </c:pt>
                <c:pt idx="16812" formatCode="General">
                  <c:v>33.624000000000002</c:v>
                </c:pt>
                <c:pt idx="16813" formatCode="General">
                  <c:v>33.625999999999998</c:v>
                </c:pt>
                <c:pt idx="16814" formatCode="General">
                  <c:v>33.628</c:v>
                </c:pt>
                <c:pt idx="16815" formatCode="General">
                  <c:v>33.630000000000003</c:v>
                </c:pt>
                <c:pt idx="16816" formatCode="General">
                  <c:v>33.631999999999998</c:v>
                </c:pt>
                <c:pt idx="16817" formatCode="General">
                  <c:v>33.634</c:v>
                </c:pt>
                <c:pt idx="16818" formatCode="General">
                  <c:v>33.636000000000003</c:v>
                </c:pt>
                <c:pt idx="16819" formatCode="General">
                  <c:v>33.637999999999998</c:v>
                </c:pt>
                <c:pt idx="16820" formatCode="General">
                  <c:v>33.64</c:v>
                </c:pt>
                <c:pt idx="16821" formatCode="General">
                  <c:v>33.642000000000003</c:v>
                </c:pt>
                <c:pt idx="16822" formatCode="General">
                  <c:v>33.643999999999998</c:v>
                </c:pt>
                <c:pt idx="16823" formatCode="General">
                  <c:v>33.646000000000001</c:v>
                </c:pt>
                <c:pt idx="16824" formatCode="General">
                  <c:v>33.648000000000003</c:v>
                </c:pt>
                <c:pt idx="16825" formatCode="General">
                  <c:v>33.65</c:v>
                </c:pt>
                <c:pt idx="16826" formatCode="General">
                  <c:v>33.652000000000001</c:v>
                </c:pt>
                <c:pt idx="16827" formatCode="General">
                  <c:v>33.654000000000003</c:v>
                </c:pt>
                <c:pt idx="16828" formatCode="General">
                  <c:v>33.655999999999999</c:v>
                </c:pt>
                <c:pt idx="16829" formatCode="General">
                  <c:v>33.658000000000001</c:v>
                </c:pt>
                <c:pt idx="16830" formatCode="General">
                  <c:v>33.659999999999997</c:v>
                </c:pt>
                <c:pt idx="16831" formatCode="General">
                  <c:v>33.661999999999999</c:v>
                </c:pt>
                <c:pt idx="16832" formatCode="General">
                  <c:v>33.664000000000001</c:v>
                </c:pt>
                <c:pt idx="16833" formatCode="General">
                  <c:v>33.665999999999997</c:v>
                </c:pt>
                <c:pt idx="16834" formatCode="General">
                  <c:v>33.667999999999999</c:v>
                </c:pt>
                <c:pt idx="16835" formatCode="General">
                  <c:v>33.67</c:v>
                </c:pt>
                <c:pt idx="16836" formatCode="General">
                  <c:v>33.671999999999997</c:v>
                </c:pt>
                <c:pt idx="16837" formatCode="General">
                  <c:v>33.673999999999999</c:v>
                </c:pt>
                <c:pt idx="16838" formatCode="General">
                  <c:v>33.676000000000002</c:v>
                </c:pt>
                <c:pt idx="16839" formatCode="General">
                  <c:v>33.677999999999997</c:v>
                </c:pt>
                <c:pt idx="16840" formatCode="General">
                  <c:v>33.68</c:v>
                </c:pt>
                <c:pt idx="16841" formatCode="General">
                  <c:v>33.682000000000002</c:v>
                </c:pt>
                <c:pt idx="16842" formatCode="General">
                  <c:v>33.683999999999997</c:v>
                </c:pt>
                <c:pt idx="16843" formatCode="General">
                  <c:v>33.686</c:v>
                </c:pt>
                <c:pt idx="16844" formatCode="General">
                  <c:v>33.688000000000002</c:v>
                </c:pt>
                <c:pt idx="16845" formatCode="General">
                  <c:v>33.69</c:v>
                </c:pt>
                <c:pt idx="16846" formatCode="General">
                  <c:v>33.692</c:v>
                </c:pt>
                <c:pt idx="16847" formatCode="General">
                  <c:v>33.694000000000003</c:v>
                </c:pt>
                <c:pt idx="16848" formatCode="General">
                  <c:v>33.695999999999998</c:v>
                </c:pt>
                <c:pt idx="16849" formatCode="General">
                  <c:v>33.698</c:v>
                </c:pt>
                <c:pt idx="16850" formatCode="General">
                  <c:v>33.700000000000003</c:v>
                </c:pt>
                <c:pt idx="16851" formatCode="General">
                  <c:v>33.701999999999998</c:v>
                </c:pt>
                <c:pt idx="16852" formatCode="General">
                  <c:v>33.704000000000001</c:v>
                </c:pt>
                <c:pt idx="16853" formatCode="General">
                  <c:v>33.706000000000003</c:v>
                </c:pt>
                <c:pt idx="16854" formatCode="General">
                  <c:v>33.707999999999998</c:v>
                </c:pt>
                <c:pt idx="16855" formatCode="General">
                  <c:v>33.71</c:v>
                </c:pt>
                <c:pt idx="16856" formatCode="General">
                  <c:v>33.712000000000003</c:v>
                </c:pt>
                <c:pt idx="16857" formatCode="General">
                  <c:v>33.713999999999999</c:v>
                </c:pt>
                <c:pt idx="16858" formatCode="General">
                  <c:v>33.716000000000001</c:v>
                </c:pt>
                <c:pt idx="16859" formatCode="General">
                  <c:v>33.718000000000004</c:v>
                </c:pt>
                <c:pt idx="16860" formatCode="General">
                  <c:v>33.72</c:v>
                </c:pt>
                <c:pt idx="16861" formatCode="General">
                  <c:v>33.722000000000001</c:v>
                </c:pt>
                <c:pt idx="16862" formatCode="General">
                  <c:v>33.723999999999997</c:v>
                </c:pt>
                <c:pt idx="16863" formatCode="General">
                  <c:v>33.725999999999999</c:v>
                </c:pt>
                <c:pt idx="16864" formatCode="General">
                  <c:v>33.728000000000002</c:v>
                </c:pt>
                <c:pt idx="16865" formatCode="General">
                  <c:v>33.729999999999997</c:v>
                </c:pt>
                <c:pt idx="16866" formatCode="General">
                  <c:v>33.731999999999999</c:v>
                </c:pt>
                <c:pt idx="16867" formatCode="General">
                  <c:v>33.734000000000002</c:v>
                </c:pt>
                <c:pt idx="16868" formatCode="General">
                  <c:v>33.735999999999997</c:v>
                </c:pt>
                <c:pt idx="16869" formatCode="General">
                  <c:v>33.738</c:v>
                </c:pt>
                <c:pt idx="16870" formatCode="General">
                  <c:v>33.74</c:v>
                </c:pt>
                <c:pt idx="16871" formatCode="General">
                  <c:v>33.741999999999997</c:v>
                </c:pt>
                <c:pt idx="16872" formatCode="General">
                  <c:v>33.744</c:v>
                </c:pt>
                <c:pt idx="16873" formatCode="General">
                  <c:v>33.746000000000002</c:v>
                </c:pt>
                <c:pt idx="16874" formatCode="General">
                  <c:v>33.747999999999998</c:v>
                </c:pt>
                <c:pt idx="16875" formatCode="General">
                  <c:v>33.75</c:v>
                </c:pt>
                <c:pt idx="16876" formatCode="General">
                  <c:v>33.752000000000002</c:v>
                </c:pt>
                <c:pt idx="16877" formatCode="General">
                  <c:v>33.753999999999998</c:v>
                </c:pt>
                <c:pt idx="16878" formatCode="General">
                  <c:v>33.756</c:v>
                </c:pt>
                <c:pt idx="16879" formatCode="General">
                  <c:v>33.758000000000003</c:v>
                </c:pt>
                <c:pt idx="16880" formatCode="General">
                  <c:v>33.76</c:v>
                </c:pt>
                <c:pt idx="16881" formatCode="General">
                  <c:v>33.762</c:v>
                </c:pt>
                <c:pt idx="16882" formatCode="General">
                  <c:v>33.764000000000003</c:v>
                </c:pt>
                <c:pt idx="16883" formatCode="General">
                  <c:v>33.765999999999998</c:v>
                </c:pt>
                <c:pt idx="16884" formatCode="General">
                  <c:v>33.768000000000001</c:v>
                </c:pt>
                <c:pt idx="16885" formatCode="General">
                  <c:v>33.770000000000003</c:v>
                </c:pt>
                <c:pt idx="16886" formatCode="General">
                  <c:v>33.771999999999998</c:v>
                </c:pt>
                <c:pt idx="16887" formatCode="General">
                  <c:v>33.774000000000001</c:v>
                </c:pt>
                <c:pt idx="16888" formatCode="General">
                  <c:v>33.776000000000003</c:v>
                </c:pt>
                <c:pt idx="16889" formatCode="General">
                  <c:v>33.777999999999999</c:v>
                </c:pt>
                <c:pt idx="16890" formatCode="General">
                  <c:v>33.78</c:v>
                </c:pt>
                <c:pt idx="16891" formatCode="General">
                  <c:v>33.781999999999996</c:v>
                </c:pt>
                <c:pt idx="16892" formatCode="General">
                  <c:v>33.783999999999999</c:v>
                </c:pt>
                <c:pt idx="16893" formatCode="General">
                  <c:v>33.786000000000001</c:v>
                </c:pt>
                <c:pt idx="16894" formatCode="General">
                  <c:v>33.787999999999997</c:v>
                </c:pt>
                <c:pt idx="16895" formatCode="General">
                  <c:v>33.79</c:v>
                </c:pt>
                <c:pt idx="16896" formatCode="General">
                  <c:v>33.792000000000002</c:v>
                </c:pt>
                <c:pt idx="16897" formatCode="General">
                  <c:v>33.793999999999997</c:v>
                </c:pt>
                <c:pt idx="16898" formatCode="General">
                  <c:v>33.795999999999999</c:v>
                </c:pt>
                <c:pt idx="16899" formatCode="General">
                  <c:v>33.798000000000002</c:v>
                </c:pt>
                <c:pt idx="16900" formatCode="General">
                  <c:v>33.799999999999997</c:v>
                </c:pt>
                <c:pt idx="16901" formatCode="General">
                  <c:v>33.802</c:v>
                </c:pt>
                <c:pt idx="16902" formatCode="General">
                  <c:v>33.804000000000002</c:v>
                </c:pt>
                <c:pt idx="16903" formatCode="General">
                  <c:v>33.805999999999997</c:v>
                </c:pt>
                <c:pt idx="16904" formatCode="General">
                  <c:v>33.808</c:v>
                </c:pt>
                <c:pt idx="16905" formatCode="General">
                  <c:v>33.81</c:v>
                </c:pt>
                <c:pt idx="16906" formatCode="General">
                  <c:v>33.811999999999998</c:v>
                </c:pt>
                <c:pt idx="16907" formatCode="General">
                  <c:v>33.814</c:v>
                </c:pt>
                <c:pt idx="16908" formatCode="General">
                  <c:v>33.816000000000003</c:v>
                </c:pt>
                <c:pt idx="16909" formatCode="General">
                  <c:v>33.817999999999998</c:v>
                </c:pt>
                <c:pt idx="16910" formatCode="General">
                  <c:v>33.82</c:v>
                </c:pt>
                <c:pt idx="16911" formatCode="General">
                  <c:v>33.822000000000003</c:v>
                </c:pt>
                <c:pt idx="16912" formatCode="General">
                  <c:v>33.823999999999998</c:v>
                </c:pt>
                <c:pt idx="16913" formatCode="General">
                  <c:v>33.826000000000001</c:v>
                </c:pt>
                <c:pt idx="16914" formatCode="General">
                  <c:v>33.828000000000003</c:v>
                </c:pt>
                <c:pt idx="16915" formatCode="General">
                  <c:v>33.83</c:v>
                </c:pt>
                <c:pt idx="16916" formatCode="General">
                  <c:v>33.832000000000001</c:v>
                </c:pt>
                <c:pt idx="16917" formatCode="General">
                  <c:v>33.834000000000003</c:v>
                </c:pt>
                <c:pt idx="16918" formatCode="General">
                  <c:v>33.835999999999999</c:v>
                </c:pt>
                <c:pt idx="16919" formatCode="General">
                  <c:v>33.838000000000001</c:v>
                </c:pt>
                <c:pt idx="16920" formatCode="General">
                  <c:v>33.840000000000003</c:v>
                </c:pt>
                <c:pt idx="16921" formatCode="General">
                  <c:v>33.841999999999999</c:v>
                </c:pt>
                <c:pt idx="16922" formatCode="General">
                  <c:v>33.844000000000001</c:v>
                </c:pt>
                <c:pt idx="16923" formatCode="General">
                  <c:v>33.845999999999997</c:v>
                </c:pt>
                <c:pt idx="16924" formatCode="General">
                  <c:v>33.847999999999999</c:v>
                </c:pt>
                <c:pt idx="16925" formatCode="General">
                  <c:v>33.85</c:v>
                </c:pt>
                <c:pt idx="16926" formatCode="General">
                  <c:v>33.851999999999997</c:v>
                </c:pt>
                <c:pt idx="16927" formatCode="General">
                  <c:v>33.853999999999999</c:v>
                </c:pt>
                <c:pt idx="16928" formatCode="General">
                  <c:v>33.856000000000002</c:v>
                </c:pt>
                <c:pt idx="16929" formatCode="General">
                  <c:v>33.857999999999997</c:v>
                </c:pt>
                <c:pt idx="16930" formatCode="General">
                  <c:v>33.86</c:v>
                </c:pt>
                <c:pt idx="16931" formatCode="General">
                  <c:v>33.862000000000002</c:v>
                </c:pt>
                <c:pt idx="16932" formatCode="General">
                  <c:v>33.863999999999997</c:v>
                </c:pt>
                <c:pt idx="16933" formatCode="General">
                  <c:v>33.866</c:v>
                </c:pt>
                <c:pt idx="16934" formatCode="General">
                  <c:v>33.868000000000002</c:v>
                </c:pt>
                <c:pt idx="16935" formatCode="General">
                  <c:v>33.869999999999997</c:v>
                </c:pt>
                <c:pt idx="16936" formatCode="General">
                  <c:v>33.872</c:v>
                </c:pt>
                <c:pt idx="16937" formatCode="General">
                  <c:v>33.874000000000002</c:v>
                </c:pt>
                <c:pt idx="16938" formatCode="General">
                  <c:v>33.875999999999998</c:v>
                </c:pt>
                <c:pt idx="16939" formatCode="General">
                  <c:v>33.878</c:v>
                </c:pt>
                <c:pt idx="16940" formatCode="General">
                  <c:v>33.880000000000003</c:v>
                </c:pt>
                <c:pt idx="16941" formatCode="General">
                  <c:v>33.881999999999998</c:v>
                </c:pt>
                <c:pt idx="16942" formatCode="General">
                  <c:v>33.884</c:v>
                </c:pt>
                <c:pt idx="16943" formatCode="General">
                  <c:v>33.886000000000003</c:v>
                </c:pt>
                <c:pt idx="16944" formatCode="General">
                  <c:v>33.887999999999998</c:v>
                </c:pt>
                <c:pt idx="16945" formatCode="General">
                  <c:v>33.89</c:v>
                </c:pt>
                <c:pt idx="16946" formatCode="General">
                  <c:v>33.892000000000003</c:v>
                </c:pt>
                <c:pt idx="16947" formatCode="General">
                  <c:v>33.893999999999998</c:v>
                </c:pt>
                <c:pt idx="16948" formatCode="General">
                  <c:v>33.896000000000001</c:v>
                </c:pt>
                <c:pt idx="16949" formatCode="General">
                  <c:v>33.898000000000003</c:v>
                </c:pt>
                <c:pt idx="16950" formatCode="General">
                  <c:v>33.9</c:v>
                </c:pt>
                <c:pt idx="16951" formatCode="General">
                  <c:v>33.902000000000001</c:v>
                </c:pt>
                <c:pt idx="16952" formatCode="General">
                  <c:v>33.904000000000003</c:v>
                </c:pt>
                <c:pt idx="16953" formatCode="General">
                  <c:v>33.905999999999999</c:v>
                </c:pt>
                <c:pt idx="16954" formatCode="General">
                  <c:v>33.908000000000001</c:v>
                </c:pt>
                <c:pt idx="16955" formatCode="General">
                  <c:v>33.909999999999997</c:v>
                </c:pt>
                <c:pt idx="16956" formatCode="General">
                  <c:v>33.911999999999999</c:v>
                </c:pt>
                <c:pt idx="16957" formatCode="General">
                  <c:v>33.914000000000001</c:v>
                </c:pt>
                <c:pt idx="16958" formatCode="General">
                  <c:v>33.915999999999997</c:v>
                </c:pt>
                <c:pt idx="16959" formatCode="General">
                  <c:v>33.917999999999999</c:v>
                </c:pt>
                <c:pt idx="16960" formatCode="General">
                  <c:v>33.92</c:v>
                </c:pt>
                <c:pt idx="16961" formatCode="General">
                  <c:v>33.921999999999997</c:v>
                </c:pt>
                <c:pt idx="16962" formatCode="General">
                  <c:v>33.923999999999999</c:v>
                </c:pt>
                <c:pt idx="16963" formatCode="General">
                  <c:v>33.926000000000002</c:v>
                </c:pt>
                <c:pt idx="16964" formatCode="General">
                  <c:v>33.927999999999997</c:v>
                </c:pt>
                <c:pt idx="16965" formatCode="General">
                  <c:v>33.93</c:v>
                </c:pt>
                <c:pt idx="16966" formatCode="General">
                  <c:v>33.932000000000002</c:v>
                </c:pt>
                <c:pt idx="16967" formatCode="General">
                  <c:v>33.933999999999997</c:v>
                </c:pt>
                <c:pt idx="16968" formatCode="General">
                  <c:v>33.936</c:v>
                </c:pt>
                <c:pt idx="16969" formatCode="General">
                  <c:v>33.938000000000002</c:v>
                </c:pt>
                <c:pt idx="16970" formatCode="General">
                  <c:v>33.94</c:v>
                </c:pt>
                <c:pt idx="16971" formatCode="General">
                  <c:v>33.942</c:v>
                </c:pt>
                <c:pt idx="16972" formatCode="General">
                  <c:v>33.944000000000003</c:v>
                </c:pt>
                <c:pt idx="16973" formatCode="General">
                  <c:v>33.945999999999998</c:v>
                </c:pt>
                <c:pt idx="16974" formatCode="General">
                  <c:v>33.948</c:v>
                </c:pt>
                <c:pt idx="16975" formatCode="General">
                  <c:v>33.950000000000003</c:v>
                </c:pt>
                <c:pt idx="16976" formatCode="General">
                  <c:v>33.951999999999998</c:v>
                </c:pt>
                <c:pt idx="16977" formatCode="General">
                  <c:v>33.954000000000001</c:v>
                </c:pt>
                <c:pt idx="16978" formatCode="General">
                  <c:v>33.956000000000003</c:v>
                </c:pt>
                <c:pt idx="16979" formatCode="General">
                  <c:v>33.957999999999998</c:v>
                </c:pt>
                <c:pt idx="16980" formatCode="General">
                  <c:v>33.96</c:v>
                </c:pt>
                <c:pt idx="16981" formatCode="General">
                  <c:v>33.962000000000003</c:v>
                </c:pt>
                <c:pt idx="16982" formatCode="General">
                  <c:v>33.963999999999999</c:v>
                </c:pt>
                <c:pt idx="16983" formatCode="General">
                  <c:v>33.966000000000001</c:v>
                </c:pt>
                <c:pt idx="16984" formatCode="General">
                  <c:v>33.968000000000004</c:v>
                </c:pt>
                <c:pt idx="16985" formatCode="General">
                  <c:v>33.97</c:v>
                </c:pt>
                <c:pt idx="16986" formatCode="General">
                  <c:v>33.972000000000001</c:v>
                </c:pt>
                <c:pt idx="16987" formatCode="General">
                  <c:v>33.973999999999997</c:v>
                </c:pt>
                <c:pt idx="16988" formatCode="General">
                  <c:v>33.975999999999999</c:v>
                </c:pt>
                <c:pt idx="16989" formatCode="General">
                  <c:v>33.978000000000002</c:v>
                </c:pt>
                <c:pt idx="16990" formatCode="General">
                  <c:v>33.979999999999997</c:v>
                </c:pt>
                <c:pt idx="16991" formatCode="General">
                  <c:v>33.981999999999999</c:v>
                </c:pt>
                <c:pt idx="16992" formatCode="General">
                  <c:v>33.984000000000002</c:v>
                </c:pt>
                <c:pt idx="16993" formatCode="General">
                  <c:v>33.985999999999997</c:v>
                </c:pt>
                <c:pt idx="16994" formatCode="General">
                  <c:v>33.988</c:v>
                </c:pt>
                <c:pt idx="16995" formatCode="General">
                  <c:v>33.99</c:v>
                </c:pt>
                <c:pt idx="16996" formatCode="General">
                  <c:v>33.991999999999997</c:v>
                </c:pt>
                <c:pt idx="16997" formatCode="General">
                  <c:v>33.994</c:v>
                </c:pt>
                <c:pt idx="16998" formatCode="General">
                  <c:v>33.996000000000002</c:v>
                </c:pt>
                <c:pt idx="16999" formatCode="General">
                  <c:v>33.997999999999998</c:v>
                </c:pt>
                <c:pt idx="17000" formatCode="General">
                  <c:v>34</c:v>
                </c:pt>
                <c:pt idx="17001" formatCode="General">
                  <c:v>34.002000000000002</c:v>
                </c:pt>
                <c:pt idx="17002" formatCode="General">
                  <c:v>34.003999999999998</c:v>
                </c:pt>
                <c:pt idx="17003" formatCode="General">
                  <c:v>34.006</c:v>
                </c:pt>
                <c:pt idx="17004" formatCode="General">
                  <c:v>34.008000000000003</c:v>
                </c:pt>
                <c:pt idx="17005" formatCode="General">
                  <c:v>34.01</c:v>
                </c:pt>
                <c:pt idx="17006" formatCode="General">
                  <c:v>34.012</c:v>
                </c:pt>
                <c:pt idx="17007" formatCode="General">
                  <c:v>34.014000000000003</c:v>
                </c:pt>
                <c:pt idx="17008" formatCode="General">
                  <c:v>34.015999999999998</c:v>
                </c:pt>
                <c:pt idx="17009" formatCode="General">
                  <c:v>34.018000000000001</c:v>
                </c:pt>
                <c:pt idx="17010" formatCode="General">
                  <c:v>34.020000000000003</c:v>
                </c:pt>
                <c:pt idx="17011" formatCode="General">
                  <c:v>34.021999999999998</c:v>
                </c:pt>
                <c:pt idx="17012" formatCode="General">
                  <c:v>34.024000000000001</c:v>
                </c:pt>
                <c:pt idx="17013" formatCode="General">
                  <c:v>34.026000000000003</c:v>
                </c:pt>
                <c:pt idx="17014" formatCode="General">
                  <c:v>34.027999999999999</c:v>
                </c:pt>
                <c:pt idx="17015" formatCode="General">
                  <c:v>34.03</c:v>
                </c:pt>
                <c:pt idx="17016" formatCode="General">
                  <c:v>34.031999999999996</c:v>
                </c:pt>
                <c:pt idx="17017" formatCode="General">
                  <c:v>34.033999999999999</c:v>
                </c:pt>
                <c:pt idx="17018" formatCode="General">
                  <c:v>34.036000000000001</c:v>
                </c:pt>
                <c:pt idx="17019" formatCode="General">
                  <c:v>34.037999999999997</c:v>
                </c:pt>
                <c:pt idx="17020" formatCode="General">
                  <c:v>34.04</c:v>
                </c:pt>
                <c:pt idx="17021" formatCode="General">
                  <c:v>34.042000000000002</c:v>
                </c:pt>
                <c:pt idx="17022" formatCode="General">
                  <c:v>34.043999999999997</c:v>
                </c:pt>
                <c:pt idx="17023" formatCode="General">
                  <c:v>34.045999999999999</c:v>
                </c:pt>
                <c:pt idx="17024" formatCode="General">
                  <c:v>34.048000000000002</c:v>
                </c:pt>
                <c:pt idx="17025" formatCode="General">
                  <c:v>34.049999999999997</c:v>
                </c:pt>
                <c:pt idx="17026" formatCode="General">
                  <c:v>34.052</c:v>
                </c:pt>
                <c:pt idx="17027" formatCode="General">
                  <c:v>34.054000000000002</c:v>
                </c:pt>
                <c:pt idx="17028" formatCode="General">
                  <c:v>34.055999999999997</c:v>
                </c:pt>
                <c:pt idx="17029" formatCode="General">
                  <c:v>34.058</c:v>
                </c:pt>
                <c:pt idx="17030" formatCode="General">
                  <c:v>34.06</c:v>
                </c:pt>
                <c:pt idx="17031" formatCode="General">
                  <c:v>34.061999999999998</c:v>
                </c:pt>
                <c:pt idx="17032" formatCode="General">
                  <c:v>34.064</c:v>
                </c:pt>
                <c:pt idx="17033" formatCode="General">
                  <c:v>34.066000000000003</c:v>
                </c:pt>
                <c:pt idx="17034" formatCode="General">
                  <c:v>34.067999999999998</c:v>
                </c:pt>
                <c:pt idx="17035" formatCode="General">
                  <c:v>34.07</c:v>
                </c:pt>
                <c:pt idx="17036" formatCode="General">
                  <c:v>34.072000000000003</c:v>
                </c:pt>
                <c:pt idx="17037" formatCode="General">
                  <c:v>34.073999999999998</c:v>
                </c:pt>
                <c:pt idx="17038" formatCode="General">
                  <c:v>34.076000000000001</c:v>
                </c:pt>
                <c:pt idx="17039" formatCode="General">
                  <c:v>34.078000000000003</c:v>
                </c:pt>
                <c:pt idx="17040" formatCode="General">
                  <c:v>34.08</c:v>
                </c:pt>
                <c:pt idx="17041" formatCode="General">
                  <c:v>34.082000000000001</c:v>
                </c:pt>
                <c:pt idx="17042" formatCode="General">
                  <c:v>34.084000000000003</c:v>
                </c:pt>
                <c:pt idx="17043" formatCode="General">
                  <c:v>34.085999999999999</c:v>
                </c:pt>
                <c:pt idx="17044" formatCode="General">
                  <c:v>34.088000000000001</c:v>
                </c:pt>
                <c:pt idx="17045" formatCode="General">
                  <c:v>34.090000000000003</c:v>
                </c:pt>
                <c:pt idx="17046" formatCode="General">
                  <c:v>34.091999999999999</c:v>
                </c:pt>
                <c:pt idx="17047" formatCode="General">
                  <c:v>34.094000000000001</c:v>
                </c:pt>
                <c:pt idx="17048" formatCode="General">
                  <c:v>34.095999999999997</c:v>
                </c:pt>
                <c:pt idx="17049" formatCode="General">
                  <c:v>34.097999999999999</c:v>
                </c:pt>
                <c:pt idx="17050" formatCode="General">
                  <c:v>34.1</c:v>
                </c:pt>
                <c:pt idx="17051" formatCode="General">
                  <c:v>34.101999999999997</c:v>
                </c:pt>
                <c:pt idx="17052" formatCode="General">
                  <c:v>34.103999999999999</c:v>
                </c:pt>
                <c:pt idx="17053" formatCode="General">
                  <c:v>34.106000000000002</c:v>
                </c:pt>
                <c:pt idx="17054" formatCode="General">
                  <c:v>34.107999999999997</c:v>
                </c:pt>
                <c:pt idx="17055" formatCode="General">
                  <c:v>34.11</c:v>
                </c:pt>
                <c:pt idx="17056" formatCode="General">
                  <c:v>34.112000000000002</c:v>
                </c:pt>
                <c:pt idx="17057" formatCode="General">
                  <c:v>34.113999999999997</c:v>
                </c:pt>
                <c:pt idx="17058" formatCode="General">
                  <c:v>34.116</c:v>
                </c:pt>
                <c:pt idx="17059" formatCode="General">
                  <c:v>34.118000000000002</c:v>
                </c:pt>
                <c:pt idx="17060" formatCode="General">
                  <c:v>34.119999999999997</c:v>
                </c:pt>
                <c:pt idx="17061" formatCode="General">
                  <c:v>34.122</c:v>
                </c:pt>
                <c:pt idx="17062" formatCode="General">
                  <c:v>34.124000000000002</c:v>
                </c:pt>
                <c:pt idx="17063" formatCode="General">
                  <c:v>34.125999999999998</c:v>
                </c:pt>
                <c:pt idx="17064" formatCode="General">
                  <c:v>34.128</c:v>
                </c:pt>
                <c:pt idx="17065" formatCode="General">
                  <c:v>34.130000000000003</c:v>
                </c:pt>
                <c:pt idx="17066" formatCode="General">
                  <c:v>34.131999999999998</c:v>
                </c:pt>
                <c:pt idx="17067" formatCode="General">
                  <c:v>34.134</c:v>
                </c:pt>
                <c:pt idx="17068" formatCode="General">
                  <c:v>34.136000000000003</c:v>
                </c:pt>
                <c:pt idx="17069" formatCode="General">
                  <c:v>34.137999999999998</c:v>
                </c:pt>
                <c:pt idx="17070" formatCode="General">
                  <c:v>34.14</c:v>
                </c:pt>
                <c:pt idx="17071" formatCode="General">
                  <c:v>34.142000000000003</c:v>
                </c:pt>
                <c:pt idx="17072" formatCode="General">
                  <c:v>34.143999999999998</c:v>
                </c:pt>
                <c:pt idx="17073" formatCode="General">
                  <c:v>34.146000000000001</c:v>
                </c:pt>
                <c:pt idx="17074" formatCode="General">
                  <c:v>34.148000000000003</c:v>
                </c:pt>
                <c:pt idx="17075" formatCode="General">
                  <c:v>34.15</c:v>
                </c:pt>
                <c:pt idx="17076" formatCode="General">
                  <c:v>34.152000000000001</c:v>
                </c:pt>
                <c:pt idx="17077" formatCode="General">
                  <c:v>34.154000000000003</c:v>
                </c:pt>
                <c:pt idx="17078" formatCode="General">
                  <c:v>34.155999999999999</c:v>
                </c:pt>
                <c:pt idx="17079" formatCode="General">
                  <c:v>34.158000000000001</c:v>
                </c:pt>
                <c:pt idx="17080" formatCode="General">
                  <c:v>34.159999999999997</c:v>
                </c:pt>
                <c:pt idx="17081" formatCode="General">
                  <c:v>34.161999999999999</c:v>
                </c:pt>
                <c:pt idx="17082" formatCode="General">
                  <c:v>34.164000000000001</c:v>
                </c:pt>
                <c:pt idx="17083" formatCode="General">
                  <c:v>34.165999999999997</c:v>
                </c:pt>
                <c:pt idx="17084" formatCode="General">
                  <c:v>34.167999999999999</c:v>
                </c:pt>
                <c:pt idx="17085" formatCode="General">
                  <c:v>34.17</c:v>
                </c:pt>
                <c:pt idx="17086" formatCode="General">
                  <c:v>34.171999999999997</c:v>
                </c:pt>
                <c:pt idx="17087" formatCode="General">
                  <c:v>34.173999999999999</c:v>
                </c:pt>
                <c:pt idx="17088" formatCode="General">
                  <c:v>34.176000000000002</c:v>
                </c:pt>
                <c:pt idx="17089" formatCode="General">
                  <c:v>34.177999999999997</c:v>
                </c:pt>
                <c:pt idx="17090" formatCode="General">
                  <c:v>34.18</c:v>
                </c:pt>
                <c:pt idx="17091" formatCode="General">
                  <c:v>34.182000000000002</c:v>
                </c:pt>
                <c:pt idx="17092" formatCode="General">
                  <c:v>34.183999999999997</c:v>
                </c:pt>
                <c:pt idx="17093" formatCode="General">
                  <c:v>34.186</c:v>
                </c:pt>
                <c:pt idx="17094" formatCode="General">
                  <c:v>34.188000000000002</c:v>
                </c:pt>
                <c:pt idx="17095" formatCode="General">
                  <c:v>34.19</c:v>
                </c:pt>
                <c:pt idx="17096" formatCode="General">
                  <c:v>34.192</c:v>
                </c:pt>
                <c:pt idx="17097" formatCode="General">
                  <c:v>34.194000000000003</c:v>
                </c:pt>
                <c:pt idx="17098" formatCode="General">
                  <c:v>34.195999999999998</c:v>
                </c:pt>
                <c:pt idx="17099" formatCode="General">
                  <c:v>34.198</c:v>
                </c:pt>
                <c:pt idx="17100" formatCode="General">
                  <c:v>34.200000000000003</c:v>
                </c:pt>
                <c:pt idx="17101" formatCode="General">
                  <c:v>34.201999999999998</c:v>
                </c:pt>
                <c:pt idx="17102" formatCode="General">
                  <c:v>34.204000000000001</c:v>
                </c:pt>
                <c:pt idx="17103" formatCode="General">
                  <c:v>34.206000000000003</c:v>
                </c:pt>
                <c:pt idx="17104" formatCode="General">
                  <c:v>34.207999999999998</c:v>
                </c:pt>
                <c:pt idx="17105" formatCode="General">
                  <c:v>34.21</c:v>
                </c:pt>
                <c:pt idx="17106" formatCode="General">
                  <c:v>34.212000000000003</c:v>
                </c:pt>
                <c:pt idx="17107" formatCode="General">
                  <c:v>34.213999999999999</c:v>
                </c:pt>
                <c:pt idx="17108" formatCode="General">
                  <c:v>34.216000000000001</c:v>
                </c:pt>
                <c:pt idx="17109" formatCode="General">
                  <c:v>34.218000000000004</c:v>
                </c:pt>
                <c:pt idx="17110" formatCode="General">
                  <c:v>34.22</c:v>
                </c:pt>
                <c:pt idx="17111" formatCode="General">
                  <c:v>34.222000000000001</c:v>
                </c:pt>
                <c:pt idx="17112" formatCode="General">
                  <c:v>34.223999999999997</c:v>
                </c:pt>
                <c:pt idx="17113" formatCode="General">
                  <c:v>34.225999999999999</c:v>
                </c:pt>
                <c:pt idx="17114" formatCode="General">
                  <c:v>34.228000000000002</c:v>
                </c:pt>
                <c:pt idx="17115" formatCode="General">
                  <c:v>34.229999999999997</c:v>
                </c:pt>
                <c:pt idx="17116" formatCode="General">
                  <c:v>34.231999999999999</c:v>
                </c:pt>
                <c:pt idx="17117" formatCode="General">
                  <c:v>34.234000000000002</c:v>
                </c:pt>
                <c:pt idx="17118" formatCode="General">
                  <c:v>34.235999999999997</c:v>
                </c:pt>
                <c:pt idx="17119" formatCode="General">
                  <c:v>34.238</c:v>
                </c:pt>
                <c:pt idx="17120" formatCode="General">
                  <c:v>34.24</c:v>
                </c:pt>
                <c:pt idx="17121" formatCode="General">
                  <c:v>34.241999999999997</c:v>
                </c:pt>
                <c:pt idx="17122" formatCode="General">
                  <c:v>34.244</c:v>
                </c:pt>
                <c:pt idx="17123" formatCode="General">
                  <c:v>34.246000000000002</c:v>
                </c:pt>
                <c:pt idx="17124" formatCode="General">
                  <c:v>34.247999999999998</c:v>
                </c:pt>
                <c:pt idx="17125" formatCode="General">
                  <c:v>34.25</c:v>
                </c:pt>
                <c:pt idx="17126" formatCode="General">
                  <c:v>34.252000000000002</c:v>
                </c:pt>
                <c:pt idx="17127" formatCode="General">
                  <c:v>34.253999999999998</c:v>
                </c:pt>
                <c:pt idx="17128" formatCode="General">
                  <c:v>34.256</c:v>
                </c:pt>
                <c:pt idx="17129" formatCode="General">
                  <c:v>34.258000000000003</c:v>
                </c:pt>
                <c:pt idx="17130" formatCode="General">
                  <c:v>34.26</c:v>
                </c:pt>
                <c:pt idx="17131" formatCode="General">
                  <c:v>34.262</c:v>
                </c:pt>
                <c:pt idx="17132" formatCode="General">
                  <c:v>34.264000000000003</c:v>
                </c:pt>
                <c:pt idx="17133" formatCode="General">
                  <c:v>34.265999999999998</c:v>
                </c:pt>
                <c:pt idx="17134" formatCode="General">
                  <c:v>34.268000000000001</c:v>
                </c:pt>
                <c:pt idx="17135" formatCode="General">
                  <c:v>34.270000000000003</c:v>
                </c:pt>
                <c:pt idx="17136" formatCode="General">
                  <c:v>34.271999999999998</c:v>
                </c:pt>
                <c:pt idx="17137" formatCode="General">
                  <c:v>34.274000000000001</c:v>
                </c:pt>
                <c:pt idx="17138" formatCode="General">
                  <c:v>34.276000000000003</c:v>
                </c:pt>
                <c:pt idx="17139" formatCode="General">
                  <c:v>34.277999999999999</c:v>
                </c:pt>
                <c:pt idx="17140" formatCode="General">
                  <c:v>34.28</c:v>
                </c:pt>
                <c:pt idx="17141" formatCode="General">
                  <c:v>34.281999999999996</c:v>
                </c:pt>
                <c:pt idx="17142" formatCode="General">
                  <c:v>34.283999999999999</c:v>
                </c:pt>
                <c:pt idx="17143" formatCode="General">
                  <c:v>34.286000000000001</c:v>
                </c:pt>
                <c:pt idx="17144" formatCode="General">
                  <c:v>34.287999999999997</c:v>
                </c:pt>
                <c:pt idx="17145" formatCode="General">
                  <c:v>34.29</c:v>
                </c:pt>
                <c:pt idx="17146" formatCode="General">
                  <c:v>34.292000000000002</c:v>
                </c:pt>
                <c:pt idx="17147" formatCode="General">
                  <c:v>34.293999999999997</c:v>
                </c:pt>
                <c:pt idx="17148" formatCode="General">
                  <c:v>34.295999999999999</c:v>
                </c:pt>
                <c:pt idx="17149" formatCode="General">
                  <c:v>34.298000000000002</c:v>
                </c:pt>
                <c:pt idx="17150" formatCode="General">
                  <c:v>34.299999999999997</c:v>
                </c:pt>
                <c:pt idx="17151" formatCode="General">
                  <c:v>34.302</c:v>
                </c:pt>
                <c:pt idx="17152" formatCode="General">
                  <c:v>34.304000000000002</c:v>
                </c:pt>
                <c:pt idx="17153" formatCode="General">
                  <c:v>34.305999999999997</c:v>
                </c:pt>
                <c:pt idx="17154" formatCode="General">
                  <c:v>34.308</c:v>
                </c:pt>
                <c:pt idx="17155" formatCode="General">
                  <c:v>34.31</c:v>
                </c:pt>
                <c:pt idx="17156" formatCode="General">
                  <c:v>34.311999999999998</c:v>
                </c:pt>
                <c:pt idx="17157" formatCode="General">
                  <c:v>34.314</c:v>
                </c:pt>
                <c:pt idx="17158" formatCode="General">
                  <c:v>34.316000000000003</c:v>
                </c:pt>
                <c:pt idx="17159" formatCode="General">
                  <c:v>34.317999999999998</c:v>
                </c:pt>
                <c:pt idx="17160" formatCode="General">
                  <c:v>34.32</c:v>
                </c:pt>
                <c:pt idx="17161" formatCode="General">
                  <c:v>34.322000000000003</c:v>
                </c:pt>
                <c:pt idx="17162" formatCode="General">
                  <c:v>34.323999999999998</c:v>
                </c:pt>
                <c:pt idx="17163" formatCode="General">
                  <c:v>34.326000000000001</c:v>
                </c:pt>
                <c:pt idx="17164" formatCode="General">
                  <c:v>34.328000000000003</c:v>
                </c:pt>
                <c:pt idx="17165" formatCode="General">
                  <c:v>34.33</c:v>
                </c:pt>
                <c:pt idx="17166" formatCode="General">
                  <c:v>34.332000000000001</c:v>
                </c:pt>
                <c:pt idx="17167" formatCode="General">
                  <c:v>34.334000000000003</c:v>
                </c:pt>
                <c:pt idx="17168" formatCode="General">
                  <c:v>34.335999999999999</c:v>
                </c:pt>
                <c:pt idx="17169" formatCode="General">
                  <c:v>34.338000000000001</c:v>
                </c:pt>
                <c:pt idx="17170" formatCode="General">
                  <c:v>34.340000000000003</c:v>
                </c:pt>
                <c:pt idx="17171" formatCode="General">
                  <c:v>34.341999999999999</c:v>
                </c:pt>
                <c:pt idx="17172" formatCode="General">
                  <c:v>34.344000000000001</c:v>
                </c:pt>
                <c:pt idx="17173" formatCode="General">
                  <c:v>34.345999999999997</c:v>
                </c:pt>
                <c:pt idx="17174" formatCode="General">
                  <c:v>34.347999999999999</c:v>
                </c:pt>
                <c:pt idx="17175" formatCode="General">
                  <c:v>34.35</c:v>
                </c:pt>
                <c:pt idx="17176" formatCode="General">
                  <c:v>34.351999999999997</c:v>
                </c:pt>
                <c:pt idx="17177" formatCode="General">
                  <c:v>34.353999999999999</c:v>
                </c:pt>
                <c:pt idx="17178" formatCode="General">
                  <c:v>34.356000000000002</c:v>
                </c:pt>
                <c:pt idx="17179" formatCode="General">
                  <c:v>34.357999999999997</c:v>
                </c:pt>
                <c:pt idx="17180" formatCode="General">
                  <c:v>34.36</c:v>
                </c:pt>
                <c:pt idx="17181" formatCode="General">
                  <c:v>34.362000000000002</c:v>
                </c:pt>
                <c:pt idx="17182" formatCode="General">
                  <c:v>34.363999999999997</c:v>
                </c:pt>
                <c:pt idx="17183" formatCode="General">
                  <c:v>34.366</c:v>
                </c:pt>
                <c:pt idx="17184" formatCode="General">
                  <c:v>34.368000000000002</c:v>
                </c:pt>
                <c:pt idx="17185" formatCode="General">
                  <c:v>34.369999999999997</c:v>
                </c:pt>
                <c:pt idx="17186" formatCode="General">
                  <c:v>34.372</c:v>
                </c:pt>
                <c:pt idx="17187" formatCode="General">
                  <c:v>34.374000000000002</c:v>
                </c:pt>
                <c:pt idx="17188" formatCode="General">
                  <c:v>34.375999999999998</c:v>
                </c:pt>
                <c:pt idx="17189" formatCode="General">
                  <c:v>34.378</c:v>
                </c:pt>
                <c:pt idx="17190" formatCode="General">
                  <c:v>34.380000000000003</c:v>
                </c:pt>
                <c:pt idx="17191" formatCode="General">
                  <c:v>34.381999999999998</c:v>
                </c:pt>
                <c:pt idx="17192" formatCode="General">
                  <c:v>34.384</c:v>
                </c:pt>
                <c:pt idx="17193" formatCode="General">
                  <c:v>34.386000000000003</c:v>
                </c:pt>
                <c:pt idx="17194" formatCode="General">
                  <c:v>34.387999999999998</c:v>
                </c:pt>
                <c:pt idx="17195" formatCode="General">
                  <c:v>34.39</c:v>
                </c:pt>
                <c:pt idx="17196" formatCode="General">
                  <c:v>34.392000000000003</c:v>
                </c:pt>
                <c:pt idx="17197" formatCode="General">
                  <c:v>34.393999999999998</c:v>
                </c:pt>
                <c:pt idx="17198" formatCode="General">
                  <c:v>34.396000000000001</c:v>
                </c:pt>
                <c:pt idx="17199" formatCode="General">
                  <c:v>34.398000000000003</c:v>
                </c:pt>
                <c:pt idx="17200" formatCode="General">
                  <c:v>34.4</c:v>
                </c:pt>
                <c:pt idx="17201" formatCode="General">
                  <c:v>34.402000000000001</c:v>
                </c:pt>
                <c:pt idx="17202" formatCode="General">
                  <c:v>34.404000000000003</c:v>
                </c:pt>
                <c:pt idx="17203" formatCode="General">
                  <c:v>34.405999999999999</c:v>
                </c:pt>
                <c:pt idx="17204" formatCode="General">
                  <c:v>34.408000000000001</c:v>
                </c:pt>
                <c:pt idx="17205" formatCode="General">
                  <c:v>34.409999999999997</c:v>
                </c:pt>
                <c:pt idx="17206" formatCode="General">
                  <c:v>34.411999999999999</c:v>
                </c:pt>
                <c:pt idx="17207" formatCode="General">
                  <c:v>34.414000000000001</c:v>
                </c:pt>
                <c:pt idx="17208" formatCode="General">
                  <c:v>34.415999999999997</c:v>
                </c:pt>
                <c:pt idx="17209" formatCode="General">
                  <c:v>34.417999999999999</c:v>
                </c:pt>
                <c:pt idx="17210" formatCode="General">
                  <c:v>34.42</c:v>
                </c:pt>
                <c:pt idx="17211" formatCode="General">
                  <c:v>34.421999999999997</c:v>
                </c:pt>
                <c:pt idx="17212" formatCode="General">
                  <c:v>34.423999999999999</c:v>
                </c:pt>
                <c:pt idx="17213" formatCode="General">
                  <c:v>34.426000000000002</c:v>
                </c:pt>
                <c:pt idx="17214" formatCode="General">
                  <c:v>34.427999999999997</c:v>
                </c:pt>
                <c:pt idx="17215" formatCode="General">
                  <c:v>34.43</c:v>
                </c:pt>
                <c:pt idx="17216" formatCode="General">
                  <c:v>34.432000000000002</c:v>
                </c:pt>
                <c:pt idx="17217" formatCode="General">
                  <c:v>34.433999999999997</c:v>
                </c:pt>
                <c:pt idx="17218" formatCode="General">
                  <c:v>34.436</c:v>
                </c:pt>
                <c:pt idx="17219" formatCode="General">
                  <c:v>34.438000000000002</c:v>
                </c:pt>
                <c:pt idx="17220" formatCode="General">
                  <c:v>34.44</c:v>
                </c:pt>
                <c:pt idx="17221" formatCode="General">
                  <c:v>34.442</c:v>
                </c:pt>
                <c:pt idx="17222" formatCode="General">
                  <c:v>34.444000000000003</c:v>
                </c:pt>
                <c:pt idx="17223" formatCode="General">
                  <c:v>34.445999999999998</c:v>
                </c:pt>
                <c:pt idx="17224" formatCode="General">
                  <c:v>34.448</c:v>
                </c:pt>
                <c:pt idx="17225" formatCode="General">
                  <c:v>34.450000000000003</c:v>
                </c:pt>
                <c:pt idx="17226" formatCode="General">
                  <c:v>34.451999999999998</c:v>
                </c:pt>
                <c:pt idx="17227" formatCode="General">
                  <c:v>34.454000000000001</c:v>
                </c:pt>
                <c:pt idx="17228" formatCode="General">
                  <c:v>34.456000000000003</c:v>
                </c:pt>
                <c:pt idx="17229" formatCode="General">
                  <c:v>34.457999999999998</c:v>
                </c:pt>
                <c:pt idx="17230" formatCode="General">
                  <c:v>34.46</c:v>
                </c:pt>
                <c:pt idx="17231" formatCode="General">
                  <c:v>34.462000000000003</c:v>
                </c:pt>
                <c:pt idx="17232" formatCode="General">
                  <c:v>34.463999999999999</c:v>
                </c:pt>
                <c:pt idx="17233" formatCode="General">
                  <c:v>34.466000000000001</c:v>
                </c:pt>
                <c:pt idx="17234" formatCode="General">
                  <c:v>34.468000000000004</c:v>
                </c:pt>
                <c:pt idx="17235" formatCode="General">
                  <c:v>34.47</c:v>
                </c:pt>
                <c:pt idx="17236" formatCode="General">
                  <c:v>34.472000000000001</c:v>
                </c:pt>
                <c:pt idx="17237" formatCode="General">
                  <c:v>34.473999999999997</c:v>
                </c:pt>
                <c:pt idx="17238" formatCode="General">
                  <c:v>34.475999999999999</c:v>
                </c:pt>
                <c:pt idx="17239" formatCode="General">
                  <c:v>34.478000000000002</c:v>
                </c:pt>
                <c:pt idx="17240" formatCode="General">
                  <c:v>34.479999999999997</c:v>
                </c:pt>
                <c:pt idx="17241" formatCode="General">
                  <c:v>34.481999999999999</c:v>
                </c:pt>
                <c:pt idx="17242" formatCode="General">
                  <c:v>34.484000000000002</c:v>
                </c:pt>
                <c:pt idx="17243" formatCode="General">
                  <c:v>34.485999999999997</c:v>
                </c:pt>
                <c:pt idx="17244" formatCode="General">
                  <c:v>34.488</c:v>
                </c:pt>
                <c:pt idx="17245" formatCode="General">
                  <c:v>34.49</c:v>
                </c:pt>
                <c:pt idx="17246" formatCode="General">
                  <c:v>34.491999999999997</c:v>
                </c:pt>
                <c:pt idx="17247" formatCode="General">
                  <c:v>34.494</c:v>
                </c:pt>
                <c:pt idx="17248" formatCode="General">
                  <c:v>34.496000000000002</c:v>
                </c:pt>
                <c:pt idx="17249" formatCode="General">
                  <c:v>34.497999999999998</c:v>
                </c:pt>
                <c:pt idx="17250" formatCode="General">
                  <c:v>34.5</c:v>
                </c:pt>
                <c:pt idx="17251" formatCode="General">
                  <c:v>34.502000000000002</c:v>
                </c:pt>
                <c:pt idx="17252" formatCode="General">
                  <c:v>34.503999999999998</c:v>
                </c:pt>
                <c:pt idx="17253" formatCode="General">
                  <c:v>34.506</c:v>
                </c:pt>
                <c:pt idx="17254" formatCode="General">
                  <c:v>34.508000000000003</c:v>
                </c:pt>
                <c:pt idx="17255" formatCode="General">
                  <c:v>34.51</c:v>
                </c:pt>
                <c:pt idx="17256" formatCode="General">
                  <c:v>34.512</c:v>
                </c:pt>
                <c:pt idx="17257" formatCode="General">
                  <c:v>34.514000000000003</c:v>
                </c:pt>
                <c:pt idx="17258" formatCode="General">
                  <c:v>34.515999999999998</c:v>
                </c:pt>
                <c:pt idx="17259" formatCode="General">
                  <c:v>34.518000000000001</c:v>
                </c:pt>
                <c:pt idx="17260" formatCode="General">
                  <c:v>34.520000000000003</c:v>
                </c:pt>
                <c:pt idx="17261" formatCode="General">
                  <c:v>34.521999999999998</c:v>
                </c:pt>
                <c:pt idx="17262" formatCode="General">
                  <c:v>34.524000000000001</c:v>
                </c:pt>
                <c:pt idx="17263" formatCode="General">
                  <c:v>34.526000000000003</c:v>
                </c:pt>
                <c:pt idx="17264" formatCode="General">
                  <c:v>34.527999999999999</c:v>
                </c:pt>
                <c:pt idx="17265" formatCode="General">
                  <c:v>34.53</c:v>
                </c:pt>
                <c:pt idx="17266" formatCode="General">
                  <c:v>34.531999999999996</c:v>
                </c:pt>
                <c:pt idx="17267" formatCode="General">
                  <c:v>34.533999999999999</c:v>
                </c:pt>
                <c:pt idx="17268" formatCode="General">
                  <c:v>34.536000000000001</c:v>
                </c:pt>
                <c:pt idx="17269" formatCode="General">
                  <c:v>34.537999999999997</c:v>
                </c:pt>
                <c:pt idx="17270" formatCode="General">
                  <c:v>34.54</c:v>
                </c:pt>
                <c:pt idx="17271" formatCode="General">
                  <c:v>34.542000000000002</c:v>
                </c:pt>
                <c:pt idx="17272" formatCode="General">
                  <c:v>34.543999999999997</c:v>
                </c:pt>
                <c:pt idx="17273" formatCode="General">
                  <c:v>34.545999999999999</c:v>
                </c:pt>
                <c:pt idx="17274" formatCode="General">
                  <c:v>34.548000000000002</c:v>
                </c:pt>
                <c:pt idx="17275" formatCode="General">
                  <c:v>34.549999999999997</c:v>
                </c:pt>
                <c:pt idx="17276" formatCode="General">
                  <c:v>34.552</c:v>
                </c:pt>
                <c:pt idx="17277" formatCode="General">
                  <c:v>34.554000000000002</c:v>
                </c:pt>
                <c:pt idx="17278" formatCode="General">
                  <c:v>34.555999999999997</c:v>
                </c:pt>
                <c:pt idx="17279" formatCode="General">
                  <c:v>34.558</c:v>
                </c:pt>
                <c:pt idx="17280" formatCode="General">
                  <c:v>34.56</c:v>
                </c:pt>
                <c:pt idx="17281" formatCode="General">
                  <c:v>34.561999999999998</c:v>
                </c:pt>
                <c:pt idx="17282" formatCode="General">
                  <c:v>34.564</c:v>
                </c:pt>
                <c:pt idx="17283" formatCode="General">
                  <c:v>34.566000000000003</c:v>
                </c:pt>
                <c:pt idx="17284" formatCode="General">
                  <c:v>34.567999999999998</c:v>
                </c:pt>
                <c:pt idx="17285" formatCode="General">
                  <c:v>34.57</c:v>
                </c:pt>
                <c:pt idx="17286" formatCode="General">
                  <c:v>34.572000000000003</c:v>
                </c:pt>
                <c:pt idx="17287" formatCode="General">
                  <c:v>34.573999999999998</c:v>
                </c:pt>
                <c:pt idx="17288" formatCode="General">
                  <c:v>34.576000000000001</c:v>
                </c:pt>
                <c:pt idx="17289" formatCode="General">
                  <c:v>34.578000000000003</c:v>
                </c:pt>
                <c:pt idx="17290" formatCode="General">
                  <c:v>34.58</c:v>
                </c:pt>
                <c:pt idx="17291" formatCode="General">
                  <c:v>34.582000000000001</c:v>
                </c:pt>
                <c:pt idx="17292" formatCode="General">
                  <c:v>34.584000000000003</c:v>
                </c:pt>
                <c:pt idx="17293" formatCode="General">
                  <c:v>34.585999999999999</c:v>
                </c:pt>
                <c:pt idx="17294" formatCode="General">
                  <c:v>34.588000000000001</c:v>
                </c:pt>
                <c:pt idx="17295" formatCode="General">
                  <c:v>34.590000000000003</c:v>
                </c:pt>
                <c:pt idx="17296" formatCode="General">
                  <c:v>34.591999999999999</c:v>
                </c:pt>
                <c:pt idx="17297" formatCode="General">
                  <c:v>34.594000000000001</c:v>
                </c:pt>
                <c:pt idx="17298" formatCode="General">
                  <c:v>34.595999999999997</c:v>
                </c:pt>
                <c:pt idx="17299" formatCode="General">
                  <c:v>34.597999999999999</c:v>
                </c:pt>
                <c:pt idx="17300" formatCode="General">
                  <c:v>34.6</c:v>
                </c:pt>
                <c:pt idx="17301" formatCode="General">
                  <c:v>34.601999999999997</c:v>
                </c:pt>
                <c:pt idx="17302" formatCode="General">
                  <c:v>34.603999999999999</c:v>
                </c:pt>
                <c:pt idx="17303" formatCode="General">
                  <c:v>34.606000000000002</c:v>
                </c:pt>
                <c:pt idx="17304" formatCode="General">
                  <c:v>34.607999999999997</c:v>
                </c:pt>
                <c:pt idx="17305" formatCode="General">
                  <c:v>34.61</c:v>
                </c:pt>
                <c:pt idx="17306" formatCode="General">
                  <c:v>34.612000000000002</c:v>
                </c:pt>
                <c:pt idx="17307" formatCode="General">
                  <c:v>34.613999999999997</c:v>
                </c:pt>
                <c:pt idx="17308" formatCode="General">
                  <c:v>34.616</c:v>
                </c:pt>
                <c:pt idx="17309" formatCode="General">
                  <c:v>34.618000000000002</c:v>
                </c:pt>
                <c:pt idx="17310" formatCode="General">
                  <c:v>34.619999999999997</c:v>
                </c:pt>
                <c:pt idx="17311" formatCode="General">
                  <c:v>34.622</c:v>
                </c:pt>
                <c:pt idx="17312" formatCode="General">
                  <c:v>34.624000000000002</c:v>
                </c:pt>
                <c:pt idx="17313" formatCode="General">
                  <c:v>34.625999999999998</c:v>
                </c:pt>
                <c:pt idx="17314" formatCode="General">
                  <c:v>34.628</c:v>
                </c:pt>
                <c:pt idx="17315" formatCode="General">
                  <c:v>34.630000000000003</c:v>
                </c:pt>
                <c:pt idx="17316" formatCode="General">
                  <c:v>34.631999999999998</c:v>
                </c:pt>
                <c:pt idx="17317" formatCode="General">
                  <c:v>34.634</c:v>
                </c:pt>
                <c:pt idx="17318" formatCode="General">
                  <c:v>34.636000000000003</c:v>
                </c:pt>
                <c:pt idx="17319" formatCode="General">
                  <c:v>34.637999999999998</c:v>
                </c:pt>
                <c:pt idx="17320" formatCode="General">
                  <c:v>34.64</c:v>
                </c:pt>
                <c:pt idx="17321" formatCode="General">
                  <c:v>34.642000000000003</c:v>
                </c:pt>
                <c:pt idx="17322" formatCode="General">
                  <c:v>34.643999999999998</c:v>
                </c:pt>
                <c:pt idx="17323" formatCode="General">
                  <c:v>34.646000000000001</c:v>
                </c:pt>
                <c:pt idx="17324" formatCode="General">
                  <c:v>34.648000000000003</c:v>
                </c:pt>
                <c:pt idx="17325" formatCode="General">
                  <c:v>34.65</c:v>
                </c:pt>
                <c:pt idx="17326" formatCode="General">
                  <c:v>34.652000000000001</c:v>
                </c:pt>
                <c:pt idx="17327" formatCode="General">
                  <c:v>34.654000000000003</c:v>
                </c:pt>
                <c:pt idx="17328" formatCode="General">
                  <c:v>34.655999999999999</c:v>
                </c:pt>
                <c:pt idx="17329" formatCode="General">
                  <c:v>34.658000000000001</c:v>
                </c:pt>
                <c:pt idx="17330" formatCode="General">
                  <c:v>34.659999999999997</c:v>
                </c:pt>
                <c:pt idx="17331" formatCode="General">
                  <c:v>34.661999999999999</c:v>
                </c:pt>
                <c:pt idx="17332" formatCode="General">
                  <c:v>34.664000000000001</c:v>
                </c:pt>
                <c:pt idx="17333" formatCode="General">
                  <c:v>34.665999999999997</c:v>
                </c:pt>
                <c:pt idx="17334" formatCode="General">
                  <c:v>34.667999999999999</c:v>
                </c:pt>
                <c:pt idx="17335" formatCode="General">
                  <c:v>34.67</c:v>
                </c:pt>
                <c:pt idx="17336" formatCode="General">
                  <c:v>34.671999999999997</c:v>
                </c:pt>
                <c:pt idx="17337" formatCode="General">
                  <c:v>34.673999999999999</c:v>
                </c:pt>
                <c:pt idx="17338" formatCode="General">
                  <c:v>34.676000000000002</c:v>
                </c:pt>
                <c:pt idx="17339" formatCode="General">
                  <c:v>34.677999999999997</c:v>
                </c:pt>
                <c:pt idx="17340" formatCode="General">
                  <c:v>34.68</c:v>
                </c:pt>
                <c:pt idx="17341" formatCode="General">
                  <c:v>34.682000000000002</c:v>
                </c:pt>
                <c:pt idx="17342" formatCode="General">
                  <c:v>34.683999999999997</c:v>
                </c:pt>
                <c:pt idx="17343" formatCode="General">
                  <c:v>34.686</c:v>
                </c:pt>
                <c:pt idx="17344" formatCode="General">
                  <c:v>34.688000000000002</c:v>
                </c:pt>
                <c:pt idx="17345" formatCode="General">
                  <c:v>34.69</c:v>
                </c:pt>
                <c:pt idx="17346" formatCode="General">
                  <c:v>34.692</c:v>
                </c:pt>
                <c:pt idx="17347" formatCode="General">
                  <c:v>34.694000000000003</c:v>
                </c:pt>
                <c:pt idx="17348" formatCode="General">
                  <c:v>34.695999999999998</c:v>
                </c:pt>
                <c:pt idx="17349" formatCode="General">
                  <c:v>34.698</c:v>
                </c:pt>
                <c:pt idx="17350" formatCode="General">
                  <c:v>34.700000000000003</c:v>
                </c:pt>
                <c:pt idx="17351" formatCode="General">
                  <c:v>34.701999999999998</c:v>
                </c:pt>
                <c:pt idx="17352" formatCode="General">
                  <c:v>34.704000000000001</c:v>
                </c:pt>
                <c:pt idx="17353" formatCode="General">
                  <c:v>34.706000000000003</c:v>
                </c:pt>
                <c:pt idx="17354" formatCode="General">
                  <c:v>34.707999999999998</c:v>
                </c:pt>
                <c:pt idx="17355" formatCode="General">
                  <c:v>34.71</c:v>
                </c:pt>
                <c:pt idx="17356" formatCode="General">
                  <c:v>34.712000000000003</c:v>
                </c:pt>
                <c:pt idx="17357" formatCode="General">
                  <c:v>34.713999999999999</c:v>
                </c:pt>
                <c:pt idx="17358" formatCode="General">
                  <c:v>34.716000000000001</c:v>
                </c:pt>
                <c:pt idx="17359" formatCode="General">
                  <c:v>34.718000000000004</c:v>
                </c:pt>
                <c:pt idx="17360" formatCode="General">
                  <c:v>34.72</c:v>
                </c:pt>
                <c:pt idx="17361" formatCode="General">
                  <c:v>34.722000000000001</c:v>
                </c:pt>
                <c:pt idx="17362" formatCode="General">
                  <c:v>34.723999999999997</c:v>
                </c:pt>
                <c:pt idx="17363" formatCode="General">
                  <c:v>34.725999999999999</c:v>
                </c:pt>
                <c:pt idx="17364" formatCode="General">
                  <c:v>34.728000000000002</c:v>
                </c:pt>
                <c:pt idx="17365" formatCode="General">
                  <c:v>34.729999999999997</c:v>
                </c:pt>
                <c:pt idx="17366" formatCode="General">
                  <c:v>34.731999999999999</c:v>
                </c:pt>
                <c:pt idx="17367" formatCode="General">
                  <c:v>34.734000000000002</c:v>
                </c:pt>
                <c:pt idx="17368" formatCode="General">
                  <c:v>34.735999999999997</c:v>
                </c:pt>
                <c:pt idx="17369" formatCode="General">
                  <c:v>34.738</c:v>
                </c:pt>
                <c:pt idx="17370" formatCode="General">
                  <c:v>34.74</c:v>
                </c:pt>
                <c:pt idx="17371" formatCode="General">
                  <c:v>34.741999999999997</c:v>
                </c:pt>
                <c:pt idx="17372" formatCode="General">
                  <c:v>34.744</c:v>
                </c:pt>
                <c:pt idx="17373" formatCode="General">
                  <c:v>34.746000000000002</c:v>
                </c:pt>
                <c:pt idx="17374" formatCode="General">
                  <c:v>34.747999999999998</c:v>
                </c:pt>
                <c:pt idx="17375" formatCode="General">
                  <c:v>34.75</c:v>
                </c:pt>
                <c:pt idx="17376" formatCode="General">
                  <c:v>34.752000000000002</c:v>
                </c:pt>
                <c:pt idx="17377" formatCode="General">
                  <c:v>34.753999999999998</c:v>
                </c:pt>
                <c:pt idx="17378" formatCode="General">
                  <c:v>34.756</c:v>
                </c:pt>
                <c:pt idx="17379" formatCode="General">
                  <c:v>34.758000000000003</c:v>
                </c:pt>
                <c:pt idx="17380" formatCode="General">
                  <c:v>34.76</c:v>
                </c:pt>
                <c:pt idx="17381" formatCode="General">
                  <c:v>34.762</c:v>
                </c:pt>
                <c:pt idx="17382" formatCode="General">
                  <c:v>34.764000000000003</c:v>
                </c:pt>
                <c:pt idx="17383" formatCode="General">
                  <c:v>34.765999999999998</c:v>
                </c:pt>
                <c:pt idx="17384" formatCode="General">
                  <c:v>34.768000000000001</c:v>
                </c:pt>
                <c:pt idx="17385" formatCode="General">
                  <c:v>34.770000000000003</c:v>
                </c:pt>
                <c:pt idx="17386" formatCode="General">
                  <c:v>34.771999999999998</c:v>
                </c:pt>
                <c:pt idx="17387" formatCode="General">
                  <c:v>34.774000000000001</c:v>
                </c:pt>
                <c:pt idx="17388" formatCode="General">
                  <c:v>34.776000000000003</c:v>
                </c:pt>
                <c:pt idx="17389" formatCode="General">
                  <c:v>34.777999999999999</c:v>
                </c:pt>
                <c:pt idx="17390" formatCode="General">
                  <c:v>34.78</c:v>
                </c:pt>
                <c:pt idx="17391" formatCode="General">
                  <c:v>34.781999999999996</c:v>
                </c:pt>
                <c:pt idx="17392" formatCode="General">
                  <c:v>34.783999999999999</c:v>
                </c:pt>
                <c:pt idx="17393" formatCode="General">
                  <c:v>34.786000000000001</c:v>
                </c:pt>
                <c:pt idx="17394" formatCode="General">
                  <c:v>34.787999999999997</c:v>
                </c:pt>
                <c:pt idx="17395" formatCode="General">
                  <c:v>34.79</c:v>
                </c:pt>
                <c:pt idx="17396" formatCode="General">
                  <c:v>34.792000000000002</c:v>
                </c:pt>
                <c:pt idx="17397" formatCode="General">
                  <c:v>34.793999999999997</c:v>
                </c:pt>
                <c:pt idx="17398" formatCode="General">
                  <c:v>34.795999999999999</c:v>
                </c:pt>
                <c:pt idx="17399" formatCode="General">
                  <c:v>34.798000000000002</c:v>
                </c:pt>
                <c:pt idx="17400" formatCode="General">
                  <c:v>34.799999999999997</c:v>
                </c:pt>
                <c:pt idx="17401" formatCode="General">
                  <c:v>34.802</c:v>
                </c:pt>
                <c:pt idx="17402" formatCode="General">
                  <c:v>34.804000000000002</c:v>
                </c:pt>
                <c:pt idx="17403" formatCode="General">
                  <c:v>34.805999999999997</c:v>
                </c:pt>
                <c:pt idx="17404" formatCode="General">
                  <c:v>34.808</c:v>
                </c:pt>
                <c:pt idx="17405" formatCode="General">
                  <c:v>34.81</c:v>
                </c:pt>
                <c:pt idx="17406" formatCode="General">
                  <c:v>34.811999999999998</c:v>
                </c:pt>
                <c:pt idx="17407" formatCode="General">
                  <c:v>34.814</c:v>
                </c:pt>
                <c:pt idx="17408" formatCode="General">
                  <c:v>34.816000000000003</c:v>
                </c:pt>
                <c:pt idx="17409" formatCode="General">
                  <c:v>34.817999999999998</c:v>
                </c:pt>
                <c:pt idx="17410" formatCode="General">
                  <c:v>34.82</c:v>
                </c:pt>
                <c:pt idx="17411" formatCode="General">
                  <c:v>34.822000000000003</c:v>
                </c:pt>
                <c:pt idx="17412" formatCode="General">
                  <c:v>34.823999999999998</c:v>
                </c:pt>
                <c:pt idx="17413" formatCode="General">
                  <c:v>34.826000000000001</c:v>
                </c:pt>
                <c:pt idx="17414" formatCode="General">
                  <c:v>34.828000000000003</c:v>
                </c:pt>
                <c:pt idx="17415" formatCode="General">
                  <c:v>34.83</c:v>
                </c:pt>
                <c:pt idx="17416" formatCode="General">
                  <c:v>34.832000000000001</c:v>
                </c:pt>
                <c:pt idx="17417" formatCode="General">
                  <c:v>34.834000000000003</c:v>
                </c:pt>
                <c:pt idx="17418" formatCode="General">
                  <c:v>34.835999999999999</c:v>
                </c:pt>
                <c:pt idx="17419" formatCode="General">
                  <c:v>34.838000000000001</c:v>
                </c:pt>
                <c:pt idx="17420" formatCode="General">
                  <c:v>34.840000000000003</c:v>
                </c:pt>
                <c:pt idx="17421" formatCode="General">
                  <c:v>34.841999999999999</c:v>
                </c:pt>
                <c:pt idx="17422" formatCode="General">
                  <c:v>34.844000000000001</c:v>
                </c:pt>
                <c:pt idx="17423" formatCode="General">
                  <c:v>34.845999999999997</c:v>
                </c:pt>
                <c:pt idx="17424" formatCode="General">
                  <c:v>34.847999999999999</c:v>
                </c:pt>
                <c:pt idx="17425" formatCode="General">
                  <c:v>34.85</c:v>
                </c:pt>
                <c:pt idx="17426" formatCode="General">
                  <c:v>34.851999999999997</c:v>
                </c:pt>
                <c:pt idx="17427" formatCode="General">
                  <c:v>34.853999999999999</c:v>
                </c:pt>
                <c:pt idx="17428" formatCode="General">
                  <c:v>34.856000000000002</c:v>
                </c:pt>
                <c:pt idx="17429" formatCode="General">
                  <c:v>34.857999999999997</c:v>
                </c:pt>
                <c:pt idx="17430" formatCode="General">
                  <c:v>34.86</c:v>
                </c:pt>
                <c:pt idx="17431" formatCode="General">
                  <c:v>34.862000000000002</c:v>
                </c:pt>
                <c:pt idx="17432" formatCode="General">
                  <c:v>34.863999999999997</c:v>
                </c:pt>
                <c:pt idx="17433" formatCode="General">
                  <c:v>34.866</c:v>
                </c:pt>
                <c:pt idx="17434" formatCode="General">
                  <c:v>34.868000000000002</c:v>
                </c:pt>
                <c:pt idx="17435" formatCode="General">
                  <c:v>34.869999999999997</c:v>
                </c:pt>
                <c:pt idx="17436" formatCode="General">
                  <c:v>34.872</c:v>
                </c:pt>
                <c:pt idx="17437" formatCode="General">
                  <c:v>34.874000000000002</c:v>
                </c:pt>
                <c:pt idx="17438" formatCode="General">
                  <c:v>34.875999999999998</c:v>
                </c:pt>
                <c:pt idx="17439" formatCode="General">
                  <c:v>34.878</c:v>
                </c:pt>
                <c:pt idx="17440" formatCode="General">
                  <c:v>34.880000000000003</c:v>
                </c:pt>
                <c:pt idx="17441" formatCode="General">
                  <c:v>34.881999999999998</c:v>
                </c:pt>
                <c:pt idx="17442" formatCode="General">
                  <c:v>34.884</c:v>
                </c:pt>
                <c:pt idx="17443" formatCode="General">
                  <c:v>34.886000000000003</c:v>
                </c:pt>
                <c:pt idx="17444" formatCode="General">
                  <c:v>34.887999999999998</c:v>
                </c:pt>
                <c:pt idx="17445" formatCode="General">
                  <c:v>34.89</c:v>
                </c:pt>
                <c:pt idx="17446" formatCode="General">
                  <c:v>34.892000000000003</c:v>
                </c:pt>
                <c:pt idx="17447" formatCode="General">
                  <c:v>34.893999999999998</c:v>
                </c:pt>
                <c:pt idx="17448" formatCode="General">
                  <c:v>34.896000000000001</c:v>
                </c:pt>
                <c:pt idx="17449" formatCode="General">
                  <c:v>34.898000000000003</c:v>
                </c:pt>
                <c:pt idx="17450" formatCode="General">
                  <c:v>34.9</c:v>
                </c:pt>
                <c:pt idx="17451" formatCode="General">
                  <c:v>34.902000000000001</c:v>
                </c:pt>
                <c:pt idx="17452" formatCode="General">
                  <c:v>34.904000000000003</c:v>
                </c:pt>
                <c:pt idx="17453" formatCode="General">
                  <c:v>34.905999999999999</c:v>
                </c:pt>
                <c:pt idx="17454" formatCode="General">
                  <c:v>34.908000000000001</c:v>
                </c:pt>
                <c:pt idx="17455" formatCode="General">
                  <c:v>34.909999999999997</c:v>
                </c:pt>
                <c:pt idx="17456" formatCode="General">
                  <c:v>34.911999999999999</c:v>
                </c:pt>
                <c:pt idx="17457" formatCode="General">
                  <c:v>34.914000000000001</c:v>
                </c:pt>
                <c:pt idx="17458" formatCode="General">
                  <c:v>34.915999999999997</c:v>
                </c:pt>
                <c:pt idx="17459" formatCode="General">
                  <c:v>34.917999999999999</c:v>
                </c:pt>
                <c:pt idx="17460" formatCode="General">
                  <c:v>34.92</c:v>
                </c:pt>
                <c:pt idx="17461" formatCode="General">
                  <c:v>34.921999999999997</c:v>
                </c:pt>
                <c:pt idx="17462" formatCode="General">
                  <c:v>34.923999999999999</c:v>
                </c:pt>
                <c:pt idx="17463" formatCode="General">
                  <c:v>34.926000000000002</c:v>
                </c:pt>
                <c:pt idx="17464" formatCode="General">
                  <c:v>34.927999999999997</c:v>
                </c:pt>
                <c:pt idx="17465" formatCode="General">
                  <c:v>34.93</c:v>
                </c:pt>
                <c:pt idx="17466" formatCode="General">
                  <c:v>34.932000000000002</c:v>
                </c:pt>
                <c:pt idx="17467" formatCode="General">
                  <c:v>34.933999999999997</c:v>
                </c:pt>
                <c:pt idx="17468" formatCode="General">
                  <c:v>34.936</c:v>
                </c:pt>
                <c:pt idx="17469" formatCode="General">
                  <c:v>34.938000000000002</c:v>
                </c:pt>
                <c:pt idx="17470" formatCode="General">
                  <c:v>34.94</c:v>
                </c:pt>
                <c:pt idx="17471" formatCode="General">
                  <c:v>34.942</c:v>
                </c:pt>
                <c:pt idx="17472" formatCode="General">
                  <c:v>34.944000000000003</c:v>
                </c:pt>
                <c:pt idx="17473" formatCode="General">
                  <c:v>34.945999999999998</c:v>
                </c:pt>
                <c:pt idx="17474" formatCode="General">
                  <c:v>34.948</c:v>
                </c:pt>
                <c:pt idx="17475" formatCode="General">
                  <c:v>34.950000000000003</c:v>
                </c:pt>
                <c:pt idx="17476" formatCode="General">
                  <c:v>34.951999999999998</c:v>
                </c:pt>
                <c:pt idx="17477" formatCode="General">
                  <c:v>34.954000000000001</c:v>
                </c:pt>
                <c:pt idx="17478" formatCode="General">
                  <c:v>34.956000000000003</c:v>
                </c:pt>
                <c:pt idx="17479" formatCode="General">
                  <c:v>34.957999999999998</c:v>
                </c:pt>
                <c:pt idx="17480" formatCode="General">
                  <c:v>34.96</c:v>
                </c:pt>
                <c:pt idx="17481" formatCode="General">
                  <c:v>34.962000000000003</c:v>
                </c:pt>
                <c:pt idx="17482" formatCode="General">
                  <c:v>34.963999999999999</c:v>
                </c:pt>
                <c:pt idx="17483" formatCode="General">
                  <c:v>34.966000000000001</c:v>
                </c:pt>
                <c:pt idx="17484" formatCode="General">
                  <c:v>34.968000000000004</c:v>
                </c:pt>
                <c:pt idx="17485" formatCode="General">
                  <c:v>34.97</c:v>
                </c:pt>
                <c:pt idx="17486" formatCode="General">
                  <c:v>34.972000000000001</c:v>
                </c:pt>
                <c:pt idx="17487" formatCode="General">
                  <c:v>34.973999999999997</c:v>
                </c:pt>
                <c:pt idx="17488" formatCode="General">
                  <c:v>34.975999999999999</c:v>
                </c:pt>
                <c:pt idx="17489" formatCode="General">
                  <c:v>34.978000000000002</c:v>
                </c:pt>
                <c:pt idx="17490" formatCode="General">
                  <c:v>34.979999999999997</c:v>
                </c:pt>
                <c:pt idx="17491" formatCode="General">
                  <c:v>34.981999999999999</c:v>
                </c:pt>
                <c:pt idx="17492" formatCode="General">
                  <c:v>34.984000000000002</c:v>
                </c:pt>
                <c:pt idx="17493" formatCode="General">
                  <c:v>34.985999999999997</c:v>
                </c:pt>
                <c:pt idx="17494" formatCode="General">
                  <c:v>34.988</c:v>
                </c:pt>
                <c:pt idx="17495" formatCode="General">
                  <c:v>34.99</c:v>
                </c:pt>
                <c:pt idx="17496" formatCode="General">
                  <c:v>34.991999999999997</c:v>
                </c:pt>
                <c:pt idx="17497" formatCode="General">
                  <c:v>34.994</c:v>
                </c:pt>
                <c:pt idx="17498" formatCode="General">
                  <c:v>34.996000000000002</c:v>
                </c:pt>
                <c:pt idx="17499" formatCode="General">
                  <c:v>34.997999999999998</c:v>
                </c:pt>
                <c:pt idx="17500" formatCode="General">
                  <c:v>35</c:v>
                </c:pt>
                <c:pt idx="17501" formatCode="General">
                  <c:v>35.002000000000002</c:v>
                </c:pt>
                <c:pt idx="17502" formatCode="General">
                  <c:v>35.003999999999998</c:v>
                </c:pt>
                <c:pt idx="17503" formatCode="General">
                  <c:v>35.006</c:v>
                </c:pt>
                <c:pt idx="17504" formatCode="General">
                  <c:v>35.008000000000003</c:v>
                </c:pt>
                <c:pt idx="17505" formatCode="General">
                  <c:v>35.01</c:v>
                </c:pt>
                <c:pt idx="17506" formatCode="General">
                  <c:v>35.012</c:v>
                </c:pt>
                <c:pt idx="17507" formatCode="General">
                  <c:v>35.014000000000003</c:v>
                </c:pt>
                <c:pt idx="17508" formatCode="General">
                  <c:v>35.015999999999998</c:v>
                </c:pt>
                <c:pt idx="17509" formatCode="General">
                  <c:v>35.018000000000001</c:v>
                </c:pt>
                <c:pt idx="17510" formatCode="General">
                  <c:v>35.020000000000003</c:v>
                </c:pt>
                <c:pt idx="17511" formatCode="General">
                  <c:v>35.021999999999998</c:v>
                </c:pt>
                <c:pt idx="17512" formatCode="General">
                  <c:v>35.024000000000001</c:v>
                </c:pt>
                <c:pt idx="17513" formatCode="General">
                  <c:v>35.026000000000003</c:v>
                </c:pt>
                <c:pt idx="17514" formatCode="General">
                  <c:v>35.027999999999999</c:v>
                </c:pt>
                <c:pt idx="17515" formatCode="General">
                  <c:v>35.03</c:v>
                </c:pt>
                <c:pt idx="17516" formatCode="General">
                  <c:v>35.031999999999996</c:v>
                </c:pt>
                <c:pt idx="17517" formatCode="General">
                  <c:v>35.033999999999999</c:v>
                </c:pt>
                <c:pt idx="17518" formatCode="General">
                  <c:v>35.036000000000001</c:v>
                </c:pt>
                <c:pt idx="17519" formatCode="General">
                  <c:v>35.037999999999997</c:v>
                </c:pt>
                <c:pt idx="17520" formatCode="General">
                  <c:v>35.04</c:v>
                </c:pt>
                <c:pt idx="17521" formatCode="General">
                  <c:v>35.042000000000002</c:v>
                </c:pt>
                <c:pt idx="17522" formatCode="General">
                  <c:v>35.043999999999997</c:v>
                </c:pt>
                <c:pt idx="17523" formatCode="General">
                  <c:v>35.045999999999999</c:v>
                </c:pt>
                <c:pt idx="17524" formatCode="General">
                  <c:v>35.048000000000002</c:v>
                </c:pt>
                <c:pt idx="17525" formatCode="General">
                  <c:v>35.049999999999997</c:v>
                </c:pt>
                <c:pt idx="17526" formatCode="General">
                  <c:v>35.052</c:v>
                </c:pt>
                <c:pt idx="17527" formatCode="General">
                  <c:v>35.054000000000002</c:v>
                </c:pt>
                <c:pt idx="17528" formatCode="General">
                  <c:v>35.055999999999997</c:v>
                </c:pt>
                <c:pt idx="17529" formatCode="General">
                  <c:v>35.058</c:v>
                </c:pt>
                <c:pt idx="17530" formatCode="General">
                  <c:v>35.06</c:v>
                </c:pt>
                <c:pt idx="17531" formatCode="General">
                  <c:v>35.061999999999998</c:v>
                </c:pt>
                <c:pt idx="17532" formatCode="General">
                  <c:v>35.064</c:v>
                </c:pt>
                <c:pt idx="17533" formatCode="General">
                  <c:v>35.066000000000003</c:v>
                </c:pt>
                <c:pt idx="17534" formatCode="General">
                  <c:v>35.067999999999998</c:v>
                </c:pt>
                <c:pt idx="17535" formatCode="General">
                  <c:v>35.07</c:v>
                </c:pt>
                <c:pt idx="17536" formatCode="General">
                  <c:v>35.072000000000003</c:v>
                </c:pt>
                <c:pt idx="17537" formatCode="General">
                  <c:v>35.073999999999998</c:v>
                </c:pt>
                <c:pt idx="17538" formatCode="General">
                  <c:v>35.076000000000001</c:v>
                </c:pt>
                <c:pt idx="17539" formatCode="General">
                  <c:v>35.078000000000003</c:v>
                </c:pt>
                <c:pt idx="17540" formatCode="General">
                  <c:v>35.08</c:v>
                </c:pt>
                <c:pt idx="17541" formatCode="General">
                  <c:v>35.082000000000001</c:v>
                </c:pt>
                <c:pt idx="17542" formatCode="General">
                  <c:v>35.084000000000003</c:v>
                </c:pt>
                <c:pt idx="17543" formatCode="General">
                  <c:v>35.085999999999999</c:v>
                </c:pt>
                <c:pt idx="17544" formatCode="General">
                  <c:v>35.088000000000001</c:v>
                </c:pt>
                <c:pt idx="17545" formatCode="General">
                  <c:v>35.090000000000003</c:v>
                </c:pt>
                <c:pt idx="17546" formatCode="General">
                  <c:v>35.091999999999999</c:v>
                </c:pt>
                <c:pt idx="17547" formatCode="General">
                  <c:v>35.094000000000001</c:v>
                </c:pt>
                <c:pt idx="17548" formatCode="General">
                  <c:v>35.095999999999997</c:v>
                </c:pt>
                <c:pt idx="17549" formatCode="General">
                  <c:v>35.097999999999999</c:v>
                </c:pt>
                <c:pt idx="17550" formatCode="General">
                  <c:v>35.1</c:v>
                </c:pt>
                <c:pt idx="17551" formatCode="General">
                  <c:v>35.101999999999997</c:v>
                </c:pt>
                <c:pt idx="17552" formatCode="General">
                  <c:v>35.103999999999999</c:v>
                </c:pt>
                <c:pt idx="17553" formatCode="General">
                  <c:v>35.106000000000002</c:v>
                </c:pt>
                <c:pt idx="17554" formatCode="General">
                  <c:v>35.107999999999997</c:v>
                </c:pt>
                <c:pt idx="17555" formatCode="General">
                  <c:v>35.11</c:v>
                </c:pt>
                <c:pt idx="17556" formatCode="General">
                  <c:v>35.112000000000002</c:v>
                </c:pt>
                <c:pt idx="17557" formatCode="General">
                  <c:v>35.113999999999997</c:v>
                </c:pt>
                <c:pt idx="17558" formatCode="General">
                  <c:v>35.116</c:v>
                </c:pt>
                <c:pt idx="17559" formatCode="General">
                  <c:v>35.118000000000002</c:v>
                </c:pt>
                <c:pt idx="17560" formatCode="General">
                  <c:v>35.119999999999997</c:v>
                </c:pt>
                <c:pt idx="17561" formatCode="General">
                  <c:v>35.122</c:v>
                </c:pt>
                <c:pt idx="17562" formatCode="General">
                  <c:v>35.124000000000002</c:v>
                </c:pt>
                <c:pt idx="17563" formatCode="General">
                  <c:v>35.125999999999998</c:v>
                </c:pt>
                <c:pt idx="17564" formatCode="General">
                  <c:v>35.128</c:v>
                </c:pt>
                <c:pt idx="17565" formatCode="General">
                  <c:v>35.130000000000003</c:v>
                </c:pt>
                <c:pt idx="17566" formatCode="General">
                  <c:v>35.131999999999998</c:v>
                </c:pt>
                <c:pt idx="17567" formatCode="General">
                  <c:v>35.134</c:v>
                </c:pt>
                <c:pt idx="17568" formatCode="General">
                  <c:v>35.136000000000003</c:v>
                </c:pt>
                <c:pt idx="17569" formatCode="General">
                  <c:v>35.137999999999998</c:v>
                </c:pt>
                <c:pt idx="17570" formatCode="General">
                  <c:v>35.14</c:v>
                </c:pt>
                <c:pt idx="17571" formatCode="General">
                  <c:v>35.142000000000003</c:v>
                </c:pt>
                <c:pt idx="17572" formatCode="General">
                  <c:v>35.143999999999998</c:v>
                </c:pt>
                <c:pt idx="17573" formatCode="General">
                  <c:v>35.146000000000001</c:v>
                </c:pt>
                <c:pt idx="17574" formatCode="General">
                  <c:v>35.148000000000003</c:v>
                </c:pt>
                <c:pt idx="17575" formatCode="General">
                  <c:v>35.15</c:v>
                </c:pt>
                <c:pt idx="17576" formatCode="General">
                  <c:v>35.152000000000001</c:v>
                </c:pt>
                <c:pt idx="17577" formatCode="General">
                  <c:v>35.154000000000003</c:v>
                </c:pt>
                <c:pt idx="17578" formatCode="General">
                  <c:v>35.155999999999999</c:v>
                </c:pt>
                <c:pt idx="17579" formatCode="General">
                  <c:v>35.158000000000001</c:v>
                </c:pt>
                <c:pt idx="17580" formatCode="General">
                  <c:v>35.159999999999997</c:v>
                </c:pt>
                <c:pt idx="17581" formatCode="General">
                  <c:v>35.161999999999999</c:v>
                </c:pt>
                <c:pt idx="17582" formatCode="General">
                  <c:v>35.164000000000001</c:v>
                </c:pt>
                <c:pt idx="17583" formatCode="General">
                  <c:v>35.165999999999997</c:v>
                </c:pt>
                <c:pt idx="17584" formatCode="General">
                  <c:v>35.167999999999999</c:v>
                </c:pt>
                <c:pt idx="17585" formatCode="General">
                  <c:v>35.17</c:v>
                </c:pt>
                <c:pt idx="17586" formatCode="General">
                  <c:v>35.171999999999997</c:v>
                </c:pt>
                <c:pt idx="17587" formatCode="General">
                  <c:v>35.173999999999999</c:v>
                </c:pt>
                <c:pt idx="17588" formatCode="General">
                  <c:v>35.176000000000002</c:v>
                </c:pt>
                <c:pt idx="17589" formatCode="General">
                  <c:v>35.177999999999997</c:v>
                </c:pt>
                <c:pt idx="17590" formatCode="General">
                  <c:v>35.18</c:v>
                </c:pt>
                <c:pt idx="17591" formatCode="General">
                  <c:v>35.182000000000002</c:v>
                </c:pt>
                <c:pt idx="17592" formatCode="General">
                  <c:v>35.183999999999997</c:v>
                </c:pt>
                <c:pt idx="17593" formatCode="General">
                  <c:v>35.186</c:v>
                </c:pt>
                <c:pt idx="17594" formatCode="General">
                  <c:v>35.188000000000002</c:v>
                </c:pt>
                <c:pt idx="17595" formatCode="General">
                  <c:v>35.19</c:v>
                </c:pt>
                <c:pt idx="17596" formatCode="General">
                  <c:v>35.192</c:v>
                </c:pt>
                <c:pt idx="17597" formatCode="General">
                  <c:v>35.194000000000003</c:v>
                </c:pt>
                <c:pt idx="17598" formatCode="General">
                  <c:v>35.195999999999998</c:v>
                </c:pt>
                <c:pt idx="17599" formatCode="General">
                  <c:v>35.198</c:v>
                </c:pt>
                <c:pt idx="17600" formatCode="General">
                  <c:v>35.200000000000003</c:v>
                </c:pt>
                <c:pt idx="17601" formatCode="General">
                  <c:v>35.201999999999998</c:v>
                </c:pt>
                <c:pt idx="17602" formatCode="General">
                  <c:v>35.204000000000001</c:v>
                </c:pt>
                <c:pt idx="17603" formatCode="General">
                  <c:v>35.206000000000003</c:v>
                </c:pt>
                <c:pt idx="17604" formatCode="General">
                  <c:v>35.207999999999998</c:v>
                </c:pt>
                <c:pt idx="17605" formatCode="General">
                  <c:v>35.21</c:v>
                </c:pt>
                <c:pt idx="17606" formatCode="General">
                  <c:v>35.212000000000003</c:v>
                </c:pt>
                <c:pt idx="17607" formatCode="General">
                  <c:v>35.213999999999999</c:v>
                </c:pt>
                <c:pt idx="17608" formatCode="General">
                  <c:v>35.216000000000001</c:v>
                </c:pt>
                <c:pt idx="17609" formatCode="General">
                  <c:v>35.218000000000004</c:v>
                </c:pt>
                <c:pt idx="17610" formatCode="General">
                  <c:v>35.22</c:v>
                </c:pt>
                <c:pt idx="17611" formatCode="General">
                  <c:v>35.222000000000001</c:v>
                </c:pt>
                <c:pt idx="17612" formatCode="General">
                  <c:v>35.223999999999997</c:v>
                </c:pt>
                <c:pt idx="17613" formatCode="General">
                  <c:v>35.225999999999999</c:v>
                </c:pt>
                <c:pt idx="17614" formatCode="General">
                  <c:v>35.228000000000002</c:v>
                </c:pt>
                <c:pt idx="17615" formatCode="General">
                  <c:v>35.229999999999997</c:v>
                </c:pt>
                <c:pt idx="17616" formatCode="General">
                  <c:v>35.231999999999999</c:v>
                </c:pt>
                <c:pt idx="17617" formatCode="General">
                  <c:v>35.234000000000002</c:v>
                </c:pt>
                <c:pt idx="17618" formatCode="General">
                  <c:v>35.235999999999997</c:v>
                </c:pt>
                <c:pt idx="17619" formatCode="General">
                  <c:v>35.238</c:v>
                </c:pt>
                <c:pt idx="17620" formatCode="General">
                  <c:v>35.24</c:v>
                </c:pt>
                <c:pt idx="17621" formatCode="General">
                  <c:v>35.241999999999997</c:v>
                </c:pt>
                <c:pt idx="17622" formatCode="General">
                  <c:v>35.244</c:v>
                </c:pt>
                <c:pt idx="17623" formatCode="General">
                  <c:v>35.246000000000002</c:v>
                </c:pt>
                <c:pt idx="17624" formatCode="General">
                  <c:v>35.247999999999998</c:v>
                </c:pt>
                <c:pt idx="17625" formatCode="General">
                  <c:v>35.25</c:v>
                </c:pt>
                <c:pt idx="17626" formatCode="General">
                  <c:v>35.252000000000002</c:v>
                </c:pt>
                <c:pt idx="17627" formatCode="General">
                  <c:v>35.253999999999998</c:v>
                </c:pt>
                <c:pt idx="17628" formatCode="General">
                  <c:v>35.256</c:v>
                </c:pt>
                <c:pt idx="17629" formatCode="General">
                  <c:v>35.258000000000003</c:v>
                </c:pt>
                <c:pt idx="17630" formatCode="General">
                  <c:v>35.26</c:v>
                </c:pt>
                <c:pt idx="17631" formatCode="General">
                  <c:v>35.262</c:v>
                </c:pt>
                <c:pt idx="17632" formatCode="General">
                  <c:v>35.264000000000003</c:v>
                </c:pt>
                <c:pt idx="17633" formatCode="General">
                  <c:v>35.265999999999998</c:v>
                </c:pt>
                <c:pt idx="17634" formatCode="General">
                  <c:v>35.268000000000001</c:v>
                </c:pt>
                <c:pt idx="17635" formatCode="General">
                  <c:v>35.270000000000003</c:v>
                </c:pt>
                <c:pt idx="17636" formatCode="General">
                  <c:v>35.271999999999998</c:v>
                </c:pt>
                <c:pt idx="17637" formatCode="General">
                  <c:v>35.274000000000001</c:v>
                </c:pt>
                <c:pt idx="17638" formatCode="General">
                  <c:v>35.276000000000003</c:v>
                </c:pt>
                <c:pt idx="17639" formatCode="General">
                  <c:v>35.277999999999999</c:v>
                </c:pt>
                <c:pt idx="17640" formatCode="General">
                  <c:v>35.28</c:v>
                </c:pt>
                <c:pt idx="17641" formatCode="General">
                  <c:v>35.281999999999996</c:v>
                </c:pt>
                <c:pt idx="17642" formatCode="General">
                  <c:v>35.283999999999999</c:v>
                </c:pt>
                <c:pt idx="17643" formatCode="General">
                  <c:v>35.286000000000001</c:v>
                </c:pt>
                <c:pt idx="17644" formatCode="General">
                  <c:v>35.287999999999997</c:v>
                </c:pt>
                <c:pt idx="17645" formatCode="General">
                  <c:v>35.29</c:v>
                </c:pt>
                <c:pt idx="17646" formatCode="General">
                  <c:v>35.292000000000002</c:v>
                </c:pt>
                <c:pt idx="17647" formatCode="General">
                  <c:v>35.293999999999997</c:v>
                </c:pt>
                <c:pt idx="17648" formatCode="General">
                  <c:v>35.295999999999999</c:v>
                </c:pt>
                <c:pt idx="17649" formatCode="General">
                  <c:v>35.298000000000002</c:v>
                </c:pt>
                <c:pt idx="17650" formatCode="General">
                  <c:v>35.299999999999997</c:v>
                </c:pt>
                <c:pt idx="17651" formatCode="General">
                  <c:v>35.302</c:v>
                </c:pt>
                <c:pt idx="17652" formatCode="General">
                  <c:v>35.304000000000002</c:v>
                </c:pt>
                <c:pt idx="17653" formatCode="General">
                  <c:v>35.305999999999997</c:v>
                </c:pt>
                <c:pt idx="17654" formatCode="General">
                  <c:v>35.308</c:v>
                </c:pt>
                <c:pt idx="17655" formatCode="General">
                  <c:v>35.31</c:v>
                </c:pt>
                <c:pt idx="17656" formatCode="General">
                  <c:v>35.311999999999998</c:v>
                </c:pt>
                <c:pt idx="17657" formatCode="General">
                  <c:v>35.314</c:v>
                </c:pt>
                <c:pt idx="17658" formatCode="General">
                  <c:v>35.316000000000003</c:v>
                </c:pt>
                <c:pt idx="17659" formatCode="General">
                  <c:v>35.317999999999998</c:v>
                </c:pt>
                <c:pt idx="17660" formatCode="General">
                  <c:v>35.32</c:v>
                </c:pt>
                <c:pt idx="17661" formatCode="General">
                  <c:v>35.322000000000003</c:v>
                </c:pt>
                <c:pt idx="17662" formatCode="General">
                  <c:v>35.323999999999998</c:v>
                </c:pt>
                <c:pt idx="17663" formatCode="General">
                  <c:v>35.326000000000001</c:v>
                </c:pt>
                <c:pt idx="17664" formatCode="General">
                  <c:v>35.328000000000003</c:v>
                </c:pt>
                <c:pt idx="17665" formatCode="General">
                  <c:v>35.33</c:v>
                </c:pt>
                <c:pt idx="17666" formatCode="General">
                  <c:v>35.332000000000001</c:v>
                </c:pt>
                <c:pt idx="17667" formatCode="General">
                  <c:v>35.334000000000003</c:v>
                </c:pt>
                <c:pt idx="17668" formatCode="General">
                  <c:v>35.335999999999999</c:v>
                </c:pt>
                <c:pt idx="17669" formatCode="General">
                  <c:v>35.338000000000001</c:v>
                </c:pt>
                <c:pt idx="17670" formatCode="General">
                  <c:v>35.340000000000003</c:v>
                </c:pt>
                <c:pt idx="17671" formatCode="General">
                  <c:v>35.341999999999999</c:v>
                </c:pt>
                <c:pt idx="17672" formatCode="General">
                  <c:v>35.344000000000001</c:v>
                </c:pt>
                <c:pt idx="17673" formatCode="General">
                  <c:v>35.345999999999997</c:v>
                </c:pt>
                <c:pt idx="17674" formatCode="General">
                  <c:v>35.347999999999999</c:v>
                </c:pt>
                <c:pt idx="17675" formatCode="General">
                  <c:v>35.35</c:v>
                </c:pt>
                <c:pt idx="17676" formatCode="General">
                  <c:v>35.351999999999997</c:v>
                </c:pt>
                <c:pt idx="17677" formatCode="General">
                  <c:v>35.353999999999999</c:v>
                </c:pt>
                <c:pt idx="17678" formatCode="General">
                  <c:v>35.356000000000002</c:v>
                </c:pt>
                <c:pt idx="17679" formatCode="General">
                  <c:v>35.357999999999997</c:v>
                </c:pt>
                <c:pt idx="17680" formatCode="General">
                  <c:v>35.36</c:v>
                </c:pt>
                <c:pt idx="17681" formatCode="General">
                  <c:v>35.362000000000002</c:v>
                </c:pt>
                <c:pt idx="17682" formatCode="General">
                  <c:v>35.363999999999997</c:v>
                </c:pt>
                <c:pt idx="17683" formatCode="General">
                  <c:v>35.366</c:v>
                </c:pt>
                <c:pt idx="17684" formatCode="General">
                  <c:v>35.368000000000002</c:v>
                </c:pt>
                <c:pt idx="17685" formatCode="General">
                  <c:v>35.369999999999997</c:v>
                </c:pt>
                <c:pt idx="17686" formatCode="General">
                  <c:v>35.372</c:v>
                </c:pt>
                <c:pt idx="17687" formatCode="General">
                  <c:v>35.374000000000002</c:v>
                </c:pt>
                <c:pt idx="17688" formatCode="General">
                  <c:v>35.375999999999998</c:v>
                </c:pt>
                <c:pt idx="17689" formatCode="General">
                  <c:v>35.378</c:v>
                </c:pt>
                <c:pt idx="17690" formatCode="General">
                  <c:v>35.380000000000003</c:v>
                </c:pt>
                <c:pt idx="17691" formatCode="General">
                  <c:v>35.381999999999998</c:v>
                </c:pt>
                <c:pt idx="17692" formatCode="General">
                  <c:v>35.384</c:v>
                </c:pt>
                <c:pt idx="17693" formatCode="General">
                  <c:v>35.386000000000003</c:v>
                </c:pt>
                <c:pt idx="17694" formatCode="General">
                  <c:v>35.387999999999998</c:v>
                </c:pt>
                <c:pt idx="17695" formatCode="General">
                  <c:v>35.39</c:v>
                </c:pt>
                <c:pt idx="17696" formatCode="General">
                  <c:v>35.392000000000003</c:v>
                </c:pt>
                <c:pt idx="17697" formatCode="General">
                  <c:v>35.393999999999998</c:v>
                </c:pt>
                <c:pt idx="17698" formatCode="General">
                  <c:v>35.396000000000001</c:v>
                </c:pt>
                <c:pt idx="17699" formatCode="General">
                  <c:v>35.398000000000003</c:v>
                </c:pt>
                <c:pt idx="17700" formatCode="General">
                  <c:v>35.4</c:v>
                </c:pt>
                <c:pt idx="17701" formatCode="General">
                  <c:v>35.402000000000001</c:v>
                </c:pt>
                <c:pt idx="17702" formatCode="General">
                  <c:v>35.404000000000003</c:v>
                </c:pt>
                <c:pt idx="17703" formatCode="General">
                  <c:v>35.405999999999999</c:v>
                </c:pt>
                <c:pt idx="17704" formatCode="General">
                  <c:v>35.408000000000001</c:v>
                </c:pt>
                <c:pt idx="17705" formatCode="General">
                  <c:v>35.409999999999997</c:v>
                </c:pt>
                <c:pt idx="17706" formatCode="General">
                  <c:v>35.411999999999999</c:v>
                </c:pt>
                <c:pt idx="17707" formatCode="General">
                  <c:v>35.414000000000001</c:v>
                </c:pt>
                <c:pt idx="17708" formatCode="General">
                  <c:v>35.415999999999997</c:v>
                </c:pt>
                <c:pt idx="17709" formatCode="General">
                  <c:v>35.417999999999999</c:v>
                </c:pt>
                <c:pt idx="17710" formatCode="General">
                  <c:v>35.42</c:v>
                </c:pt>
                <c:pt idx="17711" formatCode="General">
                  <c:v>35.421999999999997</c:v>
                </c:pt>
                <c:pt idx="17712" formatCode="General">
                  <c:v>35.423999999999999</c:v>
                </c:pt>
                <c:pt idx="17713" formatCode="General">
                  <c:v>35.426000000000002</c:v>
                </c:pt>
                <c:pt idx="17714" formatCode="General">
                  <c:v>35.427999999999997</c:v>
                </c:pt>
                <c:pt idx="17715" formatCode="General">
                  <c:v>35.43</c:v>
                </c:pt>
                <c:pt idx="17716" formatCode="General">
                  <c:v>35.432000000000002</c:v>
                </c:pt>
                <c:pt idx="17717" formatCode="General">
                  <c:v>35.433999999999997</c:v>
                </c:pt>
                <c:pt idx="17718" formatCode="General">
                  <c:v>35.436</c:v>
                </c:pt>
                <c:pt idx="17719" formatCode="General">
                  <c:v>35.438000000000002</c:v>
                </c:pt>
                <c:pt idx="17720" formatCode="General">
                  <c:v>35.44</c:v>
                </c:pt>
                <c:pt idx="17721" formatCode="General">
                  <c:v>35.442</c:v>
                </c:pt>
                <c:pt idx="17722" formatCode="General">
                  <c:v>35.444000000000003</c:v>
                </c:pt>
                <c:pt idx="17723" formatCode="General">
                  <c:v>35.445999999999998</c:v>
                </c:pt>
                <c:pt idx="17724" formatCode="General">
                  <c:v>35.448</c:v>
                </c:pt>
                <c:pt idx="17725" formatCode="General">
                  <c:v>35.450000000000003</c:v>
                </c:pt>
                <c:pt idx="17726" formatCode="General">
                  <c:v>35.451999999999998</c:v>
                </c:pt>
                <c:pt idx="17727" formatCode="General">
                  <c:v>35.454000000000001</c:v>
                </c:pt>
                <c:pt idx="17728" formatCode="General">
                  <c:v>35.456000000000003</c:v>
                </c:pt>
                <c:pt idx="17729" formatCode="General">
                  <c:v>35.457999999999998</c:v>
                </c:pt>
                <c:pt idx="17730" formatCode="General">
                  <c:v>35.46</c:v>
                </c:pt>
                <c:pt idx="17731" formatCode="General">
                  <c:v>35.462000000000003</c:v>
                </c:pt>
                <c:pt idx="17732" formatCode="General">
                  <c:v>35.463999999999999</c:v>
                </c:pt>
                <c:pt idx="17733" formatCode="General">
                  <c:v>35.466000000000001</c:v>
                </c:pt>
                <c:pt idx="17734" formatCode="General">
                  <c:v>35.468000000000004</c:v>
                </c:pt>
                <c:pt idx="17735" formatCode="General">
                  <c:v>35.47</c:v>
                </c:pt>
                <c:pt idx="17736" formatCode="General">
                  <c:v>35.472000000000001</c:v>
                </c:pt>
                <c:pt idx="17737" formatCode="General">
                  <c:v>35.473999999999997</c:v>
                </c:pt>
                <c:pt idx="17738" formatCode="General">
                  <c:v>35.475999999999999</c:v>
                </c:pt>
                <c:pt idx="17739" formatCode="General">
                  <c:v>35.478000000000002</c:v>
                </c:pt>
                <c:pt idx="17740" formatCode="General">
                  <c:v>35.479999999999997</c:v>
                </c:pt>
                <c:pt idx="17741" formatCode="General">
                  <c:v>35.481999999999999</c:v>
                </c:pt>
                <c:pt idx="17742" formatCode="General">
                  <c:v>35.484000000000002</c:v>
                </c:pt>
                <c:pt idx="17743" formatCode="General">
                  <c:v>35.485999999999997</c:v>
                </c:pt>
                <c:pt idx="17744" formatCode="General">
                  <c:v>35.488</c:v>
                </c:pt>
                <c:pt idx="17745" formatCode="General">
                  <c:v>35.49</c:v>
                </c:pt>
                <c:pt idx="17746" formatCode="General">
                  <c:v>35.491999999999997</c:v>
                </c:pt>
                <c:pt idx="17747" formatCode="General">
                  <c:v>35.494</c:v>
                </c:pt>
                <c:pt idx="17748" formatCode="General">
                  <c:v>35.496000000000002</c:v>
                </c:pt>
                <c:pt idx="17749" formatCode="General">
                  <c:v>35.497999999999998</c:v>
                </c:pt>
                <c:pt idx="17750" formatCode="General">
                  <c:v>35.5</c:v>
                </c:pt>
                <c:pt idx="17751" formatCode="General">
                  <c:v>35.502000000000002</c:v>
                </c:pt>
                <c:pt idx="17752" formatCode="General">
                  <c:v>35.503999999999998</c:v>
                </c:pt>
                <c:pt idx="17753" formatCode="General">
                  <c:v>35.506</c:v>
                </c:pt>
                <c:pt idx="17754" formatCode="General">
                  <c:v>35.508000000000003</c:v>
                </c:pt>
                <c:pt idx="17755" formatCode="General">
                  <c:v>35.51</c:v>
                </c:pt>
                <c:pt idx="17756" formatCode="General">
                  <c:v>35.512</c:v>
                </c:pt>
                <c:pt idx="17757" formatCode="General">
                  <c:v>35.514000000000003</c:v>
                </c:pt>
                <c:pt idx="17758" formatCode="General">
                  <c:v>35.515999999999998</c:v>
                </c:pt>
                <c:pt idx="17759" formatCode="General">
                  <c:v>35.518000000000001</c:v>
                </c:pt>
                <c:pt idx="17760" formatCode="General">
                  <c:v>35.520000000000003</c:v>
                </c:pt>
                <c:pt idx="17761" formatCode="General">
                  <c:v>35.521999999999998</c:v>
                </c:pt>
                <c:pt idx="17762" formatCode="General">
                  <c:v>35.524000000000001</c:v>
                </c:pt>
                <c:pt idx="17763" formatCode="General">
                  <c:v>35.526000000000003</c:v>
                </c:pt>
                <c:pt idx="17764" formatCode="General">
                  <c:v>35.527999999999999</c:v>
                </c:pt>
                <c:pt idx="17765" formatCode="General">
                  <c:v>35.53</c:v>
                </c:pt>
                <c:pt idx="17766" formatCode="General">
                  <c:v>35.531999999999996</c:v>
                </c:pt>
                <c:pt idx="17767" formatCode="General">
                  <c:v>35.533999999999999</c:v>
                </c:pt>
                <c:pt idx="17768" formatCode="General">
                  <c:v>35.536000000000001</c:v>
                </c:pt>
                <c:pt idx="17769" formatCode="General">
                  <c:v>35.537999999999997</c:v>
                </c:pt>
                <c:pt idx="17770" formatCode="General">
                  <c:v>35.54</c:v>
                </c:pt>
                <c:pt idx="17771" formatCode="General">
                  <c:v>35.542000000000002</c:v>
                </c:pt>
                <c:pt idx="17772" formatCode="General">
                  <c:v>35.543999999999997</c:v>
                </c:pt>
                <c:pt idx="17773" formatCode="General">
                  <c:v>35.545999999999999</c:v>
                </c:pt>
                <c:pt idx="17774" formatCode="General">
                  <c:v>35.548000000000002</c:v>
                </c:pt>
                <c:pt idx="17775" formatCode="General">
                  <c:v>35.549999999999997</c:v>
                </c:pt>
                <c:pt idx="17776" formatCode="General">
                  <c:v>35.552</c:v>
                </c:pt>
                <c:pt idx="17777" formatCode="General">
                  <c:v>35.554000000000002</c:v>
                </c:pt>
                <c:pt idx="17778" formatCode="General">
                  <c:v>35.555999999999997</c:v>
                </c:pt>
                <c:pt idx="17779" formatCode="General">
                  <c:v>35.558</c:v>
                </c:pt>
                <c:pt idx="17780" formatCode="General">
                  <c:v>35.56</c:v>
                </c:pt>
                <c:pt idx="17781" formatCode="General">
                  <c:v>35.561999999999998</c:v>
                </c:pt>
                <c:pt idx="17782" formatCode="General">
                  <c:v>35.564</c:v>
                </c:pt>
                <c:pt idx="17783" formatCode="General">
                  <c:v>35.566000000000003</c:v>
                </c:pt>
                <c:pt idx="17784" formatCode="General">
                  <c:v>35.567999999999998</c:v>
                </c:pt>
                <c:pt idx="17785" formatCode="General">
                  <c:v>35.57</c:v>
                </c:pt>
                <c:pt idx="17786" formatCode="General">
                  <c:v>35.572000000000003</c:v>
                </c:pt>
                <c:pt idx="17787" formatCode="General">
                  <c:v>35.573999999999998</c:v>
                </c:pt>
                <c:pt idx="17788" formatCode="General">
                  <c:v>35.576000000000001</c:v>
                </c:pt>
                <c:pt idx="17789" formatCode="General">
                  <c:v>35.578000000000003</c:v>
                </c:pt>
                <c:pt idx="17790" formatCode="General">
                  <c:v>35.58</c:v>
                </c:pt>
                <c:pt idx="17791" formatCode="General">
                  <c:v>35.582000000000001</c:v>
                </c:pt>
                <c:pt idx="17792" formatCode="General">
                  <c:v>35.584000000000003</c:v>
                </c:pt>
                <c:pt idx="17793" formatCode="General">
                  <c:v>35.585999999999999</c:v>
                </c:pt>
                <c:pt idx="17794" formatCode="General">
                  <c:v>35.588000000000001</c:v>
                </c:pt>
                <c:pt idx="17795" formatCode="General">
                  <c:v>35.590000000000003</c:v>
                </c:pt>
                <c:pt idx="17796" formatCode="General">
                  <c:v>35.591999999999999</c:v>
                </c:pt>
                <c:pt idx="17797" formatCode="General">
                  <c:v>35.594000000000001</c:v>
                </c:pt>
                <c:pt idx="17798" formatCode="General">
                  <c:v>35.595999999999997</c:v>
                </c:pt>
                <c:pt idx="17799" formatCode="General">
                  <c:v>35.597999999999999</c:v>
                </c:pt>
                <c:pt idx="17800" formatCode="General">
                  <c:v>35.6</c:v>
                </c:pt>
                <c:pt idx="17801" formatCode="General">
                  <c:v>35.601999999999997</c:v>
                </c:pt>
                <c:pt idx="17802" formatCode="General">
                  <c:v>35.603999999999999</c:v>
                </c:pt>
                <c:pt idx="17803" formatCode="General">
                  <c:v>35.606000000000002</c:v>
                </c:pt>
                <c:pt idx="17804" formatCode="General">
                  <c:v>35.607999999999997</c:v>
                </c:pt>
                <c:pt idx="17805" formatCode="General">
                  <c:v>35.61</c:v>
                </c:pt>
                <c:pt idx="17806" formatCode="General">
                  <c:v>35.612000000000002</c:v>
                </c:pt>
                <c:pt idx="17807" formatCode="General">
                  <c:v>35.613999999999997</c:v>
                </c:pt>
                <c:pt idx="17808" formatCode="General">
                  <c:v>35.616</c:v>
                </c:pt>
                <c:pt idx="17809" formatCode="General">
                  <c:v>35.618000000000002</c:v>
                </c:pt>
                <c:pt idx="17810" formatCode="General">
                  <c:v>35.619999999999997</c:v>
                </c:pt>
                <c:pt idx="17811" formatCode="General">
                  <c:v>35.622</c:v>
                </c:pt>
                <c:pt idx="17812" formatCode="General">
                  <c:v>35.624000000000002</c:v>
                </c:pt>
                <c:pt idx="17813" formatCode="General">
                  <c:v>35.625999999999998</c:v>
                </c:pt>
                <c:pt idx="17814" formatCode="General">
                  <c:v>35.628</c:v>
                </c:pt>
                <c:pt idx="17815" formatCode="General">
                  <c:v>35.630000000000003</c:v>
                </c:pt>
                <c:pt idx="17816" formatCode="General">
                  <c:v>35.631999999999998</c:v>
                </c:pt>
                <c:pt idx="17817" formatCode="General">
                  <c:v>35.634</c:v>
                </c:pt>
                <c:pt idx="17818" formatCode="General">
                  <c:v>35.636000000000003</c:v>
                </c:pt>
                <c:pt idx="17819" formatCode="General">
                  <c:v>35.637999999999998</c:v>
                </c:pt>
                <c:pt idx="17820" formatCode="General">
                  <c:v>35.64</c:v>
                </c:pt>
                <c:pt idx="17821" formatCode="General">
                  <c:v>35.642000000000003</c:v>
                </c:pt>
                <c:pt idx="17822" formatCode="General">
                  <c:v>35.643999999999998</c:v>
                </c:pt>
                <c:pt idx="17823" formatCode="General">
                  <c:v>35.646000000000001</c:v>
                </c:pt>
                <c:pt idx="17824" formatCode="General">
                  <c:v>35.648000000000003</c:v>
                </c:pt>
                <c:pt idx="17825" formatCode="General">
                  <c:v>35.65</c:v>
                </c:pt>
                <c:pt idx="17826" formatCode="General">
                  <c:v>35.652000000000001</c:v>
                </c:pt>
                <c:pt idx="17827" formatCode="General">
                  <c:v>35.654000000000003</c:v>
                </c:pt>
                <c:pt idx="17828" formatCode="General">
                  <c:v>35.655999999999999</c:v>
                </c:pt>
                <c:pt idx="17829" formatCode="General">
                  <c:v>35.658000000000001</c:v>
                </c:pt>
                <c:pt idx="17830" formatCode="General">
                  <c:v>35.659999999999997</c:v>
                </c:pt>
                <c:pt idx="17831" formatCode="General">
                  <c:v>35.661999999999999</c:v>
                </c:pt>
                <c:pt idx="17832" formatCode="General">
                  <c:v>35.664000000000001</c:v>
                </c:pt>
                <c:pt idx="17833" formatCode="General">
                  <c:v>35.665999999999997</c:v>
                </c:pt>
                <c:pt idx="17834" formatCode="General">
                  <c:v>35.667999999999999</c:v>
                </c:pt>
                <c:pt idx="17835" formatCode="General">
                  <c:v>35.67</c:v>
                </c:pt>
                <c:pt idx="17836" formatCode="General">
                  <c:v>35.671999999999997</c:v>
                </c:pt>
                <c:pt idx="17837" formatCode="General">
                  <c:v>35.673999999999999</c:v>
                </c:pt>
                <c:pt idx="17838" formatCode="General">
                  <c:v>35.676000000000002</c:v>
                </c:pt>
                <c:pt idx="17839" formatCode="General">
                  <c:v>35.677999999999997</c:v>
                </c:pt>
                <c:pt idx="17840" formatCode="General">
                  <c:v>35.68</c:v>
                </c:pt>
                <c:pt idx="17841" formatCode="General">
                  <c:v>35.682000000000002</c:v>
                </c:pt>
                <c:pt idx="17842" formatCode="General">
                  <c:v>35.683999999999997</c:v>
                </c:pt>
                <c:pt idx="17843" formatCode="General">
                  <c:v>35.686</c:v>
                </c:pt>
                <c:pt idx="17844" formatCode="General">
                  <c:v>35.688000000000002</c:v>
                </c:pt>
                <c:pt idx="17845" formatCode="General">
                  <c:v>35.69</c:v>
                </c:pt>
                <c:pt idx="17846" formatCode="General">
                  <c:v>35.692</c:v>
                </c:pt>
                <c:pt idx="17847" formatCode="General">
                  <c:v>35.694000000000003</c:v>
                </c:pt>
                <c:pt idx="17848" formatCode="General">
                  <c:v>35.695999999999998</c:v>
                </c:pt>
                <c:pt idx="17849" formatCode="General">
                  <c:v>35.698</c:v>
                </c:pt>
                <c:pt idx="17850" formatCode="General">
                  <c:v>35.700000000000003</c:v>
                </c:pt>
                <c:pt idx="17851" formatCode="General">
                  <c:v>35.701999999999998</c:v>
                </c:pt>
                <c:pt idx="17852" formatCode="General">
                  <c:v>35.704000000000001</c:v>
                </c:pt>
                <c:pt idx="17853" formatCode="General">
                  <c:v>35.706000000000003</c:v>
                </c:pt>
                <c:pt idx="17854" formatCode="General">
                  <c:v>35.707999999999998</c:v>
                </c:pt>
                <c:pt idx="17855" formatCode="General">
                  <c:v>35.71</c:v>
                </c:pt>
                <c:pt idx="17856" formatCode="General">
                  <c:v>35.712000000000003</c:v>
                </c:pt>
                <c:pt idx="17857" formatCode="General">
                  <c:v>35.713999999999999</c:v>
                </c:pt>
                <c:pt idx="17858" formatCode="General">
                  <c:v>35.716000000000001</c:v>
                </c:pt>
                <c:pt idx="17859" formatCode="General">
                  <c:v>35.718000000000004</c:v>
                </c:pt>
                <c:pt idx="17860" formatCode="General">
                  <c:v>35.72</c:v>
                </c:pt>
                <c:pt idx="17861" formatCode="General">
                  <c:v>35.722000000000001</c:v>
                </c:pt>
                <c:pt idx="17862" formatCode="General">
                  <c:v>35.723999999999997</c:v>
                </c:pt>
                <c:pt idx="17863" formatCode="General">
                  <c:v>35.725999999999999</c:v>
                </c:pt>
                <c:pt idx="17864" formatCode="General">
                  <c:v>35.728000000000002</c:v>
                </c:pt>
                <c:pt idx="17865" formatCode="General">
                  <c:v>35.729999999999997</c:v>
                </c:pt>
                <c:pt idx="17866" formatCode="General">
                  <c:v>35.731999999999999</c:v>
                </c:pt>
                <c:pt idx="17867" formatCode="General">
                  <c:v>35.734000000000002</c:v>
                </c:pt>
                <c:pt idx="17868" formatCode="General">
                  <c:v>35.735999999999997</c:v>
                </c:pt>
                <c:pt idx="17869" formatCode="General">
                  <c:v>35.738</c:v>
                </c:pt>
                <c:pt idx="17870" formatCode="General">
                  <c:v>35.74</c:v>
                </c:pt>
                <c:pt idx="17871" formatCode="General">
                  <c:v>35.741999999999997</c:v>
                </c:pt>
                <c:pt idx="17872" formatCode="General">
                  <c:v>35.744</c:v>
                </c:pt>
                <c:pt idx="17873" formatCode="General">
                  <c:v>35.746000000000002</c:v>
                </c:pt>
                <c:pt idx="17874" formatCode="General">
                  <c:v>35.747999999999998</c:v>
                </c:pt>
                <c:pt idx="17875" formatCode="General">
                  <c:v>35.75</c:v>
                </c:pt>
                <c:pt idx="17876" formatCode="General">
                  <c:v>35.752000000000002</c:v>
                </c:pt>
                <c:pt idx="17877" formatCode="General">
                  <c:v>35.753999999999998</c:v>
                </c:pt>
                <c:pt idx="17878" formatCode="General">
                  <c:v>35.756</c:v>
                </c:pt>
                <c:pt idx="17879" formatCode="General">
                  <c:v>35.758000000000003</c:v>
                </c:pt>
                <c:pt idx="17880" formatCode="General">
                  <c:v>35.76</c:v>
                </c:pt>
                <c:pt idx="17881" formatCode="General">
                  <c:v>35.762</c:v>
                </c:pt>
                <c:pt idx="17882" formatCode="General">
                  <c:v>35.764000000000003</c:v>
                </c:pt>
                <c:pt idx="17883" formatCode="General">
                  <c:v>35.765999999999998</c:v>
                </c:pt>
                <c:pt idx="17884" formatCode="General">
                  <c:v>35.768000000000001</c:v>
                </c:pt>
                <c:pt idx="17885" formatCode="General">
                  <c:v>35.770000000000003</c:v>
                </c:pt>
                <c:pt idx="17886" formatCode="General">
                  <c:v>35.771999999999998</c:v>
                </c:pt>
                <c:pt idx="17887" formatCode="General">
                  <c:v>35.774000000000001</c:v>
                </c:pt>
                <c:pt idx="17888" formatCode="General">
                  <c:v>35.776000000000003</c:v>
                </c:pt>
                <c:pt idx="17889" formatCode="General">
                  <c:v>35.777999999999999</c:v>
                </c:pt>
                <c:pt idx="17890" formatCode="General">
                  <c:v>35.78</c:v>
                </c:pt>
                <c:pt idx="17891" formatCode="General">
                  <c:v>35.781999999999996</c:v>
                </c:pt>
                <c:pt idx="17892" formatCode="General">
                  <c:v>35.783999999999999</c:v>
                </c:pt>
                <c:pt idx="17893" formatCode="General">
                  <c:v>35.786000000000001</c:v>
                </c:pt>
                <c:pt idx="17894" formatCode="General">
                  <c:v>35.787999999999997</c:v>
                </c:pt>
                <c:pt idx="17895" formatCode="General">
                  <c:v>35.79</c:v>
                </c:pt>
                <c:pt idx="17896" formatCode="General">
                  <c:v>35.792000000000002</c:v>
                </c:pt>
                <c:pt idx="17897" formatCode="General">
                  <c:v>35.793999999999997</c:v>
                </c:pt>
                <c:pt idx="17898" formatCode="General">
                  <c:v>35.795999999999999</c:v>
                </c:pt>
                <c:pt idx="17899" formatCode="General">
                  <c:v>35.798000000000002</c:v>
                </c:pt>
                <c:pt idx="17900" formatCode="General">
                  <c:v>35.799999999999997</c:v>
                </c:pt>
                <c:pt idx="17901" formatCode="General">
                  <c:v>35.802</c:v>
                </c:pt>
                <c:pt idx="17902" formatCode="General">
                  <c:v>35.804000000000002</c:v>
                </c:pt>
                <c:pt idx="17903" formatCode="General">
                  <c:v>35.805999999999997</c:v>
                </c:pt>
                <c:pt idx="17904" formatCode="General">
                  <c:v>35.808</c:v>
                </c:pt>
                <c:pt idx="17905" formatCode="General">
                  <c:v>35.81</c:v>
                </c:pt>
                <c:pt idx="17906" formatCode="General">
                  <c:v>35.811999999999998</c:v>
                </c:pt>
                <c:pt idx="17907" formatCode="General">
                  <c:v>35.814</c:v>
                </c:pt>
                <c:pt idx="17908" formatCode="General">
                  <c:v>35.816000000000003</c:v>
                </c:pt>
                <c:pt idx="17909" formatCode="General">
                  <c:v>35.817999999999998</c:v>
                </c:pt>
                <c:pt idx="17910" formatCode="General">
                  <c:v>35.82</c:v>
                </c:pt>
                <c:pt idx="17911" formatCode="General">
                  <c:v>35.822000000000003</c:v>
                </c:pt>
                <c:pt idx="17912" formatCode="General">
                  <c:v>35.823999999999998</c:v>
                </c:pt>
                <c:pt idx="17913" formatCode="General">
                  <c:v>35.826000000000001</c:v>
                </c:pt>
                <c:pt idx="17914" formatCode="General">
                  <c:v>35.828000000000003</c:v>
                </c:pt>
                <c:pt idx="17915" formatCode="General">
                  <c:v>35.83</c:v>
                </c:pt>
                <c:pt idx="17916" formatCode="General">
                  <c:v>35.832000000000001</c:v>
                </c:pt>
                <c:pt idx="17917" formatCode="General">
                  <c:v>35.834000000000003</c:v>
                </c:pt>
                <c:pt idx="17918" formatCode="General">
                  <c:v>35.835999999999999</c:v>
                </c:pt>
                <c:pt idx="17919" formatCode="General">
                  <c:v>35.838000000000001</c:v>
                </c:pt>
                <c:pt idx="17920" formatCode="General">
                  <c:v>35.840000000000003</c:v>
                </c:pt>
                <c:pt idx="17921" formatCode="General">
                  <c:v>35.841999999999999</c:v>
                </c:pt>
                <c:pt idx="17922" formatCode="General">
                  <c:v>35.844000000000001</c:v>
                </c:pt>
                <c:pt idx="17923" formatCode="General">
                  <c:v>35.845999999999997</c:v>
                </c:pt>
                <c:pt idx="17924" formatCode="General">
                  <c:v>35.847999999999999</c:v>
                </c:pt>
                <c:pt idx="17925" formatCode="General">
                  <c:v>35.85</c:v>
                </c:pt>
                <c:pt idx="17926" formatCode="General">
                  <c:v>35.851999999999997</c:v>
                </c:pt>
                <c:pt idx="17927" formatCode="General">
                  <c:v>35.853999999999999</c:v>
                </c:pt>
                <c:pt idx="17928" formatCode="General">
                  <c:v>35.856000000000002</c:v>
                </c:pt>
                <c:pt idx="17929" formatCode="General">
                  <c:v>35.857999999999997</c:v>
                </c:pt>
                <c:pt idx="17930" formatCode="General">
                  <c:v>35.86</c:v>
                </c:pt>
                <c:pt idx="17931" formatCode="General">
                  <c:v>35.862000000000002</c:v>
                </c:pt>
                <c:pt idx="17932" formatCode="General">
                  <c:v>35.863999999999997</c:v>
                </c:pt>
                <c:pt idx="17933" formatCode="General">
                  <c:v>35.866</c:v>
                </c:pt>
                <c:pt idx="17934" formatCode="General">
                  <c:v>35.868000000000002</c:v>
                </c:pt>
                <c:pt idx="17935" formatCode="General">
                  <c:v>35.869999999999997</c:v>
                </c:pt>
                <c:pt idx="17936" formatCode="General">
                  <c:v>35.872</c:v>
                </c:pt>
                <c:pt idx="17937" formatCode="General">
                  <c:v>35.874000000000002</c:v>
                </c:pt>
                <c:pt idx="17938" formatCode="General">
                  <c:v>35.875999999999998</c:v>
                </c:pt>
                <c:pt idx="17939" formatCode="General">
                  <c:v>35.878</c:v>
                </c:pt>
                <c:pt idx="17940" formatCode="General">
                  <c:v>35.880000000000003</c:v>
                </c:pt>
                <c:pt idx="17941" formatCode="General">
                  <c:v>35.881999999999998</c:v>
                </c:pt>
                <c:pt idx="17942" formatCode="General">
                  <c:v>35.884</c:v>
                </c:pt>
                <c:pt idx="17943" formatCode="General">
                  <c:v>35.886000000000003</c:v>
                </c:pt>
                <c:pt idx="17944" formatCode="General">
                  <c:v>35.887999999999998</c:v>
                </c:pt>
                <c:pt idx="17945" formatCode="General">
                  <c:v>35.89</c:v>
                </c:pt>
                <c:pt idx="17946" formatCode="General">
                  <c:v>35.892000000000003</c:v>
                </c:pt>
                <c:pt idx="17947" formatCode="General">
                  <c:v>35.893999999999998</c:v>
                </c:pt>
                <c:pt idx="17948" formatCode="General">
                  <c:v>35.896000000000001</c:v>
                </c:pt>
                <c:pt idx="17949" formatCode="General">
                  <c:v>35.898000000000003</c:v>
                </c:pt>
                <c:pt idx="17950" formatCode="General">
                  <c:v>35.9</c:v>
                </c:pt>
                <c:pt idx="17951" formatCode="General">
                  <c:v>35.902000000000001</c:v>
                </c:pt>
                <c:pt idx="17952" formatCode="General">
                  <c:v>35.904000000000003</c:v>
                </c:pt>
                <c:pt idx="17953" formatCode="General">
                  <c:v>35.905999999999999</c:v>
                </c:pt>
                <c:pt idx="17954" formatCode="General">
                  <c:v>35.908000000000001</c:v>
                </c:pt>
                <c:pt idx="17955" formatCode="General">
                  <c:v>35.909999999999997</c:v>
                </c:pt>
                <c:pt idx="17956" formatCode="General">
                  <c:v>35.911999999999999</c:v>
                </c:pt>
                <c:pt idx="17957" formatCode="General">
                  <c:v>35.914000000000001</c:v>
                </c:pt>
                <c:pt idx="17958" formatCode="General">
                  <c:v>35.915999999999997</c:v>
                </c:pt>
                <c:pt idx="17959" formatCode="General">
                  <c:v>35.917999999999999</c:v>
                </c:pt>
                <c:pt idx="17960" formatCode="General">
                  <c:v>35.92</c:v>
                </c:pt>
                <c:pt idx="17961" formatCode="General">
                  <c:v>35.921999999999997</c:v>
                </c:pt>
                <c:pt idx="17962" formatCode="General">
                  <c:v>35.923999999999999</c:v>
                </c:pt>
                <c:pt idx="17963" formatCode="General">
                  <c:v>35.926000000000002</c:v>
                </c:pt>
                <c:pt idx="17964" formatCode="General">
                  <c:v>35.927999999999997</c:v>
                </c:pt>
                <c:pt idx="17965" formatCode="General">
                  <c:v>35.93</c:v>
                </c:pt>
                <c:pt idx="17966" formatCode="General">
                  <c:v>35.932000000000002</c:v>
                </c:pt>
                <c:pt idx="17967" formatCode="General">
                  <c:v>35.933999999999997</c:v>
                </c:pt>
                <c:pt idx="17968" formatCode="General">
                  <c:v>35.936</c:v>
                </c:pt>
                <c:pt idx="17969" formatCode="General">
                  <c:v>35.938000000000002</c:v>
                </c:pt>
                <c:pt idx="17970" formatCode="General">
                  <c:v>35.94</c:v>
                </c:pt>
                <c:pt idx="17971" formatCode="General">
                  <c:v>35.942</c:v>
                </c:pt>
                <c:pt idx="17972" formatCode="General">
                  <c:v>35.944000000000003</c:v>
                </c:pt>
                <c:pt idx="17973" formatCode="General">
                  <c:v>35.945999999999998</c:v>
                </c:pt>
                <c:pt idx="17974" formatCode="General">
                  <c:v>35.948</c:v>
                </c:pt>
                <c:pt idx="17975" formatCode="General">
                  <c:v>35.950000000000003</c:v>
                </c:pt>
                <c:pt idx="17976" formatCode="General">
                  <c:v>35.951999999999998</c:v>
                </c:pt>
                <c:pt idx="17977" formatCode="General">
                  <c:v>35.954000000000001</c:v>
                </c:pt>
                <c:pt idx="17978" formatCode="General">
                  <c:v>35.956000000000003</c:v>
                </c:pt>
                <c:pt idx="17979" formatCode="General">
                  <c:v>35.957999999999998</c:v>
                </c:pt>
                <c:pt idx="17980" formatCode="General">
                  <c:v>35.96</c:v>
                </c:pt>
                <c:pt idx="17981" formatCode="General">
                  <c:v>35.962000000000003</c:v>
                </c:pt>
                <c:pt idx="17982" formatCode="General">
                  <c:v>35.963999999999999</c:v>
                </c:pt>
                <c:pt idx="17983" formatCode="General">
                  <c:v>35.966000000000001</c:v>
                </c:pt>
                <c:pt idx="17984" formatCode="General">
                  <c:v>35.968000000000004</c:v>
                </c:pt>
                <c:pt idx="17985" formatCode="General">
                  <c:v>35.97</c:v>
                </c:pt>
                <c:pt idx="17986" formatCode="General">
                  <c:v>35.972000000000001</c:v>
                </c:pt>
                <c:pt idx="17987" formatCode="General">
                  <c:v>35.973999999999997</c:v>
                </c:pt>
                <c:pt idx="17988" formatCode="General">
                  <c:v>35.975999999999999</c:v>
                </c:pt>
                <c:pt idx="17989" formatCode="General">
                  <c:v>35.978000000000002</c:v>
                </c:pt>
                <c:pt idx="17990" formatCode="General">
                  <c:v>35.979999999999997</c:v>
                </c:pt>
                <c:pt idx="17991" formatCode="General">
                  <c:v>35.981999999999999</c:v>
                </c:pt>
                <c:pt idx="17992" formatCode="General">
                  <c:v>35.984000000000002</c:v>
                </c:pt>
                <c:pt idx="17993" formatCode="General">
                  <c:v>35.985999999999997</c:v>
                </c:pt>
                <c:pt idx="17994" formatCode="General">
                  <c:v>35.988</c:v>
                </c:pt>
                <c:pt idx="17995" formatCode="General">
                  <c:v>35.99</c:v>
                </c:pt>
                <c:pt idx="17996" formatCode="General">
                  <c:v>35.991999999999997</c:v>
                </c:pt>
                <c:pt idx="17997" formatCode="General">
                  <c:v>35.994</c:v>
                </c:pt>
                <c:pt idx="17998" formatCode="General">
                  <c:v>35.996000000000002</c:v>
                </c:pt>
                <c:pt idx="17999" formatCode="General">
                  <c:v>35.997999999999998</c:v>
                </c:pt>
                <c:pt idx="18000" formatCode="General">
                  <c:v>36</c:v>
                </c:pt>
                <c:pt idx="18001" formatCode="General">
                  <c:v>36.002000000000002</c:v>
                </c:pt>
                <c:pt idx="18002" formatCode="General">
                  <c:v>36.003999999999998</c:v>
                </c:pt>
                <c:pt idx="18003" formatCode="General">
                  <c:v>36.006</c:v>
                </c:pt>
                <c:pt idx="18004" formatCode="General">
                  <c:v>36.008000000000003</c:v>
                </c:pt>
                <c:pt idx="18005" formatCode="General">
                  <c:v>36.01</c:v>
                </c:pt>
                <c:pt idx="18006" formatCode="General">
                  <c:v>36.012</c:v>
                </c:pt>
                <c:pt idx="18007" formatCode="General">
                  <c:v>36.014000000000003</c:v>
                </c:pt>
                <c:pt idx="18008" formatCode="General">
                  <c:v>36.015999999999998</c:v>
                </c:pt>
                <c:pt idx="18009" formatCode="General">
                  <c:v>36.018000000000001</c:v>
                </c:pt>
                <c:pt idx="18010" formatCode="General">
                  <c:v>36.020000000000003</c:v>
                </c:pt>
                <c:pt idx="18011" formatCode="General">
                  <c:v>36.021999999999998</c:v>
                </c:pt>
                <c:pt idx="18012" formatCode="General">
                  <c:v>36.024000000000001</c:v>
                </c:pt>
                <c:pt idx="18013" formatCode="General">
                  <c:v>36.026000000000003</c:v>
                </c:pt>
                <c:pt idx="18014" formatCode="General">
                  <c:v>36.027999999999999</c:v>
                </c:pt>
                <c:pt idx="18015" formatCode="General">
                  <c:v>36.03</c:v>
                </c:pt>
                <c:pt idx="18016" formatCode="General">
                  <c:v>36.031999999999996</c:v>
                </c:pt>
                <c:pt idx="18017" formatCode="General">
                  <c:v>36.033999999999999</c:v>
                </c:pt>
                <c:pt idx="18018" formatCode="General">
                  <c:v>36.036000000000001</c:v>
                </c:pt>
                <c:pt idx="18019" formatCode="General">
                  <c:v>36.037999999999997</c:v>
                </c:pt>
                <c:pt idx="18020" formatCode="General">
                  <c:v>36.04</c:v>
                </c:pt>
                <c:pt idx="18021" formatCode="General">
                  <c:v>36.042000000000002</c:v>
                </c:pt>
                <c:pt idx="18022" formatCode="General">
                  <c:v>36.043999999999997</c:v>
                </c:pt>
                <c:pt idx="18023" formatCode="General">
                  <c:v>36.045999999999999</c:v>
                </c:pt>
                <c:pt idx="18024" formatCode="General">
                  <c:v>36.048000000000002</c:v>
                </c:pt>
                <c:pt idx="18025" formatCode="General">
                  <c:v>36.049999999999997</c:v>
                </c:pt>
                <c:pt idx="18026" formatCode="General">
                  <c:v>36.052</c:v>
                </c:pt>
                <c:pt idx="18027" formatCode="General">
                  <c:v>36.054000000000002</c:v>
                </c:pt>
                <c:pt idx="18028" formatCode="General">
                  <c:v>36.055999999999997</c:v>
                </c:pt>
                <c:pt idx="18029" formatCode="General">
                  <c:v>36.058</c:v>
                </c:pt>
                <c:pt idx="18030" formatCode="General">
                  <c:v>36.06</c:v>
                </c:pt>
                <c:pt idx="18031" formatCode="General">
                  <c:v>36.061999999999998</c:v>
                </c:pt>
                <c:pt idx="18032" formatCode="General">
                  <c:v>36.064</c:v>
                </c:pt>
                <c:pt idx="18033" formatCode="General">
                  <c:v>36.066000000000003</c:v>
                </c:pt>
                <c:pt idx="18034" formatCode="General">
                  <c:v>36.067999999999998</c:v>
                </c:pt>
                <c:pt idx="18035" formatCode="General">
                  <c:v>36.07</c:v>
                </c:pt>
                <c:pt idx="18036" formatCode="General">
                  <c:v>36.072000000000003</c:v>
                </c:pt>
                <c:pt idx="18037" formatCode="General">
                  <c:v>36.073999999999998</c:v>
                </c:pt>
                <c:pt idx="18038" formatCode="General">
                  <c:v>36.076000000000001</c:v>
                </c:pt>
                <c:pt idx="18039" formatCode="General">
                  <c:v>36.078000000000003</c:v>
                </c:pt>
                <c:pt idx="18040" formatCode="General">
                  <c:v>36.08</c:v>
                </c:pt>
                <c:pt idx="18041" formatCode="General">
                  <c:v>36.082000000000001</c:v>
                </c:pt>
                <c:pt idx="18042" formatCode="General">
                  <c:v>36.084000000000003</c:v>
                </c:pt>
                <c:pt idx="18043" formatCode="General">
                  <c:v>36.085999999999999</c:v>
                </c:pt>
                <c:pt idx="18044" formatCode="General">
                  <c:v>36.088000000000001</c:v>
                </c:pt>
                <c:pt idx="18045" formatCode="General">
                  <c:v>36.090000000000003</c:v>
                </c:pt>
                <c:pt idx="18046" formatCode="General">
                  <c:v>36.091999999999999</c:v>
                </c:pt>
                <c:pt idx="18047" formatCode="General">
                  <c:v>36.094000000000001</c:v>
                </c:pt>
                <c:pt idx="18048" formatCode="General">
                  <c:v>36.095999999999997</c:v>
                </c:pt>
                <c:pt idx="18049" formatCode="General">
                  <c:v>36.097999999999999</c:v>
                </c:pt>
                <c:pt idx="18050" formatCode="General">
                  <c:v>36.1</c:v>
                </c:pt>
                <c:pt idx="18051" formatCode="General">
                  <c:v>36.101999999999997</c:v>
                </c:pt>
                <c:pt idx="18052" formatCode="General">
                  <c:v>36.103999999999999</c:v>
                </c:pt>
                <c:pt idx="18053" formatCode="General">
                  <c:v>36.106000000000002</c:v>
                </c:pt>
                <c:pt idx="18054" formatCode="General">
                  <c:v>36.107999999999997</c:v>
                </c:pt>
                <c:pt idx="18055" formatCode="General">
                  <c:v>36.11</c:v>
                </c:pt>
                <c:pt idx="18056" formatCode="General">
                  <c:v>36.112000000000002</c:v>
                </c:pt>
                <c:pt idx="18057" formatCode="General">
                  <c:v>36.113999999999997</c:v>
                </c:pt>
                <c:pt idx="18058" formatCode="General">
                  <c:v>36.116</c:v>
                </c:pt>
                <c:pt idx="18059" formatCode="General">
                  <c:v>36.118000000000002</c:v>
                </c:pt>
                <c:pt idx="18060" formatCode="General">
                  <c:v>36.119999999999997</c:v>
                </c:pt>
                <c:pt idx="18061" formatCode="General">
                  <c:v>36.122</c:v>
                </c:pt>
                <c:pt idx="18062" formatCode="General">
                  <c:v>36.124000000000002</c:v>
                </c:pt>
                <c:pt idx="18063" formatCode="General">
                  <c:v>36.125999999999998</c:v>
                </c:pt>
                <c:pt idx="18064" formatCode="General">
                  <c:v>36.128</c:v>
                </c:pt>
                <c:pt idx="18065" formatCode="General">
                  <c:v>36.130000000000003</c:v>
                </c:pt>
                <c:pt idx="18066" formatCode="General">
                  <c:v>36.131999999999998</c:v>
                </c:pt>
                <c:pt idx="18067" formatCode="General">
                  <c:v>36.134</c:v>
                </c:pt>
                <c:pt idx="18068" formatCode="General">
                  <c:v>36.136000000000003</c:v>
                </c:pt>
                <c:pt idx="18069" formatCode="General">
                  <c:v>36.137999999999998</c:v>
                </c:pt>
                <c:pt idx="18070" formatCode="General">
                  <c:v>36.14</c:v>
                </c:pt>
                <c:pt idx="18071" formatCode="General">
                  <c:v>36.142000000000003</c:v>
                </c:pt>
                <c:pt idx="18072" formatCode="General">
                  <c:v>36.143999999999998</c:v>
                </c:pt>
                <c:pt idx="18073" formatCode="General">
                  <c:v>36.146000000000001</c:v>
                </c:pt>
                <c:pt idx="18074" formatCode="General">
                  <c:v>36.148000000000003</c:v>
                </c:pt>
                <c:pt idx="18075" formatCode="General">
                  <c:v>36.15</c:v>
                </c:pt>
                <c:pt idx="18076" formatCode="General">
                  <c:v>36.152000000000001</c:v>
                </c:pt>
                <c:pt idx="18077" formatCode="General">
                  <c:v>36.154000000000003</c:v>
                </c:pt>
                <c:pt idx="18078" formatCode="General">
                  <c:v>36.155999999999999</c:v>
                </c:pt>
                <c:pt idx="18079" formatCode="General">
                  <c:v>36.158000000000001</c:v>
                </c:pt>
                <c:pt idx="18080" formatCode="General">
                  <c:v>36.159999999999997</c:v>
                </c:pt>
                <c:pt idx="18081" formatCode="General">
                  <c:v>36.161999999999999</c:v>
                </c:pt>
                <c:pt idx="18082" formatCode="General">
                  <c:v>36.164000000000001</c:v>
                </c:pt>
                <c:pt idx="18083" formatCode="General">
                  <c:v>36.165999999999997</c:v>
                </c:pt>
                <c:pt idx="18084" formatCode="General">
                  <c:v>36.167999999999999</c:v>
                </c:pt>
                <c:pt idx="18085" formatCode="General">
                  <c:v>36.17</c:v>
                </c:pt>
                <c:pt idx="18086" formatCode="General">
                  <c:v>36.171999999999997</c:v>
                </c:pt>
                <c:pt idx="18087" formatCode="General">
                  <c:v>36.173999999999999</c:v>
                </c:pt>
                <c:pt idx="18088" formatCode="General">
                  <c:v>36.176000000000002</c:v>
                </c:pt>
                <c:pt idx="18089" formatCode="General">
                  <c:v>36.177999999999997</c:v>
                </c:pt>
                <c:pt idx="18090" formatCode="General">
                  <c:v>36.18</c:v>
                </c:pt>
                <c:pt idx="18091" formatCode="General">
                  <c:v>36.182000000000002</c:v>
                </c:pt>
                <c:pt idx="18092" formatCode="General">
                  <c:v>36.183999999999997</c:v>
                </c:pt>
                <c:pt idx="18093" formatCode="General">
                  <c:v>36.186</c:v>
                </c:pt>
                <c:pt idx="18094" formatCode="General">
                  <c:v>36.188000000000002</c:v>
                </c:pt>
                <c:pt idx="18095" formatCode="General">
                  <c:v>36.19</c:v>
                </c:pt>
                <c:pt idx="18096" formatCode="General">
                  <c:v>36.192</c:v>
                </c:pt>
                <c:pt idx="18097" formatCode="General">
                  <c:v>36.194000000000003</c:v>
                </c:pt>
                <c:pt idx="18098" formatCode="General">
                  <c:v>36.195999999999998</c:v>
                </c:pt>
                <c:pt idx="18099" formatCode="General">
                  <c:v>36.198</c:v>
                </c:pt>
                <c:pt idx="18100" formatCode="General">
                  <c:v>36.200000000000003</c:v>
                </c:pt>
                <c:pt idx="18101" formatCode="General">
                  <c:v>36.201999999999998</c:v>
                </c:pt>
                <c:pt idx="18102" formatCode="General">
                  <c:v>36.204000000000001</c:v>
                </c:pt>
                <c:pt idx="18103" formatCode="General">
                  <c:v>36.206000000000003</c:v>
                </c:pt>
                <c:pt idx="18104" formatCode="General">
                  <c:v>36.207999999999998</c:v>
                </c:pt>
                <c:pt idx="18105" formatCode="General">
                  <c:v>36.21</c:v>
                </c:pt>
                <c:pt idx="18106" formatCode="General">
                  <c:v>36.212000000000003</c:v>
                </c:pt>
                <c:pt idx="18107" formatCode="General">
                  <c:v>36.213999999999999</c:v>
                </c:pt>
                <c:pt idx="18108" formatCode="General">
                  <c:v>36.216000000000001</c:v>
                </c:pt>
                <c:pt idx="18109" formatCode="General">
                  <c:v>36.218000000000004</c:v>
                </c:pt>
                <c:pt idx="18110" formatCode="General">
                  <c:v>36.22</c:v>
                </c:pt>
                <c:pt idx="18111" formatCode="General">
                  <c:v>36.222000000000001</c:v>
                </c:pt>
                <c:pt idx="18112" formatCode="General">
                  <c:v>36.223999999999997</c:v>
                </c:pt>
                <c:pt idx="18113" formatCode="General">
                  <c:v>36.225999999999999</c:v>
                </c:pt>
                <c:pt idx="18114" formatCode="General">
                  <c:v>36.228000000000002</c:v>
                </c:pt>
                <c:pt idx="18115" formatCode="General">
                  <c:v>36.229999999999997</c:v>
                </c:pt>
                <c:pt idx="18116" formatCode="General">
                  <c:v>36.231999999999999</c:v>
                </c:pt>
                <c:pt idx="18117" formatCode="General">
                  <c:v>36.234000000000002</c:v>
                </c:pt>
                <c:pt idx="18118" formatCode="General">
                  <c:v>36.235999999999997</c:v>
                </c:pt>
                <c:pt idx="18119" formatCode="General">
                  <c:v>36.238</c:v>
                </c:pt>
                <c:pt idx="18120" formatCode="General">
                  <c:v>36.24</c:v>
                </c:pt>
                <c:pt idx="18121" formatCode="General">
                  <c:v>36.241999999999997</c:v>
                </c:pt>
                <c:pt idx="18122" formatCode="General">
                  <c:v>36.244</c:v>
                </c:pt>
                <c:pt idx="18123" formatCode="General">
                  <c:v>36.246000000000002</c:v>
                </c:pt>
                <c:pt idx="18124" formatCode="General">
                  <c:v>36.247999999999998</c:v>
                </c:pt>
                <c:pt idx="18125" formatCode="General">
                  <c:v>36.25</c:v>
                </c:pt>
                <c:pt idx="18126" formatCode="General">
                  <c:v>36.252000000000002</c:v>
                </c:pt>
                <c:pt idx="18127" formatCode="General">
                  <c:v>36.253999999999998</c:v>
                </c:pt>
                <c:pt idx="18128" formatCode="General">
                  <c:v>36.256</c:v>
                </c:pt>
                <c:pt idx="18129" formatCode="General">
                  <c:v>36.258000000000003</c:v>
                </c:pt>
                <c:pt idx="18130" formatCode="General">
                  <c:v>36.26</c:v>
                </c:pt>
                <c:pt idx="18131" formatCode="General">
                  <c:v>36.262</c:v>
                </c:pt>
                <c:pt idx="18132" formatCode="General">
                  <c:v>36.264000000000003</c:v>
                </c:pt>
                <c:pt idx="18133" formatCode="General">
                  <c:v>36.265999999999998</c:v>
                </c:pt>
                <c:pt idx="18134" formatCode="General">
                  <c:v>36.268000000000001</c:v>
                </c:pt>
                <c:pt idx="18135" formatCode="General">
                  <c:v>36.270000000000003</c:v>
                </c:pt>
                <c:pt idx="18136" formatCode="General">
                  <c:v>36.271999999999998</c:v>
                </c:pt>
                <c:pt idx="18137" formatCode="General">
                  <c:v>36.274000000000001</c:v>
                </c:pt>
                <c:pt idx="18138" formatCode="General">
                  <c:v>36.276000000000003</c:v>
                </c:pt>
                <c:pt idx="18139" formatCode="General">
                  <c:v>36.277999999999999</c:v>
                </c:pt>
                <c:pt idx="18140" formatCode="General">
                  <c:v>36.28</c:v>
                </c:pt>
                <c:pt idx="18141" formatCode="General">
                  <c:v>36.281999999999996</c:v>
                </c:pt>
                <c:pt idx="18142" formatCode="General">
                  <c:v>36.283999999999999</c:v>
                </c:pt>
                <c:pt idx="18143" formatCode="General">
                  <c:v>36.286000000000001</c:v>
                </c:pt>
                <c:pt idx="18144" formatCode="General">
                  <c:v>36.287999999999997</c:v>
                </c:pt>
                <c:pt idx="18145" formatCode="General">
                  <c:v>36.29</c:v>
                </c:pt>
                <c:pt idx="18146" formatCode="General">
                  <c:v>36.292000000000002</c:v>
                </c:pt>
                <c:pt idx="18147" formatCode="General">
                  <c:v>36.293999999999997</c:v>
                </c:pt>
                <c:pt idx="18148" formatCode="General">
                  <c:v>36.295999999999999</c:v>
                </c:pt>
                <c:pt idx="18149" formatCode="General">
                  <c:v>36.298000000000002</c:v>
                </c:pt>
                <c:pt idx="18150" formatCode="General">
                  <c:v>36.299999999999997</c:v>
                </c:pt>
                <c:pt idx="18151" formatCode="General">
                  <c:v>36.302</c:v>
                </c:pt>
                <c:pt idx="18152" formatCode="General">
                  <c:v>36.304000000000002</c:v>
                </c:pt>
                <c:pt idx="18153" formatCode="General">
                  <c:v>36.305999999999997</c:v>
                </c:pt>
                <c:pt idx="18154" formatCode="General">
                  <c:v>36.308</c:v>
                </c:pt>
                <c:pt idx="18155" formatCode="General">
                  <c:v>36.31</c:v>
                </c:pt>
                <c:pt idx="18156" formatCode="General">
                  <c:v>36.311999999999998</c:v>
                </c:pt>
                <c:pt idx="18157" formatCode="General">
                  <c:v>36.314</c:v>
                </c:pt>
                <c:pt idx="18158" formatCode="General">
                  <c:v>36.316000000000003</c:v>
                </c:pt>
                <c:pt idx="18159" formatCode="General">
                  <c:v>36.317999999999998</c:v>
                </c:pt>
                <c:pt idx="18160" formatCode="General">
                  <c:v>36.32</c:v>
                </c:pt>
                <c:pt idx="18161" formatCode="General">
                  <c:v>36.322000000000003</c:v>
                </c:pt>
                <c:pt idx="18162" formatCode="General">
                  <c:v>36.323999999999998</c:v>
                </c:pt>
                <c:pt idx="18163" formatCode="General">
                  <c:v>36.326000000000001</c:v>
                </c:pt>
                <c:pt idx="18164" formatCode="General">
                  <c:v>36.328000000000003</c:v>
                </c:pt>
                <c:pt idx="18165" formatCode="General">
                  <c:v>36.33</c:v>
                </c:pt>
                <c:pt idx="18166" formatCode="General">
                  <c:v>36.332000000000001</c:v>
                </c:pt>
                <c:pt idx="18167" formatCode="General">
                  <c:v>36.334000000000003</c:v>
                </c:pt>
                <c:pt idx="18168" formatCode="General">
                  <c:v>36.335999999999999</c:v>
                </c:pt>
                <c:pt idx="18169" formatCode="General">
                  <c:v>36.338000000000001</c:v>
                </c:pt>
                <c:pt idx="18170" formatCode="General">
                  <c:v>36.340000000000003</c:v>
                </c:pt>
                <c:pt idx="18171" formatCode="General">
                  <c:v>36.341999999999999</c:v>
                </c:pt>
                <c:pt idx="18172" formatCode="General">
                  <c:v>36.344000000000001</c:v>
                </c:pt>
                <c:pt idx="18173" formatCode="General">
                  <c:v>36.345999999999997</c:v>
                </c:pt>
                <c:pt idx="18174" formatCode="General">
                  <c:v>36.347999999999999</c:v>
                </c:pt>
                <c:pt idx="18175" formatCode="General">
                  <c:v>36.35</c:v>
                </c:pt>
                <c:pt idx="18176" formatCode="General">
                  <c:v>36.351999999999997</c:v>
                </c:pt>
                <c:pt idx="18177" formatCode="General">
                  <c:v>36.353999999999999</c:v>
                </c:pt>
                <c:pt idx="18178" formatCode="General">
                  <c:v>36.356000000000002</c:v>
                </c:pt>
                <c:pt idx="18179" formatCode="General">
                  <c:v>36.357999999999997</c:v>
                </c:pt>
                <c:pt idx="18180" formatCode="General">
                  <c:v>36.36</c:v>
                </c:pt>
                <c:pt idx="18181" formatCode="General">
                  <c:v>36.362000000000002</c:v>
                </c:pt>
                <c:pt idx="18182" formatCode="General">
                  <c:v>36.363999999999997</c:v>
                </c:pt>
                <c:pt idx="18183" formatCode="General">
                  <c:v>36.366</c:v>
                </c:pt>
                <c:pt idx="18184" formatCode="General">
                  <c:v>36.368000000000002</c:v>
                </c:pt>
                <c:pt idx="18185" formatCode="General">
                  <c:v>36.369999999999997</c:v>
                </c:pt>
                <c:pt idx="18186" formatCode="General">
                  <c:v>36.372</c:v>
                </c:pt>
                <c:pt idx="18187" formatCode="General">
                  <c:v>36.374000000000002</c:v>
                </c:pt>
                <c:pt idx="18188" formatCode="General">
                  <c:v>36.375999999999998</c:v>
                </c:pt>
                <c:pt idx="18189" formatCode="General">
                  <c:v>36.378</c:v>
                </c:pt>
                <c:pt idx="18190" formatCode="General">
                  <c:v>36.380000000000003</c:v>
                </c:pt>
                <c:pt idx="18191" formatCode="General">
                  <c:v>36.381999999999998</c:v>
                </c:pt>
                <c:pt idx="18192" formatCode="General">
                  <c:v>36.384</c:v>
                </c:pt>
                <c:pt idx="18193" formatCode="General">
                  <c:v>36.386000000000003</c:v>
                </c:pt>
                <c:pt idx="18194" formatCode="General">
                  <c:v>36.387999999999998</c:v>
                </c:pt>
                <c:pt idx="18195" formatCode="General">
                  <c:v>36.39</c:v>
                </c:pt>
                <c:pt idx="18196" formatCode="General">
                  <c:v>36.392000000000003</c:v>
                </c:pt>
                <c:pt idx="18197" formatCode="General">
                  <c:v>36.393999999999998</c:v>
                </c:pt>
                <c:pt idx="18198" formatCode="General">
                  <c:v>36.396000000000001</c:v>
                </c:pt>
                <c:pt idx="18199" formatCode="General">
                  <c:v>36.398000000000003</c:v>
                </c:pt>
                <c:pt idx="18200" formatCode="General">
                  <c:v>36.4</c:v>
                </c:pt>
                <c:pt idx="18201" formatCode="General">
                  <c:v>36.402000000000001</c:v>
                </c:pt>
                <c:pt idx="18202" formatCode="General">
                  <c:v>36.404000000000003</c:v>
                </c:pt>
                <c:pt idx="18203" formatCode="General">
                  <c:v>36.405999999999999</c:v>
                </c:pt>
                <c:pt idx="18204" formatCode="General">
                  <c:v>36.408000000000001</c:v>
                </c:pt>
                <c:pt idx="18205" formatCode="General">
                  <c:v>36.409999999999997</c:v>
                </c:pt>
                <c:pt idx="18206" formatCode="General">
                  <c:v>36.411999999999999</c:v>
                </c:pt>
                <c:pt idx="18207" formatCode="General">
                  <c:v>36.414000000000001</c:v>
                </c:pt>
                <c:pt idx="18208" formatCode="General">
                  <c:v>36.415999999999997</c:v>
                </c:pt>
                <c:pt idx="18209" formatCode="General">
                  <c:v>36.417999999999999</c:v>
                </c:pt>
                <c:pt idx="18210" formatCode="General">
                  <c:v>36.42</c:v>
                </c:pt>
                <c:pt idx="18211" formatCode="General">
                  <c:v>36.421999999999997</c:v>
                </c:pt>
                <c:pt idx="18212" formatCode="General">
                  <c:v>36.423999999999999</c:v>
                </c:pt>
                <c:pt idx="18213" formatCode="General">
                  <c:v>36.426000000000002</c:v>
                </c:pt>
                <c:pt idx="18214" formatCode="General">
                  <c:v>36.427999999999997</c:v>
                </c:pt>
                <c:pt idx="18215" formatCode="General">
                  <c:v>36.43</c:v>
                </c:pt>
                <c:pt idx="18216" formatCode="General">
                  <c:v>36.432000000000002</c:v>
                </c:pt>
                <c:pt idx="18217" formatCode="General">
                  <c:v>36.433999999999997</c:v>
                </c:pt>
                <c:pt idx="18218" formatCode="General">
                  <c:v>36.436</c:v>
                </c:pt>
                <c:pt idx="18219" formatCode="General">
                  <c:v>36.438000000000002</c:v>
                </c:pt>
                <c:pt idx="18220" formatCode="General">
                  <c:v>36.44</c:v>
                </c:pt>
                <c:pt idx="18221" formatCode="General">
                  <c:v>36.442</c:v>
                </c:pt>
                <c:pt idx="18222" formatCode="General">
                  <c:v>36.444000000000003</c:v>
                </c:pt>
                <c:pt idx="18223" formatCode="General">
                  <c:v>36.445999999999998</c:v>
                </c:pt>
                <c:pt idx="18224" formatCode="General">
                  <c:v>36.448</c:v>
                </c:pt>
                <c:pt idx="18225" formatCode="General">
                  <c:v>36.450000000000003</c:v>
                </c:pt>
                <c:pt idx="18226" formatCode="General">
                  <c:v>36.451999999999998</c:v>
                </c:pt>
                <c:pt idx="18227" formatCode="General">
                  <c:v>36.454000000000001</c:v>
                </c:pt>
                <c:pt idx="18228" formatCode="General">
                  <c:v>36.456000000000003</c:v>
                </c:pt>
                <c:pt idx="18229" formatCode="General">
                  <c:v>36.457999999999998</c:v>
                </c:pt>
                <c:pt idx="18230" formatCode="General">
                  <c:v>36.46</c:v>
                </c:pt>
                <c:pt idx="18231" formatCode="General">
                  <c:v>36.462000000000003</c:v>
                </c:pt>
                <c:pt idx="18232" formatCode="General">
                  <c:v>36.463999999999999</c:v>
                </c:pt>
                <c:pt idx="18233" formatCode="General">
                  <c:v>36.466000000000001</c:v>
                </c:pt>
                <c:pt idx="18234" formatCode="General">
                  <c:v>36.468000000000004</c:v>
                </c:pt>
                <c:pt idx="18235" formatCode="General">
                  <c:v>36.47</c:v>
                </c:pt>
                <c:pt idx="18236" formatCode="General">
                  <c:v>36.472000000000001</c:v>
                </c:pt>
                <c:pt idx="18237" formatCode="General">
                  <c:v>36.473999999999997</c:v>
                </c:pt>
                <c:pt idx="18238" formatCode="General">
                  <c:v>36.475999999999999</c:v>
                </c:pt>
                <c:pt idx="18239" formatCode="General">
                  <c:v>36.478000000000002</c:v>
                </c:pt>
                <c:pt idx="18240" formatCode="General">
                  <c:v>36.479999999999997</c:v>
                </c:pt>
                <c:pt idx="18241" formatCode="General">
                  <c:v>36.481999999999999</c:v>
                </c:pt>
                <c:pt idx="18242" formatCode="General">
                  <c:v>36.484000000000002</c:v>
                </c:pt>
                <c:pt idx="18243" formatCode="General">
                  <c:v>36.485999999999997</c:v>
                </c:pt>
                <c:pt idx="18244" formatCode="General">
                  <c:v>36.488</c:v>
                </c:pt>
                <c:pt idx="18245" formatCode="General">
                  <c:v>36.49</c:v>
                </c:pt>
                <c:pt idx="18246" formatCode="General">
                  <c:v>36.491999999999997</c:v>
                </c:pt>
                <c:pt idx="18247" formatCode="General">
                  <c:v>36.494</c:v>
                </c:pt>
                <c:pt idx="18248" formatCode="General">
                  <c:v>36.496000000000002</c:v>
                </c:pt>
                <c:pt idx="18249" formatCode="General">
                  <c:v>36.497999999999998</c:v>
                </c:pt>
                <c:pt idx="18250" formatCode="General">
                  <c:v>36.5</c:v>
                </c:pt>
                <c:pt idx="18251" formatCode="General">
                  <c:v>36.502000000000002</c:v>
                </c:pt>
                <c:pt idx="18252" formatCode="General">
                  <c:v>36.503999999999998</c:v>
                </c:pt>
                <c:pt idx="18253" formatCode="General">
                  <c:v>36.506</c:v>
                </c:pt>
                <c:pt idx="18254" formatCode="General">
                  <c:v>36.508000000000003</c:v>
                </c:pt>
                <c:pt idx="18255" formatCode="General">
                  <c:v>36.51</c:v>
                </c:pt>
                <c:pt idx="18256" formatCode="General">
                  <c:v>36.512</c:v>
                </c:pt>
                <c:pt idx="18257" formatCode="General">
                  <c:v>36.514000000000003</c:v>
                </c:pt>
                <c:pt idx="18258" formatCode="General">
                  <c:v>36.515999999999998</c:v>
                </c:pt>
                <c:pt idx="18259" formatCode="General">
                  <c:v>36.518000000000001</c:v>
                </c:pt>
                <c:pt idx="18260" formatCode="General">
                  <c:v>36.520000000000003</c:v>
                </c:pt>
                <c:pt idx="18261" formatCode="General">
                  <c:v>36.521999999999998</c:v>
                </c:pt>
                <c:pt idx="18262" formatCode="General">
                  <c:v>36.524000000000001</c:v>
                </c:pt>
                <c:pt idx="18263" formatCode="General">
                  <c:v>36.526000000000003</c:v>
                </c:pt>
                <c:pt idx="18264" formatCode="General">
                  <c:v>36.527999999999999</c:v>
                </c:pt>
                <c:pt idx="18265" formatCode="General">
                  <c:v>36.53</c:v>
                </c:pt>
                <c:pt idx="18266" formatCode="General">
                  <c:v>36.531999999999996</c:v>
                </c:pt>
                <c:pt idx="18267" formatCode="General">
                  <c:v>36.533999999999999</c:v>
                </c:pt>
                <c:pt idx="18268" formatCode="General">
                  <c:v>36.536000000000001</c:v>
                </c:pt>
                <c:pt idx="18269" formatCode="General">
                  <c:v>36.537999999999997</c:v>
                </c:pt>
                <c:pt idx="18270" formatCode="General">
                  <c:v>36.54</c:v>
                </c:pt>
                <c:pt idx="18271" formatCode="General">
                  <c:v>36.542000000000002</c:v>
                </c:pt>
                <c:pt idx="18272" formatCode="General">
                  <c:v>36.543999999999997</c:v>
                </c:pt>
                <c:pt idx="18273" formatCode="General">
                  <c:v>36.545999999999999</c:v>
                </c:pt>
                <c:pt idx="18274" formatCode="General">
                  <c:v>36.548000000000002</c:v>
                </c:pt>
                <c:pt idx="18275" formatCode="General">
                  <c:v>36.549999999999997</c:v>
                </c:pt>
                <c:pt idx="18276" formatCode="General">
                  <c:v>36.552</c:v>
                </c:pt>
                <c:pt idx="18277" formatCode="General">
                  <c:v>36.554000000000002</c:v>
                </c:pt>
                <c:pt idx="18278" formatCode="General">
                  <c:v>36.555999999999997</c:v>
                </c:pt>
                <c:pt idx="18279" formatCode="General">
                  <c:v>36.558</c:v>
                </c:pt>
                <c:pt idx="18280" formatCode="General">
                  <c:v>36.56</c:v>
                </c:pt>
                <c:pt idx="18281" formatCode="General">
                  <c:v>36.561999999999998</c:v>
                </c:pt>
                <c:pt idx="18282" formatCode="General">
                  <c:v>36.564</c:v>
                </c:pt>
                <c:pt idx="18283" formatCode="General">
                  <c:v>36.566000000000003</c:v>
                </c:pt>
                <c:pt idx="18284" formatCode="General">
                  <c:v>36.567999999999998</c:v>
                </c:pt>
                <c:pt idx="18285" formatCode="General">
                  <c:v>36.57</c:v>
                </c:pt>
                <c:pt idx="18286" formatCode="General">
                  <c:v>36.572000000000003</c:v>
                </c:pt>
                <c:pt idx="18287" formatCode="General">
                  <c:v>36.573999999999998</c:v>
                </c:pt>
                <c:pt idx="18288" formatCode="General">
                  <c:v>36.576000000000001</c:v>
                </c:pt>
                <c:pt idx="18289" formatCode="General">
                  <c:v>36.578000000000003</c:v>
                </c:pt>
                <c:pt idx="18290" formatCode="General">
                  <c:v>36.58</c:v>
                </c:pt>
                <c:pt idx="18291" formatCode="General">
                  <c:v>36.582000000000001</c:v>
                </c:pt>
                <c:pt idx="18292" formatCode="General">
                  <c:v>36.584000000000003</c:v>
                </c:pt>
                <c:pt idx="18293" formatCode="General">
                  <c:v>36.585999999999999</c:v>
                </c:pt>
                <c:pt idx="18294" formatCode="General">
                  <c:v>36.588000000000001</c:v>
                </c:pt>
                <c:pt idx="18295" formatCode="General">
                  <c:v>36.590000000000003</c:v>
                </c:pt>
                <c:pt idx="18296" formatCode="General">
                  <c:v>36.591999999999999</c:v>
                </c:pt>
                <c:pt idx="18297" formatCode="General">
                  <c:v>36.594000000000001</c:v>
                </c:pt>
                <c:pt idx="18298" formatCode="General">
                  <c:v>36.595999999999997</c:v>
                </c:pt>
                <c:pt idx="18299" formatCode="General">
                  <c:v>36.597999999999999</c:v>
                </c:pt>
                <c:pt idx="18300" formatCode="General">
                  <c:v>36.6</c:v>
                </c:pt>
                <c:pt idx="18301" formatCode="General">
                  <c:v>36.601999999999997</c:v>
                </c:pt>
                <c:pt idx="18302" formatCode="General">
                  <c:v>36.603999999999999</c:v>
                </c:pt>
                <c:pt idx="18303" formatCode="General">
                  <c:v>36.606000000000002</c:v>
                </c:pt>
                <c:pt idx="18304" formatCode="General">
                  <c:v>36.607999999999997</c:v>
                </c:pt>
                <c:pt idx="18305" formatCode="General">
                  <c:v>36.61</c:v>
                </c:pt>
                <c:pt idx="18306" formatCode="General">
                  <c:v>36.612000000000002</c:v>
                </c:pt>
                <c:pt idx="18307" formatCode="General">
                  <c:v>36.613999999999997</c:v>
                </c:pt>
                <c:pt idx="18308" formatCode="General">
                  <c:v>36.616</c:v>
                </c:pt>
                <c:pt idx="18309" formatCode="General">
                  <c:v>36.618000000000002</c:v>
                </c:pt>
                <c:pt idx="18310" formatCode="General">
                  <c:v>36.619999999999997</c:v>
                </c:pt>
                <c:pt idx="18311" formatCode="General">
                  <c:v>36.622</c:v>
                </c:pt>
                <c:pt idx="18312" formatCode="General">
                  <c:v>36.624000000000002</c:v>
                </c:pt>
                <c:pt idx="18313" formatCode="General">
                  <c:v>36.625999999999998</c:v>
                </c:pt>
                <c:pt idx="18314" formatCode="General">
                  <c:v>36.628</c:v>
                </c:pt>
                <c:pt idx="18315" formatCode="General">
                  <c:v>36.630000000000003</c:v>
                </c:pt>
                <c:pt idx="18316" formatCode="General">
                  <c:v>36.631999999999998</c:v>
                </c:pt>
                <c:pt idx="18317" formatCode="General">
                  <c:v>36.634</c:v>
                </c:pt>
                <c:pt idx="18318" formatCode="General">
                  <c:v>36.636000000000003</c:v>
                </c:pt>
                <c:pt idx="18319" formatCode="General">
                  <c:v>36.637999999999998</c:v>
                </c:pt>
                <c:pt idx="18320" formatCode="General">
                  <c:v>36.64</c:v>
                </c:pt>
                <c:pt idx="18321" formatCode="General">
                  <c:v>36.642000000000003</c:v>
                </c:pt>
                <c:pt idx="18322" formatCode="General">
                  <c:v>36.643999999999998</c:v>
                </c:pt>
                <c:pt idx="18323" formatCode="General">
                  <c:v>36.646000000000001</c:v>
                </c:pt>
                <c:pt idx="18324" formatCode="General">
                  <c:v>36.648000000000003</c:v>
                </c:pt>
                <c:pt idx="18325" formatCode="General">
                  <c:v>36.65</c:v>
                </c:pt>
                <c:pt idx="18326" formatCode="General">
                  <c:v>36.652000000000001</c:v>
                </c:pt>
                <c:pt idx="18327" formatCode="General">
                  <c:v>36.654000000000003</c:v>
                </c:pt>
                <c:pt idx="18328" formatCode="General">
                  <c:v>36.655999999999999</c:v>
                </c:pt>
                <c:pt idx="18329" formatCode="General">
                  <c:v>36.658000000000001</c:v>
                </c:pt>
                <c:pt idx="18330" formatCode="General">
                  <c:v>36.659999999999997</c:v>
                </c:pt>
                <c:pt idx="18331" formatCode="General">
                  <c:v>36.661999999999999</c:v>
                </c:pt>
                <c:pt idx="18332" formatCode="General">
                  <c:v>36.664000000000001</c:v>
                </c:pt>
                <c:pt idx="18333" formatCode="General">
                  <c:v>36.665999999999997</c:v>
                </c:pt>
                <c:pt idx="18334" formatCode="General">
                  <c:v>36.667999999999999</c:v>
                </c:pt>
                <c:pt idx="18335" formatCode="General">
                  <c:v>36.67</c:v>
                </c:pt>
                <c:pt idx="18336" formatCode="General">
                  <c:v>36.671999999999997</c:v>
                </c:pt>
                <c:pt idx="18337" formatCode="General">
                  <c:v>36.673999999999999</c:v>
                </c:pt>
                <c:pt idx="18338" formatCode="General">
                  <c:v>36.676000000000002</c:v>
                </c:pt>
                <c:pt idx="18339" formatCode="General">
                  <c:v>36.677999999999997</c:v>
                </c:pt>
                <c:pt idx="18340" formatCode="General">
                  <c:v>36.68</c:v>
                </c:pt>
                <c:pt idx="18341" formatCode="General">
                  <c:v>36.682000000000002</c:v>
                </c:pt>
                <c:pt idx="18342" formatCode="General">
                  <c:v>36.683999999999997</c:v>
                </c:pt>
                <c:pt idx="18343" formatCode="General">
                  <c:v>36.686</c:v>
                </c:pt>
                <c:pt idx="18344" formatCode="General">
                  <c:v>36.688000000000002</c:v>
                </c:pt>
                <c:pt idx="18345" formatCode="General">
                  <c:v>36.69</c:v>
                </c:pt>
                <c:pt idx="18346" formatCode="General">
                  <c:v>36.692</c:v>
                </c:pt>
                <c:pt idx="18347" formatCode="General">
                  <c:v>36.694000000000003</c:v>
                </c:pt>
                <c:pt idx="18348" formatCode="General">
                  <c:v>36.695999999999998</c:v>
                </c:pt>
                <c:pt idx="18349" formatCode="General">
                  <c:v>36.698</c:v>
                </c:pt>
                <c:pt idx="18350" formatCode="General">
                  <c:v>36.700000000000003</c:v>
                </c:pt>
                <c:pt idx="18351" formatCode="General">
                  <c:v>36.701999999999998</c:v>
                </c:pt>
                <c:pt idx="18352" formatCode="General">
                  <c:v>36.704000000000001</c:v>
                </c:pt>
                <c:pt idx="18353" formatCode="General">
                  <c:v>36.706000000000003</c:v>
                </c:pt>
                <c:pt idx="18354" formatCode="General">
                  <c:v>36.707999999999998</c:v>
                </c:pt>
                <c:pt idx="18355" formatCode="General">
                  <c:v>36.71</c:v>
                </c:pt>
                <c:pt idx="18356" formatCode="General">
                  <c:v>36.712000000000003</c:v>
                </c:pt>
                <c:pt idx="18357" formatCode="General">
                  <c:v>36.713999999999999</c:v>
                </c:pt>
                <c:pt idx="18358" formatCode="General">
                  <c:v>36.716000000000001</c:v>
                </c:pt>
                <c:pt idx="18359" formatCode="General">
                  <c:v>36.718000000000004</c:v>
                </c:pt>
                <c:pt idx="18360" formatCode="General">
                  <c:v>36.72</c:v>
                </c:pt>
                <c:pt idx="18361" formatCode="General">
                  <c:v>36.722000000000001</c:v>
                </c:pt>
                <c:pt idx="18362" formatCode="General">
                  <c:v>36.723999999999997</c:v>
                </c:pt>
                <c:pt idx="18363" formatCode="General">
                  <c:v>36.725999999999999</c:v>
                </c:pt>
                <c:pt idx="18364" formatCode="General">
                  <c:v>36.728000000000002</c:v>
                </c:pt>
                <c:pt idx="18365" formatCode="General">
                  <c:v>36.729999999999997</c:v>
                </c:pt>
                <c:pt idx="18366" formatCode="General">
                  <c:v>36.731999999999999</c:v>
                </c:pt>
                <c:pt idx="18367" formatCode="General">
                  <c:v>36.734000000000002</c:v>
                </c:pt>
                <c:pt idx="18368" formatCode="General">
                  <c:v>36.735999999999997</c:v>
                </c:pt>
                <c:pt idx="18369" formatCode="General">
                  <c:v>36.738</c:v>
                </c:pt>
                <c:pt idx="18370" formatCode="General">
                  <c:v>36.74</c:v>
                </c:pt>
                <c:pt idx="18371" formatCode="General">
                  <c:v>36.741999999999997</c:v>
                </c:pt>
                <c:pt idx="18372" formatCode="General">
                  <c:v>36.744</c:v>
                </c:pt>
                <c:pt idx="18373" formatCode="General">
                  <c:v>36.746000000000002</c:v>
                </c:pt>
                <c:pt idx="18374" formatCode="General">
                  <c:v>36.747999999999998</c:v>
                </c:pt>
                <c:pt idx="18375" formatCode="General">
                  <c:v>36.75</c:v>
                </c:pt>
                <c:pt idx="18376" formatCode="General">
                  <c:v>36.752000000000002</c:v>
                </c:pt>
                <c:pt idx="18377" formatCode="General">
                  <c:v>36.753999999999998</c:v>
                </c:pt>
                <c:pt idx="18378" formatCode="General">
                  <c:v>36.756</c:v>
                </c:pt>
                <c:pt idx="18379" formatCode="General">
                  <c:v>36.758000000000003</c:v>
                </c:pt>
                <c:pt idx="18380" formatCode="General">
                  <c:v>36.76</c:v>
                </c:pt>
                <c:pt idx="18381" formatCode="General">
                  <c:v>36.762</c:v>
                </c:pt>
                <c:pt idx="18382" formatCode="General">
                  <c:v>36.764000000000003</c:v>
                </c:pt>
                <c:pt idx="18383" formatCode="General">
                  <c:v>36.765999999999998</c:v>
                </c:pt>
                <c:pt idx="18384" formatCode="General">
                  <c:v>36.768000000000001</c:v>
                </c:pt>
                <c:pt idx="18385" formatCode="General">
                  <c:v>36.770000000000003</c:v>
                </c:pt>
                <c:pt idx="18386" formatCode="General">
                  <c:v>36.771999999999998</c:v>
                </c:pt>
                <c:pt idx="18387" formatCode="General">
                  <c:v>36.774000000000001</c:v>
                </c:pt>
                <c:pt idx="18388" formatCode="General">
                  <c:v>36.776000000000003</c:v>
                </c:pt>
                <c:pt idx="18389" formatCode="General">
                  <c:v>36.777999999999999</c:v>
                </c:pt>
                <c:pt idx="18390" formatCode="General">
                  <c:v>36.78</c:v>
                </c:pt>
                <c:pt idx="18391" formatCode="General">
                  <c:v>36.781999999999996</c:v>
                </c:pt>
                <c:pt idx="18392" formatCode="General">
                  <c:v>36.783999999999999</c:v>
                </c:pt>
                <c:pt idx="18393" formatCode="General">
                  <c:v>36.786000000000001</c:v>
                </c:pt>
                <c:pt idx="18394" formatCode="General">
                  <c:v>36.787999999999997</c:v>
                </c:pt>
                <c:pt idx="18395" formatCode="General">
                  <c:v>36.79</c:v>
                </c:pt>
                <c:pt idx="18396" formatCode="General">
                  <c:v>36.792000000000002</c:v>
                </c:pt>
                <c:pt idx="18397" formatCode="General">
                  <c:v>36.793999999999997</c:v>
                </c:pt>
                <c:pt idx="18398" formatCode="General">
                  <c:v>36.795999999999999</c:v>
                </c:pt>
                <c:pt idx="18399" formatCode="General">
                  <c:v>36.798000000000002</c:v>
                </c:pt>
                <c:pt idx="18400" formatCode="General">
                  <c:v>36.799999999999997</c:v>
                </c:pt>
                <c:pt idx="18401" formatCode="General">
                  <c:v>36.802</c:v>
                </c:pt>
                <c:pt idx="18402" formatCode="General">
                  <c:v>36.804000000000002</c:v>
                </c:pt>
                <c:pt idx="18403" formatCode="General">
                  <c:v>36.805999999999997</c:v>
                </c:pt>
                <c:pt idx="18404" formatCode="General">
                  <c:v>36.808</c:v>
                </c:pt>
                <c:pt idx="18405" formatCode="General">
                  <c:v>36.81</c:v>
                </c:pt>
                <c:pt idx="18406" formatCode="General">
                  <c:v>36.811999999999998</c:v>
                </c:pt>
                <c:pt idx="18407" formatCode="General">
                  <c:v>36.814</c:v>
                </c:pt>
                <c:pt idx="18408" formatCode="General">
                  <c:v>36.816000000000003</c:v>
                </c:pt>
                <c:pt idx="18409" formatCode="General">
                  <c:v>36.817999999999998</c:v>
                </c:pt>
                <c:pt idx="18410" formatCode="General">
                  <c:v>36.82</c:v>
                </c:pt>
                <c:pt idx="18411" formatCode="General">
                  <c:v>36.822000000000003</c:v>
                </c:pt>
                <c:pt idx="18412" formatCode="General">
                  <c:v>36.823999999999998</c:v>
                </c:pt>
                <c:pt idx="18413" formatCode="General">
                  <c:v>36.826000000000001</c:v>
                </c:pt>
                <c:pt idx="18414" formatCode="General">
                  <c:v>36.828000000000003</c:v>
                </c:pt>
                <c:pt idx="18415" formatCode="General">
                  <c:v>36.83</c:v>
                </c:pt>
                <c:pt idx="18416" formatCode="General">
                  <c:v>36.832000000000001</c:v>
                </c:pt>
                <c:pt idx="18417" formatCode="General">
                  <c:v>36.834000000000003</c:v>
                </c:pt>
                <c:pt idx="18418" formatCode="General">
                  <c:v>36.835999999999999</c:v>
                </c:pt>
                <c:pt idx="18419" formatCode="General">
                  <c:v>36.838000000000001</c:v>
                </c:pt>
                <c:pt idx="18420" formatCode="General">
                  <c:v>36.840000000000003</c:v>
                </c:pt>
                <c:pt idx="18421" formatCode="General">
                  <c:v>36.841999999999999</c:v>
                </c:pt>
                <c:pt idx="18422" formatCode="General">
                  <c:v>36.844000000000001</c:v>
                </c:pt>
                <c:pt idx="18423" formatCode="General">
                  <c:v>36.845999999999997</c:v>
                </c:pt>
                <c:pt idx="18424" formatCode="General">
                  <c:v>36.847999999999999</c:v>
                </c:pt>
                <c:pt idx="18425" formatCode="General">
                  <c:v>36.85</c:v>
                </c:pt>
                <c:pt idx="18426" formatCode="General">
                  <c:v>36.851999999999997</c:v>
                </c:pt>
                <c:pt idx="18427" formatCode="General">
                  <c:v>36.853999999999999</c:v>
                </c:pt>
                <c:pt idx="18428" formatCode="General">
                  <c:v>36.856000000000002</c:v>
                </c:pt>
                <c:pt idx="18429" formatCode="General">
                  <c:v>36.857999999999997</c:v>
                </c:pt>
                <c:pt idx="18430" formatCode="General">
                  <c:v>36.86</c:v>
                </c:pt>
                <c:pt idx="18431" formatCode="General">
                  <c:v>36.862000000000002</c:v>
                </c:pt>
                <c:pt idx="18432" formatCode="General">
                  <c:v>36.863999999999997</c:v>
                </c:pt>
                <c:pt idx="18433" formatCode="General">
                  <c:v>36.866</c:v>
                </c:pt>
                <c:pt idx="18434" formatCode="General">
                  <c:v>36.868000000000002</c:v>
                </c:pt>
                <c:pt idx="18435" formatCode="General">
                  <c:v>36.869999999999997</c:v>
                </c:pt>
                <c:pt idx="18436" formatCode="General">
                  <c:v>36.872</c:v>
                </c:pt>
                <c:pt idx="18437" formatCode="General">
                  <c:v>36.874000000000002</c:v>
                </c:pt>
                <c:pt idx="18438" formatCode="General">
                  <c:v>36.875999999999998</c:v>
                </c:pt>
                <c:pt idx="18439" formatCode="General">
                  <c:v>36.878</c:v>
                </c:pt>
                <c:pt idx="18440" formatCode="General">
                  <c:v>36.880000000000003</c:v>
                </c:pt>
                <c:pt idx="18441" formatCode="General">
                  <c:v>36.881999999999998</c:v>
                </c:pt>
                <c:pt idx="18442" formatCode="General">
                  <c:v>36.884</c:v>
                </c:pt>
                <c:pt idx="18443" formatCode="General">
                  <c:v>36.886000000000003</c:v>
                </c:pt>
                <c:pt idx="18444" formatCode="General">
                  <c:v>36.887999999999998</c:v>
                </c:pt>
                <c:pt idx="18445" formatCode="General">
                  <c:v>36.89</c:v>
                </c:pt>
                <c:pt idx="18446" formatCode="General">
                  <c:v>36.892000000000003</c:v>
                </c:pt>
                <c:pt idx="18447" formatCode="General">
                  <c:v>36.893999999999998</c:v>
                </c:pt>
                <c:pt idx="18448" formatCode="General">
                  <c:v>36.896000000000001</c:v>
                </c:pt>
                <c:pt idx="18449" formatCode="General">
                  <c:v>36.898000000000003</c:v>
                </c:pt>
                <c:pt idx="18450" formatCode="General">
                  <c:v>36.9</c:v>
                </c:pt>
                <c:pt idx="18451" formatCode="General">
                  <c:v>36.902000000000001</c:v>
                </c:pt>
                <c:pt idx="18452" formatCode="General">
                  <c:v>36.904000000000003</c:v>
                </c:pt>
                <c:pt idx="18453" formatCode="General">
                  <c:v>36.905999999999999</c:v>
                </c:pt>
                <c:pt idx="18454" formatCode="General">
                  <c:v>36.908000000000001</c:v>
                </c:pt>
                <c:pt idx="18455" formatCode="General">
                  <c:v>36.909999999999997</c:v>
                </c:pt>
                <c:pt idx="18456" formatCode="General">
                  <c:v>36.911999999999999</c:v>
                </c:pt>
                <c:pt idx="18457" formatCode="General">
                  <c:v>36.914000000000001</c:v>
                </c:pt>
                <c:pt idx="18458" formatCode="General">
                  <c:v>36.915999999999997</c:v>
                </c:pt>
                <c:pt idx="18459" formatCode="General">
                  <c:v>36.917999999999999</c:v>
                </c:pt>
                <c:pt idx="18460" formatCode="General">
                  <c:v>36.92</c:v>
                </c:pt>
                <c:pt idx="18461" formatCode="General">
                  <c:v>36.921999999999997</c:v>
                </c:pt>
                <c:pt idx="18462" formatCode="General">
                  <c:v>36.923999999999999</c:v>
                </c:pt>
                <c:pt idx="18463" formatCode="General">
                  <c:v>36.926000000000002</c:v>
                </c:pt>
                <c:pt idx="18464" formatCode="General">
                  <c:v>36.927999999999997</c:v>
                </c:pt>
                <c:pt idx="18465" formatCode="General">
                  <c:v>36.93</c:v>
                </c:pt>
                <c:pt idx="18466" formatCode="General">
                  <c:v>36.932000000000002</c:v>
                </c:pt>
                <c:pt idx="18467" formatCode="General">
                  <c:v>36.933999999999997</c:v>
                </c:pt>
                <c:pt idx="18468" formatCode="General">
                  <c:v>36.936</c:v>
                </c:pt>
                <c:pt idx="18469" formatCode="General">
                  <c:v>36.938000000000002</c:v>
                </c:pt>
                <c:pt idx="18470" formatCode="General">
                  <c:v>36.94</c:v>
                </c:pt>
                <c:pt idx="18471" formatCode="General">
                  <c:v>36.942</c:v>
                </c:pt>
                <c:pt idx="18472" formatCode="General">
                  <c:v>36.944000000000003</c:v>
                </c:pt>
                <c:pt idx="18473" formatCode="General">
                  <c:v>36.945999999999998</c:v>
                </c:pt>
                <c:pt idx="18474" formatCode="General">
                  <c:v>36.948</c:v>
                </c:pt>
                <c:pt idx="18475" formatCode="General">
                  <c:v>36.950000000000003</c:v>
                </c:pt>
                <c:pt idx="18476" formatCode="General">
                  <c:v>36.951999999999998</c:v>
                </c:pt>
                <c:pt idx="18477" formatCode="General">
                  <c:v>36.954000000000001</c:v>
                </c:pt>
                <c:pt idx="18478" formatCode="General">
                  <c:v>36.956000000000003</c:v>
                </c:pt>
                <c:pt idx="18479" formatCode="General">
                  <c:v>36.957999999999998</c:v>
                </c:pt>
                <c:pt idx="18480" formatCode="General">
                  <c:v>36.96</c:v>
                </c:pt>
                <c:pt idx="18481" formatCode="General">
                  <c:v>36.962000000000003</c:v>
                </c:pt>
                <c:pt idx="18482" formatCode="General">
                  <c:v>36.963999999999999</c:v>
                </c:pt>
                <c:pt idx="18483" formatCode="General">
                  <c:v>36.966000000000001</c:v>
                </c:pt>
                <c:pt idx="18484" formatCode="General">
                  <c:v>36.968000000000004</c:v>
                </c:pt>
                <c:pt idx="18485" formatCode="General">
                  <c:v>36.97</c:v>
                </c:pt>
                <c:pt idx="18486" formatCode="General">
                  <c:v>36.972000000000001</c:v>
                </c:pt>
                <c:pt idx="18487" formatCode="General">
                  <c:v>36.973999999999997</c:v>
                </c:pt>
                <c:pt idx="18488" formatCode="General">
                  <c:v>36.975999999999999</c:v>
                </c:pt>
                <c:pt idx="18489" formatCode="General">
                  <c:v>36.978000000000002</c:v>
                </c:pt>
                <c:pt idx="18490" formatCode="General">
                  <c:v>36.979999999999997</c:v>
                </c:pt>
                <c:pt idx="18491" formatCode="General">
                  <c:v>36.981999999999999</c:v>
                </c:pt>
                <c:pt idx="18492" formatCode="General">
                  <c:v>36.984000000000002</c:v>
                </c:pt>
                <c:pt idx="18493" formatCode="General">
                  <c:v>36.985999999999997</c:v>
                </c:pt>
                <c:pt idx="18494" formatCode="General">
                  <c:v>36.988</c:v>
                </c:pt>
                <c:pt idx="18495" formatCode="General">
                  <c:v>36.99</c:v>
                </c:pt>
                <c:pt idx="18496" formatCode="General">
                  <c:v>36.991999999999997</c:v>
                </c:pt>
                <c:pt idx="18497" formatCode="General">
                  <c:v>36.994</c:v>
                </c:pt>
                <c:pt idx="18498" formatCode="General">
                  <c:v>36.996000000000002</c:v>
                </c:pt>
                <c:pt idx="18499" formatCode="General">
                  <c:v>36.997999999999998</c:v>
                </c:pt>
                <c:pt idx="18500" formatCode="General">
                  <c:v>37</c:v>
                </c:pt>
                <c:pt idx="18501" formatCode="General">
                  <c:v>37.002000000000002</c:v>
                </c:pt>
                <c:pt idx="18502" formatCode="General">
                  <c:v>37.003999999999998</c:v>
                </c:pt>
                <c:pt idx="18503" formatCode="General">
                  <c:v>37.006</c:v>
                </c:pt>
                <c:pt idx="18504" formatCode="General">
                  <c:v>37.008000000000003</c:v>
                </c:pt>
                <c:pt idx="18505" formatCode="General">
                  <c:v>37.01</c:v>
                </c:pt>
                <c:pt idx="18506" formatCode="General">
                  <c:v>37.012</c:v>
                </c:pt>
                <c:pt idx="18507" formatCode="General">
                  <c:v>37.014000000000003</c:v>
                </c:pt>
                <c:pt idx="18508" formatCode="General">
                  <c:v>37.015999999999998</c:v>
                </c:pt>
                <c:pt idx="18509" formatCode="General">
                  <c:v>37.018000000000001</c:v>
                </c:pt>
                <c:pt idx="18510" formatCode="General">
                  <c:v>37.020000000000003</c:v>
                </c:pt>
                <c:pt idx="18511" formatCode="General">
                  <c:v>37.021999999999998</c:v>
                </c:pt>
                <c:pt idx="18512" formatCode="General">
                  <c:v>37.024000000000001</c:v>
                </c:pt>
                <c:pt idx="18513" formatCode="General">
                  <c:v>37.026000000000003</c:v>
                </c:pt>
                <c:pt idx="18514" formatCode="General">
                  <c:v>37.027999999999999</c:v>
                </c:pt>
                <c:pt idx="18515" formatCode="General">
                  <c:v>37.03</c:v>
                </c:pt>
                <c:pt idx="18516" formatCode="General">
                  <c:v>37.031999999999996</c:v>
                </c:pt>
                <c:pt idx="18517" formatCode="General">
                  <c:v>37.033999999999999</c:v>
                </c:pt>
                <c:pt idx="18518" formatCode="General">
                  <c:v>37.036000000000001</c:v>
                </c:pt>
                <c:pt idx="18519" formatCode="General">
                  <c:v>37.037999999999997</c:v>
                </c:pt>
                <c:pt idx="18520" formatCode="General">
                  <c:v>37.04</c:v>
                </c:pt>
                <c:pt idx="18521" formatCode="General">
                  <c:v>37.042000000000002</c:v>
                </c:pt>
                <c:pt idx="18522" formatCode="General">
                  <c:v>37.043999999999997</c:v>
                </c:pt>
                <c:pt idx="18523" formatCode="General">
                  <c:v>37.045999999999999</c:v>
                </c:pt>
                <c:pt idx="18524" formatCode="General">
                  <c:v>37.048000000000002</c:v>
                </c:pt>
                <c:pt idx="18525" formatCode="General">
                  <c:v>37.049999999999997</c:v>
                </c:pt>
                <c:pt idx="18526" formatCode="General">
                  <c:v>37.052</c:v>
                </c:pt>
                <c:pt idx="18527" formatCode="General">
                  <c:v>37.054000000000002</c:v>
                </c:pt>
                <c:pt idx="18528" formatCode="General">
                  <c:v>37.055999999999997</c:v>
                </c:pt>
                <c:pt idx="18529" formatCode="General">
                  <c:v>37.058</c:v>
                </c:pt>
                <c:pt idx="18530" formatCode="General">
                  <c:v>37.06</c:v>
                </c:pt>
                <c:pt idx="18531" formatCode="General">
                  <c:v>37.061999999999998</c:v>
                </c:pt>
                <c:pt idx="18532" formatCode="General">
                  <c:v>37.064</c:v>
                </c:pt>
                <c:pt idx="18533" formatCode="General">
                  <c:v>37.066000000000003</c:v>
                </c:pt>
                <c:pt idx="18534" formatCode="General">
                  <c:v>37.067999999999998</c:v>
                </c:pt>
                <c:pt idx="18535" formatCode="General">
                  <c:v>37.07</c:v>
                </c:pt>
                <c:pt idx="18536" formatCode="General">
                  <c:v>37.072000000000003</c:v>
                </c:pt>
                <c:pt idx="18537" formatCode="General">
                  <c:v>37.073999999999998</c:v>
                </c:pt>
                <c:pt idx="18538" formatCode="General">
                  <c:v>37.076000000000001</c:v>
                </c:pt>
                <c:pt idx="18539" formatCode="General">
                  <c:v>37.078000000000003</c:v>
                </c:pt>
                <c:pt idx="18540" formatCode="General">
                  <c:v>37.08</c:v>
                </c:pt>
                <c:pt idx="18541" formatCode="General">
                  <c:v>37.082000000000001</c:v>
                </c:pt>
                <c:pt idx="18542" formatCode="General">
                  <c:v>37.084000000000003</c:v>
                </c:pt>
                <c:pt idx="18543" formatCode="General">
                  <c:v>37.085999999999999</c:v>
                </c:pt>
                <c:pt idx="18544" formatCode="General">
                  <c:v>37.088000000000001</c:v>
                </c:pt>
                <c:pt idx="18545" formatCode="General">
                  <c:v>37.090000000000003</c:v>
                </c:pt>
                <c:pt idx="18546" formatCode="General">
                  <c:v>37.091999999999999</c:v>
                </c:pt>
                <c:pt idx="18547" formatCode="General">
                  <c:v>37.094000000000001</c:v>
                </c:pt>
                <c:pt idx="18548" formatCode="General">
                  <c:v>37.095999999999997</c:v>
                </c:pt>
                <c:pt idx="18549" formatCode="General">
                  <c:v>37.097999999999999</c:v>
                </c:pt>
                <c:pt idx="18550" formatCode="General">
                  <c:v>37.1</c:v>
                </c:pt>
                <c:pt idx="18551" formatCode="General">
                  <c:v>37.101999999999997</c:v>
                </c:pt>
                <c:pt idx="18552" formatCode="General">
                  <c:v>37.103999999999999</c:v>
                </c:pt>
                <c:pt idx="18553" formatCode="General">
                  <c:v>37.106000000000002</c:v>
                </c:pt>
                <c:pt idx="18554" formatCode="General">
                  <c:v>37.107999999999997</c:v>
                </c:pt>
                <c:pt idx="18555" formatCode="General">
                  <c:v>37.11</c:v>
                </c:pt>
                <c:pt idx="18556" formatCode="General">
                  <c:v>37.112000000000002</c:v>
                </c:pt>
                <c:pt idx="18557" formatCode="General">
                  <c:v>37.113999999999997</c:v>
                </c:pt>
                <c:pt idx="18558" formatCode="General">
                  <c:v>37.116</c:v>
                </c:pt>
                <c:pt idx="18559" formatCode="General">
                  <c:v>37.118000000000002</c:v>
                </c:pt>
                <c:pt idx="18560" formatCode="General">
                  <c:v>37.119999999999997</c:v>
                </c:pt>
                <c:pt idx="18561" formatCode="General">
                  <c:v>37.122</c:v>
                </c:pt>
                <c:pt idx="18562" formatCode="General">
                  <c:v>37.124000000000002</c:v>
                </c:pt>
                <c:pt idx="18563" formatCode="General">
                  <c:v>37.125999999999998</c:v>
                </c:pt>
                <c:pt idx="18564" formatCode="General">
                  <c:v>37.128</c:v>
                </c:pt>
                <c:pt idx="18565" formatCode="General">
                  <c:v>37.130000000000003</c:v>
                </c:pt>
                <c:pt idx="18566" formatCode="General">
                  <c:v>37.131999999999998</c:v>
                </c:pt>
                <c:pt idx="18567" formatCode="General">
                  <c:v>37.134</c:v>
                </c:pt>
                <c:pt idx="18568" formatCode="General">
                  <c:v>37.136000000000003</c:v>
                </c:pt>
                <c:pt idx="18569" formatCode="General">
                  <c:v>37.137999999999998</c:v>
                </c:pt>
                <c:pt idx="18570" formatCode="General">
                  <c:v>37.14</c:v>
                </c:pt>
                <c:pt idx="18571" formatCode="General">
                  <c:v>37.142000000000003</c:v>
                </c:pt>
                <c:pt idx="18572" formatCode="General">
                  <c:v>37.143999999999998</c:v>
                </c:pt>
                <c:pt idx="18573" formatCode="General">
                  <c:v>37.146000000000001</c:v>
                </c:pt>
                <c:pt idx="18574" formatCode="General">
                  <c:v>37.148000000000003</c:v>
                </c:pt>
                <c:pt idx="18575" formatCode="General">
                  <c:v>37.15</c:v>
                </c:pt>
                <c:pt idx="18576" formatCode="General">
                  <c:v>37.152000000000001</c:v>
                </c:pt>
                <c:pt idx="18577" formatCode="General">
                  <c:v>37.154000000000003</c:v>
                </c:pt>
                <c:pt idx="18578" formatCode="General">
                  <c:v>37.155999999999999</c:v>
                </c:pt>
                <c:pt idx="18579" formatCode="General">
                  <c:v>37.158000000000001</c:v>
                </c:pt>
                <c:pt idx="18580" formatCode="General">
                  <c:v>37.159999999999997</c:v>
                </c:pt>
                <c:pt idx="18581" formatCode="General">
                  <c:v>37.161999999999999</c:v>
                </c:pt>
                <c:pt idx="18582" formatCode="General">
                  <c:v>37.164000000000001</c:v>
                </c:pt>
                <c:pt idx="18583" formatCode="General">
                  <c:v>37.165999999999997</c:v>
                </c:pt>
                <c:pt idx="18584" formatCode="General">
                  <c:v>37.167999999999999</c:v>
                </c:pt>
                <c:pt idx="18585" formatCode="General">
                  <c:v>37.17</c:v>
                </c:pt>
                <c:pt idx="18586" formatCode="General">
                  <c:v>37.171999999999997</c:v>
                </c:pt>
                <c:pt idx="18587" formatCode="General">
                  <c:v>37.173999999999999</c:v>
                </c:pt>
                <c:pt idx="18588" formatCode="General">
                  <c:v>37.176000000000002</c:v>
                </c:pt>
                <c:pt idx="18589" formatCode="General">
                  <c:v>37.177999999999997</c:v>
                </c:pt>
                <c:pt idx="18590" formatCode="General">
                  <c:v>37.18</c:v>
                </c:pt>
                <c:pt idx="18591" formatCode="General">
                  <c:v>37.182000000000002</c:v>
                </c:pt>
                <c:pt idx="18592" formatCode="General">
                  <c:v>37.183999999999997</c:v>
                </c:pt>
                <c:pt idx="18593" formatCode="General">
                  <c:v>37.186</c:v>
                </c:pt>
                <c:pt idx="18594" formatCode="General">
                  <c:v>37.188000000000002</c:v>
                </c:pt>
                <c:pt idx="18595" formatCode="General">
                  <c:v>37.19</c:v>
                </c:pt>
                <c:pt idx="18596" formatCode="General">
                  <c:v>37.192</c:v>
                </c:pt>
                <c:pt idx="18597" formatCode="General">
                  <c:v>37.194000000000003</c:v>
                </c:pt>
                <c:pt idx="18598" formatCode="General">
                  <c:v>37.195999999999998</c:v>
                </c:pt>
                <c:pt idx="18599" formatCode="General">
                  <c:v>37.198</c:v>
                </c:pt>
                <c:pt idx="18600" formatCode="General">
                  <c:v>37.200000000000003</c:v>
                </c:pt>
                <c:pt idx="18601" formatCode="General">
                  <c:v>37.201999999999998</c:v>
                </c:pt>
                <c:pt idx="18602" formatCode="General">
                  <c:v>37.204000000000001</c:v>
                </c:pt>
                <c:pt idx="18603" formatCode="General">
                  <c:v>37.206000000000003</c:v>
                </c:pt>
                <c:pt idx="18604" formatCode="General">
                  <c:v>37.207999999999998</c:v>
                </c:pt>
                <c:pt idx="18605" formatCode="General">
                  <c:v>37.21</c:v>
                </c:pt>
                <c:pt idx="18606" formatCode="General">
                  <c:v>37.212000000000003</c:v>
                </c:pt>
                <c:pt idx="18607" formatCode="General">
                  <c:v>37.213999999999999</c:v>
                </c:pt>
                <c:pt idx="18608" formatCode="General">
                  <c:v>37.216000000000001</c:v>
                </c:pt>
                <c:pt idx="18609" formatCode="General">
                  <c:v>37.218000000000004</c:v>
                </c:pt>
                <c:pt idx="18610" formatCode="General">
                  <c:v>37.22</c:v>
                </c:pt>
                <c:pt idx="18611" formatCode="General">
                  <c:v>37.222000000000001</c:v>
                </c:pt>
                <c:pt idx="18612" formatCode="General">
                  <c:v>37.223999999999997</c:v>
                </c:pt>
                <c:pt idx="18613" formatCode="General">
                  <c:v>37.225999999999999</c:v>
                </c:pt>
                <c:pt idx="18614" formatCode="General">
                  <c:v>37.228000000000002</c:v>
                </c:pt>
                <c:pt idx="18615" formatCode="General">
                  <c:v>37.229999999999997</c:v>
                </c:pt>
                <c:pt idx="18616" formatCode="General">
                  <c:v>37.231999999999999</c:v>
                </c:pt>
                <c:pt idx="18617" formatCode="General">
                  <c:v>37.234000000000002</c:v>
                </c:pt>
                <c:pt idx="18618" formatCode="General">
                  <c:v>37.235999999999997</c:v>
                </c:pt>
                <c:pt idx="18619" formatCode="General">
                  <c:v>37.238</c:v>
                </c:pt>
                <c:pt idx="18620" formatCode="General">
                  <c:v>37.24</c:v>
                </c:pt>
                <c:pt idx="18621" formatCode="General">
                  <c:v>37.241999999999997</c:v>
                </c:pt>
                <c:pt idx="18622" formatCode="General">
                  <c:v>37.244</c:v>
                </c:pt>
                <c:pt idx="18623" formatCode="General">
                  <c:v>37.246000000000002</c:v>
                </c:pt>
                <c:pt idx="18624" formatCode="General">
                  <c:v>37.247999999999998</c:v>
                </c:pt>
                <c:pt idx="18625" formatCode="General">
                  <c:v>37.25</c:v>
                </c:pt>
                <c:pt idx="18626" formatCode="General">
                  <c:v>37.252000000000002</c:v>
                </c:pt>
                <c:pt idx="18627" formatCode="General">
                  <c:v>37.253999999999998</c:v>
                </c:pt>
                <c:pt idx="18628" formatCode="General">
                  <c:v>37.256</c:v>
                </c:pt>
                <c:pt idx="18629" formatCode="General">
                  <c:v>37.258000000000003</c:v>
                </c:pt>
                <c:pt idx="18630" formatCode="General">
                  <c:v>37.26</c:v>
                </c:pt>
                <c:pt idx="18631" formatCode="General">
                  <c:v>37.262</c:v>
                </c:pt>
                <c:pt idx="18632" formatCode="General">
                  <c:v>37.264000000000003</c:v>
                </c:pt>
                <c:pt idx="18633" formatCode="General">
                  <c:v>37.265999999999998</c:v>
                </c:pt>
                <c:pt idx="18634" formatCode="General">
                  <c:v>37.268000000000001</c:v>
                </c:pt>
                <c:pt idx="18635" formatCode="General">
                  <c:v>37.270000000000003</c:v>
                </c:pt>
                <c:pt idx="18636" formatCode="General">
                  <c:v>37.271999999999998</c:v>
                </c:pt>
                <c:pt idx="18637" formatCode="General">
                  <c:v>37.274000000000001</c:v>
                </c:pt>
                <c:pt idx="18638" formatCode="General">
                  <c:v>37.276000000000003</c:v>
                </c:pt>
                <c:pt idx="18639" formatCode="General">
                  <c:v>37.277999999999999</c:v>
                </c:pt>
                <c:pt idx="18640" formatCode="General">
                  <c:v>37.28</c:v>
                </c:pt>
                <c:pt idx="18641" formatCode="General">
                  <c:v>37.281999999999996</c:v>
                </c:pt>
                <c:pt idx="18642" formatCode="General">
                  <c:v>37.283999999999999</c:v>
                </c:pt>
                <c:pt idx="18643" formatCode="General">
                  <c:v>37.286000000000001</c:v>
                </c:pt>
                <c:pt idx="18644" formatCode="General">
                  <c:v>37.287999999999997</c:v>
                </c:pt>
                <c:pt idx="18645" formatCode="General">
                  <c:v>37.29</c:v>
                </c:pt>
                <c:pt idx="18646" formatCode="General">
                  <c:v>37.292000000000002</c:v>
                </c:pt>
                <c:pt idx="18647" formatCode="General">
                  <c:v>37.293999999999997</c:v>
                </c:pt>
                <c:pt idx="18648" formatCode="General">
                  <c:v>37.295999999999999</c:v>
                </c:pt>
                <c:pt idx="18649" formatCode="General">
                  <c:v>37.298000000000002</c:v>
                </c:pt>
                <c:pt idx="18650" formatCode="General">
                  <c:v>37.299999999999997</c:v>
                </c:pt>
                <c:pt idx="18651" formatCode="General">
                  <c:v>37.302</c:v>
                </c:pt>
                <c:pt idx="18652" formatCode="General">
                  <c:v>37.304000000000002</c:v>
                </c:pt>
                <c:pt idx="18653" formatCode="General">
                  <c:v>37.305999999999997</c:v>
                </c:pt>
                <c:pt idx="18654" formatCode="General">
                  <c:v>37.308</c:v>
                </c:pt>
                <c:pt idx="18655" formatCode="General">
                  <c:v>37.31</c:v>
                </c:pt>
                <c:pt idx="18656" formatCode="General">
                  <c:v>37.311999999999998</c:v>
                </c:pt>
                <c:pt idx="18657" formatCode="General">
                  <c:v>37.314</c:v>
                </c:pt>
                <c:pt idx="18658" formatCode="General">
                  <c:v>37.316000000000003</c:v>
                </c:pt>
                <c:pt idx="18659" formatCode="General">
                  <c:v>37.317999999999998</c:v>
                </c:pt>
                <c:pt idx="18660" formatCode="General">
                  <c:v>37.32</c:v>
                </c:pt>
                <c:pt idx="18661" formatCode="General">
                  <c:v>37.322000000000003</c:v>
                </c:pt>
                <c:pt idx="18662" formatCode="General">
                  <c:v>37.323999999999998</c:v>
                </c:pt>
                <c:pt idx="18663" formatCode="General">
                  <c:v>37.326000000000001</c:v>
                </c:pt>
                <c:pt idx="18664" formatCode="General">
                  <c:v>37.328000000000003</c:v>
                </c:pt>
                <c:pt idx="18665" formatCode="General">
                  <c:v>37.33</c:v>
                </c:pt>
                <c:pt idx="18666" formatCode="General">
                  <c:v>37.332000000000001</c:v>
                </c:pt>
                <c:pt idx="18667" formatCode="General">
                  <c:v>37.334000000000003</c:v>
                </c:pt>
                <c:pt idx="18668" formatCode="General">
                  <c:v>37.335999999999999</c:v>
                </c:pt>
                <c:pt idx="18669" formatCode="General">
                  <c:v>37.338000000000001</c:v>
                </c:pt>
                <c:pt idx="18670" formatCode="General">
                  <c:v>37.340000000000003</c:v>
                </c:pt>
                <c:pt idx="18671" formatCode="General">
                  <c:v>37.341999999999999</c:v>
                </c:pt>
                <c:pt idx="18672" formatCode="General">
                  <c:v>37.344000000000001</c:v>
                </c:pt>
                <c:pt idx="18673" formatCode="General">
                  <c:v>37.345999999999997</c:v>
                </c:pt>
                <c:pt idx="18674" formatCode="General">
                  <c:v>37.347999999999999</c:v>
                </c:pt>
                <c:pt idx="18675" formatCode="General">
                  <c:v>37.35</c:v>
                </c:pt>
                <c:pt idx="18676" formatCode="General">
                  <c:v>37.351999999999997</c:v>
                </c:pt>
                <c:pt idx="18677" formatCode="General">
                  <c:v>37.353999999999999</c:v>
                </c:pt>
                <c:pt idx="18678" formatCode="General">
                  <c:v>37.356000000000002</c:v>
                </c:pt>
                <c:pt idx="18679" formatCode="General">
                  <c:v>37.357999999999997</c:v>
                </c:pt>
                <c:pt idx="18680" formatCode="General">
                  <c:v>37.36</c:v>
                </c:pt>
                <c:pt idx="18681" formatCode="General">
                  <c:v>37.362000000000002</c:v>
                </c:pt>
                <c:pt idx="18682" formatCode="General">
                  <c:v>37.363999999999997</c:v>
                </c:pt>
                <c:pt idx="18683" formatCode="General">
                  <c:v>37.366</c:v>
                </c:pt>
                <c:pt idx="18684" formatCode="General">
                  <c:v>37.368000000000002</c:v>
                </c:pt>
                <c:pt idx="18685" formatCode="General">
                  <c:v>37.369999999999997</c:v>
                </c:pt>
                <c:pt idx="18686" formatCode="General">
                  <c:v>37.372</c:v>
                </c:pt>
                <c:pt idx="18687" formatCode="General">
                  <c:v>37.374000000000002</c:v>
                </c:pt>
                <c:pt idx="18688" formatCode="General">
                  <c:v>37.375999999999998</c:v>
                </c:pt>
                <c:pt idx="18689" formatCode="General">
                  <c:v>37.378</c:v>
                </c:pt>
                <c:pt idx="18690" formatCode="General">
                  <c:v>37.380000000000003</c:v>
                </c:pt>
                <c:pt idx="18691" formatCode="General">
                  <c:v>37.381999999999998</c:v>
                </c:pt>
                <c:pt idx="18692" formatCode="General">
                  <c:v>37.384</c:v>
                </c:pt>
                <c:pt idx="18693" formatCode="General">
                  <c:v>37.386000000000003</c:v>
                </c:pt>
                <c:pt idx="18694" formatCode="General">
                  <c:v>37.387999999999998</c:v>
                </c:pt>
                <c:pt idx="18695" formatCode="General">
                  <c:v>37.39</c:v>
                </c:pt>
                <c:pt idx="18696" formatCode="General">
                  <c:v>37.392000000000003</c:v>
                </c:pt>
                <c:pt idx="18697" formatCode="General">
                  <c:v>37.393999999999998</c:v>
                </c:pt>
                <c:pt idx="18698" formatCode="General">
                  <c:v>37.396000000000001</c:v>
                </c:pt>
                <c:pt idx="18699" formatCode="General">
                  <c:v>37.398000000000003</c:v>
                </c:pt>
                <c:pt idx="18700" formatCode="General">
                  <c:v>37.4</c:v>
                </c:pt>
                <c:pt idx="18701" formatCode="General">
                  <c:v>37.402000000000001</c:v>
                </c:pt>
                <c:pt idx="18702" formatCode="General">
                  <c:v>37.404000000000003</c:v>
                </c:pt>
                <c:pt idx="18703" formatCode="General">
                  <c:v>37.405999999999999</c:v>
                </c:pt>
                <c:pt idx="18704" formatCode="General">
                  <c:v>37.408000000000001</c:v>
                </c:pt>
                <c:pt idx="18705" formatCode="General">
                  <c:v>37.409999999999997</c:v>
                </c:pt>
                <c:pt idx="18706" formatCode="General">
                  <c:v>37.411999999999999</c:v>
                </c:pt>
                <c:pt idx="18707" formatCode="General">
                  <c:v>37.414000000000001</c:v>
                </c:pt>
                <c:pt idx="18708" formatCode="General">
                  <c:v>37.415999999999997</c:v>
                </c:pt>
                <c:pt idx="18709" formatCode="General">
                  <c:v>37.417999999999999</c:v>
                </c:pt>
                <c:pt idx="18710" formatCode="General">
                  <c:v>37.42</c:v>
                </c:pt>
                <c:pt idx="18711" formatCode="General">
                  <c:v>37.421999999999997</c:v>
                </c:pt>
                <c:pt idx="18712" formatCode="General">
                  <c:v>37.423999999999999</c:v>
                </c:pt>
                <c:pt idx="18713" formatCode="General">
                  <c:v>37.426000000000002</c:v>
                </c:pt>
                <c:pt idx="18714" formatCode="General">
                  <c:v>37.427999999999997</c:v>
                </c:pt>
                <c:pt idx="18715" formatCode="General">
                  <c:v>37.43</c:v>
                </c:pt>
                <c:pt idx="18716" formatCode="General">
                  <c:v>37.432000000000002</c:v>
                </c:pt>
                <c:pt idx="18717" formatCode="General">
                  <c:v>37.433999999999997</c:v>
                </c:pt>
                <c:pt idx="18718" formatCode="General">
                  <c:v>37.436</c:v>
                </c:pt>
                <c:pt idx="18719" formatCode="General">
                  <c:v>37.438000000000002</c:v>
                </c:pt>
                <c:pt idx="18720" formatCode="General">
                  <c:v>37.44</c:v>
                </c:pt>
                <c:pt idx="18721" formatCode="General">
                  <c:v>37.442</c:v>
                </c:pt>
                <c:pt idx="18722" formatCode="General">
                  <c:v>37.444000000000003</c:v>
                </c:pt>
                <c:pt idx="18723" formatCode="General">
                  <c:v>37.445999999999998</c:v>
                </c:pt>
                <c:pt idx="18724" formatCode="General">
                  <c:v>37.448</c:v>
                </c:pt>
                <c:pt idx="18725" formatCode="General">
                  <c:v>37.450000000000003</c:v>
                </c:pt>
                <c:pt idx="18726" formatCode="General">
                  <c:v>37.451999999999998</c:v>
                </c:pt>
                <c:pt idx="18727" formatCode="General">
                  <c:v>37.454000000000001</c:v>
                </c:pt>
                <c:pt idx="18728" formatCode="General">
                  <c:v>37.456000000000003</c:v>
                </c:pt>
                <c:pt idx="18729" formatCode="General">
                  <c:v>37.457999999999998</c:v>
                </c:pt>
                <c:pt idx="18730" formatCode="General">
                  <c:v>37.46</c:v>
                </c:pt>
                <c:pt idx="18731" formatCode="General">
                  <c:v>37.462000000000003</c:v>
                </c:pt>
                <c:pt idx="18732" formatCode="General">
                  <c:v>37.463999999999999</c:v>
                </c:pt>
                <c:pt idx="18733" formatCode="General">
                  <c:v>37.466000000000001</c:v>
                </c:pt>
                <c:pt idx="18734" formatCode="General">
                  <c:v>37.468000000000004</c:v>
                </c:pt>
                <c:pt idx="18735" formatCode="General">
                  <c:v>37.47</c:v>
                </c:pt>
                <c:pt idx="18736" formatCode="General">
                  <c:v>37.472000000000001</c:v>
                </c:pt>
                <c:pt idx="18737" formatCode="General">
                  <c:v>37.473999999999997</c:v>
                </c:pt>
                <c:pt idx="18738" formatCode="General">
                  <c:v>37.475999999999999</c:v>
                </c:pt>
                <c:pt idx="18739" formatCode="General">
                  <c:v>37.478000000000002</c:v>
                </c:pt>
                <c:pt idx="18740" formatCode="General">
                  <c:v>37.479999999999997</c:v>
                </c:pt>
                <c:pt idx="18741" formatCode="General">
                  <c:v>37.481999999999999</c:v>
                </c:pt>
                <c:pt idx="18742" formatCode="General">
                  <c:v>37.484000000000002</c:v>
                </c:pt>
                <c:pt idx="18743" formatCode="General">
                  <c:v>37.485999999999997</c:v>
                </c:pt>
                <c:pt idx="18744" formatCode="General">
                  <c:v>37.488</c:v>
                </c:pt>
                <c:pt idx="18745" formatCode="General">
                  <c:v>37.49</c:v>
                </c:pt>
                <c:pt idx="18746" formatCode="General">
                  <c:v>37.491999999999997</c:v>
                </c:pt>
                <c:pt idx="18747" formatCode="General">
                  <c:v>37.494</c:v>
                </c:pt>
                <c:pt idx="18748" formatCode="General">
                  <c:v>37.496000000000002</c:v>
                </c:pt>
                <c:pt idx="18749" formatCode="General">
                  <c:v>37.497999999999998</c:v>
                </c:pt>
                <c:pt idx="18750" formatCode="General">
                  <c:v>37.5</c:v>
                </c:pt>
                <c:pt idx="18751" formatCode="General">
                  <c:v>37.502000000000002</c:v>
                </c:pt>
                <c:pt idx="18752" formatCode="General">
                  <c:v>37.503999999999998</c:v>
                </c:pt>
                <c:pt idx="18753" formatCode="General">
                  <c:v>37.506</c:v>
                </c:pt>
                <c:pt idx="18754" formatCode="General">
                  <c:v>37.508000000000003</c:v>
                </c:pt>
                <c:pt idx="18755" formatCode="General">
                  <c:v>37.51</c:v>
                </c:pt>
                <c:pt idx="18756" formatCode="General">
                  <c:v>37.512</c:v>
                </c:pt>
                <c:pt idx="18757" formatCode="General">
                  <c:v>37.514000000000003</c:v>
                </c:pt>
                <c:pt idx="18758" formatCode="General">
                  <c:v>37.515999999999998</c:v>
                </c:pt>
                <c:pt idx="18759" formatCode="General">
                  <c:v>37.518000000000001</c:v>
                </c:pt>
                <c:pt idx="18760" formatCode="General">
                  <c:v>37.520000000000003</c:v>
                </c:pt>
                <c:pt idx="18761" formatCode="General">
                  <c:v>37.521999999999998</c:v>
                </c:pt>
                <c:pt idx="18762" formatCode="General">
                  <c:v>37.524000000000001</c:v>
                </c:pt>
                <c:pt idx="18763" formatCode="General">
                  <c:v>37.526000000000003</c:v>
                </c:pt>
                <c:pt idx="18764" formatCode="General">
                  <c:v>37.527999999999999</c:v>
                </c:pt>
                <c:pt idx="18765" formatCode="General">
                  <c:v>37.53</c:v>
                </c:pt>
                <c:pt idx="18766" formatCode="General">
                  <c:v>37.531999999999996</c:v>
                </c:pt>
                <c:pt idx="18767" formatCode="General">
                  <c:v>37.533999999999999</c:v>
                </c:pt>
                <c:pt idx="18768" formatCode="General">
                  <c:v>37.536000000000001</c:v>
                </c:pt>
                <c:pt idx="18769" formatCode="General">
                  <c:v>37.537999999999997</c:v>
                </c:pt>
                <c:pt idx="18770" formatCode="General">
                  <c:v>37.54</c:v>
                </c:pt>
                <c:pt idx="18771" formatCode="General">
                  <c:v>37.542000000000002</c:v>
                </c:pt>
                <c:pt idx="18772" formatCode="General">
                  <c:v>37.543999999999997</c:v>
                </c:pt>
                <c:pt idx="18773" formatCode="General">
                  <c:v>37.545999999999999</c:v>
                </c:pt>
                <c:pt idx="18774" formatCode="General">
                  <c:v>37.548000000000002</c:v>
                </c:pt>
                <c:pt idx="18775" formatCode="General">
                  <c:v>37.549999999999997</c:v>
                </c:pt>
                <c:pt idx="18776" formatCode="General">
                  <c:v>37.552</c:v>
                </c:pt>
                <c:pt idx="18777" formatCode="General">
                  <c:v>37.554000000000002</c:v>
                </c:pt>
                <c:pt idx="18778" formatCode="General">
                  <c:v>37.555999999999997</c:v>
                </c:pt>
                <c:pt idx="18779" formatCode="General">
                  <c:v>37.558</c:v>
                </c:pt>
                <c:pt idx="18780" formatCode="General">
                  <c:v>37.56</c:v>
                </c:pt>
                <c:pt idx="18781" formatCode="General">
                  <c:v>37.561999999999998</c:v>
                </c:pt>
                <c:pt idx="18782" formatCode="General">
                  <c:v>37.564</c:v>
                </c:pt>
                <c:pt idx="18783" formatCode="General">
                  <c:v>37.566000000000003</c:v>
                </c:pt>
                <c:pt idx="18784" formatCode="General">
                  <c:v>37.567999999999998</c:v>
                </c:pt>
                <c:pt idx="18785" formatCode="General">
                  <c:v>37.57</c:v>
                </c:pt>
                <c:pt idx="18786" formatCode="General">
                  <c:v>37.572000000000003</c:v>
                </c:pt>
                <c:pt idx="18787" formatCode="General">
                  <c:v>37.573999999999998</c:v>
                </c:pt>
                <c:pt idx="18788" formatCode="General">
                  <c:v>37.576000000000001</c:v>
                </c:pt>
                <c:pt idx="18789" formatCode="General">
                  <c:v>37.578000000000003</c:v>
                </c:pt>
                <c:pt idx="18790" formatCode="General">
                  <c:v>37.58</c:v>
                </c:pt>
                <c:pt idx="18791" formatCode="General">
                  <c:v>37.582000000000001</c:v>
                </c:pt>
                <c:pt idx="18792" formatCode="General">
                  <c:v>37.584000000000003</c:v>
                </c:pt>
                <c:pt idx="18793" formatCode="General">
                  <c:v>37.585999999999999</c:v>
                </c:pt>
                <c:pt idx="18794" formatCode="General">
                  <c:v>37.588000000000001</c:v>
                </c:pt>
                <c:pt idx="18795" formatCode="General">
                  <c:v>37.590000000000003</c:v>
                </c:pt>
                <c:pt idx="18796" formatCode="General">
                  <c:v>37.591999999999999</c:v>
                </c:pt>
                <c:pt idx="18797" formatCode="General">
                  <c:v>37.594000000000001</c:v>
                </c:pt>
                <c:pt idx="18798" formatCode="General">
                  <c:v>37.595999999999997</c:v>
                </c:pt>
                <c:pt idx="18799" formatCode="General">
                  <c:v>37.597999999999999</c:v>
                </c:pt>
                <c:pt idx="18800" formatCode="General">
                  <c:v>37.6</c:v>
                </c:pt>
                <c:pt idx="18801" formatCode="General">
                  <c:v>37.601999999999997</c:v>
                </c:pt>
                <c:pt idx="18802" formatCode="General">
                  <c:v>37.603999999999999</c:v>
                </c:pt>
                <c:pt idx="18803" formatCode="General">
                  <c:v>37.606000000000002</c:v>
                </c:pt>
                <c:pt idx="18804" formatCode="General">
                  <c:v>37.607999999999997</c:v>
                </c:pt>
                <c:pt idx="18805" formatCode="General">
                  <c:v>37.61</c:v>
                </c:pt>
                <c:pt idx="18806" formatCode="General">
                  <c:v>37.612000000000002</c:v>
                </c:pt>
                <c:pt idx="18807" formatCode="General">
                  <c:v>37.613999999999997</c:v>
                </c:pt>
                <c:pt idx="18808" formatCode="General">
                  <c:v>37.616</c:v>
                </c:pt>
                <c:pt idx="18809" formatCode="General">
                  <c:v>37.618000000000002</c:v>
                </c:pt>
                <c:pt idx="18810" formatCode="General">
                  <c:v>37.619999999999997</c:v>
                </c:pt>
                <c:pt idx="18811" formatCode="General">
                  <c:v>37.622</c:v>
                </c:pt>
                <c:pt idx="18812" formatCode="General">
                  <c:v>37.624000000000002</c:v>
                </c:pt>
                <c:pt idx="18813" formatCode="General">
                  <c:v>37.625999999999998</c:v>
                </c:pt>
                <c:pt idx="18814" formatCode="General">
                  <c:v>37.628</c:v>
                </c:pt>
                <c:pt idx="18815" formatCode="General">
                  <c:v>37.630000000000003</c:v>
                </c:pt>
                <c:pt idx="18816" formatCode="General">
                  <c:v>37.631999999999998</c:v>
                </c:pt>
                <c:pt idx="18817" formatCode="General">
                  <c:v>37.634</c:v>
                </c:pt>
                <c:pt idx="18818" formatCode="General">
                  <c:v>37.636000000000003</c:v>
                </c:pt>
                <c:pt idx="18819" formatCode="General">
                  <c:v>37.637999999999998</c:v>
                </c:pt>
                <c:pt idx="18820" formatCode="General">
                  <c:v>37.64</c:v>
                </c:pt>
                <c:pt idx="18821" formatCode="General">
                  <c:v>37.642000000000003</c:v>
                </c:pt>
                <c:pt idx="18822" formatCode="General">
                  <c:v>37.643999999999998</c:v>
                </c:pt>
                <c:pt idx="18823" formatCode="General">
                  <c:v>37.646000000000001</c:v>
                </c:pt>
                <c:pt idx="18824" formatCode="General">
                  <c:v>37.648000000000003</c:v>
                </c:pt>
                <c:pt idx="18825" formatCode="General">
                  <c:v>37.65</c:v>
                </c:pt>
                <c:pt idx="18826" formatCode="General">
                  <c:v>37.652000000000001</c:v>
                </c:pt>
                <c:pt idx="18827" formatCode="General">
                  <c:v>37.654000000000003</c:v>
                </c:pt>
                <c:pt idx="18828" formatCode="General">
                  <c:v>37.655999999999999</c:v>
                </c:pt>
                <c:pt idx="18829" formatCode="General">
                  <c:v>37.658000000000001</c:v>
                </c:pt>
                <c:pt idx="18830" formatCode="General">
                  <c:v>37.659999999999997</c:v>
                </c:pt>
                <c:pt idx="18831" formatCode="General">
                  <c:v>37.661999999999999</c:v>
                </c:pt>
                <c:pt idx="18832" formatCode="General">
                  <c:v>37.664000000000001</c:v>
                </c:pt>
                <c:pt idx="18833" formatCode="General">
                  <c:v>37.665999999999997</c:v>
                </c:pt>
                <c:pt idx="18834" formatCode="General">
                  <c:v>37.667999999999999</c:v>
                </c:pt>
                <c:pt idx="18835" formatCode="General">
                  <c:v>37.67</c:v>
                </c:pt>
                <c:pt idx="18836" formatCode="General">
                  <c:v>37.671999999999997</c:v>
                </c:pt>
                <c:pt idx="18837" formatCode="General">
                  <c:v>37.673999999999999</c:v>
                </c:pt>
                <c:pt idx="18838" formatCode="General">
                  <c:v>37.676000000000002</c:v>
                </c:pt>
                <c:pt idx="18839" formatCode="General">
                  <c:v>37.677999999999997</c:v>
                </c:pt>
                <c:pt idx="18840" formatCode="General">
                  <c:v>37.68</c:v>
                </c:pt>
                <c:pt idx="18841" formatCode="General">
                  <c:v>37.682000000000002</c:v>
                </c:pt>
                <c:pt idx="18842" formatCode="General">
                  <c:v>37.683999999999997</c:v>
                </c:pt>
                <c:pt idx="18843" formatCode="General">
                  <c:v>37.686</c:v>
                </c:pt>
                <c:pt idx="18844" formatCode="General">
                  <c:v>37.688000000000002</c:v>
                </c:pt>
                <c:pt idx="18845" formatCode="General">
                  <c:v>37.69</c:v>
                </c:pt>
                <c:pt idx="18846" formatCode="General">
                  <c:v>37.692</c:v>
                </c:pt>
                <c:pt idx="18847" formatCode="General">
                  <c:v>37.694000000000003</c:v>
                </c:pt>
                <c:pt idx="18848" formatCode="General">
                  <c:v>37.695999999999998</c:v>
                </c:pt>
                <c:pt idx="18849" formatCode="General">
                  <c:v>37.698</c:v>
                </c:pt>
                <c:pt idx="18850" formatCode="General">
                  <c:v>37.700000000000003</c:v>
                </c:pt>
                <c:pt idx="18851" formatCode="General">
                  <c:v>37.701999999999998</c:v>
                </c:pt>
                <c:pt idx="18852" formatCode="General">
                  <c:v>37.704000000000001</c:v>
                </c:pt>
                <c:pt idx="18853" formatCode="General">
                  <c:v>37.706000000000003</c:v>
                </c:pt>
                <c:pt idx="18854" formatCode="General">
                  <c:v>37.707999999999998</c:v>
                </c:pt>
                <c:pt idx="18855" formatCode="General">
                  <c:v>37.71</c:v>
                </c:pt>
                <c:pt idx="18856" formatCode="General">
                  <c:v>37.712000000000003</c:v>
                </c:pt>
                <c:pt idx="18857" formatCode="General">
                  <c:v>37.713999999999999</c:v>
                </c:pt>
                <c:pt idx="18858" formatCode="General">
                  <c:v>37.716000000000001</c:v>
                </c:pt>
                <c:pt idx="18859" formatCode="General">
                  <c:v>37.718000000000004</c:v>
                </c:pt>
                <c:pt idx="18860" formatCode="General">
                  <c:v>37.72</c:v>
                </c:pt>
                <c:pt idx="18861" formatCode="General">
                  <c:v>37.722000000000001</c:v>
                </c:pt>
                <c:pt idx="18862" formatCode="General">
                  <c:v>37.723999999999997</c:v>
                </c:pt>
                <c:pt idx="18863" formatCode="General">
                  <c:v>37.725999999999999</c:v>
                </c:pt>
                <c:pt idx="18864" formatCode="General">
                  <c:v>37.728000000000002</c:v>
                </c:pt>
                <c:pt idx="18865" formatCode="General">
                  <c:v>37.729999999999997</c:v>
                </c:pt>
                <c:pt idx="18866" formatCode="General">
                  <c:v>37.731999999999999</c:v>
                </c:pt>
                <c:pt idx="18867" formatCode="General">
                  <c:v>37.734000000000002</c:v>
                </c:pt>
                <c:pt idx="18868" formatCode="General">
                  <c:v>37.735999999999997</c:v>
                </c:pt>
                <c:pt idx="18869" formatCode="General">
                  <c:v>37.738</c:v>
                </c:pt>
                <c:pt idx="18870" formatCode="General">
                  <c:v>37.74</c:v>
                </c:pt>
                <c:pt idx="18871" formatCode="General">
                  <c:v>37.741999999999997</c:v>
                </c:pt>
                <c:pt idx="18872" formatCode="General">
                  <c:v>37.744</c:v>
                </c:pt>
                <c:pt idx="18873" formatCode="General">
                  <c:v>37.746000000000002</c:v>
                </c:pt>
                <c:pt idx="18874" formatCode="General">
                  <c:v>37.747999999999998</c:v>
                </c:pt>
                <c:pt idx="18875" formatCode="General">
                  <c:v>37.75</c:v>
                </c:pt>
                <c:pt idx="18876" formatCode="General">
                  <c:v>37.752000000000002</c:v>
                </c:pt>
                <c:pt idx="18877" formatCode="General">
                  <c:v>37.753999999999998</c:v>
                </c:pt>
                <c:pt idx="18878" formatCode="General">
                  <c:v>37.756</c:v>
                </c:pt>
                <c:pt idx="18879" formatCode="General">
                  <c:v>37.758000000000003</c:v>
                </c:pt>
                <c:pt idx="18880" formatCode="General">
                  <c:v>37.76</c:v>
                </c:pt>
                <c:pt idx="18881" formatCode="General">
                  <c:v>37.762</c:v>
                </c:pt>
                <c:pt idx="18882" formatCode="General">
                  <c:v>37.764000000000003</c:v>
                </c:pt>
                <c:pt idx="18883" formatCode="General">
                  <c:v>37.765999999999998</c:v>
                </c:pt>
                <c:pt idx="18884" formatCode="General">
                  <c:v>37.768000000000001</c:v>
                </c:pt>
                <c:pt idx="18885" formatCode="General">
                  <c:v>37.770000000000003</c:v>
                </c:pt>
                <c:pt idx="18886" formatCode="General">
                  <c:v>37.771999999999998</c:v>
                </c:pt>
                <c:pt idx="18887" formatCode="General">
                  <c:v>37.774000000000001</c:v>
                </c:pt>
                <c:pt idx="18888" formatCode="General">
                  <c:v>37.776000000000003</c:v>
                </c:pt>
                <c:pt idx="18889" formatCode="General">
                  <c:v>37.777999999999999</c:v>
                </c:pt>
                <c:pt idx="18890" formatCode="General">
                  <c:v>37.78</c:v>
                </c:pt>
                <c:pt idx="18891" formatCode="General">
                  <c:v>37.781999999999996</c:v>
                </c:pt>
                <c:pt idx="18892" formatCode="General">
                  <c:v>37.783999999999999</c:v>
                </c:pt>
                <c:pt idx="18893" formatCode="General">
                  <c:v>37.786000000000001</c:v>
                </c:pt>
                <c:pt idx="18894" formatCode="General">
                  <c:v>37.787999999999997</c:v>
                </c:pt>
                <c:pt idx="18895" formatCode="General">
                  <c:v>37.79</c:v>
                </c:pt>
                <c:pt idx="18896" formatCode="General">
                  <c:v>37.792000000000002</c:v>
                </c:pt>
                <c:pt idx="18897" formatCode="General">
                  <c:v>37.793999999999997</c:v>
                </c:pt>
                <c:pt idx="18898" formatCode="General">
                  <c:v>37.795999999999999</c:v>
                </c:pt>
                <c:pt idx="18899" formatCode="General">
                  <c:v>37.798000000000002</c:v>
                </c:pt>
                <c:pt idx="18900" formatCode="General">
                  <c:v>37.799999999999997</c:v>
                </c:pt>
                <c:pt idx="18901" formatCode="General">
                  <c:v>37.802</c:v>
                </c:pt>
                <c:pt idx="18902" formatCode="General">
                  <c:v>37.804000000000002</c:v>
                </c:pt>
                <c:pt idx="18903" formatCode="General">
                  <c:v>37.805999999999997</c:v>
                </c:pt>
                <c:pt idx="18904" formatCode="General">
                  <c:v>37.808</c:v>
                </c:pt>
                <c:pt idx="18905" formatCode="General">
                  <c:v>37.81</c:v>
                </c:pt>
                <c:pt idx="18906" formatCode="General">
                  <c:v>37.811999999999998</c:v>
                </c:pt>
                <c:pt idx="18907" formatCode="General">
                  <c:v>37.814</c:v>
                </c:pt>
                <c:pt idx="18908" formatCode="General">
                  <c:v>37.816000000000003</c:v>
                </c:pt>
                <c:pt idx="18909" formatCode="General">
                  <c:v>37.817999999999998</c:v>
                </c:pt>
                <c:pt idx="18910" formatCode="General">
                  <c:v>37.82</c:v>
                </c:pt>
                <c:pt idx="18911" formatCode="General">
                  <c:v>37.822000000000003</c:v>
                </c:pt>
                <c:pt idx="18912" formatCode="General">
                  <c:v>37.823999999999998</c:v>
                </c:pt>
                <c:pt idx="18913" formatCode="General">
                  <c:v>37.826000000000001</c:v>
                </c:pt>
                <c:pt idx="18914" formatCode="General">
                  <c:v>37.828000000000003</c:v>
                </c:pt>
                <c:pt idx="18915" formatCode="General">
                  <c:v>37.83</c:v>
                </c:pt>
                <c:pt idx="18916" formatCode="General">
                  <c:v>37.832000000000001</c:v>
                </c:pt>
                <c:pt idx="18917" formatCode="General">
                  <c:v>37.834000000000003</c:v>
                </c:pt>
                <c:pt idx="18918" formatCode="General">
                  <c:v>37.835999999999999</c:v>
                </c:pt>
                <c:pt idx="18919" formatCode="General">
                  <c:v>37.838000000000001</c:v>
                </c:pt>
                <c:pt idx="18920" formatCode="General">
                  <c:v>37.840000000000003</c:v>
                </c:pt>
                <c:pt idx="18921" formatCode="General">
                  <c:v>37.841999999999999</c:v>
                </c:pt>
                <c:pt idx="18922" formatCode="General">
                  <c:v>37.844000000000001</c:v>
                </c:pt>
                <c:pt idx="18923" formatCode="General">
                  <c:v>37.845999999999997</c:v>
                </c:pt>
                <c:pt idx="18924" formatCode="General">
                  <c:v>37.847999999999999</c:v>
                </c:pt>
                <c:pt idx="18925" formatCode="General">
                  <c:v>37.85</c:v>
                </c:pt>
                <c:pt idx="18926" formatCode="General">
                  <c:v>37.851999999999997</c:v>
                </c:pt>
                <c:pt idx="18927" formatCode="General">
                  <c:v>37.853999999999999</c:v>
                </c:pt>
                <c:pt idx="18928" formatCode="General">
                  <c:v>37.856000000000002</c:v>
                </c:pt>
                <c:pt idx="18929" formatCode="General">
                  <c:v>37.857999999999997</c:v>
                </c:pt>
                <c:pt idx="18930" formatCode="General">
                  <c:v>37.86</c:v>
                </c:pt>
                <c:pt idx="18931" formatCode="General">
                  <c:v>37.862000000000002</c:v>
                </c:pt>
                <c:pt idx="18932" formatCode="General">
                  <c:v>37.863999999999997</c:v>
                </c:pt>
                <c:pt idx="18933" formatCode="General">
                  <c:v>37.866</c:v>
                </c:pt>
                <c:pt idx="18934" formatCode="General">
                  <c:v>37.868000000000002</c:v>
                </c:pt>
                <c:pt idx="18935" formatCode="General">
                  <c:v>37.869999999999997</c:v>
                </c:pt>
                <c:pt idx="18936" formatCode="General">
                  <c:v>37.872</c:v>
                </c:pt>
                <c:pt idx="18937" formatCode="General">
                  <c:v>37.874000000000002</c:v>
                </c:pt>
                <c:pt idx="18938" formatCode="General">
                  <c:v>37.875999999999998</c:v>
                </c:pt>
                <c:pt idx="18939" formatCode="General">
                  <c:v>37.878</c:v>
                </c:pt>
                <c:pt idx="18940" formatCode="General">
                  <c:v>37.880000000000003</c:v>
                </c:pt>
                <c:pt idx="18941" formatCode="General">
                  <c:v>37.881999999999998</c:v>
                </c:pt>
                <c:pt idx="18942" formatCode="General">
                  <c:v>37.884</c:v>
                </c:pt>
                <c:pt idx="18943" formatCode="General">
                  <c:v>37.886000000000003</c:v>
                </c:pt>
                <c:pt idx="18944" formatCode="General">
                  <c:v>37.887999999999998</c:v>
                </c:pt>
                <c:pt idx="18945" formatCode="General">
                  <c:v>37.89</c:v>
                </c:pt>
                <c:pt idx="18946" formatCode="General">
                  <c:v>37.892000000000003</c:v>
                </c:pt>
                <c:pt idx="18947" formatCode="General">
                  <c:v>37.893999999999998</c:v>
                </c:pt>
                <c:pt idx="18948" formatCode="General">
                  <c:v>37.896000000000001</c:v>
                </c:pt>
                <c:pt idx="18949" formatCode="General">
                  <c:v>37.898000000000003</c:v>
                </c:pt>
                <c:pt idx="18950" formatCode="General">
                  <c:v>37.9</c:v>
                </c:pt>
                <c:pt idx="18951" formatCode="General">
                  <c:v>37.902000000000001</c:v>
                </c:pt>
                <c:pt idx="18952" formatCode="General">
                  <c:v>37.904000000000003</c:v>
                </c:pt>
                <c:pt idx="18953" formatCode="General">
                  <c:v>37.905999999999999</c:v>
                </c:pt>
                <c:pt idx="18954" formatCode="General">
                  <c:v>37.908000000000001</c:v>
                </c:pt>
                <c:pt idx="18955" formatCode="General">
                  <c:v>37.909999999999997</c:v>
                </c:pt>
                <c:pt idx="18956" formatCode="General">
                  <c:v>37.911999999999999</c:v>
                </c:pt>
                <c:pt idx="18957" formatCode="General">
                  <c:v>37.914000000000001</c:v>
                </c:pt>
                <c:pt idx="18958" formatCode="General">
                  <c:v>37.915999999999997</c:v>
                </c:pt>
                <c:pt idx="18959" formatCode="General">
                  <c:v>37.917999999999999</c:v>
                </c:pt>
                <c:pt idx="18960" formatCode="General">
                  <c:v>37.92</c:v>
                </c:pt>
                <c:pt idx="18961" formatCode="General">
                  <c:v>37.921999999999997</c:v>
                </c:pt>
                <c:pt idx="18962" formatCode="General">
                  <c:v>37.923999999999999</c:v>
                </c:pt>
                <c:pt idx="18963" formatCode="General">
                  <c:v>37.926000000000002</c:v>
                </c:pt>
                <c:pt idx="18964" formatCode="General">
                  <c:v>37.927999999999997</c:v>
                </c:pt>
                <c:pt idx="18965" formatCode="General">
                  <c:v>37.93</c:v>
                </c:pt>
                <c:pt idx="18966" formatCode="General">
                  <c:v>37.932000000000002</c:v>
                </c:pt>
                <c:pt idx="18967" formatCode="General">
                  <c:v>37.933999999999997</c:v>
                </c:pt>
                <c:pt idx="18968" formatCode="General">
                  <c:v>37.936</c:v>
                </c:pt>
                <c:pt idx="18969" formatCode="General">
                  <c:v>37.938000000000002</c:v>
                </c:pt>
                <c:pt idx="18970" formatCode="General">
                  <c:v>37.94</c:v>
                </c:pt>
                <c:pt idx="18971" formatCode="General">
                  <c:v>37.942</c:v>
                </c:pt>
                <c:pt idx="18972" formatCode="General">
                  <c:v>37.944000000000003</c:v>
                </c:pt>
                <c:pt idx="18973" formatCode="General">
                  <c:v>37.945999999999998</c:v>
                </c:pt>
                <c:pt idx="18974" formatCode="General">
                  <c:v>37.948</c:v>
                </c:pt>
                <c:pt idx="18975" formatCode="General">
                  <c:v>37.950000000000003</c:v>
                </c:pt>
                <c:pt idx="18976" formatCode="General">
                  <c:v>37.951999999999998</c:v>
                </c:pt>
                <c:pt idx="18977" formatCode="General">
                  <c:v>37.954000000000001</c:v>
                </c:pt>
                <c:pt idx="18978" formatCode="General">
                  <c:v>37.956000000000003</c:v>
                </c:pt>
                <c:pt idx="18979" formatCode="General">
                  <c:v>37.957999999999998</c:v>
                </c:pt>
                <c:pt idx="18980" formatCode="General">
                  <c:v>37.96</c:v>
                </c:pt>
                <c:pt idx="18981" formatCode="General">
                  <c:v>37.962000000000003</c:v>
                </c:pt>
                <c:pt idx="18982" formatCode="General">
                  <c:v>37.963999999999999</c:v>
                </c:pt>
                <c:pt idx="18983" formatCode="General">
                  <c:v>37.966000000000001</c:v>
                </c:pt>
                <c:pt idx="18984" formatCode="General">
                  <c:v>37.968000000000004</c:v>
                </c:pt>
                <c:pt idx="18985" formatCode="General">
                  <c:v>37.97</c:v>
                </c:pt>
                <c:pt idx="18986" formatCode="General">
                  <c:v>37.972000000000001</c:v>
                </c:pt>
                <c:pt idx="18987" formatCode="General">
                  <c:v>37.973999999999997</c:v>
                </c:pt>
                <c:pt idx="18988" formatCode="General">
                  <c:v>37.975999999999999</c:v>
                </c:pt>
                <c:pt idx="18989" formatCode="General">
                  <c:v>37.978000000000002</c:v>
                </c:pt>
                <c:pt idx="18990" formatCode="General">
                  <c:v>37.979999999999997</c:v>
                </c:pt>
                <c:pt idx="18991" formatCode="General">
                  <c:v>37.981999999999999</c:v>
                </c:pt>
                <c:pt idx="18992" formatCode="General">
                  <c:v>37.984000000000002</c:v>
                </c:pt>
                <c:pt idx="18993" formatCode="General">
                  <c:v>37.985999999999997</c:v>
                </c:pt>
                <c:pt idx="18994" formatCode="General">
                  <c:v>37.988</c:v>
                </c:pt>
                <c:pt idx="18995" formatCode="General">
                  <c:v>37.99</c:v>
                </c:pt>
                <c:pt idx="18996" formatCode="General">
                  <c:v>37.991999999999997</c:v>
                </c:pt>
                <c:pt idx="18997" formatCode="General">
                  <c:v>37.994</c:v>
                </c:pt>
                <c:pt idx="18998" formatCode="General">
                  <c:v>37.996000000000002</c:v>
                </c:pt>
                <c:pt idx="18999" formatCode="General">
                  <c:v>37.997999999999998</c:v>
                </c:pt>
                <c:pt idx="19000" formatCode="General">
                  <c:v>38</c:v>
                </c:pt>
                <c:pt idx="19001" formatCode="General">
                  <c:v>38.002000000000002</c:v>
                </c:pt>
                <c:pt idx="19002" formatCode="General">
                  <c:v>38.003999999999998</c:v>
                </c:pt>
                <c:pt idx="19003" formatCode="General">
                  <c:v>38.006</c:v>
                </c:pt>
                <c:pt idx="19004" formatCode="General">
                  <c:v>38.008000000000003</c:v>
                </c:pt>
                <c:pt idx="19005" formatCode="General">
                  <c:v>38.01</c:v>
                </c:pt>
                <c:pt idx="19006" formatCode="General">
                  <c:v>38.012</c:v>
                </c:pt>
                <c:pt idx="19007" formatCode="General">
                  <c:v>38.014000000000003</c:v>
                </c:pt>
                <c:pt idx="19008" formatCode="General">
                  <c:v>38.015999999999998</c:v>
                </c:pt>
                <c:pt idx="19009" formatCode="General">
                  <c:v>38.018000000000001</c:v>
                </c:pt>
                <c:pt idx="19010" formatCode="General">
                  <c:v>38.020000000000003</c:v>
                </c:pt>
                <c:pt idx="19011" formatCode="General">
                  <c:v>38.021999999999998</c:v>
                </c:pt>
                <c:pt idx="19012" formatCode="General">
                  <c:v>38.024000000000001</c:v>
                </c:pt>
                <c:pt idx="19013" formatCode="General">
                  <c:v>38.026000000000003</c:v>
                </c:pt>
                <c:pt idx="19014" formatCode="General">
                  <c:v>38.027999999999999</c:v>
                </c:pt>
                <c:pt idx="19015" formatCode="General">
                  <c:v>38.03</c:v>
                </c:pt>
                <c:pt idx="19016" formatCode="General">
                  <c:v>38.031999999999996</c:v>
                </c:pt>
                <c:pt idx="19017" formatCode="General">
                  <c:v>38.033999999999999</c:v>
                </c:pt>
                <c:pt idx="19018" formatCode="General">
                  <c:v>38.036000000000001</c:v>
                </c:pt>
                <c:pt idx="19019" formatCode="General">
                  <c:v>38.037999999999997</c:v>
                </c:pt>
                <c:pt idx="19020" formatCode="General">
                  <c:v>38.04</c:v>
                </c:pt>
                <c:pt idx="19021" formatCode="General">
                  <c:v>38.042000000000002</c:v>
                </c:pt>
                <c:pt idx="19022" formatCode="General">
                  <c:v>38.043999999999997</c:v>
                </c:pt>
                <c:pt idx="19023" formatCode="General">
                  <c:v>38.045999999999999</c:v>
                </c:pt>
                <c:pt idx="19024" formatCode="General">
                  <c:v>38.048000000000002</c:v>
                </c:pt>
                <c:pt idx="19025" formatCode="General">
                  <c:v>38.049999999999997</c:v>
                </c:pt>
                <c:pt idx="19026" formatCode="General">
                  <c:v>38.052</c:v>
                </c:pt>
                <c:pt idx="19027" formatCode="General">
                  <c:v>38.054000000000002</c:v>
                </c:pt>
                <c:pt idx="19028" formatCode="General">
                  <c:v>38.055999999999997</c:v>
                </c:pt>
                <c:pt idx="19029" formatCode="General">
                  <c:v>38.058</c:v>
                </c:pt>
                <c:pt idx="19030" formatCode="General">
                  <c:v>38.06</c:v>
                </c:pt>
                <c:pt idx="19031" formatCode="General">
                  <c:v>38.061999999999998</c:v>
                </c:pt>
                <c:pt idx="19032" formatCode="General">
                  <c:v>38.064</c:v>
                </c:pt>
                <c:pt idx="19033" formatCode="General">
                  <c:v>38.066000000000003</c:v>
                </c:pt>
                <c:pt idx="19034" formatCode="General">
                  <c:v>38.067999999999998</c:v>
                </c:pt>
                <c:pt idx="19035" formatCode="General">
                  <c:v>38.07</c:v>
                </c:pt>
                <c:pt idx="19036" formatCode="General">
                  <c:v>38.072000000000003</c:v>
                </c:pt>
                <c:pt idx="19037" formatCode="General">
                  <c:v>38.073999999999998</c:v>
                </c:pt>
                <c:pt idx="19038" formatCode="General">
                  <c:v>38.076000000000001</c:v>
                </c:pt>
                <c:pt idx="19039" formatCode="General">
                  <c:v>38.078000000000003</c:v>
                </c:pt>
                <c:pt idx="19040" formatCode="General">
                  <c:v>38.08</c:v>
                </c:pt>
                <c:pt idx="19041" formatCode="General">
                  <c:v>38.082000000000001</c:v>
                </c:pt>
                <c:pt idx="19042" formatCode="General">
                  <c:v>38.084000000000003</c:v>
                </c:pt>
                <c:pt idx="19043" formatCode="General">
                  <c:v>38.085999999999999</c:v>
                </c:pt>
                <c:pt idx="19044" formatCode="General">
                  <c:v>38.088000000000001</c:v>
                </c:pt>
                <c:pt idx="19045" formatCode="General">
                  <c:v>38.090000000000003</c:v>
                </c:pt>
                <c:pt idx="19046" formatCode="General">
                  <c:v>38.091999999999999</c:v>
                </c:pt>
                <c:pt idx="19047" formatCode="General">
                  <c:v>38.094000000000001</c:v>
                </c:pt>
                <c:pt idx="19048" formatCode="General">
                  <c:v>38.095999999999997</c:v>
                </c:pt>
                <c:pt idx="19049" formatCode="General">
                  <c:v>38.097999999999999</c:v>
                </c:pt>
                <c:pt idx="19050" formatCode="General">
                  <c:v>38.1</c:v>
                </c:pt>
                <c:pt idx="19051" formatCode="General">
                  <c:v>38.101999999999997</c:v>
                </c:pt>
                <c:pt idx="19052" formatCode="General">
                  <c:v>38.103999999999999</c:v>
                </c:pt>
                <c:pt idx="19053" formatCode="General">
                  <c:v>38.106000000000002</c:v>
                </c:pt>
                <c:pt idx="19054" formatCode="General">
                  <c:v>38.107999999999997</c:v>
                </c:pt>
                <c:pt idx="19055" formatCode="General">
                  <c:v>38.11</c:v>
                </c:pt>
                <c:pt idx="19056" formatCode="General">
                  <c:v>38.112000000000002</c:v>
                </c:pt>
                <c:pt idx="19057" formatCode="General">
                  <c:v>38.113999999999997</c:v>
                </c:pt>
                <c:pt idx="19058" formatCode="General">
                  <c:v>38.116</c:v>
                </c:pt>
                <c:pt idx="19059" formatCode="General">
                  <c:v>38.118000000000002</c:v>
                </c:pt>
                <c:pt idx="19060" formatCode="General">
                  <c:v>38.119999999999997</c:v>
                </c:pt>
                <c:pt idx="19061" formatCode="General">
                  <c:v>38.122</c:v>
                </c:pt>
                <c:pt idx="19062" formatCode="General">
                  <c:v>38.124000000000002</c:v>
                </c:pt>
                <c:pt idx="19063" formatCode="General">
                  <c:v>38.125999999999998</c:v>
                </c:pt>
                <c:pt idx="19064" formatCode="General">
                  <c:v>38.128</c:v>
                </c:pt>
                <c:pt idx="19065" formatCode="General">
                  <c:v>38.130000000000003</c:v>
                </c:pt>
                <c:pt idx="19066" formatCode="General">
                  <c:v>38.131999999999998</c:v>
                </c:pt>
                <c:pt idx="19067" formatCode="General">
                  <c:v>38.134</c:v>
                </c:pt>
                <c:pt idx="19068" formatCode="General">
                  <c:v>38.136000000000003</c:v>
                </c:pt>
                <c:pt idx="19069" formatCode="General">
                  <c:v>38.137999999999998</c:v>
                </c:pt>
                <c:pt idx="19070" formatCode="General">
                  <c:v>38.14</c:v>
                </c:pt>
                <c:pt idx="19071" formatCode="General">
                  <c:v>38.142000000000003</c:v>
                </c:pt>
                <c:pt idx="19072" formatCode="General">
                  <c:v>38.143999999999998</c:v>
                </c:pt>
                <c:pt idx="19073" formatCode="General">
                  <c:v>38.146000000000001</c:v>
                </c:pt>
                <c:pt idx="19074" formatCode="General">
                  <c:v>38.148000000000003</c:v>
                </c:pt>
                <c:pt idx="19075" formatCode="General">
                  <c:v>38.15</c:v>
                </c:pt>
                <c:pt idx="19076" formatCode="General">
                  <c:v>38.152000000000001</c:v>
                </c:pt>
                <c:pt idx="19077" formatCode="General">
                  <c:v>38.154000000000003</c:v>
                </c:pt>
                <c:pt idx="19078" formatCode="General">
                  <c:v>38.155999999999999</c:v>
                </c:pt>
                <c:pt idx="19079" formatCode="General">
                  <c:v>38.158000000000001</c:v>
                </c:pt>
                <c:pt idx="19080" formatCode="General">
                  <c:v>38.159999999999997</c:v>
                </c:pt>
                <c:pt idx="19081" formatCode="General">
                  <c:v>38.161999999999999</c:v>
                </c:pt>
                <c:pt idx="19082" formatCode="General">
                  <c:v>38.164000000000001</c:v>
                </c:pt>
                <c:pt idx="19083" formatCode="General">
                  <c:v>38.165999999999997</c:v>
                </c:pt>
                <c:pt idx="19084" formatCode="General">
                  <c:v>38.167999999999999</c:v>
                </c:pt>
                <c:pt idx="19085" formatCode="General">
                  <c:v>38.17</c:v>
                </c:pt>
                <c:pt idx="19086" formatCode="General">
                  <c:v>38.171999999999997</c:v>
                </c:pt>
                <c:pt idx="19087" formatCode="General">
                  <c:v>38.173999999999999</c:v>
                </c:pt>
                <c:pt idx="19088" formatCode="General">
                  <c:v>38.176000000000002</c:v>
                </c:pt>
                <c:pt idx="19089" formatCode="General">
                  <c:v>38.177999999999997</c:v>
                </c:pt>
                <c:pt idx="19090" formatCode="General">
                  <c:v>38.18</c:v>
                </c:pt>
                <c:pt idx="19091" formatCode="General">
                  <c:v>38.182000000000002</c:v>
                </c:pt>
                <c:pt idx="19092" formatCode="General">
                  <c:v>38.183999999999997</c:v>
                </c:pt>
                <c:pt idx="19093" formatCode="General">
                  <c:v>38.186</c:v>
                </c:pt>
                <c:pt idx="19094" formatCode="General">
                  <c:v>38.188000000000002</c:v>
                </c:pt>
                <c:pt idx="19095" formatCode="General">
                  <c:v>38.19</c:v>
                </c:pt>
                <c:pt idx="19096" formatCode="General">
                  <c:v>38.192</c:v>
                </c:pt>
                <c:pt idx="19097" formatCode="General">
                  <c:v>38.194000000000003</c:v>
                </c:pt>
                <c:pt idx="19098" formatCode="General">
                  <c:v>38.195999999999998</c:v>
                </c:pt>
                <c:pt idx="19099" formatCode="General">
                  <c:v>38.198</c:v>
                </c:pt>
                <c:pt idx="19100" formatCode="General">
                  <c:v>38.200000000000003</c:v>
                </c:pt>
                <c:pt idx="19101" formatCode="General">
                  <c:v>38.201999999999998</c:v>
                </c:pt>
                <c:pt idx="19102" formatCode="General">
                  <c:v>38.204000000000001</c:v>
                </c:pt>
                <c:pt idx="19103" formatCode="General">
                  <c:v>38.206000000000003</c:v>
                </c:pt>
                <c:pt idx="19104" formatCode="General">
                  <c:v>38.207999999999998</c:v>
                </c:pt>
                <c:pt idx="19105" formatCode="General">
                  <c:v>38.21</c:v>
                </c:pt>
                <c:pt idx="19106" formatCode="General">
                  <c:v>38.212000000000003</c:v>
                </c:pt>
                <c:pt idx="19107" formatCode="General">
                  <c:v>38.213999999999999</c:v>
                </c:pt>
                <c:pt idx="19108" formatCode="General">
                  <c:v>38.216000000000001</c:v>
                </c:pt>
                <c:pt idx="19109" formatCode="General">
                  <c:v>38.218000000000004</c:v>
                </c:pt>
                <c:pt idx="19110" formatCode="General">
                  <c:v>38.22</c:v>
                </c:pt>
                <c:pt idx="19111" formatCode="General">
                  <c:v>38.222000000000001</c:v>
                </c:pt>
                <c:pt idx="19112" formatCode="General">
                  <c:v>38.223999999999997</c:v>
                </c:pt>
                <c:pt idx="19113" formatCode="General">
                  <c:v>38.225999999999999</c:v>
                </c:pt>
                <c:pt idx="19114" formatCode="General">
                  <c:v>38.228000000000002</c:v>
                </c:pt>
                <c:pt idx="19115" formatCode="General">
                  <c:v>38.229999999999997</c:v>
                </c:pt>
                <c:pt idx="19116" formatCode="General">
                  <c:v>38.231999999999999</c:v>
                </c:pt>
                <c:pt idx="19117" formatCode="General">
                  <c:v>38.234000000000002</c:v>
                </c:pt>
                <c:pt idx="19118" formatCode="General">
                  <c:v>38.235999999999997</c:v>
                </c:pt>
                <c:pt idx="19119" formatCode="General">
                  <c:v>38.238</c:v>
                </c:pt>
                <c:pt idx="19120" formatCode="General">
                  <c:v>38.24</c:v>
                </c:pt>
                <c:pt idx="19121" formatCode="General">
                  <c:v>38.241999999999997</c:v>
                </c:pt>
                <c:pt idx="19122" formatCode="General">
                  <c:v>38.244</c:v>
                </c:pt>
                <c:pt idx="19123" formatCode="General">
                  <c:v>38.246000000000002</c:v>
                </c:pt>
                <c:pt idx="19124" formatCode="General">
                  <c:v>38.247999999999998</c:v>
                </c:pt>
                <c:pt idx="19125" formatCode="General">
                  <c:v>38.25</c:v>
                </c:pt>
                <c:pt idx="19126" formatCode="General">
                  <c:v>38.252000000000002</c:v>
                </c:pt>
                <c:pt idx="19127" formatCode="General">
                  <c:v>38.253999999999998</c:v>
                </c:pt>
                <c:pt idx="19128" formatCode="General">
                  <c:v>38.256</c:v>
                </c:pt>
                <c:pt idx="19129" formatCode="General">
                  <c:v>38.258000000000003</c:v>
                </c:pt>
                <c:pt idx="19130" formatCode="General">
                  <c:v>38.26</c:v>
                </c:pt>
                <c:pt idx="19131" formatCode="General">
                  <c:v>38.262</c:v>
                </c:pt>
                <c:pt idx="19132" formatCode="General">
                  <c:v>38.264000000000003</c:v>
                </c:pt>
                <c:pt idx="19133" formatCode="General">
                  <c:v>38.265999999999998</c:v>
                </c:pt>
                <c:pt idx="19134" formatCode="General">
                  <c:v>38.268000000000001</c:v>
                </c:pt>
                <c:pt idx="19135" formatCode="General">
                  <c:v>38.270000000000003</c:v>
                </c:pt>
                <c:pt idx="19136" formatCode="General">
                  <c:v>38.271999999999998</c:v>
                </c:pt>
                <c:pt idx="19137" formatCode="General">
                  <c:v>38.274000000000001</c:v>
                </c:pt>
                <c:pt idx="19138" formatCode="General">
                  <c:v>38.276000000000003</c:v>
                </c:pt>
                <c:pt idx="19139" formatCode="General">
                  <c:v>38.277999999999999</c:v>
                </c:pt>
                <c:pt idx="19140" formatCode="General">
                  <c:v>38.28</c:v>
                </c:pt>
                <c:pt idx="19141" formatCode="General">
                  <c:v>38.281999999999996</c:v>
                </c:pt>
                <c:pt idx="19142" formatCode="General">
                  <c:v>38.283999999999999</c:v>
                </c:pt>
                <c:pt idx="19143" formatCode="General">
                  <c:v>38.286000000000001</c:v>
                </c:pt>
                <c:pt idx="19144" formatCode="General">
                  <c:v>38.287999999999997</c:v>
                </c:pt>
                <c:pt idx="19145" formatCode="General">
                  <c:v>38.29</c:v>
                </c:pt>
                <c:pt idx="19146" formatCode="General">
                  <c:v>38.292000000000002</c:v>
                </c:pt>
                <c:pt idx="19147" formatCode="General">
                  <c:v>38.293999999999997</c:v>
                </c:pt>
                <c:pt idx="19148" formatCode="General">
                  <c:v>38.295999999999999</c:v>
                </c:pt>
                <c:pt idx="19149" formatCode="General">
                  <c:v>38.298000000000002</c:v>
                </c:pt>
                <c:pt idx="19150" formatCode="General">
                  <c:v>38.299999999999997</c:v>
                </c:pt>
                <c:pt idx="19151" formatCode="General">
                  <c:v>38.302</c:v>
                </c:pt>
                <c:pt idx="19152" formatCode="General">
                  <c:v>38.304000000000002</c:v>
                </c:pt>
                <c:pt idx="19153" formatCode="General">
                  <c:v>38.305999999999997</c:v>
                </c:pt>
                <c:pt idx="19154" formatCode="General">
                  <c:v>38.308</c:v>
                </c:pt>
                <c:pt idx="19155" formatCode="General">
                  <c:v>38.31</c:v>
                </c:pt>
                <c:pt idx="19156" formatCode="General">
                  <c:v>38.311999999999998</c:v>
                </c:pt>
                <c:pt idx="19157" formatCode="General">
                  <c:v>38.314</c:v>
                </c:pt>
                <c:pt idx="19158" formatCode="General">
                  <c:v>38.316000000000003</c:v>
                </c:pt>
                <c:pt idx="19159" formatCode="General">
                  <c:v>38.317999999999998</c:v>
                </c:pt>
                <c:pt idx="19160" formatCode="General">
                  <c:v>38.32</c:v>
                </c:pt>
                <c:pt idx="19161" formatCode="General">
                  <c:v>38.322000000000003</c:v>
                </c:pt>
                <c:pt idx="19162" formatCode="General">
                  <c:v>38.323999999999998</c:v>
                </c:pt>
                <c:pt idx="19163" formatCode="General">
                  <c:v>38.326000000000001</c:v>
                </c:pt>
                <c:pt idx="19164" formatCode="General">
                  <c:v>38.328000000000003</c:v>
                </c:pt>
                <c:pt idx="19165" formatCode="General">
                  <c:v>38.33</c:v>
                </c:pt>
                <c:pt idx="19166" formatCode="General">
                  <c:v>38.332000000000001</c:v>
                </c:pt>
                <c:pt idx="19167" formatCode="General">
                  <c:v>38.334000000000003</c:v>
                </c:pt>
                <c:pt idx="19168" formatCode="General">
                  <c:v>38.335999999999999</c:v>
                </c:pt>
                <c:pt idx="19169" formatCode="General">
                  <c:v>38.338000000000001</c:v>
                </c:pt>
                <c:pt idx="19170" formatCode="General">
                  <c:v>38.340000000000003</c:v>
                </c:pt>
                <c:pt idx="19171" formatCode="General">
                  <c:v>38.341999999999999</c:v>
                </c:pt>
                <c:pt idx="19172" formatCode="General">
                  <c:v>38.344000000000001</c:v>
                </c:pt>
                <c:pt idx="19173" formatCode="General">
                  <c:v>38.345999999999997</c:v>
                </c:pt>
                <c:pt idx="19174" formatCode="General">
                  <c:v>38.347999999999999</c:v>
                </c:pt>
                <c:pt idx="19175" formatCode="General">
                  <c:v>38.35</c:v>
                </c:pt>
                <c:pt idx="19176" formatCode="General">
                  <c:v>38.351999999999997</c:v>
                </c:pt>
                <c:pt idx="19177" formatCode="General">
                  <c:v>38.353999999999999</c:v>
                </c:pt>
                <c:pt idx="19178" formatCode="General">
                  <c:v>38.356000000000002</c:v>
                </c:pt>
                <c:pt idx="19179" formatCode="General">
                  <c:v>38.357999999999997</c:v>
                </c:pt>
                <c:pt idx="19180" formatCode="General">
                  <c:v>38.36</c:v>
                </c:pt>
                <c:pt idx="19181" formatCode="General">
                  <c:v>38.362000000000002</c:v>
                </c:pt>
                <c:pt idx="19182" formatCode="General">
                  <c:v>38.363999999999997</c:v>
                </c:pt>
                <c:pt idx="19183" formatCode="General">
                  <c:v>38.366</c:v>
                </c:pt>
                <c:pt idx="19184" formatCode="General">
                  <c:v>38.368000000000002</c:v>
                </c:pt>
                <c:pt idx="19185" formatCode="General">
                  <c:v>38.369999999999997</c:v>
                </c:pt>
                <c:pt idx="19186" formatCode="General">
                  <c:v>38.372</c:v>
                </c:pt>
                <c:pt idx="19187" formatCode="General">
                  <c:v>38.374000000000002</c:v>
                </c:pt>
                <c:pt idx="19188" formatCode="General">
                  <c:v>38.375999999999998</c:v>
                </c:pt>
                <c:pt idx="19189" formatCode="General">
                  <c:v>38.378</c:v>
                </c:pt>
                <c:pt idx="19190" formatCode="General">
                  <c:v>38.380000000000003</c:v>
                </c:pt>
                <c:pt idx="19191" formatCode="General">
                  <c:v>38.381999999999998</c:v>
                </c:pt>
                <c:pt idx="19192" formatCode="General">
                  <c:v>38.384</c:v>
                </c:pt>
                <c:pt idx="19193" formatCode="General">
                  <c:v>38.386000000000003</c:v>
                </c:pt>
                <c:pt idx="19194" formatCode="General">
                  <c:v>38.387999999999998</c:v>
                </c:pt>
                <c:pt idx="19195" formatCode="General">
                  <c:v>38.39</c:v>
                </c:pt>
                <c:pt idx="19196" formatCode="General">
                  <c:v>38.392000000000003</c:v>
                </c:pt>
                <c:pt idx="19197" formatCode="General">
                  <c:v>38.393999999999998</c:v>
                </c:pt>
                <c:pt idx="19198" formatCode="General">
                  <c:v>38.396000000000001</c:v>
                </c:pt>
                <c:pt idx="19199" formatCode="General">
                  <c:v>38.398000000000003</c:v>
                </c:pt>
                <c:pt idx="19200" formatCode="General">
                  <c:v>38.4</c:v>
                </c:pt>
                <c:pt idx="19201" formatCode="General">
                  <c:v>38.402000000000001</c:v>
                </c:pt>
                <c:pt idx="19202" formatCode="General">
                  <c:v>38.404000000000003</c:v>
                </c:pt>
                <c:pt idx="19203" formatCode="General">
                  <c:v>38.405999999999999</c:v>
                </c:pt>
                <c:pt idx="19204" formatCode="General">
                  <c:v>38.408000000000001</c:v>
                </c:pt>
                <c:pt idx="19205" formatCode="General">
                  <c:v>38.409999999999997</c:v>
                </c:pt>
                <c:pt idx="19206" formatCode="General">
                  <c:v>38.411999999999999</c:v>
                </c:pt>
                <c:pt idx="19207" formatCode="General">
                  <c:v>38.414000000000001</c:v>
                </c:pt>
                <c:pt idx="19208" formatCode="General">
                  <c:v>38.415999999999997</c:v>
                </c:pt>
                <c:pt idx="19209" formatCode="General">
                  <c:v>38.417999999999999</c:v>
                </c:pt>
                <c:pt idx="19210" formatCode="General">
                  <c:v>38.42</c:v>
                </c:pt>
                <c:pt idx="19211" formatCode="General">
                  <c:v>38.421999999999997</c:v>
                </c:pt>
                <c:pt idx="19212" formatCode="General">
                  <c:v>38.423999999999999</c:v>
                </c:pt>
                <c:pt idx="19213" formatCode="General">
                  <c:v>38.426000000000002</c:v>
                </c:pt>
                <c:pt idx="19214" formatCode="General">
                  <c:v>38.427999999999997</c:v>
                </c:pt>
                <c:pt idx="19215" formatCode="General">
                  <c:v>38.43</c:v>
                </c:pt>
                <c:pt idx="19216" formatCode="General">
                  <c:v>38.432000000000002</c:v>
                </c:pt>
                <c:pt idx="19217" formatCode="General">
                  <c:v>38.433999999999997</c:v>
                </c:pt>
                <c:pt idx="19218" formatCode="General">
                  <c:v>38.436</c:v>
                </c:pt>
                <c:pt idx="19219" formatCode="General">
                  <c:v>38.438000000000002</c:v>
                </c:pt>
                <c:pt idx="19220" formatCode="General">
                  <c:v>38.44</c:v>
                </c:pt>
                <c:pt idx="19221" formatCode="General">
                  <c:v>38.442</c:v>
                </c:pt>
                <c:pt idx="19222" formatCode="General">
                  <c:v>38.444000000000003</c:v>
                </c:pt>
                <c:pt idx="19223" formatCode="General">
                  <c:v>38.445999999999998</c:v>
                </c:pt>
                <c:pt idx="19224" formatCode="General">
                  <c:v>38.448</c:v>
                </c:pt>
                <c:pt idx="19225" formatCode="General">
                  <c:v>38.450000000000003</c:v>
                </c:pt>
                <c:pt idx="19226" formatCode="General">
                  <c:v>38.451999999999998</c:v>
                </c:pt>
                <c:pt idx="19227" formatCode="General">
                  <c:v>38.454000000000001</c:v>
                </c:pt>
                <c:pt idx="19228" formatCode="General">
                  <c:v>38.456000000000003</c:v>
                </c:pt>
                <c:pt idx="19229" formatCode="General">
                  <c:v>38.457999999999998</c:v>
                </c:pt>
                <c:pt idx="19230" formatCode="General">
                  <c:v>38.46</c:v>
                </c:pt>
                <c:pt idx="19231" formatCode="General">
                  <c:v>38.462000000000003</c:v>
                </c:pt>
                <c:pt idx="19232" formatCode="General">
                  <c:v>38.463999999999999</c:v>
                </c:pt>
                <c:pt idx="19233" formatCode="General">
                  <c:v>38.466000000000001</c:v>
                </c:pt>
                <c:pt idx="19234" formatCode="General">
                  <c:v>38.468000000000004</c:v>
                </c:pt>
                <c:pt idx="19235" formatCode="General">
                  <c:v>38.47</c:v>
                </c:pt>
                <c:pt idx="19236" formatCode="General">
                  <c:v>38.472000000000001</c:v>
                </c:pt>
                <c:pt idx="19237" formatCode="General">
                  <c:v>38.473999999999997</c:v>
                </c:pt>
                <c:pt idx="19238" formatCode="General">
                  <c:v>38.475999999999999</c:v>
                </c:pt>
                <c:pt idx="19239" formatCode="General">
                  <c:v>38.478000000000002</c:v>
                </c:pt>
                <c:pt idx="19240" formatCode="General">
                  <c:v>38.479999999999997</c:v>
                </c:pt>
                <c:pt idx="19241" formatCode="General">
                  <c:v>38.481999999999999</c:v>
                </c:pt>
                <c:pt idx="19242" formatCode="General">
                  <c:v>38.484000000000002</c:v>
                </c:pt>
                <c:pt idx="19243" formatCode="General">
                  <c:v>38.485999999999997</c:v>
                </c:pt>
                <c:pt idx="19244" formatCode="General">
                  <c:v>38.488</c:v>
                </c:pt>
                <c:pt idx="19245" formatCode="General">
                  <c:v>38.49</c:v>
                </c:pt>
                <c:pt idx="19246" formatCode="General">
                  <c:v>38.491999999999997</c:v>
                </c:pt>
                <c:pt idx="19247" formatCode="General">
                  <c:v>38.494</c:v>
                </c:pt>
                <c:pt idx="19248" formatCode="General">
                  <c:v>38.496000000000002</c:v>
                </c:pt>
                <c:pt idx="19249" formatCode="General">
                  <c:v>38.497999999999998</c:v>
                </c:pt>
                <c:pt idx="19250" formatCode="General">
                  <c:v>38.5</c:v>
                </c:pt>
                <c:pt idx="19251" formatCode="General">
                  <c:v>38.502000000000002</c:v>
                </c:pt>
                <c:pt idx="19252" formatCode="General">
                  <c:v>38.503999999999998</c:v>
                </c:pt>
                <c:pt idx="19253" formatCode="General">
                  <c:v>38.506</c:v>
                </c:pt>
                <c:pt idx="19254" formatCode="General">
                  <c:v>38.508000000000003</c:v>
                </c:pt>
                <c:pt idx="19255" formatCode="General">
                  <c:v>38.51</c:v>
                </c:pt>
                <c:pt idx="19256" formatCode="General">
                  <c:v>38.512</c:v>
                </c:pt>
                <c:pt idx="19257" formatCode="General">
                  <c:v>38.514000000000003</c:v>
                </c:pt>
                <c:pt idx="19258" formatCode="General">
                  <c:v>38.515999999999998</c:v>
                </c:pt>
                <c:pt idx="19259" formatCode="General">
                  <c:v>38.518000000000001</c:v>
                </c:pt>
                <c:pt idx="19260" formatCode="General">
                  <c:v>38.520000000000003</c:v>
                </c:pt>
                <c:pt idx="19261" formatCode="General">
                  <c:v>38.521999999999998</c:v>
                </c:pt>
                <c:pt idx="19262" formatCode="General">
                  <c:v>38.524000000000001</c:v>
                </c:pt>
                <c:pt idx="19263" formatCode="General">
                  <c:v>38.526000000000003</c:v>
                </c:pt>
                <c:pt idx="19264" formatCode="General">
                  <c:v>38.527999999999999</c:v>
                </c:pt>
                <c:pt idx="19265" formatCode="General">
                  <c:v>38.53</c:v>
                </c:pt>
                <c:pt idx="19266" formatCode="General">
                  <c:v>38.531999999999996</c:v>
                </c:pt>
                <c:pt idx="19267" formatCode="General">
                  <c:v>38.533999999999999</c:v>
                </c:pt>
                <c:pt idx="19268" formatCode="General">
                  <c:v>38.536000000000001</c:v>
                </c:pt>
                <c:pt idx="19269" formatCode="General">
                  <c:v>38.537999999999997</c:v>
                </c:pt>
                <c:pt idx="19270" formatCode="General">
                  <c:v>38.54</c:v>
                </c:pt>
                <c:pt idx="19271" formatCode="General">
                  <c:v>38.542000000000002</c:v>
                </c:pt>
                <c:pt idx="19272" formatCode="General">
                  <c:v>38.543999999999997</c:v>
                </c:pt>
                <c:pt idx="19273" formatCode="General">
                  <c:v>38.545999999999999</c:v>
                </c:pt>
                <c:pt idx="19274" formatCode="General">
                  <c:v>38.548000000000002</c:v>
                </c:pt>
                <c:pt idx="19275" formatCode="General">
                  <c:v>38.549999999999997</c:v>
                </c:pt>
                <c:pt idx="19276" formatCode="General">
                  <c:v>38.552</c:v>
                </c:pt>
                <c:pt idx="19277" formatCode="General">
                  <c:v>38.554000000000002</c:v>
                </c:pt>
                <c:pt idx="19278" formatCode="General">
                  <c:v>38.555999999999997</c:v>
                </c:pt>
                <c:pt idx="19279" formatCode="General">
                  <c:v>38.558</c:v>
                </c:pt>
                <c:pt idx="19280" formatCode="General">
                  <c:v>38.56</c:v>
                </c:pt>
                <c:pt idx="19281" formatCode="General">
                  <c:v>38.561999999999998</c:v>
                </c:pt>
                <c:pt idx="19282" formatCode="General">
                  <c:v>38.564</c:v>
                </c:pt>
                <c:pt idx="19283" formatCode="General">
                  <c:v>38.566000000000003</c:v>
                </c:pt>
                <c:pt idx="19284" formatCode="General">
                  <c:v>38.567999999999998</c:v>
                </c:pt>
                <c:pt idx="19285" formatCode="General">
                  <c:v>38.57</c:v>
                </c:pt>
                <c:pt idx="19286" formatCode="General">
                  <c:v>38.572000000000003</c:v>
                </c:pt>
                <c:pt idx="19287" formatCode="General">
                  <c:v>38.573999999999998</c:v>
                </c:pt>
                <c:pt idx="19288" formatCode="General">
                  <c:v>38.576000000000001</c:v>
                </c:pt>
                <c:pt idx="19289" formatCode="General">
                  <c:v>38.578000000000003</c:v>
                </c:pt>
                <c:pt idx="19290" formatCode="General">
                  <c:v>38.58</c:v>
                </c:pt>
                <c:pt idx="19291" formatCode="General">
                  <c:v>38.582000000000001</c:v>
                </c:pt>
                <c:pt idx="19292" formatCode="General">
                  <c:v>38.584000000000003</c:v>
                </c:pt>
                <c:pt idx="19293" formatCode="General">
                  <c:v>38.585999999999999</c:v>
                </c:pt>
                <c:pt idx="19294" formatCode="General">
                  <c:v>38.588000000000001</c:v>
                </c:pt>
                <c:pt idx="19295" formatCode="General">
                  <c:v>38.590000000000003</c:v>
                </c:pt>
                <c:pt idx="19296" formatCode="General">
                  <c:v>38.591999999999999</c:v>
                </c:pt>
                <c:pt idx="19297" formatCode="General">
                  <c:v>38.594000000000001</c:v>
                </c:pt>
                <c:pt idx="19298" formatCode="General">
                  <c:v>38.595999999999997</c:v>
                </c:pt>
                <c:pt idx="19299" formatCode="General">
                  <c:v>38.597999999999999</c:v>
                </c:pt>
                <c:pt idx="19300" formatCode="General">
                  <c:v>38.6</c:v>
                </c:pt>
                <c:pt idx="19301" formatCode="General">
                  <c:v>38.601999999999997</c:v>
                </c:pt>
                <c:pt idx="19302" formatCode="General">
                  <c:v>38.603999999999999</c:v>
                </c:pt>
                <c:pt idx="19303" formatCode="General">
                  <c:v>38.606000000000002</c:v>
                </c:pt>
                <c:pt idx="19304" formatCode="General">
                  <c:v>38.607999999999997</c:v>
                </c:pt>
                <c:pt idx="19305" formatCode="General">
                  <c:v>38.61</c:v>
                </c:pt>
                <c:pt idx="19306" formatCode="General">
                  <c:v>38.612000000000002</c:v>
                </c:pt>
                <c:pt idx="19307" formatCode="General">
                  <c:v>38.613999999999997</c:v>
                </c:pt>
                <c:pt idx="19308" formatCode="General">
                  <c:v>38.616</c:v>
                </c:pt>
                <c:pt idx="19309" formatCode="General">
                  <c:v>38.618000000000002</c:v>
                </c:pt>
                <c:pt idx="19310" formatCode="General">
                  <c:v>38.619999999999997</c:v>
                </c:pt>
                <c:pt idx="19311" formatCode="General">
                  <c:v>38.622</c:v>
                </c:pt>
                <c:pt idx="19312" formatCode="General">
                  <c:v>38.624000000000002</c:v>
                </c:pt>
                <c:pt idx="19313" formatCode="General">
                  <c:v>38.625999999999998</c:v>
                </c:pt>
                <c:pt idx="19314" formatCode="General">
                  <c:v>38.628</c:v>
                </c:pt>
                <c:pt idx="19315" formatCode="General">
                  <c:v>38.630000000000003</c:v>
                </c:pt>
                <c:pt idx="19316" formatCode="General">
                  <c:v>38.631999999999998</c:v>
                </c:pt>
                <c:pt idx="19317" formatCode="General">
                  <c:v>38.634</c:v>
                </c:pt>
                <c:pt idx="19318" formatCode="General">
                  <c:v>38.636000000000003</c:v>
                </c:pt>
                <c:pt idx="19319" formatCode="General">
                  <c:v>38.637999999999998</c:v>
                </c:pt>
                <c:pt idx="19320" formatCode="General">
                  <c:v>38.64</c:v>
                </c:pt>
                <c:pt idx="19321" formatCode="General">
                  <c:v>38.642000000000003</c:v>
                </c:pt>
                <c:pt idx="19322" formatCode="General">
                  <c:v>38.643999999999998</c:v>
                </c:pt>
                <c:pt idx="19323" formatCode="General">
                  <c:v>38.646000000000001</c:v>
                </c:pt>
                <c:pt idx="19324" formatCode="General">
                  <c:v>38.648000000000003</c:v>
                </c:pt>
                <c:pt idx="19325" formatCode="General">
                  <c:v>38.65</c:v>
                </c:pt>
                <c:pt idx="19326" formatCode="General">
                  <c:v>38.652000000000001</c:v>
                </c:pt>
                <c:pt idx="19327" formatCode="General">
                  <c:v>38.654000000000003</c:v>
                </c:pt>
                <c:pt idx="19328" formatCode="General">
                  <c:v>38.655999999999999</c:v>
                </c:pt>
                <c:pt idx="19329" formatCode="General">
                  <c:v>38.658000000000001</c:v>
                </c:pt>
                <c:pt idx="19330" formatCode="General">
                  <c:v>38.659999999999997</c:v>
                </c:pt>
                <c:pt idx="19331" formatCode="General">
                  <c:v>38.661999999999999</c:v>
                </c:pt>
                <c:pt idx="19332" formatCode="General">
                  <c:v>38.664000000000001</c:v>
                </c:pt>
                <c:pt idx="19333" formatCode="General">
                  <c:v>38.665999999999997</c:v>
                </c:pt>
                <c:pt idx="19334" formatCode="General">
                  <c:v>38.667999999999999</c:v>
                </c:pt>
                <c:pt idx="19335" formatCode="General">
                  <c:v>38.67</c:v>
                </c:pt>
                <c:pt idx="19336" formatCode="General">
                  <c:v>38.671999999999997</c:v>
                </c:pt>
                <c:pt idx="19337" formatCode="General">
                  <c:v>38.673999999999999</c:v>
                </c:pt>
                <c:pt idx="19338" formatCode="General">
                  <c:v>38.676000000000002</c:v>
                </c:pt>
                <c:pt idx="19339" formatCode="General">
                  <c:v>38.677999999999997</c:v>
                </c:pt>
                <c:pt idx="19340" formatCode="General">
                  <c:v>38.68</c:v>
                </c:pt>
                <c:pt idx="19341" formatCode="General">
                  <c:v>38.682000000000002</c:v>
                </c:pt>
                <c:pt idx="19342" formatCode="General">
                  <c:v>38.683999999999997</c:v>
                </c:pt>
                <c:pt idx="19343" formatCode="General">
                  <c:v>38.686</c:v>
                </c:pt>
                <c:pt idx="19344" formatCode="General">
                  <c:v>38.688000000000002</c:v>
                </c:pt>
                <c:pt idx="19345" formatCode="General">
                  <c:v>38.69</c:v>
                </c:pt>
                <c:pt idx="19346" formatCode="General">
                  <c:v>38.692</c:v>
                </c:pt>
                <c:pt idx="19347" formatCode="General">
                  <c:v>38.694000000000003</c:v>
                </c:pt>
                <c:pt idx="19348" formatCode="General">
                  <c:v>38.695999999999998</c:v>
                </c:pt>
                <c:pt idx="19349" formatCode="General">
                  <c:v>38.698</c:v>
                </c:pt>
                <c:pt idx="19350" formatCode="General">
                  <c:v>38.700000000000003</c:v>
                </c:pt>
                <c:pt idx="19351" formatCode="General">
                  <c:v>38.701999999999998</c:v>
                </c:pt>
                <c:pt idx="19352" formatCode="General">
                  <c:v>38.704000000000001</c:v>
                </c:pt>
                <c:pt idx="19353" formatCode="General">
                  <c:v>38.706000000000003</c:v>
                </c:pt>
                <c:pt idx="19354" formatCode="General">
                  <c:v>38.707999999999998</c:v>
                </c:pt>
                <c:pt idx="19355" formatCode="General">
                  <c:v>38.71</c:v>
                </c:pt>
                <c:pt idx="19356" formatCode="General">
                  <c:v>38.712000000000003</c:v>
                </c:pt>
                <c:pt idx="19357" formatCode="General">
                  <c:v>38.713999999999999</c:v>
                </c:pt>
                <c:pt idx="19358" formatCode="General">
                  <c:v>38.716000000000001</c:v>
                </c:pt>
                <c:pt idx="19359" formatCode="General">
                  <c:v>38.718000000000004</c:v>
                </c:pt>
                <c:pt idx="19360" formatCode="General">
                  <c:v>38.72</c:v>
                </c:pt>
                <c:pt idx="19361" formatCode="General">
                  <c:v>38.722000000000001</c:v>
                </c:pt>
                <c:pt idx="19362" formatCode="General">
                  <c:v>38.723999999999997</c:v>
                </c:pt>
                <c:pt idx="19363" formatCode="General">
                  <c:v>38.725999999999999</c:v>
                </c:pt>
                <c:pt idx="19364" formatCode="General">
                  <c:v>38.728000000000002</c:v>
                </c:pt>
                <c:pt idx="19365" formatCode="General">
                  <c:v>38.729999999999997</c:v>
                </c:pt>
                <c:pt idx="19366" formatCode="General">
                  <c:v>38.731999999999999</c:v>
                </c:pt>
                <c:pt idx="19367" formatCode="General">
                  <c:v>38.734000000000002</c:v>
                </c:pt>
                <c:pt idx="19368" formatCode="General">
                  <c:v>38.735999999999997</c:v>
                </c:pt>
                <c:pt idx="19369" formatCode="General">
                  <c:v>38.738</c:v>
                </c:pt>
                <c:pt idx="19370" formatCode="General">
                  <c:v>38.74</c:v>
                </c:pt>
                <c:pt idx="19371" formatCode="General">
                  <c:v>38.741999999999997</c:v>
                </c:pt>
                <c:pt idx="19372" formatCode="General">
                  <c:v>38.744</c:v>
                </c:pt>
                <c:pt idx="19373" formatCode="General">
                  <c:v>38.746000000000002</c:v>
                </c:pt>
                <c:pt idx="19374" formatCode="General">
                  <c:v>38.747999999999998</c:v>
                </c:pt>
                <c:pt idx="19375" formatCode="General">
                  <c:v>38.75</c:v>
                </c:pt>
                <c:pt idx="19376" formatCode="General">
                  <c:v>38.752000000000002</c:v>
                </c:pt>
                <c:pt idx="19377" formatCode="General">
                  <c:v>38.753999999999998</c:v>
                </c:pt>
                <c:pt idx="19378" formatCode="General">
                  <c:v>38.756</c:v>
                </c:pt>
                <c:pt idx="19379" formatCode="General">
                  <c:v>38.758000000000003</c:v>
                </c:pt>
                <c:pt idx="19380" formatCode="General">
                  <c:v>38.76</c:v>
                </c:pt>
                <c:pt idx="19381" formatCode="General">
                  <c:v>38.762</c:v>
                </c:pt>
                <c:pt idx="19382" formatCode="General">
                  <c:v>38.764000000000003</c:v>
                </c:pt>
                <c:pt idx="19383" formatCode="General">
                  <c:v>38.765999999999998</c:v>
                </c:pt>
                <c:pt idx="19384" formatCode="General">
                  <c:v>38.768000000000001</c:v>
                </c:pt>
                <c:pt idx="19385" formatCode="General">
                  <c:v>38.770000000000003</c:v>
                </c:pt>
                <c:pt idx="19386" formatCode="General">
                  <c:v>38.771999999999998</c:v>
                </c:pt>
                <c:pt idx="19387" formatCode="General">
                  <c:v>38.774000000000001</c:v>
                </c:pt>
                <c:pt idx="19388" formatCode="General">
                  <c:v>38.776000000000003</c:v>
                </c:pt>
                <c:pt idx="19389" formatCode="General">
                  <c:v>38.777999999999999</c:v>
                </c:pt>
                <c:pt idx="19390" formatCode="General">
                  <c:v>38.78</c:v>
                </c:pt>
                <c:pt idx="19391" formatCode="General">
                  <c:v>38.781999999999996</c:v>
                </c:pt>
                <c:pt idx="19392" formatCode="General">
                  <c:v>38.783999999999999</c:v>
                </c:pt>
                <c:pt idx="19393" formatCode="General">
                  <c:v>38.786000000000001</c:v>
                </c:pt>
                <c:pt idx="19394" formatCode="General">
                  <c:v>38.787999999999997</c:v>
                </c:pt>
                <c:pt idx="19395" formatCode="General">
                  <c:v>38.79</c:v>
                </c:pt>
                <c:pt idx="19396" formatCode="General">
                  <c:v>38.792000000000002</c:v>
                </c:pt>
                <c:pt idx="19397" formatCode="General">
                  <c:v>38.793999999999997</c:v>
                </c:pt>
                <c:pt idx="19398" formatCode="General">
                  <c:v>38.795999999999999</c:v>
                </c:pt>
                <c:pt idx="19399" formatCode="General">
                  <c:v>38.798000000000002</c:v>
                </c:pt>
                <c:pt idx="19400" formatCode="General">
                  <c:v>38.799999999999997</c:v>
                </c:pt>
                <c:pt idx="19401" formatCode="General">
                  <c:v>38.802</c:v>
                </c:pt>
                <c:pt idx="19402" formatCode="General">
                  <c:v>38.804000000000002</c:v>
                </c:pt>
                <c:pt idx="19403" formatCode="General">
                  <c:v>38.805999999999997</c:v>
                </c:pt>
                <c:pt idx="19404" formatCode="General">
                  <c:v>38.808</c:v>
                </c:pt>
                <c:pt idx="19405" formatCode="General">
                  <c:v>38.81</c:v>
                </c:pt>
                <c:pt idx="19406" formatCode="General">
                  <c:v>38.811999999999998</c:v>
                </c:pt>
                <c:pt idx="19407" formatCode="General">
                  <c:v>38.814</c:v>
                </c:pt>
                <c:pt idx="19408" formatCode="General">
                  <c:v>38.816000000000003</c:v>
                </c:pt>
                <c:pt idx="19409" formatCode="General">
                  <c:v>38.817999999999998</c:v>
                </c:pt>
                <c:pt idx="19410" formatCode="General">
                  <c:v>38.82</c:v>
                </c:pt>
                <c:pt idx="19411" formatCode="General">
                  <c:v>38.822000000000003</c:v>
                </c:pt>
                <c:pt idx="19412" formatCode="General">
                  <c:v>38.823999999999998</c:v>
                </c:pt>
                <c:pt idx="19413" formatCode="General">
                  <c:v>38.826000000000001</c:v>
                </c:pt>
                <c:pt idx="19414" formatCode="General">
                  <c:v>38.828000000000003</c:v>
                </c:pt>
                <c:pt idx="19415" formatCode="General">
                  <c:v>38.83</c:v>
                </c:pt>
                <c:pt idx="19416" formatCode="General">
                  <c:v>38.832000000000001</c:v>
                </c:pt>
                <c:pt idx="19417" formatCode="General">
                  <c:v>38.834000000000003</c:v>
                </c:pt>
                <c:pt idx="19418" formatCode="General">
                  <c:v>38.835999999999999</c:v>
                </c:pt>
                <c:pt idx="19419" formatCode="General">
                  <c:v>38.838000000000001</c:v>
                </c:pt>
                <c:pt idx="19420" formatCode="General">
                  <c:v>38.840000000000003</c:v>
                </c:pt>
                <c:pt idx="19421" formatCode="General">
                  <c:v>38.841999999999999</c:v>
                </c:pt>
                <c:pt idx="19422" formatCode="General">
                  <c:v>38.844000000000001</c:v>
                </c:pt>
                <c:pt idx="19423" formatCode="General">
                  <c:v>38.845999999999997</c:v>
                </c:pt>
                <c:pt idx="19424" formatCode="General">
                  <c:v>38.847999999999999</c:v>
                </c:pt>
                <c:pt idx="19425" formatCode="General">
                  <c:v>38.85</c:v>
                </c:pt>
                <c:pt idx="19426" formatCode="General">
                  <c:v>38.851999999999997</c:v>
                </c:pt>
                <c:pt idx="19427" formatCode="General">
                  <c:v>38.853999999999999</c:v>
                </c:pt>
                <c:pt idx="19428" formatCode="General">
                  <c:v>38.856000000000002</c:v>
                </c:pt>
                <c:pt idx="19429" formatCode="General">
                  <c:v>38.857999999999997</c:v>
                </c:pt>
                <c:pt idx="19430" formatCode="General">
                  <c:v>38.86</c:v>
                </c:pt>
                <c:pt idx="19431" formatCode="General">
                  <c:v>38.862000000000002</c:v>
                </c:pt>
                <c:pt idx="19432" formatCode="General">
                  <c:v>38.863999999999997</c:v>
                </c:pt>
                <c:pt idx="19433" formatCode="General">
                  <c:v>38.866</c:v>
                </c:pt>
                <c:pt idx="19434" formatCode="General">
                  <c:v>38.868000000000002</c:v>
                </c:pt>
                <c:pt idx="19435" formatCode="General">
                  <c:v>38.869999999999997</c:v>
                </c:pt>
                <c:pt idx="19436" formatCode="General">
                  <c:v>38.872</c:v>
                </c:pt>
                <c:pt idx="19437" formatCode="General">
                  <c:v>38.874000000000002</c:v>
                </c:pt>
                <c:pt idx="19438" formatCode="General">
                  <c:v>38.875999999999998</c:v>
                </c:pt>
                <c:pt idx="19439" formatCode="General">
                  <c:v>38.878</c:v>
                </c:pt>
                <c:pt idx="19440" formatCode="General">
                  <c:v>38.880000000000003</c:v>
                </c:pt>
                <c:pt idx="19441" formatCode="General">
                  <c:v>38.881999999999998</c:v>
                </c:pt>
                <c:pt idx="19442" formatCode="General">
                  <c:v>38.884</c:v>
                </c:pt>
                <c:pt idx="19443" formatCode="General">
                  <c:v>38.886000000000003</c:v>
                </c:pt>
                <c:pt idx="19444" formatCode="General">
                  <c:v>38.887999999999998</c:v>
                </c:pt>
                <c:pt idx="19445" formatCode="General">
                  <c:v>38.89</c:v>
                </c:pt>
                <c:pt idx="19446" formatCode="General">
                  <c:v>38.892000000000003</c:v>
                </c:pt>
                <c:pt idx="19447" formatCode="General">
                  <c:v>38.893999999999998</c:v>
                </c:pt>
                <c:pt idx="19448" formatCode="General">
                  <c:v>38.896000000000001</c:v>
                </c:pt>
                <c:pt idx="19449" formatCode="General">
                  <c:v>38.898000000000003</c:v>
                </c:pt>
                <c:pt idx="19450" formatCode="General">
                  <c:v>38.9</c:v>
                </c:pt>
                <c:pt idx="19451" formatCode="General">
                  <c:v>38.902000000000001</c:v>
                </c:pt>
                <c:pt idx="19452" formatCode="General">
                  <c:v>38.904000000000003</c:v>
                </c:pt>
                <c:pt idx="19453" formatCode="General">
                  <c:v>38.905999999999999</c:v>
                </c:pt>
                <c:pt idx="19454" formatCode="General">
                  <c:v>38.908000000000001</c:v>
                </c:pt>
                <c:pt idx="19455" formatCode="General">
                  <c:v>38.909999999999997</c:v>
                </c:pt>
                <c:pt idx="19456" formatCode="General">
                  <c:v>38.911999999999999</c:v>
                </c:pt>
                <c:pt idx="19457" formatCode="General">
                  <c:v>38.914000000000001</c:v>
                </c:pt>
                <c:pt idx="19458" formatCode="General">
                  <c:v>38.915999999999997</c:v>
                </c:pt>
                <c:pt idx="19459" formatCode="General">
                  <c:v>38.917999999999999</c:v>
                </c:pt>
                <c:pt idx="19460" formatCode="General">
                  <c:v>38.92</c:v>
                </c:pt>
                <c:pt idx="19461" formatCode="General">
                  <c:v>38.921999999999997</c:v>
                </c:pt>
                <c:pt idx="19462" formatCode="General">
                  <c:v>38.923999999999999</c:v>
                </c:pt>
                <c:pt idx="19463" formatCode="General">
                  <c:v>38.926000000000002</c:v>
                </c:pt>
                <c:pt idx="19464" formatCode="General">
                  <c:v>38.927999999999997</c:v>
                </c:pt>
                <c:pt idx="19465" formatCode="General">
                  <c:v>38.93</c:v>
                </c:pt>
                <c:pt idx="19466" formatCode="General">
                  <c:v>38.932000000000002</c:v>
                </c:pt>
                <c:pt idx="19467" formatCode="General">
                  <c:v>38.933999999999997</c:v>
                </c:pt>
                <c:pt idx="19468" formatCode="General">
                  <c:v>38.936</c:v>
                </c:pt>
                <c:pt idx="19469" formatCode="General">
                  <c:v>38.938000000000002</c:v>
                </c:pt>
                <c:pt idx="19470" formatCode="General">
                  <c:v>38.94</c:v>
                </c:pt>
                <c:pt idx="19471" formatCode="General">
                  <c:v>38.942</c:v>
                </c:pt>
                <c:pt idx="19472" formatCode="General">
                  <c:v>38.944000000000003</c:v>
                </c:pt>
                <c:pt idx="19473" formatCode="General">
                  <c:v>38.945999999999998</c:v>
                </c:pt>
                <c:pt idx="19474" formatCode="General">
                  <c:v>38.948</c:v>
                </c:pt>
                <c:pt idx="19475" formatCode="General">
                  <c:v>38.950000000000003</c:v>
                </c:pt>
                <c:pt idx="19476" formatCode="General">
                  <c:v>38.951999999999998</c:v>
                </c:pt>
                <c:pt idx="19477" formatCode="General">
                  <c:v>38.954000000000001</c:v>
                </c:pt>
                <c:pt idx="19478" formatCode="General">
                  <c:v>38.956000000000003</c:v>
                </c:pt>
                <c:pt idx="19479" formatCode="General">
                  <c:v>38.957999999999998</c:v>
                </c:pt>
                <c:pt idx="19480" formatCode="General">
                  <c:v>38.96</c:v>
                </c:pt>
                <c:pt idx="19481" formatCode="General">
                  <c:v>38.962000000000003</c:v>
                </c:pt>
                <c:pt idx="19482" formatCode="General">
                  <c:v>38.963999999999999</c:v>
                </c:pt>
                <c:pt idx="19483" formatCode="General">
                  <c:v>38.966000000000001</c:v>
                </c:pt>
                <c:pt idx="19484" formatCode="General">
                  <c:v>38.968000000000004</c:v>
                </c:pt>
                <c:pt idx="19485" formatCode="General">
                  <c:v>38.97</c:v>
                </c:pt>
                <c:pt idx="19486" formatCode="General">
                  <c:v>38.972000000000001</c:v>
                </c:pt>
                <c:pt idx="19487" formatCode="General">
                  <c:v>38.973999999999997</c:v>
                </c:pt>
                <c:pt idx="19488" formatCode="General">
                  <c:v>38.975999999999999</c:v>
                </c:pt>
                <c:pt idx="19489" formatCode="General">
                  <c:v>38.978000000000002</c:v>
                </c:pt>
                <c:pt idx="19490" formatCode="General">
                  <c:v>38.979999999999997</c:v>
                </c:pt>
                <c:pt idx="19491" formatCode="General">
                  <c:v>38.981999999999999</c:v>
                </c:pt>
                <c:pt idx="19492" formatCode="General">
                  <c:v>38.984000000000002</c:v>
                </c:pt>
                <c:pt idx="19493" formatCode="General">
                  <c:v>38.985999999999997</c:v>
                </c:pt>
                <c:pt idx="19494" formatCode="General">
                  <c:v>38.988</c:v>
                </c:pt>
                <c:pt idx="19495" formatCode="General">
                  <c:v>38.99</c:v>
                </c:pt>
                <c:pt idx="19496" formatCode="General">
                  <c:v>38.991999999999997</c:v>
                </c:pt>
                <c:pt idx="19497" formatCode="General">
                  <c:v>38.994</c:v>
                </c:pt>
                <c:pt idx="19498" formatCode="General">
                  <c:v>38.996000000000002</c:v>
                </c:pt>
                <c:pt idx="19499" formatCode="General">
                  <c:v>38.997999999999998</c:v>
                </c:pt>
                <c:pt idx="19500" formatCode="General">
                  <c:v>39</c:v>
                </c:pt>
                <c:pt idx="19501" formatCode="General">
                  <c:v>39.002000000000002</c:v>
                </c:pt>
                <c:pt idx="19502" formatCode="General">
                  <c:v>39.003999999999998</c:v>
                </c:pt>
                <c:pt idx="19503" formatCode="General">
                  <c:v>39.006</c:v>
                </c:pt>
                <c:pt idx="19504" formatCode="General">
                  <c:v>39.008000000000003</c:v>
                </c:pt>
                <c:pt idx="19505" formatCode="General">
                  <c:v>39.01</c:v>
                </c:pt>
                <c:pt idx="19506" formatCode="General">
                  <c:v>39.012</c:v>
                </c:pt>
                <c:pt idx="19507" formatCode="General">
                  <c:v>39.014000000000003</c:v>
                </c:pt>
                <c:pt idx="19508" formatCode="General">
                  <c:v>39.015999999999998</c:v>
                </c:pt>
                <c:pt idx="19509" formatCode="General">
                  <c:v>39.018000000000001</c:v>
                </c:pt>
                <c:pt idx="19510" formatCode="General">
                  <c:v>39.020000000000003</c:v>
                </c:pt>
                <c:pt idx="19511" formatCode="General">
                  <c:v>39.021999999999998</c:v>
                </c:pt>
                <c:pt idx="19512" formatCode="General">
                  <c:v>39.024000000000001</c:v>
                </c:pt>
                <c:pt idx="19513" formatCode="General">
                  <c:v>39.026000000000003</c:v>
                </c:pt>
                <c:pt idx="19514" formatCode="General">
                  <c:v>39.027999999999999</c:v>
                </c:pt>
                <c:pt idx="19515" formatCode="General">
                  <c:v>39.03</c:v>
                </c:pt>
                <c:pt idx="19516" formatCode="General">
                  <c:v>39.031999999999996</c:v>
                </c:pt>
                <c:pt idx="19517" formatCode="General">
                  <c:v>39.033999999999999</c:v>
                </c:pt>
                <c:pt idx="19518" formatCode="General">
                  <c:v>39.036000000000001</c:v>
                </c:pt>
                <c:pt idx="19519" formatCode="General">
                  <c:v>39.037999999999997</c:v>
                </c:pt>
                <c:pt idx="19520" formatCode="General">
                  <c:v>39.04</c:v>
                </c:pt>
                <c:pt idx="19521" formatCode="General">
                  <c:v>39.042000000000002</c:v>
                </c:pt>
                <c:pt idx="19522" formatCode="General">
                  <c:v>39.043999999999997</c:v>
                </c:pt>
                <c:pt idx="19523" formatCode="General">
                  <c:v>39.045999999999999</c:v>
                </c:pt>
                <c:pt idx="19524" formatCode="General">
                  <c:v>39.048000000000002</c:v>
                </c:pt>
                <c:pt idx="19525" formatCode="General">
                  <c:v>39.049999999999997</c:v>
                </c:pt>
                <c:pt idx="19526" formatCode="General">
                  <c:v>39.052</c:v>
                </c:pt>
                <c:pt idx="19527" formatCode="General">
                  <c:v>39.054000000000002</c:v>
                </c:pt>
                <c:pt idx="19528" formatCode="General">
                  <c:v>39.055999999999997</c:v>
                </c:pt>
                <c:pt idx="19529" formatCode="General">
                  <c:v>39.058</c:v>
                </c:pt>
                <c:pt idx="19530" formatCode="General">
                  <c:v>39.06</c:v>
                </c:pt>
                <c:pt idx="19531" formatCode="General">
                  <c:v>39.061999999999998</c:v>
                </c:pt>
                <c:pt idx="19532" formatCode="General">
                  <c:v>39.064</c:v>
                </c:pt>
                <c:pt idx="19533" formatCode="General">
                  <c:v>39.066000000000003</c:v>
                </c:pt>
                <c:pt idx="19534" formatCode="General">
                  <c:v>39.067999999999998</c:v>
                </c:pt>
                <c:pt idx="19535" formatCode="General">
                  <c:v>39.07</c:v>
                </c:pt>
                <c:pt idx="19536" formatCode="General">
                  <c:v>39.072000000000003</c:v>
                </c:pt>
                <c:pt idx="19537" formatCode="General">
                  <c:v>39.073999999999998</c:v>
                </c:pt>
                <c:pt idx="19538" formatCode="General">
                  <c:v>39.076000000000001</c:v>
                </c:pt>
                <c:pt idx="19539" formatCode="General">
                  <c:v>39.078000000000003</c:v>
                </c:pt>
                <c:pt idx="19540" formatCode="General">
                  <c:v>39.08</c:v>
                </c:pt>
                <c:pt idx="19541" formatCode="General">
                  <c:v>39.082000000000001</c:v>
                </c:pt>
                <c:pt idx="19542" formatCode="General">
                  <c:v>39.084000000000003</c:v>
                </c:pt>
                <c:pt idx="19543" formatCode="General">
                  <c:v>39.085999999999999</c:v>
                </c:pt>
                <c:pt idx="19544" formatCode="General">
                  <c:v>39.088000000000001</c:v>
                </c:pt>
                <c:pt idx="19545" formatCode="General">
                  <c:v>39.090000000000003</c:v>
                </c:pt>
                <c:pt idx="19546" formatCode="General">
                  <c:v>39.091999999999999</c:v>
                </c:pt>
                <c:pt idx="19547" formatCode="General">
                  <c:v>39.094000000000001</c:v>
                </c:pt>
                <c:pt idx="19548" formatCode="General">
                  <c:v>39.095999999999997</c:v>
                </c:pt>
                <c:pt idx="19549" formatCode="General">
                  <c:v>39.097999999999999</c:v>
                </c:pt>
                <c:pt idx="19550" formatCode="General">
                  <c:v>39.1</c:v>
                </c:pt>
                <c:pt idx="19551" formatCode="General">
                  <c:v>39.101999999999997</c:v>
                </c:pt>
                <c:pt idx="19552" formatCode="General">
                  <c:v>39.103999999999999</c:v>
                </c:pt>
                <c:pt idx="19553" formatCode="General">
                  <c:v>39.106000000000002</c:v>
                </c:pt>
                <c:pt idx="19554" formatCode="General">
                  <c:v>39.107999999999997</c:v>
                </c:pt>
                <c:pt idx="19555" formatCode="General">
                  <c:v>39.11</c:v>
                </c:pt>
                <c:pt idx="19556" formatCode="General">
                  <c:v>39.112000000000002</c:v>
                </c:pt>
                <c:pt idx="19557" formatCode="General">
                  <c:v>39.113999999999997</c:v>
                </c:pt>
                <c:pt idx="19558" formatCode="General">
                  <c:v>39.116</c:v>
                </c:pt>
                <c:pt idx="19559" formatCode="General">
                  <c:v>39.118000000000002</c:v>
                </c:pt>
                <c:pt idx="19560" formatCode="General">
                  <c:v>39.119999999999997</c:v>
                </c:pt>
                <c:pt idx="19561" formatCode="General">
                  <c:v>39.122</c:v>
                </c:pt>
                <c:pt idx="19562" formatCode="General">
                  <c:v>39.124000000000002</c:v>
                </c:pt>
                <c:pt idx="19563" formatCode="General">
                  <c:v>39.125999999999998</c:v>
                </c:pt>
                <c:pt idx="19564" formatCode="General">
                  <c:v>39.128</c:v>
                </c:pt>
                <c:pt idx="19565" formatCode="General">
                  <c:v>39.130000000000003</c:v>
                </c:pt>
                <c:pt idx="19566" formatCode="General">
                  <c:v>39.131999999999998</c:v>
                </c:pt>
                <c:pt idx="19567" formatCode="General">
                  <c:v>39.134</c:v>
                </c:pt>
                <c:pt idx="19568" formatCode="General">
                  <c:v>39.136000000000003</c:v>
                </c:pt>
                <c:pt idx="19569" formatCode="General">
                  <c:v>39.137999999999998</c:v>
                </c:pt>
                <c:pt idx="19570" formatCode="General">
                  <c:v>39.14</c:v>
                </c:pt>
                <c:pt idx="19571" formatCode="General">
                  <c:v>39.142000000000003</c:v>
                </c:pt>
                <c:pt idx="19572" formatCode="General">
                  <c:v>39.143999999999998</c:v>
                </c:pt>
                <c:pt idx="19573" formatCode="General">
                  <c:v>39.146000000000001</c:v>
                </c:pt>
                <c:pt idx="19574" formatCode="General">
                  <c:v>39.148000000000003</c:v>
                </c:pt>
                <c:pt idx="19575" formatCode="General">
                  <c:v>39.15</c:v>
                </c:pt>
                <c:pt idx="19576" formatCode="General">
                  <c:v>39.152000000000001</c:v>
                </c:pt>
                <c:pt idx="19577" formatCode="General">
                  <c:v>39.154000000000003</c:v>
                </c:pt>
                <c:pt idx="19578" formatCode="General">
                  <c:v>39.155999999999999</c:v>
                </c:pt>
                <c:pt idx="19579" formatCode="General">
                  <c:v>39.158000000000001</c:v>
                </c:pt>
                <c:pt idx="19580" formatCode="General">
                  <c:v>39.159999999999997</c:v>
                </c:pt>
                <c:pt idx="19581" formatCode="General">
                  <c:v>39.161999999999999</c:v>
                </c:pt>
                <c:pt idx="19582" formatCode="General">
                  <c:v>39.164000000000001</c:v>
                </c:pt>
                <c:pt idx="19583" formatCode="General">
                  <c:v>39.165999999999997</c:v>
                </c:pt>
                <c:pt idx="19584" formatCode="General">
                  <c:v>39.167999999999999</c:v>
                </c:pt>
                <c:pt idx="19585" formatCode="General">
                  <c:v>39.17</c:v>
                </c:pt>
                <c:pt idx="19586" formatCode="General">
                  <c:v>39.171999999999997</c:v>
                </c:pt>
                <c:pt idx="19587" formatCode="General">
                  <c:v>39.173999999999999</c:v>
                </c:pt>
                <c:pt idx="19588" formatCode="General">
                  <c:v>39.176000000000002</c:v>
                </c:pt>
                <c:pt idx="19589" formatCode="General">
                  <c:v>39.177999999999997</c:v>
                </c:pt>
                <c:pt idx="19590" formatCode="General">
                  <c:v>39.18</c:v>
                </c:pt>
                <c:pt idx="19591" formatCode="General">
                  <c:v>39.182000000000002</c:v>
                </c:pt>
                <c:pt idx="19592" formatCode="General">
                  <c:v>39.183999999999997</c:v>
                </c:pt>
                <c:pt idx="19593" formatCode="General">
                  <c:v>39.186</c:v>
                </c:pt>
                <c:pt idx="19594" formatCode="General">
                  <c:v>39.188000000000002</c:v>
                </c:pt>
                <c:pt idx="19595" formatCode="General">
                  <c:v>39.19</c:v>
                </c:pt>
                <c:pt idx="19596" formatCode="General">
                  <c:v>39.192</c:v>
                </c:pt>
                <c:pt idx="19597" formatCode="General">
                  <c:v>39.194000000000003</c:v>
                </c:pt>
                <c:pt idx="19598" formatCode="General">
                  <c:v>39.195999999999998</c:v>
                </c:pt>
                <c:pt idx="19599" formatCode="General">
                  <c:v>39.198</c:v>
                </c:pt>
                <c:pt idx="19600" formatCode="General">
                  <c:v>39.200000000000003</c:v>
                </c:pt>
                <c:pt idx="19601" formatCode="General">
                  <c:v>39.201999999999998</c:v>
                </c:pt>
                <c:pt idx="19602" formatCode="General">
                  <c:v>39.204000000000001</c:v>
                </c:pt>
                <c:pt idx="19603" formatCode="General">
                  <c:v>39.206000000000003</c:v>
                </c:pt>
                <c:pt idx="19604" formatCode="General">
                  <c:v>39.207999999999998</c:v>
                </c:pt>
                <c:pt idx="19605" formatCode="General">
                  <c:v>39.21</c:v>
                </c:pt>
                <c:pt idx="19606" formatCode="General">
                  <c:v>39.212000000000003</c:v>
                </c:pt>
                <c:pt idx="19607" formatCode="General">
                  <c:v>39.213999999999999</c:v>
                </c:pt>
                <c:pt idx="19608" formatCode="General">
                  <c:v>39.216000000000001</c:v>
                </c:pt>
                <c:pt idx="19609" formatCode="General">
                  <c:v>39.218000000000004</c:v>
                </c:pt>
                <c:pt idx="19610" formatCode="General">
                  <c:v>39.22</c:v>
                </c:pt>
                <c:pt idx="19611" formatCode="General">
                  <c:v>39.222000000000001</c:v>
                </c:pt>
                <c:pt idx="19612" formatCode="General">
                  <c:v>39.223999999999997</c:v>
                </c:pt>
                <c:pt idx="19613" formatCode="General">
                  <c:v>39.225999999999999</c:v>
                </c:pt>
                <c:pt idx="19614" formatCode="General">
                  <c:v>39.228000000000002</c:v>
                </c:pt>
                <c:pt idx="19615" formatCode="General">
                  <c:v>39.229999999999997</c:v>
                </c:pt>
                <c:pt idx="19616" formatCode="General">
                  <c:v>39.231999999999999</c:v>
                </c:pt>
                <c:pt idx="19617" formatCode="General">
                  <c:v>39.234000000000002</c:v>
                </c:pt>
                <c:pt idx="19618" formatCode="General">
                  <c:v>39.235999999999997</c:v>
                </c:pt>
                <c:pt idx="19619" formatCode="General">
                  <c:v>39.238</c:v>
                </c:pt>
                <c:pt idx="19620" formatCode="General">
                  <c:v>39.24</c:v>
                </c:pt>
                <c:pt idx="19621" formatCode="General">
                  <c:v>39.241999999999997</c:v>
                </c:pt>
                <c:pt idx="19622" formatCode="General">
                  <c:v>39.244</c:v>
                </c:pt>
                <c:pt idx="19623" formatCode="General">
                  <c:v>39.246000000000002</c:v>
                </c:pt>
                <c:pt idx="19624" formatCode="General">
                  <c:v>39.247999999999998</c:v>
                </c:pt>
                <c:pt idx="19625" formatCode="General">
                  <c:v>39.25</c:v>
                </c:pt>
                <c:pt idx="19626" formatCode="General">
                  <c:v>39.252000000000002</c:v>
                </c:pt>
                <c:pt idx="19627" formatCode="General">
                  <c:v>39.253999999999998</c:v>
                </c:pt>
                <c:pt idx="19628" formatCode="General">
                  <c:v>39.256</c:v>
                </c:pt>
                <c:pt idx="19629" formatCode="General">
                  <c:v>39.258000000000003</c:v>
                </c:pt>
                <c:pt idx="19630" formatCode="General">
                  <c:v>39.26</c:v>
                </c:pt>
                <c:pt idx="19631" formatCode="General">
                  <c:v>39.262</c:v>
                </c:pt>
                <c:pt idx="19632" formatCode="General">
                  <c:v>39.264000000000003</c:v>
                </c:pt>
                <c:pt idx="19633" formatCode="General">
                  <c:v>39.265999999999998</c:v>
                </c:pt>
                <c:pt idx="19634" formatCode="General">
                  <c:v>39.268000000000001</c:v>
                </c:pt>
                <c:pt idx="19635" formatCode="General">
                  <c:v>39.270000000000003</c:v>
                </c:pt>
                <c:pt idx="19636" formatCode="General">
                  <c:v>39.271999999999998</c:v>
                </c:pt>
                <c:pt idx="19637" formatCode="General">
                  <c:v>39.274000000000001</c:v>
                </c:pt>
                <c:pt idx="19638" formatCode="General">
                  <c:v>39.276000000000003</c:v>
                </c:pt>
                <c:pt idx="19639" formatCode="General">
                  <c:v>39.277999999999999</c:v>
                </c:pt>
                <c:pt idx="19640" formatCode="General">
                  <c:v>39.28</c:v>
                </c:pt>
                <c:pt idx="19641" formatCode="General">
                  <c:v>39.281999999999996</c:v>
                </c:pt>
                <c:pt idx="19642" formatCode="General">
                  <c:v>39.283999999999999</c:v>
                </c:pt>
                <c:pt idx="19643" formatCode="General">
                  <c:v>39.286000000000001</c:v>
                </c:pt>
                <c:pt idx="19644" formatCode="General">
                  <c:v>39.287999999999997</c:v>
                </c:pt>
                <c:pt idx="19645" formatCode="General">
                  <c:v>39.29</c:v>
                </c:pt>
                <c:pt idx="19646" formatCode="General">
                  <c:v>39.292000000000002</c:v>
                </c:pt>
                <c:pt idx="19647" formatCode="General">
                  <c:v>39.293999999999997</c:v>
                </c:pt>
                <c:pt idx="19648" formatCode="General">
                  <c:v>39.295999999999999</c:v>
                </c:pt>
                <c:pt idx="19649" formatCode="General">
                  <c:v>39.298000000000002</c:v>
                </c:pt>
                <c:pt idx="19650" formatCode="General">
                  <c:v>39.299999999999997</c:v>
                </c:pt>
                <c:pt idx="19651" formatCode="General">
                  <c:v>39.302</c:v>
                </c:pt>
                <c:pt idx="19652" formatCode="General">
                  <c:v>39.304000000000002</c:v>
                </c:pt>
                <c:pt idx="19653" formatCode="General">
                  <c:v>39.305999999999997</c:v>
                </c:pt>
                <c:pt idx="19654" formatCode="General">
                  <c:v>39.308</c:v>
                </c:pt>
                <c:pt idx="19655" formatCode="General">
                  <c:v>39.31</c:v>
                </c:pt>
                <c:pt idx="19656" formatCode="General">
                  <c:v>39.311999999999998</c:v>
                </c:pt>
                <c:pt idx="19657" formatCode="General">
                  <c:v>39.314</c:v>
                </c:pt>
                <c:pt idx="19658" formatCode="General">
                  <c:v>39.316000000000003</c:v>
                </c:pt>
                <c:pt idx="19659" formatCode="General">
                  <c:v>39.317999999999998</c:v>
                </c:pt>
                <c:pt idx="19660" formatCode="General">
                  <c:v>39.32</c:v>
                </c:pt>
                <c:pt idx="19661" formatCode="General">
                  <c:v>39.322000000000003</c:v>
                </c:pt>
                <c:pt idx="19662" formatCode="General">
                  <c:v>39.323999999999998</c:v>
                </c:pt>
                <c:pt idx="19663" formatCode="General">
                  <c:v>39.326000000000001</c:v>
                </c:pt>
                <c:pt idx="19664" formatCode="General">
                  <c:v>39.328000000000003</c:v>
                </c:pt>
                <c:pt idx="19665" formatCode="General">
                  <c:v>39.33</c:v>
                </c:pt>
                <c:pt idx="19666" formatCode="General">
                  <c:v>39.332000000000001</c:v>
                </c:pt>
                <c:pt idx="19667" formatCode="General">
                  <c:v>39.334000000000003</c:v>
                </c:pt>
                <c:pt idx="19668" formatCode="General">
                  <c:v>39.335999999999999</c:v>
                </c:pt>
                <c:pt idx="19669" formatCode="General">
                  <c:v>39.338000000000001</c:v>
                </c:pt>
                <c:pt idx="19670" formatCode="General">
                  <c:v>39.340000000000003</c:v>
                </c:pt>
                <c:pt idx="19671" formatCode="General">
                  <c:v>39.341999999999999</c:v>
                </c:pt>
                <c:pt idx="19672" formatCode="General">
                  <c:v>39.344000000000001</c:v>
                </c:pt>
                <c:pt idx="19673" formatCode="General">
                  <c:v>39.345999999999997</c:v>
                </c:pt>
                <c:pt idx="19674" formatCode="General">
                  <c:v>39.347999999999999</c:v>
                </c:pt>
                <c:pt idx="19675" formatCode="General">
                  <c:v>39.35</c:v>
                </c:pt>
                <c:pt idx="19676" formatCode="General">
                  <c:v>39.351999999999997</c:v>
                </c:pt>
                <c:pt idx="19677" formatCode="General">
                  <c:v>39.353999999999999</c:v>
                </c:pt>
                <c:pt idx="19678" formatCode="General">
                  <c:v>39.356000000000002</c:v>
                </c:pt>
                <c:pt idx="19679" formatCode="General">
                  <c:v>39.357999999999997</c:v>
                </c:pt>
                <c:pt idx="19680" formatCode="General">
                  <c:v>39.36</c:v>
                </c:pt>
                <c:pt idx="19681" formatCode="General">
                  <c:v>39.362000000000002</c:v>
                </c:pt>
                <c:pt idx="19682" formatCode="General">
                  <c:v>39.363999999999997</c:v>
                </c:pt>
                <c:pt idx="19683" formatCode="General">
                  <c:v>39.366</c:v>
                </c:pt>
                <c:pt idx="19684" formatCode="General">
                  <c:v>39.368000000000002</c:v>
                </c:pt>
                <c:pt idx="19685" formatCode="General">
                  <c:v>39.369999999999997</c:v>
                </c:pt>
                <c:pt idx="19686" formatCode="General">
                  <c:v>39.372</c:v>
                </c:pt>
                <c:pt idx="19687" formatCode="General">
                  <c:v>39.374000000000002</c:v>
                </c:pt>
                <c:pt idx="19688" formatCode="General">
                  <c:v>39.375999999999998</c:v>
                </c:pt>
                <c:pt idx="19689" formatCode="General">
                  <c:v>39.378</c:v>
                </c:pt>
                <c:pt idx="19690" formatCode="General">
                  <c:v>39.380000000000003</c:v>
                </c:pt>
                <c:pt idx="19691" formatCode="General">
                  <c:v>39.381999999999998</c:v>
                </c:pt>
                <c:pt idx="19692" formatCode="General">
                  <c:v>39.384</c:v>
                </c:pt>
                <c:pt idx="19693" formatCode="General">
                  <c:v>39.386000000000003</c:v>
                </c:pt>
                <c:pt idx="19694" formatCode="General">
                  <c:v>39.387999999999998</c:v>
                </c:pt>
                <c:pt idx="19695" formatCode="General">
                  <c:v>39.39</c:v>
                </c:pt>
                <c:pt idx="19696" formatCode="General">
                  <c:v>39.392000000000003</c:v>
                </c:pt>
                <c:pt idx="19697" formatCode="General">
                  <c:v>39.393999999999998</c:v>
                </c:pt>
                <c:pt idx="19698" formatCode="General">
                  <c:v>39.396000000000001</c:v>
                </c:pt>
                <c:pt idx="19699" formatCode="General">
                  <c:v>39.398000000000003</c:v>
                </c:pt>
                <c:pt idx="19700" formatCode="General">
                  <c:v>39.4</c:v>
                </c:pt>
                <c:pt idx="19701" formatCode="General">
                  <c:v>39.402000000000001</c:v>
                </c:pt>
                <c:pt idx="19702" formatCode="General">
                  <c:v>39.404000000000003</c:v>
                </c:pt>
                <c:pt idx="19703" formatCode="General">
                  <c:v>39.405999999999999</c:v>
                </c:pt>
                <c:pt idx="19704" formatCode="General">
                  <c:v>39.408000000000001</c:v>
                </c:pt>
                <c:pt idx="19705" formatCode="General">
                  <c:v>39.409999999999997</c:v>
                </c:pt>
                <c:pt idx="19706" formatCode="General">
                  <c:v>39.411999999999999</c:v>
                </c:pt>
                <c:pt idx="19707" formatCode="General">
                  <c:v>39.414000000000001</c:v>
                </c:pt>
                <c:pt idx="19708" formatCode="General">
                  <c:v>39.415999999999997</c:v>
                </c:pt>
                <c:pt idx="19709" formatCode="General">
                  <c:v>39.417999999999999</c:v>
                </c:pt>
                <c:pt idx="19710" formatCode="General">
                  <c:v>39.42</c:v>
                </c:pt>
                <c:pt idx="19711" formatCode="General">
                  <c:v>39.421999999999997</c:v>
                </c:pt>
                <c:pt idx="19712" formatCode="General">
                  <c:v>39.423999999999999</c:v>
                </c:pt>
                <c:pt idx="19713" formatCode="General">
                  <c:v>39.426000000000002</c:v>
                </c:pt>
                <c:pt idx="19714" formatCode="General">
                  <c:v>39.427999999999997</c:v>
                </c:pt>
                <c:pt idx="19715" formatCode="General">
                  <c:v>39.43</c:v>
                </c:pt>
                <c:pt idx="19716" formatCode="General">
                  <c:v>39.432000000000002</c:v>
                </c:pt>
                <c:pt idx="19717" formatCode="General">
                  <c:v>39.433999999999997</c:v>
                </c:pt>
                <c:pt idx="19718" formatCode="General">
                  <c:v>39.436</c:v>
                </c:pt>
                <c:pt idx="19719" formatCode="General">
                  <c:v>39.438000000000002</c:v>
                </c:pt>
                <c:pt idx="19720" formatCode="General">
                  <c:v>39.44</c:v>
                </c:pt>
                <c:pt idx="19721" formatCode="General">
                  <c:v>39.442</c:v>
                </c:pt>
                <c:pt idx="19722" formatCode="General">
                  <c:v>39.444000000000003</c:v>
                </c:pt>
                <c:pt idx="19723" formatCode="General">
                  <c:v>39.445999999999998</c:v>
                </c:pt>
                <c:pt idx="19724" formatCode="General">
                  <c:v>39.448</c:v>
                </c:pt>
                <c:pt idx="19725" formatCode="General">
                  <c:v>39.450000000000003</c:v>
                </c:pt>
                <c:pt idx="19726" formatCode="General">
                  <c:v>39.451999999999998</c:v>
                </c:pt>
                <c:pt idx="19727" formatCode="General">
                  <c:v>39.454000000000001</c:v>
                </c:pt>
                <c:pt idx="19728" formatCode="General">
                  <c:v>39.456000000000003</c:v>
                </c:pt>
                <c:pt idx="19729" formatCode="General">
                  <c:v>39.457999999999998</c:v>
                </c:pt>
                <c:pt idx="19730" formatCode="General">
                  <c:v>39.46</c:v>
                </c:pt>
                <c:pt idx="19731" formatCode="General">
                  <c:v>39.462000000000003</c:v>
                </c:pt>
                <c:pt idx="19732" formatCode="General">
                  <c:v>39.463999999999999</c:v>
                </c:pt>
                <c:pt idx="19733" formatCode="General">
                  <c:v>39.466000000000001</c:v>
                </c:pt>
                <c:pt idx="19734" formatCode="General">
                  <c:v>39.468000000000004</c:v>
                </c:pt>
                <c:pt idx="19735" formatCode="General">
                  <c:v>39.47</c:v>
                </c:pt>
                <c:pt idx="19736" formatCode="General">
                  <c:v>39.472000000000001</c:v>
                </c:pt>
                <c:pt idx="19737" formatCode="General">
                  <c:v>39.473999999999997</c:v>
                </c:pt>
                <c:pt idx="19738" formatCode="General">
                  <c:v>39.475999999999999</c:v>
                </c:pt>
                <c:pt idx="19739" formatCode="General">
                  <c:v>39.478000000000002</c:v>
                </c:pt>
                <c:pt idx="19740" formatCode="General">
                  <c:v>39.479999999999997</c:v>
                </c:pt>
                <c:pt idx="19741" formatCode="General">
                  <c:v>39.481999999999999</c:v>
                </c:pt>
                <c:pt idx="19742" formatCode="General">
                  <c:v>39.484000000000002</c:v>
                </c:pt>
                <c:pt idx="19743" formatCode="General">
                  <c:v>39.485999999999997</c:v>
                </c:pt>
                <c:pt idx="19744" formatCode="General">
                  <c:v>39.488</c:v>
                </c:pt>
                <c:pt idx="19745" formatCode="General">
                  <c:v>39.49</c:v>
                </c:pt>
                <c:pt idx="19746" formatCode="General">
                  <c:v>39.491999999999997</c:v>
                </c:pt>
                <c:pt idx="19747" formatCode="General">
                  <c:v>39.494</c:v>
                </c:pt>
                <c:pt idx="19748" formatCode="General">
                  <c:v>39.496000000000002</c:v>
                </c:pt>
                <c:pt idx="19749" formatCode="General">
                  <c:v>39.497999999999998</c:v>
                </c:pt>
                <c:pt idx="19750" formatCode="General">
                  <c:v>39.5</c:v>
                </c:pt>
                <c:pt idx="19751" formatCode="General">
                  <c:v>39.502000000000002</c:v>
                </c:pt>
                <c:pt idx="19752" formatCode="General">
                  <c:v>39.503999999999998</c:v>
                </c:pt>
                <c:pt idx="19753" formatCode="General">
                  <c:v>39.506</c:v>
                </c:pt>
                <c:pt idx="19754" formatCode="General">
                  <c:v>39.508000000000003</c:v>
                </c:pt>
                <c:pt idx="19755" formatCode="General">
                  <c:v>39.51</c:v>
                </c:pt>
                <c:pt idx="19756" formatCode="General">
                  <c:v>39.512</c:v>
                </c:pt>
                <c:pt idx="19757" formatCode="General">
                  <c:v>39.514000000000003</c:v>
                </c:pt>
                <c:pt idx="19758" formatCode="General">
                  <c:v>39.515999999999998</c:v>
                </c:pt>
                <c:pt idx="19759" formatCode="General">
                  <c:v>39.518000000000001</c:v>
                </c:pt>
                <c:pt idx="19760" formatCode="General">
                  <c:v>39.520000000000003</c:v>
                </c:pt>
                <c:pt idx="19761" formatCode="General">
                  <c:v>39.521999999999998</c:v>
                </c:pt>
                <c:pt idx="19762" formatCode="General">
                  <c:v>39.524000000000001</c:v>
                </c:pt>
                <c:pt idx="19763" formatCode="General">
                  <c:v>39.526000000000003</c:v>
                </c:pt>
                <c:pt idx="19764" formatCode="General">
                  <c:v>39.527999999999999</c:v>
                </c:pt>
                <c:pt idx="19765" formatCode="General">
                  <c:v>39.53</c:v>
                </c:pt>
                <c:pt idx="19766" formatCode="General">
                  <c:v>39.531999999999996</c:v>
                </c:pt>
                <c:pt idx="19767" formatCode="General">
                  <c:v>39.533999999999999</c:v>
                </c:pt>
                <c:pt idx="19768" formatCode="General">
                  <c:v>39.536000000000001</c:v>
                </c:pt>
                <c:pt idx="19769" formatCode="General">
                  <c:v>39.537999999999997</c:v>
                </c:pt>
                <c:pt idx="19770" formatCode="General">
                  <c:v>39.54</c:v>
                </c:pt>
                <c:pt idx="19771" formatCode="General">
                  <c:v>39.542000000000002</c:v>
                </c:pt>
                <c:pt idx="19772" formatCode="General">
                  <c:v>39.543999999999997</c:v>
                </c:pt>
                <c:pt idx="19773" formatCode="General">
                  <c:v>39.545999999999999</c:v>
                </c:pt>
                <c:pt idx="19774" formatCode="General">
                  <c:v>39.548000000000002</c:v>
                </c:pt>
                <c:pt idx="19775" formatCode="General">
                  <c:v>39.549999999999997</c:v>
                </c:pt>
                <c:pt idx="19776" formatCode="General">
                  <c:v>39.552</c:v>
                </c:pt>
                <c:pt idx="19777" formatCode="General">
                  <c:v>39.554000000000002</c:v>
                </c:pt>
                <c:pt idx="19778" formatCode="General">
                  <c:v>39.555999999999997</c:v>
                </c:pt>
                <c:pt idx="19779" formatCode="General">
                  <c:v>39.558</c:v>
                </c:pt>
                <c:pt idx="19780" formatCode="General">
                  <c:v>39.56</c:v>
                </c:pt>
                <c:pt idx="19781" formatCode="General">
                  <c:v>39.561999999999998</c:v>
                </c:pt>
                <c:pt idx="19782" formatCode="General">
                  <c:v>39.564</c:v>
                </c:pt>
                <c:pt idx="19783" formatCode="General">
                  <c:v>39.566000000000003</c:v>
                </c:pt>
                <c:pt idx="19784" formatCode="General">
                  <c:v>39.567999999999998</c:v>
                </c:pt>
                <c:pt idx="19785" formatCode="General">
                  <c:v>39.57</c:v>
                </c:pt>
                <c:pt idx="19786" formatCode="General">
                  <c:v>39.572000000000003</c:v>
                </c:pt>
                <c:pt idx="19787" formatCode="General">
                  <c:v>39.573999999999998</c:v>
                </c:pt>
                <c:pt idx="19788" formatCode="General">
                  <c:v>39.576000000000001</c:v>
                </c:pt>
                <c:pt idx="19789" formatCode="General">
                  <c:v>39.578000000000003</c:v>
                </c:pt>
                <c:pt idx="19790" formatCode="General">
                  <c:v>39.58</c:v>
                </c:pt>
                <c:pt idx="19791" formatCode="General">
                  <c:v>39.582000000000001</c:v>
                </c:pt>
                <c:pt idx="19792" formatCode="General">
                  <c:v>39.584000000000003</c:v>
                </c:pt>
                <c:pt idx="19793" formatCode="General">
                  <c:v>39.585999999999999</c:v>
                </c:pt>
                <c:pt idx="19794" formatCode="General">
                  <c:v>39.588000000000001</c:v>
                </c:pt>
                <c:pt idx="19795" formatCode="General">
                  <c:v>39.590000000000003</c:v>
                </c:pt>
                <c:pt idx="19796" formatCode="General">
                  <c:v>39.591999999999999</c:v>
                </c:pt>
                <c:pt idx="19797" formatCode="General">
                  <c:v>39.594000000000001</c:v>
                </c:pt>
                <c:pt idx="19798" formatCode="General">
                  <c:v>39.595999999999997</c:v>
                </c:pt>
                <c:pt idx="19799" formatCode="General">
                  <c:v>39.597999999999999</c:v>
                </c:pt>
                <c:pt idx="19800" formatCode="General">
                  <c:v>39.6</c:v>
                </c:pt>
                <c:pt idx="19801" formatCode="General">
                  <c:v>39.601999999999997</c:v>
                </c:pt>
                <c:pt idx="19802" formatCode="General">
                  <c:v>39.603999999999999</c:v>
                </c:pt>
                <c:pt idx="19803" formatCode="General">
                  <c:v>39.606000000000002</c:v>
                </c:pt>
                <c:pt idx="19804" formatCode="General">
                  <c:v>39.607999999999997</c:v>
                </c:pt>
                <c:pt idx="19805" formatCode="General">
                  <c:v>39.61</c:v>
                </c:pt>
                <c:pt idx="19806" formatCode="General">
                  <c:v>39.612000000000002</c:v>
                </c:pt>
                <c:pt idx="19807" formatCode="General">
                  <c:v>39.613999999999997</c:v>
                </c:pt>
                <c:pt idx="19808" formatCode="General">
                  <c:v>39.616</c:v>
                </c:pt>
                <c:pt idx="19809" formatCode="General">
                  <c:v>39.618000000000002</c:v>
                </c:pt>
                <c:pt idx="19810" formatCode="General">
                  <c:v>39.619999999999997</c:v>
                </c:pt>
                <c:pt idx="19811" formatCode="General">
                  <c:v>39.622</c:v>
                </c:pt>
                <c:pt idx="19812" formatCode="General">
                  <c:v>39.624000000000002</c:v>
                </c:pt>
                <c:pt idx="19813" formatCode="General">
                  <c:v>39.625999999999998</c:v>
                </c:pt>
                <c:pt idx="19814" formatCode="General">
                  <c:v>39.628</c:v>
                </c:pt>
                <c:pt idx="19815" formatCode="General">
                  <c:v>39.630000000000003</c:v>
                </c:pt>
                <c:pt idx="19816" formatCode="General">
                  <c:v>39.631999999999998</c:v>
                </c:pt>
                <c:pt idx="19817" formatCode="General">
                  <c:v>39.634</c:v>
                </c:pt>
                <c:pt idx="19818" formatCode="General">
                  <c:v>39.636000000000003</c:v>
                </c:pt>
                <c:pt idx="19819" formatCode="General">
                  <c:v>39.637999999999998</c:v>
                </c:pt>
                <c:pt idx="19820" formatCode="General">
                  <c:v>39.64</c:v>
                </c:pt>
                <c:pt idx="19821" formatCode="General">
                  <c:v>39.642000000000003</c:v>
                </c:pt>
                <c:pt idx="19822" formatCode="General">
                  <c:v>39.643999999999998</c:v>
                </c:pt>
                <c:pt idx="19823" formatCode="General">
                  <c:v>39.646000000000001</c:v>
                </c:pt>
                <c:pt idx="19824" formatCode="General">
                  <c:v>39.648000000000003</c:v>
                </c:pt>
                <c:pt idx="19825" formatCode="General">
                  <c:v>39.65</c:v>
                </c:pt>
                <c:pt idx="19826" formatCode="General">
                  <c:v>39.652000000000001</c:v>
                </c:pt>
                <c:pt idx="19827" formatCode="General">
                  <c:v>39.654000000000003</c:v>
                </c:pt>
                <c:pt idx="19828" formatCode="General">
                  <c:v>39.655999999999999</c:v>
                </c:pt>
                <c:pt idx="19829" formatCode="General">
                  <c:v>39.658000000000001</c:v>
                </c:pt>
                <c:pt idx="19830" formatCode="General">
                  <c:v>39.659999999999997</c:v>
                </c:pt>
                <c:pt idx="19831" formatCode="General">
                  <c:v>39.661999999999999</c:v>
                </c:pt>
                <c:pt idx="19832" formatCode="General">
                  <c:v>39.664000000000001</c:v>
                </c:pt>
                <c:pt idx="19833" formatCode="General">
                  <c:v>39.665999999999997</c:v>
                </c:pt>
                <c:pt idx="19834" formatCode="General">
                  <c:v>39.667999999999999</c:v>
                </c:pt>
                <c:pt idx="19835" formatCode="General">
                  <c:v>39.67</c:v>
                </c:pt>
                <c:pt idx="19836" formatCode="General">
                  <c:v>39.671999999999997</c:v>
                </c:pt>
                <c:pt idx="19837" formatCode="General">
                  <c:v>39.673999999999999</c:v>
                </c:pt>
                <c:pt idx="19838" formatCode="General">
                  <c:v>39.676000000000002</c:v>
                </c:pt>
                <c:pt idx="19839" formatCode="General">
                  <c:v>39.677999999999997</c:v>
                </c:pt>
                <c:pt idx="19840" formatCode="General">
                  <c:v>39.68</c:v>
                </c:pt>
                <c:pt idx="19841" formatCode="General">
                  <c:v>39.682000000000002</c:v>
                </c:pt>
                <c:pt idx="19842" formatCode="General">
                  <c:v>39.683999999999997</c:v>
                </c:pt>
                <c:pt idx="19843" formatCode="General">
                  <c:v>39.686</c:v>
                </c:pt>
                <c:pt idx="19844" formatCode="General">
                  <c:v>39.688000000000002</c:v>
                </c:pt>
                <c:pt idx="19845" formatCode="General">
                  <c:v>39.69</c:v>
                </c:pt>
                <c:pt idx="19846" formatCode="General">
                  <c:v>39.692</c:v>
                </c:pt>
                <c:pt idx="19847" formatCode="General">
                  <c:v>39.694000000000003</c:v>
                </c:pt>
                <c:pt idx="19848" formatCode="General">
                  <c:v>39.695999999999998</c:v>
                </c:pt>
                <c:pt idx="19849" formatCode="General">
                  <c:v>39.698</c:v>
                </c:pt>
                <c:pt idx="19850" formatCode="General">
                  <c:v>39.700000000000003</c:v>
                </c:pt>
                <c:pt idx="19851" formatCode="General">
                  <c:v>39.701999999999998</c:v>
                </c:pt>
                <c:pt idx="19852" formatCode="General">
                  <c:v>39.704000000000001</c:v>
                </c:pt>
                <c:pt idx="19853" formatCode="General">
                  <c:v>39.706000000000003</c:v>
                </c:pt>
                <c:pt idx="19854" formatCode="General">
                  <c:v>39.707999999999998</c:v>
                </c:pt>
                <c:pt idx="19855" formatCode="General">
                  <c:v>39.71</c:v>
                </c:pt>
                <c:pt idx="19856" formatCode="General">
                  <c:v>39.712000000000003</c:v>
                </c:pt>
                <c:pt idx="19857" formatCode="General">
                  <c:v>39.713999999999999</c:v>
                </c:pt>
                <c:pt idx="19858" formatCode="General">
                  <c:v>39.716000000000001</c:v>
                </c:pt>
                <c:pt idx="19859" formatCode="General">
                  <c:v>39.718000000000004</c:v>
                </c:pt>
                <c:pt idx="19860" formatCode="General">
                  <c:v>39.72</c:v>
                </c:pt>
                <c:pt idx="19861" formatCode="General">
                  <c:v>39.722000000000001</c:v>
                </c:pt>
                <c:pt idx="19862" formatCode="General">
                  <c:v>39.723999999999997</c:v>
                </c:pt>
                <c:pt idx="19863" formatCode="General">
                  <c:v>39.725999999999999</c:v>
                </c:pt>
                <c:pt idx="19864" formatCode="General">
                  <c:v>39.728000000000002</c:v>
                </c:pt>
                <c:pt idx="19865" formatCode="General">
                  <c:v>39.729999999999997</c:v>
                </c:pt>
                <c:pt idx="19866" formatCode="General">
                  <c:v>39.731999999999999</c:v>
                </c:pt>
                <c:pt idx="19867" formatCode="General">
                  <c:v>39.734000000000002</c:v>
                </c:pt>
                <c:pt idx="19868" formatCode="General">
                  <c:v>39.735999999999997</c:v>
                </c:pt>
                <c:pt idx="19869" formatCode="General">
                  <c:v>39.738</c:v>
                </c:pt>
                <c:pt idx="19870" formatCode="General">
                  <c:v>39.74</c:v>
                </c:pt>
                <c:pt idx="19871" formatCode="General">
                  <c:v>39.741999999999997</c:v>
                </c:pt>
                <c:pt idx="19872" formatCode="General">
                  <c:v>39.744</c:v>
                </c:pt>
                <c:pt idx="19873" formatCode="General">
                  <c:v>39.746000000000002</c:v>
                </c:pt>
                <c:pt idx="19874" formatCode="General">
                  <c:v>39.747999999999998</c:v>
                </c:pt>
                <c:pt idx="19875" formatCode="General">
                  <c:v>39.75</c:v>
                </c:pt>
                <c:pt idx="19876" formatCode="General">
                  <c:v>39.752000000000002</c:v>
                </c:pt>
                <c:pt idx="19877" formatCode="General">
                  <c:v>39.753999999999998</c:v>
                </c:pt>
                <c:pt idx="19878" formatCode="General">
                  <c:v>39.756</c:v>
                </c:pt>
                <c:pt idx="19879" formatCode="General">
                  <c:v>39.758000000000003</c:v>
                </c:pt>
                <c:pt idx="19880" formatCode="General">
                  <c:v>39.76</c:v>
                </c:pt>
                <c:pt idx="19881" formatCode="General">
                  <c:v>39.762</c:v>
                </c:pt>
                <c:pt idx="19882" formatCode="General">
                  <c:v>39.764000000000003</c:v>
                </c:pt>
                <c:pt idx="19883" formatCode="General">
                  <c:v>39.765999999999998</c:v>
                </c:pt>
                <c:pt idx="19884" formatCode="General">
                  <c:v>39.768000000000001</c:v>
                </c:pt>
                <c:pt idx="19885" formatCode="General">
                  <c:v>39.770000000000003</c:v>
                </c:pt>
                <c:pt idx="19886" formatCode="General">
                  <c:v>39.771999999999998</c:v>
                </c:pt>
                <c:pt idx="19887" formatCode="General">
                  <c:v>39.774000000000001</c:v>
                </c:pt>
                <c:pt idx="19888" formatCode="General">
                  <c:v>39.776000000000003</c:v>
                </c:pt>
                <c:pt idx="19889" formatCode="General">
                  <c:v>39.777999999999999</c:v>
                </c:pt>
                <c:pt idx="19890" formatCode="General">
                  <c:v>39.78</c:v>
                </c:pt>
                <c:pt idx="19891" formatCode="General">
                  <c:v>39.781999999999996</c:v>
                </c:pt>
                <c:pt idx="19892" formatCode="General">
                  <c:v>39.783999999999999</c:v>
                </c:pt>
                <c:pt idx="19893" formatCode="General">
                  <c:v>39.786000000000001</c:v>
                </c:pt>
                <c:pt idx="19894" formatCode="General">
                  <c:v>39.787999999999997</c:v>
                </c:pt>
                <c:pt idx="19895" formatCode="General">
                  <c:v>39.79</c:v>
                </c:pt>
                <c:pt idx="19896" formatCode="General">
                  <c:v>39.792000000000002</c:v>
                </c:pt>
                <c:pt idx="19897" formatCode="General">
                  <c:v>39.793999999999997</c:v>
                </c:pt>
                <c:pt idx="19898" formatCode="General">
                  <c:v>39.795999999999999</c:v>
                </c:pt>
                <c:pt idx="19899" formatCode="General">
                  <c:v>39.798000000000002</c:v>
                </c:pt>
                <c:pt idx="19900" formatCode="General">
                  <c:v>39.799999999999997</c:v>
                </c:pt>
                <c:pt idx="19901" formatCode="General">
                  <c:v>39.802</c:v>
                </c:pt>
                <c:pt idx="19902" formatCode="General">
                  <c:v>39.804000000000002</c:v>
                </c:pt>
                <c:pt idx="19903" formatCode="General">
                  <c:v>39.805999999999997</c:v>
                </c:pt>
                <c:pt idx="19904" formatCode="General">
                  <c:v>39.808</c:v>
                </c:pt>
                <c:pt idx="19905" formatCode="General">
                  <c:v>39.81</c:v>
                </c:pt>
                <c:pt idx="19906" formatCode="General">
                  <c:v>39.811999999999998</c:v>
                </c:pt>
                <c:pt idx="19907" formatCode="General">
                  <c:v>39.814</c:v>
                </c:pt>
                <c:pt idx="19908" formatCode="General">
                  <c:v>39.816000000000003</c:v>
                </c:pt>
                <c:pt idx="19909" formatCode="General">
                  <c:v>39.817999999999998</c:v>
                </c:pt>
                <c:pt idx="19910" formatCode="General">
                  <c:v>39.82</c:v>
                </c:pt>
                <c:pt idx="19911" formatCode="General">
                  <c:v>39.822000000000003</c:v>
                </c:pt>
                <c:pt idx="19912" formatCode="General">
                  <c:v>39.823999999999998</c:v>
                </c:pt>
                <c:pt idx="19913" formatCode="General">
                  <c:v>39.826000000000001</c:v>
                </c:pt>
                <c:pt idx="19914" formatCode="General">
                  <c:v>39.828000000000003</c:v>
                </c:pt>
                <c:pt idx="19915" formatCode="General">
                  <c:v>39.83</c:v>
                </c:pt>
                <c:pt idx="19916" formatCode="General">
                  <c:v>39.832000000000001</c:v>
                </c:pt>
                <c:pt idx="19917" formatCode="General">
                  <c:v>39.834000000000003</c:v>
                </c:pt>
                <c:pt idx="19918" formatCode="General">
                  <c:v>39.835999999999999</c:v>
                </c:pt>
                <c:pt idx="19919" formatCode="General">
                  <c:v>39.838000000000001</c:v>
                </c:pt>
                <c:pt idx="19920" formatCode="General">
                  <c:v>39.840000000000003</c:v>
                </c:pt>
                <c:pt idx="19921" formatCode="General">
                  <c:v>39.841999999999999</c:v>
                </c:pt>
                <c:pt idx="19922" formatCode="General">
                  <c:v>39.844000000000001</c:v>
                </c:pt>
                <c:pt idx="19923" formatCode="General">
                  <c:v>39.845999999999997</c:v>
                </c:pt>
                <c:pt idx="19924" formatCode="General">
                  <c:v>39.847999999999999</c:v>
                </c:pt>
                <c:pt idx="19925" formatCode="General">
                  <c:v>39.85</c:v>
                </c:pt>
                <c:pt idx="19926" formatCode="General">
                  <c:v>39.851999999999997</c:v>
                </c:pt>
                <c:pt idx="19927" formatCode="General">
                  <c:v>39.853999999999999</c:v>
                </c:pt>
                <c:pt idx="19928" formatCode="General">
                  <c:v>39.856000000000002</c:v>
                </c:pt>
                <c:pt idx="19929" formatCode="General">
                  <c:v>39.857999999999997</c:v>
                </c:pt>
                <c:pt idx="19930" formatCode="General">
                  <c:v>39.86</c:v>
                </c:pt>
                <c:pt idx="19931" formatCode="General">
                  <c:v>39.862000000000002</c:v>
                </c:pt>
                <c:pt idx="19932" formatCode="General">
                  <c:v>39.863999999999997</c:v>
                </c:pt>
                <c:pt idx="19933" formatCode="General">
                  <c:v>39.866</c:v>
                </c:pt>
                <c:pt idx="19934" formatCode="General">
                  <c:v>39.868000000000002</c:v>
                </c:pt>
                <c:pt idx="19935" formatCode="General">
                  <c:v>39.869999999999997</c:v>
                </c:pt>
                <c:pt idx="19936" formatCode="General">
                  <c:v>39.872</c:v>
                </c:pt>
                <c:pt idx="19937" formatCode="General">
                  <c:v>39.874000000000002</c:v>
                </c:pt>
                <c:pt idx="19938" formatCode="General">
                  <c:v>39.875999999999998</c:v>
                </c:pt>
                <c:pt idx="19939" formatCode="General">
                  <c:v>39.878</c:v>
                </c:pt>
                <c:pt idx="19940" formatCode="General">
                  <c:v>39.880000000000003</c:v>
                </c:pt>
                <c:pt idx="19941" formatCode="General">
                  <c:v>39.881999999999998</c:v>
                </c:pt>
                <c:pt idx="19942" formatCode="General">
                  <c:v>39.884</c:v>
                </c:pt>
                <c:pt idx="19943" formatCode="General">
                  <c:v>39.886000000000003</c:v>
                </c:pt>
                <c:pt idx="19944" formatCode="General">
                  <c:v>39.887999999999998</c:v>
                </c:pt>
                <c:pt idx="19945" formatCode="General">
                  <c:v>39.89</c:v>
                </c:pt>
                <c:pt idx="19946" formatCode="General">
                  <c:v>39.892000000000003</c:v>
                </c:pt>
                <c:pt idx="19947" formatCode="General">
                  <c:v>39.893999999999998</c:v>
                </c:pt>
                <c:pt idx="19948" formatCode="General">
                  <c:v>39.896000000000001</c:v>
                </c:pt>
                <c:pt idx="19949" formatCode="General">
                  <c:v>39.898000000000003</c:v>
                </c:pt>
                <c:pt idx="19950" formatCode="General">
                  <c:v>39.9</c:v>
                </c:pt>
                <c:pt idx="19951" formatCode="General">
                  <c:v>39.902000000000001</c:v>
                </c:pt>
                <c:pt idx="19952" formatCode="General">
                  <c:v>39.904000000000003</c:v>
                </c:pt>
                <c:pt idx="19953" formatCode="General">
                  <c:v>39.905999999999999</c:v>
                </c:pt>
                <c:pt idx="19954" formatCode="General">
                  <c:v>39.908000000000001</c:v>
                </c:pt>
                <c:pt idx="19955" formatCode="General">
                  <c:v>39.909999999999997</c:v>
                </c:pt>
                <c:pt idx="19956" formatCode="General">
                  <c:v>39.911999999999999</c:v>
                </c:pt>
                <c:pt idx="19957" formatCode="General">
                  <c:v>39.914000000000001</c:v>
                </c:pt>
                <c:pt idx="19958" formatCode="General">
                  <c:v>39.915999999999997</c:v>
                </c:pt>
                <c:pt idx="19959" formatCode="General">
                  <c:v>39.917999999999999</c:v>
                </c:pt>
                <c:pt idx="19960" formatCode="General">
                  <c:v>39.92</c:v>
                </c:pt>
                <c:pt idx="19961" formatCode="General">
                  <c:v>39.921999999999997</c:v>
                </c:pt>
                <c:pt idx="19962" formatCode="General">
                  <c:v>39.923999999999999</c:v>
                </c:pt>
                <c:pt idx="19963" formatCode="General">
                  <c:v>39.926000000000002</c:v>
                </c:pt>
                <c:pt idx="19964" formatCode="General">
                  <c:v>39.927999999999997</c:v>
                </c:pt>
                <c:pt idx="19965" formatCode="General">
                  <c:v>39.93</c:v>
                </c:pt>
                <c:pt idx="19966" formatCode="General">
                  <c:v>39.932000000000002</c:v>
                </c:pt>
                <c:pt idx="19967" formatCode="General">
                  <c:v>39.933999999999997</c:v>
                </c:pt>
                <c:pt idx="19968" formatCode="General">
                  <c:v>39.936</c:v>
                </c:pt>
                <c:pt idx="19969" formatCode="General">
                  <c:v>39.938000000000002</c:v>
                </c:pt>
                <c:pt idx="19970" formatCode="General">
                  <c:v>39.94</c:v>
                </c:pt>
                <c:pt idx="19971" formatCode="General">
                  <c:v>39.942</c:v>
                </c:pt>
                <c:pt idx="19972" formatCode="General">
                  <c:v>39.944000000000003</c:v>
                </c:pt>
                <c:pt idx="19973" formatCode="General">
                  <c:v>39.945999999999998</c:v>
                </c:pt>
                <c:pt idx="19974" formatCode="General">
                  <c:v>39.948</c:v>
                </c:pt>
                <c:pt idx="19975" formatCode="General">
                  <c:v>39.950000000000003</c:v>
                </c:pt>
                <c:pt idx="19976" formatCode="General">
                  <c:v>39.951999999999998</c:v>
                </c:pt>
                <c:pt idx="19977" formatCode="General">
                  <c:v>39.954000000000001</c:v>
                </c:pt>
                <c:pt idx="19978" formatCode="General">
                  <c:v>39.956000000000003</c:v>
                </c:pt>
                <c:pt idx="19979" formatCode="General">
                  <c:v>39.957999999999998</c:v>
                </c:pt>
                <c:pt idx="19980" formatCode="General">
                  <c:v>39.96</c:v>
                </c:pt>
                <c:pt idx="19981" formatCode="General">
                  <c:v>39.962000000000003</c:v>
                </c:pt>
                <c:pt idx="19982" formatCode="General">
                  <c:v>39.963999999999999</c:v>
                </c:pt>
                <c:pt idx="19983" formatCode="General">
                  <c:v>39.966000000000001</c:v>
                </c:pt>
                <c:pt idx="19984" formatCode="General">
                  <c:v>39.968000000000004</c:v>
                </c:pt>
                <c:pt idx="19985" formatCode="General">
                  <c:v>39.97</c:v>
                </c:pt>
                <c:pt idx="19986" formatCode="General">
                  <c:v>39.972000000000001</c:v>
                </c:pt>
                <c:pt idx="19987" formatCode="General">
                  <c:v>39.973999999999997</c:v>
                </c:pt>
                <c:pt idx="19988" formatCode="General">
                  <c:v>39.975999999999999</c:v>
                </c:pt>
                <c:pt idx="19989" formatCode="General">
                  <c:v>39.978000000000002</c:v>
                </c:pt>
                <c:pt idx="19990" formatCode="General">
                  <c:v>39.979999999999997</c:v>
                </c:pt>
                <c:pt idx="19991" formatCode="General">
                  <c:v>39.981999999999999</c:v>
                </c:pt>
                <c:pt idx="19992" formatCode="General">
                  <c:v>39.984000000000002</c:v>
                </c:pt>
                <c:pt idx="19993" formatCode="General">
                  <c:v>39.985999999999997</c:v>
                </c:pt>
                <c:pt idx="19994" formatCode="General">
                  <c:v>39.988</c:v>
                </c:pt>
                <c:pt idx="19995" formatCode="General">
                  <c:v>39.99</c:v>
                </c:pt>
                <c:pt idx="19996" formatCode="General">
                  <c:v>39.991999999999997</c:v>
                </c:pt>
                <c:pt idx="19997" formatCode="General">
                  <c:v>39.994</c:v>
                </c:pt>
                <c:pt idx="19998" formatCode="General">
                  <c:v>39.996000000000002</c:v>
                </c:pt>
                <c:pt idx="19999" formatCode="General">
                  <c:v>39.997999999999998</c:v>
                </c:pt>
                <c:pt idx="20000" formatCode="General">
                  <c:v>40</c:v>
                </c:pt>
                <c:pt idx="20001" formatCode="General">
                  <c:v>40.002000000000002</c:v>
                </c:pt>
                <c:pt idx="20002" formatCode="General">
                  <c:v>40.003999999999998</c:v>
                </c:pt>
                <c:pt idx="20003" formatCode="General">
                  <c:v>40.006</c:v>
                </c:pt>
                <c:pt idx="20004" formatCode="General">
                  <c:v>40.008000000000003</c:v>
                </c:pt>
                <c:pt idx="20005" formatCode="General">
                  <c:v>40.01</c:v>
                </c:pt>
                <c:pt idx="20006" formatCode="General">
                  <c:v>40.012</c:v>
                </c:pt>
                <c:pt idx="20007" formatCode="General">
                  <c:v>40.014000000000003</c:v>
                </c:pt>
                <c:pt idx="20008" formatCode="General">
                  <c:v>40.015999999999998</c:v>
                </c:pt>
                <c:pt idx="20009" formatCode="General">
                  <c:v>40.018000000000001</c:v>
                </c:pt>
                <c:pt idx="20010" formatCode="General">
                  <c:v>40.020000000000003</c:v>
                </c:pt>
                <c:pt idx="20011" formatCode="General">
                  <c:v>40.021999999999998</c:v>
                </c:pt>
                <c:pt idx="20012" formatCode="General">
                  <c:v>40.024000000000001</c:v>
                </c:pt>
                <c:pt idx="20013" formatCode="General">
                  <c:v>40.026000000000003</c:v>
                </c:pt>
                <c:pt idx="20014" formatCode="General">
                  <c:v>40.027999999999999</c:v>
                </c:pt>
                <c:pt idx="20015" formatCode="General">
                  <c:v>40.03</c:v>
                </c:pt>
                <c:pt idx="20016" formatCode="General">
                  <c:v>40.031999999999996</c:v>
                </c:pt>
                <c:pt idx="20017" formatCode="General">
                  <c:v>40.033999999999999</c:v>
                </c:pt>
                <c:pt idx="20018" formatCode="General">
                  <c:v>40.036000000000001</c:v>
                </c:pt>
                <c:pt idx="20019" formatCode="General">
                  <c:v>40.037999999999997</c:v>
                </c:pt>
                <c:pt idx="20020" formatCode="General">
                  <c:v>40.04</c:v>
                </c:pt>
                <c:pt idx="20021" formatCode="General">
                  <c:v>40.042000000000002</c:v>
                </c:pt>
                <c:pt idx="20022" formatCode="General">
                  <c:v>40.043999999999997</c:v>
                </c:pt>
                <c:pt idx="20023" formatCode="General">
                  <c:v>40.045999999999999</c:v>
                </c:pt>
                <c:pt idx="20024" formatCode="General">
                  <c:v>40.048000000000002</c:v>
                </c:pt>
                <c:pt idx="20025" formatCode="General">
                  <c:v>40.049999999999997</c:v>
                </c:pt>
                <c:pt idx="20026" formatCode="General">
                  <c:v>40.052</c:v>
                </c:pt>
                <c:pt idx="20027" formatCode="General">
                  <c:v>40.054000000000002</c:v>
                </c:pt>
                <c:pt idx="20028" formatCode="General">
                  <c:v>40.055999999999997</c:v>
                </c:pt>
                <c:pt idx="20029" formatCode="General">
                  <c:v>40.058</c:v>
                </c:pt>
                <c:pt idx="20030" formatCode="General">
                  <c:v>40.06</c:v>
                </c:pt>
                <c:pt idx="20031" formatCode="General">
                  <c:v>40.061999999999998</c:v>
                </c:pt>
                <c:pt idx="20032" formatCode="General">
                  <c:v>40.064</c:v>
                </c:pt>
                <c:pt idx="20033" formatCode="General">
                  <c:v>40.066000000000003</c:v>
                </c:pt>
                <c:pt idx="20034" formatCode="General">
                  <c:v>40.067999999999998</c:v>
                </c:pt>
                <c:pt idx="20035" formatCode="General">
                  <c:v>40.07</c:v>
                </c:pt>
                <c:pt idx="20036" formatCode="General">
                  <c:v>40.072000000000003</c:v>
                </c:pt>
                <c:pt idx="20037" formatCode="General">
                  <c:v>40.073999999999998</c:v>
                </c:pt>
                <c:pt idx="20038" formatCode="General">
                  <c:v>40.076000000000001</c:v>
                </c:pt>
                <c:pt idx="20039" formatCode="General">
                  <c:v>40.078000000000003</c:v>
                </c:pt>
                <c:pt idx="20040" formatCode="General">
                  <c:v>40.08</c:v>
                </c:pt>
                <c:pt idx="20041" formatCode="General">
                  <c:v>40.082000000000001</c:v>
                </c:pt>
                <c:pt idx="20042" formatCode="General">
                  <c:v>40.084000000000003</c:v>
                </c:pt>
                <c:pt idx="20043" formatCode="General">
                  <c:v>40.085999999999999</c:v>
                </c:pt>
                <c:pt idx="20044" formatCode="General">
                  <c:v>40.088000000000001</c:v>
                </c:pt>
                <c:pt idx="20045" formatCode="General">
                  <c:v>40.090000000000003</c:v>
                </c:pt>
                <c:pt idx="20046" formatCode="General">
                  <c:v>40.091999999999999</c:v>
                </c:pt>
                <c:pt idx="20047" formatCode="General">
                  <c:v>40.094000000000001</c:v>
                </c:pt>
                <c:pt idx="20048" formatCode="General">
                  <c:v>40.095999999999997</c:v>
                </c:pt>
                <c:pt idx="20049" formatCode="General">
                  <c:v>40.097999999999999</c:v>
                </c:pt>
                <c:pt idx="20050" formatCode="General">
                  <c:v>40.1</c:v>
                </c:pt>
                <c:pt idx="20051" formatCode="General">
                  <c:v>40.101999999999997</c:v>
                </c:pt>
                <c:pt idx="20052" formatCode="General">
                  <c:v>40.103999999999999</c:v>
                </c:pt>
                <c:pt idx="20053" formatCode="General">
                  <c:v>40.106000000000002</c:v>
                </c:pt>
                <c:pt idx="20054" formatCode="General">
                  <c:v>40.107999999999997</c:v>
                </c:pt>
                <c:pt idx="20055" formatCode="General">
                  <c:v>40.11</c:v>
                </c:pt>
                <c:pt idx="20056" formatCode="General">
                  <c:v>40.112000000000002</c:v>
                </c:pt>
                <c:pt idx="20057" formatCode="General">
                  <c:v>40.113999999999997</c:v>
                </c:pt>
                <c:pt idx="20058" formatCode="General">
                  <c:v>40.116</c:v>
                </c:pt>
                <c:pt idx="20059" formatCode="General">
                  <c:v>40.118000000000002</c:v>
                </c:pt>
                <c:pt idx="20060" formatCode="General">
                  <c:v>40.119999999999997</c:v>
                </c:pt>
                <c:pt idx="20061" formatCode="General">
                  <c:v>40.122</c:v>
                </c:pt>
                <c:pt idx="20062" formatCode="General">
                  <c:v>40.124000000000002</c:v>
                </c:pt>
                <c:pt idx="20063" formatCode="General">
                  <c:v>40.125999999999998</c:v>
                </c:pt>
                <c:pt idx="20064" formatCode="General">
                  <c:v>40.128</c:v>
                </c:pt>
                <c:pt idx="20065" formatCode="General">
                  <c:v>40.130000000000003</c:v>
                </c:pt>
                <c:pt idx="20066" formatCode="General">
                  <c:v>40.131999999999998</c:v>
                </c:pt>
                <c:pt idx="20067" formatCode="General">
                  <c:v>40.134</c:v>
                </c:pt>
                <c:pt idx="20068" formatCode="General">
                  <c:v>40.136000000000003</c:v>
                </c:pt>
                <c:pt idx="20069" formatCode="General">
                  <c:v>40.137999999999998</c:v>
                </c:pt>
                <c:pt idx="20070" formatCode="General">
                  <c:v>40.14</c:v>
                </c:pt>
                <c:pt idx="20071" formatCode="General">
                  <c:v>40.142000000000003</c:v>
                </c:pt>
                <c:pt idx="20072" formatCode="General">
                  <c:v>40.143999999999998</c:v>
                </c:pt>
                <c:pt idx="20073" formatCode="General">
                  <c:v>40.146000000000001</c:v>
                </c:pt>
                <c:pt idx="20074" formatCode="General">
                  <c:v>40.148000000000003</c:v>
                </c:pt>
                <c:pt idx="20075" formatCode="General">
                  <c:v>40.15</c:v>
                </c:pt>
                <c:pt idx="20076" formatCode="General">
                  <c:v>40.152000000000001</c:v>
                </c:pt>
                <c:pt idx="20077" formatCode="General">
                  <c:v>40.154000000000003</c:v>
                </c:pt>
                <c:pt idx="20078" formatCode="General">
                  <c:v>40.155999999999999</c:v>
                </c:pt>
                <c:pt idx="20079" formatCode="General">
                  <c:v>40.158000000000001</c:v>
                </c:pt>
                <c:pt idx="20080" formatCode="General">
                  <c:v>40.159999999999997</c:v>
                </c:pt>
                <c:pt idx="20081" formatCode="General">
                  <c:v>40.161999999999999</c:v>
                </c:pt>
                <c:pt idx="20082" formatCode="General">
                  <c:v>40.164000000000001</c:v>
                </c:pt>
                <c:pt idx="20083" formatCode="General">
                  <c:v>40.165999999999997</c:v>
                </c:pt>
                <c:pt idx="20084" formatCode="General">
                  <c:v>40.167999999999999</c:v>
                </c:pt>
                <c:pt idx="20085" formatCode="General">
                  <c:v>40.17</c:v>
                </c:pt>
                <c:pt idx="20086" formatCode="General">
                  <c:v>40.171999999999997</c:v>
                </c:pt>
                <c:pt idx="20087" formatCode="General">
                  <c:v>40.173999999999999</c:v>
                </c:pt>
                <c:pt idx="20088" formatCode="General">
                  <c:v>40.176000000000002</c:v>
                </c:pt>
                <c:pt idx="20089" formatCode="General">
                  <c:v>40.177999999999997</c:v>
                </c:pt>
                <c:pt idx="20090" formatCode="General">
                  <c:v>40.18</c:v>
                </c:pt>
                <c:pt idx="20091" formatCode="General">
                  <c:v>40.182000000000002</c:v>
                </c:pt>
                <c:pt idx="20092" formatCode="General">
                  <c:v>40.183999999999997</c:v>
                </c:pt>
                <c:pt idx="20093" formatCode="General">
                  <c:v>40.186</c:v>
                </c:pt>
                <c:pt idx="20094" formatCode="General">
                  <c:v>40.188000000000002</c:v>
                </c:pt>
                <c:pt idx="20095" formatCode="General">
                  <c:v>40.19</c:v>
                </c:pt>
                <c:pt idx="20096" formatCode="General">
                  <c:v>40.192</c:v>
                </c:pt>
                <c:pt idx="20097" formatCode="General">
                  <c:v>40.194000000000003</c:v>
                </c:pt>
                <c:pt idx="20098" formatCode="General">
                  <c:v>40.195999999999998</c:v>
                </c:pt>
                <c:pt idx="20099" formatCode="General">
                  <c:v>40.198</c:v>
                </c:pt>
                <c:pt idx="20100" formatCode="General">
                  <c:v>40.200000000000003</c:v>
                </c:pt>
                <c:pt idx="20101" formatCode="General">
                  <c:v>40.201999999999998</c:v>
                </c:pt>
                <c:pt idx="20102" formatCode="General">
                  <c:v>40.204000000000001</c:v>
                </c:pt>
                <c:pt idx="20103" formatCode="General">
                  <c:v>40.206000000000003</c:v>
                </c:pt>
                <c:pt idx="20104" formatCode="General">
                  <c:v>40.207999999999998</c:v>
                </c:pt>
                <c:pt idx="20105" formatCode="General">
                  <c:v>40.21</c:v>
                </c:pt>
                <c:pt idx="20106" formatCode="General">
                  <c:v>40.212000000000003</c:v>
                </c:pt>
                <c:pt idx="20107" formatCode="General">
                  <c:v>40.213999999999999</c:v>
                </c:pt>
                <c:pt idx="20108" formatCode="General">
                  <c:v>40.216000000000001</c:v>
                </c:pt>
                <c:pt idx="20109" formatCode="General">
                  <c:v>40.218000000000004</c:v>
                </c:pt>
                <c:pt idx="20110" formatCode="General">
                  <c:v>40.22</c:v>
                </c:pt>
                <c:pt idx="20111" formatCode="General">
                  <c:v>40.222000000000001</c:v>
                </c:pt>
                <c:pt idx="20112" formatCode="General">
                  <c:v>40.223999999999997</c:v>
                </c:pt>
                <c:pt idx="20113" formatCode="General">
                  <c:v>40.225999999999999</c:v>
                </c:pt>
                <c:pt idx="20114" formatCode="General">
                  <c:v>40.228000000000002</c:v>
                </c:pt>
                <c:pt idx="20115" formatCode="General">
                  <c:v>40.229999999999997</c:v>
                </c:pt>
                <c:pt idx="20116" formatCode="General">
                  <c:v>40.231999999999999</c:v>
                </c:pt>
                <c:pt idx="20117" formatCode="General">
                  <c:v>40.234000000000002</c:v>
                </c:pt>
                <c:pt idx="20118" formatCode="General">
                  <c:v>40.235999999999997</c:v>
                </c:pt>
                <c:pt idx="20119" formatCode="General">
                  <c:v>40.238</c:v>
                </c:pt>
                <c:pt idx="20120" formatCode="General">
                  <c:v>40.24</c:v>
                </c:pt>
                <c:pt idx="20121" formatCode="General">
                  <c:v>40.241999999999997</c:v>
                </c:pt>
                <c:pt idx="20122" formatCode="General">
                  <c:v>40.244</c:v>
                </c:pt>
                <c:pt idx="20123" formatCode="General">
                  <c:v>40.246000000000002</c:v>
                </c:pt>
                <c:pt idx="20124" formatCode="General">
                  <c:v>40.247999999999998</c:v>
                </c:pt>
                <c:pt idx="20125" formatCode="General">
                  <c:v>40.25</c:v>
                </c:pt>
                <c:pt idx="20126" formatCode="General">
                  <c:v>40.252000000000002</c:v>
                </c:pt>
                <c:pt idx="20127" formatCode="General">
                  <c:v>40.253999999999998</c:v>
                </c:pt>
                <c:pt idx="20128" formatCode="General">
                  <c:v>40.256</c:v>
                </c:pt>
                <c:pt idx="20129" formatCode="General">
                  <c:v>40.258000000000003</c:v>
                </c:pt>
                <c:pt idx="20130" formatCode="General">
                  <c:v>40.26</c:v>
                </c:pt>
                <c:pt idx="20131" formatCode="General">
                  <c:v>40.262</c:v>
                </c:pt>
                <c:pt idx="20132" formatCode="General">
                  <c:v>40.264000000000003</c:v>
                </c:pt>
                <c:pt idx="20133" formatCode="General">
                  <c:v>40.265999999999998</c:v>
                </c:pt>
                <c:pt idx="20134" formatCode="General">
                  <c:v>40.268000000000001</c:v>
                </c:pt>
                <c:pt idx="20135" formatCode="General">
                  <c:v>40.270000000000003</c:v>
                </c:pt>
                <c:pt idx="20136" formatCode="General">
                  <c:v>40.271999999999998</c:v>
                </c:pt>
                <c:pt idx="20137" formatCode="General">
                  <c:v>40.274000000000001</c:v>
                </c:pt>
                <c:pt idx="20138" formatCode="General">
                  <c:v>40.276000000000003</c:v>
                </c:pt>
                <c:pt idx="20139" formatCode="General">
                  <c:v>40.277999999999999</c:v>
                </c:pt>
                <c:pt idx="20140" formatCode="General">
                  <c:v>40.28</c:v>
                </c:pt>
                <c:pt idx="20141" formatCode="General">
                  <c:v>40.281999999999996</c:v>
                </c:pt>
                <c:pt idx="20142" formatCode="General">
                  <c:v>40.283999999999999</c:v>
                </c:pt>
                <c:pt idx="20143" formatCode="General">
                  <c:v>40.286000000000001</c:v>
                </c:pt>
                <c:pt idx="20144" formatCode="General">
                  <c:v>40.287999999999997</c:v>
                </c:pt>
                <c:pt idx="20145" formatCode="General">
                  <c:v>40.29</c:v>
                </c:pt>
                <c:pt idx="20146" formatCode="General">
                  <c:v>40.292000000000002</c:v>
                </c:pt>
                <c:pt idx="20147" formatCode="General">
                  <c:v>40.293999999999997</c:v>
                </c:pt>
                <c:pt idx="20148" formatCode="General">
                  <c:v>40.295999999999999</c:v>
                </c:pt>
                <c:pt idx="20149" formatCode="General">
                  <c:v>40.298000000000002</c:v>
                </c:pt>
                <c:pt idx="20150" formatCode="General">
                  <c:v>40.299999999999997</c:v>
                </c:pt>
                <c:pt idx="20151" formatCode="General">
                  <c:v>40.302</c:v>
                </c:pt>
                <c:pt idx="20152" formatCode="General">
                  <c:v>40.304000000000002</c:v>
                </c:pt>
                <c:pt idx="20153" formatCode="General">
                  <c:v>40.305999999999997</c:v>
                </c:pt>
                <c:pt idx="20154" formatCode="General">
                  <c:v>40.308</c:v>
                </c:pt>
                <c:pt idx="20155" formatCode="General">
                  <c:v>40.31</c:v>
                </c:pt>
                <c:pt idx="20156" formatCode="General">
                  <c:v>40.311999999999998</c:v>
                </c:pt>
                <c:pt idx="20157" formatCode="General">
                  <c:v>40.314</c:v>
                </c:pt>
                <c:pt idx="20158" formatCode="General">
                  <c:v>40.316000000000003</c:v>
                </c:pt>
                <c:pt idx="20159" formatCode="General">
                  <c:v>40.317999999999998</c:v>
                </c:pt>
                <c:pt idx="20160" formatCode="General">
                  <c:v>40.32</c:v>
                </c:pt>
                <c:pt idx="20161" formatCode="General">
                  <c:v>40.322000000000003</c:v>
                </c:pt>
                <c:pt idx="20162" formatCode="General">
                  <c:v>40.323999999999998</c:v>
                </c:pt>
                <c:pt idx="20163" formatCode="General">
                  <c:v>40.326000000000001</c:v>
                </c:pt>
                <c:pt idx="20164" formatCode="General">
                  <c:v>40.328000000000003</c:v>
                </c:pt>
                <c:pt idx="20165" formatCode="General">
                  <c:v>40.33</c:v>
                </c:pt>
                <c:pt idx="20166" formatCode="General">
                  <c:v>40.332000000000001</c:v>
                </c:pt>
                <c:pt idx="20167" formatCode="General">
                  <c:v>40.334000000000003</c:v>
                </c:pt>
                <c:pt idx="20168" formatCode="General">
                  <c:v>40.335999999999999</c:v>
                </c:pt>
                <c:pt idx="20169" formatCode="General">
                  <c:v>40.338000000000001</c:v>
                </c:pt>
                <c:pt idx="20170" formatCode="General">
                  <c:v>40.340000000000003</c:v>
                </c:pt>
                <c:pt idx="20171" formatCode="General">
                  <c:v>40.341999999999999</c:v>
                </c:pt>
                <c:pt idx="20172" formatCode="General">
                  <c:v>40.344000000000001</c:v>
                </c:pt>
                <c:pt idx="20173" formatCode="General">
                  <c:v>40.345999999999997</c:v>
                </c:pt>
                <c:pt idx="20174" formatCode="General">
                  <c:v>40.347999999999999</c:v>
                </c:pt>
                <c:pt idx="20175" formatCode="General">
                  <c:v>40.35</c:v>
                </c:pt>
                <c:pt idx="20176" formatCode="General">
                  <c:v>40.351999999999997</c:v>
                </c:pt>
                <c:pt idx="20177" formatCode="General">
                  <c:v>40.353999999999999</c:v>
                </c:pt>
                <c:pt idx="20178" formatCode="General">
                  <c:v>40.356000000000002</c:v>
                </c:pt>
                <c:pt idx="20179" formatCode="General">
                  <c:v>40.357999999999997</c:v>
                </c:pt>
                <c:pt idx="20180" formatCode="General">
                  <c:v>40.36</c:v>
                </c:pt>
                <c:pt idx="20181" formatCode="General">
                  <c:v>40.362000000000002</c:v>
                </c:pt>
                <c:pt idx="20182" formatCode="General">
                  <c:v>40.363999999999997</c:v>
                </c:pt>
                <c:pt idx="20183" formatCode="General">
                  <c:v>40.366</c:v>
                </c:pt>
                <c:pt idx="20184" formatCode="General">
                  <c:v>40.368000000000002</c:v>
                </c:pt>
                <c:pt idx="20185" formatCode="General">
                  <c:v>40.369999999999997</c:v>
                </c:pt>
                <c:pt idx="20186" formatCode="General">
                  <c:v>40.372</c:v>
                </c:pt>
                <c:pt idx="20187" formatCode="General">
                  <c:v>40.374000000000002</c:v>
                </c:pt>
                <c:pt idx="20188" formatCode="General">
                  <c:v>40.375999999999998</c:v>
                </c:pt>
                <c:pt idx="20189" formatCode="General">
                  <c:v>40.378</c:v>
                </c:pt>
                <c:pt idx="20190" formatCode="General">
                  <c:v>40.380000000000003</c:v>
                </c:pt>
                <c:pt idx="20191" formatCode="General">
                  <c:v>40.381999999999998</c:v>
                </c:pt>
                <c:pt idx="20192" formatCode="General">
                  <c:v>40.384</c:v>
                </c:pt>
                <c:pt idx="20193" formatCode="General">
                  <c:v>40.386000000000003</c:v>
                </c:pt>
                <c:pt idx="20194" formatCode="General">
                  <c:v>40.387999999999998</c:v>
                </c:pt>
                <c:pt idx="20195" formatCode="General">
                  <c:v>40.39</c:v>
                </c:pt>
                <c:pt idx="20196" formatCode="General">
                  <c:v>40.392000000000003</c:v>
                </c:pt>
                <c:pt idx="20197" formatCode="General">
                  <c:v>40.393999999999998</c:v>
                </c:pt>
                <c:pt idx="20198" formatCode="General">
                  <c:v>40.396000000000001</c:v>
                </c:pt>
                <c:pt idx="20199" formatCode="General">
                  <c:v>40.398000000000003</c:v>
                </c:pt>
                <c:pt idx="20200" formatCode="General">
                  <c:v>40.4</c:v>
                </c:pt>
                <c:pt idx="20201" formatCode="General">
                  <c:v>40.402000000000001</c:v>
                </c:pt>
                <c:pt idx="20202" formatCode="General">
                  <c:v>40.404000000000003</c:v>
                </c:pt>
                <c:pt idx="20203" formatCode="General">
                  <c:v>40.405999999999999</c:v>
                </c:pt>
                <c:pt idx="20204" formatCode="General">
                  <c:v>40.408000000000001</c:v>
                </c:pt>
                <c:pt idx="20205" formatCode="General">
                  <c:v>40.409999999999997</c:v>
                </c:pt>
                <c:pt idx="20206" formatCode="General">
                  <c:v>40.411999999999999</c:v>
                </c:pt>
                <c:pt idx="20207" formatCode="General">
                  <c:v>40.414000000000001</c:v>
                </c:pt>
                <c:pt idx="20208" formatCode="General">
                  <c:v>40.415999999999997</c:v>
                </c:pt>
                <c:pt idx="20209" formatCode="General">
                  <c:v>40.417999999999999</c:v>
                </c:pt>
                <c:pt idx="20210" formatCode="General">
                  <c:v>40.42</c:v>
                </c:pt>
                <c:pt idx="20211" formatCode="General">
                  <c:v>40.421999999999997</c:v>
                </c:pt>
                <c:pt idx="20212" formatCode="General">
                  <c:v>40.423999999999999</c:v>
                </c:pt>
                <c:pt idx="20213" formatCode="General">
                  <c:v>40.426000000000002</c:v>
                </c:pt>
                <c:pt idx="20214" formatCode="General">
                  <c:v>40.427999999999997</c:v>
                </c:pt>
                <c:pt idx="20215" formatCode="General">
                  <c:v>40.43</c:v>
                </c:pt>
                <c:pt idx="20216" formatCode="General">
                  <c:v>40.432000000000002</c:v>
                </c:pt>
                <c:pt idx="20217" formatCode="General">
                  <c:v>40.433999999999997</c:v>
                </c:pt>
                <c:pt idx="20218" formatCode="General">
                  <c:v>40.436</c:v>
                </c:pt>
                <c:pt idx="20219" formatCode="General">
                  <c:v>40.438000000000002</c:v>
                </c:pt>
                <c:pt idx="20220" formatCode="General">
                  <c:v>40.44</c:v>
                </c:pt>
                <c:pt idx="20221" formatCode="General">
                  <c:v>40.442</c:v>
                </c:pt>
                <c:pt idx="20222" formatCode="General">
                  <c:v>40.444000000000003</c:v>
                </c:pt>
                <c:pt idx="20223" formatCode="General">
                  <c:v>40.445999999999998</c:v>
                </c:pt>
                <c:pt idx="20224" formatCode="General">
                  <c:v>40.448</c:v>
                </c:pt>
                <c:pt idx="20225" formatCode="General">
                  <c:v>40.450000000000003</c:v>
                </c:pt>
                <c:pt idx="20226" formatCode="General">
                  <c:v>40.451999999999998</c:v>
                </c:pt>
                <c:pt idx="20227" formatCode="General">
                  <c:v>40.454000000000001</c:v>
                </c:pt>
                <c:pt idx="20228" formatCode="General">
                  <c:v>40.456000000000003</c:v>
                </c:pt>
                <c:pt idx="20229" formatCode="General">
                  <c:v>40.457999999999998</c:v>
                </c:pt>
                <c:pt idx="20230" formatCode="General">
                  <c:v>40.46</c:v>
                </c:pt>
                <c:pt idx="20231" formatCode="General">
                  <c:v>40.462000000000003</c:v>
                </c:pt>
                <c:pt idx="20232" formatCode="General">
                  <c:v>40.463999999999999</c:v>
                </c:pt>
                <c:pt idx="20233" formatCode="General">
                  <c:v>40.466000000000001</c:v>
                </c:pt>
                <c:pt idx="20234" formatCode="General">
                  <c:v>40.468000000000004</c:v>
                </c:pt>
                <c:pt idx="20235" formatCode="General">
                  <c:v>40.47</c:v>
                </c:pt>
                <c:pt idx="20236" formatCode="General">
                  <c:v>40.472000000000001</c:v>
                </c:pt>
                <c:pt idx="20237" formatCode="General">
                  <c:v>40.473999999999997</c:v>
                </c:pt>
                <c:pt idx="20238" formatCode="General">
                  <c:v>40.475999999999999</c:v>
                </c:pt>
                <c:pt idx="20239" formatCode="General">
                  <c:v>40.478000000000002</c:v>
                </c:pt>
                <c:pt idx="20240" formatCode="General">
                  <c:v>40.479999999999997</c:v>
                </c:pt>
                <c:pt idx="20241" formatCode="General">
                  <c:v>40.481999999999999</c:v>
                </c:pt>
                <c:pt idx="20242" formatCode="General">
                  <c:v>40.484000000000002</c:v>
                </c:pt>
                <c:pt idx="20243" formatCode="General">
                  <c:v>40.485999999999997</c:v>
                </c:pt>
                <c:pt idx="20244" formatCode="General">
                  <c:v>40.488</c:v>
                </c:pt>
                <c:pt idx="20245" formatCode="General">
                  <c:v>40.49</c:v>
                </c:pt>
                <c:pt idx="20246" formatCode="General">
                  <c:v>40.491999999999997</c:v>
                </c:pt>
                <c:pt idx="20247" formatCode="General">
                  <c:v>40.494</c:v>
                </c:pt>
                <c:pt idx="20248" formatCode="General">
                  <c:v>40.496000000000002</c:v>
                </c:pt>
                <c:pt idx="20249" formatCode="General">
                  <c:v>40.497999999999998</c:v>
                </c:pt>
                <c:pt idx="20250" formatCode="General">
                  <c:v>40.5</c:v>
                </c:pt>
                <c:pt idx="20251" formatCode="General">
                  <c:v>40.502000000000002</c:v>
                </c:pt>
                <c:pt idx="20252" formatCode="General">
                  <c:v>40.503999999999998</c:v>
                </c:pt>
                <c:pt idx="20253" formatCode="General">
                  <c:v>40.506</c:v>
                </c:pt>
                <c:pt idx="20254" formatCode="General">
                  <c:v>40.508000000000003</c:v>
                </c:pt>
                <c:pt idx="20255" formatCode="General">
                  <c:v>40.51</c:v>
                </c:pt>
                <c:pt idx="20256" formatCode="General">
                  <c:v>40.512</c:v>
                </c:pt>
                <c:pt idx="20257" formatCode="General">
                  <c:v>40.514000000000003</c:v>
                </c:pt>
                <c:pt idx="20258" formatCode="General">
                  <c:v>40.515999999999998</c:v>
                </c:pt>
                <c:pt idx="20259" formatCode="General">
                  <c:v>40.518000000000001</c:v>
                </c:pt>
                <c:pt idx="20260" formatCode="General">
                  <c:v>40.520000000000003</c:v>
                </c:pt>
                <c:pt idx="20261" formatCode="General">
                  <c:v>40.521999999999998</c:v>
                </c:pt>
                <c:pt idx="20262" formatCode="General">
                  <c:v>40.524000000000001</c:v>
                </c:pt>
                <c:pt idx="20263" formatCode="General">
                  <c:v>40.526000000000003</c:v>
                </c:pt>
                <c:pt idx="20264" formatCode="General">
                  <c:v>40.527999999999999</c:v>
                </c:pt>
                <c:pt idx="20265" formatCode="General">
                  <c:v>40.53</c:v>
                </c:pt>
                <c:pt idx="20266" formatCode="General">
                  <c:v>40.531999999999996</c:v>
                </c:pt>
                <c:pt idx="20267" formatCode="General">
                  <c:v>40.533999999999999</c:v>
                </c:pt>
                <c:pt idx="20268" formatCode="General">
                  <c:v>40.536000000000001</c:v>
                </c:pt>
                <c:pt idx="20269" formatCode="General">
                  <c:v>40.537999999999997</c:v>
                </c:pt>
                <c:pt idx="20270" formatCode="General">
                  <c:v>40.54</c:v>
                </c:pt>
                <c:pt idx="20271" formatCode="General">
                  <c:v>40.542000000000002</c:v>
                </c:pt>
                <c:pt idx="20272" formatCode="General">
                  <c:v>40.543999999999997</c:v>
                </c:pt>
                <c:pt idx="20273" formatCode="General">
                  <c:v>40.545999999999999</c:v>
                </c:pt>
                <c:pt idx="20274" formatCode="General">
                  <c:v>40.548000000000002</c:v>
                </c:pt>
                <c:pt idx="20275" formatCode="General">
                  <c:v>40.549999999999997</c:v>
                </c:pt>
                <c:pt idx="20276" formatCode="General">
                  <c:v>40.552</c:v>
                </c:pt>
                <c:pt idx="20277" formatCode="General">
                  <c:v>40.554000000000002</c:v>
                </c:pt>
                <c:pt idx="20278" formatCode="General">
                  <c:v>40.555999999999997</c:v>
                </c:pt>
                <c:pt idx="20279" formatCode="General">
                  <c:v>40.558</c:v>
                </c:pt>
                <c:pt idx="20280" formatCode="General">
                  <c:v>40.56</c:v>
                </c:pt>
                <c:pt idx="20281" formatCode="General">
                  <c:v>40.561999999999998</c:v>
                </c:pt>
                <c:pt idx="20282" formatCode="General">
                  <c:v>40.564</c:v>
                </c:pt>
                <c:pt idx="20283" formatCode="General">
                  <c:v>40.566000000000003</c:v>
                </c:pt>
                <c:pt idx="20284" formatCode="General">
                  <c:v>40.567999999999998</c:v>
                </c:pt>
                <c:pt idx="20285" formatCode="General">
                  <c:v>40.57</c:v>
                </c:pt>
                <c:pt idx="20286" formatCode="General">
                  <c:v>40.572000000000003</c:v>
                </c:pt>
                <c:pt idx="20287" formatCode="General">
                  <c:v>40.573999999999998</c:v>
                </c:pt>
                <c:pt idx="20288" formatCode="General">
                  <c:v>40.576000000000001</c:v>
                </c:pt>
                <c:pt idx="20289" formatCode="General">
                  <c:v>40.578000000000003</c:v>
                </c:pt>
                <c:pt idx="20290" formatCode="General">
                  <c:v>40.58</c:v>
                </c:pt>
                <c:pt idx="20291" formatCode="General">
                  <c:v>40.582000000000001</c:v>
                </c:pt>
                <c:pt idx="20292" formatCode="General">
                  <c:v>40.584000000000003</c:v>
                </c:pt>
                <c:pt idx="20293" formatCode="General">
                  <c:v>40.585999999999999</c:v>
                </c:pt>
                <c:pt idx="20294" formatCode="General">
                  <c:v>40.588000000000001</c:v>
                </c:pt>
                <c:pt idx="20295" formatCode="General">
                  <c:v>40.590000000000003</c:v>
                </c:pt>
                <c:pt idx="20296" formatCode="General">
                  <c:v>40.591999999999999</c:v>
                </c:pt>
                <c:pt idx="20297" formatCode="General">
                  <c:v>40.594000000000001</c:v>
                </c:pt>
                <c:pt idx="20298" formatCode="General">
                  <c:v>40.595999999999997</c:v>
                </c:pt>
                <c:pt idx="20299" formatCode="General">
                  <c:v>40.597999999999999</c:v>
                </c:pt>
                <c:pt idx="20300" formatCode="General">
                  <c:v>40.6</c:v>
                </c:pt>
                <c:pt idx="20301" formatCode="General">
                  <c:v>40.601999999999997</c:v>
                </c:pt>
                <c:pt idx="20302" formatCode="General">
                  <c:v>40.603999999999999</c:v>
                </c:pt>
                <c:pt idx="20303" formatCode="General">
                  <c:v>40.606000000000002</c:v>
                </c:pt>
                <c:pt idx="20304" formatCode="General">
                  <c:v>40.607999999999997</c:v>
                </c:pt>
                <c:pt idx="20305" formatCode="General">
                  <c:v>40.61</c:v>
                </c:pt>
                <c:pt idx="20306" formatCode="General">
                  <c:v>40.612000000000002</c:v>
                </c:pt>
                <c:pt idx="20307" formatCode="General">
                  <c:v>40.613999999999997</c:v>
                </c:pt>
                <c:pt idx="20308" formatCode="General">
                  <c:v>40.616</c:v>
                </c:pt>
                <c:pt idx="20309" formatCode="General">
                  <c:v>40.618000000000002</c:v>
                </c:pt>
                <c:pt idx="20310" formatCode="General">
                  <c:v>40.619999999999997</c:v>
                </c:pt>
                <c:pt idx="20311" formatCode="General">
                  <c:v>40.622</c:v>
                </c:pt>
                <c:pt idx="20312" formatCode="General">
                  <c:v>40.624000000000002</c:v>
                </c:pt>
                <c:pt idx="20313" formatCode="General">
                  <c:v>40.625999999999998</c:v>
                </c:pt>
                <c:pt idx="20314" formatCode="General">
                  <c:v>40.628</c:v>
                </c:pt>
                <c:pt idx="20315" formatCode="General">
                  <c:v>40.630000000000003</c:v>
                </c:pt>
                <c:pt idx="20316" formatCode="General">
                  <c:v>40.631999999999998</c:v>
                </c:pt>
                <c:pt idx="20317" formatCode="General">
                  <c:v>40.634</c:v>
                </c:pt>
                <c:pt idx="20318" formatCode="General">
                  <c:v>40.636000000000003</c:v>
                </c:pt>
                <c:pt idx="20319" formatCode="General">
                  <c:v>40.637999999999998</c:v>
                </c:pt>
                <c:pt idx="20320" formatCode="General">
                  <c:v>40.64</c:v>
                </c:pt>
                <c:pt idx="20321" formatCode="General">
                  <c:v>40.642000000000003</c:v>
                </c:pt>
                <c:pt idx="20322" formatCode="General">
                  <c:v>40.643999999999998</c:v>
                </c:pt>
                <c:pt idx="20323" formatCode="General">
                  <c:v>40.646000000000001</c:v>
                </c:pt>
                <c:pt idx="20324" formatCode="General">
                  <c:v>40.648000000000003</c:v>
                </c:pt>
                <c:pt idx="20325" formatCode="General">
                  <c:v>40.65</c:v>
                </c:pt>
                <c:pt idx="20326" formatCode="General">
                  <c:v>40.652000000000001</c:v>
                </c:pt>
                <c:pt idx="20327" formatCode="General">
                  <c:v>40.654000000000003</c:v>
                </c:pt>
                <c:pt idx="20328" formatCode="General">
                  <c:v>40.655999999999999</c:v>
                </c:pt>
                <c:pt idx="20329" formatCode="General">
                  <c:v>40.658000000000001</c:v>
                </c:pt>
                <c:pt idx="20330" formatCode="General">
                  <c:v>40.659999999999997</c:v>
                </c:pt>
                <c:pt idx="20331" formatCode="General">
                  <c:v>40.661999999999999</c:v>
                </c:pt>
                <c:pt idx="20332" formatCode="General">
                  <c:v>40.664000000000001</c:v>
                </c:pt>
                <c:pt idx="20333" formatCode="General">
                  <c:v>40.665999999999997</c:v>
                </c:pt>
                <c:pt idx="20334" formatCode="General">
                  <c:v>40.667999999999999</c:v>
                </c:pt>
                <c:pt idx="20335" formatCode="General">
                  <c:v>40.67</c:v>
                </c:pt>
                <c:pt idx="20336" formatCode="General">
                  <c:v>40.671999999999997</c:v>
                </c:pt>
                <c:pt idx="20337" formatCode="General">
                  <c:v>40.673999999999999</c:v>
                </c:pt>
                <c:pt idx="20338" formatCode="General">
                  <c:v>40.676000000000002</c:v>
                </c:pt>
                <c:pt idx="20339" formatCode="General">
                  <c:v>40.677999999999997</c:v>
                </c:pt>
                <c:pt idx="20340" formatCode="General">
                  <c:v>40.68</c:v>
                </c:pt>
                <c:pt idx="20341" formatCode="General">
                  <c:v>40.682000000000002</c:v>
                </c:pt>
                <c:pt idx="20342" formatCode="General">
                  <c:v>40.683999999999997</c:v>
                </c:pt>
                <c:pt idx="20343" formatCode="General">
                  <c:v>40.686</c:v>
                </c:pt>
                <c:pt idx="20344" formatCode="General">
                  <c:v>40.688000000000002</c:v>
                </c:pt>
                <c:pt idx="20345" formatCode="General">
                  <c:v>40.69</c:v>
                </c:pt>
                <c:pt idx="20346" formatCode="General">
                  <c:v>40.692</c:v>
                </c:pt>
                <c:pt idx="20347" formatCode="General">
                  <c:v>40.694000000000003</c:v>
                </c:pt>
                <c:pt idx="20348" formatCode="General">
                  <c:v>40.695999999999998</c:v>
                </c:pt>
                <c:pt idx="20349" formatCode="General">
                  <c:v>40.698</c:v>
                </c:pt>
                <c:pt idx="20350" formatCode="General">
                  <c:v>40.700000000000003</c:v>
                </c:pt>
                <c:pt idx="20351" formatCode="General">
                  <c:v>40.701999999999998</c:v>
                </c:pt>
                <c:pt idx="20352" formatCode="General">
                  <c:v>40.704000000000001</c:v>
                </c:pt>
                <c:pt idx="20353" formatCode="General">
                  <c:v>40.706000000000003</c:v>
                </c:pt>
                <c:pt idx="20354" formatCode="General">
                  <c:v>40.707999999999998</c:v>
                </c:pt>
                <c:pt idx="20355" formatCode="General">
                  <c:v>40.71</c:v>
                </c:pt>
                <c:pt idx="20356" formatCode="General">
                  <c:v>40.712000000000003</c:v>
                </c:pt>
                <c:pt idx="20357" formatCode="General">
                  <c:v>40.713999999999999</c:v>
                </c:pt>
                <c:pt idx="20358" formatCode="General">
                  <c:v>40.716000000000001</c:v>
                </c:pt>
                <c:pt idx="20359" formatCode="General">
                  <c:v>40.718000000000004</c:v>
                </c:pt>
                <c:pt idx="20360" formatCode="General">
                  <c:v>40.72</c:v>
                </c:pt>
                <c:pt idx="20361" formatCode="General">
                  <c:v>40.722000000000001</c:v>
                </c:pt>
                <c:pt idx="20362" formatCode="General">
                  <c:v>40.723999999999997</c:v>
                </c:pt>
                <c:pt idx="20363" formatCode="General">
                  <c:v>40.725999999999999</c:v>
                </c:pt>
                <c:pt idx="20364" formatCode="General">
                  <c:v>40.728000000000002</c:v>
                </c:pt>
                <c:pt idx="20365" formatCode="General">
                  <c:v>40.729999999999997</c:v>
                </c:pt>
                <c:pt idx="20366" formatCode="General">
                  <c:v>40.731999999999999</c:v>
                </c:pt>
                <c:pt idx="20367" formatCode="General">
                  <c:v>40.734000000000002</c:v>
                </c:pt>
                <c:pt idx="20368" formatCode="General">
                  <c:v>40.735999999999997</c:v>
                </c:pt>
                <c:pt idx="20369" formatCode="General">
                  <c:v>40.738</c:v>
                </c:pt>
                <c:pt idx="20370" formatCode="General">
                  <c:v>40.74</c:v>
                </c:pt>
                <c:pt idx="20371" formatCode="General">
                  <c:v>40.741999999999997</c:v>
                </c:pt>
                <c:pt idx="20372" formatCode="General">
                  <c:v>40.744</c:v>
                </c:pt>
                <c:pt idx="20373" formatCode="General">
                  <c:v>40.746000000000002</c:v>
                </c:pt>
                <c:pt idx="20374" formatCode="General">
                  <c:v>40.747999999999998</c:v>
                </c:pt>
                <c:pt idx="20375" formatCode="General">
                  <c:v>40.75</c:v>
                </c:pt>
                <c:pt idx="20376" formatCode="General">
                  <c:v>40.752000000000002</c:v>
                </c:pt>
                <c:pt idx="20377" formatCode="General">
                  <c:v>40.753999999999998</c:v>
                </c:pt>
                <c:pt idx="20378" formatCode="General">
                  <c:v>40.756</c:v>
                </c:pt>
                <c:pt idx="20379" formatCode="General">
                  <c:v>40.758000000000003</c:v>
                </c:pt>
                <c:pt idx="20380" formatCode="General">
                  <c:v>40.76</c:v>
                </c:pt>
                <c:pt idx="20381" formatCode="General">
                  <c:v>40.762</c:v>
                </c:pt>
                <c:pt idx="20382" formatCode="General">
                  <c:v>40.764000000000003</c:v>
                </c:pt>
                <c:pt idx="20383" formatCode="General">
                  <c:v>40.765999999999998</c:v>
                </c:pt>
                <c:pt idx="20384" formatCode="General">
                  <c:v>40.768000000000001</c:v>
                </c:pt>
                <c:pt idx="20385" formatCode="General">
                  <c:v>40.770000000000003</c:v>
                </c:pt>
                <c:pt idx="20386" formatCode="General">
                  <c:v>40.771999999999998</c:v>
                </c:pt>
                <c:pt idx="20387" formatCode="General">
                  <c:v>40.774000000000001</c:v>
                </c:pt>
                <c:pt idx="20388" formatCode="General">
                  <c:v>40.776000000000003</c:v>
                </c:pt>
                <c:pt idx="20389" formatCode="General">
                  <c:v>40.777999999999999</c:v>
                </c:pt>
                <c:pt idx="20390" formatCode="General">
                  <c:v>40.78</c:v>
                </c:pt>
                <c:pt idx="20391" formatCode="General">
                  <c:v>40.781999999999996</c:v>
                </c:pt>
                <c:pt idx="20392" formatCode="General">
                  <c:v>40.783999999999999</c:v>
                </c:pt>
                <c:pt idx="20393" formatCode="General">
                  <c:v>40.786000000000001</c:v>
                </c:pt>
                <c:pt idx="20394" formatCode="General">
                  <c:v>40.787999999999997</c:v>
                </c:pt>
                <c:pt idx="20395" formatCode="General">
                  <c:v>40.79</c:v>
                </c:pt>
                <c:pt idx="20396" formatCode="General">
                  <c:v>40.792000000000002</c:v>
                </c:pt>
                <c:pt idx="20397" formatCode="General">
                  <c:v>40.793999999999997</c:v>
                </c:pt>
                <c:pt idx="20398" formatCode="General">
                  <c:v>40.795999999999999</c:v>
                </c:pt>
                <c:pt idx="20399" formatCode="General">
                  <c:v>40.798000000000002</c:v>
                </c:pt>
                <c:pt idx="20400" formatCode="General">
                  <c:v>40.799999999999997</c:v>
                </c:pt>
                <c:pt idx="20401" formatCode="General">
                  <c:v>40.802</c:v>
                </c:pt>
                <c:pt idx="20402" formatCode="General">
                  <c:v>40.804000000000002</c:v>
                </c:pt>
                <c:pt idx="20403" formatCode="General">
                  <c:v>40.805999999999997</c:v>
                </c:pt>
                <c:pt idx="20404" formatCode="General">
                  <c:v>40.808</c:v>
                </c:pt>
                <c:pt idx="20405" formatCode="General">
                  <c:v>40.81</c:v>
                </c:pt>
                <c:pt idx="20406" formatCode="General">
                  <c:v>40.811999999999998</c:v>
                </c:pt>
                <c:pt idx="20407" formatCode="General">
                  <c:v>40.814</c:v>
                </c:pt>
                <c:pt idx="20408" formatCode="General">
                  <c:v>40.816000000000003</c:v>
                </c:pt>
                <c:pt idx="20409" formatCode="General">
                  <c:v>40.817999999999998</c:v>
                </c:pt>
                <c:pt idx="20410" formatCode="General">
                  <c:v>40.82</c:v>
                </c:pt>
                <c:pt idx="20411" formatCode="General">
                  <c:v>40.822000000000003</c:v>
                </c:pt>
                <c:pt idx="20412" formatCode="General">
                  <c:v>40.823999999999998</c:v>
                </c:pt>
                <c:pt idx="20413" formatCode="General">
                  <c:v>40.826000000000001</c:v>
                </c:pt>
                <c:pt idx="20414" formatCode="General">
                  <c:v>40.828000000000003</c:v>
                </c:pt>
                <c:pt idx="20415" formatCode="General">
                  <c:v>40.83</c:v>
                </c:pt>
                <c:pt idx="20416" formatCode="General">
                  <c:v>40.832000000000001</c:v>
                </c:pt>
                <c:pt idx="20417" formatCode="General">
                  <c:v>40.834000000000003</c:v>
                </c:pt>
                <c:pt idx="20418" formatCode="General">
                  <c:v>40.835999999999999</c:v>
                </c:pt>
                <c:pt idx="20419" formatCode="General">
                  <c:v>40.838000000000001</c:v>
                </c:pt>
                <c:pt idx="20420" formatCode="General">
                  <c:v>40.840000000000003</c:v>
                </c:pt>
                <c:pt idx="20421" formatCode="General">
                  <c:v>40.841999999999999</c:v>
                </c:pt>
                <c:pt idx="20422" formatCode="General">
                  <c:v>40.844000000000001</c:v>
                </c:pt>
                <c:pt idx="20423" formatCode="General">
                  <c:v>40.845999999999997</c:v>
                </c:pt>
                <c:pt idx="20424" formatCode="General">
                  <c:v>40.847999999999999</c:v>
                </c:pt>
                <c:pt idx="20425" formatCode="General">
                  <c:v>40.85</c:v>
                </c:pt>
                <c:pt idx="20426" formatCode="General">
                  <c:v>40.851999999999997</c:v>
                </c:pt>
                <c:pt idx="20427" formatCode="General">
                  <c:v>40.853999999999999</c:v>
                </c:pt>
                <c:pt idx="20428" formatCode="General">
                  <c:v>40.856000000000002</c:v>
                </c:pt>
                <c:pt idx="20429" formatCode="General">
                  <c:v>40.857999999999997</c:v>
                </c:pt>
                <c:pt idx="20430" formatCode="General">
                  <c:v>40.86</c:v>
                </c:pt>
                <c:pt idx="20431" formatCode="General">
                  <c:v>40.862000000000002</c:v>
                </c:pt>
                <c:pt idx="20432" formatCode="General">
                  <c:v>40.863999999999997</c:v>
                </c:pt>
                <c:pt idx="20433" formatCode="General">
                  <c:v>40.866</c:v>
                </c:pt>
                <c:pt idx="20434" formatCode="General">
                  <c:v>40.868000000000002</c:v>
                </c:pt>
                <c:pt idx="20435" formatCode="General">
                  <c:v>40.869999999999997</c:v>
                </c:pt>
                <c:pt idx="20436" formatCode="General">
                  <c:v>40.872</c:v>
                </c:pt>
                <c:pt idx="20437" formatCode="General">
                  <c:v>40.874000000000002</c:v>
                </c:pt>
                <c:pt idx="20438" formatCode="General">
                  <c:v>40.875999999999998</c:v>
                </c:pt>
                <c:pt idx="20439" formatCode="General">
                  <c:v>40.878</c:v>
                </c:pt>
                <c:pt idx="20440" formatCode="General">
                  <c:v>40.880000000000003</c:v>
                </c:pt>
                <c:pt idx="20441" formatCode="General">
                  <c:v>40.881999999999998</c:v>
                </c:pt>
                <c:pt idx="20442" formatCode="General">
                  <c:v>40.884</c:v>
                </c:pt>
                <c:pt idx="20443" formatCode="General">
                  <c:v>40.886000000000003</c:v>
                </c:pt>
                <c:pt idx="20444" formatCode="General">
                  <c:v>40.887999999999998</c:v>
                </c:pt>
                <c:pt idx="20445" formatCode="General">
                  <c:v>40.89</c:v>
                </c:pt>
                <c:pt idx="20446" formatCode="General">
                  <c:v>40.892000000000003</c:v>
                </c:pt>
                <c:pt idx="20447" formatCode="General">
                  <c:v>40.893999999999998</c:v>
                </c:pt>
                <c:pt idx="20448" formatCode="General">
                  <c:v>40.896000000000001</c:v>
                </c:pt>
                <c:pt idx="20449" formatCode="General">
                  <c:v>40.898000000000003</c:v>
                </c:pt>
                <c:pt idx="20450" formatCode="General">
                  <c:v>40.9</c:v>
                </c:pt>
                <c:pt idx="20451" formatCode="General">
                  <c:v>40.902000000000001</c:v>
                </c:pt>
                <c:pt idx="20452" formatCode="General">
                  <c:v>40.904000000000003</c:v>
                </c:pt>
                <c:pt idx="20453" formatCode="General">
                  <c:v>40.905999999999999</c:v>
                </c:pt>
                <c:pt idx="20454" formatCode="General">
                  <c:v>40.908000000000001</c:v>
                </c:pt>
                <c:pt idx="20455" formatCode="General">
                  <c:v>40.909999999999997</c:v>
                </c:pt>
                <c:pt idx="20456" formatCode="General">
                  <c:v>40.911999999999999</c:v>
                </c:pt>
                <c:pt idx="20457" formatCode="General">
                  <c:v>40.914000000000001</c:v>
                </c:pt>
                <c:pt idx="20458" formatCode="General">
                  <c:v>40.915999999999997</c:v>
                </c:pt>
                <c:pt idx="20459" formatCode="General">
                  <c:v>40.917999999999999</c:v>
                </c:pt>
                <c:pt idx="20460" formatCode="General">
                  <c:v>40.92</c:v>
                </c:pt>
                <c:pt idx="20461" formatCode="General">
                  <c:v>40.921999999999997</c:v>
                </c:pt>
                <c:pt idx="20462" formatCode="General">
                  <c:v>40.923999999999999</c:v>
                </c:pt>
                <c:pt idx="20463" formatCode="General">
                  <c:v>40.926000000000002</c:v>
                </c:pt>
                <c:pt idx="20464" formatCode="General">
                  <c:v>40.927999999999997</c:v>
                </c:pt>
                <c:pt idx="20465" formatCode="General">
                  <c:v>40.93</c:v>
                </c:pt>
                <c:pt idx="20466" formatCode="General">
                  <c:v>40.932000000000002</c:v>
                </c:pt>
                <c:pt idx="20467" formatCode="General">
                  <c:v>40.933999999999997</c:v>
                </c:pt>
                <c:pt idx="20468" formatCode="General">
                  <c:v>40.936</c:v>
                </c:pt>
                <c:pt idx="20469" formatCode="General">
                  <c:v>40.938000000000002</c:v>
                </c:pt>
                <c:pt idx="20470" formatCode="General">
                  <c:v>40.94</c:v>
                </c:pt>
                <c:pt idx="20471" formatCode="General">
                  <c:v>40.942</c:v>
                </c:pt>
                <c:pt idx="20472" formatCode="General">
                  <c:v>40.944000000000003</c:v>
                </c:pt>
                <c:pt idx="20473" formatCode="General">
                  <c:v>40.945999999999998</c:v>
                </c:pt>
                <c:pt idx="20474" formatCode="General">
                  <c:v>40.948</c:v>
                </c:pt>
                <c:pt idx="20475" formatCode="General">
                  <c:v>40.950000000000003</c:v>
                </c:pt>
                <c:pt idx="20476" formatCode="General">
                  <c:v>40.951999999999998</c:v>
                </c:pt>
                <c:pt idx="20477" formatCode="General">
                  <c:v>40.954000000000001</c:v>
                </c:pt>
                <c:pt idx="20478" formatCode="General">
                  <c:v>40.956000000000003</c:v>
                </c:pt>
                <c:pt idx="20479" formatCode="General">
                  <c:v>40.957999999999998</c:v>
                </c:pt>
                <c:pt idx="20480" formatCode="General">
                  <c:v>40.96</c:v>
                </c:pt>
                <c:pt idx="20481" formatCode="General">
                  <c:v>40.962000000000003</c:v>
                </c:pt>
                <c:pt idx="20482" formatCode="General">
                  <c:v>40.963999999999999</c:v>
                </c:pt>
                <c:pt idx="20483" formatCode="General">
                  <c:v>40.966000000000001</c:v>
                </c:pt>
                <c:pt idx="20484" formatCode="General">
                  <c:v>40.968000000000004</c:v>
                </c:pt>
                <c:pt idx="20485" formatCode="General">
                  <c:v>40.97</c:v>
                </c:pt>
                <c:pt idx="20486" formatCode="General">
                  <c:v>40.972000000000001</c:v>
                </c:pt>
                <c:pt idx="20487" formatCode="General">
                  <c:v>40.973999999999997</c:v>
                </c:pt>
                <c:pt idx="20488" formatCode="General">
                  <c:v>40.975999999999999</c:v>
                </c:pt>
                <c:pt idx="20489" formatCode="General">
                  <c:v>40.978000000000002</c:v>
                </c:pt>
                <c:pt idx="20490" formatCode="General">
                  <c:v>40.98</c:v>
                </c:pt>
                <c:pt idx="20491" formatCode="General">
                  <c:v>40.981999999999999</c:v>
                </c:pt>
                <c:pt idx="20492" formatCode="General">
                  <c:v>40.984000000000002</c:v>
                </c:pt>
                <c:pt idx="20493" formatCode="General">
                  <c:v>40.985999999999997</c:v>
                </c:pt>
                <c:pt idx="20494" formatCode="General">
                  <c:v>40.988</c:v>
                </c:pt>
                <c:pt idx="20495" formatCode="General">
                  <c:v>40.99</c:v>
                </c:pt>
                <c:pt idx="20496" formatCode="General">
                  <c:v>40.991999999999997</c:v>
                </c:pt>
                <c:pt idx="20497" formatCode="General">
                  <c:v>40.994</c:v>
                </c:pt>
                <c:pt idx="20498" formatCode="General">
                  <c:v>40.996000000000002</c:v>
                </c:pt>
                <c:pt idx="20499" formatCode="General">
                  <c:v>40.997999999999998</c:v>
                </c:pt>
                <c:pt idx="20500" formatCode="General">
                  <c:v>41</c:v>
                </c:pt>
                <c:pt idx="20501" formatCode="General">
                  <c:v>41.002000000000002</c:v>
                </c:pt>
                <c:pt idx="20502" formatCode="General">
                  <c:v>41.003999999999998</c:v>
                </c:pt>
                <c:pt idx="20503" formatCode="General">
                  <c:v>41.006</c:v>
                </c:pt>
                <c:pt idx="20504" formatCode="General">
                  <c:v>41.008000000000003</c:v>
                </c:pt>
                <c:pt idx="20505" formatCode="General">
                  <c:v>41.01</c:v>
                </c:pt>
                <c:pt idx="20506" formatCode="General">
                  <c:v>41.012</c:v>
                </c:pt>
                <c:pt idx="20507" formatCode="General">
                  <c:v>41.014000000000003</c:v>
                </c:pt>
                <c:pt idx="20508" formatCode="General">
                  <c:v>41.015999999999998</c:v>
                </c:pt>
                <c:pt idx="20509" formatCode="General">
                  <c:v>41.018000000000001</c:v>
                </c:pt>
                <c:pt idx="20510" formatCode="General">
                  <c:v>41.02</c:v>
                </c:pt>
                <c:pt idx="20511" formatCode="General">
                  <c:v>41.021999999999998</c:v>
                </c:pt>
                <c:pt idx="20512" formatCode="General">
                  <c:v>41.024000000000001</c:v>
                </c:pt>
                <c:pt idx="20513" formatCode="General">
                  <c:v>41.026000000000003</c:v>
                </c:pt>
                <c:pt idx="20514" formatCode="General">
                  <c:v>41.027999999999999</c:v>
                </c:pt>
                <c:pt idx="20515" formatCode="General">
                  <c:v>41.03</c:v>
                </c:pt>
                <c:pt idx="20516" formatCode="General">
                  <c:v>41.031999999999996</c:v>
                </c:pt>
                <c:pt idx="20517" formatCode="General">
                  <c:v>41.033999999999999</c:v>
                </c:pt>
                <c:pt idx="20518" formatCode="General">
                  <c:v>41.036000000000001</c:v>
                </c:pt>
                <c:pt idx="20519" formatCode="General">
                  <c:v>41.037999999999997</c:v>
                </c:pt>
                <c:pt idx="20520" formatCode="General">
                  <c:v>41.04</c:v>
                </c:pt>
                <c:pt idx="20521" formatCode="General">
                  <c:v>41.042000000000002</c:v>
                </c:pt>
                <c:pt idx="20522" formatCode="General">
                  <c:v>41.043999999999997</c:v>
                </c:pt>
                <c:pt idx="20523" formatCode="General">
                  <c:v>41.045999999999999</c:v>
                </c:pt>
                <c:pt idx="20524" formatCode="General">
                  <c:v>41.048000000000002</c:v>
                </c:pt>
                <c:pt idx="20525" formatCode="General">
                  <c:v>41.05</c:v>
                </c:pt>
                <c:pt idx="20526" formatCode="General">
                  <c:v>41.052</c:v>
                </c:pt>
                <c:pt idx="20527" formatCode="General">
                  <c:v>41.054000000000002</c:v>
                </c:pt>
                <c:pt idx="20528" formatCode="General">
                  <c:v>41.055999999999997</c:v>
                </c:pt>
                <c:pt idx="20529" formatCode="General">
                  <c:v>41.058</c:v>
                </c:pt>
                <c:pt idx="20530" formatCode="General">
                  <c:v>41.06</c:v>
                </c:pt>
                <c:pt idx="20531" formatCode="General">
                  <c:v>41.061999999999998</c:v>
                </c:pt>
                <c:pt idx="20532" formatCode="General">
                  <c:v>41.064</c:v>
                </c:pt>
                <c:pt idx="20533" formatCode="General">
                  <c:v>41.066000000000003</c:v>
                </c:pt>
                <c:pt idx="20534" formatCode="General">
                  <c:v>41.067999999999998</c:v>
                </c:pt>
                <c:pt idx="20535" formatCode="General">
                  <c:v>41.07</c:v>
                </c:pt>
                <c:pt idx="20536" formatCode="General">
                  <c:v>41.072000000000003</c:v>
                </c:pt>
                <c:pt idx="20537" formatCode="General">
                  <c:v>41.073999999999998</c:v>
                </c:pt>
                <c:pt idx="20538" formatCode="General">
                  <c:v>41.076000000000001</c:v>
                </c:pt>
                <c:pt idx="20539" formatCode="General">
                  <c:v>41.078000000000003</c:v>
                </c:pt>
                <c:pt idx="20540" formatCode="General">
                  <c:v>41.08</c:v>
                </c:pt>
                <c:pt idx="20541" formatCode="General">
                  <c:v>41.082000000000001</c:v>
                </c:pt>
                <c:pt idx="20542" formatCode="General">
                  <c:v>41.084000000000003</c:v>
                </c:pt>
                <c:pt idx="20543" formatCode="General">
                  <c:v>41.085999999999999</c:v>
                </c:pt>
                <c:pt idx="20544" formatCode="General">
                  <c:v>41.088000000000001</c:v>
                </c:pt>
                <c:pt idx="20545" formatCode="General">
                  <c:v>41.09</c:v>
                </c:pt>
                <c:pt idx="20546" formatCode="General">
                  <c:v>41.091999999999999</c:v>
                </c:pt>
                <c:pt idx="20547" formatCode="General">
                  <c:v>41.094000000000001</c:v>
                </c:pt>
                <c:pt idx="20548" formatCode="General">
                  <c:v>41.095999999999997</c:v>
                </c:pt>
                <c:pt idx="20549" formatCode="General">
                  <c:v>41.097999999999999</c:v>
                </c:pt>
                <c:pt idx="20550" formatCode="General">
                  <c:v>41.1</c:v>
                </c:pt>
                <c:pt idx="20551" formatCode="General">
                  <c:v>41.101999999999997</c:v>
                </c:pt>
                <c:pt idx="20552" formatCode="General">
                  <c:v>41.103999999999999</c:v>
                </c:pt>
                <c:pt idx="20553" formatCode="General">
                  <c:v>41.106000000000002</c:v>
                </c:pt>
                <c:pt idx="20554" formatCode="General">
                  <c:v>41.107999999999997</c:v>
                </c:pt>
                <c:pt idx="20555" formatCode="General">
                  <c:v>41.11</c:v>
                </c:pt>
                <c:pt idx="20556" formatCode="General">
                  <c:v>41.112000000000002</c:v>
                </c:pt>
                <c:pt idx="20557" formatCode="General">
                  <c:v>41.113999999999997</c:v>
                </c:pt>
                <c:pt idx="20558" formatCode="General">
                  <c:v>41.116</c:v>
                </c:pt>
                <c:pt idx="20559" formatCode="General">
                  <c:v>41.118000000000002</c:v>
                </c:pt>
                <c:pt idx="20560" formatCode="General">
                  <c:v>41.12</c:v>
                </c:pt>
                <c:pt idx="20561" formatCode="General">
                  <c:v>41.122</c:v>
                </c:pt>
                <c:pt idx="20562" formatCode="General">
                  <c:v>41.124000000000002</c:v>
                </c:pt>
                <c:pt idx="20563" formatCode="General">
                  <c:v>41.125999999999998</c:v>
                </c:pt>
                <c:pt idx="20564" formatCode="General">
                  <c:v>41.128</c:v>
                </c:pt>
                <c:pt idx="20565" formatCode="General">
                  <c:v>41.13</c:v>
                </c:pt>
                <c:pt idx="20566" formatCode="General">
                  <c:v>41.131999999999998</c:v>
                </c:pt>
                <c:pt idx="20567" formatCode="General">
                  <c:v>41.134</c:v>
                </c:pt>
                <c:pt idx="20568" formatCode="General">
                  <c:v>41.136000000000003</c:v>
                </c:pt>
                <c:pt idx="20569" formatCode="General">
                  <c:v>41.137999999999998</c:v>
                </c:pt>
                <c:pt idx="20570" formatCode="General">
                  <c:v>41.14</c:v>
                </c:pt>
                <c:pt idx="20571" formatCode="General">
                  <c:v>41.142000000000003</c:v>
                </c:pt>
                <c:pt idx="20572" formatCode="General">
                  <c:v>41.143999999999998</c:v>
                </c:pt>
                <c:pt idx="20573" formatCode="General">
                  <c:v>41.146000000000001</c:v>
                </c:pt>
                <c:pt idx="20574" formatCode="General">
                  <c:v>41.148000000000003</c:v>
                </c:pt>
                <c:pt idx="20575" formatCode="General">
                  <c:v>41.15</c:v>
                </c:pt>
                <c:pt idx="20576" formatCode="General">
                  <c:v>41.152000000000001</c:v>
                </c:pt>
                <c:pt idx="20577" formatCode="General">
                  <c:v>41.154000000000003</c:v>
                </c:pt>
                <c:pt idx="20578" formatCode="General">
                  <c:v>41.155999999999999</c:v>
                </c:pt>
                <c:pt idx="20579" formatCode="General">
                  <c:v>41.158000000000001</c:v>
                </c:pt>
                <c:pt idx="20580" formatCode="General">
                  <c:v>41.16</c:v>
                </c:pt>
                <c:pt idx="20581" formatCode="General">
                  <c:v>41.161999999999999</c:v>
                </c:pt>
                <c:pt idx="20582" formatCode="General">
                  <c:v>41.164000000000001</c:v>
                </c:pt>
                <c:pt idx="20583" formatCode="General">
                  <c:v>41.165999999999997</c:v>
                </c:pt>
                <c:pt idx="20584" formatCode="General">
                  <c:v>41.167999999999999</c:v>
                </c:pt>
                <c:pt idx="20585" formatCode="General">
                  <c:v>41.17</c:v>
                </c:pt>
                <c:pt idx="20586" formatCode="General">
                  <c:v>41.171999999999997</c:v>
                </c:pt>
                <c:pt idx="20587" formatCode="General">
                  <c:v>41.173999999999999</c:v>
                </c:pt>
                <c:pt idx="20588" formatCode="General">
                  <c:v>41.176000000000002</c:v>
                </c:pt>
                <c:pt idx="20589" formatCode="General">
                  <c:v>41.177999999999997</c:v>
                </c:pt>
                <c:pt idx="20590" formatCode="General">
                  <c:v>41.18</c:v>
                </c:pt>
                <c:pt idx="20591" formatCode="General">
                  <c:v>41.182000000000002</c:v>
                </c:pt>
                <c:pt idx="20592" formatCode="General">
                  <c:v>41.183999999999997</c:v>
                </c:pt>
                <c:pt idx="20593" formatCode="General">
                  <c:v>41.186</c:v>
                </c:pt>
                <c:pt idx="20594" formatCode="General">
                  <c:v>41.188000000000002</c:v>
                </c:pt>
                <c:pt idx="20595" formatCode="General">
                  <c:v>41.19</c:v>
                </c:pt>
                <c:pt idx="20596" formatCode="General">
                  <c:v>41.192</c:v>
                </c:pt>
                <c:pt idx="20597" formatCode="General">
                  <c:v>41.194000000000003</c:v>
                </c:pt>
                <c:pt idx="20598" formatCode="General">
                  <c:v>41.195999999999998</c:v>
                </c:pt>
                <c:pt idx="20599" formatCode="General">
                  <c:v>41.198</c:v>
                </c:pt>
                <c:pt idx="20600" formatCode="General">
                  <c:v>41.2</c:v>
                </c:pt>
                <c:pt idx="20601" formatCode="General">
                  <c:v>41.201999999999998</c:v>
                </c:pt>
                <c:pt idx="20602" formatCode="General">
                  <c:v>41.204000000000001</c:v>
                </c:pt>
                <c:pt idx="20603" formatCode="General">
                  <c:v>41.206000000000003</c:v>
                </c:pt>
                <c:pt idx="20604" formatCode="General">
                  <c:v>41.207999999999998</c:v>
                </c:pt>
                <c:pt idx="20605" formatCode="General">
                  <c:v>41.21</c:v>
                </c:pt>
                <c:pt idx="20606" formatCode="General">
                  <c:v>41.212000000000003</c:v>
                </c:pt>
                <c:pt idx="20607" formatCode="General">
                  <c:v>41.213999999999999</c:v>
                </c:pt>
                <c:pt idx="20608" formatCode="General">
                  <c:v>41.216000000000001</c:v>
                </c:pt>
                <c:pt idx="20609" formatCode="General">
                  <c:v>41.218000000000004</c:v>
                </c:pt>
                <c:pt idx="20610" formatCode="General">
                  <c:v>41.22</c:v>
                </c:pt>
                <c:pt idx="20611" formatCode="General">
                  <c:v>41.222000000000001</c:v>
                </c:pt>
                <c:pt idx="20612" formatCode="General">
                  <c:v>41.223999999999997</c:v>
                </c:pt>
                <c:pt idx="20613" formatCode="General">
                  <c:v>41.225999999999999</c:v>
                </c:pt>
                <c:pt idx="20614" formatCode="General">
                  <c:v>41.228000000000002</c:v>
                </c:pt>
                <c:pt idx="20615" formatCode="General">
                  <c:v>41.23</c:v>
                </c:pt>
                <c:pt idx="20616" formatCode="General">
                  <c:v>41.231999999999999</c:v>
                </c:pt>
                <c:pt idx="20617" formatCode="General">
                  <c:v>41.234000000000002</c:v>
                </c:pt>
                <c:pt idx="20618" formatCode="General">
                  <c:v>41.235999999999997</c:v>
                </c:pt>
                <c:pt idx="20619" formatCode="General">
                  <c:v>41.238</c:v>
                </c:pt>
                <c:pt idx="20620" formatCode="General">
                  <c:v>41.24</c:v>
                </c:pt>
                <c:pt idx="20621" formatCode="General">
                  <c:v>41.241999999999997</c:v>
                </c:pt>
                <c:pt idx="20622" formatCode="General">
                  <c:v>41.244</c:v>
                </c:pt>
                <c:pt idx="20623" formatCode="General">
                  <c:v>41.246000000000002</c:v>
                </c:pt>
                <c:pt idx="20624" formatCode="General">
                  <c:v>41.247999999999998</c:v>
                </c:pt>
                <c:pt idx="20625" formatCode="General">
                  <c:v>41.25</c:v>
                </c:pt>
                <c:pt idx="20626" formatCode="General">
                  <c:v>41.252000000000002</c:v>
                </c:pt>
                <c:pt idx="20627" formatCode="General">
                  <c:v>41.253999999999998</c:v>
                </c:pt>
                <c:pt idx="20628" formatCode="General">
                  <c:v>41.256</c:v>
                </c:pt>
                <c:pt idx="20629" formatCode="General">
                  <c:v>41.258000000000003</c:v>
                </c:pt>
                <c:pt idx="20630" formatCode="General">
                  <c:v>41.26</c:v>
                </c:pt>
                <c:pt idx="20631" formatCode="General">
                  <c:v>41.262</c:v>
                </c:pt>
                <c:pt idx="20632" formatCode="General">
                  <c:v>41.264000000000003</c:v>
                </c:pt>
                <c:pt idx="20633" formatCode="General">
                  <c:v>41.265999999999998</c:v>
                </c:pt>
                <c:pt idx="20634" formatCode="General">
                  <c:v>41.268000000000001</c:v>
                </c:pt>
                <c:pt idx="20635" formatCode="General">
                  <c:v>41.27</c:v>
                </c:pt>
                <c:pt idx="20636" formatCode="General">
                  <c:v>41.271999999999998</c:v>
                </c:pt>
                <c:pt idx="20637" formatCode="General">
                  <c:v>41.274000000000001</c:v>
                </c:pt>
                <c:pt idx="20638" formatCode="General">
                  <c:v>41.276000000000003</c:v>
                </c:pt>
                <c:pt idx="20639" formatCode="General">
                  <c:v>41.277999999999999</c:v>
                </c:pt>
                <c:pt idx="20640" formatCode="General">
                  <c:v>41.28</c:v>
                </c:pt>
                <c:pt idx="20641" formatCode="General">
                  <c:v>41.281999999999996</c:v>
                </c:pt>
                <c:pt idx="20642" formatCode="General">
                  <c:v>41.283999999999999</c:v>
                </c:pt>
                <c:pt idx="20643" formatCode="General">
                  <c:v>41.286000000000001</c:v>
                </c:pt>
                <c:pt idx="20644" formatCode="General">
                  <c:v>41.287999999999997</c:v>
                </c:pt>
                <c:pt idx="20645" formatCode="General">
                  <c:v>41.29</c:v>
                </c:pt>
                <c:pt idx="20646" formatCode="General">
                  <c:v>41.292000000000002</c:v>
                </c:pt>
                <c:pt idx="20647" formatCode="General">
                  <c:v>41.293999999999997</c:v>
                </c:pt>
                <c:pt idx="20648" formatCode="General">
                  <c:v>41.295999999999999</c:v>
                </c:pt>
                <c:pt idx="20649" formatCode="General">
                  <c:v>41.298000000000002</c:v>
                </c:pt>
                <c:pt idx="20650" formatCode="General">
                  <c:v>41.3</c:v>
                </c:pt>
                <c:pt idx="20651" formatCode="General">
                  <c:v>41.302</c:v>
                </c:pt>
                <c:pt idx="20652" formatCode="General">
                  <c:v>41.304000000000002</c:v>
                </c:pt>
                <c:pt idx="20653" formatCode="General">
                  <c:v>41.305999999999997</c:v>
                </c:pt>
                <c:pt idx="20654" formatCode="General">
                  <c:v>41.308</c:v>
                </c:pt>
                <c:pt idx="20655" formatCode="General">
                  <c:v>41.31</c:v>
                </c:pt>
                <c:pt idx="20656" formatCode="General">
                  <c:v>41.311999999999998</c:v>
                </c:pt>
                <c:pt idx="20657" formatCode="General">
                  <c:v>41.314</c:v>
                </c:pt>
                <c:pt idx="20658" formatCode="General">
                  <c:v>41.316000000000003</c:v>
                </c:pt>
                <c:pt idx="20659" formatCode="General">
                  <c:v>41.317999999999998</c:v>
                </c:pt>
                <c:pt idx="20660" formatCode="General">
                  <c:v>41.32</c:v>
                </c:pt>
                <c:pt idx="20661" formatCode="General">
                  <c:v>41.322000000000003</c:v>
                </c:pt>
                <c:pt idx="20662" formatCode="General">
                  <c:v>41.323999999999998</c:v>
                </c:pt>
                <c:pt idx="20663" formatCode="General">
                  <c:v>41.326000000000001</c:v>
                </c:pt>
                <c:pt idx="20664" formatCode="General">
                  <c:v>41.328000000000003</c:v>
                </c:pt>
                <c:pt idx="20665" formatCode="General">
                  <c:v>41.33</c:v>
                </c:pt>
                <c:pt idx="20666" formatCode="General">
                  <c:v>41.332000000000001</c:v>
                </c:pt>
                <c:pt idx="20667" formatCode="General">
                  <c:v>41.334000000000003</c:v>
                </c:pt>
                <c:pt idx="20668" formatCode="General">
                  <c:v>41.335999999999999</c:v>
                </c:pt>
                <c:pt idx="20669" formatCode="General">
                  <c:v>41.338000000000001</c:v>
                </c:pt>
                <c:pt idx="20670" formatCode="General">
                  <c:v>41.34</c:v>
                </c:pt>
                <c:pt idx="20671" formatCode="General">
                  <c:v>41.341999999999999</c:v>
                </c:pt>
                <c:pt idx="20672" formatCode="General">
                  <c:v>41.344000000000001</c:v>
                </c:pt>
                <c:pt idx="20673" formatCode="General">
                  <c:v>41.345999999999997</c:v>
                </c:pt>
                <c:pt idx="20674" formatCode="General">
                  <c:v>41.347999999999999</c:v>
                </c:pt>
                <c:pt idx="20675" formatCode="General">
                  <c:v>41.35</c:v>
                </c:pt>
                <c:pt idx="20676" formatCode="General">
                  <c:v>41.351999999999997</c:v>
                </c:pt>
                <c:pt idx="20677" formatCode="General">
                  <c:v>41.353999999999999</c:v>
                </c:pt>
                <c:pt idx="20678" formatCode="General">
                  <c:v>41.356000000000002</c:v>
                </c:pt>
                <c:pt idx="20679" formatCode="General">
                  <c:v>41.357999999999997</c:v>
                </c:pt>
                <c:pt idx="20680" formatCode="General">
                  <c:v>41.36</c:v>
                </c:pt>
                <c:pt idx="20681" formatCode="General">
                  <c:v>41.362000000000002</c:v>
                </c:pt>
                <c:pt idx="20682" formatCode="General">
                  <c:v>41.363999999999997</c:v>
                </c:pt>
                <c:pt idx="20683" formatCode="General">
                  <c:v>41.366</c:v>
                </c:pt>
                <c:pt idx="20684" formatCode="General">
                  <c:v>41.368000000000002</c:v>
                </c:pt>
                <c:pt idx="20685" formatCode="General">
                  <c:v>41.37</c:v>
                </c:pt>
                <c:pt idx="20686" formatCode="General">
                  <c:v>41.372</c:v>
                </c:pt>
                <c:pt idx="20687" formatCode="General">
                  <c:v>41.374000000000002</c:v>
                </c:pt>
                <c:pt idx="20688" formatCode="General">
                  <c:v>41.375999999999998</c:v>
                </c:pt>
                <c:pt idx="20689" formatCode="General">
                  <c:v>41.378</c:v>
                </c:pt>
                <c:pt idx="20690" formatCode="General">
                  <c:v>41.38</c:v>
                </c:pt>
                <c:pt idx="20691" formatCode="General">
                  <c:v>41.381999999999998</c:v>
                </c:pt>
                <c:pt idx="20692" formatCode="General">
                  <c:v>41.384</c:v>
                </c:pt>
                <c:pt idx="20693" formatCode="General">
                  <c:v>41.386000000000003</c:v>
                </c:pt>
                <c:pt idx="20694" formatCode="General">
                  <c:v>41.387999999999998</c:v>
                </c:pt>
                <c:pt idx="20695" formatCode="General">
                  <c:v>41.39</c:v>
                </c:pt>
                <c:pt idx="20696" formatCode="General">
                  <c:v>41.392000000000003</c:v>
                </c:pt>
                <c:pt idx="20697" formatCode="General">
                  <c:v>41.393999999999998</c:v>
                </c:pt>
                <c:pt idx="20698" formatCode="General">
                  <c:v>41.396000000000001</c:v>
                </c:pt>
                <c:pt idx="20699" formatCode="General">
                  <c:v>41.398000000000003</c:v>
                </c:pt>
                <c:pt idx="20700" formatCode="General">
                  <c:v>41.4</c:v>
                </c:pt>
                <c:pt idx="20701" formatCode="General">
                  <c:v>41.402000000000001</c:v>
                </c:pt>
                <c:pt idx="20702" formatCode="General">
                  <c:v>41.404000000000003</c:v>
                </c:pt>
                <c:pt idx="20703" formatCode="General">
                  <c:v>41.405999999999999</c:v>
                </c:pt>
                <c:pt idx="20704" formatCode="General">
                  <c:v>41.408000000000001</c:v>
                </c:pt>
                <c:pt idx="20705" formatCode="General">
                  <c:v>41.41</c:v>
                </c:pt>
                <c:pt idx="20706" formatCode="General">
                  <c:v>41.411999999999999</c:v>
                </c:pt>
                <c:pt idx="20707" formatCode="General">
                  <c:v>41.414000000000001</c:v>
                </c:pt>
                <c:pt idx="20708" formatCode="General">
                  <c:v>41.415999999999997</c:v>
                </c:pt>
                <c:pt idx="20709" formatCode="General">
                  <c:v>41.417999999999999</c:v>
                </c:pt>
                <c:pt idx="20710" formatCode="General">
                  <c:v>41.42</c:v>
                </c:pt>
                <c:pt idx="20711" formatCode="General">
                  <c:v>41.421999999999997</c:v>
                </c:pt>
                <c:pt idx="20712" formatCode="General">
                  <c:v>41.423999999999999</c:v>
                </c:pt>
                <c:pt idx="20713" formatCode="General">
                  <c:v>41.426000000000002</c:v>
                </c:pt>
                <c:pt idx="20714" formatCode="General">
                  <c:v>41.427999999999997</c:v>
                </c:pt>
                <c:pt idx="20715" formatCode="General">
                  <c:v>41.43</c:v>
                </c:pt>
                <c:pt idx="20716" formatCode="General">
                  <c:v>41.432000000000002</c:v>
                </c:pt>
                <c:pt idx="20717" formatCode="General">
                  <c:v>41.433999999999997</c:v>
                </c:pt>
                <c:pt idx="20718" formatCode="General">
                  <c:v>41.436</c:v>
                </c:pt>
                <c:pt idx="20719" formatCode="General">
                  <c:v>41.438000000000002</c:v>
                </c:pt>
                <c:pt idx="20720" formatCode="General">
                  <c:v>41.44</c:v>
                </c:pt>
                <c:pt idx="20721" formatCode="General">
                  <c:v>41.442</c:v>
                </c:pt>
                <c:pt idx="20722" formatCode="General">
                  <c:v>41.444000000000003</c:v>
                </c:pt>
                <c:pt idx="20723" formatCode="General">
                  <c:v>41.445999999999998</c:v>
                </c:pt>
                <c:pt idx="20724" formatCode="General">
                  <c:v>41.448</c:v>
                </c:pt>
                <c:pt idx="20725" formatCode="General">
                  <c:v>41.45</c:v>
                </c:pt>
                <c:pt idx="20726" formatCode="General">
                  <c:v>41.451999999999998</c:v>
                </c:pt>
                <c:pt idx="20727" formatCode="General">
                  <c:v>41.454000000000001</c:v>
                </c:pt>
                <c:pt idx="20728" formatCode="General">
                  <c:v>41.456000000000003</c:v>
                </c:pt>
                <c:pt idx="20729" formatCode="General">
                  <c:v>41.457999999999998</c:v>
                </c:pt>
                <c:pt idx="20730" formatCode="General">
                  <c:v>41.46</c:v>
                </c:pt>
                <c:pt idx="20731" formatCode="General">
                  <c:v>41.462000000000003</c:v>
                </c:pt>
                <c:pt idx="20732" formatCode="General">
                  <c:v>41.463999999999999</c:v>
                </c:pt>
                <c:pt idx="20733" formatCode="General">
                  <c:v>41.466000000000001</c:v>
                </c:pt>
                <c:pt idx="20734" formatCode="General">
                  <c:v>41.468000000000004</c:v>
                </c:pt>
                <c:pt idx="20735" formatCode="General">
                  <c:v>41.47</c:v>
                </c:pt>
                <c:pt idx="20736" formatCode="General">
                  <c:v>41.472000000000001</c:v>
                </c:pt>
                <c:pt idx="20737" formatCode="General">
                  <c:v>41.473999999999997</c:v>
                </c:pt>
                <c:pt idx="20738" formatCode="General">
                  <c:v>41.475999999999999</c:v>
                </c:pt>
                <c:pt idx="20739" formatCode="General">
                  <c:v>41.478000000000002</c:v>
                </c:pt>
                <c:pt idx="20740" formatCode="General">
                  <c:v>41.48</c:v>
                </c:pt>
                <c:pt idx="20741" formatCode="General">
                  <c:v>41.481999999999999</c:v>
                </c:pt>
                <c:pt idx="20742" formatCode="General">
                  <c:v>41.484000000000002</c:v>
                </c:pt>
                <c:pt idx="20743" formatCode="General">
                  <c:v>41.485999999999997</c:v>
                </c:pt>
                <c:pt idx="20744" formatCode="General">
                  <c:v>41.488</c:v>
                </c:pt>
                <c:pt idx="20745" formatCode="General">
                  <c:v>41.49</c:v>
                </c:pt>
                <c:pt idx="20746" formatCode="General">
                  <c:v>41.491999999999997</c:v>
                </c:pt>
                <c:pt idx="20747" formatCode="General">
                  <c:v>41.494</c:v>
                </c:pt>
                <c:pt idx="20748" formatCode="General">
                  <c:v>41.496000000000002</c:v>
                </c:pt>
                <c:pt idx="20749" formatCode="General">
                  <c:v>41.497999999999998</c:v>
                </c:pt>
                <c:pt idx="20750" formatCode="General">
                  <c:v>41.5</c:v>
                </c:pt>
                <c:pt idx="20751" formatCode="General">
                  <c:v>41.502000000000002</c:v>
                </c:pt>
                <c:pt idx="20752" formatCode="General">
                  <c:v>41.503999999999998</c:v>
                </c:pt>
                <c:pt idx="20753" formatCode="General">
                  <c:v>41.506</c:v>
                </c:pt>
                <c:pt idx="20754" formatCode="General">
                  <c:v>41.508000000000003</c:v>
                </c:pt>
                <c:pt idx="20755" formatCode="General">
                  <c:v>41.51</c:v>
                </c:pt>
                <c:pt idx="20756" formatCode="General">
                  <c:v>41.512</c:v>
                </c:pt>
                <c:pt idx="20757" formatCode="General">
                  <c:v>41.514000000000003</c:v>
                </c:pt>
                <c:pt idx="20758" formatCode="General">
                  <c:v>41.515999999999998</c:v>
                </c:pt>
                <c:pt idx="20759" formatCode="General">
                  <c:v>41.518000000000001</c:v>
                </c:pt>
                <c:pt idx="20760" formatCode="General">
                  <c:v>41.52</c:v>
                </c:pt>
                <c:pt idx="20761" formatCode="General">
                  <c:v>41.521999999999998</c:v>
                </c:pt>
                <c:pt idx="20762" formatCode="General">
                  <c:v>41.524000000000001</c:v>
                </c:pt>
                <c:pt idx="20763" formatCode="General">
                  <c:v>41.526000000000003</c:v>
                </c:pt>
                <c:pt idx="20764" formatCode="General">
                  <c:v>41.527999999999999</c:v>
                </c:pt>
                <c:pt idx="20765" formatCode="General">
                  <c:v>41.53</c:v>
                </c:pt>
                <c:pt idx="20766" formatCode="General">
                  <c:v>41.531999999999996</c:v>
                </c:pt>
                <c:pt idx="20767" formatCode="General">
                  <c:v>41.533999999999999</c:v>
                </c:pt>
                <c:pt idx="20768" formatCode="General">
                  <c:v>41.536000000000001</c:v>
                </c:pt>
                <c:pt idx="20769" formatCode="General">
                  <c:v>41.537999999999997</c:v>
                </c:pt>
                <c:pt idx="20770" formatCode="General">
                  <c:v>41.54</c:v>
                </c:pt>
                <c:pt idx="20771" formatCode="General">
                  <c:v>41.542000000000002</c:v>
                </c:pt>
                <c:pt idx="20772" formatCode="General">
                  <c:v>41.543999999999997</c:v>
                </c:pt>
                <c:pt idx="20773" formatCode="General">
                  <c:v>41.545999999999999</c:v>
                </c:pt>
                <c:pt idx="20774" formatCode="General">
                  <c:v>41.548000000000002</c:v>
                </c:pt>
                <c:pt idx="20775" formatCode="General">
                  <c:v>41.55</c:v>
                </c:pt>
                <c:pt idx="20776" formatCode="General">
                  <c:v>41.552</c:v>
                </c:pt>
                <c:pt idx="20777" formatCode="General">
                  <c:v>41.554000000000002</c:v>
                </c:pt>
                <c:pt idx="20778" formatCode="General">
                  <c:v>41.555999999999997</c:v>
                </c:pt>
                <c:pt idx="20779" formatCode="General">
                  <c:v>41.558</c:v>
                </c:pt>
                <c:pt idx="20780" formatCode="General">
                  <c:v>41.56</c:v>
                </c:pt>
                <c:pt idx="20781" formatCode="General">
                  <c:v>41.561999999999998</c:v>
                </c:pt>
                <c:pt idx="20782" formatCode="General">
                  <c:v>41.564</c:v>
                </c:pt>
                <c:pt idx="20783" formatCode="General">
                  <c:v>41.566000000000003</c:v>
                </c:pt>
                <c:pt idx="20784" formatCode="General">
                  <c:v>41.567999999999998</c:v>
                </c:pt>
                <c:pt idx="20785" formatCode="General">
                  <c:v>41.57</c:v>
                </c:pt>
                <c:pt idx="20786" formatCode="General">
                  <c:v>41.572000000000003</c:v>
                </c:pt>
                <c:pt idx="20787" formatCode="General">
                  <c:v>41.573999999999998</c:v>
                </c:pt>
                <c:pt idx="20788" formatCode="General">
                  <c:v>41.576000000000001</c:v>
                </c:pt>
                <c:pt idx="20789" formatCode="General">
                  <c:v>41.578000000000003</c:v>
                </c:pt>
                <c:pt idx="20790" formatCode="General">
                  <c:v>41.58</c:v>
                </c:pt>
                <c:pt idx="20791" formatCode="General">
                  <c:v>41.582000000000001</c:v>
                </c:pt>
                <c:pt idx="20792" formatCode="General">
                  <c:v>41.584000000000003</c:v>
                </c:pt>
                <c:pt idx="20793" formatCode="General">
                  <c:v>41.585999999999999</c:v>
                </c:pt>
                <c:pt idx="20794" formatCode="General">
                  <c:v>41.588000000000001</c:v>
                </c:pt>
                <c:pt idx="20795" formatCode="General">
                  <c:v>41.59</c:v>
                </c:pt>
                <c:pt idx="20796" formatCode="General">
                  <c:v>41.591999999999999</c:v>
                </c:pt>
                <c:pt idx="20797" formatCode="General">
                  <c:v>41.594000000000001</c:v>
                </c:pt>
                <c:pt idx="20798" formatCode="General">
                  <c:v>41.595999999999997</c:v>
                </c:pt>
                <c:pt idx="20799" formatCode="General">
                  <c:v>41.597999999999999</c:v>
                </c:pt>
                <c:pt idx="20800" formatCode="General">
                  <c:v>41.6</c:v>
                </c:pt>
                <c:pt idx="20801" formatCode="General">
                  <c:v>41.601999999999997</c:v>
                </c:pt>
                <c:pt idx="20802" formatCode="General">
                  <c:v>41.603999999999999</c:v>
                </c:pt>
                <c:pt idx="20803" formatCode="General">
                  <c:v>41.606000000000002</c:v>
                </c:pt>
                <c:pt idx="20804" formatCode="General">
                  <c:v>41.607999999999997</c:v>
                </c:pt>
                <c:pt idx="20805" formatCode="General">
                  <c:v>41.61</c:v>
                </c:pt>
                <c:pt idx="20806" formatCode="General">
                  <c:v>41.612000000000002</c:v>
                </c:pt>
                <c:pt idx="20807" formatCode="General">
                  <c:v>41.613999999999997</c:v>
                </c:pt>
                <c:pt idx="20808" formatCode="General">
                  <c:v>41.616</c:v>
                </c:pt>
                <c:pt idx="20809" formatCode="General">
                  <c:v>41.618000000000002</c:v>
                </c:pt>
                <c:pt idx="20810" formatCode="General">
                  <c:v>41.62</c:v>
                </c:pt>
                <c:pt idx="20811" formatCode="General">
                  <c:v>41.622</c:v>
                </c:pt>
                <c:pt idx="20812" formatCode="General">
                  <c:v>41.624000000000002</c:v>
                </c:pt>
                <c:pt idx="20813" formatCode="General">
                  <c:v>41.625999999999998</c:v>
                </c:pt>
                <c:pt idx="20814" formatCode="General">
                  <c:v>41.628</c:v>
                </c:pt>
                <c:pt idx="20815" formatCode="General">
                  <c:v>41.63</c:v>
                </c:pt>
                <c:pt idx="20816" formatCode="General">
                  <c:v>41.631999999999998</c:v>
                </c:pt>
                <c:pt idx="20817" formatCode="General">
                  <c:v>41.634</c:v>
                </c:pt>
                <c:pt idx="20818" formatCode="General">
                  <c:v>41.636000000000003</c:v>
                </c:pt>
                <c:pt idx="20819" formatCode="General">
                  <c:v>41.637999999999998</c:v>
                </c:pt>
                <c:pt idx="20820" formatCode="General">
                  <c:v>41.64</c:v>
                </c:pt>
                <c:pt idx="20821" formatCode="General">
                  <c:v>41.642000000000003</c:v>
                </c:pt>
                <c:pt idx="20822" formatCode="General">
                  <c:v>41.643999999999998</c:v>
                </c:pt>
                <c:pt idx="20823" formatCode="General">
                  <c:v>41.646000000000001</c:v>
                </c:pt>
                <c:pt idx="20824" formatCode="General">
                  <c:v>41.648000000000003</c:v>
                </c:pt>
                <c:pt idx="20825" formatCode="General">
                  <c:v>41.65</c:v>
                </c:pt>
                <c:pt idx="20826" formatCode="General">
                  <c:v>41.652000000000001</c:v>
                </c:pt>
                <c:pt idx="20827" formatCode="General">
                  <c:v>41.654000000000003</c:v>
                </c:pt>
                <c:pt idx="20828" formatCode="General">
                  <c:v>41.655999999999999</c:v>
                </c:pt>
                <c:pt idx="20829" formatCode="General">
                  <c:v>41.658000000000001</c:v>
                </c:pt>
                <c:pt idx="20830" formatCode="General">
                  <c:v>41.66</c:v>
                </c:pt>
                <c:pt idx="20831" formatCode="General">
                  <c:v>41.661999999999999</c:v>
                </c:pt>
                <c:pt idx="20832" formatCode="General">
                  <c:v>41.664000000000001</c:v>
                </c:pt>
                <c:pt idx="20833" formatCode="General">
                  <c:v>41.665999999999997</c:v>
                </c:pt>
                <c:pt idx="20834" formatCode="General">
                  <c:v>41.667999999999999</c:v>
                </c:pt>
                <c:pt idx="20835" formatCode="General">
                  <c:v>41.67</c:v>
                </c:pt>
                <c:pt idx="20836" formatCode="General">
                  <c:v>41.671999999999997</c:v>
                </c:pt>
                <c:pt idx="20837" formatCode="General">
                  <c:v>41.673999999999999</c:v>
                </c:pt>
                <c:pt idx="20838" formatCode="General">
                  <c:v>41.676000000000002</c:v>
                </c:pt>
                <c:pt idx="20839" formatCode="General">
                  <c:v>41.677999999999997</c:v>
                </c:pt>
                <c:pt idx="20840" formatCode="General">
                  <c:v>41.68</c:v>
                </c:pt>
                <c:pt idx="20841" formatCode="General">
                  <c:v>41.682000000000002</c:v>
                </c:pt>
                <c:pt idx="20842" formatCode="General">
                  <c:v>41.683999999999997</c:v>
                </c:pt>
                <c:pt idx="20843" formatCode="General">
                  <c:v>41.686</c:v>
                </c:pt>
                <c:pt idx="20844" formatCode="General">
                  <c:v>41.688000000000002</c:v>
                </c:pt>
                <c:pt idx="20845" formatCode="General">
                  <c:v>41.69</c:v>
                </c:pt>
                <c:pt idx="20846" formatCode="General">
                  <c:v>41.692</c:v>
                </c:pt>
                <c:pt idx="20847" formatCode="General">
                  <c:v>41.694000000000003</c:v>
                </c:pt>
                <c:pt idx="20848" formatCode="General">
                  <c:v>41.695999999999998</c:v>
                </c:pt>
                <c:pt idx="20849" formatCode="General">
                  <c:v>41.698</c:v>
                </c:pt>
                <c:pt idx="20850" formatCode="General">
                  <c:v>41.7</c:v>
                </c:pt>
                <c:pt idx="20851" formatCode="General">
                  <c:v>41.701999999999998</c:v>
                </c:pt>
                <c:pt idx="20852" formatCode="General">
                  <c:v>41.704000000000001</c:v>
                </c:pt>
                <c:pt idx="20853" formatCode="General">
                  <c:v>41.706000000000003</c:v>
                </c:pt>
                <c:pt idx="20854" formatCode="General">
                  <c:v>41.707999999999998</c:v>
                </c:pt>
                <c:pt idx="20855" formatCode="General">
                  <c:v>41.71</c:v>
                </c:pt>
                <c:pt idx="20856" formatCode="General">
                  <c:v>41.712000000000003</c:v>
                </c:pt>
                <c:pt idx="20857" formatCode="General">
                  <c:v>41.713999999999999</c:v>
                </c:pt>
                <c:pt idx="20858" formatCode="General">
                  <c:v>41.716000000000001</c:v>
                </c:pt>
                <c:pt idx="20859" formatCode="General">
                  <c:v>41.718000000000004</c:v>
                </c:pt>
                <c:pt idx="20860" formatCode="General">
                  <c:v>41.72</c:v>
                </c:pt>
                <c:pt idx="20861" formatCode="General">
                  <c:v>41.722000000000001</c:v>
                </c:pt>
                <c:pt idx="20862" formatCode="General">
                  <c:v>41.723999999999997</c:v>
                </c:pt>
                <c:pt idx="20863" formatCode="General">
                  <c:v>41.725999999999999</c:v>
                </c:pt>
                <c:pt idx="20864" formatCode="General">
                  <c:v>41.728000000000002</c:v>
                </c:pt>
                <c:pt idx="20865" formatCode="General">
                  <c:v>41.73</c:v>
                </c:pt>
                <c:pt idx="20866" formatCode="General">
                  <c:v>41.731999999999999</c:v>
                </c:pt>
                <c:pt idx="20867" formatCode="General">
                  <c:v>41.734000000000002</c:v>
                </c:pt>
                <c:pt idx="20868" formatCode="General">
                  <c:v>41.735999999999997</c:v>
                </c:pt>
                <c:pt idx="20869" formatCode="General">
                  <c:v>41.738</c:v>
                </c:pt>
                <c:pt idx="20870" formatCode="General">
                  <c:v>41.74</c:v>
                </c:pt>
                <c:pt idx="20871" formatCode="General">
                  <c:v>41.741999999999997</c:v>
                </c:pt>
                <c:pt idx="20872" formatCode="General">
                  <c:v>41.744</c:v>
                </c:pt>
                <c:pt idx="20873" formatCode="General">
                  <c:v>41.746000000000002</c:v>
                </c:pt>
                <c:pt idx="20874" formatCode="General">
                  <c:v>41.747999999999998</c:v>
                </c:pt>
                <c:pt idx="20875" formatCode="General">
                  <c:v>41.75</c:v>
                </c:pt>
                <c:pt idx="20876" formatCode="General">
                  <c:v>41.752000000000002</c:v>
                </c:pt>
                <c:pt idx="20877" formatCode="General">
                  <c:v>41.753999999999998</c:v>
                </c:pt>
                <c:pt idx="20878" formatCode="General">
                  <c:v>41.756</c:v>
                </c:pt>
                <c:pt idx="20879" formatCode="General">
                  <c:v>41.758000000000003</c:v>
                </c:pt>
                <c:pt idx="20880" formatCode="General">
                  <c:v>41.76</c:v>
                </c:pt>
                <c:pt idx="20881" formatCode="General">
                  <c:v>41.762</c:v>
                </c:pt>
                <c:pt idx="20882" formatCode="General">
                  <c:v>41.764000000000003</c:v>
                </c:pt>
                <c:pt idx="20883" formatCode="General">
                  <c:v>41.765999999999998</c:v>
                </c:pt>
                <c:pt idx="20884" formatCode="General">
                  <c:v>41.768000000000001</c:v>
                </c:pt>
                <c:pt idx="20885" formatCode="General">
                  <c:v>41.77</c:v>
                </c:pt>
                <c:pt idx="20886" formatCode="General">
                  <c:v>41.771999999999998</c:v>
                </c:pt>
                <c:pt idx="20887" formatCode="General">
                  <c:v>41.774000000000001</c:v>
                </c:pt>
                <c:pt idx="20888" formatCode="General">
                  <c:v>41.776000000000003</c:v>
                </c:pt>
                <c:pt idx="20889" formatCode="General">
                  <c:v>41.777999999999999</c:v>
                </c:pt>
                <c:pt idx="20890" formatCode="General">
                  <c:v>41.78</c:v>
                </c:pt>
                <c:pt idx="20891" formatCode="General">
                  <c:v>41.781999999999996</c:v>
                </c:pt>
                <c:pt idx="20892" formatCode="General">
                  <c:v>41.783999999999999</c:v>
                </c:pt>
                <c:pt idx="20893" formatCode="General">
                  <c:v>41.786000000000001</c:v>
                </c:pt>
                <c:pt idx="20894" formatCode="General">
                  <c:v>41.787999999999997</c:v>
                </c:pt>
                <c:pt idx="20895" formatCode="General">
                  <c:v>41.79</c:v>
                </c:pt>
                <c:pt idx="20896" formatCode="General">
                  <c:v>41.792000000000002</c:v>
                </c:pt>
                <c:pt idx="20897" formatCode="General">
                  <c:v>41.793999999999997</c:v>
                </c:pt>
                <c:pt idx="20898" formatCode="General">
                  <c:v>41.795999999999999</c:v>
                </c:pt>
                <c:pt idx="20899" formatCode="General">
                  <c:v>41.798000000000002</c:v>
                </c:pt>
                <c:pt idx="20900" formatCode="General">
                  <c:v>41.8</c:v>
                </c:pt>
                <c:pt idx="20901" formatCode="General">
                  <c:v>41.802</c:v>
                </c:pt>
                <c:pt idx="20902" formatCode="General">
                  <c:v>41.804000000000002</c:v>
                </c:pt>
                <c:pt idx="20903" formatCode="General">
                  <c:v>41.805999999999997</c:v>
                </c:pt>
                <c:pt idx="20904" formatCode="General">
                  <c:v>41.808</c:v>
                </c:pt>
                <c:pt idx="20905" formatCode="General">
                  <c:v>41.81</c:v>
                </c:pt>
                <c:pt idx="20906" formatCode="General">
                  <c:v>41.811999999999998</c:v>
                </c:pt>
                <c:pt idx="20907" formatCode="General">
                  <c:v>41.814</c:v>
                </c:pt>
                <c:pt idx="20908" formatCode="General">
                  <c:v>41.816000000000003</c:v>
                </c:pt>
                <c:pt idx="20909" formatCode="General">
                  <c:v>41.817999999999998</c:v>
                </c:pt>
                <c:pt idx="20910" formatCode="General">
                  <c:v>41.82</c:v>
                </c:pt>
                <c:pt idx="20911" formatCode="General">
                  <c:v>41.822000000000003</c:v>
                </c:pt>
                <c:pt idx="20912" formatCode="General">
                  <c:v>41.823999999999998</c:v>
                </c:pt>
                <c:pt idx="20913" formatCode="General">
                  <c:v>41.826000000000001</c:v>
                </c:pt>
                <c:pt idx="20914" formatCode="General">
                  <c:v>41.828000000000003</c:v>
                </c:pt>
                <c:pt idx="20915" formatCode="General">
                  <c:v>41.83</c:v>
                </c:pt>
                <c:pt idx="20916" formatCode="General">
                  <c:v>41.832000000000001</c:v>
                </c:pt>
                <c:pt idx="20917" formatCode="General">
                  <c:v>41.834000000000003</c:v>
                </c:pt>
                <c:pt idx="20918" formatCode="General">
                  <c:v>41.835999999999999</c:v>
                </c:pt>
                <c:pt idx="20919" formatCode="General">
                  <c:v>41.838000000000001</c:v>
                </c:pt>
                <c:pt idx="20920" formatCode="General">
                  <c:v>41.84</c:v>
                </c:pt>
                <c:pt idx="20921" formatCode="General">
                  <c:v>41.841999999999999</c:v>
                </c:pt>
                <c:pt idx="20922" formatCode="General">
                  <c:v>41.844000000000001</c:v>
                </c:pt>
                <c:pt idx="20923" formatCode="General">
                  <c:v>41.845999999999997</c:v>
                </c:pt>
                <c:pt idx="20924" formatCode="General">
                  <c:v>41.847999999999999</c:v>
                </c:pt>
                <c:pt idx="20925" formatCode="General">
                  <c:v>41.85</c:v>
                </c:pt>
                <c:pt idx="20926" formatCode="General">
                  <c:v>41.851999999999997</c:v>
                </c:pt>
                <c:pt idx="20927" formatCode="General">
                  <c:v>41.853999999999999</c:v>
                </c:pt>
                <c:pt idx="20928" formatCode="General">
                  <c:v>41.856000000000002</c:v>
                </c:pt>
                <c:pt idx="20929" formatCode="General">
                  <c:v>41.857999999999997</c:v>
                </c:pt>
                <c:pt idx="20930" formatCode="General">
                  <c:v>41.86</c:v>
                </c:pt>
                <c:pt idx="20931" formatCode="General">
                  <c:v>41.862000000000002</c:v>
                </c:pt>
                <c:pt idx="20932" formatCode="General">
                  <c:v>41.863999999999997</c:v>
                </c:pt>
                <c:pt idx="20933" formatCode="General">
                  <c:v>41.866</c:v>
                </c:pt>
                <c:pt idx="20934" formatCode="General">
                  <c:v>41.868000000000002</c:v>
                </c:pt>
                <c:pt idx="20935" formatCode="General">
                  <c:v>41.87</c:v>
                </c:pt>
                <c:pt idx="20936" formatCode="General">
                  <c:v>41.872</c:v>
                </c:pt>
                <c:pt idx="20937" formatCode="General">
                  <c:v>41.874000000000002</c:v>
                </c:pt>
                <c:pt idx="20938" formatCode="General">
                  <c:v>41.875999999999998</c:v>
                </c:pt>
                <c:pt idx="20939" formatCode="General">
                  <c:v>41.878</c:v>
                </c:pt>
                <c:pt idx="20940" formatCode="General">
                  <c:v>41.88</c:v>
                </c:pt>
                <c:pt idx="20941" formatCode="General">
                  <c:v>41.881999999999998</c:v>
                </c:pt>
                <c:pt idx="20942" formatCode="General">
                  <c:v>41.884</c:v>
                </c:pt>
                <c:pt idx="20943" formatCode="General">
                  <c:v>41.886000000000003</c:v>
                </c:pt>
                <c:pt idx="20944" formatCode="General">
                  <c:v>41.887999999999998</c:v>
                </c:pt>
                <c:pt idx="20945" formatCode="General">
                  <c:v>41.89</c:v>
                </c:pt>
                <c:pt idx="20946" formatCode="General">
                  <c:v>41.892000000000003</c:v>
                </c:pt>
                <c:pt idx="20947" formatCode="General">
                  <c:v>41.893999999999998</c:v>
                </c:pt>
                <c:pt idx="20948" formatCode="General">
                  <c:v>41.896000000000001</c:v>
                </c:pt>
                <c:pt idx="20949" formatCode="General">
                  <c:v>41.898000000000003</c:v>
                </c:pt>
                <c:pt idx="20950" formatCode="General">
                  <c:v>41.9</c:v>
                </c:pt>
                <c:pt idx="20951" formatCode="General">
                  <c:v>41.902000000000001</c:v>
                </c:pt>
                <c:pt idx="20952" formatCode="General">
                  <c:v>41.904000000000003</c:v>
                </c:pt>
                <c:pt idx="20953" formatCode="General">
                  <c:v>41.905999999999999</c:v>
                </c:pt>
                <c:pt idx="20954" formatCode="General">
                  <c:v>41.908000000000001</c:v>
                </c:pt>
                <c:pt idx="20955" formatCode="General">
                  <c:v>41.91</c:v>
                </c:pt>
                <c:pt idx="20956" formatCode="General">
                  <c:v>41.911999999999999</c:v>
                </c:pt>
                <c:pt idx="20957" formatCode="General">
                  <c:v>41.914000000000001</c:v>
                </c:pt>
                <c:pt idx="20958" formatCode="General">
                  <c:v>41.915999999999997</c:v>
                </c:pt>
                <c:pt idx="20959" formatCode="General">
                  <c:v>41.917999999999999</c:v>
                </c:pt>
                <c:pt idx="20960" formatCode="General">
                  <c:v>41.92</c:v>
                </c:pt>
                <c:pt idx="20961" formatCode="General">
                  <c:v>41.921999999999997</c:v>
                </c:pt>
                <c:pt idx="20962" formatCode="General">
                  <c:v>41.923999999999999</c:v>
                </c:pt>
                <c:pt idx="20963" formatCode="General">
                  <c:v>41.926000000000002</c:v>
                </c:pt>
                <c:pt idx="20964" formatCode="General">
                  <c:v>41.927999999999997</c:v>
                </c:pt>
                <c:pt idx="20965" formatCode="General">
                  <c:v>41.93</c:v>
                </c:pt>
                <c:pt idx="20966" formatCode="General">
                  <c:v>41.932000000000002</c:v>
                </c:pt>
                <c:pt idx="20967" formatCode="General">
                  <c:v>41.933999999999997</c:v>
                </c:pt>
                <c:pt idx="20968" formatCode="General">
                  <c:v>41.936</c:v>
                </c:pt>
                <c:pt idx="20969" formatCode="General">
                  <c:v>41.938000000000002</c:v>
                </c:pt>
                <c:pt idx="20970" formatCode="General">
                  <c:v>41.94</c:v>
                </c:pt>
                <c:pt idx="20971" formatCode="General">
                  <c:v>41.942</c:v>
                </c:pt>
                <c:pt idx="20972" formatCode="General">
                  <c:v>41.944000000000003</c:v>
                </c:pt>
                <c:pt idx="20973" formatCode="General">
                  <c:v>41.945999999999998</c:v>
                </c:pt>
                <c:pt idx="20974" formatCode="General">
                  <c:v>41.948</c:v>
                </c:pt>
                <c:pt idx="20975" formatCode="General">
                  <c:v>41.95</c:v>
                </c:pt>
                <c:pt idx="20976" formatCode="General">
                  <c:v>41.951999999999998</c:v>
                </c:pt>
                <c:pt idx="20977" formatCode="General">
                  <c:v>41.954000000000001</c:v>
                </c:pt>
                <c:pt idx="20978" formatCode="General">
                  <c:v>41.956000000000003</c:v>
                </c:pt>
                <c:pt idx="20979" formatCode="General">
                  <c:v>41.957999999999998</c:v>
                </c:pt>
                <c:pt idx="20980" formatCode="General">
                  <c:v>41.96</c:v>
                </c:pt>
                <c:pt idx="20981" formatCode="General">
                  <c:v>41.962000000000003</c:v>
                </c:pt>
                <c:pt idx="20982" formatCode="General">
                  <c:v>41.963999999999999</c:v>
                </c:pt>
                <c:pt idx="20983" formatCode="General">
                  <c:v>41.966000000000001</c:v>
                </c:pt>
                <c:pt idx="20984" formatCode="General">
                  <c:v>41.968000000000004</c:v>
                </c:pt>
                <c:pt idx="20985" formatCode="General">
                  <c:v>41.97</c:v>
                </c:pt>
                <c:pt idx="20986" formatCode="General">
                  <c:v>41.972000000000001</c:v>
                </c:pt>
                <c:pt idx="20987" formatCode="General">
                  <c:v>41.973999999999997</c:v>
                </c:pt>
                <c:pt idx="20988" formatCode="General">
                  <c:v>41.975999999999999</c:v>
                </c:pt>
                <c:pt idx="20989" formatCode="General">
                  <c:v>41.978000000000002</c:v>
                </c:pt>
                <c:pt idx="20990" formatCode="General">
                  <c:v>41.98</c:v>
                </c:pt>
                <c:pt idx="20991" formatCode="General">
                  <c:v>41.981999999999999</c:v>
                </c:pt>
                <c:pt idx="20992" formatCode="General">
                  <c:v>41.984000000000002</c:v>
                </c:pt>
                <c:pt idx="20993" formatCode="General">
                  <c:v>41.985999999999997</c:v>
                </c:pt>
                <c:pt idx="20994" formatCode="General">
                  <c:v>41.988</c:v>
                </c:pt>
                <c:pt idx="20995" formatCode="General">
                  <c:v>41.99</c:v>
                </c:pt>
                <c:pt idx="20996" formatCode="General">
                  <c:v>41.991999999999997</c:v>
                </c:pt>
                <c:pt idx="20997" formatCode="General">
                  <c:v>41.994</c:v>
                </c:pt>
                <c:pt idx="20998" formatCode="General">
                  <c:v>41.996000000000002</c:v>
                </c:pt>
                <c:pt idx="20999" formatCode="General">
                  <c:v>41.997999999999998</c:v>
                </c:pt>
                <c:pt idx="21000" formatCode="General">
                  <c:v>42</c:v>
                </c:pt>
                <c:pt idx="21001" formatCode="General">
                  <c:v>42.002000000000002</c:v>
                </c:pt>
                <c:pt idx="21002" formatCode="General">
                  <c:v>42.003999999999998</c:v>
                </c:pt>
                <c:pt idx="21003" formatCode="General">
                  <c:v>42.006</c:v>
                </c:pt>
                <c:pt idx="21004" formatCode="General">
                  <c:v>42.008000000000003</c:v>
                </c:pt>
                <c:pt idx="21005" formatCode="General">
                  <c:v>42.01</c:v>
                </c:pt>
                <c:pt idx="21006" formatCode="General">
                  <c:v>42.012</c:v>
                </c:pt>
                <c:pt idx="21007" formatCode="General">
                  <c:v>42.014000000000003</c:v>
                </c:pt>
                <c:pt idx="21008" formatCode="General">
                  <c:v>42.015999999999998</c:v>
                </c:pt>
                <c:pt idx="21009" formatCode="General">
                  <c:v>42.018000000000001</c:v>
                </c:pt>
                <c:pt idx="21010" formatCode="General">
                  <c:v>42.02</c:v>
                </c:pt>
                <c:pt idx="21011" formatCode="General">
                  <c:v>42.021999999999998</c:v>
                </c:pt>
                <c:pt idx="21012" formatCode="General">
                  <c:v>42.024000000000001</c:v>
                </c:pt>
                <c:pt idx="21013" formatCode="General">
                  <c:v>42.026000000000003</c:v>
                </c:pt>
                <c:pt idx="21014" formatCode="General">
                  <c:v>42.027999999999999</c:v>
                </c:pt>
                <c:pt idx="21015" formatCode="General">
                  <c:v>42.03</c:v>
                </c:pt>
                <c:pt idx="21016" formatCode="General">
                  <c:v>42.031999999999996</c:v>
                </c:pt>
                <c:pt idx="21017" formatCode="General">
                  <c:v>42.033999999999999</c:v>
                </c:pt>
                <c:pt idx="21018" formatCode="General">
                  <c:v>42.036000000000001</c:v>
                </c:pt>
                <c:pt idx="21019" formatCode="General">
                  <c:v>42.037999999999997</c:v>
                </c:pt>
                <c:pt idx="21020" formatCode="General">
                  <c:v>42.04</c:v>
                </c:pt>
                <c:pt idx="21021" formatCode="General">
                  <c:v>42.042000000000002</c:v>
                </c:pt>
                <c:pt idx="21022" formatCode="General">
                  <c:v>42.043999999999997</c:v>
                </c:pt>
                <c:pt idx="21023" formatCode="General">
                  <c:v>42.045999999999999</c:v>
                </c:pt>
                <c:pt idx="21024" formatCode="General">
                  <c:v>42.048000000000002</c:v>
                </c:pt>
                <c:pt idx="21025" formatCode="General">
                  <c:v>42.05</c:v>
                </c:pt>
                <c:pt idx="21026" formatCode="General">
                  <c:v>42.052</c:v>
                </c:pt>
                <c:pt idx="21027" formatCode="General">
                  <c:v>42.054000000000002</c:v>
                </c:pt>
                <c:pt idx="21028" formatCode="General">
                  <c:v>42.055999999999997</c:v>
                </c:pt>
                <c:pt idx="21029" formatCode="General">
                  <c:v>42.058</c:v>
                </c:pt>
                <c:pt idx="21030" formatCode="General">
                  <c:v>42.06</c:v>
                </c:pt>
                <c:pt idx="21031" formatCode="General">
                  <c:v>42.061999999999998</c:v>
                </c:pt>
                <c:pt idx="21032" formatCode="General">
                  <c:v>42.064</c:v>
                </c:pt>
                <c:pt idx="21033" formatCode="General">
                  <c:v>42.066000000000003</c:v>
                </c:pt>
                <c:pt idx="21034" formatCode="General">
                  <c:v>42.067999999999998</c:v>
                </c:pt>
                <c:pt idx="21035" formatCode="General">
                  <c:v>42.07</c:v>
                </c:pt>
                <c:pt idx="21036" formatCode="General">
                  <c:v>42.072000000000003</c:v>
                </c:pt>
                <c:pt idx="21037" formatCode="General">
                  <c:v>42.073999999999998</c:v>
                </c:pt>
                <c:pt idx="21038" formatCode="General">
                  <c:v>42.076000000000001</c:v>
                </c:pt>
                <c:pt idx="21039" formatCode="General">
                  <c:v>42.078000000000003</c:v>
                </c:pt>
                <c:pt idx="21040" formatCode="General">
                  <c:v>42.08</c:v>
                </c:pt>
                <c:pt idx="21041" formatCode="General">
                  <c:v>42.082000000000001</c:v>
                </c:pt>
                <c:pt idx="21042" formatCode="General">
                  <c:v>42.084000000000003</c:v>
                </c:pt>
                <c:pt idx="21043" formatCode="General">
                  <c:v>42.085999999999999</c:v>
                </c:pt>
                <c:pt idx="21044" formatCode="General">
                  <c:v>42.088000000000001</c:v>
                </c:pt>
                <c:pt idx="21045" formatCode="General">
                  <c:v>42.09</c:v>
                </c:pt>
                <c:pt idx="21046" formatCode="General">
                  <c:v>42.091999999999999</c:v>
                </c:pt>
                <c:pt idx="21047" formatCode="General">
                  <c:v>42.094000000000001</c:v>
                </c:pt>
                <c:pt idx="21048" formatCode="General">
                  <c:v>42.095999999999997</c:v>
                </c:pt>
                <c:pt idx="21049" formatCode="General">
                  <c:v>42.097999999999999</c:v>
                </c:pt>
                <c:pt idx="21050" formatCode="General">
                  <c:v>42.1</c:v>
                </c:pt>
                <c:pt idx="21051" formatCode="General">
                  <c:v>42.101999999999997</c:v>
                </c:pt>
                <c:pt idx="21052" formatCode="General">
                  <c:v>42.103999999999999</c:v>
                </c:pt>
                <c:pt idx="21053" formatCode="General">
                  <c:v>42.106000000000002</c:v>
                </c:pt>
                <c:pt idx="21054" formatCode="General">
                  <c:v>42.107999999999997</c:v>
                </c:pt>
                <c:pt idx="21055" formatCode="General">
                  <c:v>42.11</c:v>
                </c:pt>
                <c:pt idx="21056" formatCode="General">
                  <c:v>42.112000000000002</c:v>
                </c:pt>
                <c:pt idx="21057" formatCode="General">
                  <c:v>42.113999999999997</c:v>
                </c:pt>
                <c:pt idx="21058" formatCode="General">
                  <c:v>42.116</c:v>
                </c:pt>
                <c:pt idx="21059" formatCode="General">
                  <c:v>42.118000000000002</c:v>
                </c:pt>
                <c:pt idx="21060" formatCode="General">
                  <c:v>42.12</c:v>
                </c:pt>
                <c:pt idx="21061" formatCode="General">
                  <c:v>42.122</c:v>
                </c:pt>
                <c:pt idx="21062" formatCode="General">
                  <c:v>42.124000000000002</c:v>
                </c:pt>
                <c:pt idx="21063" formatCode="General">
                  <c:v>42.125999999999998</c:v>
                </c:pt>
                <c:pt idx="21064" formatCode="General">
                  <c:v>42.128</c:v>
                </c:pt>
                <c:pt idx="21065" formatCode="General">
                  <c:v>42.13</c:v>
                </c:pt>
                <c:pt idx="21066" formatCode="General">
                  <c:v>42.131999999999998</c:v>
                </c:pt>
                <c:pt idx="21067" formatCode="General">
                  <c:v>42.134</c:v>
                </c:pt>
                <c:pt idx="21068" formatCode="General">
                  <c:v>42.136000000000003</c:v>
                </c:pt>
                <c:pt idx="21069" formatCode="General">
                  <c:v>42.137999999999998</c:v>
                </c:pt>
                <c:pt idx="21070" formatCode="General">
                  <c:v>42.14</c:v>
                </c:pt>
                <c:pt idx="21071" formatCode="General">
                  <c:v>42.142000000000003</c:v>
                </c:pt>
                <c:pt idx="21072" formatCode="General">
                  <c:v>42.143999999999998</c:v>
                </c:pt>
                <c:pt idx="21073" formatCode="General">
                  <c:v>42.146000000000001</c:v>
                </c:pt>
                <c:pt idx="21074" formatCode="General">
                  <c:v>42.148000000000003</c:v>
                </c:pt>
                <c:pt idx="21075" formatCode="General">
                  <c:v>42.15</c:v>
                </c:pt>
                <c:pt idx="21076" formatCode="General">
                  <c:v>42.152000000000001</c:v>
                </c:pt>
                <c:pt idx="21077" formatCode="General">
                  <c:v>42.154000000000003</c:v>
                </c:pt>
                <c:pt idx="21078" formatCode="General">
                  <c:v>42.155999999999999</c:v>
                </c:pt>
                <c:pt idx="21079" formatCode="General">
                  <c:v>42.158000000000001</c:v>
                </c:pt>
                <c:pt idx="21080" formatCode="General">
                  <c:v>42.16</c:v>
                </c:pt>
                <c:pt idx="21081" formatCode="General">
                  <c:v>42.161999999999999</c:v>
                </c:pt>
                <c:pt idx="21082" formatCode="General">
                  <c:v>42.164000000000001</c:v>
                </c:pt>
                <c:pt idx="21083" formatCode="General">
                  <c:v>42.165999999999997</c:v>
                </c:pt>
                <c:pt idx="21084" formatCode="General">
                  <c:v>42.167999999999999</c:v>
                </c:pt>
                <c:pt idx="21085" formatCode="General">
                  <c:v>42.17</c:v>
                </c:pt>
                <c:pt idx="21086" formatCode="General">
                  <c:v>42.171999999999997</c:v>
                </c:pt>
                <c:pt idx="21087" formatCode="General">
                  <c:v>42.173999999999999</c:v>
                </c:pt>
                <c:pt idx="21088" formatCode="General">
                  <c:v>42.176000000000002</c:v>
                </c:pt>
                <c:pt idx="21089" formatCode="General">
                  <c:v>42.177999999999997</c:v>
                </c:pt>
                <c:pt idx="21090" formatCode="General">
                  <c:v>42.18</c:v>
                </c:pt>
                <c:pt idx="21091" formatCode="General">
                  <c:v>42.182000000000002</c:v>
                </c:pt>
                <c:pt idx="21092" formatCode="General">
                  <c:v>42.183999999999997</c:v>
                </c:pt>
                <c:pt idx="21093" formatCode="General">
                  <c:v>42.186</c:v>
                </c:pt>
                <c:pt idx="21094" formatCode="General">
                  <c:v>42.188000000000002</c:v>
                </c:pt>
                <c:pt idx="21095" formatCode="General">
                  <c:v>42.19</c:v>
                </c:pt>
                <c:pt idx="21096" formatCode="General">
                  <c:v>42.192</c:v>
                </c:pt>
                <c:pt idx="21097" formatCode="General">
                  <c:v>42.194000000000003</c:v>
                </c:pt>
                <c:pt idx="21098" formatCode="General">
                  <c:v>42.195999999999998</c:v>
                </c:pt>
                <c:pt idx="21099" formatCode="General">
                  <c:v>42.198</c:v>
                </c:pt>
                <c:pt idx="21100" formatCode="General">
                  <c:v>42.2</c:v>
                </c:pt>
                <c:pt idx="21101" formatCode="General">
                  <c:v>42.201999999999998</c:v>
                </c:pt>
                <c:pt idx="21102" formatCode="General">
                  <c:v>42.204000000000001</c:v>
                </c:pt>
                <c:pt idx="21103" formatCode="General">
                  <c:v>42.206000000000003</c:v>
                </c:pt>
                <c:pt idx="21104" formatCode="General">
                  <c:v>42.207999999999998</c:v>
                </c:pt>
                <c:pt idx="21105" formatCode="General">
                  <c:v>42.21</c:v>
                </c:pt>
                <c:pt idx="21106" formatCode="General">
                  <c:v>42.212000000000003</c:v>
                </c:pt>
                <c:pt idx="21107" formatCode="General">
                  <c:v>42.213999999999999</c:v>
                </c:pt>
                <c:pt idx="21108" formatCode="General">
                  <c:v>42.216000000000001</c:v>
                </c:pt>
                <c:pt idx="21109" formatCode="General">
                  <c:v>42.218000000000004</c:v>
                </c:pt>
                <c:pt idx="21110" formatCode="General">
                  <c:v>42.22</c:v>
                </c:pt>
                <c:pt idx="21111" formatCode="General">
                  <c:v>42.222000000000001</c:v>
                </c:pt>
                <c:pt idx="21112" formatCode="General">
                  <c:v>42.223999999999997</c:v>
                </c:pt>
                <c:pt idx="21113" formatCode="General">
                  <c:v>42.225999999999999</c:v>
                </c:pt>
                <c:pt idx="21114" formatCode="General">
                  <c:v>42.228000000000002</c:v>
                </c:pt>
                <c:pt idx="21115" formatCode="General">
                  <c:v>42.23</c:v>
                </c:pt>
                <c:pt idx="21116" formatCode="General">
                  <c:v>42.231999999999999</c:v>
                </c:pt>
                <c:pt idx="21117" formatCode="General">
                  <c:v>42.234000000000002</c:v>
                </c:pt>
                <c:pt idx="21118" formatCode="General">
                  <c:v>42.235999999999997</c:v>
                </c:pt>
                <c:pt idx="21119" formatCode="General">
                  <c:v>42.238</c:v>
                </c:pt>
                <c:pt idx="21120" formatCode="General">
                  <c:v>42.24</c:v>
                </c:pt>
                <c:pt idx="21121" formatCode="General">
                  <c:v>42.241999999999997</c:v>
                </c:pt>
                <c:pt idx="21122" formatCode="General">
                  <c:v>42.244</c:v>
                </c:pt>
                <c:pt idx="21123" formatCode="General">
                  <c:v>42.246000000000002</c:v>
                </c:pt>
                <c:pt idx="21124" formatCode="General">
                  <c:v>42.247999999999998</c:v>
                </c:pt>
                <c:pt idx="21125" formatCode="General">
                  <c:v>42.25</c:v>
                </c:pt>
                <c:pt idx="21126" formatCode="General">
                  <c:v>42.252000000000002</c:v>
                </c:pt>
                <c:pt idx="21127" formatCode="General">
                  <c:v>42.253999999999998</c:v>
                </c:pt>
                <c:pt idx="21128" formatCode="General">
                  <c:v>42.256</c:v>
                </c:pt>
                <c:pt idx="21129" formatCode="General">
                  <c:v>42.258000000000003</c:v>
                </c:pt>
                <c:pt idx="21130" formatCode="General">
                  <c:v>42.26</c:v>
                </c:pt>
                <c:pt idx="21131" formatCode="General">
                  <c:v>42.262</c:v>
                </c:pt>
                <c:pt idx="21132" formatCode="General">
                  <c:v>42.264000000000003</c:v>
                </c:pt>
                <c:pt idx="21133" formatCode="General">
                  <c:v>42.265999999999998</c:v>
                </c:pt>
                <c:pt idx="21134" formatCode="General">
                  <c:v>42.268000000000001</c:v>
                </c:pt>
                <c:pt idx="21135" formatCode="General">
                  <c:v>42.27</c:v>
                </c:pt>
                <c:pt idx="21136" formatCode="General">
                  <c:v>42.271999999999998</c:v>
                </c:pt>
                <c:pt idx="21137" formatCode="General">
                  <c:v>42.274000000000001</c:v>
                </c:pt>
                <c:pt idx="21138" formatCode="General">
                  <c:v>42.276000000000003</c:v>
                </c:pt>
                <c:pt idx="21139" formatCode="General">
                  <c:v>42.277999999999999</c:v>
                </c:pt>
                <c:pt idx="21140" formatCode="General">
                  <c:v>42.28</c:v>
                </c:pt>
                <c:pt idx="21141" formatCode="General">
                  <c:v>42.281999999999996</c:v>
                </c:pt>
                <c:pt idx="21142" formatCode="General">
                  <c:v>42.283999999999999</c:v>
                </c:pt>
                <c:pt idx="21143" formatCode="General">
                  <c:v>42.286000000000001</c:v>
                </c:pt>
                <c:pt idx="21144" formatCode="General">
                  <c:v>42.287999999999997</c:v>
                </c:pt>
                <c:pt idx="21145" formatCode="General">
                  <c:v>42.29</c:v>
                </c:pt>
                <c:pt idx="21146" formatCode="General">
                  <c:v>42.292000000000002</c:v>
                </c:pt>
                <c:pt idx="21147" formatCode="General">
                  <c:v>42.293999999999997</c:v>
                </c:pt>
                <c:pt idx="21148" formatCode="General">
                  <c:v>42.295999999999999</c:v>
                </c:pt>
                <c:pt idx="21149" formatCode="General">
                  <c:v>42.298000000000002</c:v>
                </c:pt>
                <c:pt idx="21150" formatCode="General">
                  <c:v>42.3</c:v>
                </c:pt>
                <c:pt idx="21151" formatCode="General">
                  <c:v>42.302</c:v>
                </c:pt>
                <c:pt idx="21152" formatCode="General">
                  <c:v>42.304000000000002</c:v>
                </c:pt>
                <c:pt idx="21153" formatCode="General">
                  <c:v>42.305999999999997</c:v>
                </c:pt>
                <c:pt idx="21154" formatCode="General">
                  <c:v>42.308</c:v>
                </c:pt>
                <c:pt idx="21155" formatCode="General">
                  <c:v>42.31</c:v>
                </c:pt>
                <c:pt idx="21156" formatCode="General">
                  <c:v>42.311999999999998</c:v>
                </c:pt>
                <c:pt idx="21157" formatCode="General">
                  <c:v>42.314</c:v>
                </c:pt>
                <c:pt idx="21158" formatCode="General">
                  <c:v>42.316000000000003</c:v>
                </c:pt>
                <c:pt idx="21159" formatCode="General">
                  <c:v>42.317999999999998</c:v>
                </c:pt>
                <c:pt idx="21160" formatCode="General">
                  <c:v>42.32</c:v>
                </c:pt>
                <c:pt idx="21161" formatCode="General">
                  <c:v>42.322000000000003</c:v>
                </c:pt>
                <c:pt idx="21162" formatCode="General">
                  <c:v>42.323999999999998</c:v>
                </c:pt>
                <c:pt idx="21163" formatCode="General">
                  <c:v>42.326000000000001</c:v>
                </c:pt>
                <c:pt idx="21164" formatCode="General">
                  <c:v>42.328000000000003</c:v>
                </c:pt>
                <c:pt idx="21165" formatCode="General">
                  <c:v>42.33</c:v>
                </c:pt>
                <c:pt idx="21166" formatCode="General">
                  <c:v>42.332000000000001</c:v>
                </c:pt>
                <c:pt idx="21167" formatCode="General">
                  <c:v>42.334000000000003</c:v>
                </c:pt>
                <c:pt idx="21168" formatCode="General">
                  <c:v>42.335999999999999</c:v>
                </c:pt>
                <c:pt idx="21169" formatCode="General">
                  <c:v>42.338000000000001</c:v>
                </c:pt>
                <c:pt idx="21170" formatCode="General">
                  <c:v>42.34</c:v>
                </c:pt>
                <c:pt idx="21171" formatCode="General">
                  <c:v>42.341999999999999</c:v>
                </c:pt>
                <c:pt idx="21172" formatCode="General">
                  <c:v>42.344000000000001</c:v>
                </c:pt>
                <c:pt idx="21173" formatCode="General">
                  <c:v>42.345999999999997</c:v>
                </c:pt>
                <c:pt idx="21174" formatCode="General">
                  <c:v>42.347999999999999</c:v>
                </c:pt>
                <c:pt idx="21175" formatCode="General">
                  <c:v>42.35</c:v>
                </c:pt>
                <c:pt idx="21176" formatCode="General">
                  <c:v>42.351999999999997</c:v>
                </c:pt>
                <c:pt idx="21177" formatCode="General">
                  <c:v>42.353999999999999</c:v>
                </c:pt>
                <c:pt idx="21178" formatCode="General">
                  <c:v>42.356000000000002</c:v>
                </c:pt>
                <c:pt idx="21179" formatCode="General">
                  <c:v>42.357999999999997</c:v>
                </c:pt>
                <c:pt idx="21180" formatCode="General">
                  <c:v>42.36</c:v>
                </c:pt>
                <c:pt idx="21181" formatCode="General">
                  <c:v>42.362000000000002</c:v>
                </c:pt>
                <c:pt idx="21182" formatCode="General">
                  <c:v>42.363999999999997</c:v>
                </c:pt>
                <c:pt idx="21183" formatCode="General">
                  <c:v>42.366</c:v>
                </c:pt>
                <c:pt idx="21184" formatCode="General">
                  <c:v>42.368000000000002</c:v>
                </c:pt>
                <c:pt idx="21185" formatCode="General">
                  <c:v>42.37</c:v>
                </c:pt>
                <c:pt idx="21186" formatCode="General">
                  <c:v>42.372</c:v>
                </c:pt>
                <c:pt idx="21187" formatCode="General">
                  <c:v>42.374000000000002</c:v>
                </c:pt>
                <c:pt idx="21188" formatCode="General">
                  <c:v>42.375999999999998</c:v>
                </c:pt>
                <c:pt idx="21189" formatCode="General">
                  <c:v>42.378</c:v>
                </c:pt>
                <c:pt idx="21190" formatCode="General">
                  <c:v>42.38</c:v>
                </c:pt>
                <c:pt idx="21191" formatCode="General">
                  <c:v>42.381999999999998</c:v>
                </c:pt>
                <c:pt idx="21192" formatCode="General">
                  <c:v>42.384</c:v>
                </c:pt>
                <c:pt idx="21193" formatCode="General">
                  <c:v>42.386000000000003</c:v>
                </c:pt>
                <c:pt idx="21194" formatCode="General">
                  <c:v>42.387999999999998</c:v>
                </c:pt>
                <c:pt idx="21195" formatCode="General">
                  <c:v>42.39</c:v>
                </c:pt>
                <c:pt idx="21196" formatCode="General">
                  <c:v>42.392000000000003</c:v>
                </c:pt>
                <c:pt idx="21197" formatCode="General">
                  <c:v>42.393999999999998</c:v>
                </c:pt>
                <c:pt idx="21198" formatCode="General">
                  <c:v>42.396000000000001</c:v>
                </c:pt>
                <c:pt idx="21199" formatCode="General">
                  <c:v>42.398000000000003</c:v>
                </c:pt>
                <c:pt idx="21200" formatCode="General">
                  <c:v>42.4</c:v>
                </c:pt>
                <c:pt idx="21201" formatCode="General">
                  <c:v>42.402000000000001</c:v>
                </c:pt>
                <c:pt idx="21202" formatCode="General">
                  <c:v>42.404000000000003</c:v>
                </c:pt>
                <c:pt idx="21203" formatCode="General">
                  <c:v>42.405999999999999</c:v>
                </c:pt>
                <c:pt idx="21204" formatCode="General">
                  <c:v>42.408000000000001</c:v>
                </c:pt>
                <c:pt idx="21205" formatCode="General">
                  <c:v>42.41</c:v>
                </c:pt>
                <c:pt idx="21206" formatCode="General">
                  <c:v>42.411999999999999</c:v>
                </c:pt>
                <c:pt idx="21207" formatCode="General">
                  <c:v>42.414000000000001</c:v>
                </c:pt>
                <c:pt idx="21208" formatCode="General">
                  <c:v>42.415999999999997</c:v>
                </c:pt>
                <c:pt idx="21209" formatCode="General">
                  <c:v>42.417999999999999</c:v>
                </c:pt>
                <c:pt idx="21210" formatCode="General">
                  <c:v>42.42</c:v>
                </c:pt>
                <c:pt idx="21211" formatCode="General">
                  <c:v>42.421999999999997</c:v>
                </c:pt>
                <c:pt idx="21212" formatCode="General">
                  <c:v>42.423999999999999</c:v>
                </c:pt>
                <c:pt idx="21213" formatCode="General">
                  <c:v>42.426000000000002</c:v>
                </c:pt>
                <c:pt idx="21214" formatCode="General">
                  <c:v>42.427999999999997</c:v>
                </c:pt>
                <c:pt idx="21215" formatCode="General">
                  <c:v>42.43</c:v>
                </c:pt>
                <c:pt idx="21216" formatCode="General">
                  <c:v>42.432000000000002</c:v>
                </c:pt>
                <c:pt idx="21217" formatCode="General">
                  <c:v>42.433999999999997</c:v>
                </c:pt>
                <c:pt idx="21218" formatCode="General">
                  <c:v>42.436</c:v>
                </c:pt>
                <c:pt idx="21219" formatCode="General">
                  <c:v>42.438000000000002</c:v>
                </c:pt>
                <c:pt idx="21220" formatCode="General">
                  <c:v>42.44</c:v>
                </c:pt>
                <c:pt idx="21221" formatCode="General">
                  <c:v>42.442</c:v>
                </c:pt>
                <c:pt idx="21222" formatCode="General">
                  <c:v>42.444000000000003</c:v>
                </c:pt>
                <c:pt idx="21223" formatCode="General">
                  <c:v>42.445999999999998</c:v>
                </c:pt>
                <c:pt idx="21224" formatCode="General">
                  <c:v>42.448</c:v>
                </c:pt>
                <c:pt idx="21225" formatCode="General">
                  <c:v>42.45</c:v>
                </c:pt>
                <c:pt idx="21226" formatCode="General">
                  <c:v>42.451999999999998</c:v>
                </c:pt>
                <c:pt idx="21227" formatCode="General">
                  <c:v>42.454000000000001</c:v>
                </c:pt>
                <c:pt idx="21228" formatCode="General">
                  <c:v>42.456000000000003</c:v>
                </c:pt>
                <c:pt idx="21229" formatCode="General">
                  <c:v>42.457999999999998</c:v>
                </c:pt>
                <c:pt idx="21230" formatCode="General">
                  <c:v>42.46</c:v>
                </c:pt>
                <c:pt idx="21231" formatCode="General">
                  <c:v>42.462000000000003</c:v>
                </c:pt>
                <c:pt idx="21232" formatCode="General">
                  <c:v>42.463999999999999</c:v>
                </c:pt>
                <c:pt idx="21233" formatCode="General">
                  <c:v>42.466000000000001</c:v>
                </c:pt>
                <c:pt idx="21234" formatCode="General">
                  <c:v>42.468000000000004</c:v>
                </c:pt>
                <c:pt idx="21235" formatCode="General">
                  <c:v>42.47</c:v>
                </c:pt>
                <c:pt idx="21236" formatCode="General">
                  <c:v>42.472000000000001</c:v>
                </c:pt>
                <c:pt idx="21237" formatCode="General">
                  <c:v>42.473999999999997</c:v>
                </c:pt>
                <c:pt idx="21238" formatCode="General">
                  <c:v>42.475999999999999</c:v>
                </c:pt>
                <c:pt idx="21239" formatCode="General">
                  <c:v>42.478000000000002</c:v>
                </c:pt>
                <c:pt idx="21240" formatCode="General">
                  <c:v>42.48</c:v>
                </c:pt>
                <c:pt idx="21241" formatCode="General">
                  <c:v>42.481999999999999</c:v>
                </c:pt>
                <c:pt idx="21242" formatCode="General">
                  <c:v>42.484000000000002</c:v>
                </c:pt>
                <c:pt idx="21243" formatCode="General">
                  <c:v>42.485999999999997</c:v>
                </c:pt>
                <c:pt idx="21244" formatCode="General">
                  <c:v>42.488</c:v>
                </c:pt>
                <c:pt idx="21245" formatCode="General">
                  <c:v>42.49</c:v>
                </c:pt>
                <c:pt idx="21246" formatCode="General">
                  <c:v>42.491999999999997</c:v>
                </c:pt>
                <c:pt idx="21247" formatCode="General">
                  <c:v>42.494</c:v>
                </c:pt>
                <c:pt idx="21248" formatCode="General">
                  <c:v>42.496000000000002</c:v>
                </c:pt>
                <c:pt idx="21249" formatCode="General">
                  <c:v>42.497999999999998</c:v>
                </c:pt>
                <c:pt idx="21250" formatCode="General">
                  <c:v>42.5</c:v>
                </c:pt>
                <c:pt idx="21251" formatCode="General">
                  <c:v>42.502000000000002</c:v>
                </c:pt>
                <c:pt idx="21252" formatCode="General">
                  <c:v>42.503999999999998</c:v>
                </c:pt>
                <c:pt idx="21253" formatCode="General">
                  <c:v>42.506</c:v>
                </c:pt>
                <c:pt idx="21254" formatCode="General">
                  <c:v>42.508000000000003</c:v>
                </c:pt>
                <c:pt idx="21255" formatCode="General">
                  <c:v>42.51</c:v>
                </c:pt>
                <c:pt idx="21256" formatCode="General">
                  <c:v>42.512</c:v>
                </c:pt>
                <c:pt idx="21257" formatCode="General">
                  <c:v>42.514000000000003</c:v>
                </c:pt>
                <c:pt idx="21258" formatCode="General">
                  <c:v>42.515999999999998</c:v>
                </c:pt>
                <c:pt idx="21259" formatCode="General">
                  <c:v>42.518000000000001</c:v>
                </c:pt>
                <c:pt idx="21260" formatCode="General">
                  <c:v>42.52</c:v>
                </c:pt>
                <c:pt idx="21261" formatCode="General">
                  <c:v>42.521999999999998</c:v>
                </c:pt>
                <c:pt idx="21262" formatCode="General">
                  <c:v>42.524000000000001</c:v>
                </c:pt>
                <c:pt idx="21263" formatCode="General">
                  <c:v>42.526000000000003</c:v>
                </c:pt>
                <c:pt idx="21264" formatCode="General">
                  <c:v>42.527999999999999</c:v>
                </c:pt>
                <c:pt idx="21265" formatCode="General">
                  <c:v>42.53</c:v>
                </c:pt>
                <c:pt idx="21266" formatCode="General">
                  <c:v>42.531999999999996</c:v>
                </c:pt>
                <c:pt idx="21267" formatCode="General">
                  <c:v>42.533999999999999</c:v>
                </c:pt>
                <c:pt idx="21268" formatCode="General">
                  <c:v>42.536000000000001</c:v>
                </c:pt>
                <c:pt idx="21269" formatCode="General">
                  <c:v>42.537999999999997</c:v>
                </c:pt>
                <c:pt idx="21270" formatCode="General">
                  <c:v>42.54</c:v>
                </c:pt>
                <c:pt idx="21271" formatCode="General">
                  <c:v>42.542000000000002</c:v>
                </c:pt>
                <c:pt idx="21272" formatCode="General">
                  <c:v>42.543999999999997</c:v>
                </c:pt>
                <c:pt idx="21273" formatCode="General">
                  <c:v>42.545999999999999</c:v>
                </c:pt>
                <c:pt idx="21274" formatCode="General">
                  <c:v>42.548000000000002</c:v>
                </c:pt>
                <c:pt idx="21275" formatCode="General">
                  <c:v>42.55</c:v>
                </c:pt>
                <c:pt idx="21276" formatCode="General">
                  <c:v>42.552</c:v>
                </c:pt>
                <c:pt idx="21277" formatCode="General">
                  <c:v>42.554000000000002</c:v>
                </c:pt>
                <c:pt idx="21278" formatCode="General">
                  <c:v>42.555999999999997</c:v>
                </c:pt>
                <c:pt idx="21279" formatCode="General">
                  <c:v>42.558</c:v>
                </c:pt>
                <c:pt idx="21280" formatCode="General">
                  <c:v>42.56</c:v>
                </c:pt>
                <c:pt idx="21281" formatCode="General">
                  <c:v>42.561999999999998</c:v>
                </c:pt>
                <c:pt idx="21282" formatCode="General">
                  <c:v>42.564</c:v>
                </c:pt>
                <c:pt idx="21283" formatCode="General">
                  <c:v>42.566000000000003</c:v>
                </c:pt>
                <c:pt idx="21284" formatCode="General">
                  <c:v>42.567999999999998</c:v>
                </c:pt>
                <c:pt idx="21285" formatCode="General">
                  <c:v>42.57</c:v>
                </c:pt>
                <c:pt idx="21286" formatCode="General">
                  <c:v>42.572000000000003</c:v>
                </c:pt>
                <c:pt idx="21287" formatCode="General">
                  <c:v>42.573999999999998</c:v>
                </c:pt>
                <c:pt idx="21288" formatCode="General">
                  <c:v>42.576000000000001</c:v>
                </c:pt>
                <c:pt idx="21289" formatCode="General">
                  <c:v>42.578000000000003</c:v>
                </c:pt>
                <c:pt idx="21290" formatCode="General">
                  <c:v>42.58</c:v>
                </c:pt>
                <c:pt idx="21291" formatCode="General">
                  <c:v>42.582000000000001</c:v>
                </c:pt>
                <c:pt idx="21292" formatCode="General">
                  <c:v>42.584000000000003</c:v>
                </c:pt>
                <c:pt idx="21293" formatCode="General">
                  <c:v>42.585999999999999</c:v>
                </c:pt>
                <c:pt idx="21294" formatCode="General">
                  <c:v>42.588000000000001</c:v>
                </c:pt>
                <c:pt idx="21295" formatCode="General">
                  <c:v>42.59</c:v>
                </c:pt>
                <c:pt idx="21296" formatCode="General">
                  <c:v>42.591999999999999</c:v>
                </c:pt>
                <c:pt idx="21297" formatCode="General">
                  <c:v>42.594000000000001</c:v>
                </c:pt>
                <c:pt idx="21298" formatCode="General">
                  <c:v>42.595999999999997</c:v>
                </c:pt>
                <c:pt idx="21299" formatCode="General">
                  <c:v>42.597999999999999</c:v>
                </c:pt>
                <c:pt idx="21300" formatCode="General">
                  <c:v>42.6</c:v>
                </c:pt>
                <c:pt idx="21301" formatCode="General">
                  <c:v>42.601999999999997</c:v>
                </c:pt>
                <c:pt idx="21302" formatCode="General">
                  <c:v>42.603999999999999</c:v>
                </c:pt>
                <c:pt idx="21303" formatCode="General">
                  <c:v>42.606000000000002</c:v>
                </c:pt>
                <c:pt idx="21304" formatCode="General">
                  <c:v>42.607999999999997</c:v>
                </c:pt>
                <c:pt idx="21305" formatCode="General">
                  <c:v>42.61</c:v>
                </c:pt>
                <c:pt idx="21306" formatCode="General">
                  <c:v>42.612000000000002</c:v>
                </c:pt>
                <c:pt idx="21307" formatCode="General">
                  <c:v>42.613999999999997</c:v>
                </c:pt>
                <c:pt idx="21308" formatCode="General">
                  <c:v>42.616</c:v>
                </c:pt>
                <c:pt idx="21309" formatCode="General">
                  <c:v>42.618000000000002</c:v>
                </c:pt>
                <c:pt idx="21310" formatCode="General">
                  <c:v>42.62</c:v>
                </c:pt>
                <c:pt idx="21311" formatCode="General">
                  <c:v>42.622</c:v>
                </c:pt>
                <c:pt idx="21312" formatCode="General">
                  <c:v>42.624000000000002</c:v>
                </c:pt>
                <c:pt idx="21313" formatCode="General">
                  <c:v>42.625999999999998</c:v>
                </c:pt>
                <c:pt idx="21314" formatCode="General">
                  <c:v>42.628</c:v>
                </c:pt>
                <c:pt idx="21315" formatCode="General">
                  <c:v>42.63</c:v>
                </c:pt>
                <c:pt idx="21316" formatCode="General">
                  <c:v>42.631999999999998</c:v>
                </c:pt>
                <c:pt idx="21317" formatCode="General">
                  <c:v>42.634</c:v>
                </c:pt>
                <c:pt idx="21318" formatCode="General">
                  <c:v>42.636000000000003</c:v>
                </c:pt>
                <c:pt idx="21319" formatCode="General">
                  <c:v>42.637999999999998</c:v>
                </c:pt>
                <c:pt idx="21320" formatCode="General">
                  <c:v>42.64</c:v>
                </c:pt>
                <c:pt idx="21321" formatCode="General">
                  <c:v>42.642000000000003</c:v>
                </c:pt>
                <c:pt idx="21322" formatCode="General">
                  <c:v>42.643999999999998</c:v>
                </c:pt>
                <c:pt idx="21323" formatCode="General">
                  <c:v>42.646000000000001</c:v>
                </c:pt>
                <c:pt idx="21324" formatCode="General">
                  <c:v>42.648000000000003</c:v>
                </c:pt>
                <c:pt idx="21325" formatCode="General">
                  <c:v>42.65</c:v>
                </c:pt>
                <c:pt idx="21326" formatCode="General">
                  <c:v>42.652000000000001</c:v>
                </c:pt>
                <c:pt idx="21327" formatCode="General">
                  <c:v>42.654000000000003</c:v>
                </c:pt>
                <c:pt idx="21328" formatCode="General">
                  <c:v>42.655999999999999</c:v>
                </c:pt>
                <c:pt idx="21329" formatCode="General">
                  <c:v>42.658000000000001</c:v>
                </c:pt>
                <c:pt idx="21330" formatCode="General">
                  <c:v>42.66</c:v>
                </c:pt>
                <c:pt idx="21331" formatCode="General">
                  <c:v>42.661999999999999</c:v>
                </c:pt>
                <c:pt idx="21332" formatCode="General">
                  <c:v>42.664000000000001</c:v>
                </c:pt>
                <c:pt idx="21333" formatCode="General">
                  <c:v>42.665999999999997</c:v>
                </c:pt>
                <c:pt idx="21334" formatCode="General">
                  <c:v>42.667999999999999</c:v>
                </c:pt>
                <c:pt idx="21335" formatCode="General">
                  <c:v>42.67</c:v>
                </c:pt>
                <c:pt idx="21336" formatCode="General">
                  <c:v>42.671999999999997</c:v>
                </c:pt>
                <c:pt idx="21337" formatCode="General">
                  <c:v>42.673999999999999</c:v>
                </c:pt>
                <c:pt idx="21338" formatCode="General">
                  <c:v>42.676000000000002</c:v>
                </c:pt>
                <c:pt idx="21339" formatCode="General">
                  <c:v>42.677999999999997</c:v>
                </c:pt>
                <c:pt idx="21340" formatCode="General">
                  <c:v>42.68</c:v>
                </c:pt>
                <c:pt idx="21341" formatCode="General">
                  <c:v>42.682000000000002</c:v>
                </c:pt>
                <c:pt idx="21342" formatCode="General">
                  <c:v>42.683999999999997</c:v>
                </c:pt>
                <c:pt idx="21343" formatCode="General">
                  <c:v>42.686</c:v>
                </c:pt>
                <c:pt idx="21344" formatCode="General">
                  <c:v>42.688000000000002</c:v>
                </c:pt>
                <c:pt idx="21345" formatCode="General">
                  <c:v>42.69</c:v>
                </c:pt>
                <c:pt idx="21346" formatCode="General">
                  <c:v>42.692</c:v>
                </c:pt>
                <c:pt idx="21347" formatCode="General">
                  <c:v>42.694000000000003</c:v>
                </c:pt>
                <c:pt idx="21348" formatCode="General">
                  <c:v>42.695999999999998</c:v>
                </c:pt>
                <c:pt idx="21349" formatCode="General">
                  <c:v>42.698</c:v>
                </c:pt>
                <c:pt idx="21350" formatCode="General">
                  <c:v>42.7</c:v>
                </c:pt>
                <c:pt idx="21351" formatCode="General">
                  <c:v>42.701999999999998</c:v>
                </c:pt>
                <c:pt idx="21352" formatCode="General">
                  <c:v>42.704000000000001</c:v>
                </c:pt>
                <c:pt idx="21353" formatCode="General">
                  <c:v>42.706000000000003</c:v>
                </c:pt>
                <c:pt idx="21354" formatCode="General">
                  <c:v>42.707999999999998</c:v>
                </c:pt>
                <c:pt idx="21355" formatCode="General">
                  <c:v>42.71</c:v>
                </c:pt>
                <c:pt idx="21356" formatCode="General">
                  <c:v>42.712000000000003</c:v>
                </c:pt>
                <c:pt idx="21357" formatCode="General">
                  <c:v>42.713999999999999</c:v>
                </c:pt>
                <c:pt idx="21358" formatCode="General">
                  <c:v>42.716000000000001</c:v>
                </c:pt>
                <c:pt idx="21359" formatCode="General">
                  <c:v>42.718000000000004</c:v>
                </c:pt>
                <c:pt idx="21360" formatCode="General">
                  <c:v>42.72</c:v>
                </c:pt>
                <c:pt idx="21361" formatCode="General">
                  <c:v>42.722000000000001</c:v>
                </c:pt>
                <c:pt idx="21362" formatCode="General">
                  <c:v>42.723999999999997</c:v>
                </c:pt>
                <c:pt idx="21363" formatCode="General">
                  <c:v>42.725999999999999</c:v>
                </c:pt>
                <c:pt idx="21364" formatCode="General">
                  <c:v>42.728000000000002</c:v>
                </c:pt>
                <c:pt idx="21365" formatCode="General">
                  <c:v>42.73</c:v>
                </c:pt>
                <c:pt idx="21366" formatCode="General">
                  <c:v>42.731999999999999</c:v>
                </c:pt>
                <c:pt idx="21367" formatCode="General">
                  <c:v>42.734000000000002</c:v>
                </c:pt>
                <c:pt idx="21368" formatCode="General">
                  <c:v>42.735999999999997</c:v>
                </c:pt>
                <c:pt idx="21369" formatCode="General">
                  <c:v>42.738</c:v>
                </c:pt>
                <c:pt idx="21370" formatCode="General">
                  <c:v>42.74</c:v>
                </c:pt>
                <c:pt idx="21371" formatCode="General">
                  <c:v>42.741999999999997</c:v>
                </c:pt>
                <c:pt idx="21372" formatCode="General">
                  <c:v>42.744</c:v>
                </c:pt>
                <c:pt idx="21373" formatCode="General">
                  <c:v>42.746000000000002</c:v>
                </c:pt>
                <c:pt idx="21374" formatCode="General">
                  <c:v>42.747999999999998</c:v>
                </c:pt>
                <c:pt idx="21375" formatCode="General">
                  <c:v>42.75</c:v>
                </c:pt>
                <c:pt idx="21376" formatCode="General">
                  <c:v>42.752000000000002</c:v>
                </c:pt>
                <c:pt idx="21377" formatCode="General">
                  <c:v>42.753999999999998</c:v>
                </c:pt>
                <c:pt idx="21378" formatCode="General">
                  <c:v>42.756</c:v>
                </c:pt>
                <c:pt idx="21379" formatCode="General">
                  <c:v>42.758000000000003</c:v>
                </c:pt>
                <c:pt idx="21380" formatCode="General">
                  <c:v>42.76</c:v>
                </c:pt>
                <c:pt idx="21381" formatCode="General">
                  <c:v>42.762</c:v>
                </c:pt>
                <c:pt idx="21382" formatCode="General">
                  <c:v>42.764000000000003</c:v>
                </c:pt>
                <c:pt idx="21383" formatCode="General">
                  <c:v>42.765999999999998</c:v>
                </c:pt>
                <c:pt idx="21384" formatCode="General">
                  <c:v>42.768000000000001</c:v>
                </c:pt>
                <c:pt idx="21385" formatCode="General">
                  <c:v>42.77</c:v>
                </c:pt>
                <c:pt idx="21386" formatCode="General">
                  <c:v>42.771999999999998</c:v>
                </c:pt>
                <c:pt idx="21387" formatCode="General">
                  <c:v>42.774000000000001</c:v>
                </c:pt>
                <c:pt idx="21388" formatCode="General">
                  <c:v>42.776000000000003</c:v>
                </c:pt>
                <c:pt idx="21389" formatCode="General">
                  <c:v>42.777999999999999</c:v>
                </c:pt>
                <c:pt idx="21390" formatCode="General">
                  <c:v>42.78</c:v>
                </c:pt>
                <c:pt idx="21391" formatCode="General">
                  <c:v>42.781999999999996</c:v>
                </c:pt>
                <c:pt idx="21392" formatCode="General">
                  <c:v>42.783999999999999</c:v>
                </c:pt>
                <c:pt idx="21393" formatCode="General">
                  <c:v>42.786000000000001</c:v>
                </c:pt>
                <c:pt idx="21394" formatCode="General">
                  <c:v>42.787999999999997</c:v>
                </c:pt>
                <c:pt idx="21395" formatCode="General">
                  <c:v>42.79</c:v>
                </c:pt>
                <c:pt idx="21396" formatCode="General">
                  <c:v>42.792000000000002</c:v>
                </c:pt>
                <c:pt idx="21397" formatCode="General">
                  <c:v>42.793999999999997</c:v>
                </c:pt>
                <c:pt idx="21398" formatCode="General">
                  <c:v>42.795999999999999</c:v>
                </c:pt>
                <c:pt idx="21399" formatCode="General">
                  <c:v>42.798000000000002</c:v>
                </c:pt>
                <c:pt idx="21400" formatCode="General">
                  <c:v>42.8</c:v>
                </c:pt>
                <c:pt idx="21401" formatCode="General">
                  <c:v>42.802</c:v>
                </c:pt>
                <c:pt idx="21402" formatCode="General">
                  <c:v>42.804000000000002</c:v>
                </c:pt>
                <c:pt idx="21403" formatCode="General">
                  <c:v>42.805999999999997</c:v>
                </c:pt>
                <c:pt idx="21404" formatCode="General">
                  <c:v>42.808</c:v>
                </c:pt>
                <c:pt idx="21405" formatCode="General">
                  <c:v>42.81</c:v>
                </c:pt>
                <c:pt idx="21406" formatCode="General">
                  <c:v>42.811999999999998</c:v>
                </c:pt>
                <c:pt idx="21407" formatCode="General">
                  <c:v>42.814</c:v>
                </c:pt>
                <c:pt idx="21408" formatCode="General">
                  <c:v>42.816000000000003</c:v>
                </c:pt>
                <c:pt idx="21409" formatCode="General">
                  <c:v>42.817999999999998</c:v>
                </c:pt>
                <c:pt idx="21410" formatCode="General">
                  <c:v>42.82</c:v>
                </c:pt>
                <c:pt idx="21411" formatCode="General">
                  <c:v>42.822000000000003</c:v>
                </c:pt>
                <c:pt idx="21412" formatCode="General">
                  <c:v>42.823999999999998</c:v>
                </c:pt>
                <c:pt idx="21413" formatCode="General">
                  <c:v>42.826000000000001</c:v>
                </c:pt>
                <c:pt idx="21414" formatCode="General">
                  <c:v>42.828000000000003</c:v>
                </c:pt>
                <c:pt idx="21415" formatCode="General">
                  <c:v>42.83</c:v>
                </c:pt>
                <c:pt idx="21416" formatCode="General">
                  <c:v>42.832000000000001</c:v>
                </c:pt>
                <c:pt idx="21417" formatCode="General">
                  <c:v>42.834000000000003</c:v>
                </c:pt>
                <c:pt idx="21418" formatCode="General">
                  <c:v>42.835999999999999</c:v>
                </c:pt>
                <c:pt idx="21419" formatCode="General">
                  <c:v>42.838000000000001</c:v>
                </c:pt>
                <c:pt idx="21420" formatCode="General">
                  <c:v>42.84</c:v>
                </c:pt>
                <c:pt idx="21421" formatCode="General">
                  <c:v>42.841999999999999</c:v>
                </c:pt>
                <c:pt idx="21422" formatCode="General">
                  <c:v>42.844000000000001</c:v>
                </c:pt>
                <c:pt idx="21423" formatCode="General">
                  <c:v>42.845999999999997</c:v>
                </c:pt>
                <c:pt idx="21424" formatCode="General">
                  <c:v>42.847999999999999</c:v>
                </c:pt>
                <c:pt idx="21425" formatCode="General">
                  <c:v>42.85</c:v>
                </c:pt>
                <c:pt idx="21426" formatCode="General">
                  <c:v>42.851999999999997</c:v>
                </c:pt>
                <c:pt idx="21427" formatCode="General">
                  <c:v>42.853999999999999</c:v>
                </c:pt>
                <c:pt idx="21428" formatCode="General">
                  <c:v>42.856000000000002</c:v>
                </c:pt>
                <c:pt idx="21429" formatCode="General">
                  <c:v>42.857999999999997</c:v>
                </c:pt>
                <c:pt idx="21430" formatCode="General">
                  <c:v>42.86</c:v>
                </c:pt>
                <c:pt idx="21431" formatCode="General">
                  <c:v>42.862000000000002</c:v>
                </c:pt>
                <c:pt idx="21432" formatCode="General">
                  <c:v>42.863999999999997</c:v>
                </c:pt>
                <c:pt idx="21433" formatCode="General">
                  <c:v>42.866</c:v>
                </c:pt>
                <c:pt idx="21434" formatCode="General">
                  <c:v>42.868000000000002</c:v>
                </c:pt>
                <c:pt idx="21435" formatCode="General">
                  <c:v>42.87</c:v>
                </c:pt>
                <c:pt idx="21436" formatCode="General">
                  <c:v>42.872</c:v>
                </c:pt>
                <c:pt idx="21437" formatCode="General">
                  <c:v>42.874000000000002</c:v>
                </c:pt>
                <c:pt idx="21438" formatCode="General">
                  <c:v>42.875999999999998</c:v>
                </c:pt>
                <c:pt idx="21439" formatCode="General">
                  <c:v>42.878</c:v>
                </c:pt>
                <c:pt idx="21440" formatCode="General">
                  <c:v>42.88</c:v>
                </c:pt>
                <c:pt idx="21441" formatCode="General">
                  <c:v>42.881999999999998</c:v>
                </c:pt>
                <c:pt idx="21442" formatCode="General">
                  <c:v>42.884</c:v>
                </c:pt>
                <c:pt idx="21443" formatCode="General">
                  <c:v>42.886000000000003</c:v>
                </c:pt>
                <c:pt idx="21444" formatCode="General">
                  <c:v>42.887999999999998</c:v>
                </c:pt>
                <c:pt idx="21445" formatCode="General">
                  <c:v>42.89</c:v>
                </c:pt>
                <c:pt idx="21446" formatCode="General">
                  <c:v>42.892000000000003</c:v>
                </c:pt>
                <c:pt idx="21447" formatCode="General">
                  <c:v>42.893999999999998</c:v>
                </c:pt>
                <c:pt idx="21448" formatCode="General">
                  <c:v>42.896000000000001</c:v>
                </c:pt>
                <c:pt idx="21449" formatCode="General">
                  <c:v>42.898000000000003</c:v>
                </c:pt>
                <c:pt idx="21450" formatCode="General">
                  <c:v>42.9</c:v>
                </c:pt>
                <c:pt idx="21451" formatCode="General">
                  <c:v>42.902000000000001</c:v>
                </c:pt>
                <c:pt idx="21452" formatCode="General">
                  <c:v>42.904000000000003</c:v>
                </c:pt>
                <c:pt idx="21453" formatCode="General">
                  <c:v>42.905999999999999</c:v>
                </c:pt>
                <c:pt idx="21454" formatCode="General">
                  <c:v>42.908000000000001</c:v>
                </c:pt>
                <c:pt idx="21455" formatCode="General">
                  <c:v>42.91</c:v>
                </c:pt>
                <c:pt idx="21456" formatCode="General">
                  <c:v>42.911999999999999</c:v>
                </c:pt>
                <c:pt idx="21457" formatCode="General">
                  <c:v>42.914000000000001</c:v>
                </c:pt>
                <c:pt idx="21458" formatCode="General">
                  <c:v>42.915999999999997</c:v>
                </c:pt>
                <c:pt idx="21459" formatCode="General">
                  <c:v>42.917999999999999</c:v>
                </c:pt>
                <c:pt idx="21460" formatCode="General">
                  <c:v>42.92</c:v>
                </c:pt>
                <c:pt idx="21461" formatCode="General">
                  <c:v>42.921999999999997</c:v>
                </c:pt>
                <c:pt idx="21462" formatCode="General">
                  <c:v>42.923999999999999</c:v>
                </c:pt>
                <c:pt idx="21463" formatCode="General">
                  <c:v>42.926000000000002</c:v>
                </c:pt>
                <c:pt idx="21464" formatCode="General">
                  <c:v>42.927999999999997</c:v>
                </c:pt>
                <c:pt idx="21465" formatCode="General">
                  <c:v>42.93</c:v>
                </c:pt>
                <c:pt idx="21466" formatCode="General">
                  <c:v>42.932000000000002</c:v>
                </c:pt>
                <c:pt idx="21467" formatCode="General">
                  <c:v>42.933999999999997</c:v>
                </c:pt>
                <c:pt idx="21468" formatCode="General">
                  <c:v>42.936</c:v>
                </c:pt>
                <c:pt idx="21469" formatCode="General">
                  <c:v>42.938000000000002</c:v>
                </c:pt>
                <c:pt idx="21470" formatCode="General">
                  <c:v>42.94</c:v>
                </c:pt>
                <c:pt idx="21471" formatCode="General">
                  <c:v>42.942</c:v>
                </c:pt>
                <c:pt idx="21472" formatCode="General">
                  <c:v>42.944000000000003</c:v>
                </c:pt>
                <c:pt idx="21473" formatCode="General">
                  <c:v>42.945999999999998</c:v>
                </c:pt>
                <c:pt idx="21474" formatCode="General">
                  <c:v>42.948</c:v>
                </c:pt>
                <c:pt idx="21475" formatCode="General">
                  <c:v>42.95</c:v>
                </c:pt>
                <c:pt idx="21476" formatCode="General">
                  <c:v>42.951999999999998</c:v>
                </c:pt>
                <c:pt idx="21477" formatCode="General">
                  <c:v>42.954000000000001</c:v>
                </c:pt>
                <c:pt idx="21478" formatCode="General">
                  <c:v>42.956000000000003</c:v>
                </c:pt>
                <c:pt idx="21479" formatCode="General">
                  <c:v>42.957999999999998</c:v>
                </c:pt>
                <c:pt idx="21480" formatCode="General">
                  <c:v>42.96</c:v>
                </c:pt>
                <c:pt idx="21481" formatCode="General">
                  <c:v>42.962000000000003</c:v>
                </c:pt>
                <c:pt idx="21482" formatCode="General">
                  <c:v>42.963999999999999</c:v>
                </c:pt>
                <c:pt idx="21483" formatCode="General">
                  <c:v>42.966000000000001</c:v>
                </c:pt>
                <c:pt idx="21484" formatCode="General">
                  <c:v>42.968000000000004</c:v>
                </c:pt>
                <c:pt idx="21485" formatCode="General">
                  <c:v>42.97</c:v>
                </c:pt>
                <c:pt idx="21486" formatCode="General">
                  <c:v>42.972000000000001</c:v>
                </c:pt>
                <c:pt idx="21487" formatCode="General">
                  <c:v>42.973999999999997</c:v>
                </c:pt>
                <c:pt idx="21488" formatCode="General">
                  <c:v>42.975999999999999</c:v>
                </c:pt>
                <c:pt idx="21489" formatCode="General">
                  <c:v>42.978000000000002</c:v>
                </c:pt>
                <c:pt idx="21490" formatCode="General">
                  <c:v>42.98</c:v>
                </c:pt>
                <c:pt idx="21491" formatCode="General">
                  <c:v>42.981999999999999</c:v>
                </c:pt>
                <c:pt idx="21492" formatCode="General">
                  <c:v>42.984000000000002</c:v>
                </c:pt>
                <c:pt idx="21493" formatCode="General">
                  <c:v>42.985999999999997</c:v>
                </c:pt>
                <c:pt idx="21494" formatCode="General">
                  <c:v>42.988</c:v>
                </c:pt>
                <c:pt idx="21495" formatCode="General">
                  <c:v>42.99</c:v>
                </c:pt>
                <c:pt idx="21496" formatCode="General">
                  <c:v>42.991999999999997</c:v>
                </c:pt>
                <c:pt idx="21497" formatCode="General">
                  <c:v>42.994</c:v>
                </c:pt>
                <c:pt idx="21498" formatCode="General">
                  <c:v>42.996000000000002</c:v>
                </c:pt>
                <c:pt idx="21499" formatCode="General">
                  <c:v>42.997999999999998</c:v>
                </c:pt>
                <c:pt idx="21500" formatCode="General">
                  <c:v>43</c:v>
                </c:pt>
                <c:pt idx="21501" formatCode="General">
                  <c:v>43.002000000000002</c:v>
                </c:pt>
                <c:pt idx="21502" formatCode="General">
                  <c:v>43.003999999999998</c:v>
                </c:pt>
                <c:pt idx="21503" formatCode="General">
                  <c:v>43.006</c:v>
                </c:pt>
                <c:pt idx="21504" formatCode="General">
                  <c:v>43.008000000000003</c:v>
                </c:pt>
                <c:pt idx="21505" formatCode="General">
                  <c:v>43.01</c:v>
                </c:pt>
                <c:pt idx="21506" formatCode="General">
                  <c:v>43.012</c:v>
                </c:pt>
                <c:pt idx="21507" formatCode="General">
                  <c:v>43.014000000000003</c:v>
                </c:pt>
                <c:pt idx="21508" formatCode="General">
                  <c:v>43.015999999999998</c:v>
                </c:pt>
                <c:pt idx="21509" formatCode="General">
                  <c:v>43.018000000000001</c:v>
                </c:pt>
                <c:pt idx="21510" formatCode="General">
                  <c:v>43.02</c:v>
                </c:pt>
                <c:pt idx="21511" formatCode="General">
                  <c:v>43.021999999999998</c:v>
                </c:pt>
                <c:pt idx="21512" formatCode="General">
                  <c:v>43.024000000000001</c:v>
                </c:pt>
                <c:pt idx="21513" formatCode="General">
                  <c:v>43.026000000000003</c:v>
                </c:pt>
                <c:pt idx="21514" formatCode="General">
                  <c:v>43.027999999999999</c:v>
                </c:pt>
                <c:pt idx="21515" formatCode="General">
                  <c:v>43.03</c:v>
                </c:pt>
                <c:pt idx="21516" formatCode="General">
                  <c:v>43.031999999999996</c:v>
                </c:pt>
                <c:pt idx="21517" formatCode="General">
                  <c:v>43.033999999999999</c:v>
                </c:pt>
                <c:pt idx="21518" formatCode="General">
                  <c:v>43.036000000000001</c:v>
                </c:pt>
                <c:pt idx="21519" formatCode="General">
                  <c:v>43.037999999999997</c:v>
                </c:pt>
                <c:pt idx="21520" formatCode="General">
                  <c:v>43.04</c:v>
                </c:pt>
                <c:pt idx="21521" formatCode="General">
                  <c:v>43.042000000000002</c:v>
                </c:pt>
                <c:pt idx="21522" formatCode="General">
                  <c:v>43.043999999999997</c:v>
                </c:pt>
                <c:pt idx="21523" formatCode="General">
                  <c:v>43.045999999999999</c:v>
                </c:pt>
                <c:pt idx="21524" formatCode="General">
                  <c:v>43.048000000000002</c:v>
                </c:pt>
                <c:pt idx="21525" formatCode="General">
                  <c:v>43.05</c:v>
                </c:pt>
                <c:pt idx="21526" formatCode="General">
                  <c:v>43.052</c:v>
                </c:pt>
                <c:pt idx="21527" formatCode="General">
                  <c:v>43.054000000000002</c:v>
                </c:pt>
                <c:pt idx="21528" formatCode="General">
                  <c:v>43.055999999999997</c:v>
                </c:pt>
                <c:pt idx="21529" formatCode="General">
                  <c:v>43.058</c:v>
                </c:pt>
                <c:pt idx="21530" formatCode="General">
                  <c:v>43.06</c:v>
                </c:pt>
                <c:pt idx="21531" formatCode="General">
                  <c:v>43.061999999999998</c:v>
                </c:pt>
                <c:pt idx="21532" formatCode="General">
                  <c:v>43.064</c:v>
                </c:pt>
                <c:pt idx="21533" formatCode="General">
                  <c:v>43.066000000000003</c:v>
                </c:pt>
                <c:pt idx="21534" formatCode="General">
                  <c:v>43.067999999999998</c:v>
                </c:pt>
                <c:pt idx="21535" formatCode="General">
                  <c:v>43.07</c:v>
                </c:pt>
                <c:pt idx="21536" formatCode="General">
                  <c:v>43.072000000000003</c:v>
                </c:pt>
                <c:pt idx="21537" formatCode="General">
                  <c:v>43.073999999999998</c:v>
                </c:pt>
                <c:pt idx="21538" formatCode="General">
                  <c:v>43.076000000000001</c:v>
                </c:pt>
                <c:pt idx="21539" formatCode="General">
                  <c:v>43.078000000000003</c:v>
                </c:pt>
                <c:pt idx="21540" formatCode="General">
                  <c:v>43.08</c:v>
                </c:pt>
                <c:pt idx="21541" formatCode="General">
                  <c:v>43.082000000000001</c:v>
                </c:pt>
                <c:pt idx="21542" formatCode="General">
                  <c:v>43.084000000000003</c:v>
                </c:pt>
                <c:pt idx="21543" formatCode="General">
                  <c:v>43.085999999999999</c:v>
                </c:pt>
                <c:pt idx="21544" formatCode="General">
                  <c:v>43.088000000000001</c:v>
                </c:pt>
                <c:pt idx="21545" formatCode="General">
                  <c:v>43.09</c:v>
                </c:pt>
                <c:pt idx="21546" formatCode="General">
                  <c:v>43.091999999999999</c:v>
                </c:pt>
                <c:pt idx="21547" formatCode="General">
                  <c:v>43.094000000000001</c:v>
                </c:pt>
                <c:pt idx="21548" formatCode="General">
                  <c:v>43.095999999999997</c:v>
                </c:pt>
                <c:pt idx="21549" formatCode="General">
                  <c:v>43.097999999999999</c:v>
                </c:pt>
                <c:pt idx="21550" formatCode="General">
                  <c:v>43.1</c:v>
                </c:pt>
                <c:pt idx="21551" formatCode="General">
                  <c:v>43.101999999999997</c:v>
                </c:pt>
                <c:pt idx="21552" formatCode="General">
                  <c:v>43.103999999999999</c:v>
                </c:pt>
                <c:pt idx="21553" formatCode="General">
                  <c:v>43.106000000000002</c:v>
                </c:pt>
                <c:pt idx="21554" formatCode="General">
                  <c:v>43.107999999999997</c:v>
                </c:pt>
                <c:pt idx="21555" formatCode="General">
                  <c:v>43.11</c:v>
                </c:pt>
                <c:pt idx="21556" formatCode="General">
                  <c:v>43.112000000000002</c:v>
                </c:pt>
                <c:pt idx="21557" formatCode="General">
                  <c:v>43.113999999999997</c:v>
                </c:pt>
                <c:pt idx="21558" formatCode="General">
                  <c:v>43.116</c:v>
                </c:pt>
                <c:pt idx="21559" formatCode="General">
                  <c:v>43.118000000000002</c:v>
                </c:pt>
                <c:pt idx="21560" formatCode="General">
                  <c:v>43.12</c:v>
                </c:pt>
                <c:pt idx="21561" formatCode="General">
                  <c:v>43.122</c:v>
                </c:pt>
                <c:pt idx="21562" formatCode="General">
                  <c:v>43.124000000000002</c:v>
                </c:pt>
                <c:pt idx="21563" formatCode="General">
                  <c:v>43.125999999999998</c:v>
                </c:pt>
                <c:pt idx="21564" formatCode="General">
                  <c:v>43.128</c:v>
                </c:pt>
                <c:pt idx="21565" formatCode="General">
                  <c:v>43.13</c:v>
                </c:pt>
                <c:pt idx="21566" formatCode="General">
                  <c:v>43.131999999999998</c:v>
                </c:pt>
                <c:pt idx="21567" formatCode="General">
                  <c:v>43.134</c:v>
                </c:pt>
                <c:pt idx="21568" formatCode="General">
                  <c:v>43.136000000000003</c:v>
                </c:pt>
                <c:pt idx="21569" formatCode="General">
                  <c:v>43.137999999999998</c:v>
                </c:pt>
                <c:pt idx="21570" formatCode="General">
                  <c:v>43.14</c:v>
                </c:pt>
                <c:pt idx="21571" formatCode="General">
                  <c:v>43.142000000000003</c:v>
                </c:pt>
                <c:pt idx="21572" formatCode="General">
                  <c:v>43.143999999999998</c:v>
                </c:pt>
                <c:pt idx="21573" formatCode="General">
                  <c:v>43.146000000000001</c:v>
                </c:pt>
                <c:pt idx="21574" formatCode="General">
                  <c:v>43.148000000000003</c:v>
                </c:pt>
                <c:pt idx="21575" formatCode="General">
                  <c:v>43.15</c:v>
                </c:pt>
                <c:pt idx="21576" formatCode="General">
                  <c:v>43.152000000000001</c:v>
                </c:pt>
                <c:pt idx="21577" formatCode="General">
                  <c:v>43.154000000000003</c:v>
                </c:pt>
                <c:pt idx="21578" formatCode="General">
                  <c:v>43.155999999999999</c:v>
                </c:pt>
                <c:pt idx="21579" formatCode="General">
                  <c:v>43.158000000000001</c:v>
                </c:pt>
                <c:pt idx="21580" formatCode="General">
                  <c:v>43.16</c:v>
                </c:pt>
                <c:pt idx="21581" formatCode="General">
                  <c:v>43.161999999999999</c:v>
                </c:pt>
                <c:pt idx="21582" formatCode="General">
                  <c:v>43.164000000000001</c:v>
                </c:pt>
                <c:pt idx="21583" formatCode="General">
                  <c:v>43.165999999999997</c:v>
                </c:pt>
                <c:pt idx="21584" formatCode="General">
                  <c:v>43.167999999999999</c:v>
                </c:pt>
                <c:pt idx="21585" formatCode="General">
                  <c:v>43.17</c:v>
                </c:pt>
                <c:pt idx="21586" formatCode="General">
                  <c:v>43.171999999999997</c:v>
                </c:pt>
                <c:pt idx="21587" formatCode="General">
                  <c:v>43.173999999999999</c:v>
                </c:pt>
                <c:pt idx="21588" formatCode="General">
                  <c:v>43.176000000000002</c:v>
                </c:pt>
                <c:pt idx="21589" formatCode="General">
                  <c:v>43.177999999999997</c:v>
                </c:pt>
                <c:pt idx="21590" formatCode="General">
                  <c:v>43.18</c:v>
                </c:pt>
                <c:pt idx="21591" formatCode="General">
                  <c:v>43.182000000000002</c:v>
                </c:pt>
                <c:pt idx="21592" formatCode="General">
                  <c:v>43.183999999999997</c:v>
                </c:pt>
                <c:pt idx="21593" formatCode="General">
                  <c:v>43.186</c:v>
                </c:pt>
                <c:pt idx="21594" formatCode="General">
                  <c:v>43.188000000000002</c:v>
                </c:pt>
                <c:pt idx="21595" formatCode="General">
                  <c:v>43.19</c:v>
                </c:pt>
                <c:pt idx="21596" formatCode="General">
                  <c:v>43.192</c:v>
                </c:pt>
                <c:pt idx="21597" formatCode="General">
                  <c:v>43.194000000000003</c:v>
                </c:pt>
                <c:pt idx="21598" formatCode="General">
                  <c:v>43.195999999999998</c:v>
                </c:pt>
                <c:pt idx="21599" formatCode="General">
                  <c:v>43.198</c:v>
                </c:pt>
                <c:pt idx="21600" formatCode="General">
                  <c:v>43.2</c:v>
                </c:pt>
                <c:pt idx="21601" formatCode="General">
                  <c:v>43.201999999999998</c:v>
                </c:pt>
                <c:pt idx="21602" formatCode="General">
                  <c:v>43.204000000000001</c:v>
                </c:pt>
                <c:pt idx="21603" formatCode="General">
                  <c:v>43.206000000000003</c:v>
                </c:pt>
                <c:pt idx="21604" formatCode="General">
                  <c:v>43.207999999999998</c:v>
                </c:pt>
                <c:pt idx="21605" formatCode="General">
                  <c:v>43.21</c:v>
                </c:pt>
                <c:pt idx="21606" formatCode="General">
                  <c:v>43.212000000000003</c:v>
                </c:pt>
                <c:pt idx="21607" formatCode="General">
                  <c:v>43.213999999999999</c:v>
                </c:pt>
                <c:pt idx="21608" formatCode="General">
                  <c:v>43.216000000000001</c:v>
                </c:pt>
                <c:pt idx="21609" formatCode="General">
                  <c:v>43.218000000000004</c:v>
                </c:pt>
                <c:pt idx="21610" formatCode="General">
                  <c:v>43.22</c:v>
                </c:pt>
                <c:pt idx="21611" formatCode="General">
                  <c:v>43.222000000000001</c:v>
                </c:pt>
                <c:pt idx="21612" formatCode="General">
                  <c:v>43.223999999999997</c:v>
                </c:pt>
                <c:pt idx="21613" formatCode="General">
                  <c:v>43.225999999999999</c:v>
                </c:pt>
                <c:pt idx="21614" formatCode="General">
                  <c:v>43.228000000000002</c:v>
                </c:pt>
                <c:pt idx="21615" formatCode="General">
                  <c:v>43.23</c:v>
                </c:pt>
                <c:pt idx="21616" formatCode="General">
                  <c:v>43.231999999999999</c:v>
                </c:pt>
                <c:pt idx="21617" formatCode="General">
                  <c:v>43.234000000000002</c:v>
                </c:pt>
                <c:pt idx="21618" formatCode="General">
                  <c:v>43.235999999999997</c:v>
                </c:pt>
                <c:pt idx="21619" formatCode="General">
                  <c:v>43.238</c:v>
                </c:pt>
                <c:pt idx="21620" formatCode="General">
                  <c:v>43.24</c:v>
                </c:pt>
                <c:pt idx="21621" formatCode="General">
                  <c:v>43.241999999999997</c:v>
                </c:pt>
                <c:pt idx="21622" formatCode="General">
                  <c:v>43.244</c:v>
                </c:pt>
                <c:pt idx="21623" formatCode="General">
                  <c:v>43.246000000000002</c:v>
                </c:pt>
                <c:pt idx="21624" formatCode="General">
                  <c:v>43.247999999999998</c:v>
                </c:pt>
                <c:pt idx="21625" formatCode="General">
                  <c:v>43.25</c:v>
                </c:pt>
                <c:pt idx="21626" formatCode="General">
                  <c:v>43.252000000000002</c:v>
                </c:pt>
                <c:pt idx="21627" formatCode="General">
                  <c:v>43.253999999999998</c:v>
                </c:pt>
                <c:pt idx="21628" formatCode="General">
                  <c:v>43.256</c:v>
                </c:pt>
                <c:pt idx="21629" formatCode="General">
                  <c:v>43.258000000000003</c:v>
                </c:pt>
                <c:pt idx="21630" formatCode="General">
                  <c:v>43.26</c:v>
                </c:pt>
                <c:pt idx="21631" formatCode="General">
                  <c:v>43.262</c:v>
                </c:pt>
                <c:pt idx="21632" formatCode="General">
                  <c:v>43.264000000000003</c:v>
                </c:pt>
                <c:pt idx="21633" formatCode="General">
                  <c:v>43.265999999999998</c:v>
                </c:pt>
                <c:pt idx="21634" formatCode="General">
                  <c:v>43.268000000000001</c:v>
                </c:pt>
                <c:pt idx="21635" formatCode="General">
                  <c:v>43.27</c:v>
                </c:pt>
                <c:pt idx="21636" formatCode="General">
                  <c:v>43.271999999999998</c:v>
                </c:pt>
                <c:pt idx="21637" formatCode="General">
                  <c:v>43.274000000000001</c:v>
                </c:pt>
                <c:pt idx="21638" formatCode="General">
                  <c:v>43.276000000000003</c:v>
                </c:pt>
                <c:pt idx="21639" formatCode="General">
                  <c:v>43.277999999999999</c:v>
                </c:pt>
                <c:pt idx="21640" formatCode="General">
                  <c:v>43.28</c:v>
                </c:pt>
                <c:pt idx="21641" formatCode="General">
                  <c:v>43.281999999999996</c:v>
                </c:pt>
                <c:pt idx="21642" formatCode="General">
                  <c:v>43.283999999999999</c:v>
                </c:pt>
                <c:pt idx="21643" formatCode="General">
                  <c:v>43.286000000000001</c:v>
                </c:pt>
                <c:pt idx="21644" formatCode="General">
                  <c:v>43.287999999999997</c:v>
                </c:pt>
                <c:pt idx="21645" formatCode="General">
                  <c:v>43.29</c:v>
                </c:pt>
                <c:pt idx="21646" formatCode="General">
                  <c:v>43.292000000000002</c:v>
                </c:pt>
                <c:pt idx="21647" formatCode="General">
                  <c:v>43.293999999999997</c:v>
                </c:pt>
                <c:pt idx="21648" formatCode="General">
                  <c:v>43.295999999999999</c:v>
                </c:pt>
                <c:pt idx="21649" formatCode="General">
                  <c:v>43.298000000000002</c:v>
                </c:pt>
                <c:pt idx="21650" formatCode="General">
                  <c:v>43.3</c:v>
                </c:pt>
                <c:pt idx="21651" formatCode="General">
                  <c:v>43.302</c:v>
                </c:pt>
                <c:pt idx="21652" formatCode="General">
                  <c:v>43.304000000000002</c:v>
                </c:pt>
                <c:pt idx="21653" formatCode="General">
                  <c:v>43.305999999999997</c:v>
                </c:pt>
                <c:pt idx="21654" formatCode="General">
                  <c:v>43.308</c:v>
                </c:pt>
                <c:pt idx="21655" formatCode="General">
                  <c:v>43.31</c:v>
                </c:pt>
                <c:pt idx="21656" formatCode="General">
                  <c:v>43.311999999999998</c:v>
                </c:pt>
                <c:pt idx="21657" formatCode="General">
                  <c:v>43.314</c:v>
                </c:pt>
                <c:pt idx="21658" formatCode="General">
                  <c:v>43.316000000000003</c:v>
                </c:pt>
                <c:pt idx="21659" formatCode="General">
                  <c:v>43.317999999999998</c:v>
                </c:pt>
                <c:pt idx="21660" formatCode="General">
                  <c:v>43.32</c:v>
                </c:pt>
                <c:pt idx="21661" formatCode="General">
                  <c:v>43.322000000000003</c:v>
                </c:pt>
                <c:pt idx="21662" formatCode="General">
                  <c:v>43.323999999999998</c:v>
                </c:pt>
                <c:pt idx="21663" formatCode="General">
                  <c:v>43.326000000000001</c:v>
                </c:pt>
                <c:pt idx="21664" formatCode="General">
                  <c:v>43.328000000000003</c:v>
                </c:pt>
                <c:pt idx="21665" formatCode="General">
                  <c:v>43.33</c:v>
                </c:pt>
                <c:pt idx="21666" formatCode="General">
                  <c:v>43.332000000000001</c:v>
                </c:pt>
                <c:pt idx="21667" formatCode="General">
                  <c:v>43.334000000000003</c:v>
                </c:pt>
                <c:pt idx="21668" formatCode="General">
                  <c:v>43.335999999999999</c:v>
                </c:pt>
                <c:pt idx="21669" formatCode="General">
                  <c:v>43.338000000000001</c:v>
                </c:pt>
                <c:pt idx="21670" formatCode="General">
                  <c:v>43.34</c:v>
                </c:pt>
                <c:pt idx="21671" formatCode="General">
                  <c:v>43.341999999999999</c:v>
                </c:pt>
                <c:pt idx="21672" formatCode="General">
                  <c:v>43.344000000000001</c:v>
                </c:pt>
                <c:pt idx="21673" formatCode="General">
                  <c:v>43.345999999999997</c:v>
                </c:pt>
                <c:pt idx="21674" formatCode="General">
                  <c:v>43.347999999999999</c:v>
                </c:pt>
                <c:pt idx="21675" formatCode="General">
                  <c:v>43.35</c:v>
                </c:pt>
                <c:pt idx="21676" formatCode="General">
                  <c:v>43.351999999999997</c:v>
                </c:pt>
                <c:pt idx="21677" formatCode="General">
                  <c:v>43.353999999999999</c:v>
                </c:pt>
                <c:pt idx="21678" formatCode="General">
                  <c:v>43.356000000000002</c:v>
                </c:pt>
                <c:pt idx="21679" formatCode="General">
                  <c:v>43.357999999999997</c:v>
                </c:pt>
                <c:pt idx="21680" formatCode="General">
                  <c:v>43.36</c:v>
                </c:pt>
                <c:pt idx="21681" formatCode="General">
                  <c:v>43.362000000000002</c:v>
                </c:pt>
                <c:pt idx="21682" formatCode="General">
                  <c:v>43.363999999999997</c:v>
                </c:pt>
                <c:pt idx="21683" formatCode="General">
                  <c:v>43.366</c:v>
                </c:pt>
                <c:pt idx="21684" formatCode="General">
                  <c:v>43.368000000000002</c:v>
                </c:pt>
                <c:pt idx="21685" formatCode="General">
                  <c:v>43.37</c:v>
                </c:pt>
                <c:pt idx="21686" formatCode="General">
                  <c:v>43.372</c:v>
                </c:pt>
                <c:pt idx="21687" formatCode="General">
                  <c:v>43.374000000000002</c:v>
                </c:pt>
                <c:pt idx="21688" formatCode="General">
                  <c:v>43.375999999999998</c:v>
                </c:pt>
                <c:pt idx="21689" formatCode="General">
                  <c:v>43.378</c:v>
                </c:pt>
                <c:pt idx="21690" formatCode="General">
                  <c:v>43.38</c:v>
                </c:pt>
                <c:pt idx="21691" formatCode="General">
                  <c:v>43.381999999999998</c:v>
                </c:pt>
                <c:pt idx="21692" formatCode="General">
                  <c:v>43.384</c:v>
                </c:pt>
                <c:pt idx="21693" formatCode="General">
                  <c:v>43.386000000000003</c:v>
                </c:pt>
                <c:pt idx="21694" formatCode="General">
                  <c:v>43.387999999999998</c:v>
                </c:pt>
                <c:pt idx="21695" formatCode="General">
                  <c:v>43.39</c:v>
                </c:pt>
                <c:pt idx="21696" formatCode="General">
                  <c:v>43.392000000000003</c:v>
                </c:pt>
                <c:pt idx="21697" formatCode="General">
                  <c:v>43.393999999999998</c:v>
                </c:pt>
                <c:pt idx="21698" formatCode="General">
                  <c:v>43.396000000000001</c:v>
                </c:pt>
                <c:pt idx="21699" formatCode="General">
                  <c:v>43.398000000000003</c:v>
                </c:pt>
                <c:pt idx="21700" formatCode="General">
                  <c:v>43.4</c:v>
                </c:pt>
                <c:pt idx="21701" formatCode="General">
                  <c:v>43.402000000000001</c:v>
                </c:pt>
                <c:pt idx="21702" formatCode="General">
                  <c:v>43.404000000000003</c:v>
                </c:pt>
                <c:pt idx="21703" formatCode="General">
                  <c:v>43.405999999999999</c:v>
                </c:pt>
                <c:pt idx="21704" formatCode="General">
                  <c:v>43.408000000000001</c:v>
                </c:pt>
                <c:pt idx="21705" formatCode="General">
                  <c:v>43.41</c:v>
                </c:pt>
                <c:pt idx="21706" formatCode="General">
                  <c:v>43.411999999999999</c:v>
                </c:pt>
                <c:pt idx="21707" formatCode="General">
                  <c:v>43.414000000000001</c:v>
                </c:pt>
                <c:pt idx="21708" formatCode="General">
                  <c:v>43.415999999999997</c:v>
                </c:pt>
                <c:pt idx="21709" formatCode="General">
                  <c:v>43.417999999999999</c:v>
                </c:pt>
                <c:pt idx="21710" formatCode="General">
                  <c:v>43.42</c:v>
                </c:pt>
                <c:pt idx="21711" formatCode="General">
                  <c:v>43.421999999999997</c:v>
                </c:pt>
                <c:pt idx="21712" formatCode="General">
                  <c:v>43.423999999999999</c:v>
                </c:pt>
                <c:pt idx="21713" formatCode="General">
                  <c:v>43.426000000000002</c:v>
                </c:pt>
                <c:pt idx="21714" formatCode="General">
                  <c:v>43.427999999999997</c:v>
                </c:pt>
                <c:pt idx="21715" formatCode="General">
                  <c:v>43.43</c:v>
                </c:pt>
                <c:pt idx="21716" formatCode="General">
                  <c:v>43.432000000000002</c:v>
                </c:pt>
                <c:pt idx="21717" formatCode="General">
                  <c:v>43.433999999999997</c:v>
                </c:pt>
                <c:pt idx="21718" formatCode="General">
                  <c:v>43.436</c:v>
                </c:pt>
                <c:pt idx="21719" formatCode="General">
                  <c:v>43.438000000000002</c:v>
                </c:pt>
                <c:pt idx="21720" formatCode="General">
                  <c:v>43.44</c:v>
                </c:pt>
                <c:pt idx="21721" formatCode="General">
                  <c:v>43.442</c:v>
                </c:pt>
                <c:pt idx="21722" formatCode="General">
                  <c:v>43.444000000000003</c:v>
                </c:pt>
                <c:pt idx="21723" formatCode="General">
                  <c:v>43.445999999999998</c:v>
                </c:pt>
                <c:pt idx="21724" formatCode="General">
                  <c:v>43.448</c:v>
                </c:pt>
                <c:pt idx="21725" formatCode="General">
                  <c:v>43.45</c:v>
                </c:pt>
                <c:pt idx="21726" formatCode="General">
                  <c:v>43.451999999999998</c:v>
                </c:pt>
                <c:pt idx="21727" formatCode="General">
                  <c:v>43.454000000000001</c:v>
                </c:pt>
                <c:pt idx="21728" formatCode="General">
                  <c:v>43.456000000000003</c:v>
                </c:pt>
                <c:pt idx="21729" formatCode="General">
                  <c:v>43.457999999999998</c:v>
                </c:pt>
                <c:pt idx="21730" formatCode="General">
                  <c:v>43.46</c:v>
                </c:pt>
                <c:pt idx="21731" formatCode="General">
                  <c:v>43.462000000000003</c:v>
                </c:pt>
                <c:pt idx="21732" formatCode="General">
                  <c:v>43.463999999999999</c:v>
                </c:pt>
                <c:pt idx="21733" formatCode="General">
                  <c:v>43.466000000000001</c:v>
                </c:pt>
                <c:pt idx="21734" formatCode="General">
                  <c:v>43.468000000000004</c:v>
                </c:pt>
                <c:pt idx="21735" formatCode="General">
                  <c:v>43.47</c:v>
                </c:pt>
                <c:pt idx="21736" formatCode="General">
                  <c:v>43.472000000000001</c:v>
                </c:pt>
                <c:pt idx="21737" formatCode="General">
                  <c:v>43.473999999999997</c:v>
                </c:pt>
                <c:pt idx="21738" formatCode="General">
                  <c:v>43.475999999999999</c:v>
                </c:pt>
                <c:pt idx="21739" formatCode="General">
                  <c:v>43.478000000000002</c:v>
                </c:pt>
                <c:pt idx="21740" formatCode="General">
                  <c:v>43.48</c:v>
                </c:pt>
                <c:pt idx="21741" formatCode="General">
                  <c:v>43.481999999999999</c:v>
                </c:pt>
                <c:pt idx="21742" formatCode="General">
                  <c:v>43.484000000000002</c:v>
                </c:pt>
                <c:pt idx="21743" formatCode="General">
                  <c:v>43.485999999999997</c:v>
                </c:pt>
                <c:pt idx="21744" formatCode="General">
                  <c:v>43.488</c:v>
                </c:pt>
                <c:pt idx="21745" formatCode="General">
                  <c:v>43.49</c:v>
                </c:pt>
                <c:pt idx="21746" formatCode="General">
                  <c:v>43.491999999999997</c:v>
                </c:pt>
                <c:pt idx="21747" formatCode="General">
                  <c:v>43.494</c:v>
                </c:pt>
                <c:pt idx="21748" formatCode="General">
                  <c:v>43.496000000000002</c:v>
                </c:pt>
                <c:pt idx="21749" formatCode="General">
                  <c:v>43.497999999999998</c:v>
                </c:pt>
                <c:pt idx="21750" formatCode="General">
                  <c:v>43.5</c:v>
                </c:pt>
                <c:pt idx="21751" formatCode="General">
                  <c:v>43.502000000000002</c:v>
                </c:pt>
                <c:pt idx="21752" formatCode="General">
                  <c:v>43.503999999999998</c:v>
                </c:pt>
                <c:pt idx="21753" formatCode="General">
                  <c:v>43.506</c:v>
                </c:pt>
                <c:pt idx="21754" formatCode="General">
                  <c:v>43.508000000000003</c:v>
                </c:pt>
                <c:pt idx="21755" formatCode="General">
                  <c:v>43.51</c:v>
                </c:pt>
                <c:pt idx="21756" formatCode="General">
                  <c:v>43.512</c:v>
                </c:pt>
                <c:pt idx="21757" formatCode="General">
                  <c:v>43.514000000000003</c:v>
                </c:pt>
                <c:pt idx="21758" formatCode="General">
                  <c:v>43.515999999999998</c:v>
                </c:pt>
                <c:pt idx="21759" formatCode="General">
                  <c:v>43.518000000000001</c:v>
                </c:pt>
                <c:pt idx="21760" formatCode="General">
                  <c:v>43.52</c:v>
                </c:pt>
                <c:pt idx="21761" formatCode="General">
                  <c:v>43.521999999999998</c:v>
                </c:pt>
                <c:pt idx="21762" formatCode="General">
                  <c:v>43.524000000000001</c:v>
                </c:pt>
                <c:pt idx="21763" formatCode="General">
                  <c:v>43.526000000000003</c:v>
                </c:pt>
                <c:pt idx="21764" formatCode="General">
                  <c:v>43.527999999999999</c:v>
                </c:pt>
                <c:pt idx="21765" formatCode="General">
                  <c:v>43.53</c:v>
                </c:pt>
                <c:pt idx="21766" formatCode="General">
                  <c:v>43.531999999999996</c:v>
                </c:pt>
                <c:pt idx="21767" formatCode="General">
                  <c:v>43.533999999999999</c:v>
                </c:pt>
                <c:pt idx="21768" formatCode="General">
                  <c:v>43.536000000000001</c:v>
                </c:pt>
                <c:pt idx="21769" formatCode="General">
                  <c:v>43.537999999999997</c:v>
                </c:pt>
                <c:pt idx="21770" formatCode="General">
                  <c:v>43.54</c:v>
                </c:pt>
                <c:pt idx="21771" formatCode="General">
                  <c:v>43.542000000000002</c:v>
                </c:pt>
                <c:pt idx="21772" formatCode="General">
                  <c:v>43.543999999999997</c:v>
                </c:pt>
                <c:pt idx="21773" formatCode="General">
                  <c:v>43.545999999999999</c:v>
                </c:pt>
                <c:pt idx="21774" formatCode="General">
                  <c:v>43.548000000000002</c:v>
                </c:pt>
                <c:pt idx="21775" formatCode="General">
                  <c:v>43.55</c:v>
                </c:pt>
                <c:pt idx="21776" formatCode="General">
                  <c:v>43.552</c:v>
                </c:pt>
                <c:pt idx="21777" formatCode="General">
                  <c:v>43.554000000000002</c:v>
                </c:pt>
                <c:pt idx="21778" formatCode="General">
                  <c:v>43.555999999999997</c:v>
                </c:pt>
                <c:pt idx="21779" formatCode="General">
                  <c:v>43.558</c:v>
                </c:pt>
                <c:pt idx="21780" formatCode="General">
                  <c:v>43.56</c:v>
                </c:pt>
                <c:pt idx="21781" formatCode="General">
                  <c:v>43.561999999999998</c:v>
                </c:pt>
                <c:pt idx="21782" formatCode="General">
                  <c:v>43.564</c:v>
                </c:pt>
                <c:pt idx="21783" formatCode="General">
                  <c:v>43.566000000000003</c:v>
                </c:pt>
                <c:pt idx="21784" formatCode="General">
                  <c:v>43.567999999999998</c:v>
                </c:pt>
                <c:pt idx="21785" formatCode="General">
                  <c:v>43.57</c:v>
                </c:pt>
                <c:pt idx="21786" formatCode="General">
                  <c:v>43.572000000000003</c:v>
                </c:pt>
                <c:pt idx="21787" formatCode="General">
                  <c:v>43.573999999999998</c:v>
                </c:pt>
                <c:pt idx="21788" formatCode="General">
                  <c:v>43.576000000000001</c:v>
                </c:pt>
                <c:pt idx="21789" formatCode="General">
                  <c:v>43.578000000000003</c:v>
                </c:pt>
                <c:pt idx="21790" formatCode="General">
                  <c:v>43.58</c:v>
                </c:pt>
                <c:pt idx="21791" formatCode="General">
                  <c:v>43.582000000000001</c:v>
                </c:pt>
                <c:pt idx="21792" formatCode="General">
                  <c:v>43.584000000000003</c:v>
                </c:pt>
                <c:pt idx="21793" formatCode="General">
                  <c:v>43.585999999999999</c:v>
                </c:pt>
                <c:pt idx="21794" formatCode="General">
                  <c:v>43.588000000000001</c:v>
                </c:pt>
                <c:pt idx="21795" formatCode="General">
                  <c:v>43.59</c:v>
                </c:pt>
                <c:pt idx="21796" formatCode="General">
                  <c:v>43.591999999999999</c:v>
                </c:pt>
                <c:pt idx="21797" formatCode="General">
                  <c:v>43.594000000000001</c:v>
                </c:pt>
                <c:pt idx="21798" formatCode="General">
                  <c:v>43.595999999999997</c:v>
                </c:pt>
                <c:pt idx="21799" formatCode="General">
                  <c:v>43.597999999999999</c:v>
                </c:pt>
                <c:pt idx="21800" formatCode="General">
                  <c:v>43.6</c:v>
                </c:pt>
                <c:pt idx="21801" formatCode="General">
                  <c:v>43.601999999999997</c:v>
                </c:pt>
                <c:pt idx="21802" formatCode="General">
                  <c:v>43.603999999999999</c:v>
                </c:pt>
                <c:pt idx="21803" formatCode="General">
                  <c:v>43.606000000000002</c:v>
                </c:pt>
                <c:pt idx="21804" formatCode="General">
                  <c:v>43.607999999999997</c:v>
                </c:pt>
                <c:pt idx="21805" formatCode="General">
                  <c:v>43.61</c:v>
                </c:pt>
                <c:pt idx="21806" formatCode="General">
                  <c:v>43.612000000000002</c:v>
                </c:pt>
                <c:pt idx="21807" formatCode="General">
                  <c:v>43.613999999999997</c:v>
                </c:pt>
                <c:pt idx="21808" formatCode="General">
                  <c:v>43.616</c:v>
                </c:pt>
                <c:pt idx="21809" formatCode="General">
                  <c:v>43.618000000000002</c:v>
                </c:pt>
                <c:pt idx="21810" formatCode="General">
                  <c:v>43.62</c:v>
                </c:pt>
                <c:pt idx="21811" formatCode="General">
                  <c:v>43.622</c:v>
                </c:pt>
                <c:pt idx="21812" formatCode="General">
                  <c:v>43.624000000000002</c:v>
                </c:pt>
                <c:pt idx="21813" formatCode="General">
                  <c:v>43.625999999999998</c:v>
                </c:pt>
                <c:pt idx="21814" formatCode="General">
                  <c:v>43.628</c:v>
                </c:pt>
                <c:pt idx="21815" formatCode="General">
                  <c:v>43.63</c:v>
                </c:pt>
                <c:pt idx="21816" formatCode="General">
                  <c:v>43.631999999999998</c:v>
                </c:pt>
                <c:pt idx="21817" formatCode="General">
                  <c:v>43.634</c:v>
                </c:pt>
                <c:pt idx="21818" formatCode="General">
                  <c:v>43.636000000000003</c:v>
                </c:pt>
                <c:pt idx="21819" formatCode="General">
                  <c:v>43.637999999999998</c:v>
                </c:pt>
                <c:pt idx="21820" formatCode="General">
                  <c:v>43.64</c:v>
                </c:pt>
                <c:pt idx="21821" formatCode="General">
                  <c:v>43.642000000000003</c:v>
                </c:pt>
                <c:pt idx="21822" formatCode="General">
                  <c:v>43.643999999999998</c:v>
                </c:pt>
                <c:pt idx="21823" formatCode="General">
                  <c:v>43.646000000000001</c:v>
                </c:pt>
                <c:pt idx="21824" formatCode="General">
                  <c:v>43.648000000000003</c:v>
                </c:pt>
                <c:pt idx="21825" formatCode="General">
                  <c:v>43.65</c:v>
                </c:pt>
                <c:pt idx="21826" formatCode="General">
                  <c:v>43.652000000000001</c:v>
                </c:pt>
                <c:pt idx="21827" formatCode="General">
                  <c:v>43.654000000000003</c:v>
                </c:pt>
                <c:pt idx="21828" formatCode="General">
                  <c:v>43.655999999999999</c:v>
                </c:pt>
                <c:pt idx="21829" formatCode="General">
                  <c:v>43.658000000000001</c:v>
                </c:pt>
                <c:pt idx="21830" formatCode="General">
                  <c:v>43.66</c:v>
                </c:pt>
                <c:pt idx="21831" formatCode="General">
                  <c:v>43.661999999999999</c:v>
                </c:pt>
                <c:pt idx="21832" formatCode="General">
                  <c:v>43.664000000000001</c:v>
                </c:pt>
                <c:pt idx="21833" formatCode="General">
                  <c:v>43.665999999999997</c:v>
                </c:pt>
                <c:pt idx="21834" formatCode="General">
                  <c:v>43.667999999999999</c:v>
                </c:pt>
                <c:pt idx="21835" formatCode="General">
                  <c:v>43.67</c:v>
                </c:pt>
                <c:pt idx="21836" formatCode="General">
                  <c:v>43.671999999999997</c:v>
                </c:pt>
                <c:pt idx="21837" formatCode="General">
                  <c:v>43.673999999999999</c:v>
                </c:pt>
                <c:pt idx="21838" formatCode="General">
                  <c:v>43.676000000000002</c:v>
                </c:pt>
                <c:pt idx="21839" formatCode="General">
                  <c:v>43.677999999999997</c:v>
                </c:pt>
                <c:pt idx="21840" formatCode="General">
                  <c:v>43.68</c:v>
                </c:pt>
                <c:pt idx="21841" formatCode="General">
                  <c:v>43.682000000000002</c:v>
                </c:pt>
                <c:pt idx="21842" formatCode="General">
                  <c:v>43.683999999999997</c:v>
                </c:pt>
                <c:pt idx="21843" formatCode="General">
                  <c:v>43.686</c:v>
                </c:pt>
                <c:pt idx="21844" formatCode="General">
                  <c:v>43.688000000000002</c:v>
                </c:pt>
                <c:pt idx="21845" formatCode="General">
                  <c:v>43.69</c:v>
                </c:pt>
                <c:pt idx="21846" formatCode="General">
                  <c:v>43.692</c:v>
                </c:pt>
                <c:pt idx="21847" formatCode="General">
                  <c:v>43.694000000000003</c:v>
                </c:pt>
                <c:pt idx="21848" formatCode="General">
                  <c:v>43.695999999999998</c:v>
                </c:pt>
                <c:pt idx="21849" formatCode="General">
                  <c:v>43.698</c:v>
                </c:pt>
                <c:pt idx="21850" formatCode="General">
                  <c:v>43.7</c:v>
                </c:pt>
                <c:pt idx="21851" formatCode="General">
                  <c:v>43.701999999999998</c:v>
                </c:pt>
                <c:pt idx="21852" formatCode="General">
                  <c:v>43.704000000000001</c:v>
                </c:pt>
                <c:pt idx="21853" formatCode="General">
                  <c:v>43.706000000000003</c:v>
                </c:pt>
                <c:pt idx="21854" formatCode="General">
                  <c:v>43.707999999999998</c:v>
                </c:pt>
                <c:pt idx="21855" formatCode="General">
                  <c:v>43.71</c:v>
                </c:pt>
                <c:pt idx="21856" formatCode="General">
                  <c:v>43.712000000000003</c:v>
                </c:pt>
                <c:pt idx="21857" formatCode="General">
                  <c:v>43.713999999999999</c:v>
                </c:pt>
                <c:pt idx="21858" formatCode="General">
                  <c:v>43.716000000000001</c:v>
                </c:pt>
                <c:pt idx="21859" formatCode="General">
                  <c:v>43.718000000000004</c:v>
                </c:pt>
                <c:pt idx="21860" formatCode="General">
                  <c:v>43.72</c:v>
                </c:pt>
                <c:pt idx="21861" formatCode="General">
                  <c:v>43.722000000000001</c:v>
                </c:pt>
                <c:pt idx="21862" formatCode="General">
                  <c:v>43.723999999999997</c:v>
                </c:pt>
                <c:pt idx="21863" formatCode="General">
                  <c:v>43.725999999999999</c:v>
                </c:pt>
                <c:pt idx="21864" formatCode="General">
                  <c:v>43.728000000000002</c:v>
                </c:pt>
                <c:pt idx="21865" formatCode="General">
                  <c:v>43.73</c:v>
                </c:pt>
                <c:pt idx="21866" formatCode="General">
                  <c:v>43.731999999999999</c:v>
                </c:pt>
                <c:pt idx="21867" formatCode="General">
                  <c:v>43.734000000000002</c:v>
                </c:pt>
                <c:pt idx="21868" formatCode="General">
                  <c:v>43.735999999999997</c:v>
                </c:pt>
                <c:pt idx="21869" formatCode="General">
                  <c:v>43.738</c:v>
                </c:pt>
                <c:pt idx="21870" formatCode="General">
                  <c:v>43.74</c:v>
                </c:pt>
                <c:pt idx="21871" formatCode="General">
                  <c:v>43.741999999999997</c:v>
                </c:pt>
                <c:pt idx="21872" formatCode="General">
                  <c:v>43.744</c:v>
                </c:pt>
                <c:pt idx="21873" formatCode="General">
                  <c:v>43.746000000000002</c:v>
                </c:pt>
                <c:pt idx="21874" formatCode="General">
                  <c:v>43.747999999999998</c:v>
                </c:pt>
                <c:pt idx="21875" formatCode="General">
                  <c:v>43.75</c:v>
                </c:pt>
                <c:pt idx="21876" formatCode="General">
                  <c:v>43.752000000000002</c:v>
                </c:pt>
                <c:pt idx="21877" formatCode="General">
                  <c:v>43.753999999999998</c:v>
                </c:pt>
                <c:pt idx="21878" formatCode="General">
                  <c:v>43.756</c:v>
                </c:pt>
                <c:pt idx="21879" formatCode="General">
                  <c:v>43.758000000000003</c:v>
                </c:pt>
                <c:pt idx="21880" formatCode="General">
                  <c:v>43.76</c:v>
                </c:pt>
                <c:pt idx="21881" formatCode="General">
                  <c:v>43.762</c:v>
                </c:pt>
                <c:pt idx="21882" formatCode="General">
                  <c:v>43.764000000000003</c:v>
                </c:pt>
                <c:pt idx="21883" formatCode="General">
                  <c:v>43.765999999999998</c:v>
                </c:pt>
                <c:pt idx="21884" formatCode="General">
                  <c:v>43.768000000000001</c:v>
                </c:pt>
                <c:pt idx="21885" formatCode="General">
                  <c:v>43.77</c:v>
                </c:pt>
                <c:pt idx="21886" formatCode="General">
                  <c:v>43.771999999999998</c:v>
                </c:pt>
                <c:pt idx="21887" formatCode="General">
                  <c:v>43.774000000000001</c:v>
                </c:pt>
                <c:pt idx="21888" formatCode="General">
                  <c:v>43.776000000000003</c:v>
                </c:pt>
                <c:pt idx="21889" formatCode="General">
                  <c:v>43.777999999999999</c:v>
                </c:pt>
                <c:pt idx="21890" formatCode="General">
                  <c:v>43.78</c:v>
                </c:pt>
                <c:pt idx="21891" formatCode="General">
                  <c:v>43.781999999999996</c:v>
                </c:pt>
                <c:pt idx="21892" formatCode="General">
                  <c:v>43.783999999999999</c:v>
                </c:pt>
                <c:pt idx="21893" formatCode="General">
                  <c:v>43.786000000000001</c:v>
                </c:pt>
                <c:pt idx="21894" formatCode="General">
                  <c:v>43.787999999999997</c:v>
                </c:pt>
                <c:pt idx="21895" formatCode="General">
                  <c:v>43.79</c:v>
                </c:pt>
                <c:pt idx="21896" formatCode="General">
                  <c:v>43.792000000000002</c:v>
                </c:pt>
                <c:pt idx="21897" formatCode="General">
                  <c:v>43.793999999999997</c:v>
                </c:pt>
                <c:pt idx="21898" formatCode="General">
                  <c:v>43.795999999999999</c:v>
                </c:pt>
                <c:pt idx="21899" formatCode="General">
                  <c:v>43.798000000000002</c:v>
                </c:pt>
                <c:pt idx="21900" formatCode="General">
                  <c:v>43.8</c:v>
                </c:pt>
                <c:pt idx="21901" formatCode="General">
                  <c:v>43.802</c:v>
                </c:pt>
                <c:pt idx="21902" formatCode="General">
                  <c:v>43.804000000000002</c:v>
                </c:pt>
                <c:pt idx="21903" formatCode="General">
                  <c:v>43.805999999999997</c:v>
                </c:pt>
                <c:pt idx="21904" formatCode="General">
                  <c:v>43.808</c:v>
                </c:pt>
                <c:pt idx="21905" formatCode="General">
                  <c:v>43.81</c:v>
                </c:pt>
                <c:pt idx="21906" formatCode="General">
                  <c:v>43.811999999999998</c:v>
                </c:pt>
                <c:pt idx="21907" formatCode="General">
                  <c:v>43.814</c:v>
                </c:pt>
                <c:pt idx="21908" formatCode="General">
                  <c:v>43.816000000000003</c:v>
                </c:pt>
                <c:pt idx="21909" formatCode="General">
                  <c:v>43.817999999999998</c:v>
                </c:pt>
                <c:pt idx="21910" formatCode="General">
                  <c:v>43.82</c:v>
                </c:pt>
                <c:pt idx="21911" formatCode="General">
                  <c:v>43.822000000000003</c:v>
                </c:pt>
                <c:pt idx="21912" formatCode="General">
                  <c:v>43.823999999999998</c:v>
                </c:pt>
                <c:pt idx="21913" formatCode="General">
                  <c:v>43.826000000000001</c:v>
                </c:pt>
                <c:pt idx="21914" formatCode="General">
                  <c:v>43.828000000000003</c:v>
                </c:pt>
                <c:pt idx="21915" formatCode="General">
                  <c:v>43.83</c:v>
                </c:pt>
                <c:pt idx="21916" formatCode="General">
                  <c:v>43.832000000000001</c:v>
                </c:pt>
                <c:pt idx="21917" formatCode="General">
                  <c:v>43.834000000000003</c:v>
                </c:pt>
                <c:pt idx="21918" formatCode="General">
                  <c:v>43.835999999999999</c:v>
                </c:pt>
                <c:pt idx="21919" formatCode="General">
                  <c:v>43.838000000000001</c:v>
                </c:pt>
                <c:pt idx="21920" formatCode="General">
                  <c:v>43.84</c:v>
                </c:pt>
                <c:pt idx="21921" formatCode="General">
                  <c:v>43.841999999999999</c:v>
                </c:pt>
                <c:pt idx="21922" formatCode="General">
                  <c:v>43.844000000000001</c:v>
                </c:pt>
                <c:pt idx="21923" formatCode="General">
                  <c:v>43.845999999999997</c:v>
                </c:pt>
                <c:pt idx="21924" formatCode="General">
                  <c:v>43.847999999999999</c:v>
                </c:pt>
                <c:pt idx="21925" formatCode="General">
                  <c:v>43.85</c:v>
                </c:pt>
                <c:pt idx="21926" formatCode="General">
                  <c:v>43.851999999999997</c:v>
                </c:pt>
                <c:pt idx="21927" formatCode="General">
                  <c:v>43.853999999999999</c:v>
                </c:pt>
                <c:pt idx="21928" formatCode="General">
                  <c:v>43.856000000000002</c:v>
                </c:pt>
                <c:pt idx="21929" formatCode="General">
                  <c:v>43.857999999999997</c:v>
                </c:pt>
                <c:pt idx="21930" formatCode="General">
                  <c:v>43.86</c:v>
                </c:pt>
                <c:pt idx="21931" formatCode="General">
                  <c:v>43.862000000000002</c:v>
                </c:pt>
                <c:pt idx="21932" formatCode="General">
                  <c:v>43.863999999999997</c:v>
                </c:pt>
                <c:pt idx="21933" formatCode="General">
                  <c:v>43.866</c:v>
                </c:pt>
                <c:pt idx="21934" formatCode="General">
                  <c:v>43.868000000000002</c:v>
                </c:pt>
                <c:pt idx="21935" formatCode="General">
                  <c:v>43.87</c:v>
                </c:pt>
                <c:pt idx="21936" formatCode="General">
                  <c:v>43.872</c:v>
                </c:pt>
                <c:pt idx="21937" formatCode="General">
                  <c:v>43.874000000000002</c:v>
                </c:pt>
                <c:pt idx="21938" formatCode="General">
                  <c:v>43.875999999999998</c:v>
                </c:pt>
                <c:pt idx="21939" formatCode="General">
                  <c:v>43.878</c:v>
                </c:pt>
                <c:pt idx="21940" formatCode="General">
                  <c:v>43.88</c:v>
                </c:pt>
                <c:pt idx="21941" formatCode="General">
                  <c:v>43.881999999999998</c:v>
                </c:pt>
                <c:pt idx="21942" formatCode="General">
                  <c:v>43.884</c:v>
                </c:pt>
                <c:pt idx="21943" formatCode="General">
                  <c:v>43.886000000000003</c:v>
                </c:pt>
                <c:pt idx="21944" formatCode="General">
                  <c:v>43.887999999999998</c:v>
                </c:pt>
                <c:pt idx="21945" formatCode="General">
                  <c:v>43.89</c:v>
                </c:pt>
                <c:pt idx="21946" formatCode="General">
                  <c:v>43.892000000000003</c:v>
                </c:pt>
                <c:pt idx="21947" formatCode="General">
                  <c:v>43.893999999999998</c:v>
                </c:pt>
                <c:pt idx="21948" formatCode="General">
                  <c:v>43.896000000000001</c:v>
                </c:pt>
                <c:pt idx="21949" formatCode="General">
                  <c:v>43.898000000000003</c:v>
                </c:pt>
                <c:pt idx="21950" formatCode="General">
                  <c:v>43.9</c:v>
                </c:pt>
                <c:pt idx="21951" formatCode="General">
                  <c:v>43.902000000000001</c:v>
                </c:pt>
                <c:pt idx="21952" formatCode="General">
                  <c:v>43.904000000000003</c:v>
                </c:pt>
                <c:pt idx="21953" formatCode="General">
                  <c:v>43.905999999999999</c:v>
                </c:pt>
                <c:pt idx="21954" formatCode="General">
                  <c:v>43.908000000000001</c:v>
                </c:pt>
                <c:pt idx="21955" formatCode="General">
                  <c:v>43.91</c:v>
                </c:pt>
                <c:pt idx="21956" formatCode="General">
                  <c:v>43.911999999999999</c:v>
                </c:pt>
                <c:pt idx="21957" formatCode="General">
                  <c:v>43.914000000000001</c:v>
                </c:pt>
                <c:pt idx="21958" formatCode="General">
                  <c:v>43.915999999999997</c:v>
                </c:pt>
                <c:pt idx="21959" formatCode="General">
                  <c:v>43.917999999999999</c:v>
                </c:pt>
                <c:pt idx="21960" formatCode="General">
                  <c:v>43.92</c:v>
                </c:pt>
                <c:pt idx="21961" formatCode="General">
                  <c:v>43.921999999999997</c:v>
                </c:pt>
                <c:pt idx="21962" formatCode="General">
                  <c:v>43.923999999999999</c:v>
                </c:pt>
                <c:pt idx="21963" formatCode="General">
                  <c:v>43.926000000000002</c:v>
                </c:pt>
                <c:pt idx="21964" formatCode="General">
                  <c:v>43.927999999999997</c:v>
                </c:pt>
                <c:pt idx="21965" formatCode="General">
                  <c:v>43.93</c:v>
                </c:pt>
                <c:pt idx="21966" formatCode="General">
                  <c:v>43.932000000000002</c:v>
                </c:pt>
                <c:pt idx="21967" formatCode="General">
                  <c:v>43.933999999999997</c:v>
                </c:pt>
                <c:pt idx="21968" formatCode="General">
                  <c:v>43.936</c:v>
                </c:pt>
                <c:pt idx="21969" formatCode="General">
                  <c:v>43.938000000000002</c:v>
                </c:pt>
                <c:pt idx="21970" formatCode="General">
                  <c:v>43.94</c:v>
                </c:pt>
                <c:pt idx="21971" formatCode="General">
                  <c:v>43.942</c:v>
                </c:pt>
                <c:pt idx="21972" formatCode="General">
                  <c:v>43.944000000000003</c:v>
                </c:pt>
                <c:pt idx="21973" formatCode="General">
                  <c:v>43.945999999999998</c:v>
                </c:pt>
                <c:pt idx="21974" formatCode="General">
                  <c:v>43.948</c:v>
                </c:pt>
                <c:pt idx="21975" formatCode="General">
                  <c:v>43.95</c:v>
                </c:pt>
                <c:pt idx="21976" formatCode="General">
                  <c:v>43.951999999999998</c:v>
                </c:pt>
                <c:pt idx="21977" formatCode="General">
                  <c:v>43.954000000000001</c:v>
                </c:pt>
                <c:pt idx="21978" formatCode="General">
                  <c:v>43.956000000000003</c:v>
                </c:pt>
                <c:pt idx="21979" formatCode="General">
                  <c:v>43.957999999999998</c:v>
                </c:pt>
                <c:pt idx="21980" formatCode="General">
                  <c:v>43.96</c:v>
                </c:pt>
                <c:pt idx="21981" formatCode="General">
                  <c:v>43.962000000000003</c:v>
                </c:pt>
                <c:pt idx="21982" formatCode="General">
                  <c:v>43.963999999999999</c:v>
                </c:pt>
                <c:pt idx="21983" formatCode="General">
                  <c:v>43.966000000000001</c:v>
                </c:pt>
                <c:pt idx="21984" formatCode="General">
                  <c:v>43.968000000000004</c:v>
                </c:pt>
                <c:pt idx="21985" formatCode="General">
                  <c:v>43.97</c:v>
                </c:pt>
                <c:pt idx="21986" formatCode="General">
                  <c:v>43.972000000000001</c:v>
                </c:pt>
                <c:pt idx="21987" formatCode="General">
                  <c:v>43.973999999999997</c:v>
                </c:pt>
                <c:pt idx="21988" formatCode="General">
                  <c:v>43.975999999999999</c:v>
                </c:pt>
                <c:pt idx="21989" formatCode="General">
                  <c:v>43.978000000000002</c:v>
                </c:pt>
                <c:pt idx="21990" formatCode="General">
                  <c:v>43.98</c:v>
                </c:pt>
                <c:pt idx="21991" formatCode="General">
                  <c:v>43.981999999999999</c:v>
                </c:pt>
                <c:pt idx="21992" formatCode="General">
                  <c:v>43.984000000000002</c:v>
                </c:pt>
                <c:pt idx="21993" formatCode="General">
                  <c:v>43.985999999999997</c:v>
                </c:pt>
                <c:pt idx="21994" formatCode="General">
                  <c:v>43.988</c:v>
                </c:pt>
                <c:pt idx="21995" formatCode="General">
                  <c:v>43.99</c:v>
                </c:pt>
                <c:pt idx="21996" formatCode="General">
                  <c:v>43.991999999999997</c:v>
                </c:pt>
                <c:pt idx="21997" formatCode="General">
                  <c:v>43.994</c:v>
                </c:pt>
                <c:pt idx="21998" formatCode="General">
                  <c:v>43.996000000000002</c:v>
                </c:pt>
                <c:pt idx="21999" formatCode="General">
                  <c:v>43.997999999999998</c:v>
                </c:pt>
                <c:pt idx="22000" formatCode="General">
                  <c:v>44</c:v>
                </c:pt>
                <c:pt idx="22001" formatCode="General">
                  <c:v>44.002000000000002</c:v>
                </c:pt>
                <c:pt idx="22002" formatCode="General">
                  <c:v>44.003999999999998</c:v>
                </c:pt>
                <c:pt idx="22003" formatCode="General">
                  <c:v>44.006</c:v>
                </c:pt>
                <c:pt idx="22004" formatCode="General">
                  <c:v>44.008000000000003</c:v>
                </c:pt>
                <c:pt idx="22005" formatCode="General">
                  <c:v>44.01</c:v>
                </c:pt>
                <c:pt idx="22006" formatCode="General">
                  <c:v>44.012</c:v>
                </c:pt>
                <c:pt idx="22007" formatCode="General">
                  <c:v>44.014000000000003</c:v>
                </c:pt>
                <c:pt idx="22008" formatCode="General">
                  <c:v>44.015999999999998</c:v>
                </c:pt>
                <c:pt idx="22009" formatCode="General">
                  <c:v>44.018000000000001</c:v>
                </c:pt>
                <c:pt idx="22010" formatCode="General">
                  <c:v>44.02</c:v>
                </c:pt>
                <c:pt idx="22011" formatCode="General">
                  <c:v>44.021999999999998</c:v>
                </c:pt>
                <c:pt idx="22012" formatCode="General">
                  <c:v>44.024000000000001</c:v>
                </c:pt>
                <c:pt idx="22013" formatCode="General">
                  <c:v>44.026000000000003</c:v>
                </c:pt>
                <c:pt idx="22014" formatCode="General">
                  <c:v>44.027999999999999</c:v>
                </c:pt>
                <c:pt idx="22015" formatCode="General">
                  <c:v>44.03</c:v>
                </c:pt>
                <c:pt idx="22016" formatCode="General">
                  <c:v>44.031999999999996</c:v>
                </c:pt>
                <c:pt idx="22017" formatCode="General">
                  <c:v>44.033999999999999</c:v>
                </c:pt>
                <c:pt idx="22018" formatCode="General">
                  <c:v>44.036000000000001</c:v>
                </c:pt>
                <c:pt idx="22019" formatCode="General">
                  <c:v>44.037999999999997</c:v>
                </c:pt>
                <c:pt idx="22020" formatCode="General">
                  <c:v>44.04</c:v>
                </c:pt>
                <c:pt idx="22021" formatCode="General">
                  <c:v>44.042000000000002</c:v>
                </c:pt>
                <c:pt idx="22022" formatCode="General">
                  <c:v>44.043999999999997</c:v>
                </c:pt>
                <c:pt idx="22023" formatCode="General">
                  <c:v>44.045999999999999</c:v>
                </c:pt>
                <c:pt idx="22024" formatCode="General">
                  <c:v>44.048000000000002</c:v>
                </c:pt>
                <c:pt idx="22025" formatCode="General">
                  <c:v>44.05</c:v>
                </c:pt>
                <c:pt idx="22026" formatCode="General">
                  <c:v>44.052</c:v>
                </c:pt>
                <c:pt idx="22027" formatCode="General">
                  <c:v>44.054000000000002</c:v>
                </c:pt>
                <c:pt idx="22028" formatCode="General">
                  <c:v>44.055999999999997</c:v>
                </c:pt>
                <c:pt idx="22029" formatCode="General">
                  <c:v>44.058</c:v>
                </c:pt>
                <c:pt idx="22030" formatCode="General">
                  <c:v>44.06</c:v>
                </c:pt>
                <c:pt idx="22031" formatCode="General">
                  <c:v>44.061999999999998</c:v>
                </c:pt>
                <c:pt idx="22032" formatCode="General">
                  <c:v>44.064</c:v>
                </c:pt>
                <c:pt idx="22033" formatCode="General">
                  <c:v>44.066000000000003</c:v>
                </c:pt>
                <c:pt idx="22034" formatCode="General">
                  <c:v>44.067999999999998</c:v>
                </c:pt>
                <c:pt idx="22035" formatCode="General">
                  <c:v>44.07</c:v>
                </c:pt>
                <c:pt idx="22036" formatCode="General">
                  <c:v>44.072000000000003</c:v>
                </c:pt>
                <c:pt idx="22037" formatCode="General">
                  <c:v>44.073999999999998</c:v>
                </c:pt>
                <c:pt idx="22038" formatCode="General">
                  <c:v>44.076000000000001</c:v>
                </c:pt>
                <c:pt idx="22039" formatCode="General">
                  <c:v>44.078000000000003</c:v>
                </c:pt>
                <c:pt idx="22040" formatCode="General">
                  <c:v>44.08</c:v>
                </c:pt>
                <c:pt idx="22041" formatCode="General">
                  <c:v>44.082000000000001</c:v>
                </c:pt>
                <c:pt idx="22042" formatCode="General">
                  <c:v>44.084000000000003</c:v>
                </c:pt>
                <c:pt idx="22043" formatCode="General">
                  <c:v>44.085999999999999</c:v>
                </c:pt>
                <c:pt idx="22044" formatCode="General">
                  <c:v>44.088000000000001</c:v>
                </c:pt>
                <c:pt idx="22045" formatCode="General">
                  <c:v>44.09</c:v>
                </c:pt>
                <c:pt idx="22046" formatCode="General">
                  <c:v>44.091999999999999</c:v>
                </c:pt>
                <c:pt idx="22047" formatCode="General">
                  <c:v>44.094000000000001</c:v>
                </c:pt>
                <c:pt idx="22048" formatCode="General">
                  <c:v>44.095999999999997</c:v>
                </c:pt>
                <c:pt idx="22049" formatCode="General">
                  <c:v>44.097999999999999</c:v>
                </c:pt>
                <c:pt idx="22050" formatCode="General">
                  <c:v>44.1</c:v>
                </c:pt>
                <c:pt idx="22051" formatCode="General">
                  <c:v>44.101999999999997</c:v>
                </c:pt>
                <c:pt idx="22052" formatCode="General">
                  <c:v>44.103999999999999</c:v>
                </c:pt>
                <c:pt idx="22053" formatCode="General">
                  <c:v>44.106000000000002</c:v>
                </c:pt>
                <c:pt idx="22054" formatCode="General">
                  <c:v>44.107999999999997</c:v>
                </c:pt>
                <c:pt idx="22055" formatCode="General">
                  <c:v>44.11</c:v>
                </c:pt>
                <c:pt idx="22056" formatCode="General">
                  <c:v>44.112000000000002</c:v>
                </c:pt>
                <c:pt idx="22057" formatCode="General">
                  <c:v>44.113999999999997</c:v>
                </c:pt>
                <c:pt idx="22058" formatCode="General">
                  <c:v>44.116</c:v>
                </c:pt>
                <c:pt idx="22059" formatCode="General">
                  <c:v>44.118000000000002</c:v>
                </c:pt>
                <c:pt idx="22060" formatCode="General">
                  <c:v>44.12</c:v>
                </c:pt>
                <c:pt idx="22061" formatCode="General">
                  <c:v>44.122</c:v>
                </c:pt>
                <c:pt idx="22062" formatCode="General">
                  <c:v>44.124000000000002</c:v>
                </c:pt>
                <c:pt idx="22063" formatCode="General">
                  <c:v>44.125999999999998</c:v>
                </c:pt>
                <c:pt idx="22064" formatCode="General">
                  <c:v>44.128</c:v>
                </c:pt>
                <c:pt idx="22065" formatCode="General">
                  <c:v>44.13</c:v>
                </c:pt>
                <c:pt idx="22066" formatCode="General">
                  <c:v>44.131999999999998</c:v>
                </c:pt>
                <c:pt idx="22067" formatCode="General">
                  <c:v>44.134</c:v>
                </c:pt>
                <c:pt idx="22068" formatCode="General">
                  <c:v>44.136000000000003</c:v>
                </c:pt>
                <c:pt idx="22069" formatCode="General">
                  <c:v>44.137999999999998</c:v>
                </c:pt>
                <c:pt idx="22070" formatCode="General">
                  <c:v>44.14</c:v>
                </c:pt>
                <c:pt idx="22071" formatCode="General">
                  <c:v>44.142000000000003</c:v>
                </c:pt>
                <c:pt idx="22072" formatCode="General">
                  <c:v>44.143999999999998</c:v>
                </c:pt>
                <c:pt idx="22073" formatCode="General">
                  <c:v>44.146000000000001</c:v>
                </c:pt>
                <c:pt idx="22074" formatCode="General">
                  <c:v>44.148000000000003</c:v>
                </c:pt>
                <c:pt idx="22075" formatCode="General">
                  <c:v>44.15</c:v>
                </c:pt>
                <c:pt idx="22076" formatCode="General">
                  <c:v>44.152000000000001</c:v>
                </c:pt>
                <c:pt idx="22077" formatCode="General">
                  <c:v>44.154000000000003</c:v>
                </c:pt>
                <c:pt idx="22078" formatCode="General">
                  <c:v>44.155999999999999</c:v>
                </c:pt>
                <c:pt idx="22079" formatCode="General">
                  <c:v>44.158000000000001</c:v>
                </c:pt>
                <c:pt idx="22080" formatCode="General">
                  <c:v>44.16</c:v>
                </c:pt>
                <c:pt idx="22081" formatCode="General">
                  <c:v>44.161999999999999</c:v>
                </c:pt>
                <c:pt idx="22082" formatCode="General">
                  <c:v>44.164000000000001</c:v>
                </c:pt>
                <c:pt idx="22083" formatCode="General">
                  <c:v>44.165999999999997</c:v>
                </c:pt>
                <c:pt idx="22084" formatCode="General">
                  <c:v>44.167999999999999</c:v>
                </c:pt>
                <c:pt idx="22085" formatCode="General">
                  <c:v>44.17</c:v>
                </c:pt>
                <c:pt idx="22086" formatCode="General">
                  <c:v>44.171999999999997</c:v>
                </c:pt>
                <c:pt idx="22087" formatCode="General">
                  <c:v>44.173999999999999</c:v>
                </c:pt>
                <c:pt idx="22088" formatCode="General">
                  <c:v>44.176000000000002</c:v>
                </c:pt>
                <c:pt idx="22089" formatCode="General">
                  <c:v>44.177999999999997</c:v>
                </c:pt>
                <c:pt idx="22090" formatCode="General">
                  <c:v>44.18</c:v>
                </c:pt>
                <c:pt idx="22091" formatCode="General">
                  <c:v>44.182000000000002</c:v>
                </c:pt>
                <c:pt idx="22092" formatCode="General">
                  <c:v>44.183999999999997</c:v>
                </c:pt>
                <c:pt idx="22093" formatCode="General">
                  <c:v>44.186</c:v>
                </c:pt>
                <c:pt idx="22094" formatCode="General">
                  <c:v>44.188000000000002</c:v>
                </c:pt>
                <c:pt idx="22095" formatCode="General">
                  <c:v>44.19</c:v>
                </c:pt>
                <c:pt idx="22096" formatCode="General">
                  <c:v>44.192</c:v>
                </c:pt>
                <c:pt idx="22097" formatCode="General">
                  <c:v>44.194000000000003</c:v>
                </c:pt>
                <c:pt idx="22098" formatCode="General">
                  <c:v>44.195999999999998</c:v>
                </c:pt>
                <c:pt idx="22099" formatCode="General">
                  <c:v>44.198</c:v>
                </c:pt>
                <c:pt idx="22100" formatCode="General">
                  <c:v>44.2</c:v>
                </c:pt>
                <c:pt idx="22101" formatCode="General">
                  <c:v>44.201999999999998</c:v>
                </c:pt>
                <c:pt idx="22102" formatCode="General">
                  <c:v>44.204000000000001</c:v>
                </c:pt>
                <c:pt idx="22103" formatCode="General">
                  <c:v>44.206000000000003</c:v>
                </c:pt>
                <c:pt idx="22104" formatCode="General">
                  <c:v>44.207999999999998</c:v>
                </c:pt>
                <c:pt idx="22105" formatCode="General">
                  <c:v>44.21</c:v>
                </c:pt>
                <c:pt idx="22106" formatCode="General">
                  <c:v>44.212000000000003</c:v>
                </c:pt>
                <c:pt idx="22107" formatCode="General">
                  <c:v>44.213999999999999</c:v>
                </c:pt>
                <c:pt idx="22108" formatCode="General">
                  <c:v>44.216000000000001</c:v>
                </c:pt>
                <c:pt idx="22109" formatCode="General">
                  <c:v>44.218000000000004</c:v>
                </c:pt>
                <c:pt idx="22110" formatCode="General">
                  <c:v>44.22</c:v>
                </c:pt>
                <c:pt idx="22111" formatCode="General">
                  <c:v>44.222000000000001</c:v>
                </c:pt>
                <c:pt idx="22112" formatCode="General">
                  <c:v>44.223999999999997</c:v>
                </c:pt>
                <c:pt idx="22113" formatCode="General">
                  <c:v>44.225999999999999</c:v>
                </c:pt>
                <c:pt idx="22114" formatCode="General">
                  <c:v>44.228000000000002</c:v>
                </c:pt>
                <c:pt idx="22115" formatCode="General">
                  <c:v>44.23</c:v>
                </c:pt>
                <c:pt idx="22116" formatCode="General">
                  <c:v>44.231999999999999</c:v>
                </c:pt>
                <c:pt idx="22117" formatCode="General">
                  <c:v>44.234000000000002</c:v>
                </c:pt>
                <c:pt idx="22118" formatCode="General">
                  <c:v>44.235999999999997</c:v>
                </c:pt>
                <c:pt idx="22119" formatCode="General">
                  <c:v>44.238</c:v>
                </c:pt>
                <c:pt idx="22120" formatCode="General">
                  <c:v>44.24</c:v>
                </c:pt>
                <c:pt idx="22121" formatCode="General">
                  <c:v>44.241999999999997</c:v>
                </c:pt>
                <c:pt idx="22122" formatCode="General">
                  <c:v>44.244</c:v>
                </c:pt>
                <c:pt idx="22123" formatCode="General">
                  <c:v>44.246000000000002</c:v>
                </c:pt>
                <c:pt idx="22124" formatCode="General">
                  <c:v>44.247999999999998</c:v>
                </c:pt>
                <c:pt idx="22125" formatCode="General">
                  <c:v>44.25</c:v>
                </c:pt>
                <c:pt idx="22126" formatCode="General">
                  <c:v>44.252000000000002</c:v>
                </c:pt>
                <c:pt idx="22127" formatCode="General">
                  <c:v>44.253999999999998</c:v>
                </c:pt>
                <c:pt idx="22128" formatCode="General">
                  <c:v>44.256</c:v>
                </c:pt>
                <c:pt idx="22129" formatCode="General">
                  <c:v>44.258000000000003</c:v>
                </c:pt>
                <c:pt idx="22130" formatCode="General">
                  <c:v>44.26</c:v>
                </c:pt>
                <c:pt idx="22131" formatCode="General">
                  <c:v>44.262</c:v>
                </c:pt>
                <c:pt idx="22132" formatCode="General">
                  <c:v>44.264000000000003</c:v>
                </c:pt>
                <c:pt idx="22133" formatCode="General">
                  <c:v>44.265999999999998</c:v>
                </c:pt>
                <c:pt idx="22134" formatCode="General">
                  <c:v>44.268000000000001</c:v>
                </c:pt>
                <c:pt idx="22135" formatCode="General">
                  <c:v>44.27</c:v>
                </c:pt>
                <c:pt idx="22136" formatCode="General">
                  <c:v>44.271999999999998</c:v>
                </c:pt>
                <c:pt idx="22137" formatCode="General">
                  <c:v>44.274000000000001</c:v>
                </c:pt>
                <c:pt idx="22138" formatCode="General">
                  <c:v>44.276000000000003</c:v>
                </c:pt>
                <c:pt idx="22139" formatCode="General">
                  <c:v>44.277999999999999</c:v>
                </c:pt>
                <c:pt idx="22140" formatCode="General">
                  <c:v>44.28</c:v>
                </c:pt>
                <c:pt idx="22141" formatCode="General">
                  <c:v>44.281999999999996</c:v>
                </c:pt>
                <c:pt idx="22142" formatCode="General">
                  <c:v>44.283999999999999</c:v>
                </c:pt>
                <c:pt idx="22143" formatCode="General">
                  <c:v>44.286000000000001</c:v>
                </c:pt>
                <c:pt idx="22144" formatCode="General">
                  <c:v>44.287999999999997</c:v>
                </c:pt>
                <c:pt idx="22145" formatCode="General">
                  <c:v>44.29</c:v>
                </c:pt>
                <c:pt idx="22146" formatCode="General">
                  <c:v>44.292000000000002</c:v>
                </c:pt>
                <c:pt idx="22147" formatCode="General">
                  <c:v>44.293999999999997</c:v>
                </c:pt>
                <c:pt idx="22148" formatCode="General">
                  <c:v>44.295999999999999</c:v>
                </c:pt>
                <c:pt idx="22149" formatCode="General">
                  <c:v>44.298000000000002</c:v>
                </c:pt>
                <c:pt idx="22150" formatCode="General">
                  <c:v>44.3</c:v>
                </c:pt>
                <c:pt idx="22151" formatCode="General">
                  <c:v>44.302</c:v>
                </c:pt>
                <c:pt idx="22152" formatCode="General">
                  <c:v>44.304000000000002</c:v>
                </c:pt>
                <c:pt idx="22153" formatCode="General">
                  <c:v>44.305999999999997</c:v>
                </c:pt>
                <c:pt idx="22154" formatCode="General">
                  <c:v>44.308</c:v>
                </c:pt>
                <c:pt idx="22155" formatCode="General">
                  <c:v>44.31</c:v>
                </c:pt>
                <c:pt idx="22156" formatCode="General">
                  <c:v>44.311999999999998</c:v>
                </c:pt>
                <c:pt idx="22157" formatCode="General">
                  <c:v>44.314</c:v>
                </c:pt>
                <c:pt idx="22158" formatCode="General">
                  <c:v>44.316000000000003</c:v>
                </c:pt>
                <c:pt idx="22159" formatCode="General">
                  <c:v>44.317999999999998</c:v>
                </c:pt>
                <c:pt idx="22160" formatCode="General">
                  <c:v>44.32</c:v>
                </c:pt>
                <c:pt idx="22161" formatCode="General">
                  <c:v>44.322000000000003</c:v>
                </c:pt>
                <c:pt idx="22162" formatCode="General">
                  <c:v>44.323999999999998</c:v>
                </c:pt>
                <c:pt idx="22163" formatCode="General">
                  <c:v>44.326000000000001</c:v>
                </c:pt>
                <c:pt idx="22164" formatCode="General">
                  <c:v>44.328000000000003</c:v>
                </c:pt>
                <c:pt idx="22165" formatCode="General">
                  <c:v>44.33</c:v>
                </c:pt>
                <c:pt idx="22166" formatCode="General">
                  <c:v>44.332000000000001</c:v>
                </c:pt>
                <c:pt idx="22167" formatCode="General">
                  <c:v>44.334000000000003</c:v>
                </c:pt>
                <c:pt idx="22168" formatCode="General">
                  <c:v>44.335999999999999</c:v>
                </c:pt>
                <c:pt idx="22169" formatCode="General">
                  <c:v>44.338000000000001</c:v>
                </c:pt>
                <c:pt idx="22170" formatCode="General">
                  <c:v>44.34</c:v>
                </c:pt>
                <c:pt idx="22171" formatCode="General">
                  <c:v>44.341999999999999</c:v>
                </c:pt>
                <c:pt idx="22172" formatCode="General">
                  <c:v>44.344000000000001</c:v>
                </c:pt>
                <c:pt idx="22173" formatCode="General">
                  <c:v>44.345999999999997</c:v>
                </c:pt>
                <c:pt idx="22174" formatCode="General">
                  <c:v>44.347999999999999</c:v>
                </c:pt>
                <c:pt idx="22175" formatCode="General">
                  <c:v>44.35</c:v>
                </c:pt>
                <c:pt idx="22176" formatCode="General">
                  <c:v>44.351999999999997</c:v>
                </c:pt>
                <c:pt idx="22177" formatCode="General">
                  <c:v>44.353999999999999</c:v>
                </c:pt>
                <c:pt idx="22178" formatCode="General">
                  <c:v>44.356000000000002</c:v>
                </c:pt>
                <c:pt idx="22179" formatCode="General">
                  <c:v>44.357999999999997</c:v>
                </c:pt>
                <c:pt idx="22180" formatCode="General">
                  <c:v>44.36</c:v>
                </c:pt>
                <c:pt idx="22181" formatCode="General">
                  <c:v>44.362000000000002</c:v>
                </c:pt>
                <c:pt idx="22182" formatCode="General">
                  <c:v>44.363999999999997</c:v>
                </c:pt>
                <c:pt idx="22183" formatCode="General">
                  <c:v>44.366</c:v>
                </c:pt>
                <c:pt idx="22184" formatCode="General">
                  <c:v>44.368000000000002</c:v>
                </c:pt>
                <c:pt idx="22185" formatCode="General">
                  <c:v>44.37</c:v>
                </c:pt>
                <c:pt idx="22186" formatCode="General">
                  <c:v>44.372</c:v>
                </c:pt>
                <c:pt idx="22187" formatCode="General">
                  <c:v>44.374000000000002</c:v>
                </c:pt>
                <c:pt idx="22188" formatCode="General">
                  <c:v>44.375999999999998</c:v>
                </c:pt>
                <c:pt idx="22189" formatCode="General">
                  <c:v>44.378</c:v>
                </c:pt>
                <c:pt idx="22190" formatCode="General">
                  <c:v>44.38</c:v>
                </c:pt>
                <c:pt idx="22191" formatCode="General">
                  <c:v>44.381999999999998</c:v>
                </c:pt>
                <c:pt idx="22192" formatCode="General">
                  <c:v>44.384</c:v>
                </c:pt>
                <c:pt idx="22193" formatCode="General">
                  <c:v>44.386000000000003</c:v>
                </c:pt>
                <c:pt idx="22194" formatCode="General">
                  <c:v>44.387999999999998</c:v>
                </c:pt>
                <c:pt idx="22195" formatCode="General">
                  <c:v>44.39</c:v>
                </c:pt>
                <c:pt idx="22196" formatCode="General">
                  <c:v>44.392000000000003</c:v>
                </c:pt>
                <c:pt idx="22197" formatCode="General">
                  <c:v>44.393999999999998</c:v>
                </c:pt>
                <c:pt idx="22198" formatCode="General">
                  <c:v>44.396000000000001</c:v>
                </c:pt>
                <c:pt idx="22199" formatCode="General">
                  <c:v>44.398000000000003</c:v>
                </c:pt>
                <c:pt idx="22200" formatCode="General">
                  <c:v>44.4</c:v>
                </c:pt>
                <c:pt idx="22201" formatCode="General">
                  <c:v>44.402000000000001</c:v>
                </c:pt>
                <c:pt idx="22202" formatCode="General">
                  <c:v>44.404000000000003</c:v>
                </c:pt>
                <c:pt idx="22203" formatCode="General">
                  <c:v>44.405999999999999</c:v>
                </c:pt>
                <c:pt idx="22204" formatCode="General">
                  <c:v>44.408000000000001</c:v>
                </c:pt>
                <c:pt idx="22205" formatCode="General">
                  <c:v>44.41</c:v>
                </c:pt>
                <c:pt idx="22206" formatCode="General">
                  <c:v>44.411999999999999</c:v>
                </c:pt>
                <c:pt idx="22207" formatCode="General">
                  <c:v>44.414000000000001</c:v>
                </c:pt>
                <c:pt idx="22208" formatCode="General">
                  <c:v>44.415999999999997</c:v>
                </c:pt>
                <c:pt idx="22209" formatCode="General">
                  <c:v>44.417999999999999</c:v>
                </c:pt>
                <c:pt idx="22210" formatCode="General">
                  <c:v>44.42</c:v>
                </c:pt>
                <c:pt idx="22211" formatCode="General">
                  <c:v>44.421999999999997</c:v>
                </c:pt>
                <c:pt idx="22212" formatCode="General">
                  <c:v>44.423999999999999</c:v>
                </c:pt>
                <c:pt idx="22213" formatCode="General">
                  <c:v>44.426000000000002</c:v>
                </c:pt>
                <c:pt idx="22214" formatCode="General">
                  <c:v>44.427999999999997</c:v>
                </c:pt>
                <c:pt idx="22215" formatCode="General">
                  <c:v>44.43</c:v>
                </c:pt>
                <c:pt idx="22216" formatCode="General">
                  <c:v>44.432000000000002</c:v>
                </c:pt>
                <c:pt idx="22217" formatCode="General">
                  <c:v>44.433999999999997</c:v>
                </c:pt>
                <c:pt idx="22218" formatCode="General">
                  <c:v>44.436</c:v>
                </c:pt>
                <c:pt idx="22219" formatCode="General">
                  <c:v>44.438000000000002</c:v>
                </c:pt>
                <c:pt idx="22220" formatCode="General">
                  <c:v>44.44</c:v>
                </c:pt>
                <c:pt idx="22221" formatCode="General">
                  <c:v>44.442</c:v>
                </c:pt>
                <c:pt idx="22222" formatCode="General">
                  <c:v>44.444000000000003</c:v>
                </c:pt>
                <c:pt idx="22223" formatCode="General">
                  <c:v>44.445999999999998</c:v>
                </c:pt>
                <c:pt idx="22224" formatCode="General">
                  <c:v>44.448</c:v>
                </c:pt>
                <c:pt idx="22225" formatCode="General">
                  <c:v>44.45</c:v>
                </c:pt>
                <c:pt idx="22226" formatCode="General">
                  <c:v>44.451999999999998</c:v>
                </c:pt>
                <c:pt idx="22227" formatCode="General">
                  <c:v>44.454000000000001</c:v>
                </c:pt>
                <c:pt idx="22228" formatCode="General">
                  <c:v>44.456000000000003</c:v>
                </c:pt>
                <c:pt idx="22229" formatCode="General">
                  <c:v>44.457999999999998</c:v>
                </c:pt>
                <c:pt idx="22230" formatCode="General">
                  <c:v>44.46</c:v>
                </c:pt>
                <c:pt idx="22231" formatCode="General">
                  <c:v>44.462000000000003</c:v>
                </c:pt>
                <c:pt idx="22232" formatCode="General">
                  <c:v>44.463999999999999</c:v>
                </c:pt>
                <c:pt idx="22233" formatCode="General">
                  <c:v>44.466000000000001</c:v>
                </c:pt>
                <c:pt idx="22234" formatCode="General">
                  <c:v>44.468000000000004</c:v>
                </c:pt>
                <c:pt idx="22235" formatCode="General">
                  <c:v>44.47</c:v>
                </c:pt>
                <c:pt idx="22236" formatCode="General">
                  <c:v>44.472000000000001</c:v>
                </c:pt>
                <c:pt idx="22237" formatCode="General">
                  <c:v>44.473999999999997</c:v>
                </c:pt>
                <c:pt idx="22238" formatCode="General">
                  <c:v>44.475999999999999</c:v>
                </c:pt>
                <c:pt idx="22239" formatCode="General">
                  <c:v>44.478000000000002</c:v>
                </c:pt>
                <c:pt idx="22240" formatCode="General">
                  <c:v>44.48</c:v>
                </c:pt>
                <c:pt idx="22241" formatCode="General">
                  <c:v>44.481999999999999</c:v>
                </c:pt>
                <c:pt idx="22242" formatCode="General">
                  <c:v>44.484000000000002</c:v>
                </c:pt>
                <c:pt idx="22243" formatCode="General">
                  <c:v>44.485999999999997</c:v>
                </c:pt>
                <c:pt idx="22244" formatCode="General">
                  <c:v>44.488</c:v>
                </c:pt>
                <c:pt idx="22245" formatCode="General">
                  <c:v>44.49</c:v>
                </c:pt>
                <c:pt idx="22246" formatCode="General">
                  <c:v>44.491999999999997</c:v>
                </c:pt>
                <c:pt idx="22247" formatCode="General">
                  <c:v>44.494</c:v>
                </c:pt>
                <c:pt idx="22248" formatCode="General">
                  <c:v>44.496000000000002</c:v>
                </c:pt>
                <c:pt idx="22249" formatCode="General">
                  <c:v>44.497999999999998</c:v>
                </c:pt>
                <c:pt idx="22250" formatCode="General">
                  <c:v>44.5</c:v>
                </c:pt>
                <c:pt idx="22251" formatCode="General">
                  <c:v>44.502000000000002</c:v>
                </c:pt>
                <c:pt idx="22252" formatCode="General">
                  <c:v>44.503999999999998</c:v>
                </c:pt>
                <c:pt idx="22253" formatCode="General">
                  <c:v>44.506</c:v>
                </c:pt>
                <c:pt idx="22254" formatCode="General">
                  <c:v>44.508000000000003</c:v>
                </c:pt>
                <c:pt idx="22255" formatCode="General">
                  <c:v>44.51</c:v>
                </c:pt>
                <c:pt idx="22256" formatCode="General">
                  <c:v>44.512</c:v>
                </c:pt>
                <c:pt idx="22257" formatCode="General">
                  <c:v>44.514000000000003</c:v>
                </c:pt>
                <c:pt idx="22258" formatCode="General">
                  <c:v>44.515999999999998</c:v>
                </c:pt>
                <c:pt idx="22259" formatCode="General">
                  <c:v>44.518000000000001</c:v>
                </c:pt>
                <c:pt idx="22260" formatCode="General">
                  <c:v>44.52</c:v>
                </c:pt>
                <c:pt idx="22261" formatCode="General">
                  <c:v>44.521999999999998</c:v>
                </c:pt>
                <c:pt idx="22262" formatCode="General">
                  <c:v>44.524000000000001</c:v>
                </c:pt>
                <c:pt idx="22263" formatCode="General">
                  <c:v>44.526000000000003</c:v>
                </c:pt>
                <c:pt idx="22264" formatCode="General">
                  <c:v>44.527999999999999</c:v>
                </c:pt>
                <c:pt idx="22265" formatCode="General">
                  <c:v>44.53</c:v>
                </c:pt>
                <c:pt idx="22266" formatCode="General">
                  <c:v>44.531999999999996</c:v>
                </c:pt>
                <c:pt idx="22267" formatCode="General">
                  <c:v>44.533999999999999</c:v>
                </c:pt>
                <c:pt idx="22268" formatCode="General">
                  <c:v>44.536000000000001</c:v>
                </c:pt>
                <c:pt idx="22269" formatCode="General">
                  <c:v>44.537999999999997</c:v>
                </c:pt>
                <c:pt idx="22270" formatCode="General">
                  <c:v>44.54</c:v>
                </c:pt>
                <c:pt idx="22271" formatCode="General">
                  <c:v>44.542000000000002</c:v>
                </c:pt>
                <c:pt idx="22272" formatCode="General">
                  <c:v>44.543999999999997</c:v>
                </c:pt>
                <c:pt idx="22273" formatCode="General">
                  <c:v>44.545999999999999</c:v>
                </c:pt>
                <c:pt idx="22274" formatCode="General">
                  <c:v>44.548000000000002</c:v>
                </c:pt>
                <c:pt idx="22275" formatCode="General">
                  <c:v>44.55</c:v>
                </c:pt>
                <c:pt idx="22276" formatCode="General">
                  <c:v>44.552</c:v>
                </c:pt>
                <c:pt idx="22277" formatCode="General">
                  <c:v>44.554000000000002</c:v>
                </c:pt>
                <c:pt idx="22278" formatCode="General">
                  <c:v>44.555999999999997</c:v>
                </c:pt>
                <c:pt idx="22279" formatCode="General">
                  <c:v>44.558</c:v>
                </c:pt>
                <c:pt idx="22280" formatCode="General">
                  <c:v>44.56</c:v>
                </c:pt>
                <c:pt idx="22281" formatCode="General">
                  <c:v>44.561999999999998</c:v>
                </c:pt>
                <c:pt idx="22282" formatCode="General">
                  <c:v>44.564</c:v>
                </c:pt>
                <c:pt idx="22283" formatCode="General">
                  <c:v>44.566000000000003</c:v>
                </c:pt>
                <c:pt idx="22284" formatCode="General">
                  <c:v>44.567999999999998</c:v>
                </c:pt>
                <c:pt idx="22285" formatCode="General">
                  <c:v>44.57</c:v>
                </c:pt>
                <c:pt idx="22286" formatCode="General">
                  <c:v>44.572000000000003</c:v>
                </c:pt>
                <c:pt idx="22287" formatCode="General">
                  <c:v>44.573999999999998</c:v>
                </c:pt>
                <c:pt idx="22288" formatCode="General">
                  <c:v>44.576000000000001</c:v>
                </c:pt>
                <c:pt idx="22289" formatCode="General">
                  <c:v>44.578000000000003</c:v>
                </c:pt>
                <c:pt idx="22290" formatCode="General">
                  <c:v>44.58</c:v>
                </c:pt>
                <c:pt idx="22291" formatCode="General">
                  <c:v>44.582000000000001</c:v>
                </c:pt>
                <c:pt idx="22292" formatCode="General">
                  <c:v>44.584000000000003</c:v>
                </c:pt>
                <c:pt idx="22293" formatCode="General">
                  <c:v>44.585999999999999</c:v>
                </c:pt>
                <c:pt idx="22294" formatCode="General">
                  <c:v>44.588000000000001</c:v>
                </c:pt>
                <c:pt idx="22295" formatCode="General">
                  <c:v>44.59</c:v>
                </c:pt>
                <c:pt idx="22296" formatCode="General">
                  <c:v>44.591999999999999</c:v>
                </c:pt>
                <c:pt idx="22297" formatCode="General">
                  <c:v>44.594000000000001</c:v>
                </c:pt>
                <c:pt idx="22298" formatCode="General">
                  <c:v>44.595999999999997</c:v>
                </c:pt>
                <c:pt idx="22299" formatCode="General">
                  <c:v>44.597999999999999</c:v>
                </c:pt>
                <c:pt idx="22300" formatCode="General">
                  <c:v>44.6</c:v>
                </c:pt>
                <c:pt idx="22301" formatCode="General">
                  <c:v>44.601999999999997</c:v>
                </c:pt>
                <c:pt idx="22302" formatCode="General">
                  <c:v>44.603999999999999</c:v>
                </c:pt>
                <c:pt idx="22303" formatCode="General">
                  <c:v>44.606000000000002</c:v>
                </c:pt>
                <c:pt idx="22304" formatCode="General">
                  <c:v>44.607999999999997</c:v>
                </c:pt>
                <c:pt idx="22305" formatCode="General">
                  <c:v>44.61</c:v>
                </c:pt>
                <c:pt idx="22306" formatCode="General">
                  <c:v>44.612000000000002</c:v>
                </c:pt>
                <c:pt idx="22307" formatCode="General">
                  <c:v>44.613999999999997</c:v>
                </c:pt>
                <c:pt idx="22308" formatCode="General">
                  <c:v>44.616</c:v>
                </c:pt>
                <c:pt idx="22309" formatCode="General">
                  <c:v>44.618000000000002</c:v>
                </c:pt>
                <c:pt idx="22310" formatCode="General">
                  <c:v>44.62</c:v>
                </c:pt>
                <c:pt idx="22311" formatCode="General">
                  <c:v>44.622</c:v>
                </c:pt>
                <c:pt idx="22312" formatCode="General">
                  <c:v>44.624000000000002</c:v>
                </c:pt>
                <c:pt idx="22313" formatCode="General">
                  <c:v>44.625999999999998</c:v>
                </c:pt>
                <c:pt idx="22314" formatCode="General">
                  <c:v>44.628</c:v>
                </c:pt>
                <c:pt idx="22315" formatCode="General">
                  <c:v>44.63</c:v>
                </c:pt>
                <c:pt idx="22316" formatCode="General">
                  <c:v>44.631999999999998</c:v>
                </c:pt>
                <c:pt idx="22317" formatCode="General">
                  <c:v>44.634</c:v>
                </c:pt>
                <c:pt idx="22318" formatCode="General">
                  <c:v>44.636000000000003</c:v>
                </c:pt>
                <c:pt idx="22319" formatCode="General">
                  <c:v>44.637999999999998</c:v>
                </c:pt>
                <c:pt idx="22320" formatCode="General">
                  <c:v>44.64</c:v>
                </c:pt>
                <c:pt idx="22321" formatCode="General">
                  <c:v>44.642000000000003</c:v>
                </c:pt>
                <c:pt idx="22322" formatCode="General">
                  <c:v>44.643999999999998</c:v>
                </c:pt>
                <c:pt idx="22323" formatCode="General">
                  <c:v>44.646000000000001</c:v>
                </c:pt>
                <c:pt idx="22324" formatCode="General">
                  <c:v>44.648000000000003</c:v>
                </c:pt>
                <c:pt idx="22325" formatCode="General">
                  <c:v>44.65</c:v>
                </c:pt>
                <c:pt idx="22326" formatCode="General">
                  <c:v>44.652000000000001</c:v>
                </c:pt>
                <c:pt idx="22327" formatCode="General">
                  <c:v>44.654000000000003</c:v>
                </c:pt>
                <c:pt idx="22328" formatCode="General">
                  <c:v>44.655999999999999</c:v>
                </c:pt>
                <c:pt idx="22329" formatCode="General">
                  <c:v>44.658000000000001</c:v>
                </c:pt>
                <c:pt idx="22330" formatCode="General">
                  <c:v>44.66</c:v>
                </c:pt>
                <c:pt idx="22331" formatCode="General">
                  <c:v>44.661999999999999</c:v>
                </c:pt>
                <c:pt idx="22332" formatCode="General">
                  <c:v>44.664000000000001</c:v>
                </c:pt>
                <c:pt idx="22333" formatCode="General">
                  <c:v>44.665999999999997</c:v>
                </c:pt>
                <c:pt idx="22334" formatCode="General">
                  <c:v>44.667999999999999</c:v>
                </c:pt>
                <c:pt idx="22335" formatCode="General">
                  <c:v>44.67</c:v>
                </c:pt>
                <c:pt idx="22336" formatCode="General">
                  <c:v>44.671999999999997</c:v>
                </c:pt>
                <c:pt idx="22337" formatCode="General">
                  <c:v>44.673999999999999</c:v>
                </c:pt>
                <c:pt idx="22338" formatCode="General">
                  <c:v>44.676000000000002</c:v>
                </c:pt>
                <c:pt idx="22339" formatCode="General">
                  <c:v>44.677999999999997</c:v>
                </c:pt>
                <c:pt idx="22340" formatCode="General">
                  <c:v>44.68</c:v>
                </c:pt>
                <c:pt idx="22341" formatCode="General">
                  <c:v>44.682000000000002</c:v>
                </c:pt>
                <c:pt idx="22342" formatCode="General">
                  <c:v>44.683999999999997</c:v>
                </c:pt>
                <c:pt idx="22343" formatCode="General">
                  <c:v>44.686</c:v>
                </c:pt>
                <c:pt idx="22344" formatCode="General">
                  <c:v>44.688000000000002</c:v>
                </c:pt>
                <c:pt idx="22345" formatCode="General">
                  <c:v>44.69</c:v>
                </c:pt>
                <c:pt idx="22346" formatCode="General">
                  <c:v>44.692</c:v>
                </c:pt>
                <c:pt idx="22347" formatCode="General">
                  <c:v>44.694000000000003</c:v>
                </c:pt>
                <c:pt idx="22348" formatCode="General">
                  <c:v>44.695999999999998</c:v>
                </c:pt>
                <c:pt idx="22349" formatCode="General">
                  <c:v>44.698</c:v>
                </c:pt>
                <c:pt idx="22350" formatCode="General">
                  <c:v>44.7</c:v>
                </c:pt>
                <c:pt idx="22351" formatCode="General">
                  <c:v>44.701999999999998</c:v>
                </c:pt>
                <c:pt idx="22352" formatCode="General">
                  <c:v>44.704000000000001</c:v>
                </c:pt>
                <c:pt idx="22353" formatCode="General">
                  <c:v>44.706000000000003</c:v>
                </c:pt>
                <c:pt idx="22354" formatCode="General">
                  <c:v>44.707999999999998</c:v>
                </c:pt>
                <c:pt idx="22355" formatCode="General">
                  <c:v>44.71</c:v>
                </c:pt>
                <c:pt idx="22356" formatCode="General">
                  <c:v>44.712000000000003</c:v>
                </c:pt>
                <c:pt idx="22357" formatCode="General">
                  <c:v>44.713999999999999</c:v>
                </c:pt>
                <c:pt idx="22358" formatCode="General">
                  <c:v>44.716000000000001</c:v>
                </c:pt>
                <c:pt idx="22359" formatCode="General">
                  <c:v>44.718000000000004</c:v>
                </c:pt>
                <c:pt idx="22360" formatCode="General">
                  <c:v>44.72</c:v>
                </c:pt>
                <c:pt idx="22361" formatCode="General">
                  <c:v>44.722000000000001</c:v>
                </c:pt>
                <c:pt idx="22362" formatCode="General">
                  <c:v>44.723999999999997</c:v>
                </c:pt>
                <c:pt idx="22363" formatCode="General">
                  <c:v>44.725999999999999</c:v>
                </c:pt>
                <c:pt idx="22364" formatCode="General">
                  <c:v>44.728000000000002</c:v>
                </c:pt>
                <c:pt idx="22365" formatCode="General">
                  <c:v>44.73</c:v>
                </c:pt>
                <c:pt idx="22366" formatCode="General">
                  <c:v>44.731999999999999</c:v>
                </c:pt>
                <c:pt idx="22367" formatCode="General">
                  <c:v>44.734000000000002</c:v>
                </c:pt>
                <c:pt idx="22368" formatCode="General">
                  <c:v>44.735999999999997</c:v>
                </c:pt>
                <c:pt idx="22369" formatCode="General">
                  <c:v>44.738</c:v>
                </c:pt>
                <c:pt idx="22370" formatCode="General">
                  <c:v>44.74</c:v>
                </c:pt>
                <c:pt idx="22371" formatCode="General">
                  <c:v>44.741999999999997</c:v>
                </c:pt>
                <c:pt idx="22372" formatCode="General">
                  <c:v>44.744</c:v>
                </c:pt>
                <c:pt idx="22373" formatCode="General">
                  <c:v>44.746000000000002</c:v>
                </c:pt>
                <c:pt idx="22374" formatCode="General">
                  <c:v>44.747999999999998</c:v>
                </c:pt>
                <c:pt idx="22375" formatCode="General">
                  <c:v>44.75</c:v>
                </c:pt>
                <c:pt idx="22376" formatCode="General">
                  <c:v>44.752000000000002</c:v>
                </c:pt>
                <c:pt idx="22377" formatCode="General">
                  <c:v>44.753999999999998</c:v>
                </c:pt>
                <c:pt idx="22378" formatCode="General">
                  <c:v>44.756</c:v>
                </c:pt>
                <c:pt idx="22379" formatCode="General">
                  <c:v>44.758000000000003</c:v>
                </c:pt>
                <c:pt idx="22380" formatCode="General">
                  <c:v>44.76</c:v>
                </c:pt>
                <c:pt idx="22381" formatCode="General">
                  <c:v>44.762</c:v>
                </c:pt>
                <c:pt idx="22382" formatCode="General">
                  <c:v>44.764000000000003</c:v>
                </c:pt>
                <c:pt idx="22383" formatCode="General">
                  <c:v>44.765999999999998</c:v>
                </c:pt>
                <c:pt idx="22384" formatCode="General">
                  <c:v>44.768000000000001</c:v>
                </c:pt>
                <c:pt idx="22385" formatCode="General">
                  <c:v>44.77</c:v>
                </c:pt>
                <c:pt idx="22386" formatCode="General">
                  <c:v>44.771999999999998</c:v>
                </c:pt>
                <c:pt idx="22387" formatCode="General">
                  <c:v>44.774000000000001</c:v>
                </c:pt>
                <c:pt idx="22388" formatCode="General">
                  <c:v>44.776000000000003</c:v>
                </c:pt>
                <c:pt idx="22389" formatCode="General">
                  <c:v>44.777999999999999</c:v>
                </c:pt>
                <c:pt idx="22390" formatCode="General">
                  <c:v>44.78</c:v>
                </c:pt>
                <c:pt idx="22391" formatCode="General">
                  <c:v>44.781999999999996</c:v>
                </c:pt>
                <c:pt idx="22392" formatCode="General">
                  <c:v>44.783999999999999</c:v>
                </c:pt>
                <c:pt idx="22393" formatCode="General">
                  <c:v>44.786000000000001</c:v>
                </c:pt>
                <c:pt idx="22394" formatCode="General">
                  <c:v>44.787999999999997</c:v>
                </c:pt>
                <c:pt idx="22395" formatCode="General">
                  <c:v>44.79</c:v>
                </c:pt>
                <c:pt idx="22396" formatCode="General">
                  <c:v>44.792000000000002</c:v>
                </c:pt>
                <c:pt idx="22397" formatCode="General">
                  <c:v>44.793999999999997</c:v>
                </c:pt>
                <c:pt idx="22398" formatCode="General">
                  <c:v>44.795999999999999</c:v>
                </c:pt>
                <c:pt idx="22399" formatCode="General">
                  <c:v>44.798000000000002</c:v>
                </c:pt>
                <c:pt idx="22400" formatCode="General">
                  <c:v>44.8</c:v>
                </c:pt>
                <c:pt idx="22401" formatCode="General">
                  <c:v>44.802</c:v>
                </c:pt>
                <c:pt idx="22402" formatCode="General">
                  <c:v>44.804000000000002</c:v>
                </c:pt>
                <c:pt idx="22403" formatCode="General">
                  <c:v>44.805999999999997</c:v>
                </c:pt>
                <c:pt idx="22404" formatCode="General">
                  <c:v>44.808</c:v>
                </c:pt>
                <c:pt idx="22405" formatCode="General">
                  <c:v>44.81</c:v>
                </c:pt>
                <c:pt idx="22406" formatCode="General">
                  <c:v>44.811999999999998</c:v>
                </c:pt>
                <c:pt idx="22407" formatCode="General">
                  <c:v>44.814</c:v>
                </c:pt>
                <c:pt idx="22408" formatCode="General">
                  <c:v>44.816000000000003</c:v>
                </c:pt>
                <c:pt idx="22409" formatCode="General">
                  <c:v>44.817999999999998</c:v>
                </c:pt>
                <c:pt idx="22410" formatCode="General">
                  <c:v>44.82</c:v>
                </c:pt>
                <c:pt idx="22411" formatCode="General">
                  <c:v>44.822000000000003</c:v>
                </c:pt>
                <c:pt idx="22412" formatCode="General">
                  <c:v>44.823999999999998</c:v>
                </c:pt>
                <c:pt idx="22413" formatCode="General">
                  <c:v>44.826000000000001</c:v>
                </c:pt>
                <c:pt idx="22414" formatCode="General">
                  <c:v>44.828000000000003</c:v>
                </c:pt>
                <c:pt idx="22415" formatCode="General">
                  <c:v>44.83</c:v>
                </c:pt>
                <c:pt idx="22416" formatCode="General">
                  <c:v>44.832000000000001</c:v>
                </c:pt>
                <c:pt idx="22417" formatCode="General">
                  <c:v>44.834000000000003</c:v>
                </c:pt>
                <c:pt idx="22418" formatCode="General">
                  <c:v>44.835999999999999</c:v>
                </c:pt>
                <c:pt idx="22419" formatCode="General">
                  <c:v>44.838000000000001</c:v>
                </c:pt>
                <c:pt idx="22420" formatCode="General">
                  <c:v>44.84</c:v>
                </c:pt>
                <c:pt idx="22421" formatCode="General">
                  <c:v>44.841999999999999</c:v>
                </c:pt>
                <c:pt idx="22422" formatCode="General">
                  <c:v>44.844000000000001</c:v>
                </c:pt>
                <c:pt idx="22423" formatCode="General">
                  <c:v>44.845999999999997</c:v>
                </c:pt>
                <c:pt idx="22424" formatCode="General">
                  <c:v>44.847999999999999</c:v>
                </c:pt>
                <c:pt idx="22425" formatCode="General">
                  <c:v>44.85</c:v>
                </c:pt>
                <c:pt idx="22426" formatCode="General">
                  <c:v>44.851999999999997</c:v>
                </c:pt>
                <c:pt idx="22427" formatCode="General">
                  <c:v>44.853999999999999</c:v>
                </c:pt>
                <c:pt idx="22428" formatCode="General">
                  <c:v>44.856000000000002</c:v>
                </c:pt>
                <c:pt idx="22429" formatCode="General">
                  <c:v>44.857999999999997</c:v>
                </c:pt>
                <c:pt idx="22430" formatCode="General">
                  <c:v>44.86</c:v>
                </c:pt>
                <c:pt idx="22431" formatCode="General">
                  <c:v>44.862000000000002</c:v>
                </c:pt>
                <c:pt idx="22432" formatCode="General">
                  <c:v>44.863999999999997</c:v>
                </c:pt>
                <c:pt idx="22433" formatCode="General">
                  <c:v>44.866</c:v>
                </c:pt>
                <c:pt idx="22434" formatCode="General">
                  <c:v>44.868000000000002</c:v>
                </c:pt>
                <c:pt idx="22435" formatCode="General">
                  <c:v>44.87</c:v>
                </c:pt>
                <c:pt idx="22436" formatCode="General">
                  <c:v>44.872</c:v>
                </c:pt>
                <c:pt idx="22437" formatCode="General">
                  <c:v>44.874000000000002</c:v>
                </c:pt>
                <c:pt idx="22438" formatCode="General">
                  <c:v>44.875999999999998</c:v>
                </c:pt>
                <c:pt idx="22439" formatCode="General">
                  <c:v>44.878</c:v>
                </c:pt>
                <c:pt idx="22440" formatCode="General">
                  <c:v>44.88</c:v>
                </c:pt>
                <c:pt idx="22441" formatCode="General">
                  <c:v>44.881999999999998</c:v>
                </c:pt>
                <c:pt idx="22442" formatCode="General">
                  <c:v>44.884</c:v>
                </c:pt>
                <c:pt idx="22443" formatCode="General">
                  <c:v>44.886000000000003</c:v>
                </c:pt>
                <c:pt idx="22444" formatCode="General">
                  <c:v>44.887999999999998</c:v>
                </c:pt>
                <c:pt idx="22445" formatCode="General">
                  <c:v>44.89</c:v>
                </c:pt>
                <c:pt idx="22446" formatCode="General">
                  <c:v>44.892000000000003</c:v>
                </c:pt>
                <c:pt idx="22447" formatCode="General">
                  <c:v>44.893999999999998</c:v>
                </c:pt>
                <c:pt idx="22448" formatCode="General">
                  <c:v>44.896000000000001</c:v>
                </c:pt>
                <c:pt idx="22449" formatCode="General">
                  <c:v>44.898000000000003</c:v>
                </c:pt>
                <c:pt idx="22450" formatCode="General">
                  <c:v>44.9</c:v>
                </c:pt>
                <c:pt idx="22451" formatCode="General">
                  <c:v>44.902000000000001</c:v>
                </c:pt>
                <c:pt idx="22452" formatCode="General">
                  <c:v>44.904000000000003</c:v>
                </c:pt>
                <c:pt idx="22453" formatCode="General">
                  <c:v>44.905999999999999</c:v>
                </c:pt>
                <c:pt idx="22454" formatCode="General">
                  <c:v>44.908000000000001</c:v>
                </c:pt>
                <c:pt idx="22455" formatCode="General">
                  <c:v>44.91</c:v>
                </c:pt>
                <c:pt idx="22456" formatCode="General">
                  <c:v>44.911999999999999</c:v>
                </c:pt>
                <c:pt idx="22457" formatCode="General">
                  <c:v>44.914000000000001</c:v>
                </c:pt>
                <c:pt idx="22458" formatCode="General">
                  <c:v>44.915999999999997</c:v>
                </c:pt>
                <c:pt idx="22459" formatCode="General">
                  <c:v>44.917999999999999</c:v>
                </c:pt>
                <c:pt idx="22460" formatCode="General">
                  <c:v>44.92</c:v>
                </c:pt>
                <c:pt idx="22461" formatCode="General">
                  <c:v>44.921999999999997</c:v>
                </c:pt>
                <c:pt idx="22462" formatCode="General">
                  <c:v>44.923999999999999</c:v>
                </c:pt>
                <c:pt idx="22463" formatCode="General">
                  <c:v>44.926000000000002</c:v>
                </c:pt>
                <c:pt idx="22464" formatCode="General">
                  <c:v>44.927999999999997</c:v>
                </c:pt>
                <c:pt idx="22465" formatCode="General">
                  <c:v>44.93</c:v>
                </c:pt>
                <c:pt idx="22466" formatCode="General">
                  <c:v>44.932000000000002</c:v>
                </c:pt>
                <c:pt idx="22467" formatCode="General">
                  <c:v>44.933999999999997</c:v>
                </c:pt>
                <c:pt idx="22468" formatCode="General">
                  <c:v>44.936</c:v>
                </c:pt>
                <c:pt idx="22469" formatCode="General">
                  <c:v>44.938000000000002</c:v>
                </c:pt>
                <c:pt idx="22470" formatCode="General">
                  <c:v>44.94</c:v>
                </c:pt>
                <c:pt idx="22471" formatCode="General">
                  <c:v>44.942</c:v>
                </c:pt>
                <c:pt idx="22472" formatCode="General">
                  <c:v>44.944000000000003</c:v>
                </c:pt>
                <c:pt idx="22473" formatCode="General">
                  <c:v>44.945999999999998</c:v>
                </c:pt>
                <c:pt idx="22474" formatCode="General">
                  <c:v>44.948</c:v>
                </c:pt>
                <c:pt idx="22475" formatCode="General">
                  <c:v>44.95</c:v>
                </c:pt>
                <c:pt idx="22476" formatCode="General">
                  <c:v>44.951999999999998</c:v>
                </c:pt>
                <c:pt idx="22477" formatCode="General">
                  <c:v>44.954000000000001</c:v>
                </c:pt>
                <c:pt idx="22478" formatCode="General">
                  <c:v>44.956000000000003</c:v>
                </c:pt>
                <c:pt idx="22479" formatCode="General">
                  <c:v>44.957999999999998</c:v>
                </c:pt>
                <c:pt idx="22480" formatCode="General">
                  <c:v>44.96</c:v>
                </c:pt>
                <c:pt idx="22481" formatCode="General">
                  <c:v>44.962000000000003</c:v>
                </c:pt>
                <c:pt idx="22482" formatCode="General">
                  <c:v>44.963999999999999</c:v>
                </c:pt>
                <c:pt idx="22483" formatCode="General">
                  <c:v>44.966000000000001</c:v>
                </c:pt>
                <c:pt idx="22484" formatCode="General">
                  <c:v>44.968000000000004</c:v>
                </c:pt>
                <c:pt idx="22485" formatCode="General">
                  <c:v>44.97</c:v>
                </c:pt>
                <c:pt idx="22486" formatCode="General">
                  <c:v>44.972000000000001</c:v>
                </c:pt>
                <c:pt idx="22487" formatCode="General">
                  <c:v>44.973999999999997</c:v>
                </c:pt>
                <c:pt idx="22488" formatCode="General">
                  <c:v>44.975999999999999</c:v>
                </c:pt>
                <c:pt idx="22489" formatCode="General">
                  <c:v>44.978000000000002</c:v>
                </c:pt>
                <c:pt idx="22490" formatCode="General">
                  <c:v>44.98</c:v>
                </c:pt>
                <c:pt idx="22491" formatCode="General">
                  <c:v>44.981999999999999</c:v>
                </c:pt>
                <c:pt idx="22492" formatCode="General">
                  <c:v>44.984000000000002</c:v>
                </c:pt>
                <c:pt idx="22493" formatCode="General">
                  <c:v>44.985999999999997</c:v>
                </c:pt>
                <c:pt idx="22494" formatCode="General">
                  <c:v>44.988</c:v>
                </c:pt>
                <c:pt idx="22495" formatCode="General">
                  <c:v>44.99</c:v>
                </c:pt>
                <c:pt idx="22496" formatCode="General">
                  <c:v>44.991999999999997</c:v>
                </c:pt>
                <c:pt idx="22497" formatCode="General">
                  <c:v>44.994</c:v>
                </c:pt>
                <c:pt idx="22498" formatCode="General">
                  <c:v>44.996000000000002</c:v>
                </c:pt>
                <c:pt idx="22499" formatCode="General">
                  <c:v>44.997999999999998</c:v>
                </c:pt>
                <c:pt idx="22500" formatCode="General">
                  <c:v>45</c:v>
                </c:pt>
                <c:pt idx="22501" formatCode="General">
                  <c:v>45.002000000000002</c:v>
                </c:pt>
                <c:pt idx="22502" formatCode="General">
                  <c:v>45.003999999999998</c:v>
                </c:pt>
                <c:pt idx="22503" formatCode="General">
                  <c:v>45.006</c:v>
                </c:pt>
                <c:pt idx="22504" formatCode="General">
                  <c:v>45.008000000000003</c:v>
                </c:pt>
                <c:pt idx="22505" formatCode="General">
                  <c:v>45.01</c:v>
                </c:pt>
                <c:pt idx="22506" formatCode="General">
                  <c:v>45.012</c:v>
                </c:pt>
                <c:pt idx="22507" formatCode="General">
                  <c:v>45.014000000000003</c:v>
                </c:pt>
                <c:pt idx="22508" formatCode="General">
                  <c:v>45.015999999999998</c:v>
                </c:pt>
                <c:pt idx="22509" formatCode="General">
                  <c:v>45.018000000000001</c:v>
                </c:pt>
                <c:pt idx="22510" formatCode="General">
                  <c:v>45.02</c:v>
                </c:pt>
                <c:pt idx="22511" formatCode="General">
                  <c:v>45.021999999999998</c:v>
                </c:pt>
                <c:pt idx="22512" formatCode="General">
                  <c:v>45.024000000000001</c:v>
                </c:pt>
                <c:pt idx="22513" formatCode="General">
                  <c:v>45.026000000000003</c:v>
                </c:pt>
                <c:pt idx="22514" formatCode="General">
                  <c:v>45.027999999999999</c:v>
                </c:pt>
                <c:pt idx="22515" formatCode="General">
                  <c:v>45.03</c:v>
                </c:pt>
                <c:pt idx="22516" formatCode="General">
                  <c:v>45.031999999999996</c:v>
                </c:pt>
                <c:pt idx="22517" formatCode="General">
                  <c:v>45.033999999999999</c:v>
                </c:pt>
                <c:pt idx="22518" formatCode="General">
                  <c:v>45.036000000000001</c:v>
                </c:pt>
                <c:pt idx="22519" formatCode="General">
                  <c:v>45.037999999999997</c:v>
                </c:pt>
                <c:pt idx="22520" formatCode="General">
                  <c:v>45.04</c:v>
                </c:pt>
                <c:pt idx="22521" formatCode="General">
                  <c:v>45.042000000000002</c:v>
                </c:pt>
                <c:pt idx="22522" formatCode="General">
                  <c:v>45.043999999999997</c:v>
                </c:pt>
                <c:pt idx="22523" formatCode="General">
                  <c:v>45.045999999999999</c:v>
                </c:pt>
                <c:pt idx="22524" formatCode="General">
                  <c:v>45.048000000000002</c:v>
                </c:pt>
                <c:pt idx="22525" formatCode="General">
                  <c:v>45.05</c:v>
                </c:pt>
                <c:pt idx="22526" formatCode="General">
                  <c:v>45.052</c:v>
                </c:pt>
                <c:pt idx="22527" formatCode="General">
                  <c:v>45.054000000000002</c:v>
                </c:pt>
                <c:pt idx="22528" formatCode="General">
                  <c:v>45.055999999999997</c:v>
                </c:pt>
                <c:pt idx="22529" formatCode="General">
                  <c:v>45.058</c:v>
                </c:pt>
                <c:pt idx="22530" formatCode="General">
                  <c:v>45.06</c:v>
                </c:pt>
                <c:pt idx="22531" formatCode="General">
                  <c:v>45.061999999999998</c:v>
                </c:pt>
                <c:pt idx="22532" formatCode="General">
                  <c:v>45.064</c:v>
                </c:pt>
                <c:pt idx="22533" formatCode="General">
                  <c:v>45.066000000000003</c:v>
                </c:pt>
                <c:pt idx="22534" formatCode="General">
                  <c:v>45.067999999999998</c:v>
                </c:pt>
                <c:pt idx="22535" formatCode="General">
                  <c:v>45.07</c:v>
                </c:pt>
                <c:pt idx="22536" formatCode="General">
                  <c:v>45.072000000000003</c:v>
                </c:pt>
                <c:pt idx="22537" formatCode="General">
                  <c:v>45.073999999999998</c:v>
                </c:pt>
                <c:pt idx="22538" formatCode="General">
                  <c:v>45.076000000000001</c:v>
                </c:pt>
                <c:pt idx="22539" formatCode="General">
                  <c:v>45.078000000000003</c:v>
                </c:pt>
                <c:pt idx="22540" formatCode="General">
                  <c:v>45.08</c:v>
                </c:pt>
                <c:pt idx="22541" formatCode="General">
                  <c:v>45.082000000000001</c:v>
                </c:pt>
                <c:pt idx="22542" formatCode="General">
                  <c:v>45.084000000000003</c:v>
                </c:pt>
                <c:pt idx="22543" formatCode="General">
                  <c:v>45.085999999999999</c:v>
                </c:pt>
                <c:pt idx="22544" formatCode="General">
                  <c:v>45.088000000000001</c:v>
                </c:pt>
                <c:pt idx="22545" formatCode="General">
                  <c:v>45.09</c:v>
                </c:pt>
                <c:pt idx="22546" formatCode="General">
                  <c:v>45.091999999999999</c:v>
                </c:pt>
                <c:pt idx="22547" formatCode="General">
                  <c:v>45.094000000000001</c:v>
                </c:pt>
                <c:pt idx="22548" formatCode="General">
                  <c:v>45.095999999999997</c:v>
                </c:pt>
                <c:pt idx="22549" formatCode="General">
                  <c:v>45.097999999999999</c:v>
                </c:pt>
                <c:pt idx="22550" formatCode="General">
                  <c:v>45.1</c:v>
                </c:pt>
                <c:pt idx="22551" formatCode="General">
                  <c:v>45.101999999999997</c:v>
                </c:pt>
                <c:pt idx="22552" formatCode="General">
                  <c:v>45.103999999999999</c:v>
                </c:pt>
                <c:pt idx="22553" formatCode="General">
                  <c:v>45.106000000000002</c:v>
                </c:pt>
                <c:pt idx="22554" formatCode="General">
                  <c:v>45.107999999999997</c:v>
                </c:pt>
                <c:pt idx="22555" formatCode="General">
                  <c:v>45.11</c:v>
                </c:pt>
                <c:pt idx="22556" formatCode="General">
                  <c:v>45.112000000000002</c:v>
                </c:pt>
                <c:pt idx="22557" formatCode="General">
                  <c:v>45.113999999999997</c:v>
                </c:pt>
                <c:pt idx="22558" formatCode="General">
                  <c:v>45.116</c:v>
                </c:pt>
                <c:pt idx="22559" formatCode="General">
                  <c:v>45.118000000000002</c:v>
                </c:pt>
                <c:pt idx="22560" formatCode="General">
                  <c:v>45.12</c:v>
                </c:pt>
                <c:pt idx="22561" formatCode="General">
                  <c:v>45.122</c:v>
                </c:pt>
                <c:pt idx="22562" formatCode="General">
                  <c:v>45.124000000000002</c:v>
                </c:pt>
                <c:pt idx="22563" formatCode="General">
                  <c:v>45.125999999999998</c:v>
                </c:pt>
                <c:pt idx="22564" formatCode="General">
                  <c:v>45.128</c:v>
                </c:pt>
                <c:pt idx="22565" formatCode="General">
                  <c:v>45.13</c:v>
                </c:pt>
                <c:pt idx="22566" formatCode="General">
                  <c:v>45.131999999999998</c:v>
                </c:pt>
                <c:pt idx="22567" formatCode="General">
                  <c:v>45.134</c:v>
                </c:pt>
                <c:pt idx="22568" formatCode="General">
                  <c:v>45.136000000000003</c:v>
                </c:pt>
                <c:pt idx="22569" formatCode="General">
                  <c:v>45.137999999999998</c:v>
                </c:pt>
                <c:pt idx="22570" formatCode="General">
                  <c:v>45.14</c:v>
                </c:pt>
                <c:pt idx="22571" formatCode="General">
                  <c:v>45.142000000000003</c:v>
                </c:pt>
                <c:pt idx="22572" formatCode="General">
                  <c:v>45.143999999999998</c:v>
                </c:pt>
                <c:pt idx="22573" formatCode="General">
                  <c:v>45.146000000000001</c:v>
                </c:pt>
                <c:pt idx="22574" formatCode="General">
                  <c:v>45.148000000000003</c:v>
                </c:pt>
                <c:pt idx="22575" formatCode="General">
                  <c:v>45.15</c:v>
                </c:pt>
                <c:pt idx="22576" formatCode="General">
                  <c:v>45.152000000000001</c:v>
                </c:pt>
                <c:pt idx="22577" formatCode="General">
                  <c:v>45.154000000000003</c:v>
                </c:pt>
                <c:pt idx="22578" formatCode="General">
                  <c:v>45.155999999999999</c:v>
                </c:pt>
                <c:pt idx="22579" formatCode="General">
                  <c:v>45.158000000000001</c:v>
                </c:pt>
                <c:pt idx="22580" formatCode="General">
                  <c:v>45.16</c:v>
                </c:pt>
                <c:pt idx="22581" formatCode="General">
                  <c:v>45.161999999999999</c:v>
                </c:pt>
                <c:pt idx="22582" formatCode="General">
                  <c:v>45.164000000000001</c:v>
                </c:pt>
                <c:pt idx="22583" formatCode="General">
                  <c:v>45.165999999999997</c:v>
                </c:pt>
                <c:pt idx="22584" formatCode="General">
                  <c:v>45.167999999999999</c:v>
                </c:pt>
                <c:pt idx="22585" formatCode="General">
                  <c:v>45.17</c:v>
                </c:pt>
                <c:pt idx="22586" formatCode="General">
                  <c:v>45.171999999999997</c:v>
                </c:pt>
                <c:pt idx="22587" formatCode="General">
                  <c:v>45.173999999999999</c:v>
                </c:pt>
                <c:pt idx="22588" formatCode="General">
                  <c:v>45.176000000000002</c:v>
                </c:pt>
                <c:pt idx="22589" formatCode="General">
                  <c:v>45.177999999999997</c:v>
                </c:pt>
                <c:pt idx="22590" formatCode="General">
                  <c:v>45.18</c:v>
                </c:pt>
                <c:pt idx="22591" formatCode="General">
                  <c:v>45.182000000000002</c:v>
                </c:pt>
                <c:pt idx="22592" formatCode="General">
                  <c:v>45.183999999999997</c:v>
                </c:pt>
                <c:pt idx="22593" formatCode="General">
                  <c:v>45.186</c:v>
                </c:pt>
                <c:pt idx="22594" formatCode="General">
                  <c:v>45.188000000000002</c:v>
                </c:pt>
                <c:pt idx="22595" formatCode="General">
                  <c:v>45.19</c:v>
                </c:pt>
                <c:pt idx="22596" formatCode="General">
                  <c:v>45.192</c:v>
                </c:pt>
                <c:pt idx="22597" formatCode="General">
                  <c:v>45.194000000000003</c:v>
                </c:pt>
                <c:pt idx="22598" formatCode="General">
                  <c:v>45.195999999999998</c:v>
                </c:pt>
                <c:pt idx="22599" formatCode="General">
                  <c:v>45.198</c:v>
                </c:pt>
                <c:pt idx="22600" formatCode="General">
                  <c:v>45.2</c:v>
                </c:pt>
                <c:pt idx="22601" formatCode="General">
                  <c:v>45.201999999999998</c:v>
                </c:pt>
                <c:pt idx="22602" formatCode="General">
                  <c:v>45.204000000000001</c:v>
                </c:pt>
                <c:pt idx="22603" formatCode="General">
                  <c:v>45.206000000000003</c:v>
                </c:pt>
                <c:pt idx="22604" formatCode="General">
                  <c:v>45.207999999999998</c:v>
                </c:pt>
                <c:pt idx="22605" formatCode="General">
                  <c:v>45.21</c:v>
                </c:pt>
                <c:pt idx="22606" formatCode="General">
                  <c:v>45.212000000000003</c:v>
                </c:pt>
                <c:pt idx="22607" formatCode="General">
                  <c:v>45.213999999999999</c:v>
                </c:pt>
                <c:pt idx="22608" formatCode="General">
                  <c:v>45.216000000000001</c:v>
                </c:pt>
                <c:pt idx="22609" formatCode="General">
                  <c:v>45.218000000000004</c:v>
                </c:pt>
                <c:pt idx="22610" formatCode="General">
                  <c:v>45.22</c:v>
                </c:pt>
                <c:pt idx="22611" formatCode="General">
                  <c:v>45.222000000000001</c:v>
                </c:pt>
                <c:pt idx="22612" formatCode="General">
                  <c:v>45.223999999999997</c:v>
                </c:pt>
                <c:pt idx="22613" formatCode="General">
                  <c:v>45.225999999999999</c:v>
                </c:pt>
                <c:pt idx="22614" formatCode="General">
                  <c:v>45.228000000000002</c:v>
                </c:pt>
                <c:pt idx="22615" formatCode="General">
                  <c:v>45.23</c:v>
                </c:pt>
                <c:pt idx="22616" formatCode="General">
                  <c:v>45.231999999999999</c:v>
                </c:pt>
                <c:pt idx="22617" formatCode="General">
                  <c:v>45.234000000000002</c:v>
                </c:pt>
                <c:pt idx="22618" formatCode="General">
                  <c:v>45.235999999999997</c:v>
                </c:pt>
                <c:pt idx="22619" formatCode="General">
                  <c:v>45.238</c:v>
                </c:pt>
                <c:pt idx="22620" formatCode="General">
                  <c:v>45.24</c:v>
                </c:pt>
                <c:pt idx="22621" formatCode="General">
                  <c:v>45.241999999999997</c:v>
                </c:pt>
                <c:pt idx="22622" formatCode="General">
                  <c:v>45.244</c:v>
                </c:pt>
                <c:pt idx="22623" formatCode="General">
                  <c:v>45.246000000000002</c:v>
                </c:pt>
                <c:pt idx="22624" formatCode="General">
                  <c:v>45.247999999999998</c:v>
                </c:pt>
                <c:pt idx="22625" formatCode="General">
                  <c:v>45.25</c:v>
                </c:pt>
                <c:pt idx="22626" formatCode="General">
                  <c:v>45.252000000000002</c:v>
                </c:pt>
                <c:pt idx="22627" formatCode="General">
                  <c:v>45.253999999999998</c:v>
                </c:pt>
                <c:pt idx="22628" formatCode="General">
                  <c:v>45.256</c:v>
                </c:pt>
                <c:pt idx="22629" formatCode="General">
                  <c:v>45.258000000000003</c:v>
                </c:pt>
                <c:pt idx="22630" formatCode="General">
                  <c:v>45.26</c:v>
                </c:pt>
                <c:pt idx="22631" formatCode="General">
                  <c:v>45.262</c:v>
                </c:pt>
                <c:pt idx="22632" formatCode="General">
                  <c:v>45.264000000000003</c:v>
                </c:pt>
                <c:pt idx="22633" formatCode="General">
                  <c:v>45.265999999999998</c:v>
                </c:pt>
                <c:pt idx="22634" formatCode="General">
                  <c:v>45.268000000000001</c:v>
                </c:pt>
                <c:pt idx="22635" formatCode="General">
                  <c:v>45.27</c:v>
                </c:pt>
                <c:pt idx="22636" formatCode="General">
                  <c:v>45.271999999999998</c:v>
                </c:pt>
                <c:pt idx="22637" formatCode="General">
                  <c:v>45.274000000000001</c:v>
                </c:pt>
                <c:pt idx="22638" formatCode="General">
                  <c:v>45.276000000000003</c:v>
                </c:pt>
                <c:pt idx="22639" formatCode="General">
                  <c:v>45.277999999999999</c:v>
                </c:pt>
                <c:pt idx="22640" formatCode="General">
                  <c:v>45.28</c:v>
                </c:pt>
                <c:pt idx="22641" formatCode="General">
                  <c:v>45.281999999999996</c:v>
                </c:pt>
                <c:pt idx="22642" formatCode="General">
                  <c:v>45.283999999999999</c:v>
                </c:pt>
                <c:pt idx="22643" formatCode="General">
                  <c:v>45.286000000000001</c:v>
                </c:pt>
                <c:pt idx="22644" formatCode="General">
                  <c:v>45.287999999999997</c:v>
                </c:pt>
                <c:pt idx="22645" formatCode="General">
                  <c:v>45.29</c:v>
                </c:pt>
                <c:pt idx="22646" formatCode="General">
                  <c:v>45.292000000000002</c:v>
                </c:pt>
                <c:pt idx="22647" formatCode="General">
                  <c:v>45.293999999999997</c:v>
                </c:pt>
                <c:pt idx="22648" formatCode="General">
                  <c:v>45.295999999999999</c:v>
                </c:pt>
                <c:pt idx="22649" formatCode="General">
                  <c:v>45.298000000000002</c:v>
                </c:pt>
                <c:pt idx="22650" formatCode="General">
                  <c:v>45.3</c:v>
                </c:pt>
                <c:pt idx="22651" formatCode="General">
                  <c:v>45.302</c:v>
                </c:pt>
                <c:pt idx="22652" formatCode="General">
                  <c:v>45.304000000000002</c:v>
                </c:pt>
                <c:pt idx="22653" formatCode="General">
                  <c:v>45.305999999999997</c:v>
                </c:pt>
                <c:pt idx="22654" formatCode="General">
                  <c:v>45.308</c:v>
                </c:pt>
                <c:pt idx="22655" formatCode="General">
                  <c:v>45.31</c:v>
                </c:pt>
                <c:pt idx="22656" formatCode="General">
                  <c:v>45.311999999999998</c:v>
                </c:pt>
                <c:pt idx="22657" formatCode="General">
                  <c:v>45.314</c:v>
                </c:pt>
                <c:pt idx="22658" formatCode="General">
                  <c:v>45.316000000000003</c:v>
                </c:pt>
                <c:pt idx="22659" formatCode="General">
                  <c:v>45.317999999999998</c:v>
                </c:pt>
                <c:pt idx="22660" formatCode="General">
                  <c:v>45.32</c:v>
                </c:pt>
                <c:pt idx="22661" formatCode="General">
                  <c:v>45.322000000000003</c:v>
                </c:pt>
                <c:pt idx="22662" formatCode="General">
                  <c:v>45.323999999999998</c:v>
                </c:pt>
                <c:pt idx="22663" formatCode="General">
                  <c:v>45.326000000000001</c:v>
                </c:pt>
                <c:pt idx="22664" formatCode="General">
                  <c:v>45.328000000000003</c:v>
                </c:pt>
                <c:pt idx="22665" formatCode="General">
                  <c:v>45.33</c:v>
                </c:pt>
                <c:pt idx="22666" formatCode="General">
                  <c:v>45.332000000000001</c:v>
                </c:pt>
                <c:pt idx="22667" formatCode="General">
                  <c:v>45.334000000000003</c:v>
                </c:pt>
                <c:pt idx="22668" formatCode="General">
                  <c:v>45.335999999999999</c:v>
                </c:pt>
                <c:pt idx="22669" formatCode="General">
                  <c:v>45.338000000000001</c:v>
                </c:pt>
                <c:pt idx="22670" formatCode="General">
                  <c:v>45.34</c:v>
                </c:pt>
                <c:pt idx="22671" formatCode="General">
                  <c:v>45.341999999999999</c:v>
                </c:pt>
                <c:pt idx="22672" formatCode="General">
                  <c:v>45.344000000000001</c:v>
                </c:pt>
                <c:pt idx="22673" formatCode="General">
                  <c:v>45.345999999999997</c:v>
                </c:pt>
                <c:pt idx="22674" formatCode="General">
                  <c:v>45.347999999999999</c:v>
                </c:pt>
                <c:pt idx="22675" formatCode="General">
                  <c:v>45.35</c:v>
                </c:pt>
                <c:pt idx="22676" formatCode="General">
                  <c:v>45.351999999999997</c:v>
                </c:pt>
                <c:pt idx="22677" formatCode="General">
                  <c:v>45.353999999999999</c:v>
                </c:pt>
                <c:pt idx="22678" formatCode="General">
                  <c:v>45.356000000000002</c:v>
                </c:pt>
                <c:pt idx="22679" formatCode="General">
                  <c:v>45.357999999999997</c:v>
                </c:pt>
                <c:pt idx="22680" formatCode="General">
                  <c:v>45.36</c:v>
                </c:pt>
                <c:pt idx="22681" formatCode="General">
                  <c:v>45.362000000000002</c:v>
                </c:pt>
                <c:pt idx="22682" formatCode="General">
                  <c:v>45.363999999999997</c:v>
                </c:pt>
                <c:pt idx="22683" formatCode="General">
                  <c:v>45.366</c:v>
                </c:pt>
                <c:pt idx="22684" formatCode="General">
                  <c:v>45.368000000000002</c:v>
                </c:pt>
                <c:pt idx="22685" formatCode="General">
                  <c:v>45.37</c:v>
                </c:pt>
                <c:pt idx="22686" formatCode="General">
                  <c:v>45.372</c:v>
                </c:pt>
                <c:pt idx="22687" formatCode="General">
                  <c:v>45.374000000000002</c:v>
                </c:pt>
                <c:pt idx="22688" formatCode="General">
                  <c:v>45.375999999999998</c:v>
                </c:pt>
                <c:pt idx="22689" formatCode="General">
                  <c:v>45.378</c:v>
                </c:pt>
                <c:pt idx="22690" formatCode="General">
                  <c:v>45.38</c:v>
                </c:pt>
                <c:pt idx="22691" formatCode="General">
                  <c:v>45.381999999999998</c:v>
                </c:pt>
                <c:pt idx="22692" formatCode="General">
                  <c:v>45.384</c:v>
                </c:pt>
                <c:pt idx="22693" formatCode="General">
                  <c:v>45.386000000000003</c:v>
                </c:pt>
                <c:pt idx="22694" formatCode="General">
                  <c:v>45.387999999999998</c:v>
                </c:pt>
                <c:pt idx="22695" formatCode="General">
                  <c:v>45.39</c:v>
                </c:pt>
                <c:pt idx="22696" formatCode="General">
                  <c:v>45.392000000000003</c:v>
                </c:pt>
                <c:pt idx="22697" formatCode="General">
                  <c:v>45.393999999999998</c:v>
                </c:pt>
                <c:pt idx="22698" formatCode="General">
                  <c:v>45.396000000000001</c:v>
                </c:pt>
                <c:pt idx="22699" formatCode="General">
                  <c:v>45.398000000000003</c:v>
                </c:pt>
                <c:pt idx="22700" formatCode="General">
                  <c:v>45.4</c:v>
                </c:pt>
                <c:pt idx="22701" formatCode="General">
                  <c:v>45.402000000000001</c:v>
                </c:pt>
                <c:pt idx="22702" formatCode="General">
                  <c:v>45.404000000000003</c:v>
                </c:pt>
                <c:pt idx="22703" formatCode="General">
                  <c:v>45.405999999999999</c:v>
                </c:pt>
                <c:pt idx="22704" formatCode="General">
                  <c:v>45.408000000000001</c:v>
                </c:pt>
                <c:pt idx="22705" formatCode="General">
                  <c:v>45.41</c:v>
                </c:pt>
                <c:pt idx="22706" formatCode="General">
                  <c:v>45.411999999999999</c:v>
                </c:pt>
                <c:pt idx="22707" formatCode="General">
                  <c:v>45.414000000000001</c:v>
                </c:pt>
                <c:pt idx="22708" formatCode="General">
                  <c:v>45.415999999999997</c:v>
                </c:pt>
                <c:pt idx="22709" formatCode="General">
                  <c:v>45.417999999999999</c:v>
                </c:pt>
                <c:pt idx="22710" formatCode="General">
                  <c:v>45.42</c:v>
                </c:pt>
                <c:pt idx="22711" formatCode="General">
                  <c:v>45.421999999999997</c:v>
                </c:pt>
                <c:pt idx="22712" formatCode="General">
                  <c:v>45.423999999999999</c:v>
                </c:pt>
                <c:pt idx="22713" formatCode="General">
                  <c:v>45.426000000000002</c:v>
                </c:pt>
                <c:pt idx="22714" formatCode="General">
                  <c:v>45.427999999999997</c:v>
                </c:pt>
                <c:pt idx="22715" formatCode="General">
                  <c:v>45.43</c:v>
                </c:pt>
                <c:pt idx="22716" formatCode="General">
                  <c:v>45.432000000000002</c:v>
                </c:pt>
                <c:pt idx="22717" formatCode="General">
                  <c:v>45.433999999999997</c:v>
                </c:pt>
                <c:pt idx="22718" formatCode="General">
                  <c:v>45.436</c:v>
                </c:pt>
                <c:pt idx="22719" formatCode="General">
                  <c:v>45.438000000000002</c:v>
                </c:pt>
                <c:pt idx="22720" formatCode="General">
                  <c:v>45.44</c:v>
                </c:pt>
                <c:pt idx="22721" formatCode="General">
                  <c:v>45.442</c:v>
                </c:pt>
                <c:pt idx="22722" formatCode="General">
                  <c:v>45.444000000000003</c:v>
                </c:pt>
                <c:pt idx="22723" formatCode="General">
                  <c:v>45.445999999999998</c:v>
                </c:pt>
                <c:pt idx="22724" formatCode="General">
                  <c:v>45.448</c:v>
                </c:pt>
                <c:pt idx="22725" formatCode="General">
                  <c:v>45.45</c:v>
                </c:pt>
                <c:pt idx="22726" formatCode="General">
                  <c:v>45.451999999999998</c:v>
                </c:pt>
                <c:pt idx="22727" formatCode="General">
                  <c:v>45.454000000000001</c:v>
                </c:pt>
                <c:pt idx="22728" formatCode="General">
                  <c:v>45.456000000000003</c:v>
                </c:pt>
                <c:pt idx="22729" formatCode="General">
                  <c:v>45.457999999999998</c:v>
                </c:pt>
                <c:pt idx="22730" formatCode="General">
                  <c:v>45.46</c:v>
                </c:pt>
                <c:pt idx="22731" formatCode="General">
                  <c:v>45.462000000000003</c:v>
                </c:pt>
                <c:pt idx="22732" formatCode="General">
                  <c:v>45.463999999999999</c:v>
                </c:pt>
                <c:pt idx="22733" formatCode="General">
                  <c:v>45.466000000000001</c:v>
                </c:pt>
                <c:pt idx="22734" formatCode="General">
                  <c:v>45.468000000000004</c:v>
                </c:pt>
                <c:pt idx="22735" formatCode="General">
                  <c:v>45.47</c:v>
                </c:pt>
                <c:pt idx="22736" formatCode="General">
                  <c:v>45.472000000000001</c:v>
                </c:pt>
                <c:pt idx="22737" formatCode="General">
                  <c:v>45.473999999999997</c:v>
                </c:pt>
                <c:pt idx="22738" formatCode="General">
                  <c:v>45.475999999999999</c:v>
                </c:pt>
                <c:pt idx="22739" formatCode="General">
                  <c:v>45.478000000000002</c:v>
                </c:pt>
                <c:pt idx="22740" formatCode="General">
                  <c:v>45.48</c:v>
                </c:pt>
                <c:pt idx="22741" formatCode="General">
                  <c:v>45.481999999999999</c:v>
                </c:pt>
                <c:pt idx="22742" formatCode="General">
                  <c:v>45.484000000000002</c:v>
                </c:pt>
                <c:pt idx="22743" formatCode="General">
                  <c:v>45.485999999999997</c:v>
                </c:pt>
                <c:pt idx="22744" formatCode="General">
                  <c:v>45.488</c:v>
                </c:pt>
                <c:pt idx="22745" formatCode="General">
                  <c:v>45.49</c:v>
                </c:pt>
                <c:pt idx="22746" formatCode="General">
                  <c:v>45.491999999999997</c:v>
                </c:pt>
                <c:pt idx="22747" formatCode="General">
                  <c:v>45.494</c:v>
                </c:pt>
                <c:pt idx="22748" formatCode="General">
                  <c:v>45.496000000000002</c:v>
                </c:pt>
                <c:pt idx="22749" formatCode="General">
                  <c:v>45.497999999999998</c:v>
                </c:pt>
                <c:pt idx="22750" formatCode="General">
                  <c:v>45.5</c:v>
                </c:pt>
                <c:pt idx="22751" formatCode="General">
                  <c:v>45.502000000000002</c:v>
                </c:pt>
                <c:pt idx="22752" formatCode="General">
                  <c:v>45.503999999999998</c:v>
                </c:pt>
                <c:pt idx="22753" formatCode="General">
                  <c:v>45.506</c:v>
                </c:pt>
                <c:pt idx="22754" formatCode="General">
                  <c:v>45.508000000000003</c:v>
                </c:pt>
                <c:pt idx="22755" formatCode="General">
                  <c:v>45.51</c:v>
                </c:pt>
                <c:pt idx="22756" formatCode="General">
                  <c:v>45.512</c:v>
                </c:pt>
                <c:pt idx="22757" formatCode="General">
                  <c:v>45.514000000000003</c:v>
                </c:pt>
                <c:pt idx="22758" formatCode="General">
                  <c:v>45.515999999999998</c:v>
                </c:pt>
                <c:pt idx="22759" formatCode="General">
                  <c:v>45.518000000000001</c:v>
                </c:pt>
                <c:pt idx="22760" formatCode="General">
                  <c:v>45.52</c:v>
                </c:pt>
                <c:pt idx="22761" formatCode="General">
                  <c:v>45.521999999999998</c:v>
                </c:pt>
                <c:pt idx="22762" formatCode="General">
                  <c:v>45.524000000000001</c:v>
                </c:pt>
                <c:pt idx="22763" formatCode="General">
                  <c:v>45.526000000000003</c:v>
                </c:pt>
                <c:pt idx="22764" formatCode="General">
                  <c:v>45.527999999999999</c:v>
                </c:pt>
                <c:pt idx="22765" formatCode="General">
                  <c:v>45.53</c:v>
                </c:pt>
                <c:pt idx="22766" formatCode="General">
                  <c:v>45.531999999999996</c:v>
                </c:pt>
                <c:pt idx="22767" formatCode="General">
                  <c:v>45.533999999999999</c:v>
                </c:pt>
                <c:pt idx="22768" formatCode="General">
                  <c:v>45.536000000000001</c:v>
                </c:pt>
                <c:pt idx="22769" formatCode="General">
                  <c:v>45.537999999999997</c:v>
                </c:pt>
                <c:pt idx="22770" formatCode="General">
                  <c:v>45.54</c:v>
                </c:pt>
                <c:pt idx="22771" formatCode="General">
                  <c:v>45.542000000000002</c:v>
                </c:pt>
                <c:pt idx="22772" formatCode="General">
                  <c:v>45.543999999999997</c:v>
                </c:pt>
                <c:pt idx="22773" formatCode="General">
                  <c:v>45.545999999999999</c:v>
                </c:pt>
                <c:pt idx="22774" formatCode="General">
                  <c:v>45.548000000000002</c:v>
                </c:pt>
                <c:pt idx="22775" formatCode="General">
                  <c:v>45.55</c:v>
                </c:pt>
              </c:numCache>
            </c:numRef>
          </c:xVal>
          <c:yVal>
            <c:numRef>
              <c:f>traffic!$F$8:$F$22783</c:f>
              <c:numCache>
                <c:formatCode>General</c:formatCode>
                <c:ptCount val="2277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formatCode="0.00E+00">
                  <c:v>0</c:v>
                </c:pt>
                <c:pt idx="359" formatCode="0.00E+00">
                  <c:v>-4.0000000000000001E-308</c:v>
                </c:pt>
                <c:pt idx="360" formatCode="0.00E+00">
                  <c:v>-1.5E-307</c:v>
                </c:pt>
                <c:pt idx="361" formatCode="0.00E+00">
                  <c:v>-1.4000000000000001E-307</c:v>
                </c:pt>
                <c:pt idx="362" formatCode="0.00E+00">
                  <c:v>1.4000000000000001E-307</c:v>
                </c:pt>
                <c:pt idx="363" formatCode="0.00E+00">
                  <c:v>5.5000000000000004E-307</c:v>
                </c:pt>
                <c:pt idx="364" formatCode="0.00E+00">
                  <c:v>4.4999999999999999E-307</c:v>
                </c:pt>
                <c:pt idx="365" formatCode="0.00E+00">
                  <c:v>-7.5000000000000006E-307</c:v>
                </c:pt>
                <c:pt idx="366" formatCode="0.00E+00">
                  <c:v>-2.6199999999999999E-306</c:v>
                </c:pt>
                <c:pt idx="367" formatCode="0.00E+00">
                  <c:v>-3.0200000000000001E-306</c:v>
                </c:pt>
                <c:pt idx="368" formatCode="0.00E+00">
                  <c:v>5.6000000000000003E-307</c:v>
                </c:pt>
                <c:pt idx="369" formatCode="0.00E+00">
                  <c:v>7.32E-306</c:v>
                </c:pt>
                <c:pt idx="370" formatCode="0.00E+00">
                  <c:v>1.022E-305</c:v>
                </c:pt>
                <c:pt idx="371" formatCode="0.00E+00">
                  <c:v>-1.5E-307</c:v>
                </c:pt>
                <c:pt idx="372" formatCode="0.00E+00">
                  <c:v>-2.2720000000000001E-305</c:v>
                </c:pt>
                <c:pt idx="373" formatCode="0.00E+00">
                  <c:v>-2.9199999999999998E-305</c:v>
                </c:pt>
                <c:pt idx="374" formatCode="0.00E+00">
                  <c:v>2.446E-305</c:v>
                </c:pt>
                <c:pt idx="375" formatCode="0.00E+00">
                  <c:v>1.415E-304</c:v>
                </c:pt>
                <c:pt idx="376" formatCode="0.00E+00">
                  <c:v>2.1922999999999999E-304</c:v>
                </c:pt>
                <c:pt idx="377" formatCode="0.00E+00">
                  <c:v>8.0299999999999999E-305</c:v>
                </c:pt>
                <c:pt idx="378" formatCode="0.00E+00">
                  <c:v>-3.2356999999999998E-304</c:v>
                </c:pt>
                <c:pt idx="379" formatCode="0.00E+00">
                  <c:v>-6.9584000000000003E-304</c:v>
                </c:pt>
                <c:pt idx="380" formatCode="0.00E+00">
                  <c:v>-5.0527999999999998E-304</c:v>
                </c:pt>
                <c:pt idx="381" formatCode="0.00E+00">
                  <c:v>4.6852000000000004E-304</c:v>
                </c:pt>
                <c:pt idx="382" formatCode="0.00E+00">
                  <c:v>1.5069E-303</c:v>
                </c:pt>
                <c:pt idx="383" formatCode="0.00E+00">
                  <c:v>1.0348400000000001E-303</c:v>
                </c:pt>
                <c:pt idx="384" formatCode="0.00E+00">
                  <c:v>-2.0286900000000001E-303</c:v>
                </c:pt>
                <c:pt idx="385" formatCode="0.00E+00">
                  <c:v>-5.4078700000000001E-303</c:v>
                </c:pt>
                <c:pt idx="386" formatCode="0.00E+00">
                  <c:v>-2.2057200000000001E-303</c:v>
                </c:pt>
                <c:pt idx="387" formatCode="0.00E+00">
                  <c:v>1.3191800000000001E-302</c:v>
                </c:pt>
                <c:pt idx="388" formatCode="0.00E+00">
                  <c:v>3.3053900000000001E-302</c:v>
                </c:pt>
                <c:pt idx="389" formatCode="0.00E+00">
                  <c:v>2.94379E-302</c:v>
                </c:pt>
                <c:pt idx="390" formatCode="0.00E+00">
                  <c:v>-2.5344599999999999E-302</c:v>
                </c:pt>
                <c:pt idx="391" formatCode="0.00E+00">
                  <c:v>-1.10621E-301</c:v>
                </c:pt>
                <c:pt idx="392" formatCode="0.00E+00">
                  <c:v>-1.2836199999999999E-301</c:v>
                </c:pt>
                <c:pt idx="393" formatCode="0.00E+00">
                  <c:v>3.7862300000000001E-302</c:v>
                </c:pt>
                <c:pt idx="394" formatCode="0.00E+00">
                  <c:v>3.4594100000000001E-301</c:v>
                </c:pt>
                <c:pt idx="395" formatCode="0.00E+00">
                  <c:v>4.5912600000000001E-301</c:v>
                </c:pt>
                <c:pt idx="396" formatCode="0.00E+00">
                  <c:v>-5.4233899999999999E-302</c:v>
                </c:pt>
                <c:pt idx="397" formatCode="0.00E+00">
                  <c:v>-1.13559E-300</c:v>
                </c:pt>
                <c:pt idx="398" formatCode="0.00E+00">
                  <c:v>-1.7895999999999998E-300</c:v>
                </c:pt>
                <c:pt idx="399" formatCode="0.00E+00">
                  <c:v>-6.2582099999999997E-301</c:v>
                </c:pt>
                <c:pt idx="400" formatCode="0.00E+00">
                  <c:v>2.4599500000000001E-300</c:v>
                </c:pt>
                <c:pt idx="401" formatCode="0.00E+00">
                  <c:v>4.4795599999999999E-300</c:v>
                </c:pt>
                <c:pt idx="402" formatCode="0.00E+00">
                  <c:v>-1.9783999999999998E-301</c:v>
                </c:pt>
                <c:pt idx="403" formatCode="0.00E+00">
                  <c:v>-1.3686899999999999E-299</c:v>
                </c:pt>
                <c:pt idx="404" formatCode="0.00E+00">
                  <c:v>-2.5991200000000002E-299</c:v>
                </c:pt>
                <c:pt idx="405" formatCode="0.00E+00">
                  <c:v>-1.7023399999999999E-299</c:v>
                </c:pt>
                <c:pt idx="406" formatCode="0.00E+00">
                  <c:v>2.29067E-299</c:v>
                </c:pt>
                <c:pt idx="407" formatCode="0.00E+00">
                  <c:v>6.3237599999999996E-299</c:v>
                </c:pt>
                <c:pt idx="408" formatCode="0.00E+00">
                  <c:v>2.7365600000000003E-299</c:v>
                </c:pt>
                <c:pt idx="409" formatCode="0.00E+00">
                  <c:v>-1.3820499999999999E-298</c:v>
                </c:pt>
                <c:pt idx="410" formatCode="0.00E+00">
                  <c:v>-3.4222999999999999E-298</c:v>
                </c:pt>
                <c:pt idx="411" formatCode="0.00E+00">
                  <c:v>-3.3659100000000002E-298</c:v>
                </c:pt>
                <c:pt idx="412" formatCode="0.00E+00">
                  <c:v>6.9290899999999999E-299</c:v>
                </c:pt>
                <c:pt idx="413" formatCode="0.00E+00">
                  <c:v>6.2975300000000002E-298</c:v>
                </c:pt>
                <c:pt idx="414" formatCode="0.00E+00">
                  <c:v>4.5805400000000003E-298</c:v>
                </c:pt>
                <c:pt idx="415" formatCode="0.00E+00">
                  <c:v>-1.3295700000000001E-297</c:v>
                </c:pt>
                <c:pt idx="416" formatCode="0.00E+00">
                  <c:v>-4.0741899999999998E-297</c:v>
                </c:pt>
                <c:pt idx="417" formatCode="0.00E+00">
                  <c:v>-4.7117399999999999E-297</c:v>
                </c:pt>
                <c:pt idx="418" formatCode="0.00E+00">
                  <c:v>2.0701999999999999E-298</c:v>
                </c:pt>
                <c:pt idx="419" formatCode="0.00E+00">
                  <c:v>9.1820900000000001E-297</c:v>
                </c:pt>
                <c:pt idx="420" formatCode="0.00E+00">
                  <c:v>1.12283E-296</c:v>
                </c:pt>
                <c:pt idx="421" formatCode="0.00E+00">
                  <c:v>-7.4888200000000004E-297</c:v>
                </c:pt>
                <c:pt idx="422" formatCode="0.00E+00">
                  <c:v>-4.4517399999999998E-296</c:v>
                </c:pt>
                <c:pt idx="423" formatCode="0.00E+00">
                  <c:v>-6.7513700000000004E-296</c:v>
                </c:pt>
                <c:pt idx="424" formatCode="0.00E+00">
                  <c:v>-3.0744700000000001E-296</c:v>
                </c:pt>
                <c:pt idx="425" formatCode="0.00E+00">
                  <c:v>6.9865000000000001E-296</c:v>
                </c:pt>
                <c:pt idx="426" formatCode="0.00E+00">
                  <c:v>1.31304E-295</c:v>
                </c:pt>
                <c:pt idx="427" formatCode="0.00E+00">
                  <c:v>-2.1633E-296</c:v>
                </c:pt>
                <c:pt idx="428" formatCode="0.00E+00">
                  <c:v>-4.3582700000000002E-295</c:v>
                </c:pt>
                <c:pt idx="429" formatCode="0.00E+00">
                  <c:v>-7.8325700000000009E-295</c:v>
                </c:pt>
                <c:pt idx="430" formatCode="0.00E+00">
                  <c:v>-3.76391E-295</c:v>
                </c:pt>
                <c:pt idx="431" formatCode="0.00E+00">
                  <c:v>1.1626899999999999E-294</c:v>
                </c:pt>
                <c:pt idx="432" formatCode="0.00E+00">
                  <c:v>2.6529900000000001E-294</c:v>
                </c:pt>
                <c:pt idx="433" formatCode="0.00E+00">
                  <c:v>1.1216400000000001E-294</c:v>
                </c:pt>
                <c:pt idx="434" formatCode="0.00E+00">
                  <c:v>-5.3902699999999997E-294</c:v>
                </c:pt>
                <c:pt idx="435" formatCode="0.00E+00">
                  <c:v>-1.3155899999999999E-293</c:v>
                </c:pt>
                <c:pt idx="436" formatCode="0.00E+00">
                  <c:v>-1.14228E-293</c:v>
                </c:pt>
                <c:pt idx="437" formatCode="0.00E+00">
                  <c:v>8.8215000000000001E-294</c:v>
                </c:pt>
                <c:pt idx="438" formatCode="0.00E+00">
                  <c:v>3.7687199999999999E-293</c:v>
                </c:pt>
                <c:pt idx="439" formatCode="0.00E+00">
                  <c:v>4.2742200000000001E-293</c:v>
                </c:pt>
                <c:pt idx="440" formatCode="0.00E+00">
                  <c:v>-2.5961300000000001E-294</c:v>
                </c:pt>
                <c:pt idx="441" formatCode="0.00E+00">
                  <c:v>-7.5920699999999996E-293</c:v>
                </c:pt>
                <c:pt idx="442" formatCode="0.00E+00">
                  <c:v>-9.00486E-293</c:v>
                </c:pt>
                <c:pt idx="443" formatCode="0.00E+00">
                  <c:v>4.3328799999999998E-293</c:v>
                </c:pt>
                <c:pt idx="444" formatCode="0.00E+00">
                  <c:v>2.7990900000000001E-292</c:v>
                </c:pt>
                <c:pt idx="445" formatCode="0.00E+00">
                  <c:v>3.4353200000000001E-292</c:v>
                </c:pt>
                <c:pt idx="446" formatCode="0.00E+00">
                  <c:v>-1.27002E-292</c:v>
                </c:pt>
                <c:pt idx="447" formatCode="0.00E+00">
                  <c:v>-1.0694099999999999E-291</c:v>
                </c:pt>
                <c:pt idx="448" formatCode="0.00E+00">
                  <c:v>-1.33712E-291</c:v>
                </c:pt>
                <c:pt idx="449" formatCode="0.00E+00">
                  <c:v>9.06306E-292</c:v>
                </c:pt>
                <c:pt idx="450" formatCode="0.00E+00">
                  <c:v>5.8305099999999999E-291</c:v>
                </c:pt>
                <c:pt idx="451" formatCode="0.00E+00">
                  <c:v>9.3011299999999995E-291</c:v>
                </c:pt>
                <c:pt idx="452" formatCode="0.00E+00">
                  <c:v>3.7498900000000001E-291</c:v>
                </c:pt>
                <c:pt idx="453" formatCode="0.00E+00">
                  <c:v>-1.34767E-290</c:v>
                </c:pt>
                <c:pt idx="454" formatCode="0.00E+00">
                  <c:v>-2.9246400000000002E-290</c:v>
                </c:pt>
                <c:pt idx="455" formatCode="0.00E+00">
                  <c:v>-1.8197900000000001E-290</c:v>
                </c:pt>
                <c:pt idx="456" formatCode="0.00E+00">
                  <c:v>3.1294699999999999E-290</c:v>
                </c:pt>
                <c:pt idx="457" formatCode="0.00E+00">
                  <c:v>8.0662500000000004E-290</c:v>
                </c:pt>
                <c:pt idx="458" formatCode="0.00E+00">
                  <c:v>3.81806E-290</c:v>
                </c:pt>
                <c:pt idx="459" formatCode="0.00E+00">
                  <c:v>-1.54911E-289</c:v>
                </c:pt>
                <c:pt idx="460" formatCode="0.00E+00">
                  <c:v>-3.8454200000000002E-289</c:v>
                </c:pt>
                <c:pt idx="461" formatCode="0.00E+00">
                  <c:v>-3.2224799999999998E-289</c:v>
                </c:pt>
                <c:pt idx="462" formatCode="0.00E+00">
                  <c:v>3.2090600000000001E-289</c:v>
                </c:pt>
                <c:pt idx="463" formatCode="0.00E+00">
                  <c:v>1.1670200000000001E-288</c:v>
                </c:pt>
                <c:pt idx="464" formatCode="0.00E+00">
                  <c:v>7.4446300000000003E-289</c:v>
                </c:pt>
                <c:pt idx="465" formatCode="0.00E+00">
                  <c:v>-2.4062800000000001E-288</c:v>
                </c:pt>
                <c:pt idx="466" formatCode="0.00E+00">
                  <c:v>-7.1371499999999994E-288</c:v>
                </c:pt>
                <c:pt idx="467" formatCode="0.00E+00">
                  <c:v>-8.3383300000000003E-288</c:v>
                </c:pt>
                <c:pt idx="468" formatCode="0.00E+00">
                  <c:v>-3.8475199999999999E-289</c:v>
                </c:pt>
                <c:pt idx="469" formatCode="0.00E+00">
                  <c:v>1.4237800000000001E-287</c:v>
                </c:pt>
                <c:pt idx="470" formatCode="0.00E+00">
                  <c:v>1.8761599999999999E-287</c:v>
                </c:pt>
                <c:pt idx="471" formatCode="0.00E+00">
                  <c:v>-6.5465800000000003E-288</c:v>
                </c:pt>
                <c:pt idx="472" formatCode="0.00E+00">
                  <c:v>-5.7597700000000005E-287</c:v>
                </c:pt>
                <c:pt idx="473" formatCode="0.00E+00">
                  <c:v>-9.0090699999999997E-287</c:v>
                </c:pt>
                <c:pt idx="474" formatCode="0.00E+00">
                  <c:v>-4.1730999999999997E-287</c:v>
                </c:pt>
                <c:pt idx="475" formatCode="0.00E+00">
                  <c:v>9.37545E-287</c:v>
                </c:pt>
                <c:pt idx="476" formatCode="0.00E+00">
                  <c:v>1.65592E-286</c:v>
                </c:pt>
                <c:pt idx="477" formatCode="0.00E+00">
                  <c:v>-9.4653699999999997E-287</c:v>
                </c:pt>
                <c:pt idx="478" formatCode="0.00E+00">
                  <c:v>-7.63864E-286</c:v>
                </c:pt>
                <c:pt idx="479" formatCode="0.00E+00">
                  <c:v>-1.33157E-285</c:v>
                </c:pt>
                <c:pt idx="480" formatCode="0.00E+00">
                  <c:v>-7.6780199999999998E-286</c:v>
                </c:pt>
                <c:pt idx="481" formatCode="0.00E+00">
                  <c:v>1.4508800000000001E-285</c:v>
                </c:pt>
                <c:pt idx="482" formatCode="0.00E+00">
                  <c:v>3.6127499999999999E-285</c:v>
                </c:pt>
                <c:pt idx="483" formatCode="0.00E+00">
                  <c:v>1.66265E-285</c:v>
                </c:pt>
                <c:pt idx="484" formatCode="0.00E+00">
                  <c:v>-6.9141699999999997E-285</c:v>
                </c:pt>
                <c:pt idx="485" formatCode="0.00E+00">
                  <c:v>-1.71729E-284</c:v>
                </c:pt>
                <c:pt idx="486" formatCode="0.00E+00">
                  <c:v>-1.57958E-284</c:v>
                </c:pt>
                <c:pt idx="487" formatCode="0.00E+00">
                  <c:v>8.4188699999999993E-285</c:v>
                </c:pt>
                <c:pt idx="488" formatCode="0.00E+00">
                  <c:v>4.1347100000000002E-284</c:v>
                </c:pt>
                <c:pt idx="489" formatCode="0.00E+00">
                  <c:v>3.2737799999999997E-284</c:v>
                </c:pt>
                <c:pt idx="490" formatCode="0.00E+00">
                  <c:v>-6.1327199999999998E-284</c:v>
                </c:pt>
                <c:pt idx="491" formatCode="0.00E+00">
                  <c:v>-2.0423699999999999E-283</c:v>
                </c:pt>
                <c:pt idx="492" formatCode="0.00E+00">
                  <c:v>-2.4652200000000002E-283</c:v>
                </c:pt>
                <c:pt idx="493" formatCode="0.00E+00">
                  <c:v>-1.11619E-284</c:v>
                </c:pt>
                <c:pt idx="494" formatCode="0.00E+00">
                  <c:v>4.3320199999999996E-283</c:v>
                </c:pt>
                <c:pt idx="495" formatCode="0.00E+00">
                  <c:v>5.1599899999999999E-283</c:v>
                </c:pt>
                <c:pt idx="496" formatCode="0.00E+00">
                  <c:v>-5.0089600000000002E-283</c:v>
                </c:pt>
                <c:pt idx="497" formatCode="0.00E+00">
                  <c:v>-2.4908899999999999E-282</c:v>
                </c:pt>
                <c:pt idx="498" formatCode="0.00E+00">
                  <c:v>-3.4436299999999998E-282</c:v>
                </c:pt>
                <c:pt idx="499" formatCode="0.00E+00">
                  <c:v>-2.9208500000000001E-283</c:v>
                </c:pt>
                <c:pt idx="500" formatCode="0.00E+00">
                  <c:v>7.2546500000000001E-282</c:v>
                </c:pt>
                <c:pt idx="501" formatCode="0.00E+00">
                  <c:v>1.2259999999999999E-281</c:v>
                </c:pt>
                <c:pt idx="502" formatCode="0.00E+00">
                  <c:v>2.6806900000000001E-282</c:v>
                </c:pt>
                <c:pt idx="503" formatCode="0.00E+00">
                  <c:v>-2.48315E-281</c:v>
                </c:pt>
                <c:pt idx="504" formatCode="0.00E+00">
                  <c:v>-4.97549E-281</c:v>
                </c:pt>
                <c:pt idx="505" formatCode="0.00E+00">
                  <c:v>-3.1731200000000002E-281</c:v>
                </c:pt>
                <c:pt idx="506" formatCode="0.00E+00">
                  <c:v>4.9652999999999999E-281</c:v>
                </c:pt>
                <c:pt idx="507" formatCode="0.00E+00">
                  <c:v>1.3438399999999999E-280</c:v>
                </c:pt>
                <c:pt idx="508" formatCode="0.00E+00">
                  <c:v>8.0348899999999997E-281</c:v>
                </c:pt>
                <c:pt idx="509" formatCode="0.00E+00">
                  <c:v>-2.09708E-280</c:v>
                </c:pt>
                <c:pt idx="510" formatCode="0.00E+00">
                  <c:v>-5.39283E-280</c:v>
                </c:pt>
                <c:pt idx="511" formatCode="0.00E+00">
                  <c:v>-3.53849E-280</c:v>
                </c:pt>
                <c:pt idx="512" formatCode="0.00E+00">
                  <c:v>7.6120499999999999E-280</c:v>
                </c:pt>
                <c:pt idx="513" formatCode="0.00E+00">
                  <c:v>2.2193300000000001E-279</c:v>
                </c:pt>
                <c:pt idx="514" formatCode="0.00E+00">
                  <c:v>2.0932200000000001E-279</c:v>
                </c:pt>
                <c:pt idx="515" formatCode="0.00E+00">
                  <c:v>-1.36334E-279</c:v>
                </c:pt>
                <c:pt idx="516" formatCode="0.00E+00">
                  <c:v>-6.6782999999999997E-279</c:v>
                </c:pt>
                <c:pt idx="517" formatCode="0.00E+00">
                  <c:v>-6.94064E-279</c:v>
                </c:pt>
                <c:pt idx="518" formatCode="0.00E+00">
                  <c:v>6.3251599999999999E-279</c:v>
                </c:pt>
                <c:pt idx="519" formatCode="0.00E+00">
                  <c:v>3.0160600000000002E-278</c:v>
                </c:pt>
                <c:pt idx="520" formatCode="0.00E+00">
                  <c:v>4.0189699999999998E-278</c:v>
                </c:pt>
                <c:pt idx="521" formatCode="0.00E+00">
                  <c:v>4.0606299999999997E-279</c:v>
                </c:pt>
                <c:pt idx="522" formatCode="0.00E+00">
                  <c:v>-7.4664000000000002E-278</c:v>
                </c:pt>
                <c:pt idx="523" formatCode="0.00E+00">
                  <c:v>-1.1540900000000001E-277</c:v>
                </c:pt>
                <c:pt idx="524" formatCode="0.00E+00">
                  <c:v>-1.26628E-279</c:v>
                </c:pt>
                <c:pt idx="525" formatCode="0.00E+00">
                  <c:v>2.7617300000000001E-277</c:v>
                </c:pt>
                <c:pt idx="526" formatCode="0.00E+00">
                  <c:v>4.5273399999999998E-277</c:v>
                </c:pt>
                <c:pt idx="527" formatCode="0.00E+00">
                  <c:v>7.6920099999999999E-278</c:v>
                </c:pt>
                <c:pt idx="528" formatCode="0.00E+00">
                  <c:v>-9.7472900000000005E-277</c:v>
                </c:pt>
                <c:pt idx="529" formatCode="0.00E+00">
                  <c:v>-1.8818399999999998E-276</c:v>
                </c:pt>
                <c:pt idx="530" formatCode="0.00E+00">
                  <c:v>-9.8045200000000005E-277</c:v>
                </c:pt>
                <c:pt idx="531" formatCode="0.00E+00">
                  <c:v>2.5293000000000002E-276</c:v>
                </c:pt>
                <c:pt idx="532" formatCode="0.00E+00">
                  <c:v>6.3535900000000002E-276</c:v>
                </c:pt>
                <c:pt idx="533" formatCode="0.00E+00">
                  <c:v>5.2578300000000001E-276</c:v>
                </c:pt>
                <c:pt idx="534" formatCode="0.00E+00">
                  <c:v>-4.2631199999999998E-276</c:v>
                </c:pt>
                <c:pt idx="535" formatCode="0.00E+00">
                  <c:v>-1.4869200000000001E-275</c:v>
                </c:pt>
                <c:pt idx="536" formatCode="0.00E+00">
                  <c:v>-4.0323000000000003E-276</c:v>
                </c:pt>
                <c:pt idx="537" formatCode="0.00E+00">
                  <c:v>4.6916699999999998E-275</c:v>
                </c:pt>
                <c:pt idx="538" formatCode="0.00E+00">
                  <c:v>1.1500200000000001E-274</c:v>
                </c:pt>
                <c:pt idx="539" formatCode="0.00E+00">
                  <c:v>1.2600500000000001E-274</c:v>
                </c:pt>
                <c:pt idx="540" formatCode="0.00E+00">
                  <c:v>9.4953100000000006E-276</c:v>
                </c:pt>
                <c:pt idx="541" formatCode="0.00E+00">
                  <c:v>-1.8404999999999999E-274</c:v>
                </c:pt>
                <c:pt idx="542" formatCode="0.00E+00">
                  <c:v>-2.3731400000000001E-274</c:v>
                </c:pt>
                <c:pt idx="543" formatCode="0.00E+00">
                  <c:v>7.2608400000000006E-275</c:v>
                </c:pt>
                <c:pt idx="544" formatCode="0.00E+00">
                  <c:v>6.3550300000000004E-274</c:v>
                </c:pt>
                <c:pt idx="545" formatCode="0.00E+00">
                  <c:v>6.5462300000000004E-274</c:v>
                </c:pt>
                <c:pt idx="546" formatCode="0.00E+00">
                  <c:v>-9.3876600000000005E-274</c:v>
                </c:pt>
                <c:pt idx="547" formatCode="0.00E+00">
                  <c:v>-3.9594800000000004E-273</c:v>
                </c:pt>
                <c:pt idx="548" formatCode="0.00E+00">
                  <c:v>-5.5111199999999997E-273</c:v>
                </c:pt>
                <c:pt idx="549" formatCode="0.00E+00">
                  <c:v>-1.4106499999999999E-273</c:v>
                </c:pt>
                <c:pt idx="550" formatCode="0.00E+00">
                  <c:v>8.5640300000000002E-273</c:v>
                </c:pt>
                <c:pt idx="551" formatCode="0.00E+00">
                  <c:v>1.6189099999999999E-272</c:v>
                </c:pt>
                <c:pt idx="552" formatCode="0.00E+00">
                  <c:v>7.6475400000000003E-273</c:v>
                </c:pt>
                <c:pt idx="553" formatCode="0.00E+00">
                  <c:v>-2.1801099999999999E-272</c:v>
                </c:pt>
                <c:pt idx="554" formatCode="0.00E+00">
                  <c:v>-4.4568099999999999E-272</c:v>
                </c:pt>
                <c:pt idx="555" formatCode="0.00E+00">
                  <c:v>-3.8444100000000002E-273</c:v>
                </c:pt>
                <c:pt idx="556" formatCode="0.00E+00">
                  <c:v>1.2716399999999999E-271</c:v>
                </c:pt>
                <c:pt idx="557" formatCode="0.00E+00">
                  <c:v>2.6413200000000002E-271</c:v>
                </c:pt>
                <c:pt idx="558" formatCode="0.00E+00">
                  <c:v>2.2915999999999999E-271</c:v>
                </c:pt>
                <c:pt idx="559" formatCode="0.00E+00">
                  <c:v>-7.61141E-272</c:v>
                </c:pt>
                <c:pt idx="560" formatCode="0.00E+00">
                  <c:v>-4.2236600000000002E-271</c:v>
                </c:pt>
                <c:pt idx="561" formatCode="0.00E+00">
                  <c:v>-1.5375799999999999E-271</c:v>
                </c:pt>
                <c:pt idx="562" formatCode="0.00E+00">
                  <c:v>1.2678600000000001E-270</c:v>
                </c:pt>
                <c:pt idx="563" formatCode="0.00E+00">
                  <c:v>3.1732999999999998E-270</c:v>
                </c:pt>
                <c:pt idx="564" formatCode="0.00E+00">
                  <c:v>3.2539400000000001E-270</c:v>
                </c:pt>
                <c:pt idx="565" formatCode="0.00E+00">
                  <c:v>-7.2128200000000001E-271</c:v>
                </c:pt>
                <c:pt idx="566" formatCode="0.00E+00">
                  <c:v>-7.0494999999999997E-270</c:v>
                </c:pt>
                <c:pt idx="567" formatCode="0.00E+00">
                  <c:v>-7.68198E-270</c:v>
                </c:pt>
                <c:pt idx="568" formatCode="0.00E+00">
                  <c:v>6.9832600000000003E-270</c:v>
                </c:pt>
                <c:pt idx="569" formatCode="0.00E+00">
                  <c:v>3.3548800000000001E-269</c:v>
                </c:pt>
                <c:pt idx="570" formatCode="0.00E+00">
                  <c:v>4.7261999999999998E-269</c:v>
                </c:pt>
                <c:pt idx="571" formatCode="0.00E+00">
                  <c:v>1.89513E-269</c:v>
                </c:pt>
                <c:pt idx="572" formatCode="0.00E+00">
                  <c:v>-4.6872400000000001E-269</c:v>
                </c:pt>
                <c:pt idx="573" formatCode="0.00E+00">
                  <c:v>-6.7344700000000002E-269</c:v>
                </c:pt>
                <c:pt idx="574" formatCode="0.00E+00">
                  <c:v>9.9273500000000002E-269</c:v>
                </c:pt>
                <c:pt idx="575" formatCode="0.00E+00">
                  <c:v>4.7591899999999997E-268</c:v>
                </c:pt>
                <c:pt idx="576" formatCode="0.00E+00">
                  <c:v>7.6087999999999996E-268</c:v>
                </c:pt>
                <c:pt idx="577" formatCode="0.00E+00">
                  <c:v>4.4129800000000001E-268</c:v>
                </c:pt>
                <c:pt idx="578" formatCode="0.00E+00">
                  <c:v>-6.3191199999999997E-268</c:v>
                </c:pt>
                <c:pt idx="579" formatCode="0.00E+00">
                  <c:v>-1.4740900000000001E-267</c:v>
                </c:pt>
                <c:pt idx="580" formatCode="0.00E+00">
                  <c:v>-7.6439099999999995E-269</c:v>
                </c:pt>
                <c:pt idx="581" formatCode="0.00E+00">
                  <c:v>4.4761999999999997E-267</c:v>
                </c:pt>
                <c:pt idx="582" formatCode="0.00E+00">
                  <c:v>9.1722699999999997E-267</c:v>
                </c:pt>
                <c:pt idx="583" formatCode="0.00E+00">
                  <c:v>7.0327399999999996E-267</c:v>
                </c:pt>
                <c:pt idx="584" formatCode="0.00E+00">
                  <c:v>-7.0135200000000003E-267</c:v>
                </c:pt>
                <c:pt idx="585" formatCode="0.00E+00">
                  <c:v>-2.34324E-266</c:v>
                </c:pt>
                <c:pt idx="586" formatCode="0.00E+00">
                  <c:v>-1.4829600000000001E-266</c:v>
                </c:pt>
                <c:pt idx="587" formatCode="0.00E+00">
                  <c:v>4.0039700000000001E-266</c:v>
                </c:pt>
                <c:pt idx="588" formatCode="0.00E+00">
                  <c:v>1.13472E-265</c:v>
                </c:pt>
                <c:pt idx="589" formatCode="0.00E+00">
                  <c:v>1.07809E-265</c:v>
                </c:pt>
                <c:pt idx="590" formatCode="0.00E+00">
                  <c:v>-7.32405E-266</c:v>
                </c:pt>
                <c:pt idx="591" formatCode="0.00E+00">
                  <c:v>-3.5789000000000001E-265</c:v>
                </c:pt>
                <c:pt idx="592" formatCode="0.00E+00">
                  <c:v>-3.9407300000000001E-265</c:v>
                </c:pt>
                <c:pt idx="593" formatCode="0.00E+00">
                  <c:v>2.2597600000000001E-265</c:v>
                </c:pt>
                <c:pt idx="594" formatCode="0.00E+00">
                  <c:v>1.33251E-264</c:v>
                </c:pt>
                <c:pt idx="595" formatCode="0.00E+00">
                  <c:v>1.6437600000000001E-264</c:v>
                </c:pt>
                <c:pt idx="596" formatCode="0.00E+00">
                  <c:v>-4.8459199999999998E-265</c:v>
                </c:pt>
                <c:pt idx="597" formatCode="0.00E+00">
                  <c:v>-4.7819799999999996E-264</c:v>
                </c:pt>
                <c:pt idx="598" formatCode="0.00E+00">
                  <c:v>-6.9378100000000004E-264</c:v>
                </c:pt>
                <c:pt idx="599" formatCode="0.00E+00">
                  <c:v>-4.4947700000000002E-265</c:v>
                </c:pt>
                <c:pt idx="600" formatCode="0.00E+00">
                  <c:v>1.5294399999999999E-263</c:v>
                </c:pt>
                <c:pt idx="601" formatCode="0.00E+00">
                  <c:v>2.64178E-263</c:v>
                </c:pt>
                <c:pt idx="602" formatCode="0.00E+00">
                  <c:v>8.1844499999999995E-264</c:v>
                </c:pt>
                <c:pt idx="603" formatCode="0.00E+00">
                  <c:v>-4.77617E-263</c:v>
                </c:pt>
                <c:pt idx="604" formatCode="0.00E+00">
                  <c:v>-9.6744900000000001E-263</c:v>
                </c:pt>
                <c:pt idx="605" formatCode="0.00E+00">
                  <c:v>-5.4332299999999997E-263</c:v>
                </c:pt>
                <c:pt idx="606" formatCode="0.00E+00">
                  <c:v>1.16611E-262</c:v>
                </c:pt>
                <c:pt idx="607" formatCode="0.00E+00">
                  <c:v>2.81328E-262</c:v>
                </c:pt>
                <c:pt idx="608" formatCode="0.00E+00">
                  <c:v>1.42722E-262</c:v>
                </c:pt>
                <c:pt idx="609" formatCode="0.00E+00">
                  <c:v>-4.6813699999999999E-262</c:v>
                </c:pt>
                <c:pt idx="610" formatCode="0.00E+00">
                  <c:v>-1.1604499999999999E-261</c:v>
                </c:pt>
                <c:pt idx="611" formatCode="0.00E+00">
                  <c:v>-8.5366100000000003E-262</c:v>
                </c:pt>
                <c:pt idx="612" formatCode="0.00E+00">
                  <c:v>1.3189899999999999E-261</c:v>
                </c:pt>
                <c:pt idx="613" formatCode="0.00E+00">
                  <c:v>4.2634900000000003E-261</c:v>
                </c:pt>
                <c:pt idx="614" formatCode="0.00E+00">
                  <c:v>4.0707799999999999E-261</c:v>
                </c:pt>
                <c:pt idx="615" formatCode="0.00E+00">
                  <c:v>-3.2319099999999999E-261</c:v>
                </c:pt>
                <c:pt idx="616" formatCode="0.00E+00">
                  <c:v>-1.49312E-260</c:v>
                </c:pt>
                <c:pt idx="617" formatCode="0.00E+00">
                  <c:v>-1.8502300000000001E-260</c:v>
                </c:pt>
                <c:pt idx="618" formatCode="0.00E+00">
                  <c:v>-3.1587399999999998E-262</c:v>
                </c:pt>
                <c:pt idx="619" formatCode="0.00E+00">
                  <c:v>3.38838E-260</c:v>
                </c:pt>
                <c:pt idx="620" formatCode="0.00E+00">
                  <c:v>4.3926299999999997E-260</c:v>
                </c:pt>
                <c:pt idx="621" formatCode="0.00E+00">
                  <c:v>-2.0343599999999999E-260</c:v>
                </c:pt>
                <c:pt idx="622" formatCode="0.00E+00">
                  <c:v>-1.5015299999999999E-259</c:v>
                </c:pt>
                <c:pt idx="623" formatCode="0.00E+00">
                  <c:v>-2.10041E-259</c:v>
                </c:pt>
                <c:pt idx="624" formatCode="0.00E+00">
                  <c:v>-6.7153499999999999E-261</c:v>
                </c:pt>
                <c:pt idx="625" formatCode="0.00E+00">
                  <c:v>4.66544E-259</c:v>
                </c:pt>
                <c:pt idx="626" formatCode="0.00E+00">
                  <c:v>7.8182900000000005E-259</c:v>
                </c:pt>
                <c:pt idx="627" formatCode="0.00E+00">
                  <c:v>1.8768200000000001E-259</c:v>
                </c:pt>
                <c:pt idx="628" formatCode="0.00E+00">
                  <c:v>-1.5464999999999999E-258</c:v>
                </c:pt>
                <c:pt idx="629" formatCode="0.00E+00">
                  <c:v>-3.0701900000000002E-258</c:v>
                </c:pt>
                <c:pt idx="630" formatCode="0.00E+00">
                  <c:v>-1.6621000000000001E-258</c:v>
                </c:pt>
                <c:pt idx="631" formatCode="0.00E+00">
                  <c:v>4.0327400000000001E-258</c:v>
                </c:pt>
                <c:pt idx="632" formatCode="0.00E+00">
                  <c:v>1.0063399999999999E-257</c:v>
                </c:pt>
                <c:pt idx="633" formatCode="0.00E+00">
                  <c:v>6.7872999999999997E-258</c:v>
                </c:pt>
                <c:pt idx="634" formatCode="0.00E+00">
                  <c:v>-1.2622999999999999E-257</c:v>
                </c:pt>
                <c:pt idx="635" formatCode="0.00E+00">
                  <c:v>-3.6466500000000003E-257</c:v>
                </c:pt>
                <c:pt idx="636" formatCode="0.00E+00">
                  <c:v>-3.25783E-257</c:v>
                </c:pt>
                <c:pt idx="637" formatCode="0.00E+00">
                  <c:v>2.3779299999999999E-257</c:v>
                </c:pt>
                <c:pt idx="638" formatCode="0.00E+00">
                  <c:v>9.9663199999999997E-257</c:v>
                </c:pt>
                <c:pt idx="639" formatCode="0.00E+00">
                  <c:v>7.94876E-257</c:v>
                </c:pt>
                <c:pt idx="640" formatCode="0.00E+00">
                  <c:v>-1.5271100000000001E-256</c:v>
                </c:pt>
                <c:pt idx="641" formatCode="0.00E+00">
                  <c:v>-5.0250899999999999E-256</c:v>
                </c:pt>
                <c:pt idx="642" formatCode="0.00E+00">
                  <c:v>-5.1745400000000001E-256</c:v>
                </c:pt>
                <c:pt idx="643" formatCode="0.00E+00">
                  <c:v>3.0479299999999999E-256</c:v>
                </c:pt>
                <c:pt idx="644" formatCode="0.00E+00">
                  <c:v>1.7268900000000001E-255</c:v>
                </c:pt>
                <c:pt idx="645" formatCode="0.00E+00">
                  <c:v>2.2767800000000002E-255</c:v>
                </c:pt>
                <c:pt idx="646" formatCode="0.00E+00">
                  <c:v>2.54612E-256</c:v>
                </c:pt>
                <c:pt idx="647" formatCode="0.00E+00">
                  <c:v>-3.9020999999999998E-255</c:v>
                </c:pt>
                <c:pt idx="648" formatCode="0.00E+00">
                  <c:v>-5.0678899999999999E-255</c:v>
                </c:pt>
                <c:pt idx="649" formatCode="0.00E+00">
                  <c:v>4.3545199999999999E-255</c:v>
                </c:pt>
                <c:pt idx="650" formatCode="0.00E+00">
                  <c:v>2.4678900000000002E-254</c:v>
                </c:pt>
                <c:pt idx="651" formatCode="0.00E+00">
                  <c:v>3.9201499999999998E-254</c:v>
                </c:pt>
                <c:pt idx="652" formatCode="0.00E+00">
                  <c:v>1.8976600000000002E-254</c:v>
                </c:pt>
                <c:pt idx="653" formatCode="0.00E+00">
                  <c:v>-4.5345499999999999E-254</c:v>
                </c:pt>
                <c:pt idx="654" formatCode="0.00E+00">
                  <c:v>-9.7427999999999997E-254</c:v>
                </c:pt>
                <c:pt idx="655" formatCode="0.00E+00">
                  <c:v>-2.6535400000000001E-254</c:v>
                </c:pt>
                <c:pt idx="656" formatCode="0.00E+00">
                  <c:v>2.15664E-253</c:v>
                </c:pt>
                <c:pt idx="657" formatCode="0.00E+00">
                  <c:v>4.54345E-253</c:v>
                </c:pt>
                <c:pt idx="658" formatCode="0.00E+00">
                  <c:v>2.9988900000000001E-253</c:v>
                </c:pt>
                <c:pt idx="659" formatCode="0.00E+00">
                  <c:v>-4.9449299999999999E-253</c:v>
                </c:pt>
                <c:pt idx="660" formatCode="0.00E+00">
                  <c:v>-1.4276499999999999E-252</c:v>
                </c:pt>
                <c:pt idx="661" formatCode="0.00E+00">
                  <c:v>-1.13101E-252</c:v>
                </c:pt>
                <c:pt idx="662" formatCode="0.00E+00">
                  <c:v>1.52026E-252</c:v>
                </c:pt>
                <c:pt idx="663" formatCode="0.00E+00">
                  <c:v>5.1039399999999996E-252</c:v>
                </c:pt>
                <c:pt idx="664" formatCode="0.00E+00">
                  <c:v>4.6760999999999998E-252</c:v>
                </c:pt>
                <c:pt idx="665" formatCode="0.00E+00">
                  <c:v>-4.5156400000000004E-252</c:v>
                </c:pt>
                <c:pt idx="666" formatCode="0.00E+00">
                  <c:v>-1.8800500000000002E-251</c:v>
                </c:pt>
                <c:pt idx="667" formatCode="0.00E+00">
                  <c:v>-2.2404399999999998E-251</c:v>
                </c:pt>
                <c:pt idx="668" formatCode="0.00E+00">
                  <c:v>1.1488699999999999E-252</c:v>
                </c:pt>
                <c:pt idx="669" formatCode="0.00E+00">
                  <c:v>4.3768700000000001E-251</c:v>
                </c:pt>
                <c:pt idx="670" formatCode="0.00E+00">
                  <c:v>4.8718199999999998E-251</c:v>
                </c:pt>
                <c:pt idx="671" formatCode="0.00E+00">
                  <c:v>-6.06795E-251</c:v>
                </c:pt>
                <c:pt idx="672" formatCode="0.00E+00">
                  <c:v>-2.7230899999999999E-250</c:v>
                </c:pt>
                <c:pt idx="673" formatCode="0.00E+00">
                  <c:v>-3.7748900000000001E-250</c:v>
                </c:pt>
                <c:pt idx="674" formatCode="0.00E+00">
                  <c:v>-7.7176799999999999E-251</c:v>
                </c:pt>
                <c:pt idx="675" formatCode="0.00E+00">
                  <c:v>6.4176400000000005E-250</c:v>
                </c:pt>
                <c:pt idx="676" formatCode="0.00E+00">
                  <c:v>1.1182899999999999E-249</c:v>
                </c:pt>
                <c:pt idx="677" formatCode="0.00E+00">
                  <c:v>2.0406699999999999E-250</c:v>
                </c:pt>
                <c:pt idx="678" formatCode="0.00E+00">
                  <c:v>-2.4461899999999998E-249</c:v>
                </c:pt>
                <c:pt idx="679" formatCode="0.00E+00">
                  <c:v>-4.7534500000000003E-249</c:v>
                </c:pt>
                <c:pt idx="680" formatCode="0.00E+00">
                  <c:v>-2.5069200000000001E-249</c:v>
                </c:pt>
                <c:pt idx="681" formatCode="0.00E+00">
                  <c:v>6.3634199999999996E-249</c:v>
                </c:pt>
                <c:pt idx="682" formatCode="0.00E+00">
                  <c:v>1.5733299999999999E-248</c:v>
                </c:pt>
                <c:pt idx="683" formatCode="0.00E+00">
                  <c:v>1.1332399999999999E-248</c:v>
                </c:pt>
                <c:pt idx="684" formatCode="0.00E+00">
                  <c:v>-1.66055E-248</c:v>
                </c:pt>
                <c:pt idx="685" formatCode="0.00E+00">
                  <c:v>-4.9305500000000004E-248</c:v>
                </c:pt>
                <c:pt idx="686" formatCode="0.00E+00">
                  <c:v>-3.30961E-248</c:v>
                </c:pt>
                <c:pt idx="687" formatCode="0.00E+00">
                  <c:v>7.4877999999999993E-248</c:v>
                </c:pt>
                <c:pt idx="688" formatCode="0.00E+00">
                  <c:v>2.1661700000000001E-247</c:v>
                </c:pt>
                <c:pt idx="689" formatCode="0.00E+00">
                  <c:v>1.8344099999999999E-247</c:v>
                </c:pt>
                <c:pt idx="690" formatCode="0.00E+00">
                  <c:v>-2.1674399999999999E-247</c:v>
                </c:pt>
                <c:pt idx="691" formatCode="0.00E+00">
                  <c:v>-8.1255000000000002E-247</c:v>
                </c:pt>
                <c:pt idx="692" formatCode="0.00E+00">
                  <c:v>-8.9058100000000006E-247</c:v>
                </c:pt>
                <c:pt idx="693" formatCode="0.00E+00">
                  <c:v>3.0541900000000001E-247</c:v>
                </c:pt>
                <c:pt idx="694" formatCode="0.00E+00">
                  <c:v>2.40766E-246</c:v>
                </c:pt>
                <c:pt idx="695" formatCode="0.00E+00">
                  <c:v>3.0056599999999999E-246</c:v>
                </c:pt>
                <c:pt idx="696" formatCode="0.00E+00">
                  <c:v>-1.2505500000000001E-246</c:v>
                </c:pt>
                <c:pt idx="697" formatCode="0.00E+00">
                  <c:v>-1.0090100000000001E-245</c:v>
                </c:pt>
                <c:pt idx="698" formatCode="0.00E+00">
                  <c:v>-1.53534E-245</c:v>
                </c:pt>
                <c:pt idx="699" formatCode="0.00E+00">
                  <c:v>-4.5561800000000002E-246</c:v>
                </c:pt>
                <c:pt idx="700" formatCode="0.00E+00">
                  <c:v>2.3941199999999999E-245</c:v>
                </c:pt>
                <c:pt idx="701" formatCode="0.00E+00">
                  <c:v>4.4522899999999999E-245</c:v>
                </c:pt>
                <c:pt idx="702" formatCode="0.00E+00">
                  <c:v>1.1041000000000001E-245</c:v>
                </c:pt>
                <c:pt idx="703" formatCode="0.00E+00">
                  <c:v>-9.2851400000000005E-245</c:v>
                </c:pt>
                <c:pt idx="704" formatCode="0.00E+00">
                  <c:v>-1.81183E-244</c:v>
                </c:pt>
                <c:pt idx="705" formatCode="0.00E+00">
                  <c:v>-8.0758199999999995E-245</c:v>
                </c:pt>
                <c:pt idx="706" formatCode="0.00E+00">
                  <c:v>2.9071699999999999E-244</c:v>
                </c:pt>
                <c:pt idx="707" formatCode="0.00E+00">
                  <c:v>6.6525700000000006E-244</c:v>
                </c:pt>
                <c:pt idx="708" formatCode="0.00E+00">
                  <c:v>4.4894100000000003E-244</c:v>
                </c:pt>
                <c:pt idx="709" formatCode="0.00E+00">
                  <c:v>-7.2007299999999997E-244</c:v>
                </c:pt>
                <c:pt idx="710" formatCode="0.00E+00">
                  <c:v>-2.0585700000000001E-243</c:v>
                </c:pt>
                <c:pt idx="711" formatCode="0.00E+00">
                  <c:v>-1.3923900000000001E-243</c:v>
                </c:pt>
                <c:pt idx="712" formatCode="0.00E+00">
                  <c:v>3.03011E-243</c:v>
                </c:pt>
                <c:pt idx="713" formatCode="0.00E+00">
                  <c:v>8.7640099999999998E-243</c:v>
                </c:pt>
                <c:pt idx="714" formatCode="0.00E+00">
                  <c:v>7.3168000000000005E-243</c:v>
                </c:pt>
                <c:pt idx="715" formatCode="0.00E+00">
                  <c:v>-9.0628899999999998E-243</c:v>
                </c:pt>
                <c:pt idx="716" formatCode="0.00E+00">
                  <c:v>-3.3719400000000001E-242</c:v>
                </c:pt>
                <c:pt idx="717" formatCode="0.00E+00">
                  <c:v>-3.72102E-242</c:v>
                </c:pt>
                <c:pt idx="718" formatCode="0.00E+00">
                  <c:v>1.4809799999999999E-242</c:v>
                </c:pt>
                <c:pt idx="719" formatCode="0.00E+00">
                  <c:v>1.09126E-241</c:v>
                </c:pt>
                <c:pt idx="720" formatCode="0.00E+00">
                  <c:v>1.4329999999999999E-241</c:v>
                </c:pt>
                <c:pt idx="721" formatCode="0.00E+00">
                  <c:v>-1.09817E-242</c:v>
                </c:pt>
                <c:pt idx="722" formatCode="0.00E+00">
                  <c:v>-3.3297300000000001E-241</c:v>
                </c:pt>
                <c:pt idx="723" formatCode="0.00E+00">
                  <c:v>-4.9544400000000001E-241</c:v>
                </c:pt>
                <c:pt idx="724" formatCode="0.00E+00">
                  <c:v>6.2825900000000005E-243</c:v>
                </c:pt>
                <c:pt idx="725" formatCode="0.00E+00">
                  <c:v>1.2313200000000001E-240</c:v>
                </c:pt>
                <c:pt idx="726" formatCode="0.00E+00">
                  <c:v>2.04333E-240</c:v>
                </c:pt>
                <c:pt idx="727" formatCode="0.00E+00">
                  <c:v>3.7680199999999998E-241</c:v>
                </c:pt>
                <c:pt idx="728" formatCode="0.00E+00">
                  <c:v>-4.43724E-240</c:v>
                </c:pt>
                <c:pt idx="729" formatCode="0.00E+00">
                  <c:v>-8.8968099999999999E-240</c:v>
                </c:pt>
                <c:pt idx="730" formatCode="0.00E+00">
                  <c:v>-5.9678499999999997E-240</c:v>
                </c:pt>
                <c:pt idx="731" formatCode="0.00E+00">
                  <c:v>7.9345900000000002E-240</c:v>
                </c:pt>
                <c:pt idx="732" formatCode="0.00E+00">
                  <c:v>2.3007799999999998E-239</c:v>
                </c:pt>
                <c:pt idx="733" formatCode="0.00E+00">
                  <c:v>1.5712300000000001E-239</c:v>
                </c:pt>
                <c:pt idx="734" formatCode="0.00E+00">
                  <c:v>-2.9685599999999999E-239</c:v>
                </c:pt>
                <c:pt idx="735" formatCode="0.00E+00">
                  <c:v>-8.5512900000000007E-239</c:v>
                </c:pt>
                <c:pt idx="736" formatCode="0.00E+00">
                  <c:v>-6.86943E-239</c:v>
                </c:pt>
                <c:pt idx="737" formatCode="0.00E+00">
                  <c:v>9.4629099999999994E-239</c:v>
                </c:pt>
                <c:pt idx="738" formatCode="0.00E+00">
                  <c:v>3.21788E-238</c:v>
                </c:pt>
                <c:pt idx="739" formatCode="0.00E+00">
                  <c:v>3.13319E-238</c:v>
                </c:pt>
                <c:pt idx="740" formatCode="0.00E+00">
                  <c:v>-2.18759E-238</c:v>
                </c:pt>
                <c:pt idx="741" formatCode="0.00E+00">
                  <c:v>-1.05441E-237</c:v>
                </c:pt>
                <c:pt idx="742" formatCode="0.00E+00">
                  <c:v>-1.2076900000000001E-237</c:v>
                </c:pt>
                <c:pt idx="743" formatCode="0.00E+00">
                  <c:v>3.95906E-238</c:v>
                </c:pt>
                <c:pt idx="744" formatCode="0.00E+00">
                  <c:v>3.30516E-237</c:v>
                </c:pt>
                <c:pt idx="745" formatCode="0.00E+00">
                  <c:v>4.0735099999999999E-237</c:v>
                </c:pt>
                <c:pt idx="746" formatCode="0.00E+00">
                  <c:v>-2.0986699999999999E-237</c:v>
                </c:pt>
                <c:pt idx="747" formatCode="0.00E+00">
                  <c:v>-1.4815500000000001E-236</c:v>
                </c:pt>
                <c:pt idx="748" formatCode="0.00E+00">
                  <c:v>-2.3640599999999999E-236</c:v>
                </c:pt>
                <c:pt idx="749" formatCode="0.00E+00">
                  <c:v>-1.33642E-236</c:v>
                </c:pt>
                <c:pt idx="750" formatCode="0.00E+00">
                  <c:v>1.80649E-236</c:v>
                </c:pt>
                <c:pt idx="751" formatCode="0.00E+00">
                  <c:v>3.8825200000000002E-236</c:v>
                </c:pt>
                <c:pt idx="752" formatCode="0.00E+00">
                  <c:v>-7.3854199999999999E-237</c:v>
                </c:pt>
                <c:pt idx="753" formatCode="0.00E+00">
                  <c:v>-1.3807500000000001E-235</c:v>
                </c:pt>
                <c:pt idx="754" formatCode="0.00E+00">
                  <c:v>-2.46698E-235</c:v>
                </c:pt>
                <c:pt idx="755" formatCode="0.00E+00">
                  <c:v>-1.1468E-235</c:v>
                </c:pt>
                <c:pt idx="756" formatCode="0.00E+00">
                  <c:v>3.6262399999999999E-235</c:v>
                </c:pt>
                <c:pt idx="757" formatCode="0.00E+00">
                  <c:v>8.5813200000000002E-235</c:v>
                </c:pt>
                <c:pt idx="758" formatCode="0.00E+00">
                  <c:v>5.7765699999999998E-235</c:v>
                </c:pt>
                <c:pt idx="759" formatCode="0.00E+00">
                  <c:v>-1.04079E-234</c:v>
                </c:pt>
                <c:pt idx="760" formatCode="0.00E+00">
                  <c:v>-3.0242000000000002E-234</c:v>
                </c:pt>
                <c:pt idx="761" formatCode="0.00E+00">
                  <c:v>-2.6134799999999998E-234</c:v>
                </c:pt>
                <c:pt idx="762" formatCode="0.00E+00">
                  <c:v>2.2888099999999999E-234</c:v>
                </c:pt>
                <c:pt idx="763" formatCode="0.00E+00">
                  <c:v>9.0148699999999998E-234</c:v>
                </c:pt>
                <c:pt idx="764" formatCode="0.00E+00">
                  <c:v>8.09848E-234</c:v>
                </c:pt>
                <c:pt idx="765" formatCode="0.00E+00">
                  <c:v>-1.0104799999999999E-233</c:v>
                </c:pt>
                <c:pt idx="766" formatCode="0.00E+00">
                  <c:v>-3.8821700000000002E-233</c:v>
                </c:pt>
                <c:pt idx="767" formatCode="0.00E+00">
                  <c:v>-4.5861500000000001E-233</c:v>
                </c:pt>
                <c:pt idx="768" formatCode="0.00E+00">
                  <c:v>4.6123699999999998E-234</c:v>
                </c:pt>
                <c:pt idx="769" formatCode="0.00E+00">
                  <c:v>9.7829600000000007E-233</c:v>
                </c:pt>
                <c:pt idx="770" formatCode="0.00E+00">
                  <c:v>1.2320400000000001E-232</c:v>
                </c:pt>
                <c:pt idx="771" formatCode="0.00E+00">
                  <c:v>-6.4057099999999996E-233</c:v>
                </c:pt>
                <c:pt idx="772" formatCode="0.00E+00">
                  <c:v>-4.4450999999999999E-232</c:v>
                </c:pt>
                <c:pt idx="773" formatCode="0.00E+00">
                  <c:v>-6.7588599999999996E-232</c:v>
                </c:pt>
                <c:pt idx="774" formatCode="0.00E+00">
                  <c:v>-2.5037100000000001E-232</c:v>
                </c:pt>
                <c:pt idx="775" formatCode="0.00E+00">
                  <c:v>8.9261799999999994E-232</c:v>
                </c:pt>
                <c:pt idx="776" formatCode="0.00E+00">
                  <c:v>1.5666599999999999E-231</c:v>
                </c:pt>
                <c:pt idx="777" formatCode="0.00E+00">
                  <c:v>-3.58684E-232</c:v>
                </c:pt>
                <c:pt idx="778" formatCode="0.00E+00">
                  <c:v>-5.4907099999999999E-231</c:v>
                </c:pt>
                <c:pt idx="779" formatCode="0.00E+00">
                  <c:v>-1.0117899999999999E-230</c:v>
                </c:pt>
                <c:pt idx="780" formatCode="0.00E+00">
                  <c:v>-6.9524600000000004E-231</c:v>
                </c:pt>
                <c:pt idx="781" formatCode="0.00E+00">
                  <c:v>7.62066E-231</c:v>
                </c:pt>
                <c:pt idx="782" formatCode="0.00E+00">
                  <c:v>2.2028899999999998E-230</c:v>
                </c:pt>
                <c:pt idx="783" formatCode="0.00E+00">
                  <c:v>9.0951000000000004E-231</c:v>
                </c:pt>
                <c:pt idx="784" formatCode="0.00E+00">
                  <c:v>-4.7511300000000003E-230</c:v>
                </c:pt>
                <c:pt idx="785" formatCode="0.00E+00">
                  <c:v>-1.14704E-229</c:v>
                </c:pt>
                <c:pt idx="786" formatCode="0.00E+00">
                  <c:v>-1.05578E-229</c:v>
                </c:pt>
                <c:pt idx="787" formatCode="0.00E+00">
                  <c:v>4.9678600000000001E-230</c:v>
                </c:pt>
                <c:pt idx="788" formatCode="0.00E+00">
                  <c:v>2.59187E-229</c:v>
                </c:pt>
                <c:pt idx="789" formatCode="0.00E+00">
                  <c:v>2.0922099999999999E-229</c:v>
                </c:pt>
                <c:pt idx="790" formatCode="0.00E+00">
                  <c:v>-3.7326700000000001E-229</c:v>
                </c:pt>
                <c:pt idx="791" formatCode="0.00E+00">
                  <c:v>-1.24635E-228</c:v>
                </c:pt>
                <c:pt idx="792" formatCode="0.00E+00">
                  <c:v>-1.4348600000000001E-228</c:v>
                </c:pt>
                <c:pt idx="793" formatCode="0.00E+00">
                  <c:v>2.3756000000000001E-229</c:v>
                </c:pt>
                <c:pt idx="794" formatCode="0.00E+00">
                  <c:v>3.3419800000000002E-228</c:v>
                </c:pt>
                <c:pt idx="795" formatCode="0.00E+00">
                  <c:v>4.3272000000000002E-228</c:v>
                </c:pt>
                <c:pt idx="796" formatCode="0.00E+00">
                  <c:v>-1.4511300000000001E-228</c:v>
                </c:pt>
                <c:pt idx="797" formatCode="0.00E+00">
                  <c:v>-1.3376899999999999E-227</c:v>
                </c:pt>
                <c:pt idx="798" formatCode="0.00E+00">
                  <c:v>-1.8328099999999999E-227</c:v>
                </c:pt>
                <c:pt idx="799" formatCode="0.00E+00">
                  <c:v>4.2304499999999998E-228</c:v>
                </c:pt>
                <c:pt idx="800" formatCode="0.00E+00">
                  <c:v>5.6292499999999999E-227</c:v>
                </c:pt>
                <c:pt idx="801" formatCode="0.00E+00">
                  <c:v>9.7121899999999993E-227</c:v>
                </c:pt>
                <c:pt idx="802" formatCode="0.00E+00">
                  <c:v>5.8624299999999999E-227</c:v>
                </c:pt>
                <c:pt idx="803" formatCode="0.00E+00">
                  <c:v>-8.1189399999999998E-227</c:v>
                </c:pt>
                <c:pt idx="804" formatCode="0.00E+00">
                  <c:v>-1.7406000000000001E-226</c:v>
                </c:pt>
                <c:pt idx="805" formatCode="0.00E+00">
                  <c:v>9.9716599999999996E-227</c:v>
                </c:pt>
                <c:pt idx="806" formatCode="0.00E+00">
                  <c:v>8.8665000000000003E-226</c:v>
                </c:pt>
                <c:pt idx="807" formatCode="0.00E+00">
                  <c:v>1.70616E-225</c:v>
                </c:pt>
                <c:pt idx="808" formatCode="0.00E+00">
                  <c:v>1.5106700000000001E-225</c:v>
                </c:pt>
                <c:pt idx="809" formatCode="0.00E+00">
                  <c:v>-3.9055100000000001E-226</c:v>
                </c:pt>
                <c:pt idx="810" formatCode="0.00E+00">
                  <c:v>-2.6052499999999999E-225</c:v>
                </c:pt>
                <c:pt idx="811" formatCode="0.00E+00">
                  <c:v>-1.27187E-225</c:v>
                </c:pt>
                <c:pt idx="812" formatCode="0.00E+00">
                  <c:v>6.5534000000000004E-225</c:v>
                </c:pt>
                <c:pt idx="813" formatCode="0.00E+00">
                  <c:v>1.69046E-224</c:v>
                </c:pt>
                <c:pt idx="814" formatCode="0.00E+00">
                  <c:v>1.5848600000000001E-224</c:v>
                </c:pt>
                <c:pt idx="815" formatCode="0.00E+00">
                  <c:v>-1.1466400000000001E-224</c:v>
                </c:pt>
                <c:pt idx="816" formatCode="0.00E+00">
                  <c:v>-5.4582100000000004E-224</c:v>
                </c:pt>
                <c:pt idx="817" formatCode="0.00E+00">
                  <c:v>-6.1897099999999998E-224</c:v>
                </c:pt>
                <c:pt idx="818" formatCode="0.00E+00">
                  <c:v>2.3039400000000002E-224</c:v>
                </c:pt>
                <c:pt idx="819" formatCode="0.00E+00">
                  <c:v>1.74808E-223</c:v>
                </c:pt>
                <c:pt idx="820" formatCode="0.00E+00">
                  <c:v>2.02739E-223</c:v>
                </c:pt>
                <c:pt idx="821" formatCode="0.00E+00">
                  <c:v>-1.4804799999999999E-223</c:v>
                </c:pt>
                <c:pt idx="822" formatCode="0.00E+00">
                  <c:v>-8.4237799999999997E-223</c:v>
                </c:pt>
                <c:pt idx="823" formatCode="0.00E+00">
                  <c:v>-1.2910200000000001E-222</c:v>
                </c:pt>
                <c:pt idx="824" formatCode="0.00E+00">
                  <c:v>-6.3823200000000003E-223</c:v>
                </c:pt>
                <c:pt idx="825" formatCode="0.00E+00">
                  <c:v>1.2123699999999999E-222</c:v>
                </c:pt>
                <c:pt idx="826" formatCode="0.00E+00">
                  <c:v>2.27129E-222</c:v>
                </c:pt>
                <c:pt idx="827" formatCode="0.00E+00">
                  <c:v>-1.0144899999999999E-222</c:v>
                </c:pt>
                <c:pt idx="828" formatCode="0.00E+00">
                  <c:v>-9.6438299999999999E-222</c:v>
                </c:pt>
                <c:pt idx="829" formatCode="0.00E+00">
                  <c:v>-1.75349E-221</c:v>
                </c:pt>
                <c:pt idx="830" formatCode="0.00E+00">
                  <c:v>-1.28407E-221</c:v>
                </c:pt>
                <c:pt idx="831" formatCode="0.00E+00">
                  <c:v>1.0401E-221</c:v>
                </c:pt>
                <c:pt idx="832" formatCode="0.00E+00">
                  <c:v>3.2541199999999998E-221</c:v>
                </c:pt>
                <c:pt idx="833" formatCode="0.00E+00">
                  <c:v>6.6445199999999996E-222</c:v>
                </c:pt>
                <c:pt idx="834" formatCode="0.00E+00">
                  <c:v>-9.5291699999999997E-221</c:v>
                </c:pt>
                <c:pt idx="835" formatCode="0.00E+00">
                  <c:v>-2.1435599999999999E-220</c:v>
                </c:pt>
                <c:pt idx="836" formatCode="0.00E+00">
                  <c:v>-1.9582700000000001E-220</c:v>
                </c:pt>
                <c:pt idx="837" formatCode="0.00E+00">
                  <c:v>8.4736999999999999E-221</c:v>
                </c:pt>
                <c:pt idx="838" formatCode="0.00E+00">
                  <c:v>4.6944400000000002E-220</c:v>
                </c:pt>
                <c:pt idx="839" formatCode="0.00E+00">
                  <c:v>4.1486300000000002E-220</c:v>
                </c:pt>
                <c:pt idx="840" formatCode="0.00E+00">
                  <c:v>-6.0079300000000003E-220</c:v>
                </c:pt>
                <c:pt idx="841" formatCode="0.00E+00">
                  <c:v>-2.14163E-219</c:v>
                </c:pt>
                <c:pt idx="842" formatCode="0.00E+00">
                  <c:v>-2.2068799999999999E-219</c:v>
                </c:pt>
                <c:pt idx="843" formatCode="0.00E+00">
                  <c:v>1.5248300000000001E-219</c:v>
                </c:pt>
                <c:pt idx="844" formatCode="0.00E+00">
                  <c:v>8.1149299999999994E-219</c:v>
                </c:pt>
                <c:pt idx="845" formatCode="0.00E+00">
                  <c:v>1.06256E-218</c:v>
                </c:pt>
                <c:pt idx="846" formatCode="0.00E+00">
                  <c:v>3.0809099999999999E-220</c:v>
                </c:pt>
                <c:pt idx="847" formatCode="0.00E+00">
                  <c:v>-2.15971E-218</c:v>
                </c:pt>
                <c:pt idx="848" formatCode="0.00E+00">
                  <c:v>-3.2386100000000002E-218</c:v>
                </c:pt>
                <c:pt idx="849" formatCode="0.00E+00">
                  <c:v>3.7525400000000001E-219</c:v>
                </c:pt>
                <c:pt idx="850" formatCode="0.00E+00">
                  <c:v>9.13949E-218</c:v>
                </c:pt>
                <c:pt idx="851" formatCode="0.00E+00">
                  <c:v>1.4916E-217</c:v>
                </c:pt>
                <c:pt idx="852" formatCode="0.00E+00">
                  <c:v>3.4860899999999998E-218</c:v>
                </c:pt>
                <c:pt idx="853" formatCode="0.00E+00">
                  <c:v>-2.93231E-217</c:v>
                </c:pt>
                <c:pt idx="854" formatCode="0.00E+00">
                  <c:v>-5.8264100000000001E-217</c:v>
                </c:pt>
                <c:pt idx="855" formatCode="0.00E+00">
                  <c:v>-3.0411900000000001E-217</c:v>
                </c:pt>
                <c:pt idx="856" formatCode="0.00E+00">
                  <c:v>8.2516900000000004E-217</c:v>
                </c:pt>
                <c:pt idx="857" formatCode="0.00E+00">
                  <c:v>1.9689500000000001E-216</c:v>
                </c:pt>
                <c:pt idx="858" formatCode="0.00E+00">
                  <c:v>1.12518E-216</c:v>
                </c:pt>
                <c:pt idx="859" formatCode="0.00E+00">
                  <c:v>-2.97765E-216</c:v>
                </c:pt>
                <c:pt idx="860" formatCode="0.00E+00">
                  <c:v>-7.8039700000000003E-216</c:v>
                </c:pt>
                <c:pt idx="861" formatCode="0.00E+00">
                  <c:v>-6.6416500000000003E-216</c:v>
                </c:pt>
                <c:pt idx="862" formatCode="0.00E+00">
                  <c:v>5.7937499999999997E-216</c:v>
                </c:pt>
                <c:pt idx="863" formatCode="0.00E+00">
                  <c:v>2.2627599999999999E-215</c:v>
                </c:pt>
                <c:pt idx="864" formatCode="0.00E+00">
                  <c:v>1.9337E-215</c:v>
                </c:pt>
                <c:pt idx="865" formatCode="0.00E+00">
                  <c:v>-2.8722700000000002E-215</c:v>
                </c:pt>
                <c:pt idx="866" formatCode="0.00E+00">
                  <c:v>-1.02373E-214</c:v>
                </c:pt>
                <c:pt idx="867" formatCode="0.00E+00">
                  <c:v>-1.07178E-214</c:v>
                </c:pt>
                <c:pt idx="868" formatCode="0.00E+00">
                  <c:v>6.0928000000000004E-215</c:v>
                </c:pt>
                <c:pt idx="869" formatCode="0.00E+00">
                  <c:v>3.5616999999999999E-214</c:v>
                </c:pt>
                <c:pt idx="870" formatCode="0.00E+00">
                  <c:v>4.7592500000000001E-214</c:v>
                </c:pt>
                <c:pt idx="871" formatCode="0.00E+00">
                  <c:v>2.0804E-215</c:v>
                </c:pt>
                <c:pt idx="872" formatCode="0.00E+00">
                  <c:v>-9.6425700000000003E-214</c:v>
                </c:pt>
                <c:pt idx="873" formatCode="0.00E+00">
                  <c:v>-1.46041E-213</c:v>
                </c:pt>
                <c:pt idx="874" formatCode="0.00E+00">
                  <c:v>1.60008E-215</c:v>
                </c:pt>
                <c:pt idx="875" formatCode="0.00E+00">
                  <c:v>3.56585E-213</c:v>
                </c:pt>
                <c:pt idx="876" formatCode="0.00E+00">
                  <c:v>5.8384399999999998E-213</c:v>
                </c:pt>
                <c:pt idx="877" formatCode="0.00E+00">
                  <c:v>8.6441699999999994E-214</c:v>
                </c:pt>
                <c:pt idx="878" formatCode="0.00E+00">
                  <c:v>-1.3289099999999999E-212</c:v>
                </c:pt>
                <c:pt idx="879" formatCode="0.00E+00">
                  <c:v>-2.5078900000000001E-212</c:v>
                </c:pt>
                <c:pt idx="880" formatCode="0.00E+00">
                  <c:v>-1.12398E-212</c:v>
                </c:pt>
                <c:pt idx="881" formatCode="0.00E+00">
                  <c:v>3.9245299999999999E-212</c:v>
                </c:pt>
                <c:pt idx="882" formatCode="0.00E+00">
                  <c:v>9.0833199999999999E-212</c:v>
                </c:pt>
                <c:pt idx="883" formatCode="0.00E+00">
                  <c:v>6.3222399999999999E-212</c:v>
                </c:pt>
                <c:pt idx="884" formatCode="0.00E+00">
                  <c:v>-9.2412899999999997E-212</c:v>
                </c:pt>
                <c:pt idx="885" formatCode="0.00E+00">
                  <c:v>-2.8204200000000001E-211</c:v>
                </c:pt>
                <c:pt idx="886" formatCode="0.00E+00">
                  <c:v>-2.68796E-211</c:v>
                </c:pt>
                <c:pt idx="887" formatCode="0.00E+00">
                  <c:v>1.18708E-211</c:v>
                </c:pt>
                <c:pt idx="888" formatCode="0.00E+00">
                  <c:v>6.4430599999999997E-211</c:v>
                </c:pt>
                <c:pt idx="889" formatCode="0.00E+00">
                  <c:v>5.26103E-211</c:v>
                </c:pt>
                <c:pt idx="890" formatCode="0.00E+00">
                  <c:v>-9.4172799999999997E-211</c:v>
                </c:pt>
                <c:pt idx="891" formatCode="0.00E+00">
                  <c:v>-3.1671899999999998E-210</c:v>
                </c:pt>
                <c:pt idx="892" formatCode="0.00E+00">
                  <c:v>-3.5402999999999998E-210</c:v>
                </c:pt>
                <c:pt idx="893" formatCode="0.00E+00">
                  <c:v>9.5107399999999996E-211</c:v>
                </c:pt>
                <c:pt idx="894" formatCode="0.00E+00">
                  <c:v>9.2237099999999999E-210</c:v>
                </c:pt>
                <c:pt idx="895" formatCode="0.00E+00">
                  <c:v>1.32188E-209</c:v>
                </c:pt>
                <c:pt idx="896" formatCode="0.00E+00">
                  <c:v>2.4099800000000001E-210</c:v>
                </c:pt>
                <c:pt idx="897" formatCode="0.00E+00">
                  <c:v>-2.1942399999999999E-209</c:v>
                </c:pt>
                <c:pt idx="898" formatCode="0.00E+00">
                  <c:v>-2.9165499999999999E-209</c:v>
                </c:pt>
                <c:pt idx="899" formatCode="0.00E+00">
                  <c:v>2.6421799999999999E-209</c:v>
                </c:pt>
                <c:pt idx="900" formatCode="0.00E+00">
                  <c:v>1.4658700000000001E-208</c:v>
                </c:pt>
                <c:pt idx="901" formatCode="0.00E+00">
                  <c:v>2.3423300000000001E-208</c:v>
                </c:pt>
                <c:pt idx="902" formatCode="0.00E+00">
                  <c:v>1.23451E-208</c:v>
                </c:pt>
                <c:pt idx="903" formatCode="0.00E+00">
                  <c:v>-2.37058E-208</c:v>
                </c:pt>
                <c:pt idx="904" formatCode="0.00E+00">
                  <c:v>-5.4053099999999999E-208</c:v>
                </c:pt>
                <c:pt idx="905" formatCode="0.00E+00">
                  <c:v>-1.8614200000000001E-208</c:v>
                </c:pt>
                <c:pt idx="906" formatCode="0.00E+00">
                  <c:v>1.10827E-207</c:v>
                </c:pt>
                <c:pt idx="907" formatCode="0.00E+00">
                  <c:v>2.4142299999999999E-207</c:v>
                </c:pt>
                <c:pt idx="908" formatCode="0.00E+00">
                  <c:v>1.6758800000000001E-207</c:v>
                </c:pt>
                <c:pt idx="909" formatCode="0.00E+00">
                  <c:v>-2.3008600000000001E-207</c:v>
                </c:pt>
                <c:pt idx="910" formatCode="0.00E+00">
                  <c:v>-6.8068900000000001E-207</c:v>
                </c:pt>
                <c:pt idx="911" formatCode="0.00E+00">
                  <c:v>-4.2790800000000003E-207</c:v>
                </c:pt>
                <c:pt idx="912" formatCode="0.00E+00">
                  <c:v>1.12519E-206</c:v>
                </c:pt>
                <c:pt idx="913" formatCode="0.00E+00">
                  <c:v>3.24171E-206</c:v>
                </c:pt>
                <c:pt idx="914" formatCode="0.00E+00">
                  <c:v>3.5613900000000002E-206</c:v>
                </c:pt>
                <c:pt idx="915" formatCode="0.00E+00">
                  <c:v>-3.5561799999999998E-207</c:v>
                </c:pt>
                <c:pt idx="916" formatCode="0.00E+00">
                  <c:v>-6.73495E-206</c:v>
                </c:pt>
                <c:pt idx="917" formatCode="0.00E+00">
                  <c:v>-6.3563399999999998E-206</c:v>
                </c:pt>
                <c:pt idx="918" formatCode="0.00E+00">
                  <c:v>1.1252999999999999E-205</c:v>
                </c:pt>
                <c:pt idx="919" formatCode="0.00E+00">
                  <c:v>4.1116899999999997E-205</c:v>
                </c:pt>
                <c:pt idx="920" formatCode="0.00E+00">
                  <c:v>4.7900700000000004E-205</c:v>
                </c:pt>
                <c:pt idx="921" formatCode="0.00E+00">
                  <c:v>-1.2045499999999999E-205</c:v>
                </c:pt>
                <c:pt idx="922" formatCode="0.00E+00">
                  <c:v>-1.29731E-204</c:v>
                </c:pt>
                <c:pt idx="923" formatCode="0.00E+00">
                  <c:v>-2.0801099999999999E-204</c:v>
                </c:pt>
                <c:pt idx="924" formatCode="0.00E+00">
                  <c:v>-1.12449E-204</c:v>
                </c:pt>
                <c:pt idx="925" formatCode="0.00E+00">
                  <c:v>1.7048400000000002E-204</c:v>
                </c:pt>
                <c:pt idx="926" formatCode="0.00E+00">
                  <c:v>3.3638100000000003E-204</c:v>
                </c:pt>
                <c:pt idx="927" formatCode="0.00E+00">
                  <c:v>-1.38152E-204</c:v>
                </c:pt>
                <c:pt idx="928" formatCode="0.00E+00">
                  <c:v>-1.3886000000000001E-203</c:v>
                </c:pt>
                <c:pt idx="929" formatCode="0.00E+00">
                  <c:v>-2.51797E-203</c:v>
                </c:pt>
                <c:pt idx="930" formatCode="0.00E+00">
                  <c:v>-1.63293E-203</c:v>
                </c:pt>
                <c:pt idx="931" formatCode="0.00E+00">
                  <c:v>2.3471099999999999E-203</c:v>
                </c:pt>
                <c:pt idx="932" formatCode="0.00E+00">
                  <c:v>6.6454699999999998E-203</c:v>
                </c:pt>
                <c:pt idx="933" formatCode="0.00E+00">
                  <c:v>4.8077200000000002E-203</c:v>
                </c:pt>
                <c:pt idx="934" formatCode="0.00E+00">
                  <c:v>-7.04883E-203</c:v>
                </c:pt>
                <c:pt idx="935" formatCode="0.00E+00">
                  <c:v>-2.12029E-202</c:v>
                </c:pt>
                <c:pt idx="936" formatCode="0.00E+00">
                  <c:v>-1.3562999999999999E-202</c:v>
                </c:pt>
                <c:pt idx="937" formatCode="0.00E+00">
                  <c:v>3.8079E-202</c:v>
                </c:pt>
                <c:pt idx="938" formatCode="0.00E+00">
                  <c:v>1.10755E-201</c:v>
                </c:pt>
                <c:pt idx="939" formatCode="0.00E+00">
                  <c:v>1.17404E-201</c:v>
                </c:pt>
                <c:pt idx="940" formatCode="0.00E+00">
                  <c:v>-2.8901100000000001E-202</c:v>
                </c:pt>
                <c:pt idx="941" formatCode="0.00E+00">
                  <c:v>-2.60348E-201</c:v>
                </c:pt>
                <c:pt idx="942" formatCode="0.00E+00">
                  <c:v>-2.4393299999999999E-201</c:v>
                </c:pt>
                <c:pt idx="943" formatCode="0.00E+00">
                  <c:v>3.8450399999999998E-201</c:v>
                </c:pt>
                <c:pt idx="944" formatCode="0.00E+00">
                  <c:v>1.45139E-200</c:v>
                </c:pt>
                <c:pt idx="945" formatCode="0.00E+00">
                  <c:v>1.8704799999999999E-200</c:v>
                </c:pt>
                <c:pt idx="946" formatCode="0.00E+00">
                  <c:v>2.3440100000000001E-201</c:v>
                </c:pt>
                <c:pt idx="947" formatCode="0.00E+00">
                  <c:v>-3.2545599999999999E-200</c:v>
                </c:pt>
                <c:pt idx="948" formatCode="0.00E+00">
                  <c:v>-4.7369100000000001E-200</c:v>
                </c:pt>
                <c:pt idx="949" formatCode="0.00E+00">
                  <c:v>1.4679199999999999E-200</c:v>
                </c:pt>
                <c:pt idx="950" formatCode="0.00E+00">
                  <c:v>1.56937E-199</c:v>
                </c:pt>
                <c:pt idx="951" formatCode="0.00E+00">
                  <c:v>2.5200999999999999E-199</c:v>
                </c:pt>
                <c:pt idx="952" formatCode="0.00E+00">
                  <c:v>6.1460099999999997E-200</c:v>
                </c:pt>
                <c:pt idx="953" formatCode="0.00E+00">
                  <c:v>-5.0080600000000004E-199</c:v>
                </c:pt>
                <c:pt idx="954" formatCode="0.00E+00">
                  <c:v>-1.0411900000000001E-198</c:v>
                </c:pt>
                <c:pt idx="955" formatCode="0.00E+00">
                  <c:v>-7.8895099999999998E-199</c:v>
                </c:pt>
                <c:pt idx="956" formatCode="0.00E+00">
                  <c:v>6.4554899999999998E-199</c:v>
                </c:pt>
                <c:pt idx="957" formatCode="0.00E+00">
                  <c:v>2.02883E-198</c:v>
                </c:pt>
                <c:pt idx="958" formatCode="0.00E+00">
                  <c:v>3.4864E-199</c:v>
                </c:pt>
                <c:pt idx="959" formatCode="0.00E+00">
                  <c:v>-6.3331500000000001E-198</c:v>
                </c:pt>
                <c:pt idx="960" formatCode="0.00E+00">
                  <c:v>-1.4093299999999999E-197</c:v>
                </c:pt>
                <c:pt idx="961" formatCode="0.00E+00">
                  <c:v>-1.22857E-197</c:v>
                </c:pt>
                <c:pt idx="962" formatCode="0.00E+00">
                  <c:v>7.36204E-198</c:v>
                </c:pt>
                <c:pt idx="963" formatCode="0.00E+00">
                  <c:v>3.3238300000000002E-197</c:v>
                </c:pt>
                <c:pt idx="964" formatCode="0.00E+00">
                  <c:v>2.5608300000000001E-197</c:v>
                </c:pt>
                <c:pt idx="965" formatCode="0.00E+00">
                  <c:v>-5.0612200000000001E-197</c:v>
                </c:pt>
                <c:pt idx="966" formatCode="0.00E+00">
                  <c:v>-1.6502399999999999E-196</c:v>
                </c:pt>
                <c:pt idx="967" formatCode="0.00E+00">
                  <c:v>-1.9263699999999999E-196</c:v>
                </c:pt>
                <c:pt idx="968" formatCode="0.00E+00">
                  <c:v>2.2523500000000001E-197</c:v>
                </c:pt>
                <c:pt idx="969" formatCode="0.00E+00">
                  <c:v>4.2499199999999998E-196</c:v>
                </c:pt>
                <c:pt idx="970" formatCode="0.00E+00">
                  <c:v>5.1580700000000002E-196</c:v>
                </c:pt>
                <c:pt idx="971" formatCode="0.00E+00">
                  <c:v>-3.5786400000000002E-196</c:v>
                </c:pt>
                <c:pt idx="972" formatCode="0.00E+00">
                  <c:v>-2.1076999999999998E-195</c:v>
                </c:pt>
                <c:pt idx="973" formatCode="0.00E+00">
                  <c:v>-3.1429300000000001E-195</c:v>
                </c:pt>
                <c:pt idx="974" formatCode="0.00E+00">
                  <c:v>-1.07478E-195</c:v>
                </c:pt>
                <c:pt idx="975" formatCode="0.00E+00">
                  <c:v>4.3718800000000002E-195</c:v>
                </c:pt>
                <c:pt idx="976" formatCode="0.00E+00">
                  <c:v>8.2705300000000005E-195</c:v>
                </c:pt>
                <c:pt idx="977" formatCode="0.00E+00">
                  <c:v>2.2146999999999998E-195</c:v>
                </c:pt>
                <c:pt idx="978" formatCode="0.00E+00">
                  <c:v>-1.6478800000000001E-194</c:v>
                </c:pt>
                <c:pt idx="979" formatCode="0.00E+00">
                  <c:v>-3.1926099999999999E-194</c:v>
                </c:pt>
                <c:pt idx="980" formatCode="0.00E+00">
                  <c:v>-1.40864E-194</c:v>
                </c:pt>
                <c:pt idx="981" formatCode="0.00E+00">
                  <c:v>4.9235499999999997E-194</c:v>
                </c:pt>
                <c:pt idx="982" formatCode="0.00E+00">
                  <c:v>1.1260399999999999E-193</c:v>
                </c:pt>
                <c:pt idx="983" formatCode="0.00E+00">
                  <c:v>6.2966800000000001E-194</c:v>
                </c:pt>
                <c:pt idx="984" formatCode="0.00E+00">
                  <c:v>-1.84143E-193</c:v>
                </c:pt>
                <c:pt idx="985" formatCode="0.00E+00">
                  <c:v>-4.7611300000000001E-193</c:v>
                </c:pt>
                <c:pt idx="986" formatCode="0.00E+00">
                  <c:v>-3.4126900000000001E-193</c:v>
                </c:pt>
                <c:pt idx="987" formatCode="0.00E+00">
                  <c:v>6.2792899999999997E-193</c:v>
                </c:pt>
                <c:pt idx="988" formatCode="0.00E+00">
                  <c:v>1.9192199999999998E-192</c:v>
                </c:pt>
                <c:pt idx="989" formatCode="0.00E+00">
                  <c:v>1.6881499999999999E-192</c:v>
                </c:pt>
                <c:pt idx="990" formatCode="0.00E+00">
                  <c:v>-1.7118799999999999E-192</c:v>
                </c:pt>
                <c:pt idx="991" formatCode="0.00E+00">
                  <c:v>-6.8970399999999996E-192</c:v>
                </c:pt>
                <c:pt idx="992" formatCode="0.00E+00">
                  <c:v>-7.9924399999999996E-192</c:v>
                </c:pt>
                <c:pt idx="993" formatCode="0.00E+00">
                  <c:v>2.1036000000000001E-192</c:v>
                </c:pt>
                <c:pt idx="994" formatCode="0.00E+00">
                  <c:v>2.0636699999999999E-191</c:v>
                </c:pt>
                <c:pt idx="995" formatCode="0.00E+00">
                  <c:v>2.4039499999999999E-191</c:v>
                </c:pt>
                <c:pt idx="996" formatCode="0.00E+00">
                  <c:v>-2.0032300000000001E-191</c:v>
                </c:pt>
                <c:pt idx="997" formatCode="0.00E+00">
                  <c:v>-1.07679E-190</c:v>
                </c:pt>
                <c:pt idx="998" formatCode="0.00E+00">
                  <c:v>-1.5683999999999999E-190</c:v>
                </c:pt>
                <c:pt idx="999" formatCode="0.00E+00">
                  <c:v>-4.6039099999999999E-191</c:v>
                </c:pt>
                <c:pt idx="1000" formatCode="0.00E+00">
                  <c:v>2.3588599999999998E-190</c:v>
                </c:pt>
                <c:pt idx="1001" formatCode="0.00E+00">
                  <c:v>4.5019400000000003E-190</c:v>
                </c:pt>
                <c:pt idx="1002" formatCode="0.00E+00">
                  <c:v>1.9027100000000001E-190</c:v>
                </c:pt>
                <c:pt idx="1003" formatCode="0.00E+00">
                  <c:v>-6.7759300000000002E-190</c:v>
                </c:pt>
                <c:pt idx="1004" formatCode="0.00E+00">
                  <c:v>-1.3653399999999999E-189</c:v>
                </c:pt>
                <c:pt idx="1005" formatCode="0.00E+00">
                  <c:v>-2.6660400000000002E-190</c:v>
                </c:pt>
                <c:pt idx="1006" formatCode="0.00E+00">
                  <c:v>3.35414E-189</c:v>
                </c:pt>
                <c:pt idx="1007" formatCode="0.00E+00">
                  <c:v>7.0130100000000003E-189</c:v>
                </c:pt>
                <c:pt idx="1008" formatCode="0.00E+00">
                  <c:v>5.0162500000000001E-189</c:v>
                </c:pt>
                <c:pt idx="1009" formatCode="0.00E+00">
                  <c:v>-6.32076E-189</c:v>
                </c:pt>
                <c:pt idx="1010" formatCode="0.00E+00">
                  <c:v>-2.00274E-188</c:v>
                </c:pt>
                <c:pt idx="1011" formatCode="0.00E+00">
                  <c:v>-1.74829E-188</c:v>
                </c:pt>
                <c:pt idx="1012" formatCode="0.00E+00">
                  <c:v>1.56567E-188</c:v>
                </c:pt>
                <c:pt idx="1013" formatCode="0.00E+00">
                  <c:v>6.0503899999999994E-188</c:v>
                </c:pt>
                <c:pt idx="1014" formatCode="0.00E+00">
                  <c:v>4.9158599999999999E-188</c:v>
                </c:pt>
                <c:pt idx="1015" formatCode="0.00E+00">
                  <c:v>-8.4735400000000003E-188</c:v>
                </c:pt>
                <c:pt idx="1016" formatCode="0.00E+00">
                  <c:v>-2.9070000000000001E-187</c:v>
                </c:pt>
                <c:pt idx="1017" formatCode="0.00E+00">
                  <c:v>-3.4090100000000001E-187</c:v>
                </c:pt>
                <c:pt idx="1018" formatCode="0.00E+00">
                  <c:v>1.70824E-188</c:v>
                </c:pt>
                <c:pt idx="1019" formatCode="0.00E+00">
                  <c:v>6.6742300000000001E-187</c:v>
                </c:pt>
                <c:pt idx="1020" formatCode="0.00E+00">
                  <c:v>7.83498E-187</c:v>
                </c:pt>
                <c:pt idx="1021" formatCode="0.00E+00">
                  <c:v>-6.7557799999999998E-187</c:v>
                </c:pt>
                <c:pt idx="1022" formatCode="0.00E+00">
                  <c:v>-3.5103199999999999E-186</c:v>
                </c:pt>
                <c:pt idx="1023" formatCode="0.00E+00">
                  <c:v>-5.2510400000000001E-186</c:v>
                </c:pt>
                <c:pt idx="1024" formatCode="0.00E+00">
                  <c:v>-2.3288999999999998E-186</c:v>
                </c:pt>
                <c:pt idx="1025" formatCode="0.00E+00">
                  <c:v>5.6442400000000003E-186</c:v>
                </c:pt>
                <c:pt idx="1026" formatCode="0.00E+00">
                  <c:v>1.0970299999999999E-185</c:v>
                </c:pt>
                <c:pt idx="1027" formatCode="0.00E+00">
                  <c:v>3.6906799999999999E-187</c:v>
                </c:pt>
                <c:pt idx="1028" formatCode="0.00E+00">
                  <c:v>-3.0008000000000001E-185</c:v>
                </c:pt>
                <c:pt idx="1029" formatCode="0.00E+00">
                  <c:v>-5.4892000000000001E-185</c:v>
                </c:pt>
                <c:pt idx="1030" formatCode="0.00E+00">
                  <c:v>-2.4208600000000001E-185</c:v>
                </c:pt>
                <c:pt idx="1031" formatCode="0.00E+00">
                  <c:v>8.5366700000000001E-185</c:v>
                </c:pt>
                <c:pt idx="1032" formatCode="0.00E+00">
                  <c:v>1.90835E-184</c:v>
                </c:pt>
                <c:pt idx="1033" formatCode="0.00E+00">
                  <c:v>1.0805800000000001E-184</c:v>
                </c:pt>
                <c:pt idx="1034" formatCode="0.00E+00">
                  <c:v>-2.7608300000000003E-184</c:v>
                </c:pt>
                <c:pt idx="1035" formatCode="0.00E+00">
                  <c:v>-7.2272299999999997E-184</c:v>
                </c:pt>
                <c:pt idx="1036" formatCode="0.00E+00">
                  <c:v>-6.1182100000000002E-184</c:v>
                </c:pt>
                <c:pt idx="1037" formatCode="0.00E+00">
                  <c:v>5.1131300000000003E-184</c:v>
                </c:pt>
                <c:pt idx="1038" formatCode="0.00E+00">
                  <c:v>2.0280700000000002E-183</c:v>
                </c:pt>
                <c:pt idx="1039" formatCode="0.00E+00">
                  <c:v>1.8396000000000001E-183</c:v>
                </c:pt>
                <c:pt idx="1040" formatCode="0.00E+00">
                  <c:v>-2.2391499999999999E-183</c:v>
                </c:pt>
                <c:pt idx="1041" formatCode="0.00E+00">
                  <c:v>-8.6532699999999993E-183</c:v>
                </c:pt>
                <c:pt idx="1042" formatCode="0.00E+00">
                  <c:v>-9.7944199999999993E-183</c:v>
                </c:pt>
                <c:pt idx="1043" formatCode="0.00E+00">
                  <c:v>2.9797600000000001E-183</c:v>
                </c:pt>
                <c:pt idx="1044" formatCode="0.00E+00">
                  <c:v>2.6456899999999999E-182</c:v>
                </c:pt>
                <c:pt idx="1045" formatCode="0.00E+00">
                  <c:v>3.6475499999999997E-182</c:v>
                </c:pt>
                <c:pt idx="1046" formatCode="0.00E+00">
                  <c:v>5.2211800000000003E-184</c:v>
                </c:pt>
                <c:pt idx="1047" formatCode="0.00E+00">
                  <c:v>-7.9001699999999998E-182</c:v>
                </c:pt>
                <c:pt idx="1048" formatCode="0.00E+00">
                  <c:v>-1.2536300000000001E-181</c:v>
                </c:pt>
                <c:pt idx="1049" formatCode="0.00E+00">
                  <c:v>-2.0705300000000001E-182</c:v>
                </c:pt>
                <c:pt idx="1050" formatCode="0.00E+00">
                  <c:v>2.5132700000000002E-181</c:v>
                </c:pt>
                <c:pt idx="1051" formatCode="0.00E+00">
                  <c:v>4.4501499999999998E-181</c:v>
                </c:pt>
                <c:pt idx="1052" formatCode="0.00E+00">
                  <c:v>1.2629499999999999E-181</c:v>
                </c:pt>
                <c:pt idx="1053" formatCode="0.00E+00">
                  <c:v>-8.4782199999999995E-181</c:v>
                </c:pt>
                <c:pt idx="1054" formatCode="0.00E+00">
                  <c:v>-1.6933100000000001E-180</c:v>
                </c:pt>
                <c:pt idx="1055" formatCode="0.00E+00">
                  <c:v>-8.9592599999999997E-181</c:v>
                </c:pt>
                <c:pt idx="1056" formatCode="0.00E+00">
                  <c:v>2.2104100000000002E-180</c:v>
                </c:pt>
                <c:pt idx="1057" formatCode="0.00E+00">
                  <c:v>5.3189200000000001E-180</c:v>
                </c:pt>
                <c:pt idx="1058" formatCode="0.00E+00">
                  <c:v>2.94815E-180</c:v>
                </c:pt>
                <c:pt idx="1059" formatCode="0.00E+00">
                  <c:v>-8.7443699999999993E-180</c:v>
                </c:pt>
                <c:pt idx="1060" formatCode="0.00E+00">
                  <c:v>-2.2298999999999999E-179</c:v>
                </c:pt>
                <c:pt idx="1061" formatCode="0.00E+00">
                  <c:v>-1.65147E-179</c:v>
                </c:pt>
                <c:pt idx="1062" formatCode="0.00E+00">
                  <c:v>2.4476400000000002E-179</c:v>
                </c:pt>
                <c:pt idx="1063" formatCode="0.00E+00">
                  <c:v>8.0953800000000004E-179</c:v>
                </c:pt>
                <c:pt idx="1064" formatCode="0.00E+00">
                  <c:v>8.9877100000000002E-179</c:v>
                </c:pt>
                <c:pt idx="1065" formatCode="0.00E+00">
                  <c:v>-1.6763799999999999E-179</c:v>
                </c:pt>
                <c:pt idx="1066" formatCode="0.00E+00">
                  <c:v>-1.8932900000000001E-178</c:v>
                </c:pt>
                <c:pt idx="1067" formatCode="0.00E+00">
                  <c:v>-1.62318E-178</c:v>
                </c:pt>
                <c:pt idx="1068" formatCode="0.00E+00">
                  <c:v>3.55947E-178</c:v>
                </c:pt>
                <c:pt idx="1069" formatCode="0.00E+00">
                  <c:v>1.2346499999999999E-177</c:v>
                </c:pt>
                <c:pt idx="1070" formatCode="0.00E+00">
                  <c:v>1.61151E-177</c:v>
                </c:pt>
                <c:pt idx="1071" formatCode="0.00E+00">
                  <c:v>3.4176400000000002E-178</c:v>
                </c:pt>
                <c:pt idx="1072" formatCode="0.00E+00">
                  <c:v>-2.4469900000000001E-177</c:v>
                </c:pt>
                <c:pt idx="1073" formatCode="0.00E+00">
                  <c:v>-3.7365999999999999E-177</c:v>
                </c:pt>
                <c:pt idx="1074" formatCode="0.00E+00">
                  <c:v>1.07519E-177</c:v>
                </c:pt>
                <c:pt idx="1075" formatCode="0.00E+00">
                  <c:v>1.24361E-176</c:v>
                </c:pt>
                <c:pt idx="1076" formatCode="0.00E+00">
                  <c:v>2.03561E-176</c:v>
                </c:pt>
                <c:pt idx="1077" formatCode="0.00E+00">
                  <c:v>7.4472299999999998E-177</c:v>
                </c:pt>
                <c:pt idx="1078" formatCode="0.00E+00">
                  <c:v>-3.1610100000000002E-176</c:v>
                </c:pt>
                <c:pt idx="1079" formatCode="0.00E+00">
                  <c:v>-6.4512000000000003E-176</c:v>
                </c:pt>
                <c:pt idx="1080" formatCode="0.00E+00">
                  <c:v>-2.2751199999999998E-176</c:v>
                </c:pt>
                <c:pt idx="1081" formatCode="0.00E+00">
                  <c:v>1.2960500000000001E-175</c:v>
                </c:pt>
                <c:pt idx="1082" formatCode="0.00E+00">
                  <c:v>2.9262699999999998E-175</c:v>
                </c:pt>
                <c:pt idx="1083" formatCode="0.00E+00">
                  <c:v>2.4018200000000001E-175</c:v>
                </c:pt>
                <c:pt idx="1084" formatCode="0.00E+00">
                  <c:v>-1.6830099999999999E-175</c:v>
                </c:pt>
                <c:pt idx="1085" formatCode="0.00E+00">
                  <c:v>-6.4002700000000001E-175</c:v>
                </c:pt>
                <c:pt idx="1086" formatCode="0.00E+00">
                  <c:v>-2.6431599999999999E-175</c:v>
                </c:pt>
                <c:pt idx="1087" formatCode="0.00E+00">
                  <c:v>1.76364E-174</c:v>
                </c:pt>
                <c:pt idx="1088" formatCode="0.00E+00">
                  <c:v>4.5538099999999997E-174</c:v>
                </c:pt>
                <c:pt idx="1089" formatCode="0.00E+00">
                  <c:v>4.9878599999999999E-174</c:v>
                </c:pt>
                <c:pt idx="1090" formatCode="0.00E+00">
                  <c:v>1.14467E-175</c:v>
                </c:pt>
                <c:pt idx="1091" formatCode="0.00E+00">
                  <c:v>-7.7452800000000002E-174</c:v>
                </c:pt>
                <c:pt idx="1092" formatCode="0.00E+00">
                  <c:v>-8.4373299999999999E-174</c:v>
                </c:pt>
                <c:pt idx="1093" formatCode="0.00E+00">
                  <c:v>8.1608100000000005E-174</c:v>
                </c:pt>
                <c:pt idx="1094" formatCode="0.00E+00">
                  <c:v>3.6461799999999997E-173</c:v>
                </c:pt>
                <c:pt idx="1095" formatCode="0.00E+00">
                  <c:v>4.2573999999999999E-173</c:v>
                </c:pt>
                <c:pt idx="1096" formatCode="0.00E+00">
                  <c:v>-2.0325699999999999E-173</c:v>
                </c:pt>
                <c:pt idx="1097" formatCode="0.00E+00">
                  <c:v>-1.4666800000000001E-172</c:v>
                </c:pt>
                <c:pt idx="1098" formatCode="0.00E+00">
                  <c:v>-2.1337800000000001E-172</c:v>
                </c:pt>
                <c:pt idx="1099" formatCode="0.00E+00">
                  <c:v>-5.2090500000000002E-173</c:v>
                </c:pt>
                <c:pt idx="1100" formatCode="0.00E+00">
                  <c:v>3.3889100000000001E-172</c:v>
                </c:pt>
                <c:pt idx="1101" formatCode="0.00E+00">
                  <c:v>6.2321299999999997E-172</c:v>
                </c:pt>
                <c:pt idx="1102" formatCode="0.00E+00">
                  <c:v>1.8497800000000001E-172</c:v>
                </c:pt>
                <c:pt idx="1103" formatCode="0.00E+00">
                  <c:v>-1.2211700000000001E-171</c:v>
                </c:pt>
                <c:pt idx="1104" formatCode="0.00E+00">
                  <c:v>-2.3951500000000002E-171</c:v>
                </c:pt>
                <c:pt idx="1105" formatCode="0.00E+00">
                  <c:v>-7.0571399999999996E-172</c:v>
                </c:pt>
                <c:pt idx="1106" formatCode="0.00E+00">
                  <c:v>5.3020500000000003E-171</c:v>
                </c:pt>
                <c:pt idx="1107" formatCode="0.00E+00">
                  <c:v>1.05486E-170</c:v>
                </c:pt>
                <c:pt idx="1108" formatCode="0.00E+00">
                  <c:v>2.1595299999999999E-171</c:v>
                </c:pt>
                <c:pt idx="1109" formatCode="0.00E+00">
                  <c:v>-2.7619699999999999E-170</c:v>
                </c:pt>
                <c:pt idx="1110" formatCode="0.00E+00">
                  <c:v>-6.2770200000000002E-170</c:v>
                </c:pt>
                <c:pt idx="1111" formatCode="0.00E+00">
                  <c:v>-6.2654700000000003E-170</c:v>
                </c:pt>
                <c:pt idx="1112" formatCode="0.00E+00">
                  <c:v>4.9864799999999997E-171</c:v>
                </c:pt>
                <c:pt idx="1113" formatCode="0.00E+00">
                  <c:v>1.00626E-169</c:v>
                </c:pt>
                <c:pt idx="1114" formatCode="0.00E+00">
                  <c:v>9.0670699999999996E-170</c:v>
                </c:pt>
                <c:pt idx="1115" formatCode="0.00E+00">
                  <c:v>-1.4578599999999999E-169</c:v>
                </c:pt>
                <c:pt idx="1116" formatCode="0.00E+00">
                  <c:v>-5.11742E-169</c:v>
                </c:pt>
                <c:pt idx="1117" formatCode="0.00E+00">
                  <c:v>-5.6960200000000003E-169</c:v>
                </c:pt>
                <c:pt idx="1118" formatCode="0.00E+00">
                  <c:v>1.8013100000000001E-169</c:v>
                </c:pt>
                <c:pt idx="1119" formatCode="0.00E+00">
                  <c:v>1.5445400000000001E-168</c:v>
                </c:pt>
                <c:pt idx="1120" formatCode="0.00E+00">
                  <c:v>2.1368000000000001E-168</c:v>
                </c:pt>
                <c:pt idx="1121" formatCode="0.00E+00">
                  <c:v>8.2913299999999996E-170</c:v>
                </c:pt>
                <c:pt idx="1122" formatCode="0.00E+00">
                  <c:v>-4.45238E-168</c:v>
                </c:pt>
                <c:pt idx="1123" formatCode="0.00E+00">
                  <c:v>-6.7228300000000003E-168</c:v>
                </c:pt>
                <c:pt idx="1124" formatCode="0.00E+00">
                  <c:v>1.7334E-169</c:v>
                </c:pt>
                <c:pt idx="1125" formatCode="0.00E+00">
                  <c:v>1.6725699999999999E-167</c:v>
                </c:pt>
                <c:pt idx="1126" formatCode="0.00E+00">
                  <c:v>2.6706200000000001E-167</c:v>
                </c:pt>
                <c:pt idx="1127" formatCode="0.00E+00">
                  <c:v>2.7075099999999998E-168</c:v>
                </c:pt>
                <c:pt idx="1128" formatCode="0.00E+00">
                  <c:v>-6.2289300000000002E-167</c:v>
                </c:pt>
                <c:pt idx="1129" formatCode="0.00E+00">
                  <c:v>-1.15323E-166</c:v>
                </c:pt>
                <c:pt idx="1130" formatCode="0.00E+00">
                  <c:v>-5.1429900000000003E-167</c:v>
                </c:pt>
                <c:pt idx="1131" formatCode="0.00E+00">
                  <c:v>1.76999E-166</c:v>
                </c:pt>
                <c:pt idx="1132" formatCode="0.00E+00">
                  <c:v>4.1249900000000001E-166</c:v>
                </c:pt>
                <c:pt idx="1133" formatCode="0.00E+00">
                  <c:v>2.7378300000000003E-166</c:v>
                </c:pt>
                <c:pt idx="1134" formatCode="0.00E+00">
                  <c:v>-5.0827199999999999E-166</c:v>
                </c:pt>
                <c:pt idx="1135" formatCode="0.00E+00">
                  <c:v>-1.47934E-165</c:v>
                </c:pt>
                <c:pt idx="1136" formatCode="0.00E+00">
                  <c:v>-1.38744E-165</c:v>
                </c:pt>
                <c:pt idx="1137" formatCode="0.00E+00">
                  <c:v>7.8334299999999996E-166</c:v>
                </c:pt>
                <c:pt idx="1138" formatCode="0.00E+00">
                  <c:v>3.7536399999999999E-165</c:v>
                </c:pt>
                <c:pt idx="1139" formatCode="0.00E+00">
                  <c:v>2.9167499999999999E-165</c:v>
                </c:pt>
                <c:pt idx="1140" formatCode="0.00E+00">
                  <c:v>-6.2521E-165</c:v>
                </c:pt>
                <c:pt idx="1141" formatCode="0.00E+00">
                  <c:v>-2.03038E-164</c:v>
                </c:pt>
                <c:pt idx="1142" formatCode="0.00E+00">
                  <c:v>-2.2142500000000001E-164</c:v>
                </c:pt>
                <c:pt idx="1143" formatCode="0.00E+00">
                  <c:v>9.5649099999999994E-165</c:v>
                </c:pt>
                <c:pt idx="1144" formatCode="0.00E+00">
                  <c:v>6.7800999999999997E-164</c:v>
                </c:pt>
                <c:pt idx="1145" formatCode="0.00E+00">
                  <c:v>8.9831899999999994E-164</c:v>
                </c:pt>
                <c:pt idx="1146" formatCode="0.00E+00">
                  <c:v>-7.3616700000000001E-165</c:v>
                </c:pt>
                <c:pt idx="1147" formatCode="0.00E+00">
                  <c:v>-2.14409E-163</c:v>
                </c:pt>
                <c:pt idx="1148" formatCode="0.00E+00">
                  <c:v>-3.22801E-163</c:v>
                </c:pt>
                <c:pt idx="1149" formatCode="0.00E+00">
                  <c:v>-2.54201E-164</c:v>
                </c:pt>
                <c:pt idx="1150" formatCode="0.00E+00">
                  <c:v>7.0178999999999999E-163</c:v>
                </c:pt>
                <c:pt idx="1151" formatCode="0.00E+00">
                  <c:v>1.2532699999999999E-162</c:v>
                </c:pt>
                <c:pt idx="1152" formatCode="0.00E+00">
                  <c:v>5.8916500000000004E-163</c:v>
                </c:pt>
                <c:pt idx="1153" formatCode="0.00E+00">
                  <c:v>-1.63213E-162</c:v>
                </c:pt>
                <c:pt idx="1154" formatCode="0.00E+00">
                  <c:v>-3.6577800000000002E-162</c:v>
                </c:pt>
                <c:pt idx="1155" formatCode="0.00E+00">
                  <c:v>-2.1001100000000001E-162</c:v>
                </c:pt>
                <c:pt idx="1156" formatCode="0.00E+00">
                  <c:v>4.6131300000000003E-162</c:v>
                </c:pt>
                <c:pt idx="1157" formatCode="0.00E+00">
                  <c:v>1.11297E-161</c:v>
                </c:pt>
                <c:pt idx="1158" formatCode="0.00E+00">
                  <c:v>4.8489899999999997E-162</c:v>
                </c:pt>
                <c:pt idx="1159" formatCode="0.00E+00">
                  <c:v>-2.20629E-161</c:v>
                </c:pt>
                <c:pt idx="1160" formatCode="0.00E+00">
                  <c:v>-5.39891E-161</c:v>
                </c:pt>
                <c:pt idx="1161" formatCode="0.00E+00">
                  <c:v>-4.7660200000000001E-161</c:v>
                </c:pt>
                <c:pt idx="1162" formatCode="0.00E+00">
                  <c:v>3.16985E-161</c:v>
                </c:pt>
                <c:pt idx="1163" formatCode="0.00E+00">
                  <c:v>1.4106199999999999E-160</c:v>
                </c:pt>
                <c:pt idx="1164" formatCode="0.00E+00">
                  <c:v>1.2766899999999999E-160</c:v>
                </c:pt>
                <c:pt idx="1165" formatCode="0.00E+00">
                  <c:v>-1.5732599999999999E-160</c:v>
                </c:pt>
                <c:pt idx="1166" formatCode="0.00E+00">
                  <c:v>-5.9654899999999998E-160</c:v>
                </c:pt>
                <c:pt idx="1167" formatCode="0.00E+00">
                  <c:v>-6.72094E-160</c:v>
                </c:pt>
                <c:pt idx="1168" formatCode="0.00E+00">
                  <c:v>1.7490900000000001E-160</c:v>
                </c:pt>
                <c:pt idx="1169" formatCode="0.00E+00">
                  <c:v>1.70005E-159</c:v>
                </c:pt>
                <c:pt idx="1170" formatCode="0.00E+00">
                  <c:v>2.16048E-159</c:v>
                </c:pt>
                <c:pt idx="1171" formatCode="0.00E+00">
                  <c:v>-7.2784999999999996E-160</c:v>
                </c:pt>
                <c:pt idx="1172" formatCode="0.00E+00">
                  <c:v>-6.6745200000000003E-159</c:v>
                </c:pt>
                <c:pt idx="1173" formatCode="0.00E+00">
                  <c:v>-1.04099E-158</c:v>
                </c:pt>
                <c:pt idx="1174" formatCode="0.00E+00">
                  <c:v>-3.7669999999999999E-159</c:v>
                </c:pt>
                <c:pt idx="1175" formatCode="0.00E+00">
                  <c:v>1.4593600000000001E-158</c:v>
                </c:pt>
                <c:pt idx="1176" formatCode="0.00E+00">
                  <c:v>2.7762099999999998E-158</c:v>
                </c:pt>
                <c:pt idx="1177" formatCode="0.00E+00">
                  <c:v>7.6053599999999998E-159</c:v>
                </c:pt>
                <c:pt idx="1178" formatCode="0.00E+00">
                  <c:v>-5.39221E-158</c:v>
                </c:pt>
                <c:pt idx="1179" formatCode="0.00E+00">
                  <c:v>-9.8684399999999996E-158</c:v>
                </c:pt>
                <c:pt idx="1180" formatCode="0.00E+00">
                  <c:v>-7.6970900000000003E-159</c:v>
                </c:pt>
                <c:pt idx="1181" formatCode="0.00E+00">
                  <c:v>2.7351800000000001E-157</c:v>
                </c:pt>
                <c:pt idx="1182" formatCode="0.00E+00">
                  <c:v>5.6325800000000003E-157</c:v>
                </c:pt>
                <c:pt idx="1183" formatCode="0.00E+00">
                  <c:v>4.20651E-157</c:v>
                </c:pt>
                <c:pt idx="1184" formatCode="0.00E+00">
                  <c:v>-4.7145999999999997E-157</c:v>
                </c:pt>
                <c:pt idx="1185" formatCode="0.00E+00">
                  <c:v>-1.54794E-156</c:v>
                </c:pt>
                <c:pt idx="1186" formatCode="0.00E+00">
                  <c:v>-1.16883E-156</c:v>
                </c:pt>
                <c:pt idx="1187" formatCode="0.00E+00">
                  <c:v>1.9600200000000001E-156</c:v>
                </c:pt>
                <c:pt idx="1188" formatCode="0.00E+00">
                  <c:v>6.1685099999999999E-156</c:v>
                </c:pt>
                <c:pt idx="1189" formatCode="0.00E+00">
                  <c:v>5.7742899999999998E-156</c:v>
                </c:pt>
                <c:pt idx="1190" formatCode="0.00E+00">
                  <c:v>-4.4626400000000001E-156</c:v>
                </c:pt>
                <c:pt idx="1191" formatCode="0.00E+00">
                  <c:v>-2.0438600000000002E-155</c:v>
                </c:pt>
                <c:pt idx="1192" formatCode="0.00E+00">
                  <c:v>-2.2283499999999999E-155</c:v>
                </c:pt>
                <c:pt idx="1193" formatCode="0.00E+00">
                  <c:v>1.48296E-155</c:v>
                </c:pt>
                <c:pt idx="1194" formatCode="0.00E+00">
                  <c:v>8.2661800000000007E-155</c:v>
                </c:pt>
                <c:pt idx="1195" formatCode="0.00E+00">
                  <c:v>1.0801299999999999E-154</c:v>
                </c:pt>
                <c:pt idx="1196" formatCode="0.00E+00">
                  <c:v>-8.1575800000000004E-156</c:v>
                </c:pt>
                <c:pt idx="1197" formatCode="0.00E+00">
                  <c:v>-2.51907E-154</c:v>
                </c:pt>
                <c:pt idx="1198" formatCode="0.00E+00">
                  <c:v>-3.1553499999999999E-154</c:v>
                </c:pt>
                <c:pt idx="1199" formatCode="0.00E+00">
                  <c:v>2.6468000000000002E-154</c:v>
                </c:pt>
                <c:pt idx="1200" formatCode="0.00E+00">
                  <c:v>1.5051400000000001E-153</c:v>
                </c:pt>
                <c:pt idx="1201" formatCode="0.00E+00">
                  <c:v>2.37706E-153</c:v>
                </c:pt>
                <c:pt idx="1202" formatCode="0.00E+00">
                  <c:v>1.15814E-153</c:v>
                </c:pt>
                <c:pt idx="1203" formatCode="0.00E+00">
                  <c:v>-2.6077399999999999E-153</c:v>
                </c:pt>
                <c:pt idx="1204" formatCode="0.00E+00">
                  <c:v>-6.0699500000000003E-153</c:v>
                </c:pt>
                <c:pt idx="1205" formatCode="0.00E+00">
                  <c:v>-3.9507800000000002E-153</c:v>
                </c:pt>
                <c:pt idx="1206" formatCode="0.00E+00">
                  <c:v>6.3085400000000004E-153</c:v>
                </c:pt>
                <c:pt idx="1207" formatCode="0.00E+00">
                  <c:v>1.63708E-152</c:v>
                </c:pt>
                <c:pt idx="1208" formatCode="0.00E+00">
                  <c:v>6.8273800000000003E-153</c:v>
                </c:pt>
                <c:pt idx="1209" formatCode="0.00E+00">
                  <c:v>-3.4826499999999999E-152</c:v>
                </c:pt>
                <c:pt idx="1210" formatCode="0.00E+00">
                  <c:v>-8.2858599999999994E-152</c:v>
                </c:pt>
                <c:pt idx="1211" formatCode="0.00E+00">
                  <c:v>-6.1225099999999998E-152</c:v>
                </c:pt>
                <c:pt idx="1212" formatCode="0.00E+00">
                  <c:v>9.5198100000000002E-152</c:v>
                </c:pt>
                <c:pt idx="1213" formatCode="0.00E+00">
                  <c:v>3.09981E-151</c:v>
                </c:pt>
                <c:pt idx="1214" formatCode="0.00E+00">
                  <c:v>3.1187200000000002E-151</c:v>
                </c:pt>
                <c:pt idx="1215" formatCode="0.00E+00">
                  <c:v>-1.65699E-151</c:v>
                </c:pt>
                <c:pt idx="1216" formatCode="0.00E+00">
                  <c:v>-9.0444000000000001E-151</c:v>
                </c:pt>
                <c:pt idx="1217" formatCode="0.00E+00">
                  <c:v>-8.7567899999999994E-151</c:v>
                </c:pt>
                <c:pt idx="1218" formatCode="0.00E+00">
                  <c:v>1.02564E-150</c:v>
                </c:pt>
                <c:pt idx="1219" formatCode="0.00E+00">
                  <c:v>4.2665800000000002E-150</c:v>
                </c:pt>
                <c:pt idx="1220" formatCode="0.00E+00">
                  <c:v>5.6806300000000001E-150</c:v>
                </c:pt>
                <c:pt idx="1221" formatCode="0.00E+00">
                  <c:v>1.33323E-150</c:v>
                </c:pt>
                <c:pt idx="1222" formatCode="0.00E+00">
                  <c:v>-8.2352500000000005E-150</c:v>
                </c:pt>
                <c:pt idx="1223" formatCode="0.00E+00">
                  <c:v>-1.42326E-149</c:v>
                </c:pt>
                <c:pt idx="1224" formatCode="0.00E+00">
                  <c:v>-5.08874E-150</c:v>
                </c:pt>
                <c:pt idx="1225" formatCode="0.00E+00">
                  <c:v>1.96304E-149</c:v>
                </c:pt>
                <c:pt idx="1226" formatCode="0.00E+00">
                  <c:v>3.3542499999999998E-149</c:v>
                </c:pt>
                <c:pt idx="1227" formatCode="0.00E+00">
                  <c:v>-1.3051200000000001E-149</c:v>
                </c:pt>
                <c:pt idx="1228" formatCode="0.00E+00">
                  <c:v>-1.3755200000000001E-148</c:v>
                </c:pt>
                <c:pt idx="1229" formatCode="0.00E+00">
                  <c:v>-2.4647400000000001E-148</c:v>
                </c:pt>
                <c:pt idx="1230" formatCode="0.00E+00">
                  <c:v>-1.53794E-148</c:v>
                </c:pt>
                <c:pt idx="1231" formatCode="0.00E+00">
                  <c:v>2.2825099999999999E-148</c:v>
                </c:pt>
                <c:pt idx="1232" formatCode="0.00E+00">
                  <c:v>5.9167000000000003E-148</c:v>
                </c:pt>
                <c:pt idx="1233" formatCode="0.00E+00">
                  <c:v>2.00059E-148</c:v>
                </c:pt>
                <c:pt idx="1234" formatCode="0.00E+00">
                  <c:v>-1.4024200000000001E-147</c:v>
                </c:pt>
                <c:pt idx="1235" formatCode="0.00E+00">
                  <c:v>-3.29738E-147</c:v>
                </c:pt>
                <c:pt idx="1236" formatCode="0.00E+00">
                  <c:v>-3.1121000000000002E-147</c:v>
                </c:pt>
                <c:pt idx="1237" formatCode="0.00E+00">
                  <c:v>1.11711E-147</c:v>
                </c:pt>
                <c:pt idx="1238" formatCode="0.00E+00">
                  <c:v>6.9791999999999997E-147</c:v>
                </c:pt>
                <c:pt idx="1239" formatCode="0.00E+00">
                  <c:v>6.0046500000000002E-147</c:v>
                </c:pt>
                <c:pt idx="1240" formatCode="0.00E+00">
                  <c:v>-9.7292600000000003E-147</c:v>
                </c:pt>
                <c:pt idx="1241" formatCode="0.00E+00">
                  <c:v>-3.3993499999999999E-146</c:v>
                </c:pt>
                <c:pt idx="1242" formatCode="0.00E+00">
                  <c:v>-3.5769099999999999E-146</c:v>
                </c:pt>
                <c:pt idx="1243" formatCode="0.00E+00">
                  <c:v>2.0843999999999999E-146</c:v>
                </c:pt>
                <c:pt idx="1244" formatCode="0.00E+00">
                  <c:v>1.2089599999999999E-145</c:v>
                </c:pt>
                <c:pt idx="1245" formatCode="0.00E+00">
                  <c:v>1.57799E-145</c:v>
                </c:pt>
                <c:pt idx="1246" formatCode="0.00E+00">
                  <c:v>-4.96085E-148</c:v>
                </c:pt>
                <c:pt idx="1247" formatCode="0.00E+00">
                  <c:v>-3.2801400000000003E-145</c:v>
                </c:pt>
                <c:pt idx="1248" formatCode="0.00E+00">
                  <c:v>-4.5843199999999999E-145</c:v>
                </c:pt>
                <c:pt idx="1249" formatCode="0.00E+00">
                  <c:v>1.6211299999999998E-145</c:v>
                </c:pt>
                <c:pt idx="1250" formatCode="0.00E+00">
                  <c:v>1.5778E-144</c:v>
                </c:pt>
                <c:pt idx="1251" formatCode="0.00E+00">
                  <c:v>2.6587000000000003E-144</c:v>
                </c:pt>
                <c:pt idx="1252" formatCode="0.00E+00">
                  <c:v>1.5518500000000001E-144</c:v>
                </c:pt>
                <c:pt idx="1253" formatCode="0.00E+00">
                  <c:v>-2.3084800000000001E-144</c:v>
                </c:pt>
                <c:pt idx="1254" formatCode="0.00E+00">
                  <c:v>-5.2264700000000001E-144</c:v>
                </c:pt>
                <c:pt idx="1255" formatCode="0.00E+00">
                  <c:v>-5.5710500000000004E-146</c:v>
                </c:pt>
                <c:pt idx="1256" formatCode="0.00E+00">
                  <c:v>1.6095500000000001E-143</c:v>
                </c:pt>
                <c:pt idx="1257" formatCode="0.00E+00">
                  <c:v>3.2249E-143</c:v>
                </c:pt>
                <c:pt idx="1258" formatCode="0.00E+00">
                  <c:v>2.0919499999999999E-143</c:v>
                </c:pt>
                <c:pt idx="1259" formatCode="0.00E+00">
                  <c:v>-3.8723400000000001E-143</c:v>
                </c:pt>
                <c:pt idx="1260" formatCode="0.00E+00">
                  <c:v>-1.1207099999999999E-142</c:v>
                </c:pt>
                <c:pt idx="1261" formatCode="0.00E+00">
                  <c:v>-9.8714600000000006E-143</c:v>
                </c:pt>
                <c:pt idx="1262" formatCode="0.00E+00">
                  <c:v>8.2900999999999993E-143</c:v>
                </c:pt>
                <c:pt idx="1263" formatCode="0.00E+00">
                  <c:v>3.2482400000000001E-142</c:v>
                </c:pt>
                <c:pt idx="1264" formatCode="0.00E+00">
                  <c:v>2.4059499999999999E-142</c:v>
                </c:pt>
                <c:pt idx="1265" formatCode="0.00E+00">
                  <c:v>-5.2777999999999997E-142</c:v>
                </c:pt>
                <c:pt idx="1266" formatCode="0.00E+00">
                  <c:v>-1.6784000000000001E-141</c:v>
                </c:pt>
                <c:pt idx="1267" formatCode="0.00E+00">
                  <c:v>-1.82654E-141</c:v>
                </c:pt>
                <c:pt idx="1268" formatCode="0.00E+00">
                  <c:v>6.9381200000000006E-142</c:v>
                </c:pt>
                <c:pt idx="1269" formatCode="0.00E+00">
                  <c:v>5.2974599999999995E-141</c:v>
                </c:pt>
                <c:pt idx="1270" formatCode="0.00E+00">
                  <c:v>7.4510200000000001E-141</c:v>
                </c:pt>
                <c:pt idx="1271" formatCode="0.00E+00">
                  <c:v>1.65251E-141</c:v>
                </c:pt>
                <c:pt idx="1272" formatCode="0.00E+00">
                  <c:v>-1.1239900000000001E-140</c:v>
                </c:pt>
                <c:pt idx="1273" formatCode="0.00E+00">
                  <c:v>-1.77854E-140</c:v>
                </c:pt>
                <c:pt idx="1274" formatCode="0.00E+00">
                  <c:v>1.8705699999999999E-141</c:v>
                </c:pt>
                <c:pt idx="1275" formatCode="0.00E+00">
                  <c:v>4.9553600000000002E-140</c:v>
                </c:pt>
                <c:pt idx="1276" formatCode="0.00E+00">
                  <c:v>8.3031299999999999E-140</c:v>
                </c:pt>
                <c:pt idx="1277" formatCode="0.00E+00">
                  <c:v>2.3851699999999998E-140</c:v>
                </c:pt>
                <c:pt idx="1278" formatCode="0.00E+00">
                  <c:v>-1.5676699999999999E-139</c:v>
                </c:pt>
                <c:pt idx="1279" formatCode="0.00E+00">
                  <c:v>-3.30322E-139</c:v>
                </c:pt>
                <c:pt idx="1280" formatCode="0.00E+00">
                  <c:v>-2.4995600000000001E-139</c:v>
                </c:pt>
                <c:pt idx="1281" formatCode="0.00E+00">
                  <c:v>2.01219E-139</c:v>
                </c:pt>
                <c:pt idx="1282" formatCode="0.00E+00">
                  <c:v>6.3140000000000001E-139</c:v>
                </c:pt>
                <c:pt idx="1283" formatCode="0.00E+00">
                  <c:v>1.11623E-139</c:v>
                </c:pt>
                <c:pt idx="1284" formatCode="0.00E+00">
                  <c:v>-1.9246199999999999E-138</c:v>
                </c:pt>
                <c:pt idx="1285" formatCode="0.00E+00">
                  <c:v>-4.2505699999999999E-138</c:v>
                </c:pt>
                <c:pt idx="1286" formatCode="0.00E+00">
                  <c:v>-3.32234E-138</c:v>
                </c:pt>
                <c:pt idx="1287" formatCode="0.00E+00">
                  <c:v>4.1949799999999997E-138</c:v>
                </c:pt>
                <c:pt idx="1288" formatCode="0.00E+00">
                  <c:v>1.4429800000000001E-137</c:v>
                </c:pt>
                <c:pt idx="1289" formatCode="0.00E+00">
                  <c:v>1.2911099999999999E-137</c:v>
                </c:pt>
                <c:pt idx="1290" formatCode="0.00E+00">
                  <c:v>-1.4170600000000001E-137</c:v>
                </c:pt>
                <c:pt idx="1291" formatCode="0.00E+00">
                  <c:v>-5.6214799999999999E-137</c:v>
                </c:pt>
                <c:pt idx="1292" formatCode="0.00E+00">
                  <c:v>-6.1654999999999999E-137</c:v>
                </c:pt>
                <c:pt idx="1293" formatCode="0.00E+00">
                  <c:v>2.9784199999999999E-137</c:v>
                </c:pt>
                <c:pt idx="1294" formatCode="0.00E+00">
                  <c:v>1.9625500000000002E-136</c:v>
                </c:pt>
                <c:pt idx="1295" formatCode="0.00E+00">
                  <c:v>2.7933599999999998E-136</c:v>
                </c:pt>
                <c:pt idx="1296" formatCode="0.00E+00">
                  <c:v>9.2947100000000004E-137</c:v>
                </c:pt>
                <c:pt idx="1297" formatCode="0.00E+00">
                  <c:v>-3.26639E-136</c:v>
                </c:pt>
                <c:pt idx="1298" formatCode="0.00E+00">
                  <c:v>-4.9522900000000002E-136</c:v>
                </c:pt>
                <c:pt idx="1299" formatCode="0.00E+00">
                  <c:v>2.8514799999999998E-136</c:v>
                </c:pt>
                <c:pt idx="1300" formatCode="0.00E+00">
                  <c:v>2.05049E-135</c:v>
                </c:pt>
                <c:pt idx="1301" formatCode="0.00E+00">
                  <c:v>3.23911E-135</c:v>
                </c:pt>
                <c:pt idx="1302" formatCode="0.00E+00">
                  <c:v>1.01525E-135</c:v>
                </c:pt>
                <c:pt idx="1303" formatCode="0.00E+00">
                  <c:v>-5.6047499999999996E-135</c:v>
                </c:pt>
                <c:pt idx="1304" formatCode="0.00E+00">
                  <c:v>-1.1600400000000001E-134</c:v>
                </c:pt>
                <c:pt idx="1305" formatCode="0.00E+00">
                  <c:v>-7.4578199999999998E-135</c:v>
                </c:pt>
                <c:pt idx="1306" formatCode="0.00E+00">
                  <c:v>1.09095E-134</c:v>
                </c:pt>
                <c:pt idx="1307" formatCode="0.00E+00">
                  <c:v>2.8444100000000002E-134</c:v>
                </c:pt>
                <c:pt idx="1308" formatCode="0.00E+00">
                  <c:v>1.01299E-134</c:v>
                </c:pt>
                <c:pt idx="1309" formatCode="0.00E+00">
                  <c:v>-6.5636400000000003E-134</c:v>
                </c:pt>
                <c:pt idx="1310" formatCode="0.00E+00">
                  <c:v>-1.5113200000000001E-133</c:v>
                </c:pt>
                <c:pt idx="1311" formatCode="0.00E+00">
                  <c:v>-1.1282000000000001E-133</c:v>
                </c:pt>
                <c:pt idx="1312" formatCode="0.00E+00">
                  <c:v>1.6849299999999999E-133</c:v>
                </c:pt>
                <c:pt idx="1313" formatCode="0.00E+00">
                  <c:v>5.4756999999999999E-133</c:v>
                </c:pt>
                <c:pt idx="1314" formatCode="0.00E+00">
                  <c:v>5.1674399999999999E-133</c:v>
                </c:pt>
                <c:pt idx="1315" formatCode="0.00E+00">
                  <c:v>-3.7245599999999999E-133</c:v>
                </c:pt>
                <c:pt idx="1316" formatCode="0.00E+00">
                  <c:v>-1.7451000000000001E-132</c:v>
                </c:pt>
                <c:pt idx="1317" formatCode="0.00E+00">
                  <c:v>-1.9165299999999999E-132</c:v>
                </c:pt>
                <c:pt idx="1318" formatCode="0.00E+00">
                  <c:v>1.02787E-132</c:v>
                </c:pt>
                <c:pt idx="1319" formatCode="0.00E+00">
                  <c:v>6.3369599999999999E-132</c:v>
                </c:pt>
                <c:pt idx="1320" formatCode="0.00E+00">
                  <c:v>8.7926299999999999E-132</c:v>
                </c:pt>
                <c:pt idx="1321" formatCode="0.00E+00">
                  <c:v>1.32821E-132</c:v>
                </c:pt>
                <c:pt idx="1322" formatCode="0.00E+00">
                  <c:v>-1.55549E-131</c:v>
                </c:pt>
                <c:pt idx="1323" formatCode="0.00E+00">
                  <c:v>-2.4668700000000002E-131</c:v>
                </c:pt>
                <c:pt idx="1324" formatCode="0.00E+00">
                  <c:v>-4.0737799999999996E-133</c:v>
                </c:pt>
                <c:pt idx="1325" formatCode="0.00E+00">
                  <c:v>5.9913199999999996E-131</c:v>
                </c:pt>
                <c:pt idx="1326" formatCode="0.00E+00">
                  <c:v>9.8014800000000007E-131</c:v>
                </c:pt>
                <c:pt idx="1327" formatCode="0.00E+00">
                  <c:v>6.3024400000000004E-132</c:v>
                </c:pt>
                <c:pt idx="1328" formatCode="0.00E+00">
                  <c:v>-2.5039800000000002E-130</c:v>
                </c:pt>
                <c:pt idx="1329" formatCode="0.00E+00">
                  <c:v>-4.7718999999999997E-130</c:v>
                </c:pt>
                <c:pt idx="1330" formatCode="0.00E+00">
                  <c:v>-2.88979E-130</c:v>
                </c:pt>
                <c:pt idx="1331" formatCode="0.00E+00">
                  <c:v>5.0597799999999996E-130</c:v>
                </c:pt>
                <c:pt idx="1332" formatCode="0.00E+00">
                  <c:v>1.28882E-129</c:v>
                </c:pt>
                <c:pt idx="1333" formatCode="0.00E+00">
                  <c:v>6.4793500000000002E-130</c:v>
                </c:pt>
                <c:pt idx="1334" formatCode="0.00E+00">
                  <c:v>-2.2537600000000001E-129</c:v>
                </c:pt>
                <c:pt idx="1335" formatCode="0.00E+00">
                  <c:v>-5.4337900000000002E-129</c:v>
                </c:pt>
                <c:pt idx="1336" formatCode="0.00E+00">
                  <c:v>-3.2679400000000001E-129</c:v>
                </c:pt>
                <c:pt idx="1337" formatCode="0.00E+00">
                  <c:v>8.5795299999999997E-129</c:v>
                </c:pt>
                <c:pt idx="1338" formatCode="0.00E+00">
                  <c:v>2.4465800000000002E-128</c:v>
                </c:pt>
                <c:pt idx="1339" formatCode="0.00E+00">
                  <c:v>2.4993999999999998E-128</c:v>
                </c:pt>
                <c:pt idx="1340" formatCode="0.00E+00">
                  <c:v>-9.5734899999999999E-129</c:v>
                </c:pt>
                <c:pt idx="1341" formatCode="0.00E+00">
                  <c:v>-6.6431399999999995E-128</c:v>
                </c:pt>
                <c:pt idx="1342" formatCode="0.00E+00">
                  <c:v>-8.1901599999999996E-128</c:v>
                </c:pt>
                <c:pt idx="1343" formatCode="0.00E+00">
                  <c:v>1.6783800000000001E-128</c:v>
                </c:pt>
                <c:pt idx="1344" formatCode="0.00E+00">
                  <c:v>1.98502E-127</c:v>
                </c:pt>
                <c:pt idx="1345" formatCode="0.00E+00">
                  <c:v>2.23609E-127</c:v>
                </c:pt>
                <c:pt idx="1346" formatCode="0.00E+00">
                  <c:v>-2.0926400000000001E-127</c:v>
                </c:pt>
                <c:pt idx="1347" formatCode="0.00E+00">
                  <c:v>-1.0398399999999999E-126</c:v>
                </c:pt>
                <c:pt idx="1348" formatCode="0.00E+00">
                  <c:v>-1.47092E-126</c:v>
                </c:pt>
                <c:pt idx="1349" formatCode="0.00E+00">
                  <c:v>-2.9433800000000001E-127</c:v>
                </c:pt>
                <c:pt idx="1350" formatCode="0.00E+00">
                  <c:v>2.6124300000000001E-126</c:v>
                </c:pt>
                <c:pt idx="1351" formatCode="0.00E+00">
                  <c:v>4.9251099999999999E-126</c:v>
                </c:pt>
                <c:pt idx="1352" formatCode="0.00E+00">
                  <c:v>2.3251000000000002E-126</c:v>
                </c:pt>
                <c:pt idx="1353" formatCode="0.00E+00">
                  <c:v>-6.9746099999999998E-126</c:v>
                </c:pt>
                <c:pt idx="1354" formatCode="0.00E+00">
                  <c:v>-1.5781800000000001E-125</c:v>
                </c:pt>
                <c:pt idx="1355" formatCode="0.00E+00">
                  <c:v>-9.7803199999999994E-126</c:v>
                </c:pt>
                <c:pt idx="1356" formatCode="0.00E+00">
                  <c:v>1.78885E-125</c:v>
                </c:pt>
                <c:pt idx="1357" formatCode="0.00E+00">
                  <c:v>4.4340300000000001E-125</c:v>
                </c:pt>
                <c:pt idx="1358" formatCode="0.00E+00">
                  <c:v>1.49539E-125</c:v>
                </c:pt>
                <c:pt idx="1359" formatCode="0.00E+00">
                  <c:v>-1.0375599999999999E-124</c:v>
                </c:pt>
                <c:pt idx="1360" formatCode="0.00E+00">
                  <c:v>-2.4181799999999999E-124</c:v>
                </c:pt>
                <c:pt idx="1361" formatCode="0.00E+00">
                  <c:v>-2.0885499999999999E-124</c:v>
                </c:pt>
                <c:pt idx="1362" formatCode="0.00E+00">
                  <c:v>1.60662E-124</c:v>
                </c:pt>
                <c:pt idx="1363" formatCode="0.00E+00">
                  <c:v>6.6617100000000003E-124</c:v>
                </c:pt>
                <c:pt idx="1364" formatCode="0.00E+00">
                  <c:v>5.9678500000000004E-124</c:v>
                </c:pt>
                <c:pt idx="1365" formatCode="0.00E+00">
                  <c:v>-7.1049600000000002E-124</c:v>
                </c:pt>
                <c:pt idx="1366" formatCode="0.00E+00">
                  <c:v>-2.7282799999999999E-123</c:v>
                </c:pt>
                <c:pt idx="1367" formatCode="0.00E+00">
                  <c:v>-2.8921199999999999E-123</c:v>
                </c:pt>
                <c:pt idx="1368" formatCode="0.00E+00">
                  <c:v>1.8027900000000001E-123</c:v>
                </c:pt>
                <c:pt idx="1369" formatCode="0.00E+00">
                  <c:v>1.0265700000000001E-122</c:v>
                </c:pt>
                <c:pt idx="1370" formatCode="0.00E+00">
                  <c:v>1.47999E-122</c:v>
                </c:pt>
                <c:pt idx="1371" formatCode="0.00E+00">
                  <c:v>6.3822099999999997E-123</c:v>
                </c:pt>
                <c:pt idx="1372" formatCode="0.00E+00">
                  <c:v>-1.32657E-122</c:v>
                </c:pt>
                <c:pt idx="1373" formatCode="0.00E+00">
                  <c:v>-1.8654399999999999E-122</c:v>
                </c:pt>
                <c:pt idx="1374" formatCode="0.00E+00">
                  <c:v>2.8190899999999999E-122</c:v>
                </c:pt>
                <c:pt idx="1375" formatCode="0.00E+00">
                  <c:v>1.29155E-121</c:v>
                </c:pt>
                <c:pt idx="1376" formatCode="0.00E+00">
                  <c:v>1.9823699999999999E-121</c:v>
                </c:pt>
                <c:pt idx="1377" formatCode="0.00E+00">
                  <c:v>7.6478299999999998E-122</c:v>
                </c:pt>
                <c:pt idx="1378" formatCode="0.00E+00">
                  <c:v>-2.9329700000000001E-121</c:v>
                </c:pt>
                <c:pt idx="1379" formatCode="0.00E+00">
                  <c:v>-6.3481099999999999E-121</c:v>
                </c:pt>
                <c:pt idx="1380" formatCode="0.00E+00">
                  <c:v>-4.10282E-121</c:v>
                </c:pt>
                <c:pt idx="1381" formatCode="0.00E+00">
                  <c:v>6.3197199999999996E-121</c:v>
                </c:pt>
                <c:pt idx="1382" formatCode="0.00E+00">
                  <c:v>1.6235499999999999E-120</c:v>
                </c:pt>
                <c:pt idx="1383" formatCode="0.00E+00">
                  <c:v>4.8465100000000002E-121</c:v>
                </c:pt>
                <c:pt idx="1384" formatCode="0.00E+00">
                  <c:v>-4.0733999999999999E-120</c:v>
                </c:pt>
                <c:pt idx="1385" formatCode="0.00E+00">
                  <c:v>-9.4490799999999998E-120</c:v>
                </c:pt>
                <c:pt idx="1386" formatCode="0.00E+00">
                  <c:v>-8.9509100000000005E-120</c:v>
                </c:pt>
                <c:pt idx="1387" formatCode="0.00E+00">
                  <c:v>2.7827499999999999E-120</c:v>
                </c:pt>
                <c:pt idx="1388" formatCode="0.00E+00">
                  <c:v>1.87421E-119</c:v>
                </c:pt>
                <c:pt idx="1389" formatCode="0.00E+00">
                  <c:v>1.4822099999999999E-119</c:v>
                </c:pt>
                <c:pt idx="1390" formatCode="0.00E+00">
                  <c:v>-3.08856E-119</c:v>
                </c:pt>
                <c:pt idx="1391" formatCode="0.00E+00">
                  <c:v>-1.0018200000000001E-118</c:v>
                </c:pt>
                <c:pt idx="1392" formatCode="0.00E+00">
                  <c:v>-1.10775E-118</c:v>
                </c:pt>
                <c:pt idx="1393" formatCode="0.00E+00">
                  <c:v>3.5766200000000001E-119</c:v>
                </c:pt>
                <c:pt idx="1394" formatCode="0.00E+00">
                  <c:v>3.0329699999999998E-118</c:v>
                </c:pt>
                <c:pt idx="1395" formatCode="0.00E+00">
                  <c:v>4.0883499999999998E-118</c:v>
                </c:pt>
                <c:pt idx="1396" formatCode="0.00E+00">
                  <c:v>-4.1746300000000001E-120</c:v>
                </c:pt>
                <c:pt idx="1397" formatCode="0.00E+00">
                  <c:v>-8.8278700000000009E-118</c:v>
                </c:pt>
                <c:pt idx="1398" formatCode="0.00E+00">
                  <c:v>-1.3094E-117</c:v>
                </c:pt>
                <c:pt idx="1399" formatCode="0.00E+00">
                  <c:v>1.4166799999999999E-118</c:v>
                </c:pt>
                <c:pt idx="1400" formatCode="0.00E+00">
                  <c:v>3.6449399999999999E-117</c:v>
                </c:pt>
                <c:pt idx="1401" formatCode="0.00E+00">
                  <c:v>6.2096199999999999E-117</c:v>
                </c:pt>
                <c:pt idx="1402" formatCode="0.00E+00">
                  <c:v>2.4188800000000001E-117</c:v>
                </c:pt>
                <c:pt idx="1403" formatCode="0.00E+00">
                  <c:v>-9.7287600000000006E-117</c:v>
                </c:pt>
                <c:pt idx="1404" formatCode="0.00E+00">
                  <c:v>-1.92334E-116</c:v>
                </c:pt>
                <c:pt idx="1405" formatCode="0.00E+00">
                  <c:v>-4.3937499999999999E-117</c:v>
                </c:pt>
                <c:pt idx="1406" formatCode="0.00E+00">
                  <c:v>4.38302E-116</c:v>
                </c:pt>
                <c:pt idx="1407" formatCode="0.00E+00">
                  <c:v>9.20788E-116</c:v>
                </c:pt>
                <c:pt idx="1408" formatCode="0.00E+00">
                  <c:v>6.0894799999999997E-116</c:v>
                </c:pt>
                <c:pt idx="1409" formatCode="0.00E+00">
                  <c:v>-1.0324300000000001E-115</c:v>
                </c:pt>
                <c:pt idx="1410" formatCode="0.00E+00">
                  <c:v>-3.0818000000000001E-115</c:v>
                </c:pt>
                <c:pt idx="1411" formatCode="0.00E+00">
                  <c:v>-3.0797500000000002E-115</c:v>
                </c:pt>
                <c:pt idx="1412" formatCode="0.00E+00">
                  <c:v>8.67923E-116</c:v>
                </c:pt>
                <c:pt idx="1413" formatCode="0.00E+00">
                  <c:v>6.0987399999999997E-115</c:v>
                </c:pt>
                <c:pt idx="1414" formatCode="0.00E+00">
                  <c:v>3.0962599999999998E-115</c:v>
                </c:pt>
                <c:pt idx="1415" formatCode="0.00E+00">
                  <c:v>-1.6706100000000002E-114</c:v>
                </c:pt>
                <c:pt idx="1416" formatCode="0.00E+00">
                  <c:v>-4.5724800000000002E-114</c:v>
                </c:pt>
                <c:pt idx="1417" formatCode="0.00E+00">
                  <c:v>-4.9478300000000002E-114</c:v>
                </c:pt>
                <c:pt idx="1418" formatCode="0.00E+00">
                  <c:v>1.42977E-114</c:v>
                </c:pt>
                <c:pt idx="1419" formatCode="0.00E+00">
                  <c:v>1.3128100000000001E-113</c:v>
                </c:pt>
                <c:pt idx="1420" formatCode="0.00E+00">
                  <c:v>1.8656599999999999E-113</c:v>
                </c:pt>
                <c:pt idx="1421" formatCode="0.00E+00">
                  <c:v>3.53296E-114</c:v>
                </c:pt>
                <c:pt idx="1422" formatCode="0.00E+00">
                  <c:v>-3.0231899999999998E-113</c:v>
                </c:pt>
                <c:pt idx="1423" formatCode="0.00E+00">
                  <c:v>-4.5280899999999998E-113</c:v>
                </c:pt>
                <c:pt idx="1424" formatCode="0.00E+00">
                  <c:v>1.31015E-113</c:v>
                </c:pt>
                <c:pt idx="1425" formatCode="0.00E+00">
                  <c:v>1.4847199999999999E-112</c:v>
                </c:pt>
                <c:pt idx="1426" formatCode="0.00E+00">
                  <c:v>2.4161500000000001E-112</c:v>
                </c:pt>
                <c:pt idx="1427" formatCode="0.00E+00">
                  <c:v>8.3759900000000003E-113</c:v>
                </c:pt>
                <c:pt idx="1428" formatCode="0.00E+00">
                  <c:v>-3.9096900000000001E-112</c:v>
                </c:pt>
                <c:pt idx="1429" formatCode="0.00E+00">
                  <c:v>-7.9811799999999996E-112</c:v>
                </c:pt>
                <c:pt idx="1430" formatCode="0.00E+00">
                  <c:v>-3.6407499999999999E-112</c:v>
                </c:pt>
                <c:pt idx="1431" formatCode="0.00E+00">
                  <c:v>1.29254E-111</c:v>
                </c:pt>
                <c:pt idx="1432" formatCode="0.00E+00">
                  <c:v>2.9676299999999999E-111</c:v>
                </c:pt>
                <c:pt idx="1433" formatCode="0.00E+00">
                  <c:v>1.9558999999999999E-111</c:v>
                </c:pt>
                <c:pt idx="1434" formatCode="0.00E+00">
                  <c:v>-3.32343E-111</c:v>
                </c:pt>
                <c:pt idx="1435" formatCode="0.00E+00">
                  <c:v>-9.1809099999999997E-111</c:v>
                </c:pt>
                <c:pt idx="1436" formatCode="0.00E+00">
                  <c:v>-5.5093100000000003E-111</c:v>
                </c:pt>
                <c:pt idx="1437" formatCode="0.00E+00">
                  <c:v>1.5311299999999999E-110</c:v>
                </c:pt>
                <c:pt idx="1438" formatCode="0.00E+00">
                  <c:v>4.2766000000000003E-110</c:v>
                </c:pt>
                <c:pt idx="1439" formatCode="0.00E+00">
                  <c:v>4.1031000000000002E-110</c:v>
                </c:pt>
                <c:pt idx="1440" formatCode="0.00E+00">
                  <c:v>-2.51119E-110</c:v>
                </c:pt>
                <c:pt idx="1441" formatCode="0.00E+00">
                  <c:v>-1.30409E-109</c:v>
                </c:pt>
                <c:pt idx="1442" formatCode="0.00E+00">
                  <c:v>-1.5582900000000001E-109</c:v>
                </c:pt>
                <c:pt idx="1443" formatCode="0.00E+00">
                  <c:v>4.4879899999999998E-110</c:v>
                </c:pt>
                <c:pt idx="1444" formatCode="0.00E+00">
                  <c:v>4.22531E-109</c:v>
                </c:pt>
                <c:pt idx="1445" formatCode="0.00E+00">
                  <c:v>5.6390199999999998E-109</c:v>
                </c:pt>
                <c:pt idx="1446" formatCode="0.00E+00">
                  <c:v>-4.59753E-110</c:v>
                </c:pt>
                <c:pt idx="1447" formatCode="0.00E+00">
                  <c:v>-1.32927E-108</c:v>
                </c:pt>
                <c:pt idx="1448" formatCode="0.00E+00">
                  <c:v>-1.88747E-108</c:v>
                </c:pt>
                <c:pt idx="1449" formatCode="0.00E+00">
                  <c:v>5.15136E-109</c:v>
                </c:pt>
                <c:pt idx="1450" formatCode="0.00E+00">
                  <c:v>6.1606E-108</c:v>
                </c:pt>
                <c:pt idx="1451" formatCode="0.00E+00">
                  <c:v>1.0605600000000001E-107</c:v>
                </c:pt>
                <c:pt idx="1452" formatCode="0.00E+00">
                  <c:v>6.5951800000000004E-108</c:v>
                </c:pt>
                <c:pt idx="1453" formatCode="0.00E+00">
                  <c:v>-8.1275900000000006E-108</c:v>
                </c:pt>
                <c:pt idx="1454" formatCode="0.00E+00">
                  <c:v>-1.8729E-107</c:v>
                </c:pt>
                <c:pt idx="1455" formatCode="0.00E+00">
                  <c:v>3.8029100000000003E-108</c:v>
                </c:pt>
                <c:pt idx="1456" formatCode="0.00E+00">
                  <c:v>7.0972099999999996E-107</c:v>
                </c:pt>
                <c:pt idx="1457" formatCode="0.00E+00">
                  <c:v>1.3764800000000001E-106</c:v>
                </c:pt>
                <c:pt idx="1458" formatCode="0.00E+00">
                  <c:v>9.6185000000000004E-107</c:v>
                </c:pt>
                <c:pt idx="1459" formatCode="0.00E+00">
                  <c:v>-1.2576099999999999E-106</c:v>
                </c:pt>
                <c:pt idx="1460" formatCode="0.00E+00">
                  <c:v>-4.00694E-106</c:v>
                </c:pt>
                <c:pt idx="1461" formatCode="0.00E+00">
                  <c:v>-3.6591499999999999E-106</c:v>
                </c:pt>
                <c:pt idx="1462" formatCode="0.00E+00">
                  <c:v>3.0309800000000002E-106</c:v>
                </c:pt>
                <c:pt idx="1463" formatCode="0.00E+00">
                  <c:v>1.2359800000000001E-105</c:v>
                </c:pt>
                <c:pt idx="1464" formatCode="0.00E+00">
                  <c:v>1.10623E-105</c:v>
                </c:pt>
                <c:pt idx="1465" formatCode="0.00E+00">
                  <c:v>-1.2763900000000001E-105</c:v>
                </c:pt>
                <c:pt idx="1466" formatCode="0.00E+00">
                  <c:v>-4.8383900000000001E-105</c:v>
                </c:pt>
                <c:pt idx="1467" formatCode="0.00E+00">
                  <c:v>-4.8118699999999997E-105</c:v>
                </c:pt>
                <c:pt idx="1468" formatCode="0.00E+00">
                  <c:v>4.0217400000000001E-105</c:v>
                </c:pt>
                <c:pt idx="1469" formatCode="0.00E+00">
                  <c:v>1.9206000000000001E-104</c:v>
                </c:pt>
                <c:pt idx="1470" formatCode="0.00E+00">
                  <c:v>2.4551799999999999E-104</c:v>
                </c:pt>
                <c:pt idx="1471" formatCode="0.00E+00">
                  <c:v>-1.8251200000000002E-105</c:v>
                </c:pt>
                <c:pt idx="1472" formatCode="0.00E+00">
                  <c:v>-5.7760799999999998E-104</c:v>
                </c:pt>
                <c:pt idx="1473" formatCode="0.00E+00">
                  <c:v>-9.0252400000000001E-104</c:v>
                </c:pt>
                <c:pt idx="1474" formatCode="0.00E+00">
                  <c:v>-2.11968E-104</c:v>
                </c:pt>
                <c:pt idx="1475" formatCode="0.00E+00">
                  <c:v>1.5729600000000001E-103</c:v>
                </c:pt>
                <c:pt idx="1476" formatCode="0.00E+00">
                  <c:v>2.61229E-103</c:v>
                </c:pt>
                <c:pt idx="1477" formatCode="0.00E+00">
                  <c:v>-3.3805700000000001E-104</c:v>
                </c:pt>
                <c:pt idx="1478" formatCode="0.00E+00">
                  <c:v>-8.1617699999999998E-103</c:v>
                </c:pt>
                <c:pt idx="1479" formatCode="0.00E+00">
                  <c:v>-1.4672499999999999E-102</c:v>
                </c:pt>
                <c:pt idx="1480" formatCode="0.00E+00">
                  <c:v>-7.7648400000000003E-103</c:v>
                </c:pt>
                <c:pt idx="1481" formatCode="0.00E+00">
                  <c:v>1.7909000000000001E-102</c:v>
                </c:pt>
                <c:pt idx="1482" formatCode="0.00E+00">
                  <c:v>4.4166400000000002E-102</c:v>
                </c:pt>
                <c:pt idx="1483" formatCode="0.00E+00">
                  <c:v>3.1347399999999999E-102</c:v>
                </c:pt>
                <c:pt idx="1484" formatCode="0.00E+00">
                  <c:v>-4.6394400000000001E-102</c:v>
                </c:pt>
                <c:pt idx="1485" formatCode="0.00E+00">
                  <c:v>-1.3602899999999999E-101</c:v>
                </c:pt>
                <c:pt idx="1486" formatCode="0.00E+00">
                  <c:v>-9.3243899999999992E-102</c:v>
                </c:pt>
                <c:pt idx="1487" formatCode="0.00E+00">
                  <c:v>1.8963500000000001E-101</c:v>
                </c:pt>
                <c:pt idx="1488" formatCode="0.00E+00">
                  <c:v>5.6747100000000003E-101</c:v>
                </c:pt>
                <c:pt idx="1489" formatCode="0.00E+00">
                  <c:v>5.2532500000000001E-101</c:v>
                </c:pt>
                <c:pt idx="1490" formatCode="0.00E+00">
                  <c:v>-4.5511000000000003E-101</c:v>
                </c:pt>
                <c:pt idx="1491" formatCode="0.00E+00">
                  <c:v>-2.0129200000000001E-100</c:v>
                </c:pt>
                <c:pt idx="1492" formatCode="0.00E+00">
                  <c:v>-2.45808E-100</c:v>
                </c:pt>
                <c:pt idx="1493" formatCode="0.00E+00">
                  <c:v>1.6852E-101</c:v>
                </c:pt>
                <c:pt idx="1494" formatCode="0.00E+00">
                  <c:v>5.0876499999999997E-100</c:v>
                </c:pt>
                <c:pt idx="1495" formatCode="0.00E+00">
                  <c:v>6.1829100000000003E-100</c:v>
                </c:pt>
                <c:pt idx="1496" formatCode="0.00E+00">
                  <c:v>-4.4439999999999999E-100</c:v>
                </c:pt>
                <c:pt idx="1497" formatCode="0.00E+00">
                  <c:v>-2.5530500000000001E-99</c:v>
                </c:pt>
                <c:pt idx="1498" formatCode="0.00E+00">
                  <c:v>-3.4806600000000002E-99</c:v>
                </c:pt>
                <c:pt idx="1499" formatCode="0.00E+00">
                  <c:v>2.5996899999999999E-100</c:v>
                </c:pt>
                <c:pt idx="1500" formatCode="0.00E+00">
                  <c:v>9.0246699999999999E-99</c:v>
                </c:pt>
                <c:pt idx="1501" formatCode="0.00E+00">
                  <c:v>1.5871700000000001E-98</c:v>
                </c:pt>
                <c:pt idx="1502" formatCode="0.00E+00">
                  <c:v>9.2720300000000004E-99</c:v>
                </c:pt>
                <c:pt idx="1503" formatCode="0.00E+00">
                  <c:v>-1.44206E-98</c:v>
                </c:pt>
                <c:pt idx="1504" formatCode="0.00E+00">
                  <c:v>-3.3185699999999998E-98</c:v>
                </c:pt>
                <c:pt idx="1505" formatCode="0.00E+00">
                  <c:v>-4.4650900000000004E-99</c:v>
                </c:pt>
                <c:pt idx="1506" formatCode="0.00E+00">
                  <c:v>8.9331499999999994E-98</c:v>
                </c:pt>
                <c:pt idx="1507" formatCode="0.00E+00">
                  <c:v>1.8240000000000001E-97</c:v>
                </c:pt>
                <c:pt idx="1508" formatCode="0.00E+00">
                  <c:v>1.16846E-97</c:v>
                </c:pt>
                <c:pt idx="1509" formatCode="0.00E+00">
                  <c:v>-2.16034E-97</c:v>
                </c:pt>
                <c:pt idx="1510" formatCode="0.00E+00">
                  <c:v>-6.2798899999999995E-97</c:v>
                </c:pt>
                <c:pt idx="1511" formatCode="0.00E+00">
                  <c:v>-6.1990000000000002E-97</c:v>
                </c:pt>
                <c:pt idx="1512" formatCode="0.00E+00">
                  <c:v>2.0499800000000001E-97</c:v>
                </c:pt>
                <c:pt idx="1513" formatCode="0.00E+00">
                  <c:v>1.3288E-96</c:v>
                </c:pt>
                <c:pt idx="1514" formatCode="0.00E+00">
                  <c:v>9.5583100000000005E-97</c:v>
                </c:pt>
                <c:pt idx="1515" formatCode="0.00E+00">
                  <c:v>-2.57357E-96</c:v>
                </c:pt>
                <c:pt idx="1516" formatCode="0.00E+00">
                  <c:v>-7.7716800000000008E-96</c:v>
                </c:pt>
                <c:pt idx="1517" formatCode="0.00E+00">
                  <c:v>-7.6073199999999992E-96</c:v>
                </c:pt>
                <c:pt idx="1518" formatCode="0.00E+00">
                  <c:v>6.06449E-96</c:v>
                </c:pt>
                <c:pt idx="1519" formatCode="0.00E+00">
                  <c:v>2.9907299999999999E-95</c:v>
                </c:pt>
                <c:pt idx="1520" formatCode="0.00E+00">
                  <c:v>4.08931E-95</c:v>
                </c:pt>
                <c:pt idx="1521" formatCode="0.00E+00">
                  <c:v>8.8019199999999992E-96</c:v>
                </c:pt>
                <c:pt idx="1522" formatCode="0.00E+00">
                  <c:v>-6.3405199999999994E-95</c:v>
                </c:pt>
                <c:pt idx="1523" formatCode="0.00E+00">
                  <c:v>-1.0278400000000001E-94</c:v>
                </c:pt>
                <c:pt idx="1524" formatCode="0.00E+00">
                  <c:v>2.3408799999999998E-96</c:v>
                </c:pt>
                <c:pt idx="1525" formatCode="0.00E+00">
                  <c:v>2.6655300000000002E-94</c:v>
                </c:pt>
                <c:pt idx="1526" formatCode="0.00E+00">
                  <c:v>4.3593099999999999E-94</c:v>
                </c:pt>
                <c:pt idx="1527" formatCode="0.00E+00">
                  <c:v>8.9942500000000002E-95</c:v>
                </c:pt>
                <c:pt idx="1528" formatCode="0.00E+00">
                  <c:v>-8.67759E-94</c:v>
                </c:pt>
                <c:pt idx="1529" formatCode="0.00E+00">
                  <c:v>-1.64214E-93</c:v>
                </c:pt>
                <c:pt idx="1530" formatCode="0.00E+00">
                  <c:v>-6.1214500000000005E-94</c:v>
                </c:pt>
                <c:pt idx="1531" formatCode="0.00E+00">
                  <c:v>3.0045199999999998E-93</c:v>
                </c:pt>
                <c:pt idx="1532" formatCode="0.00E+00">
                  <c:v>6.7019500000000002E-93</c:v>
                </c:pt>
                <c:pt idx="1533" formatCode="0.00E+00">
                  <c:v>4.7392699999999997E-93</c:v>
                </c:pt>
                <c:pt idx="1534" formatCode="0.00E+00">
                  <c:v>-6.6676699999999997E-93</c:v>
                </c:pt>
                <c:pt idx="1535" formatCode="0.00E+00">
                  <c:v>-2.0114500000000002E-92</c:v>
                </c:pt>
                <c:pt idx="1536" formatCode="0.00E+00">
                  <c:v>-1.5579600000000002E-92</c:v>
                </c:pt>
                <c:pt idx="1537" formatCode="0.00E+00">
                  <c:v>2.21099E-92</c:v>
                </c:pt>
                <c:pt idx="1538" formatCode="0.00E+00">
                  <c:v>7.2158700000000004E-92</c:v>
                </c:pt>
                <c:pt idx="1539" formatCode="0.00E+00">
                  <c:v>6.21231E-92</c:v>
                </c:pt>
                <c:pt idx="1540" formatCode="0.00E+00">
                  <c:v>-7.63704E-92</c:v>
                </c:pt>
                <c:pt idx="1541" formatCode="0.00E+00">
                  <c:v>-2.8992999999999997E-91</c:v>
                </c:pt>
                <c:pt idx="1542" formatCode="0.00E+00">
                  <c:v>-3.5090399999999998E-91</c:v>
                </c:pt>
                <c:pt idx="1543" formatCode="0.00E+00">
                  <c:v>5.9053199999999996E-93</c:v>
                </c:pt>
                <c:pt idx="1544" formatCode="0.00E+00">
                  <c:v>6.8513999999999996E-91</c:v>
                </c:pt>
                <c:pt idx="1545" formatCode="0.00E+00">
                  <c:v>9.49063E-91</c:v>
                </c:pt>
                <c:pt idx="1546" formatCode="0.00E+00">
                  <c:v>-1.2836499999999999E-91</c:v>
                </c:pt>
                <c:pt idx="1547" formatCode="0.00E+00">
                  <c:v>-2.41517E-90</c:v>
                </c:pt>
                <c:pt idx="1548" formatCode="0.00E+00">
                  <c:v>-3.32688E-90</c:v>
                </c:pt>
                <c:pt idx="1549" formatCode="0.00E+00">
                  <c:v>1.1276800000000001E-90</c:v>
                </c:pt>
                <c:pt idx="1550" formatCode="0.00E+00">
                  <c:v>1.1296100000000001E-89</c:v>
                </c:pt>
                <c:pt idx="1551" formatCode="0.00E+00">
                  <c:v>1.87959E-89</c:v>
                </c:pt>
                <c:pt idx="1552" formatCode="0.00E+00">
                  <c:v>9.2911299999999995E-90</c:v>
                </c:pt>
                <c:pt idx="1553" formatCode="0.00E+00">
                  <c:v>-2.18724E-89</c:v>
                </c:pt>
                <c:pt idx="1554" formatCode="0.00E+00">
                  <c:v>-4.7800799999999999E-89</c:v>
                </c:pt>
                <c:pt idx="1555" formatCode="0.00E+00">
                  <c:v>-1.67687E-89</c:v>
                </c:pt>
                <c:pt idx="1556" formatCode="0.00E+00">
                  <c:v>9.3747699999999995E-89</c:v>
                </c:pt>
                <c:pt idx="1557" formatCode="0.00E+00">
                  <c:v>1.9674300000000001E-88</c:v>
                </c:pt>
                <c:pt idx="1558" formatCode="0.00E+00">
                  <c:v>8.8001199999999996E-89</c:v>
                </c:pt>
                <c:pt idx="1559" formatCode="0.00E+00">
                  <c:v>-3.5255799999999998E-88</c:v>
                </c:pt>
                <c:pt idx="1560" formatCode="0.00E+00">
                  <c:v>-8.7147900000000005E-88</c:v>
                </c:pt>
                <c:pt idx="1561" formatCode="0.00E+00">
                  <c:v>-8.1018199999999999E-88</c:v>
                </c:pt>
                <c:pt idx="1562" formatCode="0.00E+00">
                  <c:v>3.97691E-88</c:v>
                </c:pt>
                <c:pt idx="1563" formatCode="0.00E+00">
                  <c:v>2.0712299999999998E-87</c:v>
                </c:pt>
                <c:pt idx="1564" formatCode="0.00E+00">
                  <c:v>1.79275E-87</c:v>
                </c:pt>
                <c:pt idx="1565" formatCode="0.00E+00">
                  <c:v>-2.6629100000000002E-87</c:v>
                </c:pt>
                <c:pt idx="1566" formatCode="0.00E+00">
                  <c:v>-9.3083799999999995E-87</c:v>
                </c:pt>
                <c:pt idx="1567" formatCode="0.00E+00">
                  <c:v>-9.0057900000000003E-87</c:v>
                </c:pt>
                <c:pt idx="1568" formatCode="0.00E+00">
                  <c:v>7.9556999999999996E-87</c:v>
                </c:pt>
                <c:pt idx="1569" formatCode="0.00E+00">
                  <c:v>3.6921299999999999E-86</c:v>
                </c:pt>
                <c:pt idx="1570" formatCode="0.00E+00">
                  <c:v>5.13151E-86</c:v>
                </c:pt>
                <c:pt idx="1571" formatCode="0.00E+00">
                  <c:v>1.6615499999999999E-86</c:v>
                </c:pt>
                <c:pt idx="1572" formatCode="0.00E+00">
                  <c:v>-6.4091499999999999E-86</c:v>
                </c:pt>
                <c:pt idx="1573" formatCode="0.00E+00">
                  <c:v>-1.0521999999999999E-85</c:v>
                </c:pt>
                <c:pt idx="1574" formatCode="0.00E+00">
                  <c:v>2.03813E-86</c:v>
                </c:pt>
                <c:pt idx="1575" formatCode="0.00E+00">
                  <c:v>3.2460699999999999E-85</c:v>
                </c:pt>
                <c:pt idx="1576" formatCode="0.00E+00">
                  <c:v>5.123E-85</c:v>
                </c:pt>
                <c:pt idx="1577" formatCode="0.00E+00">
                  <c:v>8.4601099999999997E-86</c:v>
                </c:pt>
                <c:pt idx="1578" formatCode="0.00E+00">
                  <c:v>-1.0870400000000001E-84</c:v>
                </c:pt>
                <c:pt idx="1579" formatCode="0.00E+00">
                  <c:v>-2.00864E-84</c:v>
                </c:pt>
                <c:pt idx="1580" formatCode="0.00E+00">
                  <c:v>-4.85192E-85</c:v>
                </c:pt>
                <c:pt idx="1581" formatCode="0.00E+00">
                  <c:v>4.6785399999999997E-84</c:v>
                </c:pt>
                <c:pt idx="1582" formatCode="0.00E+00">
                  <c:v>1.0296700000000001E-83</c:v>
                </c:pt>
                <c:pt idx="1583" formatCode="0.00E+00">
                  <c:v>9.4726100000000006E-84</c:v>
                </c:pt>
                <c:pt idx="1584" formatCode="0.00E+00">
                  <c:v>-1.9499100000000001E-84</c:v>
                </c:pt>
                <c:pt idx="1585" formatCode="0.00E+00">
                  <c:v>-1.53673E-83</c:v>
                </c:pt>
                <c:pt idx="1586" formatCode="0.00E+00">
                  <c:v>-7.2083299999999998E-84</c:v>
                </c:pt>
                <c:pt idx="1587" formatCode="0.00E+00">
                  <c:v>4.0579599999999997E-83</c:v>
                </c:pt>
                <c:pt idx="1588" formatCode="0.00E+00">
                  <c:v>1.04586E-82</c:v>
                </c:pt>
                <c:pt idx="1589" formatCode="0.00E+00">
                  <c:v>9.6763200000000006E-83</c:v>
                </c:pt>
                <c:pt idx="1590" formatCode="0.00E+00">
                  <c:v>-7.6966399999999996E-83</c:v>
                </c:pt>
                <c:pt idx="1591" formatCode="0.00E+00">
                  <c:v>-3.5714999999999998E-82</c:v>
                </c:pt>
                <c:pt idx="1592" formatCode="0.00E+00">
                  <c:v>-4.4239599999999997E-82</c:v>
                </c:pt>
                <c:pt idx="1593" formatCode="0.00E+00">
                  <c:v>2.3512200000000001E-83</c:v>
                </c:pt>
                <c:pt idx="1594" formatCode="0.00E+00">
                  <c:v>9.0119499999999997E-82</c:v>
                </c:pt>
                <c:pt idx="1595" formatCode="0.00E+00">
                  <c:v>1.02583E-81</c:v>
                </c:pt>
                <c:pt idx="1596" formatCode="0.00E+00">
                  <c:v>-1.0863600000000001E-81</c:v>
                </c:pt>
                <c:pt idx="1597" formatCode="0.00E+00">
                  <c:v>-5.1618899999999997E-81</c:v>
                </c:pt>
                <c:pt idx="1598" formatCode="0.00E+00">
                  <c:v>-7.4651000000000001E-81</c:v>
                </c:pt>
                <c:pt idx="1599" formatCode="0.00E+00">
                  <c:v>-1.9972100000000001E-81</c:v>
                </c:pt>
                <c:pt idx="1600" formatCode="0.00E+00">
                  <c:v>1.22499E-80</c:v>
                </c:pt>
                <c:pt idx="1601" formatCode="0.00E+00">
                  <c:v>2.3561799999999999E-80</c:v>
                </c:pt>
                <c:pt idx="1602" formatCode="0.00E+00">
                  <c:v>1.28394E-80</c:v>
                </c:pt>
                <c:pt idx="1603" formatCode="0.00E+00">
                  <c:v>-2.5774899999999999E-80</c:v>
                </c:pt>
                <c:pt idx="1604" formatCode="0.00E+00">
                  <c:v>-5.3164700000000004E-80</c:v>
                </c:pt>
                <c:pt idx="1605" formatCode="0.00E+00">
                  <c:v>9.1801400000000002E-81</c:v>
                </c:pt>
                <c:pt idx="1606" formatCode="0.00E+00">
                  <c:v>1.9481800000000001E-79</c:v>
                </c:pt>
                <c:pt idx="1607" formatCode="0.00E+00">
                  <c:v>3.8198799999999997E-79</c:v>
                </c:pt>
                <c:pt idx="1608" formatCode="0.00E+00">
                  <c:v>2.77072E-79</c:v>
                </c:pt>
                <c:pt idx="1609" formatCode="0.00E+00">
                  <c:v>-3.2307499999999997E-79</c:v>
                </c:pt>
                <c:pt idx="1610" formatCode="0.00E+00">
                  <c:v>-1.07379E-78</c:v>
                </c:pt>
                <c:pt idx="1611" formatCode="0.00E+00">
                  <c:v>-1.0289E-78</c:v>
                </c:pt>
                <c:pt idx="1612" formatCode="0.00E+00">
                  <c:v>5.8084500000000003E-79</c:v>
                </c:pt>
                <c:pt idx="1613" formatCode="0.00E+00">
                  <c:v>2.7991099999999999E-78</c:v>
                </c:pt>
                <c:pt idx="1614" formatCode="0.00E+00">
                  <c:v>2.1791400000000001E-78</c:v>
                </c:pt>
                <c:pt idx="1615" formatCode="0.00E+00">
                  <c:v>-4.6845999999999998E-78</c:v>
                </c:pt>
                <c:pt idx="1616" formatCode="0.00E+00">
                  <c:v>-1.50624E-77</c:v>
                </c:pt>
                <c:pt idx="1617" formatCode="0.00E+00">
                  <c:v>-1.5911799999999999E-77</c:v>
                </c:pt>
                <c:pt idx="1618" formatCode="0.00E+00">
                  <c:v>6.8931100000000002E-78</c:v>
                </c:pt>
                <c:pt idx="1619" formatCode="0.00E+00">
                  <c:v>4.6984299999999998E-77</c:v>
                </c:pt>
                <c:pt idx="1620" formatCode="0.00E+00">
                  <c:v>6.20361E-77</c:v>
                </c:pt>
                <c:pt idx="1621" formatCode="0.00E+00">
                  <c:v>-7.4373699999999998E-78</c:v>
                </c:pt>
                <c:pt idx="1622" formatCode="0.00E+00">
                  <c:v>-1.5776400000000001E-76</c:v>
                </c:pt>
                <c:pt idx="1623" formatCode="0.00E+00">
                  <c:v>-2.5121099999999999E-76</c:v>
                </c:pt>
                <c:pt idx="1624" formatCode="0.00E+00">
                  <c:v>-8.4189599999999997E-77</c:v>
                </c:pt>
                <c:pt idx="1625" formatCode="0.00E+00">
                  <c:v>3.6772199999999999E-76</c:v>
                </c:pt>
                <c:pt idx="1626" formatCode="0.00E+00">
                  <c:v>6.5409800000000003E-76</c:v>
                </c:pt>
                <c:pt idx="1627" formatCode="0.00E+00">
                  <c:v>5.1827800000000003E-77</c:v>
                </c:pt>
                <c:pt idx="1628" formatCode="0.00E+00">
                  <c:v>-1.5881000000000001E-75</c:v>
                </c:pt>
                <c:pt idx="1629" formatCode="0.00E+00">
                  <c:v>-2.8269600000000001E-75</c:v>
                </c:pt>
                <c:pt idx="1630" formatCode="0.00E+00">
                  <c:v>-5.3719699999999998E-76</c:v>
                </c:pt>
                <c:pt idx="1631" formatCode="0.00E+00">
                  <c:v>6.9875000000000002E-75</c:v>
                </c:pt>
                <c:pt idx="1632" formatCode="0.00E+00">
                  <c:v>1.4677099999999999E-74</c:v>
                </c:pt>
                <c:pt idx="1633" formatCode="0.00E+00">
                  <c:v>1.04707E-74</c:v>
                </c:pt>
                <c:pt idx="1634" formatCode="0.00E+00">
                  <c:v>-1.35178E-74</c:v>
                </c:pt>
                <c:pt idx="1635" formatCode="0.00E+00">
                  <c:v>-4.2440799999999999E-74</c:v>
                </c:pt>
                <c:pt idx="1636" formatCode="0.00E+00">
                  <c:v>-3.5459499999999997E-74</c:v>
                </c:pt>
                <c:pt idx="1637" formatCode="0.00E+00">
                  <c:v>3.9253499999999997E-74</c:v>
                </c:pt>
                <c:pt idx="1638" formatCode="0.00E+00">
                  <c:v>1.3847800000000001E-73</c:v>
                </c:pt>
                <c:pt idx="1639" formatCode="0.00E+00">
                  <c:v>1.15192E-73</c:v>
                </c:pt>
                <c:pt idx="1640" formatCode="0.00E+00">
                  <c:v>-1.6045200000000001E-73</c:v>
                </c:pt>
                <c:pt idx="1641" formatCode="0.00E+00">
                  <c:v>-5.73575E-73</c:v>
                </c:pt>
                <c:pt idx="1642" formatCode="0.00E+00">
                  <c:v>-6.63579E-73</c:v>
                </c:pt>
                <c:pt idx="1643" formatCode="0.00E+00">
                  <c:v>8.3772799999999998E-74</c:v>
                </c:pt>
                <c:pt idx="1644" formatCode="0.00E+00">
                  <c:v>1.4629299999999999E-72</c:v>
                </c:pt>
                <c:pt idx="1645" formatCode="0.00E+00">
                  <c:v>1.9802399999999999E-72</c:v>
                </c:pt>
                <c:pt idx="1646" formatCode="0.00E+00">
                  <c:v>-3.4086999999999999E-73</c:v>
                </c:pt>
                <c:pt idx="1647" formatCode="0.00E+00">
                  <c:v>-5.2633300000000003E-72</c:v>
                </c:pt>
                <c:pt idx="1648" formatCode="0.00E+00">
                  <c:v>-7.3682500000000001E-72</c:v>
                </c:pt>
                <c:pt idx="1649" formatCode="0.00E+00">
                  <c:v>1.3413400000000001E-72</c:v>
                </c:pt>
                <c:pt idx="1650" formatCode="0.00E+00">
                  <c:v>2.13105E-71</c:v>
                </c:pt>
                <c:pt idx="1651" formatCode="0.00E+00">
                  <c:v>3.4686800000000001E-71</c:v>
                </c:pt>
                <c:pt idx="1652" formatCode="0.00E+00">
                  <c:v>1.0107899999999999E-71</c:v>
                </c:pt>
                <c:pt idx="1653" formatCode="0.00E+00">
                  <c:v>-6.1888999999999997E-71</c:v>
                </c:pt>
                <c:pt idx="1654" formatCode="0.00E+00">
                  <c:v>-1.2743700000000001E-70</c:v>
                </c:pt>
                <c:pt idx="1655" formatCode="0.00E+00">
                  <c:v>-8.3790499999999993E-71</c:v>
                </c:pt>
                <c:pt idx="1656" formatCode="0.00E+00">
                  <c:v>1.1842699999999999E-70</c:v>
                </c:pt>
                <c:pt idx="1657" formatCode="0.00E+00">
                  <c:v>3.1633399999999998E-70</c:v>
                </c:pt>
                <c:pt idx="1658" formatCode="0.00E+00">
                  <c:v>1.22174E-70</c:v>
                </c:pt>
                <c:pt idx="1659" formatCode="0.00E+00">
                  <c:v>-7.2386799999999997E-70</c:v>
                </c:pt>
                <c:pt idx="1660" formatCode="0.00E+00">
                  <c:v>-1.66835E-69</c:v>
                </c:pt>
                <c:pt idx="1661" formatCode="0.00E+00">
                  <c:v>-1.1623000000000001E-69</c:v>
                </c:pt>
                <c:pt idx="1662" formatCode="0.00E+00">
                  <c:v>1.9080599999999999E-69</c:v>
                </c:pt>
                <c:pt idx="1663" formatCode="0.00E+00">
                  <c:v>6.0709699999999998E-69</c:v>
                </c:pt>
                <c:pt idx="1664" formatCode="0.00E+00">
                  <c:v>6.7240799999999998E-69</c:v>
                </c:pt>
                <c:pt idx="1665" formatCode="0.00E+00">
                  <c:v>-5.2484999999999999E-70</c:v>
                </c:pt>
                <c:pt idx="1666" formatCode="0.00E+00">
                  <c:v>-1.27226E-68</c:v>
                </c:pt>
                <c:pt idx="1667" formatCode="0.00E+00">
                  <c:v>-1.5798E-68</c:v>
                </c:pt>
                <c:pt idx="1668" formatCode="0.00E+00">
                  <c:v>5.9019500000000002E-69</c:v>
                </c:pt>
                <c:pt idx="1669" formatCode="0.00E+00">
                  <c:v>4.5965699999999999E-68</c:v>
                </c:pt>
                <c:pt idx="1670" formatCode="0.00E+00">
                  <c:v>5.7671199999999999E-68</c:v>
                </c:pt>
                <c:pt idx="1671" formatCode="0.00E+00">
                  <c:v>-1.67552E-68</c:v>
                </c:pt>
                <c:pt idx="1672" formatCode="0.00E+00">
                  <c:v>-1.6590399999999999E-67</c:v>
                </c:pt>
                <c:pt idx="1673" formatCode="0.00E+00">
                  <c:v>-2.19166E-67</c:v>
                </c:pt>
                <c:pt idx="1674" formatCode="0.00E+00">
                  <c:v>1.06602E-67</c:v>
                </c:pt>
                <c:pt idx="1675" formatCode="0.00E+00">
                  <c:v>8.5074799999999999E-67</c:v>
                </c:pt>
                <c:pt idx="1676" formatCode="0.00E+00">
                  <c:v>1.39863E-66</c:v>
                </c:pt>
                <c:pt idx="1677" formatCode="0.00E+00">
                  <c:v>6.8541199999999995E-67</c:v>
                </c:pt>
                <c:pt idx="1678" formatCode="0.00E+00">
                  <c:v>-1.6321100000000001E-66</c:v>
                </c:pt>
                <c:pt idx="1679" formatCode="0.00E+00">
                  <c:v>-3.42248E-66</c:v>
                </c:pt>
                <c:pt idx="1680" formatCode="0.00E+00">
                  <c:v>-3.5305500000000002E-67</c:v>
                </c:pt>
                <c:pt idx="1681" formatCode="0.00E+00">
                  <c:v>9.4913599999999997E-66</c:v>
                </c:pt>
                <c:pt idx="1682" formatCode="0.00E+00">
                  <c:v>1.9188700000000001E-65</c:v>
                </c:pt>
                <c:pt idx="1683" formatCode="0.00E+00">
                  <c:v>1.29063E-65</c:v>
                </c:pt>
                <c:pt idx="1684" formatCode="0.00E+00">
                  <c:v>-1.8949900000000001E-65</c:v>
                </c:pt>
                <c:pt idx="1685" formatCode="0.00E+00">
                  <c:v>-5.6416900000000001E-65</c:v>
                </c:pt>
                <c:pt idx="1686" formatCode="0.00E+00">
                  <c:v>-4.5384300000000004E-65</c:v>
                </c:pt>
                <c:pt idx="1687" formatCode="0.00E+00">
                  <c:v>5.85591E-65</c:v>
                </c:pt>
                <c:pt idx="1688" formatCode="0.00E+00">
                  <c:v>1.9518E-64</c:v>
                </c:pt>
                <c:pt idx="1689" formatCode="0.00E+00">
                  <c:v>1.4573000000000001E-64</c:v>
                </c:pt>
                <c:pt idx="1690" formatCode="0.00E+00">
                  <c:v>-2.9893799999999999E-64</c:v>
                </c:pt>
                <c:pt idx="1691" formatCode="0.00E+00">
                  <c:v>-9.5202500000000002E-64</c:v>
                </c:pt>
                <c:pt idx="1692" formatCode="0.00E+00">
                  <c:v>-9.79831E-64</c:v>
                </c:pt>
                <c:pt idx="1693" formatCode="0.00E+00">
                  <c:v>5.2090200000000003E-64</c:v>
                </c:pt>
                <c:pt idx="1694" formatCode="0.00E+00">
                  <c:v>3.1203200000000003E-63</c:v>
                </c:pt>
                <c:pt idx="1695" formatCode="0.00E+00">
                  <c:v>4.05969E-63</c:v>
                </c:pt>
                <c:pt idx="1696" formatCode="0.00E+00">
                  <c:v>-3.4856799999999997E-64</c:v>
                </c:pt>
                <c:pt idx="1697" formatCode="0.00E+00">
                  <c:v>-9.7101600000000002E-63</c:v>
                </c:pt>
                <c:pt idx="1698" formatCode="0.00E+00">
                  <c:v>-1.5042499999999999E-62</c:v>
                </c:pt>
                <c:pt idx="1699" formatCode="0.00E+00">
                  <c:v>-3.1156799999999999E-63</c:v>
                </c:pt>
                <c:pt idx="1700" formatCode="0.00E+00">
                  <c:v>2.7400199999999998E-62</c:v>
                </c:pt>
                <c:pt idx="1701" formatCode="0.00E+00">
                  <c:v>4.74092E-62</c:v>
                </c:pt>
                <c:pt idx="1702" formatCode="0.00E+00">
                  <c:v>9.4456500000000002E-63</c:v>
                </c:pt>
                <c:pt idx="1703" formatCode="0.00E+00">
                  <c:v>-9.7647500000000007E-62</c:v>
                </c:pt>
                <c:pt idx="1704" formatCode="0.00E+00">
                  <c:v>-1.9105499999999999E-61</c:v>
                </c:pt>
                <c:pt idx="1705" formatCode="0.00E+00">
                  <c:v>-1.0713400000000001E-61</c:v>
                </c:pt>
                <c:pt idx="1706" formatCode="0.00E+00">
                  <c:v>2.3632600000000001E-61</c:v>
                </c:pt>
                <c:pt idx="1707" formatCode="0.00E+00">
                  <c:v>5.9690399999999998E-61</c:v>
                </c:pt>
                <c:pt idx="1708" formatCode="0.00E+00">
                  <c:v>4.1340200000000002E-61</c:v>
                </c:pt>
                <c:pt idx="1709" formatCode="0.00E+00">
                  <c:v>-6.9001700000000006E-61</c:v>
                </c:pt>
                <c:pt idx="1710" formatCode="0.00E+00">
                  <c:v>-1.9501200000000001E-60</c:v>
                </c:pt>
                <c:pt idx="1711" formatCode="0.00E+00">
                  <c:v>-1.2083299999999999E-60</c:v>
                </c:pt>
                <c:pt idx="1712" formatCode="0.00E+00">
                  <c:v>3.1894400000000002E-60</c:v>
                </c:pt>
                <c:pt idx="1713" formatCode="0.00E+00">
                  <c:v>8.9749499999999996E-60</c:v>
                </c:pt>
                <c:pt idx="1714" formatCode="0.00E+00">
                  <c:v>7.8795100000000004E-60</c:v>
                </c:pt>
                <c:pt idx="1715" formatCode="0.00E+00">
                  <c:v>-8.5012500000000003E-60</c:v>
                </c:pt>
                <c:pt idx="1716" formatCode="0.00E+00">
                  <c:v>-3.40315E-59</c:v>
                </c:pt>
                <c:pt idx="1717" formatCode="0.00E+00">
                  <c:v>-4.0926300000000002E-59</c:v>
                </c:pt>
                <c:pt idx="1718" formatCode="0.00E+00">
                  <c:v>-1.4586999999999999E-60</c:v>
                </c:pt>
                <c:pt idx="1719" formatCode="0.00E+00">
                  <c:v>7.0051799999999999E-59</c:v>
                </c:pt>
                <c:pt idx="1720" formatCode="0.00E+00">
                  <c:v>9.2830400000000009E-59</c:v>
                </c:pt>
                <c:pt idx="1721" formatCode="0.00E+00">
                  <c:v>-2.8964799999999999E-59</c:v>
                </c:pt>
                <c:pt idx="1722" formatCode="0.00E+00">
                  <c:v>-2.7566000000000001E-58</c:v>
                </c:pt>
                <c:pt idx="1723" formatCode="0.00E+00">
                  <c:v>-3.9283299999999997E-58</c:v>
                </c:pt>
                <c:pt idx="1724" formatCode="0.00E+00">
                  <c:v>2.10588E-59</c:v>
                </c:pt>
                <c:pt idx="1725" formatCode="0.00E+00">
                  <c:v>1.0203E-57</c:v>
                </c:pt>
                <c:pt idx="1726" formatCode="0.00E+00">
                  <c:v>1.8396900000000001E-57</c:v>
                </c:pt>
                <c:pt idx="1727" formatCode="0.00E+00">
                  <c:v>1.3187500000000001E-57</c:v>
                </c:pt>
                <c:pt idx="1728" formatCode="0.00E+00">
                  <c:v>-8.2088000000000007E-58</c:v>
                </c:pt>
                <c:pt idx="1729" formatCode="0.00E+00">
                  <c:v>-2.6856699999999997E-57</c:v>
                </c:pt>
                <c:pt idx="1730" formatCode="0.00E+00">
                  <c:v>-1.46297E-57</c:v>
                </c:pt>
                <c:pt idx="1731" formatCode="0.00E+00">
                  <c:v>3.3084699999999999E-57</c:v>
                </c:pt>
                <c:pt idx="1732" formatCode="0.00E+00">
                  <c:v>7.9440099999999995E-57</c:v>
                </c:pt>
                <c:pt idx="1733" formatCode="0.00E+00">
                  <c:v>5.2322099999999998E-57</c:v>
                </c:pt>
                <c:pt idx="1734" formatCode="0.00E+00">
                  <c:v>-8.4820300000000004E-57</c:v>
                </c:pt>
                <c:pt idx="1735" formatCode="0.00E+00">
                  <c:v>-2.59238E-56</c:v>
                </c:pt>
                <c:pt idx="1736" formatCode="0.00E+00">
                  <c:v>-3.7477800000000002E-56</c:v>
                </c:pt>
                <c:pt idx="1737" formatCode="0.00E+00">
                  <c:v>-4.9075700000000002E-56</c:v>
                </c:pt>
                <c:pt idx="1738" formatCode="0.00E+00">
                  <c:v>-5.2342399999999996E-56</c:v>
                </c:pt>
                <c:pt idx="1739" formatCode="0.00E+00">
                  <c:v>6.8712799999999996E-56</c:v>
                </c:pt>
                <c:pt idx="1740" formatCode="0.00E+00">
                  <c:v>5.0949099999999998E-55</c:v>
                </c:pt>
                <c:pt idx="1741" formatCode="0.00E+00">
                  <c:v>1.1524200000000001E-54</c:v>
                </c:pt>
                <c:pt idx="1742" formatCode="0.00E+00">
                  <c:v>1.1072700000000001E-54</c:v>
                </c:pt>
                <c:pt idx="1743" formatCode="0.00E+00">
                  <c:v>-8.4929100000000004E-55</c:v>
                </c:pt>
                <c:pt idx="1744" formatCode="0.00E+00">
                  <c:v>-4.7025799999999998E-54</c:v>
                </c:pt>
                <c:pt idx="1745" formatCode="0.00E+00">
                  <c:v>-1.31016E-53</c:v>
                </c:pt>
                <c:pt idx="1746" formatCode="0.00E+00">
                  <c:v>-3.4242099999999998E-53</c:v>
                </c:pt>
                <c:pt idx="1747" formatCode="0.00E+00">
                  <c:v>-6.8619100000000001E-53</c:v>
                </c:pt>
                <c:pt idx="1748" formatCode="0.00E+00">
                  <c:v>-1.0211300000000001E-52</c:v>
                </c:pt>
                <c:pt idx="1749" formatCode="0.00E+00">
                  <c:v>-1.17671E-52</c:v>
                </c:pt>
                <c:pt idx="1750" formatCode="0.00E+00">
                  <c:v>-1.12481E-52</c:v>
                </c:pt>
                <c:pt idx="1751" formatCode="0.00E+00">
                  <c:v>-1.2762100000000001E-52</c:v>
                </c:pt>
                <c:pt idx="1752" formatCode="0.00E+00">
                  <c:v>-2.4084899999999998E-52</c:v>
                </c:pt>
                <c:pt idx="1753" formatCode="0.00E+00">
                  <c:v>-4.7466499999999998E-52</c:v>
                </c:pt>
                <c:pt idx="1754" formatCode="0.00E+00">
                  <c:v>-6.6512500000000003E-52</c:v>
                </c:pt>
                <c:pt idx="1755" formatCode="0.00E+00">
                  <c:v>-4.1977800000000003E-52</c:v>
                </c:pt>
                <c:pt idx="1756" formatCode="0.00E+00">
                  <c:v>5.13643E-52</c:v>
                </c:pt>
                <c:pt idx="1757" formatCode="0.00E+00">
                  <c:v>1.4950699999999999E-51</c:v>
                </c:pt>
                <c:pt idx="1758" formatCode="0.00E+00">
                  <c:v>9.4681399999999993E-52</c:v>
                </c:pt>
                <c:pt idx="1759" formatCode="0.00E+00">
                  <c:v>-2.27698E-51</c:v>
                </c:pt>
                <c:pt idx="1760" formatCode="0.00E+00">
                  <c:v>-5.8889599999999997E-51</c:v>
                </c:pt>
                <c:pt idx="1761" formatCode="0.00E+00">
                  <c:v>-3.5170800000000001E-51</c:v>
                </c:pt>
                <c:pt idx="1762" formatCode="0.00E+00">
                  <c:v>9.1701300000000006E-51</c:v>
                </c:pt>
                <c:pt idx="1763" formatCode="0.00E+00">
                  <c:v>2.5305999999999998E-50</c:v>
                </c:pt>
                <c:pt idx="1764" formatCode="0.00E+00">
                  <c:v>2.2003399999999998E-50</c:v>
                </c:pt>
                <c:pt idx="1765" formatCode="0.00E+00">
                  <c:v>-2.2932400000000002E-50</c:v>
                </c:pt>
                <c:pt idx="1766" formatCode="0.00E+00">
                  <c:v>-9.2173700000000004E-50</c:v>
                </c:pt>
                <c:pt idx="1767" formatCode="0.00E+00">
                  <c:v>-1.11154E-49</c:v>
                </c:pt>
                <c:pt idx="1768" formatCode="0.00E+00">
                  <c:v>1.66564E-51</c:v>
                </c:pt>
                <c:pt idx="1769" formatCode="0.00E+00">
                  <c:v>2.1380499999999999E-49</c:v>
                </c:pt>
                <c:pt idx="1770" formatCode="0.00E+00">
                  <c:v>2.8395400000000001E-49</c:v>
                </c:pt>
                <c:pt idx="1771" formatCode="0.00E+00">
                  <c:v>-1.17863E-49</c:v>
                </c:pt>
                <c:pt idx="1772" formatCode="0.00E+00">
                  <c:v>-9.6611100000000004E-49</c:v>
                </c:pt>
                <c:pt idx="1773" formatCode="0.00E+00">
                  <c:v>-1.53256E-48</c:v>
                </c:pt>
                <c:pt idx="1774" formatCode="0.00E+00">
                  <c:v>-8.81593E-49</c:v>
                </c:pt>
                <c:pt idx="1775" formatCode="0.00E+00">
                  <c:v>9.9599799999999995E-49</c:v>
                </c:pt>
                <c:pt idx="1776" formatCode="0.00E+00">
                  <c:v>2.0608599999999999E-48</c:v>
                </c:pt>
                <c:pt idx="1777" formatCode="0.00E+00">
                  <c:v>-1.31103E-48</c:v>
                </c:pt>
                <c:pt idx="1778" formatCode="0.00E+00">
                  <c:v>-1.0264200000000001E-47</c:v>
                </c:pt>
                <c:pt idx="1779" formatCode="0.00E+00">
                  <c:v>-1.87451E-47</c:v>
                </c:pt>
                <c:pt idx="1780" formatCode="0.00E+00">
                  <c:v>-1.6895899999999999E-47</c:v>
                </c:pt>
                <c:pt idx="1781" formatCode="0.00E+00">
                  <c:v>-1.5338200000000002E-48</c:v>
                </c:pt>
                <c:pt idx="1782" formatCode="0.00E+00">
                  <c:v>1.33424E-47</c:v>
                </c:pt>
                <c:pt idx="1783" formatCode="0.00E+00">
                  <c:v>-5.0780600000000003E-48</c:v>
                </c:pt>
                <c:pt idx="1784" formatCode="0.00E+00">
                  <c:v>-8.1832100000000004E-47</c:v>
                </c:pt>
                <c:pt idx="1785" formatCode="0.00E+00">
                  <c:v>-1.7563800000000002E-46</c:v>
                </c:pt>
                <c:pt idx="1786" formatCode="0.00E+00">
                  <c:v>-1.69787E-46</c:v>
                </c:pt>
                <c:pt idx="1787" formatCode="0.00E+00">
                  <c:v>3.21646E-47</c:v>
                </c:pt>
                <c:pt idx="1788" formatCode="0.00E+00">
                  <c:v>3.2444199999999999E-46</c:v>
                </c:pt>
                <c:pt idx="1789" formatCode="0.00E+00">
                  <c:v>3.16113E-46</c:v>
                </c:pt>
                <c:pt idx="1790" formatCode="0.00E+00">
                  <c:v>-4.1044999999999996E-46</c:v>
                </c:pt>
                <c:pt idx="1791" formatCode="0.00E+00">
                  <c:v>-1.5505799999999999E-45</c:v>
                </c:pt>
                <c:pt idx="1792" formatCode="0.00E+00">
                  <c:v>-1.26003E-45</c:v>
                </c:pt>
                <c:pt idx="1793" formatCode="0.00E+00">
                  <c:v>2.6935999999999999E-45</c:v>
                </c:pt>
                <c:pt idx="1794" formatCode="0.00E+00">
                  <c:v>9.5598599999999995E-45</c:v>
                </c:pt>
                <c:pt idx="1795" formatCode="0.00E+00">
                  <c:v>1.3400500000000001E-44</c:v>
                </c:pt>
                <c:pt idx="1796" formatCode="0.00E+00">
                  <c:v>5.13132E-45</c:v>
                </c:pt>
                <c:pt idx="1797" formatCode="0.00E+00">
                  <c:v>-1.5609400000000001E-44</c:v>
                </c:pt>
                <c:pt idx="1798" formatCode="0.00E+00">
                  <c:v>-2.9429600000000002E-44</c:v>
                </c:pt>
                <c:pt idx="1799" formatCode="0.00E+00">
                  <c:v>-8.0734699999999999E-45</c:v>
                </c:pt>
                <c:pt idx="1800" formatCode="0.00E+00">
                  <c:v>5.1871700000000004E-44</c:v>
                </c:pt>
                <c:pt idx="1801" formatCode="0.00E+00">
                  <c:v>8.7896100000000003E-44</c:v>
                </c:pt>
                <c:pt idx="1802" formatCode="0.00E+00">
                  <c:v>-1.4939299999999999E-44</c:v>
                </c:pt>
                <c:pt idx="1803" formatCode="0.00E+00">
                  <c:v>-2.9621900000000001E-43</c:v>
                </c:pt>
                <c:pt idx="1804" formatCode="0.00E+00">
                  <c:v>-5.3345999999999996E-43</c:v>
                </c:pt>
                <c:pt idx="1805" formatCode="0.00E+00">
                  <c:v>-2.7423300000000002E-43</c:v>
                </c:pt>
                <c:pt idx="1806" formatCode="0.00E+00">
                  <c:v>7.0800299999999998E-43</c:v>
                </c:pt>
                <c:pt idx="1807" formatCode="0.00E+00">
                  <c:v>1.72908E-42</c:v>
                </c:pt>
                <c:pt idx="1808" formatCode="0.00E+00">
                  <c:v>1.24977E-42</c:v>
                </c:pt>
                <c:pt idx="1809" formatCode="0.00E+00">
                  <c:v>-1.6324400000000001E-42</c:v>
                </c:pt>
                <c:pt idx="1810" formatCode="0.00E+00">
                  <c:v>-4.9918500000000003E-42</c:v>
                </c:pt>
                <c:pt idx="1811" formatCode="0.00E+00">
                  <c:v>-2.8153600000000001E-42</c:v>
                </c:pt>
                <c:pt idx="1812" formatCode="0.00E+00">
                  <c:v>1.02684E-41</c:v>
                </c:pt>
                <c:pt idx="1813" formatCode="0.00E+00">
                  <c:v>2.8806200000000001E-41</c:v>
                </c:pt>
                <c:pt idx="1814" formatCode="0.00E+00">
                  <c:v>3.4461200000000001E-41</c:v>
                </c:pt>
                <c:pt idx="1815" formatCode="0.00E+00">
                  <c:v>1.12072E-41</c:v>
                </c:pt>
                <c:pt idx="1816" formatCode="0.00E+00">
                  <c:v>-2.74247E-41</c:v>
                </c:pt>
                <c:pt idx="1817" formatCode="0.00E+00">
                  <c:v>-2.2358199999999999E-41</c:v>
                </c:pt>
                <c:pt idx="1818" formatCode="0.00E+00">
                  <c:v>8.7168399999999996E-41</c:v>
                </c:pt>
                <c:pt idx="1819" formatCode="0.00E+00">
                  <c:v>2.6911999999999999E-40</c:v>
                </c:pt>
                <c:pt idx="1820" formatCode="0.00E+00">
                  <c:v>3.4346E-40</c:v>
                </c:pt>
                <c:pt idx="1821" formatCode="0.00E+00">
                  <c:v>1.2128800000000001E-40</c:v>
                </c:pt>
                <c:pt idx="1822" formatCode="0.00E+00">
                  <c:v>-3.4198399999999999E-40</c:v>
                </c:pt>
                <c:pt idx="1823" formatCode="0.00E+00">
                  <c:v>-6.6978800000000002E-40</c:v>
                </c:pt>
                <c:pt idx="1824" formatCode="0.00E+00">
                  <c:v>-3.8888599999999996E-40</c:v>
                </c:pt>
                <c:pt idx="1825" formatCode="0.00E+00">
                  <c:v>5.3112899999999996E-40</c:v>
                </c:pt>
                <c:pt idx="1826" formatCode="0.00E+00">
                  <c:v>7.2938999999999997E-40</c:v>
                </c:pt>
                <c:pt idx="1827" formatCode="0.00E+00">
                  <c:v>-2.7682699999999999E-39</c:v>
                </c:pt>
                <c:pt idx="1828" formatCode="0.00E+00">
                  <c:v>-1.1279399999999999E-38</c:v>
                </c:pt>
                <c:pt idx="1829" formatCode="0.00E+00">
                  <c:v>-1.7929800000000001E-38</c:v>
                </c:pt>
                <c:pt idx="1830" formatCode="0.00E+00">
                  <c:v>-8.1505400000000001E-39</c:v>
                </c:pt>
                <c:pt idx="1831" formatCode="0.00E+00">
                  <c:v>2.5192200000000002E-38</c:v>
                </c:pt>
                <c:pt idx="1832" formatCode="0.00E+00">
                  <c:v>5.7354200000000003E-38</c:v>
                </c:pt>
                <c:pt idx="1833" formatCode="0.00E+00">
                  <c:v>3.37781E-38</c:v>
                </c:pt>
                <c:pt idx="1834" formatCode="0.00E+00">
                  <c:v>-7.60432E-38</c:v>
                </c:pt>
                <c:pt idx="1835" formatCode="0.00E+00">
                  <c:v>-2.05226E-37</c:v>
                </c:pt>
                <c:pt idx="1836" formatCode="0.00E+00">
                  <c:v>-1.7748599999999999E-37</c:v>
                </c:pt>
                <c:pt idx="1837" formatCode="0.00E+00">
                  <c:v>1.41143E-37</c:v>
                </c:pt>
                <c:pt idx="1838" formatCode="0.00E+00">
                  <c:v>5.9806199999999996E-37</c:v>
                </c:pt>
                <c:pt idx="1839" formatCode="0.00E+00">
                  <c:v>6.3936600000000001E-37</c:v>
                </c:pt>
                <c:pt idx="1840" formatCode="0.00E+00">
                  <c:v>-3.7287000000000001E-37</c:v>
                </c:pt>
                <c:pt idx="1841" formatCode="0.00E+00">
                  <c:v>-1.94281E-36</c:v>
                </c:pt>
                <c:pt idx="1842" formatCode="0.00E+00">
                  <c:v>-1.27858E-36</c:v>
                </c:pt>
                <c:pt idx="1843" formatCode="0.00E+00">
                  <c:v>4.5113099999999998E-36</c:v>
                </c:pt>
                <c:pt idx="1844" formatCode="0.00E+00">
                  <c:v>1.38E-35</c:v>
                </c:pt>
                <c:pt idx="1845" formatCode="0.00E+00">
                  <c:v>1.8509600000000001E-35</c:v>
                </c:pt>
                <c:pt idx="1846" formatCode="0.00E+00">
                  <c:v>9.4134499999999999E-36</c:v>
                </c:pt>
                <c:pt idx="1847" formatCode="0.00E+00">
                  <c:v>-1.1507E-35</c:v>
                </c:pt>
                <c:pt idx="1848" formatCode="0.00E+00">
                  <c:v>-2.0375900000000001E-35</c:v>
                </c:pt>
                <c:pt idx="1849" formatCode="0.00E+00">
                  <c:v>1.48268E-35</c:v>
                </c:pt>
                <c:pt idx="1850" formatCode="0.00E+00">
                  <c:v>9.3970900000000001E-35</c:v>
                </c:pt>
                <c:pt idx="1851" formatCode="0.00E+00">
                  <c:v>1.40314E-34</c:v>
                </c:pt>
                <c:pt idx="1852" formatCode="0.00E+00">
                  <c:v>1.00423E-35</c:v>
                </c:pt>
                <c:pt idx="1853" formatCode="0.00E+00">
                  <c:v>-3.4507599999999998E-34</c:v>
                </c:pt>
                <c:pt idx="1854" formatCode="0.00E+00">
                  <c:v>-6.8292099999999996E-34</c:v>
                </c:pt>
                <c:pt idx="1855" formatCode="0.00E+00">
                  <c:v>-5.4177100000000001E-34</c:v>
                </c:pt>
                <c:pt idx="1856" formatCode="0.00E+00">
                  <c:v>2.8316100000000001E-34</c:v>
                </c:pt>
                <c:pt idx="1857" formatCode="0.00E+00">
                  <c:v>1.2318700000000001E-33</c:v>
                </c:pt>
                <c:pt idx="1858" formatCode="0.00E+00">
                  <c:v>1.21058E-33</c:v>
                </c:pt>
                <c:pt idx="1859" formatCode="0.00E+00">
                  <c:v>-4.57567E-34</c:v>
                </c:pt>
                <c:pt idx="1860" formatCode="0.00E+00">
                  <c:v>-2.6151700000000001E-33</c:v>
                </c:pt>
                <c:pt idx="1861" formatCode="0.00E+00">
                  <c:v>-1.8064199999999999E-33</c:v>
                </c:pt>
                <c:pt idx="1862" formatCode="0.00E+00">
                  <c:v>5.77447E-33</c:v>
                </c:pt>
                <c:pt idx="1863" formatCode="0.00E+00">
                  <c:v>1.5263599999999999E-32</c:v>
                </c:pt>
                <c:pt idx="1864" formatCode="0.00E+00">
                  <c:v>2.2588399999999998E-33</c:v>
                </c:pt>
                <c:pt idx="1865" formatCode="0.00E+00">
                  <c:v>-6.2027900000000005E-32</c:v>
                </c:pt>
                <c:pt idx="1866" formatCode="0.00E+00">
                  <c:v>-1.5738899999999999E-31</c:v>
                </c:pt>
                <c:pt idx="1867" formatCode="0.00E+00">
                  <c:v>-1.9486399999999999E-31</c:v>
                </c:pt>
                <c:pt idx="1868" formatCode="0.00E+00">
                  <c:v>-8.7153700000000004E-32</c:v>
                </c:pt>
                <c:pt idx="1869" formatCode="0.00E+00">
                  <c:v>1.21366E-31</c:v>
                </c:pt>
                <c:pt idx="1870" formatCode="0.00E+00">
                  <c:v>1.4611799999999999E-31</c:v>
                </c:pt>
                <c:pt idx="1871" formatCode="0.00E+00">
                  <c:v>-3.91911E-31</c:v>
                </c:pt>
                <c:pt idx="1872" formatCode="0.00E+00">
                  <c:v>-1.45746E-30</c:v>
                </c:pt>
                <c:pt idx="1873" formatCode="0.00E+00">
                  <c:v>-2.3325600000000002E-30</c:v>
                </c:pt>
                <c:pt idx="1874" formatCode="0.00E+00">
                  <c:v>-2.02361E-30</c:v>
                </c:pt>
                <c:pt idx="1875" formatCode="0.00E+00">
                  <c:v>-3.6670000000000001E-31</c:v>
                </c:pt>
                <c:pt idx="1876" formatCode="0.00E+00">
                  <c:v>7.8239999999999999E-31</c:v>
                </c:pt>
                <c:pt idx="1877" formatCode="0.00E+00">
                  <c:v>-2.46062E-30</c:v>
                </c:pt>
                <c:pt idx="1878" formatCode="0.00E+00">
                  <c:v>-1.20099E-29</c:v>
                </c:pt>
                <c:pt idx="1879" formatCode="0.00E+00">
                  <c:v>-2.0692899999999999E-29</c:v>
                </c:pt>
                <c:pt idx="1880" formatCode="0.00E+00">
                  <c:v>-1.42976E-29</c:v>
                </c:pt>
                <c:pt idx="1881" formatCode="0.00E+00">
                  <c:v>1.2781800000000001E-29</c:v>
                </c:pt>
                <c:pt idx="1882" formatCode="0.00E+00">
                  <c:v>3.9511699999999998E-29</c:v>
                </c:pt>
                <c:pt idx="1883" formatCode="0.00E+00">
                  <c:v>1.7088300000000001E-29</c:v>
                </c:pt>
                <c:pt idx="1884" formatCode="0.00E+00">
                  <c:v>-8.5313999999999996E-29</c:v>
                </c:pt>
                <c:pt idx="1885" formatCode="0.00E+00">
                  <c:v>-2.1951100000000002E-28</c:v>
                </c:pt>
                <c:pt idx="1886" formatCode="0.00E+00">
                  <c:v>-2.8400599999999999E-28</c:v>
                </c:pt>
                <c:pt idx="1887" formatCode="0.00E+00">
                  <c:v>-2.2357899999999999E-28</c:v>
                </c:pt>
                <c:pt idx="1888" formatCode="0.00E+00">
                  <c:v>-9.0161600000000005E-29</c:v>
                </c:pt>
                <c:pt idx="1889" formatCode="0.00E+00">
                  <c:v>1.736E-29</c:v>
                </c:pt>
                <c:pt idx="1890" formatCode="0.00E+00">
                  <c:v>-5.4108500000000001E-29</c:v>
                </c:pt>
                <c:pt idx="1891" formatCode="0.00E+00">
                  <c:v>-2.1661599999999998E-28</c:v>
                </c:pt>
                <c:pt idx="1892" formatCode="0.00E+00">
                  <c:v>4.1940599999999998E-28</c:v>
                </c:pt>
                <c:pt idx="1893" formatCode="0.00E+00">
                  <c:v>2.7557000000000001E-27</c:v>
                </c:pt>
                <c:pt idx="1894" formatCode="0.00E+00">
                  <c:v>6.3740599999999997E-27</c:v>
                </c:pt>
                <c:pt idx="1895" formatCode="0.00E+00">
                  <c:v>9.6652799999999994E-27</c:v>
                </c:pt>
                <c:pt idx="1896" formatCode="0.00E+00">
                  <c:v>1.0999699999999999E-26</c:v>
                </c:pt>
                <c:pt idx="1897" formatCode="0.00E+00">
                  <c:v>1.0834E-26</c:v>
                </c:pt>
                <c:pt idx="1898" formatCode="0.00E+00">
                  <c:v>2.1970900000000001E-26</c:v>
                </c:pt>
                <c:pt idx="1899" formatCode="0.00E+00">
                  <c:v>6.8872500000000005E-26</c:v>
                </c:pt>
                <c:pt idx="1900" formatCode="0.00E+00">
                  <c:v>1.5324499999999999E-25</c:v>
                </c:pt>
                <c:pt idx="1901" formatCode="0.00E+00">
                  <c:v>2.0226000000000001E-25</c:v>
                </c:pt>
                <c:pt idx="1902" formatCode="0.00E+00">
                  <c:v>5.7912700000000004E-26</c:v>
                </c:pt>
                <c:pt idx="1903" formatCode="0.00E+00">
                  <c:v>-3.49392E-25</c:v>
                </c:pt>
                <c:pt idx="1904" formatCode="0.00E+00">
                  <c:v>-6.5810300000000003E-25</c:v>
                </c:pt>
                <c:pt idx="1905" formatCode="0.00E+00">
                  <c:v>-4.0793300000000003E-26</c:v>
                </c:pt>
                <c:pt idx="1906" formatCode="0.00E+00">
                  <c:v>1.95526E-24</c:v>
                </c:pt>
                <c:pt idx="1907" formatCode="0.00E+00">
                  <c:v>3.9723699999999998E-24</c:v>
                </c:pt>
                <c:pt idx="1908" formatCode="0.00E+00">
                  <c:v>2.8006100000000001E-24</c:v>
                </c:pt>
                <c:pt idx="1909" formatCode="0.00E+00">
                  <c:v>-3.1289499999999999E-24</c:v>
                </c:pt>
                <c:pt idx="1910" formatCode="0.00E+00">
                  <c:v>-1.8984499999999999E-23</c:v>
                </c:pt>
                <c:pt idx="1911" formatCode="0.00E+00">
                  <c:v>-6.3084000000000006E-23</c:v>
                </c:pt>
                <c:pt idx="1912" formatCode="0.00E+00">
                  <c:v>-1.3328499999999999E-22</c:v>
                </c:pt>
                <c:pt idx="1913" formatCode="0.00E+00">
                  <c:v>-2.1400399999999999E-22</c:v>
                </c:pt>
                <c:pt idx="1914" formatCode="0.00E+00">
                  <c:v>-3.3467700000000002E-22</c:v>
                </c:pt>
                <c:pt idx="1915" formatCode="0.00E+00">
                  <c:v>-5.1478499999999997E-22</c:v>
                </c:pt>
                <c:pt idx="1916" formatCode="0.00E+00">
                  <c:v>-7.2246999999999997E-22</c:v>
                </c:pt>
                <c:pt idx="1917" formatCode="0.00E+00">
                  <c:v>-9.3697599999999994E-22</c:v>
                </c:pt>
                <c:pt idx="1918" formatCode="0.00E+00">
                  <c:v>-1.1418700000000001E-21</c:v>
                </c:pt>
                <c:pt idx="1919" formatCode="0.00E+00">
                  <c:v>-1.3234699999999999E-21</c:v>
                </c:pt>
                <c:pt idx="1920" formatCode="0.00E+00">
                  <c:v>-1.57845E-21</c:v>
                </c:pt>
                <c:pt idx="1921" formatCode="0.00E+00">
                  <c:v>-2.4356599999999999E-21</c:v>
                </c:pt>
                <c:pt idx="1922" formatCode="0.00E+00">
                  <c:v>-4.4123400000000002E-21</c:v>
                </c:pt>
                <c:pt idx="1923" formatCode="0.00E+00">
                  <c:v>-6.4127300000000003E-21</c:v>
                </c:pt>
                <c:pt idx="1924" formatCode="0.00E+00">
                  <c:v>-2.53647E-21</c:v>
                </c:pt>
                <c:pt idx="1925" formatCode="0.00E+00">
                  <c:v>1.1196E-20</c:v>
                </c:pt>
                <c:pt idx="1926" formatCode="0.00E+00">
                  <c:v>2.7025300000000001E-20</c:v>
                </c:pt>
                <c:pt idx="1927" formatCode="0.00E+00">
                  <c:v>3.0898100000000002E-20</c:v>
                </c:pt>
                <c:pt idx="1928" formatCode="0.00E+00">
                  <c:v>1.7009800000000001E-20</c:v>
                </c:pt>
                <c:pt idx="1929" formatCode="0.00E+00">
                  <c:v>4.2855599999999998E-22</c:v>
                </c:pt>
                <c:pt idx="1930" formatCode="0.00E+00">
                  <c:v>6.6600000000000002E-21</c:v>
                </c:pt>
                <c:pt idx="1931" formatCode="0.00E+00">
                  <c:v>4.5427199999999998E-20</c:v>
                </c:pt>
                <c:pt idx="1932" formatCode="0.00E+00">
                  <c:v>8.3493399999999995E-20</c:v>
                </c:pt>
                <c:pt idx="1933" formatCode="0.00E+00">
                  <c:v>3.1089800000000002E-20</c:v>
                </c:pt>
                <c:pt idx="1934" formatCode="0.00E+00">
                  <c:v>-1.82272E-19</c:v>
                </c:pt>
                <c:pt idx="1935" formatCode="0.00E+00">
                  <c:v>-4.3366100000000002E-19</c:v>
                </c:pt>
                <c:pt idx="1936" formatCode="0.00E+00">
                  <c:v>-3.4518799999999998E-19</c:v>
                </c:pt>
                <c:pt idx="1937" formatCode="0.00E+00">
                  <c:v>4.2628400000000001E-19</c:v>
                </c:pt>
                <c:pt idx="1938" formatCode="0.00E+00">
                  <c:v>1.4570999999999999E-18</c:v>
                </c:pt>
                <c:pt idx="1939" formatCode="0.00E+00">
                  <c:v>1.1625400000000001E-18</c:v>
                </c:pt>
                <c:pt idx="1940" formatCode="0.00E+00">
                  <c:v>-1.9883E-18</c:v>
                </c:pt>
                <c:pt idx="1941" formatCode="0.00E+00">
                  <c:v>-6.8700899999999996E-18</c:v>
                </c:pt>
                <c:pt idx="1942" formatCode="0.00E+00">
                  <c:v>-8.7306899999999996E-18</c:v>
                </c:pt>
                <c:pt idx="1943" formatCode="0.00E+00">
                  <c:v>-2.5515800000000001E-18</c:v>
                </c:pt>
                <c:pt idx="1944" formatCode="0.00E+00">
                  <c:v>9.6232199999999992E-18</c:v>
                </c:pt>
                <c:pt idx="1945" formatCode="0.00E+00">
                  <c:v>1.3962E-17</c:v>
                </c:pt>
                <c:pt idx="1946" formatCode="0.00E+00">
                  <c:v>-5.1363399999999999E-18</c:v>
                </c:pt>
                <c:pt idx="1947" formatCode="0.00E+00">
                  <c:v>-4.3926400000000001E-17</c:v>
                </c:pt>
                <c:pt idx="1948" formatCode="0.00E+00">
                  <c:v>-5.4431599999999999E-17</c:v>
                </c:pt>
                <c:pt idx="1949" formatCode="0.00E+00">
                  <c:v>5.4679900000000001E-17</c:v>
                </c:pt>
                <c:pt idx="1950" formatCode="0.00E+00">
                  <c:v>3.0468E-16</c:v>
                </c:pt>
                <c:pt idx="1951" formatCode="0.00E+00">
                  <c:v>4.5512700000000001E-16</c:v>
                </c:pt>
                <c:pt idx="1952" formatCode="0.00E+00">
                  <c:v>8.9249799999999995E-17</c:v>
                </c:pt>
                <c:pt idx="1953" formatCode="0.00E+00">
                  <c:v>-8.9113700000000007E-16</c:v>
                </c:pt>
                <c:pt idx="1954" formatCode="0.00E+00">
                  <c:v>-1.7194800000000001E-15</c:v>
                </c:pt>
                <c:pt idx="1955" formatCode="0.00E+00">
                  <c:v>-9.3574900000000005E-16</c:v>
                </c:pt>
                <c:pt idx="1956" formatCode="0.00E+00">
                  <c:v>2.08869E-15</c:v>
                </c:pt>
                <c:pt idx="1957" formatCode="0.00E+00">
                  <c:v>5.4229600000000001E-15</c:v>
                </c:pt>
                <c:pt idx="1958" formatCode="0.00E+00">
                  <c:v>4.7082899999999998E-15</c:v>
                </c:pt>
                <c:pt idx="1959" formatCode="0.00E+00">
                  <c:v>-3.1357599999999999E-15</c:v>
                </c:pt>
                <c:pt idx="1960" formatCode="0.00E+00">
                  <c:v>-1.2872300000000001E-14</c:v>
                </c:pt>
                <c:pt idx="1961" formatCode="0.00E+00">
                  <c:v>-6.8086400000000001E-15</c:v>
                </c:pt>
                <c:pt idx="1962" formatCode="0.00E+00">
                  <c:v>3.2715999999999999E-14</c:v>
                </c:pt>
                <c:pt idx="1963" formatCode="0.00E+00">
                  <c:v>8.7306499999999995E-14</c:v>
                </c:pt>
                <c:pt idx="1964" formatCode="0.00E+00">
                  <c:v>8.92101E-14</c:v>
                </c:pt>
                <c:pt idx="1965" formatCode="0.00E+00">
                  <c:v>-2.3994199999999998E-14</c:v>
                </c:pt>
                <c:pt idx="1966" formatCode="0.00E+00">
                  <c:v>-1.9729700000000001E-13</c:v>
                </c:pt>
                <c:pt idx="1967" formatCode="0.00E+00">
                  <c:v>-1.5403199999999999E-13</c:v>
                </c:pt>
                <c:pt idx="1968" formatCode="0.00E+00">
                  <c:v>4.2423399999999999E-13</c:v>
                </c:pt>
                <c:pt idx="1969" formatCode="0.00E+00">
                  <c:v>1.39324E-12</c:v>
                </c:pt>
                <c:pt idx="1970" formatCode="0.00E+00">
                  <c:v>1.69564E-12</c:v>
                </c:pt>
                <c:pt idx="1971" formatCode="0.00E+00">
                  <c:v>-1.33018E-13</c:v>
                </c:pt>
                <c:pt idx="1972" formatCode="0.00E+00">
                  <c:v>-3.9269999999999997E-12</c:v>
                </c:pt>
                <c:pt idx="1973" formatCode="0.00E+00">
                  <c:v>-6.3149900000000003E-12</c:v>
                </c:pt>
                <c:pt idx="1974" formatCode="0.00E+00">
                  <c:v>-2.91076E-12</c:v>
                </c:pt>
                <c:pt idx="1975" formatCode="0.00E+00">
                  <c:v>6.3463800000000003E-12</c:v>
                </c:pt>
                <c:pt idx="1976" formatCode="0.00E+00">
                  <c:v>1.17622E-11</c:v>
                </c:pt>
                <c:pt idx="1977" formatCode="0.00E+00">
                  <c:v>-3.5822200000000001E-12</c:v>
                </c:pt>
                <c:pt idx="1978" formatCode="0.00E+00">
                  <c:v>-4.4600399999999998E-11</c:v>
                </c:pt>
                <c:pt idx="1979" formatCode="0.00E+00">
                  <c:v>-8.3287299999999996E-11</c:v>
                </c:pt>
                <c:pt idx="1980" formatCode="0.00E+00">
                  <c:v>-6.8990799999999996E-11</c:v>
                </c:pt>
                <c:pt idx="1981" formatCode="0.00E+00">
                  <c:v>2.1137000000000001E-11</c:v>
                </c:pt>
                <c:pt idx="1982" formatCode="0.00E+00">
                  <c:v>1.0193499999999999E-10</c:v>
                </c:pt>
                <c:pt idx="1983" formatCode="0.00E+00">
                  <c:v>-1.3417299999999999E-11</c:v>
                </c:pt>
                <c:pt idx="1984" formatCode="0.00E+00">
                  <c:v>-4.14745E-10</c:v>
                </c:pt>
                <c:pt idx="1985" formatCode="0.00E+00">
                  <c:v>-8.6431700000000005E-10</c:v>
                </c:pt>
                <c:pt idx="1986" formatCode="0.00E+00">
                  <c:v>-7.2176200000000001E-10</c:v>
                </c:pt>
                <c:pt idx="1987" formatCode="0.00E+00">
                  <c:v>6.1626100000000001E-10</c:v>
                </c:pt>
                <c:pt idx="1988" formatCode="0.00E+00">
                  <c:v>2.5126000000000002E-9</c:v>
                </c:pt>
                <c:pt idx="1989" formatCode="0.00E+00">
                  <c:v>2.8233900000000001E-9</c:v>
                </c:pt>
                <c:pt idx="1990" formatCode="0.00E+00">
                  <c:v>1.5704399999999999E-10</c:v>
                </c:pt>
                <c:pt idx="1991" formatCode="0.00E+00">
                  <c:v>-3.7762999999999999E-9</c:v>
                </c:pt>
                <c:pt idx="1992" formatCode="0.00E+00">
                  <c:v>-2.5614699999999998E-9</c:v>
                </c:pt>
                <c:pt idx="1993" formatCode="0.00E+00">
                  <c:v>1.0986999999999999E-8</c:v>
                </c:pt>
                <c:pt idx="1994" formatCode="0.00E+00">
                  <c:v>3.3546000000000001E-8</c:v>
                </c:pt>
                <c:pt idx="1995" formatCode="0.00E+00">
                  <c:v>4.6255E-8</c:v>
                </c:pt>
                <c:pt idx="1996" formatCode="0.00E+00">
                  <c:v>2.37249E-8</c:v>
                </c:pt>
                <c:pt idx="1997" formatCode="0.00E+00">
                  <c:v>-3.2639599999999998E-8</c:v>
                </c:pt>
                <c:pt idx="1998" formatCode="0.00E+00">
                  <c:v>-4.6685999999999999E-8</c:v>
                </c:pt>
                <c:pt idx="1999" formatCode="0.00E+00">
                  <c:v>1.44011E-7</c:v>
                </c:pt>
                <c:pt idx="2000" formatCode="0.00E+00">
                  <c:v>7.5534000000000004E-7</c:v>
                </c:pt>
                <c:pt idx="2001" formatCode="0.00E+00">
                  <c:v>1.9450399999999998E-6</c:v>
                </c:pt>
                <c:pt idx="2002" formatCode="0.00E+00">
                  <c:v>3.6606499999999998E-6</c:v>
                </c:pt>
                <c:pt idx="2003" formatCode="0.00E+00">
                  <c:v>5.6798799999999999E-6</c:v>
                </c:pt>
                <c:pt idx="2004" formatCode="0.00E+00">
                  <c:v>7.7890900000000007E-6</c:v>
                </c:pt>
                <c:pt idx="2005" formatCode="0.00E+00">
                  <c:v>9.8258800000000005E-6</c:v>
                </c:pt>
                <c:pt idx="2006" formatCode="0.00E+00">
                  <c:v>1.16327E-5</c:v>
                </c:pt>
                <c:pt idx="2007" formatCode="0.00E+00">
                  <c:v>1.30574E-5</c:v>
                </c:pt>
                <c:pt idx="2008" formatCode="0.00E+00">
                  <c:v>1.39723E-5</c:v>
                </c:pt>
                <c:pt idx="2009" formatCode="0.00E+00">
                  <c:v>1.43093E-5</c:v>
                </c:pt>
                <c:pt idx="2010" formatCode="0.00E+00">
                  <c:v>1.4050799999999999E-5</c:v>
                </c:pt>
                <c:pt idx="2011" formatCode="0.00E+00">
                  <c:v>1.3070900000000001E-5</c:v>
                </c:pt>
                <c:pt idx="2012" formatCode="0.00E+00">
                  <c:v>1.10665E-5</c:v>
                </c:pt>
                <c:pt idx="2013" formatCode="0.00E+00">
                  <c:v>7.8909900000000005E-6</c:v>
                </c:pt>
                <c:pt idx="2014" formatCode="0.00E+00">
                  <c:v>3.71988E-6</c:v>
                </c:pt>
                <c:pt idx="2015" formatCode="0.00E+00">
                  <c:v>-1.4497399999999999E-6</c:v>
                </c:pt>
                <c:pt idx="2016" formatCode="0.00E+00">
                  <c:v>-7.9526799999999996E-6</c:v>
                </c:pt>
                <c:pt idx="2017" formatCode="0.00E+00">
                  <c:v>-1.5977600000000001E-5</c:v>
                </c:pt>
                <c:pt idx="2018" formatCode="0.00E+00">
                  <c:v>-2.5531999999999999E-5</c:v>
                </c:pt>
                <c:pt idx="2019" formatCode="0.00E+00">
                  <c:v>-3.6748200000000002E-5</c:v>
                </c:pt>
                <c:pt idx="2020" formatCode="0.00E+00">
                  <c:v>-4.9857100000000001E-5</c:v>
                </c:pt>
                <c:pt idx="2021" formatCode="0.00E+00">
                  <c:v>-6.46595E-5</c:v>
                </c:pt>
                <c:pt idx="2022" formatCode="0.00E+00">
                  <c:v>-8.0402500000000001E-5</c:v>
                </c:pt>
                <c:pt idx="2023" formatCode="0.00E+00">
                  <c:v>-9.68859E-5</c:v>
                </c:pt>
                <c:pt idx="2024" formatCode="0.00E+00">
                  <c:v>-1.14818E-4</c:v>
                </c:pt>
                <c:pt idx="2025" formatCode="0.00E+00">
                  <c:v>-1.34666E-4</c:v>
                </c:pt>
                <c:pt idx="2026" formatCode="0.00E+00">
                  <c:v>-1.5646900000000001E-4</c:v>
                </c:pt>
                <c:pt idx="2027" formatCode="0.00E+00">
                  <c:v>-1.8035100000000001E-4</c:v>
                </c:pt>
                <c:pt idx="2028" formatCode="0.00E+00">
                  <c:v>-2.06066E-4</c:v>
                </c:pt>
                <c:pt idx="2029" formatCode="0.00E+00">
                  <c:v>-2.3293899999999999E-4</c:v>
                </c:pt>
                <c:pt idx="2030" formatCode="0.00E+00">
                  <c:v>-2.6061900000000002E-4</c:v>
                </c:pt>
                <c:pt idx="2031" formatCode="0.00E+00">
                  <c:v>-2.8942799999999999E-4</c:v>
                </c:pt>
                <c:pt idx="2032" formatCode="0.00E+00">
                  <c:v>-3.2014000000000001E-4</c:v>
                </c:pt>
                <c:pt idx="2033" formatCode="0.00E+00">
                  <c:v>-3.5321199999999999E-4</c:v>
                </c:pt>
                <c:pt idx="2034" formatCode="0.00E+00">
                  <c:v>-3.8839499999999998E-4</c:v>
                </c:pt>
                <c:pt idx="2035" formatCode="0.00E+00">
                  <c:v>-4.2552099999999999E-4</c:v>
                </c:pt>
                <c:pt idx="2036" formatCode="0.00E+00">
                  <c:v>-4.6485E-4</c:v>
                </c:pt>
                <c:pt idx="2037" formatCode="0.00E+00">
                  <c:v>-5.0650900000000004E-4</c:v>
                </c:pt>
                <c:pt idx="2038" formatCode="0.00E+00">
                  <c:v>-5.5050900000000002E-4</c:v>
                </c:pt>
                <c:pt idx="2039" formatCode="0.00E+00">
                  <c:v>-5.9695400000000002E-4</c:v>
                </c:pt>
                <c:pt idx="2040" formatCode="0.00E+00">
                  <c:v>-6.4574100000000002E-4</c:v>
                </c:pt>
                <c:pt idx="2041" formatCode="0.00E+00">
                  <c:v>-6.96998E-4</c:v>
                </c:pt>
                <c:pt idx="2042" formatCode="0.00E+00">
                  <c:v>-7.5141900000000002E-4</c:v>
                </c:pt>
                <c:pt idx="2043" formatCode="0.00E+00">
                  <c:v>-8.0883099999999998E-4</c:v>
                </c:pt>
                <c:pt idx="2044" formatCode="0.00E+00">
                  <c:v>-8.6802699999999995E-4</c:v>
                </c:pt>
                <c:pt idx="2045" formatCode="0.00E+00">
                  <c:v>-9.2888699999999999E-4</c:v>
                </c:pt>
                <c:pt idx="2046" formatCode="0.00E+00">
                  <c:v>-9.9390200000000007E-4</c:v>
                </c:pt>
                <c:pt idx="2047" formatCode="0.00E+00">
                  <c:v>-1.0668100000000001E-3</c:v>
                </c:pt>
                <c:pt idx="2048" formatCode="0.00E+00">
                  <c:v>-1.1482300000000001E-3</c:v>
                </c:pt>
                <c:pt idx="2049" formatCode="0.00E+00">
                  <c:v>-1.23431E-3</c:v>
                </c:pt>
                <c:pt idx="2050" formatCode="0.00E+00">
                  <c:v>-1.3208E-3</c:v>
                </c:pt>
                <c:pt idx="2051" formatCode="0.00E+00">
                  <c:v>-1.4063400000000001E-3</c:v>
                </c:pt>
                <c:pt idx="2052" formatCode="0.00E+00">
                  <c:v>-1.4915799999999999E-3</c:v>
                </c:pt>
                <c:pt idx="2053" formatCode="0.00E+00">
                  <c:v>-1.5769600000000001E-3</c:v>
                </c:pt>
                <c:pt idx="2054" formatCode="0.00E+00">
                  <c:v>-1.66216E-3</c:v>
                </c:pt>
                <c:pt idx="2055" formatCode="0.00E+00">
                  <c:v>-1.7471699999999999E-3</c:v>
                </c:pt>
                <c:pt idx="2056" formatCode="0.00E+00">
                  <c:v>-1.83249E-3</c:v>
                </c:pt>
                <c:pt idx="2057" formatCode="0.00E+00">
                  <c:v>-1.9184899999999999E-3</c:v>
                </c:pt>
                <c:pt idx="2058" formatCode="0.00E+00">
                  <c:v>-2.00527E-3</c:v>
                </c:pt>
                <c:pt idx="2059" formatCode="0.00E+00">
                  <c:v>-2.0933700000000002E-3</c:v>
                </c:pt>
                <c:pt idx="2060" formatCode="0.00E+00">
                  <c:v>-2.1838600000000001E-3</c:v>
                </c:pt>
                <c:pt idx="2061" formatCode="0.00E+00">
                  <c:v>-2.2780299999999999E-3</c:v>
                </c:pt>
                <c:pt idx="2062" formatCode="0.00E+00">
                  <c:v>-2.3769500000000001E-3</c:v>
                </c:pt>
                <c:pt idx="2063" formatCode="0.00E+00">
                  <c:v>-2.48117E-3</c:v>
                </c:pt>
                <c:pt idx="2064" formatCode="0.00E+00">
                  <c:v>-2.5910299999999998E-3</c:v>
                </c:pt>
                <c:pt idx="2065" formatCode="0.00E+00">
                  <c:v>-2.7070699999999998E-3</c:v>
                </c:pt>
                <c:pt idx="2066" formatCode="0.00E+00">
                  <c:v>-2.8297000000000001E-3</c:v>
                </c:pt>
                <c:pt idx="2067" formatCode="0.00E+00">
                  <c:v>-2.9584300000000002E-3</c:v>
                </c:pt>
                <c:pt idx="2068" formatCode="0.00E+00">
                  <c:v>-3.09144E-3</c:v>
                </c:pt>
                <c:pt idx="2069" formatCode="0.00E+00">
                  <c:v>-3.22632E-3</c:v>
                </c:pt>
                <c:pt idx="2070" formatCode="0.00E+00">
                  <c:v>-3.3623799999999999E-3</c:v>
                </c:pt>
                <c:pt idx="2071" formatCode="0.00E+00">
                  <c:v>-3.5020199999999998E-3</c:v>
                </c:pt>
                <c:pt idx="2072" formatCode="0.00E+00">
                  <c:v>-3.6488599999999999E-3</c:v>
                </c:pt>
                <c:pt idx="2073" formatCode="0.00E+00">
                  <c:v>-3.8051199999999999E-3</c:v>
                </c:pt>
                <c:pt idx="2074" formatCode="0.00E+00">
                  <c:v>-3.9711399999999997E-3</c:v>
                </c:pt>
                <c:pt idx="2075" formatCode="0.00E+00">
                  <c:v>-4.14635E-3</c:v>
                </c:pt>
                <c:pt idx="2076" formatCode="0.00E+00">
                  <c:v>-4.3292499999999998E-3</c:v>
                </c:pt>
                <c:pt idx="2077" formatCode="0.00E+00">
                  <c:v>-4.5167000000000002E-3</c:v>
                </c:pt>
                <c:pt idx="2078" formatCode="0.00E+00">
                  <c:v>-4.7046099999999997E-3</c:v>
                </c:pt>
                <c:pt idx="2079" formatCode="0.00E+00">
                  <c:v>-4.8906799999999997E-3</c:v>
                </c:pt>
                <c:pt idx="2080" formatCode="0.00E+00">
                  <c:v>-5.0768000000000002E-3</c:v>
                </c:pt>
                <c:pt idx="2081" formatCode="0.00E+00">
                  <c:v>-5.2668300000000001E-3</c:v>
                </c:pt>
                <c:pt idx="2082" formatCode="0.00E+00">
                  <c:v>-5.4615599999999999E-3</c:v>
                </c:pt>
                <c:pt idx="2083" formatCode="0.00E+00">
                  <c:v>-5.6585100000000003E-3</c:v>
                </c:pt>
                <c:pt idx="2084" formatCode="0.00E+00">
                  <c:v>-5.8563599999999997E-3</c:v>
                </c:pt>
                <c:pt idx="2085" formatCode="0.00E+00">
                  <c:v>-6.0567499999999996E-3</c:v>
                </c:pt>
                <c:pt idx="2086" formatCode="0.00E+00">
                  <c:v>-6.2619399999999997E-3</c:v>
                </c:pt>
                <c:pt idx="2087" formatCode="0.00E+00">
                  <c:v>-6.47205E-3</c:v>
                </c:pt>
                <c:pt idx="2088" formatCode="0.00E+00">
                  <c:v>-6.6852300000000003E-3</c:v>
                </c:pt>
                <c:pt idx="2089" formatCode="0.00E+00">
                  <c:v>-6.89984E-3</c:v>
                </c:pt>
                <c:pt idx="2090" formatCode="0.00E+00">
                  <c:v>-7.1154399999999998E-3</c:v>
                </c:pt>
                <c:pt idx="2091" formatCode="0.00E+00">
                  <c:v>-7.3315799999999999E-3</c:v>
                </c:pt>
                <c:pt idx="2092" formatCode="0.00E+00">
                  <c:v>-7.5471000000000002E-3</c:v>
                </c:pt>
                <c:pt idx="2093" formatCode="0.00E+00">
                  <c:v>-7.7606699999999999E-3</c:v>
                </c:pt>
                <c:pt idx="2094" formatCode="0.00E+00">
                  <c:v>-7.9718199999999993E-3</c:v>
                </c:pt>
                <c:pt idx="2095" formatCode="0.00E+00">
                  <c:v>-8.1820599999999997E-3</c:v>
                </c:pt>
                <c:pt idx="2096" formatCode="0.00E+00">
                  <c:v>-8.3943500000000001E-3</c:v>
                </c:pt>
                <c:pt idx="2097" formatCode="0.00E+00">
                  <c:v>-8.6107000000000006E-3</c:v>
                </c:pt>
                <c:pt idx="2098" formatCode="0.00E+00">
                  <c:v>-8.8305499999999995E-3</c:v>
                </c:pt>
                <c:pt idx="2099" formatCode="0.00E+00">
                  <c:v>-9.0521500000000001E-3</c:v>
                </c:pt>
                <c:pt idx="2100" formatCode="0.00E+00">
                  <c:v>-9.2745199999999996E-3</c:v>
                </c:pt>
                <c:pt idx="2101" formatCode="0.00E+00">
                  <c:v>-9.49821E-3</c:v>
                </c:pt>
                <c:pt idx="2102" formatCode="0.00E+00">
                  <c:v>-9.7252799999999993E-3</c:v>
                </c:pt>
                <c:pt idx="2103" formatCode="0.00E+00">
                  <c:v>-9.9574899999999994E-3</c:v>
                </c:pt>
                <c:pt idx="2104">
                  <c:v>-1.0194399999999999E-2</c:v>
                </c:pt>
                <c:pt idx="2105">
                  <c:v>-1.0435699999999999E-2</c:v>
                </c:pt>
                <c:pt idx="2106">
                  <c:v>-1.0683700000000001E-2</c:v>
                </c:pt>
                <c:pt idx="2107">
                  <c:v>-1.0941899999999999E-2</c:v>
                </c:pt>
                <c:pt idx="2108">
                  <c:v>-1.12126E-2</c:v>
                </c:pt>
                <c:pt idx="2109">
                  <c:v>-1.1499000000000001E-2</c:v>
                </c:pt>
                <c:pt idx="2110">
                  <c:v>-1.18044E-2</c:v>
                </c:pt>
                <c:pt idx="2111">
                  <c:v>-1.21283E-2</c:v>
                </c:pt>
                <c:pt idx="2112">
                  <c:v>-1.2467199999999999E-2</c:v>
                </c:pt>
                <c:pt idx="2113">
                  <c:v>-1.2818599999999999E-2</c:v>
                </c:pt>
                <c:pt idx="2114">
                  <c:v>-1.3184100000000001E-2</c:v>
                </c:pt>
                <c:pt idx="2115">
                  <c:v>-1.3565799999999999E-2</c:v>
                </c:pt>
                <c:pt idx="2116">
                  <c:v>-1.39624E-2</c:v>
                </c:pt>
                <c:pt idx="2117">
                  <c:v>-1.4371E-2</c:v>
                </c:pt>
                <c:pt idx="2118">
                  <c:v>-1.47896E-2</c:v>
                </c:pt>
                <c:pt idx="2119">
                  <c:v>-1.5219399999999999E-2</c:v>
                </c:pt>
                <c:pt idx="2120">
                  <c:v>-1.5662499999999999E-2</c:v>
                </c:pt>
                <c:pt idx="2121">
                  <c:v>-1.61198E-2</c:v>
                </c:pt>
                <c:pt idx="2122">
                  <c:v>-1.6591600000000001E-2</c:v>
                </c:pt>
                <c:pt idx="2123">
                  <c:v>-1.70779E-2</c:v>
                </c:pt>
                <c:pt idx="2124">
                  <c:v>-1.7579899999999999E-2</c:v>
                </c:pt>
                <c:pt idx="2125">
                  <c:v>-1.8097800000000001E-2</c:v>
                </c:pt>
                <c:pt idx="2126">
                  <c:v>-1.86295E-2</c:v>
                </c:pt>
                <c:pt idx="2127">
                  <c:v>-1.91729E-2</c:v>
                </c:pt>
                <c:pt idx="2128">
                  <c:v>-1.97284E-2</c:v>
                </c:pt>
                <c:pt idx="2129">
                  <c:v>-2.0297300000000001E-2</c:v>
                </c:pt>
                <c:pt idx="2130">
                  <c:v>-2.0878500000000001E-2</c:v>
                </c:pt>
                <c:pt idx="2131">
                  <c:v>-2.1468299999999999E-2</c:v>
                </c:pt>
                <c:pt idx="2132">
                  <c:v>-2.2064400000000001E-2</c:v>
                </c:pt>
                <c:pt idx="2133">
                  <c:v>-2.26699E-2</c:v>
                </c:pt>
                <c:pt idx="2134">
                  <c:v>-2.3290600000000002E-2</c:v>
                </c:pt>
                <c:pt idx="2135">
                  <c:v>-2.3929499999999999E-2</c:v>
                </c:pt>
                <c:pt idx="2136">
                  <c:v>-2.4584999999999999E-2</c:v>
                </c:pt>
                <c:pt idx="2137">
                  <c:v>-2.52537E-2</c:v>
                </c:pt>
                <c:pt idx="2138">
                  <c:v>-2.5935799999999998E-2</c:v>
                </c:pt>
                <c:pt idx="2139">
                  <c:v>-2.66342E-2</c:v>
                </c:pt>
                <c:pt idx="2140">
                  <c:v>-2.7349200000000001E-2</c:v>
                </c:pt>
                <c:pt idx="2141">
                  <c:v>-2.8077700000000001E-2</c:v>
                </c:pt>
                <c:pt idx="2142">
                  <c:v>-2.88163E-2</c:v>
                </c:pt>
                <c:pt idx="2143">
                  <c:v>-2.9563900000000001E-2</c:v>
                </c:pt>
                <c:pt idx="2144">
                  <c:v>-3.0319599999999999E-2</c:v>
                </c:pt>
                <c:pt idx="2145">
                  <c:v>-3.108E-2</c:v>
                </c:pt>
                <c:pt idx="2146">
                  <c:v>-3.1843099999999999E-2</c:v>
                </c:pt>
                <c:pt idx="2147">
                  <c:v>-3.26136E-2</c:v>
                </c:pt>
                <c:pt idx="2148">
                  <c:v>-3.33976E-2</c:v>
                </c:pt>
                <c:pt idx="2149">
                  <c:v>-3.4194799999999997E-2</c:v>
                </c:pt>
                <c:pt idx="2150">
                  <c:v>-3.4998700000000001E-2</c:v>
                </c:pt>
                <c:pt idx="2151">
                  <c:v>-3.5804299999999997E-2</c:v>
                </c:pt>
                <c:pt idx="2152">
                  <c:v>-3.6612400000000003E-2</c:v>
                </c:pt>
                <c:pt idx="2153">
                  <c:v>-3.7424899999999997E-2</c:v>
                </c:pt>
                <c:pt idx="2154">
                  <c:v>-3.82428E-2</c:v>
                </c:pt>
                <c:pt idx="2155">
                  <c:v>-3.9066799999999999E-2</c:v>
                </c:pt>
                <c:pt idx="2156">
                  <c:v>-3.9894399999999997E-2</c:v>
                </c:pt>
                <c:pt idx="2157">
                  <c:v>-4.0722099999999997E-2</c:v>
                </c:pt>
                <c:pt idx="2158">
                  <c:v>-4.1549999999999997E-2</c:v>
                </c:pt>
                <c:pt idx="2159">
                  <c:v>-4.2382099999999999E-2</c:v>
                </c:pt>
                <c:pt idx="2160">
                  <c:v>-4.3220399999999999E-2</c:v>
                </c:pt>
                <c:pt idx="2161">
                  <c:v>-4.4062900000000002E-2</c:v>
                </c:pt>
                <c:pt idx="2162">
                  <c:v>-4.4907099999999998E-2</c:v>
                </c:pt>
                <c:pt idx="2163">
                  <c:v>-4.5752899999999999E-2</c:v>
                </c:pt>
                <c:pt idx="2164">
                  <c:v>-4.6600900000000001E-2</c:v>
                </c:pt>
                <c:pt idx="2165">
                  <c:v>-4.74498E-2</c:v>
                </c:pt>
                <c:pt idx="2166">
                  <c:v>-4.8296600000000002E-2</c:v>
                </c:pt>
                <c:pt idx="2167">
                  <c:v>-4.9139700000000001E-2</c:v>
                </c:pt>
                <c:pt idx="2168">
                  <c:v>-4.9981499999999998E-2</c:v>
                </c:pt>
                <c:pt idx="2169">
                  <c:v>-5.0825099999999998E-2</c:v>
                </c:pt>
                <c:pt idx="2170">
                  <c:v>-5.1669199999999998E-2</c:v>
                </c:pt>
                <c:pt idx="2171">
                  <c:v>-5.2510500000000002E-2</c:v>
                </c:pt>
                <c:pt idx="2172">
                  <c:v>-5.3347899999999997E-2</c:v>
                </c:pt>
                <c:pt idx="2173">
                  <c:v>-5.4181300000000002E-2</c:v>
                </c:pt>
                <c:pt idx="2174">
                  <c:v>-5.5008799999999997E-2</c:v>
                </c:pt>
                <c:pt idx="2175">
                  <c:v>-5.5827599999999998E-2</c:v>
                </c:pt>
                <c:pt idx="2176">
                  <c:v>-5.66387E-2</c:v>
                </c:pt>
                <c:pt idx="2177">
                  <c:v>-5.7447999999999999E-2</c:v>
                </c:pt>
                <c:pt idx="2178">
                  <c:v>-5.8260399999999997E-2</c:v>
                </c:pt>
                <c:pt idx="2179">
                  <c:v>-5.9074500000000002E-2</c:v>
                </c:pt>
                <c:pt idx="2180">
                  <c:v>-5.9885000000000001E-2</c:v>
                </c:pt>
                <c:pt idx="2181">
                  <c:v>-6.0687600000000001E-2</c:v>
                </c:pt>
                <c:pt idx="2182">
                  <c:v>-6.1480199999999999E-2</c:v>
                </c:pt>
                <c:pt idx="2183">
                  <c:v>-6.2264899999999998E-2</c:v>
                </c:pt>
                <c:pt idx="2184">
                  <c:v>-6.3045199999999996E-2</c:v>
                </c:pt>
                <c:pt idx="2185">
                  <c:v>-6.3818399999999997E-2</c:v>
                </c:pt>
                <c:pt idx="2186">
                  <c:v>-6.4575999999999995E-2</c:v>
                </c:pt>
                <c:pt idx="2187">
                  <c:v>-6.5312800000000004E-2</c:v>
                </c:pt>
                <c:pt idx="2188">
                  <c:v>-6.6030699999999998E-2</c:v>
                </c:pt>
                <c:pt idx="2189">
                  <c:v>-6.6733600000000004E-2</c:v>
                </c:pt>
                <c:pt idx="2190">
                  <c:v>-6.7423399999999994E-2</c:v>
                </c:pt>
                <c:pt idx="2191">
                  <c:v>-6.8099499999999993E-2</c:v>
                </c:pt>
                <c:pt idx="2192">
                  <c:v>-6.8760399999999999E-2</c:v>
                </c:pt>
                <c:pt idx="2193">
                  <c:v>-6.9403400000000004E-2</c:v>
                </c:pt>
                <c:pt idx="2194">
                  <c:v>-7.0022100000000004E-2</c:v>
                </c:pt>
                <c:pt idx="2195">
                  <c:v>-7.0610500000000007E-2</c:v>
                </c:pt>
                <c:pt idx="2196">
                  <c:v>-7.1170600000000001E-2</c:v>
                </c:pt>
                <c:pt idx="2197">
                  <c:v>-7.1711499999999997E-2</c:v>
                </c:pt>
                <c:pt idx="2198">
                  <c:v>-7.2237999999999997E-2</c:v>
                </c:pt>
                <c:pt idx="2199">
                  <c:v>-7.2748400000000005E-2</c:v>
                </c:pt>
                <c:pt idx="2200">
                  <c:v>-7.3242100000000004E-2</c:v>
                </c:pt>
                <c:pt idx="2201">
                  <c:v>-7.3721099999999998E-2</c:v>
                </c:pt>
                <c:pt idx="2202">
                  <c:v>-7.4185399999999999E-2</c:v>
                </c:pt>
                <c:pt idx="2203">
                  <c:v>-7.4631199999999995E-2</c:v>
                </c:pt>
                <c:pt idx="2204">
                  <c:v>-7.5053700000000001E-2</c:v>
                </c:pt>
                <c:pt idx="2205">
                  <c:v>-7.5451500000000005E-2</c:v>
                </c:pt>
                <c:pt idx="2206">
                  <c:v>-7.5826299999999999E-2</c:v>
                </c:pt>
                <c:pt idx="2207">
                  <c:v>-7.6180200000000003E-2</c:v>
                </c:pt>
                <c:pt idx="2208">
                  <c:v>-7.6516600000000004E-2</c:v>
                </c:pt>
                <c:pt idx="2209">
                  <c:v>-7.6840800000000001E-2</c:v>
                </c:pt>
                <c:pt idx="2210">
                  <c:v>-7.7157900000000001E-2</c:v>
                </c:pt>
                <c:pt idx="2211">
                  <c:v>-7.7470600000000001E-2</c:v>
                </c:pt>
                <c:pt idx="2212">
                  <c:v>-7.7778299999999995E-2</c:v>
                </c:pt>
                <c:pt idx="2213">
                  <c:v>-7.8076900000000005E-2</c:v>
                </c:pt>
                <c:pt idx="2214">
                  <c:v>-7.8360799999999994E-2</c:v>
                </c:pt>
                <c:pt idx="2215">
                  <c:v>-7.8626399999999999E-2</c:v>
                </c:pt>
                <c:pt idx="2216">
                  <c:v>-7.8873799999999994E-2</c:v>
                </c:pt>
                <c:pt idx="2217">
                  <c:v>-7.9101900000000003E-2</c:v>
                </c:pt>
                <c:pt idx="2218">
                  <c:v>-7.93069E-2</c:v>
                </c:pt>
                <c:pt idx="2219">
                  <c:v>-7.9486100000000004E-2</c:v>
                </c:pt>
                <c:pt idx="2220">
                  <c:v>-7.9642199999999996E-2</c:v>
                </c:pt>
                <c:pt idx="2221">
                  <c:v>-7.9782099999999995E-2</c:v>
                </c:pt>
                <c:pt idx="2222">
                  <c:v>-7.99121E-2</c:v>
                </c:pt>
                <c:pt idx="2223">
                  <c:v>-8.0035400000000007E-2</c:v>
                </c:pt>
                <c:pt idx="2224">
                  <c:v>-8.0154100000000006E-2</c:v>
                </c:pt>
                <c:pt idx="2225">
                  <c:v>-8.0270099999999997E-2</c:v>
                </c:pt>
                <c:pt idx="2226">
                  <c:v>-8.0383300000000005E-2</c:v>
                </c:pt>
                <c:pt idx="2227">
                  <c:v>-8.0493599999999998E-2</c:v>
                </c:pt>
                <c:pt idx="2228">
                  <c:v>-8.0601699999999998E-2</c:v>
                </c:pt>
                <c:pt idx="2229">
                  <c:v>-8.0710400000000002E-2</c:v>
                </c:pt>
                <c:pt idx="2230">
                  <c:v>-8.0823000000000006E-2</c:v>
                </c:pt>
                <c:pt idx="2231">
                  <c:v>-8.0942600000000003E-2</c:v>
                </c:pt>
                <c:pt idx="2232">
                  <c:v>-8.1070900000000001E-2</c:v>
                </c:pt>
                <c:pt idx="2233">
                  <c:v>-8.1204399999999996E-2</c:v>
                </c:pt>
                <c:pt idx="2234">
                  <c:v>-8.1340200000000001E-2</c:v>
                </c:pt>
                <c:pt idx="2235">
                  <c:v>-8.1482499999999999E-2</c:v>
                </c:pt>
                <c:pt idx="2236">
                  <c:v>-8.1638199999999994E-2</c:v>
                </c:pt>
                <c:pt idx="2237">
                  <c:v>-8.1808599999999995E-2</c:v>
                </c:pt>
                <c:pt idx="2238">
                  <c:v>-8.1989199999999998E-2</c:v>
                </c:pt>
                <c:pt idx="2239">
                  <c:v>-8.2176299999999994E-2</c:v>
                </c:pt>
                <c:pt idx="2240">
                  <c:v>-8.2371100000000003E-2</c:v>
                </c:pt>
                <c:pt idx="2241">
                  <c:v>-8.2577700000000004E-2</c:v>
                </c:pt>
                <c:pt idx="2242">
                  <c:v>-8.2796599999999998E-2</c:v>
                </c:pt>
                <c:pt idx="2243">
                  <c:v>-8.3024299999999995E-2</c:v>
                </c:pt>
                <c:pt idx="2244">
                  <c:v>-8.3256999999999998E-2</c:v>
                </c:pt>
                <c:pt idx="2245">
                  <c:v>-8.3493100000000001E-2</c:v>
                </c:pt>
                <c:pt idx="2246">
                  <c:v>-8.3731200000000006E-2</c:v>
                </c:pt>
                <c:pt idx="2247">
                  <c:v>-8.3965600000000001E-2</c:v>
                </c:pt>
                <c:pt idx="2248">
                  <c:v>-8.4188799999999994E-2</c:v>
                </c:pt>
                <c:pt idx="2249">
                  <c:v>-8.4401299999999999E-2</c:v>
                </c:pt>
                <c:pt idx="2250">
                  <c:v>-8.4609799999999999E-2</c:v>
                </c:pt>
                <c:pt idx="2251">
                  <c:v>-8.4822499999999995E-2</c:v>
                </c:pt>
                <c:pt idx="2252">
                  <c:v>-8.5046499999999997E-2</c:v>
                </c:pt>
                <c:pt idx="2253">
                  <c:v>-8.52855E-2</c:v>
                </c:pt>
                <c:pt idx="2254">
                  <c:v>-8.5539199999999996E-2</c:v>
                </c:pt>
                <c:pt idx="2255">
                  <c:v>-8.5807700000000001E-2</c:v>
                </c:pt>
                <c:pt idx="2256">
                  <c:v>-8.6093900000000001E-2</c:v>
                </c:pt>
                <c:pt idx="2257">
                  <c:v>-8.6401500000000006E-2</c:v>
                </c:pt>
                <c:pt idx="2258">
                  <c:v>-8.6732799999999999E-2</c:v>
                </c:pt>
                <c:pt idx="2259">
                  <c:v>-8.7086999999999998E-2</c:v>
                </c:pt>
                <c:pt idx="2260">
                  <c:v>-8.7459800000000004E-2</c:v>
                </c:pt>
                <c:pt idx="2261">
                  <c:v>-8.7846199999999999E-2</c:v>
                </c:pt>
                <c:pt idx="2262">
                  <c:v>-8.8247000000000006E-2</c:v>
                </c:pt>
                <c:pt idx="2263">
                  <c:v>-8.8667499999999996E-2</c:v>
                </c:pt>
                <c:pt idx="2264">
                  <c:v>-8.9110999999999996E-2</c:v>
                </c:pt>
                <c:pt idx="2265">
                  <c:v>-8.9576100000000006E-2</c:v>
                </c:pt>
                <c:pt idx="2266">
                  <c:v>-9.0056800000000006E-2</c:v>
                </c:pt>
                <c:pt idx="2267">
                  <c:v>-9.0546100000000004E-2</c:v>
                </c:pt>
                <c:pt idx="2268">
                  <c:v>-9.1039900000000007E-2</c:v>
                </c:pt>
                <c:pt idx="2269">
                  <c:v>-9.1537199999999999E-2</c:v>
                </c:pt>
                <c:pt idx="2270">
                  <c:v>-9.20377E-2</c:v>
                </c:pt>
                <c:pt idx="2271">
                  <c:v>-9.2541499999999999E-2</c:v>
                </c:pt>
                <c:pt idx="2272">
                  <c:v>-9.3052499999999996E-2</c:v>
                </c:pt>
                <c:pt idx="2273">
                  <c:v>-9.3576400000000004E-2</c:v>
                </c:pt>
                <c:pt idx="2274">
                  <c:v>-9.4115199999999996E-2</c:v>
                </c:pt>
                <c:pt idx="2275">
                  <c:v>-9.4666899999999998E-2</c:v>
                </c:pt>
                <c:pt idx="2276">
                  <c:v>-9.5229499999999995E-2</c:v>
                </c:pt>
                <c:pt idx="2277">
                  <c:v>-9.5802100000000001E-2</c:v>
                </c:pt>
                <c:pt idx="2278">
                  <c:v>-9.6382399999999993E-2</c:v>
                </c:pt>
                <c:pt idx="2279">
                  <c:v>-9.6967999999999999E-2</c:v>
                </c:pt>
                <c:pt idx="2280">
                  <c:v>-9.7561999999999996E-2</c:v>
                </c:pt>
                <c:pt idx="2281">
                  <c:v>-9.8166100000000006E-2</c:v>
                </c:pt>
                <c:pt idx="2282">
                  <c:v>-9.8775000000000002E-2</c:v>
                </c:pt>
                <c:pt idx="2283">
                  <c:v>-9.93864E-2</c:v>
                </c:pt>
                <c:pt idx="2284">
                  <c:v>-0.100008</c:v>
                </c:pt>
                <c:pt idx="2285">
                  <c:v>-0.100647</c:v>
                </c:pt>
                <c:pt idx="2286">
                  <c:v>-0.10130699999999999</c:v>
                </c:pt>
                <c:pt idx="2287">
                  <c:v>-0.101991</c:v>
                </c:pt>
                <c:pt idx="2288">
                  <c:v>-0.102705</c:v>
                </c:pt>
                <c:pt idx="2289">
                  <c:v>-0.103452</c:v>
                </c:pt>
                <c:pt idx="2290">
                  <c:v>-0.104226</c:v>
                </c:pt>
                <c:pt idx="2291">
                  <c:v>-0.10502300000000001</c:v>
                </c:pt>
                <c:pt idx="2292">
                  <c:v>-0.105839</c:v>
                </c:pt>
                <c:pt idx="2293">
                  <c:v>-0.106667</c:v>
                </c:pt>
                <c:pt idx="2294">
                  <c:v>-0.1075</c:v>
                </c:pt>
                <c:pt idx="2295">
                  <c:v>-0.108334</c:v>
                </c:pt>
                <c:pt idx="2296">
                  <c:v>-0.109179</c:v>
                </c:pt>
                <c:pt idx="2297">
                  <c:v>-0.110044</c:v>
                </c:pt>
                <c:pt idx="2298">
                  <c:v>-0.110933</c:v>
                </c:pt>
                <c:pt idx="2299">
                  <c:v>-0.111845</c:v>
                </c:pt>
                <c:pt idx="2300">
                  <c:v>-0.112777</c:v>
                </c:pt>
                <c:pt idx="2301">
                  <c:v>-0.11372599999999999</c:v>
                </c:pt>
                <c:pt idx="2302">
                  <c:v>-0.114685</c:v>
                </c:pt>
                <c:pt idx="2303">
                  <c:v>-0.115651</c:v>
                </c:pt>
                <c:pt idx="2304">
                  <c:v>-0.11662400000000001</c:v>
                </c:pt>
                <c:pt idx="2305">
                  <c:v>-0.117607</c:v>
                </c:pt>
                <c:pt idx="2306">
                  <c:v>-0.118606</c:v>
                </c:pt>
                <c:pt idx="2307">
                  <c:v>-0.11962100000000001</c:v>
                </c:pt>
                <c:pt idx="2308">
                  <c:v>-0.120653</c:v>
                </c:pt>
                <c:pt idx="2309">
                  <c:v>-0.121702</c:v>
                </c:pt>
                <c:pt idx="2310">
                  <c:v>-0.12277100000000001</c:v>
                </c:pt>
                <c:pt idx="2311">
                  <c:v>-0.12386</c:v>
                </c:pt>
                <c:pt idx="2312">
                  <c:v>-0.12496699999999999</c:v>
                </c:pt>
                <c:pt idx="2313">
                  <c:v>-0.12609200000000001</c:v>
                </c:pt>
                <c:pt idx="2314">
                  <c:v>-0.12723499999999999</c:v>
                </c:pt>
                <c:pt idx="2315">
                  <c:v>-0.12839900000000001</c:v>
                </c:pt>
                <c:pt idx="2316">
                  <c:v>-0.12958</c:v>
                </c:pt>
                <c:pt idx="2317">
                  <c:v>-0.130771</c:v>
                </c:pt>
                <c:pt idx="2318">
                  <c:v>-0.131966</c:v>
                </c:pt>
                <c:pt idx="2319">
                  <c:v>-0.13317100000000001</c:v>
                </c:pt>
                <c:pt idx="2320">
                  <c:v>-0.13439000000000001</c:v>
                </c:pt>
                <c:pt idx="2321">
                  <c:v>-0.13562299999999999</c:v>
                </c:pt>
                <c:pt idx="2322">
                  <c:v>-0.13686499999999999</c:v>
                </c:pt>
                <c:pt idx="2323">
                  <c:v>-0.13811899999999999</c:v>
                </c:pt>
                <c:pt idx="2324">
                  <c:v>-0.13938700000000001</c:v>
                </c:pt>
                <c:pt idx="2325">
                  <c:v>-0.14066999999999999</c:v>
                </c:pt>
                <c:pt idx="2326">
                  <c:v>-0.14196400000000001</c:v>
                </c:pt>
                <c:pt idx="2327">
                  <c:v>-0.14327000000000001</c:v>
                </c:pt>
                <c:pt idx="2328">
                  <c:v>-0.14458599999999999</c:v>
                </c:pt>
                <c:pt idx="2329">
                  <c:v>-0.14590600000000001</c:v>
                </c:pt>
                <c:pt idx="2330">
                  <c:v>-0.147229</c:v>
                </c:pt>
                <c:pt idx="2331">
                  <c:v>-0.148558</c:v>
                </c:pt>
                <c:pt idx="2332">
                  <c:v>-0.14990000000000001</c:v>
                </c:pt>
                <c:pt idx="2333">
                  <c:v>-0.151258</c:v>
                </c:pt>
                <c:pt idx="2334">
                  <c:v>-0.15262700000000001</c:v>
                </c:pt>
                <c:pt idx="2335">
                  <c:v>-0.15399499999999999</c:v>
                </c:pt>
                <c:pt idx="2336">
                  <c:v>-0.15535199999999999</c:v>
                </c:pt>
                <c:pt idx="2337">
                  <c:v>-0.15669</c:v>
                </c:pt>
                <c:pt idx="2338">
                  <c:v>-0.15800600000000001</c:v>
                </c:pt>
                <c:pt idx="2339">
                  <c:v>-0.159304</c:v>
                </c:pt>
                <c:pt idx="2340">
                  <c:v>-0.16059399999999999</c:v>
                </c:pt>
                <c:pt idx="2341">
                  <c:v>-0.16187499999999999</c:v>
                </c:pt>
                <c:pt idx="2342">
                  <c:v>-0.16314300000000001</c:v>
                </c:pt>
                <c:pt idx="2343">
                  <c:v>-0.16439899999999999</c:v>
                </c:pt>
                <c:pt idx="2344">
                  <c:v>-0.16565199999999999</c:v>
                </c:pt>
                <c:pt idx="2345">
                  <c:v>-0.16691400000000001</c:v>
                </c:pt>
                <c:pt idx="2346">
                  <c:v>-0.168188</c:v>
                </c:pt>
                <c:pt idx="2347">
                  <c:v>-0.16947400000000001</c:v>
                </c:pt>
                <c:pt idx="2348">
                  <c:v>-0.17077300000000001</c:v>
                </c:pt>
                <c:pt idx="2349">
                  <c:v>-0.17208499999999999</c:v>
                </c:pt>
                <c:pt idx="2350">
                  <c:v>-0.17341000000000001</c:v>
                </c:pt>
                <c:pt idx="2351">
                  <c:v>-0.17474500000000001</c:v>
                </c:pt>
                <c:pt idx="2352">
                  <c:v>-0.17608499999999999</c:v>
                </c:pt>
                <c:pt idx="2353">
                  <c:v>-0.177422</c:v>
                </c:pt>
                <c:pt idx="2354">
                  <c:v>-0.17874899999999999</c:v>
                </c:pt>
                <c:pt idx="2355">
                  <c:v>-0.18005599999999999</c:v>
                </c:pt>
                <c:pt idx="2356">
                  <c:v>-0.18133299999999999</c:v>
                </c:pt>
                <c:pt idx="2357">
                  <c:v>-0.18257699999999999</c:v>
                </c:pt>
                <c:pt idx="2358">
                  <c:v>-0.183783</c:v>
                </c:pt>
                <c:pt idx="2359">
                  <c:v>-0.184946</c:v>
                </c:pt>
                <c:pt idx="2360">
                  <c:v>-0.18606400000000001</c:v>
                </c:pt>
                <c:pt idx="2361">
                  <c:v>-0.187143</c:v>
                </c:pt>
                <c:pt idx="2362">
                  <c:v>-0.188193</c:v>
                </c:pt>
                <c:pt idx="2363">
                  <c:v>-0.18922</c:v>
                </c:pt>
                <c:pt idx="2364">
                  <c:v>-0.19022800000000001</c:v>
                </c:pt>
                <c:pt idx="2365">
                  <c:v>-0.191217</c:v>
                </c:pt>
                <c:pt idx="2366">
                  <c:v>-0.19218199999999999</c:v>
                </c:pt>
                <c:pt idx="2367">
                  <c:v>-0.19311600000000001</c:v>
                </c:pt>
                <c:pt idx="2368">
                  <c:v>-0.194022</c:v>
                </c:pt>
                <c:pt idx="2369">
                  <c:v>-0.19489999999999999</c:v>
                </c:pt>
                <c:pt idx="2370">
                  <c:v>-0.19575200000000001</c:v>
                </c:pt>
                <c:pt idx="2371">
                  <c:v>-0.196574</c:v>
                </c:pt>
                <c:pt idx="2372">
                  <c:v>-0.197378</c:v>
                </c:pt>
                <c:pt idx="2373">
                  <c:v>-0.19817699999999999</c:v>
                </c:pt>
                <c:pt idx="2374">
                  <c:v>-0.19897899999999999</c:v>
                </c:pt>
                <c:pt idx="2375">
                  <c:v>-0.19978499999999999</c:v>
                </c:pt>
                <c:pt idx="2376">
                  <c:v>-0.20059399999999999</c:v>
                </c:pt>
                <c:pt idx="2377">
                  <c:v>-0.201407</c:v>
                </c:pt>
                <c:pt idx="2378">
                  <c:v>-0.20222200000000001</c:v>
                </c:pt>
                <c:pt idx="2379">
                  <c:v>-0.20302999999999999</c:v>
                </c:pt>
                <c:pt idx="2380">
                  <c:v>-0.20383100000000001</c:v>
                </c:pt>
                <c:pt idx="2381">
                  <c:v>-0.204626</c:v>
                </c:pt>
                <c:pt idx="2382">
                  <c:v>-0.20541599999999999</c:v>
                </c:pt>
                <c:pt idx="2383">
                  <c:v>-0.20619899999999999</c:v>
                </c:pt>
                <c:pt idx="2384">
                  <c:v>-0.206981</c:v>
                </c:pt>
                <c:pt idx="2385">
                  <c:v>-0.207759</c:v>
                </c:pt>
                <c:pt idx="2386">
                  <c:v>-0.20852299999999999</c:v>
                </c:pt>
                <c:pt idx="2387">
                  <c:v>-0.20926600000000001</c:v>
                </c:pt>
                <c:pt idx="2388">
                  <c:v>-0.20999100000000001</c:v>
                </c:pt>
                <c:pt idx="2389">
                  <c:v>-0.21070700000000001</c:v>
                </c:pt>
                <c:pt idx="2390">
                  <c:v>-0.21142</c:v>
                </c:pt>
                <c:pt idx="2391">
                  <c:v>-0.21213399999999999</c:v>
                </c:pt>
                <c:pt idx="2392">
                  <c:v>-0.21285100000000001</c:v>
                </c:pt>
                <c:pt idx="2393">
                  <c:v>-0.21357599999999999</c:v>
                </c:pt>
                <c:pt idx="2394">
                  <c:v>-0.214312</c:v>
                </c:pt>
                <c:pt idx="2395">
                  <c:v>-0.215059</c:v>
                </c:pt>
                <c:pt idx="2396">
                  <c:v>-0.21582100000000001</c:v>
                </c:pt>
                <c:pt idx="2397">
                  <c:v>-0.21660499999999999</c:v>
                </c:pt>
                <c:pt idx="2398">
                  <c:v>-0.21740499999999999</c:v>
                </c:pt>
                <c:pt idx="2399">
                  <c:v>-0.21820999999999999</c:v>
                </c:pt>
                <c:pt idx="2400">
                  <c:v>-0.21901499999999999</c:v>
                </c:pt>
                <c:pt idx="2401">
                  <c:v>-0.219828</c:v>
                </c:pt>
                <c:pt idx="2402">
                  <c:v>-0.22065499999999999</c:v>
                </c:pt>
                <c:pt idx="2403">
                  <c:v>-0.2215</c:v>
                </c:pt>
                <c:pt idx="2404">
                  <c:v>-0.222355</c:v>
                </c:pt>
                <c:pt idx="2405">
                  <c:v>-0.22321199999999999</c:v>
                </c:pt>
                <c:pt idx="2406">
                  <c:v>-0.22406899999999999</c:v>
                </c:pt>
                <c:pt idx="2407">
                  <c:v>-0.22493099999999999</c:v>
                </c:pt>
                <c:pt idx="2408">
                  <c:v>-0.2258</c:v>
                </c:pt>
                <c:pt idx="2409">
                  <c:v>-0.22668099999999999</c:v>
                </c:pt>
                <c:pt idx="2410">
                  <c:v>-0.227572</c:v>
                </c:pt>
                <c:pt idx="2411">
                  <c:v>-0.22847200000000001</c:v>
                </c:pt>
                <c:pt idx="2412">
                  <c:v>-0.22938</c:v>
                </c:pt>
                <c:pt idx="2413">
                  <c:v>-0.230298</c:v>
                </c:pt>
                <c:pt idx="2414">
                  <c:v>-0.23122899999999999</c:v>
                </c:pt>
                <c:pt idx="2415">
                  <c:v>-0.23216700000000001</c:v>
                </c:pt>
                <c:pt idx="2416">
                  <c:v>-0.23310900000000001</c:v>
                </c:pt>
                <c:pt idx="2417">
                  <c:v>-0.23405400000000001</c:v>
                </c:pt>
                <c:pt idx="2418">
                  <c:v>-0.23500699999999999</c:v>
                </c:pt>
                <c:pt idx="2419">
                  <c:v>-0.235958</c:v>
                </c:pt>
                <c:pt idx="2420">
                  <c:v>-0.236898</c:v>
                </c:pt>
                <c:pt idx="2421">
                  <c:v>-0.23782500000000001</c:v>
                </c:pt>
                <c:pt idx="2422">
                  <c:v>-0.238737</c:v>
                </c:pt>
                <c:pt idx="2423">
                  <c:v>-0.23962600000000001</c:v>
                </c:pt>
                <c:pt idx="2424">
                  <c:v>-0.24048700000000001</c:v>
                </c:pt>
                <c:pt idx="2425">
                  <c:v>-0.24132500000000001</c:v>
                </c:pt>
                <c:pt idx="2426">
                  <c:v>-0.24213899999999999</c:v>
                </c:pt>
                <c:pt idx="2427">
                  <c:v>-0.242925</c:v>
                </c:pt>
                <c:pt idx="2428">
                  <c:v>-0.24368200000000001</c:v>
                </c:pt>
                <c:pt idx="2429">
                  <c:v>-0.24440899999999999</c:v>
                </c:pt>
                <c:pt idx="2430">
                  <c:v>-0.24510899999999999</c:v>
                </c:pt>
                <c:pt idx="2431">
                  <c:v>-0.24578700000000001</c:v>
                </c:pt>
                <c:pt idx="2432">
                  <c:v>-0.246452</c:v>
                </c:pt>
                <c:pt idx="2433">
                  <c:v>-0.247118</c:v>
                </c:pt>
                <c:pt idx="2434">
                  <c:v>-0.24779300000000001</c:v>
                </c:pt>
                <c:pt idx="2435">
                  <c:v>-0.24848300000000001</c:v>
                </c:pt>
                <c:pt idx="2436">
                  <c:v>-0.24918799999999999</c:v>
                </c:pt>
                <c:pt idx="2437">
                  <c:v>-0.24989600000000001</c:v>
                </c:pt>
                <c:pt idx="2438">
                  <c:v>-0.25059199999999998</c:v>
                </c:pt>
                <c:pt idx="2439">
                  <c:v>-0.25126900000000002</c:v>
                </c:pt>
                <c:pt idx="2440">
                  <c:v>-0.25193300000000002</c:v>
                </c:pt>
                <c:pt idx="2441">
                  <c:v>-0.25259799999999999</c:v>
                </c:pt>
                <c:pt idx="2442">
                  <c:v>-0.25326599999999999</c:v>
                </c:pt>
                <c:pt idx="2443">
                  <c:v>-0.25392700000000001</c:v>
                </c:pt>
                <c:pt idx="2444">
                  <c:v>-0.25455800000000001</c:v>
                </c:pt>
                <c:pt idx="2445">
                  <c:v>-0.25514500000000001</c:v>
                </c:pt>
                <c:pt idx="2446">
                  <c:v>-0.255685</c:v>
                </c:pt>
                <c:pt idx="2447">
                  <c:v>-0.25617800000000002</c:v>
                </c:pt>
                <c:pt idx="2448">
                  <c:v>-0.25662299999999999</c:v>
                </c:pt>
                <c:pt idx="2449">
                  <c:v>-0.25702199999999997</c:v>
                </c:pt>
                <c:pt idx="2450">
                  <c:v>-0.25738699999999998</c:v>
                </c:pt>
                <c:pt idx="2451">
                  <c:v>-0.25772600000000001</c:v>
                </c:pt>
                <c:pt idx="2452">
                  <c:v>-0.25804100000000002</c:v>
                </c:pt>
                <c:pt idx="2453">
                  <c:v>-0.25833099999999998</c:v>
                </c:pt>
                <c:pt idx="2454">
                  <c:v>-0.25859700000000002</c:v>
                </c:pt>
                <c:pt idx="2455">
                  <c:v>-0.25883899999999999</c:v>
                </c:pt>
                <c:pt idx="2456">
                  <c:v>-0.25905299999999998</c:v>
                </c:pt>
                <c:pt idx="2457">
                  <c:v>-0.259241</c:v>
                </c:pt>
                <c:pt idx="2458">
                  <c:v>-0.25940600000000003</c:v>
                </c:pt>
                <c:pt idx="2459">
                  <c:v>-0.25954100000000002</c:v>
                </c:pt>
                <c:pt idx="2460">
                  <c:v>-0.25964799999999999</c:v>
                </c:pt>
                <c:pt idx="2461">
                  <c:v>-0.25973499999999999</c:v>
                </c:pt>
                <c:pt idx="2462">
                  <c:v>-0.25981100000000001</c:v>
                </c:pt>
                <c:pt idx="2463">
                  <c:v>-0.25987399999999999</c:v>
                </c:pt>
                <c:pt idx="2464">
                  <c:v>-0.25991700000000001</c:v>
                </c:pt>
                <c:pt idx="2465">
                  <c:v>-0.259932</c:v>
                </c:pt>
                <c:pt idx="2466">
                  <c:v>-0.25991500000000001</c:v>
                </c:pt>
                <c:pt idx="2467">
                  <c:v>-0.25985799999999998</c:v>
                </c:pt>
                <c:pt idx="2468">
                  <c:v>-0.25976100000000002</c:v>
                </c:pt>
                <c:pt idx="2469">
                  <c:v>-0.25963199999999997</c:v>
                </c:pt>
                <c:pt idx="2470">
                  <c:v>-0.25947799999999999</c:v>
                </c:pt>
                <c:pt idx="2471">
                  <c:v>-0.25929099999999999</c:v>
                </c:pt>
                <c:pt idx="2472">
                  <c:v>-0.25905400000000001</c:v>
                </c:pt>
                <c:pt idx="2473">
                  <c:v>-0.25874999999999998</c:v>
                </c:pt>
                <c:pt idx="2474">
                  <c:v>-0.25837700000000002</c:v>
                </c:pt>
                <c:pt idx="2475">
                  <c:v>-0.25795299999999999</c:v>
                </c:pt>
                <c:pt idx="2476">
                  <c:v>-0.257494</c:v>
                </c:pt>
                <c:pt idx="2477">
                  <c:v>-0.25701099999999999</c:v>
                </c:pt>
                <c:pt idx="2478">
                  <c:v>-0.25650800000000001</c:v>
                </c:pt>
                <c:pt idx="2479">
                  <c:v>-0.25598900000000002</c:v>
                </c:pt>
                <c:pt idx="2480">
                  <c:v>-0.25545600000000002</c:v>
                </c:pt>
                <c:pt idx="2481">
                  <c:v>-0.25490600000000002</c:v>
                </c:pt>
                <c:pt idx="2482">
                  <c:v>-0.254334</c:v>
                </c:pt>
                <c:pt idx="2483">
                  <c:v>-0.25373899999999999</c:v>
                </c:pt>
                <c:pt idx="2484">
                  <c:v>-0.25312800000000002</c:v>
                </c:pt>
                <c:pt idx="2485">
                  <c:v>-0.25250699999999998</c:v>
                </c:pt>
                <c:pt idx="2486">
                  <c:v>-0.25187599999999999</c:v>
                </c:pt>
                <c:pt idx="2487">
                  <c:v>-0.25123600000000001</c:v>
                </c:pt>
                <c:pt idx="2488">
                  <c:v>-0.250587</c:v>
                </c:pt>
                <c:pt idx="2489">
                  <c:v>-0.24992200000000001</c:v>
                </c:pt>
                <c:pt idx="2490">
                  <c:v>-0.24923000000000001</c:v>
                </c:pt>
                <c:pt idx="2491">
                  <c:v>-0.248504</c:v>
                </c:pt>
                <c:pt idx="2492">
                  <c:v>-0.24774399999999999</c:v>
                </c:pt>
                <c:pt idx="2493">
                  <c:v>-0.246952</c:v>
                </c:pt>
                <c:pt idx="2494">
                  <c:v>-0.24613199999999999</c:v>
                </c:pt>
                <c:pt idx="2495">
                  <c:v>-0.24528700000000001</c:v>
                </c:pt>
                <c:pt idx="2496">
                  <c:v>-0.24441299999999999</c:v>
                </c:pt>
                <c:pt idx="2497">
                  <c:v>-0.243509</c:v>
                </c:pt>
                <c:pt idx="2498">
                  <c:v>-0.242587</c:v>
                </c:pt>
                <c:pt idx="2499">
                  <c:v>-0.24165600000000001</c:v>
                </c:pt>
                <c:pt idx="2500">
                  <c:v>-0.24071400000000001</c:v>
                </c:pt>
                <c:pt idx="2501">
                  <c:v>-0.23975399999999999</c:v>
                </c:pt>
                <c:pt idx="2502">
                  <c:v>-0.23877599999999999</c:v>
                </c:pt>
                <c:pt idx="2503">
                  <c:v>-0.23778099999999999</c:v>
                </c:pt>
                <c:pt idx="2504">
                  <c:v>-0.23677300000000001</c:v>
                </c:pt>
                <c:pt idx="2505">
                  <c:v>-0.235759</c:v>
                </c:pt>
                <c:pt idx="2506">
                  <c:v>-0.23474100000000001</c:v>
                </c:pt>
                <c:pt idx="2507">
                  <c:v>-0.23371700000000001</c:v>
                </c:pt>
                <c:pt idx="2508">
                  <c:v>-0.23268800000000001</c:v>
                </c:pt>
                <c:pt idx="2509">
                  <c:v>-0.23166100000000001</c:v>
                </c:pt>
                <c:pt idx="2510">
                  <c:v>-0.23063900000000001</c:v>
                </c:pt>
                <c:pt idx="2511">
                  <c:v>-0.229625</c:v>
                </c:pt>
                <c:pt idx="2512">
                  <c:v>-0.228626</c:v>
                </c:pt>
                <c:pt idx="2513">
                  <c:v>-0.22764999999999999</c:v>
                </c:pt>
                <c:pt idx="2514">
                  <c:v>-0.22670000000000001</c:v>
                </c:pt>
                <c:pt idx="2515">
                  <c:v>-0.225775</c:v>
                </c:pt>
                <c:pt idx="2516">
                  <c:v>-0.224883</c:v>
                </c:pt>
                <c:pt idx="2517">
                  <c:v>-0.22403100000000001</c:v>
                </c:pt>
                <c:pt idx="2518">
                  <c:v>-0.223214</c:v>
                </c:pt>
                <c:pt idx="2519">
                  <c:v>-0.22242000000000001</c:v>
                </c:pt>
                <c:pt idx="2520">
                  <c:v>-0.22164800000000001</c:v>
                </c:pt>
                <c:pt idx="2521">
                  <c:v>-0.22090799999999999</c:v>
                </c:pt>
                <c:pt idx="2522">
                  <c:v>-0.22020400000000001</c:v>
                </c:pt>
                <c:pt idx="2523">
                  <c:v>-0.219529</c:v>
                </c:pt>
                <c:pt idx="2524">
                  <c:v>-0.21887699999999999</c:v>
                </c:pt>
                <c:pt idx="2525">
                  <c:v>-0.21823899999999999</c:v>
                </c:pt>
                <c:pt idx="2526">
                  <c:v>-0.217611</c:v>
                </c:pt>
                <c:pt idx="2527">
                  <c:v>-0.21699199999999999</c:v>
                </c:pt>
                <c:pt idx="2528">
                  <c:v>-0.216395</c:v>
                </c:pt>
                <c:pt idx="2529">
                  <c:v>-0.21584200000000001</c:v>
                </c:pt>
                <c:pt idx="2530">
                  <c:v>-0.215338</c:v>
                </c:pt>
                <c:pt idx="2531">
                  <c:v>-0.21487700000000001</c:v>
                </c:pt>
                <c:pt idx="2532">
                  <c:v>-0.214444</c:v>
                </c:pt>
                <c:pt idx="2533">
                  <c:v>-0.214033</c:v>
                </c:pt>
                <c:pt idx="2534">
                  <c:v>-0.213648</c:v>
                </c:pt>
                <c:pt idx="2535">
                  <c:v>-0.21329300000000001</c:v>
                </c:pt>
                <c:pt idx="2536">
                  <c:v>-0.21296499999999999</c:v>
                </c:pt>
                <c:pt idx="2537">
                  <c:v>-0.212669</c:v>
                </c:pt>
                <c:pt idx="2538">
                  <c:v>-0.21241499999999999</c:v>
                </c:pt>
                <c:pt idx="2539">
                  <c:v>-0.21221799999999999</c:v>
                </c:pt>
                <c:pt idx="2540">
                  <c:v>-0.21208099999999999</c:v>
                </c:pt>
                <c:pt idx="2541">
                  <c:v>-0.212004</c:v>
                </c:pt>
                <c:pt idx="2542">
                  <c:v>-0.211979</c:v>
                </c:pt>
                <c:pt idx="2543">
                  <c:v>-0.212001</c:v>
                </c:pt>
                <c:pt idx="2544">
                  <c:v>-0.21207400000000001</c:v>
                </c:pt>
                <c:pt idx="2545">
                  <c:v>-0.212204</c:v>
                </c:pt>
                <c:pt idx="2546">
                  <c:v>-0.212392</c:v>
                </c:pt>
                <c:pt idx="2547">
                  <c:v>-0.21263499999999999</c:v>
                </c:pt>
                <c:pt idx="2548">
                  <c:v>-0.21293500000000001</c:v>
                </c:pt>
                <c:pt idx="2549">
                  <c:v>-0.21328900000000001</c:v>
                </c:pt>
                <c:pt idx="2550">
                  <c:v>-0.213694</c:v>
                </c:pt>
                <c:pt idx="2551">
                  <c:v>-0.214143</c:v>
                </c:pt>
                <c:pt idx="2552">
                  <c:v>-0.21462999999999999</c:v>
                </c:pt>
                <c:pt idx="2553">
                  <c:v>-0.215147</c:v>
                </c:pt>
                <c:pt idx="2554">
                  <c:v>-0.21568899999999999</c:v>
                </c:pt>
                <c:pt idx="2555">
                  <c:v>-0.216253</c:v>
                </c:pt>
                <c:pt idx="2556">
                  <c:v>-0.21684400000000001</c:v>
                </c:pt>
                <c:pt idx="2557">
                  <c:v>-0.217476</c:v>
                </c:pt>
                <c:pt idx="2558">
                  <c:v>-0.21815699999999999</c:v>
                </c:pt>
                <c:pt idx="2559">
                  <c:v>-0.21888099999999999</c:v>
                </c:pt>
                <c:pt idx="2560">
                  <c:v>-0.21963199999999999</c:v>
                </c:pt>
                <c:pt idx="2561">
                  <c:v>-0.22040299999999999</c:v>
                </c:pt>
                <c:pt idx="2562">
                  <c:v>-0.221195</c:v>
                </c:pt>
                <c:pt idx="2563">
                  <c:v>-0.22201100000000001</c:v>
                </c:pt>
                <c:pt idx="2564">
                  <c:v>-0.222854</c:v>
                </c:pt>
                <c:pt idx="2565">
                  <c:v>-0.22372500000000001</c:v>
                </c:pt>
                <c:pt idx="2566">
                  <c:v>-0.22462199999999999</c:v>
                </c:pt>
                <c:pt idx="2567">
                  <c:v>-0.22554399999999999</c:v>
                </c:pt>
                <c:pt idx="2568">
                  <c:v>-0.226492</c:v>
                </c:pt>
                <c:pt idx="2569">
                  <c:v>-0.227465</c:v>
                </c:pt>
                <c:pt idx="2570">
                  <c:v>-0.228462</c:v>
                </c:pt>
                <c:pt idx="2571">
                  <c:v>-0.22947999999999999</c:v>
                </c:pt>
                <c:pt idx="2572">
                  <c:v>-0.230522</c:v>
                </c:pt>
                <c:pt idx="2573">
                  <c:v>-0.23159399999999999</c:v>
                </c:pt>
                <c:pt idx="2574">
                  <c:v>-0.23269500000000001</c:v>
                </c:pt>
                <c:pt idx="2575">
                  <c:v>-0.23381199999999999</c:v>
                </c:pt>
                <c:pt idx="2576">
                  <c:v>-0.234933</c:v>
                </c:pt>
                <c:pt idx="2577">
                  <c:v>-0.23605200000000001</c:v>
                </c:pt>
                <c:pt idx="2578">
                  <c:v>-0.23716999999999999</c:v>
                </c:pt>
                <c:pt idx="2579">
                  <c:v>-0.238291</c:v>
                </c:pt>
                <c:pt idx="2580">
                  <c:v>-0.23941699999999999</c:v>
                </c:pt>
                <c:pt idx="2581">
                  <c:v>-0.24054600000000001</c:v>
                </c:pt>
                <c:pt idx="2582">
                  <c:v>-0.241677</c:v>
                </c:pt>
                <c:pt idx="2583">
                  <c:v>-0.24280399999999999</c:v>
                </c:pt>
                <c:pt idx="2584">
                  <c:v>-0.24391699999999999</c:v>
                </c:pt>
                <c:pt idx="2585">
                  <c:v>-0.245009</c:v>
                </c:pt>
                <c:pt idx="2586">
                  <c:v>-0.24607499999999999</c:v>
                </c:pt>
                <c:pt idx="2587">
                  <c:v>-0.24711</c:v>
                </c:pt>
                <c:pt idx="2588">
                  <c:v>-0.248109</c:v>
                </c:pt>
                <c:pt idx="2589">
                  <c:v>-0.24907799999999999</c:v>
                </c:pt>
                <c:pt idx="2590">
                  <c:v>-0.25002400000000002</c:v>
                </c:pt>
                <c:pt idx="2591">
                  <c:v>-0.25095099999999998</c:v>
                </c:pt>
                <c:pt idx="2592">
                  <c:v>-0.25185999999999997</c:v>
                </c:pt>
                <c:pt idx="2593">
                  <c:v>-0.25274600000000003</c:v>
                </c:pt>
                <c:pt idx="2594">
                  <c:v>-0.25361</c:v>
                </c:pt>
                <c:pt idx="2595">
                  <c:v>-0.25444899999999998</c:v>
                </c:pt>
                <c:pt idx="2596">
                  <c:v>-0.25525999999999999</c:v>
                </c:pt>
                <c:pt idx="2597">
                  <c:v>-0.25603999999999999</c:v>
                </c:pt>
                <c:pt idx="2598">
                  <c:v>-0.25679400000000002</c:v>
                </c:pt>
                <c:pt idx="2599">
                  <c:v>-0.25753100000000001</c:v>
                </c:pt>
                <c:pt idx="2600">
                  <c:v>-0.25824799999999998</c:v>
                </c:pt>
                <c:pt idx="2601">
                  <c:v>-0.25894</c:v>
                </c:pt>
                <c:pt idx="2602">
                  <c:v>-0.25960499999999997</c:v>
                </c:pt>
                <c:pt idx="2603">
                  <c:v>-0.260241</c:v>
                </c:pt>
                <c:pt idx="2604">
                  <c:v>-0.26084400000000002</c:v>
                </c:pt>
                <c:pt idx="2605">
                  <c:v>-0.26141300000000001</c:v>
                </c:pt>
                <c:pt idx="2606">
                  <c:v>-0.26195099999999999</c:v>
                </c:pt>
                <c:pt idx="2607">
                  <c:v>-0.26246000000000003</c:v>
                </c:pt>
                <c:pt idx="2608">
                  <c:v>-0.262932</c:v>
                </c:pt>
                <c:pt idx="2609">
                  <c:v>-0.26336500000000002</c:v>
                </c:pt>
                <c:pt idx="2610">
                  <c:v>-0.26375999999999999</c:v>
                </c:pt>
                <c:pt idx="2611">
                  <c:v>-0.26411400000000002</c:v>
                </c:pt>
                <c:pt idx="2612">
                  <c:v>-0.26442599999999999</c:v>
                </c:pt>
                <c:pt idx="2613">
                  <c:v>-0.26469599999999999</c:v>
                </c:pt>
                <c:pt idx="2614">
                  <c:v>-0.26492599999999999</c:v>
                </c:pt>
                <c:pt idx="2615">
                  <c:v>-0.26511699999999999</c:v>
                </c:pt>
                <c:pt idx="2616">
                  <c:v>-0.26526899999999998</c:v>
                </c:pt>
                <c:pt idx="2617">
                  <c:v>-0.26538</c:v>
                </c:pt>
                <c:pt idx="2618">
                  <c:v>-0.26544499999999999</c:v>
                </c:pt>
                <c:pt idx="2619">
                  <c:v>-0.265459</c:v>
                </c:pt>
                <c:pt idx="2620">
                  <c:v>-0.26542199999999999</c:v>
                </c:pt>
                <c:pt idx="2621">
                  <c:v>-0.26534200000000002</c:v>
                </c:pt>
                <c:pt idx="2622">
                  <c:v>-0.26523099999999999</c:v>
                </c:pt>
                <c:pt idx="2623">
                  <c:v>-0.26509199999999999</c:v>
                </c:pt>
                <c:pt idx="2624">
                  <c:v>-0.26491900000000002</c:v>
                </c:pt>
                <c:pt idx="2625">
                  <c:v>-0.264712</c:v>
                </c:pt>
                <c:pt idx="2626">
                  <c:v>-0.26448199999999999</c:v>
                </c:pt>
                <c:pt idx="2627">
                  <c:v>-0.26421899999999998</c:v>
                </c:pt>
                <c:pt idx="2628">
                  <c:v>-0.26386599999999999</c:v>
                </c:pt>
                <c:pt idx="2629">
                  <c:v>-0.263409</c:v>
                </c:pt>
                <c:pt idx="2630">
                  <c:v>-0.26291900000000001</c:v>
                </c:pt>
                <c:pt idx="2631">
                  <c:v>-0.26241799999999998</c:v>
                </c:pt>
                <c:pt idx="2632">
                  <c:v>-0.261874</c:v>
                </c:pt>
                <c:pt idx="2633">
                  <c:v>-0.26128800000000002</c:v>
                </c:pt>
                <c:pt idx="2634">
                  <c:v>-0.26067899999999999</c:v>
                </c:pt>
                <c:pt idx="2635">
                  <c:v>-0.26005200000000001</c:v>
                </c:pt>
                <c:pt idx="2636">
                  <c:v>-0.25940299999999999</c:v>
                </c:pt>
                <c:pt idx="2637">
                  <c:v>-0.25872800000000001</c:v>
                </c:pt>
                <c:pt idx="2638">
                  <c:v>-0.25802599999999998</c:v>
                </c:pt>
                <c:pt idx="2639">
                  <c:v>-0.257297</c:v>
                </c:pt>
                <c:pt idx="2640">
                  <c:v>-0.25654399999999999</c:v>
                </c:pt>
                <c:pt idx="2641">
                  <c:v>-0.255772</c:v>
                </c:pt>
                <c:pt idx="2642">
                  <c:v>-0.25498300000000002</c:v>
                </c:pt>
                <c:pt idx="2643">
                  <c:v>-0.25417400000000001</c:v>
                </c:pt>
                <c:pt idx="2644">
                  <c:v>-0.25334499999999999</c:v>
                </c:pt>
                <c:pt idx="2645">
                  <c:v>-0.252496</c:v>
                </c:pt>
                <c:pt idx="2646">
                  <c:v>-0.251635</c:v>
                </c:pt>
                <c:pt idx="2647">
                  <c:v>-0.25076599999999999</c:v>
                </c:pt>
                <c:pt idx="2648">
                  <c:v>-0.249888</c:v>
                </c:pt>
                <c:pt idx="2649">
                  <c:v>-0.249002</c:v>
                </c:pt>
                <c:pt idx="2650">
                  <c:v>-0.248113</c:v>
                </c:pt>
                <c:pt idx="2651">
                  <c:v>-0.247224</c:v>
                </c:pt>
                <c:pt idx="2652">
                  <c:v>-0.24633099999999999</c:v>
                </c:pt>
                <c:pt idx="2653">
                  <c:v>-0.24542800000000001</c:v>
                </c:pt>
                <c:pt idx="2654">
                  <c:v>-0.24451899999999999</c:v>
                </c:pt>
                <c:pt idx="2655">
                  <c:v>-0.24360699999999999</c:v>
                </c:pt>
                <c:pt idx="2656">
                  <c:v>-0.24269299999999999</c:v>
                </c:pt>
                <c:pt idx="2657">
                  <c:v>-0.24177699999999999</c:v>
                </c:pt>
                <c:pt idx="2658">
                  <c:v>-0.24086099999999999</c:v>
                </c:pt>
                <c:pt idx="2659">
                  <c:v>-0.239952</c:v>
                </c:pt>
                <c:pt idx="2660">
                  <c:v>-0.23904900000000001</c:v>
                </c:pt>
                <c:pt idx="2661">
                  <c:v>-0.238149</c:v>
                </c:pt>
                <c:pt idx="2662">
                  <c:v>-0.23724500000000001</c:v>
                </c:pt>
                <c:pt idx="2663">
                  <c:v>-0.23632800000000001</c:v>
                </c:pt>
                <c:pt idx="2664">
                  <c:v>-0.23539599999999999</c:v>
                </c:pt>
                <c:pt idx="2665">
                  <c:v>-0.234457</c:v>
                </c:pt>
                <c:pt idx="2666">
                  <c:v>-0.23352700000000001</c:v>
                </c:pt>
                <c:pt idx="2667">
                  <c:v>-0.23261499999999999</c:v>
                </c:pt>
                <c:pt idx="2668">
                  <c:v>-0.23172000000000001</c:v>
                </c:pt>
                <c:pt idx="2669">
                  <c:v>-0.23083100000000001</c:v>
                </c:pt>
                <c:pt idx="2670">
                  <c:v>-0.229936</c:v>
                </c:pt>
                <c:pt idx="2671">
                  <c:v>-0.22903000000000001</c:v>
                </c:pt>
                <c:pt idx="2672">
                  <c:v>-0.22811000000000001</c:v>
                </c:pt>
                <c:pt idx="2673">
                  <c:v>-0.22717599999999999</c:v>
                </c:pt>
                <c:pt idx="2674">
                  <c:v>-0.22622700000000001</c:v>
                </c:pt>
                <c:pt idx="2675">
                  <c:v>-0.225269</c:v>
                </c:pt>
                <c:pt idx="2676">
                  <c:v>-0.22430800000000001</c:v>
                </c:pt>
                <c:pt idx="2677">
                  <c:v>-0.22334300000000001</c:v>
                </c:pt>
                <c:pt idx="2678">
                  <c:v>-0.22237599999999999</c:v>
                </c:pt>
                <c:pt idx="2679">
                  <c:v>-0.22140799999999999</c:v>
                </c:pt>
                <c:pt idx="2680">
                  <c:v>-0.220443</c:v>
                </c:pt>
                <c:pt idx="2681">
                  <c:v>-0.21948500000000001</c:v>
                </c:pt>
                <c:pt idx="2682">
                  <c:v>-0.21854199999999999</c:v>
                </c:pt>
                <c:pt idx="2683">
                  <c:v>-0.21761900000000001</c:v>
                </c:pt>
                <c:pt idx="2684">
                  <c:v>-0.21671199999999999</c:v>
                </c:pt>
                <c:pt idx="2685">
                  <c:v>-0.21581900000000001</c:v>
                </c:pt>
                <c:pt idx="2686">
                  <c:v>-0.21494099999999999</c:v>
                </c:pt>
                <c:pt idx="2687">
                  <c:v>-0.21407599999999999</c:v>
                </c:pt>
                <c:pt idx="2688">
                  <c:v>-0.21321399999999999</c:v>
                </c:pt>
                <c:pt idx="2689">
                  <c:v>-0.21234600000000001</c:v>
                </c:pt>
                <c:pt idx="2690">
                  <c:v>-0.21146499999999999</c:v>
                </c:pt>
                <c:pt idx="2691">
                  <c:v>-0.21056800000000001</c:v>
                </c:pt>
                <c:pt idx="2692">
                  <c:v>-0.20965700000000001</c:v>
                </c:pt>
                <c:pt idx="2693">
                  <c:v>-0.20873800000000001</c:v>
                </c:pt>
                <c:pt idx="2694">
                  <c:v>-0.20780999999999999</c:v>
                </c:pt>
                <c:pt idx="2695">
                  <c:v>-0.206868</c:v>
                </c:pt>
                <c:pt idx="2696">
                  <c:v>-0.20590600000000001</c:v>
                </c:pt>
                <c:pt idx="2697">
                  <c:v>-0.20491599999999999</c:v>
                </c:pt>
                <c:pt idx="2698">
                  <c:v>-0.203899</c:v>
                </c:pt>
                <c:pt idx="2699">
                  <c:v>-0.20286599999999999</c:v>
                </c:pt>
                <c:pt idx="2700">
                  <c:v>-0.20183100000000001</c:v>
                </c:pt>
                <c:pt idx="2701">
                  <c:v>-0.20080600000000001</c:v>
                </c:pt>
                <c:pt idx="2702">
                  <c:v>-0.19978699999999999</c:v>
                </c:pt>
                <c:pt idx="2703">
                  <c:v>-0.198772</c:v>
                </c:pt>
                <c:pt idx="2704">
                  <c:v>-0.197771</c:v>
                </c:pt>
                <c:pt idx="2705">
                  <c:v>-0.19678999999999999</c:v>
                </c:pt>
                <c:pt idx="2706">
                  <c:v>-0.195826</c:v>
                </c:pt>
                <c:pt idx="2707">
                  <c:v>-0.19487699999999999</c:v>
                </c:pt>
                <c:pt idx="2708">
                  <c:v>-0.193943</c:v>
                </c:pt>
                <c:pt idx="2709">
                  <c:v>-0.193022</c:v>
                </c:pt>
                <c:pt idx="2710">
                  <c:v>-0.192111</c:v>
                </c:pt>
                <c:pt idx="2711">
                  <c:v>-0.19121299999999999</c:v>
                </c:pt>
                <c:pt idx="2712">
                  <c:v>-0.19032399999999999</c:v>
                </c:pt>
                <c:pt idx="2713">
                  <c:v>-0.189446</c:v>
                </c:pt>
                <c:pt idx="2714">
                  <c:v>-0.188581</c:v>
                </c:pt>
                <c:pt idx="2715">
                  <c:v>-0.18770200000000001</c:v>
                </c:pt>
                <c:pt idx="2716">
                  <c:v>-0.18676899999999999</c:v>
                </c:pt>
                <c:pt idx="2717">
                  <c:v>-0.185811</c:v>
                </c:pt>
                <c:pt idx="2718">
                  <c:v>-0.18488299999999999</c:v>
                </c:pt>
                <c:pt idx="2719">
                  <c:v>-0.183973</c:v>
                </c:pt>
                <c:pt idx="2720">
                  <c:v>-0.18306500000000001</c:v>
                </c:pt>
                <c:pt idx="2721">
                  <c:v>-0.18217</c:v>
                </c:pt>
                <c:pt idx="2722">
                  <c:v>-0.18129200000000001</c:v>
                </c:pt>
                <c:pt idx="2723">
                  <c:v>-0.18043200000000001</c:v>
                </c:pt>
                <c:pt idx="2724">
                  <c:v>-0.17958499999999999</c:v>
                </c:pt>
                <c:pt idx="2725">
                  <c:v>-0.17874300000000001</c:v>
                </c:pt>
                <c:pt idx="2726">
                  <c:v>-0.17790500000000001</c:v>
                </c:pt>
                <c:pt idx="2727">
                  <c:v>-0.17707400000000001</c:v>
                </c:pt>
                <c:pt idx="2728">
                  <c:v>-0.17626</c:v>
                </c:pt>
                <c:pt idx="2729">
                  <c:v>-0.17546800000000001</c:v>
                </c:pt>
                <c:pt idx="2730">
                  <c:v>-0.174701</c:v>
                </c:pt>
                <c:pt idx="2731">
                  <c:v>-0.17396200000000001</c:v>
                </c:pt>
                <c:pt idx="2732">
                  <c:v>-0.17325499999999999</c:v>
                </c:pt>
                <c:pt idx="2733">
                  <c:v>-0.17258299999999999</c:v>
                </c:pt>
                <c:pt idx="2734">
                  <c:v>-0.171955</c:v>
                </c:pt>
                <c:pt idx="2735">
                  <c:v>-0.171376</c:v>
                </c:pt>
                <c:pt idx="2736">
                  <c:v>-0.170845</c:v>
                </c:pt>
                <c:pt idx="2737">
                  <c:v>-0.17036100000000001</c:v>
                </c:pt>
                <c:pt idx="2738">
                  <c:v>-0.16992099999999999</c:v>
                </c:pt>
                <c:pt idx="2739">
                  <c:v>-0.16952100000000001</c:v>
                </c:pt>
                <c:pt idx="2740">
                  <c:v>-0.16916200000000001</c:v>
                </c:pt>
                <c:pt idx="2741">
                  <c:v>-0.168846</c:v>
                </c:pt>
                <c:pt idx="2742">
                  <c:v>-0.168574</c:v>
                </c:pt>
                <c:pt idx="2743">
                  <c:v>-0.16834499999999999</c:v>
                </c:pt>
                <c:pt idx="2744">
                  <c:v>-0.16814999999999999</c:v>
                </c:pt>
                <c:pt idx="2745">
                  <c:v>-0.167987</c:v>
                </c:pt>
                <c:pt idx="2746">
                  <c:v>-0.167853</c:v>
                </c:pt>
                <c:pt idx="2747">
                  <c:v>-0.16774500000000001</c:v>
                </c:pt>
                <c:pt idx="2748">
                  <c:v>-0.167657</c:v>
                </c:pt>
                <c:pt idx="2749">
                  <c:v>-0.16758700000000001</c:v>
                </c:pt>
                <c:pt idx="2750">
                  <c:v>-0.16753599999999999</c:v>
                </c:pt>
                <c:pt idx="2751">
                  <c:v>-0.16750300000000001</c:v>
                </c:pt>
                <c:pt idx="2752">
                  <c:v>-0.167486</c:v>
                </c:pt>
                <c:pt idx="2753">
                  <c:v>-0.167488</c:v>
                </c:pt>
                <c:pt idx="2754">
                  <c:v>-0.16751099999999999</c:v>
                </c:pt>
                <c:pt idx="2755">
                  <c:v>-0.16755500000000001</c:v>
                </c:pt>
                <c:pt idx="2756">
                  <c:v>-0.16761999999999999</c:v>
                </c:pt>
                <c:pt idx="2757">
                  <c:v>-0.16770499999999999</c:v>
                </c:pt>
                <c:pt idx="2758">
                  <c:v>-0.16780800000000001</c:v>
                </c:pt>
                <c:pt idx="2759">
                  <c:v>-0.167932</c:v>
                </c:pt>
                <c:pt idx="2760">
                  <c:v>-0.16808100000000001</c:v>
                </c:pt>
                <c:pt idx="2761">
                  <c:v>-0.16825699999999999</c:v>
                </c:pt>
                <c:pt idx="2762">
                  <c:v>-0.168459</c:v>
                </c:pt>
                <c:pt idx="2763">
                  <c:v>-0.16868900000000001</c:v>
                </c:pt>
                <c:pt idx="2764">
                  <c:v>-0.16894999999999999</c:v>
                </c:pt>
                <c:pt idx="2765">
                  <c:v>-0.169238</c:v>
                </c:pt>
                <c:pt idx="2766">
                  <c:v>-0.16955100000000001</c:v>
                </c:pt>
                <c:pt idx="2767">
                  <c:v>-0.16989199999999999</c:v>
                </c:pt>
                <c:pt idx="2768">
                  <c:v>-0.170266</c:v>
                </c:pt>
                <c:pt idx="2769">
                  <c:v>-0.170677</c:v>
                </c:pt>
                <c:pt idx="2770">
                  <c:v>-0.171127</c:v>
                </c:pt>
                <c:pt idx="2771">
                  <c:v>-0.17161499999999999</c:v>
                </c:pt>
                <c:pt idx="2772">
                  <c:v>-0.17214099999999999</c:v>
                </c:pt>
                <c:pt idx="2773">
                  <c:v>-0.17270099999999999</c:v>
                </c:pt>
                <c:pt idx="2774">
                  <c:v>-0.173287</c:v>
                </c:pt>
                <c:pt idx="2775">
                  <c:v>-0.173896</c:v>
                </c:pt>
                <c:pt idx="2776">
                  <c:v>-0.17452500000000001</c:v>
                </c:pt>
                <c:pt idx="2777">
                  <c:v>-0.175174</c:v>
                </c:pt>
                <c:pt idx="2778">
                  <c:v>-0.175844</c:v>
                </c:pt>
                <c:pt idx="2779">
                  <c:v>-0.176538</c:v>
                </c:pt>
                <c:pt idx="2780">
                  <c:v>-0.177255</c:v>
                </c:pt>
                <c:pt idx="2781">
                  <c:v>-0.17799000000000001</c:v>
                </c:pt>
                <c:pt idx="2782">
                  <c:v>-0.17873700000000001</c:v>
                </c:pt>
                <c:pt idx="2783">
                  <c:v>-0.17949200000000001</c:v>
                </c:pt>
                <c:pt idx="2784">
                  <c:v>-0.180258</c:v>
                </c:pt>
                <c:pt idx="2785">
                  <c:v>-0.18104000000000001</c:v>
                </c:pt>
                <c:pt idx="2786">
                  <c:v>-0.181841</c:v>
                </c:pt>
                <c:pt idx="2787">
                  <c:v>-0.18266299999999999</c:v>
                </c:pt>
                <c:pt idx="2788">
                  <c:v>-0.18350900000000001</c:v>
                </c:pt>
                <c:pt idx="2789">
                  <c:v>-0.18437999999999999</c:v>
                </c:pt>
                <c:pt idx="2790">
                  <c:v>-0.18526500000000001</c:v>
                </c:pt>
                <c:pt idx="2791">
                  <c:v>-0.18615799999999999</c:v>
                </c:pt>
                <c:pt idx="2792">
                  <c:v>-0.18706300000000001</c:v>
                </c:pt>
                <c:pt idx="2793">
                  <c:v>-0.18798500000000001</c:v>
                </c:pt>
                <c:pt idx="2794">
                  <c:v>-0.18892400000000001</c:v>
                </c:pt>
                <c:pt idx="2795">
                  <c:v>-0.18987699999999999</c:v>
                </c:pt>
                <c:pt idx="2796">
                  <c:v>-0.19083700000000001</c:v>
                </c:pt>
                <c:pt idx="2797">
                  <c:v>-0.191802</c:v>
                </c:pt>
                <c:pt idx="2798">
                  <c:v>-0.19277</c:v>
                </c:pt>
                <c:pt idx="2799">
                  <c:v>-0.19373599999999999</c:v>
                </c:pt>
                <c:pt idx="2800">
                  <c:v>-0.194693</c:v>
                </c:pt>
                <c:pt idx="2801">
                  <c:v>-0.19563700000000001</c:v>
                </c:pt>
                <c:pt idx="2802">
                  <c:v>-0.19656899999999999</c:v>
                </c:pt>
                <c:pt idx="2803">
                  <c:v>-0.197488</c:v>
                </c:pt>
                <c:pt idx="2804">
                  <c:v>-0.19839799999999999</c:v>
                </c:pt>
                <c:pt idx="2805">
                  <c:v>-0.19930100000000001</c:v>
                </c:pt>
                <c:pt idx="2806">
                  <c:v>-0.20019899999999999</c:v>
                </c:pt>
                <c:pt idx="2807">
                  <c:v>-0.20108699999999999</c:v>
                </c:pt>
                <c:pt idx="2808">
                  <c:v>-0.201963</c:v>
                </c:pt>
                <c:pt idx="2809">
                  <c:v>-0.202822</c:v>
                </c:pt>
                <c:pt idx="2810">
                  <c:v>-0.20365900000000001</c:v>
                </c:pt>
                <c:pt idx="2811">
                  <c:v>-0.20447000000000001</c:v>
                </c:pt>
                <c:pt idx="2812">
                  <c:v>-0.20525099999999999</c:v>
                </c:pt>
                <c:pt idx="2813">
                  <c:v>-0.20600099999999999</c:v>
                </c:pt>
                <c:pt idx="2814">
                  <c:v>-0.20671800000000001</c:v>
                </c:pt>
                <c:pt idx="2815">
                  <c:v>-0.20740900000000001</c:v>
                </c:pt>
                <c:pt idx="2816">
                  <c:v>-0.20807700000000001</c:v>
                </c:pt>
                <c:pt idx="2817">
                  <c:v>-0.20872299999999999</c:v>
                </c:pt>
                <c:pt idx="2818">
                  <c:v>-0.20935000000000001</c:v>
                </c:pt>
                <c:pt idx="2819">
                  <c:v>-0.20995800000000001</c:v>
                </c:pt>
                <c:pt idx="2820">
                  <c:v>-0.21054800000000001</c:v>
                </c:pt>
                <c:pt idx="2821">
                  <c:v>-0.211114</c:v>
                </c:pt>
                <c:pt idx="2822">
                  <c:v>-0.211649</c:v>
                </c:pt>
                <c:pt idx="2823">
                  <c:v>-0.21215300000000001</c:v>
                </c:pt>
                <c:pt idx="2824">
                  <c:v>-0.21262800000000001</c:v>
                </c:pt>
                <c:pt idx="2825">
                  <c:v>-0.21307100000000001</c:v>
                </c:pt>
                <c:pt idx="2826">
                  <c:v>-0.213478</c:v>
                </c:pt>
                <c:pt idx="2827">
                  <c:v>-0.21384</c:v>
                </c:pt>
                <c:pt idx="2828">
                  <c:v>-0.21415600000000001</c:v>
                </c:pt>
                <c:pt idx="2829">
                  <c:v>-0.214424</c:v>
                </c:pt>
                <c:pt idx="2830">
                  <c:v>-0.214645</c:v>
                </c:pt>
                <c:pt idx="2831">
                  <c:v>-0.21481800000000001</c:v>
                </c:pt>
                <c:pt idx="2832">
                  <c:v>-0.21494199999999999</c:v>
                </c:pt>
                <c:pt idx="2833">
                  <c:v>-0.21501600000000001</c:v>
                </c:pt>
                <c:pt idx="2834">
                  <c:v>-0.21503900000000001</c:v>
                </c:pt>
                <c:pt idx="2835">
                  <c:v>-0.21501799999999999</c:v>
                </c:pt>
                <c:pt idx="2836">
                  <c:v>-0.21495700000000001</c:v>
                </c:pt>
                <c:pt idx="2837">
                  <c:v>-0.21486</c:v>
                </c:pt>
                <c:pt idx="2838">
                  <c:v>-0.214725</c:v>
                </c:pt>
                <c:pt idx="2839">
                  <c:v>-0.21455299999999999</c:v>
                </c:pt>
                <c:pt idx="2840">
                  <c:v>-0.21434700000000001</c:v>
                </c:pt>
                <c:pt idx="2841">
                  <c:v>-0.214113</c:v>
                </c:pt>
                <c:pt idx="2842">
                  <c:v>-0.21385100000000001</c:v>
                </c:pt>
                <c:pt idx="2843">
                  <c:v>-0.21355499999999999</c:v>
                </c:pt>
                <c:pt idx="2844">
                  <c:v>-0.213223</c:v>
                </c:pt>
                <c:pt idx="2845">
                  <c:v>-0.212862</c:v>
                </c:pt>
                <c:pt idx="2846">
                  <c:v>-0.212478</c:v>
                </c:pt>
                <c:pt idx="2847">
                  <c:v>-0.21207200000000001</c:v>
                </c:pt>
                <c:pt idx="2848">
                  <c:v>-0.211645</c:v>
                </c:pt>
                <c:pt idx="2849">
                  <c:v>-0.21119599999999999</c:v>
                </c:pt>
                <c:pt idx="2850">
                  <c:v>-0.210725</c:v>
                </c:pt>
                <c:pt idx="2851">
                  <c:v>-0.21024000000000001</c:v>
                </c:pt>
                <c:pt idx="2852">
                  <c:v>-0.209734</c:v>
                </c:pt>
                <c:pt idx="2853">
                  <c:v>-0.20916100000000001</c:v>
                </c:pt>
                <c:pt idx="2854">
                  <c:v>-0.208508</c:v>
                </c:pt>
                <c:pt idx="2855">
                  <c:v>-0.20783399999999999</c:v>
                </c:pt>
                <c:pt idx="2856">
                  <c:v>-0.20715700000000001</c:v>
                </c:pt>
                <c:pt idx="2857">
                  <c:v>-0.20644699999999999</c:v>
                </c:pt>
                <c:pt idx="2858">
                  <c:v>-0.205705</c:v>
                </c:pt>
                <c:pt idx="2859">
                  <c:v>-0.20495099999999999</c:v>
                </c:pt>
                <c:pt idx="2860">
                  <c:v>-0.20418600000000001</c:v>
                </c:pt>
                <c:pt idx="2861">
                  <c:v>-0.203406</c:v>
                </c:pt>
                <c:pt idx="2862">
                  <c:v>-0.20260700000000001</c:v>
                </c:pt>
                <c:pt idx="2863">
                  <c:v>-0.20178499999999999</c:v>
                </c:pt>
                <c:pt idx="2864">
                  <c:v>-0.20094300000000001</c:v>
                </c:pt>
                <c:pt idx="2865">
                  <c:v>-0.20008600000000001</c:v>
                </c:pt>
                <c:pt idx="2866">
                  <c:v>-0.19922100000000001</c:v>
                </c:pt>
                <c:pt idx="2867">
                  <c:v>-0.198352</c:v>
                </c:pt>
                <c:pt idx="2868">
                  <c:v>-0.19748099999999999</c:v>
                </c:pt>
                <c:pt idx="2869">
                  <c:v>-0.19661400000000001</c:v>
                </c:pt>
                <c:pt idx="2870">
                  <c:v>-0.19575300000000001</c:v>
                </c:pt>
                <c:pt idx="2871">
                  <c:v>-0.19490199999999999</c:v>
                </c:pt>
                <c:pt idx="2872">
                  <c:v>-0.19406399999999999</c:v>
                </c:pt>
                <c:pt idx="2873">
                  <c:v>-0.193243</c:v>
                </c:pt>
                <c:pt idx="2874">
                  <c:v>-0.19243499999999999</c:v>
                </c:pt>
                <c:pt idx="2875">
                  <c:v>-0.191636</c:v>
                </c:pt>
                <c:pt idx="2876">
                  <c:v>-0.19084499999999999</c:v>
                </c:pt>
                <c:pt idx="2877">
                  <c:v>-0.19006400000000001</c:v>
                </c:pt>
                <c:pt idx="2878">
                  <c:v>-0.189299</c:v>
                </c:pt>
                <c:pt idx="2879">
                  <c:v>-0.18854899999999999</c:v>
                </c:pt>
                <c:pt idx="2880">
                  <c:v>-0.18781400000000001</c:v>
                </c:pt>
                <c:pt idx="2881">
                  <c:v>-0.18709400000000001</c:v>
                </c:pt>
                <c:pt idx="2882">
                  <c:v>-0.186386</c:v>
                </c:pt>
                <c:pt idx="2883">
                  <c:v>-0.185692</c:v>
                </c:pt>
                <c:pt idx="2884">
                  <c:v>-0.18501000000000001</c:v>
                </c:pt>
                <c:pt idx="2885">
                  <c:v>-0.184341</c:v>
                </c:pt>
                <c:pt idx="2886">
                  <c:v>-0.18368499999999999</c:v>
                </c:pt>
                <c:pt idx="2887">
                  <c:v>-0.18304200000000001</c:v>
                </c:pt>
                <c:pt idx="2888">
                  <c:v>-0.18241599999999999</c:v>
                </c:pt>
                <c:pt idx="2889">
                  <c:v>-0.181807</c:v>
                </c:pt>
                <c:pt idx="2890">
                  <c:v>-0.18121799999999999</c:v>
                </c:pt>
                <c:pt idx="2891">
                  <c:v>-0.18065200000000001</c:v>
                </c:pt>
                <c:pt idx="2892">
                  <c:v>-0.180114</c:v>
                </c:pt>
                <c:pt idx="2893">
                  <c:v>-0.17960599999999999</c:v>
                </c:pt>
                <c:pt idx="2894">
                  <c:v>-0.17912500000000001</c:v>
                </c:pt>
                <c:pt idx="2895">
                  <c:v>-0.178671</c:v>
                </c:pt>
                <c:pt idx="2896">
                  <c:v>-0.17824400000000001</c:v>
                </c:pt>
                <c:pt idx="2897">
                  <c:v>-0.177845</c:v>
                </c:pt>
                <c:pt idx="2898">
                  <c:v>-0.17747399999999999</c:v>
                </c:pt>
                <c:pt idx="2899">
                  <c:v>-0.17712900000000001</c:v>
                </c:pt>
                <c:pt idx="2900">
                  <c:v>-0.17680499999999999</c:v>
                </c:pt>
                <c:pt idx="2901">
                  <c:v>-0.17649699999999999</c:v>
                </c:pt>
                <c:pt idx="2902">
                  <c:v>-0.176203</c:v>
                </c:pt>
                <c:pt idx="2903">
                  <c:v>-0.175922</c:v>
                </c:pt>
                <c:pt idx="2904">
                  <c:v>-0.175649</c:v>
                </c:pt>
                <c:pt idx="2905">
                  <c:v>-0.17538400000000001</c:v>
                </c:pt>
                <c:pt idx="2906">
                  <c:v>-0.17513100000000001</c:v>
                </c:pt>
                <c:pt idx="2907">
                  <c:v>-0.17489299999999999</c:v>
                </c:pt>
                <c:pt idx="2908">
                  <c:v>-0.17467299999999999</c:v>
                </c:pt>
                <c:pt idx="2909">
                  <c:v>-0.17446900000000001</c:v>
                </c:pt>
                <c:pt idx="2910">
                  <c:v>-0.17428099999999999</c:v>
                </c:pt>
                <c:pt idx="2911">
                  <c:v>-0.17410700000000001</c:v>
                </c:pt>
                <c:pt idx="2912">
                  <c:v>-0.17394799999999999</c:v>
                </c:pt>
                <c:pt idx="2913">
                  <c:v>-0.17380499999999999</c:v>
                </c:pt>
                <c:pt idx="2914">
                  <c:v>-0.173676</c:v>
                </c:pt>
                <c:pt idx="2915">
                  <c:v>-0.17355899999999999</c:v>
                </c:pt>
                <c:pt idx="2916">
                  <c:v>-0.173456</c:v>
                </c:pt>
                <c:pt idx="2917">
                  <c:v>-0.17336699999999999</c:v>
                </c:pt>
                <c:pt idx="2918">
                  <c:v>-0.173292</c:v>
                </c:pt>
                <c:pt idx="2919">
                  <c:v>-0.17322899999999999</c:v>
                </c:pt>
                <c:pt idx="2920">
                  <c:v>-0.17317399999999999</c:v>
                </c:pt>
                <c:pt idx="2921">
                  <c:v>-0.173124</c:v>
                </c:pt>
                <c:pt idx="2922">
                  <c:v>-0.17308200000000001</c:v>
                </c:pt>
                <c:pt idx="2923">
                  <c:v>-0.173044</c:v>
                </c:pt>
                <c:pt idx="2924">
                  <c:v>-0.17300499999999999</c:v>
                </c:pt>
                <c:pt idx="2925">
                  <c:v>-0.17296600000000001</c:v>
                </c:pt>
                <c:pt idx="2926">
                  <c:v>-0.172926</c:v>
                </c:pt>
                <c:pt idx="2927">
                  <c:v>-0.17288200000000001</c:v>
                </c:pt>
                <c:pt idx="2928">
                  <c:v>-0.17282500000000001</c:v>
                </c:pt>
                <c:pt idx="2929">
                  <c:v>-0.17275599999999999</c:v>
                </c:pt>
                <c:pt idx="2930">
                  <c:v>-0.172677</c:v>
                </c:pt>
                <c:pt idx="2931">
                  <c:v>-0.172593</c:v>
                </c:pt>
                <c:pt idx="2932">
                  <c:v>-0.17250599999999999</c:v>
                </c:pt>
                <c:pt idx="2933">
                  <c:v>-0.17241799999999999</c:v>
                </c:pt>
                <c:pt idx="2934">
                  <c:v>-0.172323</c:v>
                </c:pt>
                <c:pt idx="2935">
                  <c:v>-0.17221600000000001</c:v>
                </c:pt>
                <c:pt idx="2936">
                  <c:v>-0.172094</c:v>
                </c:pt>
                <c:pt idx="2937">
                  <c:v>-0.171957</c:v>
                </c:pt>
                <c:pt idx="2938">
                  <c:v>-0.17180200000000001</c:v>
                </c:pt>
                <c:pt idx="2939">
                  <c:v>-0.171629</c:v>
                </c:pt>
                <c:pt idx="2940">
                  <c:v>-0.17144499999999999</c:v>
                </c:pt>
                <c:pt idx="2941">
                  <c:v>-0.17126</c:v>
                </c:pt>
                <c:pt idx="2942">
                  <c:v>-0.17107800000000001</c:v>
                </c:pt>
                <c:pt idx="2943">
                  <c:v>-0.17089699999999999</c:v>
                </c:pt>
                <c:pt idx="2944">
                  <c:v>-0.17071700000000001</c:v>
                </c:pt>
                <c:pt idx="2945">
                  <c:v>-0.170543</c:v>
                </c:pt>
                <c:pt idx="2946">
                  <c:v>-0.170376</c:v>
                </c:pt>
                <c:pt idx="2947">
                  <c:v>-0.170211</c:v>
                </c:pt>
                <c:pt idx="2948">
                  <c:v>-0.170042</c:v>
                </c:pt>
                <c:pt idx="2949">
                  <c:v>-0.16986999999999999</c:v>
                </c:pt>
                <c:pt idx="2950">
                  <c:v>-0.16969699999999999</c:v>
                </c:pt>
                <c:pt idx="2951">
                  <c:v>-0.16952400000000001</c:v>
                </c:pt>
                <c:pt idx="2952">
                  <c:v>-0.16935600000000001</c:v>
                </c:pt>
                <c:pt idx="2953">
                  <c:v>-0.16919899999999999</c:v>
                </c:pt>
                <c:pt idx="2954">
                  <c:v>-0.16905500000000001</c:v>
                </c:pt>
                <c:pt idx="2955">
                  <c:v>-0.168929</c:v>
                </c:pt>
                <c:pt idx="2956">
                  <c:v>-0.168822</c:v>
                </c:pt>
                <c:pt idx="2957">
                  <c:v>-0.16873099999999999</c:v>
                </c:pt>
                <c:pt idx="2958">
                  <c:v>-0.168651</c:v>
                </c:pt>
                <c:pt idx="2959">
                  <c:v>-0.16858300000000001</c:v>
                </c:pt>
                <c:pt idx="2960">
                  <c:v>-0.16853099999999999</c:v>
                </c:pt>
                <c:pt idx="2961">
                  <c:v>-0.16849600000000001</c:v>
                </c:pt>
                <c:pt idx="2962">
                  <c:v>-0.16847999999999999</c:v>
                </c:pt>
                <c:pt idx="2963">
                  <c:v>-0.16847999999999999</c:v>
                </c:pt>
                <c:pt idx="2964">
                  <c:v>-0.16849900000000001</c:v>
                </c:pt>
                <c:pt idx="2965">
                  <c:v>-0.168541</c:v>
                </c:pt>
                <c:pt idx="2966">
                  <c:v>-0.16861100000000001</c:v>
                </c:pt>
                <c:pt idx="2967">
                  <c:v>-0.168713</c:v>
                </c:pt>
                <c:pt idx="2968">
                  <c:v>-0.168848</c:v>
                </c:pt>
                <c:pt idx="2969">
                  <c:v>-0.169016</c:v>
                </c:pt>
                <c:pt idx="2970">
                  <c:v>-0.16922300000000001</c:v>
                </c:pt>
                <c:pt idx="2971">
                  <c:v>-0.16947100000000001</c:v>
                </c:pt>
                <c:pt idx="2972">
                  <c:v>-0.169761</c:v>
                </c:pt>
                <c:pt idx="2973">
                  <c:v>-0.170094</c:v>
                </c:pt>
                <c:pt idx="2974">
                  <c:v>-0.17046900000000001</c:v>
                </c:pt>
                <c:pt idx="2975">
                  <c:v>-0.17088900000000001</c:v>
                </c:pt>
                <c:pt idx="2976">
                  <c:v>-0.17135700000000001</c:v>
                </c:pt>
                <c:pt idx="2977">
                  <c:v>-0.17186999999999999</c:v>
                </c:pt>
                <c:pt idx="2978">
                  <c:v>-0.172428</c:v>
                </c:pt>
                <c:pt idx="2979">
                  <c:v>-0.173036</c:v>
                </c:pt>
                <c:pt idx="2980">
                  <c:v>-0.173702</c:v>
                </c:pt>
                <c:pt idx="2981">
                  <c:v>-0.174426</c:v>
                </c:pt>
                <c:pt idx="2982">
                  <c:v>-0.175207</c:v>
                </c:pt>
                <c:pt idx="2983">
                  <c:v>-0.17604400000000001</c:v>
                </c:pt>
                <c:pt idx="2984">
                  <c:v>-0.17693700000000001</c:v>
                </c:pt>
                <c:pt idx="2985">
                  <c:v>-0.17788999999999999</c:v>
                </c:pt>
                <c:pt idx="2986">
                  <c:v>-0.17890200000000001</c:v>
                </c:pt>
                <c:pt idx="2987">
                  <c:v>-0.17997099999999999</c:v>
                </c:pt>
                <c:pt idx="2988">
                  <c:v>-0.18109500000000001</c:v>
                </c:pt>
                <c:pt idx="2989">
                  <c:v>-0.18227499999999999</c:v>
                </c:pt>
                <c:pt idx="2990">
                  <c:v>-0.183508</c:v>
                </c:pt>
                <c:pt idx="2991">
                  <c:v>-0.18478800000000001</c:v>
                </c:pt>
                <c:pt idx="2992">
                  <c:v>-0.186108</c:v>
                </c:pt>
                <c:pt idx="2993">
                  <c:v>-0.18746399999999999</c:v>
                </c:pt>
                <c:pt idx="2994">
                  <c:v>-0.188858</c:v>
                </c:pt>
                <c:pt idx="2995">
                  <c:v>-0.19029099999999999</c:v>
                </c:pt>
                <c:pt idx="2996">
                  <c:v>-0.19176499999999999</c:v>
                </c:pt>
                <c:pt idx="2997">
                  <c:v>-0.19328100000000001</c:v>
                </c:pt>
                <c:pt idx="2998">
                  <c:v>-0.19483500000000001</c:v>
                </c:pt>
                <c:pt idx="2999">
                  <c:v>-0.19642399999999999</c:v>
                </c:pt>
                <c:pt idx="3000">
                  <c:v>-0.198047</c:v>
                </c:pt>
                <c:pt idx="3001">
                  <c:v>-0.199709</c:v>
                </c:pt>
                <c:pt idx="3002">
                  <c:v>-0.201408</c:v>
                </c:pt>
                <c:pt idx="3003">
                  <c:v>-0.20314199999999999</c:v>
                </c:pt>
                <c:pt idx="3004">
                  <c:v>-0.20491000000000001</c:v>
                </c:pt>
                <c:pt idx="3005">
                  <c:v>-0.20671</c:v>
                </c:pt>
                <c:pt idx="3006">
                  <c:v>-0.20854</c:v>
                </c:pt>
                <c:pt idx="3007">
                  <c:v>-0.210401</c:v>
                </c:pt>
                <c:pt idx="3008">
                  <c:v>-0.21229700000000001</c:v>
                </c:pt>
                <c:pt idx="3009">
                  <c:v>-0.214226</c:v>
                </c:pt>
                <c:pt idx="3010">
                  <c:v>-0.21618200000000001</c:v>
                </c:pt>
                <c:pt idx="3011">
                  <c:v>-0.21815799999999999</c:v>
                </c:pt>
                <c:pt idx="3012">
                  <c:v>-0.22014700000000001</c:v>
                </c:pt>
                <c:pt idx="3013">
                  <c:v>-0.22214400000000001</c:v>
                </c:pt>
                <c:pt idx="3014">
                  <c:v>-0.22414500000000001</c:v>
                </c:pt>
                <c:pt idx="3015">
                  <c:v>-0.22614500000000001</c:v>
                </c:pt>
                <c:pt idx="3016">
                  <c:v>-0.22814300000000001</c:v>
                </c:pt>
                <c:pt idx="3017">
                  <c:v>-0.23013400000000001</c:v>
                </c:pt>
                <c:pt idx="3018">
                  <c:v>-0.23211200000000001</c:v>
                </c:pt>
                <c:pt idx="3019">
                  <c:v>-0.234073</c:v>
                </c:pt>
                <c:pt idx="3020">
                  <c:v>-0.236013</c:v>
                </c:pt>
                <c:pt idx="3021">
                  <c:v>-0.237929</c:v>
                </c:pt>
                <c:pt idx="3022">
                  <c:v>-0.239818</c:v>
                </c:pt>
                <c:pt idx="3023" formatCode="0.00E+00">
                  <c:v>-0.241675</c:v>
                </c:pt>
                <c:pt idx="3024" formatCode="0.00E+00">
                  <c:v>-0.24349699999999999</c:v>
                </c:pt>
                <c:pt idx="3025" formatCode="0.00E+00">
                  <c:v>-0.245279</c:v>
                </c:pt>
                <c:pt idx="3026" formatCode="0.00E+00">
                  <c:v>-0.24701200000000001</c:v>
                </c:pt>
                <c:pt idx="3027" formatCode="0.00E+00">
                  <c:v>-0.248694</c:v>
                </c:pt>
                <c:pt idx="3028" formatCode="0.00E+00">
                  <c:v>-0.25032599999999999</c:v>
                </c:pt>
                <c:pt idx="3029" formatCode="0.00E+00">
                  <c:v>-0.251913</c:v>
                </c:pt>
                <c:pt idx="3030" formatCode="0.00E+00">
                  <c:v>-0.25346000000000002</c:v>
                </c:pt>
                <c:pt idx="3031" formatCode="0.00E+00">
                  <c:v>-0.254969</c:v>
                </c:pt>
                <c:pt idx="3032" formatCode="0.00E+00">
                  <c:v>-0.25644499999999998</c:v>
                </c:pt>
                <c:pt idx="3033" formatCode="0.00E+00">
                  <c:v>-0.25789099999999998</c:v>
                </c:pt>
                <c:pt idx="3034" formatCode="0.00E+00">
                  <c:v>-0.25930300000000001</c:v>
                </c:pt>
                <c:pt idx="3035" formatCode="0.00E+00">
                  <c:v>-0.26067499999999999</c:v>
                </c:pt>
                <c:pt idx="3036" formatCode="0.00E+00">
                  <c:v>-0.26200200000000001</c:v>
                </c:pt>
                <c:pt idx="3037" formatCode="0.00E+00">
                  <c:v>-0.26327800000000001</c:v>
                </c:pt>
                <c:pt idx="3038" formatCode="0.00E+00">
                  <c:v>-0.26449499999999998</c:v>
                </c:pt>
                <c:pt idx="3039" formatCode="0.00E+00">
                  <c:v>-0.26565299999999997</c:v>
                </c:pt>
                <c:pt idx="3040" formatCode="0.00E+00">
                  <c:v>-0.26675700000000002</c:v>
                </c:pt>
                <c:pt idx="3041" formatCode="0.00E+00">
                  <c:v>-0.26781500000000003</c:v>
                </c:pt>
                <c:pt idx="3042" formatCode="0.00E+00">
                  <c:v>-0.26882699999999998</c:v>
                </c:pt>
                <c:pt idx="3043" formatCode="0.00E+00">
                  <c:v>-0.269791</c:v>
                </c:pt>
                <c:pt idx="3044" formatCode="0.00E+00">
                  <c:v>-0.27070499999999997</c:v>
                </c:pt>
                <c:pt idx="3045" formatCode="0.00E+00">
                  <c:v>-0.271565</c:v>
                </c:pt>
                <c:pt idx="3046" formatCode="0.00E+00">
                  <c:v>-0.272366</c:v>
                </c:pt>
                <c:pt idx="3047" formatCode="0.00E+00">
                  <c:v>-0.27310400000000001</c:v>
                </c:pt>
                <c:pt idx="3048" formatCode="0.00E+00">
                  <c:v>-0.273781</c:v>
                </c:pt>
                <c:pt idx="3049">
                  <c:v>-0.27440199999999998</c:v>
                </c:pt>
                <c:pt idx="3050">
                  <c:v>-0.27497500000000002</c:v>
                </c:pt>
                <c:pt idx="3051">
                  <c:v>-0.27550000000000002</c:v>
                </c:pt>
                <c:pt idx="3052">
                  <c:v>-0.27597699999999997</c:v>
                </c:pt>
                <c:pt idx="3053">
                  <c:v>-0.27641100000000002</c:v>
                </c:pt>
                <c:pt idx="3054">
                  <c:v>-0.27680500000000002</c:v>
                </c:pt>
                <c:pt idx="3055">
                  <c:v>-0.27715899999999999</c:v>
                </c:pt>
                <c:pt idx="3056">
                  <c:v>-0.277472</c:v>
                </c:pt>
                <c:pt idx="3057">
                  <c:v>-0.27774500000000002</c:v>
                </c:pt>
                <c:pt idx="3058">
                  <c:v>-0.27798</c:v>
                </c:pt>
                <c:pt idx="3059">
                  <c:v>-0.27817700000000001</c:v>
                </c:pt>
                <c:pt idx="3060">
                  <c:v>-0.278333</c:v>
                </c:pt>
                <c:pt idx="3061">
                  <c:v>-0.27844600000000003</c:v>
                </c:pt>
                <c:pt idx="3062">
                  <c:v>-0.27851399999999998</c:v>
                </c:pt>
                <c:pt idx="3063">
                  <c:v>-0.27854299999999999</c:v>
                </c:pt>
                <c:pt idx="3064">
                  <c:v>-0.27853899999999998</c:v>
                </c:pt>
                <c:pt idx="3065">
                  <c:v>-0.27850399999999997</c:v>
                </c:pt>
                <c:pt idx="3066">
                  <c:v>-0.27843899999999999</c:v>
                </c:pt>
                <c:pt idx="3067">
                  <c:v>-0.27834999999999999</c:v>
                </c:pt>
                <c:pt idx="3068">
                  <c:v>-0.27824199999999999</c:v>
                </c:pt>
                <c:pt idx="3069">
                  <c:v>-0.27811599999999997</c:v>
                </c:pt>
                <c:pt idx="3070">
                  <c:v>-0.277974</c:v>
                </c:pt>
                <c:pt idx="3071">
                  <c:v>-0.27782000000000001</c:v>
                </c:pt>
                <c:pt idx="3072">
                  <c:v>-0.27765499999999999</c:v>
                </c:pt>
                <c:pt idx="3073">
                  <c:v>-0.27747899999999998</c:v>
                </c:pt>
                <c:pt idx="3074">
                  <c:v>-0.27728999999999998</c:v>
                </c:pt>
                <c:pt idx="3075">
                  <c:v>-0.27709299999999998</c:v>
                </c:pt>
                <c:pt idx="3076">
                  <c:v>-0.276891</c:v>
                </c:pt>
                <c:pt idx="3077">
                  <c:v>-0.27668700000000002</c:v>
                </c:pt>
                <c:pt idx="3078">
                  <c:v>-0.27648</c:v>
                </c:pt>
                <c:pt idx="3079">
                  <c:v>-0.27626099999999998</c:v>
                </c:pt>
                <c:pt idx="3080">
                  <c:v>-0.27602500000000002</c:v>
                </c:pt>
                <c:pt idx="3081">
                  <c:v>-0.27576600000000001</c:v>
                </c:pt>
                <c:pt idx="3082">
                  <c:v>-0.27548499999999998</c:v>
                </c:pt>
                <c:pt idx="3083">
                  <c:v>-0.27518500000000001</c:v>
                </c:pt>
                <c:pt idx="3084">
                  <c:v>-0.27487</c:v>
                </c:pt>
                <c:pt idx="3085">
                  <c:v>-0.27454000000000001</c:v>
                </c:pt>
                <c:pt idx="3086">
                  <c:v>-0.27419100000000002</c:v>
                </c:pt>
                <c:pt idx="3087">
                  <c:v>-0.27382699999999999</c:v>
                </c:pt>
                <c:pt idx="3088">
                  <c:v>-0.273455</c:v>
                </c:pt>
                <c:pt idx="3089">
                  <c:v>-0.27308300000000002</c:v>
                </c:pt>
                <c:pt idx="3090">
                  <c:v>-0.27271600000000001</c:v>
                </c:pt>
                <c:pt idx="3091">
                  <c:v>-0.27235500000000001</c:v>
                </c:pt>
                <c:pt idx="3092">
                  <c:v>-0.27200299999999999</c:v>
                </c:pt>
                <c:pt idx="3093">
                  <c:v>-0.27165899999999998</c:v>
                </c:pt>
                <c:pt idx="3094">
                  <c:v>-0.27132299999999998</c:v>
                </c:pt>
                <c:pt idx="3095">
                  <c:v>-0.27099499999999999</c:v>
                </c:pt>
                <c:pt idx="3096">
                  <c:v>-0.27067400000000003</c:v>
                </c:pt>
                <c:pt idx="3097">
                  <c:v>-0.27035799999999999</c:v>
                </c:pt>
                <c:pt idx="3098">
                  <c:v>-0.27004800000000001</c:v>
                </c:pt>
                <c:pt idx="3099">
                  <c:v>-0.269733</c:v>
                </c:pt>
                <c:pt idx="3100">
                  <c:v>-0.26940399999999998</c:v>
                </c:pt>
                <c:pt idx="3101">
                  <c:v>-0.26905200000000001</c:v>
                </c:pt>
                <c:pt idx="3102">
                  <c:v>-0.268675</c:v>
                </c:pt>
                <c:pt idx="3103">
                  <c:v>-0.26827099999999998</c:v>
                </c:pt>
                <c:pt idx="3104">
                  <c:v>-0.26783800000000002</c:v>
                </c:pt>
                <c:pt idx="3105">
                  <c:v>-0.26737300000000003</c:v>
                </c:pt>
                <c:pt idx="3106">
                  <c:v>-0.26687699999999998</c:v>
                </c:pt>
                <c:pt idx="3107">
                  <c:v>-0.26635399999999998</c:v>
                </c:pt>
                <c:pt idx="3108">
                  <c:v>-0.26580799999999999</c:v>
                </c:pt>
                <c:pt idx="3109">
                  <c:v>-0.26523600000000003</c:v>
                </c:pt>
                <c:pt idx="3110">
                  <c:v>-0.26463300000000001</c:v>
                </c:pt>
                <c:pt idx="3111">
                  <c:v>-0.26399299999999998</c:v>
                </c:pt>
                <c:pt idx="3112">
                  <c:v>-0.26331599999999999</c:v>
                </c:pt>
                <c:pt idx="3113">
                  <c:v>-0.2626</c:v>
                </c:pt>
                <c:pt idx="3114">
                  <c:v>-0.26184099999999999</c:v>
                </c:pt>
                <c:pt idx="3115">
                  <c:v>-0.26103900000000002</c:v>
                </c:pt>
                <c:pt idx="3116">
                  <c:v>-0.26020300000000002</c:v>
                </c:pt>
                <c:pt idx="3117">
                  <c:v>-0.25934299999999999</c:v>
                </c:pt>
                <c:pt idx="3118">
                  <c:v>-0.25846200000000003</c:v>
                </c:pt>
                <c:pt idx="3119">
                  <c:v>-0.25755899999999998</c:v>
                </c:pt>
                <c:pt idx="3120">
                  <c:v>-0.25663200000000003</c:v>
                </c:pt>
                <c:pt idx="3121">
                  <c:v>-0.25568299999999999</c:v>
                </c:pt>
                <c:pt idx="3122">
                  <c:v>-0.25470999999999999</c:v>
                </c:pt>
                <c:pt idx="3123">
                  <c:v>-0.25370799999999999</c:v>
                </c:pt>
                <c:pt idx="3124">
                  <c:v>-0.25267400000000001</c:v>
                </c:pt>
                <c:pt idx="3125">
                  <c:v>-0.251608</c:v>
                </c:pt>
                <c:pt idx="3126">
                  <c:v>-0.25050800000000001</c:v>
                </c:pt>
                <c:pt idx="3127">
                  <c:v>-0.24937500000000001</c:v>
                </c:pt>
                <c:pt idx="3128">
                  <c:v>-0.24821299999999999</c:v>
                </c:pt>
                <c:pt idx="3129">
                  <c:v>-0.24701799999999999</c:v>
                </c:pt>
                <c:pt idx="3130">
                  <c:v>-0.245781</c:v>
                </c:pt>
                <c:pt idx="3131">
                  <c:v>-0.244501</c:v>
                </c:pt>
                <c:pt idx="3132">
                  <c:v>-0.24318100000000001</c:v>
                </c:pt>
                <c:pt idx="3133">
                  <c:v>-0.24182699999999999</c:v>
                </c:pt>
                <c:pt idx="3134">
                  <c:v>-0.24044099999999999</c:v>
                </c:pt>
                <c:pt idx="3135">
                  <c:v>-0.23902399999999999</c:v>
                </c:pt>
                <c:pt idx="3136">
                  <c:v>-0.23758299999999999</c:v>
                </c:pt>
                <c:pt idx="3137">
                  <c:v>-0.236128</c:v>
                </c:pt>
                <c:pt idx="3138">
                  <c:v>-0.23466000000000001</c:v>
                </c:pt>
                <c:pt idx="3139">
                  <c:v>-0.233178</c:v>
                </c:pt>
                <c:pt idx="3140">
                  <c:v>-0.231685</c:v>
                </c:pt>
                <c:pt idx="3141">
                  <c:v>-0.230186</c:v>
                </c:pt>
                <c:pt idx="3142">
                  <c:v>-0.228682</c:v>
                </c:pt>
                <c:pt idx="3143">
                  <c:v>-0.22716700000000001</c:v>
                </c:pt>
                <c:pt idx="3144">
                  <c:v>-0.22564100000000001</c:v>
                </c:pt>
                <c:pt idx="3145">
                  <c:v>-0.224109</c:v>
                </c:pt>
                <c:pt idx="3146">
                  <c:v>-0.22258</c:v>
                </c:pt>
                <c:pt idx="3147">
                  <c:v>-0.221057</c:v>
                </c:pt>
                <c:pt idx="3148">
                  <c:v>-0.21953400000000001</c:v>
                </c:pt>
                <c:pt idx="3149">
                  <c:v>-0.218004</c:v>
                </c:pt>
                <c:pt idx="3150">
                  <c:v>-0.21646799999999999</c:v>
                </c:pt>
                <c:pt idx="3151">
                  <c:v>-0.21492900000000001</c:v>
                </c:pt>
                <c:pt idx="3152">
                  <c:v>-0.213393</c:v>
                </c:pt>
                <c:pt idx="3153">
                  <c:v>-0.211868</c:v>
                </c:pt>
                <c:pt idx="3154">
                  <c:v>-0.21035499999999999</c:v>
                </c:pt>
                <c:pt idx="3155">
                  <c:v>-0.20885000000000001</c:v>
                </c:pt>
                <c:pt idx="3156">
                  <c:v>-0.20735300000000001</c:v>
                </c:pt>
                <c:pt idx="3157">
                  <c:v>-0.205868</c:v>
                </c:pt>
                <c:pt idx="3158">
                  <c:v>-0.2044</c:v>
                </c:pt>
                <c:pt idx="3159">
                  <c:v>-0.20294999999999999</c:v>
                </c:pt>
                <c:pt idx="3160">
                  <c:v>-0.201517</c:v>
                </c:pt>
                <c:pt idx="3161">
                  <c:v>-0.20010500000000001</c:v>
                </c:pt>
                <c:pt idx="3162">
                  <c:v>-0.198716</c:v>
                </c:pt>
                <c:pt idx="3163">
                  <c:v>-0.19734499999999999</c:v>
                </c:pt>
                <c:pt idx="3164">
                  <c:v>-0.19599</c:v>
                </c:pt>
                <c:pt idx="3165">
                  <c:v>-0.194658</c:v>
                </c:pt>
                <c:pt idx="3166">
                  <c:v>-0.193358</c:v>
                </c:pt>
                <c:pt idx="3167">
                  <c:v>-0.19208600000000001</c:v>
                </c:pt>
                <c:pt idx="3168">
                  <c:v>-0.19084100000000001</c:v>
                </c:pt>
                <c:pt idx="3169">
                  <c:v>-0.18962399999999999</c:v>
                </c:pt>
                <c:pt idx="3170">
                  <c:v>-0.18843699999999999</c:v>
                </c:pt>
                <c:pt idx="3171">
                  <c:v>-0.18728</c:v>
                </c:pt>
                <c:pt idx="3172">
                  <c:v>-0.18615499999999999</c:v>
                </c:pt>
                <c:pt idx="3173">
                  <c:v>-0.18506</c:v>
                </c:pt>
                <c:pt idx="3174">
                  <c:v>-0.18399699999999999</c:v>
                </c:pt>
                <c:pt idx="3175">
                  <c:v>-0.182974</c:v>
                </c:pt>
                <c:pt idx="3176">
                  <c:v>-0.18199899999999999</c:v>
                </c:pt>
                <c:pt idx="3177">
                  <c:v>-0.181087</c:v>
                </c:pt>
                <c:pt idx="3178">
                  <c:v>-0.18024799999999999</c:v>
                </c:pt>
                <c:pt idx="3179">
                  <c:v>-0.17948900000000001</c:v>
                </c:pt>
                <c:pt idx="3180">
                  <c:v>-0.178813</c:v>
                </c:pt>
                <c:pt idx="3181">
                  <c:v>-0.17821400000000001</c:v>
                </c:pt>
                <c:pt idx="3182">
                  <c:v>-0.177679</c:v>
                </c:pt>
                <c:pt idx="3183">
                  <c:v>-0.177203</c:v>
                </c:pt>
                <c:pt idx="3184">
                  <c:v>-0.17679</c:v>
                </c:pt>
                <c:pt idx="3185">
                  <c:v>-0.176452</c:v>
                </c:pt>
                <c:pt idx="3186">
                  <c:v>-0.17618900000000001</c:v>
                </c:pt>
                <c:pt idx="3187">
                  <c:v>-0.17598900000000001</c:v>
                </c:pt>
                <c:pt idx="3188">
                  <c:v>-0.175841</c:v>
                </c:pt>
                <c:pt idx="3189">
                  <c:v>-0.17573900000000001</c:v>
                </c:pt>
                <c:pt idx="3190">
                  <c:v>-0.17568900000000001</c:v>
                </c:pt>
                <c:pt idx="3191">
                  <c:v>-0.17569299999999999</c:v>
                </c:pt>
                <c:pt idx="3192">
                  <c:v>-0.17574699999999999</c:v>
                </c:pt>
                <c:pt idx="3193">
                  <c:v>-0.17585200000000001</c:v>
                </c:pt>
                <c:pt idx="3194">
                  <c:v>-0.176012</c:v>
                </c:pt>
                <c:pt idx="3195">
                  <c:v>-0.176236</c:v>
                </c:pt>
                <c:pt idx="3196">
                  <c:v>-0.17652499999999999</c:v>
                </c:pt>
                <c:pt idx="3197">
                  <c:v>-0.17688000000000001</c:v>
                </c:pt>
                <c:pt idx="3198">
                  <c:v>-0.17730299999999999</c:v>
                </c:pt>
                <c:pt idx="3199">
                  <c:v>-0.17779400000000001</c:v>
                </c:pt>
                <c:pt idx="3200">
                  <c:v>-0.17835500000000001</c:v>
                </c:pt>
                <c:pt idx="3201">
                  <c:v>-0.17898800000000001</c:v>
                </c:pt>
                <c:pt idx="3202">
                  <c:v>-0.17968500000000001</c:v>
                </c:pt>
                <c:pt idx="3203">
                  <c:v>-0.18044099999999999</c:v>
                </c:pt>
                <c:pt idx="3204">
                  <c:v>-0.18126300000000001</c:v>
                </c:pt>
                <c:pt idx="3205">
                  <c:v>-0.18215799999999999</c:v>
                </c:pt>
                <c:pt idx="3206">
                  <c:v>-0.18312700000000001</c:v>
                </c:pt>
                <c:pt idx="3207">
                  <c:v>-0.18416099999999999</c:v>
                </c:pt>
                <c:pt idx="3208">
                  <c:v>-0.185254</c:v>
                </c:pt>
                <c:pt idx="3209">
                  <c:v>-0.18640300000000001</c:v>
                </c:pt>
                <c:pt idx="3210">
                  <c:v>-0.18760399999999999</c:v>
                </c:pt>
                <c:pt idx="3211">
                  <c:v>-0.18884999999999999</c:v>
                </c:pt>
                <c:pt idx="3212">
                  <c:v>-0.190136</c:v>
                </c:pt>
                <c:pt idx="3213">
                  <c:v>-0.19146199999999999</c:v>
                </c:pt>
                <c:pt idx="3214">
                  <c:v>-0.19283</c:v>
                </c:pt>
                <c:pt idx="3215">
                  <c:v>-0.19423399999999999</c:v>
                </c:pt>
                <c:pt idx="3216">
                  <c:v>-0.195658</c:v>
                </c:pt>
                <c:pt idx="3217">
                  <c:v>-0.19708800000000001</c:v>
                </c:pt>
                <c:pt idx="3218">
                  <c:v>-0.19852500000000001</c:v>
                </c:pt>
                <c:pt idx="3219">
                  <c:v>-0.19998199999999999</c:v>
                </c:pt>
                <c:pt idx="3220">
                  <c:v>-0.20147100000000001</c:v>
                </c:pt>
                <c:pt idx="3221">
                  <c:v>-0.20300099999999999</c:v>
                </c:pt>
                <c:pt idx="3222">
                  <c:v>-0.204573</c:v>
                </c:pt>
                <c:pt idx="3223">
                  <c:v>-0.20618600000000001</c:v>
                </c:pt>
                <c:pt idx="3224">
                  <c:v>-0.207839</c:v>
                </c:pt>
                <c:pt idx="3225">
                  <c:v>-0.209532</c:v>
                </c:pt>
                <c:pt idx="3226">
                  <c:v>-0.21126</c:v>
                </c:pt>
                <c:pt idx="3227">
                  <c:v>-0.21302099999999999</c:v>
                </c:pt>
                <c:pt idx="3228">
                  <c:v>-0.21481500000000001</c:v>
                </c:pt>
                <c:pt idx="3229">
                  <c:v>-0.216641</c:v>
                </c:pt>
                <c:pt idx="3230">
                  <c:v>-0.21849299999999999</c:v>
                </c:pt>
                <c:pt idx="3231">
                  <c:v>-0.22036700000000001</c:v>
                </c:pt>
                <c:pt idx="3232">
                  <c:v>-0.22226399999999999</c:v>
                </c:pt>
                <c:pt idx="3233">
                  <c:v>-0.22417899999999999</c:v>
                </c:pt>
                <c:pt idx="3234">
                  <c:v>-0.226103</c:v>
                </c:pt>
                <c:pt idx="3235">
                  <c:v>-0.22802700000000001</c:v>
                </c:pt>
                <c:pt idx="3236">
                  <c:v>-0.22994500000000001</c:v>
                </c:pt>
                <c:pt idx="3237">
                  <c:v>-0.23185500000000001</c:v>
                </c:pt>
                <c:pt idx="3238">
                  <c:v>-0.23375499999999999</c:v>
                </c:pt>
                <c:pt idx="3239">
                  <c:v>-0.23564399999999999</c:v>
                </c:pt>
                <c:pt idx="3240">
                  <c:v>-0.23752000000000001</c:v>
                </c:pt>
                <c:pt idx="3241">
                  <c:v>-0.23938899999999999</c:v>
                </c:pt>
                <c:pt idx="3242">
                  <c:v>-0.241255</c:v>
                </c:pt>
                <c:pt idx="3243">
                  <c:v>-0.243117</c:v>
                </c:pt>
                <c:pt idx="3244">
                  <c:v>-0.24496799999999999</c:v>
                </c:pt>
                <c:pt idx="3245">
                  <c:v>-0.24680299999999999</c:v>
                </c:pt>
                <c:pt idx="3246">
                  <c:v>-0.24862000000000001</c:v>
                </c:pt>
                <c:pt idx="3247">
                  <c:v>-0.250417</c:v>
                </c:pt>
                <c:pt idx="3248">
                  <c:v>-0.252195</c:v>
                </c:pt>
                <c:pt idx="3249">
                  <c:v>-0.25395800000000002</c:v>
                </c:pt>
                <c:pt idx="3250" formatCode="0.00E+00">
                  <c:v>-0.25570500000000002</c:v>
                </c:pt>
                <c:pt idx="3251" formatCode="0.00E+00">
                  <c:v>-0.25742700000000002</c:v>
                </c:pt>
                <c:pt idx="3252" formatCode="0.00E+00">
                  <c:v>-0.25912000000000002</c:v>
                </c:pt>
                <c:pt idx="3253" formatCode="0.00E+00">
                  <c:v>-0.260793</c:v>
                </c:pt>
                <c:pt idx="3254" formatCode="0.00E+00">
                  <c:v>-0.26245000000000002</c:v>
                </c:pt>
                <c:pt idx="3255" formatCode="0.00E+00">
                  <c:v>-0.26409300000000002</c:v>
                </c:pt>
                <c:pt idx="3256" formatCode="0.00E+00">
                  <c:v>-0.26573000000000002</c:v>
                </c:pt>
                <c:pt idx="3257" formatCode="0.00E+00">
                  <c:v>-0.26736900000000002</c:v>
                </c:pt>
                <c:pt idx="3258" formatCode="0.00E+00">
                  <c:v>-0.269007</c:v>
                </c:pt>
                <c:pt idx="3259">
                  <c:v>-0.27063900000000002</c:v>
                </c:pt>
                <c:pt idx="3260">
                  <c:v>-0.27226400000000001</c:v>
                </c:pt>
                <c:pt idx="3261">
                  <c:v>-0.27388200000000001</c:v>
                </c:pt>
                <c:pt idx="3262">
                  <c:v>-0.27548699999999998</c:v>
                </c:pt>
                <c:pt idx="3263">
                  <c:v>-0.27706700000000001</c:v>
                </c:pt>
                <c:pt idx="3264">
                  <c:v>-0.27862399999999998</c:v>
                </c:pt>
                <c:pt idx="3265">
                  <c:v>-0.280169</c:v>
                </c:pt>
                <c:pt idx="3266">
                  <c:v>-0.28171099999999999</c:v>
                </c:pt>
                <c:pt idx="3267">
                  <c:v>-0.28325099999999998</c:v>
                </c:pt>
                <c:pt idx="3268">
                  <c:v>-0.28478500000000001</c:v>
                </c:pt>
                <c:pt idx="3269">
                  <c:v>-0.28630699999999998</c:v>
                </c:pt>
                <c:pt idx="3270">
                  <c:v>-0.28780499999999998</c:v>
                </c:pt>
                <c:pt idx="3271">
                  <c:v>-0.28927599999999998</c:v>
                </c:pt>
                <c:pt idx="3272">
                  <c:v>-0.29072599999999998</c:v>
                </c:pt>
                <c:pt idx="3273">
                  <c:v>-0.29216500000000001</c:v>
                </c:pt>
                <c:pt idx="3274">
                  <c:v>-0.29360000000000003</c:v>
                </c:pt>
                <c:pt idx="3275">
                  <c:v>-0.29502699999999998</c:v>
                </c:pt>
                <c:pt idx="3276">
                  <c:v>-0.29643700000000001</c:v>
                </c:pt>
                <c:pt idx="3277">
                  <c:v>-0.29782700000000001</c:v>
                </c:pt>
                <c:pt idx="3278">
                  <c:v>-0.29920099999999999</c:v>
                </c:pt>
                <c:pt idx="3279">
                  <c:v>-0.30056100000000002</c:v>
                </c:pt>
                <c:pt idx="3280">
                  <c:v>-0.30190499999999998</c:v>
                </c:pt>
                <c:pt idx="3281">
                  <c:v>-0.30323800000000001</c:v>
                </c:pt>
                <c:pt idx="3282">
                  <c:v>-0.30456800000000001</c:v>
                </c:pt>
                <c:pt idx="3283">
                  <c:v>-0.30590299999999998</c:v>
                </c:pt>
                <c:pt idx="3284">
                  <c:v>-0.30723499999999998</c:v>
                </c:pt>
                <c:pt idx="3285">
                  <c:v>-0.30854700000000002</c:v>
                </c:pt>
                <c:pt idx="3286">
                  <c:v>-0.30984099999999998</c:v>
                </c:pt>
                <c:pt idx="3287">
                  <c:v>-0.31112699999999999</c:v>
                </c:pt>
                <c:pt idx="3288">
                  <c:v>-0.31240600000000002</c:v>
                </c:pt>
                <c:pt idx="3289">
                  <c:v>-0.31368200000000002</c:v>
                </c:pt>
                <c:pt idx="3290">
                  <c:v>-0.31495800000000002</c:v>
                </c:pt>
                <c:pt idx="3291">
                  <c:v>-0.31623499999999999</c:v>
                </c:pt>
                <c:pt idx="3292" formatCode="0.00E+00">
                  <c:v>-0.31751800000000002</c:v>
                </c:pt>
                <c:pt idx="3293" formatCode="0.00E+00">
                  <c:v>-0.31880900000000001</c:v>
                </c:pt>
                <c:pt idx="3294" formatCode="0.00E+00">
                  <c:v>-0.32010100000000002</c:v>
                </c:pt>
                <c:pt idx="3295" formatCode="0.00E+00">
                  <c:v>-0.32139099999999998</c:v>
                </c:pt>
                <c:pt idx="3296" formatCode="0.00E+00">
                  <c:v>-0.32267499999999999</c:v>
                </c:pt>
                <c:pt idx="3297" formatCode="0.00E+00">
                  <c:v>-0.32395299999999999</c:v>
                </c:pt>
                <c:pt idx="3298" formatCode="0.00E+00">
                  <c:v>-0.32521899999999998</c:v>
                </c:pt>
                <c:pt idx="3299" formatCode="0.00E+00">
                  <c:v>-0.32646999999999998</c:v>
                </c:pt>
                <c:pt idx="3300" formatCode="0.00E+00">
                  <c:v>-0.32771099999999997</c:v>
                </c:pt>
                <c:pt idx="3301" formatCode="0.00E+00">
                  <c:v>-0.328953</c:v>
                </c:pt>
                <c:pt idx="3302">
                  <c:v>-0.33020500000000003</c:v>
                </c:pt>
                <c:pt idx="3303">
                  <c:v>-0.331455</c:v>
                </c:pt>
                <c:pt idx="3304">
                  <c:v>-0.33268900000000001</c:v>
                </c:pt>
                <c:pt idx="3305">
                  <c:v>-0.33389600000000003</c:v>
                </c:pt>
                <c:pt idx="3306">
                  <c:v>-0.33507700000000001</c:v>
                </c:pt>
                <c:pt idx="3307">
                  <c:v>-0.33623700000000001</c:v>
                </c:pt>
                <c:pt idx="3308">
                  <c:v>-0.33738499999999999</c:v>
                </c:pt>
                <c:pt idx="3309">
                  <c:v>-0.338528</c:v>
                </c:pt>
                <c:pt idx="3310">
                  <c:v>-0.33966499999999999</c:v>
                </c:pt>
                <c:pt idx="3311">
                  <c:v>-0.34079300000000001</c:v>
                </c:pt>
                <c:pt idx="3312">
                  <c:v>-0.34191899999999997</c:v>
                </c:pt>
                <c:pt idx="3313">
                  <c:v>-0.34304699999999999</c:v>
                </c:pt>
                <c:pt idx="3314">
                  <c:v>-0.34418100000000001</c:v>
                </c:pt>
                <c:pt idx="3315">
                  <c:v>-0.34532099999999999</c:v>
                </c:pt>
                <c:pt idx="3316">
                  <c:v>-0.346468</c:v>
                </c:pt>
                <c:pt idx="3317">
                  <c:v>-0.34762300000000002</c:v>
                </c:pt>
                <c:pt idx="3318">
                  <c:v>-0.34878599999999998</c:v>
                </c:pt>
                <c:pt idx="3319">
                  <c:v>-0.34995100000000001</c:v>
                </c:pt>
                <c:pt idx="3320">
                  <c:v>-0.351109</c:v>
                </c:pt>
                <c:pt idx="3321">
                  <c:v>-0.35225000000000001</c:v>
                </c:pt>
                <c:pt idx="3322">
                  <c:v>-0.35336600000000001</c:v>
                </c:pt>
                <c:pt idx="3323">
                  <c:v>-0.35445100000000002</c:v>
                </c:pt>
                <c:pt idx="3324">
                  <c:v>-0.35549500000000001</c:v>
                </c:pt>
                <c:pt idx="3325">
                  <c:v>-0.356493</c:v>
                </c:pt>
                <c:pt idx="3326">
                  <c:v>-0.35744300000000001</c:v>
                </c:pt>
                <c:pt idx="3327">
                  <c:v>-0.35833900000000002</c:v>
                </c:pt>
                <c:pt idx="3328">
                  <c:v>-0.35917199999999999</c:v>
                </c:pt>
                <c:pt idx="3329">
                  <c:v>-0.35994199999999998</c:v>
                </c:pt>
                <c:pt idx="3330">
                  <c:v>-0.36065199999999997</c:v>
                </c:pt>
                <c:pt idx="3331">
                  <c:v>-0.36130400000000001</c:v>
                </c:pt>
                <c:pt idx="3332">
                  <c:v>-0.36189900000000003</c:v>
                </c:pt>
                <c:pt idx="3333">
                  <c:v>-0.36243799999999998</c:v>
                </c:pt>
                <c:pt idx="3334">
                  <c:v>-0.362923</c:v>
                </c:pt>
                <c:pt idx="3335">
                  <c:v>-0.36335000000000001</c:v>
                </c:pt>
                <c:pt idx="3336">
                  <c:v>-0.36371599999999998</c:v>
                </c:pt>
                <c:pt idx="3337">
                  <c:v>-0.36402499999999999</c:v>
                </c:pt>
                <c:pt idx="3338">
                  <c:v>-0.36427900000000002</c:v>
                </c:pt>
                <c:pt idx="3339">
                  <c:v>-0.36447800000000002</c:v>
                </c:pt>
                <c:pt idx="3340">
                  <c:v>-0.36462299999999997</c:v>
                </c:pt>
                <c:pt idx="3341">
                  <c:v>-0.36472199999999999</c:v>
                </c:pt>
                <c:pt idx="3342">
                  <c:v>-0.36479200000000001</c:v>
                </c:pt>
                <c:pt idx="3343">
                  <c:v>-0.36483599999999999</c:v>
                </c:pt>
                <c:pt idx="3344">
                  <c:v>-0.36485099999999998</c:v>
                </c:pt>
                <c:pt idx="3345">
                  <c:v>-0.36483399999999999</c:v>
                </c:pt>
                <c:pt idx="3346">
                  <c:v>-0.364784</c:v>
                </c:pt>
                <c:pt idx="3347">
                  <c:v>-0.364699</c:v>
                </c:pt>
                <c:pt idx="3348">
                  <c:v>-0.36457200000000001</c:v>
                </c:pt>
                <c:pt idx="3349">
                  <c:v>-0.36440299999999998</c:v>
                </c:pt>
                <c:pt idx="3350">
                  <c:v>-0.36419299999999999</c:v>
                </c:pt>
                <c:pt idx="3351">
                  <c:v>-0.36393599999999998</c:v>
                </c:pt>
                <c:pt idx="3352">
                  <c:v>-0.36362699999999998</c:v>
                </c:pt>
                <c:pt idx="3353">
                  <c:v>-0.36326799999999998</c:v>
                </c:pt>
                <c:pt idx="3354">
                  <c:v>-0.36285699999999999</c:v>
                </c:pt>
                <c:pt idx="3355">
                  <c:v>-0.36238399999999998</c:v>
                </c:pt>
                <c:pt idx="3356">
                  <c:v>-0.361846</c:v>
                </c:pt>
                <c:pt idx="3357">
                  <c:v>-0.36124899999999999</c:v>
                </c:pt>
                <c:pt idx="3358">
                  <c:v>-0.360599</c:v>
                </c:pt>
                <c:pt idx="3359">
                  <c:v>-0.35990100000000003</c:v>
                </c:pt>
                <c:pt idx="3360">
                  <c:v>-0.35915799999999998</c:v>
                </c:pt>
                <c:pt idx="3361">
                  <c:v>-0.35837400000000003</c:v>
                </c:pt>
                <c:pt idx="3362">
                  <c:v>-0.35755399999999998</c:v>
                </c:pt>
                <c:pt idx="3363">
                  <c:v>-0.35669899999999999</c:v>
                </c:pt>
                <c:pt idx="3364">
                  <c:v>-0.35581200000000002</c:v>
                </c:pt>
                <c:pt idx="3365">
                  <c:v>-0.35489999999999999</c:v>
                </c:pt>
                <c:pt idx="3366">
                  <c:v>-0.35397099999999998</c:v>
                </c:pt>
                <c:pt idx="3367">
                  <c:v>-0.35302099999999997</c:v>
                </c:pt>
                <c:pt idx="3368">
                  <c:v>-0.35203699999999999</c:v>
                </c:pt>
                <c:pt idx="3369">
                  <c:v>-0.35101900000000003</c:v>
                </c:pt>
                <c:pt idx="3370">
                  <c:v>-0.34998400000000002</c:v>
                </c:pt>
                <c:pt idx="3371">
                  <c:v>-0.348935</c:v>
                </c:pt>
                <c:pt idx="3372">
                  <c:v>-0.34783399999999998</c:v>
                </c:pt>
                <c:pt idx="3373">
                  <c:v>-0.34667399999999998</c:v>
                </c:pt>
                <c:pt idx="3374">
                  <c:v>-0.34549200000000002</c:v>
                </c:pt>
                <c:pt idx="3375">
                  <c:v>-0.34429999999999999</c:v>
                </c:pt>
                <c:pt idx="3376">
                  <c:v>-0.34308300000000003</c:v>
                </c:pt>
                <c:pt idx="3377">
                  <c:v>-0.34184799999999999</c:v>
                </c:pt>
                <c:pt idx="3378">
                  <c:v>-0.34061000000000002</c:v>
                </c:pt>
                <c:pt idx="3379">
                  <c:v>-0.33936899999999998</c:v>
                </c:pt>
                <c:pt idx="3380">
                  <c:v>-0.338119</c:v>
                </c:pt>
                <c:pt idx="3381">
                  <c:v>-0.33685999999999999</c:v>
                </c:pt>
                <c:pt idx="3382">
                  <c:v>-0.33559699999999998</c:v>
                </c:pt>
                <c:pt idx="3383">
                  <c:v>-0.33433099999999999</c:v>
                </c:pt>
                <c:pt idx="3384">
                  <c:v>-0.33306000000000002</c:v>
                </c:pt>
                <c:pt idx="3385">
                  <c:v>-0.331785</c:v>
                </c:pt>
                <c:pt idx="3386">
                  <c:v>-0.33050800000000002</c:v>
                </c:pt>
                <c:pt idx="3387">
                  <c:v>-0.329233</c:v>
                </c:pt>
                <c:pt idx="3388">
                  <c:v>-0.32795400000000002</c:v>
                </c:pt>
                <c:pt idx="3389">
                  <c:v>-0.32667099999999999</c:v>
                </c:pt>
                <c:pt idx="3390">
                  <c:v>-0.32538899999999998</c:v>
                </c:pt>
                <c:pt idx="3391">
                  <c:v>-0.32411299999999998</c:v>
                </c:pt>
                <c:pt idx="3392">
                  <c:v>-0.32283699999999999</c:v>
                </c:pt>
                <c:pt idx="3393">
                  <c:v>-0.32156299999999999</c:v>
                </c:pt>
                <c:pt idx="3394">
                  <c:v>-0.320297</c:v>
                </c:pt>
                <c:pt idx="3395">
                  <c:v>-0.31903900000000002</c:v>
                </c:pt>
                <c:pt idx="3396">
                  <c:v>-0.31778499999999998</c:v>
                </c:pt>
                <c:pt idx="3397">
                  <c:v>-0.31653500000000001</c:v>
                </c:pt>
                <c:pt idx="3398">
                  <c:v>-0.31528800000000001</c:v>
                </c:pt>
                <c:pt idx="3399">
                  <c:v>-0.31404799999999999</c:v>
                </c:pt>
                <c:pt idx="3400">
                  <c:v>-0.31282399999999999</c:v>
                </c:pt>
                <c:pt idx="3401">
                  <c:v>-0.31162600000000001</c:v>
                </c:pt>
                <c:pt idx="3402">
                  <c:v>-0.31046699999999999</c:v>
                </c:pt>
                <c:pt idx="3403">
                  <c:v>-0.30935600000000002</c:v>
                </c:pt>
                <c:pt idx="3404">
                  <c:v>-0.30829600000000001</c:v>
                </c:pt>
                <c:pt idx="3405">
                  <c:v>-0.30728299999999997</c:v>
                </c:pt>
                <c:pt idx="3406">
                  <c:v>-0.30630400000000002</c:v>
                </c:pt>
                <c:pt idx="3407">
                  <c:v>-0.30534499999999998</c:v>
                </c:pt>
                <c:pt idx="3408">
                  <c:v>-0.30440099999999998</c:v>
                </c:pt>
                <c:pt idx="3409">
                  <c:v>-0.303483</c:v>
                </c:pt>
                <c:pt idx="3410">
                  <c:v>-0.30260199999999998</c:v>
                </c:pt>
                <c:pt idx="3411">
                  <c:v>-0.301761</c:v>
                </c:pt>
                <c:pt idx="3412">
                  <c:v>-0.30094599999999999</c:v>
                </c:pt>
                <c:pt idx="3413">
                  <c:v>-0.30013699999999999</c:v>
                </c:pt>
                <c:pt idx="3414">
                  <c:v>-0.29932199999999998</c:v>
                </c:pt>
                <c:pt idx="3415">
                  <c:v>-0.29849900000000001</c:v>
                </c:pt>
                <c:pt idx="3416">
                  <c:v>-0.29766500000000001</c:v>
                </c:pt>
                <c:pt idx="3417">
                  <c:v>-0.296817</c:v>
                </c:pt>
                <c:pt idx="3418">
                  <c:v>-0.29596099999999997</c:v>
                </c:pt>
                <c:pt idx="3419">
                  <c:v>-0.29510399999999998</c:v>
                </c:pt>
                <c:pt idx="3420">
                  <c:v>-0.29425099999999998</c:v>
                </c:pt>
                <c:pt idx="3421">
                  <c:v>-0.29340100000000002</c:v>
                </c:pt>
                <c:pt idx="3422">
                  <c:v>-0.29255500000000001</c:v>
                </c:pt>
                <c:pt idx="3423">
                  <c:v>-0.291713</c:v>
                </c:pt>
                <c:pt idx="3424">
                  <c:v>-0.29087499999999999</c:v>
                </c:pt>
                <c:pt idx="3425">
                  <c:v>-0.290043</c:v>
                </c:pt>
                <c:pt idx="3426">
                  <c:v>-0.28922300000000001</c:v>
                </c:pt>
                <c:pt idx="3427">
                  <c:v>-0.288414</c:v>
                </c:pt>
                <c:pt idx="3428">
                  <c:v>-0.287609</c:v>
                </c:pt>
                <c:pt idx="3429">
                  <c:v>-0.28680899999999998</c:v>
                </c:pt>
                <c:pt idx="3430">
                  <c:v>-0.28602499999999997</c:v>
                </c:pt>
                <c:pt idx="3431">
                  <c:v>-0.28525800000000001</c:v>
                </c:pt>
                <c:pt idx="3432">
                  <c:v>-0.28449799999999997</c:v>
                </c:pt>
                <c:pt idx="3433">
                  <c:v>-0.28373500000000001</c:v>
                </c:pt>
                <c:pt idx="3434">
                  <c:v>-0.28296100000000002</c:v>
                </c:pt>
                <c:pt idx="3435">
                  <c:v>-0.282169</c:v>
                </c:pt>
                <c:pt idx="3436">
                  <c:v>-0.28135500000000002</c:v>
                </c:pt>
                <c:pt idx="3437">
                  <c:v>-0.28052100000000002</c:v>
                </c:pt>
                <c:pt idx="3438">
                  <c:v>-0.279671</c:v>
                </c:pt>
                <c:pt idx="3439">
                  <c:v>-0.27880199999999999</c:v>
                </c:pt>
                <c:pt idx="3440">
                  <c:v>-0.27789900000000001</c:v>
                </c:pt>
                <c:pt idx="3441">
                  <c:v>-0.276945</c:v>
                </c:pt>
                <c:pt idx="3442">
                  <c:v>-0.27593000000000001</c:v>
                </c:pt>
                <c:pt idx="3443">
                  <c:v>-0.274862</c:v>
                </c:pt>
                <c:pt idx="3444">
                  <c:v>-0.27376099999999998</c:v>
                </c:pt>
                <c:pt idx="3445">
                  <c:v>-0.27264500000000003</c:v>
                </c:pt>
                <c:pt idx="3446">
                  <c:v>-0.27151900000000001</c:v>
                </c:pt>
                <c:pt idx="3447">
                  <c:v>-0.27038299999999998</c:v>
                </c:pt>
                <c:pt idx="3448">
                  <c:v>-0.26924199999999998</c:v>
                </c:pt>
                <c:pt idx="3449">
                  <c:v>-0.2681</c:v>
                </c:pt>
                <c:pt idx="3450">
                  <c:v>-0.26695200000000002</c:v>
                </c:pt>
                <c:pt idx="3451">
                  <c:v>-0.26579700000000001</c:v>
                </c:pt>
                <c:pt idx="3452">
                  <c:v>-0.26463599999999998</c:v>
                </c:pt>
                <c:pt idx="3453">
                  <c:v>-0.26347599999999999</c:v>
                </c:pt>
                <c:pt idx="3454">
                  <c:v>-0.26231900000000002</c:v>
                </c:pt>
                <c:pt idx="3455">
                  <c:v>-0.26116499999999998</c:v>
                </c:pt>
                <c:pt idx="3456">
                  <c:v>-0.26001200000000002</c:v>
                </c:pt>
                <c:pt idx="3457">
                  <c:v>-0.25886300000000001</c:v>
                </c:pt>
                <c:pt idx="3458">
                  <c:v>-0.25770999999999999</c:v>
                </c:pt>
                <c:pt idx="3459">
                  <c:v>-0.256519</c:v>
                </c:pt>
                <c:pt idx="3460">
                  <c:v>-0.25526399999999999</c:v>
                </c:pt>
                <c:pt idx="3461">
                  <c:v>-0.25396800000000003</c:v>
                </c:pt>
                <c:pt idx="3462">
                  <c:v>-0.25265599999999999</c:v>
                </c:pt>
                <c:pt idx="3463">
                  <c:v>-0.25131300000000001</c:v>
                </c:pt>
                <c:pt idx="3464">
                  <c:v>-0.24993699999999999</c:v>
                </c:pt>
                <c:pt idx="3465">
                  <c:v>-0.248532</c:v>
                </c:pt>
                <c:pt idx="3466">
                  <c:v>-0.24710599999999999</c:v>
                </c:pt>
                <c:pt idx="3467">
                  <c:v>-0.245668</c:v>
                </c:pt>
                <c:pt idx="3468">
                  <c:v>-0.24422099999999999</c:v>
                </c:pt>
                <c:pt idx="3469">
                  <c:v>-0.24276</c:v>
                </c:pt>
                <c:pt idx="3470">
                  <c:v>-0.24127899999999999</c:v>
                </c:pt>
                <c:pt idx="3471">
                  <c:v>-0.23978099999999999</c:v>
                </c:pt>
                <c:pt idx="3472">
                  <c:v>-0.23826800000000001</c:v>
                </c:pt>
                <c:pt idx="3473">
                  <c:v>-0.23674600000000001</c:v>
                </c:pt>
                <c:pt idx="3474">
                  <c:v>-0.23522199999999999</c:v>
                </c:pt>
                <c:pt idx="3475">
                  <c:v>-0.23370199999999999</c:v>
                </c:pt>
                <c:pt idx="3476">
                  <c:v>-0.232185</c:v>
                </c:pt>
                <c:pt idx="3477">
                  <c:v>-0.23067699999999999</c:v>
                </c:pt>
                <c:pt idx="3478">
                  <c:v>-0.229187</c:v>
                </c:pt>
                <c:pt idx="3479">
                  <c:v>-0.22772200000000001</c:v>
                </c:pt>
                <c:pt idx="3480">
                  <c:v>-0.22628599999999999</c:v>
                </c:pt>
                <c:pt idx="3481">
                  <c:v>-0.224885</c:v>
                </c:pt>
                <c:pt idx="3482">
                  <c:v>-0.223525</c:v>
                </c:pt>
                <c:pt idx="3483">
                  <c:v>-0.22220300000000001</c:v>
                </c:pt>
                <c:pt idx="3484">
                  <c:v>-0.22092200000000001</c:v>
                </c:pt>
                <c:pt idx="3485">
                  <c:v>-0.21968799999999999</c:v>
                </c:pt>
                <c:pt idx="3486">
                  <c:v>-0.21850700000000001</c:v>
                </c:pt>
                <c:pt idx="3487">
                  <c:v>-0.21737300000000001</c:v>
                </c:pt>
                <c:pt idx="3488">
                  <c:v>-0.21627399999999999</c:v>
                </c:pt>
                <c:pt idx="3489">
                  <c:v>-0.21521299999999999</c:v>
                </c:pt>
                <c:pt idx="3490">
                  <c:v>-0.214197</c:v>
                </c:pt>
                <c:pt idx="3491">
                  <c:v>-0.213226</c:v>
                </c:pt>
                <c:pt idx="3492">
                  <c:v>-0.21229100000000001</c:v>
                </c:pt>
                <c:pt idx="3493">
                  <c:v>-0.21138399999999999</c:v>
                </c:pt>
                <c:pt idx="3494">
                  <c:v>-0.21050199999999999</c:v>
                </c:pt>
                <c:pt idx="3495">
                  <c:v>-0.20963799999999999</c:v>
                </c:pt>
                <c:pt idx="3496">
                  <c:v>-0.20879500000000001</c:v>
                </c:pt>
                <c:pt idx="3497">
                  <c:v>-0.20799200000000001</c:v>
                </c:pt>
                <c:pt idx="3498">
                  <c:v>-0.20724699999999999</c:v>
                </c:pt>
                <c:pt idx="3499">
                  <c:v>-0.206562</c:v>
                </c:pt>
                <c:pt idx="3500">
                  <c:v>-0.205927</c:v>
                </c:pt>
                <c:pt idx="3501">
                  <c:v>-0.20533100000000001</c:v>
                </c:pt>
                <c:pt idx="3502">
                  <c:v>-0.20477100000000001</c:v>
                </c:pt>
                <c:pt idx="3503">
                  <c:v>-0.20424999999999999</c:v>
                </c:pt>
                <c:pt idx="3504">
                  <c:v>-0.20377200000000001</c:v>
                </c:pt>
                <c:pt idx="3505">
                  <c:v>-0.20333300000000001</c:v>
                </c:pt>
                <c:pt idx="3506">
                  <c:v>-0.20293900000000001</c:v>
                </c:pt>
                <c:pt idx="3507">
                  <c:v>-0.2026</c:v>
                </c:pt>
                <c:pt idx="3508">
                  <c:v>-0.20232700000000001</c:v>
                </c:pt>
                <c:pt idx="3509">
                  <c:v>-0.202122</c:v>
                </c:pt>
                <c:pt idx="3510">
                  <c:v>-0.20198099999999999</c:v>
                </c:pt>
                <c:pt idx="3511">
                  <c:v>-0.20189699999999999</c:v>
                </c:pt>
                <c:pt idx="3512">
                  <c:v>-0.20187099999999999</c:v>
                </c:pt>
                <c:pt idx="3513">
                  <c:v>-0.20191100000000001</c:v>
                </c:pt>
                <c:pt idx="3514">
                  <c:v>-0.20202400000000001</c:v>
                </c:pt>
                <c:pt idx="3515">
                  <c:v>-0.20221</c:v>
                </c:pt>
                <c:pt idx="3516">
                  <c:v>-0.20246800000000001</c:v>
                </c:pt>
                <c:pt idx="3517">
                  <c:v>-0.20279900000000001</c:v>
                </c:pt>
                <c:pt idx="3518">
                  <c:v>-0.20320199999999999</c:v>
                </c:pt>
                <c:pt idx="3519">
                  <c:v>-0.20366600000000001</c:v>
                </c:pt>
                <c:pt idx="3520">
                  <c:v>-0.20418800000000001</c:v>
                </c:pt>
                <c:pt idx="3521">
                  <c:v>-0.204761</c:v>
                </c:pt>
                <c:pt idx="3522">
                  <c:v>-0.205377</c:v>
                </c:pt>
                <c:pt idx="3523">
                  <c:v>-0.206035</c:v>
                </c:pt>
                <c:pt idx="3524">
                  <c:v>-0.206736</c:v>
                </c:pt>
                <c:pt idx="3525">
                  <c:v>-0.207486</c:v>
                </c:pt>
                <c:pt idx="3526">
                  <c:v>-0.208292</c:v>
                </c:pt>
                <c:pt idx="3527">
                  <c:v>-0.20916000000000001</c:v>
                </c:pt>
                <c:pt idx="3528">
                  <c:v>-0.21007899999999999</c:v>
                </c:pt>
                <c:pt idx="3529">
                  <c:v>-0.211034</c:v>
                </c:pt>
                <c:pt idx="3530">
                  <c:v>-0.21202099999999999</c:v>
                </c:pt>
                <c:pt idx="3531">
                  <c:v>-0.21304500000000001</c:v>
                </c:pt>
                <c:pt idx="3532">
                  <c:v>-0.214114</c:v>
                </c:pt>
                <c:pt idx="3533">
                  <c:v>-0.215228</c:v>
                </c:pt>
                <c:pt idx="3534">
                  <c:v>-0.21638199999999999</c:v>
                </c:pt>
                <c:pt idx="3535">
                  <c:v>-0.21757399999999999</c:v>
                </c:pt>
                <c:pt idx="3536">
                  <c:v>-0.218806</c:v>
                </c:pt>
                <c:pt idx="3537">
                  <c:v>-0.220086</c:v>
                </c:pt>
                <c:pt idx="3538">
                  <c:v>-0.221415</c:v>
                </c:pt>
                <c:pt idx="3539">
                  <c:v>-0.22278800000000001</c:v>
                </c:pt>
                <c:pt idx="3540">
                  <c:v>-0.22420200000000001</c:v>
                </c:pt>
                <c:pt idx="3541">
                  <c:v>-0.225661</c:v>
                </c:pt>
                <c:pt idx="3542">
                  <c:v>-0.22717000000000001</c:v>
                </c:pt>
                <c:pt idx="3543">
                  <c:v>-0.22872400000000001</c:v>
                </c:pt>
                <c:pt idx="3544">
                  <c:v>-0.23030900000000001</c:v>
                </c:pt>
                <c:pt idx="3545">
                  <c:v>-0.23191400000000001</c:v>
                </c:pt>
                <c:pt idx="3546">
                  <c:v>-0.233539</c:v>
                </c:pt>
                <c:pt idx="3547">
                  <c:v>-0.23519000000000001</c:v>
                </c:pt>
                <c:pt idx="3548">
                  <c:v>-0.236873</c:v>
                </c:pt>
                <c:pt idx="3549">
                  <c:v>-0.23858499999999999</c:v>
                </c:pt>
                <c:pt idx="3550">
                  <c:v>-0.24032200000000001</c:v>
                </c:pt>
                <c:pt idx="3551">
                  <c:v>-0.24207999999999999</c:v>
                </c:pt>
                <c:pt idx="3552">
                  <c:v>-0.24385399999999999</c:v>
                </c:pt>
                <c:pt idx="3553">
                  <c:v>-0.24563199999999999</c:v>
                </c:pt>
                <c:pt idx="3554">
                  <c:v>-0.24740500000000001</c:v>
                </c:pt>
                <c:pt idx="3555">
                  <c:v>-0.249166</c:v>
                </c:pt>
                <c:pt idx="3556">
                  <c:v>-0.25091000000000002</c:v>
                </c:pt>
                <c:pt idx="3557">
                  <c:v>-0.25263400000000003</c:v>
                </c:pt>
                <c:pt idx="3558">
                  <c:v>-0.25434400000000001</c:v>
                </c:pt>
                <c:pt idx="3559">
                  <c:v>-0.25604700000000002</c:v>
                </c:pt>
                <c:pt idx="3560">
                  <c:v>-0.257747</c:v>
                </c:pt>
                <c:pt idx="3561">
                  <c:v>-0.25944099999999998</c:v>
                </c:pt>
                <c:pt idx="3562">
                  <c:v>-0.26112600000000002</c:v>
                </c:pt>
                <c:pt idx="3563">
                  <c:v>-0.26280199999999998</c:v>
                </c:pt>
                <c:pt idx="3564">
                  <c:v>-0.26446399999999998</c:v>
                </c:pt>
                <c:pt idx="3565">
                  <c:v>-0.26610699999999998</c:v>
                </c:pt>
                <c:pt idx="3566">
                  <c:v>-0.267731</c:v>
                </c:pt>
                <c:pt idx="3567">
                  <c:v>-0.269341</c:v>
                </c:pt>
                <c:pt idx="3568">
                  <c:v>-0.27094000000000001</c:v>
                </c:pt>
                <c:pt idx="3569">
                  <c:v>-0.27252199999999999</c:v>
                </c:pt>
                <c:pt idx="3570">
                  <c:v>-0.27407900000000002</c:v>
                </c:pt>
                <c:pt idx="3571">
                  <c:v>-0.27560800000000002</c:v>
                </c:pt>
                <c:pt idx="3572">
                  <c:v>-0.27710499999999999</c:v>
                </c:pt>
                <c:pt idx="3573">
                  <c:v>-0.27856599999999998</c:v>
                </c:pt>
                <c:pt idx="3574">
                  <c:v>-0.27999000000000002</c:v>
                </c:pt>
                <c:pt idx="3575">
                  <c:v>-0.28138099999999999</c:v>
                </c:pt>
                <c:pt idx="3576">
                  <c:v>-0.28273199999999998</c:v>
                </c:pt>
                <c:pt idx="3577">
                  <c:v>-0.28403600000000001</c:v>
                </c:pt>
                <c:pt idx="3578">
                  <c:v>-0.28528199999999998</c:v>
                </c:pt>
                <c:pt idx="3579">
                  <c:v>-0.28646899999999997</c:v>
                </c:pt>
                <c:pt idx="3580">
                  <c:v>-0.28759200000000001</c:v>
                </c:pt>
                <c:pt idx="3581">
                  <c:v>-0.28865000000000002</c:v>
                </c:pt>
                <c:pt idx="3582">
                  <c:v>-0.28964299999999998</c:v>
                </c:pt>
                <c:pt idx="3583">
                  <c:v>-0.29056700000000002</c:v>
                </c:pt>
                <c:pt idx="3584">
                  <c:v>-0.29141800000000001</c:v>
                </c:pt>
                <c:pt idx="3585">
                  <c:v>-0.29219800000000001</c:v>
                </c:pt>
                <c:pt idx="3586">
                  <c:v>-0.292904</c:v>
                </c:pt>
                <c:pt idx="3587">
                  <c:v>-0.29353000000000001</c:v>
                </c:pt>
                <c:pt idx="3588">
                  <c:v>-0.294068</c:v>
                </c:pt>
                <c:pt idx="3589">
                  <c:v>-0.294518</c:v>
                </c:pt>
                <c:pt idx="3590">
                  <c:v>-0.29488700000000001</c:v>
                </c:pt>
                <c:pt idx="3591">
                  <c:v>-0.295182</c:v>
                </c:pt>
                <c:pt idx="3592">
                  <c:v>-0.29540300000000003</c:v>
                </c:pt>
                <c:pt idx="3593">
                  <c:v>-0.295539</c:v>
                </c:pt>
                <c:pt idx="3594">
                  <c:v>-0.29558800000000002</c:v>
                </c:pt>
                <c:pt idx="3595">
                  <c:v>-0.29555900000000002</c:v>
                </c:pt>
                <c:pt idx="3596">
                  <c:v>-0.29543199999999997</c:v>
                </c:pt>
                <c:pt idx="3597">
                  <c:v>-0.29514200000000002</c:v>
                </c:pt>
                <c:pt idx="3598">
                  <c:v>-0.29469499999999998</c:v>
                </c:pt>
                <c:pt idx="3599">
                  <c:v>-0.29416999999999999</c:v>
                </c:pt>
                <c:pt idx="3600">
                  <c:v>-0.293574</c:v>
                </c:pt>
                <c:pt idx="3601">
                  <c:v>-0.29286800000000002</c:v>
                </c:pt>
                <c:pt idx="3602">
                  <c:v>-0.29206199999999999</c:v>
                </c:pt>
                <c:pt idx="3603">
                  <c:v>-0.29117399999999999</c:v>
                </c:pt>
                <c:pt idx="3604">
                  <c:v>-0.29020400000000002</c:v>
                </c:pt>
                <c:pt idx="3605">
                  <c:v>-0.28914299999999998</c:v>
                </c:pt>
                <c:pt idx="3606">
                  <c:v>-0.28799000000000002</c:v>
                </c:pt>
                <c:pt idx="3607">
                  <c:v>-0.28674500000000003</c:v>
                </c:pt>
                <c:pt idx="3608">
                  <c:v>-0.28541</c:v>
                </c:pt>
                <c:pt idx="3609">
                  <c:v>-0.28399200000000002</c:v>
                </c:pt>
                <c:pt idx="3610">
                  <c:v>-0.282497</c:v>
                </c:pt>
                <c:pt idx="3611">
                  <c:v>-0.28092499999999998</c:v>
                </c:pt>
                <c:pt idx="3612">
                  <c:v>-0.27927299999999999</c:v>
                </c:pt>
                <c:pt idx="3613">
                  <c:v>-0.27753699999999998</c:v>
                </c:pt>
                <c:pt idx="3614">
                  <c:v>-0.27572099999999999</c:v>
                </c:pt>
                <c:pt idx="3615">
                  <c:v>-0.27383299999999999</c:v>
                </c:pt>
                <c:pt idx="3616">
                  <c:v>-0.27187600000000001</c:v>
                </c:pt>
                <c:pt idx="3617">
                  <c:v>-0.269847</c:v>
                </c:pt>
                <c:pt idx="3618">
                  <c:v>-0.26774999999999999</c:v>
                </c:pt>
                <c:pt idx="3619">
                  <c:v>-0.26559199999999999</c:v>
                </c:pt>
                <c:pt idx="3620">
                  <c:v>-0.26337500000000003</c:v>
                </c:pt>
                <c:pt idx="3621">
                  <c:v>-0.26109599999999999</c:v>
                </c:pt>
                <c:pt idx="3622">
                  <c:v>-0.25875300000000001</c:v>
                </c:pt>
                <c:pt idx="3623">
                  <c:v>-0.256351</c:v>
                </c:pt>
                <c:pt idx="3624">
                  <c:v>-0.25389600000000001</c:v>
                </c:pt>
                <c:pt idx="3625">
                  <c:v>-0.25139</c:v>
                </c:pt>
                <c:pt idx="3626">
                  <c:v>-0.248831</c:v>
                </c:pt>
                <c:pt idx="3627">
                  <c:v>-0.246223</c:v>
                </c:pt>
                <c:pt idx="3628">
                  <c:v>-0.24357200000000001</c:v>
                </c:pt>
                <c:pt idx="3629">
                  <c:v>-0.24088200000000001</c:v>
                </c:pt>
                <c:pt idx="3630">
                  <c:v>-0.238146</c:v>
                </c:pt>
                <c:pt idx="3631">
                  <c:v>-0.23535800000000001</c:v>
                </c:pt>
                <c:pt idx="3632">
                  <c:v>-0.232512</c:v>
                </c:pt>
                <c:pt idx="3633">
                  <c:v>-0.22961200000000001</c:v>
                </c:pt>
                <c:pt idx="3634">
                  <c:v>-0.22667200000000001</c:v>
                </c:pt>
                <c:pt idx="3635">
                  <c:v>-0.22370799999999999</c:v>
                </c:pt>
                <c:pt idx="3636">
                  <c:v>-0.22073100000000001</c:v>
                </c:pt>
                <c:pt idx="3637">
                  <c:v>-0.21773799999999999</c:v>
                </c:pt>
                <c:pt idx="3638">
                  <c:v>-0.214721</c:v>
                </c:pt>
                <c:pt idx="3639">
                  <c:v>-0.211671</c:v>
                </c:pt>
                <c:pt idx="3640">
                  <c:v>-0.208588</c:v>
                </c:pt>
                <c:pt idx="3641">
                  <c:v>-0.20547299999999999</c:v>
                </c:pt>
                <c:pt idx="3642">
                  <c:v>-0.202325</c:v>
                </c:pt>
                <c:pt idx="3643">
                  <c:v>-0.19914799999999999</c:v>
                </c:pt>
                <c:pt idx="3644">
                  <c:v>-0.19594900000000001</c:v>
                </c:pt>
                <c:pt idx="3645">
                  <c:v>-0.19273000000000001</c:v>
                </c:pt>
                <c:pt idx="3646">
                  <c:v>-0.189494</c:v>
                </c:pt>
                <c:pt idx="3647">
                  <c:v>-0.186251</c:v>
                </c:pt>
                <c:pt idx="3648">
                  <c:v>-0.18301000000000001</c:v>
                </c:pt>
                <c:pt idx="3649">
                  <c:v>-0.17977399999999999</c:v>
                </c:pt>
                <c:pt idx="3650">
                  <c:v>-0.17654900000000001</c:v>
                </c:pt>
                <c:pt idx="3651">
                  <c:v>-0.173342</c:v>
                </c:pt>
                <c:pt idx="3652">
                  <c:v>-0.170158</c:v>
                </c:pt>
                <c:pt idx="3653">
                  <c:v>-0.16700000000000001</c:v>
                </c:pt>
                <c:pt idx="3654">
                  <c:v>-0.16386999999999999</c:v>
                </c:pt>
                <c:pt idx="3655">
                  <c:v>-0.160773</c:v>
                </c:pt>
                <c:pt idx="3656">
                  <c:v>-0.15770600000000001</c:v>
                </c:pt>
                <c:pt idx="3657">
                  <c:v>-0.15466199999999999</c:v>
                </c:pt>
                <c:pt idx="3658">
                  <c:v>-0.15163399999999999</c:v>
                </c:pt>
                <c:pt idx="3659">
                  <c:v>-0.148619</c:v>
                </c:pt>
                <c:pt idx="3660">
                  <c:v>-0.14562</c:v>
                </c:pt>
                <c:pt idx="3661">
                  <c:v>-0.14263899999999999</c:v>
                </c:pt>
                <c:pt idx="3662">
                  <c:v>-0.139684</c:v>
                </c:pt>
                <c:pt idx="3663">
                  <c:v>-0.13675599999999999</c:v>
                </c:pt>
                <c:pt idx="3664">
                  <c:v>-0.133854</c:v>
                </c:pt>
                <c:pt idx="3665">
                  <c:v>-0.13097600000000001</c:v>
                </c:pt>
                <c:pt idx="3666">
                  <c:v>-0.12811800000000001</c:v>
                </c:pt>
                <c:pt idx="3667">
                  <c:v>-0.12528300000000001</c:v>
                </c:pt>
                <c:pt idx="3668">
                  <c:v>-0.122487</c:v>
                </c:pt>
                <c:pt idx="3669">
                  <c:v>-0.11974799999999999</c:v>
                </c:pt>
                <c:pt idx="3670">
                  <c:v>-0.117072</c:v>
                </c:pt>
                <c:pt idx="3671">
                  <c:v>-0.11446000000000001</c:v>
                </c:pt>
                <c:pt idx="3672">
                  <c:v>-0.111913</c:v>
                </c:pt>
                <c:pt idx="3673">
                  <c:v>-0.109441</c:v>
                </c:pt>
                <c:pt idx="3674">
                  <c:v>-0.10704900000000001</c:v>
                </c:pt>
                <c:pt idx="3675">
                  <c:v>-0.10473499999999999</c:v>
                </c:pt>
                <c:pt idx="3676">
                  <c:v>-0.10250099999999999</c:v>
                </c:pt>
                <c:pt idx="3677">
                  <c:v>-0.100352</c:v>
                </c:pt>
                <c:pt idx="3678">
                  <c:v>-9.8289299999999996E-2</c:v>
                </c:pt>
                <c:pt idx="3679">
                  <c:v>-9.6311400000000005E-2</c:v>
                </c:pt>
                <c:pt idx="3680">
                  <c:v>-9.4418000000000002E-2</c:v>
                </c:pt>
                <c:pt idx="3681">
                  <c:v>-9.2608099999999999E-2</c:v>
                </c:pt>
                <c:pt idx="3682">
                  <c:v>-9.0884900000000005E-2</c:v>
                </c:pt>
                <c:pt idx="3683">
                  <c:v>-8.9247400000000005E-2</c:v>
                </c:pt>
                <c:pt idx="3684">
                  <c:v>-8.7662400000000001E-2</c:v>
                </c:pt>
                <c:pt idx="3685">
                  <c:v>-8.6105600000000004E-2</c:v>
                </c:pt>
                <c:pt idx="3686">
                  <c:v>-8.4621299999999997E-2</c:v>
                </c:pt>
                <c:pt idx="3687">
                  <c:v>-8.3240700000000001E-2</c:v>
                </c:pt>
                <c:pt idx="3688">
                  <c:v>-8.1938700000000003E-2</c:v>
                </c:pt>
                <c:pt idx="3689">
                  <c:v>-8.0711900000000003E-2</c:v>
                </c:pt>
                <c:pt idx="3690">
                  <c:v>-7.9575999999999994E-2</c:v>
                </c:pt>
                <c:pt idx="3691">
                  <c:v>-7.85333E-2</c:v>
                </c:pt>
                <c:pt idx="3692">
                  <c:v>-7.75811E-2</c:v>
                </c:pt>
                <c:pt idx="3693">
                  <c:v>-7.6710600000000004E-2</c:v>
                </c:pt>
                <c:pt idx="3694">
                  <c:v>-7.5908600000000007E-2</c:v>
                </c:pt>
                <c:pt idx="3695">
                  <c:v>-7.5169600000000003E-2</c:v>
                </c:pt>
                <c:pt idx="3696">
                  <c:v>-7.4500700000000003E-2</c:v>
                </c:pt>
                <c:pt idx="3697">
                  <c:v>-7.3911599999999994E-2</c:v>
                </c:pt>
                <c:pt idx="3698">
                  <c:v>-7.3405899999999996E-2</c:v>
                </c:pt>
                <c:pt idx="3699">
                  <c:v>-7.2985400000000006E-2</c:v>
                </c:pt>
                <c:pt idx="3700">
                  <c:v>-7.2654099999999999E-2</c:v>
                </c:pt>
                <c:pt idx="3701">
                  <c:v>-7.2414999999999993E-2</c:v>
                </c:pt>
                <c:pt idx="3702">
                  <c:v>-7.2271799999999997E-2</c:v>
                </c:pt>
                <c:pt idx="3703">
                  <c:v>-7.2229000000000002E-2</c:v>
                </c:pt>
                <c:pt idx="3704">
                  <c:v>-7.2289300000000001E-2</c:v>
                </c:pt>
                <c:pt idx="3705">
                  <c:v>-7.24524E-2</c:v>
                </c:pt>
                <c:pt idx="3706">
                  <c:v>-7.2714299999999996E-2</c:v>
                </c:pt>
                <c:pt idx="3707">
                  <c:v>-7.3069200000000001E-2</c:v>
                </c:pt>
                <c:pt idx="3708">
                  <c:v>-7.3516700000000004E-2</c:v>
                </c:pt>
                <c:pt idx="3709">
                  <c:v>-7.4063299999999999E-2</c:v>
                </c:pt>
                <c:pt idx="3710">
                  <c:v>-7.4715400000000001E-2</c:v>
                </c:pt>
                <c:pt idx="3711">
                  <c:v>-7.5473799999999994E-2</c:v>
                </c:pt>
                <c:pt idx="3712">
                  <c:v>-7.6331800000000005E-2</c:v>
                </c:pt>
                <c:pt idx="3713">
                  <c:v>-7.7279500000000001E-2</c:v>
                </c:pt>
                <c:pt idx="3714">
                  <c:v>-7.83108E-2</c:v>
                </c:pt>
                <c:pt idx="3715">
                  <c:v>-7.9420400000000002E-2</c:v>
                </c:pt>
                <c:pt idx="3716">
                  <c:v>-8.0597299999999997E-2</c:v>
                </c:pt>
                <c:pt idx="3717">
                  <c:v>-8.1831399999999999E-2</c:v>
                </c:pt>
                <c:pt idx="3718">
                  <c:v>-8.3120600000000003E-2</c:v>
                </c:pt>
                <c:pt idx="3719">
                  <c:v>-8.4464300000000006E-2</c:v>
                </c:pt>
                <c:pt idx="3720">
                  <c:v>-8.58598E-2</c:v>
                </c:pt>
                <c:pt idx="3721">
                  <c:v>-8.7305499999999994E-2</c:v>
                </c:pt>
                <c:pt idx="3722">
                  <c:v>-8.8803400000000005E-2</c:v>
                </c:pt>
                <c:pt idx="3723">
                  <c:v>-9.0356800000000001E-2</c:v>
                </c:pt>
                <c:pt idx="3724">
                  <c:v>-9.1966800000000001E-2</c:v>
                </c:pt>
                <c:pt idx="3725">
                  <c:v>-9.3631099999999995E-2</c:v>
                </c:pt>
                <c:pt idx="3726">
                  <c:v>-9.5342899999999994E-2</c:v>
                </c:pt>
                <c:pt idx="3727">
                  <c:v>-9.7097699999999995E-2</c:v>
                </c:pt>
                <c:pt idx="3728">
                  <c:v>-9.8897799999999994E-2</c:v>
                </c:pt>
                <c:pt idx="3729">
                  <c:v>-0.100747</c:v>
                </c:pt>
                <c:pt idx="3730">
                  <c:v>-0.102644</c:v>
                </c:pt>
                <c:pt idx="3731">
                  <c:v>-0.104584</c:v>
                </c:pt>
                <c:pt idx="3732">
                  <c:v>-0.106562</c:v>
                </c:pt>
                <c:pt idx="3733">
                  <c:v>-0.10857799999999999</c:v>
                </c:pt>
                <c:pt idx="3734">
                  <c:v>-0.110626</c:v>
                </c:pt>
                <c:pt idx="3735">
                  <c:v>-0.112703</c:v>
                </c:pt>
                <c:pt idx="3736">
                  <c:v>-0.11481</c:v>
                </c:pt>
                <c:pt idx="3737">
                  <c:v>-0.116954</c:v>
                </c:pt>
                <c:pt idx="3738">
                  <c:v>-0.11914</c:v>
                </c:pt>
                <c:pt idx="3739">
                  <c:v>-0.121365</c:v>
                </c:pt>
                <c:pt idx="3740">
                  <c:v>-0.12363</c:v>
                </c:pt>
                <c:pt idx="3741">
                  <c:v>-0.12593299999999999</c:v>
                </c:pt>
                <c:pt idx="3742">
                  <c:v>-0.12826499999999999</c:v>
                </c:pt>
                <c:pt idx="3743">
                  <c:v>-0.13061600000000001</c:v>
                </c:pt>
                <c:pt idx="3744">
                  <c:v>-0.13297900000000001</c:v>
                </c:pt>
                <c:pt idx="3745">
                  <c:v>-0.13535</c:v>
                </c:pt>
                <c:pt idx="3746">
                  <c:v>-0.13772499999999999</c:v>
                </c:pt>
                <c:pt idx="3747">
                  <c:v>-0.14010600000000001</c:v>
                </c:pt>
                <c:pt idx="3748">
                  <c:v>-0.14249300000000001</c:v>
                </c:pt>
                <c:pt idx="3749">
                  <c:v>-0.14488500000000001</c:v>
                </c:pt>
                <c:pt idx="3750">
                  <c:v>-0.14727299999999999</c:v>
                </c:pt>
                <c:pt idx="3751">
                  <c:v>-0.14965400000000001</c:v>
                </c:pt>
                <c:pt idx="3752">
                  <c:v>-0.152032</c:v>
                </c:pt>
                <c:pt idx="3753">
                  <c:v>-0.15441099999999999</c:v>
                </c:pt>
                <c:pt idx="3754">
                  <c:v>-0.15679399999999999</c:v>
                </c:pt>
                <c:pt idx="3755">
                  <c:v>-0.15918099999999999</c:v>
                </c:pt>
                <c:pt idx="3756">
                  <c:v>-0.161577</c:v>
                </c:pt>
                <c:pt idx="3757">
                  <c:v>-0.16398799999999999</c:v>
                </c:pt>
                <c:pt idx="3758">
                  <c:v>-0.166408</c:v>
                </c:pt>
                <c:pt idx="3759">
                  <c:v>-0.16882800000000001</c:v>
                </c:pt>
                <c:pt idx="3760">
                  <c:v>-0.171239</c:v>
                </c:pt>
                <c:pt idx="3761">
                  <c:v>-0.17364199999999999</c:v>
                </c:pt>
                <c:pt idx="3762">
                  <c:v>-0.17604700000000001</c:v>
                </c:pt>
                <c:pt idx="3763">
                  <c:v>-0.178456</c:v>
                </c:pt>
                <c:pt idx="3764">
                  <c:v>-0.180863</c:v>
                </c:pt>
                <c:pt idx="3765">
                  <c:v>-0.18325900000000001</c:v>
                </c:pt>
                <c:pt idx="3766">
                  <c:v>-0.185639</c:v>
                </c:pt>
                <c:pt idx="3767">
                  <c:v>-0.187997</c:v>
                </c:pt>
                <c:pt idx="3768">
                  <c:v>-0.19032499999999999</c:v>
                </c:pt>
                <c:pt idx="3769">
                  <c:v>-0.19261700000000001</c:v>
                </c:pt>
                <c:pt idx="3770">
                  <c:v>-0.19487099999999999</c:v>
                </c:pt>
                <c:pt idx="3771">
                  <c:v>-0.19708500000000001</c:v>
                </c:pt>
                <c:pt idx="3772">
                  <c:v>-0.199263</c:v>
                </c:pt>
                <c:pt idx="3773">
                  <c:v>-0.201408</c:v>
                </c:pt>
                <c:pt idx="3774">
                  <c:v>-0.20352700000000001</c:v>
                </c:pt>
                <c:pt idx="3775">
                  <c:v>-0.205621</c:v>
                </c:pt>
                <c:pt idx="3776">
                  <c:v>-0.20768800000000001</c:v>
                </c:pt>
                <c:pt idx="3777">
                  <c:v>-0.209728</c:v>
                </c:pt>
                <c:pt idx="3778">
                  <c:v>-0.21173600000000001</c:v>
                </c:pt>
                <c:pt idx="3779">
                  <c:v>-0.21370700000000001</c:v>
                </c:pt>
                <c:pt idx="3780">
                  <c:v>-0.21563599999999999</c:v>
                </c:pt>
                <c:pt idx="3781">
                  <c:v>-0.217525</c:v>
                </c:pt>
                <c:pt idx="3782">
                  <c:v>-0.21937300000000001</c:v>
                </c:pt>
                <c:pt idx="3783">
                  <c:v>-0.22118199999999999</c:v>
                </c:pt>
                <c:pt idx="3784">
                  <c:v>-0.22295799999999999</c:v>
                </c:pt>
                <c:pt idx="3785">
                  <c:v>-0.22470799999999999</c:v>
                </c:pt>
                <c:pt idx="3786">
                  <c:v>-0.226434</c:v>
                </c:pt>
                <c:pt idx="3787">
                  <c:v>-0.228135</c:v>
                </c:pt>
                <c:pt idx="3788">
                  <c:v>-0.22981499999999999</c:v>
                </c:pt>
                <c:pt idx="3789">
                  <c:v>-0.23147100000000001</c:v>
                </c:pt>
                <c:pt idx="3790">
                  <c:v>-0.233099</c:v>
                </c:pt>
                <c:pt idx="3791">
                  <c:v>-0.23469400000000001</c:v>
                </c:pt>
                <c:pt idx="3792">
                  <c:v>-0.236259</c:v>
                </c:pt>
                <c:pt idx="3793">
                  <c:v>-0.237791</c:v>
                </c:pt>
                <c:pt idx="3794">
                  <c:v>-0.23927799999999999</c:v>
                </c:pt>
                <c:pt idx="3795">
                  <c:v>-0.24070800000000001</c:v>
                </c:pt>
                <c:pt idx="3796">
                  <c:v>-0.24207899999999999</c:v>
                </c:pt>
                <c:pt idx="3797">
                  <c:v>-0.24338899999999999</c:v>
                </c:pt>
                <c:pt idx="3798">
                  <c:v>-0.24463699999999999</c:v>
                </c:pt>
                <c:pt idx="3799">
                  <c:v>-0.24581900000000001</c:v>
                </c:pt>
                <c:pt idx="3800">
                  <c:v>-0.24693799999999999</c:v>
                </c:pt>
                <c:pt idx="3801">
                  <c:v>-0.24799199999999999</c:v>
                </c:pt>
                <c:pt idx="3802">
                  <c:v>-0.248977</c:v>
                </c:pt>
                <c:pt idx="3803">
                  <c:v>-0.249893</c:v>
                </c:pt>
                <c:pt idx="3804">
                  <c:v>-0.25074200000000002</c:v>
                </c:pt>
                <c:pt idx="3805">
                  <c:v>-0.251531</c:v>
                </c:pt>
                <c:pt idx="3806">
                  <c:v>-0.25226300000000001</c:v>
                </c:pt>
                <c:pt idx="3807">
                  <c:v>-0.252938</c:v>
                </c:pt>
                <c:pt idx="3808">
                  <c:v>-0.25355499999999997</c:v>
                </c:pt>
                <c:pt idx="3809">
                  <c:v>-0.254112</c:v>
                </c:pt>
                <c:pt idx="3810">
                  <c:v>-0.25461400000000001</c:v>
                </c:pt>
                <c:pt idx="3811">
                  <c:v>-0.25505800000000001</c:v>
                </c:pt>
                <c:pt idx="3812">
                  <c:v>-0.25543500000000002</c:v>
                </c:pt>
                <c:pt idx="3813">
                  <c:v>-0.255745</c:v>
                </c:pt>
                <c:pt idx="3814">
                  <c:v>-0.255994</c:v>
                </c:pt>
                <c:pt idx="3815">
                  <c:v>-0.256189</c:v>
                </c:pt>
                <c:pt idx="3816">
                  <c:v>-0.256328</c:v>
                </c:pt>
                <c:pt idx="3817">
                  <c:v>-0.25640200000000002</c:v>
                </c:pt>
                <c:pt idx="3818">
                  <c:v>-0.25640400000000002</c:v>
                </c:pt>
                <c:pt idx="3819">
                  <c:v>-0.25633299999999998</c:v>
                </c:pt>
                <c:pt idx="3820">
                  <c:v>-0.25619700000000001</c:v>
                </c:pt>
                <c:pt idx="3821">
                  <c:v>-0.25598199999999999</c:v>
                </c:pt>
                <c:pt idx="3822">
                  <c:v>-0.25563000000000002</c:v>
                </c:pt>
                <c:pt idx="3823">
                  <c:v>-0.25514399999999998</c:v>
                </c:pt>
                <c:pt idx="3824">
                  <c:v>-0.25459399999999999</c:v>
                </c:pt>
                <c:pt idx="3825">
                  <c:v>-0.25398599999999999</c:v>
                </c:pt>
                <c:pt idx="3826">
                  <c:v>-0.25328499999999998</c:v>
                </c:pt>
                <c:pt idx="3827">
                  <c:v>-0.252498</c:v>
                </c:pt>
                <c:pt idx="3828">
                  <c:v>-0.25163999999999997</c:v>
                </c:pt>
                <c:pt idx="3829">
                  <c:v>-0.25071300000000002</c:v>
                </c:pt>
                <c:pt idx="3830">
                  <c:v>-0.24971399999999999</c:v>
                </c:pt>
                <c:pt idx="3831">
                  <c:v>-0.248642</c:v>
                </c:pt>
                <c:pt idx="3832">
                  <c:v>-0.24749499999999999</c:v>
                </c:pt>
                <c:pt idx="3833">
                  <c:v>-0.24627299999999999</c:v>
                </c:pt>
                <c:pt idx="3834">
                  <c:v>-0.244976</c:v>
                </c:pt>
                <c:pt idx="3835">
                  <c:v>-0.24360299999999999</c:v>
                </c:pt>
                <c:pt idx="3836">
                  <c:v>-0.24215200000000001</c:v>
                </c:pt>
                <c:pt idx="3837">
                  <c:v>-0.24062500000000001</c:v>
                </c:pt>
                <c:pt idx="3838">
                  <c:v>-0.23902300000000001</c:v>
                </c:pt>
                <c:pt idx="3839">
                  <c:v>-0.23735300000000001</c:v>
                </c:pt>
                <c:pt idx="3840">
                  <c:v>-0.235623</c:v>
                </c:pt>
                <c:pt idx="3841">
                  <c:v>-0.23383699999999999</c:v>
                </c:pt>
                <c:pt idx="3842">
                  <c:v>-0.231993</c:v>
                </c:pt>
                <c:pt idx="3843">
                  <c:v>-0.23008700000000001</c:v>
                </c:pt>
                <c:pt idx="3844">
                  <c:v>-0.22812499999999999</c:v>
                </c:pt>
                <c:pt idx="3845">
                  <c:v>-0.22611100000000001</c:v>
                </c:pt>
                <c:pt idx="3846">
                  <c:v>-0.224048</c:v>
                </c:pt>
                <c:pt idx="3847">
                  <c:v>-0.22193499999999999</c:v>
                </c:pt>
                <c:pt idx="3848">
                  <c:v>-0.21977099999999999</c:v>
                </c:pt>
                <c:pt idx="3849">
                  <c:v>-0.217554</c:v>
                </c:pt>
                <c:pt idx="3850">
                  <c:v>-0.215281</c:v>
                </c:pt>
                <c:pt idx="3851">
                  <c:v>-0.21295</c:v>
                </c:pt>
                <c:pt idx="3852">
                  <c:v>-0.210561</c:v>
                </c:pt>
                <c:pt idx="3853">
                  <c:v>-0.208119</c:v>
                </c:pt>
                <c:pt idx="3854">
                  <c:v>-0.205625</c:v>
                </c:pt>
                <c:pt idx="3855">
                  <c:v>-0.20307900000000001</c:v>
                </c:pt>
                <c:pt idx="3856">
                  <c:v>-0.20047999999999999</c:v>
                </c:pt>
                <c:pt idx="3857">
                  <c:v>-0.197829</c:v>
                </c:pt>
                <c:pt idx="3858">
                  <c:v>-0.19513</c:v>
                </c:pt>
                <c:pt idx="3859">
                  <c:v>-0.192385</c:v>
                </c:pt>
                <c:pt idx="3860">
                  <c:v>-0.18959200000000001</c:v>
                </c:pt>
                <c:pt idx="3861">
                  <c:v>-0.186752</c:v>
                </c:pt>
                <c:pt idx="3862">
                  <c:v>-0.18387300000000001</c:v>
                </c:pt>
                <c:pt idx="3863">
                  <c:v>-0.18096499999999999</c:v>
                </c:pt>
                <c:pt idx="3864">
                  <c:v>-0.17803099999999999</c:v>
                </c:pt>
                <c:pt idx="3865">
                  <c:v>-0.17507200000000001</c:v>
                </c:pt>
                <c:pt idx="3866">
                  <c:v>-0.17208899999999999</c:v>
                </c:pt>
                <c:pt idx="3867">
                  <c:v>-0.16908100000000001</c:v>
                </c:pt>
                <c:pt idx="3868">
                  <c:v>-0.166046</c:v>
                </c:pt>
                <c:pt idx="3869">
                  <c:v>-0.16298499999999999</c:v>
                </c:pt>
                <c:pt idx="3870">
                  <c:v>-0.15989500000000001</c:v>
                </c:pt>
                <c:pt idx="3871">
                  <c:v>-0.156773</c:v>
                </c:pt>
                <c:pt idx="3872">
                  <c:v>-0.153615</c:v>
                </c:pt>
                <c:pt idx="3873">
                  <c:v>-0.15042900000000001</c:v>
                </c:pt>
                <c:pt idx="3874">
                  <c:v>-0.147229</c:v>
                </c:pt>
                <c:pt idx="3875">
                  <c:v>-0.14402599999999999</c:v>
                </c:pt>
                <c:pt idx="3876">
                  <c:v>-0.14082500000000001</c:v>
                </c:pt>
                <c:pt idx="3877">
                  <c:v>-0.137627</c:v>
                </c:pt>
                <c:pt idx="3878">
                  <c:v>-0.134435</c:v>
                </c:pt>
                <c:pt idx="3879">
                  <c:v>-0.131248</c:v>
                </c:pt>
                <c:pt idx="3880">
                  <c:v>-0.12806799999999999</c:v>
                </c:pt>
                <c:pt idx="3881">
                  <c:v>-0.1249</c:v>
                </c:pt>
                <c:pt idx="3882">
                  <c:v>-0.12175</c:v>
                </c:pt>
                <c:pt idx="3883">
                  <c:v>-0.118621</c:v>
                </c:pt>
                <c:pt idx="3884">
                  <c:v>-0.11551599999999999</c:v>
                </c:pt>
                <c:pt idx="3885">
                  <c:v>-0.112439</c:v>
                </c:pt>
                <c:pt idx="3886">
                  <c:v>-0.109389</c:v>
                </c:pt>
                <c:pt idx="3887">
                  <c:v>-0.10636900000000001</c:v>
                </c:pt>
                <c:pt idx="3888">
                  <c:v>-0.103384</c:v>
                </c:pt>
                <c:pt idx="3889">
                  <c:v>-0.10044</c:v>
                </c:pt>
                <c:pt idx="3890">
                  <c:v>-9.7543099999999994E-2</c:v>
                </c:pt>
                <c:pt idx="3891">
                  <c:v>-9.4700199999999998E-2</c:v>
                </c:pt>
                <c:pt idx="3892">
                  <c:v>-9.1916200000000003E-2</c:v>
                </c:pt>
                <c:pt idx="3893">
                  <c:v>-8.9195099999999999E-2</c:v>
                </c:pt>
                <c:pt idx="3894">
                  <c:v>-8.6540099999999995E-2</c:v>
                </c:pt>
                <c:pt idx="3895">
                  <c:v>-8.3953899999999998E-2</c:v>
                </c:pt>
                <c:pt idx="3896">
                  <c:v>-8.1438099999999999E-2</c:v>
                </c:pt>
                <c:pt idx="3897">
                  <c:v>-7.8995099999999999E-2</c:v>
                </c:pt>
                <c:pt idx="3898">
                  <c:v>-7.6629500000000003E-2</c:v>
                </c:pt>
                <c:pt idx="3899">
                  <c:v>-7.4349499999999999E-2</c:v>
                </c:pt>
                <c:pt idx="3900">
                  <c:v>-7.2165499999999994E-2</c:v>
                </c:pt>
                <c:pt idx="3901">
                  <c:v>-7.0084599999999997E-2</c:v>
                </c:pt>
                <c:pt idx="3902">
                  <c:v>-6.8103499999999997E-2</c:v>
                </c:pt>
                <c:pt idx="3903">
                  <c:v>-6.6215200000000002E-2</c:v>
                </c:pt>
                <c:pt idx="3904">
                  <c:v>-6.44179E-2</c:v>
                </c:pt>
                <c:pt idx="3905">
                  <c:v>-6.2715199999999999E-2</c:v>
                </c:pt>
                <c:pt idx="3906">
                  <c:v>-6.1112300000000001E-2</c:v>
                </c:pt>
                <c:pt idx="3907">
                  <c:v>-5.9612699999999998E-2</c:v>
                </c:pt>
                <c:pt idx="3908">
                  <c:v>-5.8218899999999997E-2</c:v>
                </c:pt>
                <c:pt idx="3909">
                  <c:v>-5.6935399999999997E-2</c:v>
                </c:pt>
                <c:pt idx="3910">
                  <c:v>-5.5768400000000003E-2</c:v>
                </c:pt>
                <c:pt idx="3911">
                  <c:v>-5.4721400000000003E-2</c:v>
                </c:pt>
                <c:pt idx="3912">
                  <c:v>-5.3793500000000001E-2</c:v>
                </c:pt>
                <c:pt idx="3913">
                  <c:v>-5.2983599999999999E-2</c:v>
                </c:pt>
                <c:pt idx="3914">
                  <c:v>-5.2295000000000001E-2</c:v>
                </c:pt>
                <c:pt idx="3915">
                  <c:v>-5.1728999999999997E-2</c:v>
                </c:pt>
                <c:pt idx="3916">
                  <c:v>-5.1280800000000001E-2</c:v>
                </c:pt>
                <c:pt idx="3917">
                  <c:v>-5.0946600000000002E-2</c:v>
                </c:pt>
                <c:pt idx="3918">
                  <c:v>-5.0726899999999998E-2</c:v>
                </c:pt>
                <c:pt idx="3919">
                  <c:v>-5.0623700000000001E-2</c:v>
                </c:pt>
                <c:pt idx="3920">
                  <c:v>-5.0639499999999997E-2</c:v>
                </c:pt>
                <c:pt idx="3921">
                  <c:v>-5.0776399999999999E-2</c:v>
                </c:pt>
                <c:pt idx="3922">
                  <c:v>-5.1034799999999998E-2</c:v>
                </c:pt>
                <c:pt idx="3923">
                  <c:v>-5.1414700000000001E-2</c:v>
                </c:pt>
                <c:pt idx="3924">
                  <c:v>-5.1919100000000003E-2</c:v>
                </c:pt>
                <c:pt idx="3925">
                  <c:v>-5.2553700000000002E-2</c:v>
                </c:pt>
                <c:pt idx="3926">
                  <c:v>-5.3318900000000002E-2</c:v>
                </c:pt>
                <c:pt idx="3927">
                  <c:v>-5.42114E-2</c:v>
                </c:pt>
                <c:pt idx="3928">
                  <c:v>-5.5233299999999999E-2</c:v>
                </c:pt>
                <c:pt idx="3929">
                  <c:v>-5.6392100000000001E-2</c:v>
                </c:pt>
                <c:pt idx="3930">
                  <c:v>-5.7689799999999999E-2</c:v>
                </c:pt>
                <c:pt idx="3931">
                  <c:v>-5.9121300000000002E-2</c:v>
                </c:pt>
                <c:pt idx="3932">
                  <c:v>-6.0683000000000001E-2</c:v>
                </c:pt>
                <c:pt idx="3933">
                  <c:v>-6.2377799999999997E-2</c:v>
                </c:pt>
                <c:pt idx="3934">
                  <c:v>-6.4208299999999996E-2</c:v>
                </c:pt>
                <c:pt idx="3935">
                  <c:v>-6.6170900000000005E-2</c:v>
                </c:pt>
                <c:pt idx="3936">
                  <c:v>-6.8255800000000005E-2</c:v>
                </c:pt>
                <c:pt idx="3937">
                  <c:v>-7.0450600000000002E-2</c:v>
                </c:pt>
                <c:pt idx="3938">
                  <c:v>-7.27434E-2</c:v>
                </c:pt>
                <c:pt idx="3939">
                  <c:v>-7.5128799999999996E-2</c:v>
                </c:pt>
                <c:pt idx="3940">
                  <c:v>-7.7610600000000002E-2</c:v>
                </c:pt>
                <c:pt idx="3941">
                  <c:v>-8.0195500000000003E-2</c:v>
                </c:pt>
                <c:pt idx="3942">
                  <c:v>-8.2882999999999998E-2</c:v>
                </c:pt>
                <c:pt idx="3943">
                  <c:v>-8.5666300000000001E-2</c:v>
                </c:pt>
                <c:pt idx="3944">
                  <c:v>-8.8537099999999994E-2</c:v>
                </c:pt>
                <c:pt idx="3945">
                  <c:v>-9.1487399999999997E-2</c:v>
                </c:pt>
                <c:pt idx="3946">
                  <c:v>-9.4512499999999999E-2</c:v>
                </c:pt>
                <c:pt idx="3947">
                  <c:v>-9.7610500000000003E-2</c:v>
                </c:pt>
                <c:pt idx="3948">
                  <c:v>-0.10077899999999999</c:v>
                </c:pt>
                <c:pt idx="3949">
                  <c:v>-0.104015</c:v>
                </c:pt>
                <c:pt idx="3950">
                  <c:v>-0.10731499999999999</c:v>
                </c:pt>
                <c:pt idx="3951">
                  <c:v>-0.110681</c:v>
                </c:pt>
                <c:pt idx="3952">
                  <c:v>-0.11411300000000001</c:v>
                </c:pt>
                <c:pt idx="3953">
                  <c:v>-0.117608</c:v>
                </c:pt>
                <c:pt idx="3954">
                  <c:v>-0.121159</c:v>
                </c:pt>
                <c:pt idx="3955">
                  <c:v>-0.124755</c:v>
                </c:pt>
                <c:pt idx="3956">
                  <c:v>-0.128384</c:v>
                </c:pt>
                <c:pt idx="3957">
                  <c:v>-0.132045</c:v>
                </c:pt>
                <c:pt idx="3958">
                  <c:v>-0.13573499999999999</c:v>
                </c:pt>
                <c:pt idx="3959">
                  <c:v>-0.13945299999999999</c:v>
                </c:pt>
                <c:pt idx="3960">
                  <c:v>-0.14319000000000001</c:v>
                </c:pt>
                <c:pt idx="3961">
                  <c:v>-0.14693899999999999</c:v>
                </c:pt>
                <c:pt idx="3962" formatCode="0.00E+00">
                  <c:v>-0.15069399999999999</c:v>
                </c:pt>
                <c:pt idx="3963" formatCode="0.00E+00">
                  <c:v>-0.154449</c:v>
                </c:pt>
                <c:pt idx="3964" formatCode="0.00E+00">
                  <c:v>-0.158195</c:v>
                </c:pt>
                <c:pt idx="3965" formatCode="0.00E+00">
                  <c:v>-0.16192400000000001</c:v>
                </c:pt>
                <c:pt idx="3966">
                  <c:v>-0.165627</c:v>
                </c:pt>
                <c:pt idx="3967">
                  <c:v>-0.169296</c:v>
                </c:pt>
                <c:pt idx="3968">
                  <c:v>-0.17292299999999999</c:v>
                </c:pt>
                <c:pt idx="3969">
                  <c:v>-0.17650299999999999</c:v>
                </c:pt>
                <c:pt idx="3970">
                  <c:v>-0.180032</c:v>
                </c:pt>
                <c:pt idx="3971">
                  <c:v>-0.183504</c:v>
                </c:pt>
                <c:pt idx="3972">
                  <c:v>-0.18690499999999999</c:v>
                </c:pt>
                <c:pt idx="3973">
                  <c:v>-0.19022600000000001</c:v>
                </c:pt>
                <c:pt idx="3974">
                  <c:v>-0.193466</c:v>
                </c:pt>
                <c:pt idx="3975">
                  <c:v>-0.19662199999999999</c:v>
                </c:pt>
                <c:pt idx="3976">
                  <c:v>-0.199687</c:v>
                </c:pt>
                <c:pt idx="3977">
                  <c:v>-0.20265900000000001</c:v>
                </c:pt>
                <c:pt idx="3978">
                  <c:v>-0.205535</c:v>
                </c:pt>
                <c:pt idx="3979">
                  <c:v>-0.20830799999999999</c:v>
                </c:pt>
                <c:pt idx="3980">
                  <c:v>-0.21096999999999999</c:v>
                </c:pt>
                <c:pt idx="3981">
                  <c:v>-0.21351999999999999</c:v>
                </c:pt>
                <c:pt idx="3982">
                  <c:v>-0.21595500000000001</c:v>
                </c:pt>
                <c:pt idx="3983">
                  <c:v>-0.218274</c:v>
                </c:pt>
                <c:pt idx="3984">
                  <c:v>-0.22047</c:v>
                </c:pt>
                <c:pt idx="3985">
                  <c:v>-0.22254299999999999</c:v>
                </c:pt>
                <c:pt idx="3986">
                  <c:v>-0.22448899999999999</c:v>
                </c:pt>
                <c:pt idx="3987">
                  <c:v>-0.226303</c:v>
                </c:pt>
                <c:pt idx="3988">
                  <c:v>-0.22797999999999999</c:v>
                </c:pt>
                <c:pt idx="3989">
                  <c:v>-0.229516</c:v>
                </c:pt>
                <c:pt idx="3990">
                  <c:v>-0.230909</c:v>
                </c:pt>
                <c:pt idx="3991">
                  <c:v>-0.23216300000000001</c:v>
                </c:pt>
                <c:pt idx="3992">
                  <c:v>-0.23327700000000001</c:v>
                </c:pt>
                <c:pt idx="3993">
                  <c:v>-0.23424800000000001</c:v>
                </c:pt>
                <c:pt idx="3994">
                  <c:v>-0.235071</c:v>
                </c:pt>
                <c:pt idx="3995">
                  <c:v>-0.23574400000000001</c:v>
                </c:pt>
                <c:pt idx="3996">
                  <c:v>-0.23626800000000001</c:v>
                </c:pt>
                <c:pt idx="3997">
                  <c:v>-0.23664299999999999</c:v>
                </c:pt>
                <c:pt idx="3998">
                  <c:v>-0.236869</c:v>
                </c:pt>
                <c:pt idx="3999">
                  <c:v>-0.23694200000000001</c:v>
                </c:pt>
                <c:pt idx="4000">
                  <c:v>-0.23685700000000001</c:v>
                </c:pt>
                <c:pt idx="4001">
                  <c:v>-0.23661599999999999</c:v>
                </c:pt>
                <c:pt idx="4002">
                  <c:v>-0.23622299999999999</c:v>
                </c:pt>
                <c:pt idx="4003">
                  <c:v>-0.235682</c:v>
                </c:pt>
                <c:pt idx="4004">
                  <c:v>-0.23499600000000001</c:v>
                </c:pt>
                <c:pt idx="4005">
                  <c:v>-0.23416200000000001</c:v>
                </c:pt>
                <c:pt idx="4006">
                  <c:v>-0.23318</c:v>
                </c:pt>
                <c:pt idx="4007">
                  <c:v>-0.23204900000000001</c:v>
                </c:pt>
                <c:pt idx="4008">
                  <c:v>-0.23077</c:v>
                </c:pt>
                <c:pt idx="4009">
                  <c:v>-0.229347</c:v>
                </c:pt>
                <c:pt idx="4010">
                  <c:v>-0.22778799999999999</c:v>
                </c:pt>
                <c:pt idx="4011">
                  <c:v>-0.226101</c:v>
                </c:pt>
                <c:pt idx="4012">
                  <c:v>-0.22429199999999999</c:v>
                </c:pt>
                <c:pt idx="4013">
                  <c:v>-0.22236500000000001</c:v>
                </c:pt>
                <c:pt idx="4014">
                  <c:v>-0.22031999999999999</c:v>
                </c:pt>
                <c:pt idx="4015">
                  <c:v>-0.21816099999999999</c:v>
                </c:pt>
                <c:pt idx="4016">
                  <c:v>-0.215892</c:v>
                </c:pt>
                <c:pt idx="4017">
                  <c:v>-0.21351899999999999</c:v>
                </c:pt>
                <c:pt idx="4018">
                  <c:v>-0.21105099999999999</c:v>
                </c:pt>
                <c:pt idx="4019">
                  <c:v>-0.20849500000000001</c:v>
                </c:pt>
                <c:pt idx="4020">
                  <c:v>-0.20585100000000001</c:v>
                </c:pt>
                <c:pt idx="4021">
                  <c:v>-0.203122</c:v>
                </c:pt>
                <c:pt idx="4022">
                  <c:v>-0.20030800000000001</c:v>
                </c:pt>
                <c:pt idx="4023">
                  <c:v>-0.197406</c:v>
                </c:pt>
                <c:pt idx="4024">
                  <c:v>-0.194415</c:v>
                </c:pt>
                <c:pt idx="4025">
                  <c:v>-0.19134000000000001</c:v>
                </c:pt>
                <c:pt idx="4026">
                  <c:v>-0.18818799999999999</c:v>
                </c:pt>
                <c:pt idx="4027">
                  <c:v>-0.18496499999999999</c:v>
                </c:pt>
                <c:pt idx="4028">
                  <c:v>-0.181673</c:v>
                </c:pt>
                <c:pt idx="4029">
                  <c:v>-0.17831900000000001</c:v>
                </c:pt>
                <c:pt idx="4030">
                  <c:v>-0.17490700000000001</c:v>
                </c:pt>
                <c:pt idx="4031">
                  <c:v>-0.17144699999999999</c:v>
                </c:pt>
                <c:pt idx="4032">
                  <c:v>-0.16794400000000001</c:v>
                </c:pt>
                <c:pt idx="4033">
                  <c:v>-0.164406</c:v>
                </c:pt>
                <c:pt idx="4034">
                  <c:v>-0.16084599999999999</c:v>
                </c:pt>
                <c:pt idx="4035">
                  <c:v>-0.157277</c:v>
                </c:pt>
                <c:pt idx="4036">
                  <c:v>-0.15370500000000001</c:v>
                </c:pt>
                <c:pt idx="4037">
                  <c:v>-0.15013399999999999</c:v>
                </c:pt>
                <c:pt idx="4038">
                  <c:v>-0.146568</c:v>
                </c:pt>
                <c:pt idx="4039">
                  <c:v>-0.143014</c:v>
                </c:pt>
                <c:pt idx="4040">
                  <c:v>-0.13948099999999999</c:v>
                </c:pt>
                <c:pt idx="4041">
                  <c:v>-0.13598299999999999</c:v>
                </c:pt>
                <c:pt idx="4042">
                  <c:v>-0.13252900000000001</c:v>
                </c:pt>
                <c:pt idx="4043">
                  <c:v>-0.12912699999999999</c:v>
                </c:pt>
                <c:pt idx="4044">
                  <c:v>-0.12578</c:v>
                </c:pt>
                <c:pt idx="4045">
                  <c:v>-0.122487</c:v>
                </c:pt>
                <c:pt idx="4046" formatCode="0.00E+00">
                  <c:v>-0.11924800000000001</c:v>
                </c:pt>
                <c:pt idx="4047" formatCode="0.00E+00">
                  <c:v>-0.116066</c:v>
                </c:pt>
                <c:pt idx="4048" formatCode="0.00E+00">
                  <c:v>-0.112942</c:v>
                </c:pt>
                <c:pt idx="4049" formatCode="0.00E+00">
                  <c:v>-0.109879</c:v>
                </c:pt>
                <c:pt idx="4050" formatCode="0.00E+00">
                  <c:v>-0.10688599999999999</c:v>
                </c:pt>
                <c:pt idx="4051" formatCode="0.00E+00">
                  <c:v>-0.10397199999999999</c:v>
                </c:pt>
                <c:pt idx="4052">
                  <c:v>-0.10113900000000001</c:v>
                </c:pt>
                <c:pt idx="4053">
                  <c:v>-9.8389099999999993E-2</c:v>
                </c:pt>
                <c:pt idx="4054">
                  <c:v>-9.5727699999999999E-2</c:v>
                </c:pt>
                <c:pt idx="4055">
                  <c:v>-9.3162900000000007E-2</c:v>
                </c:pt>
                <c:pt idx="4056">
                  <c:v>-9.0698600000000004E-2</c:v>
                </c:pt>
                <c:pt idx="4057">
                  <c:v>-8.83351E-2</c:v>
                </c:pt>
                <c:pt idx="4058">
                  <c:v>-8.6074100000000001E-2</c:v>
                </c:pt>
                <c:pt idx="4059">
                  <c:v>-8.3919400000000005E-2</c:v>
                </c:pt>
                <c:pt idx="4060">
                  <c:v>-8.1873000000000001E-2</c:v>
                </c:pt>
                <c:pt idx="4061">
                  <c:v>-7.9936499999999994E-2</c:v>
                </c:pt>
                <c:pt idx="4062">
                  <c:v>-7.8114100000000006E-2</c:v>
                </c:pt>
                <c:pt idx="4063">
                  <c:v>-7.6410900000000004E-2</c:v>
                </c:pt>
                <c:pt idx="4064">
                  <c:v>-7.48278E-2</c:v>
                </c:pt>
                <c:pt idx="4065">
                  <c:v>-7.3360999999999996E-2</c:v>
                </c:pt>
                <c:pt idx="4066">
                  <c:v>-7.2007100000000004E-2</c:v>
                </c:pt>
                <c:pt idx="4067">
                  <c:v>-7.0765999999999996E-2</c:v>
                </c:pt>
                <c:pt idx="4068">
                  <c:v>-6.9639699999999999E-2</c:v>
                </c:pt>
                <c:pt idx="4069">
                  <c:v>-6.8632299999999993E-2</c:v>
                </c:pt>
                <c:pt idx="4070">
                  <c:v>-6.7749000000000004E-2</c:v>
                </c:pt>
                <c:pt idx="4071">
                  <c:v>-6.6993800000000006E-2</c:v>
                </c:pt>
                <c:pt idx="4072">
                  <c:v>-6.6365400000000005E-2</c:v>
                </c:pt>
                <c:pt idx="4073">
                  <c:v>-6.5858299999999995E-2</c:v>
                </c:pt>
                <c:pt idx="4074">
                  <c:v>-6.5466899999999995E-2</c:v>
                </c:pt>
                <c:pt idx="4075">
                  <c:v>-6.5186599999999997E-2</c:v>
                </c:pt>
                <c:pt idx="4076">
                  <c:v>-6.5014299999999997E-2</c:v>
                </c:pt>
                <c:pt idx="4077">
                  <c:v>-6.4951200000000001E-2</c:v>
                </c:pt>
                <c:pt idx="4078">
                  <c:v>-6.5002000000000004E-2</c:v>
                </c:pt>
                <c:pt idx="4079">
                  <c:v>-6.5171999999999994E-2</c:v>
                </c:pt>
                <c:pt idx="4080">
                  <c:v>-6.5463099999999996E-2</c:v>
                </c:pt>
                <c:pt idx="4081">
                  <c:v>-6.5872600000000003E-2</c:v>
                </c:pt>
                <c:pt idx="4082">
                  <c:v>-6.6391400000000003E-2</c:v>
                </c:pt>
                <c:pt idx="4083">
                  <c:v>-6.7008100000000001E-2</c:v>
                </c:pt>
                <c:pt idx="4084">
                  <c:v>-6.7714399999999994E-2</c:v>
                </c:pt>
                <c:pt idx="4085">
                  <c:v>-6.8504700000000002E-2</c:v>
                </c:pt>
                <c:pt idx="4086">
                  <c:v>-6.9374599999999995E-2</c:v>
                </c:pt>
                <c:pt idx="4087">
                  <c:v>-7.0322399999999993E-2</c:v>
                </c:pt>
                <c:pt idx="4088">
                  <c:v>-7.1346900000000005E-2</c:v>
                </c:pt>
                <c:pt idx="4089">
                  <c:v>-7.2443499999999994E-2</c:v>
                </c:pt>
                <c:pt idx="4090">
                  <c:v>-7.3608999999999994E-2</c:v>
                </c:pt>
                <c:pt idx="4091">
                  <c:v>-7.4843099999999996E-2</c:v>
                </c:pt>
                <c:pt idx="4092">
                  <c:v>-7.6144600000000007E-2</c:v>
                </c:pt>
                <c:pt idx="4093">
                  <c:v>-7.7510599999999999E-2</c:v>
                </c:pt>
                <c:pt idx="4094">
                  <c:v>-7.8938999999999995E-2</c:v>
                </c:pt>
                <c:pt idx="4095">
                  <c:v>-8.04285E-2</c:v>
                </c:pt>
                <c:pt idx="4096">
                  <c:v>-8.1973900000000002E-2</c:v>
                </c:pt>
                <c:pt idx="4097">
                  <c:v>-8.3566100000000004E-2</c:v>
                </c:pt>
                <c:pt idx="4098">
                  <c:v>-8.5197400000000006E-2</c:v>
                </c:pt>
                <c:pt idx="4099">
                  <c:v>-8.6862099999999998E-2</c:v>
                </c:pt>
                <c:pt idx="4100">
                  <c:v>-8.8552699999999998E-2</c:v>
                </c:pt>
                <c:pt idx="4101">
                  <c:v>-9.0260099999999996E-2</c:v>
                </c:pt>
                <c:pt idx="4102">
                  <c:v>-9.1978199999999996E-2</c:v>
                </c:pt>
                <c:pt idx="4103">
                  <c:v>-9.37027E-2</c:v>
                </c:pt>
                <c:pt idx="4104">
                  <c:v>-9.54319E-2</c:v>
                </c:pt>
                <c:pt idx="4105">
                  <c:v>-9.7165899999999999E-2</c:v>
                </c:pt>
                <c:pt idx="4106">
                  <c:v>-9.8904300000000001E-2</c:v>
                </c:pt>
                <c:pt idx="4107">
                  <c:v>-0.100645</c:v>
                </c:pt>
                <c:pt idx="4108">
                  <c:v>-0.102386</c:v>
                </c:pt>
                <c:pt idx="4109">
                  <c:v>-0.10412</c:v>
                </c:pt>
                <c:pt idx="4110">
                  <c:v>-0.105841</c:v>
                </c:pt>
                <c:pt idx="4111">
                  <c:v>-0.107546</c:v>
                </c:pt>
                <c:pt idx="4112">
                  <c:v>-0.109237</c:v>
                </c:pt>
                <c:pt idx="4113">
                  <c:v>-0.110913</c:v>
                </c:pt>
                <c:pt idx="4114">
                  <c:v>-0.11257499999999999</c:v>
                </c:pt>
                <c:pt idx="4115">
                  <c:v>-0.11422300000000001</c:v>
                </c:pt>
                <c:pt idx="4116">
                  <c:v>-0.115858</c:v>
                </c:pt>
                <c:pt idx="4117">
                  <c:v>-0.11747299999999999</c:v>
                </c:pt>
                <c:pt idx="4118">
                  <c:v>-0.119057</c:v>
                </c:pt>
                <c:pt idx="4119">
                  <c:v>-0.120602</c:v>
                </c:pt>
                <c:pt idx="4120">
                  <c:v>-0.122101</c:v>
                </c:pt>
                <c:pt idx="4121">
                  <c:v>-0.12355099999999999</c:v>
                </c:pt>
                <c:pt idx="4122">
                  <c:v>-0.12495199999999999</c:v>
                </c:pt>
                <c:pt idx="4123">
                  <c:v>-0.126302</c:v>
                </c:pt>
                <c:pt idx="4124">
                  <c:v>-0.12759599999999999</c:v>
                </c:pt>
                <c:pt idx="4125">
                  <c:v>-0.12883500000000001</c:v>
                </c:pt>
                <c:pt idx="4126">
                  <c:v>-0.130021</c:v>
                </c:pt>
                <c:pt idx="4127">
                  <c:v>-0.13114700000000001</c:v>
                </c:pt>
                <c:pt idx="4128">
                  <c:v>-0.13217799999999999</c:v>
                </c:pt>
                <c:pt idx="4129">
                  <c:v>-0.133108</c:v>
                </c:pt>
                <c:pt idx="4130">
                  <c:v>-0.13397200000000001</c:v>
                </c:pt>
                <c:pt idx="4131">
                  <c:v>-0.13477700000000001</c:v>
                </c:pt>
                <c:pt idx="4132">
                  <c:v>-0.13550100000000001</c:v>
                </c:pt>
                <c:pt idx="4133">
                  <c:v>-0.13614399999999999</c:v>
                </c:pt>
                <c:pt idx="4134">
                  <c:v>-0.13671900000000001</c:v>
                </c:pt>
                <c:pt idx="4135">
                  <c:v>-0.13722699999999999</c:v>
                </c:pt>
                <c:pt idx="4136">
                  <c:v>-0.13766300000000001</c:v>
                </c:pt>
                <c:pt idx="4137">
                  <c:v>-0.138016</c:v>
                </c:pt>
                <c:pt idx="4138">
                  <c:v>-0.13827999999999999</c:v>
                </c:pt>
                <c:pt idx="4139">
                  <c:v>-0.138457</c:v>
                </c:pt>
                <c:pt idx="4140">
                  <c:v>-0.138547</c:v>
                </c:pt>
                <c:pt idx="4141">
                  <c:v>-0.13855100000000001</c:v>
                </c:pt>
                <c:pt idx="4142">
                  <c:v>-0.13846800000000001</c:v>
                </c:pt>
                <c:pt idx="4143">
                  <c:v>-0.13830100000000001</c:v>
                </c:pt>
                <c:pt idx="4144">
                  <c:v>-0.13805300000000001</c:v>
                </c:pt>
                <c:pt idx="4145">
                  <c:v>-0.13772899999999999</c:v>
                </c:pt>
                <c:pt idx="4146">
                  <c:v>-0.13733300000000001</c:v>
                </c:pt>
                <c:pt idx="4147">
                  <c:v>-0.13686499999999999</c:v>
                </c:pt>
                <c:pt idx="4148">
                  <c:v>-0.136324</c:v>
                </c:pt>
                <c:pt idx="4149">
                  <c:v>-0.13570599999999999</c:v>
                </c:pt>
                <c:pt idx="4150">
                  <c:v>-0.13501299999999999</c:v>
                </c:pt>
                <c:pt idx="4151" formatCode="0.00E+00">
                  <c:v>-0.134244</c:v>
                </c:pt>
                <c:pt idx="4152" formatCode="0.00E+00">
                  <c:v>-0.13340099999999999</c:v>
                </c:pt>
                <c:pt idx="4153" formatCode="0.00E+00">
                  <c:v>-0.13248699999999999</c:v>
                </c:pt>
                <c:pt idx="4154" formatCode="0.00E+00">
                  <c:v>-0.131499</c:v>
                </c:pt>
                <c:pt idx="4155" formatCode="0.00E+00">
                  <c:v>-0.130438</c:v>
                </c:pt>
                <c:pt idx="4156" formatCode="0.00E+00">
                  <c:v>-0.1293</c:v>
                </c:pt>
                <c:pt idx="4157" formatCode="0.00E+00">
                  <c:v>-0.128082</c:v>
                </c:pt>
                <c:pt idx="4158" formatCode="0.00E+00">
                  <c:v>-0.12678900000000001</c:v>
                </c:pt>
                <c:pt idx="4159" formatCode="0.00E+00">
                  <c:v>-0.12542200000000001</c:v>
                </c:pt>
                <c:pt idx="4160" formatCode="0.00E+00">
                  <c:v>-0.12397900000000001</c:v>
                </c:pt>
                <c:pt idx="4161" formatCode="0.00E+00">
                  <c:v>-0.12245399999999999</c:v>
                </c:pt>
                <c:pt idx="4162" formatCode="0.00E+00">
                  <c:v>-0.12085</c:v>
                </c:pt>
                <c:pt idx="4163" formatCode="0.00E+00">
                  <c:v>-0.119174</c:v>
                </c:pt>
                <c:pt idx="4164" formatCode="0.00E+00">
                  <c:v>-0.11743199999999999</c:v>
                </c:pt>
                <c:pt idx="4165" formatCode="0.00E+00">
                  <c:v>-0.11562500000000001</c:v>
                </c:pt>
                <c:pt idx="4166" formatCode="0.00E+00">
                  <c:v>-0.113755</c:v>
                </c:pt>
                <c:pt idx="4167" formatCode="0.00E+00">
                  <c:v>-0.11182400000000001</c:v>
                </c:pt>
                <c:pt idx="4168" formatCode="0.00E+00">
                  <c:v>-0.109832</c:v>
                </c:pt>
                <c:pt idx="4169" formatCode="0.00E+00">
                  <c:v>-0.10778</c:v>
                </c:pt>
                <c:pt idx="4170" formatCode="0.00E+00">
                  <c:v>-0.105671</c:v>
                </c:pt>
                <c:pt idx="4171" formatCode="0.00E+00">
                  <c:v>-0.103506</c:v>
                </c:pt>
                <c:pt idx="4172" formatCode="0.00E+00">
                  <c:v>-0.101287</c:v>
                </c:pt>
                <c:pt idx="4173" formatCode="0.00E+00">
                  <c:v>-9.9015099999999995E-2</c:v>
                </c:pt>
                <c:pt idx="4174" formatCode="0.00E+00">
                  <c:v>-9.66915E-2</c:v>
                </c:pt>
                <c:pt idx="4175" formatCode="0.00E+00">
                  <c:v>-9.4314599999999998E-2</c:v>
                </c:pt>
                <c:pt idx="4176" formatCode="0.00E+00">
                  <c:v>-9.1884400000000005E-2</c:v>
                </c:pt>
                <c:pt idx="4177" formatCode="0.00E+00">
                  <c:v>-8.9403200000000002E-2</c:v>
                </c:pt>
                <c:pt idx="4178" formatCode="0.00E+00">
                  <c:v>-8.6873000000000006E-2</c:v>
                </c:pt>
                <c:pt idx="4179" formatCode="0.00E+00">
                  <c:v>-8.4294499999999994E-2</c:v>
                </c:pt>
                <c:pt idx="4180" formatCode="0.00E+00">
                  <c:v>-8.1670599999999996E-2</c:v>
                </c:pt>
                <c:pt idx="4181" formatCode="0.00E+00">
                  <c:v>-7.9008400000000006E-2</c:v>
                </c:pt>
                <c:pt idx="4182" formatCode="0.00E+00">
                  <c:v>-7.6315300000000003E-2</c:v>
                </c:pt>
                <c:pt idx="4183" formatCode="0.00E+00">
                  <c:v>-7.3593800000000001E-2</c:v>
                </c:pt>
                <c:pt idx="4184" formatCode="0.00E+00">
                  <c:v>-7.0843900000000001E-2</c:v>
                </c:pt>
                <c:pt idx="4185" formatCode="0.00E+00">
                  <c:v>-6.8066500000000002E-2</c:v>
                </c:pt>
                <c:pt idx="4186" formatCode="0.00E+00">
                  <c:v>-6.5262500000000001E-2</c:v>
                </c:pt>
                <c:pt idx="4187">
                  <c:v>-6.2432300000000003E-2</c:v>
                </c:pt>
                <c:pt idx="4188">
                  <c:v>-5.9576499999999998E-2</c:v>
                </c:pt>
                <c:pt idx="4189">
                  <c:v>-5.6696799999999999E-2</c:v>
                </c:pt>
                <c:pt idx="4190">
                  <c:v>-5.3796999999999998E-2</c:v>
                </c:pt>
                <c:pt idx="4191">
                  <c:v>-5.0883699999999997E-2</c:v>
                </c:pt>
                <c:pt idx="4192">
                  <c:v>-4.79645E-2</c:v>
                </c:pt>
                <c:pt idx="4193">
                  <c:v>-4.5045399999999999E-2</c:v>
                </c:pt>
                <c:pt idx="4194">
                  <c:v>-4.21295E-2</c:v>
                </c:pt>
                <c:pt idx="4195">
                  <c:v>-3.9218500000000003E-2</c:v>
                </c:pt>
                <c:pt idx="4196">
                  <c:v>-3.6314399999999997E-2</c:v>
                </c:pt>
                <c:pt idx="4197">
                  <c:v>-3.3419200000000003E-2</c:v>
                </c:pt>
                <c:pt idx="4198">
                  <c:v>-3.0536799999999999E-2</c:v>
                </c:pt>
                <c:pt idx="4199">
                  <c:v>-2.7673400000000001E-2</c:v>
                </c:pt>
                <c:pt idx="4200">
                  <c:v>-2.4835699999999999E-2</c:v>
                </c:pt>
                <c:pt idx="4201">
                  <c:v>-2.20278E-2</c:v>
                </c:pt>
                <c:pt idx="4202">
                  <c:v>-1.92482E-2</c:v>
                </c:pt>
                <c:pt idx="4203">
                  <c:v>-1.64926E-2</c:v>
                </c:pt>
                <c:pt idx="4204">
                  <c:v>-1.37596E-2</c:v>
                </c:pt>
                <c:pt idx="4205" formatCode="0.00E+00">
                  <c:v>-1.1053800000000001E-2</c:v>
                </c:pt>
                <c:pt idx="4206" formatCode="0.00E+00">
                  <c:v>-8.3831800000000005E-3</c:v>
                </c:pt>
                <c:pt idx="4207" formatCode="0.00E+00">
                  <c:v>-5.7536899999999997E-3</c:v>
                </c:pt>
                <c:pt idx="4208" formatCode="0.00E+00">
                  <c:v>-3.16629E-3</c:v>
                </c:pt>
                <c:pt idx="4209" formatCode="0.00E+00">
                  <c:v>-6.2087399999999999E-4</c:v>
                </c:pt>
                <c:pt idx="4210" formatCode="0.00E+00">
                  <c:v>1.8775E-3</c:v>
                </c:pt>
                <c:pt idx="4211" formatCode="0.00E+00">
                  <c:v>4.3216799999999996E-3</c:v>
                </c:pt>
                <c:pt idx="4212" formatCode="0.00E+00">
                  <c:v>6.7078399999999996E-3</c:v>
                </c:pt>
                <c:pt idx="4213" formatCode="0.00E+00">
                  <c:v>9.0336700000000006E-3</c:v>
                </c:pt>
                <c:pt idx="4214" formatCode="0.00E+00">
                  <c:v>1.12946E-2</c:v>
                </c:pt>
                <c:pt idx="4215" formatCode="0.00E+00">
                  <c:v>1.34827E-2</c:v>
                </c:pt>
                <c:pt idx="4216" formatCode="0.00E+00">
                  <c:v>1.559E-2</c:v>
                </c:pt>
                <c:pt idx="4217" formatCode="0.00E+00">
                  <c:v>1.76131E-2</c:v>
                </c:pt>
                <c:pt idx="4218" formatCode="0.00E+00">
                  <c:v>1.95544E-2</c:v>
                </c:pt>
                <c:pt idx="4219" formatCode="0.00E+00">
                  <c:v>2.1415300000000002E-2</c:v>
                </c:pt>
                <c:pt idx="4220" formatCode="0.00E+00">
                  <c:v>2.3193600000000002E-2</c:v>
                </c:pt>
                <c:pt idx="4221">
                  <c:v>2.4887599999999999E-2</c:v>
                </c:pt>
                <c:pt idx="4222">
                  <c:v>2.64946E-2</c:v>
                </c:pt>
                <c:pt idx="4223">
                  <c:v>2.8009800000000001E-2</c:v>
                </c:pt>
                <c:pt idx="4224">
                  <c:v>2.9432E-2</c:v>
                </c:pt>
                <c:pt idx="4225">
                  <c:v>3.0763499999999999E-2</c:v>
                </c:pt>
                <c:pt idx="4226">
                  <c:v>3.2003700000000003E-2</c:v>
                </c:pt>
                <c:pt idx="4227">
                  <c:v>3.3154200000000002E-2</c:v>
                </c:pt>
                <c:pt idx="4228">
                  <c:v>3.4232699999999998E-2</c:v>
                </c:pt>
                <c:pt idx="4229">
                  <c:v>3.5247800000000003E-2</c:v>
                </c:pt>
                <c:pt idx="4230">
                  <c:v>3.61765E-2</c:v>
                </c:pt>
                <c:pt idx="4231">
                  <c:v>3.7004599999999999E-2</c:v>
                </c:pt>
                <c:pt idx="4232">
                  <c:v>3.77404E-2</c:v>
                </c:pt>
                <c:pt idx="4233">
                  <c:v>3.8385299999999997E-2</c:v>
                </c:pt>
                <c:pt idx="4234">
                  <c:v>3.8935299999999999E-2</c:v>
                </c:pt>
                <c:pt idx="4235">
                  <c:v>3.9389399999999998E-2</c:v>
                </c:pt>
                <c:pt idx="4236">
                  <c:v>3.9746499999999997E-2</c:v>
                </c:pt>
                <c:pt idx="4237">
                  <c:v>4.0008599999999998E-2</c:v>
                </c:pt>
                <c:pt idx="4238">
                  <c:v>4.01812E-2</c:v>
                </c:pt>
                <c:pt idx="4239">
                  <c:v>4.0268900000000003E-2</c:v>
                </c:pt>
                <c:pt idx="4240">
                  <c:v>4.0273499999999997E-2</c:v>
                </c:pt>
                <c:pt idx="4241">
                  <c:v>4.0196500000000003E-2</c:v>
                </c:pt>
                <c:pt idx="4242">
                  <c:v>4.0038499999999998E-2</c:v>
                </c:pt>
                <c:pt idx="4243">
                  <c:v>3.97968E-2</c:v>
                </c:pt>
                <c:pt idx="4244">
                  <c:v>3.9468900000000001E-2</c:v>
                </c:pt>
                <c:pt idx="4245">
                  <c:v>3.9057000000000001E-2</c:v>
                </c:pt>
                <c:pt idx="4246">
                  <c:v>3.8566099999999999E-2</c:v>
                </c:pt>
                <c:pt idx="4247">
                  <c:v>3.7998200000000003E-2</c:v>
                </c:pt>
                <c:pt idx="4248">
                  <c:v>3.7352099999999999E-2</c:v>
                </c:pt>
                <c:pt idx="4249">
                  <c:v>3.6628399999999998E-2</c:v>
                </c:pt>
                <c:pt idx="4250">
                  <c:v>3.5829399999999997E-2</c:v>
                </c:pt>
                <c:pt idx="4251">
                  <c:v>3.4955100000000003E-2</c:v>
                </c:pt>
                <c:pt idx="4252">
                  <c:v>3.4004199999999998E-2</c:v>
                </c:pt>
                <c:pt idx="4253">
                  <c:v>3.2978300000000002E-2</c:v>
                </c:pt>
                <c:pt idx="4254">
                  <c:v>3.1883000000000002E-2</c:v>
                </c:pt>
                <c:pt idx="4255">
                  <c:v>3.0724000000000001E-2</c:v>
                </c:pt>
                <c:pt idx="4256">
                  <c:v>2.9503499999999998E-2</c:v>
                </c:pt>
                <c:pt idx="4257">
                  <c:v>2.82226E-2</c:v>
                </c:pt>
                <c:pt idx="4258">
                  <c:v>2.68819E-2</c:v>
                </c:pt>
                <c:pt idx="4259">
                  <c:v>2.5478299999999999E-2</c:v>
                </c:pt>
                <c:pt idx="4260">
                  <c:v>2.40054E-2</c:v>
                </c:pt>
                <c:pt idx="4261">
                  <c:v>2.2459900000000001E-2</c:v>
                </c:pt>
                <c:pt idx="4262">
                  <c:v>2.0846799999999999E-2</c:v>
                </c:pt>
                <c:pt idx="4263">
                  <c:v>1.9175600000000001E-2</c:v>
                </c:pt>
                <c:pt idx="4264">
                  <c:v>1.7451299999999999E-2</c:v>
                </c:pt>
                <c:pt idx="4265">
                  <c:v>1.5686499999999999E-2</c:v>
                </c:pt>
                <c:pt idx="4266">
                  <c:v>1.3901999999999999E-2</c:v>
                </c:pt>
                <c:pt idx="4267">
                  <c:v>1.2093E-2</c:v>
                </c:pt>
                <c:pt idx="4268">
                  <c:v>1.0239699999999999E-2</c:v>
                </c:pt>
                <c:pt idx="4269" formatCode="0.00E+00">
                  <c:v>8.3470000000000003E-3</c:v>
                </c:pt>
                <c:pt idx="4270" formatCode="0.00E+00">
                  <c:v>6.4271500000000004E-3</c:v>
                </c:pt>
                <c:pt idx="4271" formatCode="0.00E+00">
                  <c:v>4.4784600000000001E-3</c:v>
                </c:pt>
                <c:pt idx="4272" formatCode="0.00E+00">
                  <c:v>2.4978299999999999E-3</c:v>
                </c:pt>
                <c:pt idx="4273" formatCode="0.00E+00">
                  <c:v>4.8704400000000001E-4</c:v>
                </c:pt>
                <c:pt idx="4274" formatCode="0.00E+00">
                  <c:v>-1.5494199999999999E-3</c:v>
                </c:pt>
                <c:pt idx="4275" formatCode="0.00E+00">
                  <c:v>-3.60802E-3</c:v>
                </c:pt>
                <c:pt idx="4276" formatCode="0.00E+00">
                  <c:v>-5.6877200000000003E-3</c:v>
                </c:pt>
                <c:pt idx="4277" formatCode="0.00E+00">
                  <c:v>-7.7874099999999998E-3</c:v>
                </c:pt>
                <c:pt idx="4278" formatCode="0.00E+00">
                  <c:v>-9.90539E-3</c:v>
                </c:pt>
                <c:pt idx="4279">
                  <c:v>-1.20416E-2</c:v>
                </c:pt>
                <c:pt idx="4280">
                  <c:v>-1.4196800000000001E-2</c:v>
                </c:pt>
                <c:pt idx="4281">
                  <c:v>-1.6369700000000001E-2</c:v>
                </c:pt>
                <c:pt idx="4282">
                  <c:v>-1.8557199999999999E-2</c:v>
                </c:pt>
                <c:pt idx="4283">
                  <c:v>-2.07572E-2</c:v>
                </c:pt>
                <c:pt idx="4284">
                  <c:v>-2.2970600000000001E-2</c:v>
                </c:pt>
                <c:pt idx="4285">
                  <c:v>-2.5198999999999999E-2</c:v>
                </c:pt>
                <c:pt idx="4286">
                  <c:v>-2.7442600000000001E-2</c:v>
                </c:pt>
                <c:pt idx="4287">
                  <c:v>-2.9699799999999998E-2</c:v>
                </c:pt>
                <c:pt idx="4288">
                  <c:v>-3.1968999999999997E-2</c:v>
                </c:pt>
                <c:pt idx="4289">
                  <c:v>-3.4250200000000001E-2</c:v>
                </c:pt>
                <c:pt idx="4290">
                  <c:v>-3.6542400000000003E-2</c:v>
                </c:pt>
                <c:pt idx="4291">
                  <c:v>-3.8841599999999997E-2</c:v>
                </c:pt>
                <c:pt idx="4292">
                  <c:v>-4.1144199999999999E-2</c:v>
                </c:pt>
                <c:pt idx="4293">
                  <c:v>-4.3451099999999999E-2</c:v>
                </c:pt>
                <c:pt idx="4294">
                  <c:v>-4.5762999999999998E-2</c:v>
                </c:pt>
                <c:pt idx="4295">
                  <c:v>-4.8077799999999997E-2</c:v>
                </c:pt>
                <c:pt idx="4296">
                  <c:v>-5.03959E-2</c:v>
                </c:pt>
                <c:pt idx="4297">
                  <c:v>-5.2720999999999997E-2</c:v>
                </c:pt>
                <c:pt idx="4298">
                  <c:v>-5.5055300000000001E-2</c:v>
                </c:pt>
                <c:pt idx="4299">
                  <c:v>-5.7397499999999997E-2</c:v>
                </c:pt>
                <c:pt idx="4300">
                  <c:v>-5.9743600000000001E-2</c:v>
                </c:pt>
                <c:pt idx="4301">
                  <c:v>-6.2090899999999997E-2</c:v>
                </c:pt>
                <c:pt idx="4302">
                  <c:v>-6.4436300000000002E-2</c:v>
                </c:pt>
                <c:pt idx="4303">
                  <c:v>-6.6776799999999997E-2</c:v>
                </c:pt>
                <c:pt idx="4304">
                  <c:v>-6.9111199999999998E-2</c:v>
                </c:pt>
                <c:pt idx="4305">
                  <c:v>-7.1441699999999997E-2</c:v>
                </c:pt>
                <c:pt idx="4306">
                  <c:v>-7.3770100000000005E-2</c:v>
                </c:pt>
                <c:pt idx="4307">
                  <c:v>-7.6095200000000002E-2</c:v>
                </c:pt>
                <c:pt idx="4308">
                  <c:v>-7.8411900000000007E-2</c:v>
                </c:pt>
                <c:pt idx="4309">
                  <c:v>-8.0714999999999995E-2</c:v>
                </c:pt>
                <c:pt idx="4310">
                  <c:v>-8.3002900000000004E-2</c:v>
                </c:pt>
                <c:pt idx="4311">
                  <c:v>-8.5274600000000006E-2</c:v>
                </c:pt>
                <c:pt idx="4312">
                  <c:v>-8.7528099999999998E-2</c:v>
                </c:pt>
                <c:pt idx="4313">
                  <c:v>-8.9761199999999999E-2</c:v>
                </c:pt>
                <c:pt idx="4314">
                  <c:v>-9.1972300000000007E-2</c:v>
                </c:pt>
                <c:pt idx="4315">
                  <c:v>-9.4160400000000005E-2</c:v>
                </c:pt>
                <c:pt idx="4316">
                  <c:v>-9.6325300000000003E-2</c:v>
                </c:pt>
                <c:pt idx="4317">
                  <c:v>-9.8467700000000005E-2</c:v>
                </c:pt>
                <c:pt idx="4318">
                  <c:v>-0.10058599999999999</c:v>
                </c:pt>
                <c:pt idx="4319">
                  <c:v>-0.10267900000000001</c:v>
                </c:pt>
                <c:pt idx="4320">
                  <c:v>-0.10474600000000001</c:v>
                </c:pt>
                <c:pt idx="4321">
                  <c:v>-0.10679</c:v>
                </c:pt>
                <c:pt idx="4322">
                  <c:v>-0.108807</c:v>
                </c:pt>
                <c:pt idx="4323">
                  <c:v>-0.11079799999999999</c:v>
                </c:pt>
                <c:pt idx="4324">
                  <c:v>-0.112763</c:v>
                </c:pt>
                <c:pt idx="4325">
                  <c:v>-0.114703</c:v>
                </c:pt>
                <c:pt idx="4326">
                  <c:v>-0.116617</c:v>
                </c:pt>
                <c:pt idx="4327">
                  <c:v>-0.118505</c:v>
                </c:pt>
                <c:pt idx="4328">
                  <c:v>-0.120366</c:v>
                </c:pt>
                <c:pt idx="4329">
                  <c:v>-0.1222</c:v>
                </c:pt>
                <c:pt idx="4330">
                  <c:v>-0.12400700000000001</c:v>
                </c:pt>
                <c:pt idx="4331">
                  <c:v>-0.12578400000000001</c:v>
                </c:pt>
                <c:pt idx="4332">
                  <c:v>-0.127529</c:v>
                </c:pt>
                <c:pt idx="4333">
                  <c:v>-0.12923599999999999</c:v>
                </c:pt>
                <c:pt idx="4334">
                  <c:v>-0.13090599999999999</c:v>
                </c:pt>
                <c:pt idx="4335">
                  <c:v>-0.13253999999999999</c:v>
                </c:pt>
                <c:pt idx="4336">
                  <c:v>-0.13413800000000001</c:v>
                </c:pt>
                <c:pt idx="4337">
                  <c:v>-0.13569300000000001</c:v>
                </c:pt>
                <c:pt idx="4338" formatCode="0.00E+00">
                  <c:v>-0.13719999999999999</c:v>
                </c:pt>
                <c:pt idx="4339" formatCode="0.00E+00">
                  <c:v>-0.138656</c:v>
                </c:pt>
                <c:pt idx="4340" formatCode="0.00E+00">
                  <c:v>-0.14005799999999999</c:v>
                </c:pt>
                <c:pt idx="4341" formatCode="0.00E+00">
                  <c:v>-0.141403</c:v>
                </c:pt>
                <c:pt idx="4342" formatCode="0.00E+00">
                  <c:v>-0.14269100000000001</c:v>
                </c:pt>
                <c:pt idx="4343">
                  <c:v>-0.143923</c:v>
                </c:pt>
                <c:pt idx="4344">
                  <c:v>-0.145098</c:v>
                </c:pt>
                <c:pt idx="4345">
                  <c:v>-0.14621700000000001</c:v>
                </c:pt>
                <c:pt idx="4346">
                  <c:v>-0.14727399999999999</c:v>
                </c:pt>
                <c:pt idx="4347">
                  <c:v>-0.148262</c:v>
                </c:pt>
                <c:pt idx="4348">
                  <c:v>-0.14917800000000001</c:v>
                </c:pt>
                <c:pt idx="4349">
                  <c:v>-0.15001900000000001</c:v>
                </c:pt>
                <c:pt idx="4350">
                  <c:v>-0.150784</c:v>
                </c:pt>
                <c:pt idx="4351">
                  <c:v>-0.15146699999999999</c:v>
                </c:pt>
                <c:pt idx="4352">
                  <c:v>-0.15206500000000001</c:v>
                </c:pt>
                <c:pt idx="4353">
                  <c:v>-0.15257599999999999</c:v>
                </c:pt>
                <c:pt idx="4354">
                  <c:v>-0.153002</c:v>
                </c:pt>
                <c:pt idx="4355">
                  <c:v>-0.15334200000000001</c:v>
                </c:pt>
                <c:pt idx="4356">
                  <c:v>-0.15359200000000001</c:v>
                </c:pt>
                <c:pt idx="4357">
                  <c:v>-0.153749</c:v>
                </c:pt>
                <c:pt idx="4358">
                  <c:v>-0.15381400000000001</c:v>
                </c:pt>
                <c:pt idx="4359">
                  <c:v>-0.153782</c:v>
                </c:pt>
                <c:pt idx="4360">
                  <c:v>-0.15364900000000001</c:v>
                </c:pt>
                <c:pt idx="4361">
                  <c:v>-0.153415</c:v>
                </c:pt>
                <c:pt idx="4362">
                  <c:v>-0.15307999999999999</c:v>
                </c:pt>
                <c:pt idx="4363">
                  <c:v>-0.152645</c:v>
                </c:pt>
                <c:pt idx="4364">
                  <c:v>-0.15210699999999999</c:v>
                </c:pt>
                <c:pt idx="4365">
                  <c:v>-0.15146299999999999</c:v>
                </c:pt>
                <c:pt idx="4366">
                  <c:v>-0.15071100000000001</c:v>
                </c:pt>
                <c:pt idx="4367">
                  <c:v>-0.14984800000000001</c:v>
                </c:pt>
                <c:pt idx="4368">
                  <c:v>-0.14887</c:v>
                </c:pt>
                <c:pt idx="4369">
                  <c:v>-0.14777699999999999</c:v>
                </c:pt>
                <c:pt idx="4370">
                  <c:v>-0.146565</c:v>
                </c:pt>
                <c:pt idx="4371">
                  <c:v>-0.145235</c:v>
                </c:pt>
                <c:pt idx="4372">
                  <c:v>-0.143786</c:v>
                </c:pt>
                <c:pt idx="4373">
                  <c:v>-0.14221900000000001</c:v>
                </c:pt>
                <c:pt idx="4374">
                  <c:v>-0.14053199999999999</c:v>
                </c:pt>
                <c:pt idx="4375">
                  <c:v>-0.13872399999999999</c:v>
                </c:pt>
                <c:pt idx="4376">
                  <c:v>-0.136796</c:v>
                </c:pt>
                <c:pt idx="4377">
                  <c:v>-0.13474700000000001</c:v>
                </c:pt>
                <c:pt idx="4378">
                  <c:v>-0.132578</c:v>
                </c:pt>
                <c:pt idx="4379">
                  <c:v>-0.13028699999999999</c:v>
                </c:pt>
                <c:pt idx="4380">
                  <c:v>-0.12787799999999999</c:v>
                </c:pt>
                <c:pt idx="4381">
                  <c:v>-0.12534899999999999</c:v>
                </c:pt>
                <c:pt idx="4382">
                  <c:v>-0.12270200000000001</c:v>
                </c:pt>
                <c:pt idx="4383">
                  <c:v>-0.119935</c:v>
                </c:pt>
                <c:pt idx="4384">
                  <c:v>-0.117046</c:v>
                </c:pt>
                <c:pt idx="4385">
                  <c:v>-0.114034</c:v>
                </c:pt>
                <c:pt idx="4386">
                  <c:v>-0.110898</c:v>
                </c:pt>
                <c:pt idx="4387">
                  <c:v>-0.107642</c:v>
                </c:pt>
                <c:pt idx="4388">
                  <c:v>-0.104264</c:v>
                </c:pt>
                <c:pt idx="4389">
                  <c:v>-0.10076400000000001</c:v>
                </c:pt>
                <c:pt idx="4390">
                  <c:v>-9.7139699999999995E-2</c:v>
                </c:pt>
                <c:pt idx="4391">
                  <c:v>-9.3395099999999995E-2</c:v>
                </c:pt>
                <c:pt idx="4392">
                  <c:v>-8.9535199999999995E-2</c:v>
                </c:pt>
                <c:pt idx="4393">
                  <c:v>-8.5564000000000001E-2</c:v>
                </c:pt>
                <c:pt idx="4394">
                  <c:v>-8.1483100000000003E-2</c:v>
                </c:pt>
                <c:pt idx="4395">
                  <c:v>-7.7293299999999995E-2</c:v>
                </c:pt>
                <c:pt idx="4396">
                  <c:v>-7.2996099999999994E-2</c:v>
                </c:pt>
                <c:pt idx="4397">
                  <c:v>-6.8595299999999998E-2</c:v>
                </c:pt>
                <c:pt idx="4398">
                  <c:v>-6.4094899999999996E-2</c:v>
                </c:pt>
                <c:pt idx="4399">
                  <c:v>-5.9497099999999997E-2</c:v>
                </c:pt>
                <c:pt idx="4400">
                  <c:v>-5.4803900000000003E-2</c:v>
                </c:pt>
                <c:pt idx="4401">
                  <c:v>-5.0018300000000002E-2</c:v>
                </c:pt>
                <c:pt idx="4402">
                  <c:v>-4.5144499999999997E-2</c:v>
                </c:pt>
                <c:pt idx="4403">
                  <c:v>-4.0187E-2</c:v>
                </c:pt>
                <c:pt idx="4404">
                  <c:v>-3.5149699999999999E-2</c:v>
                </c:pt>
                <c:pt idx="4405">
                  <c:v>-3.00349E-2</c:v>
                </c:pt>
                <c:pt idx="4406">
                  <c:v>-2.48454E-2</c:v>
                </c:pt>
                <c:pt idx="4407">
                  <c:v>-1.9587299999999998E-2</c:v>
                </c:pt>
                <c:pt idx="4408">
                  <c:v>-1.42656E-2</c:v>
                </c:pt>
                <c:pt idx="4409" formatCode="0.00E+00">
                  <c:v>-8.8698100000000005E-3</c:v>
                </c:pt>
                <c:pt idx="4410" formatCode="0.00E+00">
                  <c:v>-3.38901E-3</c:v>
                </c:pt>
                <c:pt idx="4411" formatCode="0.00E+00">
                  <c:v>2.1573299999999998E-3</c:v>
                </c:pt>
                <c:pt idx="4412" formatCode="0.00E+00">
                  <c:v>7.7495400000000001E-3</c:v>
                </c:pt>
                <c:pt idx="4413">
                  <c:v>1.3392299999999999E-2</c:v>
                </c:pt>
                <c:pt idx="4414">
                  <c:v>1.9085000000000001E-2</c:v>
                </c:pt>
                <c:pt idx="4415">
                  <c:v>2.4817200000000001E-2</c:v>
                </c:pt>
                <c:pt idx="4416">
                  <c:v>3.0581799999999999E-2</c:v>
                </c:pt>
                <c:pt idx="4417">
                  <c:v>3.6373299999999997E-2</c:v>
                </c:pt>
                <c:pt idx="4418">
                  <c:v>4.21874E-2</c:v>
                </c:pt>
                <c:pt idx="4419">
                  <c:v>4.8021500000000002E-2</c:v>
                </c:pt>
                <c:pt idx="4420">
                  <c:v>5.3872499999999997E-2</c:v>
                </c:pt>
                <c:pt idx="4421">
                  <c:v>5.97349E-2</c:v>
                </c:pt>
                <c:pt idx="4422">
                  <c:v>6.56027E-2</c:v>
                </c:pt>
                <c:pt idx="4423">
                  <c:v>7.1470099999999995E-2</c:v>
                </c:pt>
                <c:pt idx="4424">
                  <c:v>7.7329999999999996E-2</c:v>
                </c:pt>
                <c:pt idx="4425">
                  <c:v>8.3174600000000001E-2</c:v>
                </c:pt>
                <c:pt idx="4426">
                  <c:v>8.8996699999999998E-2</c:v>
                </c:pt>
                <c:pt idx="4427" formatCode="0.00E+00">
                  <c:v>9.4790700000000006E-2</c:v>
                </c:pt>
                <c:pt idx="4428" formatCode="0.00E+00">
                  <c:v>0.100549</c:v>
                </c:pt>
                <c:pt idx="4429" formatCode="0.00E+00">
                  <c:v>0.106264</c:v>
                </c:pt>
                <c:pt idx="4430" formatCode="0.00E+00">
                  <c:v>0.111927</c:v>
                </c:pt>
                <c:pt idx="4431" formatCode="0.00E+00">
                  <c:v>0.117531</c:v>
                </c:pt>
                <c:pt idx="4432" formatCode="0.00E+00">
                  <c:v>0.12307</c:v>
                </c:pt>
                <c:pt idx="4433" formatCode="0.00E+00">
                  <c:v>0.12853800000000001</c:v>
                </c:pt>
                <c:pt idx="4434">
                  <c:v>0.13392799999999999</c:v>
                </c:pt>
                <c:pt idx="4435">
                  <c:v>0.139233</c:v>
                </c:pt>
                <c:pt idx="4436">
                  <c:v>0.14445</c:v>
                </c:pt>
                <c:pt idx="4437">
                  <c:v>0.14957500000000001</c:v>
                </c:pt>
                <c:pt idx="4438">
                  <c:v>0.15460399999999999</c:v>
                </c:pt>
                <c:pt idx="4439">
                  <c:v>0.15953100000000001</c:v>
                </c:pt>
                <c:pt idx="4440">
                  <c:v>0.164349</c:v>
                </c:pt>
                <c:pt idx="4441">
                  <c:v>0.16905200000000001</c:v>
                </c:pt>
                <c:pt idx="4442">
                  <c:v>0.17363700000000001</c:v>
                </c:pt>
                <c:pt idx="4443">
                  <c:v>0.17809900000000001</c:v>
                </c:pt>
                <c:pt idx="4444">
                  <c:v>0.18243300000000001</c:v>
                </c:pt>
                <c:pt idx="4445">
                  <c:v>0.18662799999999999</c:v>
                </c:pt>
                <c:pt idx="4446">
                  <c:v>0.19068499999999999</c:v>
                </c:pt>
                <c:pt idx="4447">
                  <c:v>0.19462399999999999</c:v>
                </c:pt>
                <c:pt idx="4448">
                  <c:v>0.19844500000000001</c:v>
                </c:pt>
                <c:pt idx="4449">
                  <c:v>0.20211799999999999</c:v>
                </c:pt>
                <c:pt idx="4450">
                  <c:v>0.20563500000000001</c:v>
                </c:pt>
                <c:pt idx="4451">
                  <c:v>0.209006</c:v>
                </c:pt>
                <c:pt idx="4452">
                  <c:v>0.212227</c:v>
                </c:pt>
                <c:pt idx="4453">
                  <c:v>0.21528700000000001</c:v>
                </c:pt>
                <c:pt idx="4454">
                  <c:v>0.21818199999999999</c:v>
                </c:pt>
                <c:pt idx="4455">
                  <c:v>0.22091</c:v>
                </c:pt>
                <c:pt idx="4456">
                  <c:v>0.223468</c:v>
                </c:pt>
                <c:pt idx="4457">
                  <c:v>0.225857</c:v>
                </c:pt>
                <c:pt idx="4458">
                  <c:v>0.228073</c:v>
                </c:pt>
                <c:pt idx="4459">
                  <c:v>0.23011699999999999</c:v>
                </c:pt>
                <c:pt idx="4460">
                  <c:v>0.231985</c:v>
                </c:pt>
                <c:pt idx="4461">
                  <c:v>0.23367599999999999</c:v>
                </c:pt>
                <c:pt idx="4462">
                  <c:v>0.23518500000000001</c:v>
                </c:pt>
                <c:pt idx="4463">
                  <c:v>0.236507</c:v>
                </c:pt>
                <c:pt idx="4464">
                  <c:v>0.23763799999999999</c:v>
                </c:pt>
                <c:pt idx="4465">
                  <c:v>0.23857300000000001</c:v>
                </c:pt>
                <c:pt idx="4466">
                  <c:v>0.239312</c:v>
                </c:pt>
                <c:pt idx="4467">
                  <c:v>0.23985300000000001</c:v>
                </c:pt>
                <c:pt idx="4468">
                  <c:v>0.24019699999999999</c:v>
                </c:pt>
                <c:pt idx="4469">
                  <c:v>0.240346</c:v>
                </c:pt>
                <c:pt idx="4470">
                  <c:v>0.24030199999999999</c:v>
                </c:pt>
                <c:pt idx="4471">
                  <c:v>0.240062</c:v>
                </c:pt>
                <c:pt idx="4472">
                  <c:v>0.23963000000000001</c:v>
                </c:pt>
                <c:pt idx="4473">
                  <c:v>0.23900399999999999</c:v>
                </c:pt>
                <c:pt idx="4474">
                  <c:v>0.23818800000000001</c:v>
                </c:pt>
                <c:pt idx="4475">
                  <c:v>0.237183</c:v>
                </c:pt>
                <c:pt idx="4476">
                  <c:v>0.23599600000000001</c:v>
                </c:pt>
                <c:pt idx="4477">
                  <c:v>0.23463200000000001</c:v>
                </c:pt>
                <c:pt idx="4478">
                  <c:v>0.23308999999999999</c:v>
                </c:pt>
                <c:pt idx="4479">
                  <c:v>0.231373</c:v>
                </c:pt>
                <c:pt idx="4480">
                  <c:v>0.22948299999999999</c:v>
                </c:pt>
                <c:pt idx="4481">
                  <c:v>0.22742000000000001</c:v>
                </c:pt>
                <c:pt idx="4482">
                  <c:v>0.225184</c:v>
                </c:pt>
                <c:pt idx="4483">
                  <c:v>0.222778</c:v>
                </c:pt>
                <c:pt idx="4484">
                  <c:v>0.22020600000000001</c:v>
                </c:pt>
                <c:pt idx="4485">
                  <c:v>0.217473</c:v>
                </c:pt>
                <c:pt idx="4486">
                  <c:v>0.21458099999999999</c:v>
                </c:pt>
                <c:pt idx="4487">
                  <c:v>0.21152899999999999</c:v>
                </c:pt>
                <c:pt idx="4488">
                  <c:v>0.20832100000000001</c:v>
                </c:pt>
                <c:pt idx="4489">
                  <c:v>0.204959</c:v>
                </c:pt>
                <c:pt idx="4490">
                  <c:v>0.20144599999999999</c:v>
                </c:pt>
                <c:pt idx="4491">
                  <c:v>0.19778999999999999</c:v>
                </c:pt>
                <c:pt idx="4492">
                  <c:v>0.193993</c:v>
                </c:pt>
                <c:pt idx="4493">
                  <c:v>0.19006100000000001</c:v>
                </c:pt>
                <c:pt idx="4494">
                  <c:v>0.185999</c:v>
                </c:pt>
                <c:pt idx="4495">
                  <c:v>0.18181</c:v>
                </c:pt>
                <c:pt idx="4496">
                  <c:v>0.17749899999999999</c:v>
                </c:pt>
                <c:pt idx="4497">
                  <c:v>0.17307400000000001</c:v>
                </c:pt>
                <c:pt idx="4498">
                  <c:v>0.16853699999999999</c:v>
                </c:pt>
                <c:pt idx="4499">
                  <c:v>0.16389500000000001</c:v>
                </c:pt>
                <c:pt idx="4500">
                  <c:v>0.15915000000000001</c:v>
                </c:pt>
                <c:pt idx="4501">
                  <c:v>0.154307</c:v>
                </c:pt>
                <c:pt idx="4502">
                  <c:v>0.149372</c:v>
                </c:pt>
                <c:pt idx="4503">
                  <c:v>0.14435000000000001</c:v>
                </c:pt>
                <c:pt idx="4504">
                  <c:v>0.13925000000000001</c:v>
                </c:pt>
                <c:pt idx="4505">
                  <c:v>0.134076</c:v>
                </c:pt>
                <c:pt idx="4506">
                  <c:v>0.128833</c:v>
                </c:pt>
                <c:pt idx="4507">
                  <c:v>0.123527</c:v>
                </c:pt>
                <c:pt idx="4508">
                  <c:v>0.118161</c:v>
                </c:pt>
                <c:pt idx="4509">
                  <c:v>0.11274099999999999</c:v>
                </c:pt>
                <c:pt idx="4510">
                  <c:v>0.10727100000000001</c:v>
                </c:pt>
                <c:pt idx="4511">
                  <c:v>0.101756</c:v>
                </c:pt>
                <c:pt idx="4512">
                  <c:v>9.6202099999999999E-2</c:v>
                </c:pt>
                <c:pt idx="4513">
                  <c:v>9.0617199999999995E-2</c:v>
                </c:pt>
                <c:pt idx="4514">
                  <c:v>8.50104E-2</c:v>
                </c:pt>
                <c:pt idx="4515">
                  <c:v>7.9388399999999998E-2</c:v>
                </c:pt>
                <c:pt idx="4516">
                  <c:v>7.3756100000000005E-2</c:v>
                </c:pt>
                <c:pt idx="4517">
                  <c:v>6.8118700000000004E-2</c:v>
                </c:pt>
                <c:pt idx="4518">
                  <c:v>6.2481700000000001E-2</c:v>
                </c:pt>
                <c:pt idx="4519">
                  <c:v>5.6849400000000001E-2</c:v>
                </c:pt>
                <c:pt idx="4520">
                  <c:v>5.1226899999999999E-2</c:v>
                </c:pt>
                <c:pt idx="4521">
                  <c:v>4.5622200000000002E-2</c:v>
                </c:pt>
                <c:pt idx="4522">
                  <c:v>4.0042599999999998E-2</c:v>
                </c:pt>
                <c:pt idx="4523">
                  <c:v>3.4493099999999999E-2</c:v>
                </c:pt>
                <c:pt idx="4524">
                  <c:v>2.8977599999999999E-2</c:v>
                </c:pt>
                <c:pt idx="4525">
                  <c:v>2.35006E-2</c:v>
                </c:pt>
                <c:pt idx="4526">
                  <c:v>1.8066700000000002E-2</c:v>
                </c:pt>
                <c:pt idx="4527">
                  <c:v>1.2681700000000001E-2</c:v>
                </c:pt>
                <c:pt idx="4528" formatCode="0.00E+00">
                  <c:v>7.3525099999999996E-3</c:v>
                </c:pt>
                <c:pt idx="4529" formatCode="0.00E+00">
                  <c:v>2.0860800000000001E-3</c:v>
                </c:pt>
                <c:pt idx="4530" formatCode="0.00E+00">
                  <c:v>-3.1112499999999999E-3</c:v>
                </c:pt>
                <c:pt idx="4531" formatCode="0.00E+00">
                  <c:v>-8.2339800000000001E-3</c:v>
                </c:pt>
                <c:pt idx="4532">
                  <c:v>-1.32774E-2</c:v>
                </c:pt>
                <c:pt idx="4533">
                  <c:v>-1.8237400000000001E-2</c:v>
                </c:pt>
                <c:pt idx="4534">
                  <c:v>-2.31104E-2</c:v>
                </c:pt>
                <c:pt idx="4535">
                  <c:v>-2.78938E-2</c:v>
                </c:pt>
                <c:pt idx="4536">
                  <c:v>-3.2583500000000001E-2</c:v>
                </c:pt>
                <c:pt idx="4537">
                  <c:v>-3.7174100000000002E-2</c:v>
                </c:pt>
                <c:pt idx="4538">
                  <c:v>-4.1659599999999998E-2</c:v>
                </c:pt>
                <c:pt idx="4539">
                  <c:v>-4.6035300000000001E-2</c:v>
                </c:pt>
                <c:pt idx="4540">
                  <c:v>-5.0295800000000002E-2</c:v>
                </c:pt>
                <c:pt idx="4541">
                  <c:v>-5.4435699999999997E-2</c:v>
                </c:pt>
                <c:pt idx="4542">
                  <c:v>-5.84509E-2</c:v>
                </c:pt>
                <c:pt idx="4543">
                  <c:v>-6.2338400000000002E-2</c:v>
                </c:pt>
                <c:pt idx="4544">
                  <c:v>-6.6094899999999998E-2</c:v>
                </c:pt>
                <c:pt idx="4545">
                  <c:v>-6.9716600000000004E-2</c:v>
                </c:pt>
                <c:pt idx="4546">
                  <c:v>-7.3199600000000004E-2</c:v>
                </c:pt>
                <c:pt idx="4547">
                  <c:v>-7.6539999999999997E-2</c:v>
                </c:pt>
                <c:pt idx="4548">
                  <c:v>-7.9735299999999995E-2</c:v>
                </c:pt>
                <c:pt idx="4549">
                  <c:v>-8.2784399999999994E-2</c:v>
                </c:pt>
                <c:pt idx="4550">
                  <c:v>-8.5685999999999998E-2</c:v>
                </c:pt>
                <c:pt idx="4551">
                  <c:v>-8.8437199999999994E-2</c:v>
                </c:pt>
                <c:pt idx="4552">
                  <c:v>-9.1034599999999993E-2</c:v>
                </c:pt>
                <c:pt idx="4553">
                  <c:v>-9.3475699999999995E-2</c:v>
                </c:pt>
                <c:pt idx="4554">
                  <c:v>-9.5758399999999994E-2</c:v>
                </c:pt>
                <c:pt idx="4555">
                  <c:v>-9.7880099999999998E-2</c:v>
                </c:pt>
                <c:pt idx="4556">
                  <c:v>-9.9838399999999994E-2</c:v>
                </c:pt>
                <c:pt idx="4557">
                  <c:v>-0.101631</c:v>
                </c:pt>
                <c:pt idx="4558">
                  <c:v>-0.103255</c:v>
                </c:pt>
                <c:pt idx="4559">
                  <c:v>-0.10471</c:v>
                </c:pt>
                <c:pt idx="4560">
                  <c:v>-0.10599500000000001</c:v>
                </c:pt>
                <c:pt idx="4561">
                  <c:v>-0.10710799999999999</c:v>
                </c:pt>
                <c:pt idx="4562">
                  <c:v>-0.108047</c:v>
                </c:pt>
                <c:pt idx="4563">
                  <c:v>-0.108809</c:v>
                </c:pt>
                <c:pt idx="4564">
                  <c:v>-0.109392</c:v>
                </c:pt>
                <c:pt idx="4565">
                  <c:v>-0.10979700000000001</c:v>
                </c:pt>
                <c:pt idx="4566">
                  <c:v>-0.110029</c:v>
                </c:pt>
                <c:pt idx="4567">
                  <c:v>-0.11008900000000001</c:v>
                </c:pt>
                <c:pt idx="4568">
                  <c:v>-0.10997700000000001</c:v>
                </c:pt>
                <c:pt idx="4569">
                  <c:v>-0.109693</c:v>
                </c:pt>
                <c:pt idx="4570">
                  <c:v>-0.109239</c:v>
                </c:pt>
                <c:pt idx="4571">
                  <c:v>-0.108615</c:v>
                </c:pt>
                <c:pt idx="4572">
                  <c:v>-0.107825</c:v>
                </c:pt>
                <c:pt idx="4573">
                  <c:v>-0.106868</c:v>
                </c:pt>
                <c:pt idx="4574">
                  <c:v>-0.105749</c:v>
                </c:pt>
                <c:pt idx="4575">
                  <c:v>-0.104467</c:v>
                </c:pt>
                <c:pt idx="4576">
                  <c:v>-0.103024</c:v>
                </c:pt>
                <c:pt idx="4577">
                  <c:v>-0.101423</c:v>
                </c:pt>
                <c:pt idx="4578">
                  <c:v>-9.9667000000000006E-2</c:v>
                </c:pt>
                <c:pt idx="4579">
                  <c:v>-9.7760299999999994E-2</c:v>
                </c:pt>
                <c:pt idx="4580">
                  <c:v>-9.5704999999999998E-2</c:v>
                </c:pt>
                <c:pt idx="4581">
                  <c:v>-9.3503199999999995E-2</c:v>
                </c:pt>
                <c:pt idx="4582">
                  <c:v>-9.11574E-2</c:v>
                </c:pt>
                <c:pt idx="4583">
                  <c:v>-8.8671600000000003E-2</c:v>
                </c:pt>
                <c:pt idx="4584">
                  <c:v>-8.6049500000000001E-2</c:v>
                </c:pt>
                <c:pt idx="4585">
                  <c:v>-8.3294300000000002E-2</c:v>
                </c:pt>
                <c:pt idx="4586">
                  <c:v>-8.04087E-2</c:v>
                </c:pt>
                <c:pt idx="4587">
                  <c:v>-7.7396000000000006E-2</c:v>
                </c:pt>
                <c:pt idx="4588">
                  <c:v>-7.4260199999999998E-2</c:v>
                </c:pt>
                <c:pt idx="4589">
                  <c:v>-7.1005600000000002E-2</c:v>
                </c:pt>
                <c:pt idx="4590">
                  <c:v>-6.7637100000000006E-2</c:v>
                </c:pt>
                <c:pt idx="4591">
                  <c:v>-6.4159999999999995E-2</c:v>
                </c:pt>
                <c:pt idx="4592">
                  <c:v>-6.0578899999999998E-2</c:v>
                </c:pt>
                <c:pt idx="4593">
                  <c:v>-5.6897499999999997E-2</c:v>
                </c:pt>
                <c:pt idx="4594">
                  <c:v>-5.3119899999999998E-2</c:v>
                </c:pt>
                <c:pt idx="4595">
                  <c:v>-4.9250200000000001E-2</c:v>
                </c:pt>
                <c:pt idx="4596">
                  <c:v>-4.5293300000000002E-2</c:v>
                </c:pt>
                <c:pt idx="4597">
                  <c:v>-4.1254600000000002E-2</c:v>
                </c:pt>
                <c:pt idx="4598">
                  <c:v>-3.7139100000000001E-2</c:v>
                </c:pt>
                <c:pt idx="4599">
                  <c:v>-3.2951899999999999E-2</c:v>
                </c:pt>
                <c:pt idx="4600">
                  <c:v>-2.8698700000000001E-2</c:v>
                </c:pt>
                <c:pt idx="4601">
                  <c:v>-2.4385400000000002E-2</c:v>
                </c:pt>
                <c:pt idx="4602">
                  <c:v>-2.0018000000000001E-2</c:v>
                </c:pt>
                <c:pt idx="4603">
                  <c:v>-1.56017E-2</c:v>
                </c:pt>
                <c:pt idx="4604">
                  <c:v>-1.11415E-2</c:v>
                </c:pt>
                <c:pt idx="4605" formatCode="0.00E+00">
                  <c:v>-6.6413799999999997E-3</c:v>
                </c:pt>
                <c:pt idx="4606" formatCode="0.00E+00">
                  <c:v>-2.10545E-3</c:v>
                </c:pt>
                <c:pt idx="4607" formatCode="0.00E+00">
                  <c:v>2.4610500000000002E-3</c:v>
                </c:pt>
                <c:pt idx="4608" formatCode="0.00E+00">
                  <c:v>7.0521899999999998E-3</c:v>
                </c:pt>
                <c:pt idx="4609">
                  <c:v>1.16626E-2</c:v>
                </c:pt>
                <c:pt idx="4610">
                  <c:v>1.6287099999999999E-2</c:v>
                </c:pt>
                <c:pt idx="4611">
                  <c:v>2.0920399999999999E-2</c:v>
                </c:pt>
                <c:pt idx="4612">
                  <c:v>2.5557199999999999E-2</c:v>
                </c:pt>
                <c:pt idx="4613">
                  <c:v>3.0193299999999999E-2</c:v>
                </c:pt>
                <c:pt idx="4614" formatCode="0.00E+00">
                  <c:v>3.4826099999999999E-2</c:v>
                </c:pt>
                <c:pt idx="4615" formatCode="0.00E+00">
                  <c:v>3.9452800000000003E-2</c:v>
                </c:pt>
                <c:pt idx="4616" formatCode="0.00E+00">
                  <c:v>4.4069400000000002E-2</c:v>
                </c:pt>
                <c:pt idx="4617" formatCode="0.00E+00">
                  <c:v>4.8671199999999998E-2</c:v>
                </c:pt>
                <c:pt idx="4618" formatCode="0.00E+00">
                  <c:v>5.3253099999999998E-2</c:v>
                </c:pt>
                <c:pt idx="4619" formatCode="0.00E+00">
                  <c:v>5.7810599999999997E-2</c:v>
                </c:pt>
                <c:pt idx="4620" formatCode="0.00E+00">
                  <c:v>6.2338999999999999E-2</c:v>
                </c:pt>
                <c:pt idx="4621" formatCode="0.00E+00">
                  <c:v>6.6832799999999998E-2</c:v>
                </c:pt>
                <c:pt idx="4622" formatCode="0.00E+00">
                  <c:v>7.1287000000000003E-2</c:v>
                </c:pt>
                <c:pt idx="4623">
                  <c:v>7.5697600000000004E-2</c:v>
                </c:pt>
                <c:pt idx="4624">
                  <c:v>8.0061999999999994E-2</c:v>
                </c:pt>
                <c:pt idx="4625">
                  <c:v>8.4376900000000005E-2</c:v>
                </c:pt>
                <c:pt idx="4626">
                  <c:v>8.8638700000000001E-2</c:v>
                </c:pt>
                <c:pt idx="4627">
                  <c:v>9.2843700000000001E-2</c:v>
                </c:pt>
                <c:pt idx="4628">
                  <c:v>9.6988000000000005E-2</c:v>
                </c:pt>
                <c:pt idx="4629">
                  <c:v>0.10106800000000001</c:v>
                </c:pt>
                <c:pt idx="4630">
                  <c:v>0.10508199999999999</c:v>
                </c:pt>
                <c:pt idx="4631">
                  <c:v>0.109025</c:v>
                </c:pt>
                <c:pt idx="4632">
                  <c:v>0.112896</c:v>
                </c:pt>
                <c:pt idx="4633">
                  <c:v>0.116691</c:v>
                </c:pt>
                <c:pt idx="4634">
                  <c:v>0.120408</c:v>
                </c:pt>
                <c:pt idx="4635">
                  <c:v>0.124045</c:v>
                </c:pt>
                <c:pt idx="4636">
                  <c:v>0.12759799999999999</c:v>
                </c:pt>
                <c:pt idx="4637">
                  <c:v>0.13106499999999999</c:v>
                </c:pt>
                <c:pt idx="4638">
                  <c:v>0.13444400000000001</c:v>
                </c:pt>
                <c:pt idx="4639">
                  <c:v>0.13773199999999999</c:v>
                </c:pt>
                <c:pt idx="4640">
                  <c:v>0.140928</c:v>
                </c:pt>
                <c:pt idx="4641">
                  <c:v>0.14402999999999999</c:v>
                </c:pt>
                <c:pt idx="4642">
                  <c:v>0.147037</c:v>
                </c:pt>
                <c:pt idx="4643">
                  <c:v>0.149947</c:v>
                </c:pt>
                <c:pt idx="4644">
                  <c:v>0.15276100000000001</c:v>
                </c:pt>
                <c:pt idx="4645">
                  <c:v>0.155475</c:v>
                </c:pt>
                <c:pt idx="4646">
                  <c:v>0.15808900000000001</c:v>
                </c:pt>
                <c:pt idx="4647">
                  <c:v>0.160603</c:v>
                </c:pt>
                <c:pt idx="4648">
                  <c:v>0.163017</c:v>
                </c:pt>
                <c:pt idx="4649">
                  <c:v>0.165329</c:v>
                </c:pt>
                <c:pt idx="4650">
                  <c:v>0.16753799999999999</c:v>
                </c:pt>
                <c:pt idx="4651">
                  <c:v>0.16964499999999999</c:v>
                </c:pt>
                <c:pt idx="4652">
                  <c:v>0.171649</c:v>
                </c:pt>
                <c:pt idx="4653">
                  <c:v>0.17355100000000001</c:v>
                </c:pt>
                <c:pt idx="4654">
                  <c:v>0.17535100000000001</c:v>
                </c:pt>
                <c:pt idx="4655">
                  <c:v>0.17705000000000001</c:v>
                </c:pt>
                <c:pt idx="4656">
                  <c:v>0.178651</c:v>
                </c:pt>
                <c:pt idx="4657">
                  <c:v>0.18015300000000001</c:v>
                </c:pt>
                <c:pt idx="4658">
                  <c:v>0.181558</c:v>
                </c:pt>
                <c:pt idx="4659">
                  <c:v>0.182868</c:v>
                </c:pt>
                <c:pt idx="4660">
                  <c:v>0.184083</c:v>
                </c:pt>
                <c:pt idx="4661">
                  <c:v>0.18520700000000001</c:v>
                </c:pt>
                <c:pt idx="4662">
                  <c:v>0.18623899999999999</c:v>
                </c:pt>
                <c:pt idx="4663">
                  <c:v>0.18718099999999999</c:v>
                </c:pt>
                <c:pt idx="4664">
                  <c:v>0.18803300000000001</c:v>
                </c:pt>
                <c:pt idx="4665">
                  <c:v>0.18879799999999999</c:v>
                </c:pt>
                <c:pt idx="4666">
                  <c:v>0.18947700000000001</c:v>
                </c:pt>
                <c:pt idx="4667">
                  <c:v>0.19007299999999999</c:v>
                </c:pt>
                <c:pt idx="4668">
                  <c:v>0.19058800000000001</c:v>
                </c:pt>
                <c:pt idx="4669">
                  <c:v>0.191022</c:v>
                </c:pt>
                <c:pt idx="4670">
                  <c:v>0.19137699999999999</c:v>
                </c:pt>
                <c:pt idx="4671">
                  <c:v>0.19165499999999999</c:v>
                </c:pt>
                <c:pt idx="4672">
                  <c:v>0.191856</c:v>
                </c:pt>
                <c:pt idx="4673">
                  <c:v>0.19198200000000001</c:v>
                </c:pt>
                <c:pt idx="4674">
                  <c:v>0.19203700000000001</c:v>
                </c:pt>
                <c:pt idx="4675">
                  <c:v>0.192023</c:v>
                </c:pt>
                <c:pt idx="4676">
                  <c:v>0.191943</c:v>
                </c:pt>
                <c:pt idx="4677">
                  <c:v>0.1918</c:v>
                </c:pt>
                <c:pt idx="4678">
                  <c:v>0.19159899999999999</c:v>
                </c:pt>
                <c:pt idx="4679" formatCode="0.00E+00">
                  <c:v>0.19134200000000001</c:v>
                </c:pt>
                <c:pt idx="4680" formatCode="0.00E+00">
                  <c:v>0.19103400000000001</c:v>
                </c:pt>
                <c:pt idx="4681" formatCode="0.00E+00">
                  <c:v>0.19067700000000001</c:v>
                </c:pt>
                <c:pt idx="4682" formatCode="0.00E+00">
                  <c:v>0.190273</c:v>
                </c:pt>
                <c:pt idx="4683" formatCode="0.00E+00">
                  <c:v>0.18982499999999999</c:v>
                </c:pt>
                <c:pt idx="4684" formatCode="0.00E+00">
                  <c:v>0.189335</c:v>
                </c:pt>
                <c:pt idx="4685" formatCode="0.00E+00">
                  <c:v>0.188806</c:v>
                </c:pt>
                <c:pt idx="4686" formatCode="0.00E+00">
                  <c:v>0.18823899999999999</c:v>
                </c:pt>
                <c:pt idx="4687">
                  <c:v>0.187636</c:v>
                </c:pt>
                <c:pt idx="4688">
                  <c:v>0.186999</c:v>
                </c:pt>
                <c:pt idx="4689">
                  <c:v>0.18633</c:v>
                </c:pt>
                <c:pt idx="4690">
                  <c:v>0.18563399999999999</c:v>
                </c:pt>
                <c:pt idx="4691">
                  <c:v>0.18491299999999999</c:v>
                </c:pt>
                <c:pt idx="4692">
                  <c:v>0.18417</c:v>
                </c:pt>
                <c:pt idx="4693">
                  <c:v>0.18340799999999999</c:v>
                </c:pt>
                <c:pt idx="4694">
                  <c:v>0.18262800000000001</c:v>
                </c:pt>
                <c:pt idx="4695">
                  <c:v>0.18183199999999999</c:v>
                </c:pt>
                <c:pt idx="4696">
                  <c:v>0.18102299999999999</c:v>
                </c:pt>
                <c:pt idx="4697">
                  <c:v>0.180201</c:v>
                </c:pt>
                <c:pt idx="4698">
                  <c:v>0.179369</c:v>
                </c:pt>
                <c:pt idx="4699">
                  <c:v>0.17852899999999999</c:v>
                </c:pt>
                <c:pt idx="4700">
                  <c:v>0.17768600000000001</c:v>
                </c:pt>
                <c:pt idx="4701">
                  <c:v>0.176842</c:v>
                </c:pt>
                <c:pt idx="4702">
                  <c:v>0.17599899999999999</c:v>
                </c:pt>
                <c:pt idx="4703">
                  <c:v>0.17515500000000001</c:v>
                </c:pt>
                <c:pt idx="4704">
                  <c:v>0.17431199999999999</c:v>
                </c:pt>
                <c:pt idx="4705">
                  <c:v>0.17347099999999999</c:v>
                </c:pt>
                <c:pt idx="4706">
                  <c:v>0.17263600000000001</c:v>
                </c:pt>
                <c:pt idx="4707">
                  <c:v>0.17180699999999999</c:v>
                </c:pt>
                <c:pt idx="4708">
                  <c:v>0.170984</c:v>
                </c:pt>
                <c:pt idx="4709">
                  <c:v>0.17016899999999999</c:v>
                </c:pt>
                <c:pt idx="4710">
                  <c:v>0.16936100000000001</c:v>
                </c:pt>
                <c:pt idx="4711">
                  <c:v>0.16855999999999999</c:v>
                </c:pt>
                <c:pt idx="4712">
                  <c:v>0.167766</c:v>
                </c:pt>
                <c:pt idx="4713">
                  <c:v>0.16697999999999999</c:v>
                </c:pt>
                <c:pt idx="4714">
                  <c:v>0.16620099999999999</c:v>
                </c:pt>
                <c:pt idx="4715">
                  <c:v>0.16542899999999999</c:v>
                </c:pt>
                <c:pt idx="4716">
                  <c:v>0.16466500000000001</c:v>
                </c:pt>
                <c:pt idx="4717">
                  <c:v>0.163909</c:v>
                </c:pt>
                <c:pt idx="4718">
                  <c:v>0.16316</c:v>
                </c:pt>
                <c:pt idx="4719">
                  <c:v>0.16241800000000001</c:v>
                </c:pt>
                <c:pt idx="4720">
                  <c:v>0.16168299999999999</c:v>
                </c:pt>
                <c:pt idx="4721">
                  <c:v>0.16095300000000001</c:v>
                </c:pt>
                <c:pt idx="4722">
                  <c:v>0.16022800000000001</c:v>
                </c:pt>
                <c:pt idx="4723">
                  <c:v>0.15950900000000001</c:v>
                </c:pt>
                <c:pt idx="4724">
                  <c:v>0.15879499999999999</c:v>
                </c:pt>
                <c:pt idx="4725">
                  <c:v>0.158084</c:v>
                </c:pt>
                <c:pt idx="4726">
                  <c:v>0.15737699999999999</c:v>
                </c:pt>
                <c:pt idx="4727">
                  <c:v>0.15667</c:v>
                </c:pt>
                <c:pt idx="4728">
                  <c:v>0.15596399999999999</c:v>
                </c:pt>
                <c:pt idx="4729">
                  <c:v>0.15525700000000001</c:v>
                </c:pt>
                <c:pt idx="4730">
                  <c:v>0.15454899999999999</c:v>
                </c:pt>
                <c:pt idx="4731">
                  <c:v>0.153837</c:v>
                </c:pt>
                <c:pt idx="4732">
                  <c:v>0.15312100000000001</c:v>
                </c:pt>
                <c:pt idx="4733">
                  <c:v>0.15239900000000001</c:v>
                </c:pt>
                <c:pt idx="4734">
                  <c:v>0.151668</c:v>
                </c:pt>
                <c:pt idx="4735">
                  <c:v>0.150926</c:v>
                </c:pt>
                <c:pt idx="4736">
                  <c:v>0.150169</c:v>
                </c:pt>
                <c:pt idx="4737">
                  <c:v>0.149395</c:v>
                </c:pt>
                <c:pt idx="4738">
                  <c:v>0.14860300000000001</c:v>
                </c:pt>
                <c:pt idx="4739">
                  <c:v>0.14779100000000001</c:v>
                </c:pt>
                <c:pt idx="4740">
                  <c:v>0.146954</c:v>
                </c:pt>
                <c:pt idx="4741">
                  <c:v>0.146092</c:v>
                </c:pt>
                <c:pt idx="4742">
                  <c:v>0.145203</c:v>
                </c:pt>
                <c:pt idx="4743">
                  <c:v>0.14428299999999999</c:v>
                </c:pt>
                <c:pt idx="4744">
                  <c:v>0.14333199999999999</c:v>
                </c:pt>
                <c:pt idx="4745">
                  <c:v>0.142346</c:v>
                </c:pt>
                <c:pt idx="4746">
                  <c:v>0.14132400000000001</c:v>
                </c:pt>
                <c:pt idx="4747">
                  <c:v>0.140262</c:v>
                </c:pt>
                <c:pt idx="4748">
                  <c:v>0.139159</c:v>
                </c:pt>
                <c:pt idx="4749">
                  <c:v>0.138012</c:v>
                </c:pt>
                <c:pt idx="4750">
                  <c:v>0.136821</c:v>
                </c:pt>
                <c:pt idx="4751">
                  <c:v>0.13558300000000001</c:v>
                </c:pt>
                <c:pt idx="4752">
                  <c:v>0.134297</c:v>
                </c:pt>
                <c:pt idx="4753">
                  <c:v>0.13295999999999999</c:v>
                </c:pt>
                <c:pt idx="4754">
                  <c:v>0.13157199999999999</c:v>
                </c:pt>
                <c:pt idx="4755">
                  <c:v>0.130132</c:v>
                </c:pt>
                <c:pt idx="4756">
                  <c:v>0.128637</c:v>
                </c:pt>
                <c:pt idx="4757">
                  <c:v>0.127086</c:v>
                </c:pt>
                <c:pt idx="4758">
                  <c:v>0.12547800000000001</c:v>
                </c:pt>
                <c:pt idx="4759">
                  <c:v>0.12381200000000001</c:v>
                </c:pt>
                <c:pt idx="4760">
                  <c:v>0.122087</c:v>
                </c:pt>
                <c:pt idx="4761">
                  <c:v>0.1203</c:v>
                </c:pt>
                <c:pt idx="4762">
                  <c:v>0.118454</c:v>
                </c:pt>
                <c:pt idx="4763">
                  <c:v>0.116545</c:v>
                </c:pt>
                <c:pt idx="4764">
                  <c:v>0.114574</c:v>
                </c:pt>
                <c:pt idx="4765">
                  <c:v>0.11254</c:v>
                </c:pt>
                <c:pt idx="4766">
                  <c:v>0.110441</c:v>
                </c:pt>
                <c:pt idx="4767">
                  <c:v>0.108278</c:v>
                </c:pt>
                <c:pt idx="4768">
                  <c:v>0.10605100000000001</c:v>
                </c:pt>
                <c:pt idx="4769">
                  <c:v>0.10376199999999999</c:v>
                </c:pt>
                <c:pt idx="4770">
                  <c:v>0.10141</c:v>
                </c:pt>
                <c:pt idx="4771">
                  <c:v>9.8996500000000001E-2</c:v>
                </c:pt>
                <c:pt idx="4772">
                  <c:v>9.6523600000000001E-2</c:v>
                </c:pt>
                <c:pt idx="4773">
                  <c:v>9.3992099999999995E-2</c:v>
                </c:pt>
                <c:pt idx="4774">
                  <c:v>9.1402499999999998E-2</c:v>
                </c:pt>
                <c:pt idx="4775">
                  <c:v>8.87545E-2</c:v>
                </c:pt>
                <c:pt idx="4776">
                  <c:v>8.6048700000000006E-2</c:v>
                </c:pt>
                <c:pt idx="4777">
                  <c:v>8.3285999999999999E-2</c:v>
                </c:pt>
                <c:pt idx="4778">
                  <c:v>8.0467999999999998E-2</c:v>
                </c:pt>
                <c:pt idx="4779">
                  <c:v>7.7596600000000002E-2</c:v>
                </c:pt>
                <c:pt idx="4780">
                  <c:v>7.4674199999999996E-2</c:v>
                </c:pt>
                <c:pt idx="4781">
                  <c:v>7.1703199999999995E-2</c:v>
                </c:pt>
                <c:pt idx="4782">
                  <c:v>6.8685999999999997E-2</c:v>
                </c:pt>
                <c:pt idx="4783">
                  <c:v>6.5624699999999994E-2</c:v>
                </c:pt>
                <c:pt idx="4784">
                  <c:v>6.2521699999999999E-2</c:v>
                </c:pt>
                <c:pt idx="4785">
                  <c:v>5.9379500000000002E-2</c:v>
                </c:pt>
                <c:pt idx="4786">
                  <c:v>5.6200899999999998E-2</c:v>
                </c:pt>
                <c:pt idx="4787">
                  <c:v>5.2989000000000001E-2</c:v>
                </c:pt>
                <c:pt idx="4788">
                  <c:v>4.9746800000000001E-2</c:v>
                </c:pt>
                <c:pt idx="4789">
                  <c:v>4.6476499999999997E-2</c:v>
                </c:pt>
                <c:pt idx="4790">
                  <c:v>4.3181200000000003E-2</c:v>
                </c:pt>
                <c:pt idx="4791">
                  <c:v>3.9865900000000003E-2</c:v>
                </c:pt>
                <c:pt idx="4792">
                  <c:v>3.6534900000000002E-2</c:v>
                </c:pt>
                <c:pt idx="4793">
                  <c:v>3.3191900000000003E-2</c:v>
                </c:pt>
                <c:pt idx="4794">
                  <c:v>2.9839999999999998E-2</c:v>
                </c:pt>
                <c:pt idx="4795" formatCode="0.00E+00">
                  <c:v>2.64829E-2</c:v>
                </c:pt>
                <c:pt idx="4796" formatCode="0.00E+00">
                  <c:v>2.3125300000000001E-2</c:v>
                </c:pt>
                <c:pt idx="4797" formatCode="0.00E+00">
                  <c:v>1.9772999999999999E-2</c:v>
                </c:pt>
                <c:pt idx="4798" formatCode="0.00E+00">
                  <c:v>1.6431600000000001E-2</c:v>
                </c:pt>
                <c:pt idx="4799" formatCode="0.00E+00">
                  <c:v>1.31062E-2</c:v>
                </c:pt>
                <c:pt idx="4800" formatCode="0.00E+00">
                  <c:v>9.8012900000000007E-3</c:v>
                </c:pt>
                <c:pt idx="4801" formatCode="0.00E+00">
                  <c:v>6.5202999999999997E-3</c:v>
                </c:pt>
                <c:pt idx="4802" formatCode="0.00E+00">
                  <c:v>3.2665400000000001E-3</c:v>
                </c:pt>
                <c:pt idx="4803" formatCode="0.00E+00">
                  <c:v>4.4422899999999998E-5</c:v>
                </c:pt>
                <c:pt idx="4804" formatCode="0.00E+00">
                  <c:v>-3.14036E-3</c:v>
                </c:pt>
                <c:pt idx="4805" formatCode="0.00E+00">
                  <c:v>-6.2819599999999996E-3</c:v>
                </c:pt>
                <c:pt idx="4806" formatCode="0.00E+00">
                  <c:v>-9.3751500000000005E-3</c:v>
                </c:pt>
                <c:pt idx="4807">
                  <c:v>-1.24151E-2</c:v>
                </c:pt>
                <c:pt idx="4808">
                  <c:v>-1.53971E-2</c:v>
                </c:pt>
                <c:pt idx="4809">
                  <c:v>-1.8316800000000001E-2</c:v>
                </c:pt>
                <c:pt idx="4810">
                  <c:v>-2.1169400000000001E-2</c:v>
                </c:pt>
                <c:pt idx="4811">
                  <c:v>-2.3949999999999999E-2</c:v>
                </c:pt>
                <c:pt idx="4812">
                  <c:v>-2.6653900000000001E-2</c:v>
                </c:pt>
                <c:pt idx="4813">
                  <c:v>-2.9277299999999999E-2</c:v>
                </c:pt>
                <c:pt idx="4814">
                  <c:v>-3.1816400000000002E-2</c:v>
                </c:pt>
                <c:pt idx="4815">
                  <c:v>-3.4266100000000001E-2</c:v>
                </c:pt>
                <c:pt idx="4816">
                  <c:v>-3.6621500000000001E-2</c:v>
                </c:pt>
                <c:pt idx="4817">
                  <c:v>-3.8877700000000001E-2</c:v>
                </c:pt>
                <c:pt idx="4818">
                  <c:v>-4.1029799999999998E-2</c:v>
                </c:pt>
                <c:pt idx="4819">
                  <c:v>-4.3072800000000001E-2</c:v>
                </c:pt>
                <c:pt idx="4820">
                  <c:v>-4.5002300000000002E-2</c:v>
                </c:pt>
                <c:pt idx="4821">
                  <c:v>-4.68137E-2</c:v>
                </c:pt>
                <c:pt idx="4822">
                  <c:v>-4.8501599999999999E-2</c:v>
                </c:pt>
                <c:pt idx="4823">
                  <c:v>-5.0060599999999997E-2</c:v>
                </c:pt>
                <c:pt idx="4824">
                  <c:v>-5.1485999999999997E-2</c:v>
                </c:pt>
                <c:pt idx="4825">
                  <c:v>-5.2774599999999998E-2</c:v>
                </c:pt>
                <c:pt idx="4826">
                  <c:v>-5.3923699999999998E-2</c:v>
                </c:pt>
                <c:pt idx="4827">
                  <c:v>-5.4930300000000001E-2</c:v>
                </c:pt>
                <c:pt idx="4828">
                  <c:v>-5.5790399999999997E-2</c:v>
                </c:pt>
                <c:pt idx="4829">
                  <c:v>-5.65009E-2</c:v>
                </c:pt>
                <c:pt idx="4830">
                  <c:v>-5.7059199999999997E-2</c:v>
                </c:pt>
                <c:pt idx="4831">
                  <c:v>-5.7462699999999999E-2</c:v>
                </c:pt>
                <c:pt idx="4832">
                  <c:v>-5.7707599999999998E-2</c:v>
                </c:pt>
                <c:pt idx="4833">
                  <c:v>-5.7790399999999999E-2</c:v>
                </c:pt>
                <c:pt idx="4834">
                  <c:v>-5.7708099999999998E-2</c:v>
                </c:pt>
                <c:pt idx="4835">
                  <c:v>-5.7458299999999997E-2</c:v>
                </c:pt>
                <c:pt idx="4836">
                  <c:v>-5.7038600000000002E-2</c:v>
                </c:pt>
                <c:pt idx="4837">
                  <c:v>-5.6447999999999998E-2</c:v>
                </c:pt>
                <c:pt idx="4838">
                  <c:v>-5.5685600000000002E-2</c:v>
                </c:pt>
                <c:pt idx="4839">
                  <c:v>-5.4750699999999999E-2</c:v>
                </c:pt>
                <c:pt idx="4840">
                  <c:v>-5.3642000000000002E-2</c:v>
                </c:pt>
                <c:pt idx="4841">
                  <c:v>-5.2358000000000002E-2</c:v>
                </c:pt>
                <c:pt idx="4842">
                  <c:v>-5.0897699999999997E-2</c:v>
                </c:pt>
                <c:pt idx="4843">
                  <c:v>-4.9260400000000003E-2</c:v>
                </c:pt>
                <c:pt idx="4844">
                  <c:v>-4.7446000000000002E-2</c:v>
                </c:pt>
                <c:pt idx="4845">
                  <c:v>-4.5454599999999998E-2</c:v>
                </c:pt>
                <c:pt idx="4846">
                  <c:v>-4.3286600000000001E-2</c:v>
                </c:pt>
                <c:pt idx="4847">
                  <c:v>-4.0942899999999997E-2</c:v>
                </c:pt>
                <c:pt idx="4848">
                  <c:v>-3.84245E-2</c:v>
                </c:pt>
                <c:pt idx="4849">
                  <c:v>-3.5731899999999997E-2</c:v>
                </c:pt>
                <c:pt idx="4850">
                  <c:v>-3.2866300000000001E-2</c:v>
                </c:pt>
                <c:pt idx="4851">
                  <c:v>-2.9829999999999999E-2</c:v>
                </c:pt>
                <c:pt idx="4852">
                  <c:v>-2.6625699999999999E-2</c:v>
                </c:pt>
                <c:pt idx="4853">
                  <c:v>-2.3256599999999999E-2</c:v>
                </c:pt>
                <c:pt idx="4854">
                  <c:v>-1.9726500000000001E-2</c:v>
                </c:pt>
                <c:pt idx="4855">
                  <c:v>-1.60386E-2</c:v>
                </c:pt>
                <c:pt idx="4856">
                  <c:v>-1.2194699999999999E-2</c:v>
                </c:pt>
                <c:pt idx="4857" formatCode="0.00E+00">
                  <c:v>-8.1963699999999997E-3</c:v>
                </c:pt>
                <c:pt idx="4858" formatCode="0.00E+00">
                  <c:v>-4.0464200000000002E-3</c:v>
                </c:pt>
                <c:pt idx="4859" formatCode="0.00E+00">
                  <c:v>2.5119299999999998E-4</c:v>
                </c:pt>
                <c:pt idx="4860" formatCode="0.00E+00">
                  <c:v>4.6925300000000003E-3</c:v>
                </c:pt>
                <c:pt idx="4861" formatCode="0.00E+00">
                  <c:v>9.2736999999999993E-3</c:v>
                </c:pt>
                <c:pt idx="4862">
                  <c:v>1.3990300000000001E-2</c:v>
                </c:pt>
                <c:pt idx="4863">
                  <c:v>1.8837400000000001E-2</c:v>
                </c:pt>
                <c:pt idx="4864">
                  <c:v>2.38103E-2</c:v>
                </c:pt>
                <c:pt idx="4865">
                  <c:v>2.89044E-2</c:v>
                </c:pt>
                <c:pt idx="4866">
                  <c:v>3.41143E-2</c:v>
                </c:pt>
                <c:pt idx="4867">
                  <c:v>3.9433599999999999E-2</c:v>
                </c:pt>
                <c:pt idx="4868">
                  <c:v>4.4855699999999998E-2</c:v>
                </c:pt>
                <c:pt idx="4869">
                  <c:v>5.0374599999999999E-2</c:v>
                </c:pt>
                <c:pt idx="4870">
                  <c:v>5.5984399999999997E-2</c:v>
                </c:pt>
                <c:pt idx="4871">
                  <c:v>6.1678400000000001E-2</c:v>
                </c:pt>
                <c:pt idx="4872">
                  <c:v>6.7449999999999996E-2</c:v>
                </c:pt>
                <c:pt idx="4873">
                  <c:v>7.3292700000000002E-2</c:v>
                </c:pt>
                <c:pt idx="4874">
                  <c:v>7.9200199999999998E-2</c:v>
                </c:pt>
                <c:pt idx="4875">
                  <c:v>8.5165400000000002E-2</c:v>
                </c:pt>
                <c:pt idx="4876">
                  <c:v>9.1181200000000004E-2</c:v>
                </c:pt>
                <c:pt idx="4877">
                  <c:v>9.7240499999999994E-2</c:v>
                </c:pt>
                <c:pt idx="4878">
                  <c:v>0.103336</c:v>
                </c:pt>
                <c:pt idx="4879">
                  <c:v>0.109461</c:v>
                </c:pt>
                <c:pt idx="4880">
                  <c:v>0.115608</c:v>
                </c:pt>
                <c:pt idx="4881">
                  <c:v>0.121769</c:v>
                </c:pt>
                <c:pt idx="4882">
                  <c:v>0.127938</c:v>
                </c:pt>
                <c:pt idx="4883">
                  <c:v>0.134105</c:v>
                </c:pt>
                <c:pt idx="4884">
                  <c:v>0.140265</c:v>
                </c:pt>
                <c:pt idx="4885">
                  <c:v>0.14640800000000001</c:v>
                </c:pt>
                <c:pt idx="4886">
                  <c:v>0.152528</c:v>
                </c:pt>
                <c:pt idx="4887">
                  <c:v>0.15861600000000001</c:v>
                </c:pt>
                <c:pt idx="4888">
                  <c:v>0.164664</c:v>
                </c:pt>
                <c:pt idx="4889">
                  <c:v>0.17066200000000001</c:v>
                </c:pt>
                <c:pt idx="4890">
                  <c:v>0.17660400000000001</c:v>
                </c:pt>
                <c:pt idx="4891">
                  <c:v>0.182481</c:v>
                </c:pt>
                <c:pt idx="4892">
                  <c:v>0.18828300000000001</c:v>
                </c:pt>
                <c:pt idx="4893">
                  <c:v>0.19400200000000001</c:v>
                </c:pt>
                <c:pt idx="4894">
                  <c:v>0.199633</c:v>
                </c:pt>
                <c:pt idx="4895">
                  <c:v>0.20516699999999999</c:v>
                </c:pt>
                <c:pt idx="4896">
                  <c:v>0.21059900000000001</c:v>
                </c:pt>
                <c:pt idx="4897">
                  <c:v>0.21592</c:v>
                </c:pt>
                <c:pt idx="4898">
                  <c:v>0.22112399999999999</c:v>
                </c:pt>
                <c:pt idx="4899">
                  <c:v>0.22620299999999999</c:v>
                </c:pt>
                <c:pt idx="4900">
                  <c:v>0.231151</c:v>
                </c:pt>
                <c:pt idx="4901">
                  <c:v>0.23596400000000001</c:v>
                </c:pt>
                <c:pt idx="4902">
                  <c:v>0.24063499999999999</c:v>
                </c:pt>
                <c:pt idx="4903">
                  <c:v>0.24515500000000001</c:v>
                </c:pt>
                <c:pt idx="4904">
                  <c:v>0.24951899999999999</c:v>
                </c:pt>
                <c:pt idx="4905">
                  <c:v>0.25372</c:v>
                </c:pt>
                <c:pt idx="4906">
                  <c:v>0.25775199999999998</c:v>
                </c:pt>
                <c:pt idx="4907">
                  <c:v>0.26161099999999998</c:v>
                </c:pt>
                <c:pt idx="4908">
                  <c:v>0.26529199999999997</c:v>
                </c:pt>
                <c:pt idx="4909">
                  <c:v>0.26878999999999997</c:v>
                </c:pt>
                <c:pt idx="4910">
                  <c:v>0.27210000000000001</c:v>
                </c:pt>
                <c:pt idx="4911">
                  <c:v>0.27521699999999999</c:v>
                </c:pt>
                <c:pt idx="4912">
                  <c:v>0.27813700000000002</c:v>
                </c:pt>
                <c:pt idx="4913">
                  <c:v>0.28085599999999999</c:v>
                </c:pt>
                <c:pt idx="4914">
                  <c:v>0.28337099999999998</c:v>
                </c:pt>
                <c:pt idx="4915">
                  <c:v>0.28567599999999999</c:v>
                </c:pt>
                <c:pt idx="4916">
                  <c:v>0.28777000000000003</c:v>
                </c:pt>
                <c:pt idx="4917">
                  <c:v>0.28964800000000002</c:v>
                </c:pt>
                <c:pt idx="4918">
                  <c:v>0.29131000000000001</c:v>
                </c:pt>
                <c:pt idx="4919">
                  <c:v>0.29275200000000001</c:v>
                </c:pt>
                <c:pt idx="4920">
                  <c:v>0.29397299999999998</c:v>
                </c:pt>
                <c:pt idx="4921">
                  <c:v>0.29497000000000001</c:v>
                </c:pt>
                <c:pt idx="4922">
                  <c:v>0.29574099999999998</c:v>
                </c:pt>
                <c:pt idx="4923">
                  <c:v>0.29628599999999999</c:v>
                </c:pt>
                <c:pt idx="4924">
                  <c:v>0.29660300000000001</c:v>
                </c:pt>
                <c:pt idx="4925">
                  <c:v>0.29669299999999998</c:v>
                </c:pt>
                <c:pt idx="4926">
                  <c:v>0.29655599999999999</c:v>
                </c:pt>
                <c:pt idx="4927">
                  <c:v>0.29619299999999998</c:v>
                </c:pt>
                <c:pt idx="4928">
                  <c:v>0.29560399999999998</c:v>
                </c:pt>
                <c:pt idx="4929">
                  <c:v>0.29479</c:v>
                </c:pt>
                <c:pt idx="4930">
                  <c:v>0.29375099999999998</c:v>
                </c:pt>
                <c:pt idx="4931">
                  <c:v>0.292489</c:v>
                </c:pt>
                <c:pt idx="4932">
                  <c:v>0.29100500000000001</c:v>
                </c:pt>
                <c:pt idx="4933">
                  <c:v>0.28930099999999997</c:v>
                </c:pt>
                <c:pt idx="4934">
                  <c:v>0.28738200000000003</c:v>
                </c:pt>
                <c:pt idx="4935">
                  <c:v>0.28525</c:v>
                </c:pt>
                <c:pt idx="4936">
                  <c:v>0.28290900000000002</c:v>
                </c:pt>
                <c:pt idx="4937">
                  <c:v>0.280362</c:v>
                </c:pt>
                <c:pt idx="4938">
                  <c:v>0.27761200000000003</c:v>
                </c:pt>
                <c:pt idx="4939">
                  <c:v>0.27466299999999999</c:v>
                </c:pt>
                <c:pt idx="4940">
                  <c:v>0.27151999999999998</c:v>
                </c:pt>
                <c:pt idx="4941">
                  <c:v>0.26818700000000001</c:v>
                </c:pt>
                <c:pt idx="4942">
                  <c:v>0.26467000000000002</c:v>
                </c:pt>
                <c:pt idx="4943">
                  <c:v>0.26097199999999998</c:v>
                </c:pt>
                <c:pt idx="4944">
                  <c:v>0.25709900000000002</c:v>
                </c:pt>
                <c:pt idx="4945">
                  <c:v>0.25305699999999998</c:v>
                </c:pt>
                <c:pt idx="4946">
                  <c:v>0.24884999999999999</c:v>
                </c:pt>
                <c:pt idx="4947">
                  <c:v>0.24448400000000001</c:v>
                </c:pt>
                <c:pt idx="4948">
                  <c:v>0.23996500000000001</c:v>
                </c:pt>
                <c:pt idx="4949">
                  <c:v>0.23530000000000001</c:v>
                </c:pt>
                <c:pt idx="4950">
                  <c:v>0.230494</c:v>
                </c:pt>
                <c:pt idx="4951">
                  <c:v>0.225554</c:v>
                </c:pt>
                <c:pt idx="4952">
                  <c:v>0.22048899999999999</c:v>
                </c:pt>
                <c:pt idx="4953">
                  <c:v>0.215304</c:v>
                </c:pt>
                <c:pt idx="4954">
                  <c:v>0.210007</c:v>
                </c:pt>
                <c:pt idx="4955">
                  <c:v>0.20460500000000001</c:v>
                </c:pt>
                <c:pt idx="4956">
                  <c:v>0.199105</c:v>
                </c:pt>
                <c:pt idx="4957">
                  <c:v>0.19351399999999999</c:v>
                </c:pt>
                <c:pt idx="4958">
                  <c:v>0.18784000000000001</c:v>
                </c:pt>
                <c:pt idx="4959">
                  <c:v>0.182092</c:v>
                </c:pt>
                <c:pt idx="4960">
                  <c:v>0.17627699999999999</c:v>
                </c:pt>
                <c:pt idx="4961">
                  <c:v>0.170402</c:v>
                </c:pt>
                <c:pt idx="4962">
                  <c:v>0.16447800000000001</c:v>
                </c:pt>
                <c:pt idx="4963">
                  <c:v>0.15851199999999999</c:v>
                </c:pt>
                <c:pt idx="4964">
                  <c:v>0.15251200000000001</c:v>
                </c:pt>
                <c:pt idx="4965">
                  <c:v>0.14648600000000001</c:v>
                </c:pt>
                <c:pt idx="4966">
                  <c:v>0.14044100000000001</c:v>
                </c:pt>
                <c:pt idx="4967">
                  <c:v>0.13438600000000001</c:v>
                </c:pt>
                <c:pt idx="4968">
                  <c:v>0.128331</c:v>
                </c:pt>
                <c:pt idx="4969">
                  <c:v>0.122283</c:v>
                </c:pt>
                <c:pt idx="4970">
                  <c:v>0.11625000000000001</c:v>
                </c:pt>
                <c:pt idx="4971">
                  <c:v>0.110238</c:v>
                </c:pt>
                <c:pt idx="4972">
                  <c:v>0.104257</c:v>
                </c:pt>
                <c:pt idx="4973">
                  <c:v>9.8314200000000004E-2</c:v>
                </c:pt>
                <c:pt idx="4974">
                  <c:v>9.2416300000000007E-2</c:v>
                </c:pt>
                <c:pt idx="4975">
                  <c:v>8.6571099999999998E-2</c:v>
                </c:pt>
                <c:pt idx="4976">
                  <c:v>8.07861E-2</c:v>
                </c:pt>
                <c:pt idx="4977">
                  <c:v>7.5069200000000003E-2</c:v>
                </c:pt>
                <c:pt idx="4978">
                  <c:v>6.9427900000000001E-2</c:v>
                </c:pt>
                <c:pt idx="4979">
                  <c:v>6.3869599999999999E-2</c:v>
                </c:pt>
                <c:pt idx="4980">
                  <c:v>5.84012E-2</c:v>
                </c:pt>
                <c:pt idx="4981">
                  <c:v>5.3029899999999998E-2</c:v>
                </c:pt>
                <c:pt idx="4982">
                  <c:v>4.7763E-2</c:v>
                </c:pt>
                <c:pt idx="4983">
                  <c:v>4.26068E-2</c:v>
                </c:pt>
                <c:pt idx="4984">
                  <c:v>3.7566799999999997E-2</c:v>
                </c:pt>
                <c:pt idx="4985">
                  <c:v>3.2648200000000002E-2</c:v>
                </c:pt>
                <c:pt idx="4986">
                  <c:v>2.7857699999999999E-2</c:v>
                </c:pt>
                <c:pt idx="4987">
                  <c:v>2.32027E-2</c:v>
                </c:pt>
                <c:pt idx="4988">
                  <c:v>1.8689899999999999E-2</c:v>
                </c:pt>
                <c:pt idx="4989">
                  <c:v>1.4324999999999999E-2</c:v>
                </c:pt>
                <c:pt idx="4990">
                  <c:v>1.0112899999999999E-2</c:v>
                </c:pt>
                <c:pt idx="4991" formatCode="0.00E+00">
                  <c:v>6.0584100000000002E-3</c:v>
                </c:pt>
                <c:pt idx="4992" formatCode="0.00E+00">
                  <c:v>2.1660400000000002E-3</c:v>
                </c:pt>
                <c:pt idx="4993" formatCode="0.00E+00">
                  <c:v>-1.56076E-3</c:v>
                </c:pt>
                <c:pt idx="4994" formatCode="0.00E+00">
                  <c:v>-5.1187300000000002E-3</c:v>
                </c:pt>
                <c:pt idx="4995" formatCode="0.00E+00">
                  <c:v>-8.5043500000000008E-3</c:v>
                </c:pt>
                <c:pt idx="4996">
                  <c:v>-1.17141E-2</c:v>
                </c:pt>
                <c:pt idx="4997">
                  <c:v>-1.4745100000000001E-2</c:v>
                </c:pt>
                <c:pt idx="4998">
                  <c:v>-1.7595300000000001E-2</c:v>
                </c:pt>
                <c:pt idx="4999">
                  <c:v>-2.0262499999999999E-2</c:v>
                </c:pt>
                <c:pt idx="5000">
                  <c:v>-2.2744799999999999E-2</c:v>
                </c:pt>
                <c:pt idx="5001">
                  <c:v>-2.5041000000000001E-2</c:v>
                </c:pt>
                <c:pt idx="5002">
                  <c:v>-2.7150299999999999E-2</c:v>
                </c:pt>
                <c:pt idx="5003">
                  <c:v>-2.9072299999999999E-2</c:v>
                </c:pt>
                <c:pt idx="5004">
                  <c:v>-3.0805900000000001E-2</c:v>
                </c:pt>
                <c:pt idx="5005">
                  <c:v>-3.2349700000000002E-2</c:v>
                </c:pt>
                <c:pt idx="5006">
                  <c:v>-3.3702599999999999E-2</c:v>
                </c:pt>
                <c:pt idx="5007">
                  <c:v>-3.48638E-2</c:v>
                </c:pt>
                <c:pt idx="5008">
                  <c:v>-3.5833499999999997E-2</c:v>
                </c:pt>
                <c:pt idx="5009">
                  <c:v>-3.6613800000000002E-2</c:v>
                </c:pt>
                <c:pt idx="5010">
                  <c:v>-3.72076E-2</c:v>
                </c:pt>
                <c:pt idx="5011">
                  <c:v>-3.7616499999999997E-2</c:v>
                </c:pt>
                <c:pt idx="5012">
                  <c:v>-3.7841800000000002E-2</c:v>
                </c:pt>
                <c:pt idx="5013">
                  <c:v>-3.7885000000000002E-2</c:v>
                </c:pt>
                <c:pt idx="5014">
                  <c:v>-3.7747599999999999E-2</c:v>
                </c:pt>
                <c:pt idx="5015">
                  <c:v>-3.7430900000000003E-2</c:v>
                </c:pt>
                <c:pt idx="5016">
                  <c:v>-3.6935999999999997E-2</c:v>
                </c:pt>
                <c:pt idx="5017">
                  <c:v>-3.6265899999999997E-2</c:v>
                </c:pt>
                <c:pt idx="5018">
                  <c:v>-3.5424499999999998E-2</c:v>
                </c:pt>
                <c:pt idx="5019">
                  <c:v>-3.4416099999999998E-2</c:v>
                </c:pt>
                <c:pt idx="5020">
                  <c:v>-3.32444E-2</c:v>
                </c:pt>
                <c:pt idx="5021">
                  <c:v>-3.19131E-2</c:v>
                </c:pt>
                <c:pt idx="5022">
                  <c:v>-3.04269E-2</c:v>
                </c:pt>
                <c:pt idx="5023">
                  <c:v>-2.8791600000000001E-2</c:v>
                </c:pt>
                <c:pt idx="5024">
                  <c:v>-2.70128E-2</c:v>
                </c:pt>
                <c:pt idx="5025">
                  <c:v>-2.5095200000000002E-2</c:v>
                </c:pt>
                <c:pt idx="5026">
                  <c:v>-2.3043500000000001E-2</c:v>
                </c:pt>
                <c:pt idx="5027">
                  <c:v>-2.0862499999999999E-2</c:v>
                </c:pt>
                <c:pt idx="5028">
                  <c:v>-1.8557199999999999E-2</c:v>
                </c:pt>
                <c:pt idx="5029">
                  <c:v>-1.61326E-2</c:v>
                </c:pt>
                <c:pt idx="5030">
                  <c:v>-1.3594200000000001E-2</c:v>
                </c:pt>
                <c:pt idx="5031">
                  <c:v>-1.0947200000000001E-2</c:v>
                </c:pt>
                <c:pt idx="5032" formatCode="0.00E+00">
                  <c:v>-8.1979400000000008E-3</c:v>
                </c:pt>
                <c:pt idx="5033" formatCode="0.00E+00">
                  <c:v>-5.3531899999999999E-3</c:v>
                </c:pt>
                <c:pt idx="5034" formatCode="0.00E+00">
                  <c:v>-2.4202199999999998E-3</c:v>
                </c:pt>
                <c:pt idx="5035" formatCode="0.00E+00">
                  <c:v>5.9403199999999998E-4</c:v>
                </c:pt>
                <c:pt idx="5036" formatCode="0.00E+00">
                  <c:v>3.6832499999999999E-3</c:v>
                </c:pt>
                <c:pt idx="5037" formatCode="0.00E+00">
                  <c:v>6.8413299999999996E-3</c:v>
                </c:pt>
                <c:pt idx="5038">
                  <c:v>1.00617E-2</c:v>
                </c:pt>
                <c:pt idx="5039">
                  <c:v>1.33375E-2</c:v>
                </c:pt>
                <c:pt idx="5040">
                  <c:v>1.6663299999999999E-2</c:v>
                </c:pt>
                <c:pt idx="5041">
                  <c:v>2.0035299999999999E-2</c:v>
                </c:pt>
                <c:pt idx="5042">
                  <c:v>2.3444699999999999E-2</c:v>
                </c:pt>
                <c:pt idx="5043">
                  <c:v>2.6880600000000001E-2</c:v>
                </c:pt>
                <c:pt idx="5044">
                  <c:v>3.0335999999999998E-2</c:v>
                </c:pt>
                <c:pt idx="5045">
                  <c:v>3.3804399999999998E-2</c:v>
                </c:pt>
                <c:pt idx="5046">
                  <c:v>3.7277699999999997E-2</c:v>
                </c:pt>
                <c:pt idx="5047">
                  <c:v>4.0747100000000001E-2</c:v>
                </c:pt>
                <c:pt idx="5048">
                  <c:v>4.4205599999999998E-2</c:v>
                </c:pt>
                <c:pt idx="5049">
                  <c:v>4.7647599999999998E-2</c:v>
                </c:pt>
                <c:pt idx="5050">
                  <c:v>5.1068000000000002E-2</c:v>
                </c:pt>
                <c:pt idx="5051">
                  <c:v>5.4460599999999998E-2</c:v>
                </c:pt>
                <c:pt idx="5052">
                  <c:v>5.7818099999999997E-2</c:v>
                </c:pt>
                <c:pt idx="5053">
                  <c:v>6.1134000000000001E-2</c:v>
                </c:pt>
                <c:pt idx="5054">
                  <c:v>6.4402799999999996E-2</c:v>
                </c:pt>
                <c:pt idx="5055">
                  <c:v>6.7618800000000007E-2</c:v>
                </c:pt>
                <c:pt idx="5056">
                  <c:v>7.0775900000000003E-2</c:v>
                </c:pt>
                <c:pt idx="5057">
                  <c:v>7.38674E-2</c:v>
                </c:pt>
                <c:pt idx="5058">
                  <c:v>7.68876E-2</c:v>
                </c:pt>
                <c:pt idx="5059">
                  <c:v>7.9830899999999996E-2</c:v>
                </c:pt>
                <c:pt idx="5060">
                  <c:v>8.2692299999999996E-2</c:v>
                </c:pt>
                <c:pt idx="5061">
                  <c:v>8.5466500000000001E-2</c:v>
                </c:pt>
                <c:pt idx="5062">
                  <c:v>8.8148400000000002E-2</c:v>
                </c:pt>
                <c:pt idx="5063">
                  <c:v>9.0734300000000004E-2</c:v>
                </c:pt>
                <c:pt idx="5064">
                  <c:v>9.3220700000000004E-2</c:v>
                </c:pt>
                <c:pt idx="5065">
                  <c:v>9.5603400000000005E-2</c:v>
                </c:pt>
                <c:pt idx="5066">
                  <c:v>9.7878099999999996E-2</c:v>
                </c:pt>
                <c:pt idx="5067">
                  <c:v>0.100041</c:v>
                </c:pt>
                <c:pt idx="5068">
                  <c:v>0.102091</c:v>
                </c:pt>
                <c:pt idx="5069">
                  <c:v>0.10402400000000001</c:v>
                </c:pt>
                <c:pt idx="5070">
                  <c:v>0.105837</c:v>
                </c:pt>
                <c:pt idx="5071">
                  <c:v>0.107527</c:v>
                </c:pt>
                <c:pt idx="5072">
                  <c:v>0.10909000000000001</c:v>
                </c:pt>
                <c:pt idx="5073">
                  <c:v>0.110523</c:v>
                </c:pt>
                <c:pt idx="5074">
                  <c:v>0.11182499999999999</c:v>
                </c:pt>
                <c:pt idx="5075">
                  <c:v>0.112994</c:v>
                </c:pt>
                <c:pt idx="5076">
                  <c:v>0.11402900000000001</c:v>
                </c:pt>
                <c:pt idx="5077">
                  <c:v>0.114927</c:v>
                </c:pt>
                <c:pt idx="5078">
                  <c:v>0.11569</c:v>
                </c:pt>
                <c:pt idx="5079">
                  <c:v>0.116316</c:v>
                </c:pt>
                <c:pt idx="5080">
                  <c:v>0.11680599999999999</c:v>
                </c:pt>
                <c:pt idx="5081">
                  <c:v>0.11716</c:v>
                </c:pt>
                <c:pt idx="5082">
                  <c:v>0.117379</c:v>
                </c:pt>
                <c:pt idx="5083">
                  <c:v>0.117465</c:v>
                </c:pt>
                <c:pt idx="5084">
                  <c:v>0.11741600000000001</c:v>
                </c:pt>
                <c:pt idx="5085">
                  <c:v>0.117234</c:v>
                </c:pt>
                <c:pt idx="5086">
                  <c:v>0.11691699999999999</c:v>
                </c:pt>
                <c:pt idx="5087">
                  <c:v>0.116468</c:v>
                </c:pt>
                <c:pt idx="5088">
                  <c:v>0.115892</c:v>
                </c:pt>
                <c:pt idx="5089">
                  <c:v>0.115189</c:v>
                </c:pt>
                <c:pt idx="5090">
                  <c:v>0.11436399999999999</c:v>
                </c:pt>
                <c:pt idx="5091">
                  <c:v>0.113424</c:v>
                </c:pt>
                <c:pt idx="5092">
                  <c:v>0.11236699999999999</c:v>
                </c:pt>
                <c:pt idx="5093">
                  <c:v>0.111193</c:v>
                </c:pt>
                <c:pt idx="5094">
                  <c:v>0.10990800000000001</c:v>
                </c:pt>
                <c:pt idx="5095">
                  <c:v>0.108515</c:v>
                </c:pt>
                <c:pt idx="5096">
                  <c:v>0.107018</c:v>
                </c:pt>
                <c:pt idx="5097">
                  <c:v>0.105417</c:v>
                </c:pt>
                <c:pt idx="5098">
                  <c:v>0.10371900000000001</c:v>
                </c:pt>
                <c:pt idx="5099">
                  <c:v>0.101927</c:v>
                </c:pt>
                <c:pt idx="5100">
                  <c:v>0.100049</c:v>
                </c:pt>
                <c:pt idx="5101">
                  <c:v>9.8087199999999999E-2</c:v>
                </c:pt>
                <c:pt idx="5102">
                  <c:v>9.6047499999999994E-2</c:v>
                </c:pt>
                <c:pt idx="5103">
                  <c:v>9.3934599999999993E-2</c:v>
                </c:pt>
                <c:pt idx="5104">
                  <c:v>9.1753899999999999E-2</c:v>
                </c:pt>
                <c:pt idx="5105">
                  <c:v>8.9510599999999996E-2</c:v>
                </c:pt>
                <c:pt idx="5106">
                  <c:v>8.7209099999999998E-2</c:v>
                </c:pt>
                <c:pt idx="5107">
                  <c:v>8.4855299999999995E-2</c:v>
                </c:pt>
                <c:pt idx="5108">
                  <c:v>8.2456000000000002E-2</c:v>
                </c:pt>
                <c:pt idx="5109">
                  <c:v>8.0016699999999996E-2</c:v>
                </c:pt>
                <c:pt idx="5110">
                  <c:v>7.7542700000000006E-2</c:v>
                </c:pt>
                <c:pt idx="5111">
                  <c:v>7.5039800000000004E-2</c:v>
                </c:pt>
                <c:pt idx="5112">
                  <c:v>7.2514999999999996E-2</c:v>
                </c:pt>
                <c:pt idx="5113">
                  <c:v>6.9973999999999995E-2</c:v>
                </c:pt>
                <c:pt idx="5114">
                  <c:v>6.7421900000000007E-2</c:v>
                </c:pt>
                <c:pt idx="5115">
                  <c:v>6.4863500000000004E-2</c:v>
                </c:pt>
                <c:pt idx="5116">
                  <c:v>6.2304400000000003E-2</c:v>
                </c:pt>
                <c:pt idx="5117">
                  <c:v>5.9751699999999998E-2</c:v>
                </c:pt>
                <c:pt idx="5118">
                  <c:v>5.7212100000000002E-2</c:v>
                </c:pt>
                <c:pt idx="5119">
                  <c:v>5.4691900000000002E-2</c:v>
                </c:pt>
                <c:pt idx="5120">
                  <c:v>5.2196699999999999E-2</c:v>
                </c:pt>
                <c:pt idx="5121">
                  <c:v>4.9731299999999999E-2</c:v>
                </c:pt>
                <c:pt idx="5122">
                  <c:v>4.73014E-2</c:v>
                </c:pt>
                <c:pt idx="5123">
                  <c:v>4.4914299999999997E-2</c:v>
                </c:pt>
                <c:pt idx="5124">
                  <c:v>4.2577700000000003E-2</c:v>
                </c:pt>
                <c:pt idx="5125">
                  <c:v>4.02975E-2</c:v>
                </c:pt>
                <c:pt idx="5126">
                  <c:v>3.8077399999999997E-2</c:v>
                </c:pt>
                <c:pt idx="5127">
                  <c:v>3.59212E-2</c:v>
                </c:pt>
                <c:pt idx="5128">
                  <c:v>3.3833700000000001E-2</c:v>
                </c:pt>
                <c:pt idx="5129">
                  <c:v>3.1820899999999999E-2</c:v>
                </c:pt>
                <c:pt idx="5130">
                  <c:v>2.98882E-2</c:v>
                </c:pt>
                <c:pt idx="5131">
                  <c:v>2.8041099999999999E-2</c:v>
                </c:pt>
                <c:pt idx="5132">
                  <c:v>2.62861E-2</c:v>
                </c:pt>
                <c:pt idx="5133">
                  <c:v>2.46286E-2</c:v>
                </c:pt>
                <c:pt idx="5134">
                  <c:v>2.3071399999999999E-2</c:v>
                </c:pt>
                <c:pt idx="5135">
                  <c:v>2.16165E-2</c:v>
                </c:pt>
                <c:pt idx="5136">
                  <c:v>2.0267799999999999E-2</c:v>
                </c:pt>
                <c:pt idx="5137">
                  <c:v>1.9029600000000001E-2</c:v>
                </c:pt>
                <c:pt idx="5138">
                  <c:v>1.79051E-2</c:v>
                </c:pt>
                <c:pt idx="5139">
                  <c:v>1.68974E-2</c:v>
                </c:pt>
                <c:pt idx="5140">
                  <c:v>1.6009700000000002E-2</c:v>
                </c:pt>
                <c:pt idx="5141">
                  <c:v>1.52462E-2</c:v>
                </c:pt>
                <c:pt idx="5142">
                  <c:v>1.46103E-2</c:v>
                </c:pt>
                <c:pt idx="5143">
                  <c:v>1.4104200000000001E-2</c:v>
                </c:pt>
                <c:pt idx="5144">
                  <c:v>1.3729999999999999E-2</c:v>
                </c:pt>
                <c:pt idx="5145">
                  <c:v>1.3489299999999999E-2</c:v>
                </c:pt>
                <c:pt idx="5146">
                  <c:v>1.3382099999999999E-2</c:v>
                </c:pt>
                <c:pt idx="5147">
                  <c:v>1.34074E-2</c:v>
                </c:pt>
                <c:pt idx="5148">
                  <c:v>1.35648E-2</c:v>
                </c:pt>
                <c:pt idx="5149">
                  <c:v>1.38548E-2</c:v>
                </c:pt>
                <c:pt idx="5150">
                  <c:v>1.4278799999999999E-2</c:v>
                </c:pt>
                <c:pt idx="5151">
                  <c:v>1.4838499999999999E-2</c:v>
                </c:pt>
                <c:pt idx="5152">
                  <c:v>1.5535E-2</c:v>
                </c:pt>
                <c:pt idx="5153">
                  <c:v>1.6368299999999999E-2</c:v>
                </c:pt>
                <c:pt idx="5154">
                  <c:v>1.7337399999999999E-2</c:v>
                </c:pt>
                <c:pt idx="5155">
                  <c:v>1.8441599999999999E-2</c:v>
                </c:pt>
                <c:pt idx="5156">
                  <c:v>1.9680799999999998E-2</c:v>
                </c:pt>
                <c:pt idx="5157">
                  <c:v>2.1054099999999999E-2</c:v>
                </c:pt>
                <c:pt idx="5158">
                  <c:v>2.25583E-2</c:v>
                </c:pt>
                <c:pt idx="5159">
                  <c:v>2.4188899999999999E-2</c:v>
                </c:pt>
                <c:pt idx="5160">
                  <c:v>2.5941800000000001E-2</c:v>
                </c:pt>
                <c:pt idx="5161">
                  <c:v>2.78137E-2</c:v>
                </c:pt>
                <c:pt idx="5162">
                  <c:v>2.9801100000000001E-2</c:v>
                </c:pt>
                <c:pt idx="5163">
                  <c:v>3.1900199999999997E-2</c:v>
                </c:pt>
                <c:pt idx="5164">
                  <c:v>3.4107800000000001E-2</c:v>
                </c:pt>
                <c:pt idx="5165">
                  <c:v>3.6420800000000003E-2</c:v>
                </c:pt>
                <c:pt idx="5166">
                  <c:v>3.8835399999999999E-2</c:v>
                </c:pt>
                <c:pt idx="5167">
                  <c:v>4.1347099999999998E-2</c:v>
                </c:pt>
                <c:pt idx="5168">
                  <c:v>4.3950700000000002E-2</c:v>
                </c:pt>
                <c:pt idx="5169">
                  <c:v>4.6641000000000002E-2</c:v>
                </c:pt>
                <c:pt idx="5170">
                  <c:v>4.9414E-2</c:v>
                </c:pt>
                <c:pt idx="5171">
                  <c:v>5.2266800000000002E-2</c:v>
                </c:pt>
                <c:pt idx="5172">
                  <c:v>5.5194600000000003E-2</c:v>
                </c:pt>
                <c:pt idx="5173">
                  <c:v>5.8191E-2</c:v>
                </c:pt>
                <c:pt idx="5174">
                  <c:v>6.1249400000000002E-2</c:v>
                </c:pt>
                <c:pt idx="5175">
                  <c:v>6.4365599999999995E-2</c:v>
                </c:pt>
                <c:pt idx="5176">
                  <c:v>6.7535899999999996E-2</c:v>
                </c:pt>
                <c:pt idx="5177">
                  <c:v>7.0754999999999998E-2</c:v>
                </c:pt>
                <c:pt idx="5178">
                  <c:v>7.4015700000000004E-2</c:v>
                </c:pt>
                <c:pt idx="5179">
                  <c:v>7.7311699999999997E-2</c:v>
                </c:pt>
                <c:pt idx="5180">
                  <c:v>8.0637299999999995E-2</c:v>
                </c:pt>
                <c:pt idx="5181">
                  <c:v>8.3987599999999996E-2</c:v>
                </c:pt>
                <c:pt idx="5182">
                  <c:v>8.7357299999999999E-2</c:v>
                </c:pt>
                <c:pt idx="5183">
                  <c:v>9.0740699999999994E-2</c:v>
                </c:pt>
                <c:pt idx="5184">
                  <c:v>9.4132599999999997E-2</c:v>
                </c:pt>
                <c:pt idx="5185">
                  <c:v>9.7529299999999999E-2</c:v>
                </c:pt>
                <c:pt idx="5186">
                  <c:v>0.100926</c:v>
                </c:pt>
                <c:pt idx="5187">
                  <c:v>0.104315</c:v>
                </c:pt>
                <c:pt idx="5188">
                  <c:v>0.10768800000000001</c:v>
                </c:pt>
                <c:pt idx="5189">
                  <c:v>0.111036</c:v>
                </c:pt>
                <c:pt idx="5190">
                  <c:v>0.114352</c:v>
                </c:pt>
                <c:pt idx="5191">
                  <c:v>0.117629</c:v>
                </c:pt>
                <c:pt idx="5192">
                  <c:v>0.120861</c:v>
                </c:pt>
                <c:pt idx="5193">
                  <c:v>0.124041</c:v>
                </c:pt>
                <c:pt idx="5194">
                  <c:v>0.127162</c:v>
                </c:pt>
                <c:pt idx="5195">
                  <c:v>0.130218</c:v>
                </c:pt>
                <c:pt idx="5196">
                  <c:v>0.13320399999999999</c:v>
                </c:pt>
                <c:pt idx="5197">
                  <c:v>0.13611300000000001</c:v>
                </c:pt>
                <c:pt idx="5198">
                  <c:v>0.13894200000000001</c:v>
                </c:pt>
                <c:pt idx="5199">
                  <c:v>0.14168500000000001</c:v>
                </c:pt>
                <c:pt idx="5200">
                  <c:v>0.14433799999999999</c:v>
                </c:pt>
                <c:pt idx="5201">
                  <c:v>0.146893</c:v>
                </c:pt>
                <c:pt idx="5202">
                  <c:v>0.149344</c:v>
                </c:pt>
                <c:pt idx="5203">
                  <c:v>0.15168899999999999</c:v>
                </c:pt>
                <c:pt idx="5204">
                  <c:v>0.15392400000000001</c:v>
                </c:pt>
                <c:pt idx="5205">
                  <c:v>0.15604599999999999</c:v>
                </c:pt>
                <c:pt idx="5206">
                  <c:v>0.158052</c:v>
                </c:pt>
                <c:pt idx="5207">
                  <c:v>0.159937</c:v>
                </c:pt>
                <c:pt idx="5208">
                  <c:v>0.16169800000000001</c:v>
                </c:pt>
                <c:pt idx="5209">
                  <c:v>0.16333</c:v>
                </c:pt>
                <c:pt idx="5210">
                  <c:v>0.16483</c:v>
                </c:pt>
                <c:pt idx="5211">
                  <c:v>0.16619300000000001</c:v>
                </c:pt>
                <c:pt idx="5212">
                  <c:v>0.16741400000000001</c:v>
                </c:pt>
                <c:pt idx="5213">
                  <c:v>0.168491</c:v>
                </c:pt>
                <c:pt idx="5214">
                  <c:v>0.16942199999999999</c:v>
                </c:pt>
                <c:pt idx="5215">
                  <c:v>0.17020399999999999</c:v>
                </c:pt>
                <c:pt idx="5216">
                  <c:v>0.17083599999999999</c:v>
                </c:pt>
                <c:pt idx="5217">
                  <c:v>0.171315</c:v>
                </c:pt>
                <c:pt idx="5218">
                  <c:v>0.17163900000000001</c:v>
                </c:pt>
                <c:pt idx="5219">
                  <c:v>0.17180599999999999</c:v>
                </c:pt>
                <c:pt idx="5220">
                  <c:v>0.171817</c:v>
                </c:pt>
                <c:pt idx="5221">
                  <c:v>0.17166999999999999</c:v>
                </c:pt>
                <c:pt idx="5222">
                  <c:v>0.17136199999999999</c:v>
                </c:pt>
                <c:pt idx="5223">
                  <c:v>0.17088999999999999</c:v>
                </c:pt>
                <c:pt idx="5224">
                  <c:v>0.17025399999999999</c:v>
                </c:pt>
                <c:pt idx="5225">
                  <c:v>0.16945299999999999</c:v>
                </c:pt>
                <c:pt idx="5226">
                  <c:v>0.16848299999999999</c:v>
                </c:pt>
                <c:pt idx="5227">
                  <c:v>0.167347</c:v>
                </c:pt>
                <c:pt idx="5228">
                  <c:v>0.166047</c:v>
                </c:pt>
                <c:pt idx="5229">
                  <c:v>0.16458400000000001</c:v>
                </c:pt>
                <c:pt idx="5230">
                  <c:v>0.162962</c:v>
                </c:pt>
                <c:pt idx="5231">
                  <c:v>0.16118199999999999</c:v>
                </c:pt>
                <c:pt idx="5232">
                  <c:v>0.159247</c:v>
                </c:pt>
                <c:pt idx="5233">
                  <c:v>0.15715799999999999</c:v>
                </c:pt>
                <c:pt idx="5234">
                  <c:v>0.154916</c:v>
                </c:pt>
                <c:pt idx="5235">
                  <c:v>0.15252099999999999</c:v>
                </c:pt>
                <c:pt idx="5236">
                  <c:v>0.149976</c:v>
                </c:pt>
                <c:pt idx="5237">
                  <c:v>0.147285</c:v>
                </c:pt>
                <c:pt idx="5238">
                  <c:v>0.14445</c:v>
                </c:pt>
                <c:pt idx="5239">
                  <c:v>0.14147799999999999</c:v>
                </c:pt>
                <c:pt idx="5240">
                  <c:v>0.138372</c:v>
                </c:pt>
                <c:pt idx="5241">
                  <c:v>0.13513600000000001</c:v>
                </c:pt>
                <c:pt idx="5242">
                  <c:v>0.131771</c:v>
                </c:pt>
                <c:pt idx="5243">
                  <c:v>0.12828200000000001</c:v>
                </c:pt>
                <c:pt idx="5244">
                  <c:v>0.12467200000000001</c:v>
                </c:pt>
                <c:pt idx="5245">
                  <c:v>0.120944</c:v>
                </c:pt>
                <c:pt idx="5246">
                  <c:v>0.117102</c:v>
                </c:pt>
                <c:pt idx="5247">
                  <c:v>0.11315</c:v>
                </c:pt>
                <c:pt idx="5248">
                  <c:v>0.109093</c:v>
                </c:pt>
                <c:pt idx="5249">
                  <c:v>0.104936</c:v>
                </c:pt>
                <c:pt idx="5250">
                  <c:v>0.100685</c:v>
                </c:pt>
                <c:pt idx="5251">
                  <c:v>9.6345299999999995E-2</c:v>
                </c:pt>
                <c:pt idx="5252">
                  <c:v>9.1920500000000002E-2</c:v>
                </c:pt>
                <c:pt idx="5253">
                  <c:v>8.7416099999999997E-2</c:v>
                </c:pt>
                <c:pt idx="5254">
                  <c:v>8.2838800000000004E-2</c:v>
                </c:pt>
                <c:pt idx="5255">
                  <c:v>7.8195700000000007E-2</c:v>
                </c:pt>
                <c:pt idx="5256">
                  <c:v>7.3492399999999999E-2</c:v>
                </c:pt>
                <c:pt idx="5257">
                  <c:v>6.8732799999999997E-2</c:v>
                </c:pt>
                <c:pt idx="5258">
                  <c:v>6.3922599999999996E-2</c:v>
                </c:pt>
                <c:pt idx="5259">
                  <c:v>5.9069299999999998E-2</c:v>
                </c:pt>
                <c:pt idx="5260">
                  <c:v>5.4179100000000001E-2</c:v>
                </c:pt>
                <c:pt idx="5261">
                  <c:v>4.9256300000000003E-2</c:v>
                </c:pt>
                <c:pt idx="5262">
                  <c:v>4.4305999999999998E-2</c:v>
                </c:pt>
                <c:pt idx="5263">
                  <c:v>3.93347E-2</c:v>
                </c:pt>
                <c:pt idx="5264">
                  <c:v>3.4348900000000002E-2</c:v>
                </c:pt>
                <c:pt idx="5265">
                  <c:v>2.9355099999999999E-2</c:v>
                </c:pt>
                <c:pt idx="5266">
                  <c:v>2.4360099999999999E-2</c:v>
                </c:pt>
                <c:pt idx="5267">
                  <c:v>1.9370499999999999E-2</c:v>
                </c:pt>
                <c:pt idx="5268">
                  <c:v>1.43927E-2</c:v>
                </c:pt>
                <c:pt idx="5269" formatCode="0.00E+00">
                  <c:v>9.4313599999999997E-3</c:v>
                </c:pt>
                <c:pt idx="5270" formatCode="0.00E+00">
                  <c:v>4.49104E-3</c:v>
                </c:pt>
                <c:pt idx="5271" formatCode="0.00E+00">
                  <c:v>-4.2216600000000002E-4</c:v>
                </c:pt>
                <c:pt idx="5272" formatCode="0.00E+00">
                  <c:v>-5.2989500000000002E-3</c:v>
                </c:pt>
                <c:pt idx="5273">
                  <c:v>-1.01297E-2</c:v>
                </c:pt>
                <c:pt idx="5274">
                  <c:v>-1.4907800000000001E-2</c:v>
                </c:pt>
                <c:pt idx="5275">
                  <c:v>-1.9628199999999998E-2</c:v>
                </c:pt>
                <c:pt idx="5276">
                  <c:v>-2.4286100000000001E-2</c:v>
                </c:pt>
                <c:pt idx="5277">
                  <c:v>-2.88781E-2</c:v>
                </c:pt>
                <c:pt idx="5278">
                  <c:v>-3.3400300000000001E-2</c:v>
                </c:pt>
                <c:pt idx="5279">
                  <c:v>-3.7847199999999998E-2</c:v>
                </c:pt>
                <c:pt idx="5280">
                  <c:v>-4.2213000000000001E-2</c:v>
                </c:pt>
                <c:pt idx="5281">
                  <c:v>-4.64952E-2</c:v>
                </c:pt>
                <c:pt idx="5282">
                  <c:v>-5.0692399999999999E-2</c:v>
                </c:pt>
                <c:pt idx="5283">
                  <c:v>-5.4801599999999999E-2</c:v>
                </c:pt>
                <c:pt idx="5284">
                  <c:v>-5.88189E-2</c:v>
                </c:pt>
                <c:pt idx="5285">
                  <c:v>-6.2740000000000004E-2</c:v>
                </c:pt>
                <c:pt idx="5286">
                  <c:v>-6.6560300000000003E-2</c:v>
                </c:pt>
                <c:pt idx="5287">
                  <c:v>-7.0275199999999996E-2</c:v>
                </c:pt>
                <c:pt idx="5288">
                  <c:v>-7.3880399999999999E-2</c:v>
                </c:pt>
                <c:pt idx="5289">
                  <c:v>-7.7371300000000004E-2</c:v>
                </c:pt>
                <c:pt idx="5290">
                  <c:v>-8.0742999999999995E-2</c:v>
                </c:pt>
                <c:pt idx="5291">
                  <c:v>-8.3990200000000001E-2</c:v>
                </c:pt>
                <c:pt idx="5292">
                  <c:v>-8.7107500000000004E-2</c:v>
                </c:pt>
                <c:pt idx="5293">
                  <c:v>-9.0090000000000003E-2</c:v>
                </c:pt>
                <c:pt idx="5294">
                  <c:v>-9.29344E-2</c:v>
                </c:pt>
                <c:pt idx="5295">
                  <c:v>-9.5637600000000003E-2</c:v>
                </c:pt>
                <c:pt idx="5296">
                  <c:v>-9.8195599999999994E-2</c:v>
                </c:pt>
                <c:pt idx="5297">
                  <c:v>-0.100605</c:v>
                </c:pt>
                <c:pt idx="5298">
                  <c:v>-0.102865</c:v>
                </c:pt>
                <c:pt idx="5299">
                  <c:v>-0.104977</c:v>
                </c:pt>
                <c:pt idx="5300">
                  <c:v>-0.10694099999999999</c:v>
                </c:pt>
                <c:pt idx="5301">
                  <c:v>-0.10875600000000001</c:v>
                </c:pt>
                <c:pt idx="5302">
                  <c:v>-0.11042200000000001</c:v>
                </c:pt>
                <c:pt idx="5303">
                  <c:v>-0.11193699999999999</c:v>
                </c:pt>
                <c:pt idx="5304">
                  <c:v>-0.1133</c:v>
                </c:pt>
                <c:pt idx="5305">
                  <c:v>-0.11451</c:v>
                </c:pt>
                <c:pt idx="5306">
                  <c:v>-0.11556900000000001</c:v>
                </c:pt>
                <c:pt idx="5307">
                  <c:v>-0.116477</c:v>
                </c:pt>
                <c:pt idx="5308">
                  <c:v>-0.11723500000000001</c:v>
                </c:pt>
                <c:pt idx="5309">
                  <c:v>-0.11784500000000001</c:v>
                </c:pt>
                <c:pt idx="5310">
                  <c:v>-0.118307</c:v>
                </c:pt>
                <c:pt idx="5311">
                  <c:v>-0.118626</c:v>
                </c:pt>
                <c:pt idx="5312">
                  <c:v>-0.11880499999999999</c:v>
                </c:pt>
                <c:pt idx="5313">
                  <c:v>-0.11884599999999999</c:v>
                </c:pt>
                <c:pt idx="5314">
                  <c:v>-0.118751</c:v>
                </c:pt>
                <c:pt idx="5315">
                  <c:v>-0.11852</c:v>
                </c:pt>
                <c:pt idx="5316">
                  <c:v>-0.118154</c:v>
                </c:pt>
                <c:pt idx="5317">
                  <c:v>-0.11765200000000001</c:v>
                </c:pt>
                <c:pt idx="5318">
                  <c:v>-0.117016</c:v>
                </c:pt>
                <c:pt idx="5319">
                  <c:v>-0.116247</c:v>
                </c:pt>
                <c:pt idx="5320">
                  <c:v>-0.11534899999999999</c:v>
                </c:pt>
                <c:pt idx="5321">
                  <c:v>-0.114324</c:v>
                </c:pt>
                <c:pt idx="5322">
                  <c:v>-0.113175</c:v>
                </c:pt>
                <c:pt idx="5323">
                  <c:v>-0.111905</c:v>
                </c:pt>
                <c:pt idx="5324">
                  <c:v>-0.110514</c:v>
                </c:pt>
                <c:pt idx="5325">
                  <c:v>-0.109003</c:v>
                </c:pt>
                <c:pt idx="5326">
                  <c:v>-0.107376</c:v>
                </c:pt>
                <c:pt idx="5327">
                  <c:v>-0.10564</c:v>
                </c:pt>
                <c:pt idx="5328">
                  <c:v>-0.103797</c:v>
                </c:pt>
                <c:pt idx="5329">
                  <c:v>-0.101854</c:v>
                </c:pt>
                <c:pt idx="5330">
                  <c:v>-9.9815600000000004E-2</c:v>
                </c:pt>
                <c:pt idx="5331">
                  <c:v>-9.7685300000000003E-2</c:v>
                </c:pt>
                <c:pt idx="5332">
                  <c:v>-9.5467499999999997E-2</c:v>
                </c:pt>
                <c:pt idx="5333">
                  <c:v>-9.3166399999999996E-2</c:v>
                </c:pt>
                <c:pt idx="5334">
                  <c:v>-9.0787599999999996E-2</c:v>
                </c:pt>
                <c:pt idx="5335">
                  <c:v>-8.8335999999999998E-2</c:v>
                </c:pt>
                <c:pt idx="5336">
                  <c:v>-8.5814100000000004E-2</c:v>
                </c:pt>
                <c:pt idx="5337">
                  <c:v>-8.3224099999999995E-2</c:v>
                </c:pt>
                <c:pt idx="5338">
                  <c:v>-8.0570900000000001E-2</c:v>
                </c:pt>
                <c:pt idx="5339">
                  <c:v>-7.7859899999999996E-2</c:v>
                </c:pt>
                <c:pt idx="5340">
                  <c:v>-7.5095200000000001E-2</c:v>
                </c:pt>
                <c:pt idx="5341">
                  <c:v>-7.2279999999999997E-2</c:v>
                </c:pt>
                <c:pt idx="5342">
                  <c:v>-6.9416400000000003E-2</c:v>
                </c:pt>
                <c:pt idx="5343">
                  <c:v>-6.6507899999999995E-2</c:v>
                </c:pt>
                <c:pt idx="5344">
                  <c:v>-6.35598E-2</c:v>
                </c:pt>
                <c:pt idx="5345">
                  <c:v>-6.0578E-2</c:v>
                </c:pt>
                <c:pt idx="5346">
                  <c:v>-5.7567300000000002E-2</c:v>
                </c:pt>
                <c:pt idx="5347">
                  <c:v>-5.4532900000000002E-2</c:v>
                </c:pt>
                <c:pt idx="5348">
                  <c:v>-5.1479799999999999E-2</c:v>
                </c:pt>
                <c:pt idx="5349">
                  <c:v>-4.84126E-2</c:v>
                </c:pt>
                <c:pt idx="5350">
                  <c:v>-4.53357E-2</c:v>
                </c:pt>
                <c:pt idx="5351">
                  <c:v>-4.2253699999999998E-2</c:v>
                </c:pt>
                <c:pt idx="5352">
                  <c:v>-3.9170000000000003E-2</c:v>
                </c:pt>
                <c:pt idx="5353">
                  <c:v>-3.6086800000000002E-2</c:v>
                </c:pt>
                <c:pt idx="5354">
                  <c:v>-3.30079E-2</c:v>
                </c:pt>
                <c:pt idx="5355">
                  <c:v>-2.99391E-2</c:v>
                </c:pt>
                <c:pt idx="5356">
                  <c:v>-2.6885300000000001E-2</c:v>
                </c:pt>
                <c:pt idx="5357">
                  <c:v>-2.3850300000000001E-2</c:v>
                </c:pt>
                <c:pt idx="5358">
                  <c:v>-2.0837100000000001E-2</c:v>
                </c:pt>
                <c:pt idx="5359">
                  <c:v>-1.7847999999999999E-2</c:v>
                </c:pt>
                <c:pt idx="5360">
                  <c:v>-1.4884E-2</c:v>
                </c:pt>
                <c:pt idx="5361">
                  <c:v>-1.1946699999999999E-2</c:v>
                </c:pt>
                <c:pt idx="5362" formatCode="0.00E+00">
                  <c:v>-9.0391599999999992E-3</c:v>
                </c:pt>
                <c:pt idx="5363" formatCode="0.00E+00">
                  <c:v>-6.1645800000000002E-3</c:v>
                </c:pt>
                <c:pt idx="5364" formatCode="0.00E+00">
                  <c:v>-3.3259000000000001E-3</c:v>
                </c:pt>
                <c:pt idx="5365" formatCode="0.00E+00">
                  <c:v>-5.2679799999999998E-4</c:v>
                </c:pt>
                <c:pt idx="5366" formatCode="0.00E+00">
                  <c:v>2.22828E-3</c:v>
                </c:pt>
                <c:pt idx="5367" formatCode="0.00E+00">
                  <c:v>4.93546E-3</c:v>
                </c:pt>
                <c:pt idx="5368" formatCode="0.00E+00">
                  <c:v>7.5914499999999996E-3</c:v>
                </c:pt>
                <c:pt idx="5369">
                  <c:v>1.0191800000000001E-2</c:v>
                </c:pt>
                <c:pt idx="5370">
                  <c:v>1.2730999999999999E-2</c:v>
                </c:pt>
                <c:pt idx="5371">
                  <c:v>1.52043E-2</c:v>
                </c:pt>
                <c:pt idx="5372">
                  <c:v>1.7608200000000001E-2</c:v>
                </c:pt>
                <c:pt idx="5373">
                  <c:v>1.99405E-2</c:v>
                </c:pt>
                <c:pt idx="5374">
                  <c:v>2.2201200000000001E-2</c:v>
                </c:pt>
                <c:pt idx="5375">
                  <c:v>2.4392299999999999E-2</c:v>
                </c:pt>
                <c:pt idx="5376">
                  <c:v>2.6514800000000002E-2</c:v>
                </c:pt>
                <c:pt idx="5377">
                  <c:v>2.85667E-2</c:v>
                </c:pt>
                <c:pt idx="5378">
                  <c:v>3.05425E-2</c:v>
                </c:pt>
                <c:pt idx="5379">
                  <c:v>3.2437199999999999E-2</c:v>
                </c:pt>
                <c:pt idx="5380">
                  <c:v>3.4250799999999998E-2</c:v>
                </c:pt>
                <c:pt idx="5381">
                  <c:v>3.59878E-2</c:v>
                </c:pt>
                <c:pt idx="5382">
                  <c:v>3.7652600000000001E-2</c:v>
                </c:pt>
                <c:pt idx="5383">
                  <c:v>3.9246999999999997E-2</c:v>
                </c:pt>
                <c:pt idx="5384">
                  <c:v>4.07719E-2</c:v>
                </c:pt>
                <c:pt idx="5385">
                  <c:v>4.2228500000000002E-2</c:v>
                </c:pt>
                <c:pt idx="5386">
                  <c:v>4.3617099999999999E-2</c:v>
                </c:pt>
                <c:pt idx="5387">
                  <c:v>4.4935500000000003E-2</c:v>
                </c:pt>
                <c:pt idx="5388">
                  <c:v>4.6179600000000001E-2</c:v>
                </c:pt>
                <c:pt idx="5389">
                  <c:v>4.7347500000000001E-2</c:v>
                </c:pt>
                <c:pt idx="5390">
                  <c:v>4.8438599999999998E-2</c:v>
                </c:pt>
                <c:pt idx="5391">
                  <c:v>4.9453900000000002E-2</c:v>
                </c:pt>
                <c:pt idx="5392">
                  <c:v>5.0395299999999997E-2</c:v>
                </c:pt>
                <c:pt idx="5393">
                  <c:v>5.1265199999999997E-2</c:v>
                </c:pt>
                <c:pt idx="5394">
                  <c:v>5.2065E-2</c:v>
                </c:pt>
                <c:pt idx="5395">
                  <c:v>5.2795300000000003E-2</c:v>
                </c:pt>
                <c:pt idx="5396">
                  <c:v>5.3457400000000002E-2</c:v>
                </c:pt>
                <c:pt idx="5397">
                  <c:v>5.4052700000000002E-2</c:v>
                </c:pt>
                <c:pt idx="5398">
                  <c:v>5.4580900000000002E-2</c:v>
                </c:pt>
                <c:pt idx="5399">
                  <c:v>5.5041199999999998E-2</c:v>
                </c:pt>
                <c:pt idx="5400">
                  <c:v>5.54353E-2</c:v>
                </c:pt>
                <c:pt idx="5401">
                  <c:v>5.5766099999999999E-2</c:v>
                </c:pt>
                <c:pt idx="5402">
                  <c:v>5.6036999999999997E-2</c:v>
                </c:pt>
                <c:pt idx="5403">
                  <c:v>5.6252400000000001E-2</c:v>
                </c:pt>
                <c:pt idx="5404">
                  <c:v>5.6416500000000001E-2</c:v>
                </c:pt>
                <c:pt idx="5405">
                  <c:v>5.65313E-2</c:v>
                </c:pt>
                <c:pt idx="5406">
                  <c:v>5.6596100000000003E-2</c:v>
                </c:pt>
                <c:pt idx="5407">
                  <c:v>5.6610199999999999E-2</c:v>
                </c:pt>
                <c:pt idx="5408">
                  <c:v>5.6575100000000003E-2</c:v>
                </c:pt>
                <c:pt idx="5409">
                  <c:v>5.64956E-2</c:v>
                </c:pt>
                <c:pt idx="5410">
                  <c:v>5.6377700000000003E-2</c:v>
                </c:pt>
                <c:pt idx="5411">
                  <c:v>5.6225799999999999E-2</c:v>
                </c:pt>
                <c:pt idx="5412">
                  <c:v>5.6041199999999999E-2</c:v>
                </c:pt>
                <c:pt idx="5413">
                  <c:v>5.5822999999999998E-2</c:v>
                </c:pt>
                <c:pt idx="5414">
                  <c:v>5.5570599999999998E-2</c:v>
                </c:pt>
                <c:pt idx="5415">
                  <c:v>5.5285000000000001E-2</c:v>
                </c:pt>
                <c:pt idx="5416">
                  <c:v>5.4968500000000003E-2</c:v>
                </c:pt>
                <c:pt idx="5417">
                  <c:v>5.4622799999999999E-2</c:v>
                </c:pt>
                <c:pt idx="5418">
                  <c:v>5.4250199999999998E-2</c:v>
                </c:pt>
                <c:pt idx="5419">
                  <c:v>5.3855300000000002E-2</c:v>
                </c:pt>
                <c:pt idx="5420">
                  <c:v>5.34426E-2</c:v>
                </c:pt>
                <c:pt idx="5421">
                  <c:v>5.3013499999999998E-2</c:v>
                </c:pt>
                <c:pt idx="5422">
                  <c:v>5.2567900000000001E-2</c:v>
                </c:pt>
                <c:pt idx="5423">
                  <c:v>5.2106699999999999E-2</c:v>
                </c:pt>
                <c:pt idx="5424">
                  <c:v>5.1632900000000002E-2</c:v>
                </c:pt>
                <c:pt idx="5425">
                  <c:v>5.1149600000000003E-2</c:v>
                </c:pt>
                <c:pt idx="5426">
                  <c:v>5.0660700000000003E-2</c:v>
                </c:pt>
                <c:pt idx="5427">
                  <c:v>5.01705E-2</c:v>
                </c:pt>
                <c:pt idx="5428">
                  <c:v>4.9681500000000003E-2</c:v>
                </c:pt>
                <c:pt idx="5429">
                  <c:v>4.9194300000000003E-2</c:v>
                </c:pt>
                <c:pt idx="5430">
                  <c:v>4.87099E-2</c:v>
                </c:pt>
                <c:pt idx="5431">
                  <c:v>4.8229000000000001E-2</c:v>
                </c:pt>
                <c:pt idx="5432">
                  <c:v>4.7752500000000003E-2</c:v>
                </c:pt>
                <c:pt idx="5433">
                  <c:v>4.7281799999999999E-2</c:v>
                </c:pt>
                <c:pt idx="5434">
                  <c:v>4.6818400000000003E-2</c:v>
                </c:pt>
                <c:pt idx="5435">
                  <c:v>4.6363399999999999E-2</c:v>
                </c:pt>
                <c:pt idx="5436">
                  <c:v>4.5917800000000002E-2</c:v>
                </c:pt>
                <c:pt idx="5437">
                  <c:v>4.5483799999999998E-2</c:v>
                </c:pt>
                <c:pt idx="5438">
                  <c:v>4.5064100000000003E-2</c:v>
                </c:pt>
                <c:pt idx="5439">
                  <c:v>4.4660199999999997E-2</c:v>
                </c:pt>
                <c:pt idx="5440">
                  <c:v>4.4271999999999999E-2</c:v>
                </c:pt>
                <c:pt idx="5441">
                  <c:v>4.38997E-2</c:v>
                </c:pt>
                <c:pt idx="5442">
                  <c:v>4.35433E-2</c:v>
                </c:pt>
                <c:pt idx="5443">
                  <c:v>4.32033E-2</c:v>
                </c:pt>
                <c:pt idx="5444">
                  <c:v>4.2881799999999998E-2</c:v>
                </c:pt>
                <c:pt idx="5445">
                  <c:v>4.25812E-2</c:v>
                </c:pt>
                <c:pt idx="5446">
                  <c:v>4.2301699999999998E-2</c:v>
                </c:pt>
                <c:pt idx="5447">
                  <c:v>4.2042999999999997E-2</c:v>
                </c:pt>
                <c:pt idx="5448">
                  <c:v>4.18059E-2</c:v>
                </c:pt>
                <c:pt idx="5449">
                  <c:v>4.15897E-2</c:v>
                </c:pt>
                <c:pt idx="5450">
                  <c:v>4.1392499999999999E-2</c:v>
                </c:pt>
                <c:pt idx="5451">
                  <c:v>4.1213899999999998E-2</c:v>
                </c:pt>
                <c:pt idx="5452">
                  <c:v>4.1054800000000002E-2</c:v>
                </c:pt>
                <c:pt idx="5453">
                  <c:v>4.0913600000000001E-2</c:v>
                </c:pt>
                <c:pt idx="5454">
                  <c:v>4.07871E-2</c:v>
                </c:pt>
                <c:pt idx="5455">
                  <c:v>4.0673500000000001E-2</c:v>
                </c:pt>
                <c:pt idx="5456">
                  <c:v>4.0573600000000001E-2</c:v>
                </c:pt>
                <c:pt idx="5457">
                  <c:v>4.04874E-2</c:v>
                </c:pt>
                <c:pt idx="5458">
                  <c:v>4.04131E-2</c:v>
                </c:pt>
                <c:pt idx="5459">
                  <c:v>4.0348500000000002E-2</c:v>
                </c:pt>
                <c:pt idx="5460">
                  <c:v>4.0293700000000002E-2</c:v>
                </c:pt>
                <c:pt idx="5461">
                  <c:v>4.0249399999999998E-2</c:v>
                </c:pt>
                <c:pt idx="5462">
                  <c:v>4.0216500000000002E-2</c:v>
                </c:pt>
                <c:pt idx="5463">
                  <c:v>4.0196000000000003E-2</c:v>
                </c:pt>
                <c:pt idx="5464">
                  <c:v>4.01882E-2</c:v>
                </c:pt>
                <c:pt idx="5465">
                  <c:v>4.0190099999999999E-2</c:v>
                </c:pt>
                <c:pt idx="5466">
                  <c:v>4.0195700000000001E-2</c:v>
                </c:pt>
                <c:pt idx="5467">
                  <c:v>4.0201199999999999E-2</c:v>
                </c:pt>
                <c:pt idx="5468">
                  <c:v>4.0206600000000002E-2</c:v>
                </c:pt>
                <c:pt idx="5469">
                  <c:v>4.0214899999999998E-2</c:v>
                </c:pt>
                <c:pt idx="5470">
                  <c:v>4.0227600000000002E-2</c:v>
                </c:pt>
                <c:pt idx="5471">
                  <c:v>4.0243099999999997E-2</c:v>
                </c:pt>
                <c:pt idx="5472">
                  <c:v>4.0257800000000003E-2</c:v>
                </c:pt>
                <c:pt idx="5473">
                  <c:v>4.0268900000000003E-2</c:v>
                </c:pt>
                <c:pt idx="5474">
                  <c:v>4.0273400000000001E-2</c:v>
                </c:pt>
                <c:pt idx="5475">
                  <c:v>4.0266900000000001E-2</c:v>
                </c:pt>
                <c:pt idx="5476">
                  <c:v>4.0244599999999998E-2</c:v>
                </c:pt>
                <c:pt idx="5477">
                  <c:v>4.02034E-2</c:v>
                </c:pt>
                <c:pt idx="5478">
                  <c:v>4.0141200000000002E-2</c:v>
                </c:pt>
                <c:pt idx="5479">
                  <c:v>4.0055899999999998E-2</c:v>
                </c:pt>
                <c:pt idx="5480">
                  <c:v>3.9945000000000001E-2</c:v>
                </c:pt>
                <c:pt idx="5481">
                  <c:v>3.9806300000000003E-2</c:v>
                </c:pt>
                <c:pt idx="5482">
                  <c:v>3.9637100000000001E-2</c:v>
                </c:pt>
                <c:pt idx="5483">
                  <c:v>3.9434499999999997E-2</c:v>
                </c:pt>
                <c:pt idx="5484">
                  <c:v>3.9196399999999999E-2</c:v>
                </c:pt>
                <c:pt idx="5485">
                  <c:v>3.8921400000000002E-2</c:v>
                </c:pt>
                <c:pt idx="5486">
                  <c:v>3.8608200000000002E-2</c:v>
                </c:pt>
                <c:pt idx="5487">
                  <c:v>3.8255699999999997E-2</c:v>
                </c:pt>
                <c:pt idx="5488">
                  <c:v>3.7863399999999998E-2</c:v>
                </c:pt>
                <c:pt idx="5489">
                  <c:v>3.7430699999999997E-2</c:v>
                </c:pt>
                <c:pt idx="5490">
                  <c:v>3.6957200000000003E-2</c:v>
                </c:pt>
                <c:pt idx="5491">
                  <c:v>3.6441599999999998E-2</c:v>
                </c:pt>
                <c:pt idx="5492">
                  <c:v>3.5882499999999998E-2</c:v>
                </c:pt>
                <c:pt idx="5493">
                  <c:v>3.5278900000000002E-2</c:v>
                </c:pt>
                <c:pt idx="5494">
                  <c:v>3.4628399999999997E-2</c:v>
                </c:pt>
                <c:pt idx="5495">
                  <c:v>3.39268E-2</c:v>
                </c:pt>
                <c:pt idx="5496">
                  <c:v>3.31715E-2</c:v>
                </c:pt>
                <c:pt idx="5497">
                  <c:v>3.2363299999999998E-2</c:v>
                </c:pt>
                <c:pt idx="5498">
                  <c:v>3.1502700000000002E-2</c:v>
                </c:pt>
                <c:pt idx="5499">
                  <c:v>3.05869E-2</c:v>
                </c:pt>
                <c:pt idx="5500">
                  <c:v>2.9610500000000001E-2</c:v>
                </c:pt>
                <c:pt idx="5501">
                  <c:v>2.85703E-2</c:v>
                </c:pt>
                <c:pt idx="5502">
                  <c:v>2.7465300000000002E-2</c:v>
                </c:pt>
                <c:pt idx="5503">
                  <c:v>2.62954E-2</c:v>
                </c:pt>
                <c:pt idx="5504">
                  <c:v>2.50593E-2</c:v>
                </c:pt>
                <c:pt idx="5505">
                  <c:v>2.37559E-2</c:v>
                </c:pt>
                <c:pt idx="5506">
                  <c:v>2.23854E-2</c:v>
                </c:pt>
                <c:pt idx="5507">
                  <c:v>2.0949700000000002E-2</c:v>
                </c:pt>
                <c:pt idx="5508">
                  <c:v>1.94509E-2</c:v>
                </c:pt>
                <c:pt idx="5509">
                  <c:v>1.7888600000000001E-2</c:v>
                </c:pt>
                <c:pt idx="5510">
                  <c:v>1.6261299999999999E-2</c:v>
                </c:pt>
                <c:pt idx="5511">
                  <c:v>1.45685E-2</c:v>
                </c:pt>
                <c:pt idx="5512">
                  <c:v>1.2811700000000001E-2</c:v>
                </c:pt>
                <c:pt idx="5513">
                  <c:v>1.09937E-2</c:v>
                </c:pt>
                <c:pt idx="5514" formatCode="0.00E+00">
                  <c:v>9.1169300000000005E-3</c:v>
                </c:pt>
                <c:pt idx="5515" formatCode="0.00E+00">
                  <c:v>7.1827599999999998E-3</c:v>
                </c:pt>
                <c:pt idx="5516" formatCode="0.00E+00">
                  <c:v>5.1906399999999998E-3</c:v>
                </c:pt>
                <c:pt idx="5517" formatCode="0.00E+00">
                  <c:v>3.1398799999999998E-3</c:v>
                </c:pt>
                <c:pt idx="5518" formatCode="0.00E+00">
                  <c:v>1.0302E-3</c:v>
                </c:pt>
                <c:pt idx="5519" formatCode="0.00E+00">
                  <c:v>-1.13853E-3</c:v>
                </c:pt>
                <c:pt idx="5520" formatCode="0.00E+00">
                  <c:v>-3.3652700000000001E-3</c:v>
                </c:pt>
                <c:pt idx="5521" formatCode="0.00E+00">
                  <c:v>-5.6470100000000001E-3</c:v>
                </c:pt>
                <c:pt idx="5522" formatCode="0.00E+00">
                  <c:v>-7.9812800000000003E-3</c:v>
                </c:pt>
                <c:pt idx="5523">
                  <c:v>-1.0366800000000001E-2</c:v>
                </c:pt>
                <c:pt idx="5524">
                  <c:v>-1.2800799999999999E-2</c:v>
                </c:pt>
                <c:pt idx="5525">
                  <c:v>-1.52792E-2</c:v>
                </c:pt>
                <c:pt idx="5526">
                  <c:v>-1.7798700000000001E-2</c:v>
                </c:pt>
                <c:pt idx="5527">
                  <c:v>-2.0358299999999999E-2</c:v>
                </c:pt>
                <c:pt idx="5528">
                  <c:v>-2.29584E-2</c:v>
                </c:pt>
                <c:pt idx="5529">
                  <c:v>-2.55978E-2</c:v>
                </c:pt>
                <c:pt idx="5530">
                  <c:v>-2.82746E-2</c:v>
                </c:pt>
                <c:pt idx="5531">
                  <c:v>-3.09865E-2</c:v>
                </c:pt>
                <c:pt idx="5532">
                  <c:v>-3.3731299999999999E-2</c:v>
                </c:pt>
                <c:pt idx="5533">
                  <c:v>-3.6506400000000001E-2</c:v>
                </c:pt>
                <c:pt idx="5534">
                  <c:v>-3.9308500000000003E-2</c:v>
                </c:pt>
                <c:pt idx="5535">
                  <c:v>-4.2134100000000001E-2</c:v>
                </c:pt>
                <c:pt idx="5536">
                  <c:v>-4.49805E-2</c:v>
                </c:pt>
                <c:pt idx="5537">
                  <c:v>-4.7843999999999998E-2</c:v>
                </c:pt>
                <c:pt idx="5538">
                  <c:v>-5.0719800000000002E-2</c:v>
                </c:pt>
                <c:pt idx="5539">
                  <c:v>-5.3603600000000001E-2</c:v>
                </c:pt>
                <c:pt idx="5540">
                  <c:v>-5.6492000000000001E-2</c:v>
                </c:pt>
                <c:pt idx="5541">
                  <c:v>-5.9381999999999997E-2</c:v>
                </c:pt>
                <c:pt idx="5542">
                  <c:v>-6.2270399999999997E-2</c:v>
                </c:pt>
                <c:pt idx="5543">
                  <c:v>-6.5153500000000003E-2</c:v>
                </c:pt>
                <c:pt idx="5544">
                  <c:v>-6.8026199999999995E-2</c:v>
                </c:pt>
                <c:pt idx="5545">
                  <c:v>-7.0883100000000004E-2</c:v>
                </c:pt>
                <c:pt idx="5546">
                  <c:v>-7.3719699999999999E-2</c:v>
                </c:pt>
                <c:pt idx="5547">
                  <c:v>-7.6532100000000006E-2</c:v>
                </c:pt>
                <c:pt idx="5548">
                  <c:v>-7.9317100000000001E-2</c:v>
                </c:pt>
                <c:pt idx="5549">
                  <c:v>-8.2072199999999998E-2</c:v>
                </c:pt>
                <c:pt idx="5550">
                  <c:v>-8.4793999999999994E-2</c:v>
                </c:pt>
                <c:pt idx="5551">
                  <c:v>-8.7477799999999994E-2</c:v>
                </c:pt>
                <c:pt idx="5552">
                  <c:v>-9.0118699999999996E-2</c:v>
                </c:pt>
                <c:pt idx="5553">
                  <c:v>-9.2713299999999998E-2</c:v>
                </c:pt>
                <c:pt idx="5554">
                  <c:v>-9.5258399999999993E-2</c:v>
                </c:pt>
                <c:pt idx="5555">
                  <c:v>-9.7749299999999997E-2</c:v>
                </c:pt>
                <c:pt idx="5556">
                  <c:v>-0.10018100000000001</c:v>
                </c:pt>
                <c:pt idx="5557">
                  <c:v>-0.102548</c:v>
                </c:pt>
                <c:pt idx="5558">
                  <c:v>-0.104849</c:v>
                </c:pt>
                <c:pt idx="5559">
                  <c:v>-0.107082</c:v>
                </c:pt>
                <c:pt idx="5560">
                  <c:v>-0.10924300000000001</c:v>
                </c:pt>
                <c:pt idx="5561">
                  <c:v>-0.111329</c:v>
                </c:pt>
                <c:pt idx="5562">
                  <c:v>-0.11333600000000001</c:v>
                </c:pt>
                <c:pt idx="5563">
                  <c:v>-0.115262</c:v>
                </c:pt>
                <c:pt idx="5564">
                  <c:v>-0.117106</c:v>
                </c:pt>
                <c:pt idx="5565">
                  <c:v>-0.118857</c:v>
                </c:pt>
                <c:pt idx="5566">
                  <c:v>-0.12049799999999999</c:v>
                </c:pt>
                <c:pt idx="5567">
                  <c:v>-0.122034</c:v>
                </c:pt>
                <c:pt idx="5568">
                  <c:v>-0.123478</c:v>
                </c:pt>
                <c:pt idx="5569">
                  <c:v>-0.12482500000000001</c:v>
                </c:pt>
                <c:pt idx="5570">
                  <c:v>-0.12606500000000001</c:v>
                </c:pt>
                <c:pt idx="5571">
                  <c:v>-0.12719900000000001</c:v>
                </c:pt>
                <c:pt idx="5572">
                  <c:v>-0.12822800000000001</c:v>
                </c:pt>
                <c:pt idx="5573">
                  <c:v>-0.12914700000000001</c:v>
                </c:pt>
                <c:pt idx="5574">
                  <c:v>-0.12995300000000001</c:v>
                </c:pt>
                <c:pt idx="5575">
                  <c:v>-0.13064100000000001</c:v>
                </c:pt>
                <c:pt idx="5576">
                  <c:v>-0.13121099999999999</c:v>
                </c:pt>
                <c:pt idx="5577">
                  <c:v>-0.13166</c:v>
                </c:pt>
                <c:pt idx="5578">
                  <c:v>-0.131989</c:v>
                </c:pt>
                <c:pt idx="5579">
                  <c:v>-0.13219500000000001</c:v>
                </c:pt>
                <c:pt idx="5580">
                  <c:v>-0.13227700000000001</c:v>
                </c:pt>
                <c:pt idx="5581">
                  <c:v>-0.13223299999999999</c:v>
                </c:pt>
                <c:pt idx="5582">
                  <c:v>-0.13206399999999999</c:v>
                </c:pt>
                <c:pt idx="5583">
                  <c:v>-0.131771</c:v>
                </c:pt>
                <c:pt idx="5584">
                  <c:v>-0.131356</c:v>
                </c:pt>
                <c:pt idx="5585">
                  <c:v>-0.13081999999999999</c:v>
                </c:pt>
                <c:pt idx="5586">
                  <c:v>-0.130161</c:v>
                </c:pt>
                <c:pt idx="5587">
                  <c:v>-0.12937899999999999</c:v>
                </c:pt>
                <c:pt idx="5588">
                  <c:v>-0.128473</c:v>
                </c:pt>
                <c:pt idx="5589">
                  <c:v>-0.127443</c:v>
                </c:pt>
                <c:pt idx="5590">
                  <c:v>-0.12628900000000001</c:v>
                </c:pt>
                <c:pt idx="5591">
                  <c:v>-0.12500900000000001</c:v>
                </c:pt>
                <c:pt idx="5592">
                  <c:v>-0.123603</c:v>
                </c:pt>
                <c:pt idx="5593">
                  <c:v>-0.122073</c:v>
                </c:pt>
                <c:pt idx="5594">
                  <c:v>-0.120418</c:v>
                </c:pt>
                <c:pt idx="5595">
                  <c:v>-0.11863899999999999</c:v>
                </c:pt>
                <c:pt idx="5596">
                  <c:v>-0.11673799999999999</c:v>
                </c:pt>
                <c:pt idx="5597">
                  <c:v>-0.114714</c:v>
                </c:pt>
                <c:pt idx="5598">
                  <c:v>-0.11257</c:v>
                </c:pt>
                <c:pt idx="5599">
                  <c:v>-0.110308</c:v>
                </c:pt>
                <c:pt idx="5600">
                  <c:v>-0.107928</c:v>
                </c:pt>
                <c:pt idx="5601">
                  <c:v>-0.105434</c:v>
                </c:pt>
                <c:pt idx="5602">
                  <c:v>-0.102827</c:v>
                </c:pt>
                <c:pt idx="5603">
                  <c:v>-0.10011</c:v>
                </c:pt>
                <c:pt idx="5604">
                  <c:v>-9.7285800000000006E-2</c:v>
                </c:pt>
                <c:pt idx="5605">
                  <c:v>-9.4358499999999998E-2</c:v>
                </c:pt>
                <c:pt idx="5606">
                  <c:v>-9.1331899999999994E-2</c:v>
                </c:pt>
                <c:pt idx="5607">
                  <c:v>-8.8209300000000004E-2</c:v>
                </c:pt>
                <c:pt idx="5608">
                  <c:v>-8.4993200000000005E-2</c:v>
                </c:pt>
                <c:pt idx="5609">
                  <c:v>-8.1686300000000003E-2</c:v>
                </c:pt>
                <c:pt idx="5610">
                  <c:v>-7.8291799999999995E-2</c:v>
                </c:pt>
                <c:pt idx="5611">
                  <c:v>-7.4812900000000002E-2</c:v>
                </c:pt>
                <c:pt idx="5612">
                  <c:v>-7.1252899999999994E-2</c:v>
                </c:pt>
                <c:pt idx="5613">
                  <c:v>-6.7615599999999998E-2</c:v>
                </c:pt>
                <c:pt idx="5614">
                  <c:v>-6.3905000000000003E-2</c:v>
                </c:pt>
                <c:pt idx="5615">
                  <c:v>-6.0125199999999997E-2</c:v>
                </c:pt>
                <c:pt idx="5616">
                  <c:v>-5.6280999999999998E-2</c:v>
                </c:pt>
                <c:pt idx="5617">
                  <c:v>-5.2377399999999998E-2</c:v>
                </c:pt>
                <c:pt idx="5618">
                  <c:v>-4.8420299999999999E-2</c:v>
                </c:pt>
                <c:pt idx="5619">
                  <c:v>-4.4416200000000003E-2</c:v>
                </c:pt>
                <c:pt idx="5620">
                  <c:v>-4.0370400000000001E-2</c:v>
                </c:pt>
                <c:pt idx="5621">
                  <c:v>-3.6286899999999997E-2</c:v>
                </c:pt>
                <c:pt idx="5622">
                  <c:v>-3.2169200000000002E-2</c:v>
                </c:pt>
                <c:pt idx="5623">
                  <c:v>-2.8022100000000001E-2</c:v>
                </c:pt>
                <c:pt idx="5624">
                  <c:v>-2.38506E-2</c:v>
                </c:pt>
                <c:pt idx="5625">
                  <c:v>-1.96583E-2</c:v>
                </c:pt>
                <c:pt idx="5626">
                  <c:v>-1.54485E-2</c:v>
                </c:pt>
                <c:pt idx="5627">
                  <c:v>-1.1225799999999999E-2</c:v>
                </c:pt>
                <c:pt idx="5628" formatCode="0.00E+00">
                  <c:v>-6.9953400000000001E-3</c:v>
                </c:pt>
                <c:pt idx="5629" formatCode="0.00E+00">
                  <c:v>-2.7625800000000002E-3</c:v>
                </c:pt>
                <c:pt idx="5630" formatCode="0.00E+00">
                  <c:v>1.4662900000000001E-3</c:v>
                </c:pt>
                <c:pt idx="5631" formatCode="0.00E+00">
                  <c:v>5.6858999999999998E-3</c:v>
                </c:pt>
                <c:pt idx="5632" formatCode="0.00E+00">
                  <c:v>9.8930400000000005E-3</c:v>
                </c:pt>
                <c:pt idx="5633">
                  <c:v>1.40848E-2</c:v>
                </c:pt>
                <c:pt idx="5634">
                  <c:v>1.8256100000000001E-2</c:v>
                </c:pt>
                <c:pt idx="5635">
                  <c:v>2.23999E-2</c:v>
                </c:pt>
                <c:pt idx="5636">
                  <c:v>2.6508799999999999E-2</c:v>
                </c:pt>
                <c:pt idx="5637">
                  <c:v>3.05764E-2</c:v>
                </c:pt>
                <c:pt idx="5638">
                  <c:v>3.4596200000000001E-2</c:v>
                </c:pt>
                <c:pt idx="5639">
                  <c:v>3.8564000000000001E-2</c:v>
                </c:pt>
                <c:pt idx="5640">
                  <c:v>4.2476699999999999E-2</c:v>
                </c:pt>
                <c:pt idx="5641">
                  <c:v>4.6329799999999997E-2</c:v>
                </c:pt>
                <c:pt idx="5642">
                  <c:v>5.0117700000000001E-2</c:v>
                </c:pt>
                <c:pt idx="5643">
                  <c:v>5.3835500000000001E-2</c:v>
                </c:pt>
                <c:pt idx="5644">
                  <c:v>5.74777E-2</c:v>
                </c:pt>
                <c:pt idx="5645">
                  <c:v>6.1038700000000001E-2</c:v>
                </c:pt>
                <c:pt idx="5646">
                  <c:v>6.4514199999999994E-2</c:v>
                </c:pt>
                <c:pt idx="5647">
                  <c:v>6.7901199999999995E-2</c:v>
                </c:pt>
                <c:pt idx="5648">
                  <c:v>7.1196800000000005E-2</c:v>
                </c:pt>
                <c:pt idx="5649">
                  <c:v>7.4398000000000006E-2</c:v>
                </c:pt>
                <c:pt idx="5650">
                  <c:v>7.7500899999999998E-2</c:v>
                </c:pt>
                <c:pt idx="5651">
                  <c:v>8.0499399999999999E-2</c:v>
                </c:pt>
                <c:pt idx="5652">
                  <c:v>8.3391499999999993E-2</c:v>
                </c:pt>
                <c:pt idx="5653">
                  <c:v>8.6188000000000001E-2</c:v>
                </c:pt>
                <c:pt idx="5654">
                  <c:v>8.8888599999999998E-2</c:v>
                </c:pt>
                <c:pt idx="5655">
                  <c:v>9.1472800000000007E-2</c:v>
                </c:pt>
                <c:pt idx="5656">
                  <c:v>9.3933299999999997E-2</c:v>
                </c:pt>
                <c:pt idx="5657">
                  <c:v>9.6277100000000004E-2</c:v>
                </c:pt>
                <c:pt idx="5658">
                  <c:v>9.8501099999999994E-2</c:v>
                </c:pt>
                <c:pt idx="5659">
                  <c:v>0.10059899999999999</c:v>
                </c:pt>
                <c:pt idx="5660">
                  <c:v>0.10256800000000001</c:v>
                </c:pt>
                <c:pt idx="5661">
                  <c:v>0.104407</c:v>
                </c:pt>
                <c:pt idx="5662">
                  <c:v>0.106116</c:v>
                </c:pt>
                <c:pt idx="5663">
                  <c:v>0.107693</c:v>
                </c:pt>
                <c:pt idx="5664">
                  <c:v>0.109136</c:v>
                </c:pt>
                <c:pt idx="5665">
                  <c:v>0.110443</c:v>
                </c:pt>
                <c:pt idx="5666">
                  <c:v>0.111613</c:v>
                </c:pt>
                <c:pt idx="5667">
                  <c:v>0.11264299999999999</c:v>
                </c:pt>
                <c:pt idx="5668">
                  <c:v>0.113534</c:v>
                </c:pt>
                <c:pt idx="5669">
                  <c:v>0.114284</c:v>
                </c:pt>
                <c:pt idx="5670">
                  <c:v>0.11489099999999999</c:v>
                </c:pt>
                <c:pt idx="5671">
                  <c:v>0.115355</c:v>
                </c:pt>
                <c:pt idx="5672">
                  <c:v>0.115675</c:v>
                </c:pt>
                <c:pt idx="5673">
                  <c:v>0.115851</c:v>
                </c:pt>
                <c:pt idx="5674">
                  <c:v>0.115883</c:v>
                </c:pt>
                <c:pt idx="5675">
                  <c:v>0.115775</c:v>
                </c:pt>
                <c:pt idx="5676">
                  <c:v>0.11552900000000001</c:v>
                </c:pt>
                <c:pt idx="5677">
                  <c:v>0.115146</c:v>
                </c:pt>
                <c:pt idx="5678">
                  <c:v>0.11462799999999999</c:v>
                </c:pt>
                <c:pt idx="5679">
                  <c:v>0.11397699999999999</c:v>
                </c:pt>
                <c:pt idx="5680">
                  <c:v>0.113195</c:v>
                </c:pt>
                <c:pt idx="5681">
                  <c:v>0.11228299999999999</c:v>
                </c:pt>
                <c:pt idx="5682">
                  <c:v>0.11124299999999999</c:v>
                </c:pt>
                <c:pt idx="5683">
                  <c:v>0.110079</c:v>
                </c:pt>
                <c:pt idx="5684">
                  <c:v>0.108792</c:v>
                </c:pt>
                <c:pt idx="5685">
                  <c:v>0.107386</c:v>
                </c:pt>
                <c:pt idx="5686">
                  <c:v>0.105863</c:v>
                </c:pt>
                <c:pt idx="5687">
                  <c:v>0.104226</c:v>
                </c:pt>
                <c:pt idx="5688">
                  <c:v>0.102478</c:v>
                </c:pt>
                <c:pt idx="5689">
                  <c:v>0.10062</c:v>
                </c:pt>
                <c:pt idx="5690">
                  <c:v>9.8655699999999999E-2</c:v>
                </c:pt>
                <c:pt idx="5691">
                  <c:v>9.6587999999999993E-2</c:v>
                </c:pt>
                <c:pt idx="5692">
                  <c:v>9.4419699999999995E-2</c:v>
                </c:pt>
                <c:pt idx="5693">
                  <c:v>9.2154200000000006E-2</c:v>
                </c:pt>
                <c:pt idx="5694">
                  <c:v>8.9795100000000003E-2</c:v>
                </c:pt>
                <c:pt idx="5695">
                  <c:v>8.7345999999999993E-2</c:v>
                </c:pt>
                <c:pt idx="5696">
                  <c:v>8.4810700000000003E-2</c:v>
                </c:pt>
                <c:pt idx="5697">
                  <c:v>8.2193199999999994E-2</c:v>
                </c:pt>
                <c:pt idx="5698">
                  <c:v>7.9497200000000004E-2</c:v>
                </c:pt>
                <c:pt idx="5699">
                  <c:v>7.6726799999999998E-2</c:v>
                </c:pt>
                <c:pt idx="5700">
                  <c:v>7.3886499999999994E-2</c:v>
                </c:pt>
                <c:pt idx="5701">
                  <c:v>7.0981100000000005E-2</c:v>
                </c:pt>
                <c:pt idx="5702">
                  <c:v>6.8015900000000004E-2</c:v>
                </c:pt>
                <c:pt idx="5703">
                  <c:v>6.4996200000000004E-2</c:v>
                </c:pt>
                <c:pt idx="5704">
                  <c:v>6.1927099999999999E-2</c:v>
                </c:pt>
                <c:pt idx="5705">
                  <c:v>5.8812200000000002E-2</c:v>
                </c:pt>
                <c:pt idx="5706">
                  <c:v>5.5654500000000003E-2</c:v>
                </c:pt>
                <c:pt idx="5707">
                  <c:v>5.2457499999999997E-2</c:v>
                </c:pt>
                <c:pt idx="5708">
                  <c:v>4.9225499999999998E-2</c:v>
                </c:pt>
                <c:pt idx="5709">
                  <c:v>4.59631E-2</c:v>
                </c:pt>
                <c:pt idx="5710">
                  <c:v>4.2674499999999997E-2</c:v>
                </c:pt>
                <c:pt idx="5711">
                  <c:v>3.9364499999999997E-2</c:v>
                </c:pt>
                <c:pt idx="5712">
                  <c:v>3.6038300000000002E-2</c:v>
                </c:pt>
                <c:pt idx="5713">
                  <c:v>3.2701099999999997E-2</c:v>
                </c:pt>
                <c:pt idx="5714">
                  <c:v>2.9357999999999999E-2</c:v>
                </c:pt>
                <c:pt idx="5715">
                  <c:v>2.6013100000000001E-2</c:v>
                </c:pt>
                <c:pt idx="5716">
                  <c:v>2.2670200000000001E-2</c:v>
                </c:pt>
                <c:pt idx="5717">
                  <c:v>1.9332499999999999E-2</c:v>
                </c:pt>
                <c:pt idx="5718">
                  <c:v>1.6003900000000001E-2</c:v>
                </c:pt>
                <c:pt idx="5719">
                  <c:v>1.26902E-2</c:v>
                </c:pt>
                <c:pt idx="5720" formatCode="0.00E+00">
                  <c:v>9.3975299999999994E-3</c:v>
                </c:pt>
                <c:pt idx="5721" formatCode="0.00E+00">
                  <c:v>6.1303499999999997E-3</c:v>
                </c:pt>
                <c:pt idx="5722" formatCode="0.00E+00">
                  <c:v>2.89164E-3</c:v>
                </c:pt>
                <c:pt idx="5723" formatCode="0.00E+00">
                  <c:v>-3.1553799999999997E-4</c:v>
                </c:pt>
                <c:pt idx="5724" formatCode="0.00E+00">
                  <c:v>-3.4875399999999999E-3</c:v>
                </c:pt>
                <c:pt idx="5725" formatCode="0.00E+00">
                  <c:v>-6.6214200000000003E-3</c:v>
                </c:pt>
                <c:pt idx="5726" formatCode="0.00E+00">
                  <c:v>-9.7143400000000001E-3</c:v>
                </c:pt>
                <c:pt idx="5727">
                  <c:v>-1.27616E-2</c:v>
                </c:pt>
                <c:pt idx="5728">
                  <c:v>-1.5757799999999999E-2</c:v>
                </c:pt>
                <c:pt idx="5729">
                  <c:v>-1.8699799999999999E-2</c:v>
                </c:pt>
                <c:pt idx="5730">
                  <c:v>-2.1586500000000002E-2</c:v>
                </c:pt>
                <c:pt idx="5731">
                  <c:v>-2.44166E-2</c:v>
                </c:pt>
                <c:pt idx="5732">
                  <c:v>-2.7187699999999999E-2</c:v>
                </c:pt>
                <c:pt idx="5733">
                  <c:v>-2.9896099999999998E-2</c:v>
                </c:pt>
                <c:pt idx="5734">
                  <c:v>-3.2538499999999998E-2</c:v>
                </c:pt>
                <c:pt idx="5735">
                  <c:v>-3.5112200000000003E-2</c:v>
                </c:pt>
                <c:pt idx="5736">
                  <c:v>-3.7614599999999998E-2</c:v>
                </c:pt>
                <c:pt idx="5737">
                  <c:v>-4.0042800000000003E-2</c:v>
                </c:pt>
                <c:pt idx="5738">
                  <c:v>-4.2394500000000002E-2</c:v>
                </c:pt>
                <c:pt idx="5739">
                  <c:v>-4.4668699999999999E-2</c:v>
                </c:pt>
                <c:pt idx="5740">
                  <c:v>-4.6864500000000003E-2</c:v>
                </c:pt>
                <c:pt idx="5741">
                  <c:v>-4.89811E-2</c:v>
                </c:pt>
                <c:pt idx="5742">
                  <c:v>-5.1017100000000003E-2</c:v>
                </c:pt>
                <c:pt idx="5743">
                  <c:v>-5.2970299999999998E-2</c:v>
                </c:pt>
                <c:pt idx="5744">
                  <c:v>-5.4838999999999999E-2</c:v>
                </c:pt>
                <c:pt idx="5745">
                  <c:v>-5.6622699999999998E-2</c:v>
                </c:pt>
                <c:pt idx="5746">
                  <c:v>-5.8320499999999997E-2</c:v>
                </c:pt>
                <c:pt idx="5747">
                  <c:v>-5.9930499999999998E-2</c:v>
                </c:pt>
                <c:pt idx="5748">
                  <c:v>-6.1451499999999999E-2</c:v>
                </c:pt>
                <c:pt idx="5749">
                  <c:v>-6.2883400000000006E-2</c:v>
                </c:pt>
                <c:pt idx="5750">
                  <c:v>-6.4225900000000002E-2</c:v>
                </c:pt>
                <c:pt idx="5751">
                  <c:v>-6.5479200000000001E-2</c:v>
                </c:pt>
                <c:pt idx="5752">
                  <c:v>-6.6643300000000003E-2</c:v>
                </c:pt>
                <c:pt idx="5753">
                  <c:v>-6.7718E-2</c:v>
                </c:pt>
                <c:pt idx="5754">
                  <c:v>-6.8703399999999998E-2</c:v>
                </c:pt>
                <c:pt idx="5755">
                  <c:v>-6.9600400000000007E-2</c:v>
                </c:pt>
                <c:pt idx="5756">
                  <c:v>-7.0409700000000006E-2</c:v>
                </c:pt>
                <c:pt idx="5757">
                  <c:v>-7.1131700000000006E-2</c:v>
                </c:pt>
                <c:pt idx="5758">
                  <c:v>-7.1767200000000003E-2</c:v>
                </c:pt>
                <c:pt idx="5759">
                  <c:v>-7.2317099999999995E-2</c:v>
                </c:pt>
                <c:pt idx="5760">
                  <c:v>-7.2783100000000003E-2</c:v>
                </c:pt>
                <c:pt idx="5761">
                  <c:v>-7.3166800000000004E-2</c:v>
                </c:pt>
                <c:pt idx="5762">
                  <c:v>-7.3469599999999996E-2</c:v>
                </c:pt>
                <c:pt idx="5763">
                  <c:v>-7.36927E-2</c:v>
                </c:pt>
                <c:pt idx="5764">
                  <c:v>-7.3837399999999997E-2</c:v>
                </c:pt>
                <c:pt idx="5765">
                  <c:v>-7.3904600000000001E-2</c:v>
                </c:pt>
                <c:pt idx="5766">
                  <c:v>-7.38959E-2</c:v>
                </c:pt>
                <c:pt idx="5767">
                  <c:v>-7.3813100000000006E-2</c:v>
                </c:pt>
                <c:pt idx="5768">
                  <c:v>-7.3658000000000001E-2</c:v>
                </c:pt>
                <c:pt idx="5769">
                  <c:v>-7.3432800000000006E-2</c:v>
                </c:pt>
                <c:pt idx="5770">
                  <c:v>-7.3139800000000005E-2</c:v>
                </c:pt>
                <c:pt idx="5771">
                  <c:v>-7.2781200000000004E-2</c:v>
                </c:pt>
                <c:pt idx="5772">
                  <c:v>-7.2359599999999996E-2</c:v>
                </c:pt>
                <c:pt idx="5773">
                  <c:v>-7.1877200000000002E-2</c:v>
                </c:pt>
                <c:pt idx="5774">
                  <c:v>-7.13361E-2</c:v>
                </c:pt>
                <c:pt idx="5775">
                  <c:v>-7.0738099999999998E-2</c:v>
                </c:pt>
                <c:pt idx="5776">
                  <c:v>-7.00852E-2</c:v>
                </c:pt>
                <c:pt idx="5777">
                  <c:v>-6.9379700000000002E-2</c:v>
                </c:pt>
                <c:pt idx="5778">
                  <c:v>-6.8624599999999994E-2</c:v>
                </c:pt>
                <c:pt idx="5779">
                  <c:v>-6.7823300000000003E-2</c:v>
                </c:pt>
                <c:pt idx="5780">
                  <c:v>-6.6979200000000003E-2</c:v>
                </c:pt>
                <c:pt idx="5781">
                  <c:v>-6.6095000000000001E-2</c:v>
                </c:pt>
                <c:pt idx="5782">
                  <c:v>-6.5173800000000004E-2</c:v>
                </c:pt>
                <c:pt idx="5783">
                  <c:v>-6.4218200000000003E-2</c:v>
                </c:pt>
                <c:pt idx="5784">
                  <c:v>-6.3231300000000004E-2</c:v>
                </c:pt>
                <c:pt idx="5785">
                  <c:v>-6.2216300000000002E-2</c:v>
                </c:pt>
                <c:pt idx="5786">
                  <c:v>-6.1176099999999997E-2</c:v>
                </c:pt>
                <c:pt idx="5787">
                  <c:v>-6.0112899999999997E-2</c:v>
                </c:pt>
                <c:pt idx="5788">
                  <c:v>-5.9029400000000003E-2</c:v>
                </c:pt>
                <c:pt idx="5789">
                  <c:v>-5.7928300000000002E-2</c:v>
                </c:pt>
                <c:pt idx="5790">
                  <c:v>-5.6812599999999998E-2</c:v>
                </c:pt>
                <c:pt idx="5791">
                  <c:v>-5.5684999999999998E-2</c:v>
                </c:pt>
                <c:pt idx="5792">
                  <c:v>-5.45478E-2</c:v>
                </c:pt>
                <c:pt idx="5793">
                  <c:v>-5.3403300000000001E-2</c:v>
                </c:pt>
                <c:pt idx="5794">
                  <c:v>-5.2254299999999997E-2</c:v>
                </c:pt>
                <c:pt idx="5795">
                  <c:v>-5.11034E-2</c:v>
                </c:pt>
                <c:pt idx="5796">
                  <c:v>-4.99531E-2</c:v>
                </c:pt>
                <c:pt idx="5797">
                  <c:v>-4.8805800000000003E-2</c:v>
                </c:pt>
                <c:pt idx="5798">
                  <c:v>-4.76636E-2</c:v>
                </c:pt>
                <c:pt idx="5799">
                  <c:v>-4.6528E-2</c:v>
                </c:pt>
                <c:pt idx="5800">
                  <c:v>-4.5400799999999998E-2</c:v>
                </c:pt>
                <c:pt idx="5801">
                  <c:v>-4.4284200000000003E-2</c:v>
                </c:pt>
                <c:pt idx="5802">
                  <c:v>-4.3180099999999999E-2</c:v>
                </c:pt>
                <c:pt idx="5803">
                  <c:v>-4.2091000000000003E-2</c:v>
                </c:pt>
                <c:pt idx="5804">
                  <c:v>-4.1019100000000003E-2</c:v>
                </c:pt>
                <c:pt idx="5805">
                  <c:v>-3.99662E-2</c:v>
                </c:pt>
                <c:pt idx="5806">
                  <c:v>-3.8933599999999999E-2</c:v>
                </c:pt>
                <c:pt idx="5807">
                  <c:v>-3.7922400000000002E-2</c:v>
                </c:pt>
                <c:pt idx="5808">
                  <c:v>-3.6933899999999999E-2</c:v>
                </c:pt>
                <c:pt idx="5809">
                  <c:v>-3.5970099999999998E-2</c:v>
                </c:pt>
                <c:pt idx="5810">
                  <c:v>-3.5032300000000002E-2</c:v>
                </c:pt>
                <c:pt idx="5811">
                  <c:v>-3.4121699999999998E-2</c:v>
                </c:pt>
                <c:pt idx="5812">
                  <c:v>-3.3239400000000002E-2</c:v>
                </c:pt>
                <c:pt idx="5813">
                  <c:v>-3.23868E-2</c:v>
                </c:pt>
                <c:pt idx="5814">
                  <c:v>-3.15654E-2</c:v>
                </c:pt>
                <c:pt idx="5815">
                  <c:v>-3.07757E-2</c:v>
                </c:pt>
                <c:pt idx="5816">
                  <c:v>-3.0017800000000001E-2</c:v>
                </c:pt>
                <c:pt idx="5817">
                  <c:v>-2.9292200000000001E-2</c:v>
                </c:pt>
                <c:pt idx="5818">
                  <c:v>-2.8599200000000002E-2</c:v>
                </c:pt>
                <c:pt idx="5819">
                  <c:v>-2.7938000000000001E-2</c:v>
                </c:pt>
                <c:pt idx="5820">
                  <c:v>-2.7307600000000001E-2</c:v>
                </c:pt>
                <c:pt idx="5821">
                  <c:v>-2.6707700000000001E-2</c:v>
                </c:pt>
                <c:pt idx="5822">
                  <c:v>-2.6139200000000001E-2</c:v>
                </c:pt>
                <c:pt idx="5823">
                  <c:v>-2.5602799999999998E-2</c:v>
                </c:pt>
                <c:pt idx="5824">
                  <c:v>-2.5098100000000002E-2</c:v>
                </c:pt>
                <c:pt idx="5825">
                  <c:v>-2.4624099999999999E-2</c:v>
                </c:pt>
                <c:pt idx="5826">
                  <c:v>-2.41801E-2</c:v>
                </c:pt>
                <c:pt idx="5827">
                  <c:v>-2.3765499999999998E-2</c:v>
                </c:pt>
                <c:pt idx="5828">
                  <c:v>-2.33796E-2</c:v>
                </c:pt>
                <c:pt idx="5829">
                  <c:v>-2.30216E-2</c:v>
                </c:pt>
                <c:pt idx="5830">
                  <c:v>-2.26909E-2</c:v>
                </c:pt>
                <c:pt idx="5831">
                  <c:v>-2.23865E-2</c:v>
                </c:pt>
                <c:pt idx="5832">
                  <c:v>-2.2107600000000002E-2</c:v>
                </c:pt>
                <c:pt idx="5833">
                  <c:v>-2.1852900000000001E-2</c:v>
                </c:pt>
                <c:pt idx="5834">
                  <c:v>-2.1621600000000001E-2</c:v>
                </c:pt>
                <c:pt idx="5835">
                  <c:v>-2.1412400000000002E-2</c:v>
                </c:pt>
                <c:pt idx="5836">
                  <c:v>-2.1223800000000001E-2</c:v>
                </c:pt>
                <c:pt idx="5837">
                  <c:v>-2.1053800000000001E-2</c:v>
                </c:pt>
                <c:pt idx="5838">
                  <c:v>-2.09004E-2</c:v>
                </c:pt>
                <c:pt idx="5839">
                  <c:v>-2.0761999999999999E-2</c:v>
                </c:pt>
                <c:pt idx="5840">
                  <c:v>-2.06369E-2</c:v>
                </c:pt>
                <c:pt idx="5841">
                  <c:v>-2.05235E-2</c:v>
                </c:pt>
                <c:pt idx="5842">
                  <c:v>-2.0419900000000001E-2</c:v>
                </c:pt>
                <c:pt idx="5843">
                  <c:v>-2.0324399999999999E-2</c:v>
                </c:pt>
                <c:pt idx="5844">
                  <c:v>-2.0235099999999999E-2</c:v>
                </c:pt>
                <c:pt idx="5845">
                  <c:v>-2.0150399999999999E-2</c:v>
                </c:pt>
                <c:pt idx="5846">
                  <c:v>-2.0068699999999998E-2</c:v>
                </c:pt>
                <c:pt idx="5847">
                  <c:v>-1.9988100000000002E-2</c:v>
                </c:pt>
                <c:pt idx="5848">
                  <c:v>-1.9906900000000002E-2</c:v>
                </c:pt>
                <c:pt idx="5849">
                  <c:v>-1.9823E-2</c:v>
                </c:pt>
                <c:pt idx="5850">
                  <c:v>-1.9734100000000001E-2</c:v>
                </c:pt>
                <c:pt idx="5851">
                  <c:v>-1.9638099999999999E-2</c:v>
                </c:pt>
                <c:pt idx="5852">
                  <c:v>-1.9533399999999999E-2</c:v>
                </c:pt>
                <c:pt idx="5853">
                  <c:v>-1.9418299999999999E-2</c:v>
                </c:pt>
                <c:pt idx="5854">
                  <c:v>-1.92909E-2</c:v>
                </c:pt>
                <c:pt idx="5855">
                  <c:v>-1.9149099999999999E-2</c:v>
                </c:pt>
                <c:pt idx="5856">
                  <c:v>-1.8991299999999999E-2</c:v>
                </c:pt>
                <c:pt idx="5857">
                  <c:v>-1.88159E-2</c:v>
                </c:pt>
                <c:pt idx="5858">
                  <c:v>-1.8620999999999999E-2</c:v>
                </c:pt>
                <c:pt idx="5859">
                  <c:v>-1.84046E-2</c:v>
                </c:pt>
                <c:pt idx="5860">
                  <c:v>-1.8164199999999998E-2</c:v>
                </c:pt>
                <c:pt idx="5861">
                  <c:v>-1.7897900000000001E-2</c:v>
                </c:pt>
                <c:pt idx="5862">
                  <c:v>-1.7604000000000002E-2</c:v>
                </c:pt>
                <c:pt idx="5863">
                  <c:v>-1.7281000000000001E-2</c:v>
                </c:pt>
                <c:pt idx="5864">
                  <c:v>-1.6927299999999999E-2</c:v>
                </c:pt>
                <c:pt idx="5865">
                  <c:v>-1.6541299999999998E-2</c:v>
                </c:pt>
                <c:pt idx="5866">
                  <c:v>-1.6121699999999999E-2</c:v>
                </c:pt>
                <c:pt idx="5867">
                  <c:v>-1.5666900000000001E-2</c:v>
                </c:pt>
                <c:pt idx="5868">
                  <c:v>-1.51752E-2</c:v>
                </c:pt>
                <c:pt idx="5869">
                  <c:v>-1.46445E-2</c:v>
                </c:pt>
                <c:pt idx="5870">
                  <c:v>-1.4073199999999999E-2</c:v>
                </c:pt>
                <c:pt idx="5871">
                  <c:v>-1.3460099999999999E-2</c:v>
                </c:pt>
                <c:pt idx="5872">
                  <c:v>-1.2803800000000001E-2</c:v>
                </c:pt>
                <c:pt idx="5873">
                  <c:v>-1.21029E-2</c:v>
                </c:pt>
                <c:pt idx="5874">
                  <c:v>-1.13568E-2</c:v>
                </c:pt>
                <c:pt idx="5875">
                  <c:v>-1.0565700000000001E-2</c:v>
                </c:pt>
                <c:pt idx="5876" formatCode="0.00E+00">
                  <c:v>-9.7293199999999996E-3</c:v>
                </c:pt>
                <c:pt idx="5877" formatCode="0.00E+00">
                  <c:v>-8.8473700000000002E-3</c:v>
                </c:pt>
                <c:pt idx="5878" formatCode="0.00E+00">
                  <c:v>-7.9194699999999996E-3</c:v>
                </c:pt>
                <c:pt idx="5879" formatCode="0.00E+00">
                  <c:v>-6.9453300000000004E-3</c:v>
                </c:pt>
                <c:pt idx="5880" formatCode="0.00E+00">
                  <c:v>-5.9248499999999997E-3</c:v>
                </c:pt>
                <c:pt idx="5881" formatCode="0.00E+00">
                  <c:v>-4.8580999999999997E-3</c:v>
                </c:pt>
                <c:pt idx="5882" formatCode="0.00E+00">
                  <c:v>-3.7451899999999998E-3</c:v>
                </c:pt>
                <c:pt idx="5883" formatCode="0.00E+00">
                  <c:v>-2.5864600000000001E-3</c:v>
                </c:pt>
                <c:pt idx="5884" formatCode="0.00E+00">
                  <c:v>-1.3825E-3</c:v>
                </c:pt>
                <c:pt idx="5885" formatCode="0.00E+00">
                  <c:v>-1.33867E-4</c:v>
                </c:pt>
                <c:pt idx="5886" formatCode="0.00E+00">
                  <c:v>1.1589599999999999E-3</c:v>
                </c:pt>
                <c:pt idx="5887" formatCode="0.00E+00">
                  <c:v>2.4953499999999999E-3</c:v>
                </c:pt>
                <c:pt idx="5888" formatCode="0.00E+00">
                  <c:v>3.8744299999999999E-3</c:v>
                </c:pt>
                <c:pt idx="5889" formatCode="0.00E+00">
                  <c:v>5.2955199999999997E-3</c:v>
                </c:pt>
                <c:pt idx="5890" formatCode="0.00E+00">
                  <c:v>6.75816E-3</c:v>
                </c:pt>
                <c:pt idx="5891" formatCode="0.00E+00">
                  <c:v>8.2618299999999995E-3</c:v>
                </c:pt>
                <c:pt idx="5892" formatCode="0.00E+00">
                  <c:v>9.8056299999999992E-3</c:v>
                </c:pt>
                <c:pt idx="5893">
                  <c:v>1.1388300000000001E-2</c:v>
                </c:pt>
                <c:pt idx="5894">
                  <c:v>1.3008499999999999E-2</c:v>
                </c:pt>
                <c:pt idx="5895">
                  <c:v>1.4664699999999999E-2</c:v>
                </c:pt>
                <c:pt idx="5896">
                  <c:v>1.6355499999999999E-2</c:v>
                </c:pt>
                <c:pt idx="5897">
                  <c:v>1.8078500000000001E-2</c:v>
                </c:pt>
                <c:pt idx="5898">
                  <c:v>1.9831000000000001E-2</c:v>
                </c:pt>
                <c:pt idx="5899">
                  <c:v>2.1610000000000001E-2</c:v>
                </c:pt>
                <c:pt idx="5900">
                  <c:v>2.3413400000000001E-2</c:v>
                </c:pt>
                <c:pt idx="5901">
                  <c:v>2.5239299999999999E-2</c:v>
                </c:pt>
                <c:pt idx="5902">
                  <c:v>2.70858E-2</c:v>
                </c:pt>
                <c:pt idx="5903">
                  <c:v>2.8950300000000002E-2</c:v>
                </c:pt>
                <c:pt idx="5904">
                  <c:v>3.0830199999999999E-2</c:v>
                </c:pt>
                <c:pt idx="5905">
                  <c:v>3.27227E-2</c:v>
                </c:pt>
                <c:pt idx="5906">
                  <c:v>3.4625000000000003E-2</c:v>
                </c:pt>
                <c:pt idx="5907">
                  <c:v>3.6533900000000001E-2</c:v>
                </c:pt>
                <c:pt idx="5908">
                  <c:v>3.8446599999999997E-2</c:v>
                </c:pt>
                <c:pt idx="5909">
                  <c:v>4.0360399999999998E-2</c:v>
                </c:pt>
                <c:pt idx="5910">
                  <c:v>4.2272400000000002E-2</c:v>
                </c:pt>
                <c:pt idx="5911">
                  <c:v>4.4179400000000001E-2</c:v>
                </c:pt>
                <c:pt idx="5912">
                  <c:v>4.6077899999999998E-2</c:v>
                </c:pt>
                <c:pt idx="5913">
                  <c:v>4.79645E-2</c:v>
                </c:pt>
                <c:pt idx="5914">
                  <c:v>4.9836199999999997E-2</c:v>
                </c:pt>
                <c:pt idx="5915">
                  <c:v>5.1689699999999998E-2</c:v>
                </c:pt>
                <c:pt idx="5916">
                  <c:v>5.3522E-2</c:v>
                </c:pt>
                <c:pt idx="5917">
                  <c:v>5.5330200000000003E-2</c:v>
                </c:pt>
                <c:pt idx="5918">
                  <c:v>5.71119E-2</c:v>
                </c:pt>
                <c:pt idx="5919" formatCode="0.00E+00">
                  <c:v>5.88645E-2</c:v>
                </c:pt>
                <c:pt idx="5920" formatCode="0.00E+00">
                  <c:v>6.0585100000000003E-2</c:v>
                </c:pt>
                <c:pt idx="5921" formatCode="0.00E+00">
                  <c:v>6.2270100000000002E-2</c:v>
                </c:pt>
                <c:pt idx="5922">
                  <c:v>6.3916500000000001E-2</c:v>
                </c:pt>
                <c:pt idx="5923">
                  <c:v>6.5521700000000002E-2</c:v>
                </c:pt>
                <c:pt idx="5924">
                  <c:v>6.7082699999999995E-2</c:v>
                </c:pt>
                <c:pt idx="5925">
                  <c:v>6.8596099999999993E-2</c:v>
                </c:pt>
                <c:pt idx="5926">
                  <c:v>7.0058400000000007E-2</c:v>
                </c:pt>
                <c:pt idx="5927">
                  <c:v>7.1466399999999999E-2</c:v>
                </c:pt>
                <c:pt idx="5928">
                  <c:v>7.2816500000000006E-2</c:v>
                </c:pt>
                <c:pt idx="5929">
                  <c:v>7.4105199999999996E-2</c:v>
                </c:pt>
                <c:pt idx="5930">
                  <c:v>7.5329300000000002E-2</c:v>
                </c:pt>
                <c:pt idx="5931">
                  <c:v>7.6485499999999998E-2</c:v>
                </c:pt>
                <c:pt idx="5932">
                  <c:v>7.7570399999999998E-2</c:v>
                </c:pt>
                <c:pt idx="5933">
                  <c:v>7.8581499999999999E-2</c:v>
                </c:pt>
                <c:pt idx="5934">
                  <c:v>7.9516100000000006E-2</c:v>
                </c:pt>
                <c:pt idx="5935">
                  <c:v>8.0371799999999993E-2</c:v>
                </c:pt>
                <c:pt idx="5936">
                  <c:v>8.1146700000000002E-2</c:v>
                </c:pt>
                <c:pt idx="5937">
                  <c:v>8.1838599999999997E-2</c:v>
                </c:pt>
                <c:pt idx="5938">
                  <c:v>8.2444699999999996E-2</c:v>
                </c:pt>
                <c:pt idx="5939">
                  <c:v>8.29627E-2</c:v>
                </c:pt>
                <c:pt idx="5940">
                  <c:v>8.3391099999999996E-2</c:v>
                </c:pt>
                <c:pt idx="5941">
                  <c:v>8.3728899999999995E-2</c:v>
                </c:pt>
                <c:pt idx="5942">
                  <c:v>8.39752E-2</c:v>
                </c:pt>
                <c:pt idx="5943">
                  <c:v>8.4128800000000004E-2</c:v>
                </c:pt>
                <c:pt idx="5944">
                  <c:v>8.4187600000000001E-2</c:v>
                </c:pt>
                <c:pt idx="5945">
                  <c:v>8.4149299999999996E-2</c:v>
                </c:pt>
                <c:pt idx="5946">
                  <c:v>8.4012299999999998E-2</c:v>
                </c:pt>
                <c:pt idx="5947">
                  <c:v>8.3776000000000003E-2</c:v>
                </c:pt>
                <c:pt idx="5948">
                  <c:v>8.3438700000000005E-2</c:v>
                </c:pt>
                <c:pt idx="5949">
                  <c:v>8.2999199999999995E-2</c:v>
                </c:pt>
                <c:pt idx="5950">
                  <c:v>8.2456699999999994E-2</c:v>
                </c:pt>
                <c:pt idx="5951">
                  <c:v>8.1811099999999998E-2</c:v>
                </c:pt>
                <c:pt idx="5952">
                  <c:v>8.1062200000000001E-2</c:v>
                </c:pt>
                <c:pt idx="5953">
                  <c:v>8.0210400000000001E-2</c:v>
                </c:pt>
                <c:pt idx="5954">
                  <c:v>7.9255900000000004E-2</c:v>
                </c:pt>
                <c:pt idx="5955">
                  <c:v>7.8198299999999998E-2</c:v>
                </c:pt>
                <c:pt idx="5956">
                  <c:v>7.7037099999999997E-2</c:v>
                </c:pt>
                <c:pt idx="5957">
                  <c:v>7.5771400000000003E-2</c:v>
                </c:pt>
                <c:pt idx="5958">
                  <c:v>7.4401200000000001E-2</c:v>
                </c:pt>
                <c:pt idx="5959">
                  <c:v>7.2926900000000003E-2</c:v>
                </c:pt>
                <c:pt idx="5960">
                  <c:v>7.1349899999999994E-2</c:v>
                </c:pt>
                <c:pt idx="5961">
                  <c:v>6.9671800000000006E-2</c:v>
                </c:pt>
                <c:pt idx="5962">
                  <c:v>6.7894200000000002E-2</c:v>
                </c:pt>
                <c:pt idx="5963">
                  <c:v>6.6018800000000002E-2</c:v>
                </c:pt>
                <c:pt idx="5964">
                  <c:v>6.4047099999999996E-2</c:v>
                </c:pt>
                <c:pt idx="5965">
                  <c:v>6.1980300000000002E-2</c:v>
                </c:pt>
                <c:pt idx="5966">
                  <c:v>5.9819999999999998E-2</c:v>
                </c:pt>
                <c:pt idx="5967">
                  <c:v>5.75682E-2</c:v>
                </c:pt>
                <c:pt idx="5968">
                  <c:v>5.5227400000000003E-2</c:v>
                </c:pt>
                <c:pt idx="5969">
                  <c:v>5.2799400000000003E-2</c:v>
                </c:pt>
                <c:pt idx="5970">
                  <c:v>5.0286400000000002E-2</c:v>
                </c:pt>
                <c:pt idx="5971">
                  <c:v>4.7690299999999998E-2</c:v>
                </c:pt>
                <c:pt idx="5972">
                  <c:v>4.50131E-2</c:v>
                </c:pt>
                <c:pt idx="5973">
                  <c:v>4.2257700000000002E-2</c:v>
                </c:pt>
                <c:pt idx="5974">
                  <c:v>3.9427200000000003E-2</c:v>
                </c:pt>
                <c:pt idx="5975">
                  <c:v>3.6525200000000001E-2</c:v>
                </c:pt>
                <c:pt idx="5976">
                  <c:v>3.3555399999999999E-2</c:v>
                </c:pt>
                <c:pt idx="5977">
                  <c:v>3.0521099999999999E-2</c:v>
                </c:pt>
                <c:pt idx="5978">
                  <c:v>2.7425600000000001E-2</c:v>
                </c:pt>
                <c:pt idx="5979">
                  <c:v>2.4271999999999998E-2</c:v>
                </c:pt>
                <c:pt idx="5980">
                  <c:v>2.1063999999999999E-2</c:v>
                </c:pt>
                <c:pt idx="5981">
                  <c:v>1.7805499999999998E-2</c:v>
                </c:pt>
                <c:pt idx="5982">
                  <c:v>1.45005E-2</c:v>
                </c:pt>
                <c:pt idx="5983">
                  <c:v>1.1153400000000001E-2</c:v>
                </c:pt>
                <c:pt idx="5984" formatCode="0.00E+00">
                  <c:v>7.7685599999999999E-3</c:v>
                </c:pt>
                <c:pt idx="5985" formatCode="0.00E+00">
                  <c:v>4.3503400000000003E-3</c:v>
                </c:pt>
                <c:pt idx="5986" formatCode="0.00E+00">
                  <c:v>9.0286999999999995E-4</c:v>
                </c:pt>
                <c:pt idx="5987" formatCode="0.00E+00">
                  <c:v>-2.5699500000000001E-3</c:v>
                </c:pt>
                <c:pt idx="5988" formatCode="0.00E+00">
                  <c:v>-6.0643800000000003E-3</c:v>
                </c:pt>
                <c:pt idx="5989" formatCode="0.00E+00">
                  <c:v>-9.5766400000000008E-3</c:v>
                </c:pt>
                <c:pt idx="5990">
                  <c:v>-1.31027E-2</c:v>
                </c:pt>
                <c:pt idx="5991">
                  <c:v>-1.6637599999999999E-2</c:v>
                </c:pt>
                <c:pt idx="5992">
                  <c:v>-2.0175499999999999E-2</c:v>
                </c:pt>
                <c:pt idx="5993">
                  <c:v>-2.3711099999999999E-2</c:v>
                </c:pt>
                <c:pt idx="5994">
                  <c:v>-2.724E-2</c:v>
                </c:pt>
                <c:pt idx="5995">
                  <c:v>-3.0757699999999999E-2</c:v>
                </c:pt>
                <c:pt idx="5996">
                  <c:v>-3.4259600000000001E-2</c:v>
                </c:pt>
                <c:pt idx="5997">
                  <c:v>-3.7740900000000001E-2</c:v>
                </c:pt>
                <c:pt idx="5998">
                  <c:v>-4.1197200000000003E-2</c:v>
                </c:pt>
                <c:pt idx="5999">
                  <c:v>-4.4624400000000002E-2</c:v>
                </c:pt>
                <c:pt idx="6000">
                  <c:v>-4.8018199999999997E-2</c:v>
                </c:pt>
                <c:pt idx="6001">
                  <c:v>-5.1374200000000002E-2</c:v>
                </c:pt>
                <c:pt idx="6002">
                  <c:v>-5.4687699999999999E-2</c:v>
                </c:pt>
                <c:pt idx="6003">
                  <c:v>-5.7953699999999997E-2</c:v>
                </c:pt>
                <c:pt idx="6004" formatCode="0.00E+00">
                  <c:v>-6.1167699999999998E-2</c:v>
                </c:pt>
                <c:pt idx="6005" formatCode="0.00E+00">
                  <c:v>-6.4325499999999994E-2</c:v>
                </c:pt>
                <c:pt idx="6006" formatCode="0.00E+00">
                  <c:v>-6.7423700000000003E-2</c:v>
                </c:pt>
                <c:pt idx="6007">
                  <c:v>-7.0458999999999994E-2</c:v>
                </c:pt>
                <c:pt idx="6008">
                  <c:v>-7.3427599999999996E-2</c:v>
                </c:pt>
                <c:pt idx="6009">
                  <c:v>-7.6325299999999999E-2</c:v>
                </c:pt>
                <c:pt idx="6010">
                  <c:v>-7.9147899999999993E-2</c:v>
                </c:pt>
                <c:pt idx="6011">
                  <c:v>-8.1890400000000002E-2</c:v>
                </c:pt>
                <c:pt idx="6012">
                  <c:v>-8.4547800000000006E-2</c:v>
                </c:pt>
                <c:pt idx="6013">
                  <c:v>-8.7115499999999998E-2</c:v>
                </c:pt>
                <c:pt idx="6014">
                  <c:v>-8.9590400000000001E-2</c:v>
                </c:pt>
                <c:pt idx="6015">
                  <c:v>-9.1969700000000001E-2</c:v>
                </c:pt>
                <c:pt idx="6016">
                  <c:v>-9.4249899999999998E-2</c:v>
                </c:pt>
                <c:pt idx="6017">
                  <c:v>-9.6427799999999994E-2</c:v>
                </c:pt>
                <c:pt idx="6018">
                  <c:v>-9.8500500000000005E-2</c:v>
                </c:pt>
                <c:pt idx="6019">
                  <c:v>-0.100466</c:v>
                </c:pt>
                <c:pt idx="6020">
                  <c:v>-0.102322</c:v>
                </c:pt>
                <c:pt idx="6021">
                  <c:v>-0.10406600000000001</c:v>
                </c:pt>
                <c:pt idx="6022">
                  <c:v>-0.105696</c:v>
                </c:pt>
                <c:pt idx="6023">
                  <c:v>-0.107211</c:v>
                </c:pt>
                <c:pt idx="6024">
                  <c:v>-0.108607</c:v>
                </c:pt>
                <c:pt idx="6025">
                  <c:v>-0.109884</c:v>
                </c:pt>
                <c:pt idx="6026">
                  <c:v>-0.111037</c:v>
                </c:pt>
                <c:pt idx="6027">
                  <c:v>-0.112066</c:v>
                </c:pt>
                <c:pt idx="6028">
                  <c:v>-0.112968</c:v>
                </c:pt>
                <c:pt idx="6029">
                  <c:v>-0.11374099999999999</c:v>
                </c:pt>
                <c:pt idx="6030">
                  <c:v>-0.114385</c:v>
                </c:pt>
                <c:pt idx="6031">
                  <c:v>-0.114899</c:v>
                </c:pt>
                <c:pt idx="6032">
                  <c:v>-0.11528099999999999</c:v>
                </c:pt>
                <c:pt idx="6033">
                  <c:v>-0.115532</c:v>
                </c:pt>
                <c:pt idx="6034">
                  <c:v>-0.115651</c:v>
                </c:pt>
                <c:pt idx="6035">
                  <c:v>-0.115638</c:v>
                </c:pt>
                <c:pt idx="6036">
                  <c:v>-0.115493</c:v>
                </c:pt>
                <c:pt idx="6037">
                  <c:v>-0.115214</c:v>
                </c:pt>
                <c:pt idx="6038">
                  <c:v>-0.114804</c:v>
                </c:pt>
                <c:pt idx="6039">
                  <c:v>-0.114263</c:v>
                </c:pt>
                <c:pt idx="6040">
                  <c:v>-0.113592</c:v>
                </c:pt>
                <c:pt idx="6041">
                  <c:v>-0.112791</c:v>
                </c:pt>
                <c:pt idx="6042">
                  <c:v>-0.111861</c:v>
                </c:pt>
                <c:pt idx="6043">
                  <c:v>-0.110803</c:v>
                </c:pt>
                <c:pt idx="6044">
                  <c:v>-0.10961799999999999</c:v>
                </c:pt>
                <c:pt idx="6045">
                  <c:v>-0.108308</c:v>
                </c:pt>
                <c:pt idx="6046">
                  <c:v>-0.106873</c:v>
                </c:pt>
                <c:pt idx="6047">
                  <c:v>-0.10531600000000001</c:v>
                </c:pt>
                <c:pt idx="6048">
                  <c:v>-0.10364</c:v>
                </c:pt>
                <c:pt idx="6049">
                  <c:v>-0.10184799999999999</c:v>
                </c:pt>
                <c:pt idx="6050">
                  <c:v>-9.9941699999999994E-2</c:v>
                </c:pt>
                <c:pt idx="6051">
                  <c:v>-9.7924999999999998E-2</c:v>
                </c:pt>
                <c:pt idx="6052">
                  <c:v>-9.5799599999999999E-2</c:v>
                </c:pt>
                <c:pt idx="6053">
                  <c:v>-9.3568100000000001E-2</c:v>
                </c:pt>
                <c:pt idx="6054">
                  <c:v>-9.1232999999999995E-2</c:v>
                </c:pt>
                <c:pt idx="6055">
                  <c:v>-8.8798000000000002E-2</c:v>
                </c:pt>
                <c:pt idx="6056">
                  <c:v>-8.6266899999999994E-2</c:v>
                </c:pt>
                <c:pt idx="6057">
                  <c:v>-8.3643899999999993E-2</c:v>
                </c:pt>
                <c:pt idx="6058">
                  <c:v>-8.0933099999999994E-2</c:v>
                </c:pt>
                <c:pt idx="6059">
                  <c:v>-7.8138700000000005E-2</c:v>
                </c:pt>
                <c:pt idx="6060">
                  <c:v>-7.5264200000000003E-2</c:v>
                </c:pt>
                <c:pt idx="6061">
                  <c:v>-7.2312600000000005E-2</c:v>
                </c:pt>
                <c:pt idx="6062">
                  <c:v>-6.9287199999999993E-2</c:v>
                </c:pt>
                <c:pt idx="6063">
                  <c:v>-6.6191600000000003E-2</c:v>
                </c:pt>
                <c:pt idx="6064">
                  <c:v>-6.3030199999999995E-2</c:v>
                </c:pt>
                <c:pt idx="6065">
                  <c:v>-5.9807800000000001E-2</c:v>
                </c:pt>
                <c:pt idx="6066">
                  <c:v>-5.65294E-2</c:v>
                </c:pt>
                <c:pt idx="6067">
                  <c:v>-5.3199999999999997E-2</c:v>
                </c:pt>
                <c:pt idx="6068">
                  <c:v>-4.9823699999999999E-2</c:v>
                </c:pt>
                <c:pt idx="6069">
                  <c:v>-4.6404000000000001E-2</c:v>
                </c:pt>
                <c:pt idx="6070">
                  <c:v>-4.2944599999999999E-2</c:v>
                </c:pt>
                <c:pt idx="6071">
                  <c:v>-3.9450300000000001E-2</c:v>
                </c:pt>
                <c:pt idx="6072">
                  <c:v>-3.5926300000000001E-2</c:v>
                </c:pt>
                <c:pt idx="6073">
                  <c:v>-3.2377700000000002E-2</c:v>
                </c:pt>
                <c:pt idx="6074">
                  <c:v>-2.8809700000000001E-2</c:v>
                </c:pt>
                <c:pt idx="6075">
                  <c:v>-2.52275E-2</c:v>
                </c:pt>
                <c:pt idx="6076">
                  <c:v>-2.1636300000000001E-2</c:v>
                </c:pt>
                <c:pt idx="6077">
                  <c:v>-1.8040299999999999E-2</c:v>
                </c:pt>
                <c:pt idx="6078">
                  <c:v>-1.4444200000000001E-2</c:v>
                </c:pt>
                <c:pt idx="6079">
                  <c:v>-1.0852499999999999E-2</c:v>
                </c:pt>
                <c:pt idx="6080" formatCode="0.00E+00">
                  <c:v>-7.2695700000000004E-3</c:v>
                </c:pt>
                <c:pt idx="6081" formatCode="0.00E+00">
                  <c:v>-3.6998700000000001E-3</c:v>
                </c:pt>
                <c:pt idx="6082" formatCode="0.00E+00">
                  <c:v>-1.4824E-4</c:v>
                </c:pt>
                <c:pt idx="6083" formatCode="0.00E+00">
                  <c:v>3.3801999999999999E-3</c:v>
                </c:pt>
                <c:pt idx="6084" formatCode="0.00E+00">
                  <c:v>6.8807E-3</c:v>
                </c:pt>
                <c:pt idx="6085">
                  <c:v>1.0349000000000001E-2</c:v>
                </c:pt>
                <c:pt idx="6086">
                  <c:v>1.3781E-2</c:v>
                </c:pt>
                <c:pt idx="6087">
                  <c:v>1.7172199999999999E-2</c:v>
                </c:pt>
                <c:pt idx="6088">
                  <c:v>2.05183E-2</c:v>
                </c:pt>
                <c:pt idx="6089">
                  <c:v>2.3815599999999999E-2</c:v>
                </c:pt>
                <c:pt idx="6090">
                  <c:v>2.7060600000000001E-2</c:v>
                </c:pt>
                <c:pt idx="6091">
                  <c:v>3.0248899999999999E-2</c:v>
                </c:pt>
                <c:pt idx="6092">
                  <c:v>3.3376099999999999E-2</c:v>
                </c:pt>
                <c:pt idx="6093">
                  <c:v>3.6437900000000002E-2</c:v>
                </c:pt>
                <c:pt idx="6094">
                  <c:v>3.9430800000000002E-2</c:v>
                </c:pt>
                <c:pt idx="6095">
                  <c:v>4.2351600000000003E-2</c:v>
                </c:pt>
                <c:pt idx="6096">
                  <c:v>4.5197300000000003E-2</c:v>
                </c:pt>
                <c:pt idx="6097">
                  <c:v>4.7965399999999998E-2</c:v>
                </c:pt>
                <c:pt idx="6098">
                  <c:v>5.0653499999999997E-2</c:v>
                </c:pt>
                <c:pt idx="6099">
                  <c:v>5.3257699999999998E-2</c:v>
                </c:pt>
                <c:pt idx="6100">
                  <c:v>5.57741E-2</c:v>
                </c:pt>
                <c:pt idx="6101">
                  <c:v>5.8199599999999997E-2</c:v>
                </c:pt>
                <c:pt idx="6102">
                  <c:v>6.0531500000000002E-2</c:v>
                </c:pt>
                <c:pt idx="6103">
                  <c:v>6.2767199999999995E-2</c:v>
                </c:pt>
                <c:pt idx="6104">
                  <c:v>6.4903799999999998E-2</c:v>
                </c:pt>
                <c:pt idx="6105">
                  <c:v>6.6939100000000001E-2</c:v>
                </c:pt>
                <c:pt idx="6106">
                  <c:v>6.8871600000000005E-2</c:v>
                </c:pt>
                <c:pt idx="6107">
                  <c:v>7.0699700000000004E-2</c:v>
                </c:pt>
                <c:pt idx="6108">
                  <c:v>7.2421700000000006E-2</c:v>
                </c:pt>
                <c:pt idx="6109">
                  <c:v>7.4035500000000004E-2</c:v>
                </c:pt>
                <c:pt idx="6110">
                  <c:v>7.5539700000000001E-2</c:v>
                </c:pt>
                <c:pt idx="6111">
                  <c:v>7.6933199999999993E-2</c:v>
                </c:pt>
                <c:pt idx="6112">
                  <c:v>7.8215499999999993E-2</c:v>
                </c:pt>
                <c:pt idx="6113">
                  <c:v>7.9386200000000004E-2</c:v>
                </c:pt>
                <c:pt idx="6114">
                  <c:v>8.04454E-2</c:v>
                </c:pt>
                <c:pt idx="6115">
                  <c:v>8.1392199999999998E-2</c:v>
                </c:pt>
                <c:pt idx="6116">
                  <c:v>8.2224900000000004E-2</c:v>
                </c:pt>
                <c:pt idx="6117">
                  <c:v>8.2942799999999997E-2</c:v>
                </c:pt>
                <c:pt idx="6118">
                  <c:v>8.3546200000000001E-2</c:v>
                </c:pt>
                <c:pt idx="6119">
                  <c:v>8.4036299999999994E-2</c:v>
                </c:pt>
                <c:pt idx="6120">
                  <c:v>8.4414000000000003E-2</c:v>
                </c:pt>
                <c:pt idx="6121">
                  <c:v>8.4679699999999997E-2</c:v>
                </c:pt>
                <c:pt idx="6122">
                  <c:v>8.4834099999999996E-2</c:v>
                </c:pt>
                <c:pt idx="6123">
                  <c:v>8.4877999999999995E-2</c:v>
                </c:pt>
                <c:pt idx="6124">
                  <c:v>8.4812799999999994E-2</c:v>
                </c:pt>
                <c:pt idx="6125">
                  <c:v>8.4639400000000004E-2</c:v>
                </c:pt>
                <c:pt idx="6126" formatCode="0.00E+00">
                  <c:v>8.4358900000000001E-2</c:v>
                </c:pt>
                <c:pt idx="6127" formatCode="0.00E+00">
                  <c:v>8.3972099999999994E-2</c:v>
                </c:pt>
                <c:pt idx="6128" formatCode="0.00E+00">
                  <c:v>8.3480299999999993E-2</c:v>
                </c:pt>
                <c:pt idx="6129" formatCode="0.00E+00">
                  <c:v>8.2885500000000001E-2</c:v>
                </c:pt>
                <c:pt idx="6130" formatCode="0.00E+00">
                  <c:v>8.2190200000000005E-2</c:v>
                </c:pt>
                <c:pt idx="6131" formatCode="0.00E+00">
                  <c:v>8.1396999999999997E-2</c:v>
                </c:pt>
                <c:pt idx="6132" formatCode="0.00E+00">
                  <c:v>8.0507999999999996E-2</c:v>
                </c:pt>
                <c:pt idx="6133" formatCode="0.00E+00">
                  <c:v>7.9524999999999998E-2</c:v>
                </c:pt>
                <c:pt idx="6134" formatCode="0.00E+00">
                  <c:v>7.8449900000000003E-2</c:v>
                </c:pt>
                <c:pt idx="6135" formatCode="0.00E+00">
                  <c:v>7.7285199999999998E-2</c:v>
                </c:pt>
                <c:pt idx="6136" formatCode="0.00E+00">
                  <c:v>7.6033299999999998E-2</c:v>
                </c:pt>
                <c:pt idx="6137" formatCode="0.00E+00">
                  <c:v>7.4697100000000002E-2</c:v>
                </c:pt>
                <c:pt idx="6138" formatCode="0.00E+00">
                  <c:v>7.3279499999999997E-2</c:v>
                </c:pt>
                <c:pt idx="6139" formatCode="0.00E+00">
                  <c:v>7.1784299999999995E-2</c:v>
                </c:pt>
                <c:pt idx="6140">
                  <c:v>7.0215100000000003E-2</c:v>
                </c:pt>
                <c:pt idx="6141">
                  <c:v>6.8575499999999998E-2</c:v>
                </c:pt>
                <c:pt idx="6142">
                  <c:v>6.6868700000000003E-2</c:v>
                </c:pt>
                <c:pt idx="6143">
                  <c:v>6.5098100000000006E-2</c:v>
                </c:pt>
                <c:pt idx="6144">
                  <c:v>6.3267400000000001E-2</c:v>
                </c:pt>
                <c:pt idx="6145">
                  <c:v>6.1379900000000001E-2</c:v>
                </c:pt>
                <c:pt idx="6146">
                  <c:v>5.9439199999999998E-2</c:v>
                </c:pt>
                <c:pt idx="6147">
                  <c:v>5.7449500000000001E-2</c:v>
                </c:pt>
                <c:pt idx="6148">
                  <c:v>5.5415399999999997E-2</c:v>
                </c:pt>
                <c:pt idx="6149">
                  <c:v>5.3340199999999997E-2</c:v>
                </c:pt>
                <c:pt idx="6150">
                  <c:v>5.1227000000000002E-2</c:v>
                </c:pt>
                <c:pt idx="6151" formatCode="0.00E+00">
                  <c:v>4.9078799999999999E-2</c:v>
                </c:pt>
                <c:pt idx="6152" formatCode="0.00E+00">
                  <c:v>4.6899299999999998E-2</c:v>
                </c:pt>
                <c:pt idx="6153" formatCode="0.00E+00">
                  <c:v>4.4692500000000003E-2</c:v>
                </c:pt>
                <c:pt idx="6154" formatCode="0.00E+00">
                  <c:v>4.2461600000000002E-2</c:v>
                </c:pt>
                <c:pt idx="6155" formatCode="0.00E+00">
                  <c:v>4.0210299999999997E-2</c:v>
                </c:pt>
                <c:pt idx="6156" formatCode="0.00E+00">
                  <c:v>3.7942700000000003E-2</c:v>
                </c:pt>
                <c:pt idx="6157" formatCode="0.00E+00">
                  <c:v>3.5663199999999999E-2</c:v>
                </c:pt>
                <c:pt idx="6158" formatCode="0.00E+00">
                  <c:v>3.3375700000000001E-2</c:v>
                </c:pt>
                <c:pt idx="6159" formatCode="0.00E+00">
                  <c:v>3.1083800000000002E-2</c:v>
                </c:pt>
                <c:pt idx="6160" formatCode="0.00E+00">
                  <c:v>2.8790799999999998E-2</c:v>
                </c:pt>
                <c:pt idx="6161" formatCode="0.00E+00">
                  <c:v>2.6500099999999999E-2</c:v>
                </c:pt>
                <c:pt idx="6162" formatCode="0.00E+00">
                  <c:v>2.4215400000000002E-2</c:v>
                </c:pt>
                <c:pt idx="6163" formatCode="0.00E+00">
                  <c:v>2.1940500000000002E-2</c:v>
                </c:pt>
                <c:pt idx="6164" formatCode="0.00E+00">
                  <c:v>1.9678899999999999E-2</c:v>
                </c:pt>
                <c:pt idx="6165" formatCode="0.00E+00">
                  <c:v>1.7434000000000002E-2</c:v>
                </c:pt>
                <c:pt idx="6166" formatCode="0.00E+00">
                  <c:v>1.5208599999999999E-2</c:v>
                </c:pt>
                <c:pt idx="6167" formatCode="0.00E+00">
                  <c:v>1.30055E-2</c:v>
                </c:pt>
                <c:pt idx="6168" formatCode="0.00E+00">
                  <c:v>1.08278E-2</c:v>
                </c:pt>
                <c:pt idx="6169" formatCode="0.00E+00">
                  <c:v>8.6785100000000004E-3</c:v>
                </c:pt>
                <c:pt idx="6170" formatCode="0.00E+00">
                  <c:v>6.5609500000000003E-3</c:v>
                </c:pt>
                <c:pt idx="6171" formatCode="0.00E+00">
                  <c:v>4.4783599999999998E-3</c:v>
                </c:pt>
                <c:pt idx="6172" formatCode="0.00E+00">
                  <c:v>2.4338799999999998E-3</c:v>
                </c:pt>
                <c:pt idx="6173" formatCode="0.00E+00">
                  <c:v>4.30297E-4</c:v>
                </c:pt>
                <c:pt idx="6174" formatCode="0.00E+00">
                  <c:v>-1.52951E-3</c:v>
                </c:pt>
                <c:pt idx="6175" formatCode="0.00E+00">
                  <c:v>-3.4425699999999998E-3</c:v>
                </c:pt>
                <c:pt idx="6176" formatCode="0.00E+00">
                  <c:v>-5.3063600000000004E-3</c:v>
                </c:pt>
                <c:pt idx="6177" formatCode="0.00E+00">
                  <c:v>-7.1188600000000003E-3</c:v>
                </c:pt>
                <c:pt idx="6178" formatCode="0.00E+00">
                  <c:v>-8.87837E-3</c:v>
                </c:pt>
                <c:pt idx="6179">
                  <c:v>-1.05831E-2</c:v>
                </c:pt>
                <c:pt idx="6180">
                  <c:v>-1.2231000000000001E-2</c:v>
                </c:pt>
                <c:pt idx="6181">
                  <c:v>-1.3820199999999999E-2</c:v>
                </c:pt>
                <c:pt idx="6182">
                  <c:v>-1.5348799999999999E-2</c:v>
                </c:pt>
                <c:pt idx="6183">
                  <c:v>-1.6815400000000001E-2</c:v>
                </c:pt>
                <c:pt idx="6184">
                  <c:v>-1.8218600000000001E-2</c:v>
                </c:pt>
                <c:pt idx="6185">
                  <c:v>-1.95572E-2</c:v>
                </c:pt>
                <c:pt idx="6186">
                  <c:v>-2.08303E-2</c:v>
                </c:pt>
                <c:pt idx="6187">
                  <c:v>-2.20371E-2</c:v>
                </c:pt>
                <c:pt idx="6188">
                  <c:v>-2.3177199999999998E-2</c:v>
                </c:pt>
                <c:pt idx="6189">
                  <c:v>-2.4249799999999998E-2</c:v>
                </c:pt>
                <c:pt idx="6190">
                  <c:v>-2.5254499999999999E-2</c:v>
                </c:pt>
                <c:pt idx="6191">
                  <c:v>-2.6190499999999999E-2</c:v>
                </c:pt>
                <c:pt idx="6192">
                  <c:v>-2.7057500000000002E-2</c:v>
                </c:pt>
                <c:pt idx="6193">
                  <c:v>-2.78552E-2</c:v>
                </c:pt>
                <c:pt idx="6194">
                  <c:v>-2.85832E-2</c:v>
                </c:pt>
                <c:pt idx="6195">
                  <c:v>-2.9241199999999998E-2</c:v>
                </c:pt>
                <c:pt idx="6196">
                  <c:v>-2.9829499999999998E-2</c:v>
                </c:pt>
                <c:pt idx="6197">
                  <c:v>-3.0348E-2</c:v>
                </c:pt>
                <c:pt idx="6198">
                  <c:v>-3.0796899999999999E-2</c:v>
                </c:pt>
                <c:pt idx="6199">
                  <c:v>-3.1175999999999999E-2</c:v>
                </c:pt>
                <c:pt idx="6200">
                  <c:v>-3.1484999999999999E-2</c:v>
                </c:pt>
                <c:pt idx="6201">
                  <c:v>-3.1724299999999997E-2</c:v>
                </c:pt>
                <c:pt idx="6202">
                  <c:v>-3.1894899999999997E-2</c:v>
                </c:pt>
                <c:pt idx="6203">
                  <c:v>-3.1997999999999999E-2</c:v>
                </c:pt>
                <c:pt idx="6204">
                  <c:v>-3.20357E-2</c:v>
                </c:pt>
                <c:pt idx="6205">
                  <c:v>-3.20101E-2</c:v>
                </c:pt>
                <c:pt idx="6206">
                  <c:v>-3.1923399999999998E-2</c:v>
                </c:pt>
                <c:pt idx="6207">
                  <c:v>-3.1777399999999997E-2</c:v>
                </c:pt>
                <c:pt idx="6208">
                  <c:v>-3.1574100000000001E-2</c:v>
                </c:pt>
                <c:pt idx="6209">
                  <c:v>-3.1315999999999997E-2</c:v>
                </c:pt>
                <c:pt idx="6210">
                  <c:v>-3.1005600000000001E-2</c:v>
                </c:pt>
                <c:pt idx="6211">
                  <c:v>-3.0645100000000002E-2</c:v>
                </c:pt>
                <c:pt idx="6212">
                  <c:v>-3.0237099999999999E-2</c:v>
                </c:pt>
                <c:pt idx="6213">
                  <c:v>-2.9784499999999998E-2</c:v>
                </c:pt>
                <c:pt idx="6214">
                  <c:v>-2.9290199999999999E-2</c:v>
                </c:pt>
                <c:pt idx="6215">
                  <c:v>-2.8756799999999999E-2</c:v>
                </c:pt>
                <c:pt idx="6216">
                  <c:v>-2.8187299999999998E-2</c:v>
                </c:pt>
                <c:pt idx="6217">
                  <c:v>-2.75848E-2</c:v>
                </c:pt>
                <c:pt idx="6218">
                  <c:v>-2.6952199999999999E-2</c:v>
                </c:pt>
                <c:pt idx="6219">
                  <c:v>-2.6292599999999999E-2</c:v>
                </c:pt>
                <c:pt idx="6220">
                  <c:v>-2.5609E-2</c:v>
                </c:pt>
                <c:pt idx="6221">
                  <c:v>-2.4904099999999998E-2</c:v>
                </c:pt>
                <c:pt idx="6222">
                  <c:v>-2.4179800000000001E-2</c:v>
                </c:pt>
                <c:pt idx="6223">
                  <c:v>-2.3438500000000001E-2</c:v>
                </c:pt>
                <c:pt idx="6224">
                  <c:v>-2.2683399999999999E-2</c:v>
                </c:pt>
                <c:pt idx="6225">
                  <c:v>-2.1917499999999999E-2</c:v>
                </c:pt>
                <c:pt idx="6226">
                  <c:v>-2.1143599999999999E-2</c:v>
                </c:pt>
                <c:pt idx="6227">
                  <c:v>-2.03646E-2</c:v>
                </c:pt>
                <c:pt idx="6228">
                  <c:v>-1.95829E-2</c:v>
                </c:pt>
                <c:pt idx="6229">
                  <c:v>-1.8800899999999999E-2</c:v>
                </c:pt>
                <c:pt idx="6230">
                  <c:v>-1.8020700000000001E-2</c:v>
                </c:pt>
                <c:pt idx="6231">
                  <c:v>-1.7245199999999999E-2</c:v>
                </c:pt>
                <c:pt idx="6232">
                  <c:v>-1.6477499999999999E-2</c:v>
                </c:pt>
                <c:pt idx="6233">
                  <c:v>-1.5720700000000001E-2</c:v>
                </c:pt>
                <c:pt idx="6234">
                  <c:v>-1.4977600000000001E-2</c:v>
                </c:pt>
                <c:pt idx="6235">
                  <c:v>-1.42513E-2</c:v>
                </c:pt>
                <c:pt idx="6236">
                  <c:v>-1.3545099999999999E-2</c:v>
                </c:pt>
                <c:pt idx="6237">
                  <c:v>-1.2862E-2</c:v>
                </c:pt>
                <c:pt idx="6238">
                  <c:v>-1.2204400000000001E-2</c:v>
                </c:pt>
                <c:pt idx="6239">
                  <c:v>-1.1574900000000001E-2</c:v>
                </c:pt>
                <c:pt idx="6240">
                  <c:v>-1.09751E-2</c:v>
                </c:pt>
                <c:pt idx="6241">
                  <c:v>-1.0407100000000001E-2</c:v>
                </c:pt>
                <c:pt idx="6242" formatCode="0.00E+00">
                  <c:v>-9.8733999999999992E-3</c:v>
                </c:pt>
                <c:pt idx="6243" formatCode="0.00E+00">
                  <c:v>-9.37552E-3</c:v>
                </c:pt>
                <c:pt idx="6244" formatCode="0.00E+00">
                  <c:v>-8.9143699999999996E-3</c:v>
                </c:pt>
                <c:pt idx="6245" formatCode="0.00E+00">
                  <c:v>-8.4915800000000003E-3</c:v>
                </c:pt>
                <c:pt idx="6246" formatCode="0.00E+00">
                  <c:v>-8.1105199999999995E-3</c:v>
                </c:pt>
                <c:pt idx="6247" formatCode="0.00E+00">
                  <c:v>-7.7754900000000004E-3</c:v>
                </c:pt>
                <c:pt idx="6248" formatCode="0.00E+00">
                  <c:v>-7.4885100000000003E-3</c:v>
                </c:pt>
                <c:pt idx="6249" formatCode="0.00E+00">
                  <c:v>-7.2480499999999998E-3</c:v>
                </c:pt>
                <c:pt idx="6250" formatCode="0.00E+00">
                  <c:v>-7.0519399999999996E-3</c:v>
                </c:pt>
                <c:pt idx="6251" formatCode="0.00E+00">
                  <c:v>-6.9004599999999998E-3</c:v>
                </c:pt>
                <c:pt idx="6252" formatCode="0.00E+00">
                  <c:v>-6.7943200000000004E-3</c:v>
                </c:pt>
                <c:pt idx="6253" formatCode="0.00E+00">
                  <c:v>-6.7311799999999998E-3</c:v>
                </c:pt>
                <c:pt idx="6254" formatCode="0.00E+00">
                  <c:v>-6.7107399999999998E-3</c:v>
                </c:pt>
                <c:pt idx="6255" formatCode="0.00E+00">
                  <c:v>-6.7377299999999999E-3</c:v>
                </c:pt>
                <c:pt idx="6256" formatCode="0.00E+00">
                  <c:v>-6.8142200000000002E-3</c:v>
                </c:pt>
                <c:pt idx="6257" formatCode="0.00E+00">
                  <c:v>-6.9384599999999996E-3</c:v>
                </c:pt>
                <c:pt idx="6258" formatCode="0.00E+00">
                  <c:v>-7.1103700000000004E-3</c:v>
                </c:pt>
                <c:pt idx="6259" formatCode="0.00E+00">
                  <c:v>-7.3312400000000002E-3</c:v>
                </c:pt>
                <c:pt idx="6260" formatCode="0.00E+00">
                  <c:v>-7.6019599999999996E-3</c:v>
                </c:pt>
                <c:pt idx="6261" formatCode="0.00E+00">
                  <c:v>-7.9229699999999997E-3</c:v>
                </c:pt>
                <c:pt idx="6262" formatCode="0.00E+00">
                  <c:v>-8.2944300000000002E-3</c:v>
                </c:pt>
                <c:pt idx="6263" formatCode="0.00E+00">
                  <c:v>-8.7162200000000002E-3</c:v>
                </c:pt>
                <c:pt idx="6264" formatCode="0.00E+00">
                  <c:v>-9.1883199999999998E-3</c:v>
                </c:pt>
                <c:pt idx="6265" formatCode="0.00E+00">
                  <c:v>-9.7111100000000002E-3</c:v>
                </c:pt>
                <c:pt idx="6266">
                  <c:v>-1.02848E-2</c:v>
                </c:pt>
                <c:pt idx="6267">
                  <c:v>-1.09084E-2</c:v>
                </c:pt>
                <c:pt idx="6268">
                  <c:v>-1.1580099999999999E-2</c:v>
                </c:pt>
                <c:pt idx="6269">
                  <c:v>-1.22974E-2</c:v>
                </c:pt>
                <c:pt idx="6270">
                  <c:v>-1.3058800000000001E-2</c:v>
                </c:pt>
                <c:pt idx="6271">
                  <c:v>-1.38648E-2</c:v>
                </c:pt>
                <c:pt idx="6272">
                  <c:v>-1.47162E-2</c:v>
                </c:pt>
                <c:pt idx="6273">
                  <c:v>-1.5613200000000001E-2</c:v>
                </c:pt>
                <c:pt idx="6274">
                  <c:v>-1.6554699999999999E-2</c:v>
                </c:pt>
                <c:pt idx="6275">
                  <c:v>-1.7538600000000001E-2</c:v>
                </c:pt>
                <c:pt idx="6276">
                  <c:v>-1.8561899999999999E-2</c:v>
                </c:pt>
                <c:pt idx="6277">
                  <c:v>-1.9620700000000001E-2</c:v>
                </c:pt>
                <c:pt idx="6278">
                  <c:v>-2.0710200000000002E-2</c:v>
                </c:pt>
                <c:pt idx="6279">
                  <c:v>-2.1826399999999999E-2</c:v>
                </c:pt>
                <c:pt idx="6280">
                  <c:v>-2.2968300000000001E-2</c:v>
                </c:pt>
                <c:pt idx="6281">
                  <c:v>-2.4136700000000001E-2</c:v>
                </c:pt>
                <c:pt idx="6282">
                  <c:v>-2.53298E-2</c:v>
                </c:pt>
                <c:pt idx="6283">
                  <c:v>-2.6543299999999999E-2</c:v>
                </c:pt>
                <c:pt idx="6284">
                  <c:v>-2.7774E-2</c:v>
                </c:pt>
                <c:pt idx="6285">
                  <c:v>-2.90207E-2</c:v>
                </c:pt>
                <c:pt idx="6286">
                  <c:v>-3.0283500000000001E-2</c:v>
                </c:pt>
                <c:pt idx="6287">
                  <c:v>-3.1560999999999999E-2</c:v>
                </c:pt>
                <c:pt idx="6288">
                  <c:v>-3.2850299999999999E-2</c:v>
                </c:pt>
                <c:pt idx="6289">
                  <c:v>-3.4148100000000001E-2</c:v>
                </c:pt>
                <c:pt idx="6290">
                  <c:v>-3.5451400000000001E-2</c:v>
                </c:pt>
                <c:pt idx="6291">
                  <c:v>-3.6757100000000001E-2</c:v>
                </c:pt>
                <c:pt idx="6292">
                  <c:v>-3.8060499999999997E-2</c:v>
                </c:pt>
                <c:pt idx="6293">
                  <c:v>-3.9356700000000001E-2</c:v>
                </c:pt>
                <c:pt idx="6294">
                  <c:v>-4.0641299999999998E-2</c:v>
                </c:pt>
                <c:pt idx="6295">
                  <c:v>-4.1912199999999997E-2</c:v>
                </c:pt>
                <c:pt idx="6296">
                  <c:v>-4.3168699999999997E-2</c:v>
                </c:pt>
                <c:pt idx="6297">
                  <c:v>-4.4409799999999999E-2</c:v>
                </c:pt>
                <c:pt idx="6298">
                  <c:v>-4.5632899999999997E-2</c:v>
                </c:pt>
                <c:pt idx="6299">
                  <c:v>-4.6833899999999998E-2</c:v>
                </c:pt>
                <c:pt idx="6300">
                  <c:v>-4.8009799999999998E-2</c:v>
                </c:pt>
                <c:pt idx="6301">
                  <c:v>-4.9158599999999997E-2</c:v>
                </c:pt>
                <c:pt idx="6302">
                  <c:v>-5.0278900000000001E-2</c:v>
                </c:pt>
                <c:pt idx="6303">
                  <c:v>-5.13657E-2</c:v>
                </c:pt>
                <c:pt idx="6304">
                  <c:v>-5.2415700000000003E-2</c:v>
                </c:pt>
                <c:pt idx="6305">
                  <c:v>-5.3430199999999997E-2</c:v>
                </c:pt>
                <c:pt idx="6306">
                  <c:v>-5.4410399999999998E-2</c:v>
                </c:pt>
                <c:pt idx="6307">
                  <c:v>-5.5354399999999998E-2</c:v>
                </c:pt>
                <c:pt idx="6308">
                  <c:v>-5.6262E-2</c:v>
                </c:pt>
                <c:pt idx="6309">
                  <c:v>-5.7135499999999999E-2</c:v>
                </c:pt>
                <c:pt idx="6310">
                  <c:v>-5.7976399999999997E-2</c:v>
                </c:pt>
                <c:pt idx="6311">
                  <c:v>-5.8783000000000002E-2</c:v>
                </c:pt>
                <c:pt idx="6312">
                  <c:v>-5.9550699999999998E-2</c:v>
                </c:pt>
                <c:pt idx="6313">
                  <c:v>-6.0276200000000002E-2</c:v>
                </c:pt>
                <c:pt idx="6314">
                  <c:v>-6.0959199999999998E-2</c:v>
                </c:pt>
                <c:pt idx="6315">
                  <c:v>-6.1600099999999998E-2</c:v>
                </c:pt>
                <c:pt idx="6316">
                  <c:v>-6.21974E-2</c:v>
                </c:pt>
                <c:pt idx="6317">
                  <c:v>-6.2748300000000007E-2</c:v>
                </c:pt>
                <c:pt idx="6318">
                  <c:v>-6.3251000000000002E-2</c:v>
                </c:pt>
                <c:pt idx="6319">
                  <c:v>-6.3705100000000001E-2</c:v>
                </c:pt>
                <c:pt idx="6320">
                  <c:v>-6.4110799999999996E-2</c:v>
                </c:pt>
                <c:pt idx="6321">
                  <c:v>-6.4468399999999995E-2</c:v>
                </c:pt>
                <c:pt idx="6322">
                  <c:v>-6.4777600000000005E-2</c:v>
                </c:pt>
                <c:pt idx="6323">
                  <c:v>-6.5037800000000007E-2</c:v>
                </c:pt>
                <c:pt idx="6324">
                  <c:v>-6.5248500000000001E-2</c:v>
                </c:pt>
                <c:pt idx="6325">
                  <c:v>-6.5408800000000003E-2</c:v>
                </c:pt>
                <c:pt idx="6326">
                  <c:v>-6.5517199999999998E-2</c:v>
                </c:pt>
                <c:pt idx="6327">
                  <c:v>-6.55718E-2</c:v>
                </c:pt>
                <c:pt idx="6328">
                  <c:v>-6.5573199999999998E-2</c:v>
                </c:pt>
                <c:pt idx="6329">
                  <c:v>-6.55226E-2</c:v>
                </c:pt>
                <c:pt idx="6330">
                  <c:v>-6.5420300000000001E-2</c:v>
                </c:pt>
                <c:pt idx="6331">
                  <c:v>-6.5265400000000001E-2</c:v>
                </c:pt>
                <c:pt idx="6332">
                  <c:v>-6.5058000000000005E-2</c:v>
                </c:pt>
                <c:pt idx="6333">
                  <c:v>-6.4800399999999994E-2</c:v>
                </c:pt>
                <c:pt idx="6334">
                  <c:v>-6.4495200000000003E-2</c:v>
                </c:pt>
                <c:pt idx="6335">
                  <c:v>-6.4143800000000001E-2</c:v>
                </c:pt>
                <c:pt idx="6336">
                  <c:v>-6.3747700000000004E-2</c:v>
                </c:pt>
                <c:pt idx="6337">
                  <c:v>-6.3309299999999999E-2</c:v>
                </c:pt>
                <c:pt idx="6338">
                  <c:v>-6.2832299999999994E-2</c:v>
                </c:pt>
                <c:pt idx="6339">
                  <c:v>-6.2321000000000001E-2</c:v>
                </c:pt>
                <c:pt idx="6340">
                  <c:v>-6.1779199999999999E-2</c:v>
                </c:pt>
                <c:pt idx="6341">
                  <c:v>-6.1208800000000001E-2</c:v>
                </c:pt>
                <c:pt idx="6342">
                  <c:v>-6.0610299999999999E-2</c:v>
                </c:pt>
                <c:pt idx="6343">
                  <c:v>-5.9983500000000002E-2</c:v>
                </c:pt>
                <c:pt idx="6344">
                  <c:v>-5.9328499999999999E-2</c:v>
                </c:pt>
                <c:pt idx="6345">
                  <c:v>-5.8645099999999999E-2</c:v>
                </c:pt>
                <c:pt idx="6346">
                  <c:v>-5.7933999999999999E-2</c:v>
                </c:pt>
                <c:pt idx="6347">
                  <c:v>-5.71995E-2</c:v>
                </c:pt>
                <c:pt idx="6348">
                  <c:v>-5.6447299999999999E-2</c:v>
                </c:pt>
                <c:pt idx="6349">
                  <c:v>-5.5679399999999997E-2</c:v>
                </c:pt>
                <c:pt idx="6350">
                  <c:v>-5.4893699999999997E-2</c:v>
                </c:pt>
                <c:pt idx="6351">
                  <c:v>-5.4089100000000001E-2</c:v>
                </c:pt>
                <c:pt idx="6352">
                  <c:v>-5.3268099999999999E-2</c:v>
                </c:pt>
                <c:pt idx="6353">
                  <c:v>-5.2433599999999997E-2</c:v>
                </c:pt>
                <c:pt idx="6354">
                  <c:v>-5.1588799999999997E-2</c:v>
                </c:pt>
                <c:pt idx="6355">
                  <c:v>-5.0738199999999997E-2</c:v>
                </c:pt>
                <c:pt idx="6356">
                  <c:v>-4.9884999999999999E-2</c:v>
                </c:pt>
                <c:pt idx="6357">
                  <c:v>-4.9031199999999997E-2</c:v>
                </c:pt>
                <c:pt idx="6358">
                  <c:v>-4.8179699999999999E-2</c:v>
                </c:pt>
                <c:pt idx="6359">
                  <c:v>-4.7334099999999997E-2</c:v>
                </c:pt>
                <c:pt idx="6360">
                  <c:v>-4.6496700000000002E-2</c:v>
                </c:pt>
                <c:pt idx="6361">
                  <c:v>-4.5667899999999997E-2</c:v>
                </c:pt>
                <c:pt idx="6362">
                  <c:v>-4.4847900000000003E-2</c:v>
                </c:pt>
                <c:pt idx="6363">
                  <c:v>-4.4038599999999997E-2</c:v>
                </c:pt>
                <c:pt idx="6364">
                  <c:v>-4.3244199999999997E-2</c:v>
                </c:pt>
                <c:pt idx="6365">
                  <c:v>-4.2469899999999998E-2</c:v>
                </c:pt>
                <c:pt idx="6366">
                  <c:v>-4.1720500000000001E-2</c:v>
                </c:pt>
                <c:pt idx="6367">
                  <c:v>-4.09997E-2</c:v>
                </c:pt>
                <c:pt idx="6368">
                  <c:v>-4.0310100000000001E-2</c:v>
                </c:pt>
                <c:pt idx="6369">
                  <c:v>-3.9653899999999999E-2</c:v>
                </c:pt>
                <c:pt idx="6370">
                  <c:v>-3.9032999999999998E-2</c:v>
                </c:pt>
                <c:pt idx="6371">
                  <c:v>-3.8448799999999998E-2</c:v>
                </c:pt>
                <c:pt idx="6372">
                  <c:v>-3.7903199999999998E-2</c:v>
                </c:pt>
                <c:pt idx="6373">
                  <c:v>-3.7396699999999998E-2</c:v>
                </c:pt>
                <c:pt idx="6374">
                  <c:v>-3.6928500000000003E-2</c:v>
                </c:pt>
                <c:pt idx="6375">
                  <c:v>-3.6498599999999999E-2</c:v>
                </c:pt>
                <c:pt idx="6376">
                  <c:v>-3.6110000000000003E-2</c:v>
                </c:pt>
                <c:pt idx="6377">
                  <c:v>-3.5768099999999997E-2</c:v>
                </c:pt>
                <c:pt idx="6378">
                  <c:v>-3.54784E-2</c:v>
                </c:pt>
                <c:pt idx="6379">
                  <c:v>-3.5244299999999999E-2</c:v>
                </c:pt>
                <c:pt idx="6380">
                  <c:v>-3.50672E-2</c:v>
                </c:pt>
                <c:pt idx="6381">
                  <c:v>-3.4948199999999999E-2</c:v>
                </c:pt>
                <c:pt idx="6382">
                  <c:v>-3.4888500000000003E-2</c:v>
                </c:pt>
                <c:pt idx="6383">
                  <c:v>-3.4889499999999997E-2</c:v>
                </c:pt>
                <c:pt idx="6384">
                  <c:v>-3.4953699999999997E-2</c:v>
                </c:pt>
                <c:pt idx="6385">
                  <c:v>-3.5080500000000001E-2</c:v>
                </c:pt>
                <c:pt idx="6386">
                  <c:v>-3.5266600000000002E-2</c:v>
                </c:pt>
                <c:pt idx="6387">
                  <c:v>-3.5510699999999999E-2</c:v>
                </c:pt>
                <c:pt idx="6388">
                  <c:v>-3.5815399999999997E-2</c:v>
                </c:pt>
                <c:pt idx="6389">
                  <c:v>-3.61847E-2</c:v>
                </c:pt>
                <c:pt idx="6390">
                  <c:v>-3.6621399999999998E-2</c:v>
                </c:pt>
                <c:pt idx="6391">
                  <c:v>-3.71265E-2</c:v>
                </c:pt>
                <c:pt idx="6392">
                  <c:v>-3.7700600000000001E-2</c:v>
                </c:pt>
                <c:pt idx="6393">
                  <c:v>-3.83405E-2</c:v>
                </c:pt>
                <c:pt idx="6394">
                  <c:v>-3.9038299999999998E-2</c:v>
                </c:pt>
                <c:pt idx="6395">
                  <c:v>-3.97881E-2</c:v>
                </c:pt>
                <c:pt idx="6396">
                  <c:v>-4.0590500000000002E-2</c:v>
                </c:pt>
                <c:pt idx="6397">
                  <c:v>-4.1449699999999999E-2</c:v>
                </c:pt>
                <c:pt idx="6398">
                  <c:v>-4.23674E-2</c:v>
                </c:pt>
                <c:pt idx="6399">
                  <c:v>-4.3344300000000002E-2</c:v>
                </c:pt>
                <c:pt idx="6400">
                  <c:v>-4.4383100000000002E-2</c:v>
                </c:pt>
                <c:pt idx="6401">
                  <c:v>-4.5485600000000001E-2</c:v>
                </c:pt>
                <c:pt idx="6402">
                  <c:v>-4.6649799999999998E-2</c:v>
                </c:pt>
                <c:pt idx="6403">
                  <c:v>-4.7871999999999998E-2</c:v>
                </c:pt>
                <c:pt idx="6404">
                  <c:v>-4.9149600000000002E-2</c:v>
                </c:pt>
                <c:pt idx="6405">
                  <c:v>-5.0481699999999997E-2</c:v>
                </c:pt>
                <c:pt idx="6406">
                  <c:v>-5.18681E-2</c:v>
                </c:pt>
                <c:pt idx="6407">
                  <c:v>-5.3308000000000001E-2</c:v>
                </c:pt>
                <c:pt idx="6408">
                  <c:v>-5.4801599999999999E-2</c:v>
                </c:pt>
                <c:pt idx="6409">
                  <c:v>-5.6350600000000001E-2</c:v>
                </c:pt>
                <c:pt idx="6410">
                  <c:v>-5.7957500000000002E-2</c:v>
                </c:pt>
                <c:pt idx="6411">
                  <c:v>-5.9622799999999997E-2</c:v>
                </c:pt>
                <c:pt idx="6412">
                  <c:v>-6.13444E-2</c:v>
                </c:pt>
                <c:pt idx="6413">
                  <c:v>-6.3118499999999994E-2</c:v>
                </c:pt>
                <c:pt idx="6414">
                  <c:v>-6.4940800000000007E-2</c:v>
                </c:pt>
                <c:pt idx="6415">
                  <c:v>-6.68073E-2</c:v>
                </c:pt>
                <c:pt idx="6416">
                  <c:v>-6.8714499999999998E-2</c:v>
                </c:pt>
                <c:pt idx="6417">
                  <c:v>-7.0659100000000002E-2</c:v>
                </c:pt>
                <c:pt idx="6418">
                  <c:v>-7.2637300000000002E-2</c:v>
                </c:pt>
                <c:pt idx="6419">
                  <c:v>-7.4645100000000006E-2</c:v>
                </c:pt>
                <c:pt idx="6420">
                  <c:v>-7.6679800000000006E-2</c:v>
                </c:pt>
                <c:pt idx="6421">
                  <c:v>-7.8742300000000001E-2</c:v>
                </c:pt>
                <c:pt idx="6422">
                  <c:v>-8.0834900000000001E-2</c:v>
                </c:pt>
                <c:pt idx="6423">
                  <c:v>-8.2957600000000006E-2</c:v>
                </c:pt>
                <c:pt idx="6424">
                  <c:v>-8.51079E-2</c:v>
                </c:pt>
                <c:pt idx="6425">
                  <c:v>-8.7281600000000001E-2</c:v>
                </c:pt>
                <c:pt idx="6426">
                  <c:v>-8.94736E-2</c:v>
                </c:pt>
                <c:pt idx="6427">
                  <c:v>-9.1680600000000001E-2</c:v>
                </c:pt>
                <c:pt idx="6428">
                  <c:v>-9.3901700000000005E-2</c:v>
                </c:pt>
                <c:pt idx="6429">
                  <c:v>-9.6136799999999994E-2</c:v>
                </c:pt>
                <c:pt idx="6430">
                  <c:v>-9.8385700000000006E-2</c:v>
                </c:pt>
                <c:pt idx="6431">
                  <c:v>-0.100649</c:v>
                </c:pt>
                <c:pt idx="6432">
                  <c:v>-0.10293099999999999</c:v>
                </c:pt>
                <c:pt idx="6433">
                  <c:v>-0.105229</c:v>
                </c:pt>
                <c:pt idx="6434">
                  <c:v>-0.10754</c:v>
                </c:pt>
                <c:pt idx="6435">
                  <c:v>-0.10986</c:v>
                </c:pt>
                <c:pt idx="6436">
                  <c:v>-0.112188</c:v>
                </c:pt>
                <c:pt idx="6437">
                  <c:v>-0.114524</c:v>
                </c:pt>
                <c:pt idx="6438">
                  <c:v>-0.116864</c:v>
                </c:pt>
                <c:pt idx="6439">
                  <c:v>-0.119203</c:v>
                </c:pt>
                <c:pt idx="6440">
                  <c:v>-0.121541</c:v>
                </c:pt>
                <c:pt idx="6441">
                  <c:v>-0.123877</c:v>
                </c:pt>
                <c:pt idx="6442">
                  <c:v>-0.12620999999999999</c:v>
                </c:pt>
                <c:pt idx="6443">
                  <c:v>-0.12853100000000001</c:v>
                </c:pt>
                <c:pt idx="6444">
                  <c:v>-0.130832</c:v>
                </c:pt>
                <c:pt idx="6445">
                  <c:v>-0.133108</c:v>
                </c:pt>
                <c:pt idx="6446">
                  <c:v>-0.135356</c:v>
                </c:pt>
                <c:pt idx="6447">
                  <c:v>-0.137568</c:v>
                </c:pt>
                <c:pt idx="6448">
                  <c:v>-0.13974</c:v>
                </c:pt>
                <c:pt idx="6449">
                  <c:v>-0.14187</c:v>
                </c:pt>
                <c:pt idx="6450">
                  <c:v>-0.14396100000000001</c:v>
                </c:pt>
                <c:pt idx="6451">
                  <c:v>-0.146013</c:v>
                </c:pt>
                <c:pt idx="6452">
                  <c:v>-0.14802499999999999</c:v>
                </c:pt>
                <c:pt idx="6453">
                  <c:v>-0.14999899999999999</c:v>
                </c:pt>
                <c:pt idx="6454">
                  <c:v>-0.15193100000000001</c:v>
                </c:pt>
                <c:pt idx="6455">
                  <c:v>-0.15381800000000001</c:v>
                </c:pt>
                <c:pt idx="6456">
                  <c:v>-0.15565899999999999</c:v>
                </c:pt>
                <c:pt idx="6457">
                  <c:v>-0.15745100000000001</c:v>
                </c:pt>
                <c:pt idx="6458">
                  <c:v>-0.15919800000000001</c:v>
                </c:pt>
                <c:pt idx="6459">
                  <c:v>-0.16089899999999999</c:v>
                </c:pt>
                <c:pt idx="6460">
                  <c:v>-0.162553</c:v>
                </c:pt>
                <c:pt idx="6461">
                  <c:v>-0.164155</c:v>
                </c:pt>
                <c:pt idx="6462">
                  <c:v>-0.16570699999999999</c:v>
                </c:pt>
                <c:pt idx="6463">
                  <c:v>-0.167214</c:v>
                </c:pt>
                <c:pt idx="6464">
                  <c:v>-0.16867599999999999</c:v>
                </c:pt>
                <c:pt idx="6465">
                  <c:v>-0.17008799999999999</c:v>
                </c:pt>
                <c:pt idx="6466">
                  <c:v>-0.17143900000000001</c:v>
                </c:pt>
                <c:pt idx="6467">
                  <c:v>-0.17272299999999999</c:v>
                </c:pt>
                <c:pt idx="6468">
                  <c:v>-0.17393400000000001</c:v>
                </c:pt>
                <c:pt idx="6469">
                  <c:v>-0.17507200000000001</c:v>
                </c:pt>
                <c:pt idx="6470">
                  <c:v>-0.17613500000000001</c:v>
                </c:pt>
                <c:pt idx="6471">
                  <c:v>-0.177122</c:v>
                </c:pt>
                <c:pt idx="6472">
                  <c:v>-0.178034</c:v>
                </c:pt>
                <c:pt idx="6473">
                  <c:v>-0.17888100000000001</c:v>
                </c:pt>
                <c:pt idx="6474">
                  <c:v>-0.17966699999999999</c:v>
                </c:pt>
                <c:pt idx="6475">
                  <c:v>-0.180392</c:v>
                </c:pt>
                <c:pt idx="6476">
                  <c:v>-0.18105099999999999</c:v>
                </c:pt>
                <c:pt idx="6477" formatCode="0.00E+00">
                  <c:v>-0.181641</c:v>
                </c:pt>
                <c:pt idx="6478" formatCode="0.00E+00">
                  <c:v>-0.18216299999999999</c:v>
                </c:pt>
                <c:pt idx="6479" formatCode="0.00E+00">
                  <c:v>-0.182615</c:v>
                </c:pt>
                <c:pt idx="6480" formatCode="0.00E+00">
                  <c:v>-0.18299799999999999</c:v>
                </c:pt>
                <c:pt idx="6481" formatCode="0.00E+00">
                  <c:v>-0.18331600000000001</c:v>
                </c:pt>
                <c:pt idx="6482">
                  <c:v>-0.18357399999999999</c:v>
                </c:pt>
                <c:pt idx="6483">
                  <c:v>-0.18377499999999999</c:v>
                </c:pt>
                <c:pt idx="6484">
                  <c:v>-0.183924</c:v>
                </c:pt>
                <c:pt idx="6485">
                  <c:v>-0.184027</c:v>
                </c:pt>
                <c:pt idx="6486">
                  <c:v>-0.184084</c:v>
                </c:pt>
                <c:pt idx="6487">
                  <c:v>-0.18409400000000001</c:v>
                </c:pt>
                <c:pt idx="6488">
                  <c:v>-0.18406</c:v>
                </c:pt>
                <c:pt idx="6489">
                  <c:v>-0.18398100000000001</c:v>
                </c:pt>
                <c:pt idx="6490">
                  <c:v>-0.183861</c:v>
                </c:pt>
                <c:pt idx="6491">
                  <c:v>-0.183702</c:v>
                </c:pt>
                <c:pt idx="6492">
                  <c:v>-0.183507</c:v>
                </c:pt>
                <c:pt idx="6493">
                  <c:v>-0.18327299999999999</c:v>
                </c:pt>
                <c:pt idx="6494">
                  <c:v>-0.183</c:v>
                </c:pt>
                <c:pt idx="6495">
                  <c:v>-0.18268899999999999</c:v>
                </c:pt>
                <c:pt idx="6496">
                  <c:v>-0.18234300000000001</c:v>
                </c:pt>
                <c:pt idx="6497">
                  <c:v>-0.18196399999999999</c:v>
                </c:pt>
                <c:pt idx="6498">
                  <c:v>-0.18154999999999999</c:v>
                </c:pt>
                <c:pt idx="6499">
                  <c:v>-0.18110200000000001</c:v>
                </c:pt>
                <c:pt idx="6500">
                  <c:v>-0.180621</c:v>
                </c:pt>
                <c:pt idx="6501">
                  <c:v>-0.18011099999999999</c:v>
                </c:pt>
                <c:pt idx="6502">
                  <c:v>-0.17957799999999999</c:v>
                </c:pt>
                <c:pt idx="6503">
                  <c:v>-0.179031</c:v>
                </c:pt>
                <c:pt idx="6504">
                  <c:v>-0.178478</c:v>
                </c:pt>
                <c:pt idx="6505">
                  <c:v>-0.177924</c:v>
                </c:pt>
                <c:pt idx="6506">
                  <c:v>-0.177374</c:v>
                </c:pt>
                <c:pt idx="6507">
                  <c:v>-0.17683099999999999</c:v>
                </c:pt>
                <c:pt idx="6508">
                  <c:v>-0.17629600000000001</c:v>
                </c:pt>
                <c:pt idx="6509">
                  <c:v>-0.17577200000000001</c:v>
                </c:pt>
                <c:pt idx="6510">
                  <c:v>-0.175258</c:v>
                </c:pt>
                <c:pt idx="6511">
                  <c:v>-0.17475099999999999</c:v>
                </c:pt>
                <c:pt idx="6512">
                  <c:v>-0.17424899999999999</c:v>
                </c:pt>
                <c:pt idx="6513">
                  <c:v>-0.17375699999999999</c:v>
                </c:pt>
                <c:pt idx="6514">
                  <c:v>-0.17328199999999999</c:v>
                </c:pt>
                <c:pt idx="6515">
                  <c:v>-0.17283200000000001</c:v>
                </c:pt>
                <c:pt idx="6516">
                  <c:v>-0.17241000000000001</c:v>
                </c:pt>
                <c:pt idx="6517">
                  <c:v>-0.172014</c:v>
                </c:pt>
                <c:pt idx="6518">
                  <c:v>-0.17164099999999999</c:v>
                </c:pt>
                <c:pt idx="6519">
                  <c:v>-0.171293</c:v>
                </c:pt>
                <c:pt idx="6520">
                  <c:v>-0.17096900000000001</c:v>
                </c:pt>
                <c:pt idx="6521">
                  <c:v>-0.17066999999999999</c:v>
                </c:pt>
                <c:pt idx="6522">
                  <c:v>-0.1704</c:v>
                </c:pt>
                <c:pt idx="6523">
                  <c:v>-0.17016600000000001</c:v>
                </c:pt>
                <c:pt idx="6524">
                  <c:v>-0.16997100000000001</c:v>
                </c:pt>
                <c:pt idx="6525">
                  <c:v>-0.169819</c:v>
                </c:pt>
                <c:pt idx="6526">
                  <c:v>-0.169715</c:v>
                </c:pt>
                <c:pt idx="6527">
                  <c:v>-0.169659</c:v>
                </c:pt>
                <c:pt idx="6528">
                  <c:v>-0.16964599999999999</c:v>
                </c:pt>
                <c:pt idx="6529">
                  <c:v>-0.16967399999999999</c:v>
                </c:pt>
                <c:pt idx="6530">
                  <c:v>-0.16974600000000001</c:v>
                </c:pt>
                <c:pt idx="6531">
                  <c:v>-0.169872</c:v>
                </c:pt>
                <c:pt idx="6532" formatCode="0.00E+00">
                  <c:v>-0.17005899999999999</c:v>
                </c:pt>
                <c:pt idx="6533" formatCode="0.00E+00">
                  <c:v>-0.17030899999999999</c:v>
                </c:pt>
                <c:pt idx="6534" formatCode="0.00E+00">
                  <c:v>-0.170627</c:v>
                </c:pt>
                <c:pt idx="6535" formatCode="0.00E+00">
                  <c:v>-0.171012</c:v>
                </c:pt>
                <c:pt idx="6536" formatCode="0.00E+00">
                  <c:v>-0.171461</c:v>
                </c:pt>
                <c:pt idx="6537">
                  <c:v>-0.17196700000000001</c:v>
                </c:pt>
                <c:pt idx="6538">
                  <c:v>-0.17252400000000001</c:v>
                </c:pt>
                <c:pt idx="6539">
                  <c:v>-0.17312900000000001</c:v>
                </c:pt>
                <c:pt idx="6540">
                  <c:v>-0.17378399999999999</c:v>
                </c:pt>
                <c:pt idx="6541">
                  <c:v>-0.174484</c:v>
                </c:pt>
                <c:pt idx="6542">
                  <c:v>-0.17522599999999999</c:v>
                </c:pt>
                <c:pt idx="6543">
                  <c:v>-0.176009</c:v>
                </c:pt>
                <c:pt idx="6544">
                  <c:v>-0.176842</c:v>
                </c:pt>
                <c:pt idx="6545">
                  <c:v>-0.177732</c:v>
                </c:pt>
                <c:pt idx="6546">
                  <c:v>-0.17868300000000001</c:v>
                </c:pt>
                <c:pt idx="6547">
                  <c:v>-0.1797</c:v>
                </c:pt>
                <c:pt idx="6548">
                  <c:v>-0.180787</c:v>
                </c:pt>
                <c:pt idx="6549">
                  <c:v>-0.181945</c:v>
                </c:pt>
                <c:pt idx="6550">
                  <c:v>-0.183172</c:v>
                </c:pt>
                <c:pt idx="6551">
                  <c:v>-0.18446599999999999</c:v>
                </c:pt>
                <c:pt idx="6552">
                  <c:v>-0.18582499999999999</c:v>
                </c:pt>
                <c:pt idx="6553">
                  <c:v>-0.187252</c:v>
                </c:pt>
                <c:pt idx="6554">
                  <c:v>-0.188746</c:v>
                </c:pt>
                <c:pt idx="6555">
                  <c:v>-0.190305</c:v>
                </c:pt>
                <c:pt idx="6556">
                  <c:v>-0.19192600000000001</c:v>
                </c:pt>
                <c:pt idx="6557">
                  <c:v>-0.19361200000000001</c:v>
                </c:pt>
                <c:pt idx="6558">
                  <c:v>-0.195358</c:v>
                </c:pt>
                <c:pt idx="6559">
                  <c:v>-0.197155</c:v>
                </c:pt>
                <c:pt idx="6560">
                  <c:v>-0.198993</c:v>
                </c:pt>
                <c:pt idx="6561">
                  <c:v>-0.20086599999999999</c:v>
                </c:pt>
                <c:pt idx="6562">
                  <c:v>-0.20277300000000001</c:v>
                </c:pt>
                <c:pt idx="6563">
                  <c:v>-0.20471900000000001</c:v>
                </c:pt>
                <c:pt idx="6564">
                  <c:v>-0.206701</c:v>
                </c:pt>
                <c:pt idx="6565">
                  <c:v>-0.20871899999999999</c:v>
                </c:pt>
                <c:pt idx="6566">
                  <c:v>-0.21077099999999999</c:v>
                </c:pt>
                <c:pt idx="6567">
                  <c:v>-0.21285399999999999</c:v>
                </c:pt>
                <c:pt idx="6568">
                  <c:v>-0.21496599999999999</c:v>
                </c:pt>
                <c:pt idx="6569">
                  <c:v>-0.21710099999999999</c:v>
                </c:pt>
                <c:pt idx="6570">
                  <c:v>-0.21925500000000001</c:v>
                </c:pt>
                <c:pt idx="6571">
                  <c:v>-0.221418</c:v>
                </c:pt>
                <c:pt idx="6572">
                  <c:v>-0.22358600000000001</c:v>
                </c:pt>
                <c:pt idx="6573">
                  <c:v>-0.22575600000000001</c:v>
                </c:pt>
                <c:pt idx="6574">
                  <c:v>-0.22793099999999999</c:v>
                </c:pt>
                <c:pt idx="6575">
                  <c:v>-0.23011699999999999</c:v>
                </c:pt>
                <c:pt idx="6576">
                  <c:v>-0.23231399999999999</c:v>
                </c:pt>
                <c:pt idx="6577">
                  <c:v>-0.23452300000000001</c:v>
                </c:pt>
                <c:pt idx="6578">
                  <c:v>-0.23674200000000001</c:v>
                </c:pt>
                <c:pt idx="6579">
                  <c:v>-0.23896400000000001</c:v>
                </c:pt>
                <c:pt idx="6580">
                  <c:v>-0.24118800000000001</c:v>
                </c:pt>
                <c:pt idx="6581">
                  <c:v>-0.24341699999999999</c:v>
                </c:pt>
                <c:pt idx="6582">
                  <c:v>-0.24565600000000001</c:v>
                </c:pt>
                <c:pt idx="6583">
                  <c:v>-0.24790499999999999</c:v>
                </c:pt>
                <c:pt idx="6584">
                  <c:v>-0.25015900000000002</c:v>
                </c:pt>
                <c:pt idx="6585">
                  <c:v>-0.252417</c:v>
                </c:pt>
                <c:pt idx="6586">
                  <c:v>-0.25466800000000001</c:v>
                </c:pt>
                <c:pt idx="6587">
                  <c:v>-0.256907</c:v>
                </c:pt>
                <c:pt idx="6588">
                  <c:v>-0.25913199999999997</c:v>
                </c:pt>
                <c:pt idx="6589">
                  <c:v>-0.26134400000000002</c:v>
                </c:pt>
                <c:pt idx="6590">
                  <c:v>-0.26354300000000003</c:v>
                </c:pt>
                <c:pt idx="6591">
                  <c:v>-0.26572099999999998</c:v>
                </c:pt>
                <c:pt idx="6592">
                  <c:v>-0.26787</c:v>
                </c:pt>
                <c:pt idx="6593">
                  <c:v>-0.26998699999999998</c:v>
                </c:pt>
                <c:pt idx="6594">
                  <c:v>-0.27206999999999998</c:v>
                </c:pt>
                <c:pt idx="6595">
                  <c:v>-0.27411200000000002</c:v>
                </c:pt>
                <c:pt idx="6596">
                  <c:v>-0.276113</c:v>
                </c:pt>
                <c:pt idx="6597">
                  <c:v>-0.27807599999999999</c:v>
                </c:pt>
                <c:pt idx="6598">
                  <c:v>-0.280005</c:v>
                </c:pt>
                <c:pt idx="6599">
                  <c:v>-0.28189999999999998</c:v>
                </c:pt>
                <c:pt idx="6600">
                  <c:v>-0.28376099999999999</c:v>
                </c:pt>
                <c:pt idx="6601">
                  <c:v>-0.28558499999999998</c:v>
                </c:pt>
                <c:pt idx="6602">
                  <c:v>-0.28736600000000001</c:v>
                </c:pt>
                <c:pt idx="6603">
                  <c:v>-0.28909800000000002</c:v>
                </c:pt>
                <c:pt idx="6604">
                  <c:v>-0.29077599999999998</c:v>
                </c:pt>
                <c:pt idx="6605">
                  <c:v>-0.29239799999999999</c:v>
                </c:pt>
                <c:pt idx="6606">
                  <c:v>-0.29396499999999998</c:v>
                </c:pt>
                <c:pt idx="6607">
                  <c:v>-0.29547899999999999</c:v>
                </c:pt>
                <c:pt idx="6608">
                  <c:v>-0.29694199999999998</c:v>
                </c:pt>
                <c:pt idx="6609">
                  <c:v>-0.29835899999999999</c:v>
                </c:pt>
                <c:pt idx="6610">
                  <c:v>-0.29972799999999999</c:v>
                </c:pt>
                <c:pt idx="6611">
                  <c:v>-0.30104700000000001</c:v>
                </c:pt>
                <c:pt idx="6612">
                  <c:v>-0.302315</c:v>
                </c:pt>
                <c:pt idx="6613">
                  <c:v>-0.30353599999999997</c:v>
                </c:pt>
                <c:pt idx="6614">
                  <c:v>-0.30470999999999998</c:v>
                </c:pt>
                <c:pt idx="6615">
                  <c:v>-0.305836</c:v>
                </c:pt>
                <c:pt idx="6616">
                  <c:v>-0.30691299999999999</c:v>
                </c:pt>
                <c:pt idx="6617">
                  <c:v>-0.30794199999999999</c:v>
                </c:pt>
                <c:pt idx="6618">
                  <c:v>-0.308923</c:v>
                </c:pt>
                <c:pt idx="6619">
                  <c:v>-0.30984800000000001</c:v>
                </c:pt>
                <c:pt idx="6620">
                  <c:v>-0.31070999999999999</c:v>
                </c:pt>
                <c:pt idx="6621">
                  <c:v>-0.31150699999999998</c:v>
                </c:pt>
                <c:pt idx="6622">
                  <c:v>-0.31223600000000001</c:v>
                </c:pt>
                <c:pt idx="6623">
                  <c:v>-0.31289299999999998</c:v>
                </c:pt>
                <c:pt idx="6624">
                  <c:v>-0.31347999999999998</c:v>
                </c:pt>
                <c:pt idx="6625">
                  <c:v>-0.31400299999999998</c:v>
                </c:pt>
                <c:pt idx="6626">
                  <c:v>-0.31446800000000003</c:v>
                </c:pt>
                <c:pt idx="6627">
                  <c:v>-0.31487199999999999</c:v>
                </c:pt>
                <c:pt idx="6628">
                  <c:v>-0.31521700000000002</c:v>
                </c:pt>
                <c:pt idx="6629">
                  <c:v>-0.31550499999999998</c:v>
                </c:pt>
                <c:pt idx="6630">
                  <c:v>-0.31574000000000002</c:v>
                </c:pt>
                <c:pt idx="6631">
                  <c:v>-0.31591900000000001</c:v>
                </c:pt>
                <c:pt idx="6632">
                  <c:v>-0.31604199999999999</c:v>
                </c:pt>
                <c:pt idx="6633">
                  <c:v>-0.31611600000000001</c:v>
                </c:pt>
                <c:pt idx="6634">
                  <c:v>-0.31614500000000001</c:v>
                </c:pt>
                <c:pt idx="6635">
                  <c:v>-0.31613000000000002</c:v>
                </c:pt>
                <c:pt idx="6636">
                  <c:v>-0.31606400000000001</c:v>
                </c:pt>
                <c:pt idx="6637">
                  <c:v>-0.31594299999999997</c:v>
                </c:pt>
                <c:pt idx="6638">
                  <c:v>-0.31576700000000002</c:v>
                </c:pt>
                <c:pt idx="6639">
                  <c:v>-0.31553799999999999</c:v>
                </c:pt>
                <c:pt idx="6640">
                  <c:v>-0.31526599999999999</c:v>
                </c:pt>
                <c:pt idx="6641">
                  <c:v>-0.31496299999999999</c:v>
                </c:pt>
                <c:pt idx="6642">
                  <c:v>-0.31463400000000002</c:v>
                </c:pt>
                <c:pt idx="6643">
                  <c:v>-0.31427300000000002</c:v>
                </c:pt>
                <c:pt idx="6644">
                  <c:v>-0.31387100000000001</c:v>
                </c:pt>
                <c:pt idx="6645">
                  <c:v>-0.31342100000000001</c:v>
                </c:pt>
                <c:pt idx="6646">
                  <c:v>-0.31292199999999998</c:v>
                </c:pt>
                <c:pt idx="6647">
                  <c:v>-0.31237500000000001</c:v>
                </c:pt>
                <c:pt idx="6648">
                  <c:v>-0.311782</c:v>
                </c:pt>
                <c:pt idx="6649">
                  <c:v>-0.311145</c:v>
                </c:pt>
                <c:pt idx="6650">
                  <c:v>-0.31046699999999999</c:v>
                </c:pt>
                <c:pt idx="6651">
                  <c:v>-0.30975200000000003</c:v>
                </c:pt>
                <c:pt idx="6652">
                  <c:v>-0.309002</c:v>
                </c:pt>
                <c:pt idx="6653">
                  <c:v>-0.30821300000000001</c:v>
                </c:pt>
                <c:pt idx="6654">
                  <c:v>-0.30738300000000002</c:v>
                </c:pt>
                <c:pt idx="6655">
                  <c:v>-0.30650899999999998</c:v>
                </c:pt>
                <c:pt idx="6656">
                  <c:v>-0.30559399999999998</c:v>
                </c:pt>
                <c:pt idx="6657">
                  <c:v>-0.304647</c:v>
                </c:pt>
                <c:pt idx="6658">
                  <c:v>-0.303674</c:v>
                </c:pt>
                <c:pt idx="6659">
                  <c:v>-0.302678</c:v>
                </c:pt>
                <c:pt idx="6660">
                  <c:v>-0.30165599999999998</c:v>
                </c:pt>
                <c:pt idx="6661">
                  <c:v>-0.30060399999999998</c:v>
                </c:pt>
                <c:pt idx="6662">
                  <c:v>-0.29952000000000001</c:v>
                </c:pt>
                <c:pt idx="6663">
                  <c:v>-0.29839599999999999</c:v>
                </c:pt>
                <c:pt idx="6664">
                  <c:v>-0.29722799999999999</c:v>
                </c:pt>
                <c:pt idx="6665">
                  <c:v>-0.296012</c:v>
                </c:pt>
                <c:pt idx="6666">
                  <c:v>-0.29474499999999998</c:v>
                </c:pt>
                <c:pt idx="6667">
                  <c:v>-0.29343000000000002</c:v>
                </c:pt>
                <c:pt idx="6668">
                  <c:v>-0.29207</c:v>
                </c:pt>
                <c:pt idx="6669">
                  <c:v>-0.29067399999999999</c:v>
                </c:pt>
                <c:pt idx="6670">
                  <c:v>-0.28924899999999998</c:v>
                </c:pt>
                <c:pt idx="6671">
                  <c:v>-0.28779500000000002</c:v>
                </c:pt>
                <c:pt idx="6672">
                  <c:v>-0.286306</c:v>
                </c:pt>
                <c:pt idx="6673" formatCode="0.00E+00">
                  <c:v>-0.28477200000000003</c:v>
                </c:pt>
                <c:pt idx="6674" formatCode="0.00E+00">
                  <c:v>-0.28319899999999998</c:v>
                </c:pt>
                <c:pt idx="6675" formatCode="0.00E+00">
                  <c:v>-0.28159600000000001</c:v>
                </c:pt>
                <c:pt idx="6676" formatCode="0.00E+00">
                  <c:v>-0.279972</c:v>
                </c:pt>
                <c:pt idx="6677">
                  <c:v>-0.27832699999999999</c:v>
                </c:pt>
                <c:pt idx="6678">
                  <c:v>-0.27666600000000002</c:v>
                </c:pt>
                <c:pt idx="6679">
                  <c:v>-0.27499099999999999</c:v>
                </c:pt>
                <c:pt idx="6680">
                  <c:v>-0.27330100000000002</c:v>
                </c:pt>
                <c:pt idx="6681">
                  <c:v>-0.27159</c:v>
                </c:pt>
                <c:pt idx="6682">
                  <c:v>-0.26985399999999998</c:v>
                </c:pt>
                <c:pt idx="6683">
                  <c:v>-0.268092</c:v>
                </c:pt>
                <c:pt idx="6684">
                  <c:v>-0.26630500000000001</c:v>
                </c:pt>
                <c:pt idx="6685">
                  <c:v>-0.26449099999999998</c:v>
                </c:pt>
                <c:pt idx="6686">
                  <c:v>-0.26264999999999999</c:v>
                </c:pt>
                <c:pt idx="6687">
                  <c:v>-0.26078400000000002</c:v>
                </c:pt>
                <c:pt idx="6688">
                  <c:v>-0.25889000000000001</c:v>
                </c:pt>
                <c:pt idx="6689">
                  <c:v>-0.25696799999999997</c:v>
                </c:pt>
                <c:pt idx="6690">
                  <c:v>-0.255019</c:v>
                </c:pt>
                <c:pt idx="6691">
                  <c:v>-0.25304900000000002</c:v>
                </c:pt>
                <c:pt idx="6692">
                  <c:v>-0.25106200000000001</c:v>
                </c:pt>
                <c:pt idx="6693">
                  <c:v>-0.249056</c:v>
                </c:pt>
                <c:pt idx="6694">
                  <c:v>-0.247033</c:v>
                </c:pt>
                <c:pt idx="6695">
                  <c:v>-0.24499599999999999</c:v>
                </c:pt>
                <c:pt idx="6696">
                  <c:v>-0.24293899999999999</c:v>
                </c:pt>
                <c:pt idx="6697">
                  <c:v>-0.24085999999999999</c:v>
                </c:pt>
                <c:pt idx="6698">
                  <c:v>-0.238764</c:v>
                </c:pt>
                <c:pt idx="6699">
                  <c:v>-0.236655</c:v>
                </c:pt>
                <c:pt idx="6700">
                  <c:v>-0.23452999999999999</c:v>
                </c:pt>
                <c:pt idx="6701">
                  <c:v>-0.23238600000000001</c:v>
                </c:pt>
                <c:pt idx="6702">
                  <c:v>-0.23022799999999999</c:v>
                </c:pt>
                <c:pt idx="6703">
                  <c:v>-0.22806000000000001</c:v>
                </c:pt>
                <c:pt idx="6704">
                  <c:v>-0.225882</c:v>
                </c:pt>
                <c:pt idx="6705">
                  <c:v>-0.223695</c:v>
                </c:pt>
                <c:pt idx="6706">
                  <c:v>-0.22150300000000001</c:v>
                </c:pt>
                <c:pt idx="6707">
                  <c:v>-0.219309</c:v>
                </c:pt>
                <c:pt idx="6708">
                  <c:v>-0.217116</c:v>
                </c:pt>
                <c:pt idx="6709">
                  <c:v>-0.21492600000000001</c:v>
                </c:pt>
                <c:pt idx="6710">
                  <c:v>-0.21274299999999999</c:v>
                </c:pt>
                <c:pt idx="6711">
                  <c:v>-0.210566</c:v>
                </c:pt>
                <c:pt idx="6712">
                  <c:v>-0.208395</c:v>
                </c:pt>
                <c:pt idx="6713">
                  <c:v>-0.20622799999999999</c:v>
                </c:pt>
                <c:pt idx="6714">
                  <c:v>-0.204065</c:v>
                </c:pt>
                <c:pt idx="6715">
                  <c:v>-0.20190900000000001</c:v>
                </c:pt>
                <c:pt idx="6716">
                  <c:v>-0.19976099999999999</c:v>
                </c:pt>
                <c:pt idx="6717">
                  <c:v>-0.19762099999999999</c:v>
                </c:pt>
                <c:pt idx="6718">
                  <c:v>-0.195493</c:v>
                </c:pt>
                <c:pt idx="6719">
                  <c:v>-0.19337499999999999</c:v>
                </c:pt>
                <c:pt idx="6720">
                  <c:v>-0.19126499999999999</c:v>
                </c:pt>
                <c:pt idx="6721">
                  <c:v>-0.189163</c:v>
                </c:pt>
                <c:pt idx="6722">
                  <c:v>-0.18707299999999999</c:v>
                </c:pt>
                <c:pt idx="6723">
                  <c:v>-0.18499599999999999</c:v>
                </c:pt>
                <c:pt idx="6724">
                  <c:v>-0.18293300000000001</c:v>
                </c:pt>
                <c:pt idx="6725">
                  <c:v>-0.18088199999999999</c:v>
                </c:pt>
                <c:pt idx="6726">
                  <c:v>-0.178845</c:v>
                </c:pt>
                <c:pt idx="6727">
                  <c:v>-0.17682200000000001</c:v>
                </c:pt>
                <c:pt idx="6728">
                  <c:v>-0.174813</c:v>
                </c:pt>
                <c:pt idx="6729">
                  <c:v>-0.17282</c:v>
                </c:pt>
                <c:pt idx="6730">
                  <c:v>-0.17084199999999999</c:v>
                </c:pt>
                <c:pt idx="6731">
                  <c:v>-0.168876</c:v>
                </c:pt>
                <c:pt idx="6732">
                  <c:v>-0.16691900000000001</c:v>
                </c:pt>
                <c:pt idx="6733">
                  <c:v>-0.16497200000000001</c:v>
                </c:pt>
                <c:pt idx="6734">
                  <c:v>-0.16304199999999999</c:v>
                </c:pt>
                <c:pt idx="6735">
                  <c:v>-0.16114000000000001</c:v>
                </c:pt>
                <c:pt idx="6736">
                  <c:v>-0.159273</c:v>
                </c:pt>
                <c:pt idx="6737">
                  <c:v>-0.157439</c:v>
                </c:pt>
                <c:pt idx="6738">
                  <c:v>-0.155636</c:v>
                </c:pt>
                <c:pt idx="6739">
                  <c:v>-0.153864</c:v>
                </c:pt>
                <c:pt idx="6740">
                  <c:v>-0.15212200000000001</c:v>
                </c:pt>
                <c:pt idx="6741">
                  <c:v>-0.15041199999999999</c:v>
                </c:pt>
                <c:pt idx="6742">
                  <c:v>-0.14873600000000001</c:v>
                </c:pt>
                <c:pt idx="6743">
                  <c:v>-0.14710000000000001</c:v>
                </c:pt>
                <c:pt idx="6744">
                  <c:v>-0.145509</c:v>
                </c:pt>
                <c:pt idx="6745">
                  <c:v>-0.14396100000000001</c:v>
                </c:pt>
                <c:pt idx="6746">
                  <c:v>-0.142456</c:v>
                </c:pt>
                <c:pt idx="6747">
                  <c:v>-0.14099500000000001</c:v>
                </c:pt>
                <c:pt idx="6748">
                  <c:v>-0.13957700000000001</c:v>
                </c:pt>
                <c:pt idx="6749">
                  <c:v>-0.13819799999999999</c:v>
                </c:pt>
                <c:pt idx="6750">
                  <c:v>-0.13686200000000001</c:v>
                </c:pt>
                <c:pt idx="6751">
                  <c:v>-0.135572</c:v>
                </c:pt>
                <c:pt idx="6752">
                  <c:v>-0.13433</c:v>
                </c:pt>
                <c:pt idx="6753">
                  <c:v>-0.13313700000000001</c:v>
                </c:pt>
                <c:pt idx="6754">
                  <c:v>-0.131998</c:v>
                </c:pt>
                <c:pt idx="6755">
                  <c:v>-0.130913</c:v>
                </c:pt>
                <c:pt idx="6756">
                  <c:v>-0.12988</c:v>
                </c:pt>
                <c:pt idx="6757">
                  <c:v>-0.12889999999999999</c:v>
                </c:pt>
                <c:pt idx="6758">
                  <c:v>-0.12797800000000001</c:v>
                </c:pt>
                <c:pt idx="6759">
                  <c:v>-0.12711800000000001</c:v>
                </c:pt>
                <c:pt idx="6760">
                  <c:v>-0.12632199999999999</c:v>
                </c:pt>
                <c:pt idx="6761">
                  <c:v>-0.12559300000000001</c:v>
                </c:pt>
                <c:pt idx="6762">
                  <c:v>-0.12493</c:v>
                </c:pt>
                <c:pt idx="6763">
                  <c:v>-0.124334</c:v>
                </c:pt>
                <c:pt idx="6764">
                  <c:v>-0.123807</c:v>
                </c:pt>
                <c:pt idx="6765">
                  <c:v>-0.123348</c:v>
                </c:pt>
                <c:pt idx="6766" formatCode="0.00E+00">
                  <c:v>-0.122956</c:v>
                </c:pt>
                <c:pt idx="6767" formatCode="0.00E+00">
                  <c:v>-0.122632</c:v>
                </c:pt>
                <c:pt idx="6768" formatCode="0.00E+00">
                  <c:v>-0.12238</c:v>
                </c:pt>
                <c:pt idx="6769" formatCode="0.00E+00">
                  <c:v>-0.122199</c:v>
                </c:pt>
                <c:pt idx="6770" formatCode="0.00E+00">
                  <c:v>-0.122085</c:v>
                </c:pt>
                <c:pt idx="6771" formatCode="0.00E+00">
                  <c:v>-0.122035</c:v>
                </c:pt>
                <c:pt idx="6772">
                  <c:v>-0.12205299999999999</c:v>
                </c:pt>
                <c:pt idx="6773">
                  <c:v>-0.122142</c:v>
                </c:pt>
                <c:pt idx="6774">
                  <c:v>-0.12230199999999999</c:v>
                </c:pt>
                <c:pt idx="6775">
                  <c:v>-0.122532</c:v>
                </c:pt>
                <c:pt idx="6776">
                  <c:v>-0.12282899999999999</c:v>
                </c:pt>
                <c:pt idx="6777">
                  <c:v>-0.123193</c:v>
                </c:pt>
                <c:pt idx="6778">
                  <c:v>-0.123624</c:v>
                </c:pt>
                <c:pt idx="6779">
                  <c:v>-0.124123</c:v>
                </c:pt>
                <c:pt idx="6780">
                  <c:v>-0.124691</c:v>
                </c:pt>
                <c:pt idx="6781">
                  <c:v>-0.125332</c:v>
                </c:pt>
                <c:pt idx="6782">
                  <c:v>-0.12604199999999999</c:v>
                </c:pt>
                <c:pt idx="6783">
                  <c:v>-0.12681999999999999</c:v>
                </c:pt>
                <c:pt idx="6784">
                  <c:v>-0.127665</c:v>
                </c:pt>
                <c:pt idx="6785">
                  <c:v>-0.128578</c:v>
                </c:pt>
                <c:pt idx="6786">
                  <c:v>-0.12956000000000001</c:v>
                </c:pt>
                <c:pt idx="6787">
                  <c:v>-0.13061</c:v>
                </c:pt>
                <c:pt idx="6788">
                  <c:v>-0.13172600000000001</c:v>
                </c:pt>
                <c:pt idx="6789">
                  <c:v>-0.132908</c:v>
                </c:pt>
                <c:pt idx="6790">
                  <c:v>-0.13415299999999999</c:v>
                </c:pt>
                <c:pt idx="6791">
                  <c:v>-0.135462</c:v>
                </c:pt>
                <c:pt idx="6792">
                  <c:v>-0.13683500000000001</c:v>
                </c:pt>
                <c:pt idx="6793">
                  <c:v>-0.13827300000000001</c:v>
                </c:pt>
                <c:pt idx="6794">
                  <c:v>-0.13977600000000001</c:v>
                </c:pt>
                <c:pt idx="6795">
                  <c:v>-0.141344</c:v>
                </c:pt>
                <c:pt idx="6796">
                  <c:v>-0.14297599999999999</c:v>
                </c:pt>
                <c:pt idx="6797">
                  <c:v>-0.14466499999999999</c:v>
                </c:pt>
                <c:pt idx="6798">
                  <c:v>-0.14640600000000001</c:v>
                </c:pt>
                <c:pt idx="6799">
                  <c:v>-0.148199</c:v>
                </c:pt>
                <c:pt idx="6800">
                  <c:v>-0.15004500000000001</c:v>
                </c:pt>
                <c:pt idx="6801">
                  <c:v>-0.15194299999999999</c:v>
                </c:pt>
                <c:pt idx="6802">
                  <c:v>-0.153892</c:v>
                </c:pt>
                <c:pt idx="6803">
                  <c:v>-0.155893</c:v>
                </c:pt>
                <c:pt idx="6804">
                  <c:v>-0.157946</c:v>
                </c:pt>
                <c:pt idx="6805">
                  <c:v>-0.160053</c:v>
                </c:pt>
                <c:pt idx="6806">
                  <c:v>-0.162213</c:v>
                </c:pt>
                <c:pt idx="6807">
                  <c:v>-0.16442000000000001</c:v>
                </c:pt>
                <c:pt idx="6808">
                  <c:v>-0.16667100000000001</c:v>
                </c:pt>
                <c:pt idx="6809">
                  <c:v>-0.168964</c:v>
                </c:pt>
                <c:pt idx="6810">
                  <c:v>-0.17130400000000001</c:v>
                </c:pt>
                <c:pt idx="6811">
                  <c:v>-0.17369799999999999</c:v>
                </c:pt>
                <c:pt idx="6812">
                  <c:v>-0.176145</c:v>
                </c:pt>
                <c:pt idx="6813">
                  <c:v>-0.17864099999999999</c:v>
                </c:pt>
                <c:pt idx="6814">
                  <c:v>-0.18118200000000001</c:v>
                </c:pt>
                <c:pt idx="6815">
                  <c:v>-0.18376500000000001</c:v>
                </c:pt>
                <c:pt idx="6816">
                  <c:v>-0.186391</c:v>
                </c:pt>
                <c:pt idx="6817">
                  <c:v>-0.189058</c:v>
                </c:pt>
                <c:pt idx="6818">
                  <c:v>-0.19175900000000001</c:v>
                </c:pt>
                <c:pt idx="6819">
                  <c:v>-0.194493</c:v>
                </c:pt>
                <c:pt idx="6820">
                  <c:v>-0.19725999999999999</c:v>
                </c:pt>
                <c:pt idx="6821">
                  <c:v>-0.20005899999999999</c:v>
                </c:pt>
                <c:pt idx="6822">
                  <c:v>-0.20288800000000001</c:v>
                </c:pt>
                <c:pt idx="6823">
                  <c:v>-0.20574400000000001</c:v>
                </c:pt>
                <c:pt idx="6824">
                  <c:v>-0.208623</c:v>
                </c:pt>
                <c:pt idx="6825">
                  <c:v>-0.21151900000000001</c:v>
                </c:pt>
                <c:pt idx="6826">
                  <c:v>-0.21443200000000001</c:v>
                </c:pt>
                <c:pt idx="6827">
                  <c:v>-0.21735499999999999</c:v>
                </c:pt>
                <c:pt idx="6828">
                  <c:v>-0.220252</c:v>
                </c:pt>
                <c:pt idx="6829">
                  <c:v>-0.22311</c:v>
                </c:pt>
                <c:pt idx="6830">
                  <c:v>-0.22597100000000001</c:v>
                </c:pt>
                <c:pt idx="6831">
                  <c:v>-0.22884699999999999</c:v>
                </c:pt>
                <c:pt idx="6832">
                  <c:v>-0.231711</c:v>
                </c:pt>
                <c:pt idx="6833">
                  <c:v>-0.23456299999999999</c:v>
                </c:pt>
                <c:pt idx="6834">
                  <c:v>-0.23741499999999999</c:v>
                </c:pt>
                <c:pt idx="6835">
                  <c:v>-0.24027100000000001</c:v>
                </c:pt>
                <c:pt idx="6836">
                  <c:v>-0.24312800000000001</c:v>
                </c:pt>
                <c:pt idx="6837">
                  <c:v>-0.24598200000000001</c:v>
                </c:pt>
                <c:pt idx="6838">
                  <c:v>-0.24883</c:v>
                </c:pt>
                <c:pt idx="6839">
                  <c:v>-0.251668</c:v>
                </c:pt>
                <c:pt idx="6840">
                  <c:v>-0.25449899999999998</c:v>
                </c:pt>
                <c:pt idx="6841">
                  <c:v>-0.257322</c:v>
                </c:pt>
                <c:pt idx="6842">
                  <c:v>-0.26013799999999998</c:v>
                </c:pt>
                <c:pt idx="6843">
                  <c:v>-0.26294200000000001</c:v>
                </c:pt>
                <c:pt idx="6844">
                  <c:v>-0.265733</c:v>
                </c:pt>
                <c:pt idx="6845">
                  <c:v>-0.268511</c:v>
                </c:pt>
                <c:pt idx="6846">
                  <c:v>-0.27127899999999999</c:v>
                </c:pt>
                <c:pt idx="6847">
                  <c:v>-0.27403499999999997</c:v>
                </c:pt>
                <c:pt idx="6848">
                  <c:v>-0.27677400000000002</c:v>
                </c:pt>
                <c:pt idx="6849">
                  <c:v>-0.27948899999999999</c:v>
                </c:pt>
                <c:pt idx="6850">
                  <c:v>-0.28217599999999998</c:v>
                </c:pt>
                <c:pt idx="6851">
                  <c:v>-0.284827</c:v>
                </c:pt>
                <c:pt idx="6852">
                  <c:v>-0.287443</c:v>
                </c:pt>
                <c:pt idx="6853">
                  <c:v>-0.29002</c:v>
                </c:pt>
                <c:pt idx="6854">
                  <c:v>-0.29255500000000001</c:v>
                </c:pt>
                <c:pt idx="6855">
                  <c:v>-0.295045</c:v>
                </c:pt>
                <c:pt idx="6856">
                  <c:v>-0.29748799999999997</c:v>
                </c:pt>
                <c:pt idx="6857">
                  <c:v>-0.29988100000000001</c:v>
                </c:pt>
                <c:pt idx="6858">
                  <c:v>-0.30221900000000002</c:v>
                </c:pt>
                <c:pt idx="6859">
                  <c:v>-0.30449900000000002</c:v>
                </c:pt>
                <c:pt idx="6860">
                  <c:v>-0.30671900000000002</c:v>
                </c:pt>
                <c:pt idx="6861">
                  <c:v>-0.30887500000000001</c:v>
                </c:pt>
                <c:pt idx="6862">
                  <c:v>-0.31096800000000002</c:v>
                </c:pt>
                <c:pt idx="6863">
                  <c:v>-0.312996</c:v>
                </c:pt>
                <c:pt idx="6864">
                  <c:v>-0.31496000000000002</c:v>
                </c:pt>
                <c:pt idx="6865">
                  <c:v>-0.31685999999999998</c:v>
                </c:pt>
                <c:pt idx="6866">
                  <c:v>-0.31869399999999998</c:v>
                </c:pt>
                <c:pt idx="6867">
                  <c:v>-0.320461</c:v>
                </c:pt>
                <c:pt idx="6868">
                  <c:v>-0.32216</c:v>
                </c:pt>
                <c:pt idx="6869">
                  <c:v>-0.32378699999999999</c:v>
                </c:pt>
                <c:pt idx="6870">
                  <c:v>-0.32534000000000002</c:v>
                </c:pt>
                <c:pt idx="6871">
                  <c:v>-0.326816</c:v>
                </c:pt>
                <c:pt idx="6872">
                  <c:v>-0.32821</c:v>
                </c:pt>
                <c:pt idx="6873">
                  <c:v>-0.32951900000000001</c:v>
                </c:pt>
                <c:pt idx="6874">
                  <c:v>-0.33074100000000001</c:v>
                </c:pt>
                <c:pt idx="6875">
                  <c:v>-0.331874</c:v>
                </c:pt>
                <c:pt idx="6876">
                  <c:v>-0.33291500000000002</c:v>
                </c:pt>
                <c:pt idx="6877">
                  <c:v>-0.33385900000000002</c:v>
                </c:pt>
                <c:pt idx="6878">
                  <c:v>-0.334702</c:v>
                </c:pt>
                <c:pt idx="6879">
                  <c:v>-0.33544099999999999</c:v>
                </c:pt>
                <c:pt idx="6880">
                  <c:v>-0.33607300000000001</c:v>
                </c:pt>
                <c:pt idx="6881">
                  <c:v>-0.33659600000000001</c:v>
                </c:pt>
                <c:pt idx="6882">
                  <c:v>-0.33700999999999998</c:v>
                </c:pt>
                <c:pt idx="6883">
                  <c:v>-0.33731499999999998</c:v>
                </c:pt>
                <c:pt idx="6884">
                  <c:v>-0.33751399999999998</c:v>
                </c:pt>
                <c:pt idx="6885">
                  <c:v>-0.33760899999999999</c:v>
                </c:pt>
                <c:pt idx="6886">
                  <c:v>-0.33760000000000001</c:v>
                </c:pt>
                <c:pt idx="6887">
                  <c:v>-0.33748699999999998</c:v>
                </c:pt>
                <c:pt idx="6888">
                  <c:v>-0.33727200000000002</c:v>
                </c:pt>
                <c:pt idx="6889" formatCode="0.00E+00">
                  <c:v>-0.336953</c:v>
                </c:pt>
                <c:pt idx="6890" formatCode="0.00E+00">
                  <c:v>-0.33652900000000002</c:v>
                </c:pt>
                <c:pt idx="6891" formatCode="0.00E+00">
                  <c:v>-0.33599699999999999</c:v>
                </c:pt>
                <c:pt idx="6892" formatCode="0.00E+00">
                  <c:v>-0.33535799999999999</c:v>
                </c:pt>
                <c:pt idx="6893" formatCode="0.00E+00">
                  <c:v>-0.33461400000000002</c:v>
                </c:pt>
                <c:pt idx="6894" formatCode="0.00E+00">
                  <c:v>-0.33376099999999997</c:v>
                </c:pt>
                <c:pt idx="6895">
                  <c:v>-0.332791</c:v>
                </c:pt>
                <c:pt idx="6896">
                  <c:v>-0.33169999999999999</c:v>
                </c:pt>
                <c:pt idx="6897">
                  <c:v>-0.33048899999999998</c:v>
                </c:pt>
                <c:pt idx="6898">
                  <c:v>-0.32915800000000001</c:v>
                </c:pt>
                <c:pt idx="6899">
                  <c:v>-0.32770899999999997</c:v>
                </c:pt>
                <c:pt idx="6900">
                  <c:v>-0.32614100000000001</c:v>
                </c:pt>
                <c:pt idx="6901">
                  <c:v>-0.32445400000000002</c:v>
                </c:pt>
                <c:pt idx="6902">
                  <c:v>-0.32264500000000002</c:v>
                </c:pt>
                <c:pt idx="6903">
                  <c:v>-0.32070500000000002</c:v>
                </c:pt>
                <c:pt idx="6904">
                  <c:v>-0.318637</c:v>
                </c:pt>
                <c:pt idx="6905">
                  <c:v>-0.31645099999999998</c:v>
                </c:pt>
                <c:pt idx="6906">
                  <c:v>-0.31415500000000002</c:v>
                </c:pt>
                <c:pt idx="6907">
                  <c:v>-0.31175199999999997</c:v>
                </c:pt>
                <c:pt idx="6908">
                  <c:v>-0.30924099999999999</c:v>
                </c:pt>
                <c:pt idx="6909">
                  <c:v>-0.30662200000000001</c:v>
                </c:pt>
                <c:pt idx="6910">
                  <c:v>-0.30389300000000002</c:v>
                </c:pt>
                <c:pt idx="6911">
                  <c:v>-0.30105599999999999</c:v>
                </c:pt>
                <c:pt idx="6912">
                  <c:v>-0.29810900000000001</c:v>
                </c:pt>
                <c:pt idx="6913">
                  <c:v>-0.29505399999999998</c:v>
                </c:pt>
                <c:pt idx="6914">
                  <c:v>-0.29189599999999999</c:v>
                </c:pt>
                <c:pt idx="6915">
                  <c:v>-0.28863899999999998</c:v>
                </c:pt>
                <c:pt idx="6916">
                  <c:v>-0.28529100000000002</c:v>
                </c:pt>
                <c:pt idx="6917">
                  <c:v>-0.28185399999999999</c:v>
                </c:pt>
                <c:pt idx="6918">
                  <c:v>-0.278331</c:v>
                </c:pt>
                <c:pt idx="6919">
                  <c:v>-0.27472299999999999</c:v>
                </c:pt>
                <c:pt idx="6920">
                  <c:v>-0.27104099999999998</c:v>
                </c:pt>
                <c:pt idx="6921">
                  <c:v>-0.26727800000000002</c:v>
                </c:pt>
                <c:pt idx="6922">
                  <c:v>-0.263405</c:v>
                </c:pt>
                <c:pt idx="6923">
                  <c:v>-0.25941999999999998</c:v>
                </c:pt>
                <c:pt idx="6924">
                  <c:v>-0.25535799999999997</c:v>
                </c:pt>
                <c:pt idx="6925">
                  <c:v>-0.25122499999999998</c:v>
                </c:pt>
                <c:pt idx="6926">
                  <c:v>-0.24700900000000001</c:v>
                </c:pt>
                <c:pt idx="6927">
                  <c:v>-0.24271400000000001</c:v>
                </c:pt>
                <c:pt idx="6928">
                  <c:v>-0.23834900000000001</c:v>
                </c:pt>
                <c:pt idx="6929">
                  <c:v>-0.23391500000000001</c:v>
                </c:pt>
                <c:pt idx="6930">
                  <c:v>-0.22941500000000001</c:v>
                </c:pt>
                <c:pt idx="6931">
                  <c:v>-0.22484999999999999</c:v>
                </c:pt>
                <c:pt idx="6932">
                  <c:v>-0.220221</c:v>
                </c:pt>
                <c:pt idx="6933">
                  <c:v>-0.215528</c:v>
                </c:pt>
                <c:pt idx="6934">
                  <c:v>-0.21077599999999999</c:v>
                </c:pt>
                <c:pt idx="6935">
                  <c:v>-0.20597199999999999</c:v>
                </c:pt>
                <c:pt idx="6936">
                  <c:v>-0.201123</c:v>
                </c:pt>
                <c:pt idx="6937">
                  <c:v>-0.19623499999999999</c:v>
                </c:pt>
                <c:pt idx="6938">
                  <c:v>-0.19131500000000001</c:v>
                </c:pt>
                <c:pt idx="6939">
                  <c:v>-0.186366</c:v>
                </c:pt>
                <c:pt idx="6940">
                  <c:v>-0.181394</c:v>
                </c:pt>
                <c:pt idx="6941">
                  <c:v>-0.17640700000000001</c:v>
                </c:pt>
                <c:pt idx="6942">
                  <c:v>-0.17140900000000001</c:v>
                </c:pt>
                <c:pt idx="6943">
                  <c:v>-0.16640199999999999</c:v>
                </c:pt>
                <c:pt idx="6944">
                  <c:v>-0.161387</c:v>
                </c:pt>
                <c:pt idx="6945">
                  <c:v>-0.15637100000000001</c:v>
                </c:pt>
                <c:pt idx="6946">
                  <c:v>-0.15135799999999999</c:v>
                </c:pt>
                <c:pt idx="6947">
                  <c:v>-0.14635300000000001</c:v>
                </c:pt>
                <c:pt idx="6948">
                  <c:v>-0.14135700000000001</c:v>
                </c:pt>
                <c:pt idx="6949">
                  <c:v>-0.13637199999999999</c:v>
                </c:pt>
                <c:pt idx="6950">
                  <c:v>-0.13140199999999999</c:v>
                </c:pt>
                <c:pt idx="6951">
                  <c:v>-0.12645100000000001</c:v>
                </c:pt>
                <c:pt idx="6952">
                  <c:v>-0.12152</c:v>
                </c:pt>
                <c:pt idx="6953">
                  <c:v>-0.116591</c:v>
                </c:pt>
                <c:pt idx="6954">
                  <c:v>-0.11165700000000001</c:v>
                </c:pt>
                <c:pt idx="6955">
                  <c:v>-0.10674500000000001</c:v>
                </c:pt>
                <c:pt idx="6956">
                  <c:v>-0.101869</c:v>
                </c:pt>
                <c:pt idx="6957">
                  <c:v>-9.70197E-2</c:v>
                </c:pt>
                <c:pt idx="6958">
                  <c:v>-9.2201500000000006E-2</c:v>
                </c:pt>
                <c:pt idx="6959">
                  <c:v>-8.7425500000000003E-2</c:v>
                </c:pt>
                <c:pt idx="6960">
                  <c:v>-8.26987E-2</c:v>
                </c:pt>
                <c:pt idx="6961">
                  <c:v>-7.8025499999999998E-2</c:v>
                </c:pt>
                <c:pt idx="6962">
                  <c:v>-7.3407799999999995E-2</c:v>
                </c:pt>
                <c:pt idx="6963">
                  <c:v>-6.8847199999999997E-2</c:v>
                </c:pt>
                <c:pt idx="6964">
                  <c:v>-6.4346700000000007E-2</c:v>
                </c:pt>
                <c:pt idx="6965">
                  <c:v>-5.9910199999999997E-2</c:v>
                </c:pt>
                <c:pt idx="6966">
                  <c:v>-5.5541699999999999E-2</c:v>
                </c:pt>
                <c:pt idx="6967">
                  <c:v>-5.1243999999999998E-2</c:v>
                </c:pt>
                <c:pt idx="6968">
                  <c:v>-4.7021199999999999E-2</c:v>
                </c:pt>
                <c:pt idx="6969">
                  <c:v>-4.2878800000000002E-2</c:v>
                </c:pt>
                <c:pt idx="6970">
                  <c:v>-3.8822200000000001E-2</c:v>
                </c:pt>
                <c:pt idx="6971">
                  <c:v>-3.4855700000000003E-2</c:v>
                </c:pt>
                <c:pt idx="6972">
                  <c:v>-3.0982300000000001E-2</c:v>
                </c:pt>
                <c:pt idx="6973">
                  <c:v>-2.72039E-2</c:v>
                </c:pt>
                <c:pt idx="6974">
                  <c:v>-2.35222E-2</c:v>
                </c:pt>
                <c:pt idx="6975">
                  <c:v>-1.9939100000000001E-2</c:v>
                </c:pt>
                <c:pt idx="6976">
                  <c:v>-1.6456999999999999E-2</c:v>
                </c:pt>
                <c:pt idx="6977">
                  <c:v>-1.30785E-2</c:v>
                </c:pt>
                <c:pt idx="6978" formatCode="0.00E+00">
                  <c:v>-9.8061299999999997E-3</c:v>
                </c:pt>
                <c:pt idx="6979" formatCode="0.00E+00">
                  <c:v>-6.6418500000000004E-3</c:v>
                </c:pt>
                <c:pt idx="6980" formatCode="0.00E+00">
                  <c:v>-3.58779E-3</c:v>
                </c:pt>
                <c:pt idx="6981" formatCode="0.00E+00">
                  <c:v>-6.4501700000000001E-4</c:v>
                </c:pt>
                <c:pt idx="6982" formatCode="0.00E+00">
                  <c:v>2.1866899999999998E-3</c:v>
                </c:pt>
                <c:pt idx="6983" formatCode="0.00E+00">
                  <c:v>4.90654E-3</c:v>
                </c:pt>
                <c:pt idx="6984" formatCode="0.00E+00">
                  <c:v>7.5120300000000003E-3</c:v>
                </c:pt>
                <c:pt idx="6985">
                  <c:v>1.0000800000000001E-2</c:v>
                </c:pt>
                <c:pt idx="6986">
                  <c:v>1.23704E-2</c:v>
                </c:pt>
                <c:pt idx="6987">
                  <c:v>1.46184E-2</c:v>
                </c:pt>
                <c:pt idx="6988">
                  <c:v>1.67443E-2</c:v>
                </c:pt>
                <c:pt idx="6989">
                  <c:v>1.8748600000000001E-2</c:v>
                </c:pt>
                <c:pt idx="6990">
                  <c:v>2.06304E-2</c:v>
                </c:pt>
                <c:pt idx="6991">
                  <c:v>2.2388499999999999E-2</c:v>
                </c:pt>
                <c:pt idx="6992">
                  <c:v>2.4021600000000001E-2</c:v>
                </c:pt>
                <c:pt idx="6993">
                  <c:v>2.5528499999999999E-2</c:v>
                </c:pt>
                <c:pt idx="6994">
                  <c:v>2.6908000000000001E-2</c:v>
                </c:pt>
                <c:pt idx="6995">
                  <c:v>2.8160600000000001E-2</c:v>
                </c:pt>
                <c:pt idx="6996">
                  <c:v>2.9289099999999998E-2</c:v>
                </c:pt>
                <c:pt idx="6997">
                  <c:v>3.0295800000000001E-2</c:v>
                </c:pt>
                <c:pt idx="6998">
                  <c:v>3.1179800000000001E-2</c:v>
                </c:pt>
                <c:pt idx="6999">
                  <c:v>3.19394E-2</c:v>
                </c:pt>
                <c:pt idx="7000">
                  <c:v>3.2573199999999997E-2</c:v>
                </c:pt>
                <c:pt idx="7001">
                  <c:v>3.3080699999999998E-2</c:v>
                </c:pt>
                <c:pt idx="7002">
                  <c:v>3.3463100000000003E-2</c:v>
                </c:pt>
                <c:pt idx="7003">
                  <c:v>3.3723999999999997E-2</c:v>
                </c:pt>
                <c:pt idx="7004">
                  <c:v>3.3866300000000002E-2</c:v>
                </c:pt>
                <c:pt idx="7005">
                  <c:v>3.3891200000000003E-2</c:v>
                </c:pt>
                <c:pt idx="7006">
                  <c:v>3.3798099999999998E-2</c:v>
                </c:pt>
                <c:pt idx="7007">
                  <c:v>3.3585700000000003E-2</c:v>
                </c:pt>
                <c:pt idx="7008">
                  <c:v>3.3253499999999998E-2</c:v>
                </c:pt>
                <c:pt idx="7009">
                  <c:v>3.2801499999999997E-2</c:v>
                </c:pt>
                <c:pt idx="7010">
                  <c:v>3.22292E-2</c:v>
                </c:pt>
                <c:pt idx="7011">
                  <c:v>3.1537099999999998E-2</c:v>
                </c:pt>
                <c:pt idx="7012">
                  <c:v>3.0728399999999999E-2</c:v>
                </c:pt>
                <c:pt idx="7013">
                  <c:v>2.9806699999999998E-2</c:v>
                </c:pt>
                <c:pt idx="7014">
                  <c:v>2.87735E-2</c:v>
                </c:pt>
                <c:pt idx="7015">
                  <c:v>2.76309E-2</c:v>
                </c:pt>
                <c:pt idx="7016">
                  <c:v>2.6382099999999999E-2</c:v>
                </c:pt>
                <c:pt idx="7017">
                  <c:v>2.5029099999999999E-2</c:v>
                </c:pt>
                <c:pt idx="7018">
                  <c:v>2.3571999999999999E-2</c:v>
                </c:pt>
                <c:pt idx="7019">
                  <c:v>2.2012199999999999E-2</c:v>
                </c:pt>
                <c:pt idx="7020">
                  <c:v>2.03529E-2</c:v>
                </c:pt>
                <c:pt idx="7021">
                  <c:v>1.8597499999999999E-2</c:v>
                </c:pt>
                <c:pt idx="7022">
                  <c:v>1.6749E-2</c:v>
                </c:pt>
                <c:pt idx="7023">
                  <c:v>1.4809900000000001E-2</c:v>
                </c:pt>
                <c:pt idx="7024">
                  <c:v>1.27829E-2</c:v>
                </c:pt>
                <c:pt idx="7025" formatCode="0.00E+00">
                  <c:v>1.06698E-2</c:v>
                </c:pt>
                <c:pt idx="7026" formatCode="0.00E+00">
                  <c:v>8.4725900000000003E-3</c:v>
                </c:pt>
                <c:pt idx="7027" formatCode="0.00E+00">
                  <c:v>6.1954200000000001E-3</c:v>
                </c:pt>
                <c:pt idx="7028" formatCode="0.00E+00">
                  <c:v>3.8438299999999999E-3</c:v>
                </c:pt>
                <c:pt idx="7029" formatCode="0.00E+00">
                  <c:v>1.4209299999999999E-3</c:v>
                </c:pt>
                <c:pt idx="7030" formatCode="0.00E+00">
                  <c:v>-1.07313E-3</c:v>
                </c:pt>
                <c:pt idx="7031" formatCode="0.00E+00">
                  <c:v>-3.6387199999999998E-3</c:v>
                </c:pt>
                <c:pt idx="7032" formatCode="0.00E+00">
                  <c:v>-6.2751500000000002E-3</c:v>
                </c:pt>
                <c:pt idx="7033" formatCode="0.00E+00">
                  <c:v>-8.9790700000000005E-3</c:v>
                </c:pt>
                <c:pt idx="7034">
                  <c:v>-1.17454E-2</c:v>
                </c:pt>
                <c:pt idx="7035">
                  <c:v>-1.4570100000000001E-2</c:v>
                </c:pt>
                <c:pt idx="7036">
                  <c:v>-1.745E-2</c:v>
                </c:pt>
                <c:pt idx="7037">
                  <c:v>-2.0381099999999999E-2</c:v>
                </c:pt>
                <c:pt idx="7038">
                  <c:v>-2.33604E-2</c:v>
                </c:pt>
                <c:pt idx="7039">
                  <c:v>-2.6385100000000002E-2</c:v>
                </c:pt>
                <c:pt idx="7040">
                  <c:v>-2.9452900000000001E-2</c:v>
                </c:pt>
                <c:pt idx="7041">
                  <c:v>-3.2562000000000001E-2</c:v>
                </c:pt>
                <c:pt idx="7042">
                  <c:v>-3.5709600000000001E-2</c:v>
                </c:pt>
                <c:pt idx="7043">
                  <c:v>-3.8891200000000001E-2</c:v>
                </c:pt>
                <c:pt idx="7044">
                  <c:v>-4.2102100000000003E-2</c:v>
                </c:pt>
                <c:pt idx="7045">
                  <c:v>-4.5338900000000001E-2</c:v>
                </c:pt>
                <c:pt idx="7046">
                  <c:v>-4.8597599999999998E-2</c:v>
                </c:pt>
                <c:pt idx="7047">
                  <c:v>-5.1872500000000002E-2</c:v>
                </c:pt>
                <c:pt idx="7048">
                  <c:v>-5.5159399999999997E-2</c:v>
                </c:pt>
                <c:pt idx="7049">
                  <c:v>-5.8456099999999997E-2</c:v>
                </c:pt>
                <c:pt idx="7050">
                  <c:v>-6.1760900000000001E-2</c:v>
                </c:pt>
                <c:pt idx="7051">
                  <c:v>-6.5072000000000005E-2</c:v>
                </c:pt>
                <c:pt idx="7052">
                  <c:v>-6.83869E-2</c:v>
                </c:pt>
                <c:pt idx="7053">
                  <c:v>-7.1702000000000002E-2</c:v>
                </c:pt>
                <c:pt idx="7054">
                  <c:v>-7.5014700000000004E-2</c:v>
                </c:pt>
                <c:pt idx="7055">
                  <c:v>-7.83224E-2</c:v>
                </c:pt>
                <c:pt idx="7056">
                  <c:v>-8.1621899999999997E-2</c:v>
                </c:pt>
                <c:pt idx="7057">
                  <c:v>-8.4908700000000004E-2</c:v>
                </c:pt>
                <c:pt idx="7058">
                  <c:v>-8.8178599999999996E-2</c:v>
                </c:pt>
                <c:pt idx="7059">
                  <c:v>-9.1428700000000002E-2</c:v>
                </c:pt>
                <c:pt idx="7060">
                  <c:v>-9.4656500000000005E-2</c:v>
                </c:pt>
                <c:pt idx="7061">
                  <c:v>-9.7860199999999994E-2</c:v>
                </c:pt>
                <c:pt idx="7062">
                  <c:v>-0.101037</c:v>
                </c:pt>
                <c:pt idx="7063">
                  <c:v>-0.104185</c:v>
                </c:pt>
                <c:pt idx="7064">
                  <c:v>-0.10730000000000001</c:v>
                </c:pt>
                <c:pt idx="7065">
                  <c:v>-0.110378</c:v>
                </c:pt>
                <c:pt idx="7066">
                  <c:v>-0.113417</c:v>
                </c:pt>
                <c:pt idx="7067">
                  <c:v>-0.116414</c:v>
                </c:pt>
                <c:pt idx="7068">
                  <c:v>-0.119365</c:v>
                </c:pt>
                <c:pt idx="7069">
                  <c:v>-0.122268</c:v>
                </c:pt>
                <c:pt idx="7070">
                  <c:v>-0.12512100000000001</c:v>
                </c:pt>
                <c:pt idx="7071">
                  <c:v>-0.12792100000000001</c:v>
                </c:pt>
                <c:pt idx="7072">
                  <c:v>-0.130666</c:v>
                </c:pt>
                <c:pt idx="7073">
                  <c:v>-0.133352</c:v>
                </c:pt>
                <c:pt idx="7074">
                  <c:v>-0.13597799999999999</c:v>
                </c:pt>
                <c:pt idx="7075">
                  <c:v>-0.138539</c:v>
                </c:pt>
                <c:pt idx="7076">
                  <c:v>-0.14103199999999999</c:v>
                </c:pt>
                <c:pt idx="7077">
                  <c:v>-0.143455</c:v>
                </c:pt>
                <c:pt idx="7078">
                  <c:v>-0.14580599999999999</c:v>
                </c:pt>
                <c:pt idx="7079">
                  <c:v>-0.148086</c:v>
                </c:pt>
                <c:pt idx="7080">
                  <c:v>-0.15029300000000001</c:v>
                </c:pt>
                <c:pt idx="7081">
                  <c:v>-0.15242600000000001</c:v>
                </c:pt>
                <c:pt idx="7082">
                  <c:v>-0.15448200000000001</c:v>
                </c:pt>
                <c:pt idx="7083">
                  <c:v>-0.15645899999999999</c:v>
                </c:pt>
                <c:pt idx="7084">
                  <c:v>-0.158356</c:v>
                </c:pt>
                <c:pt idx="7085">
                  <c:v>-0.16017300000000001</c:v>
                </c:pt>
                <c:pt idx="7086">
                  <c:v>-0.161908</c:v>
                </c:pt>
                <c:pt idx="7087">
                  <c:v>-0.16356000000000001</c:v>
                </c:pt>
                <c:pt idx="7088">
                  <c:v>-0.165128</c:v>
                </c:pt>
                <c:pt idx="7089">
                  <c:v>-0.16661000000000001</c:v>
                </c:pt>
                <c:pt idx="7090">
                  <c:v>-0.16800399999999999</c:v>
                </c:pt>
                <c:pt idx="7091">
                  <c:v>-0.16930999999999999</c:v>
                </c:pt>
                <c:pt idx="7092">
                  <c:v>-0.17052700000000001</c:v>
                </c:pt>
                <c:pt idx="7093">
                  <c:v>-0.171655</c:v>
                </c:pt>
                <c:pt idx="7094">
                  <c:v>-0.17269100000000001</c:v>
                </c:pt>
                <c:pt idx="7095">
                  <c:v>-0.17363400000000001</c:v>
                </c:pt>
                <c:pt idx="7096">
                  <c:v>-0.174486</c:v>
                </c:pt>
                <c:pt idx="7097">
                  <c:v>-0.17524400000000001</c:v>
                </c:pt>
                <c:pt idx="7098">
                  <c:v>-0.17591000000000001</c:v>
                </c:pt>
                <c:pt idx="7099">
                  <c:v>-0.176481</c:v>
                </c:pt>
                <c:pt idx="7100">
                  <c:v>-0.176957</c:v>
                </c:pt>
                <c:pt idx="7101">
                  <c:v>-0.177338</c:v>
                </c:pt>
                <c:pt idx="7102">
                  <c:v>-0.177621</c:v>
                </c:pt>
                <c:pt idx="7103">
                  <c:v>-0.17780699999999999</c:v>
                </c:pt>
                <c:pt idx="7104">
                  <c:v>-0.177897</c:v>
                </c:pt>
                <c:pt idx="7105">
                  <c:v>-0.17788899999999999</c:v>
                </c:pt>
                <c:pt idx="7106">
                  <c:v>-0.177785</c:v>
                </c:pt>
                <c:pt idx="7107" formatCode="0.00E+00">
                  <c:v>-0.17758099999999999</c:v>
                </c:pt>
                <c:pt idx="7108" formatCode="0.00E+00">
                  <c:v>-0.17727999999999999</c:v>
                </c:pt>
                <c:pt idx="7109" formatCode="0.00E+00">
                  <c:v>-0.17687900000000001</c:v>
                </c:pt>
                <c:pt idx="7110" formatCode="0.00E+00">
                  <c:v>-0.17637900000000001</c:v>
                </c:pt>
                <c:pt idx="7111">
                  <c:v>-0.17578199999999999</c:v>
                </c:pt>
                <c:pt idx="7112">
                  <c:v>-0.17508799999999999</c:v>
                </c:pt>
                <c:pt idx="7113">
                  <c:v>-0.17430000000000001</c:v>
                </c:pt>
                <c:pt idx="7114">
                  <c:v>-0.17341899999999999</c:v>
                </c:pt>
                <c:pt idx="7115">
                  <c:v>-0.17244499999999999</c:v>
                </c:pt>
                <c:pt idx="7116">
                  <c:v>-0.17138100000000001</c:v>
                </c:pt>
                <c:pt idx="7117">
                  <c:v>-0.17022599999999999</c:v>
                </c:pt>
                <c:pt idx="7118">
                  <c:v>-0.16898299999999999</c:v>
                </c:pt>
                <c:pt idx="7119">
                  <c:v>-0.16765099999999999</c:v>
                </c:pt>
                <c:pt idx="7120">
                  <c:v>-0.16623099999999999</c:v>
                </c:pt>
                <c:pt idx="7121">
                  <c:v>-0.16472200000000001</c:v>
                </c:pt>
                <c:pt idx="7122">
                  <c:v>-0.163128</c:v>
                </c:pt>
                <c:pt idx="7123">
                  <c:v>-0.16144800000000001</c:v>
                </c:pt>
                <c:pt idx="7124">
                  <c:v>-0.15968399999999999</c:v>
                </c:pt>
                <c:pt idx="7125">
                  <c:v>-0.157835</c:v>
                </c:pt>
                <c:pt idx="7126">
                  <c:v>-0.15590100000000001</c:v>
                </c:pt>
                <c:pt idx="7127">
                  <c:v>-0.15388499999999999</c:v>
                </c:pt>
                <c:pt idx="7128">
                  <c:v>-0.15178700000000001</c:v>
                </c:pt>
                <c:pt idx="7129">
                  <c:v>-0.14961099999999999</c:v>
                </c:pt>
                <c:pt idx="7130">
                  <c:v>-0.14735599999999999</c:v>
                </c:pt>
                <c:pt idx="7131">
                  <c:v>-0.14502499999999999</c:v>
                </c:pt>
                <c:pt idx="7132">
                  <c:v>-0.142619</c:v>
                </c:pt>
                <c:pt idx="7133">
                  <c:v>-0.14013700000000001</c:v>
                </c:pt>
                <c:pt idx="7134">
                  <c:v>-0.13758200000000001</c:v>
                </c:pt>
                <c:pt idx="7135">
                  <c:v>-0.13495599999999999</c:v>
                </c:pt>
                <c:pt idx="7136">
                  <c:v>-0.13225799999999999</c:v>
                </c:pt>
                <c:pt idx="7137">
                  <c:v>-0.129492</c:v>
                </c:pt>
                <c:pt idx="7138">
                  <c:v>-0.12665599999999999</c:v>
                </c:pt>
                <c:pt idx="7139">
                  <c:v>-0.123754</c:v>
                </c:pt>
                <c:pt idx="7140">
                  <c:v>-0.120786</c:v>
                </c:pt>
                <c:pt idx="7141">
                  <c:v>-0.117756</c:v>
                </c:pt>
                <c:pt idx="7142">
                  <c:v>-0.114664</c:v>
                </c:pt>
                <c:pt idx="7143">
                  <c:v>-0.111514</c:v>
                </c:pt>
                <c:pt idx="7144">
                  <c:v>-0.108306</c:v>
                </c:pt>
                <c:pt idx="7145">
                  <c:v>-0.105042</c:v>
                </c:pt>
                <c:pt idx="7146">
                  <c:v>-0.101725</c:v>
                </c:pt>
                <c:pt idx="7147">
                  <c:v>-9.8357200000000006E-2</c:v>
                </c:pt>
                <c:pt idx="7148">
                  <c:v>-9.4939700000000002E-2</c:v>
                </c:pt>
                <c:pt idx="7149">
                  <c:v>-9.1474100000000003E-2</c:v>
                </c:pt>
                <c:pt idx="7150">
                  <c:v>-8.7961899999999996E-2</c:v>
                </c:pt>
                <c:pt idx="7151">
                  <c:v>-8.4404300000000002E-2</c:v>
                </c:pt>
                <c:pt idx="7152">
                  <c:v>-8.0803100000000003E-2</c:v>
                </c:pt>
                <c:pt idx="7153">
                  <c:v>-7.7160099999999995E-2</c:v>
                </c:pt>
                <c:pt idx="7154">
                  <c:v>-7.3477200000000006E-2</c:v>
                </c:pt>
                <c:pt idx="7155">
                  <c:v>-6.9756600000000002E-2</c:v>
                </c:pt>
                <c:pt idx="7156">
                  <c:v>-6.6000000000000003E-2</c:v>
                </c:pt>
                <c:pt idx="7157">
                  <c:v>-6.2209599999999997E-2</c:v>
                </c:pt>
                <c:pt idx="7158">
                  <c:v>-5.8386800000000003E-2</c:v>
                </c:pt>
                <c:pt idx="7159">
                  <c:v>-5.4532700000000003E-2</c:v>
                </c:pt>
                <c:pt idx="7160">
                  <c:v>-5.06483E-2</c:v>
                </c:pt>
                <c:pt idx="7161">
                  <c:v>-4.6735499999999999E-2</c:v>
                </c:pt>
                <c:pt idx="7162">
                  <c:v>-4.2797200000000001E-2</c:v>
                </c:pt>
                <c:pt idx="7163">
                  <c:v>-3.8835700000000001E-2</c:v>
                </c:pt>
                <c:pt idx="7164">
                  <c:v>-3.4853200000000001E-2</c:v>
                </c:pt>
                <c:pt idx="7165">
                  <c:v>-3.08521E-2</c:v>
                </c:pt>
                <c:pt idx="7166">
                  <c:v>-2.6835399999999999E-2</c:v>
                </c:pt>
                <c:pt idx="7167">
                  <c:v>-2.2805200000000001E-2</c:v>
                </c:pt>
                <c:pt idx="7168">
                  <c:v>-1.87627E-2</c:v>
                </c:pt>
                <c:pt idx="7169">
                  <c:v>-1.4708799999999999E-2</c:v>
                </c:pt>
                <c:pt idx="7170">
                  <c:v>-1.0644799999999999E-2</c:v>
                </c:pt>
                <c:pt idx="7171" formatCode="0.00E+00">
                  <c:v>-6.5725200000000001E-3</c:v>
                </c:pt>
                <c:pt idx="7172" formatCode="0.00E+00">
                  <c:v>-2.49395E-3</c:v>
                </c:pt>
                <c:pt idx="7173" formatCode="0.00E+00">
                  <c:v>1.5887399999999999E-3</c:v>
                </c:pt>
                <c:pt idx="7174" formatCode="0.00E+00">
                  <c:v>5.6731400000000001E-3</c:v>
                </c:pt>
                <c:pt idx="7175" formatCode="0.00E+00">
                  <c:v>9.7569800000000002E-3</c:v>
                </c:pt>
                <c:pt idx="7176">
                  <c:v>1.3838100000000001E-2</c:v>
                </c:pt>
                <c:pt idx="7177">
                  <c:v>1.7914599999999999E-2</c:v>
                </c:pt>
                <c:pt idx="7178">
                  <c:v>2.1984299999999998E-2</c:v>
                </c:pt>
                <c:pt idx="7179">
                  <c:v>2.6045499999999999E-2</c:v>
                </c:pt>
                <c:pt idx="7180">
                  <c:v>3.0096000000000001E-2</c:v>
                </c:pt>
                <c:pt idx="7181">
                  <c:v>3.4133200000000002E-2</c:v>
                </c:pt>
                <c:pt idx="7182">
                  <c:v>3.8154599999999997E-2</c:v>
                </c:pt>
                <c:pt idx="7183">
                  <c:v>4.2158000000000001E-2</c:v>
                </c:pt>
                <c:pt idx="7184">
                  <c:v>4.6141099999999997E-2</c:v>
                </c:pt>
                <c:pt idx="7185">
                  <c:v>5.0101800000000002E-2</c:v>
                </c:pt>
                <c:pt idx="7186">
                  <c:v>5.4038599999999999E-2</c:v>
                </c:pt>
                <c:pt idx="7187">
                  <c:v>5.79502E-2</c:v>
                </c:pt>
                <c:pt idx="7188">
                  <c:v>6.1835500000000002E-2</c:v>
                </c:pt>
                <c:pt idx="7189">
                  <c:v>6.5692399999999998E-2</c:v>
                </c:pt>
                <c:pt idx="7190">
                  <c:v>6.9518399999999994E-2</c:v>
                </c:pt>
                <c:pt idx="7191">
                  <c:v>7.3310700000000006E-2</c:v>
                </c:pt>
                <c:pt idx="7192">
                  <c:v>7.7067300000000005E-2</c:v>
                </c:pt>
                <c:pt idx="7193">
                  <c:v>8.0785499999999996E-2</c:v>
                </c:pt>
                <c:pt idx="7194">
                  <c:v>8.4462800000000005E-2</c:v>
                </c:pt>
                <c:pt idx="7195">
                  <c:v>8.80967E-2</c:v>
                </c:pt>
                <c:pt idx="7196">
                  <c:v>9.1684600000000005E-2</c:v>
                </c:pt>
                <c:pt idx="7197">
                  <c:v>9.5224000000000003E-2</c:v>
                </c:pt>
                <c:pt idx="7198">
                  <c:v>9.8712499999999995E-2</c:v>
                </c:pt>
                <c:pt idx="7199">
                  <c:v>0.102148</c:v>
                </c:pt>
                <c:pt idx="7200">
                  <c:v>0.105529</c:v>
                </c:pt>
                <c:pt idx="7201">
                  <c:v>0.108852</c:v>
                </c:pt>
                <c:pt idx="7202">
                  <c:v>0.112118</c:v>
                </c:pt>
                <c:pt idx="7203">
                  <c:v>0.115325</c:v>
                </c:pt>
                <c:pt idx="7204">
                  <c:v>0.11847100000000001</c:v>
                </c:pt>
                <c:pt idx="7205">
                  <c:v>0.121555</c:v>
                </c:pt>
                <c:pt idx="7206">
                  <c:v>0.124574</c:v>
                </c:pt>
                <c:pt idx="7207">
                  <c:v>0.127525</c:v>
                </c:pt>
                <c:pt idx="7208">
                  <c:v>0.130407</c:v>
                </c:pt>
                <c:pt idx="7209">
                  <c:v>0.133215</c:v>
                </c:pt>
                <c:pt idx="7210">
                  <c:v>0.13594999999999999</c:v>
                </c:pt>
                <c:pt idx="7211">
                  <c:v>0.13861100000000001</c:v>
                </c:pt>
                <c:pt idx="7212">
                  <c:v>0.14119499999999999</c:v>
                </c:pt>
                <c:pt idx="7213">
                  <c:v>0.143701</c:v>
                </c:pt>
                <c:pt idx="7214">
                  <c:v>0.14612900000000001</c:v>
                </c:pt>
                <c:pt idx="7215">
                  <c:v>0.148476</c:v>
                </c:pt>
                <c:pt idx="7216">
                  <c:v>0.15074199999999999</c:v>
                </c:pt>
                <c:pt idx="7217">
                  <c:v>0.152924</c:v>
                </c:pt>
                <c:pt idx="7218">
                  <c:v>0.15501899999999999</c:v>
                </c:pt>
                <c:pt idx="7219">
                  <c:v>0.157028</c:v>
                </c:pt>
                <c:pt idx="7220">
                  <c:v>0.15894800000000001</c:v>
                </c:pt>
                <c:pt idx="7221">
                  <c:v>0.160776</c:v>
                </c:pt>
                <c:pt idx="7222">
                  <c:v>0.16251199999999999</c:v>
                </c:pt>
                <c:pt idx="7223">
                  <c:v>0.16415399999999999</c:v>
                </c:pt>
                <c:pt idx="7224">
                  <c:v>0.16570099999999999</c:v>
                </c:pt>
                <c:pt idx="7225">
                  <c:v>0.167153</c:v>
                </c:pt>
                <c:pt idx="7226">
                  <c:v>0.16850799999999999</c:v>
                </c:pt>
                <c:pt idx="7227">
                  <c:v>0.169764</c:v>
                </c:pt>
                <c:pt idx="7228">
                  <c:v>0.17091999999999999</c:v>
                </c:pt>
                <c:pt idx="7229">
                  <c:v>0.17197599999999999</c:v>
                </c:pt>
                <c:pt idx="7230">
                  <c:v>0.17293</c:v>
                </c:pt>
                <c:pt idx="7231">
                  <c:v>0.17377999999999999</c:v>
                </c:pt>
                <c:pt idx="7232">
                  <c:v>0.17452599999999999</c:v>
                </c:pt>
                <c:pt idx="7233">
                  <c:v>0.17516499999999999</c:v>
                </c:pt>
                <c:pt idx="7234">
                  <c:v>0.17569699999999999</c:v>
                </c:pt>
                <c:pt idx="7235">
                  <c:v>0.176123</c:v>
                </c:pt>
                <c:pt idx="7236">
                  <c:v>0.17643900000000001</c:v>
                </c:pt>
                <c:pt idx="7237">
                  <c:v>0.176648</c:v>
                </c:pt>
                <c:pt idx="7238">
                  <c:v>0.17674899999999999</c:v>
                </c:pt>
                <c:pt idx="7239">
                  <c:v>0.17674200000000001</c:v>
                </c:pt>
                <c:pt idx="7240">
                  <c:v>0.17662900000000001</c:v>
                </c:pt>
                <c:pt idx="7241">
                  <c:v>0.17640800000000001</c:v>
                </c:pt>
                <c:pt idx="7242">
                  <c:v>0.17607999999999999</c:v>
                </c:pt>
                <c:pt idx="7243">
                  <c:v>0.175645</c:v>
                </c:pt>
                <c:pt idx="7244">
                  <c:v>0.17510400000000001</c:v>
                </c:pt>
                <c:pt idx="7245">
                  <c:v>0.174457</c:v>
                </c:pt>
                <c:pt idx="7246">
                  <c:v>0.173704</c:v>
                </c:pt>
                <c:pt idx="7247">
                  <c:v>0.172844</c:v>
                </c:pt>
                <c:pt idx="7248">
                  <c:v>0.171877</c:v>
                </c:pt>
                <c:pt idx="7249">
                  <c:v>0.17080200000000001</c:v>
                </c:pt>
                <c:pt idx="7250">
                  <c:v>0.16961699999999999</c:v>
                </c:pt>
                <c:pt idx="7251">
                  <c:v>0.168325</c:v>
                </c:pt>
                <c:pt idx="7252">
                  <c:v>0.16692699999999999</c:v>
                </c:pt>
                <c:pt idx="7253">
                  <c:v>0.16542299999999999</c:v>
                </c:pt>
                <c:pt idx="7254">
                  <c:v>0.16381599999999999</c:v>
                </c:pt>
                <c:pt idx="7255">
                  <c:v>0.162109</c:v>
                </c:pt>
                <c:pt idx="7256">
                  <c:v>0.160303</c:v>
                </c:pt>
                <c:pt idx="7257">
                  <c:v>0.15840000000000001</c:v>
                </c:pt>
                <c:pt idx="7258">
                  <c:v>0.15639800000000001</c:v>
                </c:pt>
                <c:pt idx="7259">
                  <c:v>0.15429999999999999</c:v>
                </c:pt>
                <c:pt idx="7260">
                  <c:v>0.15210699999999999</c:v>
                </c:pt>
                <c:pt idx="7261">
                  <c:v>0.14982100000000001</c:v>
                </c:pt>
                <c:pt idx="7262">
                  <c:v>0.14744399999999999</c:v>
                </c:pt>
                <c:pt idx="7263">
                  <c:v>0.144979</c:v>
                </c:pt>
                <c:pt idx="7264">
                  <c:v>0.142426</c:v>
                </c:pt>
                <c:pt idx="7265">
                  <c:v>0.139789</c:v>
                </c:pt>
                <c:pt idx="7266">
                  <c:v>0.137073</c:v>
                </c:pt>
                <c:pt idx="7267">
                  <c:v>0.13427500000000001</c:v>
                </c:pt>
                <c:pt idx="7268">
                  <c:v>0.13139300000000001</c:v>
                </c:pt>
                <c:pt idx="7269">
                  <c:v>0.12842899999999999</c:v>
                </c:pt>
                <c:pt idx="7270">
                  <c:v>0.125389</c:v>
                </c:pt>
                <c:pt idx="7271">
                  <c:v>0.12227200000000001</c:v>
                </c:pt>
                <c:pt idx="7272">
                  <c:v>0.119079</c:v>
                </c:pt>
                <c:pt idx="7273">
                  <c:v>0.115813</c:v>
                </c:pt>
                <c:pt idx="7274">
                  <c:v>0.11247699999999999</c:v>
                </c:pt>
                <c:pt idx="7275">
                  <c:v>0.10907500000000001</c:v>
                </c:pt>
                <c:pt idx="7276">
                  <c:v>0.10560899999999999</c:v>
                </c:pt>
                <c:pt idx="7277">
                  <c:v>0.10208200000000001</c:v>
                </c:pt>
                <c:pt idx="7278">
                  <c:v>9.8496899999999998E-2</c:v>
                </c:pt>
                <c:pt idx="7279">
                  <c:v>9.4855999999999996E-2</c:v>
                </c:pt>
                <c:pt idx="7280">
                  <c:v>9.1162599999999996E-2</c:v>
                </c:pt>
                <c:pt idx="7281">
                  <c:v>8.7419399999999994E-2</c:v>
                </c:pt>
                <c:pt idx="7282">
                  <c:v>8.3629499999999996E-2</c:v>
                </c:pt>
                <c:pt idx="7283">
                  <c:v>7.9796000000000006E-2</c:v>
                </c:pt>
                <c:pt idx="7284">
                  <c:v>7.5922000000000003E-2</c:v>
                </c:pt>
                <c:pt idx="7285">
                  <c:v>7.20113E-2</c:v>
                </c:pt>
                <c:pt idx="7286">
                  <c:v>6.80669E-2</c:v>
                </c:pt>
                <c:pt idx="7287">
                  <c:v>6.4091800000000004E-2</c:v>
                </c:pt>
                <c:pt idx="7288">
                  <c:v>6.0088999999999997E-2</c:v>
                </c:pt>
                <c:pt idx="7289">
                  <c:v>5.6062300000000002E-2</c:v>
                </c:pt>
                <c:pt idx="7290">
                  <c:v>5.20148E-2</c:v>
                </c:pt>
                <c:pt idx="7291">
                  <c:v>4.795E-2</c:v>
                </c:pt>
                <c:pt idx="7292">
                  <c:v>4.38717E-2</c:v>
                </c:pt>
                <c:pt idx="7293">
                  <c:v>3.9784100000000003E-2</c:v>
                </c:pt>
                <c:pt idx="7294">
                  <c:v>3.5691199999999999E-2</c:v>
                </c:pt>
                <c:pt idx="7295">
                  <c:v>3.1597399999999998E-2</c:v>
                </c:pt>
                <c:pt idx="7296">
                  <c:v>2.7506900000000001E-2</c:v>
                </c:pt>
                <c:pt idx="7297">
                  <c:v>2.34234E-2</c:v>
                </c:pt>
                <c:pt idx="7298">
                  <c:v>1.93504E-2</c:v>
                </c:pt>
                <c:pt idx="7299">
                  <c:v>1.5291799999999999E-2</c:v>
                </c:pt>
                <c:pt idx="7300">
                  <c:v>1.12525E-2</c:v>
                </c:pt>
                <c:pt idx="7301" formatCode="0.00E+00">
                  <c:v>7.2350799999999996E-3</c:v>
                </c:pt>
                <c:pt idx="7302" formatCode="0.00E+00">
                  <c:v>3.2404700000000001E-3</c:v>
                </c:pt>
                <c:pt idx="7303" formatCode="0.00E+00">
                  <c:v>-7.3044600000000005E-4</c:v>
                </c:pt>
                <c:pt idx="7304" formatCode="0.00E+00">
                  <c:v>-4.6740799999999997E-3</c:v>
                </c:pt>
                <c:pt idx="7305" formatCode="0.00E+00">
                  <c:v>-8.5830500000000001E-3</c:v>
                </c:pt>
                <c:pt idx="7306">
                  <c:v>-1.24493E-2</c:v>
                </c:pt>
                <c:pt idx="7307">
                  <c:v>-1.6267500000000001E-2</c:v>
                </c:pt>
                <c:pt idx="7308">
                  <c:v>-2.0034199999999999E-2</c:v>
                </c:pt>
                <c:pt idx="7309">
                  <c:v>-2.3746099999999999E-2</c:v>
                </c:pt>
                <c:pt idx="7310">
                  <c:v>-2.7399400000000001E-2</c:v>
                </c:pt>
                <c:pt idx="7311">
                  <c:v>-3.0989800000000001E-2</c:v>
                </c:pt>
                <c:pt idx="7312">
                  <c:v>-3.4514000000000003E-2</c:v>
                </c:pt>
                <c:pt idx="7313">
                  <c:v>-3.7968599999999998E-2</c:v>
                </c:pt>
                <c:pt idx="7314">
                  <c:v>-4.1349900000000002E-2</c:v>
                </c:pt>
                <c:pt idx="7315">
                  <c:v>-4.4651499999999997E-2</c:v>
                </c:pt>
                <c:pt idx="7316">
                  <c:v>-4.7866600000000002E-2</c:v>
                </c:pt>
                <c:pt idx="7317">
                  <c:v>-5.0994499999999998E-2</c:v>
                </c:pt>
                <c:pt idx="7318">
                  <c:v>-5.4037000000000002E-2</c:v>
                </c:pt>
                <c:pt idx="7319">
                  <c:v>-5.6990600000000002E-2</c:v>
                </c:pt>
                <c:pt idx="7320">
                  <c:v>-5.98512E-2</c:v>
                </c:pt>
                <c:pt idx="7321">
                  <c:v>-6.2617099999999995E-2</c:v>
                </c:pt>
                <c:pt idx="7322">
                  <c:v>-6.5286899999999995E-2</c:v>
                </c:pt>
                <c:pt idx="7323">
                  <c:v>-6.7856899999999998E-2</c:v>
                </c:pt>
                <c:pt idx="7324">
                  <c:v>-7.0322599999999999E-2</c:v>
                </c:pt>
                <c:pt idx="7325">
                  <c:v>-7.2679599999999997E-2</c:v>
                </c:pt>
                <c:pt idx="7326">
                  <c:v>-7.4924900000000003E-2</c:v>
                </c:pt>
                <c:pt idx="7327">
                  <c:v>-7.7056899999999998E-2</c:v>
                </c:pt>
                <c:pt idx="7328">
                  <c:v>-7.9075699999999999E-2</c:v>
                </c:pt>
                <c:pt idx="7329">
                  <c:v>-8.0981399999999995E-2</c:v>
                </c:pt>
                <c:pt idx="7330">
                  <c:v>-8.2772700000000005E-2</c:v>
                </c:pt>
                <c:pt idx="7331">
                  <c:v>-8.4447300000000003E-2</c:v>
                </c:pt>
                <c:pt idx="7332">
                  <c:v>-8.6002999999999996E-2</c:v>
                </c:pt>
                <c:pt idx="7333">
                  <c:v>-8.7437200000000007E-2</c:v>
                </c:pt>
                <c:pt idx="7334">
                  <c:v>-8.8745599999999994E-2</c:v>
                </c:pt>
                <c:pt idx="7335">
                  <c:v>-8.9923500000000003E-2</c:v>
                </c:pt>
                <c:pt idx="7336">
                  <c:v>-9.0969400000000006E-2</c:v>
                </c:pt>
                <c:pt idx="7337">
                  <c:v>-9.1884499999999994E-2</c:v>
                </c:pt>
                <c:pt idx="7338">
                  <c:v>-9.2668899999999998E-2</c:v>
                </c:pt>
                <c:pt idx="7339">
                  <c:v>-9.3319299999999994E-2</c:v>
                </c:pt>
                <c:pt idx="7340">
                  <c:v>-9.3832899999999997E-2</c:v>
                </c:pt>
                <c:pt idx="7341">
                  <c:v>-9.4209799999999996E-2</c:v>
                </c:pt>
                <c:pt idx="7342">
                  <c:v>-9.4452400000000006E-2</c:v>
                </c:pt>
                <c:pt idx="7343">
                  <c:v>-9.4562300000000002E-2</c:v>
                </c:pt>
                <c:pt idx="7344">
                  <c:v>-9.45386E-2</c:v>
                </c:pt>
                <c:pt idx="7345">
                  <c:v>-9.43803E-2</c:v>
                </c:pt>
                <c:pt idx="7346">
                  <c:v>-9.4087000000000004E-2</c:v>
                </c:pt>
                <c:pt idx="7347">
                  <c:v>-9.3657599999999994E-2</c:v>
                </c:pt>
                <c:pt idx="7348">
                  <c:v>-9.3090199999999998E-2</c:v>
                </c:pt>
                <c:pt idx="7349">
                  <c:v>-9.2382699999999998E-2</c:v>
                </c:pt>
                <c:pt idx="7350">
                  <c:v>-9.1534199999999996E-2</c:v>
                </c:pt>
                <c:pt idx="7351">
                  <c:v>-9.0545500000000001E-2</c:v>
                </c:pt>
                <c:pt idx="7352">
                  <c:v>-8.9419499999999999E-2</c:v>
                </c:pt>
                <c:pt idx="7353">
                  <c:v>-8.8159299999999996E-2</c:v>
                </c:pt>
                <c:pt idx="7354">
                  <c:v>-8.6766499999999996E-2</c:v>
                </c:pt>
                <c:pt idx="7355">
                  <c:v>-8.52411E-2</c:v>
                </c:pt>
                <c:pt idx="7356">
                  <c:v>-8.3583599999999994E-2</c:v>
                </c:pt>
                <c:pt idx="7357">
                  <c:v>-8.1796199999999999E-2</c:v>
                </c:pt>
                <c:pt idx="7358">
                  <c:v>-7.9881499999999994E-2</c:v>
                </c:pt>
                <c:pt idx="7359">
                  <c:v>-7.7841900000000006E-2</c:v>
                </c:pt>
                <c:pt idx="7360">
                  <c:v>-7.5679300000000005E-2</c:v>
                </c:pt>
                <c:pt idx="7361">
                  <c:v>-7.3395799999999997E-2</c:v>
                </c:pt>
                <c:pt idx="7362">
                  <c:v>-7.0996100000000006E-2</c:v>
                </c:pt>
                <c:pt idx="7363">
                  <c:v>-6.8485400000000002E-2</c:v>
                </c:pt>
                <c:pt idx="7364">
                  <c:v>-6.5868300000000005E-2</c:v>
                </c:pt>
                <c:pt idx="7365">
                  <c:v>-6.3150200000000004E-2</c:v>
                </c:pt>
                <c:pt idx="7366">
                  <c:v>-6.0337399999999999E-2</c:v>
                </c:pt>
                <c:pt idx="7367">
                  <c:v>-5.7434100000000002E-2</c:v>
                </c:pt>
                <c:pt idx="7368">
                  <c:v>-5.4441000000000003E-2</c:v>
                </c:pt>
                <c:pt idx="7369">
                  <c:v>-5.1359200000000001E-2</c:v>
                </c:pt>
                <c:pt idx="7370">
                  <c:v>-4.8192600000000002E-2</c:v>
                </c:pt>
                <c:pt idx="7371">
                  <c:v>-4.4946300000000002E-2</c:v>
                </c:pt>
                <c:pt idx="7372">
                  <c:v>-4.1623800000000002E-2</c:v>
                </c:pt>
                <c:pt idx="7373">
                  <c:v>-3.8227499999999998E-2</c:v>
                </c:pt>
                <c:pt idx="7374">
                  <c:v>-3.4760600000000003E-2</c:v>
                </c:pt>
                <c:pt idx="7375">
                  <c:v>-3.12278E-2</c:v>
                </c:pt>
                <c:pt idx="7376">
                  <c:v>-2.7634300000000001E-2</c:v>
                </c:pt>
                <c:pt idx="7377">
                  <c:v>-2.3985099999999999E-2</c:v>
                </c:pt>
                <c:pt idx="7378">
                  <c:v>-2.02845E-2</c:v>
                </c:pt>
                <c:pt idx="7379">
                  <c:v>-1.6536599999999999E-2</c:v>
                </c:pt>
                <c:pt idx="7380">
                  <c:v>-1.2745599999999999E-2</c:v>
                </c:pt>
                <c:pt idx="7381" formatCode="0.00E+00">
                  <c:v>-8.9157899999999998E-3</c:v>
                </c:pt>
                <c:pt idx="7382" formatCode="0.00E+00">
                  <c:v>-5.0504199999999999E-3</c:v>
                </c:pt>
                <c:pt idx="7383" formatCode="0.00E+00">
                  <c:v>-1.1526799999999999E-3</c:v>
                </c:pt>
                <c:pt idx="7384" formatCode="0.00E+00">
                  <c:v>2.7721500000000001E-3</c:v>
                </c:pt>
                <c:pt idx="7385" formatCode="0.00E+00">
                  <c:v>6.7183900000000003E-3</c:v>
                </c:pt>
                <c:pt idx="7386">
                  <c:v>1.0682199999999999E-2</c:v>
                </c:pt>
                <c:pt idx="7387">
                  <c:v>1.4660599999999999E-2</c:v>
                </c:pt>
                <c:pt idx="7388">
                  <c:v>1.86488E-2</c:v>
                </c:pt>
                <c:pt idx="7389">
                  <c:v>2.2641000000000001E-2</c:v>
                </c:pt>
                <c:pt idx="7390">
                  <c:v>2.6631100000000001E-2</c:v>
                </c:pt>
                <c:pt idx="7391">
                  <c:v>3.0612799999999999E-2</c:v>
                </c:pt>
                <c:pt idx="7392">
                  <c:v>3.458E-2</c:v>
                </c:pt>
                <c:pt idx="7393">
                  <c:v>3.8527100000000002E-2</c:v>
                </c:pt>
                <c:pt idx="7394">
                  <c:v>4.2446999999999999E-2</c:v>
                </c:pt>
                <c:pt idx="7395">
                  <c:v>4.6331299999999999E-2</c:v>
                </c:pt>
                <c:pt idx="7396">
                  <c:v>5.0172399999999999E-2</c:v>
                </c:pt>
                <c:pt idx="7397">
                  <c:v>5.39648E-2</c:v>
                </c:pt>
                <c:pt idx="7398">
                  <c:v>5.7705199999999998E-2</c:v>
                </c:pt>
                <c:pt idx="7399">
                  <c:v>6.1391300000000003E-2</c:v>
                </c:pt>
                <c:pt idx="7400">
                  <c:v>6.5021099999999998E-2</c:v>
                </c:pt>
                <c:pt idx="7401">
                  <c:v>6.8592299999999995E-2</c:v>
                </c:pt>
                <c:pt idx="7402">
                  <c:v>7.2101999999999999E-2</c:v>
                </c:pt>
                <c:pt idx="7403">
                  <c:v>7.5544200000000006E-2</c:v>
                </c:pt>
                <c:pt idx="7404">
                  <c:v>7.8910499999999995E-2</c:v>
                </c:pt>
                <c:pt idx="7405">
                  <c:v>8.2195799999999999E-2</c:v>
                </c:pt>
                <c:pt idx="7406">
                  <c:v>8.5400199999999996E-2</c:v>
                </c:pt>
                <c:pt idx="7407">
                  <c:v>8.8523699999999997E-2</c:v>
                </c:pt>
                <c:pt idx="7408">
                  <c:v>9.1563500000000006E-2</c:v>
                </c:pt>
                <c:pt idx="7409">
                  <c:v>9.4515799999999997E-2</c:v>
                </c:pt>
                <c:pt idx="7410">
                  <c:v>9.7376199999999996E-2</c:v>
                </c:pt>
                <c:pt idx="7411">
                  <c:v>0.10013900000000001</c:v>
                </c:pt>
                <c:pt idx="7412">
                  <c:v>0.1028</c:v>
                </c:pt>
                <c:pt idx="7413">
                  <c:v>0.10535600000000001</c:v>
                </c:pt>
                <c:pt idx="7414">
                  <c:v>0.107803</c:v>
                </c:pt>
                <c:pt idx="7415">
                  <c:v>0.110137</c:v>
                </c:pt>
                <c:pt idx="7416">
                  <c:v>0.112356</c:v>
                </c:pt>
                <c:pt idx="7417">
                  <c:v>0.114458</c:v>
                </c:pt>
                <c:pt idx="7418">
                  <c:v>0.11644500000000001</c:v>
                </c:pt>
                <c:pt idx="7419">
                  <c:v>0.118314</c:v>
                </c:pt>
                <c:pt idx="7420">
                  <c:v>0.120063</c:v>
                </c:pt>
                <c:pt idx="7421">
                  <c:v>0.121686</c:v>
                </c:pt>
                <c:pt idx="7422">
                  <c:v>0.123179</c:v>
                </c:pt>
                <c:pt idx="7423">
                  <c:v>0.124539</c:v>
                </c:pt>
                <c:pt idx="7424">
                  <c:v>0.12576599999999999</c:v>
                </c:pt>
                <c:pt idx="7425">
                  <c:v>0.126856</c:v>
                </c:pt>
                <c:pt idx="7426">
                  <c:v>0.12781100000000001</c:v>
                </c:pt>
                <c:pt idx="7427">
                  <c:v>0.12862799999999999</c:v>
                </c:pt>
                <c:pt idx="7428">
                  <c:v>0.12930700000000001</c:v>
                </c:pt>
                <c:pt idx="7429">
                  <c:v>0.12984799999999999</c:v>
                </c:pt>
                <c:pt idx="7430">
                  <c:v>0.13025600000000001</c:v>
                </c:pt>
                <c:pt idx="7431">
                  <c:v>0.13053100000000001</c:v>
                </c:pt>
                <c:pt idx="7432">
                  <c:v>0.13067400000000001</c:v>
                </c:pt>
                <c:pt idx="7433">
                  <c:v>0.13068299999999999</c:v>
                </c:pt>
                <c:pt idx="7434">
                  <c:v>0.130553</c:v>
                </c:pt>
                <c:pt idx="7435">
                  <c:v>0.13028200000000001</c:v>
                </c:pt>
                <c:pt idx="7436">
                  <c:v>0.12987099999999999</c:v>
                </c:pt>
                <c:pt idx="7437">
                  <c:v>0.12932199999999999</c:v>
                </c:pt>
                <c:pt idx="7438">
                  <c:v>0.128636</c:v>
                </c:pt>
                <c:pt idx="7439">
                  <c:v>0.12781500000000001</c:v>
                </c:pt>
                <c:pt idx="7440">
                  <c:v>0.12686</c:v>
                </c:pt>
                <c:pt idx="7441">
                  <c:v>0.12577199999999999</c:v>
                </c:pt>
                <c:pt idx="7442">
                  <c:v>0.124557</c:v>
                </c:pt>
                <c:pt idx="7443">
                  <c:v>0.12322</c:v>
                </c:pt>
                <c:pt idx="7444">
                  <c:v>0.121762</c:v>
                </c:pt>
                <c:pt idx="7445">
                  <c:v>0.120183</c:v>
                </c:pt>
                <c:pt idx="7446">
                  <c:v>0.11848</c:v>
                </c:pt>
                <c:pt idx="7447">
                  <c:v>0.116658</c:v>
                </c:pt>
                <c:pt idx="7448">
                  <c:v>0.114717</c:v>
                </c:pt>
                <c:pt idx="7449">
                  <c:v>0.112663</c:v>
                </c:pt>
                <c:pt idx="7450">
                  <c:v>0.110504</c:v>
                </c:pt>
                <c:pt idx="7451">
                  <c:v>0.108252</c:v>
                </c:pt>
                <c:pt idx="7452">
                  <c:v>0.10591100000000001</c:v>
                </c:pt>
                <c:pt idx="7453">
                  <c:v>0.103479</c:v>
                </c:pt>
                <c:pt idx="7454">
                  <c:v>0.10095700000000001</c:v>
                </c:pt>
                <c:pt idx="7455">
                  <c:v>9.8346299999999998E-2</c:v>
                </c:pt>
                <c:pt idx="7456">
                  <c:v>9.5648499999999997E-2</c:v>
                </c:pt>
                <c:pt idx="7457">
                  <c:v>9.2863500000000002E-2</c:v>
                </c:pt>
                <c:pt idx="7458">
                  <c:v>8.99953E-2</c:v>
                </c:pt>
                <c:pt idx="7459">
                  <c:v>8.7050299999999997E-2</c:v>
                </c:pt>
                <c:pt idx="7460">
                  <c:v>8.40341E-2</c:v>
                </c:pt>
                <c:pt idx="7461">
                  <c:v>8.0950900000000006E-2</c:v>
                </c:pt>
                <c:pt idx="7462">
                  <c:v>7.7803499999999998E-2</c:v>
                </c:pt>
                <c:pt idx="7463">
                  <c:v>7.4595300000000003E-2</c:v>
                </c:pt>
                <c:pt idx="7464">
                  <c:v>7.1329000000000004E-2</c:v>
                </c:pt>
                <c:pt idx="7465">
                  <c:v>6.8005599999999999E-2</c:v>
                </c:pt>
                <c:pt idx="7466">
                  <c:v>6.4625100000000005E-2</c:v>
                </c:pt>
                <c:pt idx="7467">
                  <c:v>6.1188699999999999E-2</c:v>
                </c:pt>
                <c:pt idx="7468">
                  <c:v>5.7700300000000003E-2</c:v>
                </c:pt>
                <c:pt idx="7469">
                  <c:v>5.4165900000000003E-2</c:v>
                </c:pt>
                <c:pt idx="7470">
                  <c:v>5.0591900000000002E-2</c:v>
                </c:pt>
                <c:pt idx="7471">
                  <c:v>4.6984199999999997E-2</c:v>
                </c:pt>
                <c:pt idx="7472">
                  <c:v>4.3348400000000002E-2</c:v>
                </c:pt>
                <c:pt idx="7473">
                  <c:v>3.96899E-2</c:v>
                </c:pt>
                <c:pt idx="7474">
                  <c:v>3.60141E-2</c:v>
                </c:pt>
                <c:pt idx="7475">
                  <c:v>3.2326199999999999E-2</c:v>
                </c:pt>
                <c:pt idx="7476">
                  <c:v>2.8630800000000001E-2</c:v>
                </c:pt>
                <c:pt idx="7477">
                  <c:v>2.4929300000000001E-2</c:v>
                </c:pt>
                <c:pt idx="7478">
                  <c:v>2.1220900000000001E-2</c:v>
                </c:pt>
                <c:pt idx="7479">
                  <c:v>1.7506399999999998E-2</c:v>
                </c:pt>
                <c:pt idx="7480">
                  <c:v>1.37892E-2</c:v>
                </c:pt>
                <c:pt idx="7481">
                  <c:v>1.0073800000000001E-2</c:v>
                </c:pt>
                <c:pt idx="7482" formatCode="0.00E+00">
                  <c:v>6.3664500000000001E-3</c:v>
                </c:pt>
                <c:pt idx="7483" formatCode="0.00E+00">
                  <c:v>2.6724399999999999E-3</c:v>
                </c:pt>
                <c:pt idx="7484" formatCode="0.00E+00">
                  <c:v>-1.0055800000000001E-3</c:v>
                </c:pt>
                <c:pt idx="7485" formatCode="0.00E+00">
                  <c:v>-4.6662800000000001E-3</c:v>
                </c:pt>
                <c:pt idx="7486" formatCode="0.00E+00">
                  <c:v>-8.3083099999999993E-3</c:v>
                </c:pt>
                <c:pt idx="7487">
                  <c:v>-1.1931499999999999E-2</c:v>
                </c:pt>
                <c:pt idx="7488">
                  <c:v>-1.55376E-2</c:v>
                </c:pt>
                <c:pt idx="7489">
                  <c:v>-1.91267E-2</c:v>
                </c:pt>
                <c:pt idx="7490">
                  <c:v>-2.2695E-2</c:v>
                </c:pt>
                <c:pt idx="7491">
                  <c:v>-2.6238399999999999E-2</c:v>
                </c:pt>
                <c:pt idx="7492">
                  <c:v>-2.9754699999999999E-2</c:v>
                </c:pt>
                <c:pt idx="7493">
                  <c:v>-3.3243300000000003E-2</c:v>
                </c:pt>
                <c:pt idx="7494">
                  <c:v>-3.6701699999999997E-2</c:v>
                </c:pt>
                <c:pt idx="7495">
                  <c:v>-4.0125000000000001E-2</c:v>
                </c:pt>
                <c:pt idx="7496">
                  <c:v>-4.3510800000000002E-2</c:v>
                </c:pt>
                <c:pt idx="7497">
                  <c:v>-4.6859999999999999E-2</c:v>
                </c:pt>
                <c:pt idx="7498">
                  <c:v>-5.0170899999999997E-2</c:v>
                </c:pt>
                <c:pt idx="7499">
                  <c:v>-5.3436400000000002E-2</c:v>
                </c:pt>
                <c:pt idx="7500">
                  <c:v>-5.66486E-2</c:v>
                </c:pt>
                <c:pt idx="7501">
                  <c:v>-5.9802000000000001E-2</c:v>
                </c:pt>
                <c:pt idx="7502">
                  <c:v>-6.2893400000000002E-2</c:v>
                </c:pt>
                <c:pt idx="7503">
                  <c:v>-6.5917000000000003E-2</c:v>
                </c:pt>
                <c:pt idx="7504">
                  <c:v>-6.88661E-2</c:v>
                </c:pt>
                <c:pt idx="7505">
                  <c:v>-7.1739200000000003E-2</c:v>
                </c:pt>
                <c:pt idx="7506">
                  <c:v>-7.4538900000000005E-2</c:v>
                </c:pt>
                <c:pt idx="7507">
                  <c:v>-7.7266500000000002E-2</c:v>
                </c:pt>
                <c:pt idx="7508">
                  <c:v>-7.9922400000000005E-2</c:v>
                </c:pt>
                <c:pt idx="7509">
                  <c:v>-8.2507399999999995E-2</c:v>
                </c:pt>
                <c:pt idx="7510">
                  <c:v>-8.5020299999999993E-2</c:v>
                </c:pt>
                <c:pt idx="7511">
                  <c:v>-8.7458099999999997E-2</c:v>
                </c:pt>
                <c:pt idx="7512">
                  <c:v>-8.9818899999999993E-2</c:v>
                </c:pt>
                <c:pt idx="7513">
                  <c:v>-9.2102299999999998E-2</c:v>
                </c:pt>
                <c:pt idx="7514">
                  <c:v>-9.4309900000000002E-2</c:v>
                </c:pt>
                <c:pt idx="7515">
                  <c:v>-9.6443100000000004E-2</c:v>
                </c:pt>
                <c:pt idx="7516">
                  <c:v>-9.8500099999999993E-2</c:v>
                </c:pt>
                <c:pt idx="7517">
                  <c:v>-0.100477</c:v>
                </c:pt>
                <c:pt idx="7518">
                  <c:v>-0.10237599999999999</c:v>
                </c:pt>
                <c:pt idx="7519">
                  <c:v>-0.104201</c:v>
                </c:pt>
                <c:pt idx="7520">
                  <c:v>-0.10595400000000001</c:v>
                </c:pt>
                <c:pt idx="7521">
                  <c:v>-0.10763399999999999</c:v>
                </c:pt>
                <c:pt idx="7522">
                  <c:v>-0.10922999999999999</c:v>
                </c:pt>
                <c:pt idx="7523">
                  <c:v>-0.110736</c:v>
                </c:pt>
                <c:pt idx="7524">
                  <c:v>-0.112146</c:v>
                </c:pt>
                <c:pt idx="7525">
                  <c:v>-0.113459</c:v>
                </c:pt>
                <c:pt idx="7526">
                  <c:v>-0.114676</c:v>
                </c:pt>
                <c:pt idx="7527">
                  <c:v>-0.11579399999999999</c:v>
                </c:pt>
                <c:pt idx="7528">
                  <c:v>-0.116814</c:v>
                </c:pt>
                <c:pt idx="7529" formatCode="0.00E+00">
                  <c:v>-0.117745</c:v>
                </c:pt>
                <c:pt idx="7530" formatCode="0.00E+00">
                  <c:v>-0.118594</c:v>
                </c:pt>
                <c:pt idx="7531" formatCode="0.00E+00">
                  <c:v>-0.11936099999999999</c:v>
                </c:pt>
                <c:pt idx="7532" formatCode="0.00E+00">
                  <c:v>-0.120042</c:v>
                </c:pt>
                <c:pt idx="7533">
                  <c:v>-0.12063500000000001</c:v>
                </c:pt>
                <c:pt idx="7534">
                  <c:v>-0.121139</c:v>
                </c:pt>
                <c:pt idx="7535">
                  <c:v>-0.121554</c:v>
                </c:pt>
                <c:pt idx="7536">
                  <c:v>-0.121881</c:v>
                </c:pt>
                <c:pt idx="7537">
                  <c:v>-0.12212199999999999</c:v>
                </c:pt>
                <c:pt idx="7538">
                  <c:v>-0.122284</c:v>
                </c:pt>
                <c:pt idx="7539">
                  <c:v>-0.12237099999999999</c:v>
                </c:pt>
                <c:pt idx="7540">
                  <c:v>-0.122389</c:v>
                </c:pt>
                <c:pt idx="7541">
                  <c:v>-0.12234200000000001</c:v>
                </c:pt>
                <c:pt idx="7542">
                  <c:v>-0.12223199999999999</c:v>
                </c:pt>
                <c:pt idx="7543">
                  <c:v>-0.122059</c:v>
                </c:pt>
                <c:pt idx="7544">
                  <c:v>-0.121825</c:v>
                </c:pt>
                <c:pt idx="7545">
                  <c:v>-0.121531</c:v>
                </c:pt>
                <c:pt idx="7546">
                  <c:v>-0.121179</c:v>
                </c:pt>
                <c:pt idx="7547">
                  <c:v>-0.120772</c:v>
                </c:pt>
                <c:pt idx="7548">
                  <c:v>-0.120312</c:v>
                </c:pt>
                <c:pt idx="7549">
                  <c:v>-0.119798</c:v>
                </c:pt>
                <c:pt idx="7550">
                  <c:v>-0.11923</c:v>
                </c:pt>
                <c:pt idx="7551">
                  <c:v>-0.11860800000000001</c:v>
                </c:pt>
                <c:pt idx="7552">
                  <c:v>-0.117935</c:v>
                </c:pt>
                <c:pt idx="7553">
                  <c:v>-0.117212</c:v>
                </c:pt>
                <c:pt idx="7554">
                  <c:v>-0.11644</c:v>
                </c:pt>
                <c:pt idx="7555">
                  <c:v>-0.115619</c:v>
                </c:pt>
                <c:pt idx="7556">
                  <c:v>-0.11475</c:v>
                </c:pt>
                <c:pt idx="7557">
                  <c:v>-0.11383600000000001</c:v>
                </c:pt>
                <c:pt idx="7558">
                  <c:v>-0.112881</c:v>
                </c:pt>
                <c:pt idx="7559">
                  <c:v>-0.11189499999999999</c:v>
                </c:pt>
                <c:pt idx="7560">
                  <c:v>-0.110886</c:v>
                </c:pt>
                <c:pt idx="7561">
                  <c:v>-0.10986</c:v>
                </c:pt>
                <c:pt idx="7562">
                  <c:v>-0.108822</c:v>
                </c:pt>
                <c:pt idx="7563">
                  <c:v>-0.107775</c:v>
                </c:pt>
                <c:pt idx="7564">
                  <c:v>-0.106721</c:v>
                </c:pt>
                <c:pt idx="7565">
                  <c:v>-0.10566300000000001</c:v>
                </c:pt>
                <c:pt idx="7566">
                  <c:v>-0.104601</c:v>
                </c:pt>
                <c:pt idx="7567">
                  <c:v>-0.103533</c:v>
                </c:pt>
                <c:pt idx="7568">
                  <c:v>-0.10245700000000001</c:v>
                </c:pt>
                <c:pt idx="7569">
                  <c:v>-0.10137500000000001</c:v>
                </c:pt>
                <c:pt idx="7570">
                  <c:v>-0.100296</c:v>
                </c:pt>
                <c:pt idx="7571">
                  <c:v>-9.9229499999999998E-2</c:v>
                </c:pt>
                <c:pt idx="7572">
                  <c:v>-9.8178000000000001E-2</c:v>
                </c:pt>
                <c:pt idx="7573">
                  <c:v>-9.7140599999999994E-2</c:v>
                </c:pt>
                <c:pt idx="7574">
                  <c:v>-9.6115900000000004E-2</c:v>
                </c:pt>
                <c:pt idx="7575">
                  <c:v>-9.51047E-2</c:v>
                </c:pt>
                <c:pt idx="7576">
                  <c:v>-9.4107999999999997E-2</c:v>
                </c:pt>
                <c:pt idx="7577">
                  <c:v>-9.3126299999999995E-2</c:v>
                </c:pt>
                <c:pt idx="7578">
                  <c:v>-9.2163599999999998E-2</c:v>
                </c:pt>
                <c:pt idx="7579">
                  <c:v>-9.12269E-2</c:v>
                </c:pt>
                <c:pt idx="7580">
                  <c:v>-9.0321700000000005E-2</c:v>
                </c:pt>
                <c:pt idx="7581">
                  <c:v>-8.9452199999999996E-2</c:v>
                </c:pt>
                <c:pt idx="7582">
                  <c:v>-8.86237E-2</c:v>
                </c:pt>
                <c:pt idx="7583">
                  <c:v>-8.7838100000000002E-2</c:v>
                </c:pt>
                <c:pt idx="7584">
                  <c:v>-8.7091699999999994E-2</c:v>
                </c:pt>
                <c:pt idx="7585">
                  <c:v>-8.6381399999999997E-2</c:v>
                </c:pt>
                <c:pt idx="7586">
                  <c:v>-8.5710599999999998E-2</c:v>
                </c:pt>
                <c:pt idx="7587">
                  <c:v>-8.5088399999999995E-2</c:v>
                </c:pt>
                <c:pt idx="7588">
                  <c:v>-8.4523000000000001E-2</c:v>
                </c:pt>
                <c:pt idx="7589">
                  <c:v>-8.4019899999999995E-2</c:v>
                </c:pt>
                <c:pt idx="7590">
                  <c:v>-8.3582799999999999E-2</c:v>
                </c:pt>
                <c:pt idx="7591">
                  <c:v>-8.3212700000000001E-2</c:v>
                </c:pt>
                <c:pt idx="7592">
                  <c:v>-8.29067E-2</c:v>
                </c:pt>
                <c:pt idx="7593">
                  <c:v>-8.2659399999999994E-2</c:v>
                </c:pt>
                <c:pt idx="7594">
                  <c:v>-8.24651E-2</c:v>
                </c:pt>
                <c:pt idx="7595">
                  <c:v>-8.2321599999999995E-2</c:v>
                </c:pt>
                <c:pt idx="7596">
                  <c:v>-8.2230200000000003E-2</c:v>
                </c:pt>
                <c:pt idx="7597">
                  <c:v>-8.2189399999999996E-2</c:v>
                </c:pt>
                <c:pt idx="7598">
                  <c:v>-8.2194199999999995E-2</c:v>
                </c:pt>
                <c:pt idx="7599">
                  <c:v>-8.2244100000000001E-2</c:v>
                </c:pt>
                <c:pt idx="7600">
                  <c:v>-8.2346500000000003E-2</c:v>
                </c:pt>
                <c:pt idx="7601">
                  <c:v>-8.2510700000000006E-2</c:v>
                </c:pt>
                <c:pt idx="7602">
                  <c:v>-8.2742700000000002E-2</c:v>
                </c:pt>
                <c:pt idx="7603">
                  <c:v>-8.3046700000000001E-2</c:v>
                </c:pt>
                <c:pt idx="7604">
                  <c:v>-8.3427399999999999E-2</c:v>
                </c:pt>
                <c:pt idx="7605">
                  <c:v>-8.3888299999999999E-2</c:v>
                </c:pt>
                <c:pt idx="7606">
                  <c:v>-8.4428699999999995E-2</c:v>
                </c:pt>
                <c:pt idx="7607">
                  <c:v>-8.50466E-2</c:v>
                </c:pt>
                <c:pt idx="7608">
                  <c:v>-8.5742299999999994E-2</c:v>
                </c:pt>
                <c:pt idx="7609">
                  <c:v>-8.6519100000000002E-2</c:v>
                </c:pt>
                <c:pt idx="7610">
                  <c:v>-8.7380100000000002E-2</c:v>
                </c:pt>
                <c:pt idx="7611">
                  <c:v>-8.8323200000000004E-2</c:v>
                </c:pt>
                <c:pt idx="7612">
                  <c:v>-8.9344400000000004E-2</c:v>
                </c:pt>
                <c:pt idx="7613">
                  <c:v>-9.0442900000000007E-2</c:v>
                </c:pt>
                <c:pt idx="7614">
                  <c:v>-9.1617400000000002E-2</c:v>
                </c:pt>
                <c:pt idx="7615">
                  <c:v>-9.2860899999999996E-2</c:v>
                </c:pt>
                <c:pt idx="7616">
                  <c:v>-9.4162599999999999E-2</c:v>
                </c:pt>
                <c:pt idx="7617">
                  <c:v>-9.5515500000000003E-2</c:v>
                </c:pt>
                <c:pt idx="7618">
                  <c:v>-9.6919500000000006E-2</c:v>
                </c:pt>
                <c:pt idx="7619">
                  <c:v>-9.8377999999999993E-2</c:v>
                </c:pt>
                <c:pt idx="7620">
                  <c:v>-9.9892300000000003E-2</c:v>
                </c:pt>
                <c:pt idx="7621" formatCode="0.00E+00">
                  <c:v>-0.10145999999999999</c:v>
                </c:pt>
                <c:pt idx="7622" formatCode="0.00E+00">
                  <c:v>-0.10308100000000001</c:v>
                </c:pt>
                <c:pt idx="7623" formatCode="0.00E+00">
                  <c:v>-0.104753</c:v>
                </c:pt>
                <c:pt idx="7624" formatCode="0.00E+00">
                  <c:v>-0.106476</c:v>
                </c:pt>
                <c:pt idx="7625" formatCode="0.00E+00">
                  <c:v>-0.108247</c:v>
                </c:pt>
                <c:pt idx="7626" formatCode="0.00E+00">
                  <c:v>-0.11006100000000001</c:v>
                </c:pt>
                <c:pt idx="7627">
                  <c:v>-0.111911</c:v>
                </c:pt>
                <c:pt idx="7628">
                  <c:v>-0.113791</c:v>
                </c:pt>
                <c:pt idx="7629">
                  <c:v>-0.115699</c:v>
                </c:pt>
                <c:pt idx="7630">
                  <c:v>-0.11763700000000001</c:v>
                </c:pt>
                <c:pt idx="7631">
                  <c:v>-0.11960800000000001</c:v>
                </c:pt>
                <c:pt idx="7632">
                  <c:v>-0.121614</c:v>
                </c:pt>
                <c:pt idx="7633">
                  <c:v>-0.123657</c:v>
                </c:pt>
                <c:pt idx="7634">
                  <c:v>-0.12573699999999999</c:v>
                </c:pt>
                <c:pt idx="7635">
                  <c:v>-0.12785199999999999</c:v>
                </c:pt>
                <c:pt idx="7636">
                  <c:v>-0.129999</c:v>
                </c:pt>
                <c:pt idx="7637">
                  <c:v>-0.13217999999999999</c:v>
                </c:pt>
                <c:pt idx="7638">
                  <c:v>-0.13440099999999999</c:v>
                </c:pt>
                <c:pt idx="7639">
                  <c:v>-0.13666</c:v>
                </c:pt>
                <c:pt idx="7640">
                  <c:v>-0.13895299999999999</c:v>
                </c:pt>
                <c:pt idx="7641">
                  <c:v>-0.14127400000000001</c:v>
                </c:pt>
                <c:pt idx="7642">
                  <c:v>-0.14361699999999999</c:v>
                </c:pt>
                <c:pt idx="7643">
                  <c:v>-0.14597499999999999</c:v>
                </c:pt>
                <c:pt idx="7644">
                  <c:v>-0.14834700000000001</c:v>
                </c:pt>
                <c:pt idx="7645">
                  <c:v>-0.15073600000000001</c:v>
                </c:pt>
                <c:pt idx="7646">
                  <c:v>-0.153139</c:v>
                </c:pt>
                <c:pt idx="7647">
                  <c:v>-0.15554899999999999</c:v>
                </c:pt>
                <c:pt idx="7648">
                  <c:v>-0.15796199999999999</c:v>
                </c:pt>
                <c:pt idx="7649">
                  <c:v>-0.16037399999999999</c:v>
                </c:pt>
                <c:pt idx="7650">
                  <c:v>-0.16278100000000001</c:v>
                </c:pt>
                <c:pt idx="7651">
                  <c:v>-0.16517899999999999</c:v>
                </c:pt>
                <c:pt idx="7652">
                  <c:v>-0.16756399999999999</c:v>
                </c:pt>
                <c:pt idx="7653">
                  <c:v>-0.16993800000000001</c:v>
                </c:pt>
                <c:pt idx="7654">
                  <c:v>-0.17230200000000001</c:v>
                </c:pt>
                <c:pt idx="7655">
                  <c:v>-0.17465900000000001</c:v>
                </c:pt>
                <c:pt idx="7656">
                  <c:v>-0.177007</c:v>
                </c:pt>
                <c:pt idx="7657">
                  <c:v>-0.179343</c:v>
                </c:pt>
                <c:pt idx="7658">
                  <c:v>-0.18166299999999999</c:v>
                </c:pt>
                <c:pt idx="7659">
                  <c:v>-0.18396000000000001</c:v>
                </c:pt>
                <c:pt idx="7660">
                  <c:v>-0.18623100000000001</c:v>
                </c:pt>
                <c:pt idx="7661">
                  <c:v>-0.18847</c:v>
                </c:pt>
                <c:pt idx="7662">
                  <c:v>-0.19067500000000001</c:v>
                </c:pt>
                <c:pt idx="7663">
                  <c:v>-0.19284599999999999</c:v>
                </c:pt>
                <c:pt idx="7664">
                  <c:v>-0.19498399999999999</c:v>
                </c:pt>
                <c:pt idx="7665">
                  <c:v>-0.19709599999999999</c:v>
                </c:pt>
                <c:pt idx="7666">
                  <c:v>-0.199181</c:v>
                </c:pt>
                <c:pt idx="7667">
                  <c:v>-0.201237</c:v>
                </c:pt>
                <c:pt idx="7668">
                  <c:v>-0.203262</c:v>
                </c:pt>
                <c:pt idx="7669">
                  <c:v>-0.205258</c:v>
                </c:pt>
                <c:pt idx="7670">
                  <c:v>-0.207231</c:v>
                </c:pt>
                <c:pt idx="7671">
                  <c:v>-0.209178</c:v>
                </c:pt>
                <c:pt idx="7672">
                  <c:v>-0.21110000000000001</c:v>
                </c:pt>
                <c:pt idx="7673">
                  <c:v>-0.21299799999999999</c:v>
                </c:pt>
                <c:pt idx="7674">
                  <c:v>-0.21487000000000001</c:v>
                </c:pt>
                <c:pt idx="7675">
                  <c:v>-0.21670700000000001</c:v>
                </c:pt>
                <c:pt idx="7676">
                  <c:v>-0.218499</c:v>
                </c:pt>
                <c:pt idx="7677">
                  <c:v>-0.220245</c:v>
                </c:pt>
                <c:pt idx="7678">
                  <c:v>-0.221941</c:v>
                </c:pt>
                <c:pt idx="7679">
                  <c:v>-0.223582</c:v>
                </c:pt>
                <c:pt idx="7680">
                  <c:v>-0.225165</c:v>
                </c:pt>
                <c:pt idx="7681">
                  <c:v>-0.22669400000000001</c:v>
                </c:pt>
                <c:pt idx="7682">
                  <c:v>-0.22817599999999999</c:v>
                </c:pt>
                <c:pt idx="7683">
                  <c:v>-0.22961000000000001</c:v>
                </c:pt>
                <c:pt idx="7684">
                  <c:v>-0.230993</c:v>
                </c:pt>
                <c:pt idx="7685">
                  <c:v>-0.23232700000000001</c:v>
                </c:pt>
                <c:pt idx="7686">
                  <c:v>-0.23361699999999999</c:v>
                </c:pt>
                <c:pt idx="7687">
                  <c:v>-0.23485900000000001</c:v>
                </c:pt>
                <c:pt idx="7688">
                  <c:v>-0.23605000000000001</c:v>
                </c:pt>
                <c:pt idx="7689">
                  <c:v>-0.23719299999999999</c:v>
                </c:pt>
                <c:pt idx="7690">
                  <c:v>-0.238291</c:v>
                </c:pt>
                <c:pt idx="7691">
                  <c:v>-0.239346</c:v>
                </c:pt>
                <c:pt idx="7692">
                  <c:v>-0.24035100000000001</c:v>
                </c:pt>
                <c:pt idx="7693">
                  <c:v>-0.24129600000000001</c:v>
                </c:pt>
                <c:pt idx="7694">
                  <c:v>-0.24217900000000001</c:v>
                </c:pt>
                <c:pt idx="7695">
                  <c:v>-0.243002</c:v>
                </c:pt>
                <c:pt idx="7696">
                  <c:v>-0.24377299999999999</c:v>
                </c:pt>
                <c:pt idx="7697">
                  <c:v>-0.244501</c:v>
                </c:pt>
                <c:pt idx="7698">
                  <c:v>-0.24519199999999999</c:v>
                </c:pt>
                <c:pt idx="7699">
                  <c:v>-0.245842</c:v>
                </c:pt>
                <c:pt idx="7700">
                  <c:v>-0.24643999999999999</c:v>
                </c:pt>
                <c:pt idx="7701">
                  <c:v>-0.246978</c:v>
                </c:pt>
                <c:pt idx="7702">
                  <c:v>-0.24745400000000001</c:v>
                </c:pt>
                <c:pt idx="7703">
                  <c:v>-0.247866</c:v>
                </c:pt>
                <c:pt idx="7704">
                  <c:v>-0.24821599999999999</c:v>
                </c:pt>
                <c:pt idx="7705">
                  <c:v>-0.248501</c:v>
                </c:pt>
                <c:pt idx="7706">
                  <c:v>-0.248722</c:v>
                </c:pt>
                <c:pt idx="7707">
                  <c:v>-0.24888199999999999</c:v>
                </c:pt>
                <c:pt idx="7708">
                  <c:v>-0.248978</c:v>
                </c:pt>
                <c:pt idx="7709">
                  <c:v>-0.24901000000000001</c:v>
                </c:pt>
                <c:pt idx="7710">
                  <c:v>-0.24898200000000001</c:v>
                </c:pt>
                <c:pt idx="7711">
                  <c:v>-0.248891</c:v>
                </c:pt>
                <c:pt idx="7712">
                  <c:v>-0.24873400000000001</c:v>
                </c:pt>
                <c:pt idx="7713">
                  <c:v>-0.24851200000000001</c:v>
                </c:pt>
                <c:pt idx="7714">
                  <c:v>-0.24823000000000001</c:v>
                </c:pt>
                <c:pt idx="7715">
                  <c:v>-0.247891</c:v>
                </c:pt>
                <c:pt idx="7716">
                  <c:v>-0.24749299999999999</c:v>
                </c:pt>
                <c:pt idx="7717">
                  <c:v>-0.247034</c:v>
                </c:pt>
                <c:pt idx="7718">
                  <c:v>-0.24651200000000001</c:v>
                </c:pt>
                <c:pt idx="7719">
                  <c:v>-0.24592</c:v>
                </c:pt>
                <c:pt idx="7720">
                  <c:v>-0.245252</c:v>
                </c:pt>
                <c:pt idx="7721">
                  <c:v>-0.244504</c:v>
                </c:pt>
                <c:pt idx="7722">
                  <c:v>-0.243673</c:v>
                </c:pt>
                <c:pt idx="7723">
                  <c:v>-0.242759</c:v>
                </c:pt>
                <c:pt idx="7724">
                  <c:v>-0.24176600000000001</c:v>
                </c:pt>
                <c:pt idx="7725">
                  <c:v>-0.2407</c:v>
                </c:pt>
                <c:pt idx="7726">
                  <c:v>-0.23957000000000001</c:v>
                </c:pt>
                <c:pt idx="7727">
                  <c:v>-0.23838300000000001</c:v>
                </c:pt>
                <c:pt idx="7728">
                  <c:v>-0.23713400000000001</c:v>
                </c:pt>
                <c:pt idx="7729">
                  <c:v>-0.23581199999999999</c:v>
                </c:pt>
                <c:pt idx="7730">
                  <c:v>-0.23441999999999999</c:v>
                </c:pt>
                <c:pt idx="7731">
                  <c:v>-0.23296600000000001</c:v>
                </c:pt>
                <c:pt idx="7732">
                  <c:v>-0.23146</c:v>
                </c:pt>
                <c:pt idx="7733" formatCode="0.00E+00">
                  <c:v>-0.229905</c:v>
                </c:pt>
                <c:pt idx="7734" formatCode="0.00E+00">
                  <c:v>-0.22830500000000001</c:v>
                </c:pt>
                <c:pt idx="7735" formatCode="0.00E+00">
                  <c:v>-0.22666500000000001</c:v>
                </c:pt>
                <c:pt idx="7736" formatCode="0.00E+00">
                  <c:v>-0.22498599999999999</c:v>
                </c:pt>
                <c:pt idx="7737" formatCode="0.00E+00">
                  <c:v>-0.22326299999999999</c:v>
                </c:pt>
                <c:pt idx="7738" formatCode="0.00E+00">
                  <c:v>-0.22149099999999999</c:v>
                </c:pt>
                <c:pt idx="7739" formatCode="0.00E+00">
                  <c:v>-0.21967400000000001</c:v>
                </c:pt>
                <c:pt idx="7740" formatCode="0.00E+00">
                  <c:v>-0.21781300000000001</c:v>
                </c:pt>
                <c:pt idx="7741" formatCode="0.00E+00">
                  <c:v>-0.21591199999999999</c:v>
                </c:pt>
                <c:pt idx="7742" formatCode="0.00E+00">
                  <c:v>-0.21396799999999999</c:v>
                </c:pt>
                <c:pt idx="7743" formatCode="0.00E+00">
                  <c:v>-0.21198600000000001</c:v>
                </c:pt>
                <c:pt idx="7744" formatCode="0.00E+00">
                  <c:v>-0.20996600000000001</c:v>
                </c:pt>
                <c:pt idx="7745" formatCode="0.00E+00">
                  <c:v>-0.20790600000000001</c:v>
                </c:pt>
                <c:pt idx="7746">
                  <c:v>-0.20580999999999999</c:v>
                </c:pt>
                <c:pt idx="7747">
                  <c:v>-0.20368700000000001</c:v>
                </c:pt>
                <c:pt idx="7748">
                  <c:v>-0.201541</c:v>
                </c:pt>
                <c:pt idx="7749">
                  <c:v>-0.19937099999999999</c:v>
                </c:pt>
                <c:pt idx="7750">
                  <c:v>-0.19717899999999999</c:v>
                </c:pt>
                <c:pt idx="7751">
                  <c:v>-0.19497</c:v>
                </c:pt>
                <c:pt idx="7752">
                  <c:v>-0.192744</c:v>
                </c:pt>
                <c:pt idx="7753">
                  <c:v>-0.190498</c:v>
                </c:pt>
                <c:pt idx="7754">
                  <c:v>-0.18823899999999999</c:v>
                </c:pt>
                <c:pt idx="7755">
                  <c:v>-0.185971</c:v>
                </c:pt>
                <c:pt idx="7756">
                  <c:v>-0.183693</c:v>
                </c:pt>
                <c:pt idx="7757">
                  <c:v>-0.181395</c:v>
                </c:pt>
                <c:pt idx="7758">
                  <c:v>-0.17908199999999999</c:v>
                </c:pt>
                <c:pt idx="7759">
                  <c:v>-0.176764</c:v>
                </c:pt>
                <c:pt idx="7760">
                  <c:v>-0.17444899999999999</c:v>
                </c:pt>
                <c:pt idx="7761">
                  <c:v>-0.17213899999999999</c:v>
                </c:pt>
                <c:pt idx="7762">
                  <c:v>-0.16983899999999999</c:v>
                </c:pt>
                <c:pt idx="7763">
                  <c:v>-0.16755800000000001</c:v>
                </c:pt>
                <c:pt idx="7764">
                  <c:v>-0.165301</c:v>
                </c:pt>
                <c:pt idx="7765">
                  <c:v>-0.16307199999999999</c:v>
                </c:pt>
                <c:pt idx="7766">
                  <c:v>-0.16087299999999999</c:v>
                </c:pt>
                <c:pt idx="7767">
                  <c:v>-0.15870699999999999</c:v>
                </c:pt>
                <c:pt idx="7768">
                  <c:v>-0.15657499999999999</c:v>
                </c:pt>
                <c:pt idx="7769">
                  <c:v>-0.15447900000000001</c:v>
                </c:pt>
                <c:pt idx="7770">
                  <c:v>-0.152423</c:v>
                </c:pt>
                <c:pt idx="7771">
                  <c:v>-0.15041499999999999</c:v>
                </c:pt>
                <c:pt idx="7772">
                  <c:v>-0.14846699999999999</c:v>
                </c:pt>
                <c:pt idx="7773">
                  <c:v>-0.14658499999999999</c:v>
                </c:pt>
                <c:pt idx="7774">
                  <c:v>-0.14477300000000001</c:v>
                </c:pt>
                <c:pt idx="7775">
                  <c:v>-0.14302999999999999</c:v>
                </c:pt>
                <c:pt idx="7776">
                  <c:v>-0.14135500000000001</c:v>
                </c:pt>
                <c:pt idx="7777">
                  <c:v>-0.13974700000000001</c:v>
                </c:pt>
                <c:pt idx="7778">
                  <c:v>-0.138206</c:v>
                </c:pt>
                <c:pt idx="7779">
                  <c:v>-0.136735</c:v>
                </c:pt>
                <c:pt idx="7780">
                  <c:v>-0.13533500000000001</c:v>
                </c:pt>
                <c:pt idx="7781">
                  <c:v>-0.13400799999999999</c:v>
                </c:pt>
                <c:pt idx="7782">
                  <c:v>-0.13275799999999999</c:v>
                </c:pt>
                <c:pt idx="7783">
                  <c:v>-0.13158600000000001</c:v>
                </c:pt>
                <c:pt idx="7784">
                  <c:v>-0.130498</c:v>
                </c:pt>
                <c:pt idx="7785">
                  <c:v>-0.129499</c:v>
                </c:pt>
                <c:pt idx="7786">
                  <c:v>-0.12859400000000001</c:v>
                </c:pt>
                <c:pt idx="7787">
                  <c:v>-0.12778400000000001</c:v>
                </c:pt>
                <c:pt idx="7788">
                  <c:v>-0.12706500000000001</c:v>
                </c:pt>
                <c:pt idx="7789">
                  <c:v>-0.12643299999999999</c:v>
                </c:pt>
                <c:pt idx="7790">
                  <c:v>-0.125893</c:v>
                </c:pt>
                <c:pt idx="7791">
                  <c:v>-0.12545999999999999</c:v>
                </c:pt>
                <c:pt idx="7792">
                  <c:v>-0.125142</c:v>
                </c:pt>
                <c:pt idx="7793">
                  <c:v>-0.124941</c:v>
                </c:pt>
                <c:pt idx="7794">
                  <c:v>-0.12485300000000001</c:v>
                </c:pt>
                <c:pt idx="7795">
                  <c:v>-0.124877</c:v>
                </c:pt>
                <c:pt idx="7796">
                  <c:v>-0.12501399999999999</c:v>
                </c:pt>
                <c:pt idx="7797">
                  <c:v>-0.12526200000000001</c:v>
                </c:pt>
                <c:pt idx="7798">
                  <c:v>-0.12562200000000001</c:v>
                </c:pt>
                <c:pt idx="7799">
                  <c:v>-0.12609999999999999</c:v>
                </c:pt>
                <c:pt idx="7800">
                  <c:v>-0.12670200000000001</c:v>
                </c:pt>
                <c:pt idx="7801">
                  <c:v>-0.12742600000000001</c:v>
                </c:pt>
                <c:pt idx="7802">
                  <c:v>-0.128273</c:v>
                </c:pt>
                <c:pt idx="7803">
                  <c:v>-0.129242</c:v>
                </c:pt>
                <c:pt idx="7804">
                  <c:v>-0.130329</c:v>
                </c:pt>
                <c:pt idx="7805">
                  <c:v>-0.13152900000000001</c:v>
                </c:pt>
                <c:pt idx="7806">
                  <c:v>-0.13283800000000001</c:v>
                </c:pt>
                <c:pt idx="7807">
                  <c:v>-0.13425799999999999</c:v>
                </c:pt>
                <c:pt idx="7808">
                  <c:v>-0.13578699999999999</c:v>
                </c:pt>
                <c:pt idx="7809">
                  <c:v>-0.13742599999999999</c:v>
                </c:pt>
                <c:pt idx="7810">
                  <c:v>-0.13917399999999999</c:v>
                </c:pt>
                <c:pt idx="7811">
                  <c:v>-0.14103299999999999</c:v>
                </c:pt>
                <c:pt idx="7812">
                  <c:v>-0.14299799999999999</c:v>
                </c:pt>
                <c:pt idx="7813">
                  <c:v>-0.145069</c:v>
                </c:pt>
                <c:pt idx="7814">
                  <c:v>-0.14724799999999999</c:v>
                </c:pt>
                <c:pt idx="7815">
                  <c:v>-0.14954000000000001</c:v>
                </c:pt>
                <c:pt idx="7816">
                  <c:v>-0.151945</c:v>
                </c:pt>
                <c:pt idx="7817">
                  <c:v>-0.15446199999999999</c:v>
                </c:pt>
                <c:pt idx="7818">
                  <c:v>-0.15708800000000001</c:v>
                </c:pt>
                <c:pt idx="7819">
                  <c:v>-0.15982199999999999</c:v>
                </c:pt>
                <c:pt idx="7820">
                  <c:v>-0.162663</c:v>
                </c:pt>
                <c:pt idx="7821">
                  <c:v>-0.16561100000000001</c:v>
                </c:pt>
                <c:pt idx="7822">
                  <c:v>-0.168658</c:v>
                </c:pt>
                <c:pt idx="7823">
                  <c:v>-0.17179900000000001</c:v>
                </c:pt>
                <c:pt idx="7824">
                  <c:v>-0.175034</c:v>
                </c:pt>
                <c:pt idx="7825">
                  <c:v>-0.17835999999999999</c:v>
                </c:pt>
                <c:pt idx="7826">
                  <c:v>-0.18177199999999999</c:v>
                </c:pt>
                <c:pt idx="7827">
                  <c:v>-0.18526100000000001</c:v>
                </c:pt>
                <c:pt idx="7828">
                  <c:v>-0.18881999999999999</c:v>
                </c:pt>
                <c:pt idx="7829">
                  <c:v>-0.192443</c:v>
                </c:pt>
                <c:pt idx="7830">
                  <c:v>-0.19612499999999999</c:v>
                </c:pt>
                <c:pt idx="7831">
                  <c:v>-0.19985700000000001</c:v>
                </c:pt>
                <c:pt idx="7832">
                  <c:v>-0.20363500000000001</c:v>
                </c:pt>
                <c:pt idx="7833">
                  <c:v>-0.20745</c:v>
                </c:pt>
                <c:pt idx="7834">
                  <c:v>-0.21129700000000001</c:v>
                </c:pt>
                <c:pt idx="7835">
                  <c:v>-0.21517800000000001</c:v>
                </c:pt>
                <c:pt idx="7836">
                  <c:v>-0.21909600000000001</c:v>
                </c:pt>
                <c:pt idx="7837">
                  <c:v>-0.223053</c:v>
                </c:pt>
                <c:pt idx="7838">
                  <c:v>-0.22704199999999999</c:v>
                </c:pt>
                <c:pt idx="7839">
                  <c:v>-0.23105800000000001</c:v>
                </c:pt>
                <c:pt idx="7840">
                  <c:v>-0.235098</c:v>
                </c:pt>
                <c:pt idx="7841">
                  <c:v>-0.23915900000000001</c:v>
                </c:pt>
                <c:pt idx="7842">
                  <c:v>-0.24323700000000001</c:v>
                </c:pt>
                <c:pt idx="7843">
                  <c:v>-0.24732999999999999</c:v>
                </c:pt>
                <c:pt idx="7844">
                  <c:v>-0.25143399999999999</c:v>
                </c:pt>
                <c:pt idx="7845">
                  <c:v>-0.25554500000000002</c:v>
                </c:pt>
                <c:pt idx="7846">
                  <c:v>-0.25966</c:v>
                </c:pt>
                <c:pt idx="7847">
                  <c:v>-0.26378000000000001</c:v>
                </c:pt>
                <c:pt idx="7848">
                  <c:v>-0.267905</c:v>
                </c:pt>
                <c:pt idx="7849">
                  <c:v>-0.27203100000000002</c:v>
                </c:pt>
                <c:pt idx="7850">
                  <c:v>-0.27615299999999998</c:v>
                </c:pt>
                <c:pt idx="7851">
                  <c:v>-0.28027200000000002</c:v>
                </c:pt>
                <c:pt idx="7852">
                  <c:v>-0.284385</c:v>
                </c:pt>
                <c:pt idx="7853">
                  <c:v>-0.28848200000000002</c:v>
                </c:pt>
                <c:pt idx="7854">
                  <c:v>-0.29255300000000001</c:v>
                </c:pt>
                <c:pt idx="7855">
                  <c:v>-0.296595</c:v>
                </c:pt>
                <c:pt idx="7856">
                  <c:v>-0.30060100000000001</c:v>
                </c:pt>
                <c:pt idx="7857">
                  <c:v>-0.304562</c:v>
                </c:pt>
                <c:pt idx="7858">
                  <c:v>-0.30847000000000002</c:v>
                </c:pt>
                <c:pt idx="7859">
                  <c:v>-0.31232900000000002</c:v>
                </c:pt>
                <c:pt idx="7860">
                  <c:v>-0.31613799999999997</c:v>
                </c:pt>
                <c:pt idx="7861">
                  <c:v>-0.31989400000000001</c:v>
                </c:pt>
                <c:pt idx="7862">
                  <c:v>-0.32359500000000002</c:v>
                </c:pt>
                <c:pt idx="7863">
                  <c:v>-0.327237</c:v>
                </c:pt>
                <c:pt idx="7864">
                  <c:v>-0.330814</c:v>
                </c:pt>
                <c:pt idx="7865">
                  <c:v>-0.33432200000000001</c:v>
                </c:pt>
                <c:pt idx="7866">
                  <c:v>-0.33776699999999998</c:v>
                </c:pt>
                <c:pt idx="7867">
                  <c:v>-0.34115400000000001</c:v>
                </c:pt>
                <c:pt idx="7868">
                  <c:v>-0.34448800000000002</c:v>
                </c:pt>
                <c:pt idx="7869">
                  <c:v>-0.34776600000000002</c:v>
                </c:pt>
                <c:pt idx="7870">
                  <c:v>-0.35098299999999999</c:v>
                </c:pt>
                <c:pt idx="7871">
                  <c:v>-0.35413699999999998</c:v>
                </c:pt>
                <c:pt idx="7872">
                  <c:v>-0.35722900000000002</c:v>
                </c:pt>
                <c:pt idx="7873">
                  <c:v>-0.36025400000000002</c:v>
                </c:pt>
                <c:pt idx="7874">
                  <c:v>-0.36320400000000003</c:v>
                </c:pt>
                <c:pt idx="7875">
                  <c:v>-0.36607400000000001</c:v>
                </c:pt>
                <c:pt idx="7876">
                  <c:v>-0.368867</c:v>
                </c:pt>
                <c:pt idx="7877">
                  <c:v>-0.37158999999999998</c:v>
                </c:pt>
                <c:pt idx="7878">
                  <c:v>-0.37424099999999999</c:v>
                </c:pt>
                <c:pt idx="7879">
                  <c:v>-0.37681399999999998</c:v>
                </c:pt>
                <c:pt idx="7880">
                  <c:v>-0.379301</c:v>
                </c:pt>
                <c:pt idx="7881">
                  <c:v>-0.38169399999999998</c:v>
                </c:pt>
                <c:pt idx="7882">
                  <c:v>-0.383994</c:v>
                </c:pt>
                <c:pt idx="7883">
                  <c:v>-0.38620300000000002</c:v>
                </c:pt>
                <c:pt idx="7884">
                  <c:v>-0.38829599999999997</c:v>
                </c:pt>
                <c:pt idx="7885">
                  <c:v>-0.39025199999999999</c:v>
                </c:pt>
                <c:pt idx="7886">
                  <c:v>-0.39210600000000001</c:v>
                </c:pt>
                <c:pt idx="7887">
                  <c:v>-0.39388400000000001</c:v>
                </c:pt>
                <c:pt idx="7888">
                  <c:v>-0.395565</c:v>
                </c:pt>
                <c:pt idx="7889">
                  <c:v>-0.39714500000000003</c:v>
                </c:pt>
                <c:pt idx="7890">
                  <c:v>-0.39864100000000002</c:v>
                </c:pt>
                <c:pt idx="7891">
                  <c:v>-0.40006000000000003</c:v>
                </c:pt>
                <c:pt idx="7892">
                  <c:v>-0.40140500000000001</c:v>
                </c:pt>
                <c:pt idx="7893">
                  <c:v>-0.40267799999999998</c:v>
                </c:pt>
                <c:pt idx="7894">
                  <c:v>-0.40387899999999999</c:v>
                </c:pt>
                <c:pt idx="7895">
                  <c:v>-0.40500900000000001</c:v>
                </c:pt>
                <c:pt idx="7896">
                  <c:v>-0.40607199999999999</c:v>
                </c:pt>
                <c:pt idx="7897">
                  <c:v>-0.40706799999999999</c:v>
                </c:pt>
                <c:pt idx="7898">
                  <c:v>-0.40799600000000003</c:v>
                </c:pt>
                <c:pt idx="7899">
                  <c:v>-0.40885500000000002</c:v>
                </c:pt>
                <c:pt idx="7900">
                  <c:v>-0.40964699999999998</c:v>
                </c:pt>
                <c:pt idx="7901" formatCode="0.00E+00">
                  <c:v>-0.41037400000000002</c:v>
                </c:pt>
                <c:pt idx="7902" formatCode="0.00E+00">
                  <c:v>-0.41104099999999999</c:v>
                </c:pt>
                <c:pt idx="7903" formatCode="0.00E+00">
                  <c:v>-0.41165200000000002</c:v>
                </c:pt>
                <c:pt idx="7904" formatCode="0.00E+00">
                  <c:v>-0.41220600000000002</c:v>
                </c:pt>
                <c:pt idx="7905" formatCode="0.00E+00">
                  <c:v>-0.41269899999999998</c:v>
                </c:pt>
                <c:pt idx="7906" formatCode="0.00E+00">
                  <c:v>-0.413132</c:v>
                </c:pt>
                <c:pt idx="7907" formatCode="0.00E+00">
                  <c:v>-0.41350700000000001</c:v>
                </c:pt>
                <c:pt idx="7908" formatCode="0.00E+00">
                  <c:v>-0.41382999999999998</c:v>
                </c:pt>
                <c:pt idx="7909" formatCode="0.00E+00">
                  <c:v>-0.414103</c:v>
                </c:pt>
                <c:pt idx="7910">
                  <c:v>-0.41432600000000003</c:v>
                </c:pt>
                <c:pt idx="7911">
                  <c:v>-0.41449999999999998</c:v>
                </c:pt>
                <c:pt idx="7912">
                  <c:v>-0.41462700000000002</c:v>
                </c:pt>
                <c:pt idx="7913">
                  <c:v>-0.41470299999999999</c:v>
                </c:pt>
                <c:pt idx="7914">
                  <c:v>-0.41472999999999999</c:v>
                </c:pt>
                <c:pt idx="7915">
                  <c:v>-0.41470899999999999</c:v>
                </c:pt>
                <c:pt idx="7916">
                  <c:v>-0.41464200000000001</c:v>
                </c:pt>
                <c:pt idx="7917">
                  <c:v>-0.41452899999999998</c:v>
                </c:pt>
                <c:pt idx="7918">
                  <c:v>-0.41437099999999999</c:v>
                </c:pt>
                <c:pt idx="7919">
                  <c:v>-0.41416999999999998</c:v>
                </c:pt>
                <c:pt idx="7920">
                  <c:v>-0.41392699999999999</c:v>
                </c:pt>
                <c:pt idx="7921">
                  <c:v>-0.41364600000000001</c:v>
                </c:pt>
                <c:pt idx="7922">
                  <c:v>-0.41332600000000003</c:v>
                </c:pt>
                <c:pt idx="7923">
                  <c:v>-0.412966</c:v>
                </c:pt>
                <c:pt idx="7924">
                  <c:v>-0.41256999999999999</c:v>
                </c:pt>
                <c:pt idx="7925">
                  <c:v>-0.41214499999999998</c:v>
                </c:pt>
                <c:pt idx="7926">
                  <c:v>-0.41169699999999998</c:v>
                </c:pt>
                <c:pt idx="7927">
                  <c:v>-0.41122500000000001</c:v>
                </c:pt>
                <c:pt idx="7928">
                  <c:v>-0.41072599999999998</c:v>
                </c:pt>
                <c:pt idx="7929">
                  <c:v>-0.41020000000000001</c:v>
                </c:pt>
                <c:pt idx="7930">
                  <c:v>-0.40964400000000001</c:v>
                </c:pt>
                <c:pt idx="7931">
                  <c:v>-0.409057</c:v>
                </c:pt>
                <c:pt idx="7932">
                  <c:v>-0.40844000000000003</c:v>
                </c:pt>
                <c:pt idx="7933">
                  <c:v>-0.40778900000000001</c:v>
                </c:pt>
                <c:pt idx="7934">
                  <c:v>-0.40709499999999998</c:v>
                </c:pt>
                <c:pt idx="7935">
                  <c:v>-0.40636100000000003</c:v>
                </c:pt>
                <c:pt idx="7936">
                  <c:v>-0.40559299999999998</c:v>
                </c:pt>
                <c:pt idx="7937">
                  <c:v>-0.40480100000000002</c:v>
                </c:pt>
                <c:pt idx="7938">
                  <c:v>-0.40398499999999998</c:v>
                </c:pt>
                <c:pt idx="7939">
                  <c:v>-0.40314899999999998</c:v>
                </c:pt>
                <c:pt idx="7940">
                  <c:v>-0.40229399999999998</c:v>
                </c:pt>
                <c:pt idx="7941">
                  <c:v>-0.40142299999999997</c:v>
                </c:pt>
                <c:pt idx="7942">
                  <c:v>-0.40053299999999997</c:v>
                </c:pt>
                <c:pt idx="7943">
                  <c:v>-0.39962799999999998</c:v>
                </c:pt>
                <c:pt idx="7944" formatCode="0.00E+00">
                  <c:v>-0.39871400000000001</c:v>
                </c:pt>
                <c:pt idx="7945" formatCode="0.00E+00">
                  <c:v>-0.39779500000000001</c:v>
                </c:pt>
                <c:pt idx="7946" formatCode="0.00E+00">
                  <c:v>-0.39687</c:v>
                </c:pt>
                <c:pt idx="7947" formatCode="0.00E+00">
                  <c:v>-0.39593800000000001</c:v>
                </c:pt>
                <c:pt idx="7948" formatCode="0.00E+00">
                  <c:v>-0.39499400000000001</c:v>
                </c:pt>
                <c:pt idx="7949" formatCode="0.00E+00">
                  <c:v>-0.39403899999999997</c:v>
                </c:pt>
                <c:pt idx="7950" formatCode="0.00E+00">
                  <c:v>-0.39307300000000001</c:v>
                </c:pt>
                <c:pt idx="7951" formatCode="0.00E+00">
                  <c:v>-0.392096</c:v>
                </c:pt>
                <c:pt idx="7952" formatCode="0.00E+00">
                  <c:v>-0.39111099999999999</c:v>
                </c:pt>
                <c:pt idx="7953">
                  <c:v>-0.390121</c:v>
                </c:pt>
                <c:pt idx="7954">
                  <c:v>-0.389131</c:v>
                </c:pt>
                <c:pt idx="7955">
                  <c:v>-0.38814100000000001</c:v>
                </c:pt>
                <c:pt idx="7956">
                  <c:v>-0.38715100000000002</c:v>
                </c:pt>
                <c:pt idx="7957">
                  <c:v>-0.38615899999999997</c:v>
                </c:pt>
                <c:pt idx="7958">
                  <c:v>-0.385162</c:v>
                </c:pt>
                <c:pt idx="7959">
                  <c:v>-0.38416</c:v>
                </c:pt>
                <c:pt idx="7960">
                  <c:v>-0.38315199999999999</c:v>
                </c:pt>
                <c:pt idx="7961">
                  <c:v>-0.38214500000000001</c:v>
                </c:pt>
                <c:pt idx="7962">
                  <c:v>-0.38114700000000001</c:v>
                </c:pt>
                <c:pt idx="7963">
                  <c:v>-0.380164</c:v>
                </c:pt>
                <c:pt idx="7964">
                  <c:v>-0.379195</c:v>
                </c:pt>
                <c:pt idx="7965">
                  <c:v>-0.37823200000000001</c:v>
                </c:pt>
                <c:pt idx="7966">
                  <c:v>-0.37726999999999999</c:v>
                </c:pt>
                <c:pt idx="7967">
                  <c:v>-0.376309</c:v>
                </c:pt>
                <c:pt idx="7968">
                  <c:v>-0.37534600000000001</c:v>
                </c:pt>
                <c:pt idx="7969">
                  <c:v>-0.37438300000000002</c:v>
                </c:pt>
                <c:pt idx="7970">
                  <c:v>-0.373423</c:v>
                </c:pt>
                <c:pt idx="7971">
                  <c:v>-0.37246699999999999</c:v>
                </c:pt>
                <c:pt idx="7972">
                  <c:v>-0.37152099999999999</c:v>
                </c:pt>
                <c:pt idx="7973">
                  <c:v>-0.370587</c:v>
                </c:pt>
                <c:pt idx="7974">
                  <c:v>-0.36966599999999999</c:v>
                </c:pt>
                <c:pt idx="7975">
                  <c:v>-0.36875400000000003</c:v>
                </c:pt>
                <c:pt idx="7976">
                  <c:v>-0.36786000000000002</c:v>
                </c:pt>
                <c:pt idx="7977">
                  <c:v>-0.36697999999999997</c:v>
                </c:pt>
                <c:pt idx="7978">
                  <c:v>-0.36608800000000002</c:v>
                </c:pt>
                <c:pt idx="7979">
                  <c:v>-0.36516799999999999</c:v>
                </c:pt>
                <c:pt idx="7980">
                  <c:v>-0.36424400000000001</c:v>
                </c:pt>
                <c:pt idx="7981">
                  <c:v>-0.36332100000000001</c:v>
                </c:pt>
                <c:pt idx="7982">
                  <c:v>-0.36238700000000001</c:v>
                </c:pt>
                <c:pt idx="7983">
                  <c:v>-0.36143999999999998</c:v>
                </c:pt>
                <c:pt idx="7984">
                  <c:v>-0.360487</c:v>
                </c:pt>
                <c:pt idx="7985">
                  <c:v>-0.35953000000000002</c:v>
                </c:pt>
                <c:pt idx="7986">
                  <c:v>-0.35856700000000002</c:v>
                </c:pt>
                <c:pt idx="7987">
                  <c:v>-0.357603</c:v>
                </c:pt>
                <c:pt idx="7988">
                  <c:v>-0.35664000000000001</c:v>
                </c:pt>
                <c:pt idx="7989">
                  <c:v>-0.35567599999999999</c:v>
                </c:pt>
                <c:pt idx="7990">
                  <c:v>-0.354711</c:v>
                </c:pt>
                <c:pt idx="7991">
                  <c:v>-0.35375099999999998</c:v>
                </c:pt>
                <c:pt idx="7992">
                  <c:v>-0.35280699999999998</c:v>
                </c:pt>
                <c:pt idx="7993">
                  <c:v>-0.351881</c:v>
                </c:pt>
                <c:pt idx="7994">
                  <c:v>-0.35097</c:v>
                </c:pt>
                <c:pt idx="7995">
                  <c:v>-0.35007700000000003</c:v>
                </c:pt>
                <c:pt idx="7996">
                  <c:v>-0.34921000000000002</c:v>
                </c:pt>
                <c:pt idx="7997">
                  <c:v>-0.34837400000000002</c:v>
                </c:pt>
                <c:pt idx="7998">
                  <c:v>-0.34756399999999998</c:v>
                </c:pt>
                <c:pt idx="7999">
                  <c:v>-0.34677200000000002</c:v>
                </c:pt>
                <c:pt idx="8000">
                  <c:v>-0.34598600000000002</c:v>
                </c:pt>
                <c:pt idx="8001">
                  <c:v>-0.34520200000000001</c:v>
                </c:pt>
                <c:pt idx="8002">
                  <c:v>-0.34442299999999998</c:v>
                </c:pt>
                <c:pt idx="8003">
                  <c:v>-0.34365800000000002</c:v>
                </c:pt>
                <c:pt idx="8004">
                  <c:v>-0.34291300000000002</c:v>
                </c:pt>
                <c:pt idx="8005">
                  <c:v>-0.34218700000000002</c:v>
                </c:pt>
                <c:pt idx="8006">
                  <c:v>-0.341472</c:v>
                </c:pt>
                <c:pt idx="8007">
                  <c:v>-0.34076600000000001</c:v>
                </c:pt>
                <c:pt idx="8008">
                  <c:v>-0.34006700000000001</c:v>
                </c:pt>
                <c:pt idx="8009">
                  <c:v>-0.33935799999999999</c:v>
                </c:pt>
                <c:pt idx="8010">
                  <c:v>-0.33862599999999998</c:v>
                </c:pt>
                <c:pt idx="8011">
                  <c:v>-0.33788800000000002</c:v>
                </c:pt>
                <c:pt idx="8012">
                  <c:v>-0.33715899999999999</c:v>
                </c:pt>
                <c:pt idx="8013">
                  <c:v>-0.33643400000000001</c:v>
                </c:pt>
                <c:pt idx="8014">
                  <c:v>-0.33571200000000001</c:v>
                </c:pt>
                <c:pt idx="8015">
                  <c:v>-0.33500600000000003</c:v>
                </c:pt>
                <c:pt idx="8016">
                  <c:v>-0.33431899999999998</c:v>
                </c:pt>
                <c:pt idx="8017">
                  <c:v>-0.33364700000000003</c:v>
                </c:pt>
                <c:pt idx="8018">
                  <c:v>-0.33297900000000002</c:v>
                </c:pt>
                <c:pt idx="8019">
                  <c:v>-0.33231300000000003</c:v>
                </c:pt>
                <c:pt idx="8020">
                  <c:v>-0.331654</c:v>
                </c:pt>
                <c:pt idx="8021">
                  <c:v>-0.33100499999999999</c:v>
                </c:pt>
                <c:pt idx="8022">
                  <c:v>-0.33036500000000002</c:v>
                </c:pt>
                <c:pt idx="8023">
                  <c:v>-0.329733</c:v>
                </c:pt>
                <c:pt idx="8024">
                  <c:v>-0.32910499999999998</c:v>
                </c:pt>
                <c:pt idx="8025">
                  <c:v>-0.32848100000000002</c:v>
                </c:pt>
                <c:pt idx="8026">
                  <c:v>-0.32786100000000001</c:v>
                </c:pt>
                <c:pt idx="8027">
                  <c:v>-0.32724199999999998</c:v>
                </c:pt>
                <c:pt idx="8028">
                  <c:v>-0.32662000000000002</c:v>
                </c:pt>
                <c:pt idx="8029">
                  <c:v>-0.32599400000000001</c:v>
                </c:pt>
                <c:pt idx="8030">
                  <c:v>-0.32535999999999998</c:v>
                </c:pt>
                <c:pt idx="8031">
                  <c:v>-0.32471899999999998</c:v>
                </c:pt>
                <c:pt idx="8032">
                  <c:v>-0.324073</c:v>
                </c:pt>
                <c:pt idx="8033">
                  <c:v>-0.32342399999999999</c:v>
                </c:pt>
                <c:pt idx="8034">
                  <c:v>-0.322766</c:v>
                </c:pt>
                <c:pt idx="8035">
                  <c:v>-0.32209100000000002</c:v>
                </c:pt>
                <c:pt idx="8036">
                  <c:v>-0.32139800000000002</c:v>
                </c:pt>
                <c:pt idx="8037">
                  <c:v>-0.32069199999999998</c:v>
                </c:pt>
                <c:pt idx="8038">
                  <c:v>-0.319967</c:v>
                </c:pt>
                <c:pt idx="8039">
                  <c:v>-0.31922099999999998</c:v>
                </c:pt>
                <c:pt idx="8040">
                  <c:v>-0.31845600000000002</c:v>
                </c:pt>
                <c:pt idx="8041">
                  <c:v>-0.31767299999999998</c:v>
                </c:pt>
                <c:pt idx="8042">
                  <c:v>-0.31686900000000001</c:v>
                </c:pt>
                <c:pt idx="8043">
                  <c:v>-0.31604500000000002</c:v>
                </c:pt>
                <c:pt idx="8044">
                  <c:v>-0.31520199999999998</c:v>
                </c:pt>
                <c:pt idx="8045">
                  <c:v>-0.31434200000000001</c:v>
                </c:pt>
                <c:pt idx="8046">
                  <c:v>-0.31346400000000002</c:v>
                </c:pt>
                <c:pt idx="8047">
                  <c:v>-0.31256800000000001</c:v>
                </c:pt>
                <c:pt idx="8048">
                  <c:v>-0.31165799999999999</c:v>
                </c:pt>
                <c:pt idx="8049">
                  <c:v>-0.31073099999999998</c:v>
                </c:pt>
                <c:pt idx="8050">
                  <c:v>-0.30978699999999998</c:v>
                </c:pt>
                <c:pt idx="8051">
                  <c:v>-0.30882399999999999</c:v>
                </c:pt>
                <c:pt idx="8052">
                  <c:v>-0.30784</c:v>
                </c:pt>
                <c:pt idx="8053">
                  <c:v>-0.30683700000000003</c:v>
                </c:pt>
                <c:pt idx="8054">
                  <c:v>-0.30581999999999998</c:v>
                </c:pt>
                <c:pt idx="8055">
                  <c:v>-0.30479299999999998</c:v>
                </c:pt>
                <c:pt idx="8056">
                  <c:v>-0.30375400000000002</c:v>
                </c:pt>
                <c:pt idx="8057">
                  <c:v>-0.30270599999999998</c:v>
                </c:pt>
                <c:pt idx="8058">
                  <c:v>-0.30164600000000003</c:v>
                </c:pt>
                <c:pt idx="8059">
                  <c:v>-0.30057299999999998</c:v>
                </c:pt>
                <c:pt idx="8060">
                  <c:v>-0.299487</c:v>
                </c:pt>
                <c:pt idx="8061">
                  <c:v>-0.29838700000000001</c:v>
                </c:pt>
                <c:pt idx="8062">
                  <c:v>-0.297267</c:v>
                </c:pt>
                <c:pt idx="8063">
                  <c:v>-0.29613</c:v>
                </c:pt>
                <c:pt idx="8064">
                  <c:v>-0.29497800000000002</c:v>
                </c:pt>
                <c:pt idx="8065">
                  <c:v>-0.29381800000000002</c:v>
                </c:pt>
                <c:pt idx="8066">
                  <c:v>-0.292657</c:v>
                </c:pt>
                <c:pt idx="8067">
                  <c:v>-0.29149399999999998</c:v>
                </c:pt>
                <c:pt idx="8068">
                  <c:v>-0.29032799999999997</c:v>
                </c:pt>
                <c:pt idx="8069">
                  <c:v>-0.289157</c:v>
                </c:pt>
                <c:pt idx="8070">
                  <c:v>-0.28798200000000002</c:v>
                </c:pt>
                <c:pt idx="8071">
                  <c:v>-0.28680499999999998</c:v>
                </c:pt>
                <c:pt idx="8072">
                  <c:v>-0.28563</c:v>
                </c:pt>
                <c:pt idx="8073">
                  <c:v>-0.28446399999999999</c:v>
                </c:pt>
                <c:pt idx="8074">
                  <c:v>-0.28331499999999998</c:v>
                </c:pt>
                <c:pt idx="8075">
                  <c:v>-0.28218599999999999</c:v>
                </c:pt>
                <c:pt idx="8076">
                  <c:v>-0.28107399999999999</c:v>
                </c:pt>
                <c:pt idx="8077">
                  <c:v>-0.27998000000000001</c:v>
                </c:pt>
                <c:pt idx="8078">
                  <c:v>-0.27890300000000001</c:v>
                </c:pt>
                <c:pt idx="8079">
                  <c:v>-0.27784799999999998</c:v>
                </c:pt>
                <c:pt idx="8080">
                  <c:v>-0.27681800000000001</c:v>
                </c:pt>
                <c:pt idx="8081">
                  <c:v>-0.27581800000000001</c:v>
                </c:pt>
                <c:pt idx="8082">
                  <c:v>-0.27484999999999998</c:v>
                </c:pt>
                <c:pt idx="8083">
                  <c:v>-0.27390900000000001</c:v>
                </c:pt>
                <c:pt idx="8084">
                  <c:v>-0.27299200000000001</c:v>
                </c:pt>
                <c:pt idx="8085">
                  <c:v>-0.27209499999999998</c:v>
                </c:pt>
                <c:pt idx="8086">
                  <c:v>-0.27121600000000001</c:v>
                </c:pt>
                <c:pt idx="8087">
                  <c:v>-0.27035799999999999</c:v>
                </c:pt>
                <c:pt idx="8088">
                  <c:v>-0.26952599999999999</c:v>
                </c:pt>
                <c:pt idx="8089">
                  <c:v>-0.26872000000000001</c:v>
                </c:pt>
                <c:pt idx="8090">
                  <c:v>-0.26794000000000001</c:v>
                </c:pt>
                <c:pt idx="8091">
                  <c:v>-0.26718500000000001</c:v>
                </c:pt>
                <c:pt idx="8092">
                  <c:v>-0.26645799999999997</c:v>
                </c:pt>
                <c:pt idx="8093">
                  <c:v>-0.26576300000000003</c:v>
                </c:pt>
                <c:pt idx="8094">
                  <c:v>-0.26510099999999998</c:v>
                </c:pt>
                <c:pt idx="8095">
                  <c:v>-0.26447500000000002</c:v>
                </c:pt>
                <c:pt idx="8096">
                  <c:v>-0.26389200000000002</c:v>
                </c:pt>
                <c:pt idx="8097">
                  <c:v>-0.26336399999999999</c:v>
                </c:pt>
                <c:pt idx="8098">
                  <c:v>-0.26289600000000002</c:v>
                </c:pt>
                <c:pt idx="8099">
                  <c:v>-0.26248700000000003</c:v>
                </c:pt>
                <c:pt idx="8100">
                  <c:v>-0.262133</c:v>
                </c:pt>
                <c:pt idx="8101">
                  <c:v>-0.26183699999999999</c:v>
                </c:pt>
                <c:pt idx="8102">
                  <c:v>-0.261602</c:v>
                </c:pt>
                <c:pt idx="8103">
                  <c:v>-0.261432</c:v>
                </c:pt>
                <c:pt idx="8104">
                  <c:v>-0.26133200000000001</c:v>
                </c:pt>
                <c:pt idx="8105">
                  <c:v>-0.26130999999999999</c:v>
                </c:pt>
                <c:pt idx="8106">
                  <c:v>-0.26136799999999999</c:v>
                </c:pt>
                <c:pt idx="8107">
                  <c:v>-0.26150499999999999</c:v>
                </c:pt>
                <c:pt idx="8108">
                  <c:v>-0.261716</c:v>
                </c:pt>
                <c:pt idx="8109">
                  <c:v>-0.26199899999999998</c:v>
                </c:pt>
                <c:pt idx="8110">
                  <c:v>-0.26235000000000003</c:v>
                </c:pt>
                <c:pt idx="8111">
                  <c:v>-0.26277</c:v>
                </c:pt>
                <c:pt idx="8112">
                  <c:v>-0.26325999999999999</c:v>
                </c:pt>
                <c:pt idx="8113">
                  <c:v>-0.26382299999999997</c:v>
                </c:pt>
                <c:pt idx="8114">
                  <c:v>-0.26446199999999997</c:v>
                </c:pt>
                <c:pt idx="8115">
                  <c:v>-0.26517200000000002</c:v>
                </c:pt>
                <c:pt idx="8116">
                  <c:v>-0.265955</c:v>
                </c:pt>
                <c:pt idx="8117">
                  <c:v>-0.26681500000000002</c:v>
                </c:pt>
                <c:pt idx="8118">
                  <c:v>-0.26775199999999999</c:v>
                </c:pt>
                <c:pt idx="8119">
                  <c:v>-0.26876699999999998</c:v>
                </c:pt>
                <c:pt idx="8120">
                  <c:v>-0.26985599999999998</c:v>
                </c:pt>
                <c:pt idx="8121">
                  <c:v>-0.27101999999999998</c:v>
                </c:pt>
                <c:pt idx="8122">
                  <c:v>-0.27225899999999997</c:v>
                </c:pt>
                <c:pt idx="8123">
                  <c:v>-0.27357199999999998</c:v>
                </c:pt>
                <c:pt idx="8124">
                  <c:v>-0.27495799999999998</c:v>
                </c:pt>
                <c:pt idx="8125">
                  <c:v>-0.27642</c:v>
                </c:pt>
                <c:pt idx="8126">
                  <c:v>-0.27795500000000001</c:v>
                </c:pt>
                <c:pt idx="8127">
                  <c:v>-0.27955799999999997</c:v>
                </c:pt>
                <c:pt idx="8128">
                  <c:v>-0.28122000000000003</c:v>
                </c:pt>
                <c:pt idx="8129">
                  <c:v>-0.282939</c:v>
                </c:pt>
                <c:pt idx="8130">
                  <c:v>-0.284715</c:v>
                </c:pt>
                <c:pt idx="8131">
                  <c:v>-0.28655000000000003</c:v>
                </c:pt>
                <c:pt idx="8132">
                  <c:v>-0.28844599999999998</c:v>
                </c:pt>
                <c:pt idx="8133">
                  <c:v>-0.29040500000000002</c:v>
                </c:pt>
                <c:pt idx="8134">
                  <c:v>-0.29242499999999999</c:v>
                </c:pt>
                <c:pt idx="8135">
                  <c:v>-0.29450300000000001</c:v>
                </c:pt>
                <c:pt idx="8136">
                  <c:v>-0.29663499999999998</c:v>
                </c:pt>
                <c:pt idx="8137">
                  <c:v>-0.29881600000000003</c:v>
                </c:pt>
                <c:pt idx="8138">
                  <c:v>-0.30103999999999997</c:v>
                </c:pt>
                <c:pt idx="8139">
                  <c:v>-0.30330499999999999</c:v>
                </c:pt>
                <c:pt idx="8140">
                  <c:v>-0.30561300000000002</c:v>
                </c:pt>
                <c:pt idx="8141">
                  <c:v>-0.30796899999999999</c:v>
                </c:pt>
                <c:pt idx="8142">
                  <c:v>-0.31037700000000001</c:v>
                </c:pt>
                <c:pt idx="8143">
                  <c:v>-0.312836</c:v>
                </c:pt>
                <c:pt idx="8144">
                  <c:v>-0.31533899999999998</c:v>
                </c:pt>
                <c:pt idx="8145">
                  <c:v>-0.31787399999999999</c:v>
                </c:pt>
                <c:pt idx="8146">
                  <c:v>-0.32043300000000002</c:v>
                </c:pt>
                <c:pt idx="8147">
                  <c:v>-0.32301000000000002</c:v>
                </c:pt>
                <c:pt idx="8148">
                  <c:v>-0.3256</c:v>
                </c:pt>
                <c:pt idx="8149">
                  <c:v>-0.32820100000000002</c:v>
                </c:pt>
                <c:pt idx="8150">
                  <c:v>-0.33080999999999999</c:v>
                </c:pt>
                <c:pt idx="8151">
                  <c:v>-0.333424</c:v>
                </c:pt>
                <c:pt idx="8152">
                  <c:v>-0.33603899999999998</c:v>
                </c:pt>
                <c:pt idx="8153">
                  <c:v>-0.33865200000000001</c:v>
                </c:pt>
                <c:pt idx="8154">
                  <c:v>-0.34126499999999999</c:v>
                </c:pt>
                <c:pt idx="8155">
                  <c:v>-0.34387499999999999</c:v>
                </c:pt>
                <c:pt idx="8156">
                  <c:v>-0.34648200000000001</c:v>
                </c:pt>
                <c:pt idx="8157">
                  <c:v>-0.34908400000000001</c:v>
                </c:pt>
                <c:pt idx="8158">
                  <c:v>-0.35168100000000002</c:v>
                </c:pt>
                <c:pt idx="8159">
                  <c:v>-0.35426600000000003</c:v>
                </c:pt>
                <c:pt idx="8160">
                  <c:v>-0.35683100000000001</c:v>
                </c:pt>
                <c:pt idx="8161">
                  <c:v>-0.35937200000000002</c:v>
                </c:pt>
                <c:pt idx="8162">
                  <c:v>-0.36188199999999998</c:v>
                </c:pt>
                <c:pt idx="8163">
                  <c:v>-0.36435400000000001</c:v>
                </c:pt>
                <c:pt idx="8164">
                  <c:v>-0.36678100000000002</c:v>
                </c:pt>
                <c:pt idx="8165">
                  <c:v>-0.36915799999999999</c:v>
                </c:pt>
                <c:pt idx="8166">
                  <c:v>-0.37148399999999998</c:v>
                </c:pt>
                <c:pt idx="8167">
                  <c:v>-0.37375799999999998</c:v>
                </c:pt>
                <c:pt idx="8168">
                  <c:v>-0.37598100000000001</c:v>
                </c:pt>
                <c:pt idx="8169">
                  <c:v>-0.37814999999999999</c:v>
                </c:pt>
                <c:pt idx="8170">
                  <c:v>-0.38026700000000002</c:v>
                </c:pt>
                <c:pt idx="8171">
                  <c:v>-0.382328</c:v>
                </c:pt>
                <c:pt idx="8172">
                  <c:v>-0.384326</c:v>
                </c:pt>
                <c:pt idx="8173">
                  <c:v>-0.38625900000000002</c:v>
                </c:pt>
                <c:pt idx="8174">
                  <c:v>-0.388127</c:v>
                </c:pt>
                <c:pt idx="8175">
                  <c:v>-0.389934</c:v>
                </c:pt>
                <c:pt idx="8176">
                  <c:v>-0.39167999999999997</c:v>
                </c:pt>
                <c:pt idx="8177">
                  <c:v>-0.39336300000000002</c:v>
                </c:pt>
                <c:pt idx="8178">
                  <c:v>-0.394986</c:v>
                </c:pt>
                <c:pt idx="8179">
                  <c:v>-0.39654800000000001</c:v>
                </c:pt>
                <c:pt idx="8180">
                  <c:v>-0.39804299999999998</c:v>
                </c:pt>
                <c:pt idx="8181">
                  <c:v>-0.39945999999999998</c:v>
                </c:pt>
                <c:pt idx="8182">
                  <c:v>-0.40079100000000001</c:v>
                </c:pt>
                <c:pt idx="8183">
                  <c:v>-0.40203299999999997</c:v>
                </c:pt>
                <c:pt idx="8184">
                  <c:v>-0.40318399999999999</c:v>
                </c:pt>
                <c:pt idx="8185">
                  <c:v>-0.40424300000000002</c:v>
                </c:pt>
                <c:pt idx="8186">
                  <c:v>-0.40520600000000001</c:v>
                </c:pt>
                <c:pt idx="8187">
                  <c:v>-0.40606999999999999</c:v>
                </c:pt>
                <c:pt idx="8188">
                  <c:v>-0.40683999999999998</c:v>
                </c:pt>
                <c:pt idx="8189">
                  <c:v>-0.40751500000000002</c:v>
                </c:pt>
                <c:pt idx="8190">
                  <c:v>-0.40807500000000002</c:v>
                </c:pt>
                <c:pt idx="8191">
                  <c:v>-0.40849200000000002</c:v>
                </c:pt>
                <c:pt idx="8192">
                  <c:v>-0.40878300000000001</c:v>
                </c:pt>
                <c:pt idx="8193">
                  <c:v>-0.40897699999999998</c:v>
                </c:pt>
                <c:pt idx="8194">
                  <c:v>-0.40906500000000001</c:v>
                </c:pt>
                <c:pt idx="8195">
                  <c:v>-0.40903099999999998</c:v>
                </c:pt>
                <c:pt idx="8196">
                  <c:v>-0.408887</c:v>
                </c:pt>
                <c:pt idx="8197">
                  <c:v>-0.40863899999999997</c:v>
                </c:pt>
                <c:pt idx="8198">
                  <c:v>-0.40828599999999998</c:v>
                </c:pt>
                <c:pt idx="8199">
                  <c:v>-0.40781899999999999</c:v>
                </c:pt>
                <c:pt idx="8200">
                  <c:v>-0.40723199999999998</c:v>
                </c:pt>
                <c:pt idx="8201">
                  <c:v>-0.40652300000000002</c:v>
                </c:pt>
                <c:pt idx="8202">
                  <c:v>-0.405694</c:v>
                </c:pt>
                <c:pt idx="8203">
                  <c:v>-0.40474700000000002</c:v>
                </c:pt>
                <c:pt idx="8204">
                  <c:v>-0.40367999999999998</c:v>
                </c:pt>
                <c:pt idx="8205">
                  <c:v>-0.40249400000000002</c:v>
                </c:pt>
                <c:pt idx="8206">
                  <c:v>-0.40119300000000002</c:v>
                </c:pt>
                <c:pt idx="8207">
                  <c:v>-0.399781</c:v>
                </c:pt>
                <c:pt idx="8208">
                  <c:v>-0.39826299999999998</c:v>
                </c:pt>
                <c:pt idx="8209">
                  <c:v>-0.39664199999999999</c:v>
                </c:pt>
                <c:pt idx="8210">
                  <c:v>-0.39491700000000002</c:v>
                </c:pt>
                <c:pt idx="8211">
                  <c:v>-0.39308599999999999</c:v>
                </c:pt>
                <c:pt idx="8212">
                  <c:v>-0.391148</c:v>
                </c:pt>
                <c:pt idx="8213">
                  <c:v>-0.38910400000000001</c:v>
                </c:pt>
                <c:pt idx="8214">
                  <c:v>-0.38695400000000002</c:v>
                </c:pt>
                <c:pt idx="8215">
                  <c:v>-0.38469999999999999</c:v>
                </c:pt>
                <c:pt idx="8216">
                  <c:v>-0.38234299999999999</c:v>
                </c:pt>
                <c:pt idx="8217">
                  <c:v>-0.379882</c:v>
                </c:pt>
                <c:pt idx="8218">
                  <c:v>-0.37731700000000001</c:v>
                </c:pt>
                <c:pt idx="8219">
                  <c:v>-0.37464399999999998</c:v>
                </c:pt>
                <c:pt idx="8220">
                  <c:v>-0.371863</c:v>
                </c:pt>
                <c:pt idx="8221">
                  <c:v>-0.36897799999999997</c:v>
                </c:pt>
                <c:pt idx="8222">
                  <c:v>-0.36598999999999998</c:v>
                </c:pt>
                <c:pt idx="8223">
                  <c:v>-0.36289500000000002</c:v>
                </c:pt>
                <c:pt idx="8224">
                  <c:v>-0.35969299999999998</c:v>
                </c:pt>
                <c:pt idx="8225">
                  <c:v>-0.35639199999999999</c:v>
                </c:pt>
                <c:pt idx="8226">
                  <c:v>-0.35300199999999998</c:v>
                </c:pt>
                <c:pt idx="8227">
                  <c:v>-0.349526</c:v>
                </c:pt>
                <c:pt idx="8228">
                  <c:v>-0.34596399999999999</c:v>
                </c:pt>
                <c:pt idx="8229">
                  <c:v>-0.34231800000000001</c:v>
                </c:pt>
                <c:pt idx="8230">
                  <c:v>-0.33859099999999998</c:v>
                </c:pt>
                <c:pt idx="8231">
                  <c:v>-0.33478200000000002</c:v>
                </c:pt>
                <c:pt idx="8232">
                  <c:v>-0.33089200000000002</c:v>
                </c:pt>
                <c:pt idx="8233">
                  <c:v>-0.32692399999999999</c:v>
                </c:pt>
                <c:pt idx="8234">
                  <c:v>-0.32288299999999998</c:v>
                </c:pt>
                <c:pt idx="8235">
                  <c:v>-0.318772</c:v>
                </c:pt>
                <c:pt idx="8236">
                  <c:v>-0.31459300000000001</c:v>
                </c:pt>
                <c:pt idx="8237">
                  <c:v>-0.31034600000000001</c:v>
                </c:pt>
                <c:pt idx="8238">
                  <c:v>-0.306031</c:v>
                </c:pt>
                <c:pt idx="8239">
                  <c:v>-0.30164999999999997</c:v>
                </c:pt>
                <c:pt idx="8240">
                  <c:v>-0.29720400000000002</c:v>
                </c:pt>
                <c:pt idx="8241">
                  <c:v>-0.29269299999999998</c:v>
                </c:pt>
                <c:pt idx="8242">
                  <c:v>-0.28812199999999999</c:v>
                </c:pt>
                <c:pt idx="8243">
                  <c:v>-0.283495</c:v>
                </c:pt>
                <c:pt idx="8244">
                  <c:v>-0.27882000000000001</c:v>
                </c:pt>
                <c:pt idx="8245">
                  <c:v>-0.27410299999999999</c:v>
                </c:pt>
                <c:pt idx="8246">
                  <c:v>-0.26934599999999997</c:v>
                </c:pt>
                <c:pt idx="8247">
                  <c:v>-0.26454899999999998</c:v>
                </c:pt>
                <c:pt idx="8248">
                  <c:v>-0.259712</c:v>
                </c:pt>
                <c:pt idx="8249">
                  <c:v>-0.25483800000000001</c:v>
                </c:pt>
                <c:pt idx="8250">
                  <c:v>-0.24992600000000001</c:v>
                </c:pt>
                <c:pt idx="8251">
                  <c:v>-0.244978</c:v>
                </c:pt>
                <c:pt idx="8252">
                  <c:v>-0.23999599999999999</c:v>
                </c:pt>
                <c:pt idx="8253">
                  <c:v>-0.234988</c:v>
                </c:pt>
                <c:pt idx="8254">
                  <c:v>-0.229959</c:v>
                </c:pt>
                <c:pt idx="8255">
                  <c:v>-0.22491800000000001</c:v>
                </c:pt>
                <c:pt idx="8256">
                  <c:v>-0.21987000000000001</c:v>
                </c:pt>
                <c:pt idx="8257">
                  <c:v>-0.21481700000000001</c:v>
                </c:pt>
                <c:pt idx="8258">
                  <c:v>-0.209762</c:v>
                </c:pt>
                <c:pt idx="8259">
                  <c:v>-0.204706</c:v>
                </c:pt>
                <c:pt idx="8260">
                  <c:v>-0.199651</c:v>
                </c:pt>
                <c:pt idx="8261">
                  <c:v>-0.194602</c:v>
                </c:pt>
                <c:pt idx="8262">
                  <c:v>-0.18956600000000001</c:v>
                </c:pt>
                <c:pt idx="8263">
                  <c:v>-0.18455099999999999</c:v>
                </c:pt>
                <c:pt idx="8264">
                  <c:v>-0.179559</c:v>
                </c:pt>
                <c:pt idx="8265">
                  <c:v>-0.17458499999999999</c:v>
                </c:pt>
                <c:pt idx="8266">
                  <c:v>-0.169627</c:v>
                </c:pt>
                <c:pt idx="8267">
                  <c:v>-0.164688</c:v>
                </c:pt>
                <c:pt idx="8268">
                  <c:v>-0.159773</c:v>
                </c:pt>
                <c:pt idx="8269">
                  <c:v>-0.154892</c:v>
                </c:pt>
                <c:pt idx="8270">
                  <c:v>-0.15004700000000001</c:v>
                </c:pt>
                <c:pt idx="8271">
                  <c:v>-0.14523800000000001</c:v>
                </c:pt>
                <c:pt idx="8272">
                  <c:v>-0.14046500000000001</c:v>
                </c:pt>
                <c:pt idx="8273">
                  <c:v>-0.135737</c:v>
                </c:pt>
                <c:pt idx="8274">
                  <c:v>-0.13105900000000001</c:v>
                </c:pt>
                <c:pt idx="8275">
                  <c:v>-0.12643299999999999</c:v>
                </c:pt>
                <c:pt idx="8276">
                  <c:v>-0.121863</c:v>
                </c:pt>
                <c:pt idx="8277">
                  <c:v>-0.117358</c:v>
                </c:pt>
                <c:pt idx="8278">
                  <c:v>-0.112927</c:v>
                </c:pt>
                <c:pt idx="8279">
                  <c:v>-0.10857799999999999</c:v>
                </c:pt>
                <c:pt idx="8280">
                  <c:v>-0.104309</c:v>
                </c:pt>
                <c:pt idx="8281">
                  <c:v>-0.10012</c:v>
                </c:pt>
                <c:pt idx="8282">
                  <c:v>-9.60096E-2</c:v>
                </c:pt>
                <c:pt idx="8283">
                  <c:v>-9.1980599999999996E-2</c:v>
                </c:pt>
                <c:pt idx="8284">
                  <c:v>-8.8035500000000003E-2</c:v>
                </c:pt>
                <c:pt idx="8285">
                  <c:v>-8.4179100000000007E-2</c:v>
                </c:pt>
                <c:pt idx="8286">
                  <c:v>-8.0415399999999998E-2</c:v>
                </c:pt>
                <c:pt idx="8287">
                  <c:v>-7.6744599999999996E-2</c:v>
                </c:pt>
                <c:pt idx="8288">
                  <c:v>-7.3165999999999995E-2</c:v>
                </c:pt>
                <c:pt idx="8289">
                  <c:v>-6.9681099999999996E-2</c:v>
                </c:pt>
                <c:pt idx="8290">
                  <c:v>-6.6281900000000005E-2</c:v>
                </c:pt>
                <c:pt idx="8291">
                  <c:v>-6.2950800000000001E-2</c:v>
                </c:pt>
                <c:pt idx="8292">
                  <c:v>-5.96965E-2</c:v>
                </c:pt>
                <c:pt idx="8293">
                  <c:v>-5.6544900000000002E-2</c:v>
                </c:pt>
                <c:pt idx="8294">
                  <c:v>-5.3497799999999998E-2</c:v>
                </c:pt>
                <c:pt idx="8295">
                  <c:v>-5.0548500000000003E-2</c:v>
                </c:pt>
                <c:pt idx="8296">
                  <c:v>-4.7702000000000001E-2</c:v>
                </c:pt>
                <c:pt idx="8297">
                  <c:v>-4.4963000000000003E-2</c:v>
                </c:pt>
                <c:pt idx="8298">
                  <c:v>-4.23341E-2</c:v>
                </c:pt>
                <c:pt idx="8299">
                  <c:v>-3.9815799999999998E-2</c:v>
                </c:pt>
                <c:pt idx="8300">
                  <c:v>-3.74045E-2</c:v>
                </c:pt>
                <c:pt idx="8301">
                  <c:v>-3.5094800000000002E-2</c:v>
                </c:pt>
                <c:pt idx="8302">
                  <c:v>-3.28851E-2</c:v>
                </c:pt>
                <c:pt idx="8303">
                  <c:v>-3.0775899999999998E-2</c:v>
                </c:pt>
                <c:pt idx="8304">
                  <c:v>-2.8767600000000001E-2</c:v>
                </c:pt>
                <c:pt idx="8305">
                  <c:v>-2.6862299999999999E-2</c:v>
                </c:pt>
                <c:pt idx="8306">
                  <c:v>-2.50645E-2</c:v>
                </c:pt>
                <c:pt idx="8307">
                  <c:v>-2.3376000000000001E-2</c:v>
                </c:pt>
                <c:pt idx="8308">
                  <c:v>-2.17935E-2</c:v>
                </c:pt>
                <c:pt idx="8309">
                  <c:v>-2.0314800000000001E-2</c:v>
                </c:pt>
                <c:pt idx="8310">
                  <c:v>-1.89421E-2</c:v>
                </c:pt>
                <c:pt idx="8311">
                  <c:v>-1.76785E-2</c:v>
                </c:pt>
                <c:pt idx="8312">
                  <c:v>-1.65252E-2</c:v>
                </c:pt>
                <c:pt idx="8313">
                  <c:v>-1.54837E-2</c:v>
                </c:pt>
                <c:pt idx="8314">
                  <c:v>-1.4557199999999999E-2</c:v>
                </c:pt>
                <c:pt idx="8315">
                  <c:v>-1.37476E-2</c:v>
                </c:pt>
                <c:pt idx="8316">
                  <c:v>-1.30519E-2</c:v>
                </c:pt>
                <c:pt idx="8317">
                  <c:v>-1.2464899999999999E-2</c:v>
                </c:pt>
                <c:pt idx="8318">
                  <c:v>-1.19834E-2</c:v>
                </c:pt>
                <c:pt idx="8319">
                  <c:v>-1.1606200000000001E-2</c:v>
                </c:pt>
                <c:pt idx="8320">
                  <c:v>-1.1332999999999999E-2</c:v>
                </c:pt>
                <c:pt idx="8321">
                  <c:v>-1.11661E-2</c:v>
                </c:pt>
                <c:pt idx="8322">
                  <c:v>-1.11121E-2</c:v>
                </c:pt>
                <c:pt idx="8323">
                  <c:v>-1.11781E-2</c:v>
                </c:pt>
                <c:pt idx="8324">
                  <c:v>-1.1364600000000001E-2</c:v>
                </c:pt>
                <c:pt idx="8325">
                  <c:v>-1.16642E-2</c:v>
                </c:pt>
                <c:pt idx="8326">
                  <c:v>-1.20707E-2</c:v>
                </c:pt>
                <c:pt idx="8327">
                  <c:v>-1.25781E-2</c:v>
                </c:pt>
                <c:pt idx="8328">
                  <c:v>-1.3165400000000001E-2</c:v>
                </c:pt>
                <c:pt idx="8329">
                  <c:v>-1.38218E-2</c:v>
                </c:pt>
                <c:pt idx="8330">
                  <c:v>-1.45662E-2</c:v>
                </c:pt>
                <c:pt idx="8331">
                  <c:v>-1.54074E-2</c:v>
                </c:pt>
                <c:pt idx="8332">
                  <c:v>-1.6331499999999999E-2</c:v>
                </c:pt>
                <c:pt idx="8333">
                  <c:v>-1.7334200000000001E-2</c:v>
                </c:pt>
                <c:pt idx="8334">
                  <c:v>-1.8420599999999999E-2</c:v>
                </c:pt>
                <c:pt idx="8335">
                  <c:v>-1.95923E-2</c:v>
                </c:pt>
                <c:pt idx="8336">
                  <c:v>-2.0846099999999999E-2</c:v>
                </c:pt>
                <c:pt idx="8337">
                  <c:v>-2.21768E-2</c:v>
                </c:pt>
                <c:pt idx="8338">
                  <c:v>-2.3581600000000001E-2</c:v>
                </c:pt>
                <c:pt idx="8339">
                  <c:v>-2.50592E-2</c:v>
                </c:pt>
                <c:pt idx="8340">
                  <c:v>-2.6607800000000001E-2</c:v>
                </c:pt>
                <c:pt idx="8341">
                  <c:v>-2.8225699999999999E-2</c:v>
                </c:pt>
                <c:pt idx="8342">
                  <c:v>-2.9913599999999999E-2</c:v>
                </c:pt>
                <c:pt idx="8343">
                  <c:v>-3.1671499999999998E-2</c:v>
                </c:pt>
                <c:pt idx="8344">
                  <c:v>-3.3496699999999997E-2</c:v>
                </c:pt>
                <c:pt idx="8345">
                  <c:v>-3.5385399999999997E-2</c:v>
                </c:pt>
                <c:pt idx="8346">
                  <c:v>-3.73367E-2</c:v>
                </c:pt>
                <c:pt idx="8347">
                  <c:v>-3.93511E-2</c:v>
                </c:pt>
                <c:pt idx="8348">
                  <c:v>-4.1427899999999997E-2</c:v>
                </c:pt>
                <c:pt idx="8349">
                  <c:v>-4.3564499999999999E-2</c:v>
                </c:pt>
                <c:pt idx="8350">
                  <c:v>-4.5757699999999998E-2</c:v>
                </c:pt>
                <c:pt idx="8351">
                  <c:v>-4.80055E-2</c:v>
                </c:pt>
                <c:pt idx="8352">
                  <c:v>-5.0306099999999999E-2</c:v>
                </c:pt>
                <c:pt idx="8353">
                  <c:v>-5.2654899999999998E-2</c:v>
                </c:pt>
                <c:pt idx="8354">
                  <c:v>-5.5045200000000002E-2</c:v>
                </c:pt>
                <c:pt idx="8355">
                  <c:v>-5.7474200000000003E-2</c:v>
                </c:pt>
                <c:pt idx="8356">
                  <c:v>-5.9942099999999998E-2</c:v>
                </c:pt>
                <c:pt idx="8357">
                  <c:v>-6.2446399999999999E-2</c:v>
                </c:pt>
                <c:pt idx="8358">
                  <c:v>-6.4984299999999995E-2</c:v>
                </c:pt>
                <c:pt idx="8359">
                  <c:v>-6.7556199999999997E-2</c:v>
                </c:pt>
                <c:pt idx="8360">
                  <c:v>-7.0162799999999997E-2</c:v>
                </c:pt>
                <c:pt idx="8361">
                  <c:v>-7.2802699999999998E-2</c:v>
                </c:pt>
                <c:pt idx="8362">
                  <c:v>-7.54716E-2</c:v>
                </c:pt>
                <c:pt idx="8363">
                  <c:v>-7.8164700000000004E-2</c:v>
                </c:pt>
                <c:pt idx="8364">
                  <c:v>-8.0877900000000003E-2</c:v>
                </c:pt>
                <c:pt idx="8365">
                  <c:v>-8.3606600000000003E-2</c:v>
                </c:pt>
                <c:pt idx="8366">
                  <c:v>-8.6346500000000007E-2</c:v>
                </c:pt>
                <c:pt idx="8367">
                  <c:v>-8.90962E-2</c:v>
                </c:pt>
                <c:pt idx="8368">
                  <c:v>-9.1856300000000002E-2</c:v>
                </c:pt>
                <c:pt idx="8369">
                  <c:v>-9.4625399999999998E-2</c:v>
                </c:pt>
                <c:pt idx="8370">
                  <c:v>-9.7398299999999993E-2</c:v>
                </c:pt>
                <c:pt idx="8371">
                  <c:v>-0.10016799999999999</c:v>
                </c:pt>
                <c:pt idx="8372">
                  <c:v>-0.10292999999999999</c:v>
                </c:pt>
                <c:pt idx="8373">
                  <c:v>-0.105682</c:v>
                </c:pt>
                <c:pt idx="8374">
                  <c:v>-0.108421</c:v>
                </c:pt>
                <c:pt idx="8375">
                  <c:v>-0.11114400000000001</c:v>
                </c:pt>
                <c:pt idx="8376">
                  <c:v>-0.11384900000000001</c:v>
                </c:pt>
                <c:pt idx="8377">
                  <c:v>-0.116532</c:v>
                </c:pt>
                <c:pt idx="8378">
                  <c:v>-0.11919100000000001</c:v>
                </c:pt>
                <c:pt idx="8379">
                  <c:v>-0.121825</c:v>
                </c:pt>
                <c:pt idx="8380">
                  <c:v>-0.124434</c:v>
                </c:pt>
                <c:pt idx="8381">
                  <c:v>-0.12701599999999999</c:v>
                </c:pt>
                <c:pt idx="8382">
                  <c:v>-0.12956799999999999</c:v>
                </c:pt>
                <c:pt idx="8383">
                  <c:v>-0.13209199999999999</c:v>
                </c:pt>
                <c:pt idx="8384">
                  <c:v>-0.13458800000000001</c:v>
                </c:pt>
                <c:pt idx="8385">
                  <c:v>-0.13705200000000001</c:v>
                </c:pt>
                <c:pt idx="8386">
                  <c:v>-0.139484</c:v>
                </c:pt>
                <c:pt idx="8387">
                  <c:v>-0.14188300000000001</c:v>
                </c:pt>
                <c:pt idx="8388">
                  <c:v>-0.14424899999999999</c:v>
                </c:pt>
                <c:pt idx="8389">
                  <c:v>-0.14658299999999999</c:v>
                </c:pt>
                <c:pt idx="8390">
                  <c:v>-0.14888399999999999</c:v>
                </c:pt>
                <c:pt idx="8391">
                  <c:v>-0.15115300000000001</c:v>
                </c:pt>
                <c:pt idx="8392">
                  <c:v>-0.153387</c:v>
                </c:pt>
                <c:pt idx="8393">
                  <c:v>-0.155586</c:v>
                </c:pt>
                <c:pt idx="8394">
                  <c:v>-0.157747</c:v>
                </c:pt>
                <c:pt idx="8395">
                  <c:v>-0.15986600000000001</c:v>
                </c:pt>
                <c:pt idx="8396">
                  <c:v>-0.16194</c:v>
                </c:pt>
                <c:pt idx="8397">
                  <c:v>-0.16397100000000001</c:v>
                </c:pt>
                <c:pt idx="8398">
                  <c:v>-0.165961</c:v>
                </c:pt>
                <c:pt idx="8399">
                  <c:v>-0.167909</c:v>
                </c:pt>
                <c:pt idx="8400">
                  <c:v>-0.16980999999999999</c:v>
                </c:pt>
                <c:pt idx="8401">
                  <c:v>-0.17166200000000001</c:v>
                </c:pt>
                <c:pt idx="8402">
                  <c:v>-0.17346400000000001</c:v>
                </c:pt>
                <c:pt idx="8403">
                  <c:v>-0.17521700000000001</c:v>
                </c:pt>
                <c:pt idx="8404">
                  <c:v>-0.176922</c:v>
                </c:pt>
                <c:pt idx="8405">
                  <c:v>-0.17857500000000001</c:v>
                </c:pt>
                <c:pt idx="8406">
                  <c:v>-0.180175</c:v>
                </c:pt>
                <c:pt idx="8407">
                  <c:v>-0.18171899999999999</c:v>
                </c:pt>
                <c:pt idx="8408">
                  <c:v>-0.18320800000000001</c:v>
                </c:pt>
                <c:pt idx="8409">
                  <c:v>-0.18463499999999999</c:v>
                </c:pt>
                <c:pt idx="8410">
                  <c:v>-0.185998</c:v>
                </c:pt>
                <c:pt idx="8411">
                  <c:v>-0.18729299999999999</c:v>
                </c:pt>
                <c:pt idx="8412">
                  <c:v>-0.18851999999999999</c:v>
                </c:pt>
                <c:pt idx="8413">
                  <c:v>-0.18967899999999999</c:v>
                </c:pt>
                <c:pt idx="8414">
                  <c:v>-0.19076499999999999</c:v>
                </c:pt>
                <c:pt idx="8415">
                  <c:v>-0.191778</c:v>
                </c:pt>
                <c:pt idx="8416">
                  <c:v>-0.192721</c:v>
                </c:pt>
                <c:pt idx="8417">
                  <c:v>-0.19359799999999999</c:v>
                </c:pt>
                <c:pt idx="8418">
                  <c:v>-0.194408</c:v>
                </c:pt>
                <c:pt idx="8419">
                  <c:v>-0.19515199999999999</c:v>
                </c:pt>
                <c:pt idx="8420">
                  <c:v>-0.195829</c:v>
                </c:pt>
                <c:pt idx="8421">
                  <c:v>-0.196439</c:v>
                </c:pt>
                <c:pt idx="8422">
                  <c:v>-0.19698099999999999</c:v>
                </c:pt>
                <c:pt idx="8423">
                  <c:v>-0.19745299999999999</c:v>
                </c:pt>
                <c:pt idx="8424">
                  <c:v>-0.19785700000000001</c:v>
                </c:pt>
                <c:pt idx="8425">
                  <c:v>-0.19819100000000001</c:v>
                </c:pt>
                <c:pt idx="8426">
                  <c:v>-0.19845499999999999</c:v>
                </c:pt>
                <c:pt idx="8427">
                  <c:v>-0.19864799999999999</c:v>
                </c:pt>
                <c:pt idx="8428">
                  <c:v>-0.198772</c:v>
                </c:pt>
                <c:pt idx="8429">
                  <c:v>-0.198828</c:v>
                </c:pt>
                <c:pt idx="8430">
                  <c:v>-0.19881699999999999</c:v>
                </c:pt>
                <c:pt idx="8431">
                  <c:v>-0.19873499999999999</c:v>
                </c:pt>
                <c:pt idx="8432">
                  <c:v>-0.19858100000000001</c:v>
                </c:pt>
                <c:pt idx="8433">
                  <c:v>-0.198352</c:v>
                </c:pt>
                <c:pt idx="8434">
                  <c:v>-0.198046</c:v>
                </c:pt>
                <c:pt idx="8435">
                  <c:v>-0.19766</c:v>
                </c:pt>
                <c:pt idx="8436">
                  <c:v>-0.19719400000000001</c:v>
                </c:pt>
                <c:pt idx="8437">
                  <c:v>-0.19665099999999999</c:v>
                </c:pt>
                <c:pt idx="8438">
                  <c:v>-0.19603300000000001</c:v>
                </c:pt>
                <c:pt idx="8439">
                  <c:v>-0.19533900000000001</c:v>
                </c:pt>
                <c:pt idx="8440">
                  <c:v>-0.19456799999999999</c:v>
                </c:pt>
                <c:pt idx="8441">
                  <c:v>-0.19372</c:v>
                </c:pt>
                <c:pt idx="8442">
                  <c:v>-0.192798</c:v>
                </c:pt>
                <c:pt idx="8443">
                  <c:v>-0.191805</c:v>
                </c:pt>
                <c:pt idx="8444">
                  <c:v>-0.19073799999999999</c:v>
                </c:pt>
                <c:pt idx="8445">
                  <c:v>-0.18959500000000001</c:v>
                </c:pt>
                <c:pt idx="8446">
                  <c:v>-0.18837400000000001</c:v>
                </c:pt>
                <c:pt idx="8447">
                  <c:v>-0.18707299999999999</c:v>
                </c:pt>
                <c:pt idx="8448">
                  <c:v>-0.18568999999999999</c:v>
                </c:pt>
                <c:pt idx="8449">
                  <c:v>-0.184225</c:v>
                </c:pt>
                <c:pt idx="8450">
                  <c:v>-0.18267800000000001</c:v>
                </c:pt>
                <c:pt idx="8451">
                  <c:v>-0.18104899999999999</c:v>
                </c:pt>
                <c:pt idx="8452">
                  <c:v>-0.179339</c:v>
                </c:pt>
                <c:pt idx="8453">
                  <c:v>-0.17755199999999999</c:v>
                </c:pt>
                <c:pt idx="8454">
                  <c:v>-0.17569100000000001</c:v>
                </c:pt>
                <c:pt idx="8455">
                  <c:v>-0.173758</c:v>
                </c:pt>
                <c:pt idx="8456">
                  <c:v>-0.17175000000000001</c:v>
                </c:pt>
                <c:pt idx="8457">
                  <c:v>-0.16966700000000001</c:v>
                </c:pt>
                <c:pt idx="8458">
                  <c:v>-0.16750999999999999</c:v>
                </c:pt>
                <c:pt idx="8459">
                  <c:v>-0.16528100000000001</c:v>
                </c:pt>
                <c:pt idx="8460">
                  <c:v>-0.16298299999999999</c:v>
                </c:pt>
                <c:pt idx="8461">
                  <c:v>-0.16061800000000001</c:v>
                </c:pt>
                <c:pt idx="8462">
                  <c:v>-0.15818599999999999</c:v>
                </c:pt>
                <c:pt idx="8463">
                  <c:v>-0.155692</c:v>
                </c:pt>
                <c:pt idx="8464">
                  <c:v>-0.153138</c:v>
                </c:pt>
                <c:pt idx="8465">
                  <c:v>-0.150531</c:v>
                </c:pt>
                <c:pt idx="8466">
                  <c:v>-0.147873</c:v>
                </c:pt>
                <c:pt idx="8467">
                  <c:v>-0.14516699999999999</c:v>
                </c:pt>
                <c:pt idx="8468">
                  <c:v>-0.14241000000000001</c:v>
                </c:pt>
                <c:pt idx="8469">
                  <c:v>-0.139598</c:v>
                </c:pt>
                <c:pt idx="8470">
                  <c:v>-0.13674</c:v>
                </c:pt>
                <c:pt idx="8471">
                  <c:v>-0.13383200000000001</c:v>
                </c:pt>
                <c:pt idx="8472">
                  <c:v>-0.130854</c:v>
                </c:pt>
                <c:pt idx="8473">
                  <c:v>-0.1278</c:v>
                </c:pt>
                <c:pt idx="8474">
                  <c:v>-0.124695</c:v>
                </c:pt>
                <c:pt idx="8475">
                  <c:v>-0.121548</c:v>
                </c:pt>
                <c:pt idx="8476">
                  <c:v>-0.11834799999999999</c:v>
                </c:pt>
                <c:pt idx="8477">
                  <c:v>-0.11509900000000001</c:v>
                </c:pt>
                <c:pt idx="8478">
                  <c:v>-0.111808</c:v>
                </c:pt>
                <c:pt idx="8479">
                  <c:v>-0.108477</c:v>
                </c:pt>
                <c:pt idx="8480">
                  <c:v>-0.10511</c:v>
                </c:pt>
                <c:pt idx="8481">
                  <c:v>-0.101706</c:v>
                </c:pt>
                <c:pt idx="8482">
                  <c:v>-9.8261899999999999E-2</c:v>
                </c:pt>
                <c:pt idx="8483">
                  <c:v>-9.4777299999999995E-2</c:v>
                </c:pt>
                <c:pt idx="8484">
                  <c:v>-9.12549E-2</c:v>
                </c:pt>
                <c:pt idx="8485">
                  <c:v>-8.7698600000000002E-2</c:v>
                </c:pt>
                <c:pt idx="8486">
                  <c:v>-8.4110400000000002E-2</c:v>
                </c:pt>
                <c:pt idx="8487">
                  <c:v>-8.0490300000000001E-2</c:v>
                </c:pt>
                <c:pt idx="8488">
                  <c:v>-7.6839400000000002E-2</c:v>
                </c:pt>
                <c:pt idx="8489">
                  <c:v>-7.31628E-2</c:v>
                </c:pt>
                <c:pt idx="8490">
                  <c:v>-6.9469400000000001E-2</c:v>
                </c:pt>
                <c:pt idx="8491">
                  <c:v>-6.5768400000000005E-2</c:v>
                </c:pt>
                <c:pt idx="8492">
                  <c:v>-6.20647E-2</c:v>
                </c:pt>
                <c:pt idx="8493">
                  <c:v>-5.8359399999999999E-2</c:v>
                </c:pt>
                <c:pt idx="8494">
                  <c:v>-5.4655099999999998E-2</c:v>
                </c:pt>
                <c:pt idx="8495">
                  <c:v>-5.0956700000000001E-2</c:v>
                </c:pt>
                <c:pt idx="8496">
                  <c:v>-4.7268499999999998E-2</c:v>
                </c:pt>
                <c:pt idx="8497">
                  <c:v>-4.3590999999999998E-2</c:v>
                </c:pt>
                <c:pt idx="8498">
                  <c:v>-3.9922699999999998E-2</c:v>
                </c:pt>
                <c:pt idx="8499">
                  <c:v>-3.6263299999999998E-2</c:v>
                </c:pt>
                <c:pt idx="8500">
                  <c:v>-3.2613799999999998E-2</c:v>
                </c:pt>
                <c:pt idx="8501">
                  <c:v>-2.8974199999999999E-2</c:v>
                </c:pt>
                <c:pt idx="8502">
                  <c:v>-2.5345699999999999E-2</c:v>
                </c:pt>
                <c:pt idx="8503">
                  <c:v>-2.1735000000000001E-2</c:v>
                </c:pt>
                <c:pt idx="8504">
                  <c:v>-1.8151400000000002E-2</c:v>
                </c:pt>
                <c:pt idx="8505">
                  <c:v>-1.45992E-2</c:v>
                </c:pt>
                <c:pt idx="8506">
                  <c:v>-1.10755E-2</c:v>
                </c:pt>
                <c:pt idx="8507" formatCode="0.00E+00">
                  <c:v>-7.5809099999999997E-3</c:v>
                </c:pt>
                <c:pt idx="8508" formatCode="0.00E+00">
                  <c:v>-4.1196699999999998E-3</c:v>
                </c:pt>
                <c:pt idx="8509" formatCode="0.00E+00">
                  <c:v>-6.8085400000000005E-4</c:v>
                </c:pt>
                <c:pt idx="8510" formatCode="0.00E+00">
                  <c:v>2.7476800000000002E-3</c:v>
                </c:pt>
                <c:pt idx="8511" formatCode="0.00E+00">
                  <c:v>6.1478499999999998E-3</c:v>
                </c:pt>
                <c:pt idx="8512" formatCode="0.00E+00">
                  <c:v>9.5041699999999993E-3</c:v>
                </c:pt>
                <c:pt idx="8513">
                  <c:v>1.2828000000000001E-2</c:v>
                </c:pt>
                <c:pt idx="8514">
                  <c:v>1.6121400000000001E-2</c:v>
                </c:pt>
                <c:pt idx="8515">
                  <c:v>1.93709E-2</c:v>
                </c:pt>
                <c:pt idx="8516">
                  <c:v>2.25676E-2</c:v>
                </c:pt>
                <c:pt idx="8517">
                  <c:v>2.57106E-2</c:v>
                </c:pt>
                <c:pt idx="8518">
                  <c:v>2.8801400000000001E-2</c:v>
                </c:pt>
                <c:pt idx="8519">
                  <c:v>3.1839399999999997E-2</c:v>
                </c:pt>
                <c:pt idx="8520">
                  <c:v>3.4822499999999999E-2</c:v>
                </c:pt>
                <c:pt idx="8521">
                  <c:v>3.7749400000000002E-2</c:v>
                </c:pt>
                <c:pt idx="8522">
                  <c:v>4.0620499999999997E-2</c:v>
                </c:pt>
                <c:pt idx="8523">
                  <c:v>4.3435300000000003E-2</c:v>
                </c:pt>
                <c:pt idx="8524">
                  <c:v>4.6187899999999997E-2</c:v>
                </c:pt>
                <c:pt idx="8525">
                  <c:v>4.8869500000000003E-2</c:v>
                </c:pt>
                <c:pt idx="8526">
                  <c:v>5.1474699999999998E-2</c:v>
                </c:pt>
                <c:pt idx="8527">
                  <c:v>5.4001500000000001E-2</c:v>
                </c:pt>
                <c:pt idx="8528">
                  <c:v>5.6446999999999997E-2</c:v>
                </c:pt>
                <c:pt idx="8529">
                  <c:v>5.8807900000000003E-2</c:v>
                </c:pt>
                <c:pt idx="8530">
                  <c:v>6.1083899999999997E-2</c:v>
                </c:pt>
                <c:pt idx="8531">
                  <c:v>6.3277E-2</c:v>
                </c:pt>
                <c:pt idx="8532">
                  <c:v>6.5386399999999997E-2</c:v>
                </c:pt>
                <c:pt idx="8533">
                  <c:v>6.7405499999999993E-2</c:v>
                </c:pt>
                <c:pt idx="8534">
                  <c:v>6.9326600000000002E-2</c:v>
                </c:pt>
                <c:pt idx="8535">
                  <c:v>7.11479E-2</c:v>
                </c:pt>
                <c:pt idx="8536">
                  <c:v>7.2871900000000003E-2</c:v>
                </c:pt>
                <c:pt idx="8537">
                  <c:v>7.4501100000000001E-2</c:v>
                </c:pt>
                <c:pt idx="8538">
                  <c:v>7.6038099999999997E-2</c:v>
                </c:pt>
                <c:pt idx="8539">
                  <c:v>7.74836E-2</c:v>
                </c:pt>
                <c:pt idx="8540">
                  <c:v>7.8834600000000005E-2</c:v>
                </c:pt>
                <c:pt idx="8541">
                  <c:v>8.0092300000000005E-2</c:v>
                </c:pt>
                <c:pt idx="8542">
                  <c:v>8.12639E-2</c:v>
                </c:pt>
                <c:pt idx="8543">
                  <c:v>8.23541E-2</c:v>
                </c:pt>
                <c:pt idx="8544">
                  <c:v>8.3359500000000003E-2</c:v>
                </c:pt>
                <c:pt idx="8545">
                  <c:v>8.4273700000000007E-2</c:v>
                </c:pt>
                <c:pt idx="8546">
                  <c:v>8.5094299999999998E-2</c:v>
                </c:pt>
                <c:pt idx="8547">
                  <c:v>8.5823399999999994E-2</c:v>
                </c:pt>
                <c:pt idx="8548">
                  <c:v>8.6462600000000001E-2</c:v>
                </c:pt>
                <c:pt idx="8549">
                  <c:v>8.7011599999999995E-2</c:v>
                </c:pt>
                <c:pt idx="8550">
                  <c:v>8.74727E-2</c:v>
                </c:pt>
                <c:pt idx="8551">
                  <c:v>8.7850899999999996E-2</c:v>
                </c:pt>
                <c:pt idx="8552">
                  <c:v>8.8146799999999997E-2</c:v>
                </c:pt>
                <c:pt idx="8553">
                  <c:v>8.8353799999999996E-2</c:v>
                </c:pt>
                <c:pt idx="8554">
                  <c:v>8.8466699999999995E-2</c:v>
                </c:pt>
                <c:pt idx="8555">
                  <c:v>8.8486999999999996E-2</c:v>
                </c:pt>
                <c:pt idx="8556">
                  <c:v>8.8416400000000006E-2</c:v>
                </c:pt>
                <c:pt idx="8557">
                  <c:v>8.8253899999999996E-2</c:v>
                </c:pt>
                <c:pt idx="8558">
                  <c:v>8.8000200000000001E-2</c:v>
                </c:pt>
                <c:pt idx="8559">
                  <c:v>8.7659200000000007E-2</c:v>
                </c:pt>
                <c:pt idx="8560">
                  <c:v>8.7236300000000003E-2</c:v>
                </c:pt>
                <c:pt idx="8561">
                  <c:v>8.6734099999999995E-2</c:v>
                </c:pt>
                <c:pt idx="8562">
                  <c:v>8.6152699999999999E-2</c:v>
                </c:pt>
                <c:pt idx="8563">
                  <c:v>8.5490399999999994E-2</c:v>
                </c:pt>
                <c:pt idx="8564">
                  <c:v>8.4744200000000006E-2</c:v>
                </c:pt>
                <c:pt idx="8565">
                  <c:v>8.3911100000000002E-2</c:v>
                </c:pt>
                <c:pt idx="8566">
                  <c:v>8.2989499999999994E-2</c:v>
                </c:pt>
                <c:pt idx="8567">
                  <c:v>8.1979200000000002E-2</c:v>
                </c:pt>
                <c:pt idx="8568">
                  <c:v>8.0881800000000004E-2</c:v>
                </c:pt>
                <c:pt idx="8569">
                  <c:v>7.9701499999999995E-2</c:v>
                </c:pt>
                <c:pt idx="8570">
                  <c:v>7.8444299999999995E-2</c:v>
                </c:pt>
                <c:pt idx="8571">
                  <c:v>7.7115500000000003E-2</c:v>
                </c:pt>
                <c:pt idx="8572">
                  <c:v>7.5718499999999994E-2</c:v>
                </c:pt>
                <c:pt idx="8573">
                  <c:v>7.4256100000000005E-2</c:v>
                </c:pt>
                <c:pt idx="8574">
                  <c:v>7.2733000000000006E-2</c:v>
                </c:pt>
                <c:pt idx="8575">
                  <c:v>7.1155899999999994E-2</c:v>
                </c:pt>
                <c:pt idx="8576">
                  <c:v>6.9529999999999995E-2</c:v>
                </c:pt>
                <c:pt idx="8577">
                  <c:v>6.7854300000000006E-2</c:v>
                </c:pt>
                <c:pt idx="8578">
                  <c:v>6.6124500000000003E-2</c:v>
                </c:pt>
                <c:pt idx="8579">
                  <c:v>6.4338000000000006E-2</c:v>
                </c:pt>
                <c:pt idx="8580">
                  <c:v>6.24947E-2</c:v>
                </c:pt>
                <c:pt idx="8581">
                  <c:v>6.0594700000000001E-2</c:v>
                </c:pt>
                <c:pt idx="8582">
                  <c:v>5.8639299999999998E-2</c:v>
                </c:pt>
                <c:pt idx="8583">
                  <c:v>5.6633599999999999E-2</c:v>
                </c:pt>
                <c:pt idx="8584">
                  <c:v>5.4583399999999997E-2</c:v>
                </c:pt>
                <c:pt idx="8585">
                  <c:v>5.2490599999999998E-2</c:v>
                </c:pt>
                <c:pt idx="8586">
                  <c:v>5.03534E-2</c:v>
                </c:pt>
                <c:pt idx="8587">
                  <c:v>4.8169799999999999E-2</c:v>
                </c:pt>
                <c:pt idx="8588">
                  <c:v>4.59397E-2</c:v>
                </c:pt>
                <c:pt idx="8589">
                  <c:v>4.3668400000000003E-2</c:v>
                </c:pt>
                <c:pt idx="8590">
                  <c:v>4.1363900000000002E-2</c:v>
                </c:pt>
                <c:pt idx="8591">
                  <c:v>3.9027899999999997E-2</c:v>
                </c:pt>
                <c:pt idx="8592">
                  <c:v>3.6658099999999999E-2</c:v>
                </c:pt>
                <c:pt idx="8593">
                  <c:v>3.4255099999999997E-2</c:v>
                </c:pt>
                <c:pt idx="8594">
                  <c:v>3.18248E-2</c:v>
                </c:pt>
                <c:pt idx="8595">
                  <c:v>2.93748E-2</c:v>
                </c:pt>
                <c:pt idx="8596">
                  <c:v>2.6907400000000001E-2</c:v>
                </c:pt>
                <c:pt idx="8597">
                  <c:v>2.4420399999999998E-2</c:v>
                </c:pt>
                <c:pt idx="8598">
                  <c:v>2.1914400000000001E-2</c:v>
                </c:pt>
                <c:pt idx="8599">
                  <c:v>1.9395699999999998E-2</c:v>
                </c:pt>
                <c:pt idx="8600">
                  <c:v>1.68723E-2</c:v>
                </c:pt>
                <c:pt idx="8601">
                  <c:v>1.4349600000000001E-2</c:v>
                </c:pt>
                <c:pt idx="8602">
                  <c:v>1.18318E-2</c:v>
                </c:pt>
                <c:pt idx="8603" formatCode="0.00E+00">
                  <c:v>9.3279999999999995E-3</c:v>
                </c:pt>
                <c:pt idx="8604" formatCode="0.00E+00">
                  <c:v>6.8500799999999997E-3</c:v>
                </c:pt>
                <c:pt idx="8605" formatCode="0.00E+00">
                  <c:v>4.4030099999999997E-3</c:v>
                </c:pt>
                <c:pt idx="8606" formatCode="0.00E+00">
                  <c:v>1.9835199999999999E-3</c:v>
                </c:pt>
                <c:pt idx="8607" formatCode="0.00E+00">
                  <c:v>-4.1396E-4</c:v>
                </c:pt>
                <c:pt idx="8608" formatCode="0.00E+00">
                  <c:v>-2.79394E-3</c:v>
                </c:pt>
                <c:pt idx="8609" formatCode="0.00E+00">
                  <c:v>-5.1582099999999999E-3</c:v>
                </c:pt>
                <c:pt idx="8610" formatCode="0.00E+00">
                  <c:v>-7.5053100000000003E-3</c:v>
                </c:pt>
                <c:pt idx="8611" formatCode="0.00E+00">
                  <c:v>-9.8335599999999999E-3</c:v>
                </c:pt>
                <c:pt idx="8612">
                  <c:v>-1.21435E-2</c:v>
                </c:pt>
                <c:pt idx="8613">
                  <c:v>-1.4435399999999999E-2</c:v>
                </c:pt>
                <c:pt idx="8614">
                  <c:v>-1.6708299999999999E-2</c:v>
                </c:pt>
                <c:pt idx="8615">
                  <c:v>-1.8960299999999999E-2</c:v>
                </c:pt>
                <c:pt idx="8616">
                  <c:v>-2.1185699999999998E-2</c:v>
                </c:pt>
                <c:pt idx="8617">
                  <c:v>-2.3376999999999998E-2</c:v>
                </c:pt>
                <c:pt idx="8618">
                  <c:v>-2.5530899999999999E-2</c:v>
                </c:pt>
                <c:pt idx="8619">
                  <c:v>-2.7649900000000002E-2</c:v>
                </c:pt>
                <c:pt idx="8620">
                  <c:v>-2.9735899999999999E-2</c:v>
                </c:pt>
                <c:pt idx="8621">
                  <c:v>-3.1786399999999999E-2</c:v>
                </c:pt>
                <c:pt idx="8622">
                  <c:v>-3.3794100000000001E-2</c:v>
                </c:pt>
                <c:pt idx="8623">
                  <c:v>-3.5749999999999997E-2</c:v>
                </c:pt>
                <c:pt idx="8624">
                  <c:v>-3.7647399999999998E-2</c:v>
                </c:pt>
                <c:pt idx="8625">
                  <c:v>-3.9483799999999999E-2</c:v>
                </c:pt>
                <c:pt idx="8626">
                  <c:v>-4.1256599999999997E-2</c:v>
                </c:pt>
                <c:pt idx="8627">
                  <c:v>-4.2964000000000002E-2</c:v>
                </c:pt>
                <c:pt idx="8628">
                  <c:v>-4.4608700000000001E-2</c:v>
                </c:pt>
                <c:pt idx="8629">
                  <c:v>-4.6197099999999998E-2</c:v>
                </c:pt>
                <c:pt idx="8630">
                  <c:v>-4.7731700000000002E-2</c:v>
                </c:pt>
                <c:pt idx="8631">
                  <c:v>-4.9209799999999998E-2</c:v>
                </c:pt>
                <c:pt idx="8632">
                  <c:v>-5.0628300000000001E-2</c:v>
                </c:pt>
                <c:pt idx="8633">
                  <c:v>-5.1985400000000001E-2</c:v>
                </c:pt>
                <c:pt idx="8634">
                  <c:v>-5.3279E-2</c:v>
                </c:pt>
                <c:pt idx="8635">
                  <c:v>-5.4506699999999998E-2</c:v>
                </c:pt>
                <c:pt idx="8636">
                  <c:v>-5.5670999999999998E-2</c:v>
                </c:pt>
                <c:pt idx="8637">
                  <c:v>-5.67736E-2</c:v>
                </c:pt>
                <c:pt idx="8638">
                  <c:v>-5.78095E-2</c:v>
                </c:pt>
                <c:pt idx="8639">
                  <c:v>-5.8774699999999999E-2</c:v>
                </c:pt>
                <c:pt idx="8640">
                  <c:v>-5.9674699999999997E-2</c:v>
                </c:pt>
                <c:pt idx="8641">
                  <c:v>-6.0519900000000001E-2</c:v>
                </c:pt>
                <c:pt idx="8642">
                  <c:v>-6.13147E-2</c:v>
                </c:pt>
                <c:pt idx="8643">
                  <c:v>-6.2061699999999997E-2</c:v>
                </c:pt>
                <c:pt idx="8644">
                  <c:v>-6.2767699999999996E-2</c:v>
                </c:pt>
                <c:pt idx="8645">
                  <c:v>-6.3436800000000002E-2</c:v>
                </c:pt>
                <c:pt idx="8646">
                  <c:v>-6.4067399999999997E-2</c:v>
                </c:pt>
                <c:pt idx="8647">
                  <c:v>-6.4655199999999996E-2</c:v>
                </c:pt>
                <c:pt idx="8648">
                  <c:v>-6.5196299999999999E-2</c:v>
                </c:pt>
                <c:pt idx="8649">
                  <c:v>-6.5687300000000004E-2</c:v>
                </c:pt>
                <c:pt idx="8650">
                  <c:v>-6.6120799999999993E-2</c:v>
                </c:pt>
                <c:pt idx="8651">
                  <c:v>-6.6492999999999997E-2</c:v>
                </c:pt>
                <c:pt idx="8652">
                  <c:v>-6.6811499999999996E-2</c:v>
                </c:pt>
                <c:pt idx="8653">
                  <c:v>-6.7088900000000007E-2</c:v>
                </c:pt>
                <c:pt idx="8654">
                  <c:v>-6.7333100000000007E-2</c:v>
                </c:pt>
                <c:pt idx="8655">
                  <c:v>-6.7545599999999997E-2</c:v>
                </c:pt>
                <c:pt idx="8656">
                  <c:v>-6.7725199999999999E-2</c:v>
                </c:pt>
                <c:pt idx="8657">
                  <c:v>-6.7869200000000005E-2</c:v>
                </c:pt>
                <c:pt idx="8658">
                  <c:v>-6.7972699999999997E-2</c:v>
                </c:pt>
                <c:pt idx="8659">
                  <c:v>-6.8033300000000005E-2</c:v>
                </c:pt>
                <c:pt idx="8660">
                  <c:v>-6.8053199999999994E-2</c:v>
                </c:pt>
                <c:pt idx="8661">
                  <c:v>-6.8037399999999998E-2</c:v>
                </c:pt>
                <c:pt idx="8662">
                  <c:v>-6.7992700000000003E-2</c:v>
                </c:pt>
                <c:pt idx="8663">
                  <c:v>-6.7923999999999998E-2</c:v>
                </c:pt>
                <c:pt idx="8664">
                  <c:v>-6.7832799999999999E-2</c:v>
                </c:pt>
                <c:pt idx="8665">
                  <c:v>-6.77228E-2</c:v>
                </c:pt>
                <c:pt idx="8666">
                  <c:v>-6.7599400000000004E-2</c:v>
                </c:pt>
                <c:pt idx="8667">
                  <c:v>-6.7464099999999999E-2</c:v>
                </c:pt>
                <c:pt idx="8668">
                  <c:v>-6.7316299999999996E-2</c:v>
                </c:pt>
                <c:pt idx="8669">
                  <c:v>-6.7157499999999995E-2</c:v>
                </c:pt>
                <c:pt idx="8670">
                  <c:v>-6.6991599999999998E-2</c:v>
                </c:pt>
                <c:pt idx="8671">
                  <c:v>-6.6823499999999994E-2</c:v>
                </c:pt>
                <c:pt idx="8672">
                  <c:v>-6.6652900000000001E-2</c:v>
                </c:pt>
                <c:pt idx="8673">
                  <c:v>-6.6474400000000003E-2</c:v>
                </c:pt>
                <c:pt idx="8674">
                  <c:v>-6.6284499999999996E-2</c:v>
                </c:pt>
                <c:pt idx="8675">
                  <c:v>-6.6086800000000001E-2</c:v>
                </c:pt>
                <c:pt idx="8676">
                  <c:v>-6.58884E-2</c:v>
                </c:pt>
                <c:pt idx="8677">
                  <c:v>-6.5690100000000001E-2</c:v>
                </c:pt>
                <c:pt idx="8678">
                  <c:v>-6.5489699999999998E-2</c:v>
                </c:pt>
                <c:pt idx="8679">
                  <c:v>-6.5289100000000003E-2</c:v>
                </c:pt>
                <c:pt idx="8680">
                  <c:v>-6.5092899999999995E-2</c:v>
                </c:pt>
                <c:pt idx="8681">
                  <c:v>-6.4903500000000003E-2</c:v>
                </c:pt>
                <c:pt idx="8682">
                  <c:v>-6.4721299999999996E-2</c:v>
                </c:pt>
                <c:pt idx="8683">
                  <c:v>-6.4546699999999999E-2</c:v>
                </c:pt>
                <c:pt idx="8684">
                  <c:v>-6.4380800000000002E-2</c:v>
                </c:pt>
                <c:pt idx="8685">
                  <c:v>-6.4222199999999993E-2</c:v>
                </c:pt>
                <c:pt idx="8686">
                  <c:v>-6.4067499999999999E-2</c:v>
                </c:pt>
                <c:pt idx="8687">
                  <c:v>-6.3919500000000004E-2</c:v>
                </c:pt>
                <c:pt idx="8688">
                  <c:v>-6.3785999999999995E-2</c:v>
                </c:pt>
                <c:pt idx="8689">
                  <c:v>-6.3672900000000004E-2</c:v>
                </c:pt>
                <c:pt idx="8690">
                  <c:v>-6.3579399999999994E-2</c:v>
                </c:pt>
                <c:pt idx="8691">
                  <c:v>-6.3496999999999998E-2</c:v>
                </c:pt>
                <c:pt idx="8692">
                  <c:v>-6.3414899999999996E-2</c:v>
                </c:pt>
                <c:pt idx="8693">
                  <c:v>-6.3325500000000007E-2</c:v>
                </c:pt>
                <c:pt idx="8694">
                  <c:v>-6.3225900000000002E-2</c:v>
                </c:pt>
                <c:pt idx="8695">
                  <c:v>-6.3119900000000007E-2</c:v>
                </c:pt>
                <c:pt idx="8696">
                  <c:v>-6.3017199999999995E-2</c:v>
                </c:pt>
                <c:pt idx="8697">
                  <c:v>-6.29218E-2</c:v>
                </c:pt>
                <c:pt idx="8698">
                  <c:v>-6.2828499999999995E-2</c:v>
                </c:pt>
                <c:pt idx="8699">
                  <c:v>-6.2736100000000003E-2</c:v>
                </c:pt>
                <c:pt idx="8700">
                  <c:v>-6.2654899999999999E-2</c:v>
                </c:pt>
                <c:pt idx="8701">
                  <c:v>-6.2598000000000001E-2</c:v>
                </c:pt>
                <c:pt idx="8702">
                  <c:v>-6.2570700000000007E-2</c:v>
                </c:pt>
                <c:pt idx="8703">
                  <c:v>-6.2573100000000006E-2</c:v>
                </c:pt>
                <c:pt idx="8704">
                  <c:v>-6.2606099999999998E-2</c:v>
                </c:pt>
                <c:pt idx="8705">
                  <c:v>-6.2669900000000001E-2</c:v>
                </c:pt>
                <c:pt idx="8706">
                  <c:v>-6.27635E-2</c:v>
                </c:pt>
                <c:pt idx="8707">
                  <c:v>-6.2885700000000003E-2</c:v>
                </c:pt>
                <c:pt idx="8708">
                  <c:v>-6.3032199999999997E-2</c:v>
                </c:pt>
                <c:pt idx="8709">
                  <c:v>-6.3196500000000003E-2</c:v>
                </c:pt>
                <c:pt idx="8710">
                  <c:v>-6.3370300000000004E-2</c:v>
                </c:pt>
                <c:pt idx="8711">
                  <c:v>-6.3543600000000006E-2</c:v>
                </c:pt>
                <c:pt idx="8712">
                  <c:v>-6.3707100000000003E-2</c:v>
                </c:pt>
                <c:pt idx="8713">
                  <c:v>-6.3855999999999996E-2</c:v>
                </c:pt>
                <c:pt idx="8714">
                  <c:v>-6.3987299999999997E-2</c:v>
                </c:pt>
                <c:pt idx="8715">
                  <c:v>-6.4093899999999995E-2</c:v>
                </c:pt>
                <c:pt idx="8716">
                  <c:v>-6.4171000000000006E-2</c:v>
                </c:pt>
                <c:pt idx="8717">
                  <c:v>-6.4222100000000004E-2</c:v>
                </c:pt>
                <c:pt idx="8718">
                  <c:v>-6.4255199999999998E-2</c:v>
                </c:pt>
                <c:pt idx="8719">
                  <c:v>-6.4278000000000002E-2</c:v>
                </c:pt>
                <c:pt idx="8720">
                  <c:v>-6.42958E-2</c:v>
                </c:pt>
                <c:pt idx="8721">
                  <c:v>-6.4308599999999994E-2</c:v>
                </c:pt>
                <c:pt idx="8722">
                  <c:v>-6.43093E-2</c:v>
                </c:pt>
                <c:pt idx="8723">
                  <c:v>-6.4289700000000005E-2</c:v>
                </c:pt>
                <c:pt idx="8724">
                  <c:v>-6.4248600000000003E-2</c:v>
                </c:pt>
                <c:pt idx="8725">
                  <c:v>-6.4188899999999993E-2</c:v>
                </c:pt>
                <c:pt idx="8726">
                  <c:v>-6.4108999999999999E-2</c:v>
                </c:pt>
                <c:pt idx="8727">
                  <c:v>-6.4005400000000004E-2</c:v>
                </c:pt>
                <c:pt idx="8728">
                  <c:v>-6.3882700000000001E-2</c:v>
                </c:pt>
                <c:pt idx="8729">
                  <c:v>-6.3754599999999995E-2</c:v>
                </c:pt>
                <c:pt idx="8730">
                  <c:v>-6.3630699999999998E-2</c:v>
                </c:pt>
                <c:pt idx="8731">
                  <c:v>-6.3510999999999998E-2</c:v>
                </c:pt>
                <c:pt idx="8732">
                  <c:v>-6.3394699999999998E-2</c:v>
                </c:pt>
                <c:pt idx="8733">
                  <c:v>-6.3282500000000005E-2</c:v>
                </c:pt>
                <c:pt idx="8734">
                  <c:v>-6.31713E-2</c:v>
                </c:pt>
                <c:pt idx="8735">
                  <c:v>-6.3054200000000005E-2</c:v>
                </c:pt>
                <c:pt idx="8736">
                  <c:v>-6.2926700000000002E-2</c:v>
                </c:pt>
                <c:pt idx="8737">
                  <c:v>-6.2788800000000006E-2</c:v>
                </c:pt>
                <c:pt idx="8738">
                  <c:v>-6.2639E-2</c:v>
                </c:pt>
                <c:pt idx="8739">
                  <c:v>-6.2475099999999999E-2</c:v>
                </c:pt>
                <c:pt idx="8740">
                  <c:v>-6.2298800000000001E-2</c:v>
                </c:pt>
                <c:pt idx="8741">
                  <c:v>-6.2109299999999999E-2</c:v>
                </c:pt>
                <c:pt idx="8742">
                  <c:v>-6.1896699999999999E-2</c:v>
                </c:pt>
                <c:pt idx="8743">
                  <c:v>-6.1649500000000003E-2</c:v>
                </c:pt>
                <c:pt idx="8744">
                  <c:v>-6.1367600000000001E-2</c:v>
                </c:pt>
                <c:pt idx="8745">
                  <c:v>-6.1058899999999999E-2</c:v>
                </c:pt>
                <c:pt idx="8746">
                  <c:v>-6.0729600000000002E-2</c:v>
                </c:pt>
                <c:pt idx="8747">
                  <c:v>-6.0381799999999999E-2</c:v>
                </c:pt>
                <c:pt idx="8748">
                  <c:v>-6.00172E-2</c:v>
                </c:pt>
                <c:pt idx="8749">
                  <c:v>-5.9640600000000002E-2</c:v>
                </c:pt>
                <c:pt idx="8750">
                  <c:v>-5.9256499999999997E-2</c:v>
                </c:pt>
                <c:pt idx="8751">
                  <c:v>-5.8864699999999999E-2</c:v>
                </c:pt>
                <c:pt idx="8752">
                  <c:v>-5.8466499999999998E-2</c:v>
                </c:pt>
                <c:pt idx="8753">
                  <c:v>-5.8066100000000002E-2</c:v>
                </c:pt>
                <c:pt idx="8754">
                  <c:v>-5.76616E-2</c:v>
                </c:pt>
                <c:pt idx="8755">
                  <c:v>-5.7241500000000001E-2</c:v>
                </c:pt>
                <c:pt idx="8756">
                  <c:v>-5.67977E-2</c:v>
                </c:pt>
                <c:pt idx="8757">
                  <c:v>-5.6334299999999997E-2</c:v>
                </c:pt>
                <c:pt idx="8758">
                  <c:v>-5.5859899999999997E-2</c:v>
                </c:pt>
                <c:pt idx="8759">
                  <c:v>-5.5377999999999997E-2</c:v>
                </c:pt>
                <c:pt idx="8760">
                  <c:v>-5.4884500000000003E-2</c:v>
                </c:pt>
                <c:pt idx="8761">
                  <c:v>-5.4370099999999998E-2</c:v>
                </c:pt>
                <c:pt idx="8762">
                  <c:v>-5.3829500000000002E-2</c:v>
                </c:pt>
                <c:pt idx="8763">
                  <c:v>-5.3265199999999999E-2</c:v>
                </c:pt>
                <c:pt idx="8764">
                  <c:v>-5.2681100000000002E-2</c:v>
                </c:pt>
                <c:pt idx="8765">
                  <c:v>-5.2080899999999999E-2</c:v>
                </c:pt>
                <c:pt idx="8766">
                  <c:v>-5.1468399999999997E-2</c:v>
                </c:pt>
                <c:pt idx="8767">
                  <c:v>-5.0843800000000001E-2</c:v>
                </c:pt>
                <c:pt idx="8768">
                  <c:v>-5.0204600000000002E-2</c:v>
                </c:pt>
                <c:pt idx="8769">
                  <c:v>-4.9551699999999997E-2</c:v>
                </c:pt>
                <c:pt idx="8770">
                  <c:v>-4.8889500000000002E-2</c:v>
                </c:pt>
                <c:pt idx="8771">
                  <c:v>-4.82169E-2</c:v>
                </c:pt>
                <c:pt idx="8772">
                  <c:v>-4.7529000000000002E-2</c:v>
                </c:pt>
                <c:pt idx="8773">
                  <c:v>-4.6827800000000003E-2</c:v>
                </c:pt>
                <c:pt idx="8774">
                  <c:v>-4.6119100000000003E-2</c:v>
                </c:pt>
                <c:pt idx="8775">
                  <c:v>-4.5399299999999997E-2</c:v>
                </c:pt>
                <c:pt idx="8776">
                  <c:v>-4.4659699999999997E-2</c:v>
                </c:pt>
                <c:pt idx="8777">
                  <c:v>-4.3897499999999999E-2</c:v>
                </c:pt>
                <c:pt idx="8778">
                  <c:v>-4.3112400000000002E-2</c:v>
                </c:pt>
                <c:pt idx="8779">
                  <c:v>-4.22989E-2</c:v>
                </c:pt>
                <c:pt idx="8780">
                  <c:v>-4.1453499999999997E-2</c:v>
                </c:pt>
                <c:pt idx="8781">
                  <c:v>-4.0579799999999999E-2</c:v>
                </c:pt>
                <c:pt idx="8782">
                  <c:v>-3.9680699999999999E-2</c:v>
                </c:pt>
                <c:pt idx="8783">
                  <c:v>-3.8754700000000003E-2</c:v>
                </c:pt>
                <c:pt idx="8784">
                  <c:v>-3.7801800000000003E-2</c:v>
                </c:pt>
                <c:pt idx="8785">
                  <c:v>-3.6824500000000003E-2</c:v>
                </c:pt>
                <c:pt idx="8786">
                  <c:v>-3.5826999999999998E-2</c:v>
                </c:pt>
                <c:pt idx="8787">
                  <c:v>-3.4815899999999997E-2</c:v>
                </c:pt>
                <c:pt idx="8788">
                  <c:v>-3.38023E-2</c:v>
                </c:pt>
                <c:pt idx="8789">
                  <c:v>-3.2799799999999997E-2</c:v>
                </c:pt>
                <c:pt idx="8790">
                  <c:v>-3.1821099999999998E-2</c:v>
                </c:pt>
                <c:pt idx="8791">
                  <c:v>-3.0876799999999999E-2</c:v>
                </c:pt>
                <c:pt idx="8792">
                  <c:v>-2.9971299999999999E-2</c:v>
                </c:pt>
                <c:pt idx="8793">
                  <c:v>-2.9098800000000001E-2</c:v>
                </c:pt>
                <c:pt idx="8794">
                  <c:v>-2.8247100000000001E-2</c:v>
                </c:pt>
                <c:pt idx="8795">
                  <c:v>-2.74089E-2</c:v>
                </c:pt>
                <c:pt idx="8796">
                  <c:v>-2.6589499999999999E-2</c:v>
                </c:pt>
                <c:pt idx="8797">
                  <c:v>-2.5804799999999999E-2</c:v>
                </c:pt>
                <c:pt idx="8798">
                  <c:v>-2.50675E-2</c:v>
                </c:pt>
                <c:pt idx="8799">
                  <c:v>-2.4372100000000001E-2</c:v>
                </c:pt>
                <c:pt idx="8800">
                  <c:v>-2.3699700000000001E-2</c:v>
                </c:pt>
                <c:pt idx="8801">
                  <c:v>-2.3036000000000001E-2</c:v>
                </c:pt>
                <c:pt idx="8802">
                  <c:v>-2.2379799999999998E-2</c:v>
                </c:pt>
                <c:pt idx="8803">
                  <c:v>-2.1735299999999999E-2</c:v>
                </c:pt>
                <c:pt idx="8804">
                  <c:v>-2.1103E-2</c:v>
                </c:pt>
                <c:pt idx="8805">
                  <c:v>-2.04861E-2</c:v>
                </c:pt>
                <c:pt idx="8806">
                  <c:v>-1.9898099999999998E-2</c:v>
                </c:pt>
                <c:pt idx="8807">
                  <c:v>-1.9352100000000001E-2</c:v>
                </c:pt>
                <c:pt idx="8808">
                  <c:v>-1.88527E-2</c:v>
                </c:pt>
                <c:pt idx="8809">
                  <c:v>-1.8403200000000002E-2</c:v>
                </c:pt>
                <c:pt idx="8810">
                  <c:v>-1.80085E-2</c:v>
                </c:pt>
                <c:pt idx="8811">
                  <c:v>-1.7670000000000002E-2</c:v>
                </c:pt>
                <c:pt idx="8812">
                  <c:v>-1.73875E-2</c:v>
                </c:pt>
                <c:pt idx="8813">
                  <c:v>-1.7164599999999999E-2</c:v>
                </c:pt>
                <c:pt idx="8814">
                  <c:v>-1.7005699999999999E-2</c:v>
                </c:pt>
                <c:pt idx="8815">
                  <c:v>-1.6909E-2</c:v>
                </c:pt>
                <c:pt idx="8816">
                  <c:v>-1.68741E-2</c:v>
                </c:pt>
                <c:pt idx="8817">
                  <c:v>-1.6911200000000001E-2</c:v>
                </c:pt>
                <c:pt idx="8818">
                  <c:v>-1.7033400000000001E-2</c:v>
                </c:pt>
                <c:pt idx="8819">
                  <c:v>-1.7242199999999999E-2</c:v>
                </c:pt>
                <c:pt idx="8820">
                  <c:v>-1.7531100000000001E-2</c:v>
                </c:pt>
                <c:pt idx="8821">
                  <c:v>-1.7894899999999998E-2</c:v>
                </c:pt>
                <c:pt idx="8822">
                  <c:v>-1.8328899999999999E-2</c:v>
                </c:pt>
                <c:pt idx="8823">
                  <c:v>-1.8826599999999999E-2</c:v>
                </c:pt>
                <c:pt idx="8824">
                  <c:v>-1.93861E-2</c:v>
                </c:pt>
                <c:pt idx="8825">
                  <c:v>-2.0015999999999999E-2</c:v>
                </c:pt>
                <c:pt idx="8826">
                  <c:v>-2.0725899999999998E-2</c:v>
                </c:pt>
                <c:pt idx="8827">
                  <c:v>-2.1513600000000001E-2</c:v>
                </c:pt>
                <c:pt idx="8828">
                  <c:v>-2.23638E-2</c:v>
                </c:pt>
                <c:pt idx="8829">
                  <c:v>-2.3257400000000001E-2</c:v>
                </c:pt>
                <c:pt idx="8830">
                  <c:v>-2.4189800000000001E-2</c:v>
                </c:pt>
                <c:pt idx="8831">
                  <c:v>-2.51731E-2</c:v>
                </c:pt>
                <c:pt idx="8832">
                  <c:v>-2.6223799999999999E-2</c:v>
                </c:pt>
                <c:pt idx="8833">
                  <c:v>-2.73545E-2</c:v>
                </c:pt>
                <c:pt idx="8834">
                  <c:v>-2.85708E-2</c:v>
                </c:pt>
                <c:pt idx="8835">
                  <c:v>-2.9874000000000001E-2</c:v>
                </c:pt>
                <c:pt idx="8836">
                  <c:v>-3.1266700000000001E-2</c:v>
                </c:pt>
                <c:pt idx="8837">
                  <c:v>-3.2749300000000002E-2</c:v>
                </c:pt>
                <c:pt idx="8838">
                  <c:v>-3.4314900000000002E-2</c:v>
                </c:pt>
                <c:pt idx="8839">
                  <c:v>-3.5957900000000001E-2</c:v>
                </c:pt>
                <c:pt idx="8840">
                  <c:v>-3.7682500000000001E-2</c:v>
                </c:pt>
                <c:pt idx="8841">
                  <c:v>-3.9494500000000002E-2</c:v>
                </c:pt>
                <c:pt idx="8842">
                  <c:v>-4.1393300000000001E-2</c:v>
                </c:pt>
                <c:pt idx="8843">
                  <c:v>-4.3377300000000001E-2</c:v>
                </c:pt>
                <c:pt idx="8844">
                  <c:v>-4.5445600000000003E-2</c:v>
                </c:pt>
                <c:pt idx="8845">
                  <c:v>-4.7591000000000001E-2</c:v>
                </c:pt>
                <c:pt idx="8846">
                  <c:v>-4.9799400000000001E-2</c:v>
                </c:pt>
                <c:pt idx="8847">
                  <c:v>-5.2059899999999999E-2</c:v>
                </c:pt>
                <c:pt idx="8848">
                  <c:v>-5.4367199999999997E-2</c:v>
                </c:pt>
                <c:pt idx="8849">
                  <c:v>-5.6718499999999998E-2</c:v>
                </c:pt>
                <c:pt idx="8850">
                  <c:v>-5.9114E-2</c:v>
                </c:pt>
                <c:pt idx="8851">
                  <c:v>-6.1554499999999998E-2</c:v>
                </c:pt>
                <c:pt idx="8852">
                  <c:v>-6.4034099999999997E-2</c:v>
                </c:pt>
                <c:pt idx="8853">
                  <c:v>-6.6547499999999996E-2</c:v>
                </c:pt>
                <c:pt idx="8854">
                  <c:v>-6.9098999999999994E-2</c:v>
                </c:pt>
                <c:pt idx="8855">
                  <c:v>-7.16947E-2</c:v>
                </c:pt>
                <c:pt idx="8856">
                  <c:v>-7.4330099999999996E-2</c:v>
                </c:pt>
                <c:pt idx="8857">
                  <c:v>-7.6993099999999995E-2</c:v>
                </c:pt>
                <c:pt idx="8858">
                  <c:v>-7.9675700000000002E-2</c:v>
                </c:pt>
                <c:pt idx="8859">
                  <c:v>-8.2376099999999994E-2</c:v>
                </c:pt>
                <c:pt idx="8860">
                  <c:v>-8.5092100000000004E-2</c:v>
                </c:pt>
                <c:pt idx="8861">
                  <c:v>-8.7824100000000002E-2</c:v>
                </c:pt>
                <c:pt idx="8862">
                  <c:v>-9.0572299999999994E-2</c:v>
                </c:pt>
                <c:pt idx="8863">
                  <c:v>-9.3331200000000003E-2</c:v>
                </c:pt>
                <c:pt idx="8864">
                  <c:v>-9.6095700000000006E-2</c:v>
                </c:pt>
                <c:pt idx="8865">
                  <c:v>-9.8867499999999997E-2</c:v>
                </c:pt>
                <c:pt idx="8866">
                  <c:v>-0.101647</c:v>
                </c:pt>
                <c:pt idx="8867">
                  <c:v>-0.10443</c:v>
                </c:pt>
                <c:pt idx="8868">
                  <c:v>-0.107215</c:v>
                </c:pt>
                <c:pt idx="8869">
                  <c:v>-0.11000699999999999</c:v>
                </c:pt>
                <c:pt idx="8870">
                  <c:v>-0.112804</c:v>
                </c:pt>
                <c:pt idx="8871">
                  <c:v>-0.11559800000000001</c:v>
                </c:pt>
                <c:pt idx="8872">
                  <c:v>-0.118391</c:v>
                </c:pt>
                <c:pt idx="8873">
                  <c:v>-0.121186</c:v>
                </c:pt>
                <c:pt idx="8874">
                  <c:v>-0.123977</c:v>
                </c:pt>
                <c:pt idx="8875">
                  <c:v>-0.126748</c:v>
                </c:pt>
                <c:pt idx="8876">
                  <c:v>-0.12948999999999999</c:v>
                </c:pt>
                <c:pt idx="8877">
                  <c:v>-0.13220799999999999</c:v>
                </c:pt>
                <c:pt idx="8878">
                  <c:v>-0.13490199999999999</c:v>
                </c:pt>
                <c:pt idx="8879">
                  <c:v>-0.13756299999999999</c:v>
                </c:pt>
                <c:pt idx="8880">
                  <c:v>-0.140177</c:v>
                </c:pt>
                <c:pt idx="8881">
                  <c:v>-0.142734</c:v>
                </c:pt>
                <c:pt idx="8882">
                  <c:v>-0.14522099999999999</c:v>
                </c:pt>
                <c:pt idx="8883">
                  <c:v>-0.14763000000000001</c:v>
                </c:pt>
                <c:pt idx="8884">
                  <c:v>-0.14996799999999999</c:v>
                </c:pt>
                <c:pt idx="8885">
                  <c:v>-0.152249</c:v>
                </c:pt>
                <c:pt idx="8886">
                  <c:v>-0.15448000000000001</c:v>
                </c:pt>
                <c:pt idx="8887">
                  <c:v>-0.15665000000000001</c:v>
                </c:pt>
                <c:pt idx="8888">
                  <c:v>-0.15874199999999999</c:v>
                </c:pt>
                <c:pt idx="8889">
                  <c:v>-0.160742</c:v>
                </c:pt>
                <c:pt idx="8890">
                  <c:v>-0.16264999999999999</c:v>
                </c:pt>
                <c:pt idx="8891">
                  <c:v>-0.164468</c:v>
                </c:pt>
                <c:pt idx="8892">
                  <c:v>-0.16619200000000001</c:v>
                </c:pt>
                <c:pt idx="8893">
                  <c:v>-0.167821</c:v>
                </c:pt>
                <c:pt idx="8894">
                  <c:v>-0.16936100000000001</c:v>
                </c:pt>
                <c:pt idx="8895">
                  <c:v>-0.170823</c:v>
                </c:pt>
                <c:pt idx="8896">
                  <c:v>-0.17221400000000001</c:v>
                </c:pt>
                <c:pt idx="8897">
                  <c:v>-0.17352799999999999</c:v>
                </c:pt>
                <c:pt idx="8898">
                  <c:v>-0.174757</c:v>
                </c:pt>
                <c:pt idx="8899">
                  <c:v>-0.17589099999999999</c:v>
                </c:pt>
                <c:pt idx="8900">
                  <c:v>-0.17693200000000001</c:v>
                </c:pt>
                <c:pt idx="8901">
                  <c:v>-0.17788399999999999</c:v>
                </c:pt>
                <c:pt idx="8902">
                  <c:v>-0.17874999999999999</c:v>
                </c:pt>
                <c:pt idx="8903">
                  <c:v>-0.17952699999999999</c:v>
                </c:pt>
                <c:pt idx="8904">
                  <c:v>-0.18021300000000001</c:v>
                </c:pt>
                <c:pt idx="8905">
                  <c:v>-0.180807</c:v>
                </c:pt>
                <c:pt idx="8906">
                  <c:v>-0.18130299999999999</c:v>
                </c:pt>
                <c:pt idx="8907">
                  <c:v>-0.181697</c:v>
                </c:pt>
                <c:pt idx="8908">
                  <c:v>-0.181982</c:v>
                </c:pt>
                <c:pt idx="8909">
                  <c:v>-0.18214900000000001</c:v>
                </c:pt>
                <c:pt idx="8910">
                  <c:v>-0.182195</c:v>
                </c:pt>
                <c:pt idx="8911">
                  <c:v>-0.182117</c:v>
                </c:pt>
                <c:pt idx="8912">
                  <c:v>-0.181919</c:v>
                </c:pt>
                <c:pt idx="8913">
                  <c:v>-0.181613</c:v>
                </c:pt>
                <c:pt idx="8914">
                  <c:v>-0.18121300000000001</c:v>
                </c:pt>
                <c:pt idx="8915">
                  <c:v>-0.18072099999999999</c:v>
                </c:pt>
                <c:pt idx="8916">
                  <c:v>-0.18012400000000001</c:v>
                </c:pt>
                <c:pt idx="8917">
                  <c:v>-0.17941199999999999</c:v>
                </c:pt>
                <c:pt idx="8918">
                  <c:v>-0.178589</c:v>
                </c:pt>
                <c:pt idx="8919">
                  <c:v>-0.17766100000000001</c:v>
                </c:pt>
                <c:pt idx="8920">
                  <c:v>-0.17663400000000001</c:v>
                </c:pt>
                <c:pt idx="8921">
                  <c:v>-0.175512</c:v>
                </c:pt>
                <c:pt idx="8922">
                  <c:v>-0.17429600000000001</c:v>
                </c:pt>
                <c:pt idx="8923">
                  <c:v>-0.172987</c:v>
                </c:pt>
                <c:pt idx="8924">
                  <c:v>-0.17158799999999999</c:v>
                </c:pt>
                <c:pt idx="8925">
                  <c:v>-0.17010500000000001</c:v>
                </c:pt>
                <c:pt idx="8926">
                  <c:v>-0.168541</c:v>
                </c:pt>
                <c:pt idx="8927">
                  <c:v>-0.16689599999999999</c:v>
                </c:pt>
                <c:pt idx="8928">
                  <c:v>-0.16517599999999999</c:v>
                </c:pt>
                <c:pt idx="8929">
                  <c:v>-0.16339300000000001</c:v>
                </c:pt>
                <c:pt idx="8930">
                  <c:v>-0.161553</c:v>
                </c:pt>
                <c:pt idx="8931">
                  <c:v>-0.15965099999999999</c:v>
                </c:pt>
                <c:pt idx="8932">
                  <c:v>-0.15767900000000001</c:v>
                </c:pt>
                <c:pt idx="8933">
                  <c:v>-0.15563299999999999</c:v>
                </c:pt>
                <c:pt idx="8934">
                  <c:v>-0.15351899999999999</c:v>
                </c:pt>
                <c:pt idx="8935">
                  <c:v>-0.15134700000000001</c:v>
                </c:pt>
                <c:pt idx="8936">
                  <c:v>-0.14912300000000001</c:v>
                </c:pt>
                <c:pt idx="8937">
                  <c:v>-0.14685100000000001</c:v>
                </c:pt>
                <c:pt idx="8938">
                  <c:v>-0.144538</c:v>
                </c:pt>
                <c:pt idx="8939">
                  <c:v>-0.14218500000000001</c:v>
                </c:pt>
                <c:pt idx="8940">
                  <c:v>-0.139788</c:v>
                </c:pt>
                <c:pt idx="8941">
                  <c:v>-0.13734499999999999</c:v>
                </c:pt>
                <c:pt idx="8942">
                  <c:v>-0.134857</c:v>
                </c:pt>
                <c:pt idx="8943">
                  <c:v>-0.132323</c:v>
                </c:pt>
                <c:pt idx="8944">
                  <c:v>-0.129745</c:v>
                </c:pt>
                <c:pt idx="8945">
                  <c:v>-0.12712999999999999</c:v>
                </c:pt>
                <c:pt idx="8946">
                  <c:v>-0.12449399999999999</c:v>
                </c:pt>
                <c:pt idx="8947">
                  <c:v>-0.121848</c:v>
                </c:pt>
                <c:pt idx="8948">
                  <c:v>-0.119198</c:v>
                </c:pt>
                <c:pt idx="8949">
                  <c:v>-0.116548</c:v>
                </c:pt>
                <c:pt idx="8950">
                  <c:v>-0.113902</c:v>
                </c:pt>
                <c:pt idx="8951">
                  <c:v>-0.111264</c:v>
                </c:pt>
                <c:pt idx="8952">
                  <c:v>-0.108638</c:v>
                </c:pt>
                <c:pt idx="8953">
                  <c:v>-0.10602399999999999</c:v>
                </c:pt>
                <c:pt idx="8954">
                  <c:v>-0.103432</c:v>
                </c:pt>
                <c:pt idx="8955">
                  <c:v>-0.100878</c:v>
                </c:pt>
                <c:pt idx="8956">
                  <c:v>-9.8366400000000007E-2</c:v>
                </c:pt>
                <c:pt idx="8957">
                  <c:v>-9.5897499999999997E-2</c:v>
                </c:pt>
                <c:pt idx="8958">
                  <c:v>-9.3473100000000003E-2</c:v>
                </c:pt>
                <c:pt idx="8959">
                  <c:v>-9.1096099999999999E-2</c:v>
                </c:pt>
                <c:pt idx="8960">
                  <c:v>-8.8766499999999998E-2</c:v>
                </c:pt>
                <c:pt idx="8961">
                  <c:v>-8.64867E-2</c:v>
                </c:pt>
                <c:pt idx="8962">
                  <c:v>-8.4264699999999998E-2</c:v>
                </c:pt>
                <c:pt idx="8963">
                  <c:v>-8.2105899999999996E-2</c:v>
                </c:pt>
                <c:pt idx="8964">
                  <c:v>-8.00096E-2</c:v>
                </c:pt>
                <c:pt idx="8965">
                  <c:v>-7.7976000000000004E-2</c:v>
                </c:pt>
                <c:pt idx="8966">
                  <c:v>-7.6008400000000004E-2</c:v>
                </c:pt>
                <c:pt idx="8967">
                  <c:v>-7.4108999999999994E-2</c:v>
                </c:pt>
                <c:pt idx="8968">
                  <c:v>-7.2278700000000001E-2</c:v>
                </c:pt>
                <c:pt idx="8969">
                  <c:v>-7.0520899999999997E-2</c:v>
                </c:pt>
                <c:pt idx="8970">
                  <c:v>-6.8841299999999994E-2</c:v>
                </c:pt>
                <c:pt idx="8971">
                  <c:v>-6.72431E-2</c:v>
                </c:pt>
                <c:pt idx="8972">
                  <c:v>-6.5728700000000001E-2</c:v>
                </c:pt>
                <c:pt idx="8973">
                  <c:v>-6.4299599999999998E-2</c:v>
                </c:pt>
                <c:pt idx="8974">
                  <c:v>-6.2953400000000007E-2</c:v>
                </c:pt>
                <c:pt idx="8975">
                  <c:v>-6.1686199999999997E-2</c:v>
                </c:pt>
                <c:pt idx="8976">
                  <c:v>-6.0498200000000002E-2</c:v>
                </c:pt>
                <c:pt idx="8977">
                  <c:v>-5.9397499999999999E-2</c:v>
                </c:pt>
                <c:pt idx="8978">
                  <c:v>-5.8395700000000002E-2</c:v>
                </c:pt>
                <c:pt idx="8979">
                  <c:v>-5.7499099999999997E-2</c:v>
                </c:pt>
                <c:pt idx="8980">
                  <c:v>-5.6704999999999998E-2</c:v>
                </c:pt>
                <c:pt idx="8981">
                  <c:v>-5.60101E-2</c:v>
                </c:pt>
                <c:pt idx="8982">
                  <c:v>-5.5423E-2</c:v>
                </c:pt>
                <c:pt idx="8983">
                  <c:v>-5.4945300000000002E-2</c:v>
                </c:pt>
                <c:pt idx="8984">
                  <c:v>-5.45304E-2</c:v>
                </c:pt>
                <c:pt idx="8985">
                  <c:v>-5.4143299999999998E-2</c:v>
                </c:pt>
                <c:pt idx="8986">
                  <c:v>-5.3836799999999997E-2</c:v>
                </c:pt>
                <c:pt idx="8987">
                  <c:v>-5.3651200000000003E-2</c:v>
                </c:pt>
                <c:pt idx="8988">
                  <c:v>-5.35565E-2</c:v>
                </c:pt>
                <c:pt idx="8989">
                  <c:v>-5.3543199999999999E-2</c:v>
                </c:pt>
                <c:pt idx="8990">
                  <c:v>-5.3631600000000001E-2</c:v>
                </c:pt>
                <c:pt idx="8991">
                  <c:v>-5.3828500000000001E-2</c:v>
                </c:pt>
                <c:pt idx="8992">
                  <c:v>-5.4129499999999997E-2</c:v>
                </c:pt>
                <c:pt idx="8993">
                  <c:v>-5.4527399999999997E-2</c:v>
                </c:pt>
                <c:pt idx="8994">
                  <c:v>-5.5017200000000002E-2</c:v>
                </c:pt>
                <c:pt idx="8995">
                  <c:v>-5.5597100000000003E-2</c:v>
                </c:pt>
                <c:pt idx="8996">
                  <c:v>-5.6266499999999997E-2</c:v>
                </c:pt>
                <c:pt idx="8997">
                  <c:v>-5.7025199999999998E-2</c:v>
                </c:pt>
                <c:pt idx="8998">
                  <c:v>-5.7872300000000002E-2</c:v>
                </c:pt>
                <c:pt idx="8999">
                  <c:v>-5.8804200000000001E-2</c:v>
                </c:pt>
                <c:pt idx="9000">
                  <c:v>-5.9815300000000002E-2</c:v>
                </c:pt>
                <c:pt idx="9001">
                  <c:v>-6.0901900000000002E-2</c:v>
                </c:pt>
                <c:pt idx="9002">
                  <c:v>-6.2064800000000003E-2</c:v>
                </c:pt>
                <c:pt idx="9003">
                  <c:v>-6.3305E-2</c:v>
                </c:pt>
                <c:pt idx="9004">
                  <c:v>-6.4617900000000006E-2</c:v>
                </c:pt>
                <c:pt idx="9005">
                  <c:v>-6.5999100000000005E-2</c:v>
                </c:pt>
                <c:pt idx="9006">
                  <c:v>-6.7449099999999998E-2</c:v>
                </c:pt>
                <c:pt idx="9007">
                  <c:v>-6.8967200000000006E-2</c:v>
                </c:pt>
                <c:pt idx="9008">
                  <c:v>-7.0546399999999995E-2</c:v>
                </c:pt>
                <c:pt idx="9009">
                  <c:v>-7.2177400000000003E-2</c:v>
                </c:pt>
                <c:pt idx="9010">
                  <c:v>-7.3854699999999995E-2</c:v>
                </c:pt>
                <c:pt idx="9011">
                  <c:v>-7.55773E-2</c:v>
                </c:pt>
                <c:pt idx="9012">
                  <c:v>-7.7343300000000004E-2</c:v>
                </c:pt>
                <c:pt idx="9013">
                  <c:v>-7.9145999999999994E-2</c:v>
                </c:pt>
                <c:pt idx="9014">
                  <c:v>-8.0980999999999997E-2</c:v>
                </c:pt>
                <c:pt idx="9015">
                  <c:v>-8.2848599999999994E-2</c:v>
                </c:pt>
                <c:pt idx="9016">
                  <c:v>-8.4745600000000004E-2</c:v>
                </c:pt>
                <c:pt idx="9017">
                  <c:v>-8.6663400000000002E-2</c:v>
                </c:pt>
                <c:pt idx="9018">
                  <c:v>-8.8590199999999994E-2</c:v>
                </c:pt>
                <c:pt idx="9019">
                  <c:v>-9.0512400000000007E-2</c:v>
                </c:pt>
                <c:pt idx="9020">
                  <c:v>-9.2420199999999994E-2</c:v>
                </c:pt>
                <c:pt idx="9021">
                  <c:v>-9.4314099999999998E-2</c:v>
                </c:pt>
                <c:pt idx="9022">
                  <c:v>-9.6202700000000002E-2</c:v>
                </c:pt>
                <c:pt idx="9023">
                  <c:v>-9.8092600000000002E-2</c:v>
                </c:pt>
                <c:pt idx="9024">
                  <c:v>-9.9980399999999997E-2</c:v>
                </c:pt>
                <c:pt idx="9025">
                  <c:v>-0.101852</c:v>
                </c:pt>
                <c:pt idx="9026">
                  <c:v>-0.103689</c:v>
                </c:pt>
                <c:pt idx="9027">
                  <c:v>-0.105479</c:v>
                </c:pt>
                <c:pt idx="9028">
                  <c:v>-0.10721600000000001</c:v>
                </c:pt>
                <c:pt idx="9029">
                  <c:v>-0.108893</c:v>
                </c:pt>
                <c:pt idx="9030">
                  <c:v>-0.110503</c:v>
                </c:pt>
                <c:pt idx="9031">
                  <c:v>-0.11204600000000001</c:v>
                </c:pt>
                <c:pt idx="9032">
                  <c:v>-0.113526</c:v>
                </c:pt>
                <c:pt idx="9033">
                  <c:v>-0.114937</c:v>
                </c:pt>
                <c:pt idx="9034">
                  <c:v>-0.116276</c:v>
                </c:pt>
                <c:pt idx="9035">
                  <c:v>-0.11754299999999999</c:v>
                </c:pt>
                <c:pt idx="9036">
                  <c:v>-0.11873400000000001</c:v>
                </c:pt>
                <c:pt idx="9037">
                  <c:v>-0.11985</c:v>
                </c:pt>
                <c:pt idx="9038">
                  <c:v>-0.120895</c:v>
                </c:pt>
                <c:pt idx="9039">
                  <c:v>-0.12187099999999999</c:v>
                </c:pt>
                <c:pt idx="9040">
                  <c:v>-0.12277200000000001</c:v>
                </c:pt>
                <c:pt idx="9041">
                  <c:v>-0.12359299999999999</c:v>
                </c:pt>
                <c:pt idx="9042">
                  <c:v>-0.124332</c:v>
                </c:pt>
                <c:pt idx="9043">
                  <c:v>-0.124984</c:v>
                </c:pt>
                <c:pt idx="9044">
                  <c:v>-0.12554000000000001</c:v>
                </c:pt>
                <c:pt idx="9045">
                  <c:v>-0.12598699999999999</c:v>
                </c:pt>
                <c:pt idx="9046">
                  <c:v>-0.12631400000000001</c:v>
                </c:pt>
                <c:pt idx="9047">
                  <c:v>-0.12651699999999999</c:v>
                </c:pt>
                <c:pt idx="9048">
                  <c:v>-0.12659500000000001</c:v>
                </c:pt>
                <c:pt idx="9049">
                  <c:v>-0.12655</c:v>
                </c:pt>
                <c:pt idx="9050">
                  <c:v>-0.126383</c:v>
                </c:pt>
                <c:pt idx="9051">
                  <c:v>-0.12608800000000001</c:v>
                </c:pt>
                <c:pt idx="9052">
                  <c:v>-0.12565799999999999</c:v>
                </c:pt>
                <c:pt idx="9053">
                  <c:v>-0.125086</c:v>
                </c:pt>
                <c:pt idx="9054">
                  <c:v>-0.124366</c:v>
                </c:pt>
                <c:pt idx="9055">
                  <c:v>-0.12350899999999999</c:v>
                </c:pt>
                <c:pt idx="9056">
                  <c:v>-0.122529</c:v>
                </c:pt>
                <c:pt idx="9057">
                  <c:v>-0.12143900000000001</c:v>
                </c:pt>
                <c:pt idx="9058">
                  <c:v>-0.12024</c:v>
                </c:pt>
                <c:pt idx="9059">
                  <c:v>-0.11892900000000001</c:v>
                </c:pt>
                <c:pt idx="9060">
                  <c:v>-0.11751</c:v>
                </c:pt>
                <c:pt idx="9061">
                  <c:v>-0.115994</c:v>
                </c:pt>
                <c:pt idx="9062">
                  <c:v>-0.114382</c:v>
                </c:pt>
                <c:pt idx="9063">
                  <c:v>-0.112673</c:v>
                </c:pt>
                <c:pt idx="9064">
                  <c:v>-0.110869</c:v>
                </c:pt>
                <c:pt idx="9065">
                  <c:v>-0.10897</c:v>
                </c:pt>
                <c:pt idx="9066">
                  <c:v>-0.106977</c:v>
                </c:pt>
                <c:pt idx="9067">
                  <c:v>-0.104892</c:v>
                </c:pt>
                <c:pt idx="9068">
                  <c:v>-0.102715</c:v>
                </c:pt>
                <c:pt idx="9069">
                  <c:v>-0.10044699999999999</c:v>
                </c:pt>
                <c:pt idx="9070">
                  <c:v>-9.8096699999999995E-2</c:v>
                </c:pt>
                <c:pt idx="9071">
                  <c:v>-9.5651299999999995E-2</c:v>
                </c:pt>
                <c:pt idx="9072">
                  <c:v>-9.3061400000000002E-2</c:v>
                </c:pt>
                <c:pt idx="9073">
                  <c:v>-9.0339500000000003E-2</c:v>
                </c:pt>
                <c:pt idx="9074">
                  <c:v>-8.7560700000000005E-2</c:v>
                </c:pt>
                <c:pt idx="9075">
                  <c:v>-8.4734199999999996E-2</c:v>
                </c:pt>
                <c:pt idx="9076">
                  <c:v>-8.1833799999999998E-2</c:v>
                </c:pt>
                <c:pt idx="9077">
                  <c:v>-7.88692E-2</c:v>
                </c:pt>
                <c:pt idx="9078">
                  <c:v>-7.5853400000000001E-2</c:v>
                </c:pt>
                <c:pt idx="9079">
                  <c:v>-7.2790199999999999E-2</c:v>
                </c:pt>
                <c:pt idx="9080">
                  <c:v>-6.9681400000000004E-2</c:v>
                </c:pt>
                <c:pt idx="9081">
                  <c:v>-6.6524600000000003E-2</c:v>
                </c:pt>
                <c:pt idx="9082">
                  <c:v>-6.3319E-2</c:v>
                </c:pt>
                <c:pt idx="9083">
                  <c:v>-6.00732E-2</c:v>
                </c:pt>
                <c:pt idx="9084">
                  <c:v>-5.6800799999999999E-2</c:v>
                </c:pt>
                <c:pt idx="9085">
                  <c:v>-5.3511599999999999E-2</c:v>
                </c:pt>
                <c:pt idx="9086">
                  <c:v>-5.0212399999999997E-2</c:v>
                </c:pt>
                <c:pt idx="9087">
                  <c:v>-4.6910599999999997E-2</c:v>
                </c:pt>
                <c:pt idx="9088">
                  <c:v>-4.3614E-2</c:v>
                </c:pt>
                <c:pt idx="9089">
                  <c:v>-4.0332699999999999E-2</c:v>
                </c:pt>
                <c:pt idx="9090">
                  <c:v>-3.7079800000000003E-2</c:v>
                </c:pt>
                <c:pt idx="9091">
                  <c:v>-3.38672E-2</c:v>
                </c:pt>
                <c:pt idx="9092">
                  <c:v>-3.07015E-2</c:v>
                </c:pt>
                <c:pt idx="9093">
                  <c:v>-2.75859E-2</c:v>
                </c:pt>
                <c:pt idx="9094">
                  <c:v>-2.45223E-2</c:v>
                </c:pt>
                <c:pt idx="9095">
                  <c:v>-2.1512300000000002E-2</c:v>
                </c:pt>
                <c:pt idx="9096">
                  <c:v>-1.8560799999999999E-2</c:v>
                </c:pt>
                <c:pt idx="9097">
                  <c:v>-1.5675600000000001E-2</c:v>
                </c:pt>
                <c:pt idx="9098">
                  <c:v>-1.2864199999999999E-2</c:v>
                </c:pt>
                <c:pt idx="9099">
                  <c:v>-1.01315E-2</c:v>
                </c:pt>
                <c:pt idx="9100" formatCode="0.00E+00">
                  <c:v>-7.4782599999999996E-3</c:v>
                </c:pt>
                <c:pt idx="9101" formatCode="0.00E+00">
                  <c:v>-4.9043899999999998E-3</c:v>
                </c:pt>
                <c:pt idx="9102" formatCode="0.00E+00">
                  <c:v>-2.41348E-3</c:v>
                </c:pt>
                <c:pt idx="9103" formatCode="0.00E+00">
                  <c:v>-7.4773100000000002E-6</c:v>
                </c:pt>
                <c:pt idx="9104" formatCode="0.00E+00">
                  <c:v>2.31504E-3</c:v>
                </c:pt>
                <c:pt idx="9105" formatCode="0.00E+00">
                  <c:v>4.5522799999999997E-3</c:v>
                </c:pt>
                <c:pt idx="9106" formatCode="0.00E+00">
                  <c:v>6.6991400000000001E-3</c:v>
                </c:pt>
                <c:pt idx="9107" formatCode="0.00E+00">
                  <c:v>8.7518000000000006E-3</c:v>
                </c:pt>
                <c:pt idx="9108">
                  <c:v>1.07075E-2</c:v>
                </c:pt>
                <c:pt idx="9109">
                  <c:v>1.25618E-2</c:v>
                </c:pt>
                <c:pt idx="9110">
                  <c:v>1.4308299999999999E-2</c:v>
                </c:pt>
                <c:pt idx="9111">
                  <c:v>1.5940800000000001E-2</c:v>
                </c:pt>
                <c:pt idx="9112">
                  <c:v>1.7455399999999999E-2</c:v>
                </c:pt>
                <c:pt idx="9113">
                  <c:v>1.8850700000000001E-2</c:v>
                </c:pt>
                <c:pt idx="9114">
                  <c:v>2.0125000000000001E-2</c:v>
                </c:pt>
                <c:pt idx="9115">
                  <c:v>2.12737E-2</c:v>
                </c:pt>
                <c:pt idx="9116">
                  <c:v>2.2289900000000001E-2</c:v>
                </c:pt>
                <c:pt idx="9117">
                  <c:v>2.3167900000000002E-2</c:v>
                </c:pt>
                <c:pt idx="9118">
                  <c:v>2.3904600000000002E-2</c:v>
                </c:pt>
                <c:pt idx="9119">
                  <c:v>2.44972E-2</c:v>
                </c:pt>
                <c:pt idx="9120">
                  <c:v>2.4942800000000001E-2</c:v>
                </c:pt>
                <c:pt idx="9121">
                  <c:v>2.5240700000000001E-2</c:v>
                </c:pt>
                <c:pt idx="9122">
                  <c:v>2.5391899999999998E-2</c:v>
                </c:pt>
                <c:pt idx="9123">
                  <c:v>2.5395000000000001E-2</c:v>
                </c:pt>
                <c:pt idx="9124">
                  <c:v>2.5243700000000001E-2</c:v>
                </c:pt>
                <c:pt idx="9125">
                  <c:v>2.4931200000000001E-2</c:v>
                </c:pt>
                <c:pt idx="9126">
                  <c:v>2.4453699999999998E-2</c:v>
                </c:pt>
                <c:pt idx="9127">
                  <c:v>2.38103E-2</c:v>
                </c:pt>
                <c:pt idx="9128">
                  <c:v>2.3001799999999999E-2</c:v>
                </c:pt>
                <c:pt idx="9129">
                  <c:v>2.20295E-2</c:v>
                </c:pt>
                <c:pt idx="9130">
                  <c:v>2.0898E-2</c:v>
                </c:pt>
                <c:pt idx="9131">
                  <c:v>1.96127E-2</c:v>
                </c:pt>
                <c:pt idx="9132">
                  <c:v>1.8176600000000001E-2</c:v>
                </c:pt>
                <c:pt idx="9133">
                  <c:v>1.6590799999999999E-2</c:v>
                </c:pt>
                <c:pt idx="9134">
                  <c:v>1.48548E-2</c:v>
                </c:pt>
                <c:pt idx="9135">
                  <c:v>1.29661E-2</c:v>
                </c:pt>
                <c:pt idx="9136">
                  <c:v>1.09254E-2</c:v>
                </c:pt>
                <c:pt idx="9137" formatCode="0.00E+00">
                  <c:v>8.7376899999999993E-3</c:v>
                </c:pt>
                <c:pt idx="9138" formatCode="0.00E+00">
                  <c:v>6.41071E-3</c:v>
                </c:pt>
                <c:pt idx="9139" formatCode="0.00E+00">
                  <c:v>3.9501299999999996E-3</c:v>
                </c:pt>
                <c:pt idx="9140" formatCode="0.00E+00">
                  <c:v>1.3559500000000001E-3</c:v>
                </c:pt>
                <c:pt idx="9141" formatCode="0.00E+00">
                  <c:v>-1.3746400000000001E-3</c:v>
                </c:pt>
                <c:pt idx="9142" formatCode="0.00E+00">
                  <c:v>-4.2430100000000002E-3</c:v>
                </c:pt>
                <c:pt idx="9143" formatCode="0.00E+00">
                  <c:v>-7.2497200000000003E-3</c:v>
                </c:pt>
                <c:pt idx="9144">
                  <c:v>-1.0397699999999999E-2</c:v>
                </c:pt>
                <c:pt idx="9145">
                  <c:v>-1.36864E-2</c:v>
                </c:pt>
                <c:pt idx="9146">
                  <c:v>-1.7103199999999999E-2</c:v>
                </c:pt>
                <c:pt idx="9147">
                  <c:v>-2.0634099999999999E-2</c:v>
                </c:pt>
                <c:pt idx="9148">
                  <c:v>-2.4276499999999999E-2</c:v>
                </c:pt>
                <c:pt idx="9149">
                  <c:v>-2.80351E-2</c:v>
                </c:pt>
                <c:pt idx="9150">
                  <c:v>-3.1910599999999997E-2</c:v>
                </c:pt>
                <c:pt idx="9151">
                  <c:v>-3.5895900000000001E-2</c:v>
                </c:pt>
                <c:pt idx="9152">
                  <c:v>-3.9980000000000002E-2</c:v>
                </c:pt>
                <c:pt idx="9153">
                  <c:v>-4.4154699999999998E-2</c:v>
                </c:pt>
                <c:pt idx="9154">
                  <c:v>-4.8415199999999999E-2</c:v>
                </c:pt>
                <c:pt idx="9155">
                  <c:v>-5.2754000000000002E-2</c:v>
                </c:pt>
                <c:pt idx="9156">
                  <c:v>-5.71604E-2</c:v>
                </c:pt>
                <c:pt idx="9157">
                  <c:v>-6.1626100000000003E-2</c:v>
                </c:pt>
                <c:pt idx="9158">
                  <c:v>-6.6145099999999998E-2</c:v>
                </c:pt>
                <c:pt idx="9159">
                  <c:v>-7.0713200000000004E-2</c:v>
                </c:pt>
                <c:pt idx="9160">
                  <c:v>-7.5326799999999999E-2</c:v>
                </c:pt>
                <c:pt idx="9161">
                  <c:v>-7.9981999999999998E-2</c:v>
                </c:pt>
                <c:pt idx="9162">
                  <c:v>-8.4673300000000007E-2</c:v>
                </c:pt>
                <c:pt idx="9163">
                  <c:v>-8.9394600000000005E-2</c:v>
                </c:pt>
                <c:pt idx="9164">
                  <c:v>-9.4138899999999998E-2</c:v>
                </c:pt>
                <c:pt idx="9165">
                  <c:v>-9.8895800000000006E-2</c:v>
                </c:pt>
                <c:pt idx="9166">
                  <c:v>-0.103653</c:v>
                </c:pt>
                <c:pt idx="9167">
                  <c:v>-0.108402</c:v>
                </c:pt>
                <c:pt idx="9168">
                  <c:v>-0.113131</c:v>
                </c:pt>
                <c:pt idx="9169">
                  <c:v>-0.11783399999999999</c:v>
                </c:pt>
                <c:pt idx="9170">
                  <c:v>-0.122504</c:v>
                </c:pt>
                <c:pt idx="9171">
                  <c:v>-0.127139</c:v>
                </c:pt>
                <c:pt idx="9172">
                  <c:v>-0.13173499999999999</c:v>
                </c:pt>
                <c:pt idx="9173">
                  <c:v>-0.13628699999999999</c:v>
                </c:pt>
                <c:pt idx="9174">
                  <c:v>-0.140791</c:v>
                </c:pt>
                <c:pt idx="9175">
                  <c:v>-0.14524200000000001</c:v>
                </c:pt>
                <c:pt idx="9176">
                  <c:v>-0.14963399999999999</c:v>
                </c:pt>
                <c:pt idx="9177">
                  <c:v>-0.15395900000000001</c:v>
                </c:pt>
                <c:pt idx="9178">
                  <c:v>-0.15820500000000001</c:v>
                </c:pt>
                <c:pt idx="9179">
                  <c:v>-0.16236600000000001</c:v>
                </c:pt>
                <c:pt idx="9180">
                  <c:v>-0.166437</c:v>
                </c:pt>
                <c:pt idx="9181">
                  <c:v>-0.170407</c:v>
                </c:pt>
                <c:pt idx="9182">
                  <c:v>-0.17426800000000001</c:v>
                </c:pt>
                <c:pt idx="9183">
                  <c:v>-0.178007</c:v>
                </c:pt>
                <c:pt idx="9184">
                  <c:v>-0.181615</c:v>
                </c:pt>
                <c:pt idx="9185">
                  <c:v>-0.185086</c:v>
                </c:pt>
                <c:pt idx="9186">
                  <c:v>-0.188414</c:v>
                </c:pt>
                <c:pt idx="9187">
                  <c:v>-0.19159599999999999</c:v>
                </c:pt>
                <c:pt idx="9188">
                  <c:v>-0.19462499999999999</c:v>
                </c:pt>
                <c:pt idx="9189">
                  <c:v>-0.197495</c:v>
                </c:pt>
                <c:pt idx="9190">
                  <c:v>-0.20019999999999999</c:v>
                </c:pt>
                <c:pt idx="9191">
                  <c:v>-0.202737</c:v>
                </c:pt>
                <c:pt idx="9192">
                  <c:v>-0.20510400000000001</c:v>
                </c:pt>
                <c:pt idx="9193">
                  <c:v>-0.20730299999999999</c:v>
                </c:pt>
                <c:pt idx="9194">
                  <c:v>-0.20932799999999999</c:v>
                </c:pt>
                <c:pt idx="9195">
                  <c:v>-0.211176</c:v>
                </c:pt>
                <c:pt idx="9196">
                  <c:v>-0.212839</c:v>
                </c:pt>
                <c:pt idx="9197">
                  <c:v>-0.21431900000000001</c:v>
                </c:pt>
                <c:pt idx="9198">
                  <c:v>-0.215614</c:v>
                </c:pt>
                <c:pt idx="9199">
                  <c:v>-0.21671899999999999</c:v>
                </c:pt>
                <c:pt idx="9200">
                  <c:v>-0.21762899999999999</c:v>
                </c:pt>
                <c:pt idx="9201">
                  <c:v>-0.21834300000000001</c:v>
                </c:pt>
                <c:pt idx="9202">
                  <c:v>-0.218862</c:v>
                </c:pt>
                <c:pt idx="9203">
                  <c:v>-0.21918499999999999</c:v>
                </c:pt>
                <c:pt idx="9204">
                  <c:v>-0.21931100000000001</c:v>
                </c:pt>
                <c:pt idx="9205">
                  <c:v>-0.21923799999999999</c:v>
                </c:pt>
                <c:pt idx="9206">
                  <c:v>-0.21896199999999999</c:v>
                </c:pt>
                <c:pt idx="9207">
                  <c:v>-0.21848899999999999</c:v>
                </c:pt>
                <c:pt idx="9208">
                  <c:v>-0.21781600000000001</c:v>
                </c:pt>
                <c:pt idx="9209">
                  <c:v>-0.21690599999999999</c:v>
                </c:pt>
                <c:pt idx="9210">
                  <c:v>-0.215726</c:v>
                </c:pt>
                <c:pt idx="9211">
                  <c:v>-0.21431900000000001</c:v>
                </c:pt>
                <c:pt idx="9212">
                  <c:v>-0.21271999999999999</c:v>
                </c:pt>
                <c:pt idx="9213">
                  <c:v>-0.21090200000000001</c:v>
                </c:pt>
                <c:pt idx="9214">
                  <c:v>-0.20885799999999999</c:v>
                </c:pt>
                <c:pt idx="9215">
                  <c:v>-0.20660899999999999</c:v>
                </c:pt>
                <c:pt idx="9216">
                  <c:v>-0.20416400000000001</c:v>
                </c:pt>
                <c:pt idx="9217">
                  <c:v>-0.20152200000000001</c:v>
                </c:pt>
                <c:pt idx="9218">
                  <c:v>-0.19867899999999999</c:v>
                </c:pt>
                <c:pt idx="9219">
                  <c:v>-0.195634</c:v>
                </c:pt>
                <c:pt idx="9220">
                  <c:v>-0.19239000000000001</c:v>
                </c:pt>
                <c:pt idx="9221">
                  <c:v>-0.18895100000000001</c:v>
                </c:pt>
                <c:pt idx="9222">
                  <c:v>-0.18532599999999999</c:v>
                </c:pt>
                <c:pt idx="9223">
                  <c:v>-0.18151999999999999</c:v>
                </c:pt>
                <c:pt idx="9224">
                  <c:v>-0.177539</c:v>
                </c:pt>
                <c:pt idx="9225">
                  <c:v>-0.17338999999999999</c:v>
                </c:pt>
                <c:pt idx="9226">
                  <c:v>-0.16908100000000001</c:v>
                </c:pt>
                <c:pt idx="9227">
                  <c:v>-0.16462099999999999</c:v>
                </c:pt>
                <c:pt idx="9228">
                  <c:v>-0.16001799999999999</c:v>
                </c:pt>
                <c:pt idx="9229">
                  <c:v>-0.155281</c:v>
                </c:pt>
                <c:pt idx="9230">
                  <c:v>-0.15041399999999999</c:v>
                </c:pt>
                <c:pt idx="9231">
                  <c:v>-0.14542099999999999</c:v>
                </c:pt>
                <c:pt idx="9232">
                  <c:v>-0.14030500000000001</c:v>
                </c:pt>
                <c:pt idx="9233">
                  <c:v>-0.135073</c:v>
                </c:pt>
                <c:pt idx="9234">
                  <c:v>-0.12973000000000001</c:v>
                </c:pt>
                <c:pt idx="9235">
                  <c:v>-0.12428</c:v>
                </c:pt>
                <c:pt idx="9236">
                  <c:v>-0.118728</c:v>
                </c:pt>
                <c:pt idx="9237">
                  <c:v>-0.113079</c:v>
                </c:pt>
                <c:pt idx="9238">
                  <c:v>-0.107339</c:v>
                </c:pt>
                <c:pt idx="9239">
                  <c:v>-0.101511</c:v>
                </c:pt>
                <c:pt idx="9240">
                  <c:v>-9.5602300000000001E-2</c:v>
                </c:pt>
                <c:pt idx="9241">
                  <c:v>-8.9618600000000007E-2</c:v>
                </c:pt>
                <c:pt idx="9242">
                  <c:v>-8.3567000000000002E-2</c:v>
                </c:pt>
                <c:pt idx="9243">
                  <c:v>-7.7455399999999994E-2</c:v>
                </c:pt>
                <c:pt idx="9244">
                  <c:v>-7.1291999999999994E-2</c:v>
                </c:pt>
                <c:pt idx="9245">
                  <c:v>-6.50863E-2</c:v>
                </c:pt>
                <c:pt idx="9246">
                  <c:v>-5.8848600000000001E-2</c:v>
                </c:pt>
                <c:pt idx="9247">
                  <c:v>-5.2587399999999999E-2</c:v>
                </c:pt>
                <c:pt idx="9248">
                  <c:v>-4.6309900000000001E-2</c:v>
                </c:pt>
                <c:pt idx="9249">
                  <c:v>-4.0023200000000002E-2</c:v>
                </c:pt>
                <c:pt idx="9250">
                  <c:v>-3.3735599999999998E-2</c:v>
                </c:pt>
                <c:pt idx="9251">
                  <c:v>-2.7455799999999999E-2</c:v>
                </c:pt>
                <c:pt idx="9252">
                  <c:v>-2.1191600000000001E-2</c:v>
                </c:pt>
                <c:pt idx="9253">
                  <c:v>-1.4949499999999999E-2</c:v>
                </c:pt>
                <c:pt idx="9254" formatCode="0.00E+00">
                  <c:v>-8.7361000000000001E-3</c:v>
                </c:pt>
                <c:pt idx="9255" formatCode="0.00E+00">
                  <c:v>-2.5569500000000001E-3</c:v>
                </c:pt>
                <c:pt idx="9256" formatCode="0.00E+00">
                  <c:v>3.5829099999999999E-3</c:v>
                </c:pt>
                <c:pt idx="9257" formatCode="0.00E+00">
                  <c:v>9.67814E-3</c:v>
                </c:pt>
                <c:pt idx="9258">
                  <c:v>1.5723399999999998E-2</c:v>
                </c:pt>
                <c:pt idx="9259">
                  <c:v>2.1714600000000001E-2</c:v>
                </c:pt>
                <c:pt idx="9260">
                  <c:v>2.7646500000000001E-2</c:v>
                </c:pt>
                <c:pt idx="9261">
                  <c:v>3.3511899999999997E-2</c:v>
                </c:pt>
                <c:pt idx="9262">
                  <c:v>3.9300700000000001E-2</c:v>
                </c:pt>
                <c:pt idx="9263">
                  <c:v>4.5003000000000001E-2</c:v>
                </c:pt>
                <c:pt idx="9264">
                  <c:v>5.0610500000000003E-2</c:v>
                </c:pt>
                <c:pt idx="9265">
                  <c:v>5.6116800000000001E-2</c:v>
                </c:pt>
                <c:pt idx="9266">
                  <c:v>6.1515599999999997E-2</c:v>
                </c:pt>
                <c:pt idx="9267">
                  <c:v>6.6800999999999999E-2</c:v>
                </c:pt>
                <c:pt idx="9268">
                  <c:v>7.1968699999999997E-2</c:v>
                </c:pt>
                <c:pt idx="9269">
                  <c:v>7.7015600000000003E-2</c:v>
                </c:pt>
                <c:pt idx="9270">
                  <c:v>8.1938200000000003E-2</c:v>
                </c:pt>
                <c:pt idx="9271">
                  <c:v>8.6731100000000005E-2</c:v>
                </c:pt>
                <c:pt idx="9272">
                  <c:v>9.1387499999999997E-2</c:v>
                </c:pt>
                <c:pt idx="9273">
                  <c:v>9.5900899999999997E-2</c:v>
                </c:pt>
                <c:pt idx="9274">
                  <c:v>0.10026500000000001</c:v>
                </c:pt>
                <c:pt idx="9275">
                  <c:v>0.104478</c:v>
                </c:pt>
                <c:pt idx="9276">
                  <c:v>0.108541</c:v>
                </c:pt>
                <c:pt idx="9277">
                  <c:v>0.112454</c:v>
                </c:pt>
                <c:pt idx="9278">
                  <c:v>0.116215</c:v>
                </c:pt>
                <c:pt idx="9279">
                  <c:v>0.11981899999999999</c:v>
                </c:pt>
                <c:pt idx="9280">
                  <c:v>0.123263</c:v>
                </c:pt>
                <c:pt idx="9281">
                  <c:v>0.12654099999999999</c:v>
                </c:pt>
                <c:pt idx="9282">
                  <c:v>0.12964700000000001</c:v>
                </c:pt>
                <c:pt idx="9283">
                  <c:v>0.13258400000000001</c:v>
                </c:pt>
                <c:pt idx="9284">
                  <c:v>0.135354</c:v>
                </c:pt>
                <c:pt idx="9285">
                  <c:v>0.137958</c:v>
                </c:pt>
                <c:pt idx="9286">
                  <c:v>0.14038900000000001</c:v>
                </c:pt>
                <c:pt idx="9287">
                  <c:v>0.14263899999999999</c:v>
                </c:pt>
                <c:pt idx="9288">
                  <c:v>0.144704</c:v>
                </c:pt>
                <c:pt idx="9289">
                  <c:v>0.14657999999999999</c:v>
                </c:pt>
                <c:pt idx="9290">
                  <c:v>0.14827299999999999</c:v>
                </c:pt>
                <c:pt idx="9291">
                  <c:v>0.149786</c:v>
                </c:pt>
                <c:pt idx="9292">
                  <c:v>0.15112100000000001</c:v>
                </c:pt>
                <c:pt idx="9293">
                  <c:v>0.15228</c:v>
                </c:pt>
                <c:pt idx="9294">
                  <c:v>0.15326200000000001</c:v>
                </c:pt>
                <c:pt idx="9295">
                  <c:v>0.15406500000000001</c:v>
                </c:pt>
                <c:pt idx="9296">
                  <c:v>0.15468899999999999</c:v>
                </c:pt>
                <c:pt idx="9297">
                  <c:v>0.15512999999999999</c:v>
                </c:pt>
                <c:pt idx="9298">
                  <c:v>0.155388</c:v>
                </c:pt>
                <c:pt idx="9299">
                  <c:v>0.15546599999999999</c:v>
                </c:pt>
                <c:pt idx="9300">
                  <c:v>0.15536700000000001</c:v>
                </c:pt>
                <c:pt idx="9301">
                  <c:v>0.15509400000000001</c:v>
                </c:pt>
                <c:pt idx="9302">
                  <c:v>0.15465000000000001</c:v>
                </c:pt>
                <c:pt idx="9303">
                  <c:v>0.15403800000000001</c:v>
                </c:pt>
                <c:pt idx="9304">
                  <c:v>0.15326500000000001</c:v>
                </c:pt>
                <c:pt idx="9305">
                  <c:v>0.152333</c:v>
                </c:pt>
                <c:pt idx="9306">
                  <c:v>0.15124499999999999</c:v>
                </c:pt>
                <c:pt idx="9307">
                  <c:v>0.150001</c:v>
                </c:pt>
                <c:pt idx="9308">
                  <c:v>0.14860300000000001</c:v>
                </c:pt>
                <c:pt idx="9309">
                  <c:v>0.14705399999999999</c:v>
                </c:pt>
                <c:pt idx="9310">
                  <c:v>0.14535899999999999</c:v>
                </c:pt>
                <c:pt idx="9311">
                  <c:v>0.14352100000000001</c:v>
                </c:pt>
                <c:pt idx="9312">
                  <c:v>0.141543</c:v>
                </c:pt>
                <c:pt idx="9313">
                  <c:v>0.139432</c:v>
                </c:pt>
                <c:pt idx="9314">
                  <c:v>0.13719200000000001</c:v>
                </c:pt>
                <c:pt idx="9315">
                  <c:v>0.134829</c:v>
                </c:pt>
                <c:pt idx="9316">
                  <c:v>0.13234599999999999</c:v>
                </c:pt>
                <c:pt idx="9317">
                  <c:v>0.129745</c:v>
                </c:pt>
                <c:pt idx="9318">
                  <c:v>0.12703200000000001</c:v>
                </c:pt>
                <c:pt idx="9319">
                  <c:v>0.124212</c:v>
                </c:pt>
                <c:pt idx="9320">
                  <c:v>0.121294</c:v>
                </c:pt>
                <c:pt idx="9321">
                  <c:v>0.118284</c:v>
                </c:pt>
                <c:pt idx="9322">
                  <c:v>0.115186</c:v>
                </c:pt>
                <c:pt idx="9323">
                  <c:v>0.11200400000000001</c:v>
                </c:pt>
                <c:pt idx="9324">
                  <c:v>0.10874499999999999</c:v>
                </c:pt>
                <c:pt idx="9325">
                  <c:v>0.10541300000000001</c:v>
                </c:pt>
                <c:pt idx="9326">
                  <c:v>0.10201499999999999</c:v>
                </c:pt>
                <c:pt idx="9327">
                  <c:v>9.8554199999999995E-2</c:v>
                </c:pt>
                <c:pt idx="9328">
                  <c:v>9.5037499999999997E-2</c:v>
                </c:pt>
                <c:pt idx="9329">
                  <c:v>9.1470899999999994E-2</c:v>
                </c:pt>
                <c:pt idx="9330">
                  <c:v>8.7860099999999997E-2</c:v>
                </c:pt>
                <c:pt idx="9331">
                  <c:v>8.4210499999999994E-2</c:v>
                </c:pt>
                <c:pt idx="9332">
                  <c:v>8.0527600000000005E-2</c:v>
                </c:pt>
                <c:pt idx="9333">
                  <c:v>7.6817399999999994E-2</c:v>
                </c:pt>
                <c:pt idx="9334">
                  <c:v>7.30851E-2</c:v>
                </c:pt>
                <c:pt idx="9335">
                  <c:v>6.9334999999999994E-2</c:v>
                </c:pt>
                <c:pt idx="9336">
                  <c:v>6.5570299999999998E-2</c:v>
                </c:pt>
                <c:pt idx="9337">
                  <c:v>6.1794799999999997E-2</c:v>
                </c:pt>
                <c:pt idx="9338">
                  <c:v>5.8012599999999998E-2</c:v>
                </c:pt>
                <c:pt idx="9339">
                  <c:v>5.4228499999999999E-2</c:v>
                </c:pt>
                <c:pt idx="9340">
                  <c:v>5.0447699999999998E-2</c:v>
                </c:pt>
                <c:pt idx="9341">
                  <c:v>4.6674800000000002E-2</c:v>
                </c:pt>
                <c:pt idx="9342">
                  <c:v>4.29147E-2</c:v>
                </c:pt>
                <c:pt idx="9343">
                  <c:v>3.9172800000000001E-2</c:v>
                </c:pt>
                <c:pt idx="9344">
                  <c:v>3.5454800000000002E-2</c:v>
                </c:pt>
                <c:pt idx="9345">
                  <c:v>3.1765799999999997E-2</c:v>
                </c:pt>
                <c:pt idx="9346">
                  <c:v>2.8109599999999998E-2</c:v>
                </c:pt>
                <c:pt idx="9347">
                  <c:v>2.4489400000000001E-2</c:v>
                </c:pt>
                <c:pt idx="9348">
                  <c:v>2.0908400000000001E-2</c:v>
                </c:pt>
                <c:pt idx="9349">
                  <c:v>1.737E-2</c:v>
                </c:pt>
                <c:pt idx="9350">
                  <c:v>1.38776E-2</c:v>
                </c:pt>
                <c:pt idx="9351">
                  <c:v>1.04355E-2</c:v>
                </c:pt>
                <c:pt idx="9352" formatCode="0.00E+00">
                  <c:v>7.0478199999999998E-3</c:v>
                </c:pt>
                <c:pt idx="9353" formatCode="0.00E+00">
                  <c:v>3.7170699999999998E-3</c:v>
                </c:pt>
                <c:pt idx="9354" formatCode="0.00E+00">
                  <c:v>4.46141E-4</c:v>
                </c:pt>
                <c:pt idx="9355" formatCode="0.00E+00">
                  <c:v>-2.7605400000000001E-3</c:v>
                </c:pt>
                <c:pt idx="9356" formatCode="0.00E+00">
                  <c:v>-5.8987900000000001E-3</c:v>
                </c:pt>
                <c:pt idx="9357" formatCode="0.00E+00">
                  <c:v>-8.9655199999999994E-3</c:v>
                </c:pt>
                <c:pt idx="9358">
                  <c:v>-1.19568E-2</c:v>
                </c:pt>
                <c:pt idx="9359">
                  <c:v>-1.48688E-2</c:v>
                </c:pt>
                <c:pt idx="9360">
                  <c:v>-1.7699900000000001E-2</c:v>
                </c:pt>
                <c:pt idx="9361">
                  <c:v>-2.0449599999999998E-2</c:v>
                </c:pt>
                <c:pt idx="9362">
                  <c:v>-2.31162E-2</c:v>
                </c:pt>
                <c:pt idx="9363">
                  <c:v>-2.56984E-2</c:v>
                </c:pt>
                <c:pt idx="9364">
                  <c:v>-2.8196300000000001E-2</c:v>
                </c:pt>
                <c:pt idx="9365">
                  <c:v>-3.0609399999999998E-2</c:v>
                </c:pt>
                <c:pt idx="9366">
                  <c:v>-3.2935899999999997E-2</c:v>
                </c:pt>
                <c:pt idx="9367">
                  <c:v>-3.5174200000000003E-2</c:v>
                </c:pt>
                <c:pt idx="9368">
                  <c:v>-3.7323000000000002E-2</c:v>
                </c:pt>
                <c:pt idx="9369">
                  <c:v>-3.9380999999999999E-2</c:v>
                </c:pt>
                <c:pt idx="9370">
                  <c:v>-4.1347299999999997E-2</c:v>
                </c:pt>
                <c:pt idx="9371">
                  <c:v>-4.3220700000000001E-2</c:v>
                </c:pt>
                <c:pt idx="9372">
                  <c:v>-4.4999400000000002E-2</c:v>
                </c:pt>
                <c:pt idx="9373">
                  <c:v>-4.6681899999999998E-2</c:v>
                </c:pt>
                <c:pt idx="9374">
                  <c:v>-4.82683E-2</c:v>
                </c:pt>
                <c:pt idx="9375">
                  <c:v>-4.9759100000000001E-2</c:v>
                </c:pt>
                <c:pt idx="9376">
                  <c:v>-5.1153700000000003E-2</c:v>
                </c:pt>
                <c:pt idx="9377">
                  <c:v>-5.2452100000000002E-2</c:v>
                </c:pt>
                <c:pt idx="9378">
                  <c:v>-5.3656099999999998E-2</c:v>
                </c:pt>
                <c:pt idx="9379">
                  <c:v>-5.4766700000000001E-2</c:v>
                </c:pt>
                <c:pt idx="9380">
                  <c:v>-5.5783899999999997E-2</c:v>
                </c:pt>
                <c:pt idx="9381">
                  <c:v>-5.6706899999999998E-2</c:v>
                </c:pt>
                <c:pt idx="9382">
                  <c:v>-5.75354E-2</c:v>
                </c:pt>
                <c:pt idx="9383">
                  <c:v>-5.8270299999999997E-2</c:v>
                </c:pt>
                <c:pt idx="9384">
                  <c:v>-5.8913600000000003E-2</c:v>
                </c:pt>
                <c:pt idx="9385">
                  <c:v>-5.94675E-2</c:v>
                </c:pt>
                <c:pt idx="9386">
                  <c:v>-5.9933100000000003E-2</c:v>
                </c:pt>
                <c:pt idx="9387">
                  <c:v>-6.0311799999999999E-2</c:v>
                </c:pt>
                <c:pt idx="9388">
                  <c:v>-6.0606100000000003E-2</c:v>
                </c:pt>
                <c:pt idx="9389">
                  <c:v>-6.08181E-2</c:v>
                </c:pt>
                <c:pt idx="9390">
                  <c:v>-6.09501E-2</c:v>
                </c:pt>
                <c:pt idx="9391">
                  <c:v>-6.10039E-2</c:v>
                </c:pt>
                <c:pt idx="9392">
                  <c:v>-6.0980100000000002E-2</c:v>
                </c:pt>
                <c:pt idx="9393">
                  <c:v>-6.0878300000000003E-2</c:v>
                </c:pt>
                <c:pt idx="9394">
                  <c:v>-6.06984E-2</c:v>
                </c:pt>
                <c:pt idx="9395">
                  <c:v>-6.04419E-2</c:v>
                </c:pt>
                <c:pt idx="9396">
                  <c:v>-6.0110799999999999E-2</c:v>
                </c:pt>
                <c:pt idx="9397">
                  <c:v>-5.9707200000000002E-2</c:v>
                </c:pt>
                <c:pt idx="9398">
                  <c:v>-5.9234500000000002E-2</c:v>
                </c:pt>
                <c:pt idx="9399">
                  <c:v>-5.8696499999999999E-2</c:v>
                </c:pt>
                <c:pt idx="9400">
                  <c:v>-5.8096000000000002E-2</c:v>
                </c:pt>
                <c:pt idx="9401">
                  <c:v>-5.7434899999999997E-2</c:v>
                </c:pt>
                <c:pt idx="9402">
                  <c:v>-5.6714800000000003E-2</c:v>
                </c:pt>
                <c:pt idx="9403">
                  <c:v>-5.5938000000000002E-2</c:v>
                </c:pt>
                <c:pt idx="9404">
                  <c:v>-5.51081E-2</c:v>
                </c:pt>
                <c:pt idx="9405">
                  <c:v>-5.4230199999999999E-2</c:v>
                </c:pt>
                <c:pt idx="9406">
                  <c:v>-5.3308599999999998E-2</c:v>
                </c:pt>
                <c:pt idx="9407">
                  <c:v>-5.2346700000000003E-2</c:v>
                </c:pt>
                <c:pt idx="9408">
                  <c:v>-5.1347400000000001E-2</c:v>
                </c:pt>
                <c:pt idx="9409">
                  <c:v>-5.0313400000000001E-2</c:v>
                </c:pt>
                <c:pt idx="9410">
                  <c:v>-4.92456E-2</c:v>
                </c:pt>
                <c:pt idx="9411">
                  <c:v>-4.8143499999999999E-2</c:v>
                </c:pt>
                <c:pt idx="9412">
                  <c:v>-4.7008300000000003E-2</c:v>
                </c:pt>
                <c:pt idx="9413">
                  <c:v>-4.5843399999999999E-2</c:v>
                </c:pt>
                <c:pt idx="9414">
                  <c:v>-4.4652799999999999E-2</c:v>
                </c:pt>
                <c:pt idx="9415">
                  <c:v>-4.3438299999999999E-2</c:v>
                </c:pt>
                <c:pt idx="9416">
                  <c:v>-4.2200500000000002E-2</c:v>
                </c:pt>
                <c:pt idx="9417">
                  <c:v>-4.09401E-2</c:v>
                </c:pt>
                <c:pt idx="9418">
                  <c:v>-3.9659199999999999E-2</c:v>
                </c:pt>
                <c:pt idx="9419">
                  <c:v>-3.8360900000000003E-2</c:v>
                </c:pt>
                <c:pt idx="9420">
                  <c:v>-3.7047099999999999E-2</c:v>
                </c:pt>
                <c:pt idx="9421">
                  <c:v>-3.5719300000000002E-2</c:v>
                </c:pt>
                <c:pt idx="9422">
                  <c:v>-3.4380599999999997E-2</c:v>
                </c:pt>
                <c:pt idx="9423">
                  <c:v>-3.3034800000000003E-2</c:v>
                </c:pt>
                <c:pt idx="9424">
                  <c:v>-3.1684200000000003E-2</c:v>
                </c:pt>
                <c:pt idx="9425">
                  <c:v>-3.0330300000000001E-2</c:v>
                </c:pt>
                <c:pt idx="9426">
                  <c:v>-2.8974799999999998E-2</c:v>
                </c:pt>
                <c:pt idx="9427">
                  <c:v>-2.76198E-2</c:v>
                </c:pt>
                <c:pt idx="9428">
                  <c:v>-2.6267700000000001E-2</c:v>
                </c:pt>
                <c:pt idx="9429">
                  <c:v>-2.49202E-2</c:v>
                </c:pt>
                <c:pt idx="9430">
                  <c:v>-2.3577600000000001E-2</c:v>
                </c:pt>
                <c:pt idx="9431">
                  <c:v>-2.2239399999999999E-2</c:v>
                </c:pt>
                <c:pt idx="9432">
                  <c:v>-2.0905199999999999E-2</c:v>
                </c:pt>
                <c:pt idx="9433">
                  <c:v>-1.9575700000000001E-2</c:v>
                </c:pt>
                <c:pt idx="9434">
                  <c:v>-1.8251799999999999E-2</c:v>
                </c:pt>
                <c:pt idx="9435">
                  <c:v>-1.6934299999999999E-2</c:v>
                </c:pt>
                <c:pt idx="9436">
                  <c:v>-1.5623400000000001E-2</c:v>
                </c:pt>
                <c:pt idx="9437">
                  <c:v>-1.4320599999999999E-2</c:v>
                </c:pt>
                <c:pt idx="9438">
                  <c:v>-1.3027499999999999E-2</c:v>
                </c:pt>
                <c:pt idx="9439">
                  <c:v>-1.1745200000000001E-2</c:v>
                </c:pt>
                <c:pt idx="9440">
                  <c:v>-1.0474900000000001E-2</c:v>
                </c:pt>
                <c:pt idx="9441" formatCode="0.00E+00">
                  <c:v>-9.2173299999999993E-3</c:v>
                </c:pt>
                <c:pt idx="9442" formatCode="0.00E+00">
                  <c:v>-7.9719100000000005E-3</c:v>
                </c:pt>
                <c:pt idx="9443" formatCode="0.00E+00">
                  <c:v>-6.7385099999999996E-3</c:v>
                </c:pt>
                <c:pt idx="9444" formatCode="0.00E+00">
                  <c:v>-5.5172900000000002E-3</c:v>
                </c:pt>
                <c:pt idx="9445" formatCode="0.00E+00">
                  <c:v>-4.3074699999999999E-3</c:v>
                </c:pt>
                <c:pt idx="9446" formatCode="0.00E+00">
                  <c:v>-3.1074700000000002E-3</c:v>
                </c:pt>
                <c:pt idx="9447" formatCode="0.00E+00">
                  <c:v>-1.9164399999999999E-3</c:v>
                </c:pt>
                <c:pt idx="9448" formatCode="0.00E+00">
                  <c:v>-7.3445200000000002E-4</c:v>
                </c:pt>
                <c:pt idx="9449" formatCode="0.00E+00">
                  <c:v>4.3888999999999999E-4</c:v>
                </c:pt>
                <c:pt idx="9450" formatCode="0.00E+00">
                  <c:v>1.60377E-3</c:v>
                </c:pt>
                <c:pt idx="9451" formatCode="0.00E+00">
                  <c:v>2.7586500000000001E-3</c:v>
                </c:pt>
                <c:pt idx="9452" formatCode="0.00E+00">
                  <c:v>3.9019100000000002E-3</c:v>
                </c:pt>
                <c:pt idx="9453" formatCode="0.00E+00">
                  <c:v>5.0341600000000002E-3</c:v>
                </c:pt>
                <c:pt idx="9454" formatCode="0.00E+00">
                  <c:v>6.1577799999999999E-3</c:v>
                </c:pt>
                <c:pt idx="9455" formatCode="0.00E+00">
                  <c:v>7.2748700000000001E-3</c:v>
                </c:pt>
                <c:pt idx="9456" formatCode="0.00E+00">
                  <c:v>8.3863600000000007E-3</c:v>
                </c:pt>
                <c:pt idx="9457" formatCode="0.00E+00">
                  <c:v>9.4924699999999994E-3</c:v>
                </c:pt>
                <c:pt idx="9458">
                  <c:v>1.05936E-2</c:v>
                </c:pt>
                <c:pt idx="9459">
                  <c:v>1.1690900000000001E-2</c:v>
                </c:pt>
                <c:pt idx="9460">
                  <c:v>1.27866E-2</c:v>
                </c:pt>
                <c:pt idx="9461">
                  <c:v>1.38844E-2</c:v>
                </c:pt>
                <c:pt idx="9462">
                  <c:v>1.4987500000000001E-2</c:v>
                </c:pt>
                <c:pt idx="9463">
                  <c:v>1.6096900000000001E-2</c:v>
                </c:pt>
                <c:pt idx="9464">
                  <c:v>1.7212399999999999E-2</c:v>
                </c:pt>
                <c:pt idx="9465">
                  <c:v>1.8333800000000001E-2</c:v>
                </c:pt>
                <c:pt idx="9466">
                  <c:v>1.9462500000000001E-2</c:v>
                </c:pt>
                <c:pt idx="9467">
                  <c:v>2.0599699999999999E-2</c:v>
                </c:pt>
                <c:pt idx="9468">
                  <c:v>2.17462E-2</c:v>
                </c:pt>
                <c:pt idx="9469">
                  <c:v>2.2903199999999999E-2</c:v>
                </c:pt>
                <c:pt idx="9470">
                  <c:v>2.4072400000000001E-2</c:v>
                </c:pt>
                <c:pt idx="9471">
                  <c:v>2.5256000000000001E-2</c:v>
                </c:pt>
                <c:pt idx="9472">
                  <c:v>2.6456E-2</c:v>
                </c:pt>
                <c:pt idx="9473">
                  <c:v>2.7673699999999999E-2</c:v>
                </c:pt>
                <c:pt idx="9474">
                  <c:v>2.8910499999999999E-2</c:v>
                </c:pt>
                <c:pt idx="9475">
                  <c:v>3.0167599999999999E-2</c:v>
                </c:pt>
                <c:pt idx="9476">
                  <c:v>3.1445899999999999E-2</c:v>
                </c:pt>
                <c:pt idx="9477">
                  <c:v>3.2745999999999997E-2</c:v>
                </c:pt>
                <c:pt idx="9478">
                  <c:v>3.4068899999999999E-2</c:v>
                </c:pt>
                <c:pt idx="9479">
                  <c:v>3.5416499999999997E-2</c:v>
                </c:pt>
                <c:pt idx="9480">
                  <c:v>3.6790700000000003E-2</c:v>
                </c:pt>
                <c:pt idx="9481">
                  <c:v>3.8193299999999999E-2</c:v>
                </c:pt>
                <c:pt idx="9482">
                  <c:v>3.9625800000000003E-2</c:v>
                </c:pt>
                <c:pt idx="9483">
                  <c:v>4.1089899999999999E-2</c:v>
                </c:pt>
                <c:pt idx="9484">
                  <c:v>4.2587199999999999E-2</c:v>
                </c:pt>
                <c:pt idx="9485">
                  <c:v>4.41188E-2</c:v>
                </c:pt>
                <c:pt idx="9486">
                  <c:v>4.5685799999999999E-2</c:v>
                </c:pt>
                <c:pt idx="9487">
                  <c:v>4.7289100000000001E-2</c:v>
                </c:pt>
                <c:pt idx="9488">
                  <c:v>4.8929199999999999E-2</c:v>
                </c:pt>
                <c:pt idx="9489">
                  <c:v>5.0606699999999998E-2</c:v>
                </c:pt>
                <c:pt idx="9490">
                  <c:v>5.2322599999999997E-2</c:v>
                </c:pt>
                <c:pt idx="9491">
                  <c:v>5.4077199999999999E-2</c:v>
                </c:pt>
                <c:pt idx="9492">
                  <c:v>5.5869500000000002E-2</c:v>
                </c:pt>
                <c:pt idx="9493">
                  <c:v>5.7698399999999997E-2</c:v>
                </c:pt>
                <c:pt idx="9494">
                  <c:v>5.9564400000000003E-2</c:v>
                </c:pt>
                <c:pt idx="9495">
                  <c:v>6.1468799999999997E-2</c:v>
                </c:pt>
                <c:pt idx="9496">
                  <c:v>6.3411599999999999E-2</c:v>
                </c:pt>
                <c:pt idx="9497">
                  <c:v>6.5392500000000006E-2</c:v>
                </c:pt>
                <c:pt idx="9498">
                  <c:v>6.7411499999999999E-2</c:v>
                </c:pt>
                <c:pt idx="9499">
                  <c:v>6.9468699999999994E-2</c:v>
                </c:pt>
                <c:pt idx="9500">
                  <c:v>7.15639E-2</c:v>
                </c:pt>
                <c:pt idx="9501">
                  <c:v>7.3695700000000003E-2</c:v>
                </c:pt>
                <c:pt idx="9502">
                  <c:v>7.5863E-2</c:v>
                </c:pt>
                <c:pt idx="9503">
                  <c:v>7.8065800000000005E-2</c:v>
                </c:pt>
                <c:pt idx="9504">
                  <c:v>8.0304299999999995E-2</c:v>
                </c:pt>
                <c:pt idx="9505">
                  <c:v>8.2578799999999994E-2</c:v>
                </c:pt>
                <c:pt idx="9506">
                  <c:v>8.4887799999999999E-2</c:v>
                </c:pt>
                <c:pt idx="9507">
                  <c:v>8.7229600000000004E-2</c:v>
                </c:pt>
                <c:pt idx="9508">
                  <c:v>8.9602600000000004E-2</c:v>
                </c:pt>
                <c:pt idx="9509">
                  <c:v>9.2005299999999998E-2</c:v>
                </c:pt>
                <c:pt idx="9510">
                  <c:v>9.44353E-2</c:v>
                </c:pt>
                <c:pt idx="9511">
                  <c:v>9.6890100000000007E-2</c:v>
                </c:pt>
                <c:pt idx="9512">
                  <c:v>9.9368600000000001E-2</c:v>
                </c:pt>
                <c:pt idx="9513">
                  <c:v>0.101869</c:v>
                </c:pt>
                <c:pt idx="9514">
                  <c:v>0.10439</c:v>
                </c:pt>
                <c:pt idx="9515">
                  <c:v>0.106929</c:v>
                </c:pt>
                <c:pt idx="9516">
                  <c:v>0.109484</c:v>
                </c:pt>
                <c:pt idx="9517">
                  <c:v>0.112052</c:v>
                </c:pt>
                <c:pt idx="9518">
                  <c:v>0.114631</c:v>
                </c:pt>
                <c:pt idx="9519">
                  <c:v>0.11722</c:v>
                </c:pt>
                <c:pt idx="9520">
                  <c:v>0.11981799999999999</c:v>
                </c:pt>
                <c:pt idx="9521">
                  <c:v>0.122421</c:v>
                </c:pt>
                <c:pt idx="9522">
                  <c:v>0.125026</c:v>
                </c:pt>
                <c:pt idx="9523">
                  <c:v>0.12762999999999999</c:v>
                </c:pt>
                <c:pt idx="9524">
                  <c:v>0.13023100000000001</c:v>
                </c:pt>
                <c:pt idx="9525" formatCode="0.00E+00">
                  <c:v>0.132826</c:v>
                </c:pt>
                <c:pt idx="9526" formatCode="0.00E+00">
                  <c:v>0.135412</c:v>
                </c:pt>
                <c:pt idx="9527" formatCode="0.00E+00">
                  <c:v>0.137987</c:v>
                </c:pt>
                <c:pt idx="9528" formatCode="0.00E+00">
                  <c:v>0.140546</c:v>
                </c:pt>
                <c:pt idx="9529" formatCode="0.00E+00">
                  <c:v>0.14308699999999999</c:v>
                </c:pt>
                <c:pt idx="9530" formatCode="0.00E+00">
                  <c:v>0.14560799999999999</c:v>
                </c:pt>
                <c:pt idx="9531" formatCode="0.00E+00">
                  <c:v>0.14810400000000001</c:v>
                </c:pt>
                <c:pt idx="9532">
                  <c:v>0.15057300000000001</c:v>
                </c:pt>
                <c:pt idx="9533">
                  <c:v>0.15301100000000001</c:v>
                </c:pt>
                <c:pt idx="9534">
                  <c:v>0.155413</c:v>
                </c:pt>
                <c:pt idx="9535">
                  <c:v>0.157776</c:v>
                </c:pt>
                <c:pt idx="9536">
                  <c:v>0.16009699999999999</c:v>
                </c:pt>
                <c:pt idx="9537">
                  <c:v>0.16237099999999999</c:v>
                </c:pt>
                <c:pt idx="9538">
                  <c:v>0.16459699999999999</c:v>
                </c:pt>
                <c:pt idx="9539">
                  <c:v>0.166771</c:v>
                </c:pt>
                <c:pt idx="9540">
                  <c:v>0.16888900000000001</c:v>
                </c:pt>
                <c:pt idx="9541">
                  <c:v>0.17094799999999999</c:v>
                </c:pt>
                <c:pt idx="9542">
                  <c:v>0.17294499999999999</c:v>
                </c:pt>
                <c:pt idx="9543">
                  <c:v>0.174877</c:v>
                </c:pt>
                <c:pt idx="9544">
                  <c:v>0.17673900000000001</c:v>
                </c:pt>
                <c:pt idx="9545">
                  <c:v>0.17852799999999999</c:v>
                </c:pt>
                <c:pt idx="9546">
                  <c:v>0.18023900000000001</c:v>
                </c:pt>
                <c:pt idx="9547">
                  <c:v>0.181869</c:v>
                </c:pt>
                <c:pt idx="9548">
                  <c:v>0.183416</c:v>
                </c:pt>
                <c:pt idx="9549">
                  <c:v>0.18487999999999999</c:v>
                </c:pt>
                <c:pt idx="9550">
                  <c:v>0.18625700000000001</c:v>
                </c:pt>
                <c:pt idx="9551">
                  <c:v>0.18754599999999999</c:v>
                </c:pt>
                <c:pt idx="9552">
                  <c:v>0.18874099999999999</c:v>
                </c:pt>
                <c:pt idx="9553">
                  <c:v>0.18984100000000001</c:v>
                </c:pt>
                <c:pt idx="9554">
                  <c:v>0.19084200000000001</c:v>
                </c:pt>
                <c:pt idx="9555">
                  <c:v>0.19173899999999999</c:v>
                </c:pt>
                <c:pt idx="9556">
                  <c:v>0.19253100000000001</c:v>
                </c:pt>
                <c:pt idx="9557">
                  <c:v>0.193213</c:v>
                </c:pt>
                <c:pt idx="9558">
                  <c:v>0.19378500000000001</c:v>
                </c:pt>
                <c:pt idx="9559">
                  <c:v>0.194245</c:v>
                </c:pt>
                <c:pt idx="9560">
                  <c:v>0.19459399999999999</c:v>
                </c:pt>
                <c:pt idx="9561">
                  <c:v>0.194829</c:v>
                </c:pt>
                <c:pt idx="9562">
                  <c:v>0.19495000000000001</c:v>
                </c:pt>
                <c:pt idx="9563">
                  <c:v>0.19495499999999999</c:v>
                </c:pt>
                <c:pt idx="9564">
                  <c:v>0.19484399999999999</c:v>
                </c:pt>
                <c:pt idx="9565">
                  <c:v>0.19461200000000001</c:v>
                </c:pt>
                <c:pt idx="9566">
                  <c:v>0.19425700000000001</c:v>
                </c:pt>
                <c:pt idx="9567">
                  <c:v>0.19377800000000001</c:v>
                </c:pt>
                <c:pt idx="9568">
                  <c:v>0.19317500000000001</c:v>
                </c:pt>
                <c:pt idx="9569">
                  <c:v>0.19244800000000001</c:v>
                </c:pt>
                <c:pt idx="9570">
                  <c:v>0.19159599999999999</c:v>
                </c:pt>
                <c:pt idx="9571">
                  <c:v>0.19062000000000001</c:v>
                </c:pt>
                <c:pt idx="9572">
                  <c:v>0.18951799999999999</c:v>
                </c:pt>
                <c:pt idx="9573">
                  <c:v>0.18829000000000001</c:v>
                </c:pt>
                <c:pt idx="9574">
                  <c:v>0.18693499999999999</c:v>
                </c:pt>
                <c:pt idx="9575">
                  <c:v>0.18545200000000001</c:v>
                </c:pt>
                <c:pt idx="9576">
                  <c:v>0.18384200000000001</c:v>
                </c:pt>
                <c:pt idx="9577">
                  <c:v>0.18210499999999999</c:v>
                </c:pt>
                <c:pt idx="9578">
                  <c:v>0.18023900000000001</c:v>
                </c:pt>
                <c:pt idx="9579">
                  <c:v>0.17824599999999999</c:v>
                </c:pt>
                <c:pt idx="9580">
                  <c:v>0.17612700000000001</c:v>
                </c:pt>
                <c:pt idx="9581">
                  <c:v>0.17388700000000001</c:v>
                </c:pt>
                <c:pt idx="9582">
                  <c:v>0.17152600000000001</c:v>
                </c:pt>
                <c:pt idx="9583">
                  <c:v>0.169048</c:v>
                </c:pt>
                <c:pt idx="9584">
                  <c:v>0.16645299999999999</c:v>
                </c:pt>
                <c:pt idx="9585">
                  <c:v>0.163744</c:v>
                </c:pt>
                <c:pt idx="9586">
                  <c:v>0.16092200000000001</c:v>
                </c:pt>
                <c:pt idx="9587">
                  <c:v>0.15798999999999999</c:v>
                </c:pt>
                <c:pt idx="9588">
                  <c:v>0.15495</c:v>
                </c:pt>
                <c:pt idx="9589">
                  <c:v>0.15180399999999999</c:v>
                </c:pt>
                <c:pt idx="9590">
                  <c:v>0.14855499999999999</c:v>
                </c:pt>
                <c:pt idx="9591">
                  <c:v>0.145205</c:v>
                </c:pt>
                <c:pt idx="9592">
                  <c:v>0.141759</c:v>
                </c:pt>
                <c:pt idx="9593">
                  <c:v>0.13821900000000001</c:v>
                </c:pt>
                <c:pt idx="9594">
                  <c:v>0.13458899999999999</c:v>
                </c:pt>
                <c:pt idx="9595">
                  <c:v>0.13087099999999999</c:v>
                </c:pt>
                <c:pt idx="9596">
                  <c:v>0.12706999999999999</c:v>
                </c:pt>
                <c:pt idx="9597">
                  <c:v>0.12318999999999999</c:v>
                </c:pt>
                <c:pt idx="9598">
                  <c:v>0.11923499999999999</c:v>
                </c:pt>
                <c:pt idx="9599">
                  <c:v>0.115208</c:v>
                </c:pt>
                <c:pt idx="9600">
                  <c:v>0.111113</c:v>
                </c:pt>
                <c:pt idx="9601">
                  <c:v>0.10695499999999999</c:v>
                </c:pt>
                <c:pt idx="9602">
                  <c:v>0.102738</c:v>
                </c:pt>
                <c:pt idx="9603">
                  <c:v>9.8466499999999998E-2</c:v>
                </c:pt>
                <c:pt idx="9604">
                  <c:v>9.4144400000000003E-2</c:v>
                </c:pt>
                <c:pt idx="9605">
                  <c:v>8.9775999999999995E-2</c:v>
                </c:pt>
                <c:pt idx="9606">
                  <c:v>8.5365800000000006E-2</c:v>
                </c:pt>
                <c:pt idx="9607">
                  <c:v>8.0919199999999997E-2</c:v>
                </c:pt>
                <c:pt idx="9608">
                  <c:v>7.6441899999999993E-2</c:v>
                </c:pt>
                <c:pt idx="9609">
                  <c:v>7.1939199999999995E-2</c:v>
                </c:pt>
                <c:pt idx="9610">
                  <c:v>6.7417000000000005E-2</c:v>
                </c:pt>
                <c:pt idx="9611">
                  <c:v>6.2880199999999997E-2</c:v>
                </c:pt>
                <c:pt idx="9612">
                  <c:v>5.8332500000000002E-2</c:v>
                </c:pt>
                <c:pt idx="9613">
                  <c:v>5.3777499999999999E-2</c:v>
                </c:pt>
                <c:pt idx="9614">
                  <c:v>4.9220100000000003E-2</c:v>
                </c:pt>
                <c:pt idx="9615">
                  <c:v>4.46661E-2</c:v>
                </c:pt>
                <c:pt idx="9616">
                  <c:v>4.0120200000000002E-2</c:v>
                </c:pt>
                <c:pt idx="9617" formatCode="0.00E+00">
                  <c:v>3.5586800000000002E-2</c:v>
                </c:pt>
                <c:pt idx="9618" formatCode="0.00E+00">
                  <c:v>3.1070400000000001E-2</c:v>
                </c:pt>
                <c:pt idx="9619" formatCode="0.00E+00">
                  <c:v>2.6576800000000001E-2</c:v>
                </c:pt>
                <c:pt idx="9620" formatCode="0.00E+00">
                  <c:v>2.21119E-2</c:v>
                </c:pt>
                <c:pt idx="9621" formatCode="0.00E+00">
                  <c:v>1.7682300000000001E-2</c:v>
                </c:pt>
                <c:pt idx="9622">
                  <c:v>1.32943E-2</c:v>
                </c:pt>
                <c:pt idx="9623" formatCode="0.00E+00">
                  <c:v>8.9539200000000006E-3</c:v>
                </c:pt>
                <c:pt idx="9624" formatCode="0.00E+00">
                  <c:v>4.6670000000000001E-3</c:v>
                </c:pt>
                <c:pt idx="9625" formatCode="0.00E+00">
                  <c:v>4.39665E-4</c:v>
                </c:pt>
                <c:pt idx="9626" formatCode="0.00E+00">
                  <c:v>-3.72273E-3</c:v>
                </c:pt>
                <c:pt idx="9627" formatCode="0.00E+00">
                  <c:v>-7.8163599999999996E-3</c:v>
                </c:pt>
                <c:pt idx="9628">
                  <c:v>-1.18377E-2</c:v>
                </c:pt>
                <c:pt idx="9629">
                  <c:v>-1.5782299999999999E-2</c:v>
                </c:pt>
                <c:pt idx="9630">
                  <c:v>-1.9645599999999999E-2</c:v>
                </c:pt>
                <c:pt idx="9631">
                  <c:v>-2.3423699999999999E-2</c:v>
                </c:pt>
                <c:pt idx="9632">
                  <c:v>-2.7112799999999999E-2</c:v>
                </c:pt>
                <c:pt idx="9633">
                  <c:v>-3.0708900000000001E-2</c:v>
                </c:pt>
                <c:pt idx="9634">
                  <c:v>-3.4207899999999999E-2</c:v>
                </c:pt>
                <c:pt idx="9635">
                  <c:v>-3.7604800000000001E-2</c:v>
                </c:pt>
                <c:pt idx="9636">
                  <c:v>-4.0893699999999998E-2</c:v>
                </c:pt>
                <c:pt idx="9637">
                  <c:v>-4.4070600000000001E-2</c:v>
                </c:pt>
                <c:pt idx="9638">
                  <c:v>-4.7133399999999999E-2</c:v>
                </c:pt>
                <c:pt idx="9639">
                  <c:v>-5.008E-2</c:v>
                </c:pt>
                <c:pt idx="9640">
                  <c:v>-5.2907299999999997E-2</c:v>
                </c:pt>
                <c:pt idx="9641">
                  <c:v>-5.5611800000000003E-2</c:v>
                </c:pt>
                <c:pt idx="9642">
                  <c:v>-5.8189299999999999E-2</c:v>
                </c:pt>
                <c:pt idx="9643">
                  <c:v>-6.0635099999999997E-2</c:v>
                </c:pt>
                <c:pt idx="9644">
                  <c:v>-6.2945399999999999E-2</c:v>
                </c:pt>
                <c:pt idx="9645">
                  <c:v>-6.5117099999999997E-2</c:v>
                </c:pt>
                <c:pt idx="9646">
                  <c:v>-6.7147100000000001E-2</c:v>
                </c:pt>
                <c:pt idx="9647">
                  <c:v>-6.9033200000000003E-2</c:v>
                </c:pt>
                <c:pt idx="9648">
                  <c:v>-7.0773100000000005E-2</c:v>
                </c:pt>
                <c:pt idx="9649">
                  <c:v>-7.2364200000000004E-2</c:v>
                </c:pt>
                <c:pt idx="9650">
                  <c:v>-7.3803800000000003E-2</c:v>
                </c:pt>
                <c:pt idx="9651">
                  <c:v>-7.5089699999999995E-2</c:v>
                </c:pt>
                <c:pt idx="9652">
                  <c:v>-7.6220999999999997E-2</c:v>
                </c:pt>
                <c:pt idx="9653">
                  <c:v>-7.7197100000000005E-2</c:v>
                </c:pt>
                <c:pt idx="9654">
                  <c:v>-7.8018199999999996E-2</c:v>
                </c:pt>
                <c:pt idx="9655">
                  <c:v>-7.8684100000000007E-2</c:v>
                </c:pt>
                <c:pt idx="9656">
                  <c:v>-7.9193299999999994E-2</c:v>
                </c:pt>
                <c:pt idx="9657">
                  <c:v>-7.9543699999999995E-2</c:v>
                </c:pt>
                <c:pt idx="9658">
                  <c:v>-7.9733600000000002E-2</c:v>
                </c:pt>
                <c:pt idx="9659">
                  <c:v>-7.97625E-2</c:v>
                </c:pt>
                <c:pt idx="9660">
                  <c:v>-7.9630800000000002E-2</c:v>
                </c:pt>
                <c:pt idx="9661">
                  <c:v>-7.9338199999999998E-2</c:v>
                </c:pt>
                <c:pt idx="9662">
                  <c:v>-7.8883999999999996E-2</c:v>
                </c:pt>
                <c:pt idx="9663">
                  <c:v>-7.8267699999999996E-2</c:v>
                </c:pt>
                <c:pt idx="9664">
                  <c:v>-7.7490900000000001E-2</c:v>
                </c:pt>
                <c:pt idx="9665">
                  <c:v>-7.6556399999999997E-2</c:v>
                </c:pt>
                <c:pt idx="9666">
                  <c:v>-7.5466800000000001E-2</c:v>
                </c:pt>
                <c:pt idx="9667">
                  <c:v>-7.42231E-2</c:v>
                </c:pt>
                <c:pt idx="9668">
                  <c:v>-7.2826299999999997E-2</c:v>
                </c:pt>
                <c:pt idx="9669">
                  <c:v>-7.1278099999999997E-2</c:v>
                </c:pt>
                <c:pt idx="9670">
                  <c:v>-6.9580500000000003E-2</c:v>
                </c:pt>
                <c:pt idx="9671">
                  <c:v>-6.7735699999999996E-2</c:v>
                </c:pt>
                <c:pt idx="9672">
                  <c:v>-6.5745499999999998E-2</c:v>
                </c:pt>
                <c:pt idx="9673">
                  <c:v>-6.3611500000000001E-2</c:v>
                </c:pt>
                <c:pt idx="9674">
                  <c:v>-6.1335899999999999E-2</c:v>
                </c:pt>
                <c:pt idx="9675">
                  <c:v>-5.8921300000000003E-2</c:v>
                </c:pt>
                <c:pt idx="9676">
                  <c:v>-5.6369000000000002E-2</c:v>
                </c:pt>
                <c:pt idx="9677">
                  <c:v>-5.3681199999999998E-2</c:v>
                </c:pt>
                <c:pt idx="9678">
                  <c:v>-5.0862600000000001E-2</c:v>
                </c:pt>
                <c:pt idx="9679">
                  <c:v>-4.7918799999999998E-2</c:v>
                </c:pt>
                <c:pt idx="9680">
                  <c:v>-4.4853400000000002E-2</c:v>
                </c:pt>
                <c:pt idx="9681">
                  <c:v>-4.1667799999999998E-2</c:v>
                </c:pt>
                <c:pt idx="9682">
                  <c:v>-3.8365000000000003E-2</c:v>
                </c:pt>
                <c:pt idx="9683">
                  <c:v>-3.4950500000000002E-2</c:v>
                </c:pt>
                <c:pt idx="9684">
                  <c:v>-3.1430399999999997E-2</c:v>
                </c:pt>
                <c:pt idx="9685">
                  <c:v>-2.78096E-2</c:v>
                </c:pt>
                <c:pt idx="9686">
                  <c:v>-2.40924E-2</c:v>
                </c:pt>
                <c:pt idx="9687">
                  <c:v>-2.0282000000000001E-2</c:v>
                </c:pt>
                <c:pt idx="9688">
                  <c:v>-1.6381900000000001E-2</c:v>
                </c:pt>
                <c:pt idx="9689">
                  <c:v>-1.2396900000000001E-2</c:v>
                </c:pt>
                <c:pt idx="9690" formatCode="0.00E+00">
                  <c:v>-8.3327000000000002E-3</c:v>
                </c:pt>
                <c:pt idx="9691" formatCode="0.00E+00">
                  <c:v>-4.1955300000000003E-3</c:v>
                </c:pt>
                <c:pt idx="9692" formatCode="0.00E+00">
                  <c:v>9.4045299999999999E-6</c:v>
                </c:pt>
                <c:pt idx="9693" formatCode="0.00E+00">
                  <c:v>4.2773100000000003E-3</c:v>
                </c:pt>
                <c:pt idx="9694" formatCode="0.00E+00">
                  <c:v>8.6028100000000007E-3</c:v>
                </c:pt>
                <c:pt idx="9695">
                  <c:v>1.2980500000000001E-2</c:v>
                </c:pt>
                <c:pt idx="9696">
                  <c:v>1.7406399999999999E-2</c:v>
                </c:pt>
                <c:pt idx="9697">
                  <c:v>2.1876799999999998E-2</c:v>
                </c:pt>
                <c:pt idx="9698">
                  <c:v>2.6387299999999999E-2</c:v>
                </c:pt>
                <c:pt idx="9699">
                  <c:v>3.0931699999999999E-2</c:v>
                </c:pt>
                <c:pt idx="9700">
                  <c:v>3.5503699999999999E-2</c:v>
                </c:pt>
                <c:pt idx="9701">
                  <c:v>4.0097800000000003E-2</c:v>
                </c:pt>
                <c:pt idx="9702">
                  <c:v>4.4709499999999999E-2</c:v>
                </c:pt>
                <c:pt idx="9703">
                  <c:v>4.9336900000000003E-2</c:v>
                </c:pt>
                <c:pt idx="9704">
                  <c:v>5.3975700000000001E-2</c:v>
                </c:pt>
                <c:pt idx="9705">
                  <c:v>5.8617000000000002E-2</c:v>
                </c:pt>
                <c:pt idx="9706">
                  <c:v>6.3255099999999995E-2</c:v>
                </c:pt>
                <c:pt idx="9707">
                  <c:v>6.7886299999999997E-2</c:v>
                </c:pt>
                <c:pt idx="9708">
                  <c:v>7.2503999999999999E-2</c:v>
                </c:pt>
                <c:pt idx="9709">
                  <c:v>7.7100500000000002E-2</c:v>
                </c:pt>
                <c:pt idx="9710">
                  <c:v>8.1669900000000004E-2</c:v>
                </c:pt>
                <c:pt idx="9711">
                  <c:v>8.6208199999999999E-2</c:v>
                </c:pt>
                <c:pt idx="9712">
                  <c:v>9.0712000000000001E-2</c:v>
                </c:pt>
                <c:pt idx="9713">
                  <c:v>9.5176899999999995E-2</c:v>
                </c:pt>
                <c:pt idx="9714">
                  <c:v>9.9597400000000003E-2</c:v>
                </c:pt>
                <c:pt idx="9715">
                  <c:v>0.103967</c:v>
                </c:pt>
                <c:pt idx="9716">
                  <c:v>0.10828</c:v>
                </c:pt>
                <c:pt idx="9717">
                  <c:v>0.11253299999999999</c:v>
                </c:pt>
                <c:pt idx="9718">
                  <c:v>0.11672399999999999</c:v>
                </c:pt>
                <c:pt idx="9719">
                  <c:v>0.120846</c:v>
                </c:pt>
                <c:pt idx="9720">
                  <c:v>0.12489500000000001</c:v>
                </c:pt>
                <c:pt idx="9721">
                  <c:v>0.12886400000000001</c:v>
                </c:pt>
                <c:pt idx="9722">
                  <c:v>0.13274900000000001</c:v>
                </c:pt>
                <c:pt idx="9723">
                  <c:v>0.136546</c:v>
                </c:pt>
                <c:pt idx="9724">
                  <c:v>0.14025199999999999</c:v>
                </c:pt>
                <c:pt idx="9725">
                  <c:v>0.14386599999999999</c:v>
                </c:pt>
                <c:pt idx="9726">
                  <c:v>0.14738699999999999</c:v>
                </c:pt>
                <c:pt idx="9727">
                  <c:v>0.150812</c:v>
                </c:pt>
                <c:pt idx="9728" formatCode="0.00E+00">
                  <c:v>0.15413399999999999</c:v>
                </c:pt>
                <c:pt idx="9729" formatCode="0.00E+00">
                  <c:v>0.15734899999999999</c:v>
                </c:pt>
                <c:pt idx="9730" formatCode="0.00E+00">
                  <c:v>0.16045400000000001</c:v>
                </c:pt>
                <c:pt idx="9731" formatCode="0.00E+00">
                  <c:v>0.16344600000000001</c:v>
                </c:pt>
                <c:pt idx="9732" formatCode="0.00E+00">
                  <c:v>0.166321</c:v>
                </c:pt>
                <c:pt idx="9733" formatCode="0.00E+00">
                  <c:v>0.16907800000000001</c:v>
                </c:pt>
                <c:pt idx="9734">
                  <c:v>0.17171500000000001</c:v>
                </c:pt>
                <c:pt idx="9735">
                  <c:v>0.174231</c:v>
                </c:pt>
                <c:pt idx="9736">
                  <c:v>0.176623</c:v>
                </c:pt>
                <c:pt idx="9737">
                  <c:v>0.17888999999999999</c:v>
                </c:pt>
                <c:pt idx="9738">
                  <c:v>0.18102799999999999</c:v>
                </c:pt>
                <c:pt idx="9739">
                  <c:v>0.18303700000000001</c:v>
                </c:pt>
                <c:pt idx="9740">
                  <c:v>0.18491299999999999</c:v>
                </c:pt>
                <c:pt idx="9741">
                  <c:v>0.18665599999999999</c:v>
                </c:pt>
                <c:pt idx="9742">
                  <c:v>0.18826399999999999</c:v>
                </c:pt>
                <c:pt idx="9743">
                  <c:v>0.18973599999999999</c:v>
                </c:pt>
                <c:pt idx="9744">
                  <c:v>0.19107299999999999</c:v>
                </c:pt>
                <c:pt idx="9745">
                  <c:v>0.192274</c:v>
                </c:pt>
                <c:pt idx="9746">
                  <c:v>0.19334100000000001</c:v>
                </c:pt>
                <c:pt idx="9747">
                  <c:v>0.194275</c:v>
                </c:pt>
                <c:pt idx="9748">
                  <c:v>0.195075</c:v>
                </c:pt>
                <c:pt idx="9749">
                  <c:v>0.195745</c:v>
                </c:pt>
                <c:pt idx="9750">
                  <c:v>0.19628699999999999</c:v>
                </c:pt>
                <c:pt idx="9751">
                  <c:v>0.19670000000000001</c:v>
                </c:pt>
                <c:pt idx="9752">
                  <c:v>0.19698599999999999</c:v>
                </c:pt>
                <c:pt idx="9753">
                  <c:v>0.19714499999999999</c:v>
                </c:pt>
                <c:pt idx="9754">
                  <c:v>0.197181</c:v>
                </c:pt>
                <c:pt idx="9755">
                  <c:v>0.19708800000000001</c:v>
                </c:pt>
                <c:pt idx="9756">
                  <c:v>0.19686699999999999</c:v>
                </c:pt>
                <c:pt idx="9757">
                  <c:v>0.196521</c:v>
                </c:pt>
                <c:pt idx="9758">
                  <c:v>0.196052</c:v>
                </c:pt>
                <c:pt idx="9759">
                  <c:v>0.195462</c:v>
                </c:pt>
                <c:pt idx="9760">
                  <c:v>0.19475300000000001</c:v>
                </c:pt>
                <c:pt idx="9761">
                  <c:v>0.19392799999999999</c:v>
                </c:pt>
                <c:pt idx="9762">
                  <c:v>0.19298799999999999</c:v>
                </c:pt>
                <c:pt idx="9763">
                  <c:v>0.191936</c:v>
                </c:pt>
                <c:pt idx="9764">
                  <c:v>0.190774</c:v>
                </c:pt>
                <c:pt idx="9765">
                  <c:v>0.18950800000000001</c:v>
                </c:pt>
                <c:pt idx="9766">
                  <c:v>0.188139</c:v>
                </c:pt>
                <c:pt idx="9767">
                  <c:v>0.18667</c:v>
                </c:pt>
                <c:pt idx="9768">
                  <c:v>0.18510299999999999</c:v>
                </c:pt>
                <c:pt idx="9769">
                  <c:v>0.18344199999999999</c:v>
                </c:pt>
                <c:pt idx="9770">
                  <c:v>0.18169399999999999</c:v>
                </c:pt>
                <c:pt idx="9771">
                  <c:v>0.17986099999999999</c:v>
                </c:pt>
                <c:pt idx="9772">
                  <c:v>0.17794599999999999</c:v>
                </c:pt>
                <c:pt idx="9773">
                  <c:v>0.175954</c:v>
                </c:pt>
                <c:pt idx="9774">
                  <c:v>0.17388999999999999</c:v>
                </c:pt>
                <c:pt idx="9775">
                  <c:v>0.17176</c:v>
                </c:pt>
                <c:pt idx="9776">
                  <c:v>0.169568</c:v>
                </c:pt>
                <c:pt idx="9777">
                  <c:v>0.16732</c:v>
                </c:pt>
                <c:pt idx="9778">
                  <c:v>0.165021</c:v>
                </c:pt>
                <c:pt idx="9779">
                  <c:v>0.16267799999999999</c:v>
                </c:pt>
                <c:pt idx="9780">
                  <c:v>0.16029599999999999</c:v>
                </c:pt>
                <c:pt idx="9781">
                  <c:v>0.15787599999999999</c:v>
                </c:pt>
                <c:pt idx="9782">
                  <c:v>0.155419</c:v>
                </c:pt>
                <c:pt idx="9783">
                  <c:v>0.15292800000000001</c:v>
                </c:pt>
                <c:pt idx="9784">
                  <c:v>0.15040500000000001</c:v>
                </c:pt>
                <c:pt idx="9785">
                  <c:v>0.14785400000000001</c:v>
                </c:pt>
                <c:pt idx="9786">
                  <c:v>0.14528099999999999</c:v>
                </c:pt>
                <c:pt idx="9787">
                  <c:v>0.14268900000000001</c:v>
                </c:pt>
                <c:pt idx="9788">
                  <c:v>0.14008200000000001</c:v>
                </c:pt>
                <c:pt idx="9789">
                  <c:v>0.137462</c:v>
                </c:pt>
                <c:pt idx="9790">
                  <c:v>0.13483300000000001</c:v>
                </c:pt>
                <c:pt idx="9791">
                  <c:v>0.13219900000000001</c:v>
                </c:pt>
                <c:pt idx="9792">
                  <c:v>0.12956400000000001</c:v>
                </c:pt>
                <c:pt idx="9793">
                  <c:v>0.12693299999999999</c:v>
                </c:pt>
                <c:pt idx="9794">
                  <c:v>0.124309</c:v>
                </c:pt>
                <c:pt idx="9795">
                  <c:v>0.121693</c:v>
                </c:pt>
                <c:pt idx="9796">
                  <c:v>0.119088</c:v>
                </c:pt>
                <c:pt idx="9797">
                  <c:v>0.11650199999999999</c:v>
                </c:pt>
                <c:pt idx="9798">
                  <c:v>0.113938</c:v>
                </c:pt>
                <c:pt idx="9799">
                  <c:v>0.111402</c:v>
                </c:pt>
                <c:pt idx="9800">
                  <c:v>0.10889500000000001</c:v>
                </c:pt>
                <c:pt idx="9801">
                  <c:v>0.106422</c:v>
                </c:pt>
                <c:pt idx="9802">
                  <c:v>0.10398300000000001</c:v>
                </c:pt>
                <c:pt idx="9803">
                  <c:v>0.10158399999999999</c:v>
                </c:pt>
                <c:pt idx="9804">
                  <c:v>9.9226099999999998E-2</c:v>
                </c:pt>
                <c:pt idx="9805">
                  <c:v>9.6909200000000001E-2</c:v>
                </c:pt>
                <c:pt idx="9806">
                  <c:v>9.4634999999999997E-2</c:v>
                </c:pt>
                <c:pt idx="9807">
                  <c:v>9.2405500000000002E-2</c:v>
                </c:pt>
                <c:pt idx="9808">
                  <c:v>9.0222999999999998E-2</c:v>
                </c:pt>
                <c:pt idx="9809" formatCode="0.00E+00">
                  <c:v>8.8090100000000005E-2</c:v>
                </c:pt>
                <c:pt idx="9810" formatCode="0.00E+00">
                  <c:v>8.6009100000000005E-2</c:v>
                </c:pt>
                <c:pt idx="9811" formatCode="0.00E+00">
                  <c:v>8.3980399999999997E-2</c:v>
                </c:pt>
                <c:pt idx="9812" formatCode="0.00E+00">
                  <c:v>8.2004599999999997E-2</c:v>
                </c:pt>
                <c:pt idx="9813" formatCode="0.00E+00">
                  <c:v>8.0085100000000006E-2</c:v>
                </c:pt>
                <c:pt idx="9814" formatCode="0.00E+00">
                  <c:v>7.8224699999999994E-2</c:v>
                </c:pt>
                <c:pt idx="9815" formatCode="0.00E+00">
                  <c:v>7.6423400000000002E-2</c:v>
                </c:pt>
                <c:pt idx="9816">
                  <c:v>7.4679599999999999E-2</c:v>
                </c:pt>
                <c:pt idx="9817">
                  <c:v>7.2993000000000002E-2</c:v>
                </c:pt>
                <c:pt idx="9818">
                  <c:v>7.1363599999999999E-2</c:v>
                </c:pt>
                <c:pt idx="9819">
                  <c:v>6.9790000000000005E-2</c:v>
                </c:pt>
                <c:pt idx="9820">
                  <c:v>6.8271700000000005E-2</c:v>
                </c:pt>
                <c:pt idx="9821">
                  <c:v>6.6809300000000002E-2</c:v>
                </c:pt>
                <c:pt idx="9822">
                  <c:v>6.5404199999999996E-2</c:v>
                </c:pt>
                <c:pt idx="9823">
                  <c:v>6.4057699999999995E-2</c:v>
                </c:pt>
                <c:pt idx="9824">
                  <c:v>6.2771300000000002E-2</c:v>
                </c:pt>
                <c:pt idx="9825">
                  <c:v>6.1546499999999997E-2</c:v>
                </c:pt>
                <c:pt idx="9826">
                  <c:v>6.03835E-2</c:v>
                </c:pt>
                <c:pt idx="9827">
                  <c:v>5.9280600000000003E-2</c:v>
                </c:pt>
                <c:pt idx="9828">
                  <c:v>5.8236000000000003E-2</c:v>
                </c:pt>
                <c:pt idx="9829">
                  <c:v>5.7248100000000003E-2</c:v>
                </c:pt>
                <c:pt idx="9830">
                  <c:v>5.6315900000000002E-2</c:v>
                </c:pt>
                <c:pt idx="9831">
                  <c:v>5.5438599999999998E-2</c:v>
                </c:pt>
                <c:pt idx="9832">
                  <c:v>5.4615799999999999E-2</c:v>
                </c:pt>
                <c:pt idx="9833">
                  <c:v>5.3847600000000002E-2</c:v>
                </c:pt>
                <c:pt idx="9834">
                  <c:v>5.3133300000000001E-2</c:v>
                </c:pt>
                <c:pt idx="9835">
                  <c:v>5.2470500000000003E-2</c:v>
                </c:pt>
                <c:pt idx="9836">
                  <c:v>5.1857E-2</c:v>
                </c:pt>
                <c:pt idx="9837">
                  <c:v>5.12916E-2</c:v>
                </c:pt>
                <c:pt idx="9838">
                  <c:v>5.0773199999999998E-2</c:v>
                </c:pt>
                <c:pt idx="9839">
                  <c:v>5.0299999999999997E-2</c:v>
                </c:pt>
                <c:pt idx="9840">
                  <c:v>4.98691E-2</c:v>
                </c:pt>
                <c:pt idx="9841">
                  <c:v>4.9477500000000001E-2</c:v>
                </c:pt>
                <c:pt idx="9842">
                  <c:v>4.9123100000000003E-2</c:v>
                </c:pt>
                <c:pt idx="9843">
                  <c:v>4.8804699999999999E-2</c:v>
                </c:pt>
                <c:pt idx="9844">
                  <c:v>4.85207E-2</c:v>
                </c:pt>
                <c:pt idx="9845">
                  <c:v>4.8268800000000001E-2</c:v>
                </c:pt>
                <c:pt idx="9846">
                  <c:v>4.8046499999999999E-2</c:v>
                </c:pt>
                <c:pt idx="9847">
                  <c:v>4.7853E-2</c:v>
                </c:pt>
                <c:pt idx="9848">
                  <c:v>4.7688300000000003E-2</c:v>
                </c:pt>
                <c:pt idx="9849">
                  <c:v>4.7550599999999998E-2</c:v>
                </c:pt>
                <c:pt idx="9850">
                  <c:v>4.7435900000000003E-2</c:v>
                </c:pt>
                <c:pt idx="9851">
                  <c:v>4.7340399999999998E-2</c:v>
                </c:pt>
                <c:pt idx="9852">
                  <c:v>4.7262899999999997E-2</c:v>
                </c:pt>
                <c:pt idx="9853">
                  <c:v>4.7203599999999998E-2</c:v>
                </c:pt>
                <c:pt idx="9854">
                  <c:v>4.7160399999999998E-2</c:v>
                </c:pt>
                <c:pt idx="9855">
                  <c:v>4.7130100000000001E-2</c:v>
                </c:pt>
                <c:pt idx="9856">
                  <c:v>4.71105E-2</c:v>
                </c:pt>
                <c:pt idx="9857">
                  <c:v>4.7100200000000002E-2</c:v>
                </c:pt>
                <c:pt idx="9858">
                  <c:v>4.7098099999999997E-2</c:v>
                </c:pt>
                <c:pt idx="9859">
                  <c:v>4.71028E-2</c:v>
                </c:pt>
                <c:pt idx="9860">
                  <c:v>4.7113099999999998E-2</c:v>
                </c:pt>
                <c:pt idx="9861">
                  <c:v>4.7128799999999998E-2</c:v>
                </c:pt>
                <c:pt idx="9862">
                  <c:v>4.7149200000000002E-2</c:v>
                </c:pt>
                <c:pt idx="9863">
                  <c:v>4.7173399999999997E-2</c:v>
                </c:pt>
                <c:pt idx="9864">
                  <c:v>4.7200300000000001E-2</c:v>
                </c:pt>
                <c:pt idx="9865">
                  <c:v>4.7228399999999997E-2</c:v>
                </c:pt>
                <c:pt idx="9866">
                  <c:v>4.7257399999999998E-2</c:v>
                </c:pt>
                <c:pt idx="9867">
                  <c:v>4.7288400000000001E-2</c:v>
                </c:pt>
                <c:pt idx="9868">
                  <c:v>4.7320500000000001E-2</c:v>
                </c:pt>
                <c:pt idx="9869">
                  <c:v>4.7351499999999998E-2</c:v>
                </c:pt>
                <c:pt idx="9870">
                  <c:v>4.73786E-2</c:v>
                </c:pt>
                <c:pt idx="9871">
                  <c:v>4.7398500000000003E-2</c:v>
                </c:pt>
                <c:pt idx="9872">
                  <c:v>4.7409E-2</c:v>
                </c:pt>
                <c:pt idx="9873">
                  <c:v>4.7409300000000001E-2</c:v>
                </c:pt>
                <c:pt idx="9874">
                  <c:v>4.7398000000000003E-2</c:v>
                </c:pt>
                <c:pt idx="9875">
                  <c:v>4.73716E-2</c:v>
                </c:pt>
                <c:pt idx="9876">
                  <c:v>4.7325699999999998E-2</c:v>
                </c:pt>
                <c:pt idx="9877">
                  <c:v>4.7257800000000003E-2</c:v>
                </c:pt>
                <c:pt idx="9878">
                  <c:v>4.7166E-2</c:v>
                </c:pt>
                <c:pt idx="9879">
                  <c:v>4.7048899999999998E-2</c:v>
                </c:pt>
                <c:pt idx="9880">
                  <c:v>4.6906099999999999E-2</c:v>
                </c:pt>
                <c:pt idx="9881">
                  <c:v>4.6737399999999998E-2</c:v>
                </c:pt>
                <c:pt idx="9882">
                  <c:v>4.6542399999999998E-2</c:v>
                </c:pt>
                <c:pt idx="9883">
                  <c:v>4.6321500000000002E-2</c:v>
                </c:pt>
                <c:pt idx="9884">
                  <c:v>4.6076400000000003E-2</c:v>
                </c:pt>
                <c:pt idx="9885">
                  <c:v>4.5809799999999998E-2</c:v>
                </c:pt>
                <c:pt idx="9886">
                  <c:v>4.55237E-2</c:v>
                </c:pt>
                <c:pt idx="9887">
                  <c:v>4.5219500000000003E-2</c:v>
                </c:pt>
                <c:pt idx="9888">
                  <c:v>4.4897600000000003E-2</c:v>
                </c:pt>
                <c:pt idx="9889">
                  <c:v>4.45587E-2</c:v>
                </c:pt>
                <c:pt idx="9890">
                  <c:v>4.4205000000000001E-2</c:v>
                </c:pt>
                <c:pt idx="9891">
                  <c:v>4.3837300000000003E-2</c:v>
                </c:pt>
                <c:pt idx="9892">
                  <c:v>4.3453800000000001E-2</c:v>
                </c:pt>
                <c:pt idx="9893">
                  <c:v>4.3051899999999997E-2</c:v>
                </c:pt>
                <c:pt idx="9894">
                  <c:v>4.2630500000000002E-2</c:v>
                </c:pt>
                <c:pt idx="9895">
                  <c:v>4.21891E-2</c:v>
                </c:pt>
                <c:pt idx="9896">
                  <c:v>4.1728599999999998E-2</c:v>
                </c:pt>
                <c:pt idx="9897">
                  <c:v>4.1250299999999997E-2</c:v>
                </c:pt>
                <c:pt idx="9898">
                  <c:v>4.0755899999999998E-2</c:v>
                </c:pt>
                <c:pt idx="9899">
                  <c:v>4.0245099999999999E-2</c:v>
                </c:pt>
                <c:pt idx="9900">
                  <c:v>3.9717599999999999E-2</c:v>
                </c:pt>
                <c:pt idx="9901">
                  <c:v>3.9173800000000002E-2</c:v>
                </c:pt>
                <c:pt idx="9902">
                  <c:v>3.86144E-2</c:v>
                </c:pt>
                <c:pt idx="9903">
                  <c:v>3.8039200000000002E-2</c:v>
                </c:pt>
                <c:pt idx="9904">
                  <c:v>3.7447000000000001E-2</c:v>
                </c:pt>
                <c:pt idx="9905">
                  <c:v>3.6837000000000002E-2</c:v>
                </c:pt>
                <c:pt idx="9906">
                  <c:v>3.6209100000000001E-2</c:v>
                </c:pt>
                <c:pt idx="9907">
                  <c:v>3.5563600000000001E-2</c:v>
                </c:pt>
                <c:pt idx="9908">
                  <c:v>3.49012E-2</c:v>
                </c:pt>
                <c:pt idx="9909">
                  <c:v>3.4224200000000003E-2</c:v>
                </c:pt>
                <c:pt idx="9910">
                  <c:v>3.35359E-2</c:v>
                </c:pt>
                <c:pt idx="9911">
                  <c:v>3.2840000000000001E-2</c:v>
                </c:pt>
                <c:pt idx="9912">
                  <c:v>3.2139000000000001E-2</c:v>
                </c:pt>
                <c:pt idx="9913">
                  <c:v>3.1434299999999998E-2</c:v>
                </c:pt>
                <c:pt idx="9914">
                  <c:v>3.0728200000000001E-2</c:v>
                </c:pt>
                <c:pt idx="9915">
                  <c:v>3.0021900000000001E-2</c:v>
                </c:pt>
                <c:pt idx="9916">
                  <c:v>2.9317300000000001E-2</c:v>
                </c:pt>
                <c:pt idx="9917">
                  <c:v>2.86182E-2</c:v>
                </c:pt>
                <c:pt idx="9918">
                  <c:v>2.79289E-2</c:v>
                </c:pt>
                <c:pt idx="9919">
                  <c:v>2.72512E-2</c:v>
                </c:pt>
                <c:pt idx="9920">
                  <c:v>2.6585500000000001E-2</c:v>
                </c:pt>
                <c:pt idx="9921">
                  <c:v>2.59327E-2</c:v>
                </c:pt>
                <c:pt idx="9922">
                  <c:v>2.5293800000000002E-2</c:v>
                </c:pt>
                <c:pt idx="9923">
                  <c:v>2.4669900000000002E-2</c:v>
                </c:pt>
                <c:pt idx="9924">
                  <c:v>2.4062299999999998E-2</c:v>
                </c:pt>
                <c:pt idx="9925">
                  <c:v>2.3473000000000001E-2</c:v>
                </c:pt>
                <c:pt idx="9926">
                  <c:v>2.2904500000000001E-2</c:v>
                </c:pt>
                <c:pt idx="9927">
                  <c:v>2.2358699999999999E-2</c:v>
                </c:pt>
                <c:pt idx="9928">
                  <c:v>2.1836600000000001E-2</c:v>
                </c:pt>
                <c:pt idx="9929">
                  <c:v>2.13402E-2</c:v>
                </c:pt>
                <c:pt idx="9930">
                  <c:v>2.0873599999999999E-2</c:v>
                </c:pt>
                <c:pt idx="9931">
                  <c:v>2.0440199999999999E-2</c:v>
                </c:pt>
                <c:pt idx="9932">
                  <c:v>2.0041199999999999E-2</c:v>
                </c:pt>
                <c:pt idx="9933">
                  <c:v>1.9678399999999999E-2</c:v>
                </c:pt>
                <c:pt idx="9934">
                  <c:v>1.9355600000000001E-2</c:v>
                </c:pt>
                <c:pt idx="9935">
                  <c:v>1.9077400000000001E-2</c:v>
                </c:pt>
                <c:pt idx="9936">
                  <c:v>1.8847699999999998E-2</c:v>
                </c:pt>
                <c:pt idx="9937">
                  <c:v>1.8667799999999998E-2</c:v>
                </c:pt>
                <c:pt idx="9938">
                  <c:v>1.8537499999999998E-2</c:v>
                </c:pt>
                <c:pt idx="9939">
                  <c:v>1.84578E-2</c:v>
                </c:pt>
                <c:pt idx="9940">
                  <c:v>1.8430800000000001E-2</c:v>
                </c:pt>
                <c:pt idx="9941">
                  <c:v>1.8457600000000001E-2</c:v>
                </c:pt>
                <c:pt idx="9942">
                  <c:v>1.8538099999999998E-2</c:v>
                </c:pt>
                <c:pt idx="9943">
                  <c:v>1.8673499999999999E-2</c:v>
                </c:pt>
                <c:pt idx="9944">
                  <c:v>1.8865699999999999E-2</c:v>
                </c:pt>
                <c:pt idx="9945">
                  <c:v>1.91156E-2</c:v>
                </c:pt>
                <c:pt idx="9946">
                  <c:v>1.94253E-2</c:v>
                </c:pt>
                <c:pt idx="9947">
                  <c:v>1.9797100000000002E-2</c:v>
                </c:pt>
                <c:pt idx="9948">
                  <c:v>2.0231900000000001E-2</c:v>
                </c:pt>
                <c:pt idx="9949">
                  <c:v>2.0729899999999999E-2</c:v>
                </c:pt>
                <c:pt idx="9950">
                  <c:v>2.1293099999999999E-2</c:v>
                </c:pt>
                <c:pt idx="9951">
                  <c:v>2.1923999999999999E-2</c:v>
                </c:pt>
                <c:pt idx="9952">
                  <c:v>2.2623000000000001E-2</c:v>
                </c:pt>
                <c:pt idx="9953">
                  <c:v>2.3389500000000001E-2</c:v>
                </c:pt>
                <c:pt idx="9954">
                  <c:v>2.4225400000000001E-2</c:v>
                </c:pt>
                <c:pt idx="9955">
                  <c:v>2.51328E-2</c:v>
                </c:pt>
                <c:pt idx="9956">
                  <c:v>2.6111700000000002E-2</c:v>
                </c:pt>
                <c:pt idx="9957">
                  <c:v>2.7161100000000001E-2</c:v>
                </c:pt>
                <c:pt idx="9958">
                  <c:v>2.8280400000000001E-2</c:v>
                </c:pt>
                <c:pt idx="9959">
                  <c:v>2.9468299999999999E-2</c:v>
                </c:pt>
                <c:pt idx="9960">
                  <c:v>3.0723E-2</c:v>
                </c:pt>
                <c:pt idx="9961">
                  <c:v>3.2042500000000002E-2</c:v>
                </c:pt>
                <c:pt idx="9962">
                  <c:v>3.3424099999999998E-2</c:v>
                </c:pt>
                <c:pt idx="9963">
                  <c:v>3.4863600000000002E-2</c:v>
                </c:pt>
                <c:pt idx="9964">
                  <c:v>3.6355899999999997E-2</c:v>
                </c:pt>
                <c:pt idx="9965">
                  <c:v>3.7897E-2</c:v>
                </c:pt>
                <c:pt idx="9966">
                  <c:v>3.9483799999999999E-2</c:v>
                </c:pt>
                <c:pt idx="9967">
                  <c:v>4.11153E-2</c:v>
                </c:pt>
                <c:pt idx="9968">
                  <c:v>4.2792299999999998E-2</c:v>
                </c:pt>
                <c:pt idx="9969">
                  <c:v>4.4516300000000002E-2</c:v>
                </c:pt>
                <c:pt idx="9970">
                  <c:v>4.6286899999999999E-2</c:v>
                </c:pt>
                <c:pt idx="9971">
                  <c:v>4.8100200000000003E-2</c:v>
                </c:pt>
                <c:pt idx="9972">
                  <c:v>4.9950399999999999E-2</c:v>
                </c:pt>
                <c:pt idx="9973">
                  <c:v>5.1832799999999998E-2</c:v>
                </c:pt>
                <c:pt idx="9974">
                  <c:v>5.3747099999999999E-2</c:v>
                </c:pt>
                <c:pt idx="9975">
                  <c:v>5.5696099999999998E-2</c:v>
                </c:pt>
                <c:pt idx="9976">
                  <c:v>5.7681200000000002E-2</c:v>
                </c:pt>
                <c:pt idx="9977">
                  <c:v>5.9701499999999998E-2</c:v>
                </c:pt>
                <c:pt idx="9978">
                  <c:v>6.1754900000000001E-2</c:v>
                </c:pt>
                <c:pt idx="9979">
                  <c:v>6.3839300000000002E-2</c:v>
                </c:pt>
                <c:pt idx="9980">
                  <c:v>6.5951499999999996E-2</c:v>
                </c:pt>
                <c:pt idx="9981">
                  <c:v>6.8084599999999995E-2</c:v>
                </c:pt>
                <c:pt idx="9982">
                  <c:v>7.0231199999999994E-2</c:v>
                </c:pt>
                <c:pt idx="9983">
                  <c:v>7.2386199999999998E-2</c:v>
                </c:pt>
                <c:pt idx="9984">
                  <c:v>7.4546000000000001E-2</c:v>
                </c:pt>
                <c:pt idx="9985">
                  <c:v>7.6707499999999998E-2</c:v>
                </c:pt>
                <c:pt idx="9986">
                  <c:v>7.8868300000000002E-2</c:v>
                </c:pt>
                <c:pt idx="9987">
                  <c:v>8.1025600000000003E-2</c:v>
                </c:pt>
                <c:pt idx="9988">
                  <c:v>8.3175499999999999E-2</c:v>
                </c:pt>
                <c:pt idx="9989">
                  <c:v>8.5313600000000003E-2</c:v>
                </c:pt>
                <c:pt idx="9990">
                  <c:v>8.7436100000000003E-2</c:v>
                </c:pt>
                <c:pt idx="9991">
                  <c:v>8.9538699999999999E-2</c:v>
                </c:pt>
                <c:pt idx="9992">
                  <c:v>9.1615100000000005E-2</c:v>
                </c:pt>
                <c:pt idx="9993">
                  <c:v>9.3659900000000004E-2</c:v>
                </c:pt>
                <c:pt idx="9994">
                  <c:v>9.5669799999999999E-2</c:v>
                </c:pt>
                <c:pt idx="9995">
                  <c:v>9.7642900000000005E-2</c:v>
                </c:pt>
                <c:pt idx="9996">
                  <c:v>9.9577399999999996E-2</c:v>
                </c:pt>
                <c:pt idx="9997">
                  <c:v>0.10147200000000001</c:v>
                </c:pt>
                <c:pt idx="9998">
                  <c:v>0.103325</c:v>
                </c:pt>
                <c:pt idx="9999">
                  <c:v>0.105133</c:v>
                </c:pt>
                <c:pt idx="10000">
                  <c:v>0.106888</c:v>
                </c:pt>
                <c:pt idx="10001">
                  <c:v>0.108585</c:v>
                </c:pt>
                <c:pt idx="10002" formatCode="0.00E+00">
                  <c:v>0.110222</c:v>
                </c:pt>
                <c:pt idx="10003" formatCode="0.00E+00">
                  <c:v>0.11179799999999999</c:v>
                </c:pt>
                <c:pt idx="10004" formatCode="0.00E+00">
                  <c:v>0.113315</c:v>
                </c:pt>
                <c:pt idx="10005" formatCode="0.00E+00">
                  <c:v>0.114769</c:v>
                </c:pt>
                <c:pt idx="10006" formatCode="0.00E+00">
                  <c:v>0.116156</c:v>
                </c:pt>
                <c:pt idx="10007">
                  <c:v>0.117467</c:v>
                </c:pt>
                <c:pt idx="10008">
                  <c:v>0.118698</c:v>
                </c:pt>
                <c:pt idx="10009">
                  <c:v>0.11984499999999999</c:v>
                </c:pt>
                <c:pt idx="10010">
                  <c:v>0.120903</c:v>
                </c:pt>
                <c:pt idx="10011">
                  <c:v>0.12187099999999999</c:v>
                </c:pt>
                <c:pt idx="10012">
                  <c:v>0.12274599999999999</c:v>
                </c:pt>
                <c:pt idx="10013">
                  <c:v>0.123529</c:v>
                </c:pt>
                <c:pt idx="10014">
                  <c:v>0.124218</c:v>
                </c:pt>
                <c:pt idx="10015">
                  <c:v>0.12481100000000001</c:v>
                </c:pt>
                <c:pt idx="10016">
                  <c:v>0.125301</c:v>
                </c:pt>
                <c:pt idx="10017">
                  <c:v>0.12568699999999999</c:v>
                </c:pt>
                <c:pt idx="10018">
                  <c:v>0.125968</c:v>
                </c:pt>
                <c:pt idx="10019">
                  <c:v>0.12614300000000001</c:v>
                </c:pt>
                <c:pt idx="10020">
                  <c:v>0.12621499999999999</c:v>
                </c:pt>
                <c:pt idx="10021">
                  <c:v>0.12618399999999999</c:v>
                </c:pt>
                <c:pt idx="10022">
                  <c:v>0.12605</c:v>
                </c:pt>
                <c:pt idx="10023">
                  <c:v>0.125809</c:v>
                </c:pt>
                <c:pt idx="10024">
                  <c:v>0.12546199999999999</c:v>
                </c:pt>
                <c:pt idx="10025">
                  <c:v>0.125003</c:v>
                </c:pt>
                <c:pt idx="10026">
                  <c:v>0.124433</c:v>
                </c:pt>
                <c:pt idx="10027">
                  <c:v>0.123751</c:v>
                </c:pt>
                <c:pt idx="10028">
                  <c:v>0.122956</c:v>
                </c:pt>
                <c:pt idx="10029">
                  <c:v>0.122048</c:v>
                </c:pt>
                <c:pt idx="10030">
                  <c:v>0.121027</c:v>
                </c:pt>
                <c:pt idx="10031">
                  <c:v>0.119895</c:v>
                </c:pt>
                <c:pt idx="10032">
                  <c:v>0.11865299999999999</c:v>
                </c:pt>
                <c:pt idx="10033">
                  <c:v>0.117302</c:v>
                </c:pt>
                <c:pt idx="10034">
                  <c:v>0.115843</c:v>
                </c:pt>
                <c:pt idx="10035">
                  <c:v>0.114274</c:v>
                </c:pt>
                <c:pt idx="10036">
                  <c:v>0.112597</c:v>
                </c:pt>
                <c:pt idx="10037">
                  <c:v>0.11081299999999999</c:v>
                </c:pt>
                <c:pt idx="10038">
                  <c:v>0.10892499999999999</c:v>
                </c:pt>
                <c:pt idx="10039">
                  <c:v>0.10693800000000001</c:v>
                </c:pt>
                <c:pt idx="10040">
                  <c:v>0.104853</c:v>
                </c:pt>
                <c:pt idx="10041">
                  <c:v>0.102671</c:v>
                </c:pt>
                <c:pt idx="10042">
                  <c:v>0.100395</c:v>
                </c:pt>
                <c:pt idx="10043">
                  <c:v>9.8027000000000003E-2</c:v>
                </c:pt>
                <c:pt idx="10044">
                  <c:v>9.5567700000000005E-2</c:v>
                </c:pt>
                <c:pt idx="10045">
                  <c:v>9.3019900000000003E-2</c:v>
                </c:pt>
                <c:pt idx="10046">
                  <c:v>9.0387099999999998E-2</c:v>
                </c:pt>
                <c:pt idx="10047">
                  <c:v>8.7670300000000007E-2</c:v>
                </c:pt>
                <c:pt idx="10048">
                  <c:v>8.4870699999999993E-2</c:v>
                </c:pt>
                <c:pt idx="10049">
                  <c:v>8.1991900000000006E-2</c:v>
                </c:pt>
                <c:pt idx="10050">
                  <c:v>7.9039499999999999E-2</c:v>
                </c:pt>
                <c:pt idx="10051">
                  <c:v>7.6017000000000001E-2</c:v>
                </c:pt>
                <c:pt idx="10052">
                  <c:v>7.29268E-2</c:v>
                </c:pt>
                <c:pt idx="10053">
                  <c:v>6.9772299999999995E-2</c:v>
                </c:pt>
                <c:pt idx="10054">
                  <c:v>6.6559599999999997E-2</c:v>
                </c:pt>
                <c:pt idx="10055">
                  <c:v>6.3295199999999996E-2</c:v>
                </c:pt>
                <c:pt idx="10056">
                  <c:v>5.9985400000000001E-2</c:v>
                </c:pt>
                <c:pt idx="10057" formatCode="0.00E+00">
                  <c:v>5.6636699999999998E-2</c:v>
                </c:pt>
                <c:pt idx="10058" formatCode="0.00E+00">
                  <c:v>5.3254500000000003E-2</c:v>
                </c:pt>
                <c:pt idx="10059" formatCode="0.00E+00">
                  <c:v>4.9840299999999997E-2</c:v>
                </c:pt>
                <c:pt idx="10060" formatCode="0.00E+00">
                  <c:v>4.6394299999999999E-2</c:v>
                </c:pt>
                <c:pt idx="10061" formatCode="0.00E+00">
                  <c:v>4.2919899999999997E-2</c:v>
                </c:pt>
                <c:pt idx="10062" formatCode="0.00E+00">
                  <c:v>3.9425099999999998E-2</c:v>
                </c:pt>
                <c:pt idx="10063">
                  <c:v>3.5919800000000002E-2</c:v>
                </c:pt>
                <c:pt idx="10064">
                  <c:v>3.2412000000000003E-2</c:v>
                </c:pt>
                <c:pt idx="10065">
                  <c:v>2.8905900000000002E-2</c:v>
                </c:pt>
                <c:pt idx="10066">
                  <c:v>2.5404599999999999E-2</c:v>
                </c:pt>
                <c:pt idx="10067">
                  <c:v>2.1912000000000001E-2</c:v>
                </c:pt>
                <c:pt idx="10068">
                  <c:v>1.8431300000000001E-2</c:v>
                </c:pt>
                <c:pt idx="10069">
                  <c:v>1.49649E-2</c:v>
                </c:pt>
                <c:pt idx="10070">
                  <c:v>1.15151E-2</c:v>
                </c:pt>
                <c:pt idx="10071" formatCode="0.00E+00">
                  <c:v>8.0858100000000006E-3</c:v>
                </c:pt>
                <c:pt idx="10072" formatCode="0.00E+00">
                  <c:v>4.68236E-3</c:v>
                </c:pt>
                <c:pt idx="10073" formatCode="0.00E+00">
                  <c:v>1.31029E-3</c:v>
                </c:pt>
                <c:pt idx="10074" formatCode="0.00E+00">
                  <c:v>-2.0258300000000002E-3</c:v>
                </c:pt>
                <c:pt idx="10075" formatCode="0.00E+00">
                  <c:v>-5.3221099999999997E-3</c:v>
                </c:pt>
                <c:pt idx="10076" formatCode="0.00E+00">
                  <c:v>-8.5746099999999999E-3</c:v>
                </c:pt>
                <c:pt idx="10077">
                  <c:v>-1.1778800000000001E-2</c:v>
                </c:pt>
                <c:pt idx="10078">
                  <c:v>-1.49293E-2</c:v>
                </c:pt>
                <c:pt idx="10079">
                  <c:v>-1.8020700000000001E-2</c:v>
                </c:pt>
                <c:pt idx="10080">
                  <c:v>-2.1047699999999999E-2</c:v>
                </c:pt>
                <c:pt idx="10081">
                  <c:v>-2.40048E-2</c:v>
                </c:pt>
                <c:pt idx="10082">
                  <c:v>-2.6886299999999998E-2</c:v>
                </c:pt>
                <c:pt idx="10083">
                  <c:v>-2.9686899999999999E-2</c:v>
                </c:pt>
                <c:pt idx="10084">
                  <c:v>-3.2401600000000003E-2</c:v>
                </c:pt>
                <c:pt idx="10085">
                  <c:v>-3.50262E-2</c:v>
                </c:pt>
                <c:pt idx="10086">
                  <c:v>-3.7555900000000003E-2</c:v>
                </c:pt>
                <c:pt idx="10087">
                  <c:v>-3.9985600000000003E-2</c:v>
                </c:pt>
                <c:pt idx="10088">
                  <c:v>-4.2311300000000003E-2</c:v>
                </c:pt>
                <c:pt idx="10089">
                  <c:v>-4.4530599999999997E-2</c:v>
                </c:pt>
                <c:pt idx="10090">
                  <c:v>-4.6641599999999998E-2</c:v>
                </c:pt>
                <c:pt idx="10091">
                  <c:v>-4.8640799999999998E-2</c:v>
                </c:pt>
                <c:pt idx="10092">
                  <c:v>-5.0524800000000002E-2</c:v>
                </c:pt>
                <c:pt idx="10093">
                  <c:v>-5.2293399999999997E-2</c:v>
                </c:pt>
                <c:pt idx="10094">
                  <c:v>-5.3947799999999997E-2</c:v>
                </c:pt>
                <c:pt idx="10095">
                  <c:v>-5.5488299999999997E-2</c:v>
                </c:pt>
                <c:pt idx="10096">
                  <c:v>-5.6912999999999998E-2</c:v>
                </c:pt>
                <c:pt idx="10097">
                  <c:v>-5.8219800000000002E-2</c:v>
                </c:pt>
                <c:pt idx="10098">
                  <c:v>-5.9407799999999997E-2</c:v>
                </c:pt>
                <c:pt idx="10099">
                  <c:v>-6.0475899999999999E-2</c:v>
                </c:pt>
                <c:pt idx="10100">
                  <c:v>-6.1421000000000003E-2</c:v>
                </c:pt>
                <c:pt idx="10101">
                  <c:v>-6.2239900000000001E-2</c:v>
                </c:pt>
                <c:pt idx="10102">
                  <c:v>-6.2930299999999995E-2</c:v>
                </c:pt>
                <c:pt idx="10103">
                  <c:v>-6.3492599999999996E-2</c:v>
                </c:pt>
                <c:pt idx="10104">
                  <c:v>-6.3928299999999993E-2</c:v>
                </c:pt>
                <c:pt idx="10105">
                  <c:v>-6.42374E-2</c:v>
                </c:pt>
                <c:pt idx="10106">
                  <c:v>-6.4418299999999998E-2</c:v>
                </c:pt>
                <c:pt idx="10107">
                  <c:v>-6.4469399999999996E-2</c:v>
                </c:pt>
                <c:pt idx="10108">
                  <c:v>-6.4389799999999997E-2</c:v>
                </c:pt>
                <c:pt idx="10109">
                  <c:v>-6.4180399999999999E-2</c:v>
                </c:pt>
                <c:pt idx="10110">
                  <c:v>-6.3843300000000006E-2</c:v>
                </c:pt>
                <c:pt idx="10111">
                  <c:v>-6.3381099999999996E-2</c:v>
                </c:pt>
                <c:pt idx="10112">
                  <c:v>-6.2796900000000003E-2</c:v>
                </c:pt>
                <c:pt idx="10113">
                  <c:v>-6.20934E-2</c:v>
                </c:pt>
                <c:pt idx="10114">
                  <c:v>-6.1272E-2</c:v>
                </c:pt>
                <c:pt idx="10115">
                  <c:v>-6.0333499999999998E-2</c:v>
                </c:pt>
                <c:pt idx="10116">
                  <c:v>-5.9279999999999999E-2</c:v>
                </c:pt>
                <c:pt idx="10117">
                  <c:v>-5.8114499999999999E-2</c:v>
                </c:pt>
                <c:pt idx="10118">
                  <c:v>-5.6838399999999997E-2</c:v>
                </c:pt>
                <c:pt idx="10119">
                  <c:v>-5.5452599999999998E-2</c:v>
                </c:pt>
                <c:pt idx="10120">
                  <c:v>-5.3959399999999998E-2</c:v>
                </c:pt>
                <c:pt idx="10121">
                  <c:v>-5.2364899999999999E-2</c:v>
                </c:pt>
                <c:pt idx="10122">
                  <c:v>-5.06758E-2</c:v>
                </c:pt>
                <c:pt idx="10123">
                  <c:v>-4.8897099999999999E-2</c:v>
                </c:pt>
                <c:pt idx="10124">
                  <c:v>-4.7033400000000003E-2</c:v>
                </c:pt>
                <c:pt idx="10125">
                  <c:v>-4.5089200000000003E-2</c:v>
                </c:pt>
                <c:pt idx="10126">
                  <c:v>-4.3068700000000001E-2</c:v>
                </c:pt>
                <c:pt idx="10127">
                  <c:v>-4.0976199999999997E-2</c:v>
                </c:pt>
                <c:pt idx="10128">
                  <c:v>-3.88154E-2</c:v>
                </c:pt>
                <c:pt idx="10129">
                  <c:v>-3.6590400000000002E-2</c:v>
                </c:pt>
                <c:pt idx="10130">
                  <c:v>-3.4306099999999999E-2</c:v>
                </c:pt>
                <c:pt idx="10131">
                  <c:v>-3.1966700000000001E-2</c:v>
                </c:pt>
                <c:pt idx="10132">
                  <c:v>-2.9575899999999999E-2</c:v>
                </c:pt>
                <c:pt idx="10133">
                  <c:v>-2.71378E-2</c:v>
                </c:pt>
                <c:pt idx="10134">
                  <c:v>-2.4657499999999999E-2</c:v>
                </c:pt>
                <c:pt idx="10135">
                  <c:v>-2.2141000000000001E-2</c:v>
                </c:pt>
                <c:pt idx="10136">
                  <c:v>-1.95941E-2</c:v>
                </c:pt>
                <c:pt idx="10137">
                  <c:v>-1.70219E-2</c:v>
                </c:pt>
                <c:pt idx="10138">
                  <c:v>-1.44276E-2</c:v>
                </c:pt>
                <c:pt idx="10139">
                  <c:v>-1.18148E-2</c:v>
                </c:pt>
                <c:pt idx="10140" formatCode="0.00E+00">
                  <c:v>-9.1881299999999992E-3</c:v>
                </c:pt>
                <c:pt idx="10141" formatCode="0.00E+00">
                  <c:v>-6.5531699999999997E-3</c:v>
                </c:pt>
                <c:pt idx="10142" formatCode="0.00E+00">
                  <c:v>-3.9162299999999997E-3</c:v>
                </c:pt>
                <c:pt idx="10143" formatCode="0.00E+00">
                  <c:v>-1.2835399999999999E-3</c:v>
                </c:pt>
                <c:pt idx="10144" formatCode="0.00E+00">
                  <c:v>1.3397999999999999E-3</c:v>
                </c:pt>
                <c:pt idx="10145" formatCode="0.00E+00">
                  <c:v>3.9494700000000001E-3</c:v>
                </c:pt>
                <c:pt idx="10146" formatCode="0.00E+00">
                  <c:v>6.54056E-3</c:v>
                </c:pt>
                <c:pt idx="10147" formatCode="0.00E+00">
                  <c:v>9.1069500000000008E-3</c:v>
                </c:pt>
                <c:pt idx="10148">
                  <c:v>1.16434E-2</c:v>
                </c:pt>
                <c:pt idx="10149">
                  <c:v>1.41466E-2</c:v>
                </c:pt>
                <c:pt idx="10150">
                  <c:v>1.66134E-2</c:v>
                </c:pt>
                <c:pt idx="10151">
                  <c:v>1.9038900000000001E-2</c:v>
                </c:pt>
                <c:pt idx="10152">
                  <c:v>2.14167E-2</c:v>
                </c:pt>
                <c:pt idx="10153">
                  <c:v>2.3740799999999999E-2</c:v>
                </c:pt>
                <c:pt idx="10154">
                  <c:v>2.60063E-2</c:v>
                </c:pt>
                <c:pt idx="10155">
                  <c:v>2.82093E-2</c:v>
                </c:pt>
                <c:pt idx="10156">
                  <c:v>3.0345199999999999E-2</c:v>
                </c:pt>
                <c:pt idx="10157">
                  <c:v>3.2407600000000002E-2</c:v>
                </c:pt>
                <c:pt idx="10158">
                  <c:v>3.4391600000000001E-2</c:v>
                </c:pt>
                <c:pt idx="10159">
                  <c:v>3.63051E-2</c:v>
                </c:pt>
                <c:pt idx="10160">
                  <c:v>3.81535E-2</c:v>
                </c:pt>
                <c:pt idx="10161">
                  <c:v>3.99189E-2</c:v>
                </c:pt>
                <c:pt idx="10162">
                  <c:v>4.1588199999999999E-2</c:v>
                </c:pt>
                <c:pt idx="10163">
                  <c:v>4.3166700000000002E-2</c:v>
                </c:pt>
                <c:pt idx="10164">
                  <c:v>4.4654300000000001E-2</c:v>
                </c:pt>
                <c:pt idx="10165">
                  <c:v>4.6043100000000003E-2</c:v>
                </c:pt>
                <c:pt idx="10166">
                  <c:v>4.7329200000000002E-2</c:v>
                </c:pt>
                <c:pt idx="10167">
                  <c:v>4.8511800000000001E-2</c:v>
                </c:pt>
                <c:pt idx="10168">
                  <c:v>4.9591200000000002E-2</c:v>
                </c:pt>
                <c:pt idx="10169">
                  <c:v>5.0566600000000003E-2</c:v>
                </c:pt>
                <c:pt idx="10170">
                  <c:v>5.14364E-2</c:v>
                </c:pt>
                <c:pt idx="10171">
                  <c:v>5.2197899999999998E-2</c:v>
                </c:pt>
                <c:pt idx="10172">
                  <c:v>5.28485E-2</c:v>
                </c:pt>
                <c:pt idx="10173">
                  <c:v>5.3386799999999998E-2</c:v>
                </c:pt>
                <c:pt idx="10174">
                  <c:v>5.3813E-2</c:v>
                </c:pt>
                <c:pt idx="10175">
                  <c:v>5.4126199999999999E-2</c:v>
                </c:pt>
                <c:pt idx="10176">
                  <c:v>5.4324200000000003E-2</c:v>
                </c:pt>
                <c:pt idx="10177">
                  <c:v>5.44047E-2</c:v>
                </c:pt>
                <c:pt idx="10178">
                  <c:v>5.4365499999999997E-2</c:v>
                </c:pt>
                <c:pt idx="10179">
                  <c:v>5.4206400000000002E-2</c:v>
                </c:pt>
                <c:pt idx="10180">
                  <c:v>5.3928900000000002E-2</c:v>
                </c:pt>
                <c:pt idx="10181">
                  <c:v>5.3535199999999998E-2</c:v>
                </c:pt>
                <c:pt idx="10182">
                  <c:v>5.3026999999999998E-2</c:v>
                </c:pt>
                <c:pt idx="10183">
                  <c:v>5.2405100000000003E-2</c:v>
                </c:pt>
                <c:pt idx="10184">
                  <c:v>5.1671599999999998E-2</c:v>
                </c:pt>
                <c:pt idx="10185">
                  <c:v>5.0829800000000001E-2</c:v>
                </c:pt>
                <c:pt idx="10186">
                  <c:v>4.9881700000000001E-2</c:v>
                </c:pt>
                <c:pt idx="10187">
                  <c:v>4.8828200000000002E-2</c:v>
                </c:pt>
                <c:pt idx="10188">
                  <c:v>4.76718E-2</c:v>
                </c:pt>
                <c:pt idx="10189">
                  <c:v>4.6415900000000003E-2</c:v>
                </c:pt>
                <c:pt idx="10190">
                  <c:v>4.5063600000000002E-2</c:v>
                </c:pt>
                <c:pt idx="10191">
                  <c:v>4.3618400000000002E-2</c:v>
                </c:pt>
                <c:pt idx="10192">
                  <c:v>4.2083799999999998E-2</c:v>
                </c:pt>
                <c:pt idx="10193">
                  <c:v>4.0463499999999999E-2</c:v>
                </c:pt>
                <c:pt idx="10194">
                  <c:v>3.8760999999999997E-2</c:v>
                </c:pt>
                <c:pt idx="10195">
                  <c:v>3.6979999999999999E-2</c:v>
                </c:pt>
                <c:pt idx="10196">
                  <c:v>3.5124099999999998E-2</c:v>
                </c:pt>
                <c:pt idx="10197">
                  <c:v>3.3196400000000001E-2</c:v>
                </c:pt>
                <c:pt idx="10198">
                  <c:v>3.1200100000000001E-2</c:v>
                </c:pt>
                <c:pt idx="10199">
                  <c:v>2.9138600000000001E-2</c:v>
                </c:pt>
                <c:pt idx="10200">
                  <c:v>2.7015399999999998E-2</c:v>
                </c:pt>
                <c:pt idx="10201">
                  <c:v>2.4835099999999999E-2</c:v>
                </c:pt>
                <c:pt idx="10202">
                  <c:v>2.2602799999999999E-2</c:v>
                </c:pt>
                <c:pt idx="10203">
                  <c:v>2.03238E-2</c:v>
                </c:pt>
                <c:pt idx="10204">
                  <c:v>1.8002899999999999E-2</c:v>
                </c:pt>
                <c:pt idx="10205">
                  <c:v>1.5645699999999998E-2</c:v>
                </c:pt>
                <c:pt idx="10206">
                  <c:v>1.32578E-2</c:v>
                </c:pt>
                <c:pt idx="10207">
                  <c:v>1.0844100000000001E-2</c:v>
                </c:pt>
                <c:pt idx="10208" formatCode="0.00E+00">
                  <c:v>8.4092999999999998E-3</c:v>
                </c:pt>
                <c:pt idx="10209" formatCode="0.00E+00">
                  <c:v>5.9575100000000001E-3</c:v>
                </c:pt>
                <c:pt idx="10210" formatCode="0.00E+00">
                  <c:v>3.4935000000000001E-3</c:v>
                </c:pt>
                <c:pt idx="10211" formatCode="0.00E+00">
                  <c:v>1.0221099999999999E-3</c:v>
                </c:pt>
                <c:pt idx="10212" formatCode="0.00E+00">
                  <c:v>-1.4529899999999999E-3</c:v>
                </c:pt>
                <c:pt idx="10213" formatCode="0.00E+00">
                  <c:v>-3.9286499999999997E-3</c:v>
                </c:pt>
                <c:pt idx="10214" formatCode="0.00E+00">
                  <c:v>-6.4004999999999999E-3</c:v>
                </c:pt>
                <c:pt idx="10215" formatCode="0.00E+00">
                  <c:v>-8.8627700000000007E-3</c:v>
                </c:pt>
                <c:pt idx="10216">
                  <c:v>-1.13098E-2</c:v>
                </c:pt>
                <c:pt idx="10217">
                  <c:v>-1.3736699999999999E-2</c:v>
                </c:pt>
                <c:pt idx="10218">
                  <c:v>-1.6138699999999999E-2</c:v>
                </c:pt>
                <c:pt idx="10219">
                  <c:v>-1.85098E-2</c:v>
                </c:pt>
                <c:pt idx="10220">
                  <c:v>-2.0844000000000001E-2</c:v>
                </c:pt>
                <c:pt idx="10221">
                  <c:v>-2.3136199999999999E-2</c:v>
                </c:pt>
                <c:pt idx="10222">
                  <c:v>-2.5382499999999999E-2</c:v>
                </c:pt>
                <c:pt idx="10223">
                  <c:v>-2.7578999999999999E-2</c:v>
                </c:pt>
                <c:pt idx="10224">
                  <c:v>-2.9721600000000001E-2</c:v>
                </c:pt>
                <c:pt idx="10225">
                  <c:v>-3.1804899999999997E-2</c:v>
                </c:pt>
                <c:pt idx="10226">
                  <c:v>-3.3822600000000001E-2</c:v>
                </c:pt>
                <c:pt idx="10227">
                  <c:v>-3.5769700000000001E-2</c:v>
                </c:pt>
                <c:pt idx="10228">
                  <c:v>-3.7643299999999998E-2</c:v>
                </c:pt>
                <c:pt idx="10229">
                  <c:v>-3.9441499999999997E-2</c:v>
                </c:pt>
                <c:pt idx="10230">
                  <c:v>-4.1162200000000003E-2</c:v>
                </c:pt>
                <c:pt idx="10231">
                  <c:v>-4.28032E-2</c:v>
                </c:pt>
                <c:pt idx="10232">
                  <c:v>-4.4362100000000002E-2</c:v>
                </c:pt>
                <c:pt idx="10233">
                  <c:v>-4.5835000000000001E-2</c:v>
                </c:pt>
                <c:pt idx="10234">
                  <c:v>-4.72174E-2</c:v>
                </c:pt>
                <c:pt idx="10235">
                  <c:v>-4.8506399999999998E-2</c:v>
                </c:pt>
                <c:pt idx="10236">
                  <c:v>-4.9699699999999999E-2</c:v>
                </c:pt>
                <c:pt idx="10237">
                  <c:v>-5.0795100000000003E-2</c:v>
                </c:pt>
                <c:pt idx="10238">
                  <c:v>-5.1791400000000001E-2</c:v>
                </c:pt>
                <c:pt idx="10239">
                  <c:v>-5.2687499999999998E-2</c:v>
                </c:pt>
                <c:pt idx="10240">
                  <c:v>-5.3480899999999998E-2</c:v>
                </c:pt>
                <c:pt idx="10241">
                  <c:v>-5.4169000000000002E-2</c:v>
                </c:pt>
                <c:pt idx="10242">
                  <c:v>-5.4749300000000001E-2</c:v>
                </c:pt>
                <c:pt idx="10243">
                  <c:v>-5.5218900000000001E-2</c:v>
                </c:pt>
                <c:pt idx="10244">
                  <c:v>-5.5575800000000002E-2</c:v>
                </c:pt>
                <c:pt idx="10245">
                  <c:v>-5.5821900000000001E-2</c:v>
                </c:pt>
                <c:pt idx="10246">
                  <c:v>-5.5952500000000002E-2</c:v>
                </c:pt>
                <c:pt idx="10247">
                  <c:v>-5.5950899999999998E-2</c:v>
                </c:pt>
                <c:pt idx="10248">
                  <c:v>-5.5819100000000003E-2</c:v>
                </c:pt>
                <c:pt idx="10249">
                  <c:v>-5.5578500000000003E-2</c:v>
                </c:pt>
                <c:pt idx="10250">
                  <c:v>-5.5230300000000003E-2</c:v>
                </c:pt>
                <c:pt idx="10251">
                  <c:v>-5.4765500000000002E-2</c:v>
                </c:pt>
                <c:pt idx="10252">
                  <c:v>-5.4187199999999998E-2</c:v>
                </c:pt>
                <c:pt idx="10253">
                  <c:v>-5.3498799999999999E-2</c:v>
                </c:pt>
                <c:pt idx="10254">
                  <c:v>-5.2699900000000001E-2</c:v>
                </c:pt>
                <c:pt idx="10255">
                  <c:v>-5.1790900000000001E-2</c:v>
                </c:pt>
                <c:pt idx="10256" formatCode="0.00E+00">
                  <c:v>-5.0772600000000001E-2</c:v>
                </c:pt>
                <c:pt idx="10257" formatCode="0.00E+00">
                  <c:v>-4.9646599999999999E-2</c:v>
                </c:pt>
                <c:pt idx="10258" formatCode="0.00E+00">
                  <c:v>-4.84155E-2</c:v>
                </c:pt>
                <c:pt idx="10259" formatCode="0.00E+00">
                  <c:v>-4.7083300000000002E-2</c:v>
                </c:pt>
                <c:pt idx="10260" formatCode="0.00E+00">
                  <c:v>-4.5653600000000003E-2</c:v>
                </c:pt>
                <c:pt idx="10261" formatCode="0.00E+00">
                  <c:v>-4.4129399999999999E-2</c:v>
                </c:pt>
                <c:pt idx="10262" formatCode="0.00E+00">
                  <c:v>-4.2513599999999999E-2</c:v>
                </c:pt>
                <c:pt idx="10263" formatCode="0.00E+00">
                  <c:v>-4.0808900000000002E-2</c:v>
                </c:pt>
                <c:pt idx="10264">
                  <c:v>-3.9018700000000003E-2</c:v>
                </c:pt>
                <c:pt idx="10265">
                  <c:v>-3.7146899999999997E-2</c:v>
                </c:pt>
                <c:pt idx="10266">
                  <c:v>-3.5197800000000001E-2</c:v>
                </c:pt>
                <c:pt idx="10267">
                  <c:v>-3.3174799999999997E-2</c:v>
                </c:pt>
                <c:pt idx="10268">
                  <c:v>-3.1080699999999999E-2</c:v>
                </c:pt>
                <c:pt idx="10269">
                  <c:v>-2.8918099999999999E-2</c:v>
                </c:pt>
                <c:pt idx="10270">
                  <c:v>-2.66897E-2</c:v>
                </c:pt>
                <c:pt idx="10271">
                  <c:v>-2.43996E-2</c:v>
                </c:pt>
                <c:pt idx="10272">
                  <c:v>-2.20523E-2</c:v>
                </c:pt>
                <c:pt idx="10273">
                  <c:v>-1.9651700000000001E-2</c:v>
                </c:pt>
                <c:pt idx="10274">
                  <c:v>-1.72023E-2</c:v>
                </c:pt>
                <c:pt idx="10275">
                  <c:v>-1.4708199999999999E-2</c:v>
                </c:pt>
                <c:pt idx="10276">
                  <c:v>-1.21738E-2</c:v>
                </c:pt>
                <c:pt idx="10277" formatCode="0.00E+00">
                  <c:v>-9.6039599999999999E-3</c:v>
                </c:pt>
                <c:pt idx="10278" formatCode="0.00E+00">
                  <c:v>-7.0035100000000001E-3</c:v>
                </c:pt>
                <c:pt idx="10279" formatCode="0.00E+00">
                  <c:v>-4.37712E-3</c:v>
                </c:pt>
                <c:pt idx="10280" formatCode="0.00E+00">
                  <c:v>-1.7300499999999999E-3</c:v>
                </c:pt>
                <c:pt idx="10281" formatCode="0.00E+00">
                  <c:v>9.3200300000000004E-4</c:v>
                </c:pt>
                <c:pt idx="10282" formatCode="0.00E+00">
                  <c:v>3.60341E-3</c:v>
                </c:pt>
                <c:pt idx="10283" formatCode="0.00E+00">
                  <c:v>6.2787600000000004E-3</c:v>
                </c:pt>
                <c:pt idx="10284" formatCode="0.00E+00">
                  <c:v>8.9529899999999992E-3</c:v>
                </c:pt>
                <c:pt idx="10285">
                  <c:v>1.1620699999999999E-2</c:v>
                </c:pt>
                <c:pt idx="10286">
                  <c:v>1.4276199999999999E-2</c:v>
                </c:pt>
                <c:pt idx="10287">
                  <c:v>1.69137E-2</c:v>
                </c:pt>
                <c:pt idx="10288">
                  <c:v>1.9527900000000001E-2</c:v>
                </c:pt>
                <c:pt idx="10289">
                  <c:v>2.21132E-2</c:v>
                </c:pt>
                <c:pt idx="10290">
                  <c:v>2.46638E-2</c:v>
                </c:pt>
                <c:pt idx="10291">
                  <c:v>2.7174199999999999E-2</c:v>
                </c:pt>
                <c:pt idx="10292">
                  <c:v>2.9639599999999999E-2</c:v>
                </c:pt>
                <c:pt idx="10293">
                  <c:v>3.2055800000000002E-2</c:v>
                </c:pt>
                <c:pt idx="10294">
                  <c:v>3.4418600000000001E-2</c:v>
                </c:pt>
                <c:pt idx="10295">
                  <c:v>3.6724E-2</c:v>
                </c:pt>
                <c:pt idx="10296">
                  <c:v>3.8968200000000001E-2</c:v>
                </c:pt>
                <c:pt idx="10297">
                  <c:v>4.1147700000000002E-2</c:v>
                </c:pt>
                <c:pt idx="10298">
                  <c:v>4.3259400000000003E-2</c:v>
                </c:pt>
                <c:pt idx="10299">
                  <c:v>4.5298100000000001E-2</c:v>
                </c:pt>
                <c:pt idx="10300">
                  <c:v>4.7257599999999997E-2</c:v>
                </c:pt>
                <c:pt idx="10301">
                  <c:v>4.9131800000000003E-2</c:v>
                </c:pt>
                <c:pt idx="10302">
                  <c:v>5.0915700000000001E-2</c:v>
                </c:pt>
                <c:pt idx="10303">
                  <c:v>5.2605100000000002E-2</c:v>
                </c:pt>
                <c:pt idx="10304">
                  <c:v>5.41962E-2</c:v>
                </c:pt>
                <c:pt idx="10305">
                  <c:v>5.5685699999999998E-2</c:v>
                </c:pt>
                <c:pt idx="10306">
                  <c:v>5.7071499999999997E-2</c:v>
                </c:pt>
                <c:pt idx="10307">
                  <c:v>5.8351600000000003E-2</c:v>
                </c:pt>
                <c:pt idx="10308">
                  <c:v>5.9523699999999999E-2</c:v>
                </c:pt>
                <c:pt idx="10309">
                  <c:v>6.0583900000000003E-2</c:v>
                </c:pt>
                <c:pt idx="10310">
                  <c:v>6.1528399999999997E-2</c:v>
                </c:pt>
                <c:pt idx="10311">
                  <c:v>6.2353800000000001E-2</c:v>
                </c:pt>
                <c:pt idx="10312">
                  <c:v>6.3057000000000002E-2</c:v>
                </c:pt>
                <c:pt idx="10313">
                  <c:v>6.3636700000000004E-2</c:v>
                </c:pt>
                <c:pt idx="10314">
                  <c:v>6.4092999999999997E-2</c:v>
                </c:pt>
                <c:pt idx="10315">
                  <c:v>6.4425399999999994E-2</c:v>
                </c:pt>
                <c:pt idx="10316">
                  <c:v>6.4633099999999999E-2</c:v>
                </c:pt>
                <c:pt idx="10317">
                  <c:v>6.4714800000000003E-2</c:v>
                </c:pt>
                <c:pt idx="10318">
                  <c:v>6.4668699999999996E-2</c:v>
                </c:pt>
                <c:pt idx="10319">
                  <c:v>6.4492499999999994E-2</c:v>
                </c:pt>
                <c:pt idx="10320">
                  <c:v>6.4185099999999995E-2</c:v>
                </c:pt>
                <c:pt idx="10321">
                  <c:v>6.3747799999999993E-2</c:v>
                </c:pt>
                <c:pt idx="10322">
                  <c:v>6.3181699999999993E-2</c:v>
                </c:pt>
                <c:pt idx="10323">
                  <c:v>6.24848E-2</c:v>
                </c:pt>
                <c:pt idx="10324">
                  <c:v>6.1654199999999999E-2</c:v>
                </c:pt>
                <c:pt idx="10325">
                  <c:v>6.0689300000000002E-2</c:v>
                </c:pt>
                <c:pt idx="10326">
                  <c:v>5.9591600000000002E-2</c:v>
                </c:pt>
                <c:pt idx="10327">
                  <c:v>5.8363699999999998E-2</c:v>
                </c:pt>
                <c:pt idx="10328">
                  <c:v>5.7008400000000001E-2</c:v>
                </c:pt>
                <c:pt idx="10329">
                  <c:v>5.5527699999999999E-2</c:v>
                </c:pt>
                <c:pt idx="10330">
                  <c:v>5.3923400000000003E-2</c:v>
                </c:pt>
                <c:pt idx="10331">
                  <c:v>5.2197300000000002E-2</c:v>
                </c:pt>
                <c:pt idx="10332">
                  <c:v>5.0350699999999998E-2</c:v>
                </c:pt>
                <c:pt idx="10333">
                  <c:v>4.8384799999999999E-2</c:v>
                </c:pt>
                <c:pt idx="10334">
                  <c:v>4.6300000000000001E-2</c:v>
                </c:pt>
                <c:pt idx="10335">
                  <c:v>4.4097499999999998E-2</c:v>
                </c:pt>
                <c:pt idx="10336">
                  <c:v>4.1779700000000003E-2</c:v>
                </c:pt>
                <c:pt idx="10337">
                  <c:v>3.9350400000000001E-2</c:v>
                </c:pt>
                <c:pt idx="10338">
                  <c:v>3.68128E-2</c:v>
                </c:pt>
                <c:pt idx="10339">
                  <c:v>3.4170199999999998E-2</c:v>
                </c:pt>
                <c:pt idx="10340">
                  <c:v>3.1427200000000002E-2</c:v>
                </c:pt>
                <c:pt idx="10341">
                  <c:v>2.8588800000000001E-2</c:v>
                </c:pt>
                <c:pt idx="10342">
                  <c:v>2.5659499999999998E-2</c:v>
                </c:pt>
                <c:pt idx="10343">
                  <c:v>2.26435E-2</c:v>
                </c:pt>
                <c:pt idx="10344">
                  <c:v>1.95455E-2</c:v>
                </c:pt>
                <c:pt idx="10345">
                  <c:v>1.6369700000000001E-2</c:v>
                </c:pt>
                <c:pt idx="10346">
                  <c:v>1.3120700000000001E-2</c:v>
                </c:pt>
                <c:pt idx="10347" formatCode="0.00E+00">
                  <c:v>9.8037000000000003E-3</c:v>
                </c:pt>
                <c:pt idx="10348" formatCode="0.00E+00">
                  <c:v>6.4238699999999999E-3</c:v>
                </c:pt>
                <c:pt idx="10349" formatCode="0.00E+00">
                  <c:v>2.9856599999999998E-3</c:v>
                </c:pt>
                <c:pt idx="10350" formatCode="0.00E+00">
                  <c:v>-5.0610300000000004E-4</c:v>
                </c:pt>
                <c:pt idx="10351" formatCode="0.00E+00">
                  <c:v>-4.0454899999999997E-3</c:v>
                </c:pt>
                <c:pt idx="10352" formatCode="0.00E+00">
                  <c:v>-7.6266800000000003E-3</c:v>
                </c:pt>
                <c:pt idx="10353">
                  <c:v>-1.1244799999999999E-2</c:v>
                </c:pt>
                <c:pt idx="10354" formatCode="0.00E+00">
                  <c:v>-1.48951E-2</c:v>
                </c:pt>
                <c:pt idx="10355" formatCode="0.00E+00">
                  <c:v>-1.8572100000000001E-2</c:v>
                </c:pt>
                <c:pt idx="10356" formatCode="0.00E+00">
                  <c:v>-2.2269500000000001E-2</c:v>
                </c:pt>
                <c:pt idx="10357" formatCode="0.00E+00">
                  <c:v>-2.5980900000000001E-2</c:v>
                </c:pt>
                <c:pt idx="10358" formatCode="0.00E+00">
                  <c:v>-2.9699699999999999E-2</c:v>
                </c:pt>
                <c:pt idx="10359" formatCode="0.00E+00">
                  <c:v>-3.3418999999999997E-2</c:v>
                </c:pt>
                <c:pt idx="10360" formatCode="0.00E+00">
                  <c:v>-3.7131999999999998E-2</c:v>
                </c:pt>
                <c:pt idx="10361" formatCode="0.00E+00">
                  <c:v>-4.0832100000000003E-2</c:v>
                </c:pt>
                <c:pt idx="10362" formatCode="0.00E+00">
                  <c:v>-4.4513400000000002E-2</c:v>
                </c:pt>
                <c:pt idx="10363" formatCode="0.00E+00">
                  <c:v>-4.8171400000000003E-2</c:v>
                </c:pt>
                <c:pt idx="10364">
                  <c:v>-5.1801300000000002E-2</c:v>
                </c:pt>
                <c:pt idx="10365">
                  <c:v>-5.5397799999999997E-2</c:v>
                </c:pt>
                <c:pt idx="10366">
                  <c:v>-5.89545E-2</c:v>
                </c:pt>
                <c:pt idx="10367">
                  <c:v>-6.24643E-2</c:v>
                </c:pt>
                <c:pt idx="10368">
                  <c:v>-6.5920900000000004E-2</c:v>
                </c:pt>
                <c:pt idx="10369">
                  <c:v>-6.93188E-2</c:v>
                </c:pt>
                <c:pt idx="10370">
                  <c:v>-7.2652499999999995E-2</c:v>
                </c:pt>
                <c:pt idx="10371">
                  <c:v>-7.5916399999999995E-2</c:v>
                </c:pt>
                <c:pt idx="10372">
                  <c:v>-7.9104999999999995E-2</c:v>
                </c:pt>
                <c:pt idx="10373">
                  <c:v>-8.2213700000000001E-2</c:v>
                </c:pt>
                <c:pt idx="10374">
                  <c:v>-8.5237900000000005E-2</c:v>
                </c:pt>
                <c:pt idx="10375">
                  <c:v>-8.8172799999999996E-2</c:v>
                </c:pt>
                <c:pt idx="10376">
                  <c:v>-9.1013800000000006E-2</c:v>
                </c:pt>
                <c:pt idx="10377">
                  <c:v>-9.37553E-2</c:v>
                </c:pt>
                <c:pt idx="10378">
                  <c:v>-9.6391400000000002E-2</c:v>
                </c:pt>
                <c:pt idx="10379">
                  <c:v>-9.8916599999999993E-2</c:v>
                </c:pt>
                <c:pt idx="10380">
                  <c:v>-0.101327</c:v>
                </c:pt>
                <c:pt idx="10381">
                  <c:v>-0.103618</c:v>
                </c:pt>
                <c:pt idx="10382">
                  <c:v>-0.10578799999999999</c:v>
                </c:pt>
                <c:pt idx="10383">
                  <c:v>-0.107831</c:v>
                </c:pt>
                <c:pt idx="10384">
                  <c:v>-0.109745</c:v>
                </c:pt>
                <c:pt idx="10385">
                  <c:v>-0.111525</c:v>
                </c:pt>
                <c:pt idx="10386">
                  <c:v>-0.113168</c:v>
                </c:pt>
                <c:pt idx="10387">
                  <c:v>-0.114672</c:v>
                </c:pt>
                <c:pt idx="10388">
                  <c:v>-0.116032</c:v>
                </c:pt>
                <c:pt idx="10389">
                  <c:v>-0.117247</c:v>
                </c:pt>
                <c:pt idx="10390">
                  <c:v>-0.118313</c:v>
                </c:pt>
                <c:pt idx="10391">
                  <c:v>-0.119228</c:v>
                </c:pt>
                <c:pt idx="10392">
                  <c:v>-0.119991</c:v>
                </c:pt>
                <c:pt idx="10393">
                  <c:v>-0.1206</c:v>
                </c:pt>
                <c:pt idx="10394">
                  <c:v>-0.121055</c:v>
                </c:pt>
                <c:pt idx="10395">
                  <c:v>-0.121355</c:v>
                </c:pt>
                <c:pt idx="10396">
                  <c:v>-0.121501</c:v>
                </c:pt>
                <c:pt idx="10397">
                  <c:v>-0.121492</c:v>
                </c:pt>
                <c:pt idx="10398">
                  <c:v>-0.12132800000000001</c:v>
                </c:pt>
                <c:pt idx="10399">
                  <c:v>-0.12101099999999999</c:v>
                </c:pt>
                <c:pt idx="10400">
                  <c:v>-0.12053999999999999</c:v>
                </c:pt>
                <c:pt idx="10401">
                  <c:v>-0.11991499999999999</c:v>
                </c:pt>
                <c:pt idx="10402">
                  <c:v>-0.119135</c:v>
                </c:pt>
                <c:pt idx="10403">
                  <c:v>-0.118204</c:v>
                </c:pt>
                <c:pt idx="10404">
                  <c:v>-0.117121</c:v>
                </c:pt>
                <c:pt idx="10405">
                  <c:v>-0.11588900000000001</c:v>
                </c:pt>
                <c:pt idx="10406">
                  <c:v>-0.114507</c:v>
                </c:pt>
                <c:pt idx="10407">
                  <c:v>-0.11297599999999999</c:v>
                </c:pt>
                <c:pt idx="10408">
                  <c:v>-0.1113</c:v>
                </c:pt>
                <c:pt idx="10409">
                  <c:v>-0.10947900000000001</c:v>
                </c:pt>
                <c:pt idx="10410">
                  <c:v>-0.107516</c:v>
                </c:pt>
                <c:pt idx="10411">
                  <c:v>-0.10541399999999999</c:v>
                </c:pt>
                <c:pt idx="10412">
                  <c:v>-0.103175</c:v>
                </c:pt>
                <c:pt idx="10413">
                  <c:v>-0.100803</c:v>
                </c:pt>
                <c:pt idx="10414">
                  <c:v>-9.8302299999999995E-2</c:v>
                </c:pt>
                <c:pt idx="10415">
                  <c:v>-9.5675499999999997E-2</c:v>
                </c:pt>
                <c:pt idx="10416">
                  <c:v>-9.2927999999999997E-2</c:v>
                </c:pt>
                <c:pt idx="10417">
                  <c:v>-9.0063900000000002E-2</c:v>
                </c:pt>
                <c:pt idx="10418">
                  <c:v>-8.7087300000000006E-2</c:v>
                </c:pt>
                <c:pt idx="10419">
                  <c:v>-8.40027E-2</c:v>
                </c:pt>
                <c:pt idx="10420">
                  <c:v>-8.0814399999999995E-2</c:v>
                </c:pt>
                <c:pt idx="10421">
                  <c:v>-7.7527200000000004E-2</c:v>
                </c:pt>
                <c:pt idx="10422">
                  <c:v>-7.4146000000000004E-2</c:v>
                </c:pt>
                <c:pt idx="10423">
                  <c:v>-7.0676500000000003E-2</c:v>
                </c:pt>
                <c:pt idx="10424">
                  <c:v>-6.7124000000000003E-2</c:v>
                </c:pt>
                <c:pt idx="10425">
                  <c:v>-6.3494300000000004E-2</c:v>
                </c:pt>
                <c:pt idx="10426">
                  <c:v>-5.9793300000000001E-2</c:v>
                </c:pt>
                <c:pt idx="10427">
                  <c:v>-5.6027599999999997E-2</c:v>
                </c:pt>
                <c:pt idx="10428">
                  <c:v>-5.2202100000000001E-2</c:v>
                </c:pt>
                <c:pt idx="10429">
                  <c:v>-4.8321000000000003E-2</c:v>
                </c:pt>
                <c:pt idx="10430">
                  <c:v>-4.4389100000000001E-2</c:v>
                </c:pt>
                <c:pt idx="10431">
                  <c:v>-4.0412700000000003E-2</c:v>
                </c:pt>
                <c:pt idx="10432">
                  <c:v>-3.6398600000000003E-2</c:v>
                </c:pt>
                <c:pt idx="10433">
                  <c:v>-3.2353100000000003E-2</c:v>
                </c:pt>
                <c:pt idx="10434">
                  <c:v>-2.82822E-2</c:v>
                </c:pt>
                <c:pt idx="10435">
                  <c:v>-2.4192100000000001E-2</c:v>
                </c:pt>
                <c:pt idx="10436">
                  <c:v>-2.00888E-2</c:v>
                </c:pt>
                <c:pt idx="10437">
                  <c:v>-1.5977999999999999E-2</c:v>
                </c:pt>
                <c:pt idx="10438">
                  <c:v>-1.18662E-2</c:v>
                </c:pt>
                <c:pt idx="10439" formatCode="0.00E+00">
                  <c:v>-7.7605E-3</c:v>
                </c:pt>
                <c:pt idx="10440" formatCode="0.00E+00">
                  <c:v>-3.66695E-3</c:v>
                </c:pt>
                <c:pt idx="10441" formatCode="0.00E+00">
                  <c:v>4.0897200000000001E-4</c:v>
                </c:pt>
                <c:pt idx="10442" formatCode="0.00E+00">
                  <c:v>4.4611900000000003E-3</c:v>
                </c:pt>
                <c:pt idx="10443" formatCode="0.00E+00">
                  <c:v>8.4829999999999992E-3</c:v>
                </c:pt>
                <c:pt idx="10444">
                  <c:v>1.2467900000000001E-2</c:v>
                </c:pt>
                <c:pt idx="10445">
                  <c:v>1.6409400000000001E-2</c:v>
                </c:pt>
                <c:pt idx="10446">
                  <c:v>2.0301E-2</c:v>
                </c:pt>
                <c:pt idx="10447">
                  <c:v>2.41368E-2</c:v>
                </c:pt>
                <c:pt idx="10448">
                  <c:v>2.79118E-2</c:v>
                </c:pt>
                <c:pt idx="10449">
                  <c:v>3.1621700000000003E-2</c:v>
                </c:pt>
                <c:pt idx="10450">
                  <c:v>3.5261500000000001E-2</c:v>
                </c:pt>
                <c:pt idx="10451">
                  <c:v>3.8825999999999999E-2</c:v>
                </c:pt>
                <c:pt idx="10452">
                  <c:v>4.2309899999999998E-2</c:v>
                </c:pt>
                <c:pt idx="10453">
                  <c:v>4.5708499999999999E-2</c:v>
                </c:pt>
                <c:pt idx="10454">
                  <c:v>4.9017199999999997E-2</c:v>
                </c:pt>
                <c:pt idx="10455">
                  <c:v>5.2231199999999998E-2</c:v>
                </c:pt>
                <c:pt idx="10456">
                  <c:v>5.5345199999999997E-2</c:v>
                </c:pt>
                <c:pt idx="10457">
                  <c:v>5.8353700000000001E-2</c:v>
                </c:pt>
                <c:pt idx="10458">
                  <c:v>6.1251899999999998E-2</c:v>
                </c:pt>
                <c:pt idx="10459">
                  <c:v>6.4035499999999995E-2</c:v>
                </c:pt>
                <c:pt idx="10460">
                  <c:v>6.6699999999999995E-2</c:v>
                </c:pt>
                <c:pt idx="10461">
                  <c:v>6.9241399999999995E-2</c:v>
                </c:pt>
                <c:pt idx="10462">
                  <c:v>7.1656499999999998E-2</c:v>
                </c:pt>
                <c:pt idx="10463">
                  <c:v>7.3942099999999997E-2</c:v>
                </c:pt>
                <c:pt idx="10464">
                  <c:v>7.6095099999999999E-2</c:v>
                </c:pt>
                <c:pt idx="10465">
                  <c:v>7.8112899999999999E-2</c:v>
                </c:pt>
                <c:pt idx="10466">
                  <c:v>7.99932E-2</c:v>
                </c:pt>
                <c:pt idx="10467">
                  <c:v>8.1733799999999995E-2</c:v>
                </c:pt>
                <c:pt idx="10468">
                  <c:v>8.3332600000000007E-2</c:v>
                </c:pt>
                <c:pt idx="10469">
                  <c:v>8.4788699999999995E-2</c:v>
                </c:pt>
                <c:pt idx="10470">
                  <c:v>8.6101300000000006E-2</c:v>
                </c:pt>
                <c:pt idx="10471">
                  <c:v>8.72695E-2</c:v>
                </c:pt>
                <c:pt idx="10472">
                  <c:v>8.8292399999999993E-2</c:v>
                </c:pt>
                <c:pt idx="10473">
                  <c:v>8.9169600000000002E-2</c:v>
                </c:pt>
                <c:pt idx="10474">
                  <c:v>8.9900099999999997E-2</c:v>
                </c:pt>
                <c:pt idx="10475">
                  <c:v>9.0482199999999999E-2</c:v>
                </c:pt>
                <c:pt idx="10476">
                  <c:v>9.0914800000000004E-2</c:v>
                </c:pt>
                <c:pt idx="10477" formatCode="0.00E+00">
                  <c:v>9.1198100000000004E-2</c:v>
                </c:pt>
                <c:pt idx="10478" formatCode="0.00E+00">
                  <c:v>9.1332200000000002E-2</c:v>
                </c:pt>
                <c:pt idx="10479" formatCode="0.00E+00">
                  <c:v>9.1316999999999995E-2</c:v>
                </c:pt>
                <c:pt idx="10480" formatCode="0.00E+00">
                  <c:v>9.1153300000000007E-2</c:v>
                </c:pt>
                <c:pt idx="10481" formatCode="0.00E+00">
                  <c:v>9.0842300000000001E-2</c:v>
                </c:pt>
                <c:pt idx="10482">
                  <c:v>9.0385300000000002E-2</c:v>
                </c:pt>
                <c:pt idx="10483">
                  <c:v>8.9783299999999996E-2</c:v>
                </c:pt>
                <c:pt idx="10484">
                  <c:v>8.90373E-2</c:v>
                </c:pt>
                <c:pt idx="10485">
                  <c:v>8.8148900000000002E-2</c:v>
                </c:pt>
                <c:pt idx="10486">
                  <c:v>8.7119699999999994E-2</c:v>
                </c:pt>
                <c:pt idx="10487">
                  <c:v>8.5952200000000006E-2</c:v>
                </c:pt>
                <c:pt idx="10488">
                  <c:v>8.4649699999999994E-2</c:v>
                </c:pt>
                <c:pt idx="10489">
                  <c:v>8.3215600000000001E-2</c:v>
                </c:pt>
                <c:pt idx="10490">
                  <c:v>8.1652000000000002E-2</c:v>
                </c:pt>
                <c:pt idx="10491">
                  <c:v>7.9961299999999999E-2</c:v>
                </c:pt>
                <c:pt idx="10492">
                  <c:v>7.8146400000000005E-2</c:v>
                </c:pt>
                <c:pt idx="10493">
                  <c:v>7.6211200000000007E-2</c:v>
                </c:pt>
                <c:pt idx="10494">
                  <c:v>7.4160100000000007E-2</c:v>
                </c:pt>
                <c:pt idx="10495">
                  <c:v>7.1998000000000006E-2</c:v>
                </c:pt>
                <c:pt idx="10496">
                  <c:v>6.9729299999999994E-2</c:v>
                </c:pt>
                <c:pt idx="10497">
                  <c:v>6.7358000000000001E-2</c:v>
                </c:pt>
                <c:pt idx="10498">
                  <c:v>6.4888899999999999E-2</c:v>
                </c:pt>
                <c:pt idx="10499">
                  <c:v>6.2327199999999999E-2</c:v>
                </c:pt>
                <c:pt idx="10500">
                  <c:v>5.9677000000000001E-2</c:v>
                </c:pt>
                <c:pt idx="10501">
                  <c:v>5.6942199999999998E-2</c:v>
                </c:pt>
                <c:pt idx="10502">
                  <c:v>5.4127000000000002E-2</c:v>
                </c:pt>
                <c:pt idx="10503">
                  <c:v>5.12366E-2</c:v>
                </c:pt>
                <c:pt idx="10504">
                  <c:v>4.8276300000000001E-2</c:v>
                </c:pt>
                <c:pt idx="10505">
                  <c:v>4.52515E-2</c:v>
                </c:pt>
                <c:pt idx="10506">
                  <c:v>4.2167700000000002E-2</c:v>
                </c:pt>
                <c:pt idx="10507">
                  <c:v>3.9030000000000002E-2</c:v>
                </c:pt>
                <c:pt idx="10508">
                  <c:v>3.58435E-2</c:v>
                </c:pt>
                <c:pt idx="10509">
                  <c:v>3.2612700000000001E-2</c:v>
                </c:pt>
                <c:pt idx="10510">
                  <c:v>2.93431E-2</c:v>
                </c:pt>
                <c:pt idx="10511">
                  <c:v>2.6040399999999998E-2</c:v>
                </c:pt>
                <c:pt idx="10512">
                  <c:v>2.2710600000000001E-2</c:v>
                </c:pt>
                <c:pt idx="10513">
                  <c:v>1.9359999999999999E-2</c:v>
                </c:pt>
                <c:pt idx="10514">
                  <c:v>1.5994999999999999E-2</c:v>
                </c:pt>
                <c:pt idx="10515">
                  <c:v>1.26222E-2</c:v>
                </c:pt>
                <c:pt idx="10516" formatCode="0.00E+00">
                  <c:v>9.2480300000000008E-3</c:v>
                </c:pt>
                <c:pt idx="10517" formatCode="0.00E+00">
                  <c:v>5.8780000000000004E-3</c:v>
                </c:pt>
                <c:pt idx="10518" formatCode="0.00E+00">
                  <c:v>2.5176500000000002E-3</c:v>
                </c:pt>
                <c:pt idx="10519" formatCode="0.00E+00">
                  <c:v>-8.2781200000000004E-4</c:v>
                </c:pt>
                <c:pt idx="10520" formatCode="0.00E+00">
                  <c:v>-4.15337E-3</c:v>
                </c:pt>
                <c:pt idx="10521" formatCode="0.00E+00">
                  <c:v>-7.4535799999999996E-3</c:v>
                </c:pt>
                <c:pt idx="10522">
                  <c:v>-1.0722300000000001E-2</c:v>
                </c:pt>
                <c:pt idx="10523">
                  <c:v>-1.39536E-2</c:v>
                </c:pt>
                <c:pt idx="10524">
                  <c:v>-1.7142999999999999E-2</c:v>
                </c:pt>
                <c:pt idx="10525">
                  <c:v>-2.0286800000000001E-2</c:v>
                </c:pt>
                <c:pt idx="10526">
                  <c:v>-2.33809E-2</c:v>
                </c:pt>
                <c:pt idx="10527">
                  <c:v>-2.6420099999999998E-2</c:v>
                </c:pt>
                <c:pt idx="10528">
                  <c:v>-2.93998E-2</c:v>
                </c:pt>
                <c:pt idx="10529">
                  <c:v>-3.2315900000000002E-2</c:v>
                </c:pt>
                <c:pt idx="10530">
                  <c:v>-3.5164300000000002E-2</c:v>
                </c:pt>
                <c:pt idx="10531">
                  <c:v>-3.7939800000000003E-2</c:v>
                </c:pt>
                <c:pt idx="10532">
                  <c:v>-4.0636600000000002E-2</c:v>
                </c:pt>
                <c:pt idx="10533">
                  <c:v>-4.3249500000000003E-2</c:v>
                </c:pt>
                <c:pt idx="10534">
                  <c:v>-4.5774299999999997E-2</c:v>
                </c:pt>
                <c:pt idx="10535">
                  <c:v>-4.8207100000000003E-2</c:v>
                </c:pt>
                <c:pt idx="10536">
                  <c:v>-5.0544400000000003E-2</c:v>
                </c:pt>
                <c:pt idx="10537">
                  <c:v>-5.2783700000000003E-2</c:v>
                </c:pt>
                <c:pt idx="10538">
                  <c:v>-5.4922100000000001E-2</c:v>
                </c:pt>
                <c:pt idx="10539">
                  <c:v>-5.6956699999999999E-2</c:v>
                </c:pt>
                <c:pt idx="10540">
                  <c:v>-5.8884300000000001E-2</c:v>
                </c:pt>
                <c:pt idx="10541">
                  <c:v>-6.0702899999999997E-2</c:v>
                </c:pt>
                <c:pt idx="10542">
                  <c:v>-6.2410800000000002E-2</c:v>
                </c:pt>
                <c:pt idx="10543">
                  <c:v>-6.4005699999999999E-2</c:v>
                </c:pt>
                <c:pt idx="10544">
                  <c:v>-6.5485699999999994E-2</c:v>
                </c:pt>
                <c:pt idx="10545">
                  <c:v>-6.6849400000000003E-2</c:v>
                </c:pt>
                <c:pt idx="10546">
                  <c:v>-6.8095299999999997E-2</c:v>
                </c:pt>
                <c:pt idx="10547">
                  <c:v>-6.9222000000000006E-2</c:v>
                </c:pt>
                <c:pt idx="10548">
                  <c:v>-7.0228100000000002E-2</c:v>
                </c:pt>
                <c:pt idx="10549">
                  <c:v>-7.1111800000000003E-2</c:v>
                </c:pt>
                <c:pt idx="10550">
                  <c:v>-7.1871299999999999E-2</c:v>
                </c:pt>
                <c:pt idx="10551">
                  <c:v>-7.2505200000000006E-2</c:v>
                </c:pt>
                <c:pt idx="10552">
                  <c:v>-7.3014099999999998E-2</c:v>
                </c:pt>
                <c:pt idx="10553">
                  <c:v>-7.3399800000000001E-2</c:v>
                </c:pt>
                <c:pt idx="10554">
                  <c:v>-7.3663599999999996E-2</c:v>
                </c:pt>
                <c:pt idx="10555">
                  <c:v>-7.3805800000000005E-2</c:v>
                </c:pt>
                <c:pt idx="10556">
                  <c:v>-7.3825699999999994E-2</c:v>
                </c:pt>
                <c:pt idx="10557">
                  <c:v>-7.3722200000000002E-2</c:v>
                </c:pt>
                <c:pt idx="10558">
                  <c:v>-7.34958E-2</c:v>
                </c:pt>
                <c:pt idx="10559">
                  <c:v>-7.3148199999999997E-2</c:v>
                </c:pt>
                <c:pt idx="10560">
                  <c:v>-7.2681499999999996E-2</c:v>
                </c:pt>
                <c:pt idx="10561">
                  <c:v>-7.2097400000000006E-2</c:v>
                </c:pt>
                <c:pt idx="10562">
                  <c:v>-7.1398600000000007E-2</c:v>
                </c:pt>
                <c:pt idx="10563">
                  <c:v>-7.0587700000000003E-2</c:v>
                </c:pt>
                <c:pt idx="10564">
                  <c:v>-6.9667499999999993E-2</c:v>
                </c:pt>
                <c:pt idx="10565">
                  <c:v>-6.8640699999999999E-2</c:v>
                </c:pt>
                <c:pt idx="10566">
                  <c:v>-6.7510399999999998E-2</c:v>
                </c:pt>
                <c:pt idx="10567">
                  <c:v>-6.6279400000000002E-2</c:v>
                </c:pt>
                <c:pt idx="10568">
                  <c:v>-6.4949800000000002E-2</c:v>
                </c:pt>
                <c:pt idx="10569">
                  <c:v>-6.3523899999999994E-2</c:v>
                </c:pt>
                <c:pt idx="10570">
                  <c:v>-6.2004700000000003E-2</c:v>
                </c:pt>
                <c:pt idx="10571">
                  <c:v>-6.0395999999999998E-2</c:v>
                </c:pt>
                <c:pt idx="10572">
                  <c:v>-5.8701299999999998E-2</c:v>
                </c:pt>
                <c:pt idx="10573">
                  <c:v>-5.6924000000000002E-2</c:v>
                </c:pt>
                <c:pt idx="10574">
                  <c:v>-5.5067600000000001E-2</c:v>
                </c:pt>
                <c:pt idx="10575">
                  <c:v>-5.31352E-2</c:v>
                </c:pt>
                <c:pt idx="10576">
                  <c:v>-5.11297E-2</c:v>
                </c:pt>
                <c:pt idx="10577">
                  <c:v>-4.9054399999999998E-2</c:v>
                </c:pt>
                <c:pt idx="10578">
                  <c:v>-4.6913099999999999E-2</c:v>
                </c:pt>
                <c:pt idx="10579">
                  <c:v>-4.47105E-2</c:v>
                </c:pt>
                <c:pt idx="10580">
                  <c:v>-4.2451799999999998E-2</c:v>
                </c:pt>
                <c:pt idx="10581">
                  <c:v>-4.0142200000000003E-2</c:v>
                </c:pt>
                <c:pt idx="10582">
                  <c:v>-3.7786500000000001E-2</c:v>
                </c:pt>
                <c:pt idx="10583">
                  <c:v>-3.5389400000000001E-2</c:v>
                </c:pt>
                <c:pt idx="10584">
                  <c:v>-3.2955699999999997E-2</c:v>
                </c:pt>
                <c:pt idx="10585">
                  <c:v>-3.04894E-2</c:v>
                </c:pt>
                <c:pt idx="10586">
                  <c:v>-2.79949E-2</c:v>
                </c:pt>
                <c:pt idx="10587">
                  <c:v>-2.5477900000000001E-2</c:v>
                </c:pt>
                <c:pt idx="10588">
                  <c:v>-2.2944699999999998E-2</c:v>
                </c:pt>
                <c:pt idx="10589">
                  <c:v>-2.0401099999999998E-2</c:v>
                </c:pt>
                <c:pt idx="10590">
                  <c:v>-1.7852300000000002E-2</c:v>
                </c:pt>
                <c:pt idx="10591">
                  <c:v>-1.5303300000000001E-2</c:v>
                </c:pt>
                <c:pt idx="10592">
                  <c:v>-1.2759E-2</c:v>
                </c:pt>
                <c:pt idx="10593">
                  <c:v>-1.02244E-2</c:v>
                </c:pt>
                <c:pt idx="10594" formatCode="0.00E+00">
                  <c:v>-7.7036099999999996E-3</c:v>
                </c:pt>
                <c:pt idx="10595" formatCode="0.00E+00">
                  <c:v>-5.2006700000000001E-3</c:v>
                </c:pt>
                <c:pt idx="10596" formatCode="0.00E+00">
                  <c:v>-2.7201600000000001E-3</c:v>
                </c:pt>
                <c:pt idx="10597" formatCode="0.00E+00">
                  <c:v>-2.6730299999999999E-4</c:v>
                </c:pt>
                <c:pt idx="10598" formatCode="0.00E+00">
                  <c:v>2.1526399999999999E-3</c:v>
                </c:pt>
                <c:pt idx="10599" formatCode="0.00E+00">
                  <c:v>4.5350700000000004E-3</c:v>
                </c:pt>
                <c:pt idx="10600" formatCode="0.00E+00">
                  <c:v>6.8759399999999997E-3</c:v>
                </c:pt>
                <c:pt idx="10601" formatCode="0.00E+00">
                  <c:v>9.1714299999999995E-3</c:v>
                </c:pt>
                <c:pt idx="10602">
                  <c:v>1.1417699999999999E-2</c:v>
                </c:pt>
                <c:pt idx="10603">
                  <c:v>1.36104E-2</c:v>
                </c:pt>
                <c:pt idx="10604">
                  <c:v>1.5745200000000001E-2</c:v>
                </c:pt>
                <c:pt idx="10605">
                  <c:v>1.7818199999999999E-2</c:v>
                </c:pt>
                <c:pt idx="10606">
                  <c:v>1.9826099999999999E-2</c:v>
                </c:pt>
                <c:pt idx="10607">
                  <c:v>2.17649E-2</c:v>
                </c:pt>
                <c:pt idx="10608">
                  <c:v>2.3631300000000001E-2</c:v>
                </c:pt>
                <c:pt idx="10609">
                  <c:v>2.5421599999999999E-2</c:v>
                </c:pt>
                <c:pt idx="10610">
                  <c:v>2.7132E-2</c:v>
                </c:pt>
                <c:pt idx="10611">
                  <c:v>2.87589E-2</c:v>
                </c:pt>
                <c:pt idx="10612">
                  <c:v>3.0299300000000001E-2</c:v>
                </c:pt>
                <c:pt idx="10613">
                  <c:v>3.1750800000000003E-2</c:v>
                </c:pt>
                <c:pt idx="10614">
                  <c:v>3.31112E-2</c:v>
                </c:pt>
                <c:pt idx="10615">
                  <c:v>3.4377600000000001E-2</c:v>
                </c:pt>
                <c:pt idx="10616" formatCode="0.00E+00">
                  <c:v>3.5548099999999999E-2</c:v>
                </c:pt>
                <c:pt idx="10617" formatCode="0.00E+00">
                  <c:v>3.6620800000000002E-2</c:v>
                </c:pt>
                <c:pt idx="10618" formatCode="0.00E+00">
                  <c:v>3.7593799999999997E-2</c:v>
                </c:pt>
                <c:pt idx="10619" formatCode="0.00E+00">
                  <c:v>3.8465600000000003E-2</c:v>
                </c:pt>
                <c:pt idx="10620" formatCode="0.00E+00">
                  <c:v>3.9235100000000002E-2</c:v>
                </c:pt>
                <c:pt idx="10621" formatCode="0.00E+00">
                  <c:v>3.9900999999999999E-2</c:v>
                </c:pt>
                <c:pt idx="10622">
                  <c:v>4.0461999999999998E-2</c:v>
                </c:pt>
                <c:pt idx="10623">
                  <c:v>4.0917200000000001E-2</c:v>
                </c:pt>
                <c:pt idx="10624">
                  <c:v>4.1266400000000002E-2</c:v>
                </c:pt>
                <c:pt idx="10625">
                  <c:v>4.1509799999999999E-2</c:v>
                </c:pt>
                <c:pt idx="10626">
                  <c:v>4.1647099999999999E-2</c:v>
                </c:pt>
                <c:pt idx="10627">
                  <c:v>4.1677499999999999E-2</c:v>
                </c:pt>
                <c:pt idx="10628">
                  <c:v>4.1600600000000001E-2</c:v>
                </c:pt>
                <c:pt idx="10629">
                  <c:v>4.14169E-2</c:v>
                </c:pt>
                <c:pt idx="10630">
                  <c:v>4.1126999999999997E-2</c:v>
                </c:pt>
                <c:pt idx="10631">
                  <c:v>4.0731999999999997E-2</c:v>
                </c:pt>
                <c:pt idx="10632">
                  <c:v>4.0233400000000002E-2</c:v>
                </c:pt>
                <c:pt idx="10633">
                  <c:v>3.9632300000000002E-2</c:v>
                </c:pt>
                <c:pt idx="10634">
                  <c:v>3.8929499999999999E-2</c:v>
                </c:pt>
                <c:pt idx="10635">
                  <c:v>3.8126300000000002E-2</c:v>
                </c:pt>
                <c:pt idx="10636">
                  <c:v>3.7225399999999999E-2</c:v>
                </c:pt>
                <c:pt idx="10637">
                  <c:v>3.6230100000000001E-2</c:v>
                </c:pt>
                <c:pt idx="10638">
                  <c:v>3.5143300000000002E-2</c:v>
                </c:pt>
                <c:pt idx="10639">
                  <c:v>3.3966900000000001E-2</c:v>
                </c:pt>
                <c:pt idx="10640">
                  <c:v>3.2702599999999998E-2</c:v>
                </c:pt>
                <c:pt idx="10641">
                  <c:v>3.1352400000000002E-2</c:v>
                </c:pt>
                <c:pt idx="10642">
                  <c:v>2.9919299999999999E-2</c:v>
                </c:pt>
                <c:pt idx="10643">
                  <c:v>2.8405699999999999E-2</c:v>
                </c:pt>
                <c:pt idx="10644">
                  <c:v>2.6814899999999999E-2</c:v>
                </c:pt>
                <c:pt idx="10645">
                  <c:v>2.5149899999999999E-2</c:v>
                </c:pt>
                <c:pt idx="10646">
                  <c:v>2.34147E-2</c:v>
                </c:pt>
                <c:pt idx="10647">
                  <c:v>2.1612800000000001E-2</c:v>
                </c:pt>
                <c:pt idx="10648">
                  <c:v>1.9747600000000001E-2</c:v>
                </c:pt>
                <c:pt idx="10649">
                  <c:v>1.78221E-2</c:v>
                </c:pt>
                <c:pt idx="10650">
                  <c:v>1.584E-2</c:v>
                </c:pt>
                <c:pt idx="10651">
                  <c:v>1.38053E-2</c:v>
                </c:pt>
                <c:pt idx="10652">
                  <c:v>1.17217E-2</c:v>
                </c:pt>
                <c:pt idx="10653" formatCode="0.00E+00">
                  <c:v>9.5933800000000003E-3</c:v>
                </c:pt>
                <c:pt idx="10654" formatCode="0.00E+00">
                  <c:v>7.4245700000000001E-3</c:v>
                </c:pt>
                <c:pt idx="10655" formatCode="0.00E+00">
                  <c:v>5.2195599999999998E-3</c:v>
                </c:pt>
                <c:pt idx="10656" formatCode="0.00E+00">
                  <c:v>2.9827600000000001E-3</c:v>
                </c:pt>
                <c:pt idx="10657" formatCode="0.00E+00">
                  <c:v>7.1898199999999995E-4</c:v>
                </c:pt>
                <c:pt idx="10658" formatCode="0.00E+00">
                  <c:v>-1.5671000000000001E-3</c:v>
                </c:pt>
                <c:pt idx="10659" formatCode="0.00E+00">
                  <c:v>-3.87134E-3</c:v>
                </c:pt>
                <c:pt idx="10660" formatCode="0.00E+00">
                  <c:v>-6.1899800000000003E-3</c:v>
                </c:pt>
                <c:pt idx="10661" formatCode="0.00E+00">
                  <c:v>-8.5190800000000001E-3</c:v>
                </c:pt>
                <c:pt idx="10662">
                  <c:v>-1.0854300000000001E-2</c:v>
                </c:pt>
                <c:pt idx="10663">
                  <c:v>-1.3191400000000001E-2</c:v>
                </c:pt>
                <c:pt idx="10664">
                  <c:v>-1.5526E-2</c:v>
                </c:pt>
                <c:pt idx="10665">
                  <c:v>-1.78531E-2</c:v>
                </c:pt>
                <c:pt idx="10666">
                  <c:v>-2.01683E-2</c:v>
                </c:pt>
                <c:pt idx="10667">
                  <c:v>-2.2466799999999999E-2</c:v>
                </c:pt>
                <c:pt idx="10668">
                  <c:v>-2.4743899999999999E-2</c:v>
                </c:pt>
                <c:pt idx="10669">
                  <c:v>-2.69952E-2</c:v>
                </c:pt>
                <c:pt idx="10670">
                  <c:v>-2.9216499999999999E-2</c:v>
                </c:pt>
                <c:pt idx="10671">
                  <c:v>-3.1404099999999997E-2</c:v>
                </c:pt>
                <c:pt idx="10672">
                  <c:v>-3.3554599999999997E-2</c:v>
                </c:pt>
                <c:pt idx="10673">
                  <c:v>-3.5664500000000002E-2</c:v>
                </c:pt>
                <c:pt idx="10674">
                  <c:v>-3.7729400000000003E-2</c:v>
                </c:pt>
                <c:pt idx="10675">
                  <c:v>-3.9744599999999998E-2</c:v>
                </c:pt>
                <c:pt idx="10676">
                  <c:v>-4.1706699999999999E-2</c:v>
                </c:pt>
                <c:pt idx="10677">
                  <c:v>-4.3610900000000001E-2</c:v>
                </c:pt>
                <c:pt idx="10678">
                  <c:v>-4.5447899999999999E-2</c:v>
                </c:pt>
                <c:pt idx="10679">
                  <c:v>-4.7211999999999997E-2</c:v>
                </c:pt>
                <c:pt idx="10680">
                  <c:v>-4.8906600000000001E-2</c:v>
                </c:pt>
                <c:pt idx="10681">
                  <c:v>-5.0530199999999997E-2</c:v>
                </c:pt>
                <c:pt idx="10682">
                  <c:v>-5.2075700000000003E-2</c:v>
                </c:pt>
                <c:pt idx="10683">
                  <c:v>-5.3540200000000003E-2</c:v>
                </c:pt>
                <c:pt idx="10684">
                  <c:v>-5.4923100000000002E-2</c:v>
                </c:pt>
                <c:pt idx="10685">
                  <c:v>-5.62227E-2</c:v>
                </c:pt>
                <c:pt idx="10686">
                  <c:v>-5.7436000000000001E-2</c:v>
                </c:pt>
                <c:pt idx="10687">
                  <c:v>-5.8559300000000002E-2</c:v>
                </c:pt>
                <c:pt idx="10688">
                  <c:v>-5.9589700000000002E-2</c:v>
                </c:pt>
                <c:pt idx="10689">
                  <c:v>-6.05249E-2</c:v>
                </c:pt>
                <c:pt idx="10690">
                  <c:v>-6.1363500000000001E-2</c:v>
                </c:pt>
                <c:pt idx="10691">
                  <c:v>-6.2104199999999998E-2</c:v>
                </c:pt>
                <c:pt idx="10692">
                  <c:v>-6.2745499999999996E-2</c:v>
                </c:pt>
                <c:pt idx="10693">
                  <c:v>-6.3286599999999998E-2</c:v>
                </c:pt>
                <c:pt idx="10694">
                  <c:v>-6.3726900000000003E-2</c:v>
                </c:pt>
                <c:pt idx="10695">
                  <c:v>-6.4066100000000001E-2</c:v>
                </c:pt>
                <c:pt idx="10696">
                  <c:v>-6.4303600000000002E-2</c:v>
                </c:pt>
                <c:pt idx="10697">
                  <c:v>-6.4439300000000005E-2</c:v>
                </c:pt>
                <c:pt idx="10698">
                  <c:v>-6.4472199999999993E-2</c:v>
                </c:pt>
                <c:pt idx="10699">
                  <c:v>-6.4400600000000002E-2</c:v>
                </c:pt>
                <c:pt idx="10700">
                  <c:v>-6.4223199999999994E-2</c:v>
                </c:pt>
                <c:pt idx="10701">
                  <c:v>-6.3940200000000003E-2</c:v>
                </c:pt>
                <c:pt idx="10702">
                  <c:v>-6.3553100000000001E-2</c:v>
                </c:pt>
                <c:pt idx="10703">
                  <c:v>-6.3063400000000006E-2</c:v>
                </c:pt>
                <c:pt idx="10704">
                  <c:v>-6.24713E-2</c:v>
                </c:pt>
                <c:pt idx="10705">
                  <c:v>-6.17773E-2</c:v>
                </c:pt>
                <c:pt idx="10706">
                  <c:v>-6.0982700000000001E-2</c:v>
                </c:pt>
                <c:pt idx="10707">
                  <c:v>-6.0088700000000002E-2</c:v>
                </c:pt>
                <c:pt idx="10708">
                  <c:v>-5.9096700000000002E-2</c:v>
                </c:pt>
                <c:pt idx="10709">
                  <c:v>-5.8007999999999997E-2</c:v>
                </c:pt>
                <c:pt idx="10710">
                  <c:v>-5.6823499999999999E-2</c:v>
                </c:pt>
                <c:pt idx="10711">
                  <c:v>-5.5544700000000002E-2</c:v>
                </c:pt>
                <c:pt idx="10712">
                  <c:v>-5.4173499999999999E-2</c:v>
                </c:pt>
                <c:pt idx="10713">
                  <c:v>-5.2712200000000001E-2</c:v>
                </c:pt>
                <c:pt idx="10714">
                  <c:v>-5.1163399999999998E-2</c:v>
                </c:pt>
                <c:pt idx="10715">
                  <c:v>-4.9529999999999998E-2</c:v>
                </c:pt>
                <c:pt idx="10716">
                  <c:v>-4.7815099999999999E-2</c:v>
                </c:pt>
                <c:pt idx="10717">
                  <c:v>-4.6021100000000002E-2</c:v>
                </c:pt>
                <c:pt idx="10718">
                  <c:v>-4.4150500000000002E-2</c:v>
                </c:pt>
                <c:pt idx="10719">
                  <c:v>-4.2205600000000003E-2</c:v>
                </c:pt>
                <c:pt idx="10720">
                  <c:v>-4.0189299999999997E-2</c:v>
                </c:pt>
                <c:pt idx="10721">
                  <c:v>-3.8105300000000002E-2</c:v>
                </c:pt>
                <c:pt idx="10722">
                  <c:v>-3.5957799999999998E-2</c:v>
                </c:pt>
                <c:pt idx="10723">
                  <c:v>-3.3751000000000003E-2</c:v>
                </c:pt>
                <c:pt idx="10724">
                  <c:v>-3.14889E-2</c:v>
                </c:pt>
                <c:pt idx="10725">
                  <c:v>-2.9175800000000002E-2</c:v>
                </c:pt>
                <c:pt idx="10726">
                  <c:v>-2.6816199999999998E-2</c:v>
                </c:pt>
                <c:pt idx="10727">
                  <c:v>-2.4414100000000001E-2</c:v>
                </c:pt>
                <c:pt idx="10728">
                  <c:v>-2.19729E-2</c:v>
                </c:pt>
                <c:pt idx="10729">
                  <c:v>-1.9496599999999999E-2</c:v>
                </c:pt>
                <c:pt idx="10730">
                  <c:v>-1.6989299999999999E-2</c:v>
                </c:pt>
                <c:pt idx="10731">
                  <c:v>-1.4455600000000001E-2</c:v>
                </c:pt>
                <c:pt idx="10732">
                  <c:v>-1.19004E-2</c:v>
                </c:pt>
                <c:pt idx="10733" formatCode="0.00E+00">
                  <c:v>-9.3283499999999991E-3</c:v>
                </c:pt>
                <c:pt idx="10734" formatCode="0.00E+00">
                  <c:v>-6.7440499999999997E-3</c:v>
                </c:pt>
                <c:pt idx="10735" formatCode="0.00E+00">
                  <c:v>-4.1527999999999999E-3</c:v>
                </c:pt>
                <c:pt idx="10736" formatCode="0.00E+00">
                  <c:v>-1.55934E-3</c:v>
                </c:pt>
                <c:pt idx="10737" formatCode="0.00E+00">
                  <c:v>1.0329E-3</c:v>
                </c:pt>
                <c:pt idx="10738" formatCode="0.00E+00">
                  <c:v>3.62036E-3</c:v>
                </c:pt>
                <c:pt idx="10739" formatCode="0.00E+00">
                  <c:v>6.1986100000000002E-3</c:v>
                </c:pt>
                <c:pt idx="10740" formatCode="0.00E+00">
                  <c:v>8.7662799999999996E-3</c:v>
                </c:pt>
                <c:pt idx="10741" formatCode="0.00E+00">
                  <c:v>1.13236E-2</c:v>
                </c:pt>
                <c:pt idx="10742" formatCode="0.00E+00">
                  <c:v>1.38627E-2</c:v>
                </c:pt>
                <c:pt idx="10743" formatCode="0.00E+00">
                  <c:v>1.63733E-2</c:v>
                </c:pt>
                <c:pt idx="10744" formatCode="0.00E+00">
                  <c:v>1.8852899999999999E-2</c:v>
                </c:pt>
                <c:pt idx="10745" formatCode="0.00E+00">
                  <c:v>2.12999E-2</c:v>
                </c:pt>
                <c:pt idx="10746" formatCode="0.00E+00">
                  <c:v>2.3708300000000002E-2</c:v>
                </c:pt>
                <c:pt idx="10747" formatCode="0.00E+00">
                  <c:v>2.6072100000000001E-2</c:v>
                </c:pt>
                <c:pt idx="10748" formatCode="0.00E+00">
                  <c:v>2.8386999999999999E-2</c:v>
                </c:pt>
                <c:pt idx="10749" formatCode="0.00E+00">
                  <c:v>3.0649599999999999E-2</c:v>
                </c:pt>
                <c:pt idx="10750" formatCode="0.00E+00">
                  <c:v>3.28559E-2</c:v>
                </c:pt>
                <c:pt idx="10751" formatCode="0.00E+00">
                  <c:v>3.5002199999999997E-2</c:v>
                </c:pt>
                <c:pt idx="10752" formatCode="0.00E+00">
                  <c:v>3.7085E-2</c:v>
                </c:pt>
                <c:pt idx="10753" formatCode="0.00E+00">
                  <c:v>3.9100799999999998E-2</c:v>
                </c:pt>
                <c:pt idx="10754" formatCode="0.00E+00">
                  <c:v>4.10458E-2</c:v>
                </c:pt>
                <c:pt idx="10755" formatCode="0.00E+00">
                  <c:v>4.2915399999999999E-2</c:v>
                </c:pt>
                <c:pt idx="10756" formatCode="0.00E+00">
                  <c:v>4.4705399999999999E-2</c:v>
                </c:pt>
                <c:pt idx="10757">
                  <c:v>4.64117E-2</c:v>
                </c:pt>
                <c:pt idx="10758">
                  <c:v>4.8030999999999997E-2</c:v>
                </c:pt>
                <c:pt idx="10759">
                  <c:v>4.9561300000000003E-2</c:v>
                </c:pt>
                <c:pt idx="10760">
                  <c:v>5.1000200000000002E-2</c:v>
                </c:pt>
                <c:pt idx="10761">
                  <c:v>5.2345299999999997E-2</c:v>
                </c:pt>
                <c:pt idx="10762">
                  <c:v>5.3594799999999998E-2</c:v>
                </c:pt>
                <c:pt idx="10763">
                  <c:v>5.4746999999999997E-2</c:v>
                </c:pt>
                <c:pt idx="10764">
                  <c:v>5.5799599999999998E-2</c:v>
                </c:pt>
                <c:pt idx="10765">
                  <c:v>5.6749899999999999E-2</c:v>
                </c:pt>
                <c:pt idx="10766">
                  <c:v>5.75957E-2</c:v>
                </c:pt>
                <c:pt idx="10767">
                  <c:v>5.8335900000000003E-2</c:v>
                </c:pt>
                <c:pt idx="10768">
                  <c:v>5.8970399999999999E-2</c:v>
                </c:pt>
                <c:pt idx="10769">
                  <c:v>5.9498799999999998E-2</c:v>
                </c:pt>
                <c:pt idx="10770">
                  <c:v>5.9920000000000001E-2</c:v>
                </c:pt>
                <c:pt idx="10771">
                  <c:v>6.0233399999999999E-2</c:v>
                </c:pt>
                <c:pt idx="10772">
                  <c:v>6.0439600000000003E-2</c:v>
                </c:pt>
                <c:pt idx="10773">
                  <c:v>6.0539500000000003E-2</c:v>
                </c:pt>
                <c:pt idx="10774">
                  <c:v>6.0532700000000002E-2</c:v>
                </c:pt>
                <c:pt idx="10775">
                  <c:v>6.0418100000000002E-2</c:v>
                </c:pt>
                <c:pt idx="10776">
                  <c:v>6.0194699999999997E-2</c:v>
                </c:pt>
                <c:pt idx="10777">
                  <c:v>5.9862199999999997E-2</c:v>
                </c:pt>
                <c:pt idx="10778">
                  <c:v>5.94212E-2</c:v>
                </c:pt>
                <c:pt idx="10779">
                  <c:v>5.8872800000000003E-2</c:v>
                </c:pt>
                <c:pt idx="10780">
                  <c:v>5.8217499999999998E-2</c:v>
                </c:pt>
                <c:pt idx="10781">
                  <c:v>5.7456599999999997E-2</c:v>
                </c:pt>
                <c:pt idx="10782">
                  <c:v>5.6591900000000001E-2</c:v>
                </c:pt>
                <c:pt idx="10783">
                  <c:v>5.5625000000000001E-2</c:v>
                </c:pt>
                <c:pt idx="10784">
                  <c:v>5.45572E-2</c:v>
                </c:pt>
                <c:pt idx="10785">
                  <c:v>5.3390100000000003E-2</c:v>
                </c:pt>
                <c:pt idx="10786">
                  <c:v>5.2125900000000003E-2</c:v>
                </c:pt>
                <c:pt idx="10787">
                  <c:v>5.0766199999999997E-2</c:v>
                </c:pt>
                <c:pt idx="10788">
                  <c:v>4.9312599999999998E-2</c:v>
                </c:pt>
                <c:pt idx="10789">
                  <c:v>4.7767900000000002E-2</c:v>
                </c:pt>
                <c:pt idx="10790">
                  <c:v>4.6136299999999998E-2</c:v>
                </c:pt>
                <c:pt idx="10791">
                  <c:v>4.4422200000000002E-2</c:v>
                </c:pt>
                <c:pt idx="10792">
                  <c:v>4.2629E-2</c:v>
                </c:pt>
                <c:pt idx="10793">
                  <c:v>4.0759299999999998E-2</c:v>
                </c:pt>
                <c:pt idx="10794">
                  <c:v>3.8815599999999999E-2</c:v>
                </c:pt>
                <c:pt idx="10795">
                  <c:v>3.68005E-2</c:v>
                </c:pt>
                <c:pt idx="10796">
                  <c:v>3.4717400000000002E-2</c:v>
                </c:pt>
                <c:pt idx="10797">
                  <c:v>3.2569399999999998E-2</c:v>
                </c:pt>
                <c:pt idx="10798">
                  <c:v>3.0359000000000001E-2</c:v>
                </c:pt>
                <c:pt idx="10799">
                  <c:v>2.8088999999999999E-2</c:v>
                </c:pt>
                <c:pt idx="10800">
                  <c:v>2.5763399999999999E-2</c:v>
                </c:pt>
                <c:pt idx="10801">
                  <c:v>2.33873E-2</c:v>
                </c:pt>
                <c:pt idx="10802" formatCode="0.00E+00">
                  <c:v>2.0965000000000001E-2</c:v>
                </c:pt>
                <c:pt idx="10803" formatCode="0.00E+00">
                  <c:v>1.8500699999999998E-2</c:v>
                </c:pt>
                <c:pt idx="10804" formatCode="0.00E+00">
                  <c:v>1.5998600000000002E-2</c:v>
                </c:pt>
                <c:pt idx="10805" formatCode="0.00E+00">
                  <c:v>1.34623E-2</c:v>
                </c:pt>
                <c:pt idx="10806" formatCode="0.00E+00">
                  <c:v>1.0895500000000001E-2</c:v>
                </c:pt>
                <c:pt idx="10807" formatCode="0.00E+00">
                  <c:v>8.3023000000000003E-3</c:v>
                </c:pt>
                <c:pt idx="10808" formatCode="0.00E+00">
                  <c:v>5.6870699999999998E-3</c:v>
                </c:pt>
                <c:pt idx="10809" formatCode="0.00E+00">
                  <c:v>3.0533100000000001E-3</c:v>
                </c:pt>
                <c:pt idx="10810" formatCode="0.00E+00">
                  <c:v>4.0423400000000001E-4</c:v>
                </c:pt>
                <c:pt idx="10811" formatCode="0.00E+00">
                  <c:v>-2.2563399999999999E-3</c:v>
                </c:pt>
                <c:pt idx="10812" formatCode="0.00E+00">
                  <c:v>-4.9243400000000001E-3</c:v>
                </c:pt>
                <c:pt idx="10813" formatCode="0.00E+00">
                  <c:v>-7.5959399999999998E-3</c:v>
                </c:pt>
                <c:pt idx="10814">
                  <c:v>-1.02665E-2</c:v>
                </c:pt>
                <c:pt idx="10815">
                  <c:v>-1.29309E-2</c:v>
                </c:pt>
                <c:pt idx="10816">
                  <c:v>-1.55844E-2</c:v>
                </c:pt>
                <c:pt idx="10817">
                  <c:v>-1.82235E-2</c:v>
                </c:pt>
                <c:pt idx="10818">
                  <c:v>-2.0844499999999998E-2</c:v>
                </c:pt>
                <c:pt idx="10819">
                  <c:v>-2.34433E-2</c:v>
                </c:pt>
                <c:pt idx="10820">
                  <c:v>-2.6015799999999999E-2</c:v>
                </c:pt>
                <c:pt idx="10821">
                  <c:v>-2.85574E-2</c:v>
                </c:pt>
                <c:pt idx="10822">
                  <c:v>-3.1063500000000001E-2</c:v>
                </c:pt>
                <c:pt idx="10823">
                  <c:v>-3.3529700000000003E-2</c:v>
                </c:pt>
                <c:pt idx="10824">
                  <c:v>-3.5951999999999998E-2</c:v>
                </c:pt>
                <c:pt idx="10825">
                  <c:v>-3.8327E-2</c:v>
                </c:pt>
                <c:pt idx="10826">
                  <c:v>-4.0650600000000002E-2</c:v>
                </c:pt>
                <c:pt idx="10827">
                  <c:v>-4.2919400000000003E-2</c:v>
                </c:pt>
                <c:pt idx="10828">
                  <c:v>-4.5130799999999999E-2</c:v>
                </c:pt>
                <c:pt idx="10829">
                  <c:v>-4.7282400000000002E-2</c:v>
                </c:pt>
                <c:pt idx="10830">
                  <c:v>-4.9370799999999999E-2</c:v>
                </c:pt>
                <c:pt idx="10831">
                  <c:v>-5.1392500000000001E-2</c:v>
                </c:pt>
                <c:pt idx="10832">
                  <c:v>-5.33444E-2</c:v>
                </c:pt>
                <c:pt idx="10833">
                  <c:v>-5.52232E-2</c:v>
                </c:pt>
                <c:pt idx="10834">
                  <c:v>-5.7025300000000001E-2</c:v>
                </c:pt>
                <c:pt idx="10835">
                  <c:v>-5.8746800000000002E-2</c:v>
                </c:pt>
                <c:pt idx="10836">
                  <c:v>-6.0384399999999998E-2</c:v>
                </c:pt>
                <c:pt idx="10837">
                  <c:v>-6.1936199999999997E-2</c:v>
                </c:pt>
                <c:pt idx="10838">
                  <c:v>-6.3401200000000005E-2</c:v>
                </c:pt>
                <c:pt idx="10839">
                  <c:v>-6.4778500000000003E-2</c:v>
                </c:pt>
                <c:pt idx="10840">
                  <c:v>-6.6066600000000003E-2</c:v>
                </c:pt>
                <c:pt idx="10841">
                  <c:v>-6.7263400000000001E-2</c:v>
                </c:pt>
                <c:pt idx="10842">
                  <c:v>-6.8366099999999999E-2</c:v>
                </c:pt>
                <c:pt idx="10843">
                  <c:v>-6.9373000000000004E-2</c:v>
                </c:pt>
                <c:pt idx="10844">
                  <c:v>-7.0282999999999998E-2</c:v>
                </c:pt>
                <c:pt idx="10845">
                  <c:v>-7.1095099999999994E-2</c:v>
                </c:pt>
                <c:pt idx="10846">
                  <c:v>-7.1808300000000005E-2</c:v>
                </c:pt>
                <c:pt idx="10847">
                  <c:v>-7.2421899999999997E-2</c:v>
                </c:pt>
                <c:pt idx="10848">
                  <c:v>-7.2935700000000006E-2</c:v>
                </c:pt>
                <c:pt idx="10849">
                  <c:v>-7.3349399999999995E-2</c:v>
                </c:pt>
                <c:pt idx="10850">
                  <c:v>-7.3662900000000003E-2</c:v>
                </c:pt>
                <c:pt idx="10851">
                  <c:v>-7.3875999999999997E-2</c:v>
                </c:pt>
                <c:pt idx="10852">
                  <c:v>-7.3987800000000006E-2</c:v>
                </c:pt>
                <c:pt idx="10853">
                  <c:v>-7.3997099999999996E-2</c:v>
                </c:pt>
                <c:pt idx="10854">
                  <c:v>-7.3903499999999997E-2</c:v>
                </c:pt>
                <c:pt idx="10855">
                  <c:v>-7.37072E-2</c:v>
                </c:pt>
                <c:pt idx="10856">
                  <c:v>-7.34099E-2</c:v>
                </c:pt>
                <c:pt idx="10857">
                  <c:v>-7.3013300000000003E-2</c:v>
                </c:pt>
                <c:pt idx="10858">
                  <c:v>-7.2518700000000005E-2</c:v>
                </c:pt>
                <c:pt idx="10859">
                  <c:v>-7.1926799999999999E-2</c:v>
                </c:pt>
                <c:pt idx="10860">
                  <c:v>-7.1238599999999999E-2</c:v>
                </c:pt>
                <c:pt idx="10861">
                  <c:v>-7.0456199999999997E-2</c:v>
                </c:pt>
                <c:pt idx="10862">
                  <c:v>-6.9580900000000001E-2</c:v>
                </c:pt>
                <c:pt idx="10863">
                  <c:v>-6.8613400000000005E-2</c:v>
                </c:pt>
                <c:pt idx="10864">
                  <c:v>-6.7555000000000004E-2</c:v>
                </c:pt>
                <c:pt idx="10865">
                  <c:v>-6.6408099999999998E-2</c:v>
                </c:pt>
                <c:pt idx="10866">
                  <c:v>-6.5174999999999997E-2</c:v>
                </c:pt>
                <c:pt idx="10867">
                  <c:v>-6.3857899999999995E-2</c:v>
                </c:pt>
                <c:pt idx="10868">
                  <c:v>-6.2460399999999999E-2</c:v>
                </c:pt>
                <c:pt idx="10869">
                  <c:v>-6.0986600000000002E-2</c:v>
                </c:pt>
                <c:pt idx="10870">
                  <c:v>-5.94405E-2</c:v>
                </c:pt>
                <c:pt idx="10871">
                  <c:v>-5.7825700000000001E-2</c:v>
                </c:pt>
                <c:pt idx="10872">
                  <c:v>-5.61457E-2</c:v>
                </c:pt>
                <c:pt idx="10873">
                  <c:v>-5.4404399999999999E-2</c:v>
                </c:pt>
                <c:pt idx="10874">
                  <c:v>-5.2604999999999999E-2</c:v>
                </c:pt>
                <c:pt idx="10875">
                  <c:v>-5.0750400000000001E-2</c:v>
                </c:pt>
                <c:pt idx="10876">
                  <c:v>-4.8843999999999999E-2</c:v>
                </c:pt>
                <c:pt idx="10877">
                  <c:v>-4.6889199999999999E-2</c:v>
                </c:pt>
                <c:pt idx="10878">
                  <c:v>-4.4889499999999999E-2</c:v>
                </c:pt>
                <c:pt idx="10879">
                  <c:v>-4.2848299999999999E-2</c:v>
                </c:pt>
                <c:pt idx="10880">
                  <c:v>-4.0768400000000003E-2</c:v>
                </c:pt>
                <c:pt idx="10881">
                  <c:v>-3.8652300000000001E-2</c:v>
                </c:pt>
                <c:pt idx="10882">
                  <c:v>-3.6503000000000001E-2</c:v>
                </c:pt>
                <c:pt idx="10883">
                  <c:v>-3.4324300000000002E-2</c:v>
                </c:pt>
                <c:pt idx="10884">
                  <c:v>-3.21199E-2</c:v>
                </c:pt>
                <c:pt idx="10885">
                  <c:v>-2.9893099999999999E-2</c:v>
                </c:pt>
                <c:pt idx="10886">
                  <c:v>-2.76472E-2</c:v>
                </c:pt>
                <c:pt idx="10887">
                  <c:v>-2.5386100000000002E-2</c:v>
                </c:pt>
                <c:pt idx="10888">
                  <c:v>-2.31145E-2</c:v>
                </c:pt>
                <c:pt idx="10889">
                  <c:v>-2.0836400000000001E-2</c:v>
                </c:pt>
                <c:pt idx="10890">
                  <c:v>-1.8556300000000001E-2</c:v>
                </c:pt>
                <c:pt idx="10891">
                  <c:v>-1.6278299999999999E-2</c:v>
                </c:pt>
                <c:pt idx="10892">
                  <c:v>-1.40067E-2</c:v>
                </c:pt>
                <c:pt idx="10893">
                  <c:v>-1.1745500000000001E-2</c:v>
                </c:pt>
                <c:pt idx="10894" formatCode="0.00E+00">
                  <c:v>-9.4985399999999998E-3</c:v>
                </c:pt>
                <c:pt idx="10895" formatCode="0.00E+00">
                  <c:v>-7.2694300000000003E-3</c:v>
                </c:pt>
                <c:pt idx="10896" formatCode="0.00E+00">
                  <c:v>-5.0614400000000004E-3</c:v>
                </c:pt>
                <c:pt idx="10897" formatCode="0.00E+00">
                  <c:v>-2.8781100000000001E-3</c:v>
                </c:pt>
                <c:pt idx="10898" formatCode="0.00E+00">
                  <c:v>-7.2338399999999998E-4</c:v>
                </c:pt>
                <c:pt idx="10899" formatCode="0.00E+00">
                  <c:v>1.39886E-3</c:v>
                </c:pt>
                <c:pt idx="10900" formatCode="0.00E+00">
                  <c:v>3.4849299999999998E-3</c:v>
                </c:pt>
                <c:pt idx="10901" formatCode="0.00E+00">
                  <c:v>5.5308500000000003E-3</c:v>
                </c:pt>
                <c:pt idx="10902" formatCode="0.00E+00">
                  <c:v>7.5326600000000001E-3</c:v>
                </c:pt>
                <c:pt idx="10903" formatCode="0.00E+00">
                  <c:v>9.4876600000000002E-3</c:v>
                </c:pt>
                <c:pt idx="10904">
                  <c:v>1.1394400000000001E-2</c:v>
                </c:pt>
                <c:pt idx="10905">
                  <c:v>1.3250700000000001E-2</c:v>
                </c:pt>
                <c:pt idx="10906">
                  <c:v>1.5053199999999999E-2</c:v>
                </c:pt>
                <c:pt idx="10907">
                  <c:v>1.67981E-2</c:v>
                </c:pt>
                <c:pt idx="10908">
                  <c:v>1.8482800000000001E-2</c:v>
                </c:pt>
                <c:pt idx="10909">
                  <c:v>2.01052E-2</c:v>
                </c:pt>
                <c:pt idx="10910">
                  <c:v>2.1662600000000001E-2</c:v>
                </c:pt>
                <c:pt idx="10911">
                  <c:v>2.3153199999999999E-2</c:v>
                </c:pt>
                <c:pt idx="10912">
                  <c:v>2.45755E-2</c:v>
                </c:pt>
                <c:pt idx="10913">
                  <c:v>2.5927700000000001E-2</c:v>
                </c:pt>
                <c:pt idx="10914">
                  <c:v>2.7206899999999999E-2</c:v>
                </c:pt>
                <c:pt idx="10915">
                  <c:v>2.84114E-2</c:v>
                </c:pt>
                <c:pt idx="10916">
                  <c:v>2.9540299999999999E-2</c:v>
                </c:pt>
                <c:pt idx="10917">
                  <c:v>3.0592299999999999E-2</c:v>
                </c:pt>
                <c:pt idx="10918">
                  <c:v>3.1565500000000003E-2</c:v>
                </c:pt>
                <c:pt idx="10919">
                  <c:v>3.24582E-2</c:v>
                </c:pt>
                <c:pt idx="10920">
                  <c:v>3.3269100000000003E-2</c:v>
                </c:pt>
                <c:pt idx="10921">
                  <c:v>3.3996800000000001E-2</c:v>
                </c:pt>
                <c:pt idx="10922">
                  <c:v>3.4640499999999998E-2</c:v>
                </c:pt>
                <c:pt idx="10923">
                  <c:v>3.5200500000000003E-2</c:v>
                </c:pt>
                <c:pt idx="10924">
                  <c:v>3.5677500000000001E-2</c:v>
                </c:pt>
                <c:pt idx="10925">
                  <c:v>3.60725E-2</c:v>
                </c:pt>
                <c:pt idx="10926">
                  <c:v>3.6385800000000003E-2</c:v>
                </c:pt>
                <c:pt idx="10927">
                  <c:v>3.6617700000000003E-2</c:v>
                </c:pt>
                <c:pt idx="10928">
                  <c:v>3.6768500000000003E-2</c:v>
                </c:pt>
                <c:pt idx="10929">
                  <c:v>3.6838700000000002E-2</c:v>
                </c:pt>
                <c:pt idx="10930">
                  <c:v>3.6828600000000003E-2</c:v>
                </c:pt>
                <c:pt idx="10931">
                  <c:v>3.6738300000000002E-2</c:v>
                </c:pt>
                <c:pt idx="10932">
                  <c:v>3.65674E-2</c:v>
                </c:pt>
                <c:pt idx="10933">
                  <c:v>3.6316399999999999E-2</c:v>
                </c:pt>
                <c:pt idx="10934">
                  <c:v>3.5986299999999999E-2</c:v>
                </c:pt>
                <c:pt idx="10935">
                  <c:v>3.5578100000000001E-2</c:v>
                </c:pt>
                <c:pt idx="10936">
                  <c:v>3.50928E-2</c:v>
                </c:pt>
                <c:pt idx="10937">
                  <c:v>3.4532E-2</c:v>
                </c:pt>
                <c:pt idx="10938">
                  <c:v>3.3897400000000001E-2</c:v>
                </c:pt>
                <c:pt idx="10939">
                  <c:v>3.3191100000000001E-2</c:v>
                </c:pt>
                <c:pt idx="10940">
                  <c:v>3.2414999999999999E-2</c:v>
                </c:pt>
                <c:pt idx="10941">
                  <c:v>3.1571500000000002E-2</c:v>
                </c:pt>
                <c:pt idx="10942">
                  <c:v>3.0662600000000002E-2</c:v>
                </c:pt>
                <c:pt idx="10943">
                  <c:v>2.9691100000000002E-2</c:v>
                </c:pt>
                <c:pt idx="10944">
                  <c:v>2.86603E-2</c:v>
                </c:pt>
                <c:pt idx="10945">
                  <c:v>2.7573500000000001E-2</c:v>
                </c:pt>
                <c:pt idx="10946">
                  <c:v>2.64339E-2</c:v>
                </c:pt>
                <c:pt idx="10947">
                  <c:v>2.5245099999999999E-2</c:v>
                </c:pt>
                <c:pt idx="10948">
                  <c:v>2.4010699999999999E-2</c:v>
                </c:pt>
                <c:pt idx="10949">
                  <c:v>2.2733099999999999E-2</c:v>
                </c:pt>
                <c:pt idx="10950">
                  <c:v>2.1414099999999998E-2</c:v>
                </c:pt>
                <c:pt idx="10951">
                  <c:v>2.0056000000000001E-2</c:v>
                </c:pt>
                <c:pt idx="10952">
                  <c:v>1.8662000000000002E-2</c:v>
                </c:pt>
                <c:pt idx="10953">
                  <c:v>1.72351E-2</c:v>
                </c:pt>
                <c:pt idx="10954">
                  <c:v>1.5777900000000001E-2</c:v>
                </c:pt>
                <c:pt idx="10955">
                  <c:v>1.4293500000000001E-2</c:v>
                </c:pt>
                <c:pt idx="10956">
                  <c:v>1.2785299999999999E-2</c:v>
                </c:pt>
                <c:pt idx="10957">
                  <c:v>1.12564E-2</c:v>
                </c:pt>
                <c:pt idx="10958" formatCode="0.00E+00">
                  <c:v>9.7095399999999991E-3</c:v>
                </c:pt>
                <c:pt idx="10959" formatCode="0.00E+00">
                  <c:v>8.1477100000000007E-3</c:v>
                </c:pt>
                <c:pt idx="10960" formatCode="0.00E+00">
                  <c:v>6.5738599999999999E-3</c:v>
                </c:pt>
                <c:pt idx="10961" formatCode="0.00E+00">
                  <c:v>4.9909200000000003E-3</c:v>
                </c:pt>
                <c:pt idx="10962" formatCode="0.00E+00">
                  <c:v>3.4023E-3</c:v>
                </c:pt>
                <c:pt idx="10963" formatCode="0.00E+00">
                  <c:v>1.81201E-3</c:v>
                </c:pt>
                <c:pt idx="10964" formatCode="0.00E+00">
                  <c:v>2.2354300000000001E-4</c:v>
                </c:pt>
                <c:pt idx="10965" formatCode="0.00E+00">
                  <c:v>-1.36067E-3</c:v>
                </c:pt>
                <c:pt idx="10966" formatCode="0.00E+00">
                  <c:v>-2.9384200000000002E-3</c:v>
                </c:pt>
                <c:pt idx="10967" formatCode="0.00E+00">
                  <c:v>-4.5067400000000004E-3</c:v>
                </c:pt>
                <c:pt idx="10968" formatCode="0.00E+00">
                  <c:v>-6.0620500000000003E-3</c:v>
                </c:pt>
                <c:pt idx="10969" formatCode="0.00E+00">
                  <c:v>-7.6004000000000002E-3</c:v>
                </c:pt>
                <c:pt idx="10970" formatCode="0.00E+00">
                  <c:v>-9.1176699999999996E-3</c:v>
                </c:pt>
                <c:pt idx="10971">
                  <c:v>-1.06103E-2</c:v>
                </c:pt>
                <c:pt idx="10972">
                  <c:v>-1.20754E-2</c:v>
                </c:pt>
                <c:pt idx="10973">
                  <c:v>-1.3509800000000001E-2</c:v>
                </c:pt>
                <c:pt idx="10974">
                  <c:v>-1.4910400000000001E-2</c:v>
                </c:pt>
                <c:pt idx="10975">
                  <c:v>-1.6275100000000001E-2</c:v>
                </c:pt>
                <c:pt idx="10976">
                  <c:v>-1.7602699999999999E-2</c:v>
                </c:pt>
                <c:pt idx="10977">
                  <c:v>-1.88913E-2</c:v>
                </c:pt>
                <c:pt idx="10978">
                  <c:v>-2.0138400000000001E-2</c:v>
                </c:pt>
                <c:pt idx="10979">
                  <c:v>-2.13414E-2</c:v>
                </c:pt>
                <c:pt idx="10980">
                  <c:v>-2.2498000000000001E-2</c:v>
                </c:pt>
                <c:pt idx="10981">
                  <c:v>-2.3605899999999999E-2</c:v>
                </c:pt>
                <c:pt idx="10982">
                  <c:v>-2.46632E-2</c:v>
                </c:pt>
                <c:pt idx="10983">
                  <c:v>-2.5668400000000001E-2</c:v>
                </c:pt>
                <c:pt idx="10984">
                  <c:v>-2.6620399999999999E-2</c:v>
                </c:pt>
                <c:pt idx="10985">
                  <c:v>-2.7517799999999999E-2</c:v>
                </c:pt>
                <c:pt idx="10986">
                  <c:v>-2.8358700000000001E-2</c:v>
                </c:pt>
                <c:pt idx="10987">
                  <c:v>-2.9141500000000001E-2</c:v>
                </c:pt>
                <c:pt idx="10988">
                  <c:v>-2.9864100000000001E-2</c:v>
                </c:pt>
                <c:pt idx="10989">
                  <c:v>-3.05245E-2</c:v>
                </c:pt>
                <c:pt idx="10990">
                  <c:v>-3.1120499999999999E-2</c:v>
                </c:pt>
                <c:pt idx="10991">
                  <c:v>-3.1650600000000001E-2</c:v>
                </c:pt>
                <c:pt idx="10992">
                  <c:v>-3.2114400000000001E-2</c:v>
                </c:pt>
                <c:pt idx="10993">
                  <c:v>-3.25113E-2</c:v>
                </c:pt>
                <c:pt idx="10994">
                  <c:v>-3.28414E-2</c:v>
                </c:pt>
                <c:pt idx="10995">
                  <c:v>-3.3104799999999997E-2</c:v>
                </c:pt>
                <c:pt idx="10996">
                  <c:v>-3.3301299999999999E-2</c:v>
                </c:pt>
                <c:pt idx="10997">
                  <c:v>-3.3430000000000001E-2</c:v>
                </c:pt>
                <c:pt idx="10998">
                  <c:v>-3.3489699999999997E-2</c:v>
                </c:pt>
                <c:pt idx="10999">
                  <c:v>-3.3480500000000003E-2</c:v>
                </c:pt>
                <c:pt idx="11000">
                  <c:v>-3.3403599999999999E-2</c:v>
                </c:pt>
                <c:pt idx="11001">
                  <c:v>-3.3259999999999998E-2</c:v>
                </c:pt>
                <c:pt idx="11002">
                  <c:v>-3.3050400000000001E-2</c:v>
                </c:pt>
                <c:pt idx="11003">
                  <c:v>-3.2775600000000002E-2</c:v>
                </c:pt>
                <c:pt idx="11004">
                  <c:v>-3.2437100000000003E-2</c:v>
                </c:pt>
                <c:pt idx="11005">
                  <c:v>-3.2036700000000001E-2</c:v>
                </c:pt>
                <c:pt idx="11006">
                  <c:v>-3.1574600000000001E-2</c:v>
                </c:pt>
                <c:pt idx="11007">
                  <c:v>-3.1050600000000001E-2</c:v>
                </c:pt>
                <c:pt idx="11008">
                  <c:v>-3.0465099999999998E-2</c:v>
                </c:pt>
                <c:pt idx="11009">
                  <c:v>-2.9819399999999999E-2</c:v>
                </c:pt>
                <c:pt idx="11010">
                  <c:v>-2.91154E-2</c:v>
                </c:pt>
                <c:pt idx="11011">
                  <c:v>-2.8355000000000002E-2</c:v>
                </c:pt>
                <c:pt idx="11012">
                  <c:v>-2.7540700000000001E-2</c:v>
                </c:pt>
                <c:pt idx="11013">
                  <c:v>-2.6674400000000001E-2</c:v>
                </c:pt>
                <c:pt idx="11014">
                  <c:v>-2.5757100000000002E-2</c:v>
                </c:pt>
                <c:pt idx="11015">
                  <c:v>-2.4790699999999999E-2</c:v>
                </c:pt>
                <c:pt idx="11016">
                  <c:v>-2.3778500000000001E-2</c:v>
                </c:pt>
                <c:pt idx="11017">
                  <c:v>-2.2724299999999999E-2</c:v>
                </c:pt>
                <c:pt idx="11018">
                  <c:v>-2.16305E-2</c:v>
                </c:pt>
                <c:pt idx="11019">
                  <c:v>-2.0499900000000001E-2</c:v>
                </c:pt>
                <c:pt idx="11020">
                  <c:v>-1.9335399999999999E-2</c:v>
                </c:pt>
                <c:pt idx="11021">
                  <c:v>-1.814E-2</c:v>
                </c:pt>
                <c:pt idx="11022">
                  <c:v>-1.6915699999999999E-2</c:v>
                </c:pt>
                <c:pt idx="11023">
                  <c:v>-1.56648E-2</c:v>
                </c:pt>
                <c:pt idx="11024">
                  <c:v>-1.4389799999999999E-2</c:v>
                </c:pt>
                <c:pt idx="11025">
                  <c:v>-1.30928E-2</c:v>
                </c:pt>
                <c:pt idx="11026">
                  <c:v>-1.17755E-2</c:v>
                </c:pt>
                <c:pt idx="11027">
                  <c:v>-1.0441199999999999E-2</c:v>
                </c:pt>
                <c:pt idx="11028" formatCode="0.00E+00">
                  <c:v>-9.0942899999999997E-3</c:v>
                </c:pt>
                <c:pt idx="11029" formatCode="0.00E+00">
                  <c:v>-7.7387699999999999E-3</c:v>
                </c:pt>
                <c:pt idx="11030" formatCode="0.00E+00">
                  <c:v>-6.3773399999999996E-3</c:v>
                </c:pt>
                <c:pt idx="11031" formatCode="0.00E+00">
                  <c:v>-5.0116900000000001E-3</c:v>
                </c:pt>
                <c:pt idx="11032" formatCode="0.00E+00">
                  <c:v>-3.6435899999999999E-3</c:v>
                </c:pt>
                <c:pt idx="11033" formatCode="0.00E+00">
                  <c:v>-2.2757699999999999E-3</c:v>
                </c:pt>
                <c:pt idx="11034" formatCode="0.00E+00">
                  <c:v>-9.1147199999999998E-4</c:v>
                </c:pt>
                <c:pt idx="11035" formatCode="0.00E+00">
                  <c:v>4.4627399999999998E-4</c:v>
                </c:pt>
                <c:pt idx="11036" formatCode="0.00E+00">
                  <c:v>1.7945999999999999E-3</c:v>
                </c:pt>
                <c:pt idx="11037" formatCode="0.00E+00">
                  <c:v>3.1303799999999999E-3</c:v>
                </c:pt>
                <c:pt idx="11038" formatCode="0.00E+00">
                  <c:v>4.4506800000000003E-3</c:v>
                </c:pt>
                <c:pt idx="11039" formatCode="0.00E+00">
                  <c:v>5.7528099999999997E-3</c:v>
                </c:pt>
                <c:pt idx="11040" formatCode="0.00E+00">
                  <c:v>7.0333399999999999E-3</c:v>
                </c:pt>
                <c:pt idx="11041" formatCode="0.00E+00">
                  <c:v>8.2883599999999998E-3</c:v>
                </c:pt>
                <c:pt idx="11042" formatCode="0.00E+00">
                  <c:v>9.5145300000000002E-3</c:v>
                </c:pt>
                <c:pt idx="11043">
                  <c:v>1.0709700000000001E-2</c:v>
                </c:pt>
                <c:pt idx="11044">
                  <c:v>1.1872300000000001E-2</c:v>
                </c:pt>
                <c:pt idx="11045">
                  <c:v>1.2999500000000001E-2</c:v>
                </c:pt>
                <c:pt idx="11046">
                  <c:v>1.4087199999999999E-2</c:v>
                </c:pt>
                <c:pt idx="11047">
                  <c:v>1.51311E-2</c:v>
                </c:pt>
                <c:pt idx="11048">
                  <c:v>1.6128900000000002E-2</c:v>
                </c:pt>
                <c:pt idx="11049">
                  <c:v>1.7080700000000001E-2</c:v>
                </c:pt>
                <c:pt idx="11050">
                  <c:v>1.7986800000000001E-2</c:v>
                </c:pt>
                <c:pt idx="11051">
                  <c:v>1.8846700000000001E-2</c:v>
                </c:pt>
                <c:pt idx="11052">
                  <c:v>1.96589E-2</c:v>
                </c:pt>
                <c:pt idx="11053">
                  <c:v>2.0421399999999999E-2</c:v>
                </c:pt>
                <c:pt idx="11054">
                  <c:v>2.1132499999999999E-2</c:v>
                </c:pt>
                <c:pt idx="11055">
                  <c:v>2.1790199999999999E-2</c:v>
                </c:pt>
                <c:pt idx="11056">
                  <c:v>2.2392499999999999E-2</c:v>
                </c:pt>
                <c:pt idx="11057">
                  <c:v>2.29374E-2</c:v>
                </c:pt>
                <c:pt idx="11058">
                  <c:v>2.34229E-2</c:v>
                </c:pt>
                <c:pt idx="11059">
                  <c:v>2.3847799999999999E-2</c:v>
                </c:pt>
                <c:pt idx="11060">
                  <c:v>2.4211199999999999E-2</c:v>
                </c:pt>
                <c:pt idx="11061">
                  <c:v>2.4511499999999999E-2</c:v>
                </c:pt>
                <c:pt idx="11062">
                  <c:v>2.4745799999999998E-2</c:v>
                </c:pt>
                <c:pt idx="11063">
                  <c:v>2.4911800000000001E-2</c:v>
                </c:pt>
                <c:pt idx="11064">
                  <c:v>2.5007700000000001E-2</c:v>
                </c:pt>
                <c:pt idx="11065">
                  <c:v>2.5032200000000001E-2</c:v>
                </c:pt>
                <c:pt idx="11066">
                  <c:v>2.49844E-2</c:v>
                </c:pt>
                <c:pt idx="11067">
                  <c:v>2.48635E-2</c:v>
                </c:pt>
                <c:pt idx="11068">
                  <c:v>2.4669900000000002E-2</c:v>
                </c:pt>
                <c:pt idx="11069">
                  <c:v>2.4405400000000001E-2</c:v>
                </c:pt>
                <c:pt idx="11070">
                  <c:v>2.4071100000000002E-2</c:v>
                </c:pt>
                <c:pt idx="11071">
                  <c:v>2.36659E-2</c:v>
                </c:pt>
                <c:pt idx="11072">
                  <c:v>2.3187800000000001E-2</c:v>
                </c:pt>
                <c:pt idx="11073">
                  <c:v>2.26359E-2</c:v>
                </c:pt>
                <c:pt idx="11074">
                  <c:v>2.20103E-2</c:v>
                </c:pt>
                <c:pt idx="11075">
                  <c:v>2.1312399999999999E-2</c:v>
                </c:pt>
                <c:pt idx="11076">
                  <c:v>2.0544300000000001E-2</c:v>
                </c:pt>
                <c:pt idx="11077">
                  <c:v>1.9708900000000001E-2</c:v>
                </c:pt>
                <c:pt idx="11078">
                  <c:v>1.8808999999999999E-2</c:v>
                </c:pt>
                <c:pt idx="11079">
                  <c:v>1.7846500000000001E-2</c:v>
                </c:pt>
                <c:pt idx="11080">
                  <c:v>1.6821800000000001E-2</c:v>
                </c:pt>
                <c:pt idx="11081">
                  <c:v>1.57342E-2</c:v>
                </c:pt>
                <c:pt idx="11082">
                  <c:v>1.4584E-2</c:v>
                </c:pt>
                <c:pt idx="11083">
                  <c:v>1.3373899999999999E-2</c:v>
                </c:pt>
                <c:pt idx="11084">
                  <c:v>1.2105899999999999E-2</c:v>
                </c:pt>
                <c:pt idx="11085">
                  <c:v>1.07802E-2</c:v>
                </c:pt>
                <c:pt idx="11086" formatCode="0.00E+00">
                  <c:v>9.3970800000000004E-3</c:v>
                </c:pt>
                <c:pt idx="11087" formatCode="0.00E+00">
                  <c:v>7.9583099999999997E-3</c:v>
                </c:pt>
                <c:pt idx="11088" formatCode="0.00E+00">
                  <c:v>6.4672599999999998E-3</c:v>
                </c:pt>
                <c:pt idx="11089" formatCode="0.00E+00">
                  <c:v>4.9270099999999999E-3</c:v>
                </c:pt>
                <c:pt idx="11090" formatCode="0.00E+00">
                  <c:v>3.3402000000000002E-3</c:v>
                </c:pt>
                <c:pt idx="11091" formatCode="0.00E+00">
                  <c:v>1.70999E-3</c:v>
                </c:pt>
                <c:pt idx="11092" formatCode="0.00E+00">
                  <c:v>3.9912400000000001E-5</c:v>
                </c:pt>
                <c:pt idx="11093" formatCode="0.00E+00">
                  <c:v>-1.6665600000000001E-3</c:v>
                </c:pt>
                <c:pt idx="11094" formatCode="0.00E+00">
                  <c:v>-3.4062200000000002E-3</c:v>
                </c:pt>
                <c:pt idx="11095" formatCode="0.00E+00">
                  <c:v>-5.1767799999999997E-3</c:v>
                </c:pt>
                <c:pt idx="11096" formatCode="0.00E+00">
                  <c:v>-6.9771499999999997E-3</c:v>
                </c:pt>
                <c:pt idx="11097" formatCode="0.00E+00">
                  <c:v>-8.80593E-3</c:v>
                </c:pt>
                <c:pt idx="11098">
                  <c:v>-1.0659699999999999E-2</c:v>
                </c:pt>
                <c:pt idx="11099">
                  <c:v>-1.25334E-2</c:v>
                </c:pt>
                <c:pt idx="11100">
                  <c:v>-1.44218E-2</c:v>
                </c:pt>
                <c:pt idx="11101">
                  <c:v>-1.6321100000000002E-2</c:v>
                </c:pt>
                <c:pt idx="11102">
                  <c:v>-1.8229200000000001E-2</c:v>
                </c:pt>
                <c:pt idx="11103">
                  <c:v>-2.0144499999999999E-2</c:v>
                </c:pt>
                <c:pt idx="11104">
                  <c:v>-2.2064199999999999E-2</c:v>
                </c:pt>
                <c:pt idx="11105">
                  <c:v>-2.3985900000000001E-2</c:v>
                </c:pt>
                <c:pt idx="11106">
                  <c:v>-2.59081E-2</c:v>
                </c:pt>
                <c:pt idx="11107">
                  <c:v>-2.7829300000000001E-2</c:v>
                </c:pt>
                <c:pt idx="11108">
                  <c:v>-2.97474E-2</c:v>
                </c:pt>
                <c:pt idx="11109">
                  <c:v>-3.16612E-2</c:v>
                </c:pt>
                <c:pt idx="11110">
                  <c:v>-3.35692E-2</c:v>
                </c:pt>
                <c:pt idx="11111">
                  <c:v>-3.5467699999999998E-2</c:v>
                </c:pt>
                <c:pt idx="11112">
                  <c:v>-3.7351599999999999E-2</c:v>
                </c:pt>
                <c:pt idx="11113">
                  <c:v>-3.9216899999999999E-2</c:v>
                </c:pt>
                <c:pt idx="11114">
                  <c:v>-4.1061E-2</c:v>
                </c:pt>
                <c:pt idx="11115">
                  <c:v>-4.2882299999999998E-2</c:v>
                </c:pt>
                <c:pt idx="11116">
                  <c:v>-4.4678099999999998E-2</c:v>
                </c:pt>
                <c:pt idx="11117">
                  <c:v>-4.6444800000000001E-2</c:v>
                </c:pt>
                <c:pt idx="11118">
                  <c:v>-4.8178899999999997E-2</c:v>
                </c:pt>
                <c:pt idx="11119">
                  <c:v>-4.9878100000000002E-2</c:v>
                </c:pt>
                <c:pt idx="11120">
                  <c:v>-5.1540999999999997E-2</c:v>
                </c:pt>
                <c:pt idx="11121">
                  <c:v>-5.3165799999999999E-2</c:v>
                </c:pt>
                <c:pt idx="11122">
                  <c:v>-5.4750100000000003E-2</c:v>
                </c:pt>
                <c:pt idx="11123">
                  <c:v>-5.6291599999999997E-2</c:v>
                </c:pt>
                <c:pt idx="11124">
                  <c:v>-5.7788699999999998E-2</c:v>
                </c:pt>
                <c:pt idx="11125">
                  <c:v>-5.9238600000000002E-2</c:v>
                </c:pt>
                <c:pt idx="11126">
                  <c:v>-6.0637000000000003E-2</c:v>
                </c:pt>
                <c:pt idx="11127">
                  <c:v>-6.1981099999999997E-2</c:v>
                </c:pt>
                <c:pt idx="11128">
                  <c:v>-6.3269699999999998E-2</c:v>
                </c:pt>
                <c:pt idx="11129">
                  <c:v>-6.4501500000000003E-2</c:v>
                </c:pt>
                <c:pt idx="11130">
                  <c:v>-6.5673700000000002E-2</c:v>
                </c:pt>
                <c:pt idx="11131">
                  <c:v>-6.6783400000000007E-2</c:v>
                </c:pt>
                <c:pt idx="11132">
                  <c:v>-6.7828600000000003E-2</c:v>
                </c:pt>
                <c:pt idx="11133">
                  <c:v>-6.8809300000000004E-2</c:v>
                </c:pt>
                <c:pt idx="11134">
                  <c:v>-6.9725400000000007E-2</c:v>
                </c:pt>
                <c:pt idx="11135">
                  <c:v>-7.0575799999999994E-2</c:v>
                </c:pt>
                <c:pt idx="11136">
                  <c:v>-7.1359199999999998E-2</c:v>
                </c:pt>
                <c:pt idx="11137">
                  <c:v>-7.2074799999999994E-2</c:v>
                </c:pt>
                <c:pt idx="11138">
                  <c:v>-7.2722899999999993E-2</c:v>
                </c:pt>
                <c:pt idx="11139">
                  <c:v>-7.33047E-2</c:v>
                </c:pt>
                <c:pt idx="11140">
                  <c:v>-7.3819899999999994E-2</c:v>
                </c:pt>
                <c:pt idx="11141">
                  <c:v>-7.4267399999999997E-2</c:v>
                </c:pt>
                <c:pt idx="11142">
                  <c:v>-7.4645600000000006E-2</c:v>
                </c:pt>
                <c:pt idx="11143">
                  <c:v>-7.4953000000000006E-2</c:v>
                </c:pt>
                <c:pt idx="11144">
                  <c:v>-7.5188400000000002E-2</c:v>
                </c:pt>
                <c:pt idx="11145">
                  <c:v>-7.5351299999999996E-2</c:v>
                </c:pt>
                <c:pt idx="11146">
                  <c:v>-7.5442999999999996E-2</c:v>
                </c:pt>
                <c:pt idx="11147">
                  <c:v>-7.5468199999999999E-2</c:v>
                </c:pt>
                <c:pt idx="11148">
                  <c:v>-7.5431200000000004E-2</c:v>
                </c:pt>
                <c:pt idx="11149">
                  <c:v>-7.53307E-2</c:v>
                </c:pt>
                <c:pt idx="11150">
                  <c:v>-7.5162099999999996E-2</c:v>
                </c:pt>
                <c:pt idx="11151">
                  <c:v>-7.4923900000000002E-2</c:v>
                </c:pt>
                <c:pt idx="11152">
                  <c:v>-7.4616399999999999E-2</c:v>
                </c:pt>
                <c:pt idx="11153">
                  <c:v>-7.4235700000000002E-2</c:v>
                </c:pt>
                <c:pt idx="11154">
                  <c:v>-7.3782E-2</c:v>
                </c:pt>
                <c:pt idx="11155">
                  <c:v>-7.3263999999999996E-2</c:v>
                </c:pt>
                <c:pt idx="11156">
                  <c:v>-7.2685100000000002E-2</c:v>
                </c:pt>
                <c:pt idx="11157">
                  <c:v>-7.2042400000000006E-2</c:v>
                </c:pt>
                <c:pt idx="11158">
                  <c:v>-7.1337200000000003E-2</c:v>
                </c:pt>
                <c:pt idx="11159">
                  <c:v>-7.0573700000000003E-2</c:v>
                </c:pt>
                <c:pt idx="11160">
                  <c:v>-6.9754099999999999E-2</c:v>
                </c:pt>
                <c:pt idx="11161">
                  <c:v>-6.8878599999999998E-2</c:v>
                </c:pt>
                <c:pt idx="11162">
                  <c:v>-6.7947999999999995E-2</c:v>
                </c:pt>
                <c:pt idx="11163">
                  <c:v>-6.6964499999999996E-2</c:v>
                </c:pt>
                <c:pt idx="11164">
                  <c:v>-6.5931500000000004E-2</c:v>
                </c:pt>
                <c:pt idx="11165">
                  <c:v>-6.4853300000000003E-2</c:v>
                </c:pt>
                <c:pt idx="11166">
                  <c:v>-6.3732800000000006E-2</c:v>
                </c:pt>
                <c:pt idx="11167">
                  <c:v>-6.25719E-2</c:v>
                </c:pt>
                <c:pt idx="11168">
                  <c:v>-6.1372400000000001E-2</c:v>
                </c:pt>
                <c:pt idx="11169">
                  <c:v>-6.0137200000000002E-2</c:v>
                </c:pt>
                <c:pt idx="11170">
                  <c:v>-5.8868999999999998E-2</c:v>
                </c:pt>
                <c:pt idx="11171">
                  <c:v>-5.7570999999999997E-2</c:v>
                </c:pt>
                <c:pt idx="11172">
                  <c:v>-5.6246699999999997E-2</c:v>
                </c:pt>
                <c:pt idx="11173">
                  <c:v>-5.4898299999999997E-2</c:v>
                </c:pt>
                <c:pt idx="11174">
                  <c:v>-5.3526299999999999E-2</c:v>
                </c:pt>
                <c:pt idx="11175">
                  <c:v>-5.2131900000000002E-2</c:v>
                </c:pt>
                <c:pt idx="11176">
                  <c:v>-5.0718899999999997E-2</c:v>
                </c:pt>
                <c:pt idx="11177">
                  <c:v>-4.9293499999999997E-2</c:v>
                </c:pt>
                <c:pt idx="11178">
                  <c:v>-4.7860800000000002E-2</c:v>
                </c:pt>
                <c:pt idx="11179">
                  <c:v>-4.64228E-2</c:v>
                </c:pt>
                <c:pt idx="11180">
                  <c:v>-4.4981199999999999E-2</c:v>
                </c:pt>
                <c:pt idx="11181">
                  <c:v>-4.3538899999999998E-2</c:v>
                </c:pt>
                <c:pt idx="11182">
                  <c:v>-4.2098400000000001E-2</c:v>
                </c:pt>
                <c:pt idx="11183">
                  <c:v>-4.0662200000000003E-2</c:v>
                </c:pt>
                <c:pt idx="11184">
                  <c:v>-3.9234400000000003E-2</c:v>
                </c:pt>
                <c:pt idx="11185">
                  <c:v>-3.7817799999999999E-2</c:v>
                </c:pt>
                <c:pt idx="11186">
                  <c:v>-3.6412699999999999E-2</c:v>
                </c:pt>
                <c:pt idx="11187">
                  <c:v>-3.5019399999999999E-2</c:v>
                </c:pt>
                <c:pt idx="11188">
                  <c:v>-3.3640799999999998E-2</c:v>
                </c:pt>
                <c:pt idx="11189">
                  <c:v>-3.2280900000000001E-2</c:v>
                </c:pt>
                <c:pt idx="11190">
                  <c:v>-3.0942899999999999E-2</c:v>
                </c:pt>
                <c:pt idx="11191">
                  <c:v>-2.9628700000000001E-2</c:v>
                </c:pt>
                <c:pt idx="11192">
                  <c:v>-2.8340299999999999E-2</c:v>
                </c:pt>
                <c:pt idx="11193">
                  <c:v>-2.7077899999999998E-2</c:v>
                </c:pt>
                <c:pt idx="11194">
                  <c:v>-2.5838300000000002E-2</c:v>
                </c:pt>
                <c:pt idx="11195">
                  <c:v>-2.4619499999999999E-2</c:v>
                </c:pt>
                <c:pt idx="11196">
                  <c:v>-2.3424500000000001E-2</c:v>
                </c:pt>
                <c:pt idx="11197">
                  <c:v>-2.2259399999999999E-2</c:v>
                </c:pt>
                <c:pt idx="11198">
                  <c:v>-2.1128899999999999E-2</c:v>
                </c:pt>
                <c:pt idx="11199">
                  <c:v>-2.00363E-2</c:v>
                </c:pt>
                <c:pt idx="11200">
                  <c:v>-1.8985800000000001E-2</c:v>
                </c:pt>
                <c:pt idx="11201">
                  <c:v>-1.7980699999999999E-2</c:v>
                </c:pt>
                <c:pt idx="11202">
                  <c:v>-1.70224E-2</c:v>
                </c:pt>
                <c:pt idx="11203">
                  <c:v>-1.6111E-2</c:v>
                </c:pt>
                <c:pt idx="11204">
                  <c:v>-1.5246900000000001E-2</c:v>
                </c:pt>
                <c:pt idx="11205">
                  <c:v>-1.44318E-2</c:v>
                </c:pt>
                <c:pt idx="11206">
                  <c:v>-1.3668400000000001E-2</c:v>
                </c:pt>
                <c:pt idx="11207">
                  <c:v>-1.29598E-2</c:v>
                </c:pt>
                <c:pt idx="11208">
                  <c:v>-1.23106E-2</c:v>
                </c:pt>
                <c:pt idx="11209">
                  <c:v>-1.1727899999999999E-2</c:v>
                </c:pt>
                <c:pt idx="11210">
                  <c:v>-1.1219099999999999E-2</c:v>
                </c:pt>
                <c:pt idx="11211">
                  <c:v>-1.0788000000000001E-2</c:v>
                </c:pt>
                <c:pt idx="11212">
                  <c:v>-1.0433700000000001E-2</c:v>
                </c:pt>
                <c:pt idx="11213">
                  <c:v>-1.01551E-2</c:v>
                </c:pt>
                <c:pt idx="11214" formatCode="0.00E+00">
                  <c:v>-9.9520000000000008E-3</c:v>
                </c:pt>
                <c:pt idx="11215" formatCode="0.00E+00">
                  <c:v>-9.8206000000000005E-3</c:v>
                </c:pt>
                <c:pt idx="11216" formatCode="0.00E+00">
                  <c:v>-9.7546500000000001E-3</c:v>
                </c:pt>
                <c:pt idx="11217" formatCode="0.00E+00">
                  <c:v>-9.7563300000000006E-3</c:v>
                </c:pt>
                <c:pt idx="11218" formatCode="0.00E+00">
                  <c:v>-9.83207E-3</c:v>
                </c:pt>
                <c:pt idx="11219" formatCode="0.00E+00">
                  <c:v>-9.9814099999999996E-3</c:v>
                </c:pt>
                <c:pt idx="11220">
                  <c:v>-1.0202900000000001E-2</c:v>
                </c:pt>
                <c:pt idx="11221">
                  <c:v>-1.05004E-2</c:v>
                </c:pt>
                <c:pt idx="11222">
                  <c:v>-1.0878499999999999E-2</c:v>
                </c:pt>
                <c:pt idx="11223">
                  <c:v>-1.13408E-2</c:v>
                </c:pt>
                <c:pt idx="11224">
                  <c:v>-1.18899E-2</c:v>
                </c:pt>
                <c:pt idx="11225">
                  <c:v>-1.25264E-2</c:v>
                </c:pt>
                <c:pt idx="11226">
                  <c:v>-1.3247399999999999E-2</c:v>
                </c:pt>
                <c:pt idx="11227">
                  <c:v>-1.4049600000000001E-2</c:v>
                </c:pt>
                <c:pt idx="11228">
                  <c:v>-1.4932900000000001E-2</c:v>
                </c:pt>
                <c:pt idx="11229">
                  <c:v>-1.5899099999999999E-2</c:v>
                </c:pt>
                <c:pt idx="11230">
                  <c:v>-1.6949200000000001E-2</c:v>
                </c:pt>
                <c:pt idx="11231">
                  <c:v>-1.8082600000000001E-2</c:v>
                </c:pt>
                <c:pt idx="11232">
                  <c:v>-1.9299799999999999E-2</c:v>
                </c:pt>
                <c:pt idx="11233">
                  <c:v>-2.06006E-2</c:v>
                </c:pt>
                <c:pt idx="11234">
                  <c:v>-2.19828E-2</c:v>
                </c:pt>
                <c:pt idx="11235">
                  <c:v>-2.3443800000000001E-2</c:v>
                </c:pt>
                <c:pt idx="11236">
                  <c:v>-2.4982799999999999E-2</c:v>
                </c:pt>
                <c:pt idx="11237">
                  <c:v>-2.6599999999999999E-2</c:v>
                </c:pt>
                <c:pt idx="11238">
                  <c:v>-2.8294799999999998E-2</c:v>
                </c:pt>
                <c:pt idx="11239">
                  <c:v>-3.0066099999999998E-2</c:v>
                </c:pt>
                <c:pt idx="11240">
                  <c:v>-3.1914100000000001E-2</c:v>
                </c:pt>
                <c:pt idx="11241">
                  <c:v>-3.3837600000000002E-2</c:v>
                </c:pt>
                <c:pt idx="11242">
                  <c:v>-3.5831300000000003E-2</c:v>
                </c:pt>
                <c:pt idx="11243">
                  <c:v>-3.7889699999999998E-2</c:v>
                </c:pt>
                <c:pt idx="11244">
                  <c:v>-4.0009000000000003E-2</c:v>
                </c:pt>
                <c:pt idx="11245">
                  <c:v>-4.2186000000000001E-2</c:v>
                </c:pt>
                <c:pt idx="11246">
                  <c:v>-4.4416999999999998E-2</c:v>
                </c:pt>
                <c:pt idx="11247">
                  <c:v>-4.6698499999999997E-2</c:v>
                </c:pt>
                <c:pt idx="11248">
                  <c:v>-4.9027899999999999E-2</c:v>
                </c:pt>
                <c:pt idx="11249">
                  <c:v>-5.1403600000000001E-2</c:v>
                </c:pt>
                <c:pt idx="11250">
                  <c:v>-5.38234E-2</c:v>
                </c:pt>
                <c:pt idx="11251">
                  <c:v>-5.6286299999999997E-2</c:v>
                </c:pt>
                <c:pt idx="11252">
                  <c:v>-5.8792799999999999E-2</c:v>
                </c:pt>
                <c:pt idx="11253">
                  <c:v>-6.1342099999999997E-2</c:v>
                </c:pt>
                <c:pt idx="11254">
                  <c:v>-6.3930699999999993E-2</c:v>
                </c:pt>
                <c:pt idx="11255">
                  <c:v>-6.6555600000000006E-2</c:v>
                </c:pt>
                <c:pt idx="11256">
                  <c:v>-6.9214700000000004E-2</c:v>
                </c:pt>
                <c:pt idx="11257">
                  <c:v>-7.1905800000000006E-2</c:v>
                </c:pt>
                <c:pt idx="11258">
                  <c:v>-7.4626700000000004E-2</c:v>
                </c:pt>
                <c:pt idx="11259">
                  <c:v>-7.7374799999999994E-2</c:v>
                </c:pt>
                <c:pt idx="11260">
                  <c:v>-8.0145400000000006E-2</c:v>
                </c:pt>
                <c:pt idx="11261">
                  <c:v>-8.2933099999999996E-2</c:v>
                </c:pt>
                <c:pt idx="11262">
                  <c:v>-8.5735800000000001E-2</c:v>
                </c:pt>
                <c:pt idx="11263">
                  <c:v>-8.8552699999999998E-2</c:v>
                </c:pt>
                <c:pt idx="11264">
                  <c:v>-9.13794E-2</c:v>
                </c:pt>
                <c:pt idx="11265">
                  <c:v>-9.4208200000000006E-2</c:v>
                </c:pt>
                <c:pt idx="11266">
                  <c:v>-9.7031000000000006E-2</c:v>
                </c:pt>
                <c:pt idx="11267">
                  <c:v>-9.9840600000000002E-2</c:v>
                </c:pt>
                <c:pt idx="11268">
                  <c:v>-0.102632</c:v>
                </c:pt>
                <c:pt idx="11269">
                  <c:v>-0.105402</c:v>
                </c:pt>
                <c:pt idx="11270">
                  <c:v>-0.108149</c:v>
                </c:pt>
                <c:pt idx="11271">
                  <c:v>-0.11086699999999999</c:v>
                </c:pt>
                <c:pt idx="11272">
                  <c:v>-0.113553</c:v>
                </c:pt>
                <c:pt idx="11273">
                  <c:v>-0.11620800000000001</c:v>
                </c:pt>
                <c:pt idx="11274">
                  <c:v>-0.11883199999999999</c:v>
                </c:pt>
                <c:pt idx="11275">
                  <c:v>-0.12142500000000001</c:v>
                </c:pt>
                <c:pt idx="11276">
                  <c:v>-0.12398099999999999</c:v>
                </c:pt>
                <c:pt idx="11277">
                  <c:v>-0.126501</c:v>
                </c:pt>
                <c:pt idx="11278">
                  <c:v>-0.12898100000000001</c:v>
                </c:pt>
                <c:pt idx="11279">
                  <c:v>-0.13141900000000001</c:v>
                </c:pt>
                <c:pt idx="11280">
                  <c:v>-0.13381299999999999</c:v>
                </c:pt>
                <c:pt idx="11281">
                  <c:v>-0.136161</c:v>
                </c:pt>
                <c:pt idx="11282">
                  <c:v>-0.138462</c:v>
                </c:pt>
                <c:pt idx="11283">
                  <c:v>-0.140713</c:v>
                </c:pt>
                <c:pt idx="11284">
                  <c:v>-0.14291599999999999</c:v>
                </c:pt>
                <c:pt idx="11285">
                  <c:v>-0.14507200000000001</c:v>
                </c:pt>
                <c:pt idx="11286">
                  <c:v>-0.14718100000000001</c:v>
                </c:pt>
                <c:pt idx="11287">
                  <c:v>-0.14923900000000001</c:v>
                </c:pt>
                <c:pt idx="11288">
                  <c:v>-0.15124499999999999</c:v>
                </c:pt>
                <c:pt idx="11289">
                  <c:v>-0.153198</c:v>
                </c:pt>
                <c:pt idx="11290">
                  <c:v>-0.15509500000000001</c:v>
                </c:pt>
                <c:pt idx="11291">
                  <c:v>-0.15693499999999999</c:v>
                </c:pt>
                <c:pt idx="11292">
                  <c:v>-0.158716</c:v>
                </c:pt>
                <c:pt idx="11293">
                  <c:v>-0.16043399999999999</c:v>
                </c:pt>
                <c:pt idx="11294">
                  <c:v>-0.162081</c:v>
                </c:pt>
                <c:pt idx="11295">
                  <c:v>-0.16365199999999999</c:v>
                </c:pt>
                <c:pt idx="11296">
                  <c:v>-0.16514499999999999</c:v>
                </c:pt>
                <c:pt idx="11297">
                  <c:v>-0.16656299999999999</c:v>
                </c:pt>
                <c:pt idx="11298">
                  <c:v>-0.167902</c:v>
                </c:pt>
                <c:pt idx="11299">
                  <c:v>-0.16916100000000001</c:v>
                </c:pt>
                <c:pt idx="11300">
                  <c:v>-0.17033899999999999</c:v>
                </c:pt>
                <c:pt idx="11301">
                  <c:v>-0.17143700000000001</c:v>
                </c:pt>
                <c:pt idx="11302">
                  <c:v>-0.172455</c:v>
                </c:pt>
                <c:pt idx="11303">
                  <c:v>-0.17339299999999999</c:v>
                </c:pt>
                <c:pt idx="11304">
                  <c:v>-0.17425299999999999</c:v>
                </c:pt>
                <c:pt idx="11305">
                  <c:v>-0.175036</c:v>
                </c:pt>
                <c:pt idx="11306">
                  <c:v>-0.17574500000000001</c:v>
                </c:pt>
                <c:pt idx="11307">
                  <c:v>-0.17638000000000001</c:v>
                </c:pt>
                <c:pt idx="11308">
                  <c:v>-0.17694199999999999</c:v>
                </c:pt>
                <c:pt idx="11309">
                  <c:v>-0.17743400000000001</c:v>
                </c:pt>
                <c:pt idx="11310">
                  <c:v>-0.17785300000000001</c:v>
                </c:pt>
                <c:pt idx="11311">
                  <c:v>-0.178198</c:v>
                </c:pt>
                <c:pt idx="11312">
                  <c:v>-0.17846600000000001</c:v>
                </c:pt>
                <c:pt idx="11313">
                  <c:v>-0.17865800000000001</c:v>
                </c:pt>
                <c:pt idx="11314">
                  <c:v>-0.17877899999999999</c:v>
                </c:pt>
                <c:pt idx="11315">
                  <c:v>-0.17883499999999999</c:v>
                </c:pt>
                <c:pt idx="11316">
                  <c:v>-0.17882400000000001</c:v>
                </c:pt>
                <c:pt idx="11317">
                  <c:v>-0.17874000000000001</c:v>
                </c:pt>
                <c:pt idx="11318">
                  <c:v>-0.17858099999999999</c:v>
                </c:pt>
                <c:pt idx="11319">
                  <c:v>-0.17834700000000001</c:v>
                </c:pt>
                <c:pt idx="11320">
                  <c:v>-0.17804200000000001</c:v>
                </c:pt>
                <c:pt idx="11321">
                  <c:v>-0.17766799999999999</c:v>
                </c:pt>
                <c:pt idx="11322">
                  <c:v>-0.177231</c:v>
                </c:pt>
                <c:pt idx="11323">
                  <c:v>-0.176736</c:v>
                </c:pt>
                <c:pt idx="11324">
                  <c:v>-0.17618300000000001</c:v>
                </c:pt>
                <c:pt idx="11325">
                  <c:v>-0.17557500000000001</c:v>
                </c:pt>
                <c:pt idx="11326">
                  <c:v>-0.17491399999999999</c:v>
                </c:pt>
                <c:pt idx="11327">
                  <c:v>-0.174202</c:v>
                </c:pt>
                <c:pt idx="11328">
                  <c:v>-0.17344000000000001</c:v>
                </c:pt>
                <c:pt idx="11329">
                  <c:v>-0.17263400000000001</c:v>
                </c:pt>
                <c:pt idx="11330">
                  <c:v>-0.171787</c:v>
                </c:pt>
                <c:pt idx="11331">
                  <c:v>-0.170905</c:v>
                </c:pt>
                <c:pt idx="11332">
                  <c:v>-0.169992</c:v>
                </c:pt>
                <c:pt idx="11333">
                  <c:v>-0.16905000000000001</c:v>
                </c:pt>
                <c:pt idx="11334">
                  <c:v>-0.16807800000000001</c:v>
                </c:pt>
                <c:pt idx="11335">
                  <c:v>-0.167076</c:v>
                </c:pt>
                <c:pt idx="11336">
                  <c:v>-0.166044</c:v>
                </c:pt>
                <c:pt idx="11337">
                  <c:v>-0.16498299999999999</c:v>
                </c:pt>
                <c:pt idx="11338">
                  <c:v>-0.16389200000000001</c:v>
                </c:pt>
                <c:pt idx="11339">
                  <c:v>-0.162776</c:v>
                </c:pt>
                <c:pt idx="11340">
                  <c:v>-0.161639</c:v>
                </c:pt>
                <c:pt idx="11341">
                  <c:v>-0.16048399999999999</c:v>
                </c:pt>
                <c:pt idx="11342">
                  <c:v>-0.15931200000000001</c:v>
                </c:pt>
                <c:pt idx="11343">
                  <c:v>-0.15812599999999999</c:v>
                </c:pt>
                <c:pt idx="11344">
                  <c:v>-0.15693299999999999</c:v>
                </c:pt>
                <c:pt idx="11345">
                  <c:v>-0.15573999999999999</c:v>
                </c:pt>
                <c:pt idx="11346">
                  <c:v>-0.15455099999999999</c:v>
                </c:pt>
                <c:pt idx="11347">
                  <c:v>-0.15337000000000001</c:v>
                </c:pt>
                <c:pt idx="11348">
                  <c:v>-0.1522</c:v>
                </c:pt>
                <c:pt idx="11349">
                  <c:v>-0.15104200000000001</c:v>
                </c:pt>
                <c:pt idx="11350">
                  <c:v>-0.149897</c:v>
                </c:pt>
                <c:pt idx="11351">
                  <c:v>-0.14876500000000001</c:v>
                </c:pt>
                <c:pt idx="11352">
                  <c:v>-0.147651</c:v>
                </c:pt>
                <c:pt idx="11353">
                  <c:v>-0.14655799999999999</c:v>
                </c:pt>
                <c:pt idx="11354">
                  <c:v>-0.14549000000000001</c:v>
                </c:pt>
                <c:pt idx="11355">
                  <c:v>-0.14444699999999999</c:v>
                </c:pt>
                <c:pt idx="11356">
                  <c:v>-0.143428</c:v>
                </c:pt>
                <c:pt idx="11357">
                  <c:v>-0.14243400000000001</c:v>
                </c:pt>
                <c:pt idx="11358">
                  <c:v>-0.14146900000000001</c:v>
                </c:pt>
                <c:pt idx="11359">
                  <c:v>-0.14053099999999999</c:v>
                </c:pt>
                <c:pt idx="11360">
                  <c:v>-0.13961999999999999</c:v>
                </c:pt>
                <c:pt idx="11361">
                  <c:v>-0.138737</c:v>
                </c:pt>
                <c:pt idx="11362">
                  <c:v>-0.13788700000000001</c:v>
                </c:pt>
                <c:pt idx="11363">
                  <c:v>-0.13708000000000001</c:v>
                </c:pt>
                <c:pt idx="11364">
                  <c:v>-0.13631799999999999</c:v>
                </c:pt>
                <c:pt idx="11365">
                  <c:v>-0.135601</c:v>
                </c:pt>
                <c:pt idx="11366">
                  <c:v>-0.13492999999999999</c:v>
                </c:pt>
                <c:pt idx="11367">
                  <c:v>-0.13430400000000001</c:v>
                </c:pt>
                <c:pt idx="11368">
                  <c:v>-0.13372400000000001</c:v>
                </c:pt>
                <c:pt idx="11369">
                  <c:v>-0.133188</c:v>
                </c:pt>
                <c:pt idx="11370">
                  <c:v>-0.13269700000000001</c:v>
                </c:pt>
                <c:pt idx="11371">
                  <c:v>-0.132247</c:v>
                </c:pt>
                <c:pt idx="11372">
                  <c:v>-0.13183600000000001</c:v>
                </c:pt>
                <c:pt idx="11373">
                  <c:v>-0.131471</c:v>
                </c:pt>
                <c:pt idx="11374">
                  <c:v>-0.131163</c:v>
                </c:pt>
                <c:pt idx="11375">
                  <c:v>-0.130915</c:v>
                </c:pt>
                <c:pt idx="11376">
                  <c:v>-0.13072700000000001</c:v>
                </c:pt>
                <c:pt idx="11377">
                  <c:v>-0.13059799999999999</c:v>
                </c:pt>
                <c:pt idx="11378">
                  <c:v>-0.130527</c:v>
                </c:pt>
                <c:pt idx="11379">
                  <c:v>-0.13051099999999999</c:v>
                </c:pt>
                <c:pt idx="11380">
                  <c:v>-0.130547</c:v>
                </c:pt>
                <c:pt idx="11381">
                  <c:v>-0.13064100000000001</c:v>
                </c:pt>
                <c:pt idx="11382">
                  <c:v>-0.13079399999999999</c:v>
                </c:pt>
                <c:pt idx="11383">
                  <c:v>-0.13100899999999999</c:v>
                </c:pt>
                <c:pt idx="11384">
                  <c:v>-0.13128400000000001</c:v>
                </c:pt>
                <c:pt idx="11385">
                  <c:v>-0.13161700000000001</c:v>
                </c:pt>
                <c:pt idx="11386">
                  <c:v>-0.13200500000000001</c:v>
                </c:pt>
                <c:pt idx="11387">
                  <c:v>-0.13244300000000001</c:v>
                </c:pt>
                <c:pt idx="11388">
                  <c:v>-0.132939</c:v>
                </c:pt>
                <c:pt idx="11389">
                  <c:v>-0.13349800000000001</c:v>
                </c:pt>
                <c:pt idx="11390">
                  <c:v>-0.134127</c:v>
                </c:pt>
                <c:pt idx="11391">
                  <c:v>-0.134827</c:v>
                </c:pt>
                <c:pt idx="11392">
                  <c:v>-0.135598</c:v>
                </c:pt>
                <c:pt idx="11393">
                  <c:v>-0.13644100000000001</c:v>
                </c:pt>
                <c:pt idx="11394">
                  <c:v>-0.137351</c:v>
                </c:pt>
                <c:pt idx="11395">
                  <c:v>-0.13832700000000001</c:v>
                </c:pt>
                <c:pt idx="11396">
                  <c:v>-0.13936999999999999</c:v>
                </c:pt>
                <c:pt idx="11397">
                  <c:v>-0.140485</c:v>
                </c:pt>
                <c:pt idx="11398">
                  <c:v>-0.14166699999999999</c:v>
                </c:pt>
                <c:pt idx="11399">
                  <c:v>-0.14291200000000001</c:v>
                </c:pt>
                <c:pt idx="11400">
                  <c:v>-0.14422299999999999</c:v>
                </c:pt>
                <c:pt idx="11401">
                  <c:v>-0.14559800000000001</c:v>
                </c:pt>
                <c:pt idx="11402">
                  <c:v>-0.147032</c:v>
                </c:pt>
                <c:pt idx="11403">
                  <c:v>-0.14851900000000001</c:v>
                </c:pt>
                <c:pt idx="11404">
                  <c:v>-0.15005599999999999</c:v>
                </c:pt>
                <c:pt idx="11405">
                  <c:v>-0.151644</c:v>
                </c:pt>
                <c:pt idx="11406">
                  <c:v>-0.153284</c:v>
                </c:pt>
                <c:pt idx="11407">
                  <c:v>-0.154972</c:v>
                </c:pt>
                <c:pt idx="11408">
                  <c:v>-0.15670700000000001</c:v>
                </c:pt>
                <c:pt idx="11409">
                  <c:v>-0.15848499999999999</c:v>
                </c:pt>
                <c:pt idx="11410">
                  <c:v>-0.160304</c:v>
                </c:pt>
                <c:pt idx="11411">
                  <c:v>-0.162166</c:v>
                </c:pt>
                <c:pt idx="11412">
                  <c:v>-0.16406599999999999</c:v>
                </c:pt>
                <c:pt idx="11413">
                  <c:v>-0.16600400000000001</c:v>
                </c:pt>
                <c:pt idx="11414">
                  <c:v>-0.16797599999999999</c:v>
                </c:pt>
                <c:pt idx="11415">
                  <c:v>-0.169983</c:v>
                </c:pt>
                <c:pt idx="11416">
                  <c:v>-0.17201900000000001</c:v>
                </c:pt>
                <c:pt idx="11417">
                  <c:v>-0.17408000000000001</c:v>
                </c:pt>
                <c:pt idx="11418">
                  <c:v>-0.17616100000000001</c:v>
                </c:pt>
                <c:pt idx="11419">
                  <c:v>-0.178261</c:v>
                </c:pt>
                <c:pt idx="11420">
                  <c:v>-0.18037700000000001</c:v>
                </c:pt>
                <c:pt idx="11421">
                  <c:v>-0.182508</c:v>
                </c:pt>
                <c:pt idx="11422">
                  <c:v>-0.18465100000000001</c:v>
                </c:pt>
                <c:pt idx="11423">
                  <c:v>-0.186805</c:v>
                </c:pt>
                <c:pt idx="11424">
                  <c:v>-0.18897</c:v>
                </c:pt>
                <c:pt idx="11425">
                  <c:v>-0.19114800000000001</c:v>
                </c:pt>
                <c:pt idx="11426">
                  <c:v>-0.19334200000000001</c:v>
                </c:pt>
                <c:pt idx="11427">
                  <c:v>-0.195547</c:v>
                </c:pt>
                <c:pt idx="11428">
                  <c:v>-0.19776299999999999</c:v>
                </c:pt>
                <c:pt idx="11429">
                  <c:v>-0.19999400000000001</c:v>
                </c:pt>
                <c:pt idx="11430">
                  <c:v>-0.20224</c:v>
                </c:pt>
                <c:pt idx="11431">
                  <c:v>-0.20449500000000001</c:v>
                </c:pt>
                <c:pt idx="11432">
                  <c:v>-0.206757</c:v>
                </c:pt>
                <c:pt idx="11433">
                  <c:v>-0.20902699999999999</c:v>
                </c:pt>
                <c:pt idx="11434">
                  <c:v>-0.21131</c:v>
                </c:pt>
                <c:pt idx="11435">
                  <c:v>-0.21360000000000001</c:v>
                </c:pt>
                <c:pt idx="11436">
                  <c:v>-0.215889</c:v>
                </c:pt>
                <c:pt idx="11437">
                  <c:v>-0.218166</c:v>
                </c:pt>
                <c:pt idx="11438">
                  <c:v>-0.22042200000000001</c:v>
                </c:pt>
                <c:pt idx="11439">
                  <c:v>-0.22265099999999999</c:v>
                </c:pt>
                <c:pt idx="11440">
                  <c:v>-0.224857</c:v>
                </c:pt>
                <c:pt idx="11441">
                  <c:v>-0.22705</c:v>
                </c:pt>
                <c:pt idx="11442">
                  <c:v>-0.22922999999999999</c:v>
                </c:pt>
                <c:pt idx="11443">
                  <c:v>-0.23139199999999999</c:v>
                </c:pt>
                <c:pt idx="11444">
                  <c:v>-0.23352899999999999</c:v>
                </c:pt>
                <c:pt idx="11445">
                  <c:v>-0.23563700000000001</c:v>
                </c:pt>
                <c:pt idx="11446">
                  <c:v>-0.23771400000000001</c:v>
                </c:pt>
                <c:pt idx="11447">
                  <c:v>-0.239761</c:v>
                </c:pt>
                <c:pt idx="11448">
                  <c:v>-0.24177799999999999</c:v>
                </c:pt>
                <c:pt idx="11449">
                  <c:v>-0.24376200000000001</c:v>
                </c:pt>
                <c:pt idx="11450">
                  <c:v>-0.24571399999999999</c:v>
                </c:pt>
                <c:pt idx="11451">
                  <c:v>-0.247637</c:v>
                </c:pt>
                <c:pt idx="11452">
                  <c:v>-0.249533</c:v>
                </c:pt>
                <c:pt idx="11453">
                  <c:v>-0.25140400000000002</c:v>
                </c:pt>
                <c:pt idx="11454">
                  <c:v>-0.253245</c:v>
                </c:pt>
                <c:pt idx="11455">
                  <c:v>-0.25504700000000002</c:v>
                </c:pt>
                <c:pt idx="11456">
                  <c:v>-0.25680500000000001</c:v>
                </c:pt>
                <c:pt idx="11457">
                  <c:v>-0.258519</c:v>
                </c:pt>
                <c:pt idx="11458">
                  <c:v>-0.26019399999999998</c:v>
                </c:pt>
                <c:pt idx="11459">
                  <c:v>-0.26183000000000001</c:v>
                </c:pt>
                <c:pt idx="11460">
                  <c:v>-0.26342300000000002</c:v>
                </c:pt>
                <c:pt idx="11461">
                  <c:v>-0.26496999999999998</c:v>
                </c:pt>
                <c:pt idx="11462">
                  <c:v>-0.26646700000000001</c:v>
                </c:pt>
                <c:pt idx="11463">
                  <c:v>-0.26791300000000001</c:v>
                </c:pt>
                <c:pt idx="11464">
                  <c:v>-0.26930300000000001</c:v>
                </c:pt>
                <c:pt idx="11465">
                  <c:v>-0.27063199999999998</c:v>
                </c:pt>
                <c:pt idx="11466">
                  <c:v>-0.27189799999999997</c:v>
                </c:pt>
                <c:pt idx="11467">
                  <c:v>-0.27309800000000001</c:v>
                </c:pt>
                <c:pt idx="11468">
                  <c:v>-0.27422999999999997</c:v>
                </c:pt>
                <c:pt idx="11469">
                  <c:v>-0.27529500000000001</c:v>
                </c:pt>
                <c:pt idx="11470">
                  <c:v>-0.27629599999999999</c:v>
                </c:pt>
                <c:pt idx="11471">
                  <c:v>-0.27723199999999998</c:v>
                </c:pt>
                <c:pt idx="11472">
                  <c:v>-0.27809499999999998</c:v>
                </c:pt>
                <c:pt idx="11473">
                  <c:v>-0.27887699999999999</c:v>
                </c:pt>
                <c:pt idx="11474">
                  <c:v>-0.279584</c:v>
                </c:pt>
                <c:pt idx="11475">
                  <c:v>-0.28021499999999999</c:v>
                </c:pt>
                <c:pt idx="11476">
                  <c:v>-0.28077099999999999</c:v>
                </c:pt>
                <c:pt idx="11477">
                  <c:v>-0.28124900000000003</c:v>
                </c:pt>
                <c:pt idx="11478">
                  <c:v>-0.28165299999999999</c:v>
                </c:pt>
                <c:pt idx="11479">
                  <c:v>-0.28198099999999998</c:v>
                </c:pt>
                <c:pt idx="11480">
                  <c:v>-0.28222900000000001</c:v>
                </c:pt>
                <c:pt idx="11481">
                  <c:v>-0.28239999999999998</c:v>
                </c:pt>
                <c:pt idx="11482">
                  <c:v>-0.28249600000000002</c:v>
                </c:pt>
                <c:pt idx="11483">
                  <c:v>-0.28251799999999999</c:v>
                </c:pt>
                <c:pt idx="11484">
                  <c:v>-0.28246700000000002</c:v>
                </c:pt>
                <c:pt idx="11485">
                  <c:v>-0.28234399999999998</c:v>
                </c:pt>
                <c:pt idx="11486">
                  <c:v>-0.28215200000000001</c:v>
                </c:pt>
                <c:pt idx="11487">
                  <c:v>-0.281887</c:v>
                </c:pt>
                <c:pt idx="11488">
                  <c:v>-0.28154899999999999</c:v>
                </c:pt>
                <c:pt idx="11489">
                  <c:v>-0.281138</c:v>
                </c:pt>
                <c:pt idx="11490">
                  <c:v>-0.28065699999999999</c:v>
                </c:pt>
                <c:pt idx="11491">
                  <c:v>-0.28011200000000003</c:v>
                </c:pt>
                <c:pt idx="11492">
                  <c:v>-0.27950700000000001</c:v>
                </c:pt>
                <c:pt idx="11493">
                  <c:v>-0.27884100000000001</c:v>
                </c:pt>
                <c:pt idx="11494">
                  <c:v>-0.278115</c:v>
                </c:pt>
                <c:pt idx="11495">
                  <c:v>-0.27732800000000002</c:v>
                </c:pt>
                <c:pt idx="11496">
                  <c:v>-0.27648200000000001</c:v>
                </c:pt>
                <c:pt idx="11497">
                  <c:v>-0.27558100000000002</c:v>
                </c:pt>
                <c:pt idx="11498">
                  <c:v>-0.27462399999999998</c:v>
                </c:pt>
                <c:pt idx="11499">
                  <c:v>-0.27361000000000002</c:v>
                </c:pt>
                <c:pt idx="11500">
                  <c:v>-0.27253500000000003</c:v>
                </c:pt>
                <c:pt idx="11501">
                  <c:v>-0.27139999999999997</c:v>
                </c:pt>
                <c:pt idx="11502">
                  <c:v>-0.27021099999999998</c:v>
                </c:pt>
                <c:pt idx="11503">
                  <c:v>-0.26897199999999999</c:v>
                </c:pt>
                <c:pt idx="11504">
                  <c:v>-0.26768700000000001</c:v>
                </c:pt>
                <c:pt idx="11505">
                  <c:v>-0.26635700000000001</c:v>
                </c:pt>
                <c:pt idx="11506">
                  <c:v>-0.264982</c:v>
                </c:pt>
                <c:pt idx="11507">
                  <c:v>-0.26356400000000002</c:v>
                </c:pt>
                <c:pt idx="11508">
                  <c:v>-0.26210600000000001</c:v>
                </c:pt>
                <c:pt idx="11509">
                  <c:v>-0.26061000000000001</c:v>
                </c:pt>
                <c:pt idx="11510">
                  <c:v>-0.25908500000000001</c:v>
                </c:pt>
                <c:pt idx="11511">
                  <c:v>-0.25753700000000002</c:v>
                </c:pt>
                <c:pt idx="11512">
                  <c:v>-0.25597300000000001</c:v>
                </c:pt>
                <c:pt idx="11513">
                  <c:v>-0.25439299999999998</c:v>
                </c:pt>
                <c:pt idx="11514">
                  <c:v>-0.252799</c:v>
                </c:pt>
                <c:pt idx="11515">
                  <c:v>-0.25119200000000003</c:v>
                </c:pt>
                <c:pt idx="11516">
                  <c:v>-0.24957499999999999</c:v>
                </c:pt>
                <c:pt idx="11517">
                  <c:v>-0.247951</c:v>
                </c:pt>
                <c:pt idx="11518">
                  <c:v>-0.24632499999999999</c:v>
                </c:pt>
                <c:pt idx="11519">
                  <c:v>-0.244701</c:v>
                </c:pt>
                <c:pt idx="11520">
                  <c:v>-0.24307799999999999</c:v>
                </c:pt>
                <c:pt idx="11521">
                  <c:v>-0.241454</c:v>
                </c:pt>
                <c:pt idx="11522">
                  <c:v>-0.23982999999999999</c:v>
                </c:pt>
                <c:pt idx="11523">
                  <c:v>-0.238202</c:v>
                </c:pt>
                <c:pt idx="11524">
                  <c:v>-0.236567</c:v>
                </c:pt>
                <c:pt idx="11525">
                  <c:v>-0.234927</c:v>
                </c:pt>
                <c:pt idx="11526">
                  <c:v>-0.23328499999999999</c:v>
                </c:pt>
                <c:pt idx="11527">
                  <c:v>-0.23164399999999999</c:v>
                </c:pt>
                <c:pt idx="11528">
                  <c:v>-0.23000300000000001</c:v>
                </c:pt>
                <c:pt idx="11529">
                  <c:v>-0.22836699999999999</c:v>
                </c:pt>
                <c:pt idx="11530">
                  <c:v>-0.226739</c:v>
                </c:pt>
                <c:pt idx="11531">
                  <c:v>-0.22512199999999999</c:v>
                </c:pt>
                <c:pt idx="11532">
                  <c:v>-0.223519</c:v>
                </c:pt>
                <c:pt idx="11533">
                  <c:v>-0.22193499999999999</c:v>
                </c:pt>
                <c:pt idx="11534">
                  <c:v>-0.22037999999999999</c:v>
                </c:pt>
                <c:pt idx="11535">
                  <c:v>-0.21886</c:v>
                </c:pt>
                <c:pt idx="11536">
                  <c:v>-0.21737699999999999</c:v>
                </c:pt>
                <c:pt idx="11537">
                  <c:v>-0.21593100000000001</c:v>
                </c:pt>
                <c:pt idx="11538">
                  <c:v>-0.21452299999999999</c:v>
                </c:pt>
                <c:pt idx="11539">
                  <c:v>-0.21315500000000001</c:v>
                </c:pt>
                <c:pt idx="11540">
                  <c:v>-0.21183299999999999</c:v>
                </c:pt>
                <c:pt idx="11541">
                  <c:v>-0.210563</c:v>
                </c:pt>
                <c:pt idx="11542">
                  <c:v>-0.20935400000000001</c:v>
                </c:pt>
                <c:pt idx="11543">
                  <c:v>-0.20821100000000001</c:v>
                </c:pt>
                <c:pt idx="11544">
                  <c:v>-0.20713200000000001</c:v>
                </c:pt>
                <c:pt idx="11545">
                  <c:v>-0.20611499999999999</c:v>
                </c:pt>
                <c:pt idx="11546">
                  <c:v>-0.205155</c:v>
                </c:pt>
                <c:pt idx="11547">
                  <c:v>-0.20425099999999999</c:v>
                </c:pt>
                <c:pt idx="11548">
                  <c:v>-0.203401</c:v>
                </c:pt>
                <c:pt idx="11549">
                  <c:v>-0.20260400000000001</c:v>
                </c:pt>
                <c:pt idx="11550">
                  <c:v>-0.20186499999999999</c:v>
                </c:pt>
                <c:pt idx="11551">
                  <c:v>-0.201187</c:v>
                </c:pt>
                <c:pt idx="11552">
                  <c:v>-0.200572</c:v>
                </c:pt>
                <c:pt idx="11553">
                  <c:v>-0.200016</c:v>
                </c:pt>
                <c:pt idx="11554">
                  <c:v>-0.199521</c:v>
                </c:pt>
                <c:pt idx="11555">
                  <c:v>-0.19909199999999999</c:v>
                </c:pt>
                <c:pt idx="11556">
                  <c:v>-0.19873099999999999</c:v>
                </c:pt>
                <c:pt idx="11557">
                  <c:v>-0.198434</c:v>
                </c:pt>
                <c:pt idx="11558">
                  <c:v>-0.19820199999999999</c:v>
                </c:pt>
                <c:pt idx="11559">
                  <c:v>-0.19803699999999999</c:v>
                </c:pt>
                <c:pt idx="11560">
                  <c:v>-0.19794</c:v>
                </c:pt>
                <c:pt idx="11561">
                  <c:v>-0.19791</c:v>
                </c:pt>
                <c:pt idx="11562">
                  <c:v>-0.19794900000000001</c:v>
                </c:pt>
                <c:pt idx="11563">
                  <c:v>-0.19805900000000001</c:v>
                </c:pt>
                <c:pt idx="11564">
                  <c:v>-0.198237</c:v>
                </c:pt>
                <c:pt idx="11565">
                  <c:v>-0.19847699999999999</c:v>
                </c:pt>
                <c:pt idx="11566">
                  <c:v>-0.19877400000000001</c:v>
                </c:pt>
                <c:pt idx="11567">
                  <c:v>-0.199127</c:v>
                </c:pt>
                <c:pt idx="11568">
                  <c:v>-0.19954</c:v>
                </c:pt>
                <c:pt idx="11569">
                  <c:v>-0.200014</c:v>
                </c:pt>
                <c:pt idx="11570">
                  <c:v>-0.20055400000000001</c:v>
                </c:pt>
                <c:pt idx="11571">
                  <c:v>-0.20116200000000001</c:v>
                </c:pt>
                <c:pt idx="11572">
                  <c:v>-0.20183699999999999</c:v>
                </c:pt>
                <c:pt idx="11573">
                  <c:v>-0.202573</c:v>
                </c:pt>
                <c:pt idx="11574">
                  <c:v>-0.20336699999999999</c:v>
                </c:pt>
                <c:pt idx="11575">
                  <c:v>-0.20421400000000001</c:v>
                </c:pt>
                <c:pt idx="11576">
                  <c:v>-0.20510999999999999</c:v>
                </c:pt>
                <c:pt idx="11577">
                  <c:v>-0.20605699999999999</c:v>
                </c:pt>
                <c:pt idx="11578">
                  <c:v>-0.20705799999999999</c:v>
                </c:pt>
                <c:pt idx="11579">
                  <c:v>-0.208119</c:v>
                </c:pt>
                <c:pt idx="11580">
                  <c:v>-0.20924200000000001</c:v>
                </c:pt>
                <c:pt idx="11581">
                  <c:v>-0.210425</c:v>
                </c:pt>
                <c:pt idx="11582">
                  <c:v>-0.21165999999999999</c:v>
                </c:pt>
                <c:pt idx="11583">
                  <c:v>-0.21293799999999999</c:v>
                </c:pt>
                <c:pt idx="11584">
                  <c:v>-0.214253</c:v>
                </c:pt>
                <c:pt idx="11585">
                  <c:v>-0.21560000000000001</c:v>
                </c:pt>
                <c:pt idx="11586">
                  <c:v>-0.216977</c:v>
                </c:pt>
                <c:pt idx="11587">
                  <c:v>-0.21838099999999999</c:v>
                </c:pt>
                <c:pt idx="11588">
                  <c:v>-0.21981400000000001</c:v>
                </c:pt>
                <c:pt idx="11589">
                  <c:v>-0.221271</c:v>
                </c:pt>
                <c:pt idx="11590">
                  <c:v>-0.222749</c:v>
                </c:pt>
                <c:pt idx="11591">
                  <c:v>-0.22425</c:v>
                </c:pt>
                <c:pt idx="11592">
                  <c:v>-0.22577700000000001</c:v>
                </c:pt>
                <c:pt idx="11593">
                  <c:v>-0.227328</c:v>
                </c:pt>
                <c:pt idx="11594">
                  <c:v>-0.228903</c:v>
                </c:pt>
                <c:pt idx="11595">
                  <c:v>-0.23050499999999999</c:v>
                </c:pt>
                <c:pt idx="11596">
                  <c:v>-0.23213200000000001</c:v>
                </c:pt>
                <c:pt idx="11597">
                  <c:v>-0.23377600000000001</c:v>
                </c:pt>
                <c:pt idx="11598">
                  <c:v>-0.235432</c:v>
                </c:pt>
                <c:pt idx="11599">
                  <c:v>-0.237097</c:v>
                </c:pt>
                <c:pt idx="11600">
                  <c:v>-0.23876600000000001</c:v>
                </c:pt>
                <c:pt idx="11601">
                  <c:v>-0.24043200000000001</c:v>
                </c:pt>
                <c:pt idx="11602">
                  <c:v>-0.242091</c:v>
                </c:pt>
                <c:pt idx="11603">
                  <c:v>-0.24374299999999999</c:v>
                </c:pt>
                <c:pt idx="11604">
                  <c:v>-0.24538599999999999</c:v>
                </c:pt>
                <c:pt idx="11605">
                  <c:v>-0.24702099999999999</c:v>
                </c:pt>
                <c:pt idx="11606">
                  <c:v>-0.24864800000000001</c:v>
                </c:pt>
                <c:pt idx="11607">
                  <c:v>-0.25026900000000002</c:v>
                </c:pt>
                <c:pt idx="11608">
                  <c:v>-0.25188100000000002</c:v>
                </c:pt>
                <c:pt idx="11609">
                  <c:v>-0.25348199999999999</c:v>
                </c:pt>
                <c:pt idx="11610">
                  <c:v>-0.25506699999999999</c:v>
                </c:pt>
                <c:pt idx="11611">
                  <c:v>-0.25663599999999998</c:v>
                </c:pt>
                <c:pt idx="11612">
                  <c:v>-0.25819300000000001</c:v>
                </c:pt>
                <c:pt idx="11613">
                  <c:v>-0.259741</c:v>
                </c:pt>
                <c:pt idx="11614">
                  <c:v>-0.26128099999999999</c:v>
                </c:pt>
                <c:pt idx="11615">
                  <c:v>-0.26281500000000002</c:v>
                </c:pt>
                <c:pt idx="11616">
                  <c:v>-0.26434600000000003</c:v>
                </c:pt>
                <c:pt idx="11617">
                  <c:v>-0.265872</c:v>
                </c:pt>
                <c:pt idx="11618">
                  <c:v>-0.26738400000000001</c:v>
                </c:pt>
                <c:pt idx="11619">
                  <c:v>-0.26887299999999997</c:v>
                </c:pt>
                <c:pt idx="11620">
                  <c:v>-0.27033499999999999</c:v>
                </c:pt>
                <c:pt idx="11621">
                  <c:v>-0.27177099999999998</c:v>
                </c:pt>
                <c:pt idx="11622">
                  <c:v>-0.27317900000000001</c:v>
                </c:pt>
                <c:pt idx="11623">
                  <c:v>-0.27455800000000002</c:v>
                </c:pt>
                <c:pt idx="11624">
                  <c:v>-0.27590599999999998</c:v>
                </c:pt>
                <c:pt idx="11625">
                  <c:v>-0.27722200000000002</c:v>
                </c:pt>
                <c:pt idx="11626">
                  <c:v>-0.27851100000000001</c:v>
                </c:pt>
                <c:pt idx="11627">
                  <c:v>-0.27976699999999999</c:v>
                </c:pt>
                <c:pt idx="11628">
                  <c:v>-0.28095900000000001</c:v>
                </c:pt>
                <c:pt idx="11629">
                  <c:v>-0.28208</c:v>
                </c:pt>
                <c:pt idx="11630">
                  <c:v>-0.28316799999999998</c:v>
                </c:pt>
                <c:pt idx="11631">
                  <c:v>-0.28422999999999998</c:v>
                </c:pt>
                <c:pt idx="11632">
                  <c:v>-0.285246</c:v>
                </c:pt>
                <c:pt idx="11633">
                  <c:v>-0.28621799999999997</c:v>
                </c:pt>
                <c:pt idx="11634">
                  <c:v>-0.28715600000000002</c:v>
                </c:pt>
                <c:pt idx="11635">
                  <c:v>-0.28806399999999999</c:v>
                </c:pt>
                <c:pt idx="11636">
                  <c:v>-0.288937</c:v>
                </c:pt>
                <c:pt idx="11637">
                  <c:v>-0.28976800000000003</c:v>
                </c:pt>
                <c:pt idx="11638">
                  <c:v>-0.290551</c:v>
                </c:pt>
                <c:pt idx="11639">
                  <c:v>-0.29128799999999999</c:v>
                </c:pt>
                <c:pt idx="11640">
                  <c:v>-0.29197899999999999</c:v>
                </c:pt>
                <c:pt idx="11641">
                  <c:v>-0.29262500000000002</c:v>
                </c:pt>
                <c:pt idx="11642">
                  <c:v>-0.29322700000000002</c:v>
                </c:pt>
                <c:pt idx="11643">
                  <c:v>-0.29378599999999999</c:v>
                </c:pt>
                <c:pt idx="11644">
                  <c:v>-0.29430499999999998</c:v>
                </c:pt>
                <c:pt idx="11645">
                  <c:v>-0.29479100000000003</c:v>
                </c:pt>
                <c:pt idx="11646">
                  <c:v>-0.29524600000000001</c:v>
                </c:pt>
                <c:pt idx="11647">
                  <c:v>-0.29566999999999999</c:v>
                </c:pt>
                <c:pt idx="11648">
                  <c:v>-0.29606100000000002</c:v>
                </c:pt>
                <c:pt idx="11649">
                  <c:v>-0.29641699999999999</c:v>
                </c:pt>
                <c:pt idx="11650">
                  <c:v>-0.296736</c:v>
                </c:pt>
                <c:pt idx="11651">
                  <c:v>-0.29701899999999998</c:v>
                </c:pt>
                <c:pt idx="11652">
                  <c:v>-0.297267</c:v>
                </c:pt>
                <c:pt idx="11653">
                  <c:v>-0.297481</c:v>
                </c:pt>
                <c:pt idx="11654">
                  <c:v>-0.29765999999999998</c:v>
                </c:pt>
                <c:pt idx="11655">
                  <c:v>-0.29780200000000001</c:v>
                </c:pt>
                <c:pt idx="11656">
                  <c:v>-0.29790499999999998</c:v>
                </c:pt>
                <c:pt idx="11657">
                  <c:v>-0.29796499999999998</c:v>
                </c:pt>
                <c:pt idx="11658">
                  <c:v>-0.29798200000000002</c:v>
                </c:pt>
                <c:pt idx="11659">
                  <c:v>-0.297958</c:v>
                </c:pt>
                <c:pt idx="11660">
                  <c:v>-0.29788900000000001</c:v>
                </c:pt>
                <c:pt idx="11661">
                  <c:v>-0.29777199999999998</c:v>
                </c:pt>
                <c:pt idx="11662">
                  <c:v>-0.29760999999999999</c:v>
                </c:pt>
                <c:pt idx="11663">
                  <c:v>-0.29741099999999998</c:v>
                </c:pt>
                <c:pt idx="11664">
                  <c:v>-0.297182</c:v>
                </c:pt>
                <c:pt idx="11665">
                  <c:v>-0.29692200000000002</c:v>
                </c:pt>
                <c:pt idx="11666">
                  <c:v>-0.29663299999999998</c:v>
                </c:pt>
                <c:pt idx="11667">
                  <c:v>-0.29631400000000002</c:v>
                </c:pt>
                <c:pt idx="11668">
                  <c:v>-0.295964</c:v>
                </c:pt>
                <c:pt idx="11669">
                  <c:v>-0.29557899999999998</c:v>
                </c:pt>
                <c:pt idx="11670">
                  <c:v>-0.29515999999999998</c:v>
                </c:pt>
                <c:pt idx="11671">
                  <c:v>-0.294709</c:v>
                </c:pt>
                <c:pt idx="11672">
                  <c:v>-0.29422700000000002</c:v>
                </c:pt>
                <c:pt idx="11673">
                  <c:v>-0.29371599999999998</c:v>
                </c:pt>
                <c:pt idx="11674">
                  <c:v>-0.29317500000000002</c:v>
                </c:pt>
                <c:pt idx="11675">
                  <c:v>-0.292601</c:v>
                </c:pt>
                <c:pt idx="11676">
                  <c:v>-0.29199000000000003</c:v>
                </c:pt>
                <c:pt idx="11677">
                  <c:v>-0.29134399999999999</c:v>
                </c:pt>
                <c:pt idx="11678">
                  <c:v>-0.290661</c:v>
                </c:pt>
                <c:pt idx="11679">
                  <c:v>-0.28993999999999998</c:v>
                </c:pt>
                <c:pt idx="11680">
                  <c:v>-0.28918199999999999</c:v>
                </c:pt>
                <c:pt idx="11681">
                  <c:v>-0.28839500000000001</c:v>
                </c:pt>
                <c:pt idx="11682">
                  <c:v>-0.28758099999999998</c:v>
                </c:pt>
                <c:pt idx="11683">
                  <c:v>-0.286742</c:v>
                </c:pt>
                <c:pt idx="11684">
                  <c:v>-0.28587600000000002</c:v>
                </c:pt>
                <c:pt idx="11685">
                  <c:v>-0.28498000000000001</c:v>
                </c:pt>
                <c:pt idx="11686">
                  <c:v>-0.28405399999999997</c:v>
                </c:pt>
                <c:pt idx="11687">
                  <c:v>-0.28309200000000001</c:v>
                </c:pt>
                <c:pt idx="11688">
                  <c:v>-0.28209299999999998</c:v>
                </c:pt>
                <c:pt idx="11689">
                  <c:v>-0.28105599999999997</c:v>
                </c:pt>
                <c:pt idx="11690">
                  <c:v>-0.27998200000000001</c:v>
                </c:pt>
                <c:pt idx="11691">
                  <c:v>-0.27887699999999999</c:v>
                </c:pt>
                <c:pt idx="11692">
                  <c:v>-0.27774599999999999</c:v>
                </c:pt>
                <c:pt idx="11693">
                  <c:v>-0.27659099999999998</c:v>
                </c:pt>
                <c:pt idx="11694">
                  <c:v>-0.27541500000000002</c:v>
                </c:pt>
                <c:pt idx="11695">
                  <c:v>-0.27421699999999999</c:v>
                </c:pt>
                <c:pt idx="11696">
                  <c:v>-0.27299600000000002</c:v>
                </c:pt>
                <c:pt idx="11697">
                  <c:v>-0.27175199999999999</c:v>
                </c:pt>
                <c:pt idx="11698">
                  <c:v>-0.27048499999999998</c:v>
                </c:pt>
                <c:pt idx="11699">
                  <c:v>-0.26919900000000002</c:v>
                </c:pt>
                <c:pt idx="11700">
                  <c:v>-0.267899</c:v>
                </c:pt>
                <c:pt idx="11701">
                  <c:v>-0.26658399999999999</c:v>
                </c:pt>
                <c:pt idx="11702">
                  <c:v>-0.26524999999999999</c:v>
                </c:pt>
                <c:pt idx="11703">
                  <c:v>-0.26388899999999998</c:v>
                </c:pt>
                <c:pt idx="11704">
                  <c:v>-0.26250000000000001</c:v>
                </c:pt>
                <c:pt idx="11705">
                  <c:v>-0.26108500000000001</c:v>
                </c:pt>
                <c:pt idx="11706">
                  <c:v>-0.25964900000000002</c:v>
                </c:pt>
                <c:pt idx="11707">
                  <c:v>-0.25819500000000001</c:v>
                </c:pt>
                <c:pt idx="11708">
                  <c:v>-0.25672099999999998</c:v>
                </c:pt>
                <c:pt idx="11709">
                  <c:v>-0.25522499999999998</c:v>
                </c:pt>
                <c:pt idx="11710">
                  <c:v>-0.25370900000000002</c:v>
                </c:pt>
                <c:pt idx="11711">
                  <c:v>-0.25217699999999998</c:v>
                </c:pt>
                <c:pt idx="11712">
                  <c:v>-0.25063099999999999</c:v>
                </c:pt>
                <c:pt idx="11713">
                  <c:v>-0.24907199999999999</c:v>
                </c:pt>
                <c:pt idx="11714">
                  <c:v>-0.2475</c:v>
                </c:pt>
                <c:pt idx="11715">
                  <c:v>-0.24592600000000001</c:v>
                </c:pt>
                <c:pt idx="11716">
                  <c:v>-0.24435399999999999</c:v>
                </c:pt>
                <c:pt idx="11717">
                  <c:v>-0.242788</c:v>
                </c:pt>
                <c:pt idx="11718">
                  <c:v>-0.24122199999999999</c:v>
                </c:pt>
                <c:pt idx="11719">
                  <c:v>-0.239653</c:v>
                </c:pt>
                <c:pt idx="11720">
                  <c:v>-0.23808199999999999</c:v>
                </c:pt>
                <c:pt idx="11721">
                  <c:v>-0.236509</c:v>
                </c:pt>
                <c:pt idx="11722">
                  <c:v>-0.23493700000000001</c:v>
                </c:pt>
                <c:pt idx="11723">
                  <c:v>-0.23336799999999999</c:v>
                </c:pt>
                <c:pt idx="11724">
                  <c:v>-0.23180300000000001</c:v>
                </c:pt>
                <c:pt idx="11725">
                  <c:v>-0.23024</c:v>
                </c:pt>
                <c:pt idx="11726">
                  <c:v>-0.22867799999999999</c:v>
                </c:pt>
                <c:pt idx="11727">
                  <c:v>-0.22711500000000001</c:v>
                </c:pt>
                <c:pt idx="11728">
                  <c:v>-0.22553200000000001</c:v>
                </c:pt>
                <c:pt idx="11729">
                  <c:v>-0.22392200000000001</c:v>
                </c:pt>
                <c:pt idx="11730">
                  <c:v>-0.222305</c:v>
                </c:pt>
                <c:pt idx="11731">
                  <c:v>-0.220696</c:v>
                </c:pt>
                <c:pt idx="11732">
                  <c:v>-0.219085</c:v>
                </c:pt>
                <c:pt idx="11733">
                  <c:v>-0.217475</c:v>
                </c:pt>
                <c:pt idx="11734">
                  <c:v>-0.21587100000000001</c:v>
                </c:pt>
                <c:pt idx="11735">
                  <c:v>-0.21427599999999999</c:v>
                </c:pt>
                <c:pt idx="11736">
                  <c:v>-0.21269099999999999</c:v>
                </c:pt>
                <c:pt idx="11737">
                  <c:v>-0.211114</c:v>
                </c:pt>
                <c:pt idx="11738">
                  <c:v>-0.20954100000000001</c:v>
                </c:pt>
                <c:pt idx="11739">
                  <c:v>-0.20796700000000001</c:v>
                </c:pt>
                <c:pt idx="11740">
                  <c:v>-0.20639299999999999</c:v>
                </c:pt>
                <c:pt idx="11741">
                  <c:v>-0.204818</c:v>
                </c:pt>
                <c:pt idx="11742">
                  <c:v>-0.20324300000000001</c:v>
                </c:pt>
                <c:pt idx="11743">
                  <c:v>-0.20166899999999999</c:v>
                </c:pt>
                <c:pt idx="11744">
                  <c:v>-0.2001</c:v>
                </c:pt>
                <c:pt idx="11745">
                  <c:v>-0.19853599999999999</c:v>
                </c:pt>
                <c:pt idx="11746">
                  <c:v>-0.19697500000000001</c:v>
                </c:pt>
                <c:pt idx="11747">
                  <c:v>-0.19541700000000001</c:v>
                </c:pt>
                <c:pt idx="11748" formatCode="0.00E+00">
                  <c:v>-0.19386700000000001</c:v>
                </c:pt>
                <c:pt idx="11749" formatCode="0.00E+00">
                  <c:v>-0.192329</c:v>
                </c:pt>
                <c:pt idx="11750" formatCode="0.00E+00">
                  <c:v>-0.190802</c:v>
                </c:pt>
                <c:pt idx="11751" formatCode="0.00E+00">
                  <c:v>-0.18928800000000001</c:v>
                </c:pt>
                <c:pt idx="11752" formatCode="0.00E+00">
                  <c:v>-0.18779100000000001</c:v>
                </c:pt>
                <c:pt idx="11753">
                  <c:v>-0.18631300000000001</c:v>
                </c:pt>
                <c:pt idx="11754">
                  <c:v>-0.18484999999999999</c:v>
                </c:pt>
                <c:pt idx="11755">
                  <c:v>-0.18340200000000001</c:v>
                </c:pt>
                <c:pt idx="11756">
                  <c:v>-0.18196799999999999</c:v>
                </c:pt>
                <c:pt idx="11757">
                  <c:v>-0.18055099999999999</c:v>
                </c:pt>
                <c:pt idx="11758">
                  <c:v>-0.17915400000000001</c:v>
                </c:pt>
                <c:pt idx="11759">
                  <c:v>-0.17778099999999999</c:v>
                </c:pt>
                <c:pt idx="11760">
                  <c:v>-0.17644000000000001</c:v>
                </c:pt>
                <c:pt idx="11761">
                  <c:v>-0.17513600000000001</c:v>
                </c:pt>
                <c:pt idx="11762">
                  <c:v>-0.17386699999999999</c:v>
                </c:pt>
                <c:pt idx="11763">
                  <c:v>-0.172628</c:v>
                </c:pt>
                <c:pt idx="11764">
                  <c:v>-0.17141400000000001</c:v>
                </c:pt>
                <c:pt idx="11765">
                  <c:v>-0.17021700000000001</c:v>
                </c:pt>
                <c:pt idx="11766">
                  <c:v>-0.169016</c:v>
                </c:pt>
                <c:pt idx="11767">
                  <c:v>-0.16782</c:v>
                </c:pt>
                <c:pt idx="11768">
                  <c:v>-0.16665099999999999</c:v>
                </c:pt>
                <c:pt idx="11769">
                  <c:v>-0.16550699999999999</c:v>
                </c:pt>
                <c:pt idx="11770">
                  <c:v>-0.164378</c:v>
                </c:pt>
                <c:pt idx="11771">
                  <c:v>-0.163269</c:v>
                </c:pt>
                <c:pt idx="11772">
                  <c:v>-0.162186</c:v>
                </c:pt>
                <c:pt idx="11773">
                  <c:v>-0.16113</c:v>
                </c:pt>
                <c:pt idx="11774">
                  <c:v>-0.16009899999999999</c:v>
                </c:pt>
                <c:pt idx="11775">
                  <c:v>-0.15909400000000001</c:v>
                </c:pt>
                <c:pt idx="11776">
                  <c:v>-0.158114</c:v>
                </c:pt>
                <c:pt idx="11777">
                  <c:v>-0.157161</c:v>
                </c:pt>
                <c:pt idx="11778">
                  <c:v>-0.15623699999999999</c:v>
                </c:pt>
                <c:pt idx="11779">
                  <c:v>-0.15534300000000001</c:v>
                </c:pt>
                <c:pt idx="11780">
                  <c:v>-0.15448300000000001</c:v>
                </c:pt>
                <c:pt idx="11781">
                  <c:v>-0.15365699999999999</c:v>
                </c:pt>
                <c:pt idx="11782">
                  <c:v>-0.152864</c:v>
                </c:pt>
                <c:pt idx="11783">
                  <c:v>-0.15210399999999999</c:v>
                </c:pt>
                <c:pt idx="11784">
                  <c:v>-0.15137999999999999</c:v>
                </c:pt>
                <c:pt idx="11785">
                  <c:v>-0.15069399999999999</c:v>
                </c:pt>
                <c:pt idx="11786">
                  <c:v>-0.15004999999999999</c:v>
                </c:pt>
                <c:pt idx="11787">
                  <c:v>-0.149446</c:v>
                </c:pt>
                <c:pt idx="11788">
                  <c:v>-0.14888399999999999</c:v>
                </c:pt>
                <c:pt idx="11789">
                  <c:v>-0.148365</c:v>
                </c:pt>
                <c:pt idx="11790">
                  <c:v>-0.14788999999999999</c:v>
                </c:pt>
                <c:pt idx="11791">
                  <c:v>-0.147454</c:v>
                </c:pt>
                <c:pt idx="11792">
                  <c:v>-0.14705399999999999</c:v>
                </c:pt>
                <c:pt idx="11793">
                  <c:v>-0.14669499999999999</c:v>
                </c:pt>
                <c:pt idx="11794">
                  <c:v>-0.14637900000000001</c:v>
                </c:pt>
                <c:pt idx="11795">
                  <c:v>-0.14610200000000001</c:v>
                </c:pt>
                <c:pt idx="11796">
                  <c:v>-0.145866</c:v>
                </c:pt>
                <c:pt idx="11797">
                  <c:v>-0.145675</c:v>
                </c:pt>
                <c:pt idx="11798">
                  <c:v>-0.14553199999999999</c:v>
                </c:pt>
                <c:pt idx="11799">
                  <c:v>-0.14543900000000001</c:v>
                </c:pt>
                <c:pt idx="11800" formatCode="0.00E+00">
                  <c:v>-0.14539199999999999</c:v>
                </c:pt>
                <c:pt idx="11801" formatCode="0.00E+00">
                  <c:v>-0.14538999999999999</c:v>
                </c:pt>
                <c:pt idx="11802" formatCode="0.00E+00">
                  <c:v>-0.145429</c:v>
                </c:pt>
                <c:pt idx="11803" formatCode="0.00E+00">
                  <c:v>-0.145507</c:v>
                </c:pt>
                <c:pt idx="11804" formatCode="0.00E+00">
                  <c:v>-0.145623</c:v>
                </c:pt>
                <c:pt idx="11805">
                  <c:v>-0.14577699999999999</c:v>
                </c:pt>
                <c:pt idx="11806">
                  <c:v>-0.14597199999999999</c:v>
                </c:pt>
                <c:pt idx="11807">
                  <c:v>-0.146208</c:v>
                </c:pt>
                <c:pt idx="11808">
                  <c:v>-0.146482</c:v>
                </c:pt>
                <c:pt idx="11809">
                  <c:v>-0.146791</c:v>
                </c:pt>
                <c:pt idx="11810">
                  <c:v>-0.14713399999999999</c:v>
                </c:pt>
                <c:pt idx="11811">
                  <c:v>-0.147511</c:v>
                </c:pt>
                <c:pt idx="11812">
                  <c:v>-0.14791899999999999</c:v>
                </c:pt>
                <c:pt idx="11813">
                  <c:v>-0.14835799999999999</c:v>
                </c:pt>
                <c:pt idx="11814">
                  <c:v>-0.14882500000000001</c:v>
                </c:pt>
                <c:pt idx="11815">
                  <c:v>-0.14932000000000001</c:v>
                </c:pt>
                <c:pt idx="11816">
                  <c:v>-0.149844</c:v>
                </c:pt>
                <c:pt idx="11817">
                  <c:v>-0.150398</c:v>
                </c:pt>
                <c:pt idx="11818">
                  <c:v>-0.15098300000000001</c:v>
                </c:pt>
                <c:pt idx="11819">
                  <c:v>-0.15159700000000001</c:v>
                </c:pt>
                <c:pt idx="11820">
                  <c:v>-0.15224299999999999</c:v>
                </c:pt>
                <c:pt idx="11821">
                  <c:v>-0.15292</c:v>
                </c:pt>
                <c:pt idx="11822">
                  <c:v>-0.15362799999999999</c:v>
                </c:pt>
                <c:pt idx="11823">
                  <c:v>-0.154365</c:v>
                </c:pt>
                <c:pt idx="11824">
                  <c:v>-0.15513199999999999</c:v>
                </c:pt>
                <c:pt idx="11825">
                  <c:v>-0.15593000000000001</c:v>
                </c:pt>
                <c:pt idx="11826">
                  <c:v>-0.15675900000000001</c:v>
                </c:pt>
                <c:pt idx="11827">
                  <c:v>-0.15762000000000001</c:v>
                </c:pt>
                <c:pt idx="11828">
                  <c:v>-0.15851299999999999</c:v>
                </c:pt>
                <c:pt idx="11829">
                  <c:v>-0.159441</c:v>
                </c:pt>
                <c:pt idx="11830">
                  <c:v>-0.16040399999999999</c:v>
                </c:pt>
                <c:pt idx="11831">
                  <c:v>-0.16140199999999999</c:v>
                </c:pt>
                <c:pt idx="11832">
                  <c:v>-0.16243099999999999</c:v>
                </c:pt>
                <c:pt idx="11833">
                  <c:v>-0.16348699999999999</c:v>
                </c:pt>
                <c:pt idx="11834">
                  <c:v>-0.164571</c:v>
                </c:pt>
                <c:pt idx="11835">
                  <c:v>-0.165683</c:v>
                </c:pt>
                <c:pt idx="11836">
                  <c:v>-0.166823</c:v>
                </c:pt>
                <c:pt idx="11837">
                  <c:v>-0.167989</c:v>
                </c:pt>
                <c:pt idx="11838">
                  <c:v>-0.169179</c:v>
                </c:pt>
                <c:pt idx="11839">
                  <c:v>-0.17039299999999999</c:v>
                </c:pt>
                <c:pt idx="11840">
                  <c:v>-0.171627</c:v>
                </c:pt>
                <c:pt idx="11841">
                  <c:v>-0.17288000000000001</c:v>
                </c:pt>
                <c:pt idx="11842">
                  <c:v>-0.174153</c:v>
                </c:pt>
                <c:pt idx="11843">
                  <c:v>-0.17544699999999999</c:v>
                </c:pt>
                <c:pt idx="11844">
                  <c:v>-0.176763</c:v>
                </c:pt>
                <c:pt idx="11845">
                  <c:v>-0.17810100000000001</c:v>
                </c:pt>
                <c:pt idx="11846">
                  <c:v>-0.179456</c:v>
                </c:pt>
                <c:pt idx="11847">
                  <c:v>-0.18082300000000001</c:v>
                </c:pt>
                <c:pt idx="11848">
                  <c:v>-0.182198</c:v>
                </c:pt>
                <c:pt idx="11849">
                  <c:v>-0.18357999999999999</c:v>
                </c:pt>
                <c:pt idx="11850">
                  <c:v>-0.18496599999999999</c:v>
                </c:pt>
                <c:pt idx="11851">
                  <c:v>-0.18635199999999999</c:v>
                </c:pt>
                <c:pt idx="11852">
                  <c:v>-0.18773500000000001</c:v>
                </c:pt>
                <c:pt idx="11853">
                  <c:v>-0.18911500000000001</c:v>
                </c:pt>
                <c:pt idx="11854">
                  <c:v>-0.190495</c:v>
                </c:pt>
                <c:pt idx="11855">
                  <c:v>-0.19187199999999999</c:v>
                </c:pt>
                <c:pt idx="11856">
                  <c:v>-0.193245</c:v>
                </c:pt>
                <c:pt idx="11857">
                  <c:v>-0.19461100000000001</c:v>
                </c:pt>
                <c:pt idx="11858">
                  <c:v>-0.195968</c:v>
                </c:pt>
                <c:pt idx="11859">
                  <c:v>-0.19731399999999999</c:v>
                </c:pt>
                <c:pt idx="11860">
                  <c:v>-0.19864599999999999</c:v>
                </c:pt>
                <c:pt idx="11861">
                  <c:v>-0.199965</c:v>
                </c:pt>
                <c:pt idx="11862">
                  <c:v>-0.20127100000000001</c:v>
                </c:pt>
                <c:pt idx="11863">
                  <c:v>-0.202565</c:v>
                </c:pt>
                <c:pt idx="11864">
                  <c:v>-0.203845</c:v>
                </c:pt>
                <c:pt idx="11865">
                  <c:v>-0.20510600000000001</c:v>
                </c:pt>
                <c:pt idx="11866">
                  <c:v>-0.206345</c:v>
                </c:pt>
                <c:pt idx="11867">
                  <c:v>-0.20755899999999999</c:v>
                </c:pt>
                <c:pt idx="11868">
                  <c:v>-0.20874300000000001</c:v>
                </c:pt>
                <c:pt idx="11869">
                  <c:v>-0.209895</c:v>
                </c:pt>
                <c:pt idx="11870">
                  <c:v>-0.21101400000000001</c:v>
                </c:pt>
                <c:pt idx="11871">
                  <c:v>-0.21209900000000001</c:v>
                </c:pt>
                <c:pt idx="11872">
                  <c:v>-0.21315200000000001</c:v>
                </c:pt>
                <c:pt idx="11873">
                  <c:v>-0.214169</c:v>
                </c:pt>
                <c:pt idx="11874">
                  <c:v>-0.215147</c:v>
                </c:pt>
                <c:pt idx="11875">
                  <c:v>-0.216084</c:v>
                </c:pt>
                <c:pt idx="11876">
                  <c:v>-0.21698000000000001</c:v>
                </c:pt>
                <c:pt idx="11877">
                  <c:v>-0.217833</c:v>
                </c:pt>
                <c:pt idx="11878">
                  <c:v>-0.21864</c:v>
                </c:pt>
                <c:pt idx="11879">
                  <c:v>-0.21940100000000001</c:v>
                </c:pt>
                <c:pt idx="11880">
                  <c:v>-0.22011700000000001</c:v>
                </c:pt>
                <c:pt idx="11881">
                  <c:v>-0.22078500000000001</c:v>
                </c:pt>
                <c:pt idx="11882">
                  <c:v>-0.22140399999999999</c:v>
                </c:pt>
                <c:pt idx="11883">
                  <c:v>-0.22197</c:v>
                </c:pt>
                <c:pt idx="11884">
                  <c:v>-0.22248000000000001</c:v>
                </c:pt>
                <c:pt idx="11885">
                  <c:v>-0.22292600000000001</c:v>
                </c:pt>
                <c:pt idx="11886">
                  <c:v>-0.22330900000000001</c:v>
                </c:pt>
                <c:pt idx="11887">
                  <c:v>-0.22362799999999999</c:v>
                </c:pt>
                <c:pt idx="11888">
                  <c:v>-0.223883</c:v>
                </c:pt>
                <c:pt idx="11889">
                  <c:v>-0.22406799999999999</c:v>
                </c:pt>
                <c:pt idx="11890">
                  <c:v>-0.22417999999999999</c:v>
                </c:pt>
                <c:pt idx="11891">
                  <c:v>-0.22422</c:v>
                </c:pt>
                <c:pt idx="11892">
                  <c:v>-0.22419</c:v>
                </c:pt>
                <c:pt idx="11893">
                  <c:v>-0.22409100000000001</c:v>
                </c:pt>
                <c:pt idx="11894">
                  <c:v>-0.22391900000000001</c:v>
                </c:pt>
                <c:pt idx="11895">
                  <c:v>-0.22367100000000001</c:v>
                </c:pt>
                <c:pt idx="11896">
                  <c:v>-0.22334499999999999</c:v>
                </c:pt>
                <c:pt idx="11897">
                  <c:v>-0.22294</c:v>
                </c:pt>
                <c:pt idx="11898">
                  <c:v>-0.22245899999999999</c:v>
                </c:pt>
                <c:pt idx="11899">
                  <c:v>-0.22189900000000001</c:v>
                </c:pt>
                <c:pt idx="11900">
                  <c:v>-0.22126100000000001</c:v>
                </c:pt>
                <c:pt idx="11901">
                  <c:v>-0.22054599999999999</c:v>
                </c:pt>
                <c:pt idx="11902">
                  <c:v>-0.219754</c:v>
                </c:pt>
                <c:pt idx="11903">
                  <c:v>-0.218886</c:v>
                </c:pt>
                <c:pt idx="11904">
                  <c:v>-0.217941</c:v>
                </c:pt>
                <c:pt idx="11905">
                  <c:v>-0.216918</c:v>
                </c:pt>
                <c:pt idx="11906">
                  <c:v>-0.21581600000000001</c:v>
                </c:pt>
                <c:pt idx="11907">
                  <c:v>-0.21463499999999999</c:v>
                </c:pt>
                <c:pt idx="11908">
                  <c:v>-0.21337700000000001</c:v>
                </c:pt>
                <c:pt idx="11909">
                  <c:v>-0.212029</c:v>
                </c:pt>
                <c:pt idx="11910">
                  <c:v>-0.21057500000000001</c:v>
                </c:pt>
                <c:pt idx="11911">
                  <c:v>-0.20902999999999999</c:v>
                </c:pt>
                <c:pt idx="11912">
                  <c:v>-0.20740600000000001</c:v>
                </c:pt>
                <c:pt idx="11913">
                  <c:v>-0.20569399999999999</c:v>
                </c:pt>
                <c:pt idx="11914">
                  <c:v>-0.20388899999999999</c:v>
                </c:pt>
                <c:pt idx="11915">
                  <c:v>-0.20199600000000001</c:v>
                </c:pt>
                <c:pt idx="11916">
                  <c:v>-0.200019</c:v>
                </c:pt>
                <c:pt idx="11917">
                  <c:v>-0.197958</c:v>
                </c:pt>
                <c:pt idx="11918">
                  <c:v>-0.19581200000000001</c:v>
                </c:pt>
                <c:pt idx="11919">
                  <c:v>-0.19358</c:v>
                </c:pt>
                <c:pt idx="11920">
                  <c:v>-0.19126199999999999</c:v>
                </c:pt>
                <c:pt idx="11921">
                  <c:v>-0.188858</c:v>
                </c:pt>
                <c:pt idx="11922">
                  <c:v>-0.18637100000000001</c:v>
                </c:pt>
                <c:pt idx="11923">
                  <c:v>-0.18380199999999999</c:v>
                </c:pt>
                <c:pt idx="11924">
                  <c:v>-0.18115300000000001</c:v>
                </c:pt>
                <c:pt idx="11925">
                  <c:v>-0.178427</c:v>
                </c:pt>
                <c:pt idx="11926">
                  <c:v>-0.17563000000000001</c:v>
                </c:pt>
                <c:pt idx="11927">
                  <c:v>-0.172761</c:v>
                </c:pt>
                <c:pt idx="11928">
                  <c:v>-0.169825</c:v>
                </c:pt>
                <c:pt idx="11929">
                  <c:v>-0.166827</c:v>
                </c:pt>
                <c:pt idx="11930">
                  <c:v>-0.16377</c:v>
                </c:pt>
                <c:pt idx="11931">
                  <c:v>-0.160658</c:v>
                </c:pt>
                <c:pt idx="11932">
                  <c:v>-0.157494</c:v>
                </c:pt>
                <c:pt idx="11933">
                  <c:v>-0.15428</c:v>
                </c:pt>
                <c:pt idx="11934">
                  <c:v>-0.15101899999999999</c:v>
                </c:pt>
                <c:pt idx="11935">
                  <c:v>-0.14771300000000001</c:v>
                </c:pt>
                <c:pt idx="11936">
                  <c:v>-0.14436199999999999</c:v>
                </c:pt>
                <c:pt idx="11937">
                  <c:v>-0.14096700000000001</c:v>
                </c:pt>
                <c:pt idx="11938">
                  <c:v>-0.13752900000000001</c:v>
                </c:pt>
                <c:pt idx="11939">
                  <c:v>-0.13405400000000001</c:v>
                </c:pt>
                <c:pt idx="11940">
                  <c:v>-0.13054299999999999</c:v>
                </c:pt>
                <c:pt idx="11941">
                  <c:v>-0.127001</c:v>
                </c:pt>
                <c:pt idx="11942">
                  <c:v>-0.12343</c:v>
                </c:pt>
                <c:pt idx="11943">
                  <c:v>-0.11983000000000001</c:v>
                </c:pt>
                <c:pt idx="11944">
                  <c:v>-0.116205</c:v>
                </c:pt>
                <c:pt idx="11945">
                  <c:v>-0.112564</c:v>
                </c:pt>
                <c:pt idx="11946">
                  <c:v>-0.108904</c:v>
                </c:pt>
                <c:pt idx="11947">
                  <c:v>-0.105203</c:v>
                </c:pt>
                <c:pt idx="11948">
                  <c:v>-0.10145999999999999</c:v>
                </c:pt>
                <c:pt idx="11949">
                  <c:v>-9.7703999999999999E-2</c:v>
                </c:pt>
                <c:pt idx="11950">
                  <c:v>-9.3943200000000004E-2</c:v>
                </c:pt>
                <c:pt idx="11951">
                  <c:v>-9.0167499999999998E-2</c:v>
                </c:pt>
                <c:pt idx="11952">
                  <c:v>-8.6382200000000006E-2</c:v>
                </c:pt>
                <c:pt idx="11953">
                  <c:v>-8.2596299999999997E-2</c:v>
                </c:pt>
                <c:pt idx="11954">
                  <c:v>-7.8813099999999997E-2</c:v>
                </c:pt>
                <c:pt idx="11955">
                  <c:v>-7.50334E-2</c:v>
                </c:pt>
                <c:pt idx="11956">
                  <c:v>-7.1257799999999996E-2</c:v>
                </c:pt>
                <c:pt idx="11957">
                  <c:v>-6.74873E-2</c:v>
                </c:pt>
                <c:pt idx="11958">
                  <c:v>-6.37239E-2</c:v>
                </c:pt>
                <c:pt idx="11959">
                  <c:v>-5.9970099999999998E-2</c:v>
                </c:pt>
                <c:pt idx="11960">
                  <c:v>-5.6228800000000002E-2</c:v>
                </c:pt>
                <c:pt idx="11961">
                  <c:v>-5.25037E-2</c:v>
                </c:pt>
                <c:pt idx="11962">
                  <c:v>-4.8800499999999997E-2</c:v>
                </c:pt>
                <c:pt idx="11963">
                  <c:v>-4.5126399999999997E-2</c:v>
                </c:pt>
                <c:pt idx="11964">
                  <c:v>-4.14881E-2</c:v>
                </c:pt>
                <c:pt idx="11965">
                  <c:v>-3.7891800000000003E-2</c:v>
                </c:pt>
                <c:pt idx="11966">
                  <c:v>-3.43428E-2</c:v>
                </c:pt>
                <c:pt idx="11967">
                  <c:v>-3.0844400000000001E-2</c:v>
                </c:pt>
                <c:pt idx="11968">
                  <c:v>-2.7398100000000002E-2</c:v>
                </c:pt>
                <c:pt idx="11969">
                  <c:v>-2.4004899999999999E-2</c:v>
                </c:pt>
                <c:pt idx="11970">
                  <c:v>-2.06666E-2</c:v>
                </c:pt>
                <c:pt idx="11971">
                  <c:v>-1.7385999999999999E-2</c:v>
                </c:pt>
                <c:pt idx="11972">
                  <c:v>-1.41654E-2</c:v>
                </c:pt>
                <c:pt idx="11973">
                  <c:v>-1.10075E-2</c:v>
                </c:pt>
                <c:pt idx="11974" formatCode="0.00E+00">
                  <c:v>-7.9156000000000001E-3</c:v>
                </c:pt>
                <c:pt idx="11975" formatCode="0.00E+00">
                  <c:v>-4.8903899999999997E-3</c:v>
                </c:pt>
                <c:pt idx="11976" formatCode="0.00E+00">
                  <c:v>-1.93005E-3</c:v>
                </c:pt>
                <c:pt idx="11977" formatCode="0.00E+00">
                  <c:v>9.6602099999999996E-4</c:v>
                </c:pt>
                <c:pt idx="11978" formatCode="0.00E+00">
                  <c:v>3.79708E-3</c:v>
                </c:pt>
                <c:pt idx="11979" formatCode="0.00E+00">
                  <c:v>6.5625600000000003E-3</c:v>
                </c:pt>
                <c:pt idx="11980" formatCode="0.00E+00">
                  <c:v>9.2606200000000007E-3</c:v>
                </c:pt>
                <c:pt idx="11981">
                  <c:v>1.1886900000000001E-2</c:v>
                </c:pt>
                <c:pt idx="11982">
                  <c:v>1.4436299999999999E-2</c:v>
                </c:pt>
                <c:pt idx="11983" formatCode="0.00E+00">
                  <c:v>1.6906500000000001E-2</c:v>
                </c:pt>
                <c:pt idx="11984" formatCode="0.00E+00">
                  <c:v>1.92979E-2</c:v>
                </c:pt>
                <c:pt idx="11985" formatCode="0.00E+00">
                  <c:v>2.1609900000000001E-2</c:v>
                </c:pt>
                <c:pt idx="11986" formatCode="0.00E+00">
                  <c:v>2.3839300000000001E-2</c:v>
                </c:pt>
                <c:pt idx="11987" formatCode="0.00E+00">
                  <c:v>2.59822E-2</c:v>
                </c:pt>
                <c:pt idx="11988" formatCode="0.00E+00">
                  <c:v>2.8035399999999999E-2</c:v>
                </c:pt>
                <c:pt idx="11989">
                  <c:v>2.9996499999999999E-2</c:v>
                </c:pt>
                <c:pt idx="11990">
                  <c:v>3.1864700000000003E-2</c:v>
                </c:pt>
                <c:pt idx="11991">
                  <c:v>3.3640000000000003E-2</c:v>
                </c:pt>
                <c:pt idx="11992">
                  <c:v>3.5321499999999999E-2</c:v>
                </c:pt>
                <c:pt idx="11993">
                  <c:v>3.6908400000000001E-2</c:v>
                </c:pt>
                <c:pt idx="11994">
                  <c:v>3.8399799999999998E-2</c:v>
                </c:pt>
                <c:pt idx="11995">
                  <c:v>3.9795299999999999E-2</c:v>
                </c:pt>
                <c:pt idx="11996">
                  <c:v>4.1094400000000003E-2</c:v>
                </c:pt>
                <c:pt idx="11997">
                  <c:v>4.2295899999999997E-2</c:v>
                </c:pt>
                <c:pt idx="11998">
                  <c:v>4.3398399999999997E-2</c:v>
                </c:pt>
                <c:pt idx="11999">
                  <c:v>4.4401500000000003E-2</c:v>
                </c:pt>
                <c:pt idx="12000">
                  <c:v>4.5304999999999998E-2</c:v>
                </c:pt>
                <c:pt idx="12001">
                  <c:v>4.6108400000000001E-2</c:v>
                </c:pt>
                <c:pt idx="12002">
                  <c:v>4.6812399999999997E-2</c:v>
                </c:pt>
                <c:pt idx="12003">
                  <c:v>4.7418700000000001E-2</c:v>
                </c:pt>
                <c:pt idx="12004">
                  <c:v>4.7928900000000003E-2</c:v>
                </c:pt>
                <c:pt idx="12005">
                  <c:v>4.8343799999999999E-2</c:v>
                </c:pt>
                <c:pt idx="12006">
                  <c:v>4.8663400000000002E-2</c:v>
                </c:pt>
                <c:pt idx="12007">
                  <c:v>4.8886400000000003E-2</c:v>
                </c:pt>
                <c:pt idx="12008">
                  <c:v>4.90108E-2</c:v>
                </c:pt>
                <c:pt idx="12009">
                  <c:v>4.9036700000000003E-2</c:v>
                </c:pt>
                <c:pt idx="12010">
                  <c:v>4.8965300000000003E-2</c:v>
                </c:pt>
                <c:pt idx="12011">
                  <c:v>4.87965E-2</c:v>
                </c:pt>
                <c:pt idx="12012">
                  <c:v>4.8530900000000002E-2</c:v>
                </c:pt>
                <c:pt idx="12013">
                  <c:v>4.8171699999999998E-2</c:v>
                </c:pt>
                <c:pt idx="12014">
                  <c:v>4.7723000000000002E-2</c:v>
                </c:pt>
                <c:pt idx="12015">
                  <c:v>4.71863E-2</c:v>
                </c:pt>
                <c:pt idx="12016">
                  <c:v>4.6561600000000002E-2</c:v>
                </c:pt>
                <c:pt idx="12017">
                  <c:v>4.5849599999999997E-2</c:v>
                </c:pt>
                <c:pt idx="12018">
                  <c:v>4.5052000000000002E-2</c:v>
                </c:pt>
                <c:pt idx="12019">
                  <c:v>4.41702E-2</c:v>
                </c:pt>
                <c:pt idx="12020">
                  <c:v>4.3206300000000003E-2</c:v>
                </c:pt>
                <c:pt idx="12021">
                  <c:v>4.2165500000000002E-2</c:v>
                </c:pt>
                <c:pt idx="12022">
                  <c:v>4.1052199999999997E-2</c:v>
                </c:pt>
                <c:pt idx="12023">
                  <c:v>3.9867E-2</c:v>
                </c:pt>
                <c:pt idx="12024">
                  <c:v>3.8608400000000001E-2</c:v>
                </c:pt>
                <c:pt idx="12025">
                  <c:v>3.7275599999999999E-2</c:v>
                </c:pt>
                <c:pt idx="12026">
                  <c:v>3.58686E-2</c:v>
                </c:pt>
                <c:pt idx="12027">
                  <c:v>3.4389000000000003E-2</c:v>
                </c:pt>
                <c:pt idx="12028">
                  <c:v>3.28407E-2</c:v>
                </c:pt>
                <c:pt idx="12029">
                  <c:v>3.1227700000000001E-2</c:v>
                </c:pt>
                <c:pt idx="12030">
                  <c:v>2.95524E-2</c:v>
                </c:pt>
                <c:pt idx="12031">
                  <c:v>2.78155E-2</c:v>
                </c:pt>
                <c:pt idx="12032">
                  <c:v>2.6017200000000001E-2</c:v>
                </c:pt>
                <c:pt idx="12033">
                  <c:v>2.4159E-2</c:v>
                </c:pt>
                <c:pt idx="12034">
                  <c:v>2.22416E-2</c:v>
                </c:pt>
                <c:pt idx="12035">
                  <c:v>2.0264899999999999E-2</c:v>
                </c:pt>
                <c:pt idx="12036">
                  <c:v>1.8229700000000001E-2</c:v>
                </c:pt>
                <c:pt idx="12037">
                  <c:v>1.6139000000000001E-2</c:v>
                </c:pt>
                <c:pt idx="12038">
                  <c:v>1.3997000000000001E-2</c:v>
                </c:pt>
                <c:pt idx="12039">
                  <c:v>1.1806799999999999E-2</c:v>
                </c:pt>
                <c:pt idx="12040" formatCode="0.00E+00">
                  <c:v>9.5717800000000002E-3</c:v>
                </c:pt>
                <c:pt idx="12041" formatCode="0.00E+00">
                  <c:v>7.2960200000000003E-3</c:v>
                </c:pt>
                <c:pt idx="12042" formatCode="0.00E+00">
                  <c:v>4.9816900000000004E-3</c:v>
                </c:pt>
                <c:pt idx="12043" formatCode="0.00E+00">
                  <c:v>2.6296000000000002E-3</c:v>
                </c:pt>
                <c:pt idx="12044" formatCode="0.00E+00">
                  <c:v>2.4128299999999999E-4</c:v>
                </c:pt>
                <c:pt idx="12045" formatCode="0.00E+00">
                  <c:v>-2.1804400000000001E-3</c:v>
                </c:pt>
                <c:pt idx="12046" formatCode="0.00E+00">
                  <c:v>-4.63256E-3</c:v>
                </c:pt>
                <c:pt idx="12047" formatCode="0.00E+00">
                  <c:v>-7.1132000000000001E-3</c:v>
                </c:pt>
                <c:pt idx="12048" formatCode="0.00E+00">
                  <c:v>-9.6213900000000005E-3</c:v>
                </c:pt>
                <c:pt idx="12049">
                  <c:v>-1.21558E-2</c:v>
                </c:pt>
                <c:pt idx="12050">
                  <c:v>-1.47143E-2</c:v>
                </c:pt>
                <c:pt idx="12051">
                  <c:v>-1.72947E-2</c:v>
                </c:pt>
                <c:pt idx="12052" formatCode="0.00E+00">
                  <c:v>-1.9894800000000001E-2</c:v>
                </c:pt>
                <c:pt idx="12053" formatCode="0.00E+00">
                  <c:v>-2.2512000000000001E-2</c:v>
                </c:pt>
                <c:pt idx="12054" formatCode="0.00E+00">
                  <c:v>-2.51439E-2</c:v>
                </c:pt>
                <c:pt idx="12055" formatCode="0.00E+00">
                  <c:v>-2.77869E-2</c:v>
                </c:pt>
                <c:pt idx="12056" formatCode="0.00E+00">
                  <c:v>-3.0436299999999999E-2</c:v>
                </c:pt>
                <c:pt idx="12057" formatCode="0.00E+00">
                  <c:v>-3.3087999999999999E-2</c:v>
                </c:pt>
                <c:pt idx="12058" formatCode="0.00E+00">
                  <c:v>-3.5738199999999998E-2</c:v>
                </c:pt>
                <c:pt idx="12059" formatCode="0.00E+00">
                  <c:v>-3.8384500000000002E-2</c:v>
                </c:pt>
                <c:pt idx="12060">
                  <c:v>-4.1026199999999999E-2</c:v>
                </c:pt>
                <c:pt idx="12061">
                  <c:v>-4.3661800000000001E-2</c:v>
                </c:pt>
                <c:pt idx="12062">
                  <c:v>-4.6287300000000003E-2</c:v>
                </c:pt>
                <c:pt idx="12063">
                  <c:v>-4.8897200000000002E-2</c:v>
                </c:pt>
                <c:pt idx="12064">
                  <c:v>-5.1487499999999999E-2</c:v>
                </c:pt>
                <c:pt idx="12065">
                  <c:v>-5.4058200000000001E-2</c:v>
                </c:pt>
                <c:pt idx="12066">
                  <c:v>-5.6611000000000002E-2</c:v>
                </c:pt>
                <c:pt idx="12067">
                  <c:v>-5.9143899999999999E-2</c:v>
                </c:pt>
                <c:pt idx="12068">
                  <c:v>-6.1651600000000001E-2</c:v>
                </c:pt>
                <c:pt idx="12069">
                  <c:v>-6.4129000000000005E-2</c:v>
                </c:pt>
                <c:pt idx="12070">
                  <c:v>-6.6572999999999993E-2</c:v>
                </c:pt>
                <c:pt idx="12071">
                  <c:v>-6.8981299999999995E-2</c:v>
                </c:pt>
                <c:pt idx="12072">
                  <c:v>-7.1352100000000002E-2</c:v>
                </c:pt>
                <c:pt idx="12073">
                  <c:v>-7.3683200000000004E-2</c:v>
                </c:pt>
                <c:pt idx="12074">
                  <c:v>-7.5972100000000001E-2</c:v>
                </c:pt>
                <c:pt idx="12075">
                  <c:v>-7.8215400000000004E-2</c:v>
                </c:pt>
                <c:pt idx="12076">
                  <c:v>-8.0409099999999997E-2</c:v>
                </c:pt>
                <c:pt idx="12077">
                  <c:v>-8.2550499999999999E-2</c:v>
                </c:pt>
                <c:pt idx="12078">
                  <c:v>-8.4638099999999994E-2</c:v>
                </c:pt>
                <c:pt idx="12079">
                  <c:v>-8.6671200000000004E-2</c:v>
                </c:pt>
                <c:pt idx="12080">
                  <c:v>-8.8648500000000005E-2</c:v>
                </c:pt>
                <c:pt idx="12081">
                  <c:v>-9.0567900000000007E-2</c:v>
                </c:pt>
                <c:pt idx="12082">
                  <c:v>-9.2426499999999995E-2</c:v>
                </c:pt>
                <c:pt idx="12083">
                  <c:v>-9.4222E-2</c:v>
                </c:pt>
                <c:pt idx="12084">
                  <c:v>-9.5952999999999997E-2</c:v>
                </c:pt>
                <c:pt idx="12085">
                  <c:v>-9.7618399999999994E-2</c:v>
                </c:pt>
                <c:pt idx="12086">
                  <c:v>-9.9215700000000004E-2</c:v>
                </c:pt>
                <c:pt idx="12087">
                  <c:v>-0.100742</c:v>
                </c:pt>
                <c:pt idx="12088">
                  <c:v>-0.10219399999999999</c:v>
                </c:pt>
                <c:pt idx="12089">
                  <c:v>-0.103571</c:v>
                </c:pt>
                <c:pt idx="12090">
                  <c:v>-0.10487299999999999</c:v>
                </c:pt>
                <c:pt idx="12091">
                  <c:v>-0.106102</c:v>
                </c:pt>
                <c:pt idx="12092">
                  <c:v>-0.107256</c:v>
                </c:pt>
                <c:pt idx="12093">
                  <c:v>-0.108336</c:v>
                </c:pt>
                <c:pt idx="12094">
                  <c:v>-0.10934099999999999</c:v>
                </c:pt>
                <c:pt idx="12095">
                  <c:v>-0.110268</c:v>
                </c:pt>
                <c:pt idx="12096">
                  <c:v>-0.11111500000000001</c:v>
                </c:pt>
                <c:pt idx="12097">
                  <c:v>-0.11187900000000001</c:v>
                </c:pt>
                <c:pt idx="12098">
                  <c:v>-0.11255999999999999</c:v>
                </c:pt>
                <c:pt idx="12099">
                  <c:v>-0.11315799999999999</c:v>
                </c:pt>
                <c:pt idx="12100">
                  <c:v>-0.113676</c:v>
                </c:pt>
                <c:pt idx="12101">
                  <c:v>-0.11411200000000001</c:v>
                </c:pt>
                <c:pt idx="12102">
                  <c:v>-0.114463</c:v>
                </c:pt>
                <c:pt idx="12103">
                  <c:v>-0.11473</c:v>
                </c:pt>
                <c:pt idx="12104">
                  <c:v>-0.114914</c:v>
                </c:pt>
                <c:pt idx="12105">
                  <c:v>-0.11501500000000001</c:v>
                </c:pt>
                <c:pt idx="12106">
                  <c:v>-0.115033</c:v>
                </c:pt>
                <c:pt idx="12107">
                  <c:v>-0.114968</c:v>
                </c:pt>
                <c:pt idx="12108">
                  <c:v>-0.114819</c:v>
                </c:pt>
                <c:pt idx="12109">
                  <c:v>-0.11458699999999999</c:v>
                </c:pt>
                <c:pt idx="12110">
                  <c:v>-0.114271</c:v>
                </c:pt>
                <c:pt idx="12111">
                  <c:v>-0.113869</c:v>
                </c:pt>
                <c:pt idx="12112">
                  <c:v>-0.113381</c:v>
                </c:pt>
                <c:pt idx="12113">
                  <c:v>-0.112806</c:v>
                </c:pt>
                <c:pt idx="12114">
                  <c:v>-0.11214300000000001</c:v>
                </c:pt>
                <c:pt idx="12115">
                  <c:v>-0.11139499999999999</c:v>
                </c:pt>
                <c:pt idx="12116">
                  <c:v>-0.110564</c:v>
                </c:pt>
                <c:pt idx="12117">
                  <c:v>-0.109648</c:v>
                </c:pt>
                <c:pt idx="12118">
                  <c:v>-0.108649</c:v>
                </c:pt>
                <c:pt idx="12119">
                  <c:v>-0.10756499999999999</c:v>
                </c:pt>
                <c:pt idx="12120">
                  <c:v>-0.10639899999999999</c:v>
                </c:pt>
                <c:pt idx="12121">
                  <c:v>-0.105153</c:v>
                </c:pt>
                <c:pt idx="12122">
                  <c:v>-0.10383000000000001</c:v>
                </c:pt>
                <c:pt idx="12123">
                  <c:v>-0.10242999999999999</c:v>
                </c:pt>
                <c:pt idx="12124">
                  <c:v>-0.100955</c:v>
                </c:pt>
                <c:pt idx="12125">
                  <c:v>-9.9406700000000001E-2</c:v>
                </c:pt>
                <c:pt idx="12126">
                  <c:v>-9.7789799999999996E-2</c:v>
                </c:pt>
                <c:pt idx="12127">
                  <c:v>-9.6106999999999998E-2</c:v>
                </c:pt>
                <c:pt idx="12128">
                  <c:v>-9.4363600000000006E-2</c:v>
                </c:pt>
                <c:pt idx="12129">
                  <c:v>-9.2564199999999999E-2</c:v>
                </c:pt>
                <c:pt idx="12130">
                  <c:v>-9.0709600000000001E-2</c:v>
                </c:pt>
                <c:pt idx="12131">
                  <c:v>-8.87984E-2</c:v>
                </c:pt>
                <c:pt idx="12132">
                  <c:v>-8.6831900000000004E-2</c:v>
                </c:pt>
                <c:pt idx="12133">
                  <c:v>-8.4813899999999998E-2</c:v>
                </c:pt>
                <c:pt idx="12134">
                  <c:v>-8.2747600000000004E-2</c:v>
                </c:pt>
                <c:pt idx="12135">
                  <c:v>-8.0634399999999995E-2</c:v>
                </c:pt>
                <c:pt idx="12136">
                  <c:v>-7.8475199999999995E-2</c:v>
                </c:pt>
                <c:pt idx="12137">
                  <c:v>-7.6271699999999998E-2</c:v>
                </c:pt>
                <c:pt idx="12138">
                  <c:v>-7.40262E-2</c:v>
                </c:pt>
                <c:pt idx="12139">
                  <c:v>-7.1740999999999999E-2</c:v>
                </c:pt>
                <c:pt idx="12140">
                  <c:v>-6.9418099999999996E-2</c:v>
                </c:pt>
                <c:pt idx="12141">
                  <c:v>-6.7059300000000002E-2</c:v>
                </c:pt>
                <c:pt idx="12142">
                  <c:v>-6.4665700000000007E-2</c:v>
                </c:pt>
                <c:pt idx="12143">
                  <c:v>-6.2238500000000002E-2</c:v>
                </c:pt>
                <c:pt idx="12144">
                  <c:v>-5.9778600000000001E-2</c:v>
                </c:pt>
                <c:pt idx="12145">
                  <c:v>-5.7287299999999999E-2</c:v>
                </c:pt>
                <c:pt idx="12146">
                  <c:v>-5.4766799999999997E-2</c:v>
                </c:pt>
                <c:pt idx="12147">
                  <c:v>-5.2220799999999998E-2</c:v>
                </c:pt>
                <c:pt idx="12148">
                  <c:v>-4.9652200000000001E-2</c:v>
                </c:pt>
                <c:pt idx="12149">
                  <c:v>-4.7062699999999999E-2</c:v>
                </c:pt>
                <c:pt idx="12150">
                  <c:v>-4.4453899999999998E-2</c:v>
                </c:pt>
                <c:pt idx="12151">
                  <c:v>-4.1828700000000003E-2</c:v>
                </c:pt>
                <c:pt idx="12152">
                  <c:v>-3.91911E-2</c:v>
                </c:pt>
                <c:pt idx="12153">
                  <c:v>-3.6544500000000001E-2</c:v>
                </c:pt>
                <c:pt idx="12154">
                  <c:v>-3.3891400000000002E-2</c:v>
                </c:pt>
                <c:pt idx="12155">
                  <c:v>-3.1234999999999999E-2</c:v>
                </c:pt>
                <c:pt idx="12156">
                  <c:v>-2.8578800000000001E-2</c:v>
                </c:pt>
                <c:pt idx="12157">
                  <c:v>-2.5927800000000001E-2</c:v>
                </c:pt>
                <c:pt idx="12158">
                  <c:v>-2.32867E-2</c:v>
                </c:pt>
                <c:pt idx="12159">
                  <c:v>-2.0658599999999999E-2</c:v>
                </c:pt>
                <c:pt idx="12160">
                  <c:v>-1.80453E-2</c:v>
                </c:pt>
                <c:pt idx="12161">
                  <c:v>-1.5447600000000001E-2</c:v>
                </c:pt>
                <c:pt idx="12162">
                  <c:v>-1.28667E-2</c:v>
                </c:pt>
                <c:pt idx="12163">
                  <c:v>-1.0302800000000001E-2</c:v>
                </c:pt>
                <c:pt idx="12164" formatCode="0.00E+00">
                  <c:v>-7.7546300000000002E-3</c:v>
                </c:pt>
                <c:pt idx="12165" formatCode="0.00E+00">
                  <c:v>-5.22392E-3</c:v>
                </c:pt>
                <c:pt idx="12166" formatCode="0.00E+00">
                  <c:v>-2.7165399999999999E-3</c:v>
                </c:pt>
                <c:pt idx="12167" formatCode="0.00E+00">
                  <c:v>-2.3791900000000001E-4</c:v>
                </c:pt>
                <c:pt idx="12168" formatCode="0.00E+00">
                  <c:v>2.2111800000000001E-3</c:v>
                </c:pt>
                <c:pt idx="12169" formatCode="0.00E+00">
                  <c:v>4.6324900000000004E-3</c:v>
                </c:pt>
                <c:pt idx="12170" formatCode="0.00E+00">
                  <c:v>7.0259600000000004E-3</c:v>
                </c:pt>
                <c:pt idx="12171" formatCode="0.00E+00">
                  <c:v>9.3891800000000004E-3</c:v>
                </c:pt>
                <c:pt idx="12172">
                  <c:v>1.17187E-2</c:v>
                </c:pt>
                <c:pt idx="12173">
                  <c:v>1.40111E-2</c:v>
                </c:pt>
                <c:pt idx="12174">
                  <c:v>1.6264000000000001E-2</c:v>
                </c:pt>
                <c:pt idx="12175">
                  <c:v>1.84764E-2</c:v>
                </c:pt>
                <c:pt idx="12176">
                  <c:v>2.0646999999999999E-2</c:v>
                </c:pt>
                <c:pt idx="12177">
                  <c:v>2.2773000000000002E-2</c:v>
                </c:pt>
                <c:pt idx="12178">
                  <c:v>2.4851600000000001E-2</c:v>
                </c:pt>
                <c:pt idx="12179">
                  <c:v>2.6883000000000001E-2</c:v>
                </c:pt>
                <c:pt idx="12180">
                  <c:v>2.8868999999999999E-2</c:v>
                </c:pt>
                <c:pt idx="12181">
                  <c:v>3.0810500000000001E-2</c:v>
                </c:pt>
                <c:pt idx="12182">
                  <c:v>3.2705400000000003E-2</c:v>
                </c:pt>
                <c:pt idx="12183">
                  <c:v>3.4550600000000001E-2</c:v>
                </c:pt>
                <c:pt idx="12184">
                  <c:v>3.6346799999999999E-2</c:v>
                </c:pt>
                <c:pt idx="12185">
                  <c:v>3.8094900000000001E-2</c:v>
                </c:pt>
                <c:pt idx="12186">
                  <c:v>3.9787500000000003E-2</c:v>
                </c:pt>
                <c:pt idx="12187">
                  <c:v>4.14191E-2</c:v>
                </c:pt>
                <c:pt idx="12188">
                  <c:v>4.2991599999999998E-2</c:v>
                </c:pt>
                <c:pt idx="12189">
                  <c:v>4.45061E-2</c:v>
                </c:pt>
                <c:pt idx="12190">
                  <c:v>4.59607E-2</c:v>
                </c:pt>
                <c:pt idx="12191">
                  <c:v>4.7354899999999998E-2</c:v>
                </c:pt>
                <c:pt idx="12192">
                  <c:v>4.8690700000000003E-2</c:v>
                </c:pt>
                <c:pt idx="12193">
                  <c:v>4.9971799999999997E-2</c:v>
                </c:pt>
                <c:pt idx="12194">
                  <c:v>5.1199799999999997E-2</c:v>
                </c:pt>
                <c:pt idx="12195">
                  <c:v>5.2372599999999998E-2</c:v>
                </c:pt>
                <c:pt idx="12196">
                  <c:v>5.3484900000000002E-2</c:v>
                </c:pt>
                <c:pt idx="12197">
                  <c:v>5.4531999999999997E-2</c:v>
                </c:pt>
                <c:pt idx="12198">
                  <c:v>5.5513199999999999E-2</c:v>
                </c:pt>
                <c:pt idx="12199">
                  <c:v>5.6429699999999999E-2</c:v>
                </c:pt>
                <c:pt idx="12200">
                  <c:v>5.7281199999999997E-2</c:v>
                </c:pt>
                <c:pt idx="12201">
                  <c:v>5.8067599999999997E-2</c:v>
                </c:pt>
                <c:pt idx="12202">
                  <c:v>5.8787899999999997E-2</c:v>
                </c:pt>
                <c:pt idx="12203">
                  <c:v>5.9440600000000003E-2</c:v>
                </c:pt>
                <c:pt idx="12204">
                  <c:v>6.0027799999999999E-2</c:v>
                </c:pt>
                <c:pt idx="12205">
                  <c:v>6.0554700000000003E-2</c:v>
                </c:pt>
                <c:pt idx="12206">
                  <c:v>6.1024099999999998E-2</c:v>
                </c:pt>
                <c:pt idx="12207">
                  <c:v>6.14344E-2</c:v>
                </c:pt>
                <c:pt idx="12208">
                  <c:v>6.1782400000000001E-2</c:v>
                </c:pt>
                <c:pt idx="12209">
                  <c:v>6.20654E-2</c:v>
                </c:pt>
                <c:pt idx="12210">
                  <c:v>6.2282299999999999E-2</c:v>
                </c:pt>
                <c:pt idx="12211">
                  <c:v>6.2433500000000003E-2</c:v>
                </c:pt>
                <c:pt idx="12212">
                  <c:v>6.2523400000000007E-2</c:v>
                </c:pt>
                <c:pt idx="12213">
                  <c:v>6.2560099999999993E-2</c:v>
                </c:pt>
                <c:pt idx="12214">
                  <c:v>6.2548900000000004E-2</c:v>
                </c:pt>
                <c:pt idx="12215">
                  <c:v>6.2488799999999997E-2</c:v>
                </c:pt>
                <c:pt idx="12216">
                  <c:v>6.2377299999999997E-2</c:v>
                </c:pt>
                <c:pt idx="12217">
                  <c:v>6.2214199999999997E-2</c:v>
                </c:pt>
                <c:pt idx="12218">
                  <c:v>6.1998299999999999E-2</c:v>
                </c:pt>
                <c:pt idx="12219">
                  <c:v>6.17271E-2</c:v>
                </c:pt>
                <c:pt idx="12220">
                  <c:v>6.13999E-2</c:v>
                </c:pt>
                <c:pt idx="12221">
                  <c:v>6.1018900000000001E-2</c:v>
                </c:pt>
                <c:pt idx="12222">
                  <c:v>6.0587099999999998E-2</c:v>
                </c:pt>
                <c:pt idx="12223">
                  <c:v>6.0106600000000003E-2</c:v>
                </c:pt>
                <c:pt idx="12224">
                  <c:v>5.9576999999999998E-2</c:v>
                </c:pt>
                <c:pt idx="12225">
                  <c:v>5.89977E-2</c:v>
                </c:pt>
                <c:pt idx="12226">
                  <c:v>5.8368999999999997E-2</c:v>
                </c:pt>
                <c:pt idx="12227">
                  <c:v>5.7689299999999999E-2</c:v>
                </c:pt>
                <c:pt idx="12228">
                  <c:v>5.69553E-2</c:v>
                </c:pt>
                <c:pt idx="12229">
                  <c:v>5.6163200000000003E-2</c:v>
                </c:pt>
                <c:pt idx="12230">
                  <c:v>5.53115E-2</c:v>
                </c:pt>
                <c:pt idx="12231">
                  <c:v>5.4401499999999998E-2</c:v>
                </c:pt>
                <c:pt idx="12232">
                  <c:v>5.3436299999999999E-2</c:v>
                </c:pt>
                <c:pt idx="12233">
                  <c:v>5.2418800000000002E-2</c:v>
                </c:pt>
                <c:pt idx="12234">
                  <c:v>5.1351300000000002E-2</c:v>
                </c:pt>
                <c:pt idx="12235">
                  <c:v>5.0235099999999998E-2</c:v>
                </c:pt>
                <c:pt idx="12236">
                  <c:v>4.9071900000000002E-2</c:v>
                </c:pt>
                <c:pt idx="12237">
                  <c:v>4.7863700000000002E-2</c:v>
                </c:pt>
                <c:pt idx="12238">
                  <c:v>4.6612000000000001E-2</c:v>
                </c:pt>
                <c:pt idx="12239">
                  <c:v>4.5316000000000002E-2</c:v>
                </c:pt>
                <c:pt idx="12240">
                  <c:v>4.3971000000000003E-2</c:v>
                </c:pt>
                <c:pt idx="12241">
                  <c:v>4.2572199999999998E-2</c:v>
                </c:pt>
                <c:pt idx="12242">
                  <c:v>4.1118599999999998E-2</c:v>
                </c:pt>
                <c:pt idx="12243">
                  <c:v>3.9612300000000003E-2</c:v>
                </c:pt>
                <c:pt idx="12244">
                  <c:v>3.8056600000000003E-2</c:v>
                </c:pt>
                <c:pt idx="12245">
                  <c:v>3.6453300000000001E-2</c:v>
                </c:pt>
                <c:pt idx="12246">
                  <c:v>3.4804000000000002E-2</c:v>
                </c:pt>
                <c:pt idx="12247">
                  <c:v>3.3113099999999999E-2</c:v>
                </c:pt>
                <c:pt idx="12248">
                  <c:v>3.1377299999999997E-2</c:v>
                </c:pt>
                <c:pt idx="12249">
                  <c:v>2.95867E-2</c:v>
                </c:pt>
                <c:pt idx="12250">
                  <c:v>2.77372E-2</c:v>
                </c:pt>
                <c:pt idx="12251">
                  <c:v>2.5828799999999999E-2</c:v>
                </c:pt>
                <c:pt idx="12252">
                  <c:v>2.3860900000000001E-2</c:v>
                </c:pt>
                <c:pt idx="12253">
                  <c:v>2.1834099999999999E-2</c:v>
                </c:pt>
                <c:pt idx="12254">
                  <c:v>1.9749200000000001E-2</c:v>
                </c:pt>
                <c:pt idx="12255">
                  <c:v>1.7604399999999999E-2</c:v>
                </c:pt>
                <c:pt idx="12256">
                  <c:v>1.5398500000000001E-2</c:v>
                </c:pt>
                <c:pt idx="12257">
                  <c:v>1.31337E-2</c:v>
                </c:pt>
                <c:pt idx="12258">
                  <c:v>1.0812799999999999E-2</c:v>
                </c:pt>
                <c:pt idx="12259" formatCode="0.00E+00">
                  <c:v>8.4345900000000005E-3</c:v>
                </c:pt>
                <c:pt idx="12260" formatCode="0.00E+00">
                  <c:v>5.9963200000000003E-3</c:v>
                </c:pt>
                <c:pt idx="12261" formatCode="0.00E+00">
                  <c:v>3.49986E-3</c:v>
                </c:pt>
                <c:pt idx="12262" formatCode="0.00E+00">
                  <c:v>9.5076700000000004E-4</c:v>
                </c:pt>
                <c:pt idx="12263" formatCode="0.00E+00">
                  <c:v>-1.647E-3</c:v>
                </c:pt>
                <c:pt idx="12264" formatCode="0.00E+00">
                  <c:v>-4.2915499999999999E-3</c:v>
                </c:pt>
                <c:pt idx="12265" formatCode="0.00E+00">
                  <c:v>-6.9800699999999997E-3</c:v>
                </c:pt>
                <c:pt idx="12266" formatCode="0.00E+00">
                  <c:v>-9.7069900000000004E-3</c:v>
                </c:pt>
                <c:pt idx="12267">
                  <c:v>-1.2467900000000001E-2</c:v>
                </c:pt>
                <c:pt idx="12268">
                  <c:v>-1.52637E-2</c:v>
                </c:pt>
                <c:pt idx="12269">
                  <c:v>-1.8096500000000001E-2</c:v>
                </c:pt>
                <c:pt idx="12270">
                  <c:v>-2.0967099999999999E-2</c:v>
                </c:pt>
                <c:pt idx="12271">
                  <c:v>-2.3876600000000001E-2</c:v>
                </c:pt>
                <c:pt idx="12272">
                  <c:v>-2.6825999999999999E-2</c:v>
                </c:pt>
                <c:pt idx="12273">
                  <c:v>-2.98134E-2</c:v>
                </c:pt>
                <c:pt idx="12274">
                  <c:v>-3.2835700000000002E-2</c:v>
                </c:pt>
                <c:pt idx="12275">
                  <c:v>-3.5891600000000003E-2</c:v>
                </c:pt>
                <c:pt idx="12276">
                  <c:v>-3.8981399999999999E-2</c:v>
                </c:pt>
                <c:pt idx="12277">
                  <c:v>-4.2106600000000001E-2</c:v>
                </c:pt>
                <c:pt idx="12278">
                  <c:v>-4.5266300000000002E-2</c:v>
                </c:pt>
                <c:pt idx="12279">
                  <c:v>-4.8457100000000003E-2</c:v>
                </c:pt>
                <c:pt idx="12280">
                  <c:v>-5.16765E-2</c:v>
                </c:pt>
                <c:pt idx="12281">
                  <c:v>-5.4926599999999999E-2</c:v>
                </c:pt>
                <c:pt idx="12282">
                  <c:v>-5.8210900000000003E-2</c:v>
                </c:pt>
                <c:pt idx="12283">
                  <c:v>-6.1528199999999998E-2</c:v>
                </c:pt>
                <c:pt idx="12284">
                  <c:v>-6.4870899999999995E-2</c:v>
                </c:pt>
                <c:pt idx="12285">
                  <c:v>-6.82281E-2</c:v>
                </c:pt>
                <c:pt idx="12286">
                  <c:v>-7.1591000000000002E-2</c:v>
                </c:pt>
                <c:pt idx="12287">
                  <c:v>-7.4954499999999993E-2</c:v>
                </c:pt>
                <c:pt idx="12288">
                  <c:v>-7.8315899999999994E-2</c:v>
                </c:pt>
                <c:pt idx="12289">
                  <c:v>-8.1672599999999998E-2</c:v>
                </c:pt>
                <c:pt idx="12290">
                  <c:v>-8.5021399999999997E-2</c:v>
                </c:pt>
                <c:pt idx="12291">
                  <c:v>-8.8364100000000001E-2</c:v>
                </c:pt>
                <c:pt idx="12292">
                  <c:v>-9.1706800000000005E-2</c:v>
                </c:pt>
                <c:pt idx="12293">
                  <c:v>-9.5050499999999996E-2</c:v>
                </c:pt>
                <c:pt idx="12294">
                  <c:v>-9.8389500000000005E-2</c:v>
                </c:pt>
                <c:pt idx="12295">
                  <c:v>-0.101716</c:v>
                </c:pt>
                <c:pt idx="12296">
                  <c:v>-0.10502499999999999</c:v>
                </c:pt>
                <c:pt idx="12297">
                  <c:v>-0.108311</c:v>
                </c:pt>
                <c:pt idx="12298">
                  <c:v>-0.11157</c:v>
                </c:pt>
                <c:pt idx="12299">
                  <c:v>-0.114798</c:v>
                </c:pt>
                <c:pt idx="12300">
                  <c:v>-0.11799999999999999</c:v>
                </c:pt>
                <c:pt idx="12301">
                  <c:v>-0.12117600000000001</c:v>
                </c:pt>
                <c:pt idx="12302">
                  <c:v>-0.12432799999999999</c:v>
                </c:pt>
                <c:pt idx="12303">
                  <c:v>-0.12745600000000001</c:v>
                </c:pt>
                <c:pt idx="12304">
                  <c:v>-0.13055900000000001</c:v>
                </c:pt>
                <c:pt idx="12305">
                  <c:v>-0.133633</c:v>
                </c:pt>
                <c:pt idx="12306">
                  <c:v>-0.13667499999999999</c:v>
                </c:pt>
                <c:pt idx="12307">
                  <c:v>-0.139678</c:v>
                </c:pt>
                <c:pt idx="12308">
                  <c:v>-0.14263999999999999</c:v>
                </c:pt>
                <c:pt idx="12309">
                  <c:v>-0.14555899999999999</c:v>
                </c:pt>
                <c:pt idx="12310">
                  <c:v>-0.14843500000000001</c:v>
                </c:pt>
                <c:pt idx="12311">
                  <c:v>-0.15126200000000001</c:v>
                </c:pt>
                <c:pt idx="12312">
                  <c:v>-0.15403800000000001</c:v>
                </c:pt>
                <c:pt idx="12313">
                  <c:v>-0.15675500000000001</c:v>
                </c:pt>
                <c:pt idx="12314">
                  <c:v>-0.159412</c:v>
                </c:pt>
                <c:pt idx="12315">
                  <c:v>-0.16200700000000001</c:v>
                </c:pt>
                <c:pt idx="12316">
                  <c:v>-0.16453699999999999</c:v>
                </c:pt>
                <c:pt idx="12317">
                  <c:v>-0.166995</c:v>
                </c:pt>
                <c:pt idx="12318">
                  <c:v>-0.169378</c:v>
                </c:pt>
                <c:pt idx="12319">
                  <c:v>-0.171683</c:v>
                </c:pt>
                <c:pt idx="12320">
                  <c:v>-0.17390900000000001</c:v>
                </c:pt>
                <c:pt idx="12321">
                  <c:v>-0.17605799999999999</c:v>
                </c:pt>
                <c:pt idx="12322">
                  <c:v>-0.17813100000000001</c:v>
                </c:pt>
                <c:pt idx="12323">
                  <c:v>-0.18013299999999999</c:v>
                </c:pt>
                <c:pt idx="12324">
                  <c:v>-0.182063</c:v>
                </c:pt>
                <c:pt idx="12325">
                  <c:v>-0.18392</c:v>
                </c:pt>
                <c:pt idx="12326">
                  <c:v>-0.18570500000000001</c:v>
                </c:pt>
                <c:pt idx="12327">
                  <c:v>-0.187416</c:v>
                </c:pt>
                <c:pt idx="12328">
                  <c:v>-0.18904899999999999</c:v>
                </c:pt>
                <c:pt idx="12329">
                  <c:v>-0.19059799999999999</c:v>
                </c:pt>
                <c:pt idx="12330">
                  <c:v>-0.192055</c:v>
                </c:pt>
                <c:pt idx="12331">
                  <c:v>-0.193416</c:v>
                </c:pt>
                <c:pt idx="12332">
                  <c:v>-0.19468299999999999</c:v>
                </c:pt>
                <c:pt idx="12333">
                  <c:v>-0.19586000000000001</c:v>
                </c:pt>
                <c:pt idx="12334">
                  <c:v>-0.19694999999999999</c:v>
                </c:pt>
                <c:pt idx="12335">
                  <c:v>-0.19794900000000001</c:v>
                </c:pt>
                <c:pt idx="12336">
                  <c:v>-0.198852</c:v>
                </c:pt>
                <c:pt idx="12337">
                  <c:v>-0.199654</c:v>
                </c:pt>
                <c:pt idx="12338">
                  <c:v>-0.200352</c:v>
                </c:pt>
                <c:pt idx="12339">
                  <c:v>-0.20094500000000001</c:v>
                </c:pt>
                <c:pt idx="12340">
                  <c:v>-0.20143</c:v>
                </c:pt>
                <c:pt idx="12341">
                  <c:v>-0.20180999999999999</c:v>
                </c:pt>
                <c:pt idx="12342">
                  <c:v>-0.20208799999999999</c:v>
                </c:pt>
                <c:pt idx="12343">
                  <c:v>-0.202265</c:v>
                </c:pt>
                <c:pt idx="12344">
                  <c:v>-0.202344</c:v>
                </c:pt>
                <c:pt idx="12345">
                  <c:v>-0.202324</c:v>
                </c:pt>
                <c:pt idx="12346">
                  <c:v>-0.20220399999999999</c:v>
                </c:pt>
                <c:pt idx="12347">
                  <c:v>-0.20197699999999999</c:v>
                </c:pt>
                <c:pt idx="12348">
                  <c:v>-0.20164099999999999</c:v>
                </c:pt>
                <c:pt idx="12349">
                  <c:v>-0.20120199999999999</c:v>
                </c:pt>
                <c:pt idx="12350">
                  <c:v>-0.20066800000000001</c:v>
                </c:pt>
                <c:pt idx="12351">
                  <c:v>-0.200046</c:v>
                </c:pt>
                <c:pt idx="12352">
                  <c:v>-0.19933899999999999</c:v>
                </c:pt>
                <c:pt idx="12353">
                  <c:v>-0.19855</c:v>
                </c:pt>
                <c:pt idx="12354">
                  <c:v>-0.19767799999999999</c:v>
                </c:pt>
                <c:pt idx="12355">
                  <c:v>-0.19672000000000001</c:v>
                </c:pt>
                <c:pt idx="12356">
                  <c:v>-0.19566900000000001</c:v>
                </c:pt>
                <c:pt idx="12357">
                  <c:v>-0.19452</c:v>
                </c:pt>
                <c:pt idx="12358">
                  <c:v>-0.193271</c:v>
                </c:pt>
                <c:pt idx="12359">
                  <c:v>-0.19192500000000001</c:v>
                </c:pt>
                <c:pt idx="12360">
                  <c:v>-0.19047800000000001</c:v>
                </c:pt>
                <c:pt idx="12361">
                  <c:v>-0.18892800000000001</c:v>
                </c:pt>
                <c:pt idx="12362">
                  <c:v>-0.187279</c:v>
                </c:pt>
                <c:pt idx="12363">
                  <c:v>-0.18554200000000001</c:v>
                </c:pt>
                <c:pt idx="12364">
                  <c:v>-0.183726</c:v>
                </c:pt>
                <c:pt idx="12365">
                  <c:v>-0.181836</c:v>
                </c:pt>
                <c:pt idx="12366">
                  <c:v>-0.17988100000000001</c:v>
                </c:pt>
                <c:pt idx="12367">
                  <c:v>-0.177868</c:v>
                </c:pt>
                <c:pt idx="12368">
                  <c:v>-0.17580200000000001</c:v>
                </c:pt>
                <c:pt idx="12369">
                  <c:v>-0.17368400000000001</c:v>
                </c:pt>
                <c:pt idx="12370">
                  <c:v>-0.171516</c:v>
                </c:pt>
                <c:pt idx="12371">
                  <c:v>-0.16930000000000001</c:v>
                </c:pt>
                <c:pt idx="12372">
                  <c:v>-0.167043</c:v>
                </c:pt>
                <c:pt idx="12373">
                  <c:v>-0.16474800000000001</c:v>
                </c:pt>
                <c:pt idx="12374">
                  <c:v>-0.16241700000000001</c:v>
                </c:pt>
                <c:pt idx="12375">
                  <c:v>-0.160055</c:v>
                </c:pt>
                <c:pt idx="12376">
                  <c:v>-0.157668</c:v>
                </c:pt>
                <c:pt idx="12377">
                  <c:v>-0.155255</c:v>
                </c:pt>
                <c:pt idx="12378">
                  <c:v>-0.152812</c:v>
                </c:pt>
                <c:pt idx="12379">
                  <c:v>-0.150335</c:v>
                </c:pt>
                <c:pt idx="12380">
                  <c:v>-0.14782500000000001</c:v>
                </c:pt>
                <c:pt idx="12381">
                  <c:v>-0.145288</c:v>
                </c:pt>
                <c:pt idx="12382">
                  <c:v>-0.142733</c:v>
                </c:pt>
                <c:pt idx="12383">
                  <c:v>-0.14016500000000001</c:v>
                </c:pt>
                <c:pt idx="12384">
                  <c:v>-0.13758699999999999</c:v>
                </c:pt>
                <c:pt idx="12385">
                  <c:v>-0.13500400000000001</c:v>
                </c:pt>
                <c:pt idx="12386">
                  <c:v>-0.13242300000000001</c:v>
                </c:pt>
                <c:pt idx="12387">
                  <c:v>-0.12984499999999999</c:v>
                </c:pt>
                <c:pt idx="12388">
                  <c:v>-0.12726899999999999</c:v>
                </c:pt>
                <c:pt idx="12389">
                  <c:v>-0.124698</c:v>
                </c:pt>
                <c:pt idx="12390">
                  <c:v>-0.122129</c:v>
                </c:pt>
                <c:pt idx="12391">
                  <c:v>-0.11956600000000001</c:v>
                </c:pt>
                <c:pt idx="12392">
                  <c:v>-0.11701400000000001</c:v>
                </c:pt>
                <c:pt idx="12393">
                  <c:v>-0.114484</c:v>
                </c:pt>
                <c:pt idx="12394">
                  <c:v>-0.111987</c:v>
                </c:pt>
                <c:pt idx="12395">
                  <c:v>-0.109528</c:v>
                </c:pt>
                <c:pt idx="12396">
                  <c:v>-0.107115</c:v>
                </c:pt>
                <c:pt idx="12397">
                  <c:v>-0.104751</c:v>
                </c:pt>
                <c:pt idx="12398">
                  <c:v>-0.102435</c:v>
                </c:pt>
                <c:pt idx="12399">
                  <c:v>-0.100174</c:v>
                </c:pt>
                <c:pt idx="12400">
                  <c:v>-9.7978099999999999E-2</c:v>
                </c:pt>
                <c:pt idx="12401">
                  <c:v>-9.5857899999999996E-2</c:v>
                </c:pt>
                <c:pt idx="12402">
                  <c:v>-9.3816999999999998E-2</c:v>
                </c:pt>
                <c:pt idx="12403">
                  <c:v>-9.1858200000000001E-2</c:v>
                </c:pt>
                <c:pt idx="12404">
                  <c:v>-8.9982599999999996E-2</c:v>
                </c:pt>
                <c:pt idx="12405">
                  <c:v>-8.8188000000000002E-2</c:v>
                </c:pt>
                <c:pt idx="12406">
                  <c:v>-8.6474400000000007E-2</c:v>
                </c:pt>
                <c:pt idx="12407">
                  <c:v>-8.4846900000000003E-2</c:v>
                </c:pt>
                <c:pt idx="12408">
                  <c:v>-8.3312399999999995E-2</c:v>
                </c:pt>
                <c:pt idx="12409">
                  <c:v>-8.1873199999999993E-2</c:v>
                </c:pt>
                <c:pt idx="12410">
                  <c:v>-8.0526600000000004E-2</c:v>
                </c:pt>
                <c:pt idx="12411">
                  <c:v>-7.9271099999999997E-2</c:v>
                </c:pt>
                <c:pt idx="12412">
                  <c:v>-7.8107999999999997E-2</c:v>
                </c:pt>
                <c:pt idx="12413">
                  <c:v>-7.7037900000000006E-2</c:v>
                </c:pt>
                <c:pt idx="12414">
                  <c:v>-7.6060500000000003E-2</c:v>
                </c:pt>
                <c:pt idx="12415">
                  <c:v>-7.5179300000000004E-2</c:v>
                </c:pt>
                <c:pt idx="12416">
                  <c:v>-7.4402399999999994E-2</c:v>
                </c:pt>
                <c:pt idx="12417">
                  <c:v>-7.3736899999999994E-2</c:v>
                </c:pt>
                <c:pt idx="12418">
                  <c:v>-7.3185600000000003E-2</c:v>
                </c:pt>
                <c:pt idx="12419">
                  <c:v>-7.2750200000000001E-2</c:v>
                </c:pt>
                <c:pt idx="12420">
                  <c:v>-7.24302E-2</c:v>
                </c:pt>
                <c:pt idx="12421">
                  <c:v>-7.22222E-2</c:v>
                </c:pt>
                <c:pt idx="12422">
                  <c:v>-7.2123000000000007E-2</c:v>
                </c:pt>
                <c:pt idx="12423">
                  <c:v>-7.2131200000000006E-2</c:v>
                </c:pt>
                <c:pt idx="12424">
                  <c:v>-7.22468E-2</c:v>
                </c:pt>
                <c:pt idx="12425">
                  <c:v>-7.2472099999999998E-2</c:v>
                </c:pt>
                <c:pt idx="12426">
                  <c:v>-7.2810299999999994E-2</c:v>
                </c:pt>
                <c:pt idx="12427">
                  <c:v>-7.3266499999999998E-2</c:v>
                </c:pt>
                <c:pt idx="12428">
                  <c:v>-7.3844400000000004E-2</c:v>
                </c:pt>
                <c:pt idx="12429">
                  <c:v>-7.4543100000000001E-2</c:v>
                </c:pt>
                <c:pt idx="12430">
                  <c:v>-7.5359700000000002E-2</c:v>
                </c:pt>
                <c:pt idx="12431">
                  <c:v>-7.6295100000000005E-2</c:v>
                </c:pt>
                <c:pt idx="12432">
                  <c:v>-7.7352699999999996E-2</c:v>
                </c:pt>
                <c:pt idx="12433">
                  <c:v>-7.8531799999999999E-2</c:v>
                </c:pt>
                <c:pt idx="12434">
                  <c:v>-7.9828700000000002E-2</c:v>
                </c:pt>
                <c:pt idx="12435">
                  <c:v>-8.1242200000000001E-2</c:v>
                </c:pt>
                <c:pt idx="12436">
                  <c:v>-8.2772799999999994E-2</c:v>
                </c:pt>
                <c:pt idx="12437">
                  <c:v>-8.44163E-2</c:v>
                </c:pt>
                <c:pt idx="12438">
                  <c:v>-8.6162299999999997E-2</c:v>
                </c:pt>
                <c:pt idx="12439">
                  <c:v>-8.8002499999999997E-2</c:v>
                </c:pt>
                <c:pt idx="12440">
                  <c:v>-8.9932399999999996E-2</c:v>
                </c:pt>
                <c:pt idx="12441">
                  <c:v>-9.1945299999999994E-2</c:v>
                </c:pt>
                <c:pt idx="12442">
                  <c:v>-9.4034400000000004E-2</c:v>
                </c:pt>
                <c:pt idx="12443">
                  <c:v>-9.6200300000000002E-2</c:v>
                </c:pt>
                <c:pt idx="12444">
                  <c:v>-9.8447400000000004E-2</c:v>
                </c:pt>
                <c:pt idx="12445">
                  <c:v>-0.100775</c:v>
                </c:pt>
                <c:pt idx="12446">
                  <c:v>-0.103177</c:v>
                </c:pt>
                <c:pt idx="12447">
                  <c:v>-0.105653</c:v>
                </c:pt>
                <c:pt idx="12448">
                  <c:v>-0.1082</c:v>
                </c:pt>
                <c:pt idx="12449">
                  <c:v>-0.110816</c:v>
                </c:pt>
                <c:pt idx="12450">
                  <c:v>-0.113494</c:v>
                </c:pt>
                <c:pt idx="12451">
                  <c:v>-0.116231</c:v>
                </c:pt>
                <c:pt idx="12452">
                  <c:v>-0.11902699999999999</c:v>
                </c:pt>
                <c:pt idx="12453">
                  <c:v>-0.121882</c:v>
                </c:pt>
                <c:pt idx="12454">
                  <c:v>-0.124787</c:v>
                </c:pt>
                <c:pt idx="12455">
                  <c:v>-0.12773200000000001</c:v>
                </c:pt>
                <c:pt idx="12456">
                  <c:v>-0.13070799999999999</c:v>
                </c:pt>
                <c:pt idx="12457">
                  <c:v>-0.13370799999999999</c:v>
                </c:pt>
                <c:pt idx="12458">
                  <c:v>-0.13673299999999999</c:v>
                </c:pt>
                <c:pt idx="12459">
                  <c:v>-0.13978599999999999</c:v>
                </c:pt>
                <c:pt idx="12460">
                  <c:v>-0.142873</c:v>
                </c:pt>
                <c:pt idx="12461">
                  <c:v>-0.14598900000000001</c:v>
                </c:pt>
                <c:pt idx="12462">
                  <c:v>-0.149122</c:v>
                </c:pt>
                <c:pt idx="12463">
                  <c:v>-0.152255</c:v>
                </c:pt>
                <c:pt idx="12464">
                  <c:v>-0.15537599999999999</c:v>
                </c:pt>
                <c:pt idx="12465">
                  <c:v>-0.15847900000000001</c:v>
                </c:pt>
                <c:pt idx="12466">
                  <c:v>-0.16155900000000001</c:v>
                </c:pt>
                <c:pt idx="12467">
                  <c:v>-0.16461100000000001</c:v>
                </c:pt>
                <c:pt idx="12468">
                  <c:v>-0.16763</c:v>
                </c:pt>
                <c:pt idx="12469">
                  <c:v>-0.17061399999999999</c:v>
                </c:pt>
                <c:pt idx="12470">
                  <c:v>-0.17355899999999999</c:v>
                </c:pt>
                <c:pt idx="12471">
                  <c:v>-0.17646000000000001</c:v>
                </c:pt>
                <c:pt idx="12472">
                  <c:v>-0.17930499999999999</c:v>
                </c:pt>
                <c:pt idx="12473">
                  <c:v>-0.182087</c:v>
                </c:pt>
                <c:pt idx="12474">
                  <c:v>-0.18479799999999999</c:v>
                </c:pt>
                <c:pt idx="12475">
                  <c:v>-0.18743599999999999</c:v>
                </c:pt>
                <c:pt idx="12476">
                  <c:v>-0.19000300000000001</c:v>
                </c:pt>
                <c:pt idx="12477">
                  <c:v>-0.192499</c:v>
                </c:pt>
                <c:pt idx="12478">
                  <c:v>-0.19491900000000001</c:v>
                </c:pt>
                <c:pt idx="12479">
                  <c:v>-0.19725400000000001</c:v>
                </c:pt>
                <c:pt idx="12480">
                  <c:v>-0.19949500000000001</c:v>
                </c:pt>
                <c:pt idx="12481">
                  <c:v>-0.20163300000000001</c:v>
                </c:pt>
                <c:pt idx="12482">
                  <c:v>-0.203656</c:v>
                </c:pt>
                <c:pt idx="12483">
                  <c:v>-0.20555300000000001</c:v>
                </c:pt>
                <c:pt idx="12484">
                  <c:v>-0.207318</c:v>
                </c:pt>
                <c:pt idx="12485">
                  <c:v>-0.20894399999999999</c:v>
                </c:pt>
                <c:pt idx="12486">
                  <c:v>-0.210429</c:v>
                </c:pt>
                <c:pt idx="12487">
                  <c:v>-0.21177399999999999</c:v>
                </c:pt>
                <c:pt idx="12488">
                  <c:v>-0.21298300000000001</c:v>
                </c:pt>
                <c:pt idx="12489">
                  <c:v>-0.214058</c:v>
                </c:pt>
                <c:pt idx="12490">
                  <c:v>-0.21499399999999999</c:v>
                </c:pt>
                <c:pt idx="12491">
                  <c:v>-0.215779</c:v>
                </c:pt>
                <c:pt idx="12492">
                  <c:v>-0.21640699999999999</c:v>
                </c:pt>
                <c:pt idx="12493">
                  <c:v>-0.21688099999999999</c:v>
                </c:pt>
                <c:pt idx="12494">
                  <c:v>-0.21720600000000001</c:v>
                </c:pt>
                <c:pt idx="12495">
                  <c:v>-0.217386</c:v>
                </c:pt>
                <c:pt idx="12496">
                  <c:v>-0.21742300000000001</c:v>
                </c:pt>
                <c:pt idx="12497">
                  <c:v>-0.21731500000000001</c:v>
                </c:pt>
                <c:pt idx="12498">
                  <c:v>-0.21706600000000001</c:v>
                </c:pt>
                <c:pt idx="12499">
                  <c:v>-0.21667</c:v>
                </c:pt>
                <c:pt idx="12500">
                  <c:v>-0.21612000000000001</c:v>
                </c:pt>
                <c:pt idx="12501">
                  <c:v>-0.21541299999999999</c:v>
                </c:pt>
                <c:pt idx="12502">
                  <c:v>-0.21454799999999999</c:v>
                </c:pt>
                <c:pt idx="12503">
                  <c:v>-0.21352499999999999</c:v>
                </c:pt>
                <c:pt idx="12504">
                  <c:v>-0.212343</c:v>
                </c:pt>
                <c:pt idx="12505">
                  <c:v>-0.211003</c:v>
                </c:pt>
                <c:pt idx="12506">
                  <c:v>-0.209507</c:v>
                </c:pt>
                <c:pt idx="12507">
                  <c:v>-0.20785300000000001</c:v>
                </c:pt>
                <c:pt idx="12508">
                  <c:v>-0.206041</c:v>
                </c:pt>
                <c:pt idx="12509">
                  <c:v>-0.20407900000000001</c:v>
                </c:pt>
                <c:pt idx="12510">
                  <c:v>-0.20197399999999999</c:v>
                </c:pt>
                <c:pt idx="12511">
                  <c:v>-0.19973199999999999</c:v>
                </c:pt>
                <c:pt idx="12512">
                  <c:v>-0.197354</c:v>
                </c:pt>
                <c:pt idx="12513">
                  <c:v>-0.19484399999999999</c:v>
                </c:pt>
                <c:pt idx="12514">
                  <c:v>-0.19220400000000001</c:v>
                </c:pt>
                <c:pt idx="12515">
                  <c:v>-0.18943399999999999</c:v>
                </c:pt>
                <c:pt idx="12516">
                  <c:v>-0.18653700000000001</c:v>
                </c:pt>
                <c:pt idx="12517">
                  <c:v>-0.18352299999999999</c:v>
                </c:pt>
                <c:pt idx="12518">
                  <c:v>-0.180397</c:v>
                </c:pt>
                <c:pt idx="12519">
                  <c:v>-0.17716199999999999</c:v>
                </c:pt>
                <c:pt idx="12520">
                  <c:v>-0.173819</c:v>
                </c:pt>
                <c:pt idx="12521">
                  <c:v>-0.170378</c:v>
                </c:pt>
                <c:pt idx="12522">
                  <c:v>-0.16684599999999999</c:v>
                </c:pt>
                <c:pt idx="12523">
                  <c:v>-0.16322600000000001</c:v>
                </c:pt>
                <c:pt idx="12524">
                  <c:v>-0.159525</c:v>
                </c:pt>
                <c:pt idx="12525">
                  <c:v>-0.155753</c:v>
                </c:pt>
                <c:pt idx="12526">
                  <c:v>-0.151919</c:v>
                </c:pt>
                <c:pt idx="12527">
                  <c:v>-0.14802999999999999</c:v>
                </c:pt>
                <c:pt idx="12528">
                  <c:v>-0.144091</c:v>
                </c:pt>
                <c:pt idx="12529">
                  <c:v>-0.14011100000000001</c:v>
                </c:pt>
                <c:pt idx="12530">
                  <c:v>-0.136097</c:v>
                </c:pt>
                <c:pt idx="12531">
                  <c:v>-0.132051</c:v>
                </c:pt>
                <c:pt idx="12532">
                  <c:v>-0.12797600000000001</c:v>
                </c:pt>
                <c:pt idx="12533">
                  <c:v>-0.123879</c:v>
                </c:pt>
                <c:pt idx="12534">
                  <c:v>-0.119769</c:v>
                </c:pt>
                <c:pt idx="12535">
                  <c:v>-0.11565499999999999</c:v>
                </c:pt>
                <c:pt idx="12536">
                  <c:v>-0.11154500000000001</c:v>
                </c:pt>
                <c:pt idx="12537">
                  <c:v>-0.107445</c:v>
                </c:pt>
                <c:pt idx="12538">
                  <c:v>-0.10336099999999999</c:v>
                </c:pt>
                <c:pt idx="12539">
                  <c:v>-9.9297999999999997E-2</c:v>
                </c:pt>
                <c:pt idx="12540">
                  <c:v>-9.5263600000000004E-2</c:v>
                </c:pt>
                <c:pt idx="12541">
                  <c:v>-9.1267299999999996E-2</c:v>
                </c:pt>
                <c:pt idx="12542">
                  <c:v>-8.7316699999999997E-2</c:v>
                </c:pt>
                <c:pt idx="12543">
                  <c:v>-8.3417099999999994E-2</c:v>
                </c:pt>
                <c:pt idx="12544">
                  <c:v>-7.9574000000000006E-2</c:v>
                </c:pt>
                <c:pt idx="12545">
                  <c:v>-7.5793799999999995E-2</c:v>
                </c:pt>
                <c:pt idx="12546">
                  <c:v>-7.2083499999999995E-2</c:v>
                </c:pt>
                <c:pt idx="12547">
                  <c:v>-6.84506E-2</c:v>
                </c:pt>
                <c:pt idx="12548">
                  <c:v>-6.4901200000000006E-2</c:v>
                </c:pt>
                <c:pt idx="12549">
                  <c:v>-6.1439899999999999E-2</c:v>
                </c:pt>
                <c:pt idx="12550">
                  <c:v>-5.8069900000000001E-2</c:v>
                </c:pt>
                <c:pt idx="12551">
                  <c:v>-5.4793700000000001E-2</c:v>
                </c:pt>
                <c:pt idx="12552">
                  <c:v>-5.1618799999999999E-2</c:v>
                </c:pt>
                <c:pt idx="12553">
                  <c:v>-4.8560300000000001E-2</c:v>
                </c:pt>
                <c:pt idx="12554">
                  <c:v>-4.56342E-2</c:v>
                </c:pt>
                <c:pt idx="12555">
                  <c:v>-4.2848799999999999E-2</c:v>
                </c:pt>
                <c:pt idx="12556">
                  <c:v>-4.0206699999999998E-2</c:v>
                </c:pt>
                <c:pt idx="12557">
                  <c:v>-3.7709300000000001E-2</c:v>
                </c:pt>
                <c:pt idx="12558">
                  <c:v>-3.5360299999999997E-2</c:v>
                </c:pt>
                <c:pt idx="12559">
                  <c:v>-3.31638E-2</c:v>
                </c:pt>
                <c:pt idx="12560">
                  <c:v>-3.1123399999999999E-2</c:v>
                </c:pt>
                <c:pt idx="12561">
                  <c:v>-2.9245E-2</c:v>
                </c:pt>
                <c:pt idx="12562">
                  <c:v>-2.75369E-2</c:v>
                </c:pt>
                <c:pt idx="12563">
                  <c:v>-2.6004200000000002E-2</c:v>
                </c:pt>
                <c:pt idx="12564">
                  <c:v>-2.46486E-2</c:v>
                </c:pt>
                <c:pt idx="12565">
                  <c:v>-2.3472199999999999E-2</c:v>
                </c:pt>
                <c:pt idx="12566">
                  <c:v>-2.2476200000000002E-2</c:v>
                </c:pt>
                <c:pt idx="12567">
                  <c:v>-2.1659600000000001E-2</c:v>
                </c:pt>
                <c:pt idx="12568">
                  <c:v>-2.1022699999999998E-2</c:v>
                </c:pt>
                <c:pt idx="12569">
                  <c:v>-2.0568599999999999E-2</c:v>
                </c:pt>
                <c:pt idx="12570">
                  <c:v>-2.0300200000000001E-2</c:v>
                </c:pt>
                <c:pt idx="12571">
                  <c:v>-2.0218400000000001E-2</c:v>
                </c:pt>
                <c:pt idx="12572">
                  <c:v>-2.0325900000000001E-2</c:v>
                </c:pt>
                <c:pt idx="12573">
                  <c:v>-2.0625899999999999E-2</c:v>
                </c:pt>
                <c:pt idx="12574">
                  <c:v>-2.1116699999999999E-2</c:v>
                </c:pt>
                <c:pt idx="12575">
                  <c:v>-2.1793699999999999E-2</c:v>
                </c:pt>
                <c:pt idx="12576">
                  <c:v>-2.2655999999999999E-2</c:v>
                </c:pt>
                <c:pt idx="12577">
                  <c:v>-2.37074E-2</c:v>
                </c:pt>
                <c:pt idx="12578">
                  <c:v>-2.49523E-2</c:v>
                </c:pt>
                <c:pt idx="12579">
                  <c:v>-2.6391499999999998E-2</c:v>
                </c:pt>
                <c:pt idx="12580">
                  <c:v>-2.80223E-2</c:v>
                </c:pt>
                <c:pt idx="12581">
                  <c:v>-2.98404E-2</c:v>
                </c:pt>
                <c:pt idx="12582">
                  <c:v>-3.1843299999999998E-2</c:v>
                </c:pt>
                <c:pt idx="12583">
                  <c:v>-3.4029299999999998E-2</c:v>
                </c:pt>
                <c:pt idx="12584">
                  <c:v>-3.6394299999999997E-2</c:v>
                </c:pt>
                <c:pt idx="12585">
                  <c:v>-3.8933099999999998E-2</c:v>
                </c:pt>
                <c:pt idx="12586">
                  <c:v>-4.1643699999999999E-2</c:v>
                </c:pt>
                <c:pt idx="12587">
                  <c:v>-4.45242E-2</c:v>
                </c:pt>
                <c:pt idx="12588">
                  <c:v>-4.7567100000000001E-2</c:v>
                </c:pt>
                <c:pt idx="12589">
                  <c:v>-5.07617E-2</c:v>
                </c:pt>
                <c:pt idx="12590">
                  <c:v>-5.4102699999999997E-2</c:v>
                </c:pt>
                <c:pt idx="12591">
                  <c:v>-5.7590099999999998E-2</c:v>
                </c:pt>
                <c:pt idx="12592">
                  <c:v>-6.1222699999999998E-2</c:v>
                </c:pt>
                <c:pt idx="12593">
                  <c:v>-6.4994499999999997E-2</c:v>
                </c:pt>
                <c:pt idx="12594">
                  <c:v>-6.8897E-2</c:v>
                </c:pt>
                <c:pt idx="12595">
                  <c:v>-7.2920799999999994E-2</c:v>
                </c:pt>
                <c:pt idx="12596">
                  <c:v>-7.7059000000000002E-2</c:v>
                </c:pt>
                <c:pt idx="12597">
                  <c:v>-8.1306799999999999E-2</c:v>
                </c:pt>
                <c:pt idx="12598">
                  <c:v>-8.5659799999999994E-2</c:v>
                </c:pt>
                <c:pt idx="12599">
                  <c:v>-9.0113299999999993E-2</c:v>
                </c:pt>
                <c:pt idx="12600">
                  <c:v>-9.46602E-2</c:v>
                </c:pt>
                <c:pt idx="12601">
                  <c:v>-9.9290799999999999E-2</c:v>
                </c:pt>
                <c:pt idx="12602">
                  <c:v>-0.10399700000000001</c:v>
                </c:pt>
                <c:pt idx="12603">
                  <c:v>-0.108774</c:v>
                </c:pt>
                <c:pt idx="12604">
                  <c:v>-0.11362</c:v>
                </c:pt>
                <c:pt idx="12605">
                  <c:v>-0.11852600000000001</c:v>
                </c:pt>
                <c:pt idx="12606">
                  <c:v>-0.123484</c:v>
                </c:pt>
                <c:pt idx="12607">
                  <c:v>-0.12848699999999999</c:v>
                </c:pt>
                <c:pt idx="12608">
                  <c:v>-0.133523</c:v>
                </c:pt>
                <c:pt idx="12609">
                  <c:v>-0.13858500000000001</c:v>
                </c:pt>
                <c:pt idx="12610">
                  <c:v>-0.14366399999999999</c:v>
                </c:pt>
                <c:pt idx="12611">
                  <c:v>-0.148755</c:v>
                </c:pt>
                <c:pt idx="12612">
                  <c:v>-0.15385299999999999</c:v>
                </c:pt>
                <c:pt idx="12613">
                  <c:v>-0.15895300000000001</c:v>
                </c:pt>
                <c:pt idx="12614">
                  <c:v>-0.164049</c:v>
                </c:pt>
                <c:pt idx="12615">
                  <c:v>-0.169131</c:v>
                </c:pt>
                <c:pt idx="12616">
                  <c:v>-0.17418400000000001</c:v>
                </c:pt>
                <c:pt idx="12617">
                  <c:v>-0.179199</c:v>
                </c:pt>
                <c:pt idx="12618">
                  <c:v>-0.184172</c:v>
                </c:pt>
                <c:pt idx="12619">
                  <c:v>-0.18909400000000001</c:v>
                </c:pt>
                <c:pt idx="12620">
                  <c:v>-0.19395799999999999</c:v>
                </c:pt>
                <c:pt idx="12621">
                  <c:v>-0.19876199999999999</c:v>
                </c:pt>
                <c:pt idx="12622">
                  <c:v>-0.20350099999999999</c:v>
                </c:pt>
                <c:pt idx="12623">
                  <c:v>-0.208173</c:v>
                </c:pt>
                <c:pt idx="12624">
                  <c:v>-0.21277299999999999</c:v>
                </c:pt>
                <c:pt idx="12625">
                  <c:v>-0.21729499999999999</c:v>
                </c:pt>
                <c:pt idx="12626">
                  <c:v>-0.22172900000000001</c:v>
                </c:pt>
                <c:pt idx="12627">
                  <c:v>-0.22606999999999999</c:v>
                </c:pt>
                <c:pt idx="12628">
                  <c:v>-0.23031799999999999</c:v>
                </c:pt>
                <c:pt idx="12629">
                  <c:v>-0.23447299999999999</c:v>
                </c:pt>
                <c:pt idx="12630">
                  <c:v>-0.238536</c:v>
                </c:pt>
                <c:pt idx="12631">
                  <c:v>-0.24249999999999999</c:v>
                </c:pt>
                <c:pt idx="12632">
                  <c:v>-0.24635799999999999</c:v>
                </c:pt>
                <c:pt idx="12633">
                  <c:v>-0.25010399999999999</c:v>
                </c:pt>
                <c:pt idx="12634">
                  <c:v>-0.25373600000000002</c:v>
                </c:pt>
                <c:pt idx="12635">
                  <c:v>-0.25725199999999998</c:v>
                </c:pt>
                <c:pt idx="12636">
                  <c:v>-0.26064700000000002</c:v>
                </c:pt>
                <c:pt idx="12637">
                  <c:v>-0.26391500000000001</c:v>
                </c:pt>
                <c:pt idx="12638">
                  <c:v>-0.26705099999999998</c:v>
                </c:pt>
                <c:pt idx="12639">
                  <c:v>-0.27005600000000002</c:v>
                </c:pt>
                <c:pt idx="12640">
                  <c:v>-0.27292699999999998</c:v>
                </c:pt>
                <c:pt idx="12641">
                  <c:v>-0.275667</c:v>
                </c:pt>
                <c:pt idx="12642">
                  <c:v>-0.27827299999999999</c:v>
                </c:pt>
                <c:pt idx="12643">
                  <c:v>-0.28073999999999999</c:v>
                </c:pt>
                <c:pt idx="12644">
                  <c:v>-0.28306100000000001</c:v>
                </c:pt>
                <c:pt idx="12645">
                  <c:v>-0.28523900000000002</c:v>
                </c:pt>
                <c:pt idx="12646">
                  <c:v>-0.28726299999999999</c:v>
                </c:pt>
                <c:pt idx="12647">
                  <c:v>-0.28908899999999998</c:v>
                </c:pt>
                <c:pt idx="12648">
                  <c:v>-0.29071799999999998</c:v>
                </c:pt>
                <c:pt idx="12649">
                  <c:v>-0.29220099999999999</c:v>
                </c:pt>
                <c:pt idx="12650">
                  <c:v>-0.29354400000000003</c:v>
                </c:pt>
                <c:pt idx="12651">
                  <c:v>-0.29472300000000001</c:v>
                </c:pt>
                <c:pt idx="12652">
                  <c:v>-0.29574800000000001</c:v>
                </c:pt>
                <c:pt idx="12653">
                  <c:v>-0.29663299999999998</c:v>
                </c:pt>
                <c:pt idx="12654">
                  <c:v>-0.29738500000000001</c:v>
                </c:pt>
                <c:pt idx="12655">
                  <c:v>-0.29800500000000002</c:v>
                </c:pt>
                <c:pt idx="12656">
                  <c:v>-0.29849399999999998</c:v>
                </c:pt>
                <c:pt idx="12657">
                  <c:v>-0.29885099999999998</c:v>
                </c:pt>
                <c:pt idx="12658">
                  <c:v>-0.29907800000000001</c:v>
                </c:pt>
                <c:pt idx="12659">
                  <c:v>-0.29917899999999997</c:v>
                </c:pt>
                <c:pt idx="12660">
                  <c:v>-0.29915999999999998</c:v>
                </c:pt>
                <c:pt idx="12661">
                  <c:v>-0.29902400000000001</c:v>
                </c:pt>
                <c:pt idx="12662">
                  <c:v>-0.29876900000000001</c:v>
                </c:pt>
                <c:pt idx="12663">
                  <c:v>-0.298398</c:v>
                </c:pt>
                <c:pt idx="12664">
                  <c:v>-0.29791699999999999</c:v>
                </c:pt>
                <c:pt idx="12665">
                  <c:v>-0.29733799999999999</c:v>
                </c:pt>
                <c:pt idx="12666">
                  <c:v>-0.29666799999999999</c:v>
                </c:pt>
                <c:pt idx="12667">
                  <c:v>-0.29590899999999998</c:v>
                </c:pt>
                <c:pt idx="12668">
                  <c:v>-0.29505999999999999</c:v>
                </c:pt>
                <c:pt idx="12669">
                  <c:v>-0.29412100000000002</c:v>
                </c:pt>
                <c:pt idx="12670">
                  <c:v>-0.29309499999999999</c:v>
                </c:pt>
                <c:pt idx="12671">
                  <c:v>-0.29198800000000003</c:v>
                </c:pt>
                <c:pt idx="12672">
                  <c:v>-0.29080400000000001</c:v>
                </c:pt>
                <c:pt idx="12673">
                  <c:v>-0.28954400000000002</c:v>
                </c:pt>
                <c:pt idx="12674">
                  <c:v>-0.28821400000000003</c:v>
                </c:pt>
                <c:pt idx="12675">
                  <c:v>-0.28681899999999999</c:v>
                </c:pt>
                <c:pt idx="12676">
                  <c:v>-0.28536299999999998</c:v>
                </c:pt>
                <c:pt idx="12677">
                  <c:v>-0.28384599999999999</c:v>
                </c:pt>
                <c:pt idx="12678">
                  <c:v>-0.28227200000000002</c:v>
                </c:pt>
                <c:pt idx="12679">
                  <c:v>-0.28065000000000001</c:v>
                </c:pt>
                <c:pt idx="12680">
                  <c:v>-0.27898800000000001</c:v>
                </c:pt>
                <c:pt idx="12681">
                  <c:v>-0.27729100000000001</c:v>
                </c:pt>
                <c:pt idx="12682">
                  <c:v>-0.27556599999999998</c:v>
                </c:pt>
                <c:pt idx="12683">
                  <c:v>-0.273816</c:v>
                </c:pt>
                <c:pt idx="12684">
                  <c:v>-0.27205000000000001</c:v>
                </c:pt>
                <c:pt idx="12685">
                  <c:v>-0.27027499999999999</c:v>
                </c:pt>
                <c:pt idx="12686">
                  <c:v>-0.26849600000000001</c:v>
                </c:pt>
                <c:pt idx="12687">
                  <c:v>-0.26671699999999998</c:v>
                </c:pt>
                <c:pt idx="12688">
                  <c:v>-0.26493899999999998</c:v>
                </c:pt>
                <c:pt idx="12689">
                  <c:v>-0.26316299999999998</c:v>
                </c:pt>
                <c:pt idx="12690">
                  <c:v>-0.26139200000000001</c:v>
                </c:pt>
                <c:pt idx="12691">
                  <c:v>-0.25963000000000003</c:v>
                </c:pt>
                <c:pt idx="12692">
                  <c:v>-0.257878</c:v>
                </c:pt>
                <c:pt idx="12693">
                  <c:v>-0.256137</c:v>
                </c:pt>
                <c:pt idx="12694">
                  <c:v>-0.25441200000000003</c:v>
                </c:pt>
                <c:pt idx="12695">
                  <c:v>-0.25270500000000001</c:v>
                </c:pt>
                <c:pt idx="12696">
                  <c:v>-0.25101899999999999</c:v>
                </c:pt>
                <c:pt idx="12697">
                  <c:v>-0.24935299999999999</c:v>
                </c:pt>
                <c:pt idx="12698">
                  <c:v>-0.24770800000000001</c:v>
                </c:pt>
                <c:pt idx="12699">
                  <c:v>-0.246087</c:v>
                </c:pt>
                <c:pt idx="12700">
                  <c:v>-0.24449599999999999</c:v>
                </c:pt>
                <c:pt idx="12701">
                  <c:v>-0.24294299999999999</c:v>
                </c:pt>
                <c:pt idx="12702">
                  <c:v>-0.24143100000000001</c:v>
                </c:pt>
                <c:pt idx="12703">
                  <c:v>-0.23996600000000001</c:v>
                </c:pt>
                <c:pt idx="12704">
                  <c:v>-0.23855399999999999</c:v>
                </c:pt>
                <c:pt idx="12705">
                  <c:v>-0.23719599999999999</c:v>
                </c:pt>
                <c:pt idx="12706">
                  <c:v>-0.235898</c:v>
                </c:pt>
                <c:pt idx="12707">
                  <c:v>-0.23466300000000001</c:v>
                </c:pt>
                <c:pt idx="12708">
                  <c:v>-0.23349500000000001</c:v>
                </c:pt>
                <c:pt idx="12709">
                  <c:v>-0.23239599999999999</c:v>
                </c:pt>
                <c:pt idx="12710">
                  <c:v>-0.23136499999999999</c:v>
                </c:pt>
                <c:pt idx="12711">
                  <c:v>-0.230402</c:v>
                </c:pt>
                <c:pt idx="12712">
                  <c:v>-0.22950499999999999</c:v>
                </c:pt>
                <c:pt idx="12713">
                  <c:v>-0.22866800000000001</c:v>
                </c:pt>
                <c:pt idx="12714">
                  <c:v>-0.227884</c:v>
                </c:pt>
                <c:pt idx="12715">
                  <c:v>-0.22715199999999999</c:v>
                </c:pt>
                <c:pt idx="12716">
                  <c:v>-0.22647200000000001</c:v>
                </c:pt>
                <c:pt idx="12717">
                  <c:v>-0.22584399999999999</c:v>
                </c:pt>
                <c:pt idx="12718">
                  <c:v>-0.225267</c:v>
                </c:pt>
                <c:pt idx="12719">
                  <c:v>-0.22474</c:v>
                </c:pt>
                <c:pt idx="12720">
                  <c:v>-0.22426399999999999</c:v>
                </c:pt>
                <c:pt idx="12721">
                  <c:v>-0.223833</c:v>
                </c:pt>
                <c:pt idx="12722">
                  <c:v>-0.223443</c:v>
                </c:pt>
                <c:pt idx="12723">
                  <c:v>-0.22309399999999999</c:v>
                </c:pt>
                <c:pt idx="12724">
                  <c:v>-0.22279599999999999</c:v>
                </c:pt>
                <c:pt idx="12725">
                  <c:v>-0.222553</c:v>
                </c:pt>
                <c:pt idx="12726">
                  <c:v>-0.22236400000000001</c:v>
                </c:pt>
                <c:pt idx="12727">
                  <c:v>-0.222224</c:v>
                </c:pt>
                <c:pt idx="12728">
                  <c:v>-0.222136</c:v>
                </c:pt>
                <c:pt idx="12729">
                  <c:v>-0.222104</c:v>
                </c:pt>
                <c:pt idx="12730">
                  <c:v>-0.22212499999999999</c:v>
                </c:pt>
                <c:pt idx="12731">
                  <c:v>-0.222196</c:v>
                </c:pt>
                <c:pt idx="12732">
                  <c:v>-0.22231999999999999</c:v>
                </c:pt>
                <c:pt idx="12733">
                  <c:v>-0.222501</c:v>
                </c:pt>
                <c:pt idx="12734">
                  <c:v>-0.222742</c:v>
                </c:pt>
                <c:pt idx="12735">
                  <c:v>-0.22304199999999999</c:v>
                </c:pt>
                <c:pt idx="12736">
                  <c:v>-0.22339899999999999</c:v>
                </c:pt>
                <c:pt idx="12737">
                  <c:v>-0.22380900000000001</c:v>
                </c:pt>
                <c:pt idx="12738">
                  <c:v>-0.224271</c:v>
                </c:pt>
                <c:pt idx="12739">
                  <c:v>-0.22479099999999999</c:v>
                </c:pt>
                <c:pt idx="12740">
                  <c:v>-0.225354</c:v>
                </c:pt>
                <c:pt idx="12741">
                  <c:v>-0.225938</c:v>
                </c:pt>
                <c:pt idx="12742">
                  <c:v>-0.226549</c:v>
                </c:pt>
                <c:pt idx="12743">
                  <c:v>-0.22721</c:v>
                </c:pt>
                <c:pt idx="12744">
                  <c:v>-0.22791500000000001</c:v>
                </c:pt>
                <c:pt idx="12745">
                  <c:v>-0.22864899999999999</c:v>
                </c:pt>
                <c:pt idx="12746">
                  <c:v>-0.22941300000000001</c:v>
                </c:pt>
                <c:pt idx="12747">
                  <c:v>-0.230208</c:v>
                </c:pt>
                <c:pt idx="12748">
                  <c:v>-0.23103299999999999</c:v>
                </c:pt>
                <c:pt idx="12749">
                  <c:v>-0.23188400000000001</c:v>
                </c:pt>
                <c:pt idx="12750">
                  <c:v>-0.23275499999999999</c:v>
                </c:pt>
                <c:pt idx="12751">
                  <c:v>-0.23364399999999999</c:v>
                </c:pt>
                <c:pt idx="12752">
                  <c:v>-0.23455100000000001</c:v>
                </c:pt>
                <c:pt idx="12753">
                  <c:v>-0.23547899999999999</c:v>
                </c:pt>
                <c:pt idx="12754">
                  <c:v>-0.23643400000000001</c:v>
                </c:pt>
                <c:pt idx="12755">
                  <c:v>-0.23741699999999999</c:v>
                </c:pt>
                <c:pt idx="12756">
                  <c:v>-0.23843200000000001</c:v>
                </c:pt>
                <c:pt idx="12757">
                  <c:v>-0.23948</c:v>
                </c:pt>
                <c:pt idx="12758">
                  <c:v>-0.240562</c:v>
                </c:pt>
                <c:pt idx="12759">
                  <c:v>-0.24168000000000001</c:v>
                </c:pt>
                <c:pt idx="12760">
                  <c:v>-0.242836</c:v>
                </c:pt>
                <c:pt idx="12761">
                  <c:v>-0.24402599999999999</c:v>
                </c:pt>
                <c:pt idx="12762">
                  <c:v>-0.24524799999999999</c:v>
                </c:pt>
                <c:pt idx="12763">
                  <c:v>-0.2465</c:v>
                </c:pt>
                <c:pt idx="12764">
                  <c:v>-0.247783</c:v>
                </c:pt>
                <c:pt idx="12765">
                  <c:v>-0.24909300000000001</c:v>
                </c:pt>
                <c:pt idx="12766">
                  <c:v>-0.25042900000000001</c:v>
                </c:pt>
                <c:pt idx="12767">
                  <c:v>-0.25179400000000002</c:v>
                </c:pt>
                <c:pt idx="12768">
                  <c:v>-0.25318499999999999</c:v>
                </c:pt>
                <c:pt idx="12769">
                  <c:v>-0.25459999999999999</c:v>
                </c:pt>
                <c:pt idx="12770">
                  <c:v>-0.25603500000000001</c:v>
                </c:pt>
                <c:pt idx="12771">
                  <c:v>-0.25748100000000002</c:v>
                </c:pt>
                <c:pt idx="12772">
                  <c:v>-0.25890999999999997</c:v>
                </c:pt>
                <c:pt idx="12773">
                  <c:v>-0.26032</c:v>
                </c:pt>
                <c:pt idx="12774">
                  <c:v>-0.26173800000000003</c:v>
                </c:pt>
                <c:pt idx="12775">
                  <c:v>-0.26316600000000001</c:v>
                </c:pt>
                <c:pt idx="12776">
                  <c:v>-0.26458799999999999</c:v>
                </c:pt>
                <c:pt idx="12777">
                  <c:v>-0.26600699999999999</c:v>
                </c:pt>
                <c:pt idx="12778">
                  <c:v>-0.26742300000000002</c:v>
                </c:pt>
                <c:pt idx="12779">
                  <c:v>-0.26882800000000001</c:v>
                </c:pt>
                <c:pt idx="12780">
                  <c:v>-0.27021400000000001</c:v>
                </c:pt>
                <c:pt idx="12781">
                  <c:v>-0.27157700000000001</c:v>
                </c:pt>
                <c:pt idx="12782">
                  <c:v>-0.27291399999999999</c:v>
                </c:pt>
                <c:pt idx="12783">
                  <c:v>-0.274227</c:v>
                </c:pt>
                <c:pt idx="12784">
                  <c:v>-0.27551799999999999</c:v>
                </c:pt>
                <c:pt idx="12785">
                  <c:v>-0.27678599999999998</c:v>
                </c:pt>
                <c:pt idx="12786">
                  <c:v>-0.278026</c:v>
                </c:pt>
                <c:pt idx="12787">
                  <c:v>-0.27923999999999999</c:v>
                </c:pt>
                <c:pt idx="12788">
                  <c:v>-0.28042899999999998</c:v>
                </c:pt>
                <c:pt idx="12789">
                  <c:v>-0.28159800000000001</c:v>
                </c:pt>
                <c:pt idx="12790">
                  <c:v>-0.28274700000000003</c:v>
                </c:pt>
                <c:pt idx="12791">
                  <c:v>-0.28387400000000002</c:v>
                </c:pt>
                <c:pt idx="12792">
                  <c:v>-0.28497699999999998</c:v>
                </c:pt>
                <c:pt idx="12793">
                  <c:v>-0.286051</c:v>
                </c:pt>
                <c:pt idx="12794">
                  <c:v>-0.28709800000000002</c:v>
                </c:pt>
                <c:pt idx="12795">
                  <c:v>-0.28811799999999999</c:v>
                </c:pt>
                <c:pt idx="12796">
                  <c:v>-0.28911399999999998</c:v>
                </c:pt>
                <c:pt idx="12797">
                  <c:v>-0.29008099999999998</c:v>
                </c:pt>
                <c:pt idx="12798">
                  <c:v>-0.29101500000000002</c:v>
                </c:pt>
                <c:pt idx="12799">
                  <c:v>-0.29190899999999997</c:v>
                </c:pt>
                <c:pt idx="12800">
                  <c:v>-0.29275699999999999</c:v>
                </c:pt>
                <c:pt idx="12801">
                  <c:v>-0.29355500000000001</c:v>
                </c:pt>
                <c:pt idx="12802">
                  <c:v>-0.294298</c:v>
                </c:pt>
                <c:pt idx="12803">
                  <c:v>-0.29498099999999999</c:v>
                </c:pt>
                <c:pt idx="12804">
                  <c:v>-0.29560399999999998</c:v>
                </c:pt>
                <c:pt idx="12805">
                  <c:v>-0.29616799999999999</c:v>
                </c:pt>
                <c:pt idx="12806">
                  <c:v>-0.29667500000000002</c:v>
                </c:pt>
                <c:pt idx="12807">
                  <c:v>-0.29712300000000003</c:v>
                </c:pt>
                <c:pt idx="12808">
                  <c:v>-0.297512</c:v>
                </c:pt>
                <c:pt idx="12809">
                  <c:v>-0.29783799999999999</c:v>
                </c:pt>
                <c:pt idx="12810">
                  <c:v>-0.298101</c:v>
                </c:pt>
                <c:pt idx="12811">
                  <c:v>-0.29829899999999998</c:v>
                </c:pt>
                <c:pt idx="12812">
                  <c:v>-0.29843199999999998</c:v>
                </c:pt>
                <c:pt idx="12813">
                  <c:v>-0.29849799999999999</c:v>
                </c:pt>
                <c:pt idx="12814">
                  <c:v>-0.29849199999999998</c:v>
                </c:pt>
                <c:pt idx="12815">
                  <c:v>-0.29841200000000001</c:v>
                </c:pt>
                <c:pt idx="12816">
                  <c:v>-0.298263</c:v>
                </c:pt>
                <c:pt idx="12817">
                  <c:v>-0.29804900000000001</c:v>
                </c:pt>
                <c:pt idx="12818">
                  <c:v>-0.29777900000000002</c:v>
                </c:pt>
                <c:pt idx="12819">
                  <c:v>-0.297458</c:v>
                </c:pt>
                <c:pt idx="12820">
                  <c:v>-0.29709200000000002</c:v>
                </c:pt>
                <c:pt idx="12821">
                  <c:v>-0.29668099999999997</c:v>
                </c:pt>
                <c:pt idx="12822">
                  <c:v>-0.29621900000000001</c:v>
                </c:pt>
                <c:pt idx="12823">
                  <c:v>-0.29570400000000002</c:v>
                </c:pt>
                <c:pt idx="12824">
                  <c:v>-0.29513499999999998</c:v>
                </c:pt>
                <c:pt idx="12825">
                  <c:v>-0.29451500000000003</c:v>
                </c:pt>
                <c:pt idx="12826">
                  <c:v>-0.29384500000000002</c:v>
                </c:pt>
                <c:pt idx="12827">
                  <c:v>-0.293132</c:v>
                </c:pt>
                <c:pt idx="12828">
                  <c:v>-0.29238500000000001</c:v>
                </c:pt>
                <c:pt idx="12829">
                  <c:v>-0.29160999999999998</c:v>
                </c:pt>
                <c:pt idx="12830">
                  <c:v>-0.29080699999999998</c:v>
                </c:pt>
                <c:pt idx="12831">
                  <c:v>-0.28997600000000001</c:v>
                </c:pt>
                <c:pt idx="12832">
                  <c:v>-0.28911399999999998</c:v>
                </c:pt>
                <c:pt idx="12833">
                  <c:v>-0.28822599999999998</c:v>
                </c:pt>
                <c:pt idx="12834">
                  <c:v>-0.28731299999999999</c:v>
                </c:pt>
                <c:pt idx="12835">
                  <c:v>-0.28637899999999999</c:v>
                </c:pt>
                <c:pt idx="12836">
                  <c:v>-0.28542899999999999</c:v>
                </c:pt>
                <c:pt idx="12837">
                  <c:v>-0.28447</c:v>
                </c:pt>
                <c:pt idx="12838">
                  <c:v>-0.28350500000000001</c:v>
                </c:pt>
                <c:pt idx="12839">
                  <c:v>-0.28253600000000001</c:v>
                </c:pt>
                <c:pt idx="12840">
                  <c:v>-0.28157100000000002</c:v>
                </c:pt>
                <c:pt idx="12841">
                  <c:v>-0.28061799999999998</c:v>
                </c:pt>
                <c:pt idx="12842">
                  <c:v>-0.27968100000000001</c:v>
                </c:pt>
                <c:pt idx="12843">
                  <c:v>-0.27876299999999998</c:v>
                </c:pt>
                <c:pt idx="12844">
                  <c:v>-0.277868</c:v>
                </c:pt>
                <c:pt idx="12845">
                  <c:v>-0.277001</c:v>
                </c:pt>
                <c:pt idx="12846">
                  <c:v>-0.27616499999999999</c:v>
                </c:pt>
                <c:pt idx="12847">
                  <c:v>-0.27535999999999999</c:v>
                </c:pt>
                <c:pt idx="12848">
                  <c:v>-0.274588</c:v>
                </c:pt>
                <c:pt idx="12849">
                  <c:v>-0.27385300000000001</c:v>
                </c:pt>
                <c:pt idx="12850">
                  <c:v>-0.27316200000000002</c:v>
                </c:pt>
                <c:pt idx="12851">
                  <c:v>-0.27252300000000002</c:v>
                </c:pt>
                <c:pt idx="12852">
                  <c:v>-0.27194000000000002</c:v>
                </c:pt>
                <c:pt idx="12853">
                  <c:v>-0.27140900000000001</c:v>
                </c:pt>
                <c:pt idx="12854">
                  <c:v>-0.27093499999999998</c:v>
                </c:pt>
                <c:pt idx="12855">
                  <c:v>-0.27052300000000001</c:v>
                </c:pt>
                <c:pt idx="12856">
                  <c:v>-0.27017999999999998</c:v>
                </c:pt>
                <c:pt idx="12857">
                  <c:v>-0.26990900000000001</c:v>
                </c:pt>
                <c:pt idx="12858">
                  <c:v>-0.26971200000000001</c:v>
                </c:pt>
                <c:pt idx="12859">
                  <c:v>-0.26959</c:v>
                </c:pt>
                <c:pt idx="12860">
                  <c:v>-0.26954699999999998</c:v>
                </c:pt>
                <c:pt idx="12861">
                  <c:v>-0.26958399999999999</c:v>
                </c:pt>
                <c:pt idx="12862">
                  <c:v>-0.26970100000000002</c:v>
                </c:pt>
                <c:pt idx="12863">
                  <c:v>-0.269901</c:v>
                </c:pt>
                <c:pt idx="12864">
                  <c:v>-0.27018300000000001</c:v>
                </c:pt>
                <c:pt idx="12865">
                  <c:v>-0.27054600000000001</c:v>
                </c:pt>
                <c:pt idx="12866">
                  <c:v>-0.270978</c:v>
                </c:pt>
                <c:pt idx="12867">
                  <c:v>-0.27147100000000002</c:v>
                </c:pt>
                <c:pt idx="12868">
                  <c:v>-0.27202300000000001</c:v>
                </c:pt>
                <c:pt idx="12869">
                  <c:v>-0.27263500000000002</c:v>
                </c:pt>
                <c:pt idx="12870">
                  <c:v>-0.27330599999999999</c:v>
                </c:pt>
                <c:pt idx="12871">
                  <c:v>-0.27404000000000001</c:v>
                </c:pt>
                <c:pt idx="12872">
                  <c:v>-0.274837</c:v>
                </c:pt>
                <c:pt idx="12873">
                  <c:v>-0.275696</c:v>
                </c:pt>
                <c:pt idx="12874">
                  <c:v>-0.27661799999999998</c:v>
                </c:pt>
                <c:pt idx="12875">
                  <c:v>-0.27760499999999999</c:v>
                </c:pt>
                <c:pt idx="12876">
                  <c:v>-0.27866400000000002</c:v>
                </c:pt>
                <c:pt idx="12877">
                  <c:v>-0.27979799999999999</c:v>
                </c:pt>
                <c:pt idx="12878">
                  <c:v>-0.28100999999999998</c:v>
                </c:pt>
                <c:pt idx="12879">
                  <c:v>-0.2823</c:v>
                </c:pt>
                <c:pt idx="12880">
                  <c:v>-0.28366799999999998</c:v>
                </c:pt>
                <c:pt idx="12881">
                  <c:v>-0.28510999999999997</c:v>
                </c:pt>
                <c:pt idx="12882">
                  <c:v>-0.28662199999999999</c:v>
                </c:pt>
                <c:pt idx="12883">
                  <c:v>-0.28820099999999998</c:v>
                </c:pt>
                <c:pt idx="12884">
                  <c:v>-0.28984199999999999</c:v>
                </c:pt>
                <c:pt idx="12885">
                  <c:v>-0.29154099999999999</c:v>
                </c:pt>
                <c:pt idx="12886">
                  <c:v>-0.293292</c:v>
                </c:pt>
                <c:pt idx="12887">
                  <c:v>-0.29508600000000001</c:v>
                </c:pt>
                <c:pt idx="12888">
                  <c:v>-0.29691200000000001</c:v>
                </c:pt>
                <c:pt idx="12889">
                  <c:v>-0.298759</c:v>
                </c:pt>
                <c:pt idx="12890">
                  <c:v>-0.30061599999999999</c:v>
                </c:pt>
                <c:pt idx="12891">
                  <c:v>-0.30247499999999999</c:v>
                </c:pt>
                <c:pt idx="12892">
                  <c:v>-0.30433100000000002</c:v>
                </c:pt>
                <c:pt idx="12893">
                  <c:v>-0.30618400000000001</c:v>
                </c:pt>
                <c:pt idx="12894">
                  <c:v>-0.308033</c:v>
                </c:pt>
                <c:pt idx="12895">
                  <c:v>-0.30987399999999998</c:v>
                </c:pt>
                <c:pt idx="12896">
                  <c:v>-0.31170100000000001</c:v>
                </c:pt>
                <c:pt idx="12897">
                  <c:v>-0.31350899999999998</c:v>
                </c:pt>
                <c:pt idx="12898">
                  <c:v>-0.31528899999999999</c:v>
                </c:pt>
                <c:pt idx="12899">
                  <c:v>-0.31703799999999999</c:v>
                </c:pt>
                <c:pt idx="12900">
                  <c:v>-0.31875399999999998</c:v>
                </c:pt>
                <c:pt idx="12901">
                  <c:v>-0.32043300000000002</c:v>
                </c:pt>
                <c:pt idx="12902">
                  <c:v>-0.32207200000000002</c:v>
                </c:pt>
                <c:pt idx="12903">
                  <c:v>-0.32366800000000001</c:v>
                </c:pt>
                <c:pt idx="12904">
                  <c:v>-0.32522400000000001</c:v>
                </c:pt>
                <c:pt idx="12905">
                  <c:v>-0.32673999999999997</c:v>
                </c:pt>
                <c:pt idx="12906">
                  <c:v>-0.32821800000000001</c:v>
                </c:pt>
                <c:pt idx="12907">
                  <c:v>-0.32965499999999998</c:v>
                </c:pt>
                <c:pt idx="12908">
                  <c:v>-0.33104699999999998</c:v>
                </c:pt>
                <c:pt idx="12909">
                  <c:v>-0.33238800000000002</c:v>
                </c:pt>
                <c:pt idx="12910">
                  <c:v>-0.33366899999999999</c:v>
                </c:pt>
                <c:pt idx="12911">
                  <c:v>-0.33488299999999999</c:v>
                </c:pt>
                <c:pt idx="12912">
                  <c:v>-0.33602599999999999</c:v>
                </c:pt>
                <c:pt idx="12913">
                  <c:v>-0.337094</c:v>
                </c:pt>
                <c:pt idx="12914">
                  <c:v>-0.338084</c:v>
                </c:pt>
                <c:pt idx="12915">
                  <c:v>-0.33899499999999999</c:v>
                </c:pt>
                <c:pt idx="12916">
                  <c:v>-0.33981899999999998</c:v>
                </c:pt>
                <c:pt idx="12917">
                  <c:v>-0.34054800000000002</c:v>
                </c:pt>
                <c:pt idx="12918">
                  <c:v>-0.341173</c:v>
                </c:pt>
                <c:pt idx="12919">
                  <c:v>-0.34169300000000002</c:v>
                </c:pt>
                <c:pt idx="12920">
                  <c:v>-0.34211000000000003</c:v>
                </c:pt>
                <c:pt idx="12921">
                  <c:v>-0.34242499999999998</c:v>
                </c:pt>
                <c:pt idx="12922">
                  <c:v>-0.34263700000000002</c:v>
                </c:pt>
                <c:pt idx="12923">
                  <c:v>-0.342748</c:v>
                </c:pt>
                <c:pt idx="12924">
                  <c:v>-0.34276099999999998</c:v>
                </c:pt>
                <c:pt idx="12925">
                  <c:v>-0.34267599999999998</c:v>
                </c:pt>
                <c:pt idx="12926">
                  <c:v>-0.34248800000000001</c:v>
                </c:pt>
                <c:pt idx="12927">
                  <c:v>-0.342198</c:v>
                </c:pt>
                <c:pt idx="12928">
                  <c:v>-0.34180899999999997</c:v>
                </c:pt>
                <c:pt idx="12929">
                  <c:v>-0.34132299999999999</c:v>
                </c:pt>
                <c:pt idx="12930">
                  <c:v>-0.34073900000000001</c:v>
                </c:pt>
                <c:pt idx="12931">
                  <c:v>-0.34005200000000002</c:v>
                </c:pt>
                <c:pt idx="12932">
                  <c:v>-0.33926400000000001</c:v>
                </c:pt>
                <c:pt idx="12933">
                  <c:v>-0.33837600000000001</c:v>
                </c:pt>
                <c:pt idx="12934">
                  <c:v>-0.33738800000000002</c:v>
                </c:pt>
                <c:pt idx="12935">
                  <c:v>-0.33629700000000001</c:v>
                </c:pt>
                <c:pt idx="12936">
                  <c:v>-0.33509899999999998</c:v>
                </c:pt>
                <c:pt idx="12937">
                  <c:v>-0.33379399999999998</c:v>
                </c:pt>
                <c:pt idx="12938">
                  <c:v>-0.33238600000000001</c:v>
                </c:pt>
                <c:pt idx="12939">
                  <c:v>-0.33087800000000001</c:v>
                </c:pt>
                <c:pt idx="12940">
                  <c:v>-0.32927099999999998</c:v>
                </c:pt>
                <c:pt idx="12941">
                  <c:v>-0.327569</c:v>
                </c:pt>
                <c:pt idx="12942">
                  <c:v>-0.32577600000000001</c:v>
                </c:pt>
                <c:pt idx="12943">
                  <c:v>-0.32389600000000002</c:v>
                </c:pt>
                <c:pt idx="12944">
                  <c:v>-0.32192700000000002</c:v>
                </c:pt>
                <c:pt idx="12945">
                  <c:v>-0.31987199999999999</c:v>
                </c:pt>
                <c:pt idx="12946">
                  <c:v>-0.31773200000000001</c:v>
                </c:pt>
                <c:pt idx="12947">
                  <c:v>-0.31550800000000001</c:v>
                </c:pt>
                <c:pt idx="12948">
                  <c:v>-0.31320199999999998</c:v>
                </c:pt>
                <c:pt idx="12949">
                  <c:v>-0.31081900000000001</c:v>
                </c:pt>
                <c:pt idx="12950">
                  <c:v>-0.308365</c:v>
                </c:pt>
                <c:pt idx="12951">
                  <c:v>-0.305844</c:v>
                </c:pt>
                <c:pt idx="12952">
                  <c:v>-0.30325800000000003</c:v>
                </c:pt>
                <c:pt idx="12953">
                  <c:v>-0.30060999999999999</c:v>
                </c:pt>
                <c:pt idx="12954">
                  <c:v>-0.29789700000000002</c:v>
                </c:pt>
                <c:pt idx="12955">
                  <c:v>-0.29511700000000002</c:v>
                </c:pt>
                <c:pt idx="12956">
                  <c:v>-0.29227399999999998</c:v>
                </c:pt>
                <c:pt idx="12957">
                  <c:v>-0.28936699999999999</c:v>
                </c:pt>
                <c:pt idx="12958">
                  <c:v>-0.28639900000000001</c:v>
                </c:pt>
                <c:pt idx="12959">
                  <c:v>-0.28337400000000001</c:v>
                </c:pt>
                <c:pt idx="12960">
                  <c:v>-0.28030100000000002</c:v>
                </c:pt>
                <c:pt idx="12961">
                  <c:v>-0.27718500000000001</c:v>
                </c:pt>
                <c:pt idx="12962">
                  <c:v>-0.274032</c:v>
                </c:pt>
                <c:pt idx="12963">
                  <c:v>-0.27085100000000001</c:v>
                </c:pt>
                <c:pt idx="12964">
                  <c:v>-0.267652</c:v>
                </c:pt>
                <c:pt idx="12965">
                  <c:v>-0.26444400000000001</c:v>
                </c:pt>
                <c:pt idx="12966">
                  <c:v>-0.26123400000000002</c:v>
                </c:pt>
                <c:pt idx="12967">
                  <c:v>-0.25802700000000001</c:v>
                </c:pt>
                <c:pt idx="12968">
                  <c:v>-0.25482199999999999</c:v>
                </c:pt>
                <c:pt idx="12969">
                  <c:v>-0.25161600000000001</c:v>
                </c:pt>
                <c:pt idx="12970">
                  <c:v>-0.24840799999999999</c:v>
                </c:pt>
                <c:pt idx="12971">
                  <c:v>-0.24520400000000001</c:v>
                </c:pt>
                <c:pt idx="12972">
                  <c:v>-0.24201600000000001</c:v>
                </c:pt>
                <c:pt idx="12973">
                  <c:v>-0.23885500000000001</c:v>
                </c:pt>
                <c:pt idx="12974">
                  <c:v>-0.23572399999999999</c:v>
                </c:pt>
                <c:pt idx="12975">
                  <c:v>-0.23261299999999999</c:v>
                </c:pt>
                <c:pt idx="12976">
                  <c:v>-0.229516</c:v>
                </c:pt>
                <c:pt idx="12977">
                  <c:v>-0.22642899999999999</c:v>
                </c:pt>
                <c:pt idx="12978">
                  <c:v>-0.22335199999999999</c:v>
                </c:pt>
                <c:pt idx="12979">
                  <c:v>-0.22028300000000001</c:v>
                </c:pt>
                <c:pt idx="12980">
                  <c:v>-0.217224</c:v>
                </c:pt>
                <c:pt idx="12981">
                  <c:v>-0.21418100000000001</c:v>
                </c:pt>
                <c:pt idx="12982">
                  <c:v>-0.21116699999999999</c:v>
                </c:pt>
                <c:pt idx="12983">
                  <c:v>-0.20818800000000001</c:v>
                </c:pt>
                <c:pt idx="12984">
                  <c:v>-0.20524999999999999</c:v>
                </c:pt>
                <c:pt idx="12985">
                  <c:v>-0.20235500000000001</c:v>
                </c:pt>
                <c:pt idx="12986">
                  <c:v>-0.19950499999999999</c:v>
                </c:pt>
                <c:pt idx="12987">
                  <c:v>-0.19669800000000001</c:v>
                </c:pt>
                <c:pt idx="12988">
                  <c:v>-0.193937</c:v>
                </c:pt>
                <c:pt idx="12989">
                  <c:v>-0.19122500000000001</c:v>
                </c:pt>
                <c:pt idx="12990">
                  <c:v>-0.18856200000000001</c:v>
                </c:pt>
                <c:pt idx="12991">
                  <c:v>-0.18595200000000001</c:v>
                </c:pt>
                <c:pt idx="12992">
                  <c:v>-0.18340100000000001</c:v>
                </c:pt>
                <c:pt idx="12993">
                  <c:v>-0.18091399999999999</c:v>
                </c:pt>
                <c:pt idx="12994">
                  <c:v>-0.17849300000000001</c:v>
                </c:pt>
                <c:pt idx="12995">
                  <c:v>-0.17613799999999999</c:v>
                </c:pt>
                <c:pt idx="12996">
                  <c:v>-0.173846</c:v>
                </c:pt>
                <c:pt idx="12997">
                  <c:v>-0.17161299999999999</c:v>
                </c:pt>
                <c:pt idx="12998">
                  <c:v>-0.169435</c:v>
                </c:pt>
                <c:pt idx="12999">
                  <c:v>-0.16730999999999999</c:v>
                </c:pt>
                <c:pt idx="13000">
                  <c:v>-0.165245</c:v>
                </c:pt>
                <c:pt idx="13001">
                  <c:v>-0.163248</c:v>
                </c:pt>
                <c:pt idx="13002">
                  <c:v>-0.16131999999999999</c:v>
                </c:pt>
                <c:pt idx="13003">
                  <c:v>-0.15945599999999999</c:v>
                </c:pt>
                <c:pt idx="13004">
                  <c:v>-0.15765000000000001</c:v>
                </c:pt>
                <c:pt idx="13005">
                  <c:v>-0.15589800000000001</c:v>
                </c:pt>
                <c:pt idx="13006">
                  <c:v>-0.15420300000000001</c:v>
                </c:pt>
                <c:pt idx="13007">
                  <c:v>-0.15257200000000001</c:v>
                </c:pt>
                <c:pt idx="13008">
                  <c:v>-0.15101100000000001</c:v>
                </c:pt>
                <c:pt idx="13009">
                  <c:v>-0.14952299999999999</c:v>
                </c:pt>
                <c:pt idx="13010">
                  <c:v>-0.14810799999999999</c:v>
                </c:pt>
                <c:pt idx="13011">
                  <c:v>-0.14676900000000001</c:v>
                </c:pt>
                <c:pt idx="13012">
                  <c:v>-0.145508</c:v>
                </c:pt>
                <c:pt idx="13013">
                  <c:v>-0.144319</c:v>
                </c:pt>
                <c:pt idx="13014">
                  <c:v>-0.14319699999999999</c:v>
                </c:pt>
                <c:pt idx="13015">
                  <c:v>-0.14214499999999999</c:v>
                </c:pt>
                <c:pt idx="13016">
                  <c:v>-0.14116799999999999</c:v>
                </c:pt>
                <c:pt idx="13017">
                  <c:v>-0.140267</c:v>
                </c:pt>
                <c:pt idx="13018">
                  <c:v>-0.13944000000000001</c:v>
                </c:pt>
                <c:pt idx="13019">
                  <c:v>-0.138682</c:v>
                </c:pt>
                <c:pt idx="13020">
                  <c:v>-0.137987</c:v>
                </c:pt>
                <c:pt idx="13021">
                  <c:v>-0.137347</c:v>
                </c:pt>
                <c:pt idx="13022">
                  <c:v>-0.13675799999999999</c:v>
                </c:pt>
                <c:pt idx="13023">
                  <c:v>-0.13622100000000001</c:v>
                </c:pt>
                <c:pt idx="13024">
                  <c:v>-0.135737</c:v>
                </c:pt>
                <c:pt idx="13025">
                  <c:v>-0.13530800000000001</c:v>
                </c:pt>
                <c:pt idx="13026">
                  <c:v>-0.134934</c:v>
                </c:pt>
                <c:pt idx="13027">
                  <c:v>-0.13461600000000001</c:v>
                </c:pt>
                <c:pt idx="13028">
                  <c:v>-0.134352</c:v>
                </c:pt>
                <c:pt idx="13029">
                  <c:v>-0.13414100000000001</c:v>
                </c:pt>
                <c:pt idx="13030">
                  <c:v>-0.13397999999999999</c:v>
                </c:pt>
                <c:pt idx="13031">
                  <c:v>-0.13386600000000001</c:v>
                </c:pt>
                <c:pt idx="13032">
                  <c:v>-0.133793</c:v>
                </c:pt>
                <c:pt idx="13033">
                  <c:v>-0.13375799999999999</c:v>
                </c:pt>
                <c:pt idx="13034">
                  <c:v>-0.13376399999999999</c:v>
                </c:pt>
                <c:pt idx="13035">
                  <c:v>-0.13381100000000001</c:v>
                </c:pt>
                <c:pt idx="13036">
                  <c:v>-0.13390099999999999</c:v>
                </c:pt>
                <c:pt idx="13037">
                  <c:v>-0.13403200000000001</c:v>
                </c:pt>
                <c:pt idx="13038">
                  <c:v>-0.13420000000000001</c:v>
                </c:pt>
                <c:pt idx="13039">
                  <c:v>-0.13440199999999999</c:v>
                </c:pt>
                <c:pt idx="13040">
                  <c:v>-0.134634</c:v>
                </c:pt>
                <c:pt idx="13041">
                  <c:v>-0.13489599999999999</c:v>
                </c:pt>
                <c:pt idx="13042">
                  <c:v>-0.135183</c:v>
                </c:pt>
                <c:pt idx="13043">
                  <c:v>-0.13549600000000001</c:v>
                </c:pt>
                <c:pt idx="13044">
                  <c:v>-0.13583700000000001</c:v>
                </c:pt>
                <c:pt idx="13045">
                  <c:v>-0.13620099999999999</c:v>
                </c:pt>
                <c:pt idx="13046">
                  <c:v>-0.13658600000000001</c:v>
                </c:pt>
                <c:pt idx="13047">
                  <c:v>-0.136993</c:v>
                </c:pt>
                <c:pt idx="13048">
                  <c:v>-0.13742499999999999</c:v>
                </c:pt>
                <c:pt idx="13049">
                  <c:v>-0.13788300000000001</c:v>
                </c:pt>
                <c:pt idx="13050">
                  <c:v>-0.13836399999999999</c:v>
                </c:pt>
                <c:pt idx="13051">
                  <c:v>-0.13886499999999999</c:v>
                </c:pt>
                <c:pt idx="13052">
                  <c:v>-0.13938800000000001</c:v>
                </c:pt>
                <c:pt idx="13053">
                  <c:v>-0.139935</c:v>
                </c:pt>
                <c:pt idx="13054">
                  <c:v>-0.14050299999999999</c:v>
                </c:pt>
                <c:pt idx="13055">
                  <c:v>-0.14108999999999999</c:v>
                </c:pt>
                <c:pt idx="13056">
                  <c:v>-0.14169000000000001</c:v>
                </c:pt>
                <c:pt idx="13057">
                  <c:v>-0.14229700000000001</c:v>
                </c:pt>
                <c:pt idx="13058">
                  <c:v>-0.142905</c:v>
                </c:pt>
                <c:pt idx="13059">
                  <c:v>-0.14351800000000001</c:v>
                </c:pt>
                <c:pt idx="13060">
                  <c:v>-0.144145</c:v>
                </c:pt>
                <c:pt idx="13061">
                  <c:v>-0.144788</c:v>
                </c:pt>
                <c:pt idx="13062">
                  <c:v>-0.14544199999999999</c:v>
                </c:pt>
                <c:pt idx="13063">
                  <c:v>-0.146094</c:v>
                </c:pt>
                <c:pt idx="13064">
                  <c:v>-0.146735</c:v>
                </c:pt>
                <c:pt idx="13065">
                  <c:v>-0.14736399999999999</c:v>
                </c:pt>
                <c:pt idx="13066">
                  <c:v>-0.14798500000000001</c:v>
                </c:pt>
                <c:pt idx="13067">
                  <c:v>-0.14859800000000001</c:v>
                </c:pt>
                <c:pt idx="13068">
                  <c:v>-0.149205</c:v>
                </c:pt>
                <c:pt idx="13069">
                  <c:v>-0.149811</c:v>
                </c:pt>
                <c:pt idx="13070">
                  <c:v>-0.150423</c:v>
                </c:pt>
                <c:pt idx="13071">
                  <c:v>-0.15103900000000001</c:v>
                </c:pt>
                <c:pt idx="13072">
                  <c:v>-0.151642</c:v>
                </c:pt>
                <c:pt idx="13073">
                  <c:v>-0.152226</c:v>
                </c:pt>
                <c:pt idx="13074">
                  <c:v>-0.15281</c:v>
                </c:pt>
                <c:pt idx="13075">
                  <c:v>-0.15339900000000001</c:v>
                </c:pt>
                <c:pt idx="13076">
                  <c:v>-0.15398700000000001</c:v>
                </c:pt>
                <c:pt idx="13077">
                  <c:v>-0.15457799999999999</c:v>
                </c:pt>
                <c:pt idx="13078">
                  <c:v>-0.15517600000000001</c:v>
                </c:pt>
                <c:pt idx="13079">
                  <c:v>-0.15578</c:v>
                </c:pt>
                <c:pt idx="13080">
                  <c:v>-0.156388</c:v>
                </c:pt>
                <c:pt idx="13081">
                  <c:v>-0.156998</c:v>
                </c:pt>
                <c:pt idx="13082">
                  <c:v>-0.15760399999999999</c:v>
                </c:pt>
                <c:pt idx="13083">
                  <c:v>-0.15820500000000001</c:v>
                </c:pt>
                <c:pt idx="13084">
                  <c:v>-0.15879699999999999</c:v>
                </c:pt>
                <c:pt idx="13085">
                  <c:v>-0.15937999999999999</c:v>
                </c:pt>
                <c:pt idx="13086">
                  <c:v>-0.15995500000000001</c:v>
                </c:pt>
                <c:pt idx="13087">
                  <c:v>-0.160519</c:v>
                </c:pt>
                <c:pt idx="13088">
                  <c:v>-0.161075</c:v>
                </c:pt>
                <c:pt idx="13089">
                  <c:v>-0.16163</c:v>
                </c:pt>
                <c:pt idx="13090">
                  <c:v>-0.162187</c:v>
                </c:pt>
                <c:pt idx="13091">
                  <c:v>-0.162741</c:v>
                </c:pt>
                <c:pt idx="13092">
                  <c:v>-0.16329099999999999</c:v>
                </c:pt>
                <c:pt idx="13093">
                  <c:v>-0.16383900000000001</c:v>
                </c:pt>
                <c:pt idx="13094">
                  <c:v>-0.16439300000000001</c:v>
                </c:pt>
                <c:pt idx="13095">
                  <c:v>-0.16495699999999999</c:v>
                </c:pt>
                <c:pt idx="13096">
                  <c:v>-0.16553300000000001</c:v>
                </c:pt>
                <c:pt idx="13097">
                  <c:v>-0.16611899999999999</c:v>
                </c:pt>
                <c:pt idx="13098">
                  <c:v>-0.16671800000000001</c:v>
                </c:pt>
                <c:pt idx="13099">
                  <c:v>-0.16733200000000001</c:v>
                </c:pt>
                <c:pt idx="13100">
                  <c:v>-0.16795599999999999</c:v>
                </c:pt>
                <c:pt idx="13101">
                  <c:v>-0.16858699999999999</c:v>
                </c:pt>
                <c:pt idx="13102">
                  <c:v>-0.16921900000000001</c:v>
                </c:pt>
                <c:pt idx="13103">
                  <c:v>-0.169854</c:v>
                </c:pt>
                <c:pt idx="13104">
                  <c:v>-0.170492</c:v>
                </c:pt>
                <c:pt idx="13105">
                  <c:v>-0.17113600000000001</c:v>
                </c:pt>
                <c:pt idx="13106">
                  <c:v>-0.17178199999999999</c:v>
                </c:pt>
                <c:pt idx="13107">
                  <c:v>-0.17242499999999999</c:v>
                </c:pt>
                <c:pt idx="13108">
                  <c:v>-0.17305999999999999</c:v>
                </c:pt>
                <c:pt idx="13109">
                  <c:v>-0.17368600000000001</c:v>
                </c:pt>
                <c:pt idx="13110">
                  <c:v>-0.17430499999999999</c:v>
                </c:pt>
                <c:pt idx="13111">
                  <c:v>-0.17491799999999999</c:v>
                </c:pt>
                <c:pt idx="13112">
                  <c:v>-0.17552899999999999</c:v>
                </c:pt>
                <c:pt idx="13113">
                  <c:v>-0.17613799999999999</c:v>
                </c:pt>
                <c:pt idx="13114">
                  <c:v>-0.17674500000000001</c:v>
                </c:pt>
                <c:pt idx="13115">
                  <c:v>-0.177345</c:v>
                </c:pt>
                <c:pt idx="13116">
                  <c:v>-0.17793600000000001</c:v>
                </c:pt>
                <c:pt idx="13117">
                  <c:v>-0.17851800000000001</c:v>
                </c:pt>
                <c:pt idx="13118">
                  <c:v>-0.179086</c:v>
                </c:pt>
                <c:pt idx="13119">
                  <c:v>-0.17963200000000001</c:v>
                </c:pt>
                <c:pt idx="13120">
                  <c:v>-0.18015600000000001</c:v>
                </c:pt>
                <c:pt idx="13121">
                  <c:v>-0.18065999999999999</c:v>
                </c:pt>
                <c:pt idx="13122">
                  <c:v>-0.181146</c:v>
                </c:pt>
                <c:pt idx="13123">
                  <c:v>-0.181614</c:v>
                </c:pt>
                <c:pt idx="13124">
                  <c:v>-0.182062</c:v>
                </c:pt>
                <c:pt idx="13125">
                  <c:v>-0.18249199999999999</c:v>
                </c:pt>
                <c:pt idx="13126">
                  <c:v>-0.18290600000000001</c:v>
                </c:pt>
                <c:pt idx="13127">
                  <c:v>-0.18330199999999999</c:v>
                </c:pt>
                <c:pt idx="13128">
                  <c:v>-0.18368200000000001</c:v>
                </c:pt>
                <c:pt idx="13129">
                  <c:v>-0.18404499999999999</c:v>
                </c:pt>
                <c:pt idx="13130">
                  <c:v>-0.184391</c:v>
                </c:pt>
                <c:pt idx="13131">
                  <c:v>-0.18471699999999999</c:v>
                </c:pt>
                <c:pt idx="13132">
                  <c:v>-0.18501999999999999</c:v>
                </c:pt>
                <c:pt idx="13133">
                  <c:v>-0.18529399999999999</c:v>
                </c:pt>
                <c:pt idx="13134">
                  <c:v>-0.18554000000000001</c:v>
                </c:pt>
                <c:pt idx="13135">
                  <c:v>-0.18575900000000001</c:v>
                </c:pt>
                <c:pt idx="13136">
                  <c:v>-0.18595300000000001</c:v>
                </c:pt>
                <c:pt idx="13137">
                  <c:v>-0.18612100000000001</c:v>
                </c:pt>
                <c:pt idx="13138">
                  <c:v>-0.18625900000000001</c:v>
                </c:pt>
                <c:pt idx="13139">
                  <c:v>-0.186361</c:v>
                </c:pt>
                <c:pt idx="13140">
                  <c:v>-0.18642400000000001</c:v>
                </c:pt>
                <c:pt idx="13141">
                  <c:v>-0.186447</c:v>
                </c:pt>
                <c:pt idx="13142">
                  <c:v>-0.18643000000000001</c:v>
                </c:pt>
                <c:pt idx="13143">
                  <c:v>-0.18637599999999999</c:v>
                </c:pt>
                <c:pt idx="13144">
                  <c:v>-0.18628500000000001</c:v>
                </c:pt>
                <c:pt idx="13145">
                  <c:v>-0.18615699999999999</c:v>
                </c:pt>
                <c:pt idx="13146">
                  <c:v>-0.18598700000000001</c:v>
                </c:pt>
                <c:pt idx="13147">
                  <c:v>-0.185775</c:v>
                </c:pt>
                <c:pt idx="13148">
                  <c:v>-0.18551999999999999</c:v>
                </c:pt>
                <c:pt idx="13149">
                  <c:v>-0.185222</c:v>
                </c:pt>
                <c:pt idx="13150">
                  <c:v>-0.18487700000000001</c:v>
                </c:pt>
                <c:pt idx="13151">
                  <c:v>-0.18448700000000001</c:v>
                </c:pt>
                <c:pt idx="13152">
                  <c:v>-0.184054</c:v>
                </c:pt>
                <c:pt idx="13153">
                  <c:v>-0.18357999999999999</c:v>
                </c:pt>
                <c:pt idx="13154">
                  <c:v>-0.183064</c:v>
                </c:pt>
                <c:pt idx="13155">
                  <c:v>-0.182504</c:v>
                </c:pt>
                <c:pt idx="13156">
                  <c:v>-0.18190200000000001</c:v>
                </c:pt>
                <c:pt idx="13157">
                  <c:v>-0.18126200000000001</c:v>
                </c:pt>
                <c:pt idx="13158">
                  <c:v>-0.180588</c:v>
                </c:pt>
                <c:pt idx="13159">
                  <c:v>-0.17985699999999999</c:v>
                </c:pt>
                <c:pt idx="13160">
                  <c:v>-0.17904600000000001</c:v>
                </c:pt>
                <c:pt idx="13161">
                  <c:v>-0.17818100000000001</c:v>
                </c:pt>
                <c:pt idx="13162">
                  <c:v>-0.177287</c:v>
                </c:pt>
                <c:pt idx="13163">
                  <c:v>-0.176348</c:v>
                </c:pt>
                <c:pt idx="13164">
                  <c:v>-0.17535899999999999</c:v>
                </c:pt>
                <c:pt idx="13165">
                  <c:v>-0.17433000000000001</c:v>
                </c:pt>
                <c:pt idx="13166">
                  <c:v>-0.173266</c:v>
                </c:pt>
                <c:pt idx="13167">
                  <c:v>-0.17216300000000001</c:v>
                </c:pt>
                <c:pt idx="13168">
                  <c:v>-0.171016</c:v>
                </c:pt>
                <c:pt idx="13169">
                  <c:v>-0.169825</c:v>
                </c:pt>
                <c:pt idx="13170">
                  <c:v>-0.16858999999999999</c:v>
                </c:pt>
                <c:pt idx="13171">
                  <c:v>-0.16731399999999999</c:v>
                </c:pt>
                <c:pt idx="13172">
                  <c:v>-0.16600000000000001</c:v>
                </c:pt>
                <c:pt idx="13173">
                  <c:v>-0.16464699999999999</c:v>
                </c:pt>
                <c:pt idx="13174">
                  <c:v>-0.16325600000000001</c:v>
                </c:pt>
                <c:pt idx="13175">
                  <c:v>-0.161826</c:v>
                </c:pt>
                <c:pt idx="13176">
                  <c:v>-0.16036300000000001</c:v>
                </c:pt>
                <c:pt idx="13177">
                  <c:v>-0.15887200000000001</c:v>
                </c:pt>
                <c:pt idx="13178">
                  <c:v>-0.157362</c:v>
                </c:pt>
                <c:pt idx="13179">
                  <c:v>-0.155838</c:v>
                </c:pt>
                <c:pt idx="13180">
                  <c:v>-0.154304</c:v>
                </c:pt>
                <c:pt idx="13181">
                  <c:v>-0.152755</c:v>
                </c:pt>
                <c:pt idx="13182">
                  <c:v>-0.15119299999999999</c:v>
                </c:pt>
                <c:pt idx="13183">
                  <c:v>-0.149618</c:v>
                </c:pt>
                <c:pt idx="13184">
                  <c:v>-0.14802899999999999</c:v>
                </c:pt>
                <c:pt idx="13185">
                  <c:v>-0.146423</c:v>
                </c:pt>
                <c:pt idx="13186">
                  <c:v>-0.14480000000000001</c:v>
                </c:pt>
                <c:pt idx="13187">
                  <c:v>-0.14316200000000001</c:v>
                </c:pt>
                <c:pt idx="13188">
                  <c:v>-0.14150699999999999</c:v>
                </c:pt>
                <c:pt idx="13189">
                  <c:v>-0.13983400000000001</c:v>
                </c:pt>
                <c:pt idx="13190">
                  <c:v>-0.13814100000000001</c:v>
                </c:pt>
                <c:pt idx="13191">
                  <c:v>-0.13642899999999999</c:v>
                </c:pt>
                <c:pt idx="13192">
                  <c:v>-0.13469900000000001</c:v>
                </c:pt>
                <c:pt idx="13193">
                  <c:v>-0.13295000000000001</c:v>
                </c:pt>
                <c:pt idx="13194">
                  <c:v>-0.13118299999999999</c:v>
                </c:pt>
                <c:pt idx="13195">
                  <c:v>-0.12939600000000001</c:v>
                </c:pt>
                <c:pt idx="13196">
                  <c:v>-0.12759000000000001</c:v>
                </c:pt>
                <c:pt idx="13197">
                  <c:v>-0.12576499999999999</c:v>
                </c:pt>
                <c:pt idx="13198">
                  <c:v>-0.123922</c:v>
                </c:pt>
                <c:pt idx="13199">
                  <c:v>-0.122061</c:v>
                </c:pt>
                <c:pt idx="13200">
                  <c:v>-0.120183</c:v>
                </c:pt>
                <c:pt idx="13201">
                  <c:v>-0.11829000000000001</c:v>
                </c:pt>
                <c:pt idx="13202">
                  <c:v>-0.11638</c:v>
                </c:pt>
                <c:pt idx="13203">
                  <c:v>-0.114457</c:v>
                </c:pt>
                <c:pt idx="13204">
                  <c:v>-0.11252</c:v>
                </c:pt>
                <c:pt idx="13205">
                  <c:v>-0.110569</c:v>
                </c:pt>
                <c:pt idx="13206">
                  <c:v>-0.10860300000000001</c:v>
                </c:pt>
                <c:pt idx="13207">
                  <c:v>-0.10662099999999999</c:v>
                </c:pt>
                <c:pt idx="13208">
                  <c:v>-0.10462</c:v>
                </c:pt>
                <c:pt idx="13209">
                  <c:v>-0.102599</c:v>
                </c:pt>
                <c:pt idx="13210">
                  <c:v>-0.10055600000000001</c:v>
                </c:pt>
                <c:pt idx="13211">
                  <c:v>-9.8493899999999995E-2</c:v>
                </c:pt>
                <c:pt idx="13212">
                  <c:v>-9.6418599999999993E-2</c:v>
                </c:pt>
                <c:pt idx="13213">
                  <c:v>-9.4336299999999998E-2</c:v>
                </c:pt>
                <c:pt idx="13214">
                  <c:v>-9.2248999999999998E-2</c:v>
                </c:pt>
                <c:pt idx="13215">
                  <c:v>-9.0155200000000005E-2</c:v>
                </c:pt>
                <c:pt idx="13216">
                  <c:v>-8.8055300000000003E-2</c:v>
                </c:pt>
                <c:pt idx="13217">
                  <c:v>-8.5951799999999995E-2</c:v>
                </c:pt>
                <c:pt idx="13218">
                  <c:v>-8.3845299999999998E-2</c:v>
                </c:pt>
                <c:pt idx="13219">
                  <c:v>-8.1732200000000005E-2</c:v>
                </c:pt>
                <c:pt idx="13220">
                  <c:v>-7.9608799999999993E-2</c:v>
                </c:pt>
                <c:pt idx="13221">
                  <c:v>-7.7473899999999998E-2</c:v>
                </c:pt>
                <c:pt idx="13222">
                  <c:v>-7.5326900000000002E-2</c:v>
                </c:pt>
                <c:pt idx="13223">
                  <c:v>-7.3168200000000003E-2</c:v>
                </c:pt>
                <c:pt idx="13224">
                  <c:v>-7.0999099999999996E-2</c:v>
                </c:pt>
                <c:pt idx="13225">
                  <c:v>-6.8817799999999998E-2</c:v>
                </c:pt>
                <c:pt idx="13226">
                  <c:v>-6.6618999999999998E-2</c:v>
                </c:pt>
                <c:pt idx="13227">
                  <c:v>-6.4399999999999999E-2</c:v>
                </c:pt>
                <c:pt idx="13228">
                  <c:v>-6.2163900000000001E-2</c:v>
                </c:pt>
                <c:pt idx="13229">
                  <c:v>-5.99166E-2</c:v>
                </c:pt>
                <c:pt idx="13230">
                  <c:v>-5.7663600000000002E-2</c:v>
                </c:pt>
                <c:pt idx="13231">
                  <c:v>-5.5409199999999999E-2</c:v>
                </c:pt>
                <c:pt idx="13232">
                  <c:v>-5.3158499999999997E-2</c:v>
                </c:pt>
                <c:pt idx="13233">
                  <c:v>-5.0913600000000003E-2</c:v>
                </c:pt>
                <c:pt idx="13234">
                  <c:v>-4.8674200000000001E-2</c:v>
                </c:pt>
                <c:pt idx="13235">
                  <c:v>-4.6442499999999998E-2</c:v>
                </c:pt>
                <c:pt idx="13236">
                  <c:v>-4.4221999999999997E-2</c:v>
                </c:pt>
                <c:pt idx="13237">
                  <c:v>-4.2017400000000003E-2</c:v>
                </c:pt>
                <c:pt idx="13238">
                  <c:v>-3.9836000000000003E-2</c:v>
                </c:pt>
                <c:pt idx="13239">
                  <c:v>-3.7684099999999998E-2</c:v>
                </c:pt>
                <c:pt idx="13240">
                  <c:v>-3.5566500000000001E-2</c:v>
                </c:pt>
                <c:pt idx="13241">
                  <c:v>-3.34881E-2</c:v>
                </c:pt>
                <c:pt idx="13242">
                  <c:v>-3.1450800000000001E-2</c:v>
                </c:pt>
                <c:pt idx="13243">
                  <c:v>-2.9451999999999999E-2</c:v>
                </c:pt>
                <c:pt idx="13244">
                  <c:v>-2.7492200000000001E-2</c:v>
                </c:pt>
                <c:pt idx="13245">
                  <c:v>-2.5582000000000001E-2</c:v>
                </c:pt>
                <c:pt idx="13246">
                  <c:v>-2.3718699999999999E-2</c:v>
                </c:pt>
                <c:pt idx="13247">
                  <c:v>-2.1867500000000002E-2</c:v>
                </c:pt>
                <c:pt idx="13248">
                  <c:v>-2.0025899999999999E-2</c:v>
                </c:pt>
                <c:pt idx="13249">
                  <c:v>-1.82376E-2</c:v>
                </c:pt>
                <c:pt idx="13250">
                  <c:v>-1.6510500000000001E-2</c:v>
                </c:pt>
                <c:pt idx="13251">
                  <c:v>-1.4826600000000001E-2</c:v>
                </c:pt>
                <c:pt idx="13252">
                  <c:v>-1.3192000000000001E-2</c:v>
                </c:pt>
                <c:pt idx="13253">
                  <c:v>-1.1617199999999999E-2</c:v>
                </c:pt>
                <c:pt idx="13254">
                  <c:v>-1.0104E-2</c:v>
                </c:pt>
                <c:pt idx="13255" formatCode="0.00E+00">
                  <c:v>-8.65316E-3</c:v>
                </c:pt>
                <c:pt idx="13256" formatCode="0.00E+00">
                  <c:v>-7.2649999999999998E-3</c:v>
                </c:pt>
                <c:pt idx="13257" formatCode="0.00E+00">
                  <c:v>-5.9396500000000003E-3</c:v>
                </c:pt>
                <c:pt idx="13258" formatCode="0.00E+00">
                  <c:v>-4.6788300000000001E-3</c:v>
                </c:pt>
                <c:pt idx="13259" formatCode="0.00E+00">
                  <c:v>-3.48679E-3</c:v>
                </c:pt>
                <c:pt idx="13260" formatCode="0.00E+00">
                  <c:v>-2.3682500000000001E-3</c:v>
                </c:pt>
                <c:pt idx="13261" formatCode="0.00E+00">
                  <c:v>-1.3265E-3</c:v>
                </c:pt>
                <c:pt idx="13262" formatCode="0.00E+00">
                  <c:v>-3.6385299999999997E-4</c:v>
                </c:pt>
                <c:pt idx="13263" formatCode="0.00E+00">
                  <c:v>5.1600300000000001E-4</c:v>
                </c:pt>
                <c:pt idx="13264" formatCode="0.00E+00">
                  <c:v>1.3066900000000001E-3</c:v>
                </c:pt>
                <c:pt idx="13265" formatCode="0.00E+00">
                  <c:v>2.0007499999999999E-3</c:v>
                </c:pt>
                <c:pt idx="13266" formatCode="0.00E+00">
                  <c:v>2.59246E-3</c:v>
                </c:pt>
                <c:pt idx="13267" formatCode="0.00E+00">
                  <c:v>3.0784900000000001E-3</c:v>
                </c:pt>
                <c:pt idx="13268" formatCode="0.00E+00">
                  <c:v>3.45671E-3</c:v>
                </c:pt>
                <c:pt idx="13269" formatCode="0.00E+00">
                  <c:v>3.72479E-3</c:v>
                </c:pt>
                <c:pt idx="13270" formatCode="0.00E+00">
                  <c:v>3.8798600000000002E-3</c:v>
                </c:pt>
                <c:pt idx="13271" formatCode="0.00E+00">
                  <c:v>3.9196300000000003E-3</c:v>
                </c:pt>
                <c:pt idx="13272" formatCode="0.00E+00">
                  <c:v>3.8437300000000001E-3</c:v>
                </c:pt>
                <c:pt idx="13273" formatCode="0.00E+00">
                  <c:v>3.6532600000000002E-3</c:v>
                </c:pt>
                <c:pt idx="13274" formatCode="0.00E+00">
                  <c:v>3.3491300000000001E-3</c:v>
                </c:pt>
                <c:pt idx="13275" formatCode="0.00E+00">
                  <c:v>2.9321899999999999E-3</c:v>
                </c:pt>
                <c:pt idx="13276" formatCode="0.00E+00">
                  <c:v>2.4044499999999998E-3</c:v>
                </c:pt>
                <c:pt idx="13277" formatCode="0.00E+00">
                  <c:v>1.76716E-3</c:v>
                </c:pt>
                <c:pt idx="13278" formatCode="0.00E+00">
                  <c:v>1.0191E-3</c:v>
                </c:pt>
                <c:pt idx="13279" formatCode="0.00E+00">
                  <c:v>1.5823500000000001E-4</c:v>
                </c:pt>
                <c:pt idx="13280" formatCode="0.00E+00">
                  <c:v>-8.1539600000000002E-4</c:v>
                </c:pt>
                <c:pt idx="13281" formatCode="0.00E+00">
                  <c:v>-1.8979800000000001E-3</c:v>
                </c:pt>
                <c:pt idx="13282" formatCode="0.00E+00">
                  <c:v>-3.0855100000000001E-3</c:v>
                </c:pt>
                <c:pt idx="13283" formatCode="0.00E+00">
                  <c:v>-4.3772400000000001E-3</c:v>
                </c:pt>
                <c:pt idx="13284" formatCode="0.00E+00">
                  <c:v>-5.7739200000000001E-3</c:v>
                </c:pt>
                <c:pt idx="13285" formatCode="0.00E+00">
                  <c:v>-7.2769100000000001E-3</c:v>
                </c:pt>
                <c:pt idx="13286" formatCode="0.00E+00">
                  <c:v>-8.8882900000000001E-3</c:v>
                </c:pt>
                <c:pt idx="13287">
                  <c:v>-1.06084E-2</c:v>
                </c:pt>
                <c:pt idx="13288">
                  <c:v>-1.24358E-2</c:v>
                </c:pt>
                <c:pt idx="13289">
                  <c:v>-1.4369399999999999E-2</c:v>
                </c:pt>
                <c:pt idx="13290">
                  <c:v>-1.6408699999999998E-2</c:v>
                </c:pt>
                <c:pt idx="13291">
                  <c:v>-1.8552099999999998E-2</c:v>
                </c:pt>
                <c:pt idx="13292">
                  <c:v>-2.0795899999999999E-2</c:v>
                </c:pt>
                <c:pt idx="13293">
                  <c:v>-2.3135699999999999E-2</c:v>
                </c:pt>
                <c:pt idx="13294">
                  <c:v>-2.5567699999999999E-2</c:v>
                </c:pt>
                <c:pt idx="13295">
                  <c:v>-2.8089900000000001E-2</c:v>
                </c:pt>
                <c:pt idx="13296">
                  <c:v>-3.0700999999999999E-2</c:v>
                </c:pt>
                <c:pt idx="13297">
                  <c:v>-3.3398400000000002E-2</c:v>
                </c:pt>
                <c:pt idx="13298">
                  <c:v>-3.6179200000000002E-2</c:v>
                </c:pt>
                <c:pt idx="13299">
                  <c:v>-3.9041899999999997E-2</c:v>
                </c:pt>
                <c:pt idx="13300">
                  <c:v>-4.1986200000000001E-2</c:v>
                </c:pt>
                <c:pt idx="13301">
                  <c:v>-4.5010599999999998E-2</c:v>
                </c:pt>
                <c:pt idx="13302">
                  <c:v>-4.8111500000000001E-2</c:v>
                </c:pt>
                <c:pt idx="13303">
                  <c:v>-5.1284299999999998E-2</c:v>
                </c:pt>
                <c:pt idx="13304">
                  <c:v>-5.4524099999999999E-2</c:v>
                </c:pt>
                <c:pt idx="13305">
                  <c:v>-5.7823699999999999E-2</c:v>
                </c:pt>
                <c:pt idx="13306">
                  <c:v>-6.1175399999999998E-2</c:v>
                </c:pt>
                <c:pt idx="13307">
                  <c:v>-6.4573900000000004E-2</c:v>
                </c:pt>
                <c:pt idx="13308">
                  <c:v>-6.8016999999999994E-2</c:v>
                </c:pt>
                <c:pt idx="13309">
                  <c:v>-7.1504700000000004E-2</c:v>
                </c:pt>
                <c:pt idx="13310">
                  <c:v>-7.5036699999999998E-2</c:v>
                </c:pt>
                <c:pt idx="13311">
                  <c:v>-7.8609999999999999E-2</c:v>
                </c:pt>
                <c:pt idx="13312">
                  <c:v>-8.2219600000000004E-2</c:v>
                </c:pt>
                <c:pt idx="13313">
                  <c:v>-8.5856699999999994E-2</c:v>
                </c:pt>
                <c:pt idx="13314">
                  <c:v>-8.95122E-2</c:v>
                </c:pt>
                <c:pt idx="13315">
                  <c:v>-9.3180899999999997E-2</c:v>
                </c:pt>
                <c:pt idx="13316">
                  <c:v>-9.6857799999999994E-2</c:v>
                </c:pt>
                <c:pt idx="13317">
                  <c:v>-0.100535</c:v>
                </c:pt>
                <c:pt idx="13318">
                  <c:v>-0.104204</c:v>
                </c:pt>
                <c:pt idx="13319">
                  <c:v>-0.107865</c:v>
                </c:pt>
                <c:pt idx="13320">
                  <c:v>-0.111516</c:v>
                </c:pt>
                <c:pt idx="13321">
                  <c:v>-0.115151</c:v>
                </c:pt>
                <c:pt idx="13322">
                  <c:v>-0.11876100000000001</c:v>
                </c:pt>
                <c:pt idx="13323">
                  <c:v>-0.12234399999999999</c:v>
                </c:pt>
                <c:pt idx="13324">
                  <c:v>-0.12589500000000001</c:v>
                </c:pt>
                <c:pt idx="13325">
                  <c:v>-0.12940599999999999</c:v>
                </c:pt>
                <c:pt idx="13326">
                  <c:v>-0.13286600000000001</c:v>
                </c:pt>
                <c:pt idx="13327">
                  <c:v>-0.136268</c:v>
                </c:pt>
                <c:pt idx="13328">
                  <c:v>-0.13960800000000001</c:v>
                </c:pt>
                <c:pt idx="13329">
                  <c:v>-0.14288400000000001</c:v>
                </c:pt>
                <c:pt idx="13330">
                  <c:v>-0.146091</c:v>
                </c:pt>
                <c:pt idx="13331">
                  <c:v>-0.149226</c:v>
                </c:pt>
                <c:pt idx="13332">
                  <c:v>-0.15228700000000001</c:v>
                </c:pt>
                <c:pt idx="13333">
                  <c:v>-0.15527099999999999</c:v>
                </c:pt>
                <c:pt idx="13334">
                  <c:v>-0.15817100000000001</c:v>
                </c:pt>
                <c:pt idx="13335">
                  <c:v>-0.16098299999999999</c:v>
                </c:pt>
                <c:pt idx="13336">
                  <c:v>-0.16370299999999999</c:v>
                </c:pt>
                <c:pt idx="13337">
                  <c:v>-0.166327</c:v>
                </c:pt>
                <c:pt idx="13338">
                  <c:v>-0.16885</c:v>
                </c:pt>
                <c:pt idx="13339">
                  <c:v>-0.17127200000000001</c:v>
                </c:pt>
                <c:pt idx="13340">
                  <c:v>-0.17358999999999999</c:v>
                </c:pt>
                <c:pt idx="13341">
                  <c:v>-0.17580200000000001</c:v>
                </c:pt>
                <c:pt idx="13342">
                  <c:v>-0.17790500000000001</c:v>
                </c:pt>
                <c:pt idx="13343">
                  <c:v>-0.179896</c:v>
                </c:pt>
                <c:pt idx="13344">
                  <c:v>-0.18177099999999999</c:v>
                </c:pt>
                <c:pt idx="13345">
                  <c:v>-0.18352299999999999</c:v>
                </c:pt>
                <c:pt idx="13346">
                  <c:v>-0.18515000000000001</c:v>
                </c:pt>
                <c:pt idx="13347">
                  <c:v>-0.186644</c:v>
                </c:pt>
                <c:pt idx="13348">
                  <c:v>-0.188004</c:v>
                </c:pt>
                <c:pt idx="13349">
                  <c:v>-0.189224</c:v>
                </c:pt>
                <c:pt idx="13350">
                  <c:v>-0.190301</c:v>
                </c:pt>
                <c:pt idx="13351">
                  <c:v>-0.19123100000000001</c:v>
                </c:pt>
                <c:pt idx="13352">
                  <c:v>-0.19201499999999999</c:v>
                </c:pt>
                <c:pt idx="13353">
                  <c:v>-0.19265399999999999</c:v>
                </c:pt>
                <c:pt idx="13354">
                  <c:v>-0.19315299999999999</c:v>
                </c:pt>
                <c:pt idx="13355">
                  <c:v>-0.19350999999999999</c:v>
                </c:pt>
                <c:pt idx="13356">
                  <c:v>-0.19372400000000001</c:v>
                </c:pt>
                <c:pt idx="13357">
                  <c:v>-0.19378899999999999</c:v>
                </c:pt>
                <c:pt idx="13358">
                  <c:v>-0.19370299999999999</c:v>
                </c:pt>
                <c:pt idx="13359">
                  <c:v>-0.193466</c:v>
                </c:pt>
                <c:pt idx="13360">
                  <c:v>-0.193079</c:v>
                </c:pt>
                <c:pt idx="13361">
                  <c:v>-0.19254499999999999</c:v>
                </c:pt>
                <c:pt idx="13362">
                  <c:v>-0.19186600000000001</c:v>
                </c:pt>
                <c:pt idx="13363">
                  <c:v>-0.191049</c:v>
                </c:pt>
                <c:pt idx="13364">
                  <c:v>-0.19009699999999999</c:v>
                </c:pt>
                <c:pt idx="13365">
                  <c:v>-0.18900900000000001</c:v>
                </c:pt>
                <c:pt idx="13366">
                  <c:v>-0.18778600000000001</c:v>
                </c:pt>
                <c:pt idx="13367">
                  <c:v>-0.18642800000000001</c:v>
                </c:pt>
                <c:pt idx="13368">
                  <c:v>-0.18493799999999999</c:v>
                </c:pt>
                <c:pt idx="13369">
                  <c:v>-0.18331800000000001</c:v>
                </c:pt>
                <c:pt idx="13370">
                  <c:v>-0.181564</c:v>
                </c:pt>
                <c:pt idx="13371">
                  <c:v>-0.17967900000000001</c:v>
                </c:pt>
                <c:pt idx="13372">
                  <c:v>-0.17766799999999999</c:v>
                </c:pt>
                <c:pt idx="13373">
                  <c:v>-0.175537</c:v>
                </c:pt>
                <c:pt idx="13374">
                  <c:v>-0.17328299999999999</c:v>
                </c:pt>
                <c:pt idx="13375">
                  <c:v>-0.170904</c:v>
                </c:pt>
                <c:pt idx="13376">
                  <c:v>-0.16839999999999999</c:v>
                </c:pt>
                <c:pt idx="13377">
                  <c:v>-0.165773</c:v>
                </c:pt>
                <c:pt idx="13378" formatCode="0.00E+00">
                  <c:v>-0.163022</c:v>
                </c:pt>
                <c:pt idx="13379" formatCode="0.00E+00">
                  <c:v>-0.16014500000000001</c:v>
                </c:pt>
                <c:pt idx="13380" formatCode="0.00E+00">
                  <c:v>-0.15714700000000001</c:v>
                </c:pt>
                <c:pt idx="13381" formatCode="0.00E+00">
                  <c:v>-0.15403800000000001</c:v>
                </c:pt>
                <c:pt idx="13382" formatCode="0.00E+00">
                  <c:v>-0.15082200000000001</c:v>
                </c:pt>
                <c:pt idx="13383" formatCode="0.00E+00">
                  <c:v>-0.147506</c:v>
                </c:pt>
                <c:pt idx="13384">
                  <c:v>-0.144096</c:v>
                </c:pt>
                <c:pt idx="13385">
                  <c:v>-0.140597</c:v>
                </c:pt>
                <c:pt idx="13386">
                  <c:v>-0.137013</c:v>
                </c:pt>
                <c:pt idx="13387">
                  <c:v>-0.13334699999999999</c:v>
                </c:pt>
                <c:pt idx="13388">
                  <c:v>-0.129604</c:v>
                </c:pt>
                <c:pt idx="13389">
                  <c:v>-0.12579199999999999</c:v>
                </c:pt>
                <c:pt idx="13390">
                  <c:v>-0.121918</c:v>
                </c:pt>
                <c:pt idx="13391">
                  <c:v>-0.11798699999999999</c:v>
                </c:pt>
                <c:pt idx="13392">
                  <c:v>-0.11400100000000001</c:v>
                </c:pt>
                <c:pt idx="13393">
                  <c:v>-0.10996599999999999</c:v>
                </c:pt>
                <c:pt idx="13394">
                  <c:v>-0.105893</c:v>
                </c:pt>
                <c:pt idx="13395">
                  <c:v>-0.10179000000000001</c:v>
                </c:pt>
                <c:pt idx="13396">
                  <c:v>-9.7658999999999996E-2</c:v>
                </c:pt>
                <c:pt idx="13397">
                  <c:v>-9.3497300000000005E-2</c:v>
                </c:pt>
                <c:pt idx="13398">
                  <c:v>-8.9303599999999997E-2</c:v>
                </c:pt>
                <c:pt idx="13399">
                  <c:v>-8.5079699999999994E-2</c:v>
                </c:pt>
                <c:pt idx="13400">
                  <c:v>-8.0829600000000001E-2</c:v>
                </c:pt>
                <c:pt idx="13401">
                  <c:v>-7.6557600000000003E-2</c:v>
                </c:pt>
                <c:pt idx="13402">
                  <c:v>-7.2267700000000004E-2</c:v>
                </c:pt>
                <c:pt idx="13403">
                  <c:v>-6.7967399999999997E-2</c:v>
                </c:pt>
                <c:pt idx="13404">
                  <c:v>-6.3670699999999997E-2</c:v>
                </c:pt>
                <c:pt idx="13405">
                  <c:v>-5.9391199999999998E-2</c:v>
                </c:pt>
                <c:pt idx="13406">
                  <c:v>-5.5135200000000002E-2</c:v>
                </c:pt>
                <c:pt idx="13407">
                  <c:v>-5.0903999999999998E-2</c:v>
                </c:pt>
                <c:pt idx="13408">
                  <c:v>-4.6700800000000001E-2</c:v>
                </c:pt>
                <c:pt idx="13409">
                  <c:v>-4.2530100000000001E-2</c:v>
                </c:pt>
                <c:pt idx="13410">
                  <c:v>-3.8395499999999999E-2</c:v>
                </c:pt>
                <c:pt idx="13411">
                  <c:v>-3.4302300000000001E-2</c:v>
                </c:pt>
                <c:pt idx="13412">
                  <c:v>-3.0258500000000001E-2</c:v>
                </c:pt>
                <c:pt idx="13413">
                  <c:v>-2.62721E-2</c:v>
                </c:pt>
                <c:pt idx="13414">
                  <c:v>-2.2350499999999999E-2</c:v>
                </c:pt>
                <c:pt idx="13415">
                  <c:v>-1.8502399999999999E-2</c:v>
                </c:pt>
                <c:pt idx="13416">
                  <c:v>-1.4737800000000001E-2</c:v>
                </c:pt>
                <c:pt idx="13417">
                  <c:v>-1.1063099999999999E-2</c:v>
                </c:pt>
                <c:pt idx="13418" formatCode="0.00E+00">
                  <c:v>-7.4812300000000002E-3</c:v>
                </c:pt>
                <c:pt idx="13419" formatCode="0.00E+00">
                  <c:v>-3.9958299999999997E-3</c:v>
                </c:pt>
                <c:pt idx="13420" formatCode="0.00E+00">
                  <c:v>-6.1101600000000003E-4</c:v>
                </c:pt>
                <c:pt idx="13421" formatCode="0.00E+00">
                  <c:v>2.6679899999999999E-3</c:v>
                </c:pt>
                <c:pt idx="13422" formatCode="0.00E+00">
                  <c:v>5.83542E-3</c:v>
                </c:pt>
                <c:pt idx="13423" formatCode="0.00E+00">
                  <c:v>8.8871599999999999E-3</c:v>
                </c:pt>
                <c:pt idx="13424">
                  <c:v>1.1820799999999999E-2</c:v>
                </c:pt>
                <c:pt idx="13425">
                  <c:v>1.46347E-2</c:v>
                </c:pt>
                <c:pt idx="13426">
                  <c:v>1.7326299999999999E-2</c:v>
                </c:pt>
                <c:pt idx="13427">
                  <c:v>1.9891200000000001E-2</c:v>
                </c:pt>
                <c:pt idx="13428">
                  <c:v>2.23258E-2</c:v>
                </c:pt>
                <c:pt idx="13429">
                  <c:v>2.4629399999999999E-2</c:v>
                </c:pt>
                <c:pt idx="13430">
                  <c:v>2.6802300000000001E-2</c:v>
                </c:pt>
                <c:pt idx="13431">
                  <c:v>2.8843799999999999E-2</c:v>
                </c:pt>
                <c:pt idx="13432">
                  <c:v>3.0751400000000002E-2</c:v>
                </c:pt>
                <c:pt idx="13433">
                  <c:v>3.2520199999999999E-2</c:v>
                </c:pt>
                <c:pt idx="13434" formatCode="0.00E+00">
                  <c:v>3.4142199999999998E-2</c:v>
                </c:pt>
                <c:pt idx="13435" formatCode="0.00E+00">
                  <c:v>3.5608899999999999E-2</c:v>
                </c:pt>
                <c:pt idx="13436" formatCode="0.00E+00">
                  <c:v>3.6914299999999997E-2</c:v>
                </c:pt>
                <c:pt idx="13437" formatCode="0.00E+00">
                  <c:v>3.8055100000000001E-2</c:v>
                </c:pt>
                <c:pt idx="13438" formatCode="0.00E+00">
                  <c:v>3.9028899999999998E-2</c:v>
                </c:pt>
                <c:pt idx="13439" formatCode="0.00E+00">
                  <c:v>3.9834799999999997E-2</c:v>
                </c:pt>
                <c:pt idx="13440">
                  <c:v>4.0472500000000002E-2</c:v>
                </c:pt>
                <c:pt idx="13441">
                  <c:v>4.0943E-2</c:v>
                </c:pt>
                <c:pt idx="13442">
                  <c:v>4.1251700000000002E-2</c:v>
                </c:pt>
                <c:pt idx="13443">
                  <c:v>4.1403599999999999E-2</c:v>
                </c:pt>
                <c:pt idx="13444">
                  <c:v>4.1397999999999997E-2</c:v>
                </c:pt>
                <c:pt idx="13445">
                  <c:v>4.1229399999999999E-2</c:v>
                </c:pt>
                <c:pt idx="13446">
                  <c:v>4.0892400000000002E-2</c:v>
                </c:pt>
                <c:pt idx="13447">
                  <c:v>4.0387100000000002E-2</c:v>
                </c:pt>
                <c:pt idx="13448">
                  <c:v>3.9719299999999999E-2</c:v>
                </c:pt>
                <c:pt idx="13449">
                  <c:v>3.8894600000000001E-2</c:v>
                </c:pt>
                <c:pt idx="13450">
                  <c:v>3.7916100000000001E-2</c:v>
                </c:pt>
                <c:pt idx="13451">
                  <c:v>3.67865E-2</c:v>
                </c:pt>
                <c:pt idx="13452">
                  <c:v>3.55083E-2</c:v>
                </c:pt>
                <c:pt idx="13453">
                  <c:v>3.4082599999999998E-2</c:v>
                </c:pt>
                <c:pt idx="13454">
                  <c:v>3.25077E-2</c:v>
                </c:pt>
                <c:pt idx="13455">
                  <c:v>3.0783499999999998E-2</c:v>
                </c:pt>
                <c:pt idx="13456">
                  <c:v>2.8910999999999999E-2</c:v>
                </c:pt>
                <c:pt idx="13457">
                  <c:v>2.6891100000000001E-2</c:v>
                </c:pt>
                <c:pt idx="13458">
                  <c:v>2.4728199999999999E-2</c:v>
                </c:pt>
                <c:pt idx="13459">
                  <c:v>2.2431799999999998E-2</c:v>
                </c:pt>
                <c:pt idx="13460">
                  <c:v>2.0010300000000002E-2</c:v>
                </c:pt>
                <c:pt idx="13461">
                  <c:v>1.7466300000000001E-2</c:v>
                </c:pt>
                <c:pt idx="13462">
                  <c:v>1.47969E-2</c:v>
                </c:pt>
                <c:pt idx="13463">
                  <c:v>1.1999599999999999E-2</c:v>
                </c:pt>
                <c:pt idx="13464" formatCode="0.00E+00">
                  <c:v>9.0743200000000003E-3</c:v>
                </c:pt>
                <c:pt idx="13465" formatCode="0.00E+00">
                  <c:v>6.0231199999999999E-3</c:v>
                </c:pt>
                <c:pt idx="13466" formatCode="0.00E+00">
                  <c:v>2.8519700000000001E-3</c:v>
                </c:pt>
                <c:pt idx="13467" formatCode="0.00E+00">
                  <c:v>-4.2960200000000001E-4</c:v>
                </c:pt>
                <c:pt idx="13468" formatCode="0.00E+00">
                  <c:v>-3.81007E-3</c:v>
                </c:pt>
                <c:pt idx="13469" formatCode="0.00E+00">
                  <c:v>-7.2774399999999996E-3</c:v>
                </c:pt>
                <c:pt idx="13470">
                  <c:v>-1.08228E-2</c:v>
                </c:pt>
                <c:pt idx="13471">
                  <c:v>-1.4440700000000001E-2</c:v>
                </c:pt>
                <c:pt idx="13472">
                  <c:v>-1.81236E-2</c:v>
                </c:pt>
                <c:pt idx="13473">
                  <c:v>-2.1860000000000001E-2</c:v>
                </c:pt>
                <c:pt idx="13474">
                  <c:v>-2.5643200000000001E-2</c:v>
                </c:pt>
                <c:pt idx="13475">
                  <c:v>-2.9474500000000001E-2</c:v>
                </c:pt>
                <c:pt idx="13476">
                  <c:v>-3.3356999999999998E-2</c:v>
                </c:pt>
                <c:pt idx="13477">
                  <c:v>-3.7290400000000001E-2</c:v>
                </c:pt>
                <c:pt idx="13478">
                  <c:v>-4.12731E-2</c:v>
                </c:pt>
                <c:pt idx="13479">
                  <c:v>-4.5303999999999997E-2</c:v>
                </c:pt>
                <c:pt idx="13480">
                  <c:v>-4.9380100000000003E-2</c:v>
                </c:pt>
                <c:pt idx="13481">
                  <c:v>-5.3494199999999999E-2</c:v>
                </c:pt>
                <c:pt idx="13482">
                  <c:v>-5.7638700000000001E-2</c:v>
                </c:pt>
                <c:pt idx="13483">
                  <c:v>-6.1807599999999997E-2</c:v>
                </c:pt>
                <c:pt idx="13484">
                  <c:v>-6.5997200000000006E-2</c:v>
                </c:pt>
                <c:pt idx="13485">
                  <c:v>-7.0203600000000005E-2</c:v>
                </c:pt>
                <c:pt idx="13486">
                  <c:v>-7.4420100000000003E-2</c:v>
                </c:pt>
                <c:pt idx="13487">
                  <c:v>-7.8639700000000007E-2</c:v>
                </c:pt>
                <c:pt idx="13488">
                  <c:v>-8.2858200000000007E-2</c:v>
                </c:pt>
                <c:pt idx="13489">
                  <c:v>-8.7068599999999996E-2</c:v>
                </c:pt>
                <c:pt idx="13490">
                  <c:v>-9.1258500000000006E-2</c:v>
                </c:pt>
                <c:pt idx="13491">
                  <c:v>-9.5412800000000006E-2</c:v>
                </c:pt>
                <c:pt idx="13492">
                  <c:v>-9.9520700000000004E-2</c:v>
                </c:pt>
                <c:pt idx="13493">
                  <c:v>-0.103578</c:v>
                </c:pt>
                <c:pt idx="13494">
                  <c:v>-0.107585</c:v>
                </c:pt>
                <c:pt idx="13495">
                  <c:v>-0.111539</c:v>
                </c:pt>
                <c:pt idx="13496">
                  <c:v>-0.115435</c:v>
                </c:pt>
                <c:pt idx="13497">
                  <c:v>-0.119268</c:v>
                </c:pt>
                <c:pt idx="13498">
                  <c:v>-0.12303500000000001</c:v>
                </c:pt>
                <c:pt idx="13499">
                  <c:v>-0.12673000000000001</c:v>
                </c:pt>
                <c:pt idx="13500">
                  <c:v>-0.13034499999999999</c:v>
                </c:pt>
                <c:pt idx="13501">
                  <c:v>-0.13387199999999999</c:v>
                </c:pt>
                <c:pt idx="13502">
                  <c:v>-0.13730100000000001</c:v>
                </c:pt>
                <c:pt idx="13503">
                  <c:v>-0.140625</c:v>
                </c:pt>
                <c:pt idx="13504">
                  <c:v>-0.14383699999999999</c:v>
                </c:pt>
                <c:pt idx="13505">
                  <c:v>-0.14693999999999999</c:v>
                </c:pt>
                <c:pt idx="13506">
                  <c:v>-0.14993600000000001</c:v>
                </c:pt>
                <c:pt idx="13507">
                  <c:v>-0.15282799999999999</c:v>
                </c:pt>
                <c:pt idx="13508">
                  <c:v>-0.155615</c:v>
                </c:pt>
                <c:pt idx="13509">
                  <c:v>-0.15829599999999999</c:v>
                </c:pt>
                <c:pt idx="13510">
                  <c:v>-0.16086500000000001</c:v>
                </c:pt>
                <c:pt idx="13511">
                  <c:v>-0.16331899999999999</c:v>
                </c:pt>
                <c:pt idx="13512">
                  <c:v>-0.16566</c:v>
                </c:pt>
                <c:pt idx="13513">
                  <c:v>-0.16789599999999999</c:v>
                </c:pt>
                <c:pt idx="13514">
                  <c:v>-0.17002800000000001</c:v>
                </c:pt>
                <c:pt idx="13515">
                  <c:v>-0.17205400000000001</c:v>
                </c:pt>
                <c:pt idx="13516">
                  <c:v>-0.17397099999999999</c:v>
                </c:pt>
                <c:pt idx="13517">
                  <c:v>-0.17577400000000001</c:v>
                </c:pt>
                <c:pt idx="13518">
                  <c:v>-0.177455</c:v>
                </c:pt>
                <c:pt idx="13519">
                  <c:v>-0.17901300000000001</c:v>
                </c:pt>
                <c:pt idx="13520">
                  <c:v>-0.180451</c:v>
                </c:pt>
                <c:pt idx="13521">
                  <c:v>-0.18176999999999999</c:v>
                </c:pt>
                <c:pt idx="13522">
                  <c:v>-0.18296699999999999</c:v>
                </c:pt>
                <c:pt idx="13523">
                  <c:v>-0.18403700000000001</c:v>
                </c:pt>
                <c:pt idx="13524">
                  <c:v>-0.184977</c:v>
                </c:pt>
                <c:pt idx="13525">
                  <c:v>-0.18578700000000001</c:v>
                </c:pt>
                <c:pt idx="13526">
                  <c:v>-0.18646399999999999</c:v>
                </c:pt>
                <c:pt idx="13527">
                  <c:v>-0.18700900000000001</c:v>
                </c:pt>
                <c:pt idx="13528">
                  <c:v>-0.18742800000000001</c:v>
                </c:pt>
                <c:pt idx="13529">
                  <c:v>-0.18773100000000001</c:v>
                </c:pt>
                <c:pt idx="13530">
                  <c:v>-0.18792300000000001</c:v>
                </c:pt>
                <c:pt idx="13531">
                  <c:v>-0.18800600000000001</c:v>
                </c:pt>
                <c:pt idx="13532">
                  <c:v>-0.18798400000000001</c:v>
                </c:pt>
                <c:pt idx="13533">
                  <c:v>-0.18785199999999999</c:v>
                </c:pt>
                <c:pt idx="13534">
                  <c:v>-0.187609</c:v>
                </c:pt>
                <c:pt idx="13535">
                  <c:v>-0.187254</c:v>
                </c:pt>
                <c:pt idx="13536">
                  <c:v>-0.18678800000000001</c:v>
                </c:pt>
                <c:pt idx="13537">
                  <c:v>-0.18621499999999999</c:v>
                </c:pt>
                <c:pt idx="13538">
                  <c:v>-0.18554300000000001</c:v>
                </c:pt>
                <c:pt idx="13539">
                  <c:v>-0.184779</c:v>
                </c:pt>
                <c:pt idx="13540">
                  <c:v>-0.18393399999999999</c:v>
                </c:pt>
                <c:pt idx="13541">
                  <c:v>-0.18301300000000001</c:v>
                </c:pt>
                <c:pt idx="13542">
                  <c:v>-0.18201899999999999</c:v>
                </c:pt>
                <c:pt idx="13543">
                  <c:v>-0.180952</c:v>
                </c:pt>
                <c:pt idx="13544">
                  <c:v>-0.17982200000000001</c:v>
                </c:pt>
                <c:pt idx="13545">
                  <c:v>-0.17863399999999999</c:v>
                </c:pt>
                <c:pt idx="13546">
                  <c:v>-0.17739199999999999</c:v>
                </c:pt>
                <c:pt idx="13547">
                  <c:v>-0.17609900000000001</c:v>
                </c:pt>
                <c:pt idx="13548">
                  <c:v>-0.174759</c:v>
                </c:pt>
                <c:pt idx="13549">
                  <c:v>-0.17337900000000001</c:v>
                </c:pt>
                <c:pt idx="13550">
                  <c:v>-0.171956</c:v>
                </c:pt>
                <c:pt idx="13551">
                  <c:v>-0.170487</c:v>
                </c:pt>
                <c:pt idx="13552">
                  <c:v>-0.16897499999999999</c:v>
                </c:pt>
                <c:pt idx="13553">
                  <c:v>-0.16742199999999999</c:v>
                </c:pt>
                <c:pt idx="13554">
                  <c:v>-0.165828</c:v>
                </c:pt>
                <c:pt idx="13555">
                  <c:v>-0.16419700000000001</c:v>
                </c:pt>
                <c:pt idx="13556">
                  <c:v>-0.16253999999999999</c:v>
                </c:pt>
                <c:pt idx="13557">
                  <c:v>-0.16086900000000001</c:v>
                </c:pt>
                <c:pt idx="13558">
                  <c:v>-0.15918599999999999</c:v>
                </c:pt>
                <c:pt idx="13559">
                  <c:v>-0.157495</c:v>
                </c:pt>
                <c:pt idx="13560">
                  <c:v>-0.155802</c:v>
                </c:pt>
                <c:pt idx="13561">
                  <c:v>-0.154116</c:v>
                </c:pt>
                <c:pt idx="13562" formatCode="0.00E+00">
                  <c:v>-0.15243999999999999</c:v>
                </c:pt>
                <c:pt idx="13563" formatCode="0.00E+00">
                  <c:v>-0.15077499999999999</c:v>
                </c:pt>
                <c:pt idx="13564" formatCode="0.00E+00">
                  <c:v>-0.14913000000000001</c:v>
                </c:pt>
                <c:pt idx="13565" formatCode="0.00E+00">
                  <c:v>-0.14751600000000001</c:v>
                </c:pt>
                <c:pt idx="13566" formatCode="0.00E+00">
                  <c:v>-0.14593700000000001</c:v>
                </c:pt>
                <c:pt idx="13567" formatCode="0.00E+00">
                  <c:v>-0.14439099999999999</c:v>
                </c:pt>
                <c:pt idx="13568" formatCode="0.00E+00">
                  <c:v>-0.142877</c:v>
                </c:pt>
                <c:pt idx="13569" formatCode="0.00E+00">
                  <c:v>-0.14139299999999999</c:v>
                </c:pt>
                <c:pt idx="13570" formatCode="0.00E+00">
                  <c:v>-0.13994599999999999</c:v>
                </c:pt>
                <c:pt idx="13571" formatCode="0.00E+00">
                  <c:v>-0.138546</c:v>
                </c:pt>
                <c:pt idx="13572" formatCode="0.00E+00">
                  <c:v>-0.13720599999999999</c:v>
                </c:pt>
                <c:pt idx="13573" formatCode="0.00E+00">
                  <c:v>-0.135937</c:v>
                </c:pt>
                <c:pt idx="13574" formatCode="0.00E+00">
                  <c:v>-0.134739</c:v>
                </c:pt>
                <c:pt idx="13575" formatCode="0.00E+00">
                  <c:v>-0.133602</c:v>
                </c:pt>
                <c:pt idx="13576" formatCode="0.00E+00">
                  <c:v>-0.13252</c:v>
                </c:pt>
                <c:pt idx="13577" formatCode="0.00E+00">
                  <c:v>-0.131491</c:v>
                </c:pt>
                <c:pt idx="13578" formatCode="0.00E+00">
                  <c:v>-0.130518</c:v>
                </c:pt>
                <c:pt idx="13579" formatCode="0.00E+00">
                  <c:v>-0.129605</c:v>
                </c:pt>
                <c:pt idx="13580" formatCode="0.00E+00">
                  <c:v>-0.12875500000000001</c:v>
                </c:pt>
                <c:pt idx="13581" formatCode="0.00E+00">
                  <c:v>-0.127971</c:v>
                </c:pt>
                <c:pt idx="13582" formatCode="0.00E+00">
                  <c:v>-0.12726100000000001</c:v>
                </c:pt>
                <c:pt idx="13583" formatCode="0.00E+00">
                  <c:v>-0.12662399999999999</c:v>
                </c:pt>
                <c:pt idx="13584" formatCode="0.00E+00">
                  <c:v>-0.12606000000000001</c:v>
                </c:pt>
                <c:pt idx="13585" formatCode="0.00E+00">
                  <c:v>-0.12556400000000001</c:v>
                </c:pt>
                <c:pt idx="13586" formatCode="0.00E+00">
                  <c:v>-0.125134</c:v>
                </c:pt>
                <c:pt idx="13587" formatCode="0.00E+00">
                  <c:v>-0.124769</c:v>
                </c:pt>
                <c:pt idx="13588" formatCode="0.00E+00">
                  <c:v>-0.124475</c:v>
                </c:pt>
                <c:pt idx="13589" formatCode="0.00E+00">
                  <c:v>-0.12426</c:v>
                </c:pt>
                <c:pt idx="13590" formatCode="0.00E+00">
                  <c:v>-0.124125</c:v>
                </c:pt>
                <c:pt idx="13591" formatCode="0.00E+00">
                  <c:v>-0.124066</c:v>
                </c:pt>
                <c:pt idx="13592" formatCode="0.00E+00">
                  <c:v>-0.12407899999999999</c:v>
                </c:pt>
                <c:pt idx="13593">
                  <c:v>-0.124158</c:v>
                </c:pt>
                <c:pt idx="13594">
                  <c:v>-0.124296</c:v>
                </c:pt>
                <c:pt idx="13595">
                  <c:v>-0.124484</c:v>
                </c:pt>
                <c:pt idx="13596">
                  <c:v>-0.12471500000000001</c:v>
                </c:pt>
                <c:pt idx="13597">
                  <c:v>-0.124983</c:v>
                </c:pt>
                <c:pt idx="13598">
                  <c:v>-0.12528800000000001</c:v>
                </c:pt>
                <c:pt idx="13599">
                  <c:v>-0.12562999999999999</c:v>
                </c:pt>
                <c:pt idx="13600">
                  <c:v>-0.12601399999999999</c:v>
                </c:pt>
                <c:pt idx="13601">
                  <c:v>-0.126447</c:v>
                </c:pt>
                <c:pt idx="13602">
                  <c:v>-0.12692700000000001</c:v>
                </c:pt>
                <c:pt idx="13603">
                  <c:v>-0.127446</c:v>
                </c:pt>
                <c:pt idx="13604">
                  <c:v>-0.12798999999999999</c:v>
                </c:pt>
                <c:pt idx="13605">
                  <c:v>-0.12855800000000001</c:v>
                </c:pt>
                <c:pt idx="13606">
                  <c:v>-0.12915299999999999</c:v>
                </c:pt>
                <c:pt idx="13607">
                  <c:v>-0.12978100000000001</c:v>
                </c:pt>
                <c:pt idx="13608">
                  <c:v>-0.130439</c:v>
                </c:pt>
                <c:pt idx="13609">
                  <c:v>-0.13112799999999999</c:v>
                </c:pt>
                <c:pt idx="13610">
                  <c:v>-0.13184599999999999</c:v>
                </c:pt>
                <c:pt idx="13611">
                  <c:v>-0.13258900000000001</c:v>
                </c:pt>
                <c:pt idx="13612">
                  <c:v>-0.13334799999999999</c:v>
                </c:pt>
                <c:pt idx="13613">
                  <c:v>-0.13411200000000001</c:v>
                </c:pt>
                <c:pt idx="13614">
                  <c:v>-0.134877</c:v>
                </c:pt>
                <c:pt idx="13615">
                  <c:v>-0.13563800000000001</c:v>
                </c:pt>
                <c:pt idx="13616">
                  <c:v>-0.13638800000000001</c:v>
                </c:pt>
                <c:pt idx="13617">
                  <c:v>-0.137124</c:v>
                </c:pt>
                <c:pt idx="13618">
                  <c:v>-0.13784299999999999</c:v>
                </c:pt>
                <c:pt idx="13619">
                  <c:v>-0.13853699999999999</c:v>
                </c:pt>
                <c:pt idx="13620">
                  <c:v>-0.13919999999999999</c:v>
                </c:pt>
                <c:pt idx="13621">
                  <c:v>-0.13982700000000001</c:v>
                </c:pt>
                <c:pt idx="13622">
                  <c:v>-0.14041999999999999</c:v>
                </c:pt>
                <c:pt idx="13623">
                  <c:v>-0.14097799999999999</c:v>
                </c:pt>
                <c:pt idx="13624">
                  <c:v>-0.14149600000000001</c:v>
                </c:pt>
                <c:pt idx="13625">
                  <c:v>-0.14197199999999999</c:v>
                </c:pt>
                <c:pt idx="13626">
                  <c:v>-0.142402</c:v>
                </c:pt>
                <c:pt idx="13627">
                  <c:v>-0.14278299999999999</c:v>
                </c:pt>
                <c:pt idx="13628">
                  <c:v>-0.14310600000000001</c:v>
                </c:pt>
                <c:pt idx="13629">
                  <c:v>-0.143371</c:v>
                </c:pt>
                <c:pt idx="13630">
                  <c:v>-0.14357700000000001</c:v>
                </c:pt>
                <c:pt idx="13631">
                  <c:v>-0.14371800000000001</c:v>
                </c:pt>
                <c:pt idx="13632">
                  <c:v>-0.143788</c:v>
                </c:pt>
                <c:pt idx="13633">
                  <c:v>-0.143786</c:v>
                </c:pt>
                <c:pt idx="13634">
                  <c:v>-0.14371300000000001</c:v>
                </c:pt>
                <c:pt idx="13635">
                  <c:v>-0.143568</c:v>
                </c:pt>
                <c:pt idx="13636">
                  <c:v>-0.143344</c:v>
                </c:pt>
                <c:pt idx="13637">
                  <c:v>-0.143043</c:v>
                </c:pt>
                <c:pt idx="13638">
                  <c:v>-0.14266400000000001</c:v>
                </c:pt>
                <c:pt idx="13639">
                  <c:v>-0.14221</c:v>
                </c:pt>
                <c:pt idx="13640">
                  <c:v>-0.141679</c:v>
                </c:pt>
                <c:pt idx="13641">
                  <c:v>-0.141073</c:v>
                </c:pt>
                <c:pt idx="13642">
                  <c:v>-0.14038800000000001</c:v>
                </c:pt>
                <c:pt idx="13643">
                  <c:v>-0.139622</c:v>
                </c:pt>
                <c:pt idx="13644">
                  <c:v>-0.13877100000000001</c:v>
                </c:pt>
                <c:pt idx="13645">
                  <c:v>-0.13783300000000001</c:v>
                </c:pt>
                <c:pt idx="13646">
                  <c:v>-0.13680600000000001</c:v>
                </c:pt>
                <c:pt idx="13647">
                  <c:v>-0.13569200000000001</c:v>
                </c:pt>
                <c:pt idx="13648">
                  <c:v>-0.134488</c:v>
                </c:pt>
                <c:pt idx="13649">
                  <c:v>-0.13319400000000001</c:v>
                </c:pt>
                <c:pt idx="13650">
                  <c:v>-0.13181000000000001</c:v>
                </c:pt>
                <c:pt idx="13651">
                  <c:v>-0.130331</c:v>
                </c:pt>
                <c:pt idx="13652">
                  <c:v>-0.12875800000000001</c:v>
                </c:pt>
                <c:pt idx="13653">
                  <c:v>-0.12709300000000001</c:v>
                </c:pt>
                <c:pt idx="13654">
                  <c:v>-0.12534000000000001</c:v>
                </c:pt>
                <c:pt idx="13655">
                  <c:v>-0.123497</c:v>
                </c:pt>
                <c:pt idx="13656">
                  <c:v>-0.12156599999999999</c:v>
                </c:pt>
                <c:pt idx="13657">
                  <c:v>-0.119547</c:v>
                </c:pt>
                <c:pt idx="13658">
                  <c:v>-0.117441</c:v>
                </c:pt>
                <c:pt idx="13659">
                  <c:v>-0.115248</c:v>
                </c:pt>
                <c:pt idx="13660">
                  <c:v>-0.112971</c:v>
                </c:pt>
                <c:pt idx="13661">
                  <c:v>-0.110611</c:v>
                </c:pt>
                <c:pt idx="13662">
                  <c:v>-0.108168</c:v>
                </c:pt>
                <c:pt idx="13663">
                  <c:v>-0.10564</c:v>
                </c:pt>
                <c:pt idx="13664">
                  <c:v>-0.103024</c:v>
                </c:pt>
                <c:pt idx="13665">
                  <c:v>-0.100331</c:v>
                </c:pt>
                <c:pt idx="13666">
                  <c:v>-9.7571900000000003E-2</c:v>
                </c:pt>
                <c:pt idx="13667">
                  <c:v>-9.4758700000000001E-2</c:v>
                </c:pt>
                <c:pt idx="13668">
                  <c:v>-9.1895500000000005E-2</c:v>
                </c:pt>
                <c:pt idx="13669">
                  <c:v>-8.8982500000000006E-2</c:v>
                </c:pt>
                <c:pt idx="13670">
                  <c:v>-8.6021200000000006E-2</c:v>
                </c:pt>
                <c:pt idx="13671">
                  <c:v>-8.30148E-2</c:v>
                </c:pt>
                <c:pt idx="13672">
                  <c:v>-7.9966800000000005E-2</c:v>
                </c:pt>
                <c:pt idx="13673">
                  <c:v>-7.6881900000000003E-2</c:v>
                </c:pt>
                <c:pt idx="13674">
                  <c:v>-7.3767899999999997E-2</c:v>
                </c:pt>
                <c:pt idx="13675">
                  <c:v>-7.0632E-2</c:v>
                </c:pt>
                <c:pt idx="13676">
                  <c:v>-6.7478099999999999E-2</c:v>
                </c:pt>
                <c:pt idx="13677">
                  <c:v>-6.43093E-2</c:v>
                </c:pt>
                <c:pt idx="13678">
                  <c:v>-6.1128299999999997E-2</c:v>
                </c:pt>
                <c:pt idx="13679">
                  <c:v>-5.7936500000000002E-2</c:v>
                </c:pt>
                <c:pt idx="13680">
                  <c:v>-5.4735300000000001E-2</c:v>
                </c:pt>
                <c:pt idx="13681">
                  <c:v>-5.1529800000000001E-2</c:v>
                </c:pt>
                <c:pt idx="13682">
                  <c:v>-4.8327599999999998E-2</c:v>
                </c:pt>
                <c:pt idx="13683">
                  <c:v>-4.5134800000000003E-2</c:v>
                </c:pt>
                <c:pt idx="13684">
                  <c:v>-4.1957300000000003E-2</c:v>
                </c:pt>
                <c:pt idx="13685">
                  <c:v>-3.8803400000000002E-2</c:v>
                </c:pt>
                <c:pt idx="13686">
                  <c:v>-3.5680200000000002E-2</c:v>
                </c:pt>
                <c:pt idx="13687">
                  <c:v>-3.2591200000000001E-2</c:v>
                </c:pt>
                <c:pt idx="13688">
                  <c:v>-2.95401E-2</c:v>
                </c:pt>
                <c:pt idx="13689">
                  <c:v>-2.6533999999999999E-2</c:v>
                </c:pt>
                <c:pt idx="13690">
                  <c:v>-2.3581299999999999E-2</c:v>
                </c:pt>
                <c:pt idx="13691">
                  <c:v>-2.0688700000000001E-2</c:v>
                </c:pt>
                <c:pt idx="13692">
                  <c:v>-1.78619E-2</c:v>
                </c:pt>
                <c:pt idx="13693">
                  <c:v>-1.51053E-2</c:v>
                </c:pt>
                <c:pt idx="13694">
                  <c:v>-1.2423200000000001E-2</c:v>
                </c:pt>
                <c:pt idx="13695" formatCode="0.00E+00">
                  <c:v>-9.8215999999999998E-3</c:v>
                </c:pt>
                <c:pt idx="13696" formatCode="0.00E+00">
                  <c:v>-7.3046999999999999E-3</c:v>
                </c:pt>
                <c:pt idx="13697" formatCode="0.00E+00">
                  <c:v>-4.87486E-3</c:v>
                </c:pt>
                <c:pt idx="13698" formatCode="0.00E+00">
                  <c:v>-2.5363299999999998E-3</c:v>
                </c:pt>
                <c:pt idx="13699" formatCode="0.00E+00">
                  <c:v>-2.95467E-4</c:v>
                </c:pt>
                <c:pt idx="13700" formatCode="0.00E+00">
                  <c:v>1.84385E-3</c:v>
                </c:pt>
                <c:pt idx="13701" formatCode="0.00E+00">
                  <c:v>3.8819599999999998E-3</c:v>
                </c:pt>
                <c:pt idx="13702" formatCode="0.00E+00">
                  <c:v>5.8183499999999999E-3</c:v>
                </c:pt>
                <c:pt idx="13703" formatCode="0.00E+00">
                  <c:v>7.6478600000000002E-3</c:v>
                </c:pt>
                <c:pt idx="13704" formatCode="0.00E+00">
                  <c:v>9.3641000000000002E-3</c:v>
                </c:pt>
                <c:pt idx="13705">
                  <c:v>1.09634E-2</c:v>
                </c:pt>
                <c:pt idx="13706">
                  <c:v>1.2443900000000001E-2</c:v>
                </c:pt>
                <c:pt idx="13707">
                  <c:v>1.38044E-2</c:v>
                </c:pt>
                <c:pt idx="13708">
                  <c:v>1.50446E-2</c:v>
                </c:pt>
                <c:pt idx="13709">
                  <c:v>1.6162699999999999E-2</c:v>
                </c:pt>
                <c:pt idx="13710">
                  <c:v>1.71545E-2</c:v>
                </c:pt>
                <c:pt idx="13711">
                  <c:v>1.80156E-2</c:v>
                </c:pt>
                <c:pt idx="13712">
                  <c:v>1.8742700000000001E-2</c:v>
                </c:pt>
                <c:pt idx="13713">
                  <c:v>1.9334799999999999E-2</c:v>
                </c:pt>
                <c:pt idx="13714">
                  <c:v>1.9792199999999999E-2</c:v>
                </c:pt>
                <c:pt idx="13715">
                  <c:v>2.01145E-2</c:v>
                </c:pt>
                <c:pt idx="13716">
                  <c:v>2.0298900000000002E-2</c:v>
                </c:pt>
                <c:pt idx="13717">
                  <c:v>2.0343799999999999E-2</c:v>
                </c:pt>
                <c:pt idx="13718">
                  <c:v>2.0249E-2</c:v>
                </c:pt>
                <c:pt idx="13719">
                  <c:v>2.0014400000000002E-2</c:v>
                </c:pt>
                <c:pt idx="13720">
                  <c:v>1.9639799999999999E-2</c:v>
                </c:pt>
                <c:pt idx="13721">
                  <c:v>1.91261E-2</c:v>
                </c:pt>
                <c:pt idx="13722">
                  <c:v>1.8473699999999999E-2</c:v>
                </c:pt>
                <c:pt idx="13723">
                  <c:v>1.7682E-2</c:v>
                </c:pt>
                <c:pt idx="13724">
                  <c:v>1.67519E-2</c:v>
                </c:pt>
                <c:pt idx="13725">
                  <c:v>1.56846E-2</c:v>
                </c:pt>
                <c:pt idx="13726">
                  <c:v>1.4479499999999999E-2</c:v>
                </c:pt>
                <c:pt idx="13727">
                  <c:v>1.3138E-2</c:v>
                </c:pt>
                <c:pt idx="13728">
                  <c:v>1.1666599999999999E-2</c:v>
                </c:pt>
                <c:pt idx="13729">
                  <c:v>1.00727E-2</c:v>
                </c:pt>
                <c:pt idx="13730" formatCode="0.00E+00">
                  <c:v>8.3573099999999997E-3</c:v>
                </c:pt>
                <c:pt idx="13731" formatCode="0.00E+00">
                  <c:v>6.5196899999999999E-3</c:v>
                </c:pt>
                <c:pt idx="13732" formatCode="0.00E+00">
                  <c:v>4.5616700000000003E-3</c:v>
                </c:pt>
                <c:pt idx="13733" formatCode="0.00E+00">
                  <c:v>2.4860400000000001E-3</c:v>
                </c:pt>
                <c:pt idx="13734" formatCode="0.00E+00">
                  <c:v>2.9529699999999997E-4</c:v>
                </c:pt>
                <c:pt idx="13735" formatCode="0.00E+00">
                  <c:v>-2.0086000000000001E-3</c:v>
                </c:pt>
                <c:pt idx="13736" formatCode="0.00E+00">
                  <c:v>-4.4247699999999997E-3</c:v>
                </c:pt>
                <c:pt idx="13737" formatCode="0.00E+00">
                  <c:v>-6.9507400000000004E-3</c:v>
                </c:pt>
                <c:pt idx="13738" formatCode="0.00E+00">
                  <c:v>-9.5794299999999999E-3</c:v>
                </c:pt>
                <c:pt idx="13739">
                  <c:v>-1.23027E-2</c:v>
                </c:pt>
                <c:pt idx="13740">
                  <c:v>-1.51173E-2</c:v>
                </c:pt>
                <c:pt idx="13741">
                  <c:v>-1.8024600000000002E-2</c:v>
                </c:pt>
                <c:pt idx="13742">
                  <c:v>-2.1027400000000002E-2</c:v>
                </c:pt>
                <c:pt idx="13743">
                  <c:v>-2.4125199999999999E-2</c:v>
                </c:pt>
                <c:pt idx="13744">
                  <c:v>-2.7312099999999999E-2</c:v>
                </c:pt>
                <c:pt idx="13745">
                  <c:v>-3.058E-2</c:v>
                </c:pt>
                <c:pt idx="13746">
                  <c:v>-3.39227E-2</c:v>
                </c:pt>
                <c:pt idx="13747">
                  <c:v>-3.73367E-2</c:v>
                </c:pt>
                <c:pt idx="13748">
                  <c:v>-4.0818199999999999E-2</c:v>
                </c:pt>
                <c:pt idx="13749">
                  <c:v>-4.4359099999999999E-2</c:v>
                </c:pt>
                <c:pt idx="13750">
                  <c:v>-4.7953000000000003E-2</c:v>
                </c:pt>
                <c:pt idx="13751">
                  <c:v>-5.1597299999999999E-2</c:v>
                </c:pt>
                <c:pt idx="13752">
                  <c:v>-5.52881E-2</c:v>
                </c:pt>
                <c:pt idx="13753">
                  <c:v>-5.90194E-2</c:v>
                </c:pt>
                <c:pt idx="13754">
                  <c:v>-6.2785400000000005E-2</c:v>
                </c:pt>
                <c:pt idx="13755">
                  <c:v>-6.6579299999999994E-2</c:v>
                </c:pt>
                <c:pt idx="13756">
                  <c:v>-7.0391400000000007E-2</c:v>
                </c:pt>
                <c:pt idx="13757">
                  <c:v>-7.4216000000000004E-2</c:v>
                </c:pt>
                <c:pt idx="13758">
                  <c:v>-7.8047900000000003E-2</c:v>
                </c:pt>
                <c:pt idx="13759">
                  <c:v>-8.1854999999999997E-2</c:v>
                </c:pt>
                <c:pt idx="13760">
                  <c:v>-8.5609299999999999E-2</c:v>
                </c:pt>
                <c:pt idx="13761">
                  <c:v>-8.9338699999999993E-2</c:v>
                </c:pt>
                <c:pt idx="13762">
                  <c:v>-9.3063099999999996E-2</c:v>
                </c:pt>
                <c:pt idx="13763">
                  <c:v>-9.6756700000000001E-2</c:v>
                </c:pt>
                <c:pt idx="13764">
                  <c:v>-0.10041</c:v>
                </c:pt>
                <c:pt idx="13765">
                  <c:v>-0.104032</c:v>
                </c:pt>
                <c:pt idx="13766">
                  <c:v>-0.107626</c:v>
                </c:pt>
                <c:pt idx="13767">
                  <c:v>-0.11118599999999999</c:v>
                </c:pt>
                <c:pt idx="13768">
                  <c:v>-0.114706</c:v>
                </c:pt>
                <c:pt idx="13769">
                  <c:v>-0.11817900000000001</c:v>
                </c:pt>
                <c:pt idx="13770">
                  <c:v>-0.121601</c:v>
                </c:pt>
                <c:pt idx="13771">
                  <c:v>-0.124969</c:v>
                </c:pt>
                <c:pt idx="13772">
                  <c:v>-0.12828400000000001</c:v>
                </c:pt>
                <c:pt idx="13773">
                  <c:v>-0.13154199999999999</c:v>
                </c:pt>
                <c:pt idx="13774">
                  <c:v>-0.134739</c:v>
                </c:pt>
                <c:pt idx="13775">
                  <c:v>-0.137873</c:v>
                </c:pt>
                <c:pt idx="13776">
                  <c:v>-0.14094000000000001</c:v>
                </c:pt>
                <c:pt idx="13777">
                  <c:v>-0.14393900000000001</c:v>
                </c:pt>
                <c:pt idx="13778">
                  <c:v>-0.146867</c:v>
                </c:pt>
                <c:pt idx="13779">
                  <c:v>-0.14971999999999999</c:v>
                </c:pt>
                <c:pt idx="13780">
                  <c:v>-0.15249099999999999</c:v>
                </c:pt>
                <c:pt idx="13781">
                  <c:v>-0.155172</c:v>
                </c:pt>
                <c:pt idx="13782">
                  <c:v>-0.15775900000000001</c:v>
                </c:pt>
                <c:pt idx="13783">
                  <c:v>-0.160248</c:v>
                </c:pt>
                <c:pt idx="13784">
                  <c:v>-0.162638</c:v>
                </c:pt>
                <c:pt idx="13785">
                  <c:v>-0.16492599999999999</c:v>
                </c:pt>
                <c:pt idx="13786">
                  <c:v>-0.16710700000000001</c:v>
                </c:pt>
                <c:pt idx="13787">
                  <c:v>-0.169181</c:v>
                </c:pt>
                <c:pt idx="13788">
                  <c:v>-0.17114299999999999</c:v>
                </c:pt>
                <c:pt idx="13789">
                  <c:v>-0.17299200000000001</c:v>
                </c:pt>
                <c:pt idx="13790">
                  <c:v>-0.17472299999999999</c:v>
                </c:pt>
                <c:pt idx="13791">
                  <c:v>-0.17633399999999999</c:v>
                </c:pt>
                <c:pt idx="13792">
                  <c:v>-0.17782400000000001</c:v>
                </c:pt>
                <c:pt idx="13793">
                  <c:v>-0.17919199999999999</c:v>
                </c:pt>
                <c:pt idx="13794">
                  <c:v>-0.18044099999999999</c:v>
                </c:pt>
                <c:pt idx="13795">
                  <c:v>-0.18157100000000001</c:v>
                </c:pt>
                <c:pt idx="13796">
                  <c:v>-0.182584</c:v>
                </c:pt>
                <c:pt idx="13797">
                  <c:v>-0.18348</c:v>
                </c:pt>
                <c:pt idx="13798">
                  <c:v>-0.18426000000000001</c:v>
                </c:pt>
                <c:pt idx="13799">
                  <c:v>-0.184923</c:v>
                </c:pt>
                <c:pt idx="13800">
                  <c:v>-0.18547</c:v>
                </c:pt>
                <c:pt idx="13801">
                  <c:v>-0.18590100000000001</c:v>
                </c:pt>
                <c:pt idx="13802">
                  <c:v>-0.18621599999999999</c:v>
                </c:pt>
                <c:pt idx="13803">
                  <c:v>-0.186414</c:v>
                </c:pt>
                <c:pt idx="13804">
                  <c:v>-0.18649299999999999</c:v>
                </c:pt>
                <c:pt idx="13805">
                  <c:v>-0.18645500000000001</c:v>
                </c:pt>
                <c:pt idx="13806">
                  <c:v>-0.18629999999999999</c:v>
                </c:pt>
                <c:pt idx="13807">
                  <c:v>-0.186031</c:v>
                </c:pt>
                <c:pt idx="13808">
                  <c:v>-0.185645</c:v>
                </c:pt>
                <c:pt idx="13809">
                  <c:v>-0.185143</c:v>
                </c:pt>
                <c:pt idx="13810">
                  <c:v>-0.18452299999999999</c:v>
                </c:pt>
                <c:pt idx="13811">
                  <c:v>-0.18378700000000001</c:v>
                </c:pt>
                <c:pt idx="13812">
                  <c:v>-0.18293499999999999</c:v>
                </c:pt>
                <c:pt idx="13813">
                  <c:v>-0.181973</c:v>
                </c:pt>
                <c:pt idx="13814">
                  <c:v>-0.18090600000000001</c:v>
                </c:pt>
                <c:pt idx="13815">
                  <c:v>-0.17973900000000001</c:v>
                </c:pt>
                <c:pt idx="13816">
                  <c:v>-0.178478</c:v>
                </c:pt>
                <c:pt idx="13817">
                  <c:v>-0.17712900000000001</c:v>
                </c:pt>
                <c:pt idx="13818">
                  <c:v>-0.17569499999999999</c:v>
                </c:pt>
                <c:pt idx="13819">
                  <c:v>-0.17418</c:v>
                </c:pt>
                <c:pt idx="13820">
                  <c:v>-0.17258999999999999</c:v>
                </c:pt>
                <c:pt idx="13821">
                  <c:v>-0.17092599999999999</c:v>
                </c:pt>
                <c:pt idx="13822">
                  <c:v>-0.16918900000000001</c:v>
                </c:pt>
                <c:pt idx="13823">
                  <c:v>-0.16738400000000001</c:v>
                </c:pt>
                <c:pt idx="13824">
                  <c:v>-0.165515</c:v>
                </c:pt>
                <c:pt idx="13825">
                  <c:v>-0.16358500000000001</c:v>
                </c:pt>
                <c:pt idx="13826">
                  <c:v>-0.16158900000000001</c:v>
                </c:pt>
                <c:pt idx="13827">
                  <c:v>-0.159526</c:v>
                </c:pt>
                <c:pt idx="13828">
                  <c:v>-0.15739900000000001</c:v>
                </c:pt>
                <c:pt idx="13829">
                  <c:v>-0.15521299999999999</c:v>
                </c:pt>
                <c:pt idx="13830">
                  <c:v>-0.152973</c:v>
                </c:pt>
                <c:pt idx="13831">
                  <c:v>-0.15068200000000001</c:v>
                </c:pt>
                <c:pt idx="13832">
                  <c:v>-0.148345</c:v>
                </c:pt>
                <c:pt idx="13833">
                  <c:v>-0.14596200000000001</c:v>
                </c:pt>
                <c:pt idx="13834">
                  <c:v>-0.14352899999999999</c:v>
                </c:pt>
                <c:pt idx="13835">
                  <c:v>-0.14105000000000001</c:v>
                </c:pt>
                <c:pt idx="13836">
                  <c:v>-0.13853599999999999</c:v>
                </c:pt>
                <c:pt idx="13837">
                  <c:v>-0.13600000000000001</c:v>
                </c:pt>
                <c:pt idx="13838">
                  <c:v>-0.13344800000000001</c:v>
                </c:pt>
                <c:pt idx="13839">
                  <c:v>-0.130883</c:v>
                </c:pt>
                <c:pt idx="13840">
                  <c:v>-0.128306</c:v>
                </c:pt>
                <c:pt idx="13841">
                  <c:v>-0.125718</c:v>
                </c:pt>
                <c:pt idx="13842">
                  <c:v>-0.12312099999999999</c:v>
                </c:pt>
                <c:pt idx="13843">
                  <c:v>-0.120514</c:v>
                </c:pt>
                <c:pt idx="13844">
                  <c:v>-0.117899</c:v>
                </c:pt>
                <c:pt idx="13845">
                  <c:v>-0.115283</c:v>
                </c:pt>
                <c:pt idx="13846">
                  <c:v>-0.112673</c:v>
                </c:pt>
                <c:pt idx="13847">
                  <c:v>-0.11007500000000001</c:v>
                </c:pt>
                <c:pt idx="13848">
                  <c:v>-0.10749499999999999</c:v>
                </c:pt>
                <c:pt idx="13849">
                  <c:v>-0.104934</c:v>
                </c:pt>
                <c:pt idx="13850">
                  <c:v>-0.102396</c:v>
                </c:pt>
                <c:pt idx="13851">
                  <c:v>-9.9886199999999994E-2</c:v>
                </c:pt>
                <c:pt idx="13852">
                  <c:v>-9.7405500000000006E-2</c:v>
                </c:pt>
                <c:pt idx="13853">
                  <c:v>-9.4929299999999994E-2</c:v>
                </c:pt>
                <c:pt idx="13854">
                  <c:v>-9.2447100000000004E-2</c:v>
                </c:pt>
                <c:pt idx="13855">
                  <c:v>-8.9984599999999998E-2</c:v>
                </c:pt>
                <c:pt idx="13856">
                  <c:v>-8.7553400000000003E-2</c:v>
                </c:pt>
                <c:pt idx="13857">
                  <c:v>-8.5141099999999997E-2</c:v>
                </c:pt>
                <c:pt idx="13858">
                  <c:v>-8.2748299999999997E-2</c:v>
                </c:pt>
                <c:pt idx="13859">
                  <c:v>-8.0382499999999996E-2</c:v>
                </c:pt>
                <c:pt idx="13860">
                  <c:v>-7.8045500000000004E-2</c:v>
                </c:pt>
                <c:pt idx="13861">
                  <c:v>-7.5737799999999994E-2</c:v>
                </c:pt>
                <c:pt idx="13862">
                  <c:v>-7.3459800000000006E-2</c:v>
                </c:pt>
                <c:pt idx="13863">
                  <c:v>-7.1209599999999998E-2</c:v>
                </c:pt>
                <c:pt idx="13864">
                  <c:v>-6.8985500000000005E-2</c:v>
                </c:pt>
                <c:pt idx="13865">
                  <c:v>-6.6788100000000003E-2</c:v>
                </c:pt>
                <c:pt idx="13866">
                  <c:v>-6.4620899999999995E-2</c:v>
                </c:pt>
                <c:pt idx="13867">
                  <c:v>-6.2488200000000001E-2</c:v>
                </c:pt>
                <c:pt idx="13868">
                  <c:v>-6.0393500000000003E-2</c:v>
                </c:pt>
                <c:pt idx="13869">
                  <c:v>-5.8339099999999998E-2</c:v>
                </c:pt>
                <c:pt idx="13870">
                  <c:v>-5.6326099999999997E-2</c:v>
                </c:pt>
                <c:pt idx="13871">
                  <c:v>-5.43557E-2</c:v>
                </c:pt>
                <c:pt idx="13872">
                  <c:v>-5.2430600000000001E-2</c:v>
                </c:pt>
                <c:pt idx="13873">
                  <c:v>-5.0552399999999997E-2</c:v>
                </c:pt>
                <c:pt idx="13874">
                  <c:v>-4.8719100000000001E-2</c:v>
                </c:pt>
                <c:pt idx="13875">
                  <c:v>-4.6927900000000002E-2</c:v>
                </c:pt>
                <c:pt idx="13876">
                  <c:v>-4.5178599999999999E-2</c:v>
                </c:pt>
                <c:pt idx="13877">
                  <c:v>-4.3473199999999997E-2</c:v>
                </c:pt>
                <c:pt idx="13878">
                  <c:v>-4.1811800000000003E-2</c:v>
                </c:pt>
                <c:pt idx="13879">
                  <c:v>-4.0191900000000003E-2</c:v>
                </c:pt>
                <c:pt idx="13880">
                  <c:v>-3.8610899999999997E-2</c:v>
                </c:pt>
                <c:pt idx="13881">
                  <c:v>-3.7066200000000001E-2</c:v>
                </c:pt>
                <c:pt idx="13882">
                  <c:v>-3.5557499999999999E-2</c:v>
                </c:pt>
                <c:pt idx="13883">
                  <c:v>-3.4083200000000001E-2</c:v>
                </c:pt>
                <c:pt idx="13884">
                  <c:v>-3.2624899999999998E-2</c:v>
                </c:pt>
                <c:pt idx="13885">
                  <c:v>-3.1164899999999999E-2</c:v>
                </c:pt>
                <c:pt idx="13886">
                  <c:v>-2.97194E-2</c:v>
                </c:pt>
                <c:pt idx="13887">
                  <c:v>-2.8303499999999999E-2</c:v>
                </c:pt>
                <c:pt idx="13888">
                  <c:v>-2.69053E-2</c:v>
                </c:pt>
                <c:pt idx="13889">
                  <c:v>-2.5519900000000002E-2</c:v>
                </c:pt>
                <c:pt idx="13890">
                  <c:v>-2.41549E-2</c:v>
                </c:pt>
                <c:pt idx="13891">
                  <c:v>-2.2813400000000001E-2</c:v>
                </c:pt>
                <c:pt idx="13892">
                  <c:v>-2.14945E-2</c:v>
                </c:pt>
                <c:pt idx="13893">
                  <c:v>-2.01957E-2</c:v>
                </c:pt>
                <c:pt idx="13894">
                  <c:v>-1.89146E-2</c:v>
                </c:pt>
                <c:pt idx="13895">
                  <c:v>-1.7649600000000001E-2</c:v>
                </c:pt>
                <c:pt idx="13896">
                  <c:v>-1.6400399999999999E-2</c:v>
                </c:pt>
                <c:pt idx="13897">
                  <c:v>-1.5166600000000001E-2</c:v>
                </c:pt>
                <c:pt idx="13898">
                  <c:v>-1.39472E-2</c:v>
                </c:pt>
                <c:pt idx="13899">
                  <c:v>-1.2740700000000001E-2</c:v>
                </c:pt>
                <c:pt idx="13900">
                  <c:v>-1.1547399999999999E-2</c:v>
                </c:pt>
                <c:pt idx="13901">
                  <c:v>-1.03683E-2</c:v>
                </c:pt>
                <c:pt idx="13902" formatCode="0.00E+00">
                  <c:v>-9.2035299999999997E-3</c:v>
                </c:pt>
                <c:pt idx="13903" formatCode="0.00E+00">
                  <c:v>-8.0527099999999994E-3</c:v>
                </c:pt>
                <c:pt idx="13904" formatCode="0.00E+00">
                  <c:v>-6.91517E-3</c:v>
                </c:pt>
                <c:pt idx="13905" formatCode="0.00E+00">
                  <c:v>-5.7896199999999997E-3</c:v>
                </c:pt>
                <c:pt idx="13906" formatCode="0.00E+00">
                  <c:v>-4.6747400000000001E-3</c:v>
                </c:pt>
                <c:pt idx="13907" formatCode="0.00E+00">
                  <c:v>-3.56954E-3</c:v>
                </c:pt>
                <c:pt idx="13908" formatCode="0.00E+00">
                  <c:v>-2.47336E-3</c:v>
                </c:pt>
                <c:pt idx="13909" formatCode="0.00E+00">
                  <c:v>-1.3854200000000001E-3</c:v>
                </c:pt>
                <c:pt idx="13910" formatCode="0.00E+00">
                  <c:v>-3.0477999999999999E-4</c:v>
                </c:pt>
                <c:pt idx="13911" formatCode="0.00E+00">
                  <c:v>7.6922500000000001E-4</c:v>
                </c:pt>
                <c:pt idx="13912" formatCode="0.00E+00">
                  <c:v>1.83763E-3</c:v>
                </c:pt>
                <c:pt idx="13913" formatCode="0.00E+00">
                  <c:v>2.9029699999999999E-3</c:v>
                </c:pt>
                <c:pt idx="13914" formatCode="0.00E+00">
                  <c:v>3.9674699999999999E-3</c:v>
                </c:pt>
                <c:pt idx="13915" formatCode="0.00E+00">
                  <c:v>5.0314599999999998E-3</c:v>
                </c:pt>
                <c:pt idx="13916" formatCode="0.00E+00">
                  <c:v>6.0948199999999999E-3</c:v>
                </c:pt>
                <c:pt idx="13917" formatCode="0.00E+00">
                  <c:v>7.1568200000000004E-3</c:v>
                </c:pt>
                <c:pt idx="13918" formatCode="0.00E+00">
                  <c:v>8.2161100000000004E-3</c:v>
                </c:pt>
                <c:pt idx="13919" formatCode="0.00E+00">
                  <c:v>9.2733499999999996E-3</c:v>
                </c:pt>
                <c:pt idx="13920">
                  <c:v>1.0330499999999999E-2</c:v>
                </c:pt>
                <c:pt idx="13921">
                  <c:v>1.1388799999999999E-2</c:v>
                </c:pt>
                <c:pt idx="13922">
                  <c:v>1.2448000000000001E-2</c:v>
                </c:pt>
                <c:pt idx="13923">
                  <c:v>1.3507999999999999E-2</c:v>
                </c:pt>
                <c:pt idx="13924">
                  <c:v>1.45687E-2</c:v>
                </c:pt>
                <c:pt idx="13925">
                  <c:v>1.5629500000000001E-2</c:v>
                </c:pt>
                <c:pt idx="13926">
                  <c:v>1.6690799999999999E-2</c:v>
                </c:pt>
                <c:pt idx="13927">
                  <c:v>1.7755E-2</c:v>
                </c:pt>
                <c:pt idx="13928">
                  <c:v>1.8824299999999999E-2</c:v>
                </c:pt>
                <c:pt idx="13929">
                  <c:v>1.9897499999999999E-2</c:v>
                </c:pt>
                <c:pt idx="13930">
                  <c:v>2.0972399999999999E-2</c:v>
                </c:pt>
                <c:pt idx="13931">
                  <c:v>2.2047500000000001E-2</c:v>
                </c:pt>
                <c:pt idx="13932">
                  <c:v>2.31221E-2</c:v>
                </c:pt>
                <c:pt idx="13933">
                  <c:v>2.4196700000000002E-2</c:v>
                </c:pt>
                <c:pt idx="13934">
                  <c:v>2.52737E-2</c:v>
                </c:pt>
                <c:pt idx="13935">
                  <c:v>2.6355099999999999E-2</c:v>
                </c:pt>
                <c:pt idx="13936">
                  <c:v>2.7440900000000001E-2</c:v>
                </c:pt>
                <c:pt idx="13937">
                  <c:v>2.8528700000000001E-2</c:v>
                </c:pt>
                <c:pt idx="13938">
                  <c:v>2.9615300000000001E-2</c:v>
                </c:pt>
                <c:pt idx="13939">
                  <c:v>3.06979E-2</c:v>
                </c:pt>
                <c:pt idx="13940">
                  <c:v>3.1774799999999999E-2</c:v>
                </c:pt>
                <c:pt idx="13941">
                  <c:v>3.2843600000000001E-2</c:v>
                </c:pt>
                <c:pt idx="13942">
                  <c:v>3.39029E-2</c:v>
                </c:pt>
                <c:pt idx="13943">
                  <c:v>3.4953999999999999E-2</c:v>
                </c:pt>
                <c:pt idx="13944">
                  <c:v>3.5998799999999997E-2</c:v>
                </c:pt>
                <c:pt idx="13945">
                  <c:v>3.70365E-2</c:v>
                </c:pt>
                <c:pt idx="13946">
                  <c:v>3.8066000000000003E-2</c:v>
                </c:pt>
                <c:pt idx="13947">
                  <c:v>3.9087799999999999E-2</c:v>
                </c:pt>
                <c:pt idx="13948">
                  <c:v>4.0101199999999997E-2</c:v>
                </c:pt>
                <c:pt idx="13949">
                  <c:v>4.1104599999999998E-2</c:v>
                </c:pt>
                <c:pt idx="13950">
                  <c:v>4.2097500000000003E-2</c:v>
                </c:pt>
                <c:pt idx="13951">
                  <c:v>4.3081300000000003E-2</c:v>
                </c:pt>
                <c:pt idx="13952">
                  <c:v>4.4056600000000001E-2</c:v>
                </c:pt>
                <c:pt idx="13953">
                  <c:v>4.5022699999999999E-2</c:v>
                </c:pt>
                <c:pt idx="13954">
                  <c:v>4.5977799999999999E-2</c:v>
                </c:pt>
                <c:pt idx="13955">
                  <c:v>4.6920099999999999E-2</c:v>
                </c:pt>
                <c:pt idx="13956">
                  <c:v>4.7847300000000002E-2</c:v>
                </c:pt>
                <c:pt idx="13957">
                  <c:v>4.8757599999999998E-2</c:v>
                </c:pt>
                <c:pt idx="13958">
                  <c:v>4.9651000000000001E-2</c:v>
                </c:pt>
                <c:pt idx="13959">
                  <c:v>5.05298E-2</c:v>
                </c:pt>
                <c:pt idx="13960">
                  <c:v>5.1393899999999999E-2</c:v>
                </c:pt>
                <c:pt idx="13961">
                  <c:v>5.22397E-2</c:v>
                </c:pt>
                <c:pt idx="13962">
                  <c:v>5.3062999999999999E-2</c:v>
                </c:pt>
                <c:pt idx="13963">
                  <c:v>5.3860499999999999E-2</c:v>
                </c:pt>
                <c:pt idx="13964">
                  <c:v>5.4630699999999997E-2</c:v>
                </c:pt>
                <c:pt idx="13965">
                  <c:v>5.53745E-2</c:v>
                </c:pt>
                <c:pt idx="13966">
                  <c:v>5.6092000000000003E-2</c:v>
                </c:pt>
                <c:pt idx="13967">
                  <c:v>5.6782100000000002E-2</c:v>
                </c:pt>
                <c:pt idx="13968">
                  <c:v>5.7443899999999999E-2</c:v>
                </c:pt>
                <c:pt idx="13969">
                  <c:v>5.8076200000000001E-2</c:v>
                </c:pt>
                <c:pt idx="13970">
                  <c:v>5.8677E-2</c:v>
                </c:pt>
                <c:pt idx="13971">
                  <c:v>5.9244199999999997E-2</c:v>
                </c:pt>
                <c:pt idx="13972">
                  <c:v>5.9775700000000001E-2</c:v>
                </c:pt>
                <c:pt idx="13973">
                  <c:v>6.02696E-2</c:v>
                </c:pt>
                <c:pt idx="13974">
                  <c:v>6.0725500000000002E-2</c:v>
                </c:pt>
                <c:pt idx="13975">
                  <c:v>6.1143500000000003E-2</c:v>
                </c:pt>
                <c:pt idx="13976">
                  <c:v>6.1522599999999997E-2</c:v>
                </c:pt>
                <c:pt idx="13977">
                  <c:v>6.1862E-2</c:v>
                </c:pt>
                <c:pt idx="13978">
                  <c:v>6.2162000000000002E-2</c:v>
                </c:pt>
                <c:pt idx="13979">
                  <c:v>6.2422199999999997E-2</c:v>
                </c:pt>
                <c:pt idx="13980">
                  <c:v>6.2640600000000005E-2</c:v>
                </c:pt>
                <c:pt idx="13981">
                  <c:v>6.2815200000000002E-2</c:v>
                </c:pt>
                <c:pt idx="13982">
                  <c:v>6.2944E-2</c:v>
                </c:pt>
                <c:pt idx="13983">
                  <c:v>6.3025200000000003E-2</c:v>
                </c:pt>
                <c:pt idx="13984">
                  <c:v>6.3057600000000005E-2</c:v>
                </c:pt>
                <c:pt idx="13985">
                  <c:v>6.3040100000000002E-2</c:v>
                </c:pt>
                <c:pt idx="13986">
                  <c:v>6.2970499999999999E-2</c:v>
                </c:pt>
                <c:pt idx="13987">
                  <c:v>6.2847299999999995E-2</c:v>
                </c:pt>
                <c:pt idx="13988">
                  <c:v>6.2670299999999998E-2</c:v>
                </c:pt>
                <c:pt idx="13989">
                  <c:v>6.24392E-2</c:v>
                </c:pt>
                <c:pt idx="13990">
                  <c:v>6.2153300000000002E-2</c:v>
                </c:pt>
                <c:pt idx="13991">
                  <c:v>6.1810900000000002E-2</c:v>
                </c:pt>
                <c:pt idx="13992">
                  <c:v>6.1410800000000001E-2</c:v>
                </c:pt>
                <c:pt idx="13993">
                  <c:v>6.0953E-2</c:v>
                </c:pt>
                <c:pt idx="13994">
                  <c:v>6.0437299999999999E-2</c:v>
                </c:pt>
                <c:pt idx="13995">
                  <c:v>5.98635E-2</c:v>
                </c:pt>
                <c:pt idx="13996">
                  <c:v>5.9231600000000002E-2</c:v>
                </c:pt>
                <c:pt idx="13997">
                  <c:v>5.8541099999999999E-2</c:v>
                </c:pt>
                <c:pt idx="13998">
                  <c:v>5.7792200000000002E-2</c:v>
                </c:pt>
                <c:pt idx="13999">
                  <c:v>5.6986000000000002E-2</c:v>
                </c:pt>
                <c:pt idx="14000">
                  <c:v>5.6123300000000001E-2</c:v>
                </c:pt>
                <c:pt idx="14001">
                  <c:v>5.52046E-2</c:v>
                </c:pt>
                <c:pt idx="14002">
                  <c:v>5.4230500000000001E-2</c:v>
                </c:pt>
                <c:pt idx="14003">
                  <c:v>5.3201699999999998E-2</c:v>
                </c:pt>
                <c:pt idx="14004">
                  <c:v>5.2118400000000002E-2</c:v>
                </c:pt>
                <c:pt idx="14005">
                  <c:v>5.0981600000000002E-2</c:v>
                </c:pt>
                <c:pt idx="14006">
                  <c:v>4.9792700000000002E-2</c:v>
                </c:pt>
                <c:pt idx="14007">
                  <c:v>4.8553600000000002E-2</c:v>
                </c:pt>
                <c:pt idx="14008">
                  <c:v>4.7266299999999997E-2</c:v>
                </c:pt>
                <c:pt idx="14009">
                  <c:v>4.5931699999999999E-2</c:v>
                </c:pt>
                <c:pt idx="14010">
                  <c:v>4.4549699999999998E-2</c:v>
                </c:pt>
                <c:pt idx="14011">
                  <c:v>4.3120600000000002E-2</c:v>
                </c:pt>
                <c:pt idx="14012">
                  <c:v>4.1646000000000002E-2</c:v>
                </c:pt>
                <c:pt idx="14013">
                  <c:v>4.0127799999999998E-2</c:v>
                </c:pt>
                <c:pt idx="14014">
                  <c:v>3.8567400000000002E-2</c:v>
                </c:pt>
                <c:pt idx="14015">
                  <c:v>3.6966600000000002E-2</c:v>
                </c:pt>
                <c:pt idx="14016">
                  <c:v>3.5326999999999997E-2</c:v>
                </c:pt>
                <c:pt idx="14017">
                  <c:v>3.3650199999999998E-2</c:v>
                </c:pt>
                <c:pt idx="14018">
                  <c:v>3.1937599999999997E-2</c:v>
                </c:pt>
                <c:pt idx="14019">
                  <c:v>3.0191599999999999E-2</c:v>
                </c:pt>
                <c:pt idx="14020">
                  <c:v>2.8415200000000002E-2</c:v>
                </c:pt>
                <c:pt idx="14021">
                  <c:v>2.6611300000000001E-2</c:v>
                </c:pt>
                <c:pt idx="14022">
                  <c:v>2.47823E-2</c:v>
                </c:pt>
                <c:pt idx="14023">
                  <c:v>2.2931099999999999E-2</c:v>
                </c:pt>
                <c:pt idx="14024">
                  <c:v>2.1060300000000001E-2</c:v>
                </c:pt>
                <c:pt idx="14025">
                  <c:v>1.9173300000000001E-2</c:v>
                </c:pt>
                <c:pt idx="14026">
                  <c:v>1.7273299999999998E-2</c:v>
                </c:pt>
                <c:pt idx="14027">
                  <c:v>1.53639E-2</c:v>
                </c:pt>
                <c:pt idx="14028">
                  <c:v>1.3448E-2</c:v>
                </c:pt>
                <c:pt idx="14029">
                  <c:v>1.1528200000000001E-2</c:v>
                </c:pt>
                <c:pt idx="14030" formatCode="0.00E+00">
                  <c:v>9.6084299999999994E-3</c:v>
                </c:pt>
                <c:pt idx="14031" formatCode="0.00E+00">
                  <c:v>7.6930399999999999E-3</c:v>
                </c:pt>
                <c:pt idx="14032" formatCode="0.00E+00">
                  <c:v>5.7858299999999996E-3</c:v>
                </c:pt>
                <c:pt idx="14033" formatCode="0.00E+00">
                  <c:v>3.8905699999999999E-3</c:v>
                </c:pt>
                <c:pt idx="14034" formatCode="0.00E+00">
                  <c:v>2.01104E-3</c:v>
                </c:pt>
                <c:pt idx="14035" formatCode="0.00E+00">
                  <c:v>1.50507E-4</c:v>
                </c:pt>
                <c:pt idx="14036" formatCode="0.00E+00">
                  <c:v>-1.6876199999999999E-3</c:v>
                </c:pt>
                <c:pt idx="14037" formatCode="0.00E+00">
                  <c:v>-3.49855E-3</c:v>
                </c:pt>
                <c:pt idx="14038" formatCode="0.00E+00">
                  <c:v>-5.2762299999999998E-3</c:v>
                </c:pt>
                <c:pt idx="14039" formatCode="0.00E+00">
                  <c:v>-7.0154900000000001E-3</c:v>
                </c:pt>
                <c:pt idx="14040" formatCode="0.00E+00">
                  <c:v>-8.7135800000000003E-3</c:v>
                </c:pt>
                <c:pt idx="14041">
                  <c:v>-1.03689E-2</c:v>
                </c:pt>
                <c:pt idx="14042">
                  <c:v>-1.1978900000000001E-2</c:v>
                </c:pt>
                <c:pt idx="14043">
                  <c:v>-1.35402E-2</c:v>
                </c:pt>
                <c:pt idx="14044">
                  <c:v>-1.50502E-2</c:v>
                </c:pt>
                <c:pt idx="14045">
                  <c:v>-1.65065E-2</c:v>
                </c:pt>
                <c:pt idx="14046">
                  <c:v>-1.7905999999999998E-2</c:v>
                </c:pt>
                <c:pt idx="14047">
                  <c:v>-1.9245700000000001E-2</c:v>
                </c:pt>
                <c:pt idx="14048">
                  <c:v>-2.0522700000000001E-2</c:v>
                </c:pt>
                <c:pt idx="14049">
                  <c:v>-2.1734699999999999E-2</c:v>
                </c:pt>
                <c:pt idx="14050">
                  <c:v>-2.2878900000000001E-2</c:v>
                </c:pt>
                <c:pt idx="14051">
                  <c:v>-2.39522E-2</c:v>
                </c:pt>
                <c:pt idx="14052">
                  <c:v>-2.4952100000000001E-2</c:v>
                </c:pt>
                <c:pt idx="14053">
                  <c:v>-2.5877399999999998E-2</c:v>
                </c:pt>
                <c:pt idx="14054">
                  <c:v>-2.67266E-2</c:v>
                </c:pt>
                <c:pt idx="14055">
                  <c:v>-2.7497000000000001E-2</c:v>
                </c:pt>
                <c:pt idx="14056">
                  <c:v>-2.81859E-2</c:v>
                </c:pt>
                <c:pt idx="14057">
                  <c:v>-2.8791400000000002E-2</c:v>
                </c:pt>
                <c:pt idx="14058">
                  <c:v>-2.93122E-2</c:v>
                </c:pt>
                <c:pt idx="14059">
                  <c:v>-2.97469E-2</c:v>
                </c:pt>
                <c:pt idx="14060">
                  <c:v>-3.0094099999999999E-2</c:v>
                </c:pt>
                <c:pt idx="14061">
                  <c:v>-3.03521E-2</c:v>
                </c:pt>
                <c:pt idx="14062">
                  <c:v>-3.05203E-2</c:v>
                </c:pt>
                <c:pt idx="14063">
                  <c:v>-3.0598799999999999E-2</c:v>
                </c:pt>
                <c:pt idx="14064">
                  <c:v>-3.0587400000000001E-2</c:v>
                </c:pt>
                <c:pt idx="14065">
                  <c:v>-3.04858E-2</c:v>
                </c:pt>
                <c:pt idx="14066">
                  <c:v>-3.02931E-2</c:v>
                </c:pt>
                <c:pt idx="14067">
                  <c:v>-3.0008699999999999E-2</c:v>
                </c:pt>
                <c:pt idx="14068">
                  <c:v>-2.9632599999999999E-2</c:v>
                </c:pt>
                <c:pt idx="14069">
                  <c:v>-2.9164700000000002E-2</c:v>
                </c:pt>
                <c:pt idx="14070">
                  <c:v>-2.86054E-2</c:v>
                </c:pt>
                <c:pt idx="14071">
                  <c:v>-2.79557E-2</c:v>
                </c:pt>
                <c:pt idx="14072">
                  <c:v>-2.7216799999999999E-2</c:v>
                </c:pt>
                <c:pt idx="14073">
                  <c:v>-2.6390199999999999E-2</c:v>
                </c:pt>
                <c:pt idx="14074">
                  <c:v>-2.5477199999999998E-2</c:v>
                </c:pt>
                <c:pt idx="14075">
                  <c:v>-2.4478799999999998E-2</c:v>
                </c:pt>
                <c:pt idx="14076">
                  <c:v>-2.33961E-2</c:v>
                </c:pt>
                <c:pt idx="14077">
                  <c:v>-2.2230799999999998E-2</c:v>
                </c:pt>
                <c:pt idx="14078">
                  <c:v>-2.0985199999999999E-2</c:v>
                </c:pt>
                <c:pt idx="14079">
                  <c:v>-1.9661399999999999E-2</c:v>
                </c:pt>
                <c:pt idx="14080">
                  <c:v>-1.8261199999999998E-2</c:v>
                </c:pt>
                <c:pt idx="14081">
                  <c:v>-1.6787300000000002E-2</c:v>
                </c:pt>
                <c:pt idx="14082">
                  <c:v>-1.52427E-2</c:v>
                </c:pt>
                <c:pt idx="14083">
                  <c:v>-1.36305E-2</c:v>
                </c:pt>
                <c:pt idx="14084">
                  <c:v>-1.19542E-2</c:v>
                </c:pt>
                <c:pt idx="14085">
                  <c:v>-1.0216899999999999E-2</c:v>
                </c:pt>
                <c:pt idx="14086" formatCode="0.00E+00">
                  <c:v>-8.4215599999999998E-3</c:v>
                </c:pt>
                <c:pt idx="14087" formatCode="0.00E+00">
                  <c:v>-6.5714900000000001E-3</c:v>
                </c:pt>
                <c:pt idx="14088" formatCode="0.00E+00">
                  <c:v>-4.67023E-3</c:v>
                </c:pt>
                <c:pt idx="14089" formatCode="0.00E+00">
                  <c:v>-2.7210300000000001E-3</c:v>
                </c:pt>
                <c:pt idx="14090" formatCode="0.00E+00">
                  <c:v>-7.2719400000000002E-4</c:v>
                </c:pt>
                <c:pt idx="14091" formatCode="0.00E+00">
                  <c:v>1.3078E-3</c:v>
                </c:pt>
                <c:pt idx="14092" formatCode="0.00E+00">
                  <c:v>3.3802599999999999E-3</c:v>
                </c:pt>
                <c:pt idx="14093" formatCode="0.00E+00">
                  <c:v>5.4861399999999996E-3</c:v>
                </c:pt>
                <c:pt idx="14094" formatCode="0.00E+00">
                  <c:v>7.6215299999999996E-3</c:v>
                </c:pt>
                <c:pt idx="14095" formatCode="0.00E+00">
                  <c:v>9.7829200000000005E-3</c:v>
                </c:pt>
                <c:pt idx="14096">
                  <c:v>1.1966600000000001E-2</c:v>
                </c:pt>
                <c:pt idx="14097">
                  <c:v>1.4168699999999999E-2</c:v>
                </c:pt>
                <c:pt idx="14098">
                  <c:v>1.6385400000000001E-2</c:v>
                </c:pt>
                <c:pt idx="14099">
                  <c:v>1.8614200000000001E-2</c:v>
                </c:pt>
                <c:pt idx="14100">
                  <c:v>2.0852099999999998E-2</c:v>
                </c:pt>
                <c:pt idx="14101">
                  <c:v>2.3095899999999999E-2</c:v>
                </c:pt>
                <c:pt idx="14102">
                  <c:v>2.5342E-2</c:v>
                </c:pt>
                <c:pt idx="14103">
                  <c:v>2.7587E-2</c:v>
                </c:pt>
                <c:pt idx="14104">
                  <c:v>2.98269E-2</c:v>
                </c:pt>
                <c:pt idx="14105">
                  <c:v>3.2056899999999999E-2</c:v>
                </c:pt>
                <c:pt idx="14106">
                  <c:v>3.4272499999999997E-2</c:v>
                </c:pt>
                <c:pt idx="14107">
                  <c:v>3.6470299999999997E-2</c:v>
                </c:pt>
                <c:pt idx="14108">
                  <c:v>3.8647500000000001E-2</c:v>
                </c:pt>
                <c:pt idx="14109">
                  <c:v>4.08016E-2</c:v>
                </c:pt>
                <c:pt idx="14110">
                  <c:v>4.29299E-2</c:v>
                </c:pt>
                <c:pt idx="14111" formatCode="0.00E+00">
                  <c:v>4.5029199999999998E-2</c:v>
                </c:pt>
                <c:pt idx="14112" formatCode="0.00E+00">
                  <c:v>4.70953E-2</c:v>
                </c:pt>
                <c:pt idx="14113" formatCode="0.00E+00">
                  <c:v>4.9123899999999998E-2</c:v>
                </c:pt>
                <c:pt idx="14114">
                  <c:v>5.11116E-2</c:v>
                </c:pt>
                <c:pt idx="14115">
                  <c:v>5.30558E-2</c:v>
                </c:pt>
                <c:pt idx="14116">
                  <c:v>5.4953799999999997E-2</c:v>
                </c:pt>
                <c:pt idx="14117">
                  <c:v>5.6803399999999997E-2</c:v>
                </c:pt>
                <c:pt idx="14118">
                  <c:v>5.8602599999999998E-2</c:v>
                </c:pt>
                <c:pt idx="14119">
                  <c:v>6.0349699999999999E-2</c:v>
                </c:pt>
                <c:pt idx="14120">
                  <c:v>6.2042899999999998E-2</c:v>
                </c:pt>
                <c:pt idx="14121">
                  <c:v>6.3679799999999995E-2</c:v>
                </c:pt>
                <c:pt idx="14122">
                  <c:v>6.5258200000000002E-2</c:v>
                </c:pt>
                <c:pt idx="14123">
                  <c:v>6.67764E-2</c:v>
                </c:pt>
                <c:pt idx="14124">
                  <c:v>6.8233500000000002E-2</c:v>
                </c:pt>
                <c:pt idx="14125">
                  <c:v>6.9629399999999994E-2</c:v>
                </c:pt>
                <c:pt idx="14126">
                  <c:v>7.0964100000000002E-2</c:v>
                </c:pt>
                <c:pt idx="14127">
                  <c:v>7.2236800000000004E-2</c:v>
                </c:pt>
                <c:pt idx="14128">
                  <c:v>7.3445300000000005E-2</c:v>
                </c:pt>
                <c:pt idx="14129">
                  <c:v>7.4588500000000002E-2</c:v>
                </c:pt>
                <c:pt idx="14130">
                  <c:v>7.5666300000000006E-2</c:v>
                </c:pt>
                <c:pt idx="14131">
                  <c:v>7.6678200000000002E-2</c:v>
                </c:pt>
                <c:pt idx="14132">
                  <c:v>7.7623300000000006E-2</c:v>
                </c:pt>
                <c:pt idx="14133">
                  <c:v>7.8501699999999994E-2</c:v>
                </c:pt>
                <c:pt idx="14134">
                  <c:v>7.9313900000000007E-2</c:v>
                </c:pt>
                <c:pt idx="14135">
                  <c:v>8.0060500000000007E-2</c:v>
                </c:pt>
                <c:pt idx="14136">
                  <c:v>8.0741400000000005E-2</c:v>
                </c:pt>
                <c:pt idx="14137">
                  <c:v>8.1356600000000001E-2</c:v>
                </c:pt>
                <c:pt idx="14138">
                  <c:v>8.19053E-2</c:v>
                </c:pt>
                <c:pt idx="14139">
                  <c:v>8.2385899999999998E-2</c:v>
                </c:pt>
                <c:pt idx="14140">
                  <c:v>8.2798099999999999E-2</c:v>
                </c:pt>
                <c:pt idx="14141">
                  <c:v>8.3143800000000004E-2</c:v>
                </c:pt>
                <c:pt idx="14142">
                  <c:v>8.3425200000000005E-2</c:v>
                </c:pt>
                <c:pt idx="14143">
                  <c:v>8.3643800000000004E-2</c:v>
                </c:pt>
                <c:pt idx="14144">
                  <c:v>8.3800799999999995E-2</c:v>
                </c:pt>
                <c:pt idx="14145">
                  <c:v>8.3897299999999994E-2</c:v>
                </c:pt>
                <c:pt idx="14146">
                  <c:v>8.3935099999999999E-2</c:v>
                </c:pt>
                <c:pt idx="14147">
                  <c:v>8.3916900000000003E-2</c:v>
                </c:pt>
                <c:pt idx="14148">
                  <c:v>8.3846100000000007E-2</c:v>
                </c:pt>
                <c:pt idx="14149">
                  <c:v>8.3725499999999994E-2</c:v>
                </c:pt>
                <c:pt idx="14150">
                  <c:v>8.3556900000000003E-2</c:v>
                </c:pt>
                <c:pt idx="14151">
                  <c:v>8.3341700000000005E-2</c:v>
                </c:pt>
                <c:pt idx="14152">
                  <c:v>8.3081699999999994E-2</c:v>
                </c:pt>
                <c:pt idx="14153">
                  <c:v>8.27793E-2</c:v>
                </c:pt>
                <c:pt idx="14154">
                  <c:v>8.2436599999999999E-2</c:v>
                </c:pt>
                <c:pt idx="14155">
                  <c:v>8.2056000000000004E-2</c:v>
                </c:pt>
                <c:pt idx="14156">
                  <c:v>8.1640400000000002E-2</c:v>
                </c:pt>
                <c:pt idx="14157">
                  <c:v>8.1192899999999998E-2</c:v>
                </c:pt>
                <c:pt idx="14158">
                  <c:v>8.0716499999999997E-2</c:v>
                </c:pt>
                <c:pt idx="14159">
                  <c:v>8.0214099999999997E-2</c:v>
                </c:pt>
                <c:pt idx="14160">
                  <c:v>7.9689099999999999E-2</c:v>
                </c:pt>
                <c:pt idx="14161">
                  <c:v>7.9144300000000001E-2</c:v>
                </c:pt>
                <c:pt idx="14162">
                  <c:v>7.8581700000000004E-2</c:v>
                </c:pt>
                <c:pt idx="14163">
                  <c:v>7.8002600000000005E-2</c:v>
                </c:pt>
                <c:pt idx="14164">
                  <c:v>7.7409199999999997E-2</c:v>
                </c:pt>
                <c:pt idx="14165">
                  <c:v>7.68036E-2</c:v>
                </c:pt>
                <c:pt idx="14166">
                  <c:v>7.61883E-2</c:v>
                </c:pt>
                <c:pt idx="14167">
                  <c:v>7.5566099999999997E-2</c:v>
                </c:pt>
                <c:pt idx="14168">
                  <c:v>7.4940300000000001E-2</c:v>
                </c:pt>
                <c:pt idx="14169">
                  <c:v>7.4314599999999995E-2</c:v>
                </c:pt>
                <c:pt idx="14170">
                  <c:v>7.36927E-2</c:v>
                </c:pt>
                <c:pt idx="14171">
                  <c:v>7.3077400000000001E-2</c:v>
                </c:pt>
                <c:pt idx="14172">
                  <c:v>7.2471499999999994E-2</c:v>
                </c:pt>
                <c:pt idx="14173">
                  <c:v>7.18781E-2</c:v>
                </c:pt>
                <c:pt idx="14174">
                  <c:v>7.1300199999999994E-2</c:v>
                </c:pt>
                <c:pt idx="14175">
                  <c:v>7.0741100000000001E-2</c:v>
                </c:pt>
                <c:pt idx="14176">
                  <c:v>7.0203500000000002E-2</c:v>
                </c:pt>
                <c:pt idx="14177">
                  <c:v>6.9689699999999993E-2</c:v>
                </c:pt>
                <c:pt idx="14178">
                  <c:v>6.9201799999999994E-2</c:v>
                </c:pt>
                <c:pt idx="14179">
                  <c:v>6.8741099999999999E-2</c:v>
                </c:pt>
                <c:pt idx="14180">
                  <c:v>6.8308599999999997E-2</c:v>
                </c:pt>
                <c:pt idx="14181">
                  <c:v>6.79062E-2</c:v>
                </c:pt>
                <c:pt idx="14182">
                  <c:v>6.7536700000000005E-2</c:v>
                </c:pt>
                <c:pt idx="14183">
                  <c:v>6.7202799999999993E-2</c:v>
                </c:pt>
                <c:pt idx="14184">
                  <c:v>6.6906999999999994E-2</c:v>
                </c:pt>
                <c:pt idx="14185">
                  <c:v>6.6651699999999994E-2</c:v>
                </c:pt>
                <c:pt idx="14186">
                  <c:v>6.6439700000000004E-2</c:v>
                </c:pt>
                <c:pt idx="14187">
                  <c:v>6.6272999999999999E-2</c:v>
                </c:pt>
                <c:pt idx="14188">
                  <c:v>6.6152500000000003E-2</c:v>
                </c:pt>
                <c:pt idx="14189">
                  <c:v>6.6079100000000002E-2</c:v>
                </c:pt>
                <c:pt idx="14190">
                  <c:v>6.6054299999999996E-2</c:v>
                </c:pt>
                <c:pt idx="14191">
                  <c:v>6.60805E-2</c:v>
                </c:pt>
                <c:pt idx="14192">
                  <c:v>6.6160499999999997E-2</c:v>
                </c:pt>
                <c:pt idx="14193">
                  <c:v>6.6296300000000002E-2</c:v>
                </c:pt>
                <c:pt idx="14194">
                  <c:v>6.6488699999999998E-2</c:v>
                </c:pt>
                <c:pt idx="14195">
                  <c:v>6.6738699999999998E-2</c:v>
                </c:pt>
                <c:pt idx="14196" formatCode="0.00E+00">
                  <c:v>6.7047300000000004E-2</c:v>
                </c:pt>
                <c:pt idx="14197" formatCode="0.00E+00">
                  <c:v>6.7415000000000003E-2</c:v>
                </c:pt>
                <c:pt idx="14198" formatCode="0.00E+00">
                  <c:v>6.7842E-2</c:v>
                </c:pt>
                <c:pt idx="14199" formatCode="0.00E+00">
                  <c:v>6.8328399999999997E-2</c:v>
                </c:pt>
                <c:pt idx="14200">
                  <c:v>6.8874900000000003E-2</c:v>
                </c:pt>
                <c:pt idx="14201">
                  <c:v>6.9481299999999996E-2</c:v>
                </c:pt>
                <c:pt idx="14202">
                  <c:v>7.0147399999999999E-2</c:v>
                </c:pt>
                <c:pt idx="14203">
                  <c:v>7.0872299999999999E-2</c:v>
                </c:pt>
                <c:pt idx="14204">
                  <c:v>7.1654700000000002E-2</c:v>
                </c:pt>
                <c:pt idx="14205">
                  <c:v>7.2494199999999995E-2</c:v>
                </c:pt>
                <c:pt idx="14206">
                  <c:v>7.3391499999999998E-2</c:v>
                </c:pt>
                <c:pt idx="14207">
                  <c:v>7.4346899999999994E-2</c:v>
                </c:pt>
                <c:pt idx="14208">
                  <c:v>7.5359499999999996E-2</c:v>
                </c:pt>
                <c:pt idx="14209">
                  <c:v>7.6428099999999999E-2</c:v>
                </c:pt>
                <c:pt idx="14210">
                  <c:v>7.7552200000000002E-2</c:v>
                </c:pt>
                <c:pt idx="14211">
                  <c:v>7.8731400000000007E-2</c:v>
                </c:pt>
                <c:pt idx="14212">
                  <c:v>7.9964099999999996E-2</c:v>
                </c:pt>
                <c:pt idx="14213">
                  <c:v>8.1248399999999998E-2</c:v>
                </c:pt>
                <c:pt idx="14214">
                  <c:v>8.2582600000000006E-2</c:v>
                </c:pt>
                <c:pt idx="14215">
                  <c:v>8.3964499999999997E-2</c:v>
                </c:pt>
                <c:pt idx="14216">
                  <c:v>8.5392300000000004E-2</c:v>
                </c:pt>
                <c:pt idx="14217">
                  <c:v>8.6864399999999994E-2</c:v>
                </c:pt>
                <c:pt idx="14218">
                  <c:v>8.8378899999999996E-2</c:v>
                </c:pt>
                <c:pt idx="14219">
                  <c:v>8.9933899999999997E-2</c:v>
                </c:pt>
                <c:pt idx="14220">
                  <c:v>9.15266E-2</c:v>
                </c:pt>
                <c:pt idx="14221">
                  <c:v>9.3153899999999998E-2</c:v>
                </c:pt>
                <c:pt idx="14222">
                  <c:v>9.4812599999999997E-2</c:v>
                </c:pt>
                <c:pt idx="14223">
                  <c:v>9.6500500000000003E-2</c:v>
                </c:pt>
                <c:pt idx="14224">
                  <c:v>9.8215499999999997E-2</c:v>
                </c:pt>
                <c:pt idx="14225">
                  <c:v>9.9954799999999996E-2</c:v>
                </c:pt>
                <c:pt idx="14226">
                  <c:v>0.101715</c:v>
                </c:pt>
                <c:pt idx="14227">
                  <c:v>0.103493</c:v>
                </c:pt>
                <c:pt idx="14228">
                  <c:v>0.105285</c:v>
                </c:pt>
                <c:pt idx="14229">
                  <c:v>0.107088</c:v>
                </c:pt>
                <c:pt idx="14230">
                  <c:v>0.108899</c:v>
                </c:pt>
                <c:pt idx="14231">
                  <c:v>0.11071499999999999</c:v>
                </c:pt>
                <c:pt idx="14232">
                  <c:v>0.11253299999999999</c:v>
                </c:pt>
                <c:pt idx="14233">
                  <c:v>0.11434900000000001</c:v>
                </c:pt>
                <c:pt idx="14234">
                  <c:v>0.116158</c:v>
                </c:pt>
                <c:pt idx="14235">
                  <c:v>0.11795799999999999</c:v>
                </c:pt>
                <c:pt idx="14236">
                  <c:v>0.11974799999999999</c:v>
                </c:pt>
                <c:pt idx="14237">
                  <c:v>0.121526</c:v>
                </c:pt>
                <c:pt idx="14238">
                  <c:v>0.12328799999999999</c:v>
                </c:pt>
                <c:pt idx="14239">
                  <c:v>0.12503</c:v>
                </c:pt>
                <c:pt idx="14240">
                  <c:v>0.12675</c:v>
                </c:pt>
                <c:pt idx="14241">
                  <c:v>0.128442</c:v>
                </c:pt>
                <c:pt idx="14242">
                  <c:v>0.130104</c:v>
                </c:pt>
                <c:pt idx="14243">
                  <c:v>0.13173299999999999</c:v>
                </c:pt>
                <c:pt idx="14244">
                  <c:v>0.133324</c:v>
                </c:pt>
                <c:pt idx="14245">
                  <c:v>0.13487199999999999</c:v>
                </c:pt>
                <c:pt idx="14246">
                  <c:v>0.136377</c:v>
                </c:pt>
                <c:pt idx="14247">
                  <c:v>0.13783400000000001</c:v>
                </c:pt>
                <c:pt idx="14248">
                  <c:v>0.13924300000000001</c:v>
                </c:pt>
                <c:pt idx="14249">
                  <c:v>0.140599</c:v>
                </c:pt>
                <c:pt idx="14250">
                  <c:v>0.1419</c:v>
                </c:pt>
                <c:pt idx="14251">
                  <c:v>0.14314299999999999</c:v>
                </c:pt>
                <c:pt idx="14252">
                  <c:v>0.14432600000000001</c:v>
                </c:pt>
                <c:pt idx="14253">
                  <c:v>0.14544499999999999</c:v>
                </c:pt>
                <c:pt idx="14254">
                  <c:v>0.14649699999999999</c:v>
                </c:pt>
                <c:pt idx="14255">
                  <c:v>0.14748</c:v>
                </c:pt>
                <c:pt idx="14256">
                  <c:v>0.14838999999999999</c:v>
                </c:pt>
                <c:pt idx="14257">
                  <c:v>0.14922299999999999</c:v>
                </c:pt>
                <c:pt idx="14258">
                  <c:v>0.149978</c:v>
                </c:pt>
                <c:pt idx="14259">
                  <c:v>0.15065200000000001</c:v>
                </c:pt>
                <c:pt idx="14260">
                  <c:v>0.15124399999999999</c:v>
                </c:pt>
                <c:pt idx="14261">
                  <c:v>0.15175</c:v>
                </c:pt>
                <c:pt idx="14262">
                  <c:v>0.152169</c:v>
                </c:pt>
                <c:pt idx="14263">
                  <c:v>0.152499</c:v>
                </c:pt>
                <c:pt idx="14264">
                  <c:v>0.15273500000000001</c:v>
                </c:pt>
                <c:pt idx="14265">
                  <c:v>0.15287700000000001</c:v>
                </c:pt>
                <c:pt idx="14266">
                  <c:v>0.152923</c:v>
                </c:pt>
                <c:pt idx="14267">
                  <c:v>0.15287300000000001</c:v>
                </c:pt>
                <c:pt idx="14268">
                  <c:v>0.152727</c:v>
                </c:pt>
                <c:pt idx="14269">
                  <c:v>0.15248500000000001</c:v>
                </c:pt>
                <c:pt idx="14270">
                  <c:v>0.152146</c:v>
                </c:pt>
                <c:pt idx="14271">
                  <c:v>0.15170900000000001</c:v>
                </c:pt>
                <c:pt idx="14272">
                  <c:v>0.151173</c:v>
                </c:pt>
                <c:pt idx="14273">
                  <c:v>0.150535</c:v>
                </c:pt>
                <c:pt idx="14274">
                  <c:v>0.14979500000000001</c:v>
                </c:pt>
                <c:pt idx="14275">
                  <c:v>0.148955</c:v>
                </c:pt>
                <c:pt idx="14276">
                  <c:v>0.14801400000000001</c:v>
                </c:pt>
                <c:pt idx="14277">
                  <c:v>0.14697399999999999</c:v>
                </c:pt>
                <c:pt idx="14278">
                  <c:v>0.14583399999999999</c:v>
                </c:pt>
                <c:pt idx="14279">
                  <c:v>0.144595</c:v>
                </c:pt>
                <c:pt idx="14280">
                  <c:v>0.143258</c:v>
                </c:pt>
                <c:pt idx="14281">
                  <c:v>0.14182500000000001</c:v>
                </c:pt>
                <c:pt idx="14282">
                  <c:v>0.140294</c:v>
                </c:pt>
                <c:pt idx="14283">
                  <c:v>0.13866800000000001</c:v>
                </c:pt>
                <c:pt idx="14284">
                  <c:v>0.13694600000000001</c:v>
                </c:pt>
                <c:pt idx="14285">
                  <c:v>0.13513</c:v>
                </c:pt>
                <c:pt idx="14286">
                  <c:v>0.13322300000000001</c:v>
                </c:pt>
                <c:pt idx="14287">
                  <c:v>0.13122500000000001</c:v>
                </c:pt>
                <c:pt idx="14288">
                  <c:v>0.129139</c:v>
                </c:pt>
                <c:pt idx="14289">
                  <c:v>0.126966</c:v>
                </c:pt>
                <c:pt idx="14290">
                  <c:v>0.124709</c:v>
                </c:pt>
                <c:pt idx="14291">
                  <c:v>0.12237000000000001</c:v>
                </c:pt>
                <c:pt idx="14292">
                  <c:v>0.119951</c:v>
                </c:pt>
                <c:pt idx="14293">
                  <c:v>0.117454</c:v>
                </c:pt>
                <c:pt idx="14294">
                  <c:v>0.114881</c:v>
                </c:pt>
                <c:pt idx="14295">
                  <c:v>0.112235</c:v>
                </c:pt>
                <c:pt idx="14296">
                  <c:v>0.109518</c:v>
                </c:pt>
                <c:pt idx="14297">
                  <c:v>0.106734</c:v>
                </c:pt>
                <c:pt idx="14298">
                  <c:v>0.10388600000000001</c:v>
                </c:pt>
                <c:pt idx="14299">
                  <c:v>0.100978</c:v>
                </c:pt>
                <c:pt idx="14300">
                  <c:v>9.8013299999999998E-2</c:v>
                </c:pt>
                <c:pt idx="14301">
                  <c:v>9.4997700000000004E-2</c:v>
                </c:pt>
                <c:pt idx="14302">
                  <c:v>9.1935000000000003E-2</c:v>
                </c:pt>
                <c:pt idx="14303">
                  <c:v>8.8829400000000003E-2</c:v>
                </c:pt>
                <c:pt idx="14304">
                  <c:v>8.5684700000000003E-2</c:v>
                </c:pt>
                <c:pt idx="14305">
                  <c:v>8.2503999999999994E-2</c:v>
                </c:pt>
                <c:pt idx="14306">
                  <c:v>7.9289899999999996E-2</c:v>
                </c:pt>
                <c:pt idx="14307">
                  <c:v>7.6045299999999996E-2</c:v>
                </c:pt>
                <c:pt idx="14308">
                  <c:v>7.2774099999999994E-2</c:v>
                </c:pt>
                <c:pt idx="14309">
                  <c:v>6.9480799999999995E-2</c:v>
                </c:pt>
                <c:pt idx="14310">
                  <c:v>6.61693E-2</c:v>
                </c:pt>
                <c:pt idx="14311">
                  <c:v>6.2843899999999994E-2</c:v>
                </c:pt>
                <c:pt idx="14312">
                  <c:v>5.9508600000000002E-2</c:v>
                </c:pt>
                <c:pt idx="14313">
                  <c:v>5.6168000000000003E-2</c:v>
                </c:pt>
                <c:pt idx="14314">
                  <c:v>5.2825499999999997E-2</c:v>
                </c:pt>
                <c:pt idx="14315">
                  <c:v>4.9484399999999998E-2</c:v>
                </c:pt>
                <c:pt idx="14316">
                  <c:v>4.6148700000000001E-2</c:v>
                </c:pt>
                <c:pt idx="14317">
                  <c:v>4.2823800000000002E-2</c:v>
                </c:pt>
                <c:pt idx="14318">
                  <c:v>3.9514800000000003E-2</c:v>
                </c:pt>
                <c:pt idx="14319">
                  <c:v>3.6226500000000002E-2</c:v>
                </c:pt>
                <c:pt idx="14320">
                  <c:v>3.2963899999999997E-2</c:v>
                </c:pt>
                <c:pt idx="14321">
                  <c:v>2.9731500000000001E-2</c:v>
                </c:pt>
                <c:pt idx="14322">
                  <c:v>2.6531900000000001E-2</c:v>
                </c:pt>
                <c:pt idx="14323">
                  <c:v>2.3367700000000002E-2</c:v>
                </c:pt>
                <c:pt idx="14324">
                  <c:v>2.0243500000000001E-2</c:v>
                </c:pt>
                <c:pt idx="14325">
                  <c:v>1.7164599999999999E-2</c:v>
                </c:pt>
                <c:pt idx="14326">
                  <c:v>1.41356E-2</c:v>
                </c:pt>
                <c:pt idx="14327">
                  <c:v>1.11596E-2</c:v>
                </c:pt>
                <c:pt idx="14328" formatCode="0.00E+00">
                  <c:v>8.2396499999999994E-3</c:v>
                </c:pt>
                <c:pt idx="14329" formatCode="0.00E+00">
                  <c:v>5.3794200000000002E-3</c:v>
                </c:pt>
                <c:pt idx="14330" formatCode="0.00E+00">
                  <c:v>2.5833800000000001E-3</c:v>
                </c:pt>
                <c:pt idx="14331" formatCode="0.00E+00">
                  <c:v>-1.4396499999999999E-4</c:v>
                </c:pt>
                <c:pt idx="14332" formatCode="0.00E+00">
                  <c:v>-2.79875E-3</c:v>
                </c:pt>
                <c:pt idx="14333" formatCode="0.00E+00">
                  <c:v>-5.3778200000000002E-3</c:v>
                </c:pt>
                <c:pt idx="14334" formatCode="0.00E+00">
                  <c:v>-7.8784700000000003E-3</c:v>
                </c:pt>
                <c:pt idx="14335">
                  <c:v>-1.0297799999999999E-2</c:v>
                </c:pt>
                <c:pt idx="14336">
                  <c:v>-1.2632600000000001E-2</c:v>
                </c:pt>
                <c:pt idx="14337">
                  <c:v>-1.4879399999999999E-2</c:v>
                </c:pt>
                <c:pt idx="14338">
                  <c:v>-1.7035100000000001E-2</c:v>
                </c:pt>
                <c:pt idx="14339">
                  <c:v>-1.9096599999999998E-2</c:v>
                </c:pt>
                <c:pt idx="14340">
                  <c:v>-2.1061300000000002E-2</c:v>
                </c:pt>
                <c:pt idx="14341">
                  <c:v>-2.2926499999999999E-2</c:v>
                </c:pt>
                <c:pt idx="14342">
                  <c:v>-2.46895E-2</c:v>
                </c:pt>
                <c:pt idx="14343">
                  <c:v>-2.6348799999999999E-2</c:v>
                </c:pt>
                <c:pt idx="14344">
                  <c:v>-2.7902199999999999E-2</c:v>
                </c:pt>
                <c:pt idx="14345">
                  <c:v>-2.9347399999999999E-2</c:v>
                </c:pt>
                <c:pt idx="14346">
                  <c:v>-3.06822E-2</c:v>
                </c:pt>
                <c:pt idx="14347">
                  <c:v>-3.19049E-2</c:v>
                </c:pt>
                <c:pt idx="14348">
                  <c:v>-3.3013899999999999E-2</c:v>
                </c:pt>
                <c:pt idx="14349">
                  <c:v>-3.4007099999999998E-2</c:v>
                </c:pt>
                <c:pt idx="14350">
                  <c:v>-3.4882499999999997E-2</c:v>
                </c:pt>
                <c:pt idx="14351">
                  <c:v>-3.5638299999999998E-2</c:v>
                </c:pt>
                <c:pt idx="14352">
                  <c:v>-3.6273199999999998E-2</c:v>
                </c:pt>
                <c:pt idx="14353">
                  <c:v>-3.6786100000000002E-2</c:v>
                </c:pt>
                <c:pt idx="14354">
                  <c:v>-3.7175199999999999E-2</c:v>
                </c:pt>
                <c:pt idx="14355">
                  <c:v>-3.7439600000000003E-2</c:v>
                </c:pt>
                <c:pt idx="14356">
                  <c:v>-3.7579799999999997E-2</c:v>
                </c:pt>
                <c:pt idx="14357">
                  <c:v>-3.7596600000000001E-2</c:v>
                </c:pt>
                <c:pt idx="14358">
                  <c:v>-3.7490900000000001E-2</c:v>
                </c:pt>
                <c:pt idx="14359">
                  <c:v>-3.7263200000000003E-2</c:v>
                </c:pt>
                <c:pt idx="14360">
                  <c:v>-3.6914200000000001E-2</c:v>
                </c:pt>
                <c:pt idx="14361">
                  <c:v>-3.6444200000000003E-2</c:v>
                </c:pt>
                <c:pt idx="14362">
                  <c:v>-3.5853400000000001E-2</c:v>
                </c:pt>
                <c:pt idx="14363">
                  <c:v>-3.5142199999999998E-2</c:v>
                </c:pt>
                <c:pt idx="14364">
                  <c:v>-3.4310899999999998E-2</c:v>
                </c:pt>
                <c:pt idx="14365">
                  <c:v>-3.3361200000000001E-2</c:v>
                </c:pt>
                <c:pt idx="14366">
                  <c:v>-3.2295299999999999E-2</c:v>
                </c:pt>
                <c:pt idx="14367">
                  <c:v>-3.11157E-2</c:v>
                </c:pt>
                <c:pt idx="14368">
                  <c:v>-2.9824300000000002E-2</c:v>
                </c:pt>
                <c:pt idx="14369">
                  <c:v>-2.8422900000000001E-2</c:v>
                </c:pt>
                <c:pt idx="14370">
                  <c:v>-2.6913099999999999E-2</c:v>
                </c:pt>
                <c:pt idx="14371">
                  <c:v>-2.52965E-2</c:v>
                </c:pt>
                <c:pt idx="14372">
                  <c:v>-2.3574399999999999E-2</c:v>
                </c:pt>
                <c:pt idx="14373">
                  <c:v>-2.17491E-2</c:v>
                </c:pt>
                <c:pt idx="14374">
                  <c:v>-1.9823400000000001E-2</c:v>
                </c:pt>
                <c:pt idx="14375">
                  <c:v>-1.7800300000000002E-2</c:v>
                </c:pt>
                <c:pt idx="14376">
                  <c:v>-1.56828E-2</c:v>
                </c:pt>
                <c:pt idx="14377">
                  <c:v>-1.3474E-2</c:v>
                </c:pt>
                <c:pt idx="14378">
                  <c:v>-1.1176800000000001E-2</c:v>
                </c:pt>
                <c:pt idx="14379" formatCode="0.00E+00">
                  <c:v>-8.7949399999999994E-3</c:v>
                </c:pt>
                <c:pt idx="14380" formatCode="0.00E+00">
                  <c:v>-6.3324899999999996E-3</c:v>
                </c:pt>
                <c:pt idx="14381" formatCode="0.00E+00">
                  <c:v>-3.7928699999999998E-3</c:v>
                </c:pt>
                <c:pt idx="14382" formatCode="0.00E+00">
                  <c:v>-1.1791200000000001E-3</c:v>
                </c:pt>
                <c:pt idx="14383" formatCode="0.00E+00">
                  <c:v>1.50563E-3</c:v>
                </c:pt>
                <c:pt idx="14384" formatCode="0.00E+00">
                  <c:v>4.2578099999999999E-3</c:v>
                </c:pt>
                <c:pt idx="14385" formatCode="0.00E+00">
                  <c:v>7.0734600000000002E-3</c:v>
                </c:pt>
                <c:pt idx="14386" formatCode="0.00E+00">
                  <c:v>9.9483000000000002E-3</c:v>
                </c:pt>
                <c:pt idx="14387">
                  <c:v>1.2877899999999999E-2</c:v>
                </c:pt>
                <c:pt idx="14388">
                  <c:v>1.5857599999999999E-2</c:v>
                </c:pt>
                <c:pt idx="14389">
                  <c:v>1.8882400000000001E-2</c:v>
                </c:pt>
                <c:pt idx="14390">
                  <c:v>2.1947500000000002E-2</c:v>
                </c:pt>
                <c:pt idx="14391">
                  <c:v>2.5048399999999998E-2</c:v>
                </c:pt>
                <c:pt idx="14392">
                  <c:v>2.8180500000000001E-2</c:v>
                </c:pt>
                <c:pt idx="14393">
                  <c:v>3.1339499999999999E-2</c:v>
                </c:pt>
                <c:pt idx="14394">
                  <c:v>3.4520599999999999E-2</c:v>
                </c:pt>
                <c:pt idx="14395">
                  <c:v>3.7719500000000003E-2</c:v>
                </c:pt>
                <c:pt idx="14396">
                  <c:v>4.0932299999999998E-2</c:v>
                </c:pt>
                <c:pt idx="14397">
                  <c:v>4.41543E-2</c:v>
                </c:pt>
                <c:pt idx="14398">
                  <c:v>4.7381199999999998E-2</c:v>
                </c:pt>
                <c:pt idx="14399">
                  <c:v>5.06092E-2</c:v>
                </c:pt>
                <c:pt idx="14400">
                  <c:v>5.3835300000000003E-2</c:v>
                </c:pt>
                <c:pt idx="14401">
                  <c:v>5.7056099999999998E-2</c:v>
                </c:pt>
                <c:pt idx="14402">
                  <c:v>6.0267599999999998E-2</c:v>
                </c:pt>
                <c:pt idx="14403">
                  <c:v>6.34657E-2</c:v>
                </c:pt>
                <c:pt idx="14404">
                  <c:v>6.6646999999999998E-2</c:v>
                </c:pt>
                <c:pt idx="14405">
                  <c:v>6.9807800000000003E-2</c:v>
                </c:pt>
                <c:pt idx="14406">
                  <c:v>7.2943800000000003E-2</c:v>
                </c:pt>
                <c:pt idx="14407">
                  <c:v>7.6050699999999999E-2</c:v>
                </c:pt>
                <c:pt idx="14408">
                  <c:v>7.9124299999999995E-2</c:v>
                </c:pt>
                <c:pt idx="14409">
                  <c:v>8.2160399999999995E-2</c:v>
                </c:pt>
                <c:pt idx="14410">
                  <c:v>8.5154900000000006E-2</c:v>
                </c:pt>
                <c:pt idx="14411">
                  <c:v>8.8103699999999993E-2</c:v>
                </c:pt>
                <c:pt idx="14412">
                  <c:v>9.1002399999999997E-2</c:v>
                </c:pt>
                <c:pt idx="14413">
                  <c:v>9.3847200000000006E-2</c:v>
                </c:pt>
                <c:pt idx="14414">
                  <c:v>9.6634700000000004E-2</c:v>
                </c:pt>
                <c:pt idx="14415">
                  <c:v>9.9362400000000003E-2</c:v>
                </c:pt>
                <c:pt idx="14416">
                  <c:v>0.10202799999999999</c:v>
                </c:pt>
                <c:pt idx="14417">
                  <c:v>0.104628</c:v>
                </c:pt>
                <c:pt idx="14418">
                  <c:v>0.10716000000000001</c:v>
                </c:pt>
                <c:pt idx="14419">
                  <c:v>0.109621</c:v>
                </c:pt>
                <c:pt idx="14420">
                  <c:v>0.112007</c:v>
                </c:pt>
                <c:pt idx="14421">
                  <c:v>0.114315</c:v>
                </c:pt>
                <c:pt idx="14422">
                  <c:v>0.11654399999999999</c:v>
                </c:pt>
                <c:pt idx="14423">
                  <c:v>0.11869200000000001</c:v>
                </c:pt>
                <c:pt idx="14424">
                  <c:v>0.120757</c:v>
                </c:pt>
                <c:pt idx="14425">
                  <c:v>0.122738</c:v>
                </c:pt>
                <c:pt idx="14426">
                  <c:v>0.12463200000000001</c:v>
                </c:pt>
                <c:pt idx="14427">
                  <c:v>0.12643799999999999</c:v>
                </c:pt>
                <c:pt idx="14428">
                  <c:v>0.12815599999999999</c:v>
                </c:pt>
                <c:pt idx="14429">
                  <c:v>0.12978300000000001</c:v>
                </c:pt>
                <c:pt idx="14430">
                  <c:v>0.13131799999999999</c:v>
                </c:pt>
                <c:pt idx="14431">
                  <c:v>0.13276099999999999</c:v>
                </c:pt>
                <c:pt idx="14432">
                  <c:v>0.13411200000000001</c:v>
                </c:pt>
                <c:pt idx="14433">
                  <c:v>0.13536899999999999</c:v>
                </c:pt>
                <c:pt idx="14434">
                  <c:v>0.13653399999999999</c:v>
                </c:pt>
                <c:pt idx="14435">
                  <c:v>0.13760500000000001</c:v>
                </c:pt>
                <c:pt idx="14436">
                  <c:v>0.13858400000000001</c:v>
                </c:pt>
                <c:pt idx="14437">
                  <c:v>0.13946900000000001</c:v>
                </c:pt>
                <c:pt idx="14438">
                  <c:v>0.14025899999999999</c:v>
                </c:pt>
                <c:pt idx="14439">
                  <c:v>0.140955</c:v>
                </c:pt>
                <c:pt idx="14440">
                  <c:v>0.14155499999999999</c:v>
                </c:pt>
                <c:pt idx="14441">
                  <c:v>0.14206199999999999</c:v>
                </c:pt>
                <c:pt idx="14442">
                  <c:v>0.14247399999999999</c:v>
                </c:pt>
                <c:pt idx="14443">
                  <c:v>0.142794</c:v>
                </c:pt>
                <c:pt idx="14444">
                  <c:v>0.14302200000000001</c:v>
                </c:pt>
                <c:pt idx="14445">
                  <c:v>0.14316000000000001</c:v>
                </c:pt>
                <c:pt idx="14446">
                  <c:v>0.143209</c:v>
                </c:pt>
                <c:pt idx="14447">
                  <c:v>0.14316999999999999</c:v>
                </c:pt>
                <c:pt idx="14448">
                  <c:v>0.14304700000000001</c:v>
                </c:pt>
                <c:pt idx="14449">
                  <c:v>0.142841</c:v>
                </c:pt>
                <c:pt idx="14450">
                  <c:v>0.14255499999999999</c:v>
                </c:pt>
                <c:pt idx="14451">
                  <c:v>0.14219000000000001</c:v>
                </c:pt>
                <c:pt idx="14452">
                  <c:v>0.14174900000000001</c:v>
                </c:pt>
                <c:pt idx="14453">
                  <c:v>0.141233</c:v>
                </c:pt>
                <c:pt idx="14454">
                  <c:v>0.14064399999999999</c:v>
                </c:pt>
                <c:pt idx="14455">
                  <c:v>0.139986</c:v>
                </c:pt>
                <c:pt idx="14456">
                  <c:v>0.139261</c:v>
                </c:pt>
                <c:pt idx="14457">
                  <c:v>0.13847200000000001</c:v>
                </c:pt>
                <c:pt idx="14458">
                  <c:v>0.13762099999999999</c:v>
                </c:pt>
                <c:pt idx="14459">
                  <c:v>0.136716</c:v>
                </c:pt>
                <c:pt idx="14460">
                  <c:v>0.13575999999999999</c:v>
                </c:pt>
                <c:pt idx="14461">
                  <c:v>0.13475400000000001</c:v>
                </c:pt>
                <c:pt idx="14462">
                  <c:v>0.13369800000000001</c:v>
                </c:pt>
                <c:pt idx="14463">
                  <c:v>0.13259799999999999</c:v>
                </c:pt>
                <c:pt idx="14464">
                  <c:v>0.13145699999999999</c:v>
                </c:pt>
                <c:pt idx="14465">
                  <c:v>0.130278</c:v>
                </c:pt>
                <c:pt idx="14466">
                  <c:v>0.12906400000000001</c:v>
                </c:pt>
                <c:pt idx="14467">
                  <c:v>0.12781899999999999</c:v>
                </c:pt>
                <c:pt idx="14468">
                  <c:v>0.12654699999999999</c:v>
                </c:pt>
                <c:pt idx="14469">
                  <c:v>0.12525</c:v>
                </c:pt>
                <c:pt idx="14470">
                  <c:v>0.123931</c:v>
                </c:pt>
                <c:pt idx="14471">
                  <c:v>0.12259299999999999</c:v>
                </c:pt>
                <c:pt idx="14472">
                  <c:v>0.121239</c:v>
                </c:pt>
                <c:pt idx="14473">
                  <c:v>0.11987200000000001</c:v>
                </c:pt>
                <c:pt idx="14474">
                  <c:v>0.11849700000000001</c:v>
                </c:pt>
                <c:pt idx="14475">
                  <c:v>0.117116</c:v>
                </c:pt>
                <c:pt idx="14476">
                  <c:v>0.115732</c:v>
                </c:pt>
                <c:pt idx="14477">
                  <c:v>0.11434900000000001</c:v>
                </c:pt>
                <c:pt idx="14478">
                  <c:v>0.112968</c:v>
                </c:pt>
                <c:pt idx="14479">
                  <c:v>0.111595</c:v>
                </c:pt>
                <c:pt idx="14480">
                  <c:v>0.11022999999999999</c:v>
                </c:pt>
                <c:pt idx="14481">
                  <c:v>0.108878</c:v>
                </c:pt>
                <c:pt idx="14482">
                  <c:v>0.107542</c:v>
                </c:pt>
                <c:pt idx="14483">
                  <c:v>0.106225</c:v>
                </c:pt>
                <c:pt idx="14484">
                  <c:v>0.104931</c:v>
                </c:pt>
                <c:pt idx="14485">
                  <c:v>0.103662</c:v>
                </c:pt>
                <c:pt idx="14486">
                  <c:v>0.102422</c:v>
                </c:pt>
                <c:pt idx="14487">
                  <c:v>0.101212</c:v>
                </c:pt>
                <c:pt idx="14488">
                  <c:v>0.100034</c:v>
                </c:pt>
                <c:pt idx="14489">
                  <c:v>9.8890900000000004E-2</c:v>
                </c:pt>
                <c:pt idx="14490">
                  <c:v>9.7784099999999999E-2</c:v>
                </c:pt>
                <c:pt idx="14491">
                  <c:v>9.6716700000000003E-2</c:v>
                </c:pt>
                <c:pt idx="14492">
                  <c:v>9.5690800000000006E-2</c:v>
                </c:pt>
                <c:pt idx="14493">
                  <c:v>9.4708200000000006E-2</c:v>
                </c:pt>
                <c:pt idx="14494">
                  <c:v>9.3770699999999998E-2</c:v>
                </c:pt>
                <c:pt idx="14495">
                  <c:v>9.2879500000000004E-2</c:v>
                </c:pt>
                <c:pt idx="14496">
                  <c:v>9.20353E-2</c:v>
                </c:pt>
                <c:pt idx="14497">
                  <c:v>9.1239200000000006E-2</c:v>
                </c:pt>
                <c:pt idx="14498">
                  <c:v>9.0492400000000001E-2</c:v>
                </c:pt>
                <c:pt idx="14499">
                  <c:v>8.9796100000000004E-2</c:v>
                </c:pt>
                <c:pt idx="14500">
                  <c:v>8.9151099999999997E-2</c:v>
                </c:pt>
                <c:pt idx="14501">
                  <c:v>8.8557300000000005E-2</c:v>
                </c:pt>
                <c:pt idx="14502">
                  <c:v>8.8014800000000004E-2</c:v>
                </c:pt>
                <c:pt idx="14503">
                  <c:v>8.7523599999999993E-2</c:v>
                </c:pt>
                <c:pt idx="14504">
                  <c:v>8.70837E-2</c:v>
                </c:pt>
                <c:pt idx="14505">
                  <c:v>8.6695499999999995E-2</c:v>
                </c:pt>
                <c:pt idx="14506">
                  <c:v>8.6359500000000006E-2</c:v>
                </c:pt>
                <c:pt idx="14507">
                  <c:v>8.6075100000000002E-2</c:v>
                </c:pt>
                <c:pt idx="14508">
                  <c:v>8.5842100000000005E-2</c:v>
                </c:pt>
                <c:pt idx="14509">
                  <c:v>8.5663299999999998E-2</c:v>
                </c:pt>
                <c:pt idx="14510">
                  <c:v>8.5540000000000005E-2</c:v>
                </c:pt>
                <c:pt idx="14511">
                  <c:v>8.5468600000000006E-2</c:v>
                </c:pt>
                <c:pt idx="14512">
                  <c:v>8.54462E-2</c:v>
                </c:pt>
                <c:pt idx="14513">
                  <c:v>8.5473400000000005E-2</c:v>
                </c:pt>
                <c:pt idx="14514">
                  <c:v>8.5549500000000001E-2</c:v>
                </c:pt>
                <c:pt idx="14515">
                  <c:v>8.5671899999999995E-2</c:v>
                </c:pt>
                <c:pt idx="14516">
                  <c:v>8.5838899999999996E-2</c:v>
                </c:pt>
                <c:pt idx="14517">
                  <c:v>8.6049299999999995E-2</c:v>
                </c:pt>
                <c:pt idx="14518">
                  <c:v>8.6301699999999995E-2</c:v>
                </c:pt>
                <c:pt idx="14519">
                  <c:v>8.6594400000000002E-2</c:v>
                </c:pt>
                <c:pt idx="14520">
                  <c:v>8.6925699999999995E-2</c:v>
                </c:pt>
                <c:pt idx="14521">
                  <c:v>8.7293499999999996E-2</c:v>
                </c:pt>
                <c:pt idx="14522">
                  <c:v>8.7695700000000001E-2</c:v>
                </c:pt>
                <c:pt idx="14523">
                  <c:v>8.8130200000000006E-2</c:v>
                </c:pt>
                <c:pt idx="14524">
                  <c:v>8.8594500000000007E-2</c:v>
                </c:pt>
                <c:pt idx="14525">
                  <c:v>8.9086899999999997E-2</c:v>
                </c:pt>
                <c:pt idx="14526">
                  <c:v>8.9606099999999994E-2</c:v>
                </c:pt>
                <c:pt idx="14527">
                  <c:v>9.01502E-2</c:v>
                </c:pt>
                <c:pt idx="14528">
                  <c:v>9.07163E-2</c:v>
                </c:pt>
                <c:pt idx="14529">
                  <c:v>9.1301400000000005E-2</c:v>
                </c:pt>
                <c:pt idx="14530">
                  <c:v>9.1902200000000003E-2</c:v>
                </c:pt>
                <c:pt idx="14531">
                  <c:v>9.2515399999999998E-2</c:v>
                </c:pt>
                <c:pt idx="14532">
                  <c:v>9.3137999999999999E-2</c:v>
                </c:pt>
                <c:pt idx="14533">
                  <c:v>9.3767900000000001E-2</c:v>
                </c:pt>
                <c:pt idx="14534">
                  <c:v>9.4403200000000007E-2</c:v>
                </c:pt>
                <c:pt idx="14535">
                  <c:v>9.5042000000000001E-2</c:v>
                </c:pt>
                <c:pt idx="14536">
                  <c:v>9.5681100000000005E-2</c:v>
                </c:pt>
                <c:pt idx="14537">
                  <c:v>9.6316600000000002E-2</c:v>
                </c:pt>
                <c:pt idx="14538">
                  <c:v>9.6944699999999995E-2</c:v>
                </c:pt>
                <c:pt idx="14539">
                  <c:v>9.7562599999999999E-2</c:v>
                </c:pt>
                <c:pt idx="14540">
                  <c:v>9.8167599999999994E-2</c:v>
                </c:pt>
                <c:pt idx="14541">
                  <c:v>9.8757600000000001E-2</c:v>
                </c:pt>
                <c:pt idx="14542">
                  <c:v>9.9330600000000005E-2</c:v>
                </c:pt>
                <c:pt idx="14543">
                  <c:v>9.9884899999999999E-2</c:v>
                </c:pt>
                <c:pt idx="14544">
                  <c:v>0.10041799999999999</c:v>
                </c:pt>
                <c:pt idx="14545">
                  <c:v>0.100927</c:v>
                </c:pt>
                <c:pt idx="14546">
                  <c:v>0.101409</c:v>
                </c:pt>
                <c:pt idx="14547">
                  <c:v>0.10186099999999999</c:v>
                </c:pt>
                <c:pt idx="14548">
                  <c:v>0.10228</c:v>
                </c:pt>
                <c:pt idx="14549">
                  <c:v>0.10266400000000001</c:v>
                </c:pt>
                <c:pt idx="14550">
                  <c:v>0.10301200000000001</c:v>
                </c:pt>
                <c:pt idx="14551">
                  <c:v>0.103323</c:v>
                </c:pt>
                <c:pt idx="14552">
                  <c:v>0.10359599999999999</c:v>
                </c:pt>
                <c:pt idx="14553">
                  <c:v>0.103829</c:v>
                </c:pt>
                <c:pt idx="14554">
                  <c:v>0.104019</c:v>
                </c:pt>
                <c:pt idx="14555">
                  <c:v>0.10416599999999999</c:v>
                </c:pt>
                <c:pt idx="14556">
                  <c:v>0.104266</c:v>
                </c:pt>
                <c:pt idx="14557">
                  <c:v>0.10431799999999999</c:v>
                </c:pt>
                <c:pt idx="14558">
                  <c:v>0.104321</c:v>
                </c:pt>
                <c:pt idx="14559">
                  <c:v>0.104273</c:v>
                </c:pt>
                <c:pt idx="14560">
                  <c:v>0.104173</c:v>
                </c:pt>
                <c:pt idx="14561">
                  <c:v>0.104021</c:v>
                </c:pt>
                <c:pt idx="14562">
                  <c:v>0.103815</c:v>
                </c:pt>
                <c:pt idx="14563">
                  <c:v>0.10355399999999999</c:v>
                </c:pt>
                <c:pt idx="14564">
                  <c:v>0.103237</c:v>
                </c:pt>
                <c:pt idx="14565">
                  <c:v>0.102863</c:v>
                </c:pt>
                <c:pt idx="14566">
                  <c:v>0.10243099999999999</c:v>
                </c:pt>
                <c:pt idx="14567">
                  <c:v>0.101941</c:v>
                </c:pt>
                <c:pt idx="14568">
                  <c:v>0.101391</c:v>
                </c:pt>
                <c:pt idx="14569">
                  <c:v>0.100784</c:v>
                </c:pt>
                <c:pt idx="14570">
                  <c:v>0.100119</c:v>
                </c:pt>
                <c:pt idx="14571">
                  <c:v>9.93975E-2</c:v>
                </c:pt>
                <c:pt idx="14572">
                  <c:v>9.8620399999999997E-2</c:v>
                </c:pt>
                <c:pt idx="14573">
                  <c:v>9.7787600000000002E-2</c:v>
                </c:pt>
                <c:pt idx="14574">
                  <c:v>9.6899100000000002E-2</c:v>
                </c:pt>
                <c:pt idx="14575">
                  <c:v>9.5955600000000002E-2</c:v>
                </c:pt>
                <c:pt idx="14576" formatCode="0.00E+00">
                  <c:v>9.4958200000000006E-2</c:v>
                </c:pt>
                <c:pt idx="14577" formatCode="0.00E+00">
                  <c:v>9.3908199999999997E-2</c:v>
                </c:pt>
                <c:pt idx="14578" formatCode="0.00E+00">
                  <c:v>9.2807299999999995E-2</c:v>
                </c:pt>
                <c:pt idx="14579" formatCode="0.00E+00">
                  <c:v>9.16574E-2</c:v>
                </c:pt>
                <c:pt idx="14580">
                  <c:v>9.0459499999999998E-2</c:v>
                </c:pt>
                <c:pt idx="14581">
                  <c:v>8.9213799999999996E-2</c:v>
                </c:pt>
                <c:pt idx="14582">
                  <c:v>8.7920799999999993E-2</c:v>
                </c:pt>
                <c:pt idx="14583">
                  <c:v>8.6582199999999998E-2</c:v>
                </c:pt>
                <c:pt idx="14584">
                  <c:v>8.5200200000000004E-2</c:v>
                </c:pt>
                <c:pt idx="14585">
                  <c:v>8.3776199999999995E-2</c:v>
                </c:pt>
                <c:pt idx="14586">
                  <c:v>8.2310900000000006E-2</c:v>
                </c:pt>
                <c:pt idx="14587">
                  <c:v>8.0805699999999994E-2</c:v>
                </c:pt>
                <c:pt idx="14588">
                  <c:v>7.9262600000000002E-2</c:v>
                </c:pt>
                <c:pt idx="14589">
                  <c:v>7.7684100000000006E-2</c:v>
                </c:pt>
                <c:pt idx="14590">
                  <c:v>7.6072799999999996E-2</c:v>
                </c:pt>
                <c:pt idx="14591">
                  <c:v>7.4430899999999994E-2</c:v>
                </c:pt>
                <c:pt idx="14592">
                  <c:v>7.2761000000000006E-2</c:v>
                </c:pt>
                <c:pt idx="14593">
                  <c:v>7.1066099999999993E-2</c:v>
                </c:pt>
                <c:pt idx="14594">
                  <c:v>6.9349499999999994E-2</c:v>
                </c:pt>
                <c:pt idx="14595">
                  <c:v>6.7614599999999997E-2</c:v>
                </c:pt>
                <c:pt idx="14596">
                  <c:v>6.5863400000000002E-2</c:v>
                </c:pt>
                <c:pt idx="14597">
                  <c:v>6.4097199999999993E-2</c:v>
                </c:pt>
                <c:pt idx="14598">
                  <c:v>6.2317999999999998E-2</c:v>
                </c:pt>
                <c:pt idx="14599">
                  <c:v>6.0529399999999997E-2</c:v>
                </c:pt>
                <c:pt idx="14600">
                  <c:v>5.8735500000000003E-2</c:v>
                </c:pt>
                <c:pt idx="14601">
                  <c:v>5.6939799999999999E-2</c:v>
                </c:pt>
                <c:pt idx="14602">
                  <c:v>5.5145899999999998E-2</c:v>
                </c:pt>
                <c:pt idx="14603">
                  <c:v>5.3357500000000002E-2</c:v>
                </c:pt>
                <c:pt idx="14604">
                  <c:v>5.1577999999999999E-2</c:v>
                </c:pt>
                <c:pt idx="14605">
                  <c:v>4.9810699999999999E-2</c:v>
                </c:pt>
                <c:pt idx="14606">
                  <c:v>4.8058799999999999E-2</c:v>
                </c:pt>
                <c:pt idx="14607">
                  <c:v>4.63253E-2</c:v>
                </c:pt>
                <c:pt idx="14608">
                  <c:v>4.4612800000000001E-2</c:v>
                </c:pt>
                <c:pt idx="14609">
                  <c:v>4.2924299999999999E-2</c:v>
                </c:pt>
                <c:pt idx="14610">
                  <c:v>4.1262300000000002E-2</c:v>
                </c:pt>
                <c:pt idx="14611">
                  <c:v>3.9630100000000001E-2</c:v>
                </c:pt>
                <c:pt idx="14612">
                  <c:v>3.8031200000000001E-2</c:v>
                </c:pt>
                <c:pt idx="14613">
                  <c:v>3.64692E-2</c:v>
                </c:pt>
                <c:pt idx="14614">
                  <c:v>3.4947300000000001E-2</c:v>
                </c:pt>
                <c:pt idx="14615">
                  <c:v>3.3468299999999999E-2</c:v>
                </c:pt>
                <c:pt idx="14616">
                  <c:v>3.2035000000000001E-2</c:v>
                </c:pt>
                <c:pt idx="14617">
                  <c:v>3.0649800000000001E-2</c:v>
                </c:pt>
                <c:pt idx="14618">
                  <c:v>2.93152E-2</c:v>
                </c:pt>
                <c:pt idx="14619">
                  <c:v>2.8034400000000001E-2</c:v>
                </c:pt>
                <c:pt idx="14620">
                  <c:v>2.68106E-2</c:v>
                </c:pt>
                <c:pt idx="14621">
                  <c:v>2.5647E-2</c:v>
                </c:pt>
                <c:pt idx="14622">
                  <c:v>2.4546499999999999E-2</c:v>
                </c:pt>
                <c:pt idx="14623">
                  <c:v>2.3511299999999999E-2</c:v>
                </c:pt>
                <c:pt idx="14624">
                  <c:v>2.2543500000000001E-2</c:v>
                </c:pt>
                <c:pt idx="14625" formatCode="0.00E+00">
                  <c:v>2.16452E-2</c:v>
                </c:pt>
                <c:pt idx="14626" formatCode="0.00E+00">
                  <c:v>2.08186E-2</c:v>
                </c:pt>
                <c:pt idx="14627" formatCode="0.00E+00">
                  <c:v>2.0066400000000002E-2</c:v>
                </c:pt>
                <c:pt idx="14628" formatCode="0.00E+00">
                  <c:v>1.9391499999999999E-2</c:v>
                </c:pt>
                <c:pt idx="14629" formatCode="0.00E+00">
                  <c:v>1.8796799999999999E-2</c:v>
                </c:pt>
                <c:pt idx="14630">
                  <c:v>1.8284399999999999E-2</c:v>
                </c:pt>
                <c:pt idx="14631">
                  <c:v>1.78554E-2</c:v>
                </c:pt>
                <c:pt idx="14632">
                  <c:v>1.7510899999999999E-2</c:v>
                </c:pt>
                <c:pt idx="14633">
                  <c:v>1.7252199999999999E-2</c:v>
                </c:pt>
                <c:pt idx="14634">
                  <c:v>1.7079899999999999E-2</c:v>
                </c:pt>
                <c:pt idx="14635">
                  <c:v>1.6995E-2</c:v>
                </c:pt>
                <c:pt idx="14636">
                  <c:v>1.69985E-2</c:v>
                </c:pt>
                <c:pt idx="14637">
                  <c:v>1.7092400000000001E-2</c:v>
                </c:pt>
                <c:pt idx="14638">
                  <c:v>1.7278999999999999E-2</c:v>
                </c:pt>
                <c:pt idx="14639">
                  <c:v>1.7560099999999999E-2</c:v>
                </c:pt>
                <c:pt idx="14640">
                  <c:v>1.79349E-2</c:v>
                </c:pt>
                <c:pt idx="14641">
                  <c:v>1.8401600000000001E-2</c:v>
                </c:pt>
                <c:pt idx="14642">
                  <c:v>1.8959500000000001E-2</c:v>
                </c:pt>
                <c:pt idx="14643">
                  <c:v>1.96087E-2</c:v>
                </c:pt>
                <c:pt idx="14644">
                  <c:v>2.0349200000000001E-2</c:v>
                </c:pt>
                <c:pt idx="14645">
                  <c:v>2.1180500000000001E-2</c:v>
                </c:pt>
                <c:pt idx="14646">
                  <c:v>2.2102400000000001E-2</c:v>
                </c:pt>
                <c:pt idx="14647">
                  <c:v>2.3114200000000001E-2</c:v>
                </c:pt>
                <c:pt idx="14648">
                  <c:v>2.4214300000000001E-2</c:v>
                </c:pt>
                <c:pt idx="14649">
                  <c:v>2.5401099999999999E-2</c:v>
                </c:pt>
                <c:pt idx="14650">
                  <c:v>2.6672700000000001E-2</c:v>
                </c:pt>
                <c:pt idx="14651">
                  <c:v>2.80275E-2</c:v>
                </c:pt>
                <c:pt idx="14652">
                  <c:v>2.9463699999999999E-2</c:v>
                </c:pt>
                <c:pt idx="14653">
                  <c:v>3.0979400000000001E-2</c:v>
                </c:pt>
                <c:pt idx="14654">
                  <c:v>3.2572299999999998E-2</c:v>
                </c:pt>
                <c:pt idx="14655">
                  <c:v>3.4240399999999997E-2</c:v>
                </c:pt>
                <c:pt idx="14656">
                  <c:v>3.5982100000000003E-2</c:v>
                </c:pt>
                <c:pt idx="14657">
                  <c:v>3.7795200000000001E-2</c:v>
                </c:pt>
                <c:pt idx="14658">
                  <c:v>3.9676799999999998E-2</c:v>
                </c:pt>
                <c:pt idx="14659">
                  <c:v>4.1623800000000002E-2</c:v>
                </c:pt>
                <c:pt idx="14660">
                  <c:v>4.3633400000000003E-2</c:v>
                </c:pt>
                <c:pt idx="14661">
                  <c:v>4.5702699999999999E-2</c:v>
                </c:pt>
                <c:pt idx="14662">
                  <c:v>4.7828900000000001E-2</c:v>
                </c:pt>
                <c:pt idx="14663">
                  <c:v>5.0008400000000001E-2</c:v>
                </c:pt>
                <c:pt idx="14664">
                  <c:v>5.2237899999999997E-2</c:v>
                </c:pt>
                <c:pt idx="14665">
                  <c:v>5.4513399999999997E-2</c:v>
                </c:pt>
                <c:pt idx="14666">
                  <c:v>5.6831100000000002E-2</c:v>
                </c:pt>
                <c:pt idx="14667">
                  <c:v>5.9186599999999999E-2</c:v>
                </c:pt>
                <c:pt idx="14668">
                  <c:v>6.1575900000000003E-2</c:v>
                </c:pt>
                <c:pt idx="14669">
                  <c:v>6.3994400000000007E-2</c:v>
                </c:pt>
                <c:pt idx="14670">
                  <c:v>6.6437999999999997E-2</c:v>
                </c:pt>
                <c:pt idx="14671">
                  <c:v>6.8902900000000003E-2</c:v>
                </c:pt>
                <c:pt idx="14672">
                  <c:v>7.1384600000000006E-2</c:v>
                </c:pt>
                <c:pt idx="14673">
                  <c:v>7.3878799999999994E-2</c:v>
                </c:pt>
                <c:pt idx="14674">
                  <c:v>7.6380900000000002E-2</c:v>
                </c:pt>
                <c:pt idx="14675">
                  <c:v>7.8887200000000005E-2</c:v>
                </c:pt>
                <c:pt idx="14676">
                  <c:v>8.1393699999999999E-2</c:v>
                </c:pt>
                <c:pt idx="14677">
                  <c:v>8.3896399999999996E-2</c:v>
                </c:pt>
                <c:pt idx="14678">
                  <c:v>8.6390900000000007E-2</c:v>
                </c:pt>
                <c:pt idx="14679">
                  <c:v>8.8872800000000002E-2</c:v>
                </c:pt>
                <c:pt idx="14680">
                  <c:v>9.1337799999999997E-2</c:v>
                </c:pt>
                <c:pt idx="14681">
                  <c:v>9.3781799999999998E-2</c:v>
                </c:pt>
                <c:pt idx="14682">
                  <c:v>9.6200300000000002E-2</c:v>
                </c:pt>
                <c:pt idx="14683">
                  <c:v>9.8589099999999999E-2</c:v>
                </c:pt>
                <c:pt idx="14684">
                  <c:v>0.10094400000000001</c:v>
                </c:pt>
                <c:pt idx="14685">
                  <c:v>0.103259</c:v>
                </c:pt>
                <c:pt idx="14686">
                  <c:v>0.105531</c:v>
                </c:pt>
                <c:pt idx="14687">
                  <c:v>0.107755</c:v>
                </c:pt>
                <c:pt idx="14688">
                  <c:v>0.109926</c:v>
                </c:pt>
                <c:pt idx="14689">
                  <c:v>0.11204</c:v>
                </c:pt>
                <c:pt idx="14690">
                  <c:v>0.114093</c:v>
                </c:pt>
                <c:pt idx="14691">
                  <c:v>0.11608</c:v>
                </c:pt>
                <c:pt idx="14692">
                  <c:v>0.117996</c:v>
                </c:pt>
                <c:pt idx="14693">
                  <c:v>0.119839</c:v>
                </c:pt>
                <c:pt idx="14694">
                  <c:v>0.121605</c:v>
                </c:pt>
                <c:pt idx="14695">
                  <c:v>0.12329</c:v>
                </c:pt>
                <c:pt idx="14696">
                  <c:v>0.12489</c:v>
                </c:pt>
                <c:pt idx="14697">
                  <c:v>0.12640199999999999</c:v>
                </c:pt>
                <c:pt idx="14698">
                  <c:v>0.12782299999999999</c:v>
                </c:pt>
                <c:pt idx="14699">
                  <c:v>0.12914800000000001</c:v>
                </c:pt>
                <c:pt idx="14700">
                  <c:v>0.13037499999999999</c:v>
                </c:pt>
                <c:pt idx="14701">
                  <c:v>0.13150000000000001</c:v>
                </c:pt>
                <c:pt idx="14702">
                  <c:v>0.13252</c:v>
                </c:pt>
                <c:pt idx="14703">
                  <c:v>0.133434</c:v>
                </c:pt>
                <c:pt idx="14704">
                  <c:v>0.134239</c:v>
                </c:pt>
                <c:pt idx="14705">
                  <c:v>0.134933</c:v>
                </c:pt>
                <c:pt idx="14706">
                  <c:v>0.135514</c:v>
                </c:pt>
                <c:pt idx="14707">
                  <c:v>0.13598099999999999</c:v>
                </c:pt>
                <c:pt idx="14708">
                  <c:v>0.13633300000000001</c:v>
                </c:pt>
                <c:pt idx="14709">
                  <c:v>0.13656799999999999</c:v>
                </c:pt>
                <c:pt idx="14710">
                  <c:v>0.136687</c:v>
                </c:pt>
                <c:pt idx="14711">
                  <c:v>0.136687</c:v>
                </c:pt>
                <c:pt idx="14712">
                  <c:v>0.13656799999999999</c:v>
                </c:pt>
                <c:pt idx="14713">
                  <c:v>0.136328</c:v>
                </c:pt>
                <c:pt idx="14714">
                  <c:v>0.135966</c:v>
                </c:pt>
                <c:pt idx="14715">
                  <c:v>0.13548299999999999</c:v>
                </c:pt>
                <c:pt idx="14716">
                  <c:v>0.134879</c:v>
                </c:pt>
                <c:pt idx="14717">
                  <c:v>0.13415199999999999</c:v>
                </c:pt>
                <c:pt idx="14718">
                  <c:v>0.133303</c:v>
                </c:pt>
                <c:pt idx="14719">
                  <c:v>0.132331</c:v>
                </c:pt>
                <c:pt idx="14720">
                  <c:v>0.13123799999999999</c:v>
                </c:pt>
                <c:pt idx="14721">
                  <c:v>0.130025</c:v>
                </c:pt>
                <c:pt idx="14722">
                  <c:v>0.128692</c:v>
                </c:pt>
                <c:pt idx="14723">
                  <c:v>0.12724099999999999</c:v>
                </c:pt>
                <c:pt idx="14724">
                  <c:v>0.12567600000000001</c:v>
                </c:pt>
                <c:pt idx="14725">
                  <c:v>0.123997</c:v>
                </c:pt>
                <c:pt idx="14726">
                  <c:v>0.122207</c:v>
                </c:pt>
                <c:pt idx="14727">
                  <c:v>0.120309</c:v>
                </c:pt>
                <c:pt idx="14728">
                  <c:v>0.11830499999999999</c:v>
                </c:pt>
                <c:pt idx="14729">
                  <c:v>0.11619599999999999</c:v>
                </c:pt>
                <c:pt idx="14730">
                  <c:v>0.113987</c:v>
                </c:pt>
                <c:pt idx="14731">
                  <c:v>0.111683</c:v>
                </c:pt>
                <c:pt idx="14732">
                  <c:v>0.10928499999999999</c:v>
                </c:pt>
                <c:pt idx="14733">
                  <c:v>0.10679900000000001</c:v>
                </c:pt>
                <c:pt idx="14734">
                  <c:v>0.10423</c:v>
                </c:pt>
                <c:pt idx="14735">
                  <c:v>0.10158200000000001</c:v>
                </c:pt>
                <c:pt idx="14736">
                  <c:v>9.8855399999999996E-2</c:v>
                </c:pt>
                <c:pt idx="14737">
                  <c:v>9.6052600000000002E-2</c:v>
                </c:pt>
                <c:pt idx="14738">
                  <c:v>9.3178899999999995E-2</c:v>
                </c:pt>
                <c:pt idx="14739">
                  <c:v>9.0238799999999994E-2</c:v>
                </c:pt>
                <c:pt idx="14740">
                  <c:v>8.7235400000000005E-2</c:v>
                </c:pt>
                <c:pt idx="14741">
                  <c:v>8.4172700000000003E-2</c:v>
                </c:pt>
                <c:pt idx="14742">
                  <c:v>8.10554E-2</c:v>
                </c:pt>
                <c:pt idx="14743">
                  <c:v>7.7888399999999997E-2</c:v>
                </c:pt>
                <c:pt idx="14744">
                  <c:v>7.4676500000000007E-2</c:v>
                </c:pt>
                <c:pt idx="14745">
                  <c:v>7.1424299999999996E-2</c:v>
                </c:pt>
                <c:pt idx="14746">
                  <c:v>6.8135899999999999E-2</c:v>
                </c:pt>
                <c:pt idx="14747">
                  <c:v>6.4815899999999996E-2</c:v>
                </c:pt>
                <c:pt idx="14748">
                  <c:v>6.1469099999999999E-2</c:v>
                </c:pt>
                <c:pt idx="14749">
                  <c:v>5.8100699999999998E-2</c:v>
                </c:pt>
                <c:pt idx="14750">
                  <c:v>5.4714699999999998E-2</c:v>
                </c:pt>
                <c:pt idx="14751">
                  <c:v>5.1315399999999997E-2</c:v>
                </c:pt>
                <c:pt idx="14752">
                  <c:v>4.7907499999999999E-2</c:v>
                </c:pt>
                <c:pt idx="14753">
                  <c:v>4.4496599999999997E-2</c:v>
                </c:pt>
                <c:pt idx="14754">
                  <c:v>4.1088300000000001E-2</c:v>
                </c:pt>
                <c:pt idx="14755">
                  <c:v>3.7687999999999999E-2</c:v>
                </c:pt>
                <c:pt idx="14756">
                  <c:v>3.4301699999999997E-2</c:v>
                </c:pt>
                <c:pt idx="14757">
                  <c:v>3.0934900000000001E-2</c:v>
                </c:pt>
                <c:pt idx="14758">
                  <c:v>2.75923E-2</c:v>
                </c:pt>
                <c:pt idx="14759">
                  <c:v>2.4278899999999999E-2</c:v>
                </c:pt>
                <c:pt idx="14760">
                  <c:v>2.1000100000000001E-2</c:v>
                </c:pt>
                <c:pt idx="14761">
                  <c:v>1.7761599999999999E-2</c:v>
                </c:pt>
                <c:pt idx="14762">
                  <c:v>1.4568899999999999E-2</c:v>
                </c:pt>
                <c:pt idx="14763">
                  <c:v>1.14281E-2</c:v>
                </c:pt>
                <c:pt idx="14764" formatCode="0.00E+00">
                  <c:v>8.3447899999999995E-3</c:v>
                </c:pt>
                <c:pt idx="14765" formatCode="0.00E+00">
                  <c:v>5.3227500000000002E-3</c:v>
                </c:pt>
                <c:pt idx="14766" formatCode="0.00E+00">
                  <c:v>2.3645799999999998E-3</c:v>
                </c:pt>
                <c:pt idx="14767" formatCode="0.00E+00">
                  <c:v>-5.2696399999999999E-4</c:v>
                </c:pt>
                <c:pt idx="14768" formatCode="0.00E+00">
                  <c:v>-3.3487899999999999E-3</c:v>
                </c:pt>
                <c:pt idx="14769" formatCode="0.00E+00">
                  <c:v>-6.0977000000000002E-3</c:v>
                </c:pt>
                <c:pt idx="14770" formatCode="0.00E+00">
                  <c:v>-8.7705500000000002E-3</c:v>
                </c:pt>
                <c:pt idx="14771">
                  <c:v>-1.13644E-2</c:v>
                </c:pt>
                <c:pt idx="14772">
                  <c:v>-1.38765E-2</c:v>
                </c:pt>
                <c:pt idx="14773">
                  <c:v>-1.6303999999999999E-2</c:v>
                </c:pt>
                <c:pt idx="14774">
                  <c:v>-1.8644000000000001E-2</c:v>
                </c:pt>
                <c:pt idx="14775">
                  <c:v>-2.0893599999999998E-2</c:v>
                </c:pt>
                <c:pt idx="14776">
                  <c:v>-2.3050600000000001E-2</c:v>
                </c:pt>
                <c:pt idx="14777">
                  <c:v>-2.5112800000000001E-2</c:v>
                </c:pt>
                <c:pt idx="14778">
                  <c:v>-2.70783E-2</c:v>
                </c:pt>
                <c:pt idx="14779">
                  <c:v>-2.89453E-2</c:v>
                </c:pt>
                <c:pt idx="14780">
                  <c:v>-3.0712E-2</c:v>
                </c:pt>
                <c:pt idx="14781">
                  <c:v>-3.2376599999999998E-2</c:v>
                </c:pt>
                <c:pt idx="14782">
                  <c:v>-3.3938299999999998E-2</c:v>
                </c:pt>
                <c:pt idx="14783">
                  <c:v>-3.5396200000000003E-2</c:v>
                </c:pt>
                <c:pt idx="14784">
                  <c:v>-3.6745899999999998E-2</c:v>
                </c:pt>
                <c:pt idx="14785">
                  <c:v>-3.79841E-2</c:v>
                </c:pt>
                <c:pt idx="14786">
                  <c:v>-3.9113099999999998E-2</c:v>
                </c:pt>
                <c:pt idx="14787">
                  <c:v>-4.0135400000000002E-2</c:v>
                </c:pt>
                <c:pt idx="14788">
                  <c:v>-4.1048899999999999E-2</c:v>
                </c:pt>
                <c:pt idx="14789">
                  <c:v>-4.1852800000000003E-2</c:v>
                </c:pt>
                <c:pt idx="14790">
                  <c:v>-4.2548299999999997E-2</c:v>
                </c:pt>
                <c:pt idx="14791">
                  <c:v>-4.3136099999999997E-2</c:v>
                </c:pt>
                <c:pt idx="14792">
                  <c:v>-4.3616000000000002E-2</c:v>
                </c:pt>
                <c:pt idx="14793">
                  <c:v>-4.3988100000000002E-2</c:v>
                </c:pt>
                <c:pt idx="14794">
                  <c:v>-4.4253199999999999E-2</c:v>
                </c:pt>
                <c:pt idx="14795">
                  <c:v>-4.4412800000000002E-2</c:v>
                </c:pt>
                <c:pt idx="14796">
                  <c:v>-4.4468399999999998E-2</c:v>
                </c:pt>
                <c:pt idx="14797">
                  <c:v>-4.4421700000000001E-2</c:v>
                </c:pt>
                <c:pt idx="14798">
                  <c:v>-4.42742E-2</c:v>
                </c:pt>
                <c:pt idx="14799">
                  <c:v>-4.4027900000000002E-2</c:v>
                </c:pt>
                <c:pt idx="14800">
                  <c:v>-4.3684599999999997E-2</c:v>
                </c:pt>
                <c:pt idx="14801">
                  <c:v>-4.3246199999999999E-2</c:v>
                </c:pt>
                <c:pt idx="14802">
                  <c:v>-4.2714799999999997E-2</c:v>
                </c:pt>
                <c:pt idx="14803">
                  <c:v>-4.2092400000000002E-2</c:v>
                </c:pt>
                <c:pt idx="14804">
                  <c:v>-4.1381899999999999E-2</c:v>
                </c:pt>
                <c:pt idx="14805">
                  <c:v>-4.05861E-2</c:v>
                </c:pt>
                <c:pt idx="14806">
                  <c:v>-3.9706900000000003E-2</c:v>
                </c:pt>
                <c:pt idx="14807">
                  <c:v>-3.87464E-2</c:v>
                </c:pt>
                <c:pt idx="14808">
                  <c:v>-3.7707999999999998E-2</c:v>
                </c:pt>
                <c:pt idx="14809">
                  <c:v>-3.6596900000000002E-2</c:v>
                </c:pt>
                <c:pt idx="14810">
                  <c:v>-3.5418199999999997E-2</c:v>
                </c:pt>
                <c:pt idx="14811">
                  <c:v>-3.4174599999999999E-2</c:v>
                </c:pt>
                <c:pt idx="14812">
                  <c:v>-3.2866600000000003E-2</c:v>
                </c:pt>
                <c:pt idx="14813">
                  <c:v>-3.1495599999999999E-2</c:v>
                </c:pt>
                <c:pt idx="14814">
                  <c:v>-3.0064799999999999E-2</c:v>
                </c:pt>
                <c:pt idx="14815">
                  <c:v>-2.85779E-2</c:v>
                </c:pt>
                <c:pt idx="14816">
                  <c:v>-2.7038E-2</c:v>
                </c:pt>
                <c:pt idx="14817">
                  <c:v>-2.5448499999999999E-2</c:v>
                </c:pt>
                <c:pt idx="14818">
                  <c:v>-2.38131E-2</c:v>
                </c:pt>
                <c:pt idx="14819">
                  <c:v>-2.2135800000000001E-2</c:v>
                </c:pt>
                <c:pt idx="14820">
                  <c:v>-2.0420600000000001E-2</c:v>
                </c:pt>
                <c:pt idx="14821">
                  <c:v>-1.8671900000000002E-2</c:v>
                </c:pt>
                <c:pt idx="14822">
                  <c:v>-1.6894200000000002E-2</c:v>
                </c:pt>
                <c:pt idx="14823">
                  <c:v>-1.50925E-2</c:v>
                </c:pt>
                <c:pt idx="14824">
                  <c:v>-1.3271099999999999E-2</c:v>
                </c:pt>
                <c:pt idx="14825">
                  <c:v>-1.14343E-2</c:v>
                </c:pt>
                <c:pt idx="14826" formatCode="0.00E+00">
                  <c:v>-9.5865499999999992E-3</c:v>
                </c:pt>
                <c:pt idx="14827" formatCode="0.00E+00">
                  <c:v>-7.7321500000000001E-3</c:v>
                </c:pt>
                <c:pt idx="14828" formatCode="0.00E+00">
                  <c:v>-5.8752199999999996E-3</c:v>
                </c:pt>
                <c:pt idx="14829" formatCode="0.00E+00">
                  <c:v>-4.0194999999999996E-3</c:v>
                </c:pt>
                <c:pt idx="14830" formatCode="0.00E+00">
                  <c:v>-2.1680699999999998E-3</c:v>
                </c:pt>
                <c:pt idx="14831" formatCode="0.00E+00">
                  <c:v>-3.2330899999999998E-4</c:v>
                </c:pt>
                <c:pt idx="14832" formatCode="0.00E+00">
                  <c:v>1.51231E-3</c:v>
                </c:pt>
                <c:pt idx="14833" formatCode="0.00E+00">
                  <c:v>3.3349500000000002E-3</c:v>
                </c:pt>
                <c:pt idx="14834" formatCode="0.00E+00">
                  <c:v>5.1391400000000004E-3</c:v>
                </c:pt>
                <c:pt idx="14835" formatCode="0.00E+00">
                  <c:v>6.9191000000000001E-3</c:v>
                </c:pt>
                <c:pt idx="14836" formatCode="0.00E+00">
                  <c:v>8.6700000000000006E-3</c:v>
                </c:pt>
                <c:pt idx="14837">
                  <c:v>1.03882E-2</c:v>
                </c:pt>
                <c:pt idx="14838">
                  <c:v>1.20704E-2</c:v>
                </c:pt>
                <c:pt idx="14839">
                  <c:v>1.37147E-2</c:v>
                </c:pt>
                <c:pt idx="14840">
                  <c:v>1.53206E-2</c:v>
                </c:pt>
                <c:pt idx="14841">
                  <c:v>1.6887800000000001E-2</c:v>
                </c:pt>
                <c:pt idx="14842">
                  <c:v>1.8414E-2</c:v>
                </c:pt>
                <c:pt idx="14843">
                  <c:v>1.9893999999999998E-2</c:v>
                </c:pt>
                <c:pt idx="14844">
                  <c:v>2.1323399999999999E-2</c:v>
                </c:pt>
                <c:pt idx="14845">
                  <c:v>2.2700399999999999E-2</c:v>
                </c:pt>
                <c:pt idx="14846">
                  <c:v>2.40246E-2</c:v>
                </c:pt>
                <c:pt idx="14847">
                  <c:v>2.5293400000000001E-2</c:v>
                </c:pt>
                <c:pt idx="14848">
                  <c:v>2.6502499999999998E-2</c:v>
                </c:pt>
                <c:pt idx="14849">
                  <c:v>2.7648300000000001E-2</c:v>
                </c:pt>
                <c:pt idx="14850" formatCode="0.00E+00">
                  <c:v>2.8729500000000002E-2</c:v>
                </c:pt>
                <c:pt idx="14851" formatCode="0.00E+00">
                  <c:v>2.9745600000000001E-2</c:v>
                </c:pt>
                <c:pt idx="14852" formatCode="0.00E+00">
                  <c:v>3.06956E-2</c:v>
                </c:pt>
                <c:pt idx="14853">
                  <c:v>3.1578599999999998E-2</c:v>
                </c:pt>
                <c:pt idx="14854">
                  <c:v>3.23945E-2</c:v>
                </c:pt>
                <c:pt idx="14855">
                  <c:v>3.3144199999999999E-2</c:v>
                </c:pt>
                <c:pt idx="14856">
                  <c:v>3.3828799999999999E-2</c:v>
                </c:pt>
                <c:pt idx="14857">
                  <c:v>3.4448600000000003E-2</c:v>
                </c:pt>
                <c:pt idx="14858">
                  <c:v>3.50018E-2</c:v>
                </c:pt>
                <c:pt idx="14859">
                  <c:v>3.5486400000000001E-2</c:v>
                </c:pt>
                <c:pt idx="14860">
                  <c:v>3.5901099999999998E-2</c:v>
                </c:pt>
                <c:pt idx="14861">
                  <c:v>3.6246E-2</c:v>
                </c:pt>
                <c:pt idx="14862">
                  <c:v>3.65213E-2</c:v>
                </c:pt>
                <c:pt idx="14863">
                  <c:v>3.67269E-2</c:v>
                </c:pt>
                <c:pt idx="14864">
                  <c:v>3.6861600000000001E-2</c:v>
                </c:pt>
                <c:pt idx="14865">
                  <c:v>3.6924400000000003E-2</c:v>
                </c:pt>
                <c:pt idx="14866">
                  <c:v>3.6915499999999997E-2</c:v>
                </c:pt>
                <c:pt idx="14867">
                  <c:v>3.6836399999999998E-2</c:v>
                </c:pt>
                <c:pt idx="14868">
                  <c:v>3.6687200000000003E-2</c:v>
                </c:pt>
                <c:pt idx="14869">
                  <c:v>3.6466100000000001E-2</c:v>
                </c:pt>
                <c:pt idx="14870">
                  <c:v>3.61724E-2</c:v>
                </c:pt>
                <c:pt idx="14871">
                  <c:v>3.5804999999999997E-2</c:v>
                </c:pt>
                <c:pt idx="14872">
                  <c:v>3.5361400000000001E-2</c:v>
                </c:pt>
                <c:pt idx="14873">
                  <c:v>3.4840500000000003E-2</c:v>
                </c:pt>
                <c:pt idx="14874">
                  <c:v>3.4245999999999999E-2</c:v>
                </c:pt>
                <c:pt idx="14875">
                  <c:v>3.3581699999999999E-2</c:v>
                </c:pt>
                <c:pt idx="14876">
                  <c:v>3.2848700000000002E-2</c:v>
                </c:pt>
                <c:pt idx="14877">
                  <c:v>3.2046699999999997E-2</c:v>
                </c:pt>
                <c:pt idx="14878">
                  <c:v>3.1177199999999999E-2</c:v>
                </c:pt>
                <c:pt idx="14879">
                  <c:v>3.0243800000000001E-2</c:v>
                </c:pt>
                <c:pt idx="14880">
                  <c:v>2.92497E-2</c:v>
                </c:pt>
                <c:pt idx="14881">
                  <c:v>2.8197099999999999E-2</c:v>
                </c:pt>
                <c:pt idx="14882">
                  <c:v>2.7086800000000001E-2</c:v>
                </c:pt>
                <c:pt idx="14883">
                  <c:v>2.5919999999999999E-2</c:v>
                </c:pt>
                <c:pt idx="14884">
                  <c:v>2.4698299999999999E-2</c:v>
                </c:pt>
                <c:pt idx="14885">
                  <c:v>2.3424E-2</c:v>
                </c:pt>
                <c:pt idx="14886">
                  <c:v>2.2099799999999999E-2</c:v>
                </c:pt>
                <c:pt idx="14887">
                  <c:v>2.0728099999999999E-2</c:v>
                </c:pt>
                <c:pt idx="14888">
                  <c:v>1.9312300000000001E-2</c:v>
                </c:pt>
                <c:pt idx="14889">
                  <c:v>1.78566E-2</c:v>
                </c:pt>
                <c:pt idx="14890">
                  <c:v>1.6363200000000001E-2</c:v>
                </c:pt>
                <c:pt idx="14891">
                  <c:v>1.48332E-2</c:v>
                </c:pt>
                <c:pt idx="14892">
                  <c:v>1.32686E-2</c:v>
                </c:pt>
                <c:pt idx="14893">
                  <c:v>1.16735E-2</c:v>
                </c:pt>
                <c:pt idx="14894">
                  <c:v>1.00515E-2</c:v>
                </c:pt>
                <c:pt idx="14895" formatCode="0.00E+00">
                  <c:v>8.4040199999999999E-3</c:v>
                </c:pt>
                <c:pt idx="14896" formatCode="0.00E+00">
                  <c:v>6.73187E-3</c:v>
                </c:pt>
                <c:pt idx="14897" formatCode="0.00E+00">
                  <c:v>5.0364499999999996E-3</c:v>
                </c:pt>
                <c:pt idx="14898" formatCode="0.00E+00">
                  <c:v>3.31956E-3</c:v>
                </c:pt>
                <c:pt idx="14899" formatCode="0.00E+00">
                  <c:v>1.58278E-3</c:v>
                </c:pt>
                <c:pt idx="14900" formatCode="0.00E+00">
                  <c:v>-1.7309899999999999E-4</c:v>
                </c:pt>
                <c:pt idx="14901" formatCode="0.00E+00">
                  <c:v>-1.94827E-3</c:v>
                </c:pt>
                <c:pt idx="14902" formatCode="0.00E+00">
                  <c:v>-3.7427900000000002E-3</c:v>
                </c:pt>
                <c:pt idx="14903" formatCode="0.00E+00">
                  <c:v>-5.55545E-3</c:v>
                </c:pt>
                <c:pt idx="14904" formatCode="0.00E+00">
                  <c:v>-7.3834499999999997E-3</c:v>
                </c:pt>
                <c:pt idx="14905" formatCode="0.00E+00">
                  <c:v>-9.2227999999999997E-3</c:v>
                </c:pt>
                <c:pt idx="14906">
                  <c:v>-1.10694E-2</c:v>
                </c:pt>
                <c:pt idx="14907">
                  <c:v>-1.2918600000000001E-2</c:v>
                </c:pt>
                <c:pt idx="14908">
                  <c:v>-1.47659E-2</c:v>
                </c:pt>
                <c:pt idx="14909">
                  <c:v>-1.661E-2</c:v>
                </c:pt>
                <c:pt idx="14910">
                  <c:v>-1.8453299999999999E-2</c:v>
                </c:pt>
                <c:pt idx="14911">
                  <c:v>-2.0295799999999999E-2</c:v>
                </c:pt>
                <c:pt idx="14912">
                  <c:v>-2.2132800000000001E-2</c:v>
                </c:pt>
                <c:pt idx="14913">
                  <c:v>-2.3958400000000001E-2</c:v>
                </c:pt>
                <c:pt idx="14914">
                  <c:v>-2.5769299999999998E-2</c:v>
                </c:pt>
                <c:pt idx="14915">
                  <c:v>-2.7563799999999999E-2</c:v>
                </c:pt>
                <c:pt idx="14916">
                  <c:v>-2.9341200000000001E-2</c:v>
                </c:pt>
                <c:pt idx="14917">
                  <c:v>-3.1101699999999999E-2</c:v>
                </c:pt>
                <c:pt idx="14918">
                  <c:v>-3.2845199999999998E-2</c:v>
                </c:pt>
                <c:pt idx="14919">
                  <c:v>-3.4569599999999999E-2</c:v>
                </c:pt>
                <c:pt idx="14920">
                  <c:v>-3.62735E-2</c:v>
                </c:pt>
                <c:pt idx="14921">
                  <c:v>-3.79566E-2</c:v>
                </c:pt>
                <c:pt idx="14922">
                  <c:v>-3.9618500000000001E-2</c:v>
                </c:pt>
                <c:pt idx="14923">
                  <c:v>-4.1256500000000002E-2</c:v>
                </c:pt>
                <c:pt idx="14924">
                  <c:v>-4.2867000000000002E-2</c:v>
                </c:pt>
                <c:pt idx="14925">
                  <c:v>-4.4447300000000002E-2</c:v>
                </c:pt>
                <c:pt idx="14926">
                  <c:v>-4.59976E-2</c:v>
                </c:pt>
                <c:pt idx="14927">
                  <c:v>-4.7519400000000003E-2</c:v>
                </c:pt>
                <c:pt idx="14928">
                  <c:v>-4.9014599999999998E-2</c:v>
                </c:pt>
                <c:pt idx="14929">
                  <c:v>-5.0484099999999997E-2</c:v>
                </c:pt>
                <c:pt idx="14930">
                  <c:v>-5.19284E-2</c:v>
                </c:pt>
                <c:pt idx="14931" formatCode="0.00E+00">
                  <c:v>-5.3346900000000003E-2</c:v>
                </c:pt>
                <c:pt idx="14932" formatCode="0.00E+00">
                  <c:v>-5.4739000000000003E-2</c:v>
                </c:pt>
                <c:pt idx="14933" formatCode="0.00E+00">
                  <c:v>-5.6104300000000003E-2</c:v>
                </c:pt>
                <c:pt idx="14934" formatCode="0.00E+00">
                  <c:v>-5.7442199999999999E-2</c:v>
                </c:pt>
                <c:pt idx="14935">
                  <c:v>-5.8751200000000003E-2</c:v>
                </c:pt>
                <c:pt idx="14936">
                  <c:v>-6.0028900000000003E-2</c:v>
                </c:pt>
                <c:pt idx="14937">
                  <c:v>-6.1272699999999999E-2</c:v>
                </c:pt>
                <c:pt idx="14938">
                  <c:v>-6.2482500000000003E-2</c:v>
                </c:pt>
                <c:pt idx="14939">
                  <c:v>-6.3660800000000003E-2</c:v>
                </c:pt>
                <c:pt idx="14940">
                  <c:v>-6.4811900000000006E-2</c:v>
                </c:pt>
                <c:pt idx="14941">
                  <c:v>-6.5939300000000006E-2</c:v>
                </c:pt>
                <c:pt idx="14942">
                  <c:v>-6.7043699999999998E-2</c:v>
                </c:pt>
                <c:pt idx="14943">
                  <c:v>-6.8124799999999999E-2</c:v>
                </c:pt>
                <c:pt idx="14944">
                  <c:v>-6.9182499999999994E-2</c:v>
                </c:pt>
                <c:pt idx="14945">
                  <c:v>-7.0217100000000005E-2</c:v>
                </c:pt>
                <c:pt idx="14946">
                  <c:v>-7.1230100000000005E-2</c:v>
                </c:pt>
                <c:pt idx="14947">
                  <c:v>-7.2222499999999995E-2</c:v>
                </c:pt>
                <c:pt idx="14948">
                  <c:v>-7.3192099999999996E-2</c:v>
                </c:pt>
                <c:pt idx="14949">
                  <c:v>-7.4135900000000005E-2</c:v>
                </c:pt>
                <c:pt idx="14950">
                  <c:v>-7.5054499999999996E-2</c:v>
                </c:pt>
                <c:pt idx="14951">
                  <c:v>-7.5951299999999999E-2</c:v>
                </c:pt>
                <c:pt idx="14952">
                  <c:v>-7.6829999999999996E-2</c:v>
                </c:pt>
                <c:pt idx="14953">
                  <c:v>-7.7693100000000001E-2</c:v>
                </c:pt>
                <c:pt idx="14954">
                  <c:v>-7.8542000000000001E-2</c:v>
                </c:pt>
                <c:pt idx="14955">
                  <c:v>-7.9376799999999997E-2</c:v>
                </c:pt>
                <c:pt idx="14956">
                  <c:v>-8.0192799999999995E-2</c:v>
                </c:pt>
                <c:pt idx="14957">
                  <c:v>-8.0983299999999994E-2</c:v>
                </c:pt>
                <c:pt idx="14958">
                  <c:v>-8.1746100000000002E-2</c:v>
                </c:pt>
                <c:pt idx="14959">
                  <c:v>-8.2486699999999996E-2</c:v>
                </c:pt>
                <c:pt idx="14960">
                  <c:v>-8.3210599999999996E-2</c:v>
                </c:pt>
                <c:pt idx="14961">
                  <c:v>-8.3919900000000006E-2</c:v>
                </c:pt>
                <c:pt idx="14962">
                  <c:v>-8.4617899999999996E-2</c:v>
                </c:pt>
                <c:pt idx="14963">
                  <c:v>-8.5308999999999996E-2</c:v>
                </c:pt>
                <c:pt idx="14964">
                  <c:v>-8.5995199999999994E-2</c:v>
                </c:pt>
                <c:pt idx="14965">
                  <c:v>-8.66754E-2</c:v>
                </c:pt>
                <c:pt idx="14966">
                  <c:v>-8.7348499999999996E-2</c:v>
                </c:pt>
                <c:pt idx="14967">
                  <c:v>-8.8015200000000002E-2</c:v>
                </c:pt>
                <c:pt idx="14968">
                  <c:v>-8.8677900000000004E-2</c:v>
                </c:pt>
                <c:pt idx="14969">
                  <c:v>-8.9338600000000004E-2</c:v>
                </c:pt>
                <c:pt idx="14970">
                  <c:v>-8.9999700000000002E-2</c:v>
                </c:pt>
                <c:pt idx="14971">
                  <c:v>-9.0665300000000004E-2</c:v>
                </c:pt>
                <c:pt idx="14972">
                  <c:v>-9.1340199999999996E-2</c:v>
                </c:pt>
                <c:pt idx="14973">
                  <c:v>-9.2028700000000005E-2</c:v>
                </c:pt>
                <c:pt idx="14974">
                  <c:v>-9.2732899999999993E-2</c:v>
                </c:pt>
                <c:pt idx="14975">
                  <c:v>-9.3452800000000003E-2</c:v>
                </c:pt>
                <c:pt idx="14976">
                  <c:v>-9.4187499999999993E-2</c:v>
                </c:pt>
                <c:pt idx="14977">
                  <c:v>-9.4936300000000001E-2</c:v>
                </c:pt>
                <c:pt idx="14978">
                  <c:v>-9.5699000000000006E-2</c:v>
                </c:pt>
                <c:pt idx="14979">
                  <c:v>-9.6475400000000003E-2</c:v>
                </c:pt>
                <c:pt idx="14980">
                  <c:v>-9.7265299999999999E-2</c:v>
                </c:pt>
                <c:pt idx="14981">
                  <c:v>-9.8068199999999994E-2</c:v>
                </c:pt>
                <c:pt idx="14982">
                  <c:v>-9.8884E-2</c:v>
                </c:pt>
                <c:pt idx="14983">
                  <c:v>-9.9714999999999998E-2</c:v>
                </c:pt>
                <c:pt idx="14984">
                  <c:v>-0.100566</c:v>
                </c:pt>
                <c:pt idx="14985">
                  <c:v>-0.10144300000000001</c:v>
                </c:pt>
                <c:pt idx="14986">
                  <c:v>-0.10234699999999999</c:v>
                </c:pt>
                <c:pt idx="14987">
                  <c:v>-0.10327699999999999</c:v>
                </c:pt>
                <c:pt idx="14988">
                  <c:v>-0.10423200000000001</c:v>
                </c:pt>
                <c:pt idx="14989">
                  <c:v>-0.105212</c:v>
                </c:pt>
                <c:pt idx="14990">
                  <c:v>-0.106216</c:v>
                </c:pt>
                <c:pt idx="14991">
                  <c:v>-0.107248</c:v>
                </c:pt>
                <c:pt idx="14992">
                  <c:v>-0.108311</c:v>
                </c:pt>
                <c:pt idx="14993">
                  <c:v>-0.109407</c:v>
                </c:pt>
                <c:pt idx="14994">
                  <c:v>-0.110543</c:v>
                </c:pt>
                <c:pt idx="14995">
                  <c:v>-0.11172</c:v>
                </c:pt>
                <c:pt idx="14996">
                  <c:v>-0.112941</c:v>
                </c:pt>
                <c:pt idx="14997">
                  <c:v>-0.114202</c:v>
                </c:pt>
                <c:pt idx="14998">
                  <c:v>-0.115505</c:v>
                </c:pt>
                <c:pt idx="14999">
                  <c:v>-0.116851</c:v>
                </c:pt>
                <c:pt idx="15000">
                  <c:v>-0.118242</c:v>
                </c:pt>
                <c:pt idx="15001">
                  <c:v>-0.119676</c:v>
                </c:pt>
                <c:pt idx="15002">
                  <c:v>-0.12114999999999999</c:v>
                </c:pt>
                <c:pt idx="15003">
                  <c:v>-0.122667</c:v>
                </c:pt>
                <c:pt idx="15004">
                  <c:v>-0.12422999999999999</c:v>
                </c:pt>
                <c:pt idx="15005">
                  <c:v>-0.125833</c:v>
                </c:pt>
                <c:pt idx="15006">
                  <c:v>-0.127472</c:v>
                </c:pt>
                <c:pt idx="15007">
                  <c:v>-0.12914</c:v>
                </c:pt>
                <c:pt idx="15008">
                  <c:v>-0.13083600000000001</c:v>
                </c:pt>
                <c:pt idx="15009">
                  <c:v>-0.13255500000000001</c:v>
                </c:pt>
                <c:pt idx="15010">
                  <c:v>-0.13429199999999999</c:v>
                </c:pt>
                <c:pt idx="15011">
                  <c:v>-0.136044</c:v>
                </c:pt>
                <c:pt idx="15012">
                  <c:v>-0.13781299999999999</c:v>
                </c:pt>
                <c:pt idx="15013">
                  <c:v>-0.139601</c:v>
                </c:pt>
                <c:pt idx="15014">
                  <c:v>-0.14140800000000001</c:v>
                </c:pt>
                <c:pt idx="15015">
                  <c:v>-0.143234</c:v>
                </c:pt>
                <c:pt idx="15016">
                  <c:v>-0.14507999999999999</c:v>
                </c:pt>
                <c:pt idx="15017">
                  <c:v>-0.14694199999999999</c:v>
                </c:pt>
                <c:pt idx="15018">
                  <c:v>-0.14881800000000001</c:v>
                </c:pt>
                <c:pt idx="15019">
                  <c:v>-0.150704</c:v>
                </c:pt>
                <c:pt idx="15020">
                  <c:v>-0.15260099999999999</c:v>
                </c:pt>
                <c:pt idx="15021">
                  <c:v>-0.15451100000000001</c:v>
                </c:pt>
                <c:pt idx="15022">
                  <c:v>-0.15643000000000001</c:v>
                </c:pt>
                <c:pt idx="15023">
                  <c:v>-0.15835399999999999</c:v>
                </c:pt>
                <c:pt idx="15024">
                  <c:v>-0.16028200000000001</c:v>
                </c:pt>
                <c:pt idx="15025">
                  <c:v>-0.162217</c:v>
                </c:pt>
                <c:pt idx="15026">
                  <c:v>-0.164159</c:v>
                </c:pt>
                <c:pt idx="15027">
                  <c:v>-0.166104</c:v>
                </c:pt>
                <c:pt idx="15028">
                  <c:v>-0.168045</c:v>
                </c:pt>
                <c:pt idx="15029">
                  <c:v>-0.16996800000000001</c:v>
                </c:pt>
                <c:pt idx="15030">
                  <c:v>-0.17186799999999999</c:v>
                </c:pt>
                <c:pt idx="15031">
                  <c:v>-0.173739</c:v>
                </c:pt>
                <c:pt idx="15032">
                  <c:v>-0.17557900000000001</c:v>
                </c:pt>
                <c:pt idx="15033">
                  <c:v>-0.17738200000000001</c:v>
                </c:pt>
                <c:pt idx="15034">
                  <c:v>-0.179147</c:v>
                </c:pt>
                <c:pt idx="15035">
                  <c:v>-0.18087600000000001</c:v>
                </c:pt>
                <c:pt idx="15036">
                  <c:v>-0.18257699999999999</c:v>
                </c:pt>
                <c:pt idx="15037">
                  <c:v>-0.184249</c:v>
                </c:pt>
                <c:pt idx="15038">
                  <c:v>-0.18588399999999999</c:v>
                </c:pt>
                <c:pt idx="15039">
                  <c:v>-0.187476</c:v>
                </c:pt>
                <c:pt idx="15040">
                  <c:v>-0.189022</c:v>
                </c:pt>
                <c:pt idx="15041">
                  <c:v>-0.19051799999999999</c:v>
                </c:pt>
                <c:pt idx="15042">
                  <c:v>-0.19195899999999999</c:v>
                </c:pt>
                <c:pt idx="15043">
                  <c:v>-0.19334499999999999</c:v>
                </c:pt>
                <c:pt idx="15044">
                  <c:v>-0.19467899999999999</c:v>
                </c:pt>
                <c:pt idx="15045">
                  <c:v>-0.195962</c:v>
                </c:pt>
                <c:pt idx="15046">
                  <c:v>-0.19719500000000001</c:v>
                </c:pt>
                <c:pt idx="15047">
                  <c:v>-0.19838</c:v>
                </c:pt>
                <c:pt idx="15048">
                  <c:v>-0.199517</c:v>
                </c:pt>
                <c:pt idx="15049">
                  <c:v>-0.200602</c:v>
                </c:pt>
                <c:pt idx="15050">
                  <c:v>-0.20163400000000001</c:v>
                </c:pt>
                <c:pt idx="15051">
                  <c:v>-0.20260900000000001</c:v>
                </c:pt>
                <c:pt idx="15052">
                  <c:v>-0.20352700000000001</c:v>
                </c:pt>
                <c:pt idx="15053">
                  <c:v>-0.20438799999999999</c:v>
                </c:pt>
                <c:pt idx="15054">
                  <c:v>-0.20519100000000001</c:v>
                </c:pt>
                <c:pt idx="15055">
                  <c:v>-0.205931</c:v>
                </c:pt>
                <c:pt idx="15056">
                  <c:v>-0.20660600000000001</c:v>
                </c:pt>
                <c:pt idx="15057">
                  <c:v>-0.20721000000000001</c:v>
                </c:pt>
                <c:pt idx="15058">
                  <c:v>-0.20774300000000001</c:v>
                </c:pt>
                <c:pt idx="15059">
                  <c:v>-0.208205</c:v>
                </c:pt>
                <c:pt idx="15060">
                  <c:v>-0.208595</c:v>
                </c:pt>
                <c:pt idx="15061">
                  <c:v>-0.20891000000000001</c:v>
                </c:pt>
                <c:pt idx="15062">
                  <c:v>-0.209149</c:v>
                </c:pt>
                <c:pt idx="15063">
                  <c:v>-0.209312</c:v>
                </c:pt>
                <c:pt idx="15064">
                  <c:v>-0.209401</c:v>
                </c:pt>
                <c:pt idx="15065">
                  <c:v>-0.209423</c:v>
                </c:pt>
                <c:pt idx="15066">
                  <c:v>-0.20938399999999999</c:v>
                </c:pt>
                <c:pt idx="15067">
                  <c:v>-0.20929</c:v>
                </c:pt>
                <c:pt idx="15068">
                  <c:v>-0.209144</c:v>
                </c:pt>
                <c:pt idx="15069">
                  <c:v>-0.20894699999999999</c:v>
                </c:pt>
                <c:pt idx="15070">
                  <c:v>-0.208703</c:v>
                </c:pt>
                <c:pt idx="15071">
                  <c:v>-0.20841000000000001</c:v>
                </c:pt>
                <c:pt idx="15072">
                  <c:v>-0.20807</c:v>
                </c:pt>
                <c:pt idx="15073">
                  <c:v>-0.207679</c:v>
                </c:pt>
                <c:pt idx="15074">
                  <c:v>-0.207232</c:v>
                </c:pt>
                <c:pt idx="15075">
                  <c:v>-0.206731</c:v>
                </c:pt>
                <c:pt idx="15076">
                  <c:v>-0.20618</c:v>
                </c:pt>
                <c:pt idx="15077">
                  <c:v>-0.205591</c:v>
                </c:pt>
                <c:pt idx="15078">
                  <c:v>-0.20496500000000001</c:v>
                </c:pt>
                <c:pt idx="15079">
                  <c:v>-0.20430100000000001</c:v>
                </c:pt>
                <c:pt idx="15080">
                  <c:v>-0.203598</c:v>
                </c:pt>
                <c:pt idx="15081">
                  <c:v>-0.20285400000000001</c:v>
                </c:pt>
                <c:pt idx="15082">
                  <c:v>-0.202072</c:v>
                </c:pt>
                <c:pt idx="15083">
                  <c:v>-0.20125199999999999</c:v>
                </c:pt>
                <c:pt idx="15084">
                  <c:v>-0.20039499999999999</c:v>
                </c:pt>
                <c:pt idx="15085">
                  <c:v>-0.19950699999999999</c:v>
                </c:pt>
                <c:pt idx="15086">
                  <c:v>-0.19859599999999999</c:v>
                </c:pt>
                <c:pt idx="15087">
                  <c:v>-0.19766400000000001</c:v>
                </c:pt>
                <c:pt idx="15088">
                  <c:v>-0.196718</c:v>
                </c:pt>
                <c:pt idx="15089">
                  <c:v>-0.19576099999999999</c:v>
                </c:pt>
                <c:pt idx="15090" formatCode="0.00E+00">
                  <c:v>-0.19479299999999999</c:v>
                </c:pt>
                <c:pt idx="15091" formatCode="0.00E+00">
                  <c:v>-0.19380900000000001</c:v>
                </c:pt>
                <c:pt idx="15092" formatCode="0.00E+00">
                  <c:v>-0.19281200000000001</c:v>
                </c:pt>
                <c:pt idx="15093" formatCode="0.00E+00">
                  <c:v>-0.19181000000000001</c:v>
                </c:pt>
                <c:pt idx="15094" formatCode="0.00E+00">
                  <c:v>-0.19081400000000001</c:v>
                </c:pt>
                <c:pt idx="15095" formatCode="0.00E+00">
                  <c:v>-0.18983</c:v>
                </c:pt>
                <c:pt idx="15096" formatCode="0.00E+00">
                  <c:v>-0.18886500000000001</c:v>
                </c:pt>
                <c:pt idx="15097" formatCode="0.00E+00">
                  <c:v>-0.18792300000000001</c:v>
                </c:pt>
                <c:pt idx="15098" formatCode="0.00E+00">
                  <c:v>-0.187002</c:v>
                </c:pt>
                <c:pt idx="15099" formatCode="0.00E+00">
                  <c:v>-0.18609999999999999</c:v>
                </c:pt>
                <c:pt idx="15100" formatCode="0.00E+00">
                  <c:v>-0.18521099999999999</c:v>
                </c:pt>
                <c:pt idx="15101" formatCode="0.00E+00">
                  <c:v>-0.184334</c:v>
                </c:pt>
                <c:pt idx="15102" formatCode="0.00E+00">
                  <c:v>-0.183472</c:v>
                </c:pt>
                <c:pt idx="15103" formatCode="0.00E+00">
                  <c:v>-0.18262800000000001</c:v>
                </c:pt>
                <c:pt idx="15104" formatCode="0.00E+00">
                  <c:v>-0.18180199999999999</c:v>
                </c:pt>
                <c:pt idx="15105" formatCode="0.00E+00">
                  <c:v>-0.18099100000000001</c:v>
                </c:pt>
                <c:pt idx="15106" formatCode="0.00E+00">
                  <c:v>-0.180199</c:v>
                </c:pt>
                <c:pt idx="15107" formatCode="0.00E+00">
                  <c:v>-0.17943600000000001</c:v>
                </c:pt>
                <c:pt idx="15108" formatCode="0.00E+00">
                  <c:v>-0.17871200000000001</c:v>
                </c:pt>
                <c:pt idx="15109" formatCode="0.00E+00">
                  <c:v>-0.178032</c:v>
                </c:pt>
                <c:pt idx="15110" formatCode="0.00E+00">
                  <c:v>-0.17740300000000001</c:v>
                </c:pt>
                <c:pt idx="15111" formatCode="0.00E+00">
                  <c:v>-0.17683199999999999</c:v>
                </c:pt>
                <c:pt idx="15112" formatCode="0.00E+00">
                  <c:v>-0.17632100000000001</c:v>
                </c:pt>
                <c:pt idx="15113" formatCode="0.00E+00">
                  <c:v>-0.175871</c:v>
                </c:pt>
                <c:pt idx="15114" formatCode="0.00E+00">
                  <c:v>-0.175484</c:v>
                </c:pt>
                <c:pt idx="15115" formatCode="0.00E+00">
                  <c:v>-0.17516399999999999</c:v>
                </c:pt>
                <c:pt idx="15116" formatCode="0.00E+00">
                  <c:v>-0.17491399999999999</c:v>
                </c:pt>
                <c:pt idx="15117" formatCode="0.00E+00">
                  <c:v>-0.174738</c:v>
                </c:pt>
                <c:pt idx="15118" formatCode="0.00E+00">
                  <c:v>-0.17463799999999999</c:v>
                </c:pt>
                <c:pt idx="15119" formatCode="0.00E+00">
                  <c:v>-0.17461699999999999</c:v>
                </c:pt>
                <c:pt idx="15120" formatCode="0.00E+00">
                  <c:v>-0.174677</c:v>
                </c:pt>
                <c:pt idx="15121" formatCode="0.00E+00">
                  <c:v>-0.174815</c:v>
                </c:pt>
                <c:pt idx="15122" formatCode="0.00E+00">
                  <c:v>-0.17502599999999999</c:v>
                </c:pt>
                <c:pt idx="15123" formatCode="0.00E+00">
                  <c:v>-0.17530200000000001</c:v>
                </c:pt>
                <c:pt idx="15124" formatCode="0.00E+00">
                  <c:v>-0.17564299999999999</c:v>
                </c:pt>
                <c:pt idx="15125" formatCode="0.00E+00">
                  <c:v>-0.17605399999999999</c:v>
                </c:pt>
                <c:pt idx="15126" formatCode="0.00E+00">
                  <c:v>-0.176537</c:v>
                </c:pt>
                <c:pt idx="15127">
                  <c:v>-0.177095</c:v>
                </c:pt>
                <c:pt idx="15128">
                  <c:v>-0.177731</c:v>
                </c:pt>
                <c:pt idx="15129">
                  <c:v>-0.17844699999999999</c:v>
                </c:pt>
                <c:pt idx="15130">
                  <c:v>-0.17924699999999999</c:v>
                </c:pt>
                <c:pt idx="15131">
                  <c:v>-0.18012900000000001</c:v>
                </c:pt>
                <c:pt idx="15132">
                  <c:v>-0.181088</c:v>
                </c:pt>
                <c:pt idx="15133">
                  <c:v>-0.182119</c:v>
                </c:pt>
                <c:pt idx="15134">
                  <c:v>-0.18321399999999999</c:v>
                </c:pt>
                <c:pt idx="15135">
                  <c:v>-0.18436900000000001</c:v>
                </c:pt>
                <c:pt idx="15136">
                  <c:v>-0.185589</c:v>
                </c:pt>
                <c:pt idx="15137">
                  <c:v>-0.18688099999999999</c:v>
                </c:pt>
                <c:pt idx="15138">
                  <c:v>-0.188253</c:v>
                </c:pt>
                <c:pt idx="15139">
                  <c:v>-0.18970699999999999</c:v>
                </c:pt>
                <c:pt idx="15140">
                  <c:v>-0.191242</c:v>
                </c:pt>
                <c:pt idx="15141">
                  <c:v>-0.192857</c:v>
                </c:pt>
                <c:pt idx="15142">
                  <c:v>-0.194549</c:v>
                </c:pt>
                <c:pt idx="15143">
                  <c:v>-0.196323</c:v>
                </c:pt>
                <c:pt idx="15144">
                  <c:v>-0.198186</c:v>
                </c:pt>
                <c:pt idx="15145">
                  <c:v>-0.20013900000000001</c:v>
                </c:pt>
                <c:pt idx="15146">
                  <c:v>-0.202181</c:v>
                </c:pt>
                <c:pt idx="15147">
                  <c:v>-0.20430899999999999</c:v>
                </c:pt>
                <c:pt idx="15148" formatCode="0.00E+00">
                  <c:v>-0.20651600000000001</c:v>
                </c:pt>
                <c:pt idx="15149" formatCode="0.00E+00">
                  <c:v>-0.20879300000000001</c:v>
                </c:pt>
                <c:pt idx="15150" formatCode="0.00E+00">
                  <c:v>-0.21113499999999999</c:v>
                </c:pt>
                <c:pt idx="15151" formatCode="0.00E+00">
                  <c:v>-0.21354100000000001</c:v>
                </c:pt>
                <c:pt idx="15152" formatCode="0.00E+00">
                  <c:v>-0.21601600000000001</c:v>
                </c:pt>
                <c:pt idx="15153" formatCode="0.00E+00">
                  <c:v>-0.218555</c:v>
                </c:pt>
                <c:pt idx="15154" formatCode="0.00E+00">
                  <c:v>-0.22115299999999999</c:v>
                </c:pt>
                <c:pt idx="15155" formatCode="0.00E+00">
                  <c:v>-0.223803</c:v>
                </c:pt>
                <c:pt idx="15156" formatCode="0.00E+00">
                  <c:v>-0.22650000000000001</c:v>
                </c:pt>
                <c:pt idx="15157" formatCode="0.00E+00">
                  <c:v>-0.22924</c:v>
                </c:pt>
                <c:pt idx="15158" formatCode="0.00E+00">
                  <c:v>-0.23202200000000001</c:v>
                </c:pt>
                <c:pt idx="15159" formatCode="0.00E+00">
                  <c:v>-0.234845</c:v>
                </c:pt>
                <c:pt idx="15160" formatCode="0.00E+00">
                  <c:v>-0.23771400000000001</c:v>
                </c:pt>
                <c:pt idx="15161" formatCode="0.00E+00">
                  <c:v>-0.24063000000000001</c:v>
                </c:pt>
                <c:pt idx="15162" formatCode="0.00E+00">
                  <c:v>-0.243594</c:v>
                </c:pt>
                <c:pt idx="15163">
                  <c:v>-0.24660499999999999</c:v>
                </c:pt>
                <c:pt idx="15164">
                  <c:v>-0.24965899999999999</c:v>
                </c:pt>
                <c:pt idx="15165">
                  <c:v>-0.252751</c:v>
                </c:pt>
                <c:pt idx="15166">
                  <c:v>-0.25587799999999999</c:v>
                </c:pt>
                <c:pt idx="15167">
                  <c:v>-0.25903700000000002</c:v>
                </c:pt>
                <c:pt idx="15168">
                  <c:v>-0.26222299999999998</c:v>
                </c:pt>
                <c:pt idx="15169">
                  <c:v>-0.26543299999999997</c:v>
                </c:pt>
                <c:pt idx="15170">
                  <c:v>-0.26866800000000002</c:v>
                </c:pt>
                <c:pt idx="15171">
                  <c:v>-0.27193299999999998</c:v>
                </c:pt>
                <c:pt idx="15172">
                  <c:v>-0.275227</c:v>
                </c:pt>
                <c:pt idx="15173">
                  <c:v>-0.27854400000000001</c:v>
                </c:pt>
                <c:pt idx="15174">
                  <c:v>-0.28187800000000002</c:v>
                </c:pt>
                <c:pt idx="15175">
                  <c:v>-0.28522999999999998</c:v>
                </c:pt>
                <c:pt idx="15176">
                  <c:v>-0.28860000000000002</c:v>
                </c:pt>
                <c:pt idx="15177">
                  <c:v>-0.291987</c:v>
                </c:pt>
                <c:pt idx="15178">
                  <c:v>-0.29538599999999998</c:v>
                </c:pt>
                <c:pt idx="15179">
                  <c:v>-0.298794</c:v>
                </c:pt>
                <c:pt idx="15180">
                  <c:v>-0.30221199999999998</c:v>
                </c:pt>
                <c:pt idx="15181">
                  <c:v>-0.30563200000000001</c:v>
                </c:pt>
                <c:pt idx="15182">
                  <c:v>-0.30903900000000001</c:v>
                </c:pt>
                <c:pt idx="15183">
                  <c:v>-0.31242599999999998</c:v>
                </c:pt>
                <c:pt idx="15184">
                  <c:v>-0.31578899999999999</c:v>
                </c:pt>
                <c:pt idx="15185">
                  <c:v>-0.31912200000000002</c:v>
                </c:pt>
                <c:pt idx="15186">
                  <c:v>-0.32241900000000001</c:v>
                </c:pt>
                <c:pt idx="15187">
                  <c:v>-0.32568200000000003</c:v>
                </c:pt>
                <c:pt idx="15188">
                  <c:v>-0.32891399999999998</c:v>
                </c:pt>
                <c:pt idx="15189">
                  <c:v>-0.33211299999999999</c:v>
                </c:pt>
                <c:pt idx="15190">
                  <c:v>-0.33527899999999999</c:v>
                </c:pt>
                <c:pt idx="15191">
                  <c:v>-0.33840999999999999</c:v>
                </c:pt>
                <c:pt idx="15192">
                  <c:v>-0.34150799999999998</c:v>
                </c:pt>
                <c:pt idx="15193">
                  <c:v>-0.34457100000000002</c:v>
                </c:pt>
                <c:pt idx="15194">
                  <c:v>-0.34759499999999999</c:v>
                </c:pt>
                <c:pt idx="15195">
                  <c:v>-0.350582</c:v>
                </c:pt>
                <c:pt idx="15196">
                  <c:v>-0.35353899999999999</c:v>
                </c:pt>
                <c:pt idx="15197">
                  <c:v>-0.35646699999999998</c:v>
                </c:pt>
                <c:pt idx="15198">
                  <c:v>-0.35935699999999998</c:v>
                </c:pt>
                <c:pt idx="15199">
                  <c:v>-0.36219800000000002</c:v>
                </c:pt>
                <c:pt idx="15200">
                  <c:v>-0.364983</c:v>
                </c:pt>
                <c:pt idx="15201">
                  <c:v>-0.36770900000000001</c:v>
                </c:pt>
                <c:pt idx="15202">
                  <c:v>-0.37037700000000001</c:v>
                </c:pt>
                <c:pt idx="15203">
                  <c:v>-0.37299700000000002</c:v>
                </c:pt>
                <c:pt idx="15204">
                  <c:v>-0.37558000000000002</c:v>
                </c:pt>
                <c:pt idx="15205">
                  <c:v>-0.37812400000000002</c:v>
                </c:pt>
                <c:pt idx="15206">
                  <c:v>-0.38061299999999998</c:v>
                </c:pt>
                <c:pt idx="15207">
                  <c:v>-0.38303100000000001</c:v>
                </c:pt>
                <c:pt idx="15208">
                  <c:v>-0.38537199999999999</c:v>
                </c:pt>
                <c:pt idx="15209">
                  <c:v>-0.38763399999999998</c:v>
                </c:pt>
                <c:pt idx="15210">
                  <c:v>-0.38981700000000002</c:v>
                </c:pt>
                <c:pt idx="15211">
                  <c:v>-0.39192100000000002</c:v>
                </c:pt>
                <c:pt idx="15212">
                  <c:v>-0.39394699999999999</c:v>
                </c:pt>
                <c:pt idx="15213">
                  <c:v>-0.39589800000000003</c:v>
                </c:pt>
                <c:pt idx="15214">
                  <c:v>-0.39777299999999999</c:v>
                </c:pt>
                <c:pt idx="15215">
                  <c:v>-0.39956900000000001</c:v>
                </c:pt>
                <c:pt idx="15216">
                  <c:v>-0.40128200000000003</c:v>
                </c:pt>
                <c:pt idx="15217">
                  <c:v>-0.40290599999999999</c:v>
                </c:pt>
                <c:pt idx="15218">
                  <c:v>-0.40443600000000002</c:v>
                </c:pt>
                <c:pt idx="15219">
                  <c:v>-0.40587299999999998</c:v>
                </c:pt>
                <c:pt idx="15220">
                  <c:v>-0.407225</c:v>
                </c:pt>
                <c:pt idx="15221">
                  <c:v>-0.40849800000000003</c:v>
                </c:pt>
                <c:pt idx="15222">
                  <c:v>-0.409692</c:v>
                </c:pt>
                <c:pt idx="15223">
                  <c:v>-0.410804</c:v>
                </c:pt>
                <c:pt idx="15224">
                  <c:v>-0.411829</c:v>
                </c:pt>
                <c:pt idx="15225">
                  <c:v>-0.41276200000000002</c:v>
                </c:pt>
                <c:pt idx="15226">
                  <c:v>-0.41359400000000002</c:v>
                </c:pt>
                <c:pt idx="15227">
                  <c:v>-0.41431899999999999</c:v>
                </c:pt>
                <c:pt idx="15228">
                  <c:v>-0.414933</c:v>
                </c:pt>
                <c:pt idx="15229">
                  <c:v>-0.415433</c:v>
                </c:pt>
                <c:pt idx="15230">
                  <c:v>-0.41581800000000002</c:v>
                </c:pt>
                <c:pt idx="15231">
                  <c:v>-0.41609099999999999</c:v>
                </c:pt>
                <c:pt idx="15232">
                  <c:v>-0.41626000000000002</c:v>
                </c:pt>
                <c:pt idx="15233">
                  <c:v>-0.41633300000000001</c:v>
                </c:pt>
                <c:pt idx="15234">
                  <c:v>-0.41630800000000001</c:v>
                </c:pt>
                <c:pt idx="15235">
                  <c:v>-0.41617700000000002</c:v>
                </c:pt>
                <c:pt idx="15236">
                  <c:v>-0.41593999999999998</c:v>
                </c:pt>
                <c:pt idx="15237">
                  <c:v>-0.41560200000000003</c:v>
                </c:pt>
                <c:pt idx="15238">
                  <c:v>-0.41517199999999999</c:v>
                </c:pt>
                <c:pt idx="15239">
                  <c:v>-0.41465400000000002</c:v>
                </c:pt>
                <c:pt idx="15240">
                  <c:v>-0.414053</c:v>
                </c:pt>
                <c:pt idx="15241">
                  <c:v>-0.41337200000000002</c:v>
                </c:pt>
                <c:pt idx="15242">
                  <c:v>-0.412609</c:v>
                </c:pt>
                <c:pt idx="15243">
                  <c:v>-0.41175499999999998</c:v>
                </c:pt>
                <c:pt idx="15244">
                  <c:v>-0.41080699999999998</c:v>
                </c:pt>
                <c:pt idx="15245">
                  <c:v>-0.40976699999999999</c:v>
                </c:pt>
                <c:pt idx="15246">
                  <c:v>-0.40863699999999997</c:v>
                </c:pt>
                <c:pt idx="15247">
                  <c:v>-0.407416</c:v>
                </c:pt>
                <c:pt idx="15248">
                  <c:v>-0.406107</c:v>
                </c:pt>
                <c:pt idx="15249">
                  <c:v>-0.40471000000000001</c:v>
                </c:pt>
                <c:pt idx="15250">
                  <c:v>-0.40321699999999999</c:v>
                </c:pt>
                <c:pt idx="15251">
                  <c:v>-0.40162199999999998</c:v>
                </c:pt>
                <c:pt idx="15252">
                  <c:v>-0.39992299999999997</c:v>
                </c:pt>
                <c:pt idx="15253">
                  <c:v>-0.39813199999999999</c:v>
                </c:pt>
                <c:pt idx="15254">
                  <c:v>-0.396258</c:v>
                </c:pt>
                <c:pt idx="15255">
                  <c:v>-0.39430300000000001</c:v>
                </c:pt>
                <c:pt idx="15256">
                  <c:v>-0.39227299999999998</c:v>
                </c:pt>
                <c:pt idx="15257">
                  <c:v>-0.39017200000000002</c:v>
                </c:pt>
                <c:pt idx="15258">
                  <c:v>-0.38800200000000001</c:v>
                </c:pt>
                <c:pt idx="15259">
                  <c:v>-0.38575500000000001</c:v>
                </c:pt>
                <c:pt idx="15260">
                  <c:v>-0.38343500000000003</c:v>
                </c:pt>
                <c:pt idx="15261">
                  <c:v>-0.381048</c:v>
                </c:pt>
                <c:pt idx="15262">
                  <c:v>-0.37859599999999999</c:v>
                </c:pt>
                <c:pt idx="15263">
                  <c:v>-0.376079</c:v>
                </c:pt>
                <c:pt idx="15264">
                  <c:v>-0.3735</c:v>
                </c:pt>
                <c:pt idx="15265">
                  <c:v>-0.37087100000000001</c:v>
                </c:pt>
                <c:pt idx="15266">
                  <c:v>-0.36819800000000003</c:v>
                </c:pt>
                <c:pt idx="15267">
                  <c:v>-0.36548599999999998</c:v>
                </c:pt>
                <c:pt idx="15268">
                  <c:v>-0.36274000000000001</c:v>
                </c:pt>
                <c:pt idx="15269">
                  <c:v>-0.35996600000000001</c:v>
                </c:pt>
                <c:pt idx="15270">
                  <c:v>-0.35716599999999998</c:v>
                </c:pt>
                <c:pt idx="15271">
                  <c:v>-0.35434199999999999</c:v>
                </c:pt>
                <c:pt idx="15272">
                  <c:v>-0.351497</c:v>
                </c:pt>
                <c:pt idx="15273">
                  <c:v>-0.348634</c:v>
                </c:pt>
                <c:pt idx="15274">
                  <c:v>-0.34575299999999998</c:v>
                </c:pt>
                <c:pt idx="15275">
                  <c:v>-0.34285500000000002</c:v>
                </c:pt>
                <c:pt idx="15276">
                  <c:v>-0.33993800000000002</c:v>
                </c:pt>
                <c:pt idx="15277">
                  <c:v>-0.337009</c:v>
                </c:pt>
                <c:pt idx="15278">
                  <c:v>-0.33407799999999999</c:v>
                </c:pt>
                <c:pt idx="15279">
                  <c:v>-0.33115</c:v>
                </c:pt>
                <c:pt idx="15280">
                  <c:v>-0.32823099999999999</c:v>
                </c:pt>
                <c:pt idx="15281">
                  <c:v>-0.325322</c:v>
                </c:pt>
                <c:pt idx="15282">
                  <c:v>-0.32241999999999998</c:v>
                </c:pt>
                <c:pt idx="15283">
                  <c:v>-0.31952599999999998</c:v>
                </c:pt>
                <c:pt idx="15284">
                  <c:v>-0.31664399999999998</c:v>
                </c:pt>
                <c:pt idx="15285">
                  <c:v>-0.31378200000000001</c:v>
                </c:pt>
                <c:pt idx="15286">
                  <c:v>-0.31094500000000003</c:v>
                </c:pt>
                <c:pt idx="15287">
                  <c:v>-0.30813800000000002</c:v>
                </c:pt>
                <c:pt idx="15288">
                  <c:v>-0.30536799999999997</c:v>
                </c:pt>
                <c:pt idx="15289">
                  <c:v>-0.30263899999999999</c:v>
                </c:pt>
                <c:pt idx="15290">
                  <c:v>-0.29995300000000003</c:v>
                </c:pt>
                <c:pt idx="15291">
                  <c:v>-0.29731299999999999</c:v>
                </c:pt>
                <c:pt idx="15292">
                  <c:v>-0.29472100000000001</c:v>
                </c:pt>
                <c:pt idx="15293">
                  <c:v>-0.29218100000000002</c:v>
                </c:pt>
                <c:pt idx="15294">
                  <c:v>-0.28969</c:v>
                </c:pt>
                <c:pt idx="15295">
                  <c:v>-0.28724499999999997</c:v>
                </c:pt>
                <c:pt idx="15296">
                  <c:v>-0.28485199999999999</c:v>
                </c:pt>
                <c:pt idx="15297">
                  <c:v>-0.28252699999999997</c:v>
                </c:pt>
                <c:pt idx="15298">
                  <c:v>-0.280281</c:v>
                </c:pt>
                <c:pt idx="15299">
                  <c:v>-0.278113</c:v>
                </c:pt>
                <c:pt idx="15300">
                  <c:v>-0.27601599999999998</c:v>
                </c:pt>
                <c:pt idx="15301">
                  <c:v>-0.27398699999999998</c:v>
                </c:pt>
                <c:pt idx="15302">
                  <c:v>-0.27202500000000002</c:v>
                </c:pt>
                <c:pt idx="15303">
                  <c:v>-0.27012799999999998</c:v>
                </c:pt>
                <c:pt idx="15304">
                  <c:v>-0.26829199999999997</c:v>
                </c:pt>
                <c:pt idx="15305">
                  <c:v>-0.26652399999999998</c:v>
                </c:pt>
                <c:pt idx="15306">
                  <c:v>-0.26483299999999999</c:v>
                </c:pt>
                <c:pt idx="15307">
                  <c:v>-0.26322299999999998</c:v>
                </c:pt>
                <c:pt idx="15308">
                  <c:v>-0.26169700000000001</c:v>
                </c:pt>
                <c:pt idx="15309">
                  <c:v>-0.26025599999999999</c:v>
                </c:pt>
                <c:pt idx="15310">
                  <c:v>-0.25889800000000002</c:v>
                </c:pt>
                <c:pt idx="15311">
                  <c:v>-0.25762200000000002</c:v>
                </c:pt>
                <c:pt idx="15312">
                  <c:v>-0.25642700000000002</c:v>
                </c:pt>
                <c:pt idx="15313">
                  <c:v>-0.25531500000000001</c:v>
                </c:pt>
                <c:pt idx="15314">
                  <c:v>-0.25429099999999999</c:v>
                </c:pt>
                <c:pt idx="15315">
                  <c:v>-0.253359</c:v>
                </c:pt>
                <c:pt idx="15316">
                  <c:v>-0.252521</c:v>
                </c:pt>
                <c:pt idx="15317">
                  <c:v>-0.25177699999999997</c:v>
                </c:pt>
                <c:pt idx="15318">
                  <c:v>-0.25112699999999999</c:v>
                </c:pt>
                <c:pt idx="15319">
                  <c:v>-0.25057299999999999</c:v>
                </c:pt>
                <c:pt idx="15320">
                  <c:v>-0.25012200000000001</c:v>
                </c:pt>
                <c:pt idx="15321">
                  <c:v>-0.249774</c:v>
                </c:pt>
                <c:pt idx="15322">
                  <c:v>-0.24952299999999999</c:v>
                </c:pt>
                <c:pt idx="15323">
                  <c:v>-0.249362</c:v>
                </c:pt>
                <c:pt idx="15324">
                  <c:v>-0.24928500000000001</c:v>
                </c:pt>
                <c:pt idx="15325">
                  <c:v>-0.24929000000000001</c:v>
                </c:pt>
                <c:pt idx="15326">
                  <c:v>-0.24937799999999999</c:v>
                </c:pt>
                <c:pt idx="15327">
                  <c:v>-0.24954599999999999</c:v>
                </c:pt>
                <c:pt idx="15328">
                  <c:v>-0.24979199999999999</c:v>
                </c:pt>
                <c:pt idx="15329">
                  <c:v>-0.25012299999999998</c:v>
                </c:pt>
                <c:pt idx="15330">
                  <c:v>-0.25054700000000002</c:v>
                </c:pt>
                <c:pt idx="15331">
                  <c:v>-0.25106299999999998</c:v>
                </c:pt>
                <c:pt idx="15332">
                  <c:v>-0.25166300000000003</c:v>
                </c:pt>
                <c:pt idx="15333">
                  <c:v>-0.25233800000000001</c:v>
                </c:pt>
                <c:pt idx="15334">
                  <c:v>-0.25308599999999998</c:v>
                </c:pt>
                <c:pt idx="15335">
                  <c:v>-0.25390600000000002</c:v>
                </c:pt>
                <c:pt idx="15336">
                  <c:v>-0.254799</c:v>
                </c:pt>
                <c:pt idx="15337">
                  <c:v>-0.25576300000000002</c:v>
                </c:pt>
                <c:pt idx="15338">
                  <c:v>-0.25679999999999997</c:v>
                </c:pt>
                <c:pt idx="15339">
                  <c:v>-0.25790600000000002</c:v>
                </c:pt>
                <c:pt idx="15340">
                  <c:v>-0.25908500000000001</c:v>
                </c:pt>
                <c:pt idx="15341">
                  <c:v>-0.26034000000000002</c:v>
                </c:pt>
                <c:pt idx="15342">
                  <c:v>-0.26167200000000002</c:v>
                </c:pt>
                <c:pt idx="15343">
                  <c:v>-0.26307999999999998</c:v>
                </c:pt>
                <c:pt idx="15344">
                  <c:v>-0.26456099999999999</c:v>
                </c:pt>
                <c:pt idx="15345">
                  <c:v>-0.26611099999999999</c:v>
                </c:pt>
                <c:pt idx="15346">
                  <c:v>-0.26772800000000002</c:v>
                </c:pt>
                <c:pt idx="15347">
                  <c:v>-0.26940900000000001</c:v>
                </c:pt>
                <c:pt idx="15348">
                  <c:v>-0.27115699999999998</c:v>
                </c:pt>
                <c:pt idx="15349">
                  <c:v>-0.27296700000000002</c:v>
                </c:pt>
                <c:pt idx="15350">
                  <c:v>-0.27483299999999999</c:v>
                </c:pt>
                <c:pt idx="15351">
                  <c:v>-0.27675</c:v>
                </c:pt>
                <c:pt idx="15352">
                  <c:v>-0.27871699999999999</c:v>
                </c:pt>
                <c:pt idx="15353">
                  <c:v>-0.28073100000000001</c:v>
                </c:pt>
                <c:pt idx="15354">
                  <c:v>-0.28278999999999999</c:v>
                </c:pt>
                <c:pt idx="15355">
                  <c:v>-0.28488999999999998</c:v>
                </c:pt>
                <c:pt idx="15356">
                  <c:v>-0.28702800000000001</c:v>
                </c:pt>
                <c:pt idx="15357">
                  <c:v>-0.28920600000000002</c:v>
                </c:pt>
                <c:pt idx="15358">
                  <c:v>-0.29142299999999999</c:v>
                </c:pt>
                <c:pt idx="15359">
                  <c:v>-0.29368100000000003</c:v>
                </c:pt>
                <c:pt idx="15360">
                  <c:v>-0.29597800000000002</c:v>
                </c:pt>
                <c:pt idx="15361">
                  <c:v>-0.298315</c:v>
                </c:pt>
                <c:pt idx="15362">
                  <c:v>-0.30069499999999999</c:v>
                </c:pt>
                <c:pt idx="15363">
                  <c:v>-0.303118</c:v>
                </c:pt>
                <c:pt idx="15364">
                  <c:v>-0.30558099999999999</c:v>
                </c:pt>
                <c:pt idx="15365">
                  <c:v>-0.30808400000000002</c:v>
                </c:pt>
                <c:pt idx="15366">
                  <c:v>-0.31062499999999998</c:v>
                </c:pt>
                <c:pt idx="15367">
                  <c:v>-0.31319900000000001</c:v>
                </c:pt>
                <c:pt idx="15368">
                  <c:v>-0.31580200000000003</c:v>
                </c:pt>
                <c:pt idx="15369">
                  <c:v>-0.31843100000000002</c:v>
                </c:pt>
                <c:pt idx="15370">
                  <c:v>-0.32108500000000001</c:v>
                </c:pt>
                <c:pt idx="15371">
                  <c:v>-0.32376700000000003</c:v>
                </c:pt>
                <c:pt idx="15372">
                  <c:v>-0.32648300000000002</c:v>
                </c:pt>
                <c:pt idx="15373">
                  <c:v>-0.32923200000000002</c:v>
                </c:pt>
                <c:pt idx="15374">
                  <c:v>-0.33201599999999998</c:v>
                </c:pt>
                <c:pt idx="15375">
                  <c:v>-0.33483000000000002</c:v>
                </c:pt>
                <c:pt idx="15376">
                  <c:v>-0.33766800000000002</c:v>
                </c:pt>
                <c:pt idx="15377">
                  <c:v>-0.34052399999999999</c:v>
                </c:pt>
                <c:pt idx="15378">
                  <c:v>-0.34339900000000001</c:v>
                </c:pt>
                <c:pt idx="15379">
                  <c:v>-0.34629799999999999</c:v>
                </c:pt>
                <c:pt idx="15380">
                  <c:v>-0.349221</c:v>
                </c:pt>
                <c:pt idx="15381">
                  <c:v>-0.35216500000000001</c:v>
                </c:pt>
                <c:pt idx="15382">
                  <c:v>-0.35513499999999998</c:v>
                </c:pt>
                <c:pt idx="15383">
                  <c:v>-0.35813099999999998</c:v>
                </c:pt>
                <c:pt idx="15384">
                  <c:v>-0.36114499999999999</c:v>
                </c:pt>
                <c:pt idx="15385">
                  <c:v>-0.36417100000000002</c:v>
                </c:pt>
                <c:pt idx="15386">
                  <c:v>-0.36720999999999998</c:v>
                </c:pt>
                <c:pt idx="15387">
                  <c:v>-0.37026300000000001</c:v>
                </c:pt>
                <c:pt idx="15388">
                  <c:v>-0.373334</c:v>
                </c:pt>
                <c:pt idx="15389">
                  <c:v>-0.37642799999999998</c:v>
                </c:pt>
                <c:pt idx="15390">
                  <c:v>-0.37952799999999998</c:v>
                </c:pt>
                <c:pt idx="15391">
                  <c:v>-0.38259700000000002</c:v>
                </c:pt>
                <c:pt idx="15392">
                  <c:v>-0.38565199999999999</c:v>
                </c:pt>
                <c:pt idx="15393">
                  <c:v>-0.38872400000000001</c:v>
                </c:pt>
                <c:pt idx="15394">
                  <c:v>-0.39179900000000001</c:v>
                </c:pt>
                <c:pt idx="15395">
                  <c:v>-0.39485599999999998</c:v>
                </c:pt>
                <c:pt idx="15396">
                  <c:v>-0.39790599999999998</c:v>
                </c:pt>
                <c:pt idx="15397">
                  <c:v>-0.40095799999999998</c:v>
                </c:pt>
                <c:pt idx="15398">
                  <c:v>-0.404003</c:v>
                </c:pt>
                <c:pt idx="15399">
                  <c:v>-0.40704000000000001</c:v>
                </c:pt>
                <c:pt idx="15400">
                  <c:v>-0.41007199999999999</c:v>
                </c:pt>
                <c:pt idx="15401">
                  <c:v>-0.41310599999999997</c:v>
                </c:pt>
                <c:pt idx="15402">
                  <c:v>-0.41615000000000002</c:v>
                </c:pt>
                <c:pt idx="15403">
                  <c:v>-0.41921000000000003</c:v>
                </c:pt>
                <c:pt idx="15404">
                  <c:v>-0.422292</c:v>
                </c:pt>
                <c:pt idx="15405">
                  <c:v>-0.425398</c:v>
                </c:pt>
                <c:pt idx="15406">
                  <c:v>-0.42852699999999999</c:v>
                </c:pt>
                <c:pt idx="15407">
                  <c:v>-0.43167800000000001</c:v>
                </c:pt>
                <c:pt idx="15408">
                  <c:v>-0.43485299999999999</c:v>
                </c:pt>
                <c:pt idx="15409">
                  <c:v>-0.438056</c:v>
                </c:pt>
                <c:pt idx="15410">
                  <c:v>-0.44128699999999998</c:v>
                </c:pt>
                <c:pt idx="15411">
                  <c:v>-0.44454199999999999</c:v>
                </c:pt>
                <c:pt idx="15412">
                  <c:v>-0.44781399999999999</c:v>
                </c:pt>
                <c:pt idx="15413">
                  <c:v>-0.4511</c:v>
                </c:pt>
                <c:pt idx="15414">
                  <c:v>-0.454399</c:v>
                </c:pt>
                <c:pt idx="15415">
                  <c:v>-0.457704</c:v>
                </c:pt>
                <c:pt idx="15416">
                  <c:v>-0.461003</c:v>
                </c:pt>
                <c:pt idx="15417">
                  <c:v>-0.46428999999999998</c:v>
                </c:pt>
                <c:pt idx="15418">
                  <c:v>-0.46756300000000001</c:v>
                </c:pt>
                <c:pt idx="15419">
                  <c:v>-0.47082600000000002</c:v>
                </c:pt>
                <c:pt idx="15420">
                  <c:v>-0.47407899999999997</c:v>
                </c:pt>
                <c:pt idx="15421">
                  <c:v>-0.47731800000000002</c:v>
                </c:pt>
                <c:pt idx="15422">
                  <c:v>-0.48054200000000002</c:v>
                </c:pt>
                <c:pt idx="15423">
                  <c:v>-0.48374699999999998</c:v>
                </c:pt>
                <c:pt idx="15424">
                  <c:v>-0.48693500000000001</c:v>
                </c:pt>
                <c:pt idx="15425">
                  <c:v>-0.49010399999999998</c:v>
                </c:pt>
                <c:pt idx="15426">
                  <c:v>-0.49325000000000002</c:v>
                </c:pt>
                <c:pt idx="15427">
                  <c:v>-0.496369</c:v>
                </c:pt>
                <c:pt idx="15428">
                  <c:v>-0.49945699999999998</c:v>
                </c:pt>
                <c:pt idx="15429">
                  <c:v>-0.50251000000000001</c:v>
                </c:pt>
                <c:pt idx="15430">
                  <c:v>-0.50553300000000001</c:v>
                </c:pt>
                <c:pt idx="15431">
                  <c:v>-0.50853099999999996</c:v>
                </c:pt>
                <c:pt idx="15432">
                  <c:v>-0.51150700000000004</c:v>
                </c:pt>
                <c:pt idx="15433">
                  <c:v>-0.51446099999999995</c:v>
                </c:pt>
                <c:pt idx="15434">
                  <c:v>-0.51739000000000002</c:v>
                </c:pt>
                <c:pt idx="15435">
                  <c:v>-0.52028799999999997</c:v>
                </c:pt>
                <c:pt idx="15436">
                  <c:v>-0.52315100000000003</c:v>
                </c:pt>
                <c:pt idx="15437">
                  <c:v>-0.52598199999999995</c:v>
                </c:pt>
                <c:pt idx="15438">
                  <c:v>-0.52878700000000001</c:v>
                </c:pt>
                <c:pt idx="15439">
                  <c:v>-0.53156499999999995</c:v>
                </c:pt>
                <c:pt idx="15440">
                  <c:v>-0.53430999999999995</c:v>
                </c:pt>
                <c:pt idx="15441">
                  <c:v>-0.53701699999999997</c:v>
                </c:pt>
                <c:pt idx="15442">
                  <c:v>-0.53967900000000002</c:v>
                </c:pt>
                <c:pt idx="15443">
                  <c:v>-0.54228600000000005</c:v>
                </c:pt>
                <c:pt idx="15444">
                  <c:v>-0.54483700000000002</c:v>
                </c:pt>
                <c:pt idx="15445">
                  <c:v>-0.54733699999999996</c:v>
                </c:pt>
                <c:pt idx="15446">
                  <c:v>-0.54978800000000005</c:v>
                </c:pt>
                <c:pt idx="15447">
                  <c:v>-0.55218900000000004</c:v>
                </c:pt>
                <c:pt idx="15448">
                  <c:v>-0.55453200000000002</c:v>
                </c:pt>
                <c:pt idx="15449">
                  <c:v>-0.55681599999999998</c:v>
                </c:pt>
                <c:pt idx="15450">
                  <c:v>-0.55903899999999995</c:v>
                </c:pt>
                <c:pt idx="15451">
                  <c:v>-0.56119799999999997</c:v>
                </c:pt>
                <c:pt idx="15452">
                  <c:v>-0.56328800000000001</c:v>
                </c:pt>
                <c:pt idx="15453">
                  <c:v>-0.56530899999999995</c:v>
                </c:pt>
                <c:pt idx="15454">
                  <c:v>-0.56726500000000002</c:v>
                </c:pt>
                <c:pt idx="15455">
                  <c:v>-0.56916199999999995</c:v>
                </c:pt>
                <c:pt idx="15456">
                  <c:v>-0.57099699999999998</c:v>
                </c:pt>
                <c:pt idx="15457">
                  <c:v>-0.57276099999999996</c:v>
                </c:pt>
                <c:pt idx="15458">
                  <c:v>-0.57444300000000004</c:v>
                </c:pt>
                <c:pt idx="15459">
                  <c:v>-0.57603300000000002</c:v>
                </c:pt>
                <c:pt idx="15460">
                  <c:v>-0.57752800000000004</c:v>
                </c:pt>
                <c:pt idx="15461">
                  <c:v>-0.57892600000000005</c:v>
                </c:pt>
                <c:pt idx="15462">
                  <c:v>-0.58022600000000002</c:v>
                </c:pt>
                <c:pt idx="15463">
                  <c:v>-0.58142899999999997</c:v>
                </c:pt>
                <c:pt idx="15464">
                  <c:v>-0.58253500000000003</c:v>
                </c:pt>
                <c:pt idx="15465">
                  <c:v>-0.583538</c:v>
                </c:pt>
                <c:pt idx="15466">
                  <c:v>-0.58443900000000004</c:v>
                </c:pt>
                <c:pt idx="15467">
                  <c:v>-0.58523899999999995</c:v>
                </c:pt>
                <c:pt idx="15468">
                  <c:v>-0.58594599999999997</c:v>
                </c:pt>
                <c:pt idx="15469">
                  <c:v>-0.58656600000000003</c:v>
                </c:pt>
                <c:pt idx="15470">
                  <c:v>-0.58710099999999998</c:v>
                </c:pt>
                <c:pt idx="15471">
                  <c:v>-0.58754600000000001</c:v>
                </c:pt>
                <c:pt idx="15472">
                  <c:v>-0.58789499999999995</c:v>
                </c:pt>
                <c:pt idx="15473">
                  <c:v>-0.588148</c:v>
                </c:pt>
                <c:pt idx="15474">
                  <c:v>-0.58830199999999999</c:v>
                </c:pt>
                <c:pt idx="15475">
                  <c:v>-0.58834699999999995</c:v>
                </c:pt>
                <c:pt idx="15476">
                  <c:v>-0.58827600000000002</c:v>
                </c:pt>
                <c:pt idx="15477">
                  <c:v>-0.58809100000000003</c:v>
                </c:pt>
                <c:pt idx="15478">
                  <c:v>-0.58779199999999998</c:v>
                </c:pt>
                <c:pt idx="15479">
                  <c:v>-0.58737600000000001</c:v>
                </c:pt>
                <c:pt idx="15480">
                  <c:v>-0.586843</c:v>
                </c:pt>
                <c:pt idx="15481">
                  <c:v>-0.58619600000000005</c:v>
                </c:pt>
                <c:pt idx="15482">
                  <c:v>-0.58544700000000005</c:v>
                </c:pt>
                <c:pt idx="15483">
                  <c:v>-0.58459300000000003</c:v>
                </c:pt>
                <c:pt idx="15484">
                  <c:v>-0.58361499999999999</c:v>
                </c:pt>
                <c:pt idx="15485">
                  <c:v>-0.58249399999999996</c:v>
                </c:pt>
                <c:pt idx="15486">
                  <c:v>-0.58124799999999999</c:v>
                </c:pt>
                <c:pt idx="15487">
                  <c:v>-0.57989199999999996</c:v>
                </c:pt>
                <c:pt idx="15488">
                  <c:v>-0.57841200000000004</c:v>
                </c:pt>
                <c:pt idx="15489">
                  <c:v>-0.57680699999999996</c:v>
                </c:pt>
                <c:pt idx="15490">
                  <c:v>-0.57508899999999996</c:v>
                </c:pt>
                <c:pt idx="15491">
                  <c:v>-0.57326200000000005</c:v>
                </c:pt>
                <c:pt idx="15492">
                  <c:v>-0.57131799999999999</c:v>
                </c:pt>
                <c:pt idx="15493">
                  <c:v>-0.56925099999999995</c:v>
                </c:pt>
                <c:pt idx="15494">
                  <c:v>-0.56705799999999995</c:v>
                </c:pt>
                <c:pt idx="15495">
                  <c:v>-0.56473799999999996</c:v>
                </c:pt>
                <c:pt idx="15496">
                  <c:v>-0.56229799999999996</c:v>
                </c:pt>
                <c:pt idx="15497">
                  <c:v>-0.559751</c:v>
                </c:pt>
                <c:pt idx="15498">
                  <c:v>-0.55710899999999997</c:v>
                </c:pt>
                <c:pt idx="15499">
                  <c:v>-0.55437400000000003</c:v>
                </c:pt>
                <c:pt idx="15500">
                  <c:v>-0.55153799999999997</c:v>
                </c:pt>
                <c:pt idx="15501">
                  <c:v>-0.54859199999999997</c:v>
                </c:pt>
                <c:pt idx="15502">
                  <c:v>-0.54553499999999999</c:v>
                </c:pt>
                <c:pt idx="15503">
                  <c:v>-0.54237199999999997</c:v>
                </c:pt>
                <c:pt idx="15504">
                  <c:v>-0.53910800000000003</c:v>
                </c:pt>
                <c:pt idx="15505">
                  <c:v>-0.53574299999999997</c:v>
                </c:pt>
                <c:pt idx="15506">
                  <c:v>-0.532277</c:v>
                </c:pt>
                <c:pt idx="15507">
                  <c:v>-0.52871699999999999</c:v>
                </c:pt>
                <c:pt idx="15508">
                  <c:v>-0.52506699999999995</c:v>
                </c:pt>
                <c:pt idx="15509">
                  <c:v>-0.52132599999999996</c:v>
                </c:pt>
                <c:pt idx="15510">
                  <c:v>-0.51749000000000001</c:v>
                </c:pt>
                <c:pt idx="15511">
                  <c:v>-0.51355700000000004</c:v>
                </c:pt>
                <c:pt idx="15512">
                  <c:v>-0.50952699999999995</c:v>
                </c:pt>
                <c:pt idx="15513">
                  <c:v>-0.50540799999999997</c:v>
                </c:pt>
                <c:pt idx="15514">
                  <c:v>-0.50121000000000004</c:v>
                </c:pt>
                <c:pt idx="15515">
                  <c:v>-0.49692599999999998</c:v>
                </c:pt>
                <c:pt idx="15516">
                  <c:v>-0.49253200000000003</c:v>
                </c:pt>
                <c:pt idx="15517">
                  <c:v>-0.48803600000000003</c:v>
                </c:pt>
                <c:pt idx="15518">
                  <c:v>-0.48346</c:v>
                </c:pt>
                <c:pt idx="15519">
                  <c:v>-0.47879699999999997</c:v>
                </c:pt>
                <c:pt idx="15520">
                  <c:v>-0.47403299999999998</c:v>
                </c:pt>
                <c:pt idx="15521">
                  <c:v>-0.46917300000000001</c:v>
                </c:pt>
                <c:pt idx="15522">
                  <c:v>-0.46422000000000002</c:v>
                </c:pt>
                <c:pt idx="15523">
                  <c:v>-0.459179</c:v>
                </c:pt>
                <c:pt idx="15524">
                  <c:v>-0.45405400000000001</c:v>
                </c:pt>
                <c:pt idx="15525">
                  <c:v>-0.448851</c:v>
                </c:pt>
                <c:pt idx="15526">
                  <c:v>-0.44358199999999998</c:v>
                </c:pt>
                <c:pt idx="15527">
                  <c:v>-0.43825199999999997</c:v>
                </c:pt>
                <c:pt idx="15528">
                  <c:v>-0.43285899999999999</c:v>
                </c:pt>
                <c:pt idx="15529">
                  <c:v>-0.42739500000000002</c:v>
                </c:pt>
                <c:pt idx="15530">
                  <c:v>-0.42186400000000002</c:v>
                </c:pt>
                <c:pt idx="15531">
                  <c:v>-0.41627999999999998</c:v>
                </c:pt>
                <c:pt idx="15532">
                  <c:v>-0.41065600000000002</c:v>
                </c:pt>
                <c:pt idx="15533">
                  <c:v>-0.404999</c:v>
                </c:pt>
                <c:pt idx="15534">
                  <c:v>-0.399316</c:v>
                </c:pt>
                <c:pt idx="15535">
                  <c:v>-0.39361400000000002</c:v>
                </c:pt>
                <c:pt idx="15536">
                  <c:v>-0.38789400000000002</c:v>
                </c:pt>
                <c:pt idx="15537">
                  <c:v>-0.38215399999999999</c:v>
                </c:pt>
                <c:pt idx="15538">
                  <c:v>-0.376392</c:v>
                </c:pt>
                <c:pt idx="15539">
                  <c:v>-0.37060900000000002</c:v>
                </c:pt>
                <c:pt idx="15540">
                  <c:v>-0.36480899999999999</c:v>
                </c:pt>
                <c:pt idx="15541">
                  <c:v>-0.35899300000000001</c:v>
                </c:pt>
                <c:pt idx="15542">
                  <c:v>-0.35316599999999998</c:v>
                </c:pt>
                <c:pt idx="15543">
                  <c:v>-0.347331</c:v>
                </c:pt>
                <c:pt idx="15544">
                  <c:v>-0.34149000000000002</c:v>
                </c:pt>
                <c:pt idx="15545">
                  <c:v>-0.33564100000000002</c:v>
                </c:pt>
                <c:pt idx="15546">
                  <c:v>-0.329789</c:v>
                </c:pt>
                <c:pt idx="15547">
                  <c:v>-0.32394299999999998</c:v>
                </c:pt>
                <c:pt idx="15548">
                  <c:v>-0.31811</c:v>
                </c:pt>
                <c:pt idx="15549">
                  <c:v>-0.31229699999999999</c:v>
                </c:pt>
                <c:pt idx="15550">
                  <c:v>-0.306508</c:v>
                </c:pt>
                <c:pt idx="15551">
                  <c:v>-0.30074499999999998</c:v>
                </c:pt>
                <c:pt idx="15552">
                  <c:v>-0.29500900000000002</c:v>
                </c:pt>
                <c:pt idx="15553">
                  <c:v>-0.2893</c:v>
                </c:pt>
                <c:pt idx="15554">
                  <c:v>-0.28362399999999999</c:v>
                </c:pt>
                <c:pt idx="15555">
                  <c:v>-0.27798800000000001</c:v>
                </c:pt>
                <c:pt idx="15556">
                  <c:v>-0.272397</c:v>
                </c:pt>
                <c:pt idx="15557">
                  <c:v>-0.266851</c:v>
                </c:pt>
                <c:pt idx="15558">
                  <c:v>-0.26135199999999997</c:v>
                </c:pt>
                <c:pt idx="15559">
                  <c:v>-0.255907</c:v>
                </c:pt>
                <c:pt idx="15560">
                  <c:v>-0.25051800000000002</c:v>
                </c:pt>
                <c:pt idx="15561">
                  <c:v>-0.24519099999999999</c:v>
                </c:pt>
                <c:pt idx="15562">
                  <c:v>-0.23993400000000001</c:v>
                </c:pt>
                <c:pt idx="15563">
                  <c:v>-0.23475499999999999</c:v>
                </c:pt>
                <c:pt idx="15564">
                  <c:v>-0.229659</c:v>
                </c:pt>
                <c:pt idx="15565">
                  <c:v>-0.22464799999999999</c:v>
                </c:pt>
                <c:pt idx="15566">
                  <c:v>-0.219726</c:v>
                </c:pt>
                <c:pt idx="15567">
                  <c:v>-0.214895</c:v>
                </c:pt>
                <c:pt idx="15568">
                  <c:v>-0.21015600000000001</c:v>
                </c:pt>
                <c:pt idx="15569">
                  <c:v>-0.205515</c:v>
                </c:pt>
                <c:pt idx="15570">
                  <c:v>-0.20097300000000001</c:v>
                </c:pt>
                <c:pt idx="15571">
                  <c:v>-0.19653799999999999</c:v>
                </c:pt>
                <c:pt idx="15572">
                  <c:v>-0.192214</c:v>
                </c:pt>
                <c:pt idx="15573">
                  <c:v>-0.18800600000000001</c:v>
                </c:pt>
                <c:pt idx="15574">
                  <c:v>-0.183915</c:v>
                </c:pt>
                <c:pt idx="15575">
                  <c:v>-0.17994199999999999</c:v>
                </c:pt>
                <c:pt idx="15576">
                  <c:v>-0.17608499999999999</c:v>
                </c:pt>
                <c:pt idx="15577">
                  <c:v>-0.172345</c:v>
                </c:pt>
                <c:pt idx="15578">
                  <c:v>-0.16872599999999999</c:v>
                </c:pt>
                <c:pt idx="15579">
                  <c:v>-0.16522999999999999</c:v>
                </c:pt>
                <c:pt idx="15580">
                  <c:v>-0.161861</c:v>
                </c:pt>
                <c:pt idx="15581">
                  <c:v>-0.15862000000000001</c:v>
                </c:pt>
                <c:pt idx="15582">
                  <c:v>-0.15550700000000001</c:v>
                </c:pt>
                <c:pt idx="15583">
                  <c:v>-0.15252099999999999</c:v>
                </c:pt>
                <c:pt idx="15584">
                  <c:v>-0.14966499999999999</c:v>
                </c:pt>
                <c:pt idx="15585">
                  <c:v>-0.14693800000000001</c:v>
                </c:pt>
                <c:pt idx="15586">
                  <c:v>-0.144343</c:v>
                </c:pt>
                <c:pt idx="15587">
                  <c:v>-0.141878</c:v>
                </c:pt>
                <c:pt idx="15588">
                  <c:v>-0.139543</c:v>
                </c:pt>
                <c:pt idx="15589">
                  <c:v>-0.13733300000000001</c:v>
                </c:pt>
                <c:pt idx="15590">
                  <c:v>-0.13525200000000001</c:v>
                </c:pt>
                <c:pt idx="15591">
                  <c:v>-0.13330800000000001</c:v>
                </c:pt>
                <c:pt idx="15592">
                  <c:v>-0.13151199999999999</c:v>
                </c:pt>
                <c:pt idx="15593">
                  <c:v>-0.12986600000000001</c:v>
                </c:pt>
                <c:pt idx="15594">
                  <c:v>-0.12836900000000001</c:v>
                </c:pt>
                <c:pt idx="15595">
                  <c:v>-0.127021</c:v>
                </c:pt>
                <c:pt idx="15596">
                  <c:v>-0.12581700000000001</c:v>
                </c:pt>
                <c:pt idx="15597">
                  <c:v>-0.12475700000000001</c:v>
                </c:pt>
                <c:pt idx="15598">
                  <c:v>-0.123838</c:v>
                </c:pt>
                <c:pt idx="15599">
                  <c:v>-0.12306599999999999</c:v>
                </c:pt>
                <c:pt idx="15600">
                  <c:v>-0.122442</c:v>
                </c:pt>
                <c:pt idx="15601">
                  <c:v>-0.12196700000000001</c:v>
                </c:pt>
                <c:pt idx="15602">
                  <c:v>-0.121638</c:v>
                </c:pt>
                <c:pt idx="15603">
                  <c:v>-0.12145499999999999</c:v>
                </c:pt>
                <c:pt idx="15604">
                  <c:v>-0.121415</c:v>
                </c:pt>
                <c:pt idx="15605">
                  <c:v>-0.121514</c:v>
                </c:pt>
                <c:pt idx="15606">
                  <c:v>-0.121749</c:v>
                </c:pt>
                <c:pt idx="15607">
                  <c:v>-0.12212099999999999</c:v>
                </c:pt>
                <c:pt idx="15608">
                  <c:v>-0.122629</c:v>
                </c:pt>
                <c:pt idx="15609">
                  <c:v>-0.12327100000000001</c:v>
                </c:pt>
                <c:pt idx="15610">
                  <c:v>-0.124045</c:v>
                </c:pt>
                <c:pt idx="15611">
                  <c:v>-0.12495100000000001</c:v>
                </c:pt>
                <c:pt idx="15612">
                  <c:v>-0.12598599999999999</c:v>
                </c:pt>
                <c:pt idx="15613">
                  <c:v>-0.12714700000000001</c:v>
                </c:pt>
                <c:pt idx="15614">
                  <c:v>-0.12843399999999999</c:v>
                </c:pt>
                <c:pt idx="15615">
                  <c:v>-0.12985099999999999</c:v>
                </c:pt>
                <c:pt idx="15616">
                  <c:v>-0.13139500000000001</c:v>
                </c:pt>
                <c:pt idx="15617">
                  <c:v>-0.13306699999999999</c:v>
                </c:pt>
                <c:pt idx="15618">
                  <c:v>-0.13486300000000001</c:v>
                </c:pt>
                <c:pt idx="15619">
                  <c:v>-0.13677900000000001</c:v>
                </c:pt>
                <c:pt idx="15620">
                  <c:v>-0.13881399999999999</c:v>
                </c:pt>
                <c:pt idx="15621">
                  <c:v>-0.140963</c:v>
                </c:pt>
                <c:pt idx="15622">
                  <c:v>-0.14322099999999999</c:v>
                </c:pt>
                <c:pt idx="15623">
                  <c:v>-0.14558699999999999</c:v>
                </c:pt>
                <c:pt idx="15624">
                  <c:v>-0.148058</c:v>
                </c:pt>
                <c:pt idx="15625">
                  <c:v>-0.15063199999999999</c:v>
                </c:pt>
                <c:pt idx="15626">
                  <c:v>-0.15330099999999999</c:v>
                </c:pt>
                <c:pt idx="15627">
                  <c:v>-0.156056</c:v>
                </c:pt>
                <c:pt idx="15628">
                  <c:v>-0.15889500000000001</c:v>
                </c:pt>
                <c:pt idx="15629">
                  <c:v>-0.16181799999999999</c:v>
                </c:pt>
                <c:pt idx="15630">
                  <c:v>-0.16481899999999999</c:v>
                </c:pt>
                <c:pt idx="15631">
                  <c:v>-0.16789399999999999</c:v>
                </c:pt>
                <c:pt idx="15632">
                  <c:v>-0.17103699999999999</c:v>
                </c:pt>
                <c:pt idx="15633">
                  <c:v>-0.174239</c:v>
                </c:pt>
                <c:pt idx="15634">
                  <c:v>-0.17749799999999999</c:v>
                </c:pt>
                <c:pt idx="15635">
                  <c:v>-0.180809</c:v>
                </c:pt>
                <c:pt idx="15636">
                  <c:v>-0.184172</c:v>
                </c:pt>
                <c:pt idx="15637">
                  <c:v>-0.187585</c:v>
                </c:pt>
                <c:pt idx="15638">
                  <c:v>-0.19104099999999999</c:v>
                </c:pt>
                <c:pt idx="15639">
                  <c:v>-0.19453300000000001</c:v>
                </c:pt>
                <c:pt idx="15640">
                  <c:v>-0.19805400000000001</c:v>
                </c:pt>
                <c:pt idx="15641">
                  <c:v>-0.20160400000000001</c:v>
                </c:pt>
                <c:pt idx="15642">
                  <c:v>-0.205179</c:v>
                </c:pt>
                <c:pt idx="15643">
                  <c:v>-0.20877799999999999</c:v>
                </c:pt>
                <c:pt idx="15644">
                  <c:v>-0.212394</c:v>
                </c:pt>
                <c:pt idx="15645">
                  <c:v>-0.21602399999999999</c:v>
                </c:pt>
                <c:pt idx="15646">
                  <c:v>-0.219662</c:v>
                </c:pt>
                <c:pt idx="15647">
                  <c:v>-0.223305</c:v>
                </c:pt>
                <c:pt idx="15648">
                  <c:v>-0.22695000000000001</c:v>
                </c:pt>
                <c:pt idx="15649">
                  <c:v>-0.23059499999999999</c:v>
                </c:pt>
                <c:pt idx="15650">
                  <c:v>-0.234236</c:v>
                </c:pt>
                <c:pt idx="15651">
                  <c:v>-0.237871</c:v>
                </c:pt>
                <c:pt idx="15652">
                  <c:v>-0.24149399999999999</c:v>
                </c:pt>
                <c:pt idx="15653">
                  <c:v>-0.24509700000000001</c:v>
                </c:pt>
                <c:pt idx="15654">
                  <c:v>-0.248671</c:v>
                </c:pt>
                <c:pt idx="15655">
                  <c:v>-0.25221399999999999</c:v>
                </c:pt>
                <c:pt idx="15656">
                  <c:v>-0.25572400000000001</c:v>
                </c:pt>
                <c:pt idx="15657">
                  <c:v>-0.25919700000000001</c:v>
                </c:pt>
                <c:pt idx="15658">
                  <c:v>-0.262629</c:v>
                </c:pt>
                <c:pt idx="15659">
                  <c:v>-0.26601999999999998</c:v>
                </c:pt>
                <c:pt idx="15660">
                  <c:v>-0.269368</c:v>
                </c:pt>
                <c:pt idx="15661">
                  <c:v>-0.27267200000000003</c:v>
                </c:pt>
                <c:pt idx="15662">
                  <c:v>-0.27592899999999998</c:v>
                </c:pt>
                <c:pt idx="15663">
                  <c:v>-0.27913300000000002</c:v>
                </c:pt>
                <c:pt idx="15664">
                  <c:v>-0.282277</c:v>
                </c:pt>
                <c:pt idx="15665">
                  <c:v>-0.285358</c:v>
                </c:pt>
                <c:pt idx="15666">
                  <c:v>-0.288379</c:v>
                </c:pt>
                <c:pt idx="15667">
                  <c:v>-0.29134500000000002</c:v>
                </c:pt>
                <c:pt idx="15668">
                  <c:v>-0.29425899999999999</c:v>
                </c:pt>
                <c:pt idx="15669">
                  <c:v>-0.29711399999999999</c:v>
                </c:pt>
                <c:pt idx="15670">
                  <c:v>-0.299904</c:v>
                </c:pt>
                <c:pt idx="15671">
                  <c:v>-0.30262600000000001</c:v>
                </c:pt>
                <c:pt idx="15672">
                  <c:v>-0.30528</c:v>
                </c:pt>
                <c:pt idx="15673">
                  <c:v>-0.307865</c:v>
                </c:pt>
                <c:pt idx="15674">
                  <c:v>-0.31037700000000001</c:v>
                </c:pt>
                <c:pt idx="15675">
                  <c:v>-0.31281199999999998</c:v>
                </c:pt>
                <c:pt idx="15676">
                  <c:v>-0.31517400000000001</c:v>
                </c:pt>
                <c:pt idx="15677">
                  <c:v>-0.31746000000000002</c:v>
                </c:pt>
                <c:pt idx="15678">
                  <c:v>-0.31967000000000001</c:v>
                </c:pt>
                <c:pt idx="15679">
                  <c:v>-0.32180300000000001</c:v>
                </c:pt>
                <c:pt idx="15680">
                  <c:v>-0.32385599999999998</c:v>
                </c:pt>
                <c:pt idx="15681">
                  <c:v>-0.32582499999999998</c:v>
                </c:pt>
                <c:pt idx="15682">
                  <c:v>-0.327708</c:v>
                </c:pt>
                <c:pt idx="15683">
                  <c:v>-0.32950400000000002</c:v>
                </c:pt>
                <c:pt idx="15684">
                  <c:v>-0.33118399999999998</c:v>
                </c:pt>
                <c:pt idx="15685">
                  <c:v>-0.33272699999999999</c:v>
                </c:pt>
                <c:pt idx="15686">
                  <c:v>-0.33416400000000002</c:v>
                </c:pt>
                <c:pt idx="15687">
                  <c:v>-0.33551999999999998</c:v>
                </c:pt>
                <c:pt idx="15688">
                  <c:v>-0.33677499999999999</c:v>
                </c:pt>
                <c:pt idx="15689">
                  <c:v>-0.337924</c:v>
                </c:pt>
                <c:pt idx="15690">
                  <c:v>-0.33898299999999998</c:v>
                </c:pt>
                <c:pt idx="15691">
                  <c:v>-0.33995900000000001</c:v>
                </c:pt>
                <c:pt idx="15692">
                  <c:v>-0.34084999999999999</c:v>
                </c:pt>
                <c:pt idx="15693">
                  <c:v>-0.34165699999999999</c:v>
                </c:pt>
                <c:pt idx="15694">
                  <c:v>-0.34237899999999999</c:v>
                </c:pt>
                <c:pt idx="15695">
                  <c:v>-0.34301599999999999</c:v>
                </c:pt>
                <c:pt idx="15696">
                  <c:v>-0.34357100000000002</c:v>
                </c:pt>
                <c:pt idx="15697">
                  <c:v>-0.34404899999999999</c:v>
                </c:pt>
                <c:pt idx="15698">
                  <c:v>-0.34444999999999998</c:v>
                </c:pt>
                <c:pt idx="15699">
                  <c:v>-0.344775</c:v>
                </c:pt>
                <c:pt idx="15700">
                  <c:v>-0.34502500000000003</c:v>
                </c:pt>
                <c:pt idx="15701">
                  <c:v>-0.34520200000000001</c:v>
                </c:pt>
                <c:pt idx="15702">
                  <c:v>-0.34530899999999998</c:v>
                </c:pt>
                <c:pt idx="15703">
                  <c:v>-0.34534999999999999</c:v>
                </c:pt>
                <c:pt idx="15704">
                  <c:v>-0.34532600000000002</c:v>
                </c:pt>
                <c:pt idx="15705">
                  <c:v>-0.34523300000000001</c:v>
                </c:pt>
                <c:pt idx="15706">
                  <c:v>-0.34506799999999999</c:v>
                </c:pt>
                <c:pt idx="15707">
                  <c:v>-0.344829</c:v>
                </c:pt>
                <c:pt idx="15708">
                  <c:v>-0.34451799999999999</c:v>
                </c:pt>
                <c:pt idx="15709">
                  <c:v>-0.344138</c:v>
                </c:pt>
                <c:pt idx="15710">
                  <c:v>-0.34368900000000002</c:v>
                </c:pt>
                <c:pt idx="15711">
                  <c:v>-0.343171</c:v>
                </c:pt>
                <c:pt idx="15712">
                  <c:v>-0.342584</c:v>
                </c:pt>
                <c:pt idx="15713">
                  <c:v>-0.34192600000000001</c:v>
                </c:pt>
                <c:pt idx="15714">
                  <c:v>-0.34119899999999997</c:v>
                </c:pt>
                <c:pt idx="15715">
                  <c:v>-0.34040100000000001</c:v>
                </c:pt>
                <c:pt idx="15716">
                  <c:v>-0.339534</c:v>
                </c:pt>
                <c:pt idx="15717">
                  <c:v>-0.33859699999999998</c:v>
                </c:pt>
                <c:pt idx="15718">
                  <c:v>-0.33759400000000001</c:v>
                </c:pt>
                <c:pt idx="15719">
                  <c:v>-0.33652900000000002</c:v>
                </c:pt>
                <c:pt idx="15720">
                  <c:v>-0.33540300000000001</c:v>
                </c:pt>
                <c:pt idx="15721">
                  <c:v>-0.33422099999999999</c:v>
                </c:pt>
                <c:pt idx="15722">
                  <c:v>-0.33298299999999997</c:v>
                </c:pt>
                <c:pt idx="15723">
                  <c:v>-0.33169199999999999</c:v>
                </c:pt>
                <c:pt idx="15724">
                  <c:v>-0.33034999999999998</c:v>
                </c:pt>
                <c:pt idx="15725">
                  <c:v>-0.32895799999999997</c:v>
                </c:pt>
                <c:pt idx="15726">
                  <c:v>-0.327517</c:v>
                </c:pt>
                <c:pt idx="15727">
                  <c:v>-0.32602700000000001</c:v>
                </c:pt>
                <c:pt idx="15728">
                  <c:v>-0.324488</c:v>
                </c:pt>
                <c:pt idx="15729">
                  <c:v>-0.32290000000000002</c:v>
                </c:pt>
                <c:pt idx="15730">
                  <c:v>-0.32126199999999999</c:v>
                </c:pt>
                <c:pt idx="15731">
                  <c:v>-0.319573</c:v>
                </c:pt>
                <c:pt idx="15732">
                  <c:v>-0.31783299999999998</c:v>
                </c:pt>
                <c:pt idx="15733">
                  <c:v>-0.31603999999999999</c:v>
                </c:pt>
                <c:pt idx="15734">
                  <c:v>-0.31419200000000003</c:v>
                </c:pt>
                <c:pt idx="15735">
                  <c:v>-0.31228899999999998</c:v>
                </c:pt>
                <c:pt idx="15736">
                  <c:v>-0.31032999999999999</c:v>
                </c:pt>
                <c:pt idx="15737">
                  <c:v>-0.30831700000000001</c:v>
                </c:pt>
                <c:pt idx="15738">
                  <c:v>-0.30625200000000002</c:v>
                </c:pt>
                <c:pt idx="15739">
                  <c:v>-0.30413699999999999</c:v>
                </c:pt>
                <c:pt idx="15740">
                  <c:v>-0.30197499999999999</c:v>
                </c:pt>
                <c:pt idx="15741">
                  <c:v>-0.29976900000000001</c:v>
                </c:pt>
                <c:pt idx="15742">
                  <c:v>-0.29752000000000001</c:v>
                </c:pt>
                <c:pt idx="15743">
                  <c:v>-0.29523199999999999</c:v>
                </c:pt>
                <c:pt idx="15744">
                  <c:v>-0.292906</c:v>
                </c:pt>
                <c:pt idx="15745">
                  <c:v>-0.29054600000000003</c:v>
                </c:pt>
                <c:pt idx="15746">
                  <c:v>-0.28814800000000002</c:v>
                </c:pt>
                <c:pt idx="15747">
                  <c:v>-0.28571200000000002</c:v>
                </c:pt>
                <c:pt idx="15748">
                  <c:v>-0.28323999999999999</c:v>
                </c:pt>
                <c:pt idx="15749">
                  <c:v>-0.28073500000000001</c:v>
                </c:pt>
                <c:pt idx="15750">
                  <c:v>-0.278194</c:v>
                </c:pt>
                <c:pt idx="15751">
                  <c:v>-0.27561000000000002</c:v>
                </c:pt>
                <c:pt idx="15752">
                  <c:v>-0.27297700000000003</c:v>
                </c:pt>
                <c:pt idx="15753">
                  <c:v>-0.27029500000000001</c:v>
                </c:pt>
                <c:pt idx="15754">
                  <c:v>-0.267567</c:v>
                </c:pt>
                <c:pt idx="15755">
                  <c:v>-0.264791</c:v>
                </c:pt>
                <c:pt idx="15756">
                  <c:v>-0.26197100000000001</c:v>
                </c:pt>
                <c:pt idx="15757">
                  <c:v>-0.259106</c:v>
                </c:pt>
                <c:pt idx="15758">
                  <c:v>-0.25619199999999998</c:v>
                </c:pt>
                <c:pt idx="15759">
                  <c:v>-0.25322600000000001</c:v>
                </c:pt>
                <c:pt idx="15760">
                  <c:v>-0.25020599999999998</c:v>
                </c:pt>
                <c:pt idx="15761">
                  <c:v>-0.247142</c:v>
                </c:pt>
                <c:pt idx="15762">
                  <c:v>-0.24403900000000001</c:v>
                </c:pt>
                <c:pt idx="15763">
                  <c:v>-0.24090300000000001</c:v>
                </c:pt>
                <c:pt idx="15764">
                  <c:v>-0.237734</c:v>
                </c:pt>
                <c:pt idx="15765">
                  <c:v>-0.23452700000000001</c:v>
                </c:pt>
                <c:pt idx="15766">
                  <c:v>-0.23128099999999999</c:v>
                </c:pt>
                <c:pt idx="15767">
                  <c:v>-0.227995</c:v>
                </c:pt>
                <c:pt idx="15768">
                  <c:v>-0.224665</c:v>
                </c:pt>
                <c:pt idx="15769">
                  <c:v>-0.22129199999999999</c:v>
                </c:pt>
                <c:pt idx="15770">
                  <c:v>-0.21788099999999999</c:v>
                </c:pt>
                <c:pt idx="15771">
                  <c:v>-0.21444099999999999</c:v>
                </c:pt>
                <c:pt idx="15772">
                  <c:v>-0.21097399999999999</c:v>
                </c:pt>
                <c:pt idx="15773">
                  <c:v>-0.207485</c:v>
                </c:pt>
                <c:pt idx="15774">
                  <c:v>-0.20397100000000001</c:v>
                </c:pt>
                <c:pt idx="15775">
                  <c:v>-0.200431</c:v>
                </c:pt>
                <c:pt idx="15776">
                  <c:v>-0.19687099999999999</c:v>
                </c:pt>
                <c:pt idx="15777">
                  <c:v>-0.19328899999999999</c:v>
                </c:pt>
                <c:pt idx="15778">
                  <c:v>-0.18966</c:v>
                </c:pt>
                <c:pt idx="15779">
                  <c:v>-0.185971</c:v>
                </c:pt>
                <c:pt idx="15780">
                  <c:v>-0.18224599999999999</c:v>
                </c:pt>
                <c:pt idx="15781">
                  <c:v>-0.17849499999999999</c:v>
                </c:pt>
                <c:pt idx="15782">
                  <c:v>-0.174705</c:v>
                </c:pt>
                <c:pt idx="15783">
                  <c:v>-0.170878</c:v>
                </c:pt>
                <c:pt idx="15784">
                  <c:v>-0.167021</c:v>
                </c:pt>
                <c:pt idx="15785">
                  <c:v>-0.163134</c:v>
                </c:pt>
                <c:pt idx="15786">
                  <c:v>-0.159217</c:v>
                </c:pt>
                <c:pt idx="15787">
                  <c:v>-0.15527099999999999</c:v>
                </c:pt>
                <c:pt idx="15788">
                  <c:v>-0.15129400000000001</c:v>
                </c:pt>
                <c:pt idx="15789">
                  <c:v>-0.147284</c:v>
                </c:pt>
                <c:pt idx="15790">
                  <c:v>-0.14324100000000001</c:v>
                </c:pt>
                <c:pt idx="15791">
                  <c:v>-0.13916999999999999</c:v>
                </c:pt>
                <c:pt idx="15792">
                  <c:v>-0.135077</c:v>
                </c:pt>
                <c:pt idx="15793">
                  <c:v>-0.130965</c:v>
                </c:pt>
                <c:pt idx="15794">
                  <c:v>-0.12683700000000001</c:v>
                </c:pt>
                <c:pt idx="15795">
                  <c:v>-0.122695</c:v>
                </c:pt>
                <c:pt idx="15796">
                  <c:v>-0.118544</c:v>
                </c:pt>
                <c:pt idx="15797">
                  <c:v>-0.11439000000000001</c:v>
                </c:pt>
                <c:pt idx="15798">
                  <c:v>-0.110237</c:v>
                </c:pt>
                <c:pt idx="15799">
                  <c:v>-0.106083</c:v>
                </c:pt>
                <c:pt idx="15800">
                  <c:v>-0.101926</c:v>
                </c:pt>
                <c:pt idx="15801">
                  <c:v>-9.7769099999999998E-2</c:v>
                </c:pt>
                <c:pt idx="15802">
                  <c:v>-9.3615699999999996E-2</c:v>
                </c:pt>
                <c:pt idx="15803">
                  <c:v>-8.9467599999999994E-2</c:v>
                </c:pt>
                <c:pt idx="15804">
                  <c:v>-8.5323599999999999E-2</c:v>
                </c:pt>
                <c:pt idx="15805">
                  <c:v>-8.1183099999999994E-2</c:v>
                </c:pt>
                <c:pt idx="15806">
                  <c:v>-7.7046699999999996E-2</c:v>
                </c:pt>
                <c:pt idx="15807">
                  <c:v>-7.2916400000000006E-2</c:v>
                </c:pt>
                <c:pt idx="15808">
                  <c:v>-6.8792500000000006E-2</c:v>
                </c:pt>
                <c:pt idx="15809">
                  <c:v>-6.4660400000000007E-2</c:v>
                </c:pt>
                <c:pt idx="15810">
                  <c:v>-6.0508199999999998E-2</c:v>
                </c:pt>
                <c:pt idx="15811">
                  <c:v>-5.6357400000000002E-2</c:v>
                </c:pt>
                <c:pt idx="15812">
                  <c:v>-5.2225899999999999E-2</c:v>
                </c:pt>
                <c:pt idx="15813">
                  <c:v>-4.8103399999999998E-2</c:v>
                </c:pt>
                <c:pt idx="15814">
                  <c:v>-4.3987499999999999E-2</c:v>
                </c:pt>
                <c:pt idx="15815">
                  <c:v>-3.9888699999999999E-2</c:v>
                </c:pt>
                <c:pt idx="15816">
                  <c:v>-3.5813200000000003E-2</c:v>
                </c:pt>
                <c:pt idx="15817">
                  <c:v>-3.1762800000000001E-2</c:v>
                </c:pt>
                <c:pt idx="15818">
                  <c:v>-2.77378E-2</c:v>
                </c:pt>
                <c:pt idx="15819">
                  <c:v>-2.37384E-2</c:v>
                </c:pt>
                <c:pt idx="15820">
                  <c:v>-1.9766800000000001E-2</c:v>
                </c:pt>
                <c:pt idx="15821">
                  <c:v>-1.5827399999999998E-2</c:v>
                </c:pt>
                <c:pt idx="15822">
                  <c:v>-1.1924300000000001E-2</c:v>
                </c:pt>
                <c:pt idx="15823" formatCode="0.00E+00">
                  <c:v>-8.0586700000000004E-3</c:v>
                </c:pt>
                <c:pt idx="15824" formatCode="0.00E+00">
                  <c:v>-4.2308099999999998E-3</c:v>
                </c:pt>
                <c:pt idx="15825" formatCode="0.00E+00">
                  <c:v>-4.4373600000000002E-4</c:v>
                </c:pt>
                <c:pt idx="15826" formatCode="0.00E+00">
                  <c:v>3.2983600000000002E-3</c:v>
                </c:pt>
                <c:pt idx="15827" formatCode="0.00E+00">
                  <c:v>6.9927000000000001E-3</c:v>
                </c:pt>
                <c:pt idx="15828">
                  <c:v>1.0637000000000001E-2</c:v>
                </c:pt>
                <c:pt idx="15829">
                  <c:v>1.42282E-2</c:v>
                </c:pt>
                <c:pt idx="15830">
                  <c:v>1.7763299999999999E-2</c:v>
                </c:pt>
                <c:pt idx="15831">
                  <c:v>2.1239500000000001E-2</c:v>
                </c:pt>
                <c:pt idx="15832">
                  <c:v>2.46549E-2</c:v>
                </c:pt>
                <c:pt idx="15833">
                  <c:v>2.8007299999999999E-2</c:v>
                </c:pt>
                <c:pt idx="15834">
                  <c:v>3.1294799999999998E-2</c:v>
                </c:pt>
                <c:pt idx="15835">
                  <c:v>3.4514599999999999E-2</c:v>
                </c:pt>
                <c:pt idx="15836">
                  <c:v>3.7664700000000002E-2</c:v>
                </c:pt>
                <c:pt idx="15837">
                  <c:v>4.0744599999999999E-2</c:v>
                </c:pt>
                <c:pt idx="15838">
                  <c:v>4.3755700000000002E-2</c:v>
                </c:pt>
                <c:pt idx="15839">
                  <c:v>4.6696799999999997E-2</c:v>
                </c:pt>
                <c:pt idx="15840">
                  <c:v>4.9563700000000002E-2</c:v>
                </c:pt>
                <c:pt idx="15841">
                  <c:v>5.2353299999999998E-2</c:v>
                </c:pt>
                <c:pt idx="15842">
                  <c:v>5.5064000000000002E-2</c:v>
                </c:pt>
                <c:pt idx="15843">
                  <c:v>5.7694099999999998E-2</c:v>
                </c:pt>
                <c:pt idx="15844">
                  <c:v>6.0243199999999997E-2</c:v>
                </c:pt>
                <c:pt idx="15845">
                  <c:v>6.2711199999999995E-2</c:v>
                </c:pt>
                <c:pt idx="15846">
                  <c:v>6.5095799999999995E-2</c:v>
                </c:pt>
                <c:pt idx="15847">
                  <c:v>6.7394399999999993E-2</c:v>
                </c:pt>
                <c:pt idx="15848">
                  <c:v>6.9606299999999996E-2</c:v>
                </c:pt>
                <c:pt idx="15849">
                  <c:v>7.1730699999999994E-2</c:v>
                </c:pt>
                <c:pt idx="15850">
                  <c:v>7.3764700000000002E-2</c:v>
                </c:pt>
                <c:pt idx="15851">
                  <c:v>7.5705800000000004E-2</c:v>
                </c:pt>
                <c:pt idx="15852">
                  <c:v>7.7554399999999996E-2</c:v>
                </c:pt>
                <c:pt idx="15853">
                  <c:v>7.9310400000000003E-2</c:v>
                </c:pt>
                <c:pt idx="15854">
                  <c:v>8.0972199999999994E-2</c:v>
                </c:pt>
                <c:pt idx="15855">
                  <c:v>8.2536899999999996E-2</c:v>
                </c:pt>
                <c:pt idx="15856">
                  <c:v>8.4003599999999998E-2</c:v>
                </c:pt>
                <c:pt idx="15857">
                  <c:v>8.5372600000000007E-2</c:v>
                </c:pt>
                <c:pt idx="15858">
                  <c:v>8.6645200000000006E-2</c:v>
                </c:pt>
                <c:pt idx="15859">
                  <c:v>8.7821099999999999E-2</c:v>
                </c:pt>
                <c:pt idx="15860">
                  <c:v>8.8899199999999998E-2</c:v>
                </c:pt>
                <c:pt idx="15861">
                  <c:v>8.9879399999999998E-2</c:v>
                </c:pt>
                <c:pt idx="15862">
                  <c:v>9.0761400000000006E-2</c:v>
                </c:pt>
                <c:pt idx="15863" formatCode="0.00E+00">
                  <c:v>9.1541600000000001E-2</c:v>
                </c:pt>
                <c:pt idx="15864" formatCode="0.00E+00">
                  <c:v>9.2215199999999997E-2</c:v>
                </c:pt>
                <c:pt idx="15865" formatCode="0.00E+00">
                  <c:v>9.2779899999999998E-2</c:v>
                </c:pt>
                <c:pt idx="15866" formatCode="0.00E+00">
                  <c:v>9.3235899999999997E-2</c:v>
                </c:pt>
                <c:pt idx="15867" formatCode="0.00E+00">
                  <c:v>9.3584600000000004E-2</c:v>
                </c:pt>
                <c:pt idx="15868" formatCode="0.00E+00">
                  <c:v>9.3828700000000001E-2</c:v>
                </c:pt>
                <c:pt idx="15869" formatCode="0.00E+00">
                  <c:v>9.3970200000000004E-2</c:v>
                </c:pt>
                <c:pt idx="15870" formatCode="0.00E+00">
                  <c:v>9.4008099999999997E-2</c:v>
                </c:pt>
                <c:pt idx="15871" formatCode="0.00E+00">
                  <c:v>9.3940800000000005E-2</c:v>
                </c:pt>
                <c:pt idx="15872" formatCode="0.00E+00">
                  <c:v>9.3767900000000001E-2</c:v>
                </c:pt>
                <c:pt idx="15873" formatCode="0.00E+00">
                  <c:v>9.3488600000000005E-2</c:v>
                </c:pt>
                <c:pt idx="15874" formatCode="0.00E+00">
                  <c:v>9.3101199999999995E-2</c:v>
                </c:pt>
                <c:pt idx="15875" formatCode="0.00E+00">
                  <c:v>9.2606499999999994E-2</c:v>
                </c:pt>
                <c:pt idx="15876" formatCode="0.00E+00">
                  <c:v>9.2008000000000006E-2</c:v>
                </c:pt>
                <c:pt idx="15877" formatCode="0.00E+00">
                  <c:v>9.1309500000000002E-2</c:v>
                </c:pt>
                <c:pt idx="15878">
                  <c:v>9.0513200000000002E-2</c:v>
                </c:pt>
                <c:pt idx="15879">
                  <c:v>8.9620199999999997E-2</c:v>
                </c:pt>
                <c:pt idx="15880">
                  <c:v>8.8631199999999993E-2</c:v>
                </c:pt>
                <c:pt idx="15881">
                  <c:v>8.7546899999999997E-2</c:v>
                </c:pt>
                <c:pt idx="15882">
                  <c:v>8.6367799999999995E-2</c:v>
                </c:pt>
                <c:pt idx="15883">
                  <c:v>8.5094900000000001E-2</c:v>
                </c:pt>
                <c:pt idx="15884">
                  <c:v>8.3729899999999996E-2</c:v>
                </c:pt>
                <c:pt idx="15885">
                  <c:v>8.2274200000000006E-2</c:v>
                </c:pt>
                <c:pt idx="15886">
                  <c:v>8.0726800000000001E-2</c:v>
                </c:pt>
                <c:pt idx="15887" formatCode="0.00E+00">
                  <c:v>7.9085600000000006E-2</c:v>
                </c:pt>
                <c:pt idx="15888" formatCode="0.00E+00">
                  <c:v>7.7348899999999998E-2</c:v>
                </c:pt>
                <c:pt idx="15889" formatCode="0.00E+00">
                  <c:v>7.5518299999999997E-2</c:v>
                </c:pt>
                <c:pt idx="15890" formatCode="0.00E+00">
                  <c:v>7.3598499999999997E-2</c:v>
                </c:pt>
                <c:pt idx="15891" formatCode="0.00E+00">
                  <c:v>7.1593000000000004E-2</c:v>
                </c:pt>
                <c:pt idx="15892" formatCode="0.00E+00">
                  <c:v>6.9503899999999993E-2</c:v>
                </c:pt>
                <c:pt idx="15893" formatCode="0.00E+00">
                  <c:v>6.7333400000000002E-2</c:v>
                </c:pt>
                <c:pt idx="15894" formatCode="0.00E+00">
                  <c:v>6.5083100000000005E-2</c:v>
                </c:pt>
                <c:pt idx="15895" formatCode="0.00E+00">
                  <c:v>6.2754199999999996E-2</c:v>
                </c:pt>
                <c:pt idx="15896" formatCode="0.00E+00">
                  <c:v>6.0349E-2</c:v>
                </c:pt>
                <c:pt idx="15897" formatCode="0.00E+00">
                  <c:v>5.7869200000000003E-2</c:v>
                </c:pt>
                <c:pt idx="15898" formatCode="0.00E+00">
                  <c:v>5.5315400000000001E-2</c:v>
                </c:pt>
                <c:pt idx="15899" formatCode="0.00E+00">
                  <c:v>5.2689899999999998E-2</c:v>
                </c:pt>
                <c:pt idx="15900" formatCode="0.00E+00">
                  <c:v>4.9997800000000002E-2</c:v>
                </c:pt>
                <c:pt idx="15901" formatCode="0.00E+00">
                  <c:v>4.7244700000000001E-2</c:v>
                </c:pt>
                <c:pt idx="15902">
                  <c:v>4.44342E-2</c:v>
                </c:pt>
                <c:pt idx="15903">
                  <c:v>4.15699E-2</c:v>
                </c:pt>
                <c:pt idx="15904">
                  <c:v>3.8654599999999997E-2</c:v>
                </c:pt>
                <c:pt idx="15905">
                  <c:v>3.5690800000000002E-2</c:v>
                </c:pt>
                <c:pt idx="15906">
                  <c:v>3.2681799999999997E-2</c:v>
                </c:pt>
                <c:pt idx="15907">
                  <c:v>2.9630900000000002E-2</c:v>
                </c:pt>
                <c:pt idx="15908">
                  <c:v>2.65408E-2</c:v>
                </c:pt>
                <c:pt idx="15909">
                  <c:v>2.3415399999999999E-2</c:v>
                </c:pt>
                <c:pt idx="15910">
                  <c:v>2.026E-2</c:v>
                </c:pt>
                <c:pt idx="15911">
                  <c:v>1.7079299999999999E-2</c:v>
                </c:pt>
                <c:pt idx="15912">
                  <c:v>1.38756E-2</c:v>
                </c:pt>
                <c:pt idx="15913">
                  <c:v>1.0650099999999999E-2</c:v>
                </c:pt>
                <c:pt idx="15914" formatCode="0.00E+00">
                  <c:v>7.4050000000000001E-3</c:v>
                </c:pt>
                <c:pt idx="15915" formatCode="0.00E+00">
                  <c:v>4.1422000000000004E-3</c:v>
                </c:pt>
                <c:pt idx="15916" formatCode="0.00E+00">
                  <c:v>8.64443E-4</c:v>
                </c:pt>
                <c:pt idx="15917" formatCode="0.00E+00">
                  <c:v>-2.4250399999999998E-3</c:v>
                </c:pt>
                <c:pt idx="15918" formatCode="0.00E+00">
                  <c:v>-5.7235599999999999E-3</c:v>
                </c:pt>
                <c:pt idx="15919" formatCode="0.00E+00">
                  <c:v>-9.0284000000000007E-3</c:v>
                </c:pt>
                <c:pt idx="15920">
                  <c:v>-1.23357E-2</c:v>
                </c:pt>
                <c:pt idx="15921">
                  <c:v>-1.5640399999999999E-2</c:v>
                </c:pt>
                <c:pt idx="15922">
                  <c:v>-1.8937699999999998E-2</c:v>
                </c:pt>
                <c:pt idx="15923">
                  <c:v>-2.2223400000000001E-2</c:v>
                </c:pt>
                <c:pt idx="15924">
                  <c:v>-2.54933E-2</c:v>
                </c:pt>
                <c:pt idx="15925">
                  <c:v>-2.87443E-2</c:v>
                </c:pt>
                <c:pt idx="15926">
                  <c:v>-3.19744E-2</c:v>
                </c:pt>
                <c:pt idx="15927">
                  <c:v>-3.5180299999999998E-2</c:v>
                </c:pt>
                <c:pt idx="15928">
                  <c:v>-3.8357700000000002E-2</c:v>
                </c:pt>
                <c:pt idx="15929">
                  <c:v>-4.1501099999999999E-2</c:v>
                </c:pt>
                <c:pt idx="15930">
                  <c:v>-4.46048E-2</c:v>
                </c:pt>
                <c:pt idx="15931">
                  <c:v>-4.76636E-2</c:v>
                </c:pt>
                <c:pt idx="15932">
                  <c:v>-5.0672799999999997E-2</c:v>
                </c:pt>
                <c:pt idx="15933">
                  <c:v>-5.36272E-2</c:v>
                </c:pt>
                <c:pt idx="15934">
                  <c:v>-5.6522799999999998E-2</c:v>
                </c:pt>
                <c:pt idx="15935">
                  <c:v>-5.9357899999999998E-2</c:v>
                </c:pt>
                <c:pt idx="15936">
                  <c:v>-6.2132199999999999E-2</c:v>
                </c:pt>
                <c:pt idx="15937">
                  <c:v>-6.4844700000000005E-2</c:v>
                </c:pt>
                <c:pt idx="15938">
                  <c:v>-6.74931E-2</c:v>
                </c:pt>
                <c:pt idx="15939">
                  <c:v>-7.0074499999999998E-2</c:v>
                </c:pt>
                <c:pt idx="15940">
                  <c:v>-7.2585499999999997E-2</c:v>
                </c:pt>
                <c:pt idx="15941">
                  <c:v>-7.5022500000000006E-2</c:v>
                </c:pt>
                <c:pt idx="15942">
                  <c:v>-7.7382999999999993E-2</c:v>
                </c:pt>
                <c:pt idx="15943">
                  <c:v>-7.9665100000000003E-2</c:v>
                </c:pt>
                <c:pt idx="15944">
                  <c:v>-8.1864999999999993E-2</c:v>
                </c:pt>
                <c:pt idx="15945">
                  <c:v>-8.3978499999999998E-2</c:v>
                </c:pt>
                <c:pt idx="15946">
                  <c:v>-8.6004300000000006E-2</c:v>
                </c:pt>
                <c:pt idx="15947">
                  <c:v>-8.7943099999999996E-2</c:v>
                </c:pt>
                <c:pt idx="15948">
                  <c:v>-8.9793700000000004E-2</c:v>
                </c:pt>
                <c:pt idx="15949">
                  <c:v>-9.1553300000000004E-2</c:v>
                </c:pt>
                <c:pt idx="15950">
                  <c:v>-9.3221200000000004E-2</c:v>
                </c:pt>
                <c:pt idx="15951">
                  <c:v>-9.4797000000000006E-2</c:v>
                </c:pt>
                <c:pt idx="15952">
                  <c:v>-9.6277699999999994E-2</c:v>
                </c:pt>
                <c:pt idx="15953">
                  <c:v>-9.7660499999999997E-2</c:v>
                </c:pt>
                <c:pt idx="15954">
                  <c:v>-9.8943000000000003E-2</c:v>
                </c:pt>
                <c:pt idx="15955">
                  <c:v>-0.100122</c:v>
                </c:pt>
                <c:pt idx="15956">
                  <c:v>-0.10119499999999999</c:v>
                </c:pt>
                <c:pt idx="15957">
                  <c:v>-0.102158</c:v>
                </c:pt>
                <c:pt idx="15958">
                  <c:v>-0.10301100000000001</c:v>
                </c:pt>
                <c:pt idx="15959">
                  <c:v>-0.103757</c:v>
                </c:pt>
                <c:pt idx="15960">
                  <c:v>-0.104396</c:v>
                </c:pt>
                <c:pt idx="15961">
                  <c:v>-0.10492799999999999</c:v>
                </c:pt>
                <c:pt idx="15962">
                  <c:v>-0.105348</c:v>
                </c:pt>
                <c:pt idx="15963">
                  <c:v>-0.105655</c:v>
                </c:pt>
                <c:pt idx="15964">
                  <c:v>-0.105846</c:v>
                </c:pt>
                <c:pt idx="15965">
                  <c:v>-0.10592</c:v>
                </c:pt>
                <c:pt idx="15966">
                  <c:v>-0.105878</c:v>
                </c:pt>
                <c:pt idx="15967">
                  <c:v>-0.105721</c:v>
                </c:pt>
                <c:pt idx="15968">
                  <c:v>-0.105449</c:v>
                </c:pt>
                <c:pt idx="15969">
                  <c:v>-0.105064</c:v>
                </c:pt>
                <c:pt idx="15970">
                  <c:v>-0.10456500000000001</c:v>
                </c:pt>
                <c:pt idx="15971">
                  <c:v>-0.10395500000000001</c:v>
                </c:pt>
                <c:pt idx="15972">
                  <c:v>-0.10323300000000001</c:v>
                </c:pt>
                <c:pt idx="15973">
                  <c:v>-0.10240100000000001</c:v>
                </c:pt>
                <c:pt idx="15974">
                  <c:v>-0.10145800000000001</c:v>
                </c:pt>
                <c:pt idx="15975">
                  <c:v>-0.100406</c:v>
                </c:pt>
                <c:pt idx="15976">
                  <c:v>-9.9244899999999997E-2</c:v>
                </c:pt>
                <c:pt idx="15977">
                  <c:v>-9.7975699999999999E-2</c:v>
                </c:pt>
                <c:pt idx="15978">
                  <c:v>-9.6599699999999997E-2</c:v>
                </c:pt>
                <c:pt idx="15979">
                  <c:v>-9.5116900000000004E-2</c:v>
                </c:pt>
                <c:pt idx="15980">
                  <c:v>-9.3526399999999996E-2</c:v>
                </c:pt>
                <c:pt idx="15981">
                  <c:v>-9.1829300000000003E-2</c:v>
                </c:pt>
                <c:pt idx="15982">
                  <c:v>-9.0028899999999995E-2</c:v>
                </c:pt>
                <c:pt idx="15983">
                  <c:v>-8.8126899999999994E-2</c:v>
                </c:pt>
                <c:pt idx="15984">
                  <c:v>-8.61233E-2</c:v>
                </c:pt>
                <c:pt idx="15985">
                  <c:v>-8.4019300000000005E-2</c:v>
                </c:pt>
                <c:pt idx="15986">
                  <c:v>-8.1817600000000004E-2</c:v>
                </c:pt>
                <c:pt idx="15987">
                  <c:v>-7.9520199999999999E-2</c:v>
                </c:pt>
                <c:pt idx="15988">
                  <c:v>-7.7129000000000003E-2</c:v>
                </c:pt>
                <c:pt idx="15989">
                  <c:v>-7.4646400000000002E-2</c:v>
                </c:pt>
                <c:pt idx="15990">
                  <c:v>-7.2074200000000005E-2</c:v>
                </c:pt>
                <c:pt idx="15991">
                  <c:v>-6.9413799999999998E-2</c:v>
                </c:pt>
                <c:pt idx="15992">
                  <c:v>-6.6665799999999997E-2</c:v>
                </c:pt>
                <c:pt idx="15993">
                  <c:v>-6.3831100000000002E-2</c:v>
                </c:pt>
                <c:pt idx="15994">
                  <c:v>-6.0912000000000001E-2</c:v>
                </c:pt>
                <c:pt idx="15995">
                  <c:v>-5.7911200000000003E-2</c:v>
                </c:pt>
                <c:pt idx="15996">
                  <c:v>-5.4830799999999999E-2</c:v>
                </c:pt>
                <c:pt idx="15997">
                  <c:v>-5.1670300000000002E-2</c:v>
                </c:pt>
                <c:pt idx="15998">
                  <c:v>-4.8429300000000002E-2</c:v>
                </c:pt>
                <c:pt idx="15999">
                  <c:v>-4.5109499999999997E-2</c:v>
                </c:pt>
                <c:pt idx="16000">
                  <c:v>-4.1713600000000003E-2</c:v>
                </c:pt>
                <c:pt idx="16001">
                  <c:v>-3.82447E-2</c:v>
                </c:pt>
                <c:pt idx="16002">
                  <c:v>-3.4707399999999999E-2</c:v>
                </c:pt>
                <c:pt idx="16003">
                  <c:v>-3.1105899999999999E-2</c:v>
                </c:pt>
                <c:pt idx="16004">
                  <c:v>-2.7442000000000001E-2</c:v>
                </c:pt>
                <c:pt idx="16005">
                  <c:v>-2.3718300000000001E-2</c:v>
                </c:pt>
                <c:pt idx="16006">
                  <c:v>-1.99393E-2</c:v>
                </c:pt>
                <c:pt idx="16007">
                  <c:v>-1.6111400000000001E-2</c:v>
                </c:pt>
                <c:pt idx="16008">
                  <c:v>-1.22393E-2</c:v>
                </c:pt>
                <c:pt idx="16009" formatCode="0.00E+00">
                  <c:v>-8.3264399999999992E-3</c:v>
                </c:pt>
                <c:pt idx="16010" formatCode="0.00E+00">
                  <c:v>-4.37565E-3</c:v>
                </c:pt>
                <c:pt idx="16011" formatCode="0.00E+00">
                  <c:v>-3.8984099999999998E-4</c:v>
                </c:pt>
                <c:pt idx="16012" formatCode="0.00E+00">
                  <c:v>3.6274699999999998E-3</c:v>
                </c:pt>
                <c:pt idx="16013" formatCode="0.00E+00">
                  <c:v>7.6724599999999999E-3</c:v>
                </c:pt>
                <c:pt idx="16014">
                  <c:v>1.1742799999999999E-2</c:v>
                </c:pt>
                <c:pt idx="16015">
                  <c:v>1.5837799999999999E-2</c:v>
                </c:pt>
                <c:pt idx="16016">
                  <c:v>1.99575E-2</c:v>
                </c:pt>
                <c:pt idx="16017">
                  <c:v>2.4100900000000001E-2</c:v>
                </c:pt>
                <c:pt idx="16018">
                  <c:v>2.8265800000000001E-2</c:v>
                </c:pt>
                <c:pt idx="16019">
                  <c:v>3.2449899999999997E-2</c:v>
                </c:pt>
                <c:pt idx="16020">
                  <c:v>3.66504E-2</c:v>
                </c:pt>
                <c:pt idx="16021">
                  <c:v>4.08653E-2</c:v>
                </c:pt>
                <c:pt idx="16022">
                  <c:v>4.5092100000000003E-2</c:v>
                </c:pt>
                <c:pt idx="16023">
                  <c:v>4.9326599999999998E-2</c:v>
                </c:pt>
                <c:pt idx="16024">
                  <c:v>5.3563699999999999E-2</c:v>
                </c:pt>
                <c:pt idx="16025">
                  <c:v>5.7799400000000001E-2</c:v>
                </c:pt>
                <c:pt idx="16026">
                  <c:v>6.2030099999999998E-2</c:v>
                </c:pt>
                <c:pt idx="16027">
                  <c:v>6.6252900000000003E-2</c:v>
                </c:pt>
                <c:pt idx="16028">
                  <c:v>7.0465799999999995E-2</c:v>
                </c:pt>
                <c:pt idx="16029">
                  <c:v>7.4666899999999994E-2</c:v>
                </c:pt>
                <c:pt idx="16030">
                  <c:v>7.8852900000000004E-2</c:v>
                </c:pt>
                <c:pt idx="16031">
                  <c:v>8.3019599999999999E-2</c:v>
                </c:pt>
                <c:pt idx="16032">
                  <c:v>8.7163500000000005E-2</c:v>
                </c:pt>
                <c:pt idx="16033">
                  <c:v>9.1281200000000007E-2</c:v>
                </c:pt>
                <c:pt idx="16034">
                  <c:v>9.5369300000000004E-2</c:v>
                </c:pt>
                <c:pt idx="16035">
                  <c:v>9.9423300000000006E-2</c:v>
                </c:pt>
                <c:pt idx="16036">
                  <c:v>0.103438</c:v>
                </c:pt>
                <c:pt idx="16037">
                  <c:v>0.10741000000000001</c:v>
                </c:pt>
                <c:pt idx="16038">
                  <c:v>0.111334</c:v>
                </c:pt>
                <c:pt idx="16039">
                  <c:v>0.115206</c:v>
                </c:pt>
                <c:pt idx="16040">
                  <c:v>0.119023</c:v>
                </c:pt>
                <c:pt idx="16041">
                  <c:v>0.12278600000000001</c:v>
                </c:pt>
                <c:pt idx="16042">
                  <c:v>0.126495</c:v>
                </c:pt>
                <c:pt idx="16043">
                  <c:v>0.13014700000000001</c:v>
                </c:pt>
                <c:pt idx="16044">
                  <c:v>0.133741</c:v>
                </c:pt>
                <c:pt idx="16045">
                  <c:v>0.13727500000000001</c:v>
                </c:pt>
                <c:pt idx="16046">
                  <c:v>0.14074500000000001</c:v>
                </c:pt>
                <c:pt idx="16047">
                  <c:v>0.14415</c:v>
                </c:pt>
                <c:pt idx="16048">
                  <c:v>0.14749000000000001</c:v>
                </c:pt>
                <c:pt idx="16049">
                  <c:v>0.15076400000000001</c:v>
                </c:pt>
                <c:pt idx="16050">
                  <c:v>0.15397</c:v>
                </c:pt>
                <c:pt idx="16051">
                  <c:v>0.15710399999999999</c:v>
                </c:pt>
                <c:pt idx="16052">
                  <c:v>0.160163</c:v>
                </c:pt>
                <c:pt idx="16053">
                  <c:v>0.16314300000000001</c:v>
                </c:pt>
                <c:pt idx="16054">
                  <c:v>0.166044</c:v>
                </c:pt>
                <c:pt idx="16055">
                  <c:v>0.16886300000000001</c:v>
                </c:pt>
                <c:pt idx="16056">
                  <c:v>0.171598</c:v>
                </c:pt>
                <c:pt idx="16057">
                  <c:v>0.17424700000000001</c:v>
                </c:pt>
                <c:pt idx="16058">
                  <c:v>0.17680999999999999</c:v>
                </c:pt>
                <c:pt idx="16059">
                  <c:v>0.179286</c:v>
                </c:pt>
                <c:pt idx="16060">
                  <c:v>0.181673</c:v>
                </c:pt>
                <c:pt idx="16061">
                  <c:v>0.183973</c:v>
                </c:pt>
                <c:pt idx="16062">
                  <c:v>0.18618799999999999</c:v>
                </c:pt>
                <c:pt idx="16063">
                  <c:v>0.18831500000000001</c:v>
                </c:pt>
                <c:pt idx="16064">
                  <c:v>0.19035099999999999</c:v>
                </c:pt>
                <c:pt idx="16065">
                  <c:v>0.19229599999999999</c:v>
                </c:pt>
                <c:pt idx="16066">
                  <c:v>0.19415099999999999</c:v>
                </c:pt>
                <c:pt idx="16067">
                  <c:v>0.19591900000000001</c:v>
                </c:pt>
                <c:pt idx="16068">
                  <c:v>0.197601</c:v>
                </c:pt>
                <c:pt idx="16069">
                  <c:v>0.19919600000000001</c:v>
                </c:pt>
                <c:pt idx="16070">
                  <c:v>0.20070199999999999</c:v>
                </c:pt>
                <c:pt idx="16071">
                  <c:v>0.20211899999999999</c:v>
                </c:pt>
                <c:pt idx="16072">
                  <c:v>0.20344699999999999</c:v>
                </c:pt>
                <c:pt idx="16073">
                  <c:v>0.20468600000000001</c:v>
                </c:pt>
                <c:pt idx="16074">
                  <c:v>0.20583499999999999</c:v>
                </c:pt>
                <c:pt idx="16075">
                  <c:v>0.206895</c:v>
                </c:pt>
                <c:pt idx="16076">
                  <c:v>0.20786499999999999</c:v>
                </c:pt>
                <c:pt idx="16077">
                  <c:v>0.20874699999999999</c:v>
                </c:pt>
                <c:pt idx="16078">
                  <c:v>0.20954300000000001</c:v>
                </c:pt>
                <c:pt idx="16079">
                  <c:v>0.210256</c:v>
                </c:pt>
                <c:pt idx="16080">
                  <c:v>0.21088399999999999</c:v>
                </c:pt>
                <c:pt idx="16081">
                  <c:v>0.21143000000000001</c:v>
                </c:pt>
                <c:pt idx="16082">
                  <c:v>0.211893</c:v>
                </c:pt>
                <c:pt idx="16083">
                  <c:v>0.21227599999999999</c:v>
                </c:pt>
                <c:pt idx="16084">
                  <c:v>0.21258099999999999</c:v>
                </c:pt>
                <c:pt idx="16085">
                  <c:v>0.212812</c:v>
                </c:pt>
                <c:pt idx="16086">
                  <c:v>0.212973</c:v>
                </c:pt>
                <c:pt idx="16087">
                  <c:v>0.213065</c:v>
                </c:pt>
                <c:pt idx="16088">
                  <c:v>0.21309</c:v>
                </c:pt>
                <c:pt idx="16089">
                  <c:v>0.21304799999999999</c:v>
                </c:pt>
                <c:pt idx="16090">
                  <c:v>0.21294099999999999</c:v>
                </c:pt>
                <c:pt idx="16091">
                  <c:v>0.21276900000000001</c:v>
                </c:pt>
                <c:pt idx="16092">
                  <c:v>0.212532</c:v>
                </c:pt>
                <c:pt idx="16093">
                  <c:v>0.212232</c:v>
                </c:pt>
                <c:pt idx="16094">
                  <c:v>0.211869</c:v>
                </c:pt>
                <c:pt idx="16095">
                  <c:v>0.21144199999999999</c:v>
                </c:pt>
                <c:pt idx="16096">
                  <c:v>0.210952</c:v>
                </c:pt>
                <c:pt idx="16097">
                  <c:v>0.210399</c:v>
                </c:pt>
                <c:pt idx="16098">
                  <c:v>0.209784</c:v>
                </c:pt>
                <c:pt idx="16099">
                  <c:v>0.20911199999999999</c:v>
                </c:pt>
                <c:pt idx="16100">
                  <c:v>0.20838799999999999</c:v>
                </c:pt>
                <c:pt idx="16101">
                  <c:v>0.207617</c:v>
                </c:pt>
                <c:pt idx="16102">
                  <c:v>0.20680000000000001</c:v>
                </c:pt>
                <c:pt idx="16103">
                  <c:v>0.20593600000000001</c:v>
                </c:pt>
                <c:pt idx="16104">
                  <c:v>0.20502100000000001</c:v>
                </c:pt>
                <c:pt idx="16105">
                  <c:v>0.20405899999999999</c:v>
                </c:pt>
                <c:pt idx="16106">
                  <c:v>0.20305300000000001</c:v>
                </c:pt>
                <c:pt idx="16107">
                  <c:v>0.202013</c:v>
                </c:pt>
                <c:pt idx="16108">
                  <c:v>0.20094300000000001</c:v>
                </c:pt>
                <c:pt idx="16109">
                  <c:v>0.199847</c:v>
                </c:pt>
                <c:pt idx="16110">
                  <c:v>0.19872899999999999</c:v>
                </c:pt>
                <c:pt idx="16111">
                  <c:v>0.19759199999999999</c:v>
                </c:pt>
                <c:pt idx="16112">
                  <c:v>0.196437</c:v>
                </c:pt>
                <c:pt idx="16113">
                  <c:v>0.19526099999999999</c:v>
                </c:pt>
                <c:pt idx="16114">
                  <c:v>0.19406300000000001</c:v>
                </c:pt>
                <c:pt idx="16115">
                  <c:v>0.19284399999999999</c:v>
                </c:pt>
                <c:pt idx="16116">
                  <c:v>0.191607</c:v>
                </c:pt>
                <c:pt idx="16117">
                  <c:v>0.190357</c:v>
                </c:pt>
                <c:pt idx="16118">
                  <c:v>0.18909599999999999</c:v>
                </c:pt>
                <c:pt idx="16119">
                  <c:v>0.18782799999999999</c:v>
                </c:pt>
                <c:pt idx="16120">
                  <c:v>0.186554</c:v>
                </c:pt>
                <c:pt idx="16121">
                  <c:v>0.185278</c:v>
                </c:pt>
                <c:pt idx="16122">
                  <c:v>0.183999</c:v>
                </c:pt>
                <c:pt idx="16123">
                  <c:v>0.18271599999999999</c:v>
                </c:pt>
                <c:pt idx="16124">
                  <c:v>0.18142800000000001</c:v>
                </c:pt>
                <c:pt idx="16125">
                  <c:v>0.18013699999999999</c:v>
                </c:pt>
                <c:pt idx="16126">
                  <c:v>0.178844</c:v>
                </c:pt>
                <c:pt idx="16127">
                  <c:v>0.17755399999999999</c:v>
                </c:pt>
                <c:pt idx="16128">
                  <c:v>0.17627000000000001</c:v>
                </c:pt>
                <c:pt idx="16129">
                  <c:v>0.17499400000000001</c:v>
                </c:pt>
                <c:pt idx="16130">
                  <c:v>0.17372799999999999</c:v>
                </c:pt>
                <c:pt idx="16131">
                  <c:v>0.17247199999999999</c:v>
                </c:pt>
                <c:pt idx="16132">
                  <c:v>0.17122499999999999</c:v>
                </c:pt>
                <c:pt idx="16133">
                  <c:v>0.169988</c:v>
                </c:pt>
                <c:pt idx="16134">
                  <c:v>0.168764</c:v>
                </c:pt>
                <c:pt idx="16135">
                  <c:v>0.16755700000000001</c:v>
                </c:pt>
                <c:pt idx="16136">
                  <c:v>0.16637199999999999</c:v>
                </c:pt>
                <c:pt idx="16137">
                  <c:v>0.16520699999999999</c:v>
                </c:pt>
                <c:pt idx="16138">
                  <c:v>0.16406200000000001</c:v>
                </c:pt>
                <c:pt idx="16139">
                  <c:v>0.16293299999999999</c:v>
                </c:pt>
                <c:pt idx="16140">
                  <c:v>0.16181999999999999</c:v>
                </c:pt>
                <c:pt idx="16141">
                  <c:v>0.160722</c:v>
                </c:pt>
                <c:pt idx="16142">
                  <c:v>0.15964100000000001</c:v>
                </c:pt>
                <c:pt idx="16143">
                  <c:v>0.15857399999999999</c:v>
                </c:pt>
                <c:pt idx="16144">
                  <c:v>0.157525</c:v>
                </c:pt>
                <c:pt idx="16145">
                  <c:v>0.156495</c:v>
                </c:pt>
                <c:pt idx="16146">
                  <c:v>0.15548500000000001</c:v>
                </c:pt>
                <c:pt idx="16147">
                  <c:v>0.15448999999999999</c:v>
                </c:pt>
                <c:pt idx="16148">
                  <c:v>0.15351000000000001</c:v>
                </c:pt>
                <c:pt idx="16149">
                  <c:v>0.15254499999999999</c:v>
                </c:pt>
                <c:pt idx="16150">
                  <c:v>0.15159900000000001</c:v>
                </c:pt>
                <c:pt idx="16151">
                  <c:v>0.150672</c:v>
                </c:pt>
                <c:pt idx="16152">
                  <c:v>0.14976900000000001</c:v>
                </c:pt>
                <c:pt idx="16153">
                  <c:v>0.14888799999999999</c:v>
                </c:pt>
                <c:pt idx="16154">
                  <c:v>0.14802999999999999</c:v>
                </c:pt>
                <c:pt idx="16155">
                  <c:v>0.14719299999999999</c:v>
                </c:pt>
                <c:pt idx="16156">
                  <c:v>0.14637700000000001</c:v>
                </c:pt>
                <c:pt idx="16157">
                  <c:v>0.14557999999999999</c:v>
                </c:pt>
                <c:pt idx="16158">
                  <c:v>0.14479900000000001</c:v>
                </c:pt>
                <c:pt idx="16159">
                  <c:v>0.144034</c:v>
                </c:pt>
                <c:pt idx="16160">
                  <c:v>0.143285</c:v>
                </c:pt>
                <c:pt idx="16161">
                  <c:v>0.14255000000000001</c:v>
                </c:pt>
                <c:pt idx="16162">
                  <c:v>0.14183299999999999</c:v>
                </c:pt>
                <c:pt idx="16163">
                  <c:v>0.14113500000000001</c:v>
                </c:pt>
                <c:pt idx="16164">
                  <c:v>0.140456</c:v>
                </c:pt>
                <c:pt idx="16165">
                  <c:v>0.139793</c:v>
                </c:pt>
                <c:pt idx="16166">
                  <c:v>0.13914699999999999</c:v>
                </c:pt>
                <c:pt idx="16167">
                  <c:v>0.138515</c:v>
                </c:pt>
                <c:pt idx="16168">
                  <c:v>0.13789599999999999</c:v>
                </c:pt>
                <c:pt idx="16169">
                  <c:v>0.137291</c:v>
                </c:pt>
                <c:pt idx="16170">
                  <c:v>0.13670199999999999</c:v>
                </c:pt>
                <c:pt idx="16171">
                  <c:v>0.136128</c:v>
                </c:pt>
                <c:pt idx="16172">
                  <c:v>0.135569</c:v>
                </c:pt>
                <c:pt idx="16173">
                  <c:v>0.13502600000000001</c:v>
                </c:pt>
                <c:pt idx="16174">
                  <c:v>0.134496</c:v>
                </c:pt>
                <c:pt idx="16175">
                  <c:v>0.13397800000000001</c:v>
                </c:pt>
                <c:pt idx="16176">
                  <c:v>0.133469</c:v>
                </c:pt>
                <c:pt idx="16177">
                  <c:v>0.13297200000000001</c:v>
                </c:pt>
                <c:pt idx="16178">
                  <c:v>0.13248299999999999</c:v>
                </c:pt>
                <c:pt idx="16179">
                  <c:v>0.13200100000000001</c:v>
                </c:pt>
                <c:pt idx="16180">
                  <c:v>0.131525</c:v>
                </c:pt>
                <c:pt idx="16181">
                  <c:v>0.13105600000000001</c:v>
                </c:pt>
                <c:pt idx="16182">
                  <c:v>0.13059399999999999</c:v>
                </c:pt>
                <c:pt idx="16183">
                  <c:v>0.130139</c:v>
                </c:pt>
                <c:pt idx="16184">
                  <c:v>0.129688</c:v>
                </c:pt>
                <c:pt idx="16185">
                  <c:v>0.129243</c:v>
                </c:pt>
                <c:pt idx="16186">
                  <c:v>0.128806</c:v>
                </c:pt>
                <c:pt idx="16187">
                  <c:v>0.12837799999999999</c:v>
                </c:pt>
                <c:pt idx="16188">
                  <c:v>0.12796199999999999</c:v>
                </c:pt>
                <c:pt idx="16189">
                  <c:v>0.127558</c:v>
                </c:pt>
                <c:pt idx="16190">
                  <c:v>0.127163</c:v>
                </c:pt>
                <c:pt idx="16191">
                  <c:v>0.126776</c:v>
                </c:pt>
                <c:pt idx="16192">
                  <c:v>0.12639300000000001</c:v>
                </c:pt>
                <c:pt idx="16193">
                  <c:v>0.12601599999999999</c:v>
                </c:pt>
                <c:pt idx="16194">
                  <c:v>0.12565000000000001</c:v>
                </c:pt>
                <c:pt idx="16195">
                  <c:v>0.12529999999999999</c:v>
                </c:pt>
                <c:pt idx="16196">
                  <c:v>0.12496500000000001</c:v>
                </c:pt>
                <c:pt idx="16197">
                  <c:v>0.124644</c:v>
                </c:pt>
                <c:pt idx="16198">
                  <c:v>0.124335</c:v>
                </c:pt>
                <c:pt idx="16199">
                  <c:v>0.12403500000000001</c:v>
                </c:pt>
                <c:pt idx="16200">
                  <c:v>0.12374400000000001</c:v>
                </c:pt>
                <c:pt idx="16201">
                  <c:v>0.123458</c:v>
                </c:pt>
                <c:pt idx="16202">
                  <c:v>0.123178</c:v>
                </c:pt>
                <c:pt idx="16203">
                  <c:v>0.122903</c:v>
                </c:pt>
                <c:pt idx="16204">
                  <c:v>0.12263400000000001</c:v>
                </c:pt>
                <c:pt idx="16205">
                  <c:v>0.122373</c:v>
                </c:pt>
                <c:pt idx="16206">
                  <c:v>0.122118</c:v>
                </c:pt>
                <c:pt idx="16207">
                  <c:v>0.12186900000000001</c:v>
                </c:pt>
                <c:pt idx="16208">
                  <c:v>0.121625</c:v>
                </c:pt>
                <c:pt idx="16209">
                  <c:v>0.12138699999999999</c:v>
                </c:pt>
                <c:pt idx="16210">
                  <c:v>0.121155</c:v>
                </c:pt>
                <c:pt idx="16211">
                  <c:v>0.120931</c:v>
                </c:pt>
                <c:pt idx="16212">
                  <c:v>0.120717</c:v>
                </c:pt>
                <c:pt idx="16213">
                  <c:v>0.120513</c:v>
                </c:pt>
                <c:pt idx="16214">
                  <c:v>0.120321</c:v>
                </c:pt>
                <c:pt idx="16215">
                  <c:v>0.120145</c:v>
                </c:pt>
                <c:pt idx="16216">
                  <c:v>0.119986</c:v>
                </c:pt>
                <c:pt idx="16217">
                  <c:v>0.11984300000000001</c:v>
                </c:pt>
                <c:pt idx="16218">
                  <c:v>0.119717</c:v>
                </c:pt>
                <c:pt idx="16219">
                  <c:v>0.119607</c:v>
                </c:pt>
                <c:pt idx="16220">
                  <c:v>0.11951000000000001</c:v>
                </c:pt>
                <c:pt idx="16221">
                  <c:v>0.119426</c:v>
                </c:pt>
                <c:pt idx="16222">
                  <c:v>0.119357</c:v>
                </c:pt>
                <c:pt idx="16223">
                  <c:v>0.11930499999999999</c:v>
                </c:pt>
                <c:pt idx="16224">
                  <c:v>0.11927</c:v>
                </c:pt>
                <c:pt idx="16225">
                  <c:v>0.11924999999999999</c:v>
                </c:pt>
                <c:pt idx="16226">
                  <c:v>0.119242</c:v>
                </c:pt>
                <c:pt idx="16227">
                  <c:v>0.11924700000000001</c:v>
                </c:pt>
                <c:pt idx="16228">
                  <c:v>0.119266</c:v>
                </c:pt>
                <c:pt idx="16229">
                  <c:v>0.119298</c:v>
                </c:pt>
                <c:pt idx="16230">
                  <c:v>0.11934500000000001</c:v>
                </c:pt>
                <c:pt idx="16231">
                  <c:v>0.119408</c:v>
                </c:pt>
                <c:pt idx="16232">
                  <c:v>0.119488</c:v>
                </c:pt>
                <c:pt idx="16233">
                  <c:v>0.119589</c:v>
                </c:pt>
                <c:pt idx="16234">
                  <c:v>0.119711</c:v>
                </c:pt>
                <c:pt idx="16235">
                  <c:v>0.119853</c:v>
                </c:pt>
                <c:pt idx="16236">
                  <c:v>0.120016</c:v>
                </c:pt>
                <c:pt idx="16237">
                  <c:v>0.120202</c:v>
                </c:pt>
                <c:pt idx="16238">
                  <c:v>0.12041300000000001</c:v>
                </c:pt>
                <c:pt idx="16239">
                  <c:v>0.12065099999999999</c:v>
                </c:pt>
                <c:pt idx="16240">
                  <c:v>0.120917</c:v>
                </c:pt>
                <c:pt idx="16241">
                  <c:v>0.12121</c:v>
                </c:pt>
                <c:pt idx="16242">
                  <c:v>0.121531</c:v>
                </c:pt>
                <c:pt idx="16243">
                  <c:v>0.121877</c:v>
                </c:pt>
                <c:pt idx="16244">
                  <c:v>0.122249</c:v>
                </c:pt>
                <c:pt idx="16245">
                  <c:v>0.12264700000000001</c:v>
                </c:pt>
                <c:pt idx="16246">
                  <c:v>0.123072</c:v>
                </c:pt>
                <c:pt idx="16247">
                  <c:v>0.123525</c:v>
                </c:pt>
                <c:pt idx="16248">
                  <c:v>0.12400600000000001</c:v>
                </c:pt>
                <c:pt idx="16249">
                  <c:v>0.124515</c:v>
                </c:pt>
                <c:pt idx="16250">
                  <c:v>0.125054</c:v>
                </c:pt>
                <c:pt idx="16251">
                  <c:v>0.12562499999999999</c:v>
                </c:pt>
                <c:pt idx="16252">
                  <c:v>0.126225</c:v>
                </c:pt>
                <c:pt idx="16253">
                  <c:v>0.12685099999999999</c:v>
                </c:pt>
                <c:pt idx="16254">
                  <c:v>0.127501</c:v>
                </c:pt>
                <c:pt idx="16255">
                  <c:v>0.12817700000000001</c:v>
                </c:pt>
                <c:pt idx="16256">
                  <c:v>0.12887699999999999</c:v>
                </c:pt>
                <c:pt idx="16257">
                  <c:v>0.12960199999999999</c:v>
                </c:pt>
                <c:pt idx="16258">
                  <c:v>0.130352</c:v>
                </c:pt>
                <c:pt idx="16259">
                  <c:v>0.13112699999999999</c:v>
                </c:pt>
                <c:pt idx="16260">
                  <c:v>0.13192599999999999</c:v>
                </c:pt>
                <c:pt idx="16261">
                  <c:v>0.13274900000000001</c:v>
                </c:pt>
                <c:pt idx="16262">
                  <c:v>0.13359799999999999</c:v>
                </c:pt>
                <c:pt idx="16263">
                  <c:v>0.13447300000000001</c:v>
                </c:pt>
                <c:pt idx="16264">
                  <c:v>0.135375</c:v>
                </c:pt>
                <c:pt idx="16265">
                  <c:v>0.13630400000000001</c:v>
                </c:pt>
                <c:pt idx="16266">
                  <c:v>0.13725799999999999</c:v>
                </c:pt>
                <c:pt idx="16267">
                  <c:v>0.138236</c:v>
                </c:pt>
                <c:pt idx="16268">
                  <c:v>0.139238</c:v>
                </c:pt>
                <c:pt idx="16269">
                  <c:v>0.140266</c:v>
                </c:pt>
                <c:pt idx="16270">
                  <c:v>0.14132</c:v>
                </c:pt>
                <c:pt idx="16271">
                  <c:v>0.1424</c:v>
                </c:pt>
                <c:pt idx="16272">
                  <c:v>0.14350399999999999</c:v>
                </c:pt>
                <c:pt idx="16273">
                  <c:v>0.14462900000000001</c:v>
                </c:pt>
                <c:pt idx="16274">
                  <c:v>0.14577399999999999</c:v>
                </c:pt>
                <c:pt idx="16275">
                  <c:v>0.14693800000000001</c:v>
                </c:pt>
                <c:pt idx="16276">
                  <c:v>0.14812</c:v>
                </c:pt>
                <c:pt idx="16277">
                  <c:v>0.14931900000000001</c:v>
                </c:pt>
                <c:pt idx="16278">
                  <c:v>0.150535</c:v>
                </c:pt>
                <c:pt idx="16279">
                  <c:v>0.15176400000000001</c:v>
                </c:pt>
                <c:pt idx="16280">
                  <c:v>0.153007</c:v>
                </c:pt>
                <c:pt idx="16281">
                  <c:v>0.15426400000000001</c:v>
                </c:pt>
                <c:pt idx="16282">
                  <c:v>0.15553400000000001</c:v>
                </c:pt>
                <c:pt idx="16283">
                  <c:v>0.15681400000000001</c:v>
                </c:pt>
                <c:pt idx="16284">
                  <c:v>0.15809899999999999</c:v>
                </c:pt>
                <c:pt idx="16285">
                  <c:v>0.159386</c:v>
                </c:pt>
                <c:pt idx="16286">
                  <c:v>0.16067500000000001</c:v>
                </c:pt>
                <c:pt idx="16287">
                  <c:v>0.161964</c:v>
                </c:pt>
                <c:pt idx="16288">
                  <c:v>0.16325000000000001</c:v>
                </c:pt>
                <c:pt idx="16289">
                  <c:v>0.16453000000000001</c:v>
                </c:pt>
                <c:pt idx="16290">
                  <c:v>0.16580900000000001</c:v>
                </c:pt>
                <c:pt idx="16291">
                  <c:v>0.167098</c:v>
                </c:pt>
                <c:pt idx="16292">
                  <c:v>0.16838800000000001</c:v>
                </c:pt>
                <c:pt idx="16293">
                  <c:v>0.169659</c:v>
                </c:pt>
                <c:pt idx="16294">
                  <c:v>0.17091400000000001</c:v>
                </c:pt>
                <c:pt idx="16295">
                  <c:v>0.172156</c:v>
                </c:pt>
                <c:pt idx="16296">
                  <c:v>0.17338100000000001</c:v>
                </c:pt>
                <c:pt idx="16297">
                  <c:v>0.17458499999999999</c:v>
                </c:pt>
                <c:pt idx="16298">
                  <c:v>0.175765</c:v>
                </c:pt>
                <c:pt idx="16299">
                  <c:v>0.176923</c:v>
                </c:pt>
                <c:pt idx="16300">
                  <c:v>0.17805699999999999</c:v>
                </c:pt>
                <c:pt idx="16301">
                  <c:v>0.17916399999999999</c:v>
                </c:pt>
                <c:pt idx="16302">
                  <c:v>0.18024200000000001</c:v>
                </c:pt>
                <c:pt idx="16303">
                  <c:v>0.181287</c:v>
                </c:pt>
                <c:pt idx="16304">
                  <c:v>0.18229799999999999</c:v>
                </c:pt>
                <c:pt idx="16305">
                  <c:v>0.18327199999999999</c:v>
                </c:pt>
                <c:pt idx="16306">
                  <c:v>0.18420800000000001</c:v>
                </c:pt>
                <c:pt idx="16307">
                  <c:v>0.18510299999999999</c:v>
                </c:pt>
                <c:pt idx="16308">
                  <c:v>0.18595300000000001</c:v>
                </c:pt>
                <c:pt idx="16309">
                  <c:v>0.186754</c:v>
                </c:pt>
                <c:pt idx="16310">
                  <c:v>0.187504</c:v>
                </c:pt>
                <c:pt idx="16311">
                  <c:v>0.18819900000000001</c:v>
                </c:pt>
                <c:pt idx="16312">
                  <c:v>0.18883800000000001</c:v>
                </c:pt>
                <c:pt idx="16313">
                  <c:v>0.18942100000000001</c:v>
                </c:pt>
                <c:pt idx="16314">
                  <c:v>0.189944</c:v>
                </c:pt>
                <c:pt idx="16315">
                  <c:v>0.19040799999999999</c:v>
                </c:pt>
                <c:pt idx="16316">
                  <c:v>0.19081300000000001</c:v>
                </c:pt>
                <c:pt idx="16317">
                  <c:v>0.19115699999999999</c:v>
                </c:pt>
                <c:pt idx="16318">
                  <c:v>0.191438</c:v>
                </c:pt>
                <c:pt idx="16319">
                  <c:v>0.19165599999999999</c:v>
                </c:pt>
                <c:pt idx="16320">
                  <c:v>0.19181000000000001</c:v>
                </c:pt>
                <c:pt idx="16321">
                  <c:v>0.19189899999999999</c:v>
                </c:pt>
                <c:pt idx="16322">
                  <c:v>0.19192000000000001</c:v>
                </c:pt>
                <c:pt idx="16323">
                  <c:v>0.19187299999999999</c:v>
                </c:pt>
                <c:pt idx="16324">
                  <c:v>0.19175700000000001</c:v>
                </c:pt>
                <c:pt idx="16325">
                  <c:v>0.19157299999999999</c:v>
                </c:pt>
                <c:pt idx="16326">
                  <c:v>0.19131999999999999</c:v>
                </c:pt>
                <c:pt idx="16327">
                  <c:v>0.190997</c:v>
                </c:pt>
                <c:pt idx="16328">
                  <c:v>0.190604</c:v>
                </c:pt>
                <c:pt idx="16329">
                  <c:v>0.190141</c:v>
                </c:pt>
                <c:pt idx="16330">
                  <c:v>0.189606</c:v>
                </c:pt>
                <c:pt idx="16331">
                  <c:v>0.188997</c:v>
                </c:pt>
                <c:pt idx="16332">
                  <c:v>0.18831500000000001</c:v>
                </c:pt>
                <c:pt idx="16333">
                  <c:v>0.187559</c:v>
                </c:pt>
                <c:pt idx="16334">
                  <c:v>0.18672900000000001</c:v>
                </c:pt>
                <c:pt idx="16335">
                  <c:v>0.18582499999999999</c:v>
                </c:pt>
                <c:pt idx="16336">
                  <c:v>0.18484999999999999</c:v>
                </c:pt>
                <c:pt idx="16337">
                  <c:v>0.18380199999999999</c:v>
                </c:pt>
                <c:pt idx="16338">
                  <c:v>0.18268300000000001</c:v>
                </c:pt>
                <c:pt idx="16339">
                  <c:v>0.18149399999999999</c:v>
                </c:pt>
                <c:pt idx="16340">
                  <c:v>0.18023700000000001</c:v>
                </c:pt>
                <c:pt idx="16341">
                  <c:v>0.17891299999999999</c:v>
                </c:pt>
                <c:pt idx="16342">
                  <c:v>0.17752100000000001</c:v>
                </c:pt>
                <c:pt idx="16343">
                  <c:v>0.176061</c:v>
                </c:pt>
                <c:pt idx="16344">
                  <c:v>0.17453199999999999</c:v>
                </c:pt>
                <c:pt idx="16345">
                  <c:v>0.172934</c:v>
                </c:pt>
                <c:pt idx="16346">
                  <c:v>0.171269</c:v>
                </c:pt>
                <c:pt idx="16347">
                  <c:v>0.16954</c:v>
                </c:pt>
                <c:pt idx="16348">
                  <c:v>0.16775000000000001</c:v>
                </c:pt>
                <c:pt idx="16349">
                  <c:v>0.16590199999999999</c:v>
                </c:pt>
                <c:pt idx="16350">
                  <c:v>0.163997</c:v>
                </c:pt>
                <c:pt idx="16351">
                  <c:v>0.16203999999999999</c:v>
                </c:pt>
                <c:pt idx="16352">
                  <c:v>0.16003300000000001</c:v>
                </c:pt>
                <c:pt idx="16353">
                  <c:v>0.15797800000000001</c:v>
                </c:pt>
                <c:pt idx="16354">
                  <c:v>0.15587799999999999</c:v>
                </c:pt>
                <c:pt idx="16355">
                  <c:v>0.15373600000000001</c:v>
                </c:pt>
                <c:pt idx="16356">
                  <c:v>0.15155399999999999</c:v>
                </c:pt>
                <c:pt idx="16357">
                  <c:v>0.149339</c:v>
                </c:pt>
                <c:pt idx="16358">
                  <c:v>0.147096</c:v>
                </c:pt>
                <c:pt idx="16359">
                  <c:v>0.14482800000000001</c:v>
                </c:pt>
                <c:pt idx="16360">
                  <c:v>0.142536</c:v>
                </c:pt>
                <c:pt idx="16361">
                  <c:v>0.14022200000000001</c:v>
                </c:pt>
                <c:pt idx="16362">
                  <c:v>0.13788700000000001</c:v>
                </c:pt>
                <c:pt idx="16363">
                  <c:v>0.13553299999999999</c:v>
                </c:pt>
                <c:pt idx="16364">
                  <c:v>0.13316500000000001</c:v>
                </c:pt>
                <c:pt idx="16365">
                  <c:v>0.13078600000000001</c:v>
                </c:pt>
                <c:pt idx="16366">
                  <c:v>0.12840099999999999</c:v>
                </c:pt>
                <c:pt idx="16367">
                  <c:v>0.12601100000000001</c:v>
                </c:pt>
                <c:pt idx="16368">
                  <c:v>0.12361999999999999</c:v>
                </c:pt>
                <c:pt idx="16369">
                  <c:v>0.121229</c:v>
                </c:pt>
                <c:pt idx="16370">
                  <c:v>0.118841</c:v>
                </c:pt>
                <c:pt idx="16371">
                  <c:v>0.11645999999999999</c:v>
                </c:pt>
                <c:pt idx="16372">
                  <c:v>0.114089</c:v>
                </c:pt>
                <c:pt idx="16373">
                  <c:v>0.111734</c:v>
                </c:pt>
                <c:pt idx="16374">
                  <c:v>0.1094</c:v>
                </c:pt>
                <c:pt idx="16375">
                  <c:v>0.10709</c:v>
                </c:pt>
                <c:pt idx="16376">
                  <c:v>0.104805</c:v>
                </c:pt>
                <c:pt idx="16377">
                  <c:v>0.102551</c:v>
                </c:pt>
                <c:pt idx="16378">
                  <c:v>0.100346</c:v>
                </c:pt>
                <c:pt idx="16379">
                  <c:v>9.8197499999999993E-2</c:v>
                </c:pt>
                <c:pt idx="16380">
                  <c:v>9.6091800000000005E-2</c:v>
                </c:pt>
                <c:pt idx="16381">
                  <c:v>9.4027899999999998E-2</c:v>
                </c:pt>
                <c:pt idx="16382">
                  <c:v>9.2018299999999997E-2</c:v>
                </c:pt>
                <c:pt idx="16383">
                  <c:v>9.0065800000000001E-2</c:v>
                </c:pt>
                <c:pt idx="16384">
                  <c:v>8.8169899999999995E-2</c:v>
                </c:pt>
                <c:pt idx="16385">
                  <c:v>8.6333800000000002E-2</c:v>
                </c:pt>
                <c:pt idx="16386">
                  <c:v>8.4561399999999995E-2</c:v>
                </c:pt>
                <c:pt idx="16387">
                  <c:v>8.2857E-2</c:v>
                </c:pt>
                <c:pt idx="16388">
                  <c:v>8.1224599999999994E-2</c:v>
                </c:pt>
                <c:pt idx="16389">
                  <c:v>7.9666899999999999E-2</c:v>
                </c:pt>
                <c:pt idx="16390">
                  <c:v>7.8185699999999997E-2</c:v>
                </c:pt>
                <c:pt idx="16391">
                  <c:v>7.6783100000000007E-2</c:v>
                </c:pt>
                <c:pt idx="16392">
                  <c:v>7.5461299999999995E-2</c:v>
                </c:pt>
                <c:pt idx="16393">
                  <c:v>7.4222200000000002E-2</c:v>
                </c:pt>
                <c:pt idx="16394">
                  <c:v>7.3067099999999996E-2</c:v>
                </c:pt>
                <c:pt idx="16395">
                  <c:v>7.1997900000000004E-2</c:v>
                </c:pt>
                <c:pt idx="16396">
                  <c:v>7.1015700000000001E-2</c:v>
                </c:pt>
                <c:pt idx="16397">
                  <c:v>7.0120799999999997E-2</c:v>
                </c:pt>
                <c:pt idx="16398">
                  <c:v>6.9314000000000001E-2</c:v>
                </c:pt>
                <c:pt idx="16399">
                  <c:v>6.8597099999999994E-2</c:v>
                </c:pt>
                <c:pt idx="16400">
                  <c:v>6.7972299999999999E-2</c:v>
                </c:pt>
                <c:pt idx="16401">
                  <c:v>6.7442100000000005E-2</c:v>
                </c:pt>
                <c:pt idx="16402">
                  <c:v>6.7008300000000007E-2</c:v>
                </c:pt>
                <c:pt idx="16403">
                  <c:v>6.6672099999999998E-2</c:v>
                </c:pt>
                <c:pt idx="16404">
                  <c:v>6.6434999999999994E-2</c:v>
                </c:pt>
                <c:pt idx="16405">
                  <c:v>6.6298399999999993E-2</c:v>
                </c:pt>
                <c:pt idx="16406">
                  <c:v>6.6263699999999995E-2</c:v>
                </c:pt>
                <c:pt idx="16407">
                  <c:v>6.6332299999999997E-2</c:v>
                </c:pt>
                <c:pt idx="16408">
                  <c:v>6.6504400000000005E-2</c:v>
                </c:pt>
                <c:pt idx="16409">
                  <c:v>6.6780000000000006E-2</c:v>
                </c:pt>
                <c:pt idx="16410">
                  <c:v>6.7159700000000003E-2</c:v>
                </c:pt>
                <c:pt idx="16411">
                  <c:v>6.7643700000000001E-2</c:v>
                </c:pt>
                <c:pt idx="16412">
                  <c:v>6.8230299999999994E-2</c:v>
                </c:pt>
                <c:pt idx="16413">
                  <c:v>6.8917999999999993E-2</c:v>
                </c:pt>
                <c:pt idx="16414">
                  <c:v>6.9705000000000003E-2</c:v>
                </c:pt>
                <c:pt idx="16415">
                  <c:v>7.0589600000000002E-2</c:v>
                </c:pt>
                <c:pt idx="16416">
                  <c:v>7.1569499999999994E-2</c:v>
                </c:pt>
                <c:pt idx="16417">
                  <c:v>7.2642600000000002E-2</c:v>
                </c:pt>
                <c:pt idx="16418">
                  <c:v>7.3806399999999994E-2</c:v>
                </c:pt>
                <c:pt idx="16419">
                  <c:v>7.5058299999999994E-2</c:v>
                </c:pt>
                <c:pt idx="16420">
                  <c:v>7.6396199999999997E-2</c:v>
                </c:pt>
                <c:pt idx="16421" formatCode="0.00E+00">
                  <c:v>7.7817999999999998E-2</c:v>
                </c:pt>
                <c:pt idx="16422" formatCode="0.00E+00">
                  <c:v>7.9321199999999994E-2</c:v>
                </c:pt>
                <c:pt idx="16423" formatCode="0.00E+00">
                  <c:v>8.09034E-2</c:v>
                </c:pt>
                <c:pt idx="16424" formatCode="0.00E+00">
                  <c:v>8.2562200000000002E-2</c:v>
                </c:pt>
                <c:pt idx="16425" formatCode="0.00E+00">
                  <c:v>8.4295099999999998E-2</c:v>
                </c:pt>
                <c:pt idx="16426" formatCode="0.00E+00">
                  <c:v>8.6099200000000001E-2</c:v>
                </c:pt>
                <c:pt idx="16427" formatCode="0.00E+00">
                  <c:v>8.7971900000000006E-2</c:v>
                </c:pt>
                <c:pt idx="16428" formatCode="0.00E+00">
                  <c:v>8.9910699999999996E-2</c:v>
                </c:pt>
                <c:pt idx="16429" formatCode="0.00E+00">
                  <c:v>9.1913099999999998E-2</c:v>
                </c:pt>
                <c:pt idx="16430" formatCode="0.00E+00">
                  <c:v>9.3975199999999995E-2</c:v>
                </c:pt>
                <c:pt idx="16431" formatCode="0.00E+00">
                  <c:v>9.6091700000000002E-2</c:v>
                </c:pt>
                <c:pt idx="16432" formatCode="0.00E+00">
                  <c:v>9.8256899999999994E-2</c:v>
                </c:pt>
                <c:pt idx="16433" formatCode="0.00E+00">
                  <c:v>0.100466</c:v>
                </c:pt>
                <c:pt idx="16434" formatCode="0.00E+00">
                  <c:v>0.102716</c:v>
                </c:pt>
                <c:pt idx="16435" formatCode="0.00E+00">
                  <c:v>0.105</c:v>
                </c:pt>
                <c:pt idx="16436" formatCode="0.00E+00">
                  <c:v>0.10731499999999999</c:v>
                </c:pt>
                <c:pt idx="16437">
                  <c:v>0.109656</c:v>
                </c:pt>
                <c:pt idx="16438">
                  <c:v>0.11201899999999999</c:v>
                </c:pt>
                <c:pt idx="16439">
                  <c:v>0.1144</c:v>
                </c:pt>
                <c:pt idx="16440">
                  <c:v>0.116795</c:v>
                </c:pt>
                <c:pt idx="16441">
                  <c:v>0.119198</c:v>
                </c:pt>
                <c:pt idx="16442">
                  <c:v>0.121602</c:v>
                </c:pt>
                <c:pt idx="16443">
                  <c:v>0.124002</c:v>
                </c:pt>
                <c:pt idx="16444">
                  <c:v>0.12639400000000001</c:v>
                </c:pt>
                <c:pt idx="16445">
                  <c:v>0.128774</c:v>
                </c:pt>
                <c:pt idx="16446" formatCode="0.00E+00">
                  <c:v>0.131138</c:v>
                </c:pt>
                <c:pt idx="16447" formatCode="0.00E+00">
                  <c:v>0.13348099999999999</c:v>
                </c:pt>
                <c:pt idx="16448" formatCode="0.00E+00">
                  <c:v>0.135799</c:v>
                </c:pt>
                <c:pt idx="16449" formatCode="0.00E+00">
                  <c:v>0.13808500000000001</c:v>
                </c:pt>
                <c:pt idx="16450" formatCode="0.00E+00">
                  <c:v>0.14033399999999999</c:v>
                </c:pt>
                <c:pt idx="16451" formatCode="0.00E+00">
                  <c:v>0.14254</c:v>
                </c:pt>
                <c:pt idx="16452" formatCode="0.00E+00">
                  <c:v>0.144701</c:v>
                </c:pt>
                <c:pt idx="16453" formatCode="0.00E+00">
                  <c:v>0.146814</c:v>
                </c:pt>
                <c:pt idx="16454" formatCode="0.00E+00">
                  <c:v>0.14887400000000001</c:v>
                </c:pt>
                <c:pt idx="16455" formatCode="0.00E+00">
                  <c:v>0.15087500000000001</c:v>
                </c:pt>
                <c:pt idx="16456" formatCode="0.00E+00">
                  <c:v>0.152812</c:v>
                </c:pt>
                <c:pt idx="16457" formatCode="0.00E+00">
                  <c:v>0.15467900000000001</c:v>
                </c:pt>
                <c:pt idx="16458" formatCode="0.00E+00">
                  <c:v>0.156473</c:v>
                </c:pt>
                <c:pt idx="16459" formatCode="0.00E+00">
                  <c:v>0.15819</c:v>
                </c:pt>
                <c:pt idx="16460" formatCode="0.00E+00">
                  <c:v>0.159828</c:v>
                </c:pt>
                <c:pt idx="16461" formatCode="0.00E+00">
                  <c:v>0.161383</c:v>
                </c:pt>
                <c:pt idx="16462">
                  <c:v>0.162851</c:v>
                </c:pt>
                <c:pt idx="16463">
                  <c:v>0.16422999999999999</c:v>
                </c:pt>
                <c:pt idx="16464">
                  <c:v>0.16551399999999999</c:v>
                </c:pt>
                <c:pt idx="16465">
                  <c:v>0.16670099999999999</c:v>
                </c:pt>
                <c:pt idx="16466">
                  <c:v>0.16778699999999999</c:v>
                </c:pt>
                <c:pt idx="16467">
                  <c:v>0.168768</c:v>
                </c:pt>
                <c:pt idx="16468">
                  <c:v>0.16964299999999999</c:v>
                </c:pt>
                <c:pt idx="16469">
                  <c:v>0.17041000000000001</c:v>
                </c:pt>
                <c:pt idx="16470">
                  <c:v>0.171067</c:v>
                </c:pt>
                <c:pt idx="16471">
                  <c:v>0.17161100000000001</c:v>
                </c:pt>
                <c:pt idx="16472">
                  <c:v>0.172042</c:v>
                </c:pt>
                <c:pt idx="16473">
                  <c:v>0.17235800000000001</c:v>
                </c:pt>
                <c:pt idx="16474">
                  <c:v>0.17256099999999999</c:v>
                </c:pt>
                <c:pt idx="16475">
                  <c:v>0.172652</c:v>
                </c:pt>
                <c:pt idx="16476">
                  <c:v>0.172629</c:v>
                </c:pt>
                <c:pt idx="16477">
                  <c:v>0.17249200000000001</c:v>
                </c:pt>
                <c:pt idx="16478">
                  <c:v>0.17224</c:v>
                </c:pt>
                <c:pt idx="16479">
                  <c:v>0.171874</c:v>
                </c:pt>
                <c:pt idx="16480">
                  <c:v>0.17139399999999999</c:v>
                </c:pt>
                <c:pt idx="16481">
                  <c:v>0.17080000000000001</c:v>
                </c:pt>
                <c:pt idx="16482">
                  <c:v>0.17009299999999999</c:v>
                </c:pt>
                <c:pt idx="16483">
                  <c:v>0.16927200000000001</c:v>
                </c:pt>
                <c:pt idx="16484">
                  <c:v>0.16833799999999999</c:v>
                </c:pt>
                <c:pt idx="16485">
                  <c:v>0.167292</c:v>
                </c:pt>
                <c:pt idx="16486">
                  <c:v>0.166133</c:v>
                </c:pt>
                <c:pt idx="16487">
                  <c:v>0.16486300000000001</c:v>
                </c:pt>
                <c:pt idx="16488">
                  <c:v>0.16348199999999999</c:v>
                </c:pt>
                <c:pt idx="16489">
                  <c:v>0.161993</c:v>
                </c:pt>
                <c:pt idx="16490">
                  <c:v>0.16039900000000001</c:v>
                </c:pt>
                <c:pt idx="16491">
                  <c:v>0.15870100000000001</c:v>
                </c:pt>
                <c:pt idx="16492">
                  <c:v>0.15690299999999999</c:v>
                </c:pt>
                <c:pt idx="16493">
                  <c:v>0.15500800000000001</c:v>
                </c:pt>
                <c:pt idx="16494">
                  <c:v>0.15301899999999999</c:v>
                </c:pt>
                <c:pt idx="16495">
                  <c:v>0.15093899999999999</c:v>
                </c:pt>
                <c:pt idx="16496">
                  <c:v>0.14876900000000001</c:v>
                </c:pt>
                <c:pt idx="16497">
                  <c:v>0.146512</c:v>
                </c:pt>
                <c:pt idx="16498">
                  <c:v>0.14416999999999999</c:v>
                </c:pt>
                <c:pt idx="16499">
                  <c:v>0.14174800000000001</c:v>
                </c:pt>
                <c:pt idx="16500">
                  <c:v>0.13925100000000001</c:v>
                </c:pt>
                <c:pt idx="16501">
                  <c:v>0.136683</c:v>
                </c:pt>
                <c:pt idx="16502">
                  <c:v>0.13405</c:v>
                </c:pt>
                <c:pt idx="16503">
                  <c:v>0.131357</c:v>
                </c:pt>
                <c:pt idx="16504">
                  <c:v>0.12861</c:v>
                </c:pt>
                <c:pt idx="16505">
                  <c:v>0.12581200000000001</c:v>
                </c:pt>
                <c:pt idx="16506">
                  <c:v>0.122964</c:v>
                </c:pt>
                <c:pt idx="16507">
                  <c:v>0.12007</c:v>
                </c:pt>
                <c:pt idx="16508">
                  <c:v>0.117135</c:v>
                </c:pt>
                <c:pt idx="16509">
                  <c:v>0.114163</c:v>
                </c:pt>
                <c:pt idx="16510">
                  <c:v>0.11115800000000001</c:v>
                </c:pt>
                <c:pt idx="16511">
                  <c:v>0.108123</c:v>
                </c:pt>
                <c:pt idx="16512">
                  <c:v>0.105062</c:v>
                </c:pt>
                <c:pt idx="16513">
                  <c:v>0.101979</c:v>
                </c:pt>
                <c:pt idx="16514">
                  <c:v>9.8881999999999998E-2</c:v>
                </c:pt>
                <c:pt idx="16515">
                  <c:v>9.57755E-2</c:v>
                </c:pt>
                <c:pt idx="16516">
                  <c:v>9.2665399999999995E-2</c:v>
                </c:pt>
                <c:pt idx="16517">
                  <c:v>8.9557600000000001E-2</c:v>
                </c:pt>
                <c:pt idx="16518">
                  <c:v>8.6458499999999994E-2</c:v>
                </c:pt>
                <c:pt idx="16519">
                  <c:v>8.33734E-2</c:v>
                </c:pt>
                <c:pt idx="16520">
                  <c:v>8.03064E-2</c:v>
                </c:pt>
                <c:pt idx="16521">
                  <c:v>7.7260300000000004E-2</c:v>
                </c:pt>
                <c:pt idx="16522">
                  <c:v>7.4238799999999994E-2</c:v>
                </c:pt>
                <c:pt idx="16523">
                  <c:v>7.12478E-2</c:v>
                </c:pt>
                <c:pt idx="16524">
                  <c:v>6.82947E-2</c:v>
                </c:pt>
                <c:pt idx="16525">
                  <c:v>6.5385499999999999E-2</c:v>
                </c:pt>
                <c:pt idx="16526">
                  <c:v>6.2524399999999994E-2</c:v>
                </c:pt>
                <c:pt idx="16527">
                  <c:v>5.9714499999999997E-2</c:v>
                </c:pt>
                <c:pt idx="16528">
                  <c:v>5.6959500000000003E-2</c:v>
                </c:pt>
                <c:pt idx="16529">
                  <c:v>5.42633E-2</c:v>
                </c:pt>
                <c:pt idx="16530">
                  <c:v>5.1629500000000002E-2</c:v>
                </c:pt>
                <c:pt idx="16531">
                  <c:v>4.9060899999999998E-2</c:v>
                </c:pt>
                <c:pt idx="16532">
                  <c:v>4.6560200000000003E-2</c:v>
                </c:pt>
                <c:pt idx="16533">
                  <c:v>4.4130099999999998E-2</c:v>
                </c:pt>
                <c:pt idx="16534">
                  <c:v>4.1771599999999999E-2</c:v>
                </c:pt>
                <c:pt idx="16535">
                  <c:v>3.9484999999999999E-2</c:v>
                </c:pt>
                <c:pt idx="16536">
                  <c:v>3.7273100000000003E-2</c:v>
                </c:pt>
                <c:pt idx="16537">
                  <c:v>3.5140499999999998E-2</c:v>
                </c:pt>
                <c:pt idx="16538">
                  <c:v>3.3091000000000002E-2</c:v>
                </c:pt>
                <c:pt idx="16539">
                  <c:v>3.11267E-2</c:v>
                </c:pt>
                <c:pt idx="16540">
                  <c:v>2.9249500000000001E-2</c:v>
                </c:pt>
                <c:pt idx="16541">
                  <c:v>2.7462199999999999E-2</c:v>
                </c:pt>
                <c:pt idx="16542">
                  <c:v>2.5768099999999999E-2</c:v>
                </c:pt>
                <c:pt idx="16543">
                  <c:v>2.4169599999999999E-2</c:v>
                </c:pt>
                <c:pt idx="16544">
                  <c:v>2.2667900000000001E-2</c:v>
                </c:pt>
                <c:pt idx="16545">
                  <c:v>2.12642E-2</c:v>
                </c:pt>
                <c:pt idx="16546">
                  <c:v>1.9959399999999999E-2</c:v>
                </c:pt>
                <c:pt idx="16547">
                  <c:v>1.8754699999999999E-2</c:v>
                </c:pt>
                <c:pt idx="16548">
                  <c:v>1.7651199999999999E-2</c:v>
                </c:pt>
                <c:pt idx="16549">
                  <c:v>1.6650000000000002E-2</c:v>
                </c:pt>
                <c:pt idx="16550">
                  <c:v>1.5752200000000001E-2</c:v>
                </c:pt>
                <c:pt idx="16551">
                  <c:v>1.4959800000000001E-2</c:v>
                </c:pt>
                <c:pt idx="16552">
                  <c:v>1.4274E-2</c:v>
                </c:pt>
                <c:pt idx="16553">
                  <c:v>1.36942E-2</c:v>
                </c:pt>
                <c:pt idx="16554">
                  <c:v>1.3219699999999999E-2</c:v>
                </c:pt>
                <c:pt idx="16555">
                  <c:v>1.28515E-2</c:v>
                </c:pt>
                <c:pt idx="16556">
                  <c:v>1.2592000000000001E-2</c:v>
                </c:pt>
                <c:pt idx="16557">
                  <c:v>1.2441900000000001E-2</c:v>
                </c:pt>
                <c:pt idx="16558">
                  <c:v>1.2399200000000001E-2</c:v>
                </c:pt>
                <c:pt idx="16559">
                  <c:v>1.2461099999999999E-2</c:v>
                </c:pt>
                <c:pt idx="16560">
                  <c:v>1.2626500000000001E-2</c:v>
                </c:pt>
                <c:pt idx="16561">
                  <c:v>1.28956E-2</c:v>
                </c:pt>
                <c:pt idx="16562">
                  <c:v>1.3268200000000001E-2</c:v>
                </c:pt>
                <c:pt idx="16563">
                  <c:v>1.3742900000000001E-2</c:v>
                </c:pt>
                <c:pt idx="16564">
                  <c:v>1.4317E-2</c:v>
                </c:pt>
                <c:pt idx="16565">
                  <c:v>1.49873E-2</c:v>
                </c:pt>
                <c:pt idx="16566">
                  <c:v>1.5751399999999999E-2</c:v>
                </c:pt>
                <c:pt idx="16567">
                  <c:v>1.6607500000000001E-2</c:v>
                </c:pt>
                <c:pt idx="16568">
                  <c:v>1.7553699999999998E-2</c:v>
                </c:pt>
                <c:pt idx="16569">
                  <c:v>1.8587699999999999E-2</c:v>
                </c:pt>
                <c:pt idx="16570">
                  <c:v>1.9708199999999999E-2</c:v>
                </c:pt>
                <c:pt idx="16571">
                  <c:v>2.0912099999999999E-2</c:v>
                </c:pt>
                <c:pt idx="16572">
                  <c:v>2.2192E-2</c:v>
                </c:pt>
                <c:pt idx="16573">
                  <c:v>2.3540700000000001E-2</c:v>
                </c:pt>
                <c:pt idx="16574">
                  <c:v>2.49559E-2</c:v>
                </c:pt>
                <c:pt idx="16575">
                  <c:v>2.6439299999999999E-2</c:v>
                </c:pt>
                <c:pt idx="16576">
                  <c:v>2.79908E-2</c:v>
                </c:pt>
                <c:pt idx="16577">
                  <c:v>2.9606400000000001E-2</c:v>
                </c:pt>
                <c:pt idx="16578">
                  <c:v>3.1281499999999997E-2</c:v>
                </c:pt>
                <c:pt idx="16579">
                  <c:v>3.3011100000000002E-2</c:v>
                </c:pt>
                <c:pt idx="16580">
                  <c:v>3.47897E-2</c:v>
                </c:pt>
                <c:pt idx="16581">
                  <c:v>3.6613E-2</c:v>
                </c:pt>
                <c:pt idx="16582">
                  <c:v>3.8477200000000003E-2</c:v>
                </c:pt>
                <c:pt idx="16583">
                  <c:v>4.0377799999999998E-2</c:v>
                </c:pt>
                <c:pt idx="16584">
                  <c:v>4.2310399999999998E-2</c:v>
                </c:pt>
                <c:pt idx="16585">
                  <c:v>4.4272300000000001E-2</c:v>
                </c:pt>
                <c:pt idx="16586">
                  <c:v>4.6260700000000002E-2</c:v>
                </c:pt>
                <c:pt idx="16587">
                  <c:v>4.8270300000000002E-2</c:v>
                </c:pt>
                <c:pt idx="16588">
                  <c:v>5.0294499999999999E-2</c:v>
                </c:pt>
                <c:pt idx="16589">
                  <c:v>5.23273E-2</c:v>
                </c:pt>
                <c:pt idx="16590">
                  <c:v>5.4362199999999999E-2</c:v>
                </c:pt>
                <c:pt idx="16591">
                  <c:v>5.6393600000000002E-2</c:v>
                </c:pt>
                <c:pt idx="16592">
                  <c:v>5.84164E-2</c:v>
                </c:pt>
                <c:pt idx="16593">
                  <c:v>6.0426500000000001E-2</c:v>
                </c:pt>
                <c:pt idx="16594">
                  <c:v>6.24199E-2</c:v>
                </c:pt>
                <c:pt idx="16595">
                  <c:v>6.4391799999999999E-2</c:v>
                </c:pt>
                <c:pt idx="16596">
                  <c:v>6.6336699999999998E-2</c:v>
                </c:pt>
                <c:pt idx="16597">
                  <c:v>6.8249000000000004E-2</c:v>
                </c:pt>
                <c:pt idx="16598">
                  <c:v>7.0124400000000003E-2</c:v>
                </c:pt>
                <c:pt idx="16599">
                  <c:v>7.1960099999999999E-2</c:v>
                </c:pt>
                <c:pt idx="16600">
                  <c:v>7.3753200000000005E-2</c:v>
                </c:pt>
                <c:pt idx="16601">
                  <c:v>7.5498599999999999E-2</c:v>
                </c:pt>
                <c:pt idx="16602">
                  <c:v>7.7188900000000005E-2</c:v>
                </c:pt>
                <c:pt idx="16603">
                  <c:v>7.8816700000000003E-2</c:v>
                </c:pt>
                <c:pt idx="16604">
                  <c:v>8.0377500000000004E-2</c:v>
                </c:pt>
                <c:pt idx="16605">
                  <c:v>8.1868200000000002E-2</c:v>
                </c:pt>
                <c:pt idx="16606">
                  <c:v>8.3285300000000007E-2</c:v>
                </c:pt>
                <c:pt idx="16607">
                  <c:v>8.4626199999999999E-2</c:v>
                </c:pt>
                <c:pt idx="16608">
                  <c:v>8.5887400000000003E-2</c:v>
                </c:pt>
                <c:pt idx="16609">
                  <c:v>8.7063500000000002E-2</c:v>
                </c:pt>
                <c:pt idx="16610">
                  <c:v>8.8150000000000006E-2</c:v>
                </c:pt>
                <c:pt idx="16611">
                  <c:v>8.9145500000000003E-2</c:v>
                </c:pt>
                <c:pt idx="16612">
                  <c:v>9.0049299999999999E-2</c:v>
                </c:pt>
                <c:pt idx="16613">
                  <c:v>9.0857800000000002E-2</c:v>
                </c:pt>
                <c:pt idx="16614">
                  <c:v>9.1566300000000003E-2</c:v>
                </c:pt>
                <c:pt idx="16615">
                  <c:v>9.2170699999999994E-2</c:v>
                </c:pt>
                <c:pt idx="16616">
                  <c:v>9.2667899999999997E-2</c:v>
                </c:pt>
                <c:pt idx="16617">
                  <c:v>9.3056E-2</c:v>
                </c:pt>
                <c:pt idx="16618">
                  <c:v>9.3335600000000005E-2</c:v>
                </c:pt>
                <c:pt idx="16619">
                  <c:v>9.3510599999999999E-2</c:v>
                </c:pt>
                <c:pt idx="16620">
                  <c:v>9.3583399999999997E-2</c:v>
                </c:pt>
                <c:pt idx="16621">
                  <c:v>9.3551300000000004E-2</c:v>
                </c:pt>
                <c:pt idx="16622">
                  <c:v>9.34088E-2</c:v>
                </c:pt>
                <c:pt idx="16623">
                  <c:v>9.3152399999999996E-2</c:v>
                </c:pt>
                <c:pt idx="16624">
                  <c:v>9.2780299999999996E-2</c:v>
                </c:pt>
                <c:pt idx="16625">
                  <c:v>9.2289899999999994E-2</c:v>
                </c:pt>
                <c:pt idx="16626">
                  <c:v>9.1679200000000002E-2</c:v>
                </c:pt>
                <c:pt idx="16627">
                  <c:v>9.0947899999999998E-2</c:v>
                </c:pt>
                <c:pt idx="16628">
                  <c:v>9.0096800000000005E-2</c:v>
                </c:pt>
                <c:pt idx="16629">
                  <c:v>8.9127300000000007E-2</c:v>
                </c:pt>
                <c:pt idx="16630">
                  <c:v>8.8039400000000004E-2</c:v>
                </c:pt>
                <c:pt idx="16631">
                  <c:v>8.6832699999999999E-2</c:v>
                </c:pt>
                <c:pt idx="16632">
                  <c:v>8.5506700000000005E-2</c:v>
                </c:pt>
                <c:pt idx="16633">
                  <c:v>8.4059999999999996E-2</c:v>
                </c:pt>
                <c:pt idx="16634">
                  <c:v>8.2488900000000004E-2</c:v>
                </c:pt>
                <c:pt idx="16635">
                  <c:v>8.07895E-2</c:v>
                </c:pt>
                <c:pt idx="16636">
                  <c:v>7.8960199999999994E-2</c:v>
                </c:pt>
                <c:pt idx="16637">
                  <c:v>7.7002600000000004E-2</c:v>
                </c:pt>
                <c:pt idx="16638">
                  <c:v>7.4919700000000006E-2</c:v>
                </c:pt>
                <c:pt idx="16639">
                  <c:v>7.2714600000000004E-2</c:v>
                </c:pt>
                <c:pt idx="16640">
                  <c:v>7.0391300000000004E-2</c:v>
                </c:pt>
                <c:pt idx="16641">
                  <c:v>6.7954100000000003E-2</c:v>
                </c:pt>
                <c:pt idx="16642">
                  <c:v>6.5406300000000001E-2</c:v>
                </c:pt>
                <c:pt idx="16643">
                  <c:v>6.2750299999999995E-2</c:v>
                </c:pt>
                <c:pt idx="16644">
                  <c:v>5.9987899999999997E-2</c:v>
                </c:pt>
                <c:pt idx="16645">
                  <c:v>5.7120999999999998E-2</c:v>
                </c:pt>
                <c:pt idx="16646">
                  <c:v>5.4150400000000001E-2</c:v>
                </c:pt>
                <c:pt idx="16647">
                  <c:v>5.1075099999999998E-2</c:v>
                </c:pt>
                <c:pt idx="16648">
                  <c:v>4.7895E-2</c:v>
                </c:pt>
                <c:pt idx="16649">
                  <c:v>4.4611100000000001E-2</c:v>
                </c:pt>
                <c:pt idx="16650">
                  <c:v>4.1227199999999999E-2</c:v>
                </c:pt>
                <c:pt idx="16651">
                  <c:v>3.7749999999999999E-2</c:v>
                </c:pt>
                <c:pt idx="16652">
                  <c:v>3.4185800000000002E-2</c:v>
                </c:pt>
                <c:pt idx="16653">
                  <c:v>3.0537399999999999E-2</c:v>
                </c:pt>
                <c:pt idx="16654">
                  <c:v>2.6806199999999999E-2</c:v>
                </c:pt>
                <c:pt idx="16655">
                  <c:v>2.2995600000000001E-2</c:v>
                </c:pt>
                <c:pt idx="16656">
                  <c:v>1.9110700000000001E-2</c:v>
                </c:pt>
                <c:pt idx="16657">
                  <c:v>1.5155800000000001E-2</c:v>
                </c:pt>
                <c:pt idx="16658">
                  <c:v>1.1135300000000001E-2</c:v>
                </c:pt>
                <c:pt idx="16659" formatCode="0.00E+00">
                  <c:v>7.0544500000000003E-3</c:v>
                </c:pt>
                <c:pt idx="16660" formatCode="0.00E+00">
                  <c:v>2.91822E-3</c:v>
                </c:pt>
                <c:pt idx="16661" formatCode="0.00E+00">
                  <c:v>-1.2697400000000001E-3</c:v>
                </c:pt>
                <c:pt idx="16662" formatCode="0.00E+00">
                  <c:v>-5.5062100000000001E-3</c:v>
                </c:pt>
                <c:pt idx="16663" formatCode="0.00E+00">
                  <c:v>-9.7869099999999994E-3</c:v>
                </c:pt>
                <c:pt idx="16664">
                  <c:v>-1.4107400000000001E-2</c:v>
                </c:pt>
                <c:pt idx="16665">
                  <c:v>-1.8464499999999998E-2</c:v>
                </c:pt>
                <c:pt idx="16666">
                  <c:v>-2.28539E-2</c:v>
                </c:pt>
                <c:pt idx="16667">
                  <c:v>-2.72675E-2</c:v>
                </c:pt>
                <c:pt idx="16668">
                  <c:v>-3.16969E-2</c:v>
                </c:pt>
                <c:pt idx="16669">
                  <c:v>-3.6136000000000001E-2</c:v>
                </c:pt>
                <c:pt idx="16670">
                  <c:v>-4.05796E-2</c:v>
                </c:pt>
                <c:pt idx="16671">
                  <c:v>-4.5022600000000003E-2</c:v>
                </c:pt>
                <c:pt idx="16672">
                  <c:v>-4.9459400000000001E-2</c:v>
                </c:pt>
                <c:pt idx="16673">
                  <c:v>-5.3884899999999999E-2</c:v>
                </c:pt>
                <c:pt idx="16674">
                  <c:v>-5.8294499999999999E-2</c:v>
                </c:pt>
                <c:pt idx="16675">
                  <c:v>-6.2683600000000006E-2</c:v>
                </c:pt>
                <c:pt idx="16676">
                  <c:v>-6.7048899999999995E-2</c:v>
                </c:pt>
                <c:pt idx="16677">
                  <c:v>-7.1388099999999996E-2</c:v>
                </c:pt>
                <c:pt idx="16678">
                  <c:v>-7.5697799999999996E-2</c:v>
                </c:pt>
                <c:pt idx="16679">
                  <c:v>-7.9972299999999996E-2</c:v>
                </c:pt>
                <c:pt idx="16680">
                  <c:v>-8.4206199999999995E-2</c:v>
                </c:pt>
                <c:pt idx="16681">
                  <c:v>-8.8395199999999993E-2</c:v>
                </c:pt>
                <c:pt idx="16682">
                  <c:v>-9.2535599999999996E-2</c:v>
                </c:pt>
                <c:pt idx="16683">
                  <c:v>-9.6624000000000002E-2</c:v>
                </c:pt>
                <c:pt idx="16684">
                  <c:v>-0.100657</c:v>
                </c:pt>
                <c:pt idx="16685">
                  <c:v>-0.104627</c:v>
                </c:pt>
                <c:pt idx="16686">
                  <c:v>-0.108528</c:v>
                </c:pt>
                <c:pt idx="16687">
                  <c:v>-0.112355</c:v>
                </c:pt>
                <c:pt idx="16688">
                  <c:v>-0.116107</c:v>
                </c:pt>
                <c:pt idx="16689">
                  <c:v>-0.11977699999999999</c:v>
                </c:pt>
                <c:pt idx="16690">
                  <c:v>-0.123358</c:v>
                </c:pt>
                <c:pt idx="16691">
                  <c:v>-0.12684300000000001</c:v>
                </c:pt>
                <c:pt idx="16692">
                  <c:v>-0.13022600000000001</c:v>
                </c:pt>
                <c:pt idx="16693">
                  <c:v>-0.13350100000000001</c:v>
                </c:pt>
                <c:pt idx="16694">
                  <c:v>-0.13666600000000001</c:v>
                </c:pt>
                <c:pt idx="16695">
                  <c:v>-0.13971700000000001</c:v>
                </c:pt>
                <c:pt idx="16696">
                  <c:v>-0.142651</c:v>
                </c:pt>
                <c:pt idx="16697">
                  <c:v>-0.14546600000000001</c:v>
                </c:pt>
                <c:pt idx="16698">
                  <c:v>-0.14816399999999999</c:v>
                </c:pt>
                <c:pt idx="16699">
                  <c:v>-0.15074599999999999</c:v>
                </c:pt>
                <c:pt idx="16700">
                  <c:v>-0.15321100000000001</c:v>
                </c:pt>
                <c:pt idx="16701">
                  <c:v>-0.155556</c:v>
                </c:pt>
                <c:pt idx="16702">
                  <c:v>-0.15778300000000001</c:v>
                </c:pt>
                <c:pt idx="16703">
                  <c:v>-0.15989100000000001</c:v>
                </c:pt>
                <c:pt idx="16704">
                  <c:v>-0.16187799999999999</c:v>
                </c:pt>
                <c:pt idx="16705">
                  <c:v>-0.163744</c:v>
                </c:pt>
                <c:pt idx="16706">
                  <c:v>-0.165489</c:v>
                </c:pt>
                <c:pt idx="16707">
                  <c:v>-0.16711500000000001</c:v>
                </c:pt>
                <c:pt idx="16708">
                  <c:v>-0.16862199999999999</c:v>
                </c:pt>
                <c:pt idx="16709">
                  <c:v>-0.170012</c:v>
                </c:pt>
                <c:pt idx="16710">
                  <c:v>-0.17129</c:v>
                </c:pt>
                <c:pt idx="16711">
                  <c:v>-0.172457</c:v>
                </c:pt>
                <c:pt idx="16712">
                  <c:v>-0.173511</c:v>
                </c:pt>
                <c:pt idx="16713">
                  <c:v>-0.174453</c:v>
                </c:pt>
                <c:pt idx="16714">
                  <c:v>-0.175286</c:v>
                </c:pt>
                <c:pt idx="16715">
                  <c:v>-0.176009</c:v>
                </c:pt>
                <c:pt idx="16716">
                  <c:v>-0.176624</c:v>
                </c:pt>
                <c:pt idx="16717">
                  <c:v>-0.17713100000000001</c:v>
                </c:pt>
                <c:pt idx="16718">
                  <c:v>-0.17752899999999999</c:v>
                </c:pt>
                <c:pt idx="16719">
                  <c:v>-0.177811</c:v>
                </c:pt>
                <c:pt idx="16720">
                  <c:v>-0.17797499999999999</c:v>
                </c:pt>
                <c:pt idx="16721">
                  <c:v>-0.17802399999999999</c:v>
                </c:pt>
                <c:pt idx="16722">
                  <c:v>-0.17796300000000001</c:v>
                </c:pt>
                <c:pt idx="16723">
                  <c:v>-0.17779400000000001</c:v>
                </c:pt>
                <c:pt idx="16724">
                  <c:v>-0.17751700000000001</c:v>
                </c:pt>
                <c:pt idx="16725">
                  <c:v>-0.17713699999999999</c:v>
                </c:pt>
                <c:pt idx="16726">
                  <c:v>-0.17665700000000001</c:v>
                </c:pt>
                <c:pt idx="16727">
                  <c:v>-0.17607999999999999</c:v>
                </c:pt>
                <c:pt idx="16728">
                  <c:v>-0.17540900000000001</c:v>
                </c:pt>
                <c:pt idx="16729">
                  <c:v>-0.174648</c:v>
                </c:pt>
                <c:pt idx="16730">
                  <c:v>-0.17380300000000001</c:v>
                </c:pt>
                <c:pt idx="16731">
                  <c:v>-0.172878</c:v>
                </c:pt>
                <c:pt idx="16732">
                  <c:v>-0.171878</c:v>
                </c:pt>
                <c:pt idx="16733">
                  <c:v>-0.17080699999999999</c:v>
                </c:pt>
                <c:pt idx="16734">
                  <c:v>-0.16967099999999999</c:v>
                </c:pt>
                <c:pt idx="16735">
                  <c:v>-0.16847200000000001</c:v>
                </c:pt>
                <c:pt idx="16736">
                  <c:v>-0.167211</c:v>
                </c:pt>
                <c:pt idx="16737">
                  <c:v>-0.16588600000000001</c:v>
                </c:pt>
                <c:pt idx="16738">
                  <c:v>-0.16450200000000001</c:v>
                </c:pt>
                <c:pt idx="16739">
                  <c:v>-0.16306499999999999</c:v>
                </c:pt>
                <c:pt idx="16740">
                  <c:v>-0.161581</c:v>
                </c:pt>
                <c:pt idx="16741">
                  <c:v>-0.16005</c:v>
                </c:pt>
                <c:pt idx="16742">
                  <c:v>-0.158471</c:v>
                </c:pt>
                <c:pt idx="16743">
                  <c:v>-0.15684600000000001</c:v>
                </c:pt>
                <c:pt idx="16744">
                  <c:v>-0.15517800000000001</c:v>
                </c:pt>
                <c:pt idx="16745">
                  <c:v>-0.153472</c:v>
                </c:pt>
                <c:pt idx="16746">
                  <c:v>-0.15173400000000001</c:v>
                </c:pt>
                <c:pt idx="16747">
                  <c:v>-0.14997199999999999</c:v>
                </c:pt>
                <c:pt idx="16748">
                  <c:v>-0.14819099999999999</c:v>
                </c:pt>
                <c:pt idx="16749">
                  <c:v>-0.146394</c:v>
                </c:pt>
                <c:pt idx="16750">
                  <c:v>-0.14458499999999999</c:v>
                </c:pt>
                <c:pt idx="16751">
                  <c:v>-0.14276800000000001</c:v>
                </c:pt>
                <c:pt idx="16752">
                  <c:v>-0.14094499999999999</c:v>
                </c:pt>
                <c:pt idx="16753">
                  <c:v>-0.13912099999999999</c:v>
                </c:pt>
                <c:pt idx="16754">
                  <c:v>-0.13730100000000001</c:v>
                </c:pt>
                <c:pt idx="16755">
                  <c:v>-0.135491</c:v>
                </c:pt>
                <c:pt idx="16756">
                  <c:v>-0.13369600000000001</c:v>
                </c:pt>
                <c:pt idx="16757">
                  <c:v>-0.13192400000000001</c:v>
                </c:pt>
                <c:pt idx="16758">
                  <c:v>-0.13017599999999999</c:v>
                </c:pt>
                <c:pt idx="16759">
                  <c:v>-0.12845400000000001</c:v>
                </c:pt>
                <c:pt idx="16760">
                  <c:v>-0.12675600000000001</c:v>
                </c:pt>
                <c:pt idx="16761">
                  <c:v>-0.125083</c:v>
                </c:pt>
                <c:pt idx="16762">
                  <c:v>-0.123435</c:v>
                </c:pt>
                <c:pt idx="16763">
                  <c:v>-0.121813</c:v>
                </c:pt>
                <c:pt idx="16764">
                  <c:v>-0.12021900000000001</c:v>
                </c:pt>
                <c:pt idx="16765">
                  <c:v>-0.118657</c:v>
                </c:pt>
                <c:pt idx="16766">
                  <c:v>-0.117131</c:v>
                </c:pt>
                <c:pt idx="16767">
                  <c:v>-0.115638</c:v>
                </c:pt>
                <c:pt idx="16768">
                  <c:v>-0.11418200000000001</c:v>
                </c:pt>
                <c:pt idx="16769">
                  <c:v>-0.11276799999999999</c:v>
                </c:pt>
                <c:pt idx="16770">
                  <c:v>-0.111403</c:v>
                </c:pt>
                <c:pt idx="16771">
                  <c:v>-0.11008999999999999</c:v>
                </c:pt>
                <c:pt idx="16772">
                  <c:v>-0.108832</c:v>
                </c:pt>
                <c:pt idx="16773">
                  <c:v>-0.10763</c:v>
                </c:pt>
                <c:pt idx="16774">
                  <c:v>-0.106486</c:v>
                </c:pt>
                <c:pt idx="16775">
                  <c:v>-0.10539800000000001</c:v>
                </c:pt>
                <c:pt idx="16776">
                  <c:v>-0.104365</c:v>
                </c:pt>
                <c:pt idx="16777">
                  <c:v>-0.10339</c:v>
                </c:pt>
                <c:pt idx="16778">
                  <c:v>-0.102475</c:v>
                </c:pt>
                <c:pt idx="16779">
                  <c:v>-0.10162</c:v>
                </c:pt>
                <c:pt idx="16780">
                  <c:v>-0.100825</c:v>
                </c:pt>
                <c:pt idx="16781">
                  <c:v>-0.10008599999999999</c:v>
                </c:pt>
                <c:pt idx="16782">
                  <c:v>-9.9402900000000002E-2</c:v>
                </c:pt>
                <c:pt idx="16783">
                  <c:v>-9.8776000000000003E-2</c:v>
                </c:pt>
                <c:pt idx="16784">
                  <c:v>-9.8203399999999996E-2</c:v>
                </c:pt>
                <c:pt idx="16785">
                  <c:v>-9.7681299999999999E-2</c:v>
                </c:pt>
                <c:pt idx="16786">
                  <c:v>-9.7208500000000003E-2</c:v>
                </c:pt>
                <c:pt idx="16787">
                  <c:v>-9.6789200000000006E-2</c:v>
                </c:pt>
                <c:pt idx="16788">
                  <c:v>-9.6429299999999996E-2</c:v>
                </c:pt>
                <c:pt idx="16789">
                  <c:v>-9.6129900000000004E-2</c:v>
                </c:pt>
                <c:pt idx="16790">
                  <c:v>-9.5886700000000005E-2</c:v>
                </c:pt>
                <c:pt idx="16791">
                  <c:v>-9.5693700000000007E-2</c:v>
                </c:pt>
                <c:pt idx="16792">
                  <c:v>-9.5550200000000002E-2</c:v>
                </c:pt>
                <c:pt idx="16793">
                  <c:v>-9.5456799999999994E-2</c:v>
                </c:pt>
                <c:pt idx="16794">
                  <c:v>-9.5410400000000006E-2</c:v>
                </c:pt>
                <c:pt idx="16795">
                  <c:v>-9.5406599999999994E-2</c:v>
                </c:pt>
                <c:pt idx="16796">
                  <c:v>-9.54406E-2</c:v>
                </c:pt>
                <c:pt idx="16797">
                  <c:v>-9.5508899999999994E-2</c:v>
                </c:pt>
                <c:pt idx="16798">
                  <c:v>-9.5616099999999996E-2</c:v>
                </c:pt>
                <c:pt idx="16799">
                  <c:v>-9.5769499999999994E-2</c:v>
                </c:pt>
                <c:pt idx="16800">
                  <c:v>-9.5971000000000001E-2</c:v>
                </c:pt>
                <c:pt idx="16801">
                  <c:v>-9.6217300000000006E-2</c:v>
                </c:pt>
                <c:pt idx="16802">
                  <c:v>-9.6506099999999997E-2</c:v>
                </c:pt>
                <c:pt idx="16803">
                  <c:v>-9.6834699999999996E-2</c:v>
                </c:pt>
                <c:pt idx="16804">
                  <c:v>-9.7196900000000003E-2</c:v>
                </c:pt>
                <c:pt idx="16805">
                  <c:v>-9.7588499999999995E-2</c:v>
                </c:pt>
                <c:pt idx="16806">
                  <c:v>-9.8011600000000004E-2</c:v>
                </c:pt>
                <c:pt idx="16807">
                  <c:v>-9.84685E-2</c:v>
                </c:pt>
                <c:pt idx="16808">
                  <c:v>-9.8957799999999999E-2</c:v>
                </c:pt>
                <c:pt idx="16809">
                  <c:v>-9.94781E-2</c:v>
                </c:pt>
                <c:pt idx="16810">
                  <c:v>-0.100025</c:v>
                </c:pt>
                <c:pt idx="16811">
                  <c:v>-0.100593</c:v>
                </c:pt>
                <c:pt idx="16812">
                  <c:v>-0.101176</c:v>
                </c:pt>
                <c:pt idx="16813">
                  <c:v>-0.101781</c:v>
                </c:pt>
                <c:pt idx="16814">
                  <c:v>-0.102412</c:v>
                </c:pt>
                <c:pt idx="16815">
                  <c:v>-0.103073</c:v>
                </c:pt>
                <c:pt idx="16816">
                  <c:v>-0.103765</c:v>
                </c:pt>
                <c:pt idx="16817">
                  <c:v>-0.104489</c:v>
                </c:pt>
                <c:pt idx="16818">
                  <c:v>-0.10524500000000001</c:v>
                </c:pt>
                <c:pt idx="16819">
                  <c:v>-0.106028</c:v>
                </c:pt>
                <c:pt idx="16820">
                  <c:v>-0.106834</c:v>
                </c:pt>
                <c:pt idx="16821">
                  <c:v>-0.107667</c:v>
                </c:pt>
                <c:pt idx="16822">
                  <c:v>-0.108528</c:v>
                </c:pt>
                <c:pt idx="16823">
                  <c:v>-0.109415</c:v>
                </c:pt>
                <c:pt idx="16824">
                  <c:v>-0.110323</c:v>
                </c:pt>
                <c:pt idx="16825">
                  <c:v>-0.11125400000000001</c:v>
                </c:pt>
                <c:pt idx="16826">
                  <c:v>-0.112208</c:v>
                </c:pt>
                <c:pt idx="16827">
                  <c:v>-0.11318</c:v>
                </c:pt>
                <c:pt idx="16828">
                  <c:v>-0.114165</c:v>
                </c:pt>
                <c:pt idx="16829">
                  <c:v>-0.115162</c:v>
                </c:pt>
                <c:pt idx="16830">
                  <c:v>-0.11617</c:v>
                </c:pt>
                <c:pt idx="16831">
                  <c:v>-0.117192</c:v>
                </c:pt>
                <c:pt idx="16832">
                  <c:v>-0.118226</c:v>
                </c:pt>
                <c:pt idx="16833">
                  <c:v>-0.11927</c:v>
                </c:pt>
                <c:pt idx="16834">
                  <c:v>-0.120324</c:v>
                </c:pt>
                <c:pt idx="16835">
                  <c:v>-0.12138599999999999</c:v>
                </c:pt>
                <c:pt idx="16836">
                  <c:v>-0.122458</c:v>
                </c:pt>
                <c:pt idx="16837">
                  <c:v>-0.123541</c:v>
                </c:pt>
                <c:pt idx="16838">
                  <c:v>-0.12463200000000001</c:v>
                </c:pt>
                <c:pt idx="16839">
                  <c:v>-0.12573200000000001</c:v>
                </c:pt>
                <c:pt idx="16840">
                  <c:v>-0.12684100000000001</c:v>
                </c:pt>
                <c:pt idx="16841">
                  <c:v>-0.12795899999999999</c:v>
                </c:pt>
                <c:pt idx="16842">
                  <c:v>-0.129081</c:v>
                </c:pt>
                <c:pt idx="16843">
                  <c:v>-0.13020599999999999</c:v>
                </c:pt>
                <c:pt idx="16844">
                  <c:v>-0.13133500000000001</c:v>
                </c:pt>
                <c:pt idx="16845">
                  <c:v>-0.132467</c:v>
                </c:pt>
                <c:pt idx="16846">
                  <c:v>-0.133604</c:v>
                </c:pt>
                <c:pt idx="16847">
                  <c:v>-0.13474800000000001</c:v>
                </c:pt>
                <c:pt idx="16848">
                  <c:v>-0.13589899999999999</c:v>
                </c:pt>
                <c:pt idx="16849">
                  <c:v>-0.13705800000000001</c:v>
                </c:pt>
                <c:pt idx="16850">
                  <c:v>-0.13823299999999999</c:v>
                </c:pt>
                <c:pt idx="16851">
                  <c:v>-0.139427</c:v>
                </c:pt>
                <c:pt idx="16852">
                  <c:v>-0.14063999999999999</c:v>
                </c:pt>
                <c:pt idx="16853">
                  <c:v>-0.141874</c:v>
                </c:pt>
                <c:pt idx="16854">
                  <c:v>-0.14313500000000001</c:v>
                </c:pt>
                <c:pt idx="16855">
                  <c:v>-0.144428</c:v>
                </c:pt>
                <c:pt idx="16856">
                  <c:v>-0.14574899999999999</c:v>
                </c:pt>
                <c:pt idx="16857">
                  <c:v>-0.147096</c:v>
                </c:pt>
                <c:pt idx="16858">
                  <c:v>-0.148478</c:v>
                </c:pt>
                <c:pt idx="16859">
                  <c:v>-0.149898</c:v>
                </c:pt>
                <c:pt idx="16860">
                  <c:v>-0.15135699999999999</c:v>
                </c:pt>
                <c:pt idx="16861">
                  <c:v>-0.15284800000000001</c:v>
                </c:pt>
                <c:pt idx="16862">
                  <c:v>-0.154364</c:v>
                </c:pt>
                <c:pt idx="16863">
                  <c:v>-0.15589900000000001</c:v>
                </c:pt>
                <c:pt idx="16864">
                  <c:v>-0.15745000000000001</c:v>
                </c:pt>
                <c:pt idx="16865">
                  <c:v>-0.159024</c:v>
                </c:pt>
                <c:pt idx="16866">
                  <c:v>-0.16063</c:v>
                </c:pt>
                <c:pt idx="16867">
                  <c:v>-0.162274</c:v>
                </c:pt>
                <c:pt idx="16868">
                  <c:v>-0.16395399999999999</c:v>
                </c:pt>
                <c:pt idx="16869">
                  <c:v>-0.16566600000000001</c:v>
                </c:pt>
                <c:pt idx="16870">
                  <c:v>-0.167406</c:v>
                </c:pt>
                <c:pt idx="16871">
                  <c:v>-0.16917699999999999</c:v>
                </c:pt>
                <c:pt idx="16872">
                  <c:v>-0.170983</c:v>
                </c:pt>
                <c:pt idx="16873">
                  <c:v>-0.172823</c:v>
                </c:pt>
                <c:pt idx="16874">
                  <c:v>-0.17469899999999999</c:v>
                </c:pt>
                <c:pt idx="16875">
                  <c:v>-0.17661299999999999</c:v>
                </c:pt>
                <c:pt idx="16876">
                  <c:v>-0.17857000000000001</c:v>
                </c:pt>
                <c:pt idx="16877">
                  <c:v>-0.18057599999999999</c:v>
                </c:pt>
                <c:pt idx="16878">
                  <c:v>-0.18263199999999999</c:v>
                </c:pt>
                <c:pt idx="16879">
                  <c:v>-0.18473600000000001</c:v>
                </c:pt>
                <c:pt idx="16880">
                  <c:v>-0.18688199999999999</c:v>
                </c:pt>
                <c:pt idx="16881">
                  <c:v>-0.18906400000000001</c:v>
                </c:pt>
                <c:pt idx="16882">
                  <c:v>-0.19128500000000001</c:v>
                </c:pt>
                <c:pt idx="16883">
                  <c:v>-0.193549</c:v>
                </c:pt>
                <c:pt idx="16884">
                  <c:v>-0.19585900000000001</c:v>
                </c:pt>
                <c:pt idx="16885">
                  <c:v>-0.198209</c:v>
                </c:pt>
                <c:pt idx="16886">
                  <c:v>-0.200599</c:v>
                </c:pt>
                <c:pt idx="16887">
                  <c:v>-0.20302400000000001</c:v>
                </c:pt>
                <c:pt idx="16888">
                  <c:v>-0.205484</c:v>
                </c:pt>
                <c:pt idx="16889">
                  <c:v>-0.20797399999999999</c:v>
                </c:pt>
                <c:pt idx="16890">
                  <c:v>-0.21048900000000001</c:v>
                </c:pt>
                <c:pt idx="16891">
                  <c:v>-0.21302699999999999</c:v>
                </c:pt>
                <c:pt idx="16892">
                  <c:v>-0.215586</c:v>
                </c:pt>
                <c:pt idx="16893">
                  <c:v>-0.21816099999999999</c:v>
                </c:pt>
                <c:pt idx="16894">
                  <c:v>-0.22075500000000001</c:v>
                </c:pt>
                <c:pt idx="16895">
                  <c:v>-0.22336900000000001</c:v>
                </c:pt>
                <c:pt idx="16896">
                  <c:v>-0.22600100000000001</c:v>
                </c:pt>
                <c:pt idx="16897">
                  <c:v>-0.22864000000000001</c:v>
                </c:pt>
                <c:pt idx="16898">
                  <c:v>-0.23128000000000001</c:v>
                </c:pt>
                <c:pt idx="16899">
                  <c:v>-0.23392299999999999</c:v>
                </c:pt>
                <c:pt idx="16900">
                  <c:v>-0.23657</c:v>
                </c:pt>
                <c:pt idx="16901">
                  <c:v>-0.23921600000000001</c:v>
                </c:pt>
                <c:pt idx="16902">
                  <c:v>-0.24185999999999999</c:v>
                </c:pt>
                <c:pt idx="16903">
                  <c:v>-0.244501</c:v>
                </c:pt>
                <c:pt idx="16904">
                  <c:v>-0.247137</c:v>
                </c:pt>
                <c:pt idx="16905">
                  <c:v>-0.24976200000000001</c:v>
                </c:pt>
                <c:pt idx="16906">
                  <c:v>-0.25237500000000002</c:v>
                </c:pt>
                <c:pt idx="16907">
                  <c:v>-0.25497700000000001</c:v>
                </c:pt>
                <c:pt idx="16908">
                  <c:v>-0.25756499999999999</c:v>
                </c:pt>
                <c:pt idx="16909">
                  <c:v>-0.26013700000000001</c:v>
                </c:pt>
                <c:pt idx="16910">
                  <c:v>-0.26269199999999998</c:v>
                </c:pt>
                <c:pt idx="16911">
                  <c:v>-0.26522800000000002</c:v>
                </c:pt>
                <c:pt idx="16912">
                  <c:v>-0.26773999999999998</c:v>
                </c:pt>
                <c:pt idx="16913">
                  <c:v>-0.27022299999999999</c:v>
                </c:pt>
                <c:pt idx="16914">
                  <c:v>-0.272675</c:v>
                </c:pt>
                <c:pt idx="16915">
                  <c:v>-0.27509600000000001</c:v>
                </c:pt>
                <c:pt idx="16916">
                  <c:v>-0.27748800000000001</c:v>
                </c:pt>
                <c:pt idx="16917">
                  <c:v>-0.27984999999999999</c:v>
                </c:pt>
                <c:pt idx="16918">
                  <c:v>-0.28217900000000001</c:v>
                </c:pt>
                <c:pt idx="16919">
                  <c:v>-0.28447099999999997</c:v>
                </c:pt>
                <c:pt idx="16920">
                  <c:v>-0.28672399999999998</c:v>
                </c:pt>
                <c:pt idx="16921">
                  <c:v>-0.28893400000000002</c:v>
                </c:pt>
                <c:pt idx="16922">
                  <c:v>-0.291101</c:v>
                </c:pt>
                <c:pt idx="16923">
                  <c:v>-0.29321999999999998</c:v>
                </c:pt>
                <c:pt idx="16924">
                  <c:v>-0.29528599999999999</c:v>
                </c:pt>
                <c:pt idx="16925">
                  <c:v>-0.297292</c:v>
                </c:pt>
                <c:pt idx="16926">
                  <c:v>-0.299234</c:v>
                </c:pt>
                <c:pt idx="16927">
                  <c:v>-0.30111300000000002</c:v>
                </c:pt>
                <c:pt idx="16928">
                  <c:v>-0.30293199999999998</c:v>
                </c:pt>
                <c:pt idx="16929">
                  <c:v>-0.30468699999999999</c:v>
                </c:pt>
                <c:pt idx="16930">
                  <c:v>-0.30637700000000001</c:v>
                </c:pt>
                <c:pt idx="16931">
                  <c:v>-0.30799799999999999</c:v>
                </c:pt>
                <c:pt idx="16932">
                  <c:v>-0.30954799999999999</c:v>
                </c:pt>
                <c:pt idx="16933">
                  <c:v>-0.31102400000000002</c:v>
                </c:pt>
                <c:pt idx="16934">
                  <c:v>-0.31242799999999998</c:v>
                </c:pt>
                <c:pt idx="16935">
                  <c:v>-0.31376300000000001</c:v>
                </c:pt>
                <c:pt idx="16936">
                  <c:v>-0.31502999999999998</c:v>
                </c:pt>
                <c:pt idx="16937">
                  <c:v>-0.31623400000000002</c:v>
                </c:pt>
                <c:pt idx="16938">
                  <c:v>-0.31737100000000001</c:v>
                </c:pt>
                <c:pt idx="16939">
                  <c:v>-0.318438</c:v>
                </c:pt>
                <c:pt idx="16940">
                  <c:v>-0.319434</c:v>
                </c:pt>
                <c:pt idx="16941">
                  <c:v>-0.32035799999999998</c:v>
                </c:pt>
                <c:pt idx="16942">
                  <c:v>-0.32120900000000002</c:v>
                </c:pt>
                <c:pt idx="16943">
                  <c:v>-0.32198900000000003</c:v>
                </c:pt>
                <c:pt idx="16944">
                  <c:v>-0.32269799999999998</c:v>
                </c:pt>
                <c:pt idx="16945">
                  <c:v>-0.32333200000000001</c:v>
                </c:pt>
                <c:pt idx="16946">
                  <c:v>-0.32388699999999998</c:v>
                </c:pt>
                <c:pt idx="16947">
                  <c:v>-0.32435999999999998</c:v>
                </c:pt>
                <c:pt idx="16948">
                  <c:v>-0.32474500000000001</c:v>
                </c:pt>
                <c:pt idx="16949">
                  <c:v>-0.32503599999999999</c:v>
                </c:pt>
                <c:pt idx="16950">
                  <c:v>-0.32523400000000002</c:v>
                </c:pt>
                <c:pt idx="16951">
                  <c:v>-0.32533800000000002</c:v>
                </c:pt>
                <c:pt idx="16952">
                  <c:v>-0.325349</c:v>
                </c:pt>
                <c:pt idx="16953">
                  <c:v>-0.325264</c:v>
                </c:pt>
                <c:pt idx="16954">
                  <c:v>-0.32508599999999999</c:v>
                </c:pt>
                <c:pt idx="16955">
                  <c:v>-0.32481700000000002</c:v>
                </c:pt>
                <c:pt idx="16956">
                  <c:v>-0.32445800000000002</c:v>
                </c:pt>
                <c:pt idx="16957">
                  <c:v>-0.32400800000000002</c:v>
                </c:pt>
                <c:pt idx="16958">
                  <c:v>-0.32347300000000001</c:v>
                </c:pt>
                <c:pt idx="16959">
                  <c:v>-0.32285999999999998</c:v>
                </c:pt>
                <c:pt idx="16960">
                  <c:v>-0.32217600000000002</c:v>
                </c:pt>
                <c:pt idx="16961">
                  <c:v>-0.32142100000000001</c:v>
                </c:pt>
                <c:pt idx="16962">
                  <c:v>-0.32059500000000002</c:v>
                </c:pt>
                <c:pt idx="16963">
                  <c:v>-0.31969799999999998</c:v>
                </c:pt>
                <c:pt idx="16964">
                  <c:v>-0.31873200000000002</c:v>
                </c:pt>
                <c:pt idx="16965">
                  <c:v>-0.31770199999999998</c:v>
                </c:pt>
                <c:pt idx="16966">
                  <c:v>-0.31661499999999998</c:v>
                </c:pt>
                <c:pt idx="16967">
                  <c:v>-0.31547999999999998</c:v>
                </c:pt>
                <c:pt idx="16968">
                  <c:v>-0.314299</c:v>
                </c:pt>
                <c:pt idx="16969">
                  <c:v>-0.31307499999999999</c:v>
                </c:pt>
                <c:pt idx="16970">
                  <c:v>-0.31180400000000003</c:v>
                </c:pt>
                <c:pt idx="16971">
                  <c:v>-0.31048199999999998</c:v>
                </c:pt>
                <c:pt idx="16972">
                  <c:v>-0.30910900000000002</c:v>
                </c:pt>
                <c:pt idx="16973">
                  <c:v>-0.30768400000000001</c:v>
                </c:pt>
                <c:pt idx="16974">
                  <c:v>-0.30620599999999998</c:v>
                </c:pt>
                <c:pt idx="16975">
                  <c:v>-0.30468200000000001</c:v>
                </c:pt>
                <c:pt idx="16976">
                  <c:v>-0.303118</c:v>
                </c:pt>
                <c:pt idx="16977">
                  <c:v>-0.30151499999999998</c:v>
                </c:pt>
                <c:pt idx="16978">
                  <c:v>-0.299871</c:v>
                </c:pt>
                <c:pt idx="16979">
                  <c:v>-0.29819200000000001</c:v>
                </c:pt>
                <c:pt idx="16980">
                  <c:v>-0.296485</c:v>
                </c:pt>
                <c:pt idx="16981">
                  <c:v>-0.29475099999999999</c:v>
                </c:pt>
                <c:pt idx="16982">
                  <c:v>-0.29299199999999997</c:v>
                </c:pt>
                <c:pt idx="16983">
                  <c:v>-0.291209</c:v>
                </c:pt>
                <c:pt idx="16984">
                  <c:v>-0.289408</c:v>
                </c:pt>
                <c:pt idx="16985">
                  <c:v>-0.28759099999999999</c:v>
                </c:pt>
                <c:pt idx="16986">
                  <c:v>-0.28575899999999999</c:v>
                </c:pt>
                <c:pt idx="16987">
                  <c:v>-0.283918</c:v>
                </c:pt>
                <c:pt idx="16988">
                  <c:v>-0.28207300000000002</c:v>
                </c:pt>
                <c:pt idx="16989">
                  <c:v>-0.28022399999999997</c:v>
                </c:pt>
                <c:pt idx="16990">
                  <c:v>-0.27836699999999998</c:v>
                </c:pt>
                <c:pt idx="16991">
                  <c:v>-0.27650000000000002</c:v>
                </c:pt>
                <c:pt idx="16992">
                  <c:v>-0.27462799999999998</c:v>
                </c:pt>
                <c:pt idx="16993">
                  <c:v>-0.272754</c:v>
                </c:pt>
                <c:pt idx="16994">
                  <c:v>-0.27088699999999999</c:v>
                </c:pt>
                <c:pt idx="16995">
                  <c:v>-0.26903100000000002</c:v>
                </c:pt>
                <c:pt idx="16996">
                  <c:v>-0.26719399999999999</c:v>
                </c:pt>
                <c:pt idx="16997">
                  <c:v>-0.26537699999999997</c:v>
                </c:pt>
                <c:pt idx="16998">
                  <c:v>-0.26357799999999998</c:v>
                </c:pt>
                <c:pt idx="16999">
                  <c:v>-0.26179599999999997</c:v>
                </c:pt>
                <c:pt idx="17000">
                  <c:v>-0.26003100000000001</c:v>
                </c:pt>
                <c:pt idx="17001">
                  <c:v>-0.25828299999999998</c:v>
                </c:pt>
                <c:pt idx="17002">
                  <c:v>-0.25655499999999998</c:v>
                </c:pt>
                <c:pt idx="17003">
                  <c:v>-0.25485600000000003</c:v>
                </c:pt>
                <c:pt idx="17004">
                  <c:v>-0.25319599999999998</c:v>
                </c:pt>
                <c:pt idx="17005">
                  <c:v>-0.251579</c:v>
                </c:pt>
                <c:pt idx="17006">
                  <c:v>-0.25000699999999998</c:v>
                </c:pt>
                <c:pt idx="17007">
                  <c:v>-0.248476</c:v>
                </c:pt>
                <c:pt idx="17008">
                  <c:v>-0.246979</c:v>
                </c:pt>
                <c:pt idx="17009">
                  <c:v>-0.24551400000000001</c:v>
                </c:pt>
                <c:pt idx="17010">
                  <c:v>-0.24407999999999999</c:v>
                </c:pt>
                <c:pt idx="17011">
                  <c:v>-0.242677</c:v>
                </c:pt>
                <c:pt idx="17012">
                  <c:v>-0.24130799999999999</c:v>
                </c:pt>
                <c:pt idx="17013">
                  <c:v>-0.23997499999999999</c:v>
                </c:pt>
                <c:pt idx="17014">
                  <c:v>-0.238678</c:v>
                </c:pt>
                <c:pt idx="17015">
                  <c:v>-0.23741799999999999</c:v>
                </c:pt>
                <c:pt idx="17016">
                  <c:v>-0.23619799999999999</c:v>
                </c:pt>
                <c:pt idx="17017">
                  <c:v>-0.23502400000000001</c:v>
                </c:pt>
                <c:pt idx="17018">
                  <c:v>-0.233899</c:v>
                </c:pt>
                <c:pt idx="17019">
                  <c:v>-0.232824</c:v>
                </c:pt>
                <c:pt idx="17020">
                  <c:v>-0.23180500000000001</c:v>
                </c:pt>
                <c:pt idx="17021">
                  <c:v>-0.23084099999999999</c:v>
                </c:pt>
                <c:pt idx="17022">
                  <c:v>-0.22992899999999999</c:v>
                </c:pt>
                <c:pt idx="17023">
                  <c:v>-0.22906499999999999</c:v>
                </c:pt>
                <c:pt idx="17024">
                  <c:v>-0.22825000000000001</c:v>
                </c:pt>
                <c:pt idx="17025">
                  <c:v>-0.22747999999999999</c:v>
                </c:pt>
                <c:pt idx="17026">
                  <c:v>-0.22675200000000001</c:v>
                </c:pt>
                <c:pt idx="17027">
                  <c:v>-0.22606200000000001</c:v>
                </c:pt>
                <c:pt idx="17028">
                  <c:v>-0.225413</c:v>
                </c:pt>
                <c:pt idx="17029">
                  <c:v>-0.224804</c:v>
                </c:pt>
                <c:pt idx="17030">
                  <c:v>-0.22423899999999999</c:v>
                </c:pt>
                <c:pt idx="17031">
                  <c:v>-0.223719</c:v>
                </c:pt>
                <c:pt idx="17032">
                  <c:v>-0.223247</c:v>
                </c:pt>
                <c:pt idx="17033">
                  <c:v>-0.22282299999999999</c:v>
                </c:pt>
                <c:pt idx="17034">
                  <c:v>-0.222445</c:v>
                </c:pt>
                <c:pt idx="17035">
                  <c:v>-0.22211</c:v>
                </c:pt>
                <c:pt idx="17036">
                  <c:v>-0.22181799999999999</c:v>
                </c:pt>
                <c:pt idx="17037">
                  <c:v>-0.221576</c:v>
                </c:pt>
                <c:pt idx="17038">
                  <c:v>-0.221385</c:v>
                </c:pt>
                <c:pt idx="17039">
                  <c:v>-0.221249</c:v>
                </c:pt>
                <c:pt idx="17040">
                  <c:v>-0.22117000000000001</c:v>
                </c:pt>
                <c:pt idx="17041">
                  <c:v>-0.22115199999999999</c:v>
                </c:pt>
                <c:pt idx="17042">
                  <c:v>-0.221191</c:v>
                </c:pt>
                <c:pt idx="17043">
                  <c:v>-0.221279</c:v>
                </c:pt>
                <c:pt idx="17044">
                  <c:v>-0.22140799999999999</c:v>
                </c:pt>
                <c:pt idx="17045">
                  <c:v>-0.22157399999999999</c:v>
                </c:pt>
                <c:pt idx="17046">
                  <c:v>-0.221776</c:v>
                </c:pt>
                <c:pt idx="17047">
                  <c:v>-0.22201399999999999</c:v>
                </c:pt>
                <c:pt idx="17048">
                  <c:v>-0.22228500000000001</c:v>
                </c:pt>
                <c:pt idx="17049">
                  <c:v>-0.22258600000000001</c:v>
                </c:pt>
                <c:pt idx="17050">
                  <c:v>-0.222917</c:v>
                </c:pt>
                <c:pt idx="17051">
                  <c:v>-0.22328300000000001</c:v>
                </c:pt>
                <c:pt idx="17052">
                  <c:v>-0.22367400000000001</c:v>
                </c:pt>
                <c:pt idx="17053">
                  <c:v>-0.22405900000000001</c:v>
                </c:pt>
                <c:pt idx="17054">
                  <c:v>-0.22443199999999999</c:v>
                </c:pt>
                <c:pt idx="17055">
                  <c:v>-0.224829</c:v>
                </c:pt>
                <c:pt idx="17056">
                  <c:v>-0.22525500000000001</c:v>
                </c:pt>
                <c:pt idx="17057">
                  <c:v>-0.225691</c:v>
                </c:pt>
                <c:pt idx="17058">
                  <c:v>-0.226136</c:v>
                </c:pt>
                <c:pt idx="17059">
                  <c:v>-0.226601</c:v>
                </c:pt>
                <c:pt idx="17060">
                  <c:v>-0.22708800000000001</c:v>
                </c:pt>
                <c:pt idx="17061">
                  <c:v>-0.22759099999999999</c:v>
                </c:pt>
                <c:pt idx="17062">
                  <c:v>-0.228099</c:v>
                </c:pt>
                <c:pt idx="17063">
                  <c:v>-0.228607</c:v>
                </c:pt>
                <c:pt idx="17064">
                  <c:v>-0.22911400000000001</c:v>
                </c:pt>
                <c:pt idx="17065">
                  <c:v>-0.22961999999999999</c:v>
                </c:pt>
                <c:pt idx="17066">
                  <c:v>-0.230125</c:v>
                </c:pt>
                <c:pt idx="17067">
                  <c:v>-0.230625</c:v>
                </c:pt>
                <c:pt idx="17068">
                  <c:v>-0.231123</c:v>
                </c:pt>
                <c:pt idx="17069">
                  <c:v>-0.23161899999999999</c:v>
                </c:pt>
                <c:pt idx="17070">
                  <c:v>-0.23211699999999999</c:v>
                </c:pt>
                <c:pt idx="17071">
                  <c:v>-0.23261999999999999</c:v>
                </c:pt>
                <c:pt idx="17072">
                  <c:v>-0.233124</c:v>
                </c:pt>
                <c:pt idx="17073">
                  <c:v>-0.233626</c:v>
                </c:pt>
                <c:pt idx="17074">
                  <c:v>-0.234122</c:v>
                </c:pt>
                <c:pt idx="17075">
                  <c:v>-0.23460900000000001</c:v>
                </c:pt>
                <c:pt idx="17076">
                  <c:v>-0.23508599999999999</c:v>
                </c:pt>
                <c:pt idx="17077">
                  <c:v>-0.23555400000000001</c:v>
                </c:pt>
                <c:pt idx="17078">
                  <c:v>-0.236009</c:v>
                </c:pt>
                <c:pt idx="17079">
                  <c:v>-0.23644899999999999</c:v>
                </c:pt>
                <c:pt idx="17080">
                  <c:v>-0.23687</c:v>
                </c:pt>
                <c:pt idx="17081">
                  <c:v>-0.23726800000000001</c:v>
                </c:pt>
                <c:pt idx="17082">
                  <c:v>-0.23763799999999999</c:v>
                </c:pt>
                <c:pt idx="17083">
                  <c:v>-0.237979</c:v>
                </c:pt>
                <c:pt idx="17084">
                  <c:v>-0.23829</c:v>
                </c:pt>
                <c:pt idx="17085">
                  <c:v>-0.238567</c:v>
                </c:pt>
                <c:pt idx="17086">
                  <c:v>-0.23880299999999999</c:v>
                </c:pt>
                <c:pt idx="17087">
                  <c:v>-0.23900299999999999</c:v>
                </c:pt>
                <c:pt idx="17088">
                  <c:v>-0.239173</c:v>
                </c:pt>
                <c:pt idx="17089">
                  <c:v>-0.239317</c:v>
                </c:pt>
                <c:pt idx="17090">
                  <c:v>-0.23943400000000001</c:v>
                </c:pt>
                <c:pt idx="17091">
                  <c:v>-0.23952200000000001</c:v>
                </c:pt>
                <c:pt idx="17092">
                  <c:v>-0.23958299999999999</c:v>
                </c:pt>
                <c:pt idx="17093">
                  <c:v>-0.23961199999999999</c:v>
                </c:pt>
                <c:pt idx="17094">
                  <c:v>-0.23960600000000001</c:v>
                </c:pt>
                <c:pt idx="17095">
                  <c:v>-0.239564</c:v>
                </c:pt>
                <c:pt idx="17096">
                  <c:v>-0.23949000000000001</c:v>
                </c:pt>
                <c:pt idx="17097">
                  <c:v>-0.23938899999999999</c:v>
                </c:pt>
                <c:pt idx="17098">
                  <c:v>-0.239261</c:v>
                </c:pt>
                <c:pt idx="17099">
                  <c:v>-0.23910200000000001</c:v>
                </c:pt>
                <c:pt idx="17100">
                  <c:v>-0.238902</c:v>
                </c:pt>
                <c:pt idx="17101">
                  <c:v>-0.23865900000000001</c:v>
                </c:pt>
                <c:pt idx="17102">
                  <c:v>-0.238372</c:v>
                </c:pt>
                <c:pt idx="17103">
                  <c:v>-0.238039</c:v>
                </c:pt>
                <c:pt idx="17104">
                  <c:v>-0.23765900000000001</c:v>
                </c:pt>
                <c:pt idx="17105">
                  <c:v>-0.237234</c:v>
                </c:pt>
                <c:pt idx="17106">
                  <c:v>-0.23677100000000001</c:v>
                </c:pt>
                <c:pt idx="17107">
                  <c:v>-0.23627400000000001</c:v>
                </c:pt>
                <c:pt idx="17108">
                  <c:v>-0.23574500000000001</c:v>
                </c:pt>
                <c:pt idx="17109">
                  <c:v>-0.235181</c:v>
                </c:pt>
                <c:pt idx="17110">
                  <c:v>-0.23458399999999999</c:v>
                </c:pt>
                <c:pt idx="17111">
                  <c:v>-0.23395199999999999</c:v>
                </c:pt>
                <c:pt idx="17112">
                  <c:v>-0.23328399999999999</c:v>
                </c:pt>
                <c:pt idx="17113">
                  <c:v>-0.23257900000000001</c:v>
                </c:pt>
                <c:pt idx="17114">
                  <c:v>-0.23183599999999999</c:v>
                </c:pt>
                <c:pt idx="17115">
                  <c:v>-0.23105899999999999</c:v>
                </c:pt>
                <c:pt idx="17116">
                  <c:v>-0.23025200000000001</c:v>
                </c:pt>
                <c:pt idx="17117">
                  <c:v>-0.22942100000000001</c:v>
                </c:pt>
                <c:pt idx="17118">
                  <c:v>-0.22856799999999999</c:v>
                </c:pt>
                <c:pt idx="17119">
                  <c:v>-0.22769300000000001</c:v>
                </c:pt>
                <c:pt idx="17120">
                  <c:v>-0.226796</c:v>
                </c:pt>
                <c:pt idx="17121">
                  <c:v>-0.22588</c:v>
                </c:pt>
                <c:pt idx="17122">
                  <c:v>-0.22494900000000001</c:v>
                </c:pt>
                <c:pt idx="17123">
                  <c:v>-0.22400800000000001</c:v>
                </c:pt>
                <c:pt idx="17124">
                  <c:v>-0.22306100000000001</c:v>
                </c:pt>
                <c:pt idx="17125">
                  <c:v>-0.22211400000000001</c:v>
                </c:pt>
                <c:pt idx="17126">
                  <c:v>-0.221167</c:v>
                </c:pt>
                <c:pt idx="17127">
                  <c:v>-0.22021199999999999</c:v>
                </c:pt>
                <c:pt idx="17128">
                  <c:v>-0.21924099999999999</c:v>
                </c:pt>
                <c:pt idx="17129">
                  <c:v>-0.218248</c:v>
                </c:pt>
                <c:pt idx="17130">
                  <c:v>-0.21723999999999999</c:v>
                </c:pt>
                <c:pt idx="17131">
                  <c:v>-0.216227</c:v>
                </c:pt>
                <c:pt idx="17132">
                  <c:v>-0.21521499999999999</c:v>
                </c:pt>
                <c:pt idx="17133">
                  <c:v>-0.214201</c:v>
                </c:pt>
                <c:pt idx="17134">
                  <c:v>-0.21318200000000001</c:v>
                </c:pt>
                <c:pt idx="17135">
                  <c:v>-0.21216299999999999</c:v>
                </c:pt>
                <c:pt idx="17136">
                  <c:v>-0.21115300000000001</c:v>
                </c:pt>
                <c:pt idx="17137">
                  <c:v>-0.21015400000000001</c:v>
                </c:pt>
                <c:pt idx="17138">
                  <c:v>-0.20916599999999999</c:v>
                </c:pt>
                <c:pt idx="17139">
                  <c:v>-0.20819099999999999</c:v>
                </c:pt>
                <c:pt idx="17140">
                  <c:v>-0.207237</c:v>
                </c:pt>
                <c:pt idx="17141">
                  <c:v>-0.206312</c:v>
                </c:pt>
                <c:pt idx="17142">
                  <c:v>-0.20541899999999999</c:v>
                </c:pt>
                <c:pt idx="17143">
                  <c:v>-0.20455200000000001</c:v>
                </c:pt>
                <c:pt idx="17144">
                  <c:v>-0.203708</c:v>
                </c:pt>
                <c:pt idx="17145">
                  <c:v>-0.20289099999999999</c:v>
                </c:pt>
                <c:pt idx="17146">
                  <c:v>-0.20210600000000001</c:v>
                </c:pt>
                <c:pt idx="17147">
                  <c:v>-0.20135500000000001</c:v>
                </c:pt>
                <c:pt idx="17148">
                  <c:v>-0.20064499999999999</c:v>
                </c:pt>
                <c:pt idx="17149">
                  <c:v>-0.19997400000000001</c:v>
                </c:pt>
                <c:pt idx="17150">
                  <c:v>-0.19933999999999999</c:v>
                </c:pt>
                <c:pt idx="17151">
                  <c:v>-0.198743</c:v>
                </c:pt>
                <c:pt idx="17152">
                  <c:v>-0.198182</c:v>
                </c:pt>
                <c:pt idx="17153">
                  <c:v>-0.19764300000000001</c:v>
                </c:pt>
                <c:pt idx="17154">
                  <c:v>-0.19711600000000001</c:v>
                </c:pt>
                <c:pt idx="17155">
                  <c:v>-0.19662299999999999</c:v>
                </c:pt>
                <c:pt idx="17156">
                  <c:v>-0.196184</c:v>
                </c:pt>
                <c:pt idx="17157">
                  <c:v>-0.19579199999999999</c:v>
                </c:pt>
                <c:pt idx="17158">
                  <c:v>-0.19545100000000001</c:v>
                </c:pt>
                <c:pt idx="17159">
                  <c:v>-0.19517000000000001</c:v>
                </c:pt>
                <c:pt idx="17160">
                  <c:v>-0.19495399999999999</c:v>
                </c:pt>
                <c:pt idx="17161">
                  <c:v>-0.19480600000000001</c:v>
                </c:pt>
                <c:pt idx="17162">
                  <c:v>-0.194718</c:v>
                </c:pt>
                <c:pt idx="17163">
                  <c:v>-0.194684</c:v>
                </c:pt>
                <c:pt idx="17164">
                  <c:v>-0.19470199999999999</c:v>
                </c:pt>
                <c:pt idx="17165">
                  <c:v>-0.194773</c:v>
                </c:pt>
                <c:pt idx="17166">
                  <c:v>-0.19489400000000001</c:v>
                </c:pt>
                <c:pt idx="17167">
                  <c:v>-0.19506299999999999</c:v>
                </c:pt>
                <c:pt idx="17168">
                  <c:v>-0.19528000000000001</c:v>
                </c:pt>
                <c:pt idx="17169">
                  <c:v>-0.195548</c:v>
                </c:pt>
                <c:pt idx="17170">
                  <c:v>-0.19586799999999999</c:v>
                </c:pt>
                <c:pt idx="17171">
                  <c:v>-0.196238</c:v>
                </c:pt>
                <c:pt idx="17172">
                  <c:v>-0.196658</c:v>
                </c:pt>
                <c:pt idx="17173">
                  <c:v>-0.197134</c:v>
                </c:pt>
                <c:pt idx="17174">
                  <c:v>-0.19766800000000001</c:v>
                </c:pt>
                <c:pt idx="17175">
                  <c:v>-0.19826199999999999</c:v>
                </c:pt>
                <c:pt idx="17176">
                  <c:v>-0.19891300000000001</c:v>
                </c:pt>
                <c:pt idx="17177">
                  <c:v>-0.199624</c:v>
                </c:pt>
                <c:pt idx="17178">
                  <c:v>-0.20039299999999999</c:v>
                </c:pt>
                <c:pt idx="17179">
                  <c:v>-0.20121700000000001</c:v>
                </c:pt>
                <c:pt idx="17180">
                  <c:v>-0.202094</c:v>
                </c:pt>
                <c:pt idx="17181">
                  <c:v>-0.203018</c:v>
                </c:pt>
                <c:pt idx="17182">
                  <c:v>-0.203985</c:v>
                </c:pt>
                <c:pt idx="17183">
                  <c:v>-0.20500099999999999</c:v>
                </c:pt>
                <c:pt idx="17184">
                  <c:v>-0.20607600000000001</c:v>
                </c:pt>
                <c:pt idx="17185">
                  <c:v>-0.20721899999999999</c:v>
                </c:pt>
                <c:pt idx="17186">
                  <c:v>-0.20843200000000001</c:v>
                </c:pt>
                <c:pt idx="17187">
                  <c:v>-0.209707</c:v>
                </c:pt>
                <c:pt idx="17188">
                  <c:v>-0.211037</c:v>
                </c:pt>
                <c:pt idx="17189">
                  <c:v>-0.212419</c:v>
                </c:pt>
                <c:pt idx="17190">
                  <c:v>-0.213842</c:v>
                </c:pt>
                <c:pt idx="17191">
                  <c:v>-0.21528</c:v>
                </c:pt>
                <c:pt idx="17192">
                  <c:v>-0.21673300000000001</c:v>
                </c:pt>
                <c:pt idx="17193">
                  <c:v>-0.218223</c:v>
                </c:pt>
                <c:pt idx="17194">
                  <c:v>-0.219746</c:v>
                </c:pt>
                <c:pt idx="17195">
                  <c:v>-0.22128600000000001</c:v>
                </c:pt>
                <c:pt idx="17196">
                  <c:v>-0.22284399999999999</c:v>
                </c:pt>
                <c:pt idx="17197">
                  <c:v>-0.22442899999999999</c:v>
                </c:pt>
                <c:pt idx="17198">
                  <c:v>-0.226047</c:v>
                </c:pt>
                <c:pt idx="17199">
                  <c:v>-0.22769300000000001</c:v>
                </c:pt>
                <c:pt idx="17200">
                  <c:v>-0.22935700000000001</c:v>
                </c:pt>
                <c:pt idx="17201">
                  <c:v>-0.23103399999999999</c:v>
                </c:pt>
                <c:pt idx="17202">
                  <c:v>-0.23272300000000001</c:v>
                </c:pt>
                <c:pt idx="17203">
                  <c:v>-0.23442499999999999</c:v>
                </c:pt>
                <c:pt idx="17204">
                  <c:v>-0.23613899999999999</c:v>
                </c:pt>
                <c:pt idx="17205">
                  <c:v>-0.237868</c:v>
                </c:pt>
                <c:pt idx="17206">
                  <c:v>-0.23960699999999999</c:v>
                </c:pt>
                <c:pt idx="17207">
                  <c:v>-0.24135000000000001</c:v>
                </c:pt>
                <c:pt idx="17208">
                  <c:v>-0.243094</c:v>
                </c:pt>
                <c:pt idx="17209">
                  <c:v>-0.24484500000000001</c:v>
                </c:pt>
                <c:pt idx="17210">
                  <c:v>-0.24660399999999999</c:v>
                </c:pt>
                <c:pt idx="17211">
                  <c:v>-0.24837000000000001</c:v>
                </c:pt>
                <c:pt idx="17212">
                  <c:v>-0.25013600000000002</c:v>
                </c:pt>
                <c:pt idx="17213">
                  <c:v>-0.25190200000000001</c:v>
                </c:pt>
                <c:pt idx="17214">
                  <c:v>-0.253668</c:v>
                </c:pt>
                <c:pt idx="17215">
                  <c:v>-0.25542999999999999</c:v>
                </c:pt>
                <c:pt idx="17216">
                  <c:v>-0.25718099999999999</c:v>
                </c:pt>
                <c:pt idx="17217">
                  <c:v>-0.25891399999999998</c:v>
                </c:pt>
                <c:pt idx="17218">
                  <c:v>-0.260633</c:v>
                </c:pt>
                <c:pt idx="17219">
                  <c:v>-0.26234099999999999</c:v>
                </c:pt>
                <c:pt idx="17220">
                  <c:v>-0.26403199999999999</c:v>
                </c:pt>
                <c:pt idx="17221">
                  <c:v>-0.26570199999999999</c:v>
                </c:pt>
                <c:pt idx="17222">
                  <c:v>-0.26735100000000001</c:v>
                </c:pt>
                <c:pt idx="17223">
                  <c:v>-0.26898</c:v>
                </c:pt>
                <c:pt idx="17224">
                  <c:v>-0.27058900000000002</c:v>
                </c:pt>
                <c:pt idx="17225">
                  <c:v>-0.27216899999999999</c:v>
                </c:pt>
                <c:pt idx="17226">
                  <c:v>-0.27372000000000002</c:v>
                </c:pt>
                <c:pt idx="17227">
                  <c:v>-0.27524300000000002</c:v>
                </c:pt>
                <c:pt idx="17228">
                  <c:v>-0.27673799999999998</c:v>
                </c:pt>
                <c:pt idx="17229">
                  <c:v>-0.27820400000000001</c:v>
                </c:pt>
                <c:pt idx="17230">
                  <c:v>-0.27963500000000002</c:v>
                </c:pt>
                <c:pt idx="17231">
                  <c:v>-0.28102700000000003</c:v>
                </c:pt>
                <c:pt idx="17232">
                  <c:v>-0.28237699999999999</c:v>
                </c:pt>
                <c:pt idx="17233">
                  <c:v>-0.28368199999999999</c:v>
                </c:pt>
                <c:pt idx="17234">
                  <c:v>-0.284941</c:v>
                </c:pt>
                <c:pt idx="17235">
                  <c:v>-0.28615000000000002</c:v>
                </c:pt>
                <c:pt idx="17236">
                  <c:v>-0.28729900000000003</c:v>
                </c:pt>
                <c:pt idx="17237">
                  <c:v>-0.288381</c:v>
                </c:pt>
                <c:pt idx="17238">
                  <c:v>-0.28939599999999999</c:v>
                </c:pt>
                <c:pt idx="17239">
                  <c:v>-0.29034700000000002</c:v>
                </c:pt>
                <c:pt idx="17240">
                  <c:v>-0.29123399999999999</c:v>
                </c:pt>
                <c:pt idx="17241">
                  <c:v>-0.29205700000000001</c:v>
                </c:pt>
                <c:pt idx="17242">
                  <c:v>-0.29281600000000002</c:v>
                </c:pt>
                <c:pt idx="17243">
                  <c:v>-0.29350700000000002</c:v>
                </c:pt>
                <c:pt idx="17244">
                  <c:v>-0.29412300000000002</c:v>
                </c:pt>
                <c:pt idx="17245">
                  <c:v>-0.29465999999999998</c:v>
                </c:pt>
                <c:pt idx="17246">
                  <c:v>-0.29512100000000002</c:v>
                </c:pt>
                <c:pt idx="17247">
                  <c:v>-0.29551500000000003</c:v>
                </c:pt>
                <c:pt idx="17248">
                  <c:v>-0.295848</c:v>
                </c:pt>
                <c:pt idx="17249">
                  <c:v>-0.29611900000000002</c:v>
                </c:pt>
                <c:pt idx="17250">
                  <c:v>-0.29632799999999998</c:v>
                </c:pt>
                <c:pt idx="17251">
                  <c:v>-0.29647899999999999</c:v>
                </c:pt>
                <c:pt idx="17252">
                  <c:v>-0.29657299999999998</c:v>
                </c:pt>
                <c:pt idx="17253">
                  <c:v>-0.29660700000000001</c:v>
                </c:pt>
                <c:pt idx="17254">
                  <c:v>-0.29657899999999998</c:v>
                </c:pt>
                <c:pt idx="17255">
                  <c:v>-0.296487</c:v>
                </c:pt>
                <c:pt idx="17256">
                  <c:v>-0.29633399999999999</c:v>
                </c:pt>
                <c:pt idx="17257">
                  <c:v>-0.29611900000000002</c:v>
                </c:pt>
                <c:pt idx="17258">
                  <c:v>-0.29584500000000002</c:v>
                </c:pt>
                <c:pt idx="17259">
                  <c:v>-0.29551699999999997</c:v>
                </c:pt>
                <c:pt idx="17260">
                  <c:v>-0.29514600000000002</c:v>
                </c:pt>
                <c:pt idx="17261">
                  <c:v>-0.29473500000000002</c:v>
                </c:pt>
                <c:pt idx="17262">
                  <c:v>-0.29428300000000002</c:v>
                </c:pt>
                <c:pt idx="17263">
                  <c:v>-0.29378500000000002</c:v>
                </c:pt>
                <c:pt idx="17264">
                  <c:v>-0.293236</c:v>
                </c:pt>
                <c:pt idx="17265">
                  <c:v>-0.29263099999999997</c:v>
                </c:pt>
                <c:pt idx="17266">
                  <c:v>-0.29196899999999998</c:v>
                </c:pt>
                <c:pt idx="17267">
                  <c:v>-0.29125099999999998</c:v>
                </c:pt>
                <c:pt idx="17268">
                  <c:v>-0.29047800000000001</c:v>
                </c:pt>
                <c:pt idx="17269">
                  <c:v>-0.28965000000000002</c:v>
                </c:pt>
                <c:pt idx="17270">
                  <c:v>-0.288771</c:v>
                </c:pt>
                <c:pt idx="17271">
                  <c:v>-0.28784700000000002</c:v>
                </c:pt>
                <c:pt idx="17272">
                  <c:v>-0.28688000000000002</c:v>
                </c:pt>
                <c:pt idx="17273">
                  <c:v>-0.28587299999999999</c:v>
                </c:pt>
                <c:pt idx="17274">
                  <c:v>-0.284829</c:v>
                </c:pt>
                <c:pt idx="17275">
                  <c:v>-0.28375</c:v>
                </c:pt>
                <c:pt idx="17276">
                  <c:v>-0.282634</c:v>
                </c:pt>
                <c:pt idx="17277">
                  <c:v>-0.28148099999999998</c:v>
                </c:pt>
                <c:pt idx="17278">
                  <c:v>-0.28029500000000002</c:v>
                </c:pt>
                <c:pt idx="17279">
                  <c:v>-0.27908300000000003</c:v>
                </c:pt>
                <c:pt idx="17280">
                  <c:v>-0.27784900000000001</c:v>
                </c:pt>
                <c:pt idx="17281">
                  <c:v>-0.27659600000000001</c:v>
                </c:pt>
                <c:pt idx="17282">
                  <c:v>-0.27532600000000002</c:v>
                </c:pt>
                <c:pt idx="17283">
                  <c:v>-0.27403699999999998</c:v>
                </c:pt>
                <c:pt idx="17284">
                  <c:v>-0.272727</c:v>
                </c:pt>
                <c:pt idx="17285">
                  <c:v>-0.27139999999999997</c:v>
                </c:pt>
                <c:pt idx="17286">
                  <c:v>-0.270063</c:v>
                </c:pt>
                <c:pt idx="17287">
                  <c:v>-0.26872499999999999</c:v>
                </c:pt>
                <c:pt idx="17288">
                  <c:v>-0.26738200000000001</c:v>
                </c:pt>
                <c:pt idx="17289">
                  <c:v>-0.26603100000000002</c:v>
                </c:pt>
                <c:pt idx="17290">
                  <c:v>-0.26467499999999999</c:v>
                </c:pt>
                <c:pt idx="17291">
                  <c:v>-0.26331700000000002</c:v>
                </c:pt>
                <c:pt idx="17292">
                  <c:v>-0.261957</c:v>
                </c:pt>
                <c:pt idx="17293" formatCode="0.00E+00">
                  <c:v>-0.26059100000000002</c:v>
                </c:pt>
                <c:pt idx="17294" formatCode="0.00E+00">
                  <c:v>-0.259214</c:v>
                </c:pt>
                <c:pt idx="17295" formatCode="0.00E+00">
                  <c:v>-0.257826</c:v>
                </c:pt>
                <c:pt idx="17296" formatCode="0.00E+00">
                  <c:v>-0.25642599999999999</c:v>
                </c:pt>
                <c:pt idx="17297" formatCode="0.00E+00">
                  <c:v>-0.25501200000000002</c:v>
                </c:pt>
                <c:pt idx="17298" formatCode="0.00E+00">
                  <c:v>-0.253579</c:v>
                </c:pt>
                <c:pt idx="17299" formatCode="0.00E+00">
                  <c:v>-0.25212600000000002</c:v>
                </c:pt>
                <c:pt idx="17300" formatCode="0.00E+00">
                  <c:v>-0.25065999999999999</c:v>
                </c:pt>
                <c:pt idx="17301" formatCode="0.00E+00">
                  <c:v>-0.24918999999999999</c:v>
                </c:pt>
                <c:pt idx="17302" formatCode="0.00E+00">
                  <c:v>-0.247726</c:v>
                </c:pt>
                <c:pt idx="17303" formatCode="0.00E+00">
                  <c:v>-0.24626999999999999</c:v>
                </c:pt>
                <c:pt idx="17304" formatCode="0.00E+00">
                  <c:v>-0.24482400000000001</c:v>
                </c:pt>
                <c:pt idx="17305" formatCode="0.00E+00">
                  <c:v>-0.243391</c:v>
                </c:pt>
                <c:pt idx="17306" formatCode="0.00E+00">
                  <c:v>-0.241975</c:v>
                </c:pt>
                <c:pt idx="17307" formatCode="0.00E+00">
                  <c:v>-0.24057899999999999</c:v>
                </c:pt>
                <c:pt idx="17308" formatCode="0.00E+00">
                  <c:v>-0.239204</c:v>
                </c:pt>
                <c:pt idx="17309" formatCode="0.00E+00">
                  <c:v>-0.237848</c:v>
                </c:pt>
                <c:pt idx="17310" formatCode="0.00E+00">
                  <c:v>-0.23650499999999999</c:v>
                </c:pt>
                <c:pt idx="17311" formatCode="0.00E+00">
                  <c:v>-0.23517099999999999</c:v>
                </c:pt>
                <c:pt idx="17312" formatCode="0.00E+00">
                  <c:v>-0.233849</c:v>
                </c:pt>
                <c:pt idx="17313" formatCode="0.00E+00">
                  <c:v>-0.232543</c:v>
                </c:pt>
                <c:pt idx="17314" formatCode="0.00E+00">
                  <c:v>-0.23125499999999999</c:v>
                </c:pt>
                <c:pt idx="17315" formatCode="0.00E+00">
                  <c:v>-0.22998099999999999</c:v>
                </c:pt>
                <c:pt idx="17316" formatCode="0.00E+00">
                  <c:v>-0.228718</c:v>
                </c:pt>
                <c:pt idx="17317" formatCode="0.00E+00">
                  <c:v>-0.227463</c:v>
                </c:pt>
                <c:pt idx="17318" formatCode="0.00E+00">
                  <c:v>-0.226212</c:v>
                </c:pt>
                <c:pt idx="17319" formatCode="0.00E+00">
                  <c:v>-0.224965</c:v>
                </c:pt>
                <c:pt idx="17320" formatCode="0.00E+00">
                  <c:v>-0.22372</c:v>
                </c:pt>
                <c:pt idx="17321" formatCode="0.00E+00">
                  <c:v>-0.22247400000000001</c:v>
                </c:pt>
                <c:pt idx="17322" formatCode="0.00E+00">
                  <c:v>-0.22123499999999999</c:v>
                </c:pt>
                <c:pt idx="17323" formatCode="0.00E+00">
                  <c:v>-0.22000800000000001</c:v>
                </c:pt>
                <c:pt idx="17324" formatCode="0.00E+00">
                  <c:v>-0.21879699999999999</c:v>
                </c:pt>
                <c:pt idx="17325" formatCode="0.00E+00">
                  <c:v>-0.21759899999999999</c:v>
                </c:pt>
                <c:pt idx="17326" formatCode="0.00E+00">
                  <c:v>-0.21641199999999999</c:v>
                </c:pt>
                <c:pt idx="17327" formatCode="0.00E+00">
                  <c:v>-0.21523600000000001</c:v>
                </c:pt>
                <c:pt idx="17328" formatCode="0.00E+00">
                  <c:v>-0.21406900000000001</c:v>
                </c:pt>
                <c:pt idx="17329" formatCode="0.00E+00">
                  <c:v>-0.21290799999999999</c:v>
                </c:pt>
                <c:pt idx="17330" formatCode="0.00E+00">
                  <c:v>-0.211756</c:v>
                </c:pt>
                <c:pt idx="17331" formatCode="0.00E+00">
                  <c:v>-0.21061199999999999</c:v>
                </c:pt>
                <c:pt idx="17332" formatCode="0.00E+00">
                  <c:v>-0.20947399999999999</c:v>
                </c:pt>
                <c:pt idx="17333" formatCode="0.00E+00">
                  <c:v>-0.20834</c:v>
                </c:pt>
                <c:pt idx="17334" formatCode="0.00E+00">
                  <c:v>-0.207206</c:v>
                </c:pt>
                <c:pt idx="17335" formatCode="0.00E+00">
                  <c:v>-0.206063</c:v>
                </c:pt>
                <c:pt idx="17336" formatCode="0.00E+00">
                  <c:v>-0.204929</c:v>
                </c:pt>
                <c:pt idx="17337" formatCode="0.00E+00">
                  <c:v>-0.203821</c:v>
                </c:pt>
                <c:pt idx="17338" formatCode="0.00E+00">
                  <c:v>-0.202737</c:v>
                </c:pt>
                <c:pt idx="17339" formatCode="0.00E+00">
                  <c:v>-0.20167399999999999</c:v>
                </c:pt>
                <c:pt idx="17340" formatCode="0.00E+00">
                  <c:v>-0.20063300000000001</c:v>
                </c:pt>
                <c:pt idx="17341" formatCode="0.00E+00">
                  <c:v>-0.19961200000000001</c:v>
                </c:pt>
                <c:pt idx="17342" formatCode="0.00E+00">
                  <c:v>-0.198605</c:v>
                </c:pt>
                <c:pt idx="17343" formatCode="0.00E+00">
                  <c:v>-0.19760800000000001</c:v>
                </c:pt>
                <c:pt idx="17344" formatCode="0.00E+00">
                  <c:v>-0.196608</c:v>
                </c:pt>
                <c:pt idx="17345" formatCode="0.00E+00">
                  <c:v>-0.195601</c:v>
                </c:pt>
                <c:pt idx="17346" formatCode="0.00E+00">
                  <c:v>-0.19459599999999999</c:v>
                </c:pt>
                <c:pt idx="17347" formatCode="0.00E+00">
                  <c:v>-0.193603</c:v>
                </c:pt>
                <c:pt idx="17348" formatCode="0.00E+00">
                  <c:v>-0.19262599999999999</c:v>
                </c:pt>
                <c:pt idx="17349" formatCode="0.00E+00">
                  <c:v>-0.191666</c:v>
                </c:pt>
                <c:pt idx="17350" formatCode="0.00E+00">
                  <c:v>-0.190723</c:v>
                </c:pt>
                <c:pt idx="17351" formatCode="0.00E+00">
                  <c:v>-0.18979299999999999</c:v>
                </c:pt>
                <c:pt idx="17352" formatCode="0.00E+00">
                  <c:v>-0.18887300000000001</c:v>
                </c:pt>
                <c:pt idx="17353" formatCode="0.00E+00">
                  <c:v>-0.18796099999999999</c:v>
                </c:pt>
                <c:pt idx="17354" formatCode="0.00E+00">
                  <c:v>-0.18706</c:v>
                </c:pt>
                <c:pt idx="17355" formatCode="0.00E+00">
                  <c:v>-0.18617600000000001</c:v>
                </c:pt>
                <c:pt idx="17356" formatCode="0.00E+00">
                  <c:v>-0.18531700000000001</c:v>
                </c:pt>
                <c:pt idx="17357" formatCode="0.00E+00">
                  <c:v>-0.18448300000000001</c:v>
                </c:pt>
                <c:pt idx="17358" formatCode="0.00E+00">
                  <c:v>-0.183675</c:v>
                </c:pt>
                <c:pt idx="17359" formatCode="0.00E+00">
                  <c:v>-0.182895</c:v>
                </c:pt>
                <c:pt idx="17360" formatCode="0.00E+00">
                  <c:v>-0.18214900000000001</c:v>
                </c:pt>
                <c:pt idx="17361">
                  <c:v>-0.18143400000000001</c:v>
                </c:pt>
                <c:pt idx="17362">
                  <c:v>-0.18074699999999999</c:v>
                </c:pt>
                <c:pt idx="17363">
                  <c:v>-0.180087</c:v>
                </c:pt>
                <c:pt idx="17364">
                  <c:v>-0.17945800000000001</c:v>
                </c:pt>
                <c:pt idx="17365">
                  <c:v>-0.17886199999999999</c:v>
                </c:pt>
                <c:pt idx="17366">
                  <c:v>-0.17829700000000001</c:v>
                </c:pt>
                <c:pt idx="17367">
                  <c:v>-0.177757</c:v>
                </c:pt>
                <c:pt idx="17368">
                  <c:v>-0.17723700000000001</c:v>
                </c:pt>
                <c:pt idx="17369">
                  <c:v>-0.17674100000000001</c:v>
                </c:pt>
                <c:pt idx="17370">
                  <c:v>-0.17628199999999999</c:v>
                </c:pt>
                <c:pt idx="17371">
                  <c:v>-0.17585300000000001</c:v>
                </c:pt>
                <c:pt idx="17372">
                  <c:v>-0.175428</c:v>
                </c:pt>
                <c:pt idx="17373">
                  <c:v>-0.17500399999999999</c:v>
                </c:pt>
                <c:pt idx="17374">
                  <c:v>-0.17461199999999999</c:v>
                </c:pt>
                <c:pt idx="17375">
                  <c:v>-0.174257</c:v>
                </c:pt>
                <c:pt idx="17376">
                  <c:v>-0.17392299999999999</c:v>
                </c:pt>
                <c:pt idx="17377">
                  <c:v>-0.17361199999999999</c:v>
                </c:pt>
                <c:pt idx="17378">
                  <c:v>-0.17333000000000001</c:v>
                </c:pt>
                <c:pt idx="17379">
                  <c:v>-0.173073</c:v>
                </c:pt>
                <c:pt idx="17380">
                  <c:v>-0.17283799999999999</c:v>
                </c:pt>
                <c:pt idx="17381">
                  <c:v>-0.172628</c:v>
                </c:pt>
                <c:pt idx="17382">
                  <c:v>-0.17245099999999999</c:v>
                </c:pt>
                <c:pt idx="17383">
                  <c:v>-0.17230699999999999</c:v>
                </c:pt>
                <c:pt idx="17384">
                  <c:v>-0.17219300000000001</c:v>
                </c:pt>
                <c:pt idx="17385">
                  <c:v>-0.172099</c:v>
                </c:pt>
                <c:pt idx="17386">
                  <c:v>-0.172015</c:v>
                </c:pt>
                <c:pt idx="17387">
                  <c:v>-0.17193600000000001</c:v>
                </c:pt>
                <c:pt idx="17388">
                  <c:v>-0.17186399999999999</c:v>
                </c:pt>
                <c:pt idx="17389">
                  <c:v>-0.17180699999999999</c:v>
                </c:pt>
                <c:pt idx="17390">
                  <c:v>-0.17177700000000001</c:v>
                </c:pt>
                <c:pt idx="17391">
                  <c:v>-0.17177899999999999</c:v>
                </c:pt>
                <c:pt idx="17392">
                  <c:v>-0.17180799999999999</c:v>
                </c:pt>
                <c:pt idx="17393">
                  <c:v>-0.17186399999999999</c:v>
                </c:pt>
                <c:pt idx="17394">
                  <c:v>-0.171958</c:v>
                </c:pt>
                <c:pt idx="17395">
                  <c:v>-0.172098</c:v>
                </c:pt>
                <c:pt idx="17396">
                  <c:v>-0.17229</c:v>
                </c:pt>
                <c:pt idx="17397">
                  <c:v>-0.17253499999999999</c:v>
                </c:pt>
                <c:pt idx="17398">
                  <c:v>-0.17283399999999999</c:v>
                </c:pt>
                <c:pt idx="17399">
                  <c:v>-0.17318900000000001</c:v>
                </c:pt>
                <c:pt idx="17400">
                  <c:v>-0.1736</c:v>
                </c:pt>
                <c:pt idx="17401">
                  <c:v>-0.17406099999999999</c:v>
                </c:pt>
                <c:pt idx="17402">
                  <c:v>-0.174565</c:v>
                </c:pt>
                <c:pt idx="17403">
                  <c:v>-0.17510600000000001</c:v>
                </c:pt>
                <c:pt idx="17404">
                  <c:v>-0.175675</c:v>
                </c:pt>
                <c:pt idx="17405">
                  <c:v>-0.176262</c:v>
                </c:pt>
                <c:pt idx="17406">
                  <c:v>-0.17686099999999999</c:v>
                </c:pt>
                <c:pt idx="17407">
                  <c:v>-0.17746799999999999</c:v>
                </c:pt>
                <c:pt idx="17408">
                  <c:v>-0.17808199999999999</c:v>
                </c:pt>
                <c:pt idx="17409">
                  <c:v>-0.17869599999999999</c:v>
                </c:pt>
                <c:pt idx="17410">
                  <c:v>-0.17930499999999999</c:v>
                </c:pt>
                <c:pt idx="17411">
                  <c:v>-0.179919</c:v>
                </c:pt>
                <c:pt idx="17412">
                  <c:v>-0.18054799999999999</c:v>
                </c:pt>
                <c:pt idx="17413">
                  <c:v>-0.181204</c:v>
                </c:pt>
                <c:pt idx="17414">
                  <c:v>-0.18189</c:v>
                </c:pt>
                <c:pt idx="17415">
                  <c:v>-0.18260599999999999</c:v>
                </c:pt>
                <c:pt idx="17416">
                  <c:v>-0.18334500000000001</c:v>
                </c:pt>
                <c:pt idx="17417">
                  <c:v>-0.18410099999999999</c:v>
                </c:pt>
                <c:pt idx="17418">
                  <c:v>-0.18487500000000001</c:v>
                </c:pt>
                <c:pt idx="17419">
                  <c:v>-0.18567</c:v>
                </c:pt>
                <c:pt idx="17420">
                  <c:v>-0.18648600000000001</c:v>
                </c:pt>
                <c:pt idx="17421">
                  <c:v>-0.18732199999999999</c:v>
                </c:pt>
                <c:pt idx="17422">
                  <c:v>-0.18818499999999999</c:v>
                </c:pt>
                <c:pt idx="17423">
                  <c:v>-0.18909200000000001</c:v>
                </c:pt>
                <c:pt idx="17424">
                  <c:v>-0.190051</c:v>
                </c:pt>
                <c:pt idx="17425">
                  <c:v>-0.19106200000000001</c:v>
                </c:pt>
                <c:pt idx="17426">
                  <c:v>-0.19212499999999999</c:v>
                </c:pt>
                <c:pt idx="17427">
                  <c:v>-0.193242</c:v>
                </c:pt>
                <c:pt idx="17428">
                  <c:v>-0.194408</c:v>
                </c:pt>
                <c:pt idx="17429">
                  <c:v>-0.19561400000000001</c:v>
                </c:pt>
                <c:pt idx="17430">
                  <c:v>-0.19685800000000001</c:v>
                </c:pt>
                <c:pt idx="17431">
                  <c:v>-0.19814200000000001</c:v>
                </c:pt>
                <c:pt idx="17432">
                  <c:v>-0.199466</c:v>
                </c:pt>
                <c:pt idx="17433">
                  <c:v>-0.20083000000000001</c:v>
                </c:pt>
                <c:pt idx="17434">
                  <c:v>-0.202238</c:v>
                </c:pt>
                <c:pt idx="17435">
                  <c:v>-0.20369000000000001</c:v>
                </c:pt>
                <c:pt idx="17436">
                  <c:v>-0.20517299999999999</c:v>
                </c:pt>
                <c:pt idx="17437">
                  <c:v>-0.206681</c:v>
                </c:pt>
                <c:pt idx="17438">
                  <c:v>-0.20821400000000001</c:v>
                </c:pt>
                <c:pt idx="17439">
                  <c:v>-0.20977799999999999</c:v>
                </c:pt>
                <c:pt idx="17440">
                  <c:v>-0.21137500000000001</c:v>
                </c:pt>
                <c:pt idx="17441">
                  <c:v>-0.21301</c:v>
                </c:pt>
                <c:pt idx="17442">
                  <c:v>-0.21468499999999999</c:v>
                </c:pt>
                <c:pt idx="17443">
                  <c:v>-0.21640499999999999</c:v>
                </c:pt>
                <c:pt idx="17444">
                  <c:v>-0.21817300000000001</c:v>
                </c:pt>
                <c:pt idx="17445">
                  <c:v>-0.21998699999999999</c:v>
                </c:pt>
                <c:pt idx="17446">
                  <c:v>-0.22184999999999999</c:v>
                </c:pt>
                <c:pt idx="17447">
                  <c:v>-0.22376299999999999</c:v>
                </c:pt>
                <c:pt idx="17448">
                  <c:v>-0.225721</c:v>
                </c:pt>
                <c:pt idx="17449">
                  <c:v>-0.227714</c:v>
                </c:pt>
                <c:pt idx="17450">
                  <c:v>-0.229738</c:v>
                </c:pt>
                <c:pt idx="17451">
                  <c:v>-0.231798</c:v>
                </c:pt>
                <c:pt idx="17452">
                  <c:v>-0.233903</c:v>
                </c:pt>
                <c:pt idx="17453">
                  <c:v>-0.23605100000000001</c:v>
                </c:pt>
                <c:pt idx="17454">
                  <c:v>-0.238232</c:v>
                </c:pt>
                <c:pt idx="17455">
                  <c:v>-0.24043700000000001</c:v>
                </c:pt>
                <c:pt idx="17456">
                  <c:v>-0.24266099999999999</c:v>
                </c:pt>
                <c:pt idx="17457">
                  <c:v>-0.24490799999999999</c:v>
                </c:pt>
                <c:pt idx="17458">
                  <c:v>-0.24718100000000001</c:v>
                </c:pt>
                <c:pt idx="17459">
                  <c:v>-0.24948300000000001</c:v>
                </c:pt>
                <c:pt idx="17460">
                  <c:v>-0.25181199999999998</c:v>
                </c:pt>
                <c:pt idx="17461">
                  <c:v>-0.25416699999999998</c:v>
                </c:pt>
                <c:pt idx="17462">
                  <c:v>-0.25654500000000002</c:v>
                </c:pt>
                <c:pt idx="17463">
                  <c:v>-0.25894499999999998</c:v>
                </c:pt>
                <c:pt idx="17464">
                  <c:v>-0.26136799999999999</c:v>
                </c:pt>
                <c:pt idx="17465">
                  <c:v>-0.26380799999999999</c:v>
                </c:pt>
                <c:pt idx="17466">
                  <c:v>-0.26625599999999999</c:v>
                </c:pt>
                <c:pt idx="17467">
                  <c:v>-0.26871200000000001</c:v>
                </c:pt>
                <c:pt idx="17468">
                  <c:v>-0.27117799999999997</c:v>
                </c:pt>
                <c:pt idx="17469">
                  <c:v>-0.27364500000000003</c:v>
                </c:pt>
                <c:pt idx="17470">
                  <c:v>-0.27610099999999999</c:v>
                </c:pt>
                <c:pt idx="17471">
                  <c:v>-0.27854200000000001</c:v>
                </c:pt>
                <c:pt idx="17472">
                  <c:v>-0.28096599999999999</c:v>
                </c:pt>
                <c:pt idx="17473">
                  <c:v>-0.283362</c:v>
                </c:pt>
                <c:pt idx="17474">
                  <c:v>-0.28572700000000001</c:v>
                </c:pt>
                <c:pt idx="17475">
                  <c:v>-0.28806199999999998</c:v>
                </c:pt>
                <c:pt idx="17476">
                  <c:v>-0.29036499999999998</c:v>
                </c:pt>
                <c:pt idx="17477">
                  <c:v>-0.29263</c:v>
                </c:pt>
                <c:pt idx="17478">
                  <c:v>-0.294854</c:v>
                </c:pt>
                <c:pt idx="17479">
                  <c:v>-0.29703499999999999</c:v>
                </c:pt>
                <c:pt idx="17480">
                  <c:v>-0.299174</c:v>
                </c:pt>
                <c:pt idx="17481">
                  <c:v>-0.30127199999999998</c:v>
                </c:pt>
                <c:pt idx="17482">
                  <c:v>-0.30333900000000003</c:v>
                </c:pt>
                <c:pt idx="17483">
                  <c:v>-0.30538399999999999</c:v>
                </c:pt>
                <c:pt idx="17484">
                  <c:v>-0.30741200000000002</c:v>
                </c:pt>
                <c:pt idx="17485">
                  <c:v>-0.30942999999999998</c:v>
                </c:pt>
                <c:pt idx="17486">
                  <c:v>-0.31143199999999999</c:v>
                </c:pt>
                <c:pt idx="17487">
                  <c:v>-0.31340800000000002</c:v>
                </c:pt>
                <c:pt idx="17488">
                  <c:v>-0.31534000000000001</c:v>
                </c:pt>
                <c:pt idx="17489">
                  <c:v>-0.31721899999999997</c:v>
                </c:pt>
                <c:pt idx="17490" formatCode="0.00E+00">
                  <c:v>-0.31904900000000003</c:v>
                </c:pt>
                <c:pt idx="17491" formatCode="0.00E+00">
                  <c:v>-0.32084299999999999</c:v>
                </c:pt>
                <c:pt idx="17492" formatCode="0.00E+00">
                  <c:v>-0.322604</c:v>
                </c:pt>
                <c:pt idx="17493" formatCode="0.00E+00">
                  <c:v>-0.32431900000000002</c:v>
                </c:pt>
                <c:pt idx="17494" formatCode="0.00E+00">
                  <c:v>-0.32596199999999997</c:v>
                </c:pt>
                <c:pt idx="17495" formatCode="0.00E+00">
                  <c:v>-0.32751799999999998</c:v>
                </c:pt>
                <c:pt idx="17496" formatCode="0.00E+00">
                  <c:v>-0.328984</c:v>
                </c:pt>
                <c:pt idx="17497" formatCode="0.00E+00">
                  <c:v>-0.33035700000000001</c:v>
                </c:pt>
                <c:pt idx="17498" formatCode="0.00E+00">
                  <c:v>-0.33163399999999998</c:v>
                </c:pt>
                <c:pt idx="17499" formatCode="0.00E+00">
                  <c:v>-0.332818</c:v>
                </c:pt>
                <c:pt idx="17500" formatCode="0.00E+00">
                  <c:v>-0.33391700000000002</c:v>
                </c:pt>
                <c:pt idx="17501" formatCode="0.00E+00">
                  <c:v>-0.33493899999999999</c:v>
                </c:pt>
                <c:pt idx="17502" formatCode="0.00E+00">
                  <c:v>-0.33588099999999999</c:v>
                </c:pt>
                <c:pt idx="17503">
                  <c:v>-0.33674300000000001</c:v>
                </c:pt>
                <c:pt idx="17504">
                  <c:v>-0.33752599999999999</c:v>
                </c:pt>
                <c:pt idx="17505">
                  <c:v>-0.33822799999999997</c:v>
                </c:pt>
                <c:pt idx="17506">
                  <c:v>-0.33884399999999998</c:v>
                </c:pt>
                <c:pt idx="17507">
                  <c:v>-0.33937499999999998</c:v>
                </c:pt>
                <c:pt idx="17508">
                  <c:v>-0.33982099999999998</c:v>
                </c:pt>
                <c:pt idx="17509">
                  <c:v>-0.34017700000000001</c:v>
                </c:pt>
                <c:pt idx="17510">
                  <c:v>-0.34044200000000002</c:v>
                </c:pt>
                <c:pt idx="17511">
                  <c:v>-0.34062500000000001</c:v>
                </c:pt>
                <c:pt idx="17512">
                  <c:v>-0.34073399999999998</c:v>
                </c:pt>
                <c:pt idx="17513">
                  <c:v>-0.34076499999999998</c:v>
                </c:pt>
                <c:pt idx="17514">
                  <c:v>-0.34071000000000001</c:v>
                </c:pt>
                <c:pt idx="17515">
                  <c:v>-0.340563</c:v>
                </c:pt>
                <c:pt idx="17516">
                  <c:v>-0.34031699999999998</c:v>
                </c:pt>
                <c:pt idx="17517">
                  <c:v>-0.33996500000000002</c:v>
                </c:pt>
                <c:pt idx="17518">
                  <c:v>-0.33950599999999997</c:v>
                </c:pt>
                <c:pt idx="17519">
                  <c:v>-0.33894600000000003</c:v>
                </c:pt>
                <c:pt idx="17520">
                  <c:v>-0.33829100000000001</c:v>
                </c:pt>
                <c:pt idx="17521">
                  <c:v>-0.337534</c:v>
                </c:pt>
                <c:pt idx="17522">
                  <c:v>-0.33665800000000001</c:v>
                </c:pt>
                <c:pt idx="17523">
                  <c:v>-0.33564500000000003</c:v>
                </c:pt>
                <c:pt idx="17524">
                  <c:v>-0.33449499999999999</c:v>
                </c:pt>
                <c:pt idx="17525" formatCode="0.00E+00">
                  <c:v>-0.33322299999999999</c:v>
                </c:pt>
                <c:pt idx="17526" formatCode="0.00E+00">
                  <c:v>-0.33184799999999998</c:v>
                </c:pt>
                <c:pt idx="17527" formatCode="0.00E+00">
                  <c:v>-0.33038000000000001</c:v>
                </c:pt>
                <c:pt idx="17528" formatCode="0.00E+00">
                  <c:v>-0.32882600000000001</c:v>
                </c:pt>
                <c:pt idx="17529" formatCode="0.00E+00">
                  <c:v>-0.32718599999999998</c:v>
                </c:pt>
                <c:pt idx="17530" formatCode="0.00E+00">
                  <c:v>-0.325463</c:v>
                </c:pt>
                <c:pt idx="17531" formatCode="0.00E+00">
                  <c:v>-0.32365500000000003</c:v>
                </c:pt>
                <c:pt idx="17532" formatCode="0.00E+00">
                  <c:v>-0.32175700000000002</c:v>
                </c:pt>
                <c:pt idx="17533" formatCode="0.00E+00">
                  <c:v>-0.31977100000000003</c:v>
                </c:pt>
                <c:pt idx="17534" formatCode="0.00E+00">
                  <c:v>-0.31770300000000001</c:v>
                </c:pt>
                <c:pt idx="17535" formatCode="0.00E+00">
                  <c:v>-0.31555899999999998</c:v>
                </c:pt>
                <c:pt idx="17536" formatCode="0.00E+00">
                  <c:v>-0.31334099999999998</c:v>
                </c:pt>
                <c:pt idx="17537" formatCode="0.00E+00">
                  <c:v>-0.31105100000000002</c:v>
                </c:pt>
                <c:pt idx="17538">
                  <c:v>-0.30868899999999999</c:v>
                </c:pt>
                <c:pt idx="17539">
                  <c:v>-0.30624899999999999</c:v>
                </c:pt>
                <c:pt idx="17540">
                  <c:v>-0.30371700000000001</c:v>
                </c:pt>
                <c:pt idx="17541">
                  <c:v>-0.30108800000000002</c:v>
                </c:pt>
                <c:pt idx="17542">
                  <c:v>-0.29836299999999999</c:v>
                </c:pt>
                <c:pt idx="17543">
                  <c:v>-0.29554399999999997</c:v>
                </c:pt>
                <c:pt idx="17544">
                  <c:v>-0.29263600000000001</c:v>
                </c:pt>
                <c:pt idx="17545">
                  <c:v>-0.28964400000000001</c:v>
                </c:pt>
                <c:pt idx="17546">
                  <c:v>-0.28656300000000001</c:v>
                </c:pt>
                <c:pt idx="17547">
                  <c:v>-0.28339799999999998</c:v>
                </c:pt>
                <c:pt idx="17548">
                  <c:v>-0.28015899999999999</c:v>
                </c:pt>
                <c:pt idx="17549">
                  <c:v>-0.27685599999999999</c:v>
                </c:pt>
                <c:pt idx="17550">
                  <c:v>-0.27348800000000001</c:v>
                </c:pt>
                <c:pt idx="17551">
                  <c:v>-0.27005000000000001</c:v>
                </c:pt>
                <c:pt idx="17552">
                  <c:v>-0.26654299999999997</c:v>
                </c:pt>
                <c:pt idx="17553">
                  <c:v>-0.26296900000000001</c:v>
                </c:pt>
                <c:pt idx="17554">
                  <c:v>-0.25933299999999998</c:v>
                </c:pt>
                <c:pt idx="17555">
                  <c:v>-0.25564399999999998</c:v>
                </c:pt>
                <c:pt idx="17556">
                  <c:v>-0.25190699999999999</c:v>
                </c:pt>
                <c:pt idx="17557">
                  <c:v>-0.24812100000000001</c:v>
                </c:pt>
                <c:pt idx="17558">
                  <c:v>-0.244287</c:v>
                </c:pt>
                <c:pt idx="17559">
                  <c:v>-0.24041599999999999</c:v>
                </c:pt>
                <c:pt idx="17560">
                  <c:v>-0.236513</c:v>
                </c:pt>
                <c:pt idx="17561">
                  <c:v>-0.23258200000000001</c:v>
                </c:pt>
                <c:pt idx="17562">
                  <c:v>-0.228631</c:v>
                </c:pt>
                <c:pt idx="17563">
                  <c:v>-0.22467200000000001</c:v>
                </c:pt>
                <c:pt idx="17564">
                  <c:v>-0.22070799999999999</c:v>
                </c:pt>
                <c:pt idx="17565">
                  <c:v>-0.21673899999999999</c:v>
                </c:pt>
                <c:pt idx="17566">
                  <c:v>-0.21277399999999999</c:v>
                </c:pt>
                <c:pt idx="17567">
                  <c:v>-0.20882300000000001</c:v>
                </c:pt>
                <c:pt idx="17568">
                  <c:v>-0.20488200000000001</c:v>
                </c:pt>
                <c:pt idx="17569">
                  <c:v>-0.20094000000000001</c:v>
                </c:pt>
                <c:pt idx="17570">
                  <c:v>-0.19699900000000001</c:v>
                </c:pt>
                <c:pt idx="17571">
                  <c:v>-0.19307199999999999</c:v>
                </c:pt>
                <c:pt idx="17572">
                  <c:v>-0.189163</c:v>
                </c:pt>
                <c:pt idx="17573">
                  <c:v>-0.18526699999999999</c:v>
                </c:pt>
                <c:pt idx="17574">
                  <c:v>-0.18138000000000001</c:v>
                </c:pt>
                <c:pt idx="17575">
                  <c:v>-0.17749799999999999</c:v>
                </c:pt>
                <c:pt idx="17576">
                  <c:v>-0.17361499999999999</c:v>
                </c:pt>
                <c:pt idx="17577">
                  <c:v>-0.169735</c:v>
                </c:pt>
                <c:pt idx="17578">
                  <c:v>-0.16587199999999999</c:v>
                </c:pt>
                <c:pt idx="17579">
                  <c:v>-0.162049</c:v>
                </c:pt>
                <c:pt idx="17580">
                  <c:v>-0.158272</c:v>
                </c:pt>
                <c:pt idx="17581">
                  <c:v>-0.15453900000000001</c:v>
                </c:pt>
                <c:pt idx="17582">
                  <c:v>-0.150836</c:v>
                </c:pt>
                <c:pt idx="17583">
                  <c:v>-0.14715800000000001</c:v>
                </c:pt>
                <c:pt idx="17584">
                  <c:v>-0.143511</c:v>
                </c:pt>
                <c:pt idx="17585">
                  <c:v>-0.139901</c:v>
                </c:pt>
                <c:pt idx="17586">
                  <c:v>-0.136326</c:v>
                </c:pt>
                <c:pt idx="17587">
                  <c:v>-0.13279299999999999</c:v>
                </c:pt>
                <c:pt idx="17588">
                  <c:v>-0.12931599999999999</c:v>
                </c:pt>
                <c:pt idx="17589">
                  <c:v>-0.12590799999999999</c:v>
                </c:pt>
                <c:pt idx="17590">
                  <c:v>-0.12257800000000001</c:v>
                </c:pt>
                <c:pt idx="17591">
                  <c:v>-0.119325</c:v>
                </c:pt>
                <c:pt idx="17592">
                  <c:v>-0.116143</c:v>
                </c:pt>
                <c:pt idx="17593">
                  <c:v>-0.11303100000000001</c:v>
                </c:pt>
                <c:pt idx="17594">
                  <c:v>-0.109995</c:v>
                </c:pt>
                <c:pt idx="17595">
                  <c:v>-0.107041</c:v>
                </c:pt>
                <c:pt idx="17596">
                  <c:v>-0.104174</c:v>
                </c:pt>
                <c:pt idx="17597">
                  <c:v>-0.101395</c:v>
                </c:pt>
                <c:pt idx="17598">
                  <c:v>-9.8705200000000007E-2</c:v>
                </c:pt>
                <c:pt idx="17599">
                  <c:v>-9.61061E-2</c:v>
                </c:pt>
                <c:pt idx="17600">
                  <c:v>-9.3593399999999993E-2</c:v>
                </c:pt>
                <c:pt idx="17601">
                  <c:v>-9.1163800000000003E-2</c:v>
                </c:pt>
                <c:pt idx="17602">
                  <c:v>-8.8812000000000002E-2</c:v>
                </c:pt>
                <c:pt idx="17603">
                  <c:v>-8.6530999999999997E-2</c:v>
                </c:pt>
                <c:pt idx="17604">
                  <c:v>-8.4316299999999997E-2</c:v>
                </c:pt>
                <c:pt idx="17605">
                  <c:v>-8.2167500000000004E-2</c:v>
                </c:pt>
                <c:pt idx="17606">
                  <c:v>-8.0090800000000004E-2</c:v>
                </c:pt>
                <c:pt idx="17607">
                  <c:v>-7.81004E-2</c:v>
                </c:pt>
                <c:pt idx="17608">
                  <c:v>-7.6207300000000006E-2</c:v>
                </c:pt>
                <c:pt idx="17609">
                  <c:v>-7.4407200000000007E-2</c:v>
                </c:pt>
                <c:pt idx="17610">
                  <c:v>-7.2685899999999998E-2</c:v>
                </c:pt>
                <c:pt idx="17611">
                  <c:v>-7.1037100000000006E-2</c:v>
                </c:pt>
                <c:pt idx="17612">
                  <c:v>-6.9464700000000004E-2</c:v>
                </c:pt>
                <c:pt idx="17613">
                  <c:v>-6.7973699999999998E-2</c:v>
                </c:pt>
                <c:pt idx="17614">
                  <c:v>-6.6567799999999996E-2</c:v>
                </c:pt>
                <c:pt idx="17615">
                  <c:v>-6.5249600000000005E-2</c:v>
                </c:pt>
                <c:pt idx="17616">
                  <c:v>-6.40183E-2</c:v>
                </c:pt>
                <c:pt idx="17617">
                  <c:v>-6.2873399999999996E-2</c:v>
                </c:pt>
                <c:pt idx="17618">
                  <c:v>-6.1816500000000003E-2</c:v>
                </c:pt>
                <c:pt idx="17619">
                  <c:v>-6.0849500000000001E-2</c:v>
                </c:pt>
                <c:pt idx="17620">
                  <c:v>-5.9970799999999998E-2</c:v>
                </c:pt>
                <c:pt idx="17621">
                  <c:v>-5.9179599999999999E-2</c:v>
                </c:pt>
                <c:pt idx="17622">
                  <c:v>-5.8480900000000002E-2</c:v>
                </c:pt>
                <c:pt idx="17623">
                  <c:v>-5.7882099999999999E-2</c:v>
                </c:pt>
                <c:pt idx="17624">
                  <c:v>-5.7381700000000001E-2</c:v>
                </c:pt>
                <c:pt idx="17625">
                  <c:v>-5.6968600000000001E-2</c:v>
                </c:pt>
                <c:pt idx="17626">
                  <c:v>-5.6632000000000002E-2</c:v>
                </c:pt>
                <c:pt idx="17627">
                  <c:v>-5.6367E-2</c:v>
                </c:pt>
                <c:pt idx="17628">
                  <c:v>-5.61761E-2</c:v>
                </c:pt>
                <c:pt idx="17629">
                  <c:v>-5.6064900000000001E-2</c:v>
                </c:pt>
                <c:pt idx="17630">
                  <c:v>-5.6034800000000003E-2</c:v>
                </c:pt>
                <c:pt idx="17631">
                  <c:v>-5.6085299999999998E-2</c:v>
                </c:pt>
                <c:pt idx="17632">
                  <c:v>-5.6215500000000002E-2</c:v>
                </c:pt>
                <c:pt idx="17633">
                  <c:v>-5.6419999999999998E-2</c:v>
                </c:pt>
                <c:pt idx="17634">
                  <c:v>-5.6690900000000002E-2</c:v>
                </c:pt>
                <c:pt idx="17635">
                  <c:v>-5.7023299999999999E-2</c:v>
                </c:pt>
                <c:pt idx="17636">
                  <c:v>-5.7413199999999998E-2</c:v>
                </c:pt>
                <c:pt idx="17637">
                  <c:v>-5.7855700000000003E-2</c:v>
                </c:pt>
                <c:pt idx="17638">
                  <c:v>-5.8348200000000003E-2</c:v>
                </c:pt>
                <c:pt idx="17639">
                  <c:v>-5.88944E-2</c:v>
                </c:pt>
                <c:pt idx="17640">
                  <c:v>-5.9503199999999999E-2</c:v>
                </c:pt>
                <c:pt idx="17641">
                  <c:v>-6.0178700000000002E-2</c:v>
                </c:pt>
                <c:pt idx="17642">
                  <c:v>-6.0919000000000001E-2</c:v>
                </c:pt>
                <c:pt idx="17643">
                  <c:v>-6.1722300000000001E-2</c:v>
                </c:pt>
                <c:pt idx="17644">
                  <c:v>-6.2587799999999999E-2</c:v>
                </c:pt>
                <c:pt idx="17645">
                  <c:v>-6.3513600000000003E-2</c:v>
                </c:pt>
                <c:pt idx="17646">
                  <c:v>-6.4496200000000004E-2</c:v>
                </c:pt>
                <c:pt idx="17647">
                  <c:v>-6.5532999999999994E-2</c:v>
                </c:pt>
                <c:pt idx="17648">
                  <c:v>-6.66297E-2</c:v>
                </c:pt>
                <c:pt idx="17649">
                  <c:v>-6.7793999999999993E-2</c:v>
                </c:pt>
                <c:pt idx="17650">
                  <c:v>-6.9024199999999994E-2</c:v>
                </c:pt>
                <c:pt idx="17651">
                  <c:v>-7.0314000000000002E-2</c:v>
                </c:pt>
                <c:pt idx="17652">
                  <c:v>-7.1661799999999998E-2</c:v>
                </c:pt>
                <c:pt idx="17653">
                  <c:v>-7.3066099999999995E-2</c:v>
                </c:pt>
                <c:pt idx="17654">
                  <c:v>-7.4521799999999999E-2</c:v>
                </c:pt>
                <c:pt idx="17655">
                  <c:v>-7.6028200000000004E-2</c:v>
                </c:pt>
                <c:pt idx="17656">
                  <c:v>-7.7589199999999997E-2</c:v>
                </c:pt>
                <c:pt idx="17657">
                  <c:v>-7.9203200000000001E-2</c:v>
                </c:pt>
                <c:pt idx="17658">
                  <c:v>-8.0864099999999994E-2</c:v>
                </c:pt>
                <c:pt idx="17659">
                  <c:v>-8.2568600000000006E-2</c:v>
                </c:pt>
                <c:pt idx="17660">
                  <c:v>-8.43169E-2</c:v>
                </c:pt>
                <c:pt idx="17661">
                  <c:v>-8.6107199999999995E-2</c:v>
                </c:pt>
                <c:pt idx="17662">
                  <c:v>-8.7935899999999997E-2</c:v>
                </c:pt>
                <c:pt idx="17663">
                  <c:v>-8.9802800000000002E-2</c:v>
                </c:pt>
                <c:pt idx="17664">
                  <c:v>-9.171E-2</c:v>
                </c:pt>
                <c:pt idx="17665">
                  <c:v>-9.3658000000000005E-2</c:v>
                </c:pt>
                <c:pt idx="17666">
                  <c:v>-9.5646400000000006E-2</c:v>
                </c:pt>
                <c:pt idx="17667">
                  <c:v>-9.7672300000000004E-2</c:v>
                </c:pt>
                <c:pt idx="17668" formatCode="0.00E+00">
                  <c:v>-9.9728800000000006E-2</c:v>
                </c:pt>
                <c:pt idx="17669" formatCode="0.00E+00">
                  <c:v>-0.101809</c:v>
                </c:pt>
                <c:pt idx="17670" formatCode="0.00E+00">
                  <c:v>-0.103911</c:v>
                </c:pt>
                <c:pt idx="17671" formatCode="0.00E+00">
                  <c:v>-0.106043</c:v>
                </c:pt>
                <c:pt idx="17672" formatCode="0.00E+00">
                  <c:v>-0.10821600000000001</c:v>
                </c:pt>
                <c:pt idx="17673" formatCode="0.00E+00">
                  <c:v>-0.11043</c:v>
                </c:pt>
                <c:pt idx="17674" formatCode="0.00E+00">
                  <c:v>-0.11268</c:v>
                </c:pt>
                <c:pt idx="17675" formatCode="0.00E+00">
                  <c:v>-0.114964</c:v>
                </c:pt>
                <c:pt idx="17676" formatCode="0.00E+00">
                  <c:v>-0.11729000000000001</c:v>
                </c:pt>
                <c:pt idx="17677" formatCode="0.00E+00">
                  <c:v>-0.119648</c:v>
                </c:pt>
                <c:pt idx="17678" formatCode="0.00E+00">
                  <c:v>-0.121978</c:v>
                </c:pt>
                <c:pt idx="17679" formatCode="0.00E+00">
                  <c:v>-0.124264</c:v>
                </c:pt>
                <c:pt idx="17680" formatCode="0.00E+00">
                  <c:v>-0.12657399999999999</c:v>
                </c:pt>
                <c:pt idx="17681" formatCode="0.00E+00">
                  <c:v>-0.12893099999999999</c:v>
                </c:pt>
                <c:pt idx="17682" formatCode="0.00E+00">
                  <c:v>-0.131298</c:v>
                </c:pt>
                <c:pt idx="17683" formatCode="0.00E+00">
                  <c:v>-0.13367499999999999</c:v>
                </c:pt>
                <c:pt idx="17684" formatCode="0.00E+00">
                  <c:v>-0.13607900000000001</c:v>
                </c:pt>
                <c:pt idx="17685" formatCode="0.00E+00">
                  <c:v>-0.138512</c:v>
                </c:pt>
                <c:pt idx="17686" formatCode="0.00E+00">
                  <c:v>-0.14096900000000001</c:v>
                </c:pt>
                <c:pt idx="17687" formatCode="0.00E+00">
                  <c:v>-0.14344199999999999</c:v>
                </c:pt>
                <c:pt idx="17688" formatCode="0.00E+00">
                  <c:v>-0.145927</c:v>
                </c:pt>
                <c:pt idx="17689" formatCode="0.00E+00">
                  <c:v>-0.148425</c:v>
                </c:pt>
                <c:pt idx="17690" formatCode="0.00E+00">
                  <c:v>-0.15093500000000001</c:v>
                </c:pt>
                <c:pt idx="17691" formatCode="0.00E+00">
                  <c:v>-0.15346000000000001</c:v>
                </c:pt>
                <c:pt idx="17692" formatCode="0.00E+00">
                  <c:v>-0.155998</c:v>
                </c:pt>
                <c:pt idx="17693" formatCode="0.00E+00">
                  <c:v>-0.15854599999999999</c:v>
                </c:pt>
                <c:pt idx="17694" formatCode="0.00E+00">
                  <c:v>-0.16109599999999999</c:v>
                </c:pt>
                <c:pt idx="17695" formatCode="0.00E+00">
                  <c:v>-0.16364999999999999</c:v>
                </c:pt>
                <c:pt idx="17696" formatCode="0.00E+00">
                  <c:v>-0.16621</c:v>
                </c:pt>
                <c:pt idx="17697" formatCode="0.00E+00">
                  <c:v>-0.16877800000000001</c:v>
                </c:pt>
                <c:pt idx="17698" formatCode="0.00E+00">
                  <c:v>-0.171351</c:v>
                </c:pt>
                <c:pt idx="17699" formatCode="0.00E+00">
                  <c:v>-0.173929</c:v>
                </c:pt>
                <c:pt idx="17700" formatCode="0.00E+00">
                  <c:v>-0.176513</c:v>
                </c:pt>
                <c:pt idx="17701" formatCode="0.00E+00">
                  <c:v>-0.17910499999999999</c:v>
                </c:pt>
                <c:pt idx="17702" formatCode="0.00E+00">
                  <c:v>-0.181696</c:v>
                </c:pt>
                <c:pt idx="17703" formatCode="0.00E+00">
                  <c:v>-0.18428</c:v>
                </c:pt>
                <c:pt idx="17704" formatCode="0.00E+00">
                  <c:v>-0.18685499999999999</c:v>
                </c:pt>
                <c:pt idx="17705" formatCode="0.00E+00">
                  <c:v>-0.18942400000000001</c:v>
                </c:pt>
                <c:pt idx="17706" formatCode="0.00E+00">
                  <c:v>-0.19198499999999999</c:v>
                </c:pt>
                <c:pt idx="17707" formatCode="0.00E+00">
                  <c:v>-0.19453400000000001</c:v>
                </c:pt>
                <c:pt idx="17708" formatCode="0.00E+00">
                  <c:v>-0.197071</c:v>
                </c:pt>
                <c:pt idx="17709" formatCode="0.00E+00">
                  <c:v>-0.199598</c:v>
                </c:pt>
                <c:pt idx="17710" formatCode="0.00E+00">
                  <c:v>-0.20211299999999999</c:v>
                </c:pt>
                <c:pt idx="17711" formatCode="0.00E+00">
                  <c:v>-0.20460800000000001</c:v>
                </c:pt>
                <c:pt idx="17712" formatCode="0.00E+00">
                  <c:v>-0.20707200000000001</c:v>
                </c:pt>
                <c:pt idx="17713" formatCode="0.00E+00">
                  <c:v>-0.20949400000000001</c:v>
                </c:pt>
                <c:pt idx="17714" formatCode="0.00E+00">
                  <c:v>-0.21187</c:v>
                </c:pt>
                <c:pt idx="17715" formatCode="0.00E+00">
                  <c:v>-0.21420400000000001</c:v>
                </c:pt>
                <c:pt idx="17716" formatCode="0.00E+00">
                  <c:v>-0.21650900000000001</c:v>
                </c:pt>
                <c:pt idx="17717" formatCode="0.00E+00">
                  <c:v>-0.21878900000000001</c:v>
                </c:pt>
                <c:pt idx="17718" formatCode="0.00E+00">
                  <c:v>-0.22104099999999999</c:v>
                </c:pt>
                <c:pt idx="17719" formatCode="0.00E+00">
                  <c:v>-0.223251</c:v>
                </c:pt>
                <c:pt idx="17720" formatCode="0.00E+00">
                  <c:v>-0.22540299999999999</c:v>
                </c:pt>
                <c:pt idx="17721" formatCode="0.00E+00">
                  <c:v>-0.227488</c:v>
                </c:pt>
                <c:pt idx="17722" formatCode="0.00E+00">
                  <c:v>-0.22950100000000001</c:v>
                </c:pt>
                <c:pt idx="17723" formatCode="0.00E+00">
                  <c:v>-0.231436</c:v>
                </c:pt>
                <c:pt idx="17724" formatCode="0.00E+00">
                  <c:v>-0.233288</c:v>
                </c:pt>
                <c:pt idx="17725" formatCode="0.00E+00">
                  <c:v>-0.23506199999999999</c:v>
                </c:pt>
                <c:pt idx="17726" formatCode="0.00E+00">
                  <c:v>-0.236761</c:v>
                </c:pt>
                <c:pt idx="17727" formatCode="0.00E+00">
                  <c:v>-0.23838400000000001</c:v>
                </c:pt>
                <c:pt idx="17728" formatCode="0.00E+00">
                  <c:v>-0.239928</c:v>
                </c:pt>
                <c:pt idx="17729" formatCode="0.00E+00">
                  <c:v>-0.241392</c:v>
                </c:pt>
                <c:pt idx="17730" formatCode="0.00E+00">
                  <c:v>-0.24277499999999999</c:v>
                </c:pt>
                <c:pt idx="17731" formatCode="0.00E+00">
                  <c:v>-0.24407899999999999</c:v>
                </c:pt>
                <c:pt idx="17732" formatCode="0.00E+00">
                  <c:v>-0.245309</c:v>
                </c:pt>
                <c:pt idx="17733" formatCode="0.00E+00">
                  <c:v>-0.24646499999999999</c:v>
                </c:pt>
                <c:pt idx="17734" formatCode="0.00E+00">
                  <c:v>-0.24754300000000001</c:v>
                </c:pt>
                <c:pt idx="17735" formatCode="0.00E+00">
                  <c:v>-0.24853700000000001</c:v>
                </c:pt>
                <c:pt idx="17736" formatCode="0.00E+00">
                  <c:v>-0.249447</c:v>
                </c:pt>
                <c:pt idx="17737">
                  <c:v>-0.25026900000000002</c:v>
                </c:pt>
                <c:pt idx="17738">
                  <c:v>-0.25098999999999999</c:v>
                </c:pt>
                <c:pt idx="17739">
                  <c:v>-0.25159999999999999</c:v>
                </c:pt>
                <c:pt idx="17740">
                  <c:v>-0.25209300000000001</c:v>
                </c:pt>
                <c:pt idx="17741">
                  <c:v>-0.252467</c:v>
                </c:pt>
                <c:pt idx="17742">
                  <c:v>-0.25272299999999998</c:v>
                </c:pt>
                <c:pt idx="17743">
                  <c:v>-0.252859</c:v>
                </c:pt>
                <c:pt idx="17744">
                  <c:v>-0.25286799999999998</c:v>
                </c:pt>
                <c:pt idx="17745">
                  <c:v>-0.252743</c:v>
                </c:pt>
                <c:pt idx="17746">
                  <c:v>-0.25247799999999998</c:v>
                </c:pt>
                <c:pt idx="17747">
                  <c:v>-0.25206099999999998</c:v>
                </c:pt>
                <c:pt idx="17748">
                  <c:v>-0.25149100000000002</c:v>
                </c:pt>
                <c:pt idx="17749">
                  <c:v>-0.25077700000000003</c:v>
                </c:pt>
                <c:pt idx="17750">
                  <c:v>-0.24993399999999999</c:v>
                </c:pt>
                <c:pt idx="17751">
                  <c:v>-0.248971</c:v>
                </c:pt>
                <c:pt idx="17752">
                  <c:v>-0.247886</c:v>
                </c:pt>
                <c:pt idx="17753">
                  <c:v>-0.24667500000000001</c:v>
                </c:pt>
                <c:pt idx="17754">
                  <c:v>-0.24534600000000001</c:v>
                </c:pt>
                <c:pt idx="17755">
                  <c:v>-0.24390800000000001</c:v>
                </c:pt>
                <c:pt idx="17756">
                  <c:v>-0.24235899999999999</c:v>
                </c:pt>
                <c:pt idx="17757">
                  <c:v>-0.24069699999999999</c:v>
                </c:pt>
                <c:pt idx="17758">
                  <c:v>-0.238922</c:v>
                </c:pt>
                <c:pt idx="17759">
                  <c:v>-0.23703199999999999</c:v>
                </c:pt>
                <c:pt idx="17760">
                  <c:v>-0.23502500000000001</c:v>
                </c:pt>
                <c:pt idx="17761">
                  <c:v>-0.2329</c:v>
                </c:pt>
                <c:pt idx="17762">
                  <c:v>-0.230654</c:v>
                </c:pt>
                <c:pt idx="17763">
                  <c:v>-0.22828499999999999</c:v>
                </c:pt>
                <c:pt idx="17764">
                  <c:v>-0.225797</c:v>
                </c:pt>
                <c:pt idx="17765">
                  <c:v>-0.22316800000000001</c:v>
                </c:pt>
                <c:pt idx="17766">
                  <c:v>-0.220361</c:v>
                </c:pt>
                <c:pt idx="17767">
                  <c:v>-0.21740599999999999</c:v>
                </c:pt>
                <c:pt idx="17768">
                  <c:v>-0.21435899999999999</c:v>
                </c:pt>
                <c:pt idx="17769">
                  <c:v>-0.21120800000000001</c:v>
                </c:pt>
                <c:pt idx="17770">
                  <c:v>-0.20793400000000001</c:v>
                </c:pt>
                <c:pt idx="17771">
                  <c:v>-0.20454600000000001</c:v>
                </c:pt>
                <c:pt idx="17772">
                  <c:v>-0.201046</c:v>
                </c:pt>
                <c:pt idx="17773">
                  <c:v>-0.197434</c:v>
                </c:pt>
                <c:pt idx="17774">
                  <c:v>-0.193712</c:v>
                </c:pt>
                <c:pt idx="17775">
                  <c:v>-0.18987899999999999</c:v>
                </c:pt>
                <c:pt idx="17776">
                  <c:v>-0.18593399999999999</c:v>
                </c:pt>
                <c:pt idx="17777">
                  <c:v>-0.18188199999999999</c:v>
                </c:pt>
                <c:pt idx="17778">
                  <c:v>-0.177735</c:v>
                </c:pt>
                <c:pt idx="17779">
                  <c:v>-0.17349999999999999</c:v>
                </c:pt>
                <c:pt idx="17780">
                  <c:v>-0.169185</c:v>
                </c:pt>
                <c:pt idx="17781">
                  <c:v>-0.164795</c:v>
                </c:pt>
                <c:pt idx="17782">
                  <c:v>-0.160333</c:v>
                </c:pt>
                <c:pt idx="17783">
                  <c:v>-0.155807</c:v>
                </c:pt>
                <c:pt idx="17784">
                  <c:v>-0.151227</c:v>
                </c:pt>
                <c:pt idx="17785">
                  <c:v>-0.14660100000000001</c:v>
                </c:pt>
                <c:pt idx="17786">
                  <c:v>-0.141933</c:v>
                </c:pt>
                <c:pt idx="17787">
                  <c:v>-0.13722200000000001</c:v>
                </c:pt>
                <c:pt idx="17788">
                  <c:v>-0.132467</c:v>
                </c:pt>
                <c:pt idx="17789">
                  <c:v>-0.12767200000000001</c:v>
                </c:pt>
                <c:pt idx="17790">
                  <c:v>-0.12284299999999999</c:v>
                </c:pt>
                <c:pt idx="17791">
                  <c:v>-0.117989</c:v>
                </c:pt>
                <c:pt idx="17792">
                  <c:v>-0.11311499999999999</c:v>
                </c:pt>
                <c:pt idx="17793">
                  <c:v>-0.108224</c:v>
                </c:pt>
                <c:pt idx="17794">
                  <c:v>-0.103312</c:v>
                </c:pt>
                <c:pt idx="17795">
                  <c:v>-9.8382999999999998E-2</c:v>
                </c:pt>
                <c:pt idx="17796">
                  <c:v>-9.3440999999999996E-2</c:v>
                </c:pt>
                <c:pt idx="17797">
                  <c:v>-8.8487700000000002E-2</c:v>
                </c:pt>
                <c:pt idx="17798">
                  <c:v>-8.3520499999999998E-2</c:v>
                </c:pt>
                <c:pt idx="17799">
                  <c:v>-7.8542799999999996E-2</c:v>
                </c:pt>
                <c:pt idx="17800">
                  <c:v>-7.3563100000000006E-2</c:v>
                </c:pt>
                <c:pt idx="17801">
                  <c:v>-6.8588099999999999E-2</c:v>
                </c:pt>
                <c:pt idx="17802">
                  <c:v>-6.3624299999999995E-2</c:v>
                </c:pt>
                <c:pt idx="17803">
                  <c:v>-5.86811E-2</c:v>
                </c:pt>
                <c:pt idx="17804">
                  <c:v>-5.3768200000000002E-2</c:v>
                </c:pt>
                <c:pt idx="17805">
                  <c:v>-4.8889700000000001E-2</c:v>
                </c:pt>
                <c:pt idx="17806">
                  <c:v>-4.4046399999999999E-2</c:v>
                </c:pt>
                <c:pt idx="17807">
                  <c:v>-3.9240499999999998E-2</c:v>
                </c:pt>
                <c:pt idx="17808">
                  <c:v>-3.4478399999999999E-2</c:v>
                </c:pt>
                <c:pt idx="17809">
                  <c:v>-2.9769400000000001E-2</c:v>
                </c:pt>
                <c:pt idx="17810">
                  <c:v>-2.51212E-2</c:v>
                </c:pt>
                <c:pt idx="17811">
                  <c:v>-2.0537799999999998E-2</c:v>
                </c:pt>
                <c:pt idx="17812">
                  <c:v>-1.60228E-2</c:v>
                </c:pt>
                <c:pt idx="17813">
                  <c:v>-1.1583599999999999E-2</c:v>
                </c:pt>
                <c:pt idx="17814" formatCode="0.00E+00">
                  <c:v>-7.2280399999999998E-3</c:v>
                </c:pt>
                <c:pt idx="17815" formatCode="0.00E+00">
                  <c:v>-2.9600400000000002E-3</c:v>
                </c:pt>
                <c:pt idx="17816" formatCode="0.00E+00">
                  <c:v>1.2181200000000001E-3</c:v>
                </c:pt>
                <c:pt idx="17817" formatCode="0.00E+00">
                  <c:v>5.2992200000000003E-3</c:v>
                </c:pt>
                <c:pt idx="17818" formatCode="0.00E+00">
                  <c:v>9.2711700000000005E-3</c:v>
                </c:pt>
                <c:pt idx="17819">
                  <c:v>1.3125E-2</c:v>
                </c:pt>
                <c:pt idx="17820">
                  <c:v>1.6857199999999999E-2</c:v>
                </c:pt>
                <c:pt idx="17821">
                  <c:v>2.0465000000000001E-2</c:v>
                </c:pt>
                <c:pt idx="17822">
                  <c:v>2.3944300000000002E-2</c:v>
                </c:pt>
                <c:pt idx="17823">
                  <c:v>2.7292299999999999E-2</c:v>
                </c:pt>
                <c:pt idx="17824">
                  <c:v>3.05122E-2</c:v>
                </c:pt>
                <c:pt idx="17825">
                  <c:v>3.36078E-2</c:v>
                </c:pt>
                <c:pt idx="17826">
                  <c:v>3.6577600000000002E-2</c:v>
                </c:pt>
                <c:pt idx="17827">
                  <c:v>3.9413999999999998E-2</c:v>
                </c:pt>
                <c:pt idx="17828">
                  <c:v>4.21061E-2</c:v>
                </c:pt>
                <c:pt idx="17829">
                  <c:v>4.4645299999999999E-2</c:v>
                </c:pt>
                <c:pt idx="17830">
                  <c:v>4.7030700000000002E-2</c:v>
                </c:pt>
                <c:pt idx="17831">
                  <c:v>4.92656E-2</c:v>
                </c:pt>
                <c:pt idx="17832">
                  <c:v>5.1350699999999999E-2</c:v>
                </c:pt>
                <c:pt idx="17833">
                  <c:v>5.3282499999999997E-2</c:v>
                </c:pt>
                <c:pt idx="17834">
                  <c:v>5.5054899999999997E-2</c:v>
                </c:pt>
                <c:pt idx="17835">
                  <c:v>5.6662700000000003E-2</c:v>
                </c:pt>
                <c:pt idx="17836">
                  <c:v>5.8102399999999998E-2</c:v>
                </c:pt>
                <c:pt idx="17837">
                  <c:v>5.9368499999999998E-2</c:v>
                </c:pt>
                <c:pt idx="17838">
                  <c:v>6.0454399999999998E-2</c:v>
                </c:pt>
                <c:pt idx="17839">
                  <c:v>6.1361800000000001E-2</c:v>
                </c:pt>
                <c:pt idx="17840">
                  <c:v>6.2099500000000002E-2</c:v>
                </c:pt>
                <c:pt idx="17841">
                  <c:v>6.2667500000000001E-2</c:v>
                </c:pt>
                <c:pt idx="17842">
                  <c:v>6.3055799999999995E-2</c:v>
                </c:pt>
                <c:pt idx="17843">
                  <c:v>6.32572E-2</c:v>
                </c:pt>
                <c:pt idx="17844">
                  <c:v>6.3273800000000005E-2</c:v>
                </c:pt>
                <c:pt idx="17845">
                  <c:v>6.3112199999999993E-2</c:v>
                </c:pt>
                <c:pt idx="17846">
                  <c:v>6.2776399999999996E-2</c:v>
                </c:pt>
                <c:pt idx="17847">
                  <c:v>6.2265399999999999E-2</c:v>
                </c:pt>
                <c:pt idx="17848">
                  <c:v>6.1577100000000003E-2</c:v>
                </c:pt>
                <c:pt idx="17849">
                  <c:v>6.0715600000000002E-2</c:v>
                </c:pt>
                <c:pt idx="17850">
                  <c:v>5.9689600000000002E-2</c:v>
                </c:pt>
                <c:pt idx="17851">
                  <c:v>5.8504899999999999E-2</c:v>
                </c:pt>
                <c:pt idx="17852">
                  <c:v>5.7159300000000003E-2</c:v>
                </c:pt>
                <c:pt idx="17853">
                  <c:v>5.5647599999999998E-2</c:v>
                </c:pt>
                <c:pt idx="17854">
                  <c:v>5.3968099999999998E-2</c:v>
                </c:pt>
                <c:pt idx="17855">
                  <c:v>5.2122099999999998E-2</c:v>
                </c:pt>
                <c:pt idx="17856">
                  <c:v>5.0111200000000002E-2</c:v>
                </c:pt>
                <c:pt idx="17857">
                  <c:v>4.7936899999999998E-2</c:v>
                </c:pt>
                <c:pt idx="17858">
                  <c:v>4.5602900000000002E-2</c:v>
                </c:pt>
                <c:pt idx="17859">
                  <c:v>4.3118299999999998E-2</c:v>
                </c:pt>
                <c:pt idx="17860">
                  <c:v>4.0493300000000003E-2</c:v>
                </c:pt>
                <c:pt idx="17861">
                  <c:v>3.7733599999999999E-2</c:v>
                </c:pt>
                <c:pt idx="17862">
                  <c:v>3.4840599999999999E-2</c:v>
                </c:pt>
                <c:pt idx="17863">
                  <c:v>3.1815700000000002E-2</c:v>
                </c:pt>
                <c:pt idx="17864">
                  <c:v>2.86625E-2</c:v>
                </c:pt>
                <c:pt idx="17865">
                  <c:v>2.53847E-2</c:v>
                </c:pt>
                <c:pt idx="17866">
                  <c:v>2.1984299999999998E-2</c:v>
                </c:pt>
                <c:pt idx="17867">
                  <c:v>1.84642E-2</c:v>
                </c:pt>
                <c:pt idx="17868">
                  <c:v>1.4827699999999999E-2</c:v>
                </c:pt>
                <c:pt idx="17869">
                  <c:v>1.10779E-2</c:v>
                </c:pt>
                <c:pt idx="17870" formatCode="0.00E+00">
                  <c:v>7.2166900000000004E-3</c:v>
                </c:pt>
                <c:pt idx="17871" formatCode="0.00E+00">
                  <c:v>3.24538E-3</c:v>
                </c:pt>
                <c:pt idx="17872" formatCode="0.00E+00">
                  <c:v>-8.3164600000000001E-4</c:v>
                </c:pt>
                <c:pt idx="17873" formatCode="0.00E+00">
                  <c:v>-5.0067200000000001E-3</c:v>
                </c:pt>
                <c:pt idx="17874" formatCode="0.00E+00">
                  <c:v>-9.2702099999999992E-3</c:v>
                </c:pt>
                <c:pt idx="17875">
                  <c:v>-1.36098E-2</c:v>
                </c:pt>
                <c:pt idx="17876">
                  <c:v>-1.80132E-2</c:v>
                </c:pt>
                <c:pt idx="17877">
                  <c:v>-2.2473300000000002E-2</c:v>
                </c:pt>
                <c:pt idx="17878">
                  <c:v>-2.6984500000000002E-2</c:v>
                </c:pt>
                <c:pt idx="17879">
                  <c:v>-3.1535399999999998E-2</c:v>
                </c:pt>
                <c:pt idx="17880">
                  <c:v>-3.6112400000000003E-2</c:v>
                </c:pt>
                <c:pt idx="17881">
                  <c:v>-4.07082E-2</c:v>
                </c:pt>
                <c:pt idx="17882">
                  <c:v>-4.5319400000000003E-2</c:v>
                </c:pt>
                <c:pt idx="17883">
                  <c:v>-4.9941300000000001E-2</c:v>
                </c:pt>
                <c:pt idx="17884">
                  <c:v>-5.4568199999999997E-2</c:v>
                </c:pt>
                <c:pt idx="17885">
                  <c:v>-5.9196400000000003E-2</c:v>
                </c:pt>
                <c:pt idx="17886">
                  <c:v>-6.3824000000000006E-2</c:v>
                </c:pt>
                <c:pt idx="17887">
                  <c:v>-6.8444599999999994E-2</c:v>
                </c:pt>
                <c:pt idx="17888">
                  <c:v>-7.3044799999999993E-2</c:v>
                </c:pt>
                <c:pt idx="17889">
                  <c:v>-7.7612E-2</c:v>
                </c:pt>
                <c:pt idx="17890">
                  <c:v>-8.2145599999999999E-2</c:v>
                </c:pt>
                <c:pt idx="17891">
                  <c:v>-8.6652199999999999E-2</c:v>
                </c:pt>
                <c:pt idx="17892">
                  <c:v>-9.1129000000000002E-2</c:v>
                </c:pt>
                <c:pt idx="17893">
                  <c:v>-9.5563099999999998E-2</c:v>
                </c:pt>
                <c:pt idx="17894">
                  <c:v>-9.9947400000000006E-2</c:v>
                </c:pt>
                <c:pt idx="17895">
                  <c:v>-0.104282</c:v>
                </c:pt>
                <c:pt idx="17896">
                  <c:v>-0.10856499999999999</c:v>
                </c:pt>
                <c:pt idx="17897">
                  <c:v>-0.112784</c:v>
                </c:pt>
                <c:pt idx="17898">
                  <c:v>-0.11692900000000001</c:v>
                </c:pt>
                <c:pt idx="17899">
                  <c:v>-0.12099500000000001</c:v>
                </c:pt>
                <c:pt idx="17900">
                  <c:v>-0.124975</c:v>
                </c:pt>
                <c:pt idx="17901">
                  <c:v>-0.12887499999999999</c:v>
                </c:pt>
                <c:pt idx="17902">
                  <c:v>-0.132686</c:v>
                </c:pt>
                <c:pt idx="17903">
                  <c:v>-0.13635800000000001</c:v>
                </c:pt>
                <c:pt idx="17904">
                  <c:v>-0.139873</c:v>
                </c:pt>
                <c:pt idx="17905">
                  <c:v>-0.143287</c:v>
                </c:pt>
                <c:pt idx="17906">
                  <c:v>-0.14661199999999999</c:v>
                </c:pt>
                <c:pt idx="17907">
                  <c:v>-0.14980599999999999</c:v>
                </c:pt>
                <c:pt idx="17908">
                  <c:v>-0.15286</c:v>
                </c:pt>
                <c:pt idx="17909">
                  <c:v>-0.15578500000000001</c:v>
                </c:pt>
                <c:pt idx="17910">
                  <c:v>-0.15858</c:v>
                </c:pt>
                <c:pt idx="17911">
                  <c:v>-0.16123599999999999</c:v>
                </c:pt>
                <c:pt idx="17912">
                  <c:v>-0.163739</c:v>
                </c:pt>
                <c:pt idx="17913">
                  <c:v>-0.16608000000000001</c:v>
                </c:pt>
                <c:pt idx="17914">
                  <c:v>-0.16825899999999999</c:v>
                </c:pt>
                <c:pt idx="17915">
                  <c:v>-0.17028399999999999</c:v>
                </c:pt>
                <c:pt idx="17916">
                  <c:v>-0.17215900000000001</c:v>
                </c:pt>
                <c:pt idx="17917">
                  <c:v>-0.17388700000000001</c:v>
                </c:pt>
                <c:pt idx="17918">
                  <c:v>-0.17546900000000001</c:v>
                </c:pt>
                <c:pt idx="17919">
                  <c:v>-0.17690600000000001</c:v>
                </c:pt>
                <c:pt idx="17920">
                  <c:v>-0.178202</c:v>
                </c:pt>
                <c:pt idx="17921">
                  <c:v>-0.17935799999999999</c:v>
                </c:pt>
                <c:pt idx="17922">
                  <c:v>-0.18037700000000001</c:v>
                </c:pt>
                <c:pt idx="17923">
                  <c:v>-0.18126100000000001</c:v>
                </c:pt>
                <c:pt idx="17924">
                  <c:v>-0.18201100000000001</c:v>
                </c:pt>
                <c:pt idx="17925">
                  <c:v>-0.18262700000000001</c:v>
                </c:pt>
                <c:pt idx="17926">
                  <c:v>-0.18310799999999999</c:v>
                </c:pt>
                <c:pt idx="17927">
                  <c:v>-0.183449</c:v>
                </c:pt>
                <c:pt idx="17928">
                  <c:v>-0.18364900000000001</c:v>
                </c:pt>
                <c:pt idx="17929">
                  <c:v>-0.18370900000000001</c:v>
                </c:pt>
                <c:pt idx="17930">
                  <c:v>-0.18363299999999999</c:v>
                </c:pt>
                <c:pt idx="17931">
                  <c:v>-0.183422</c:v>
                </c:pt>
                <c:pt idx="17932">
                  <c:v>-0.18306700000000001</c:v>
                </c:pt>
                <c:pt idx="17933">
                  <c:v>-0.182564</c:v>
                </c:pt>
                <c:pt idx="17934">
                  <c:v>-0.181917</c:v>
                </c:pt>
                <c:pt idx="17935">
                  <c:v>-0.18113299999999999</c:v>
                </c:pt>
                <c:pt idx="17936">
                  <c:v>-0.18021100000000001</c:v>
                </c:pt>
                <c:pt idx="17937">
                  <c:v>-0.179149</c:v>
                </c:pt>
                <c:pt idx="17938">
                  <c:v>-0.177948</c:v>
                </c:pt>
                <c:pt idx="17939">
                  <c:v>-0.17661099999999999</c:v>
                </c:pt>
                <c:pt idx="17940">
                  <c:v>-0.17513999999999999</c:v>
                </c:pt>
                <c:pt idx="17941">
                  <c:v>-0.17353299999999999</c:v>
                </c:pt>
                <c:pt idx="17942">
                  <c:v>-0.17178499999999999</c:v>
                </c:pt>
                <c:pt idx="17943">
                  <c:v>-0.169903</c:v>
                </c:pt>
                <c:pt idx="17944">
                  <c:v>-0.16789899999999999</c:v>
                </c:pt>
                <c:pt idx="17945">
                  <c:v>-0.16578300000000001</c:v>
                </c:pt>
                <c:pt idx="17946">
                  <c:v>-0.16356699999999999</c:v>
                </c:pt>
                <c:pt idx="17947">
                  <c:v>-0.16125600000000001</c:v>
                </c:pt>
                <c:pt idx="17948">
                  <c:v>-0.15885199999999999</c:v>
                </c:pt>
                <c:pt idx="17949">
                  <c:v>-0.156359</c:v>
                </c:pt>
                <c:pt idx="17950">
                  <c:v>-0.153782</c:v>
                </c:pt>
                <c:pt idx="17951">
                  <c:v>-0.15112700000000001</c:v>
                </c:pt>
                <c:pt idx="17952">
                  <c:v>-0.148398</c:v>
                </c:pt>
                <c:pt idx="17953">
                  <c:v>-0.145595</c:v>
                </c:pt>
                <c:pt idx="17954">
                  <c:v>-0.14271900000000001</c:v>
                </c:pt>
                <c:pt idx="17955">
                  <c:v>-0.13977100000000001</c:v>
                </c:pt>
                <c:pt idx="17956">
                  <c:v>-0.13676199999999999</c:v>
                </c:pt>
                <c:pt idx="17957">
                  <c:v>-0.13370799999999999</c:v>
                </c:pt>
                <c:pt idx="17958">
                  <c:v>-0.13061800000000001</c:v>
                </c:pt>
                <c:pt idx="17959">
                  <c:v>-0.12749199999999999</c:v>
                </c:pt>
                <c:pt idx="17960">
                  <c:v>-0.124333</c:v>
                </c:pt>
                <c:pt idx="17961">
                  <c:v>-0.121138</c:v>
                </c:pt>
                <c:pt idx="17962">
                  <c:v>-0.117911</c:v>
                </c:pt>
                <c:pt idx="17963">
                  <c:v>-0.114653</c:v>
                </c:pt>
                <c:pt idx="17964">
                  <c:v>-0.111369</c:v>
                </c:pt>
                <c:pt idx="17965">
                  <c:v>-0.108066</c:v>
                </c:pt>
                <c:pt idx="17966">
                  <c:v>-0.104757</c:v>
                </c:pt>
                <c:pt idx="17967">
                  <c:v>-0.101455</c:v>
                </c:pt>
                <c:pt idx="17968">
                  <c:v>-9.8167199999999996E-2</c:v>
                </c:pt>
                <c:pt idx="17969">
                  <c:v>-9.4895300000000002E-2</c:v>
                </c:pt>
                <c:pt idx="17970">
                  <c:v>-9.1638300000000006E-2</c:v>
                </c:pt>
                <c:pt idx="17971">
                  <c:v>-8.8398199999999996E-2</c:v>
                </c:pt>
                <c:pt idx="17972">
                  <c:v>-8.5178900000000002E-2</c:v>
                </c:pt>
                <c:pt idx="17973">
                  <c:v>-8.1986199999999995E-2</c:v>
                </c:pt>
                <c:pt idx="17974">
                  <c:v>-7.8829399999999994E-2</c:v>
                </c:pt>
                <c:pt idx="17975">
                  <c:v>-7.5717099999999996E-2</c:v>
                </c:pt>
                <c:pt idx="17976">
                  <c:v>-7.26517E-2</c:v>
                </c:pt>
                <c:pt idx="17977">
                  <c:v>-6.9633700000000007E-2</c:v>
                </c:pt>
                <c:pt idx="17978">
                  <c:v>-6.6669599999999996E-2</c:v>
                </c:pt>
                <c:pt idx="17979">
                  <c:v>-6.3772800000000004E-2</c:v>
                </c:pt>
                <c:pt idx="17980">
                  <c:v>-6.09571E-2</c:v>
                </c:pt>
                <c:pt idx="17981">
                  <c:v>-5.8237799999999999E-2</c:v>
                </c:pt>
                <c:pt idx="17982">
                  <c:v>-5.5629199999999997E-2</c:v>
                </c:pt>
                <c:pt idx="17983">
                  <c:v>-5.3134800000000003E-2</c:v>
                </c:pt>
                <c:pt idx="17984">
                  <c:v>-5.0749700000000002E-2</c:v>
                </c:pt>
                <c:pt idx="17985">
                  <c:v>-4.8469100000000001E-2</c:v>
                </c:pt>
                <c:pt idx="17986">
                  <c:v>-4.6291899999999997E-2</c:v>
                </c:pt>
                <c:pt idx="17987">
                  <c:v>-4.4215699999999997E-2</c:v>
                </c:pt>
                <c:pt idx="17988">
                  <c:v>-4.2237499999999997E-2</c:v>
                </c:pt>
                <c:pt idx="17989">
                  <c:v>-4.0363400000000001E-2</c:v>
                </c:pt>
                <c:pt idx="17990">
                  <c:v>-3.8609999999999998E-2</c:v>
                </c:pt>
                <c:pt idx="17991">
                  <c:v>-3.6992999999999998E-2</c:v>
                </c:pt>
                <c:pt idx="17992">
                  <c:v>-3.5519099999999998E-2</c:v>
                </c:pt>
                <c:pt idx="17993">
                  <c:v>-3.4187799999999997E-2</c:v>
                </c:pt>
                <c:pt idx="17994">
                  <c:v>-3.2997100000000001E-2</c:v>
                </c:pt>
                <c:pt idx="17995">
                  <c:v>-3.1945300000000003E-2</c:v>
                </c:pt>
                <c:pt idx="17996">
                  <c:v>-3.1028E-2</c:v>
                </c:pt>
                <c:pt idx="17997">
                  <c:v>-3.0241199999999999E-2</c:v>
                </c:pt>
                <c:pt idx="17998">
                  <c:v>-2.9585299999999998E-2</c:v>
                </c:pt>
                <c:pt idx="17999">
                  <c:v>-2.9066000000000002E-2</c:v>
                </c:pt>
                <c:pt idx="18000">
                  <c:v>-2.8691299999999999E-2</c:v>
                </c:pt>
                <c:pt idx="18001">
                  <c:v>-2.8464300000000001E-2</c:v>
                </c:pt>
                <c:pt idx="18002">
                  <c:v>-2.83856E-2</c:v>
                </c:pt>
                <c:pt idx="18003">
                  <c:v>-2.8457099999999999E-2</c:v>
                </c:pt>
                <c:pt idx="18004">
                  <c:v>-2.8681399999999999E-2</c:v>
                </c:pt>
                <c:pt idx="18005">
                  <c:v>-2.90592E-2</c:v>
                </c:pt>
                <c:pt idx="18006">
                  <c:v>-2.9589000000000001E-2</c:v>
                </c:pt>
                <c:pt idx="18007">
                  <c:v>-3.0268799999999998E-2</c:v>
                </c:pt>
                <c:pt idx="18008">
                  <c:v>-3.1097E-2</c:v>
                </c:pt>
                <c:pt idx="18009">
                  <c:v>-3.20731E-2</c:v>
                </c:pt>
                <c:pt idx="18010">
                  <c:v>-3.3193599999999997E-2</c:v>
                </c:pt>
                <c:pt idx="18011">
                  <c:v>-3.44514E-2</c:v>
                </c:pt>
                <c:pt idx="18012">
                  <c:v>-3.5841900000000003E-2</c:v>
                </c:pt>
                <c:pt idx="18013">
                  <c:v>-3.7368100000000001E-2</c:v>
                </c:pt>
                <c:pt idx="18014">
                  <c:v>-3.90304E-2</c:v>
                </c:pt>
                <c:pt idx="18015">
                  <c:v>-4.0822200000000003E-2</c:v>
                </c:pt>
                <c:pt idx="18016">
                  <c:v>-4.2739600000000003E-2</c:v>
                </c:pt>
                <c:pt idx="18017">
                  <c:v>-4.4783499999999997E-2</c:v>
                </c:pt>
                <c:pt idx="18018">
                  <c:v>-4.6952199999999999E-2</c:v>
                </c:pt>
                <c:pt idx="18019">
                  <c:v>-4.9239699999999997E-2</c:v>
                </c:pt>
                <c:pt idx="18020">
                  <c:v>-5.1640900000000003E-2</c:v>
                </c:pt>
                <c:pt idx="18021">
                  <c:v>-5.41518E-2</c:v>
                </c:pt>
                <c:pt idx="18022">
                  <c:v>-5.6765500000000003E-2</c:v>
                </c:pt>
                <c:pt idx="18023">
                  <c:v>-5.9472400000000002E-2</c:v>
                </c:pt>
                <c:pt idx="18024">
                  <c:v>-6.2265399999999999E-2</c:v>
                </c:pt>
                <c:pt idx="18025">
                  <c:v>-6.5144599999999997E-2</c:v>
                </c:pt>
                <c:pt idx="18026">
                  <c:v>-6.8111500000000005E-2</c:v>
                </c:pt>
                <c:pt idx="18027">
                  <c:v>-7.1162500000000004E-2</c:v>
                </c:pt>
                <c:pt idx="18028">
                  <c:v>-7.4286199999999997E-2</c:v>
                </c:pt>
                <c:pt idx="18029">
                  <c:v>-7.7466999999999994E-2</c:v>
                </c:pt>
                <c:pt idx="18030">
                  <c:v>-8.0690700000000004E-2</c:v>
                </c:pt>
                <c:pt idx="18031">
                  <c:v>-8.3945500000000006E-2</c:v>
                </c:pt>
                <c:pt idx="18032">
                  <c:v>-8.7224499999999996E-2</c:v>
                </c:pt>
                <c:pt idx="18033">
                  <c:v>-9.0528899999999995E-2</c:v>
                </c:pt>
                <c:pt idx="18034">
                  <c:v>-9.38615E-2</c:v>
                </c:pt>
                <c:pt idx="18035">
                  <c:v>-9.7216399999999994E-2</c:v>
                </c:pt>
                <c:pt idx="18036">
                  <c:v>-0.10058300000000001</c:v>
                </c:pt>
                <c:pt idx="18037">
                  <c:v>-0.103959</c:v>
                </c:pt>
                <c:pt idx="18038">
                  <c:v>-0.10735</c:v>
                </c:pt>
                <c:pt idx="18039">
                  <c:v>-0.11075699999999999</c:v>
                </c:pt>
                <c:pt idx="18040">
                  <c:v>-0.114178</c:v>
                </c:pt>
                <c:pt idx="18041">
                  <c:v>-0.117607</c:v>
                </c:pt>
                <c:pt idx="18042">
                  <c:v>-0.12103800000000001</c:v>
                </c:pt>
                <c:pt idx="18043">
                  <c:v>-0.124468</c:v>
                </c:pt>
                <c:pt idx="18044">
                  <c:v>-0.127891</c:v>
                </c:pt>
                <c:pt idx="18045">
                  <c:v>-0.131299</c:v>
                </c:pt>
                <c:pt idx="18046">
                  <c:v>-0.134681</c:v>
                </c:pt>
                <c:pt idx="18047">
                  <c:v>-0.13802300000000001</c:v>
                </c:pt>
                <c:pt idx="18048">
                  <c:v>-0.14131099999999999</c:v>
                </c:pt>
                <c:pt idx="18049">
                  <c:v>-0.14452899999999999</c:v>
                </c:pt>
                <c:pt idx="18050">
                  <c:v>-0.14766099999999999</c:v>
                </c:pt>
                <c:pt idx="18051">
                  <c:v>-0.150699</c:v>
                </c:pt>
                <c:pt idx="18052">
                  <c:v>-0.15363199999999999</c:v>
                </c:pt>
                <c:pt idx="18053">
                  <c:v>-0.156448</c:v>
                </c:pt>
                <c:pt idx="18054">
                  <c:v>-0.15914300000000001</c:v>
                </c:pt>
                <c:pt idx="18055">
                  <c:v>-0.16172</c:v>
                </c:pt>
                <c:pt idx="18056">
                  <c:v>-0.164184</c:v>
                </c:pt>
                <c:pt idx="18057">
                  <c:v>-0.16653799999999999</c:v>
                </c:pt>
                <c:pt idx="18058">
                  <c:v>-0.16878299999999999</c:v>
                </c:pt>
                <c:pt idx="18059">
                  <c:v>-0.17091300000000001</c:v>
                </c:pt>
                <c:pt idx="18060">
                  <c:v>-0.17291699999999999</c:v>
                </c:pt>
                <c:pt idx="18061">
                  <c:v>-0.174787</c:v>
                </c:pt>
                <c:pt idx="18062">
                  <c:v>-0.17652300000000001</c:v>
                </c:pt>
                <c:pt idx="18063">
                  <c:v>-0.178122</c:v>
                </c:pt>
                <c:pt idx="18064">
                  <c:v>-0.17957799999999999</c:v>
                </c:pt>
                <c:pt idx="18065">
                  <c:v>-0.18089</c:v>
                </c:pt>
                <c:pt idx="18066">
                  <c:v>-0.18206700000000001</c:v>
                </c:pt>
                <c:pt idx="18067">
                  <c:v>-0.183119</c:v>
                </c:pt>
                <c:pt idx="18068">
                  <c:v>-0.18404899999999999</c:v>
                </c:pt>
                <c:pt idx="18069">
                  <c:v>-0.18485299999999999</c:v>
                </c:pt>
                <c:pt idx="18070">
                  <c:v>-0.185528</c:v>
                </c:pt>
                <c:pt idx="18071">
                  <c:v>-0.18607399999999999</c:v>
                </c:pt>
                <c:pt idx="18072">
                  <c:v>-0.18648600000000001</c:v>
                </c:pt>
                <c:pt idx="18073">
                  <c:v>-0.18675600000000001</c:v>
                </c:pt>
                <c:pt idx="18074">
                  <c:v>-0.18688299999999999</c:v>
                </c:pt>
                <c:pt idx="18075">
                  <c:v>-0.186866</c:v>
                </c:pt>
                <c:pt idx="18076">
                  <c:v>-0.18670400000000001</c:v>
                </c:pt>
                <c:pt idx="18077">
                  <c:v>-0.18639800000000001</c:v>
                </c:pt>
                <c:pt idx="18078">
                  <c:v>-0.18595200000000001</c:v>
                </c:pt>
                <c:pt idx="18079">
                  <c:v>-0.185364</c:v>
                </c:pt>
                <c:pt idx="18080">
                  <c:v>-0.18462500000000001</c:v>
                </c:pt>
                <c:pt idx="18081">
                  <c:v>-0.18373</c:v>
                </c:pt>
                <c:pt idx="18082">
                  <c:v>-0.18268799999999999</c:v>
                </c:pt>
                <c:pt idx="18083">
                  <c:v>-0.18151100000000001</c:v>
                </c:pt>
                <c:pt idx="18084">
                  <c:v>-0.18020800000000001</c:v>
                </c:pt>
                <c:pt idx="18085">
                  <c:v>-0.178782</c:v>
                </c:pt>
                <c:pt idx="18086">
                  <c:v>-0.17724000000000001</c:v>
                </c:pt>
                <c:pt idx="18087">
                  <c:v>-0.17558699999999999</c:v>
                </c:pt>
                <c:pt idx="18088">
                  <c:v>-0.17382500000000001</c:v>
                </c:pt>
                <c:pt idx="18089">
                  <c:v>-0.171958</c:v>
                </c:pt>
                <c:pt idx="18090">
                  <c:v>-0.16999500000000001</c:v>
                </c:pt>
                <c:pt idx="18091">
                  <c:v>-0.16794500000000001</c:v>
                </c:pt>
                <c:pt idx="18092">
                  <c:v>-0.16580500000000001</c:v>
                </c:pt>
                <c:pt idx="18093">
                  <c:v>-0.16356899999999999</c:v>
                </c:pt>
                <c:pt idx="18094">
                  <c:v>-0.16123799999999999</c:v>
                </c:pt>
                <c:pt idx="18095">
                  <c:v>-0.15882199999999999</c:v>
                </c:pt>
                <c:pt idx="18096">
                  <c:v>-0.156334</c:v>
                </c:pt>
                <c:pt idx="18097">
                  <c:v>-0.153778</c:v>
                </c:pt>
                <c:pt idx="18098">
                  <c:v>-0.15115300000000001</c:v>
                </c:pt>
                <c:pt idx="18099">
                  <c:v>-0.14845800000000001</c:v>
                </c:pt>
                <c:pt idx="18100">
                  <c:v>-0.1457</c:v>
                </c:pt>
                <c:pt idx="18101">
                  <c:v>-0.14288899999999999</c:v>
                </c:pt>
                <c:pt idx="18102">
                  <c:v>-0.14003199999999999</c:v>
                </c:pt>
                <c:pt idx="18103">
                  <c:v>-0.13714000000000001</c:v>
                </c:pt>
                <c:pt idx="18104">
                  <c:v>-0.134218</c:v>
                </c:pt>
                <c:pt idx="18105">
                  <c:v>-0.13126399999999999</c:v>
                </c:pt>
                <c:pt idx="18106">
                  <c:v>-0.12828700000000001</c:v>
                </c:pt>
                <c:pt idx="18107">
                  <c:v>-0.12529699999999999</c:v>
                </c:pt>
                <c:pt idx="18108">
                  <c:v>-0.122304</c:v>
                </c:pt>
                <c:pt idx="18109">
                  <c:v>-0.119306</c:v>
                </c:pt>
                <c:pt idx="18110">
                  <c:v>-0.116304</c:v>
                </c:pt>
                <c:pt idx="18111">
                  <c:v>-0.11330800000000001</c:v>
                </c:pt>
                <c:pt idx="18112">
                  <c:v>-0.11032400000000001</c:v>
                </c:pt>
                <c:pt idx="18113">
                  <c:v>-0.10735</c:v>
                </c:pt>
                <c:pt idx="18114">
                  <c:v>-0.104383</c:v>
                </c:pt>
                <c:pt idx="18115">
                  <c:v>-0.101428</c:v>
                </c:pt>
                <c:pt idx="18116">
                  <c:v>-9.84907E-2</c:v>
                </c:pt>
                <c:pt idx="18117">
                  <c:v>-9.5571799999999998E-2</c:v>
                </c:pt>
                <c:pt idx="18118">
                  <c:v>-9.2677300000000004E-2</c:v>
                </c:pt>
                <c:pt idx="18119">
                  <c:v>-8.9817099999999997E-2</c:v>
                </c:pt>
                <c:pt idx="18120">
                  <c:v>-8.6995900000000001E-2</c:v>
                </c:pt>
                <c:pt idx="18121">
                  <c:v>-8.4216100000000002E-2</c:v>
                </c:pt>
                <c:pt idx="18122">
                  <c:v>-8.1482299999999994E-2</c:v>
                </c:pt>
                <c:pt idx="18123">
                  <c:v>-7.8799900000000006E-2</c:v>
                </c:pt>
                <c:pt idx="18124">
                  <c:v>-7.6175300000000001E-2</c:v>
                </c:pt>
                <c:pt idx="18125">
                  <c:v>-7.3619299999999999E-2</c:v>
                </c:pt>
                <c:pt idx="18126">
                  <c:v>-7.1147699999999994E-2</c:v>
                </c:pt>
                <c:pt idx="18127">
                  <c:v>-6.8778099999999995E-2</c:v>
                </c:pt>
                <c:pt idx="18128">
                  <c:v>-6.6524399999999997E-2</c:v>
                </c:pt>
                <c:pt idx="18129">
                  <c:v>-6.4396099999999998E-2</c:v>
                </c:pt>
                <c:pt idx="18130">
                  <c:v>-6.2394400000000003E-2</c:v>
                </c:pt>
                <c:pt idx="18131">
                  <c:v>-6.0510899999999999E-2</c:v>
                </c:pt>
                <c:pt idx="18132">
                  <c:v>-5.8735799999999998E-2</c:v>
                </c:pt>
                <c:pt idx="18133">
                  <c:v>-5.7068899999999999E-2</c:v>
                </c:pt>
                <c:pt idx="18134">
                  <c:v>-5.5524499999999997E-2</c:v>
                </c:pt>
                <c:pt idx="18135">
                  <c:v>-5.4120399999999999E-2</c:v>
                </c:pt>
                <c:pt idx="18136">
                  <c:v>-5.2861199999999997E-2</c:v>
                </c:pt>
                <c:pt idx="18137">
                  <c:v>-5.1733800000000003E-2</c:v>
                </c:pt>
                <c:pt idx="18138">
                  <c:v>-5.07202E-2</c:v>
                </c:pt>
                <c:pt idx="18139">
                  <c:v>-4.9811099999999997E-2</c:v>
                </c:pt>
                <c:pt idx="18140">
                  <c:v>-4.9008700000000002E-2</c:v>
                </c:pt>
                <c:pt idx="18141">
                  <c:v>-4.83156E-2</c:v>
                </c:pt>
                <c:pt idx="18142">
                  <c:v>-4.77326E-2</c:v>
                </c:pt>
                <c:pt idx="18143">
                  <c:v>-4.7266799999999998E-2</c:v>
                </c:pt>
                <c:pt idx="18144">
                  <c:v>-4.6932099999999997E-2</c:v>
                </c:pt>
                <c:pt idx="18145">
                  <c:v>-4.6737899999999999E-2</c:v>
                </c:pt>
                <c:pt idx="18146">
                  <c:v>-4.6688500000000001E-2</c:v>
                </c:pt>
                <c:pt idx="18147">
                  <c:v>-4.6786399999999999E-2</c:v>
                </c:pt>
                <c:pt idx="18148">
                  <c:v>-4.7031099999999999E-2</c:v>
                </c:pt>
                <c:pt idx="18149">
                  <c:v>-4.7419900000000001E-2</c:v>
                </c:pt>
                <c:pt idx="18150">
                  <c:v>-4.7952500000000002E-2</c:v>
                </c:pt>
                <c:pt idx="18151">
                  <c:v>-4.8632500000000002E-2</c:v>
                </c:pt>
                <c:pt idx="18152">
                  <c:v>-4.94606E-2</c:v>
                </c:pt>
                <c:pt idx="18153">
                  <c:v>-5.0433100000000002E-2</c:v>
                </c:pt>
                <c:pt idx="18154">
                  <c:v>-5.1552300000000002E-2</c:v>
                </c:pt>
                <c:pt idx="18155">
                  <c:v>-5.2827199999999998E-2</c:v>
                </c:pt>
                <c:pt idx="18156">
                  <c:v>-5.4260799999999998E-2</c:v>
                </c:pt>
                <c:pt idx="18157">
                  <c:v>-5.5847500000000001E-2</c:v>
                </c:pt>
                <c:pt idx="18158">
                  <c:v>-5.7579600000000002E-2</c:v>
                </c:pt>
                <c:pt idx="18159">
                  <c:v>-5.9450000000000003E-2</c:v>
                </c:pt>
                <c:pt idx="18160">
                  <c:v>-6.1449499999999997E-2</c:v>
                </c:pt>
                <c:pt idx="18161">
                  <c:v>-6.3569600000000004E-2</c:v>
                </c:pt>
                <c:pt idx="18162">
                  <c:v>-6.5809300000000001E-2</c:v>
                </c:pt>
                <c:pt idx="18163">
                  <c:v>-6.8174200000000004E-2</c:v>
                </c:pt>
                <c:pt idx="18164">
                  <c:v>-7.0664000000000005E-2</c:v>
                </c:pt>
                <c:pt idx="18165">
                  <c:v>-7.3264399999999993E-2</c:v>
                </c:pt>
                <c:pt idx="18166">
                  <c:v>-7.5950900000000002E-2</c:v>
                </c:pt>
                <c:pt idx="18167">
                  <c:v>-7.8705700000000003E-2</c:v>
                </c:pt>
                <c:pt idx="18168">
                  <c:v>-8.15303E-2</c:v>
                </c:pt>
                <c:pt idx="18169">
                  <c:v>-8.4438299999999994E-2</c:v>
                </c:pt>
                <c:pt idx="18170">
                  <c:v>-8.7442000000000006E-2</c:v>
                </c:pt>
                <c:pt idx="18171">
                  <c:v>-9.0546100000000004E-2</c:v>
                </c:pt>
                <c:pt idx="18172">
                  <c:v>-9.3748899999999996E-2</c:v>
                </c:pt>
                <c:pt idx="18173">
                  <c:v>-9.7047999999999995E-2</c:v>
                </c:pt>
                <c:pt idx="18174">
                  <c:v>-0.100438</c:v>
                </c:pt>
                <c:pt idx="18175">
                  <c:v>-0.103909</c:v>
                </c:pt>
                <c:pt idx="18176">
                  <c:v>-0.107447</c:v>
                </c:pt>
                <c:pt idx="18177">
                  <c:v>-0.11104899999999999</c:v>
                </c:pt>
                <c:pt idx="18178">
                  <c:v>-0.11472</c:v>
                </c:pt>
                <c:pt idx="18179">
                  <c:v>-0.11845899999999999</c:v>
                </c:pt>
                <c:pt idx="18180">
                  <c:v>-0.12225900000000001</c:v>
                </c:pt>
                <c:pt idx="18181">
                  <c:v>-0.126112</c:v>
                </c:pt>
                <c:pt idx="18182">
                  <c:v>-0.13000999999999999</c:v>
                </c:pt>
                <c:pt idx="18183">
                  <c:v>-0.133937</c:v>
                </c:pt>
                <c:pt idx="18184">
                  <c:v>-0.137877</c:v>
                </c:pt>
                <c:pt idx="18185">
                  <c:v>-0.141819</c:v>
                </c:pt>
                <c:pt idx="18186">
                  <c:v>-0.145757</c:v>
                </c:pt>
                <c:pt idx="18187">
                  <c:v>-0.14968899999999999</c:v>
                </c:pt>
                <c:pt idx="18188">
                  <c:v>-0.153613</c:v>
                </c:pt>
                <c:pt idx="18189">
                  <c:v>-0.15751899999999999</c:v>
                </c:pt>
                <c:pt idx="18190">
                  <c:v>-0.16139800000000001</c:v>
                </c:pt>
                <c:pt idx="18191">
                  <c:v>-0.16524900000000001</c:v>
                </c:pt>
                <c:pt idx="18192">
                  <c:v>-0.16907900000000001</c:v>
                </c:pt>
                <c:pt idx="18193">
                  <c:v>-0.17288799999999999</c:v>
                </c:pt>
                <c:pt idx="18194">
                  <c:v>-0.17666299999999999</c:v>
                </c:pt>
                <c:pt idx="18195">
                  <c:v>-0.180393</c:v>
                </c:pt>
                <c:pt idx="18196">
                  <c:v>-0.18407299999999999</c:v>
                </c:pt>
                <c:pt idx="18197">
                  <c:v>-0.187698</c:v>
                </c:pt>
                <c:pt idx="18198">
                  <c:v>-0.19126599999999999</c:v>
                </c:pt>
                <c:pt idx="18199">
                  <c:v>-0.19477700000000001</c:v>
                </c:pt>
                <c:pt idx="18200">
                  <c:v>-0.19822600000000001</c:v>
                </c:pt>
                <c:pt idx="18201">
                  <c:v>-0.20160400000000001</c:v>
                </c:pt>
                <c:pt idx="18202">
                  <c:v>-0.20490800000000001</c:v>
                </c:pt>
                <c:pt idx="18203">
                  <c:v>-0.20814099999999999</c:v>
                </c:pt>
                <c:pt idx="18204">
                  <c:v>-0.21130499999999999</c:v>
                </c:pt>
                <c:pt idx="18205">
                  <c:v>-0.21440000000000001</c:v>
                </c:pt>
                <c:pt idx="18206">
                  <c:v>-0.21742800000000001</c:v>
                </c:pt>
                <c:pt idx="18207">
                  <c:v>-0.22039300000000001</c:v>
                </c:pt>
                <c:pt idx="18208">
                  <c:v>-0.22328799999999999</c:v>
                </c:pt>
                <c:pt idx="18209">
                  <c:v>-0.226109</c:v>
                </c:pt>
                <c:pt idx="18210">
                  <c:v>-0.22885800000000001</c:v>
                </c:pt>
                <c:pt idx="18211">
                  <c:v>-0.23153599999999999</c:v>
                </c:pt>
                <c:pt idx="18212">
                  <c:v>-0.23413300000000001</c:v>
                </c:pt>
                <c:pt idx="18213">
                  <c:v>-0.23663699999999999</c:v>
                </c:pt>
                <c:pt idx="18214">
                  <c:v>-0.23904400000000001</c:v>
                </c:pt>
                <c:pt idx="18215">
                  <c:v>-0.24135999999999999</c:v>
                </c:pt>
                <c:pt idx="18216">
                  <c:v>-0.243585</c:v>
                </c:pt>
                <c:pt idx="18217">
                  <c:v>-0.24570900000000001</c:v>
                </c:pt>
                <c:pt idx="18218">
                  <c:v>-0.247721</c:v>
                </c:pt>
                <c:pt idx="18219">
                  <c:v>-0.24961</c:v>
                </c:pt>
                <c:pt idx="18220">
                  <c:v>-0.25136700000000001</c:v>
                </c:pt>
                <c:pt idx="18221">
                  <c:v>-0.252996</c:v>
                </c:pt>
                <c:pt idx="18222">
                  <c:v>-0.25451600000000002</c:v>
                </c:pt>
                <c:pt idx="18223">
                  <c:v>-0.25594299999999998</c:v>
                </c:pt>
                <c:pt idx="18224">
                  <c:v>-0.25727899999999998</c:v>
                </c:pt>
                <c:pt idx="18225">
                  <c:v>-0.25851299999999999</c:v>
                </c:pt>
                <c:pt idx="18226">
                  <c:v>-0.259631</c:v>
                </c:pt>
                <c:pt idx="18227">
                  <c:v>-0.260633</c:v>
                </c:pt>
                <c:pt idx="18228">
                  <c:v>-0.26152599999999998</c:v>
                </c:pt>
                <c:pt idx="18229">
                  <c:v>-0.26231300000000002</c:v>
                </c:pt>
                <c:pt idx="18230">
                  <c:v>-0.26299</c:v>
                </c:pt>
                <c:pt idx="18231">
                  <c:v>-0.26356099999999999</c:v>
                </c:pt>
                <c:pt idx="18232">
                  <c:v>-0.264044</c:v>
                </c:pt>
                <c:pt idx="18233">
                  <c:v>-0.26445200000000002</c:v>
                </c:pt>
                <c:pt idx="18234">
                  <c:v>-0.26479200000000003</c:v>
                </c:pt>
                <c:pt idx="18235">
                  <c:v>-0.26506099999999999</c:v>
                </c:pt>
                <c:pt idx="18236">
                  <c:v>-0.26525300000000002</c:v>
                </c:pt>
                <c:pt idx="18237">
                  <c:v>-0.26536700000000002</c:v>
                </c:pt>
                <c:pt idx="18238">
                  <c:v>-0.26541100000000001</c:v>
                </c:pt>
                <c:pt idx="18239">
                  <c:v>-0.26539299999999999</c:v>
                </c:pt>
                <c:pt idx="18240">
                  <c:v>-0.26531700000000003</c:v>
                </c:pt>
                <c:pt idx="18241">
                  <c:v>-0.26518700000000001</c:v>
                </c:pt>
                <c:pt idx="18242">
                  <c:v>-0.26500699999999999</c:v>
                </c:pt>
                <c:pt idx="18243">
                  <c:v>-0.26477499999999998</c:v>
                </c:pt>
                <c:pt idx="18244">
                  <c:v>-0.26448300000000002</c:v>
                </c:pt>
                <c:pt idx="18245">
                  <c:v>-0.26413199999999998</c:v>
                </c:pt>
                <c:pt idx="18246">
                  <c:v>-0.26372000000000001</c:v>
                </c:pt>
                <c:pt idx="18247">
                  <c:v>-0.26324199999999998</c:v>
                </c:pt>
                <c:pt idx="18248">
                  <c:v>-0.26269300000000001</c:v>
                </c:pt>
                <c:pt idx="18249">
                  <c:v>-0.262077</c:v>
                </c:pt>
                <c:pt idx="18250">
                  <c:v>-0.261403</c:v>
                </c:pt>
                <c:pt idx="18251">
                  <c:v>-0.26068999999999998</c:v>
                </c:pt>
                <c:pt idx="18252">
                  <c:v>-0.25995000000000001</c:v>
                </c:pt>
                <c:pt idx="18253">
                  <c:v>-0.25917600000000002</c:v>
                </c:pt>
                <c:pt idx="18254">
                  <c:v>-0.258357</c:v>
                </c:pt>
                <c:pt idx="18255">
                  <c:v>-0.25749499999999997</c:v>
                </c:pt>
                <c:pt idx="18256">
                  <c:v>-0.25659599999999999</c:v>
                </c:pt>
                <c:pt idx="18257">
                  <c:v>-0.25566699999999998</c:v>
                </c:pt>
                <c:pt idx="18258">
                  <c:v>-0.254714</c:v>
                </c:pt>
                <c:pt idx="18259">
                  <c:v>-0.25373899999999999</c:v>
                </c:pt>
                <c:pt idx="18260">
                  <c:v>-0.25274600000000003</c:v>
                </c:pt>
                <c:pt idx="18261">
                  <c:v>-0.25173800000000002</c:v>
                </c:pt>
                <c:pt idx="18262">
                  <c:v>-0.250718</c:v>
                </c:pt>
                <c:pt idx="18263">
                  <c:v>-0.24968699999999999</c:v>
                </c:pt>
                <c:pt idx="18264">
                  <c:v>-0.24864600000000001</c:v>
                </c:pt>
                <c:pt idx="18265">
                  <c:v>-0.24760199999999999</c:v>
                </c:pt>
                <c:pt idx="18266">
                  <c:v>-0.24657000000000001</c:v>
                </c:pt>
                <c:pt idx="18267">
                  <c:v>-0.245561</c:v>
                </c:pt>
                <c:pt idx="18268">
                  <c:v>-0.24457400000000001</c:v>
                </c:pt>
                <c:pt idx="18269">
                  <c:v>-0.24360200000000001</c:v>
                </c:pt>
                <c:pt idx="18270">
                  <c:v>-0.24263899999999999</c:v>
                </c:pt>
                <c:pt idx="18271">
                  <c:v>-0.24168500000000001</c:v>
                </c:pt>
                <c:pt idx="18272">
                  <c:v>-0.24074699999999999</c:v>
                </c:pt>
                <c:pt idx="18273">
                  <c:v>-0.23983099999999999</c:v>
                </c:pt>
                <c:pt idx="18274">
                  <c:v>-0.23894199999999999</c:v>
                </c:pt>
                <c:pt idx="18275">
                  <c:v>-0.23808299999999999</c:v>
                </c:pt>
                <c:pt idx="18276">
                  <c:v>-0.23725499999999999</c:v>
                </c:pt>
                <c:pt idx="18277">
                  <c:v>-0.236452</c:v>
                </c:pt>
                <c:pt idx="18278">
                  <c:v>-0.23566899999999999</c:v>
                </c:pt>
                <c:pt idx="18279">
                  <c:v>-0.234906</c:v>
                </c:pt>
                <c:pt idx="18280">
                  <c:v>-0.23416500000000001</c:v>
                </c:pt>
                <c:pt idx="18281">
                  <c:v>-0.23344400000000001</c:v>
                </c:pt>
                <c:pt idx="18282">
                  <c:v>-0.23274</c:v>
                </c:pt>
                <c:pt idx="18283">
                  <c:v>-0.23206299999999999</c:v>
                </c:pt>
                <c:pt idx="18284">
                  <c:v>-0.23142599999999999</c:v>
                </c:pt>
                <c:pt idx="18285">
                  <c:v>-0.23083500000000001</c:v>
                </c:pt>
                <c:pt idx="18286">
                  <c:v>-0.23028999999999999</c:v>
                </c:pt>
                <c:pt idx="18287">
                  <c:v>-0.22978999999999999</c:v>
                </c:pt>
                <c:pt idx="18288">
                  <c:v>-0.22933300000000001</c:v>
                </c:pt>
                <c:pt idx="18289">
                  <c:v>-0.22891800000000001</c:v>
                </c:pt>
                <c:pt idx="18290">
                  <c:v>-0.228543</c:v>
                </c:pt>
                <c:pt idx="18291">
                  <c:v>-0.22821</c:v>
                </c:pt>
                <c:pt idx="18292">
                  <c:v>-0.22792499999999999</c:v>
                </c:pt>
                <c:pt idx="18293">
                  <c:v>-0.22769300000000001</c:v>
                </c:pt>
                <c:pt idx="18294">
                  <c:v>-0.227515</c:v>
                </c:pt>
                <c:pt idx="18295">
                  <c:v>-0.22738700000000001</c:v>
                </c:pt>
                <c:pt idx="18296">
                  <c:v>-0.22731000000000001</c:v>
                </c:pt>
                <c:pt idx="18297">
                  <c:v>-0.22727900000000001</c:v>
                </c:pt>
                <c:pt idx="18298">
                  <c:v>-0.22728699999999999</c:v>
                </c:pt>
                <c:pt idx="18299">
                  <c:v>-0.22733999999999999</c:v>
                </c:pt>
                <c:pt idx="18300">
                  <c:v>-0.22744500000000001</c:v>
                </c:pt>
                <c:pt idx="18301">
                  <c:v>-0.227601</c:v>
                </c:pt>
                <c:pt idx="18302">
                  <c:v>-0.227802</c:v>
                </c:pt>
                <c:pt idx="18303">
                  <c:v>-0.228046</c:v>
                </c:pt>
                <c:pt idx="18304">
                  <c:v>-0.22833200000000001</c:v>
                </c:pt>
                <c:pt idx="18305">
                  <c:v>-0.228657</c:v>
                </c:pt>
                <c:pt idx="18306">
                  <c:v>-0.229019</c:v>
                </c:pt>
                <c:pt idx="18307">
                  <c:v>-0.22941900000000001</c:v>
                </c:pt>
                <c:pt idx="18308">
                  <c:v>-0.22986300000000001</c:v>
                </c:pt>
                <c:pt idx="18309">
                  <c:v>-0.230352</c:v>
                </c:pt>
                <c:pt idx="18310">
                  <c:v>-0.230883</c:v>
                </c:pt>
                <c:pt idx="18311">
                  <c:v>-0.23144899999999999</c:v>
                </c:pt>
                <c:pt idx="18312">
                  <c:v>-0.23203799999999999</c:v>
                </c:pt>
                <c:pt idx="18313">
                  <c:v>-0.23264399999999999</c:v>
                </c:pt>
                <c:pt idx="18314">
                  <c:v>-0.233266</c:v>
                </c:pt>
                <c:pt idx="18315">
                  <c:v>-0.23391100000000001</c:v>
                </c:pt>
                <c:pt idx="18316">
                  <c:v>-0.23458799999999999</c:v>
                </c:pt>
                <c:pt idx="18317">
                  <c:v>-0.235292</c:v>
                </c:pt>
                <c:pt idx="18318">
                  <c:v>-0.236015</c:v>
                </c:pt>
                <c:pt idx="18319">
                  <c:v>-0.23675499999999999</c:v>
                </c:pt>
                <c:pt idx="18320">
                  <c:v>-0.23752300000000001</c:v>
                </c:pt>
                <c:pt idx="18321">
                  <c:v>-0.23829800000000001</c:v>
                </c:pt>
                <c:pt idx="18322">
                  <c:v>-0.239009</c:v>
                </c:pt>
                <c:pt idx="18323">
                  <c:v>-0.23966100000000001</c:v>
                </c:pt>
                <c:pt idx="18324">
                  <c:v>-0.240337</c:v>
                </c:pt>
                <c:pt idx="18325">
                  <c:v>-0.24104200000000001</c:v>
                </c:pt>
                <c:pt idx="18326">
                  <c:v>-0.24173500000000001</c:v>
                </c:pt>
                <c:pt idx="18327">
                  <c:v>-0.242423</c:v>
                </c:pt>
                <c:pt idx="18328">
                  <c:v>-0.24312500000000001</c:v>
                </c:pt>
                <c:pt idx="18329">
                  <c:v>-0.24384400000000001</c:v>
                </c:pt>
                <c:pt idx="18330">
                  <c:v>-0.24457100000000001</c:v>
                </c:pt>
                <c:pt idx="18331">
                  <c:v>-0.24530099999999999</c:v>
                </c:pt>
                <c:pt idx="18332">
                  <c:v>-0.246035</c:v>
                </c:pt>
                <c:pt idx="18333">
                  <c:v>-0.246776</c:v>
                </c:pt>
                <c:pt idx="18334">
                  <c:v>-0.24752299999999999</c:v>
                </c:pt>
                <c:pt idx="18335">
                  <c:v>-0.24827399999999999</c:v>
                </c:pt>
                <c:pt idx="18336">
                  <c:v>-0.249025</c:v>
                </c:pt>
                <c:pt idx="18337">
                  <c:v>-0.24977199999999999</c:v>
                </c:pt>
                <c:pt idx="18338">
                  <c:v>-0.25051000000000001</c:v>
                </c:pt>
                <c:pt idx="18339">
                  <c:v>-0.25124099999999999</c:v>
                </c:pt>
                <c:pt idx="18340">
                  <c:v>-0.251973</c:v>
                </c:pt>
                <c:pt idx="18341">
                  <c:v>-0.25271199999999999</c:v>
                </c:pt>
                <c:pt idx="18342">
                  <c:v>-0.25345800000000002</c:v>
                </c:pt>
                <c:pt idx="18343">
                  <c:v>-0.25421199999999999</c:v>
                </c:pt>
                <c:pt idx="18344">
                  <c:v>-0.25497599999999998</c:v>
                </c:pt>
                <c:pt idx="18345">
                  <c:v>-0.255745</c:v>
                </c:pt>
                <c:pt idx="18346">
                  <c:v>-0.25651099999999999</c:v>
                </c:pt>
                <c:pt idx="18347">
                  <c:v>-0.25727</c:v>
                </c:pt>
                <c:pt idx="18348">
                  <c:v>-0.258025</c:v>
                </c:pt>
                <c:pt idx="18349">
                  <c:v>-0.25877800000000001</c:v>
                </c:pt>
                <c:pt idx="18350">
                  <c:v>-0.25952399999999998</c:v>
                </c:pt>
                <c:pt idx="18351">
                  <c:v>-0.26026199999999999</c:v>
                </c:pt>
                <c:pt idx="18352">
                  <c:v>-0.26099899999999998</c:v>
                </c:pt>
                <c:pt idx="18353">
                  <c:v>-0.261741</c:v>
                </c:pt>
                <c:pt idx="18354">
                  <c:v>-0.262488</c:v>
                </c:pt>
                <c:pt idx="18355">
                  <c:v>-0.263235</c:v>
                </c:pt>
                <c:pt idx="18356">
                  <c:v>-0.26397399999999999</c:v>
                </c:pt>
                <c:pt idx="18357">
                  <c:v>-0.26469799999999999</c:v>
                </c:pt>
                <c:pt idx="18358">
                  <c:v>-0.26541100000000001</c:v>
                </c:pt>
                <c:pt idx="18359">
                  <c:v>-0.26612200000000003</c:v>
                </c:pt>
                <c:pt idx="18360">
                  <c:v>-0.266845</c:v>
                </c:pt>
                <c:pt idx="18361">
                  <c:v>-0.26758700000000002</c:v>
                </c:pt>
                <c:pt idx="18362">
                  <c:v>-0.26834400000000003</c:v>
                </c:pt>
                <c:pt idx="18363">
                  <c:v>-0.26910299999999998</c:v>
                </c:pt>
                <c:pt idx="18364">
                  <c:v>-0.26985199999999998</c:v>
                </c:pt>
                <c:pt idx="18365">
                  <c:v>-0.27058500000000002</c:v>
                </c:pt>
                <c:pt idx="18366">
                  <c:v>-0.27130199999999999</c:v>
                </c:pt>
                <c:pt idx="18367">
                  <c:v>-0.27200600000000003</c:v>
                </c:pt>
                <c:pt idx="18368">
                  <c:v>-0.27270100000000003</c:v>
                </c:pt>
                <c:pt idx="18369">
                  <c:v>-0.27339000000000002</c:v>
                </c:pt>
                <c:pt idx="18370">
                  <c:v>-0.27407199999999998</c:v>
                </c:pt>
                <c:pt idx="18371">
                  <c:v>-0.27474799999999999</c:v>
                </c:pt>
                <c:pt idx="18372">
                  <c:v>-0.27542100000000003</c:v>
                </c:pt>
                <c:pt idx="18373">
                  <c:v>-0.276092</c:v>
                </c:pt>
                <c:pt idx="18374">
                  <c:v>-0.27676299999999998</c:v>
                </c:pt>
                <c:pt idx="18375">
                  <c:v>-0.27743600000000002</c:v>
                </c:pt>
                <c:pt idx="18376">
                  <c:v>-0.27812100000000001</c:v>
                </c:pt>
                <c:pt idx="18377">
                  <c:v>-0.27882200000000001</c:v>
                </c:pt>
                <c:pt idx="18378">
                  <c:v>-0.279532</c:v>
                </c:pt>
                <c:pt idx="18379">
                  <c:v>-0.28024199999999999</c:v>
                </c:pt>
                <c:pt idx="18380">
                  <c:v>-0.28094599999999997</c:v>
                </c:pt>
                <c:pt idx="18381">
                  <c:v>-0.281638</c:v>
                </c:pt>
                <c:pt idx="18382">
                  <c:v>-0.282308</c:v>
                </c:pt>
                <c:pt idx="18383">
                  <c:v>-0.28294999999999998</c:v>
                </c:pt>
                <c:pt idx="18384">
                  <c:v>-0.28356100000000001</c:v>
                </c:pt>
                <c:pt idx="18385">
                  <c:v>-0.28414</c:v>
                </c:pt>
                <c:pt idx="18386">
                  <c:v>-0.28469100000000003</c:v>
                </c:pt>
                <c:pt idx="18387">
                  <c:v>-0.285219</c:v>
                </c:pt>
                <c:pt idx="18388">
                  <c:v>-0.28572700000000001</c:v>
                </c:pt>
                <c:pt idx="18389">
                  <c:v>-0.286213</c:v>
                </c:pt>
                <c:pt idx="18390">
                  <c:v>-0.28666900000000001</c:v>
                </c:pt>
                <c:pt idx="18391">
                  <c:v>-0.28709000000000001</c:v>
                </c:pt>
                <c:pt idx="18392">
                  <c:v>-0.28747600000000001</c:v>
                </c:pt>
                <c:pt idx="18393">
                  <c:v>-0.28783900000000001</c:v>
                </c:pt>
                <c:pt idx="18394">
                  <c:v>-0.28819800000000001</c:v>
                </c:pt>
                <c:pt idx="18395">
                  <c:v>-0.28855999999999998</c:v>
                </c:pt>
                <c:pt idx="18396">
                  <c:v>-0.28892699999999999</c:v>
                </c:pt>
                <c:pt idx="18397">
                  <c:v>-0.28929500000000002</c:v>
                </c:pt>
                <c:pt idx="18398">
                  <c:v>-0.28966900000000001</c:v>
                </c:pt>
                <c:pt idx="18399">
                  <c:v>-0.290045</c:v>
                </c:pt>
                <c:pt idx="18400">
                  <c:v>-0.29042000000000001</c:v>
                </c:pt>
                <c:pt idx="18401">
                  <c:v>-0.29079199999999999</c:v>
                </c:pt>
                <c:pt idx="18402">
                  <c:v>-0.291157</c:v>
                </c:pt>
                <c:pt idx="18403">
                  <c:v>-0.29150799999999999</c:v>
                </c:pt>
                <c:pt idx="18404">
                  <c:v>-0.29184599999999999</c:v>
                </c:pt>
                <c:pt idx="18405">
                  <c:v>-0.29217100000000001</c:v>
                </c:pt>
                <c:pt idx="18406">
                  <c:v>-0.29248099999999999</c:v>
                </c:pt>
                <c:pt idx="18407">
                  <c:v>-0.29278199999999999</c:v>
                </c:pt>
                <c:pt idx="18408">
                  <c:v>-0.293072</c:v>
                </c:pt>
                <c:pt idx="18409">
                  <c:v>-0.29331400000000002</c:v>
                </c:pt>
                <c:pt idx="18410">
                  <c:v>-0.29348099999999999</c:v>
                </c:pt>
                <c:pt idx="18411">
                  <c:v>-0.29361999999999999</c:v>
                </c:pt>
                <c:pt idx="18412">
                  <c:v>-0.29376400000000003</c:v>
                </c:pt>
                <c:pt idx="18413">
                  <c:v>-0.29388300000000001</c:v>
                </c:pt>
                <c:pt idx="18414">
                  <c:v>-0.29396899999999998</c:v>
                </c:pt>
                <c:pt idx="18415">
                  <c:v>-0.29403899999999999</c:v>
                </c:pt>
                <c:pt idx="18416">
                  <c:v>-0.294101</c:v>
                </c:pt>
                <c:pt idx="18417">
                  <c:v>-0.294159</c:v>
                </c:pt>
                <c:pt idx="18418">
                  <c:v>-0.29421000000000003</c:v>
                </c:pt>
                <c:pt idx="18419">
                  <c:v>-0.29425299999999999</c:v>
                </c:pt>
                <c:pt idx="18420">
                  <c:v>-0.294292</c:v>
                </c:pt>
                <c:pt idx="18421">
                  <c:v>-0.29433500000000001</c:v>
                </c:pt>
                <c:pt idx="18422">
                  <c:v>-0.29438599999999998</c:v>
                </c:pt>
                <c:pt idx="18423">
                  <c:v>-0.29444399999999998</c:v>
                </c:pt>
                <c:pt idx="18424">
                  <c:v>-0.29451300000000002</c:v>
                </c:pt>
                <c:pt idx="18425">
                  <c:v>-0.29459600000000002</c:v>
                </c:pt>
                <c:pt idx="18426">
                  <c:v>-0.29469499999999998</c:v>
                </c:pt>
                <c:pt idx="18427">
                  <c:v>-0.29482199999999997</c:v>
                </c:pt>
                <c:pt idx="18428">
                  <c:v>-0.29498799999999997</c:v>
                </c:pt>
                <c:pt idx="18429">
                  <c:v>-0.29520200000000002</c:v>
                </c:pt>
                <c:pt idx="18430">
                  <c:v>-0.29546499999999998</c:v>
                </c:pt>
                <c:pt idx="18431">
                  <c:v>-0.29577199999999998</c:v>
                </c:pt>
                <c:pt idx="18432">
                  <c:v>-0.29611700000000002</c:v>
                </c:pt>
                <c:pt idx="18433">
                  <c:v>-0.29649799999999998</c:v>
                </c:pt>
                <c:pt idx="18434">
                  <c:v>-0.29691699999999999</c:v>
                </c:pt>
                <c:pt idx="18435">
                  <c:v>-0.29737799999999998</c:v>
                </c:pt>
                <c:pt idx="18436">
                  <c:v>-0.29788399999999998</c:v>
                </c:pt>
                <c:pt idx="18437">
                  <c:v>-0.29843500000000001</c:v>
                </c:pt>
                <c:pt idx="18438">
                  <c:v>-0.29902699999999999</c:v>
                </c:pt>
                <c:pt idx="18439">
                  <c:v>-0.29965999999999998</c:v>
                </c:pt>
                <c:pt idx="18440">
                  <c:v>-0.30033799999999999</c:v>
                </c:pt>
                <c:pt idx="18441">
                  <c:v>-0.30105999999999999</c:v>
                </c:pt>
                <c:pt idx="18442">
                  <c:v>-0.30182199999999998</c:v>
                </c:pt>
                <c:pt idx="18443">
                  <c:v>-0.30262099999999997</c:v>
                </c:pt>
                <c:pt idx="18444">
                  <c:v>-0.30345800000000001</c:v>
                </c:pt>
                <c:pt idx="18445">
                  <c:v>-0.30433300000000002</c:v>
                </c:pt>
                <c:pt idx="18446">
                  <c:v>-0.30524699999999999</c:v>
                </c:pt>
                <c:pt idx="18447">
                  <c:v>-0.306201</c:v>
                </c:pt>
                <c:pt idx="18448">
                  <c:v>-0.307195</c:v>
                </c:pt>
                <c:pt idx="18449">
                  <c:v>-0.30822899999999998</c:v>
                </c:pt>
                <c:pt idx="18450">
                  <c:v>-0.30930299999999999</c:v>
                </c:pt>
                <c:pt idx="18451">
                  <c:v>-0.31041999999999997</c:v>
                </c:pt>
                <c:pt idx="18452">
                  <c:v>-0.31158000000000002</c:v>
                </c:pt>
                <c:pt idx="18453">
                  <c:v>-0.31278400000000001</c:v>
                </c:pt>
                <c:pt idx="18454">
                  <c:v>-0.31403399999999998</c:v>
                </c:pt>
                <c:pt idx="18455">
                  <c:v>-0.31533600000000001</c:v>
                </c:pt>
                <c:pt idx="18456">
                  <c:v>-0.316693</c:v>
                </c:pt>
                <c:pt idx="18457">
                  <c:v>-0.31810500000000003</c:v>
                </c:pt>
                <c:pt idx="18458">
                  <c:v>-0.31957200000000002</c:v>
                </c:pt>
                <c:pt idx="18459">
                  <c:v>-0.32108999999999999</c:v>
                </c:pt>
                <c:pt idx="18460">
                  <c:v>-0.32265300000000002</c:v>
                </c:pt>
                <c:pt idx="18461">
                  <c:v>-0.32425999999999999</c:v>
                </c:pt>
                <c:pt idx="18462">
                  <c:v>-0.32591900000000001</c:v>
                </c:pt>
                <c:pt idx="18463">
                  <c:v>-0.32763199999999998</c:v>
                </c:pt>
                <c:pt idx="18464">
                  <c:v>-0.329399</c:v>
                </c:pt>
                <c:pt idx="18465">
                  <c:v>-0.33121299999999998</c:v>
                </c:pt>
                <c:pt idx="18466">
                  <c:v>-0.33306200000000002</c:v>
                </c:pt>
                <c:pt idx="18467">
                  <c:v>-0.33493000000000001</c:v>
                </c:pt>
                <c:pt idx="18468">
                  <c:v>-0.33680700000000002</c:v>
                </c:pt>
                <c:pt idx="18469">
                  <c:v>-0.33868500000000001</c:v>
                </c:pt>
                <c:pt idx="18470">
                  <c:v>-0.34055999999999997</c:v>
                </c:pt>
                <c:pt idx="18471">
                  <c:v>-0.34243099999999999</c:v>
                </c:pt>
                <c:pt idx="18472">
                  <c:v>-0.34429900000000002</c:v>
                </c:pt>
                <c:pt idx="18473">
                  <c:v>-0.34616200000000003</c:v>
                </c:pt>
                <c:pt idx="18474">
                  <c:v>-0.34801799999999999</c:v>
                </c:pt>
                <c:pt idx="18475">
                  <c:v>-0.34986299999999998</c:v>
                </c:pt>
                <c:pt idx="18476">
                  <c:v>-0.35169699999999998</c:v>
                </c:pt>
                <c:pt idx="18477">
                  <c:v>-0.353524</c:v>
                </c:pt>
                <c:pt idx="18478">
                  <c:v>-0.35534700000000002</c:v>
                </c:pt>
                <c:pt idx="18479">
                  <c:v>-0.35717100000000002</c:v>
                </c:pt>
                <c:pt idx="18480">
                  <c:v>-0.35899599999999998</c:v>
                </c:pt>
                <c:pt idx="18481">
                  <c:v>-0.360823</c:v>
                </c:pt>
                <c:pt idx="18482">
                  <c:v>-0.36265199999999997</c:v>
                </c:pt>
                <c:pt idx="18483">
                  <c:v>-0.36447600000000002</c:v>
                </c:pt>
                <c:pt idx="18484">
                  <c:v>-0.36627999999999999</c:v>
                </c:pt>
                <c:pt idx="18485">
                  <c:v>-0.36805599999999999</c:v>
                </c:pt>
                <c:pt idx="18486">
                  <c:v>-0.36980400000000002</c:v>
                </c:pt>
                <c:pt idx="18487">
                  <c:v>-0.37152200000000002</c:v>
                </c:pt>
                <c:pt idx="18488">
                  <c:v>-0.373201</c:v>
                </c:pt>
                <c:pt idx="18489">
                  <c:v>-0.37482599999999999</c:v>
                </c:pt>
                <c:pt idx="18490">
                  <c:v>-0.37637999999999999</c:v>
                </c:pt>
                <c:pt idx="18491">
                  <c:v>-0.377855</c:v>
                </c:pt>
                <c:pt idx="18492">
                  <c:v>-0.37924600000000003</c:v>
                </c:pt>
                <c:pt idx="18493">
                  <c:v>-0.38055099999999997</c:v>
                </c:pt>
                <c:pt idx="18494">
                  <c:v>-0.38176399999999999</c:v>
                </c:pt>
                <c:pt idx="18495">
                  <c:v>-0.38288499999999998</c:v>
                </c:pt>
                <c:pt idx="18496">
                  <c:v>-0.38390999999999997</c:v>
                </c:pt>
                <c:pt idx="18497">
                  <c:v>-0.38483699999999998</c:v>
                </c:pt>
                <c:pt idx="18498">
                  <c:v>-0.38566099999999998</c:v>
                </c:pt>
                <c:pt idx="18499">
                  <c:v>-0.38638099999999997</c:v>
                </c:pt>
                <c:pt idx="18500">
                  <c:v>-0.38699699999999998</c:v>
                </c:pt>
                <c:pt idx="18501">
                  <c:v>-0.38750800000000002</c:v>
                </c:pt>
                <c:pt idx="18502">
                  <c:v>-0.38790799999999998</c:v>
                </c:pt>
                <c:pt idx="18503">
                  <c:v>-0.38819199999999998</c:v>
                </c:pt>
                <c:pt idx="18504">
                  <c:v>-0.38835999999999998</c:v>
                </c:pt>
                <c:pt idx="18505">
                  <c:v>-0.38841300000000001</c:v>
                </c:pt>
                <c:pt idx="18506">
                  <c:v>-0.38835399999999998</c:v>
                </c:pt>
                <c:pt idx="18507">
                  <c:v>-0.38818399999999997</c:v>
                </c:pt>
                <c:pt idx="18508">
                  <c:v>-0.387905</c:v>
                </c:pt>
                <c:pt idx="18509">
                  <c:v>-0.38751400000000003</c:v>
                </c:pt>
                <c:pt idx="18510">
                  <c:v>-0.38700899999999999</c:v>
                </c:pt>
                <c:pt idx="18511">
                  <c:v>-0.38638699999999998</c:v>
                </c:pt>
                <c:pt idx="18512">
                  <c:v>-0.38564900000000002</c:v>
                </c:pt>
                <c:pt idx="18513">
                  <c:v>-0.38479999999999998</c:v>
                </c:pt>
                <c:pt idx="18514">
                  <c:v>-0.38383899999999999</c:v>
                </c:pt>
                <c:pt idx="18515">
                  <c:v>-0.38276399999999999</c:v>
                </c:pt>
                <c:pt idx="18516">
                  <c:v>-0.38156899999999999</c:v>
                </c:pt>
                <c:pt idx="18517">
                  <c:v>-0.380249</c:v>
                </c:pt>
                <c:pt idx="18518">
                  <c:v>-0.37879800000000002</c:v>
                </c:pt>
                <c:pt idx="18519">
                  <c:v>-0.377216</c:v>
                </c:pt>
                <c:pt idx="18520">
                  <c:v>-0.37550099999999997</c:v>
                </c:pt>
                <c:pt idx="18521">
                  <c:v>-0.37365500000000001</c:v>
                </c:pt>
                <c:pt idx="18522">
                  <c:v>-0.37167800000000001</c:v>
                </c:pt>
                <c:pt idx="18523">
                  <c:v>-0.36957400000000001</c:v>
                </c:pt>
                <c:pt idx="18524">
                  <c:v>-0.36735000000000001</c:v>
                </c:pt>
                <c:pt idx="18525">
                  <c:v>-0.36501299999999998</c:v>
                </c:pt>
                <c:pt idx="18526">
                  <c:v>-0.362562</c:v>
                </c:pt>
                <c:pt idx="18527">
                  <c:v>-0.35999799999999998</c:v>
                </c:pt>
                <c:pt idx="18528">
                  <c:v>-0.35732799999999998</c:v>
                </c:pt>
                <c:pt idx="18529">
                  <c:v>-0.35456199999999999</c:v>
                </c:pt>
                <c:pt idx="18530">
                  <c:v>-0.35170499999999999</c:v>
                </c:pt>
                <c:pt idx="18531">
                  <c:v>-0.34876000000000001</c:v>
                </c:pt>
                <c:pt idx="18532">
                  <c:v>-0.34572900000000001</c:v>
                </c:pt>
                <c:pt idx="18533">
                  <c:v>-0.342613</c:v>
                </c:pt>
                <c:pt idx="18534">
                  <c:v>-0.339416</c:v>
                </c:pt>
                <c:pt idx="18535">
                  <c:v>-0.33614500000000003</c:v>
                </c:pt>
                <c:pt idx="18536">
                  <c:v>-0.33279999999999998</c:v>
                </c:pt>
                <c:pt idx="18537">
                  <c:v>-0.32937899999999998</c:v>
                </c:pt>
                <c:pt idx="18538">
                  <c:v>-0.32589000000000001</c:v>
                </c:pt>
                <c:pt idx="18539">
                  <c:v>-0.32234400000000002</c:v>
                </c:pt>
                <c:pt idx="18540">
                  <c:v>-0.318747</c:v>
                </c:pt>
                <c:pt idx="18541">
                  <c:v>-0.315104</c:v>
                </c:pt>
                <c:pt idx="18542">
                  <c:v>-0.31142399999999998</c:v>
                </c:pt>
                <c:pt idx="18543">
                  <c:v>-0.30771100000000001</c:v>
                </c:pt>
                <c:pt idx="18544">
                  <c:v>-0.30397000000000002</c:v>
                </c:pt>
                <c:pt idx="18545">
                  <c:v>-0.30021399999999998</c:v>
                </c:pt>
                <c:pt idx="18546">
                  <c:v>-0.29643000000000003</c:v>
                </c:pt>
                <c:pt idx="18547">
                  <c:v>-0.29255900000000001</c:v>
                </c:pt>
                <c:pt idx="18548">
                  <c:v>-0.288609</c:v>
                </c:pt>
                <c:pt idx="18549">
                  <c:v>-0.28465699999999999</c:v>
                </c:pt>
                <c:pt idx="18550">
                  <c:v>-0.28071600000000002</c:v>
                </c:pt>
                <c:pt idx="18551">
                  <c:v>-0.27675699999999998</c:v>
                </c:pt>
                <c:pt idx="18552">
                  <c:v>-0.27279199999999998</c:v>
                </c:pt>
                <c:pt idx="18553">
                  <c:v>-0.26883899999999999</c:v>
                </c:pt>
                <c:pt idx="18554">
                  <c:v>-0.26489699999999999</c:v>
                </c:pt>
                <c:pt idx="18555">
                  <c:v>-0.260963</c:v>
                </c:pt>
                <c:pt idx="18556">
                  <c:v>-0.25703300000000001</c:v>
                </c:pt>
                <c:pt idx="18557">
                  <c:v>-0.25310700000000003</c:v>
                </c:pt>
                <c:pt idx="18558">
                  <c:v>-0.24918599999999999</c:v>
                </c:pt>
                <c:pt idx="18559">
                  <c:v>-0.245282</c:v>
                </c:pt>
                <c:pt idx="18560">
                  <c:v>-0.24140700000000001</c:v>
                </c:pt>
                <c:pt idx="18561">
                  <c:v>-0.237571</c:v>
                </c:pt>
                <c:pt idx="18562">
                  <c:v>-0.23378099999999999</c:v>
                </c:pt>
                <c:pt idx="18563">
                  <c:v>-0.23005</c:v>
                </c:pt>
                <c:pt idx="18564">
                  <c:v>-0.22639400000000001</c:v>
                </c:pt>
                <c:pt idx="18565">
                  <c:v>-0.222827</c:v>
                </c:pt>
                <c:pt idx="18566">
                  <c:v>-0.219358</c:v>
                </c:pt>
                <c:pt idx="18567">
                  <c:v>-0.21599299999999999</c:v>
                </c:pt>
                <c:pt idx="18568">
                  <c:v>-0.21273</c:v>
                </c:pt>
                <c:pt idx="18569">
                  <c:v>-0.209564</c:v>
                </c:pt>
                <c:pt idx="18570">
                  <c:v>-0.20649200000000001</c:v>
                </c:pt>
                <c:pt idx="18571">
                  <c:v>-0.20352100000000001</c:v>
                </c:pt>
                <c:pt idx="18572">
                  <c:v>-0.200659</c:v>
                </c:pt>
                <c:pt idx="18573">
                  <c:v>-0.19791600000000001</c:v>
                </c:pt>
                <c:pt idx="18574">
                  <c:v>-0.19529099999999999</c:v>
                </c:pt>
                <c:pt idx="18575">
                  <c:v>-0.192775</c:v>
                </c:pt>
                <c:pt idx="18576">
                  <c:v>-0.190354</c:v>
                </c:pt>
                <c:pt idx="18577">
                  <c:v>-0.18802199999999999</c:v>
                </c:pt>
                <c:pt idx="18578">
                  <c:v>-0.185779</c:v>
                </c:pt>
                <c:pt idx="18579">
                  <c:v>-0.183618</c:v>
                </c:pt>
                <c:pt idx="18580">
                  <c:v>-0.18153900000000001</c:v>
                </c:pt>
                <c:pt idx="18581">
                  <c:v>-0.17954899999999999</c:v>
                </c:pt>
                <c:pt idx="18582">
                  <c:v>-0.17765800000000001</c:v>
                </c:pt>
                <c:pt idx="18583">
                  <c:v>-0.175874</c:v>
                </c:pt>
                <c:pt idx="18584">
                  <c:v>-0.174202</c:v>
                </c:pt>
                <c:pt idx="18585">
                  <c:v>-0.17264299999999999</c:v>
                </c:pt>
                <c:pt idx="18586">
                  <c:v>-0.17119599999999999</c:v>
                </c:pt>
                <c:pt idx="18587">
                  <c:v>-0.16986000000000001</c:v>
                </c:pt>
                <c:pt idx="18588">
                  <c:v>-0.16863500000000001</c:v>
                </c:pt>
                <c:pt idx="18589">
                  <c:v>-0.167522</c:v>
                </c:pt>
                <c:pt idx="18590">
                  <c:v>-0.166521</c:v>
                </c:pt>
                <c:pt idx="18591">
                  <c:v>-0.165629</c:v>
                </c:pt>
                <c:pt idx="18592">
                  <c:v>-0.164851</c:v>
                </c:pt>
                <c:pt idx="18593">
                  <c:v>-0.164188</c:v>
                </c:pt>
                <c:pt idx="18594">
                  <c:v>-0.163637</c:v>
                </c:pt>
                <c:pt idx="18595">
                  <c:v>-0.163193</c:v>
                </c:pt>
                <c:pt idx="18596">
                  <c:v>-0.16284799999999999</c:v>
                </c:pt>
                <c:pt idx="18597">
                  <c:v>-0.16259499999999999</c:v>
                </c:pt>
                <c:pt idx="18598">
                  <c:v>-0.16242599999999999</c:v>
                </c:pt>
                <c:pt idx="18599">
                  <c:v>-0.16234000000000001</c:v>
                </c:pt>
                <c:pt idx="18600">
                  <c:v>-0.16234199999999999</c:v>
                </c:pt>
                <c:pt idx="18601">
                  <c:v>-0.162439</c:v>
                </c:pt>
                <c:pt idx="18602">
                  <c:v>-0.16263</c:v>
                </c:pt>
                <c:pt idx="18603">
                  <c:v>-0.162908</c:v>
                </c:pt>
                <c:pt idx="18604">
                  <c:v>-0.16326399999999999</c:v>
                </c:pt>
                <c:pt idx="18605">
                  <c:v>-0.163691</c:v>
                </c:pt>
                <c:pt idx="18606">
                  <c:v>-0.164187</c:v>
                </c:pt>
                <c:pt idx="18607">
                  <c:v>-0.16475400000000001</c:v>
                </c:pt>
                <c:pt idx="18608">
                  <c:v>-0.16539400000000001</c:v>
                </c:pt>
                <c:pt idx="18609">
                  <c:v>-0.16610800000000001</c:v>
                </c:pt>
                <c:pt idx="18610">
                  <c:v>-0.16689499999999999</c:v>
                </c:pt>
                <c:pt idx="18611">
                  <c:v>-0.16775699999999999</c:v>
                </c:pt>
                <c:pt idx="18612">
                  <c:v>-0.16869200000000001</c:v>
                </c:pt>
                <c:pt idx="18613">
                  <c:v>-0.16968800000000001</c:v>
                </c:pt>
                <c:pt idx="18614">
                  <c:v>-0.170733</c:v>
                </c:pt>
                <c:pt idx="18615">
                  <c:v>-0.17182500000000001</c:v>
                </c:pt>
                <c:pt idx="18616">
                  <c:v>-0.17296600000000001</c:v>
                </c:pt>
                <c:pt idx="18617">
                  <c:v>-0.17415700000000001</c:v>
                </c:pt>
                <c:pt idx="18618">
                  <c:v>-0.17539399999999999</c:v>
                </c:pt>
                <c:pt idx="18619">
                  <c:v>-0.17667099999999999</c:v>
                </c:pt>
                <c:pt idx="18620">
                  <c:v>-0.177979</c:v>
                </c:pt>
                <c:pt idx="18621">
                  <c:v>-0.17930299999999999</c:v>
                </c:pt>
                <c:pt idx="18622">
                  <c:v>-0.18063299999999999</c:v>
                </c:pt>
                <c:pt idx="18623">
                  <c:v>-0.18197199999999999</c:v>
                </c:pt>
                <c:pt idx="18624">
                  <c:v>-0.18332499999999999</c:v>
                </c:pt>
                <c:pt idx="18625">
                  <c:v>-0.184697</c:v>
                </c:pt>
                <c:pt idx="18626">
                  <c:v>-0.186088</c:v>
                </c:pt>
                <c:pt idx="18627">
                  <c:v>-0.18749099999999999</c:v>
                </c:pt>
                <c:pt idx="18628">
                  <c:v>-0.18889600000000001</c:v>
                </c:pt>
                <c:pt idx="18629">
                  <c:v>-0.19029399999999999</c:v>
                </c:pt>
                <c:pt idx="18630">
                  <c:v>-0.19168299999999999</c:v>
                </c:pt>
                <c:pt idx="18631">
                  <c:v>-0.19305700000000001</c:v>
                </c:pt>
                <c:pt idx="18632">
                  <c:v>-0.194412</c:v>
                </c:pt>
                <c:pt idx="18633">
                  <c:v>-0.195747</c:v>
                </c:pt>
                <c:pt idx="18634">
                  <c:v>-0.19706099999999999</c:v>
                </c:pt>
                <c:pt idx="18635">
                  <c:v>-0.19835900000000001</c:v>
                </c:pt>
                <c:pt idx="18636">
                  <c:v>-0.19964100000000001</c:v>
                </c:pt>
                <c:pt idx="18637">
                  <c:v>-0.200902</c:v>
                </c:pt>
                <c:pt idx="18638">
                  <c:v>-0.20213200000000001</c:v>
                </c:pt>
                <c:pt idx="18639">
                  <c:v>-0.20332700000000001</c:v>
                </c:pt>
                <c:pt idx="18640">
                  <c:v>-0.204483</c:v>
                </c:pt>
                <c:pt idx="18641">
                  <c:v>-0.205594</c:v>
                </c:pt>
                <c:pt idx="18642">
                  <c:v>-0.20665500000000001</c:v>
                </c:pt>
                <c:pt idx="18643">
                  <c:v>-0.20766499999999999</c:v>
                </c:pt>
                <c:pt idx="18644">
                  <c:v>-0.208625</c:v>
                </c:pt>
                <c:pt idx="18645">
                  <c:v>-0.209533</c:v>
                </c:pt>
                <c:pt idx="18646">
                  <c:v>-0.21038699999999999</c:v>
                </c:pt>
                <c:pt idx="18647">
                  <c:v>-0.21119099999999999</c:v>
                </c:pt>
                <c:pt idx="18648">
                  <c:v>-0.211951</c:v>
                </c:pt>
                <c:pt idx="18649">
                  <c:v>-0.212669</c:v>
                </c:pt>
                <c:pt idx="18650">
                  <c:v>-0.213339</c:v>
                </c:pt>
                <c:pt idx="18651">
                  <c:v>-0.21395900000000001</c:v>
                </c:pt>
                <c:pt idx="18652">
                  <c:v>-0.21453</c:v>
                </c:pt>
                <c:pt idx="18653">
                  <c:v>-0.215055</c:v>
                </c:pt>
                <c:pt idx="18654">
                  <c:v>-0.215534</c:v>
                </c:pt>
                <c:pt idx="18655">
                  <c:v>-0.21596499999999999</c:v>
                </c:pt>
                <c:pt idx="18656">
                  <c:v>-0.21634800000000001</c:v>
                </c:pt>
                <c:pt idx="18657">
                  <c:v>-0.21667600000000001</c:v>
                </c:pt>
                <c:pt idx="18658">
                  <c:v>-0.216946</c:v>
                </c:pt>
                <c:pt idx="18659">
                  <c:v>-0.217165</c:v>
                </c:pt>
                <c:pt idx="18660">
                  <c:v>-0.21734600000000001</c:v>
                </c:pt>
                <c:pt idx="18661">
                  <c:v>-0.21749399999999999</c:v>
                </c:pt>
                <c:pt idx="18662">
                  <c:v>-0.21760199999999999</c:v>
                </c:pt>
                <c:pt idx="18663">
                  <c:v>-0.21765899999999999</c:v>
                </c:pt>
                <c:pt idx="18664">
                  <c:v>-0.21765999999999999</c:v>
                </c:pt>
                <c:pt idx="18665">
                  <c:v>-0.21760599999999999</c:v>
                </c:pt>
                <c:pt idx="18666">
                  <c:v>-0.217499</c:v>
                </c:pt>
                <c:pt idx="18667">
                  <c:v>-0.217339</c:v>
                </c:pt>
                <c:pt idx="18668">
                  <c:v>-0.21712699999999999</c:v>
                </c:pt>
                <c:pt idx="18669">
                  <c:v>-0.21687000000000001</c:v>
                </c:pt>
                <c:pt idx="18670">
                  <c:v>-0.21657799999999999</c:v>
                </c:pt>
                <c:pt idx="18671">
                  <c:v>-0.21625</c:v>
                </c:pt>
                <c:pt idx="18672">
                  <c:v>-0.21587200000000001</c:v>
                </c:pt>
                <c:pt idx="18673">
                  <c:v>-0.215444</c:v>
                </c:pt>
                <c:pt idx="18674">
                  <c:v>-0.21498999999999999</c:v>
                </c:pt>
                <c:pt idx="18675">
                  <c:v>-0.21451700000000001</c:v>
                </c:pt>
                <c:pt idx="18676">
                  <c:v>-0.21402099999999999</c:v>
                </c:pt>
                <c:pt idx="18677">
                  <c:v>-0.213506</c:v>
                </c:pt>
                <c:pt idx="18678">
                  <c:v>-0.212981</c:v>
                </c:pt>
                <c:pt idx="18679">
                  <c:v>-0.212448</c:v>
                </c:pt>
                <c:pt idx="18680">
                  <c:v>-0.21190999999999999</c:v>
                </c:pt>
                <c:pt idx="18681">
                  <c:v>-0.211363</c:v>
                </c:pt>
                <c:pt idx="18682">
                  <c:v>-0.21080699999999999</c:v>
                </c:pt>
                <c:pt idx="18683">
                  <c:v>-0.21023900000000001</c:v>
                </c:pt>
                <c:pt idx="18684">
                  <c:v>-0.20966299999999999</c:v>
                </c:pt>
                <c:pt idx="18685">
                  <c:v>-0.20908199999999999</c:v>
                </c:pt>
                <c:pt idx="18686">
                  <c:v>-0.20849899999999999</c:v>
                </c:pt>
                <c:pt idx="18687">
                  <c:v>-0.20791200000000001</c:v>
                </c:pt>
                <c:pt idx="18688">
                  <c:v>-0.20732600000000001</c:v>
                </c:pt>
                <c:pt idx="18689">
                  <c:v>-0.20674999999999999</c:v>
                </c:pt>
                <c:pt idx="18690">
                  <c:v>-0.20619000000000001</c:v>
                </c:pt>
                <c:pt idx="18691">
                  <c:v>-0.20564399999999999</c:v>
                </c:pt>
                <c:pt idx="18692">
                  <c:v>-0.20510999999999999</c:v>
                </c:pt>
                <c:pt idx="18693">
                  <c:v>-0.204592</c:v>
                </c:pt>
                <c:pt idx="18694">
                  <c:v>-0.204097</c:v>
                </c:pt>
                <c:pt idx="18695">
                  <c:v>-0.20363200000000001</c:v>
                </c:pt>
                <c:pt idx="18696">
                  <c:v>-0.20319499999999999</c:v>
                </c:pt>
                <c:pt idx="18697">
                  <c:v>-0.202789</c:v>
                </c:pt>
                <c:pt idx="18698">
                  <c:v>-0.20241999999999999</c:v>
                </c:pt>
                <c:pt idx="18699">
                  <c:v>-0.202096</c:v>
                </c:pt>
                <c:pt idx="18700">
                  <c:v>-0.20181399999999999</c:v>
                </c:pt>
                <c:pt idx="18701">
                  <c:v>-0.201572</c:v>
                </c:pt>
                <c:pt idx="18702">
                  <c:v>-0.20136999999999999</c:v>
                </c:pt>
                <c:pt idx="18703">
                  <c:v>-0.20121</c:v>
                </c:pt>
                <c:pt idx="18704">
                  <c:v>-0.201095</c:v>
                </c:pt>
                <c:pt idx="18705">
                  <c:v>-0.20102700000000001</c:v>
                </c:pt>
                <c:pt idx="18706">
                  <c:v>-0.20100299999999999</c:v>
                </c:pt>
                <c:pt idx="18707">
                  <c:v>-0.201017</c:v>
                </c:pt>
                <c:pt idx="18708">
                  <c:v>-0.20106499999999999</c:v>
                </c:pt>
                <c:pt idx="18709">
                  <c:v>-0.20114899999999999</c:v>
                </c:pt>
                <c:pt idx="18710">
                  <c:v>-0.20127200000000001</c:v>
                </c:pt>
                <c:pt idx="18711">
                  <c:v>-0.20143900000000001</c:v>
                </c:pt>
                <c:pt idx="18712">
                  <c:v>-0.201652</c:v>
                </c:pt>
                <c:pt idx="18713">
                  <c:v>-0.20191400000000001</c:v>
                </c:pt>
                <c:pt idx="18714">
                  <c:v>-0.20222200000000001</c:v>
                </c:pt>
                <c:pt idx="18715">
                  <c:v>-0.202572</c:v>
                </c:pt>
                <c:pt idx="18716">
                  <c:v>-0.202962</c:v>
                </c:pt>
                <c:pt idx="18717">
                  <c:v>-0.20338999999999999</c:v>
                </c:pt>
                <c:pt idx="18718">
                  <c:v>-0.20385400000000001</c:v>
                </c:pt>
                <c:pt idx="18719">
                  <c:v>-0.20435</c:v>
                </c:pt>
                <c:pt idx="18720">
                  <c:v>-0.204872</c:v>
                </c:pt>
                <c:pt idx="18721">
                  <c:v>-0.20542199999999999</c:v>
                </c:pt>
                <c:pt idx="18722">
                  <c:v>-0.20600299999999999</c:v>
                </c:pt>
                <c:pt idx="18723">
                  <c:v>-0.206618</c:v>
                </c:pt>
                <c:pt idx="18724">
                  <c:v>-0.20726800000000001</c:v>
                </c:pt>
                <c:pt idx="18725">
                  <c:v>-0.207952</c:v>
                </c:pt>
                <c:pt idx="18726">
                  <c:v>-0.208673</c:v>
                </c:pt>
                <c:pt idx="18727">
                  <c:v>-0.20943200000000001</c:v>
                </c:pt>
                <c:pt idx="18728">
                  <c:v>-0.210232</c:v>
                </c:pt>
                <c:pt idx="18729">
                  <c:v>-0.21107100000000001</c:v>
                </c:pt>
                <c:pt idx="18730">
                  <c:v>-0.21195</c:v>
                </c:pt>
                <c:pt idx="18731">
                  <c:v>-0.212863</c:v>
                </c:pt>
                <c:pt idx="18732">
                  <c:v>-0.21380299999999999</c:v>
                </c:pt>
                <c:pt idx="18733">
                  <c:v>-0.21476799999999999</c:v>
                </c:pt>
                <c:pt idx="18734">
                  <c:v>-0.21576000000000001</c:v>
                </c:pt>
                <c:pt idx="18735">
                  <c:v>-0.21678</c:v>
                </c:pt>
                <c:pt idx="18736">
                  <c:v>-0.21782599999999999</c:v>
                </c:pt>
                <c:pt idx="18737">
                  <c:v>-0.21889600000000001</c:v>
                </c:pt>
                <c:pt idx="18738">
                  <c:v>-0.21998200000000001</c:v>
                </c:pt>
                <c:pt idx="18739">
                  <c:v>-0.22108</c:v>
                </c:pt>
                <c:pt idx="18740">
                  <c:v>-0.22218599999999999</c:v>
                </c:pt>
                <c:pt idx="18741">
                  <c:v>-0.223298</c:v>
                </c:pt>
                <c:pt idx="18742">
                  <c:v>-0.22441700000000001</c:v>
                </c:pt>
                <c:pt idx="18743">
                  <c:v>-0.225545</c:v>
                </c:pt>
                <c:pt idx="18744">
                  <c:v>-0.22667999999999999</c:v>
                </c:pt>
                <c:pt idx="18745">
                  <c:v>-0.22781899999999999</c:v>
                </c:pt>
                <c:pt idx="18746">
                  <c:v>-0.22895699999999999</c:v>
                </c:pt>
                <c:pt idx="18747">
                  <c:v>-0.23009299999999999</c:v>
                </c:pt>
                <c:pt idx="18748">
                  <c:v>-0.23122500000000001</c:v>
                </c:pt>
                <c:pt idx="18749">
                  <c:v>-0.232347</c:v>
                </c:pt>
                <c:pt idx="18750">
                  <c:v>-0.23345399999999999</c:v>
                </c:pt>
                <c:pt idx="18751">
                  <c:v>-0.23454700000000001</c:v>
                </c:pt>
                <c:pt idx="18752">
                  <c:v>-0.235627</c:v>
                </c:pt>
                <c:pt idx="18753">
                  <c:v>-0.23669000000000001</c:v>
                </c:pt>
                <c:pt idx="18754">
                  <c:v>-0.237733</c:v>
                </c:pt>
                <c:pt idx="18755">
                  <c:v>-0.23874899999999999</c:v>
                </c:pt>
                <c:pt idx="18756">
                  <c:v>-0.239734</c:v>
                </c:pt>
                <c:pt idx="18757">
                  <c:v>-0.24069499999999999</c:v>
                </c:pt>
                <c:pt idx="18758">
                  <c:v>-0.24163200000000001</c:v>
                </c:pt>
                <c:pt idx="18759">
                  <c:v>-0.24252199999999999</c:v>
                </c:pt>
                <c:pt idx="18760">
                  <c:v>-0.243344</c:v>
                </c:pt>
                <c:pt idx="18761">
                  <c:v>-0.24412200000000001</c:v>
                </c:pt>
                <c:pt idx="18762">
                  <c:v>-0.24488099999999999</c:v>
                </c:pt>
                <c:pt idx="18763">
                  <c:v>-0.24560100000000001</c:v>
                </c:pt>
                <c:pt idx="18764">
                  <c:v>-0.24627199999999999</c:v>
                </c:pt>
                <c:pt idx="18765">
                  <c:v>-0.24690300000000001</c:v>
                </c:pt>
                <c:pt idx="18766">
                  <c:v>-0.24749399999999999</c:v>
                </c:pt>
                <c:pt idx="18767">
                  <c:v>-0.24804000000000001</c:v>
                </c:pt>
                <c:pt idx="18768">
                  <c:v>-0.24853</c:v>
                </c:pt>
                <c:pt idx="18769">
                  <c:v>-0.24895600000000001</c:v>
                </c:pt>
                <c:pt idx="18770">
                  <c:v>-0.24931700000000001</c:v>
                </c:pt>
                <c:pt idx="18771">
                  <c:v>-0.249615</c:v>
                </c:pt>
                <c:pt idx="18772">
                  <c:v>-0.24985399999999999</c:v>
                </c:pt>
                <c:pt idx="18773">
                  <c:v>-0.25003500000000001</c:v>
                </c:pt>
                <c:pt idx="18774">
                  <c:v>-0.25015500000000002</c:v>
                </c:pt>
                <c:pt idx="18775">
                  <c:v>-0.25021199999999999</c:v>
                </c:pt>
                <c:pt idx="18776">
                  <c:v>-0.25020999999999999</c:v>
                </c:pt>
                <c:pt idx="18777">
                  <c:v>-0.25015500000000002</c:v>
                </c:pt>
                <c:pt idx="18778">
                  <c:v>-0.250052</c:v>
                </c:pt>
                <c:pt idx="18779">
                  <c:v>-0.24990200000000001</c:v>
                </c:pt>
                <c:pt idx="18780">
                  <c:v>-0.24970600000000001</c:v>
                </c:pt>
                <c:pt idx="18781">
                  <c:v>-0.24946499999999999</c:v>
                </c:pt>
                <c:pt idx="18782">
                  <c:v>-0.24917500000000001</c:v>
                </c:pt>
                <c:pt idx="18783">
                  <c:v>-0.248831</c:v>
                </c:pt>
                <c:pt idx="18784">
                  <c:v>-0.24843199999999999</c:v>
                </c:pt>
                <c:pt idx="18785">
                  <c:v>-0.247978</c:v>
                </c:pt>
                <c:pt idx="18786">
                  <c:v>-0.247471</c:v>
                </c:pt>
                <c:pt idx="18787">
                  <c:v>-0.24691299999999999</c:v>
                </c:pt>
                <c:pt idx="18788">
                  <c:v>-0.24629999999999999</c:v>
                </c:pt>
                <c:pt idx="18789">
                  <c:v>-0.24563099999999999</c:v>
                </c:pt>
                <c:pt idx="18790">
                  <c:v>-0.24490600000000001</c:v>
                </c:pt>
                <c:pt idx="18791">
                  <c:v>-0.24412600000000001</c:v>
                </c:pt>
                <c:pt idx="18792">
                  <c:v>-0.24329000000000001</c:v>
                </c:pt>
                <c:pt idx="18793">
                  <c:v>-0.242395</c:v>
                </c:pt>
                <c:pt idx="18794">
                  <c:v>-0.24143300000000001</c:v>
                </c:pt>
                <c:pt idx="18795">
                  <c:v>-0.24040300000000001</c:v>
                </c:pt>
                <c:pt idx="18796">
                  <c:v>-0.23930699999999999</c:v>
                </c:pt>
                <c:pt idx="18797">
                  <c:v>-0.23814399999999999</c:v>
                </c:pt>
                <c:pt idx="18798">
                  <c:v>-0.23691300000000001</c:v>
                </c:pt>
                <c:pt idx="18799">
                  <c:v>-0.23561099999999999</c:v>
                </c:pt>
                <c:pt idx="18800">
                  <c:v>-0.23424200000000001</c:v>
                </c:pt>
                <c:pt idx="18801">
                  <c:v>-0.23280799999999999</c:v>
                </c:pt>
                <c:pt idx="18802">
                  <c:v>-0.23131099999999999</c:v>
                </c:pt>
                <c:pt idx="18803">
                  <c:v>-0.22975100000000001</c:v>
                </c:pt>
                <c:pt idx="18804">
                  <c:v>-0.22812499999999999</c:v>
                </c:pt>
                <c:pt idx="18805">
                  <c:v>-0.226434</c:v>
                </c:pt>
                <c:pt idx="18806">
                  <c:v>-0.22468099999999999</c:v>
                </c:pt>
                <c:pt idx="18807">
                  <c:v>-0.22286800000000001</c:v>
                </c:pt>
                <c:pt idx="18808">
                  <c:v>-0.22099299999999999</c:v>
                </c:pt>
                <c:pt idx="18809">
                  <c:v>-0.219056</c:v>
                </c:pt>
                <c:pt idx="18810">
                  <c:v>-0.217057</c:v>
                </c:pt>
                <c:pt idx="18811">
                  <c:v>-0.215</c:v>
                </c:pt>
                <c:pt idx="18812">
                  <c:v>-0.21289</c:v>
                </c:pt>
                <c:pt idx="18813">
                  <c:v>-0.21073600000000001</c:v>
                </c:pt>
                <c:pt idx="18814">
                  <c:v>-0.20854400000000001</c:v>
                </c:pt>
                <c:pt idx="18815">
                  <c:v>-0.206318</c:v>
                </c:pt>
                <c:pt idx="18816">
                  <c:v>-0.20405899999999999</c:v>
                </c:pt>
                <c:pt idx="18817">
                  <c:v>-0.201765</c:v>
                </c:pt>
                <c:pt idx="18818">
                  <c:v>-0.199434</c:v>
                </c:pt>
                <c:pt idx="18819">
                  <c:v>-0.19706099999999999</c:v>
                </c:pt>
                <c:pt idx="18820">
                  <c:v>-0.19464600000000001</c:v>
                </c:pt>
                <c:pt idx="18821">
                  <c:v>-0.192189</c:v>
                </c:pt>
                <c:pt idx="18822">
                  <c:v>-0.189693</c:v>
                </c:pt>
                <c:pt idx="18823">
                  <c:v>-0.18715899999999999</c:v>
                </c:pt>
                <c:pt idx="18824">
                  <c:v>-0.18459100000000001</c:v>
                </c:pt>
                <c:pt idx="18825">
                  <c:v>-0.18199000000000001</c:v>
                </c:pt>
                <c:pt idx="18826">
                  <c:v>-0.17935300000000001</c:v>
                </c:pt>
                <c:pt idx="18827">
                  <c:v>-0.176679</c:v>
                </c:pt>
                <c:pt idx="18828">
                  <c:v>-0.17397199999999999</c:v>
                </c:pt>
                <c:pt idx="18829">
                  <c:v>-0.171239</c:v>
                </c:pt>
                <c:pt idx="18830">
                  <c:v>-0.16849</c:v>
                </c:pt>
                <c:pt idx="18831">
                  <c:v>-0.16573299999999999</c:v>
                </c:pt>
                <c:pt idx="18832">
                  <c:v>-0.16297</c:v>
                </c:pt>
                <c:pt idx="18833">
                  <c:v>-0.16020300000000001</c:v>
                </c:pt>
                <c:pt idx="18834">
                  <c:v>-0.15743799999999999</c:v>
                </c:pt>
                <c:pt idx="18835">
                  <c:v>-0.15468599999999999</c:v>
                </c:pt>
                <c:pt idx="18836">
                  <c:v>-0.15195600000000001</c:v>
                </c:pt>
                <c:pt idx="18837">
                  <c:v>-0.149252</c:v>
                </c:pt>
                <c:pt idx="18838">
                  <c:v>-0.14658199999999999</c:v>
                </c:pt>
                <c:pt idx="18839">
                  <c:v>-0.143958</c:v>
                </c:pt>
                <c:pt idx="18840">
                  <c:v>-0.14138300000000001</c:v>
                </c:pt>
                <c:pt idx="18841">
                  <c:v>-0.13886000000000001</c:v>
                </c:pt>
                <c:pt idx="18842">
                  <c:v>-0.13638600000000001</c:v>
                </c:pt>
                <c:pt idx="18843">
                  <c:v>-0.133964</c:v>
                </c:pt>
                <c:pt idx="18844">
                  <c:v>-0.13159599999999999</c:v>
                </c:pt>
                <c:pt idx="18845">
                  <c:v>-0.12929499999999999</c:v>
                </c:pt>
                <c:pt idx="18846">
                  <c:v>-0.12706200000000001</c:v>
                </c:pt>
                <c:pt idx="18847">
                  <c:v>-0.12486700000000001</c:v>
                </c:pt>
                <c:pt idx="18848">
                  <c:v>-0.122715</c:v>
                </c:pt>
                <c:pt idx="18849">
                  <c:v>-0.120657</c:v>
                </c:pt>
                <c:pt idx="18850">
                  <c:v>-0.118702</c:v>
                </c:pt>
                <c:pt idx="18851">
                  <c:v>-0.116828</c:v>
                </c:pt>
                <c:pt idx="18852">
                  <c:v>-0.115039</c:v>
                </c:pt>
                <c:pt idx="18853">
                  <c:v>-0.113346</c:v>
                </c:pt>
                <c:pt idx="18854">
                  <c:v>-0.11175</c:v>
                </c:pt>
                <c:pt idx="18855">
                  <c:v>-0.110254</c:v>
                </c:pt>
                <c:pt idx="18856">
                  <c:v>-0.108857</c:v>
                </c:pt>
                <c:pt idx="18857">
                  <c:v>-0.107562</c:v>
                </c:pt>
                <c:pt idx="18858">
                  <c:v>-0.106375</c:v>
                </c:pt>
                <c:pt idx="18859">
                  <c:v>-0.105307</c:v>
                </c:pt>
                <c:pt idx="18860">
                  <c:v>-0.104365</c:v>
                </c:pt>
                <c:pt idx="18861">
                  <c:v>-0.10355300000000001</c:v>
                </c:pt>
                <c:pt idx="18862">
                  <c:v>-0.10287499999999999</c:v>
                </c:pt>
                <c:pt idx="18863">
                  <c:v>-0.102339</c:v>
                </c:pt>
                <c:pt idx="18864">
                  <c:v>-0.101952</c:v>
                </c:pt>
                <c:pt idx="18865">
                  <c:v>-0.10172</c:v>
                </c:pt>
                <c:pt idx="18866">
                  <c:v>-0.10165100000000001</c:v>
                </c:pt>
                <c:pt idx="18867">
                  <c:v>-0.101745</c:v>
                </c:pt>
                <c:pt idx="18868">
                  <c:v>-0.102004</c:v>
                </c:pt>
                <c:pt idx="18869">
                  <c:v>-0.10242900000000001</c:v>
                </c:pt>
                <c:pt idx="18870">
                  <c:v>-0.103018</c:v>
                </c:pt>
                <c:pt idx="18871">
                  <c:v>-0.103771</c:v>
                </c:pt>
                <c:pt idx="18872">
                  <c:v>-0.104686</c:v>
                </c:pt>
                <c:pt idx="18873">
                  <c:v>-0.105768</c:v>
                </c:pt>
                <c:pt idx="18874">
                  <c:v>-0.107017</c:v>
                </c:pt>
                <c:pt idx="18875">
                  <c:v>-0.108433</c:v>
                </c:pt>
                <c:pt idx="18876">
                  <c:v>-0.110009</c:v>
                </c:pt>
                <c:pt idx="18877">
                  <c:v>-0.111744</c:v>
                </c:pt>
                <c:pt idx="18878">
                  <c:v>-0.113638</c:v>
                </c:pt>
                <c:pt idx="18879">
                  <c:v>-0.115686</c:v>
                </c:pt>
                <c:pt idx="18880">
                  <c:v>-0.117884</c:v>
                </c:pt>
                <c:pt idx="18881">
                  <c:v>-0.120229</c:v>
                </c:pt>
                <c:pt idx="18882">
                  <c:v>-0.12272</c:v>
                </c:pt>
                <c:pt idx="18883">
                  <c:v>-0.125357</c:v>
                </c:pt>
                <c:pt idx="18884">
                  <c:v>-0.128134</c:v>
                </c:pt>
                <c:pt idx="18885">
                  <c:v>-0.13104299999999999</c:v>
                </c:pt>
                <c:pt idx="18886">
                  <c:v>-0.134073</c:v>
                </c:pt>
                <c:pt idx="18887">
                  <c:v>-0.137214</c:v>
                </c:pt>
                <c:pt idx="18888">
                  <c:v>-0.140463</c:v>
                </c:pt>
                <c:pt idx="18889">
                  <c:v>-0.143818</c:v>
                </c:pt>
                <c:pt idx="18890">
                  <c:v>-0.14727999999999999</c:v>
                </c:pt>
                <c:pt idx="18891">
                  <c:v>-0.150842</c:v>
                </c:pt>
                <c:pt idx="18892">
                  <c:v>-0.154499</c:v>
                </c:pt>
                <c:pt idx="18893">
                  <c:v>-0.158248</c:v>
                </c:pt>
                <c:pt idx="18894">
                  <c:v>-0.16208700000000001</c:v>
                </c:pt>
                <c:pt idx="18895">
                  <c:v>-0.16601299999999999</c:v>
                </c:pt>
                <c:pt idx="18896">
                  <c:v>-0.170019</c:v>
                </c:pt>
                <c:pt idx="18897">
                  <c:v>-0.174095</c:v>
                </c:pt>
                <c:pt idx="18898">
                  <c:v>-0.178232</c:v>
                </c:pt>
                <c:pt idx="18899">
                  <c:v>-0.182422</c:v>
                </c:pt>
                <c:pt idx="18900">
                  <c:v>-0.186663</c:v>
                </c:pt>
                <c:pt idx="18901">
                  <c:v>-0.19095300000000001</c:v>
                </c:pt>
                <c:pt idx="18902">
                  <c:v>-0.19528899999999999</c:v>
                </c:pt>
                <c:pt idx="18903">
                  <c:v>-0.19966600000000001</c:v>
                </c:pt>
                <c:pt idx="18904">
                  <c:v>-0.204072</c:v>
                </c:pt>
                <c:pt idx="18905">
                  <c:v>-0.20849500000000001</c:v>
                </c:pt>
                <c:pt idx="18906">
                  <c:v>-0.21292</c:v>
                </c:pt>
                <c:pt idx="18907">
                  <c:v>-0.217339</c:v>
                </c:pt>
                <c:pt idx="18908">
                  <c:v>-0.22173999999999999</c:v>
                </c:pt>
                <c:pt idx="18909">
                  <c:v>-0.22611300000000001</c:v>
                </c:pt>
                <c:pt idx="18910">
                  <c:v>-0.23045199999999999</c:v>
                </c:pt>
                <c:pt idx="18911">
                  <c:v>-0.23475199999999999</c:v>
                </c:pt>
                <c:pt idx="18912">
                  <c:v>-0.239011</c:v>
                </c:pt>
                <c:pt idx="18913">
                  <c:v>-0.24321899999999999</c:v>
                </c:pt>
                <c:pt idx="18914">
                  <c:v>-0.247366</c:v>
                </c:pt>
                <c:pt idx="18915">
                  <c:v>-0.25144300000000003</c:v>
                </c:pt>
                <c:pt idx="18916">
                  <c:v>-0.25544099999999997</c:v>
                </c:pt>
                <c:pt idx="18917">
                  <c:v>-0.25935399999999997</c:v>
                </c:pt>
                <c:pt idx="18918">
                  <c:v>-0.26317699999999999</c:v>
                </c:pt>
                <c:pt idx="18919">
                  <c:v>-0.26690199999999997</c:v>
                </c:pt>
                <c:pt idx="18920">
                  <c:v>-0.27051999999999998</c:v>
                </c:pt>
                <c:pt idx="18921">
                  <c:v>-0.27402100000000001</c:v>
                </c:pt>
                <c:pt idx="18922">
                  <c:v>-0.27739799999999998</c:v>
                </c:pt>
                <c:pt idx="18923">
                  <c:v>-0.28065400000000001</c:v>
                </c:pt>
                <c:pt idx="18924">
                  <c:v>-0.28378999999999999</c:v>
                </c:pt>
                <c:pt idx="18925">
                  <c:v>-0.28680899999999998</c:v>
                </c:pt>
                <c:pt idx="18926">
                  <c:v>-0.289715</c:v>
                </c:pt>
                <c:pt idx="18927">
                  <c:v>-0.29250300000000001</c:v>
                </c:pt>
                <c:pt idx="18928">
                  <c:v>-0.29516399999999998</c:v>
                </c:pt>
                <c:pt idx="18929">
                  <c:v>-0.29768899999999998</c:v>
                </c:pt>
                <c:pt idx="18930">
                  <c:v>-0.30007099999999998</c:v>
                </c:pt>
                <c:pt idx="18931">
                  <c:v>-0.30230499999999999</c:v>
                </c:pt>
                <c:pt idx="18932">
                  <c:v>-0.30438700000000002</c:v>
                </c:pt>
                <c:pt idx="18933">
                  <c:v>-0.30631700000000001</c:v>
                </c:pt>
                <c:pt idx="18934">
                  <c:v>-0.30809999999999998</c:v>
                </c:pt>
                <c:pt idx="18935">
                  <c:v>-0.30974000000000002</c:v>
                </c:pt>
                <c:pt idx="18936">
                  <c:v>-0.31123600000000001</c:v>
                </c:pt>
                <c:pt idx="18937">
                  <c:v>-0.31258399999999997</c:v>
                </c:pt>
                <c:pt idx="18938">
                  <c:v>-0.31378099999999998</c:v>
                </c:pt>
                <c:pt idx="18939">
                  <c:v>-0.31482700000000002</c:v>
                </c:pt>
                <c:pt idx="18940">
                  <c:v>-0.31572</c:v>
                </c:pt>
                <c:pt idx="18941">
                  <c:v>-0.31645699999999999</c:v>
                </c:pt>
                <c:pt idx="18942">
                  <c:v>-0.31703700000000001</c:v>
                </c:pt>
                <c:pt idx="18943">
                  <c:v>-0.31746400000000002</c:v>
                </c:pt>
                <c:pt idx="18944">
                  <c:v>-0.31773899999999999</c:v>
                </c:pt>
                <c:pt idx="18945">
                  <c:v>-0.31786599999999998</c:v>
                </c:pt>
                <c:pt idx="18946">
                  <c:v>-0.31785099999999999</c:v>
                </c:pt>
                <c:pt idx="18947">
                  <c:v>-0.31769900000000001</c:v>
                </c:pt>
                <c:pt idx="18948">
                  <c:v>-0.317415</c:v>
                </c:pt>
                <c:pt idx="18949">
                  <c:v>-0.316998</c:v>
                </c:pt>
                <c:pt idx="18950">
                  <c:v>-0.31645299999999998</c:v>
                </c:pt>
                <c:pt idx="18951">
                  <c:v>-0.31578200000000001</c:v>
                </c:pt>
                <c:pt idx="18952">
                  <c:v>-0.31499300000000002</c:v>
                </c:pt>
                <c:pt idx="18953">
                  <c:v>-0.31408599999999998</c:v>
                </c:pt>
                <c:pt idx="18954">
                  <c:v>-0.31306600000000001</c:v>
                </c:pt>
                <c:pt idx="18955">
                  <c:v>-0.31193100000000001</c:v>
                </c:pt>
                <c:pt idx="18956">
                  <c:v>-0.31068800000000002</c:v>
                </c:pt>
                <c:pt idx="18957">
                  <c:v>-0.30934200000000001</c:v>
                </c:pt>
                <c:pt idx="18958">
                  <c:v>-0.30789800000000001</c:v>
                </c:pt>
                <c:pt idx="18959">
                  <c:v>-0.30635400000000002</c:v>
                </c:pt>
                <c:pt idx="18960">
                  <c:v>-0.30471500000000001</c:v>
                </c:pt>
                <c:pt idx="18961">
                  <c:v>-0.30298700000000001</c:v>
                </c:pt>
                <c:pt idx="18962">
                  <c:v>-0.30118</c:v>
                </c:pt>
                <c:pt idx="18963">
                  <c:v>-0.29929899999999998</c:v>
                </c:pt>
                <c:pt idx="18964">
                  <c:v>-0.297348</c:v>
                </c:pt>
                <c:pt idx="18965">
                  <c:v>-0.29533100000000001</c:v>
                </c:pt>
                <c:pt idx="18966">
                  <c:v>-0.29325099999999998</c:v>
                </c:pt>
                <c:pt idx="18967">
                  <c:v>-0.29111100000000001</c:v>
                </c:pt>
                <c:pt idx="18968">
                  <c:v>-0.28891600000000001</c:v>
                </c:pt>
                <c:pt idx="18969">
                  <c:v>-0.28667300000000001</c:v>
                </c:pt>
                <c:pt idx="18970">
                  <c:v>-0.28438400000000003</c:v>
                </c:pt>
                <c:pt idx="18971">
                  <c:v>-0.282053</c:v>
                </c:pt>
                <c:pt idx="18972">
                  <c:v>-0.27967399999999998</c:v>
                </c:pt>
                <c:pt idx="18973">
                  <c:v>-0.27724100000000002</c:v>
                </c:pt>
                <c:pt idx="18974">
                  <c:v>-0.274754</c:v>
                </c:pt>
                <c:pt idx="18975">
                  <c:v>-0.27221499999999998</c:v>
                </c:pt>
                <c:pt idx="18976">
                  <c:v>-0.26962999999999998</c:v>
                </c:pt>
                <c:pt idx="18977">
                  <c:v>-0.26700499999999999</c:v>
                </c:pt>
                <c:pt idx="18978">
                  <c:v>-0.26434600000000003</c:v>
                </c:pt>
                <c:pt idx="18979">
                  <c:v>-0.26165500000000003</c:v>
                </c:pt>
                <c:pt idx="18980">
                  <c:v>-0.25893500000000003</c:v>
                </c:pt>
                <c:pt idx="18981">
                  <c:v>-0.25619399999999998</c:v>
                </c:pt>
                <c:pt idx="18982">
                  <c:v>-0.253442</c:v>
                </c:pt>
                <c:pt idx="18983">
                  <c:v>-0.25069000000000002</c:v>
                </c:pt>
                <c:pt idx="18984">
                  <c:v>-0.247945</c:v>
                </c:pt>
                <c:pt idx="18985">
                  <c:v>-0.24521299999999999</c:v>
                </c:pt>
                <c:pt idx="18986">
                  <c:v>-0.24249899999999999</c:v>
                </c:pt>
                <c:pt idx="18987">
                  <c:v>-0.23980499999999999</c:v>
                </c:pt>
                <c:pt idx="18988">
                  <c:v>-0.23713500000000001</c:v>
                </c:pt>
                <c:pt idx="18989">
                  <c:v>-0.234488</c:v>
                </c:pt>
                <c:pt idx="18990">
                  <c:v>-0.23186899999999999</c:v>
                </c:pt>
                <c:pt idx="18991">
                  <c:v>-0.22928000000000001</c:v>
                </c:pt>
                <c:pt idx="18992">
                  <c:v>-0.22672200000000001</c:v>
                </c:pt>
                <c:pt idx="18993">
                  <c:v>-0.224191</c:v>
                </c:pt>
                <c:pt idx="18994">
                  <c:v>-0.22167899999999999</c:v>
                </c:pt>
                <c:pt idx="18995">
                  <c:v>-0.21918199999999999</c:v>
                </c:pt>
                <c:pt idx="18996">
                  <c:v>-0.216693</c:v>
                </c:pt>
                <c:pt idx="18997">
                  <c:v>-0.21420700000000001</c:v>
                </c:pt>
                <c:pt idx="18998">
                  <c:v>-0.211725</c:v>
                </c:pt>
                <c:pt idx="18999">
                  <c:v>-0.20925199999999999</c:v>
                </c:pt>
                <c:pt idx="19000">
                  <c:v>-0.206793</c:v>
                </c:pt>
                <c:pt idx="19001">
                  <c:v>-0.204349</c:v>
                </c:pt>
                <c:pt idx="19002">
                  <c:v>-0.20192199999999999</c:v>
                </c:pt>
                <c:pt idx="19003">
                  <c:v>-0.19951099999999999</c:v>
                </c:pt>
                <c:pt idx="19004">
                  <c:v>-0.19711400000000001</c:v>
                </c:pt>
                <c:pt idx="19005">
                  <c:v>-0.19472999999999999</c:v>
                </c:pt>
                <c:pt idx="19006">
                  <c:v>-0.19236200000000001</c:v>
                </c:pt>
                <c:pt idx="19007">
                  <c:v>-0.19001199999999999</c:v>
                </c:pt>
                <c:pt idx="19008">
                  <c:v>-0.18768000000000001</c:v>
                </c:pt>
                <c:pt idx="19009">
                  <c:v>-0.18536900000000001</c:v>
                </c:pt>
                <c:pt idx="19010">
                  <c:v>-0.183084</c:v>
                </c:pt>
                <c:pt idx="19011">
                  <c:v>-0.18083199999999999</c:v>
                </c:pt>
                <c:pt idx="19012">
                  <c:v>-0.178616</c:v>
                </c:pt>
                <c:pt idx="19013">
                  <c:v>-0.17644099999999999</c:v>
                </c:pt>
                <c:pt idx="19014">
                  <c:v>-0.17430399999999999</c:v>
                </c:pt>
                <c:pt idx="19015">
                  <c:v>-0.172204</c:v>
                </c:pt>
                <c:pt idx="19016">
                  <c:v>-0.17013700000000001</c:v>
                </c:pt>
                <c:pt idx="19017">
                  <c:v>-0.168099</c:v>
                </c:pt>
                <c:pt idx="19018">
                  <c:v>-0.16608600000000001</c:v>
                </c:pt>
                <c:pt idx="19019">
                  <c:v>-0.16409899999999999</c:v>
                </c:pt>
                <c:pt idx="19020">
                  <c:v>-0.16214000000000001</c:v>
                </c:pt>
                <c:pt idx="19021">
                  <c:v>-0.16020899999999999</c:v>
                </c:pt>
                <c:pt idx="19022">
                  <c:v>-0.158306</c:v>
                </c:pt>
                <c:pt idx="19023">
                  <c:v>-0.15642200000000001</c:v>
                </c:pt>
                <c:pt idx="19024">
                  <c:v>-0.15455199999999999</c:v>
                </c:pt>
                <c:pt idx="19025">
                  <c:v>-0.152693</c:v>
                </c:pt>
                <c:pt idx="19026">
                  <c:v>-0.15085000000000001</c:v>
                </c:pt>
                <c:pt idx="19027">
                  <c:v>-0.14902699999999999</c:v>
                </c:pt>
                <c:pt idx="19028">
                  <c:v>-0.14722499999999999</c:v>
                </c:pt>
                <c:pt idx="19029">
                  <c:v>-0.14544799999999999</c:v>
                </c:pt>
                <c:pt idx="19030">
                  <c:v>-0.14369899999999999</c:v>
                </c:pt>
                <c:pt idx="19031">
                  <c:v>-0.14197899999999999</c:v>
                </c:pt>
                <c:pt idx="19032">
                  <c:v>-0.140287</c:v>
                </c:pt>
                <c:pt idx="19033">
                  <c:v>-0.138622</c:v>
                </c:pt>
                <c:pt idx="19034">
                  <c:v>-0.136985</c:v>
                </c:pt>
                <c:pt idx="19035">
                  <c:v>-0.135379</c:v>
                </c:pt>
                <c:pt idx="19036">
                  <c:v>-0.133802</c:v>
                </c:pt>
                <c:pt idx="19037">
                  <c:v>-0.13225100000000001</c:v>
                </c:pt>
                <c:pt idx="19038">
                  <c:v>-0.13072600000000001</c:v>
                </c:pt>
                <c:pt idx="19039">
                  <c:v>-0.12922600000000001</c:v>
                </c:pt>
                <c:pt idx="19040">
                  <c:v>-0.127752</c:v>
                </c:pt>
                <c:pt idx="19041">
                  <c:v>-0.126301</c:v>
                </c:pt>
                <c:pt idx="19042">
                  <c:v>-0.12486800000000001</c:v>
                </c:pt>
                <c:pt idx="19043">
                  <c:v>-0.12345100000000001</c:v>
                </c:pt>
                <c:pt idx="19044">
                  <c:v>-0.12205000000000001</c:v>
                </c:pt>
                <c:pt idx="19045">
                  <c:v>-0.12067</c:v>
                </c:pt>
                <c:pt idx="19046">
                  <c:v>-0.11931</c:v>
                </c:pt>
                <c:pt idx="19047">
                  <c:v>-0.11797100000000001</c:v>
                </c:pt>
                <c:pt idx="19048">
                  <c:v>-0.116656</c:v>
                </c:pt>
                <c:pt idx="19049">
                  <c:v>-0.11536399999999999</c:v>
                </c:pt>
                <c:pt idx="19050">
                  <c:v>-0.114096</c:v>
                </c:pt>
                <c:pt idx="19051">
                  <c:v>-0.11285199999999999</c:v>
                </c:pt>
                <c:pt idx="19052">
                  <c:v>-0.11163099999999999</c:v>
                </c:pt>
                <c:pt idx="19053">
                  <c:v>-0.110432</c:v>
                </c:pt>
                <c:pt idx="19054">
                  <c:v>-0.109252</c:v>
                </c:pt>
                <c:pt idx="19055">
                  <c:v>-0.108095</c:v>
                </c:pt>
                <c:pt idx="19056">
                  <c:v>-0.106964</c:v>
                </c:pt>
                <c:pt idx="19057">
                  <c:v>-0.10585799999999999</c:v>
                </c:pt>
                <c:pt idx="19058">
                  <c:v>-0.104777</c:v>
                </c:pt>
                <c:pt idx="19059">
                  <c:v>-0.10371900000000001</c:v>
                </c:pt>
                <c:pt idx="19060">
                  <c:v>-0.10267999999999999</c:v>
                </c:pt>
                <c:pt idx="19061">
                  <c:v>-0.10165399999999999</c:v>
                </c:pt>
                <c:pt idx="19062">
                  <c:v>-0.10063900000000001</c:v>
                </c:pt>
                <c:pt idx="19063">
                  <c:v>-9.9632600000000002E-2</c:v>
                </c:pt>
                <c:pt idx="19064">
                  <c:v>-9.8633299999999993E-2</c:v>
                </c:pt>
                <c:pt idx="19065">
                  <c:v>-9.7641800000000001E-2</c:v>
                </c:pt>
                <c:pt idx="19066">
                  <c:v>-9.6659800000000004E-2</c:v>
                </c:pt>
                <c:pt idx="19067">
                  <c:v>-9.5688599999999999E-2</c:v>
                </c:pt>
                <c:pt idx="19068">
                  <c:v>-9.4728999999999994E-2</c:v>
                </c:pt>
                <c:pt idx="19069">
                  <c:v>-9.3784900000000004E-2</c:v>
                </c:pt>
                <c:pt idx="19070">
                  <c:v>-9.2863299999999996E-2</c:v>
                </c:pt>
                <c:pt idx="19071">
                  <c:v>-9.1970700000000002E-2</c:v>
                </c:pt>
                <c:pt idx="19072">
                  <c:v>-9.1110700000000003E-2</c:v>
                </c:pt>
                <c:pt idx="19073">
                  <c:v>-9.0284699999999996E-2</c:v>
                </c:pt>
                <c:pt idx="19074">
                  <c:v>-8.9490299999999995E-2</c:v>
                </c:pt>
                <c:pt idx="19075">
                  <c:v>-8.8720499999999994E-2</c:v>
                </c:pt>
                <c:pt idx="19076">
                  <c:v>-8.7968900000000003E-2</c:v>
                </c:pt>
                <c:pt idx="19077">
                  <c:v>-8.7234099999999995E-2</c:v>
                </c:pt>
                <c:pt idx="19078">
                  <c:v>-8.6522500000000002E-2</c:v>
                </c:pt>
                <c:pt idx="19079">
                  <c:v>-8.5843600000000006E-2</c:v>
                </c:pt>
                <c:pt idx="19080">
                  <c:v>-8.5197999999999996E-2</c:v>
                </c:pt>
                <c:pt idx="19081">
                  <c:v>-8.4574899999999995E-2</c:v>
                </c:pt>
                <c:pt idx="19082">
                  <c:v>-8.3960999999999994E-2</c:v>
                </c:pt>
                <c:pt idx="19083">
                  <c:v>-8.3349500000000007E-2</c:v>
                </c:pt>
                <c:pt idx="19084">
                  <c:v>-8.2739499999999994E-2</c:v>
                </c:pt>
                <c:pt idx="19085">
                  <c:v>-8.2129199999999999E-2</c:v>
                </c:pt>
                <c:pt idx="19086">
                  <c:v>-8.1512799999999996E-2</c:v>
                </c:pt>
                <c:pt idx="19087">
                  <c:v>-8.0887200000000006E-2</c:v>
                </c:pt>
                <c:pt idx="19088">
                  <c:v>-8.0256099999999997E-2</c:v>
                </c:pt>
                <c:pt idx="19089">
                  <c:v>-7.9623799999999995E-2</c:v>
                </c:pt>
                <c:pt idx="19090">
                  <c:v>-7.8992400000000004E-2</c:v>
                </c:pt>
                <c:pt idx="19091">
                  <c:v>-7.8361799999999995E-2</c:v>
                </c:pt>
                <c:pt idx="19092">
                  <c:v>-7.7730599999999997E-2</c:v>
                </c:pt>
                <c:pt idx="19093">
                  <c:v>-7.7097600000000002E-2</c:v>
                </c:pt>
                <c:pt idx="19094">
                  <c:v>-7.64629E-2</c:v>
                </c:pt>
                <c:pt idx="19095">
                  <c:v>-7.5827099999999995E-2</c:v>
                </c:pt>
                <c:pt idx="19096">
                  <c:v>-7.5190499999999993E-2</c:v>
                </c:pt>
                <c:pt idx="19097">
                  <c:v>-7.4553499999999995E-2</c:v>
                </c:pt>
                <c:pt idx="19098">
                  <c:v>-7.3919799999999994E-2</c:v>
                </c:pt>
                <c:pt idx="19099">
                  <c:v>-7.3294999999999999E-2</c:v>
                </c:pt>
                <c:pt idx="19100">
                  <c:v>-7.2680099999999997E-2</c:v>
                </c:pt>
                <c:pt idx="19101">
                  <c:v>-7.2073600000000002E-2</c:v>
                </c:pt>
                <c:pt idx="19102">
                  <c:v>-7.1473400000000006E-2</c:v>
                </c:pt>
                <c:pt idx="19103">
                  <c:v>-7.0874599999999996E-2</c:v>
                </c:pt>
                <c:pt idx="19104">
                  <c:v>-7.0269799999999993E-2</c:v>
                </c:pt>
                <c:pt idx="19105">
                  <c:v>-6.9654199999999999E-2</c:v>
                </c:pt>
                <c:pt idx="19106">
                  <c:v>-6.9029400000000005E-2</c:v>
                </c:pt>
                <c:pt idx="19107">
                  <c:v>-6.8400600000000006E-2</c:v>
                </c:pt>
                <c:pt idx="19108">
                  <c:v>-6.7770499999999997E-2</c:v>
                </c:pt>
                <c:pt idx="19109">
                  <c:v>-6.7138100000000006E-2</c:v>
                </c:pt>
                <c:pt idx="19110">
                  <c:v>-6.6499100000000005E-2</c:v>
                </c:pt>
                <c:pt idx="19111">
                  <c:v>-6.5849699999999997E-2</c:v>
                </c:pt>
                <c:pt idx="19112">
                  <c:v>-6.5191200000000005E-2</c:v>
                </c:pt>
                <c:pt idx="19113">
                  <c:v>-6.4529299999999998E-2</c:v>
                </c:pt>
                <c:pt idx="19114">
                  <c:v>-6.3869400000000007E-2</c:v>
                </c:pt>
                <c:pt idx="19115">
                  <c:v>-6.3211299999999998E-2</c:v>
                </c:pt>
                <c:pt idx="19116">
                  <c:v>-6.2551999999999996E-2</c:v>
                </c:pt>
                <c:pt idx="19117">
                  <c:v>-6.1893900000000002E-2</c:v>
                </c:pt>
                <c:pt idx="19118">
                  <c:v>-6.1242600000000001E-2</c:v>
                </c:pt>
                <c:pt idx="19119">
                  <c:v>-6.0597999999999999E-2</c:v>
                </c:pt>
                <c:pt idx="19120">
                  <c:v>-5.9954E-2</c:v>
                </c:pt>
                <c:pt idx="19121">
                  <c:v>-5.9309800000000003E-2</c:v>
                </c:pt>
                <c:pt idx="19122">
                  <c:v>-5.8671899999999999E-2</c:v>
                </c:pt>
                <c:pt idx="19123">
                  <c:v>-5.8047500000000002E-2</c:v>
                </c:pt>
                <c:pt idx="19124">
                  <c:v>-5.74379E-2</c:v>
                </c:pt>
                <c:pt idx="19125">
                  <c:v>-5.6839300000000002E-2</c:v>
                </c:pt>
                <c:pt idx="19126">
                  <c:v>-5.6245799999999999E-2</c:v>
                </c:pt>
                <c:pt idx="19127">
                  <c:v>-5.5651300000000001E-2</c:v>
                </c:pt>
                <c:pt idx="19128">
                  <c:v>-5.5054699999999998E-2</c:v>
                </c:pt>
                <c:pt idx="19129">
                  <c:v>-5.4458899999999998E-2</c:v>
                </c:pt>
                <c:pt idx="19130">
                  <c:v>-5.3866200000000003E-2</c:v>
                </c:pt>
                <c:pt idx="19131">
                  <c:v>-5.3279300000000002E-2</c:v>
                </c:pt>
                <c:pt idx="19132">
                  <c:v>-5.2701199999999997E-2</c:v>
                </c:pt>
                <c:pt idx="19133">
                  <c:v>-5.2134399999999997E-2</c:v>
                </c:pt>
                <c:pt idx="19134">
                  <c:v>-5.1581500000000002E-2</c:v>
                </c:pt>
                <c:pt idx="19135">
                  <c:v>-5.1045300000000002E-2</c:v>
                </c:pt>
                <c:pt idx="19136">
                  <c:v>-5.0526799999999997E-2</c:v>
                </c:pt>
                <c:pt idx="19137">
                  <c:v>-5.0024300000000001E-2</c:v>
                </c:pt>
                <c:pt idx="19138">
                  <c:v>-4.9536299999999998E-2</c:v>
                </c:pt>
                <c:pt idx="19139">
                  <c:v>-4.9065600000000001E-2</c:v>
                </c:pt>
                <c:pt idx="19140">
                  <c:v>-4.8619299999999997E-2</c:v>
                </c:pt>
                <c:pt idx="19141">
                  <c:v>-4.8202000000000002E-2</c:v>
                </c:pt>
                <c:pt idx="19142">
                  <c:v>-4.7815900000000001E-2</c:v>
                </c:pt>
                <c:pt idx="19143">
                  <c:v>-4.7465199999999999E-2</c:v>
                </c:pt>
                <c:pt idx="19144">
                  <c:v>-4.7152600000000003E-2</c:v>
                </c:pt>
                <c:pt idx="19145">
                  <c:v>-4.6878400000000001E-2</c:v>
                </c:pt>
                <c:pt idx="19146">
                  <c:v>-4.6645399999999997E-2</c:v>
                </c:pt>
                <c:pt idx="19147">
                  <c:v>-4.6458199999999998E-2</c:v>
                </c:pt>
                <c:pt idx="19148">
                  <c:v>-4.6318499999999999E-2</c:v>
                </c:pt>
                <c:pt idx="19149">
                  <c:v>-4.6226200000000002E-2</c:v>
                </c:pt>
                <c:pt idx="19150">
                  <c:v>-4.6182300000000003E-2</c:v>
                </c:pt>
                <c:pt idx="19151">
                  <c:v>-4.6187499999999999E-2</c:v>
                </c:pt>
                <c:pt idx="19152">
                  <c:v>-4.6242900000000003E-2</c:v>
                </c:pt>
                <c:pt idx="19153">
                  <c:v>-4.6351700000000003E-2</c:v>
                </c:pt>
                <c:pt idx="19154">
                  <c:v>-4.6517299999999998E-2</c:v>
                </c:pt>
                <c:pt idx="19155">
                  <c:v>-4.6741600000000001E-2</c:v>
                </c:pt>
                <c:pt idx="19156">
                  <c:v>-4.7024400000000001E-2</c:v>
                </c:pt>
                <c:pt idx="19157">
                  <c:v>-4.7366400000000003E-2</c:v>
                </c:pt>
                <c:pt idx="19158">
                  <c:v>-4.7771800000000003E-2</c:v>
                </c:pt>
                <c:pt idx="19159">
                  <c:v>-4.8245499999999997E-2</c:v>
                </c:pt>
                <c:pt idx="19160">
                  <c:v>-4.8788600000000001E-2</c:v>
                </c:pt>
                <c:pt idx="19161">
                  <c:v>-4.9399999999999999E-2</c:v>
                </c:pt>
                <c:pt idx="19162">
                  <c:v>-5.0077999999999998E-2</c:v>
                </c:pt>
                <c:pt idx="19163">
                  <c:v>-5.0817000000000001E-2</c:v>
                </c:pt>
                <c:pt idx="19164">
                  <c:v>-5.1611299999999999E-2</c:v>
                </c:pt>
                <c:pt idx="19165">
                  <c:v>-5.2463900000000001E-2</c:v>
                </c:pt>
                <c:pt idx="19166">
                  <c:v>-5.3386700000000002E-2</c:v>
                </c:pt>
                <c:pt idx="19167">
                  <c:v>-5.4386200000000003E-2</c:v>
                </c:pt>
                <c:pt idx="19168">
                  <c:v>-5.5454999999999997E-2</c:v>
                </c:pt>
                <c:pt idx="19169">
                  <c:v>-5.6579499999999998E-2</c:v>
                </c:pt>
                <c:pt idx="19170">
                  <c:v>-5.7752100000000001E-2</c:v>
                </c:pt>
                <c:pt idx="19171">
                  <c:v>-5.8975399999999997E-2</c:v>
                </c:pt>
                <c:pt idx="19172">
                  <c:v>-6.0256499999999998E-2</c:v>
                </c:pt>
                <c:pt idx="19173">
                  <c:v>-6.15968E-2</c:v>
                </c:pt>
                <c:pt idx="19174">
                  <c:v>-6.2993499999999994E-2</c:v>
                </c:pt>
                <c:pt idx="19175">
                  <c:v>-6.4448000000000005E-2</c:v>
                </c:pt>
                <c:pt idx="19176">
                  <c:v>-6.5969200000000006E-2</c:v>
                </c:pt>
                <c:pt idx="19177">
                  <c:v>-6.7559900000000006E-2</c:v>
                </c:pt>
                <c:pt idx="19178">
                  <c:v>-6.9204399999999999E-2</c:v>
                </c:pt>
                <c:pt idx="19179">
                  <c:v>-7.0891700000000002E-2</c:v>
                </c:pt>
                <c:pt idx="19180">
                  <c:v>-7.2635500000000006E-2</c:v>
                </c:pt>
                <c:pt idx="19181">
                  <c:v>-7.4444399999999994E-2</c:v>
                </c:pt>
                <c:pt idx="19182">
                  <c:v>-7.6308200000000007E-2</c:v>
                </c:pt>
                <c:pt idx="19183">
                  <c:v>-7.8223200000000007E-2</c:v>
                </c:pt>
                <c:pt idx="19184">
                  <c:v>-8.0195600000000006E-2</c:v>
                </c:pt>
                <c:pt idx="19185">
                  <c:v>-8.2231799999999994E-2</c:v>
                </c:pt>
                <c:pt idx="19186">
                  <c:v>-8.4332299999999999E-2</c:v>
                </c:pt>
                <c:pt idx="19187">
                  <c:v>-8.6489099999999999E-2</c:v>
                </c:pt>
                <c:pt idx="19188">
                  <c:v>-8.8692599999999996E-2</c:v>
                </c:pt>
                <c:pt idx="19189">
                  <c:v>-9.0935699999999994E-2</c:v>
                </c:pt>
                <c:pt idx="19190">
                  <c:v>-9.3213599999999994E-2</c:v>
                </c:pt>
                <c:pt idx="19191">
                  <c:v>-9.5523800000000006E-2</c:v>
                </c:pt>
                <c:pt idx="19192">
                  <c:v>-9.7863699999999998E-2</c:v>
                </c:pt>
                <c:pt idx="19193">
                  <c:v>-0.100228</c:v>
                </c:pt>
                <c:pt idx="19194">
                  <c:v>-0.10261199999999999</c:v>
                </c:pt>
                <c:pt idx="19195">
                  <c:v>-0.105019</c:v>
                </c:pt>
                <c:pt idx="19196">
                  <c:v>-0.10745200000000001</c:v>
                </c:pt>
                <c:pt idx="19197">
                  <c:v>-0.10990999999999999</c:v>
                </c:pt>
                <c:pt idx="19198">
                  <c:v>-0.112385</c:v>
                </c:pt>
                <c:pt idx="19199">
                  <c:v>-0.11487600000000001</c:v>
                </c:pt>
                <c:pt idx="19200">
                  <c:v>-0.117385</c:v>
                </c:pt>
                <c:pt idx="19201">
                  <c:v>-0.11991300000000001</c:v>
                </c:pt>
                <c:pt idx="19202">
                  <c:v>-0.12246</c:v>
                </c:pt>
                <c:pt idx="19203">
                  <c:v>-0.125024</c:v>
                </c:pt>
                <c:pt idx="19204">
                  <c:v>-0.12759999999999999</c:v>
                </c:pt>
                <c:pt idx="19205">
                  <c:v>-0.130191</c:v>
                </c:pt>
                <c:pt idx="19206">
                  <c:v>-0.132795</c:v>
                </c:pt>
                <c:pt idx="19207">
                  <c:v>-0.135405</c:v>
                </c:pt>
                <c:pt idx="19208">
                  <c:v>-0.138013</c:v>
                </c:pt>
                <c:pt idx="19209">
                  <c:v>-0.14061100000000001</c:v>
                </c:pt>
                <c:pt idx="19210">
                  <c:v>-0.14319799999999999</c:v>
                </c:pt>
                <c:pt idx="19211">
                  <c:v>-0.14577200000000001</c:v>
                </c:pt>
                <c:pt idx="19212">
                  <c:v>-0.14832500000000001</c:v>
                </c:pt>
                <c:pt idx="19213">
                  <c:v>-0.15085100000000001</c:v>
                </c:pt>
                <c:pt idx="19214">
                  <c:v>-0.15334300000000001</c:v>
                </c:pt>
                <c:pt idx="19215">
                  <c:v>-0.155804</c:v>
                </c:pt>
                <c:pt idx="19216">
                  <c:v>-0.15823599999999999</c:v>
                </c:pt>
                <c:pt idx="19217">
                  <c:v>-0.160634</c:v>
                </c:pt>
                <c:pt idx="19218">
                  <c:v>-0.162993</c:v>
                </c:pt>
                <c:pt idx="19219">
                  <c:v>-0.16530900000000001</c:v>
                </c:pt>
                <c:pt idx="19220">
                  <c:v>-0.16758200000000001</c:v>
                </c:pt>
                <c:pt idx="19221">
                  <c:v>-0.16980799999999999</c:v>
                </c:pt>
                <c:pt idx="19222">
                  <c:v>-0.17198099999999999</c:v>
                </c:pt>
                <c:pt idx="19223">
                  <c:v>-0.174093</c:v>
                </c:pt>
                <c:pt idx="19224">
                  <c:v>-0.17613000000000001</c:v>
                </c:pt>
                <c:pt idx="19225">
                  <c:v>-0.17808399999999999</c:v>
                </c:pt>
                <c:pt idx="19226">
                  <c:v>-0.179953</c:v>
                </c:pt>
                <c:pt idx="19227">
                  <c:v>-0.18173900000000001</c:v>
                </c:pt>
                <c:pt idx="19228">
                  <c:v>-0.183445</c:v>
                </c:pt>
                <c:pt idx="19229">
                  <c:v>-0.18506900000000001</c:v>
                </c:pt>
                <c:pt idx="19230">
                  <c:v>-0.186608</c:v>
                </c:pt>
                <c:pt idx="19231">
                  <c:v>-0.18806</c:v>
                </c:pt>
                <c:pt idx="19232">
                  <c:v>-0.189416</c:v>
                </c:pt>
                <c:pt idx="19233">
                  <c:v>-0.19067500000000001</c:v>
                </c:pt>
                <c:pt idx="19234">
                  <c:v>-0.19184200000000001</c:v>
                </c:pt>
                <c:pt idx="19235">
                  <c:v>-0.19292300000000001</c:v>
                </c:pt>
                <c:pt idx="19236">
                  <c:v>-0.19391900000000001</c:v>
                </c:pt>
                <c:pt idx="19237">
                  <c:v>-0.194826</c:v>
                </c:pt>
                <c:pt idx="19238">
                  <c:v>-0.19564100000000001</c:v>
                </c:pt>
                <c:pt idx="19239">
                  <c:v>-0.19636000000000001</c:v>
                </c:pt>
                <c:pt idx="19240">
                  <c:v>-0.19698299999999999</c:v>
                </c:pt>
                <c:pt idx="19241">
                  <c:v>-0.19750599999999999</c:v>
                </c:pt>
                <c:pt idx="19242">
                  <c:v>-0.19792799999999999</c:v>
                </c:pt>
                <c:pt idx="19243">
                  <c:v>-0.19824700000000001</c:v>
                </c:pt>
                <c:pt idx="19244">
                  <c:v>-0.198462</c:v>
                </c:pt>
                <c:pt idx="19245">
                  <c:v>-0.19857</c:v>
                </c:pt>
                <c:pt idx="19246">
                  <c:v>-0.198572</c:v>
                </c:pt>
                <c:pt idx="19247">
                  <c:v>-0.19846900000000001</c:v>
                </c:pt>
                <c:pt idx="19248">
                  <c:v>-0.198267</c:v>
                </c:pt>
                <c:pt idx="19249">
                  <c:v>-0.19796900000000001</c:v>
                </c:pt>
                <c:pt idx="19250">
                  <c:v>-0.197573</c:v>
                </c:pt>
                <c:pt idx="19251">
                  <c:v>-0.197075</c:v>
                </c:pt>
                <c:pt idx="19252">
                  <c:v>-0.196467</c:v>
                </c:pt>
                <c:pt idx="19253">
                  <c:v>-0.195747</c:v>
                </c:pt>
                <c:pt idx="19254">
                  <c:v>-0.194915</c:v>
                </c:pt>
                <c:pt idx="19255">
                  <c:v>-0.193969</c:v>
                </c:pt>
                <c:pt idx="19256">
                  <c:v>-0.19290499999999999</c:v>
                </c:pt>
                <c:pt idx="19257">
                  <c:v>-0.191723</c:v>
                </c:pt>
                <c:pt idx="19258">
                  <c:v>-0.19042999999999999</c:v>
                </c:pt>
                <c:pt idx="19259">
                  <c:v>-0.18903600000000001</c:v>
                </c:pt>
                <c:pt idx="19260">
                  <c:v>-0.18754999999999999</c:v>
                </c:pt>
                <c:pt idx="19261">
                  <c:v>-0.185976</c:v>
                </c:pt>
                <c:pt idx="19262">
                  <c:v>-0.18431400000000001</c:v>
                </c:pt>
                <c:pt idx="19263">
                  <c:v>-0.18257100000000001</c:v>
                </c:pt>
                <c:pt idx="19264">
                  <c:v>-0.180754</c:v>
                </c:pt>
                <c:pt idx="19265">
                  <c:v>-0.17884900000000001</c:v>
                </c:pt>
                <c:pt idx="19266">
                  <c:v>-0.17682800000000001</c:v>
                </c:pt>
                <c:pt idx="19267">
                  <c:v>-0.17471</c:v>
                </c:pt>
                <c:pt idx="19268">
                  <c:v>-0.172538</c:v>
                </c:pt>
                <c:pt idx="19269">
                  <c:v>-0.17031099999999999</c:v>
                </c:pt>
                <c:pt idx="19270">
                  <c:v>-0.168018</c:v>
                </c:pt>
                <c:pt idx="19271">
                  <c:v>-0.165661</c:v>
                </c:pt>
                <c:pt idx="19272">
                  <c:v>-0.16325000000000001</c:v>
                </c:pt>
                <c:pt idx="19273">
                  <c:v>-0.16078999999999999</c:v>
                </c:pt>
                <c:pt idx="19274">
                  <c:v>-0.15828500000000001</c:v>
                </c:pt>
                <c:pt idx="19275">
                  <c:v>-0.15573500000000001</c:v>
                </c:pt>
                <c:pt idx="19276">
                  <c:v>-0.15313599999999999</c:v>
                </c:pt>
                <c:pt idx="19277">
                  <c:v>-0.15049100000000001</c:v>
                </c:pt>
                <c:pt idx="19278">
                  <c:v>-0.147809</c:v>
                </c:pt>
                <c:pt idx="19279">
                  <c:v>-0.145096</c:v>
                </c:pt>
                <c:pt idx="19280">
                  <c:v>-0.142349</c:v>
                </c:pt>
                <c:pt idx="19281">
                  <c:v>-0.139568</c:v>
                </c:pt>
                <c:pt idx="19282">
                  <c:v>-0.13675499999999999</c:v>
                </c:pt>
                <c:pt idx="19283">
                  <c:v>-0.13391900000000001</c:v>
                </c:pt>
                <c:pt idx="19284">
                  <c:v>-0.13106499999999999</c:v>
                </c:pt>
                <c:pt idx="19285">
                  <c:v>-0.128193</c:v>
                </c:pt>
                <c:pt idx="19286">
                  <c:v>-0.125306</c:v>
                </c:pt>
                <c:pt idx="19287">
                  <c:v>-0.12241200000000001</c:v>
                </c:pt>
                <c:pt idx="19288">
                  <c:v>-0.119518</c:v>
                </c:pt>
                <c:pt idx="19289">
                  <c:v>-0.116635</c:v>
                </c:pt>
                <c:pt idx="19290">
                  <c:v>-0.113771</c:v>
                </c:pt>
                <c:pt idx="19291">
                  <c:v>-0.11093</c:v>
                </c:pt>
                <c:pt idx="19292">
                  <c:v>-0.108114</c:v>
                </c:pt>
                <c:pt idx="19293">
                  <c:v>-0.105327</c:v>
                </c:pt>
                <c:pt idx="19294">
                  <c:v>-0.102577</c:v>
                </c:pt>
                <c:pt idx="19295">
                  <c:v>-9.9866200000000002E-2</c:v>
                </c:pt>
                <c:pt idx="19296">
                  <c:v>-9.7197900000000004E-2</c:v>
                </c:pt>
                <c:pt idx="19297">
                  <c:v>-9.4571699999999995E-2</c:v>
                </c:pt>
                <c:pt idx="19298">
                  <c:v>-9.1983899999999993E-2</c:v>
                </c:pt>
                <c:pt idx="19299">
                  <c:v>-8.9433100000000001E-2</c:v>
                </c:pt>
                <c:pt idx="19300">
                  <c:v>-8.6922799999999995E-2</c:v>
                </c:pt>
                <c:pt idx="19301">
                  <c:v>-8.4459599999999996E-2</c:v>
                </c:pt>
                <c:pt idx="19302">
                  <c:v>-8.2048700000000002E-2</c:v>
                </c:pt>
                <c:pt idx="19303">
                  <c:v>-7.9688999999999996E-2</c:v>
                </c:pt>
                <c:pt idx="19304">
                  <c:v>-7.7374600000000002E-2</c:v>
                </c:pt>
                <c:pt idx="19305">
                  <c:v>-7.5103100000000006E-2</c:v>
                </c:pt>
                <c:pt idx="19306">
                  <c:v>-7.2877200000000003E-2</c:v>
                </c:pt>
                <c:pt idx="19307">
                  <c:v>-7.0698899999999995E-2</c:v>
                </c:pt>
                <c:pt idx="19308">
                  <c:v>-6.8568000000000004E-2</c:v>
                </c:pt>
                <c:pt idx="19309">
                  <c:v>-6.6486199999999995E-2</c:v>
                </c:pt>
                <c:pt idx="19310">
                  <c:v>-6.4459799999999998E-2</c:v>
                </c:pt>
                <c:pt idx="19311">
                  <c:v>-6.2493699999999999E-2</c:v>
                </c:pt>
                <c:pt idx="19312">
                  <c:v>-6.0586899999999999E-2</c:v>
                </c:pt>
                <c:pt idx="19313">
                  <c:v>-5.8736799999999999E-2</c:v>
                </c:pt>
                <c:pt idx="19314">
                  <c:v>-5.69425E-2</c:v>
                </c:pt>
                <c:pt idx="19315">
                  <c:v>-5.5204299999999998E-2</c:v>
                </c:pt>
                <c:pt idx="19316">
                  <c:v>-5.3522E-2</c:v>
                </c:pt>
                <c:pt idx="19317">
                  <c:v>-5.1898E-2</c:v>
                </c:pt>
                <c:pt idx="19318">
                  <c:v>-5.0338599999999997E-2</c:v>
                </c:pt>
                <c:pt idx="19319">
                  <c:v>-4.8847000000000002E-2</c:v>
                </c:pt>
                <c:pt idx="19320">
                  <c:v>-4.7423699999999999E-2</c:v>
                </c:pt>
                <c:pt idx="19321">
                  <c:v>-4.6072200000000001E-2</c:v>
                </c:pt>
                <c:pt idx="19322">
                  <c:v>-4.4799600000000002E-2</c:v>
                </c:pt>
                <c:pt idx="19323">
                  <c:v>-4.3610900000000001E-2</c:v>
                </c:pt>
                <c:pt idx="19324" formatCode="0.00E+00">
                  <c:v>-4.2508200000000003E-2</c:v>
                </c:pt>
                <c:pt idx="19325" formatCode="0.00E+00">
                  <c:v>-4.14951E-2</c:v>
                </c:pt>
                <c:pt idx="19326" formatCode="0.00E+00">
                  <c:v>-4.05733E-2</c:v>
                </c:pt>
                <c:pt idx="19327" formatCode="0.00E+00">
                  <c:v>-3.9739299999999998E-2</c:v>
                </c:pt>
                <c:pt idx="19328" formatCode="0.00E+00">
                  <c:v>-3.8987599999999997E-2</c:v>
                </c:pt>
                <c:pt idx="19329">
                  <c:v>-3.8314599999999997E-2</c:v>
                </c:pt>
                <c:pt idx="19330">
                  <c:v>-3.7718599999999998E-2</c:v>
                </c:pt>
                <c:pt idx="19331">
                  <c:v>-3.7192900000000001E-2</c:v>
                </c:pt>
                <c:pt idx="19332">
                  <c:v>-3.6725899999999999E-2</c:v>
                </c:pt>
                <c:pt idx="19333">
                  <c:v>-3.6314300000000001E-2</c:v>
                </c:pt>
                <c:pt idx="19334">
                  <c:v>-3.5966199999999997E-2</c:v>
                </c:pt>
                <c:pt idx="19335">
                  <c:v>-3.5692000000000002E-2</c:v>
                </c:pt>
                <c:pt idx="19336">
                  <c:v>-3.54972E-2</c:v>
                </c:pt>
                <c:pt idx="19337">
                  <c:v>-3.5383100000000001E-2</c:v>
                </c:pt>
                <c:pt idx="19338">
                  <c:v>-3.5348699999999997E-2</c:v>
                </c:pt>
                <c:pt idx="19339">
                  <c:v>-3.5387299999999997E-2</c:v>
                </c:pt>
                <c:pt idx="19340">
                  <c:v>-3.5489800000000002E-2</c:v>
                </c:pt>
                <c:pt idx="19341">
                  <c:v>-3.5653999999999998E-2</c:v>
                </c:pt>
                <c:pt idx="19342">
                  <c:v>-3.5883600000000002E-2</c:v>
                </c:pt>
                <c:pt idx="19343">
                  <c:v>-3.61842E-2</c:v>
                </c:pt>
                <c:pt idx="19344">
                  <c:v>-3.6561900000000001E-2</c:v>
                </c:pt>
                <c:pt idx="19345">
                  <c:v>-3.7019900000000001E-2</c:v>
                </c:pt>
                <c:pt idx="19346">
                  <c:v>-3.7558399999999999E-2</c:v>
                </c:pt>
                <c:pt idx="19347">
                  <c:v>-3.8178299999999998E-2</c:v>
                </c:pt>
                <c:pt idx="19348">
                  <c:v>-3.8878999999999997E-2</c:v>
                </c:pt>
                <c:pt idx="19349">
                  <c:v>-3.96566E-2</c:v>
                </c:pt>
                <c:pt idx="19350">
                  <c:v>-4.0508200000000001E-2</c:v>
                </c:pt>
                <c:pt idx="19351">
                  <c:v>-4.14391E-2</c:v>
                </c:pt>
                <c:pt idx="19352">
                  <c:v>-4.2448899999999998E-2</c:v>
                </c:pt>
                <c:pt idx="19353">
                  <c:v>-4.3506400000000001E-2</c:v>
                </c:pt>
                <c:pt idx="19354">
                  <c:v>-4.4591699999999998E-2</c:v>
                </c:pt>
                <c:pt idx="19355">
                  <c:v>-4.5730899999999998E-2</c:v>
                </c:pt>
                <c:pt idx="19356">
                  <c:v>-4.6934299999999998E-2</c:v>
                </c:pt>
                <c:pt idx="19357">
                  <c:v>-4.8186600000000003E-2</c:v>
                </c:pt>
                <c:pt idx="19358">
                  <c:v>-4.9488699999999997E-2</c:v>
                </c:pt>
                <c:pt idx="19359">
                  <c:v>-5.0845099999999997E-2</c:v>
                </c:pt>
                <c:pt idx="19360">
                  <c:v>-5.2254500000000002E-2</c:v>
                </c:pt>
                <c:pt idx="19361">
                  <c:v>-5.3717300000000003E-2</c:v>
                </c:pt>
                <c:pt idx="19362">
                  <c:v>-5.5232200000000002E-2</c:v>
                </c:pt>
                <c:pt idx="19363">
                  <c:v>-5.6795100000000001E-2</c:v>
                </c:pt>
                <c:pt idx="19364">
                  <c:v>-5.8403900000000002E-2</c:v>
                </c:pt>
                <c:pt idx="19365">
                  <c:v>-6.0058500000000001E-2</c:v>
                </c:pt>
                <c:pt idx="19366">
                  <c:v>-6.1756400000000003E-2</c:v>
                </c:pt>
                <c:pt idx="19367">
                  <c:v>-6.3492699999999999E-2</c:v>
                </c:pt>
                <c:pt idx="19368">
                  <c:v>-6.5267400000000003E-2</c:v>
                </c:pt>
                <c:pt idx="19369">
                  <c:v>-6.70877E-2</c:v>
                </c:pt>
                <c:pt idx="19370">
                  <c:v>-6.8961599999999998E-2</c:v>
                </c:pt>
                <c:pt idx="19371">
                  <c:v>-7.08921E-2</c:v>
                </c:pt>
                <c:pt idx="19372">
                  <c:v>-7.2872900000000004E-2</c:v>
                </c:pt>
                <c:pt idx="19373">
                  <c:v>-7.4892500000000001E-2</c:v>
                </c:pt>
                <c:pt idx="19374">
                  <c:v>-7.6940900000000007E-2</c:v>
                </c:pt>
                <c:pt idx="19375">
                  <c:v>-7.9010200000000003E-2</c:v>
                </c:pt>
                <c:pt idx="19376">
                  <c:v>-8.1097600000000006E-2</c:v>
                </c:pt>
                <c:pt idx="19377">
                  <c:v>-8.3208199999999996E-2</c:v>
                </c:pt>
                <c:pt idx="19378">
                  <c:v>-8.5344799999999998E-2</c:v>
                </c:pt>
                <c:pt idx="19379">
                  <c:v>-8.7499499999999994E-2</c:v>
                </c:pt>
                <c:pt idx="19380">
                  <c:v>-8.9665999999999996E-2</c:v>
                </c:pt>
                <c:pt idx="19381">
                  <c:v>-9.1850899999999999E-2</c:v>
                </c:pt>
                <c:pt idx="19382">
                  <c:v>-9.4065599999999999E-2</c:v>
                </c:pt>
                <c:pt idx="19383">
                  <c:v>-9.6315600000000001E-2</c:v>
                </c:pt>
                <c:pt idx="19384">
                  <c:v>-9.8600699999999999E-2</c:v>
                </c:pt>
                <c:pt idx="19385">
                  <c:v>-0.10091799999999999</c:v>
                </c:pt>
                <c:pt idx="19386">
                  <c:v>-0.10326299999999999</c:v>
                </c:pt>
                <c:pt idx="19387">
                  <c:v>-0.10563500000000001</c:v>
                </c:pt>
                <c:pt idx="19388">
                  <c:v>-0.108032</c:v>
                </c:pt>
                <c:pt idx="19389">
                  <c:v>-0.11045000000000001</c:v>
                </c:pt>
                <c:pt idx="19390">
                  <c:v>-0.112882</c:v>
                </c:pt>
                <c:pt idx="19391">
                  <c:v>-0.115319</c:v>
                </c:pt>
                <c:pt idx="19392">
                  <c:v>-0.11775099999999999</c:v>
                </c:pt>
                <c:pt idx="19393">
                  <c:v>-0.120167</c:v>
                </c:pt>
                <c:pt idx="19394">
                  <c:v>-0.122558</c:v>
                </c:pt>
                <c:pt idx="19395">
                  <c:v>-0.12492300000000001</c:v>
                </c:pt>
                <c:pt idx="19396">
                  <c:v>-0.12725500000000001</c:v>
                </c:pt>
                <c:pt idx="19397">
                  <c:v>-0.12954599999999999</c:v>
                </c:pt>
                <c:pt idx="19398">
                  <c:v>-0.131798</c:v>
                </c:pt>
                <c:pt idx="19399">
                  <c:v>-0.134017</c:v>
                </c:pt>
                <c:pt idx="19400">
                  <c:v>-0.13621</c:v>
                </c:pt>
                <c:pt idx="19401">
                  <c:v>-0.13838200000000001</c:v>
                </c:pt>
                <c:pt idx="19402">
                  <c:v>-0.14053199999999999</c:v>
                </c:pt>
                <c:pt idx="19403">
                  <c:v>-0.142651</c:v>
                </c:pt>
                <c:pt idx="19404">
                  <c:v>-0.144732</c:v>
                </c:pt>
                <c:pt idx="19405">
                  <c:v>-0.14677000000000001</c:v>
                </c:pt>
                <c:pt idx="19406">
                  <c:v>-0.14877099999999999</c:v>
                </c:pt>
                <c:pt idx="19407">
                  <c:v>-0.15073700000000001</c:v>
                </c:pt>
                <c:pt idx="19408">
                  <c:v>-0.152665</c:v>
                </c:pt>
                <c:pt idx="19409">
                  <c:v>-0.154557</c:v>
                </c:pt>
                <c:pt idx="19410">
                  <c:v>-0.15642700000000001</c:v>
                </c:pt>
                <c:pt idx="19411">
                  <c:v>-0.15828600000000001</c:v>
                </c:pt>
                <c:pt idx="19412">
                  <c:v>-0.160132</c:v>
                </c:pt>
                <c:pt idx="19413">
                  <c:v>-0.161964</c:v>
                </c:pt>
                <c:pt idx="19414">
                  <c:v>-0.16378100000000001</c:v>
                </c:pt>
                <c:pt idx="19415">
                  <c:v>-0.165579</c:v>
                </c:pt>
                <c:pt idx="19416">
                  <c:v>-0.167353</c:v>
                </c:pt>
                <c:pt idx="19417">
                  <c:v>-0.169099</c:v>
                </c:pt>
                <c:pt idx="19418">
                  <c:v>-0.17082</c:v>
                </c:pt>
                <c:pt idx="19419">
                  <c:v>-0.172512</c:v>
                </c:pt>
                <c:pt idx="19420">
                  <c:v>-0.17416899999999999</c:v>
                </c:pt>
                <c:pt idx="19421">
                  <c:v>-0.175792</c:v>
                </c:pt>
                <c:pt idx="19422">
                  <c:v>-0.17738200000000001</c:v>
                </c:pt>
                <c:pt idx="19423">
                  <c:v>-0.17893200000000001</c:v>
                </c:pt>
                <c:pt idx="19424">
                  <c:v>-0.18043200000000001</c:v>
                </c:pt>
                <c:pt idx="19425">
                  <c:v>-0.18187999999999999</c:v>
                </c:pt>
                <c:pt idx="19426">
                  <c:v>-0.183281</c:v>
                </c:pt>
                <c:pt idx="19427">
                  <c:v>-0.184641</c:v>
                </c:pt>
                <c:pt idx="19428">
                  <c:v>-0.18596199999999999</c:v>
                </c:pt>
                <c:pt idx="19429" formatCode="0.00E+00">
                  <c:v>-0.187248</c:v>
                </c:pt>
                <c:pt idx="19430" formatCode="0.00E+00">
                  <c:v>-0.18850500000000001</c:v>
                </c:pt>
                <c:pt idx="19431" formatCode="0.00E+00">
                  <c:v>-0.18974199999999999</c:v>
                </c:pt>
                <c:pt idx="19432" formatCode="0.00E+00">
                  <c:v>-0.19096099999999999</c:v>
                </c:pt>
                <c:pt idx="19433" formatCode="0.00E+00">
                  <c:v>-0.192164</c:v>
                </c:pt>
                <c:pt idx="19434" formatCode="0.00E+00">
                  <c:v>-0.193353</c:v>
                </c:pt>
                <c:pt idx="19435" formatCode="0.00E+00">
                  <c:v>-0.19452900000000001</c:v>
                </c:pt>
                <c:pt idx="19436" formatCode="0.00E+00">
                  <c:v>-0.19568099999999999</c:v>
                </c:pt>
                <c:pt idx="19437" formatCode="0.00E+00">
                  <c:v>-0.196801</c:v>
                </c:pt>
                <c:pt idx="19438" formatCode="0.00E+00">
                  <c:v>-0.19788800000000001</c:v>
                </c:pt>
                <c:pt idx="19439">
                  <c:v>-0.19895199999999999</c:v>
                </c:pt>
                <c:pt idx="19440">
                  <c:v>-0.19999900000000001</c:v>
                </c:pt>
                <c:pt idx="19441">
                  <c:v>-0.20103199999999999</c:v>
                </c:pt>
                <c:pt idx="19442">
                  <c:v>-0.202043</c:v>
                </c:pt>
                <c:pt idx="19443">
                  <c:v>-0.20302400000000001</c:v>
                </c:pt>
                <c:pt idx="19444">
                  <c:v>-0.20397799999999999</c:v>
                </c:pt>
                <c:pt idx="19445">
                  <c:v>-0.20491000000000001</c:v>
                </c:pt>
                <c:pt idx="19446">
                  <c:v>-0.20582300000000001</c:v>
                </c:pt>
                <c:pt idx="19447">
                  <c:v>-0.20671700000000001</c:v>
                </c:pt>
                <c:pt idx="19448">
                  <c:v>-0.20759</c:v>
                </c:pt>
                <c:pt idx="19449">
                  <c:v>-0.20843800000000001</c:v>
                </c:pt>
                <c:pt idx="19450">
                  <c:v>-0.209261</c:v>
                </c:pt>
                <c:pt idx="19451">
                  <c:v>-0.210065</c:v>
                </c:pt>
                <c:pt idx="19452">
                  <c:v>-0.21084900000000001</c:v>
                </c:pt>
                <c:pt idx="19453">
                  <c:v>-0.21160499999999999</c:v>
                </c:pt>
                <c:pt idx="19454">
                  <c:v>-0.21233299999999999</c:v>
                </c:pt>
                <c:pt idx="19455">
                  <c:v>-0.21303800000000001</c:v>
                </c:pt>
                <c:pt idx="19456">
                  <c:v>-0.21371799999999999</c:v>
                </c:pt>
                <c:pt idx="19457">
                  <c:v>-0.214363</c:v>
                </c:pt>
                <c:pt idx="19458">
                  <c:v>-0.21496599999999999</c:v>
                </c:pt>
                <c:pt idx="19459">
                  <c:v>-0.215527</c:v>
                </c:pt>
                <c:pt idx="19460">
                  <c:v>-0.21604200000000001</c:v>
                </c:pt>
                <c:pt idx="19461">
                  <c:v>-0.216505</c:v>
                </c:pt>
                <c:pt idx="19462">
                  <c:v>-0.216917</c:v>
                </c:pt>
                <c:pt idx="19463">
                  <c:v>-0.21728</c:v>
                </c:pt>
                <c:pt idx="19464">
                  <c:v>-0.217589</c:v>
                </c:pt>
                <c:pt idx="19465">
                  <c:v>-0.21784100000000001</c:v>
                </c:pt>
                <c:pt idx="19466">
                  <c:v>-0.21803600000000001</c:v>
                </c:pt>
                <c:pt idx="19467">
                  <c:v>-0.21817600000000001</c:v>
                </c:pt>
                <c:pt idx="19468">
                  <c:v>-0.21826300000000001</c:v>
                </c:pt>
                <c:pt idx="19469">
                  <c:v>-0.218305</c:v>
                </c:pt>
                <c:pt idx="19470">
                  <c:v>-0.21831300000000001</c:v>
                </c:pt>
                <c:pt idx="19471">
                  <c:v>-0.218302</c:v>
                </c:pt>
                <c:pt idx="19472">
                  <c:v>-0.218279</c:v>
                </c:pt>
                <c:pt idx="19473">
                  <c:v>-0.218246</c:v>
                </c:pt>
                <c:pt idx="19474">
                  <c:v>-0.218199</c:v>
                </c:pt>
                <c:pt idx="19475">
                  <c:v>-0.21812000000000001</c:v>
                </c:pt>
                <c:pt idx="19476">
                  <c:v>-0.217996</c:v>
                </c:pt>
                <c:pt idx="19477">
                  <c:v>-0.21782699999999999</c:v>
                </c:pt>
                <c:pt idx="19478">
                  <c:v>-0.21762400000000001</c:v>
                </c:pt>
                <c:pt idx="19479">
                  <c:v>-0.21740100000000001</c:v>
                </c:pt>
                <c:pt idx="19480">
                  <c:v>-0.21715499999999999</c:v>
                </c:pt>
                <c:pt idx="19481">
                  <c:v>-0.216866</c:v>
                </c:pt>
                <c:pt idx="19482">
                  <c:v>-0.21651500000000001</c:v>
                </c:pt>
                <c:pt idx="19483">
                  <c:v>-0.21609400000000001</c:v>
                </c:pt>
                <c:pt idx="19484">
                  <c:v>-0.21560399999999999</c:v>
                </c:pt>
                <c:pt idx="19485">
                  <c:v>-0.21504400000000001</c:v>
                </c:pt>
                <c:pt idx="19486">
                  <c:v>-0.21441399999999999</c:v>
                </c:pt>
                <c:pt idx="19487">
                  <c:v>-0.213724</c:v>
                </c:pt>
                <c:pt idx="19488">
                  <c:v>-0.21298400000000001</c:v>
                </c:pt>
                <c:pt idx="19489">
                  <c:v>-0.2122</c:v>
                </c:pt>
                <c:pt idx="19490">
                  <c:v>-0.211371</c:v>
                </c:pt>
                <c:pt idx="19491">
                  <c:v>-0.21050199999999999</c:v>
                </c:pt>
                <c:pt idx="19492">
                  <c:v>-0.209591</c:v>
                </c:pt>
                <c:pt idx="19493">
                  <c:v>-0.20863599999999999</c:v>
                </c:pt>
                <c:pt idx="19494">
                  <c:v>-0.20763899999999999</c:v>
                </c:pt>
                <c:pt idx="19495">
                  <c:v>-0.20660200000000001</c:v>
                </c:pt>
                <c:pt idx="19496">
                  <c:v>-0.20552400000000001</c:v>
                </c:pt>
                <c:pt idx="19497">
                  <c:v>-0.204399</c:v>
                </c:pt>
                <c:pt idx="19498">
                  <c:v>-0.203235</c:v>
                </c:pt>
                <c:pt idx="19499">
                  <c:v>-0.202044</c:v>
                </c:pt>
                <c:pt idx="19500">
                  <c:v>-0.20082900000000001</c:v>
                </c:pt>
                <c:pt idx="19501">
                  <c:v>-0.19958400000000001</c:v>
                </c:pt>
                <c:pt idx="19502">
                  <c:v>-0.19830200000000001</c:v>
                </c:pt>
                <c:pt idx="19503">
                  <c:v>-0.19697799999999999</c:v>
                </c:pt>
                <c:pt idx="19504">
                  <c:v>-0.195606</c:v>
                </c:pt>
                <c:pt idx="19505">
                  <c:v>-0.194184</c:v>
                </c:pt>
                <c:pt idx="19506">
                  <c:v>-0.192718</c:v>
                </c:pt>
                <c:pt idx="19507">
                  <c:v>-0.191216</c:v>
                </c:pt>
                <c:pt idx="19508">
                  <c:v>-0.18967800000000001</c:v>
                </c:pt>
                <c:pt idx="19509">
                  <c:v>-0.18809400000000001</c:v>
                </c:pt>
                <c:pt idx="19510">
                  <c:v>-0.186444</c:v>
                </c:pt>
                <c:pt idx="19511">
                  <c:v>-0.184721</c:v>
                </c:pt>
                <c:pt idx="19512">
                  <c:v>-0.18293400000000001</c:v>
                </c:pt>
                <c:pt idx="19513">
                  <c:v>-0.18110399999999999</c:v>
                </c:pt>
                <c:pt idx="19514">
                  <c:v>-0.17924599999999999</c:v>
                </c:pt>
                <c:pt idx="19515">
                  <c:v>-0.177368</c:v>
                </c:pt>
                <c:pt idx="19516">
                  <c:v>-0.17547499999999999</c:v>
                </c:pt>
                <c:pt idx="19517">
                  <c:v>-0.173571</c:v>
                </c:pt>
                <c:pt idx="19518">
                  <c:v>-0.171657</c:v>
                </c:pt>
                <c:pt idx="19519">
                  <c:v>-0.16972699999999999</c:v>
                </c:pt>
                <c:pt idx="19520">
                  <c:v>-0.16777600000000001</c:v>
                </c:pt>
                <c:pt idx="19521">
                  <c:v>-0.16580700000000001</c:v>
                </c:pt>
                <c:pt idx="19522" formatCode="0.00E+00">
                  <c:v>-0.16383</c:v>
                </c:pt>
                <c:pt idx="19523" formatCode="0.00E+00">
                  <c:v>-0.16184999999999999</c:v>
                </c:pt>
                <c:pt idx="19524" formatCode="0.00E+00">
                  <c:v>-0.15986500000000001</c:v>
                </c:pt>
                <c:pt idx="19525" formatCode="0.00E+00">
                  <c:v>-0.15787899999999999</c:v>
                </c:pt>
                <c:pt idx="19526" formatCode="0.00E+00">
                  <c:v>-0.155887</c:v>
                </c:pt>
                <c:pt idx="19527" formatCode="0.00E+00">
                  <c:v>-0.15388099999999999</c:v>
                </c:pt>
                <c:pt idx="19528">
                  <c:v>-0.15185199999999999</c:v>
                </c:pt>
                <c:pt idx="19529">
                  <c:v>-0.14979799999999999</c:v>
                </c:pt>
                <c:pt idx="19530">
                  <c:v>-0.14771899999999999</c:v>
                </c:pt>
                <c:pt idx="19531">
                  <c:v>-0.14562</c:v>
                </c:pt>
                <c:pt idx="19532">
                  <c:v>-0.14350599999999999</c:v>
                </c:pt>
                <c:pt idx="19533">
                  <c:v>-0.141376</c:v>
                </c:pt>
                <c:pt idx="19534">
                  <c:v>-0.13922599999999999</c:v>
                </c:pt>
                <c:pt idx="19535">
                  <c:v>-0.13706299999999999</c:v>
                </c:pt>
                <c:pt idx="19536">
                  <c:v>-0.13489999999999999</c:v>
                </c:pt>
                <c:pt idx="19537">
                  <c:v>-0.13274</c:v>
                </c:pt>
                <c:pt idx="19538">
                  <c:v>-0.130576</c:v>
                </c:pt>
                <c:pt idx="19539">
                  <c:v>-0.12840399999999999</c:v>
                </c:pt>
                <c:pt idx="19540">
                  <c:v>-0.126226</c:v>
                </c:pt>
                <c:pt idx="19541">
                  <c:v>-0.124044</c:v>
                </c:pt>
                <c:pt idx="19542">
                  <c:v>-0.121864</c:v>
                </c:pt>
                <c:pt idx="19543">
                  <c:v>-0.11969</c:v>
                </c:pt>
                <c:pt idx="19544">
                  <c:v>-0.117524</c:v>
                </c:pt>
                <c:pt idx="19545">
                  <c:v>-0.11536399999999999</c:v>
                </c:pt>
                <c:pt idx="19546">
                  <c:v>-0.113215</c:v>
                </c:pt>
                <c:pt idx="19547">
                  <c:v>-0.111082</c:v>
                </c:pt>
                <c:pt idx="19548">
                  <c:v>-0.10896699999999999</c:v>
                </c:pt>
                <c:pt idx="19549">
                  <c:v>-0.106874</c:v>
                </c:pt>
                <c:pt idx="19550">
                  <c:v>-0.104811</c:v>
                </c:pt>
                <c:pt idx="19551">
                  <c:v>-0.102783</c:v>
                </c:pt>
                <c:pt idx="19552">
                  <c:v>-0.100787</c:v>
                </c:pt>
                <c:pt idx="19553">
                  <c:v>-9.8826499999999998E-2</c:v>
                </c:pt>
                <c:pt idx="19554">
                  <c:v>-9.6909700000000001E-2</c:v>
                </c:pt>
                <c:pt idx="19555">
                  <c:v>-9.5038899999999996E-2</c:v>
                </c:pt>
                <c:pt idx="19556">
                  <c:v>-9.3204800000000004E-2</c:v>
                </c:pt>
                <c:pt idx="19557">
                  <c:v>-9.1399999999999995E-2</c:v>
                </c:pt>
                <c:pt idx="19558">
                  <c:v>-8.9631100000000005E-2</c:v>
                </c:pt>
                <c:pt idx="19559">
                  <c:v>-8.7906700000000004E-2</c:v>
                </c:pt>
                <c:pt idx="19560">
                  <c:v>-8.6223999999999995E-2</c:v>
                </c:pt>
                <c:pt idx="19561">
                  <c:v>-8.45746E-2</c:v>
                </c:pt>
                <c:pt idx="19562">
                  <c:v>-8.2951999999999998E-2</c:v>
                </c:pt>
                <c:pt idx="19563">
                  <c:v>-8.1348500000000004E-2</c:v>
                </c:pt>
                <c:pt idx="19564">
                  <c:v>-7.9757900000000007E-2</c:v>
                </c:pt>
                <c:pt idx="19565">
                  <c:v>-7.8187699999999999E-2</c:v>
                </c:pt>
                <c:pt idx="19566">
                  <c:v>-7.6657900000000001E-2</c:v>
                </c:pt>
                <c:pt idx="19567">
                  <c:v>-7.5181999999999999E-2</c:v>
                </c:pt>
                <c:pt idx="19568">
                  <c:v>-7.3758599999999994E-2</c:v>
                </c:pt>
                <c:pt idx="19569">
                  <c:v>-7.2375700000000001E-2</c:v>
                </c:pt>
                <c:pt idx="19570">
                  <c:v>-7.1022500000000002E-2</c:v>
                </c:pt>
                <c:pt idx="19571">
                  <c:v>-6.9698099999999999E-2</c:v>
                </c:pt>
                <c:pt idx="19572">
                  <c:v>-6.8407399999999993E-2</c:v>
                </c:pt>
                <c:pt idx="19573">
                  <c:v>-6.7149500000000001E-2</c:v>
                </c:pt>
                <c:pt idx="19574">
                  <c:v>-6.5923200000000001E-2</c:v>
                </c:pt>
                <c:pt idx="19575">
                  <c:v>-6.4737100000000006E-2</c:v>
                </c:pt>
                <c:pt idx="19576">
                  <c:v>-6.3605499999999995E-2</c:v>
                </c:pt>
                <c:pt idx="19577">
                  <c:v>-6.2539600000000001E-2</c:v>
                </c:pt>
                <c:pt idx="19578">
                  <c:v>-6.15401E-2</c:v>
                </c:pt>
                <c:pt idx="19579">
                  <c:v>-6.0600800000000003E-2</c:v>
                </c:pt>
                <c:pt idx="19580">
                  <c:v>-5.97163E-2</c:v>
                </c:pt>
                <c:pt idx="19581">
                  <c:v>-5.8887099999999998E-2</c:v>
                </c:pt>
                <c:pt idx="19582">
                  <c:v>-5.8119200000000003E-2</c:v>
                </c:pt>
                <c:pt idx="19583">
                  <c:v>-5.74181E-2</c:v>
                </c:pt>
                <c:pt idx="19584">
                  <c:v>-5.6783599999999997E-2</c:v>
                </c:pt>
                <c:pt idx="19585">
                  <c:v>-5.6214899999999998E-2</c:v>
                </c:pt>
                <c:pt idx="19586">
                  <c:v>-5.5712400000000002E-2</c:v>
                </c:pt>
                <c:pt idx="19587">
                  <c:v>-5.5273599999999999E-2</c:v>
                </c:pt>
                <c:pt idx="19588">
                  <c:v>-5.4893499999999998E-2</c:v>
                </c:pt>
                <c:pt idx="19589">
                  <c:v>-5.4567200000000003E-2</c:v>
                </c:pt>
                <c:pt idx="19590">
                  <c:v>-5.4287799999999997E-2</c:v>
                </c:pt>
                <c:pt idx="19591">
                  <c:v>-5.4049300000000002E-2</c:v>
                </c:pt>
                <c:pt idx="19592">
                  <c:v>-5.3849000000000001E-2</c:v>
                </c:pt>
                <c:pt idx="19593">
                  <c:v>-5.3687699999999998E-2</c:v>
                </c:pt>
                <c:pt idx="19594">
                  <c:v>-5.3573900000000001E-2</c:v>
                </c:pt>
                <c:pt idx="19595">
                  <c:v>-5.3522E-2</c:v>
                </c:pt>
                <c:pt idx="19596">
                  <c:v>-5.3537399999999999E-2</c:v>
                </c:pt>
                <c:pt idx="19597">
                  <c:v>-5.36084E-2</c:v>
                </c:pt>
                <c:pt idx="19598">
                  <c:v>-5.3720400000000001E-2</c:v>
                </c:pt>
                <c:pt idx="19599">
                  <c:v>-5.3872299999999998E-2</c:v>
                </c:pt>
                <c:pt idx="19600">
                  <c:v>-5.4070199999999999E-2</c:v>
                </c:pt>
                <c:pt idx="19601">
                  <c:v>-5.4318600000000002E-2</c:v>
                </c:pt>
                <c:pt idx="19602">
                  <c:v>-5.4619500000000001E-2</c:v>
                </c:pt>
                <c:pt idx="19603">
                  <c:v>-5.4973099999999997E-2</c:v>
                </c:pt>
                <c:pt idx="19604">
                  <c:v>-5.53781E-2</c:v>
                </c:pt>
                <c:pt idx="19605">
                  <c:v>-5.5834300000000003E-2</c:v>
                </c:pt>
                <c:pt idx="19606">
                  <c:v>-5.6343799999999999E-2</c:v>
                </c:pt>
                <c:pt idx="19607">
                  <c:v>-5.6906900000000003E-2</c:v>
                </c:pt>
                <c:pt idx="19608">
                  <c:v>-5.75202E-2</c:v>
                </c:pt>
                <c:pt idx="19609">
                  <c:v>-5.8183499999999999E-2</c:v>
                </c:pt>
                <c:pt idx="19610">
                  <c:v>-5.8904100000000001E-2</c:v>
                </c:pt>
                <c:pt idx="19611">
                  <c:v>-5.9684899999999999E-2</c:v>
                </c:pt>
                <c:pt idx="19612">
                  <c:v>-6.0518000000000002E-2</c:v>
                </c:pt>
                <c:pt idx="19613">
                  <c:v>-6.13912E-2</c:v>
                </c:pt>
                <c:pt idx="19614">
                  <c:v>-6.2295099999999999E-2</c:v>
                </c:pt>
                <c:pt idx="19615">
                  <c:v>-6.3227500000000006E-2</c:v>
                </c:pt>
                <c:pt idx="19616">
                  <c:v>-6.4192399999999997E-2</c:v>
                </c:pt>
                <c:pt idx="19617">
                  <c:v>-6.5193799999999996E-2</c:v>
                </c:pt>
                <c:pt idx="19618">
                  <c:v>-6.6232299999999994E-2</c:v>
                </c:pt>
                <c:pt idx="19619">
                  <c:v>-6.7307500000000006E-2</c:v>
                </c:pt>
                <c:pt idx="19620">
                  <c:v>-6.8416900000000003E-2</c:v>
                </c:pt>
                <c:pt idx="19621">
                  <c:v>-6.9551799999999997E-2</c:v>
                </c:pt>
                <c:pt idx="19622">
                  <c:v>-7.0702299999999996E-2</c:v>
                </c:pt>
                <c:pt idx="19623">
                  <c:v>-7.1863099999999999E-2</c:v>
                </c:pt>
                <c:pt idx="19624">
                  <c:v>-7.3028599999999999E-2</c:v>
                </c:pt>
                <c:pt idx="19625">
                  <c:v>-7.4194200000000002E-2</c:v>
                </c:pt>
                <c:pt idx="19626">
                  <c:v>-7.5359200000000001E-2</c:v>
                </c:pt>
                <c:pt idx="19627">
                  <c:v>-7.6529200000000006E-2</c:v>
                </c:pt>
                <c:pt idx="19628">
                  <c:v>-7.77114E-2</c:v>
                </c:pt>
                <c:pt idx="19629">
                  <c:v>-7.8906799999999999E-2</c:v>
                </c:pt>
                <c:pt idx="19630">
                  <c:v>-8.0113000000000004E-2</c:v>
                </c:pt>
                <c:pt idx="19631">
                  <c:v>-8.1327999999999998E-2</c:v>
                </c:pt>
                <c:pt idx="19632">
                  <c:v>-8.2550100000000001E-2</c:v>
                </c:pt>
                <c:pt idx="19633">
                  <c:v>-8.3776199999999995E-2</c:v>
                </c:pt>
                <c:pt idx="19634">
                  <c:v>-8.5001099999999996E-2</c:v>
                </c:pt>
                <c:pt idx="19635">
                  <c:v>-8.6225300000000005E-2</c:v>
                </c:pt>
                <c:pt idx="19636">
                  <c:v>-8.7455400000000003E-2</c:v>
                </c:pt>
                <c:pt idx="19637">
                  <c:v>-8.8693400000000006E-2</c:v>
                </c:pt>
                <c:pt idx="19638">
                  <c:v>-8.9933100000000002E-2</c:v>
                </c:pt>
                <c:pt idx="19639">
                  <c:v>-9.1168299999999994E-2</c:v>
                </c:pt>
                <c:pt idx="19640">
                  <c:v>-9.2396800000000001E-2</c:v>
                </c:pt>
                <c:pt idx="19641">
                  <c:v>-9.3614500000000003E-2</c:v>
                </c:pt>
                <c:pt idx="19642">
                  <c:v>-9.4816600000000001E-2</c:v>
                </c:pt>
                <c:pt idx="19643">
                  <c:v>-9.6004400000000004E-2</c:v>
                </c:pt>
                <c:pt idx="19644">
                  <c:v>-9.7180500000000003E-2</c:v>
                </c:pt>
                <c:pt idx="19645">
                  <c:v>-9.8342600000000002E-2</c:v>
                </c:pt>
                <c:pt idx="19646">
                  <c:v>-9.9486199999999997E-2</c:v>
                </c:pt>
                <c:pt idx="19647">
                  <c:v>-0.100609</c:v>
                </c:pt>
                <c:pt idx="19648">
                  <c:v>-0.10170800000000001</c:v>
                </c:pt>
                <c:pt idx="19649">
                  <c:v>-0.102782</c:v>
                </c:pt>
                <c:pt idx="19650">
                  <c:v>-0.103827</c:v>
                </c:pt>
                <c:pt idx="19651">
                  <c:v>-0.10484400000000001</c:v>
                </c:pt>
                <c:pt idx="19652">
                  <c:v>-0.105834</c:v>
                </c:pt>
                <c:pt idx="19653">
                  <c:v>-0.106798</c:v>
                </c:pt>
                <c:pt idx="19654">
                  <c:v>-0.107733</c:v>
                </c:pt>
                <c:pt idx="19655">
                  <c:v>-0.108637</c:v>
                </c:pt>
                <c:pt idx="19656">
                  <c:v>-0.109501</c:v>
                </c:pt>
                <c:pt idx="19657">
                  <c:v>-0.110322</c:v>
                </c:pt>
                <c:pt idx="19658">
                  <c:v>-0.111106</c:v>
                </c:pt>
                <c:pt idx="19659">
                  <c:v>-0.111861</c:v>
                </c:pt>
                <c:pt idx="19660">
                  <c:v>-0.112593</c:v>
                </c:pt>
                <c:pt idx="19661">
                  <c:v>-0.113302</c:v>
                </c:pt>
                <c:pt idx="19662">
                  <c:v>-0.113982</c:v>
                </c:pt>
                <c:pt idx="19663">
                  <c:v>-0.114638</c:v>
                </c:pt>
                <c:pt idx="19664">
                  <c:v>-0.115275</c:v>
                </c:pt>
                <c:pt idx="19665">
                  <c:v>-0.11586</c:v>
                </c:pt>
                <c:pt idx="19666">
                  <c:v>-0.116339</c:v>
                </c:pt>
                <c:pt idx="19667">
                  <c:v>-0.116745</c:v>
                </c:pt>
                <c:pt idx="19668">
                  <c:v>-0.117142</c:v>
                </c:pt>
                <c:pt idx="19669">
                  <c:v>-0.11752</c:v>
                </c:pt>
                <c:pt idx="19670">
                  <c:v>-0.117854</c:v>
                </c:pt>
                <c:pt idx="19671">
                  <c:v>-0.118163</c:v>
                </c:pt>
                <c:pt idx="19672">
                  <c:v>-0.11846</c:v>
                </c:pt>
                <c:pt idx="19673">
                  <c:v>-0.118744</c:v>
                </c:pt>
                <c:pt idx="19674">
                  <c:v>-0.119009</c:v>
                </c:pt>
                <c:pt idx="19675">
                  <c:v>-0.119251</c:v>
                </c:pt>
                <c:pt idx="19676">
                  <c:v>-0.11947099999999999</c:v>
                </c:pt>
                <c:pt idx="19677">
                  <c:v>-0.119671</c:v>
                </c:pt>
                <c:pt idx="19678">
                  <c:v>-0.119853</c:v>
                </c:pt>
                <c:pt idx="19679">
                  <c:v>-0.120023</c:v>
                </c:pt>
                <c:pt idx="19680">
                  <c:v>-0.120181</c:v>
                </c:pt>
                <c:pt idx="19681">
                  <c:v>-0.120325</c:v>
                </c:pt>
                <c:pt idx="19682">
                  <c:v>-0.12045400000000001</c:v>
                </c:pt>
                <c:pt idx="19683">
                  <c:v>-0.120573</c:v>
                </c:pt>
                <c:pt idx="19684">
                  <c:v>-0.120688</c:v>
                </c:pt>
                <c:pt idx="19685">
                  <c:v>-0.12080200000000001</c:v>
                </c:pt>
                <c:pt idx="19686">
                  <c:v>-0.120916</c:v>
                </c:pt>
                <c:pt idx="19687">
                  <c:v>-0.121034</c:v>
                </c:pt>
                <c:pt idx="19688">
                  <c:v>-0.12116200000000001</c:v>
                </c:pt>
                <c:pt idx="19689">
                  <c:v>-0.121299</c:v>
                </c:pt>
                <c:pt idx="19690">
                  <c:v>-0.12144000000000001</c:v>
                </c:pt>
                <c:pt idx="19691">
                  <c:v>-0.121584</c:v>
                </c:pt>
                <c:pt idx="19692">
                  <c:v>-0.121735</c:v>
                </c:pt>
                <c:pt idx="19693">
                  <c:v>-0.121896</c:v>
                </c:pt>
                <c:pt idx="19694">
                  <c:v>-0.12206599999999999</c:v>
                </c:pt>
                <c:pt idx="19695">
                  <c:v>-0.12224400000000001</c:v>
                </c:pt>
                <c:pt idx="19696">
                  <c:v>-0.122437</c:v>
                </c:pt>
                <c:pt idx="19697">
                  <c:v>-0.12264799999999999</c:v>
                </c:pt>
                <c:pt idx="19698">
                  <c:v>-0.122875</c:v>
                </c:pt>
                <c:pt idx="19699">
                  <c:v>-0.123112</c:v>
                </c:pt>
                <c:pt idx="19700">
                  <c:v>-0.12335</c:v>
                </c:pt>
                <c:pt idx="19701">
                  <c:v>-0.123583</c:v>
                </c:pt>
                <c:pt idx="19702">
                  <c:v>-0.12381300000000001</c:v>
                </c:pt>
                <c:pt idx="19703">
                  <c:v>-0.124052</c:v>
                </c:pt>
                <c:pt idx="19704">
                  <c:v>-0.12431499999999999</c:v>
                </c:pt>
                <c:pt idx="19705">
                  <c:v>-0.12460499999999999</c:v>
                </c:pt>
                <c:pt idx="19706">
                  <c:v>-0.124918</c:v>
                </c:pt>
                <c:pt idx="19707">
                  <c:v>-0.12523999999999999</c:v>
                </c:pt>
                <c:pt idx="19708">
                  <c:v>-0.12556100000000001</c:v>
                </c:pt>
                <c:pt idx="19709">
                  <c:v>-0.12587699999999999</c:v>
                </c:pt>
                <c:pt idx="19710">
                  <c:v>-0.12618599999999999</c:v>
                </c:pt>
                <c:pt idx="19711">
                  <c:v>-0.12648699999999999</c:v>
                </c:pt>
                <c:pt idx="19712">
                  <c:v>-0.126781</c:v>
                </c:pt>
                <c:pt idx="19713">
                  <c:v>-0.12707399999999999</c:v>
                </c:pt>
                <c:pt idx="19714">
                  <c:v>-0.12736600000000001</c:v>
                </c:pt>
                <c:pt idx="19715">
                  <c:v>-0.12765699999999999</c:v>
                </c:pt>
                <c:pt idx="19716">
                  <c:v>-0.12794900000000001</c:v>
                </c:pt>
                <c:pt idx="19717">
                  <c:v>-0.12824099999999999</c:v>
                </c:pt>
                <c:pt idx="19718">
                  <c:v>-0.12853600000000001</c:v>
                </c:pt>
                <c:pt idx="19719">
                  <c:v>-0.12884000000000001</c:v>
                </c:pt>
                <c:pt idx="19720">
                  <c:v>-0.12915699999999999</c:v>
                </c:pt>
                <c:pt idx="19721">
                  <c:v>-0.12948799999999999</c:v>
                </c:pt>
                <c:pt idx="19722">
                  <c:v>-0.129828</c:v>
                </c:pt>
                <c:pt idx="19723">
                  <c:v>-0.13017699999999999</c:v>
                </c:pt>
                <c:pt idx="19724">
                  <c:v>-0.13053400000000001</c:v>
                </c:pt>
                <c:pt idx="19725">
                  <c:v>-0.13088900000000001</c:v>
                </c:pt>
                <c:pt idx="19726">
                  <c:v>-0.13122900000000001</c:v>
                </c:pt>
                <c:pt idx="19727">
                  <c:v>-0.13154199999999999</c:v>
                </c:pt>
                <c:pt idx="19728">
                  <c:v>-0.131824</c:v>
                </c:pt>
                <c:pt idx="19729">
                  <c:v>-0.132074</c:v>
                </c:pt>
                <c:pt idx="19730">
                  <c:v>-0.13229199999999999</c:v>
                </c:pt>
                <c:pt idx="19731">
                  <c:v>-0.13247999999999999</c:v>
                </c:pt>
                <c:pt idx="19732">
                  <c:v>-0.132634</c:v>
                </c:pt>
                <c:pt idx="19733">
                  <c:v>-0.13275000000000001</c:v>
                </c:pt>
                <c:pt idx="19734">
                  <c:v>-0.13281799999999999</c:v>
                </c:pt>
                <c:pt idx="19735">
                  <c:v>-0.13283200000000001</c:v>
                </c:pt>
                <c:pt idx="19736">
                  <c:v>-0.132795</c:v>
                </c:pt>
                <c:pt idx="19737">
                  <c:v>-0.13272</c:v>
                </c:pt>
                <c:pt idx="19738">
                  <c:v>-0.13261800000000001</c:v>
                </c:pt>
                <c:pt idx="19739">
                  <c:v>-0.132492</c:v>
                </c:pt>
                <c:pt idx="19740">
                  <c:v>-0.13233700000000001</c:v>
                </c:pt>
                <c:pt idx="19741">
                  <c:v>-0.13215499999999999</c:v>
                </c:pt>
                <c:pt idx="19742">
                  <c:v>-0.13195200000000001</c:v>
                </c:pt>
                <c:pt idx="19743">
                  <c:v>-0.13172600000000001</c:v>
                </c:pt>
                <c:pt idx="19744">
                  <c:v>-0.13147500000000001</c:v>
                </c:pt>
                <c:pt idx="19745">
                  <c:v>-0.13119500000000001</c:v>
                </c:pt>
                <c:pt idx="19746">
                  <c:v>-0.130887</c:v>
                </c:pt>
                <c:pt idx="19747">
                  <c:v>-0.130547</c:v>
                </c:pt>
                <c:pt idx="19748">
                  <c:v>-0.13017200000000001</c:v>
                </c:pt>
                <c:pt idx="19749">
                  <c:v>-0.12976199999999999</c:v>
                </c:pt>
                <c:pt idx="19750">
                  <c:v>-0.12931400000000001</c:v>
                </c:pt>
                <c:pt idx="19751">
                  <c:v>-0.12883</c:v>
                </c:pt>
                <c:pt idx="19752">
                  <c:v>-0.128299</c:v>
                </c:pt>
                <c:pt idx="19753">
                  <c:v>-0.12767600000000001</c:v>
                </c:pt>
                <c:pt idx="19754">
                  <c:v>-0.12694900000000001</c:v>
                </c:pt>
                <c:pt idx="19755">
                  <c:v>-0.12617900000000001</c:v>
                </c:pt>
                <c:pt idx="19756">
                  <c:v>-0.12538099999999999</c:v>
                </c:pt>
                <c:pt idx="19757">
                  <c:v>-0.124527</c:v>
                </c:pt>
                <c:pt idx="19758">
                  <c:v>-0.12361800000000001</c:v>
                </c:pt>
                <c:pt idx="19759">
                  <c:v>-0.122665</c:v>
                </c:pt>
                <c:pt idx="19760">
                  <c:v>-0.121669</c:v>
                </c:pt>
                <c:pt idx="19761">
                  <c:v>-0.120627</c:v>
                </c:pt>
                <c:pt idx="19762">
                  <c:v>-0.119533</c:v>
                </c:pt>
                <c:pt idx="19763">
                  <c:v>-0.11838</c:v>
                </c:pt>
                <c:pt idx="19764">
                  <c:v>-0.11716799999999999</c:v>
                </c:pt>
                <c:pt idx="19765">
                  <c:v>-0.11590499999999999</c:v>
                </c:pt>
                <c:pt idx="19766">
                  <c:v>-0.11459800000000001</c:v>
                </c:pt>
                <c:pt idx="19767">
                  <c:v>-0.113247</c:v>
                </c:pt>
                <c:pt idx="19768">
                  <c:v>-0.111854</c:v>
                </c:pt>
                <c:pt idx="19769">
                  <c:v>-0.11042299999999999</c:v>
                </c:pt>
                <c:pt idx="19770">
                  <c:v>-0.108959</c:v>
                </c:pt>
                <c:pt idx="19771">
                  <c:v>-0.107469</c:v>
                </c:pt>
                <c:pt idx="19772">
                  <c:v>-0.105961</c:v>
                </c:pt>
                <c:pt idx="19773">
                  <c:v>-0.104438</c:v>
                </c:pt>
                <c:pt idx="19774">
                  <c:v>-0.10290199999999999</c:v>
                </c:pt>
                <c:pt idx="19775">
                  <c:v>-0.101351</c:v>
                </c:pt>
                <c:pt idx="19776">
                  <c:v>-9.9780099999999997E-2</c:v>
                </c:pt>
                <c:pt idx="19777">
                  <c:v>-9.8189100000000001E-2</c:v>
                </c:pt>
                <c:pt idx="19778">
                  <c:v>-9.6581700000000006E-2</c:v>
                </c:pt>
                <c:pt idx="19779">
                  <c:v>-9.4961299999999998E-2</c:v>
                </c:pt>
                <c:pt idx="19780">
                  <c:v>-9.3329099999999998E-2</c:v>
                </c:pt>
                <c:pt idx="19781">
                  <c:v>-9.1681299999999993E-2</c:v>
                </c:pt>
                <c:pt idx="19782">
                  <c:v>-9.0012599999999998E-2</c:v>
                </c:pt>
                <c:pt idx="19783">
                  <c:v>-8.8323200000000004E-2</c:v>
                </c:pt>
                <c:pt idx="19784">
                  <c:v>-8.6616299999999993E-2</c:v>
                </c:pt>
                <c:pt idx="19785">
                  <c:v>-8.4889500000000007E-2</c:v>
                </c:pt>
                <c:pt idx="19786">
                  <c:v>-8.3137100000000005E-2</c:v>
                </c:pt>
                <c:pt idx="19787">
                  <c:v>-8.13556E-2</c:v>
                </c:pt>
                <c:pt idx="19788">
                  <c:v>-7.9543500000000003E-2</c:v>
                </c:pt>
                <c:pt idx="19789">
                  <c:v>-7.77003E-2</c:v>
                </c:pt>
                <c:pt idx="19790">
                  <c:v>-7.5827800000000001E-2</c:v>
                </c:pt>
                <c:pt idx="19791">
                  <c:v>-7.3930599999999999E-2</c:v>
                </c:pt>
                <c:pt idx="19792">
                  <c:v>-7.2013499999999994E-2</c:v>
                </c:pt>
                <c:pt idx="19793">
                  <c:v>-7.0079799999999998E-2</c:v>
                </c:pt>
                <c:pt idx="19794">
                  <c:v>-6.8130499999999997E-2</c:v>
                </c:pt>
                <c:pt idx="19795">
                  <c:v>-6.6165600000000005E-2</c:v>
                </c:pt>
                <c:pt idx="19796">
                  <c:v>-6.4187400000000006E-2</c:v>
                </c:pt>
                <c:pt idx="19797">
                  <c:v>-6.2201899999999997E-2</c:v>
                </c:pt>
                <c:pt idx="19798">
                  <c:v>-6.0215900000000003E-2</c:v>
                </c:pt>
                <c:pt idx="19799">
                  <c:v>-5.8233600000000003E-2</c:v>
                </c:pt>
                <c:pt idx="19800">
                  <c:v>-5.6257300000000003E-2</c:v>
                </c:pt>
                <c:pt idx="19801">
                  <c:v>-5.4290499999999998E-2</c:v>
                </c:pt>
                <c:pt idx="19802">
                  <c:v>-5.2335800000000002E-2</c:v>
                </c:pt>
                <c:pt idx="19803">
                  <c:v>-5.0392899999999997E-2</c:v>
                </c:pt>
                <c:pt idx="19804">
                  <c:v>-4.8462100000000001E-2</c:v>
                </c:pt>
                <c:pt idx="19805">
                  <c:v>-4.6547699999999997E-2</c:v>
                </c:pt>
                <c:pt idx="19806">
                  <c:v>-4.46557E-2</c:v>
                </c:pt>
                <c:pt idx="19807">
                  <c:v>-4.2789800000000003E-2</c:v>
                </c:pt>
                <c:pt idx="19808">
                  <c:v>-4.0953200000000002E-2</c:v>
                </c:pt>
                <c:pt idx="19809">
                  <c:v>-3.9150299999999999E-2</c:v>
                </c:pt>
                <c:pt idx="19810">
                  <c:v>-3.7385500000000002E-2</c:v>
                </c:pt>
                <c:pt idx="19811">
                  <c:v>-3.5658700000000002E-2</c:v>
                </c:pt>
                <c:pt idx="19812">
                  <c:v>-3.3966200000000002E-2</c:v>
                </c:pt>
                <c:pt idx="19813">
                  <c:v>-3.23057E-2</c:v>
                </c:pt>
                <c:pt idx="19814">
                  <c:v>-3.0675999999999998E-2</c:v>
                </c:pt>
                <c:pt idx="19815">
                  <c:v>-2.9076399999999999E-2</c:v>
                </c:pt>
                <c:pt idx="19816">
                  <c:v>-2.7508399999999999E-2</c:v>
                </c:pt>
                <c:pt idx="19817">
                  <c:v>-2.5975100000000001E-2</c:v>
                </c:pt>
                <c:pt idx="19818">
                  <c:v>-2.4478799999999998E-2</c:v>
                </c:pt>
                <c:pt idx="19819">
                  <c:v>-2.3017900000000001E-2</c:v>
                </c:pt>
                <c:pt idx="19820">
                  <c:v>-2.15891E-2</c:v>
                </c:pt>
                <c:pt idx="19821">
                  <c:v>-2.0193800000000001E-2</c:v>
                </c:pt>
                <c:pt idx="19822">
                  <c:v>-1.8839700000000001E-2</c:v>
                </c:pt>
                <c:pt idx="19823">
                  <c:v>-1.75348E-2</c:v>
                </c:pt>
                <c:pt idx="19824">
                  <c:v>-1.6284699999999999E-2</c:v>
                </c:pt>
                <c:pt idx="19825">
                  <c:v>-1.5095600000000001E-2</c:v>
                </c:pt>
                <c:pt idx="19826">
                  <c:v>-1.3972500000000001E-2</c:v>
                </c:pt>
                <c:pt idx="19827">
                  <c:v>-1.2910700000000001E-2</c:v>
                </c:pt>
                <c:pt idx="19828">
                  <c:v>-1.18999E-2</c:v>
                </c:pt>
                <c:pt idx="19829">
                  <c:v>-1.0938399999999999E-2</c:v>
                </c:pt>
                <c:pt idx="19830">
                  <c:v>-1.0033E-2</c:v>
                </c:pt>
                <c:pt idx="19831" formatCode="0.00E+00">
                  <c:v>-9.1891999999999998E-3</c:v>
                </c:pt>
                <c:pt idx="19832" formatCode="0.00E+00">
                  <c:v>-8.4075399999999998E-3</c:v>
                </c:pt>
                <c:pt idx="19833" formatCode="0.00E+00">
                  <c:v>-7.6856600000000004E-3</c:v>
                </c:pt>
                <c:pt idx="19834" formatCode="0.00E+00">
                  <c:v>-7.0238499999999999E-3</c:v>
                </c:pt>
                <c:pt idx="19835" formatCode="0.00E+00">
                  <c:v>-6.4248500000000002E-3</c:v>
                </c:pt>
                <c:pt idx="19836" formatCode="0.00E+00">
                  <c:v>-5.8860199999999996E-3</c:v>
                </c:pt>
                <c:pt idx="19837" formatCode="0.00E+00">
                  <c:v>-5.4006999999999996E-3</c:v>
                </c:pt>
                <c:pt idx="19838" formatCode="0.00E+00">
                  <c:v>-4.9661499999999999E-3</c:v>
                </c:pt>
                <c:pt idx="19839" formatCode="0.00E+00">
                  <c:v>-4.5833899999999997E-3</c:v>
                </c:pt>
                <c:pt idx="19840" formatCode="0.00E+00">
                  <c:v>-4.25545E-3</c:v>
                </c:pt>
                <c:pt idx="19841" formatCode="0.00E+00">
                  <c:v>-3.9851499999999998E-3</c:v>
                </c:pt>
                <c:pt idx="19842" formatCode="0.00E+00">
                  <c:v>-3.7734399999999999E-3</c:v>
                </c:pt>
                <c:pt idx="19843" formatCode="0.00E+00">
                  <c:v>-3.6219799999999999E-3</c:v>
                </c:pt>
                <c:pt idx="19844" formatCode="0.00E+00">
                  <c:v>-3.53434E-3</c:v>
                </c:pt>
                <c:pt idx="19845" formatCode="0.00E+00">
                  <c:v>-3.5130999999999999E-3</c:v>
                </c:pt>
                <c:pt idx="19846" formatCode="0.00E+00">
                  <c:v>-3.5569400000000002E-3</c:v>
                </c:pt>
                <c:pt idx="19847" formatCode="0.00E+00">
                  <c:v>-3.6635399999999999E-3</c:v>
                </c:pt>
                <c:pt idx="19848" formatCode="0.00E+00">
                  <c:v>-3.83053E-3</c:v>
                </c:pt>
                <c:pt idx="19849" formatCode="0.00E+00">
                  <c:v>-4.0519500000000003E-3</c:v>
                </c:pt>
                <c:pt idx="19850" formatCode="0.00E+00">
                  <c:v>-4.3226200000000001E-3</c:v>
                </c:pt>
                <c:pt idx="19851" formatCode="0.00E+00">
                  <c:v>-4.6434400000000004E-3</c:v>
                </c:pt>
                <c:pt idx="19852" formatCode="0.00E+00">
                  <c:v>-5.0186299999999996E-3</c:v>
                </c:pt>
                <c:pt idx="19853" formatCode="0.00E+00">
                  <c:v>-5.45043E-3</c:v>
                </c:pt>
                <c:pt idx="19854" formatCode="0.00E+00">
                  <c:v>-5.9372299999999999E-3</c:v>
                </c:pt>
                <c:pt idx="19855" formatCode="0.00E+00">
                  <c:v>-6.4776900000000004E-3</c:v>
                </c:pt>
                <c:pt idx="19856" formatCode="0.00E+00">
                  <c:v>-7.0736200000000001E-3</c:v>
                </c:pt>
                <c:pt idx="19857" formatCode="0.00E+00">
                  <c:v>-7.7273300000000001E-3</c:v>
                </c:pt>
                <c:pt idx="19858" formatCode="0.00E+00">
                  <c:v>-8.4371099999999994E-3</c:v>
                </c:pt>
                <c:pt idx="19859" formatCode="0.00E+00">
                  <c:v>-9.1973999999999997E-3</c:v>
                </c:pt>
                <c:pt idx="19860">
                  <c:v>-1.0004799999999999E-2</c:v>
                </c:pt>
                <c:pt idx="19861">
                  <c:v>-1.08597E-2</c:v>
                </c:pt>
                <c:pt idx="19862">
                  <c:v>-1.17602E-2</c:v>
                </c:pt>
                <c:pt idx="19863">
                  <c:v>-1.26984E-2</c:v>
                </c:pt>
                <c:pt idx="19864">
                  <c:v>-1.36647E-2</c:v>
                </c:pt>
                <c:pt idx="19865">
                  <c:v>-1.46526E-2</c:v>
                </c:pt>
                <c:pt idx="19866">
                  <c:v>-1.5660199999999999E-2</c:v>
                </c:pt>
                <c:pt idx="19867">
                  <c:v>-1.6686200000000002E-2</c:v>
                </c:pt>
                <c:pt idx="19868">
                  <c:v>-1.7727E-2</c:v>
                </c:pt>
                <c:pt idx="19869">
                  <c:v>-1.8777800000000001E-2</c:v>
                </c:pt>
                <c:pt idx="19870">
                  <c:v>-1.9835999999999999E-2</c:v>
                </c:pt>
                <c:pt idx="19871">
                  <c:v>-2.0901699999999999E-2</c:v>
                </c:pt>
                <c:pt idx="19872">
                  <c:v>-2.19782E-2</c:v>
                </c:pt>
                <c:pt idx="19873">
                  <c:v>-2.3068999999999999E-2</c:v>
                </c:pt>
                <c:pt idx="19874">
                  <c:v>-2.4173900000000002E-2</c:v>
                </c:pt>
                <c:pt idx="19875">
                  <c:v>-2.5290699999999999E-2</c:v>
                </c:pt>
                <c:pt idx="19876" formatCode="0.00E+00">
                  <c:v>-2.6418400000000002E-2</c:v>
                </c:pt>
                <c:pt idx="19877" formatCode="0.00E+00">
                  <c:v>-2.75556E-2</c:v>
                </c:pt>
                <c:pt idx="19878" formatCode="0.00E+00">
                  <c:v>-2.8700900000000001E-2</c:v>
                </c:pt>
                <c:pt idx="19879" formatCode="0.00E+00">
                  <c:v>-2.98538E-2</c:v>
                </c:pt>
                <c:pt idx="19880" formatCode="0.00E+00">
                  <c:v>-3.1009499999999999E-2</c:v>
                </c:pt>
                <c:pt idx="19881" formatCode="0.00E+00">
                  <c:v>-3.2162000000000003E-2</c:v>
                </c:pt>
                <c:pt idx="19882" formatCode="0.00E+00">
                  <c:v>-3.33088E-2</c:v>
                </c:pt>
                <c:pt idx="19883" formatCode="0.00E+00">
                  <c:v>-3.4448300000000001E-2</c:v>
                </c:pt>
                <c:pt idx="19884" formatCode="0.00E+00">
                  <c:v>-3.5580899999999999E-2</c:v>
                </c:pt>
                <c:pt idx="19885" formatCode="0.00E+00">
                  <c:v>-3.6711599999999997E-2</c:v>
                </c:pt>
                <c:pt idx="19886" formatCode="0.00E+00">
                  <c:v>-3.7842199999999999E-2</c:v>
                </c:pt>
                <c:pt idx="19887" formatCode="0.00E+00">
                  <c:v>-3.8966000000000001E-2</c:v>
                </c:pt>
                <c:pt idx="19888">
                  <c:v>-4.0079099999999999E-2</c:v>
                </c:pt>
                <c:pt idx="19889">
                  <c:v>-4.1184199999999997E-2</c:v>
                </c:pt>
                <c:pt idx="19890">
                  <c:v>-4.2252100000000001E-2</c:v>
                </c:pt>
                <c:pt idx="19891">
                  <c:v>-4.3235599999999999E-2</c:v>
                </c:pt>
                <c:pt idx="19892">
                  <c:v>-4.4158900000000001E-2</c:v>
                </c:pt>
                <c:pt idx="19893">
                  <c:v>-4.5074299999999998E-2</c:v>
                </c:pt>
                <c:pt idx="19894">
                  <c:v>-4.5965199999999998E-2</c:v>
                </c:pt>
                <c:pt idx="19895">
                  <c:v>-4.6807399999999999E-2</c:v>
                </c:pt>
                <c:pt idx="19896">
                  <c:v>-4.7616499999999999E-2</c:v>
                </c:pt>
                <c:pt idx="19897">
                  <c:v>-4.8406999999999999E-2</c:v>
                </c:pt>
                <c:pt idx="19898">
                  <c:v>-4.91761E-2</c:v>
                </c:pt>
                <c:pt idx="19899">
                  <c:v>-4.9915300000000003E-2</c:v>
                </c:pt>
                <c:pt idx="19900">
                  <c:v>-5.0618900000000001E-2</c:v>
                </c:pt>
                <c:pt idx="19901">
                  <c:v>-5.1285799999999999E-2</c:v>
                </c:pt>
                <c:pt idx="19902">
                  <c:v>-5.19166E-2</c:v>
                </c:pt>
                <c:pt idx="19903">
                  <c:v>-5.2511500000000003E-2</c:v>
                </c:pt>
                <c:pt idx="19904">
                  <c:v>-5.3070600000000002E-2</c:v>
                </c:pt>
                <c:pt idx="19905">
                  <c:v>-5.3596499999999998E-2</c:v>
                </c:pt>
                <c:pt idx="19906">
                  <c:v>-5.4095600000000001E-2</c:v>
                </c:pt>
                <c:pt idx="19907">
                  <c:v>-5.4572799999999998E-2</c:v>
                </c:pt>
                <c:pt idx="19908">
                  <c:v>-5.5029500000000002E-2</c:v>
                </c:pt>
                <c:pt idx="19909">
                  <c:v>-5.5468299999999998E-2</c:v>
                </c:pt>
                <c:pt idx="19910">
                  <c:v>-5.5891999999999997E-2</c:v>
                </c:pt>
                <c:pt idx="19911">
                  <c:v>-5.6300000000000003E-2</c:v>
                </c:pt>
                <c:pt idx="19912">
                  <c:v>-5.6688799999999998E-2</c:v>
                </c:pt>
                <c:pt idx="19913">
                  <c:v>-5.7057099999999999E-2</c:v>
                </c:pt>
                <c:pt idx="19914">
                  <c:v>-5.7408800000000003E-2</c:v>
                </c:pt>
                <c:pt idx="19915">
                  <c:v>-5.77499E-2</c:v>
                </c:pt>
                <c:pt idx="19916">
                  <c:v>-5.8080699999999999E-2</c:v>
                </c:pt>
                <c:pt idx="19917">
                  <c:v>-5.8396499999999997E-2</c:v>
                </c:pt>
                <c:pt idx="19918">
                  <c:v>-5.8693099999999998E-2</c:v>
                </c:pt>
                <c:pt idx="19919">
                  <c:v>-5.89668E-2</c:v>
                </c:pt>
                <c:pt idx="19920">
                  <c:v>-5.9215299999999998E-2</c:v>
                </c:pt>
                <c:pt idx="19921">
                  <c:v>-5.9442500000000002E-2</c:v>
                </c:pt>
                <c:pt idx="19922">
                  <c:v>-5.9650799999999997E-2</c:v>
                </c:pt>
                <c:pt idx="19923">
                  <c:v>-5.9834699999999998E-2</c:v>
                </c:pt>
                <c:pt idx="19924">
                  <c:v>-5.9988300000000001E-2</c:v>
                </c:pt>
                <c:pt idx="19925">
                  <c:v>-6.01118E-2</c:v>
                </c:pt>
                <c:pt idx="19926">
                  <c:v>-6.0211500000000001E-2</c:v>
                </c:pt>
                <c:pt idx="19927">
                  <c:v>-6.02952E-2</c:v>
                </c:pt>
                <c:pt idx="19928">
                  <c:v>-6.0366099999999999E-2</c:v>
                </c:pt>
                <c:pt idx="19929">
                  <c:v>-6.0423999999999999E-2</c:v>
                </c:pt>
                <c:pt idx="19930">
                  <c:v>-6.04687E-2</c:v>
                </c:pt>
                <c:pt idx="19931">
                  <c:v>-6.0498200000000002E-2</c:v>
                </c:pt>
                <c:pt idx="19932">
                  <c:v>-6.0506999999999998E-2</c:v>
                </c:pt>
                <c:pt idx="19933">
                  <c:v>-6.0493699999999997E-2</c:v>
                </c:pt>
                <c:pt idx="19934">
                  <c:v>-6.0466100000000002E-2</c:v>
                </c:pt>
                <c:pt idx="19935">
                  <c:v>-6.0433000000000001E-2</c:v>
                </c:pt>
                <c:pt idx="19936">
                  <c:v>-6.03951E-2</c:v>
                </c:pt>
                <c:pt idx="19937">
                  <c:v>-6.0350800000000003E-2</c:v>
                </c:pt>
                <c:pt idx="19938">
                  <c:v>-6.0301E-2</c:v>
                </c:pt>
                <c:pt idx="19939">
                  <c:v>-6.0246300000000003E-2</c:v>
                </c:pt>
                <c:pt idx="19940">
                  <c:v>-6.0183100000000003E-2</c:v>
                </c:pt>
                <c:pt idx="19941">
                  <c:v>-6.0105600000000002E-2</c:v>
                </c:pt>
                <c:pt idx="19942">
                  <c:v>-6.0011799999999997E-2</c:v>
                </c:pt>
                <c:pt idx="19943">
                  <c:v>-5.9906500000000001E-2</c:v>
                </c:pt>
                <c:pt idx="19944">
                  <c:v>-5.9796099999999998E-2</c:v>
                </c:pt>
                <c:pt idx="19945">
                  <c:v>-5.9686900000000001E-2</c:v>
                </c:pt>
                <c:pt idx="19946">
                  <c:v>-5.95848E-2</c:v>
                </c:pt>
                <c:pt idx="19947">
                  <c:v>-5.9496E-2</c:v>
                </c:pt>
                <c:pt idx="19948">
                  <c:v>-5.9425100000000002E-2</c:v>
                </c:pt>
                <c:pt idx="19949">
                  <c:v>-5.93734E-2</c:v>
                </c:pt>
                <c:pt idx="19950">
                  <c:v>-5.9337300000000003E-2</c:v>
                </c:pt>
                <c:pt idx="19951">
                  <c:v>-5.9310099999999998E-2</c:v>
                </c:pt>
                <c:pt idx="19952">
                  <c:v>-5.92875E-2</c:v>
                </c:pt>
                <c:pt idx="19953">
                  <c:v>-5.92694E-2</c:v>
                </c:pt>
                <c:pt idx="19954">
                  <c:v>-5.9257499999999998E-2</c:v>
                </c:pt>
                <c:pt idx="19955">
                  <c:v>-5.9251499999999999E-2</c:v>
                </c:pt>
                <c:pt idx="19956">
                  <c:v>-5.9247899999999999E-2</c:v>
                </c:pt>
                <c:pt idx="19957">
                  <c:v>-5.9241299999999997E-2</c:v>
                </c:pt>
                <c:pt idx="19958">
                  <c:v>-5.9231899999999997E-2</c:v>
                </c:pt>
                <c:pt idx="19959">
                  <c:v>-5.9225699999999999E-2</c:v>
                </c:pt>
                <c:pt idx="19960">
                  <c:v>-5.9228500000000003E-2</c:v>
                </c:pt>
                <c:pt idx="19961">
                  <c:v>-5.9242799999999998E-2</c:v>
                </c:pt>
                <c:pt idx="19962">
                  <c:v>-5.9271600000000001E-2</c:v>
                </c:pt>
                <c:pt idx="19963">
                  <c:v>-5.93184E-2</c:v>
                </c:pt>
                <c:pt idx="19964">
                  <c:v>-5.9381700000000003E-2</c:v>
                </c:pt>
                <c:pt idx="19965">
                  <c:v>-5.9454399999999998E-2</c:v>
                </c:pt>
                <c:pt idx="19966">
                  <c:v>-5.9534200000000002E-2</c:v>
                </c:pt>
                <c:pt idx="19967">
                  <c:v>-5.9627699999999999E-2</c:v>
                </c:pt>
                <c:pt idx="19968">
                  <c:v>-5.9743900000000003E-2</c:v>
                </c:pt>
                <c:pt idx="19969">
                  <c:v>-5.9889100000000001E-2</c:v>
                </c:pt>
                <c:pt idx="19970">
                  <c:v>-6.0062900000000002E-2</c:v>
                </c:pt>
                <c:pt idx="19971">
                  <c:v>-6.0256900000000002E-2</c:v>
                </c:pt>
                <c:pt idx="19972">
                  <c:v>-6.0465100000000001E-2</c:v>
                </c:pt>
                <c:pt idx="19973">
                  <c:v>-6.06895E-2</c:v>
                </c:pt>
                <c:pt idx="19974">
                  <c:v>-6.0933399999999999E-2</c:v>
                </c:pt>
                <c:pt idx="19975">
                  <c:v>-6.1194499999999999E-2</c:v>
                </c:pt>
                <c:pt idx="19976">
                  <c:v>-6.1467300000000002E-2</c:v>
                </c:pt>
                <c:pt idx="19977">
                  <c:v>-6.1752000000000001E-2</c:v>
                </c:pt>
                <c:pt idx="19978">
                  <c:v>-6.2055100000000002E-2</c:v>
                </c:pt>
                <c:pt idx="19979">
                  <c:v>-6.2380199999999997E-2</c:v>
                </c:pt>
                <c:pt idx="19980">
                  <c:v>-6.2723799999999996E-2</c:v>
                </c:pt>
                <c:pt idx="19981">
                  <c:v>-6.3077400000000006E-2</c:v>
                </c:pt>
                <c:pt idx="19982">
                  <c:v>-6.3436000000000006E-2</c:v>
                </c:pt>
                <c:pt idx="19983">
                  <c:v>-6.3798099999999996E-2</c:v>
                </c:pt>
                <c:pt idx="19984">
                  <c:v>-6.4156699999999997E-2</c:v>
                </c:pt>
                <c:pt idx="19985">
                  <c:v>-6.4499299999999996E-2</c:v>
                </c:pt>
                <c:pt idx="19986">
                  <c:v>-6.4818899999999999E-2</c:v>
                </c:pt>
                <c:pt idx="19987">
                  <c:v>-6.5119399999999994E-2</c:v>
                </c:pt>
                <c:pt idx="19988">
                  <c:v>-6.5408800000000003E-2</c:v>
                </c:pt>
                <c:pt idx="19989">
                  <c:v>-6.5694699999999995E-2</c:v>
                </c:pt>
                <c:pt idx="19990">
                  <c:v>-6.5981100000000001E-2</c:v>
                </c:pt>
                <c:pt idx="19991">
                  <c:v>-6.6267900000000005E-2</c:v>
                </c:pt>
                <c:pt idx="19992">
                  <c:v>-6.6553600000000004E-2</c:v>
                </c:pt>
                <c:pt idx="19993">
                  <c:v>-6.6839499999999996E-2</c:v>
                </c:pt>
                <c:pt idx="19994">
                  <c:v>-6.71263E-2</c:v>
                </c:pt>
                <c:pt idx="19995">
                  <c:v>-6.7413000000000001E-2</c:v>
                </c:pt>
                <c:pt idx="19996">
                  <c:v>-6.7698499999999995E-2</c:v>
                </c:pt>
                <c:pt idx="19997">
                  <c:v>-6.7980299999999994E-2</c:v>
                </c:pt>
                <c:pt idx="19998">
                  <c:v>-6.8253999999999995E-2</c:v>
                </c:pt>
                <c:pt idx="19999">
                  <c:v>-6.85172E-2</c:v>
                </c:pt>
                <c:pt idx="20000">
                  <c:v>-6.8770999999999999E-2</c:v>
                </c:pt>
                <c:pt idx="20001">
                  <c:v>-6.9017899999999993E-2</c:v>
                </c:pt>
                <c:pt idx="20002">
                  <c:v>-6.9257299999999994E-2</c:v>
                </c:pt>
                <c:pt idx="20003">
                  <c:v>-6.9484500000000005E-2</c:v>
                </c:pt>
                <c:pt idx="20004">
                  <c:v>-6.9691799999999998E-2</c:v>
                </c:pt>
                <c:pt idx="20005">
                  <c:v>-6.9872100000000006E-2</c:v>
                </c:pt>
                <c:pt idx="20006">
                  <c:v>-7.0021E-2</c:v>
                </c:pt>
                <c:pt idx="20007">
                  <c:v>-7.0136799999999999E-2</c:v>
                </c:pt>
                <c:pt idx="20008">
                  <c:v>-7.0218000000000003E-2</c:v>
                </c:pt>
                <c:pt idx="20009">
                  <c:v>-7.0265400000000006E-2</c:v>
                </c:pt>
                <c:pt idx="20010">
                  <c:v>-7.0283799999999994E-2</c:v>
                </c:pt>
                <c:pt idx="20011">
                  <c:v>-7.0277199999999998E-2</c:v>
                </c:pt>
                <c:pt idx="20012">
                  <c:v>-7.0243899999999998E-2</c:v>
                </c:pt>
                <c:pt idx="20013">
                  <c:v>-7.0180000000000006E-2</c:v>
                </c:pt>
                <c:pt idx="20014">
                  <c:v>-7.0083000000000006E-2</c:v>
                </c:pt>
                <c:pt idx="20015">
                  <c:v>-6.9950899999999996E-2</c:v>
                </c:pt>
                <c:pt idx="20016">
                  <c:v>-6.97821E-2</c:v>
                </c:pt>
                <c:pt idx="20017">
                  <c:v>-6.9578399999999999E-2</c:v>
                </c:pt>
                <c:pt idx="20018">
                  <c:v>-6.9343100000000005E-2</c:v>
                </c:pt>
                <c:pt idx="20019">
                  <c:v>-6.9073899999999994E-2</c:v>
                </c:pt>
                <c:pt idx="20020">
                  <c:v>-6.8767499999999995E-2</c:v>
                </c:pt>
                <c:pt idx="20021">
                  <c:v>-6.8426799999999996E-2</c:v>
                </c:pt>
                <c:pt idx="20022">
                  <c:v>-6.8061300000000005E-2</c:v>
                </c:pt>
                <c:pt idx="20023">
                  <c:v>-6.7676899999999998E-2</c:v>
                </c:pt>
                <c:pt idx="20024">
                  <c:v>-6.7275600000000005E-2</c:v>
                </c:pt>
                <c:pt idx="20025">
                  <c:v>-6.68628E-2</c:v>
                </c:pt>
                <c:pt idx="20026">
                  <c:v>-6.6443100000000005E-2</c:v>
                </c:pt>
                <c:pt idx="20027">
                  <c:v>-6.6014600000000007E-2</c:v>
                </c:pt>
                <c:pt idx="20028">
                  <c:v>-6.5573000000000006E-2</c:v>
                </c:pt>
                <c:pt idx="20029">
                  <c:v>-6.5114400000000003E-2</c:v>
                </c:pt>
                <c:pt idx="20030">
                  <c:v>-6.4635600000000001E-2</c:v>
                </c:pt>
                <c:pt idx="20031">
                  <c:v>-6.4130400000000004E-2</c:v>
                </c:pt>
                <c:pt idx="20032">
                  <c:v>-6.3592300000000004E-2</c:v>
                </c:pt>
                <c:pt idx="20033">
                  <c:v>-6.3025300000000006E-2</c:v>
                </c:pt>
                <c:pt idx="20034">
                  <c:v>-6.2441400000000001E-2</c:v>
                </c:pt>
                <c:pt idx="20035">
                  <c:v>-6.1849599999999998E-2</c:v>
                </c:pt>
                <c:pt idx="20036">
                  <c:v>-6.1250699999999998E-2</c:v>
                </c:pt>
                <c:pt idx="20037">
                  <c:v>-6.06417E-2</c:v>
                </c:pt>
                <c:pt idx="20038">
                  <c:v>-6.0019599999999999E-2</c:v>
                </c:pt>
                <c:pt idx="20039">
                  <c:v>-5.9378599999999997E-2</c:v>
                </c:pt>
                <c:pt idx="20040">
                  <c:v>-5.8712300000000002E-2</c:v>
                </c:pt>
                <c:pt idx="20041">
                  <c:v>-5.8020500000000003E-2</c:v>
                </c:pt>
                <c:pt idx="20042">
                  <c:v>-5.7307200000000003E-2</c:v>
                </c:pt>
                <c:pt idx="20043">
                  <c:v>-5.6578700000000003E-2</c:v>
                </c:pt>
                <c:pt idx="20044">
                  <c:v>-5.5840500000000001E-2</c:v>
                </c:pt>
                <c:pt idx="20045">
                  <c:v>-5.5095600000000002E-2</c:v>
                </c:pt>
                <c:pt idx="20046">
                  <c:v>-5.43463E-2</c:v>
                </c:pt>
                <c:pt idx="20047">
                  <c:v>-5.3595799999999999E-2</c:v>
                </c:pt>
                <c:pt idx="20048">
                  <c:v>-5.28461E-2</c:v>
                </c:pt>
                <c:pt idx="20049">
                  <c:v>-5.2096900000000002E-2</c:v>
                </c:pt>
                <c:pt idx="20050">
                  <c:v>-5.1348299999999999E-2</c:v>
                </c:pt>
                <c:pt idx="20051">
                  <c:v>-5.0602099999999997E-2</c:v>
                </c:pt>
                <c:pt idx="20052">
                  <c:v>-4.9861099999999998E-2</c:v>
                </c:pt>
                <c:pt idx="20053">
                  <c:v>-4.9124599999999997E-2</c:v>
                </c:pt>
                <c:pt idx="20054">
                  <c:v>-4.8386800000000001E-2</c:v>
                </c:pt>
                <c:pt idx="20055">
                  <c:v>-4.7641999999999997E-2</c:v>
                </c:pt>
                <c:pt idx="20056">
                  <c:v>-4.6889899999999998E-2</c:v>
                </c:pt>
                <c:pt idx="20057">
                  <c:v>-4.6136499999999997E-2</c:v>
                </c:pt>
                <c:pt idx="20058">
                  <c:v>-4.5384899999999999E-2</c:v>
                </c:pt>
                <c:pt idx="20059">
                  <c:v>-4.46335E-2</c:v>
                </c:pt>
                <c:pt idx="20060">
                  <c:v>-4.38833E-2</c:v>
                </c:pt>
                <c:pt idx="20061">
                  <c:v>-4.3138299999999997E-2</c:v>
                </c:pt>
                <c:pt idx="20062">
                  <c:v>-4.2399699999999999E-2</c:v>
                </c:pt>
                <c:pt idx="20063">
                  <c:v>-4.1665599999999997E-2</c:v>
                </c:pt>
                <c:pt idx="20064">
                  <c:v>-4.0935600000000003E-2</c:v>
                </c:pt>
                <c:pt idx="20065">
                  <c:v>-4.0210900000000001E-2</c:v>
                </c:pt>
                <c:pt idx="20066">
                  <c:v>-3.9491400000000003E-2</c:v>
                </c:pt>
                <c:pt idx="20067">
                  <c:v>-3.8774599999999999E-2</c:v>
                </c:pt>
                <c:pt idx="20068">
                  <c:v>-3.80618E-2</c:v>
                </c:pt>
                <c:pt idx="20069">
                  <c:v>-3.7361400000000003E-2</c:v>
                </c:pt>
                <c:pt idx="20070">
                  <c:v>-3.6681900000000003E-2</c:v>
                </c:pt>
                <c:pt idx="20071">
                  <c:v>-3.6025700000000001E-2</c:v>
                </c:pt>
                <c:pt idx="20072">
                  <c:v>-3.5386500000000001E-2</c:v>
                </c:pt>
                <c:pt idx="20073">
                  <c:v>-3.47528E-2</c:v>
                </c:pt>
                <c:pt idx="20074">
                  <c:v>-3.4115199999999998E-2</c:v>
                </c:pt>
                <c:pt idx="20075">
                  <c:v>-3.34676E-2</c:v>
                </c:pt>
                <c:pt idx="20076">
                  <c:v>-3.2810499999999999E-2</c:v>
                </c:pt>
                <c:pt idx="20077">
                  <c:v>-3.21532E-2</c:v>
                </c:pt>
                <c:pt idx="20078">
                  <c:v>-3.1502299999999997E-2</c:v>
                </c:pt>
                <c:pt idx="20079">
                  <c:v>-3.0854599999999999E-2</c:v>
                </c:pt>
                <c:pt idx="20080">
                  <c:v>-3.0207999999999999E-2</c:v>
                </c:pt>
                <c:pt idx="20081">
                  <c:v>-2.9572299999999999E-2</c:v>
                </c:pt>
                <c:pt idx="20082">
                  <c:v>-2.89622E-2</c:v>
                </c:pt>
                <c:pt idx="20083">
                  <c:v>-2.83851E-2</c:v>
                </c:pt>
                <c:pt idx="20084">
                  <c:v>-2.7843300000000001E-2</c:v>
                </c:pt>
                <c:pt idx="20085">
                  <c:v>-2.7339800000000001E-2</c:v>
                </c:pt>
                <c:pt idx="20086">
                  <c:v>-2.68784E-2</c:v>
                </c:pt>
                <c:pt idx="20087">
                  <c:v>-2.6462599999999999E-2</c:v>
                </c:pt>
                <c:pt idx="20088">
                  <c:v>-2.6093999999999999E-2</c:v>
                </c:pt>
                <c:pt idx="20089">
                  <c:v>-2.5770499999999998E-2</c:v>
                </c:pt>
                <c:pt idx="20090">
                  <c:v>-2.54874E-2</c:v>
                </c:pt>
                <c:pt idx="20091">
                  <c:v>-2.52375E-2</c:v>
                </c:pt>
                <c:pt idx="20092">
                  <c:v>-2.5010600000000001E-2</c:v>
                </c:pt>
                <c:pt idx="20093">
                  <c:v>-2.4796800000000001E-2</c:v>
                </c:pt>
                <c:pt idx="20094">
                  <c:v>-2.4592200000000002E-2</c:v>
                </c:pt>
                <c:pt idx="20095">
                  <c:v>-2.4397100000000001E-2</c:v>
                </c:pt>
                <c:pt idx="20096">
                  <c:v>-2.4207599999999999E-2</c:v>
                </c:pt>
                <c:pt idx="20097">
                  <c:v>-2.4018100000000001E-2</c:v>
                </c:pt>
                <c:pt idx="20098">
                  <c:v>-2.3831000000000001E-2</c:v>
                </c:pt>
                <c:pt idx="20099">
                  <c:v>-2.3655800000000001E-2</c:v>
                </c:pt>
                <c:pt idx="20100">
                  <c:v>-2.3503E-2</c:v>
                </c:pt>
                <c:pt idx="20101">
                  <c:v>-2.3380700000000001E-2</c:v>
                </c:pt>
                <c:pt idx="20102">
                  <c:v>-2.32915E-2</c:v>
                </c:pt>
                <c:pt idx="20103">
                  <c:v>-2.3233299999999998E-2</c:v>
                </c:pt>
                <c:pt idx="20104">
                  <c:v>-2.3202500000000001E-2</c:v>
                </c:pt>
                <c:pt idx="20105">
                  <c:v>-2.3198900000000001E-2</c:v>
                </c:pt>
                <c:pt idx="20106">
                  <c:v>-2.3225800000000001E-2</c:v>
                </c:pt>
                <c:pt idx="20107">
                  <c:v>-2.32845E-2</c:v>
                </c:pt>
                <c:pt idx="20108">
                  <c:v>-2.3374099999999998E-2</c:v>
                </c:pt>
                <c:pt idx="20109">
                  <c:v>-2.3499800000000001E-2</c:v>
                </c:pt>
                <c:pt idx="20110">
                  <c:v>-2.3676300000000001E-2</c:v>
                </c:pt>
                <c:pt idx="20111">
                  <c:v>-2.3915700000000002E-2</c:v>
                </c:pt>
                <c:pt idx="20112">
                  <c:v>-2.4219999999999998E-2</c:v>
                </c:pt>
                <c:pt idx="20113">
                  <c:v>-2.4587700000000001E-2</c:v>
                </c:pt>
                <c:pt idx="20114">
                  <c:v>-2.5019300000000001E-2</c:v>
                </c:pt>
                <c:pt idx="20115">
                  <c:v>-2.5513999999999998E-2</c:v>
                </c:pt>
                <c:pt idx="20116">
                  <c:v>-2.6066499999999999E-2</c:v>
                </c:pt>
                <c:pt idx="20117">
                  <c:v>-2.6672100000000001E-2</c:v>
                </c:pt>
                <c:pt idx="20118">
                  <c:v>-2.7331999999999999E-2</c:v>
                </c:pt>
                <c:pt idx="20119">
                  <c:v>-2.80475E-2</c:v>
                </c:pt>
                <c:pt idx="20120">
                  <c:v>-2.8817599999999999E-2</c:v>
                </c:pt>
                <c:pt idx="20121">
                  <c:v>-2.9644500000000001E-2</c:v>
                </c:pt>
                <c:pt idx="20122">
                  <c:v>-3.0530399999999999E-2</c:v>
                </c:pt>
                <c:pt idx="20123">
                  <c:v>-3.1468799999999998E-2</c:v>
                </c:pt>
                <c:pt idx="20124">
                  <c:v>-3.2449100000000002E-2</c:v>
                </c:pt>
                <c:pt idx="20125">
                  <c:v>-3.34688E-2</c:v>
                </c:pt>
                <c:pt idx="20126">
                  <c:v>-3.4533800000000003E-2</c:v>
                </c:pt>
                <c:pt idx="20127">
                  <c:v>-3.5649599999999997E-2</c:v>
                </c:pt>
                <c:pt idx="20128">
                  <c:v>-3.6818700000000003E-2</c:v>
                </c:pt>
                <c:pt idx="20129">
                  <c:v>-3.8041699999999998E-2</c:v>
                </c:pt>
                <c:pt idx="20130">
                  <c:v>-3.9321500000000002E-2</c:v>
                </c:pt>
                <c:pt idx="20131">
                  <c:v>-4.0661599999999999E-2</c:v>
                </c:pt>
                <c:pt idx="20132">
                  <c:v>-4.2063700000000002E-2</c:v>
                </c:pt>
                <c:pt idx="20133">
                  <c:v>-4.3529999999999999E-2</c:v>
                </c:pt>
                <c:pt idx="20134">
                  <c:v>-4.5064800000000002E-2</c:v>
                </c:pt>
                <c:pt idx="20135">
                  <c:v>-4.6667500000000001E-2</c:v>
                </c:pt>
                <c:pt idx="20136">
                  <c:v>-4.8326300000000003E-2</c:v>
                </c:pt>
                <c:pt idx="20137">
                  <c:v>-5.0028299999999998E-2</c:v>
                </c:pt>
                <c:pt idx="20138">
                  <c:v>-5.1772800000000001E-2</c:v>
                </c:pt>
                <c:pt idx="20139">
                  <c:v>-5.3566200000000001E-2</c:v>
                </c:pt>
                <c:pt idx="20140">
                  <c:v>-5.5412200000000002E-2</c:v>
                </c:pt>
                <c:pt idx="20141">
                  <c:v>-5.7307200000000003E-2</c:v>
                </c:pt>
                <c:pt idx="20142">
                  <c:v>-5.9238800000000001E-2</c:v>
                </c:pt>
                <c:pt idx="20143">
                  <c:v>-6.1196800000000003E-2</c:v>
                </c:pt>
                <c:pt idx="20144">
                  <c:v>-6.3179399999999997E-2</c:v>
                </c:pt>
                <c:pt idx="20145">
                  <c:v>-6.5188200000000002E-2</c:v>
                </c:pt>
                <c:pt idx="20146">
                  <c:v>-6.7225099999999996E-2</c:v>
                </c:pt>
                <c:pt idx="20147">
                  <c:v>-6.9292099999999995E-2</c:v>
                </c:pt>
                <c:pt idx="20148">
                  <c:v>-7.1387199999999998E-2</c:v>
                </c:pt>
                <c:pt idx="20149">
                  <c:v>-7.3504600000000003E-2</c:v>
                </c:pt>
                <c:pt idx="20150">
                  <c:v>-7.5642399999999999E-2</c:v>
                </c:pt>
                <c:pt idx="20151">
                  <c:v>-7.7802700000000002E-2</c:v>
                </c:pt>
                <c:pt idx="20152">
                  <c:v>-7.9980700000000002E-2</c:v>
                </c:pt>
                <c:pt idx="20153">
                  <c:v>-8.2166199999999995E-2</c:v>
                </c:pt>
                <c:pt idx="20154">
                  <c:v>-8.4355100000000002E-2</c:v>
                </c:pt>
                <c:pt idx="20155">
                  <c:v>-8.6550699999999994E-2</c:v>
                </c:pt>
                <c:pt idx="20156">
                  <c:v>-8.8749599999999998E-2</c:v>
                </c:pt>
                <c:pt idx="20157">
                  <c:v>-9.0939900000000004E-2</c:v>
                </c:pt>
                <c:pt idx="20158">
                  <c:v>-9.3114199999999994E-2</c:v>
                </c:pt>
                <c:pt idx="20159">
                  <c:v>-9.5270900000000006E-2</c:v>
                </c:pt>
                <c:pt idx="20160">
                  <c:v>-9.7403299999999998E-2</c:v>
                </c:pt>
                <c:pt idx="20161">
                  <c:v>-9.9502199999999999E-2</c:v>
                </c:pt>
                <c:pt idx="20162">
                  <c:v>-0.101566</c:v>
                </c:pt>
                <c:pt idx="20163">
                  <c:v>-0.103593</c:v>
                </c:pt>
                <c:pt idx="20164">
                  <c:v>-0.10558099999999999</c:v>
                </c:pt>
                <c:pt idx="20165">
                  <c:v>-0.10752399999999999</c:v>
                </c:pt>
                <c:pt idx="20166">
                  <c:v>-0.10942200000000001</c:v>
                </c:pt>
                <c:pt idx="20167">
                  <c:v>-0.111273</c:v>
                </c:pt>
                <c:pt idx="20168">
                  <c:v>-0.113079</c:v>
                </c:pt>
                <c:pt idx="20169">
                  <c:v>-0.114846</c:v>
                </c:pt>
                <c:pt idx="20170">
                  <c:v>-0.11658399999999999</c:v>
                </c:pt>
                <c:pt idx="20171">
                  <c:v>-0.11830400000000001</c:v>
                </c:pt>
                <c:pt idx="20172">
                  <c:v>-0.120014</c:v>
                </c:pt>
                <c:pt idx="20173">
                  <c:v>-0.12171800000000001</c:v>
                </c:pt>
                <c:pt idx="20174">
                  <c:v>-0.12341100000000001</c:v>
                </c:pt>
                <c:pt idx="20175">
                  <c:v>-0.12507799999999999</c:v>
                </c:pt>
                <c:pt idx="20176">
                  <c:v>-0.12670600000000001</c:v>
                </c:pt>
                <c:pt idx="20177">
                  <c:v>-0.12829299999999999</c:v>
                </c:pt>
                <c:pt idx="20178">
                  <c:v>-0.129852</c:v>
                </c:pt>
                <c:pt idx="20179">
                  <c:v>-0.13139600000000001</c:v>
                </c:pt>
                <c:pt idx="20180">
                  <c:v>-0.13291800000000001</c:v>
                </c:pt>
                <c:pt idx="20181">
                  <c:v>-0.13439899999999999</c:v>
                </c:pt>
                <c:pt idx="20182">
                  <c:v>-0.13582</c:v>
                </c:pt>
                <c:pt idx="20183">
                  <c:v>-0.13717399999999999</c:v>
                </c:pt>
                <c:pt idx="20184">
                  <c:v>-0.138462</c:v>
                </c:pt>
                <c:pt idx="20185">
                  <c:v>-0.139682</c:v>
                </c:pt>
                <c:pt idx="20186">
                  <c:v>-0.14083300000000001</c:v>
                </c:pt>
                <c:pt idx="20187">
                  <c:v>-0.141925</c:v>
                </c:pt>
                <c:pt idx="20188">
                  <c:v>-0.14296800000000001</c:v>
                </c:pt>
                <c:pt idx="20189">
                  <c:v>-0.14396900000000001</c:v>
                </c:pt>
                <c:pt idx="20190">
                  <c:v>-0.144927</c:v>
                </c:pt>
                <c:pt idx="20191">
                  <c:v>-0.14584800000000001</c:v>
                </c:pt>
                <c:pt idx="20192">
                  <c:v>-0.146733</c:v>
                </c:pt>
                <c:pt idx="20193">
                  <c:v>-0.14758099999999999</c:v>
                </c:pt>
                <c:pt idx="20194">
                  <c:v>-0.148392</c:v>
                </c:pt>
                <c:pt idx="20195">
                  <c:v>-0.149171</c:v>
                </c:pt>
                <c:pt idx="20196">
                  <c:v>-0.14991499999999999</c:v>
                </c:pt>
                <c:pt idx="20197">
                  <c:v>-0.150619</c:v>
                </c:pt>
                <c:pt idx="20198">
                  <c:v>-0.15129300000000001</c:v>
                </c:pt>
                <c:pt idx="20199">
                  <c:v>-0.151948</c:v>
                </c:pt>
                <c:pt idx="20200">
                  <c:v>-0.152589</c:v>
                </c:pt>
                <c:pt idx="20201">
                  <c:v>-0.15321000000000001</c:v>
                </c:pt>
                <c:pt idx="20202">
                  <c:v>-0.153805</c:v>
                </c:pt>
                <c:pt idx="20203">
                  <c:v>-0.15437100000000001</c:v>
                </c:pt>
                <c:pt idx="20204">
                  <c:v>-0.15490100000000001</c:v>
                </c:pt>
                <c:pt idx="20205">
                  <c:v>-0.155392</c:v>
                </c:pt>
                <c:pt idx="20206">
                  <c:v>-0.15584999999999999</c:v>
                </c:pt>
                <c:pt idx="20207">
                  <c:v>-0.156282</c:v>
                </c:pt>
                <c:pt idx="20208">
                  <c:v>-0.156692</c:v>
                </c:pt>
                <c:pt idx="20209">
                  <c:v>-0.15706600000000001</c:v>
                </c:pt>
                <c:pt idx="20210">
                  <c:v>-0.157386</c:v>
                </c:pt>
                <c:pt idx="20211">
                  <c:v>-0.15764300000000001</c:v>
                </c:pt>
                <c:pt idx="20212">
                  <c:v>-0.15784899999999999</c:v>
                </c:pt>
                <c:pt idx="20213">
                  <c:v>-0.15801999999999999</c:v>
                </c:pt>
                <c:pt idx="20214">
                  <c:v>-0.15817400000000001</c:v>
                </c:pt>
                <c:pt idx="20215">
                  <c:v>-0.15831700000000001</c:v>
                </c:pt>
                <c:pt idx="20216">
                  <c:v>-0.15845300000000001</c:v>
                </c:pt>
                <c:pt idx="20217">
                  <c:v>-0.158586</c:v>
                </c:pt>
                <c:pt idx="20218">
                  <c:v>-0.158719</c:v>
                </c:pt>
                <c:pt idx="20219">
                  <c:v>-0.15884499999999999</c:v>
                </c:pt>
                <c:pt idx="20220">
                  <c:v>-0.15895899999999999</c:v>
                </c:pt>
                <c:pt idx="20221">
                  <c:v>-0.15906600000000001</c:v>
                </c:pt>
                <c:pt idx="20222">
                  <c:v>-0.15917500000000001</c:v>
                </c:pt>
                <c:pt idx="20223">
                  <c:v>-0.15928800000000001</c:v>
                </c:pt>
                <c:pt idx="20224">
                  <c:v>-0.15940399999999999</c:v>
                </c:pt>
                <c:pt idx="20225">
                  <c:v>-0.159525</c:v>
                </c:pt>
                <c:pt idx="20226">
                  <c:v>-0.15964800000000001</c:v>
                </c:pt>
                <c:pt idx="20227">
                  <c:v>-0.15976399999999999</c:v>
                </c:pt>
                <c:pt idx="20228">
                  <c:v>-0.15986400000000001</c:v>
                </c:pt>
                <c:pt idx="20229">
                  <c:v>-0.159944</c:v>
                </c:pt>
                <c:pt idx="20230">
                  <c:v>-0.16000200000000001</c:v>
                </c:pt>
                <c:pt idx="20231">
                  <c:v>-0.16003600000000001</c:v>
                </c:pt>
                <c:pt idx="20232">
                  <c:v>-0.160049</c:v>
                </c:pt>
                <c:pt idx="20233">
                  <c:v>-0.16003700000000001</c:v>
                </c:pt>
                <c:pt idx="20234">
                  <c:v>-0.159998</c:v>
                </c:pt>
                <c:pt idx="20235">
                  <c:v>-0.159939</c:v>
                </c:pt>
                <c:pt idx="20236">
                  <c:v>-0.15987199999999999</c:v>
                </c:pt>
                <c:pt idx="20237">
                  <c:v>-0.1598</c:v>
                </c:pt>
                <c:pt idx="20238">
                  <c:v>-0.159715</c:v>
                </c:pt>
                <c:pt idx="20239">
                  <c:v>-0.159613</c:v>
                </c:pt>
                <c:pt idx="20240">
                  <c:v>-0.15949199999999999</c:v>
                </c:pt>
                <c:pt idx="20241">
                  <c:v>-0.15935099999999999</c:v>
                </c:pt>
                <c:pt idx="20242">
                  <c:v>-0.159193</c:v>
                </c:pt>
                <c:pt idx="20243">
                  <c:v>-0.159022</c:v>
                </c:pt>
                <c:pt idx="20244">
                  <c:v>-0.15883900000000001</c:v>
                </c:pt>
                <c:pt idx="20245">
                  <c:v>-0.158639</c:v>
                </c:pt>
                <c:pt idx="20246">
                  <c:v>-0.15842700000000001</c:v>
                </c:pt>
                <c:pt idx="20247">
                  <c:v>-0.15820799999999999</c:v>
                </c:pt>
                <c:pt idx="20248">
                  <c:v>-0.15798300000000001</c:v>
                </c:pt>
                <c:pt idx="20249">
                  <c:v>-0.157753</c:v>
                </c:pt>
                <c:pt idx="20250">
                  <c:v>-0.157526</c:v>
                </c:pt>
                <c:pt idx="20251">
                  <c:v>-0.157305</c:v>
                </c:pt>
                <c:pt idx="20252">
                  <c:v>-0.15708900000000001</c:v>
                </c:pt>
                <c:pt idx="20253">
                  <c:v>-0.15687799999999999</c:v>
                </c:pt>
                <c:pt idx="20254">
                  <c:v>-0.15668199999999999</c:v>
                </c:pt>
                <c:pt idx="20255">
                  <c:v>-0.156499</c:v>
                </c:pt>
                <c:pt idx="20256">
                  <c:v>-0.15632099999999999</c:v>
                </c:pt>
                <c:pt idx="20257">
                  <c:v>-0.156138</c:v>
                </c:pt>
                <c:pt idx="20258">
                  <c:v>-0.15595300000000001</c:v>
                </c:pt>
                <c:pt idx="20259">
                  <c:v>-0.155774</c:v>
                </c:pt>
                <c:pt idx="20260">
                  <c:v>-0.15559700000000001</c:v>
                </c:pt>
                <c:pt idx="20261">
                  <c:v>-0.15541099999999999</c:v>
                </c:pt>
                <c:pt idx="20262">
                  <c:v>-0.15520900000000001</c:v>
                </c:pt>
                <c:pt idx="20263">
                  <c:v>-0.15498100000000001</c:v>
                </c:pt>
                <c:pt idx="20264">
                  <c:v>-0.154719</c:v>
                </c:pt>
                <c:pt idx="20265">
                  <c:v>-0.15443000000000001</c:v>
                </c:pt>
                <c:pt idx="20266">
                  <c:v>-0.15413199999999999</c:v>
                </c:pt>
                <c:pt idx="20267">
                  <c:v>-0.153839</c:v>
                </c:pt>
                <c:pt idx="20268">
                  <c:v>-0.15354599999999999</c:v>
                </c:pt>
                <c:pt idx="20269">
                  <c:v>-0.15324099999999999</c:v>
                </c:pt>
                <c:pt idx="20270">
                  <c:v>-0.15291199999999999</c:v>
                </c:pt>
                <c:pt idx="20271">
                  <c:v>-0.15256</c:v>
                </c:pt>
                <c:pt idx="20272">
                  <c:v>-0.15218799999999999</c:v>
                </c:pt>
                <c:pt idx="20273">
                  <c:v>-0.15179300000000001</c:v>
                </c:pt>
                <c:pt idx="20274">
                  <c:v>-0.15137400000000001</c:v>
                </c:pt>
                <c:pt idx="20275">
                  <c:v>-0.15093799999999999</c:v>
                </c:pt>
                <c:pt idx="20276">
                  <c:v>-0.15049799999999999</c:v>
                </c:pt>
                <c:pt idx="20277">
                  <c:v>-0.150066</c:v>
                </c:pt>
                <c:pt idx="20278">
                  <c:v>-0.14963899999999999</c:v>
                </c:pt>
                <c:pt idx="20279">
                  <c:v>-0.14921300000000001</c:v>
                </c:pt>
                <c:pt idx="20280">
                  <c:v>-0.148781</c:v>
                </c:pt>
                <c:pt idx="20281">
                  <c:v>-0.148343</c:v>
                </c:pt>
                <c:pt idx="20282">
                  <c:v>-0.14790300000000001</c:v>
                </c:pt>
                <c:pt idx="20283">
                  <c:v>-0.14746699999999999</c:v>
                </c:pt>
                <c:pt idx="20284">
                  <c:v>-0.147032</c:v>
                </c:pt>
                <c:pt idx="20285">
                  <c:v>-0.146595</c:v>
                </c:pt>
                <c:pt idx="20286">
                  <c:v>-0.14615700000000001</c:v>
                </c:pt>
                <c:pt idx="20287">
                  <c:v>-0.14571500000000001</c:v>
                </c:pt>
                <c:pt idx="20288">
                  <c:v>-0.145264</c:v>
                </c:pt>
                <c:pt idx="20289">
                  <c:v>-0.14480000000000001</c:v>
                </c:pt>
                <c:pt idx="20290">
                  <c:v>-0.144315</c:v>
                </c:pt>
                <c:pt idx="20291">
                  <c:v>-0.14380399999999999</c:v>
                </c:pt>
                <c:pt idx="20292">
                  <c:v>-0.143262</c:v>
                </c:pt>
                <c:pt idx="20293">
                  <c:v>-0.14269000000000001</c:v>
                </c:pt>
                <c:pt idx="20294">
                  <c:v>-0.142098</c:v>
                </c:pt>
                <c:pt idx="20295">
                  <c:v>-0.14150099999999999</c:v>
                </c:pt>
                <c:pt idx="20296">
                  <c:v>-0.140905</c:v>
                </c:pt>
                <c:pt idx="20297">
                  <c:v>-0.14029900000000001</c:v>
                </c:pt>
                <c:pt idx="20298">
                  <c:v>-0.13966600000000001</c:v>
                </c:pt>
                <c:pt idx="20299">
                  <c:v>-0.13900699999999999</c:v>
                </c:pt>
                <c:pt idx="20300">
                  <c:v>-0.13832700000000001</c:v>
                </c:pt>
                <c:pt idx="20301">
                  <c:v>-0.137631</c:v>
                </c:pt>
                <c:pt idx="20302">
                  <c:v>-0.13691900000000001</c:v>
                </c:pt>
                <c:pt idx="20303">
                  <c:v>-0.13619100000000001</c:v>
                </c:pt>
                <c:pt idx="20304">
                  <c:v>-0.13544500000000001</c:v>
                </c:pt>
                <c:pt idx="20305">
                  <c:v>-0.134683</c:v>
                </c:pt>
                <c:pt idx="20306">
                  <c:v>-0.133908</c:v>
                </c:pt>
                <c:pt idx="20307">
                  <c:v>-0.13312199999999999</c:v>
                </c:pt>
                <c:pt idx="20308">
                  <c:v>-0.132322</c:v>
                </c:pt>
                <c:pt idx="20309">
                  <c:v>-0.13150999999999999</c:v>
                </c:pt>
                <c:pt idx="20310">
                  <c:v>-0.13069500000000001</c:v>
                </c:pt>
                <c:pt idx="20311">
                  <c:v>-0.129883</c:v>
                </c:pt>
                <c:pt idx="20312">
                  <c:v>-0.12906799999999999</c:v>
                </c:pt>
                <c:pt idx="20313">
                  <c:v>-0.12824199999999999</c:v>
                </c:pt>
                <c:pt idx="20314">
                  <c:v>-0.12739600000000001</c:v>
                </c:pt>
                <c:pt idx="20315">
                  <c:v>-0.12653</c:v>
                </c:pt>
                <c:pt idx="20316">
                  <c:v>-0.12564800000000001</c:v>
                </c:pt>
                <c:pt idx="20317">
                  <c:v>-0.124754</c:v>
                </c:pt>
                <c:pt idx="20318">
                  <c:v>-0.12385</c:v>
                </c:pt>
                <c:pt idx="20319">
                  <c:v>-0.122937</c:v>
                </c:pt>
                <c:pt idx="20320">
                  <c:v>-0.122015</c:v>
                </c:pt>
                <c:pt idx="20321">
                  <c:v>-0.12107900000000001</c:v>
                </c:pt>
                <c:pt idx="20322">
                  <c:v>-0.12012</c:v>
                </c:pt>
                <c:pt idx="20323">
                  <c:v>-0.119134</c:v>
                </c:pt>
                <c:pt idx="20324">
                  <c:v>-0.118118</c:v>
                </c:pt>
                <c:pt idx="20325">
                  <c:v>-0.11706800000000001</c:v>
                </c:pt>
                <c:pt idx="20326">
                  <c:v>-0.11598899999999999</c:v>
                </c:pt>
                <c:pt idx="20327">
                  <c:v>-0.114887</c:v>
                </c:pt>
                <c:pt idx="20328">
                  <c:v>-0.113772</c:v>
                </c:pt>
                <c:pt idx="20329">
                  <c:v>-0.112649</c:v>
                </c:pt>
                <c:pt idx="20330">
                  <c:v>-0.111521</c:v>
                </c:pt>
                <c:pt idx="20331">
                  <c:v>-0.110385</c:v>
                </c:pt>
                <c:pt idx="20332">
                  <c:v>-0.10924499999999999</c:v>
                </c:pt>
                <c:pt idx="20333">
                  <c:v>-0.108098</c:v>
                </c:pt>
                <c:pt idx="20334">
                  <c:v>-0.106945</c:v>
                </c:pt>
                <c:pt idx="20335">
                  <c:v>-0.10579</c:v>
                </c:pt>
                <c:pt idx="20336">
                  <c:v>-0.104642</c:v>
                </c:pt>
                <c:pt idx="20337">
                  <c:v>-0.103507</c:v>
                </c:pt>
                <c:pt idx="20338">
                  <c:v>-0.102383</c:v>
                </c:pt>
                <c:pt idx="20339">
                  <c:v>-0.10126599999999999</c:v>
                </c:pt>
                <c:pt idx="20340">
                  <c:v>-0.100159</c:v>
                </c:pt>
                <c:pt idx="20341">
                  <c:v>-9.9057500000000007E-2</c:v>
                </c:pt>
                <c:pt idx="20342">
                  <c:v>-9.7960400000000003E-2</c:v>
                </c:pt>
                <c:pt idx="20343">
                  <c:v>-9.6871499999999999E-2</c:v>
                </c:pt>
                <c:pt idx="20344">
                  <c:v>-9.5795199999999997E-2</c:v>
                </c:pt>
                <c:pt idx="20345">
                  <c:v>-9.4730300000000003E-2</c:v>
                </c:pt>
                <c:pt idx="20346">
                  <c:v>-9.3673999999999993E-2</c:v>
                </c:pt>
                <c:pt idx="20347">
                  <c:v>-9.2626299999999995E-2</c:v>
                </c:pt>
                <c:pt idx="20348">
                  <c:v>-9.1588500000000003E-2</c:v>
                </c:pt>
                <c:pt idx="20349">
                  <c:v>-9.0559899999999999E-2</c:v>
                </c:pt>
                <c:pt idx="20350">
                  <c:v>-8.9540400000000006E-2</c:v>
                </c:pt>
                <c:pt idx="20351">
                  <c:v>-8.8532700000000006E-2</c:v>
                </c:pt>
                <c:pt idx="20352">
                  <c:v>-8.75393E-2</c:v>
                </c:pt>
                <c:pt idx="20353">
                  <c:v>-8.6562399999999998E-2</c:v>
                </c:pt>
                <c:pt idx="20354">
                  <c:v>-8.5603499999999999E-2</c:v>
                </c:pt>
                <c:pt idx="20355">
                  <c:v>-8.4660299999999994E-2</c:v>
                </c:pt>
                <c:pt idx="20356">
                  <c:v>-8.3728200000000003E-2</c:v>
                </c:pt>
                <c:pt idx="20357">
                  <c:v>-8.2805199999999995E-2</c:v>
                </c:pt>
                <c:pt idx="20358">
                  <c:v>-8.1895599999999999E-2</c:v>
                </c:pt>
                <c:pt idx="20359">
                  <c:v>-8.1010600000000002E-2</c:v>
                </c:pt>
                <c:pt idx="20360">
                  <c:v>-8.0159300000000003E-2</c:v>
                </c:pt>
                <c:pt idx="20361">
                  <c:v>-7.9341200000000001E-2</c:v>
                </c:pt>
                <c:pt idx="20362">
                  <c:v>-7.8551899999999994E-2</c:v>
                </c:pt>
                <c:pt idx="20363">
                  <c:v>-7.7797099999999994E-2</c:v>
                </c:pt>
                <c:pt idx="20364">
                  <c:v>-7.7086100000000005E-2</c:v>
                </c:pt>
                <c:pt idx="20365">
                  <c:v>-7.6385700000000001E-2</c:v>
                </c:pt>
                <c:pt idx="20366">
                  <c:v>-7.5644100000000006E-2</c:v>
                </c:pt>
                <c:pt idx="20367">
                  <c:v>-7.4893100000000004E-2</c:v>
                </c:pt>
                <c:pt idx="20368">
                  <c:v>-7.4196499999999999E-2</c:v>
                </c:pt>
                <c:pt idx="20369">
                  <c:v>-7.3541999999999996E-2</c:v>
                </c:pt>
                <c:pt idx="20370">
                  <c:v>-7.2906200000000004E-2</c:v>
                </c:pt>
                <c:pt idx="20371">
                  <c:v>-7.2305700000000001E-2</c:v>
                </c:pt>
                <c:pt idx="20372">
                  <c:v>-7.1754299999999993E-2</c:v>
                </c:pt>
                <c:pt idx="20373">
                  <c:v>-7.1249999999999994E-2</c:v>
                </c:pt>
                <c:pt idx="20374">
                  <c:v>-7.0787299999999997E-2</c:v>
                </c:pt>
                <c:pt idx="20375">
                  <c:v>-7.0363899999999993E-2</c:v>
                </c:pt>
                <c:pt idx="20376">
                  <c:v>-6.9980399999999998E-2</c:v>
                </c:pt>
                <c:pt idx="20377">
                  <c:v>-6.9637299999999999E-2</c:v>
                </c:pt>
                <c:pt idx="20378">
                  <c:v>-6.9335499999999994E-2</c:v>
                </c:pt>
                <c:pt idx="20379">
                  <c:v>-6.9077600000000003E-2</c:v>
                </c:pt>
                <c:pt idx="20380">
                  <c:v>-6.8864300000000003E-2</c:v>
                </c:pt>
                <c:pt idx="20381">
                  <c:v>-6.8692799999999998E-2</c:v>
                </c:pt>
                <c:pt idx="20382">
                  <c:v>-6.8561300000000006E-2</c:v>
                </c:pt>
                <c:pt idx="20383">
                  <c:v>-6.8473000000000006E-2</c:v>
                </c:pt>
                <c:pt idx="20384">
                  <c:v>-6.8433999999999995E-2</c:v>
                </c:pt>
                <c:pt idx="20385">
                  <c:v>-6.8444599999999994E-2</c:v>
                </c:pt>
                <c:pt idx="20386">
                  <c:v>-6.8502599999999997E-2</c:v>
                </c:pt>
                <c:pt idx="20387">
                  <c:v>-6.8610599999999994E-2</c:v>
                </c:pt>
                <c:pt idx="20388">
                  <c:v>-6.8772299999999995E-2</c:v>
                </c:pt>
                <c:pt idx="20389">
                  <c:v>-6.8985699999999997E-2</c:v>
                </c:pt>
                <c:pt idx="20390">
                  <c:v>-6.92445E-2</c:v>
                </c:pt>
                <c:pt idx="20391">
                  <c:v>-6.95461E-2</c:v>
                </c:pt>
                <c:pt idx="20392">
                  <c:v>-6.9893499999999997E-2</c:v>
                </c:pt>
                <c:pt idx="20393">
                  <c:v>-7.0289299999999999E-2</c:v>
                </c:pt>
                <c:pt idx="20394">
                  <c:v>-7.0730699999999994E-2</c:v>
                </c:pt>
                <c:pt idx="20395">
                  <c:v>-7.1216399999999999E-2</c:v>
                </c:pt>
                <c:pt idx="20396">
                  <c:v>-7.1751300000000004E-2</c:v>
                </c:pt>
                <c:pt idx="20397">
                  <c:v>-7.2337799999999994E-2</c:v>
                </c:pt>
                <c:pt idx="20398">
                  <c:v>-7.2972899999999993E-2</c:v>
                </c:pt>
                <c:pt idx="20399">
                  <c:v>-7.3649599999999996E-2</c:v>
                </c:pt>
                <c:pt idx="20400">
                  <c:v>-7.4358300000000002E-2</c:v>
                </c:pt>
                <c:pt idx="20401">
                  <c:v>-7.5091699999999997E-2</c:v>
                </c:pt>
                <c:pt idx="20402">
                  <c:v>-7.5851500000000002E-2</c:v>
                </c:pt>
                <c:pt idx="20403">
                  <c:v>-7.6648999999999995E-2</c:v>
                </c:pt>
                <c:pt idx="20404">
                  <c:v>-7.7496300000000004E-2</c:v>
                </c:pt>
                <c:pt idx="20405">
                  <c:v>-7.8396900000000005E-2</c:v>
                </c:pt>
                <c:pt idx="20406">
                  <c:v>-7.9341800000000004E-2</c:v>
                </c:pt>
                <c:pt idx="20407">
                  <c:v>-8.0315700000000004E-2</c:v>
                </c:pt>
                <c:pt idx="20408">
                  <c:v>-8.1307299999999999E-2</c:v>
                </c:pt>
                <c:pt idx="20409">
                  <c:v>-8.2312899999999994E-2</c:v>
                </c:pt>
                <c:pt idx="20410">
                  <c:v>-8.3330000000000001E-2</c:v>
                </c:pt>
                <c:pt idx="20411">
                  <c:v>-8.4355200000000005E-2</c:v>
                </c:pt>
                <c:pt idx="20412">
                  <c:v>-8.5391300000000003E-2</c:v>
                </c:pt>
                <c:pt idx="20413">
                  <c:v>-8.6443500000000006E-2</c:v>
                </c:pt>
                <c:pt idx="20414">
                  <c:v>-8.7511800000000001E-2</c:v>
                </c:pt>
                <c:pt idx="20415">
                  <c:v>-8.8595599999999997E-2</c:v>
                </c:pt>
                <c:pt idx="20416">
                  <c:v>-8.9695899999999995E-2</c:v>
                </c:pt>
                <c:pt idx="20417">
                  <c:v>-9.0812900000000002E-2</c:v>
                </c:pt>
                <c:pt idx="20418">
                  <c:v>-9.1948199999999994E-2</c:v>
                </c:pt>
                <c:pt idx="20419">
                  <c:v>-9.3106599999999998E-2</c:v>
                </c:pt>
                <c:pt idx="20420">
                  <c:v>-9.4293100000000005E-2</c:v>
                </c:pt>
                <c:pt idx="20421">
                  <c:v>-9.5505999999999994E-2</c:v>
                </c:pt>
                <c:pt idx="20422">
                  <c:v>-9.6739400000000003E-2</c:v>
                </c:pt>
                <c:pt idx="20423">
                  <c:v>-9.7991700000000001E-2</c:v>
                </c:pt>
                <c:pt idx="20424">
                  <c:v>-9.9262799999999998E-2</c:v>
                </c:pt>
                <c:pt idx="20425">
                  <c:v>-0.100545</c:v>
                </c:pt>
                <c:pt idx="20426">
                  <c:v>-0.101826</c:v>
                </c:pt>
                <c:pt idx="20427">
                  <c:v>-0.10309500000000001</c:v>
                </c:pt>
                <c:pt idx="20428">
                  <c:v>-0.104348</c:v>
                </c:pt>
                <c:pt idx="20429">
                  <c:v>-0.10558099999999999</c:v>
                </c:pt>
                <c:pt idx="20430">
                  <c:v>-0.106797</c:v>
                </c:pt>
                <c:pt idx="20431">
                  <c:v>-0.10799599999999999</c:v>
                </c:pt>
                <c:pt idx="20432">
                  <c:v>-0.10917399999999999</c:v>
                </c:pt>
                <c:pt idx="20433">
                  <c:v>-0.11032400000000001</c:v>
                </c:pt>
                <c:pt idx="20434">
                  <c:v>-0.11143699999999999</c:v>
                </c:pt>
                <c:pt idx="20435">
                  <c:v>-0.11250599999999999</c:v>
                </c:pt>
                <c:pt idx="20436">
                  <c:v>-0.113536</c:v>
                </c:pt>
                <c:pt idx="20437">
                  <c:v>-0.114539</c:v>
                </c:pt>
                <c:pt idx="20438">
                  <c:v>-0.11552900000000001</c:v>
                </c:pt>
                <c:pt idx="20439">
                  <c:v>-0.116506</c:v>
                </c:pt>
                <c:pt idx="20440">
                  <c:v>-0.117466</c:v>
                </c:pt>
                <c:pt idx="20441">
                  <c:v>-0.118409</c:v>
                </c:pt>
                <c:pt idx="20442">
                  <c:v>-0.119341</c:v>
                </c:pt>
                <c:pt idx="20443">
                  <c:v>-0.12026199999999999</c:v>
                </c:pt>
                <c:pt idx="20444">
                  <c:v>-0.12117</c:v>
                </c:pt>
                <c:pt idx="20445">
                  <c:v>-0.122063</c:v>
                </c:pt>
                <c:pt idx="20446">
                  <c:v>-0.12293900000000001</c:v>
                </c:pt>
                <c:pt idx="20447">
                  <c:v>-0.123794</c:v>
                </c:pt>
                <c:pt idx="20448">
                  <c:v>-0.124627</c:v>
                </c:pt>
                <c:pt idx="20449">
                  <c:v>-0.12543399999999999</c:v>
                </c:pt>
                <c:pt idx="20450">
                  <c:v>-0.12621299999999999</c:v>
                </c:pt>
                <c:pt idx="20451">
                  <c:v>-0.126968</c:v>
                </c:pt>
                <c:pt idx="20452">
                  <c:v>-0.12768699999999999</c:v>
                </c:pt>
                <c:pt idx="20453">
                  <c:v>-0.12832499999999999</c:v>
                </c:pt>
                <c:pt idx="20454">
                  <c:v>-0.12887000000000001</c:v>
                </c:pt>
                <c:pt idx="20455">
                  <c:v>-0.129382</c:v>
                </c:pt>
                <c:pt idx="20456">
                  <c:v>-0.12987599999999999</c:v>
                </c:pt>
                <c:pt idx="20457">
                  <c:v>-0.13032199999999999</c:v>
                </c:pt>
                <c:pt idx="20458">
                  <c:v>-0.13072</c:v>
                </c:pt>
                <c:pt idx="20459">
                  <c:v>-0.13108</c:v>
                </c:pt>
                <c:pt idx="20460">
                  <c:v>-0.13140299999999999</c:v>
                </c:pt>
                <c:pt idx="20461">
                  <c:v>-0.131685</c:v>
                </c:pt>
                <c:pt idx="20462">
                  <c:v>-0.13192000000000001</c:v>
                </c:pt>
                <c:pt idx="20463">
                  <c:v>-0.1321</c:v>
                </c:pt>
                <c:pt idx="20464">
                  <c:v>-0.13222700000000001</c:v>
                </c:pt>
                <c:pt idx="20465">
                  <c:v>-0.13230700000000001</c:v>
                </c:pt>
                <c:pt idx="20466">
                  <c:v>-0.13234699999999999</c:v>
                </c:pt>
                <c:pt idx="20467">
                  <c:v>-0.13234599999999999</c:v>
                </c:pt>
                <c:pt idx="20468">
                  <c:v>-0.13230700000000001</c:v>
                </c:pt>
                <c:pt idx="20469">
                  <c:v>-0.13223099999999999</c:v>
                </c:pt>
                <c:pt idx="20470">
                  <c:v>-0.13212099999999999</c:v>
                </c:pt>
                <c:pt idx="20471">
                  <c:v>-0.13198499999999999</c:v>
                </c:pt>
                <c:pt idx="20472">
                  <c:v>-0.131829</c:v>
                </c:pt>
                <c:pt idx="20473">
                  <c:v>-0.131657</c:v>
                </c:pt>
                <c:pt idx="20474">
                  <c:v>-0.131468</c:v>
                </c:pt>
                <c:pt idx="20475">
                  <c:v>-0.13125800000000001</c:v>
                </c:pt>
                <c:pt idx="20476">
                  <c:v>-0.131023</c:v>
                </c:pt>
                <c:pt idx="20477">
                  <c:v>-0.13075899999999999</c:v>
                </c:pt>
                <c:pt idx="20478">
                  <c:v>-0.130471</c:v>
                </c:pt>
                <c:pt idx="20479">
                  <c:v>-0.130159</c:v>
                </c:pt>
                <c:pt idx="20480">
                  <c:v>-0.12982399999999999</c:v>
                </c:pt>
                <c:pt idx="20481">
                  <c:v>-0.12946299999999999</c:v>
                </c:pt>
                <c:pt idx="20482">
                  <c:v>-0.12907199999999999</c:v>
                </c:pt>
                <c:pt idx="20483">
                  <c:v>-0.12864700000000001</c:v>
                </c:pt>
                <c:pt idx="20484">
                  <c:v>-0.128188</c:v>
                </c:pt>
                <c:pt idx="20485">
                  <c:v>-0.127689</c:v>
                </c:pt>
                <c:pt idx="20486">
                  <c:v>-0.12714500000000001</c:v>
                </c:pt>
                <c:pt idx="20487">
                  <c:v>-0.126557</c:v>
                </c:pt>
                <c:pt idx="20488">
                  <c:v>-0.12592600000000001</c:v>
                </c:pt>
                <c:pt idx="20489">
                  <c:v>-0.125249</c:v>
                </c:pt>
                <c:pt idx="20490">
                  <c:v>-0.124527</c:v>
                </c:pt>
                <c:pt idx="20491">
                  <c:v>-0.123762</c:v>
                </c:pt>
                <c:pt idx="20492">
                  <c:v>-0.122958</c:v>
                </c:pt>
                <c:pt idx="20493">
                  <c:v>-0.122115</c:v>
                </c:pt>
                <c:pt idx="20494">
                  <c:v>-0.12123399999999999</c:v>
                </c:pt>
                <c:pt idx="20495">
                  <c:v>-0.120313</c:v>
                </c:pt>
                <c:pt idx="20496">
                  <c:v>-0.119352</c:v>
                </c:pt>
                <c:pt idx="20497">
                  <c:v>-0.118356</c:v>
                </c:pt>
                <c:pt idx="20498">
                  <c:v>-0.117329</c:v>
                </c:pt>
                <c:pt idx="20499">
                  <c:v>-0.116273</c:v>
                </c:pt>
                <c:pt idx="20500">
                  <c:v>-0.115188</c:v>
                </c:pt>
                <c:pt idx="20501">
                  <c:v>-0.114078</c:v>
                </c:pt>
                <c:pt idx="20502">
                  <c:v>-0.112943</c:v>
                </c:pt>
                <c:pt idx="20503">
                  <c:v>-0.11178299999999999</c:v>
                </c:pt>
                <c:pt idx="20504">
                  <c:v>-0.110596</c:v>
                </c:pt>
                <c:pt idx="20505">
                  <c:v>-0.109387</c:v>
                </c:pt>
                <c:pt idx="20506">
                  <c:v>-0.108163</c:v>
                </c:pt>
                <c:pt idx="20507">
                  <c:v>-0.106929</c:v>
                </c:pt>
                <c:pt idx="20508">
                  <c:v>-0.105687</c:v>
                </c:pt>
                <c:pt idx="20509">
                  <c:v>-0.104435</c:v>
                </c:pt>
                <c:pt idx="20510">
                  <c:v>-0.103174</c:v>
                </c:pt>
                <c:pt idx="20511">
                  <c:v>-0.10190100000000001</c:v>
                </c:pt>
                <c:pt idx="20512">
                  <c:v>-0.10061299999999999</c:v>
                </c:pt>
                <c:pt idx="20513">
                  <c:v>-9.9307300000000001E-2</c:v>
                </c:pt>
                <c:pt idx="20514">
                  <c:v>-9.7984500000000002E-2</c:v>
                </c:pt>
                <c:pt idx="20515">
                  <c:v>-9.6646800000000005E-2</c:v>
                </c:pt>
                <c:pt idx="20516">
                  <c:v>-9.5299300000000003E-2</c:v>
                </c:pt>
                <c:pt idx="20517">
                  <c:v>-9.3945200000000006E-2</c:v>
                </c:pt>
                <c:pt idx="20518">
                  <c:v>-9.2582800000000007E-2</c:v>
                </c:pt>
                <c:pt idx="20519">
                  <c:v>-9.1206800000000005E-2</c:v>
                </c:pt>
                <c:pt idx="20520">
                  <c:v>-8.9813799999999999E-2</c:v>
                </c:pt>
                <c:pt idx="20521">
                  <c:v>-8.8406999999999999E-2</c:v>
                </c:pt>
                <c:pt idx="20522">
                  <c:v>-8.6993200000000007E-2</c:v>
                </c:pt>
                <c:pt idx="20523">
                  <c:v>-8.5578699999999994E-2</c:v>
                </c:pt>
                <c:pt idx="20524">
                  <c:v>-8.4168900000000005E-2</c:v>
                </c:pt>
                <c:pt idx="20525">
                  <c:v>-8.2770999999999997E-2</c:v>
                </c:pt>
                <c:pt idx="20526">
                  <c:v>-8.1391099999999994E-2</c:v>
                </c:pt>
                <c:pt idx="20527">
                  <c:v>-8.0024399999999996E-2</c:v>
                </c:pt>
                <c:pt idx="20528">
                  <c:v>-7.8659999999999994E-2</c:v>
                </c:pt>
                <c:pt idx="20529">
                  <c:v>-7.7296599999999993E-2</c:v>
                </c:pt>
                <c:pt idx="20530">
                  <c:v>-7.5943899999999995E-2</c:v>
                </c:pt>
                <c:pt idx="20531">
                  <c:v>-7.4611399999999994E-2</c:v>
                </c:pt>
                <c:pt idx="20532">
                  <c:v>-7.3300199999999996E-2</c:v>
                </c:pt>
                <c:pt idx="20533">
                  <c:v>-7.2005E-2</c:v>
                </c:pt>
                <c:pt idx="20534">
                  <c:v>-7.0722400000000005E-2</c:v>
                </c:pt>
                <c:pt idx="20535">
                  <c:v>-6.9454699999999994E-2</c:v>
                </c:pt>
                <c:pt idx="20536">
                  <c:v>-6.8200700000000003E-2</c:v>
                </c:pt>
                <c:pt idx="20537">
                  <c:v>-6.6955299999999995E-2</c:v>
                </c:pt>
                <c:pt idx="20538">
                  <c:v>-6.5715700000000002E-2</c:v>
                </c:pt>
                <c:pt idx="20539">
                  <c:v>-6.4482300000000006E-2</c:v>
                </c:pt>
                <c:pt idx="20540">
                  <c:v>-6.3257900000000006E-2</c:v>
                </c:pt>
                <c:pt idx="20541">
                  <c:v>-6.2046400000000002E-2</c:v>
                </c:pt>
                <c:pt idx="20542">
                  <c:v>-6.0850300000000003E-2</c:v>
                </c:pt>
                <c:pt idx="20543">
                  <c:v>-5.9670599999999997E-2</c:v>
                </c:pt>
                <c:pt idx="20544">
                  <c:v>-5.8506900000000001E-2</c:v>
                </c:pt>
                <c:pt idx="20545">
                  <c:v>-5.7358800000000001E-2</c:v>
                </c:pt>
                <c:pt idx="20546">
                  <c:v>-5.62246E-2</c:v>
                </c:pt>
                <c:pt idx="20547">
                  <c:v>-5.51011E-2</c:v>
                </c:pt>
                <c:pt idx="20548">
                  <c:v>-5.39865E-2</c:v>
                </c:pt>
                <c:pt idx="20549">
                  <c:v>-5.28794E-2</c:v>
                </c:pt>
                <c:pt idx="20550">
                  <c:v>-5.1779899999999997E-2</c:v>
                </c:pt>
                <c:pt idx="20551">
                  <c:v>-5.0690399999999997E-2</c:v>
                </c:pt>
                <c:pt idx="20552">
                  <c:v>-4.9614400000000003E-2</c:v>
                </c:pt>
                <c:pt idx="20553">
                  <c:v>-4.8555599999999997E-2</c:v>
                </c:pt>
                <c:pt idx="20554">
                  <c:v>-4.7517299999999998E-2</c:v>
                </c:pt>
                <c:pt idx="20555">
                  <c:v>-4.6502500000000002E-2</c:v>
                </c:pt>
                <c:pt idx="20556">
                  <c:v>-4.5515E-2</c:v>
                </c:pt>
                <c:pt idx="20557">
                  <c:v>-4.4557199999999998E-2</c:v>
                </c:pt>
                <c:pt idx="20558">
                  <c:v>-4.3628399999999998E-2</c:v>
                </c:pt>
                <c:pt idx="20559" formatCode="0.00E+00">
                  <c:v>-4.2725300000000001E-2</c:v>
                </c:pt>
                <c:pt idx="20560" formatCode="0.00E+00">
                  <c:v>-4.1846899999999999E-2</c:v>
                </c:pt>
                <c:pt idx="20561" formatCode="0.00E+00">
                  <c:v>-4.09951E-2</c:v>
                </c:pt>
                <c:pt idx="20562" formatCode="0.00E+00">
                  <c:v>-4.0169099999999999E-2</c:v>
                </c:pt>
                <c:pt idx="20563" formatCode="0.00E+00">
                  <c:v>-3.9364299999999998E-2</c:v>
                </c:pt>
                <c:pt idx="20564">
                  <c:v>-3.8575400000000003E-2</c:v>
                </c:pt>
                <c:pt idx="20565">
                  <c:v>-3.7798400000000003E-2</c:v>
                </c:pt>
                <c:pt idx="20566">
                  <c:v>-3.70312E-2</c:v>
                </c:pt>
                <c:pt idx="20567">
                  <c:v>-3.6273800000000002E-2</c:v>
                </c:pt>
                <c:pt idx="20568">
                  <c:v>-3.5528400000000002E-2</c:v>
                </c:pt>
                <c:pt idx="20569">
                  <c:v>-3.4796500000000001E-2</c:v>
                </c:pt>
                <c:pt idx="20570">
                  <c:v>-3.4076700000000001E-2</c:v>
                </c:pt>
                <c:pt idx="20571">
                  <c:v>-3.3366899999999998E-2</c:v>
                </c:pt>
                <c:pt idx="20572">
                  <c:v>-3.2667099999999998E-2</c:v>
                </c:pt>
                <c:pt idx="20573">
                  <c:v>-3.1982400000000001E-2</c:v>
                </c:pt>
                <c:pt idx="20574">
                  <c:v>-3.1318600000000002E-2</c:v>
                </c:pt>
                <c:pt idx="20575">
                  <c:v>-3.0677699999999999E-2</c:v>
                </c:pt>
                <c:pt idx="20576">
                  <c:v>-3.00583E-2</c:v>
                </c:pt>
                <c:pt idx="20577">
                  <c:v>-2.9458499999999999E-2</c:v>
                </c:pt>
                <c:pt idx="20578">
                  <c:v>-2.8879999999999999E-2</c:v>
                </c:pt>
                <c:pt idx="20579">
                  <c:v>-2.83267E-2</c:v>
                </c:pt>
                <c:pt idx="20580">
                  <c:v>-2.7796899999999999E-2</c:v>
                </c:pt>
                <c:pt idx="20581">
                  <c:v>-2.7286999999999999E-2</c:v>
                </c:pt>
                <c:pt idx="20582">
                  <c:v>-2.6799E-2</c:v>
                </c:pt>
                <c:pt idx="20583">
                  <c:v>-2.63374E-2</c:v>
                </c:pt>
                <c:pt idx="20584">
                  <c:v>-2.5903200000000001E-2</c:v>
                </c:pt>
                <c:pt idx="20585">
                  <c:v>-2.5495899999999998E-2</c:v>
                </c:pt>
                <c:pt idx="20586">
                  <c:v>-2.5114999999999998E-2</c:v>
                </c:pt>
                <c:pt idx="20587">
                  <c:v>-2.4758499999999999E-2</c:v>
                </c:pt>
                <c:pt idx="20588">
                  <c:v>-2.4428600000000002E-2</c:v>
                </c:pt>
                <c:pt idx="20589">
                  <c:v>-2.41304E-2</c:v>
                </c:pt>
                <c:pt idx="20590">
                  <c:v>-2.3834999999999999E-2</c:v>
                </c:pt>
                <c:pt idx="20591">
                  <c:v>-2.3494899999999999E-2</c:v>
                </c:pt>
                <c:pt idx="20592">
                  <c:v>-2.3133600000000001E-2</c:v>
                </c:pt>
                <c:pt idx="20593">
                  <c:v>-2.2803500000000001E-2</c:v>
                </c:pt>
                <c:pt idx="20594">
                  <c:v>-2.2490300000000001E-2</c:v>
                </c:pt>
                <c:pt idx="20595">
                  <c:v>-2.2171400000000001E-2</c:v>
                </c:pt>
                <c:pt idx="20596">
                  <c:v>-2.1861999999999999E-2</c:v>
                </c:pt>
                <c:pt idx="20597">
                  <c:v>-2.1576100000000001E-2</c:v>
                </c:pt>
                <c:pt idx="20598">
                  <c:v>-2.1311699999999999E-2</c:v>
                </c:pt>
                <c:pt idx="20599">
                  <c:v>-2.1058899999999998E-2</c:v>
                </c:pt>
                <c:pt idx="20600">
                  <c:v>-2.0808299999999998E-2</c:v>
                </c:pt>
                <c:pt idx="20601">
                  <c:v>-2.0556000000000001E-2</c:v>
                </c:pt>
                <c:pt idx="20602">
                  <c:v>-2.0302600000000001E-2</c:v>
                </c:pt>
                <c:pt idx="20603">
                  <c:v>-2.0051099999999999E-2</c:v>
                </c:pt>
                <c:pt idx="20604">
                  <c:v>-1.9803399999999999E-2</c:v>
                </c:pt>
                <c:pt idx="20605">
                  <c:v>-1.9559900000000002E-2</c:v>
                </c:pt>
                <c:pt idx="20606">
                  <c:v>-1.9322200000000001E-2</c:v>
                </c:pt>
                <c:pt idx="20607">
                  <c:v>-1.9093099999999998E-2</c:v>
                </c:pt>
                <c:pt idx="20608">
                  <c:v>-1.8874700000000001E-2</c:v>
                </c:pt>
                <c:pt idx="20609">
                  <c:v>-1.86705E-2</c:v>
                </c:pt>
                <c:pt idx="20610">
                  <c:v>-1.84835E-2</c:v>
                </c:pt>
                <c:pt idx="20611">
                  <c:v>-1.83141E-2</c:v>
                </c:pt>
                <c:pt idx="20612">
                  <c:v>-1.8160300000000001E-2</c:v>
                </c:pt>
                <c:pt idx="20613">
                  <c:v>-1.8019400000000001E-2</c:v>
                </c:pt>
                <c:pt idx="20614">
                  <c:v>-1.78899E-2</c:v>
                </c:pt>
                <c:pt idx="20615">
                  <c:v>-1.7770299999999999E-2</c:v>
                </c:pt>
                <c:pt idx="20616">
                  <c:v>-1.7656399999999999E-2</c:v>
                </c:pt>
                <c:pt idx="20617">
                  <c:v>-1.7544400000000002E-2</c:v>
                </c:pt>
                <c:pt idx="20618">
                  <c:v>-1.7432599999999999E-2</c:v>
                </c:pt>
                <c:pt idx="20619">
                  <c:v>-1.7316600000000001E-2</c:v>
                </c:pt>
                <c:pt idx="20620">
                  <c:v>-1.71907E-2</c:v>
                </c:pt>
                <c:pt idx="20621">
                  <c:v>-1.7055000000000001E-2</c:v>
                </c:pt>
                <c:pt idx="20622">
                  <c:v>-1.69114E-2</c:v>
                </c:pt>
                <c:pt idx="20623">
                  <c:v>-1.67607E-2</c:v>
                </c:pt>
                <c:pt idx="20624">
                  <c:v>-1.66024E-2</c:v>
                </c:pt>
                <c:pt idx="20625">
                  <c:v>-1.6435000000000002E-2</c:v>
                </c:pt>
                <c:pt idx="20626">
                  <c:v>-1.6257600000000001E-2</c:v>
                </c:pt>
                <c:pt idx="20627">
                  <c:v>-1.6068900000000001E-2</c:v>
                </c:pt>
                <c:pt idx="20628">
                  <c:v>-1.58663E-2</c:v>
                </c:pt>
                <c:pt idx="20629">
                  <c:v>-1.56466E-2</c:v>
                </c:pt>
                <c:pt idx="20630">
                  <c:v>-1.5410200000000001E-2</c:v>
                </c:pt>
                <c:pt idx="20631">
                  <c:v>-1.5158899999999999E-2</c:v>
                </c:pt>
                <c:pt idx="20632">
                  <c:v>-1.48919E-2</c:v>
                </c:pt>
                <c:pt idx="20633">
                  <c:v>-1.46055E-2</c:v>
                </c:pt>
                <c:pt idx="20634">
                  <c:v>-1.42989E-2</c:v>
                </c:pt>
                <c:pt idx="20635">
                  <c:v>-1.3973899999999999E-2</c:v>
                </c:pt>
                <c:pt idx="20636">
                  <c:v>-1.3630700000000001E-2</c:v>
                </c:pt>
                <c:pt idx="20637">
                  <c:v>-1.32671E-2</c:v>
                </c:pt>
                <c:pt idx="20638">
                  <c:v>-1.2880300000000001E-2</c:v>
                </c:pt>
                <c:pt idx="20639">
                  <c:v>-1.24668E-2</c:v>
                </c:pt>
                <c:pt idx="20640">
                  <c:v>-1.2023000000000001E-2</c:v>
                </c:pt>
                <c:pt idx="20641">
                  <c:v>-1.15455E-2</c:v>
                </c:pt>
                <c:pt idx="20642">
                  <c:v>-1.10337E-2</c:v>
                </c:pt>
                <c:pt idx="20643">
                  <c:v>-1.0489800000000001E-2</c:v>
                </c:pt>
                <c:pt idx="20644" formatCode="0.00E+00">
                  <c:v>-9.9176500000000001E-3</c:v>
                </c:pt>
                <c:pt idx="20645" formatCode="0.00E+00">
                  <c:v>-9.3219500000000007E-3</c:v>
                </c:pt>
                <c:pt idx="20646" formatCode="0.00E+00">
                  <c:v>-8.7071900000000001E-3</c:v>
                </c:pt>
                <c:pt idx="20647" formatCode="0.00E+00">
                  <c:v>-8.0762999999999998E-3</c:v>
                </c:pt>
                <c:pt idx="20648" formatCode="0.00E+00">
                  <c:v>-7.4293800000000002E-3</c:v>
                </c:pt>
                <c:pt idx="20649" formatCode="0.00E+00">
                  <c:v>-6.7641300000000001E-3</c:v>
                </c:pt>
                <c:pt idx="20650" formatCode="0.00E+00">
                  <c:v>-6.0779800000000002E-3</c:v>
                </c:pt>
                <c:pt idx="20651" formatCode="0.00E+00">
                  <c:v>-5.3704900000000003E-3</c:v>
                </c:pt>
                <c:pt idx="20652" formatCode="0.00E+00">
                  <c:v>-4.64424E-3</c:v>
                </c:pt>
                <c:pt idx="20653" formatCode="0.00E+00">
                  <c:v>-3.9025900000000001E-3</c:v>
                </c:pt>
                <c:pt idx="20654" formatCode="0.00E+00">
                  <c:v>-3.14687E-3</c:v>
                </c:pt>
                <c:pt idx="20655" formatCode="0.00E+00">
                  <c:v>-2.3786900000000001E-3</c:v>
                </c:pt>
                <c:pt idx="20656" formatCode="0.00E+00">
                  <c:v>-1.60103E-3</c:v>
                </c:pt>
                <c:pt idx="20657" formatCode="0.00E+00">
                  <c:v>-8.1396099999999998E-4</c:v>
                </c:pt>
                <c:pt idx="20658" formatCode="0.00E+00">
                  <c:v>-1.61782E-5</c:v>
                </c:pt>
                <c:pt idx="20659" formatCode="0.00E+00">
                  <c:v>7.8905200000000005E-4</c:v>
                </c:pt>
                <c:pt idx="20660" formatCode="0.00E+00">
                  <c:v>1.59603E-3</c:v>
                </c:pt>
                <c:pt idx="20661" formatCode="0.00E+00">
                  <c:v>2.40303E-3</c:v>
                </c:pt>
                <c:pt idx="20662" formatCode="0.00E+00">
                  <c:v>3.21076E-3</c:v>
                </c:pt>
                <c:pt idx="20663" formatCode="0.00E+00">
                  <c:v>4.0166200000000003E-3</c:v>
                </c:pt>
                <c:pt idx="20664" formatCode="0.00E+00">
                  <c:v>4.8182900000000002E-3</c:v>
                </c:pt>
                <c:pt idx="20665" formatCode="0.00E+00">
                  <c:v>5.6193800000000002E-3</c:v>
                </c:pt>
                <c:pt idx="20666" formatCode="0.00E+00">
                  <c:v>6.4233900000000002E-3</c:v>
                </c:pt>
                <c:pt idx="20667" formatCode="0.00E+00">
                  <c:v>7.2274799999999997E-3</c:v>
                </c:pt>
                <c:pt idx="20668" formatCode="0.00E+00">
                  <c:v>8.0248400000000001E-3</c:v>
                </c:pt>
                <c:pt idx="20669" formatCode="0.00E+00">
                  <c:v>8.8076500000000002E-3</c:v>
                </c:pt>
                <c:pt idx="20670" formatCode="0.00E+00">
                  <c:v>9.5703200000000002E-3</c:v>
                </c:pt>
                <c:pt idx="20671">
                  <c:v>1.0312999999999999E-2</c:v>
                </c:pt>
                <c:pt idx="20672">
                  <c:v>1.1038600000000001E-2</c:v>
                </c:pt>
                <c:pt idx="20673">
                  <c:v>1.1748099999999999E-2</c:v>
                </c:pt>
                <c:pt idx="20674">
                  <c:v>1.24396E-2</c:v>
                </c:pt>
                <c:pt idx="20675">
                  <c:v>1.3110399999999999E-2</c:v>
                </c:pt>
                <c:pt idx="20676">
                  <c:v>1.3759199999999999E-2</c:v>
                </c:pt>
                <c:pt idx="20677">
                  <c:v>1.43847E-2</c:v>
                </c:pt>
                <c:pt idx="20678">
                  <c:v>1.49812E-2</c:v>
                </c:pt>
                <c:pt idx="20679">
                  <c:v>1.55426E-2</c:v>
                </c:pt>
                <c:pt idx="20680">
                  <c:v>1.6068300000000001E-2</c:v>
                </c:pt>
                <c:pt idx="20681">
                  <c:v>1.65632E-2</c:v>
                </c:pt>
                <c:pt idx="20682">
                  <c:v>1.7029099999999998E-2</c:v>
                </c:pt>
                <c:pt idx="20683">
                  <c:v>1.7460900000000001E-2</c:v>
                </c:pt>
                <c:pt idx="20684">
                  <c:v>1.78537E-2</c:v>
                </c:pt>
                <c:pt idx="20685">
                  <c:v>1.8206300000000002E-2</c:v>
                </c:pt>
                <c:pt idx="20686">
                  <c:v>1.85192E-2</c:v>
                </c:pt>
                <c:pt idx="20687">
                  <c:v>1.87931E-2</c:v>
                </c:pt>
                <c:pt idx="20688">
                  <c:v>1.90239E-2</c:v>
                </c:pt>
                <c:pt idx="20689">
                  <c:v>1.9205199999999999E-2</c:v>
                </c:pt>
                <c:pt idx="20690">
                  <c:v>1.9334400000000002E-2</c:v>
                </c:pt>
                <c:pt idx="20691" formatCode="0.00E+00">
                  <c:v>1.94136E-2</c:v>
                </c:pt>
                <c:pt idx="20692" formatCode="0.00E+00">
                  <c:v>1.9444099999999999E-2</c:v>
                </c:pt>
                <c:pt idx="20693" formatCode="0.00E+00">
                  <c:v>1.9424899999999998E-2</c:v>
                </c:pt>
                <c:pt idx="20694" formatCode="0.00E+00">
                  <c:v>1.9356700000000001E-2</c:v>
                </c:pt>
                <c:pt idx="20695" formatCode="0.00E+00">
                  <c:v>1.9243900000000001E-2</c:v>
                </c:pt>
                <c:pt idx="20696" formatCode="0.00E+00">
                  <c:v>1.90875E-2</c:v>
                </c:pt>
                <c:pt idx="20697" formatCode="0.00E+00">
                  <c:v>1.8880500000000001E-2</c:v>
                </c:pt>
                <c:pt idx="20698" formatCode="0.00E+00">
                  <c:v>1.8613299999999999E-2</c:v>
                </c:pt>
                <c:pt idx="20699" formatCode="0.00E+00">
                  <c:v>1.8284399999999999E-2</c:v>
                </c:pt>
                <c:pt idx="20700" formatCode="0.00E+00">
                  <c:v>1.7900200000000002E-2</c:v>
                </c:pt>
                <c:pt idx="20701">
                  <c:v>1.7466800000000001E-2</c:v>
                </c:pt>
                <c:pt idx="20702">
                  <c:v>1.6984800000000001E-2</c:v>
                </c:pt>
                <c:pt idx="20703">
                  <c:v>1.6452000000000001E-2</c:v>
                </c:pt>
                <c:pt idx="20704">
                  <c:v>1.58657E-2</c:v>
                </c:pt>
                <c:pt idx="20705">
                  <c:v>1.5224400000000001E-2</c:v>
                </c:pt>
                <c:pt idx="20706">
                  <c:v>1.4530599999999999E-2</c:v>
                </c:pt>
                <c:pt idx="20707">
                  <c:v>1.3787199999999999E-2</c:v>
                </c:pt>
                <c:pt idx="20708">
                  <c:v>1.29934E-2</c:v>
                </c:pt>
                <c:pt idx="20709">
                  <c:v>1.2145400000000001E-2</c:v>
                </c:pt>
                <c:pt idx="20710">
                  <c:v>1.12415E-2</c:v>
                </c:pt>
                <c:pt idx="20711">
                  <c:v>1.02839E-2</c:v>
                </c:pt>
                <c:pt idx="20712" formatCode="0.00E+00">
                  <c:v>9.2755900000000002E-3</c:v>
                </c:pt>
                <c:pt idx="20713" formatCode="0.00E+00">
                  <c:v>8.2171599999999994E-3</c:v>
                </c:pt>
                <c:pt idx="20714" formatCode="0.00E+00">
                  <c:v>7.10884E-3</c:v>
                </c:pt>
                <c:pt idx="20715" formatCode="0.00E+00">
                  <c:v>5.9523199999999997E-3</c:v>
                </c:pt>
                <c:pt idx="20716" formatCode="0.00E+00">
                  <c:v>4.7501399999999999E-3</c:v>
                </c:pt>
                <c:pt idx="20717" formatCode="0.00E+00">
                  <c:v>3.5027299999999999E-3</c:v>
                </c:pt>
                <c:pt idx="20718" formatCode="0.00E+00">
                  <c:v>2.20682E-3</c:v>
                </c:pt>
                <c:pt idx="20719" formatCode="0.00E+00">
                  <c:v>8.5926700000000004E-4</c:v>
                </c:pt>
                <c:pt idx="20720" formatCode="0.00E+00">
                  <c:v>-5.3848100000000005E-4</c:v>
                </c:pt>
                <c:pt idx="20721" formatCode="0.00E+00">
                  <c:v>-1.9828200000000002E-3</c:v>
                </c:pt>
                <c:pt idx="20722" formatCode="0.00E+00">
                  <c:v>-3.4726399999999999E-3</c:v>
                </c:pt>
                <c:pt idx="20723" formatCode="0.00E+00">
                  <c:v>-5.0075800000000002E-3</c:v>
                </c:pt>
                <c:pt idx="20724" formatCode="0.00E+00">
                  <c:v>-6.5842399999999999E-3</c:v>
                </c:pt>
                <c:pt idx="20725" formatCode="0.00E+00">
                  <c:v>-8.1979199999999992E-3</c:v>
                </c:pt>
                <c:pt idx="20726" formatCode="0.00E+00">
                  <c:v>-9.8478599999999999E-3</c:v>
                </c:pt>
                <c:pt idx="20727">
                  <c:v>-1.1539000000000001E-2</c:v>
                </c:pt>
                <c:pt idx="20728">
                  <c:v>-1.3276E-2</c:v>
                </c:pt>
                <c:pt idx="20729">
                  <c:v>-1.50563E-2</c:v>
                </c:pt>
                <c:pt idx="20730">
                  <c:v>-1.6872999999999999E-2</c:v>
                </c:pt>
                <c:pt idx="20731">
                  <c:v>-1.87212E-2</c:v>
                </c:pt>
                <c:pt idx="20732">
                  <c:v>-2.0598399999999999E-2</c:v>
                </c:pt>
                <c:pt idx="20733">
                  <c:v>-2.25052E-2</c:v>
                </c:pt>
                <c:pt idx="20734">
                  <c:v>-2.4443900000000001E-2</c:v>
                </c:pt>
                <c:pt idx="20735">
                  <c:v>-2.64099E-2</c:v>
                </c:pt>
                <c:pt idx="20736">
                  <c:v>-2.8391099999999999E-2</c:v>
                </c:pt>
                <c:pt idx="20737">
                  <c:v>-3.0378800000000001E-2</c:v>
                </c:pt>
                <c:pt idx="20738">
                  <c:v>-3.2371999999999998E-2</c:v>
                </c:pt>
                <c:pt idx="20739">
                  <c:v>-3.4371899999999997E-2</c:v>
                </c:pt>
                <c:pt idx="20740">
                  <c:v>-3.6376699999999998E-2</c:v>
                </c:pt>
                <c:pt idx="20741">
                  <c:v>-3.8383800000000003E-2</c:v>
                </c:pt>
                <c:pt idx="20742">
                  <c:v>-4.0391299999999998E-2</c:v>
                </c:pt>
                <c:pt idx="20743">
                  <c:v>-4.2393800000000002E-2</c:v>
                </c:pt>
                <c:pt idx="20744">
                  <c:v>-4.4382699999999997E-2</c:v>
                </c:pt>
                <c:pt idx="20745">
                  <c:v>-4.6351400000000001E-2</c:v>
                </c:pt>
                <c:pt idx="20746">
                  <c:v>-4.83011E-2</c:v>
                </c:pt>
                <c:pt idx="20747">
                  <c:v>-5.0237999999999998E-2</c:v>
                </c:pt>
                <c:pt idx="20748">
                  <c:v>-5.2164000000000002E-2</c:v>
                </c:pt>
                <c:pt idx="20749">
                  <c:v>-5.4075499999999999E-2</c:v>
                </c:pt>
                <c:pt idx="20750">
                  <c:v>-5.5969699999999997E-2</c:v>
                </c:pt>
                <c:pt idx="20751">
                  <c:v>-5.7846399999999999E-2</c:v>
                </c:pt>
                <c:pt idx="20752">
                  <c:v>-5.9702699999999997E-2</c:v>
                </c:pt>
                <c:pt idx="20753">
                  <c:v>-6.1531200000000001E-2</c:v>
                </c:pt>
                <c:pt idx="20754">
                  <c:v>-6.3323299999999999E-2</c:v>
                </c:pt>
                <c:pt idx="20755">
                  <c:v>-6.5074999999999994E-2</c:v>
                </c:pt>
                <c:pt idx="20756">
                  <c:v>-6.6786300000000007E-2</c:v>
                </c:pt>
                <c:pt idx="20757">
                  <c:v>-6.8456299999999998E-2</c:v>
                </c:pt>
                <c:pt idx="20758">
                  <c:v>-7.0084900000000006E-2</c:v>
                </c:pt>
                <c:pt idx="20759">
                  <c:v>-7.1675299999999997E-2</c:v>
                </c:pt>
                <c:pt idx="20760">
                  <c:v>-7.3230600000000007E-2</c:v>
                </c:pt>
                <c:pt idx="20761">
                  <c:v>-7.4750499999999998E-2</c:v>
                </c:pt>
                <c:pt idx="20762">
                  <c:v>-7.6230000000000006E-2</c:v>
                </c:pt>
                <c:pt idx="20763" formatCode="0.00E+00">
                  <c:v>-7.7660900000000005E-2</c:v>
                </c:pt>
                <c:pt idx="20764" formatCode="0.00E+00">
                  <c:v>-7.9034699999999999E-2</c:v>
                </c:pt>
                <c:pt idx="20765" formatCode="0.00E+00">
                  <c:v>-8.0346600000000004E-2</c:v>
                </c:pt>
                <c:pt idx="20766" formatCode="0.00E+00">
                  <c:v>-8.1595699999999993E-2</c:v>
                </c:pt>
                <c:pt idx="20767" formatCode="0.00E+00">
                  <c:v>-8.2778599999999994E-2</c:v>
                </c:pt>
                <c:pt idx="20768" formatCode="0.00E+00">
                  <c:v>-8.3889000000000005E-2</c:v>
                </c:pt>
                <c:pt idx="20769" formatCode="0.00E+00">
                  <c:v>-8.4921399999999994E-2</c:v>
                </c:pt>
                <c:pt idx="20770" formatCode="0.00E+00">
                  <c:v>-8.5875800000000002E-2</c:v>
                </c:pt>
                <c:pt idx="20771" formatCode="0.00E+00">
                  <c:v>-8.6758399999999999E-2</c:v>
                </c:pt>
                <c:pt idx="20772">
                  <c:v>-8.7575600000000003E-2</c:v>
                </c:pt>
                <c:pt idx="20773">
                  <c:v>-8.8329099999999994E-2</c:v>
                </c:pt>
                <c:pt idx="20774">
                  <c:v>-8.9017799999999994E-2</c:v>
                </c:pt>
                <c:pt idx="20775">
                  <c:v>-8.9639499999999997E-2</c:v>
                </c:pt>
                <c:pt idx="20776">
                  <c:v>-9.0192400000000006E-2</c:v>
                </c:pt>
                <c:pt idx="20777">
                  <c:v>-9.0674400000000002E-2</c:v>
                </c:pt>
                <c:pt idx="20778">
                  <c:v>-9.1084799999999994E-2</c:v>
                </c:pt>
                <c:pt idx="20779">
                  <c:v>-9.1425500000000007E-2</c:v>
                </c:pt>
                <c:pt idx="20780">
                  <c:v>-9.1699100000000006E-2</c:v>
                </c:pt>
                <c:pt idx="20781">
                  <c:v>-9.1908500000000004E-2</c:v>
                </c:pt>
                <c:pt idx="20782">
                  <c:v>-9.2054399999999995E-2</c:v>
                </c:pt>
                <c:pt idx="20783">
                  <c:v>-9.2132000000000006E-2</c:v>
                </c:pt>
                <c:pt idx="20784">
                  <c:v>-9.2137700000000003E-2</c:v>
                </c:pt>
                <c:pt idx="20785">
                  <c:v>-9.2076500000000006E-2</c:v>
                </c:pt>
                <c:pt idx="20786">
                  <c:v>-9.1956999999999997E-2</c:v>
                </c:pt>
                <c:pt idx="20787">
                  <c:v>-9.1781199999999993E-2</c:v>
                </c:pt>
                <c:pt idx="20788">
                  <c:v>-9.1544899999999998E-2</c:v>
                </c:pt>
                <c:pt idx="20789">
                  <c:v>-9.1244400000000003E-2</c:v>
                </c:pt>
                <c:pt idx="20790">
                  <c:v>-9.0881600000000007E-2</c:v>
                </c:pt>
                <c:pt idx="20791">
                  <c:v>-9.0459399999999995E-2</c:v>
                </c:pt>
                <c:pt idx="20792">
                  <c:v>-8.9975700000000006E-2</c:v>
                </c:pt>
                <c:pt idx="20793">
                  <c:v>-8.9426099999999994E-2</c:v>
                </c:pt>
                <c:pt idx="20794">
                  <c:v>-8.8808200000000004E-2</c:v>
                </c:pt>
                <c:pt idx="20795">
                  <c:v>-8.8122400000000004E-2</c:v>
                </c:pt>
                <c:pt idx="20796">
                  <c:v>-8.7368199999999993E-2</c:v>
                </c:pt>
                <c:pt idx="20797">
                  <c:v>-8.6539000000000005E-2</c:v>
                </c:pt>
                <c:pt idx="20798">
                  <c:v>-8.5627099999999998E-2</c:v>
                </c:pt>
                <c:pt idx="20799">
                  <c:v>-8.4634000000000001E-2</c:v>
                </c:pt>
                <c:pt idx="20800">
                  <c:v>-8.3568600000000007E-2</c:v>
                </c:pt>
                <c:pt idx="20801">
                  <c:v>-8.2440100000000002E-2</c:v>
                </c:pt>
                <c:pt idx="20802">
                  <c:v>-8.1256700000000001E-2</c:v>
                </c:pt>
                <c:pt idx="20803">
                  <c:v>-8.0024499999999998E-2</c:v>
                </c:pt>
                <c:pt idx="20804">
                  <c:v>-7.8747300000000006E-2</c:v>
                </c:pt>
                <c:pt idx="20805">
                  <c:v>-7.7427700000000002E-2</c:v>
                </c:pt>
                <c:pt idx="20806">
                  <c:v>-7.6070200000000004E-2</c:v>
                </c:pt>
                <c:pt idx="20807">
                  <c:v>-7.4680800000000006E-2</c:v>
                </c:pt>
                <c:pt idx="20808">
                  <c:v>-7.3264499999999996E-2</c:v>
                </c:pt>
                <c:pt idx="20809">
                  <c:v>-7.1823600000000001E-2</c:v>
                </c:pt>
                <c:pt idx="20810">
                  <c:v>-7.0356000000000002E-2</c:v>
                </c:pt>
                <c:pt idx="20811">
                  <c:v>-6.8858299999999997E-2</c:v>
                </c:pt>
                <c:pt idx="20812">
                  <c:v>-6.7332100000000006E-2</c:v>
                </c:pt>
                <c:pt idx="20813">
                  <c:v>-6.5783499999999995E-2</c:v>
                </c:pt>
                <c:pt idx="20814">
                  <c:v>-6.4217800000000005E-2</c:v>
                </c:pt>
                <c:pt idx="20815">
                  <c:v>-6.2636800000000006E-2</c:v>
                </c:pt>
                <c:pt idx="20816">
                  <c:v>-6.1037399999999999E-2</c:v>
                </c:pt>
                <c:pt idx="20817">
                  <c:v>-5.94154E-2</c:v>
                </c:pt>
                <c:pt idx="20818">
                  <c:v>-5.7770200000000001E-2</c:v>
                </c:pt>
                <c:pt idx="20819">
                  <c:v>-5.6104099999999997E-2</c:v>
                </c:pt>
                <c:pt idx="20820">
                  <c:v>-5.4419799999999997E-2</c:v>
                </c:pt>
                <c:pt idx="20821">
                  <c:v>-5.2720700000000002E-2</c:v>
                </c:pt>
                <c:pt idx="20822">
                  <c:v>-5.1013999999999997E-2</c:v>
                </c:pt>
                <c:pt idx="20823">
                  <c:v>-4.9308900000000003E-2</c:v>
                </c:pt>
                <c:pt idx="20824">
                  <c:v>-4.7610699999999999E-2</c:v>
                </c:pt>
                <c:pt idx="20825">
                  <c:v>-4.5920500000000003E-2</c:v>
                </c:pt>
                <c:pt idx="20826">
                  <c:v>-4.4238399999999997E-2</c:v>
                </c:pt>
                <c:pt idx="20827">
                  <c:v>-4.2564999999999999E-2</c:v>
                </c:pt>
                <c:pt idx="20828">
                  <c:v>-4.0900300000000001E-2</c:v>
                </c:pt>
                <c:pt idx="20829">
                  <c:v>-3.9244800000000003E-2</c:v>
                </c:pt>
                <c:pt idx="20830">
                  <c:v>-3.7603999999999999E-2</c:v>
                </c:pt>
                <c:pt idx="20831">
                  <c:v>-3.5982E-2</c:v>
                </c:pt>
                <c:pt idx="20832">
                  <c:v>-3.4377699999999997E-2</c:v>
                </c:pt>
                <c:pt idx="20833">
                  <c:v>-3.2794299999999998E-2</c:v>
                </c:pt>
                <c:pt idx="20834">
                  <c:v>-3.1242300000000001E-2</c:v>
                </c:pt>
                <c:pt idx="20835">
                  <c:v>-2.9732499999999999E-2</c:v>
                </c:pt>
                <c:pt idx="20836">
                  <c:v>-2.8268399999999999E-2</c:v>
                </c:pt>
                <c:pt idx="20837">
                  <c:v>-2.6855199999999999E-2</c:v>
                </c:pt>
                <c:pt idx="20838">
                  <c:v>-2.5501800000000002E-2</c:v>
                </c:pt>
                <c:pt idx="20839">
                  <c:v>-2.42122E-2</c:v>
                </c:pt>
                <c:pt idx="20840">
                  <c:v>-2.2985100000000001E-2</c:v>
                </c:pt>
                <c:pt idx="20841">
                  <c:v>-2.1816700000000001E-2</c:v>
                </c:pt>
                <c:pt idx="20842">
                  <c:v>-2.0703599999999999E-2</c:v>
                </c:pt>
                <c:pt idx="20843">
                  <c:v>-1.9641599999999999E-2</c:v>
                </c:pt>
                <c:pt idx="20844">
                  <c:v>-1.86242E-2</c:v>
                </c:pt>
                <c:pt idx="20845">
                  <c:v>-1.7651900000000002E-2</c:v>
                </c:pt>
                <c:pt idx="20846">
                  <c:v>-1.6736600000000001E-2</c:v>
                </c:pt>
                <c:pt idx="20847">
                  <c:v>-1.5889899999999998E-2</c:v>
                </c:pt>
                <c:pt idx="20848">
                  <c:v>-1.51177E-2</c:v>
                </c:pt>
                <c:pt idx="20849">
                  <c:v>-1.44216E-2</c:v>
                </c:pt>
                <c:pt idx="20850">
                  <c:v>-1.3801000000000001E-2</c:v>
                </c:pt>
                <c:pt idx="20851">
                  <c:v>-1.3251499999999999E-2</c:v>
                </c:pt>
                <c:pt idx="20852">
                  <c:v>-1.27674E-2</c:v>
                </c:pt>
                <c:pt idx="20853">
                  <c:v>-1.2345800000000001E-2</c:v>
                </c:pt>
                <c:pt idx="20854">
                  <c:v>-1.1987899999999999E-2</c:v>
                </c:pt>
                <c:pt idx="20855">
                  <c:v>-1.1698399999999999E-2</c:v>
                </c:pt>
                <c:pt idx="20856">
                  <c:v>-1.14834E-2</c:v>
                </c:pt>
                <c:pt idx="20857">
                  <c:v>-1.1345900000000001E-2</c:v>
                </c:pt>
                <c:pt idx="20858">
                  <c:v>-1.1286300000000001E-2</c:v>
                </c:pt>
                <c:pt idx="20859">
                  <c:v>-1.1307899999999999E-2</c:v>
                </c:pt>
                <c:pt idx="20860">
                  <c:v>-1.14138E-2</c:v>
                </c:pt>
                <c:pt idx="20861">
                  <c:v>-1.1602700000000001E-2</c:v>
                </c:pt>
                <c:pt idx="20862">
                  <c:v>-1.18724E-2</c:v>
                </c:pt>
                <c:pt idx="20863">
                  <c:v>-1.22229E-2</c:v>
                </c:pt>
                <c:pt idx="20864">
                  <c:v>-1.26544E-2</c:v>
                </c:pt>
                <c:pt idx="20865">
                  <c:v>-1.31678E-2</c:v>
                </c:pt>
                <c:pt idx="20866">
                  <c:v>-1.37606E-2</c:v>
                </c:pt>
                <c:pt idx="20867">
                  <c:v>-1.44247E-2</c:v>
                </c:pt>
                <c:pt idx="20868">
                  <c:v>-1.51545E-2</c:v>
                </c:pt>
                <c:pt idx="20869">
                  <c:v>-1.5953499999999999E-2</c:v>
                </c:pt>
                <c:pt idx="20870">
                  <c:v>-1.6826899999999999E-2</c:v>
                </c:pt>
                <c:pt idx="20871">
                  <c:v>-1.7772099999999999E-2</c:v>
                </c:pt>
                <c:pt idx="20872">
                  <c:v>-1.87855E-2</c:v>
                </c:pt>
                <c:pt idx="20873">
                  <c:v>-1.9869000000000001E-2</c:v>
                </c:pt>
                <c:pt idx="20874">
                  <c:v>-2.10259E-2</c:v>
                </c:pt>
                <c:pt idx="20875">
                  <c:v>-2.22551E-2</c:v>
                </c:pt>
                <c:pt idx="20876">
                  <c:v>-2.35532E-2</c:v>
                </c:pt>
                <c:pt idx="20877">
                  <c:v>-2.4918099999999999E-2</c:v>
                </c:pt>
                <c:pt idx="20878">
                  <c:v>-2.6347300000000001E-2</c:v>
                </c:pt>
                <c:pt idx="20879">
                  <c:v>-2.7834999999999999E-2</c:v>
                </c:pt>
                <c:pt idx="20880">
                  <c:v>-2.9375399999999999E-2</c:v>
                </c:pt>
                <c:pt idx="20881">
                  <c:v>-3.0969900000000002E-2</c:v>
                </c:pt>
                <c:pt idx="20882">
                  <c:v>-3.2624800000000002E-2</c:v>
                </c:pt>
                <c:pt idx="20883">
                  <c:v>-3.4341900000000002E-2</c:v>
                </c:pt>
                <c:pt idx="20884">
                  <c:v>-3.6114300000000002E-2</c:v>
                </c:pt>
                <c:pt idx="20885">
                  <c:v>-3.7928400000000001E-2</c:v>
                </c:pt>
                <c:pt idx="20886">
                  <c:v>-3.9769899999999997E-2</c:v>
                </c:pt>
                <c:pt idx="20887">
                  <c:v>-4.1628499999999999E-2</c:v>
                </c:pt>
                <c:pt idx="20888">
                  <c:v>-4.3499299999999998E-2</c:v>
                </c:pt>
                <c:pt idx="20889">
                  <c:v>-4.5385500000000002E-2</c:v>
                </c:pt>
                <c:pt idx="20890">
                  <c:v>-4.7293300000000003E-2</c:v>
                </c:pt>
                <c:pt idx="20891">
                  <c:v>-4.9222399999999999E-2</c:v>
                </c:pt>
                <c:pt idx="20892">
                  <c:v>-5.1166299999999998E-2</c:v>
                </c:pt>
                <c:pt idx="20893">
                  <c:v>-5.3124900000000003E-2</c:v>
                </c:pt>
                <c:pt idx="20894">
                  <c:v>-5.5106500000000003E-2</c:v>
                </c:pt>
                <c:pt idx="20895">
                  <c:v>-5.7118799999999997E-2</c:v>
                </c:pt>
                <c:pt idx="20896">
                  <c:v>-5.9162899999999997E-2</c:v>
                </c:pt>
                <c:pt idx="20897">
                  <c:v>-6.12363E-2</c:v>
                </c:pt>
                <c:pt idx="20898">
                  <c:v>-6.3337000000000004E-2</c:v>
                </c:pt>
                <c:pt idx="20899">
                  <c:v>-6.5463300000000002E-2</c:v>
                </c:pt>
                <c:pt idx="20900">
                  <c:v>-6.76118E-2</c:v>
                </c:pt>
                <c:pt idx="20901">
                  <c:v>-6.97768E-2</c:v>
                </c:pt>
                <c:pt idx="20902">
                  <c:v>-7.1950200000000006E-2</c:v>
                </c:pt>
                <c:pt idx="20903">
                  <c:v>-7.4124499999999996E-2</c:v>
                </c:pt>
                <c:pt idx="20904">
                  <c:v>-7.6291300000000006E-2</c:v>
                </c:pt>
                <c:pt idx="20905">
                  <c:v>-7.84382E-2</c:v>
                </c:pt>
                <c:pt idx="20906">
                  <c:v>-8.0552799999999994E-2</c:v>
                </c:pt>
                <c:pt idx="20907">
                  <c:v>-8.2628900000000005E-2</c:v>
                </c:pt>
                <c:pt idx="20908">
                  <c:v>-8.4662600000000005E-2</c:v>
                </c:pt>
                <c:pt idx="20909">
                  <c:v>-8.6646000000000001E-2</c:v>
                </c:pt>
                <c:pt idx="20910">
                  <c:v>-8.8575600000000004E-2</c:v>
                </c:pt>
                <c:pt idx="20911">
                  <c:v>-9.0456499999999995E-2</c:v>
                </c:pt>
                <c:pt idx="20912">
                  <c:v>-9.2296500000000004E-2</c:v>
                </c:pt>
                <c:pt idx="20913">
                  <c:v>-9.4101299999999999E-2</c:v>
                </c:pt>
                <c:pt idx="20914">
                  <c:v>-9.5874000000000001E-2</c:v>
                </c:pt>
                <c:pt idx="20915">
                  <c:v>-9.7613599999999995E-2</c:v>
                </c:pt>
                <c:pt idx="20916">
                  <c:v>-9.9313200000000004E-2</c:v>
                </c:pt>
                <c:pt idx="20917">
                  <c:v>-0.100967</c:v>
                </c:pt>
                <c:pt idx="20918">
                  <c:v>-0.102574</c:v>
                </c:pt>
                <c:pt idx="20919">
                  <c:v>-0.10413600000000001</c:v>
                </c:pt>
                <c:pt idx="20920">
                  <c:v>-0.10565099999999999</c:v>
                </c:pt>
                <c:pt idx="20921">
                  <c:v>-0.107118</c:v>
                </c:pt>
                <c:pt idx="20922">
                  <c:v>-0.108545</c:v>
                </c:pt>
                <c:pt idx="20923">
                  <c:v>-0.109945</c:v>
                </c:pt>
                <c:pt idx="20924">
                  <c:v>-0.111327</c:v>
                </c:pt>
                <c:pt idx="20925">
                  <c:v>-0.112689</c:v>
                </c:pt>
                <c:pt idx="20926">
                  <c:v>-0.114033</c:v>
                </c:pt>
                <c:pt idx="20927">
                  <c:v>-0.11536</c:v>
                </c:pt>
                <c:pt idx="20928">
                  <c:v>-0.11666899999999999</c:v>
                </c:pt>
                <c:pt idx="20929">
                  <c:v>-0.117949</c:v>
                </c:pt>
                <c:pt idx="20930">
                  <c:v>-0.119197</c:v>
                </c:pt>
                <c:pt idx="20931">
                  <c:v>-0.12041300000000001</c:v>
                </c:pt>
                <c:pt idx="20932">
                  <c:v>-0.12159499999999999</c:v>
                </c:pt>
                <c:pt idx="20933">
                  <c:v>-0.12274599999999999</c:v>
                </c:pt>
                <c:pt idx="20934">
                  <c:v>-0.12386900000000001</c:v>
                </c:pt>
                <c:pt idx="20935">
                  <c:v>-0.124963</c:v>
                </c:pt>
                <c:pt idx="20936">
                  <c:v>-0.12601899999999999</c:v>
                </c:pt>
                <c:pt idx="20937">
                  <c:v>-0.12703</c:v>
                </c:pt>
                <c:pt idx="20938">
                  <c:v>-0.128</c:v>
                </c:pt>
                <c:pt idx="20939">
                  <c:v>-0.128939</c:v>
                </c:pt>
                <c:pt idx="20940">
                  <c:v>-0.129853</c:v>
                </c:pt>
                <c:pt idx="20941">
                  <c:v>-0.130743</c:v>
                </c:pt>
                <c:pt idx="20942">
                  <c:v>-0.13161100000000001</c:v>
                </c:pt>
                <c:pt idx="20943">
                  <c:v>-0.132465</c:v>
                </c:pt>
                <c:pt idx="20944">
                  <c:v>-0.13330600000000001</c:v>
                </c:pt>
                <c:pt idx="20945">
                  <c:v>-0.134135</c:v>
                </c:pt>
                <c:pt idx="20946">
                  <c:v>-0.13496</c:v>
                </c:pt>
                <c:pt idx="20947">
                  <c:v>-0.135792</c:v>
                </c:pt>
                <c:pt idx="20948">
                  <c:v>-0.136627</c:v>
                </c:pt>
                <c:pt idx="20949">
                  <c:v>-0.13745099999999999</c:v>
                </c:pt>
                <c:pt idx="20950">
                  <c:v>-0.13825799999999999</c:v>
                </c:pt>
                <c:pt idx="20951">
                  <c:v>-0.13905400000000001</c:v>
                </c:pt>
                <c:pt idx="20952">
                  <c:v>-0.139849</c:v>
                </c:pt>
                <c:pt idx="20953">
                  <c:v>-0.140648</c:v>
                </c:pt>
                <c:pt idx="20954">
                  <c:v>-0.14144300000000001</c:v>
                </c:pt>
                <c:pt idx="20955">
                  <c:v>-0.14222899999999999</c:v>
                </c:pt>
                <c:pt idx="20956">
                  <c:v>-0.143007</c:v>
                </c:pt>
                <c:pt idx="20957">
                  <c:v>-0.14378199999999999</c:v>
                </c:pt>
                <c:pt idx="20958">
                  <c:v>-0.14455999999999999</c:v>
                </c:pt>
                <c:pt idx="20959">
                  <c:v>-0.145345</c:v>
                </c:pt>
                <c:pt idx="20960">
                  <c:v>-0.14613799999999999</c:v>
                </c:pt>
                <c:pt idx="20961">
                  <c:v>-0.14694099999999999</c:v>
                </c:pt>
                <c:pt idx="20962">
                  <c:v>-0.147753</c:v>
                </c:pt>
                <c:pt idx="20963">
                  <c:v>-0.14857799999999999</c:v>
                </c:pt>
                <c:pt idx="20964">
                  <c:v>-0.14942</c:v>
                </c:pt>
                <c:pt idx="20965">
                  <c:v>-0.15027599999999999</c:v>
                </c:pt>
                <c:pt idx="20966">
                  <c:v>-0.151142</c:v>
                </c:pt>
                <c:pt idx="20967">
                  <c:v>-0.15202299999999999</c:v>
                </c:pt>
                <c:pt idx="20968">
                  <c:v>-0.152919</c:v>
                </c:pt>
                <c:pt idx="20969">
                  <c:v>-0.15382199999999999</c:v>
                </c:pt>
                <c:pt idx="20970">
                  <c:v>-0.154726</c:v>
                </c:pt>
                <c:pt idx="20971">
                  <c:v>-0.15563199999999999</c:v>
                </c:pt>
                <c:pt idx="20972">
                  <c:v>-0.15654199999999999</c:v>
                </c:pt>
                <c:pt idx="20973">
                  <c:v>-0.157448</c:v>
                </c:pt>
                <c:pt idx="20974">
                  <c:v>-0.15834899999999999</c:v>
                </c:pt>
                <c:pt idx="20975">
                  <c:v>-0.159249</c:v>
                </c:pt>
                <c:pt idx="20976">
                  <c:v>-0.16014999999999999</c:v>
                </c:pt>
                <c:pt idx="20977">
                  <c:v>-0.16104599999999999</c:v>
                </c:pt>
                <c:pt idx="20978">
                  <c:v>-0.16193299999999999</c:v>
                </c:pt>
                <c:pt idx="20979">
                  <c:v>-0.16281300000000001</c:v>
                </c:pt>
                <c:pt idx="20980">
                  <c:v>-0.16369</c:v>
                </c:pt>
                <c:pt idx="20981">
                  <c:v>-0.164572</c:v>
                </c:pt>
                <c:pt idx="20982">
                  <c:v>-0.16547300000000001</c:v>
                </c:pt>
                <c:pt idx="20983">
                  <c:v>-0.166404</c:v>
                </c:pt>
                <c:pt idx="20984">
                  <c:v>-0.16737199999999999</c:v>
                </c:pt>
                <c:pt idx="20985">
                  <c:v>-0.16838400000000001</c:v>
                </c:pt>
                <c:pt idx="20986">
                  <c:v>-0.16944300000000001</c:v>
                </c:pt>
                <c:pt idx="20987">
                  <c:v>-0.170539</c:v>
                </c:pt>
                <c:pt idx="20988">
                  <c:v>-0.17165800000000001</c:v>
                </c:pt>
                <c:pt idx="20989">
                  <c:v>-0.172792</c:v>
                </c:pt>
                <c:pt idx="20990">
                  <c:v>-0.17394899999999999</c:v>
                </c:pt>
                <c:pt idx="20991">
                  <c:v>-0.17513999999999999</c:v>
                </c:pt>
                <c:pt idx="20992">
                  <c:v>-0.176369</c:v>
                </c:pt>
                <c:pt idx="20993">
                  <c:v>-0.17762</c:v>
                </c:pt>
                <c:pt idx="20994">
                  <c:v>-0.178872</c:v>
                </c:pt>
                <c:pt idx="20995">
                  <c:v>-0.18011199999999999</c:v>
                </c:pt>
                <c:pt idx="20996">
                  <c:v>-0.181339</c:v>
                </c:pt>
                <c:pt idx="20997">
                  <c:v>-0.182556</c:v>
                </c:pt>
                <c:pt idx="20998">
                  <c:v>-0.18375900000000001</c:v>
                </c:pt>
                <c:pt idx="20999">
                  <c:v>-0.18495</c:v>
                </c:pt>
                <c:pt idx="21000">
                  <c:v>-0.18614</c:v>
                </c:pt>
                <c:pt idx="21001">
                  <c:v>-0.187336</c:v>
                </c:pt>
                <c:pt idx="21002">
                  <c:v>-0.18854099999999999</c:v>
                </c:pt>
                <c:pt idx="21003">
                  <c:v>-0.18975400000000001</c:v>
                </c:pt>
                <c:pt idx="21004">
                  <c:v>-0.19097500000000001</c:v>
                </c:pt>
                <c:pt idx="21005">
                  <c:v>-0.19220100000000001</c:v>
                </c:pt>
                <c:pt idx="21006">
                  <c:v>-0.19343099999999999</c:v>
                </c:pt>
                <c:pt idx="21007">
                  <c:v>-0.19466900000000001</c:v>
                </c:pt>
                <c:pt idx="21008">
                  <c:v>-0.19591600000000001</c:v>
                </c:pt>
                <c:pt idx="21009">
                  <c:v>-0.19717199999999999</c:v>
                </c:pt>
                <c:pt idx="21010">
                  <c:v>-0.198437</c:v>
                </c:pt>
                <c:pt idx="21011">
                  <c:v>-0.19972200000000001</c:v>
                </c:pt>
                <c:pt idx="21012">
                  <c:v>-0.20103299999999999</c:v>
                </c:pt>
                <c:pt idx="21013">
                  <c:v>-0.20236799999999999</c:v>
                </c:pt>
                <c:pt idx="21014">
                  <c:v>-0.20371700000000001</c:v>
                </c:pt>
                <c:pt idx="21015">
                  <c:v>-0.20507500000000001</c:v>
                </c:pt>
                <c:pt idx="21016">
                  <c:v>-0.20643300000000001</c:v>
                </c:pt>
                <c:pt idx="21017">
                  <c:v>-0.20777999999999999</c:v>
                </c:pt>
                <c:pt idx="21018">
                  <c:v>-0.20911199999999999</c:v>
                </c:pt>
                <c:pt idx="21019">
                  <c:v>-0.21043799999999999</c:v>
                </c:pt>
                <c:pt idx="21020">
                  <c:v>-0.21176400000000001</c:v>
                </c:pt>
                <c:pt idx="21021">
                  <c:v>-0.213084</c:v>
                </c:pt>
                <c:pt idx="21022">
                  <c:v>-0.21437800000000001</c:v>
                </c:pt>
                <c:pt idx="21023">
                  <c:v>-0.21562500000000001</c:v>
                </c:pt>
                <c:pt idx="21024">
                  <c:v>-0.21682299999999999</c:v>
                </c:pt>
                <c:pt idx="21025">
                  <c:v>-0.21798500000000001</c:v>
                </c:pt>
                <c:pt idx="21026">
                  <c:v>-0.21912599999999999</c:v>
                </c:pt>
                <c:pt idx="21027">
                  <c:v>-0.22025400000000001</c:v>
                </c:pt>
                <c:pt idx="21028">
                  <c:v>-0.22137100000000001</c:v>
                </c:pt>
                <c:pt idx="21029">
                  <c:v>-0.22248100000000001</c:v>
                </c:pt>
                <c:pt idx="21030">
                  <c:v>-0.22358600000000001</c:v>
                </c:pt>
                <c:pt idx="21031">
                  <c:v>-0.22467799999999999</c:v>
                </c:pt>
                <c:pt idx="21032">
                  <c:v>-0.22575100000000001</c:v>
                </c:pt>
                <c:pt idx="21033">
                  <c:v>-0.226801</c:v>
                </c:pt>
                <c:pt idx="21034">
                  <c:v>-0.22783800000000001</c:v>
                </c:pt>
                <c:pt idx="21035">
                  <c:v>-0.22886699999999999</c:v>
                </c:pt>
                <c:pt idx="21036">
                  <c:v>-0.22988900000000001</c:v>
                </c:pt>
                <c:pt idx="21037">
                  <c:v>-0.230901</c:v>
                </c:pt>
                <c:pt idx="21038">
                  <c:v>-0.231905</c:v>
                </c:pt>
                <c:pt idx="21039">
                  <c:v>-0.23289299999999999</c:v>
                </c:pt>
                <c:pt idx="21040">
                  <c:v>-0.23385300000000001</c:v>
                </c:pt>
                <c:pt idx="21041">
                  <c:v>-0.23477799999999999</c:v>
                </c:pt>
                <c:pt idx="21042">
                  <c:v>-0.23566400000000001</c:v>
                </c:pt>
                <c:pt idx="21043">
                  <c:v>-0.236508</c:v>
                </c:pt>
                <c:pt idx="21044">
                  <c:v>-0.23731099999999999</c:v>
                </c:pt>
                <c:pt idx="21045">
                  <c:v>-0.238071</c:v>
                </c:pt>
                <c:pt idx="21046">
                  <c:v>-0.23878199999999999</c:v>
                </c:pt>
                <c:pt idx="21047">
                  <c:v>-0.23944299999999999</c:v>
                </c:pt>
                <c:pt idx="21048">
                  <c:v>-0.240069</c:v>
                </c:pt>
                <c:pt idx="21049">
                  <c:v>-0.24066599999999999</c:v>
                </c:pt>
                <c:pt idx="21050">
                  <c:v>-0.241227</c:v>
                </c:pt>
                <c:pt idx="21051">
                  <c:v>-0.24173900000000001</c:v>
                </c:pt>
                <c:pt idx="21052">
                  <c:v>-0.242199</c:v>
                </c:pt>
                <c:pt idx="21053">
                  <c:v>-0.24260899999999999</c:v>
                </c:pt>
                <c:pt idx="21054">
                  <c:v>-0.24297199999999999</c:v>
                </c:pt>
                <c:pt idx="21055">
                  <c:v>-0.24329600000000001</c:v>
                </c:pt>
                <c:pt idx="21056">
                  <c:v>-0.24358299999999999</c:v>
                </c:pt>
                <c:pt idx="21057">
                  <c:v>-0.24382599999999999</c:v>
                </c:pt>
                <c:pt idx="21058">
                  <c:v>-0.24402599999999999</c:v>
                </c:pt>
                <c:pt idx="21059">
                  <c:v>-0.24418999999999999</c:v>
                </c:pt>
                <c:pt idx="21060">
                  <c:v>-0.24432100000000001</c:v>
                </c:pt>
                <c:pt idx="21061">
                  <c:v>-0.24441599999999999</c:v>
                </c:pt>
                <c:pt idx="21062">
                  <c:v>-0.244479</c:v>
                </c:pt>
                <c:pt idx="21063">
                  <c:v>-0.24451600000000001</c:v>
                </c:pt>
                <c:pt idx="21064">
                  <c:v>-0.244533</c:v>
                </c:pt>
                <c:pt idx="21065">
                  <c:v>-0.24453</c:v>
                </c:pt>
                <c:pt idx="21066">
                  <c:v>-0.24451800000000001</c:v>
                </c:pt>
                <c:pt idx="21067">
                  <c:v>-0.244502</c:v>
                </c:pt>
                <c:pt idx="21068">
                  <c:v>-0.244476</c:v>
                </c:pt>
                <c:pt idx="21069">
                  <c:v>-0.24442700000000001</c:v>
                </c:pt>
                <c:pt idx="21070">
                  <c:v>-0.24435299999999999</c:v>
                </c:pt>
                <c:pt idx="21071">
                  <c:v>-0.24426200000000001</c:v>
                </c:pt>
                <c:pt idx="21072">
                  <c:v>-0.24415799999999999</c:v>
                </c:pt>
                <c:pt idx="21073">
                  <c:v>-0.244033</c:v>
                </c:pt>
                <c:pt idx="21074">
                  <c:v>-0.24387600000000001</c:v>
                </c:pt>
                <c:pt idx="21075">
                  <c:v>-0.24368000000000001</c:v>
                </c:pt>
                <c:pt idx="21076">
                  <c:v>-0.24343799999999999</c:v>
                </c:pt>
                <c:pt idx="21077">
                  <c:v>-0.24315400000000001</c:v>
                </c:pt>
                <c:pt idx="21078">
                  <c:v>-0.24284500000000001</c:v>
                </c:pt>
                <c:pt idx="21079">
                  <c:v>-0.242532</c:v>
                </c:pt>
                <c:pt idx="21080">
                  <c:v>-0.24221999999999999</c:v>
                </c:pt>
                <c:pt idx="21081">
                  <c:v>-0.24190300000000001</c:v>
                </c:pt>
                <c:pt idx="21082">
                  <c:v>-0.241565</c:v>
                </c:pt>
                <c:pt idx="21083">
                  <c:v>-0.241201</c:v>
                </c:pt>
                <c:pt idx="21084">
                  <c:v>-0.240817</c:v>
                </c:pt>
                <c:pt idx="21085">
                  <c:v>-0.24041599999999999</c:v>
                </c:pt>
                <c:pt idx="21086">
                  <c:v>-0.23999000000000001</c:v>
                </c:pt>
                <c:pt idx="21087">
                  <c:v>-0.239541</c:v>
                </c:pt>
                <c:pt idx="21088">
                  <c:v>-0.23908499999999999</c:v>
                </c:pt>
                <c:pt idx="21089">
                  <c:v>-0.23863699999999999</c:v>
                </c:pt>
                <c:pt idx="21090">
                  <c:v>-0.238207</c:v>
                </c:pt>
                <c:pt idx="21091">
                  <c:v>-0.237793</c:v>
                </c:pt>
                <c:pt idx="21092">
                  <c:v>-0.23739099999999999</c:v>
                </c:pt>
                <c:pt idx="21093">
                  <c:v>-0.23699300000000001</c:v>
                </c:pt>
                <c:pt idx="21094">
                  <c:v>-0.236595</c:v>
                </c:pt>
                <c:pt idx="21095">
                  <c:v>-0.23619999999999999</c:v>
                </c:pt>
                <c:pt idx="21096">
                  <c:v>-0.23580999999999999</c:v>
                </c:pt>
                <c:pt idx="21097">
                  <c:v>-0.23543</c:v>
                </c:pt>
                <c:pt idx="21098">
                  <c:v>-0.235064</c:v>
                </c:pt>
                <c:pt idx="21099">
                  <c:v>-0.234713</c:v>
                </c:pt>
                <c:pt idx="21100">
                  <c:v>-0.234378</c:v>
                </c:pt>
                <c:pt idx="21101">
                  <c:v>-0.23405699999999999</c:v>
                </c:pt>
                <c:pt idx="21102">
                  <c:v>-0.23374400000000001</c:v>
                </c:pt>
                <c:pt idx="21103">
                  <c:v>-0.233431</c:v>
                </c:pt>
                <c:pt idx="21104">
                  <c:v>-0.23311100000000001</c:v>
                </c:pt>
                <c:pt idx="21105">
                  <c:v>-0.23278699999999999</c:v>
                </c:pt>
                <c:pt idx="21106">
                  <c:v>-0.232464</c:v>
                </c:pt>
                <c:pt idx="21107">
                  <c:v>-0.232157</c:v>
                </c:pt>
                <c:pt idx="21108">
                  <c:v>-0.23188</c:v>
                </c:pt>
                <c:pt idx="21109">
                  <c:v>-0.231631</c:v>
                </c:pt>
                <c:pt idx="21110">
                  <c:v>-0.231401</c:v>
                </c:pt>
                <c:pt idx="21111">
                  <c:v>-0.231186</c:v>
                </c:pt>
                <c:pt idx="21112">
                  <c:v>-0.23099</c:v>
                </c:pt>
                <c:pt idx="21113">
                  <c:v>-0.23081599999999999</c:v>
                </c:pt>
                <c:pt idx="21114">
                  <c:v>-0.23066800000000001</c:v>
                </c:pt>
                <c:pt idx="21115">
                  <c:v>-0.230547</c:v>
                </c:pt>
                <c:pt idx="21116">
                  <c:v>-0.23045099999999999</c:v>
                </c:pt>
                <c:pt idx="21117">
                  <c:v>-0.23038</c:v>
                </c:pt>
                <c:pt idx="21118">
                  <c:v>-0.23033699999999999</c:v>
                </c:pt>
                <c:pt idx="21119">
                  <c:v>-0.230322</c:v>
                </c:pt>
                <c:pt idx="21120">
                  <c:v>-0.23033400000000001</c:v>
                </c:pt>
                <c:pt idx="21121">
                  <c:v>-0.230375</c:v>
                </c:pt>
                <c:pt idx="21122">
                  <c:v>-0.23045399999999999</c:v>
                </c:pt>
                <c:pt idx="21123">
                  <c:v>-0.23058200000000001</c:v>
                </c:pt>
                <c:pt idx="21124">
                  <c:v>-0.23075999999999999</c:v>
                </c:pt>
                <c:pt idx="21125">
                  <c:v>-0.23097500000000001</c:v>
                </c:pt>
                <c:pt idx="21126">
                  <c:v>-0.231216</c:v>
                </c:pt>
                <c:pt idx="21127">
                  <c:v>-0.23147699999999999</c:v>
                </c:pt>
                <c:pt idx="21128">
                  <c:v>-0.231764</c:v>
                </c:pt>
                <c:pt idx="21129">
                  <c:v>-0.23208500000000001</c:v>
                </c:pt>
                <c:pt idx="21130">
                  <c:v>-0.23244500000000001</c:v>
                </c:pt>
                <c:pt idx="21131">
                  <c:v>-0.232847</c:v>
                </c:pt>
                <c:pt idx="21132">
                  <c:v>-0.233297</c:v>
                </c:pt>
                <c:pt idx="21133">
                  <c:v>-0.233791</c:v>
                </c:pt>
                <c:pt idx="21134">
                  <c:v>-0.234321</c:v>
                </c:pt>
                <c:pt idx="21135">
                  <c:v>-0.23488000000000001</c:v>
                </c:pt>
                <c:pt idx="21136">
                  <c:v>-0.23546700000000001</c:v>
                </c:pt>
                <c:pt idx="21137">
                  <c:v>-0.23608000000000001</c:v>
                </c:pt>
                <c:pt idx="21138">
                  <c:v>-0.23671500000000001</c:v>
                </c:pt>
                <c:pt idx="21139">
                  <c:v>-0.237376</c:v>
                </c:pt>
                <c:pt idx="21140">
                  <c:v>-0.23807400000000001</c:v>
                </c:pt>
                <c:pt idx="21141">
                  <c:v>-0.238816</c:v>
                </c:pt>
                <c:pt idx="21142">
                  <c:v>-0.23960200000000001</c:v>
                </c:pt>
                <c:pt idx="21143">
                  <c:v>-0.240425</c:v>
                </c:pt>
                <c:pt idx="21144">
                  <c:v>-0.241281</c:v>
                </c:pt>
                <c:pt idx="21145">
                  <c:v>-0.24216699999999999</c:v>
                </c:pt>
                <c:pt idx="21146">
                  <c:v>-0.24307899999999999</c:v>
                </c:pt>
                <c:pt idx="21147">
                  <c:v>-0.244007</c:v>
                </c:pt>
                <c:pt idx="21148">
                  <c:v>-0.24495500000000001</c:v>
                </c:pt>
                <c:pt idx="21149">
                  <c:v>-0.24593100000000001</c:v>
                </c:pt>
                <c:pt idx="21150">
                  <c:v>-0.24693799999999999</c:v>
                </c:pt>
                <c:pt idx="21151">
                  <c:v>-0.247974</c:v>
                </c:pt>
                <c:pt idx="21152">
                  <c:v>-0.24903700000000001</c:v>
                </c:pt>
                <c:pt idx="21153">
                  <c:v>-0.25012800000000002</c:v>
                </c:pt>
                <c:pt idx="21154">
                  <c:v>-0.25124000000000002</c:v>
                </c:pt>
                <c:pt idx="21155">
                  <c:v>-0.25236999999999998</c:v>
                </c:pt>
                <c:pt idx="21156">
                  <c:v>-0.25352000000000002</c:v>
                </c:pt>
                <c:pt idx="21157">
                  <c:v>-0.254691</c:v>
                </c:pt>
                <c:pt idx="21158">
                  <c:v>-0.25587900000000002</c:v>
                </c:pt>
                <c:pt idx="21159">
                  <c:v>-0.257081</c:v>
                </c:pt>
                <c:pt idx="21160">
                  <c:v>-0.25829600000000003</c:v>
                </c:pt>
                <c:pt idx="21161">
                  <c:v>-0.259519</c:v>
                </c:pt>
                <c:pt idx="21162">
                  <c:v>-0.26074900000000001</c:v>
                </c:pt>
                <c:pt idx="21163">
                  <c:v>-0.26199299999999998</c:v>
                </c:pt>
                <c:pt idx="21164">
                  <c:v>-0.26325300000000001</c:v>
                </c:pt>
                <c:pt idx="21165">
                  <c:v>-0.26452500000000001</c:v>
                </c:pt>
                <c:pt idx="21166">
                  <c:v>-0.26579700000000001</c:v>
                </c:pt>
                <c:pt idx="21167">
                  <c:v>-0.26706099999999999</c:v>
                </c:pt>
                <c:pt idx="21168">
                  <c:v>-0.26830399999999999</c:v>
                </c:pt>
                <c:pt idx="21169">
                  <c:v>-0.26951900000000001</c:v>
                </c:pt>
                <c:pt idx="21170">
                  <c:v>-0.270704</c:v>
                </c:pt>
                <c:pt idx="21171">
                  <c:v>-0.27186300000000002</c:v>
                </c:pt>
                <c:pt idx="21172">
                  <c:v>-0.27301199999999998</c:v>
                </c:pt>
                <c:pt idx="21173">
                  <c:v>-0.27415800000000001</c:v>
                </c:pt>
                <c:pt idx="21174">
                  <c:v>-0.27530300000000002</c:v>
                </c:pt>
                <c:pt idx="21175">
                  <c:v>-0.27643899999999999</c:v>
                </c:pt>
                <c:pt idx="21176">
                  <c:v>-0.27757300000000001</c:v>
                </c:pt>
                <c:pt idx="21177">
                  <c:v>-0.27868999999999999</c:v>
                </c:pt>
                <c:pt idx="21178">
                  <c:v>-0.27973100000000001</c:v>
                </c:pt>
                <c:pt idx="21179">
                  <c:v>-0.28067700000000001</c:v>
                </c:pt>
                <c:pt idx="21180">
                  <c:v>-0.28159600000000001</c:v>
                </c:pt>
                <c:pt idx="21181">
                  <c:v>-0.28251599999999999</c:v>
                </c:pt>
                <c:pt idx="21182">
                  <c:v>-0.28340300000000002</c:v>
                </c:pt>
                <c:pt idx="21183">
                  <c:v>-0.28426200000000001</c:v>
                </c:pt>
                <c:pt idx="21184">
                  <c:v>-0.28511399999999998</c:v>
                </c:pt>
                <c:pt idx="21185">
                  <c:v>-0.285964</c:v>
                </c:pt>
                <c:pt idx="21186">
                  <c:v>-0.28680699999999998</c:v>
                </c:pt>
                <c:pt idx="21187">
                  <c:v>-0.28763699999999998</c:v>
                </c:pt>
                <c:pt idx="21188">
                  <c:v>-0.28844700000000001</c:v>
                </c:pt>
                <c:pt idx="21189">
                  <c:v>-0.28923900000000002</c:v>
                </c:pt>
                <c:pt idx="21190">
                  <c:v>-0.29001399999999999</c:v>
                </c:pt>
                <c:pt idx="21191">
                  <c:v>-0.29077599999999998</c:v>
                </c:pt>
                <c:pt idx="21192">
                  <c:v>-0.29152400000000001</c:v>
                </c:pt>
                <c:pt idx="21193">
                  <c:v>-0.29225400000000001</c:v>
                </c:pt>
                <c:pt idx="21194">
                  <c:v>-0.29295900000000002</c:v>
                </c:pt>
                <c:pt idx="21195">
                  <c:v>-0.29363800000000001</c:v>
                </c:pt>
                <c:pt idx="21196">
                  <c:v>-0.294296</c:v>
                </c:pt>
                <c:pt idx="21197">
                  <c:v>-0.29493599999999998</c:v>
                </c:pt>
                <c:pt idx="21198">
                  <c:v>-0.29555300000000001</c:v>
                </c:pt>
                <c:pt idx="21199">
                  <c:v>-0.29614400000000002</c:v>
                </c:pt>
                <c:pt idx="21200">
                  <c:v>-0.296713</c:v>
                </c:pt>
                <c:pt idx="21201">
                  <c:v>-0.29726200000000003</c:v>
                </c:pt>
                <c:pt idx="21202">
                  <c:v>-0.29779099999999997</c:v>
                </c:pt>
                <c:pt idx="21203">
                  <c:v>-0.29830200000000001</c:v>
                </c:pt>
                <c:pt idx="21204">
                  <c:v>-0.29880099999999998</c:v>
                </c:pt>
                <c:pt idx="21205">
                  <c:v>-0.299294</c:v>
                </c:pt>
                <c:pt idx="21206">
                  <c:v>-0.29978199999999999</c:v>
                </c:pt>
                <c:pt idx="21207">
                  <c:v>-0.300265</c:v>
                </c:pt>
                <c:pt idx="21208">
                  <c:v>-0.30074400000000001</c:v>
                </c:pt>
                <c:pt idx="21209">
                  <c:v>-0.30122399999999999</c:v>
                </c:pt>
                <c:pt idx="21210">
                  <c:v>-0.301701</c:v>
                </c:pt>
                <c:pt idx="21211">
                  <c:v>-0.30216500000000002</c:v>
                </c:pt>
                <c:pt idx="21212">
                  <c:v>-0.30260300000000001</c:v>
                </c:pt>
                <c:pt idx="21213">
                  <c:v>-0.303008</c:v>
                </c:pt>
                <c:pt idx="21214">
                  <c:v>-0.30338500000000002</c:v>
                </c:pt>
                <c:pt idx="21215">
                  <c:v>-0.30374699999999999</c:v>
                </c:pt>
                <c:pt idx="21216">
                  <c:v>-0.30410799999999999</c:v>
                </c:pt>
                <c:pt idx="21217">
                  <c:v>-0.304475</c:v>
                </c:pt>
                <c:pt idx="21218">
                  <c:v>-0.30484</c:v>
                </c:pt>
                <c:pt idx="21219">
                  <c:v>-0.30519200000000002</c:v>
                </c:pt>
                <c:pt idx="21220">
                  <c:v>-0.30551400000000001</c:v>
                </c:pt>
                <c:pt idx="21221">
                  <c:v>-0.30580099999999999</c:v>
                </c:pt>
                <c:pt idx="21222">
                  <c:v>-0.30605300000000002</c:v>
                </c:pt>
                <c:pt idx="21223">
                  <c:v>-0.30627399999999999</c:v>
                </c:pt>
                <c:pt idx="21224">
                  <c:v>-0.30646800000000002</c:v>
                </c:pt>
                <c:pt idx="21225">
                  <c:v>-0.30664200000000003</c:v>
                </c:pt>
                <c:pt idx="21226">
                  <c:v>-0.30680499999999999</c:v>
                </c:pt>
                <c:pt idx="21227">
                  <c:v>-0.30695699999999998</c:v>
                </c:pt>
                <c:pt idx="21228">
                  <c:v>-0.307091</c:v>
                </c:pt>
                <c:pt idx="21229">
                  <c:v>-0.30720599999999998</c:v>
                </c:pt>
                <c:pt idx="21230">
                  <c:v>-0.30730800000000003</c:v>
                </c:pt>
                <c:pt idx="21231">
                  <c:v>-0.30741299999999999</c:v>
                </c:pt>
                <c:pt idx="21232">
                  <c:v>-0.30753599999999998</c:v>
                </c:pt>
                <c:pt idx="21233">
                  <c:v>-0.30768299999999998</c:v>
                </c:pt>
                <c:pt idx="21234" formatCode="0.00E+00">
                  <c:v>-0.30785299999999999</c:v>
                </c:pt>
                <c:pt idx="21235" formatCode="0.00E+00">
                  <c:v>-0.30804399999999998</c:v>
                </c:pt>
                <c:pt idx="21236" formatCode="0.00E+00">
                  <c:v>-0.30825200000000003</c:v>
                </c:pt>
                <c:pt idx="21237" formatCode="0.00E+00">
                  <c:v>-0.30846899999999999</c:v>
                </c:pt>
                <c:pt idx="21238" formatCode="0.00E+00">
                  <c:v>-0.30867800000000001</c:v>
                </c:pt>
                <c:pt idx="21239" formatCode="0.00E+00">
                  <c:v>-0.30886799999999998</c:v>
                </c:pt>
                <c:pt idx="21240" formatCode="0.00E+00">
                  <c:v>-0.309035</c:v>
                </c:pt>
                <c:pt idx="21241" formatCode="0.00E+00">
                  <c:v>-0.30917299999999998</c:v>
                </c:pt>
                <c:pt idx="21242" formatCode="0.00E+00">
                  <c:v>-0.309278</c:v>
                </c:pt>
                <c:pt idx="21243" formatCode="0.00E+00">
                  <c:v>-0.30935699999999999</c:v>
                </c:pt>
                <c:pt idx="21244" formatCode="0.00E+00">
                  <c:v>-0.309415</c:v>
                </c:pt>
                <c:pt idx="21245" formatCode="0.00E+00">
                  <c:v>-0.30945499999999998</c:v>
                </c:pt>
                <c:pt idx="21246" formatCode="0.00E+00">
                  <c:v>-0.309477</c:v>
                </c:pt>
                <c:pt idx="21247" formatCode="0.00E+00">
                  <c:v>-0.30948199999999998</c:v>
                </c:pt>
                <c:pt idx="21248" formatCode="0.00E+00">
                  <c:v>-0.30947599999999997</c:v>
                </c:pt>
                <c:pt idx="21249" formatCode="0.00E+00">
                  <c:v>-0.30947400000000003</c:v>
                </c:pt>
                <c:pt idx="21250" formatCode="0.00E+00">
                  <c:v>-0.30949100000000002</c:v>
                </c:pt>
                <c:pt idx="21251" formatCode="0.00E+00">
                  <c:v>-0.30953599999999998</c:v>
                </c:pt>
                <c:pt idx="21252" formatCode="0.00E+00">
                  <c:v>-0.30961</c:v>
                </c:pt>
                <c:pt idx="21253" formatCode="0.00E+00">
                  <c:v>-0.30971100000000001</c:v>
                </c:pt>
                <c:pt idx="21254" formatCode="0.00E+00">
                  <c:v>-0.30985099999999999</c:v>
                </c:pt>
                <c:pt idx="21255" formatCode="0.00E+00">
                  <c:v>-0.31003599999999998</c:v>
                </c:pt>
                <c:pt idx="21256" formatCode="0.00E+00">
                  <c:v>-0.31026599999999999</c:v>
                </c:pt>
                <c:pt idx="21257" formatCode="0.00E+00">
                  <c:v>-0.31054100000000001</c:v>
                </c:pt>
                <c:pt idx="21258" formatCode="0.00E+00">
                  <c:v>-0.31086200000000003</c:v>
                </c:pt>
                <c:pt idx="21259" formatCode="0.00E+00">
                  <c:v>-0.31121900000000002</c:v>
                </c:pt>
                <c:pt idx="21260" formatCode="0.00E+00">
                  <c:v>-0.31160500000000002</c:v>
                </c:pt>
                <c:pt idx="21261" formatCode="0.00E+00">
                  <c:v>-0.31201499999999999</c:v>
                </c:pt>
                <c:pt idx="21262" formatCode="0.00E+00">
                  <c:v>-0.31245099999999998</c:v>
                </c:pt>
                <c:pt idx="21263" formatCode="0.00E+00">
                  <c:v>-0.31291799999999997</c:v>
                </c:pt>
                <c:pt idx="21264" formatCode="0.00E+00">
                  <c:v>-0.31342199999999998</c:v>
                </c:pt>
                <c:pt idx="21265" formatCode="0.00E+00">
                  <c:v>-0.31393399999999999</c:v>
                </c:pt>
                <c:pt idx="21266" formatCode="0.00E+00">
                  <c:v>-0.31441599999999997</c:v>
                </c:pt>
                <c:pt idx="21267" formatCode="0.00E+00">
                  <c:v>-0.31489600000000001</c:v>
                </c:pt>
                <c:pt idx="21268" formatCode="0.00E+00">
                  <c:v>-0.31542900000000001</c:v>
                </c:pt>
                <c:pt idx="21269" formatCode="0.00E+00">
                  <c:v>-0.31600099999999998</c:v>
                </c:pt>
                <c:pt idx="21270" formatCode="0.00E+00">
                  <c:v>-0.31659100000000001</c:v>
                </c:pt>
                <c:pt idx="21271" formatCode="0.00E+00">
                  <c:v>-0.31720599999999999</c:v>
                </c:pt>
                <c:pt idx="21272" formatCode="0.00E+00">
                  <c:v>-0.31784699999999999</c:v>
                </c:pt>
                <c:pt idx="21273">
                  <c:v>-0.31851200000000002</c:v>
                </c:pt>
                <c:pt idx="21274">
                  <c:v>-0.31920700000000002</c:v>
                </c:pt>
                <c:pt idx="21275">
                  <c:v>-0.31992999999999999</c:v>
                </c:pt>
                <c:pt idx="21276">
                  <c:v>-0.32068200000000002</c:v>
                </c:pt>
                <c:pt idx="21277">
                  <c:v>-0.32147199999999998</c:v>
                </c:pt>
                <c:pt idx="21278">
                  <c:v>-0.32230700000000001</c:v>
                </c:pt>
                <c:pt idx="21279">
                  <c:v>-0.323189</c:v>
                </c:pt>
                <c:pt idx="21280">
                  <c:v>-0.32411800000000002</c:v>
                </c:pt>
                <c:pt idx="21281">
                  <c:v>-0.325104</c:v>
                </c:pt>
                <c:pt idx="21282">
                  <c:v>-0.32615899999999998</c:v>
                </c:pt>
                <c:pt idx="21283">
                  <c:v>-0.32728800000000002</c:v>
                </c:pt>
                <c:pt idx="21284">
                  <c:v>-0.32849800000000001</c:v>
                </c:pt>
                <c:pt idx="21285">
                  <c:v>-0.329793</c:v>
                </c:pt>
                <c:pt idx="21286">
                  <c:v>-0.33116699999999999</c:v>
                </c:pt>
                <c:pt idx="21287">
                  <c:v>-0.33261200000000002</c:v>
                </c:pt>
                <c:pt idx="21288">
                  <c:v>-0.334123</c:v>
                </c:pt>
                <c:pt idx="21289">
                  <c:v>-0.3357</c:v>
                </c:pt>
                <c:pt idx="21290">
                  <c:v>-0.33734599999999998</c:v>
                </c:pt>
                <c:pt idx="21291">
                  <c:v>-0.33905600000000002</c:v>
                </c:pt>
                <c:pt idx="21292">
                  <c:v>-0.34082400000000002</c:v>
                </c:pt>
                <c:pt idx="21293">
                  <c:v>-0.34264699999999998</c:v>
                </c:pt>
                <c:pt idx="21294">
                  <c:v>-0.34451599999999999</c:v>
                </c:pt>
                <c:pt idx="21295" formatCode="0.00E+00">
                  <c:v>-0.34642200000000001</c:v>
                </c:pt>
                <c:pt idx="21296" formatCode="0.00E+00">
                  <c:v>-0.34836400000000001</c:v>
                </c:pt>
                <c:pt idx="21297" formatCode="0.00E+00">
                  <c:v>-0.35033999999999998</c:v>
                </c:pt>
                <c:pt idx="21298" formatCode="0.00E+00">
                  <c:v>-0.35234700000000002</c:v>
                </c:pt>
                <c:pt idx="21299" formatCode="0.00E+00">
                  <c:v>-0.35438500000000001</c:v>
                </c:pt>
                <c:pt idx="21300" formatCode="0.00E+00">
                  <c:v>-0.35645399999999999</c:v>
                </c:pt>
                <c:pt idx="21301" formatCode="0.00E+00">
                  <c:v>-0.35854799999999998</c:v>
                </c:pt>
                <c:pt idx="21302" formatCode="0.00E+00">
                  <c:v>-0.36065999999999998</c:v>
                </c:pt>
                <c:pt idx="21303" formatCode="0.00E+00">
                  <c:v>-0.36278300000000002</c:v>
                </c:pt>
                <c:pt idx="21304" formatCode="0.00E+00">
                  <c:v>-0.36491600000000002</c:v>
                </c:pt>
                <c:pt idx="21305" formatCode="0.00E+00">
                  <c:v>-0.36705599999999999</c:v>
                </c:pt>
                <c:pt idx="21306" formatCode="0.00E+00">
                  <c:v>-0.36920199999999997</c:v>
                </c:pt>
                <c:pt idx="21307" formatCode="0.00E+00">
                  <c:v>-0.37135200000000002</c:v>
                </c:pt>
                <c:pt idx="21308" formatCode="0.00E+00">
                  <c:v>-0.37350699999999998</c:v>
                </c:pt>
                <c:pt idx="21309" formatCode="0.00E+00">
                  <c:v>-0.37566899999999998</c:v>
                </c:pt>
                <c:pt idx="21310" formatCode="0.00E+00">
                  <c:v>-0.37784099999999998</c:v>
                </c:pt>
                <c:pt idx="21311">
                  <c:v>-0.380021</c:v>
                </c:pt>
                <c:pt idx="21312">
                  <c:v>-0.38220500000000002</c:v>
                </c:pt>
                <c:pt idx="21313">
                  <c:v>-0.38439699999999999</c:v>
                </c:pt>
                <c:pt idx="21314">
                  <c:v>-0.38659500000000002</c:v>
                </c:pt>
                <c:pt idx="21315">
                  <c:v>-0.388791</c:v>
                </c:pt>
                <c:pt idx="21316">
                  <c:v>-0.39097799999999999</c:v>
                </c:pt>
                <c:pt idx="21317">
                  <c:v>-0.39315699999999998</c:v>
                </c:pt>
                <c:pt idx="21318">
                  <c:v>-0.39533099999999999</c:v>
                </c:pt>
                <c:pt idx="21319">
                  <c:v>-0.39749600000000002</c:v>
                </c:pt>
                <c:pt idx="21320">
                  <c:v>-0.399642</c:v>
                </c:pt>
                <c:pt idx="21321">
                  <c:v>-0.40176499999999998</c:v>
                </c:pt>
                <c:pt idx="21322">
                  <c:v>-0.40385700000000002</c:v>
                </c:pt>
                <c:pt idx="21323">
                  <c:v>-0.40590900000000002</c:v>
                </c:pt>
                <c:pt idx="21324">
                  <c:v>-0.407914</c:v>
                </c:pt>
                <c:pt idx="21325">
                  <c:v>-0.40987200000000001</c:v>
                </c:pt>
                <c:pt idx="21326">
                  <c:v>-0.41178199999999998</c:v>
                </c:pt>
                <c:pt idx="21327">
                  <c:v>-0.41363899999999998</c:v>
                </c:pt>
                <c:pt idx="21328">
                  <c:v>-0.41544300000000001</c:v>
                </c:pt>
                <c:pt idx="21329">
                  <c:v>-0.41719800000000001</c:v>
                </c:pt>
                <c:pt idx="21330">
                  <c:v>-0.418902</c:v>
                </c:pt>
                <c:pt idx="21331">
                  <c:v>-0.420543</c:v>
                </c:pt>
                <c:pt idx="21332">
                  <c:v>-0.42210999999999999</c:v>
                </c:pt>
                <c:pt idx="21333">
                  <c:v>-0.42360500000000001</c:v>
                </c:pt>
                <c:pt idx="21334">
                  <c:v>-0.42503400000000002</c:v>
                </c:pt>
                <c:pt idx="21335">
                  <c:v>-0.42640099999999997</c:v>
                </c:pt>
                <c:pt idx="21336">
                  <c:v>-0.427703</c:v>
                </c:pt>
                <c:pt idx="21337">
                  <c:v>-0.42893399999999998</c:v>
                </c:pt>
                <c:pt idx="21338">
                  <c:v>-0.43009799999999998</c:v>
                </c:pt>
                <c:pt idx="21339">
                  <c:v>-0.43119600000000002</c:v>
                </c:pt>
                <c:pt idx="21340">
                  <c:v>-0.432224</c:v>
                </c:pt>
                <c:pt idx="21341">
                  <c:v>-0.43318200000000001</c:v>
                </c:pt>
                <c:pt idx="21342">
                  <c:v>-0.43407699999999999</c:v>
                </c:pt>
                <c:pt idx="21343">
                  <c:v>-0.43491099999999999</c:v>
                </c:pt>
                <c:pt idx="21344">
                  <c:v>-0.43567400000000001</c:v>
                </c:pt>
                <c:pt idx="21345">
                  <c:v>-0.43635499999999999</c:v>
                </c:pt>
                <c:pt idx="21346">
                  <c:v>-0.43694300000000003</c:v>
                </c:pt>
                <c:pt idx="21347">
                  <c:v>-0.43743799999999999</c:v>
                </c:pt>
                <c:pt idx="21348">
                  <c:v>-0.43784000000000001</c:v>
                </c:pt>
                <c:pt idx="21349">
                  <c:v>-0.438143</c:v>
                </c:pt>
                <c:pt idx="21350">
                  <c:v>-0.43834499999999998</c:v>
                </c:pt>
                <c:pt idx="21351">
                  <c:v>-0.43844499999999997</c:v>
                </c:pt>
                <c:pt idx="21352">
                  <c:v>-0.438444</c:v>
                </c:pt>
                <c:pt idx="21353">
                  <c:v>-0.43833800000000001</c:v>
                </c:pt>
                <c:pt idx="21354">
                  <c:v>-0.43812400000000001</c:v>
                </c:pt>
                <c:pt idx="21355">
                  <c:v>-0.437801</c:v>
                </c:pt>
                <c:pt idx="21356">
                  <c:v>-0.43737300000000001</c:v>
                </c:pt>
                <c:pt idx="21357">
                  <c:v>-0.43684499999999998</c:v>
                </c:pt>
                <c:pt idx="21358">
                  <c:v>-0.436222</c:v>
                </c:pt>
                <c:pt idx="21359">
                  <c:v>-0.43550100000000003</c:v>
                </c:pt>
                <c:pt idx="21360">
                  <c:v>-0.43467299999999998</c:v>
                </c:pt>
                <c:pt idx="21361">
                  <c:v>-0.43373200000000001</c:v>
                </c:pt>
                <c:pt idx="21362">
                  <c:v>-0.432674</c:v>
                </c:pt>
                <c:pt idx="21363">
                  <c:v>-0.43149100000000001</c:v>
                </c:pt>
                <c:pt idx="21364">
                  <c:v>-0.43018099999999998</c:v>
                </c:pt>
                <c:pt idx="21365">
                  <c:v>-0.42874200000000001</c:v>
                </c:pt>
                <c:pt idx="21366">
                  <c:v>-0.42717500000000003</c:v>
                </c:pt>
                <c:pt idx="21367">
                  <c:v>-0.425485</c:v>
                </c:pt>
                <c:pt idx="21368">
                  <c:v>-0.42367899999999997</c:v>
                </c:pt>
                <c:pt idx="21369">
                  <c:v>-0.421767</c:v>
                </c:pt>
                <c:pt idx="21370">
                  <c:v>-0.41976000000000002</c:v>
                </c:pt>
                <c:pt idx="21371">
                  <c:v>-0.41765400000000003</c:v>
                </c:pt>
                <c:pt idx="21372">
                  <c:v>-0.41543999999999998</c:v>
                </c:pt>
                <c:pt idx="21373">
                  <c:v>-0.41311100000000001</c:v>
                </c:pt>
                <c:pt idx="21374">
                  <c:v>-0.41067399999999998</c:v>
                </c:pt>
                <c:pt idx="21375">
                  <c:v>-0.408138</c:v>
                </c:pt>
                <c:pt idx="21376">
                  <c:v>-0.405503</c:v>
                </c:pt>
                <c:pt idx="21377">
                  <c:v>-0.40277000000000002</c:v>
                </c:pt>
                <c:pt idx="21378">
                  <c:v>-0.39994000000000002</c:v>
                </c:pt>
                <c:pt idx="21379">
                  <c:v>-0.39701700000000001</c:v>
                </c:pt>
                <c:pt idx="21380">
                  <c:v>-0.39400499999999999</c:v>
                </c:pt>
                <c:pt idx="21381">
                  <c:v>-0.390899</c:v>
                </c:pt>
                <c:pt idx="21382">
                  <c:v>-0.38769599999999999</c:v>
                </c:pt>
                <c:pt idx="21383">
                  <c:v>-0.38439600000000002</c:v>
                </c:pt>
                <c:pt idx="21384">
                  <c:v>-0.38100000000000001</c:v>
                </c:pt>
                <c:pt idx="21385">
                  <c:v>-0.37751000000000001</c:v>
                </c:pt>
                <c:pt idx="21386">
                  <c:v>-0.37393700000000002</c:v>
                </c:pt>
                <c:pt idx="21387">
                  <c:v>-0.37028800000000001</c:v>
                </c:pt>
                <c:pt idx="21388">
                  <c:v>-0.366564</c:v>
                </c:pt>
                <c:pt idx="21389">
                  <c:v>-0.362765</c:v>
                </c:pt>
                <c:pt idx="21390">
                  <c:v>-0.35889500000000002</c:v>
                </c:pt>
                <c:pt idx="21391">
                  <c:v>-0.35496800000000001</c:v>
                </c:pt>
                <c:pt idx="21392">
                  <c:v>-0.35099200000000003</c:v>
                </c:pt>
                <c:pt idx="21393">
                  <c:v>-0.34696300000000002</c:v>
                </c:pt>
                <c:pt idx="21394">
                  <c:v>-0.34288400000000002</c:v>
                </c:pt>
                <c:pt idx="21395">
                  <c:v>-0.33876499999999998</c:v>
                </c:pt>
                <c:pt idx="21396">
                  <c:v>-0.33460800000000002</c:v>
                </c:pt>
                <c:pt idx="21397">
                  <c:v>-0.33041300000000001</c:v>
                </c:pt>
                <c:pt idx="21398">
                  <c:v>-0.32618999999999998</c:v>
                </c:pt>
                <c:pt idx="21399">
                  <c:v>-0.32194299999999998</c:v>
                </c:pt>
                <c:pt idx="21400">
                  <c:v>-0.31767299999999998</c:v>
                </c:pt>
                <c:pt idx="21401">
                  <c:v>-0.313386</c:v>
                </c:pt>
                <c:pt idx="21402">
                  <c:v>-0.309083</c:v>
                </c:pt>
                <c:pt idx="21403">
                  <c:v>-0.30472100000000002</c:v>
                </c:pt>
                <c:pt idx="21404">
                  <c:v>-0.300286</c:v>
                </c:pt>
                <c:pt idx="21405">
                  <c:v>-0.29584199999999999</c:v>
                </c:pt>
                <c:pt idx="21406">
                  <c:v>-0.29141400000000001</c:v>
                </c:pt>
                <c:pt idx="21407">
                  <c:v>-0.28697800000000001</c:v>
                </c:pt>
                <c:pt idx="21408">
                  <c:v>-0.28254099999999999</c:v>
                </c:pt>
                <c:pt idx="21409">
                  <c:v>-0.27812399999999998</c:v>
                </c:pt>
                <c:pt idx="21410">
                  <c:v>-0.27373700000000001</c:v>
                </c:pt>
                <c:pt idx="21411">
                  <c:v>-0.26938200000000001</c:v>
                </c:pt>
                <c:pt idx="21412">
                  <c:v>-0.26505299999999998</c:v>
                </c:pt>
                <c:pt idx="21413">
                  <c:v>-0.26074799999999998</c:v>
                </c:pt>
                <c:pt idx="21414">
                  <c:v>-0.25647199999999998</c:v>
                </c:pt>
                <c:pt idx="21415">
                  <c:v>-0.25223200000000001</c:v>
                </c:pt>
                <c:pt idx="21416">
                  <c:v>-0.24803700000000001</c:v>
                </c:pt>
                <c:pt idx="21417">
                  <c:v>-0.243891</c:v>
                </c:pt>
                <c:pt idx="21418">
                  <c:v>-0.23980099999999999</c:v>
                </c:pt>
                <c:pt idx="21419">
                  <c:v>-0.23577100000000001</c:v>
                </c:pt>
                <c:pt idx="21420">
                  <c:v>-0.23180700000000001</c:v>
                </c:pt>
                <c:pt idx="21421">
                  <c:v>-0.22791400000000001</c:v>
                </c:pt>
                <c:pt idx="21422">
                  <c:v>-0.22410099999999999</c:v>
                </c:pt>
                <c:pt idx="21423">
                  <c:v>-0.22037300000000001</c:v>
                </c:pt>
                <c:pt idx="21424">
                  <c:v>-0.21673000000000001</c:v>
                </c:pt>
                <c:pt idx="21425">
                  <c:v>-0.213172</c:v>
                </c:pt>
                <c:pt idx="21426">
                  <c:v>-0.2097</c:v>
                </c:pt>
                <c:pt idx="21427">
                  <c:v>-0.206315</c:v>
                </c:pt>
                <c:pt idx="21428">
                  <c:v>-0.20302000000000001</c:v>
                </c:pt>
                <c:pt idx="21429">
                  <c:v>-0.19981399999999999</c:v>
                </c:pt>
                <c:pt idx="21430">
                  <c:v>-0.19669600000000001</c:v>
                </c:pt>
                <c:pt idx="21431">
                  <c:v>-0.193664</c:v>
                </c:pt>
                <c:pt idx="21432" formatCode="0.00E+00">
                  <c:v>-0.19071299999999999</c:v>
                </c:pt>
                <c:pt idx="21433" formatCode="0.00E+00">
                  <c:v>-0.18784200000000001</c:v>
                </c:pt>
                <c:pt idx="21434" formatCode="0.00E+00">
                  <c:v>-0.185058</c:v>
                </c:pt>
                <c:pt idx="21435" formatCode="0.00E+00">
                  <c:v>-0.18237300000000001</c:v>
                </c:pt>
                <c:pt idx="21436" formatCode="0.00E+00">
                  <c:v>-0.17979100000000001</c:v>
                </c:pt>
                <c:pt idx="21437">
                  <c:v>-0.177312</c:v>
                </c:pt>
                <c:pt idx="21438">
                  <c:v>-0.17493500000000001</c:v>
                </c:pt>
                <c:pt idx="21439">
                  <c:v>-0.17266200000000001</c:v>
                </c:pt>
                <c:pt idx="21440">
                  <c:v>-0.17049500000000001</c:v>
                </c:pt>
                <c:pt idx="21441">
                  <c:v>-0.168435</c:v>
                </c:pt>
                <c:pt idx="21442">
                  <c:v>-0.16648499999999999</c:v>
                </c:pt>
                <c:pt idx="21443">
                  <c:v>-0.16464999999999999</c:v>
                </c:pt>
                <c:pt idx="21444">
                  <c:v>-0.16293099999999999</c:v>
                </c:pt>
                <c:pt idx="21445">
                  <c:v>-0.161329</c:v>
                </c:pt>
                <c:pt idx="21446">
                  <c:v>-0.15984000000000001</c:v>
                </c:pt>
                <c:pt idx="21447">
                  <c:v>-0.15846299999999999</c:v>
                </c:pt>
                <c:pt idx="21448">
                  <c:v>-0.157193</c:v>
                </c:pt>
                <c:pt idx="21449">
                  <c:v>-0.156025</c:v>
                </c:pt>
                <c:pt idx="21450">
                  <c:v>-0.15495800000000001</c:v>
                </c:pt>
                <c:pt idx="21451">
                  <c:v>-0.15399099999999999</c:v>
                </c:pt>
                <c:pt idx="21452">
                  <c:v>-0.15312300000000001</c:v>
                </c:pt>
                <c:pt idx="21453">
                  <c:v>-0.15235099999999999</c:v>
                </c:pt>
                <c:pt idx="21454">
                  <c:v>-0.151673</c:v>
                </c:pt>
                <c:pt idx="21455">
                  <c:v>-0.15109</c:v>
                </c:pt>
                <c:pt idx="21456">
                  <c:v>-0.15060299999999999</c:v>
                </c:pt>
                <c:pt idx="21457">
                  <c:v>-0.15021300000000001</c:v>
                </c:pt>
                <c:pt idx="21458">
                  <c:v>-0.149923</c:v>
                </c:pt>
                <c:pt idx="21459">
                  <c:v>-0.14973400000000001</c:v>
                </c:pt>
                <c:pt idx="21460">
                  <c:v>-0.149646</c:v>
                </c:pt>
                <c:pt idx="21461">
                  <c:v>-0.14965700000000001</c:v>
                </c:pt>
                <c:pt idx="21462">
                  <c:v>-0.14976300000000001</c:v>
                </c:pt>
                <c:pt idx="21463">
                  <c:v>-0.14995900000000001</c:v>
                </c:pt>
                <c:pt idx="21464">
                  <c:v>-0.15024299999999999</c:v>
                </c:pt>
                <c:pt idx="21465">
                  <c:v>-0.150612</c:v>
                </c:pt>
                <c:pt idx="21466">
                  <c:v>-0.151064</c:v>
                </c:pt>
                <c:pt idx="21467">
                  <c:v>-0.15159900000000001</c:v>
                </c:pt>
                <c:pt idx="21468">
                  <c:v>-0.15221699999999999</c:v>
                </c:pt>
                <c:pt idx="21469">
                  <c:v>-0.15290899999999999</c:v>
                </c:pt>
                <c:pt idx="21470">
                  <c:v>-0.15366099999999999</c:v>
                </c:pt>
                <c:pt idx="21471">
                  <c:v>-0.15446499999999999</c:v>
                </c:pt>
                <c:pt idx="21472">
                  <c:v>-0.15532399999999999</c:v>
                </c:pt>
                <c:pt idx="21473">
                  <c:v>-0.15623899999999999</c:v>
                </c:pt>
                <c:pt idx="21474">
                  <c:v>-0.15720700000000001</c:v>
                </c:pt>
                <c:pt idx="21475">
                  <c:v>-0.158225</c:v>
                </c:pt>
                <c:pt idx="21476">
                  <c:v>-0.15929299999999999</c:v>
                </c:pt>
                <c:pt idx="21477">
                  <c:v>-0.16039999999999999</c:v>
                </c:pt>
                <c:pt idx="21478">
                  <c:v>-0.16153699999999999</c:v>
                </c:pt>
                <c:pt idx="21479">
                  <c:v>-0.16270499999999999</c:v>
                </c:pt>
                <c:pt idx="21480">
                  <c:v>-0.163907</c:v>
                </c:pt>
                <c:pt idx="21481">
                  <c:v>-0.16515099999999999</c:v>
                </c:pt>
                <c:pt idx="21482">
                  <c:v>-0.166433</c:v>
                </c:pt>
                <c:pt idx="21483">
                  <c:v>-0.16774900000000001</c:v>
                </c:pt>
                <c:pt idx="21484">
                  <c:v>-0.16909199999999999</c:v>
                </c:pt>
                <c:pt idx="21485">
                  <c:v>-0.170456</c:v>
                </c:pt>
                <c:pt idx="21486">
                  <c:v>-0.17183799999999999</c:v>
                </c:pt>
                <c:pt idx="21487">
                  <c:v>-0.173234</c:v>
                </c:pt>
                <c:pt idx="21488">
                  <c:v>-0.17464299999999999</c:v>
                </c:pt>
                <c:pt idx="21489">
                  <c:v>-0.176063</c:v>
                </c:pt>
                <c:pt idx="21490">
                  <c:v>-0.17749400000000001</c:v>
                </c:pt>
                <c:pt idx="21491">
                  <c:v>-0.17893700000000001</c:v>
                </c:pt>
                <c:pt idx="21492">
                  <c:v>-0.180393</c:v>
                </c:pt>
                <c:pt idx="21493">
                  <c:v>-0.18185699999999999</c:v>
                </c:pt>
                <c:pt idx="21494">
                  <c:v>-0.18332699999999999</c:v>
                </c:pt>
                <c:pt idx="21495">
                  <c:v>-0.184803</c:v>
                </c:pt>
                <c:pt idx="21496">
                  <c:v>-0.186282</c:v>
                </c:pt>
                <c:pt idx="21497">
                  <c:v>-0.18775</c:v>
                </c:pt>
                <c:pt idx="21498">
                  <c:v>-0.18920100000000001</c:v>
                </c:pt>
                <c:pt idx="21499">
                  <c:v>-0.190634</c:v>
                </c:pt>
                <c:pt idx="21500">
                  <c:v>-0.192053</c:v>
                </c:pt>
                <c:pt idx="21501">
                  <c:v>-0.19345699999999999</c:v>
                </c:pt>
                <c:pt idx="21502">
                  <c:v>-0.19484599999999999</c:v>
                </c:pt>
                <c:pt idx="21503">
                  <c:v>-0.19622100000000001</c:v>
                </c:pt>
                <c:pt idx="21504">
                  <c:v>-0.19758400000000001</c:v>
                </c:pt>
                <c:pt idx="21505">
                  <c:v>-0.198936</c:v>
                </c:pt>
                <c:pt idx="21506">
                  <c:v>-0.20027800000000001</c:v>
                </c:pt>
                <c:pt idx="21507">
                  <c:v>-0.201603</c:v>
                </c:pt>
                <c:pt idx="21508">
                  <c:v>-0.202905</c:v>
                </c:pt>
                <c:pt idx="21509">
                  <c:v>-0.20418500000000001</c:v>
                </c:pt>
                <c:pt idx="21510">
                  <c:v>-0.20545099999999999</c:v>
                </c:pt>
                <c:pt idx="21511">
                  <c:v>-0.20671</c:v>
                </c:pt>
                <c:pt idx="21512">
                  <c:v>-0.20796500000000001</c:v>
                </c:pt>
                <c:pt idx="21513">
                  <c:v>-0.20921100000000001</c:v>
                </c:pt>
                <c:pt idx="21514">
                  <c:v>-0.21044299999999999</c:v>
                </c:pt>
                <c:pt idx="21515">
                  <c:v>-0.21165999999999999</c:v>
                </c:pt>
                <c:pt idx="21516">
                  <c:v>-0.212864</c:v>
                </c:pt>
                <c:pt idx="21517">
                  <c:v>-0.214056</c:v>
                </c:pt>
                <c:pt idx="21518">
                  <c:v>-0.21523100000000001</c:v>
                </c:pt>
                <c:pt idx="21519">
                  <c:v>-0.216388</c:v>
                </c:pt>
                <c:pt idx="21520">
                  <c:v>-0.21753</c:v>
                </c:pt>
                <c:pt idx="21521">
                  <c:v>-0.21865699999999999</c:v>
                </c:pt>
                <c:pt idx="21522">
                  <c:v>-0.21976999999999999</c:v>
                </c:pt>
                <c:pt idx="21523">
                  <c:v>-0.22086800000000001</c:v>
                </c:pt>
                <c:pt idx="21524">
                  <c:v>-0.22194800000000001</c:v>
                </c:pt>
                <c:pt idx="21525">
                  <c:v>-0.22300700000000001</c:v>
                </c:pt>
                <c:pt idx="21526">
                  <c:v>-0.224047</c:v>
                </c:pt>
                <c:pt idx="21527">
                  <c:v>-0.22506100000000001</c:v>
                </c:pt>
                <c:pt idx="21528">
                  <c:v>-0.226017</c:v>
                </c:pt>
                <c:pt idx="21529">
                  <c:v>-0.226905</c:v>
                </c:pt>
                <c:pt idx="21530">
                  <c:v>-0.227773</c:v>
                </c:pt>
                <c:pt idx="21531">
                  <c:v>-0.22863600000000001</c:v>
                </c:pt>
                <c:pt idx="21532">
                  <c:v>-0.22947300000000001</c:v>
                </c:pt>
                <c:pt idx="21533">
                  <c:v>-0.23028499999999999</c:v>
                </c:pt>
                <c:pt idx="21534" formatCode="0.00E+00">
                  <c:v>-0.23108999999999999</c:v>
                </c:pt>
                <c:pt idx="21535" formatCode="0.00E+00">
                  <c:v>-0.23189299999999999</c:v>
                </c:pt>
                <c:pt idx="21536" formatCode="0.00E+00">
                  <c:v>-0.23269500000000001</c:v>
                </c:pt>
                <c:pt idx="21537" formatCode="0.00E+00">
                  <c:v>-0.23349600000000001</c:v>
                </c:pt>
                <c:pt idx="21538" formatCode="0.00E+00">
                  <c:v>-0.234293</c:v>
                </c:pt>
                <c:pt idx="21539">
                  <c:v>-0.23508499999999999</c:v>
                </c:pt>
                <c:pt idx="21540">
                  <c:v>-0.235878</c:v>
                </c:pt>
                <c:pt idx="21541">
                  <c:v>-0.236675</c:v>
                </c:pt>
                <c:pt idx="21542">
                  <c:v>-0.237479</c:v>
                </c:pt>
                <c:pt idx="21543">
                  <c:v>-0.238291</c:v>
                </c:pt>
                <c:pt idx="21544">
                  <c:v>-0.23911399999999999</c:v>
                </c:pt>
                <c:pt idx="21545">
                  <c:v>-0.23995</c:v>
                </c:pt>
                <c:pt idx="21546">
                  <c:v>-0.24080499999999999</c:v>
                </c:pt>
                <c:pt idx="21547">
                  <c:v>-0.241679</c:v>
                </c:pt>
                <c:pt idx="21548">
                  <c:v>-0.24257200000000001</c:v>
                </c:pt>
                <c:pt idx="21549">
                  <c:v>-0.243478</c:v>
                </c:pt>
                <c:pt idx="21550">
                  <c:v>-0.244392</c:v>
                </c:pt>
                <c:pt idx="21551">
                  <c:v>-0.245311</c:v>
                </c:pt>
                <c:pt idx="21552">
                  <c:v>-0.24623500000000001</c:v>
                </c:pt>
                <c:pt idx="21553">
                  <c:v>-0.24716199999999999</c:v>
                </c:pt>
                <c:pt idx="21554">
                  <c:v>-0.24809500000000001</c:v>
                </c:pt>
                <c:pt idx="21555">
                  <c:v>-0.249032</c:v>
                </c:pt>
                <c:pt idx="21556">
                  <c:v>-0.249974</c:v>
                </c:pt>
                <c:pt idx="21557">
                  <c:v>-0.25091999999999998</c:v>
                </c:pt>
                <c:pt idx="21558">
                  <c:v>-0.25187100000000001</c:v>
                </c:pt>
                <c:pt idx="21559">
                  <c:v>-0.252826</c:v>
                </c:pt>
                <c:pt idx="21560">
                  <c:v>-0.25378299999999998</c:v>
                </c:pt>
                <c:pt idx="21561">
                  <c:v>-0.25474000000000002</c:v>
                </c:pt>
                <c:pt idx="21562">
                  <c:v>-0.25569999999999998</c:v>
                </c:pt>
                <c:pt idx="21563">
                  <c:v>-0.25666499999999998</c:v>
                </c:pt>
                <c:pt idx="21564">
                  <c:v>-0.25763399999999997</c:v>
                </c:pt>
                <c:pt idx="21565">
                  <c:v>-0.258608</c:v>
                </c:pt>
                <c:pt idx="21566">
                  <c:v>-0.25958700000000001</c:v>
                </c:pt>
                <c:pt idx="21567">
                  <c:v>-0.260569</c:v>
                </c:pt>
                <c:pt idx="21568">
                  <c:v>-0.26155499999999998</c:v>
                </c:pt>
                <c:pt idx="21569">
                  <c:v>-0.262542</c:v>
                </c:pt>
                <c:pt idx="21570">
                  <c:v>-0.26352799999999998</c:v>
                </c:pt>
                <c:pt idx="21571">
                  <c:v>-0.26451000000000002</c:v>
                </c:pt>
                <c:pt idx="21572">
                  <c:v>-0.265486</c:v>
                </c:pt>
                <c:pt idx="21573">
                  <c:v>-0.26645400000000002</c:v>
                </c:pt>
                <c:pt idx="21574">
                  <c:v>-0.26740999999999998</c:v>
                </c:pt>
                <c:pt idx="21575">
                  <c:v>-0.26834999999999998</c:v>
                </c:pt>
                <c:pt idx="21576">
                  <c:v>-0.26927099999999998</c:v>
                </c:pt>
                <c:pt idx="21577">
                  <c:v>-0.27016699999999999</c:v>
                </c:pt>
                <c:pt idx="21578">
                  <c:v>-0.27103500000000003</c:v>
                </c:pt>
                <c:pt idx="21579">
                  <c:v>-0.27187299999999998</c:v>
                </c:pt>
                <c:pt idx="21580">
                  <c:v>-0.27267599999999997</c:v>
                </c:pt>
                <c:pt idx="21581">
                  <c:v>-0.27344499999999999</c:v>
                </c:pt>
                <c:pt idx="21582">
                  <c:v>-0.27417999999999998</c:v>
                </c:pt>
                <c:pt idx="21583">
                  <c:v>-0.27488299999999999</c:v>
                </c:pt>
                <c:pt idx="21584">
                  <c:v>-0.27555400000000002</c:v>
                </c:pt>
                <c:pt idx="21585">
                  <c:v>-0.27619500000000002</c:v>
                </c:pt>
                <c:pt idx="21586">
                  <c:v>-0.27680399999999999</c:v>
                </c:pt>
                <c:pt idx="21587">
                  <c:v>-0.27737699999999998</c:v>
                </c:pt>
                <c:pt idx="21588">
                  <c:v>-0.27790999999999999</c:v>
                </c:pt>
                <c:pt idx="21589">
                  <c:v>-0.27840199999999998</c:v>
                </c:pt>
                <c:pt idx="21590">
                  <c:v>-0.27884700000000001</c:v>
                </c:pt>
                <c:pt idx="21591">
                  <c:v>-0.27924199999999999</c:v>
                </c:pt>
                <c:pt idx="21592">
                  <c:v>-0.279586</c:v>
                </c:pt>
                <c:pt idx="21593">
                  <c:v>-0.27987800000000002</c:v>
                </c:pt>
                <c:pt idx="21594">
                  <c:v>-0.280113</c:v>
                </c:pt>
                <c:pt idx="21595">
                  <c:v>-0.280281</c:v>
                </c:pt>
                <c:pt idx="21596">
                  <c:v>-0.28037200000000001</c:v>
                </c:pt>
                <c:pt idx="21597">
                  <c:v>-0.28038600000000002</c:v>
                </c:pt>
                <c:pt idx="21598">
                  <c:v>-0.28032299999999999</c:v>
                </c:pt>
                <c:pt idx="21599">
                  <c:v>-0.28018199999999999</c:v>
                </c:pt>
                <c:pt idx="21600">
                  <c:v>-0.27996300000000002</c:v>
                </c:pt>
                <c:pt idx="21601">
                  <c:v>-0.27966200000000002</c:v>
                </c:pt>
                <c:pt idx="21602">
                  <c:v>-0.27927299999999999</c:v>
                </c:pt>
                <c:pt idx="21603">
                  <c:v>-0.27878599999999998</c:v>
                </c:pt>
                <c:pt idx="21604">
                  <c:v>-0.27819899999999997</c:v>
                </c:pt>
                <c:pt idx="21605">
                  <c:v>-0.27751700000000001</c:v>
                </c:pt>
                <c:pt idx="21606">
                  <c:v>-0.27674500000000002</c:v>
                </c:pt>
                <c:pt idx="21607">
                  <c:v>-0.27588499999999999</c:v>
                </c:pt>
                <c:pt idx="21608">
                  <c:v>-0.27493200000000001</c:v>
                </c:pt>
                <c:pt idx="21609">
                  <c:v>-0.27388200000000001</c:v>
                </c:pt>
                <c:pt idx="21610">
                  <c:v>-0.27272800000000003</c:v>
                </c:pt>
                <c:pt idx="21611">
                  <c:v>-0.27146700000000001</c:v>
                </c:pt>
                <c:pt idx="21612">
                  <c:v>-0.27009300000000003</c:v>
                </c:pt>
                <c:pt idx="21613">
                  <c:v>-0.26860499999999998</c:v>
                </c:pt>
                <c:pt idx="21614">
                  <c:v>-0.26700499999999999</c:v>
                </c:pt>
                <c:pt idx="21615">
                  <c:v>-0.265295</c:v>
                </c:pt>
                <c:pt idx="21616">
                  <c:v>-0.26347999999999999</c:v>
                </c:pt>
                <c:pt idx="21617">
                  <c:v>-0.26156000000000001</c:v>
                </c:pt>
                <c:pt idx="21618">
                  <c:v>-0.25953399999999999</c:v>
                </c:pt>
                <c:pt idx="21619">
                  <c:v>-0.25740099999999999</c:v>
                </c:pt>
                <c:pt idx="21620">
                  <c:v>-0.255166</c:v>
                </c:pt>
                <c:pt idx="21621">
                  <c:v>-0.25282199999999999</c:v>
                </c:pt>
                <c:pt idx="21622">
                  <c:v>-0.250336</c:v>
                </c:pt>
                <c:pt idx="21623">
                  <c:v>-0.24770300000000001</c:v>
                </c:pt>
                <c:pt idx="21624">
                  <c:v>-0.24495400000000001</c:v>
                </c:pt>
                <c:pt idx="21625">
                  <c:v>-0.242089</c:v>
                </c:pt>
                <c:pt idx="21626">
                  <c:v>-0.239093</c:v>
                </c:pt>
                <c:pt idx="21627">
                  <c:v>-0.23596700000000001</c:v>
                </c:pt>
                <c:pt idx="21628">
                  <c:v>-0.23271700000000001</c:v>
                </c:pt>
                <c:pt idx="21629">
                  <c:v>-0.22934299999999999</c:v>
                </c:pt>
                <c:pt idx="21630">
                  <c:v>-0.22584499999999999</c:v>
                </c:pt>
                <c:pt idx="21631">
                  <c:v>-0.222224</c:v>
                </c:pt>
                <c:pt idx="21632">
                  <c:v>-0.21847800000000001</c:v>
                </c:pt>
                <c:pt idx="21633">
                  <c:v>-0.21460699999999999</c:v>
                </c:pt>
                <c:pt idx="21634">
                  <c:v>-0.210614</c:v>
                </c:pt>
                <c:pt idx="21635">
                  <c:v>-0.20650399999999999</c:v>
                </c:pt>
                <c:pt idx="21636">
                  <c:v>-0.20228299999999999</c:v>
                </c:pt>
                <c:pt idx="21637">
                  <c:v>-0.19795499999999999</c:v>
                </c:pt>
                <c:pt idx="21638">
                  <c:v>-0.193524</c:v>
                </c:pt>
                <c:pt idx="21639">
                  <c:v>-0.18899299999999999</c:v>
                </c:pt>
                <c:pt idx="21640">
                  <c:v>-0.184363</c:v>
                </c:pt>
                <c:pt idx="21641">
                  <c:v>-0.17963999999999999</c:v>
                </c:pt>
                <c:pt idx="21642">
                  <c:v>-0.17482800000000001</c:v>
                </c:pt>
                <c:pt idx="21643">
                  <c:v>-0.16992599999999999</c:v>
                </c:pt>
                <c:pt idx="21644">
                  <c:v>-0.164935</c:v>
                </c:pt>
                <c:pt idx="21645">
                  <c:v>-0.159862</c:v>
                </c:pt>
                <c:pt idx="21646">
                  <c:v>-0.15471399999999999</c:v>
                </c:pt>
                <c:pt idx="21647">
                  <c:v>-0.14949399999999999</c:v>
                </c:pt>
                <c:pt idx="21648">
                  <c:v>-0.144204</c:v>
                </c:pt>
                <c:pt idx="21649">
                  <c:v>-0.13884299999999999</c:v>
                </c:pt>
                <c:pt idx="21650">
                  <c:v>-0.133414</c:v>
                </c:pt>
                <c:pt idx="21651">
                  <c:v>-0.12792200000000001</c:v>
                </c:pt>
                <c:pt idx="21652">
                  <c:v>-0.12237000000000001</c:v>
                </c:pt>
                <c:pt idx="21653">
                  <c:v>-0.11673799999999999</c:v>
                </c:pt>
                <c:pt idx="21654">
                  <c:v>-0.111022</c:v>
                </c:pt>
                <c:pt idx="21655">
                  <c:v>-0.105249</c:v>
                </c:pt>
                <c:pt idx="21656">
                  <c:v>-9.94313E-2</c:v>
                </c:pt>
                <c:pt idx="21657">
                  <c:v>-9.3562000000000006E-2</c:v>
                </c:pt>
                <c:pt idx="21658">
                  <c:v>-8.76469E-2</c:v>
                </c:pt>
                <c:pt idx="21659">
                  <c:v>-8.16997E-2</c:v>
                </c:pt>
                <c:pt idx="21660">
                  <c:v>-7.5728699999999996E-2</c:v>
                </c:pt>
                <c:pt idx="21661">
                  <c:v>-6.9739099999999998E-2</c:v>
                </c:pt>
                <c:pt idx="21662">
                  <c:v>-6.3734600000000002E-2</c:v>
                </c:pt>
                <c:pt idx="21663">
                  <c:v>-5.7718100000000001E-2</c:v>
                </c:pt>
                <c:pt idx="21664">
                  <c:v>-5.1693799999999998E-2</c:v>
                </c:pt>
                <c:pt idx="21665">
                  <c:v>-4.5666699999999998E-2</c:v>
                </c:pt>
                <c:pt idx="21666">
                  <c:v>-3.9642200000000002E-2</c:v>
                </c:pt>
                <c:pt idx="21667">
                  <c:v>-3.3625500000000003E-2</c:v>
                </c:pt>
                <c:pt idx="21668">
                  <c:v>-2.7622899999999999E-2</c:v>
                </c:pt>
                <c:pt idx="21669">
                  <c:v>-2.1641799999999999E-2</c:v>
                </c:pt>
                <c:pt idx="21670">
                  <c:v>-1.56905E-2</c:v>
                </c:pt>
                <c:pt idx="21671" formatCode="0.00E+00">
                  <c:v>-9.7763099999999999E-3</c:v>
                </c:pt>
                <c:pt idx="21672" formatCode="0.00E+00">
                  <c:v>-3.9050999999999999E-3</c:v>
                </c:pt>
                <c:pt idx="21673" formatCode="0.00E+00">
                  <c:v>1.91873E-3</c:v>
                </c:pt>
                <c:pt idx="21674" formatCode="0.00E+00">
                  <c:v>7.69114E-3</c:v>
                </c:pt>
                <c:pt idx="21675">
                  <c:v>1.34073E-2</c:v>
                </c:pt>
                <c:pt idx="21676">
                  <c:v>1.9062099999999998E-2</c:v>
                </c:pt>
                <c:pt idx="21677">
                  <c:v>2.46509E-2</c:v>
                </c:pt>
                <c:pt idx="21678">
                  <c:v>3.0168500000000001E-2</c:v>
                </c:pt>
                <c:pt idx="21679">
                  <c:v>3.5609599999999998E-2</c:v>
                </c:pt>
                <c:pt idx="21680">
                  <c:v>4.0968900000000003E-2</c:v>
                </c:pt>
                <c:pt idx="21681">
                  <c:v>4.6242699999999998E-2</c:v>
                </c:pt>
                <c:pt idx="21682">
                  <c:v>5.1428500000000002E-2</c:v>
                </c:pt>
                <c:pt idx="21683">
                  <c:v>5.6522700000000002E-2</c:v>
                </c:pt>
                <c:pt idx="21684">
                  <c:v>6.15203E-2</c:v>
                </c:pt>
                <c:pt idx="21685">
                  <c:v>6.6415199999999994E-2</c:v>
                </c:pt>
                <c:pt idx="21686">
                  <c:v>7.1200100000000002E-2</c:v>
                </c:pt>
                <c:pt idx="21687">
                  <c:v>7.5867900000000002E-2</c:v>
                </c:pt>
                <c:pt idx="21688">
                  <c:v>8.0414600000000003E-2</c:v>
                </c:pt>
                <c:pt idx="21689">
                  <c:v>8.4837899999999994E-2</c:v>
                </c:pt>
                <c:pt idx="21690">
                  <c:v>8.9133699999999996E-2</c:v>
                </c:pt>
                <c:pt idx="21691">
                  <c:v>9.32973E-2</c:v>
                </c:pt>
                <c:pt idx="21692">
                  <c:v>9.7324800000000003E-2</c:v>
                </c:pt>
                <c:pt idx="21693">
                  <c:v>0.101213</c:v>
                </c:pt>
                <c:pt idx="21694">
                  <c:v>0.10495699999999999</c:v>
                </c:pt>
                <c:pt idx="21695">
                  <c:v>0.108555</c:v>
                </c:pt>
                <c:pt idx="21696">
                  <c:v>0.11200400000000001</c:v>
                </c:pt>
                <c:pt idx="21697">
                  <c:v>0.115305</c:v>
                </c:pt>
                <c:pt idx="21698">
                  <c:v>0.118455</c:v>
                </c:pt>
                <c:pt idx="21699">
                  <c:v>0.121448</c:v>
                </c:pt>
                <c:pt idx="21700">
                  <c:v>0.124281</c:v>
                </c:pt>
                <c:pt idx="21701">
                  <c:v>0.12695200000000001</c:v>
                </c:pt>
                <c:pt idx="21702">
                  <c:v>0.12945799999999999</c:v>
                </c:pt>
                <c:pt idx="21703">
                  <c:v>0.131802</c:v>
                </c:pt>
                <c:pt idx="21704">
                  <c:v>0.13398099999999999</c:v>
                </c:pt>
                <c:pt idx="21705">
                  <c:v>0.135992</c:v>
                </c:pt>
                <c:pt idx="21706">
                  <c:v>0.13783200000000001</c:v>
                </c:pt>
                <c:pt idx="21707">
                  <c:v>0.13949600000000001</c:v>
                </c:pt>
                <c:pt idx="21708">
                  <c:v>0.140983</c:v>
                </c:pt>
                <c:pt idx="21709">
                  <c:v>0.142291</c:v>
                </c:pt>
                <c:pt idx="21710">
                  <c:v>0.14341799999999999</c:v>
                </c:pt>
                <c:pt idx="21711">
                  <c:v>0.14436299999999999</c:v>
                </c:pt>
                <c:pt idx="21712">
                  <c:v>0.14512800000000001</c:v>
                </c:pt>
                <c:pt idx="21713">
                  <c:v>0.14571500000000001</c:v>
                </c:pt>
                <c:pt idx="21714">
                  <c:v>0.146124</c:v>
                </c:pt>
                <c:pt idx="21715">
                  <c:v>0.14635500000000001</c:v>
                </c:pt>
                <c:pt idx="21716">
                  <c:v>0.14640700000000001</c:v>
                </c:pt>
                <c:pt idx="21717">
                  <c:v>0.146282</c:v>
                </c:pt>
                <c:pt idx="21718">
                  <c:v>0.14598</c:v>
                </c:pt>
                <c:pt idx="21719">
                  <c:v>0.14550199999999999</c:v>
                </c:pt>
                <c:pt idx="21720">
                  <c:v>0.14485200000000001</c:v>
                </c:pt>
                <c:pt idx="21721">
                  <c:v>0.14403099999999999</c:v>
                </c:pt>
                <c:pt idx="21722">
                  <c:v>0.14304</c:v>
                </c:pt>
                <c:pt idx="21723">
                  <c:v>0.14188100000000001</c:v>
                </c:pt>
                <c:pt idx="21724">
                  <c:v>0.14055599999999999</c:v>
                </c:pt>
                <c:pt idx="21725">
                  <c:v>0.139066</c:v>
                </c:pt>
                <c:pt idx="21726">
                  <c:v>0.13741100000000001</c:v>
                </c:pt>
                <c:pt idx="21727">
                  <c:v>0.135597</c:v>
                </c:pt>
                <c:pt idx="21728">
                  <c:v>0.133629</c:v>
                </c:pt>
                <c:pt idx="21729">
                  <c:v>0.13150899999999999</c:v>
                </c:pt>
                <c:pt idx="21730">
                  <c:v>0.12923799999999999</c:v>
                </c:pt>
                <c:pt idx="21731">
                  <c:v>0.12681600000000001</c:v>
                </c:pt>
                <c:pt idx="21732">
                  <c:v>0.124246</c:v>
                </c:pt>
                <c:pt idx="21733">
                  <c:v>0.12153</c:v>
                </c:pt>
                <c:pt idx="21734">
                  <c:v>0.118676</c:v>
                </c:pt>
                <c:pt idx="21735">
                  <c:v>0.115687</c:v>
                </c:pt>
                <c:pt idx="21736">
                  <c:v>0.11257</c:v>
                </c:pt>
                <c:pt idx="21737">
                  <c:v>0.10932799999999999</c:v>
                </c:pt>
                <c:pt idx="21738">
                  <c:v>0.105964</c:v>
                </c:pt>
                <c:pt idx="21739">
                  <c:v>0.102482</c:v>
                </c:pt>
                <c:pt idx="21740">
                  <c:v>9.8882800000000007E-2</c:v>
                </c:pt>
                <c:pt idx="21741">
                  <c:v>9.5169900000000002E-2</c:v>
                </c:pt>
                <c:pt idx="21742">
                  <c:v>9.1349399999999997E-2</c:v>
                </c:pt>
                <c:pt idx="21743">
                  <c:v>8.7429800000000002E-2</c:v>
                </c:pt>
                <c:pt idx="21744">
                  <c:v>8.3418599999999996E-2</c:v>
                </c:pt>
                <c:pt idx="21745">
                  <c:v>7.9320699999999994E-2</c:v>
                </c:pt>
                <c:pt idx="21746">
                  <c:v>7.5141799999999995E-2</c:v>
                </c:pt>
                <c:pt idx="21747">
                  <c:v>7.0889199999999999E-2</c:v>
                </c:pt>
                <c:pt idx="21748">
                  <c:v>6.6568500000000003E-2</c:v>
                </c:pt>
                <c:pt idx="21749">
                  <c:v>6.2183700000000001E-2</c:v>
                </c:pt>
                <c:pt idx="21750">
                  <c:v>5.7738100000000001E-2</c:v>
                </c:pt>
                <c:pt idx="21751">
                  <c:v>5.3235999999999999E-2</c:v>
                </c:pt>
                <c:pt idx="21752">
                  <c:v>4.8683700000000003E-2</c:v>
                </c:pt>
                <c:pt idx="21753">
                  <c:v>4.4089000000000003E-2</c:v>
                </c:pt>
                <c:pt idx="21754">
                  <c:v>3.9458500000000001E-2</c:v>
                </c:pt>
                <c:pt idx="21755">
                  <c:v>3.4797399999999999E-2</c:v>
                </c:pt>
                <c:pt idx="21756">
                  <c:v>3.0111499999999999E-2</c:v>
                </c:pt>
                <c:pt idx="21757">
                  <c:v>2.5407200000000001E-2</c:v>
                </c:pt>
                <c:pt idx="21758">
                  <c:v>2.0690400000000001E-2</c:v>
                </c:pt>
                <c:pt idx="21759">
                  <c:v>1.5965900000000002E-2</c:v>
                </c:pt>
                <c:pt idx="21760">
                  <c:v>1.12386E-2</c:v>
                </c:pt>
                <c:pt idx="21761" formatCode="0.00E+00">
                  <c:v>6.5149300000000004E-3</c:v>
                </c:pt>
                <c:pt idx="21762" formatCode="0.00E+00">
                  <c:v>1.8011800000000001E-3</c:v>
                </c:pt>
                <c:pt idx="21763" formatCode="0.00E+00">
                  <c:v>-2.8970100000000002E-3</c:v>
                </c:pt>
                <c:pt idx="21764" formatCode="0.00E+00">
                  <c:v>-7.5734799999999996E-3</c:v>
                </c:pt>
                <c:pt idx="21765">
                  <c:v>-1.22218E-2</c:v>
                </c:pt>
                <c:pt idx="21766">
                  <c:v>-1.68366E-2</c:v>
                </c:pt>
                <c:pt idx="21767">
                  <c:v>-2.1413000000000001E-2</c:v>
                </c:pt>
                <c:pt idx="21768">
                  <c:v>-2.5945800000000002E-2</c:v>
                </c:pt>
                <c:pt idx="21769">
                  <c:v>-3.0429600000000001E-2</c:v>
                </c:pt>
                <c:pt idx="21770">
                  <c:v>-3.4859099999999997E-2</c:v>
                </c:pt>
                <c:pt idx="21771">
                  <c:v>-3.9228399999999997E-2</c:v>
                </c:pt>
                <c:pt idx="21772">
                  <c:v>-4.35322E-2</c:v>
                </c:pt>
                <c:pt idx="21773">
                  <c:v>-4.7765099999999998E-2</c:v>
                </c:pt>
                <c:pt idx="21774">
                  <c:v>-5.1921700000000001E-2</c:v>
                </c:pt>
                <c:pt idx="21775">
                  <c:v>-5.59961E-2</c:v>
                </c:pt>
                <c:pt idx="21776">
                  <c:v>-5.9982099999999997E-2</c:v>
                </c:pt>
                <c:pt idx="21777">
                  <c:v>-6.38735E-2</c:v>
                </c:pt>
                <c:pt idx="21778">
                  <c:v>-6.7665400000000001E-2</c:v>
                </c:pt>
                <c:pt idx="21779">
                  <c:v>-7.1355100000000005E-2</c:v>
                </c:pt>
                <c:pt idx="21780">
                  <c:v>-7.4939199999999997E-2</c:v>
                </c:pt>
                <c:pt idx="21781">
                  <c:v>-7.8413399999999994E-2</c:v>
                </c:pt>
                <c:pt idx="21782">
                  <c:v>-8.1774799999999995E-2</c:v>
                </c:pt>
                <c:pt idx="21783">
                  <c:v>-8.5021700000000006E-2</c:v>
                </c:pt>
                <c:pt idx="21784">
                  <c:v>-8.8150300000000001E-2</c:v>
                </c:pt>
                <c:pt idx="21785">
                  <c:v>-9.1156200000000007E-2</c:v>
                </c:pt>
                <c:pt idx="21786">
                  <c:v>-9.4035999999999995E-2</c:v>
                </c:pt>
                <c:pt idx="21787">
                  <c:v>-9.6786700000000003E-2</c:v>
                </c:pt>
                <c:pt idx="21788">
                  <c:v>-9.9404699999999999E-2</c:v>
                </c:pt>
                <c:pt idx="21789">
                  <c:v>-0.101886</c:v>
                </c:pt>
                <c:pt idx="21790">
                  <c:v>-0.104228</c:v>
                </c:pt>
                <c:pt idx="21791">
                  <c:v>-0.106429</c:v>
                </c:pt>
                <c:pt idx="21792">
                  <c:v>-0.108489</c:v>
                </c:pt>
                <c:pt idx="21793">
                  <c:v>-0.110404</c:v>
                </c:pt>
                <c:pt idx="21794">
                  <c:v>-0.11217299999999999</c:v>
                </c:pt>
                <c:pt idx="21795">
                  <c:v>-0.11379400000000001</c:v>
                </c:pt>
                <c:pt idx="21796">
                  <c:v>-0.11526500000000001</c:v>
                </c:pt>
                <c:pt idx="21797">
                  <c:v>-0.11658300000000001</c:v>
                </c:pt>
                <c:pt idx="21798">
                  <c:v>-0.117746</c:v>
                </c:pt>
                <c:pt idx="21799">
                  <c:v>-0.118753</c:v>
                </c:pt>
                <c:pt idx="21800">
                  <c:v>-0.119604</c:v>
                </c:pt>
                <c:pt idx="21801">
                  <c:v>-0.120297</c:v>
                </c:pt>
                <c:pt idx="21802">
                  <c:v>-0.120833</c:v>
                </c:pt>
                <c:pt idx="21803">
                  <c:v>-0.121212</c:v>
                </c:pt>
                <c:pt idx="21804">
                  <c:v>-0.121432</c:v>
                </c:pt>
                <c:pt idx="21805">
                  <c:v>-0.12149500000000001</c:v>
                </c:pt>
                <c:pt idx="21806">
                  <c:v>-0.12139900000000001</c:v>
                </c:pt>
                <c:pt idx="21807">
                  <c:v>-0.121146</c:v>
                </c:pt>
                <c:pt idx="21808">
                  <c:v>-0.120737</c:v>
                </c:pt>
                <c:pt idx="21809">
                  <c:v>-0.120172</c:v>
                </c:pt>
                <c:pt idx="21810">
                  <c:v>-0.119453</c:v>
                </c:pt>
                <c:pt idx="21811">
                  <c:v>-0.11858100000000001</c:v>
                </c:pt>
                <c:pt idx="21812">
                  <c:v>-0.117559</c:v>
                </c:pt>
                <c:pt idx="21813">
                  <c:v>-0.116386</c:v>
                </c:pt>
                <c:pt idx="21814">
                  <c:v>-0.115065</c:v>
                </c:pt>
                <c:pt idx="21815">
                  <c:v>-0.113597</c:v>
                </c:pt>
                <c:pt idx="21816">
                  <c:v>-0.111983</c:v>
                </c:pt>
                <c:pt idx="21817">
                  <c:v>-0.110225</c:v>
                </c:pt>
                <c:pt idx="21818">
                  <c:v>-0.10832600000000001</c:v>
                </c:pt>
                <c:pt idx="21819">
                  <c:v>-0.10628600000000001</c:v>
                </c:pt>
                <c:pt idx="21820">
                  <c:v>-0.10410800000000001</c:v>
                </c:pt>
                <c:pt idx="21821">
                  <c:v>-0.10179299999999999</c:v>
                </c:pt>
                <c:pt idx="21822">
                  <c:v>-9.9346299999999998E-2</c:v>
                </c:pt>
                <c:pt idx="21823">
                  <c:v>-9.67697E-2</c:v>
                </c:pt>
                <c:pt idx="21824">
                  <c:v>-9.4067300000000006E-2</c:v>
                </c:pt>
                <c:pt idx="21825">
                  <c:v>-9.1243099999999994E-2</c:v>
                </c:pt>
                <c:pt idx="21826">
                  <c:v>-8.8300500000000004E-2</c:v>
                </c:pt>
                <c:pt idx="21827">
                  <c:v>-8.5242299999999993E-2</c:v>
                </c:pt>
                <c:pt idx="21828">
                  <c:v>-8.2070599999999994E-2</c:v>
                </c:pt>
                <c:pt idx="21829">
                  <c:v>-7.8787499999999996E-2</c:v>
                </c:pt>
                <c:pt idx="21830">
                  <c:v>-7.5394600000000006E-2</c:v>
                </c:pt>
                <c:pt idx="21831">
                  <c:v>-7.1895600000000004E-2</c:v>
                </c:pt>
                <c:pt idx="21832">
                  <c:v>-6.8295599999999998E-2</c:v>
                </c:pt>
                <c:pt idx="21833">
                  <c:v>-6.4599299999999998E-2</c:v>
                </c:pt>
                <c:pt idx="21834">
                  <c:v>-6.0810099999999999E-2</c:v>
                </c:pt>
                <c:pt idx="21835">
                  <c:v>-5.6930399999999999E-2</c:v>
                </c:pt>
                <c:pt idx="21836">
                  <c:v>-5.29624E-2</c:v>
                </c:pt>
                <c:pt idx="21837">
                  <c:v>-4.8909300000000003E-2</c:v>
                </c:pt>
                <c:pt idx="21838">
                  <c:v>-4.4774700000000001E-2</c:v>
                </c:pt>
                <c:pt idx="21839">
                  <c:v>-4.0561899999999998E-2</c:v>
                </c:pt>
                <c:pt idx="21840">
                  <c:v>-3.6274099999999997E-2</c:v>
                </c:pt>
                <c:pt idx="21841">
                  <c:v>-3.1916600000000003E-2</c:v>
                </c:pt>
                <c:pt idx="21842">
                  <c:v>-2.7494600000000001E-2</c:v>
                </c:pt>
                <c:pt idx="21843">
                  <c:v>-2.3012399999999999E-2</c:v>
                </c:pt>
                <c:pt idx="21844">
                  <c:v>-1.8473199999999999E-2</c:v>
                </c:pt>
                <c:pt idx="21845">
                  <c:v>-1.38808E-2</c:v>
                </c:pt>
                <c:pt idx="21846" formatCode="0.00E+00">
                  <c:v>-9.2397299999999998E-3</c:v>
                </c:pt>
                <c:pt idx="21847" formatCode="0.00E+00">
                  <c:v>-4.5554799999999998E-3</c:v>
                </c:pt>
                <c:pt idx="21848" formatCode="0.00E+00">
                  <c:v>1.67126E-4</c:v>
                </c:pt>
                <c:pt idx="21849" formatCode="0.00E+00">
                  <c:v>4.9247199999999996E-3</c:v>
                </c:pt>
                <c:pt idx="21850" formatCode="0.00E+00">
                  <c:v>9.7146799999999998E-3</c:v>
                </c:pt>
                <c:pt idx="21851">
                  <c:v>1.45337E-2</c:v>
                </c:pt>
                <c:pt idx="21852">
                  <c:v>1.9377999999999999E-2</c:v>
                </c:pt>
                <c:pt idx="21853">
                  <c:v>2.4244000000000002E-2</c:v>
                </c:pt>
                <c:pt idx="21854">
                  <c:v>2.9128399999999999E-2</c:v>
                </c:pt>
                <c:pt idx="21855">
                  <c:v>3.4027599999999998E-2</c:v>
                </c:pt>
                <c:pt idx="21856">
                  <c:v>3.8937800000000002E-2</c:v>
                </c:pt>
                <c:pt idx="21857">
                  <c:v>4.3855600000000002E-2</c:v>
                </c:pt>
                <c:pt idx="21858">
                  <c:v>4.8777800000000003E-2</c:v>
                </c:pt>
                <c:pt idx="21859">
                  <c:v>5.3700699999999997E-2</c:v>
                </c:pt>
                <c:pt idx="21860">
                  <c:v>5.8621199999999998E-2</c:v>
                </c:pt>
                <c:pt idx="21861">
                  <c:v>6.3535599999999998E-2</c:v>
                </c:pt>
                <c:pt idx="21862">
                  <c:v>6.8440000000000001E-2</c:v>
                </c:pt>
                <c:pt idx="21863">
                  <c:v>7.3331599999999997E-2</c:v>
                </c:pt>
                <c:pt idx="21864">
                  <c:v>7.8207600000000002E-2</c:v>
                </c:pt>
                <c:pt idx="21865">
                  <c:v>8.3064100000000002E-2</c:v>
                </c:pt>
                <c:pt idx="21866">
                  <c:v>8.7896799999999997E-2</c:v>
                </c:pt>
                <c:pt idx="21867">
                  <c:v>9.2702599999999996E-2</c:v>
                </c:pt>
                <c:pt idx="21868">
                  <c:v>9.7479099999999999E-2</c:v>
                </c:pt>
                <c:pt idx="21869">
                  <c:v>0.102224</c:v>
                </c:pt>
                <c:pt idx="21870">
                  <c:v>0.106936</c:v>
                </c:pt>
                <c:pt idx="21871">
                  <c:v>0.111612</c:v>
                </c:pt>
                <c:pt idx="21872">
                  <c:v>0.11624900000000001</c:v>
                </c:pt>
                <c:pt idx="21873">
                  <c:v>0.12084499999999999</c:v>
                </c:pt>
                <c:pt idx="21874">
                  <c:v>0.12539800000000001</c:v>
                </c:pt>
                <c:pt idx="21875">
                  <c:v>0.12990599999999999</c:v>
                </c:pt>
                <c:pt idx="21876">
                  <c:v>0.13436400000000001</c:v>
                </c:pt>
                <c:pt idx="21877">
                  <c:v>0.13877</c:v>
                </c:pt>
                <c:pt idx="21878">
                  <c:v>0.14312</c:v>
                </c:pt>
                <c:pt idx="21879">
                  <c:v>0.14741299999999999</c:v>
                </c:pt>
                <c:pt idx="21880">
                  <c:v>0.15164900000000001</c:v>
                </c:pt>
                <c:pt idx="21881">
                  <c:v>0.15582699999999999</c:v>
                </c:pt>
                <c:pt idx="21882">
                  <c:v>0.159943</c:v>
                </c:pt>
                <c:pt idx="21883">
                  <c:v>0.163996</c:v>
                </c:pt>
                <c:pt idx="21884">
                  <c:v>0.16798399999999999</c:v>
                </c:pt>
                <c:pt idx="21885">
                  <c:v>0.171904</c:v>
                </c:pt>
                <c:pt idx="21886">
                  <c:v>0.17575399999999999</c:v>
                </c:pt>
                <c:pt idx="21887">
                  <c:v>0.179534</c:v>
                </c:pt>
                <c:pt idx="21888">
                  <c:v>0.18324099999999999</c:v>
                </c:pt>
                <c:pt idx="21889">
                  <c:v>0.18687400000000001</c:v>
                </c:pt>
                <c:pt idx="21890">
                  <c:v>0.19043399999999999</c:v>
                </c:pt>
                <c:pt idx="21891">
                  <c:v>0.19391800000000001</c:v>
                </c:pt>
                <c:pt idx="21892">
                  <c:v>0.197327</c:v>
                </c:pt>
                <c:pt idx="21893">
                  <c:v>0.200658</c:v>
                </c:pt>
                <c:pt idx="21894">
                  <c:v>0.20390900000000001</c:v>
                </c:pt>
                <c:pt idx="21895">
                  <c:v>0.20707900000000001</c:v>
                </c:pt>
                <c:pt idx="21896">
                  <c:v>0.21016699999999999</c:v>
                </c:pt>
                <c:pt idx="21897">
                  <c:v>0.213171</c:v>
                </c:pt>
                <c:pt idx="21898">
                  <c:v>0.21609100000000001</c:v>
                </c:pt>
                <c:pt idx="21899">
                  <c:v>0.21892800000000001</c:v>
                </c:pt>
                <c:pt idx="21900">
                  <c:v>0.22167999999999999</c:v>
                </c:pt>
                <c:pt idx="21901">
                  <c:v>0.22434599999999999</c:v>
                </c:pt>
                <c:pt idx="21902">
                  <c:v>0.22692699999999999</c:v>
                </c:pt>
                <c:pt idx="21903">
                  <c:v>0.22942299999999999</c:v>
                </c:pt>
                <c:pt idx="21904">
                  <c:v>0.23183400000000001</c:v>
                </c:pt>
                <c:pt idx="21905">
                  <c:v>0.23415800000000001</c:v>
                </c:pt>
                <c:pt idx="21906">
                  <c:v>0.23639499999999999</c:v>
                </c:pt>
                <c:pt idx="21907">
                  <c:v>0.23854500000000001</c:v>
                </c:pt>
                <c:pt idx="21908">
                  <c:v>0.24060400000000001</c:v>
                </c:pt>
                <c:pt idx="21909">
                  <c:v>0.24257100000000001</c:v>
                </c:pt>
                <c:pt idx="21910">
                  <c:v>0.244448</c:v>
                </c:pt>
                <c:pt idx="21911">
                  <c:v>0.24623400000000001</c:v>
                </c:pt>
                <c:pt idx="21912">
                  <c:v>0.24792900000000001</c:v>
                </c:pt>
                <c:pt idx="21913">
                  <c:v>0.249532</c:v>
                </c:pt>
                <c:pt idx="21914">
                  <c:v>0.25104500000000002</c:v>
                </c:pt>
                <c:pt idx="21915">
                  <c:v>0.25246600000000002</c:v>
                </c:pt>
                <c:pt idx="21916">
                  <c:v>0.25379499999999999</c:v>
                </c:pt>
                <c:pt idx="21917">
                  <c:v>0.25503100000000001</c:v>
                </c:pt>
                <c:pt idx="21918">
                  <c:v>0.25617600000000001</c:v>
                </c:pt>
                <c:pt idx="21919">
                  <c:v>0.25723099999999999</c:v>
                </c:pt>
                <c:pt idx="21920">
                  <c:v>0.25819500000000001</c:v>
                </c:pt>
                <c:pt idx="21921">
                  <c:v>0.25906699999999999</c:v>
                </c:pt>
                <c:pt idx="21922">
                  <c:v>0.259849</c:v>
                </c:pt>
                <c:pt idx="21923">
                  <c:v>0.26053900000000002</c:v>
                </c:pt>
                <c:pt idx="21924">
                  <c:v>0.26113900000000001</c:v>
                </c:pt>
                <c:pt idx="21925">
                  <c:v>0.26164900000000002</c:v>
                </c:pt>
                <c:pt idx="21926">
                  <c:v>0.26207000000000003</c:v>
                </c:pt>
                <c:pt idx="21927">
                  <c:v>0.26240000000000002</c:v>
                </c:pt>
                <c:pt idx="21928">
                  <c:v>0.26264100000000001</c:v>
                </c:pt>
                <c:pt idx="21929">
                  <c:v>0.26279400000000003</c:v>
                </c:pt>
                <c:pt idx="21930">
                  <c:v>0.26285799999999998</c:v>
                </c:pt>
                <c:pt idx="21931">
                  <c:v>0.26283499999999999</c:v>
                </c:pt>
                <c:pt idx="21932">
                  <c:v>0.26272299999999998</c:v>
                </c:pt>
                <c:pt idx="21933">
                  <c:v>0.26252399999999998</c:v>
                </c:pt>
                <c:pt idx="21934">
                  <c:v>0.26223999999999997</c:v>
                </c:pt>
                <c:pt idx="21935">
                  <c:v>0.26186999999999999</c:v>
                </c:pt>
                <c:pt idx="21936">
                  <c:v>0.26141700000000001</c:v>
                </c:pt>
                <c:pt idx="21937">
                  <c:v>0.26087900000000003</c:v>
                </c:pt>
                <c:pt idx="21938">
                  <c:v>0.26025799999999999</c:v>
                </c:pt>
                <c:pt idx="21939">
                  <c:v>0.25955600000000001</c:v>
                </c:pt>
                <c:pt idx="21940">
                  <c:v>0.25877299999999998</c:v>
                </c:pt>
                <c:pt idx="21941">
                  <c:v>0.257911</c:v>
                </c:pt>
                <c:pt idx="21942">
                  <c:v>0.25697199999999998</c:v>
                </c:pt>
                <c:pt idx="21943">
                  <c:v>0.25595699999999999</c:v>
                </c:pt>
                <c:pt idx="21944">
                  <c:v>0.25486799999999998</c:v>
                </c:pt>
                <c:pt idx="21945">
                  <c:v>0.25370599999999999</c:v>
                </c:pt>
                <c:pt idx="21946">
                  <c:v>0.252473</c:v>
                </c:pt>
                <c:pt idx="21947">
                  <c:v>0.25117099999999998</c:v>
                </c:pt>
                <c:pt idx="21948">
                  <c:v>0.24979799999999999</c:v>
                </c:pt>
                <c:pt idx="21949">
                  <c:v>0.24835499999999999</c:v>
                </c:pt>
                <c:pt idx="21950">
                  <c:v>0.24684200000000001</c:v>
                </c:pt>
                <c:pt idx="21951">
                  <c:v>0.24526200000000001</c:v>
                </c:pt>
                <c:pt idx="21952">
                  <c:v>0.243617</c:v>
                </c:pt>
                <c:pt idx="21953">
                  <c:v>0.24190800000000001</c:v>
                </c:pt>
                <c:pt idx="21954">
                  <c:v>0.24013899999999999</c:v>
                </c:pt>
                <c:pt idx="21955">
                  <c:v>0.238312</c:v>
                </c:pt>
                <c:pt idx="21956">
                  <c:v>0.236429</c:v>
                </c:pt>
                <c:pt idx="21957">
                  <c:v>0.234488</c:v>
                </c:pt>
                <c:pt idx="21958">
                  <c:v>0.232492</c:v>
                </c:pt>
                <c:pt idx="21959">
                  <c:v>0.23044100000000001</c:v>
                </c:pt>
                <c:pt idx="21960">
                  <c:v>0.22833800000000001</c:v>
                </c:pt>
                <c:pt idx="21961">
                  <c:v>0.226188</c:v>
                </c:pt>
                <c:pt idx="21962">
                  <c:v>0.223993</c:v>
                </c:pt>
                <c:pt idx="21963">
                  <c:v>0.22175500000000001</c:v>
                </c:pt>
                <c:pt idx="21964">
                  <c:v>0.219475</c:v>
                </c:pt>
                <c:pt idx="21965">
                  <c:v>0.21715699999999999</c:v>
                </c:pt>
                <c:pt idx="21966">
                  <c:v>0.21480199999999999</c:v>
                </c:pt>
                <c:pt idx="21967">
                  <c:v>0.21241299999999999</c:v>
                </c:pt>
                <c:pt idx="21968">
                  <c:v>0.20999000000000001</c:v>
                </c:pt>
                <c:pt idx="21969">
                  <c:v>0.207536</c:v>
                </c:pt>
                <c:pt idx="21970">
                  <c:v>0.20505499999999999</c:v>
                </c:pt>
                <c:pt idx="21971">
                  <c:v>0.20254900000000001</c:v>
                </c:pt>
                <c:pt idx="21972">
                  <c:v>0.200018</c:v>
                </c:pt>
                <c:pt idx="21973">
                  <c:v>0.197467</c:v>
                </c:pt>
                <c:pt idx="21974">
                  <c:v>0.19489600000000001</c:v>
                </c:pt>
                <c:pt idx="21975">
                  <c:v>0.19230900000000001</c:v>
                </c:pt>
                <c:pt idx="21976">
                  <c:v>0.18970799999999999</c:v>
                </c:pt>
                <c:pt idx="21977">
                  <c:v>0.18709500000000001</c:v>
                </c:pt>
                <c:pt idx="21978">
                  <c:v>0.184473</c:v>
                </c:pt>
                <c:pt idx="21979">
                  <c:v>0.181843</c:v>
                </c:pt>
                <c:pt idx="21980">
                  <c:v>0.17921000000000001</c:v>
                </c:pt>
                <c:pt idx="21981">
                  <c:v>0.17657500000000001</c:v>
                </c:pt>
                <c:pt idx="21982">
                  <c:v>0.17394299999999999</c:v>
                </c:pt>
                <c:pt idx="21983">
                  <c:v>0.171317</c:v>
                </c:pt>
                <c:pt idx="21984">
                  <c:v>0.16869700000000001</c:v>
                </c:pt>
                <c:pt idx="21985">
                  <c:v>0.16608400000000001</c:v>
                </c:pt>
                <c:pt idx="21986">
                  <c:v>0.16348099999999999</c:v>
                </c:pt>
                <c:pt idx="21987">
                  <c:v>0.16089000000000001</c:v>
                </c:pt>
                <c:pt idx="21988">
                  <c:v>0.15831100000000001</c:v>
                </c:pt>
                <c:pt idx="21989">
                  <c:v>0.155748</c:v>
                </c:pt>
                <c:pt idx="21990">
                  <c:v>0.15320300000000001</c:v>
                </c:pt>
                <c:pt idx="21991">
                  <c:v>0.15067800000000001</c:v>
                </c:pt>
                <c:pt idx="21992">
                  <c:v>0.148175</c:v>
                </c:pt>
                <c:pt idx="21993">
                  <c:v>0.14569599999999999</c:v>
                </c:pt>
                <c:pt idx="21994">
                  <c:v>0.14324400000000001</c:v>
                </c:pt>
                <c:pt idx="21995">
                  <c:v>0.140821</c:v>
                </c:pt>
                <c:pt idx="21996">
                  <c:v>0.138428</c:v>
                </c:pt>
                <c:pt idx="21997">
                  <c:v>0.136069</c:v>
                </c:pt>
                <c:pt idx="21998">
                  <c:v>0.133746</c:v>
                </c:pt>
                <c:pt idx="21999">
                  <c:v>0.13146099999999999</c:v>
                </c:pt>
                <c:pt idx="22000">
                  <c:v>0.129217</c:v>
                </c:pt>
                <c:pt idx="22001">
                  <c:v>0.12701399999999999</c:v>
                </c:pt>
                <c:pt idx="22002">
                  <c:v>0.124852</c:v>
                </c:pt>
                <c:pt idx="22003">
                  <c:v>0.12273299999999999</c:v>
                </c:pt>
                <c:pt idx="22004">
                  <c:v>0.12066</c:v>
                </c:pt>
                <c:pt idx="22005">
                  <c:v>0.11863700000000001</c:v>
                </c:pt>
                <c:pt idx="22006">
                  <c:v>0.116664</c:v>
                </c:pt>
                <c:pt idx="22007">
                  <c:v>0.114744</c:v>
                </c:pt>
                <c:pt idx="22008">
                  <c:v>0.11287999999999999</c:v>
                </c:pt>
                <c:pt idx="22009">
                  <c:v>0.11107400000000001</c:v>
                </c:pt>
                <c:pt idx="22010">
                  <c:v>0.10932600000000001</c:v>
                </c:pt>
                <c:pt idx="22011">
                  <c:v>0.107638</c:v>
                </c:pt>
                <c:pt idx="22012">
                  <c:v>0.10601099999999999</c:v>
                </c:pt>
                <c:pt idx="22013">
                  <c:v>0.104447</c:v>
                </c:pt>
                <c:pt idx="22014">
                  <c:v>0.102946</c:v>
                </c:pt>
                <c:pt idx="22015">
                  <c:v>0.10151</c:v>
                </c:pt>
                <c:pt idx="22016">
                  <c:v>0.10014099999999999</c:v>
                </c:pt>
                <c:pt idx="22017">
                  <c:v>9.8840200000000003E-2</c:v>
                </c:pt>
                <c:pt idx="22018">
                  <c:v>9.7609299999999996E-2</c:v>
                </c:pt>
                <c:pt idx="22019">
                  <c:v>9.6449499999999994E-2</c:v>
                </c:pt>
                <c:pt idx="22020">
                  <c:v>9.5361799999999997E-2</c:v>
                </c:pt>
                <c:pt idx="22021">
                  <c:v>9.4347E-2</c:v>
                </c:pt>
                <c:pt idx="22022">
                  <c:v>9.3406100000000006E-2</c:v>
                </c:pt>
                <c:pt idx="22023">
                  <c:v>9.2540700000000004E-2</c:v>
                </c:pt>
                <c:pt idx="22024">
                  <c:v>9.1751899999999997E-2</c:v>
                </c:pt>
                <c:pt idx="22025">
                  <c:v>9.1039999999999996E-2</c:v>
                </c:pt>
                <c:pt idx="22026">
                  <c:v>9.0404700000000005E-2</c:v>
                </c:pt>
                <c:pt idx="22027">
                  <c:v>8.9846700000000002E-2</c:v>
                </c:pt>
                <c:pt idx="22028">
                  <c:v>8.9366600000000004E-2</c:v>
                </c:pt>
                <c:pt idx="22029">
                  <c:v>8.8964500000000002E-2</c:v>
                </c:pt>
                <c:pt idx="22030">
                  <c:v>8.8640899999999995E-2</c:v>
                </c:pt>
                <c:pt idx="22031">
                  <c:v>8.8397100000000006E-2</c:v>
                </c:pt>
                <c:pt idx="22032">
                  <c:v>8.8233500000000006E-2</c:v>
                </c:pt>
                <c:pt idx="22033">
                  <c:v>8.8149599999999995E-2</c:v>
                </c:pt>
                <c:pt idx="22034">
                  <c:v>8.8145399999999999E-2</c:v>
                </c:pt>
                <c:pt idx="22035">
                  <c:v>8.8221300000000002E-2</c:v>
                </c:pt>
                <c:pt idx="22036">
                  <c:v>8.8376800000000005E-2</c:v>
                </c:pt>
                <c:pt idx="22037">
                  <c:v>8.8611200000000001E-2</c:v>
                </c:pt>
                <c:pt idx="22038">
                  <c:v>8.8924900000000001E-2</c:v>
                </c:pt>
                <c:pt idx="22039">
                  <c:v>8.9317999999999995E-2</c:v>
                </c:pt>
                <c:pt idx="22040">
                  <c:v>8.9790700000000001E-2</c:v>
                </c:pt>
                <c:pt idx="22041">
                  <c:v>9.0342699999999998E-2</c:v>
                </c:pt>
                <c:pt idx="22042">
                  <c:v>9.0972600000000001E-2</c:v>
                </c:pt>
                <c:pt idx="22043">
                  <c:v>9.1678399999999993E-2</c:v>
                </c:pt>
                <c:pt idx="22044">
                  <c:v>9.2459E-2</c:v>
                </c:pt>
                <c:pt idx="22045">
                  <c:v>9.3313599999999997E-2</c:v>
                </c:pt>
                <c:pt idx="22046">
                  <c:v>9.4241599999999995E-2</c:v>
                </c:pt>
                <c:pt idx="22047">
                  <c:v>9.5242499999999994E-2</c:v>
                </c:pt>
                <c:pt idx="22048">
                  <c:v>9.6316200000000005E-2</c:v>
                </c:pt>
                <c:pt idx="22049">
                  <c:v>9.7462400000000005E-2</c:v>
                </c:pt>
                <c:pt idx="22050">
                  <c:v>9.8680199999999996E-2</c:v>
                </c:pt>
                <c:pt idx="22051">
                  <c:v>9.9967899999999998E-2</c:v>
                </c:pt>
                <c:pt idx="22052">
                  <c:v>0.101324</c:v>
                </c:pt>
                <c:pt idx="22053">
                  <c:v>0.102747</c:v>
                </c:pt>
                <c:pt idx="22054">
                  <c:v>0.104236</c:v>
                </c:pt>
                <c:pt idx="22055">
                  <c:v>0.10579</c:v>
                </c:pt>
                <c:pt idx="22056">
                  <c:v>0.107409</c:v>
                </c:pt>
                <c:pt idx="22057">
                  <c:v>0.10909199999999999</c:v>
                </c:pt>
                <c:pt idx="22058">
                  <c:v>0.11083999999999999</c:v>
                </c:pt>
                <c:pt idx="22059">
                  <c:v>0.112649</c:v>
                </c:pt>
                <c:pt idx="22060">
                  <c:v>0.11451600000000001</c:v>
                </c:pt>
                <c:pt idx="22061">
                  <c:v>0.116437</c:v>
                </c:pt>
                <c:pt idx="22062">
                  <c:v>0.11841</c:v>
                </c:pt>
                <c:pt idx="22063">
                  <c:v>0.12043</c:v>
                </c:pt>
                <c:pt idx="22064">
                  <c:v>0.12249599999999999</c:v>
                </c:pt>
                <c:pt idx="22065">
                  <c:v>0.12460499999999999</c:v>
                </c:pt>
                <c:pt idx="22066">
                  <c:v>0.12675400000000001</c:v>
                </c:pt>
                <c:pt idx="22067">
                  <c:v>0.128941</c:v>
                </c:pt>
                <c:pt idx="22068">
                  <c:v>0.131164</c:v>
                </c:pt>
                <c:pt idx="22069">
                  <c:v>0.13342000000000001</c:v>
                </c:pt>
                <c:pt idx="22070">
                  <c:v>0.135708</c:v>
                </c:pt>
                <c:pt idx="22071">
                  <c:v>0.13802400000000001</c:v>
                </c:pt>
                <c:pt idx="22072">
                  <c:v>0.14036599999999999</c:v>
                </c:pt>
                <c:pt idx="22073">
                  <c:v>0.14272899999999999</c:v>
                </c:pt>
                <c:pt idx="22074">
                  <c:v>0.14511099999999999</c:v>
                </c:pt>
                <c:pt idx="22075">
                  <c:v>0.14751</c:v>
                </c:pt>
                <c:pt idx="22076">
                  <c:v>0.149923</c:v>
                </c:pt>
                <c:pt idx="22077">
                  <c:v>0.15234600000000001</c:v>
                </c:pt>
                <c:pt idx="22078">
                  <c:v>0.154778</c:v>
                </c:pt>
                <c:pt idx="22079">
                  <c:v>0.15721599999999999</c:v>
                </c:pt>
                <c:pt idx="22080">
                  <c:v>0.159659</c:v>
                </c:pt>
                <c:pt idx="22081">
                  <c:v>0.162102</c:v>
                </c:pt>
                <c:pt idx="22082">
                  <c:v>0.16454299999999999</c:v>
                </c:pt>
                <c:pt idx="22083">
                  <c:v>0.16697699999999999</c:v>
                </c:pt>
                <c:pt idx="22084">
                  <c:v>0.169402</c:v>
                </c:pt>
                <c:pt idx="22085">
                  <c:v>0.17181399999999999</c:v>
                </c:pt>
                <c:pt idx="22086">
                  <c:v>0.17421300000000001</c:v>
                </c:pt>
                <c:pt idx="22087">
                  <c:v>0.176594</c:v>
                </c:pt>
                <c:pt idx="22088">
                  <c:v>0.178954</c:v>
                </c:pt>
                <c:pt idx="22089">
                  <c:v>0.18129100000000001</c:v>
                </c:pt>
                <c:pt idx="22090">
                  <c:v>0.18360199999999999</c:v>
                </c:pt>
                <c:pt idx="22091">
                  <c:v>0.18588299999999999</c:v>
                </c:pt>
                <c:pt idx="22092">
                  <c:v>0.18812999999999999</c:v>
                </c:pt>
                <c:pt idx="22093">
                  <c:v>0.19034200000000001</c:v>
                </c:pt>
                <c:pt idx="22094">
                  <c:v>0.19251499999999999</c:v>
                </c:pt>
                <c:pt idx="22095">
                  <c:v>0.19464699999999999</c:v>
                </c:pt>
                <c:pt idx="22096">
                  <c:v>0.19673299999999999</c:v>
                </c:pt>
                <c:pt idx="22097">
                  <c:v>0.198771</c:v>
                </c:pt>
                <c:pt idx="22098">
                  <c:v>0.20075799999999999</c:v>
                </c:pt>
                <c:pt idx="22099">
                  <c:v>0.20269300000000001</c:v>
                </c:pt>
                <c:pt idx="22100">
                  <c:v>0.20457500000000001</c:v>
                </c:pt>
                <c:pt idx="22101">
                  <c:v>0.206402</c:v>
                </c:pt>
                <c:pt idx="22102">
                  <c:v>0.20816999999999999</c:v>
                </c:pt>
                <c:pt idx="22103">
                  <c:v>0.20987700000000001</c:v>
                </c:pt>
                <c:pt idx="22104">
                  <c:v>0.21152199999999999</c:v>
                </c:pt>
                <c:pt idx="22105">
                  <c:v>0.21310299999999999</c:v>
                </c:pt>
                <c:pt idx="22106">
                  <c:v>0.214619</c:v>
                </c:pt>
                <c:pt idx="22107">
                  <c:v>0.21606800000000001</c:v>
                </c:pt>
                <c:pt idx="22108">
                  <c:v>0.21745</c:v>
                </c:pt>
                <c:pt idx="22109">
                  <c:v>0.21876399999999999</c:v>
                </c:pt>
                <c:pt idx="22110">
                  <c:v>0.22000800000000001</c:v>
                </c:pt>
                <c:pt idx="22111">
                  <c:v>0.22118099999999999</c:v>
                </c:pt>
                <c:pt idx="22112">
                  <c:v>0.22228100000000001</c:v>
                </c:pt>
                <c:pt idx="22113">
                  <c:v>0.22330700000000001</c:v>
                </c:pt>
                <c:pt idx="22114">
                  <c:v>0.22425800000000001</c:v>
                </c:pt>
                <c:pt idx="22115">
                  <c:v>0.225133</c:v>
                </c:pt>
                <c:pt idx="22116">
                  <c:v>0.22593199999999999</c:v>
                </c:pt>
                <c:pt idx="22117">
                  <c:v>0.22665399999999999</c:v>
                </c:pt>
                <c:pt idx="22118">
                  <c:v>0.227298</c:v>
                </c:pt>
                <c:pt idx="22119">
                  <c:v>0.22786600000000001</c:v>
                </c:pt>
                <c:pt idx="22120">
                  <c:v>0.22835800000000001</c:v>
                </c:pt>
                <c:pt idx="22121">
                  <c:v>0.228773</c:v>
                </c:pt>
                <c:pt idx="22122">
                  <c:v>0.22911100000000001</c:v>
                </c:pt>
                <c:pt idx="22123">
                  <c:v>0.22937299999999999</c:v>
                </c:pt>
                <c:pt idx="22124">
                  <c:v>0.22955900000000001</c:v>
                </c:pt>
                <c:pt idx="22125">
                  <c:v>0.22967099999999999</c:v>
                </c:pt>
                <c:pt idx="22126">
                  <c:v>0.229708</c:v>
                </c:pt>
                <c:pt idx="22127">
                  <c:v>0.22967099999999999</c:v>
                </c:pt>
                <c:pt idx="22128">
                  <c:v>0.22956299999999999</c:v>
                </c:pt>
                <c:pt idx="22129">
                  <c:v>0.229383</c:v>
                </c:pt>
                <c:pt idx="22130">
                  <c:v>0.229134</c:v>
                </c:pt>
                <c:pt idx="22131">
                  <c:v>0.22881499999999999</c:v>
                </c:pt>
                <c:pt idx="22132">
                  <c:v>0.22842799999999999</c:v>
                </c:pt>
                <c:pt idx="22133">
                  <c:v>0.22797400000000001</c:v>
                </c:pt>
                <c:pt idx="22134">
                  <c:v>0.22745699999999999</c:v>
                </c:pt>
                <c:pt idx="22135">
                  <c:v>0.22687499999999999</c:v>
                </c:pt>
                <c:pt idx="22136">
                  <c:v>0.22623199999999999</c:v>
                </c:pt>
                <c:pt idx="22137">
                  <c:v>0.22552700000000001</c:v>
                </c:pt>
                <c:pt idx="22138">
                  <c:v>0.22476499999999999</c:v>
                </c:pt>
                <c:pt idx="22139">
                  <c:v>0.22394600000000001</c:v>
                </c:pt>
                <c:pt idx="22140">
                  <c:v>0.22307199999999999</c:v>
                </c:pt>
                <c:pt idx="22141">
                  <c:v>0.22214500000000001</c:v>
                </c:pt>
                <c:pt idx="22142">
                  <c:v>0.221167</c:v>
                </c:pt>
                <c:pt idx="22143">
                  <c:v>0.220142</c:v>
                </c:pt>
                <c:pt idx="22144">
                  <c:v>0.21907399999999999</c:v>
                </c:pt>
                <c:pt idx="22145">
                  <c:v>0.21796599999999999</c:v>
                </c:pt>
                <c:pt idx="22146">
                  <c:v>0.21681900000000001</c:v>
                </c:pt>
                <c:pt idx="22147">
                  <c:v>0.21563299999999999</c:v>
                </c:pt>
                <c:pt idx="22148">
                  <c:v>0.21440899999999999</c:v>
                </c:pt>
                <c:pt idx="22149">
                  <c:v>0.21315000000000001</c:v>
                </c:pt>
                <c:pt idx="22150">
                  <c:v>0.21185799999999999</c:v>
                </c:pt>
                <c:pt idx="22151">
                  <c:v>0.210535</c:v>
                </c:pt>
                <c:pt idx="22152">
                  <c:v>0.20918200000000001</c:v>
                </c:pt>
                <c:pt idx="22153">
                  <c:v>0.20780299999999999</c:v>
                </c:pt>
                <c:pt idx="22154">
                  <c:v>0.206399</c:v>
                </c:pt>
                <c:pt idx="22155">
                  <c:v>0.20497299999999999</c:v>
                </c:pt>
                <c:pt idx="22156">
                  <c:v>0.20352600000000001</c:v>
                </c:pt>
                <c:pt idx="22157">
                  <c:v>0.20205899999999999</c:v>
                </c:pt>
                <c:pt idx="22158">
                  <c:v>0.200573</c:v>
                </c:pt>
                <c:pt idx="22159">
                  <c:v>0.199071</c:v>
                </c:pt>
                <c:pt idx="22160">
                  <c:v>0.19755300000000001</c:v>
                </c:pt>
                <c:pt idx="22161">
                  <c:v>0.196022</c:v>
                </c:pt>
                <c:pt idx="22162">
                  <c:v>0.19448099999999999</c:v>
                </c:pt>
                <c:pt idx="22163">
                  <c:v>0.19293199999999999</c:v>
                </c:pt>
                <c:pt idx="22164">
                  <c:v>0.19137699999999999</c:v>
                </c:pt>
                <c:pt idx="22165">
                  <c:v>0.18981700000000001</c:v>
                </c:pt>
                <c:pt idx="22166">
                  <c:v>0.18825600000000001</c:v>
                </c:pt>
                <c:pt idx="22167">
                  <c:v>0.186695</c:v>
                </c:pt>
                <c:pt idx="22168">
                  <c:v>0.185136</c:v>
                </c:pt>
                <c:pt idx="22169">
                  <c:v>0.183583</c:v>
                </c:pt>
                <c:pt idx="22170">
                  <c:v>0.182035</c:v>
                </c:pt>
                <c:pt idx="22171">
                  <c:v>0.18049599999999999</c:v>
                </c:pt>
                <c:pt idx="22172">
                  <c:v>0.17896599999999999</c:v>
                </c:pt>
                <c:pt idx="22173">
                  <c:v>0.17744699999999999</c:v>
                </c:pt>
                <c:pt idx="22174">
                  <c:v>0.17594000000000001</c:v>
                </c:pt>
                <c:pt idx="22175">
                  <c:v>0.17444599999999999</c:v>
                </c:pt>
                <c:pt idx="22176">
                  <c:v>0.17296600000000001</c:v>
                </c:pt>
                <c:pt idx="22177">
                  <c:v>0.17150199999999999</c:v>
                </c:pt>
                <c:pt idx="22178">
                  <c:v>0.17005400000000001</c:v>
                </c:pt>
                <c:pt idx="22179">
                  <c:v>0.168624</c:v>
                </c:pt>
                <c:pt idx="22180">
                  <c:v>0.167212</c:v>
                </c:pt>
                <c:pt idx="22181">
                  <c:v>0.16582</c:v>
                </c:pt>
                <c:pt idx="22182">
                  <c:v>0.16444700000000001</c:v>
                </c:pt>
                <c:pt idx="22183">
                  <c:v>0.16309499999999999</c:v>
                </c:pt>
                <c:pt idx="22184">
                  <c:v>0.16176499999999999</c:v>
                </c:pt>
                <c:pt idx="22185">
                  <c:v>0.16045799999999999</c:v>
                </c:pt>
                <c:pt idx="22186">
                  <c:v>0.15917600000000001</c:v>
                </c:pt>
                <c:pt idx="22187">
                  <c:v>0.157918</c:v>
                </c:pt>
                <c:pt idx="22188">
                  <c:v>0.15668499999999999</c:v>
                </c:pt>
                <c:pt idx="22189">
                  <c:v>0.15547800000000001</c:v>
                </c:pt>
                <c:pt idx="22190">
                  <c:v>0.15429799999999999</c:v>
                </c:pt>
                <c:pt idx="22191">
                  <c:v>0.153145</c:v>
                </c:pt>
                <c:pt idx="22192">
                  <c:v>0.15201899999999999</c:v>
                </c:pt>
                <c:pt idx="22193">
                  <c:v>0.150922</c:v>
                </c:pt>
                <c:pt idx="22194">
                  <c:v>0.14985399999999999</c:v>
                </c:pt>
                <c:pt idx="22195">
                  <c:v>0.148816</c:v>
                </c:pt>
                <c:pt idx="22196">
                  <c:v>0.14781</c:v>
                </c:pt>
                <c:pt idx="22197">
                  <c:v>0.14683499999999999</c:v>
                </c:pt>
                <c:pt idx="22198">
                  <c:v>0.14589199999999999</c:v>
                </c:pt>
                <c:pt idx="22199">
                  <c:v>0.144982</c:v>
                </c:pt>
                <c:pt idx="22200">
                  <c:v>0.14410300000000001</c:v>
                </c:pt>
                <c:pt idx="22201">
                  <c:v>0.143257</c:v>
                </c:pt>
                <c:pt idx="22202">
                  <c:v>0.14244299999999999</c:v>
                </c:pt>
                <c:pt idx="22203">
                  <c:v>0.14166000000000001</c:v>
                </c:pt>
                <c:pt idx="22204">
                  <c:v>0.14090900000000001</c:v>
                </c:pt>
                <c:pt idx="22205">
                  <c:v>0.14019000000000001</c:v>
                </c:pt>
                <c:pt idx="22206">
                  <c:v>0.13950299999999999</c:v>
                </c:pt>
                <c:pt idx="22207">
                  <c:v>0.138847</c:v>
                </c:pt>
                <c:pt idx="22208">
                  <c:v>0.13822300000000001</c:v>
                </c:pt>
                <c:pt idx="22209">
                  <c:v>0.137629</c:v>
                </c:pt>
                <c:pt idx="22210">
                  <c:v>0.13706499999999999</c:v>
                </c:pt>
                <c:pt idx="22211">
                  <c:v>0.13653199999999999</c:v>
                </c:pt>
                <c:pt idx="22212">
                  <c:v>0.13602900000000001</c:v>
                </c:pt>
                <c:pt idx="22213">
                  <c:v>0.13555500000000001</c:v>
                </c:pt>
                <c:pt idx="22214">
                  <c:v>0.13511200000000001</c:v>
                </c:pt>
                <c:pt idx="22215">
                  <c:v>0.13469999999999999</c:v>
                </c:pt>
                <c:pt idx="22216">
                  <c:v>0.13431799999999999</c:v>
                </c:pt>
                <c:pt idx="22217">
                  <c:v>0.133967</c:v>
                </c:pt>
                <c:pt idx="22218">
                  <c:v>0.13364599999999999</c:v>
                </c:pt>
                <c:pt idx="22219">
                  <c:v>0.133353</c:v>
                </c:pt>
                <c:pt idx="22220">
                  <c:v>0.13308900000000001</c:v>
                </c:pt>
                <c:pt idx="22221">
                  <c:v>0.132853</c:v>
                </c:pt>
                <c:pt idx="22222">
                  <c:v>0.13264300000000001</c:v>
                </c:pt>
                <c:pt idx="22223">
                  <c:v>0.13245999999999999</c:v>
                </c:pt>
                <c:pt idx="22224">
                  <c:v>0.132303</c:v>
                </c:pt>
                <c:pt idx="22225">
                  <c:v>0.13217100000000001</c:v>
                </c:pt>
                <c:pt idx="22226">
                  <c:v>0.13206399999999999</c:v>
                </c:pt>
                <c:pt idx="22227">
                  <c:v>0.13198099999999999</c:v>
                </c:pt>
                <c:pt idx="22228">
                  <c:v>0.13192100000000001</c:v>
                </c:pt>
                <c:pt idx="22229">
                  <c:v>0.131886</c:v>
                </c:pt>
                <c:pt idx="22230">
                  <c:v>0.13187299999999999</c:v>
                </c:pt>
                <c:pt idx="22231">
                  <c:v>0.131882</c:v>
                </c:pt>
                <c:pt idx="22232">
                  <c:v>0.131913</c:v>
                </c:pt>
                <c:pt idx="22233">
                  <c:v>0.131966</c:v>
                </c:pt>
                <c:pt idx="22234">
                  <c:v>0.13203999999999999</c:v>
                </c:pt>
                <c:pt idx="22235">
                  <c:v>0.132134</c:v>
                </c:pt>
                <c:pt idx="22236">
                  <c:v>0.132248</c:v>
                </c:pt>
                <c:pt idx="22237">
                  <c:v>0.13238</c:v>
                </c:pt>
                <c:pt idx="22238">
                  <c:v>0.13253100000000001</c:v>
                </c:pt>
                <c:pt idx="22239">
                  <c:v>0.13269900000000001</c:v>
                </c:pt>
                <c:pt idx="22240">
                  <c:v>0.132883</c:v>
                </c:pt>
                <c:pt idx="22241">
                  <c:v>0.13308300000000001</c:v>
                </c:pt>
                <c:pt idx="22242">
                  <c:v>0.133299</c:v>
                </c:pt>
                <c:pt idx="22243">
                  <c:v>0.13353100000000001</c:v>
                </c:pt>
                <c:pt idx="22244">
                  <c:v>0.13377700000000001</c:v>
                </c:pt>
                <c:pt idx="22245">
                  <c:v>0.13403699999999999</c:v>
                </c:pt>
                <c:pt idx="22246">
                  <c:v>0.13431100000000001</c:v>
                </c:pt>
                <c:pt idx="22247">
                  <c:v>0.134598</c:v>
                </c:pt>
                <c:pt idx="22248">
                  <c:v>0.13489799999999999</c:v>
                </c:pt>
                <c:pt idx="22249">
                  <c:v>0.135211</c:v>
                </c:pt>
                <c:pt idx="22250">
                  <c:v>0.13553799999999999</c:v>
                </c:pt>
                <c:pt idx="22251">
                  <c:v>0.135876</c:v>
                </c:pt>
                <c:pt idx="22252">
                  <c:v>0.13622699999999999</c:v>
                </c:pt>
                <c:pt idx="22253">
                  <c:v>0.13658799999999999</c:v>
                </c:pt>
                <c:pt idx="22254">
                  <c:v>0.136961</c:v>
                </c:pt>
                <c:pt idx="22255">
                  <c:v>0.13734399999999999</c:v>
                </c:pt>
                <c:pt idx="22256">
                  <c:v>0.137738</c:v>
                </c:pt>
                <c:pt idx="22257">
                  <c:v>0.13814199999999999</c:v>
                </c:pt>
                <c:pt idx="22258">
                  <c:v>0.13855500000000001</c:v>
                </c:pt>
                <c:pt idx="22259">
                  <c:v>0.13897899999999999</c:v>
                </c:pt>
                <c:pt idx="22260">
                  <c:v>0.13941300000000001</c:v>
                </c:pt>
                <c:pt idx="22261">
                  <c:v>0.13985500000000001</c:v>
                </c:pt>
                <c:pt idx="22262">
                  <c:v>0.14030599999999999</c:v>
                </c:pt>
                <c:pt idx="22263">
                  <c:v>0.140765</c:v>
                </c:pt>
                <c:pt idx="22264">
                  <c:v>0.14122999999999999</c:v>
                </c:pt>
                <c:pt idx="22265">
                  <c:v>0.14170199999999999</c:v>
                </c:pt>
                <c:pt idx="22266">
                  <c:v>0.142181</c:v>
                </c:pt>
                <c:pt idx="22267">
                  <c:v>0.14266599999999999</c:v>
                </c:pt>
                <c:pt idx="22268">
                  <c:v>0.14315700000000001</c:v>
                </c:pt>
                <c:pt idx="22269">
                  <c:v>0.143654</c:v>
                </c:pt>
                <c:pt idx="22270">
                  <c:v>0.144154</c:v>
                </c:pt>
                <c:pt idx="22271">
                  <c:v>0.14466000000000001</c:v>
                </c:pt>
                <c:pt idx="22272">
                  <c:v>0.14517099999999999</c:v>
                </c:pt>
                <c:pt idx="22273">
                  <c:v>0.14568600000000001</c:v>
                </c:pt>
                <c:pt idx="22274">
                  <c:v>0.146205</c:v>
                </c:pt>
                <c:pt idx="22275">
                  <c:v>0.146727</c:v>
                </c:pt>
                <c:pt idx="22276">
                  <c:v>0.147253</c:v>
                </c:pt>
                <c:pt idx="22277">
                  <c:v>0.147781</c:v>
                </c:pt>
                <c:pt idx="22278">
                  <c:v>0.148311</c:v>
                </c:pt>
                <c:pt idx="22279">
                  <c:v>0.148842</c:v>
                </c:pt>
                <c:pt idx="22280">
                  <c:v>0.14937400000000001</c:v>
                </c:pt>
                <c:pt idx="22281">
                  <c:v>0.14990800000000001</c:v>
                </c:pt>
                <c:pt idx="22282">
                  <c:v>0.150445</c:v>
                </c:pt>
                <c:pt idx="22283">
                  <c:v>0.15098600000000001</c:v>
                </c:pt>
                <c:pt idx="22284">
                  <c:v>0.151528</c:v>
                </c:pt>
                <c:pt idx="22285">
                  <c:v>0.15206800000000001</c:v>
                </c:pt>
                <c:pt idx="22286">
                  <c:v>0.15260699999999999</c:v>
                </c:pt>
                <c:pt idx="22287">
                  <c:v>0.153142</c:v>
                </c:pt>
                <c:pt idx="22288">
                  <c:v>0.15367500000000001</c:v>
                </c:pt>
                <c:pt idx="22289">
                  <c:v>0.15420200000000001</c:v>
                </c:pt>
                <c:pt idx="22290">
                  <c:v>0.154725</c:v>
                </c:pt>
                <c:pt idx="22291">
                  <c:v>0.15524099999999999</c:v>
                </c:pt>
                <c:pt idx="22292">
                  <c:v>0.155751</c:v>
                </c:pt>
                <c:pt idx="22293">
                  <c:v>0.156253</c:v>
                </c:pt>
                <c:pt idx="22294">
                  <c:v>0.156747</c:v>
                </c:pt>
                <c:pt idx="22295">
                  <c:v>0.15723100000000001</c:v>
                </c:pt>
                <c:pt idx="22296">
                  <c:v>0.15770500000000001</c:v>
                </c:pt>
                <c:pt idx="22297">
                  <c:v>0.158168</c:v>
                </c:pt>
                <c:pt idx="22298">
                  <c:v>0.15861700000000001</c:v>
                </c:pt>
                <c:pt idx="22299">
                  <c:v>0.159052</c:v>
                </c:pt>
                <c:pt idx="22300">
                  <c:v>0.159471</c:v>
                </c:pt>
                <c:pt idx="22301">
                  <c:v>0.15987399999999999</c:v>
                </c:pt>
                <c:pt idx="22302">
                  <c:v>0.16025900000000001</c:v>
                </c:pt>
                <c:pt idx="22303">
                  <c:v>0.16062599999999999</c:v>
                </c:pt>
                <c:pt idx="22304">
                  <c:v>0.16097500000000001</c:v>
                </c:pt>
                <c:pt idx="22305">
                  <c:v>0.161304</c:v>
                </c:pt>
                <c:pt idx="22306">
                  <c:v>0.16161200000000001</c:v>
                </c:pt>
                <c:pt idx="22307">
                  <c:v>0.16189700000000001</c:v>
                </c:pt>
                <c:pt idx="22308">
                  <c:v>0.162159</c:v>
                </c:pt>
                <c:pt idx="22309">
                  <c:v>0.16239700000000001</c:v>
                </c:pt>
                <c:pt idx="22310">
                  <c:v>0.162609</c:v>
                </c:pt>
                <c:pt idx="22311">
                  <c:v>0.162795</c:v>
                </c:pt>
                <c:pt idx="22312">
                  <c:v>0.16295299999999999</c:v>
                </c:pt>
                <c:pt idx="22313">
                  <c:v>0.163081</c:v>
                </c:pt>
                <c:pt idx="22314">
                  <c:v>0.16317999999999999</c:v>
                </c:pt>
                <c:pt idx="22315">
                  <c:v>0.163247</c:v>
                </c:pt>
                <c:pt idx="22316">
                  <c:v>0.16328200000000001</c:v>
                </c:pt>
                <c:pt idx="22317">
                  <c:v>0.16328300000000001</c:v>
                </c:pt>
                <c:pt idx="22318">
                  <c:v>0.16325000000000001</c:v>
                </c:pt>
                <c:pt idx="22319">
                  <c:v>0.16318099999999999</c:v>
                </c:pt>
                <c:pt idx="22320">
                  <c:v>0.163077</c:v>
                </c:pt>
                <c:pt idx="22321">
                  <c:v>0.162936</c:v>
                </c:pt>
                <c:pt idx="22322">
                  <c:v>0.16275800000000001</c:v>
                </c:pt>
                <c:pt idx="22323">
                  <c:v>0.16254099999999999</c:v>
                </c:pt>
                <c:pt idx="22324">
                  <c:v>0.16228600000000001</c:v>
                </c:pt>
                <c:pt idx="22325">
                  <c:v>0.16199</c:v>
                </c:pt>
                <c:pt idx="22326">
                  <c:v>0.16165299999999999</c:v>
                </c:pt>
                <c:pt idx="22327">
                  <c:v>0.161275</c:v>
                </c:pt>
                <c:pt idx="22328">
                  <c:v>0.160855</c:v>
                </c:pt>
                <c:pt idx="22329">
                  <c:v>0.16039100000000001</c:v>
                </c:pt>
                <c:pt idx="22330">
                  <c:v>0.159884</c:v>
                </c:pt>
                <c:pt idx="22331">
                  <c:v>0.159332</c:v>
                </c:pt>
                <c:pt idx="22332">
                  <c:v>0.15873599999999999</c:v>
                </c:pt>
                <c:pt idx="22333">
                  <c:v>0.15809599999999999</c:v>
                </c:pt>
                <c:pt idx="22334">
                  <c:v>0.15740899999999999</c:v>
                </c:pt>
                <c:pt idx="22335">
                  <c:v>0.15667600000000001</c:v>
                </c:pt>
                <c:pt idx="22336">
                  <c:v>0.15589600000000001</c:v>
                </c:pt>
                <c:pt idx="22337">
                  <c:v>0.15507000000000001</c:v>
                </c:pt>
                <c:pt idx="22338">
                  <c:v>0.154197</c:v>
                </c:pt>
                <c:pt idx="22339">
                  <c:v>0.153279</c:v>
                </c:pt>
                <c:pt idx="22340">
                  <c:v>0.152314</c:v>
                </c:pt>
                <c:pt idx="22341">
                  <c:v>0.15130399999999999</c:v>
                </c:pt>
                <c:pt idx="22342">
                  <c:v>0.15024899999999999</c:v>
                </c:pt>
                <c:pt idx="22343">
                  <c:v>0.149148</c:v>
                </c:pt>
                <c:pt idx="22344">
                  <c:v>0.14800199999999999</c:v>
                </c:pt>
                <c:pt idx="22345">
                  <c:v>0.146812</c:v>
                </c:pt>
                <c:pt idx="22346">
                  <c:v>0.14557700000000001</c:v>
                </c:pt>
                <c:pt idx="22347">
                  <c:v>0.14429800000000001</c:v>
                </c:pt>
                <c:pt idx="22348">
                  <c:v>0.14297599999999999</c:v>
                </c:pt>
                <c:pt idx="22349">
                  <c:v>0.14161199999999999</c:v>
                </c:pt>
                <c:pt idx="22350">
                  <c:v>0.140206</c:v>
                </c:pt>
                <c:pt idx="22351">
                  <c:v>0.13875999999999999</c:v>
                </c:pt>
                <c:pt idx="22352">
                  <c:v>0.13727400000000001</c:v>
                </c:pt>
                <c:pt idx="22353">
                  <c:v>0.13575200000000001</c:v>
                </c:pt>
                <c:pt idx="22354">
                  <c:v>0.13419300000000001</c:v>
                </c:pt>
                <c:pt idx="22355">
                  <c:v>0.13259899999999999</c:v>
                </c:pt>
                <c:pt idx="22356">
                  <c:v>0.13097</c:v>
                </c:pt>
                <c:pt idx="22357">
                  <c:v>0.12930800000000001</c:v>
                </c:pt>
                <c:pt idx="22358">
                  <c:v>0.127613</c:v>
                </c:pt>
                <c:pt idx="22359">
                  <c:v>0.125889</c:v>
                </c:pt>
                <c:pt idx="22360">
                  <c:v>0.124135</c:v>
                </c:pt>
                <c:pt idx="22361">
                  <c:v>0.12235500000000001</c:v>
                </c:pt>
                <c:pt idx="22362">
                  <c:v>0.12055</c:v>
                </c:pt>
                <c:pt idx="22363">
                  <c:v>0.11872099999999999</c:v>
                </c:pt>
                <c:pt idx="22364">
                  <c:v>0.116871</c:v>
                </c:pt>
                <c:pt idx="22365">
                  <c:v>0.115</c:v>
                </c:pt>
                <c:pt idx="22366">
                  <c:v>0.113111</c:v>
                </c:pt>
                <c:pt idx="22367">
                  <c:v>0.111206</c:v>
                </c:pt>
                <c:pt idx="22368">
                  <c:v>0.109287</c:v>
                </c:pt>
                <c:pt idx="22369">
                  <c:v>0.10735699999999999</c:v>
                </c:pt>
                <c:pt idx="22370">
                  <c:v>0.105419</c:v>
                </c:pt>
                <c:pt idx="22371">
                  <c:v>0.103473</c:v>
                </c:pt>
                <c:pt idx="22372">
                  <c:v>0.101524</c:v>
                </c:pt>
                <c:pt idx="22373">
                  <c:v>9.9572999999999995E-2</c:v>
                </c:pt>
                <c:pt idx="22374">
                  <c:v>9.7623600000000005E-2</c:v>
                </c:pt>
                <c:pt idx="22375">
                  <c:v>9.5678200000000005E-2</c:v>
                </c:pt>
                <c:pt idx="22376">
                  <c:v>9.3739000000000003E-2</c:v>
                </c:pt>
                <c:pt idx="22377">
                  <c:v>9.1808500000000001E-2</c:v>
                </c:pt>
                <c:pt idx="22378">
                  <c:v>8.9888899999999994E-2</c:v>
                </c:pt>
                <c:pt idx="22379">
                  <c:v>8.79828E-2</c:v>
                </c:pt>
                <c:pt idx="22380">
                  <c:v>8.6092699999999994E-2</c:v>
                </c:pt>
                <c:pt idx="22381">
                  <c:v>8.4221099999999993E-2</c:v>
                </c:pt>
                <c:pt idx="22382">
                  <c:v>8.2370700000000005E-2</c:v>
                </c:pt>
                <c:pt idx="22383">
                  <c:v>8.0543900000000002E-2</c:v>
                </c:pt>
                <c:pt idx="22384">
                  <c:v>7.8743400000000005E-2</c:v>
                </c:pt>
                <c:pt idx="22385">
                  <c:v>7.6971700000000004E-2</c:v>
                </c:pt>
                <c:pt idx="22386">
                  <c:v>7.5231400000000004E-2</c:v>
                </c:pt>
                <c:pt idx="22387">
                  <c:v>7.3524999999999993E-2</c:v>
                </c:pt>
                <c:pt idx="22388">
                  <c:v>7.1854699999999994E-2</c:v>
                </c:pt>
                <c:pt idx="22389">
                  <c:v>7.0222999999999994E-2</c:v>
                </c:pt>
                <c:pt idx="22390">
                  <c:v>6.8632200000000004E-2</c:v>
                </c:pt>
                <c:pt idx="22391">
                  <c:v>6.7085000000000006E-2</c:v>
                </c:pt>
                <c:pt idx="22392">
                  <c:v>6.5584100000000006E-2</c:v>
                </c:pt>
                <c:pt idx="22393">
                  <c:v>6.4131599999999997E-2</c:v>
                </c:pt>
                <c:pt idx="22394">
                  <c:v>6.2729099999999996E-2</c:v>
                </c:pt>
                <c:pt idx="22395">
                  <c:v>6.1378500000000003E-2</c:v>
                </c:pt>
                <c:pt idx="22396">
                  <c:v>6.0082299999999998E-2</c:v>
                </c:pt>
                <c:pt idx="22397">
                  <c:v>5.8843100000000002E-2</c:v>
                </c:pt>
                <c:pt idx="22398">
                  <c:v>5.7663199999999998E-2</c:v>
                </c:pt>
                <c:pt idx="22399">
                  <c:v>5.6545100000000001E-2</c:v>
                </c:pt>
                <c:pt idx="22400">
                  <c:v>5.54908E-2</c:v>
                </c:pt>
                <c:pt idx="22401">
                  <c:v>5.4501800000000003E-2</c:v>
                </c:pt>
                <c:pt idx="22402">
                  <c:v>5.3579399999999999E-2</c:v>
                </c:pt>
                <c:pt idx="22403">
                  <c:v>5.27252E-2</c:v>
                </c:pt>
                <c:pt idx="22404">
                  <c:v>5.1941099999999997E-2</c:v>
                </c:pt>
                <c:pt idx="22405">
                  <c:v>5.1229499999999997E-2</c:v>
                </c:pt>
                <c:pt idx="22406">
                  <c:v>5.05928E-2</c:v>
                </c:pt>
                <c:pt idx="22407">
                  <c:v>5.0033399999999999E-2</c:v>
                </c:pt>
                <c:pt idx="22408">
                  <c:v>4.9553100000000003E-2</c:v>
                </c:pt>
                <c:pt idx="22409">
                  <c:v>4.9151800000000002E-2</c:v>
                </c:pt>
                <c:pt idx="22410">
                  <c:v>4.8829200000000003E-2</c:v>
                </c:pt>
                <c:pt idx="22411">
                  <c:v>4.8585799999999998E-2</c:v>
                </c:pt>
                <c:pt idx="22412">
                  <c:v>4.8422199999999999E-2</c:v>
                </c:pt>
                <c:pt idx="22413">
                  <c:v>4.8339100000000003E-2</c:v>
                </c:pt>
                <c:pt idx="22414">
                  <c:v>4.8336900000000002E-2</c:v>
                </c:pt>
                <c:pt idx="22415">
                  <c:v>4.8416500000000001E-2</c:v>
                </c:pt>
                <c:pt idx="22416">
                  <c:v>4.8578099999999999E-2</c:v>
                </c:pt>
                <c:pt idx="22417">
                  <c:v>4.8821700000000003E-2</c:v>
                </c:pt>
                <c:pt idx="22418">
                  <c:v>4.9146799999999997E-2</c:v>
                </c:pt>
                <c:pt idx="22419">
                  <c:v>4.9553300000000002E-2</c:v>
                </c:pt>
                <c:pt idx="22420">
                  <c:v>5.0040899999999999E-2</c:v>
                </c:pt>
                <c:pt idx="22421">
                  <c:v>5.0608899999999998E-2</c:v>
                </c:pt>
                <c:pt idx="22422">
                  <c:v>5.1256700000000002E-2</c:v>
                </c:pt>
                <c:pt idx="22423">
                  <c:v>5.1983099999999997E-2</c:v>
                </c:pt>
                <c:pt idx="22424">
                  <c:v>5.2787199999999999E-2</c:v>
                </c:pt>
                <c:pt idx="22425">
                  <c:v>5.3667899999999998E-2</c:v>
                </c:pt>
                <c:pt idx="22426">
                  <c:v>5.46238E-2</c:v>
                </c:pt>
                <c:pt idx="22427">
                  <c:v>5.56532E-2</c:v>
                </c:pt>
                <c:pt idx="22428">
                  <c:v>5.6754699999999998E-2</c:v>
                </c:pt>
                <c:pt idx="22429">
                  <c:v>5.7927300000000001E-2</c:v>
                </c:pt>
                <c:pt idx="22430">
                  <c:v>5.9169199999999998E-2</c:v>
                </c:pt>
                <c:pt idx="22431">
                  <c:v>6.04786E-2</c:v>
                </c:pt>
                <c:pt idx="22432">
                  <c:v>6.1853499999999999E-2</c:v>
                </c:pt>
                <c:pt idx="22433">
                  <c:v>6.3292200000000007E-2</c:v>
                </c:pt>
                <c:pt idx="22434">
                  <c:v>6.4792600000000006E-2</c:v>
                </c:pt>
                <c:pt idx="22435">
                  <c:v>6.6352099999999997E-2</c:v>
                </c:pt>
                <c:pt idx="22436">
                  <c:v>6.7968000000000001E-2</c:v>
                </c:pt>
                <c:pt idx="22437">
                  <c:v>6.9637400000000002E-2</c:v>
                </c:pt>
                <c:pt idx="22438">
                  <c:v>7.1357299999999999E-2</c:v>
                </c:pt>
                <c:pt idx="22439">
                  <c:v>7.3124800000000004E-2</c:v>
                </c:pt>
                <c:pt idx="22440">
                  <c:v>7.4936600000000006E-2</c:v>
                </c:pt>
                <c:pt idx="22441">
                  <c:v>7.67896E-2</c:v>
                </c:pt>
                <c:pt idx="22442">
                  <c:v>7.8680600000000003E-2</c:v>
                </c:pt>
                <c:pt idx="22443">
                  <c:v>8.0606200000000003E-2</c:v>
                </c:pt>
                <c:pt idx="22444">
                  <c:v>8.2563200000000003E-2</c:v>
                </c:pt>
                <c:pt idx="22445">
                  <c:v>8.4548100000000001E-2</c:v>
                </c:pt>
                <c:pt idx="22446">
                  <c:v>8.6557300000000004E-2</c:v>
                </c:pt>
                <c:pt idx="22447">
                  <c:v>8.8587100000000002E-2</c:v>
                </c:pt>
                <c:pt idx="22448">
                  <c:v>9.0634000000000006E-2</c:v>
                </c:pt>
                <c:pt idx="22449">
                  <c:v>9.2694299999999993E-2</c:v>
                </c:pt>
                <c:pt idx="22450">
                  <c:v>9.4764200000000007E-2</c:v>
                </c:pt>
                <c:pt idx="22451">
                  <c:v>9.6839499999999995E-2</c:v>
                </c:pt>
                <c:pt idx="22452">
                  <c:v>9.8916299999999999E-2</c:v>
                </c:pt>
                <c:pt idx="22453">
                  <c:v>0.10099</c:v>
                </c:pt>
                <c:pt idx="22454">
                  <c:v>0.103057</c:v>
                </c:pt>
                <c:pt idx="22455">
                  <c:v>0.105113</c:v>
                </c:pt>
                <c:pt idx="22456">
                  <c:v>0.107154</c:v>
                </c:pt>
                <c:pt idx="22457">
                  <c:v>0.109176</c:v>
                </c:pt>
                <c:pt idx="22458">
                  <c:v>0.111176</c:v>
                </c:pt>
                <c:pt idx="22459">
                  <c:v>0.113147</c:v>
                </c:pt>
                <c:pt idx="22460">
                  <c:v>0.11508699999999999</c:v>
                </c:pt>
                <c:pt idx="22461">
                  <c:v>0.116991</c:v>
                </c:pt>
                <c:pt idx="22462">
                  <c:v>0.118856</c:v>
                </c:pt>
                <c:pt idx="22463">
                  <c:v>0.12067799999999999</c:v>
                </c:pt>
                <c:pt idx="22464">
                  <c:v>0.12245399999999999</c:v>
                </c:pt>
                <c:pt idx="22465">
                  <c:v>0.124179</c:v>
                </c:pt>
                <c:pt idx="22466">
                  <c:v>0.12585099999999999</c:v>
                </c:pt>
                <c:pt idx="22467">
                  <c:v>0.12746499999999999</c:v>
                </c:pt>
                <c:pt idx="22468">
                  <c:v>0.12901799999999999</c:v>
                </c:pt>
                <c:pt idx="22469">
                  <c:v>0.13050700000000001</c:v>
                </c:pt>
                <c:pt idx="22470">
                  <c:v>0.13192799999999999</c:v>
                </c:pt>
                <c:pt idx="22471">
                  <c:v>0.13327800000000001</c:v>
                </c:pt>
                <c:pt idx="22472">
                  <c:v>0.134552</c:v>
                </c:pt>
                <c:pt idx="22473">
                  <c:v>0.13574900000000001</c:v>
                </c:pt>
                <c:pt idx="22474">
                  <c:v>0.13686400000000001</c:v>
                </c:pt>
                <c:pt idx="22475">
                  <c:v>0.13789599999999999</c:v>
                </c:pt>
                <c:pt idx="22476">
                  <c:v>0.13884199999999999</c:v>
                </c:pt>
                <c:pt idx="22477">
                  <c:v>0.13969899999999999</c:v>
                </c:pt>
                <c:pt idx="22478">
                  <c:v>0.14046600000000001</c:v>
                </c:pt>
                <c:pt idx="22479">
                  <c:v>0.14113999999999999</c:v>
                </c:pt>
                <c:pt idx="22480">
                  <c:v>0.14171900000000001</c:v>
                </c:pt>
                <c:pt idx="22481">
                  <c:v>0.14219999999999999</c:v>
                </c:pt>
                <c:pt idx="22482">
                  <c:v>0.14258100000000001</c:v>
                </c:pt>
                <c:pt idx="22483">
                  <c:v>0.14286099999999999</c:v>
                </c:pt>
                <c:pt idx="22484">
                  <c:v>0.143039</c:v>
                </c:pt>
                <c:pt idx="22485">
                  <c:v>0.14311199999999999</c:v>
                </c:pt>
                <c:pt idx="22486">
                  <c:v>0.14308000000000001</c:v>
                </c:pt>
                <c:pt idx="22487">
                  <c:v>0.14294200000000001</c:v>
                </c:pt>
                <c:pt idx="22488">
                  <c:v>0.14269599999999999</c:v>
                </c:pt>
                <c:pt idx="22489">
                  <c:v>0.142342</c:v>
                </c:pt>
                <c:pt idx="22490">
                  <c:v>0.14187900000000001</c:v>
                </c:pt>
                <c:pt idx="22491">
                  <c:v>0.14130599999999999</c:v>
                </c:pt>
                <c:pt idx="22492">
                  <c:v>0.140625</c:v>
                </c:pt>
                <c:pt idx="22493">
                  <c:v>0.13983400000000001</c:v>
                </c:pt>
                <c:pt idx="22494">
                  <c:v>0.138936</c:v>
                </c:pt>
                <c:pt idx="22495">
                  <c:v>0.13793</c:v>
                </c:pt>
                <c:pt idx="22496">
                  <c:v>0.13681599999999999</c:v>
                </c:pt>
                <c:pt idx="22497">
                  <c:v>0.13559599999999999</c:v>
                </c:pt>
                <c:pt idx="22498">
                  <c:v>0.134271</c:v>
                </c:pt>
                <c:pt idx="22499">
                  <c:v>0.13284199999999999</c:v>
                </c:pt>
                <c:pt idx="22500">
                  <c:v>0.13131100000000001</c:v>
                </c:pt>
                <c:pt idx="22501">
                  <c:v>0.12968199999999999</c:v>
                </c:pt>
                <c:pt idx="22502">
                  <c:v>0.12795400000000001</c:v>
                </c:pt>
                <c:pt idx="22503">
                  <c:v>0.12612999999999999</c:v>
                </c:pt>
                <c:pt idx="22504">
                  <c:v>0.12421</c:v>
                </c:pt>
                <c:pt idx="22505">
                  <c:v>0.122197</c:v>
                </c:pt>
                <c:pt idx="22506">
                  <c:v>0.12009300000000001</c:v>
                </c:pt>
                <c:pt idx="22507">
                  <c:v>0.11790100000000001</c:v>
                </c:pt>
                <c:pt idx="22508">
                  <c:v>0.115622</c:v>
                </c:pt>
                <c:pt idx="22509">
                  <c:v>0.11326</c:v>
                </c:pt>
                <c:pt idx="22510">
                  <c:v>0.110817</c:v>
                </c:pt>
                <c:pt idx="22511">
                  <c:v>0.108296</c:v>
                </c:pt>
                <c:pt idx="22512">
                  <c:v>0.105701</c:v>
                </c:pt>
                <c:pt idx="22513">
                  <c:v>0.103034</c:v>
                </c:pt>
                <c:pt idx="22514">
                  <c:v>0.100299</c:v>
                </c:pt>
                <c:pt idx="22515">
                  <c:v>9.7499000000000002E-2</c:v>
                </c:pt>
                <c:pt idx="22516">
                  <c:v>9.4637700000000005E-2</c:v>
                </c:pt>
                <c:pt idx="22517">
                  <c:v>9.1718999999999995E-2</c:v>
                </c:pt>
                <c:pt idx="22518">
                  <c:v>8.8746900000000004E-2</c:v>
                </c:pt>
                <c:pt idx="22519">
                  <c:v>8.5724599999999998E-2</c:v>
                </c:pt>
                <c:pt idx="22520">
                  <c:v>8.2655599999999996E-2</c:v>
                </c:pt>
                <c:pt idx="22521">
                  <c:v>7.9544000000000004E-2</c:v>
                </c:pt>
                <c:pt idx="22522">
                  <c:v>7.6394299999999998E-2</c:v>
                </c:pt>
                <c:pt idx="22523">
                  <c:v>7.3210999999999998E-2</c:v>
                </c:pt>
                <c:pt idx="22524">
                  <c:v>6.9998699999999997E-2</c:v>
                </c:pt>
                <c:pt idx="22525">
                  <c:v>6.6761899999999999E-2</c:v>
                </c:pt>
                <c:pt idx="22526">
                  <c:v>6.3504699999999997E-2</c:v>
                </c:pt>
                <c:pt idx="22527">
                  <c:v>6.0231199999999999E-2</c:v>
                </c:pt>
                <c:pt idx="22528">
                  <c:v>5.6945599999999999E-2</c:v>
                </c:pt>
                <c:pt idx="22529">
                  <c:v>5.3652400000000003E-2</c:v>
                </c:pt>
                <c:pt idx="22530">
                  <c:v>5.0356400000000003E-2</c:v>
                </c:pt>
                <c:pt idx="22531">
                  <c:v>4.7062300000000001E-2</c:v>
                </c:pt>
                <c:pt idx="22532">
                  <c:v>4.3775099999999997E-2</c:v>
                </c:pt>
                <c:pt idx="22533">
                  <c:v>4.04997E-2</c:v>
                </c:pt>
                <c:pt idx="22534">
                  <c:v>3.7239800000000003E-2</c:v>
                </c:pt>
                <c:pt idx="22535">
                  <c:v>3.3998599999999997E-2</c:v>
                </c:pt>
                <c:pt idx="22536">
                  <c:v>3.0779899999999999E-2</c:v>
                </c:pt>
                <c:pt idx="22537">
                  <c:v>2.7587799999999999E-2</c:v>
                </c:pt>
                <c:pt idx="22538">
                  <c:v>2.4426400000000001E-2</c:v>
                </c:pt>
                <c:pt idx="22539">
                  <c:v>2.12993E-2</c:v>
                </c:pt>
                <c:pt idx="22540">
                  <c:v>1.82106E-2</c:v>
                </c:pt>
                <c:pt idx="22541">
                  <c:v>1.5163899999999999E-2</c:v>
                </c:pt>
                <c:pt idx="22542">
                  <c:v>1.2162900000000001E-2</c:v>
                </c:pt>
                <c:pt idx="22543" formatCode="0.00E+00">
                  <c:v>9.2113400000000002E-3</c:v>
                </c:pt>
                <c:pt idx="22544" formatCode="0.00E+00">
                  <c:v>6.3128799999999999E-3</c:v>
                </c:pt>
                <c:pt idx="22545" formatCode="0.00E+00">
                  <c:v>3.4710299999999999E-3</c:v>
                </c:pt>
                <c:pt idx="22546" formatCode="0.00E+00">
                  <c:v>6.8914099999999999E-4</c:v>
                </c:pt>
                <c:pt idx="22547" formatCode="0.00E+00">
                  <c:v>-2.0296699999999999E-3</c:v>
                </c:pt>
                <c:pt idx="22548" formatCode="0.00E+00">
                  <c:v>-4.6823699999999999E-3</c:v>
                </c:pt>
                <c:pt idx="22549" formatCode="0.00E+00">
                  <c:v>-7.2659700000000001E-3</c:v>
                </c:pt>
                <c:pt idx="22550" formatCode="0.00E+00">
                  <c:v>-9.7775599999999994E-3</c:v>
                </c:pt>
                <c:pt idx="22551">
                  <c:v>-1.2214600000000001E-2</c:v>
                </c:pt>
                <c:pt idx="22552">
                  <c:v>-1.4574500000000001E-2</c:v>
                </c:pt>
                <c:pt idx="22553">
                  <c:v>-1.6854899999999999E-2</c:v>
                </c:pt>
                <c:pt idx="22554">
                  <c:v>-1.9053199999999999E-2</c:v>
                </c:pt>
                <c:pt idx="22555">
                  <c:v>-2.1167100000000001E-2</c:v>
                </c:pt>
                <c:pt idx="22556">
                  <c:v>-2.31945E-2</c:v>
                </c:pt>
                <c:pt idx="22557">
                  <c:v>-2.5133099999999998E-2</c:v>
                </c:pt>
                <c:pt idx="22558">
                  <c:v>-2.6981000000000002E-2</c:v>
                </c:pt>
                <c:pt idx="22559">
                  <c:v>-2.87367E-2</c:v>
                </c:pt>
                <c:pt idx="22560">
                  <c:v>-3.0398700000000001E-2</c:v>
                </c:pt>
                <c:pt idx="22561">
                  <c:v>-3.1965800000000003E-2</c:v>
                </c:pt>
                <c:pt idx="22562">
                  <c:v>-3.3436800000000003E-2</c:v>
                </c:pt>
                <c:pt idx="22563">
                  <c:v>-3.4810899999999999E-2</c:v>
                </c:pt>
                <c:pt idx="22564">
                  <c:v>-3.6087099999999997E-2</c:v>
                </c:pt>
                <c:pt idx="22565">
                  <c:v>-3.7265E-2</c:v>
                </c:pt>
                <c:pt idx="22566">
                  <c:v>-3.8344200000000002E-2</c:v>
                </c:pt>
                <c:pt idx="22567">
                  <c:v>-3.9324199999999997E-2</c:v>
                </c:pt>
                <c:pt idx="22568">
                  <c:v>-4.0205100000000001E-2</c:v>
                </c:pt>
                <c:pt idx="22569">
                  <c:v>-4.0986700000000001E-2</c:v>
                </c:pt>
                <c:pt idx="22570">
                  <c:v>-4.1669100000000001E-2</c:v>
                </c:pt>
                <c:pt idx="22571">
                  <c:v>-4.2252699999999997E-2</c:v>
                </c:pt>
                <c:pt idx="22572">
                  <c:v>-4.2737600000000001E-2</c:v>
                </c:pt>
                <c:pt idx="22573">
                  <c:v>-4.31244E-2</c:v>
                </c:pt>
                <c:pt idx="22574">
                  <c:v>-4.3413800000000002E-2</c:v>
                </c:pt>
                <c:pt idx="22575">
                  <c:v>-4.3606800000000001E-2</c:v>
                </c:pt>
                <c:pt idx="22576">
                  <c:v>-4.3704300000000001E-2</c:v>
                </c:pt>
                <c:pt idx="22577">
                  <c:v>-4.3707599999999999E-2</c:v>
                </c:pt>
                <c:pt idx="22578">
                  <c:v>-4.36181E-2</c:v>
                </c:pt>
                <c:pt idx="22579">
                  <c:v>-4.3437499999999997E-2</c:v>
                </c:pt>
                <c:pt idx="22580">
                  <c:v>-4.3167200000000003E-2</c:v>
                </c:pt>
                <c:pt idx="22581">
                  <c:v>-4.2809E-2</c:v>
                </c:pt>
                <c:pt idx="22582">
                  <c:v>-4.2364699999999998E-2</c:v>
                </c:pt>
                <c:pt idx="22583">
                  <c:v>-4.1836199999999997E-2</c:v>
                </c:pt>
                <c:pt idx="22584">
                  <c:v>-4.1225600000000001E-2</c:v>
                </c:pt>
                <c:pt idx="22585">
                  <c:v>-4.0535099999999998E-2</c:v>
                </c:pt>
                <c:pt idx="22586">
                  <c:v>-3.9767200000000003E-2</c:v>
                </c:pt>
                <c:pt idx="22587">
                  <c:v>-3.8924100000000003E-2</c:v>
                </c:pt>
                <c:pt idx="22588">
                  <c:v>-3.8008199999999999E-2</c:v>
                </c:pt>
                <c:pt idx="22589">
                  <c:v>-3.7021900000000003E-2</c:v>
                </c:pt>
                <c:pt idx="22590">
                  <c:v>-3.5968E-2</c:v>
                </c:pt>
                <c:pt idx="22591">
                  <c:v>-3.4849199999999997E-2</c:v>
                </c:pt>
                <c:pt idx="22592">
                  <c:v>-3.3668099999999999E-2</c:v>
                </c:pt>
                <c:pt idx="22593">
                  <c:v>-3.2427299999999999E-2</c:v>
                </c:pt>
                <c:pt idx="22594">
                  <c:v>-3.1129799999999999E-2</c:v>
                </c:pt>
                <c:pt idx="22595">
                  <c:v>-2.97784E-2</c:v>
                </c:pt>
                <c:pt idx="22596">
                  <c:v>-2.8376200000000001E-2</c:v>
                </c:pt>
                <c:pt idx="22597">
                  <c:v>-2.69263E-2</c:v>
                </c:pt>
                <c:pt idx="22598">
                  <c:v>-2.5431599999999999E-2</c:v>
                </c:pt>
                <c:pt idx="22599">
                  <c:v>-2.3895300000000001E-2</c:v>
                </c:pt>
                <c:pt idx="22600">
                  <c:v>-2.2320699999999999E-2</c:v>
                </c:pt>
                <c:pt idx="22601">
                  <c:v>-2.0711E-2</c:v>
                </c:pt>
                <c:pt idx="22602">
                  <c:v>-1.9069099999999999E-2</c:v>
                </c:pt>
                <c:pt idx="22603">
                  <c:v>-1.7398E-2</c:v>
                </c:pt>
                <c:pt idx="22604">
                  <c:v>-1.5700800000000001E-2</c:v>
                </c:pt>
                <c:pt idx="22605">
                  <c:v>-1.3980599999999999E-2</c:v>
                </c:pt>
                <c:pt idx="22606">
                  <c:v>-1.2240600000000001E-2</c:v>
                </c:pt>
                <c:pt idx="22607">
                  <c:v>-1.04838E-2</c:v>
                </c:pt>
                <c:pt idx="22608" formatCode="0.00E+00">
                  <c:v>-8.7134499999999993E-3</c:v>
                </c:pt>
                <c:pt idx="22609" formatCode="0.00E+00">
                  <c:v>-6.9323700000000002E-3</c:v>
                </c:pt>
                <c:pt idx="22610" formatCode="0.00E+00">
                  <c:v>-5.1434799999999998E-3</c:v>
                </c:pt>
                <c:pt idx="22611" formatCode="0.00E+00">
                  <c:v>-3.34965E-3</c:v>
                </c:pt>
                <c:pt idx="22612" formatCode="0.00E+00">
                  <c:v>-1.55378E-3</c:v>
                </c:pt>
                <c:pt idx="22613" formatCode="0.00E+00">
                  <c:v>2.41148E-4</c:v>
                </c:pt>
                <c:pt idx="22614" formatCode="0.00E+00">
                  <c:v>2.0321800000000002E-3</c:v>
                </c:pt>
                <c:pt idx="22615" formatCode="0.00E+00">
                  <c:v>3.8165500000000002E-3</c:v>
                </c:pt>
                <c:pt idx="22616" formatCode="0.00E+00">
                  <c:v>5.5915799999999996E-3</c:v>
                </c:pt>
                <c:pt idx="22617" formatCode="0.00E+00">
                  <c:v>7.3546699999999998E-3</c:v>
                </c:pt>
                <c:pt idx="22618" formatCode="0.00E+00">
                  <c:v>9.1034400000000008E-3</c:v>
                </c:pt>
                <c:pt idx="22619">
                  <c:v>1.0835600000000001E-2</c:v>
                </c:pt>
                <c:pt idx="22620">
                  <c:v>1.25486E-2</c:v>
                </c:pt>
                <c:pt idx="22621">
                  <c:v>1.42399E-2</c:v>
                </c:pt>
                <c:pt idx="22622">
                  <c:v>1.5907299999999999E-2</c:v>
                </c:pt>
                <c:pt idx="22623">
                  <c:v>1.7548999999999999E-2</c:v>
                </c:pt>
                <c:pt idx="22624">
                  <c:v>1.9162999999999999E-2</c:v>
                </c:pt>
                <c:pt idx="22625">
                  <c:v>2.0747499999999999E-2</c:v>
                </c:pt>
                <c:pt idx="22626">
                  <c:v>2.23006E-2</c:v>
                </c:pt>
                <c:pt idx="22627">
                  <c:v>2.3820600000000001E-2</c:v>
                </c:pt>
                <c:pt idx="22628">
                  <c:v>2.5305899999999999E-2</c:v>
                </c:pt>
                <c:pt idx="22629">
                  <c:v>2.6755000000000001E-2</c:v>
                </c:pt>
                <c:pt idx="22630">
                  <c:v>2.8166299999999998E-2</c:v>
                </c:pt>
                <c:pt idx="22631">
                  <c:v>2.9538200000000001E-2</c:v>
                </c:pt>
                <c:pt idx="22632">
                  <c:v>3.0869299999999999E-2</c:v>
                </c:pt>
                <c:pt idx="22633">
                  <c:v>3.2158399999999997E-2</c:v>
                </c:pt>
                <c:pt idx="22634">
                  <c:v>3.34046E-2</c:v>
                </c:pt>
                <c:pt idx="22635">
                  <c:v>3.46068E-2</c:v>
                </c:pt>
                <c:pt idx="22636">
                  <c:v>3.5764400000000002E-2</c:v>
                </c:pt>
                <c:pt idx="22637">
                  <c:v>3.6876699999999998E-2</c:v>
                </c:pt>
                <c:pt idx="22638">
                  <c:v>3.7943200000000003E-2</c:v>
                </c:pt>
                <c:pt idx="22639">
                  <c:v>3.8963499999999998E-2</c:v>
                </c:pt>
                <c:pt idx="22640">
                  <c:v>3.9937199999999999E-2</c:v>
                </c:pt>
                <c:pt idx="22641">
                  <c:v>4.0864299999999999E-2</c:v>
                </c:pt>
                <c:pt idx="22642">
                  <c:v>4.1744799999999999E-2</c:v>
                </c:pt>
                <c:pt idx="22643">
                  <c:v>4.2578699999999997E-2</c:v>
                </c:pt>
                <c:pt idx="22644">
                  <c:v>4.3366000000000002E-2</c:v>
                </c:pt>
                <c:pt idx="22645">
                  <c:v>4.41065E-2</c:v>
                </c:pt>
                <c:pt idx="22646">
                  <c:v>4.48005E-2</c:v>
                </c:pt>
                <c:pt idx="22647">
                  <c:v>4.54484E-2</c:v>
                </c:pt>
                <c:pt idx="22648">
                  <c:v>4.60507E-2</c:v>
                </c:pt>
                <c:pt idx="22649">
                  <c:v>4.66081E-2</c:v>
                </c:pt>
                <c:pt idx="22650">
                  <c:v>4.7121299999999998E-2</c:v>
                </c:pt>
                <c:pt idx="22651">
                  <c:v>4.7591000000000001E-2</c:v>
                </c:pt>
                <c:pt idx="22652">
                  <c:v>4.8017700000000003E-2</c:v>
                </c:pt>
                <c:pt idx="22653">
                  <c:v>4.8402500000000001E-2</c:v>
                </c:pt>
                <c:pt idx="22654">
                  <c:v>4.8746299999999999E-2</c:v>
                </c:pt>
                <c:pt idx="22655">
                  <c:v>4.9050099999999999E-2</c:v>
                </c:pt>
                <c:pt idx="22656">
                  <c:v>4.9315299999999999E-2</c:v>
                </c:pt>
                <c:pt idx="22657">
                  <c:v>4.9542799999999998E-2</c:v>
                </c:pt>
                <c:pt idx="22658">
                  <c:v>4.9733899999999998E-2</c:v>
                </c:pt>
                <c:pt idx="22659">
                  <c:v>4.9889900000000001E-2</c:v>
                </c:pt>
                <c:pt idx="22660">
                  <c:v>5.0012099999999997E-2</c:v>
                </c:pt>
                <c:pt idx="22661">
                  <c:v>5.0101899999999998E-2</c:v>
                </c:pt>
                <c:pt idx="22662">
                  <c:v>5.0160499999999997E-2</c:v>
                </c:pt>
                <c:pt idx="22663">
                  <c:v>5.0189299999999999E-2</c:v>
                </c:pt>
                <c:pt idx="22664">
                  <c:v>5.0189900000000003E-2</c:v>
                </c:pt>
                <c:pt idx="22665">
                  <c:v>5.0163699999999999E-2</c:v>
                </c:pt>
                <c:pt idx="22666">
                  <c:v>5.0112400000000001E-2</c:v>
                </c:pt>
                <c:pt idx="22667">
                  <c:v>5.0037400000000003E-2</c:v>
                </c:pt>
                <c:pt idx="22668">
                  <c:v>4.99403E-2</c:v>
                </c:pt>
                <c:pt idx="22669">
                  <c:v>4.9822900000000003E-2</c:v>
                </c:pt>
                <c:pt idx="22670">
                  <c:v>4.96867E-2</c:v>
                </c:pt>
                <c:pt idx="22671">
                  <c:v>4.9533399999999998E-2</c:v>
                </c:pt>
                <c:pt idx="22672">
                  <c:v>4.9364699999999997E-2</c:v>
                </c:pt>
                <c:pt idx="22673">
                  <c:v>4.9182099999999999E-2</c:v>
                </c:pt>
                <c:pt idx="22674">
                  <c:v>4.8987500000000003E-2</c:v>
                </c:pt>
                <c:pt idx="22675">
                  <c:v>4.8782399999999997E-2</c:v>
                </c:pt>
                <c:pt idx="22676">
                  <c:v>4.8568199999999999E-2</c:v>
                </c:pt>
                <c:pt idx="22677">
                  <c:v>4.8346600000000003E-2</c:v>
                </c:pt>
                <c:pt idx="22678">
                  <c:v>4.8119000000000002E-2</c:v>
                </c:pt>
                <c:pt idx="22679">
                  <c:v>4.7887100000000002E-2</c:v>
                </c:pt>
                <c:pt idx="22680">
                  <c:v>4.7652399999999998E-2</c:v>
                </c:pt>
                <c:pt idx="22681">
                  <c:v>4.7416399999999997E-2</c:v>
                </c:pt>
                <c:pt idx="22682">
                  <c:v>4.7180399999999997E-2</c:v>
                </c:pt>
                <c:pt idx="22683">
                  <c:v>4.6946099999999998E-2</c:v>
                </c:pt>
                <c:pt idx="22684">
                  <c:v>4.6714600000000002E-2</c:v>
                </c:pt>
                <c:pt idx="22685">
                  <c:v>4.6487399999999998E-2</c:v>
                </c:pt>
                <c:pt idx="22686">
                  <c:v>4.6265599999999997E-2</c:v>
                </c:pt>
                <c:pt idx="22687">
                  <c:v>4.6050399999999998E-2</c:v>
                </c:pt>
                <c:pt idx="22688">
                  <c:v>4.5843099999999998E-2</c:v>
                </c:pt>
                <c:pt idx="22689">
                  <c:v>4.56446E-2</c:v>
                </c:pt>
                <c:pt idx="22690">
                  <c:v>4.54559E-2</c:v>
                </c:pt>
                <c:pt idx="22691">
                  <c:v>4.52778E-2</c:v>
                </c:pt>
                <c:pt idx="22692">
                  <c:v>4.5111400000000003E-2</c:v>
                </c:pt>
                <c:pt idx="22693">
                  <c:v>4.4957299999999999E-2</c:v>
                </c:pt>
                <c:pt idx="22694">
                  <c:v>4.48162E-2</c:v>
                </c:pt>
                <c:pt idx="22695">
                  <c:v>4.4688899999999997E-2</c:v>
                </c:pt>
                <c:pt idx="22696">
                  <c:v>4.45756E-2</c:v>
                </c:pt>
                <c:pt idx="22697">
                  <c:v>4.4477099999999999E-2</c:v>
                </c:pt>
                <c:pt idx="22698">
                  <c:v>4.43934E-2</c:v>
                </c:pt>
                <c:pt idx="22699">
                  <c:v>4.4325000000000003E-2</c:v>
                </c:pt>
                <c:pt idx="22700">
                  <c:v>4.4272100000000002E-2</c:v>
                </c:pt>
                <c:pt idx="22701">
                  <c:v>4.4234900000000001E-2</c:v>
                </c:pt>
                <c:pt idx="22702">
                  <c:v>4.4213299999999997E-2</c:v>
                </c:pt>
                <c:pt idx="22703">
                  <c:v>4.4207099999999999E-2</c:v>
                </c:pt>
                <c:pt idx="22704">
                  <c:v>4.42163E-2</c:v>
                </c:pt>
                <c:pt idx="22705">
                  <c:v>4.4240799999999997E-2</c:v>
                </c:pt>
                <c:pt idx="22706">
                  <c:v>4.4280100000000003E-2</c:v>
                </c:pt>
                <c:pt idx="22707">
                  <c:v>4.4333900000000002E-2</c:v>
                </c:pt>
                <c:pt idx="22708">
                  <c:v>4.4401599999999999E-2</c:v>
                </c:pt>
                <c:pt idx="22709">
                  <c:v>4.4482899999999999E-2</c:v>
                </c:pt>
                <c:pt idx="22710">
                  <c:v>4.4576999999999999E-2</c:v>
                </c:pt>
                <c:pt idx="22711">
                  <c:v>4.4683199999999999E-2</c:v>
                </c:pt>
                <c:pt idx="22712">
                  <c:v>4.4800800000000002E-2</c:v>
                </c:pt>
                <c:pt idx="22713">
                  <c:v>4.4928799999999998E-2</c:v>
                </c:pt>
                <c:pt idx="22714">
                  <c:v>4.5066200000000001E-2</c:v>
                </c:pt>
                <c:pt idx="22715">
                  <c:v>4.5212099999999998E-2</c:v>
                </c:pt>
                <c:pt idx="22716">
                  <c:v>4.5365299999999997E-2</c:v>
                </c:pt>
                <c:pt idx="22717">
                  <c:v>4.5524799999999997E-2</c:v>
                </c:pt>
                <c:pt idx="22718">
                  <c:v>4.5689300000000002E-2</c:v>
                </c:pt>
                <c:pt idx="22719">
                  <c:v>4.5857599999999998E-2</c:v>
                </c:pt>
                <c:pt idx="22720">
                  <c:v>4.6028399999999997E-2</c:v>
                </c:pt>
                <c:pt idx="22721">
                  <c:v>4.6200100000000001E-2</c:v>
                </c:pt>
                <c:pt idx="22722">
                  <c:v>4.63714E-2</c:v>
                </c:pt>
                <c:pt idx="22723">
                  <c:v>4.65408E-2</c:v>
                </c:pt>
                <c:pt idx="22724">
                  <c:v>4.6706600000000001E-2</c:v>
                </c:pt>
                <c:pt idx="22725">
                  <c:v>4.6867300000000001E-2</c:v>
                </c:pt>
                <c:pt idx="22726">
                  <c:v>4.7021300000000002E-2</c:v>
                </c:pt>
                <c:pt idx="22727">
                  <c:v>4.7167000000000001E-2</c:v>
                </c:pt>
                <c:pt idx="22728">
                  <c:v>4.7302499999999997E-2</c:v>
                </c:pt>
                <c:pt idx="22729">
                  <c:v>4.7426200000000002E-2</c:v>
                </c:pt>
                <c:pt idx="22730">
                  <c:v>4.7536299999999997E-2</c:v>
                </c:pt>
                <c:pt idx="22731">
                  <c:v>4.7631100000000003E-2</c:v>
                </c:pt>
                <c:pt idx="22732">
                  <c:v>4.77087E-2</c:v>
                </c:pt>
                <c:pt idx="22733">
                  <c:v>4.7767400000000002E-2</c:v>
                </c:pt>
                <c:pt idx="22734">
                  <c:v>4.7805399999999998E-2</c:v>
                </c:pt>
                <c:pt idx="22735">
                  <c:v>4.7820799999999997E-2</c:v>
                </c:pt>
                <c:pt idx="22736">
                  <c:v>4.7812E-2</c:v>
                </c:pt>
                <c:pt idx="22737">
                  <c:v>4.7776899999999997E-2</c:v>
                </c:pt>
                <c:pt idx="22738">
                  <c:v>4.7713999999999999E-2</c:v>
                </c:pt>
                <c:pt idx="22739">
                  <c:v>4.7621299999999998E-2</c:v>
                </c:pt>
                <c:pt idx="22740">
                  <c:v>4.7497200000000003E-2</c:v>
                </c:pt>
                <c:pt idx="22741">
                  <c:v>4.7339899999999997E-2</c:v>
                </c:pt>
                <c:pt idx="22742">
                  <c:v>4.7147700000000001E-2</c:v>
                </c:pt>
                <c:pt idx="22743">
                  <c:v>4.6919000000000002E-2</c:v>
                </c:pt>
                <c:pt idx="22744">
                  <c:v>4.6651900000000003E-2</c:v>
                </c:pt>
                <c:pt idx="22745">
                  <c:v>4.6344900000000001E-2</c:v>
                </c:pt>
                <c:pt idx="22746">
                  <c:v>4.5996299999999997E-2</c:v>
                </c:pt>
                <c:pt idx="22747">
                  <c:v>4.5604499999999999E-2</c:v>
                </c:pt>
                <c:pt idx="22748">
                  <c:v>4.5168199999999999E-2</c:v>
                </c:pt>
                <c:pt idx="22749">
                  <c:v>4.4685799999999998E-2</c:v>
                </c:pt>
                <c:pt idx="22750">
                  <c:v>4.4156000000000001E-2</c:v>
                </c:pt>
                <c:pt idx="22751">
                  <c:v>4.3577499999999998E-2</c:v>
                </c:pt>
                <c:pt idx="22752">
                  <c:v>4.29492E-2</c:v>
                </c:pt>
                <c:pt idx="22753">
                  <c:v>4.2269899999999999E-2</c:v>
                </c:pt>
                <c:pt idx="22754">
                  <c:v>4.1538499999999999E-2</c:v>
                </c:pt>
                <c:pt idx="22755">
                  <c:v>4.0753999999999999E-2</c:v>
                </c:pt>
                <c:pt idx="22756">
                  <c:v>3.9915699999999998E-2</c:v>
                </c:pt>
                <c:pt idx="22757">
                  <c:v>3.9022599999999998E-2</c:v>
                </c:pt>
                <c:pt idx="22758">
                  <c:v>3.8073999999999997E-2</c:v>
                </c:pt>
                <c:pt idx="22759">
                  <c:v>3.7069400000000002E-2</c:v>
                </c:pt>
                <c:pt idx="22760">
                  <c:v>3.6008199999999997E-2</c:v>
                </c:pt>
                <c:pt idx="22761">
                  <c:v>3.48901E-2</c:v>
                </c:pt>
                <c:pt idx="22762">
                  <c:v>3.37147E-2</c:v>
                </c:pt>
                <c:pt idx="22763">
                  <c:v>3.2481799999999998E-2</c:v>
                </c:pt>
                <c:pt idx="22764">
                  <c:v>3.1191300000000002E-2</c:v>
                </c:pt>
                <c:pt idx="22765">
                  <c:v>2.98432E-2</c:v>
                </c:pt>
                <c:pt idx="22766">
                  <c:v>2.84376E-2</c:v>
                </c:pt>
                <c:pt idx="22767">
                  <c:v>2.6974700000000001E-2</c:v>
                </c:pt>
                <c:pt idx="22768">
                  <c:v>2.5454899999999999E-2</c:v>
                </c:pt>
                <c:pt idx="22769">
                  <c:v>2.3878699999999999E-2</c:v>
                </c:pt>
                <c:pt idx="22770">
                  <c:v>2.2246499999999999E-2</c:v>
                </c:pt>
                <c:pt idx="22771">
                  <c:v>2.0559000000000001E-2</c:v>
                </c:pt>
                <c:pt idx="22772">
                  <c:v>1.88171E-2</c:v>
                </c:pt>
                <c:pt idx="22773">
                  <c:v>1.7021700000000001E-2</c:v>
                </c:pt>
                <c:pt idx="22774">
                  <c:v>1.5173600000000001E-2</c:v>
                </c:pt>
                <c:pt idx="22775">
                  <c:v>1.32742E-2</c:v>
                </c:pt>
              </c:numCache>
            </c:numRef>
          </c:yVal>
          <c:smooth val="1"/>
          <c:extLst>
            <c:ext xmlns:c16="http://schemas.microsoft.com/office/drawing/2014/chart" uri="{C3380CC4-5D6E-409C-BE32-E72D297353CC}">
              <c16:uniqueId val="{00000000-21BB-4709-BFAF-8274E323F996}"/>
            </c:ext>
          </c:extLst>
        </c:ser>
        <c:dLbls>
          <c:showLegendKey val="0"/>
          <c:showVal val="0"/>
          <c:showCatName val="0"/>
          <c:showSerName val="0"/>
          <c:showPercent val="0"/>
          <c:showBubbleSize val="0"/>
        </c:dLbls>
        <c:axId val="479863936"/>
        <c:axId val="479865856"/>
      </c:scatterChart>
      <c:scatterChart>
        <c:scatterStyle val="smoothMarker"/>
        <c:varyColors val="0"/>
        <c:ser>
          <c:idx val="0"/>
          <c:order val="1"/>
          <c:tx>
            <c:v>Traffic1 - static</c:v>
          </c:tx>
          <c:spPr>
            <a:ln w="19050">
              <a:solidFill>
                <a:schemeClr val="accent2"/>
              </a:solidFill>
            </a:ln>
          </c:spPr>
          <c:marker>
            <c:symbol val="none"/>
          </c:marker>
          <c:xVal>
            <c:numRef>
              <c:f>plot_traffic!$J$5:$J$144087</c:f>
              <c:numCache>
                <c:formatCode>General</c:formatCode>
                <c:ptCount val="144083"/>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c:v>1000</c:v>
                </c:pt>
                <c:pt idx="2001">
                  <c:v>1000.5</c:v>
                </c:pt>
                <c:pt idx="2002">
                  <c:v>1001</c:v>
                </c:pt>
                <c:pt idx="2003">
                  <c:v>1001.5</c:v>
                </c:pt>
                <c:pt idx="2004">
                  <c:v>1002</c:v>
                </c:pt>
                <c:pt idx="2005">
                  <c:v>1002.5</c:v>
                </c:pt>
                <c:pt idx="2006">
                  <c:v>1003</c:v>
                </c:pt>
                <c:pt idx="2007">
                  <c:v>1003.5</c:v>
                </c:pt>
                <c:pt idx="2008">
                  <c:v>1004</c:v>
                </c:pt>
                <c:pt idx="2009">
                  <c:v>1004.5</c:v>
                </c:pt>
                <c:pt idx="2010">
                  <c:v>1005</c:v>
                </c:pt>
                <c:pt idx="2011">
                  <c:v>1005.5</c:v>
                </c:pt>
                <c:pt idx="2012">
                  <c:v>1006</c:v>
                </c:pt>
                <c:pt idx="2013">
                  <c:v>1006.5</c:v>
                </c:pt>
                <c:pt idx="2014">
                  <c:v>1007</c:v>
                </c:pt>
                <c:pt idx="2015">
                  <c:v>1007.5</c:v>
                </c:pt>
                <c:pt idx="2016">
                  <c:v>1008</c:v>
                </c:pt>
                <c:pt idx="2017">
                  <c:v>1008.5</c:v>
                </c:pt>
                <c:pt idx="2018">
                  <c:v>1009</c:v>
                </c:pt>
                <c:pt idx="2019">
                  <c:v>1009.5</c:v>
                </c:pt>
                <c:pt idx="2020">
                  <c:v>1010</c:v>
                </c:pt>
                <c:pt idx="2021">
                  <c:v>1010.5</c:v>
                </c:pt>
                <c:pt idx="2022">
                  <c:v>1011</c:v>
                </c:pt>
                <c:pt idx="2023">
                  <c:v>1011.5</c:v>
                </c:pt>
                <c:pt idx="2024">
                  <c:v>1012</c:v>
                </c:pt>
                <c:pt idx="2025">
                  <c:v>1012.5</c:v>
                </c:pt>
                <c:pt idx="2026">
                  <c:v>1013</c:v>
                </c:pt>
                <c:pt idx="2027">
                  <c:v>1013.5</c:v>
                </c:pt>
                <c:pt idx="2028">
                  <c:v>1014</c:v>
                </c:pt>
                <c:pt idx="2029">
                  <c:v>1014.5</c:v>
                </c:pt>
                <c:pt idx="2030">
                  <c:v>1015</c:v>
                </c:pt>
                <c:pt idx="2031">
                  <c:v>1015.5</c:v>
                </c:pt>
                <c:pt idx="2032">
                  <c:v>1016</c:v>
                </c:pt>
                <c:pt idx="2033">
                  <c:v>1016.5</c:v>
                </c:pt>
                <c:pt idx="2034">
                  <c:v>1017</c:v>
                </c:pt>
                <c:pt idx="2035">
                  <c:v>1017.5</c:v>
                </c:pt>
                <c:pt idx="2036">
                  <c:v>1018</c:v>
                </c:pt>
                <c:pt idx="2037">
                  <c:v>1018.5</c:v>
                </c:pt>
                <c:pt idx="2038">
                  <c:v>1019</c:v>
                </c:pt>
                <c:pt idx="2039">
                  <c:v>1019.5</c:v>
                </c:pt>
                <c:pt idx="2040">
                  <c:v>1020</c:v>
                </c:pt>
                <c:pt idx="2041">
                  <c:v>1020.5</c:v>
                </c:pt>
                <c:pt idx="2042">
                  <c:v>1021</c:v>
                </c:pt>
                <c:pt idx="2043">
                  <c:v>1021.5</c:v>
                </c:pt>
                <c:pt idx="2044">
                  <c:v>1022</c:v>
                </c:pt>
                <c:pt idx="2045">
                  <c:v>1022.5</c:v>
                </c:pt>
                <c:pt idx="2046">
                  <c:v>1023</c:v>
                </c:pt>
                <c:pt idx="2047">
                  <c:v>1023.5</c:v>
                </c:pt>
                <c:pt idx="2048">
                  <c:v>1024</c:v>
                </c:pt>
                <c:pt idx="2049">
                  <c:v>1024.5</c:v>
                </c:pt>
                <c:pt idx="2050">
                  <c:v>1025</c:v>
                </c:pt>
                <c:pt idx="2051">
                  <c:v>1025.5</c:v>
                </c:pt>
                <c:pt idx="2052">
                  <c:v>1026</c:v>
                </c:pt>
                <c:pt idx="2053">
                  <c:v>1026.5</c:v>
                </c:pt>
                <c:pt idx="2054">
                  <c:v>1027</c:v>
                </c:pt>
                <c:pt idx="2055">
                  <c:v>1027.5</c:v>
                </c:pt>
                <c:pt idx="2056">
                  <c:v>1028</c:v>
                </c:pt>
                <c:pt idx="2057">
                  <c:v>1028.5</c:v>
                </c:pt>
                <c:pt idx="2058">
                  <c:v>1029</c:v>
                </c:pt>
                <c:pt idx="2059">
                  <c:v>1029.5</c:v>
                </c:pt>
                <c:pt idx="2060">
                  <c:v>1030</c:v>
                </c:pt>
                <c:pt idx="2061">
                  <c:v>1030.5</c:v>
                </c:pt>
                <c:pt idx="2062">
                  <c:v>1031</c:v>
                </c:pt>
                <c:pt idx="2063">
                  <c:v>1031.5</c:v>
                </c:pt>
                <c:pt idx="2064">
                  <c:v>1032</c:v>
                </c:pt>
                <c:pt idx="2065">
                  <c:v>1032.5</c:v>
                </c:pt>
                <c:pt idx="2066">
                  <c:v>1033</c:v>
                </c:pt>
                <c:pt idx="2067">
                  <c:v>1033.5</c:v>
                </c:pt>
                <c:pt idx="2068">
                  <c:v>1034</c:v>
                </c:pt>
                <c:pt idx="2069">
                  <c:v>1034.5</c:v>
                </c:pt>
                <c:pt idx="2070">
                  <c:v>1035</c:v>
                </c:pt>
                <c:pt idx="2071">
                  <c:v>1035.5</c:v>
                </c:pt>
                <c:pt idx="2072">
                  <c:v>1036</c:v>
                </c:pt>
                <c:pt idx="2073">
                  <c:v>1036.5</c:v>
                </c:pt>
                <c:pt idx="2074">
                  <c:v>1037</c:v>
                </c:pt>
                <c:pt idx="2075">
                  <c:v>1037.5</c:v>
                </c:pt>
                <c:pt idx="2076">
                  <c:v>1038</c:v>
                </c:pt>
                <c:pt idx="2077">
                  <c:v>1038.5</c:v>
                </c:pt>
                <c:pt idx="2078">
                  <c:v>1039</c:v>
                </c:pt>
                <c:pt idx="2079">
                  <c:v>1039.5</c:v>
                </c:pt>
                <c:pt idx="2080">
                  <c:v>1040</c:v>
                </c:pt>
                <c:pt idx="2081">
                  <c:v>1040.5</c:v>
                </c:pt>
                <c:pt idx="2082">
                  <c:v>1041</c:v>
                </c:pt>
                <c:pt idx="2083">
                  <c:v>1041.5</c:v>
                </c:pt>
                <c:pt idx="2084">
                  <c:v>1042</c:v>
                </c:pt>
                <c:pt idx="2085">
                  <c:v>1042.5</c:v>
                </c:pt>
                <c:pt idx="2086">
                  <c:v>1043</c:v>
                </c:pt>
                <c:pt idx="2087">
                  <c:v>1043.5</c:v>
                </c:pt>
                <c:pt idx="2088">
                  <c:v>1044</c:v>
                </c:pt>
                <c:pt idx="2089">
                  <c:v>1044.5</c:v>
                </c:pt>
                <c:pt idx="2090">
                  <c:v>1045</c:v>
                </c:pt>
                <c:pt idx="2091">
                  <c:v>1045.5</c:v>
                </c:pt>
                <c:pt idx="2092">
                  <c:v>1046</c:v>
                </c:pt>
                <c:pt idx="2093">
                  <c:v>1046.5</c:v>
                </c:pt>
                <c:pt idx="2094">
                  <c:v>1047</c:v>
                </c:pt>
                <c:pt idx="2095">
                  <c:v>1047.5</c:v>
                </c:pt>
                <c:pt idx="2096">
                  <c:v>1048</c:v>
                </c:pt>
                <c:pt idx="2097">
                  <c:v>1048.5</c:v>
                </c:pt>
                <c:pt idx="2098">
                  <c:v>1049</c:v>
                </c:pt>
                <c:pt idx="2099">
                  <c:v>1049.5</c:v>
                </c:pt>
                <c:pt idx="2100">
                  <c:v>1050</c:v>
                </c:pt>
                <c:pt idx="2101">
                  <c:v>1050.5</c:v>
                </c:pt>
                <c:pt idx="2102">
                  <c:v>1051</c:v>
                </c:pt>
                <c:pt idx="2103">
                  <c:v>1051.5</c:v>
                </c:pt>
                <c:pt idx="2104">
                  <c:v>1052</c:v>
                </c:pt>
                <c:pt idx="2105">
                  <c:v>1052.5</c:v>
                </c:pt>
                <c:pt idx="2106">
                  <c:v>1053</c:v>
                </c:pt>
                <c:pt idx="2107">
                  <c:v>1053.5</c:v>
                </c:pt>
                <c:pt idx="2108">
                  <c:v>1054</c:v>
                </c:pt>
                <c:pt idx="2109">
                  <c:v>1054.5</c:v>
                </c:pt>
                <c:pt idx="2110">
                  <c:v>1055</c:v>
                </c:pt>
                <c:pt idx="2111">
                  <c:v>1055.5</c:v>
                </c:pt>
                <c:pt idx="2112">
                  <c:v>1056</c:v>
                </c:pt>
                <c:pt idx="2113">
                  <c:v>1056.5</c:v>
                </c:pt>
                <c:pt idx="2114">
                  <c:v>1057</c:v>
                </c:pt>
                <c:pt idx="2115">
                  <c:v>1057.5</c:v>
                </c:pt>
                <c:pt idx="2116">
                  <c:v>1058</c:v>
                </c:pt>
                <c:pt idx="2117">
                  <c:v>1058.5</c:v>
                </c:pt>
                <c:pt idx="2118">
                  <c:v>1059</c:v>
                </c:pt>
                <c:pt idx="2119">
                  <c:v>1059.5</c:v>
                </c:pt>
                <c:pt idx="2120">
                  <c:v>1060</c:v>
                </c:pt>
                <c:pt idx="2121">
                  <c:v>1060.5</c:v>
                </c:pt>
                <c:pt idx="2122">
                  <c:v>1061</c:v>
                </c:pt>
                <c:pt idx="2123">
                  <c:v>1061.5</c:v>
                </c:pt>
                <c:pt idx="2124">
                  <c:v>1062</c:v>
                </c:pt>
                <c:pt idx="2125">
                  <c:v>1062.5</c:v>
                </c:pt>
                <c:pt idx="2126">
                  <c:v>1063</c:v>
                </c:pt>
                <c:pt idx="2127">
                  <c:v>1063.5</c:v>
                </c:pt>
                <c:pt idx="2128">
                  <c:v>1064</c:v>
                </c:pt>
                <c:pt idx="2129">
                  <c:v>1064.5</c:v>
                </c:pt>
                <c:pt idx="2130">
                  <c:v>1065</c:v>
                </c:pt>
                <c:pt idx="2131">
                  <c:v>1065.5</c:v>
                </c:pt>
                <c:pt idx="2132">
                  <c:v>1066</c:v>
                </c:pt>
                <c:pt idx="2133">
                  <c:v>1066.5</c:v>
                </c:pt>
                <c:pt idx="2134">
                  <c:v>1067</c:v>
                </c:pt>
                <c:pt idx="2135">
                  <c:v>1067.5</c:v>
                </c:pt>
                <c:pt idx="2136">
                  <c:v>1068</c:v>
                </c:pt>
                <c:pt idx="2137">
                  <c:v>1068.5</c:v>
                </c:pt>
                <c:pt idx="2138">
                  <c:v>1069</c:v>
                </c:pt>
                <c:pt idx="2139">
                  <c:v>1069.5</c:v>
                </c:pt>
                <c:pt idx="2140">
                  <c:v>1070</c:v>
                </c:pt>
                <c:pt idx="2141">
                  <c:v>1070.5</c:v>
                </c:pt>
                <c:pt idx="2142">
                  <c:v>1071</c:v>
                </c:pt>
                <c:pt idx="2143">
                  <c:v>1071.5</c:v>
                </c:pt>
                <c:pt idx="2144">
                  <c:v>1072</c:v>
                </c:pt>
                <c:pt idx="2145">
                  <c:v>1072.5</c:v>
                </c:pt>
                <c:pt idx="2146">
                  <c:v>1073</c:v>
                </c:pt>
                <c:pt idx="2147">
                  <c:v>1073.5</c:v>
                </c:pt>
                <c:pt idx="2148">
                  <c:v>1074</c:v>
                </c:pt>
                <c:pt idx="2149">
                  <c:v>1074.5</c:v>
                </c:pt>
                <c:pt idx="2150">
                  <c:v>1075</c:v>
                </c:pt>
                <c:pt idx="2151">
                  <c:v>1075.5</c:v>
                </c:pt>
                <c:pt idx="2152">
                  <c:v>1076</c:v>
                </c:pt>
                <c:pt idx="2153">
                  <c:v>1076.5</c:v>
                </c:pt>
                <c:pt idx="2154">
                  <c:v>1077</c:v>
                </c:pt>
                <c:pt idx="2155">
                  <c:v>1077.5</c:v>
                </c:pt>
                <c:pt idx="2156">
                  <c:v>1078</c:v>
                </c:pt>
                <c:pt idx="2157">
                  <c:v>1078.5</c:v>
                </c:pt>
                <c:pt idx="2158">
                  <c:v>1079</c:v>
                </c:pt>
                <c:pt idx="2159">
                  <c:v>1079.5</c:v>
                </c:pt>
                <c:pt idx="2160">
                  <c:v>1080</c:v>
                </c:pt>
                <c:pt idx="2161">
                  <c:v>1080.5</c:v>
                </c:pt>
                <c:pt idx="2162">
                  <c:v>1081</c:v>
                </c:pt>
                <c:pt idx="2163">
                  <c:v>1081.5</c:v>
                </c:pt>
                <c:pt idx="2164">
                  <c:v>1082</c:v>
                </c:pt>
                <c:pt idx="2165">
                  <c:v>1082.5</c:v>
                </c:pt>
                <c:pt idx="2166">
                  <c:v>1083</c:v>
                </c:pt>
                <c:pt idx="2167">
                  <c:v>1083.5</c:v>
                </c:pt>
                <c:pt idx="2168">
                  <c:v>1084</c:v>
                </c:pt>
                <c:pt idx="2169">
                  <c:v>1084.5</c:v>
                </c:pt>
                <c:pt idx="2170">
                  <c:v>1085</c:v>
                </c:pt>
                <c:pt idx="2171">
                  <c:v>1085.5</c:v>
                </c:pt>
                <c:pt idx="2172">
                  <c:v>1086</c:v>
                </c:pt>
                <c:pt idx="2173">
                  <c:v>1086.5</c:v>
                </c:pt>
                <c:pt idx="2174">
                  <c:v>1087</c:v>
                </c:pt>
                <c:pt idx="2175">
                  <c:v>1087.5</c:v>
                </c:pt>
                <c:pt idx="2176">
                  <c:v>1088</c:v>
                </c:pt>
                <c:pt idx="2177">
                  <c:v>1088.5</c:v>
                </c:pt>
                <c:pt idx="2178">
                  <c:v>1089</c:v>
                </c:pt>
                <c:pt idx="2179">
                  <c:v>1089.5</c:v>
                </c:pt>
                <c:pt idx="2180">
                  <c:v>1090</c:v>
                </c:pt>
                <c:pt idx="2181">
                  <c:v>1090.5</c:v>
                </c:pt>
                <c:pt idx="2182">
                  <c:v>1091</c:v>
                </c:pt>
                <c:pt idx="2183">
                  <c:v>1091.5</c:v>
                </c:pt>
                <c:pt idx="2184">
                  <c:v>1092</c:v>
                </c:pt>
                <c:pt idx="2185">
                  <c:v>1092.5</c:v>
                </c:pt>
                <c:pt idx="2186">
                  <c:v>1093</c:v>
                </c:pt>
                <c:pt idx="2187">
                  <c:v>1093.5</c:v>
                </c:pt>
                <c:pt idx="2188">
                  <c:v>1094</c:v>
                </c:pt>
                <c:pt idx="2189">
                  <c:v>1094.5</c:v>
                </c:pt>
                <c:pt idx="2190">
                  <c:v>1095</c:v>
                </c:pt>
                <c:pt idx="2191">
                  <c:v>1095.5</c:v>
                </c:pt>
                <c:pt idx="2192">
                  <c:v>1096</c:v>
                </c:pt>
                <c:pt idx="2193">
                  <c:v>1096.5</c:v>
                </c:pt>
                <c:pt idx="2194">
                  <c:v>1097</c:v>
                </c:pt>
                <c:pt idx="2195">
                  <c:v>1097.5</c:v>
                </c:pt>
                <c:pt idx="2196">
                  <c:v>1098</c:v>
                </c:pt>
                <c:pt idx="2197">
                  <c:v>1098.5</c:v>
                </c:pt>
                <c:pt idx="2198">
                  <c:v>1099</c:v>
                </c:pt>
                <c:pt idx="2199">
                  <c:v>1099.5</c:v>
                </c:pt>
                <c:pt idx="2200">
                  <c:v>1100</c:v>
                </c:pt>
                <c:pt idx="2201">
                  <c:v>1100.5</c:v>
                </c:pt>
                <c:pt idx="2202">
                  <c:v>1101</c:v>
                </c:pt>
                <c:pt idx="2203">
                  <c:v>1101.5</c:v>
                </c:pt>
                <c:pt idx="2204">
                  <c:v>1102</c:v>
                </c:pt>
                <c:pt idx="2205">
                  <c:v>1102.5</c:v>
                </c:pt>
                <c:pt idx="2206">
                  <c:v>1103</c:v>
                </c:pt>
                <c:pt idx="2207">
                  <c:v>1103.5</c:v>
                </c:pt>
                <c:pt idx="2208">
                  <c:v>1104</c:v>
                </c:pt>
                <c:pt idx="2209">
                  <c:v>1104.5</c:v>
                </c:pt>
                <c:pt idx="2210">
                  <c:v>1105</c:v>
                </c:pt>
                <c:pt idx="2211">
                  <c:v>1105.5</c:v>
                </c:pt>
                <c:pt idx="2212">
                  <c:v>1106</c:v>
                </c:pt>
                <c:pt idx="2213">
                  <c:v>1106.5</c:v>
                </c:pt>
                <c:pt idx="2214">
                  <c:v>1107</c:v>
                </c:pt>
                <c:pt idx="2215">
                  <c:v>1107.5</c:v>
                </c:pt>
                <c:pt idx="2216">
                  <c:v>1108</c:v>
                </c:pt>
                <c:pt idx="2217">
                  <c:v>1108.5</c:v>
                </c:pt>
                <c:pt idx="2218">
                  <c:v>1109</c:v>
                </c:pt>
                <c:pt idx="2219">
                  <c:v>1109.5</c:v>
                </c:pt>
                <c:pt idx="2220">
                  <c:v>1110</c:v>
                </c:pt>
                <c:pt idx="2221">
                  <c:v>1110.5</c:v>
                </c:pt>
                <c:pt idx="2222">
                  <c:v>1111</c:v>
                </c:pt>
                <c:pt idx="2223">
                  <c:v>1111.5</c:v>
                </c:pt>
                <c:pt idx="2224">
                  <c:v>1112</c:v>
                </c:pt>
                <c:pt idx="2225">
                  <c:v>1112.5</c:v>
                </c:pt>
                <c:pt idx="2226">
                  <c:v>1113</c:v>
                </c:pt>
                <c:pt idx="2227">
                  <c:v>1113.5</c:v>
                </c:pt>
                <c:pt idx="2228">
                  <c:v>1114</c:v>
                </c:pt>
                <c:pt idx="2229">
                  <c:v>1114.5</c:v>
                </c:pt>
                <c:pt idx="2230">
                  <c:v>1115</c:v>
                </c:pt>
                <c:pt idx="2231">
                  <c:v>1115.5</c:v>
                </c:pt>
                <c:pt idx="2232">
                  <c:v>1116</c:v>
                </c:pt>
                <c:pt idx="2233">
                  <c:v>1116.5</c:v>
                </c:pt>
                <c:pt idx="2234">
                  <c:v>1117</c:v>
                </c:pt>
                <c:pt idx="2235">
                  <c:v>1117.5</c:v>
                </c:pt>
                <c:pt idx="2236">
                  <c:v>1118</c:v>
                </c:pt>
                <c:pt idx="2237">
                  <c:v>1118.5</c:v>
                </c:pt>
                <c:pt idx="2238">
                  <c:v>1119</c:v>
                </c:pt>
                <c:pt idx="2239">
                  <c:v>1119.5</c:v>
                </c:pt>
                <c:pt idx="2240">
                  <c:v>1120</c:v>
                </c:pt>
                <c:pt idx="2241">
                  <c:v>1120.5</c:v>
                </c:pt>
                <c:pt idx="2242">
                  <c:v>1121</c:v>
                </c:pt>
                <c:pt idx="2243">
                  <c:v>1121.5</c:v>
                </c:pt>
                <c:pt idx="2244">
                  <c:v>1122</c:v>
                </c:pt>
                <c:pt idx="2245">
                  <c:v>1122.5</c:v>
                </c:pt>
                <c:pt idx="2246">
                  <c:v>1123</c:v>
                </c:pt>
                <c:pt idx="2247">
                  <c:v>1123.5</c:v>
                </c:pt>
                <c:pt idx="2248">
                  <c:v>1124</c:v>
                </c:pt>
                <c:pt idx="2249">
                  <c:v>1124.5</c:v>
                </c:pt>
                <c:pt idx="2250">
                  <c:v>1125</c:v>
                </c:pt>
                <c:pt idx="2251">
                  <c:v>1125.5</c:v>
                </c:pt>
                <c:pt idx="2252">
                  <c:v>1126</c:v>
                </c:pt>
                <c:pt idx="2253">
                  <c:v>1126.5</c:v>
                </c:pt>
                <c:pt idx="2254">
                  <c:v>1127</c:v>
                </c:pt>
                <c:pt idx="2255">
                  <c:v>1127.5</c:v>
                </c:pt>
                <c:pt idx="2256">
                  <c:v>1128</c:v>
                </c:pt>
                <c:pt idx="2257">
                  <c:v>1128.5</c:v>
                </c:pt>
                <c:pt idx="2258">
                  <c:v>1129</c:v>
                </c:pt>
                <c:pt idx="2259">
                  <c:v>1129.5</c:v>
                </c:pt>
                <c:pt idx="2260">
                  <c:v>1130</c:v>
                </c:pt>
                <c:pt idx="2261">
                  <c:v>1130.5</c:v>
                </c:pt>
                <c:pt idx="2262">
                  <c:v>1131</c:v>
                </c:pt>
                <c:pt idx="2263">
                  <c:v>1131.5</c:v>
                </c:pt>
                <c:pt idx="2264">
                  <c:v>1132</c:v>
                </c:pt>
                <c:pt idx="2265">
                  <c:v>1132.5</c:v>
                </c:pt>
                <c:pt idx="2266">
                  <c:v>1133</c:v>
                </c:pt>
                <c:pt idx="2267">
                  <c:v>1133.5</c:v>
                </c:pt>
                <c:pt idx="2268">
                  <c:v>1134</c:v>
                </c:pt>
                <c:pt idx="2269">
                  <c:v>1134.5</c:v>
                </c:pt>
                <c:pt idx="2270">
                  <c:v>1135</c:v>
                </c:pt>
                <c:pt idx="2271">
                  <c:v>1135.5</c:v>
                </c:pt>
                <c:pt idx="2272">
                  <c:v>1136</c:v>
                </c:pt>
                <c:pt idx="2273">
                  <c:v>1136.5</c:v>
                </c:pt>
                <c:pt idx="2274">
                  <c:v>1137</c:v>
                </c:pt>
                <c:pt idx="2275">
                  <c:v>1137.5</c:v>
                </c:pt>
                <c:pt idx="2276">
                  <c:v>1138</c:v>
                </c:pt>
                <c:pt idx="2277">
                  <c:v>1138.5</c:v>
                </c:pt>
                <c:pt idx="2278">
                  <c:v>1139</c:v>
                </c:pt>
                <c:pt idx="2279">
                  <c:v>1139.5</c:v>
                </c:pt>
                <c:pt idx="2280">
                  <c:v>1140</c:v>
                </c:pt>
                <c:pt idx="2281">
                  <c:v>1140.5</c:v>
                </c:pt>
                <c:pt idx="2282">
                  <c:v>1141</c:v>
                </c:pt>
                <c:pt idx="2283">
                  <c:v>1141.5</c:v>
                </c:pt>
                <c:pt idx="2284">
                  <c:v>1142</c:v>
                </c:pt>
                <c:pt idx="2285">
                  <c:v>1142.5</c:v>
                </c:pt>
                <c:pt idx="2286">
                  <c:v>1143</c:v>
                </c:pt>
                <c:pt idx="2287">
                  <c:v>1143.5</c:v>
                </c:pt>
                <c:pt idx="2288">
                  <c:v>1144</c:v>
                </c:pt>
                <c:pt idx="2289">
                  <c:v>1144.5</c:v>
                </c:pt>
                <c:pt idx="2290">
                  <c:v>1145</c:v>
                </c:pt>
                <c:pt idx="2291">
                  <c:v>1145.5</c:v>
                </c:pt>
                <c:pt idx="2292">
                  <c:v>1146</c:v>
                </c:pt>
                <c:pt idx="2293">
                  <c:v>1146.5</c:v>
                </c:pt>
                <c:pt idx="2294">
                  <c:v>1147</c:v>
                </c:pt>
                <c:pt idx="2295">
                  <c:v>1147.5</c:v>
                </c:pt>
                <c:pt idx="2296">
                  <c:v>1148</c:v>
                </c:pt>
                <c:pt idx="2297">
                  <c:v>1148.5</c:v>
                </c:pt>
                <c:pt idx="2298">
                  <c:v>1149</c:v>
                </c:pt>
                <c:pt idx="2299">
                  <c:v>1149.5</c:v>
                </c:pt>
                <c:pt idx="2300">
                  <c:v>1150</c:v>
                </c:pt>
                <c:pt idx="2301">
                  <c:v>1150.5</c:v>
                </c:pt>
                <c:pt idx="2302">
                  <c:v>1151</c:v>
                </c:pt>
                <c:pt idx="2303">
                  <c:v>1151.5</c:v>
                </c:pt>
                <c:pt idx="2304">
                  <c:v>1152</c:v>
                </c:pt>
                <c:pt idx="2305">
                  <c:v>1152.5</c:v>
                </c:pt>
                <c:pt idx="2306">
                  <c:v>1153</c:v>
                </c:pt>
                <c:pt idx="2307">
                  <c:v>1153.5</c:v>
                </c:pt>
                <c:pt idx="2308">
                  <c:v>1154</c:v>
                </c:pt>
                <c:pt idx="2309">
                  <c:v>1154.5</c:v>
                </c:pt>
                <c:pt idx="2310">
                  <c:v>1155</c:v>
                </c:pt>
                <c:pt idx="2311">
                  <c:v>1155.5</c:v>
                </c:pt>
                <c:pt idx="2312">
                  <c:v>1156</c:v>
                </c:pt>
                <c:pt idx="2313">
                  <c:v>1156.5</c:v>
                </c:pt>
                <c:pt idx="2314">
                  <c:v>1157</c:v>
                </c:pt>
                <c:pt idx="2315">
                  <c:v>1157.5</c:v>
                </c:pt>
                <c:pt idx="2316">
                  <c:v>1158</c:v>
                </c:pt>
                <c:pt idx="2317">
                  <c:v>1158.5</c:v>
                </c:pt>
                <c:pt idx="2318">
                  <c:v>1159</c:v>
                </c:pt>
                <c:pt idx="2319">
                  <c:v>1159.5</c:v>
                </c:pt>
                <c:pt idx="2320">
                  <c:v>1160</c:v>
                </c:pt>
                <c:pt idx="2321">
                  <c:v>1160.5</c:v>
                </c:pt>
                <c:pt idx="2322">
                  <c:v>1161</c:v>
                </c:pt>
                <c:pt idx="2323">
                  <c:v>1161.5</c:v>
                </c:pt>
                <c:pt idx="2324">
                  <c:v>1162</c:v>
                </c:pt>
                <c:pt idx="2325">
                  <c:v>1162.5</c:v>
                </c:pt>
                <c:pt idx="2326">
                  <c:v>1163</c:v>
                </c:pt>
                <c:pt idx="2327">
                  <c:v>1163.5</c:v>
                </c:pt>
                <c:pt idx="2328">
                  <c:v>1164</c:v>
                </c:pt>
                <c:pt idx="2329">
                  <c:v>1164.5</c:v>
                </c:pt>
                <c:pt idx="2330">
                  <c:v>1165</c:v>
                </c:pt>
                <c:pt idx="2331">
                  <c:v>1165.5</c:v>
                </c:pt>
                <c:pt idx="2332">
                  <c:v>1166</c:v>
                </c:pt>
                <c:pt idx="2333">
                  <c:v>1166.5</c:v>
                </c:pt>
                <c:pt idx="2334">
                  <c:v>1167</c:v>
                </c:pt>
                <c:pt idx="2335">
                  <c:v>1167.5</c:v>
                </c:pt>
                <c:pt idx="2336">
                  <c:v>1168</c:v>
                </c:pt>
                <c:pt idx="2337">
                  <c:v>1168.5</c:v>
                </c:pt>
                <c:pt idx="2338">
                  <c:v>1169</c:v>
                </c:pt>
                <c:pt idx="2339">
                  <c:v>1169.5</c:v>
                </c:pt>
                <c:pt idx="2340">
                  <c:v>1170</c:v>
                </c:pt>
                <c:pt idx="2341">
                  <c:v>1170.5</c:v>
                </c:pt>
                <c:pt idx="2342">
                  <c:v>1171</c:v>
                </c:pt>
                <c:pt idx="2343">
                  <c:v>1171.5</c:v>
                </c:pt>
                <c:pt idx="2344">
                  <c:v>1172</c:v>
                </c:pt>
                <c:pt idx="2345">
                  <c:v>1172.5</c:v>
                </c:pt>
                <c:pt idx="2346">
                  <c:v>1173</c:v>
                </c:pt>
                <c:pt idx="2347">
                  <c:v>1173.5</c:v>
                </c:pt>
                <c:pt idx="2348">
                  <c:v>1174</c:v>
                </c:pt>
                <c:pt idx="2349">
                  <c:v>1174.5</c:v>
                </c:pt>
                <c:pt idx="2350">
                  <c:v>1175</c:v>
                </c:pt>
                <c:pt idx="2351">
                  <c:v>1175.5</c:v>
                </c:pt>
                <c:pt idx="2352">
                  <c:v>1176</c:v>
                </c:pt>
                <c:pt idx="2353">
                  <c:v>1176.5</c:v>
                </c:pt>
                <c:pt idx="2354">
                  <c:v>1177</c:v>
                </c:pt>
                <c:pt idx="2355">
                  <c:v>1177.5</c:v>
                </c:pt>
                <c:pt idx="2356">
                  <c:v>1178</c:v>
                </c:pt>
                <c:pt idx="2357">
                  <c:v>1178.5</c:v>
                </c:pt>
                <c:pt idx="2358">
                  <c:v>1179</c:v>
                </c:pt>
                <c:pt idx="2359">
                  <c:v>1179.5</c:v>
                </c:pt>
                <c:pt idx="2360">
                  <c:v>1180</c:v>
                </c:pt>
                <c:pt idx="2361">
                  <c:v>1180.5</c:v>
                </c:pt>
                <c:pt idx="2362">
                  <c:v>1181</c:v>
                </c:pt>
                <c:pt idx="2363">
                  <c:v>1181.5</c:v>
                </c:pt>
                <c:pt idx="2364">
                  <c:v>1182</c:v>
                </c:pt>
                <c:pt idx="2365">
                  <c:v>1182.5</c:v>
                </c:pt>
                <c:pt idx="2366">
                  <c:v>1183</c:v>
                </c:pt>
                <c:pt idx="2367">
                  <c:v>1183.5</c:v>
                </c:pt>
                <c:pt idx="2368">
                  <c:v>1184</c:v>
                </c:pt>
                <c:pt idx="2369">
                  <c:v>1184.5</c:v>
                </c:pt>
                <c:pt idx="2370">
                  <c:v>1185</c:v>
                </c:pt>
                <c:pt idx="2371">
                  <c:v>1185.5</c:v>
                </c:pt>
                <c:pt idx="2372">
                  <c:v>1186</c:v>
                </c:pt>
                <c:pt idx="2373">
                  <c:v>1186.5</c:v>
                </c:pt>
                <c:pt idx="2374">
                  <c:v>1187</c:v>
                </c:pt>
                <c:pt idx="2375">
                  <c:v>1187.5</c:v>
                </c:pt>
                <c:pt idx="2376">
                  <c:v>1188</c:v>
                </c:pt>
                <c:pt idx="2377">
                  <c:v>1188.5</c:v>
                </c:pt>
                <c:pt idx="2378">
                  <c:v>1189</c:v>
                </c:pt>
                <c:pt idx="2379">
                  <c:v>1189.5</c:v>
                </c:pt>
                <c:pt idx="2380">
                  <c:v>1190</c:v>
                </c:pt>
                <c:pt idx="2381">
                  <c:v>1190.5</c:v>
                </c:pt>
                <c:pt idx="2382">
                  <c:v>1191</c:v>
                </c:pt>
                <c:pt idx="2383">
                  <c:v>1191.5</c:v>
                </c:pt>
                <c:pt idx="2384">
                  <c:v>1192</c:v>
                </c:pt>
                <c:pt idx="2385">
                  <c:v>1192.5</c:v>
                </c:pt>
                <c:pt idx="2386">
                  <c:v>1193</c:v>
                </c:pt>
                <c:pt idx="2387">
                  <c:v>1193.5</c:v>
                </c:pt>
                <c:pt idx="2388">
                  <c:v>1194</c:v>
                </c:pt>
                <c:pt idx="2389">
                  <c:v>1194.5</c:v>
                </c:pt>
                <c:pt idx="2390">
                  <c:v>1195</c:v>
                </c:pt>
                <c:pt idx="2391">
                  <c:v>1195.5</c:v>
                </c:pt>
                <c:pt idx="2392">
                  <c:v>1196</c:v>
                </c:pt>
                <c:pt idx="2393">
                  <c:v>1196.5</c:v>
                </c:pt>
                <c:pt idx="2394">
                  <c:v>1197</c:v>
                </c:pt>
                <c:pt idx="2395">
                  <c:v>1197.5</c:v>
                </c:pt>
                <c:pt idx="2396">
                  <c:v>1198</c:v>
                </c:pt>
                <c:pt idx="2397">
                  <c:v>1198.5</c:v>
                </c:pt>
                <c:pt idx="2398">
                  <c:v>1199</c:v>
                </c:pt>
                <c:pt idx="2399">
                  <c:v>1199.5</c:v>
                </c:pt>
                <c:pt idx="2400">
                  <c:v>1200</c:v>
                </c:pt>
                <c:pt idx="2401">
                  <c:v>1200.5</c:v>
                </c:pt>
                <c:pt idx="2402">
                  <c:v>1201</c:v>
                </c:pt>
                <c:pt idx="2403">
                  <c:v>1201.5</c:v>
                </c:pt>
                <c:pt idx="2404">
                  <c:v>1202</c:v>
                </c:pt>
                <c:pt idx="2405">
                  <c:v>1202.5</c:v>
                </c:pt>
                <c:pt idx="2406">
                  <c:v>1203</c:v>
                </c:pt>
                <c:pt idx="2407">
                  <c:v>1203.5</c:v>
                </c:pt>
                <c:pt idx="2408">
                  <c:v>1204</c:v>
                </c:pt>
                <c:pt idx="2409">
                  <c:v>1204.5</c:v>
                </c:pt>
                <c:pt idx="2410">
                  <c:v>1205</c:v>
                </c:pt>
                <c:pt idx="2411">
                  <c:v>1205.5</c:v>
                </c:pt>
                <c:pt idx="2412">
                  <c:v>1206</c:v>
                </c:pt>
                <c:pt idx="2413">
                  <c:v>1206.5</c:v>
                </c:pt>
                <c:pt idx="2414">
                  <c:v>1207</c:v>
                </c:pt>
                <c:pt idx="2415">
                  <c:v>1207.5</c:v>
                </c:pt>
                <c:pt idx="2416">
                  <c:v>1208</c:v>
                </c:pt>
                <c:pt idx="2417">
                  <c:v>1208.5</c:v>
                </c:pt>
                <c:pt idx="2418">
                  <c:v>1209</c:v>
                </c:pt>
                <c:pt idx="2419">
                  <c:v>1209.5</c:v>
                </c:pt>
                <c:pt idx="2420">
                  <c:v>1210</c:v>
                </c:pt>
                <c:pt idx="2421">
                  <c:v>1210.5</c:v>
                </c:pt>
                <c:pt idx="2422">
                  <c:v>1211</c:v>
                </c:pt>
                <c:pt idx="2423">
                  <c:v>1211.5</c:v>
                </c:pt>
                <c:pt idx="2424">
                  <c:v>1212</c:v>
                </c:pt>
                <c:pt idx="2425">
                  <c:v>1212.5</c:v>
                </c:pt>
                <c:pt idx="2426">
                  <c:v>1213</c:v>
                </c:pt>
                <c:pt idx="2427">
                  <c:v>1213.5</c:v>
                </c:pt>
                <c:pt idx="2428">
                  <c:v>1214</c:v>
                </c:pt>
                <c:pt idx="2429">
                  <c:v>1214.5</c:v>
                </c:pt>
                <c:pt idx="2430">
                  <c:v>1215</c:v>
                </c:pt>
                <c:pt idx="2431">
                  <c:v>1215.5</c:v>
                </c:pt>
                <c:pt idx="2432">
                  <c:v>1216</c:v>
                </c:pt>
                <c:pt idx="2433">
                  <c:v>1216.5</c:v>
                </c:pt>
                <c:pt idx="2434">
                  <c:v>1217</c:v>
                </c:pt>
                <c:pt idx="2435">
                  <c:v>1217.5</c:v>
                </c:pt>
                <c:pt idx="2436">
                  <c:v>1218</c:v>
                </c:pt>
                <c:pt idx="2437">
                  <c:v>1218.5</c:v>
                </c:pt>
                <c:pt idx="2438">
                  <c:v>1219</c:v>
                </c:pt>
                <c:pt idx="2439">
                  <c:v>1219.5</c:v>
                </c:pt>
                <c:pt idx="2440">
                  <c:v>1220</c:v>
                </c:pt>
                <c:pt idx="2441">
                  <c:v>1220.5</c:v>
                </c:pt>
                <c:pt idx="2442">
                  <c:v>1221</c:v>
                </c:pt>
                <c:pt idx="2443">
                  <c:v>1221.5</c:v>
                </c:pt>
                <c:pt idx="2444">
                  <c:v>1222</c:v>
                </c:pt>
                <c:pt idx="2445">
                  <c:v>1222.5</c:v>
                </c:pt>
                <c:pt idx="2446">
                  <c:v>1223</c:v>
                </c:pt>
                <c:pt idx="2447">
                  <c:v>1223.5</c:v>
                </c:pt>
                <c:pt idx="2448">
                  <c:v>1224</c:v>
                </c:pt>
                <c:pt idx="2449">
                  <c:v>1224.5</c:v>
                </c:pt>
                <c:pt idx="2450">
                  <c:v>1225</c:v>
                </c:pt>
                <c:pt idx="2451">
                  <c:v>1225.5</c:v>
                </c:pt>
                <c:pt idx="2452">
                  <c:v>1226</c:v>
                </c:pt>
                <c:pt idx="2453">
                  <c:v>1226.5</c:v>
                </c:pt>
                <c:pt idx="2454">
                  <c:v>1227</c:v>
                </c:pt>
                <c:pt idx="2455">
                  <c:v>1227.5</c:v>
                </c:pt>
                <c:pt idx="2456">
                  <c:v>1228</c:v>
                </c:pt>
                <c:pt idx="2457">
                  <c:v>1228.5</c:v>
                </c:pt>
                <c:pt idx="2458">
                  <c:v>1229</c:v>
                </c:pt>
                <c:pt idx="2459">
                  <c:v>1229.5</c:v>
                </c:pt>
                <c:pt idx="2460">
                  <c:v>1230</c:v>
                </c:pt>
                <c:pt idx="2461">
                  <c:v>1230.5</c:v>
                </c:pt>
                <c:pt idx="2462">
                  <c:v>1231</c:v>
                </c:pt>
                <c:pt idx="2463">
                  <c:v>1231.5</c:v>
                </c:pt>
                <c:pt idx="2464">
                  <c:v>1232</c:v>
                </c:pt>
                <c:pt idx="2465">
                  <c:v>1232.5</c:v>
                </c:pt>
                <c:pt idx="2466">
                  <c:v>1233</c:v>
                </c:pt>
                <c:pt idx="2467">
                  <c:v>1233.5</c:v>
                </c:pt>
                <c:pt idx="2468">
                  <c:v>1234</c:v>
                </c:pt>
                <c:pt idx="2469">
                  <c:v>1234.5</c:v>
                </c:pt>
                <c:pt idx="2470">
                  <c:v>1235</c:v>
                </c:pt>
                <c:pt idx="2471">
                  <c:v>1235.5</c:v>
                </c:pt>
                <c:pt idx="2472">
                  <c:v>1236</c:v>
                </c:pt>
                <c:pt idx="2473">
                  <c:v>1236.5</c:v>
                </c:pt>
                <c:pt idx="2474">
                  <c:v>1237</c:v>
                </c:pt>
                <c:pt idx="2475">
                  <c:v>1237.5</c:v>
                </c:pt>
                <c:pt idx="2476">
                  <c:v>1238</c:v>
                </c:pt>
                <c:pt idx="2477">
                  <c:v>1238.5</c:v>
                </c:pt>
                <c:pt idx="2478">
                  <c:v>1239</c:v>
                </c:pt>
                <c:pt idx="2479">
                  <c:v>1239.5</c:v>
                </c:pt>
                <c:pt idx="2480">
                  <c:v>1240</c:v>
                </c:pt>
                <c:pt idx="2481">
                  <c:v>1240.5</c:v>
                </c:pt>
                <c:pt idx="2482">
                  <c:v>1241</c:v>
                </c:pt>
                <c:pt idx="2483">
                  <c:v>1241.5</c:v>
                </c:pt>
                <c:pt idx="2484">
                  <c:v>1242</c:v>
                </c:pt>
                <c:pt idx="2485">
                  <c:v>1242.5</c:v>
                </c:pt>
                <c:pt idx="2486">
                  <c:v>1243</c:v>
                </c:pt>
                <c:pt idx="2487">
                  <c:v>1243.5</c:v>
                </c:pt>
                <c:pt idx="2488">
                  <c:v>1244</c:v>
                </c:pt>
                <c:pt idx="2489">
                  <c:v>1244.5</c:v>
                </c:pt>
                <c:pt idx="2490">
                  <c:v>1245</c:v>
                </c:pt>
                <c:pt idx="2491">
                  <c:v>1245.5</c:v>
                </c:pt>
                <c:pt idx="2492">
                  <c:v>1246</c:v>
                </c:pt>
                <c:pt idx="2493">
                  <c:v>1246.5</c:v>
                </c:pt>
                <c:pt idx="2494">
                  <c:v>1247</c:v>
                </c:pt>
                <c:pt idx="2495">
                  <c:v>1247.5</c:v>
                </c:pt>
                <c:pt idx="2496">
                  <c:v>1248</c:v>
                </c:pt>
                <c:pt idx="2497">
                  <c:v>1248.5</c:v>
                </c:pt>
                <c:pt idx="2498">
                  <c:v>1249</c:v>
                </c:pt>
                <c:pt idx="2499">
                  <c:v>1249.5</c:v>
                </c:pt>
                <c:pt idx="2500">
                  <c:v>1250</c:v>
                </c:pt>
                <c:pt idx="2501">
                  <c:v>1250.5</c:v>
                </c:pt>
                <c:pt idx="2502">
                  <c:v>1251</c:v>
                </c:pt>
                <c:pt idx="2503">
                  <c:v>1251.5</c:v>
                </c:pt>
                <c:pt idx="2504">
                  <c:v>1252</c:v>
                </c:pt>
                <c:pt idx="2505">
                  <c:v>1252.5</c:v>
                </c:pt>
                <c:pt idx="2506">
                  <c:v>1253</c:v>
                </c:pt>
                <c:pt idx="2507">
                  <c:v>1253.5</c:v>
                </c:pt>
                <c:pt idx="2508">
                  <c:v>1254</c:v>
                </c:pt>
                <c:pt idx="2509">
                  <c:v>1254.5</c:v>
                </c:pt>
                <c:pt idx="2510">
                  <c:v>1255</c:v>
                </c:pt>
                <c:pt idx="2511">
                  <c:v>1255.5</c:v>
                </c:pt>
                <c:pt idx="2512">
                  <c:v>1256</c:v>
                </c:pt>
                <c:pt idx="2513">
                  <c:v>1256.5</c:v>
                </c:pt>
                <c:pt idx="2514">
                  <c:v>1257</c:v>
                </c:pt>
                <c:pt idx="2515">
                  <c:v>1257.5</c:v>
                </c:pt>
                <c:pt idx="2516">
                  <c:v>1258</c:v>
                </c:pt>
                <c:pt idx="2517">
                  <c:v>1258.5</c:v>
                </c:pt>
                <c:pt idx="2518">
                  <c:v>1259</c:v>
                </c:pt>
                <c:pt idx="2519">
                  <c:v>1259.5</c:v>
                </c:pt>
                <c:pt idx="2520">
                  <c:v>1260</c:v>
                </c:pt>
                <c:pt idx="2521">
                  <c:v>1260.5</c:v>
                </c:pt>
                <c:pt idx="2522">
                  <c:v>1261</c:v>
                </c:pt>
                <c:pt idx="2523">
                  <c:v>1261.5</c:v>
                </c:pt>
                <c:pt idx="2524">
                  <c:v>1262</c:v>
                </c:pt>
                <c:pt idx="2525">
                  <c:v>1262.5</c:v>
                </c:pt>
                <c:pt idx="2526">
                  <c:v>1263</c:v>
                </c:pt>
                <c:pt idx="2527">
                  <c:v>1263.5</c:v>
                </c:pt>
                <c:pt idx="2528">
                  <c:v>1264</c:v>
                </c:pt>
                <c:pt idx="2529">
                  <c:v>1264.5</c:v>
                </c:pt>
                <c:pt idx="2530">
                  <c:v>1265</c:v>
                </c:pt>
                <c:pt idx="2531">
                  <c:v>1265.5</c:v>
                </c:pt>
                <c:pt idx="2532">
                  <c:v>1266</c:v>
                </c:pt>
                <c:pt idx="2533">
                  <c:v>1266.5</c:v>
                </c:pt>
                <c:pt idx="2534">
                  <c:v>1267</c:v>
                </c:pt>
                <c:pt idx="2535">
                  <c:v>1267.5</c:v>
                </c:pt>
                <c:pt idx="2536">
                  <c:v>1268</c:v>
                </c:pt>
                <c:pt idx="2537">
                  <c:v>1268.5</c:v>
                </c:pt>
                <c:pt idx="2538">
                  <c:v>1269</c:v>
                </c:pt>
                <c:pt idx="2539">
                  <c:v>1269.5</c:v>
                </c:pt>
                <c:pt idx="2540">
                  <c:v>1270</c:v>
                </c:pt>
                <c:pt idx="2541">
                  <c:v>1270.5</c:v>
                </c:pt>
                <c:pt idx="2542">
                  <c:v>1271</c:v>
                </c:pt>
                <c:pt idx="2543">
                  <c:v>1271.5</c:v>
                </c:pt>
                <c:pt idx="2544">
                  <c:v>1272</c:v>
                </c:pt>
                <c:pt idx="2545">
                  <c:v>1272.5</c:v>
                </c:pt>
                <c:pt idx="2546">
                  <c:v>1273</c:v>
                </c:pt>
                <c:pt idx="2547">
                  <c:v>1273.5</c:v>
                </c:pt>
                <c:pt idx="2548">
                  <c:v>1274</c:v>
                </c:pt>
                <c:pt idx="2549">
                  <c:v>1274.5</c:v>
                </c:pt>
                <c:pt idx="2550">
                  <c:v>1275</c:v>
                </c:pt>
                <c:pt idx="2551">
                  <c:v>1275.5</c:v>
                </c:pt>
                <c:pt idx="2552">
                  <c:v>1276</c:v>
                </c:pt>
                <c:pt idx="2553">
                  <c:v>1276.5</c:v>
                </c:pt>
                <c:pt idx="2554">
                  <c:v>1277</c:v>
                </c:pt>
                <c:pt idx="2555">
                  <c:v>1277.5</c:v>
                </c:pt>
                <c:pt idx="2556">
                  <c:v>1278</c:v>
                </c:pt>
                <c:pt idx="2557">
                  <c:v>1278.5</c:v>
                </c:pt>
                <c:pt idx="2558">
                  <c:v>1279</c:v>
                </c:pt>
                <c:pt idx="2559">
                  <c:v>1279.5</c:v>
                </c:pt>
                <c:pt idx="2560">
                  <c:v>1280</c:v>
                </c:pt>
                <c:pt idx="2561">
                  <c:v>1280.5</c:v>
                </c:pt>
                <c:pt idx="2562">
                  <c:v>1281</c:v>
                </c:pt>
                <c:pt idx="2563">
                  <c:v>1281.5</c:v>
                </c:pt>
                <c:pt idx="2564">
                  <c:v>1282</c:v>
                </c:pt>
                <c:pt idx="2565">
                  <c:v>1282.5</c:v>
                </c:pt>
                <c:pt idx="2566">
                  <c:v>1283</c:v>
                </c:pt>
                <c:pt idx="2567">
                  <c:v>1283.5</c:v>
                </c:pt>
                <c:pt idx="2568">
                  <c:v>1284</c:v>
                </c:pt>
                <c:pt idx="2569">
                  <c:v>1284.5</c:v>
                </c:pt>
                <c:pt idx="2570">
                  <c:v>1285</c:v>
                </c:pt>
                <c:pt idx="2571">
                  <c:v>1285.5</c:v>
                </c:pt>
                <c:pt idx="2572">
                  <c:v>1286</c:v>
                </c:pt>
                <c:pt idx="2573">
                  <c:v>1286.5</c:v>
                </c:pt>
                <c:pt idx="2574">
                  <c:v>1287</c:v>
                </c:pt>
                <c:pt idx="2575">
                  <c:v>1287.5</c:v>
                </c:pt>
                <c:pt idx="2576">
                  <c:v>1288</c:v>
                </c:pt>
                <c:pt idx="2577">
                  <c:v>1288.5</c:v>
                </c:pt>
                <c:pt idx="2578">
                  <c:v>1289</c:v>
                </c:pt>
                <c:pt idx="2579">
                  <c:v>1289.5</c:v>
                </c:pt>
                <c:pt idx="2580">
                  <c:v>1290</c:v>
                </c:pt>
                <c:pt idx="2581">
                  <c:v>1290.5</c:v>
                </c:pt>
                <c:pt idx="2582">
                  <c:v>1291</c:v>
                </c:pt>
                <c:pt idx="2583">
                  <c:v>1291.5</c:v>
                </c:pt>
                <c:pt idx="2584">
                  <c:v>1292</c:v>
                </c:pt>
                <c:pt idx="2585">
                  <c:v>1292.5</c:v>
                </c:pt>
                <c:pt idx="2586">
                  <c:v>1293</c:v>
                </c:pt>
                <c:pt idx="2587">
                  <c:v>1293.5</c:v>
                </c:pt>
                <c:pt idx="2588">
                  <c:v>1294</c:v>
                </c:pt>
                <c:pt idx="2589">
                  <c:v>1294.5</c:v>
                </c:pt>
                <c:pt idx="2590">
                  <c:v>1295</c:v>
                </c:pt>
                <c:pt idx="2591">
                  <c:v>1295.5</c:v>
                </c:pt>
                <c:pt idx="2592">
                  <c:v>1296</c:v>
                </c:pt>
                <c:pt idx="2593">
                  <c:v>1296.5</c:v>
                </c:pt>
                <c:pt idx="2594">
                  <c:v>1297</c:v>
                </c:pt>
                <c:pt idx="2595">
                  <c:v>1297.5</c:v>
                </c:pt>
                <c:pt idx="2596">
                  <c:v>1298</c:v>
                </c:pt>
                <c:pt idx="2597">
                  <c:v>1298.5</c:v>
                </c:pt>
                <c:pt idx="2598">
                  <c:v>1299</c:v>
                </c:pt>
                <c:pt idx="2599">
                  <c:v>1299.5</c:v>
                </c:pt>
                <c:pt idx="2600">
                  <c:v>1300</c:v>
                </c:pt>
                <c:pt idx="2601">
                  <c:v>1300.5</c:v>
                </c:pt>
                <c:pt idx="2602">
                  <c:v>1301</c:v>
                </c:pt>
                <c:pt idx="2603">
                  <c:v>1301.5</c:v>
                </c:pt>
                <c:pt idx="2604">
                  <c:v>1302</c:v>
                </c:pt>
                <c:pt idx="2605">
                  <c:v>1302.5</c:v>
                </c:pt>
                <c:pt idx="2606">
                  <c:v>1303</c:v>
                </c:pt>
                <c:pt idx="2607">
                  <c:v>1303.5</c:v>
                </c:pt>
                <c:pt idx="2608">
                  <c:v>1304</c:v>
                </c:pt>
                <c:pt idx="2609">
                  <c:v>1304.5</c:v>
                </c:pt>
                <c:pt idx="2610">
                  <c:v>1305</c:v>
                </c:pt>
                <c:pt idx="2611">
                  <c:v>1305.5</c:v>
                </c:pt>
                <c:pt idx="2612">
                  <c:v>1306</c:v>
                </c:pt>
                <c:pt idx="2613">
                  <c:v>1306.5</c:v>
                </c:pt>
                <c:pt idx="2614">
                  <c:v>1307</c:v>
                </c:pt>
                <c:pt idx="2615">
                  <c:v>1307.5</c:v>
                </c:pt>
                <c:pt idx="2616">
                  <c:v>1308</c:v>
                </c:pt>
                <c:pt idx="2617">
                  <c:v>1308.5</c:v>
                </c:pt>
                <c:pt idx="2618">
                  <c:v>1309</c:v>
                </c:pt>
                <c:pt idx="2619">
                  <c:v>1309.5</c:v>
                </c:pt>
                <c:pt idx="2620">
                  <c:v>1310</c:v>
                </c:pt>
                <c:pt idx="2621">
                  <c:v>1310.5</c:v>
                </c:pt>
                <c:pt idx="2622">
                  <c:v>1311</c:v>
                </c:pt>
                <c:pt idx="2623">
                  <c:v>1311.5</c:v>
                </c:pt>
                <c:pt idx="2624">
                  <c:v>1312</c:v>
                </c:pt>
                <c:pt idx="2625">
                  <c:v>1312.5</c:v>
                </c:pt>
                <c:pt idx="2626">
                  <c:v>1313</c:v>
                </c:pt>
                <c:pt idx="2627">
                  <c:v>1313.5</c:v>
                </c:pt>
                <c:pt idx="2628">
                  <c:v>1314</c:v>
                </c:pt>
                <c:pt idx="2629">
                  <c:v>1314.5</c:v>
                </c:pt>
                <c:pt idx="2630">
                  <c:v>1315</c:v>
                </c:pt>
                <c:pt idx="2631">
                  <c:v>1315.5</c:v>
                </c:pt>
                <c:pt idx="2632">
                  <c:v>1316</c:v>
                </c:pt>
                <c:pt idx="2633">
                  <c:v>1316.5</c:v>
                </c:pt>
                <c:pt idx="2634">
                  <c:v>1317</c:v>
                </c:pt>
                <c:pt idx="2635">
                  <c:v>1317.5</c:v>
                </c:pt>
                <c:pt idx="2636">
                  <c:v>1318</c:v>
                </c:pt>
                <c:pt idx="2637">
                  <c:v>1318.5</c:v>
                </c:pt>
                <c:pt idx="2638">
                  <c:v>1319</c:v>
                </c:pt>
                <c:pt idx="2639">
                  <c:v>1319.5</c:v>
                </c:pt>
                <c:pt idx="2640">
                  <c:v>1320</c:v>
                </c:pt>
                <c:pt idx="2641">
                  <c:v>1320.5</c:v>
                </c:pt>
                <c:pt idx="2642">
                  <c:v>1321</c:v>
                </c:pt>
                <c:pt idx="2643">
                  <c:v>1321.5</c:v>
                </c:pt>
                <c:pt idx="2644">
                  <c:v>1322</c:v>
                </c:pt>
                <c:pt idx="2645">
                  <c:v>1322.5</c:v>
                </c:pt>
                <c:pt idx="2646">
                  <c:v>1323</c:v>
                </c:pt>
                <c:pt idx="2647">
                  <c:v>1323.5</c:v>
                </c:pt>
                <c:pt idx="2648">
                  <c:v>1324</c:v>
                </c:pt>
                <c:pt idx="2649">
                  <c:v>1324.5</c:v>
                </c:pt>
                <c:pt idx="2650">
                  <c:v>1325</c:v>
                </c:pt>
                <c:pt idx="2651">
                  <c:v>1325.5</c:v>
                </c:pt>
                <c:pt idx="2652">
                  <c:v>1326</c:v>
                </c:pt>
                <c:pt idx="2653">
                  <c:v>1326.5</c:v>
                </c:pt>
                <c:pt idx="2654">
                  <c:v>1327</c:v>
                </c:pt>
                <c:pt idx="2655">
                  <c:v>1327.5</c:v>
                </c:pt>
                <c:pt idx="2656">
                  <c:v>1328</c:v>
                </c:pt>
                <c:pt idx="2657">
                  <c:v>1328.5</c:v>
                </c:pt>
                <c:pt idx="2658">
                  <c:v>1329</c:v>
                </c:pt>
                <c:pt idx="2659">
                  <c:v>1329.5</c:v>
                </c:pt>
                <c:pt idx="2660">
                  <c:v>1330</c:v>
                </c:pt>
                <c:pt idx="2661">
                  <c:v>1330.5</c:v>
                </c:pt>
                <c:pt idx="2662">
                  <c:v>1331</c:v>
                </c:pt>
                <c:pt idx="2663">
                  <c:v>1331.5</c:v>
                </c:pt>
                <c:pt idx="2664">
                  <c:v>1332</c:v>
                </c:pt>
                <c:pt idx="2665">
                  <c:v>1332.5</c:v>
                </c:pt>
                <c:pt idx="2666">
                  <c:v>1333</c:v>
                </c:pt>
                <c:pt idx="2667">
                  <c:v>1333.5</c:v>
                </c:pt>
                <c:pt idx="2668">
                  <c:v>1334</c:v>
                </c:pt>
                <c:pt idx="2669">
                  <c:v>1334.5</c:v>
                </c:pt>
                <c:pt idx="2670">
                  <c:v>1335</c:v>
                </c:pt>
                <c:pt idx="2671">
                  <c:v>1335.5</c:v>
                </c:pt>
                <c:pt idx="2672">
                  <c:v>1336</c:v>
                </c:pt>
                <c:pt idx="2673">
                  <c:v>1336.5</c:v>
                </c:pt>
                <c:pt idx="2674">
                  <c:v>1337</c:v>
                </c:pt>
                <c:pt idx="2675">
                  <c:v>1337.5</c:v>
                </c:pt>
                <c:pt idx="2676">
                  <c:v>1338</c:v>
                </c:pt>
                <c:pt idx="2677">
                  <c:v>1338.5</c:v>
                </c:pt>
                <c:pt idx="2678">
                  <c:v>1339</c:v>
                </c:pt>
                <c:pt idx="2679">
                  <c:v>1339.5</c:v>
                </c:pt>
                <c:pt idx="2680">
                  <c:v>1340</c:v>
                </c:pt>
                <c:pt idx="2681">
                  <c:v>1340.5</c:v>
                </c:pt>
                <c:pt idx="2682">
                  <c:v>1341</c:v>
                </c:pt>
                <c:pt idx="2683">
                  <c:v>1341.5</c:v>
                </c:pt>
                <c:pt idx="2684">
                  <c:v>1342</c:v>
                </c:pt>
                <c:pt idx="2685">
                  <c:v>1342.5</c:v>
                </c:pt>
                <c:pt idx="2686">
                  <c:v>1343</c:v>
                </c:pt>
                <c:pt idx="2687">
                  <c:v>1343.5</c:v>
                </c:pt>
                <c:pt idx="2688">
                  <c:v>1344</c:v>
                </c:pt>
                <c:pt idx="2689">
                  <c:v>1344.5</c:v>
                </c:pt>
                <c:pt idx="2690">
                  <c:v>1345</c:v>
                </c:pt>
                <c:pt idx="2691">
                  <c:v>1345.5</c:v>
                </c:pt>
                <c:pt idx="2692">
                  <c:v>1346</c:v>
                </c:pt>
                <c:pt idx="2693">
                  <c:v>1346.5</c:v>
                </c:pt>
                <c:pt idx="2694">
                  <c:v>1347</c:v>
                </c:pt>
                <c:pt idx="2695">
                  <c:v>1347.5</c:v>
                </c:pt>
                <c:pt idx="2696">
                  <c:v>1348</c:v>
                </c:pt>
                <c:pt idx="2697">
                  <c:v>1348.5</c:v>
                </c:pt>
                <c:pt idx="2698">
                  <c:v>1349</c:v>
                </c:pt>
                <c:pt idx="2699">
                  <c:v>1349.5</c:v>
                </c:pt>
                <c:pt idx="2700">
                  <c:v>1350</c:v>
                </c:pt>
                <c:pt idx="2701">
                  <c:v>1350.5</c:v>
                </c:pt>
                <c:pt idx="2702">
                  <c:v>1351</c:v>
                </c:pt>
                <c:pt idx="2703">
                  <c:v>1351.5</c:v>
                </c:pt>
                <c:pt idx="2704">
                  <c:v>1352</c:v>
                </c:pt>
                <c:pt idx="2705">
                  <c:v>1352.5</c:v>
                </c:pt>
                <c:pt idx="2706">
                  <c:v>1353</c:v>
                </c:pt>
                <c:pt idx="2707">
                  <c:v>1353.5</c:v>
                </c:pt>
                <c:pt idx="2708">
                  <c:v>1354</c:v>
                </c:pt>
                <c:pt idx="2709">
                  <c:v>1354.5</c:v>
                </c:pt>
                <c:pt idx="2710">
                  <c:v>1355</c:v>
                </c:pt>
                <c:pt idx="2711">
                  <c:v>1355.5</c:v>
                </c:pt>
                <c:pt idx="2712">
                  <c:v>1356</c:v>
                </c:pt>
                <c:pt idx="2713">
                  <c:v>1356.5</c:v>
                </c:pt>
                <c:pt idx="2714">
                  <c:v>1357</c:v>
                </c:pt>
                <c:pt idx="2715">
                  <c:v>1357.5</c:v>
                </c:pt>
                <c:pt idx="2716">
                  <c:v>1358</c:v>
                </c:pt>
                <c:pt idx="2717">
                  <c:v>1358.5</c:v>
                </c:pt>
                <c:pt idx="2718">
                  <c:v>1359</c:v>
                </c:pt>
                <c:pt idx="2719">
                  <c:v>1359.5</c:v>
                </c:pt>
                <c:pt idx="2720">
                  <c:v>1360</c:v>
                </c:pt>
                <c:pt idx="2721">
                  <c:v>1360.5</c:v>
                </c:pt>
                <c:pt idx="2722">
                  <c:v>1361</c:v>
                </c:pt>
                <c:pt idx="2723">
                  <c:v>1361.5</c:v>
                </c:pt>
                <c:pt idx="2724">
                  <c:v>1362</c:v>
                </c:pt>
                <c:pt idx="2725">
                  <c:v>1362.5</c:v>
                </c:pt>
                <c:pt idx="2726">
                  <c:v>1363</c:v>
                </c:pt>
                <c:pt idx="2727">
                  <c:v>1363.5</c:v>
                </c:pt>
                <c:pt idx="2728">
                  <c:v>1364</c:v>
                </c:pt>
                <c:pt idx="2729">
                  <c:v>1364.5</c:v>
                </c:pt>
                <c:pt idx="2730">
                  <c:v>1365</c:v>
                </c:pt>
                <c:pt idx="2731">
                  <c:v>1365.5</c:v>
                </c:pt>
                <c:pt idx="2732">
                  <c:v>1366</c:v>
                </c:pt>
                <c:pt idx="2733">
                  <c:v>1366.5</c:v>
                </c:pt>
                <c:pt idx="2734">
                  <c:v>1367</c:v>
                </c:pt>
                <c:pt idx="2735">
                  <c:v>1367.5</c:v>
                </c:pt>
                <c:pt idx="2736">
                  <c:v>1368</c:v>
                </c:pt>
                <c:pt idx="2737">
                  <c:v>1368.5</c:v>
                </c:pt>
                <c:pt idx="2738">
                  <c:v>1369</c:v>
                </c:pt>
                <c:pt idx="2739">
                  <c:v>1369.5</c:v>
                </c:pt>
                <c:pt idx="2740">
                  <c:v>1370</c:v>
                </c:pt>
                <c:pt idx="2741">
                  <c:v>1370.5</c:v>
                </c:pt>
                <c:pt idx="2742">
                  <c:v>1371</c:v>
                </c:pt>
                <c:pt idx="2743">
                  <c:v>1371.5</c:v>
                </c:pt>
                <c:pt idx="2744">
                  <c:v>1372</c:v>
                </c:pt>
                <c:pt idx="2745">
                  <c:v>1372.5</c:v>
                </c:pt>
                <c:pt idx="2746">
                  <c:v>1373</c:v>
                </c:pt>
                <c:pt idx="2747">
                  <c:v>1373.5</c:v>
                </c:pt>
                <c:pt idx="2748">
                  <c:v>1374</c:v>
                </c:pt>
                <c:pt idx="2749">
                  <c:v>1374.5</c:v>
                </c:pt>
                <c:pt idx="2750">
                  <c:v>1375</c:v>
                </c:pt>
                <c:pt idx="2751">
                  <c:v>1375.5</c:v>
                </c:pt>
                <c:pt idx="2752">
                  <c:v>1376</c:v>
                </c:pt>
                <c:pt idx="2753">
                  <c:v>1376.5</c:v>
                </c:pt>
                <c:pt idx="2754">
                  <c:v>1377</c:v>
                </c:pt>
                <c:pt idx="2755">
                  <c:v>1377.5</c:v>
                </c:pt>
                <c:pt idx="2756">
                  <c:v>1378</c:v>
                </c:pt>
                <c:pt idx="2757">
                  <c:v>1378.5</c:v>
                </c:pt>
                <c:pt idx="2758">
                  <c:v>1379</c:v>
                </c:pt>
                <c:pt idx="2759">
                  <c:v>1379.5</c:v>
                </c:pt>
                <c:pt idx="2760">
                  <c:v>1380</c:v>
                </c:pt>
                <c:pt idx="2761">
                  <c:v>1380.5</c:v>
                </c:pt>
                <c:pt idx="2762">
                  <c:v>1381</c:v>
                </c:pt>
                <c:pt idx="2763">
                  <c:v>1381.5</c:v>
                </c:pt>
                <c:pt idx="2764">
                  <c:v>1382</c:v>
                </c:pt>
                <c:pt idx="2765">
                  <c:v>1382.5</c:v>
                </c:pt>
                <c:pt idx="2766">
                  <c:v>1383</c:v>
                </c:pt>
                <c:pt idx="2767">
                  <c:v>1383.5</c:v>
                </c:pt>
                <c:pt idx="2768">
                  <c:v>1384</c:v>
                </c:pt>
                <c:pt idx="2769">
                  <c:v>1384.5</c:v>
                </c:pt>
                <c:pt idx="2770">
                  <c:v>1385</c:v>
                </c:pt>
                <c:pt idx="2771">
                  <c:v>1385.5</c:v>
                </c:pt>
                <c:pt idx="2772">
                  <c:v>1386</c:v>
                </c:pt>
                <c:pt idx="2773">
                  <c:v>1386.5</c:v>
                </c:pt>
                <c:pt idx="2774">
                  <c:v>1387</c:v>
                </c:pt>
                <c:pt idx="2775">
                  <c:v>1387.5</c:v>
                </c:pt>
                <c:pt idx="2776">
                  <c:v>1388</c:v>
                </c:pt>
                <c:pt idx="2777">
                  <c:v>1388.5</c:v>
                </c:pt>
                <c:pt idx="2778">
                  <c:v>1389</c:v>
                </c:pt>
                <c:pt idx="2779">
                  <c:v>1389.5</c:v>
                </c:pt>
                <c:pt idx="2780">
                  <c:v>1390</c:v>
                </c:pt>
                <c:pt idx="2781">
                  <c:v>1390.5</c:v>
                </c:pt>
                <c:pt idx="2782">
                  <c:v>1391</c:v>
                </c:pt>
                <c:pt idx="2783">
                  <c:v>1391.5</c:v>
                </c:pt>
                <c:pt idx="2784">
                  <c:v>1392</c:v>
                </c:pt>
                <c:pt idx="2785">
                  <c:v>1392.5</c:v>
                </c:pt>
                <c:pt idx="2786">
                  <c:v>1393</c:v>
                </c:pt>
                <c:pt idx="2787">
                  <c:v>1393.5</c:v>
                </c:pt>
                <c:pt idx="2788">
                  <c:v>1394</c:v>
                </c:pt>
                <c:pt idx="2789">
                  <c:v>1394.5</c:v>
                </c:pt>
                <c:pt idx="2790">
                  <c:v>1395</c:v>
                </c:pt>
                <c:pt idx="2791">
                  <c:v>1395.5</c:v>
                </c:pt>
                <c:pt idx="2792">
                  <c:v>1396</c:v>
                </c:pt>
                <c:pt idx="2793">
                  <c:v>1396.5</c:v>
                </c:pt>
                <c:pt idx="2794">
                  <c:v>1397</c:v>
                </c:pt>
                <c:pt idx="2795">
                  <c:v>1397.5</c:v>
                </c:pt>
                <c:pt idx="2796">
                  <c:v>1398</c:v>
                </c:pt>
                <c:pt idx="2797">
                  <c:v>1398.5</c:v>
                </c:pt>
                <c:pt idx="2798">
                  <c:v>1399</c:v>
                </c:pt>
                <c:pt idx="2799">
                  <c:v>1399.5</c:v>
                </c:pt>
                <c:pt idx="2800">
                  <c:v>1400</c:v>
                </c:pt>
                <c:pt idx="2801">
                  <c:v>1400.5</c:v>
                </c:pt>
                <c:pt idx="2802">
                  <c:v>1401</c:v>
                </c:pt>
                <c:pt idx="2803">
                  <c:v>1401.5</c:v>
                </c:pt>
                <c:pt idx="2804">
                  <c:v>1402</c:v>
                </c:pt>
                <c:pt idx="2805">
                  <c:v>1402.5</c:v>
                </c:pt>
                <c:pt idx="2806">
                  <c:v>1403</c:v>
                </c:pt>
                <c:pt idx="2807">
                  <c:v>1403.5</c:v>
                </c:pt>
                <c:pt idx="2808">
                  <c:v>1404</c:v>
                </c:pt>
                <c:pt idx="2809">
                  <c:v>1404.5</c:v>
                </c:pt>
                <c:pt idx="2810">
                  <c:v>1405</c:v>
                </c:pt>
                <c:pt idx="2811">
                  <c:v>1405.5</c:v>
                </c:pt>
                <c:pt idx="2812">
                  <c:v>1406</c:v>
                </c:pt>
                <c:pt idx="2813">
                  <c:v>1406.5</c:v>
                </c:pt>
                <c:pt idx="2814">
                  <c:v>1407</c:v>
                </c:pt>
                <c:pt idx="2815">
                  <c:v>1407.5</c:v>
                </c:pt>
                <c:pt idx="2816">
                  <c:v>1408</c:v>
                </c:pt>
                <c:pt idx="2817">
                  <c:v>1408.5</c:v>
                </c:pt>
                <c:pt idx="2818">
                  <c:v>1409</c:v>
                </c:pt>
                <c:pt idx="2819">
                  <c:v>1409.5</c:v>
                </c:pt>
                <c:pt idx="2820">
                  <c:v>1410</c:v>
                </c:pt>
                <c:pt idx="2821">
                  <c:v>1410.5</c:v>
                </c:pt>
                <c:pt idx="2822">
                  <c:v>1411</c:v>
                </c:pt>
                <c:pt idx="2823">
                  <c:v>1411.5</c:v>
                </c:pt>
                <c:pt idx="2824">
                  <c:v>1412</c:v>
                </c:pt>
                <c:pt idx="2825">
                  <c:v>1412.5</c:v>
                </c:pt>
                <c:pt idx="2826">
                  <c:v>1413</c:v>
                </c:pt>
                <c:pt idx="2827">
                  <c:v>1413.5</c:v>
                </c:pt>
                <c:pt idx="2828">
                  <c:v>1414</c:v>
                </c:pt>
                <c:pt idx="2829">
                  <c:v>1414.5</c:v>
                </c:pt>
                <c:pt idx="2830">
                  <c:v>1415</c:v>
                </c:pt>
                <c:pt idx="2831">
                  <c:v>1415.5</c:v>
                </c:pt>
                <c:pt idx="2832">
                  <c:v>1416</c:v>
                </c:pt>
                <c:pt idx="2833">
                  <c:v>1416.5</c:v>
                </c:pt>
                <c:pt idx="2834">
                  <c:v>1417</c:v>
                </c:pt>
                <c:pt idx="2835">
                  <c:v>1417.5</c:v>
                </c:pt>
                <c:pt idx="2836">
                  <c:v>1418</c:v>
                </c:pt>
                <c:pt idx="2837">
                  <c:v>1418.5</c:v>
                </c:pt>
                <c:pt idx="2838">
                  <c:v>1419</c:v>
                </c:pt>
                <c:pt idx="2839">
                  <c:v>1419.5</c:v>
                </c:pt>
                <c:pt idx="2840">
                  <c:v>1420</c:v>
                </c:pt>
                <c:pt idx="2841">
                  <c:v>1420.5</c:v>
                </c:pt>
                <c:pt idx="2842">
                  <c:v>1421</c:v>
                </c:pt>
                <c:pt idx="2843">
                  <c:v>1421.5</c:v>
                </c:pt>
                <c:pt idx="2844">
                  <c:v>1422</c:v>
                </c:pt>
                <c:pt idx="2845">
                  <c:v>1422.5</c:v>
                </c:pt>
                <c:pt idx="2846">
                  <c:v>1423</c:v>
                </c:pt>
                <c:pt idx="2847">
                  <c:v>1423.5</c:v>
                </c:pt>
                <c:pt idx="2848">
                  <c:v>1424</c:v>
                </c:pt>
                <c:pt idx="2849">
                  <c:v>1424.5</c:v>
                </c:pt>
                <c:pt idx="2850">
                  <c:v>1425</c:v>
                </c:pt>
                <c:pt idx="2851">
                  <c:v>1425.5</c:v>
                </c:pt>
                <c:pt idx="2852">
                  <c:v>1426</c:v>
                </c:pt>
                <c:pt idx="2853">
                  <c:v>1426.5</c:v>
                </c:pt>
                <c:pt idx="2854">
                  <c:v>1427</c:v>
                </c:pt>
                <c:pt idx="2855">
                  <c:v>1427.5</c:v>
                </c:pt>
                <c:pt idx="2856">
                  <c:v>1428</c:v>
                </c:pt>
                <c:pt idx="2857">
                  <c:v>1428.5</c:v>
                </c:pt>
                <c:pt idx="2858">
                  <c:v>1429</c:v>
                </c:pt>
                <c:pt idx="2859">
                  <c:v>1429.5</c:v>
                </c:pt>
                <c:pt idx="2860">
                  <c:v>1430</c:v>
                </c:pt>
                <c:pt idx="2861">
                  <c:v>1430.5</c:v>
                </c:pt>
                <c:pt idx="2862">
                  <c:v>1431</c:v>
                </c:pt>
                <c:pt idx="2863">
                  <c:v>1431.5</c:v>
                </c:pt>
                <c:pt idx="2864">
                  <c:v>1432</c:v>
                </c:pt>
                <c:pt idx="2865">
                  <c:v>1432.5</c:v>
                </c:pt>
                <c:pt idx="2866">
                  <c:v>1433</c:v>
                </c:pt>
                <c:pt idx="2867">
                  <c:v>1433.5</c:v>
                </c:pt>
                <c:pt idx="2868">
                  <c:v>1434</c:v>
                </c:pt>
                <c:pt idx="2869">
                  <c:v>1434.5</c:v>
                </c:pt>
                <c:pt idx="2870">
                  <c:v>1435</c:v>
                </c:pt>
                <c:pt idx="2871">
                  <c:v>1435.5</c:v>
                </c:pt>
                <c:pt idx="2872">
                  <c:v>1436</c:v>
                </c:pt>
                <c:pt idx="2873">
                  <c:v>1436.5</c:v>
                </c:pt>
                <c:pt idx="2874">
                  <c:v>1437</c:v>
                </c:pt>
                <c:pt idx="2875">
                  <c:v>1437.5</c:v>
                </c:pt>
                <c:pt idx="2876">
                  <c:v>1438</c:v>
                </c:pt>
                <c:pt idx="2877">
                  <c:v>1438.5</c:v>
                </c:pt>
                <c:pt idx="2878">
                  <c:v>1439</c:v>
                </c:pt>
                <c:pt idx="2879">
                  <c:v>1439.5</c:v>
                </c:pt>
                <c:pt idx="2880">
                  <c:v>1440</c:v>
                </c:pt>
                <c:pt idx="2881">
                  <c:v>1440.5</c:v>
                </c:pt>
                <c:pt idx="2882">
                  <c:v>1441</c:v>
                </c:pt>
                <c:pt idx="2883">
                  <c:v>1441.5</c:v>
                </c:pt>
                <c:pt idx="2884">
                  <c:v>1442</c:v>
                </c:pt>
                <c:pt idx="2885">
                  <c:v>1442.5</c:v>
                </c:pt>
                <c:pt idx="2886">
                  <c:v>1443</c:v>
                </c:pt>
                <c:pt idx="2887">
                  <c:v>1443.5</c:v>
                </c:pt>
                <c:pt idx="2888">
                  <c:v>1444</c:v>
                </c:pt>
                <c:pt idx="2889">
                  <c:v>1444.5</c:v>
                </c:pt>
                <c:pt idx="2890">
                  <c:v>1445</c:v>
                </c:pt>
                <c:pt idx="2891">
                  <c:v>1445.5</c:v>
                </c:pt>
                <c:pt idx="2892">
                  <c:v>1446</c:v>
                </c:pt>
                <c:pt idx="2893">
                  <c:v>1446.5</c:v>
                </c:pt>
                <c:pt idx="2894">
                  <c:v>1447</c:v>
                </c:pt>
                <c:pt idx="2895">
                  <c:v>1447.5</c:v>
                </c:pt>
                <c:pt idx="2896">
                  <c:v>1448</c:v>
                </c:pt>
                <c:pt idx="2897">
                  <c:v>1448.5</c:v>
                </c:pt>
                <c:pt idx="2898">
                  <c:v>1449</c:v>
                </c:pt>
                <c:pt idx="2899">
                  <c:v>1449.5</c:v>
                </c:pt>
                <c:pt idx="2900">
                  <c:v>1450</c:v>
                </c:pt>
                <c:pt idx="2901">
                  <c:v>1450.5</c:v>
                </c:pt>
                <c:pt idx="2902">
                  <c:v>1451</c:v>
                </c:pt>
                <c:pt idx="2903">
                  <c:v>1451.5</c:v>
                </c:pt>
                <c:pt idx="2904">
                  <c:v>1452</c:v>
                </c:pt>
                <c:pt idx="2905">
                  <c:v>1452.5</c:v>
                </c:pt>
                <c:pt idx="2906">
                  <c:v>1453</c:v>
                </c:pt>
                <c:pt idx="2907">
                  <c:v>1453.5</c:v>
                </c:pt>
                <c:pt idx="2908">
                  <c:v>1454</c:v>
                </c:pt>
                <c:pt idx="2909">
                  <c:v>1454.5</c:v>
                </c:pt>
                <c:pt idx="2910">
                  <c:v>1455</c:v>
                </c:pt>
                <c:pt idx="2911">
                  <c:v>1455.5</c:v>
                </c:pt>
                <c:pt idx="2912">
                  <c:v>1456</c:v>
                </c:pt>
                <c:pt idx="2913">
                  <c:v>1456.5</c:v>
                </c:pt>
                <c:pt idx="2914">
                  <c:v>1457</c:v>
                </c:pt>
                <c:pt idx="2915">
                  <c:v>1457.5</c:v>
                </c:pt>
                <c:pt idx="2916">
                  <c:v>1458</c:v>
                </c:pt>
                <c:pt idx="2917">
                  <c:v>1458.5</c:v>
                </c:pt>
                <c:pt idx="2918">
                  <c:v>1459</c:v>
                </c:pt>
                <c:pt idx="2919">
                  <c:v>1459.5</c:v>
                </c:pt>
                <c:pt idx="2920">
                  <c:v>1460</c:v>
                </c:pt>
                <c:pt idx="2921">
                  <c:v>1460.5</c:v>
                </c:pt>
                <c:pt idx="2922">
                  <c:v>1461</c:v>
                </c:pt>
                <c:pt idx="2923">
                  <c:v>1461.5</c:v>
                </c:pt>
                <c:pt idx="2924">
                  <c:v>1462</c:v>
                </c:pt>
                <c:pt idx="2925">
                  <c:v>1462.5</c:v>
                </c:pt>
                <c:pt idx="2926">
                  <c:v>1463</c:v>
                </c:pt>
                <c:pt idx="2927">
                  <c:v>1463.5</c:v>
                </c:pt>
                <c:pt idx="2928">
                  <c:v>1464</c:v>
                </c:pt>
                <c:pt idx="2929">
                  <c:v>1464.5</c:v>
                </c:pt>
                <c:pt idx="2930">
                  <c:v>1465</c:v>
                </c:pt>
                <c:pt idx="2931">
                  <c:v>1465.5</c:v>
                </c:pt>
                <c:pt idx="2932">
                  <c:v>1466</c:v>
                </c:pt>
                <c:pt idx="2933">
                  <c:v>1466.5</c:v>
                </c:pt>
                <c:pt idx="2934">
                  <c:v>1467</c:v>
                </c:pt>
                <c:pt idx="2935">
                  <c:v>1467.5</c:v>
                </c:pt>
                <c:pt idx="2936">
                  <c:v>1468</c:v>
                </c:pt>
                <c:pt idx="2937">
                  <c:v>1468.5</c:v>
                </c:pt>
                <c:pt idx="2938">
                  <c:v>1469</c:v>
                </c:pt>
                <c:pt idx="2939">
                  <c:v>1469.5</c:v>
                </c:pt>
                <c:pt idx="2940">
                  <c:v>1470</c:v>
                </c:pt>
                <c:pt idx="2941">
                  <c:v>1470.5</c:v>
                </c:pt>
                <c:pt idx="2942">
                  <c:v>1471</c:v>
                </c:pt>
                <c:pt idx="2943">
                  <c:v>1471.5</c:v>
                </c:pt>
                <c:pt idx="2944">
                  <c:v>1472</c:v>
                </c:pt>
                <c:pt idx="2945">
                  <c:v>1472.5</c:v>
                </c:pt>
                <c:pt idx="2946">
                  <c:v>1473</c:v>
                </c:pt>
                <c:pt idx="2947">
                  <c:v>1473.5</c:v>
                </c:pt>
                <c:pt idx="2948">
                  <c:v>1474</c:v>
                </c:pt>
                <c:pt idx="2949">
                  <c:v>1474.5</c:v>
                </c:pt>
                <c:pt idx="2950">
                  <c:v>1475</c:v>
                </c:pt>
                <c:pt idx="2951">
                  <c:v>1475.5</c:v>
                </c:pt>
                <c:pt idx="2952">
                  <c:v>1476</c:v>
                </c:pt>
                <c:pt idx="2953">
                  <c:v>1476.5</c:v>
                </c:pt>
                <c:pt idx="2954">
                  <c:v>1477</c:v>
                </c:pt>
                <c:pt idx="2955">
                  <c:v>1477.5</c:v>
                </c:pt>
                <c:pt idx="2956">
                  <c:v>1478</c:v>
                </c:pt>
                <c:pt idx="2957">
                  <c:v>1478.5</c:v>
                </c:pt>
                <c:pt idx="2958">
                  <c:v>1479</c:v>
                </c:pt>
                <c:pt idx="2959">
                  <c:v>1479.5</c:v>
                </c:pt>
                <c:pt idx="2960">
                  <c:v>1480</c:v>
                </c:pt>
                <c:pt idx="2961">
                  <c:v>1480.5</c:v>
                </c:pt>
                <c:pt idx="2962">
                  <c:v>1481</c:v>
                </c:pt>
                <c:pt idx="2963">
                  <c:v>1481.5</c:v>
                </c:pt>
                <c:pt idx="2964">
                  <c:v>1482</c:v>
                </c:pt>
                <c:pt idx="2965">
                  <c:v>1482.5</c:v>
                </c:pt>
                <c:pt idx="2966">
                  <c:v>1483</c:v>
                </c:pt>
                <c:pt idx="2967">
                  <c:v>1483.5</c:v>
                </c:pt>
                <c:pt idx="2968">
                  <c:v>1484</c:v>
                </c:pt>
                <c:pt idx="2969">
                  <c:v>1484.5</c:v>
                </c:pt>
                <c:pt idx="2970">
                  <c:v>1485</c:v>
                </c:pt>
                <c:pt idx="2971">
                  <c:v>1485.5</c:v>
                </c:pt>
                <c:pt idx="2972">
                  <c:v>1486</c:v>
                </c:pt>
                <c:pt idx="2973">
                  <c:v>1486.5</c:v>
                </c:pt>
                <c:pt idx="2974">
                  <c:v>1487</c:v>
                </c:pt>
                <c:pt idx="2975">
                  <c:v>1487.5</c:v>
                </c:pt>
                <c:pt idx="2976">
                  <c:v>1488</c:v>
                </c:pt>
                <c:pt idx="2977">
                  <c:v>1488.5</c:v>
                </c:pt>
                <c:pt idx="2978">
                  <c:v>1489</c:v>
                </c:pt>
                <c:pt idx="2979">
                  <c:v>1489.5</c:v>
                </c:pt>
                <c:pt idx="2980">
                  <c:v>1490</c:v>
                </c:pt>
                <c:pt idx="2981">
                  <c:v>1490.5</c:v>
                </c:pt>
                <c:pt idx="2982">
                  <c:v>1491</c:v>
                </c:pt>
                <c:pt idx="2983">
                  <c:v>1491.5</c:v>
                </c:pt>
                <c:pt idx="2984">
                  <c:v>1492</c:v>
                </c:pt>
                <c:pt idx="2985">
                  <c:v>1492.5</c:v>
                </c:pt>
                <c:pt idx="2986">
                  <c:v>1493</c:v>
                </c:pt>
                <c:pt idx="2987">
                  <c:v>1493.5</c:v>
                </c:pt>
                <c:pt idx="2988">
                  <c:v>1494</c:v>
                </c:pt>
                <c:pt idx="2989">
                  <c:v>1494.5</c:v>
                </c:pt>
                <c:pt idx="2990">
                  <c:v>1495</c:v>
                </c:pt>
                <c:pt idx="2991">
                  <c:v>1495.5</c:v>
                </c:pt>
                <c:pt idx="2992">
                  <c:v>1496</c:v>
                </c:pt>
                <c:pt idx="2993">
                  <c:v>1496.5</c:v>
                </c:pt>
                <c:pt idx="2994">
                  <c:v>1497</c:v>
                </c:pt>
                <c:pt idx="2995">
                  <c:v>1497.5</c:v>
                </c:pt>
                <c:pt idx="2996">
                  <c:v>1498</c:v>
                </c:pt>
                <c:pt idx="2997">
                  <c:v>1498.5</c:v>
                </c:pt>
                <c:pt idx="2998">
                  <c:v>1499</c:v>
                </c:pt>
                <c:pt idx="2999">
                  <c:v>1499.5</c:v>
                </c:pt>
                <c:pt idx="3000">
                  <c:v>1500</c:v>
                </c:pt>
                <c:pt idx="3001">
                  <c:v>1500.5</c:v>
                </c:pt>
                <c:pt idx="3002">
                  <c:v>1501</c:v>
                </c:pt>
                <c:pt idx="3003">
                  <c:v>1501.5</c:v>
                </c:pt>
                <c:pt idx="3004">
                  <c:v>1502</c:v>
                </c:pt>
                <c:pt idx="3005">
                  <c:v>1502.5</c:v>
                </c:pt>
                <c:pt idx="3006">
                  <c:v>1503</c:v>
                </c:pt>
                <c:pt idx="3007">
                  <c:v>1503.5</c:v>
                </c:pt>
                <c:pt idx="3008">
                  <c:v>1504</c:v>
                </c:pt>
                <c:pt idx="3009">
                  <c:v>1504.5</c:v>
                </c:pt>
                <c:pt idx="3010">
                  <c:v>1505</c:v>
                </c:pt>
                <c:pt idx="3011">
                  <c:v>1505.5</c:v>
                </c:pt>
                <c:pt idx="3012">
                  <c:v>1506</c:v>
                </c:pt>
                <c:pt idx="3013">
                  <c:v>1506.5</c:v>
                </c:pt>
                <c:pt idx="3014">
                  <c:v>1507</c:v>
                </c:pt>
                <c:pt idx="3015">
                  <c:v>1507.5</c:v>
                </c:pt>
                <c:pt idx="3016">
                  <c:v>1508</c:v>
                </c:pt>
                <c:pt idx="3017">
                  <c:v>1508.5</c:v>
                </c:pt>
                <c:pt idx="3018">
                  <c:v>1509</c:v>
                </c:pt>
                <c:pt idx="3019">
                  <c:v>1509.5</c:v>
                </c:pt>
                <c:pt idx="3020">
                  <c:v>1510</c:v>
                </c:pt>
                <c:pt idx="3021">
                  <c:v>1510.5</c:v>
                </c:pt>
                <c:pt idx="3022">
                  <c:v>1511</c:v>
                </c:pt>
                <c:pt idx="3023">
                  <c:v>1511.5</c:v>
                </c:pt>
                <c:pt idx="3024">
                  <c:v>1512</c:v>
                </c:pt>
                <c:pt idx="3025">
                  <c:v>1512.5</c:v>
                </c:pt>
                <c:pt idx="3026">
                  <c:v>1513</c:v>
                </c:pt>
                <c:pt idx="3027">
                  <c:v>1513.5</c:v>
                </c:pt>
                <c:pt idx="3028">
                  <c:v>1514</c:v>
                </c:pt>
                <c:pt idx="3029">
                  <c:v>1514.5</c:v>
                </c:pt>
                <c:pt idx="3030">
                  <c:v>1515</c:v>
                </c:pt>
                <c:pt idx="3031">
                  <c:v>1515.5</c:v>
                </c:pt>
                <c:pt idx="3032">
                  <c:v>1516</c:v>
                </c:pt>
                <c:pt idx="3033">
                  <c:v>1516.5</c:v>
                </c:pt>
                <c:pt idx="3034">
                  <c:v>1517</c:v>
                </c:pt>
                <c:pt idx="3035">
                  <c:v>1517.5</c:v>
                </c:pt>
                <c:pt idx="3036">
                  <c:v>1518</c:v>
                </c:pt>
                <c:pt idx="3037">
                  <c:v>1518.5</c:v>
                </c:pt>
                <c:pt idx="3038">
                  <c:v>1519</c:v>
                </c:pt>
                <c:pt idx="3039">
                  <c:v>1519.5</c:v>
                </c:pt>
                <c:pt idx="3040">
                  <c:v>1520</c:v>
                </c:pt>
                <c:pt idx="3041">
                  <c:v>1520.5</c:v>
                </c:pt>
                <c:pt idx="3042">
                  <c:v>1521</c:v>
                </c:pt>
                <c:pt idx="3043">
                  <c:v>1521.5</c:v>
                </c:pt>
                <c:pt idx="3044">
                  <c:v>1522</c:v>
                </c:pt>
                <c:pt idx="3045">
                  <c:v>1522.5</c:v>
                </c:pt>
                <c:pt idx="3046">
                  <c:v>1523</c:v>
                </c:pt>
                <c:pt idx="3047">
                  <c:v>1523.5</c:v>
                </c:pt>
                <c:pt idx="3048">
                  <c:v>1524</c:v>
                </c:pt>
                <c:pt idx="3049">
                  <c:v>1524.5</c:v>
                </c:pt>
                <c:pt idx="3050">
                  <c:v>1525</c:v>
                </c:pt>
                <c:pt idx="3051">
                  <c:v>1525.5</c:v>
                </c:pt>
                <c:pt idx="3052">
                  <c:v>1526</c:v>
                </c:pt>
                <c:pt idx="3053">
                  <c:v>1526.5</c:v>
                </c:pt>
                <c:pt idx="3054">
                  <c:v>1527</c:v>
                </c:pt>
                <c:pt idx="3055">
                  <c:v>1527.5</c:v>
                </c:pt>
                <c:pt idx="3056">
                  <c:v>1528</c:v>
                </c:pt>
                <c:pt idx="3057">
                  <c:v>1528.5</c:v>
                </c:pt>
                <c:pt idx="3058">
                  <c:v>1529</c:v>
                </c:pt>
                <c:pt idx="3059">
                  <c:v>1529.5</c:v>
                </c:pt>
                <c:pt idx="3060">
                  <c:v>1530</c:v>
                </c:pt>
                <c:pt idx="3061">
                  <c:v>1530.5</c:v>
                </c:pt>
                <c:pt idx="3062">
                  <c:v>1531</c:v>
                </c:pt>
                <c:pt idx="3063">
                  <c:v>1531.5</c:v>
                </c:pt>
                <c:pt idx="3064">
                  <c:v>1532</c:v>
                </c:pt>
                <c:pt idx="3065">
                  <c:v>1532.5</c:v>
                </c:pt>
                <c:pt idx="3066">
                  <c:v>1533</c:v>
                </c:pt>
                <c:pt idx="3067">
                  <c:v>1533.5</c:v>
                </c:pt>
                <c:pt idx="3068">
                  <c:v>1534</c:v>
                </c:pt>
                <c:pt idx="3069">
                  <c:v>1534.5</c:v>
                </c:pt>
                <c:pt idx="3070">
                  <c:v>1535</c:v>
                </c:pt>
                <c:pt idx="3071">
                  <c:v>1535.5</c:v>
                </c:pt>
                <c:pt idx="3072">
                  <c:v>1536</c:v>
                </c:pt>
                <c:pt idx="3073">
                  <c:v>1536.5</c:v>
                </c:pt>
                <c:pt idx="3074">
                  <c:v>1537</c:v>
                </c:pt>
                <c:pt idx="3075">
                  <c:v>1537.5</c:v>
                </c:pt>
                <c:pt idx="3076">
                  <c:v>1538</c:v>
                </c:pt>
                <c:pt idx="3077">
                  <c:v>1538.5</c:v>
                </c:pt>
                <c:pt idx="3078">
                  <c:v>1539</c:v>
                </c:pt>
                <c:pt idx="3079">
                  <c:v>1539.5</c:v>
                </c:pt>
                <c:pt idx="3080">
                  <c:v>1540</c:v>
                </c:pt>
                <c:pt idx="3081">
                  <c:v>1540.5</c:v>
                </c:pt>
                <c:pt idx="3082">
                  <c:v>1541</c:v>
                </c:pt>
                <c:pt idx="3083">
                  <c:v>1541.5</c:v>
                </c:pt>
                <c:pt idx="3084">
                  <c:v>1542</c:v>
                </c:pt>
                <c:pt idx="3085">
                  <c:v>1542.5</c:v>
                </c:pt>
                <c:pt idx="3086">
                  <c:v>1543</c:v>
                </c:pt>
                <c:pt idx="3087">
                  <c:v>1543.5</c:v>
                </c:pt>
                <c:pt idx="3088">
                  <c:v>1544</c:v>
                </c:pt>
                <c:pt idx="3089">
                  <c:v>1544.5</c:v>
                </c:pt>
                <c:pt idx="3090">
                  <c:v>1545</c:v>
                </c:pt>
                <c:pt idx="3091">
                  <c:v>1545.5</c:v>
                </c:pt>
                <c:pt idx="3092">
                  <c:v>1546</c:v>
                </c:pt>
                <c:pt idx="3093">
                  <c:v>1546.5</c:v>
                </c:pt>
                <c:pt idx="3094">
                  <c:v>1547</c:v>
                </c:pt>
                <c:pt idx="3095">
                  <c:v>1547.5</c:v>
                </c:pt>
                <c:pt idx="3096">
                  <c:v>1548</c:v>
                </c:pt>
                <c:pt idx="3097">
                  <c:v>1548.5</c:v>
                </c:pt>
                <c:pt idx="3098">
                  <c:v>1549</c:v>
                </c:pt>
                <c:pt idx="3099">
                  <c:v>1549.5</c:v>
                </c:pt>
                <c:pt idx="3100">
                  <c:v>1550</c:v>
                </c:pt>
                <c:pt idx="3101">
                  <c:v>1550.5</c:v>
                </c:pt>
                <c:pt idx="3102">
                  <c:v>1551</c:v>
                </c:pt>
                <c:pt idx="3103">
                  <c:v>1551.5</c:v>
                </c:pt>
                <c:pt idx="3104">
                  <c:v>1552</c:v>
                </c:pt>
                <c:pt idx="3105">
                  <c:v>1552.5</c:v>
                </c:pt>
                <c:pt idx="3106">
                  <c:v>1553</c:v>
                </c:pt>
                <c:pt idx="3107">
                  <c:v>1553.5</c:v>
                </c:pt>
                <c:pt idx="3108">
                  <c:v>1554</c:v>
                </c:pt>
                <c:pt idx="3109">
                  <c:v>1554.5</c:v>
                </c:pt>
                <c:pt idx="3110">
                  <c:v>1555</c:v>
                </c:pt>
                <c:pt idx="3111">
                  <c:v>1555.5</c:v>
                </c:pt>
                <c:pt idx="3112">
                  <c:v>1556</c:v>
                </c:pt>
                <c:pt idx="3113">
                  <c:v>1556.5</c:v>
                </c:pt>
                <c:pt idx="3114">
                  <c:v>1557</c:v>
                </c:pt>
                <c:pt idx="3115">
                  <c:v>1557.5</c:v>
                </c:pt>
                <c:pt idx="3116">
                  <c:v>1558</c:v>
                </c:pt>
                <c:pt idx="3117">
                  <c:v>1558.5</c:v>
                </c:pt>
                <c:pt idx="3118">
                  <c:v>1559</c:v>
                </c:pt>
                <c:pt idx="3119">
                  <c:v>1559.5</c:v>
                </c:pt>
                <c:pt idx="3120">
                  <c:v>1560</c:v>
                </c:pt>
                <c:pt idx="3121">
                  <c:v>1560.5</c:v>
                </c:pt>
                <c:pt idx="3122">
                  <c:v>1561</c:v>
                </c:pt>
                <c:pt idx="3123">
                  <c:v>1561.5</c:v>
                </c:pt>
                <c:pt idx="3124">
                  <c:v>1562</c:v>
                </c:pt>
                <c:pt idx="3125">
                  <c:v>1562.5</c:v>
                </c:pt>
                <c:pt idx="3126">
                  <c:v>1563</c:v>
                </c:pt>
                <c:pt idx="3127">
                  <c:v>1563.5</c:v>
                </c:pt>
                <c:pt idx="3128">
                  <c:v>1564</c:v>
                </c:pt>
                <c:pt idx="3129">
                  <c:v>1564.5</c:v>
                </c:pt>
                <c:pt idx="3130">
                  <c:v>1565</c:v>
                </c:pt>
                <c:pt idx="3131">
                  <c:v>1565.5</c:v>
                </c:pt>
                <c:pt idx="3132">
                  <c:v>1566</c:v>
                </c:pt>
                <c:pt idx="3133">
                  <c:v>1566.5</c:v>
                </c:pt>
                <c:pt idx="3134">
                  <c:v>1567</c:v>
                </c:pt>
                <c:pt idx="3135">
                  <c:v>1567.5</c:v>
                </c:pt>
                <c:pt idx="3136">
                  <c:v>1568</c:v>
                </c:pt>
                <c:pt idx="3137">
                  <c:v>1568.5</c:v>
                </c:pt>
                <c:pt idx="3138">
                  <c:v>1569</c:v>
                </c:pt>
                <c:pt idx="3139">
                  <c:v>1569.5</c:v>
                </c:pt>
                <c:pt idx="3140">
                  <c:v>1570</c:v>
                </c:pt>
                <c:pt idx="3141">
                  <c:v>1570.5</c:v>
                </c:pt>
                <c:pt idx="3142">
                  <c:v>1571</c:v>
                </c:pt>
                <c:pt idx="3143">
                  <c:v>1571.5</c:v>
                </c:pt>
                <c:pt idx="3144">
                  <c:v>1572</c:v>
                </c:pt>
                <c:pt idx="3145">
                  <c:v>1572.5</c:v>
                </c:pt>
                <c:pt idx="3146">
                  <c:v>1573</c:v>
                </c:pt>
                <c:pt idx="3147">
                  <c:v>1573.5</c:v>
                </c:pt>
                <c:pt idx="3148">
                  <c:v>1574</c:v>
                </c:pt>
                <c:pt idx="3149">
                  <c:v>1574.5</c:v>
                </c:pt>
                <c:pt idx="3150">
                  <c:v>1575</c:v>
                </c:pt>
                <c:pt idx="3151">
                  <c:v>1575.5</c:v>
                </c:pt>
                <c:pt idx="3152">
                  <c:v>1576</c:v>
                </c:pt>
                <c:pt idx="3153">
                  <c:v>1576.5</c:v>
                </c:pt>
                <c:pt idx="3154">
                  <c:v>1577</c:v>
                </c:pt>
                <c:pt idx="3155">
                  <c:v>1577.5</c:v>
                </c:pt>
                <c:pt idx="3156">
                  <c:v>1578</c:v>
                </c:pt>
                <c:pt idx="3157">
                  <c:v>1578.5</c:v>
                </c:pt>
                <c:pt idx="3158">
                  <c:v>1579</c:v>
                </c:pt>
                <c:pt idx="3159">
                  <c:v>1579.5</c:v>
                </c:pt>
                <c:pt idx="3160">
                  <c:v>1580</c:v>
                </c:pt>
                <c:pt idx="3161">
                  <c:v>1580.5</c:v>
                </c:pt>
                <c:pt idx="3162">
                  <c:v>1581</c:v>
                </c:pt>
                <c:pt idx="3163">
                  <c:v>1581.5</c:v>
                </c:pt>
                <c:pt idx="3164">
                  <c:v>1582</c:v>
                </c:pt>
                <c:pt idx="3165">
                  <c:v>1582.5</c:v>
                </c:pt>
                <c:pt idx="3166">
                  <c:v>1583</c:v>
                </c:pt>
                <c:pt idx="3167">
                  <c:v>1583.5</c:v>
                </c:pt>
                <c:pt idx="3168">
                  <c:v>1584</c:v>
                </c:pt>
                <c:pt idx="3169">
                  <c:v>1584.5</c:v>
                </c:pt>
                <c:pt idx="3170">
                  <c:v>1585</c:v>
                </c:pt>
                <c:pt idx="3171">
                  <c:v>1585.5</c:v>
                </c:pt>
                <c:pt idx="3172">
                  <c:v>1586</c:v>
                </c:pt>
                <c:pt idx="3173">
                  <c:v>1586.5</c:v>
                </c:pt>
                <c:pt idx="3174">
                  <c:v>1587</c:v>
                </c:pt>
                <c:pt idx="3175">
                  <c:v>1587.5</c:v>
                </c:pt>
                <c:pt idx="3176">
                  <c:v>1588</c:v>
                </c:pt>
                <c:pt idx="3177">
                  <c:v>1588.5</c:v>
                </c:pt>
                <c:pt idx="3178">
                  <c:v>1589</c:v>
                </c:pt>
                <c:pt idx="3179">
                  <c:v>1589.5</c:v>
                </c:pt>
                <c:pt idx="3180">
                  <c:v>1590</c:v>
                </c:pt>
                <c:pt idx="3181">
                  <c:v>1590.5</c:v>
                </c:pt>
                <c:pt idx="3182">
                  <c:v>1591</c:v>
                </c:pt>
                <c:pt idx="3183">
                  <c:v>1591.5</c:v>
                </c:pt>
                <c:pt idx="3184">
                  <c:v>1592</c:v>
                </c:pt>
                <c:pt idx="3185">
                  <c:v>1592.5</c:v>
                </c:pt>
                <c:pt idx="3186">
                  <c:v>1593</c:v>
                </c:pt>
                <c:pt idx="3187">
                  <c:v>1593.5</c:v>
                </c:pt>
                <c:pt idx="3188">
                  <c:v>1594</c:v>
                </c:pt>
                <c:pt idx="3189">
                  <c:v>1594.5</c:v>
                </c:pt>
                <c:pt idx="3190">
                  <c:v>1595</c:v>
                </c:pt>
                <c:pt idx="3191">
                  <c:v>1595.5</c:v>
                </c:pt>
                <c:pt idx="3192">
                  <c:v>1596</c:v>
                </c:pt>
                <c:pt idx="3193">
                  <c:v>1596.5</c:v>
                </c:pt>
                <c:pt idx="3194">
                  <c:v>1597</c:v>
                </c:pt>
                <c:pt idx="3195">
                  <c:v>1597.5</c:v>
                </c:pt>
                <c:pt idx="3196">
                  <c:v>1598</c:v>
                </c:pt>
                <c:pt idx="3197">
                  <c:v>1598.5</c:v>
                </c:pt>
                <c:pt idx="3198">
                  <c:v>1599</c:v>
                </c:pt>
                <c:pt idx="3199">
                  <c:v>1599.5</c:v>
                </c:pt>
                <c:pt idx="3200">
                  <c:v>1600</c:v>
                </c:pt>
                <c:pt idx="3201">
                  <c:v>1600.5</c:v>
                </c:pt>
                <c:pt idx="3202">
                  <c:v>1601</c:v>
                </c:pt>
                <c:pt idx="3203">
                  <c:v>1601.5</c:v>
                </c:pt>
                <c:pt idx="3204">
                  <c:v>1602</c:v>
                </c:pt>
                <c:pt idx="3205">
                  <c:v>1602.5</c:v>
                </c:pt>
                <c:pt idx="3206">
                  <c:v>1603</c:v>
                </c:pt>
                <c:pt idx="3207">
                  <c:v>1603.5</c:v>
                </c:pt>
                <c:pt idx="3208">
                  <c:v>1604</c:v>
                </c:pt>
                <c:pt idx="3209">
                  <c:v>1604.5</c:v>
                </c:pt>
                <c:pt idx="3210">
                  <c:v>1605</c:v>
                </c:pt>
                <c:pt idx="3211">
                  <c:v>1605.5</c:v>
                </c:pt>
                <c:pt idx="3212">
                  <c:v>1606</c:v>
                </c:pt>
                <c:pt idx="3213">
                  <c:v>1606.5</c:v>
                </c:pt>
                <c:pt idx="3214">
                  <c:v>1607</c:v>
                </c:pt>
                <c:pt idx="3215">
                  <c:v>1607.5</c:v>
                </c:pt>
                <c:pt idx="3216">
                  <c:v>1608</c:v>
                </c:pt>
                <c:pt idx="3217">
                  <c:v>1608.5</c:v>
                </c:pt>
                <c:pt idx="3218">
                  <c:v>1609</c:v>
                </c:pt>
                <c:pt idx="3219">
                  <c:v>1609.5</c:v>
                </c:pt>
                <c:pt idx="3220">
                  <c:v>1610</c:v>
                </c:pt>
                <c:pt idx="3221">
                  <c:v>1610.5</c:v>
                </c:pt>
                <c:pt idx="3222">
                  <c:v>1611</c:v>
                </c:pt>
                <c:pt idx="3223">
                  <c:v>1611.5</c:v>
                </c:pt>
                <c:pt idx="3224">
                  <c:v>1612</c:v>
                </c:pt>
                <c:pt idx="3225">
                  <c:v>1612.5</c:v>
                </c:pt>
                <c:pt idx="3226">
                  <c:v>1613</c:v>
                </c:pt>
                <c:pt idx="3227">
                  <c:v>1613.5</c:v>
                </c:pt>
                <c:pt idx="3228">
                  <c:v>1614</c:v>
                </c:pt>
                <c:pt idx="3229">
                  <c:v>1614.5</c:v>
                </c:pt>
                <c:pt idx="3230">
                  <c:v>1615</c:v>
                </c:pt>
                <c:pt idx="3231">
                  <c:v>1615.5</c:v>
                </c:pt>
                <c:pt idx="3232">
                  <c:v>1616</c:v>
                </c:pt>
                <c:pt idx="3233">
                  <c:v>1616.5</c:v>
                </c:pt>
                <c:pt idx="3234">
                  <c:v>1617</c:v>
                </c:pt>
                <c:pt idx="3235">
                  <c:v>1617.5</c:v>
                </c:pt>
                <c:pt idx="3236">
                  <c:v>1618</c:v>
                </c:pt>
                <c:pt idx="3237">
                  <c:v>1618.5</c:v>
                </c:pt>
                <c:pt idx="3238">
                  <c:v>1619</c:v>
                </c:pt>
                <c:pt idx="3239">
                  <c:v>1619.5</c:v>
                </c:pt>
                <c:pt idx="3240">
                  <c:v>1620</c:v>
                </c:pt>
                <c:pt idx="3241">
                  <c:v>1620.5</c:v>
                </c:pt>
                <c:pt idx="3242">
                  <c:v>1621</c:v>
                </c:pt>
                <c:pt idx="3243">
                  <c:v>1621.5</c:v>
                </c:pt>
                <c:pt idx="3244">
                  <c:v>1622</c:v>
                </c:pt>
                <c:pt idx="3245">
                  <c:v>1622.5</c:v>
                </c:pt>
                <c:pt idx="3246">
                  <c:v>1623</c:v>
                </c:pt>
                <c:pt idx="3247">
                  <c:v>1623.5</c:v>
                </c:pt>
                <c:pt idx="3248">
                  <c:v>1624</c:v>
                </c:pt>
                <c:pt idx="3249">
                  <c:v>1624.5</c:v>
                </c:pt>
                <c:pt idx="3250">
                  <c:v>1625</c:v>
                </c:pt>
                <c:pt idx="3251">
                  <c:v>1625.5</c:v>
                </c:pt>
                <c:pt idx="3252">
                  <c:v>1626</c:v>
                </c:pt>
                <c:pt idx="3253">
                  <c:v>1626.5</c:v>
                </c:pt>
                <c:pt idx="3254">
                  <c:v>1627</c:v>
                </c:pt>
                <c:pt idx="3255">
                  <c:v>1627.5</c:v>
                </c:pt>
                <c:pt idx="3256">
                  <c:v>1628</c:v>
                </c:pt>
                <c:pt idx="3257">
                  <c:v>1628.5</c:v>
                </c:pt>
                <c:pt idx="3258">
                  <c:v>1629</c:v>
                </c:pt>
                <c:pt idx="3259">
                  <c:v>1629.5</c:v>
                </c:pt>
                <c:pt idx="3260">
                  <c:v>1630</c:v>
                </c:pt>
                <c:pt idx="3261">
                  <c:v>1630.5</c:v>
                </c:pt>
                <c:pt idx="3262">
                  <c:v>1631</c:v>
                </c:pt>
                <c:pt idx="3263">
                  <c:v>1631.5</c:v>
                </c:pt>
                <c:pt idx="3264">
                  <c:v>1632</c:v>
                </c:pt>
                <c:pt idx="3265">
                  <c:v>1632.5</c:v>
                </c:pt>
                <c:pt idx="3266">
                  <c:v>1633</c:v>
                </c:pt>
                <c:pt idx="3267">
                  <c:v>1633.5</c:v>
                </c:pt>
                <c:pt idx="3268">
                  <c:v>1634</c:v>
                </c:pt>
                <c:pt idx="3269">
                  <c:v>1634.5</c:v>
                </c:pt>
                <c:pt idx="3270">
                  <c:v>1635</c:v>
                </c:pt>
                <c:pt idx="3271">
                  <c:v>1635.5</c:v>
                </c:pt>
                <c:pt idx="3272">
                  <c:v>1636</c:v>
                </c:pt>
                <c:pt idx="3273">
                  <c:v>1636.5</c:v>
                </c:pt>
                <c:pt idx="3274">
                  <c:v>1637</c:v>
                </c:pt>
                <c:pt idx="3275">
                  <c:v>1637.5</c:v>
                </c:pt>
                <c:pt idx="3276">
                  <c:v>1638</c:v>
                </c:pt>
                <c:pt idx="3277">
                  <c:v>1638.5</c:v>
                </c:pt>
                <c:pt idx="3278">
                  <c:v>1639</c:v>
                </c:pt>
                <c:pt idx="3279">
                  <c:v>1639.5</c:v>
                </c:pt>
                <c:pt idx="3280">
                  <c:v>1640</c:v>
                </c:pt>
                <c:pt idx="3281">
                  <c:v>1640.5</c:v>
                </c:pt>
                <c:pt idx="3282">
                  <c:v>1641</c:v>
                </c:pt>
                <c:pt idx="3283">
                  <c:v>1641.5</c:v>
                </c:pt>
                <c:pt idx="3284">
                  <c:v>1642</c:v>
                </c:pt>
                <c:pt idx="3285">
                  <c:v>1642.5</c:v>
                </c:pt>
                <c:pt idx="3286">
                  <c:v>1643</c:v>
                </c:pt>
                <c:pt idx="3287">
                  <c:v>1643.5</c:v>
                </c:pt>
                <c:pt idx="3288">
                  <c:v>1644</c:v>
                </c:pt>
                <c:pt idx="3289">
                  <c:v>1644.5</c:v>
                </c:pt>
                <c:pt idx="3290">
                  <c:v>1645</c:v>
                </c:pt>
                <c:pt idx="3291">
                  <c:v>1645.5</c:v>
                </c:pt>
                <c:pt idx="3292">
                  <c:v>1646</c:v>
                </c:pt>
                <c:pt idx="3293">
                  <c:v>1646.5</c:v>
                </c:pt>
                <c:pt idx="3294">
                  <c:v>1647</c:v>
                </c:pt>
                <c:pt idx="3295">
                  <c:v>1647.5</c:v>
                </c:pt>
                <c:pt idx="3296">
                  <c:v>1648</c:v>
                </c:pt>
                <c:pt idx="3297">
                  <c:v>1648.5</c:v>
                </c:pt>
                <c:pt idx="3298">
                  <c:v>1649</c:v>
                </c:pt>
                <c:pt idx="3299">
                  <c:v>1649.5</c:v>
                </c:pt>
                <c:pt idx="3300">
                  <c:v>1650</c:v>
                </c:pt>
                <c:pt idx="3301">
                  <c:v>1650.5</c:v>
                </c:pt>
                <c:pt idx="3302">
                  <c:v>1651</c:v>
                </c:pt>
                <c:pt idx="3303">
                  <c:v>1651.5</c:v>
                </c:pt>
                <c:pt idx="3304">
                  <c:v>1652</c:v>
                </c:pt>
                <c:pt idx="3305">
                  <c:v>1652.5</c:v>
                </c:pt>
                <c:pt idx="3306">
                  <c:v>1653</c:v>
                </c:pt>
                <c:pt idx="3307">
                  <c:v>1653.5</c:v>
                </c:pt>
                <c:pt idx="3308">
                  <c:v>1654</c:v>
                </c:pt>
                <c:pt idx="3309">
                  <c:v>1654.5</c:v>
                </c:pt>
                <c:pt idx="3310">
                  <c:v>1655</c:v>
                </c:pt>
                <c:pt idx="3311">
                  <c:v>1655.5</c:v>
                </c:pt>
                <c:pt idx="3312">
                  <c:v>1656</c:v>
                </c:pt>
                <c:pt idx="3313">
                  <c:v>1656.5</c:v>
                </c:pt>
                <c:pt idx="3314">
                  <c:v>1657</c:v>
                </c:pt>
                <c:pt idx="3315">
                  <c:v>1657.5</c:v>
                </c:pt>
                <c:pt idx="3316">
                  <c:v>1658</c:v>
                </c:pt>
                <c:pt idx="3317">
                  <c:v>1658.5</c:v>
                </c:pt>
                <c:pt idx="3318">
                  <c:v>1659</c:v>
                </c:pt>
                <c:pt idx="3319">
                  <c:v>1659.5</c:v>
                </c:pt>
                <c:pt idx="3320">
                  <c:v>1660</c:v>
                </c:pt>
                <c:pt idx="3321">
                  <c:v>1660.5</c:v>
                </c:pt>
                <c:pt idx="3322">
                  <c:v>1661</c:v>
                </c:pt>
                <c:pt idx="3323">
                  <c:v>1661.5</c:v>
                </c:pt>
                <c:pt idx="3324">
                  <c:v>1662</c:v>
                </c:pt>
                <c:pt idx="3325">
                  <c:v>1662.5</c:v>
                </c:pt>
                <c:pt idx="3326">
                  <c:v>1663</c:v>
                </c:pt>
                <c:pt idx="3327">
                  <c:v>1663.5</c:v>
                </c:pt>
                <c:pt idx="3328">
                  <c:v>1664</c:v>
                </c:pt>
                <c:pt idx="3329">
                  <c:v>1664.5</c:v>
                </c:pt>
                <c:pt idx="3330">
                  <c:v>1665</c:v>
                </c:pt>
                <c:pt idx="3331">
                  <c:v>1665.5</c:v>
                </c:pt>
                <c:pt idx="3332">
                  <c:v>1666</c:v>
                </c:pt>
                <c:pt idx="3333">
                  <c:v>1666.5</c:v>
                </c:pt>
                <c:pt idx="3334">
                  <c:v>1667</c:v>
                </c:pt>
                <c:pt idx="3335">
                  <c:v>1667.5</c:v>
                </c:pt>
                <c:pt idx="3336">
                  <c:v>1668</c:v>
                </c:pt>
                <c:pt idx="3337">
                  <c:v>1668.5</c:v>
                </c:pt>
                <c:pt idx="3338">
                  <c:v>1669</c:v>
                </c:pt>
                <c:pt idx="3339">
                  <c:v>1669.5</c:v>
                </c:pt>
                <c:pt idx="3340">
                  <c:v>1670</c:v>
                </c:pt>
                <c:pt idx="3341">
                  <c:v>1670.5</c:v>
                </c:pt>
                <c:pt idx="3342">
                  <c:v>1671</c:v>
                </c:pt>
                <c:pt idx="3343">
                  <c:v>1671.5</c:v>
                </c:pt>
                <c:pt idx="3344">
                  <c:v>1672</c:v>
                </c:pt>
                <c:pt idx="3345">
                  <c:v>1672.5</c:v>
                </c:pt>
                <c:pt idx="3346">
                  <c:v>1673</c:v>
                </c:pt>
                <c:pt idx="3347">
                  <c:v>1673.5</c:v>
                </c:pt>
                <c:pt idx="3348">
                  <c:v>1674</c:v>
                </c:pt>
                <c:pt idx="3349">
                  <c:v>1674.5</c:v>
                </c:pt>
                <c:pt idx="3350">
                  <c:v>1675</c:v>
                </c:pt>
                <c:pt idx="3351">
                  <c:v>1675.5</c:v>
                </c:pt>
                <c:pt idx="3352">
                  <c:v>1676</c:v>
                </c:pt>
                <c:pt idx="3353">
                  <c:v>1676.5</c:v>
                </c:pt>
                <c:pt idx="3354">
                  <c:v>1677</c:v>
                </c:pt>
                <c:pt idx="3355">
                  <c:v>1677.5</c:v>
                </c:pt>
                <c:pt idx="3356">
                  <c:v>1678</c:v>
                </c:pt>
                <c:pt idx="3357">
                  <c:v>1678.5</c:v>
                </c:pt>
                <c:pt idx="3358">
                  <c:v>1679</c:v>
                </c:pt>
                <c:pt idx="3359">
                  <c:v>1679.5</c:v>
                </c:pt>
                <c:pt idx="3360">
                  <c:v>1680</c:v>
                </c:pt>
                <c:pt idx="3361">
                  <c:v>1680.5</c:v>
                </c:pt>
                <c:pt idx="3362">
                  <c:v>1681</c:v>
                </c:pt>
                <c:pt idx="3363">
                  <c:v>1681.5</c:v>
                </c:pt>
                <c:pt idx="3364">
                  <c:v>1682</c:v>
                </c:pt>
                <c:pt idx="3365">
                  <c:v>1682.5</c:v>
                </c:pt>
                <c:pt idx="3366">
                  <c:v>1683</c:v>
                </c:pt>
                <c:pt idx="3367">
                  <c:v>1683.5</c:v>
                </c:pt>
                <c:pt idx="3368">
                  <c:v>1684</c:v>
                </c:pt>
                <c:pt idx="3369">
                  <c:v>1684.5</c:v>
                </c:pt>
                <c:pt idx="3370">
                  <c:v>1685</c:v>
                </c:pt>
                <c:pt idx="3371">
                  <c:v>1685.5</c:v>
                </c:pt>
                <c:pt idx="3372">
                  <c:v>1686</c:v>
                </c:pt>
                <c:pt idx="3373">
                  <c:v>1686.5</c:v>
                </c:pt>
                <c:pt idx="3374">
                  <c:v>1687</c:v>
                </c:pt>
                <c:pt idx="3375">
                  <c:v>1687.5</c:v>
                </c:pt>
                <c:pt idx="3376">
                  <c:v>1688</c:v>
                </c:pt>
                <c:pt idx="3377">
                  <c:v>1688.5</c:v>
                </c:pt>
                <c:pt idx="3378">
                  <c:v>1689</c:v>
                </c:pt>
                <c:pt idx="3379">
                  <c:v>1689.5</c:v>
                </c:pt>
                <c:pt idx="3380">
                  <c:v>1690</c:v>
                </c:pt>
                <c:pt idx="3381">
                  <c:v>1690.5</c:v>
                </c:pt>
                <c:pt idx="3382">
                  <c:v>1691</c:v>
                </c:pt>
                <c:pt idx="3383">
                  <c:v>1691.5</c:v>
                </c:pt>
                <c:pt idx="3384">
                  <c:v>1692</c:v>
                </c:pt>
                <c:pt idx="3385">
                  <c:v>1692.5</c:v>
                </c:pt>
                <c:pt idx="3386">
                  <c:v>1693</c:v>
                </c:pt>
                <c:pt idx="3387">
                  <c:v>1693.5</c:v>
                </c:pt>
                <c:pt idx="3388">
                  <c:v>1694</c:v>
                </c:pt>
                <c:pt idx="3389">
                  <c:v>1694.5</c:v>
                </c:pt>
                <c:pt idx="3390">
                  <c:v>1695</c:v>
                </c:pt>
                <c:pt idx="3391">
                  <c:v>1695.5</c:v>
                </c:pt>
                <c:pt idx="3392">
                  <c:v>1696</c:v>
                </c:pt>
                <c:pt idx="3393">
                  <c:v>1696.5</c:v>
                </c:pt>
                <c:pt idx="3394">
                  <c:v>1697</c:v>
                </c:pt>
                <c:pt idx="3395">
                  <c:v>1697.5</c:v>
                </c:pt>
                <c:pt idx="3396">
                  <c:v>1698</c:v>
                </c:pt>
                <c:pt idx="3397">
                  <c:v>1698.5</c:v>
                </c:pt>
                <c:pt idx="3398">
                  <c:v>1699</c:v>
                </c:pt>
                <c:pt idx="3399">
                  <c:v>1699.5</c:v>
                </c:pt>
                <c:pt idx="3400">
                  <c:v>1700</c:v>
                </c:pt>
                <c:pt idx="3401">
                  <c:v>1700.5</c:v>
                </c:pt>
                <c:pt idx="3402">
                  <c:v>1701</c:v>
                </c:pt>
                <c:pt idx="3403">
                  <c:v>1701.5</c:v>
                </c:pt>
                <c:pt idx="3404">
                  <c:v>1702</c:v>
                </c:pt>
                <c:pt idx="3405">
                  <c:v>1702.5</c:v>
                </c:pt>
                <c:pt idx="3406">
                  <c:v>1703</c:v>
                </c:pt>
                <c:pt idx="3407">
                  <c:v>1703.5</c:v>
                </c:pt>
                <c:pt idx="3408">
                  <c:v>1704</c:v>
                </c:pt>
                <c:pt idx="3409">
                  <c:v>1704.5</c:v>
                </c:pt>
                <c:pt idx="3410">
                  <c:v>1705</c:v>
                </c:pt>
                <c:pt idx="3411">
                  <c:v>1705.5</c:v>
                </c:pt>
                <c:pt idx="3412">
                  <c:v>1706</c:v>
                </c:pt>
                <c:pt idx="3413">
                  <c:v>1706.5</c:v>
                </c:pt>
                <c:pt idx="3414">
                  <c:v>1707</c:v>
                </c:pt>
                <c:pt idx="3415">
                  <c:v>1707.5</c:v>
                </c:pt>
                <c:pt idx="3416">
                  <c:v>1708</c:v>
                </c:pt>
                <c:pt idx="3417">
                  <c:v>1708.5</c:v>
                </c:pt>
                <c:pt idx="3418">
                  <c:v>1709</c:v>
                </c:pt>
                <c:pt idx="3419">
                  <c:v>1709.5</c:v>
                </c:pt>
                <c:pt idx="3420">
                  <c:v>1710</c:v>
                </c:pt>
                <c:pt idx="3421">
                  <c:v>1710.5</c:v>
                </c:pt>
                <c:pt idx="3422">
                  <c:v>1711</c:v>
                </c:pt>
                <c:pt idx="3423">
                  <c:v>1711.5</c:v>
                </c:pt>
                <c:pt idx="3424">
                  <c:v>1712</c:v>
                </c:pt>
                <c:pt idx="3425">
                  <c:v>1712.5</c:v>
                </c:pt>
                <c:pt idx="3426">
                  <c:v>1713</c:v>
                </c:pt>
                <c:pt idx="3427">
                  <c:v>1713.5</c:v>
                </c:pt>
                <c:pt idx="3428">
                  <c:v>1714</c:v>
                </c:pt>
                <c:pt idx="3429">
                  <c:v>1714.5</c:v>
                </c:pt>
                <c:pt idx="3430">
                  <c:v>1715</c:v>
                </c:pt>
                <c:pt idx="3431">
                  <c:v>1715.5</c:v>
                </c:pt>
                <c:pt idx="3432">
                  <c:v>1716</c:v>
                </c:pt>
                <c:pt idx="3433">
                  <c:v>1716.5</c:v>
                </c:pt>
                <c:pt idx="3434">
                  <c:v>1717</c:v>
                </c:pt>
                <c:pt idx="3435">
                  <c:v>1717.5</c:v>
                </c:pt>
                <c:pt idx="3436">
                  <c:v>1718</c:v>
                </c:pt>
                <c:pt idx="3437">
                  <c:v>1718.5</c:v>
                </c:pt>
                <c:pt idx="3438">
                  <c:v>1719</c:v>
                </c:pt>
                <c:pt idx="3439">
                  <c:v>1719.5</c:v>
                </c:pt>
                <c:pt idx="3440">
                  <c:v>1720</c:v>
                </c:pt>
                <c:pt idx="3441">
                  <c:v>1720.5</c:v>
                </c:pt>
                <c:pt idx="3442">
                  <c:v>1721</c:v>
                </c:pt>
                <c:pt idx="3443">
                  <c:v>1721.5</c:v>
                </c:pt>
                <c:pt idx="3444">
                  <c:v>1722</c:v>
                </c:pt>
                <c:pt idx="3445">
                  <c:v>1722.5</c:v>
                </c:pt>
                <c:pt idx="3446">
                  <c:v>1723</c:v>
                </c:pt>
                <c:pt idx="3447">
                  <c:v>1723.5</c:v>
                </c:pt>
                <c:pt idx="3448">
                  <c:v>1724</c:v>
                </c:pt>
                <c:pt idx="3449">
                  <c:v>1724.5</c:v>
                </c:pt>
                <c:pt idx="3450">
                  <c:v>1725</c:v>
                </c:pt>
                <c:pt idx="3451">
                  <c:v>1725.5</c:v>
                </c:pt>
                <c:pt idx="3452">
                  <c:v>1726</c:v>
                </c:pt>
                <c:pt idx="3453">
                  <c:v>1726.5</c:v>
                </c:pt>
                <c:pt idx="3454">
                  <c:v>1727</c:v>
                </c:pt>
                <c:pt idx="3455">
                  <c:v>1727.5</c:v>
                </c:pt>
                <c:pt idx="3456">
                  <c:v>1728</c:v>
                </c:pt>
                <c:pt idx="3457">
                  <c:v>1728.5</c:v>
                </c:pt>
                <c:pt idx="3458">
                  <c:v>1729</c:v>
                </c:pt>
                <c:pt idx="3459">
                  <c:v>1729.5</c:v>
                </c:pt>
                <c:pt idx="3460">
                  <c:v>1730</c:v>
                </c:pt>
                <c:pt idx="3461">
                  <c:v>1730.5</c:v>
                </c:pt>
                <c:pt idx="3462">
                  <c:v>1731</c:v>
                </c:pt>
                <c:pt idx="3463">
                  <c:v>1731.5</c:v>
                </c:pt>
                <c:pt idx="3464">
                  <c:v>1732</c:v>
                </c:pt>
                <c:pt idx="3465">
                  <c:v>1732.5</c:v>
                </c:pt>
                <c:pt idx="3466">
                  <c:v>1733</c:v>
                </c:pt>
                <c:pt idx="3467">
                  <c:v>1733.5</c:v>
                </c:pt>
                <c:pt idx="3468">
                  <c:v>1734</c:v>
                </c:pt>
                <c:pt idx="3469">
                  <c:v>1734.5</c:v>
                </c:pt>
                <c:pt idx="3470">
                  <c:v>1735</c:v>
                </c:pt>
                <c:pt idx="3471">
                  <c:v>1735.5</c:v>
                </c:pt>
                <c:pt idx="3472">
                  <c:v>1736</c:v>
                </c:pt>
                <c:pt idx="3473">
                  <c:v>1736.5</c:v>
                </c:pt>
                <c:pt idx="3474">
                  <c:v>1737</c:v>
                </c:pt>
                <c:pt idx="3475">
                  <c:v>1737.5</c:v>
                </c:pt>
                <c:pt idx="3476">
                  <c:v>1738</c:v>
                </c:pt>
                <c:pt idx="3477">
                  <c:v>1738.5</c:v>
                </c:pt>
                <c:pt idx="3478">
                  <c:v>1739</c:v>
                </c:pt>
                <c:pt idx="3479">
                  <c:v>1739.5</c:v>
                </c:pt>
                <c:pt idx="3480">
                  <c:v>1740</c:v>
                </c:pt>
                <c:pt idx="3481">
                  <c:v>1740.5</c:v>
                </c:pt>
                <c:pt idx="3482">
                  <c:v>1741</c:v>
                </c:pt>
                <c:pt idx="3483">
                  <c:v>1741.5</c:v>
                </c:pt>
                <c:pt idx="3484">
                  <c:v>1742</c:v>
                </c:pt>
                <c:pt idx="3485">
                  <c:v>1742.5</c:v>
                </c:pt>
                <c:pt idx="3486">
                  <c:v>1743</c:v>
                </c:pt>
                <c:pt idx="3487">
                  <c:v>1743.5</c:v>
                </c:pt>
                <c:pt idx="3488">
                  <c:v>1744</c:v>
                </c:pt>
                <c:pt idx="3489">
                  <c:v>1744.5</c:v>
                </c:pt>
                <c:pt idx="3490">
                  <c:v>1745</c:v>
                </c:pt>
                <c:pt idx="3491">
                  <c:v>1745.5</c:v>
                </c:pt>
                <c:pt idx="3492">
                  <c:v>1746</c:v>
                </c:pt>
                <c:pt idx="3493">
                  <c:v>1746.5</c:v>
                </c:pt>
                <c:pt idx="3494">
                  <c:v>1747</c:v>
                </c:pt>
                <c:pt idx="3495">
                  <c:v>1747.5</c:v>
                </c:pt>
                <c:pt idx="3496">
                  <c:v>1748</c:v>
                </c:pt>
                <c:pt idx="3497">
                  <c:v>1748.5</c:v>
                </c:pt>
                <c:pt idx="3498">
                  <c:v>1749</c:v>
                </c:pt>
                <c:pt idx="3499">
                  <c:v>1749.5</c:v>
                </c:pt>
                <c:pt idx="3500">
                  <c:v>1750</c:v>
                </c:pt>
                <c:pt idx="3501">
                  <c:v>1750.5</c:v>
                </c:pt>
                <c:pt idx="3502">
                  <c:v>1751</c:v>
                </c:pt>
                <c:pt idx="3503">
                  <c:v>1751.5</c:v>
                </c:pt>
                <c:pt idx="3504">
                  <c:v>1752</c:v>
                </c:pt>
                <c:pt idx="3505">
                  <c:v>1752.5</c:v>
                </c:pt>
                <c:pt idx="3506">
                  <c:v>1753</c:v>
                </c:pt>
                <c:pt idx="3507">
                  <c:v>1753.5</c:v>
                </c:pt>
                <c:pt idx="3508">
                  <c:v>1754</c:v>
                </c:pt>
                <c:pt idx="3509">
                  <c:v>1754.5</c:v>
                </c:pt>
                <c:pt idx="3510">
                  <c:v>1755</c:v>
                </c:pt>
                <c:pt idx="3511">
                  <c:v>1755.5</c:v>
                </c:pt>
                <c:pt idx="3512">
                  <c:v>1756</c:v>
                </c:pt>
                <c:pt idx="3513">
                  <c:v>1756.5</c:v>
                </c:pt>
                <c:pt idx="3514">
                  <c:v>1757</c:v>
                </c:pt>
                <c:pt idx="3515">
                  <c:v>1757.5</c:v>
                </c:pt>
                <c:pt idx="3516">
                  <c:v>1758</c:v>
                </c:pt>
                <c:pt idx="3517">
                  <c:v>1758.5</c:v>
                </c:pt>
                <c:pt idx="3518">
                  <c:v>1759</c:v>
                </c:pt>
                <c:pt idx="3519">
                  <c:v>1759.5</c:v>
                </c:pt>
                <c:pt idx="3520">
                  <c:v>1760</c:v>
                </c:pt>
                <c:pt idx="3521">
                  <c:v>1760.5</c:v>
                </c:pt>
                <c:pt idx="3522">
                  <c:v>1761</c:v>
                </c:pt>
                <c:pt idx="3523">
                  <c:v>1761.5</c:v>
                </c:pt>
                <c:pt idx="3524">
                  <c:v>1762</c:v>
                </c:pt>
                <c:pt idx="3525">
                  <c:v>1762.5</c:v>
                </c:pt>
                <c:pt idx="3526">
                  <c:v>1763</c:v>
                </c:pt>
                <c:pt idx="3527">
                  <c:v>1763.5</c:v>
                </c:pt>
                <c:pt idx="3528">
                  <c:v>1764</c:v>
                </c:pt>
                <c:pt idx="3529">
                  <c:v>1764.5</c:v>
                </c:pt>
                <c:pt idx="3530">
                  <c:v>1765</c:v>
                </c:pt>
                <c:pt idx="3531">
                  <c:v>1765.5</c:v>
                </c:pt>
                <c:pt idx="3532">
                  <c:v>1766</c:v>
                </c:pt>
                <c:pt idx="3533">
                  <c:v>1766.5</c:v>
                </c:pt>
                <c:pt idx="3534">
                  <c:v>1767</c:v>
                </c:pt>
                <c:pt idx="3535">
                  <c:v>1767.5</c:v>
                </c:pt>
                <c:pt idx="3536">
                  <c:v>1768</c:v>
                </c:pt>
                <c:pt idx="3537">
                  <c:v>1768.5</c:v>
                </c:pt>
                <c:pt idx="3538">
                  <c:v>1769</c:v>
                </c:pt>
                <c:pt idx="3539">
                  <c:v>1769.5</c:v>
                </c:pt>
                <c:pt idx="3540">
                  <c:v>1770</c:v>
                </c:pt>
                <c:pt idx="3541">
                  <c:v>1770.5</c:v>
                </c:pt>
                <c:pt idx="3542">
                  <c:v>1771</c:v>
                </c:pt>
                <c:pt idx="3543">
                  <c:v>1771.5</c:v>
                </c:pt>
                <c:pt idx="3544">
                  <c:v>1772</c:v>
                </c:pt>
                <c:pt idx="3545">
                  <c:v>1772.5</c:v>
                </c:pt>
                <c:pt idx="3546">
                  <c:v>1773</c:v>
                </c:pt>
                <c:pt idx="3547">
                  <c:v>1773.5</c:v>
                </c:pt>
                <c:pt idx="3548">
                  <c:v>1774</c:v>
                </c:pt>
                <c:pt idx="3549">
                  <c:v>1774.5</c:v>
                </c:pt>
                <c:pt idx="3550">
                  <c:v>1775</c:v>
                </c:pt>
                <c:pt idx="3551">
                  <c:v>1775.5</c:v>
                </c:pt>
                <c:pt idx="3552">
                  <c:v>1776</c:v>
                </c:pt>
                <c:pt idx="3553">
                  <c:v>1776.5</c:v>
                </c:pt>
                <c:pt idx="3554">
                  <c:v>1777</c:v>
                </c:pt>
                <c:pt idx="3555">
                  <c:v>1777.5</c:v>
                </c:pt>
                <c:pt idx="3556">
                  <c:v>1778</c:v>
                </c:pt>
                <c:pt idx="3557">
                  <c:v>1778.5</c:v>
                </c:pt>
                <c:pt idx="3558">
                  <c:v>1779</c:v>
                </c:pt>
                <c:pt idx="3559">
                  <c:v>1779.5</c:v>
                </c:pt>
                <c:pt idx="3560">
                  <c:v>1780</c:v>
                </c:pt>
                <c:pt idx="3561">
                  <c:v>1780.5</c:v>
                </c:pt>
                <c:pt idx="3562">
                  <c:v>1781</c:v>
                </c:pt>
                <c:pt idx="3563">
                  <c:v>1781.5</c:v>
                </c:pt>
                <c:pt idx="3564">
                  <c:v>1782</c:v>
                </c:pt>
                <c:pt idx="3565">
                  <c:v>1782.5</c:v>
                </c:pt>
                <c:pt idx="3566">
                  <c:v>1783</c:v>
                </c:pt>
                <c:pt idx="3567">
                  <c:v>1783.5</c:v>
                </c:pt>
                <c:pt idx="3568">
                  <c:v>1784</c:v>
                </c:pt>
                <c:pt idx="3569">
                  <c:v>1784.5</c:v>
                </c:pt>
                <c:pt idx="3570">
                  <c:v>1785</c:v>
                </c:pt>
                <c:pt idx="3571">
                  <c:v>1785.5</c:v>
                </c:pt>
                <c:pt idx="3572">
                  <c:v>1786</c:v>
                </c:pt>
                <c:pt idx="3573">
                  <c:v>1786.5</c:v>
                </c:pt>
                <c:pt idx="3574">
                  <c:v>1787</c:v>
                </c:pt>
                <c:pt idx="3575">
                  <c:v>1787.5</c:v>
                </c:pt>
                <c:pt idx="3576">
                  <c:v>1788</c:v>
                </c:pt>
                <c:pt idx="3577">
                  <c:v>1788.5</c:v>
                </c:pt>
                <c:pt idx="3578">
                  <c:v>1789</c:v>
                </c:pt>
                <c:pt idx="3579">
                  <c:v>1789.5</c:v>
                </c:pt>
                <c:pt idx="3580">
                  <c:v>1790</c:v>
                </c:pt>
                <c:pt idx="3581">
                  <c:v>1790.5</c:v>
                </c:pt>
                <c:pt idx="3582">
                  <c:v>1791</c:v>
                </c:pt>
                <c:pt idx="3583">
                  <c:v>1791.5</c:v>
                </c:pt>
                <c:pt idx="3584">
                  <c:v>1792</c:v>
                </c:pt>
                <c:pt idx="3585">
                  <c:v>1792.5</c:v>
                </c:pt>
                <c:pt idx="3586">
                  <c:v>1793</c:v>
                </c:pt>
                <c:pt idx="3587">
                  <c:v>1793.5</c:v>
                </c:pt>
                <c:pt idx="3588">
                  <c:v>1794</c:v>
                </c:pt>
                <c:pt idx="3589">
                  <c:v>1794.5</c:v>
                </c:pt>
                <c:pt idx="3590">
                  <c:v>1795</c:v>
                </c:pt>
                <c:pt idx="3591">
                  <c:v>1795.5</c:v>
                </c:pt>
                <c:pt idx="3592">
                  <c:v>1796</c:v>
                </c:pt>
                <c:pt idx="3593">
                  <c:v>1796.5</c:v>
                </c:pt>
                <c:pt idx="3594">
                  <c:v>1797</c:v>
                </c:pt>
                <c:pt idx="3595">
                  <c:v>1797.5</c:v>
                </c:pt>
                <c:pt idx="3596">
                  <c:v>1798</c:v>
                </c:pt>
                <c:pt idx="3597">
                  <c:v>1798.5</c:v>
                </c:pt>
                <c:pt idx="3598">
                  <c:v>1799</c:v>
                </c:pt>
                <c:pt idx="3599">
                  <c:v>1799.5</c:v>
                </c:pt>
                <c:pt idx="3600">
                  <c:v>1800</c:v>
                </c:pt>
                <c:pt idx="3601">
                  <c:v>1800.5</c:v>
                </c:pt>
                <c:pt idx="3602">
                  <c:v>1801</c:v>
                </c:pt>
                <c:pt idx="3603">
                  <c:v>1801.5</c:v>
                </c:pt>
                <c:pt idx="3604">
                  <c:v>1802</c:v>
                </c:pt>
                <c:pt idx="3605">
                  <c:v>1802.5</c:v>
                </c:pt>
                <c:pt idx="3606">
                  <c:v>1803</c:v>
                </c:pt>
                <c:pt idx="3607">
                  <c:v>1803.5</c:v>
                </c:pt>
                <c:pt idx="3608">
                  <c:v>1804</c:v>
                </c:pt>
                <c:pt idx="3609">
                  <c:v>1804.5</c:v>
                </c:pt>
                <c:pt idx="3610">
                  <c:v>1805</c:v>
                </c:pt>
                <c:pt idx="3611">
                  <c:v>1805.5</c:v>
                </c:pt>
                <c:pt idx="3612">
                  <c:v>1806</c:v>
                </c:pt>
                <c:pt idx="3613">
                  <c:v>1806.5</c:v>
                </c:pt>
                <c:pt idx="3614">
                  <c:v>1807</c:v>
                </c:pt>
                <c:pt idx="3615">
                  <c:v>1807.5</c:v>
                </c:pt>
                <c:pt idx="3616">
                  <c:v>1808</c:v>
                </c:pt>
                <c:pt idx="3617">
                  <c:v>1808.5</c:v>
                </c:pt>
                <c:pt idx="3618">
                  <c:v>1809</c:v>
                </c:pt>
                <c:pt idx="3619">
                  <c:v>1809.5</c:v>
                </c:pt>
                <c:pt idx="3620">
                  <c:v>1810</c:v>
                </c:pt>
                <c:pt idx="3621">
                  <c:v>1810.5</c:v>
                </c:pt>
                <c:pt idx="3622">
                  <c:v>1811</c:v>
                </c:pt>
                <c:pt idx="3623">
                  <c:v>1811.5</c:v>
                </c:pt>
                <c:pt idx="3624">
                  <c:v>1812</c:v>
                </c:pt>
                <c:pt idx="3625">
                  <c:v>1812.5</c:v>
                </c:pt>
                <c:pt idx="3626">
                  <c:v>1813</c:v>
                </c:pt>
                <c:pt idx="3627">
                  <c:v>1813.5</c:v>
                </c:pt>
                <c:pt idx="3628">
                  <c:v>1814</c:v>
                </c:pt>
                <c:pt idx="3629">
                  <c:v>1814.5</c:v>
                </c:pt>
                <c:pt idx="3630">
                  <c:v>1815</c:v>
                </c:pt>
                <c:pt idx="3631">
                  <c:v>1815.5</c:v>
                </c:pt>
                <c:pt idx="3632">
                  <c:v>1816</c:v>
                </c:pt>
                <c:pt idx="3633">
                  <c:v>1816.5</c:v>
                </c:pt>
                <c:pt idx="3634">
                  <c:v>1817</c:v>
                </c:pt>
                <c:pt idx="3635">
                  <c:v>1817.5</c:v>
                </c:pt>
                <c:pt idx="3636">
                  <c:v>1818</c:v>
                </c:pt>
                <c:pt idx="3637">
                  <c:v>1818.5</c:v>
                </c:pt>
                <c:pt idx="3638">
                  <c:v>1819</c:v>
                </c:pt>
                <c:pt idx="3639">
                  <c:v>1819.5</c:v>
                </c:pt>
                <c:pt idx="3640">
                  <c:v>1820</c:v>
                </c:pt>
                <c:pt idx="3641">
                  <c:v>1820.5</c:v>
                </c:pt>
                <c:pt idx="3642">
                  <c:v>1821</c:v>
                </c:pt>
                <c:pt idx="3643">
                  <c:v>1821.5</c:v>
                </c:pt>
                <c:pt idx="3644">
                  <c:v>1822</c:v>
                </c:pt>
                <c:pt idx="3645">
                  <c:v>1822.5</c:v>
                </c:pt>
                <c:pt idx="3646">
                  <c:v>1823</c:v>
                </c:pt>
                <c:pt idx="3647">
                  <c:v>1823.5</c:v>
                </c:pt>
                <c:pt idx="3648">
                  <c:v>1824</c:v>
                </c:pt>
                <c:pt idx="3649">
                  <c:v>1824.5</c:v>
                </c:pt>
                <c:pt idx="3650">
                  <c:v>1825</c:v>
                </c:pt>
                <c:pt idx="3651">
                  <c:v>1825.5</c:v>
                </c:pt>
                <c:pt idx="3652">
                  <c:v>1826</c:v>
                </c:pt>
                <c:pt idx="3653">
                  <c:v>1826.5</c:v>
                </c:pt>
                <c:pt idx="3654">
                  <c:v>1827</c:v>
                </c:pt>
                <c:pt idx="3655">
                  <c:v>1827.5</c:v>
                </c:pt>
                <c:pt idx="3656">
                  <c:v>1828</c:v>
                </c:pt>
                <c:pt idx="3657">
                  <c:v>1828.5</c:v>
                </c:pt>
                <c:pt idx="3658">
                  <c:v>1829</c:v>
                </c:pt>
                <c:pt idx="3659">
                  <c:v>1829.5</c:v>
                </c:pt>
                <c:pt idx="3660">
                  <c:v>1830</c:v>
                </c:pt>
                <c:pt idx="3661">
                  <c:v>1830.5</c:v>
                </c:pt>
                <c:pt idx="3662">
                  <c:v>1831</c:v>
                </c:pt>
                <c:pt idx="3663">
                  <c:v>1831.5</c:v>
                </c:pt>
                <c:pt idx="3664">
                  <c:v>1832</c:v>
                </c:pt>
                <c:pt idx="3665">
                  <c:v>1832.5</c:v>
                </c:pt>
                <c:pt idx="3666">
                  <c:v>1833</c:v>
                </c:pt>
                <c:pt idx="3667">
                  <c:v>1833.5</c:v>
                </c:pt>
                <c:pt idx="3668">
                  <c:v>1834</c:v>
                </c:pt>
                <c:pt idx="3669">
                  <c:v>1834.5</c:v>
                </c:pt>
                <c:pt idx="3670">
                  <c:v>1835</c:v>
                </c:pt>
                <c:pt idx="3671">
                  <c:v>1835.5</c:v>
                </c:pt>
                <c:pt idx="3672">
                  <c:v>1836</c:v>
                </c:pt>
                <c:pt idx="3673">
                  <c:v>1836.5</c:v>
                </c:pt>
                <c:pt idx="3674">
                  <c:v>1837</c:v>
                </c:pt>
                <c:pt idx="3675">
                  <c:v>1837.5</c:v>
                </c:pt>
                <c:pt idx="3676">
                  <c:v>1838</c:v>
                </c:pt>
                <c:pt idx="3677">
                  <c:v>1838.5</c:v>
                </c:pt>
                <c:pt idx="3678">
                  <c:v>1839</c:v>
                </c:pt>
                <c:pt idx="3679">
                  <c:v>1839.5</c:v>
                </c:pt>
                <c:pt idx="3680">
                  <c:v>1840</c:v>
                </c:pt>
                <c:pt idx="3681">
                  <c:v>1840.5</c:v>
                </c:pt>
                <c:pt idx="3682">
                  <c:v>1841</c:v>
                </c:pt>
                <c:pt idx="3683">
                  <c:v>1841.5</c:v>
                </c:pt>
                <c:pt idx="3684">
                  <c:v>1842</c:v>
                </c:pt>
                <c:pt idx="3685">
                  <c:v>1842.5</c:v>
                </c:pt>
                <c:pt idx="3686">
                  <c:v>1843</c:v>
                </c:pt>
                <c:pt idx="3687">
                  <c:v>1843.5</c:v>
                </c:pt>
                <c:pt idx="3688">
                  <c:v>1844</c:v>
                </c:pt>
                <c:pt idx="3689">
                  <c:v>1844.5</c:v>
                </c:pt>
                <c:pt idx="3690">
                  <c:v>1845</c:v>
                </c:pt>
                <c:pt idx="3691">
                  <c:v>1845.5</c:v>
                </c:pt>
                <c:pt idx="3692">
                  <c:v>1846</c:v>
                </c:pt>
                <c:pt idx="3693">
                  <c:v>1846.5</c:v>
                </c:pt>
                <c:pt idx="3694">
                  <c:v>1847</c:v>
                </c:pt>
                <c:pt idx="3695">
                  <c:v>1847.5</c:v>
                </c:pt>
                <c:pt idx="3696">
                  <c:v>1848</c:v>
                </c:pt>
                <c:pt idx="3697">
                  <c:v>1848.5</c:v>
                </c:pt>
                <c:pt idx="3698">
                  <c:v>1849</c:v>
                </c:pt>
                <c:pt idx="3699">
                  <c:v>1849.5</c:v>
                </c:pt>
                <c:pt idx="3700">
                  <c:v>1850</c:v>
                </c:pt>
                <c:pt idx="3701">
                  <c:v>1850.5</c:v>
                </c:pt>
                <c:pt idx="3702">
                  <c:v>1851</c:v>
                </c:pt>
                <c:pt idx="3703">
                  <c:v>1851.5</c:v>
                </c:pt>
                <c:pt idx="3704">
                  <c:v>1852</c:v>
                </c:pt>
                <c:pt idx="3705">
                  <c:v>1852.5</c:v>
                </c:pt>
                <c:pt idx="3706">
                  <c:v>1853</c:v>
                </c:pt>
                <c:pt idx="3707">
                  <c:v>1853.5</c:v>
                </c:pt>
                <c:pt idx="3708">
                  <c:v>1854</c:v>
                </c:pt>
                <c:pt idx="3709">
                  <c:v>1854.5</c:v>
                </c:pt>
                <c:pt idx="3710">
                  <c:v>1855</c:v>
                </c:pt>
                <c:pt idx="3711">
                  <c:v>1855.5</c:v>
                </c:pt>
                <c:pt idx="3712">
                  <c:v>1856</c:v>
                </c:pt>
                <c:pt idx="3713">
                  <c:v>1856.5</c:v>
                </c:pt>
                <c:pt idx="3714">
                  <c:v>1857</c:v>
                </c:pt>
                <c:pt idx="3715">
                  <c:v>1857.5</c:v>
                </c:pt>
                <c:pt idx="3716">
                  <c:v>1858</c:v>
                </c:pt>
                <c:pt idx="3717">
                  <c:v>1858.5</c:v>
                </c:pt>
                <c:pt idx="3718">
                  <c:v>1859</c:v>
                </c:pt>
                <c:pt idx="3719">
                  <c:v>1859.5</c:v>
                </c:pt>
                <c:pt idx="3720">
                  <c:v>1860</c:v>
                </c:pt>
                <c:pt idx="3721">
                  <c:v>1860.5</c:v>
                </c:pt>
                <c:pt idx="3722">
                  <c:v>1861</c:v>
                </c:pt>
                <c:pt idx="3723">
                  <c:v>1861.5</c:v>
                </c:pt>
                <c:pt idx="3724">
                  <c:v>1862</c:v>
                </c:pt>
                <c:pt idx="3725">
                  <c:v>1862.5</c:v>
                </c:pt>
                <c:pt idx="3726">
                  <c:v>1863</c:v>
                </c:pt>
                <c:pt idx="3727">
                  <c:v>1863.5</c:v>
                </c:pt>
                <c:pt idx="3728">
                  <c:v>1864</c:v>
                </c:pt>
                <c:pt idx="3729">
                  <c:v>1864.5</c:v>
                </c:pt>
                <c:pt idx="3730">
                  <c:v>1865</c:v>
                </c:pt>
                <c:pt idx="3731">
                  <c:v>1865.5</c:v>
                </c:pt>
                <c:pt idx="3732">
                  <c:v>1866</c:v>
                </c:pt>
                <c:pt idx="3733">
                  <c:v>1866.5</c:v>
                </c:pt>
                <c:pt idx="3734">
                  <c:v>1867</c:v>
                </c:pt>
                <c:pt idx="3735">
                  <c:v>1867.5</c:v>
                </c:pt>
                <c:pt idx="3736">
                  <c:v>1868</c:v>
                </c:pt>
                <c:pt idx="3737">
                  <c:v>1868.5</c:v>
                </c:pt>
                <c:pt idx="3738">
                  <c:v>1869</c:v>
                </c:pt>
                <c:pt idx="3739">
                  <c:v>1869.5</c:v>
                </c:pt>
                <c:pt idx="3740">
                  <c:v>1870</c:v>
                </c:pt>
                <c:pt idx="3741">
                  <c:v>1870.5</c:v>
                </c:pt>
                <c:pt idx="3742">
                  <c:v>1871</c:v>
                </c:pt>
                <c:pt idx="3743">
                  <c:v>1871.5</c:v>
                </c:pt>
                <c:pt idx="3744">
                  <c:v>1872</c:v>
                </c:pt>
                <c:pt idx="3745">
                  <c:v>1872.5</c:v>
                </c:pt>
                <c:pt idx="3746">
                  <c:v>1873</c:v>
                </c:pt>
                <c:pt idx="3747">
                  <c:v>1873.5</c:v>
                </c:pt>
                <c:pt idx="3748">
                  <c:v>1874</c:v>
                </c:pt>
                <c:pt idx="3749">
                  <c:v>1874.5</c:v>
                </c:pt>
                <c:pt idx="3750">
                  <c:v>1875</c:v>
                </c:pt>
                <c:pt idx="3751">
                  <c:v>1875.5</c:v>
                </c:pt>
                <c:pt idx="3752">
                  <c:v>1876</c:v>
                </c:pt>
                <c:pt idx="3753">
                  <c:v>1876.5</c:v>
                </c:pt>
                <c:pt idx="3754">
                  <c:v>1877</c:v>
                </c:pt>
                <c:pt idx="3755">
                  <c:v>1877.5</c:v>
                </c:pt>
                <c:pt idx="3756">
                  <c:v>1878</c:v>
                </c:pt>
                <c:pt idx="3757">
                  <c:v>1878.5</c:v>
                </c:pt>
                <c:pt idx="3758">
                  <c:v>1879</c:v>
                </c:pt>
                <c:pt idx="3759">
                  <c:v>1879.5</c:v>
                </c:pt>
                <c:pt idx="3760">
                  <c:v>1880</c:v>
                </c:pt>
                <c:pt idx="3761">
                  <c:v>1880.5</c:v>
                </c:pt>
                <c:pt idx="3762">
                  <c:v>1881</c:v>
                </c:pt>
                <c:pt idx="3763">
                  <c:v>1881.5</c:v>
                </c:pt>
                <c:pt idx="3764">
                  <c:v>1882</c:v>
                </c:pt>
                <c:pt idx="3765">
                  <c:v>1882.5</c:v>
                </c:pt>
                <c:pt idx="3766">
                  <c:v>1883</c:v>
                </c:pt>
                <c:pt idx="3767">
                  <c:v>1883.5</c:v>
                </c:pt>
                <c:pt idx="3768">
                  <c:v>1884</c:v>
                </c:pt>
                <c:pt idx="3769">
                  <c:v>1884.5</c:v>
                </c:pt>
                <c:pt idx="3770">
                  <c:v>1885</c:v>
                </c:pt>
                <c:pt idx="3771">
                  <c:v>1885.5</c:v>
                </c:pt>
                <c:pt idx="3772">
                  <c:v>1886</c:v>
                </c:pt>
                <c:pt idx="3773">
                  <c:v>1886.5</c:v>
                </c:pt>
                <c:pt idx="3774">
                  <c:v>1887</c:v>
                </c:pt>
                <c:pt idx="3775">
                  <c:v>1887.5</c:v>
                </c:pt>
                <c:pt idx="3776">
                  <c:v>1888</c:v>
                </c:pt>
                <c:pt idx="3777">
                  <c:v>1888.5</c:v>
                </c:pt>
                <c:pt idx="3778">
                  <c:v>1889</c:v>
                </c:pt>
                <c:pt idx="3779">
                  <c:v>1889.5</c:v>
                </c:pt>
                <c:pt idx="3780">
                  <c:v>1890</c:v>
                </c:pt>
                <c:pt idx="3781">
                  <c:v>1890.5</c:v>
                </c:pt>
                <c:pt idx="3782">
                  <c:v>1891</c:v>
                </c:pt>
                <c:pt idx="3783">
                  <c:v>1891.5</c:v>
                </c:pt>
                <c:pt idx="3784">
                  <c:v>1892</c:v>
                </c:pt>
                <c:pt idx="3785">
                  <c:v>1892.5</c:v>
                </c:pt>
                <c:pt idx="3786">
                  <c:v>1893</c:v>
                </c:pt>
                <c:pt idx="3787">
                  <c:v>1893.5</c:v>
                </c:pt>
                <c:pt idx="3788">
                  <c:v>1894</c:v>
                </c:pt>
                <c:pt idx="3789">
                  <c:v>1894.5</c:v>
                </c:pt>
                <c:pt idx="3790">
                  <c:v>1895</c:v>
                </c:pt>
                <c:pt idx="3791">
                  <c:v>1895.5</c:v>
                </c:pt>
                <c:pt idx="3792">
                  <c:v>1896</c:v>
                </c:pt>
                <c:pt idx="3793">
                  <c:v>1896.5</c:v>
                </c:pt>
                <c:pt idx="3794">
                  <c:v>1897</c:v>
                </c:pt>
                <c:pt idx="3795">
                  <c:v>1897.5</c:v>
                </c:pt>
                <c:pt idx="3796">
                  <c:v>1898</c:v>
                </c:pt>
                <c:pt idx="3797">
                  <c:v>1898.5</c:v>
                </c:pt>
                <c:pt idx="3798">
                  <c:v>1899</c:v>
                </c:pt>
                <c:pt idx="3799">
                  <c:v>1899.5</c:v>
                </c:pt>
                <c:pt idx="3800">
                  <c:v>1900</c:v>
                </c:pt>
                <c:pt idx="3801">
                  <c:v>1900.5</c:v>
                </c:pt>
                <c:pt idx="3802">
                  <c:v>1901</c:v>
                </c:pt>
                <c:pt idx="3803">
                  <c:v>1901.5</c:v>
                </c:pt>
                <c:pt idx="3804">
                  <c:v>1902</c:v>
                </c:pt>
                <c:pt idx="3805">
                  <c:v>1902.5</c:v>
                </c:pt>
                <c:pt idx="3806">
                  <c:v>1903</c:v>
                </c:pt>
                <c:pt idx="3807">
                  <c:v>1903.5</c:v>
                </c:pt>
                <c:pt idx="3808">
                  <c:v>1904</c:v>
                </c:pt>
                <c:pt idx="3809">
                  <c:v>1904.5</c:v>
                </c:pt>
                <c:pt idx="3810">
                  <c:v>1905</c:v>
                </c:pt>
                <c:pt idx="3811">
                  <c:v>1905.5</c:v>
                </c:pt>
                <c:pt idx="3812">
                  <c:v>1906</c:v>
                </c:pt>
                <c:pt idx="3813">
                  <c:v>1906.5</c:v>
                </c:pt>
                <c:pt idx="3814">
                  <c:v>1907</c:v>
                </c:pt>
                <c:pt idx="3815">
                  <c:v>1907.5</c:v>
                </c:pt>
                <c:pt idx="3816">
                  <c:v>1908</c:v>
                </c:pt>
                <c:pt idx="3817">
                  <c:v>1908.5</c:v>
                </c:pt>
                <c:pt idx="3818">
                  <c:v>1909</c:v>
                </c:pt>
                <c:pt idx="3819">
                  <c:v>1909.5</c:v>
                </c:pt>
                <c:pt idx="3820">
                  <c:v>1910</c:v>
                </c:pt>
                <c:pt idx="3821">
                  <c:v>1910.5</c:v>
                </c:pt>
                <c:pt idx="3822">
                  <c:v>1911</c:v>
                </c:pt>
                <c:pt idx="3823">
                  <c:v>1911.5</c:v>
                </c:pt>
                <c:pt idx="3824">
                  <c:v>1912</c:v>
                </c:pt>
                <c:pt idx="3825">
                  <c:v>1912.5</c:v>
                </c:pt>
                <c:pt idx="3826">
                  <c:v>1913</c:v>
                </c:pt>
                <c:pt idx="3827">
                  <c:v>1913.5</c:v>
                </c:pt>
                <c:pt idx="3828">
                  <c:v>1914</c:v>
                </c:pt>
                <c:pt idx="3829">
                  <c:v>1914.5</c:v>
                </c:pt>
                <c:pt idx="3830">
                  <c:v>1915</c:v>
                </c:pt>
                <c:pt idx="3831">
                  <c:v>1915.5</c:v>
                </c:pt>
                <c:pt idx="3832">
                  <c:v>1916</c:v>
                </c:pt>
                <c:pt idx="3833">
                  <c:v>1916.5</c:v>
                </c:pt>
                <c:pt idx="3834">
                  <c:v>1917</c:v>
                </c:pt>
                <c:pt idx="3835">
                  <c:v>1917.5</c:v>
                </c:pt>
                <c:pt idx="3836">
                  <c:v>1918</c:v>
                </c:pt>
                <c:pt idx="3837">
                  <c:v>1918.5</c:v>
                </c:pt>
                <c:pt idx="3838">
                  <c:v>1919</c:v>
                </c:pt>
                <c:pt idx="3839">
                  <c:v>1919.5</c:v>
                </c:pt>
                <c:pt idx="3840">
                  <c:v>1920</c:v>
                </c:pt>
                <c:pt idx="3841">
                  <c:v>1920.5</c:v>
                </c:pt>
                <c:pt idx="3842">
                  <c:v>1921</c:v>
                </c:pt>
                <c:pt idx="3843">
                  <c:v>1921.5</c:v>
                </c:pt>
                <c:pt idx="3844">
                  <c:v>1922</c:v>
                </c:pt>
                <c:pt idx="3845">
                  <c:v>1922.5</c:v>
                </c:pt>
                <c:pt idx="3846">
                  <c:v>1923</c:v>
                </c:pt>
                <c:pt idx="3847">
                  <c:v>1923.5</c:v>
                </c:pt>
                <c:pt idx="3848">
                  <c:v>1924</c:v>
                </c:pt>
                <c:pt idx="3849">
                  <c:v>1924.5</c:v>
                </c:pt>
                <c:pt idx="3850">
                  <c:v>1925</c:v>
                </c:pt>
                <c:pt idx="3851">
                  <c:v>1925.5</c:v>
                </c:pt>
                <c:pt idx="3852">
                  <c:v>1926</c:v>
                </c:pt>
                <c:pt idx="3853">
                  <c:v>1926.5</c:v>
                </c:pt>
                <c:pt idx="3854">
                  <c:v>1927</c:v>
                </c:pt>
                <c:pt idx="3855">
                  <c:v>1927.5</c:v>
                </c:pt>
                <c:pt idx="3856">
                  <c:v>1928</c:v>
                </c:pt>
                <c:pt idx="3857">
                  <c:v>1928.5</c:v>
                </c:pt>
                <c:pt idx="3858">
                  <c:v>1929</c:v>
                </c:pt>
                <c:pt idx="3859">
                  <c:v>1929.5</c:v>
                </c:pt>
                <c:pt idx="3860">
                  <c:v>1930</c:v>
                </c:pt>
                <c:pt idx="3861">
                  <c:v>1930.5</c:v>
                </c:pt>
                <c:pt idx="3862">
                  <c:v>1931</c:v>
                </c:pt>
                <c:pt idx="3863">
                  <c:v>1931.5</c:v>
                </c:pt>
                <c:pt idx="3864">
                  <c:v>1932</c:v>
                </c:pt>
                <c:pt idx="3865">
                  <c:v>1932.5</c:v>
                </c:pt>
                <c:pt idx="3866">
                  <c:v>1933</c:v>
                </c:pt>
                <c:pt idx="3867">
                  <c:v>1933.5</c:v>
                </c:pt>
                <c:pt idx="3868">
                  <c:v>1934</c:v>
                </c:pt>
                <c:pt idx="3869">
                  <c:v>1934.5</c:v>
                </c:pt>
                <c:pt idx="3870">
                  <c:v>1935</c:v>
                </c:pt>
                <c:pt idx="3871">
                  <c:v>1935.5</c:v>
                </c:pt>
                <c:pt idx="3872">
                  <c:v>1936</c:v>
                </c:pt>
                <c:pt idx="3873">
                  <c:v>1936.5</c:v>
                </c:pt>
                <c:pt idx="3874">
                  <c:v>1937</c:v>
                </c:pt>
                <c:pt idx="3875">
                  <c:v>1937.5</c:v>
                </c:pt>
                <c:pt idx="3876">
                  <c:v>1938</c:v>
                </c:pt>
                <c:pt idx="3877">
                  <c:v>1938.5</c:v>
                </c:pt>
                <c:pt idx="3878">
                  <c:v>1939</c:v>
                </c:pt>
                <c:pt idx="3879">
                  <c:v>1939.5</c:v>
                </c:pt>
                <c:pt idx="3880">
                  <c:v>1940</c:v>
                </c:pt>
                <c:pt idx="3881">
                  <c:v>1940.5</c:v>
                </c:pt>
                <c:pt idx="3882">
                  <c:v>1941</c:v>
                </c:pt>
                <c:pt idx="3883">
                  <c:v>1941.5</c:v>
                </c:pt>
                <c:pt idx="3884">
                  <c:v>1942</c:v>
                </c:pt>
                <c:pt idx="3885">
                  <c:v>1942.5</c:v>
                </c:pt>
                <c:pt idx="3886">
                  <c:v>1943</c:v>
                </c:pt>
                <c:pt idx="3887">
                  <c:v>1943.5</c:v>
                </c:pt>
                <c:pt idx="3888">
                  <c:v>1944</c:v>
                </c:pt>
                <c:pt idx="3889">
                  <c:v>1944.5</c:v>
                </c:pt>
                <c:pt idx="3890">
                  <c:v>1945</c:v>
                </c:pt>
                <c:pt idx="3891">
                  <c:v>1945.5</c:v>
                </c:pt>
                <c:pt idx="3892">
                  <c:v>1946</c:v>
                </c:pt>
                <c:pt idx="3893">
                  <c:v>1946.5</c:v>
                </c:pt>
                <c:pt idx="3894">
                  <c:v>1947</c:v>
                </c:pt>
                <c:pt idx="3895">
                  <c:v>1947.5</c:v>
                </c:pt>
                <c:pt idx="3896">
                  <c:v>1948</c:v>
                </c:pt>
                <c:pt idx="3897">
                  <c:v>1948.5</c:v>
                </c:pt>
                <c:pt idx="3898">
                  <c:v>1949</c:v>
                </c:pt>
                <c:pt idx="3899">
                  <c:v>1949.5</c:v>
                </c:pt>
                <c:pt idx="3900">
                  <c:v>1950</c:v>
                </c:pt>
                <c:pt idx="3901">
                  <c:v>1950.5</c:v>
                </c:pt>
                <c:pt idx="3902">
                  <c:v>1951</c:v>
                </c:pt>
                <c:pt idx="3903">
                  <c:v>1951.5</c:v>
                </c:pt>
                <c:pt idx="3904">
                  <c:v>1952</c:v>
                </c:pt>
                <c:pt idx="3905">
                  <c:v>1952.5</c:v>
                </c:pt>
                <c:pt idx="3906">
                  <c:v>1953</c:v>
                </c:pt>
                <c:pt idx="3907">
                  <c:v>1953.5</c:v>
                </c:pt>
                <c:pt idx="3908">
                  <c:v>1954</c:v>
                </c:pt>
                <c:pt idx="3909">
                  <c:v>1954.5</c:v>
                </c:pt>
                <c:pt idx="3910">
                  <c:v>1955</c:v>
                </c:pt>
                <c:pt idx="3911">
                  <c:v>1955.5</c:v>
                </c:pt>
                <c:pt idx="3912">
                  <c:v>1956</c:v>
                </c:pt>
                <c:pt idx="3913">
                  <c:v>1956.5</c:v>
                </c:pt>
                <c:pt idx="3914">
                  <c:v>1957</c:v>
                </c:pt>
                <c:pt idx="3915">
                  <c:v>1957.5</c:v>
                </c:pt>
                <c:pt idx="3916">
                  <c:v>1958</c:v>
                </c:pt>
                <c:pt idx="3917">
                  <c:v>1958.5</c:v>
                </c:pt>
                <c:pt idx="3918">
                  <c:v>1959</c:v>
                </c:pt>
                <c:pt idx="3919">
                  <c:v>1959.5</c:v>
                </c:pt>
                <c:pt idx="3920">
                  <c:v>1960</c:v>
                </c:pt>
                <c:pt idx="3921">
                  <c:v>1960.5</c:v>
                </c:pt>
                <c:pt idx="3922">
                  <c:v>1961</c:v>
                </c:pt>
                <c:pt idx="3923">
                  <c:v>1961.5</c:v>
                </c:pt>
                <c:pt idx="3924">
                  <c:v>1962</c:v>
                </c:pt>
                <c:pt idx="3925">
                  <c:v>1962.5</c:v>
                </c:pt>
                <c:pt idx="3926">
                  <c:v>1963</c:v>
                </c:pt>
                <c:pt idx="3927">
                  <c:v>1963.5</c:v>
                </c:pt>
                <c:pt idx="3928">
                  <c:v>1964</c:v>
                </c:pt>
                <c:pt idx="3929">
                  <c:v>1964.5</c:v>
                </c:pt>
                <c:pt idx="3930">
                  <c:v>1965</c:v>
                </c:pt>
                <c:pt idx="3931">
                  <c:v>1965.5</c:v>
                </c:pt>
                <c:pt idx="3932">
                  <c:v>1966</c:v>
                </c:pt>
                <c:pt idx="3933">
                  <c:v>1966.5</c:v>
                </c:pt>
                <c:pt idx="3934">
                  <c:v>1967</c:v>
                </c:pt>
                <c:pt idx="3935">
                  <c:v>1967.5</c:v>
                </c:pt>
                <c:pt idx="3936">
                  <c:v>1968</c:v>
                </c:pt>
                <c:pt idx="3937">
                  <c:v>1968.5</c:v>
                </c:pt>
                <c:pt idx="3938">
                  <c:v>1969</c:v>
                </c:pt>
                <c:pt idx="3939">
                  <c:v>1969.5</c:v>
                </c:pt>
                <c:pt idx="3940">
                  <c:v>1970</c:v>
                </c:pt>
                <c:pt idx="3941">
                  <c:v>1970.5</c:v>
                </c:pt>
                <c:pt idx="3942">
                  <c:v>1971</c:v>
                </c:pt>
                <c:pt idx="3943">
                  <c:v>1971.5</c:v>
                </c:pt>
                <c:pt idx="3944">
                  <c:v>1972</c:v>
                </c:pt>
                <c:pt idx="3945">
                  <c:v>1972.5</c:v>
                </c:pt>
                <c:pt idx="3946">
                  <c:v>1973</c:v>
                </c:pt>
                <c:pt idx="3947">
                  <c:v>1973.5</c:v>
                </c:pt>
                <c:pt idx="3948">
                  <c:v>1974</c:v>
                </c:pt>
                <c:pt idx="3949">
                  <c:v>1974.5</c:v>
                </c:pt>
                <c:pt idx="3950">
                  <c:v>1975</c:v>
                </c:pt>
                <c:pt idx="3951">
                  <c:v>1975.5</c:v>
                </c:pt>
                <c:pt idx="3952">
                  <c:v>1976</c:v>
                </c:pt>
                <c:pt idx="3953">
                  <c:v>1976.5</c:v>
                </c:pt>
                <c:pt idx="3954">
                  <c:v>1977</c:v>
                </c:pt>
                <c:pt idx="3955">
                  <c:v>1977.5</c:v>
                </c:pt>
                <c:pt idx="3956">
                  <c:v>1978</c:v>
                </c:pt>
                <c:pt idx="3957">
                  <c:v>1978.5</c:v>
                </c:pt>
                <c:pt idx="3958">
                  <c:v>1979</c:v>
                </c:pt>
                <c:pt idx="3959">
                  <c:v>1979.5</c:v>
                </c:pt>
                <c:pt idx="3960">
                  <c:v>1980</c:v>
                </c:pt>
                <c:pt idx="3961">
                  <c:v>1980.5</c:v>
                </c:pt>
                <c:pt idx="3962">
                  <c:v>1981</c:v>
                </c:pt>
                <c:pt idx="3963">
                  <c:v>1981.5</c:v>
                </c:pt>
                <c:pt idx="3964">
                  <c:v>1982</c:v>
                </c:pt>
                <c:pt idx="3965">
                  <c:v>1982.5</c:v>
                </c:pt>
                <c:pt idx="3966">
                  <c:v>1983</c:v>
                </c:pt>
                <c:pt idx="3967">
                  <c:v>1983.5</c:v>
                </c:pt>
                <c:pt idx="3968">
                  <c:v>1984</c:v>
                </c:pt>
                <c:pt idx="3969">
                  <c:v>1984.5</c:v>
                </c:pt>
                <c:pt idx="3970">
                  <c:v>1985</c:v>
                </c:pt>
                <c:pt idx="3971">
                  <c:v>1985.5</c:v>
                </c:pt>
                <c:pt idx="3972">
                  <c:v>1986</c:v>
                </c:pt>
                <c:pt idx="3973">
                  <c:v>1986.5</c:v>
                </c:pt>
                <c:pt idx="3974">
                  <c:v>1987</c:v>
                </c:pt>
                <c:pt idx="3975">
                  <c:v>1987.5</c:v>
                </c:pt>
                <c:pt idx="3976">
                  <c:v>1988</c:v>
                </c:pt>
                <c:pt idx="3977">
                  <c:v>1988.5</c:v>
                </c:pt>
                <c:pt idx="3978">
                  <c:v>1989</c:v>
                </c:pt>
                <c:pt idx="3979">
                  <c:v>1989.5</c:v>
                </c:pt>
                <c:pt idx="3980">
                  <c:v>1990</c:v>
                </c:pt>
                <c:pt idx="3981">
                  <c:v>1990.5</c:v>
                </c:pt>
                <c:pt idx="3982">
                  <c:v>1991</c:v>
                </c:pt>
                <c:pt idx="3983">
                  <c:v>1991.5</c:v>
                </c:pt>
                <c:pt idx="3984">
                  <c:v>1992</c:v>
                </c:pt>
                <c:pt idx="3985">
                  <c:v>1992.5</c:v>
                </c:pt>
                <c:pt idx="3986">
                  <c:v>1993</c:v>
                </c:pt>
                <c:pt idx="3987">
                  <c:v>1993.5</c:v>
                </c:pt>
                <c:pt idx="3988">
                  <c:v>1994</c:v>
                </c:pt>
                <c:pt idx="3989">
                  <c:v>1994.5</c:v>
                </c:pt>
                <c:pt idx="3990">
                  <c:v>1995</c:v>
                </c:pt>
                <c:pt idx="3991">
                  <c:v>1995.5</c:v>
                </c:pt>
                <c:pt idx="3992">
                  <c:v>1996</c:v>
                </c:pt>
                <c:pt idx="3993">
                  <c:v>1996.5</c:v>
                </c:pt>
                <c:pt idx="3994">
                  <c:v>1997</c:v>
                </c:pt>
                <c:pt idx="3995">
                  <c:v>1997.5</c:v>
                </c:pt>
                <c:pt idx="3996">
                  <c:v>1998</c:v>
                </c:pt>
                <c:pt idx="3997">
                  <c:v>1998.5</c:v>
                </c:pt>
                <c:pt idx="3998">
                  <c:v>1999</c:v>
                </c:pt>
                <c:pt idx="3999">
                  <c:v>1999.5</c:v>
                </c:pt>
                <c:pt idx="4000">
                  <c:v>2000</c:v>
                </c:pt>
                <c:pt idx="4001">
                  <c:v>2000.5</c:v>
                </c:pt>
                <c:pt idx="4002">
                  <c:v>2001</c:v>
                </c:pt>
                <c:pt idx="4003">
                  <c:v>2001.5</c:v>
                </c:pt>
                <c:pt idx="4004">
                  <c:v>2002</c:v>
                </c:pt>
                <c:pt idx="4005">
                  <c:v>2002.5</c:v>
                </c:pt>
                <c:pt idx="4006">
                  <c:v>2003</c:v>
                </c:pt>
                <c:pt idx="4007">
                  <c:v>2003.5</c:v>
                </c:pt>
                <c:pt idx="4008">
                  <c:v>2004</c:v>
                </c:pt>
                <c:pt idx="4009">
                  <c:v>2004.5</c:v>
                </c:pt>
                <c:pt idx="4010">
                  <c:v>2005</c:v>
                </c:pt>
                <c:pt idx="4011">
                  <c:v>2005.5</c:v>
                </c:pt>
                <c:pt idx="4012">
                  <c:v>2006</c:v>
                </c:pt>
                <c:pt idx="4013">
                  <c:v>2006.5</c:v>
                </c:pt>
                <c:pt idx="4014">
                  <c:v>2007</c:v>
                </c:pt>
                <c:pt idx="4015">
                  <c:v>2007.5</c:v>
                </c:pt>
                <c:pt idx="4016">
                  <c:v>2008</c:v>
                </c:pt>
                <c:pt idx="4017">
                  <c:v>2008.5</c:v>
                </c:pt>
                <c:pt idx="4018">
                  <c:v>2009</c:v>
                </c:pt>
                <c:pt idx="4019">
                  <c:v>2009.5</c:v>
                </c:pt>
                <c:pt idx="4020">
                  <c:v>2010</c:v>
                </c:pt>
                <c:pt idx="4021">
                  <c:v>2010.5</c:v>
                </c:pt>
                <c:pt idx="4022">
                  <c:v>2011</c:v>
                </c:pt>
                <c:pt idx="4023">
                  <c:v>2011.5</c:v>
                </c:pt>
                <c:pt idx="4024">
                  <c:v>2012</c:v>
                </c:pt>
                <c:pt idx="4025">
                  <c:v>2012.5</c:v>
                </c:pt>
                <c:pt idx="4026">
                  <c:v>2013</c:v>
                </c:pt>
                <c:pt idx="4027">
                  <c:v>2013.5</c:v>
                </c:pt>
                <c:pt idx="4028">
                  <c:v>2014</c:v>
                </c:pt>
                <c:pt idx="4029">
                  <c:v>2014.5</c:v>
                </c:pt>
                <c:pt idx="4030">
                  <c:v>2015</c:v>
                </c:pt>
                <c:pt idx="4031">
                  <c:v>2015.5</c:v>
                </c:pt>
                <c:pt idx="4032">
                  <c:v>2016</c:v>
                </c:pt>
                <c:pt idx="4033">
                  <c:v>2016.5</c:v>
                </c:pt>
                <c:pt idx="4034">
                  <c:v>2017</c:v>
                </c:pt>
                <c:pt idx="4035">
                  <c:v>2017.5</c:v>
                </c:pt>
                <c:pt idx="4036">
                  <c:v>2018</c:v>
                </c:pt>
                <c:pt idx="4037">
                  <c:v>2018.5</c:v>
                </c:pt>
                <c:pt idx="4038">
                  <c:v>2019</c:v>
                </c:pt>
                <c:pt idx="4039">
                  <c:v>2019.5</c:v>
                </c:pt>
                <c:pt idx="4040">
                  <c:v>2020</c:v>
                </c:pt>
                <c:pt idx="4041">
                  <c:v>2020.5</c:v>
                </c:pt>
                <c:pt idx="4042">
                  <c:v>2021</c:v>
                </c:pt>
                <c:pt idx="4043">
                  <c:v>2021.5</c:v>
                </c:pt>
                <c:pt idx="4044">
                  <c:v>2022</c:v>
                </c:pt>
                <c:pt idx="4045">
                  <c:v>2022.5</c:v>
                </c:pt>
                <c:pt idx="4046">
                  <c:v>2023</c:v>
                </c:pt>
                <c:pt idx="4047">
                  <c:v>2023.5</c:v>
                </c:pt>
                <c:pt idx="4048">
                  <c:v>2024</c:v>
                </c:pt>
                <c:pt idx="4049">
                  <c:v>2024.5</c:v>
                </c:pt>
                <c:pt idx="4050">
                  <c:v>2025</c:v>
                </c:pt>
                <c:pt idx="4051">
                  <c:v>2025.5</c:v>
                </c:pt>
                <c:pt idx="4052">
                  <c:v>2026</c:v>
                </c:pt>
                <c:pt idx="4053">
                  <c:v>2026.5</c:v>
                </c:pt>
                <c:pt idx="4054">
                  <c:v>2027</c:v>
                </c:pt>
                <c:pt idx="4055">
                  <c:v>2027.5</c:v>
                </c:pt>
                <c:pt idx="4056">
                  <c:v>2028</c:v>
                </c:pt>
                <c:pt idx="4057">
                  <c:v>2028.5</c:v>
                </c:pt>
                <c:pt idx="4058">
                  <c:v>2029</c:v>
                </c:pt>
                <c:pt idx="4059">
                  <c:v>2029.5</c:v>
                </c:pt>
                <c:pt idx="4060">
                  <c:v>2030</c:v>
                </c:pt>
                <c:pt idx="4061">
                  <c:v>2030.5</c:v>
                </c:pt>
                <c:pt idx="4062">
                  <c:v>2031</c:v>
                </c:pt>
                <c:pt idx="4063">
                  <c:v>2031.5</c:v>
                </c:pt>
                <c:pt idx="4064">
                  <c:v>2032</c:v>
                </c:pt>
                <c:pt idx="4065">
                  <c:v>2032.5</c:v>
                </c:pt>
                <c:pt idx="4066">
                  <c:v>2033</c:v>
                </c:pt>
                <c:pt idx="4067">
                  <c:v>2033.5</c:v>
                </c:pt>
                <c:pt idx="4068">
                  <c:v>2034</c:v>
                </c:pt>
                <c:pt idx="4069">
                  <c:v>2034.5</c:v>
                </c:pt>
                <c:pt idx="4070">
                  <c:v>2035</c:v>
                </c:pt>
                <c:pt idx="4071">
                  <c:v>2035.5</c:v>
                </c:pt>
                <c:pt idx="4072">
                  <c:v>2036</c:v>
                </c:pt>
                <c:pt idx="4073">
                  <c:v>2036.5</c:v>
                </c:pt>
                <c:pt idx="4074">
                  <c:v>2037</c:v>
                </c:pt>
                <c:pt idx="4075">
                  <c:v>2037.5</c:v>
                </c:pt>
                <c:pt idx="4076">
                  <c:v>2038</c:v>
                </c:pt>
                <c:pt idx="4077">
                  <c:v>2038.5</c:v>
                </c:pt>
                <c:pt idx="4078">
                  <c:v>2039</c:v>
                </c:pt>
                <c:pt idx="4079">
                  <c:v>2039.5</c:v>
                </c:pt>
                <c:pt idx="4080">
                  <c:v>2040</c:v>
                </c:pt>
                <c:pt idx="4081">
                  <c:v>2040.5</c:v>
                </c:pt>
                <c:pt idx="4082">
                  <c:v>2041</c:v>
                </c:pt>
                <c:pt idx="4083">
                  <c:v>2041.5</c:v>
                </c:pt>
                <c:pt idx="4084">
                  <c:v>2042</c:v>
                </c:pt>
                <c:pt idx="4085">
                  <c:v>2042.5</c:v>
                </c:pt>
                <c:pt idx="4086">
                  <c:v>2043</c:v>
                </c:pt>
                <c:pt idx="4087">
                  <c:v>2043.5</c:v>
                </c:pt>
                <c:pt idx="4088">
                  <c:v>2044</c:v>
                </c:pt>
                <c:pt idx="4089">
                  <c:v>2044.5</c:v>
                </c:pt>
                <c:pt idx="4090">
                  <c:v>2045</c:v>
                </c:pt>
                <c:pt idx="4091">
                  <c:v>2045.5</c:v>
                </c:pt>
                <c:pt idx="4092">
                  <c:v>2046</c:v>
                </c:pt>
                <c:pt idx="4093">
                  <c:v>2046.5</c:v>
                </c:pt>
                <c:pt idx="4094">
                  <c:v>2047</c:v>
                </c:pt>
                <c:pt idx="4095">
                  <c:v>2047.5</c:v>
                </c:pt>
                <c:pt idx="4096">
                  <c:v>2048</c:v>
                </c:pt>
                <c:pt idx="4097">
                  <c:v>2048.5</c:v>
                </c:pt>
                <c:pt idx="4098">
                  <c:v>2049</c:v>
                </c:pt>
                <c:pt idx="4099">
                  <c:v>2049.5</c:v>
                </c:pt>
                <c:pt idx="4100">
                  <c:v>2050</c:v>
                </c:pt>
                <c:pt idx="4101">
                  <c:v>2050.5</c:v>
                </c:pt>
                <c:pt idx="4102">
                  <c:v>2051</c:v>
                </c:pt>
                <c:pt idx="4103">
                  <c:v>2051.5</c:v>
                </c:pt>
                <c:pt idx="4104">
                  <c:v>2052</c:v>
                </c:pt>
                <c:pt idx="4105">
                  <c:v>2052.5</c:v>
                </c:pt>
                <c:pt idx="4106">
                  <c:v>2053</c:v>
                </c:pt>
                <c:pt idx="4107">
                  <c:v>2053.5</c:v>
                </c:pt>
                <c:pt idx="4108">
                  <c:v>2054</c:v>
                </c:pt>
                <c:pt idx="4109">
                  <c:v>2054.5</c:v>
                </c:pt>
                <c:pt idx="4110">
                  <c:v>2055</c:v>
                </c:pt>
                <c:pt idx="4111">
                  <c:v>2055.5</c:v>
                </c:pt>
                <c:pt idx="4112">
                  <c:v>2056</c:v>
                </c:pt>
                <c:pt idx="4113">
                  <c:v>2056.5</c:v>
                </c:pt>
                <c:pt idx="4114">
                  <c:v>2057</c:v>
                </c:pt>
                <c:pt idx="4115">
                  <c:v>2057.5</c:v>
                </c:pt>
                <c:pt idx="4116">
                  <c:v>2058</c:v>
                </c:pt>
                <c:pt idx="4117">
                  <c:v>2058.5</c:v>
                </c:pt>
                <c:pt idx="4118">
                  <c:v>2059</c:v>
                </c:pt>
                <c:pt idx="4119">
                  <c:v>2059.5</c:v>
                </c:pt>
                <c:pt idx="4120">
                  <c:v>2060</c:v>
                </c:pt>
                <c:pt idx="4121">
                  <c:v>2060.5</c:v>
                </c:pt>
                <c:pt idx="4122">
                  <c:v>2061</c:v>
                </c:pt>
                <c:pt idx="4123">
                  <c:v>2061.5</c:v>
                </c:pt>
                <c:pt idx="4124">
                  <c:v>2062</c:v>
                </c:pt>
                <c:pt idx="4125">
                  <c:v>2062.5</c:v>
                </c:pt>
                <c:pt idx="4126">
                  <c:v>2063</c:v>
                </c:pt>
                <c:pt idx="4127">
                  <c:v>2063.5</c:v>
                </c:pt>
                <c:pt idx="4128">
                  <c:v>2064</c:v>
                </c:pt>
                <c:pt idx="4129">
                  <c:v>2064.5</c:v>
                </c:pt>
                <c:pt idx="4130">
                  <c:v>2065</c:v>
                </c:pt>
                <c:pt idx="4131">
                  <c:v>2065.5</c:v>
                </c:pt>
                <c:pt idx="4132">
                  <c:v>2066</c:v>
                </c:pt>
                <c:pt idx="4133">
                  <c:v>2066.5</c:v>
                </c:pt>
                <c:pt idx="4134">
                  <c:v>2067</c:v>
                </c:pt>
                <c:pt idx="4135">
                  <c:v>2067.5</c:v>
                </c:pt>
                <c:pt idx="4136">
                  <c:v>2068</c:v>
                </c:pt>
                <c:pt idx="4137">
                  <c:v>2068.5</c:v>
                </c:pt>
                <c:pt idx="4138">
                  <c:v>2069</c:v>
                </c:pt>
                <c:pt idx="4139">
                  <c:v>2069.5</c:v>
                </c:pt>
                <c:pt idx="4140">
                  <c:v>2070</c:v>
                </c:pt>
                <c:pt idx="4141">
                  <c:v>2070.5</c:v>
                </c:pt>
                <c:pt idx="4142">
                  <c:v>2071</c:v>
                </c:pt>
                <c:pt idx="4143">
                  <c:v>2071.5</c:v>
                </c:pt>
                <c:pt idx="4144">
                  <c:v>2072</c:v>
                </c:pt>
                <c:pt idx="4145">
                  <c:v>2072.5</c:v>
                </c:pt>
                <c:pt idx="4146">
                  <c:v>2073</c:v>
                </c:pt>
                <c:pt idx="4147">
                  <c:v>2073.5</c:v>
                </c:pt>
                <c:pt idx="4148">
                  <c:v>2074</c:v>
                </c:pt>
                <c:pt idx="4149">
                  <c:v>2074.5</c:v>
                </c:pt>
                <c:pt idx="4150">
                  <c:v>2075</c:v>
                </c:pt>
                <c:pt idx="4151">
                  <c:v>2075.5</c:v>
                </c:pt>
                <c:pt idx="4152">
                  <c:v>2076</c:v>
                </c:pt>
                <c:pt idx="4153">
                  <c:v>2076.5</c:v>
                </c:pt>
                <c:pt idx="4154">
                  <c:v>2077</c:v>
                </c:pt>
                <c:pt idx="4155">
                  <c:v>2077.5</c:v>
                </c:pt>
                <c:pt idx="4156">
                  <c:v>2078</c:v>
                </c:pt>
                <c:pt idx="4157">
                  <c:v>2078.5</c:v>
                </c:pt>
                <c:pt idx="4158">
                  <c:v>2079</c:v>
                </c:pt>
                <c:pt idx="4159">
                  <c:v>2079.5</c:v>
                </c:pt>
                <c:pt idx="4160">
                  <c:v>2080</c:v>
                </c:pt>
                <c:pt idx="4161">
                  <c:v>2080.5</c:v>
                </c:pt>
                <c:pt idx="4162">
                  <c:v>2081</c:v>
                </c:pt>
                <c:pt idx="4163">
                  <c:v>2081.5</c:v>
                </c:pt>
                <c:pt idx="4164">
                  <c:v>2082</c:v>
                </c:pt>
                <c:pt idx="4165">
                  <c:v>2082.5</c:v>
                </c:pt>
                <c:pt idx="4166">
                  <c:v>2083</c:v>
                </c:pt>
                <c:pt idx="4167">
                  <c:v>2083.5</c:v>
                </c:pt>
                <c:pt idx="4168">
                  <c:v>2084</c:v>
                </c:pt>
                <c:pt idx="4169">
                  <c:v>2084.5</c:v>
                </c:pt>
                <c:pt idx="4170">
                  <c:v>2085</c:v>
                </c:pt>
                <c:pt idx="4171">
                  <c:v>2085.5</c:v>
                </c:pt>
                <c:pt idx="4172">
                  <c:v>2086</c:v>
                </c:pt>
                <c:pt idx="4173">
                  <c:v>2086.5</c:v>
                </c:pt>
                <c:pt idx="4174">
                  <c:v>2087</c:v>
                </c:pt>
                <c:pt idx="4175">
                  <c:v>2087.5</c:v>
                </c:pt>
                <c:pt idx="4176">
                  <c:v>2088</c:v>
                </c:pt>
                <c:pt idx="4177">
                  <c:v>2088.5</c:v>
                </c:pt>
                <c:pt idx="4178">
                  <c:v>2089</c:v>
                </c:pt>
                <c:pt idx="4179">
                  <c:v>2089.5</c:v>
                </c:pt>
                <c:pt idx="4180">
                  <c:v>2090</c:v>
                </c:pt>
                <c:pt idx="4181">
                  <c:v>2090.5</c:v>
                </c:pt>
                <c:pt idx="4182">
                  <c:v>2091</c:v>
                </c:pt>
                <c:pt idx="4183">
                  <c:v>2091.5</c:v>
                </c:pt>
                <c:pt idx="4184">
                  <c:v>2092</c:v>
                </c:pt>
                <c:pt idx="4185">
                  <c:v>2092.5</c:v>
                </c:pt>
                <c:pt idx="4186">
                  <c:v>2093</c:v>
                </c:pt>
                <c:pt idx="4187">
                  <c:v>2093.5</c:v>
                </c:pt>
                <c:pt idx="4188">
                  <c:v>2094</c:v>
                </c:pt>
                <c:pt idx="4189">
                  <c:v>2094.5</c:v>
                </c:pt>
                <c:pt idx="4190">
                  <c:v>2095</c:v>
                </c:pt>
                <c:pt idx="4191">
                  <c:v>2095.5</c:v>
                </c:pt>
                <c:pt idx="4192">
                  <c:v>2096</c:v>
                </c:pt>
                <c:pt idx="4193">
                  <c:v>2096.5</c:v>
                </c:pt>
                <c:pt idx="4194">
                  <c:v>2097</c:v>
                </c:pt>
                <c:pt idx="4195">
                  <c:v>2097.5</c:v>
                </c:pt>
                <c:pt idx="4196">
                  <c:v>2098</c:v>
                </c:pt>
                <c:pt idx="4197">
                  <c:v>2098.5</c:v>
                </c:pt>
                <c:pt idx="4198">
                  <c:v>2099</c:v>
                </c:pt>
                <c:pt idx="4199">
                  <c:v>2099.5</c:v>
                </c:pt>
                <c:pt idx="4200">
                  <c:v>2100</c:v>
                </c:pt>
                <c:pt idx="4201">
                  <c:v>2100.5</c:v>
                </c:pt>
                <c:pt idx="4202">
                  <c:v>2101</c:v>
                </c:pt>
                <c:pt idx="4203">
                  <c:v>2101.5</c:v>
                </c:pt>
                <c:pt idx="4204">
                  <c:v>2102</c:v>
                </c:pt>
                <c:pt idx="4205">
                  <c:v>2102.5</c:v>
                </c:pt>
                <c:pt idx="4206">
                  <c:v>2103</c:v>
                </c:pt>
                <c:pt idx="4207">
                  <c:v>2103.5</c:v>
                </c:pt>
                <c:pt idx="4208">
                  <c:v>2104</c:v>
                </c:pt>
                <c:pt idx="4209">
                  <c:v>2104.5</c:v>
                </c:pt>
                <c:pt idx="4210">
                  <c:v>2105</c:v>
                </c:pt>
                <c:pt idx="4211">
                  <c:v>2105.5</c:v>
                </c:pt>
                <c:pt idx="4212">
                  <c:v>2106</c:v>
                </c:pt>
                <c:pt idx="4213">
                  <c:v>2106.5</c:v>
                </c:pt>
                <c:pt idx="4214">
                  <c:v>2107</c:v>
                </c:pt>
                <c:pt idx="4215">
                  <c:v>2107.5</c:v>
                </c:pt>
                <c:pt idx="4216">
                  <c:v>2108</c:v>
                </c:pt>
                <c:pt idx="4217">
                  <c:v>2108.5</c:v>
                </c:pt>
                <c:pt idx="4218">
                  <c:v>2109</c:v>
                </c:pt>
                <c:pt idx="4219">
                  <c:v>2109.5</c:v>
                </c:pt>
                <c:pt idx="4220">
                  <c:v>2110</c:v>
                </c:pt>
                <c:pt idx="4221">
                  <c:v>2110.5</c:v>
                </c:pt>
                <c:pt idx="4222">
                  <c:v>2111</c:v>
                </c:pt>
                <c:pt idx="4223">
                  <c:v>2111.5</c:v>
                </c:pt>
                <c:pt idx="4224">
                  <c:v>2112</c:v>
                </c:pt>
                <c:pt idx="4225">
                  <c:v>2112.5</c:v>
                </c:pt>
                <c:pt idx="4226">
                  <c:v>2113</c:v>
                </c:pt>
                <c:pt idx="4227">
                  <c:v>2113.5</c:v>
                </c:pt>
                <c:pt idx="4228">
                  <c:v>2114</c:v>
                </c:pt>
                <c:pt idx="4229">
                  <c:v>2114.5</c:v>
                </c:pt>
                <c:pt idx="4230">
                  <c:v>2115</c:v>
                </c:pt>
                <c:pt idx="4231">
                  <c:v>2115.5</c:v>
                </c:pt>
                <c:pt idx="4232">
                  <c:v>2116</c:v>
                </c:pt>
                <c:pt idx="4233">
                  <c:v>2116.5</c:v>
                </c:pt>
                <c:pt idx="4234">
                  <c:v>2117</c:v>
                </c:pt>
                <c:pt idx="4235">
                  <c:v>2117.5</c:v>
                </c:pt>
                <c:pt idx="4236">
                  <c:v>2118</c:v>
                </c:pt>
                <c:pt idx="4237">
                  <c:v>2118.5</c:v>
                </c:pt>
                <c:pt idx="4238">
                  <c:v>2119</c:v>
                </c:pt>
                <c:pt idx="4239">
                  <c:v>2119.5</c:v>
                </c:pt>
                <c:pt idx="4240">
                  <c:v>2120</c:v>
                </c:pt>
                <c:pt idx="4241">
                  <c:v>2120.5</c:v>
                </c:pt>
                <c:pt idx="4242">
                  <c:v>2121</c:v>
                </c:pt>
                <c:pt idx="4243">
                  <c:v>2121.5</c:v>
                </c:pt>
                <c:pt idx="4244">
                  <c:v>2122</c:v>
                </c:pt>
                <c:pt idx="4245">
                  <c:v>2122.5</c:v>
                </c:pt>
                <c:pt idx="4246">
                  <c:v>2123</c:v>
                </c:pt>
                <c:pt idx="4247">
                  <c:v>2123.5</c:v>
                </c:pt>
                <c:pt idx="4248">
                  <c:v>2124</c:v>
                </c:pt>
                <c:pt idx="4249">
                  <c:v>2124.5</c:v>
                </c:pt>
                <c:pt idx="4250">
                  <c:v>2125</c:v>
                </c:pt>
                <c:pt idx="4251">
                  <c:v>2125.5</c:v>
                </c:pt>
                <c:pt idx="4252">
                  <c:v>2126</c:v>
                </c:pt>
                <c:pt idx="4253">
                  <c:v>2126.5</c:v>
                </c:pt>
                <c:pt idx="4254">
                  <c:v>2127</c:v>
                </c:pt>
                <c:pt idx="4255">
                  <c:v>2127.5</c:v>
                </c:pt>
                <c:pt idx="4256">
                  <c:v>2128</c:v>
                </c:pt>
                <c:pt idx="4257">
                  <c:v>2128.5</c:v>
                </c:pt>
                <c:pt idx="4258">
                  <c:v>2129</c:v>
                </c:pt>
                <c:pt idx="4259">
                  <c:v>2129.5</c:v>
                </c:pt>
                <c:pt idx="4260">
                  <c:v>2130</c:v>
                </c:pt>
                <c:pt idx="4261">
                  <c:v>2130.5</c:v>
                </c:pt>
                <c:pt idx="4262">
                  <c:v>2131</c:v>
                </c:pt>
                <c:pt idx="4263">
                  <c:v>2131.5</c:v>
                </c:pt>
                <c:pt idx="4264">
                  <c:v>2132</c:v>
                </c:pt>
                <c:pt idx="4265">
                  <c:v>2132.5</c:v>
                </c:pt>
                <c:pt idx="4266">
                  <c:v>2133</c:v>
                </c:pt>
                <c:pt idx="4267">
                  <c:v>2133.5</c:v>
                </c:pt>
                <c:pt idx="4268">
                  <c:v>2134</c:v>
                </c:pt>
                <c:pt idx="4269">
                  <c:v>2134.5</c:v>
                </c:pt>
                <c:pt idx="4270">
                  <c:v>2135</c:v>
                </c:pt>
                <c:pt idx="4271">
                  <c:v>2135.5</c:v>
                </c:pt>
                <c:pt idx="4272">
                  <c:v>2136</c:v>
                </c:pt>
                <c:pt idx="4273">
                  <c:v>2136.5</c:v>
                </c:pt>
                <c:pt idx="4274">
                  <c:v>2137</c:v>
                </c:pt>
                <c:pt idx="4275">
                  <c:v>2137.5</c:v>
                </c:pt>
                <c:pt idx="4276">
                  <c:v>2138</c:v>
                </c:pt>
                <c:pt idx="4277">
                  <c:v>2138.5</c:v>
                </c:pt>
                <c:pt idx="4278">
                  <c:v>2139</c:v>
                </c:pt>
                <c:pt idx="4279">
                  <c:v>2139.5</c:v>
                </c:pt>
                <c:pt idx="4280">
                  <c:v>2140</c:v>
                </c:pt>
                <c:pt idx="4281">
                  <c:v>2140.5</c:v>
                </c:pt>
                <c:pt idx="4282">
                  <c:v>2141</c:v>
                </c:pt>
                <c:pt idx="4283">
                  <c:v>2141.5</c:v>
                </c:pt>
                <c:pt idx="4284">
                  <c:v>2142</c:v>
                </c:pt>
                <c:pt idx="4285">
                  <c:v>2142.5</c:v>
                </c:pt>
                <c:pt idx="4286">
                  <c:v>2143</c:v>
                </c:pt>
                <c:pt idx="4287">
                  <c:v>2143.5</c:v>
                </c:pt>
                <c:pt idx="4288">
                  <c:v>2144</c:v>
                </c:pt>
                <c:pt idx="4289">
                  <c:v>2144.5</c:v>
                </c:pt>
                <c:pt idx="4290">
                  <c:v>2145</c:v>
                </c:pt>
                <c:pt idx="4291">
                  <c:v>2145.5</c:v>
                </c:pt>
                <c:pt idx="4292">
                  <c:v>2146</c:v>
                </c:pt>
                <c:pt idx="4293">
                  <c:v>2146.5</c:v>
                </c:pt>
                <c:pt idx="4294">
                  <c:v>2147</c:v>
                </c:pt>
                <c:pt idx="4295">
                  <c:v>2147.5</c:v>
                </c:pt>
                <c:pt idx="4296">
                  <c:v>2148</c:v>
                </c:pt>
                <c:pt idx="4297">
                  <c:v>2148.5</c:v>
                </c:pt>
                <c:pt idx="4298">
                  <c:v>2149</c:v>
                </c:pt>
                <c:pt idx="4299">
                  <c:v>2149.5</c:v>
                </c:pt>
                <c:pt idx="4300">
                  <c:v>2150</c:v>
                </c:pt>
                <c:pt idx="4301">
                  <c:v>2150.5</c:v>
                </c:pt>
                <c:pt idx="4302">
                  <c:v>2151</c:v>
                </c:pt>
                <c:pt idx="4303">
                  <c:v>2151.5</c:v>
                </c:pt>
                <c:pt idx="4304">
                  <c:v>2152</c:v>
                </c:pt>
                <c:pt idx="4305">
                  <c:v>2152.5</c:v>
                </c:pt>
                <c:pt idx="4306">
                  <c:v>2153</c:v>
                </c:pt>
                <c:pt idx="4307">
                  <c:v>2153.5</c:v>
                </c:pt>
                <c:pt idx="4308">
                  <c:v>2154</c:v>
                </c:pt>
                <c:pt idx="4309">
                  <c:v>2154.5</c:v>
                </c:pt>
                <c:pt idx="4310">
                  <c:v>2155</c:v>
                </c:pt>
                <c:pt idx="4311">
                  <c:v>2155.5</c:v>
                </c:pt>
                <c:pt idx="4312">
                  <c:v>2156</c:v>
                </c:pt>
                <c:pt idx="4313">
                  <c:v>2156.5</c:v>
                </c:pt>
                <c:pt idx="4314">
                  <c:v>2157</c:v>
                </c:pt>
                <c:pt idx="4315">
                  <c:v>2157.5</c:v>
                </c:pt>
                <c:pt idx="4316">
                  <c:v>2158</c:v>
                </c:pt>
                <c:pt idx="4317">
                  <c:v>2158.5</c:v>
                </c:pt>
                <c:pt idx="4318">
                  <c:v>2159</c:v>
                </c:pt>
                <c:pt idx="4319">
                  <c:v>2159.5</c:v>
                </c:pt>
                <c:pt idx="4320">
                  <c:v>2160</c:v>
                </c:pt>
                <c:pt idx="4321">
                  <c:v>2160.5</c:v>
                </c:pt>
                <c:pt idx="4322">
                  <c:v>2161</c:v>
                </c:pt>
                <c:pt idx="4323">
                  <c:v>2161.5</c:v>
                </c:pt>
                <c:pt idx="4324">
                  <c:v>2162</c:v>
                </c:pt>
                <c:pt idx="4325">
                  <c:v>2162.5</c:v>
                </c:pt>
                <c:pt idx="4326">
                  <c:v>2163</c:v>
                </c:pt>
                <c:pt idx="4327">
                  <c:v>2163.5</c:v>
                </c:pt>
                <c:pt idx="4328">
                  <c:v>2164</c:v>
                </c:pt>
                <c:pt idx="4329">
                  <c:v>2164.5</c:v>
                </c:pt>
                <c:pt idx="4330">
                  <c:v>2165</c:v>
                </c:pt>
                <c:pt idx="4331">
                  <c:v>2165.5</c:v>
                </c:pt>
                <c:pt idx="4332">
                  <c:v>2166</c:v>
                </c:pt>
                <c:pt idx="4333">
                  <c:v>2166.5</c:v>
                </c:pt>
                <c:pt idx="4334">
                  <c:v>2167</c:v>
                </c:pt>
                <c:pt idx="4335">
                  <c:v>2167.5</c:v>
                </c:pt>
                <c:pt idx="4336">
                  <c:v>2168</c:v>
                </c:pt>
                <c:pt idx="4337">
                  <c:v>2168.5</c:v>
                </c:pt>
                <c:pt idx="4338">
                  <c:v>2169</c:v>
                </c:pt>
                <c:pt idx="4339">
                  <c:v>2169.5</c:v>
                </c:pt>
                <c:pt idx="4340">
                  <c:v>2170</c:v>
                </c:pt>
                <c:pt idx="4341">
                  <c:v>2170.5</c:v>
                </c:pt>
                <c:pt idx="4342">
                  <c:v>2171</c:v>
                </c:pt>
                <c:pt idx="4343">
                  <c:v>2171.5</c:v>
                </c:pt>
                <c:pt idx="4344">
                  <c:v>2172</c:v>
                </c:pt>
                <c:pt idx="4345">
                  <c:v>2172.5</c:v>
                </c:pt>
                <c:pt idx="4346">
                  <c:v>2173</c:v>
                </c:pt>
                <c:pt idx="4347">
                  <c:v>2173.5</c:v>
                </c:pt>
                <c:pt idx="4348">
                  <c:v>2174</c:v>
                </c:pt>
                <c:pt idx="4349">
                  <c:v>2174.5</c:v>
                </c:pt>
                <c:pt idx="4350">
                  <c:v>2175</c:v>
                </c:pt>
                <c:pt idx="4351">
                  <c:v>2175.5</c:v>
                </c:pt>
                <c:pt idx="4352">
                  <c:v>2176</c:v>
                </c:pt>
                <c:pt idx="4353">
                  <c:v>2176.5</c:v>
                </c:pt>
                <c:pt idx="4354">
                  <c:v>2177</c:v>
                </c:pt>
                <c:pt idx="4355">
                  <c:v>2177.5</c:v>
                </c:pt>
                <c:pt idx="4356">
                  <c:v>2178</c:v>
                </c:pt>
                <c:pt idx="4357">
                  <c:v>2178.5</c:v>
                </c:pt>
                <c:pt idx="4358">
                  <c:v>2179</c:v>
                </c:pt>
                <c:pt idx="4359">
                  <c:v>2179.5</c:v>
                </c:pt>
                <c:pt idx="4360">
                  <c:v>2180</c:v>
                </c:pt>
                <c:pt idx="4361">
                  <c:v>2180.5</c:v>
                </c:pt>
                <c:pt idx="4362">
                  <c:v>2181</c:v>
                </c:pt>
                <c:pt idx="4363">
                  <c:v>2181.5</c:v>
                </c:pt>
                <c:pt idx="4364">
                  <c:v>2182</c:v>
                </c:pt>
                <c:pt idx="4365">
                  <c:v>2182.5</c:v>
                </c:pt>
                <c:pt idx="4366">
                  <c:v>2183</c:v>
                </c:pt>
                <c:pt idx="4367">
                  <c:v>2183.5</c:v>
                </c:pt>
                <c:pt idx="4368">
                  <c:v>2184</c:v>
                </c:pt>
                <c:pt idx="4369">
                  <c:v>2184.5</c:v>
                </c:pt>
                <c:pt idx="4370">
                  <c:v>2185</c:v>
                </c:pt>
                <c:pt idx="4371">
                  <c:v>2185.5</c:v>
                </c:pt>
                <c:pt idx="4372">
                  <c:v>2186</c:v>
                </c:pt>
                <c:pt idx="4373">
                  <c:v>2186.5</c:v>
                </c:pt>
                <c:pt idx="4374">
                  <c:v>2187</c:v>
                </c:pt>
                <c:pt idx="4375">
                  <c:v>2187.5</c:v>
                </c:pt>
                <c:pt idx="4376">
                  <c:v>2188</c:v>
                </c:pt>
                <c:pt idx="4377">
                  <c:v>2188.5</c:v>
                </c:pt>
                <c:pt idx="4378">
                  <c:v>2189</c:v>
                </c:pt>
                <c:pt idx="4379">
                  <c:v>2189.5</c:v>
                </c:pt>
                <c:pt idx="4380">
                  <c:v>2190</c:v>
                </c:pt>
                <c:pt idx="4381">
                  <c:v>2190.5</c:v>
                </c:pt>
                <c:pt idx="4382">
                  <c:v>2191</c:v>
                </c:pt>
                <c:pt idx="4383">
                  <c:v>2191.5</c:v>
                </c:pt>
                <c:pt idx="4384">
                  <c:v>2192</c:v>
                </c:pt>
                <c:pt idx="4385">
                  <c:v>2192.5</c:v>
                </c:pt>
                <c:pt idx="4386">
                  <c:v>2193</c:v>
                </c:pt>
                <c:pt idx="4387">
                  <c:v>2193.5</c:v>
                </c:pt>
                <c:pt idx="4388">
                  <c:v>2194</c:v>
                </c:pt>
                <c:pt idx="4389">
                  <c:v>2194.5</c:v>
                </c:pt>
                <c:pt idx="4390">
                  <c:v>2195</c:v>
                </c:pt>
                <c:pt idx="4391">
                  <c:v>2195.5</c:v>
                </c:pt>
                <c:pt idx="4392">
                  <c:v>2196</c:v>
                </c:pt>
                <c:pt idx="4393">
                  <c:v>2196.5</c:v>
                </c:pt>
                <c:pt idx="4394">
                  <c:v>2197</c:v>
                </c:pt>
                <c:pt idx="4395">
                  <c:v>2197.5</c:v>
                </c:pt>
                <c:pt idx="4396">
                  <c:v>2198</c:v>
                </c:pt>
                <c:pt idx="4397">
                  <c:v>2198.5</c:v>
                </c:pt>
                <c:pt idx="4398">
                  <c:v>2199</c:v>
                </c:pt>
                <c:pt idx="4399">
                  <c:v>2199.5</c:v>
                </c:pt>
                <c:pt idx="4400">
                  <c:v>2200</c:v>
                </c:pt>
                <c:pt idx="4401">
                  <c:v>2200.5</c:v>
                </c:pt>
                <c:pt idx="4402">
                  <c:v>2201</c:v>
                </c:pt>
                <c:pt idx="4403">
                  <c:v>2201.5</c:v>
                </c:pt>
                <c:pt idx="4404">
                  <c:v>2202</c:v>
                </c:pt>
                <c:pt idx="4405">
                  <c:v>2202.5</c:v>
                </c:pt>
                <c:pt idx="4406">
                  <c:v>2203</c:v>
                </c:pt>
                <c:pt idx="4407">
                  <c:v>2203.5</c:v>
                </c:pt>
                <c:pt idx="4408">
                  <c:v>2204</c:v>
                </c:pt>
                <c:pt idx="4409">
                  <c:v>2204.5</c:v>
                </c:pt>
                <c:pt idx="4410">
                  <c:v>2205</c:v>
                </c:pt>
                <c:pt idx="4411">
                  <c:v>2205.5</c:v>
                </c:pt>
                <c:pt idx="4412">
                  <c:v>2206</c:v>
                </c:pt>
                <c:pt idx="4413">
                  <c:v>2206.5</c:v>
                </c:pt>
                <c:pt idx="4414">
                  <c:v>2207</c:v>
                </c:pt>
                <c:pt idx="4415">
                  <c:v>2207.5</c:v>
                </c:pt>
                <c:pt idx="4416">
                  <c:v>2208</c:v>
                </c:pt>
                <c:pt idx="4417">
                  <c:v>2208.5</c:v>
                </c:pt>
                <c:pt idx="4418">
                  <c:v>2209</c:v>
                </c:pt>
                <c:pt idx="4419">
                  <c:v>2209.5</c:v>
                </c:pt>
                <c:pt idx="4420">
                  <c:v>2210</c:v>
                </c:pt>
                <c:pt idx="4421">
                  <c:v>2210.5</c:v>
                </c:pt>
                <c:pt idx="4422">
                  <c:v>2211</c:v>
                </c:pt>
                <c:pt idx="4423">
                  <c:v>2211.5</c:v>
                </c:pt>
                <c:pt idx="4424">
                  <c:v>2212</c:v>
                </c:pt>
                <c:pt idx="4425">
                  <c:v>2212.5</c:v>
                </c:pt>
                <c:pt idx="4426">
                  <c:v>2213</c:v>
                </c:pt>
                <c:pt idx="4427">
                  <c:v>2213.5</c:v>
                </c:pt>
                <c:pt idx="4428">
                  <c:v>2214</c:v>
                </c:pt>
                <c:pt idx="4429">
                  <c:v>2214.5</c:v>
                </c:pt>
                <c:pt idx="4430">
                  <c:v>2215</c:v>
                </c:pt>
                <c:pt idx="4431">
                  <c:v>2215.5</c:v>
                </c:pt>
                <c:pt idx="4432">
                  <c:v>2216</c:v>
                </c:pt>
                <c:pt idx="4433">
                  <c:v>2216.5</c:v>
                </c:pt>
                <c:pt idx="4434">
                  <c:v>2217</c:v>
                </c:pt>
                <c:pt idx="4435">
                  <c:v>2217.5</c:v>
                </c:pt>
                <c:pt idx="4436">
                  <c:v>2218</c:v>
                </c:pt>
                <c:pt idx="4437">
                  <c:v>2218.5</c:v>
                </c:pt>
                <c:pt idx="4438">
                  <c:v>2219</c:v>
                </c:pt>
                <c:pt idx="4439">
                  <c:v>2219.5</c:v>
                </c:pt>
                <c:pt idx="4440">
                  <c:v>2220</c:v>
                </c:pt>
                <c:pt idx="4441">
                  <c:v>2220.5</c:v>
                </c:pt>
                <c:pt idx="4442">
                  <c:v>2221</c:v>
                </c:pt>
                <c:pt idx="4443">
                  <c:v>2221.5</c:v>
                </c:pt>
                <c:pt idx="4444">
                  <c:v>2222</c:v>
                </c:pt>
                <c:pt idx="4445">
                  <c:v>2222.5</c:v>
                </c:pt>
                <c:pt idx="4446">
                  <c:v>2223</c:v>
                </c:pt>
                <c:pt idx="4447">
                  <c:v>2223.5</c:v>
                </c:pt>
                <c:pt idx="4448">
                  <c:v>2224</c:v>
                </c:pt>
                <c:pt idx="4449">
                  <c:v>2224.5</c:v>
                </c:pt>
                <c:pt idx="4450">
                  <c:v>2225</c:v>
                </c:pt>
                <c:pt idx="4451">
                  <c:v>2225.5</c:v>
                </c:pt>
                <c:pt idx="4452">
                  <c:v>2226</c:v>
                </c:pt>
                <c:pt idx="4453">
                  <c:v>2226.5</c:v>
                </c:pt>
                <c:pt idx="4454">
                  <c:v>2227</c:v>
                </c:pt>
                <c:pt idx="4455">
                  <c:v>2227.5</c:v>
                </c:pt>
                <c:pt idx="4456">
                  <c:v>2228</c:v>
                </c:pt>
                <c:pt idx="4457">
                  <c:v>2228.5</c:v>
                </c:pt>
                <c:pt idx="4458">
                  <c:v>2229</c:v>
                </c:pt>
                <c:pt idx="4459">
                  <c:v>2229.5</c:v>
                </c:pt>
                <c:pt idx="4460">
                  <c:v>2230</c:v>
                </c:pt>
                <c:pt idx="4461">
                  <c:v>2230.5</c:v>
                </c:pt>
                <c:pt idx="4462">
                  <c:v>2231</c:v>
                </c:pt>
                <c:pt idx="4463">
                  <c:v>2231.5</c:v>
                </c:pt>
                <c:pt idx="4464">
                  <c:v>2232</c:v>
                </c:pt>
                <c:pt idx="4465">
                  <c:v>2232.5</c:v>
                </c:pt>
                <c:pt idx="4466">
                  <c:v>2233</c:v>
                </c:pt>
                <c:pt idx="4467">
                  <c:v>2233.5</c:v>
                </c:pt>
                <c:pt idx="4468">
                  <c:v>2234</c:v>
                </c:pt>
                <c:pt idx="4469">
                  <c:v>2234.5</c:v>
                </c:pt>
                <c:pt idx="4470">
                  <c:v>2235</c:v>
                </c:pt>
                <c:pt idx="4471">
                  <c:v>2235.5</c:v>
                </c:pt>
                <c:pt idx="4472">
                  <c:v>2236</c:v>
                </c:pt>
                <c:pt idx="4473">
                  <c:v>2236.5</c:v>
                </c:pt>
                <c:pt idx="4474">
                  <c:v>2237</c:v>
                </c:pt>
                <c:pt idx="4475">
                  <c:v>2237.5</c:v>
                </c:pt>
                <c:pt idx="4476">
                  <c:v>2238</c:v>
                </c:pt>
                <c:pt idx="4477">
                  <c:v>2238.5</c:v>
                </c:pt>
                <c:pt idx="4478">
                  <c:v>2239</c:v>
                </c:pt>
                <c:pt idx="4479">
                  <c:v>2239.5</c:v>
                </c:pt>
                <c:pt idx="4480">
                  <c:v>2240</c:v>
                </c:pt>
                <c:pt idx="4481">
                  <c:v>2240.5</c:v>
                </c:pt>
                <c:pt idx="4482">
                  <c:v>2241</c:v>
                </c:pt>
                <c:pt idx="4483">
                  <c:v>2241.5</c:v>
                </c:pt>
                <c:pt idx="4484">
                  <c:v>2242</c:v>
                </c:pt>
                <c:pt idx="4485">
                  <c:v>2242.5</c:v>
                </c:pt>
                <c:pt idx="4486">
                  <c:v>2243</c:v>
                </c:pt>
                <c:pt idx="4487">
                  <c:v>2243.5</c:v>
                </c:pt>
                <c:pt idx="4488">
                  <c:v>2244</c:v>
                </c:pt>
                <c:pt idx="4489">
                  <c:v>2244.5</c:v>
                </c:pt>
                <c:pt idx="4490">
                  <c:v>2245</c:v>
                </c:pt>
                <c:pt idx="4491">
                  <c:v>2245.5</c:v>
                </c:pt>
                <c:pt idx="4492">
                  <c:v>2246</c:v>
                </c:pt>
                <c:pt idx="4493">
                  <c:v>2246.5</c:v>
                </c:pt>
                <c:pt idx="4494">
                  <c:v>2247</c:v>
                </c:pt>
                <c:pt idx="4495">
                  <c:v>2247.5</c:v>
                </c:pt>
                <c:pt idx="4496">
                  <c:v>2248</c:v>
                </c:pt>
                <c:pt idx="4497">
                  <c:v>2248.5</c:v>
                </c:pt>
                <c:pt idx="4498">
                  <c:v>2249</c:v>
                </c:pt>
                <c:pt idx="4499">
                  <c:v>2249.5</c:v>
                </c:pt>
                <c:pt idx="4500">
                  <c:v>2250</c:v>
                </c:pt>
                <c:pt idx="4501">
                  <c:v>2250.5</c:v>
                </c:pt>
                <c:pt idx="4502">
                  <c:v>2251</c:v>
                </c:pt>
                <c:pt idx="4503">
                  <c:v>2251.5</c:v>
                </c:pt>
                <c:pt idx="4504">
                  <c:v>2252</c:v>
                </c:pt>
                <c:pt idx="4505">
                  <c:v>2252.5</c:v>
                </c:pt>
                <c:pt idx="4506">
                  <c:v>2253</c:v>
                </c:pt>
                <c:pt idx="4507">
                  <c:v>2253.5</c:v>
                </c:pt>
                <c:pt idx="4508">
                  <c:v>2254</c:v>
                </c:pt>
                <c:pt idx="4509">
                  <c:v>2254.5</c:v>
                </c:pt>
                <c:pt idx="4510">
                  <c:v>2255</c:v>
                </c:pt>
                <c:pt idx="4511">
                  <c:v>2255.5</c:v>
                </c:pt>
                <c:pt idx="4512">
                  <c:v>2256</c:v>
                </c:pt>
                <c:pt idx="4513">
                  <c:v>2256.5</c:v>
                </c:pt>
                <c:pt idx="4514">
                  <c:v>2257</c:v>
                </c:pt>
                <c:pt idx="4515">
                  <c:v>2257.5</c:v>
                </c:pt>
                <c:pt idx="4516">
                  <c:v>2258</c:v>
                </c:pt>
                <c:pt idx="4517">
                  <c:v>2258.5</c:v>
                </c:pt>
                <c:pt idx="4518">
                  <c:v>2259</c:v>
                </c:pt>
                <c:pt idx="4519">
                  <c:v>2259.5</c:v>
                </c:pt>
                <c:pt idx="4520">
                  <c:v>2260</c:v>
                </c:pt>
                <c:pt idx="4521">
                  <c:v>2260.5</c:v>
                </c:pt>
                <c:pt idx="4522">
                  <c:v>2261</c:v>
                </c:pt>
                <c:pt idx="4523">
                  <c:v>2261.5</c:v>
                </c:pt>
                <c:pt idx="4524">
                  <c:v>2262</c:v>
                </c:pt>
                <c:pt idx="4525">
                  <c:v>2262.5</c:v>
                </c:pt>
                <c:pt idx="4526">
                  <c:v>2263</c:v>
                </c:pt>
                <c:pt idx="4527">
                  <c:v>2263.5</c:v>
                </c:pt>
                <c:pt idx="4528">
                  <c:v>2264</c:v>
                </c:pt>
                <c:pt idx="4529">
                  <c:v>2264.5</c:v>
                </c:pt>
                <c:pt idx="4530">
                  <c:v>2265</c:v>
                </c:pt>
                <c:pt idx="4531">
                  <c:v>2265.5</c:v>
                </c:pt>
                <c:pt idx="4532">
                  <c:v>2266</c:v>
                </c:pt>
                <c:pt idx="4533">
                  <c:v>2266.5</c:v>
                </c:pt>
                <c:pt idx="4534">
                  <c:v>2267</c:v>
                </c:pt>
                <c:pt idx="4535">
                  <c:v>2267.5</c:v>
                </c:pt>
                <c:pt idx="4536">
                  <c:v>2268</c:v>
                </c:pt>
                <c:pt idx="4537">
                  <c:v>2268.5</c:v>
                </c:pt>
                <c:pt idx="4538">
                  <c:v>2269</c:v>
                </c:pt>
                <c:pt idx="4539">
                  <c:v>2269.5</c:v>
                </c:pt>
                <c:pt idx="4540">
                  <c:v>2270</c:v>
                </c:pt>
                <c:pt idx="4541">
                  <c:v>2270.5</c:v>
                </c:pt>
                <c:pt idx="4542">
                  <c:v>2271</c:v>
                </c:pt>
                <c:pt idx="4543">
                  <c:v>2271.5</c:v>
                </c:pt>
                <c:pt idx="4544">
                  <c:v>2272</c:v>
                </c:pt>
                <c:pt idx="4545">
                  <c:v>2272.5</c:v>
                </c:pt>
                <c:pt idx="4546">
                  <c:v>2273</c:v>
                </c:pt>
                <c:pt idx="4547">
                  <c:v>2273.5</c:v>
                </c:pt>
                <c:pt idx="4548">
                  <c:v>2274</c:v>
                </c:pt>
                <c:pt idx="4549">
                  <c:v>2274.5</c:v>
                </c:pt>
                <c:pt idx="4550">
                  <c:v>2275</c:v>
                </c:pt>
                <c:pt idx="4551">
                  <c:v>2275.5</c:v>
                </c:pt>
                <c:pt idx="4552">
                  <c:v>2276</c:v>
                </c:pt>
                <c:pt idx="4553">
                  <c:v>2276.5</c:v>
                </c:pt>
                <c:pt idx="4554">
                  <c:v>2277</c:v>
                </c:pt>
                <c:pt idx="4555">
                  <c:v>2277.5</c:v>
                </c:pt>
                <c:pt idx="4556">
                  <c:v>2278</c:v>
                </c:pt>
                <c:pt idx="4557">
                  <c:v>2278.5</c:v>
                </c:pt>
                <c:pt idx="4558">
                  <c:v>2279</c:v>
                </c:pt>
                <c:pt idx="4559">
                  <c:v>2279.5</c:v>
                </c:pt>
                <c:pt idx="4560">
                  <c:v>2280</c:v>
                </c:pt>
                <c:pt idx="4561">
                  <c:v>2280.5</c:v>
                </c:pt>
                <c:pt idx="4562">
                  <c:v>2281</c:v>
                </c:pt>
                <c:pt idx="4563">
                  <c:v>2281.5</c:v>
                </c:pt>
                <c:pt idx="4564">
                  <c:v>2282</c:v>
                </c:pt>
                <c:pt idx="4565">
                  <c:v>2282.5</c:v>
                </c:pt>
                <c:pt idx="4566">
                  <c:v>2283</c:v>
                </c:pt>
                <c:pt idx="4567">
                  <c:v>2283.5</c:v>
                </c:pt>
                <c:pt idx="4568">
                  <c:v>2284</c:v>
                </c:pt>
                <c:pt idx="4569">
                  <c:v>2284.5</c:v>
                </c:pt>
                <c:pt idx="4570">
                  <c:v>2285</c:v>
                </c:pt>
                <c:pt idx="4571">
                  <c:v>2285.5</c:v>
                </c:pt>
                <c:pt idx="4572">
                  <c:v>2286</c:v>
                </c:pt>
                <c:pt idx="4573">
                  <c:v>2286.5</c:v>
                </c:pt>
                <c:pt idx="4574">
                  <c:v>2287</c:v>
                </c:pt>
                <c:pt idx="4575">
                  <c:v>2287.5</c:v>
                </c:pt>
                <c:pt idx="4576">
                  <c:v>2288</c:v>
                </c:pt>
                <c:pt idx="4577">
                  <c:v>2288.5</c:v>
                </c:pt>
                <c:pt idx="4578">
                  <c:v>2289</c:v>
                </c:pt>
                <c:pt idx="4579">
                  <c:v>2289.5</c:v>
                </c:pt>
                <c:pt idx="4580">
                  <c:v>2290</c:v>
                </c:pt>
                <c:pt idx="4581">
                  <c:v>2290.5</c:v>
                </c:pt>
                <c:pt idx="4582">
                  <c:v>2291</c:v>
                </c:pt>
                <c:pt idx="4583">
                  <c:v>2291.5</c:v>
                </c:pt>
                <c:pt idx="4584">
                  <c:v>2292</c:v>
                </c:pt>
                <c:pt idx="4585">
                  <c:v>2292.5</c:v>
                </c:pt>
                <c:pt idx="4586">
                  <c:v>2293</c:v>
                </c:pt>
                <c:pt idx="4587">
                  <c:v>2293.5</c:v>
                </c:pt>
                <c:pt idx="4588">
                  <c:v>2294</c:v>
                </c:pt>
                <c:pt idx="4589">
                  <c:v>2294.5</c:v>
                </c:pt>
                <c:pt idx="4590">
                  <c:v>2295</c:v>
                </c:pt>
                <c:pt idx="4591">
                  <c:v>2295.5</c:v>
                </c:pt>
                <c:pt idx="4592">
                  <c:v>2296</c:v>
                </c:pt>
                <c:pt idx="4593">
                  <c:v>2296.5</c:v>
                </c:pt>
                <c:pt idx="4594">
                  <c:v>2297</c:v>
                </c:pt>
                <c:pt idx="4595">
                  <c:v>2297.5</c:v>
                </c:pt>
                <c:pt idx="4596">
                  <c:v>2298</c:v>
                </c:pt>
                <c:pt idx="4597">
                  <c:v>2298.5</c:v>
                </c:pt>
                <c:pt idx="4598">
                  <c:v>2299</c:v>
                </c:pt>
                <c:pt idx="4599">
                  <c:v>2299.5</c:v>
                </c:pt>
                <c:pt idx="4600">
                  <c:v>2300</c:v>
                </c:pt>
                <c:pt idx="4601">
                  <c:v>2300.5</c:v>
                </c:pt>
                <c:pt idx="4602">
                  <c:v>2301</c:v>
                </c:pt>
                <c:pt idx="4603">
                  <c:v>2301.5</c:v>
                </c:pt>
                <c:pt idx="4604">
                  <c:v>2302</c:v>
                </c:pt>
                <c:pt idx="4605">
                  <c:v>2302.5</c:v>
                </c:pt>
                <c:pt idx="4606">
                  <c:v>2303</c:v>
                </c:pt>
                <c:pt idx="4607">
                  <c:v>2303.5</c:v>
                </c:pt>
                <c:pt idx="4608">
                  <c:v>2304</c:v>
                </c:pt>
                <c:pt idx="4609">
                  <c:v>2304.5</c:v>
                </c:pt>
                <c:pt idx="4610">
                  <c:v>2305</c:v>
                </c:pt>
                <c:pt idx="4611">
                  <c:v>2305.5</c:v>
                </c:pt>
                <c:pt idx="4612">
                  <c:v>2306</c:v>
                </c:pt>
                <c:pt idx="4613">
                  <c:v>2306.5</c:v>
                </c:pt>
                <c:pt idx="4614">
                  <c:v>2307</c:v>
                </c:pt>
                <c:pt idx="4615">
                  <c:v>2307.5</c:v>
                </c:pt>
                <c:pt idx="4616">
                  <c:v>2308</c:v>
                </c:pt>
                <c:pt idx="4617">
                  <c:v>2308.5</c:v>
                </c:pt>
                <c:pt idx="4618">
                  <c:v>2309</c:v>
                </c:pt>
                <c:pt idx="4619">
                  <c:v>2309.5</c:v>
                </c:pt>
                <c:pt idx="4620">
                  <c:v>2310</c:v>
                </c:pt>
                <c:pt idx="4621">
                  <c:v>2310.5</c:v>
                </c:pt>
                <c:pt idx="4622">
                  <c:v>2311</c:v>
                </c:pt>
                <c:pt idx="4623">
                  <c:v>2311.5</c:v>
                </c:pt>
                <c:pt idx="4624">
                  <c:v>2312</c:v>
                </c:pt>
                <c:pt idx="4625">
                  <c:v>2312.5</c:v>
                </c:pt>
                <c:pt idx="4626">
                  <c:v>2313</c:v>
                </c:pt>
                <c:pt idx="4627">
                  <c:v>2313.5</c:v>
                </c:pt>
                <c:pt idx="4628">
                  <c:v>2314</c:v>
                </c:pt>
                <c:pt idx="4629">
                  <c:v>2314.5</c:v>
                </c:pt>
                <c:pt idx="4630">
                  <c:v>2315</c:v>
                </c:pt>
                <c:pt idx="4631">
                  <c:v>2315.5</c:v>
                </c:pt>
                <c:pt idx="4632">
                  <c:v>2316</c:v>
                </c:pt>
                <c:pt idx="4633">
                  <c:v>2316.5</c:v>
                </c:pt>
                <c:pt idx="4634">
                  <c:v>2317</c:v>
                </c:pt>
                <c:pt idx="4635">
                  <c:v>2317.5</c:v>
                </c:pt>
                <c:pt idx="4636">
                  <c:v>2318</c:v>
                </c:pt>
                <c:pt idx="4637">
                  <c:v>2318.5</c:v>
                </c:pt>
                <c:pt idx="4638">
                  <c:v>2319</c:v>
                </c:pt>
                <c:pt idx="4639">
                  <c:v>2319.5</c:v>
                </c:pt>
                <c:pt idx="4640">
                  <c:v>2320</c:v>
                </c:pt>
                <c:pt idx="4641">
                  <c:v>2320.5</c:v>
                </c:pt>
                <c:pt idx="4642">
                  <c:v>2321</c:v>
                </c:pt>
                <c:pt idx="4643">
                  <c:v>2321.5</c:v>
                </c:pt>
                <c:pt idx="4644">
                  <c:v>2322</c:v>
                </c:pt>
                <c:pt idx="4645">
                  <c:v>2322.5</c:v>
                </c:pt>
                <c:pt idx="4646">
                  <c:v>2323</c:v>
                </c:pt>
                <c:pt idx="4647">
                  <c:v>2323.5</c:v>
                </c:pt>
                <c:pt idx="4648">
                  <c:v>2324</c:v>
                </c:pt>
                <c:pt idx="4649">
                  <c:v>2324.5</c:v>
                </c:pt>
                <c:pt idx="4650">
                  <c:v>2325</c:v>
                </c:pt>
                <c:pt idx="4651">
                  <c:v>2325.5</c:v>
                </c:pt>
                <c:pt idx="4652">
                  <c:v>2326</c:v>
                </c:pt>
                <c:pt idx="4653">
                  <c:v>2326.5</c:v>
                </c:pt>
                <c:pt idx="4654">
                  <c:v>2327</c:v>
                </c:pt>
                <c:pt idx="4655">
                  <c:v>2327.5</c:v>
                </c:pt>
                <c:pt idx="4656">
                  <c:v>2328</c:v>
                </c:pt>
                <c:pt idx="4657">
                  <c:v>2328.5</c:v>
                </c:pt>
                <c:pt idx="4658">
                  <c:v>2329</c:v>
                </c:pt>
                <c:pt idx="4659">
                  <c:v>2329.5</c:v>
                </c:pt>
                <c:pt idx="4660">
                  <c:v>2330</c:v>
                </c:pt>
                <c:pt idx="4661">
                  <c:v>2330.5</c:v>
                </c:pt>
                <c:pt idx="4662">
                  <c:v>2331</c:v>
                </c:pt>
                <c:pt idx="4663">
                  <c:v>2331.5</c:v>
                </c:pt>
                <c:pt idx="4664">
                  <c:v>2332</c:v>
                </c:pt>
                <c:pt idx="4665">
                  <c:v>2332.5</c:v>
                </c:pt>
                <c:pt idx="4666">
                  <c:v>2333</c:v>
                </c:pt>
                <c:pt idx="4667">
                  <c:v>2333.5</c:v>
                </c:pt>
                <c:pt idx="4668">
                  <c:v>2334</c:v>
                </c:pt>
                <c:pt idx="4669">
                  <c:v>2334.5</c:v>
                </c:pt>
                <c:pt idx="4670">
                  <c:v>2335</c:v>
                </c:pt>
                <c:pt idx="4671">
                  <c:v>2335.5</c:v>
                </c:pt>
                <c:pt idx="4672">
                  <c:v>2336</c:v>
                </c:pt>
                <c:pt idx="4673">
                  <c:v>2336.5</c:v>
                </c:pt>
                <c:pt idx="4674">
                  <c:v>2337</c:v>
                </c:pt>
                <c:pt idx="4675">
                  <c:v>2337.5</c:v>
                </c:pt>
                <c:pt idx="4676">
                  <c:v>2338</c:v>
                </c:pt>
                <c:pt idx="4677">
                  <c:v>2338.5</c:v>
                </c:pt>
                <c:pt idx="4678">
                  <c:v>2339</c:v>
                </c:pt>
                <c:pt idx="4679">
                  <c:v>2339.5</c:v>
                </c:pt>
                <c:pt idx="4680">
                  <c:v>2340</c:v>
                </c:pt>
                <c:pt idx="4681">
                  <c:v>2340.5</c:v>
                </c:pt>
                <c:pt idx="4682">
                  <c:v>2341</c:v>
                </c:pt>
                <c:pt idx="4683">
                  <c:v>2341.5</c:v>
                </c:pt>
                <c:pt idx="4684">
                  <c:v>2342</c:v>
                </c:pt>
                <c:pt idx="4685">
                  <c:v>2342.5</c:v>
                </c:pt>
                <c:pt idx="4686">
                  <c:v>2343</c:v>
                </c:pt>
                <c:pt idx="4687">
                  <c:v>2343.5</c:v>
                </c:pt>
                <c:pt idx="4688">
                  <c:v>2344</c:v>
                </c:pt>
                <c:pt idx="4689">
                  <c:v>2344.5</c:v>
                </c:pt>
                <c:pt idx="4690">
                  <c:v>2345</c:v>
                </c:pt>
                <c:pt idx="4691">
                  <c:v>2345.5</c:v>
                </c:pt>
                <c:pt idx="4692">
                  <c:v>2346</c:v>
                </c:pt>
                <c:pt idx="4693">
                  <c:v>2346.5</c:v>
                </c:pt>
                <c:pt idx="4694">
                  <c:v>2347</c:v>
                </c:pt>
                <c:pt idx="4695">
                  <c:v>2347.5</c:v>
                </c:pt>
                <c:pt idx="4696">
                  <c:v>2348</c:v>
                </c:pt>
                <c:pt idx="4697">
                  <c:v>2348.5</c:v>
                </c:pt>
                <c:pt idx="4698">
                  <c:v>2349</c:v>
                </c:pt>
                <c:pt idx="4699">
                  <c:v>2349.5</c:v>
                </c:pt>
                <c:pt idx="4700">
                  <c:v>2350</c:v>
                </c:pt>
                <c:pt idx="4701">
                  <c:v>2350.5</c:v>
                </c:pt>
                <c:pt idx="4702">
                  <c:v>2351</c:v>
                </c:pt>
                <c:pt idx="4703">
                  <c:v>2351.5</c:v>
                </c:pt>
                <c:pt idx="4704">
                  <c:v>2352</c:v>
                </c:pt>
                <c:pt idx="4705">
                  <c:v>2352.5</c:v>
                </c:pt>
                <c:pt idx="4706">
                  <c:v>2353</c:v>
                </c:pt>
                <c:pt idx="4707">
                  <c:v>2353.5</c:v>
                </c:pt>
                <c:pt idx="4708">
                  <c:v>2354</c:v>
                </c:pt>
                <c:pt idx="4709">
                  <c:v>2354.5</c:v>
                </c:pt>
                <c:pt idx="4710">
                  <c:v>2355</c:v>
                </c:pt>
                <c:pt idx="4711">
                  <c:v>2355.5</c:v>
                </c:pt>
                <c:pt idx="4712">
                  <c:v>2356</c:v>
                </c:pt>
                <c:pt idx="4713">
                  <c:v>2356.5</c:v>
                </c:pt>
                <c:pt idx="4714">
                  <c:v>2357</c:v>
                </c:pt>
                <c:pt idx="4715">
                  <c:v>2357.5</c:v>
                </c:pt>
                <c:pt idx="4716">
                  <c:v>2358</c:v>
                </c:pt>
                <c:pt idx="4717">
                  <c:v>2358.5</c:v>
                </c:pt>
                <c:pt idx="4718">
                  <c:v>2359</c:v>
                </c:pt>
                <c:pt idx="4719">
                  <c:v>2359.5</c:v>
                </c:pt>
                <c:pt idx="4720">
                  <c:v>2360</c:v>
                </c:pt>
                <c:pt idx="4721">
                  <c:v>2360.5</c:v>
                </c:pt>
                <c:pt idx="4722">
                  <c:v>2361</c:v>
                </c:pt>
                <c:pt idx="4723">
                  <c:v>2361.5</c:v>
                </c:pt>
                <c:pt idx="4724">
                  <c:v>2362</c:v>
                </c:pt>
                <c:pt idx="4725">
                  <c:v>2362.5</c:v>
                </c:pt>
                <c:pt idx="4726">
                  <c:v>2363</c:v>
                </c:pt>
                <c:pt idx="4727">
                  <c:v>2363.5</c:v>
                </c:pt>
                <c:pt idx="4728">
                  <c:v>2364</c:v>
                </c:pt>
                <c:pt idx="4729">
                  <c:v>2364.5</c:v>
                </c:pt>
                <c:pt idx="4730">
                  <c:v>2365</c:v>
                </c:pt>
                <c:pt idx="4731">
                  <c:v>2365.5</c:v>
                </c:pt>
                <c:pt idx="4732">
                  <c:v>2366</c:v>
                </c:pt>
                <c:pt idx="4733">
                  <c:v>2366.5</c:v>
                </c:pt>
                <c:pt idx="4734">
                  <c:v>2367</c:v>
                </c:pt>
                <c:pt idx="4735">
                  <c:v>2367.5</c:v>
                </c:pt>
                <c:pt idx="4736">
                  <c:v>2368</c:v>
                </c:pt>
                <c:pt idx="4737">
                  <c:v>2368.5</c:v>
                </c:pt>
                <c:pt idx="4738">
                  <c:v>2369</c:v>
                </c:pt>
                <c:pt idx="4739">
                  <c:v>2369.5</c:v>
                </c:pt>
                <c:pt idx="4740">
                  <c:v>2370</c:v>
                </c:pt>
                <c:pt idx="4741">
                  <c:v>2370.5</c:v>
                </c:pt>
                <c:pt idx="4742">
                  <c:v>2371</c:v>
                </c:pt>
                <c:pt idx="4743">
                  <c:v>2371.5</c:v>
                </c:pt>
                <c:pt idx="4744">
                  <c:v>2372</c:v>
                </c:pt>
                <c:pt idx="4745">
                  <c:v>2372.5</c:v>
                </c:pt>
                <c:pt idx="4746">
                  <c:v>2373</c:v>
                </c:pt>
                <c:pt idx="4747">
                  <c:v>2373.5</c:v>
                </c:pt>
                <c:pt idx="4748">
                  <c:v>2374</c:v>
                </c:pt>
                <c:pt idx="4749">
                  <c:v>2374.5</c:v>
                </c:pt>
                <c:pt idx="4750">
                  <c:v>2375</c:v>
                </c:pt>
                <c:pt idx="4751">
                  <c:v>2375.5</c:v>
                </c:pt>
                <c:pt idx="4752">
                  <c:v>2376</c:v>
                </c:pt>
                <c:pt idx="4753">
                  <c:v>2376.5</c:v>
                </c:pt>
                <c:pt idx="4754">
                  <c:v>2377</c:v>
                </c:pt>
                <c:pt idx="4755">
                  <c:v>2377.5</c:v>
                </c:pt>
                <c:pt idx="4756">
                  <c:v>2378</c:v>
                </c:pt>
                <c:pt idx="4757">
                  <c:v>2378.5</c:v>
                </c:pt>
                <c:pt idx="4758">
                  <c:v>2379</c:v>
                </c:pt>
                <c:pt idx="4759">
                  <c:v>2379.5</c:v>
                </c:pt>
                <c:pt idx="4760">
                  <c:v>2380</c:v>
                </c:pt>
                <c:pt idx="4761">
                  <c:v>2380.5</c:v>
                </c:pt>
                <c:pt idx="4762">
                  <c:v>2381</c:v>
                </c:pt>
                <c:pt idx="4763">
                  <c:v>2381.5</c:v>
                </c:pt>
                <c:pt idx="4764">
                  <c:v>2382</c:v>
                </c:pt>
                <c:pt idx="4765">
                  <c:v>2382.5</c:v>
                </c:pt>
                <c:pt idx="4766">
                  <c:v>2383</c:v>
                </c:pt>
                <c:pt idx="4767">
                  <c:v>2383.5</c:v>
                </c:pt>
                <c:pt idx="4768">
                  <c:v>2384</c:v>
                </c:pt>
                <c:pt idx="4769">
                  <c:v>2384.5</c:v>
                </c:pt>
                <c:pt idx="4770">
                  <c:v>2385</c:v>
                </c:pt>
                <c:pt idx="4771">
                  <c:v>2385.5</c:v>
                </c:pt>
                <c:pt idx="4772">
                  <c:v>2386</c:v>
                </c:pt>
                <c:pt idx="4773">
                  <c:v>2386.5</c:v>
                </c:pt>
                <c:pt idx="4774">
                  <c:v>2387</c:v>
                </c:pt>
                <c:pt idx="4775">
                  <c:v>2387.5</c:v>
                </c:pt>
                <c:pt idx="4776">
                  <c:v>2388</c:v>
                </c:pt>
                <c:pt idx="4777">
                  <c:v>2388.5</c:v>
                </c:pt>
                <c:pt idx="4778">
                  <c:v>2389</c:v>
                </c:pt>
                <c:pt idx="4779">
                  <c:v>2389.5</c:v>
                </c:pt>
                <c:pt idx="4780">
                  <c:v>2390</c:v>
                </c:pt>
                <c:pt idx="4781">
                  <c:v>2390.5</c:v>
                </c:pt>
                <c:pt idx="4782">
                  <c:v>2391</c:v>
                </c:pt>
                <c:pt idx="4783">
                  <c:v>2391.5</c:v>
                </c:pt>
                <c:pt idx="4784">
                  <c:v>2392</c:v>
                </c:pt>
                <c:pt idx="4785">
                  <c:v>2392.5</c:v>
                </c:pt>
                <c:pt idx="4786">
                  <c:v>2393</c:v>
                </c:pt>
                <c:pt idx="4787">
                  <c:v>2393.5</c:v>
                </c:pt>
                <c:pt idx="4788">
                  <c:v>2394</c:v>
                </c:pt>
                <c:pt idx="4789">
                  <c:v>2394.5</c:v>
                </c:pt>
                <c:pt idx="4790">
                  <c:v>2395</c:v>
                </c:pt>
                <c:pt idx="4791">
                  <c:v>2395.5</c:v>
                </c:pt>
                <c:pt idx="4792">
                  <c:v>2396</c:v>
                </c:pt>
                <c:pt idx="4793">
                  <c:v>2396.5</c:v>
                </c:pt>
                <c:pt idx="4794">
                  <c:v>2397</c:v>
                </c:pt>
                <c:pt idx="4795">
                  <c:v>2397.5</c:v>
                </c:pt>
                <c:pt idx="4796">
                  <c:v>2398</c:v>
                </c:pt>
                <c:pt idx="4797">
                  <c:v>2398.5</c:v>
                </c:pt>
                <c:pt idx="4798">
                  <c:v>2399</c:v>
                </c:pt>
                <c:pt idx="4799">
                  <c:v>2399.5</c:v>
                </c:pt>
                <c:pt idx="4800">
                  <c:v>2400</c:v>
                </c:pt>
                <c:pt idx="4801">
                  <c:v>2400.5</c:v>
                </c:pt>
                <c:pt idx="4802">
                  <c:v>2401</c:v>
                </c:pt>
                <c:pt idx="4803">
                  <c:v>2401.5</c:v>
                </c:pt>
                <c:pt idx="4804">
                  <c:v>2402</c:v>
                </c:pt>
                <c:pt idx="4805">
                  <c:v>2402.5</c:v>
                </c:pt>
                <c:pt idx="4806">
                  <c:v>2403</c:v>
                </c:pt>
                <c:pt idx="4807">
                  <c:v>2403.5</c:v>
                </c:pt>
                <c:pt idx="4808">
                  <c:v>2404</c:v>
                </c:pt>
                <c:pt idx="4809">
                  <c:v>2404.5</c:v>
                </c:pt>
                <c:pt idx="4810">
                  <c:v>2405</c:v>
                </c:pt>
                <c:pt idx="4811">
                  <c:v>2405.5</c:v>
                </c:pt>
                <c:pt idx="4812">
                  <c:v>2406</c:v>
                </c:pt>
                <c:pt idx="4813">
                  <c:v>2406.5</c:v>
                </c:pt>
                <c:pt idx="4814">
                  <c:v>2407</c:v>
                </c:pt>
                <c:pt idx="4815">
                  <c:v>2407.5</c:v>
                </c:pt>
                <c:pt idx="4816">
                  <c:v>2408</c:v>
                </c:pt>
                <c:pt idx="4817">
                  <c:v>2408.5</c:v>
                </c:pt>
                <c:pt idx="4818">
                  <c:v>2409</c:v>
                </c:pt>
                <c:pt idx="4819">
                  <c:v>2409.5</c:v>
                </c:pt>
                <c:pt idx="4820">
                  <c:v>2410</c:v>
                </c:pt>
                <c:pt idx="4821">
                  <c:v>2410.5</c:v>
                </c:pt>
                <c:pt idx="4822">
                  <c:v>2411</c:v>
                </c:pt>
                <c:pt idx="4823">
                  <c:v>2411.5</c:v>
                </c:pt>
                <c:pt idx="4824">
                  <c:v>2412</c:v>
                </c:pt>
                <c:pt idx="4825">
                  <c:v>2412.5</c:v>
                </c:pt>
                <c:pt idx="4826">
                  <c:v>2413</c:v>
                </c:pt>
                <c:pt idx="4827">
                  <c:v>2413.5</c:v>
                </c:pt>
                <c:pt idx="4828">
                  <c:v>2414</c:v>
                </c:pt>
                <c:pt idx="4829">
                  <c:v>2414.5</c:v>
                </c:pt>
                <c:pt idx="4830">
                  <c:v>2415</c:v>
                </c:pt>
                <c:pt idx="4831">
                  <c:v>2415.5</c:v>
                </c:pt>
                <c:pt idx="4832">
                  <c:v>2416</c:v>
                </c:pt>
                <c:pt idx="4833">
                  <c:v>2416.5</c:v>
                </c:pt>
                <c:pt idx="4834">
                  <c:v>2417</c:v>
                </c:pt>
                <c:pt idx="4835">
                  <c:v>2417.5</c:v>
                </c:pt>
                <c:pt idx="4836">
                  <c:v>2418</c:v>
                </c:pt>
                <c:pt idx="4837">
                  <c:v>2418.5</c:v>
                </c:pt>
                <c:pt idx="4838">
                  <c:v>2419</c:v>
                </c:pt>
                <c:pt idx="4839">
                  <c:v>2419.5</c:v>
                </c:pt>
                <c:pt idx="4840">
                  <c:v>2420</c:v>
                </c:pt>
                <c:pt idx="4841">
                  <c:v>2420.5</c:v>
                </c:pt>
                <c:pt idx="4842">
                  <c:v>2421</c:v>
                </c:pt>
                <c:pt idx="4843">
                  <c:v>2421.5</c:v>
                </c:pt>
                <c:pt idx="4844">
                  <c:v>2422</c:v>
                </c:pt>
                <c:pt idx="4845">
                  <c:v>2422.5</c:v>
                </c:pt>
                <c:pt idx="4846">
                  <c:v>2423</c:v>
                </c:pt>
                <c:pt idx="4847">
                  <c:v>2423.5</c:v>
                </c:pt>
                <c:pt idx="4848">
                  <c:v>2424</c:v>
                </c:pt>
                <c:pt idx="4849">
                  <c:v>2424.5</c:v>
                </c:pt>
                <c:pt idx="4850">
                  <c:v>2425</c:v>
                </c:pt>
                <c:pt idx="4851">
                  <c:v>2425.5</c:v>
                </c:pt>
                <c:pt idx="4852">
                  <c:v>2426</c:v>
                </c:pt>
                <c:pt idx="4853">
                  <c:v>2426.5</c:v>
                </c:pt>
                <c:pt idx="4854">
                  <c:v>2427</c:v>
                </c:pt>
                <c:pt idx="4855">
                  <c:v>2427.5</c:v>
                </c:pt>
                <c:pt idx="4856">
                  <c:v>2428</c:v>
                </c:pt>
                <c:pt idx="4857">
                  <c:v>2428.5</c:v>
                </c:pt>
                <c:pt idx="4858">
                  <c:v>2429</c:v>
                </c:pt>
                <c:pt idx="4859">
                  <c:v>2429.5</c:v>
                </c:pt>
                <c:pt idx="4860">
                  <c:v>2430</c:v>
                </c:pt>
                <c:pt idx="4861">
                  <c:v>2430.5</c:v>
                </c:pt>
                <c:pt idx="4862">
                  <c:v>2431</c:v>
                </c:pt>
                <c:pt idx="4863">
                  <c:v>2431.5</c:v>
                </c:pt>
                <c:pt idx="4864">
                  <c:v>2432</c:v>
                </c:pt>
                <c:pt idx="4865">
                  <c:v>2432.5</c:v>
                </c:pt>
                <c:pt idx="4866">
                  <c:v>2433</c:v>
                </c:pt>
                <c:pt idx="4867">
                  <c:v>2433.5</c:v>
                </c:pt>
                <c:pt idx="4868">
                  <c:v>2434</c:v>
                </c:pt>
                <c:pt idx="4869">
                  <c:v>2434.5</c:v>
                </c:pt>
                <c:pt idx="4870">
                  <c:v>2435</c:v>
                </c:pt>
                <c:pt idx="4871">
                  <c:v>2435.5</c:v>
                </c:pt>
                <c:pt idx="4872">
                  <c:v>2436</c:v>
                </c:pt>
                <c:pt idx="4873">
                  <c:v>2436.5</c:v>
                </c:pt>
                <c:pt idx="4874">
                  <c:v>2437</c:v>
                </c:pt>
                <c:pt idx="4875">
                  <c:v>2437.5</c:v>
                </c:pt>
                <c:pt idx="4876">
                  <c:v>2438</c:v>
                </c:pt>
                <c:pt idx="4877">
                  <c:v>2438.5</c:v>
                </c:pt>
                <c:pt idx="4878">
                  <c:v>2439</c:v>
                </c:pt>
                <c:pt idx="4879">
                  <c:v>2439.5</c:v>
                </c:pt>
                <c:pt idx="4880">
                  <c:v>2440</c:v>
                </c:pt>
                <c:pt idx="4881">
                  <c:v>2440.5</c:v>
                </c:pt>
                <c:pt idx="4882">
                  <c:v>2441</c:v>
                </c:pt>
                <c:pt idx="4883">
                  <c:v>2441.5</c:v>
                </c:pt>
                <c:pt idx="4884">
                  <c:v>2442</c:v>
                </c:pt>
                <c:pt idx="4885">
                  <c:v>2442.5</c:v>
                </c:pt>
                <c:pt idx="4886">
                  <c:v>2443</c:v>
                </c:pt>
                <c:pt idx="4887">
                  <c:v>2443.5</c:v>
                </c:pt>
                <c:pt idx="4888">
                  <c:v>2444</c:v>
                </c:pt>
                <c:pt idx="4889">
                  <c:v>2444.5</c:v>
                </c:pt>
                <c:pt idx="4890">
                  <c:v>2445</c:v>
                </c:pt>
                <c:pt idx="4891">
                  <c:v>2445.5</c:v>
                </c:pt>
                <c:pt idx="4892">
                  <c:v>2446</c:v>
                </c:pt>
                <c:pt idx="4893">
                  <c:v>2446.5</c:v>
                </c:pt>
                <c:pt idx="4894">
                  <c:v>2447</c:v>
                </c:pt>
                <c:pt idx="4895">
                  <c:v>2447.5</c:v>
                </c:pt>
                <c:pt idx="4896">
                  <c:v>2448</c:v>
                </c:pt>
                <c:pt idx="4897">
                  <c:v>2448.5</c:v>
                </c:pt>
                <c:pt idx="4898">
                  <c:v>2449</c:v>
                </c:pt>
                <c:pt idx="4899">
                  <c:v>2449.5</c:v>
                </c:pt>
                <c:pt idx="4900">
                  <c:v>2450</c:v>
                </c:pt>
                <c:pt idx="4901">
                  <c:v>2450.5</c:v>
                </c:pt>
                <c:pt idx="4902">
                  <c:v>2451</c:v>
                </c:pt>
                <c:pt idx="4903">
                  <c:v>2451.5</c:v>
                </c:pt>
                <c:pt idx="4904">
                  <c:v>2452</c:v>
                </c:pt>
                <c:pt idx="4905">
                  <c:v>2452.5</c:v>
                </c:pt>
                <c:pt idx="4906">
                  <c:v>2453</c:v>
                </c:pt>
                <c:pt idx="4907">
                  <c:v>2453.5</c:v>
                </c:pt>
                <c:pt idx="4908">
                  <c:v>2454</c:v>
                </c:pt>
                <c:pt idx="4909">
                  <c:v>2454.5</c:v>
                </c:pt>
                <c:pt idx="4910">
                  <c:v>2455</c:v>
                </c:pt>
                <c:pt idx="4911">
                  <c:v>2455.5</c:v>
                </c:pt>
                <c:pt idx="4912">
                  <c:v>2456</c:v>
                </c:pt>
                <c:pt idx="4913">
                  <c:v>2456.5</c:v>
                </c:pt>
                <c:pt idx="4914">
                  <c:v>2457</c:v>
                </c:pt>
                <c:pt idx="4915">
                  <c:v>2457.5</c:v>
                </c:pt>
                <c:pt idx="4916">
                  <c:v>2458</c:v>
                </c:pt>
                <c:pt idx="4917">
                  <c:v>2458.5</c:v>
                </c:pt>
                <c:pt idx="4918">
                  <c:v>2459</c:v>
                </c:pt>
                <c:pt idx="4919">
                  <c:v>2459.5</c:v>
                </c:pt>
                <c:pt idx="4920">
                  <c:v>2460</c:v>
                </c:pt>
                <c:pt idx="4921">
                  <c:v>2460.5</c:v>
                </c:pt>
                <c:pt idx="4922">
                  <c:v>2461</c:v>
                </c:pt>
                <c:pt idx="4923">
                  <c:v>2461.5</c:v>
                </c:pt>
                <c:pt idx="4924">
                  <c:v>2462</c:v>
                </c:pt>
                <c:pt idx="4925">
                  <c:v>2462.5</c:v>
                </c:pt>
                <c:pt idx="4926">
                  <c:v>2463</c:v>
                </c:pt>
                <c:pt idx="4927">
                  <c:v>2463.5</c:v>
                </c:pt>
                <c:pt idx="4928">
                  <c:v>2464</c:v>
                </c:pt>
                <c:pt idx="4929">
                  <c:v>2464.5</c:v>
                </c:pt>
                <c:pt idx="4930">
                  <c:v>2465</c:v>
                </c:pt>
                <c:pt idx="4931">
                  <c:v>2465.5</c:v>
                </c:pt>
                <c:pt idx="4932">
                  <c:v>2466</c:v>
                </c:pt>
                <c:pt idx="4933">
                  <c:v>2466.5</c:v>
                </c:pt>
                <c:pt idx="4934">
                  <c:v>2467</c:v>
                </c:pt>
                <c:pt idx="4935">
                  <c:v>2467.5</c:v>
                </c:pt>
                <c:pt idx="4936">
                  <c:v>2468</c:v>
                </c:pt>
                <c:pt idx="4937">
                  <c:v>2468.5</c:v>
                </c:pt>
                <c:pt idx="4938">
                  <c:v>2469</c:v>
                </c:pt>
                <c:pt idx="4939">
                  <c:v>2469.5</c:v>
                </c:pt>
                <c:pt idx="4940">
                  <c:v>2470</c:v>
                </c:pt>
                <c:pt idx="4941">
                  <c:v>2470.5</c:v>
                </c:pt>
                <c:pt idx="4942">
                  <c:v>2471</c:v>
                </c:pt>
                <c:pt idx="4943">
                  <c:v>2471.5</c:v>
                </c:pt>
                <c:pt idx="4944">
                  <c:v>2472</c:v>
                </c:pt>
                <c:pt idx="4945">
                  <c:v>2472.5</c:v>
                </c:pt>
                <c:pt idx="4946">
                  <c:v>2473</c:v>
                </c:pt>
                <c:pt idx="4947">
                  <c:v>2473.5</c:v>
                </c:pt>
                <c:pt idx="4948">
                  <c:v>2474</c:v>
                </c:pt>
                <c:pt idx="4949">
                  <c:v>2474.5</c:v>
                </c:pt>
                <c:pt idx="4950">
                  <c:v>2475</c:v>
                </c:pt>
                <c:pt idx="4951">
                  <c:v>2475.5</c:v>
                </c:pt>
                <c:pt idx="4952">
                  <c:v>2476</c:v>
                </c:pt>
                <c:pt idx="4953">
                  <c:v>2476.5</c:v>
                </c:pt>
                <c:pt idx="4954">
                  <c:v>2477</c:v>
                </c:pt>
                <c:pt idx="4955">
                  <c:v>2477.5</c:v>
                </c:pt>
                <c:pt idx="4956">
                  <c:v>2478</c:v>
                </c:pt>
                <c:pt idx="4957">
                  <c:v>2478.5</c:v>
                </c:pt>
                <c:pt idx="4958">
                  <c:v>2479</c:v>
                </c:pt>
                <c:pt idx="4959">
                  <c:v>2479.5</c:v>
                </c:pt>
                <c:pt idx="4960">
                  <c:v>2480</c:v>
                </c:pt>
                <c:pt idx="4961">
                  <c:v>2480.5</c:v>
                </c:pt>
                <c:pt idx="4962">
                  <c:v>2481</c:v>
                </c:pt>
                <c:pt idx="4963">
                  <c:v>2481.5</c:v>
                </c:pt>
                <c:pt idx="4964">
                  <c:v>2482</c:v>
                </c:pt>
                <c:pt idx="4965">
                  <c:v>2482.5</c:v>
                </c:pt>
                <c:pt idx="4966">
                  <c:v>2483</c:v>
                </c:pt>
                <c:pt idx="4967">
                  <c:v>2483.5</c:v>
                </c:pt>
                <c:pt idx="4968">
                  <c:v>2484</c:v>
                </c:pt>
                <c:pt idx="4969">
                  <c:v>2484.5</c:v>
                </c:pt>
                <c:pt idx="4970">
                  <c:v>2485</c:v>
                </c:pt>
                <c:pt idx="4971">
                  <c:v>2485.5</c:v>
                </c:pt>
                <c:pt idx="4972">
                  <c:v>2486</c:v>
                </c:pt>
                <c:pt idx="4973">
                  <c:v>2486.5</c:v>
                </c:pt>
                <c:pt idx="4974">
                  <c:v>2487</c:v>
                </c:pt>
                <c:pt idx="4975">
                  <c:v>2487.5</c:v>
                </c:pt>
                <c:pt idx="4976">
                  <c:v>2488</c:v>
                </c:pt>
                <c:pt idx="4977">
                  <c:v>2488.5</c:v>
                </c:pt>
                <c:pt idx="4978">
                  <c:v>2489</c:v>
                </c:pt>
                <c:pt idx="4979">
                  <c:v>2489.5</c:v>
                </c:pt>
                <c:pt idx="4980">
                  <c:v>2490</c:v>
                </c:pt>
                <c:pt idx="4981">
                  <c:v>2490.5</c:v>
                </c:pt>
                <c:pt idx="4982">
                  <c:v>2491</c:v>
                </c:pt>
                <c:pt idx="4983">
                  <c:v>2491.5</c:v>
                </c:pt>
                <c:pt idx="4984">
                  <c:v>2492</c:v>
                </c:pt>
                <c:pt idx="4985">
                  <c:v>2492.5</c:v>
                </c:pt>
                <c:pt idx="4986">
                  <c:v>2493</c:v>
                </c:pt>
                <c:pt idx="4987">
                  <c:v>2493.5</c:v>
                </c:pt>
                <c:pt idx="4988">
                  <c:v>2494</c:v>
                </c:pt>
                <c:pt idx="4989">
                  <c:v>2494.5</c:v>
                </c:pt>
                <c:pt idx="4990">
                  <c:v>2495</c:v>
                </c:pt>
                <c:pt idx="4991">
                  <c:v>2495.5</c:v>
                </c:pt>
                <c:pt idx="4992">
                  <c:v>2496</c:v>
                </c:pt>
                <c:pt idx="4993">
                  <c:v>2496.5</c:v>
                </c:pt>
                <c:pt idx="4994">
                  <c:v>2497</c:v>
                </c:pt>
                <c:pt idx="4995">
                  <c:v>2497.5</c:v>
                </c:pt>
                <c:pt idx="4996">
                  <c:v>2498</c:v>
                </c:pt>
                <c:pt idx="4997">
                  <c:v>2498.5</c:v>
                </c:pt>
                <c:pt idx="4998">
                  <c:v>2499</c:v>
                </c:pt>
                <c:pt idx="4999">
                  <c:v>2499.5</c:v>
                </c:pt>
                <c:pt idx="5000">
                  <c:v>2500</c:v>
                </c:pt>
                <c:pt idx="5001">
                  <c:v>2500.5</c:v>
                </c:pt>
                <c:pt idx="5002">
                  <c:v>2501</c:v>
                </c:pt>
                <c:pt idx="5003">
                  <c:v>2501.5</c:v>
                </c:pt>
                <c:pt idx="5004">
                  <c:v>2502</c:v>
                </c:pt>
                <c:pt idx="5005">
                  <c:v>2502.5</c:v>
                </c:pt>
                <c:pt idx="5006">
                  <c:v>2503</c:v>
                </c:pt>
                <c:pt idx="5007">
                  <c:v>2503.5</c:v>
                </c:pt>
                <c:pt idx="5008">
                  <c:v>2504</c:v>
                </c:pt>
                <c:pt idx="5009">
                  <c:v>2504.5</c:v>
                </c:pt>
                <c:pt idx="5010">
                  <c:v>2505</c:v>
                </c:pt>
                <c:pt idx="5011">
                  <c:v>2505.5</c:v>
                </c:pt>
                <c:pt idx="5012">
                  <c:v>2506</c:v>
                </c:pt>
                <c:pt idx="5013">
                  <c:v>2506.5</c:v>
                </c:pt>
                <c:pt idx="5014">
                  <c:v>2507</c:v>
                </c:pt>
                <c:pt idx="5015">
                  <c:v>2507.5</c:v>
                </c:pt>
                <c:pt idx="5016">
                  <c:v>2508</c:v>
                </c:pt>
                <c:pt idx="5017">
                  <c:v>2508.5</c:v>
                </c:pt>
                <c:pt idx="5018">
                  <c:v>2509</c:v>
                </c:pt>
                <c:pt idx="5019">
                  <c:v>2509.5</c:v>
                </c:pt>
                <c:pt idx="5020">
                  <c:v>2510</c:v>
                </c:pt>
                <c:pt idx="5021">
                  <c:v>2510.5</c:v>
                </c:pt>
                <c:pt idx="5022">
                  <c:v>2511</c:v>
                </c:pt>
                <c:pt idx="5023">
                  <c:v>2511.5</c:v>
                </c:pt>
                <c:pt idx="5024">
                  <c:v>2512</c:v>
                </c:pt>
                <c:pt idx="5025">
                  <c:v>2512.5</c:v>
                </c:pt>
                <c:pt idx="5026">
                  <c:v>2513</c:v>
                </c:pt>
                <c:pt idx="5027">
                  <c:v>2513.5</c:v>
                </c:pt>
                <c:pt idx="5028">
                  <c:v>2514</c:v>
                </c:pt>
                <c:pt idx="5029">
                  <c:v>2514.5</c:v>
                </c:pt>
                <c:pt idx="5030">
                  <c:v>2515</c:v>
                </c:pt>
                <c:pt idx="5031">
                  <c:v>2515.5</c:v>
                </c:pt>
                <c:pt idx="5032">
                  <c:v>2516</c:v>
                </c:pt>
                <c:pt idx="5033">
                  <c:v>2516.5</c:v>
                </c:pt>
                <c:pt idx="5034">
                  <c:v>2517</c:v>
                </c:pt>
                <c:pt idx="5035">
                  <c:v>2517.5</c:v>
                </c:pt>
                <c:pt idx="5036">
                  <c:v>2518</c:v>
                </c:pt>
                <c:pt idx="5037">
                  <c:v>2518.5</c:v>
                </c:pt>
                <c:pt idx="5038">
                  <c:v>2519</c:v>
                </c:pt>
                <c:pt idx="5039">
                  <c:v>2519.5</c:v>
                </c:pt>
                <c:pt idx="5040">
                  <c:v>2520</c:v>
                </c:pt>
                <c:pt idx="5041">
                  <c:v>2520.5</c:v>
                </c:pt>
                <c:pt idx="5042">
                  <c:v>2521</c:v>
                </c:pt>
                <c:pt idx="5043">
                  <c:v>2521.5</c:v>
                </c:pt>
                <c:pt idx="5044">
                  <c:v>2522</c:v>
                </c:pt>
                <c:pt idx="5045">
                  <c:v>2522.5</c:v>
                </c:pt>
                <c:pt idx="5046">
                  <c:v>2523</c:v>
                </c:pt>
                <c:pt idx="5047">
                  <c:v>2523.5</c:v>
                </c:pt>
                <c:pt idx="5048">
                  <c:v>2524</c:v>
                </c:pt>
                <c:pt idx="5049">
                  <c:v>2524.5</c:v>
                </c:pt>
                <c:pt idx="5050">
                  <c:v>2525</c:v>
                </c:pt>
                <c:pt idx="5051">
                  <c:v>2525.5</c:v>
                </c:pt>
                <c:pt idx="5052">
                  <c:v>2526</c:v>
                </c:pt>
                <c:pt idx="5053">
                  <c:v>2526.5</c:v>
                </c:pt>
                <c:pt idx="5054">
                  <c:v>2527</c:v>
                </c:pt>
                <c:pt idx="5055">
                  <c:v>2527.5</c:v>
                </c:pt>
                <c:pt idx="5056">
                  <c:v>2528</c:v>
                </c:pt>
                <c:pt idx="5057">
                  <c:v>2528.5</c:v>
                </c:pt>
                <c:pt idx="5058">
                  <c:v>2529</c:v>
                </c:pt>
                <c:pt idx="5059">
                  <c:v>2529.5</c:v>
                </c:pt>
                <c:pt idx="5060">
                  <c:v>2530</c:v>
                </c:pt>
                <c:pt idx="5061">
                  <c:v>2530.5</c:v>
                </c:pt>
                <c:pt idx="5062">
                  <c:v>2531</c:v>
                </c:pt>
                <c:pt idx="5063">
                  <c:v>2531.5</c:v>
                </c:pt>
                <c:pt idx="5064">
                  <c:v>2532</c:v>
                </c:pt>
                <c:pt idx="5065">
                  <c:v>2532.5</c:v>
                </c:pt>
                <c:pt idx="5066">
                  <c:v>2533</c:v>
                </c:pt>
                <c:pt idx="5067">
                  <c:v>2533.5</c:v>
                </c:pt>
                <c:pt idx="5068">
                  <c:v>2534</c:v>
                </c:pt>
                <c:pt idx="5069">
                  <c:v>2534.5</c:v>
                </c:pt>
                <c:pt idx="5070">
                  <c:v>2535</c:v>
                </c:pt>
                <c:pt idx="5071">
                  <c:v>2535.5</c:v>
                </c:pt>
                <c:pt idx="5072">
                  <c:v>2536</c:v>
                </c:pt>
                <c:pt idx="5073">
                  <c:v>2536.5</c:v>
                </c:pt>
                <c:pt idx="5074">
                  <c:v>2537</c:v>
                </c:pt>
                <c:pt idx="5075">
                  <c:v>2537.5</c:v>
                </c:pt>
                <c:pt idx="5076">
                  <c:v>2538</c:v>
                </c:pt>
                <c:pt idx="5077">
                  <c:v>2538.5</c:v>
                </c:pt>
                <c:pt idx="5078">
                  <c:v>2539</c:v>
                </c:pt>
                <c:pt idx="5079">
                  <c:v>2539.5</c:v>
                </c:pt>
                <c:pt idx="5080">
                  <c:v>2540</c:v>
                </c:pt>
                <c:pt idx="5081">
                  <c:v>2540.5</c:v>
                </c:pt>
                <c:pt idx="5082">
                  <c:v>2541</c:v>
                </c:pt>
                <c:pt idx="5083">
                  <c:v>2541.5</c:v>
                </c:pt>
                <c:pt idx="5084">
                  <c:v>2542</c:v>
                </c:pt>
                <c:pt idx="5085">
                  <c:v>2542.5</c:v>
                </c:pt>
                <c:pt idx="5086">
                  <c:v>2543</c:v>
                </c:pt>
                <c:pt idx="5087">
                  <c:v>2543.5</c:v>
                </c:pt>
                <c:pt idx="5088">
                  <c:v>2544</c:v>
                </c:pt>
                <c:pt idx="5089">
                  <c:v>2544.5</c:v>
                </c:pt>
                <c:pt idx="5090">
                  <c:v>2545</c:v>
                </c:pt>
                <c:pt idx="5091">
                  <c:v>2545.5</c:v>
                </c:pt>
                <c:pt idx="5092">
                  <c:v>2546</c:v>
                </c:pt>
                <c:pt idx="5093">
                  <c:v>2546.5</c:v>
                </c:pt>
                <c:pt idx="5094">
                  <c:v>2547</c:v>
                </c:pt>
                <c:pt idx="5095">
                  <c:v>2547.5</c:v>
                </c:pt>
                <c:pt idx="5096">
                  <c:v>2548</c:v>
                </c:pt>
                <c:pt idx="5097">
                  <c:v>2548.5</c:v>
                </c:pt>
                <c:pt idx="5098">
                  <c:v>2549</c:v>
                </c:pt>
                <c:pt idx="5099">
                  <c:v>2549.5</c:v>
                </c:pt>
                <c:pt idx="5100">
                  <c:v>2550</c:v>
                </c:pt>
                <c:pt idx="5101">
                  <c:v>2550.5</c:v>
                </c:pt>
                <c:pt idx="5102">
                  <c:v>2551</c:v>
                </c:pt>
                <c:pt idx="5103">
                  <c:v>2551.5</c:v>
                </c:pt>
                <c:pt idx="5104">
                  <c:v>2552</c:v>
                </c:pt>
                <c:pt idx="5105">
                  <c:v>2552.5</c:v>
                </c:pt>
                <c:pt idx="5106">
                  <c:v>2553</c:v>
                </c:pt>
                <c:pt idx="5107">
                  <c:v>2553.5</c:v>
                </c:pt>
                <c:pt idx="5108">
                  <c:v>2554</c:v>
                </c:pt>
                <c:pt idx="5109">
                  <c:v>2554.5</c:v>
                </c:pt>
                <c:pt idx="5110">
                  <c:v>2555</c:v>
                </c:pt>
                <c:pt idx="5111">
                  <c:v>2555.5</c:v>
                </c:pt>
                <c:pt idx="5112">
                  <c:v>2556</c:v>
                </c:pt>
                <c:pt idx="5113">
                  <c:v>2556.5</c:v>
                </c:pt>
                <c:pt idx="5114">
                  <c:v>2557</c:v>
                </c:pt>
                <c:pt idx="5115">
                  <c:v>2557.5</c:v>
                </c:pt>
                <c:pt idx="5116">
                  <c:v>2558</c:v>
                </c:pt>
                <c:pt idx="5117">
                  <c:v>2558.5</c:v>
                </c:pt>
                <c:pt idx="5118">
                  <c:v>2559</c:v>
                </c:pt>
                <c:pt idx="5119">
                  <c:v>2559.5</c:v>
                </c:pt>
                <c:pt idx="5120">
                  <c:v>2560</c:v>
                </c:pt>
                <c:pt idx="5121">
                  <c:v>2560.5</c:v>
                </c:pt>
                <c:pt idx="5122">
                  <c:v>2561</c:v>
                </c:pt>
                <c:pt idx="5123">
                  <c:v>2561.5</c:v>
                </c:pt>
                <c:pt idx="5124">
                  <c:v>2562</c:v>
                </c:pt>
                <c:pt idx="5125">
                  <c:v>2562.5</c:v>
                </c:pt>
                <c:pt idx="5126">
                  <c:v>2563</c:v>
                </c:pt>
                <c:pt idx="5127">
                  <c:v>2563.5</c:v>
                </c:pt>
                <c:pt idx="5128">
                  <c:v>2564</c:v>
                </c:pt>
                <c:pt idx="5129">
                  <c:v>2564.5</c:v>
                </c:pt>
                <c:pt idx="5130">
                  <c:v>2565</c:v>
                </c:pt>
                <c:pt idx="5131">
                  <c:v>2565.5</c:v>
                </c:pt>
                <c:pt idx="5132">
                  <c:v>2566</c:v>
                </c:pt>
                <c:pt idx="5133">
                  <c:v>2566.5</c:v>
                </c:pt>
                <c:pt idx="5134">
                  <c:v>2567</c:v>
                </c:pt>
                <c:pt idx="5135">
                  <c:v>2567.5</c:v>
                </c:pt>
                <c:pt idx="5136">
                  <c:v>2568</c:v>
                </c:pt>
                <c:pt idx="5137">
                  <c:v>2568.5</c:v>
                </c:pt>
                <c:pt idx="5138">
                  <c:v>2569</c:v>
                </c:pt>
                <c:pt idx="5139">
                  <c:v>2569.5</c:v>
                </c:pt>
                <c:pt idx="5140">
                  <c:v>2570</c:v>
                </c:pt>
                <c:pt idx="5141">
                  <c:v>2570.5</c:v>
                </c:pt>
                <c:pt idx="5142">
                  <c:v>2571</c:v>
                </c:pt>
                <c:pt idx="5143">
                  <c:v>2571.5</c:v>
                </c:pt>
                <c:pt idx="5144">
                  <c:v>2572</c:v>
                </c:pt>
                <c:pt idx="5145">
                  <c:v>2572.5</c:v>
                </c:pt>
                <c:pt idx="5146">
                  <c:v>2573</c:v>
                </c:pt>
                <c:pt idx="5147">
                  <c:v>2573.5</c:v>
                </c:pt>
                <c:pt idx="5148">
                  <c:v>2574</c:v>
                </c:pt>
                <c:pt idx="5149">
                  <c:v>2574.5</c:v>
                </c:pt>
                <c:pt idx="5150">
                  <c:v>2575</c:v>
                </c:pt>
                <c:pt idx="5151">
                  <c:v>2575.5</c:v>
                </c:pt>
                <c:pt idx="5152">
                  <c:v>2576</c:v>
                </c:pt>
                <c:pt idx="5153">
                  <c:v>2576.5</c:v>
                </c:pt>
                <c:pt idx="5154">
                  <c:v>2577</c:v>
                </c:pt>
                <c:pt idx="5155">
                  <c:v>2577.5</c:v>
                </c:pt>
                <c:pt idx="5156">
                  <c:v>2578</c:v>
                </c:pt>
                <c:pt idx="5157">
                  <c:v>2578.5</c:v>
                </c:pt>
                <c:pt idx="5158">
                  <c:v>2579</c:v>
                </c:pt>
                <c:pt idx="5159">
                  <c:v>2579.5</c:v>
                </c:pt>
                <c:pt idx="5160">
                  <c:v>2580</c:v>
                </c:pt>
                <c:pt idx="5161">
                  <c:v>2580.5</c:v>
                </c:pt>
                <c:pt idx="5162">
                  <c:v>2581</c:v>
                </c:pt>
                <c:pt idx="5163">
                  <c:v>2581.5</c:v>
                </c:pt>
                <c:pt idx="5164">
                  <c:v>2582</c:v>
                </c:pt>
                <c:pt idx="5165">
                  <c:v>2582.5</c:v>
                </c:pt>
                <c:pt idx="5166">
                  <c:v>2583</c:v>
                </c:pt>
                <c:pt idx="5167">
                  <c:v>2583.5</c:v>
                </c:pt>
                <c:pt idx="5168">
                  <c:v>2584</c:v>
                </c:pt>
                <c:pt idx="5169">
                  <c:v>2584.5</c:v>
                </c:pt>
                <c:pt idx="5170">
                  <c:v>2585</c:v>
                </c:pt>
                <c:pt idx="5171">
                  <c:v>2585.5</c:v>
                </c:pt>
                <c:pt idx="5172">
                  <c:v>2586</c:v>
                </c:pt>
                <c:pt idx="5173">
                  <c:v>2586.5</c:v>
                </c:pt>
                <c:pt idx="5174">
                  <c:v>2587</c:v>
                </c:pt>
                <c:pt idx="5175">
                  <c:v>2587.5</c:v>
                </c:pt>
                <c:pt idx="5176">
                  <c:v>2588</c:v>
                </c:pt>
                <c:pt idx="5177">
                  <c:v>2588.5</c:v>
                </c:pt>
                <c:pt idx="5178">
                  <c:v>2589</c:v>
                </c:pt>
                <c:pt idx="5179">
                  <c:v>2589.5</c:v>
                </c:pt>
                <c:pt idx="5180">
                  <c:v>2590</c:v>
                </c:pt>
                <c:pt idx="5181">
                  <c:v>2590.5</c:v>
                </c:pt>
                <c:pt idx="5182">
                  <c:v>2591</c:v>
                </c:pt>
                <c:pt idx="5183">
                  <c:v>2591.5</c:v>
                </c:pt>
                <c:pt idx="5184">
                  <c:v>2592</c:v>
                </c:pt>
                <c:pt idx="5185">
                  <c:v>2592.5</c:v>
                </c:pt>
                <c:pt idx="5186">
                  <c:v>2593</c:v>
                </c:pt>
                <c:pt idx="5187">
                  <c:v>2593.5</c:v>
                </c:pt>
                <c:pt idx="5188">
                  <c:v>2594</c:v>
                </c:pt>
                <c:pt idx="5189">
                  <c:v>2594.5</c:v>
                </c:pt>
                <c:pt idx="5190">
                  <c:v>2595</c:v>
                </c:pt>
                <c:pt idx="5191">
                  <c:v>2595.5</c:v>
                </c:pt>
                <c:pt idx="5192">
                  <c:v>2596</c:v>
                </c:pt>
                <c:pt idx="5193">
                  <c:v>2596.5</c:v>
                </c:pt>
                <c:pt idx="5194">
                  <c:v>2597</c:v>
                </c:pt>
                <c:pt idx="5195">
                  <c:v>2597.5</c:v>
                </c:pt>
                <c:pt idx="5196">
                  <c:v>2598</c:v>
                </c:pt>
                <c:pt idx="5197">
                  <c:v>2598.5</c:v>
                </c:pt>
                <c:pt idx="5198">
                  <c:v>2599</c:v>
                </c:pt>
                <c:pt idx="5199">
                  <c:v>2599.5</c:v>
                </c:pt>
                <c:pt idx="5200">
                  <c:v>2600</c:v>
                </c:pt>
                <c:pt idx="5201">
                  <c:v>2600.5</c:v>
                </c:pt>
                <c:pt idx="5202">
                  <c:v>2601</c:v>
                </c:pt>
                <c:pt idx="5203">
                  <c:v>2601.5</c:v>
                </c:pt>
                <c:pt idx="5204">
                  <c:v>2602</c:v>
                </c:pt>
                <c:pt idx="5205">
                  <c:v>2602.5</c:v>
                </c:pt>
                <c:pt idx="5206">
                  <c:v>2603</c:v>
                </c:pt>
                <c:pt idx="5207">
                  <c:v>2603.5</c:v>
                </c:pt>
                <c:pt idx="5208">
                  <c:v>2604</c:v>
                </c:pt>
                <c:pt idx="5209">
                  <c:v>2604.5</c:v>
                </c:pt>
                <c:pt idx="5210">
                  <c:v>2605</c:v>
                </c:pt>
                <c:pt idx="5211">
                  <c:v>2605.5</c:v>
                </c:pt>
                <c:pt idx="5212">
                  <c:v>2606</c:v>
                </c:pt>
                <c:pt idx="5213">
                  <c:v>2606.5</c:v>
                </c:pt>
                <c:pt idx="5214">
                  <c:v>2607</c:v>
                </c:pt>
                <c:pt idx="5215">
                  <c:v>2607.5</c:v>
                </c:pt>
                <c:pt idx="5216">
                  <c:v>2608</c:v>
                </c:pt>
                <c:pt idx="5217">
                  <c:v>2608.5</c:v>
                </c:pt>
                <c:pt idx="5218">
                  <c:v>2609</c:v>
                </c:pt>
                <c:pt idx="5219">
                  <c:v>2609.5</c:v>
                </c:pt>
                <c:pt idx="5220">
                  <c:v>2610</c:v>
                </c:pt>
                <c:pt idx="5221">
                  <c:v>2610.5</c:v>
                </c:pt>
                <c:pt idx="5222">
                  <c:v>2611</c:v>
                </c:pt>
                <c:pt idx="5223">
                  <c:v>2611.5</c:v>
                </c:pt>
                <c:pt idx="5224">
                  <c:v>2612</c:v>
                </c:pt>
                <c:pt idx="5225">
                  <c:v>2612.5</c:v>
                </c:pt>
                <c:pt idx="5226">
                  <c:v>2613</c:v>
                </c:pt>
                <c:pt idx="5227">
                  <c:v>2613.5</c:v>
                </c:pt>
                <c:pt idx="5228">
                  <c:v>2614</c:v>
                </c:pt>
                <c:pt idx="5229">
                  <c:v>2614.5</c:v>
                </c:pt>
                <c:pt idx="5230">
                  <c:v>2615</c:v>
                </c:pt>
                <c:pt idx="5231">
                  <c:v>2615.5</c:v>
                </c:pt>
                <c:pt idx="5232">
                  <c:v>2616</c:v>
                </c:pt>
                <c:pt idx="5233">
                  <c:v>2616.5</c:v>
                </c:pt>
                <c:pt idx="5234">
                  <c:v>2617</c:v>
                </c:pt>
                <c:pt idx="5235">
                  <c:v>2617.5</c:v>
                </c:pt>
                <c:pt idx="5236">
                  <c:v>2618</c:v>
                </c:pt>
                <c:pt idx="5237">
                  <c:v>2618.5</c:v>
                </c:pt>
                <c:pt idx="5238">
                  <c:v>2619</c:v>
                </c:pt>
                <c:pt idx="5239">
                  <c:v>2619.5</c:v>
                </c:pt>
                <c:pt idx="5240">
                  <c:v>2620</c:v>
                </c:pt>
                <c:pt idx="5241">
                  <c:v>2620.5</c:v>
                </c:pt>
                <c:pt idx="5242">
                  <c:v>2621</c:v>
                </c:pt>
                <c:pt idx="5243">
                  <c:v>2621.5</c:v>
                </c:pt>
                <c:pt idx="5244">
                  <c:v>2622</c:v>
                </c:pt>
                <c:pt idx="5245">
                  <c:v>2622.5</c:v>
                </c:pt>
                <c:pt idx="5246">
                  <c:v>2623</c:v>
                </c:pt>
                <c:pt idx="5247">
                  <c:v>2623.5</c:v>
                </c:pt>
                <c:pt idx="5248">
                  <c:v>2624</c:v>
                </c:pt>
                <c:pt idx="5249">
                  <c:v>2624.5</c:v>
                </c:pt>
                <c:pt idx="5250">
                  <c:v>2625</c:v>
                </c:pt>
                <c:pt idx="5251">
                  <c:v>2625.5</c:v>
                </c:pt>
                <c:pt idx="5252">
                  <c:v>2626</c:v>
                </c:pt>
                <c:pt idx="5253">
                  <c:v>2626.5</c:v>
                </c:pt>
                <c:pt idx="5254">
                  <c:v>2627</c:v>
                </c:pt>
                <c:pt idx="5255">
                  <c:v>2627.5</c:v>
                </c:pt>
                <c:pt idx="5256">
                  <c:v>2628</c:v>
                </c:pt>
                <c:pt idx="5257">
                  <c:v>2628.5</c:v>
                </c:pt>
                <c:pt idx="5258">
                  <c:v>2629</c:v>
                </c:pt>
                <c:pt idx="5259">
                  <c:v>2629.5</c:v>
                </c:pt>
                <c:pt idx="5260">
                  <c:v>2630</c:v>
                </c:pt>
                <c:pt idx="5261">
                  <c:v>2630.5</c:v>
                </c:pt>
                <c:pt idx="5262">
                  <c:v>2631</c:v>
                </c:pt>
                <c:pt idx="5263">
                  <c:v>2631.5</c:v>
                </c:pt>
                <c:pt idx="5264">
                  <c:v>2632</c:v>
                </c:pt>
                <c:pt idx="5265">
                  <c:v>2632.5</c:v>
                </c:pt>
                <c:pt idx="5266">
                  <c:v>2633</c:v>
                </c:pt>
                <c:pt idx="5267">
                  <c:v>2633.5</c:v>
                </c:pt>
                <c:pt idx="5268">
                  <c:v>2634</c:v>
                </c:pt>
                <c:pt idx="5269">
                  <c:v>2634.5</c:v>
                </c:pt>
                <c:pt idx="5270">
                  <c:v>2635</c:v>
                </c:pt>
                <c:pt idx="5271">
                  <c:v>2635.5</c:v>
                </c:pt>
                <c:pt idx="5272">
                  <c:v>2636</c:v>
                </c:pt>
                <c:pt idx="5273">
                  <c:v>2636.5</c:v>
                </c:pt>
                <c:pt idx="5274">
                  <c:v>2637</c:v>
                </c:pt>
                <c:pt idx="5275">
                  <c:v>2637.5</c:v>
                </c:pt>
                <c:pt idx="5276">
                  <c:v>2638</c:v>
                </c:pt>
                <c:pt idx="5277">
                  <c:v>2638.5</c:v>
                </c:pt>
                <c:pt idx="5278">
                  <c:v>2639</c:v>
                </c:pt>
                <c:pt idx="5279">
                  <c:v>2639.5</c:v>
                </c:pt>
                <c:pt idx="5280">
                  <c:v>2640</c:v>
                </c:pt>
                <c:pt idx="5281">
                  <c:v>2640.5</c:v>
                </c:pt>
                <c:pt idx="5282">
                  <c:v>2641</c:v>
                </c:pt>
                <c:pt idx="5283">
                  <c:v>2641.5</c:v>
                </c:pt>
                <c:pt idx="5284">
                  <c:v>2642</c:v>
                </c:pt>
                <c:pt idx="5285">
                  <c:v>2642.5</c:v>
                </c:pt>
                <c:pt idx="5286">
                  <c:v>2643</c:v>
                </c:pt>
                <c:pt idx="5287">
                  <c:v>2643.5</c:v>
                </c:pt>
                <c:pt idx="5288">
                  <c:v>2644</c:v>
                </c:pt>
                <c:pt idx="5289">
                  <c:v>2644.5</c:v>
                </c:pt>
                <c:pt idx="5290">
                  <c:v>2645</c:v>
                </c:pt>
                <c:pt idx="5291">
                  <c:v>2645.5</c:v>
                </c:pt>
                <c:pt idx="5292">
                  <c:v>2646</c:v>
                </c:pt>
                <c:pt idx="5293">
                  <c:v>2646.5</c:v>
                </c:pt>
                <c:pt idx="5294">
                  <c:v>2647</c:v>
                </c:pt>
                <c:pt idx="5295">
                  <c:v>2647.5</c:v>
                </c:pt>
                <c:pt idx="5296">
                  <c:v>2648</c:v>
                </c:pt>
                <c:pt idx="5297">
                  <c:v>2648.5</c:v>
                </c:pt>
                <c:pt idx="5298">
                  <c:v>2649</c:v>
                </c:pt>
                <c:pt idx="5299">
                  <c:v>2649.5</c:v>
                </c:pt>
                <c:pt idx="5300">
                  <c:v>2650</c:v>
                </c:pt>
                <c:pt idx="5301">
                  <c:v>2650.5</c:v>
                </c:pt>
                <c:pt idx="5302">
                  <c:v>2651</c:v>
                </c:pt>
                <c:pt idx="5303">
                  <c:v>2651.5</c:v>
                </c:pt>
                <c:pt idx="5304">
                  <c:v>2652</c:v>
                </c:pt>
                <c:pt idx="5305">
                  <c:v>2652.5</c:v>
                </c:pt>
                <c:pt idx="5306">
                  <c:v>2653</c:v>
                </c:pt>
                <c:pt idx="5307">
                  <c:v>2653.5</c:v>
                </c:pt>
                <c:pt idx="5308">
                  <c:v>2654</c:v>
                </c:pt>
                <c:pt idx="5309">
                  <c:v>2654.5</c:v>
                </c:pt>
                <c:pt idx="5310">
                  <c:v>2655</c:v>
                </c:pt>
                <c:pt idx="5311">
                  <c:v>2655.5</c:v>
                </c:pt>
                <c:pt idx="5312">
                  <c:v>2656</c:v>
                </c:pt>
                <c:pt idx="5313">
                  <c:v>2656.5</c:v>
                </c:pt>
                <c:pt idx="5314">
                  <c:v>2657</c:v>
                </c:pt>
                <c:pt idx="5315">
                  <c:v>2657.5</c:v>
                </c:pt>
                <c:pt idx="5316">
                  <c:v>2658</c:v>
                </c:pt>
                <c:pt idx="5317">
                  <c:v>2658.5</c:v>
                </c:pt>
                <c:pt idx="5318">
                  <c:v>2659</c:v>
                </c:pt>
                <c:pt idx="5319">
                  <c:v>2659.5</c:v>
                </c:pt>
                <c:pt idx="5320">
                  <c:v>2660</c:v>
                </c:pt>
                <c:pt idx="5321">
                  <c:v>2660.5</c:v>
                </c:pt>
                <c:pt idx="5322">
                  <c:v>2661</c:v>
                </c:pt>
                <c:pt idx="5323">
                  <c:v>2661.5</c:v>
                </c:pt>
                <c:pt idx="5324">
                  <c:v>2662</c:v>
                </c:pt>
                <c:pt idx="5325">
                  <c:v>2662.5</c:v>
                </c:pt>
                <c:pt idx="5326">
                  <c:v>2663</c:v>
                </c:pt>
                <c:pt idx="5327">
                  <c:v>2663.5</c:v>
                </c:pt>
                <c:pt idx="5328">
                  <c:v>2664</c:v>
                </c:pt>
                <c:pt idx="5329">
                  <c:v>2664.5</c:v>
                </c:pt>
                <c:pt idx="5330">
                  <c:v>2665</c:v>
                </c:pt>
                <c:pt idx="5331">
                  <c:v>2665.5</c:v>
                </c:pt>
                <c:pt idx="5332">
                  <c:v>2666</c:v>
                </c:pt>
                <c:pt idx="5333">
                  <c:v>2666.5</c:v>
                </c:pt>
                <c:pt idx="5334">
                  <c:v>2667</c:v>
                </c:pt>
                <c:pt idx="5335">
                  <c:v>2667.5</c:v>
                </c:pt>
                <c:pt idx="5336">
                  <c:v>2668</c:v>
                </c:pt>
                <c:pt idx="5337">
                  <c:v>2668.5</c:v>
                </c:pt>
                <c:pt idx="5338">
                  <c:v>2669</c:v>
                </c:pt>
                <c:pt idx="5339">
                  <c:v>2669.5</c:v>
                </c:pt>
                <c:pt idx="5340">
                  <c:v>2670</c:v>
                </c:pt>
                <c:pt idx="5341">
                  <c:v>2670.5</c:v>
                </c:pt>
                <c:pt idx="5342">
                  <c:v>2671</c:v>
                </c:pt>
                <c:pt idx="5343">
                  <c:v>2671.5</c:v>
                </c:pt>
                <c:pt idx="5344">
                  <c:v>2672</c:v>
                </c:pt>
                <c:pt idx="5345">
                  <c:v>2672.5</c:v>
                </c:pt>
                <c:pt idx="5346">
                  <c:v>2673</c:v>
                </c:pt>
                <c:pt idx="5347">
                  <c:v>2673.5</c:v>
                </c:pt>
                <c:pt idx="5348">
                  <c:v>2674</c:v>
                </c:pt>
                <c:pt idx="5349">
                  <c:v>2674.5</c:v>
                </c:pt>
                <c:pt idx="5350">
                  <c:v>2675</c:v>
                </c:pt>
                <c:pt idx="5351">
                  <c:v>2675.5</c:v>
                </c:pt>
                <c:pt idx="5352">
                  <c:v>2676</c:v>
                </c:pt>
                <c:pt idx="5353">
                  <c:v>2676.5</c:v>
                </c:pt>
                <c:pt idx="5354">
                  <c:v>2677</c:v>
                </c:pt>
                <c:pt idx="5355">
                  <c:v>2677.5</c:v>
                </c:pt>
                <c:pt idx="5356">
                  <c:v>2678</c:v>
                </c:pt>
                <c:pt idx="5357">
                  <c:v>2678.5</c:v>
                </c:pt>
                <c:pt idx="5358">
                  <c:v>2679</c:v>
                </c:pt>
                <c:pt idx="5359">
                  <c:v>2679.5</c:v>
                </c:pt>
                <c:pt idx="5360">
                  <c:v>2680</c:v>
                </c:pt>
                <c:pt idx="5361">
                  <c:v>2680.5</c:v>
                </c:pt>
                <c:pt idx="5362">
                  <c:v>2681</c:v>
                </c:pt>
                <c:pt idx="5363">
                  <c:v>2681.5</c:v>
                </c:pt>
                <c:pt idx="5364">
                  <c:v>2682</c:v>
                </c:pt>
                <c:pt idx="5365">
                  <c:v>2682.5</c:v>
                </c:pt>
                <c:pt idx="5366">
                  <c:v>2683</c:v>
                </c:pt>
                <c:pt idx="5367">
                  <c:v>2683.5</c:v>
                </c:pt>
                <c:pt idx="5368">
                  <c:v>2684</c:v>
                </c:pt>
                <c:pt idx="5369">
                  <c:v>2684.5</c:v>
                </c:pt>
                <c:pt idx="5370">
                  <c:v>2685</c:v>
                </c:pt>
                <c:pt idx="5371">
                  <c:v>2685.5</c:v>
                </c:pt>
                <c:pt idx="5372">
                  <c:v>2686</c:v>
                </c:pt>
                <c:pt idx="5373">
                  <c:v>2686.5</c:v>
                </c:pt>
                <c:pt idx="5374">
                  <c:v>2687</c:v>
                </c:pt>
                <c:pt idx="5375">
                  <c:v>2687.5</c:v>
                </c:pt>
                <c:pt idx="5376">
                  <c:v>2688</c:v>
                </c:pt>
                <c:pt idx="5377">
                  <c:v>2688.5</c:v>
                </c:pt>
                <c:pt idx="5378">
                  <c:v>2689</c:v>
                </c:pt>
                <c:pt idx="5379">
                  <c:v>2689.5</c:v>
                </c:pt>
                <c:pt idx="5380">
                  <c:v>2690</c:v>
                </c:pt>
                <c:pt idx="5381">
                  <c:v>2690.5</c:v>
                </c:pt>
                <c:pt idx="5382">
                  <c:v>2691</c:v>
                </c:pt>
                <c:pt idx="5383">
                  <c:v>2691.5</c:v>
                </c:pt>
                <c:pt idx="5384">
                  <c:v>2692</c:v>
                </c:pt>
                <c:pt idx="5385">
                  <c:v>2692.5</c:v>
                </c:pt>
                <c:pt idx="5386">
                  <c:v>2693</c:v>
                </c:pt>
                <c:pt idx="5387">
                  <c:v>2693.5</c:v>
                </c:pt>
                <c:pt idx="5388">
                  <c:v>2694</c:v>
                </c:pt>
                <c:pt idx="5389">
                  <c:v>2694.5</c:v>
                </c:pt>
                <c:pt idx="5390">
                  <c:v>2695</c:v>
                </c:pt>
                <c:pt idx="5391">
                  <c:v>2695.5</c:v>
                </c:pt>
                <c:pt idx="5392">
                  <c:v>2696</c:v>
                </c:pt>
                <c:pt idx="5393">
                  <c:v>2696.5</c:v>
                </c:pt>
                <c:pt idx="5394">
                  <c:v>2697</c:v>
                </c:pt>
                <c:pt idx="5395">
                  <c:v>2697.5</c:v>
                </c:pt>
                <c:pt idx="5396">
                  <c:v>2698</c:v>
                </c:pt>
                <c:pt idx="5397">
                  <c:v>2698.5</c:v>
                </c:pt>
                <c:pt idx="5398">
                  <c:v>2699</c:v>
                </c:pt>
                <c:pt idx="5399">
                  <c:v>2699.5</c:v>
                </c:pt>
                <c:pt idx="5400">
                  <c:v>2700</c:v>
                </c:pt>
                <c:pt idx="5401">
                  <c:v>2700.5</c:v>
                </c:pt>
                <c:pt idx="5402">
                  <c:v>2701</c:v>
                </c:pt>
                <c:pt idx="5403">
                  <c:v>2701.5</c:v>
                </c:pt>
                <c:pt idx="5404">
                  <c:v>2702</c:v>
                </c:pt>
                <c:pt idx="5405">
                  <c:v>2702.5</c:v>
                </c:pt>
                <c:pt idx="5406">
                  <c:v>2703</c:v>
                </c:pt>
                <c:pt idx="5407">
                  <c:v>2703.5</c:v>
                </c:pt>
                <c:pt idx="5408">
                  <c:v>2704</c:v>
                </c:pt>
                <c:pt idx="5409">
                  <c:v>2704.5</c:v>
                </c:pt>
                <c:pt idx="5410">
                  <c:v>2705</c:v>
                </c:pt>
                <c:pt idx="5411">
                  <c:v>2705.5</c:v>
                </c:pt>
                <c:pt idx="5412">
                  <c:v>2706</c:v>
                </c:pt>
                <c:pt idx="5413">
                  <c:v>2706.5</c:v>
                </c:pt>
                <c:pt idx="5414">
                  <c:v>2707</c:v>
                </c:pt>
                <c:pt idx="5415">
                  <c:v>2707.5</c:v>
                </c:pt>
                <c:pt idx="5416">
                  <c:v>2708</c:v>
                </c:pt>
                <c:pt idx="5417">
                  <c:v>2708.5</c:v>
                </c:pt>
                <c:pt idx="5418">
                  <c:v>2709</c:v>
                </c:pt>
                <c:pt idx="5419">
                  <c:v>2709.5</c:v>
                </c:pt>
                <c:pt idx="5420">
                  <c:v>2710</c:v>
                </c:pt>
                <c:pt idx="5421">
                  <c:v>2710.5</c:v>
                </c:pt>
                <c:pt idx="5422">
                  <c:v>2711</c:v>
                </c:pt>
                <c:pt idx="5423">
                  <c:v>2711.5</c:v>
                </c:pt>
                <c:pt idx="5424">
                  <c:v>2712</c:v>
                </c:pt>
                <c:pt idx="5425">
                  <c:v>2712.5</c:v>
                </c:pt>
                <c:pt idx="5426">
                  <c:v>2713</c:v>
                </c:pt>
                <c:pt idx="5427">
                  <c:v>2713.5</c:v>
                </c:pt>
                <c:pt idx="5428">
                  <c:v>2714</c:v>
                </c:pt>
                <c:pt idx="5429">
                  <c:v>2714.5</c:v>
                </c:pt>
                <c:pt idx="5430">
                  <c:v>2715</c:v>
                </c:pt>
                <c:pt idx="5431">
                  <c:v>2715.5</c:v>
                </c:pt>
                <c:pt idx="5432">
                  <c:v>2716</c:v>
                </c:pt>
                <c:pt idx="5433">
                  <c:v>2716.5</c:v>
                </c:pt>
                <c:pt idx="5434">
                  <c:v>2717</c:v>
                </c:pt>
                <c:pt idx="5435">
                  <c:v>2717.5</c:v>
                </c:pt>
                <c:pt idx="5436">
                  <c:v>2718</c:v>
                </c:pt>
                <c:pt idx="5437">
                  <c:v>2718.5</c:v>
                </c:pt>
                <c:pt idx="5438">
                  <c:v>2719</c:v>
                </c:pt>
                <c:pt idx="5439">
                  <c:v>2719.5</c:v>
                </c:pt>
                <c:pt idx="5440">
                  <c:v>2720</c:v>
                </c:pt>
                <c:pt idx="5441">
                  <c:v>2720.5</c:v>
                </c:pt>
                <c:pt idx="5442">
                  <c:v>2721</c:v>
                </c:pt>
                <c:pt idx="5443">
                  <c:v>2721.5</c:v>
                </c:pt>
                <c:pt idx="5444">
                  <c:v>2722</c:v>
                </c:pt>
                <c:pt idx="5445">
                  <c:v>2722.5</c:v>
                </c:pt>
                <c:pt idx="5446">
                  <c:v>2723</c:v>
                </c:pt>
                <c:pt idx="5447">
                  <c:v>2723.5</c:v>
                </c:pt>
                <c:pt idx="5448">
                  <c:v>2724</c:v>
                </c:pt>
                <c:pt idx="5449">
                  <c:v>2724.5</c:v>
                </c:pt>
                <c:pt idx="5450">
                  <c:v>2725</c:v>
                </c:pt>
                <c:pt idx="5451">
                  <c:v>2725.5</c:v>
                </c:pt>
                <c:pt idx="5452">
                  <c:v>2726</c:v>
                </c:pt>
                <c:pt idx="5453">
                  <c:v>2726.5</c:v>
                </c:pt>
                <c:pt idx="5454">
                  <c:v>2727</c:v>
                </c:pt>
                <c:pt idx="5455">
                  <c:v>2727.5</c:v>
                </c:pt>
                <c:pt idx="5456">
                  <c:v>2728</c:v>
                </c:pt>
                <c:pt idx="5457">
                  <c:v>2728.5</c:v>
                </c:pt>
                <c:pt idx="5458">
                  <c:v>2729</c:v>
                </c:pt>
                <c:pt idx="5459">
                  <c:v>2729.5</c:v>
                </c:pt>
                <c:pt idx="5460">
                  <c:v>2730</c:v>
                </c:pt>
                <c:pt idx="5461">
                  <c:v>2730.5</c:v>
                </c:pt>
                <c:pt idx="5462">
                  <c:v>2731</c:v>
                </c:pt>
                <c:pt idx="5463">
                  <c:v>2731.5</c:v>
                </c:pt>
                <c:pt idx="5464">
                  <c:v>2732</c:v>
                </c:pt>
                <c:pt idx="5465">
                  <c:v>2732.5</c:v>
                </c:pt>
                <c:pt idx="5466">
                  <c:v>2733</c:v>
                </c:pt>
                <c:pt idx="5467">
                  <c:v>2733.5</c:v>
                </c:pt>
                <c:pt idx="5468">
                  <c:v>2734</c:v>
                </c:pt>
                <c:pt idx="5469">
                  <c:v>2734.5</c:v>
                </c:pt>
                <c:pt idx="5470">
                  <c:v>2735</c:v>
                </c:pt>
                <c:pt idx="5471">
                  <c:v>2735.5</c:v>
                </c:pt>
                <c:pt idx="5472">
                  <c:v>2736</c:v>
                </c:pt>
                <c:pt idx="5473">
                  <c:v>2736.5</c:v>
                </c:pt>
                <c:pt idx="5474">
                  <c:v>2737</c:v>
                </c:pt>
                <c:pt idx="5475">
                  <c:v>2737.5</c:v>
                </c:pt>
                <c:pt idx="5476">
                  <c:v>2738</c:v>
                </c:pt>
                <c:pt idx="5477">
                  <c:v>2738.5</c:v>
                </c:pt>
                <c:pt idx="5478">
                  <c:v>2739</c:v>
                </c:pt>
                <c:pt idx="5479">
                  <c:v>2739.5</c:v>
                </c:pt>
                <c:pt idx="5480">
                  <c:v>2740</c:v>
                </c:pt>
                <c:pt idx="5481">
                  <c:v>2740.5</c:v>
                </c:pt>
                <c:pt idx="5482">
                  <c:v>2741</c:v>
                </c:pt>
                <c:pt idx="5483">
                  <c:v>2741.5</c:v>
                </c:pt>
                <c:pt idx="5484">
                  <c:v>2742</c:v>
                </c:pt>
                <c:pt idx="5485">
                  <c:v>2742.5</c:v>
                </c:pt>
                <c:pt idx="5486">
                  <c:v>2743</c:v>
                </c:pt>
                <c:pt idx="5487">
                  <c:v>2743.5</c:v>
                </c:pt>
                <c:pt idx="5488">
                  <c:v>2744</c:v>
                </c:pt>
                <c:pt idx="5489">
                  <c:v>2744.5</c:v>
                </c:pt>
                <c:pt idx="5490">
                  <c:v>2745</c:v>
                </c:pt>
                <c:pt idx="5491">
                  <c:v>2745.5</c:v>
                </c:pt>
                <c:pt idx="5492">
                  <c:v>2746</c:v>
                </c:pt>
                <c:pt idx="5493">
                  <c:v>2746.5</c:v>
                </c:pt>
                <c:pt idx="5494">
                  <c:v>2747</c:v>
                </c:pt>
                <c:pt idx="5495">
                  <c:v>2747.5</c:v>
                </c:pt>
                <c:pt idx="5496">
                  <c:v>2748</c:v>
                </c:pt>
                <c:pt idx="5497">
                  <c:v>2748.5</c:v>
                </c:pt>
                <c:pt idx="5498">
                  <c:v>2749</c:v>
                </c:pt>
                <c:pt idx="5499">
                  <c:v>2749.5</c:v>
                </c:pt>
                <c:pt idx="5500">
                  <c:v>2750</c:v>
                </c:pt>
                <c:pt idx="5501">
                  <c:v>2750.5</c:v>
                </c:pt>
                <c:pt idx="5502">
                  <c:v>2751</c:v>
                </c:pt>
                <c:pt idx="5503">
                  <c:v>2751.5</c:v>
                </c:pt>
                <c:pt idx="5504">
                  <c:v>2752</c:v>
                </c:pt>
                <c:pt idx="5505">
                  <c:v>2752.5</c:v>
                </c:pt>
                <c:pt idx="5506">
                  <c:v>2753</c:v>
                </c:pt>
                <c:pt idx="5507">
                  <c:v>2753.5</c:v>
                </c:pt>
                <c:pt idx="5508">
                  <c:v>2754</c:v>
                </c:pt>
                <c:pt idx="5509">
                  <c:v>2754.5</c:v>
                </c:pt>
                <c:pt idx="5510">
                  <c:v>2755</c:v>
                </c:pt>
                <c:pt idx="5511">
                  <c:v>2755.5</c:v>
                </c:pt>
                <c:pt idx="5512">
                  <c:v>2756</c:v>
                </c:pt>
                <c:pt idx="5513">
                  <c:v>2756.5</c:v>
                </c:pt>
                <c:pt idx="5514">
                  <c:v>2757</c:v>
                </c:pt>
                <c:pt idx="5515">
                  <c:v>2757.5</c:v>
                </c:pt>
                <c:pt idx="5516">
                  <c:v>2758</c:v>
                </c:pt>
                <c:pt idx="5517">
                  <c:v>2758.5</c:v>
                </c:pt>
                <c:pt idx="5518">
                  <c:v>2759</c:v>
                </c:pt>
                <c:pt idx="5519">
                  <c:v>2759.5</c:v>
                </c:pt>
                <c:pt idx="5520">
                  <c:v>2760</c:v>
                </c:pt>
                <c:pt idx="5521">
                  <c:v>2760.5</c:v>
                </c:pt>
                <c:pt idx="5522">
                  <c:v>2761</c:v>
                </c:pt>
                <c:pt idx="5523">
                  <c:v>2761.5</c:v>
                </c:pt>
                <c:pt idx="5524">
                  <c:v>2762</c:v>
                </c:pt>
                <c:pt idx="5525">
                  <c:v>2762.5</c:v>
                </c:pt>
                <c:pt idx="5526">
                  <c:v>2763</c:v>
                </c:pt>
                <c:pt idx="5527">
                  <c:v>2763.5</c:v>
                </c:pt>
                <c:pt idx="5528">
                  <c:v>2764</c:v>
                </c:pt>
                <c:pt idx="5529">
                  <c:v>2764.5</c:v>
                </c:pt>
                <c:pt idx="5530">
                  <c:v>2765</c:v>
                </c:pt>
                <c:pt idx="5531">
                  <c:v>2765.5</c:v>
                </c:pt>
                <c:pt idx="5532">
                  <c:v>2766</c:v>
                </c:pt>
                <c:pt idx="5533">
                  <c:v>2766.5</c:v>
                </c:pt>
                <c:pt idx="5534">
                  <c:v>2767</c:v>
                </c:pt>
                <c:pt idx="5535">
                  <c:v>2767.5</c:v>
                </c:pt>
                <c:pt idx="5536">
                  <c:v>2768</c:v>
                </c:pt>
                <c:pt idx="5537">
                  <c:v>2768.5</c:v>
                </c:pt>
                <c:pt idx="5538">
                  <c:v>2769</c:v>
                </c:pt>
                <c:pt idx="5539">
                  <c:v>2769.5</c:v>
                </c:pt>
                <c:pt idx="5540">
                  <c:v>2770</c:v>
                </c:pt>
                <c:pt idx="5541">
                  <c:v>2770.5</c:v>
                </c:pt>
                <c:pt idx="5542">
                  <c:v>2771</c:v>
                </c:pt>
                <c:pt idx="5543">
                  <c:v>2771.5</c:v>
                </c:pt>
                <c:pt idx="5544">
                  <c:v>2772</c:v>
                </c:pt>
                <c:pt idx="5545">
                  <c:v>2772.5</c:v>
                </c:pt>
                <c:pt idx="5546">
                  <c:v>2773</c:v>
                </c:pt>
                <c:pt idx="5547">
                  <c:v>2773.5</c:v>
                </c:pt>
                <c:pt idx="5548">
                  <c:v>2774</c:v>
                </c:pt>
                <c:pt idx="5549">
                  <c:v>2774.5</c:v>
                </c:pt>
                <c:pt idx="5550">
                  <c:v>2775</c:v>
                </c:pt>
                <c:pt idx="5551">
                  <c:v>2775.5</c:v>
                </c:pt>
                <c:pt idx="5552">
                  <c:v>2776</c:v>
                </c:pt>
                <c:pt idx="5553">
                  <c:v>2776.5</c:v>
                </c:pt>
                <c:pt idx="5554">
                  <c:v>2777</c:v>
                </c:pt>
                <c:pt idx="5555">
                  <c:v>2777.5</c:v>
                </c:pt>
                <c:pt idx="5556">
                  <c:v>2778</c:v>
                </c:pt>
                <c:pt idx="5557">
                  <c:v>2778.5</c:v>
                </c:pt>
                <c:pt idx="5558">
                  <c:v>2779</c:v>
                </c:pt>
                <c:pt idx="5559">
                  <c:v>2779.5</c:v>
                </c:pt>
                <c:pt idx="5560">
                  <c:v>2780</c:v>
                </c:pt>
                <c:pt idx="5561">
                  <c:v>2780.5</c:v>
                </c:pt>
                <c:pt idx="5562">
                  <c:v>2781</c:v>
                </c:pt>
                <c:pt idx="5563">
                  <c:v>2781.5</c:v>
                </c:pt>
                <c:pt idx="5564">
                  <c:v>2782</c:v>
                </c:pt>
                <c:pt idx="5565">
                  <c:v>2782.5</c:v>
                </c:pt>
                <c:pt idx="5566">
                  <c:v>2783</c:v>
                </c:pt>
                <c:pt idx="5567">
                  <c:v>2783.5</c:v>
                </c:pt>
                <c:pt idx="5568">
                  <c:v>2784</c:v>
                </c:pt>
                <c:pt idx="5569">
                  <c:v>2784.5</c:v>
                </c:pt>
                <c:pt idx="5570">
                  <c:v>2785</c:v>
                </c:pt>
                <c:pt idx="5571">
                  <c:v>2785.5</c:v>
                </c:pt>
                <c:pt idx="5572">
                  <c:v>2786</c:v>
                </c:pt>
                <c:pt idx="5573">
                  <c:v>2786.5</c:v>
                </c:pt>
                <c:pt idx="5574">
                  <c:v>2787</c:v>
                </c:pt>
                <c:pt idx="5575">
                  <c:v>2787.5</c:v>
                </c:pt>
                <c:pt idx="5576">
                  <c:v>2788</c:v>
                </c:pt>
                <c:pt idx="5577">
                  <c:v>2788.5</c:v>
                </c:pt>
                <c:pt idx="5578">
                  <c:v>2789</c:v>
                </c:pt>
                <c:pt idx="5579">
                  <c:v>2789.5</c:v>
                </c:pt>
                <c:pt idx="5580">
                  <c:v>2790</c:v>
                </c:pt>
                <c:pt idx="5581">
                  <c:v>2790.5</c:v>
                </c:pt>
                <c:pt idx="5582">
                  <c:v>2791</c:v>
                </c:pt>
                <c:pt idx="5583">
                  <c:v>2791.5</c:v>
                </c:pt>
                <c:pt idx="5584">
                  <c:v>2792</c:v>
                </c:pt>
                <c:pt idx="5585">
                  <c:v>2792.5</c:v>
                </c:pt>
                <c:pt idx="5586">
                  <c:v>2793</c:v>
                </c:pt>
                <c:pt idx="5587">
                  <c:v>2793.5</c:v>
                </c:pt>
                <c:pt idx="5588">
                  <c:v>2794</c:v>
                </c:pt>
                <c:pt idx="5589">
                  <c:v>2794.5</c:v>
                </c:pt>
                <c:pt idx="5590">
                  <c:v>2795</c:v>
                </c:pt>
                <c:pt idx="5591">
                  <c:v>2795.5</c:v>
                </c:pt>
                <c:pt idx="5592">
                  <c:v>2796</c:v>
                </c:pt>
                <c:pt idx="5593">
                  <c:v>2796.5</c:v>
                </c:pt>
                <c:pt idx="5594">
                  <c:v>2797</c:v>
                </c:pt>
                <c:pt idx="5595">
                  <c:v>2797.5</c:v>
                </c:pt>
                <c:pt idx="5596">
                  <c:v>2798</c:v>
                </c:pt>
                <c:pt idx="5597">
                  <c:v>2798.5</c:v>
                </c:pt>
                <c:pt idx="5598">
                  <c:v>2799</c:v>
                </c:pt>
                <c:pt idx="5599">
                  <c:v>2799.5</c:v>
                </c:pt>
                <c:pt idx="5600">
                  <c:v>2800</c:v>
                </c:pt>
                <c:pt idx="5601">
                  <c:v>2800.5</c:v>
                </c:pt>
                <c:pt idx="5602">
                  <c:v>2801</c:v>
                </c:pt>
                <c:pt idx="5603">
                  <c:v>2801.5</c:v>
                </c:pt>
                <c:pt idx="5604">
                  <c:v>2802</c:v>
                </c:pt>
                <c:pt idx="5605">
                  <c:v>2802.5</c:v>
                </c:pt>
                <c:pt idx="5606">
                  <c:v>2803</c:v>
                </c:pt>
                <c:pt idx="5607">
                  <c:v>2803.5</c:v>
                </c:pt>
                <c:pt idx="5608">
                  <c:v>2804</c:v>
                </c:pt>
                <c:pt idx="5609">
                  <c:v>2804.5</c:v>
                </c:pt>
                <c:pt idx="5610">
                  <c:v>2805</c:v>
                </c:pt>
                <c:pt idx="5611">
                  <c:v>2805.5</c:v>
                </c:pt>
                <c:pt idx="5612">
                  <c:v>2806</c:v>
                </c:pt>
                <c:pt idx="5613">
                  <c:v>2806.5</c:v>
                </c:pt>
                <c:pt idx="5614">
                  <c:v>2807</c:v>
                </c:pt>
                <c:pt idx="5615">
                  <c:v>2807.5</c:v>
                </c:pt>
                <c:pt idx="5616">
                  <c:v>2808</c:v>
                </c:pt>
                <c:pt idx="5617">
                  <c:v>2808.5</c:v>
                </c:pt>
                <c:pt idx="5618">
                  <c:v>2809</c:v>
                </c:pt>
                <c:pt idx="5619">
                  <c:v>2809.5</c:v>
                </c:pt>
                <c:pt idx="5620">
                  <c:v>2810</c:v>
                </c:pt>
                <c:pt idx="5621">
                  <c:v>2810.5</c:v>
                </c:pt>
                <c:pt idx="5622">
                  <c:v>2811</c:v>
                </c:pt>
                <c:pt idx="5623">
                  <c:v>2811.5</c:v>
                </c:pt>
                <c:pt idx="5624">
                  <c:v>2812</c:v>
                </c:pt>
                <c:pt idx="5625">
                  <c:v>2812.5</c:v>
                </c:pt>
                <c:pt idx="5626">
                  <c:v>2813</c:v>
                </c:pt>
                <c:pt idx="5627">
                  <c:v>2813.5</c:v>
                </c:pt>
                <c:pt idx="5628">
                  <c:v>2814</c:v>
                </c:pt>
                <c:pt idx="5629">
                  <c:v>2814.5</c:v>
                </c:pt>
                <c:pt idx="5630">
                  <c:v>2815</c:v>
                </c:pt>
                <c:pt idx="5631">
                  <c:v>2815.5</c:v>
                </c:pt>
                <c:pt idx="5632">
                  <c:v>2816</c:v>
                </c:pt>
                <c:pt idx="5633">
                  <c:v>2816.5</c:v>
                </c:pt>
                <c:pt idx="5634">
                  <c:v>2817</c:v>
                </c:pt>
                <c:pt idx="5635">
                  <c:v>2817.5</c:v>
                </c:pt>
                <c:pt idx="5636">
                  <c:v>2818</c:v>
                </c:pt>
                <c:pt idx="5637">
                  <c:v>2818.5</c:v>
                </c:pt>
                <c:pt idx="5638">
                  <c:v>2819</c:v>
                </c:pt>
                <c:pt idx="5639">
                  <c:v>2819.5</c:v>
                </c:pt>
                <c:pt idx="5640">
                  <c:v>2820</c:v>
                </c:pt>
                <c:pt idx="5641">
                  <c:v>2820.5</c:v>
                </c:pt>
                <c:pt idx="5642">
                  <c:v>2821</c:v>
                </c:pt>
                <c:pt idx="5643">
                  <c:v>2821.5</c:v>
                </c:pt>
                <c:pt idx="5644">
                  <c:v>2822</c:v>
                </c:pt>
                <c:pt idx="5645">
                  <c:v>2822.5</c:v>
                </c:pt>
                <c:pt idx="5646">
                  <c:v>2823</c:v>
                </c:pt>
                <c:pt idx="5647">
                  <c:v>2823.5</c:v>
                </c:pt>
                <c:pt idx="5648">
                  <c:v>2824</c:v>
                </c:pt>
                <c:pt idx="5649">
                  <c:v>2824.5</c:v>
                </c:pt>
                <c:pt idx="5650">
                  <c:v>2825</c:v>
                </c:pt>
                <c:pt idx="5651">
                  <c:v>2825.5</c:v>
                </c:pt>
                <c:pt idx="5652">
                  <c:v>2826</c:v>
                </c:pt>
                <c:pt idx="5653">
                  <c:v>2826.5</c:v>
                </c:pt>
                <c:pt idx="5654">
                  <c:v>2827</c:v>
                </c:pt>
                <c:pt idx="5655">
                  <c:v>2827.5</c:v>
                </c:pt>
                <c:pt idx="5656">
                  <c:v>2828</c:v>
                </c:pt>
                <c:pt idx="5657">
                  <c:v>2828.5</c:v>
                </c:pt>
                <c:pt idx="5658">
                  <c:v>2829</c:v>
                </c:pt>
                <c:pt idx="5659">
                  <c:v>2829.5</c:v>
                </c:pt>
                <c:pt idx="5660">
                  <c:v>2830</c:v>
                </c:pt>
                <c:pt idx="5661">
                  <c:v>2830.5</c:v>
                </c:pt>
                <c:pt idx="5662">
                  <c:v>2831</c:v>
                </c:pt>
                <c:pt idx="5663">
                  <c:v>2831.5</c:v>
                </c:pt>
                <c:pt idx="5664">
                  <c:v>2832</c:v>
                </c:pt>
                <c:pt idx="5665">
                  <c:v>2832.5</c:v>
                </c:pt>
                <c:pt idx="5666">
                  <c:v>2833</c:v>
                </c:pt>
                <c:pt idx="5667">
                  <c:v>2833.5</c:v>
                </c:pt>
                <c:pt idx="5668">
                  <c:v>2834</c:v>
                </c:pt>
                <c:pt idx="5669">
                  <c:v>2834.5</c:v>
                </c:pt>
                <c:pt idx="5670">
                  <c:v>2835</c:v>
                </c:pt>
                <c:pt idx="5671">
                  <c:v>2835.5</c:v>
                </c:pt>
                <c:pt idx="5672">
                  <c:v>2836</c:v>
                </c:pt>
                <c:pt idx="5673">
                  <c:v>2836.5</c:v>
                </c:pt>
                <c:pt idx="5674">
                  <c:v>2837</c:v>
                </c:pt>
                <c:pt idx="5675">
                  <c:v>2837.5</c:v>
                </c:pt>
                <c:pt idx="5676">
                  <c:v>2838</c:v>
                </c:pt>
                <c:pt idx="5677">
                  <c:v>2838.5</c:v>
                </c:pt>
                <c:pt idx="5678">
                  <c:v>2839</c:v>
                </c:pt>
                <c:pt idx="5679">
                  <c:v>2839.5</c:v>
                </c:pt>
                <c:pt idx="5680">
                  <c:v>2840</c:v>
                </c:pt>
                <c:pt idx="5681">
                  <c:v>2840.5</c:v>
                </c:pt>
                <c:pt idx="5682">
                  <c:v>2841</c:v>
                </c:pt>
                <c:pt idx="5683">
                  <c:v>2841.5</c:v>
                </c:pt>
                <c:pt idx="5684">
                  <c:v>2842</c:v>
                </c:pt>
                <c:pt idx="5685">
                  <c:v>2842.5</c:v>
                </c:pt>
                <c:pt idx="5686">
                  <c:v>2843</c:v>
                </c:pt>
                <c:pt idx="5687">
                  <c:v>2843.5</c:v>
                </c:pt>
                <c:pt idx="5688">
                  <c:v>2844</c:v>
                </c:pt>
                <c:pt idx="5689">
                  <c:v>2844.5</c:v>
                </c:pt>
                <c:pt idx="5690">
                  <c:v>2845</c:v>
                </c:pt>
                <c:pt idx="5691">
                  <c:v>2845.5</c:v>
                </c:pt>
                <c:pt idx="5692">
                  <c:v>2846</c:v>
                </c:pt>
                <c:pt idx="5693">
                  <c:v>2846.5</c:v>
                </c:pt>
                <c:pt idx="5694">
                  <c:v>2847</c:v>
                </c:pt>
                <c:pt idx="5695">
                  <c:v>2847.5</c:v>
                </c:pt>
                <c:pt idx="5696">
                  <c:v>2848</c:v>
                </c:pt>
                <c:pt idx="5697">
                  <c:v>2848.5</c:v>
                </c:pt>
                <c:pt idx="5698">
                  <c:v>2849</c:v>
                </c:pt>
                <c:pt idx="5699">
                  <c:v>2849.5</c:v>
                </c:pt>
                <c:pt idx="5700">
                  <c:v>2850</c:v>
                </c:pt>
                <c:pt idx="5701">
                  <c:v>2850.5</c:v>
                </c:pt>
                <c:pt idx="5702">
                  <c:v>2851</c:v>
                </c:pt>
                <c:pt idx="5703">
                  <c:v>2851.5</c:v>
                </c:pt>
                <c:pt idx="5704">
                  <c:v>2852</c:v>
                </c:pt>
                <c:pt idx="5705">
                  <c:v>2852.5</c:v>
                </c:pt>
                <c:pt idx="5706">
                  <c:v>2853</c:v>
                </c:pt>
                <c:pt idx="5707">
                  <c:v>2853.5</c:v>
                </c:pt>
                <c:pt idx="5708">
                  <c:v>2854</c:v>
                </c:pt>
                <c:pt idx="5709">
                  <c:v>2854.5</c:v>
                </c:pt>
                <c:pt idx="5710">
                  <c:v>2855</c:v>
                </c:pt>
                <c:pt idx="5711">
                  <c:v>2855.5</c:v>
                </c:pt>
                <c:pt idx="5712">
                  <c:v>2856</c:v>
                </c:pt>
                <c:pt idx="5713">
                  <c:v>2856.5</c:v>
                </c:pt>
                <c:pt idx="5714">
                  <c:v>2857</c:v>
                </c:pt>
                <c:pt idx="5715">
                  <c:v>2857.5</c:v>
                </c:pt>
                <c:pt idx="5716">
                  <c:v>2858</c:v>
                </c:pt>
                <c:pt idx="5717">
                  <c:v>2858.5</c:v>
                </c:pt>
                <c:pt idx="5718">
                  <c:v>2859</c:v>
                </c:pt>
                <c:pt idx="5719">
                  <c:v>2859.5</c:v>
                </c:pt>
                <c:pt idx="5720">
                  <c:v>2860</c:v>
                </c:pt>
                <c:pt idx="5721">
                  <c:v>2860.5</c:v>
                </c:pt>
                <c:pt idx="5722">
                  <c:v>2861</c:v>
                </c:pt>
                <c:pt idx="5723">
                  <c:v>2861.5</c:v>
                </c:pt>
                <c:pt idx="5724">
                  <c:v>2862</c:v>
                </c:pt>
                <c:pt idx="5725">
                  <c:v>2862.5</c:v>
                </c:pt>
                <c:pt idx="5726">
                  <c:v>2863</c:v>
                </c:pt>
                <c:pt idx="5727">
                  <c:v>2863.5</c:v>
                </c:pt>
                <c:pt idx="5728">
                  <c:v>2864</c:v>
                </c:pt>
                <c:pt idx="5729">
                  <c:v>2864.5</c:v>
                </c:pt>
                <c:pt idx="5730">
                  <c:v>2865</c:v>
                </c:pt>
                <c:pt idx="5731">
                  <c:v>2865.5</c:v>
                </c:pt>
                <c:pt idx="5732">
                  <c:v>2866</c:v>
                </c:pt>
                <c:pt idx="5733">
                  <c:v>2866.5</c:v>
                </c:pt>
                <c:pt idx="5734">
                  <c:v>2867</c:v>
                </c:pt>
                <c:pt idx="5735">
                  <c:v>2867.5</c:v>
                </c:pt>
                <c:pt idx="5736">
                  <c:v>2868</c:v>
                </c:pt>
                <c:pt idx="5737">
                  <c:v>2868.5</c:v>
                </c:pt>
                <c:pt idx="5738">
                  <c:v>2869</c:v>
                </c:pt>
                <c:pt idx="5739">
                  <c:v>2869.5</c:v>
                </c:pt>
                <c:pt idx="5740">
                  <c:v>2870</c:v>
                </c:pt>
                <c:pt idx="5741">
                  <c:v>2870.5</c:v>
                </c:pt>
                <c:pt idx="5742">
                  <c:v>2871</c:v>
                </c:pt>
                <c:pt idx="5743">
                  <c:v>2871.5</c:v>
                </c:pt>
                <c:pt idx="5744">
                  <c:v>2872</c:v>
                </c:pt>
                <c:pt idx="5745">
                  <c:v>2872.5</c:v>
                </c:pt>
                <c:pt idx="5746">
                  <c:v>2873</c:v>
                </c:pt>
                <c:pt idx="5747">
                  <c:v>2873.5</c:v>
                </c:pt>
                <c:pt idx="5748">
                  <c:v>2874</c:v>
                </c:pt>
                <c:pt idx="5749">
                  <c:v>2874.5</c:v>
                </c:pt>
                <c:pt idx="5750">
                  <c:v>2875</c:v>
                </c:pt>
                <c:pt idx="5751">
                  <c:v>2875.5</c:v>
                </c:pt>
                <c:pt idx="5752">
                  <c:v>2876</c:v>
                </c:pt>
                <c:pt idx="5753">
                  <c:v>2876.5</c:v>
                </c:pt>
                <c:pt idx="5754">
                  <c:v>2877</c:v>
                </c:pt>
                <c:pt idx="5755">
                  <c:v>2877.5</c:v>
                </c:pt>
                <c:pt idx="5756">
                  <c:v>2878</c:v>
                </c:pt>
                <c:pt idx="5757">
                  <c:v>2878.5</c:v>
                </c:pt>
                <c:pt idx="5758">
                  <c:v>2879</c:v>
                </c:pt>
                <c:pt idx="5759">
                  <c:v>2879.5</c:v>
                </c:pt>
                <c:pt idx="5760">
                  <c:v>2880</c:v>
                </c:pt>
                <c:pt idx="5761">
                  <c:v>2880.5</c:v>
                </c:pt>
                <c:pt idx="5762">
                  <c:v>2881</c:v>
                </c:pt>
                <c:pt idx="5763">
                  <c:v>2881.5</c:v>
                </c:pt>
                <c:pt idx="5764">
                  <c:v>2882</c:v>
                </c:pt>
                <c:pt idx="5765">
                  <c:v>2882.5</c:v>
                </c:pt>
                <c:pt idx="5766">
                  <c:v>2883</c:v>
                </c:pt>
                <c:pt idx="5767">
                  <c:v>2883.5</c:v>
                </c:pt>
                <c:pt idx="5768">
                  <c:v>2884</c:v>
                </c:pt>
                <c:pt idx="5769">
                  <c:v>2884.5</c:v>
                </c:pt>
                <c:pt idx="5770">
                  <c:v>2885</c:v>
                </c:pt>
                <c:pt idx="5771">
                  <c:v>2885.5</c:v>
                </c:pt>
                <c:pt idx="5772">
                  <c:v>2886</c:v>
                </c:pt>
                <c:pt idx="5773">
                  <c:v>2886.5</c:v>
                </c:pt>
                <c:pt idx="5774">
                  <c:v>2887</c:v>
                </c:pt>
                <c:pt idx="5775">
                  <c:v>2887.5</c:v>
                </c:pt>
                <c:pt idx="5776">
                  <c:v>2888</c:v>
                </c:pt>
                <c:pt idx="5777">
                  <c:v>2888.5</c:v>
                </c:pt>
                <c:pt idx="5778">
                  <c:v>2889</c:v>
                </c:pt>
                <c:pt idx="5779">
                  <c:v>2889.5</c:v>
                </c:pt>
                <c:pt idx="5780">
                  <c:v>2890</c:v>
                </c:pt>
                <c:pt idx="5781">
                  <c:v>2890.5</c:v>
                </c:pt>
                <c:pt idx="5782">
                  <c:v>2891</c:v>
                </c:pt>
                <c:pt idx="5783">
                  <c:v>2891.5</c:v>
                </c:pt>
                <c:pt idx="5784">
                  <c:v>2892</c:v>
                </c:pt>
                <c:pt idx="5785">
                  <c:v>2892.5</c:v>
                </c:pt>
                <c:pt idx="5786">
                  <c:v>2893</c:v>
                </c:pt>
                <c:pt idx="5787">
                  <c:v>2893.5</c:v>
                </c:pt>
                <c:pt idx="5788">
                  <c:v>2894</c:v>
                </c:pt>
                <c:pt idx="5789">
                  <c:v>2894.5</c:v>
                </c:pt>
                <c:pt idx="5790">
                  <c:v>2895</c:v>
                </c:pt>
                <c:pt idx="5791">
                  <c:v>2895.5</c:v>
                </c:pt>
                <c:pt idx="5792">
                  <c:v>2896</c:v>
                </c:pt>
                <c:pt idx="5793">
                  <c:v>2896.5</c:v>
                </c:pt>
                <c:pt idx="5794">
                  <c:v>2897</c:v>
                </c:pt>
                <c:pt idx="5795">
                  <c:v>2897.5</c:v>
                </c:pt>
                <c:pt idx="5796">
                  <c:v>2898</c:v>
                </c:pt>
                <c:pt idx="5797">
                  <c:v>2898.5</c:v>
                </c:pt>
                <c:pt idx="5798">
                  <c:v>2899</c:v>
                </c:pt>
                <c:pt idx="5799">
                  <c:v>2899.5</c:v>
                </c:pt>
                <c:pt idx="5800">
                  <c:v>2900</c:v>
                </c:pt>
                <c:pt idx="5801">
                  <c:v>2900.5</c:v>
                </c:pt>
                <c:pt idx="5802">
                  <c:v>2901</c:v>
                </c:pt>
                <c:pt idx="5803">
                  <c:v>2901.5</c:v>
                </c:pt>
                <c:pt idx="5804">
                  <c:v>2902</c:v>
                </c:pt>
                <c:pt idx="5805">
                  <c:v>2902.5</c:v>
                </c:pt>
                <c:pt idx="5806">
                  <c:v>2903</c:v>
                </c:pt>
                <c:pt idx="5807">
                  <c:v>2903.5</c:v>
                </c:pt>
                <c:pt idx="5808">
                  <c:v>2904</c:v>
                </c:pt>
                <c:pt idx="5809">
                  <c:v>2904.5</c:v>
                </c:pt>
                <c:pt idx="5810">
                  <c:v>2905</c:v>
                </c:pt>
                <c:pt idx="5811">
                  <c:v>2905.5</c:v>
                </c:pt>
                <c:pt idx="5812">
                  <c:v>2906</c:v>
                </c:pt>
                <c:pt idx="5813">
                  <c:v>2906.5</c:v>
                </c:pt>
                <c:pt idx="5814">
                  <c:v>2907</c:v>
                </c:pt>
                <c:pt idx="5815">
                  <c:v>2907.5</c:v>
                </c:pt>
                <c:pt idx="5816">
                  <c:v>2908</c:v>
                </c:pt>
                <c:pt idx="5817">
                  <c:v>2908.5</c:v>
                </c:pt>
                <c:pt idx="5818">
                  <c:v>2909</c:v>
                </c:pt>
                <c:pt idx="5819">
                  <c:v>2909.5</c:v>
                </c:pt>
                <c:pt idx="5820">
                  <c:v>2910</c:v>
                </c:pt>
                <c:pt idx="5821">
                  <c:v>2910.5</c:v>
                </c:pt>
                <c:pt idx="5822">
                  <c:v>2911</c:v>
                </c:pt>
                <c:pt idx="5823">
                  <c:v>2911.5</c:v>
                </c:pt>
                <c:pt idx="5824">
                  <c:v>2912</c:v>
                </c:pt>
                <c:pt idx="5825">
                  <c:v>2912.5</c:v>
                </c:pt>
                <c:pt idx="5826">
                  <c:v>2913</c:v>
                </c:pt>
                <c:pt idx="5827">
                  <c:v>2913.5</c:v>
                </c:pt>
                <c:pt idx="5828">
                  <c:v>2914</c:v>
                </c:pt>
                <c:pt idx="5829">
                  <c:v>2914.5</c:v>
                </c:pt>
                <c:pt idx="5830">
                  <c:v>2915</c:v>
                </c:pt>
                <c:pt idx="5831">
                  <c:v>2915.5</c:v>
                </c:pt>
                <c:pt idx="5832">
                  <c:v>2916</c:v>
                </c:pt>
                <c:pt idx="5833">
                  <c:v>2916.5</c:v>
                </c:pt>
                <c:pt idx="5834">
                  <c:v>2917</c:v>
                </c:pt>
                <c:pt idx="5835">
                  <c:v>2917.5</c:v>
                </c:pt>
                <c:pt idx="5836">
                  <c:v>2918</c:v>
                </c:pt>
                <c:pt idx="5837">
                  <c:v>2918.5</c:v>
                </c:pt>
                <c:pt idx="5838">
                  <c:v>2919</c:v>
                </c:pt>
                <c:pt idx="5839">
                  <c:v>2919.5</c:v>
                </c:pt>
                <c:pt idx="5840">
                  <c:v>2920</c:v>
                </c:pt>
                <c:pt idx="5841">
                  <c:v>2920.5</c:v>
                </c:pt>
                <c:pt idx="5842">
                  <c:v>2921</c:v>
                </c:pt>
                <c:pt idx="5843">
                  <c:v>2921.5</c:v>
                </c:pt>
                <c:pt idx="5844">
                  <c:v>2922</c:v>
                </c:pt>
                <c:pt idx="5845">
                  <c:v>2922.5</c:v>
                </c:pt>
                <c:pt idx="5846">
                  <c:v>2923</c:v>
                </c:pt>
                <c:pt idx="5847">
                  <c:v>2923.5</c:v>
                </c:pt>
                <c:pt idx="5848">
                  <c:v>2924</c:v>
                </c:pt>
                <c:pt idx="5849">
                  <c:v>2924.5</c:v>
                </c:pt>
                <c:pt idx="5850">
                  <c:v>2925</c:v>
                </c:pt>
                <c:pt idx="5851">
                  <c:v>2925.5</c:v>
                </c:pt>
                <c:pt idx="5852">
                  <c:v>2926</c:v>
                </c:pt>
                <c:pt idx="5853">
                  <c:v>2926.5</c:v>
                </c:pt>
                <c:pt idx="5854">
                  <c:v>2927</c:v>
                </c:pt>
                <c:pt idx="5855">
                  <c:v>2927.5</c:v>
                </c:pt>
                <c:pt idx="5856">
                  <c:v>2928</c:v>
                </c:pt>
                <c:pt idx="5857">
                  <c:v>2928.5</c:v>
                </c:pt>
                <c:pt idx="5858">
                  <c:v>2929</c:v>
                </c:pt>
                <c:pt idx="5859">
                  <c:v>2929.5</c:v>
                </c:pt>
                <c:pt idx="5860">
                  <c:v>2930</c:v>
                </c:pt>
                <c:pt idx="5861">
                  <c:v>2930.5</c:v>
                </c:pt>
                <c:pt idx="5862">
                  <c:v>2931</c:v>
                </c:pt>
                <c:pt idx="5863">
                  <c:v>2931.5</c:v>
                </c:pt>
                <c:pt idx="5864">
                  <c:v>2932</c:v>
                </c:pt>
                <c:pt idx="5865">
                  <c:v>2932.5</c:v>
                </c:pt>
                <c:pt idx="5866">
                  <c:v>2933</c:v>
                </c:pt>
                <c:pt idx="5867">
                  <c:v>2933.5</c:v>
                </c:pt>
                <c:pt idx="5868">
                  <c:v>2934</c:v>
                </c:pt>
                <c:pt idx="5869">
                  <c:v>2934.5</c:v>
                </c:pt>
                <c:pt idx="5870">
                  <c:v>2935</c:v>
                </c:pt>
                <c:pt idx="5871">
                  <c:v>2935.5</c:v>
                </c:pt>
                <c:pt idx="5872">
                  <c:v>2936</c:v>
                </c:pt>
                <c:pt idx="5873">
                  <c:v>2936.5</c:v>
                </c:pt>
                <c:pt idx="5874">
                  <c:v>2937</c:v>
                </c:pt>
                <c:pt idx="5875">
                  <c:v>2937.5</c:v>
                </c:pt>
                <c:pt idx="5876">
                  <c:v>2938</c:v>
                </c:pt>
                <c:pt idx="5877">
                  <c:v>2938.5</c:v>
                </c:pt>
                <c:pt idx="5878">
                  <c:v>2939</c:v>
                </c:pt>
                <c:pt idx="5879">
                  <c:v>2939.5</c:v>
                </c:pt>
                <c:pt idx="5880">
                  <c:v>2940</c:v>
                </c:pt>
                <c:pt idx="5881">
                  <c:v>2940.5</c:v>
                </c:pt>
                <c:pt idx="5882">
                  <c:v>2941</c:v>
                </c:pt>
                <c:pt idx="5883">
                  <c:v>2941.5</c:v>
                </c:pt>
                <c:pt idx="5884">
                  <c:v>2942</c:v>
                </c:pt>
                <c:pt idx="5885">
                  <c:v>2942.5</c:v>
                </c:pt>
                <c:pt idx="5886">
                  <c:v>2943</c:v>
                </c:pt>
                <c:pt idx="5887">
                  <c:v>2943.5</c:v>
                </c:pt>
                <c:pt idx="5888">
                  <c:v>2944</c:v>
                </c:pt>
                <c:pt idx="5889">
                  <c:v>2944.5</c:v>
                </c:pt>
                <c:pt idx="5890">
                  <c:v>2945</c:v>
                </c:pt>
                <c:pt idx="5891">
                  <c:v>2945.5</c:v>
                </c:pt>
                <c:pt idx="5892">
                  <c:v>2946</c:v>
                </c:pt>
                <c:pt idx="5893">
                  <c:v>2946.5</c:v>
                </c:pt>
                <c:pt idx="5894">
                  <c:v>2947</c:v>
                </c:pt>
                <c:pt idx="5895">
                  <c:v>2947.5</c:v>
                </c:pt>
                <c:pt idx="5896">
                  <c:v>2948</c:v>
                </c:pt>
                <c:pt idx="5897">
                  <c:v>2948.5</c:v>
                </c:pt>
                <c:pt idx="5898">
                  <c:v>2949</c:v>
                </c:pt>
                <c:pt idx="5899">
                  <c:v>2949.5</c:v>
                </c:pt>
                <c:pt idx="5900">
                  <c:v>2950</c:v>
                </c:pt>
                <c:pt idx="5901">
                  <c:v>2950.5</c:v>
                </c:pt>
                <c:pt idx="5902">
                  <c:v>2951</c:v>
                </c:pt>
                <c:pt idx="5903">
                  <c:v>2951.5</c:v>
                </c:pt>
                <c:pt idx="5904">
                  <c:v>2952</c:v>
                </c:pt>
                <c:pt idx="5905">
                  <c:v>2952.5</c:v>
                </c:pt>
                <c:pt idx="5906">
                  <c:v>2953</c:v>
                </c:pt>
                <c:pt idx="5907">
                  <c:v>2953.5</c:v>
                </c:pt>
                <c:pt idx="5908">
                  <c:v>2954</c:v>
                </c:pt>
                <c:pt idx="5909">
                  <c:v>2954.5</c:v>
                </c:pt>
                <c:pt idx="5910">
                  <c:v>2955</c:v>
                </c:pt>
                <c:pt idx="5911">
                  <c:v>2955.5</c:v>
                </c:pt>
                <c:pt idx="5912">
                  <c:v>2956</c:v>
                </c:pt>
                <c:pt idx="5913">
                  <c:v>2956.5</c:v>
                </c:pt>
                <c:pt idx="5914">
                  <c:v>2957</c:v>
                </c:pt>
                <c:pt idx="5915">
                  <c:v>2957.5</c:v>
                </c:pt>
                <c:pt idx="5916">
                  <c:v>2958</c:v>
                </c:pt>
                <c:pt idx="5917">
                  <c:v>2958.5</c:v>
                </c:pt>
                <c:pt idx="5918">
                  <c:v>2959</c:v>
                </c:pt>
                <c:pt idx="5919">
                  <c:v>2959.5</c:v>
                </c:pt>
                <c:pt idx="5920">
                  <c:v>2960</c:v>
                </c:pt>
                <c:pt idx="5921">
                  <c:v>2960.5</c:v>
                </c:pt>
                <c:pt idx="5922">
                  <c:v>2961</c:v>
                </c:pt>
                <c:pt idx="5923">
                  <c:v>2961.5</c:v>
                </c:pt>
                <c:pt idx="5924">
                  <c:v>2962</c:v>
                </c:pt>
                <c:pt idx="5925">
                  <c:v>2962.5</c:v>
                </c:pt>
                <c:pt idx="5926">
                  <c:v>2963</c:v>
                </c:pt>
                <c:pt idx="5927">
                  <c:v>2963.5</c:v>
                </c:pt>
                <c:pt idx="5928">
                  <c:v>2964</c:v>
                </c:pt>
                <c:pt idx="5929">
                  <c:v>2964.5</c:v>
                </c:pt>
                <c:pt idx="5930">
                  <c:v>2965</c:v>
                </c:pt>
                <c:pt idx="5931">
                  <c:v>2965.5</c:v>
                </c:pt>
                <c:pt idx="5932">
                  <c:v>2966</c:v>
                </c:pt>
                <c:pt idx="5933">
                  <c:v>2966.5</c:v>
                </c:pt>
                <c:pt idx="5934">
                  <c:v>2967</c:v>
                </c:pt>
                <c:pt idx="5935">
                  <c:v>2967.5</c:v>
                </c:pt>
                <c:pt idx="5936">
                  <c:v>2968</c:v>
                </c:pt>
                <c:pt idx="5937">
                  <c:v>2968.5</c:v>
                </c:pt>
                <c:pt idx="5938">
                  <c:v>2969</c:v>
                </c:pt>
                <c:pt idx="5939">
                  <c:v>2969.5</c:v>
                </c:pt>
                <c:pt idx="5940">
                  <c:v>2970</c:v>
                </c:pt>
                <c:pt idx="5941">
                  <c:v>2970.5</c:v>
                </c:pt>
                <c:pt idx="5942">
                  <c:v>2971</c:v>
                </c:pt>
                <c:pt idx="5943">
                  <c:v>2971.5</c:v>
                </c:pt>
                <c:pt idx="5944">
                  <c:v>2972</c:v>
                </c:pt>
                <c:pt idx="5945">
                  <c:v>2972.5</c:v>
                </c:pt>
                <c:pt idx="5946">
                  <c:v>2973</c:v>
                </c:pt>
                <c:pt idx="5947">
                  <c:v>2973.5</c:v>
                </c:pt>
                <c:pt idx="5948">
                  <c:v>2974</c:v>
                </c:pt>
                <c:pt idx="5949">
                  <c:v>2974.5</c:v>
                </c:pt>
                <c:pt idx="5950">
                  <c:v>2975</c:v>
                </c:pt>
                <c:pt idx="5951">
                  <c:v>2975.5</c:v>
                </c:pt>
                <c:pt idx="5952">
                  <c:v>2976</c:v>
                </c:pt>
                <c:pt idx="5953">
                  <c:v>2976.5</c:v>
                </c:pt>
                <c:pt idx="5954">
                  <c:v>2977</c:v>
                </c:pt>
                <c:pt idx="5955">
                  <c:v>2977.5</c:v>
                </c:pt>
                <c:pt idx="5956">
                  <c:v>2978</c:v>
                </c:pt>
                <c:pt idx="5957">
                  <c:v>2978.5</c:v>
                </c:pt>
                <c:pt idx="5958">
                  <c:v>2979</c:v>
                </c:pt>
                <c:pt idx="5959">
                  <c:v>2979.5</c:v>
                </c:pt>
                <c:pt idx="5960">
                  <c:v>2980</c:v>
                </c:pt>
                <c:pt idx="5961">
                  <c:v>2980.5</c:v>
                </c:pt>
                <c:pt idx="5962">
                  <c:v>2981</c:v>
                </c:pt>
                <c:pt idx="5963">
                  <c:v>2981.5</c:v>
                </c:pt>
                <c:pt idx="5964">
                  <c:v>2982</c:v>
                </c:pt>
                <c:pt idx="5965">
                  <c:v>2982.5</c:v>
                </c:pt>
                <c:pt idx="5966">
                  <c:v>2983</c:v>
                </c:pt>
                <c:pt idx="5967">
                  <c:v>2983.5</c:v>
                </c:pt>
                <c:pt idx="5968">
                  <c:v>2984</c:v>
                </c:pt>
                <c:pt idx="5969">
                  <c:v>2984.5</c:v>
                </c:pt>
                <c:pt idx="5970">
                  <c:v>2985</c:v>
                </c:pt>
                <c:pt idx="5971">
                  <c:v>2985.5</c:v>
                </c:pt>
                <c:pt idx="5972">
                  <c:v>2986</c:v>
                </c:pt>
                <c:pt idx="5973">
                  <c:v>2986.5</c:v>
                </c:pt>
                <c:pt idx="5974">
                  <c:v>2987</c:v>
                </c:pt>
                <c:pt idx="5975">
                  <c:v>2987.5</c:v>
                </c:pt>
                <c:pt idx="5976">
                  <c:v>2988</c:v>
                </c:pt>
                <c:pt idx="5977">
                  <c:v>2988.5</c:v>
                </c:pt>
                <c:pt idx="5978">
                  <c:v>2989</c:v>
                </c:pt>
                <c:pt idx="5979">
                  <c:v>2989.5</c:v>
                </c:pt>
                <c:pt idx="5980">
                  <c:v>2990</c:v>
                </c:pt>
                <c:pt idx="5981">
                  <c:v>2990.5</c:v>
                </c:pt>
                <c:pt idx="5982">
                  <c:v>2991</c:v>
                </c:pt>
                <c:pt idx="5983">
                  <c:v>2991.5</c:v>
                </c:pt>
                <c:pt idx="5984">
                  <c:v>2992</c:v>
                </c:pt>
                <c:pt idx="5985">
                  <c:v>2992.5</c:v>
                </c:pt>
                <c:pt idx="5986">
                  <c:v>2993</c:v>
                </c:pt>
                <c:pt idx="5987">
                  <c:v>2993.5</c:v>
                </c:pt>
                <c:pt idx="5988">
                  <c:v>2994</c:v>
                </c:pt>
                <c:pt idx="5989">
                  <c:v>2994.5</c:v>
                </c:pt>
                <c:pt idx="5990">
                  <c:v>2995</c:v>
                </c:pt>
                <c:pt idx="5991">
                  <c:v>2995.5</c:v>
                </c:pt>
                <c:pt idx="5992">
                  <c:v>2996</c:v>
                </c:pt>
                <c:pt idx="5993">
                  <c:v>2996.5</c:v>
                </c:pt>
                <c:pt idx="5994">
                  <c:v>2997</c:v>
                </c:pt>
                <c:pt idx="5995">
                  <c:v>2997.5</c:v>
                </c:pt>
                <c:pt idx="5996">
                  <c:v>2998</c:v>
                </c:pt>
                <c:pt idx="5997">
                  <c:v>2998.5</c:v>
                </c:pt>
                <c:pt idx="5998">
                  <c:v>2999</c:v>
                </c:pt>
                <c:pt idx="5999">
                  <c:v>2999.5</c:v>
                </c:pt>
                <c:pt idx="6000">
                  <c:v>3000</c:v>
                </c:pt>
                <c:pt idx="6001">
                  <c:v>3000.5</c:v>
                </c:pt>
                <c:pt idx="6002">
                  <c:v>3001</c:v>
                </c:pt>
                <c:pt idx="6003">
                  <c:v>3001.5</c:v>
                </c:pt>
                <c:pt idx="6004">
                  <c:v>3002</c:v>
                </c:pt>
                <c:pt idx="6005">
                  <c:v>3002.5</c:v>
                </c:pt>
                <c:pt idx="6006">
                  <c:v>3003</c:v>
                </c:pt>
                <c:pt idx="6007">
                  <c:v>3003.5</c:v>
                </c:pt>
                <c:pt idx="6008">
                  <c:v>3004</c:v>
                </c:pt>
                <c:pt idx="6009">
                  <c:v>3004.5</c:v>
                </c:pt>
                <c:pt idx="6010">
                  <c:v>3005</c:v>
                </c:pt>
                <c:pt idx="6011">
                  <c:v>3005.5</c:v>
                </c:pt>
                <c:pt idx="6012">
                  <c:v>3006</c:v>
                </c:pt>
                <c:pt idx="6013">
                  <c:v>3006.5</c:v>
                </c:pt>
                <c:pt idx="6014">
                  <c:v>3007</c:v>
                </c:pt>
                <c:pt idx="6015">
                  <c:v>3007.5</c:v>
                </c:pt>
                <c:pt idx="6016">
                  <c:v>3008</c:v>
                </c:pt>
                <c:pt idx="6017">
                  <c:v>3008.5</c:v>
                </c:pt>
                <c:pt idx="6018">
                  <c:v>3009</c:v>
                </c:pt>
                <c:pt idx="6019">
                  <c:v>3009.5</c:v>
                </c:pt>
                <c:pt idx="6020">
                  <c:v>3010</c:v>
                </c:pt>
                <c:pt idx="6021">
                  <c:v>3010.5</c:v>
                </c:pt>
                <c:pt idx="6022">
                  <c:v>3011</c:v>
                </c:pt>
                <c:pt idx="6023">
                  <c:v>3011.5</c:v>
                </c:pt>
                <c:pt idx="6024">
                  <c:v>3012</c:v>
                </c:pt>
                <c:pt idx="6025">
                  <c:v>3012.5</c:v>
                </c:pt>
                <c:pt idx="6026">
                  <c:v>3013</c:v>
                </c:pt>
                <c:pt idx="6027">
                  <c:v>3013.5</c:v>
                </c:pt>
                <c:pt idx="6028">
                  <c:v>3014</c:v>
                </c:pt>
                <c:pt idx="6029">
                  <c:v>3014.5</c:v>
                </c:pt>
                <c:pt idx="6030">
                  <c:v>3015</c:v>
                </c:pt>
                <c:pt idx="6031">
                  <c:v>3015.5</c:v>
                </c:pt>
                <c:pt idx="6032">
                  <c:v>3016</c:v>
                </c:pt>
                <c:pt idx="6033">
                  <c:v>3016.5</c:v>
                </c:pt>
                <c:pt idx="6034">
                  <c:v>3017</c:v>
                </c:pt>
                <c:pt idx="6035">
                  <c:v>3017.5</c:v>
                </c:pt>
                <c:pt idx="6036">
                  <c:v>3018</c:v>
                </c:pt>
                <c:pt idx="6037">
                  <c:v>3018.5</c:v>
                </c:pt>
                <c:pt idx="6038">
                  <c:v>3019</c:v>
                </c:pt>
                <c:pt idx="6039">
                  <c:v>3019.5</c:v>
                </c:pt>
                <c:pt idx="6040">
                  <c:v>3020</c:v>
                </c:pt>
                <c:pt idx="6041">
                  <c:v>3020.5</c:v>
                </c:pt>
                <c:pt idx="6042">
                  <c:v>3021</c:v>
                </c:pt>
                <c:pt idx="6043">
                  <c:v>3021.5</c:v>
                </c:pt>
                <c:pt idx="6044">
                  <c:v>3022</c:v>
                </c:pt>
                <c:pt idx="6045">
                  <c:v>3022.5</c:v>
                </c:pt>
                <c:pt idx="6046">
                  <c:v>3023</c:v>
                </c:pt>
                <c:pt idx="6047">
                  <c:v>3023.5</c:v>
                </c:pt>
                <c:pt idx="6048">
                  <c:v>3024</c:v>
                </c:pt>
                <c:pt idx="6049">
                  <c:v>3024.5</c:v>
                </c:pt>
                <c:pt idx="6050">
                  <c:v>3025</c:v>
                </c:pt>
                <c:pt idx="6051">
                  <c:v>3025.5</c:v>
                </c:pt>
                <c:pt idx="6052">
                  <c:v>3026</c:v>
                </c:pt>
                <c:pt idx="6053">
                  <c:v>3026.5</c:v>
                </c:pt>
                <c:pt idx="6054">
                  <c:v>3027</c:v>
                </c:pt>
                <c:pt idx="6055">
                  <c:v>3027.5</c:v>
                </c:pt>
                <c:pt idx="6056">
                  <c:v>3028</c:v>
                </c:pt>
                <c:pt idx="6057">
                  <c:v>3028.5</c:v>
                </c:pt>
                <c:pt idx="6058">
                  <c:v>3029</c:v>
                </c:pt>
                <c:pt idx="6059">
                  <c:v>3029.5</c:v>
                </c:pt>
                <c:pt idx="6060">
                  <c:v>3030</c:v>
                </c:pt>
                <c:pt idx="6061">
                  <c:v>3030.5</c:v>
                </c:pt>
                <c:pt idx="6062">
                  <c:v>3031</c:v>
                </c:pt>
                <c:pt idx="6063">
                  <c:v>3031.5</c:v>
                </c:pt>
                <c:pt idx="6064">
                  <c:v>3032</c:v>
                </c:pt>
                <c:pt idx="6065">
                  <c:v>3032.5</c:v>
                </c:pt>
                <c:pt idx="6066">
                  <c:v>3033</c:v>
                </c:pt>
                <c:pt idx="6067">
                  <c:v>3033.5</c:v>
                </c:pt>
                <c:pt idx="6068">
                  <c:v>3034</c:v>
                </c:pt>
                <c:pt idx="6069">
                  <c:v>3034.5</c:v>
                </c:pt>
                <c:pt idx="6070">
                  <c:v>3035</c:v>
                </c:pt>
                <c:pt idx="6071">
                  <c:v>3035.5</c:v>
                </c:pt>
                <c:pt idx="6072">
                  <c:v>3036</c:v>
                </c:pt>
                <c:pt idx="6073">
                  <c:v>3036.5</c:v>
                </c:pt>
                <c:pt idx="6074">
                  <c:v>3037</c:v>
                </c:pt>
                <c:pt idx="6075">
                  <c:v>3037.5</c:v>
                </c:pt>
                <c:pt idx="6076">
                  <c:v>3038</c:v>
                </c:pt>
                <c:pt idx="6077">
                  <c:v>3038.5</c:v>
                </c:pt>
                <c:pt idx="6078">
                  <c:v>3039</c:v>
                </c:pt>
                <c:pt idx="6079">
                  <c:v>3039.5</c:v>
                </c:pt>
                <c:pt idx="6080">
                  <c:v>3040</c:v>
                </c:pt>
                <c:pt idx="6081">
                  <c:v>3040.5</c:v>
                </c:pt>
                <c:pt idx="6082">
                  <c:v>3041</c:v>
                </c:pt>
                <c:pt idx="6083">
                  <c:v>3041.5</c:v>
                </c:pt>
                <c:pt idx="6084">
                  <c:v>3042</c:v>
                </c:pt>
                <c:pt idx="6085">
                  <c:v>3042.5</c:v>
                </c:pt>
                <c:pt idx="6086">
                  <c:v>3043</c:v>
                </c:pt>
                <c:pt idx="6087">
                  <c:v>3043.5</c:v>
                </c:pt>
                <c:pt idx="6088">
                  <c:v>3044</c:v>
                </c:pt>
                <c:pt idx="6089">
                  <c:v>3044.5</c:v>
                </c:pt>
                <c:pt idx="6090">
                  <c:v>3045</c:v>
                </c:pt>
                <c:pt idx="6091">
                  <c:v>3045.5</c:v>
                </c:pt>
                <c:pt idx="6092">
                  <c:v>3046</c:v>
                </c:pt>
                <c:pt idx="6093">
                  <c:v>3046.5</c:v>
                </c:pt>
                <c:pt idx="6094">
                  <c:v>3047</c:v>
                </c:pt>
                <c:pt idx="6095">
                  <c:v>3047.5</c:v>
                </c:pt>
                <c:pt idx="6096">
                  <c:v>3048</c:v>
                </c:pt>
                <c:pt idx="6097">
                  <c:v>3048.5</c:v>
                </c:pt>
                <c:pt idx="6098">
                  <c:v>3049</c:v>
                </c:pt>
                <c:pt idx="6099">
                  <c:v>3049.5</c:v>
                </c:pt>
                <c:pt idx="6100">
                  <c:v>3050</c:v>
                </c:pt>
                <c:pt idx="6101">
                  <c:v>3050.5</c:v>
                </c:pt>
                <c:pt idx="6102">
                  <c:v>3051</c:v>
                </c:pt>
                <c:pt idx="6103">
                  <c:v>3051.5</c:v>
                </c:pt>
                <c:pt idx="6104">
                  <c:v>3052</c:v>
                </c:pt>
                <c:pt idx="6105">
                  <c:v>3052.5</c:v>
                </c:pt>
                <c:pt idx="6106">
                  <c:v>3053</c:v>
                </c:pt>
                <c:pt idx="6107">
                  <c:v>3053.5</c:v>
                </c:pt>
                <c:pt idx="6108">
                  <c:v>3054</c:v>
                </c:pt>
                <c:pt idx="6109">
                  <c:v>3054.5</c:v>
                </c:pt>
                <c:pt idx="6110">
                  <c:v>3055</c:v>
                </c:pt>
                <c:pt idx="6111">
                  <c:v>3055.5</c:v>
                </c:pt>
                <c:pt idx="6112">
                  <c:v>3056</c:v>
                </c:pt>
                <c:pt idx="6113">
                  <c:v>3056.5</c:v>
                </c:pt>
                <c:pt idx="6114">
                  <c:v>3057</c:v>
                </c:pt>
                <c:pt idx="6115">
                  <c:v>3057.5</c:v>
                </c:pt>
                <c:pt idx="6116">
                  <c:v>3058</c:v>
                </c:pt>
                <c:pt idx="6117">
                  <c:v>3058.5</c:v>
                </c:pt>
                <c:pt idx="6118">
                  <c:v>3059</c:v>
                </c:pt>
                <c:pt idx="6119">
                  <c:v>3059.5</c:v>
                </c:pt>
                <c:pt idx="6120">
                  <c:v>3060</c:v>
                </c:pt>
                <c:pt idx="6121">
                  <c:v>3060.5</c:v>
                </c:pt>
                <c:pt idx="6122">
                  <c:v>3061</c:v>
                </c:pt>
                <c:pt idx="6123">
                  <c:v>3061.5</c:v>
                </c:pt>
                <c:pt idx="6124">
                  <c:v>3062</c:v>
                </c:pt>
                <c:pt idx="6125">
                  <c:v>3062.5</c:v>
                </c:pt>
                <c:pt idx="6126">
                  <c:v>3063</c:v>
                </c:pt>
                <c:pt idx="6127">
                  <c:v>3063.5</c:v>
                </c:pt>
                <c:pt idx="6128">
                  <c:v>3064</c:v>
                </c:pt>
                <c:pt idx="6129">
                  <c:v>3064.5</c:v>
                </c:pt>
                <c:pt idx="6130">
                  <c:v>3065</c:v>
                </c:pt>
                <c:pt idx="6131">
                  <c:v>3065.5</c:v>
                </c:pt>
                <c:pt idx="6132">
                  <c:v>3066</c:v>
                </c:pt>
                <c:pt idx="6133">
                  <c:v>3066.5</c:v>
                </c:pt>
                <c:pt idx="6134">
                  <c:v>3067</c:v>
                </c:pt>
                <c:pt idx="6135">
                  <c:v>3067.5</c:v>
                </c:pt>
                <c:pt idx="6136">
                  <c:v>3068</c:v>
                </c:pt>
                <c:pt idx="6137">
                  <c:v>3068.5</c:v>
                </c:pt>
                <c:pt idx="6138">
                  <c:v>3069</c:v>
                </c:pt>
                <c:pt idx="6139">
                  <c:v>3069.5</c:v>
                </c:pt>
                <c:pt idx="6140">
                  <c:v>3070</c:v>
                </c:pt>
                <c:pt idx="6141">
                  <c:v>3070.5</c:v>
                </c:pt>
                <c:pt idx="6142">
                  <c:v>3071</c:v>
                </c:pt>
                <c:pt idx="6143">
                  <c:v>3071.5</c:v>
                </c:pt>
                <c:pt idx="6144">
                  <c:v>3072</c:v>
                </c:pt>
                <c:pt idx="6145">
                  <c:v>3072.5</c:v>
                </c:pt>
                <c:pt idx="6146">
                  <c:v>3073</c:v>
                </c:pt>
                <c:pt idx="6147">
                  <c:v>3073.5</c:v>
                </c:pt>
                <c:pt idx="6148">
                  <c:v>3074</c:v>
                </c:pt>
                <c:pt idx="6149">
                  <c:v>3074.5</c:v>
                </c:pt>
                <c:pt idx="6150">
                  <c:v>3075</c:v>
                </c:pt>
                <c:pt idx="6151">
                  <c:v>3075.5</c:v>
                </c:pt>
                <c:pt idx="6152">
                  <c:v>3076</c:v>
                </c:pt>
                <c:pt idx="6153">
                  <c:v>3076.5</c:v>
                </c:pt>
                <c:pt idx="6154">
                  <c:v>3077</c:v>
                </c:pt>
                <c:pt idx="6155">
                  <c:v>3077.5</c:v>
                </c:pt>
                <c:pt idx="6156">
                  <c:v>3078</c:v>
                </c:pt>
                <c:pt idx="6157">
                  <c:v>3078.5</c:v>
                </c:pt>
                <c:pt idx="6158">
                  <c:v>3079</c:v>
                </c:pt>
                <c:pt idx="6159">
                  <c:v>3079.5</c:v>
                </c:pt>
                <c:pt idx="6160">
                  <c:v>3080</c:v>
                </c:pt>
                <c:pt idx="6161">
                  <c:v>3080.5</c:v>
                </c:pt>
                <c:pt idx="6162">
                  <c:v>3081</c:v>
                </c:pt>
                <c:pt idx="6163">
                  <c:v>3081.5</c:v>
                </c:pt>
                <c:pt idx="6164">
                  <c:v>3082</c:v>
                </c:pt>
                <c:pt idx="6165">
                  <c:v>3082.5</c:v>
                </c:pt>
                <c:pt idx="6166">
                  <c:v>3083</c:v>
                </c:pt>
                <c:pt idx="6167">
                  <c:v>3083.5</c:v>
                </c:pt>
                <c:pt idx="6168">
                  <c:v>3084</c:v>
                </c:pt>
                <c:pt idx="6169">
                  <c:v>3084.5</c:v>
                </c:pt>
                <c:pt idx="6170">
                  <c:v>3085</c:v>
                </c:pt>
                <c:pt idx="6171">
                  <c:v>3085.5</c:v>
                </c:pt>
                <c:pt idx="6172">
                  <c:v>3086</c:v>
                </c:pt>
                <c:pt idx="6173">
                  <c:v>3086.5</c:v>
                </c:pt>
                <c:pt idx="6174">
                  <c:v>3087</c:v>
                </c:pt>
                <c:pt idx="6175">
                  <c:v>3087.5</c:v>
                </c:pt>
                <c:pt idx="6176">
                  <c:v>3088</c:v>
                </c:pt>
                <c:pt idx="6177">
                  <c:v>3088.5</c:v>
                </c:pt>
                <c:pt idx="6178">
                  <c:v>3089</c:v>
                </c:pt>
                <c:pt idx="6179">
                  <c:v>3089.5</c:v>
                </c:pt>
                <c:pt idx="6180">
                  <c:v>3090</c:v>
                </c:pt>
                <c:pt idx="6181">
                  <c:v>3090.5</c:v>
                </c:pt>
                <c:pt idx="6182">
                  <c:v>3091</c:v>
                </c:pt>
                <c:pt idx="6183">
                  <c:v>3091.5</c:v>
                </c:pt>
                <c:pt idx="6184">
                  <c:v>3092</c:v>
                </c:pt>
                <c:pt idx="6185">
                  <c:v>3092.5</c:v>
                </c:pt>
                <c:pt idx="6186">
                  <c:v>3093</c:v>
                </c:pt>
                <c:pt idx="6187">
                  <c:v>3093.5</c:v>
                </c:pt>
                <c:pt idx="6188">
                  <c:v>3094</c:v>
                </c:pt>
                <c:pt idx="6189">
                  <c:v>3094.5</c:v>
                </c:pt>
                <c:pt idx="6190">
                  <c:v>3095</c:v>
                </c:pt>
                <c:pt idx="6191">
                  <c:v>3095.5</c:v>
                </c:pt>
                <c:pt idx="6192">
                  <c:v>3096</c:v>
                </c:pt>
                <c:pt idx="6193">
                  <c:v>3096.5</c:v>
                </c:pt>
                <c:pt idx="6194">
                  <c:v>3097</c:v>
                </c:pt>
                <c:pt idx="6195">
                  <c:v>3097.5</c:v>
                </c:pt>
                <c:pt idx="6196">
                  <c:v>3098</c:v>
                </c:pt>
                <c:pt idx="6197">
                  <c:v>3098.5</c:v>
                </c:pt>
                <c:pt idx="6198">
                  <c:v>3099</c:v>
                </c:pt>
                <c:pt idx="6199">
                  <c:v>3099.5</c:v>
                </c:pt>
                <c:pt idx="6200">
                  <c:v>3100</c:v>
                </c:pt>
                <c:pt idx="6201">
                  <c:v>3100.5</c:v>
                </c:pt>
                <c:pt idx="6202">
                  <c:v>3101</c:v>
                </c:pt>
                <c:pt idx="6203">
                  <c:v>3101.5</c:v>
                </c:pt>
                <c:pt idx="6204">
                  <c:v>3102</c:v>
                </c:pt>
                <c:pt idx="6205">
                  <c:v>3102.5</c:v>
                </c:pt>
                <c:pt idx="6206">
                  <c:v>3103</c:v>
                </c:pt>
                <c:pt idx="6207">
                  <c:v>3103.5</c:v>
                </c:pt>
                <c:pt idx="6208">
                  <c:v>3104</c:v>
                </c:pt>
                <c:pt idx="6209">
                  <c:v>3104.5</c:v>
                </c:pt>
                <c:pt idx="6210">
                  <c:v>3105</c:v>
                </c:pt>
                <c:pt idx="6211">
                  <c:v>3105.5</c:v>
                </c:pt>
                <c:pt idx="6212">
                  <c:v>3106</c:v>
                </c:pt>
                <c:pt idx="6213">
                  <c:v>3106.5</c:v>
                </c:pt>
                <c:pt idx="6214">
                  <c:v>3107</c:v>
                </c:pt>
                <c:pt idx="6215">
                  <c:v>3107.5</c:v>
                </c:pt>
                <c:pt idx="6216">
                  <c:v>3108</c:v>
                </c:pt>
                <c:pt idx="6217">
                  <c:v>3108.5</c:v>
                </c:pt>
                <c:pt idx="6218">
                  <c:v>3109</c:v>
                </c:pt>
                <c:pt idx="6219">
                  <c:v>3109.5</c:v>
                </c:pt>
                <c:pt idx="6220">
                  <c:v>3110</c:v>
                </c:pt>
                <c:pt idx="6221">
                  <c:v>3110.5</c:v>
                </c:pt>
                <c:pt idx="6222">
                  <c:v>3111</c:v>
                </c:pt>
                <c:pt idx="6223">
                  <c:v>3111.5</c:v>
                </c:pt>
                <c:pt idx="6224">
                  <c:v>3112</c:v>
                </c:pt>
                <c:pt idx="6225">
                  <c:v>3112.5</c:v>
                </c:pt>
                <c:pt idx="6226">
                  <c:v>3113</c:v>
                </c:pt>
                <c:pt idx="6227">
                  <c:v>3113.5</c:v>
                </c:pt>
                <c:pt idx="6228">
                  <c:v>3114</c:v>
                </c:pt>
                <c:pt idx="6229">
                  <c:v>3114.5</c:v>
                </c:pt>
                <c:pt idx="6230">
                  <c:v>3115</c:v>
                </c:pt>
                <c:pt idx="6231">
                  <c:v>3115.5</c:v>
                </c:pt>
                <c:pt idx="6232">
                  <c:v>3116</c:v>
                </c:pt>
                <c:pt idx="6233">
                  <c:v>3116.5</c:v>
                </c:pt>
                <c:pt idx="6234">
                  <c:v>3117</c:v>
                </c:pt>
                <c:pt idx="6235">
                  <c:v>3117.5</c:v>
                </c:pt>
                <c:pt idx="6236">
                  <c:v>3118</c:v>
                </c:pt>
                <c:pt idx="6237">
                  <c:v>3118.5</c:v>
                </c:pt>
                <c:pt idx="6238">
                  <c:v>3119</c:v>
                </c:pt>
                <c:pt idx="6239">
                  <c:v>3119.5</c:v>
                </c:pt>
                <c:pt idx="6240">
                  <c:v>3120</c:v>
                </c:pt>
                <c:pt idx="6241">
                  <c:v>3120.5</c:v>
                </c:pt>
                <c:pt idx="6242">
                  <c:v>3121</c:v>
                </c:pt>
                <c:pt idx="6243">
                  <c:v>3121.5</c:v>
                </c:pt>
                <c:pt idx="6244">
                  <c:v>3122</c:v>
                </c:pt>
                <c:pt idx="6245">
                  <c:v>3122.5</c:v>
                </c:pt>
                <c:pt idx="6246">
                  <c:v>3123</c:v>
                </c:pt>
                <c:pt idx="6247">
                  <c:v>3123.5</c:v>
                </c:pt>
                <c:pt idx="6248">
                  <c:v>3124</c:v>
                </c:pt>
                <c:pt idx="6249">
                  <c:v>3124.5</c:v>
                </c:pt>
                <c:pt idx="6250">
                  <c:v>3125</c:v>
                </c:pt>
                <c:pt idx="6251">
                  <c:v>3125.5</c:v>
                </c:pt>
                <c:pt idx="6252">
                  <c:v>3126</c:v>
                </c:pt>
                <c:pt idx="6253">
                  <c:v>3126.5</c:v>
                </c:pt>
                <c:pt idx="6254">
                  <c:v>3127</c:v>
                </c:pt>
                <c:pt idx="6255">
                  <c:v>3127.5</c:v>
                </c:pt>
                <c:pt idx="6256">
                  <c:v>3128</c:v>
                </c:pt>
                <c:pt idx="6257">
                  <c:v>3128.5</c:v>
                </c:pt>
                <c:pt idx="6258">
                  <c:v>3129</c:v>
                </c:pt>
                <c:pt idx="6259">
                  <c:v>3129.5</c:v>
                </c:pt>
                <c:pt idx="6260">
                  <c:v>3130</c:v>
                </c:pt>
                <c:pt idx="6261">
                  <c:v>3130.5</c:v>
                </c:pt>
                <c:pt idx="6262">
                  <c:v>3131</c:v>
                </c:pt>
                <c:pt idx="6263">
                  <c:v>3131.5</c:v>
                </c:pt>
                <c:pt idx="6264">
                  <c:v>3132</c:v>
                </c:pt>
                <c:pt idx="6265">
                  <c:v>3132.5</c:v>
                </c:pt>
                <c:pt idx="6266">
                  <c:v>3133</c:v>
                </c:pt>
                <c:pt idx="6267">
                  <c:v>3133.5</c:v>
                </c:pt>
                <c:pt idx="6268">
                  <c:v>3134</c:v>
                </c:pt>
                <c:pt idx="6269">
                  <c:v>3134.5</c:v>
                </c:pt>
                <c:pt idx="6270">
                  <c:v>3135</c:v>
                </c:pt>
                <c:pt idx="6271">
                  <c:v>3135.5</c:v>
                </c:pt>
                <c:pt idx="6272">
                  <c:v>3136</c:v>
                </c:pt>
                <c:pt idx="6273">
                  <c:v>3136.5</c:v>
                </c:pt>
                <c:pt idx="6274">
                  <c:v>3137</c:v>
                </c:pt>
                <c:pt idx="6275">
                  <c:v>3137.5</c:v>
                </c:pt>
                <c:pt idx="6276">
                  <c:v>3138</c:v>
                </c:pt>
                <c:pt idx="6277">
                  <c:v>3138.5</c:v>
                </c:pt>
                <c:pt idx="6278">
                  <c:v>3139</c:v>
                </c:pt>
                <c:pt idx="6279">
                  <c:v>3139.5</c:v>
                </c:pt>
                <c:pt idx="6280">
                  <c:v>3140</c:v>
                </c:pt>
                <c:pt idx="6281">
                  <c:v>3140.5</c:v>
                </c:pt>
                <c:pt idx="6282">
                  <c:v>3141</c:v>
                </c:pt>
                <c:pt idx="6283">
                  <c:v>3141.5</c:v>
                </c:pt>
                <c:pt idx="6284">
                  <c:v>3142</c:v>
                </c:pt>
                <c:pt idx="6285">
                  <c:v>3142.5</c:v>
                </c:pt>
                <c:pt idx="6286">
                  <c:v>3143</c:v>
                </c:pt>
                <c:pt idx="6287">
                  <c:v>3143.5</c:v>
                </c:pt>
                <c:pt idx="6288">
                  <c:v>3144</c:v>
                </c:pt>
                <c:pt idx="6289">
                  <c:v>3144.5</c:v>
                </c:pt>
                <c:pt idx="6290">
                  <c:v>3145</c:v>
                </c:pt>
                <c:pt idx="6291">
                  <c:v>3145.5</c:v>
                </c:pt>
                <c:pt idx="6292">
                  <c:v>3146</c:v>
                </c:pt>
                <c:pt idx="6293">
                  <c:v>3146.5</c:v>
                </c:pt>
                <c:pt idx="6294">
                  <c:v>3147</c:v>
                </c:pt>
                <c:pt idx="6295">
                  <c:v>3147.5</c:v>
                </c:pt>
                <c:pt idx="6296">
                  <c:v>3148</c:v>
                </c:pt>
                <c:pt idx="6297">
                  <c:v>3148.5</c:v>
                </c:pt>
                <c:pt idx="6298">
                  <c:v>3149</c:v>
                </c:pt>
                <c:pt idx="6299">
                  <c:v>3149.5</c:v>
                </c:pt>
                <c:pt idx="6300">
                  <c:v>3150</c:v>
                </c:pt>
                <c:pt idx="6301">
                  <c:v>3150.5</c:v>
                </c:pt>
                <c:pt idx="6302">
                  <c:v>3151</c:v>
                </c:pt>
                <c:pt idx="6303">
                  <c:v>3151.5</c:v>
                </c:pt>
                <c:pt idx="6304">
                  <c:v>3152</c:v>
                </c:pt>
                <c:pt idx="6305">
                  <c:v>3152.5</c:v>
                </c:pt>
                <c:pt idx="6306">
                  <c:v>3153</c:v>
                </c:pt>
                <c:pt idx="6307">
                  <c:v>3153.5</c:v>
                </c:pt>
                <c:pt idx="6308">
                  <c:v>3154</c:v>
                </c:pt>
                <c:pt idx="6309">
                  <c:v>3154.5</c:v>
                </c:pt>
                <c:pt idx="6310">
                  <c:v>3155</c:v>
                </c:pt>
                <c:pt idx="6311">
                  <c:v>3155.5</c:v>
                </c:pt>
                <c:pt idx="6312">
                  <c:v>3156</c:v>
                </c:pt>
                <c:pt idx="6313">
                  <c:v>3156.5</c:v>
                </c:pt>
                <c:pt idx="6314">
                  <c:v>3157</c:v>
                </c:pt>
                <c:pt idx="6315">
                  <c:v>3157.5</c:v>
                </c:pt>
                <c:pt idx="6316">
                  <c:v>3158</c:v>
                </c:pt>
                <c:pt idx="6317">
                  <c:v>3158.5</c:v>
                </c:pt>
                <c:pt idx="6318">
                  <c:v>3159</c:v>
                </c:pt>
                <c:pt idx="6319">
                  <c:v>3159.5</c:v>
                </c:pt>
                <c:pt idx="6320">
                  <c:v>3160</c:v>
                </c:pt>
                <c:pt idx="6321">
                  <c:v>3160.5</c:v>
                </c:pt>
                <c:pt idx="6322">
                  <c:v>3161</c:v>
                </c:pt>
                <c:pt idx="6323">
                  <c:v>3161.5</c:v>
                </c:pt>
                <c:pt idx="6324">
                  <c:v>3162</c:v>
                </c:pt>
                <c:pt idx="6325">
                  <c:v>3162.5</c:v>
                </c:pt>
                <c:pt idx="6326">
                  <c:v>3163</c:v>
                </c:pt>
                <c:pt idx="6327">
                  <c:v>3163.5</c:v>
                </c:pt>
                <c:pt idx="6328">
                  <c:v>3164</c:v>
                </c:pt>
                <c:pt idx="6329">
                  <c:v>3164.5</c:v>
                </c:pt>
                <c:pt idx="6330">
                  <c:v>3165</c:v>
                </c:pt>
                <c:pt idx="6331">
                  <c:v>3165.5</c:v>
                </c:pt>
                <c:pt idx="6332">
                  <c:v>3166</c:v>
                </c:pt>
                <c:pt idx="6333">
                  <c:v>3166.5</c:v>
                </c:pt>
                <c:pt idx="6334">
                  <c:v>3167</c:v>
                </c:pt>
                <c:pt idx="6335">
                  <c:v>3167.5</c:v>
                </c:pt>
                <c:pt idx="6336">
                  <c:v>3168</c:v>
                </c:pt>
                <c:pt idx="6337">
                  <c:v>3168.5</c:v>
                </c:pt>
                <c:pt idx="6338">
                  <c:v>3169</c:v>
                </c:pt>
                <c:pt idx="6339">
                  <c:v>3169.5</c:v>
                </c:pt>
                <c:pt idx="6340">
                  <c:v>3170</c:v>
                </c:pt>
                <c:pt idx="6341">
                  <c:v>3170.5</c:v>
                </c:pt>
                <c:pt idx="6342">
                  <c:v>3171</c:v>
                </c:pt>
                <c:pt idx="6343">
                  <c:v>3171.5</c:v>
                </c:pt>
                <c:pt idx="6344">
                  <c:v>3172</c:v>
                </c:pt>
                <c:pt idx="6345">
                  <c:v>3172.5</c:v>
                </c:pt>
                <c:pt idx="6346">
                  <c:v>3173</c:v>
                </c:pt>
                <c:pt idx="6347">
                  <c:v>3173.5</c:v>
                </c:pt>
                <c:pt idx="6348">
                  <c:v>3174</c:v>
                </c:pt>
                <c:pt idx="6349">
                  <c:v>3174.5</c:v>
                </c:pt>
                <c:pt idx="6350">
                  <c:v>3175</c:v>
                </c:pt>
                <c:pt idx="6351">
                  <c:v>3175.5</c:v>
                </c:pt>
                <c:pt idx="6352">
                  <c:v>3176</c:v>
                </c:pt>
                <c:pt idx="6353">
                  <c:v>3176.5</c:v>
                </c:pt>
                <c:pt idx="6354">
                  <c:v>3177</c:v>
                </c:pt>
                <c:pt idx="6355">
                  <c:v>3177.5</c:v>
                </c:pt>
                <c:pt idx="6356">
                  <c:v>3178</c:v>
                </c:pt>
                <c:pt idx="6357">
                  <c:v>3178.5</c:v>
                </c:pt>
                <c:pt idx="6358">
                  <c:v>3179</c:v>
                </c:pt>
                <c:pt idx="6359">
                  <c:v>3179.5</c:v>
                </c:pt>
                <c:pt idx="6360">
                  <c:v>3180</c:v>
                </c:pt>
                <c:pt idx="6361">
                  <c:v>3180.5</c:v>
                </c:pt>
                <c:pt idx="6362">
                  <c:v>3181</c:v>
                </c:pt>
                <c:pt idx="6363">
                  <c:v>3181.5</c:v>
                </c:pt>
                <c:pt idx="6364">
                  <c:v>3182</c:v>
                </c:pt>
                <c:pt idx="6365">
                  <c:v>3182.5</c:v>
                </c:pt>
                <c:pt idx="6366">
                  <c:v>3183</c:v>
                </c:pt>
                <c:pt idx="6367">
                  <c:v>3183.5</c:v>
                </c:pt>
                <c:pt idx="6368">
                  <c:v>3184</c:v>
                </c:pt>
                <c:pt idx="6369">
                  <c:v>3184.5</c:v>
                </c:pt>
                <c:pt idx="6370">
                  <c:v>3185</c:v>
                </c:pt>
                <c:pt idx="6371">
                  <c:v>3185.5</c:v>
                </c:pt>
                <c:pt idx="6372">
                  <c:v>3186</c:v>
                </c:pt>
                <c:pt idx="6373">
                  <c:v>3186.5</c:v>
                </c:pt>
                <c:pt idx="6374">
                  <c:v>3187</c:v>
                </c:pt>
                <c:pt idx="6375">
                  <c:v>3187.5</c:v>
                </c:pt>
                <c:pt idx="6376">
                  <c:v>3188</c:v>
                </c:pt>
                <c:pt idx="6377">
                  <c:v>3188.5</c:v>
                </c:pt>
                <c:pt idx="6378">
                  <c:v>3189</c:v>
                </c:pt>
                <c:pt idx="6379">
                  <c:v>3189.5</c:v>
                </c:pt>
                <c:pt idx="6380">
                  <c:v>3190</c:v>
                </c:pt>
                <c:pt idx="6381">
                  <c:v>3190.5</c:v>
                </c:pt>
                <c:pt idx="6382">
                  <c:v>3191</c:v>
                </c:pt>
                <c:pt idx="6383">
                  <c:v>3191.5</c:v>
                </c:pt>
                <c:pt idx="6384">
                  <c:v>3192</c:v>
                </c:pt>
                <c:pt idx="6385">
                  <c:v>3192.5</c:v>
                </c:pt>
                <c:pt idx="6386">
                  <c:v>3193</c:v>
                </c:pt>
                <c:pt idx="6387">
                  <c:v>3193.5</c:v>
                </c:pt>
                <c:pt idx="6388">
                  <c:v>3194</c:v>
                </c:pt>
                <c:pt idx="6389">
                  <c:v>3194.5</c:v>
                </c:pt>
                <c:pt idx="6390">
                  <c:v>3195</c:v>
                </c:pt>
                <c:pt idx="6391">
                  <c:v>3195.5</c:v>
                </c:pt>
                <c:pt idx="6392">
                  <c:v>3196</c:v>
                </c:pt>
                <c:pt idx="6393">
                  <c:v>3196.5</c:v>
                </c:pt>
                <c:pt idx="6394">
                  <c:v>3197</c:v>
                </c:pt>
                <c:pt idx="6395">
                  <c:v>3197.5</c:v>
                </c:pt>
                <c:pt idx="6396">
                  <c:v>3198</c:v>
                </c:pt>
                <c:pt idx="6397">
                  <c:v>3198.5</c:v>
                </c:pt>
                <c:pt idx="6398">
                  <c:v>3199</c:v>
                </c:pt>
                <c:pt idx="6399">
                  <c:v>3199.5</c:v>
                </c:pt>
                <c:pt idx="6400">
                  <c:v>3200</c:v>
                </c:pt>
                <c:pt idx="6401">
                  <c:v>3200.5</c:v>
                </c:pt>
                <c:pt idx="6402">
                  <c:v>3201</c:v>
                </c:pt>
                <c:pt idx="6403">
                  <c:v>3201.5</c:v>
                </c:pt>
                <c:pt idx="6404">
                  <c:v>3202</c:v>
                </c:pt>
                <c:pt idx="6405">
                  <c:v>3202.5</c:v>
                </c:pt>
                <c:pt idx="6406">
                  <c:v>3203</c:v>
                </c:pt>
                <c:pt idx="6407">
                  <c:v>3203.5</c:v>
                </c:pt>
                <c:pt idx="6408">
                  <c:v>3204</c:v>
                </c:pt>
                <c:pt idx="6409">
                  <c:v>3204.5</c:v>
                </c:pt>
                <c:pt idx="6410">
                  <c:v>3205</c:v>
                </c:pt>
                <c:pt idx="6411">
                  <c:v>3205.5</c:v>
                </c:pt>
                <c:pt idx="6412">
                  <c:v>3206</c:v>
                </c:pt>
                <c:pt idx="6413">
                  <c:v>3206.5</c:v>
                </c:pt>
                <c:pt idx="6414">
                  <c:v>3207</c:v>
                </c:pt>
                <c:pt idx="6415">
                  <c:v>3207.5</c:v>
                </c:pt>
                <c:pt idx="6416">
                  <c:v>3208</c:v>
                </c:pt>
                <c:pt idx="6417">
                  <c:v>3208.5</c:v>
                </c:pt>
                <c:pt idx="6418">
                  <c:v>3209</c:v>
                </c:pt>
                <c:pt idx="6419">
                  <c:v>3209.5</c:v>
                </c:pt>
                <c:pt idx="6420">
                  <c:v>3210</c:v>
                </c:pt>
                <c:pt idx="6421">
                  <c:v>3210.5</c:v>
                </c:pt>
                <c:pt idx="6422">
                  <c:v>3211</c:v>
                </c:pt>
                <c:pt idx="6423">
                  <c:v>3211.5</c:v>
                </c:pt>
                <c:pt idx="6424">
                  <c:v>3212</c:v>
                </c:pt>
                <c:pt idx="6425">
                  <c:v>3212.5</c:v>
                </c:pt>
                <c:pt idx="6426">
                  <c:v>3213</c:v>
                </c:pt>
                <c:pt idx="6427">
                  <c:v>3213.5</c:v>
                </c:pt>
                <c:pt idx="6428">
                  <c:v>3214</c:v>
                </c:pt>
                <c:pt idx="6429">
                  <c:v>3214.5</c:v>
                </c:pt>
                <c:pt idx="6430">
                  <c:v>3215</c:v>
                </c:pt>
                <c:pt idx="6431">
                  <c:v>3215.5</c:v>
                </c:pt>
                <c:pt idx="6432">
                  <c:v>3216</c:v>
                </c:pt>
                <c:pt idx="6433">
                  <c:v>3216.5</c:v>
                </c:pt>
                <c:pt idx="6434">
                  <c:v>3217</c:v>
                </c:pt>
                <c:pt idx="6435">
                  <c:v>3217.5</c:v>
                </c:pt>
                <c:pt idx="6436">
                  <c:v>3218</c:v>
                </c:pt>
                <c:pt idx="6437">
                  <c:v>3218.5</c:v>
                </c:pt>
                <c:pt idx="6438">
                  <c:v>3219</c:v>
                </c:pt>
                <c:pt idx="6439">
                  <c:v>3219.5</c:v>
                </c:pt>
                <c:pt idx="6440">
                  <c:v>3220</c:v>
                </c:pt>
                <c:pt idx="6441">
                  <c:v>3220.5</c:v>
                </c:pt>
                <c:pt idx="6442">
                  <c:v>3221</c:v>
                </c:pt>
                <c:pt idx="6443">
                  <c:v>3221.5</c:v>
                </c:pt>
                <c:pt idx="6444">
                  <c:v>3222</c:v>
                </c:pt>
                <c:pt idx="6445">
                  <c:v>3222.5</c:v>
                </c:pt>
                <c:pt idx="6446">
                  <c:v>3223</c:v>
                </c:pt>
                <c:pt idx="6447">
                  <c:v>3223.5</c:v>
                </c:pt>
                <c:pt idx="6448">
                  <c:v>3224</c:v>
                </c:pt>
                <c:pt idx="6449">
                  <c:v>3224.5</c:v>
                </c:pt>
                <c:pt idx="6450">
                  <c:v>3225</c:v>
                </c:pt>
                <c:pt idx="6451">
                  <c:v>3225.5</c:v>
                </c:pt>
                <c:pt idx="6452">
                  <c:v>3226</c:v>
                </c:pt>
                <c:pt idx="6453">
                  <c:v>3226.5</c:v>
                </c:pt>
                <c:pt idx="6454">
                  <c:v>3227</c:v>
                </c:pt>
                <c:pt idx="6455">
                  <c:v>3227.5</c:v>
                </c:pt>
                <c:pt idx="6456">
                  <c:v>3228</c:v>
                </c:pt>
                <c:pt idx="6457">
                  <c:v>3228.5</c:v>
                </c:pt>
                <c:pt idx="6458">
                  <c:v>3229</c:v>
                </c:pt>
                <c:pt idx="6459">
                  <c:v>3229.5</c:v>
                </c:pt>
                <c:pt idx="6460">
                  <c:v>3230</c:v>
                </c:pt>
                <c:pt idx="6461">
                  <c:v>3230.5</c:v>
                </c:pt>
                <c:pt idx="6462">
                  <c:v>3231</c:v>
                </c:pt>
                <c:pt idx="6463">
                  <c:v>3231.5</c:v>
                </c:pt>
                <c:pt idx="6464">
                  <c:v>3232</c:v>
                </c:pt>
                <c:pt idx="6465">
                  <c:v>3232.5</c:v>
                </c:pt>
                <c:pt idx="6466">
                  <c:v>3233</c:v>
                </c:pt>
                <c:pt idx="6467">
                  <c:v>3233.5</c:v>
                </c:pt>
                <c:pt idx="6468">
                  <c:v>3234</c:v>
                </c:pt>
                <c:pt idx="6469">
                  <c:v>3234.5</c:v>
                </c:pt>
                <c:pt idx="6470">
                  <c:v>3235</c:v>
                </c:pt>
                <c:pt idx="6471">
                  <c:v>3235.5</c:v>
                </c:pt>
                <c:pt idx="6472">
                  <c:v>3236</c:v>
                </c:pt>
                <c:pt idx="6473">
                  <c:v>3236.5</c:v>
                </c:pt>
                <c:pt idx="6474">
                  <c:v>3237</c:v>
                </c:pt>
                <c:pt idx="6475">
                  <c:v>3237.5</c:v>
                </c:pt>
                <c:pt idx="6476">
                  <c:v>3238</c:v>
                </c:pt>
                <c:pt idx="6477">
                  <c:v>3238.5</c:v>
                </c:pt>
                <c:pt idx="6478">
                  <c:v>3239</c:v>
                </c:pt>
                <c:pt idx="6479">
                  <c:v>3239.5</c:v>
                </c:pt>
                <c:pt idx="6480">
                  <c:v>3240</c:v>
                </c:pt>
                <c:pt idx="6481">
                  <c:v>3240.5</c:v>
                </c:pt>
                <c:pt idx="6482">
                  <c:v>3241</c:v>
                </c:pt>
                <c:pt idx="6483">
                  <c:v>3241.5</c:v>
                </c:pt>
                <c:pt idx="6484">
                  <c:v>3242</c:v>
                </c:pt>
                <c:pt idx="6485">
                  <c:v>3242.5</c:v>
                </c:pt>
                <c:pt idx="6486">
                  <c:v>3243</c:v>
                </c:pt>
                <c:pt idx="6487">
                  <c:v>3243.5</c:v>
                </c:pt>
                <c:pt idx="6488">
                  <c:v>3244</c:v>
                </c:pt>
                <c:pt idx="6489">
                  <c:v>3244.5</c:v>
                </c:pt>
                <c:pt idx="6490">
                  <c:v>3245</c:v>
                </c:pt>
                <c:pt idx="6491">
                  <c:v>3245.5</c:v>
                </c:pt>
                <c:pt idx="6492">
                  <c:v>3246</c:v>
                </c:pt>
                <c:pt idx="6493">
                  <c:v>3246.5</c:v>
                </c:pt>
                <c:pt idx="6494">
                  <c:v>3247</c:v>
                </c:pt>
                <c:pt idx="6495">
                  <c:v>3247.5</c:v>
                </c:pt>
                <c:pt idx="6496">
                  <c:v>3248</c:v>
                </c:pt>
                <c:pt idx="6497">
                  <c:v>3248.5</c:v>
                </c:pt>
                <c:pt idx="6498">
                  <c:v>3249</c:v>
                </c:pt>
                <c:pt idx="6499">
                  <c:v>3249.5</c:v>
                </c:pt>
                <c:pt idx="6500">
                  <c:v>3250</c:v>
                </c:pt>
                <c:pt idx="6501">
                  <c:v>3250.5</c:v>
                </c:pt>
                <c:pt idx="6502">
                  <c:v>3251</c:v>
                </c:pt>
                <c:pt idx="6503">
                  <c:v>3251.5</c:v>
                </c:pt>
                <c:pt idx="6504">
                  <c:v>3252</c:v>
                </c:pt>
                <c:pt idx="6505">
                  <c:v>3252.5</c:v>
                </c:pt>
                <c:pt idx="6506">
                  <c:v>3253</c:v>
                </c:pt>
                <c:pt idx="6507">
                  <c:v>3253.5</c:v>
                </c:pt>
                <c:pt idx="6508">
                  <c:v>3254</c:v>
                </c:pt>
                <c:pt idx="6509">
                  <c:v>3254.5</c:v>
                </c:pt>
                <c:pt idx="6510">
                  <c:v>3255</c:v>
                </c:pt>
                <c:pt idx="6511">
                  <c:v>3255.5</c:v>
                </c:pt>
                <c:pt idx="6512">
                  <c:v>3256</c:v>
                </c:pt>
                <c:pt idx="6513">
                  <c:v>3256.5</c:v>
                </c:pt>
                <c:pt idx="6514">
                  <c:v>3257</c:v>
                </c:pt>
                <c:pt idx="6515">
                  <c:v>3257.5</c:v>
                </c:pt>
                <c:pt idx="6516">
                  <c:v>3258</c:v>
                </c:pt>
                <c:pt idx="6517">
                  <c:v>3258.5</c:v>
                </c:pt>
                <c:pt idx="6518">
                  <c:v>3259</c:v>
                </c:pt>
                <c:pt idx="6519">
                  <c:v>3259.5</c:v>
                </c:pt>
                <c:pt idx="6520">
                  <c:v>3260</c:v>
                </c:pt>
                <c:pt idx="6521">
                  <c:v>3260.5</c:v>
                </c:pt>
                <c:pt idx="6522">
                  <c:v>3261</c:v>
                </c:pt>
                <c:pt idx="6523">
                  <c:v>3261.5</c:v>
                </c:pt>
                <c:pt idx="6524">
                  <c:v>3262</c:v>
                </c:pt>
                <c:pt idx="6525">
                  <c:v>3262.5</c:v>
                </c:pt>
                <c:pt idx="6526">
                  <c:v>3263</c:v>
                </c:pt>
                <c:pt idx="6527">
                  <c:v>3263.5</c:v>
                </c:pt>
                <c:pt idx="6528">
                  <c:v>3264</c:v>
                </c:pt>
                <c:pt idx="6529">
                  <c:v>3264.5</c:v>
                </c:pt>
                <c:pt idx="6530">
                  <c:v>3265</c:v>
                </c:pt>
                <c:pt idx="6531">
                  <c:v>3265.5</c:v>
                </c:pt>
                <c:pt idx="6532">
                  <c:v>3266</c:v>
                </c:pt>
                <c:pt idx="6533">
                  <c:v>3266.5</c:v>
                </c:pt>
                <c:pt idx="6534">
                  <c:v>3267</c:v>
                </c:pt>
                <c:pt idx="6535">
                  <c:v>3267.5</c:v>
                </c:pt>
                <c:pt idx="6536">
                  <c:v>3268</c:v>
                </c:pt>
                <c:pt idx="6537">
                  <c:v>3268.5</c:v>
                </c:pt>
                <c:pt idx="6538">
                  <c:v>3269</c:v>
                </c:pt>
                <c:pt idx="6539">
                  <c:v>3269.5</c:v>
                </c:pt>
                <c:pt idx="6540">
                  <c:v>3270</c:v>
                </c:pt>
                <c:pt idx="6541">
                  <c:v>3270.5</c:v>
                </c:pt>
                <c:pt idx="6542">
                  <c:v>3271</c:v>
                </c:pt>
                <c:pt idx="6543">
                  <c:v>3271.5</c:v>
                </c:pt>
                <c:pt idx="6544">
                  <c:v>3272</c:v>
                </c:pt>
                <c:pt idx="6545">
                  <c:v>3272.5</c:v>
                </c:pt>
                <c:pt idx="6546">
                  <c:v>3273</c:v>
                </c:pt>
                <c:pt idx="6547">
                  <c:v>3273.5</c:v>
                </c:pt>
                <c:pt idx="6548">
                  <c:v>3274</c:v>
                </c:pt>
                <c:pt idx="6549">
                  <c:v>3274.5</c:v>
                </c:pt>
                <c:pt idx="6550">
                  <c:v>3275</c:v>
                </c:pt>
                <c:pt idx="6551">
                  <c:v>3275.5</c:v>
                </c:pt>
                <c:pt idx="6552">
                  <c:v>3276</c:v>
                </c:pt>
                <c:pt idx="6553">
                  <c:v>3276.5</c:v>
                </c:pt>
                <c:pt idx="6554">
                  <c:v>3277</c:v>
                </c:pt>
                <c:pt idx="6555">
                  <c:v>3277.5</c:v>
                </c:pt>
                <c:pt idx="6556">
                  <c:v>3278</c:v>
                </c:pt>
                <c:pt idx="6557">
                  <c:v>3278.5</c:v>
                </c:pt>
                <c:pt idx="6558">
                  <c:v>3279</c:v>
                </c:pt>
                <c:pt idx="6559">
                  <c:v>3279.5</c:v>
                </c:pt>
                <c:pt idx="6560">
                  <c:v>3280</c:v>
                </c:pt>
                <c:pt idx="6561">
                  <c:v>3280.5</c:v>
                </c:pt>
                <c:pt idx="6562">
                  <c:v>3281</c:v>
                </c:pt>
                <c:pt idx="6563">
                  <c:v>3281.5</c:v>
                </c:pt>
                <c:pt idx="6564">
                  <c:v>3282</c:v>
                </c:pt>
                <c:pt idx="6565">
                  <c:v>3282.5</c:v>
                </c:pt>
                <c:pt idx="6566">
                  <c:v>3283</c:v>
                </c:pt>
                <c:pt idx="6567">
                  <c:v>3283.5</c:v>
                </c:pt>
                <c:pt idx="6568">
                  <c:v>3284</c:v>
                </c:pt>
                <c:pt idx="6569">
                  <c:v>3284.5</c:v>
                </c:pt>
                <c:pt idx="6570">
                  <c:v>3285</c:v>
                </c:pt>
                <c:pt idx="6571">
                  <c:v>3285.5</c:v>
                </c:pt>
                <c:pt idx="6572">
                  <c:v>3286</c:v>
                </c:pt>
                <c:pt idx="6573">
                  <c:v>3286.5</c:v>
                </c:pt>
                <c:pt idx="6574">
                  <c:v>3287</c:v>
                </c:pt>
                <c:pt idx="6575">
                  <c:v>3287.5</c:v>
                </c:pt>
                <c:pt idx="6576">
                  <c:v>3288</c:v>
                </c:pt>
                <c:pt idx="6577">
                  <c:v>3288.5</c:v>
                </c:pt>
                <c:pt idx="6578">
                  <c:v>3289</c:v>
                </c:pt>
                <c:pt idx="6579">
                  <c:v>3289.5</c:v>
                </c:pt>
                <c:pt idx="6580">
                  <c:v>3290</c:v>
                </c:pt>
                <c:pt idx="6581">
                  <c:v>3290.5</c:v>
                </c:pt>
                <c:pt idx="6582">
                  <c:v>3291</c:v>
                </c:pt>
                <c:pt idx="6583">
                  <c:v>3291.5</c:v>
                </c:pt>
                <c:pt idx="6584">
                  <c:v>3292</c:v>
                </c:pt>
                <c:pt idx="6585">
                  <c:v>3292.5</c:v>
                </c:pt>
                <c:pt idx="6586">
                  <c:v>3293</c:v>
                </c:pt>
                <c:pt idx="6587">
                  <c:v>3293.5</c:v>
                </c:pt>
                <c:pt idx="6588">
                  <c:v>3294</c:v>
                </c:pt>
                <c:pt idx="6589">
                  <c:v>3294.5</c:v>
                </c:pt>
                <c:pt idx="6590">
                  <c:v>3295</c:v>
                </c:pt>
                <c:pt idx="6591">
                  <c:v>3295.5</c:v>
                </c:pt>
                <c:pt idx="6592">
                  <c:v>3296</c:v>
                </c:pt>
                <c:pt idx="6593">
                  <c:v>3296.5</c:v>
                </c:pt>
                <c:pt idx="6594">
                  <c:v>3297</c:v>
                </c:pt>
                <c:pt idx="6595">
                  <c:v>3297.5</c:v>
                </c:pt>
                <c:pt idx="6596">
                  <c:v>3298</c:v>
                </c:pt>
                <c:pt idx="6597">
                  <c:v>3298.5</c:v>
                </c:pt>
                <c:pt idx="6598">
                  <c:v>3299</c:v>
                </c:pt>
                <c:pt idx="6599">
                  <c:v>3299.5</c:v>
                </c:pt>
                <c:pt idx="6600">
                  <c:v>3300</c:v>
                </c:pt>
                <c:pt idx="6601">
                  <c:v>3300.5</c:v>
                </c:pt>
                <c:pt idx="6602">
                  <c:v>3301</c:v>
                </c:pt>
                <c:pt idx="6603">
                  <c:v>3301.5</c:v>
                </c:pt>
                <c:pt idx="6604">
                  <c:v>3302</c:v>
                </c:pt>
                <c:pt idx="6605">
                  <c:v>3302.5</c:v>
                </c:pt>
                <c:pt idx="6606">
                  <c:v>3303</c:v>
                </c:pt>
                <c:pt idx="6607">
                  <c:v>3303.5</c:v>
                </c:pt>
                <c:pt idx="6608">
                  <c:v>3304</c:v>
                </c:pt>
                <c:pt idx="6609">
                  <c:v>3304.5</c:v>
                </c:pt>
                <c:pt idx="6610">
                  <c:v>3305</c:v>
                </c:pt>
                <c:pt idx="6611">
                  <c:v>3305.5</c:v>
                </c:pt>
                <c:pt idx="6612">
                  <c:v>3306</c:v>
                </c:pt>
                <c:pt idx="6613">
                  <c:v>3306.5</c:v>
                </c:pt>
                <c:pt idx="6614">
                  <c:v>3307</c:v>
                </c:pt>
                <c:pt idx="6615">
                  <c:v>3307.5</c:v>
                </c:pt>
                <c:pt idx="6616">
                  <c:v>3308</c:v>
                </c:pt>
                <c:pt idx="6617">
                  <c:v>3308.5</c:v>
                </c:pt>
                <c:pt idx="6618">
                  <c:v>3309</c:v>
                </c:pt>
                <c:pt idx="6619">
                  <c:v>3309.5</c:v>
                </c:pt>
                <c:pt idx="6620">
                  <c:v>3310</c:v>
                </c:pt>
                <c:pt idx="6621">
                  <c:v>3310.5</c:v>
                </c:pt>
                <c:pt idx="6622">
                  <c:v>3311</c:v>
                </c:pt>
                <c:pt idx="6623">
                  <c:v>3311.5</c:v>
                </c:pt>
                <c:pt idx="6624">
                  <c:v>3312</c:v>
                </c:pt>
                <c:pt idx="6625">
                  <c:v>3312.5</c:v>
                </c:pt>
                <c:pt idx="6626">
                  <c:v>3313</c:v>
                </c:pt>
                <c:pt idx="6627">
                  <c:v>3313.5</c:v>
                </c:pt>
                <c:pt idx="6628">
                  <c:v>3314</c:v>
                </c:pt>
                <c:pt idx="6629">
                  <c:v>3314.5</c:v>
                </c:pt>
                <c:pt idx="6630">
                  <c:v>3315</c:v>
                </c:pt>
                <c:pt idx="6631">
                  <c:v>3315.5</c:v>
                </c:pt>
                <c:pt idx="6632">
                  <c:v>3316</c:v>
                </c:pt>
                <c:pt idx="6633">
                  <c:v>3316.5</c:v>
                </c:pt>
                <c:pt idx="6634">
                  <c:v>3317</c:v>
                </c:pt>
                <c:pt idx="6635">
                  <c:v>3317.5</c:v>
                </c:pt>
                <c:pt idx="6636">
                  <c:v>3318</c:v>
                </c:pt>
                <c:pt idx="6637">
                  <c:v>3318.5</c:v>
                </c:pt>
                <c:pt idx="6638">
                  <c:v>3319</c:v>
                </c:pt>
                <c:pt idx="6639">
                  <c:v>3319.5</c:v>
                </c:pt>
                <c:pt idx="6640">
                  <c:v>3320</c:v>
                </c:pt>
                <c:pt idx="6641">
                  <c:v>3320.5</c:v>
                </c:pt>
                <c:pt idx="6642">
                  <c:v>3321</c:v>
                </c:pt>
                <c:pt idx="6643">
                  <c:v>3321.5</c:v>
                </c:pt>
                <c:pt idx="6644">
                  <c:v>3322</c:v>
                </c:pt>
                <c:pt idx="6645">
                  <c:v>3322.5</c:v>
                </c:pt>
                <c:pt idx="6646">
                  <c:v>3323</c:v>
                </c:pt>
                <c:pt idx="6647">
                  <c:v>3323.5</c:v>
                </c:pt>
                <c:pt idx="6648">
                  <c:v>3324</c:v>
                </c:pt>
                <c:pt idx="6649">
                  <c:v>3324.5</c:v>
                </c:pt>
                <c:pt idx="6650">
                  <c:v>3325</c:v>
                </c:pt>
                <c:pt idx="6651">
                  <c:v>3325.5</c:v>
                </c:pt>
                <c:pt idx="6652">
                  <c:v>3326</c:v>
                </c:pt>
                <c:pt idx="6653">
                  <c:v>3326.5</c:v>
                </c:pt>
                <c:pt idx="6654">
                  <c:v>3327</c:v>
                </c:pt>
                <c:pt idx="6655">
                  <c:v>3327.5</c:v>
                </c:pt>
                <c:pt idx="6656">
                  <c:v>3328</c:v>
                </c:pt>
                <c:pt idx="6657">
                  <c:v>3328.5</c:v>
                </c:pt>
                <c:pt idx="6658">
                  <c:v>3329</c:v>
                </c:pt>
                <c:pt idx="6659">
                  <c:v>3329.5</c:v>
                </c:pt>
                <c:pt idx="6660">
                  <c:v>3330</c:v>
                </c:pt>
                <c:pt idx="6661">
                  <c:v>3330.5</c:v>
                </c:pt>
                <c:pt idx="6662">
                  <c:v>3331</c:v>
                </c:pt>
                <c:pt idx="6663">
                  <c:v>3331.5</c:v>
                </c:pt>
                <c:pt idx="6664">
                  <c:v>3332</c:v>
                </c:pt>
                <c:pt idx="6665">
                  <c:v>3332.5</c:v>
                </c:pt>
                <c:pt idx="6666">
                  <c:v>3333</c:v>
                </c:pt>
                <c:pt idx="6667">
                  <c:v>3333.5</c:v>
                </c:pt>
                <c:pt idx="6668">
                  <c:v>3334</c:v>
                </c:pt>
                <c:pt idx="6669">
                  <c:v>3334.5</c:v>
                </c:pt>
                <c:pt idx="6670">
                  <c:v>3335</c:v>
                </c:pt>
                <c:pt idx="6671">
                  <c:v>3335.5</c:v>
                </c:pt>
                <c:pt idx="6672">
                  <c:v>3336</c:v>
                </c:pt>
                <c:pt idx="6673">
                  <c:v>3336.5</c:v>
                </c:pt>
                <c:pt idx="6674">
                  <c:v>3337</c:v>
                </c:pt>
                <c:pt idx="6675">
                  <c:v>3337.5</c:v>
                </c:pt>
                <c:pt idx="6676">
                  <c:v>3338</c:v>
                </c:pt>
                <c:pt idx="6677">
                  <c:v>3338.5</c:v>
                </c:pt>
                <c:pt idx="6678">
                  <c:v>3339</c:v>
                </c:pt>
                <c:pt idx="6679">
                  <c:v>3339.5</c:v>
                </c:pt>
                <c:pt idx="6680">
                  <c:v>3340</c:v>
                </c:pt>
                <c:pt idx="6681">
                  <c:v>3340.5</c:v>
                </c:pt>
                <c:pt idx="6682">
                  <c:v>3341</c:v>
                </c:pt>
                <c:pt idx="6683">
                  <c:v>3341.5</c:v>
                </c:pt>
                <c:pt idx="6684">
                  <c:v>3342</c:v>
                </c:pt>
                <c:pt idx="6685">
                  <c:v>3342.5</c:v>
                </c:pt>
                <c:pt idx="6686">
                  <c:v>3343</c:v>
                </c:pt>
                <c:pt idx="6687">
                  <c:v>3343.5</c:v>
                </c:pt>
                <c:pt idx="6688">
                  <c:v>3344</c:v>
                </c:pt>
                <c:pt idx="6689">
                  <c:v>3344.5</c:v>
                </c:pt>
                <c:pt idx="6690">
                  <c:v>3345</c:v>
                </c:pt>
                <c:pt idx="6691">
                  <c:v>3345.5</c:v>
                </c:pt>
                <c:pt idx="6692">
                  <c:v>3346</c:v>
                </c:pt>
                <c:pt idx="6693">
                  <c:v>3346.5</c:v>
                </c:pt>
                <c:pt idx="6694">
                  <c:v>3347</c:v>
                </c:pt>
                <c:pt idx="6695">
                  <c:v>3347.5</c:v>
                </c:pt>
                <c:pt idx="6696">
                  <c:v>3348</c:v>
                </c:pt>
                <c:pt idx="6697">
                  <c:v>3348.5</c:v>
                </c:pt>
                <c:pt idx="6698">
                  <c:v>3349</c:v>
                </c:pt>
                <c:pt idx="6699">
                  <c:v>3349.5</c:v>
                </c:pt>
                <c:pt idx="6700">
                  <c:v>3350</c:v>
                </c:pt>
                <c:pt idx="6701">
                  <c:v>3350.5</c:v>
                </c:pt>
                <c:pt idx="6702">
                  <c:v>3351</c:v>
                </c:pt>
                <c:pt idx="6703">
                  <c:v>3351.5</c:v>
                </c:pt>
                <c:pt idx="6704">
                  <c:v>3352</c:v>
                </c:pt>
                <c:pt idx="6705">
                  <c:v>3352.5</c:v>
                </c:pt>
                <c:pt idx="6706">
                  <c:v>3353</c:v>
                </c:pt>
                <c:pt idx="6707">
                  <c:v>3353.5</c:v>
                </c:pt>
                <c:pt idx="6708">
                  <c:v>3354</c:v>
                </c:pt>
                <c:pt idx="6709">
                  <c:v>3354.5</c:v>
                </c:pt>
                <c:pt idx="6710">
                  <c:v>3355</c:v>
                </c:pt>
                <c:pt idx="6711">
                  <c:v>3355.5</c:v>
                </c:pt>
                <c:pt idx="6712">
                  <c:v>3356</c:v>
                </c:pt>
                <c:pt idx="6713">
                  <c:v>3356.5</c:v>
                </c:pt>
                <c:pt idx="6714">
                  <c:v>3357</c:v>
                </c:pt>
                <c:pt idx="6715">
                  <c:v>3357.5</c:v>
                </c:pt>
                <c:pt idx="6716">
                  <c:v>3358</c:v>
                </c:pt>
                <c:pt idx="6717">
                  <c:v>3358.5</c:v>
                </c:pt>
                <c:pt idx="6718">
                  <c:v>3359</c:v>
                </c:pt>
                <c:pt idx="6719">
                  <c:v>3359.5</c:v>
                </c:pt>
                <c:pt idx="6720">
                  <c:v>3360</c:v>
                </c:pt>
                <c:pt idx="6721">
                  <c:v>3360.5</c:v>
                </c:pt>
                <c:pt idx="6722">
                  <c:v>3361</c:v>
                </c:pt>
                <c:pt idx="6723">
                  <c:v>3361.5</c:v>
                </c:pt>
                <c:pt idx="6724">
                  <c:v>3362</c:v>
                </c:pt>
                <c:pt idx="6725">
                  <c:v>3362.5</c:v>
                </c:pt>
                <c:pt idx="6726">
                  <c:v>3363</c:v>
                </c:pt>
                <c:pt idx="6727">
                  <c:v>3363.5</c:v>
                </c:pt>
                <c:pt idx="6728">
                  <c:v>3364</c:v>
                </c:pt>
                <c:pt idx="6729">
                  <c:v>3364.5</c:v>
                </c:pt>
                <c:pt idx="6730">
                  <c:v>3365</c:v>
                </c:pt>
                <c:pt idx="6731">
                  <c:v>3365.5</c:v>
                </c:pt>
                <c:pt idx="6732">
                  <c:v>3366</c:v>
                </c:pt>
                <c:pt idx="6733">
                  <c:v>3366.5</c:v>
                </c:pt>
                <c:pt idx="6734">
                  <c:v>3367</c:v>
                </c:pt>
                <c:pt idx="6735">
                  <c:v>3367.5</c:v>
                </c:pt>
                <c:pt idx="6736">
                  <c:v>3368</c:v>
                </c:pt>
                <c:pt idx="6737">
                  <c:v>3368.5</c:v>
                </c:pt>
                <c:pt idx="6738">
                  <c:v>3369</c:v>
                </c:pt>
                <c:pt idx="6739">
                  <c:v>3369.5</c:v>
                </c:pt>
                <c:pt idx="6740">
                  <c:v>3370</c:v>
                </c:pt>
                <c:pt idx="6741">
                  <c:v>3370.5</c:v>
                </c:pt>
                <c:pt idx="6742">
                  <c:v>3371</c:v>
                </c:pt>
                <c:pt idx="6743">
                  <c:v>3371.5</c:v>
                </c:pt>
                <c:pt idx="6744">
                  <c:v>3372</c:v>
                </c:pt>
                <c:pt idx="6745">
                  <c:v>3372.5</c:v>
                </c:pt>
                <c:pt idx="6746">
                  <c:v>3373</c:v>
                </c:pt>
                <c:pt idx="6747">
                  <c:v>3373.5</c:v>
                </c:pt>
                <c:pt idx="6748">
                  <c:v>3374</c:v>
                </c:pt>
                <c:pt idx="6749">
                  <c:v>3374.5</c:v>
                </c:pt>
                <c:pt idx="6750">
                  <c:v>3375</c:v>
                </c:pt>
                <c:pt idx="6751">
                  <c:v>3375.5</c:v>
                </c:pt>
                <c:pt idx="6752">
                  <c:v>3376</c:v>
                </c:pt>
                <c:pt idx="6753">
                  <c:v>3376.5</c:v>
                </c:pt>
                <c:pt idx="6754">
                  <c:v>3377</c:v>
                </c:pt>
                <c:pt idx="6755">
                  <c:v>3377.5</c:v>
                </c:pt>
                <c:pt idx="6756">
                  <c:v>3378</c:v>
                </c:pt>
                <c:pt idx="6757">
                  <c:v>3378.5</c:v>
                </c:pt>
                <c:pt idx="6758">
                  <c:v>3379</c:v>
                </c:pt>
                <c:pt idx="6759">
                  <c:v>3379.5</c:v>
                </c:pt>
                <c:pt idx="6760">
                  <c:v>3380</c:v>
                </c:pt>
                <c:pt idx="6761">
                  <c:v>3380.5</c:v>
                </c:pt>
                <c:pt idx="6762">
                  <c:v>3381</c:v>
                </c:pt>
                <c:pt idx="6763">
                  <c:v>3381.5</c:v>
                </c:pt>
                <c:pt idx="6764">
                  <c:v>3382</c:v>
                </c:pt>
                <c:pt idx="6765">
                  <c:v>3382.5</c:v>
                </c:pt>
                <c:pt idx="6766">
                  <c:v>3383</c:v>
                </c:pt>
                <c:pt idx="6767">
                  <c:v>3383.5</c:v>
                </c:pt>
                <c:pt idx="6768">
                  <c:v>3384</c:v>
                </c:pt>
                <c:pt idx="6769">
                  <c:v>3384.5</c:v>
                </c:pt>
                <c:pt idx="6770">
                  <c:v>3385</c:v>
                </c:pt>
                <c:pt idx="6771">
                  <c:v>3385.5</c:v>
                </c:pt>
                <c:pt idx="6772">
                  <c:v>3386</c:v>
                </c:pt>
                <c:pt idx="6773">
                  <c:v>3386.5</c:v>
                </c:pt>
                <c:pt idx="6774">
                  <c:v>3387</c:v>
                </c:pt>
                <c:pt idx="6775">
                  <c:v>3387.5</c:v>
                </c:pt>
                <c:pt idx="6776">
                  <c:v>3388</c:v>
                </c:pt>
                <c:pt idx="6777">
                  <c:v>3388.5</c:v>
                </c:pt>
                <c:pt idx="6778">
                  <c:v>3389</c:v>
                </c:pt>
                <c:pt idx="6779">
                  <c:v>3389.5</c:v>
                </c:pt>
                <c:pt idx="6780">
                  <c:v>3390</c:v>
                </c:pt>
                <c:pt idx="6781">
                  <c:v>3390.5</c:v>
                </c:pt>
                <c:pt idx="6782">
                  <c:v>3391</c:v>
                </c:pt>
                <c:pt idx="6783">
                  <c:v>3391.5</c:v>
                </c:pt>
                <c:pt idx="6784">
                  <c:v>3392</c:v>
                </c:pt>
                <c:pt idx="6785">
                  <c:v>3392.5</c:v>
                </c:pt>
                <c:pt idx="6786">
                  <c:v>3393</c:v>
                </c:pt>
                <c:pt idx="6787">
                  <c:v>3393.5</c:v>
                </c:pt>
                <c:pt idx="6788">
                  <c:v>3394</c:v>
                </c:pt>
                <c:pt idx="6789">
                  <c:v>3394.5</c:v>
                </c:pt>
                <c:pt idx="6790">
                  <c:v>3395</c:v>
                </c:pt>
                <c:pt idx="6791">
                  <c:v>3395.5</c:v>
                </c:pt>
                <c:pt idx="6792">
                  <c:v>3396</c:v>
                </c:pt>
                <c:pt idx="6793">
                  <c:v>3396.5</c:v>
                </c:pt>
                <c:pt idx="6794">
                  <c:v>3397</c:v>
                </c:pt>
                <c:pt idx="6795">
                  <c:v>3397.5</c:v>
                </c:pt>
                <c:pt idx="6796">
                  <c:v>3398</c:v>
                </c:pt>
                <c:pt idx="6797">
                  <c:v>3398.5</c:v>
                </c:pt>
                <c:pt idx="6798">
                  <c:v>3399</c:v>
                </c:pt>
                <c:pt idx="6799">
                  <c:v>3399.5</c:v>
                </c:pt>
                <c:pt idx="6800">
                  <c:v>3400</c:v>
                </c:pt>
                <c:pt idx="6801">
                  <c:v>3400.5</c:v>
                </c:pt>
                <c:pt idx="6802">
                  <c:v>3401</c:v>
                </c:pt>
                <c:pt idx="6803">
                  <c:v>3401.5</c:v>
                </c:pt>
                <c:pt idx="6804">
                  <c:v>3402</c:v>
                </c:pt>
                <c:pt idx="6805">
                  <c:v>3402.5</c:v>
                </c:pt>
                <c:pt idx="6806">
                  <c:v>3403</c:v>
                </c:pt>
                <c:pt idx="6807">
                  <c:v>3403.5</c:v>
                </c:pt>
                <c:pt idx="6808">
                  <c:v>3404</c:v>
                </c:pt>
                <c:pt idx="6809">
                  <c:v>3404.5</c:v>
                </c:pt>
                <c:pt idx="6810">
                  <c:v>3405</c:v>
                </c:pt>
                <c:pt idx="6811">
                  <c:v>3405.5</c:v>
                </c:pt>
                <c:pt idx="6812">
                  <c:v>3406</c:v>
                </c:pt>
                <c:pt idx="6813">
                  <c:v>3406.5</c:v>
                </c:pt>
                <c:pt idx="6814">
                  <c:v>3407</c:v>
                </c:pt>
                <c:pt idx="6815">
                  <c:v>3407.5</c:v>
                </c:pt>
                <c:pt idx="6816">
                  <c:v>3408</c:v>
                </c:pt>
                <c:pt idx="6817">
                  <c:v>3408.5</c:v>
                </c:pt>
                <c:pt idx="6818">
                  <c:v>3409</c:v>
                </c:pt>
                <c:pt idx="6819">
                  <c:v>3409.5</c:v>
                </c:pt>
                <c:pt idx="6820">
                  <c:v>3410</c:v>
                </c:pt>
                <c:pt idx="6821">
                  <c:v>3410.5</c:v>
                </c:pt>
                <c:pt idx="6822">
                  <c:v>3411</c:v>
                </c:pt>
                <c:pt idx="6823">
                  <c:v>3411.5</c:v>
                </c:pt>
                <c:pt idx="6824">
                  <c:v>3412</c:v>
                </c:pt>
                <c:pt idx="6825">
                  <c:v>3412.5</c:v>
                </c:pt>
                <c:pt idx="6826">
                  <c:v>3413</c:v>
                </c:pt>
                <c:pt idx="6827">
                  <c:v>3413.5</c:v>
                </c:pt>
                <c:pt idx="6828">
                  <c:v>3414</c:v>
                </c:pt>
                <c:pt idx="6829">
                  <c:v>3414.5</c:v>
                </c:pt>
                <c:pt idx="6830">
                  <c:v>3415</c:v>
                </c:pt>
                <c:pt idx="6831">
                  <c:v>3415.5</c:v>
                </c:pt>
                <c:pt idx="6832">
                  <c:v>3416</c:v>
                </c:pt>
                <c:pt idx="6833">
                  <c:v>3416.5</c:v>
                </c:pt>
                <c:pt idx="6834">
                  <c:v>3417</c:v>
                </c:pt>
                <c:pt idx="6835">
                  <c:v>3417.5</c:v>
                </c:pt>
                <c:pt idx="6836">
                  <c:v>3418</c:v>
                </c:pt>
                <c:pt idx="6837">
                  <c:v>3418.5</c:v>
                </c:pt>
                <c:pt idx="6838">
                  <c:v>3419</c:v>
                </c:pt>
                <c:pt idx="6839">
                  <c:v>3419.5</c:v>
                </c:pt>
                <c:pt idx="6840">
                  <c:v>3420</c:v>
                </c:pt>
                <c:pt idx="6841">
                  <c:v>3420.5</c:v>
                </c:pt>
                <c:pt idx="6842">
                  <c:v>3421</c:v>
                </c:pt>
                <c:pt idx="6843">
                  <c:v>3421.5</c:v>
                </c:pt>
                <c:pt idx="6844">
                  <c:v>3422</c:v>
                </c:pt>
                <c:pt idx="6845">
                  <c:v>3422.5</c:v>
                </c:pt>
                <c:pt idx="6846">
                  <c:v>3423</c:v>
                </c:pt>
                <c:pt idx="6847">
                  <c:v>3423.5</c:v>
                </c:pt>
                <c:pt idx="6848">
                  <c:v>3424</c:v>
                </c:pt>
                <c:pt idx="6849">
                  <c:v>3424.5</c:v>
                </c:pt>
                <c:pt idx="6850">
                  <c:v>3425</c:v>
                </c:pt>
                <c:pt idx="6851">
                  <c:v>3425.5</c:v>
                </c:pt>
                <c:pt idx="6852">
                  <c:v>3426</c:v>
                </c:pt>
                <c:pt idx="6853">
                  <c:v>3426.5</c:v>
                </c:pt>
                <c:pt idx="6854">
                  <c:v>3427</c:v>
                </c:pt>
                <c:pt idx="6855">
                  <c:v>3427.5</c:v>
                </c:pt>
                <c:pt idx="6856">
                  <c:v>3428</c:v>
                </c:pt>
                <c:pt idx="6857">
                  <c:v>3428.5</c:v>
                </c:pt>
                <c:pt idx="6858">
                  <c:v>3429</c:v>
                </c:pt>
                <c:pt idx="6859">
                  <c:v>3429.5</c:v>
                </c:pt>
                <c:pt idx="6860">
                  <c:v>3430</c:v>
                </c:pt>
                <c:pt idx="6861">
                  <c:v>3430.5</c:v>
                </c:pt>
                <c:pt idx="6862">
                  <c:v>3431</c:v>
                </c:pt>
                <c:pt idx="6863">
                  <c:v>3431.5</c:v>
                </c:pt>
                <c:pt idx="6864">
                  <c:v>3432</c:v>
                </c:pt>
                <c:pt idx="6865">
                  <c:v>3432.5</c:v>
                </c:pt>
                <c:pt idx="6866">
                  <c:v>3433</c:v>
                </c:pt>
                <c:pt idx="6867">
                  <c:v>3433.5</c:v>
                </c:pt>
                <c:pt idx="6868">
                  <c:v>3434</c:v>
                </c:pt>
                <c:pt idx="6869">
                  <c:v>3434.5</c:v>
                </c:pt>
                <c:pt idx="6870">
                  <c:v>3435</c:v>
                </c:pt>
                <c:pt idx="6871">
                  <c:v>3435.5</c:v>
                </c:pt>
                <c:pt idx="6872">
                  <c:v>3436</c:v>
                </c:pt>
                <c:pt idx="6873">
                  <c:v>3436.5</c:v>
                </c:pt>
                <c:pt idx="6874">
                  <c:v>3437</c:v>
                </c:pt>
                <c:pt idx="6875">
                  <c:v>3437.5</c:v>
                </c:pt>
                <c:pt idx="6876">
                  <c:v>3438</c:v>
                </c:pt>
                <c:pt idx="6877">
                  <c:v>3438.5</c:v>
                </c:pt>
                <c:pt idx="6878">
                  <c:v>3439</c:v>
                </c:pt>
                <c:pt idx="6879">
                  <c:v>3439.5</c:v>
                </c:pt>
                <c:pt idx="6880">
                  <c:v>3440</c:v>
                </c:pt>
                <c:pt idx="6881">
                  <c:v>3440.5</c:v>
                </c:pt>
                <c:pt idx="6882">
                  <c:v>3441</c:v>
                </c:pt>
                <c:pt idx="6883">
                  <c:v>3441.5</c:v>
                </c:pt>
                <c:pt idx="6884">
                  <c:v>3442</c:v>
                </c:pt>
                <c:pt idx="6885">
                  <c:v>3442.5</c:v>
                </c:pt>
                <c:pt idx="6886">
                  <c:v>3443</c:v>
                </c:pt>
                <c:pt idx="6887">
                  <c:v>3443.5</c:v>
                </c:pt>
                <c:pt idx="6888">
                  <c:v>3444</c:v>
                </c:pt>
                <c:pt idx="6889">
                  <c:v>3444.5</c:v>
                </c:pt>
                <c:pt idx="6890">
                  <c:v>3445</c:v>
                </c:pt>
                <c:pt idx="6891">
                  <c:v>3445.5</c:v>
                </c:pt>
                <c:pt idx="6892">
                  <c:v>3446</c:v>
                </c:pt>
                <c:pt idx="6893">
                  <c:v>3446.5</c:v>
                </c:pt>
                <c:pt idx="6894">
                  <c:v>3447</c:v>
                </c:pt>
                <c:pt idx="6895">
                  <c:v>3447.5</c:v>
                </c:pt>
                <c:pt idx="6896">
                  <c:v>3448</c:v>
                </c:pt>
                <c:pt idx="6897">
                  <c:v>3448.5</c:v>
                </c:pt>
                <c:pt idx="6898">
                  <c:v>3449</c:v>
                </c:pt>
                <c:pt idx="6899">
                  <c:v>3449.5</c:v>
                </c:pt>
                <c:pt idx="6900">
                  <c:v>3450</c:v>
                </c:pt>
                <c:pt idx="6901">
                  <c:v>3450.5</c:v>
                </c:pt>
                <c:pt idx="6902">
                  <c:v>3451</c:v>
                </c:pt>
                <c:pt idx="6903">
                  <c:v>3451.5</c:v>
                </c:pt>
                <c:pt idx="6904">
                  <c:v>3452</c:v>
                </c:pt>
                <c:pt idx="6905">
                  <c:v>3452.5</c:v>
                </c:pt>
                <c:pt idx="6906">
                  <c:v>3453</c:v>
                </c:pt>
                <c:pt idx="6907">
                  <c:v>3453.5</c:v>
                </c:pt>
                <c:pt idx="6908">
                  <c:v>3454</c:v>
                </c:pt>
                <c:pt idx="6909">
                  <c:v>3454.5</c:v>
                </c:pt>
                <c:pt idx="6910">
                  <c:v>3455</c:v>
                </c:pt>
                <c:pt idx="6911">
                  <c:v>3455.5</c:v>
                </c:pt>
                <c:pt idx="6912">
                  <c:v>3456</c:v>
                </c:pt>
                <c:pt idx="6913">
                  <c:v>3456.5</c:v>
                </c:pt>
                <c:pt idx="6914">
                  <c:v>3457</c:v>
                </c:pt>
                <c:pt idx="6915">
                  <c:v>3457.5</c:v>
                </c:pt>
                <c:pt idx="6916">
                  <c:v>3458</c:v>
                </c:pt>
                <c:pt idx="6917">
                  <c:v>3458.5</c:v>
                </c:pt>
                <c:pt idx="6918">
                  <c:v>3459</c:v>
                </c:pt>
                <c:pt idx="6919">
                  <c:v>3459.5</c:v>
                </c:pt>
                <c:pt idx="6920">
                  <c:v>3460</c:v>
                </c:pt>
                <c:pt idx="6921">
                  <c:v>3460.5</c:v>
                </c:pt>
                <c:pt idx="6922">
                  <c:v>3461</c:v>
                </c:pt>
                <c:pt idx="6923">
                  <c:v>3461.5</c:v>
                </c:pt>
                <c:pt idx="6924">
                  <c:v>3462</c:v>
                </c:pt>
                <c:pt idx="6925">
                  <c:v>3462.5</c:v>
                </c:pt>
                <c:pt idx="6926">
                  <c:v>3463</c:v>
                </c:pt>
                <c:pt idx="6927">
                  <c:v>3463.5</c:v>
                </c:pt>
                <c:pt idx="6928">
                  <c:v>3464</c:v>
                </c:pt>
                <c:pt idx="6929">
                  <c:v>3464.5</c:v>
                </c:pt>
                <c:pt idx="6930">
                  <c:v>3465</c:v>
                </c:pt>
                <c:pt idx="6931">
                  <c:v>3465.5</c:v>
                </c:pt>
                <c:pt idx="6932">
                  <c:v>3466</c:v>
                </c:pt>
                <c:pt idx="6933">
                  <c:v>3466.5</c:v>
                </c:pt>
                <c:pt idx="6934">
                  <c:v>3467</c:v>
                </c:pt>
                <c:pt idx="6935">
                  <c:v>3467.5</c:v>
                </c:pt>
                <c:pt idx="6936">
                  <c:v>3468</c:v>
                </c:pt>
                <c:pt idx="6937">
                  <c:v>3468.5</c:v>
                </c:pt>
                <c:pt idx="6938">
                  <c:v>3469</c:v>
                </c:pt>
                <c:pt idx="6939">
                  <c:v>3469.5</c:v>
                </c:pt>
                <c:pt idx="6940">
                  <c:v>3470</c:v>
                </c:pt>
                <c:pt idx="6941">
                  <c:v>3470.5</c:v>
                </c:pt>
                <c:pt idx="6942">
                  <c:v>3471</c:v>
                </c:pt>
                <c:pt idx="6943">
                  <c:v>3471.5</c:v>
                </c:pt>
                <c:pt idx="6944">
                  <c:v>3472</c:v>
                </c:pt>
                <c:pt idx="6945">
                  <c:v>3472.5</c:v>
                </c:pt>
                <c:pt idx="6946">
                  <c:v>3473</c:v>
                </c:pt>
                <c:pt idx="6947">
                  <c:v>3473.5</c:v>
                </c:pt>
                <c:pt idx="6948">
                  <c:v>3474</c:v>
                </c:pt>
                <c:pt idx="6949">
                  <c:v>3474.5</c:v>
                </c:pt>
                <c:pt idx="6950">
                  <c:v>3475</c:v>
                </c:pt>
                <c:pt idx="6951">
                  <c:v>3475.5</c:v>
                </c:pt>
                <c:pt idx="6952">
                  <c:v>3476</c:v>
                </c:pt>
                <c:pt idx="6953">
                  <c:v>3476.5</c:v>
                </c:pt>
                <c:pt idx="6954">
                  <c:v>3477</c:v>
                </c:pt>
                <c:pt idx="6955">
                  <c:v>3477.5</c:v>
                </c:pt>
                <c:pt idx="6956">
                  <c:v>3478</c:v>
                </c:pt>
                <c:pt idx="6957">
                  <c:v>3478.5</c:v>
                </c:pt>
                <c:pt idx="6958">
                  <c:v>3479</c:v>
                </c:pt>
                <c:pt idx="6959">
                  <c:v>3479.5</c:v>
                </c:pt>
                <c:pt idx="6960">
                  <c:v>3480</c:v>
                </c:pt>
                <c:pt idx="6961">
                  <c:v>3480.5</c:v>
                </c:pt>
                <c:pt idx="6962">
                  <c:v>3481</c:v>
                </c:pt>
                <c:pt idx="6963">
                  <c:v>3481.5</c:v>
                </c:pt>
                <c:pt idx="6964">
                  <c:v>3482</c:v>
                </c:pt>
                <c:pt idx="6965">
                  <c:v>3482.5</c:v>
                </c:pt>
                <c:pt idx="6966">
                  <c:v>3483</c:v>
                </c:pt>
                <c:pt idx="6967">
                  <c:v>3483.5</c:v>
                </c:pt>
                <c:pt idx="6968">
                  <c:v>3484</c:v>
                </c:pt>
                <c:pt idx="6969">
                  <c:v>3484.5</c:v>
                </c:pt>
                <c:pt idx="6970">
                  <c:v>3485</c:v>
                </c:pt>
                <c:pt idx="6971">
                  <c:v>3485.5</c:v>
                </c:pt>
                <c:pt idx="6972">
                  <c:v>3486</c:v>
                </c:pt>
                <c:pt idx="6973">
                  <c:v>3486.5</c:v>
                </c:pt>
                <c:pt idx="6974">
                  <c:v>3487</c:v>
                </c:pt>
                <c:pt idx="6975">
                  <c:v>3487.5</c:v>
                </c:pt>
                <c:pt idx="6976">
                  <c:v>3488</c:v>
                </c:pt>
                <c:pt idx="6977">
                  <c:v>3488.5</c:v>
                </c:pt>
                <c:pt idx="6978">
                  <c:v>3489</c:v>
                </c:pt>
                <c:pt idx="6979">
                  <c:v>3489.5</c:v>
                </c:pt>
                <c:pt idx="6980">
                  <c:v>3490</c:v>
                </c:pt>
                <c:pt idx="6981">
                  <c:v>3490.5</c:v>
                </c:pt>
                <c:pt idx="6982">
                  <c:v>3491</c:v>
                </c:pt>
                <c:pt idx="6983">
                  <c:v>3491.5</c:v>
                </c:pt>
                <c:pt idx="6984">
                  <c:v>3492</c:v>
                </c:pt>
                <c:pt idx="6985">
                  <c:v>3492.5</c:v>
                </c:pt>
                <c:pt idx="6986">
                  <c:v>3493</c:v>
                </c:pt>
                <c:pt idx="6987">
                  <c:v>3493.5</c:v>
                </c:pt>
                <c:pt idx="6988">
                  <c:v>3494</c:v>
                </c:pt>
                <c:pt idx="6989">
                  <c:v>3494.5</c:v>
                </c:pt>
                <c:pt idx="6990">
                  <c:v>3495</c:v>
                </c:pt>
                <c:pt idx="6991">
                  <c:v>3495.5</c:v>
                </c:pt>
                <c:pt idx="6992">
                  <c:v>3496</c:v>
                </c:pt>
                <c:pt idx="6993">
                  <c:v>3496.5</c:v>
                </c:pt>
                <c:pt idx="6994">
                  <c:v>3497</c:v>
                </c:pt>
                <c:pt idx="6995">
                  <c:v>3497.5</c:v>
                </c:pt>
                <c:pt idx="6996">
                  <c:v>3498</c:v>
                </c:pt>
                <c:pt idx="6997">
                  <c:v>3498.5</c:v>
                </c:pt>
                <c:pt idx="6998">
                  <c:v>3499</c:v>
                </c:pt>
                <c:pt idx="6999">
                  <c:v>3499.5</c:v>
                </c:pt>
                <c:pt idx="7000">
                  <c:v>3500</c:v>
                </c:pt>
                <c:pt idx="7001">
                  <c:v>3500.5</c:v>
                </c:pt>
                <c:pt idx="7002">
                  <c:v>3501</c:v>
                </c:pt>
                <c:pt idx="7003">
                  <c:v>3501.5</c:v>
                </c:pt>
                <c:pt idx="7004">
                  <c:v>3502</c:v>
                </c:pt>
                <c:pt idx="7005">
                  <c:v>3502.5</c:v>
                </c:pt>
                <c:pt idx="7006">
                  <c:v>3503</c:v>
                </c:pt>
                <c:pt idx="7007">
                  <c:v>3503.5</c:v>
                </c:pt>
                <c:pt idx="7008">
                  <c:v>3504</c:v>
                </c:pt>
                <c:pt idx="7009">
                  <c:v>3504.5</c:v>
                </c:pt>
                <c:pt idx="7010">
                  <c:v>3505</c:v>
                </c:pt>
                <c:pt idx="7011">
                  <c:v>3505.5</c:v>
                </c:pt>
                <c:pt idx="7012">
                  <c:v>3506</c:v>
                </c:pt>
                <c:pt idx="7013">
                  <c:v>3506.5</c:v>
                </c:pt>
                <c:pt idx="7014">
                  <c:v>3507</c:v>
                </c:pt>
                <c:pt idx="7015">
                  <c:v>3507.5</c:v>
                </c:pt>
                <c:pt idx="7016">
                  <c:v>3508</c:v>
                </c:pt>
                <c:pt idx="7017">
                  <c:v>3508.5</c:v>
                </c:pt>
                <c:pt idx="7018">
                  <c:v>3509</c:v>
                </c:pt>
                <c:pt idx="7019">
                  <c:v>3509.5</c:v>
                </c:pt>
                <c:pt idx="7020">
                  <c:v>3510</c:v>
                </c:pt>
                <c:pt idx="7021">
                  <c:v>3510.5</c:v>
                </c:pt>
                <c:pt idx="7022">
                  <c:v>3511</c:v>
                </c:pt>
                <c:pt idx="7023">
                  <c:v>3511.5</c:v>
                </c:pt>
                <c:pt idx="7024">
                  <c:v>3512</c:v>
                </c:pt>
                <c:pt idx="7025">
                  <c:v>3512.5</c:v>
                </c:pt>
                <c:pt idx="7026">
                  <c:v>3513</c:v>
                </c:pt>
                <c:pt idx="7027">
                  <c:v>3513.5</c:v>
                </c:pt>
                <c:pt idx="7028">
                  <c:v>3514</c:v>
                </c:pt>
                <c:pt idx="7029">
                  <c:v>3514.5</c:v>
                </c:pt>
                <c:pt idx="7030">
                  <c:v>3515</c:v>
                </c:pt>
                <c:pt idx="7031">
                  <c:v>3515.5</c:v>
                </c:pt>
                <c:pt idx="7032">
                  <c:v>3516</c:v>
                </c:pt>
                <c:pt idx="7033">
                  <c:v>3516.5</c:v>
                </c:pt>
                <c:pt idx="7034">
                  <c:v>3517</c:v>
                </c:pt>
                <c:pt idx="7035">
                  <c:v>3517.5</c:v>
                </c:pt>
                <c:pt idx="7036">
                  <c:v>3518</c:v>
                </c:pt>
                <c:pt idx="7037">
                  <c:v>3518.5</c:v>
                </c:pt>
                <c:pt idx="7038">
                  <c:v>3519</c:v>
                </c:pt>
                <c:pt idx="7039">
                  <c:v>3519.5</c:v>
                </c:pt>
                <c:pt idx="7040">
                  <c:v>3520</c:v>
                </c:pt>
                <c:pt idx="7041">
                  <c:v>3520.5</c:v>
                </c:pt>
                <c:pt idx="7042">
                  <c:v>3521</c:v>
                </c:pt>
                <c:pt idx="7043">
                  <c:v>3521.5</c:v>
                </c:pt>
                <c:pt idx="7044">
                  <c:v>3522</c:v>
                </c:pt>
                <c:pt idx="7045">
                  <c:v>3522.5</c:v>
                </c:pt>
                <c:pt idx="7046">
                  <c:v>3523</c:v>
                </c:pt>
                <c:pt idx="7047">
                  <c:v>3523.5</c:v>
                </c:pt>
                <c:pt idx="7048">
                  <c:v>3524</c:v>
                </c:pt>
                <c:pt idx="7049">
                  <c:v>3524.5</c:v>
                </c:pt>
                <c:pt idx="7050">
                  <c:v>3525</c:v>
                </c:pt>
                <c:pt idx="7051">
                  <c:v>3525.5</c:v>
                </c:pt>
                <c:pt idx="7052">
                  <c:v>3526</c:v>
                </c:pt>
                <c:pt idx="7053">
                  <c:v>3526.5</c:v>
                </c:pt>
                <c:pt idx="7054">
                  <c:v>3527</c:v>
                </c:pt>
                <c:pt idx="7055">
                  <c:v>3527.5</c:v>
                </c:pt>
                <c:pt idx="7056">
                  <c:v>3528</c:v>
                </c:pt>
                <c:pt idx="7057">
                  <c:v>3528.5</c:v>
                </c:pt>
                <c:pt idx="7058">
                  <c:v>3529</c:v>
                </c:pt>
                <c:pt idx="7059">
                  <c:v>3529.5</c:v>
                </c:pt>
                <c:pt idx="7060">
                  <c:v>3530</c:v>
                </c:pt>
                <c:pt idx="7061">
                  <c:v>3530.5</c:v>
                </c:pt>
                <c:pt idx="7062">
                  <c:v>3531</c:v>
                </c:pt>
                <c:pt idx="7063">
                  <c:v>3531.5</c:v>
                </c:pt>
                <c:pt idx="7064">
                  <c:v>3532</c:v>
                </c:pt>
                <c:pt idx="7065">
                  <c:v>3532.5</c:v>
                </c:pt>
                <c:pt idx="7066">
                  <c:v>3533</c:v>
                </c:pt>
                <c:pt idx="7067">
                  <c:v>3533.5</c:v>
                </c:pt>
                <c:pt idx="7068">
                  <c:v>3534</c:v>
                </c:pt>
                <c:pt idx="7069">
                  <c:v>3534.5</c:v>
                </c:pt>
                <c:pt idx="7070">
                  <c:v>3535</c:v>
                </c:pt>
                <c:pt idx="7071">
                  <c:v>3535.5</c:v>
                </c:pt>
                <c:pt idx="7072">
                  <c:v>3536</c:v>
                </c:pt>
                <c:pt idx="7073">
                  <c:v>3536.5</c:v>
                </c:pt>
                <c:pt idx="7074">
                  <c:v>3537</c:v>
                </c:pt>
                <c:pt idx="7075">
                  <c:v>3537.5</c:v>
                </c:pt>
                <c:pt idx="7076">
                  <c:v>3538</c:v>
                </c:pt>
                <c:pt idx="7077">
                  <c:v>3538.5</c:v>
                </c:pt>
                <c:pt idx="7078">
                  <c:v>3539</c:v>
                </c:pt>
                <c:pt idx="7079">
                  <c:v>3539.5</c:v>
                </c:pt>
                <c:pt idx="7080">
                  <c:v>3540</c:v>
                </c:pt>
                <c:pt idx="7081">
                  <c:v>3540.5</c:v>
                </c:pt>
                <c:pt idx="7082">
                  <c:v>3541</c:v>
                </c:pt>
                <c:pt idx="7083">
                  <c:v>3541.5</c:v>
                </c:pt>
                <c:pt idx="7084">
                  <c:v>3542</c:v>
                </c:pt>
                <c:pt idx="7085">
                  <c:v>3542.5</c:v>
                </c:pt>
                <c:pt idx="7086">
                  <c:v>3543</c:v>
                </c:pt>
                <c:pt idx="7087">
                  <c:v>3543.5</c:v>
                </c:pt>
                <c:pt idx="7088">
                  <c:v>3544</c:v>
                </c:pt>
                <c:pt idx="7089">
                  <c:v>3544.5</c:v>
                </c:pt>
                <c:pt idx="7090">
                  <c:v>3545</c:v>
                </c:pt>
                <c:pt idx="7091">
                  <c:v>3545.5</c:v>
                </c:pt>
                <c:pt idx="7092">
                  <c:v>3546</c:v>
                </c:pt>
                <c:pt idx="7093">
                  <c:v>3546.5</c:v>
                </c:pt>
                <c:pt idx="7094">
                  <c:v>3547</c:v>
                </c:pt>
                <c:pt idx="7095">
                  <c:v>3547.5</c:v>
                </c:pt>
                <c:pt idx="7096">
                  <c:v>3548</c:v>
                </c:pt>
                <c:pt idx="7097">
                  <c:v>3548.5</c:v>
                </c:pt>
                <c:pt idx="7098">
                  <c:v>3549</c:v>
                </c:pt>
                <c:pt idx="7099">
                  <c:v>3549.5</c:v>
                </c:pt>
                <c:pt idx="7100">
                  <c:v>3550</c:v>
                </c:pt>
                <c:pt idx="7101">
                  <c:v>3550.5</c:v>
                </c:pt>
                <c:pt idx="7102">
                  <c:v>3551</c:v>
                </c:pt>
                <c:pt idx="7103">
                  <c:v>3551.5</c:v>
                </c:pt>
                <c:pt idx="7104">
                  <c:v>3552</c:v>
                </c:pt>
                <c:pt idx="7105">
                  <c:v>3552.5</c:v>
                </c:pt>
                <c:pt idx="7106">
                  <c:v>3553</c:v>
                </c:pt>
                <c:pt idx="7107">
                  <c:v>3553.5</c:v>
                </c:pt>
                <c:pt idx="7108">
                  <c:v>3554</c:v>
                </c:pt>
                <c:pt idx="7109">
                  <c:v>3554.5</c:v>
                </c:pt>
                <c:pt idx="7110">
                  <c:v>3555</c:v>
                </c:pt>
                <c:pt idx="7111">
                  <c:v>3555.5</c:v>
                </c:pt>
                <c:pt idx="7112">
                  <c:v>3556</c:v>
                </c:pt>
                <c:pt idx="7113">
                  <c:v>3556.5</c:v>
                </c:pt>
                <c:pt idx="7114">
                  <c:v>3557</c:v>
                </c:pt>
                <c:pt idx="7115">
                  <c:v>3557.5</c:v>
                </c:pt>
                <c:pt idx="7116">
                  <c:v>3558</c:v>
                </c:pt>
                <c:pt idx="7117">
                  <c:v>3558.5</c:v>
                </c:pt>
                <c:pt idx="7118">
                  <c:v>3559</c:v>
                </c:pt>
                <c:pt idx="7119">
                  <c:v>3559.5</c:v>
                </c:pt>
                <c:pt idx="7120">
                  <c:v>3560</c:v>
                </c:pt>
                <c:pt idx="7121">
                  <c:v>3560.5</c:v>
                </c:pt>
                <c:pt idx="7122">
                  <c:v>3561</c:v>
                </c:pt>
                <c:pt idx="7123">
                  <c:v>3561.5</c:v>
                </c:pt>
                <c:pt idx="7124">
                  <c:v>3562</c:v>
                </c:pt>
                <c:pt idx="7125">
                  <c:v>3562.5</c:v>
                </c:pt>
                <c:pt idx="7126">
                  <c:v>3563</c:v>
                </c:pt>
                <c:pt idx="7127">
                  <c:v>3563.5</c:v>
                </c:pt>
                <c:pt idx="7128">
                  <c:v>3564</c:v>
                </c:pt>
                <c:pt idx="7129">
                  <c:v>3564.5</c:v>
                </c:pt>
                <c:pt idx="7130">
                  <c:v>3565</c:v>
                </c:pt>
                <c:pt idx="7131">
                  <c:v>3565.5</c:v>
                </c:pt>
                <c:pt idx="7132">
                  <c:v>3566</c:v>
                </c:pt>
                <c:pt idx="7133">
                  <c:v>3566.5</c:v>
                </c:pt>
                <c:pt idx="7134">
                  <c:v>3567</c:v>
                </c:pt>
                <c:pt idx="7135">
                  <c:v>3567.5</c:v>
                </c:pt>
                <c:pt idx="7136">
                  <c:v>3568</c:v>
                </c:pt>
                <c:pt idx="7137">
                  <c:v>3568.5</c:v>
                </c:pt>
                <c:pt idx="7138">
                  <c:v>3569</c:v>
                </c:pt>
                <c:pt idx="7139">
                  <c:v>3569.5</c:v>
                </c:pt>
                <c:pt idx="7140">
                  <c:v>3570</c:v>
                </c:pt>
                <c:pt idx="7141">
                  <c:v>3570.5</c:v>
                </c:pt>
                <c:pt idx="7142">
                  <c:v>3571</c:v>
                </c:pt>
                <c:pt idx="7143">
                  <c:v>3571.5</c:v>
                </c:pt>
                <c:pt idx="7144">
                  <c:v>3572</c:v>
                </c:pt>
                <c:pt idx="7145">
                  <c:v>3572.5</c:v>
                </c:pt>
                <c:pt idx="7146">
                  <c:v>3573</c:v>
                </c:pt>
                <c:pt idx="7147">
                  <c:v>3573.5</c:v>
                </c:pt>
                <c:pt idx="7148">
                  <c:v>3574</c:v>
                </c:pt>
                <c:pt idx="7149">
                  <c:v>3574.5</c:v>
                </c:pt>
                <c:pt idx="7150">
                  <c:v>3575</c:v>
                </c:pt>
                <c:pt idx="7151">
                  <c:v>3575.5</c:v>
                </c:pt>
                <c:pt idx="7152">
                  <c:v>3576</c:v>
                </c:pt>
                <c:pt idx="7153">
                  <c:v>3576.5</c:v>
                </c:pt>
                <c:pt idx="7154">
                  <c:v>3577</c:v>
                </c:pt>
                <c:pt idx="7155">
                  <c:v>3577.5</c:v>
                </c:pt>
                <c:pt idx="7156">
                  <c:v>3578</c:v>
                </c:pt>
                <c:pt idx="7157">
                  <c:v>3578.5</c:v>
                </c:pt>
                <c:pt idx="7158">
                  <c:v>3579</c:v>
                </c:pt>
                <c:pt idx="7159">
                  <c:v>3579.5</c:v>
                </c:pt>
                <c:pt idx="7160">
                  <c:v>3580</c:v>
                </c:pt>
                <c:pt idx="7161">
                  <c:v>3580.5</c:v>
                </c:pt>
                <c:pt idx="7162">
                  <c:v>3581</c:v>
                </c:pt>
                <c:pt idx="7163">
                  <c:v>3581.5</c:v>
                </c:pt>
                <c:pt idx="7164">
                  <c:v>3582</c:v>
                </c:pt>
                <c:pt idx="7165">
                  <c:v>3582.5</c:v>
                </c:pt>
                <c:pt idx="7166">
                  <c:v>3583</c:v>
                </c:pt>
                <c:pt idx="7167">
                  <c:v>3583.5</c:v>
                </c:pt>
                <c:pt idx="7168">
                  <c:v>3584</c:v>
                </c:pt>
                <c:pt idx="7169">
                  <c:v>3584.5</c:v>
                </c:pt>
                <c:pt idx="7170">
                  <c:v>3585</c:v>
                </c:pt>
                <c:pt idx="7171">
                  <c:v>3585.5</c:v>
                </c:pt>
                <c:pt idx="7172">
                  <c:v>3586</c:v>
                </c:pt>
                <c:pt idx="7173">
                  <c:v>3586.5</c:v>
                </c:pt>
                <c:pt idx="7174">
                  <c:v>3587</c:v>
                </c:pt>
                <c:pt idx="7175">
                  <c:v>3587.5</c:v>
                </c:pt>
                <c:pt idx="7176">
                  <c:v>3588</c:v>
                </c:pt>
                <c:pt idx="7177">
                  <c:v>3588.5</c:v>
                </c:pt>
                <c:pt idx="7178">
                  <c:v>3589</c:v>
                </c:pt>
                <c:pt idx="7179">
                  <c:v>3589.5</c:v>
                </c:pt>
                <c:pt idx="7180">
                  <c:v>3590</c:v>
                </c:pt>
                <c:pt idx="7181">
                  <c:v>3590.5</c:v>
                </c:pt>
                <c:pt idx="7182">
                  <c:v>3591</c:v>
                </c:pt>
                <c:pt idx="7183">
                  <c:v>3591.5</c:v>
                </c:pt>
                <c:pt idx="7184">
                  <c:v>3592</c:v>
                </c:pt>
                <c:pt idx="7185">
                  <c:v>3592.5</c:v>
                </c:pt>
                <c:pt idx="7186">
                  <c:v>3593</c:v>
                </c:pt>
                <c:pt idx="7187">
                  <c:v>3593.5</c:v>
                </c:pt>
                <c:pt idx="7188">
                  <c:v>3594</c:v>
                </c:pt>
                <c:pt idx="7189">
                  <c:v>3594.5</c:v>
                </c:pt>
                <c:pt idx="7190">
                  <c:v>3595</c:v>
                </c:pt>
                <c:pt idx="7191">
                  <c:v>3595.5</c:v>
                </c:pt>
                <c:pt idx="7192">
                  <c:v>3596</c:v>
                </c:pt>
                <c:pt idx="7193">
                  <c:v>3596.5</c:v>
                </c:pt>
                <c:pt idx="7194">
                  <c:v>3597</c:v>
                </c:pt>
                <c:pt idx="7195">
                  <c:v>3597.5</c:v>
                </c:pt>
                <c:pt idx="7196">
                  <c:v>3598</c:v>
                </c:pt>
                <c:pt idx="7197">
                  <c:v>3598.5</c:v>
                </c:pt>
                <c:pt idx="7198">
                  <c:v>3599</c:v>
                </c:pt>
                <c:pt idx="7199">
                  <c:v>3599.5</c:v>
                </c:pt>
                <c:pt idx="7200">
                  <c:v>3600</c:v>
                </c:pt>
                <c:pt idx="7201">
                  <c:v>3600.5</c:v>
                </c:pt>
                <c:pt idx="7202">
                  <c:v>3601</c:v>
                </c:pt>
                <c:pt idx="7203">
                  <c:v>3601.5</c:v>
                </c:pt>
                <c:pt idx="7204">
                  <c:v>3602</c:v>
                </c:pt>
                <c:pt idx="7205">
                  <c:v>3602.5</c:v>
                </c:pt>
                <c:pt idx="7206">
                  <c:v>3603</c:v>
                </c:pt>
                <c:pt idx="7207">
                  <c:v>3603.5</c:v>
                </c:pt>
                <c:pt idx="7208">
                  <c:v>3604</c:v>
                </c:pt>
                <c:pt idx="7209">
                  <c:v>3604.5</c:v>
                </c:pt>
                <c:pt idx="7210">
                  <c:v>3605</c:v>
                </c:pt>
                <c:pt idx="7211">
                  <c:v>3605.5</c:v>
                </c:pt>
                <c:pt idx="7212">
                  <c:v>3606</c:v>
                </c:pt>
                <c:pt idx="7213">
                  <c:v>3606.5</c:v>
                </c:pt>
                <c:pt idx="7214">
                  <c:v>3607</c:v>
                </c:pt>
                <c:pt idx="7215">
                  <c:v>3607.5</c:v>
                </c:pt>
                <c:pt idx="7216">
                  <c:v>3608</c:v>
                </c:pt>
                <c:pt idx="7217">
                  <c:v>3608.5</c:v>
                </c:pt>
                <c:pt idx="7218">
                  <c:v>3609</c:v>
                </c:pt>
                <c:pt idx="7219">
                  <c:v>3609.5</c:v>
                </c:pt>
                <c:pt idx="7220">
                  <c:v>3610</c:v>
                </c:pt>
                <c:pt idx="7221">
                  <c:v>3610.5</c:v>
                </c:pt>
                <c:pt idx="7222">
                  <c:v>3611</c:v>
                </c:pt>
                <c:pt idx="7223">
                  <c:v>3611.5</c:v>
                </c:pt>
                <c:pt idx="7224">
                  <c:v>3612</c:v>
                </c:pt>
                <c:pt idx="7225">
                  <c:v>3612.5</c:v>
                </c:pt>
                <c:pt idx="7226">
                  <c:v>3613</c:v>
                </c:pt>
                <c:pt idx="7227">
                  <c:v>3613.5</c:v>
                </c:pt>
                <c:pt idx="7228">
                  <c:v>3614</c:v>
                </c:pt>
                <c:pt idx="7229">
                  <c:v>3614.5</c:v>
                </c:pt>
                <c:pt idx="7230">
                  <c:v>3615</c:v>
                </c:pt>
                <c:pt idx="7231">
                  <c:v>3615.5</c:v>
                </c:pt>
                <c:pt idx="7232">
                  <c:v>3616</c:v>
                </c:pt>
                <c:pt idx="7233">
                  <c:v>3616.5</c:v>
                </c:pt>
                <c:pt idx="7234">
                  <c:v>3617</c:v>
                </c:pt>
                <c:pt idx="7235">
                  <c:v>3617.5</c:v>
                </c:pt>
                <c:pt idx="7236">
                  <c:v>3618</c:v>
                </c:pt>
                <c:pt idx="7237">
                  <c:v>3618.5</c:v>
                </c:pt>
                <c:pt idx="7238">
                  <c:v>3619</c:v>
                </c:pt>
                <c:pt idx="7239">
                  <c:v>3619.5</c:v>
                </c:pt>
                <c:pt idx="7240">
                  <c:v>3620</c:v>
                </c:pt>
                <c:pt idx="7241">
                  <c:v>3620.5</c:v>
                </c:pt>
                <c:pt idx="7242">
                  <c:v>3621</c:v>
                </c:pt>
                <c:pt idx="7243">
                  <c:v>3621.5</c:v>
                </c:pt>
                <c:pt idx="7244">
                  <c:v>3622</c:v>
                </c:pt>
                <c:pt idx="7245">
                  <c:v>3622.5</c:v>
                </c:pt>
                <c:pt idx="7246">
                  <c:v>3623</c:v>
                </c:pt>
                <c:pt idx="7247">
                  <c:v>3623.5</c:v>
                </c:pt>
                <c:pt idx="7248">
                  <c:v>3624</c:v>
                </c:pt>
                <c:pt idx="7249">
                  <c:v>3624.5</c:v>
                </c:pt>
                <c:pt idx="7250">
                  <c:v>3625</c:v>
                </c:pt>
                <c:pt idx="7251">
                  <c:v>3625.5</c:v>
                </c:pt>
                <c:pt idx="7252">
                  <c:v>3626</c:v>
                </c:pt>
                <c:pt idx="7253">
                  <c:v>3626.5</c:v>
                </c:pt>
                <c:pt idx="7254">
                  <c:v>3627</c:v>
                </c:pt>
                <c:pt idx="7255">
                  <c:v>3627.5</c:v>
                </c:pt>
                <c:pt idx="7256">
                  <c:v>3628</c:v>
                </c:pt>
                <c:pt idx="7257">
                  <c:v>3628.5</c:v>
                </c:pt>
                <c:pt idx="7258">
                  <c:v>3629</c:v>
                </c:pt>
                <c:pt idx="7259">
                  <c:v>3629.5</c:v>
                </c:pt>
                <c:pt idx="7260">
                  <c:v>3630</c:v>
                </c:pt>
                <c:pt idx="7261">
                  <c:v>3630.5</c:v>
                </c:pt>
                <c:pt idx="7262">
                  <c:v>3631</c:v>
                </c:pt>
                <c:pt idx="7263">
                  <c:v>3631.5</c:v>
                </c:pt>
                <c:pt idx="7264">
                  <c:v>3632</c:v>
                </c:pt>
                <c:pt idx="7265">
                  <c:v>3632.5</c:v>
                </c:pt>
                <c:pt idx="7266">
                  <c:v>3633</c:v>
                </c:pt>
                <c:pt idx="7267">
                  <c:v>3633.5</c:v>
                </c:pt>
                <c:pt idx="7268">
                  <c:v>3634</c:v>
                </c:pt>
                <c:pt idx="7269">
                  <c:v>3634.5</c:v>
                </c:pt>
                <c:pt idx="7270">
                  <c:v>3635</c:v>
                </c:pt>
                <c:pt idx="7271">
                  <c:v>3635.5</c:v>
                </c:pt>
                <c:pt idx="7272">
                  <c:v>3636</c:v>
                </c:pt>
                <c:pt idx="7273">
                  <c:v>3636.5</c:v>
                </c:pt>
                <c:pt idx="7274">
                  <c:v>3637</c:v>
                </c:pt>
                <c:pt idx="7275">
                  <c:v>3637.5</c:v>
                </c:pt>
                <c:pt idx="7276">
                  <c:v>3638</c:v>
                </c:pt>
                <c:pt idx="7277">
                  <c:v>3638.5</c:v>
                </c:pt>
                <c:pt idx="7278">
                  <c:v>3639</c:v>
                </c:pt>
                <c:pt idx="7279">
                  <c:v>3639.5</c:v>
                </c:pt>
                <c:pt idx="7280">
                  <c:v>3640</c:v>
                </c:pt>
                <c:pt idx="7281">
                  <c:v>3640.5</c:v>
                </c:pt>
                <c:pt idx="7282">
                  <c:v>3641</c:v>
                </c:pt>
                <c:pt idx="7283">
                  <c:v>3641.5</c:v>
                </c:pt>
                <c:pt idx="7284">
                  <c:v>3642</c:v>
                </c:pt>
                <c:pt idx="7285">
                  <c:v>3642.5</c:v>
                </c:pt>
                <c:pt idx="7286">
                  <c:v>3643</c:v>
                </c:pt>
                <c:pt idx="7287">
                  <c:v>3643.5</c:v>
                </c:pt>
                <c:pt idx="7288">
                  <c:v>3644</c:v>
                </c:pt>
                <c:pt idx="7289">
                  <c:v>3644.5</c:v>
                </c:pt>
                <c:pt idx="7290">
                  <c:v>3645</c:v>
                </c:pt>
                <c:pt idx="7291">
                  <c:v>3645.5</c:v>
                </c:pt>
                <c:pt idx="7292">
                  <c:v>3646</c:v>
                </c:pt>
                <c:pt idx="7293">
                  <c:v>3646.5</c:v>
                </c:pt>
                <c:pt idx="7294">
                  <c:v>3647</c:v>
                </c:pt>
                <c:pt idx="7295">
                  <c:v>3647.5</c:v>
                </c:pt>
                <c:pt idx="7296">
                  <c:v>3648</c:v>
                </c:pt>
                <c:pt idx="7297">
                  <c:v>3648.5</c:v>
                </c:pt>
                <c:pt idx="7298">
                  <c:v>3649</c:v>
                </c:pt>
                <c:pt idx="7299">
                  <c:v>3649.5</c:v>
                </c:pt>
                <c:pt idx="7300">
                  <c:v>3650</c:v>
                </c:pt>
                <c:pt idx="7301">
                  <c:v>3650.5</c:v>
                </c:pt>
                <c:pt idx="7302">
                  <c:v>3651</c:v>
                </c:pt>
                <c:pt idx="7303">
                  <c:v>3651.5</c:v>
                </c:pt>
                <c:pt idx="7304">
                  <c:v>3652</c:v>
                </c:pt>
                <c:pt idx="7305">
                  <c:v>3652.5</c:v>
                </c:pt>
                <c:pt idx="7306">
                  <c:v>3653</c:v>
                </c:pt>
                <c:pt idx="7307">
                  <c:v>3653.5</c:v>
                </c:pt>
                <c:pt idx="7308">
                  <c:v>3654</c:v>
                </c:pt>
                <c:pt idx="7309">
                  <c:v>3654.5</c:v>
                </c:pt>
                <c:pt idx="7310">
                  <c:v>3655</c:v>
                </c:pt>
                <c:pt idx="7311">
                  <c:v>3655.5</c:v>
                </c:pt>
                <c:pt idx="7312">
                  <c:v>3656</c:v>
                </c:pt>
                <c:pt idx="7313">
                  <c:v>3656.5</c:v>
                </c:pt>
                <c:pt idx="7314">
                  <c:v>3657</c:v>
                </c:pt>
                <c:pt idx="7315">
                  <c:v>3657.5</c:v>
                </c:pt>
                <c:pt idx="7316">
                  <c:v>3658</c:v>
                </c:pt>
                <c:pt idx="7317">
                  <c:v>3658.5</c:v>
                </c:pt>
                <c:pt idx="7318">
                  <c:v>3659</c:v>
                </c:pt>
                <c:pt idx="7319">
                  <c:v>3659.5</c:v>
                </c:pt>
                <c:pt idx="7320">
                  <c:v>3660</c:v>
                </c:pt>
                <c:pt idx="7321">
                  <c:v>3660.5</c:v>
                </c:pt>
                <c:pt idx="7322">
                  <c:v>3661</c:v>
                </c:pt>
                <c:pt idx="7323">
                  <c:v>3661.5</c:v>
                </c:pt>
                <c:pt idx="7324">
                  <c:v>3662</c:v>
                </c:pt>
                <c:pt idx="7325">
                  <c:v>3662.5</c:v>
                </c:pt>
                <c:pt idx="7326">
                  <c:v>3663</c:v>
                </c:pt>
                <c:pt idx="7327">
                  <c:v>3663.5</c:v>
                </c:pt>
                <c:pt idx="7328">
                  <c:v>3664</c:v>
                </c:pt>
                <c:pt idx="7329">
                  <c:v>3664.5</c:v>
                </c:pt>
                <c:pt idx="7330">
                  <c:v>3665</c:v>
                </c:pt>
                <c:pt idx="7331">
                  <c:v>3665.5</c:v>
                </c:pt>
                <c:pt idx="7332">
                  <c:v>3666</c:v>
                </c:pt>
                <c:pt idx="7333">
                  <c:v>3666.5</c:v>
                </c:pt>
                <c:pt idx="7334">
                  <c:v>3667</c:v>
                </c:pt>
                <c:pt idx="7335">
                  <c:v>3667.5</c:v>
                </c:pt>
                <c:pt idx="7336">
                  <c:v>3668</c:v>
                </c:pt>
                <c:pt idx="7337">
                  <c:v>3668.5</c:v>
                </c:pt>
                <c:pt idx="7338">
                  <c:v>3669</c:v>
                </c:pt>
                <c:pt idx="7339">
                  <c:v>3669.5</c:v>
                </c:pt>
                <c:pt idx="7340">
                  <c:v>3670</c:v>
                </c:pt>
                <c:pt idx="7341">
                  <c:v>3670.5</c:v>
                </c:pt>
                <c:pt idx="7342">
                  <c:v>3671</c:v>
                </c:pt>
                <c:pt idx="7343">
                  <c:v>3671.5</c:v>
                </c:pt>
                <c:pt idx="7344">
                  <c:v>3672</c:v>
                </c:pt>
                <c:pt idx="7345">
                  <c:v>3672.5</c:v>
                </c:pt>
                <c:pt idx="7346">
                  <c:v>3673</c:v>
                </c:pt>
                <c:pt idx="7347">
                  <c:v>3673.5</c:v>
                </c:pt>
                <c:pt idx="7348">
                  <c:v>3674</c:v>
                </c:pt>
                <c:pt idx="7349">
                  <c:v>3674.5</c:v>
                </c:pt>
                <c:pt idx="7350">
                  <c:v>3675</c:v>
                </c:pt>
                <c:pt idx="7351">
                  <c:v>3675.5</c:v>
                </c:pt>
                <c:pt idx="7352">
                  <c:v>3676</c:v>
                </c:pt>
                <c:pt idx="7353">
                  <c:v>3676.5</c:v>
                </c:pt>
                <c:pt idx="7354">
                  <c:v>3677</c:v>
                </c:pt>
                <c:pt idx="7355">
                  <c:v>3677.5</c:v>
                </c:pt>
                <c:pt idx="7356">
                  <c:v>3678</c:v>
                </c:pt>
                <c:pt idx="7357">
                  <c:v>3678.5</c:v>
                </c:pt>
                <c:pt idx="7358">
                  <c:v>3679</c:v>
                </c:pt>
                <c:pt idx="7359">
                  <c:v>3679.5</c:v>
                </c:pt>
                <c:pt idx="7360">
                  <c:v>3680</c:v>
                </c:pt>
                <c:pt idx="7361">
                  <c:v>3680.5</c:v>
                </c:pt>
                <c:pt idx="7362">
                  <c:v>3681</c:v>
                </c:pt>
                <c:pt idx="7363">
                  <c:v>3681.5</c:v>
                </c:pt>
                <c:pt idx="7364">
                  <c:v>3682</c:v>
                </c:pt>
                <c:pt idx="7365">
                  <c:v>3682.5</c:v>
                </c:pt>
                <c:pt idx="7366">
                  <c:v>3683</c:v>
                </c:pt>
                <c:pt idx="7367">
                  <c:v>3683.5</c:v>
                </c:pt>
                <c:pt idx="7368">
                  <c:v>3684</c:v>
                </c:pt>
                <c:pt idx="7369">
                  <c:v>3684.5</c:v>
                </c:pt>
                <c:pt idx="7370">
                  <c:v>3685</c:v>
                </c:pt>
                <c:pt idx="7371">
                  <c:v>3685.5</c:v>
                </c:pt>
                <c:pt idx="7372">
                  <c:v>3686</c:v>
                </c:pt>
                <c:pt idx="7373">
                  <c:v>3686.5</c:v>
                </c:pt>
                <c:pt idx="7374">
                  <c:v>3687</c:v>
                </c:pt>
                <c:pt idx="7375">
                  <c:v>3687.5</c:v>
                </c:pt>
                <c:pt idx="7376">
                  <c:v>3688</c:v>
                </c:pt>
                <c:pt idx="7377">
                  <c:v>3688.5</c:v>
                </c:pt>
                <c:pt idx="7378">
                  <c:v>3689</c:v>
                </c:pt>
                <c:pt idx="7379">
                  <c:v>3689.5</c:v>
                </c:pt>
                <c:pt idx="7380">
                  <c:v>3690</c:v>
                </c:pt>
                <c:pt idx="7381">
                  <c:v>3690.5</c:v>
                </c:pt>
                <c:pt idx="7382">
                  <c:v>3691</c:v>
                </c:pt>
                <c:pt idx="7383">
                  <c:v>3691.5</c:v>
                </c:pt>
                <c:pt idx="7384">
                  <c:v>3692</c:v>
                </c:pt>
                <c:pt idx="7385">
                  <c:v>3692.5</c:v>
                </c:pt>
                <c:pt idx="7386">
                  <c:v>3693</c:v>
                </c:pt>
                <c:pt idx="7387">
                  <c:v>3693.5</c:v>
                </c:pt>
                <c:pt idx="7388">
                  <c:v>3694</c:v>
                </c:pt>
                <c:pt idx="7389">
                  <c:v>3694.5</c:v>
                </c:pt>
                <c:pt idx="7390">
                  <c:v>3695</c:v>
                </c:pt>
                <c:pt idx="7391">
                  <c:v>3695.5</c:v>
                </c:pt>
                <c:pt idx="7392">
                  <c:v>3696</c:v>
                </c:pt>
                <c:pt idx="7393">
                  <c:v>3696.5</c:v>
                </c:pt>
                <c:pt idx="7394">
                  <c:v>3697</c:v>
                </c:pt>
                <c:pt idx="7395">
                  <c:v>3697.5</c:v>
                </c:pt>
                <c:pt idx="7396">
                  <c:v>3698</c:v>
                </c:pt>
                <c:pt idx="7397">
                  <c:v>3698.5</c:v>
                </c:pt>
                <c:pt idx="7398">
                  <c:v>3699</c:v>
                </c:pt>
                <c:pt idx="7399">
                  <c:v>3699.5</c:v>
                </c:pt>
                <c:pt idx="7400">
                  <c:v>3700</c:v>
                </c:pt>
                <c:pt idx="7401">
                  <c:v>3700.5</c:v>
                </c:pt>
                <c:pt idx="7402">
                  <c:v>3701</c:v>
                </c:pt>
                <c:pt idx="7403">
                  <c:v>3701.5</c:v>
                </c:pt>
                <c:pt idx="7404">
                  <c:v>3702</c:v>
                </c:pt>
                <c:pt idx="7405">
                  <c:v>3702.5</c:v>
                </c:pt>
                <c:pt idx="7406">
                  <c:v>3703</c:v>
                </c:pt>
                <c:pt idx="7407">
                  <c:v>3703.5</c:v>
                </c:pt>
                <c:pt idx="7408">
                  <c:v>3704</c:v>
                </c:pt>
                <c:pt idx="7409">
                  <c:v>3704.5</c:v>
                </c:pt>
                <c:pt idx="7410">
                  <c:v>3705</c:v>
                </c:pt>
                <c:pt idx="7411">
                  <c:v>3705.5</c:v>
                </c:pt>
                <c:pt idx="7412">
                  <c:v>3706</c:v>
                </c:pt>
                <c:pt idx="7413">
                  <c:v>3706.5</c:v>
                </c:pt>
                <c:pt idx="7414">
                  <c:v>3707</c:v>
                </c:pt>
                <c:pt idx="7415">
                  <c:v>3707.5</c:v>
                </c:pt>
                <c:pt idx="7416">
                  <c:v>3708</c:v>
                </c:pt>
                <c:pt idx="7417">
                  <c:v>3708.5</c:v>
                </c:pt>
                <c:pt idx="7418">
                  <c:v>3709</c:v>
                </c:pt>
                <c:pt idx="7419">
                  <c:v>3709.5</c:v>
                </c:pt>
                <c:pt idx="7420">
                  <c:v>3710</c:v>
                </c:pt>
                <c:pt idx="7421">
                  <c:v>3710.5</c:v>
                </c:pt>
                <c:pt idx="7422">
                  <c:v>3711</c:v>
                </c:pt>
                <c:pt idx="7423">
                  <c:v>3711.5</c:v>
                </c:pt>
                <c:pt idx="7424">
                  <c:v>3712</c:v>
                </c:pt>
                <c:pt idx="7425">
                  <c:v>3712.5</c:v>
                </c:pt>
                <c:pt idx="7426">
                  <c:v>3713</c:v>
                </c:pt>
                <c:pt idx="7427">
                  <c:v>3713.5</c:v>
                </c:pt>
                <c:pt idx="7428">
                  <c:v>3714</c:v>
                </c:pt>
                <c:pt idx="7429">
                  <c:v>3714.5</c:v>
                </c:pt>
                <c:pt idx="7430">
                  <c:v>3715</c:v>
                </c:pt>
                <c:pt idx="7431">
                  <c:v>3715.5</c:v>
                </c:pt>
                <c:pt idx="7432">
                  <c:v>3716</c:v>
                </c:pt>
                <c:pt idx="7433">
                  <c:v>3716.5</c:v>
                </c:pt>
                <c:pt idx="7434">
                  <c:v>3717</c:v>
                </c:pt>
                <c:pt idx="7435">
                  <c:v>3717.5</c:v>
                </c:pt>
                <c:pt idx="7436">
                  <c:v>3718</c:v>
                </c:pt>
                <c:pt idx="7437">
                  <c:v>3718.5</c:v>
                </c:pt>
                <c:pt idx="7438">
                  <c:v>3719</c:v>
                </c:pt>
                <c:pt idx="7439">
                  <c:v>3719.5</c:v>
                </c:pt>
                <c:pt idx="7440">
                  <c:v>3720</c:v>
                </c:pt>
                <c:pt idx="7441">
                  <c:v>3720.5</c:v>
                </c:pt>
                <c:pt idx="7442">
                  <c:v>3721</c:v>
                </c:pt>
                <c:pt idx="7443">
                  <c:v>3721.5</c:v>
                </c:pt>
                <c:pt idx="7444">
                  <c:v>3722</c:v>
                </c:pt>
                <c:pt idx="7445">
                  <c:v>3722.5</c:v>
                </c:pt>
                <c:pt idx="7446">
                  <c:v>3723</c:v>
                </c:pt>
                <c:pt idx="7447">
                  <c:v>3723.5</c:v>
                </c:pt>
                <c:pt idx="7448">
                  <c:v>3724</c:v>
                </c:pt>
                <c:pt idx="7449">
                  <c:v>3724.5</c:v>
                </c:pt>
                <c:pt idx="7450">
                  <c:v>3725</c:v>
                </c:pt>
                <c:pt idx="7451">
                  <c:v>3725.5</c:v>
                </c:pt>
                <c:pt idx="7452">
                  <c:v>3726</c:v>
                </c:pt>
                <c:pt idx="7453">
                  <c:v>3726.5</c:v>
                </c:pt>
                <c:pt idx="7454">
                  <c:v>3727</c:v>
                </c:pt>
                <c:pt idx="7455">
                  <c:v>3727.5</c:v>
                </c:pt>
                <c:pt idx="7456">
                  <c:v>3728</c:v>
                </c:pt>
                <c:pt idx="7457">
                  <c:v>3728.5</c:v>
                </c:pt>
                <c:pt idx="7458">
                  <c:v>3729</c:v>
                </c:pt>
                <c:pt idx="7459">
                  <c:v>3729.5</c:v>
                </c:pt>
                <c:pt idx="7460">
                  <c:v>3730</c:v>
                </c:pt>
                <c:pt idx="7461">
                  <c:v>3730.5</c:v>
                </c:pt>
                <c:pt idx="7462">
                  <c:v>3731</c:v>
                </c:pt>
                <c:pt idx="7463">
                  <c:v>3731.5</c:v>
                </c:pt>
                <c:pt idx="7464">
                  <c:v>3732</c:v>
                </c:pt>
                <c:pt idx="7465">
                  <c:v>3732.5</c:v>
                </c:pt>
                <c:pt idx="7466">
                  <c:v>3733</c:v>
                </c:pt>
                <c:pt idx="7467">
                  <c:v>3733.5</c:v>
                </c:pt>
                <c:pt idx="7468">
                  <c:v>3734</c:v>
                </c:pt>
                <c:pt idx="7469">
                  <c:v>3734.5</c:v>
                </c:pt>
                <c:pt idx="7470">
                  <c:v>3735</c:v>
                </c:pt>
                <c:pt idx="7471">
                  <c:v>3735.5</c:v>
                </c:pt>
                <c:pt idx="7472">
                  <c:v>3736</c:v>
                </c:pt>
                <c:pt idx="7473">
                  <c:v>3736.5</c:v>
                </c:pt>
                <c:pt idx="7474">
                  <c:v>3737</c:v>
                </c:pt>
                <c:pt idx="7475">
                  <c:v>3737.5</c:v>
                </c:pt>
                <c:pt idx="7476">
                  <c:v>3738</c:v>
                </c:pt>
                <c:pt idx="7477">
                  <c:v>3738.5</c:v>
                </c:pt>
                <c:pt idx="7478">
                  <c:v>3739</c:v>
                </c:pt>
                <c:pt idx="7479">
                  <c:v>3739.5</c:v>
                </c:pt>
                <c:pt idx="7480">
                  <c:v>3740</c:v>
                </c:pt>
                <c:pt idx="7481">
                  <c:v>3740.5</c:v>
                </c:pt>
                <c:pt idx="7482">
                  <c:v>3741</c:v>
                </c:pt>
                <c:pt idx="7483">
                  <c:v>3741.5</c:v>
                </c:pt>
                <c:pt idx="7484">
                  <c:v>3742</c:v>
                </c:pt>
                <c:pt idx="7485">
                  <c:v>3742.5</c:v>
                </c:pt>
                <c:pt idx="7486">
                  <c:v>3743</c:v>
                </c:pt>
                <c:pt idx="7487">
                  <c:v>3743.5</c:v>
                </c:pt>
                <c:pt idx="7488">
                  <c:v>3744</c:v>
                </c:pt>
                <c:pt idx="7489">
                  <c:v>3744.5</c:v>
                </c:pt>
                <c:pt idx="7490">
                  <c:v>3745</c:v>
                </c:pt>
                <c:pt idx="7491">
                  <c:v>3745.5</c:v>
                </c:pt>
                <c:pt idx="7492">
                  <c:v>3746</c:v>
                </c:pt>
                <c:pt idx="7493">
                  <c:v>3746.5</c:v>
                </c:pt>
                <c:pt idx="7494">
                  <c:v>3747</c:v>
                </c:pt>
                <c:pt idx="7495">
                  <c:v>3747.5</c:v>
                </c:pt>
                <c:pt idx="7496">
                  <c:v>3748</c:v>
                </c:pt>
                <c:pt idx="7497">
                  <c:v>3748.5</c:v>
                </c:pt>
                <c:pt idx="7498">
                  <c:v>3749</c:v>
                </c:pt>
                <c:pt idx="7499">
                  <c:v>3749.5</c:v>
                </c:pt>
                <c:pt idx="7500">
                  <c:v>3750</c:v>
                </c:pt>
                <c:pt idx="7501">
                  <c:v>3750.5</c:v>
                </c:pt>
                <c:pt idx="7502">
                  <c:v>3751</c:v>
                </c:pt>
                <c:pt idx="7503">
                  <c:v>3751.5</c:v>
                </c:pt>
                <c:pt idx="7504">
                  <c:v>3752</c:v>
                </c:pt>
                <c:pt idx="7505">
                  <c:v>3752.5</c:v>
                </c:pt>
                <c:pt idx="7506">
                  <c:v>3753</c:v>
                </c:pt>
                <c:pt idx="7507">
                  <c:v>3753.5</c:v>
                </c:pt>
                <c:pt idx="7508">
                  <c:v>3754</c:v>
                </c:pt>
                <c:pt idx="7509">
                  <c:v>3754.5</c:v>
                </c:pt>
                <c:pt idx="7510">
                  <c:v>3755</c:v>
                </c:pt>
                <c:pt idx="7511">
                  <c:v>3755.5</c:v>
                </c:pt>
                <c:pt idx="7512">
                  <c:v>3756</c:v>
                </c:pt>
                <c:pt idx="7513">
                  <c:v>3756.5</c:v>
                </c:pt>
                <c:pt idx="7514">
                  <c:v>3757</c:v>
                </c:pt>
                <c:pt idx="7515">
                  <c:v>3757.5</c:v>
                </c:pt>
                <c:pt idx="7516">
                  <c:v>3758</c:v>
                </c:pt>
                <c:pt idx="7517">
                  <c:v>3758.5</c:v>
                </c:pt>
                <c:pt idx="7518">
                  <c:v>3759</c:v>
                </c:pt>
                <c:pt idx="7519">
                  <c:v>3759.5</c:v>
                </c:pt>
                <c:pt idx="7520">
                  <c:v>3760</c:v>
                </c:pt>
                <c:pt idx="7521">
                  <c:v>3760.5</c:v>
                </c:pt>
                <c:pt idx="7522">
                  <c:v>3761</c:v>
                </c:pt>
                <c:pt idx="7523">
                  <c:v>3761.5</c:v>
                </c:pt>
                <c:pt idx="7524">
                  <c:v>3762</c:v>
                </c:pt>
                <c:pt idx="7525">
                  <c:v>3762.5</c:v>
                </c:pt>
                <c:pt idx="7526">
                  <c:v>3763</c:v>
                </c:pt>
                <c:pt idx="7527">
                  <c:v>3763.5</c:v>
                </c:pt>
                <c:pt idx="7528">
                  <c:v>3764</c:v>
                </c:pt>
                <c:pt idx="7529">
                  <c:v>3764.5</c:v>
                </c:pt>
                <c:pt idx="7530">
                  <c:v>3765</c:v>
                </c:pt>
                <c:pt idx="7531">
                  <c:v>3765.5</c:v>
                </c:pt>
                <c:pt idx="7532">
                  <c:v>3766</c:v>
                </c:pt>
                <c:pt idx="7533">
                  <c:v>3766.5</c:v>
                </c:pt>
                <c:pt idx="7534">
                  <c:v>3767</c:v>
                </c:pt>
                <c:pt idx="7535">
                  <c:v>3767.5</c:v>
                </c:pt>
                <c:pt idx="7536">
                  <c:v>3768</c:v>
                </c:pt>
                <c:pt idx="7537">
                  <c:v>3768.5</c:v>
                </c:pt>
                <c:pt idx="7538">
                  <c:v>3769</c:v>
                </c:pt>
                <c:pt idx="7539">
                  <c:v>3769.5</c:v>
                </c:pt>
                <c:pt idx="7540">
                  <c:v>3770</c:v>
                </c:pt>
                <c:pt idx="7541">
                  <c:v>3770.5</c:v>
                </c:pt>
                <c:pt idx="7542">
                  <c:v>3771</c:v>
                </c:pt>
                <c:pt idx="7543">
                  <c:v>3771.5</c:v>
                </c:pt>
                <c:pt idx="7544">
                  <c:v>3772</c:v>
                </c:pt>
                <c:pt idx="7545">
                  <c:v>3772.5</c:v>
                </c:pt>
                <c:pt idx="7546">
                  <c:v>3773</c:v>
                </c:pt>
                <c:pt idx="7547">
                  <c:v>3773.5</c:v>
                </c:pt>
                <c:pt idx="7548">
                  <c:v>3774</c:v>
                </c:pt>
                <c:pt idx="7549">
                  <c:v>3774.5</c:v>
                </c:pt>
                <c:pt idx="7550">
                  <c:v>3775</c:v>
                </c:pt>
                <c:pt idx="7551">
                  <c:v>3775.5</c:v>
                </c:pt>
                <c:pt idx="7552">
                  <c:v>3776</c:v>
                </c:pt>
                <c:pt idx="7553">
                  <c:v>3776.5</c:v>
                </c:pt>
                <c:pt idx="7554">
                  <c:v>3777</c:v>
                </c:pt>
                <c:pt idx="7555">
                  <c:v>3777.5</c:v>
                </c:pt>
                <c:pt idx="7556">
                  <c:v>3778</c:v>
                </c:pt>
                <c:pt idx="7557">
                  <c:v>3778.5</c:v>
                </c:pt>
                <c:pt idx="7558">
                  <c:v>3779</c:v>
                </c:pt>
                <c:pt idx="7559">
                  <c:v>3779.5</c:v>
                </c:pt>
                <c:pt idx="7560">
                  <c:v>3780</c:v>
                </c:pt>
                <c:pt idx="7561">
                  <c:v>3780.5</c:v>
                </c:pt>
                <c:pt idx="7562">
                  <c:v>3781</c:v>
                </c:pt>
                <c:pt idx="7563">
                  <c:v>3781.5</c:v>
                </c:pt>
                <c:pt idx="7564">
                  <c:v>3782</c:v>
                </c:pt>
                <c:pt idx="7565">
                  <c:v>3782.5</c:v>
                </c:pt>
                <c:pt idx="7566">
                  <c:v>3783</c:v>
                </c:pt>
                <c:pt idx="7567">
                  <c:v>3783.5</c:v>
                </c:pt>
                <c:pt idx="7568">
                  <c:v>3784</c:v>
                </c:pt>
                <c:pt idx="7569">
                  <c:v>3784.5</c:v>
                </c:pt>
                <c:pt idx="7570">
                  <c:v>3785</c:v>
                </c:pt>
                <c:pt idx="7571">
                  <c:v>3785.5</c:v>
                </c:pt>
                <c:pt idx="7572">
                  <c:v>3786</c:v>
                </c:pt>
                <c:pt idx="7573">
                  <c:v>3786.5</c:v>
                </c:pt>
                <c:pt idx="7574">
                  <c:v>3787</c:v>
                </c:pt>
                <c:pt idx="7575">
                  <c:v>3787.5</c:v>
                </c:pt>
                <c:pt idx="7576">
                  <c:v>3788</c:v>
                </c:pt>
                <c:pt idx="7577">
                  <c:v>3788.5</c:v>
                </c:pt>
                <c:pt idx="7578">
                  <c:v>3789</c:v>
                </c:pt>
                <c:pt idx="7579">
                  <c:v>3789.5</c:v>
                </c:pt>
                <c:pt idx="7580">
                  <c:v>3790</c:v>
                </c:pt>
                <c:pt idx="7581">
                  <c:v>3790.5</c:v>
                </c:pt>
                <c:pt idx="7582">
                  <c:v>3791</c:v>
                </c:pt>
                <c:pt idx="7583">
                  <c:v>3791.5</c:v>
                </c:pt>
                <c:pt idx="7584">
                  <c:v>3792</c:v>
                </c:pt>
                <c:pt idx="7585">
                  <c:v>3792.5</c:v>
                </c:pt>
                <c:pt idx="7586">
                  <c:v>3793</c:v>
                </c:pt>
                <c:pt idx="7587">
                  <c:v>3793.5</c:v>
                </c:pt>
                <c:pt idx="7588">
                  <c:v>3794</c:v>
                </c:pt>
                <c:pt idx="7589">
                  <c:v>3794.5</c:v>
                </c:pt>
                <c:pt idx="7590">
                  <c:v>3795</c:v>
                </c:pt>
                <c:pt idx="7591">
                  <c:v>3795.5</c:v>
                </c:pt>
                <c:pt idx="7592">
                  <c:v>3796</c:v>
                </c:pt>
                <c:pt idx="7593">
                  <c:v>3796.5</c:v>
                </c:pt>
                <c:pt idx="7594">
                  <c:v>3797</c:v>
                </c:pt>
                <c:pt idx="7595">
                  <c:v>3797.5</c:v>
                </c:pt>
                <c:pt idx="7596">
                  <c:v>3798</c:v>
                </c:pt>
                <c:pt idx="7597">
                  <c:v>3798.5</c:v>
                </c:pt>
                <c:pt idx="7598">
                  <c:v>3799</c:v>
                </c:pt>
                <c:pt idx="7599">
                  <c:v>3799.5</c:v>
                </c:pt>
                <c:pt idx="7600">
                  <c:v>3800</c:v>
                </c:pt>
                <c:pt idx="7601">
                  <c:v>3800.5</c:v>
                </c:pt>
                <c:pt idx="7602">
                  <c:v>3801</c:v>
                </c:pt>
                <c:pt idx="7603">
                  <c:v>3801.5</c:v>
                </c:pt>
                <c:pt idx="7604">
                  <c:v>3802</c:v>
                </c:pt>
                <c:pt idx="7605">
                  <c:v>3802.5</c:v>
                </c:pt>
                <c:pt idx="7606">
                  <c:v>3803</c:v>
                </c:pt>
                <c:pt idx="7607">
                  <c:v>3803.5</c:v>
                </c:pt>
                <c:pt idx="7608">
                  <c:v>3804</c:v>
                </c:pt>
                <c:pt idx="7609">
                  <c:v>3804.5</c:v>
                </c:pt>
                <c:pt idx="7610">
                  <c:v>3805</c:v>
                </c:pt>
                <c:pt idx="7611">
                  <c:v>3805.5</c:v>
                </c:pt>
                <c:pt idx="7612">
                  <c:v>3806</c:v>
                </c:pt>
                <c:pt idx="7613">
                  <c:v>3806.5</c:v>
                </c:pt>
                <c:pt idx="7614">
                  <c:v>3807</c:v>
                </c:pt>
                <c:pt idx="7615">
                  <c:v>3807.5</c:v>
                </c:pt>
                <c:pt idx="7616">
                  <c:v>3808</c:v>
                </c:pt>
                <c:pt idx="7617">
                  <c:v>3808.5</c:v>
                </c:pt>
                <c:pt idx="7618">
                  <c:v>3809</c:v>
                </c:pt>
                <c:pt idx="7619">
                  <c:v>3809.5</c:v>
                </c:pt>
                <c:pt idx="7620">
                  <c:v>3810</c:v>
                </c:pt>
                <c:pt idx="7621">
                  <c:v>3810.5</c:v>
                </c:pt>
                <c:pt idx="7622">
                  <c:v>3811</c:v>
                </c:pt>
                <c:pt idx="7623">
                  <c:v>3811.5</c:v>
                </c:pt>
                <c:pt idx="7624">
                  <c:v>3812</c:v>
                </c:pt>
                <c:pt idx="7625">
                  <c:v>3812.5</c:v>
                </c:pt>
                <c:pt idx="7626">
                  <c:v>3813</c:v>
                </c:pt>
                <c:pt idx="7627">
                  <c:v>3813.5</c:v>
                </c:pt>
                <c:pt idx="7628">
                  <c:v>3814</c:v>
                </c:pt>
                <c:pt idx="7629">
                  <c:v>3814.5</c:v>
                </c:pt>
                <c:pt idx="7630">
                  <c:v>3815</c:v>
                </c:pt>
                <c:pt idx="7631">
                  <c:v>3815.5</c:v>
                </c:pt>
                <c:pt idx="7632">
                  <c:v>3816</c:v>
                </c:pt>
                <c:pt idx="7633">
                  <c:v>3816.5</c:v>
                </c:pt>
                <c:pt idx="7634">
                  <c:v>3817</c:v>
                </c:pt>
                <c:pt idx="7635">
                  <c:v>3817.5</c:v>
                </c:pt>
                <c:pt idx="7636">
                  <c:v>3818</c:v>
                </c:pt>
                <c:pt idx="7637">
                  <c:v>3818.5</c:v>
                </c:pt>
                <c:pt idx="7638">
                  <c:v>3819</c:v>
                </c:pt>
                <c:pt idx="7639">
                  <c:v>3819.5</c:v>
                </c:pt>
                <c:pt idx="7640">
                  <c:v>3820</c:v>
                </c:pt>
                <c:pt idx="7641">
                  <c:v>3820.5</c:v>
                </c:pt>
                <c:pt idx="7642">
                  <c:v>3821</c:v>
                </c:pt>
                <c:pt idx="7643">
                  <c:v>3821.5</c:v>
                </c:pt>
                <c:pt idx="7644">
                  <c:v>3822</c:v>
                </c:pt>
                <c:pt idx="7645">
                  <c:v>3822.5</c:v>
                </c:pt>
                <c:pt idx="7646">
                  <c:v>3823</c:v>
                </c:pt>
                <c:pt idx="7647">
                  <c:v>3823.5</c:v>
                </c:pt>
                <c:pt idx="7648">
                  <c:v>3824</c:v>
                </c:pt>
                <c:pt idx="7649">
                  <c:v>3824.5</c:v>
                </c:pt>
                <c:pt idx="7650">
                  <c:v>3825</c:v>
                </c:pt>
                <c:pt idx="7651">
                  <c:v>3825.5</c:v>
                </c:pt>
                <c:pt idx="7652">
                  <c:v>3826</c:v>
                </c:pt>
                <c:pt idx="7653">
                  <c:v>3826.5</c:v>
                </c:pt>
                <c:pt idx="7654">
                  <c:v>3827</c:v>
                </c:pt>
                <c:pt idx="7655">
                  <c:v>3827.5</c:v>
                </c:pt>
                <c:pt idx="7656">
                  <c:v>3828</c:v>
                </c:pt>
                <c:pt idx="7657">
                  <c:v>3828.5</c:v>
                </c:pt>
                <c:pt idx="7658">
                  <c:v>3829</c:v>
                </c:pt>
                <c:pt idx="7659">
                  <c:v>3829.5</c:v>
                </c:pt>
                <c:pt idx="7660">
                  <c:v>3830</c:v>
                </c:pt>
                <c:pt idx="7661">
                  <c:v>3830.5</c:v>
                </c:pt>
                <c:pt idx="7662">
                  <c:v>3831</c:v>
                </c:pt>
                <c:pt idx="7663">
                  <c:v>3831.5</c:v>
                </c:pt>
                <c:pt idx="7664">
                  <c:v>3832</c:v>
                </c:pt>
                <c:pt idx="7665">
                  <c:v>3832.5</c:v>
                </c:pt>
                <c:pt idx="7666">
                  <c:v>3833</c:v>
                </c:pt>
                <c:pt idx="7667">
                  <c:v>3833.5</c:v>
                </c:pt>
                <c:pt idx="7668">
                  <c:v>3834</c:v>
                </c:pt>
                <c:pt idx="7669">
                  <c:v>3834.5</c:v>
                </c:pt>
                <c:pt idx="7670">
                  <c:v>3835</c:v>
                </c:pt>
                <c:pt idx="7671">
                  <c:v>3835.5</c:v>
                </c:pt>
                <c:pt idx="7672">
                  <c:v>3836</c:v>
                </c:pt>
                <c:pt idx="7673">
                  <c:v>3836.5</c:v>
                </c:pt>
                <c:pt idx="7674">
                  <c:v>3837</c:v>
                </c:pt>
                <c:pt idx="7675">
                  <c:v>3837.5</c:v>
                </c:pt>
                <c:pt idx="7676">
                  <c:v>3838</c:v>
                </c:pt>
                <c:pt idx="7677">
                  <c:v>3838.5</c:v>
                </c:pt>
                <c:pt idx="7678">
                  <c:v>3839</c:v>
                </c:pt>
                <c:pt idx="7679">
                  <c:v>3839.5</c:v>
                </c:pt>
                <c:pt idx="7680">
                  <c:v>3840</c:v>
                </c:pt>
                <c:pt idx="7681">
                  <c:v>3840.5</c:v>
                </c:pt>
                <c:pt idx="7682">
                  <c:v>3841</c:v>
                </c:pt>
                <c:pt idx="7683">
                  <c:v>3841.5</c:v>
                </c:pt>
                <c:pt idx="7684">
                  <c:v>3842</c:v>
                </c:pt>
                <c:pt idx="7685">
                  <c:v>3842.5</c:v>
                </c:pt>
                <c:pt idx="7686">
                  <c:v>3843</c:v>
                </c:pt>
                <c:pt idx="7687">
                  <c:v>3843.5</c:v>
                </c:pt>
                <c:pt idx="7688">
                  <c:v>3844</c:v>
                </c:pt>
                <c:pt idx="7689">
                  <c:v>3844.5</c:v>
                </c:pt>
                <c:pt idx="7690">
                  <c:v>3845</c:v>
                </c:pt>
                <c:pt idx="7691">
                  <c:v>3845.5</c:v>
                </c:pt>
                <c:pt idx="7692">
                  <c:v>3846</c:v>
                </c:pt>
                <c:pt idx="7693">
                  <c:v>3846.5</c:v>
                </c:pt>
                <c:pt idx="7694">
                  <c:v>3847</c:v>
                </c:pt>
                <c:pt idx="7695">
                  <c:v>3847.5</c:v>
                </c:pt>
                <c:pt idx="7696">
                  <c:v>3848</c:v>
                </c:pt>
                <c:pt idx="7697">
                  <c:v>3848.5</c:v>
                </c:pt>
                <c:pt idx="7698">
                  <c:v>3849</c:v>
                </c:pt>
                <c:pt idx="7699">
                  <c:v>3849.5</c:v>
                </c:pt>
                <c:pt idx="7700">
                  <c:v>3850</c:v>
                </c:pt>
                <c:pt idx="7701">
                  <c:v>3850.5</c:v>
                </c:pt>
                <c:pt idx="7702">
                  <c:v>3851</c:v>
                </c:pt>
                <c:pt idx="7703">
                  <c:v>3851.5</c:v>
                </c:pt>
                <c:pt idx="7704">
                  <c:v>3852</c:v>
                </c:pt>
                <c:pt idx="7705">
                  <c:v>3852.5</c:v>
                </c:pt>
                <c:pt idx="7706">
                  <c:v>3853</c:v>
                </c:pt>
                <c:pt idx="7707">
                  <c:v>3853.5</c:v>
                </c:pt>
                <c:pt idx="7708">
                  <c:v>3854</c:v>
                </c:pt>
                <c:pt idx="7709">
                  <c:v>3854.5</c:v>
                </c:pt>
                <c:pt idx="7710">
                  <c:v>3855</c:v>
                </c:pt>
                <c:pt idx="7711">
                  <c:v>3855.5</c:v>
                </c:pt>
                <c:pt idx="7712">
                  <c:v>3856</c:v>
                </c:pt>
                <c:pt idx="7713">
                  <c:v>3856.5</c:v>
                </c:pt>
                <c:pt idx="7714">
                  <c:v>3857</c:v>
                </c:pt>
                <c:pt idx="7715">
                  <c:v>3857.5</c:v>
                </c:pt>
                <c:pt idx="7716">
                  <c:v>3858</c:v>
                </c:pt>
                <c:pt idx="7717">
                  <c:v>3858.5</c:v>
                </c:pt>
                <c:pt idx="7718">
                  <c:v>3859</c:v>
                </c:pt>
                <c:pt idx="7719">
                  <c:v>3859.5</c:v>
                </c:pt>
                <c:pt idx="7720">
                  <c:v>3860</c:v>
                </c:pt>
                <c:pt idx="7721">
                  <c:v>3860.5</c:v>
                </c:pt>
                <c:pt idx="7722">
                  <c:v>3861</c:v>
                </c:pt>
                <c:pt idx="7723">
                  <c:v>3861.5</c:v>
                </c:pt>
                <c:pt idx="7724">
                  <c:v>3862</c:v>
                </c:pt>
                <c:pt idx="7725">
                  <c:v>3862.5</c:v>
                </c:pt>
                <c:pt idx="7726">
                  <c:v>3863</c:v>
                </c:pt>
                <c:pt idx="7727">
                  <c:v>3863.5</c:v>
                </c:pt>
                <c:pt idx="7728">
                  <c:v>3864</c:v>
                </c:pt>
                <c:pt idx="7729">
                  <c:v>3864.5</c:v>
                </c:pt>
                <c:pt idx="7730">
                  <c:v>3865</c:v>
                </c:pt>
                <c:pt idx="7731">
                  <c:v>3865.5</c:v>
                </c:pt>
                <c:pt idx="7732">
                  <c:v>3866</c:v>
                </c:pt>
                <c:pt idx="7733">
                  <c:v>3866.5</c:v>
                </c:pt>
                <c:pt idx="7734">
                  <c:v>3867</c:v>
                </c:pt>
                <c:pt idx="7735">
                  <c:v>3867.5</c:v>
                </c:pt>
                <c:pt idx="7736">
                  <c:v>3868</c:v>
                </c:pt>
                <c:pt idx="7737">
                  <c:v>3868.5</c:v>
                </c:pt>
                <c:pt idx="7738">
                  <c:v>3869</c:v>
                </c:pt>
                <c:pt idx="7739">
                  <c:v>3869.5</c:v>
                </c:pt>
                <c:pt idx="7740">
                  <c:v>3870</c:v>
                </c:pt>
                <c:pt idx="7741">
                  <c:v>3870.5</c:v>
                </c:pt>
                <c:pt idx="7742">
                  <c:v>3871</c:v>
                </c:pt>
                <c:pt idx="7743">
                  <c:v>3871.5</c:v>
                </c:pt>
                <c:pt idx="7744">
                  <c:v>3872</c:v>
                </c:pt>
                <c:pt idx="7745">
                  <c:v>3872.5</c:v>
                </c:pt>
                <c:pt idx="7746">
                  <c:v>3873</c:v>
                </c:pt>
                <c:pt idx="7747">
                  <c:v>3873.5</c:v>
                </c:pt>
                <c:pt idx="7748">
                  <c:v>3874</c:v>
                </c:pt>
                <c:pt idx="7749">
                  <c:v>3874.5</c:v>
                </c:pt>
                <c:pt idx="7750">
                  <c:v>3875</c:v>
                </c:pt>
                <c:pt idx="7751">
                  <c:v>3875.5</c:v>
                </c:pt>
                <c:pt idx="7752">
                  <c:v>3876</c:v>
                </c:pt>
                <c:pt idx="7753">
                  <c:v>3876.5</c:v>
                </c:pt>
                <c:pt idx="7754">
                  <c:v>3877</c:v>
                </c:pt>
                <c:pt idx="7755">
                  <c:v>3877.5</c:v>
                </c:pt>
                <c:pt idx="7756">
                  <c:v>3878</c:v>
                </c:pt>
                <c:pt idx="7757">
                  <c:v>3878.5</c:v>
                </c:pt>
                <c:pt idx="7758">
                  <c:v>3879</c:v>
                </c:pt>
                <c:pt idx="7759">
                  <c:v>3879.5</c:v>
                </c:pt>
                <c:pt idx="7760">
                  <c:v>3880</c:v>
                </c:pt>
                <c:pt idx="7761">
                  <c:v>3880.5</c:v>
                </c:pt>
                <c:pt idx="7762">
                  <c:v>3881</c:v>
                </c:pt>
                <c:pt idx="7763">
                  <c:v>3881.5</c:v>
                </c:pt>
                <c:pt idx="7764">
                  <c:v>3882</c:v>
                </c:pt>
                <c:pt idx="7765">
                  <c:v>3882.5</c:v>
                </c:pt>
                <c:pt idx="7766">
                  <c:v>3883</c:v>
                </c:pt>
                <c:pt idx="7767">
                  <c:v>3883.5</c:v>
                </c:pt>
                <c:pt idx="7768">
                  <c:v>3884</c:v>
                </c:pt>
                <c:pt idx="7769">
                  <c:v>3884.5</c:v>
                </c:pt>
                <c:pt idx="7770">
                  <c:v>3885</c:v>
                </c:pt>
                <c:pt idx="7771">
                  <c:v>3885.5</c:v>
                </c:pt>
                <c:pt idx="7772">
                  <c:v>3886</c:v>
                </c:pt>
                <c:pt idx="7773">
                  <c:v>3886.5</c:v>
                </c:pt>
                <c:pt idx="7774">
                  <c:v>3887</c:v>
                </c:pt>
                <c:pt idx="7775">
                  <c:v>3887.5</c:v>
                </c:pt>
                <c:pt idx="7776">
                  <c:v>3888</c:v>
                </c:pt>
                <c:pt idx="7777">
                  <c:v>3888.5</c:v>
                </c:pt>
                <c:pt idx="7778">
                  <c:v>3889</c:v>
                </c:pt>
                <c:pt idx="7779">
                  <c:v>3889.5</c:v>
                </c:pt>
                <c:pt idx="7780">
                  <c:v>3890</c:v>
                </c:pt>
                <c:pt idx="7781">
                  <c:v>3890.5</c:v>
                </c:pt>
                <c:pt idx="7782">
                  <c:v>3891</c:v>
                </c:pt>
                <c:pt idx="7783">
                  <c:v>3891.5</c:v>
                </c:pt>
                <c:pt idx="7784">
                  <c:v>3892</c:v>
                </c:pt>
                <c:pt idx="7785">
                  <c:v>3892.5</c:v>
                </c:pt>
                <c:pt idx="7786">
                  <c:v>3893</c:v>
                </c:pt>
                <c:pt idx="7787">
                  <c:v>3893.5</c:v>
                </c:pt>
                <c:pt idx="7788">
                  <c:v>3894</c:v>
                </c:pt>
                <c:pt idx="7789">
                  <c:v>3894.5</c:v>
                </c:pt>
                <c:pt idx="7790">
                  <c:v>3895</c:v>
                </c:pt>
                <c:pt idx="7791">
                  <c:v>3895.5</c:v>
                </c:pt>
                <c:pt idx="7792">
                  <c:v>3896</c:v>
                </c:pt>
                <c:pt idx="7793">
                  <c:v>3896.5</c:v>
                </c:pt>
                <c:pt idx="7794">
                  <c:v>3897</c:v>
                </c:pt>
                <c:pt idx="7795">
                  <c:v>3897.5</c:v>
                </c:pt>
                <c:pt idx="7796">
                  <c:v>3898</c:v>
                </c:pt>
                <c:pt idx="7797">
                  <c:v>3898.5</c:v>
                </c:pt>
                <c:pt idx="7798">
                  <c:v>3899</c:v>
                </c:pt>
                <c:pt idx="7799">
                  <c:v>3899.5</c:v>
                </c:pt>
                <c:pt idx="7800">
                  <c:v>3900</c:v>
                </c:pt>
                <c:pt idx="7801">
                  <c:v>3900.5</c:v>
                </c:pt>
                <c:pt idx="7802">
                  <c:v>3901</c:v>
                </c:pt>
                <c:pt idx="7803">
                  <c:v>3901.5</c:v>
                </c:pt>
                <c:pt idx="7804">
                  <c:v>3902</c:v>
                </c:pt>
                <c:pt idx="7805">
                  <c:v>3902.5</c:v>
                </c:pt>
                <c:pt idx="7806">
                  <c:v>3903</c:v>
                </c:pt>
                <c:pt idx="7807">
                  <c:v>3903.5</c:v>
                </c:pt>
                <c:pt idx="7808">
                  <c:v>3904</c:v>
                </c:pt>
                <c:pt idx="7809">
                  <c:v>3904.5</c:v>
                </c:pt>
                <c:pt idx="7810">
                  <c:v>3905</c:v>
                </c:pt>
                <c:pt idx="7811">
                  <c:v>3905.5</c:v>
                </c:pt>
                <c:pt idx="7812">
                  <c:v>3906</c:v>
                </c:pt>
                <c:pt idx="7813">
                  <c:v>3906.5</c:v>
                </c:pt>
                <c:pt idx="7814">
                  <c:v>3907</c:v>
                </c:pt>
                <c:pt idx="7815">
                  <c:v>3907.5</c:v>
                </c:pt>
                <c:pt idx="7816">
                  <c:v>3908</c:v>
                </c:pt>
                <c:pt idx="7817">
                  <c:v>3908.5</c:v>
                </c:pt>
                <c:pt idx="7818">
                  <c:v>3909</c:v>
                </c:pt>
                <c:pt idx="7819">
                  <c:v>3909.5</c:v>
                </c:pt>
                <c:pt idx="7820">
                  <c:v>3910</c:v>
                </c:pt>
                <c:pt idx="7821">
                  <c:v>3910.5</c:v>
                </c:pt>
                <c:pt idx="7822">
                  <c:v>3911</c:v>
                </c:pt>
                <c:pt idx="7823">
                  <c:v>3911.5</c:v>
                </c:pt>
                <c:pt idx="7824">
                  <c:v>3912</c:v>
                </c:pt>
                <c:pt idx="7825">
                  <c:v>3912.5</c:v>
                </c:pt>
                <c:pt idx="7826">
                  <c:v>3913</c:v>
                </c:pt>
                <c:pt idx="7827">
                  <c:v>3913.5</c:v>
                </c:pt>
                <c:pt idx="7828">
                  <c:v>3914</c:v>
                </c:pt>
                <c:pt idx="7829">
                  <c:v>3914.5</c:v>
                </c:pt>
                <c:pt idx="7830">
                  <c:v>3915</c:v>
                </c:pt>
                <c:pt idx="7831">
                  <c:v>3915.5</c:v>
                </c:pt>
                <c:pt idx="7832">
                  <c:v>3916</c:v>
                </c:pt>
                <c:pt idx="7833">
                  <c:v>3916.5</c:v>
                </c:pt>
                <c:pt idx="7834">
                  <c:v>3917</c:v>
                </c:pt>
                <c:pt idx="7835">
                  <c:v>3917.5</c:v>
                </c:pt>
                <c:pt idx="7836">
                  <c:v>3918</c:v>
                </c:pt>
                <c:pt idx="7837">
                  <c:v>3918.5</c:v>
                </c:pt>
                <c:pt idx="7838">
                  <c:v>3919</c:v>
                </c:pt>
                <c:pt idx="7839">
                  <c:v>3919.5</c:v>
                </c:pt>
                <c:pt idx="7840">
                  <c:v>3920</c:v>
                </c:pt>
                <c:pt idx="7841">
                  <c:v>3920.5</c:v>
                </c:pt>
                <c:pt idx="7842">
                  <c:v>3921</c:v>
                </c:pt>
                <c:pt idx="7843">
                  <c:v>3921.5</c:v>
                </c:pt>
                <c:pt idx="7844">
                  <c:v>3922</c:v>
                </c:pt>
                <c:pt idx="7845">
                  <c:v>3922.5</c:v>
                </c:pt>
                <c:pt idx="7846">
                  <c:v>3923</c:v>
                </c:pt>
                <c:pt idx="7847">
                  <c:v>3923.5</c:v>
                </c:pt>
                <c:pt idx="7848">
                  <c:v>3924</c:v>
                </c:pt>
                <c:pt idx="7849">
                  <c:v>3924.5</c:v>
                </c:pt>
                <c:pt idx="7850">
                  <c:v>3925</c:v>
                </c:pt>
                <c:pt idx="7851">
                  <c:v>3925.5</c:v>
                </c:pt>
                <c:pt idx="7852">
                  <c:v>3926</c:v>
                </c:pt>
                <c:pt idx="7853">
                  <c:v>3926.5</c:v>
                </c:pt>
                <c:pt idx="7854">
                  <c:v>3927</c:v>
                </c:pt>
                <c:pt idx="7855">
                  <c:v>3927.5</c:v>
                </c:pt>
                <c:pt idx="7856">
                  <c:v>3928</c:v>
                </c:pt>
                <c:pt idx="7857">
                  <c:v>3928.5</c:v>
                </c:pt>
                <c:pt idx="7858">
                  <c:v>3929</c:v>
                </c:pt>
                <c:pt idx="7859">
                  <c:v>3929.5</c:v>
                </c:pt>
                <c:pt idx="7860">
                  <c:v>3930</c:v>
                </c:pt>
                <c:pt idx="7861">
                  <c:v>3930.5</c:v>
                </c:pt>
                <c:pt idx="7862">
                  <c:v>3931</c:v>
                </c:pt>
                <c:pt idx="7863">
                  <c:v>3931.5</c:v>
                </c:pt>
                <c:pt idx="7864">
                  <c:v>3932</c:v>
                </c:pt>
                <c:pt idx="7865">
                  <c:v>3932.5</c:v>
                </c:pt>
                <c:pt idx="7866">
                  <c:v>3933</c:v>
                </c:pt>
                <c:pt idx="7867">
                  <c:v>3933.5</c:v>
                </c:pt>
                <c:pt idx="7868">
                  <c:v>3934</c:v>
                </c:pt>
                <c:pt idx="7869">
                  <c:v>3934.5</c:v>
                </c:pt>
                <c:pt idx="7870">
                  <c:v>3935</c:v>
                </c:pt>
                <c:pt idx="7871">
                  <c:v>3935.5</c:v>
                </c:pt>
                <c:pt idx="7872">
                  <c:v>3936</c:v>
                </c:pt>
                <c:pt idx="7873">
                  <c:v>3936.5</c:v>
                </c:pt>
                <c:pt idx="7874">
                  <c:v>3937</c:v>
                </c:pt>
                <c:pt idx="7875">
                  <c:v>3937.5</c:v>
                </c:pt>
                <c:pt idx="7876">
                  <c:v>3938</c:v>
                </c:pt>
                <c:pt idx="7877">
                  <c:v>3938.5</c:v>
                </c:pt>
                <c:pt idx="7878">
                  <c:v>3939</c:v>
                </c:pt>
                <c:pt idx="7879">
                  <c:v>3939.5</c:v>
                </c:pt>
                <c:pt idx="7880">
                  <c:v>3940</c:v>
                </c:pt>
                <c:pt idx="7881">
                  <c:v>3940.5</c:v>
                </c:pt>
                <c:pt idx="7882">
                  <c:v>3941</c:v>
                </c:pt>
                <c:pt idx="7883">
                  <c:v>3941.5</c:v>
                </c:pt>
                <c:pt idx="7884">
                  <c:v>3942</c:v>
                </c:pt>
                <c:pt idx="7885">
                  <c:v>3942.5</c:v>
                </c:pt>
                <c:pt idx="7886">
                  <c:v>3943</c:v>
                </c:pt>
                <c:pt idx="7887">
                  <c:v>3943.5</c:v>
                </c:pt>
                <c:pt idx="7888">
                  <c:v>3944</c:v>
                </c:pt>
                <c:pt idx="7889">
                  <c:v>3944.5</c:v>
                </c:pt>
                <c:pt idx="7890">
                  <c:v>3945</c:v>
                </c:pt>
                <c:pt idx="7891">
                  <c:v>3945.5</c:v>
                </c:pt>
                <c:pt idx="7892">
                  <c:v>3946</c:v>
                </c:pt>
                <c:pt idx="7893">
                  <c:v>3946.5</c:v>
                </c:pt>
                <c:pt idx="7894">
                  <c:v>3947</c:v>
                </c:pt>
                <c:pt idx="7895">
                  <c:v>3947.5</c:v>
                </c:pt>
                <c:pt idx="7896">
                  <c:v>3948</c:v>
                </c:pt>
                <c:pt idx="7897">
                  <c:v>3948.5</c:v>
                </c:pt>
                <c:pt idx="7898">
                  <c:v>3949</c:v>
                </c:pt>
                <c:pt idx="7899">
                  <c:v>3949.5</c:v>
                </c:pt>
                <c:pt idx="7900">
                  <c:v>3950</c:v>
                </c:pt>
                <c:pt idx="7901">
                  <c:v>3950.5</c:v>
                </c:pt>
                <c:pt idx="7902">
                  <c:v>3951</c:v>
                </c:pt>
                <c:pt idx="7903">
                  <c:v>3951.5</c:v>
                </c:pt>
                <c:pt idx="7904">
                  <c:v>3952</c:v>
                </c:pt>
                <c:pt idx="7905">
                  <c:v>3952.5</c:v>
                </c:pt>
                <c:pt idx="7906">
                  <c:v>3953</c:v>
                </c:pt>
                <c:pt idx="7907">
                  <c:v>3953.5</c:v>
                </c:pt>
                <c:pt idx="7908">
                  <c:v>3954</c:v>
                </c:pt>
                <c:pt idx="7909">
                  <c:v>3954.5</c:v>
                </c:pt>
                <c:pt idx="7910">
                  <c:v>3955</c:v>
                </c:pt>
                <c:pt idx="7911">
                  <c:v>3955.5</c:v>
                </c:pt>
                <c:pt idx="7912">
                  <c:v>3956</c:v>
                </c:pt>
                <c:pt idx="7913">
                  <c:v>3956.5</c:v>
                </c:pt>
                <c:pt idx="7914">
                  <c:v>3957</c:v>
                </c:pt>
                <c:pt idx="7915">
                  <c:v>3957.5</c:v>
                </c:pt>
                <c:pt idx="7916">
                  <c:v>3958</c:v>
                </c:pt>
                <c:pt idx="7917">
                  <c:v>3958.5</c:v>
                </c:pt>
                <c:pt idx="7918">
                  <c:v>3959</c:v>
                </c:pt>
                <c:pt idx="7919">
                  <c:v>3959.5</c:v>
                </c:pt>
                <c:pt idx="7920">
                  <c:v>3960</c:v>
                </c:pt>
                <c:pt idx="7921">
                  <c:v>3960.5</c:v>
                </c:pt>
                <c:pt idx="7922">
                  <c:v>3961</c:v>
                </c:pt>
                <c:pt idx="7923">
                  <c:v>3961.5</c:v>
                </c:pt>
                <c:pt idx="7924">
                  <c:v>3962</c:v>
                </c:pt>
                <c:pt idx="7925">
                  <c:v>3962.5</c:v>
                </c:pt>
                <c:pt idx="7926">
                  <c:v>3963</c:v>
                </c:pt>
                <c:pt idx="7927">
                  <c:v>3963.5</c:v>
                </c:pt>
                <c:pt idx="7928">
                  <c:v>3964</c:v>
                </c:pt>
                <c:pt idx="7929">
                  <c:v>3964.5</c:v>
                </c:pt>
                <c:pt idx="7930">
                  <c:v>3965</c:v>
                </c:pt>
                <c:pt idx="7931">
                  <c:v>3965.5</c:v>
                </c:pt>
                <c:pt idx="7932">
                  <c:v>3966</c:v>
                </c:pt>
                <c:pt idx="7933">
                  <c:v>3966.5</c:v>
                </c:pt>
                <c:pt idx="7934">
                  <c:v>3967</c:v>
                </c:pt>
                <c:pt idx="7935">
                  <c:v>3967.5</c:v>
                </c:pt>
                <c:pt idx="7936">
                  <c:v>3968</c:v>
                </c:pt>
                <c:pt idx="7937">
                  <c:v>3968.5</c:v>
                </c:pt>
                <c:pt idx="7938">
                  <c:v>3969</c:v>
                </c:pt>
                <c:pt idx="7939">
                  <c:v>3969.5</c:v>
                </c:pt>
                <c:pt idx="7940">
                  <c:v>3970</c:v>
                </c:pt>
                <c:pt idx="7941">
                  <c:v>3970.5</c:v>
                </c:pt>
                <c:pt idx="7942">
                  <c:v>3971</c:v>
                </c:pt>
                <c:pt idx="7943">
                  <c:v>3971.5</c:v>
                </c:pt>
                <c:pt idx="7944">
                  <c:v>3972</c:v>
                </c:pt>
                <c:pt idx="7945">
                  <c:v>3972.5</c:v>
                </c:pt>
                <c:pt idx="7946">
                  <c:v>3973</c:v>
                </c:pt>
                <c:pt idx="7947">
                  <c:v>3973.5</c:v>
                </c:pt>
                <c:pt idx="7948">
                  <c:v>3974</c:v>
                </c:pt>
                <c:pt idx="7949">
                  <c:v>3974.5</c:v>
                </c:pt>
                <c:pt idx="7950">
                  <c:v>3975</c:v>
                </c:pt>
                <c:pt idx="7951">
                  <c:v>3975.5</c:v>
                </c:pt>
                <c:pt idx="7952">
                  <c:v>3976</c:v>
                </c:pt>
                <c:pt idx="7953">
                  <c:v>3976.5</c:v>
                </c:pt>
                <c:pt idx="7954">
                  <c:v>3977</c:v>
                </c:pt>
                <c:pt idx="7955">
                  <c:v>3977.5</c:v>
                </c:pt>
                <c:pt idx="7956">
                  <c:v>3978</c:v>
                </c:pt>
                <c:pt idx="7957">
                  <c:v>3978.5</c:v>
                </c:pt>
                <c:pt idx="7958">
                  <c:v>3979</c:v>
                </c:pt>
                <c:pt idx="7959">
                  <c:v>3979.5</c:v>
                </c:pt>
                <c:pt idx="7960">
                  <c:v>3980</c:v>
                </c:pt>
                <c:pt idx="7961">
                  <c:v>3980.5</c:v>
                </c:pt>
                <c:pt idx="7962">
                  <c:v>3981</c:v>
                </c:pt>
                <c:pt idx="7963">
                  <c:v>3981.5</c:v>
                </c:pt>
                <c:pt idx="7964">
                  <c:v>3982</c:v>
                </c:pt>
                <c:pt idx="7965">
                  <c:v>3982.5</c:v>
                </c:pt>
                <c:pt idx="7966">
                  <c:v>3983</c:v>
                </c:pt>
                <c:pt idx="7967">
                  <c:v>3983.5</c:v>
                </c:pt>
                <c:pt idx="7968">
                  <c:v>3984</c:v>
                </c:pt>
                <c:pt idx="7969">
                  <c:v>3984.5</c:v>
                </c:pt>
                <c:pt idx="7970">
                  <c:v>3985</c:v>
                </c:pt>
                <c:pt idx="7971">
                  <c:v>3985.5</c:v>
                </c:pt>
                <c:pt idx="7972">
                  <c:v>3986</c:v>
                </c:pt>
                <c:pt idx="7973">
                  <c:v>3986.5</c:v>
                </c:pt>
                <c:pt idx="7974">
                  <c:v>3987</c:v>
                </c:pt>
                <c:pt idx="7975">
                  <c:v>3987.5</c:v>
                </c:pt>
                <c:pt idx="7976">
                  <c:v>3988</c:v>
                </c:pt>
                <c:pt idx="7977">
                  <c:v>3988.5</c:v>
                </c:pt>
                <c:pt idx="7978">
                  <c:v>3989</c:v>
                </c:pt>
                <c:pt idx="7979">
                  <c:v>3989.5</c:v>
                </c:pt>
                <c:pt idx="7980">
                  <c:v>3990</c:v>
                </c:pt>
                <c:pt idx="7981">
                  <c:v>3990.5</c:v>
                </c:pt>
                <c:pt idx="7982">
                  <c:v>3991</c:v>
                </c:pt>
                <c:pt idx="7983">
                  <c:v>3991.5</c:v>
                </c:pt>
                <c:pt idx="7984">
                  <c:v>3992</c:v>
                </c:pt>
                <c:pt idx="7985">
                  <c:v>3992.5</c:v>
                </c:pt>
                <c:pt idx="7986">
                  <c:v>3993</c:v>
                </c:pt>
                <c:pt idx="7987">
                  <c:v>3993.5</c:v>
                </c:pt>
                <c:pt idx="7988">
                  <c:v>3994</c:v>
                </c:pt>
                <c:pt idx="7989">
                  <c:v>3994.5</c:v>
                </c:pt>
                <c:pt idx="7990">
                  <c:v>3995</c:v>
                </c:pt>
                <c:pt idx="7991">
                  <c:v>3995.5</c:v>
                </c:pt>
                <c:pt idx="7992">
                  <c:v>3996</c:v>
                </c:pt>
                <c:pt idx="7993">
                  <c:v>3996.5</c:v>
                </c:pt>
                <c:pt idx="7994">
                  <c:v>3997</c:v>
                </c:pt>
                <c:pt idx="7995">
                  <c:v>3997.5</c:v>
                </c:pt>
                <c:pt idx="7996">
                  <c:v>3998</c:v>
                </c:pt>
                <c:pt idx="7997">
                  <c:v>3998.5</c:v>
                </c:pt>
                <c:pt idx="7998">
                  <c:v>3999</c:v>
                </c:pt>
                <c:pt idx="7999">
                  <c:v>3999.5</c:v>
                </c:pt>
                <c:pt idx="8000">
                  <c:v>4000</c:v>
                </c:pt>
                <c:pt idx="8001">
                  <c:v>4000.5</c:v>
                </c:pt>
                <c:pt idx="8002">
                  <c:v>4001</c:v>
                </c:pt>
                <c:pt idx="8003">
                  <c:v>4001.5</c:v>
                </c:pt>
                <c:pt idx="8004">
                  <c:v>4002</c:v>
                </c:pt>
                <c:pt idx="8005">
                  <c:v>4002.5</c:v>
                </c:pt>
                <c:pt idx="8006">
                  <c:v>4003</c:v>
                </c:pt>
                <c:pt idx="8007">
                  <c:v>4003.5</c:v>
                </c:pt>
                <c:pt idx="8008">
                  <c:v>4004</c:v>
                </c:pt>
                <c:pt idx="8009">
                  <c:v>4004.5</c:v>
                </c:pt>
                <c:pt idx="8010">
                  <c:v>4005</c:v>
                </c:pt>
                <c:pt idx="8011">
                  <c:v>4005.5</c:v>
                </c:pt>
                <c:pt idx="8012">
                  <c:v>4006</c:v>
                </c:pt>
                <c:pt idx="8013">
                  <c:v>4006.5</c:v>
                </c:pt>
                <c:pt idx="8014">
                  <c:v>4007</c:v>
                </c:pt>
                <c:pt idx="8015">
                  <c:v>4007.5</c:v>
                </c:pt>
                <c:pt idx="8016">
                  <c:v>4008</c:v>
                </c:pt>
                <c:pt idx="8017">
                  <c:v>4008.5</c:v>
                </c:pt>
                <c:pt idx="8018">
                  <c:v>4009</c:v>
                </c:pt>
                <c:pt idx="8019">
                  <c:v>4009.5</c:v>
                </c:pt>
                <c:pt idx="8020">
                  <c:v>4010</c:v>
                </c:pt>
                <c:pt idx="8021">
                  <c:v>4010.5</c:v>
                </c:pt>
                <c:pt idx="8022">
                  <c:v>4011</c:v>
                </c:pt>
                <c:pt idx="8023">
                  <c:v>4011.5</c:v>
                </c:pt>
                <c:pt idx="8024">
                  <c:v>4012</c:v>
                </c:pt>
                <c:pt idx="8025">
                  <c:v>4012.5</c:v>
                </c:pt>
                <c:pt idx="8026">
                  <c:v>4013</c:v>
                </c:pt>
                <c:pt idx="8027">
                  <c:v>4013.5</c:v>
                </c:pt>
                <c:pt idx="8028">
                  <c:v>4014</c:v>
                </c:pt>
                <c:pt idx="8029">
                  <c:v>4014.5</c:v>
                </c:pt>
                <c:pt idx="8030">
                  <c:v>4015</c:v>
                </c:pt>
                <c:pt idx="8031">
                  <c:v>4015.5</c:v>
                </c:pt>
                <c:pt idx="8032">
                  <c:v>4016</c:v>
                </c:pt>
                <c:pt idx="8033">
                  <c:v>4016.5</c:v>
                </c:pt>
                <c:pt idx="8034">
                  <c:v>4017</c:v>
                </c:pt>
                <c:pt idx="8035">
                  <c:v>4017.5</c:v>
                </c:pt>
                <c:pt idx="8036">
                  <c:v>4018</c:v>
                </c:pt>
                <c:pt idx="8037">
                  <c:v>4018.5</c:v>
                </c:pt>
                <c:pt idx="8038">
                  <c:v>4019</c:v>
                </c:pt>
                <c:pt idx="8039">
                  <c:v>4019.5</c:v>
                </c:pt>
                <c:pt idx="8040">
                  <c:v>4020</c:v>
                </c:pt>
                <c:pt idx="8041">
                  <c:v>4020.5</c:v>
                </c:pt>
                <c:pt idx="8042">
                  <c:v>4021</c:v>
                </c:pt>
                <c:pt idx="8043">
                  <c:v>4021.5</c:v>
                </c:pt>
                <c:pt idx="8044">
                  <c:v>4022</c:v>
                </c:pt>
                <c:pt idx="8045">
                  <c:v>4022.5</c:v>
                </c:pt>
                <c:pt idx="8046">
                  <c:v>4023</c:v>
                </c:pt>
                <c:pt idx="8047">
                  <c:v>4023.5</c:v>
                </c:pt>
                <c:pt idx="8048">
                  <c:v>4024</c:v>
                </c:pt>
                <c:pt idx="8049">
                  <c:v>4024.5</c:v>
                </c:pt>
                <c:pt idx="8050">
                  <c:v>4025</c:v>
                </c:pt>
                <c:pt idx="8051">
                  <c:v>4025.5</c:v>
                </c:pt>
                <c:pt idx="8052">
                  <c:v>4026</c:v>
                </c:pt>
                <c:pt idx="8053">
                  <c:v>4026.5</c:v>
                </c:pt>
                <c:pt idx="8054">
                  <c:v>4027</c:v>
                </c:pt>
                <c:pt idx="8055">
                  <c:v>4027.5</c:v>
                </c:pt>
                <c:pt idx="8056">
                  <c:v>4028</c:v>
                </c:pt>
                <c:pt idx="8057">
                  <c:v>4028.5</c:v>
                </c:pt>
                <c:pt idx="8058">
                  <c:v>4029</c:v>
                </c:pt>
                <c:pt idx="8059">
                  <c:v>4029.5</c:v>
                </c:pt>
                <c:pt idx="8060">
                  <c:v>4030</c:v>
                </c:pt>
                <c:pt idx="8061">
                  <c:v>4030.5</c:v>
                </c:pt>
                <c:pt idx="8062">
                  <c:v>4031</c:v>
                </c:pt>
                <c:pt idx="8063">
                  <c:v>4031.5</c:v>
                </c:pt>
                <c:pt idx="8064">
                  <c:v>4032</c:v>
                </c:pt>
                <c:pt idx="8065">
                  <c:v>4032.5</c:v>
                </c:pt>
                <c:pt idx="8066">
                  <c:v>4033</c:v>
                </c:pt>
                <c:pt idx="8067">
                  <c:v>4033.5</c:v>
                </c:pt>
                <c:pt idx="8068">
                  <c:v>4034</c:v>
                </c:pt>
                <c:pt idx="8069">
                  <c:v>4034.5</c:v>
                </c:pt>
                <c:pt idx="8070">
                  <c:v>4035</c:v>
                </c:pt>
                <c:pt idx="8071">
                  <c:v>4035.5</c:v>
                </c:pt>
                <c:pt idx="8072">
                  <c:v>4036</c:v>
                </c:pt>
                <c:pt idx="8073">
                  <c:v>4036.5</c:v>
                </c:pt>
                <c:pt idx="8074">
                  <c:v>4037</c:v>
                </c:pt>
                <c:pt idx="8075">
                  <c:v>4037.5</c:v>
                </c:pt>
                <c:pt idx="8076">
                  <c:v>4038</c:v>
                </c:pt>
                <c:pt idx="8077">
                  <c:v>4038.5</c:v>
                </c:pt>
                <c:pt idx="8078">
                  <c:v>4039</c:v>
                </c:pt>
                <c:pt idx="8079">
                  <c:v>4039.5</c:v>
                </c:pt>
                <c:pt idx="8080">
                  <c:v>4040</c:v>
                </c:pt>
                <c:pt idx="8081">
                  <c:v>4040.5</c:v>
                </c:pt>
                <c:pt idx="8082">
                  <c:v>4041</c:v>
                </c:pt>
                <c:pt idx="8083">
                  <c:v>4041.5</c:v>
                </c:pt>
                <c:pt idx="8084">
                  <c:v>4042</c:v>
                </c:pt>
                <c:pt idx="8085">
                  <c:v>4042.5</c:v>
                </c:pt>
                <c:pt idx="8086">
                  <c:v>4043</c:v>
                </c:pt>
                <c:pt idx="8087">
                  <c:v>4043.5</c:v>
                </c:pt>
                <c:pt idx="8088">
                  <c:v>4044</c:v>
                </c:pt>
                <c:pt idx="8089">
                  <c:v>4044.5</c:v>
                </c:pt>
                <c:pt idx="8090">
                  <c:v>4045</c:v>
                </c:pt>
                <c:pt idx="8091">
                  <c:v>4045.5</c:v>
                </c:pt>
                <c:pt idx="8092">
                  <c:v>4046</c:v>
                </c:pt>
                <c:pt idx="8093">
                  <c:v>4046.5</c:v>
                </c:pt>
                <c:pt idx="8094">
                  <c:v>4047</c:v>
                </c:pt>
                <c:pt idx="8095">
                  <c:v>4047.5</c:v>
                </c:pt>
                <c:pt idx="8096">
                  <c:v>4048</c:v>
                </c:pt>
                <c:pt idx="8097">
                  <c:v>4048.5</c:v>
                </c:pt>
                <c:pt idx="8098">
                  <c:v>4049</c:v>
                </c:pt>
                <c:pt idx="8099">
                  <c:v>4049.5</c:v>
                </c:pt>
                <c:pt idx="8100">
                  <c:v>4050</c:v>
                </c:pt>
                <c:pt idx="8101">
                  <c:v>4050.5</c:v>
                </c:pt>
                <c:pt idx="8102">
                  <c:v>4051</c:v>
                </c:pt>
                <c:pt idx="8103">
                  <c:v>4051.5</c:v>
                </c:pt>
                <c:pt idx="8104">
                  <c:v>4052</c:v>
                </c:pt>
                <c:pt idx="8105">
                  <c:v>4052.5</c:v>
                </c:pt>
                <c:pt idx="8106">
                  <c:v>4053</c:v>
                </c:pt>
                <c:pt idx="8107">
                  <c:v>4053.5</c:v>
                </c:pt>
                <c:pt idx="8108">
                  <c:v>4054</c:v>
                </c:pt>
                <c:pt idx="8109">
                  <c:v>4054.5</c:v>
                </c:pt>
                <c:pt idx="8110">
                  <c:v>4055</c:v>
                </c:pt>
                <c:pt idx="8111">
                  <c:v>4055.5</c:v>
                </c:pt>
                <c:pt idx="8112">
                  <c:v>4056</c:v>
                </c:pt>
                <c:pt idx="8113">
                  <c:v>4056.5</c:v>
                </c:pt>
                <c:pt idx="8114">
                  <c:v>4057</c:v>
                </c:pt>
                <c:pt idx="8115">
                  <c:v>4057.5</c:v>
                </c:pt>
                <c:pt idx="8116">
                  <c:v>4058</c:v>
                </c:pt>
                <c:pt idx="8117">
                  <c:v>4058.5</c:v>
                </c:pt>
                <c:pt idx="8118">
                  <c:v>4059</c:v>
                </c:pt>
                <c:pt idx="8119">
                  <c:v>4059.5</c:v>
                </c:pt>
                <c:pt idx="8120">
                  <c:v>4060</c:v>
                </c:pt>
                <c:pt idx="8121">
                  <c:v>4060.5</c:v>
                </c:pt>
                <c:pt idx="8122">
                  <c:v>4061</c:v>
                </c:pt>
                <c:pt idx="8123">
                  <c:v>4061.5</c:v>
                </c:pt>
                <c:pt idx="8124">
                  <c:v>4062</c:v>
                </c:pt>
                <c:pt idx="8125">
                  <c:v>4062.5</c:v>
                </c:pt>
                <c:pt idx="8126">
                  <c:v>4063</c:v>
                </c:pt>
                <c:pt idx="8127">
                  <c:v>4063.5</c:v>
                </c:pt>
                <c:pt idx="8128">
                  <c:v>4064</c:v>
                </c:pt>
                <c:pt idx="8129">
                  <c:v>4064.5</c:v>
                </c:pt>
                <c:pt idx="8130">
                  <c:v>4065</c:v>
                </c:pt>
                <c:pt idx="8131">
                  <c:v>4065.5</c:v>
                </c:pt>
                <c:pt idx="8132">
                  <c:v>4066</c:v>
                </c:pt>
                <c:pt idx="8133">
                  <c:v>4066.5</c:v>
                </c:pt>
                <c:pt idx="8134">
                  <c:v>4067</c:v>
                </c:pt>
                <c:pt idx="8135">
                  <c:v>4067.5</c:v>
                </c:pt>
                <c:pt idx="8136">
                  <c:v>4068</c:v>
                </c:pt>
                <c:pt idx="8137">
                  <c:v>4068.5</c:v>
                </c:pt>
                <c:pt idx="8138">
                  <c:v>4069</c:v>
                </c:pt>
                <c:pt idx="8139">
                  <c:v>4069.5</c:v>
                </c:pt>
                <c:pt idx="8140">
                  <c:v>4070</c:v>
                </c:pt>
                <c:pt idx="8141">
                  <c:v>4070.5</c:v>
                </c:pt>
                <c:pt idx="8142">
                  <c:v>4071</c:v>
                </c:pt>
                <c:pt idx="8143">
                  <c:v>4071.5</c:v>
                </c:pt>
                <c:pt idx="8144">
                  <c:v>4072</c:v>
                </c:pt>
                <c:pt idx="8145">
                  <c:v>4072.5</c:v>
                </c:pt>
                <c:pt idx="8146">
                  <c:v>4073</c:v>
                </c:pt>
                <c:pt idx="8147">
                  <c:v>4073.5</c:v>
                </c:pt>
                <c:pt idx="8148">
                  <c:v>4074</c:v>
                </c:pt>
                <c:pt idx="8149">
                  <c:v>4074.5</c:v>
                </c:pt>
                <c:pt idx="8150">
                  <c:v>4075</c:v>
                </c:pt>
                <c:pt idx="8151">
                  <c:v>4075.5</c:v>
                </c:pt>
                <c:pt idx="8152">
                  <c:v>4076</c:v>
                </c:pt>
                <c:pt idx="8153">
                  <c:v>4076.5</c:v>
                </c:pt>
                <c:pt idx="8154">
                  <c:v>4077</c:v>
                </c:pt>
                <c:pt idx="8155">
                  <c:v>4077.5</c:v>
                </c:pt>
                <c:pt idx="8156">
                  <c:v>4078</c:v>
                </c:pt>
                <c:pt idx="8157">
                  <c:v>4078.5</c:v>
                </c:pt>
                <c:pt idx="8158">
                  <c:v>4079</c:v>
                </c:pt>
                <c:pt idx="8159">
                  <c:v>4079.5</c:v>
                </c:pt>
                <c:pt idx="8160">
                  <c:v>4080</c:v>
                </c:pt>
                <c:pt idx="8161">
                  <c:v>4080.5</c:v>
                </c:pt>
                <c:pt idx="8162">
                  <c:v>4081</c:v>
                </c:pt>
                <c:pt idx="8163">
                  <c:v>4081.5</c:v>
                </c:pt>
                <c:pt idx="8164">
                  <c:v>4082</c:v>
                </c:pt>
                <c:pt idx="8165">
                  <c:v>4082.5</c:v>
                </c:pt>
                <c:pt idx="8166">
                  <c:v>4083</c:v>
                </c:pt>
                <c:pt idx="8167">
                  <c:v>4083.5</c:v>
                </c:pt>
                <c:pt idx="8168">
                  <c:v>4084</c:v>
                </c:pt>
                <c:pt idx="8169">
                  <c:v>4084.5</c:v>
                </c:pt>
                <c:pt idx="8170">
                  <c:v>4085</c:v>
                </c:pt>
                <c:pt idx="8171">
                  <c:v>4085.5</c:v>
                </c:pt>
                <c:pt idx="8172">
                  <c:v>4086</c:v>
                </c:pt>
                <c:pt idx="8173">
                  <c:v>4086.5</c:v>
                </c:pt>
                <c:pt idx="8174">
                  <c:v>4087</c:v>
                </c:pt>
                <c:pt idx="8175">
                  <c:v>4087.5</c:v>
                </c:pt>
                <c:pt idx="8176">
                  <c:v>4088</c:v>
                </c:pt>
                <c:pt idx="8177">
                  <c:v>4088.5</c:v>
                </c:pt>
                <c:pt idx="8178">
                  <c:v>4089</c:v>
                </c:pt>
                <c:pt idx="8179">
                  <c:v>4089.5</c:v>
                </c:pt>
                <c:pt idx="8180">
                  <c:v>4090</c:v>
                </c:pt>
                <c:pt idx="8181">
                  <c:v>4090.5</c:v>
                </c:pt>
                <c:pt idx="8182">
                  <c:v>4091</c:v>
                </c:pt>
                <c:pt idx="8183">
                  <c:v>4091.5</c:v>
                </c:pt>
                <c:pt idx="8184">
                  <c:v>4092</c:v>
                </c:pt>
                <c:pt idx="8185">
                  <c:v>4092.5</c:v>
                </c:pt>
                <c:pt idx="8186">
                  <c:v>4093</c:v>
                </c:pt>
                <c:pt idx="8187">
                  <c:v>4093.5</c:v>
                </c:pt>
                <c:pt idx="8188">
                  <c:v>4094</c:v>
                </c:pt>
                <c:pt idx="8189">
                  <c:v>4094.5</c:v>
                </c:pt>
                <c:pt idx="8190">
                  <c:v>4095</c:v>
                </c:pt>
                <c:pt idx="8191">
                  <c:v>4095.5</c:v>
                </c:pt>
                <c:pt idx="8192">
                  <c:v>4096</c:v>
                </c:pt>
                <c:pt idx="8193">
                  <c:v>4096.5</c:v>
                </c:pt>
                <c:pt idx="8194">
                  <c:v>4097</c:v>
                </c:pt>
                <c:pt idx="8195">
                  <c:v>4097.5</c:v>
                </c:pt>
                <c:pt idx="8196">
                  <c:v>4098</c:v>
                </c:pt>
                <c:pt idx="8197">
                  <c:v>4098.5</c:v>
                </c:pt>
                <c:pt idx="8198">
                  <c:v>4099</c:v>
                </c:pt>
                <c:pt idx="8199">
                  <c:v>4099.5</c:v>
                </c:pt>
                <c:pt idx="8200">
                  <c:v>4100</c:v>
                </c:pt>
                <c:pt idx="8201">
                  <c:v>4100.5</c:v>
                </c:pt>
                <c:pt idx="8202">
                  <c:v>4101</c:v>
                </c:pt>
                <c:pt idx="8203">
                  <c:v>4101.5</c:v>
                </c:pt>
                <c:pt idx="8204">
                  <c:v>4102</c:v>
                </c:pt>
                <c:pt idx="8205">
                  <c:v>4102.5</c:v>
                </c:pt>
                <c:pt idx="8206">
                  <c:v>4103</c:v>
                </c:pt>
                <c:pt idx="8207">
                  <c:v>4103.5</c:v>
                </c:pt>
                <c:pt idx="8208">
                  <c:v>4104</c:v>
                </c:pt>
                <c:pt idx="8209">
                  <c:v>4104.5</c:v>
                </c:pt>
                <c:pt idx="8210">
                  <c:v>4105</c:v>
                </c:pt>
                <c:pt idx="8211">
                  <c:v>4105.5</c:v>
                </c:pt>
                <c:pt idx="8212">
                  <c:v>4106</c:v>
                </c:pt>
                <c:pt idx="8213">
                  <c:v>4106.5</c:v>
                </c:pt>
                <c:pt idx="8214">
                  <c:v>4107</c:v>
                </c:pt>
                <c:pt idx="8215">
                  <c:v>4107.5</c:v>
                </c:pt>
                <c:pt idx="8216">
                  <c:v>4108</c:v>
                </c:pt>
                <c:pt idx="8217">
                  <c:v>4108.5</c:v>
                </c:pt>
                <c:pt idx="8218">
                  <c:v>4109</c:v>
                </c:pt>
                <c:pt idx="8219">
                  <c:v>4109.5</c:v>
                </c:pt>
                <c:pt idx="8220">
                  <c:v>4110</c:v>
                </c:pt>
                <c:pt idx="8221">
                  <c:v>4110.5</c:v>
                </c:pt>
                <c:pt idx="8222">
                  <c:v>4111</c:v>
                </c:pt>
                <c:pt idx="8223">
                  <c:v>4111.5</c:v>
                </c:pt>
                <c:pt idx="8224">
                  <c:v>4112</c:v>
                </c:pt>
                <c:pt idx="8225">
                  <c:v>4112.5</c:v>
                </c:pt>
                <c:pt idx="8226">
                  <c:v>4113</c:v>
                </c:pt>
                <c:pt idx="8227">
                  <c:v>4113.5</c:v>
                </c:pt>
                <c:pt idx="8228">
                  <c:v>4114</c:v>
                </c:pt>
                <c:pt idx="8229">
                  <c:v>4114.5</c:v>
                </c:pt>
                <c:pt idx="8230">
                  <c:v>4115</c:v>
                </c:pt>
                <c:pt idx="8231">
                  <c:v>4115.5</c:v>
                </c:pt>
                <c:pt idx="8232">
                  <c:v>4116</c:v>
                </c:pt>
                <c:pt idx="8233">
                  <c:v>4116.5</c:v>
                </c:pt>
                <c:pt idx="8234">
                  <c:v>4117</c:v>
                </c:pt>
                <c:pt idx="8235">
                  <c:v>4117.5</c:v>
                </c:pt>
                <c:pt idx="8236">
                  <c:v>4118</c:v>
                </c:pt>
                <c:pt idx="8237">
                  <c:v>4118.5</c:v>
                </c:pt>
                <c:pt idx="8238">
                  <c:v>4119</c:v>
                </c:pt>
                <c:pt idx="8239">
                  <c:v>4119.5</c:v>
                </c:pt>
                <c:pt idx="8240">
                  <c:v>4120</c:v>
                </c:pt>
                <c:pt idx="8241">
                  <c:v>4120.5</c:v>
                </c:pt>
                <c:pt idx="8242">
                  <c:v>4121</c:v>
                </c:pt>
                <c:pt idx="8243">
                  <c:v>4121.5</c:v>
                </c:pt>
                <c:pt idx="8244">
                  <c:v>4122</c:v>
                </c:pt>
                <c:pt idx="8245">
                  <c:v>4122.5</c:v>
                </c:pt>
                <c:pt idx="8246">
                  <c:v>4123</c:v>
                </c:pt>
                <c:pt idx="8247">
                  <c:v>4123.5</c:v>
                </c:pt>
                <c:pt idx="8248">
                  <c:v>4124</c:v>
                </c:pt>
                <c:pt idx="8249">
                  <c:v>4124.5</c:v>
                </c:pt>
                <c:pt idx="8250">
                  <c:v>4125</c:v>
                </c:pt>
                <c:pt idx="8251">
                  <c:v>4125.5</c:v>
                </c:pt>
                <c:pt idx="8252">
                  <c:v>4126</c:v>
                </c:pt>
                <c:pt idx="8253">
                  <c:v>4126.5</c:v>
                </c:pt>
                <c:pt idx="8254">
                  <c:v>4127</c:v>
                </c:pt>
                <c:pt idx="8255">
                  <c:v>4127.5</c:v>
                </c:pt>
                <c:pt idx="8256">
                  <c:v>4128</c:v>
                </c:pt>
                <c:pt idx="8257">
                  <c:v>4128.5</c:v>
                </c:pt>
                <c:pt idx="8258">
                  <c:v>4129</c:v>
                </c:pt>
                <c:pt idx="8259">
                  <c:v>4129.5</c:v>
                </c:pt>
                <c:pt idx="8260">
                  <c:v>4130</c:v>
                </c:pt>
                <c:pt idx="8261">
                  <c:v>4130.5</c:v>
                </c:pt>
                <c:pt idx="8262">
                  <c:v>4131</c:v>
                </c:pt>
                <c:pt idx="8263">
                  <c:v>4131.5</c:v>
                </c:pt>
                <c:pt idx="8264">
                  <c:v>4132</c:v>
                </c:pt>
                <c:pt idx="8265">
                  <c:v>4132.5</c:v>
                </c:pt>
                <c:pt idx="8266">
                  <c:v>4133</c:v>
                </c:pt>
                <c:pt idx="8267">
                  <c:v>4133.5</c:v>
                </c:pt>
                <c:pt idx="8268">
                  <c:v>4134</c:v>
                </c:pt>
                <c:pt idx="8269">
                  <c:v>4134.5</c:v>
                </c:pt>
                <c:pt idx="8270">
                  <c:v>4135</c:v>
                </c:pt>
                <c:pt idx="8271">
                  <c:v>4135.5</c:v>
                </c:pt>
                <c:pt idx="8272">
                  <c:v>4136</c:v>
                </c:pt>
                <c:pt idx="8273">
                  <c:v>4136.5</c:v>
                </c:pt>
                <c:pt idx="8274">
                  <c:v>4137</c:v>
                </c:pt>
                <c:pt idx="8275">
                  <c:v>4137.5</c:v>
                </c:pt>
                <c:pt idx="8276">
                  <c:v>4138</c:v>
                </c:pt>
                <c:pt idx="8277">
                  <c:v>4138.5</c:v>
                </c:pt>
                <c:pt idx="8278">
                  <c:v>4139</c:v>
                </c:pt>
                <c:pt idx="8279">
                  <c:v>4139.5</c:v>
                </c:pt>
                <c:pt idx="8280">
                  <c:v>4140</c:v>
                </c:pt>
                <c:pt idx="8281">
                  <c:v>4140.5</c:v>
                </c:pt>
                <c:pt idx="8282">
                  <c:v>4141</c:v>
                </c:pt>
                <c:pt idx="8283">
                  <c:v>4141.5</c:v>
                </c:pt>
                <c:pt idx="8284">
                  <c:v>4142</c:v>
                </c:pt>
                <c:pt idx="8285">
                  <c:v>4142.5</c:v>
                </c:pt>
                <c:pt idx="8286">
                  <c:v>4143</c:v>
                </c:pt>
                <c:pt idx="8287">
                  <c:v>4143.5</c:v>
                </c:pt>
                <c:pt idx="8288">
                  <c:v>4144</c:v>
                </c:pt>
                <c:pt idx="8289">
                  <c:v>4144.5</c:v>
                </c:pt>
                <c:pt idx="8290">
                  <c:v>4145</c:v>
                </c:pt>
                <c:pt idx="8291">
                  <c:v>4145.5</c:v>
                </c:pt>
                <c:pt idx="8292">
                  <c:v>4146</c:v>
                </c:pt>
                <c:pt idx="8293">
                  <c:v>4146.5</c:v>
                </c:pt>
                <c:pt idx="8294">
                  <c:v>4147</c:v>
                </c:pt>
                <c:pt idx="8295">
                  <c:v>4147.5</c:v>
                </c:pt>
                <c:pt idx="8296">
                  <c:v>4148</c:v>
                </c:pt>
                <c:pt idx="8297">
                  <c:v>4148.5</c:v>
                </c:pt>
                <c:pt idx="8298">
                  <c:v>4149</c:v>
                </c:pt>
                <c:pt idx="8299">
                  <c:v>4149.5</c:v>
                </c:pt>
                <c:pt idx="8300">
                  <c:v>4150</c:v>
                </c:pt>
                <c:pt idx="8301">
                  <c:v>4150.5</c:v>
                </c:pt>
                <c:pt idx="8302">
                  <c:v>4151</c:v>
                </c:pt>
                <c:pt idx="8303">
                  <c:v>4151.5</c:v>
                </c:pt>
                <c:pt idx="8304">
                  <c:v>4152</c:v>
                </c:pt>
                <c:pt idx="8305">
                  <c:v>4152.5</c:v>
                </c:pt>
                <c:pt idx="8306">
                  <c:v>4153</c:v>
                </c:pt>
                <c:pt idx="8307">
                  <c:v>4153.5</c:v>
                </c:pt>
                <c:pt idx="8308">
                  <c:v>4154</c:v>
                </c:pt>
                <c:pt idx="8309">
                  <c:v>4154.5</c:v>
                </c:pt>
                <c:pt idx="8310">
                  <c:v>4155</c:v>
                </c:pt>
                <c:pt idx="8311">
                  <c:v>4155.5</c:v>
                </c:pt>
                <c:pt idx="8312">
                  <c:v>4156</c:v>
                </c:pt>
                <c:pt idx="8313">
                  <c:v>4156.5</c:v>
                </c:pt>
                <c:pt idx="8314">
                  <c:v>4157</c:v>
                </c:pt>
                <c:pt idx="8315">
                  <c:v>4157.5</c:v>
                </c:pt>
                <c:pt idx="8316">
                  <c:v>4158</c:v>
                </c:pt>
                <c:pt idx="8317">
                  <c:v>4158.5</c:v>
                </c:pt>
                <c:pt idx="8318">
                  <c:v>4159</c:v>
                </c:pt>
                <c:pt idx="8319">
                  <c:v>4159.5</c:v>
                </c:pt>
                <c:pt idx="8320">
                  <c:v>4160</c:v>
                </c:pt>
                <c:pt idx="8321">
                  <c:v>4160.5</c:v>
                </c:pt>
                <c:pt idx="8322">
                  <c:v>4161</c:v>
                </c:pt>
                <c:pt idx="8323">
                  <c:v>4161.5</c:v>
                </c:pt>
                <c:pt idx="8324">
                  <c:v>4162</c:v>
                </c:pt>
                <c:pt idx="8325">
                  <c:v>4162.5</c:v>
                </c:pt>
                <c:pt idx="8326">
                  <c:v>4163</c:v>
                </c:pt>
                <c:pt idx="8327">
                  <c:v>4163.5</c:v>
                </c:pt>
                <c:pt idx="8328">
                  <c:v>4164</c:v>
                </c:pt>
                <c:pt idx="8329">
                  <c:v>4164.5</c:v>
                </c:pt>
                <c:pt idx="8330">
                  <c:v>4165</c:v>
                </c:pt>
                <c:pt idx="8331">
                  <c:v>4165.5</c:v>
                </c:pt>
                <c:pt idx="8332">
                  <c:v>4166</c:v>
                </c:pt>
                <c:pt idx="8333">
                  <c:v>4166.5</c:v>
                </c:pt>
                <c:pt idx="8334">
                  <c:v>4167</c:v>
                </c:pt>
                <c:pt idx="8335">
                  <c:v>4167.5</c:v>
                </c:pt>
                <c:pt idx="8336">
                  <c:v>4168</c:v>
                </c:pt>
                <c:pt idx="8337">
                  <c:v>4168.5</c:v>
                </c:pt>
                <c:pt idx="8338">
                  <c:v>4169</c:v>
                </c:pt>
                <c:pt idx="8339">
                  <c:v>4169.5</c:v>
                </c:pt>
                <c:pt idx="8340">
                  <c:v>4170</c:v>
                </c:pt>
                <c:pt idx="8341">
                  <c:v>4170.5</c:v>
                </c:pt>
                <c:pt idx="8342">
                  <c:v>4171</c:v>
                </c:pt>
                <c:pt idx="8343">
                  <c:v>4171.5</c:v>
                </c:pt>
                <c:pt idx="8344">
                  <c:v>4172</c:v>
                </c:pt>
                <c:pt idx="8345">
                  <c:v>4172.5</c:v>
                </c:pt>
                <c:pt idx="8346">
                  <c:v>4173</c:v>
                </c:pt>
                <c:pt idx="8347">
                  <c:v>4173.5</c:v>
                </c:pt>
                <c:pt idx="8348">
                  <c:v>4174</c:v>
                </c:pt>
                <c:pt idx="8349">
                  <c:v>4174.5</c:v>
                </c:pt>
                <c:pt idx="8350">
                  <c:v>4175</c:v>
                </c:pt>
                <c:pt idx="8351">
                  <c:v>4175.5</c:v>
                </c:pt>
                <c:pt idx="8352">
                  <c:v>4176</c:v>
                </c:pt>
                <c:pt idx="8353">
                  <c:v>4176.5</c:v>
                </c:pt>
                <c:pt idx="8354">
                  <c:v>4177</c:v>
                </c:pt>
                <c:pt idx="8355">
                  <c:v>4177.5</c:v>
                </c:pt>
                <c:pt idx="8356">
                  <c:v>4178</c:v>
                </c:pt>
                <c:pt idx="8357">
                  <c:v>4178.5</c:v>
                </c:pt>
                <c:pt idx="8358">
                  <c:v>4179</c:v>
                </c:pt>
                <c:pt idx="8359">
                  <c:v>4179.5</c:v>
                </c:pt>
                <c:pt idx="8360">
                  <c:v>4180</c:v>
                </c:pt>
                <c:pt idx="8361">
                  <c:v>4180.5</c:v>
                </c:pt>
                <c:pt idx="8362">
                  <c:v>4181</c:v>
                </c:pt>
                <c:pt idx="8363">
                  <c:v>4181.5</c:v>
                </c:pt>
                <c:pt idx="8364">
                  <c:v>4182</c:v>
                </c:pt>
                <c:pt idx="8365">
                  <c:v>4182.5</c:v>
                </c:pt>
                <c:pt idx="8366">
                  <c:v>4183</c:v>
                </c:pt>
                <c:pt idx="8367">
                  <c:v>4183.5</c:v>
                </c:pt>
                <c:pt idx="8368">
                  <c:v>4184</c:v>
                </c:pt>
                <c:pt idx="8369">
                  <c:v>4184.5</c:v>
                </c:pt>
                <c:pt idx="8370">
                  <c:v>4185</c:v>
                </c:pt>
                <c:pt idx="8371">
                  <c:v>4185.5</c:v>
                </c:pt>
                <c:pt idx="8372">
                  <c:v>4186</c:v>
                </c:pt>
                <c:pt idx="8373">
                  <c:v>4186.5</c:v>
                </c:pt>
                <c:pt idx="8374">
                  <c:v>4187</c:v>
                </c:pt>
                <c:pt idx="8375">
                  <c:v>4187.5</c:v>
                </c:pt>
                <c:pt idx="8376">
                  <c:v>4188</c:v>
                </c:pt>
                <c:pt idx="8377">
                  <c:v>4188.5</c:v>
                </c:pt>
                <c:pt idx="8378">
                  <c:v>4189</c:v>
                </c:pt>
                <c:pt idx="8379">
                  <c:v>4189.5</c:v>
                </c:pt>
                <c:pt idx="8380">
                  <c:v>4190</c:v>
                </c:pt>
                <c:pt idx="8381">
                  <c:v>4190.5</c:v>
                </c:pt>
                <c:pt idx="8382">
                  <c:v>4191</c:v>
                </c:pt>
                <c:pt idx="8383">
                  <c:v>4191.5</c:v>
                </c:pt>
                <c:pt idx="8384">
                  <c:v>4192</c:v>
                </c:pt>
                <c:pt idx="8385">
                  <c:v>4192.5</c:v>
                </c:pt>
                <c:pt idx="8386">
                  <c:v>4193</c:v>
                </c:pt>
                <c:pt idx="8387">
                  <c:v>4193.5</c:v>
                </c:pt>
                <c:pt idx="8388">
                  <c:v>4194</c:v>
                </c:pt>
                <c:pt idx="8389">
                  <c:v>4194.5</c:v>
                </c:pt>
                <c:pt idx="8390">
                  <c:v>4195</c:v>
                </c:pt>
                <c:pt idx="8391">
                  <c:v>4195.5</c:v>
                </c:pt>
                <c:pt idx="8392">
                  <c:v>4196</c:v>
                </c:pt>
                <c:pt idx="8393">
                  <c:v>4196.5</c:v>
                </c:pt>
                <c:pt idx="8394">
                  <c:v>4197</c:v>
                </c:pt>
                <c:pt idx="8395">
                  <c:v>4197.5</c:v>
                </c:pt>
                <c:pt idx="8396">
                  <c:v>4198</c:v>
                </c:pt>
                <c:pt idx="8397">
                  <c:v>4198.5</c:v>
                </c:pt>
                <c:pt idx="8398">
                  <c:v>4199</c:v>
                </c:pt>
                <c:pt idx="8399">
                  <c:v>4199.5</c:v>
                </c:pt>
                <c:pt idx="8400">
                  <c:v>4200</c:v>
                </c:pt>
                <c:pt idx="8401">
                  <c:v>4200.5</c:v>
                </c:pt>
                <c:pt idx="8402">
                  <c:v>4201</c:v>
                </c:pt>
                <c:pt idx="8403">
                  <c:v>4201.5</c:v>
                </c:pt>
                <c:pt idx="8404">
                  <c:v>4202</c:v>
                </c:pt>
                <c:pt idx="8405">
                  <c:v>4202.5</c:v>
                </c:pt>
                <c:pt idx="8406">
                  <c:v>4203</c:v>
                </c:pt>
                <c:pt idx="8407">
                  <c:v>4203.5</c:v>
                </c:pt>
                <c:pt idx="8408">
                  <c:v>4204</c:v>
                </c:pt>
                <c:pt idx="8409">
                  <c:v>4204.5</c:v>
                </c:pt>
                <c:pt idx="8410">
                  <c:v>4205</c:v>
                </c:pt>
                <c:pt idx="8411">
                  <c:v>4205.5</c:v>
                </c:pt>
                <c:pt idx="8412">
                  <c:v>4206</c:v>
                </c:pt>
                <c:pt idx="8413">
                  <c:v>4206.5</c:v>
                </c:pt>
                <c:pt idx="8414">
                  <c:v>4207</c:v>
                </c:pt>
                <c:pt idx="8415">
                  <c:v>4207.5</c:v>
                </c:pt>
                <c:pt idx="8416">
                  <c:v>4208</c:v>
                </c:pt>
                <c:pt idx="8417">
                  <c:v>4208.5</c:v>
                </c:pt>
                <c:pt idx="8418">
                  <c:v>4209</c:v>
                </c:pt>
                <c:pt idx="8419">
                  <c:v>4209.5</c:v>
                </c:pt>
                <c:pt idx="8420">
                  <c:v>4210</c:v>
                </c:pt>
                <c:pt idx="8421">
                  <c:v>4210.5</c:v>
                </c:pt>
                <c:pt idx="8422">
                  <c:v>4211</c:v>
                </c:pt>
                <c:pt idx="8423">
                  <c:v>4211.5</c:v>
                </c:pt>
                <c:pt idx="8424">
                  <c:v>4212</c:v>
                </c:pt>
                <c:pt idx="8425">
                  <c:v>4212.5</c:v>
                </c:pt>
                <c:pt idx="8426">
                  <c:v>4213</c:v>
                </c:pt>
                <c:pt idx="8427">
                  <c:v>4213.5</c:v>
                </c:pt>
                <c:pt idx="8428">
                  <c:v>4214</c:v>
                </c:pt>
                <c:pt idx="8429">
                  <c:v>4214.5</c:v>
                </c:pt>
                <c:pt idx="8430">
                  <c:v>4215</c:v>
                </c:pt>
                <c:pt idx="8431">
                  <c:v>4215.5</c:v>
                </c:pt>
                <c:pt idx="8432">
                  <c:v>4216</c:v>
                </c:pt>
                <c:pt idx="8433">
                  <c:v>4216.5</c:v>
                </c:pt>
                <c:pt idx="8434">
                  <c:v>4217</c:v>
                </c:pt>
                <c:pt idx="8435">
                  <c:v>4217.5</c:v>
                </c:pt>
                <c:pt idx="8436">
                  <c:v>4218</c:v>
                </c:pt>
                <c:pt idx="8437">
                  <c:v>4218.5</c:v>
                </c:pt>
                <c:pt idx="8438">
                  <c:v>4219</c:v>
                </c:pt>
                <c:pt idx="8439">
                  <c:v>4219.5</c:v>
                </c:pt>
                <c:pt idx="8440">
                  <c:v>4220</c:v>
                </c:pt>
                <c:pt idx="8441">
                  <c:v>4220.5</c:v>
                </c:pt>
                <c:pt idx="8442">
                  <c:v>4221</c:v>
                </c:pt>
                <c:pt idx="8443">
                  <c:v>4221.5</c:v>
                </c:pt>
                <c:pt idx="8444">
                  <c:v>4222</c:v>
                </c:pt>
                <c:pt idx="8445">
                  <c:v>4222.5</c:v>
                </c:pt>
                <c:pt idx="8446">
                  <c:v>4223</c:v>
                </c:pt>
                <c:pt idx="8447">
                  <c:v>4223.5</c:v>
                </c:pt>
                <c:pt idx="8448">
                  <c:v>4224</c:v>
                </c:pt>
                <c:pt idx="8449">
                  <c:v>4224.5</c:v>
                </c:pt>
                <c:pt idx="8450">
                  <c:v>4225</c:v>
                </c:pt>
                <c:pt idx="8451">
                  <c:v>4225.5</c:v>
                </c:pt>
                <c:pt idx="8452">
                  <c:v>4226</c:v>
                </c:pt>
                <c:pt idx="8453">
                  <c:v>4226.5</c:v>
                </c:pt>
                <c:pt idx="8454">
                  <c:v>4227</c:v>
                </c:pt>
                <c:pt idx="8455">
                  <c:v>4227.5</c:v>
                </c:pt>
                <c:pt idx="8456">
                  <c:v>4228</c:v>
                </c:pt>
                <c:pt idx="8457">
                  <c:v>4228.5</c:v>
                </c:pt>
                <c:pt idx="8458">
                  <c:v>4229</c:v>
                </c:pt>
                <c:pt idx="8459">
                  <c:v>4229.5</c:v>
                </c:pt>
                <c:pt idx="8460">
                  <c:v>4230</c:v>
                </c:pt>
                <c:pt idx="8461">
                  <c:v>4230.5</c:v>
                </c:pt>
                <c:pt idx="8462">
                  <c:v>4231</c:v>
                </c:pt>
                <c:pt idx="8463">
                  <c:v>4231.5</c:v>
                </c:pt>
                <c:pt idx="8464">
                  <c:v>4232</c:v>
                </c:pt>
                <c:pt idx="8465">
                  <c:v>4232.5</c:v>
                </c:pt>
                <c:pt idx="8466">
                  <c:v>4233</c:v>
                </c:pt>
                <c:pt idx="8467">
                  <c:v>4233.5</c:v>
                </c:pt>
                <c:pt idx="8468">
                  <c:v>4234</c:v>
                </c:pt>
                <c:pt idx="8469">
                  <c:v>4234.5</c:v>
                </c:pt>
                <c:pt idx="8470">
                  <c:v>4235</c:v>
                </c:pt>
                <c:pt idx="8471">
                  <c:v>4235.5</c:v>
                </c:pt>
                <c:pt idx="8472">
                  <c:v>4236</c:v>
                </c:pt>
                <c:pt idx="8473">
                  <c:v>4236.5</c:v>
                </c:pt>
                <c:pt idx="8474">
                  <c:v>4237</c:v>
                </c:pt>
                <c:pt idx="8475">
                  <c:v>4237.5</c:v>
                </c:pt>
                <c:pt idx="8476">
                  <c:v>4238</c:v>
                </c:pt>
                <c:pt idx="8477">
                  <c:v>4238.5</c:v>
                </c:pt>
                <c:pt idx="8478">
                  <c:v>4239</c:v>
                </c:pt>
                <c:pt idx="8479">
                  <c:v>4239.5</c:v>
                </c:pt>
                <c:pt idx="8480">
                  <c:v>4240</c:v>
                </c:pt>
                <c:pt idx="8481">
                  <c:v>4240.5</c:v>
                </c:pt>
                <c:pt idx="8482">
                  <c:v>4241</c:v>
                </c:pt>
                <c:pt idx="8483">
                  <c:v>4241.5</c:v>
                </c:pt>
                <c:pt idx="8484">
                  <c:v>4242</c:v>
                </c:pt>
                <c:pt idx="8485">
                  <c:v>4242.5</c:v>
                </c:pt>
                <c:pt idx="8486">
                  <c:v>4243</c:v>
                </c:pt>
                <c:pt idx="8487">
                  <c:v>4243.5</c:v>
                </c:pt>
                <c:pt idx="8488">
                  <c:v>4244</c:v>
                </c:pt>
                <c:pt idx="8489">
                  <c:v>4244.5</c:v>
                </c:pt>
                <c:pt idx="8490">
                  <c:v>4245</c:v>
                </c:pt>
                <c:pt idx="8491">
                  <c:v>4245.5</c:v>
                </c:pt>
                <c:pt idx="8492">
                  <c:v>4246</c:v>
                </c:pt>
                <c:pt idx="8493">
                  <c:v>4246.5</c:v>
                </c:pt>
                <c:pt idx="8494">
                  <c:v>4247</c:v>
                </c:pt>
                <c:pt idx="8495">
                  <c:v>4247.5</c:v>
                </c:pt>
                <c:pt idx="8496">
                  <c:v>4248</c:v>
                </c:pt>
                <c:pt idx="8497">
                  <c:v>4248.5</c:v>
                </c:pt>
                <c:pt idx="8498">
                  <c:v>4249</c:v>
                </c:pt>
                <c:pt idx="8499">
                  <c:v>4249.5</c:v>
                </c:pt>
                <c:pt idx="8500">
                  <c:v>4250</c:v>
                </c:pt>
                <c:pt idx="8501">
                  <c:v>4250.5</c:v>
                </c:pt>
                <c:pt idx="8502">
                  <c:v>4251</c:v>
                </c:pt>
                <c:pt idx="8503">
                  <c:v>4251.5</c:v>
                </c:pt>
                <c:pt idx="8504">
                  <c:v>4252</c:v>
                </c:pt>
                <c:pt idx="8505">
                  <c:v>4252.5</c:v>
                </c:pt>
                <c:pt idx="8506">
                  <c:v>4253</c:v>
                </c:pt>
                <c:pt idx="8507">
                  <c:v>4253.5</c:v>
                </c:pt>
                <c:pt idx="8508">
                  <c:v>4254</c:v>
                </c:pt>
                <c:pt idx="8509">
                  <c:v>4254.5</c:v>
                </c:pt>
                <c:pt idx="8510">
                  <c:v>4255</c:v>
                </c:pt>
                <c:pt idx="8511">
                  <c:v>4255.5</c:v>
                </c:pt>
                <c:pt idx="8512">
                  <c:v>4256</c:v>
                </c:pt>
                <c:pt idx="8513">
                  <c:v>4256.5</c:v>
                </c:pt>
                <c:pt idx="8514">
                  <c:v>4257</c:v>
                </c:pt>
                <c:pt idx="8515">
                  <c:v>4257.5</c:v>
                </c:pt>
                <c:pt idx="8516">
                  <c:v>4258</c:v>
                </c:pt>
                <c:pt idx="8517">
                  <c:v>4258.5</c:v>
                </c:pt>
                <c:pt idx="8518">
                  <c:v>4259</c:v>
                </c:pt>
                <c:pt idx="8519">
                  <c:v>4259.5</c:v>
                </c:pt>
                <c:pt idx="8520">
                  <c:v>4260</c:v>
                </c:pt>
                <c:pt idx="8521">
                  <c:v>4260.5</c:v>
                </c:pt>
                <c:pt idx="8522">
                  <c:v>4261</c:v>
                </c:pt>
                <c:pt idx="8523">
                  <c:v>4261.5</c:v>
                </c:pt>
                <c:pt idx="8524">
                  <c:v>4262</c:v>
                </c:pt>
                <c:pt idx="8525">
                  <c:v>4262.5</c:v>
                </c:pt>
                <c:pt idx="8526">
                  <c:v>4263</c:v>
                </c:pt>
                <c:pt idx="8527">
                  <c:v>4263.5</c:v>
                </c:pt>
                <c:pt idx="8528">
                  <c:v>4264</c:v>
                </c:pt>
                <c:pt idx="8529">
                  <c:v>4264.5</c:v>
                </c:pt>
                <c:pt idx="8530">
                  <c:v>4265</c:v>
                </c:pt>
                <c:pt idx="8531">
                  <c:v>4265.5</c:v>
                </c:pt>
                <c:pt idx="8532">
                  <c:v>4266</c:v>
                </c:pt>
                <c:pt idx="8533">
                  <c:v>4266.5</c:v>
                </c:pt>
                <c:pt idx="8534">
                  <c:v>4267</c:v>
                </c:pt>
                <c:pt idx="8535">
                  <c:v>4267.5</c:v>
                </c:pt>
                <c:pt idx="8536">
                  <c:v>4268</c:v>
                </c:pt>
                <c:pt idx="8537">
                  <c:v>4268.5</c:v>
                </c:pt>
                <c:pt idx="8538">
                  <c:v>4269</c:v>
                </c:pt>
                <c:pt idx="8539">
                  <c:v>4269.5</c:v>
                </c:pt>
                <c:pt idx="8540">
                  <c:v>4270</c:v>
                </c:pt>
                <c:pt idx="8541">
                  <c:v>4270.5</c:v>
                </c:pt>
                <c:pt idx="8542">
                  <c:v>4271</c:v>
                </c:pt>
                <c:pt idx="8543">
                  <c:v>4271.5</c:v>
                </c:pt>
                <c:pt idx="8544">
                  <c:v>4272</c:v>
                </c:pt>
                <c:pt idx="8545">
                  <c:v>4272.5</c:v>
                </c:pt>
                <c:pt idx="8546">
                  <c:v>4273</c:v>
                </c:pt>
                <c:pt idx="8547">
                  <c:v>4273.5</c:v>
                </c:pt>
                <c:pt idx="8548">
                  <c:v>4274</c:v>
                </c:pt>
                <c:pt idx="8549">
                  <c:v>4274.5</c:v>
                </c:pt>
                <c:pt idx="8550">
                  <c:v>4275</c:v>
                </c:pt>
                <c:pt idx="8551">
                  <c:v>4275.5</c:v>
                </c:pt>
                <c:pt idx="8552">
                  <c:v>4276</c:v>
                </c:pt>
                <c:pt idx="8553">
                  <c:v>4276.5</c:v>
                </c:pt>
                <c:pt idx="8554">
                  <c:v>4277</c:v>
                </c:pt>
                <c:pt idx="8555">
                  <c:v>4277.5</c:v>
                </c:pt>
                <c:pt idx="8556">
                  <c:v>4278</c:v>
                </c:pt>
                <c:pt idx="8557">
                  <c:v>4278.5</c:v>
                </c:pt>
                <c:pt idx="8558">
                  <c:v>4279</c:v>
                </c:pt>
                <c:pt idx="8559">
                  <c:v>4279.5</c:v>
                </c:pt>
                <c:pt idx="8560">
                  <c:v>4280</c:v>
                </c:pt>
                <c:pt idx="8561">
                  <c:v>4280.5</c:v>
                </c:pt>
                <c:pt idx="8562">
                  <c:v>4281</c:v>
                </c:pt>
                <c:pt idx="8563">
                  <c:v>4281.5</c:v>
                </c:pt>
                <c:pt idx="8564">
                  <c:v>4282</c:v>
                </c:pt>
                <c:pt idx="8565">
                  <c:v>4282.5</c:v>
                </c:pt>
                <c:pt idx="8566">
                  <c:v>4283</c:v>
                </c:pt>
                <c:pt idx="8567">
                  <c:v>4283.5</c:v>
                </c:pt>
                <c:pt idx="8568">
                  <c:v>4284</c:v>
                </c:pt>
                <c:pt idx="8569">
                  <c:v>4284.5</c:v>
                </c:pt>
                <c:pt idx="8570">
                  <c:v>4285</c:v>
                </c:pt>
                <c:pt idx="8571">
                  <c:v>4285.5</c:v>
                </c:pt>
                <c:pt idx="8572">
                  <c:v>4286</c:v>
                </c:pt>
                <c:pt idx="8573">
                  <c:v>4286.5</c:v>
                </c:pt>
                <c:pt idx="8574">
                  <c:v>4287</c:v>
                </c:pt>
                <c:pt idx="8575">
                  <c:v>4287.5</c:v>
                </c:pt>
                <c:pt idx="8576">
                  <c:v>4288</c:v>
                </c:pt>
                <c:pt idx="8577">
                  <c:v>4288.5</c:v>
                </c:pt>
                <c:pt idx="8578">
                  <c:v>4289</c:v>
                </c:pt>
                <c:pt idx="8579">
                  <c:v>4289.5</c:v>
                </c:pt>
                <c:pt idx="8580">
                  <c:v>4290</c:v>
                </c:pt>
                <c:pt idx="8581">
                  <c:v>4290.5</c:v>
                </c:pt>
                <c:pt idx="8582">
                  <c:v>4291</c:v>
                </c:pt>
                <c:pt idx="8583">
                  <c:v>4291.5</c:v>
                </c:pt>
                <c:pt idx="8584">
                  <c:v>4292</c:v>
                </c:pt>
                <c:pt idx="8585">
                  <c:v>4292.5</c:v>
                </c:pt>
                <c:pt idx="8586">
                  <c:v>4293</c:v>
                </c:pt>
                <c:pt idx="8587">
                  <c:v>4293.5</c:v>
                </c:pt>
                <c:pt idx="8588">
                  <c:v>4294</c:v>
                </c:pt>
                <c:pt idx="8589">
                  <c:v>4294.5</c:v>
                </c:pt>
                <c:pt idx="8590">
                  <c:v>4295</c:v>
                </c:pt>
                <c:pt idx="8591">
                  <c:v>4295.5</c:v>
                </c:pt>
                <c:pt idx="8592">
                  <c:v>4296</c:v>
                </c:pt>
                <c:pt idx="8593">
                  <c:v>4296.5</c:v>
                </c:pt>
                <c:pt idx="8594">
                  <c:v>4297</c:v>
                </c:pt>
                <c:pt idx="8595">
                  <c:v>4297.5</c:v>
                </c:pt>
                <c:pt idx="8596">
                  <c:v>4298</c:v>
                </c:pt>
                <c:pt idx="8597">
                  <c:v>4298.5</c:v>
                </c:pt>
                <c:pt idx="8598">
                  <c:v>4299</c:v>
                </c:pt>
                <c:pt idx="8599">
                  <c:v>4299.5</c:v>
                </c:pt>
                <c:pt idx="8600">
                  <c:v>4300</c:v>
                </c:pt>
                <c:pt idx="8601">
                  <c:v>4300.5</c:v>
                </c:pt>
                <c:pt idx="8602">
                  <c:v>4301</c:v>
                </c:pt>
                <c:pt idx="8603">
                  <c:v>4301.5</c:v>
                </c:pt>
                <c:pt idx="8604">
                  <c:v>4302</c:v>
                </c:pt>
                <c:pt idx="8605">
                  <c:v>4302.5</c:v>
                </c:pt>
                <c:pt idx="8606">
                  <c:v>4303</c:v>
                </c:pt>
                <c:pt idx="8607">
                  <c:v>4303.5</c:v>
                </c:pt>
                <c:pt idx="8608">
                  <c:v>4304</c:v>
                </c:pt>
                <c:pt idx="8609">
                  <c:v>4304.5</c:v>
                </c:pt>
                <c:pt idx="8610">
                  <c:v>4305</c:v>
                </c:pt>
                <c:pt idx="8611">
                  <c:v>4305.5</c:v>
                </c:pt>
                <c:pt idx="8612">
                  <c:v>4306</c:v>
                </c:pt>
                <c:pt idx="8613">
                  <c:v>4306.5</c:v>
                </c:pt>
                <c:pt idx="8614">
                  <c:v>4307</c:v>
                </c:pt>
                <c:pt idx="8615">
                  <c:v>4307.5</c:v>
                </c:pt>
                <c:pt idx="8616">
                  <c:v>4308</c:v>
                </c:pt>
                <c:pt idx="8617">
                  <c:v>4308.5</c:v>
                </c:pt>
                <c:pt idx="8618">
                  <c:v>4309</c:v>
                </c:pt>
                <c:pt idx="8619">
                  <c:v>4309.5</c:v>
                </c:pt>
                <c:pt idx="8620">
                  <c:v>4310</c:v>
                </c:pt>
                <c:pt idx="8621">
                  <c:v>4310.5</c:v>
                </c:pt>
                <c:pt idx="8622">
                  <c:v>4311</c:v>
                </c:pt>
                <c:pt idx="8623">
                  <c:v>4311.5</c:v>
                </c:pt>
                <c:pt idx="8624">
                  <c:v>4312</c:v>
                </c:pt>
                <c:pt idx="8625">
                  <c:v>4312.5</c:v>
                </c:pt>
                <c:pt idx="8626">
                  <c:v>4313</c:v>
                </c:pt>
                <c:pt idx="8627">
                  <c:v>4313.5</c:v>
                </c:pt>
                <c:pt idx="8628">
                  <c:v>4314</c:v>
                </c:pt>
                <c:pt idx="8629">
                  <c:v>4314.5</c:v>
                </c:pt>
                <c:pt idx="8630">
                  <c:v>4315</c:v>
                </c:pt>
                <c:pt idx="8631">
                  <c:v>4315.5</c:v>
                </c:pt>
                <c:pt idx="8632">
                  <c:v>4316</c:v>
                </c:pt>
                <c:pt idx="8633">
                  <c:v>4316.5</c:v>
                </c:pt>
                <c:pt idx="8634">
                  <c:v>4317</c:v>
                </c:pt>
                <c:pt idx="8635">
                  <c:v>4317.5</c:v>
                </c:pt>
                <c:pt idx="8636">
                  <c:v>4318</c:v>
                </c:pt>
                <c:pt idx="8637">
                  <c:v>4318.5</c:v>
                </c:pt>
                <c:pt idx="8638">
                  <c:v>4319</c:v>
                </c:pt>
                <c:pt idx="8639">
                  <c:v>4319.5</c:v>
                </c:pt>
                <c:pt idx="8640">
                  <c:v>4320</c:v>
                </c:pt>
                <c:pt idx="8641">
                  <c:v>4320.5</c:v>
                </c:pt>
                <c:pt idx="8642">
                  <c:v>4321</c:v>
                </c:pt>
                <c:pt idx="8643">
                  <c:v>4321.5</c:v>
                </c:pt>
                <c:pt idx="8644">
                  <c:v>4322</c:v>
                </c:pt>
                <c:pt idx="8645">
                  <c:v>4322.5</c:v>
                </c:pt>
                <c:pt idx="8646">
                  <c:v>4323</c:v>
                </c:pt>
                <c:pt idx="8647">
                  <c:v>4323.5</c:v>
                </c:pt>
                <c:pt idx="8648">
                  <c:v>4324</c:v>
                </c:pt>
                <c:pt idx="8649">
                  <c:v>4324.5</c:v>
                </c:pt>
                <c:pt idx="8650">
                  <c:v>4325</c:v>
                </c:pt>
                <c:pt idx="8651">
                  <c:v>4325.5</c:v>
                </c:pt>
                <c:pt idx="8652">
                  <c:v>4326</c:v>
                </c:pt>
                <c:pt idx="8653">
                  <c:v>4326.5</c:v>
                </c:pt>
                <c:pt idx="8654">
                  <c:v>4327</c:v>
                </c:pt>
                <c:pt idx="8655">
                  <c:v>4327.5</c:v>
                </c:pt>
                <c:pt idx="8656">
                  <c:v>4328</c:v>
                </c:pt>
                <c:pt idx="8657">
                  <c:v>4328.5</c:v>
                </c:pt>
                <c:pt idx="8658">
                  <c:v>4329</c:v>
                </c:pt>
                <c:pt idx="8659">
                  <c:v>4329.5</c:v>
                </c:pt>
                <c:pt idx="8660">
                  <c:v>4330</c:v>
                </c:pt>
                <c:pt idx="8661">
                  <c:v>4330.5</c:v>
                </c:pt>
                <c:pt idx="8662">
                  <c:v>4331</c:v>
                </c:pt>
                <c:pt idx="8663">
                  <c:v>4331.5</c:v>
                </c:pt>
                <c:pt idx="8664">
                  <c:v>4332</c:v>
                </c:pt>
                <c:pt idx="8665">
                  <c:v>4332.5</c:v>
                </c:pt>
                <c:pt idx="8666">
                  <c:v>4333</c:v>
                </c:pt>
                <c:pt idx="8667">
                  <c:v>4333.5</c:v>
                </c:pt>
                <c:pt idx="8668">
                  <c:v>4334</c:v>
                </c:pt>
                <c:pt idx="8669">
                  <c:v>4334.5</c:v>
                </c:pt>
                <c:pt idx="8670">
                  <c:v>4335</c:v>
                </c:pt>
                <c:pt idx="8671">
                  <c:v>4335.5</c:v>
                </c:pt>
                <c:pt idx="8672">
                  <c:v>4336</c:v>
                </c:pt>
                <c:pt idx="8673">
                  <c:v>4336.5</c:v>
                </c:pt>
                <c:pt idx="8674">
                  <c:v>4337</c:v>
                </c:pt>
                <c:pt idx="8675">
                  <c:v>4337.5</c:v>
                </c:pt>
                <c:pt idx="8676">
                  <c:v>4338</c:v>
                </c:pt>
                <c:pt idx="8677">
                  <c:v>4338.5</c:v>
                </c:pt>
                <c:pt idx="8678">
                  <c:v>4339</c:v>
                </c:pt>
                <c:pt idx="8679">
                  <c:v>4339.5</c:v>
                </c:pt>
                <c:pt idx="8680">
                  <c:v>4340</c:v>
                </c:pt>
                <c:pt idx="8681">
                  <c:v>4340.5</c:v>
                </c:pt>
                <c:pt idx="8682">
                  <c:v>4341</c:v>
                </c:pt>
                <c:pt idx="8683">
                  <c:v>4341.5</c:v>
                </c:pt>
                <c:pt idx="8684">
                  <c:v>4342</c:v>
                </c:pt>
                <c:pt idx="8685">
                  <c:v>4342.5</c:v>
                </c:pt>
                <c:pt idx="8686">
                  <c:v>4343</c:v>
                </c:pt>
                <c:pt idx="8687">
                  <c:v>4343.5</c:v>
                </c:pt>
                <c:pt idx="8688">
                  <c:v>4344</c:v>
                </c:pt>
                <c:pt idx="8689">
                  <c:v>4344.5</c:v>
                </c:pt>
                <c:pt idx="8690">
                  <c:v>4345</c:v>
                </c:pt>
                <c:pt idx="8691">
                  <c:v>4345.5</c:v>
                </c:pt>
                <c:pt idx="8692">
                  <c:v>4346</c:v>
                </c:pt>
                <c:pt idx="8693">
                  <c:v>4346.5</c:v>
                </c:pt>
                <c:pt idx="8694">
                  <c:v>4347</c:v>
                </c:pt>
                <c:pt idx="8695">
                  <c:v>4347.5</c:v>
                </c:pt>
                <c:pt idx="8696">
                  <c:v>4348</c:v>
                </c:pt>
                <c:pt idx="8697">
                  <c:v>4348.5</c:v>
                </c:pt>
                <c:pt idx="8698">
                  <c:v>4349</c:v>
                </c:pt>
                <c:pt idx="8699">
                  <c:v>4349.5</c:v>
                </c:pt>
                <c:pt idx="8700">
                  <c:v>4350</c:v>
                </c:pt>
                <c:pt idx="8701">
                  <c:v>4350.5</c:v>
                </c:pt>
                <c:pt idx="8702">
                  <c:v>4351</c:v>
                </c:pt>
                <c:pt idx="8703">
                  <c:v>4351.5</c:v>
                </c:pt>
                <c:pt idx="8704">
                  <c:v>4352</c:v>
                </c:pt>
                <c:pt idx="8705">
                  <c:v>4352.5</c:v>
                </c:pt>
                <c:pt idx="8706">
                  <c:v>4353</c:v>
                </c:pt>
                <c:pt idx="8707">
                  <c:v>4353.5</c:v>
                </c:pt>
                <c:pt idx="8708">
                  <c:v>4354</c:v>
                </c:pt>
                <c:pt idx="8709">
                  <c:v>4354.5</c:v>
                </c:pt>
                <c:pt idx="8710">
                  <c:v>4355</c:v>
                </c:pt>
                <c:pt idx="8711">
                  <c:v>4355.5</c:v>
                </c:pt>
                <c:pt idx="8712">
                  <c:v>4356</c:v>
                </c:pt>
                <c:pt idx="8713">
                  <c:v>4356.5</c:v>
                </c:pt>
                <c:pt idx="8714">
                  <c:v>4357</c:v>
                </c:pt>
                <c:pt idx="8715">
                  <c:v>4357.5</c:v>
                </c:pt>
                <c:pt idx="8716">
                  <c:v>4358</c:v>
                </c:pt>
                <c:pt idx="8717">
                  <c:v>4358.5</c:v>
                </c:pt>
                <c:pt idx="8718">
                  <c:v>4359</c:v>
                </c:pt>
                <c:pt idx="8719">
                  <c:v>4359.5</c:v>
                </c:pt>
                <c:pt idx="8720">
                  <c:v>4360</c:v>
                </c:pt>
                <c:pt idx="8721">
                  <c:v>4360.5</c:v>
                </c:pt>
                <c:pt idx="8722">
                  <c:v>4361</c:v>
                </c:pt>
                <c:pt idx="8723">
                  <c:v>4361.5</c:v>
                </c:pt>
                <c:pt idx="8724">
                  <c:v>4362</c:v>
                </c:pt>
                <c:pt idx="8725">
                  <c:v>4362.5</c:v>
                </c:pt>
                <c:pt idx="8726">
                  <c:v>4363</c:v>
                </c:pt>
                <c:pt idx="8727">
                  <c:v>4363.5</c:v>
                </c:pt>
                <c:pt idx="8728">
                  <c:v>4364</c:v>
                </c:pt>
                <c:pt idx="8729">
                  <c:v>4364.5</c:v>
                </c:pt>
                <c:pt idx="8730">
                  <c:v>4365</c:v>
                </c:pt>
                <c:pt idx="8731">
                  <c:v>4365.5</c:v>
                </c:pt>
                <c:pt idx="8732">
                  <c:v>4366</c:v>
                </c:pt>
                <c:pt idx="8733">
                  <c:v>4366.5</c:v>
                </c:pt>
                <c:pt idx="8734">
                  <c:v>4367</c:v>
                </c:pt>
                <c:pt idx="8735">
                  <c:v>4367.5</c:v>
                </c:pt>
                <c:pt idx="8736">
                  <c:v>4368</c:v>
                </c:pt>
                <c:pt idx="8737">
                  <c:v>4368.5</c:v>
                </c:pt>
                <c:pt idx="8738">
                  <c:v>4369</c:v>
                </c:pt>
                <c:pt idx="8739">
                  <c:v>4369.5</c:v>
                </c:pt>
                <c:pt idx="8740">
                  <c:v>4370</c:v>
                </c:pt>
                <c:pt idx="8741">
                  <c:v>4370.5</c:v>
                </c:pt>
                <c:pt idx="8742">
                  <c:v>4371</c:v>
                </c:pt>
                <c:pt idx="8743">
                  <c:v>4371.5</c:v>
                </c:pt>
                <c:pt idx="8744">
                  <c:v>4372</c:v>
                </c:pt>
                <c:pt idx="8745">
                  <c:v>4372.5</c:v>
                </c:pt>
                <c:pt idx="8746">
                  <c:v>4373</c:v>
                </c:pt>
                <c:pt idx="8747">
                  <c:v>4373.5</c:v>
                </c:pt>
                <c:pt idx="8748">
                  <c:v>4374</c:v>
                </c:pt>
                <c:pt idx="8749">
                  <c:v>4374.5</c:v>
                </c:pt>
                <c:pt idx="8750">
                  <c:v>4375</c:v>
                </c:pt>
                <c:pt idx="8751">
                  <c:v>4375.5</c:v>
                </c:pt>
                <c:pt idx="8752">
                  <c:v>4376</c:v>
                </c:pt>
                <c:pt idx="8753">
                  <c:v>4376.5</c:v>
                </c:pt>
                <c:pt idx="8754">
                  <c:v>4377</c:v>
                </c:pt>
                <c:pt idx="8755">
                  <c:v>4377.5</c:v>
                </c:pt>
                <c:pt idx="8756">
                  <c:v>4378</c:v>
                </c:pt>
                <c:pt idx="8757">
                  <c:v>4378.5</c:v>
                </c:pt>
                <c:pt idx="8758">
                  <c:v>4379</c:v>
                </c:pt>
                <c:pt idx="8759">
                  <c:v>4379.5</c:v>
                </c:pt>
                <c:pt idx="8760">
                  <c:v>4380</c:v>
                </c:pt>
                <c:pt idx="8761">
                  <c:v>4380.5</c:v>
                </c:pt>
                <c:pt idx="8762">
                  <c:v>4381</c:v>
                </c:pt>
                <c:pt idx="8763">
                  <c:v>4381.5</c:v>
                </c:pt>
                <c:pt idx="8764">
                  <c:v>4382</c:v>
                </c:pt>
                <c:pt idx="8765">
                  <c:v>4382.5</c:v>
                </c:pt>
                <c:pt idx="8766">
                  <c:v>4383</c:v>
                </c:pt>
                <c:pt idx="8767">
                  <c:v>4383.5</c:v>
                </c:pt>
                <c:pt idx="8768">
                  <c:v>4384</c:v>
                </c:pt>
                <c:pt idx="8769">
                  <c:v>4384.5</c:v>
                </c:pt>
                <c:pt idx="8770">
                  <c:v>4385</c:v>
                </c:pt>
                <c:pt idx="8771">
                  <c:v>4385.5</c:v>
                </c:pt>
                <c:pt idx="8772">
                  <c:v>4386</c:v>
                </c:pt>
                <c:pt idx="8773">
                  <c:v>4386.5</c:v>
                </c:pt>
                <c:pt idx="8774">
                  <c:v>4387</c:v>
                </c:pt>
                <c:pt idx="8775">
                  <c:v>4387.5</c:v>
                </c:pt>
                <c:pt idx="8776">
                  <c:v>4388</c:v>
                </c:pt>
                <c:pt idx="8777">
                  <c:v>4388.5</c:v>
                </c:pt>
                <c:pt idx="8778">
                  <c:v>4389</c:v>
                </c:pt>
                <c:pt idx="8779">
                  <c:v>4389.5</c:v>
                </c:pt>
                <c:pt idx="8780">
                  <c:v>4390</c:v>
                </c:pt>
                <c:pt idx="8781">
                  <c:v>4390.5</c:v>
                </c:pt>
                <c:pt idx="8782">
                  <c:v>4391</c:v>
                </c:pt>
                <c:pt idx="8783">
                  <c:v>4391.5</c:v>
                </c:pt>
                <c:pt idx="8784">
                  <c:v>4392</c:v>
                </c:pt>
                <c:pt idx="8785">
                  <c:v>4392.5</c:v>
                </c:pt>
                <c:pt idx="8786">
                  <c:v>4393</c:v>
                </c:pt>
                <c:pt idx="8787">
                  <c:v>4393.5</c:v>
                </c:pt>
                <c:pt idx="8788">
                  <c:v>4394</c:v>
                </c:pt>
                <c:pt idx="8789">
                  <c:v>4394.5</c:v>
                </c:pt>
                <c:pt idx="8790">
                  <c:v>4395</c:v>
                </c:pt>
                <c:pt idx="8791">
                  <c:v>4395.5</c:v>
                </c:pt>
                <c:pt idx="8792">
                  <c:v>4396</c:v>
                </c:pt>
                <c:pt idx="8793">
                  <c:v>4396.5</c:v>
                </c:pt>
                <c:pt idx="8794">
                  <c:v>4397</c:v>
                </c:pt>
                <c:pt idx="8795">
                  <c:v>4397.5</c:v>
                </c:pt>
                <c:pt idx="8796">
                  <c:v>4398</c:v>
                </c:pt>
                <c:pt idx="8797">
                  <c:v>4398.5</c:v>
                </c:pt>
                <c:pt idx="8798">
                  <c:v>4399</c:v>
                </c:pt>
                <c:pt idx="8799">
                  <c:v>4399.5</c:v>
                </c:pt>
                <c:pt idx="8800">
                  <c:v>4400</c:v>
                </c:pt>
                <c:pt idx="8801">
                  <c:v>4400.5</c:v>
                </c:pt>
                <c:pt idx="8802">
                  <c:v>4401</c:v>
                </c:pt>
                <c:pt idx="8803">
                  <c:v>4401.5</c:v>
                </c:pt>
                <c:pt idx="8804">
                  <c:v>4402</c:v>
                </c:pt>
                <c:pt idx="8805">
                  <c:v>4402.5</c:v>
                </c:pt>
                <c:pt idx="8806">
                  <c:v>4403</c:v>
                </c:pt>
                <c:pt idx="8807">
                  <c:v>4403.5</c:v>
                </c:pt>
                <c:pt idx="8808">
                  <c:v>4404</c:v>
                </c:pt>
                <c:pt idx="8809">
                  <c:v>4404.5</c:v>
                </c:pt>
                <c:pt idx="8810">
                  <c:v>4405</c:v>
                </c:pt>
                <c:pt idx="8811">
                  <c:v>4405.5</c:v>
                </c:pt>
                <c:pt idx="8812">
                  <c:v>4406</c:v>
                </c:pt>
                <c:pt idx="8813">
                  <c:v>4406.5</c:v>
                </c:pt>
                <c:pt idx="8814">
                  <c:v>4407</c:v>
                </c:pt>
                <c:pt idx="8815">
                  <c:v>4407.5</c:v>
                </c:pt>
                <c:pt idx="8816">
                  <c:v>4408</c:v>
                </c:pt>
                <c:pt idx="8817">
                  <c:v>4408.5</c:v>
                </c:pt>
                <c:pt idx="8818">
                  <c:v>4409</c:v>
                </c:pt>
                <c:pt idx="8819">
                  <c:v>4409.5</c:v>
                </c:pt>
                <c:pt idx="8820">
                  <c:v>4410</c:v>
                </c:pt>
                <c:pt idx="8821">
                  <c:v>4410.5</c:v>
                </c:pt>
                <c:pt idx="8822">
                  <c:v>4411</c:v>
                </c:pt>
                <c:pt idx="8823">
                  <c:v>4411.5</c:v>
                </c:pt>
                <c:pt idx="8824">
                  <c:v>4412</c:v>
                </c:pt>
                <c:pt idx="8825">
                  <c:v>4412.5</c:v>
                </c:pt>
                <c:pt idx="8826">
                  <c:v>4413</c:v>
                </c:pt>
                <c:pt idx="8827">
                  <c:v>4413.5</c:v>
                </c:pt>
                <c:pt idx="8828">
                  <c:v>4414</c:v>
                </c:pt>
                <c:pt idx="8829">
                  <c:v>4414.5</c:v>
                </c:pt>
                <c:pt idx="8830">
                  <c:v>4415</c:v>
                </c:pt>
                <c:pt idx="8831">
                  <c:v>4415.5</c:v>
                </c:pt>
                <c:pt idx="8832">
                  <c:v>4416</c:v>
                </c:pt>
                <c:pt idx="8833">
                  <c:v>4416.5</c:v>
                </c:pt>
                <c:pt idx="8834">
                  <c:v>4417</c:v>
                </c:pt>
                <c:pt idx="8835">
                  <c:v>4417.5</c:v>
                </c:pt>
                <c:pt idx="8836">
                  <c:v>4418</c:v>
                </c:pt>
                <c:pt idx="8837">
                  <c:v>4418.5</c:v>
                </c:pt>
                <c:pt idx="8838">
                  <c:v>4419</c:v>
                </c:pt>
                <c:pt idx="8839">
                  <c:v>4419.5</c:v>
                </c:pt>
                <c:pt idx="8840">
                  <c:v>4420</c:v>
                </c:pt>
                <c:pt idx="8841">
                  <c:v>4420.5</c:v>
                </c:pt>
                <c:pt idx="8842">
                  <c:v>4421</c:v>
                </c:pt>
                <c:pt idx="8843">
                  <c:v>4421.5</c:v>
                </c:pt>
                <c:pt idx="8844">
                  <c:v>4422</c:v>
                </c:pt>
                <c:pt idx="8845">
                  <c:v>4422.5</c:v>
                </c:pt>
                <c:pt idx="8846">
                  <c:v>4423</c:v>
                </c:pt>
                <c:pt idx="8847">
                  <c:v>4423.5</c:v>
                </c:pt>
                <c:pt idx="8848">
                  <c:v>4424</c:v>
                </c:pt>
                <c:pt idx="8849">
                  <c:v>4424.5</c:v>
                </c:pt>
                <c:pt idx="8850">
                  <c:v>4425</c:v>
                </c:pt>
                <c:pt idx="8851">
                  <c:v>4425.5</c:v>
                </c:pt>
                <c:pt idx="8852">
                  <c:v>4426</c:v>
                </c:pt>
                <c:pt idx="8853">
                  <c:v>4426.5</c:v>
                </c:pt>
                <c:pt idx="8854">
                  <c:v>4427</c:v>
                </c:pt>
                <c:pt idx="8855">
                  <c:v>4427.5</c:v>
                </c:pt>
                <c:pt idx="8856">
                  <c:v>4428</c:v>
                </c:pt>
                <c:pt idx="8857">
                  <c:v>4428.5</c:v>
                </c:pt>
                <c:pt idx="8858">
                  <c:v>4429</c:v>
                </c:pt>
                <c:pt idx="8859">
                  <c:v>4429.5</c:v>
                </c:pt>
                <c:pt idx="8860">
                  <c:v>4430</c:v>
                </c:pt>
                <c:pt idx="8861">
                  <c:v>4430.5</c:v>
                </c:pt>
                <c:pt idx="8862">
                  <c:v>4431</c:v>
                </c:pt>
                <c:pt idx="8863">
                  <c:v>4431.5</c:v>
                </c:pt>
                <c:pt idx="8864">
                  <c:v>4432</c:v>
                </c:pt>
                <c:pt idx="8865">
                  <c:v>4432.5</c:v>
                </c:pt>
                <c:pt idx="8866">
                  <c:v>4433</c:v>
                </c:pt>
                <c:pt idx="8867">
                  <c:v>4433.5</c:v>
                </c:pt>
                <c:pt idx="8868">
                  <c:v>4434</c:v>
                </c:pt>
                <c:pt idx="8869">
                  <c:v>4434.5</c:v>
                </c:pt>
                <c:pt idx="8870">
                  <c:v>4435</c:v>
                </c:pt>
                <c:pt idx="8871">
                  <c:v>4435.5</c:v>
                </c:pt>
                <c:pt idx="8872">
                  <c:v>4436</c:v>
                </c:pt>
                <c:pt idx="8873">
                  <c:v>4436.5</c:v>
                </c:pt>
                <c:pt idx="8874">
                  <c:v>4437</c:v>
                </c:pt>
                <c:pt idx="8875">
                  <c:v>4437.5</c:v>
                </c:pt>
                <c:pt idx="8876">
                  <c:v>4438</c:v>
                </c:pt>
                <c:pt idx="8877">
                  <c:v>4438.5</c:v>
                </c:pt>
                <c:pt idx="8878">
                  <c:v>4439</c:v>
                </c:pt>
                <c:pt idx="8879">
                  <c:v>4439.5</c:v>
                </c:pt>
                <c:pt idx="8880">
                  <c:v>4440</c:v>
                </c:pt>
                <c:pt idx="8881">
                  <c:v>4440.5</c:v>
                </c:pt>
                <c:pt idx="8882">
                  <c:v>4441</c:v>
                </c:pt>
                <c:pt idx="8883">
                  <c:v>4441.5</c:v>
                </c:pt>
                <c:pt idx="8884">
                  <c:v>4442</c:v>
                </c:pt>
                <c:pt idx="8885">
                  <c:v>4442.5</c:v>
                </c:pt>
                <c:pt idx="8886">
                  <c:v>4443</c:v>
                </c:pt>
                <c:pt idx="8887">
                  <c:v>4443.5</c:v>
                </c:pt>
                <c:pt idx="8888">
                  <c:v>4444</c:v>
                </c:pt>
                <c:pt idx="8889">
                  <c:v>4444.5</c:v>
                </c:pt>
                <c:pt idx="8890">
                  <c:v>4445</c:v>
                </c:pt>
                <c:pt idx="8891">
                  <c:v>4445.5</c:v>
                </c:pt>
                <c:pt idx="8892">
                  <c:v>4446</c:v>
                </c:pt>
                <c:pt idx="8893">
                  <c:v>4446.5</c:v>
                </c:pt>
                <c:pt idx="8894">
                  <c:v>4447</c:v>
                </c:pt>
                <c:pt idx="8895">
                  <c:v>4447.5</c:v>
                </c:pt>
                <c:pt idx="8896">
                  <c:v>4448</c:v>
                </c:pt>
                <c:pt idx="8897">
                  <c:v>4448.5</c:v>
                </c:pt>
                <c:pt idx="8898">
                  <c:v>4449</c:v>
                </c:pt>
                <c:pt idx="8899">
                  <c:v>4449.5</c:v>
                </c:pt>
                <c:pt idx="8900">
                  <c:v>4450</c:v>
                </c:pt>
                <c:pt idx="8901">
                  <c:v>4450.5</c:v>
                </c:pt>
                <c:pt idx="8902">
                  <c:v>4451</c:v>
                </c:pt>
                <c:pt idx="8903">
                  <c:v>4451.5</c:v>
                </c:pt>
                <c:pt idx="8904">
                  <c:v>4452</c:v>
                </c:pt>
                <c:pt idx="8905">
                  <c:v>4452.5</c:v>
                </c:pt>
                <c:pt idx="8906">
                  <c:v>4453</c:v>
                </c:pt>
                <c:pt idx="8907">
                  <c:v>4453.5</c:v>
                </c:pt>
                <c:pt idx="8908">
                  <c:v>4454</c:v>
                </c:pt>
                <c:pt idx="8909">
                  <c:v>4454.5</c:v>
                </c:pt>
                <c:pt idx="8910">
                  <c:v>4455</c:v>
                </c:pt>
                <c:pt idx="8911">
                  <c:v>4455.5</c:v>
                </c:pt>
                <c:pt idx="8912">
                  <c:v>4456</c:v>
                </c:pt>
                <c:pt idx="8913">
                  <c:v>4456.5</c:v>
                </c:pt>
                <c:pt idx="8914">
                  <c:v>4457</c:v>
                </c:pt>
                <c:pt idx="8915">
                  <c:v>4457.5</c:v>
                </c:pt>
                <c:pt idx="8916">
                  <c:v>4458</c:v>
                </c:pt>
                <c:pt idx="8917">
                  <c:v>4458.5</c:v>
                </c:pt>
                <c:pt idx="8918">
                  <c:v>4459</c:v>
                </c:pt>
                <c:pt idx="8919">
                  <c:v>4459.5</c:v>
                </c:pt>
                <c:pt idx="8920">
                  <c:v>4460</c:v>
                </c:pt>
                <c:pt idx="8921">
                  <c:v>4460.5</c:v>
                </c:pt>
                <c:pt idx="8922">
                  <c:v>4461</c:v>
                </c:pt>
                <c:pt idx="8923">
                  <c:v>4461.5</c:v>
                </c:pt>
                <c:pt idx="8924">
                  <c:v>4462</c:v>
                </c:pt>
                <c:pt idx="8925">
                  <c:v>4462.5</c:v>
                </c:pt>
                <c:pt idx="8926">
                  <c:v>4463</c:v>
                </c:pt>
                <c:pt idx="8927">
                  <c:v>4463.5</c:v>
                </c:pt>
                <c:pt idx="8928">
                  <c:v>4464</c:v>
                </c:pt>
                <c:pt idx="8929">
                  <c:v>4464.5</c:v>
                </c:pt>
                <c:pt idx="8930">
                  <c:v>4465</c:v>
                </c:pt>
                <c:pt idx="8931">
                  <c:v>4465.5</c:v>
                </c:pt>
                <c:pt idx="8932">
                  <c:v>4466</c:v>
                </c:pt>
                <c:pt idx="8933">
                  <c:v>4466.5</c:v>
                </c:pt>
                <c:pt idx="8934">
                  <c:v>4467</c:v>
                </c:pt>
                <c:pt idx="8935">
                  <c:v>4467.5</c:v>
                </c:pt>
                <c:pt idx="8936">
                  <c:v>4468</c:v>
                </c:pt>
                <c:pt idx="8937">
                  <c:v>4468.5</c:v>
                </c:pt>
                <c:pt idx="8938">
                  <c:v>4469</c:v>
                </c:pt>
                <c:pt idx="8939">
                  <c:v>4469.5</c:v>
                </c:pt>
                <c:pt idx="8940">
                  <c:v>4470</c:v>
                </c:pt>
                <c:pt idx="8941">
                  <c:v>4470.5</c:v>
                </c:pt>
                <c:pt idx="8942">
                  <c:v>4471</c:v>
                </c:pt>
                <c:pt idx="8943">
                  <c:v>4471.5</c:v>
                </c:pt>
                <c:pt idx="8944">
                  <c:v>4472</c:v>
                </c:pt>
                <c:pt idx="8945">
                  <c:v>4472.5</c:v>
                </c:pt>
                <c:pt idx="8946">
                  <c:v>4473</c:v>
                </c:pt>
                <c:pt idx="8947">
                  <c:v>4473.5</c:v>
                </c:pt>
                <c:pt idx="8948">
                  <c:v>4474</c:v>
                </c:pt>
                <c:pt idx="8949">
                  <c:v>4474.5</c:v>
                </c:pt>
                <c:pt idx="8950">
                  <c:v>4475</c:v>
                </c:pt>
                <c:pt idx="8951">
                  <c:v>4475.5</c:v>
                </c:pt>
                <c:pt idx="8952">
                  <c:v>4476</c:v>
                </c:pt>
                <c:pt idx="8953">
                  <c:v>4476.5</c:v>
                </c:pt>
                <c:pt idx="8954">
                  <c:v>4477</c:v>
                </c:pt>
                <c:pt idx="8955">
                  <c:v>4477.5</c:v>
                </c:pt>
                <c:pt idx="8956">
                  <c:v>4478</c:v>
                </c:pt>
                <c:pt idx="8957">
                  <c:v>4478.5</c:v>
                </c:pt>
                <c:pt idx="8958">
                  <c:v>4479</c:v>
                </c:pt>
                <c:pt idx="8959">
                  <c:v>4479.5</c:v>
                </c:pt>
                <c:pt idx="8960">
                  <c:v>4480</c:v>
                </c:pt>
                <c:pt idx="8961">
                  <c:v>4480.5</c:v>
                </c:pt>
                <c:pt idx="8962">
                  <c:v>4481</c:v>
                </c:pt>
                <c:pt idx="8963">
                  <c:v>4481.5</c:v>
                </c:pt>
                <c:pt idx="8964">
                  <c:v>4482</c:v>
                </c:pt>
                <c:pt idx="8965">
                  <c:v>4482.5</c:v>
                </c:pt>
                <c:pt idx="8966">
                  <c:v>4483</c:v>
                </c:pt>
                <c:pt idx="8967">
                  <c:v>4483.5</c:v>
                </c:pt>
                <c:pt idx="8968">
                  <c:v>4484</c:v>
                </c:pt>
                <c:pt idx="8969">
                  <c:v>4484.5</c:v>
                </c:pt>
                <c:pt idx="8970">
                  <c:v>4485</c:v>
                </c:pt>
                <c:pt idx="8971">
                  <c:v>4485.5</c:v>
                </c:pt>
                <c:pt idx="8972">
                  <c:v>4486</c:v>
                </c:pt>
                <c:pt idx="8973">
                  <c:v>4486.5</c:v>
                </c:pt>
                <c:pt idx="8974">
                  <c:v>4487</c:v>
                </c:pt>
                <c:pt idx="8975">
                  <c:v>4487.5</c:v>
                </c:pt>
                <c:pt idx="8976">
                  <c:v>4488</c:v>
                </c:pt>
                <c:pt idx="8977">
                  <c:v>4488.5</c:v>
                </c:pt>
                <c:pt idx="8978">
                  <c:v>4489</c:v>
                </c:pt>
                <c:pt idx="8979">
                  <c:v>4489.5</c:v>
                </c:pt>
                <c:pt idx="8980">
                  <c:v>4490</c:v>
                </c:pt>
                <c:pt idx="8981">
                  <c:v>4490.5</c:v>
                </c:pt>
                <c:pt idx="8982">
                  <c:v>4491</c:v>
                </c:pt>
                <c:pt idx="8983">
                  <c:v>4491.5</c:v>
                </c:pt>
                <c:pt idx="8984">
                  <c:v>4492</c:v>
                </c:pt>
                <c:pt idx="8985">
                  <c:v>4492.5</c:v>
                </c:pt>
                <c:pt idx="8986">
                  <c:v>4493</c:v>
                </c:pt>
                <c:pt idx="8987">
                  <c:v>4493.5</c:v>
                </c:pt>
                <c:pt idx="8988">
                  <c:v>4494</c:v>
                </c:pt>
                <c:pt idx="8989">
                  <c:v>4494.5</c:v>
                </c:pt>
                <c:pt idx="8990">
                  <c:v>4495</c:v>
                </c:pt>
                <c:pt idx="8991">
                  <c:v>4495.5</c:v>
                </c:pt>
                <c:pt idx="8992">
                  <c:v>4496</c:v>
                </c:pt>
                <c:pt idx="8993">
                  <c:v>4496.5</c:v>
                </c:pt>
                <c:pt idx="8994">
                  <c:v>4497</c:v>
                </c:pt>
                <c:pt idx="8995">
                  <c:v>4497.5</c:v>
                </c:pt>
                <c:pt idx="8996">
                  <c:v>4498</c:v>
                </c:pt>
                <c:pt idx="8997">
                  <c:v>4498.5</c:v>
                </c:pt>
                <c:pt idx="8998">
                  <c:v>4499</c:v>
                </c:pt>
                <c:pt idx="8999">
                  <c:v>4499.5</c:v>
                </c:pt>
                <c:pt idx="9000">
                  <c:v>4500</c:v>
                </c:pt>
                <c:pt idx="9001">
                  <c:v>4500.5</c:v>
                </c:pt>
                <c:pt idx="9002">
                  <c:v>4501</c:v>
                </c:pt>
                <c:pt idx="9003">
                  <c:v>4501.5</c:v>
                </c:pt>
                <c:pt idx="9004">
                  <c:v>4502</c:v>
                </c:pt>
                <c:pt idx="9005">
                  <c:v>4502.5</c:v>
                </c:pt>
                <c:pt idx="9006">
                  <c:v>4503</c:v>
                </c:pt>
                <c:pt idx="9007">
                  <c:v>4503.5</c:v>
                </c:pt>
                <c:pt idx="9008">
                  <c:v>4504</c:v>
                </c:pt>
                <c:pt idx="9009">
                  <c:v>4504.5</c:v>
                </c:pt>
                <c:pt idx="9010">
                  <c:v>4505</c:v>
                </c:pt>
                <c:pt idx="9011">
                  <c:v>4505.5</c:v>
                </c:pt>
                <c:pt idx="9012">
                  <c:v>4506</c:v>
                </c:pt>
                <c:pt idx="9013">
                  <c:v>4506.5</c:v>
                </c:pt>
                <c:pt idx="9014">
                  <c:v>4507</c:v>
                </c:pt>
                <c:pt idx="9015">
                  <c:v>4507.5</c:v>
                </c:pt>
                <c:pt idx="9016">
                  <c:v>4508</c:v>
                </c:pt>
                <c:pt idx="9017">
                  <c:v>4508.5</c:v>
                </c:pt>
                <c:pt idx="9018">
                  <c:v>4509</c:v>
                </c:pt>
                <c:pt idx="9019">
                  <c:v>4509.5</c:v>
                </c:pt>
                <c:pt idx="9020">
                  <c:v>4510</c:v>
                </c:pt>
                <c:pt idx="9021">
                  <c:v>4510.5</c:v>
                </c:pt>
                <c:pt idx="9022">
                  <c:v>4511</c:v>
                </c:pt>
                <c:pt idx="9023">
                  <c:v>4511.5</c:v>
                </c:pt>
                <c:pt idx="9024">
                  <c:v>4512</c:v>
                </c:pt>
                <c:pt idx="9025">
                  <c:v>4512.5</c:v>
                </c:pt>
                <c:pt idx="9026">
                  <c:v>4513</c:v>
                </c:pt>
                <c:pt idx="9027">
                  <c:v>4513.5</c:v>
                </c:pt>
                <c:pt idx="9028">
                  <c:v>4514</c:v>
                </c:pt>
                <c:pt idx="9029">
                  <c:v>4514.5</c:v>
                </c:pt>
                <c:pt idx="9030">
                  <c:v>4515</c:v>
                </c:pt>
                <c:pt idx="9031">
                  <c:v>4515.5</c:v>
                </c:pt>
                <c:pt idx="9032">
                  <c:v>4516</c:v>
                </c:pt>
                <c:pt idx="9033">
                  <c:v>4516.5</c:v>
                </c:pt>
                <c:pt idx="9034">
                  <c:v>4517</c:v>
                </c:pt>
                <c:pt idx="9035">
                  <c:v>4517.5</c:v>
                </c:pt>
                <c:pt idx="9036">
                  <c:v>4518</c:v>
                </c:pt>
                <c:pt idx="9037">
                  <c:v>4518.5</c:v>
                </c:pt>
                <c:pt idx="9038">
                  <c:v>4519</c:v>
                </c:pt>
                <c:pt idx="9039">
                  <c:v>4519.5</c:v>
                </c:pt>
                <c:pt idx="9040">
                  <c:v>4520</c:v>
                </c:pt>
                <c:pt idx="9041">
                  <c:v>4520.5</c:v>
                </c:pt>
                <c:pt idx="9042">
                  <c:v>4521</c:v>
                </c:pt>
                <c:pt idx="9043">
                  <c:v>4521.5</c:v>
                </c:pt>
                <c:pt idx="9044">
                  <c:v>4522</c:v>
                </c:pt>
                <c:pt idx="9045">
                  <c:v>4522.5</c:v>
                </c:pt>
                <c:pt idx="9046">
                  <c:v>4523</c:v>
                </c:pt>
                <c:pt idx="9047">
                  <c:v>4523.5</c:v>
                </c:pt>
                <c:pt idx="9048">
                  <c:v>4524</c:v>
                </c:pt>
                <c:pt idx="9049">
                  <c:v>4524.5</c:v>
                </c:pt>
                <c:pt idx="9050">
                  <c:v>4525</c:v>
                </c:pt>
                <c:pt idx="9051">
                  <c:v>4525.5</c:v>
                </c:pt>
                <c:pt idx="9052">
                  <c:v>4526</c:v>
                </c:pt>
                <c:pt idx="9053">
                  <c:v>4526.5</c:v>
                </c:pt>
                <c:pt idx="9054">
                  <c:v>4527</c:v>
                </c:pt>
                <c:pt idx="9055">
                  <c:v>4527.5</c:v>
                </c:pt>
                <c:pt idx="9056">
                  <c:v>4528</c:v>
                </c:pt>
                <c:pt idx="9057">
                  <c:v>4528.5</c:v>
                </c:pt>
                <c:pt idx="9058">
                  <c:v>4529</c:v>
                </c:pt>
                <c:pt idx="9059">
                  <c:v>4529.5</c:v>
                </c:pt>
                <c:pt idx="9060">
                  <c:v>4530</c:v>
                </c:pt>
                <c:pt idx="9061">
                  <c:v>4530.5</c:v>
                </c:pt>
                <c:pt idx="9062">
                  <c:v>4531</c:v>
                </c:pt>
                <c:pt idx="9063">
                  <c:v>4531.5</c:v>
                </c:pt>
                <c:pt idx="9064">
                  <c:v>4532</c:v>
                </c:pt>
                <c:pt idx="9065">
                  <c:v>4532.5</c:v>
                </c:pt>
                <c:pt idx="9066">
                  <c:v>4533</c:v>
                </c:pt>
                <c:pt idx="9067">
                  <c:v>4533.5</c:v>
                </c:pt>
                <c:pt idx="9068">
                  <c:v>4534</c:v>
                </c:pt>
                <c:pt idx="9069">
                  <c:v>4534.5</c:v>
                </c:pt>
                <c:pt idx="9070">
                  <c:v>4535</c:v>
                </c:pt>
                <c:pt idx="9071">
                  <c:v>4535.5</c:v>
                </c:pt>
                <c:pt idx="9072">
                  <c:v>4536</c:v>
                </c:pt>
                <c:pt idx="9073">
                  <c:v>4536.5</c:v>
                </c:pt>
                <c:pt idx="9074">
                  <c:v>4537</c:v>
                </c:pt>
                <c:pt idx="9075">
                  <c:v>4537.5</c:v>
                </c:pt>
                <c:pt idx="9076">
                  <c:v>4538</c:v>
                </c:pt>
                <c:pt idx="9077">
                  <c:v>4538.5</c:v>
                </c:pt>
                <c:pt idx="9078">
                  <c:v>4539</c:v>
                </c:pt>
                <c:pt idx="9079">
                  <c:v>4539.5</c:v>
                </c:pt>
                <c:pt idx="9080">
                  <c:v>4540</c:v>
                </c:pt>
                <c:pt idx="9081">
                  <c:v>4540.5</c:v>
                </c:pt>
                <c:pt idx="9082">
                  <c:v>4541</c:v>
                </c:pt>
                <c:pt idx="9083">
                  <c:v>4541.5</c:v>
                </c:pt>
                <c:pt idx="9084">
                  <c:v>4542</c:v>
                </c:pt>
                <c:pt idx="9085">
                  <c:v>4542.5</c:v>
                </c:pt>
                <c:pt idx="9086">
                  <c:v>4543</c:v>
                </c:pt>
                <c:pt idx="9087">
                  <c:v>4543.5</c:v>
                </c:pt>
                <c:pt idx="9088">
                  <c:v>4544</c:v>
                </c:pt>
                <c:pt idx="9089">
                  <c:v>4544.5</c:v>
                </c:pt>
                <c:pt idx="9090">
                  <c:v>4545</c:v>
                </c:pt>
                <c:pt idx="9091">
                  <c:v>4545.5</c:v>
                </c:pt>
                <c:pt idx="9092">
                  <c:v>4546</c:v>
                </c:pt>
                <c:pt idx="9093">
                  <c:v>4546.5</c:v>
                </c:pt>
                <c:pt idx="9094">
                  <c:v>4547</c:v>
                </c:pt>
                <c:pt idx="9095">
                  <c:v>4547.5</c:v>
                </c:pt>
                <c:pt idx="9096">
                  <c:v>4548</c:v>
                </c:pt>
                <c:pt idx="9097">
                  <c:v>4548.5</c:v>
                </c:pt>
                <c:pt idx="9098">
                  <c:v>4549</c:v>
                </c:pt>
                <c:pt idx="9099">
                  <c:v>4549.5</c:v>
                </c:pt>
                <c:pt idx="9100">
                  <c:v>4550</c:v>
                </c:pt>
                <c:pt idx="9101">
                  <c:v>4550.5</c:v>
                </c:pt>
                <c:pt idx="9102">
                  <c:v>4551</c:v>
                </c:pt>
                <c:pt idx="9103">
                  <c:v>4551.5</c:v>
                </c:pt>
                <c:pt idx="9104">
                  <c:v>4552</c:v>
                </c:pt>
                <c:pt idx="9105">
                  <c:v>4552.5</c:v>
                </c:pt>
                <c:pt idx="9106">
                  <c:v>4553</c:v>
                </c:pt>
                <c:pt idx="9107">
                  <c:v>4553.5</c:v>
                </c:pt>
                <c:pt idx="9108">
                  <c:v>4554</c:v>
                </c:pt>
                <c:pt idx="9109">
                  <c:v>4554.5</c:v>
                </c:pt>
                <c:pt idx="9110">
                  <c:v>4555</c:v>
                </c:pt>
                <c:pt idx="9111">
                  <c:v>4555.5</c:v>
                </c:pt>
                <c:pt idx="9112">
                  <c:v>4556</c:v>
                </c:pt>
                <c:pt idx="9113">
                  <c:v>4556.5</c:v>
                </c:pt>
                <c:pt idx="9114">
                  <c:v>4557</c:v>
                </c:pt>
                <c:pt idx="9115">
                  <c:v>4557.5</c:v>
                </c:pt>
                <c:pt idx="9116">
                  <c:v>4558</c:v>
                </c:pt>
                <c:pt idx="9117">
                  <c:v>4558.5</c:v>
                </c:pt>
                <c:pt idx="9118">
                  <c:v>4559</c:v>
                </c:pt>
                <c:pt idx="9119">
                  <c:v>4559.5</c:v>
                </c:pt>
                <c:pt idx="9120">
                  <c:v>4560</c:v>
                </c:pt>
                <c:pt idx="9121">
                  <c:v>4560.5</c:v>
                </c:pt>
                <c:pt idx="9122">
                  <c:v>4561</c:v>
                </c:pt>
                <c:pt idx="9123">
                  <c:v>4561.5</c:v>
                </c:pt>
                <c:pt idx="9124">
                  <c:v>4562</c:v>
                </c:pt>
                <c:pt idx="9125">
                  <c:v>4562.5</c:v>
                </c:pt>
                <c:pt idx="9126">
                  <c:v>4563</c:v>
                </c:pt>
                <c:pt idx="9127">
                  <c:v>4563.5</c:v>
                </c:pt>
                <c:pt idx="9128">
                  <c:v>4564</c:v>
                </c:pt>
                <c:pt idx="9129">
                  <c:v>4564.5</c:v>
                </c:pt>
                <c:pt idx="9130">
                  <c:v>4565</c:v>
                </c:pt>
                <c:pt idx="9131">
                  <c:v>4565.5</c:v>
                </c:pt>
                <c:pt idx="9132">
                  <c:v>4566</c:v>
                </c:pt>
                <c:pt idx="9133">
                  <c:v>4566.5</c:v>
                </c:pt>
                <c:pt idx="9134">
                  <c:v>4567</c:v>
                </c:pt>
                <c:pt idx="9135">
                  <c:v>4567.5</c:v>
                </c:pt>
                <c:pt idx="9136">
                  <c:v>4568</c:v>
                </c:pt>
                <c:pt idx="9137">
                  <c:v>4568.5</c:v>
                </c:pt>
                <c:pt idx="9138">
                  <c:v>4569</c:v>
                </c:pt>
                <c:pt idx="9139">
                  <c:v>4569.5</c:v>
                </c:pt>
                <c:pt idx="9140">
                  <c:v>4570</c:v>
                </c:pt>
                <c:pt idx="9141">
                  <c:v>4570.5</c:v>
                </c:pt>
                <c:pt idx="9142">
                  <c:v>4571</c:v>
                </c:pt>
                <c:pt idx="9143">
                  <c:v>4571.5</c:v>
                </c:pt>
                <c:pt idx="9144">
                  <c:v>4572</c:v>
                </c:pt>
                <c:pt idx="9145">
                  <c:v>4572.5</c:v>
                </c:pt>
                <c:pt idx="9146">
                  <c:v>4573</c:v>
                </c:pt>
                <c:pt idx="9147">
                  <c:v>4573.5</c:v>
                </c:pt>
                <c:pt idx="9148">
                  <c:v>4574</c:v>
                </c:pt>
                <c:pt idx="9149">
                  <c:v>4574.5</c:v>
                </c:pt>
                <c:pt idx="9150">
                  <c:v>4575</c:v>
                </c:pt>
                <c:pt idx="9151">
                  <c:v>4575.5</c:v>
                </c:pt>
                <c:pt idx="9152">
                  <c:v>4576</c:v>
                </c:pt>
                <c:pt idx="9153">
                  <c:v>4576.5</c:v>
                </c:pt>
                <c:pt idx="9154">
                  <c:v>4577</c:v>
                </c:pt>
                <c:pt idx="9155">
                  <c:v>4577.5</c:v>
                </c:pt>
                <c:pt idx="9156">
                  <c:v>4578</c:v>
                </c:pt>
                <c:pt idx="9157">
                  <c:v>4578.5</c:v>
                </c:pt>
                <c:pt idx="9158">
                  <c:v>4579</c:v>
                </c:pt>
                <c:pt idx="9159">
                  <c:v>4579.5</c:v>
                </c:pt>
                <c:pt idx="9160">
                  <c:v>4580</c:v>
                </c:pt>
                <c:pt idx="9161">
                  <c:v>4580.5</c:v>
                </c:pt>
                <c:pt idx="9162">
                  <c:v>4581</c:v>
                </c:pt>
                <c:pt idx="9163">
                  <c:v>4581.5</c:v>
                </c:pt>
                <c:pt idx="9164">
                  <c:v>4582</c:v>
                </c:pt>
                <c:pt idx="9165">
                  <c:v>4582.5</c:v>
                </c:pt>
                <c:pt idx="9166">
                  <c:v>4583</c:v>
                </c:pt>
                <c:pt idx="9167">
                  <c:v>4583.5</c:v>
                </c:pt>
                <c:pt idx="9168">
                  <c:v>4584</c:v>
                </c:pt>
                <c:pt idx="9169">
                  <c:v>4584.5</c:v>
                </c:pt>
                <c:pt idx="9170">
                  <c:v>4585</c:v>
                </c:pt>
                <c:pt idx="9171">
                  <c:v>4585.5</c:v>
                </c:pt>
                <c:pt idx="9172">
                  <c:v>4586</c:v>
                </c:pt>
                <c:pt idx="9173">
                  <c:v>4586.5</c:v>
                </c:pt>
                <c:pt idx="9174">
                  <c:v>4587</c:v>
                </c:pt>
                <c:pt idx="9175">
                  <c:v>4587.5</c:v>
                </c:pt>
                <c:pt idx="9176">
                  <c:v>4588</c:v>
                </c:pt>
                <c:pt idx="9177">
                  <c:v>4588.5</c:v>
                </c:pt>
                <c:pt idx="9178">
                  <c:v>4589</c:v>
                </c:pt>
                <c:pt idx="9179">
                  <c:v>4589.5</c:v>
                </c:pt>
                <c:pt idx="9180">
                  <c:v>4590</c:v>
                </c:pt>
                <c:pt idx="9181">
                  <c:v>4590.5</c:v>
                </c:pt>
                <c:pt idx="9182">
                  <c:v>4591</c:v>
                </c:pt>
                <c:pt idx="9183">
                  <c:v>4591.5</c:v>
                </c:pt>
                <c:pt idx="9184">
                  <c:v>4592</c:v>
                </c:pt>
                <c:pt idx="9185">
                  <c:v>4592.5</c:v>
                </c:pt>
                <c:pt idx="9186">
                  <c:v>4593</c:v>
                </c:pt>
                <c:pt idx="9187">
                  <c:v>4593.5</c:v>
                </c:pt>
                <c:pt idx="9188">
                  <c:v>4594</c:v>
                </c:pt>
                <c:pt idx="9189">
                  <c:v>4594.5</c:v>
                </c:pt>
                <c:pt idx="9190">
                  <c:v>4595</c:v>
                </c:pt>
                <c:pt idx="9191">
                  <c:v>4595.5</c:v>
                </c:pt>
                <c:pt idx="9192">
                  <c:v>4596</c:v>
                </c:pt>
                <c:pt idx="9193">
                  <c:v>4596.5</c:v>
                </c:pt>
                <c:pt idx="9194">
                  <c:v>4597</c:v>
                </c:pt>
                <c:pt idx="9195">
                  <c:v>4597.5</c:v>
                </c:pt>
                <c:pt idx="9196">
                  <c:v>4598</c:v>
                </c:pt>
                <c:pt idx="9197">
                  <c:v>4598.5</c:v>
                </c:pt>
                <c:pt idx="9198">
                  <c:v>4599</c:v>
                </c:pt>
                <c:pt idx="9199">
                  <c:v>4599.5</c:v>
                </c:pt>
                <c:pt idx="9200">
                  <c:v>4600</c:v>
                </c:pt>
                <c:pt idx="9201">
                  <c:v>4600.5</c:v>
                </c:pt>
                <c:pt idx="9202">
                  <c:v>4601</c:v>
                </c:pt>
                <c:pt idx="9203">
                  <c:v>4601.5</c:v>
                </c:pt>
                <c:pt idx="9204">
                  <c:v>4602</c:v>
                </c:pt>
                <c:pt idx="9205">
                  <c:v>4602.5</c:v>
                </c:pt>
                <c:pt idx="9206">
                  <c:v>4603</c:v>
                </c:pt>
                <c:pt idx="9207">
                  <c:v>4603.5</c:v>
                </c:pt>
                <c:pt idx="9208">
                  <c:v>4604</c:v>
                </c:pt>
                <c:pt idx="9209">
                  <c:v>4604.5</c:v>
                </c:pt>
                <c:pt idx="9210">
                  <c:v>4605</c:v>
                </c:pt>
                <c:pt idx="9211">
                  <c:v>4605.5</c:v>
                </c:pt>
                <c:pt idx="9212">
                  <c:v>4606</c:v>
                </c:pt>
                <c:pt idx="9213">
                  <c:v>4606.5</c:v>
                </c:pt>
                <c:pt idx="9214">
                  <c:v>4607</c:v>
                </c:pt>
                <c:pt idx="9215">
                  <c:v>4607.5</c:v>
                </c:pt>
                <c:pt idx="9216">
                  <c:v>4608</c:v>
                </c:pt>
                <c:pt idx="9217">
                  <c:v>4608.5</c:v>
                </c:pt>
                <c:pt idx="9218">
                  <c:v>4609</c:v>
                </c:pt>
                <c:pt idx="9219">
                  <c:v>4609.5</c:v>
                </c:pt>
                <c:pt idx="9220">
                  <c:v>4610</c:v>
                </c:pt>
                <c:pt idx="9221">
                  <c:v>4610.5</c:v>
                </c:pt>
                <c:pt idx="9222">
                  <c:v>4611</c:v>
                </c:pt>
                <c:pt idx="9223">
                  <c:v>4611.5</c:v>
                </c:pt>
                <c:pt idx="9224">
                  <c:v>4612</c:v>
                </c:pt>
                <c:pt idx="9225">
                  <c:v>4612.5</c:v>
                </c:pt>
                <c:pt idx="9226">
                  <c:v>4613</c:v>
                </c:pt>
                <c:pt idx="9227">
                  <c:v>4613.5</c:v>
                </c:pt>
                <c:pt idx="9228">
                  <c:v>4614</c:v>
                </c:pt>
                <c:pt idx="9229">
                  <c:v>4614.5</c:v>
                </c:pt>
                <c:pt idx="9230">
                  <c:v>4615</c:v>
                </c:pt>
                <c:pt idx="9231">
                  <c:v>4615.5</c:v>
                </c:pt>
                <c:pt idx="9232">
                  <c:v>4616</c:v>
                </c:pt>
                <c:pt idx="9233">
                  <c:v>4616.5</c:v>
                </c:pt>
                <c:pt idx="9234">
                  <c:v>4617</c:v>
                </c:pt>
                <c:pt idx="9235">
                  <c:v>4617.5</c:v>
                </c:pt>
                <c:pt idx="9236">
                  <c:v>4618</c:v>
                </c:pt>
                <c:pt idx="9237">
                  <c:v>4618.5</c:v>
                </c:pt>
                <c:pt idx="9238">
                  <c:v>4619</c:v>
                </c:pt>
                <c:pt idx="9239">
                  <c:v>4619.5</c:v>
                </c:pt>
                <c:pt idx="9240">
                  <c:v>4620</c:v>
                </c:pt>
                <c:pt idx="9241">
                  <c:v>4620.5</c:v>
                </c:pt>
                <c:pt idx="9242">
                  <c:v>4621</c:v>
                </c:pt>
                <c:pt idx="9243">
                  <c:v>4621.5</c:v>
                </c:pt>
                <c:pt idx="9244">
                  <c:v>4622</c:v>
                </c:pt>
                <c:pt idx="9245">
                  <c:v>4622.5</c:v>
                </c:pt>
                <c:pt idx="9246">
                  <c:v>4623</c:v>
                </c:pt>
                <c:pt idx="9247">
                  <c:v>4623.5</c:v>
                </c:pt>
                <c:pt idx="9248">
                  <c:v>4624</c:v>
                </c:pt>
                <c:pt idx="9249">
                  <c:v>4624.5</c:v>
                </c:pt>
                <c:pt idx="9250">
                  <c:v>4625</c:v>
                </c:pt>
                <c:pt idx="9251">
                  <c:v>4625.5</c:v>
                </c:pt>
                <c:pt idx="9252">
                  <c:v>4626</c:v>
                </c:pt>
                <c:pt idx="9253">
                  <c:v>4626.5</c:v>
                </c:pt>
                <c:pt idx="9254">
                  <c:v>4627</c:v>
                </c:pt>
                <c:pt idx="9255">
                  <c:v>4627.5</c:v>
                </c:pt>
                <c:pt idx="9256">
                  <c:v>4628</c:v>
                </c:pt>
                <c:pt idx="9257">
                  <c:v>4628.5</c:v>
                </c:pt>
                <c:pt idx="9258">
                  <c:v>4629</c:v>
                </c:pt>
                <c:pt idx="9259">
                  <c:v>4629.5</c:v>
                </c:pt>
                <c:pt idx="9260">
                  <c:v>4630</c:v>
                </c:pt>
                <c:pt idx="9261">
                  <c:v>4630.5</c:v>
                </c:pt>
                <c:pt idx="9262">
                  <c:v>4631</c:v>
                </c:pt>
                <c:pt idx="9263">
                  <c:v>4631.5</c:v>
                </c:pt>
                <c:pt idx="9264">
                  <c:v>4632</c:v>
                </c:pt>
                <c:pt idx="9265">
                  <c:v>4632.5</c:v>
                </c:pt>
                <c:pt idx="9266">
                  <c:v>4633</c:v>
                </c:pt>
                <c:pt idx="9267">
                  <c:v>4633.5</c:v>
                </c:pt>
                <c:pt idx="9268">
                  <c:v>4634</c:v>
                </c:pt>
                <c:pt idx="9269">
                  <c:v>4634.5</c:v>
                </c:pt>
                <c:pt idx="9270">
                  <c:v>4635</c:v>
                </c:pt>
                <c:pt idx="9271">
                  <c:v>4635.5</c:v>
                </c:pt>
                <c:pt idx="9272">
                  <c:v>4636</c:v>
                </c:pt>
                <c:pt idx="9273">
                  <c:v>4636.5</c:v>
                </c:pt>
                <c:pt idx="9274">
                  <c:v>4637</c:v>
                </c:pt>
                <c:pt idx="9275">
                  <c:v>4637.5</c:v>
                </c:pt>
                <c:pt idx="9276">
                  <c:v>4638</c:v>
                </c:pt>
                <c:pt idx="9277">
                  <c:v>4638.5</c:v>
                </c:pt>
                <c:pt idx="9278">
                  <c:v>4639</c:v>
                </c:pt>
                <c:pt idx="9279">
                  <c:v>4639.5</c:v>
                </c:pt>
                <c:pt idx="9280">
                  <c:v>4640</c:v>
                </c:pt>
                <c:pt idx="9281">
                  <c:v>4640.5</c:v>
                </c:pt>
                <c:pt idx="9282">
                  <c:v>4641</c:v>
                </c:pt>
                <c:pt idx="9283">
                  <c:v>4641.5</c:v>
                </c:pt>
                <c:pt idx="9284">
                  <c:v>4642</c:v>
                </c:pt>
                <c:pt idx="9285">
                  <c:v>4642.5</c:v>
                </c:pt>
                <c:pt idx="9286">
                  <c:v>4643</c:v>
                </c:pt>
                <c:pt idx="9287">
                  <c:v>4643.5</c:v>
                </c:pt>
                <c:pt idx="9288">
                  <c:v>4644</c:v>
                </c:pt>
                <c:pt idx="9289">
                  <c:v>4644.5</c:v>
                </c:pt>
                <c:pt idx="9290">
                  <c:v>4645</c:v>
                </c:pt>
                <c:pt idx="9291">
                  <c:v>4645.5</c:v>
                </c:pt>
                <c:pt idx="9292">
                  <c:v>4646</c:v>
                </c:pt>
                <c:pt idx="9293">
                  <c:v>4646.5</c:v>
                </c:pt>
                <c:pt idx="9294">
                  <c:v>4647</c:v>
                </c:pt>
                <c:pt idx="9295">
                  <c:v>4647.5</c:v>
                </c:pt>
                <c:pt idx="9296">
                  <c:v>4648</c:v>
                </c:pt>
                <c:pt idx="9297">
                  <c:v>4648.5</c:v>
                </c:pt>
                <c:pt idx="9298">
                  <c:v>4649</c:v>
                </c:pt>
                <c:pt idx="9299">
                  <c:v>4649.5</c:v>
                </c:pt>
                <c:pt idx="9300">
                  <c:v>4650</c:v>
                </c:pt>
                <c:pt idx="9301">
                  <c:v>4650.5</c:v>
                </c:pt>
                <c:pt idx="9302">
                  <c:v>4651</c:v>
                </c:pt>
                <c:pt idx="9303">
                  <c:v>4651.5</c:v>
                </c:pt>
                <c:pt idx="9304">
                  <c:v>4652</c:v>
                </c:pt>
                <c:pt idx="9305">
                  <c:v>4652.5</c:v>
                </c:pt>
                <c:pt idx="9306">
                  <c:v>4653</c:v>
                </c:pt>
                <c:pt idx="9307">
                  <c:v>4653.5</c:v>
                </c:pt>
                <c:pt idx="9308">
                  <c:v>4654</c:v>
                </c:pt>
                <c:pt idx="9309">
                  <c:v>4654.5</c:v>
                </c:pt>
                <c:pt idx="9310">
                  <c:v>4655</c:v>
                </c:pt>
                <c:pt idx="9311">
                  <c:v>4655.5</c:v>
                </c:pt>
                <c:pt idx="9312">
                  <c:v>4656</c:v>
                </c:pt>
                <c:pt idx="9313">
                  <c:v>4656.5</c:v>
                </c:pt>
                <c:pt idx="9314">
                  <c:v>4657</c:v>
                </c:pt>
                <c:pt idx="9315">
                  <c:v>4657.5</c:v>
                </c:pt>
                <c:pt idx="9316">
                  <c:v>4658</c:v>
                </c:pt>
                <c:pt idx="9317">
                  <c:v>4658.5</c:v>
                </c:pt>
                <c:pt idx="9318">
                  <c:v>4659</c:v>
                </c:pt>
                <c:pt idx="9319">
                  <c:v>4659.5</c:v>
                </c:pt>
                <c:pt idx="9320">
                  <c:v>4660</c:v>
                </c:pt>
                <c:pt idx="9321">
                  <c:v>4660.5</c:v>
                </c:pt>
                <c:pt idx="9322">
                  <c:v>4661</c:v>
                </c:pt>
                <c:pt idx="9323">
                  <c:v>4661.5</c:v>
                </c:pt>
                <c:pt idx="9324">
                  <c:v>4662</c:v>
                </c:pt>
                <c:pt idx="9325">
                  <c:v>4662.5</c:v>
                </c:pt>
                <c:pt idx="9326">
                  <c:v>4663</c:v>
                </c:pt>
                <c:pt idx="9327">
                  <c:v>4663.5</c:v>
                </c:pt>
                <c:pt idx="9328">
                  <c:v>4664</c:v>
                </c:pt>
                <c:pt idx="9329">
                  <c:v>4664.5</c:v>
                </c:pt>
                <c:pt idx="9330">
                  <c:v>4665</c:v>
                </c:pt>
                <c:pt idx="9331">
                  <c:v>4665.5</c:v>
                </c:pt>
                <c:pt idx="9332">
                  <c:v>4666</c:v>
                </c:pt>
                <c:pt idx="9333">
                  <c:v>4666.5</c:v>
                </c:pt>
                <c:pt idx="9334">
                  <c:v>4667</c:v>
                </c:pt>
                <c:pt idx="9335">
                  <c:v>4667.5</c:v>
                </c:pt>
                <c:pt idx="9336">
                  <c:v>4668</c:v>
                </c:pt>
                <c:pt idx="9337">
                  <c:v>4668.5</c:v>
                </c:pt>
                <c:pt idx="9338">
                  <c:v>4669</c:v>
                </c:pt>
                <c:pt idx="9339">
                  <c:v>4669.5</c:v>
                </c:pt>
                <c:pt idx="9340">
                  <c:v>4670</c:v>
                </c:pt>
                <c:pt idx="9341">
                  <c:v>4670.5</c:v>
                </c:pt>
                <c:pt idx="9342">
                  <c:v>4671</c:v>
                </c:pt>
                <c:pt idx="9343">
                  <c:v>4671.5</c:v>
                </c:pt>
                <c:pt idx="9344">
                  <c:v>4672</c:v>
                </c:pt>
                <c:pt idx="9345">
                  <c:v>4672.5</c:v>
                </c:pt>
                <c:pt idx="9346">
                  <c:v>4673</c:v>
                </c:pt>
                <c:pt idx="9347">
                  <c:v>4673.5</c:v>
                </c:pt>
                <c:pt idx="9348">
                  <c:v>4674</c:v>
                </c:pt>
                <c:pt idx="9349">
                  <c:v>4674.5</c:v>
                </c:pt>
                <c:pt idx="9350">
                  <c:v>4675</c:v>
                </c:pt>
                <c:pt idx="9351">
                  <c:v>4675.5</c:v>
                </c:pt>
                <c:pt idx="9352">
                  <c:v>4676</c:v>
                </c:pt>
                <c:pt idx="9353">
                  <c:v>4676.5</c:v>
                </c:pt>
                <c:pt idx="9354">
                  <c:v>4677</c:v>
                </c:pt>
                <c:pt idx="9355">
                  <c:v>4677.5</c:v>
                </c:pt>
                <c:pt idx="9356">
                  <c:v>4678</c:v>
                </c:pt>
                <c:pt idx="9357">
                  <c:v>4678.5</c:v>
                </c:pt>
                <c:pt idx="9358">
                  <c:v>4679</c:v>
                </c:pt>
                <c:pt idx="9359">
                  <c:v>4679.5</c:v>
                </c:pt>
                <c:pt idx="9360">
                  <c:v>4680</c:v>
                </c:pt>
                <c:pt idx="9361">
                  <c:v>4680.5</c:v>
                </c:pt>
                <c:pt idx="9362">
                  <c:v>4681</c:v>
                </c:pt>
                <c:pt idx="9363">
                  <c:v>4681.5</c:v>
                </c:pt>
                <c:pt idx="9364">
                  <c:v>4682</c:v>
                </c:pt>
                <c:pt idx="9365">
                  <c:v>4682.5</c:v>
                </c:pt>
                <c:pt idx="9366">
                  <c:v>4683</c:v>
                </c:pt>
                <c:pt idx="9367">
                  <c:v>4683.5</c:v>
                </c:pt>
                <c:pt idx="9368">
                  <c:v>4684</c:v>
                </c:pt>
                <c:pt idx="9369">
                  <c:v>4684.5</c:v>
                </c:pt>
                <c:pt idx="9370">
                  <c:v>4685</c:v>
                </c:pt>
                <c:pt idx="9371">
                  <c:v>4685.5</c:v>
                </c:pt>
                <c:pt idx="9372">
                  <c:v>4686</c:v>
                </c:pt>
                <c:pt idx="9373">
                  <c:v>4686.5</c:v>
                </c:pt>
                <c:pt idx="9374">
                  <c:v>4687</c:v>
                </c:pt>
                <c:pt idx="9375">
                  <c:v>4687.5</c:v>
                </c:pt>
                <c:pt idx="9376">
                  <c:v>4688</c:v>
                </c:pt>
                <c:pt idx="9377">
                  <c:v>4688.5</c:v>
                </c:pt>
                <c:pt idx="9378">
                  <c:v>4689</c:v>
                </c:pt>
                <c:pt idx="9379">
                  <c:v>4689.5</c:v>
                </c:pt>
                <c:pt idx="9380">
                  <c:v>4690</c:v>
                </c:pt>
                <c:pt idx="9381">
                  <c:v>4690.5</c:v>
                </c:pt>
                <c:pt idx="9382">
                  <c:v>4691</c:v>
                </c:pt>
                <c:pt idx="9383">
                  <c:v>4691.5</c:v>
                </c:pt>
                <c:pt idx="9384">
                  <c:v>4692</c:v>
                </c:pt>
                <c:pt idx="9385">
                  <c:v>4692.5</c:v>
                </c:pt>
                <c:pt idx="9386">
                  <c:v>4693</c:v>
                </c:pt>
                <c:pt idx="9387">
                  <c:v>4693.5</c:v>
                </c:pt>
                <c:pt idx="9388">
                  <c:v>4694</c:v>
                </c:pt>
                <c:pt idx="9389">
                  <c:v>4694.5</c:v>
                </c:pt>
                <c:pt idx="9390">
                  <c:v>4695</c:v>
                </c:pt>
                <c:pt idx="9391">
                  <c:v>4695.5</c:v>
                </c:pt>
                <c:pt idx="9392">
                  <c:v>4696</c:v>
                </c:pt>
                <c:pt idx="9393">
                  <c:v>4696.5</c:v>
                </c:pt>
                <c:pt idx="9394">
                  <c:v>4697</c:v>
                </c:pt>
                <c:pt idx="9395">
                  <c:v>4697.5</c:v>
                </c:pt>
                <c:pt idx="9396">
                  <c:v>4698</c:v>
                </c:pt>
                <c:pt idx="9397">
                  <c:v>4698.5</c:v>
                </c:pt>
                <c:pt idx="9398">
                  <c:v>4699</c:v>
                </c:pt>
                <c:pt idx="9399">
                  <c:v>4699.5</c:v>
                </c:pt>
                <c:pt idx="9400">
                  <c:v>4700</c:v>
                </c:pt>
                <c:pt idx="9401">
                  <c:v>4700.5</c:v>
                </c:pt>
                <c:pt idx="9402">
                  <c:v>4701</c:v>
                </c:pt>
                <c:pt idx="9403">
                  <c:v>4701.5</c:v>
                </c:pt>
                <c:pt idx="9404">
                  <c:v>4702</c:v>
                </c:pt>
                <c:pt idx="9405">
                  <c:v>4702.5</c:v>
                </c:pt>
                <c:pt idx="9406">
                  <c:v>4703</c:v>
                </c:pt>
                <c:pt idx="9407">
                  <c:v>4703.5</c:v>
                </c:pt>
                <c:pt idx="9408">
                  <c:v>4704</c:v>
                </c:pt>
                <c:pt idx="9409">
                  <c:v>4704.5</c:v>
                </c:pt>
                <c:pt idx="9410">
                  <c:v>4705</c:v>
                </c:pt>
                <c:pt idx="9411">
                  <c:v>4705.5</c:v>
                </c:pt>
                <c:pt idx="9412">
                  <c:v>4706</c:v>
                </c:pt>
                <c:pt idx="9413">
                  <c:v>4706.5</c:v>
                </c:pt>
                <c:pt idx="9414">
                  <c:v>4707</c:v>
                </c:pt>
                <c:pt idx="9415">
                  <c:v>4707.5</c:v>
                </c:pt>
                <c:pt idx="9416">
                  <c:v>4708</c:v>
                </c:pt>
                <c:pt idx="9417">
                  <c:v>4708.5</c:v>
                </c:pt>
                <c:pt idx="9418">
                  <c:v>4709</c:v>
                </c:pt>
                <c:pt idx="9419">
                  <c:v>4709.5</c:v>
                </c:pt>
                <c:pt idx="9420">
                  <c:v>4710</c:v>
                </c:pt>
                <c:pt idx="9421">
                  <c:v>4710.5</c:v>
                </c:pt>
                <c:pt idx="9422">
                  <c:v>4711</c:v>
                </c:pt>
                <c:pt idx="9423">
                  <c:v>4711.5</c:v>
                </c:pt>
                <c:pt idx="9424">
                  <c:v>4712</c:v>
                </c:pt>
                <c:pt idx="9425">
                  <c:v>4712.5</c:v>
                </c:pt>
                <c:pt idx="9426">
                  <c:v>4713</c:v>
                </c:pt>
                <c:pt idx="9427">
                  <c:v>4713.5</c:v>
                </c:pt>
                <c:pt idx="9428">
                  <c:v>4714</c:v>
                </c:pt>
                <c:pt idx="9429">
                  <c:v>4714.5</c:v>
                </c:pt>
                <c:pt idx="9430">
                  <c:v>4715</c:v>
                </c:pt>
                <c:pt idx="9431">
                  <c:v>4715.5</c:v>
                </c:pt>
                <c:pt idx="9432">
                  <c:v>4716</c:v>
                </c:pt>
                <c:pt idx="9433">
                  <c:v>4716.5</c:v>
                </c:pt>
                <c:pt idx="9434">
                  <c:v>4717</c:v>
                </c:pt>
                <c:pt idx="9435">
                  <c:v>4717.5</c:v>
                </c:pt>
                <c:pt idx="9436">
                  <c:v>4718</c:v>
                </c:pt>
                <c:pt idx="9437">
                  <c:v>4718.5</c:v>
                </c:pt>
                <c:pt idx="9438">
                  <c:v>4719</c:v>
                </c:pt>
                <c:pt idx="9439">
                  <c:v>4719.5</c:v>
                </c:pt>
                <c:pt idx="9440">
                  <c:v>4720</c:v>
                </c:pt>
                <c:pt idx="9441">
                  <c:v>4720.5</c:v>
                </c:pt>
                <c:pt idx="9442">
                  <c:v>4721</c:v>
                </c:pt>
                <c:pt idx="9443">
                  <c:v>4721.5</c:v>
                </c:pt>
                <c:pt idx="9444">
                  <c:v>4722</c:v>
                </c:pt>
                <c:pt idx="9445">
                  <c:v>4722.5</c:v>
                </c:pt>
                <c:pt idx="9446">
                  <c:v>4723</c:v>
                </c:pt>
                <c:pt idx="9447">
                  <c:v>4723.5</c:v>
                </c:pt>
                <c:pt idx="9448">
                  <c:v>4724</c:v>
                </c:pt>
                <c:pt idx="9449">
                  <c:v>4724.5</c:v>
                </c:pt>
                <c:pt idx="9450">
                  <c:v>4725</c:v>
                </c:pt>
                <c:pt idx="9451">
                  <c:v>4725.5</c:v>
                </c:pt>
                <c:pt idx="9452">
                  <c:v>4726</c:v>
                </c:pt>
                <c:pt idx="9453">
                  <c:v>4726.5</c:v>
                </c:pt>
                <c:pt idx="9454">
                  <c:v>4727</c:v>
                </c:pt>
                <c:pt idx="9455">
                  <c:v>4727.5</c:v>
                </c:pt>
                <c:pt idx="9456">
                  <c:v>4728</c:v>
                </c:pt>
                <c:pt idx="9457">
                  <c:v>4728.5</c:v>
                </c:pt>
                <c:pt idx="9458">
                  <c:v>4729</c:v>
                </c:pt>
                <c:pt idx="9459">
                  <c:v>4729.5</c:v>
                </c:pt>
                <c:pt idx="9460">
                  <c:v>4730</c:v>
                </c:pt>
                <c:pt idx="9461">
                  <c:v>4730.5</c:v>
                </c:pt>
                <c:pt idx="9462">
                  <c:v>4731</c:v>
                </c:pt>
                <c:pt idx="9463">
                  <c:v>4731.5</c:v>
                </c:pt>
                <c:pt idx="9464">
                  <c:v>4732</c:v>
                </c:pt>
                <c:pt idx="9465">
                  <c:v>4732.5</c:v>
                </c:pt>
                <c:pt idx="9466">
                  <c:v>4733</c:v>
                </c:pt>
                <c:pt idx="9467">
                  <c:v>4733.5</c:v>
                </c:pt>
                <c:pt idx="9468">
                  <c:v>4734</c:v>
                </c:pt>
                <c:pt idx="9469">
                  <c:v>4734.5</c:v>
                </c:pt>
                <c:pt idx="9470">
                  <c:v>4735</c:v>
                </c:pt>
                <c:pt idx="9471">
                  <c:v>4735.5</c:v>
                </c:pt>
                <c:pt idx="9472">
                  <c:v>4736</c:v>
                </c:pt>
                <c:pt idx="9473">
                  <c:v>4736.5</c:v>
                </c:pt>
                <c:pt idx="9474">
                  <c:v>4737</c:v>
                </c:pt>
                <c:pt idx="9475">
                  <c:v>4737.5</c:v>
                </c:pt>
                <c:pt idx="9476">
                  <c:v>4738</c:v>
                </c:pt>
                <c:pt idx="9477">
                  <c:v>4738.5</c:v>
                </c:pt>
                <c:pt idx="9478">
                  <c:v>4739</c:v>
                </c:pt>
                <c:pt idx="9479">
                  <c:v>4739.5</c:v>
                </c:pt>
                <c:pt idx="9480">
                  <c:v>4740</c:v>
                </c:pt>
                <c:pt idx="9481">
                  <c:v>4740.5</c:v>
                </c:pt>
                <c:pt idx="9482">
                  <c:v>4741</c:v>
                </c:pt>
                <c:pt idx="9483">
                  <c:v>4741.5</c:v>
                </c:pt>
                <c:pt idx="9484">
                  <c:v>4742</c:v>
                </c:pt>
                <c:pt idx="9485">
                  <c:v>4742.5</c:v>
                </c:pt>
                <c:pt idx="9486">
                  <c:v>4743</c:v>
                </c:pt>
                <c:pt idx="9487">
                  <c:v>4743.5</c:v>
                </c:pt>
                <c:pt idx="9488">
                  <c:v>4744</c:v>
                </c:pt>
                <c:pt idx="9489">
                  <c:v>4744.5</c:v>
                </c:pt>
                <c:pt idx="9490">
                  <c:v>4745</c:v>
                </c:pt>
                <c:pt idx="9491">
                  <c:v>4745.5</c:v>
                </c:pt>
                <c:pt idx="9492">
                  <c:v>4746</c:v>
                </c:pt>
                <c:pt idx="9493">
                  <c:v>4746.5</c:v>
                </c:pt>
                <c:pt idx="9494">
                  <c:v>4747</c:v>
                </c:pt>
                <c:pt idx="9495">
                  <c:v>4747.5</c:v>
                </c:pt>
                <c:pt idx="9496">
                  <c:v>4748</c:v>
                </c:pt>
                <c:pt idx="9497">
                  <c:v>4748.5</c:v>
                </c:pt>
                <c:pt idx="9498">
                  <c:v>4749</c:v>
                </c:pt>
                <c:pt idx="9499">
                  <c:v>4749.5</c:v>
                </c:pt>
                <c:pt idx="9500">
                  <c:v>4750</c:v>
                </c:pt>
                <c:pt idx="9501">
                  <c:v>4750.5</c:v>
                </c:pt>
                <c:pt idx="9502">
                  <c:v>4751</c:v>
                </c:pt>
                <c:pt idx="9503">
                  <c:v>4751.5</c:v>
                </c:pt>
                <c:pt idx="9504">
                  <c:v>4752</c:v>
                </c:pt>
                <c:pt idx="9505">
                  <c:v>4752.5</c:v>
                </c:pt>
                <c:pt idx="9506">
                  <c:v>4753</c:v>
                </c:pt>
                <c:pt idx="9507">
                  <c:v>4753.5</c:v>
                </c:pt>
                <c:pt idx="9508">
                  <c:v>4754</c:v>
                </c:pt>
                <c:pt idx="9509">
                  <c:v>4754.5</c:v>
                </c:pt>
                <c:pt idx="9510">
                  <c:v>4755</c:v>
                </c:pt>
                <c:pt idx="9511">
                  <c:v>4755.5</c:v>
                </c:pt>
                <c:pt idx="9512">
                  <c:v>4756</c:v>
                </c:pt>
                <c:pt idx="9513">
                  <c:v>4756.5</c:v>
                </c:pt>
                <c:pt idx="9514">
                  <c:v>4757</c:v>
                </c:pt>
                <c:pt idx="9515">
                  <c:v>4757.5</c:v>
                </c:pt>
                <c:pt idx="9516">
                  <c:v>4758</c:v>
                </c:pt>
                <c:pt idx="9517">
                  <c:v>4758.5</c:v>
                </c:pt>
                <c:pt idx="9518">
                  <c:v>4759</c:v>
                </c:pt>
                <c:pt idx="9519">
                  <c:v>4759.5</c:v>
                </c:pt>
                <c:pt idx="9520">
                  <c:v>4760</c:v>
                </c:pt>
                <c:pt idx="9521">
                  <c:v>4760.5</c:v>
                </c:pt>
                <c:pt idx="9522">
                  <c:v>4761</c:v>
                </c:pt>
                <c:pt idx="9523">
                  <c:v>4761.5</c:v>
                </c:pt>
                <c:pt idx="9524">
                  <c:v>4762</c:v>
                </c:pt>
                <c:pt idx="9525">
                  <c:v>4762.5</c:v>
                </c:pt>
                <c:pt idx="9526">
                  <c:v>4763</c:v>
                </c:pt>
                <c:pt idx="9527">
                  <c:v>4763.5</c:v>
                </c:pt>
                <c:pt idx="9528">
                  <c:v>4764</c:v>
                </c:pt>
                <c:pt idx="9529">
                  <c:v>4764.5</c:v>
                </c:pt>
                <c:pt idx="9530">
                  <c:v>4765</c:v>
                </c:pt>
                <c:pt idx="9531">
                  <c:v>4765.5</c:v>
                </c:pt>
                <c:pt idx="9532">
                  <c:v>4766</c:v>
                </c:pt>
                <c:pt idx="9533">
                  <c:v>4766.5</c:v>
                </c:pt>
                <c:pt idx="9534">
                  <c:v>4767</c:v>
                </c:pt>
                <c:pt idx="9535">
                  <c:v>4767.5</c:v>
                </c:pt>
                <c:pt idx="9536">
                  <c:v>4768</c:v>
                </c:pt>
                <c:pt idx="9537">
                  <c:v>4768.5</c:v>
                </c:pt>
                <c:pt idx="9538">
                  <c:v>4769</c:v>
                </c:pt>
                <c:pt idx="9539">
                  <c:v>4769.5</c:v>
                </c:pt>
                <c:pt idx="9540">
                  <c:v>4770</c:v>
                </c:pt>
                <c:pt idx="9541">
                  <c:v>4770.5</c:v>
                </c:pt>
                <c:pt idx="9542">
                  <c:v>4771</c:v>
                </c:pt>
                <c:pt idx="9543">
                  <c:v>4771.5</c:v>
                </c:pt>
                <c:pt idx="9544">
                  <c:v>4772</c:v>
                </c:pt>
                <c:pt idx="9545">
                  <c:v>4772.5</c:v>
                </c:pt>
                <c:pt idx="9546">
                  <c:v>4773</c:v>
                </c:pt>
                <c:pt idx="9547">
                  <c:v>4773.5</c:v>
                </c:pt>
                <c:pt idx="9548">
                  <c:v>4774</c:v>
                </c:pt>
                <c:pt idx="9549">
                  <c:v>4774.5</c:v>
                </c:pt>
                <c:pt idx="9550">
                  <c:v>4775</c:v>
                </c:pt>
                <c:pt idx="9551">
                  <c:v>4775.5</c:v>
                </c:pt>
                <c:pt idx="9552">
                  <c:v>4776</c:v>
                </c:pt>
                <c:pt idx="9553">
                  <c:v>4776.5</c:v>
                </c:pt>
                <c:pt idx="9554">
                  <c:v>4777</c:v>
                </c:pt>
                <c:pt idx="9555">
                  <c:v>4777.5</c:v>
                </c:pt>
                <c:pt idx="9556">
                  <c:v>4778</c:v>
                </c:pt>
                <c:pt idx="9557">
                  <c:v>4778.5</c:v>
                </c:pt>
                <c:pt idx="9558">
                  <c:v>4779</c:v>
                </c:pt>
                <c:pt idx="9559">
                  <c:v>4779.5</c:v>
                </c:pt>
                <c:pt idx="9560">
                  <c:v>4780</c:v>
                </c:pt>
                <c:pt idx="9561">
                  <c:v>4780.5</c:v>
                </c:pt>
                <c:pt idx="9562">
                  <c:v>4781</c:v>
                </c:pt>
                <c:pt idx="9563">
                  <c:v>4781.5</c:v>
                </c:pt>
                <c:pt idx="9564">
                  <c:v>4782</c:v>
                </c:pt>
                <c:pt idx="9565">
                  <c:v>4782.5</c:v>
                </c:pt>
                <c:pt idx="9566">
                  <c:v>4783</c:v>
                </c:pt>
                <c:pt idx="9567">
                  <c:v>4783.5</c:v>
                </c:pt>
                <c:pt idx="9568">
                  <c:v>4784</c:v>
                </c:pt>
                <c:pt idx="9569">
                  <c:v>4784.5</c:v>
                </c:pt>
                <c:pt idx="9570">
                  <c:v>4785</c:v>
                </c:pt>
                <c:pt idx="9571">
                  <c:v>4785.5</c:v>
                </c:pt>
                <c:pt idx="9572">
                  <c:v>4786</c:v>
                </c:pt>
                <c:pt idx="9573">
                  <c:v>4786.5</c:v>
                </c:pt>
                <c:pt idx="9574">
                  <c:v>4787</c:v>
                </c:pt>
                <c:pt idx="9575">
                  <c:v>4787.5</c:v>
                </c:pt>
                <c:pt idx="9576">
                  <c:v>4788</c:v>
                </c:pt>
                <c:pt idx="9577">
                  <c:v>4788.5</c:v>
                </c:pt>
                <c:pt idx="9578">
                  <c:v>4789</c:v>
                </c:pt>
                <c:pt idx="9579">
                  <c:v>4789.5</c:v>
                </c:pt>
                <c:pt idx="9580">
                  <c:v>4790</c:v>
                </c:pt>
                <c:pt idx="9581">
                  <c:v>4790.5</c:v>
                </c:pt>
                <c:pt idx="9582">
                  <c:v>4791</c:v>
                </c:pt>
                <c:pt idx="9583">
                  <c:v>4791.5</c:v>
                </c:pt>
                <c:pt idx="9584">
                  <c:v>4792</c:v>
                </c:pt>
                <c:pt idx="9585">
                  <c:v>4792.5</c:v>
                </c:pt>
                <c:pt idx="9586">
                  <c:v>4793</c:v>
                </c:pt>
                <c:pt idx="9587">
                  <c:v>4793.5</c:v>
                </c:pt>
                <c:pt idx="9588">
                  <c:v>4794</c:v>
                </c:pt>
                <c:pt idx="9589">
                  <c:v>4794.5</c:v>
                </c:pt>
                <c:pt idx="9590">
                  <c:v>4795</c:v>
                </c:pt>
                <c:pt idx="9591">
                  <c:v>4795.5</c:v>
                </c:pt>
                <c:pt idx="9592">
                  <c:v>4796</c:v>
                </c:pt>
                <c:pt idx="9593">
                  <c:v>4796.5</c:v>
                </c:pt>
                <c:pt idx="9594">
                  <c:v>4797</c:v>
                </c:pt>
                <c:pt idx="9595">
                  <c:v>4797.5</c:v>
                </c:pt>
                <c:pt idx="9596">
                  <c:v>4798</c:v>
                </c:pt>
                <c:pt idx="9597">
                  <c:v>4798.5</c:v>
                </c:pt>
                <c:pt idx="9598">
                  <c:v>4799</c:v>
                </c:pt>
                <c:pt idx="9599">
                  <c:v>4799.5</c:v>
                </c:pt>
                <c:pt idx="9600">
                  <c:v>4800</c:v>
                </c:pt>
                <c:pt idx="9601">
                  <c:v>4800.5</c:v>
                </c:pt>
                <c:pt idx="9602">
                  <c:v>4801</c:v>
                </c:pt>
                <c:pt idx="9603">
                  <c:v>4801.5</c:v>
                </c:pt>
                <c:pt idx="9604">
                  <c:v>4802</c:v>
                </c:pt>
                <c:pt idx="9605">
                  <c:v>4802.5</c:v>
                </c:pt>
                <c:pt idx="9606">
                  <c:v>4803</c:v>
                </c:pt>
                <c:pt idx="9607">
                  <c:v>4803.5</c:v>
                </c:pt>
                <c:pt idx="9608">
                  <c:v>4804</c:v>
                </c:pt>
                <c:pt idx="9609">
                  <c:v>4804.5</c:v>
                </c:pt>
                <c:pt idx="9610">
                  <c:v>4805</c:v>
                </c:pt>
                <c:pt idx="9611">
                  <c:v>4805.5</c:v>
                </c:pt>
                <c:pt idx="9612">
                  <c:v>4806</c:v>
                </c:pt>
                <c:pt idx="9613">
                  <c:v>4806.5</c:v>
                </c:pt>
                <c:pt idx="9614">
                  <c:v>4807</c:v>
                </c:pt>
                <c:pt idx="9615">
                  <c:v>4807.5</c:v>
                </c:pt>
                <c:pt idx="9616">
                  <c:v>4808</c:v>
                </c:pt>
                <c:pt idx="9617">
                  <c:v>4808.5</c:v>
                </c:pt>
                <c:pt idx="9618">
                  <c:v>4809</c:v>
                </c:pt>
                <c:pt idx="9619">
                  <c:v>4809.5</c:v>
                </c:pt>
                <c:pt idx="9620">
                  <c:v>4810</c:v>
                </c:pt>
                <c:pt idx="9621">
                  <c:v>4810.5</c:v>
                </c:pt>
                <c:pt idx="9622">
                  <c:v>4811</c:v>
                </c:pt>
                <c:pt idx="9623">
                  <c:v>4811.5</c:v>
                </c:pt>
                <c:pt idx="9624">
                  <c:v>4812</c:v>
                </c:pt>
                <c:pt idx="9625">
                  <c:v>4812.5</c:v>
                </c:pt>
                <c:pt idx="9626">
                  <c:v>4813</c:v>
                </c:pt>
                <c:pt idx="9627">
                  <c:v>4813.5</c:v>
                </c:pt>
                <c:pt idx="9628">
                  <c:v>4814</c:v>
                </c:pt>
                <c:pt idx="9629">
                  <c:v>4814.5</c:v>
                </c:pt>
                <c:pt idx="9630">
                  <c:v>4815</c:v>
                </c:pt>
                <c:pt idx="9631">
                  <c:v>4815.5</c:v>
                </c:pt>
                <c:pt idx="9632">
                  <c:v>4816</c:v>
                </c:pt>
                <c:pt idx="9633">
                  <c:v>4816.5</c:v>
                </c:pt>
                <c:pt idx="9634">
                  <c:v>4817</c:v>
                </c:pt>
                <c:pt idx="9635">
                  <c:v>4817.5</c:v>
                </c:pt>
                <c:pt idx="9636">
                  <c:v>4818</c:v>
                </c:pt>
                <c:pt idx="9637">
                  <c:v>4818.5</c:v>
                </c:pt>
                <c:pt idx="9638">
                  <c:v>4819</c:v>
                </c:pt>
                <c:pt idx="9639">
                  <c:v>4819.5</c:v>
                </c:pt>
                <c:pt idx="9640">
                  <c:v>4820</c:v>
                </c:pt>
                <c:pt idx="9641">
                  <c:v>4820.5</c:v>
                </c:pt>
                <c:pt idx="9642">
                  <c:v>4821</c:v>
                </c:pt>
                <c:pt idx="9643">
                  <c:v>4821.5</c:v>
                </c:pt>
                <c:pt idx="9644">
                  <c:v>4822</c:v>
                </c:pt>
                <c:pt idx="9645">
                  <c:v>4822.5</c:v>
                </c:pt>
                <c:pt idx="9646">
                  <c:v>4823</c:v>
                </c:pt>
                <c:pt idx="9647">
                  <c:v>4823.5</c:v>
                </c:pt>
                <c:pt idx="9648">
                  <c:v>4824</c:v>
                </c:pt>
                <c:pt idx="9649">
                  <c:v>4824.5</c:v>
                </c:pt>
                <c:pt idx="9650">
                  <c:v>4825</c:v>
                </c:pt>
                <c:pt idx="9651">
                  <c:v>4825.5</c:v>
                </c:pt>
                <c:pt idx="9652">
                  <c:v>4826</c:v>
                </c:pt>
                <c:pt idx="9653">
                  <c:v>4826.5</c:v>
                </c:pt>
                <c:pt idx="9654">
                  <c:v>4827</c:v>
                </c:pt>
                <c:pt idx="9655">
                  <c:v>4827.5</c:v>
                </c:pt>
                <c:pt idx="9656">
                  <c:v>4828</c:v>
                </c:pt>
                <c:pt idx="9657">
                  <c:v>4828.5</c:v>
                </c:pt>
                <c:pt idx="9658">
                  <c:v>4829</c:v>
                </c:pt>
                <c:pt idx="9659">
                  <c:v>4829.5</c:v>
                </c:pt>
                <c:pt idx="9660">
                  <c:v>4830</c:v>
                </c:pt>
                <c:pt idx="9661">
                  <c:v>4830.5</c:v>
                </c:pt>
                <c:pt idx="9662">
                  <c:v>4831</c:v>
                </c:pt>
                <c:pt idx="9663">
                  <c:v>4831.5</c:v>
                </c:pt>
                <c:pt idx="9664">
                  <c:v>4832</c:v>
                </c:pt>
                <c:pt idx="9665">
                  <c:v>4832.5</c:v>
                </c:pt>
                <c:pt idx="9666">
                  <c:v>4833</c:v>
                </c:pt>
                <c:pt idx="9667">
                  <c:v>4833.5</c:v>
                </c:pt>
                <c:pt idx="9668">
                  <c:v>4834</c:v>
                </c:pt>
                <c:pt idx="9669">
                  <c:v>4834.5</c:v>
                </c:pt>
                <c:pt idx="9670">
                  <c:v>4835</c:v>
                </c:pt>
                <c:pt idx="9671">
                  <c:v>4835.5</c:v>
                </c:pt>
                <c:pt idx="9672">
                  <c:v>4836</c:v>
                </c:pt>
                <c:pt idx="9673">
                  <c:v>4836.5</c:v>
                </c:pt>
                <c:pt idx="9674">
                  <c:v>4837</c:v>
                </c:pt>
                <c:pt idx="9675">
                  <c:v>4837.5</c:v>
                </c:pt>
                <c:pt idx="9676">
                  <c:v>4838</c:v>
                </c:pt>
                <c:pt idx="9677">
                  <c:v>4838.5</c:v>
                </c:pt>
                <c:pt idx="9678">
                  <c:v>4839</c:v>
                </c:pt>
                <c:pt idx="9679">
                  <c:v>4839.5</c:v>
                </c:pt>
                <c:pt idx="9680">
                  <c:v>4840</c:v>
                </c:pt>
                <c:pt idx="9681">
                  <c:v>4840.5</c:v>
                </c:pt>
                <c:pt idx="9682">
                  <c:v>4841</c:v>
                </c:pt>
                <c:pt idx="9683">
                  <c:v>4841.5</c:v>
                </c:pt>
                <c:pt idx="9684">
                  <c:v>4842</c:v>
                </c:pt>
                <c:pt idx="9685">
                  <c:v>4842.5</c:v>
                </c:pt>
                <c:pt idx="9686">
                  <c:v>4843</c:v>
                </c:pt>
                <c:pt idx="9687">
                  <c:v>4843.5</c:v>
                </c:pt>
                <c:pt idx="9688">
                  <c:v>4844</c:v>
                </c:pt>
                <c:pt idx="9689">
                  <c:v>4844.5</c:v>
                </c:pt>
                <c:pt idx="9690">
                  <c:v>4845</c:v>
                </c:pt>
                <c:pt idx="9691">
                  <c:v>4845.5</c:v>
                </c:pt>
                <c:pt idx="9692">
                  <c:v>4846</c:v>
                </c:pt>
                <c:pt idx="9693">
                  <c:v>4846.5</c:v>
                </c:pt>
                <c:pt idx="9694">
                  <c:v>4847</c:v>
                </c:pt>
                <c:pt idx="9695">
                  <c:v>4847.5</c:v>
                </c:pt>
                <c:pt idx="9696">
                  <c:v>4848</c:v>
                </c:pt>
                <c:pt idx="9697">
                  <c:v>4848.5</c:v>
                </c:pt>
                <c:pt idx="9698">
                  <c:v>4849</c:v>
                </c:pt>
                <c:pt idx="9699">
                  <c:v>4849.5</c:v>
                </c:pt>
                <c:pt idx="9700">
                  <c:v>4850</c:v>
                </c:pt>
                <c:pt idx="9701">
                  <c:v>4850.5</c:v>
                </c:pt>
                <c:pt idx="9702">
                  <c:v>4851</c:v>
                </c:pt>
                <c:pt idx="9703">
                  <c:v>4851.5</c:v>
                </c:pt>
                <c:pt idx="9704">
                  <c:v>4852</c:v>
                </c:pt>
                <c:pt idx="9705">
                  <c:v>4852.5</c:v>
                </c:pt>
                <c:pt idx="9706">
                  <c:v>4853</c:v>
                </c:pt>
                <c:pt idx="9707">
                  <c:v>4853.5</c:v>
                </c:pt>
                <c:pt idx="9708">
                  <c:v>4854</c:v>
                </c:pt>
                <c:pt idx="9709">
                  <c:v>4854.5</c:v>
                </c:pt>
                <c:pt idx="9710">
                  <c:v>4855</c:v>
                </c:pt>
                <c:pt idx="9711">
                  <c:v>4855.5</c:v>
                </c:pt>
                <c:pt idx="9712">
                  <c:v>4856</c:v>
                </c:pt>
                <c:pt idx="9713">
                  <c:v>4856.5</c:v>
                </c:pt>
                <c:pt idx="9714">
                  <c:v>4857</c:v>
                </c:pt>
                <c:pt idx="9715">
                  <c:v>4857.5</c:v>
                </c:pt>
                <c:pt idx="9716">
                  <c:v>4858</c:v>
                </c:pt>
                <c:pt idx="9717">
                  <c:v>4858.5</c:v>
                </c:pt>
                <c:pt idx="9718">
                  <c:v>4859</c:v>
                </c:pt>
                <c:pt idx="9719">
                  <c:v>4859.5</c:v>
                </c:pt>
                <c:pt idx="9720">
                  <c:v>4860</c:v>
                </c:pt>
                <c:pt idx="9721">
                  <c:v>4860.5</c:v>
                </c:pt>
                <c:pt idx="9722">
                  <c:v>4861</c:v>
                </c:pt>
                <c:pt idx="9723">
                  <c:v>4861.5</c:v>
                </c:pt>
                <c:pt idx="9724">
                  <c:v>4862</c:v>
                </c:pt>
                <c:pt idx="9725">
                  <c:v>4862.5</c:v>
                </c:pt>
                <c:pt idx="9726">
                  <c:v>4863</c:v>
                </c:pt>
                <c:pt idx="9727">
                  <c:v>4863.5</c:v>
                </c:pt>
                <c:pt idx="9728">
                  <c:v>4864</c:v>
                </c:pt>
                <c:pt idx="9729">
                  <c:v>4864.5</c:v>
                </c:pt>
                <c:pt idx="9730">
                  <c:v>4865</c:v>
                </c:pt>
                <c:pt idx="9731">
                  <c:v>4865.5</c:v>
                </c:pt>
                <c:pt idx="9732">
                  <c:v>4866</c:v>
                </c:pt>
                <c:pt idx="9733">
                  <c:v>4866.5</c:v>
                </c:pt>
                <c:pt idx="9734">
                  <c:v>4867</c:v>
                </c:pt>
                <c:pt idx="9735">
                  <c:v>4867.5</c:v>
                </c:pt>
                <c:pt idx="9736">
                  <c:v>4868</c:v>
                </c:pt>
                <c:pt idx="9737">
                  <c:v>4868.5</c:v>
                </c:pt>
                <c:pt idx="9738">
                  <c:v>4869</c:v>
                </c:pt>
                <c:pt idx="9739">
                  <c:v>4869.5</c:v>
                </c:pt>
                <c:pt idx="9740">
                  <c:v>4870</c:v>
                </c:pt>
                <c:pt idx="9741">
                  <c:v>4870.5</c:v>
                </c:pt>
                <c:pt idx="9742">
                  <c:v>4871</c:v>
                </c:pt>
                <c:pt idx="9743">
                  <c:v>4871.5</c:v>
                </c:pt>
                <c:pt idx="9744">
                  <c:v>4872</c:v>
                </c:pt>
                <c:pt idx="9745">
                  <c:v>4872.5</c:v>
                </c:pt>
                <c:pt idx="9746">
                  <c:v>4873</c:v>
                </c:pt>
                <c:pt idx="9747">
                  <c:v>4873.5</c:v>
                </c:pt>
                <c:pt idx="9748">
                  <c:v>4874</c:v>
                </c:pt>
                <c:pt idx="9749">
                  <c:v>4874.5</c:v>
                </c:pt>
                <c:pt idx="9750">
                  <c:v>4875</c:v>
                </c:pt>
                <c:pt idx="9751">
                  <c:v>4875.5</c:v>
                </c:pt>
                <c:pt idx="9752">
                  <c:v>4876</c:v>
                </c:pt>
                <c:pt idx="9753">
                  <c:v>4876.5</c:v>
                </c:pt>
                <c:pt idx="9754">
                  <c:v>4877</c:v>
                </c:pt>
                <c:pt idx="9755">
                  <c:v>4877.5</c:v>
                </c:pt>
                <c:pt idx="9756">
                  <c:v>4878</c:v>
                </c:pt>
                <c:pt idx="9757">
                  <c:v>4878.5</c:v>
                </c:pt>
                <c:pt idx="9758">
                  <c:v>4879</c:v>
                </c:pt>
                <c:pt idx="9759">
                  <c:v>4879.5</c:v>
                </c:pt>
                <c:pt idx="9760">
                  <c:v>4880</c:v>
                </c:pt>
                <c:pt idx="9761">
                  <c:v>4880.5</c:v>
                </c:pt>
                <c:pt idx="9762">
                  <c:v>4881</c:v>
                </c:pt>
                <c:pt idx="9763">
                  <c:v>4881.5</c:v>
                </c:pt>
                <c:pt idx="9764">
                  <c:v>4882</c:v>
                </c:pt>
                <c:pt idx="9765">
                  <c:v>4882.5</c:v>
                </c:pt>
                <c:pt idx="9766">
                  <c:v>4883</c:v>
                </c:pt>
                <c:pt idx="9767">
                  <c:v>4883.5</c:v>
                </c:pt>
                <c:pt idx="9768">
                  <c:v>4884</c:v>
                </c:pt>
                <c:pt idx="9769">
                  <c:v>4884.5</c:v>
                </c:pt>
                <c:pt idx="9770">
                  <c:v>4885</c:v>
                </c:pt>
                <c:pt idx="9771">
                  <c:v>4885.5</c:v>
                </c:pt>
                <c:pt idx="9772">
                  <c:v>4886</c:v>
                </c:pt>
                <c:pt idx="9773">
                  <c:v>4886.5</c:v>
                </c:pt>
                <c:pt idx="9774">
                  <c:v>4887</c:v>
                </c:pt>
                <c:pt idx="9775">
                  <c:v>4887.5</c:v>
                </c:pt>
                <c:pt idx="9776">
                  <c:v>4888</c:v>
                </c:pt>
                <c:pt idx="9777">
                  <c:v>4888.5</c:v>
                </c:pt>
                <c:pt idx="9778">
                  <c:v>4889</c:v>
                </c:pt>
                <c:pt idx="9779">
                  <c:v>4889.5</c:v>
                </c:pt>
                <c:pt idx="9780">
                  <c:v>4890</c:v>
                </c:pt>
                <c:pt idx="9781">
                  <c:v>4890.5</c:v>
                </c:pt>
                <c:pt idx="9782">
                  <c:v>4891</c:v>
                </c:pt>
                <c:pt idx="9783">
                  <c:v>4891.5</c:v>
                </c:pt>
                <c:pt idx="9784">
                  <c:v>4892</c:v>
                </c:pt>
                <c:pt idx="9785">
                  <c:v>4892.5</c:v>
                </c:pt>
                <c:pt idx="9786">
                  <c:v>4893</c:v>
                </c:pt>
                <c:pt idx="9787">
                  <c:v>4893.5</c:v>
                </c:pt>
                <c:pt idx="9788">
                  <c:v>4894</c:v>
                </c:pt>
                <c:pt idx="9789">
                  <c:v>4894.5</c:v>
                </c:pt>
                <c:pt idx="9790">
                  <c:v>4895</c:v>
                </c:pt>
                <c:pt idx="9791">
                  <c:v>4895.5</c:v>
                </c:pt>
                <c:pt idx="9792">
                  <c:v>4896</c:v>
                </c:pt>
                <c:pt idx="9793">
                  <c:v>4896.5</c:v>
                </c:pt>
                <c:pt idx="9794">
                  <c:v>4897</c:v>
                </c:pt>
                <c:pt idx="9795">
                  <c:v>4897.5</c:v>
                </c:pt>
                <c:pt idx="9796">
                  <c:v>4898</c:v>
                </c:pt>
                <c:pt idx="9797">
                  <c:v>4898.5</c:v>
                </c:pt>
                <c:pt idx="9798">
                  <c:v>4899</c:v>
                </c:pt>
                <c:pt idx="9799">
                  <c:v>4899.5</c:v>
                </c:pt>
                <c:pt idx="9800">
                  <c:v>4900</c:v>
                </c:pt>
                <c:pt idx="9801">
                  <c:v>4900.5</c:v>
                </c:pt>
                <c:pt idx="9802">
                  <c:v>4901</c:v>
                </c:pt>
                <c:pt idx="9803">
                  <c:v>4901.5</c:v>
                </c:pt>
                <c:pt idx="9804">
                  <c:v>4902</c:v>
                </c:pt>
                <c:pt idx="9805">
                  <c:v>4902.5</c:v>
                </c:pt>
                <c:pt idx="9806">
                  <c:v>4903</c:v>
                </c:pt>
                <c:pt idx="9807">
                  <c:v>4903.5</c:v>
                </c:pt>
                <c:pt idx="9808">
                  <c:v>4904</c:v>
                </c:pt>
                <c:pt idx="9809">
                  <c:v>4904.5</c:v>
                </c:pt>
                <c:pt idx="9810">
                  <c:v>4905</c:v>
                </c:pt>
                <c:pt idx="9811">
                  <c:v>4905.5</c:v>
                </c:pt>
                <c:pt idx="9812">
                  <c:v>4906</c:v>
                </c:pt>
                <c:pt idx="9813">
                  <c:v>4906.5</c:v>
                </c:pt>
                <c:pt idx="9814">
                  <c:v>4907</c:v>
                </c:pt>
                <c:pt idx="9815">
                  <c:v>4907.5</c:v>
                </c:pt>
                <c:pt idx="9816">
                  <c:v>4908</c:v>
                </c:pt>
                <c:pt idx="9817">
                  <c:v>4908.5</c:v>
                </c:pt>
                <c:pt idx="9818">
                  <c:v>4909</c:v>
                </c:pt>
                <c:pt idx="9819">
                  <c:v>4909.5</c:v>
                </c:pt>
                <c:pt idx="9820">
                  <c:v>4910</c:v>
                </c:pt>
                <c:pt idx="9821">
                  <c:v>4910.5</c:v>
                </c:pt>
                <c:pt idx="9822">
                  <c:v>4911</c:v>
                </c:pt>
                <c:pt idx="9823">
                  <c:v>4911.5</c:v>
                </c:pt>
                <c:pt idx="9824">
                  <c:v>4912</c:v>
                </c:pt>
                <c:pt idx="9825">
                  <c:v>4912.5</c:v>
                </c:pt>
                <c:pt idx="9826">
                  <c:v>4913</c:v>
                </c:pt>
                <c:pt idx="9827">
                  <c:v>4913.5</c:v>
                </c:pt>
                <c:pt idx="9828">
                  <c:v>4914</c:v>
                </c:pt>
                <c:pt idx="9829">
                  <c:v>4914.5</c:v>
                </c:pt>
                <c:pt idx="9830">
                  <c:v>4915</c:v>
                </c:pt>
                <c:pt idx="9831">
                  <c:v>4915.5</c:v>
                </c:pt>
                <c:pt idx="9832">
                  <c:v>4916</c:v>
                </c:pt>
                <c:pt idx="9833">
                  <c:v>4916.5</c:v>
                </c:pt>
                <c:pt idx="9834">
                  <c:v>4917</c:v>
                </c:pt>
                <c:pt idx="9835">
                  <c:v>4917.5</c:v>
                </c:pt>
                <c:pt idx="9836">
                  <c:v>4918</c:v>
                </c:pt>
                <c:pt idx="9837">
                  <c:v>4918.5</c:v>
                </c:pt>
                <c:pt idx="9838">
                  <c:v>4919</c:v>
                </c:pt>
                <c:pt idx="9839">
                  <c:v>4919.5</c:v>
                </c:pt>
                <c:pt idx="9840">
                  <c:v>4920</c:v>
                </c:pt>
                <c:pt idx="9841">
                  <c:v>4920.5</c:v>
                </c:pt>
                <c:pt idx="9842">
                  <c:v>4921</c:v>
                </c:pt>
                <c:pt idx="9843">
                  <c:v>4921.5</c:v>
                </c:pt>
                <c:pt idx="9844">
                  <c:v>4922</c:v>
                </c:pt>
                <c:pt idx="9845">
                  <c:v>4922.5</c:v>
                </c:pt>
                <c:pt idx="9846">
                  <c:v>4923</c:v>
                </c:pt>
                <c:pt idx="9847">
                  <c:v>4923.5</c:v>
                </c:pt>
                <c:pt idx="9848">
                  <c:v>4924</c:v>
                </c:pt>
                <c:pt idx="9849">
                  <c:v>4924.5</c:v>
                </c:pt>
                <c:pt idx="9850">
                  <c:v>4925</c:v>
                </c:pt>
                <c:pt idx="9851">
                  <c:v>4925.5</c:v>
                </c:pt>
                <c:pt idx="9852">
                  <c:v>4926</c:v>
                </c:pt>
                <c:pt idx="9853">
                  <c:v>4926.5</c:v>
                </c:pt>
                <c:pt idx="9854">
                  <c:v>4927</c:v>
                </c:pt>
                <c:pt idx="9855">
                  <c:v>4927.5</c:v>
                </c:pt>
                <c:pt idx="9856">
                  <c:v>4928</c:v>
                </c:pt>
                <c:pt idx="9857">
                  <c:v>4928.5</c:v>
                </c:pt>
                <c:pt idx="9858">
                  <c:v>4929</c:v>
                </c:pt>
                <c:pt idx="9859">
                  <c:v>4929.5</c:v>
                </c:pt>
                <c:pt idx="9860">
                  <c:v>4930</c:v>
                </c:pt>
                <c:pt idx="9861">
                  <c:v>4930.5</c:v>
                </c:pt>
                <c:pt idx="9862">
                  <c:v>4931</c:v>
                </c:pt>
                <c:pt idx="9863">
                  <c:v>4931.5</c:v>
                </c:pt>
                <c:pt idx="9864">
                  <c:v>4932</c:v>
                </c:pt>
                <c:pt idx="9865">
                  <c:v>4932.5</c:v>
                </c:pt>
                <c:pt idx="9866">
                  <c:v>4933</c:v>
                </c:pt>
                <c:pt idx="9867">
                  <c:v>4933.5</c:v>
                </c:pt>
                <c:pt idx="9868">
                  <c:v>4934</c:v>
                </c:pt>
                <c:pt idx="9869">
                  <c:v>4934.5</c:v>
                </c:pt>
                <c:pt idx="9870">
                  <c:v>4935</c:v>
                </c:pt>
                <c:pt idx="9871">
                  <c:v>4935.5</c:v>
                </c:pt>
                <c:pt idx="9872">
                  <c:v>4936</c:v>
                </c:pt>
                <c:pt idx="9873">
                  <c:v>4936.5</c:v>
                </c:pt>
                <c:pt idx="9874">
                  <c:v>4937</c:v>
                </c:pt>
                <c:pt idx="9875">
                  <c:v>4937.5</c:v>
                </c:pt>
                <c:pt idx="9876">
                  <c:v>4938</c:v>
                </c:pt>
                <c:pt idx="9877">
                  <c:v>4938.5</c:v>
                </c:pt>
                <c:pt idx="9878">
                  <c:v>4939</c:v>
                </c:pt>
                <c:pt idx="9879">
                  <c:v>4939.5</c:v>
                </c:pt>
                <c:pt idx="9880">
                  <c:v>4940</c:v>
                </c:pt>
                <c:pt idx="9881">
                  <c:v>4940.5</c:v>
                </c:pt>
                <c:pt idx="9882">
                  <c:v>4941</c:v>
                </c:pt>
                <c:pt idx="9883">
                  <c:v>4941.5</c:v>
                </c:pt>
                <c:pt idx="9884">
                  <c:v>4942</c:v>
                </c:pt>
                <c:pt idx="9885">
                  <c:v>4942.5</c:v>
                </c:pt>
                <c:pt idx="9886">
                  <c:v>4943</c:v>
                </c:pt>
                <c:pt idx="9887">
                  <c:v>4943.5</c:v>
                </c:pt>
                <c:pt idx="9888">
                  <c:v>4944</c:v>
                </c:pt>
                <c:pt idx="9889">
                  <c:v>4944.5</c:v>
                </c:pt>
                <c:pt idx="9890">
                  <c:v>4945</c:v>
                </c:pt>
                <c:pt idx="9891">
                  <c:v>4945.5</c:v>
                </c:pt>
                <c:pt idx="9892">
                  <c:v>4946</c:v>
                </c:pt>
                <c:pt idx="9893">
                  <c:v>4946.5</c:v>
                </c:pt>
                <c:pt idx="9894">
                  <c:v>4947</c:v>
                </c:pt>
                <c:pt idx="9895">
                  <c:v>4947.5</c:v>
                </c:pt>
                <c:pt idx="9896">
                  <c:v>4948</c:v>
                </c:pt>
                <c:pt idx="9897">
                  <c:v>4948.5</c:v>
                </c:pt>
                <c:pt idx="9898">
                  <c:v>4949</c:v>
                </c:pt>
                <c:pt idx="9899">
                  <c:v>4949.5</c:v>
                </c:pt>
                <c:pt idx="9900">
                  <c:v>4950</c:v>
                </c:pt>
                <c:pt idx="9901">
                  <c:v>4950.5</c:v>
                </c:pt>
                <c:pt idx="9902">
                  <c:v>4951</c:v>
                </c:pt>
                <c:pt idx="9903">
                  <c:v>4951.5</c:v>
                </c:pt>
                <c:pt idx="9904">
                  <c:v>4952</c:v>
                </c:pt>
                <c:pt idx="9905">
                  <c:v>4952.5</c:v>
                </c:pt>
                <c:pt idx="9906">
                  <c:v>4953</c:v>
                </c:pt>
                <c:pt idx="9907">
                  <c:v>4953.5</c:v>
                </c:pt>
                <c:pt idx="9908">
                  <c:v>4954</c:v>
                </c:pt>
                <c:pt idx="9909">
                  <c:v>4954.5</c:v>
                </c:pt>
                <c:pt idx="9910">
                  <c:v>4955</c:v>
                </c:pt>
                <c:pt idx="9911">
                  <c:v>4955.5</c:v>
                </c:pt>
                <c:pt idx="9912">
                  <c:v>4956</c:v>
                </c:pt>
                <c:pt idx="9913">
                  <c:v>4956.5</c:v>
                </c:pt>
                <c:pt idx="9914">
                  <c:v>4957</c:v>
                </c:pt>
                <c:pt idx="9915">
                  <c:v>4957.5</c:v>
                </c:pt>
                <c:pt idx="9916">
                  <c:v>4958</c:v>
                </c:pt>
                <c:pt idx="9917">
                  <c:v>4958.5</c:v>
                </c:pt>
                <c:pt idx="9918">
                  <c:v>4959</c:v>
                </c:pt>
                <c:pt idx="9919">
                  <c:v>4959.5</c:v>
                </c:pt>
                <c:pt idx="9920">
                  <c:v>4960</c:v>
                </c:pt>
                <c:pt idx="9921">
                  <c:v>4960.5</c:v>
                </c:pt>
                <c:pt idx="9922">
                  <c:v>4961</c:v>
                </c:pt>
                <c:pt idx="9923">
                  <c:v>4961.5</c:v>
                </c:pt>
                <c:pt idx="9924">
                  <c:v>4962</c:v>
                </c:pt>
                <c:pt idx="9925">
                  <c:v>4962.5</c:v>
                </c:pt>
                <c:pt idx="9926">
                  <c:v>4963</c:v>
                </c:pt>
                <c:pt idx="9927">
                  <c:v>4963.5</c:v>
                </c:pt>
                <c:pt idx="9928">
                  <c:v>4964</c:v>
                </c:pt>
                <c:pt idx="9929">
                  <c:v>4964.5</c:v>
                </c:pt>
                <c:pt idx="9930">
                  <c:v>4965</c:v>
                </c:pt>
                <c:pt idx="9931">
                  <c:v>4965.5</c:v>
                </c:pt>
                <c:pt idx="9932">
                  <c:v>4966</c:v>
                </c:pt>
                <c:pt idx="9933">
                  <c:v>4966.5</c:v>
                </c:pt>
                <c:pt idx="9934">
                  <c:v>4967</c:v>
                </c:pt>
                <c:pt idx="9935">
                  <c:v>4967.5</c:v>
                </c:pt>
                <c:pt idx="9936">
                  <c:v>4968</c:v>
                </c:pt>
                <c:pt idx="9937">
                  <c:v>4968.5</c:v>
                </c:pt>
                <c:pt idx="9938">
                  <c:v>4969</c:v>
                </c:pt>
                <c:pt idx="9939">
                  <c:v>4969.5</c:v>
                </c:pt>
                <c:pt idx="9940">
                  <c:v>4970</c:v>
                </c:pt>
                <c:pt idx="9941">
                  <c:v>4970.5</c:v>
                </c:pt>
                <c:pt idx="9942">
                  <c:v>4971</c:v>
                </c:pt>
                <c:pt idx="9943">
                  <c:v>4971.5</c:v>
                </c:pt>
                <c:pt idx="9944">
                  <c:v>4972</c:v>
                </c:pt>
                <c:pt idx="9945">
                  <c:v>4972.5</c:v>
                </c:pt>
                <c:pt idx="9946">
                  <c:v>4973</c:v>
                </c:pt>
                <c:pt idx="9947">
                  <c:v>4973.5</c:v>
                </c:pt>
                <c:pt idx="9948">
                  <c:v>4974</c:v>
                </c:pt>
                <c:pt idx="9949">
                  <c:v>4974.5</c:v>
                </c:pt>
                <c:pt idx="9950">
                  <c:v>4975</c:v>
                </c:pt>
                <c:pt idx="9951">
                  <c:v>4975.5</c:v>
                </c:pt>
                <c:pt idx="9952">
                  <c:v>4976</c:v>
                </c:pt>
                <c:pt idx="9953">
                  <c:v>4976.5</c:v>
                </c:pt>
                <c:pt idx="9954">
                  <c:v>4977</c:v>
                </c:pt>
                <c:pt idx="9955">
                  <c:v>4977.5</c:v>
                </c:pt>
                <c:pt idx="9956">
                  <c:v>4978</c:v>
                </c:pt>
                <c:pt idx="9957">
                  <c:v>4978.5</c:v>
                </c:pt>
                <c:pt idx="9958">
                  <c:v>4979</c:v>
                </c:pt>
                <c:pt idx="9959">
                  <c:v>4979.5</c:v>
                </c:pt>
                <c:pt idx="9960">
                  <c:v>4980</c:v>
                </c:pt>
                <c:pt idx="9961">
                  <c:v>4980.5</c:v>
                </c:pt>
                <c:pt idx="9962">
                  <c:v>4981</c:v>
                </c:pt>
                <c:pt idx="9963">
                  <c:v>4981.5</c:v>
                </c:pt>
                <c:pt idx="9964">
                  <c:v>4982</c:v>
                </c:pt>
                <c:pt idx="9965">
                  <c:v>4982.5</c:v>
                </c:pt>
                <c:pt idx="9966">
                  <c:v>4983</c:v>
                </c:pt>
                <c:pt idx="9967">
                  <c:v>4983.5</c:v>
                </c:pt>
                <c:pt idx="9968">
                  <c:v>4984</c:v>
                </c:pt>
                <c:pt idx="9969">
                  <c:v>4984.5</c:v>
                </c:pt>
                <c:pt idx="9970">
                  <c:v>4985</c:v>
                </c:pt>
                <c:pt idx="9971">
                  <c:v>4985.5</c:v>
                </c:pt>
                <c:pt idx="9972">
                  <c:v>4986</c:v>
                </c:pt>
                <c:pt idx="9973">
                  <c:v>4986.5</c:v>
                </c:pt>
                <c:pt idx="9974">
                  <c:v>4987</c:v>
                </c:pt>
                <c:pt idx="9975">
                  <c:v>4987.5</c:v>
                </c:pt>
                <c:pt idx="9976">
                  <c:v>4988</c:v>
                </c:pt>
                <c:pt idx="9977">
                  <c:v>4988.5</c:v>
                </c:pt>
                <c:pt idx="9978">
                  <c:v>4989</c:v>
                </c:pt>
                <c:pt idx="9979">
                  <c:v>4989.5</c:v>
                </c:pt>
                <c:pt idx="9980">
                  <c:v>4990</c:v>
                </c:pt>
                <c:pt idx="9981">
                  <c:v>4990.5</c:v>
                </c:pt>
                <c:pt idx="9982">
                  <c:v>4991</c:v>
                </c:pt>
                <c:pt idx="9983">
                  <c:v>4991.5</c:v>
                </c:pt>
                <c:pt idx="9984">
                  <c:v>4992</c:v>
                </c:pt>
                <c:pt idx="9985">
                  <c:v>4992.5</c:v>
                </c:pt>
                <c:pt idx="9986">
                  <c:v>4993</c:v>
                </c:pt>
                <c:pt idx="9987">
                  <c:v>4993.5</c:v>
                </c:pt>
                <c:pt idx="9988">
                  <c:v>4994</c:v>
                </c:pt>
                <c:pt idx="9989">
                  <c:v>4994.5</c:v>
                </c:pt>
                <c:pt idx="9990">
                  <c:v>4995</c:v>
                </c:pt>
                <c:pt idx="9991">
                  <c:v>4995.5</c:v>
                </c:pt>
                <c:pt idx="9992">
                  <c:v>4996</c:v>
                </c:pt>
                <c:pt idx="9993">
                  <c:v>4996.5</c:v>
                </c:pt>
                <c:pt idx="9994">
                  <c:v>4997</c:v>
                </c:pt>
                <c:pt idx="9995">
                  <c:v>4997.5</c:v>
                </c:pt>
                <c:pt idx="9996">
                  <c:v>4998</c:v>
                </c:pt>
                <c:pt idx="9997">
                  <c:v>4998.5</c:v>
                </c:pt>
                <c:pt idx="9998">
                  <c:v>4999</c:v>
                </c:pt>
                <c:pt idx="9999">
                  <c:v>4999.5</c:v>
                </c:pt>
                <c:pt idx="10000">
                  <c:v>5000</c:v>
                </c:pt>
                <c:pt idx="10001">
                  <c:v>5000.5</c:v>
                </c:pt>
                <c:pt idx="10002">
                  <c:v>5001</c:v>
                </c:pt>
                <c:pt idx="10003">
                  <c:v>5001.5</c:v>
                </c:pt>
                <c:pt idx="10004">
                  <c:v>5002</c:v>
                </c:pt>
                <c:pt idx="10005">
                  <c:v>5002.5</c:v>
                </c:pt>
                <c:pt idx="10006">
                  <c:v>5003</c:v>
                </c:pt>
                <c:pt idx="10007">
                  <c:v>5003.5</c:v>
                </c:pt>
                <c:pt idx="10008">
                  <c:v>5004</c:v>
                </c:pt>
                <c:pt idx="10009">
                  <c:v>5004.5</c:v>
                </c:pt>
                <c:pt idx="10010">
                  <c:v>5005</c:v>
                </c:pt>
                <c:pt idx="10011">
                  <c:v>5005.5</c:v>
                </c:pt>
                <c:pt idx="10012">
                  <c:v>5006</c:v>
                </c:pt>
                <c:pt idx="10013">
                  <c:v>5006.5</c:v>
                </c:pt>
                <c:pt idx="10014">
                  <c:v>5007</c:v>
                </c:pt>
                <c:pt idx="10015">
                  <c:v>5007.5</c:v>
                </c:pt>
                <c:pt idx="10016">
                  <c:v>5008</c:v>
                </c:pt>
                <c:pt idx="10017">
                  <c:v>5008.5</c:v>
                </c:pt>
                <c:pt idx="10018">
                  <c:v>5009</c:v>
                </c:pt>
                <c:pt idx="10019">
                  <c:v>5009.5</c:v>
                </c:pt>
                <c:pt idx="10020">
                  <c:v>5010</c:v>
                </c:pt>
                <c:pt idx="10021">
                  <c:v>5010.5</c:v>
                </c:pt>
                <c:pt idx="10022">
                  <c:v>5011</c:v>
                </c:pt>
                <c:pt idx="10023">
                  <c:v>5011.5</c:v>
                </c:pt>
                <c:pt idx="10024">
                  <c:v>5012</c:v>
                </c:pt>
                <c:pt idx="10025">
                  <c:v>5012.5</c:v>
                </c:pt>
                <c:pt idx="10026">
                  <c:v>5013</c:v>
                </c:pt>
                <c:pt idx="10027">
                  <c:v>5013.5</c:v>
                </c:pt>
                <c:pt idx="10028">
                  <c:v>5014</c:v>
                </c:pt>
                <c:pt idx="10029">
                  <c:v>5014.5</c:v>
                </c:pt>
                <c:pt idx="10030">
                  <c:v>5015</c:v>
                </c:pt>
                <c:pt idx="10031">
                  <c:v>5015.5</c:v>
                </c:pt>
                <c:pt idx="10032">
                  <c:v>5016</c:v>
                </c:pt>
                <c:pt idx="10033">
                  <c:v>5016.5</c:v>
                </c:pt>
                <c:pt idx="10034">
                  <c:v>5017</c:v>
                </c:pt>
                <c:pt idx="10035">
                  <c:v>5017.5</c:v>
                </c:pt>
                <c:pt idx="10036">
                  <c:v>5018</c:v>
                </c:pt>
                <c:pt idx="10037">
                  <c:v>5018.5</c:v>
                </c:pt>
                <c:pt idx="10038">
                  <c:v>5019</c:v>
                </c:pt>
                <c:pt idx="10039">
                  <c:v>5019.5</c:v>
                </c:pt>
                <c:pt idx="10040">
                  <c:v>5020</c:v>
                </c:pt>
                <c:pt idx="10041">
                  <c:v>5020.5</c:v>
                </c:pt>
                <c:pt idx="10042">
                  <c:v>5021</c:v>
                </c:pt>
                <c:pt idx="10043">
                  <c:v>5021.5</c:v>
                </c:pt>
                <c:pt idx="10044">
                  <c:v>5022</c:v>
                </c:pt>
                <c:pt idx="10045">
                  <c:v>5022.5</c:v>
                </c:pt>
                <c:pt idx="10046">
                  <c:v>5023</c:v>
                </c:pt>
                <c:pt idx="10047">
                  <c:v>5023.5</c:v>
                </c:pt>
                <c:pt idx="10048">
                  <c:v>5024</c:v>
                </c:pt>
                <c:pt idx="10049">
                  <c:v>5024.5</c:v>
                </c:pt>
                <c:pt idx="10050">
                  <c:v>5025</c:v>
                </c:pt>
                <c:pt idx="10051">
                  <c:v>5025.5</c:v>
                </c:pt>
                <c:pt idx="10052">
                  <c:v>5026</c:v>
                </c:pt>
                <c:pt idx="10053">
                  <c:v>5026.5</c:v>
                </c:pt>
                <c:pt idx="10054">
                  <c:v>5027</c:v>
                </c:pt>
                <c:pt idx="10055">
                  <c:v>5027.5</c:v>
                </c:pt>
                <c:pt idx="10056">
                  <c:v>5028</c:v>
                </c:pt>
                <c:pt idx="10057">
                  <c:v>5028.5</c:v>
                </c:pt>
                <c:pt idx="10058">
                  <c:v>5029</c:v>
                </c:pt>
                <c:pt idx="10059">
                  <c:v>5029.5</c:v>
                </c:pt>
                <c:pt idx="10060">
                  <c:v>5030</c:v>
                </c:pt>
                <c:pt idx="10061">
                  <c:v>5030.5</c:v>
                </c:pt>
                <c:pt idx="10062">
                  <c:v>5031</c:v>
                </c:pt>
                <c:pt idx="10063">
                  <c:v>5031.5</c:v>
                </c:pt>
                <c:pt idx="10064">
                  <c:v>5032</c:v>
                </c:pt>
                <c:pt idx="10065">
                  <c:v>5032.5</c:v>
                </c:pt>
                <c:pt idx="10066">
                  <c:v>5033</c:v>
                </c:pt>
                <c:pt idx="10067">
                  <c:v>5033.5</c:v>
                </c:pt>
                <c:pt idx="10068">
                  <c:v>5034</c:v>
                </c:pt>
                <c:pt idx="10069">
                  <c:v>5034.5</c:v>
                </c:pt>
                <c:pt idx="10070">
                  <c:v>5035</c:v>
                </c:pt>
                <c:pt idx="10071">
                  <c:v>5035.5</c:v>
                </c:pt>
                <c:pt idx="10072">
                  <c:v>5036</c:v>
                </c:pt>
                <c:pt idx="10073">
                  <c:v>5036.5</c:v>
                </c:pt>
                <c:pt idx="10074">
                  <c:v>5037</c:v>
                </c:pt>
                <c:pt idx="10075">
                  <c:v>5037.5</c:v>
                </c:pt>
                <c:pt idx="10076">
                  <c:v>5038</c:v>
                </c:pt>
                <c:pt idx="10077">
                  <c:v>5038.5</c:v>
                </c:pt>
                <c:pt idx="10078">
                  <c:v>5039</c:v>
                </c:pt>
                <c:pt idx="10079">
                  <c:v>5039.5</c:v>
                </c:pt>
                <c:pt idx="10080">
                  <c:v>5040</c:v>
                </c:pt>
                <c:pt idx="10081">
                  <c:v>5040.5</c:v>
                </c:pt>
                <c:pt idx="10082">
                  <c:v>5041</c:v>
                </c:pt>
                <c:pt idx="10083">
                  <c:v>5041.5</c:v>
                </c:pt>
                <c:pt idx="10084">
                  <c:v>5042</c:v>
                </c:pt>
                <c:pt idx="10085">
                  <c:v>5042.5</c:v>
                </c:pt>
                <c:pt idx="10086">
                  <c:v>5043</c:v>
                </c:pt>
                <c:pt idx="10087">
                  <c:v>5043.5</c:v>
                </c:pt>
                <c:pt idx="10088">
                  <c:v>5044</c:v>
                </c:pt>
                <c:pt idx="10089">
                  <c:v>5044.5</c:v>
                </c:pt>
                <c:pt idx="10090">
                  <c:v>5045</c:v>
                </c:pt>
                <c:pt idx="10091">
                  <c:v>5045.5</c:v>
                </c:pt>
                <c:pt idx="10092">
                  <c:v>5046</c:v>
                </c:pt>
                <c:pt idx="10093">
                  <c:v>5046.5</c:v>
                </c:pt>
                <c:pt idx="10094">
                  <c:v>5047</c:v>
                </c:pt>
                <c:pt idx="10095">
                  <c:v>5047.5</c:v>
                </c:pt>
                <c:pt idx="10096">
                  <c:v>5048</c:v>
                </c:pt>
                <c:pt idx="10097">
                  <c:v>5048.5</c:v>
                </c:pt>
                <c:pt idx="10098">
                  <c:v>5049</c:v>
                </c:pt>
                <c:pt idx="10099">
                  <c:v>5049.5</c:v>
                </c:pt>
                <c:pt idx="10100">
                  <c:v>5050</c:v>
                </c:pt>
                <c:pt idx="10101">
                  <c:v>5050.5</c:v>
                </c:pt>
                <c:pt idx="10102">
                  <c:v>5051</c:v>
                </c:pt>
                <c:pt idx="10103">
                  <c:v>5051.5</c:v>
                </c:pt>
                <c:pt idx="10104">
                  <c:v>5052</c:v>
                </c:pt>
                <c:pt idx="10105">
                  <c:v>5052.5</c:v>
                </c:pt>
                <c:pt idx="10106">
                  <c:v>5053</c:v>
                </c:pt>
                <c:pt idx="10107">
                  <c:v>5053.5</c:v>
                </c:pt>
                <c:pt idx="10108">
                  <c:v>5054</c:v>
                </c:pt>
                <c:pt idx="10109">
                  <c:v>5054.5</c:v>
                </c:pt>
                <c:pt idx="10110">
                  <c:v>5055</c:v>
                </c:pt>
                <c:pt idx="10111">
                  <c:v>5055.5</c:v>
                </c:pt>
                <c:pt idx="10112">
                  <c:v>5056</c:v>
                </c:pt>
                <c:pt idx="10113">
                  <c:v>5056.5</c:v>
                </c:pt>
                <c:pt idx="10114">
                  <c:v>5057</c:v>
                </c:pt>
                <c:pt idx="10115">
                  <c:v>5057.5</c:v>
                </c:pt>
                <c:pt idx="10116">
                  <c:v>5058</c:v>
                </c:pt>
                <c:pt idx="10117">
                  <c:v>5058.5</c:v>
                </c:pt>
                <c:pt idx="10118">
                  <c:v>5059</c:v>
                </c:pt>
                <c:pt idx="10119">
                  <c:v>5059.5</c:v>
                </c:pt>
                <c:pt idx="10120">
                  <c:v>5060</c:v>
                </c:pt>
                <c:pt idx="10121">
                  <c:v>5060.5</c:v>
                </c:pt>
                <c:pt idx="10122">
                  <c:v>5061</c:v>
                </c:pt>
                <c:pt idx="10123">
                  <c:v>5061.5</c:v>
                </c:pt>
                <c:pt idx="10124">
                  <c:v>5062</c:v>
                </c:pt>
                <c:pt idx="10125">
                  <c:v>5062.5</c:v>
                </c:pt>
                <c:pt idx="10126">
                  <c:v>5063</c:v>
                </c:pt>
                <c:pt idx="10127">
                  <c:v>5063.5</c:v>
                </c:pt>
                <c:pt idx="10128">
                  <c:v>5064</c:v>
                </c:pt>
                <c:pt idx="10129">
                  <c:v>5064.5</c:v>
                </c:pt>
                <c:pt idx="10130">
                  <c:v>5065</c:v>
                </c:pt>
                <c:pt idx="10131">
                  <c:v>5065.5</c:v>
                </c:pt>
                <c:pt idx="10132">
                  <c:v>5066</c:v>
                </c:pt>
                <c:pt idx="10133">
                  <c:v>5066.5</c:v>
                </c:pt>
                <c:pt idx="10134">
                  <c:v>5067</c:v>
                </c:pt>
                <c:pt idx="10135">
                  <c:v>5067.5</c:v>
                </c:pt>
                <c:pt idx="10136">
                  <c:v>5068</c:v>
                </c:pt>
                <c:pt idx="10137">
                  <c:v>5068.5</c:v>
                </c:pt>
                <c:pt idx="10138">
                  <c:v>5069</c:v>
                </c:pt>
                <c:pt idx="10139">
                  <c:v>5069.5</c:v>
                </c:pt>
                <c:pt idx="10140">
                  <c:v>5070</c:v>
                </c:pt>
                <c:pt idx="10141">
                  <c:v>5070.5</c:v>
                </c:pt>
                <c:pt idx="10142">
                  <c:v>5071</c:v>
                </c:pt>
                <c:pt idx="10143">
                  <c:v>5071.5</c:v>
                </c:pt>
                <c:pt idx="10144">
                  <c:v>5072</c:v>
                </c:pt>
                <c:pt idx="10145">
                  <c:v>5072.5</c:v>
                </c:pt>
                <c:pt idx="10146">
                  <c:v>5073</c:v>
                </c:pt>
                <c:pt idx="10147">
                  <c:v>5073.5</c:v>
                </c:pt>
                <c:pt idx="10148">
                  <c:v>5074</c:v>
                </c:pt>
                <c:pt idx="10149">
                  <c:v>5074.5</c:v>
                </c:pt>
                <c:pt idx="10150">
                  <c:v>5075</c:v>
                </c:pt>
                <c:pt idx="10151">
                  <c:v>5075.5</c:v>
                </c:pt>
                <c:pt idx="10152">
                  <c:v>5076</c:v>
                </c:pt>
                <c:pt idx="10153">
                  <c:v>5076.5</c:v>
                </c:pt>
                <c:pt idx="10154">
                  <c:v>5077</c:v>
                </c:pt>
                <c:pt idx="10155">
                  <c:v>5077.5</c:v>
                </c:pt>
                <c:pt idx="10156">
                  <c:v>5078</c:v>
                </c:pt>
                <c:pt idx="10157">
                  <c:v>5078.5</c:v>
                </c:pt>
                <c:pt idx="10158">
                  <c:v>5079</c:v>
                </c:pt>
                <c:pt idx="10159">
                  <c:v>5079.5</c:v>
                </c:pt>
                <c:pt idx="10160">
                  <c:v>5080</c:v>
                </c:pt>
                <c:pt idx="10161">
                  <c:v>5080.5</c:v>
                </c:pt>
                <c:pt idx="10162">
                  <c:v>5081</c:v>
                </c:pt>
                <c:pt idx="10163">
                  <c:v>5081.5</c:v>
                </c:pt>
                <c:pt idx="10164">
                  <c:v>5082</c:v>
                </c:pt>
                <c:pt idx="10165">
                  <c:v>5082.5</c:v>
                </c:pt>
                <c:pt idx="10166">
                  <c:v>5083</c:v>
                </c:pt>
                <c:pt idx="10167">
                  <c:v>5083.5</c:v>
                </c:pt>
                <c:pt idx="10168">
                  <c:v>5084</c:v>
                </c:pt>
                <c:pt idx="10169">
                  <c:v>5084.5</c:v>
                </c:pt>
                <c:pt idx="10170">
                  <c:v>5085</c:v>
                </c:pt>
                <c:pt idx="10171">
                  <c:v>5085.5</c:v>
                </c:pt>
                <c:pt idx="10172">
                  <c:v>5086</c:v>
                </c:pt>
                <c:pt idx="10173">
                  <c:v>5086.5</c:v>
                </c:pt>
                <c:pt idx="10174">
                  <c:v>5087</c:v>
                </c:pt>
                <c:pt idx="10175">
                  <c:v>5087.5</c:v>
                </c:pt>
                <c:pt idx="10176">
                  <c:v>5088</c:v>
                </c:pt>
                <c:pt idx="10177">
                  <c:v>5088.5</c:v>
                </c:pt>
                <c:pt idx="10178">
                  <c:v>5089</c:v>
                </c:pt>
                <c:pt idx="10179">
                  <c:v>5089.5</c:v>
                </c:pt>
                <c:pt idx="10180">
                  <c:v>5090</c:v>
                </c:pt>
                <c:pt idx="10181">
                  <c:v>5090.5</c:v>
                </c:pt>
                <c:pt idx="10182">
                  <c:v>5091</c:v>
                </c:pt>
                <c:pt idx="10183">
                  <c:v>5091.5</c:v>
                </c:pt>
                <c:pt idx="10184">
                  <c:v>5092</c:v>
                </c:pt>
                <c:pt idx="10185">
                  <c:v>5092.5</c:v>
                </c:pt>
                <c:pt idx="10186">
                  <c:v>5093</c:v>
                </c:pt>
                <c:pt idx="10187">
                  <c:v>5093.5</c:v>
                </c:pt>
                <c:pt idx="10188">
                  <c:v>5094</c:v>
                </c:pt>
                <c:pt idx="10189">
                  <c:v>5094.5</c:v>
                </c:pt>
                <c:pt idx="10190">
                  <c:v>5095</c:v>
                </c:pt>
                <c:pt idx="10191">
                  <c:v>5095.5</c:v>
                </c:pt>
                <c:pt idx="10192">
                  <c:v>5096</c:v>
                </c:pt>
                <c:pt idx="10193">
                  <c:v>5096.5</c:v>
                </c:pt>
                <c:pt idx="10194">
                  <c:v>5097</c:v>
                </c:pt>
                <c:pt idx="10195">
                  <c:v>5097.5</c:v>
                </c:pt>
                <c:pt idx="10196">
                  <c:v>5098</c:v>
                </c:pt>
                <c:pt idx="10197">
                  <c:v>5098.5</c:v>
                </c:pt>
                <c:pt idx="10198">
                  <c:v>5099</c:v>
                </c:pt>
                <c:pt idx="10199">
                  <c:v>5099.5</c:v>
                </c:pt>
                <c:pt idx="10200">
                  <c:v>5100</c:v>
                </c:pt>
                <c:pt idx="10201">
                  <c:v>5100.5</c:v>
                </c:pt>
                <c:pt idx="10202">
                  <c:v>5101</c:v>
                </c:pt>
                <c:pt idx="10203">
                  <c:v>5101.5</c:v>
                </c:pt>
                <c:pt idx="10204">
                  <c:v>5102</c:v>
                </c:pt>
                <c:pt idx="10205">
                  <c:v>5102.5</c:v>
                </c:pt>
                <c:pt idx="10206">
                  <c:v>5103</c:v>
                </c:pt>
                <c:pt idx="10207">
                  <c:v>5103.5</c:v>
                </c:pt>
                <c:pt idx="10208">
                  <c:v>5104</c:v>
                </c:pt>
                <c:pt idx="10209">
                  <c:v>5104.5</c:v>
                </c:pt>
                <c:pt idx="10210">
                  <c:v>5105</c:v>
                </c:pt>
                <c:pt idx="10211">
                  <c:v>5105.5</c:v>
                </c:pt>
                <c:pt idx="10212">
                  <c:v>5106</c:v>
                </c:pt>
                <c:pt idx="10213">
                  <c:v>5106.5</c:v>
                </c:pt>
                <c:pt idx="10214">
                  <c:v>5107</c:v>
                </c:pt>
                <c:pt idx="10215">
                  <c:v>5107.5</c:v>
                </c:pt>
                <c:pt idx="10216">
                  <c:v>5108</c:v>
                </c:pt>
                <c:pt idx="10217">
                  <c:v>5108.5</c:v>
                </c:pt>
                <c:pt idx="10218">
                  <c:v>5109</c:v>
                </c:pt>
                <c:pt idx="10219">
                  <c:v>5109.5</c:v>
                </c:pt>
                <c:pt idx="10220">
                  <c:v>5110</c:v>
                </c:pt>
                <c:pt idx="10221">
                  <c:v>5110.5</c:v>
                </c:pt>
                <c:pt idx="10222">
                  <c:v>5111</c:v>
                </c:pt>
                <c:pt idx="10223">
                  <c:v>5111.5</c:v>
                </c:pt>
                <c:pt idx="10224">
                  <c:v>5112</c:v>
                </c:pt>
                <c:pt idx="10225">
                  <c:v>5112.5</c:v>
                </c:pt>
                <c:pt idx="10226">
                  <c:v>5113</c:v>
                </c:pt>
                <c:pt idx="10227">
                  <c:v>5113.5</c:v>
                </c:pt>
                <c:pt idx="10228">
                  <c:v>5114</c:v>
                </c:pt>
                <c:pt idx="10229">
                  <c:v>5114.5</c:v>
                </c:pt>
                <c:pt idx="10230">
                  <c:v>5115</c:v>
                </c:pt>
                <c:pt idx="10231">
                  <c:v>5115.5</c:v>
                </c:pt>
                <c:pt idx="10232">
                  <c:v>5116</c:v>
                </c:pt>
                <c:pt idx="10233">
                  <c:v>5116.5</c:v>
                </c:pt>
                <c:pt idx="10234">
                  <c:v>5117</c:v>
                </c:pt>
                <c:pt idx="10235">
                  <c:v>5117.5</c:v>
                </c:pt>
                <c:pt idx="10236">
                  <c:v>5118</c:v>
                </c:pt>
                <c:pt idx="10237">
                  <c:v>5118.5</c:v>
                </c:pt>
                <c:pt idx="10238">
                  <c:v>5119</c:v>
                </c:pt>
                <c:pt idx="10239">
                  <c:v>5119.5</c:v>
                </c:pt>
                <c:pt idx="10240">
                  <c:v>5120</c:v>
                </c:pt>
                <c:pt idx="10241">
                  <c:v>5120.5</c:v>
                </c:pt>
                <c:pt idx="10242">
                  <c:v>5121</c:v>
                </c:pt>
                <c:pt idx="10243">
                  <c:v>5121.5</c:v>
                </c:pt>
                <c:pt idx="10244">
                  <c:v>5122</c:v>
                </c:pt>
                <c:pt idx="10245">
                  <c:v>5122.5</c:v>
                </c:pt>
                <c:pt idx="10246">
                  <c:v>5123</c:v>
                </c:pt>
                <c:pt idx="10247">
                  <c:v>5123.5</c:v>
                </c:pt>
                <c:pt idx="10248">
                  <c:v>5124</c:v>
                </c:pt>
                <c:pt idx="10249">
                  <c:v>5124.5</c:v>
                </c:pt>
                <c:pt idx="10250">
                  <c:v>5125</c:v>
                </c:pt>
                <c:pt idx="10251">
                  <c:v>5125.5</c:v>
                </c:pt>
                <c:pt idx="10252">
                  <c:v>5126</c:v>
                </c:pt>
                <c:pt idx="10253">
                  <c:v>5126.5</c:v>
                </c:pt>
                <c:pt idx="10254">
                  <c:v>5127</c:v>
                </c:pt>
                <c:pt idx="10255">
                  <c:v>5127.5</c:v>
                </c:pt>
                <c:pt idx="10256">
                  <c:v>5128</c:v>
                </c:pt>
                <c:pt idx="10257">
                  <c:v>5128.5</c:v>
                </c:pt>
                <c:pt idx="10258">
                  <c:v>5129</c:v>
                </c:pt>
                <c:pt idx="10259">
                  <c:v>5129.5</c:v>
                </c:pt>
                <c:pt idx="10260">
                  <c:v>5130</c:v>
                </c:pt>
                <c:pt idx="10261">
                  <c:v>5130.5</c:v>
                </c:pt>
                <c:pt idx="10262">
                  <c:v>5131</c:v>
                </c:pt>
                <c:pt idx="10263">
                  <c:v>5131.5</c:v>
                </c:pt>
                <c:pt idx="10264">
                  <c:v>5132</c:v>
                </c:pt>
                <c:pt idx="10265">
                  <c:v>5132.5</c:v>
                </c:pt>
                <c:pt idx="10266">
                  <c:v>5133</c:v>
                </c:pt>
                <c:pt idx="10267">
                  <c:v>5133.5</c:v>
                </c:pt>
                <c:pt idx="10268">
                  <c:v>5134</c:v>
                </c:pt>
                <c:pt idx="10269">
                  <c:v>5134.5</c:v>
                </c:pt>
                <c:pt idx="10270">
                  <c:v>5135</c:v>
                </c:pt>
                <c:pt idx="10271">
                  <c:v>5135.5</c:v>
                </c:pt>
                <c:pt idx="10272">
                  <c:v>5136</c:v>
                </c:pt>
                <c:pt idx="10273">
                  <c:v>5136.5</c:v>
                </c:pt>
                <c:pt idx="10274">
                  <c:v>5137</c:v>
                </c:pt>
                <c:pt idx="10275">
                  <c:v>5137.5</c:v>
                </c:pt>
                <c:pt idx="10276">
                  <c:v>5138</c:v>
                </c:pt>
                <c:pt idx="10277">
                  <c:v>5138.5</c:v>
                </c:pt>
                <c:pt idx="10278">
                  <c:v>5139</c:v>
                </c:pt>
                <c:pt idx="10279">
                  <c:v>5139.5</c:v>
                </c:pt>
                <c:pt idx="10280">
                  <c:v>5140</c:v>
                </c:pt>
                <c:pt idx="10281">
                  <c:v>5140.5</c:v>
                </c:pt>
                <c:pt idx="10282">
                  <c:v>5141</c:v>
                </c:pt>
                <c:pt idx="10283">
                  <c:v>5141.5</c:v>
                </c:pt>
                <c:pt idx="10284">
                  <c:v>5142</c:v>
                </c:pt>
                <c:pt idx="10285">
                  <c:v>5142.5</c:v>
                </c:pt>
                <c:pt idx="10286">
                  <c:v>5143</c:v>
                </c:pt>
                <c:pt idx="10287">
                  <c:v>5143.5</c:v>
                </c:pt>
                <c:pt idx="10288">
                  <c:v>5144</c:v>
                </c:pt>
                <c:pt idx="10289">
                  <c:v>5144.5</c:v>
                </c:pt>
                <c:pt idx="10290">
                  <c:v>5145</c:v>
                </c:pt>
                <c:pt idx="10291">
                  <c:v>5145.5</c:v>
                </c:pt>
                <c:pt idx="10292">
                  <c:v>5146</c:v>
                </c:pt>
                <c:pt idx="10293">
                  <c:v>5146.5</c:v>
                </c:pt>
                <c:pt idx="10294">
                  <c:v>5147</c:v>
                </c:pt>
                <c:pt idx="10295">
                  <c:v>5147.5</c:v>
                </c:pt>
                <c:pt idx="10296">
                  <c:v>5148</c:v>
                </c:pt>
                <c:pt idx="10297">
                  <c:v>5148.5</c:v>
                </c:pt>
                <c:pt idx="10298">
                  <c:v>5149</c:v>
                </c:pt>
                <c:pt idx="10299">
                  <c:v>5149.5</c:v>
                </c:pt>
                <c:pt idx="10300">
                  <c:v>5150</c:v>
                </c:pt>
                <c:pt idx="10301">
                  <c:v>5150.5</c:v>
                </c:pt>
                <c:pt idx="10302">
                  <c:v>5151</c:v>
                </c:pt>
                <c:pt idx="10303">
                  <c:v>5151.5</c:v>
                </c:pt>
                <c:pt idx="10304">
                  <c:v>5152</c:v>
                </c:pt>
                <c:pt idx="10305">
                  <c:v>5152.5</c:v>
                </c:pt>
                <c:pt idx="10306">
                  <c:v>5153</c:v>
                </c:pt>
                <c:pt idx="10307">
                  <c:v>5153.5</c:v>
                </c:pt>
                <c:pt idx="10308">
                  <c:v>5154</c:v>
                </c:pt>
                <c:pt idx="10309">
                  <c:v>5154.5</c:v>
                </c:pt>
                <c:pt idx="10310">
                  <c:v>5155</c:v>
                </c:pt>
                <c:pt idx="10311">
                  <c:v>5155.5</c:v>
                </c:pt>
                <c:pt idx="10312">
                  <c:v>5156</c:v>
                </c:pt>
                <c:pt idx="10313">
                  <c:v>5156.5</c:v>
                </c:pt>
                <c:pt idx="10314">
                  <c:v>5157</c:v>
                </c:pt>
                <c:pt idx="10315">
                  <c:v>5157.5</c:v>
                </c:pt>
                <c:pt idx="10316">
                  <c:v>5158</c:v>
                </c:pt>
                <c:pt idx="10317">
                  <c:v>5158.5</c:v>
                </c:pt>
                <c:pt idx="10318">
                  <c:v>5159</c:v>
                </c:pt>
                <c:pt idx="10319">
                  <c:v>5159.5</c:v>
                </c:pt>
                <c:pt idx="10320">
                  <c:v>5160</c:v>
                </c:pt>
                <c:pt idx="10321">
                  <c:v>5160.5</c:v>
                </c:pt>
                <c:pt idx="10322">
                  <c:v>5161</c:v>
                </c:pt>
                <c:pt idx="10323">
                  <c:v>5161.5</c:v>
                </c:pt>
                <c:pt idx="10324">
                  <c:v>5162</c:v>
                </c:pt>
                <c:pt idx="10325">
                  <c:v>5162.5</c:v>
                </c:pt>
                <c:pt idx="10326">
                  <c:v>5163</c:v>
                </c:pt>
                <c:pt idx="10327">
                  <c:v>5163.5</c:v>
                </c:pt>
                <c:pt idx="10328">
                  <c:v>5164</c:v>
                </c:pt>
                <c:pt idx="10329">
                  <c:v>5164.5</c:v>
                </c:pt>
                <c:pt idx="10330">
                  <c:v>5165</c:v>
                </c:pt>
                <c:pt idx="10331">
                  <c:v>5165.5</c:v>
                </c:pt>
                <c:pt idx="10332">
                  <c:v>5166</c:v>
                </c:pt>
                <c:pt idx="10333">
                  <c:v>5166.5</c:v>
                </c:pt>
                <c:pt idx="10334">
                  <c:v>5167</c:v>
                </c:pt>
                <c:pt idx="10335">
                  <c:v>5167.5</c:v>
                </c:pt>
                <c:pt idx="10336">
                  <c:v>5168</c:v>
                </c:pt>
                <c:pt idx="10337">
                  <c:v>5168.5</c:v>
                </c:pt>
                <c:pt idx="10338">
                  <c:v>5169</c:v>
                </c:pt>
                <c:pt idx="10339">
                  <c:v>5169.5</c:v>
                </c:pt>
                <c:pt idx="10340">
                  <c:v>5170</c:v>
                </c:pt>
                <c:pt idx="10341">
                  <c:v>5170.5</c:v>
                </c:pt>
                <c:pt idx="10342">
                  <c:v>5171</c:v>
                </c:pt>
                <c:pt idx="10343">
                  <c:v>5171.5</c:v>
                </c:pt>
                <c:pt idx="10344">
                  <c:v>5172</c:v>
                </c:pt>
                <c:pt idx="10345">
                  <c:v>5172.5</c:v>
                </c:pt>
                <c:pt idx="10346">
                  <c:v>5173</c:v>
                </c:pt>
                <c:pt idx="10347">
                  <c:v>5173.5</c:v>
                </c:pt>
                <c:pt idx="10348">
                  <c:v>5174</c:v>
                </c:pt>
                <c:pt idx="10349">
                  <c:v>5174.5</c:v>
                </c:pt>
                <c:pt idx="10350">
                  <c:v>5175</c:v>
                </c:pt>
                <c:pt idx="10351">
                  <c:v>5175.5</c:v>
                </c:pt>
                <c:pt idx="10352">
                  <c:v>5176</c:v>
                </c:pt>
                <c:pt idx="10353">
                  <c:v>5176.5</c:v>
                </c:pt>
                <c:pt idx="10354">
                  <c:v>5177</c:v>
                </c:pt>
                <c:pt idx="10355">
                  <c:v>5177.5</c:v>
                </c:pt>
                <c:pt idx="10356">
                  <c:v>5178</c:v>
                </c:pt>
                <c:pt idx="10357">
                  <c:v>5178.5</c:v>
                </c:pt>
                <c:pt idx="10358">
                  <c:v>5179</c:v>
                </c:pt>
                <c:pt idx="10359">
                  <c:v>5179.5</c:v>
                </c:pt>
                <c:pt idx="10360">
                  <c:v>5180</c:v>
                </c:pt>
                <c:pt idx="10361">
                  <c:v>5180.5</c:v>
                </c:pt>
                <c:pt idx="10362">
                  <c:v>5181</c:v>
                </c:pt>
                <c:pt idx="10363">
                  <c:v>5181.5</c:v>
                </c:pt>
                <c:pt idx="10364">
                  <c:v>5182</c:v>
                </c:pt>
                <c:pt idx="10365">
                  <c:v>5182.5</c:v>
                </c:pt>
                <c:pt idx="10366">
                  <c:v>5183</c:v>
                </c:pt>
                <c:pt idx="10367">
                  <c:v>5183.5</c:v>
                </c:pt>
                <c:pt idx="10368">
                  <c:v>5184</c:v>
                </c:pt>
                <c:pt idx="10369">
                  <c:v>5184.5</c:v>
                </c:pt>
                <c:pt idx="10370">
                  <c:v>5185</c:v>
                </c:pt>
                <c:pt idx="10371">
                  <c:v>5185.5</c:v>
                </c:pt>
                <c:pt idx="10372">
                  <c:v>5186</c:v>
                </c:pt>
                <c:pt idx="10373">
                  <c:v>5186.5</c:v>
                </c:pt>
                <c:pt idx="10374">
                  <c:v>5187</c:v>
                </c:pt>
                <c:pt idx="10375">
                  <c:v>5187.5</c:v>
                </c:pt>
                <c:pt idx="10376">
                  <c:v>5188</c:v>
                </c:pt>
                <c:pt idx="10377">
                  <c:v>5188.5</c:v>
                </c:pt>
                <c:pt idx="10378">
                  <c:v>5189</c:v>
                </c:pt>
                <c:pt idx="10379">
                  <c:v>5189.5</c:v>
                </c:pt>
                <c:pt idx="10380">
                  <c:v>5190</c:v>
                </c:pt>
                <c:pt idx="10381">
                  <c:v>5190.5</c:v>
                </c:pt>
                <c:pt idx="10382">
                  <c:v>5191</c:v>
                </c:pt>
                <c:pt idx="10383">
                  <c:v>5191.5</c:v>
                </c:pt>
                <c:pt idx="10384">
                  <c:v>5192</c:v>
                </c:pt>
                <c:pt idx="10385">
                  <c:v>5192.5</c:v>
                </c:pt>
                <c:pt idx="10386">
                  <c:v>5193</c:v>
                </c:pt>
                <c:pt idx="10387">
                  <c:v>5193.5</c:v>
                </c:pt>
                <c:pt idx="10388">
                  <c:v>5194</c:v>
                </c:pt>
                <c:pt idx="10389">
                  <c:v>5194.5</c:v>
                </c:pt>
                <c:pt idx="10390">
                  <c:v>5195</c:v>
                </c:pt>
                <c:pt idx="10391">
                  <c:v>5195.5</c:v>
                </c:pt>
                <c:pt idx="10392">
                  <c:v>5196</c:v>
                </c:pt>
                <c:pt idx="10393">
                  <c:v>5196.5</c:v>
                </c:pt>
                <c:pt idx="10394">
                  <c:v>5197</c:v>
                </c:pt>
                <c:pt idx="10395">
                  <c:v>5197.5</c:v>
                </c:pt>
                <c:pt idx="10396">
                  <c:v>5198</c:v>
                </c:pt>
                <c:pt idx="10397">
                  <c:v>5198.5</c:v>
                </c:pt>
                <c:pt idx="10398">
                  <c:v>5199</c:v>
                </c:pt>
                <c:pt idx="10399">
                  <c:v>5199.5</c:v>
                </c:pt>
                <c:pt idx="10400">
                  <c:v>5200</c:v>
                </c:pt>
                <c:pt idx="10401">
                  <c:v>5200.5</c:v>
                </c:pt>
                <c:pt idx="10402">
                  <c:v>5201</c:v>
                </c:pt>
                <c:pt idx="10403">
                  <c:v>5201.5</c:v>
                </c:pt>
                <c:pt idx="10404">
                  <c:v>5202</c:v>
                </c:pt>
                <c:pt idx="10405">
                  <c:v>5202.5</c:v>
                </c:pt>
                <c:pt idx="10406">
                  <c:v>5203</c:v>
                </c:pt>
                <c:pt idx="10407">
                  <c:v>5203.5</c:v>
                </c:pt>
                <c:pt idx="10408">
                  <c:v>5204</c:v>
                </c:pt>
                <c:pt idx="10409">
                  <c:v>5204.5</c:v>
                </c:pt>
                <c:pt idx="10410">
                  <c:v>5205</c:v>
                </c:pt>
                <c:pt idx="10411">
                  <c:v>5205.5</c:v>
                </c:pt>
                <c:pt idx="10412">
                  <c:v>5206</c:v>
                </c:pt>
                <c:pt idx="10413">
                  <c:v>5206.5</c:v>
                </c:pt>
                <c:pt idx="10414">
                  <c:v>5207</c:v>
                </c:pt>
                <c:pt idx="10415">
                  <c:v>5207.5</c:v>
                </c:pt>
                <c:pt idx="10416">
                  <c:v>5208</c:v>
                </c:pt>
                <c:pt idx="10417">
                  <c:v>5208.5</c:v>
                </c:pt>
                <c:pt idx="10418">
                  <c:v>5209</c:v>
                </c:pt>
                <c:pt idx="10419">
                  <c:v>5209.5</c:v>
                </c:pt>
                <c:pt idx="10420">
                  <c:v>5210</c:v>
                </c:pt>
                <c:pt idx="10421">
                  <c:v>5210.5</c:v>
                </c:pt>
                <c:pt idx="10422">
                  <c:v>5211</c:v>
                </c:pt>
                <c:pt idx="10423">
                  <c:v>5211.5</c:v>
                </c:pt>
                <c:pt idx="10424">
                  <c:v>5212</c:v>
                </c:pt>
                <c:pt idx="10425">
                  <c:v>5212.5</c:v>
                </c:pt>
                <c:pt idx="10426">
                  <c:v>5213</c:v>
                </c:pt>
                <c:pt idx="10427">
                  <c:v>5213.5</c:v>
                </c:pt>
                <c:pt idx="10428">
                  <c:v>5214</c:v>
                </c:pt>
                <c:pt idx="10429">
                  <c:v>5214.5</c:v>
                </c:pt>
                <c:pt idx="10430">
                  <c:v>5215</c:v>
                </c:pt>
                <c:pt idx="10431">
                  <c:v>5215.5</c:v>
                </c:pt>
                <c:pt idx="10432">
                  <c:v>5216</c:v>
                </c:pt>
                <c:pt idx="10433">
                  <c:v>5216.5</c:v>
                </c:pt>
                <c:pt idx="10434">
                  <c:v>5217</c:v>
                </c:pt>
                <c:pt idx="10435">
                  <c:v>5217.5</c:v>
                </c:pt>
                <c:pt idx="10436">
                  <c:v>5218</c:v>
                </c:pt>
                <c:pt idx="10437">
                  <c:v>5218.5</c:v>
                </c:pt>
                <c:pt idx="10438">
                  <c:v>5219</c:v>
                </c:pt>
                <c:pt idx="10439">
                  <c:v>5219.5</c:v>
                </c:pt>
                <c:pt idx="10440">
                  <c:v>5220</c:v>
                </c:pt>
                <c:pt idx="10441">
                  <c:v>5220.5</c:v>
                </c:pt>
                <c:pt idx="10442">
                  <c:v>5221</c:v>
                </c:pt>
                <c:pt idx="10443">
                  <c:v>5221.5</c:v>
                </c:pt>
                <c:pt idx="10444">
                  <c:v>5222</c:v>
                </c:pt>
                <c:pt idx="10445">
                  <c:v>5222.5</c:v>
                </c:pt>
                <c:pt idx="10446">
                  <c:v>5223</c:v>
                </c:pt>
                <c:pt idx="10447">
                  <c:v>5223.5</c:v>
                </c:pt>
                <c:pt idx="10448">
                  <c:v>5224</c:v>
                </c:pt>
                <c:pt idx="10449">
                  <c:v>5224.5</c:v>
                </c:pt>
                <c:pt idx="10450">
                  <c:v>5225</c:v>
                </c:pt>
                <c:pt idx="10451">
                  <c:v>5225.5</c:v>
                </c:pt>
                <c:pt idx="10452">
                  <c:v>5226</c:v>
                </c:pt>
                <c:pt idx="10453">
                  <c:v>5226.5</c:v>
                </c:pt>
                <c:pt idx="10454">
                  <c:v>5227</c:v>
                </c:pt>
                <c:pt idx="10455">
                  <c:v>5227.5</c:v>
                </c:pt>
                <c:pt idx="10456">
                  <c:v>5228</c:v>
                </c:pt>
                <c:pt idx="10457">
                  <c:v>5228.5</c:v>
                </c:pt>
                <c:pt idx="10458">
                  <c:v>5229</c:v>
                </c:pt>
                <c:pt idx="10459">
                  <c:v>5229.5</c:v>
                </c:pt>
                <c:pt idx="10460">
                  <c:v>5230</c:v>
                </c:pt>
                <c:pt idx="10461">
                  <c:v>5230.5</c:v>
                </c:pt>
                <c:pt idx="10462">
                  <c:v>5231</c:v>
                </c:pt>
                <c:pt idx="10463">
                  <c:v>5231.5</c:v>
                </c:pt>
                <c:pt idx="10464">
                  <c:v>5232</c:v>
                </c:pt>
                <c:pt idx="10465">
                  <c:v>5232.5</c:v>
                </c:pt>
                <c:pt idx="10466">
                  <c:v>5233</c:v>
                </c:pt>
                <c:pt idx="10467">
                  <c:v>5233.5</c:v>
                </c:pt>
                <c:pt idx="10468">
                  <c:v>5234</c:v>
                </c:pt>
                <c:pt idx="10469">
                  <c:v>5234.5</c:v>
                </c:pt>
                <c:pt idx="10470">
                  <c:v>5235</c:v>
                </c:pt>
                <c:pt idx="10471">
                  <c:v>5235.5</c:v>
                </c:pt>
                <c:pt idx="10472">
                  <c:v>5236</c:v>
                </c:pt>
                <c:pt idx="10473">
                  <c:v>5236.5</c:v>
                </c:pt>
                <c:pt idx="10474">
                  <c:v>5237</c:v>
                </c:pt>
                <c:pt idx="10475">
                  <c:v>5237.5</c:v>
                </c:pt>
                <c:pt idx="10476">
                  <c:v>5238</c:v>
                </c:pt>
                <c:pt idx="10477">
                  <c:v>5238.5</c:v>
                </c:pt>
                <c:pt idx="10478">
                  <c:v>5239</c:v>
                </c:pt>
                <c:pt idx="10479">
                  <c:v>5239.5</c:v>
                </c:pt>
                <c:pt idx="10480">
                  <c:v>5240</c:v>
                </c:pt>
                <c:pt idx="10481">
                  <c:v>5240.5</c:v>
                </c:pt>
                <c:pt idx="10482">
                  <c:v>5241</c:v>
                </c:pt>
                <c:pt idx="10483">
                  <c:v>5241.5</c:v>
                </c:pt>
                <c:pt idx="10484">
                  <c:v>5242</c:v>
                </c:pt>
                <c:pt idx="10485">
                  <c:v>5242.5</c:v>
                </c:pt>
                <c:pt idx="10486">
                  <c:v>5243</c:v>
                </c:pt>
                <c:pt idx="10487">
                  <c:v>5243.5</c:v>
                </c:pt>
                <c:pt idx="10488">
                  <c:v>5244</c:v>
                </c:pt>
                <c:pt idx="10489">
                  <c:v>5244.5</c:v>
                </c:pt>
                <c:pt idx="10490">
                  <c:v>5245</c:v>
                </c:pt>
                <c:pt idx="10491">
                  <c:v>5245.5</c:v>
                </c:pt>
                <c:pt idx="10492">
                  <c:v>5246</c:v>
                </c:pt>
                <c:pt idx="10493">
                  <c:v>5246.5</c:v>
                </c:pt>
                <c:pt idx="10494">
                  <c:v>5247</c:v>
                </c:pt>
                <c:pt idx="10495">
                  <c:v>5247.5</c:v>
                </c:pt>
                <c:pt idx="10496">
                  <c:v>5248</c:v>
                </c:pt>
                <c:pt idx="10497">
                  <c:v>5248.5</c:v>
                </c:pt>
                <c:pt idx="10498">
                  <c:v>5249</c:v>
                </c:pt>
                <c:pt idx="10499">
                  <c:v>5249.5</c:v>
                </c:pt>
                <c:pt idx="10500">
                  <c:v>5250</c:v>
                </c:pt>
                <c:pt idx="10501">
                  <c:v>5250.5</c:v>
                </c:pt>
                <c:pt idx="10502">
                  <c:v>5251</c:v>
                </c:pt>
                <c:pt idx="10503">
                  <c:v>5251.5</c:v>
                </c:pt>
                <c:pt idx="10504">
                  <c:v>5252</c:v>
                </c:pt>
                <c:pt idx="10505">
                  <c:v>5252.5</c:v>
                </c:pt>
                <c:pt idx="10506">
                  <c:v>5253</c:v>
                </c:pt>
                <c:pt idx="10507">
                  <c:v>5253.5</c:v>
                </c:pt>
                <c:pt idx="10508">
                  <c:v>5254</c:v>
                </c:pt>
                <c:pt idx="10509">
                  <c:v>5254.5</c:v>
                </c:pt>
                <c:pt idx="10510">
                  <c:v>5255</c:v>
                </c:pt>
                <c:pt idx="10511">
                  <c:v>5255.5</c:v>
                </c:pt>
                <c:pt idx="10512">
                  <c:v>5256</c:v>
                </c:pt>
                <c:pt idx="10513">
                  <c:v>5256.5</c:v>
                </c:pt>
                <c:pt idx="10514">
                  <c:v>5257</c:v>
                </c:pt>
                <c:pt idx="10515">
                  <c:v>5257.5</c:v>
                </c:pt>
                <c:pt idx="10516">
                  <c:v>5258</c:v>
                </c:pt>
                <c:pt idx="10517">
                  <c:v>5258.5</c:v>
                </c:pt>
                <c:pt idx="10518">
                  <c:v>5259</c:v>
                </c:pt>
                <c:pt idx="10519">
                  <c:v>5259.5</c:v>
                </c:pt>
                <c:pt idx="10520">
                  <c:v>5260</c:v>
                </c:pt>
                <c:pt idx="10521">
                  <c:v>5260.5</c:v>
                </c:pt>
                <c:pt idx="10522">
                  <c:v>5261</c:v>
                </c:pt>
                <c:pt idx="10523">
                  <c:v>5261.5</c:v>
                </c:pt>
                <c:pt idx="10524">
                  <c:v>5262</c:v>
                </c:pt>
                <c:pt idx="10525">
                  <c:v>5262.5</c:v>
                </c:pt>
                <c:pt idx="10526">
                  <c:v>5263</c:v>
                </c:pt>
                <c:pt idx="10527">
                  <c:v>5263.5</c:v>
                </c:pt>
                <c:pt idx="10528">
                  <c:v>5264</c:v>
                </c:pt>
                <c:pt idx="10529">
                  <c:v>5264.5</c:v>
                </c:pt>
                <c:pt idx="10530">
                  <c:v>5265</c:v>
                </c:pt>
                <c:pt idx="10531">
                  <c:v>5265.5</c:v>
                </c:pt>
                <c:pt idx="10532">
                  <c:v>5266</c:v>
                </c:pt>
                <c:pt idx="10533">
                  <c:v>5266.5</c:v>
                </c:pt>
                <c:pt idx="10534">
                  <c:v>5267</c:v>
                </c:pt>
                <c:pt idx="10535">
                  <c:v>5267.5</c:v>
                </c:pt>
                <c:pt idx="10536">
                  <c:v>5268</c:v>
                </c:pt>
                <c:pt idx="10537">
                  <c:v>5268.5</c:v>
                </c:pt>
                <c:pt idx="10538">
                  <c:v>5269</c:v>
                </c:pt>
                <c:pt idx="10539">
                  <c:v>5269.5</c:v>
                </c:pt>
                <c:pt idx="10540">
                  <c:v>5270</c:v>
                </c:pt>
                <c:pt idx="10541">
                  <c:v>5270.5</c:v>
                </c:pt>
                <c:pt idx="10542">
                  <c:v>5271</c:v>
                </c:pt>
                <c:pt idx="10543">
                  <c:v>5271.5</c:v>
                </c:pt>
                <c:pt idx="10544">
                  <c:v>5272</c:v>
                </c:pt>
                <c:pt idx="10545">
                  <c:v>5272.5</c:v>
                </c:pt>
                <c:pt idx="10546">
                  <c:v>5273</c:v>
                </c:pt>
                <c:pt idx="10547">
                  <c:v>5273.5</c:v>
                </c:pt>
                <c:pt idx="10548">
                  <c:v>5274</c:v>
                </c:pt>
                <c:pt idx="10549">
                  <c:v>5274.5</c:v>
                </c:pt>
                <c:pt idx="10550">
                  <c:v>5275</c:v>
                </c:pt>
                <c:pt idx="10551">
                  <c:v>5275.5</c:v>
                </c:pt>
                <c:pt idx="10552">
                  <c:v>5276</c:v>
                </c:pt>
                <c:pt idx="10553">
                  <c:v>5276.5</c:v>
                </c:pt>
                <c:pt idx="10554">
                  <c:v>5277</c:v>
                </c:pt>
                <c:pt idx="10555">
                  <c:v>5277.5</c:v>
                </c:pt>
                <c:pt idx="10556">
                  <c:v>5278</c:v>
                </c:pt>
                <c:pt idx="10557">
                  <c:v>5278.5</c:v>
                </c:pt>
                <c:pt idx="10558">
                  <c:v>5279</c:v>
                </c:pt>
                <c:pt idx="10559">
                  <c:v>5279.5</c:v>
                </c:pt>
                <c:pt idx="10560">
                  <c:v>5280</c:v>
                </c:pt>
                <c:pt idx="10561">
                  <c:v>5280.5</c:v>
                </c:pt>
                <c:pt idx="10562">
                  <c:v>5281</c:v>
                </c:pt>
                <c:pt idx="10563">
                  <c:v>5281.5</c:v>
                </c:pt>
                <c:pt idx="10564">
                  <c:v>5282</c:v>
                </c:pt>
                <c:pt idx="10565">
                  <c:v>5282.5</c:v>
                </c:pt>
                <c:pt idx="10566">
                  <c:v>5283</c:v>
                </c:pt>
                <c:pt idx="10567">
                  <c:v>5283.5</c:v>
                </c:pt>
                <c:pt idx="10568">
                  <c:v>5284</c:v>
                </c:pt>
                <c:pt idx="10569">
                  <c:v>5284.5</c:v>
                </c:pt>
                <c:pt idx="10570">
                  <c:v>5285</c:v>
                </c:pt>
                <c:pt idx="10571">
                  <c:v>5285.5</c:v>
                </c:pt>
                <c:pt idx="10572">
                  <c:v>5286</c:v>
                </c:pt>
                <c:pt idx="10573">
                  <c:v>5286.5</c:v>
                </c:pt>
                <c:pt idx="10574">
                  <c:v>5287</c:v>
                </c:pt>
                <c:pt idx="10575">
                  <c:v>5287.5</c:v>
                </c:pt>
                <c:pt idx="10576">
                  <c:v>5288</c:v>
                </c:pt>
                <c:pt idx="10577">
                  <c:v>5288.5</c:v>
                </c:pt>
                <c:pt idx="10578">
                  <c:v>5289</c:v>
                </c:pt>
                <c:pt idx="10579">
                  <c:v>5289.5</c:v>
                </c:pt>
                <c:pt idx="10580">
                  <c:v>5290</c:v>
                </c:pt>
                <c:pt idx="10581">
                  <c:v>5290.5</c:v>
                </c:pt>
                <c:pt idx="10582">
                  <c:v>5291</c:v>
                </c:pt>
                <c:pt idx="10583">
                  <c:v>5291.5</c:v>
                </c:pt>
                <c:pt idx="10584">
                  <c:v>5292</c:v>
                </c:pt>
                <c:pt idx="10585">
                  <c:v>5292.5</c:v>
                </c:pt>
                <c:pt idx="10586">
                  <c:v>5293</c:v>
                </c:pt>
                <c:pt idx="10587">
                  <c:v>5293.5</c:v>
                </c:pt>
                <c:pt idx="10588">
                  <c:v>5294</c:v>
                </c:pt>
                <c:pt idx="10589">
                  <c:v>5294.5</c:v>
                </c:pt>
                <c:pt idx="10590">
                  <c:v>5295</c:v>
                </c:pt>
                <c:pt idx="10591">
                  <c:v>5295.5</c:v>
                </c:pt>
                <c:pt idx="10592">
                  <c:v>5296</c:v>
                </c:pt>
                <c:pt idx="10593">
                  <c:v>5296.5</c:v>
                </c:pt>
                <c:pt idx="10594">
                  <c:v>5297</c:v>
                </c:pt>
                <c:pt idx="10595">
                  <c:v>5297.5</c:v>
                </c:pt>
                <c:pt idx="10596">
                  <c:v>5298</c:v>
                </c:pt>
                <c:pt idx="10597">
                  <c:v>5298.5</c:v>
                </c:pt>
                <c:pt idx="10598">
                  <c:v>5299</c:v>
                </c:pt>
                <c:pt idx="10599">
                  <c:v>5299.5</c:v>
                </c:pt>
                <c:pt idx="10600">
                  <c:v>5300</c:v>
                </c:pt>
                <c:pt idx="10601">
                  <c:v>5300.5</c:v>
                </c:pt>
                <c:pt idx="10602">
                  <c:v>5301</c:v>
                </c:pt>
                <c:pt idx="10603">
                  <c:v>5301.5</c:v>
                </c:pt>
                <c:pt idx="10604">
                  <c:v>5302</c:v>
                </c:pt>
                <c:pt idx="10605">
                  <c:v>5302.5</c:v>
                </c:pt>
                <c:pt idx="10606">
                  <c:v>5303</c:v>
                </c:pt>
                <c:pt idx="10607">
                  <c:v>5303.5</c:v>
                </c:pt>
                <c:pt idx="10608">
                  <c:v>5304</c:v>
                </c:pt>
                <c:pt idx="10609">
                  <c:v>5304.5</c:v>
                </c:pt>
                <c:pt idx="10610">
                  <c:v>5305</c:v>
                </c:pt>
                <c:pt idx="10611">
                  <c:v>5305.5</c:v>
                </c:pt>
                <c:pt idx="10612">
                  <c:v>5306</c:v>
                </c:pt>
                <c:pt idx="10613">
                  <c:v>5306.5</c:v>
                </c:pt>
                <c:pt idx="10614">
                  <c:v>5307</c:v>
                </c:pt>
                <c:pt idx="10615">
                  <c:v>5307.5</c:v>
                </c:pt>
                <c:pt idx="10616">
                  <c:v>5308</c:v>
                </c:pt>
                <c:pt idx="10617">
                  <c:v>5308.5</c:v>
                </c:pt>
                <c:pt idx="10618">
                  <c:v>5309</c:v>
                </c:pt>
                <c:pt idx="10619">
                  <c:v>5309.5</c:v>
                </c:pt>
                <c:pt idx="10620">
                  <c:v>5310</c:v>
                </c:pt>
                <c:pt idx="10621">
                  <c:v>5310.5</c:v>
                </c:pt>
                <c:pt idx="10622">
                  <c:v>5311</c:v>
                </c:pt>
                <c:pt idx="10623">
                  <c:v>5311.5</c:v>
                </c:pt>
                <c:pt idx="10624">
                  <c:v>5312</c:v>
                </c:pt>
                <c:pt idx="10625">
                  <c:v>5312.5</c:v>
                </c:pt>
                <c:pt idx="10626">
                  <c:v>5313</c:v>
                </c:pt>
                <c:pt idx="10627">
                  <c:v>5313.5</c:v>
                </c:pt>
                <c:pt idx="10628">
                  <c:v>5314</c:v>
                </c:pt>
                <c:pt idx="10629">
                  <c:v>5314.5</c:v>
                </c:pt>
                <c:pt idx="10630">
                  <c:v>5315</c:v>
                </c:pt>
                <c:pt idx="10631">
                  <c:v>5315.5</c:v>
                </c:pt>
                <c:pt idx="10632">
                  <c:v>5316</c:v>
                </c:pt>
                <c:pt idx="10633">
                  <c:v>5316.5</c:v>
                </c:pt>
                <c:pt idx="10634">
                  <c:v>5317</c:v>
                </c:pt>
                <c:pt idx="10635">
                  <c:v>5317.5</c:v>
                </c:pt>
                <c:pt idx="10636">
                  <c:v>5318</c:v>
                </c:pt>
                <c:pt idx="10637">
                  <c:v>5318.5</c:v>
                </c:pt>
                <c:pt idx="10638">
                  <c:v>5319</c:v>
                </c:pt>
                <c:pt idx="10639">
                  <c:v>5319.5</c:v>
                </c:pt>
                <c:pt idx="10640">
                  <c:v>5320</c:v>
                </c:pt>
                <c:pt idx="10641">
                  <c:v>5320.5</c:v>
                </c:pt>
                <c:pt idx="10642">
                  <c:v>5321</c:v>
                </c:pt>
                <c:pt idx="10643">
                  <c:v>5321.5</c:v>
                </c:pt>
                <c:pt idx="10644">
                  <c:v>5322</c:v>
                </c:pt>
                <c:pt idx="10645">
                  <c:v>5322.5</c:v>
                </c:pt>
                <c:pt idx="10646">
                  <c:v>5323</c:v>
                </c:pt>
                <c:pt idx="10647">
                  <c:v>5323.5</c:v>
                </c:pt>
                <c:pt idx="10648">
                  <c:v>5324</c:v>
                </c:pt>
                <c:pt idx="10649">
                  <c:v>5324.5</c:v>
                </c:pt>
                <c:pt idx="10650">
                  <c:v>5325</c:v>
                </c:pt>
                <c:pt idx="10651">
                  <c:v>5325.5</c:v>
                </c:pt>
                <c:pt idx="10652">
                  <c:v>5326</c:v>
                </c:pt>
                <c:pt idx="10653">
                  <c:v>5326.5</c:v>
                </c:pt>
                <c:pt idx="10654">
                  <c:v>5327</c:v>
                </c:pt>
                <c:pt idx="10655">
                  <c:v>5327.5</c:v>
                </c:pt>
                <c:pt idx="10656">
                  <c:v>5328</c:v>
                </c:pt>
                <c:pt idx="10657">
                  <c:v>5328.5</c:v>
                </c:pt>
                <c:pt idx="10658">
                  <c:v>5329</c:v>
                </c:pt>
                <c:pt idx="10659">
                  <c:v>5329.5</c:v>
                </c:pt>
                <c:pt idx="10660">
                  <c:v>5330</c:v>
                </c:pt>
                <c:pt idx="10661">
                  <c:v>5330.5</c:v>
                </c:pt>
                <c:pt idx="10662">
                  <c:v>5331</c:v>
                </c:pt>
                <c:pt idx="10663">
                  <c:v>5331.5</c:v>
                </c:pt>
                <c:pt idx="10664">
                  <c:v>5332</c:v>
                </c:pt>
                <c:pt idx="10665">
                  <c:v>5332.5</c:v>
                </c:pt>
                <c:pt idx="10666">
                  <c:v>5333</c:v>
                </c:pt>
                <c:pt idx="10667">
                  <c:v>5333.5</c:v>
                </c:pt>
                <c:pt idx="10668">
                  <c:v>5334</c:v>
                </c:pt>
                <c:pt idx="10669">
                  <c:v>5334.5</c:v>
                </c:pt>
                <c:pt idx="10670">
                  <c:v>5335</c:v>
                </c:pt>
                <c:pt idx="10671">
                  <c:v>5335.5</c:v>
                </c:pt>
                <c:pt idx="10672">
                  <c:v>5336</c:v>
                </c:pt>
                <c:pt idx="10673">
                  <c:v>5336.5</c:v>
                </c:pt>
                <c:pt idx="10674">
                  <c:v>5337</c:v>
                </c:pt>
                <c:pt idx="10675">
                  <c:v>5337.5</c:v>
                </c:pt>
                <c:pt idx="10676">
                  <c:v>5338</c:v>
                </c:pt>
                <c:pt idx="10677">
                  <c:v>5338.5</c:v>
                </c:pt>
                <c:pt idx="10678">
                  <c:v>5339</c:v>
                </c:pt>
                <c:pt idx="10679">
                  <c:v>5339.5</c:v>
                </c:pt>
                <c:pt idx="10680">
                  <c:v>5340</c:v>
                </c:pt>
                <c:pt idx="10681">
                  <c:v>5340.5</c:v>
                </c:pt>
                <c:pt idx="10682">
                  <c:v>5341</c:v>
                </c:pt>
                <c:pt idx="10683">
                  <c:v>5341.5</c:v>
                </c:pt>
                <c:pt idx="10684">
                  <c:v>5342</c:v>
                </c:pt>
                <c:pt idx="10685">
                  <c:v>5342.5</c:v>
                </c:pt>
                <c:pt idx="10686">
                  <c:v>5343</c:v>
                </c:pt>
                <c:pt idx="10687">
                  <c:v>5343.5</c:v>
                </c:pt>
                <c:pt idx="10688">
                  <c:v>5344</c:v>
                </c:pt>
                <c:pt idx="10689">
                  <c:v>5344.5</c:v>
                </c:pt>
                <c:pt idx="10690">
                  <c:v>5345</c:v>
                </c:pt>
                <c:pt idx="10691">
                  <c:v>5345.5</c:v>
                </c:pt>
                <c:pt idx="10692">
                  <c:v>5346</c:v>
                </c:pt>
                <c:pt idx="10693">
                  <c:v>5346.5</c:v>
                </c:pt>
                <c:pt idx="10694">
                  <c:v>5347</c:v>
                </c:pt>
                <c:pt idx="10695">
                  <c:v>5347.5</c:v>
                </c:pt>
                <c:pt idx="10696">
                  <c:v>5348</c:v>
                </c:pt>
                <c:pt idx="10697">
                  <c:v>5348.5</c:v>
                </c:pt>
                <c:pt idx="10698">
                  <c:v>5349</c:v>
                </c:pt>
                <c:pt idx="10699">
                  <c:v>5349.5</c:v>
                </c:pt>
                <c:pt idx="10700">
                  <c:v>5350</c:v>
                </c:pt>
                <c:pt idx="10701">
                  <c:v>5350.5</c:v>
                </c:pt>
                <c:pt idx="10702">
                  <c:v>5351</c:v>
                </c:pt>
                <c:pt idx="10703">
                  <c:v>5351.5</c:v>
                </c:pt>
                <c:pt idx="10704">
                  <c:v>5352</c:v>
                </c:pt>
                <c:pt idx="10705">
                  <c:v>5352.5</c:v>
                </c:pt>
                <c:pt idx="10706">
                  <c:v>5353</c:v>
                </c:pt>
                <c:pt idx="10707">
                  <c:v>5353.5</c:v>
                </c:pt>
                <c:pt idx="10708">
                  <c:v>5354</c:v>
                </c:pt>
                <c:pt idx="10709">
                  <c:v>5354.5</c:v>
                </c:pt>
                <c:pt idx="10710">
                  <c:v>5355</c:v>
                </c:pt>
                <c:pt idx="10711">
                  <c:v>5355.5</c:v>
                </c:pt>
                <c:pt idx="10712">
                  <c:v>5356</c:v>
                </c:pt>
                <c:pt idx="10713">
                  <c:v>5356.5</c:v>
                </c:pt>
                <c:pt idx="10714">
                  <c:v>5357</c:v>
                </c:pt>
                <c:pt idx="10715">
                  <c:v>5357.5</c:v>
                </c:pt>
                <c:pt idx="10716">
                  <c:v>5358</c:v>
                </c:pt>
                <c:pt idx="10717">
                  <c:v>5358.5</c:v>
                </c:pt>
                <c:pt idx="10718">
                  <c:v>5359</c:v>
                </c:pt>
                <c:pt idx="10719">
                  <c:v>5359.5</c:v>
                </c:pt>
                <c:pt idx="10720">
                  <c:v>5360</c:v>
                </c:pt>
                <c:pt idx="10721">
                  <c:v>5360.5</c:v>
                </c:pt>
                <c:pt idx="10722">
                  <c:v>5361</c:v>
                </c:pt>
                <c:pt idx="10723">
                  <c:v>5361.5</c:v>
                </c:pt>
                <c:pt idx="10724">
                  <c:v>5362</c:v>
                </c:pt>
                <c:pt idx="10725">
                  <c:v>5362.5</c:v>
                </c:pt>
                <c:pt idx="10726">
                  <c:v>5363</c:v>
                </c:pt>
                <c:pt idx="10727">
                  <c:v>5363.5</c:v>
                </c:pt>
                <c:pt idx="10728">
                  <c:v>5364</c:v>
                </c:pt>
                <c:pt idx="10729">
                  <c:v>5364.5</c:v>
                </c:pt>
                <c:pt idx="10730">
                  <c:v>5365</c:v>
                </c:pt>
                <c:pt idx="10731">
                  <c:v>5365.5</c:v>
                </c:pt>
                <c:pt idx="10732">
                  <c:v>5366</c:v>
                </c:pt>
                <c:pt idx="10733">
                  <c:v>5366.5</c:v>
                </c:pt>
                <c:pt idx="10734">
                  <c:v>5367</c:v>
                </c:pt>
                <c:pt idx="10735">
                  <c:v>5367.5</c:v>
                </c:pt>
                <c:pt idx="10736">
                  <c:v>5368</c:v>
                </c:pt>
                <c:pt idx="10737">
                  <c:v>5368.5</c:v>
                </c:pt>
                <c:pt idx="10738">
                  <c:v>5369</c:v>
                </c:pt>
                <c:pt idx="10739">
                  <c:v>5369.5</c:v>
                </c:pt>
                <c:pt idx="10740">
                  <c:v>5370</c:v>
                </c:pt>
                <c:pt idx="10741">
                  <c:v>5370.5</c:v>
                </c:pt>
                <c:pt idx="10742">
                  <c:v>5371</c:v>
                </c:pt>
                <c:pt idx="10743">
                  <c:v>5371.5</c:v>
                </c:pt>
                <c:pt idx="10744">
                  <c:v>5372</c:v>
                </c:pt>
                <c:pt idx="10745">
                  <c:v>5372.5</c:v>
                </c:pt>
                <c:pt idx="10746">
                  <c:v>5373</c:v>
                </c:pt>
                <c:pt idx="10747">
                  <c:v>5373.5</c:v>
                </c:pt>
                <c:pt idx="10748">
                  <c:v>5374</c:v>
                </c:pt>
                <c:pt idx="10749">
                  <c:v>5374.5</c:v>
                </c:pt>
                <c:pt idx="10750">
                  <c:v>5375</c:v>
                </c:pt>
                <c:pt idx="10751">
                  <c:v>5375.5</c:v>
                </c:pt>
                <c:pt idx="10752">
                  <c:v>5376</c:v>
                </c:pt>
                <c:pt idx="10753">
                  <c:v>5376.5</c:v>
                </c:pt>
                <c:pt idx="10754">
                  <c:v>5377</c:v>
                </c:pt>
                <c:pt idx="10755">
                  <c:v>5377.5</c:v>
                </c:pt>
                <c:pt idx="10756">
                  <c:v>5378</c:v>
                </c:pt>
                <c:pt idx="10757">
                  <c:v>5378.5</c:v>
                </c:pt>
                <c:pt idx="10758">
                  <c:v>5379</c:v>
                </c:pt>
                <c:pt idx="10759">
                  <c:v>5379.5</c:v>
                </c:pt>
                <c:pt idx="10760">
                  <c:v>5380</c:v>
                </c:pt>
                <c:pt idx="10761">
                  <c:v>5380.5</c:v>
                </c:pt>
                <c:pt idx="10762">
                  <c:v>5381</c:v>
                </c:pt>
                <c:pt idx="10763">
                  <c:v>5381.5</c:v>
                </c:pt>
                <c:pt idx="10764">
                  <c:v>5382</c:v>
                </c:pt>
                <c:pt idx="10765">
                  <c:v>5382.5</c:v>
                </c:pt>
                <c:pt idx="10766">
                  <c:v>5383</c:v>
                </c:pt>
                <c:pt idx="10767">
                  <c:v>5383.5</c:v>
                </c:pt>
                <c:pt idx="10768">
                  <c:v>5384</c:v>
                </c:pt>
                <c:pt idx="10769">
                  <c:v>5384.5</c:v>
                </c:pt>
                <c:pt idx="10770">
                  <c:v>5385</c:v>
                </c:pt>
                <c:pt idx="10771">
                  <c:v>5385.5</c:v>
                </c:pt>
                <c:pt idx="10772">
                  <c:v>5386</c:v>
                </c:pt>
                <c:pt idx="10773">
                  <c:v>5386.5</c:v>
                </c:pt>
                <c:pt idx="10774">
                  <c:v>5387</c:v>
                </c:pt>
                <c:pt idx="10775">
                  <c:v>5387.5</c:v>
                </c:pt>
                <c:pt idx="10776">
                  <c:v>5388</c:v>
                </c:pt>
                <c:pt idx="10777">
                  <c:v>5388.5</c:v>
                </c:pt>
                <c:pt idx="10778">
                  <c:v>5389</c:v>
                </c:pt>
                <c:pt idx="10779">
                  <c:v>5389.5</c:v>
                </c:pt>
                <c:pt idx="10780">
                  <c:v>5390</c:v>
                </c:pt>
                <c:pt idx="10781">
                  <c:v>5390.5</c:v>
                </c:pt>
                <c:pt idx="10782">
                  <c:v>5391</c:v>
                </c:pt>
                <c:pt idx="10783">
                  <c:v>5391.5</c:v>
                </c:pt>
                <c:pt idx="10784">
                  <c:v>5392</c:v>
                </c:pt>
                <c:pt idx="10785">
                  <c:v>5392.5</c:v>
                </c:pt>
                <c:pt idx="10786">
                  <c:v>5393</c:v>
                </c:pt>
                <c:pt idx="10787">
                  <c:v>5393.5</c:v>
                </c:pt>
                <c:pt idx="10788">
                  <c:v>5394</c:v>
                </c:pt>
                <c:pt idx="10789">
                  <c:v>5394.5</c:v>
                </c:pt>
                <c:pt idx="10790">
                  <c:v>5395</c:v>
                </c:pt>
                <c:pt idx="10791">
                  <c:v>5395.5</c:v>
                </c:pt>
                <c:pt idx="10792">
                  <c:v>5396</c:v>
                </c:pt>
                <c:pt idx="10793">
                  <c:v>5396.5</c:v>
                </c:pt>
                <c:pt idx="10794">
                  <c:v>5397</c:v>
                </c:pt>
                <c:pt idx="10795">
                  <c:v>5397.5</c:v>
                </c:pt>
                <c:pt idx="10796">
                  <c:v>5398</c:v>
                </c:pt>
                <c:pt idx="10797">
                  <c:v>5398.5</c:v>
                </c:pt>
                <c:pt idx="10798">
                  <c:v>5399</c:v>
                </c:pt>
                <c:pt idx="10799">
                  <c:v>5399.5</c:v>
                </c:pt>
                <c:pt idx="10800">
                  <c:v>5400</c:v>
                </c:pt>
                <c:pt idx="10801">
                  <c:v>5400.5</c:v>
                </c:pt>
                <c:pt idx="10802">
                  <c:v>5401</c:v>
                </c:pt>
                <c:pt idx="10803">
                  <c:v>5401.5</c:v>
                </c:pt>
                <c:pt idx="10804">
                  <c:v>5402</c:v>
                </c:pt>
                <c:pt idx="10805">
                  <c:v>5402.5</c:v>
                </c:pt>
                <c:pt idx="10806">
                  <c:v>5403</c:v>
                </c:pt>
                <c:pt idx="10807">
                  <c:v>5403.5</c:v>
                </c:pt>
                <c:pt idx="10808">
                  <c:v>5404</c:v>
                </c:pt>
                <c:pt idx="10809">
                  <c:v>5404.5</c:v>
                </c:pt>
                <c:pt idx="10810">
                  <c:v>5405</c:v>
                </c:pt>
                <c:pt idx="10811">
                  <c:v>5405.5</c:v>
                </c:pt>
                <c:pt idx="10812">
                  <c:v>5406</c:v>
                </c:pt>
                <c:pt idx="10813">
                  <c:v>5406.5</c:v>
                </c:pt>
                <c:pt idx="10814">
                  <c:v>5407</c:v>
                </c:pt>
                <c:pt idx="10815">
                  <c:v>5407.5</c:v>
                </c:pt>
                <c:pt idx="10816">
                  <c:v>5408</c:v>
                </c:pt>
                <c:pt idx="10817">
                  <c:v>5408.5</c:v>
                </c:pt>
                <c:pt idx="10818">
                  <c:v>5409</c:v>
                </c:pt>
                <c:pt idx="10819">
                  <c:v>5409.5</c:v>
                </c:pt>
                <c:pt idx="10820">
                  <c:v>5410</c:v>
                </c:pt>
                <c:pt idx="10821">
                  <c:v>5410.5</c:v>
                </c:pt>
                <c:pt idx="10822">
                  <c:v>5411</c:v>
                </c:pt>
                <c:pt idx="10823">
                  <c:v>5411.5</c:v>
                </c:pt>
                <c:pt idx="10824">
                  <c:v>5412</c:v>
                </c:pt>
                <c:pt idx="10825">
                  <c:v>5412.5</c:v>
                </c:pt>
                <c:pt idx="10826">
                  <c:v>5413</c:v>
                </c:pt>
                <c:pt idx="10827">
                  <c:v>5413.5</c:v>
                </c:pt>
                <c:pt idx="10828">
                  <c:v>5414</c:v>
                </c:pt>
                <c:pt idx="10829">
                  <c:v>5414.5</c:v>
                </c:pt>
                <c:pt idx="10830">
                  <c:v>5415</c:v>
                </c:pt>
                <c:pt idx="10831">
                  <c:v>5415.5</c:v>
                </c:pt>
                <c:pt idx="10832">
                  <c:v>5416</c:v>
                </c:pt>
                <c:pt idx="10833">
                  <c:v>5416.5</c:v>
                </c:pt>
                <c:pt idx="10834">
                  <c:v>5417</c:v>
                </c:pt>
                <c:pt idx="10835">
                  <c:v>5417.5</c:v>
                </c:pt>
                <c:pt idx="10836">
                  <c:v>5418</c:v>
                </c:pt>
                <c:pt idx="10837">
                  <c:v>5418.5</c:v>
                </c:pt>
                <c:pt idx="10838">
                  <c:v>5419</c:v>
                </c:pt>
                <c:pt idx="10839">
                  <c:v>5419.5</c:v>
                </c:pt>
                <c:pt idx="10840">
                  <c:v>5420</c:v>
                </c:pt>
                <c:pt idx="10841">
                  <c:v>5420.5</c:v>
                </c:pt>
                <c:pt idx="10842">
                  <c:v>5421</c:v>
                </c:pt>
                <c:pt idx="10843">
                  <c:v>5421.5</c:v>
                </c:pt>
                <c:pt idx="10844">
                  <c:v>5422</c:v>
                </c:pt>
                <c:pt idx="10845">
                  <c:v>5422.5</c:v>
                </c:pt>
                <c:pt idx="10846">
                  <c:v>5423</c:v>
                </c:pt>
                <c:pt idx="10847">
                  <c:v>5423.5</c:v>
                </c:pt>
                <c:pt idx="10848">
                  <c:v>5424</c:v>
                </c:pt>
                <c:pt idx="10849">
                  <c:v>5424.5</c:v>
                </c:pt>
                <c:pt idx="10850">
                  <c:v>5425</c:v>
                </c:pt>
                <c:pt idx="10851">
                  <c:v>5425.5</c:v>
                </c:pt>
                <c:pt idx="10852">
                  <c:v>5426</c:v>
                </c:pt>
                <c:pt idx="10853">
                  <c:v>5426.5</c:v>
                </c:pt>
                <c:pt idx="10854">
                  <c:v>5427</c:v>
                </c:pt>
                <c:pt idx="10855">
                  <c:v>5427.5</c:v>
                </c:pt>
                <c:pt idx="10856">
                  <c:v>5428</c:v>
                </c:pt>
                <c:pt idx="10857">
                  <c:v>5428.5</c:v>
                </c:pt>
                <c:pt idx="10858">
                  <c:v>5429</c:v>
                </c:pt>
                <c:pt idx="10859">
                  <c:v>5429.5</c:v>
                </c:pt>
                <c:pt idx="10860">
                  <c:v>5430</c:v>
                </c:pt>
                <c:pt idx="10861">
                  <c:v>5430.5</c:v>
                </c:pt>
                <c:pt idx="10862">
                  <c:v>5431</c:v>
                </c:pt>
                <c:pt idx="10863">
                  <c:v>5431.5</c:v>
                </c:pt>
                <c:pt idx="10864">
                  <c:v>5432</c:v>
                </c:pt>
                <c:pt idx="10865">
                  <c:v>5432.5</c:v>
                </c:pt>
                <c:pt idx="10866">
                  <c:v>5433</c:v>
                </c:pt>
                <c:pt idx="10867">
                  <c:v>5433.5</c:v>
                </c:pt>
                <c:pt idx="10868">
                  <c:v>5434</c:v>
                </c:pt>
                <c:pt idx="10869">
                  <c:v>5434.5</c:v>
                </c:pt>
                <c:pt idx="10870">
                  <c:v>5435</c:v>
                </c:pt>
                <c:pt idx="10871">
                  <c:v>5435.5</c:v>
                </c:pt>
                <c:pt idx="10872">
                  <c:v>5436</c:v>
                </c:pt>
                <c:pt idx="10873">
                  <c:v>5436.5</c:v>
                </c:pt>
                <c:pt idx="10874">
                  <c:v>5437</c:v>
                </c:pt>
                <c:pt idx="10875">
                  <c:v>5437.5</c:v>
                </c:pt>
                <c:pt idx="10876">
                  <c:v>5438</c:v>
                </c:pt>
                <c:pt idx="10877">
                  <c:v>5438.5</c:v>
                </c:pt>
                <c:pt idx="10878">
                  <c:v>5439</c:v>
                </c:pt>
                <c:pt idx="10879">
                  <c:v>5439.5</c:v>
                </c:pt>
                <c:pt idx="10880">
                  <c:v>5440</c:v>
                </c:pt>
                <c:pt idx="10881">
                  <c:v>5440.5</c:v>
                </c:pt>
                <c:pt idx="10882">
                  <c:v>5441</c:v>
                </c:pt>
                <c:pt idx="10883">
                  <c:v>5441.5</c:v>
                </c:pt>
                <c:pt idx="10884">
                  <c:v>5442</c:v>
                </c:pt>
                <c:pt idx="10885">
                  <c:v>5442.5</c:v>
                </c:pt>
                <c:pt idx="10886">
                  <c:v>5443</c:v>
                </c:pt>
                <c:pt idx="10887">
                  <c:v>5443.5</c:v>
                </c:pt>
                <c:pt idx="10888">
                  <c:v>5444</c:v>
                </c:pt>
                <c:pt idx="10889">
                  <c:v>5444.5</c:v>
                </c:pt>
                <c:pt idx="10890">
                  <c:v>5445</c:v>
                </c:pt>
                <c:pt idx="10891">
                  <c:v>5445.5</c:v>
                </c:pt>
                <c:pt idx="10892">
                  <c:v>5446</c:v>
                </c:pt>
                <c:pt idx="10893">
                  <c:v>5446.5</c:v>
                </c:pt>
                <c:pt idx="10894">
                  <c:v>5447</c:v>
                </c:pt>
                <c:pt idx="10895">
                  <c:v>5447.5</c:v>
                </c:pt>
                <c:pt idx="10896">
                  <c:v>5448</c:v>
                </c:pt>
                <c:pt idx="10897">
                  <c:v>5448.5</c:v>
                </c:pt>
                <c:pt idx="10898">
                  <c:v>5449</c:v>
                </c:pt>
                <c:pt idx="10899">
                  <c:v>5449.5</c:v>
                </c:pt>
                <c:pt idx="10900">
                  <c:v>5450</c:v>
                </c:pt>
                <c:pt idx="10901">
                  <c:v>5450.5</c:v>
                </c:pt>
                <c:pt idx="10902">
                  <c:v>5451</c:v>
                </c:pt>
                <c:pt idx="10903">
                  <c:v>5451.5</c:v>
                </c:pt>
                <c:pt idx="10904">
                  <c:v>5452</c:v>
                </c:pt>
                <c:pt idx="10905">
                  <c:v>5452.5</c:v>
                </c:pt>
                <c:pt idx="10906">
                  <c:v>5453</c:v>
                </c:pt>
                <c:pt idx="10907">
                  <c:v>5453.5</c:v>
                </c:pt>
                <c:pt idx="10908">
                  <c:v>5454</c:v>
                </c:pt>
                <c:pt idx="10909">
                  <c:v>5454.5</c:v>
                </c:pt>
                <c:pt idx="10910">
                  <c:v>5455</c:v>
                </c:pt>
                <c:pt idx="10911">
                  <c:v>5455.5</c:v>
                </c:pt>
                <c:pt idx="10912">
                  <c:v>5456</c:v>
                </c:pt>
                <c:pt idx="10913">
                  <c:v>5456.5</c:v>
                </c:pt>
                <c:pt idx="10914">
                  <c:v>5457</c:v>
                </c:pt>
                <c:pt idx="10915">
                  <c:v>5457.5</c:v>
                </c:pt>
                <c:pt idx="10916">
                  <c:v>5458</c:v>
                </c:pt>
                <c:pt idx="10917">
                  <c:v>5458.5</c:v>
                </c:pt>
                <c:pt idx="10918">
                  <c:v>5459</c:v>
                </c:pt>
                <c:pt idx="10919">
                  <c:v>5459.5</c:v>
                </c:pt>
                <c:pt idx="10920">
                  <c:v>5460</c:v>
                </c:pt>
                <c:pt idx="10921">
                  <c:v>5460.5</c:v>
                </c:pt>
                <c:pt idx="10922">
                  <c:v>5461</c:v>
                </c:pt>
                <c:pt idx="10923">
                  <c:v>5461.5</c:v>
                </c:pt>
                <c:pt idx="10924">
                  <c:v>5462</c:v>
                </c:pt>
                <c:pt idx="10925">
                  <c:v>5462.5</c:v>
                </c:pt>
                <c:pt idx="10926">
                  <c:v>5463</c:v>
                </c:pt>
                <c:pt idx="10927">
                  <c:v>5463.5</c:v>
                </c:pt>
                <c:pt idx="10928">
                  <c:v>5464</c:v>
                </c:pt>
                <c:pt idx="10929">
                  <c:v>5464.5</c:v>
                </c:pt>
                <c:pt idx="10930">
                  <c:v>5465</c:v>
                </c:pt>
                <c:pt idx="10931">
                  <c:v>5465.5</c:v>
                </c:pt>
                <c:pt idx="10932">
                  <c:v>5466</c:v>
                </c:pt>
                <c:pt idx="10933">
                  <c:v>5466.5</c:v>
                </c:pt>
                <c:pt idx="10934">
                  <c:v>5467</c:v>
                </c:pt>
                <c:pt idx="10935">
                  <c:v>5467.5</c:v>
                </c:pt>
                <c:pt idx="10936">
                  <c:v>5468</c:v>
                </c:pt>
                <c:pt idx="10937">
                  <c:v>5468.5</c:v>
                </c:pt>
                <c:pt idx="10938">
                  <c:v>5469</c:v>
                </c:pt>
                <c:pt idx="10939">
                  <c:v>5469.5</c:v>
                </c:pt>
                <c:pt idx="10940">
                  <c:v>5470</c:v>
                </c:pt>
                <c:pt idx="10941">
                  <c:v>5470.5</c:v>
                </c:pt>
                <c:pt idx="10942">
                  <c:v>5471</c:v>
                </c:pt>
                <c:pt idx="10943">
                  <c:v>5471.5</c:v>
                </c:pt>
                <c:pt idx="10944">
                  <c:v>5472</c:v>
                </c:pt>
                <c:pt idx="10945">
                  <c:v>5472.5</c:v>
                </c:pt>
                <c:pt idx="10946">
                  <c:v>5473</c:v>
                </c:pt>
                <c:pt idx="10947">
                  <c:v>5473.5</c:v>
                </c:pt>
                <c:pt idx="10948">
                  <c:v>5474</c:v>
                </c:pt>
                <c:pt idx="10949">
                  <c:v>5474.5</c:v>
                </c:pt>
                <c:pt idx="10950">
                  <c:v>5475</c:v>
                </c:pt>
                <c:pt idx="10951">
                  <c:v>5475.5</c:v>
                </c:pt>
                <c:pt idx="10952">
                  <c:v>5476</c:v>
                </c:pt>
                <c:pt idx="10953">
                  <c:v>5476.5</c:v>
                </c:pt>
                <c:pt idx="10954">
                  <c:v>5477</c:v>
                </c:pt>
                <c:pt idx="10955">
                  <c:v>5477.5</c:v>
                </c:pt>
                <c:pt idx="10956">
                  <c:v>5478</c:v>
                </c:pt>
                <c:pt idx="10957">
                  <c:v>5478.5</c:v>
                </c:pt>
                <c:pt idx="10958">
                  <c:v>5479</c:v>
                </c:pt>
                <c:pt idx="10959">
                  <c:v>5479.5</c:v>
                </c:pt>
                <c:pt idx="10960">
                  <c:v>5480</c:v>
                </c:pt>
                <c:pt idx="10961">
                  <c:v>5480.5</c:v>
                </c:pt>
                <c:pt idx="10962">
                  <c:v>5481</c:v>
                </c:pt>
                <c:pt idx="10963">
                  <c:v>5481.5</c:v>
                </c:pt>
                <c:pt idx="10964">
                  <c:v>5482</c:v>
                </c:pt>
                <c:pt idx="10965">
                  <c:v>5482.5</c:v>
                </c:pt>
                <c:pt idx="10966">
                  <c:v>5483</c:v>
                </c:pt>
                <c:pt idx="10967">
                  <c:v>5483.5</c:v>
                </c:pt>
                <c:pt idx="10968">
                  <c:v>5484</c:v>
                </c:pt>
                <c:pt idx="10969">
                  <c:v>5484.5</c:v>
                </c:pt>
                <c:pt idx="10970">
                  <c:v>5485</c:v>
                </c:pt>
                <c:pt idx="10971">
                  <c:v>5485.5</c:v>
                </c:pt>
                <c:pt idx="10972">
                  <c:v>5486</c:v>
                </c:pt>
                <c:pt idx="10973">
                  <c:v>5486.5</c:v>
                </c:pt>
                <c:pt idx="10974">
                  <c:v>5487</c:v>
                </c:pt>
                <c:pt idx="10975">
                  <c:v>5487.5</c:v>
                </c:pt>
                <c:pt idx="10976">
                  <c:v>5488</c:v>
                </c:pt>
                <c:pt idx="10977">
                  <c:v>5488.5</c:v>
                </c:pt>
                <c:pt idx="10978">
                  <c:v>5489</c:v>
                </c:pt>
                <c:pt idx="10979">
                  <c:v>5489.5</c:v>
                </c:pt>
                <c:pt idx="10980">
                  <c:v>5490</c:v>
                </c:pt>
                <c:pt idx="10981">
                  <c:v>5490.5</c:v>
                </c:pt>
                <c:pt idx="10982">
                  <c:v>5491</c:v>
                </c:pt>
                <c:pt idx="10983">
                  <c:v>5491.5</c:v>
                </c:pt>
                <c:pt idx="10984">
                  <c:v>5492</c:v>
                </c:pt>
                <c:pt idx="10985">
                  <c:v>5492.5</c:v>
                </c:pt>
                <c:pt idx="10986">
                  <c:v>5493</c:v>
                </c:pt>
                <c:pt idx="10987">
                  <c:v>5493.5</c:v>
                </c:pt>
                <c:pt idx="10988">
                  <c:v>5494</c:v>
                </c:pt>
                <c:pt idx="10989">
                  <c:v>5494.5</c:v>
                </c:pt>
                <c:pt idx="10990">
                  <c:v>5495</c:v>
                </c:pt>
                <c:pt idx="10991">
                  <c:v>5495.5</c:v>
                </c:pt>
                <c:pt idx="10992">
                  <c:v>5496</c:v>
                </c:pt>
                <c:pt idx="10993">
                  <c:v>5496.5</c:v>
                </c:pt>
                <c:pt idx="10994">
                  <c:v>5497</c:v>
                </c:pt>
                <c:pt idx="10995">
                  <c:v>5497.5</c:v>
                </c:pt>
                <c:pt idx="10996">
                  <c:v>5498</c:v>
                </c:pt>
                <c:pt idx="10997">
                  <c:v>5498.5</c:v>
                </c:pt>
                <c:pt idx="10998">
                  <c:v>5499</c:v>
                </c:pt>
                <c:pt idx="10999">
                  <c:v>5499.5</c:v>
                </c:pt>
                <c:pt idx="11000">
                  <c:v>5500</c:v>
                </c:pt>
                <c:pt idx="11001">
                  <c:v>5500.5</c:v>
                </c:pt>
                <c:pt idx="11002">
                  <c:v>5501</c:v>
                </c:pt>
                <c:pt idx="11003">
                  <c:v>5501.5</c:v>
                </c:pt>
                <c:pt idx="11004">
                  <c:v>5502</c:v>
                </c:pt>
                <c:pt idx="11005">
                  <c:v>5502.5</c:v>
                </c:pt>
                <c:pt idx="11006">
                  <c:v>5503</c:v>
                </c:pt>
                <c:pt idx="11007">
                  <c:v>5503.5</c:v>
                </c:pt>
                <c:pt idx="11008">
                  <c:v>5504</c:v>
                </c:pt>
                <c:pt idx="11009">
                  <c:v>5504.5</c:v>
                </c:pt>
                <c:pt idx="11010">
                  <c:v>5505</c:v>
                </c:pt>
                <c:pt idx="11011">
                  <c:v>5505.5</c:v>
                </c:pt>
                <c:pt idx="11012">
                  <c:v>5506</c:v>
                </c:pt>
                <c:pt idx="11013">
                  <c:v>5506.5</c:v>
                </c:pt>
                <c:pt idx="11014">
                  <c:v>5507</c:v>
                </c:pt>
                <c:pt idx="11015">
                  <c:v>5507.5</c:v>
                </c:pt>
                <c:pt idx="11016">
                  <c:v>5508</c:v>
                </c:pt>
                <c:pt idx="11017">
                  <c:v>5508.5</c:v>
                </c:pt>
                <c:pt idx="11018">
                  <c:v>5509</c:v>
                </c:pt>
                <c:pt idx="11019">
                  <c:v>5509.5</c:v>
                </c:pt>
                <c:pt idx="11020">
                  <c:v>5510</c:v>
                </c:pt>
                <c:pt idx="11021">
                  <c:v>5510.5</c:v>
                </c:pt>
                <c:pt idx="11022">
                  <c:v>5511</c:v>
                </c:pt>
                <c:pt idx="11023">
                  <c:v>5511.5</c:v>
                </c:pt>
                <c:pt idx="11024">
                  <c:v>5512</c:v>
                </c:pt>
                <c:pt idx="11025">
                  <c:v>5512.5</c:v>
                </c:pt>
                <c:pt idx="11026">
                  <c:v>5513</c:v>
                </c:pt>
                <c:pt idx="11027">
                  <c:v>5513.5</c:v>
                </c:pt>
                <c:pt idx="11028">
                  <c:v>5514</c:v>
                </c:pt>
                <c:pt idx="11029">
                  <c:v>5514.5</c:v>
                </c:pt>
                <c:pt idx="11030">
                  <c:v>5515</c:v>
                </c:pt>
                <c:pt idx="11031">
                  <c:v>5515.5</c:v>
                </c:pt>
                <c:pt idx="11032">
                  <c:v>5516</c:v>
                </c:pt>
                <c:pt idx="11033">
                  <c:v>5516.5</c:v>
                </c:pt>
                <c:pt idx="11034">
                  <c:v>5517</c:v>
                </c:pt>
                <c:pt idx="11035">
                  <c:v>5517.5</c:v>
                </c:pt>
                <c:pt idx="11036">
                  <c:v>5518</c:v>
                </c:pt>
                <c:pt idx="11037">
                  <c:v>5518.5</c:v>
                </c:pt>
                <c:pt idx="11038">
                  <c:v>5519</c:v>
                </c:pt>
                <c:pt idx="11039">
                  <c:v>5519.5</c:v>
                </c:pt>
                <c:pt idx="11040">
                  <c:v>5520</c:v>
                </c:pt>
                <c:pt idx="11041">
                  <c:v>5520.5</c:v>
                </c:pt>
                <c:pt idx="11042">
                  <c:v>5521</c:v>
                </c:pt>
                <c:pt idx="11043">
                  <c:v>5521.5</c:v>
                </c:pt>
                <c:pt idx="11044">
                  <c:v>5522</c:v>
                </c:pt>
                <c:pt idx="11045">
                  <c:v>5522.5</c:v>
                </c:pt>
                <c:pt idx="11046">
                  <c:v>5523</c:v>
                </c:pt>
                <c:pt idx="11047">
                  <c:v>5523.5</c:v>
                </c:pt>
                <c:pt idx="11048">
                  <c:v>5524</c:v>
                </c:pt>
                <c:pt idx="11049">
                  <c:v>5524.5</c:v>
                </c:pt>
                <c:pt idx="11050">
                  <c:v>5525</c:v>
                </c:pt>
                <c:pt idx="11051">
                  <c:v>5525.5</c:v>
                </c:pt>
                <c:pt idx="11052">
                  <c:v>5526</c:v>
                </c:pt>
                <c:pt idx="11053">
                  <c:v>5526.5</c:v>
                </c:pt>
                <c:pt idx="11054">
                  <c:v>5527</c:v>
                </c:pt>
                <c:pt idx="11055">
                  <c:v>5527.5</c:v>
                </c:pt>
                <c:pt idx="11056">
                  <c:v>5528</c:v>
                </c:pt>
                <c:pt idx="11057">
                  <c:v>5528.5</c:v>
                </c:pt>
                <c:pt idx="11058">
                  <c:v>5529</c:v>
                </c:pt>
                <c:pt idx="11059">
                  <c:v>5529.5</c:v>
                </c:pt>
                <c:pt idx="11060">
                  <c:v>5530</c:v>
                </c:pt>
                <c:pt idx="11061">
                  <c:v>5530.5</c:v>
                </c:pt>
                <c:pt idx="11062">
                  <c:v>5531</c:v>
                </c:pt>
                <c:pt idx="11063">
                  <c:v>5531.5</c:v>
                </c:pt>
                <c:pt idx="11064">
                  <c:v>5532</c:v>
                </c:pt>
                <c:pt idx="11065">
                  <c:v>5532.5</c:v>
                </c:pt>
                <c:pt idx="11066">
                  <c:v>5533</c:v>
                </c:pt>
                <c:pt idx="11067">
                  <c:v>5533.5</c:v>
                </c:pt>
                <c:pt idx="11068">
                  <c:v>5534</c:v>
                </c:pt>
                <c:pt idx="11069">
                  <c:v>5534.5</c:v>
                </c:pt>
                <c:pt idx="11070">
                  <c:v>5535</c:v>
                </c:pt>
                <c:pt idx="11071">
                  <c:v>5535.5</c:v>
                </c:pt>
                <c:pt idx="11072">
                  <c:v>5536</c:v>
                </c:pt>
                <c:pt idx="11073">
                  <c:v>5536.5</c:v>
                </c:pt>
                <c:pt idx="11074">
                  <c:v>5537</c:v>
                </c:pt>
                <c:pt idx="11075">
                  <c:v>5537.5</c:v>
                </c:pt>
                <c:pt idx="11076">
                  <c:v>5538</c:v>
                </c:pt>
                <c:pt idx="11077">
                  <c:v>5538.5</c:v>
                </c:pt>
                <c:pt idx="11078">
                  <c:v>5539</c:v>
                </c:pt>
                <c:pt idx="11079">
                  <c:v>5539.5</c:v>
                </c:pt>
                <c:pt idx="11080">
                  <c:v>5540</c:v>
                </c:pt>
                <c:pt idx="11081">
                  <c:v>5540.5</c:v>
                </c:pt>
                <c:pt idx="11082">
                  <c:v>5541</c:v>
                </c:pt>
                <c:pt idx="11083">
                  <c:v>5541.5</c:v>
                </c:pt>
                <c:pt idx="11084">
                  <c:v>5542</c:v>
                </c:pt>
                <c:pt idx="11085">
                  <c:v>5542.5</c:v>
                </c:pt>
                <c:pt idx="11086">
                  <c:v>5543</c:v>
                </c:pt>
                <c:pt idx="11087">
                  <c:v>5543.5</c:v>
                </c:pt>
                <c:pt idx="11088">
                  <c:v>5544</c:v>
                </c:pt>
                <c:pt idx="11089">
                  <c:v>5544.5</c:v>
                </c:pt>
                <c:pt idx="11090">
                  <c:v>5545</c:v>
                </c:pt>
                <c:pt idx="11091">
                  <c:v>5545.5</c:v>
                </c:pt>
                <c:pt idx="11092">
                  <c:v>5546</c:v>
                </c:pt>
                <c:pt idx="11093">
                  <c:v>5546.5</c:v>
                </c:pt>
                <c:pt idx="11094">
                  <c:v>5547</c:v>
                </c:pt>
                <c:pt idx="11095">
                  <c:v>5547.5</c:v>
                </c:pt>
                <c:pt idx="11096">
                  <c:v>5548</c:v>
                </c:pt>
                <c:pt idx="11097">
                  <c:v>5548.5</c:v>
                </c:pt>
                <c:pt idx="11098">
                  <c:v>5549</c:v>
                </c:pt>
                <c:pt idx="11099">
                  <c:v>5549.5</c:v>
                </c:pt>
                <c:pt idx="11100">
                  <c:v>5550</c:v>
                </c:pt>
                <c:pt idx="11101">
                  <c:v>5550.5</c:v>
                </c:pt>
                <c:pt idx="11102">
                  <c:v>5551</c:v>
                </c:pt>
                <c:pt idx="11103">
                  <c:v>5551.5</c:v>
                </c:pt>
                <c:pt idx="11104">
                  <c:v>5552</c:v>
                </c:pt>
                <c:pt idx="11105">
                  <c:v>5552.5</c:v>
                </c:pt>
                <c:pt idx="11106">
                  <c:v>5553</c:v>
                </c:pt>
                <c:pt idx="11107">
                  <c:v>5553.5</c:v>
                </c:pt>
                <c:pt idx="11108">
                  <c:v>5554</c:v>
                </c:pt>
                <c:pt idx="11109">
                  <c:v>5554.5</c:v>
                </c:pt>
                <c:pt idx="11110">
                  <c:v>5555</c:v>
                </c:pt>
                <c:pt idx="11111">
                  <c:v>5555.5</c:v>
                </c:pt>
                <c:pt idx="11112">
                  <c:v>5556</c:v>
                </c:pt>
                <c:pt idx="11113">
                  <c:v>5556.5</c:v>
                </c:pt>
                <c:pt idx="11114">
                  <c:v>5557</c:v>
                </c:pt>
                <c:pt idx="11115">
                  <c:v>5557.5</c:v>
                </c:pt>
                <c:pt idx="11116">
                  <c:v>5558</c:v>
                </c:pt>
                <c:pt idx="11117">
                  <c:v>5558.5</c:v>
                </c:pt>
                <c:pt idx="11118">
                  <c:v>5559</c:v>
                </c:pt>
                <c:pt idx="11119">
                  <c:v>5559.5</c:v>
                </c:pt>
                <c:pt idx="11120">
                  <c:v>5560</c:v>
                </c:pt>
                <c:pt idx="11121">
                  <c:v>5560.5</c:v>
                </c:pt>
                <c:pt idx="11122">
                  <c:v>5561</c:v>
                </c:pt>
                <c:pt idx="11123">
                  <c:v>5561.5</c:v>
                </c:pt>
                <c:pt idx="11124">
                  <c:v>5562</c:v>
                </c:pt>
                <c:pt idx="11125">
                  <c:v>5562.5</c:v>
                </c:pt>
                <c:pt idx="11126">
                  <c:v>5563</c:v>
                </c:pt>
                <c:pt idx="11127">
                  <c:v>5563.5</c:v>
                </c:pt>
                <c:pt idx="11128">
                  <c:v>5564</c:v>
                </c:pt>
                <c:pt idx="11129">
                  <c:v>5564.5</c:v>
                </c:pt>
                <c:pt idx="11130">
                  <c:v>5565</c:v>
                </c:pt>
                <c:pt idx="11131">
                  <c:v>5565.5</c:v>
                </c:pt>
                <c:pt idx="11132">
                  <c:v>5566</c:v>
                </c:pt>
                <c:pt idx="11133">
                  <c:v>5566.5</c:v>
                </c:pt>
                <c:pt idx="11134">
                  <c:v>5567</c:v>
                </c:pt>
                <c:pt idx="11135">
                  <c:v>5567.5</c:v>
                </c:pt>
                <c:pt idx="11136">
                  <c:v>5568</c:v>
                </c:pt>
                <c:pt idx="11137">
                  <c:v>5568.5</c:v>
                </c:pt>
                <c:pt idx="11138">
                  <c:v>5569</c:v>
                </c:pt>
                <c:pt idx="11139">
                  <c:v>5569.5</c:v>
                </c:pt>
                <c:pt idx="11140">
                  <c:v>5570</c:v>
                </c:pt>
                <c:pt idx="11141">
                  <c:v>5570.5</c:v>
                </c:pt>
                <c:pt idx="11142">
                  <c:v>5571</c:v>
                </c:pt>
                <c:pt idx="11143">
                  <c:v>5571.5</c:v>
                </c:pt>
                <c:pt idx="11144">
                  <c:v>5572</c:v>
                </c:pt>
                <c:pt idx="11145">
                  <c:v>5572.5</c:v>
                </c:pt>
                <c:pt idx="11146">
                  <c:v>5573</c:v>
                </c:pt>
                <c:pt idx="11147">
                  <c:v>5573.5</c:v>
                </c:pt>
                <c:pt idx="11148">
                  <c:v>5574</c:v>
                </c:pt>
                <c:pt idx="11149">
                  <c:v>5574.5</c:v>
                </c:pt>
                <c:pt idx="11150">
                  <c:v>5575</c:v>
                </c:pt>
                <c:pt idx="11151">
                  <c:v>5575.5</c:v>
                </c:pt>
                <c:pt idx="11152">
                  <c:v>5576</c:v>
                </c:pt>
                <c:pt idx="11153">
                  <c:v>5576.5</c:v>
                </c:pt>
                <c:pt idx="11154">
                  <c:v>5577</c:v>
                </c:pt>
                <c:pt idx="11155">
                  <c:v>5577.5</c:v>
                </c:pt>
                <c:pt idx="11156">
                  <c:v>5578</c:v>
                </c:pt>
                <c:pt idx="11157">
                  <c:v>5578.5</c:v>
                </c:pt>
                <c:pt idx="11158">
                  <c:v>5579</c:v>
                </c:pt>
                <c:pt idx="11159">
                  <c:v>5579.5</c:v>
                </c:pt>
                <c:pt idx="11160">
                  <c:v>5580</c:v>
                </c:pt>
                <c:pt idx="11161">
                  <c:v>5580.5</c:v>
                </c:pt>
                <c:pt idx="11162">
                  <c:v>5581</c:v>
                </c:pt>
                <c:pt idx="11163">
                  <c:v>5581.5</c:v>
                </c:pt>
                <c:pt idx="11164">
                  <c:v>5582</c:v>
                </c:pt>
                <c:pt idx="11165">
                  <c:v>5582.5</c:v>
                </c:pt>
                <c:pt idx="11166">
                  <c:v>5583</c:v>
                </c:pt>
                <c:pt idx="11167">
                  <c:v>5583.5</c:v>
                </c:pt>
                <c:pt idx="11168">
                  <c:v>5584</c:v>
                </c:pt>
                <c:pt idx="11169">
                  <c:v>5584.5</c:v>
                </c:pt>
                <c:pt idx="11170">
                  <c:v>5585</c:v>
                </c:pt>
                <c:pt idx="11171">
                  <c:v>5585.5</c:v>
                </c:pt>
                <c:pt idx="11172">
                  <c:v>5586</c:v>
                </c:pt>
                <c:pt idx="11173">
                  <c:v>5586.5</c:v>
                </c:pt>
                <c:pt idx="11174">
                  <c:v>5587</c:v>
                </c:pt>
                <c:pt idx="11175">
                  <c:v>5587.5</c:v>
                </c:pt>
                <c:pt idx="11176">
                  <c:v>5588</c:v>
                </c:pt>
                <c:pt idx="11177">
                  <c:v>5588.5</c:v>
                </c:pt>
                <c:pt idx="11178">
                  <c:v>5589</c:v>
                </c:pt>
                <c:pt idx="11179">
                  <c:v>5589.5</c:v>
                </c:pt>
                <c:pt idx="11180">
                  <c:v>5590</c:v>
                </c:pt>
                <c:pt idx="11181">
                  <c:v>5590.5</c:v>
                </c:pt>
                <c:pt idx="11182">
                  <c:v>5591</c:v>
                </c:pt>
                <c:pt idx="11183">
                  <c:v>5591.5</c:v>
                </c:pt>
                <c:pt idx="11184">
                  <c:v>5592</c:v>
                </c:pt>
                <c:pt idx="11185">
                  <c:v>5592.5</c:v>
                </c:pt>
                <c:pt idx="11186">
                  <c:v>5593</c:v>
                </c:pt>
                <c:pt idx="11187">
                  <c:v>5593.5</c:v>
                </c:pt>
                <c:pt idx="11188">
                  <c:v>5594</c:v>
                </c:pt>
                <c:pt idx="11189">
                  <c:v>5594.5</c:v>
                </c:pt>
                <c:pt idx="11190">
                  <c:v>5595</c:v>
                </c:pt>
                <c:pt idx="11191">
                  <c:v>5595.5</c:v>
                </c:pt>
                <c:pt idx="11192">
                  <c:v>5596</c:v>
                </c:pt>
                <c:pt idx="11193">
                  <c:v>5596.5</c:v>
                </c:pt>
                <c:pt idx="11194">
                  <c:v>5597</c:v>
                </c:pt>
                <c:pt idx="11195">
                  <c:v>5597.5</c:v>
                </c:pt>
                <c:pt idx="11196">
                  <c:v>5598</c:v>
                </c:pt>
                <c:pt idx="11197">
                  <c:v>5598.5</c:v>
                </c:pt>
                <c:pt idx="11198">
                  <c:v>5599</c:v>
                </c:pt>
                <c:pt idx="11199">
                  <c:v>5599.5</c:v>
                </c:pt>
                <c:pt idx="11200">
                  <c:v>5600</c:v>
                </c:pt>
                <c:pt idx="11201">
                  <c:v>5600.5</c:v>
                </c:pt>
                <c:pt idx="11202">
                  <c:v>5601</c:v>
                </c:pt>
                <c:pt idx="11203">
                  <c:v>5601.5</c:v>
                </c:pt>
                <c:pt idx="11204">
                  <c:v>5602</c:v>
                </c:pt>
                <c:pt idx="11205">
                  <c:v>5602.5</c:v>
                </c:pt>
                <c:pt idx="11206">
                  <c:v>5603</c:v>
                </c:pt>
                <c:pt idx="11207">
                  <c:v>5603.5</c:v>
                </c:pt>
                <c:pt idx="11208">
                  <c:v>5604</c:v>
                </c:pt>
                <c:pt idx="11209">
                  <c:v>5604.5</c:v>
                </c:pt>
                <c:pt idx="11210">
                  <c:v>5605</c:v>
                </c:pt>
                <c:pt idx="11211">
                  <c:v>5605.5</c:v>
                </c:pt>
                <c:pt idx="11212">
                  <c:v>5606</c:v>
                </c:pt>
                <c:pt idx="11213">
                  <c:v>5606.5</c:v>
                </c:pt>
                <c:pt idx="11214">
                  <c:v>5607</c:v>
                </c:pt>
                <c:pt idx="11215">
                  <c:v>5607.5</c:v>
                </c:pt>
                <c:pt idx="11216">
                  <c:v>5608</c:v>
                </c:pt>
                <c:pt idx="11217">
                  <c:v>5608.5</c:v>
                </c:pt>
                <c:pt idx="11218">
                  <c:v>5609</c:v>
                </c:pt>
                <c:pt idx="11219">
                  <c:v>5609.5</c:v>
                </c:pt>
                <c:pt idx="11220">
                  <c:v>5610</c:v>
                </c:pt>
                <c:pt idx="11221">
                  <c:v>5610.5</c:v>
                </c:pt>
                <c:pt idx="11222">
                  <c:v>5611</c:v>
                </c:pt>
                <c:pt idx="11223">
                  <c:v>5611.5</c:v>
                </c:pt>
                <c:pt idx="11224">
                  <c:v>5612</c:v>
                </c:pt>
                <c:pt idx="11225">
                  <c:v>5612.5</c:v>
                </c:pt>
                <c:pt idx="11226">
                  <c:v>5613</c:v>
                </c:pt>
                <c:pt idx="11227">
                  <c:v>5613.5</c:v>
                </c:pt>
                <c:pt idx="11228">
                  <c:v>5614</c:v>
                </c:pt>
                <c:pt idx="11229">
                  <c:v>5614.5</c:v>
                </c:pt>
                <c:pt idx="11230">
                  <c:v>5615</c:v>
                </c:pt>
                <c:pt idx="11231">
                  <c:v>5615.5</c:v>
                </c:pt>
                <c:pt idx="11232">
                  <c:v>5616</c:v>
                </c:pt>
                <c:pt idx="11233">
                  <c:v>5616.5</c:v>
                </c:pt>
                <c:pt idx="11234">
                  <c:v>5617</c:v>
                </c:pt>
                <c:pt idx="11235">
                  <c:v>5617.5</c:v>
                </c:pt>
                <c:pt idx="11236">
                  <c:v>5618</c:v>
                </c:pt>
                <c:pt idx="11237">
                  <c:v>5618.5</c:v>
                </c:pt>
                <c:pt idx="11238">
                  <c:v>5619</c:v>
                </c:pt>
                <c:pt idx="11239">
                  <c:v>5619.5</c:v>
                </c:pt>
                <c:pt idx="11240">
                  <c:v>5620</c:v>
                </c:pt>
                <c:pt idx="11241">
                  <c:v>5620.5</c:v>
                </c:pt>
                <c:pt idx="11242">
                  <c:v>5621</c:v>
                </c:pt>
                <c:pt idx="11243">
                  <c:v>5621.5</c:v>
                </c:pt>
                <c:pt idx="11244">
                  <c:v>5622</c:v>
                </c:pt>
                <c:pt idx="11245">
                  <c:v>5622.5</c:v>
                </c:pt>
                <c:pt idx="11246">
                  <c:v>5623</c:v>
                </c:pt>
                <c:pt idx="11247">
                  <c:v>5623.5</c:v>
                </c:pt>
                <c:pt idx="11248">
                  <c:v>5624</c:v>
                </c:pt>
                <c:pt idx="11249">
                  <c:v>5624.5</c:v>
                </c:pt>
                <c:pt idx="11250">
                  <c:v>5625</c:v>
                </c:pt>
                <c:pt idx="11251">
                  <c:v>5625.5</c:v>
                </c:pt>
                <c:pt idx="11252">
                  <c:v>5626</c:v>
                </c:pt>
                <c:pt idx="11253">
                  <c:v>5626.5</c:v>
                </c:pt>
                <c:pt idx="11254">
                  <c:v>5627</c:v>
                </c:pt>
                <c:pt idx="11255">
                  <c:v>5627.5</c:v>
                </c:pt>
                <c:pt idx="11256">
                  <c:v>5628</c:v>
                </c:pt>
                <c:pt idx="11257">
                  <c:v>5628.5</c:v>
                </c:pt>
                <c:pt idx="11258">
                  <c:v>5629</c:v>
                </c:pt>
                <c:pt idx="11259">
                  <c:v>5629.5</c:v>
                </c:pt>
                <c:pt idx="11260">
                  <c:v>5630</c:v>
                </c:pt>
                <c:pt idx="11261">
                  <c:v>5630.5</c:v>
                </c:pt>
                <c:pt idx="11262">
                  <c:v>5631</c:v>
                </c:pt>
                <c:pt idx="11263">
                  <c:v>5631.5</c:v>
                </c:pt>
                <c:pt idx="11264">
                  <c:v>5632</c:v>
                </c:pt>
                <c:pt idx="11265">
                  <c:v>5632.5</c:v>
                </c:pt>
                <c:pt idx="11266">
                  <c:v>5633</c:v>
                </c:pt>
                <c:pt idx="11267">
                  <c:v>5633.5</c:v>
                </c:pt>
                <c:pt idx="11268">
                  <c:v>5634</c:v>
                </c:pt>
                <c:pt idx="11269">
                  <c:v>5634.5</c:v>
                </c:pt>
                <c:pt idx="11270">
                  <c:v>5635</c:v>
                </c:pt>
                <c:pt idx="11271">
                  <c:v>5635.5</c:v>
                </c:pt>
                <c:pt idx="11272">
                  <c:v>5636</c:v>
                </c:pt>
                <c:pt idx="11273">
                  <c:v>5636.5</c:v>
                </c:pt>
                <c:pt idx="11274">
                  <c:v>5637</c:v>
                </c:pt>
                <c:pt idx="11275">
                  <c:v>5637.5</c:v>
                </c:pt>
                <c:pt idx="11276">
                  <c:v>5638</c:v>
                </c:pt>
                <c:pt idx="11277">
                  <c:v>5638.5</c:v>
                </c:pt>
                <c:pt idx="11278">
                  <c:v>5639</c:v>
                </c:pt>
                <c:pt idx="11279">
                  <c:v>5639.5</c:v>
                </c:pt>
                <c:pt idx="11280">
                  <c:v>5640</c:v>
                </c:pt>
                <c:pt idx="11281">
                  <c:v>5640.5</c:v>
                </c:pt>
                <c:pt idx="11282">
                  <c:v>5641</c:v>
                </c:pt>
                <c:pt idx="11283">
                  <c:v>5641.5</c:v>
                </c:pt>
                <c:pt idx="11284">
                  <c:v>5642</c:v>
                </c:pt>
                <c:pt idx="11285">
                  <c:v>5642.5</c:v>
                </c:pt>
                <c:pt idx="11286">
                  <c:v>5643</c:v>
                </c:pt>
                <c:pt idx="11287">
                  <c:v>5643.5</c:v>
                </c:pt>
                <c:pt idx="11288">
                  <c:v>5644</c:v>
                </c:pt>
                <c:pt idx="11289">
                  <c:v>5644.5</c:v>
                </c:pt>
                <c:pt idx="11290">
                  <c:v>5645</c:v>
                </c:pt>
                <c:pt idx="11291">
                  <c:v>5645.5</c:v>
                </c:pt>
                <c:pt idx="11292">
                  <c:v>5646</c:v>
                </c:pt>
                <c:pt idx="11293">
                  <c:v>5646.5</c:v>
                </c:pt>
                <c:pt idx="11294">
                  <c:v>5647</c:v>
                </c:pt>
                <c:pt idx="11295">
                  <c:v>5647.5</c:v>
                </c:pt>
                <c:pt idx="11296">
                  <c:v>5648</c:v>
                </c:pt>
                <c:pt idx="11297">
                  <c:v>5648.5</c:v>
                </c:pt>
                <c:pt idx="11298">
                  <c:v>5649</c:v>
                </c:pt>
                <c:pt idx="11299">
                  <c:v>5649.5</c:v>
                </c:pt>
                <c:pt idx="11300">
                  <c:v>5650</c:v>
                </c:pt>
                <c:pt idx="11301">
                  <c:v>5650.5</c:v>
                </c:pt>
                <c:pt idx="11302">
                  <c:v>5651</c:v>
                </c:pt>
                <c:pt idx="11303">
                  <c:v>5651.5</c:v>
                </c:pt>
                <c:pt idx="11304">
                  <c:v>5652</c:v>
                </c:pt>
                <c:pt idx="11305">
                  <c:v>5652.5</c:v>
                </c:pt>
                <c:pt idx="11306">
                  <c:v>5653</c:v>
                </c:pt>
                <c:pt idx="11307">
                  <c:v>5653.5</c:v>
                </c:pt>
                <c:pt idx="11308">
                  <c:v>5654</c:v>
                </c:pt>
                <c:pt idx="11309">
                  <c:v>5654.5</c:v>
                </c:pt>
                <c:pt idx="11310">
                  <c:v>5655</c:v>
                </c:pt>
                <c:pt idx="11311">
                  <c:v>5655.5</c:v>
                </c:pt>
                <c:pt idx="11312">
                  <c:v>5656</c:v>
                </c:pt>
                <c:pt idx="11313">
                  <c:v>5656.5</c:v>
                </c:pt>
                <c:pt idx="11314">
                  <c:v>5657</c:v>
                </c:pt>
                <c:pt idx="11315">
                  <c:v>5657.5</c:v>
                </c:pt>
                <c:pt idx="11316">
                  <c:v>5658</c:v>
                </c:pt>
                <c:pt idx="11317">
                  <c:v>5658.5</c:v>
                </c:pt>
                <c:pt idx="11318">
                  <c:v>5659</c:v>
                </c:pt>
                <c:pt idx="11319">
                  <c:v>5659.5</c:v>
                </c:pt>
                <c:pt idx="11320">
                  <c:v>5660</c:v>
                </c:pt>
                <c:pt idx="11321">
                  <c:v>5660.5</c:v>
                </c:pt>
                <c:pt idx="11322">
                  <c:v>5661</c:v>
                </c:pt>
                <c:pt idx="11323">
                  <c:v>5661.5</c:v>
                </c:pt>
                <c:pt idx="11324">
                  <c:v>5662</c:v>
                </c:pt>
                <c:pt idx="11325">
                  <c:v>5662.5</c:v>
                </c:pt>
                <c:pt idx="11326">
                  <c:v>5663</c:v>
                </c:pt>
                <c:pt idx="11327">
                  <c:v>5663.5</c:v>
                </c:pt>
                <c:pt idx="11328">
                  <c:v>5664</c:v>
                </c:pt>
                <c:pt idx="11329">
                  <c:v>5664.5</c:v>
                </c:pt>
                <c:pt idx="11330">
                  <c:v>5665</c:v>
                </c:pt>
                <c:pt idx="11331">
                  <c:v>5665.5</c:v>
                </c:pt>
                <c:pt idx="11332">
                  <c:v>5666</c:v>
                </c:pt>
                <c:pt idx="11333">
                  <c:v>5666.5</c:v>
                </c:pt>
                <c:pt idx="11334">
                  <c:v>5667</c:v>
                </c:pt>
                <c:pt idx="11335">
                  <c:v>5667.5</c:v>
                </c:pt>
                <c:pt idx="11336">
                  <c:v>5668</c:v>
                </c:pt>
                <c:pt idx="11337">
                  <c:v>5668.5</c:v>
                </c:pt>
                <c:pt idx="11338">
                  <c:v>5669</c:v>
                </c:pt>
                <c:pt idx="11339">
                  <c:v>5669.5</c:v>
                </c:pt>
                <c:pt idx="11340">
                  <c:v>5670</c:v>
                </c:pt>
                <c:pt idx="11341">
                  <c:v>5670.5</c:v>
                </c:pt>
                <c:pt idx="11342">
                  <c:v>5671</c:v>
                </c:pt>
                <c:pt idx="11343">
                  <c:v>5671.5</c:v>
                </c:pt>
                <c:pt idx="11344">
                  <c:v>5672</c:v>
                </c:pt>
                <c:pt idx="11345">
                  <c:v>5672.5</c:v>
                </c:pt>
                <c:pt idx="11346">
                  <c:v>5673</c:v>
                </c:pt>
                <c:pt idx="11347">
                  <c:v>5673.5</c:v>
                </c:pt>
                <c:pt idx="11348">
                  <c:v>5674</c:v>
                </c:pt>
                <c:pt idx="11349">
                  <c:v>5674.5</c:v>
                </c:pt>
                <c:pt idx="11350">
                  <c:v>5675</c:v>
                </c:pt>
                <c:pt idx="11351">
                  <c:v>5675.5</c:v>
                </c:pt>
                <c:pt idx="11352">
                  <c:v>5676</c:v>
                </c:pt>
                <c:pt idx="11353">
                  <c:v>5676.5</c:v>
                </c:pt>
                <c:pt idx="11354">
                  <c:v>5677</c:v>
                </c:pt>
                <c:pt idx="11355">
                  <c:v>5677.5</c:v>
                </c:pt>
                <c:pt idx="11356">
                  <c:v>5678</c:v>
                </c:pt>
                <c:pt idx="11357">
                  <c:v>5678.5</c:v>
                </c:pt>
                <c:pt idx="11358">
                  <c:v>5679</c:v>
                </c:pt>
                <c:pt idx="11359">
                  <c:v>5679.5</c:v>
                </c:pt>
                <c:pt idx="11360">
                  <c:v>5680</c:v>
                </c:pt>
                <c:pt idx="11361">
                  <c:v>5680.5</c:v>
                </c:pt>
                <c:pt idx="11362">
                  <c:v>5681</c:v>
                </c:pt>
                <c:pt idx="11363">
                  <c:v>5681.5</c:v>
                </c:pt>
                <c:pt idx="11364">
                  <c:v>5682</c:v>
                </c:pt>
                <c:pt idx="11365">
                  <c:v>5682.5</c:v>
                </c:pt>
                <c:pt idx="11366">
                  <c:v>5683</c:v>
                </c:pt>
                <c:pt idx="11367">
                  <c:v>5683.5</c:v>
                </c:pt>
                <c:pt idx="11368">
                  <c:v>5684</c:v>
                </c:pt>
                <c:pt idx="11369">
                  <c:v>5684.5</c:v>
                </c:pt>
                <c:pt idx="11370">
                  <c:v>5685</c:v>
                </c:pt>
                <c:pt idx="11371">
                  <c:v>5685.5</c:v>
                </c:pt>
                <c:pt idx="11372">
                  <c:v>5686</c:v>
                </c:pt>
                <c:pt idx="11373">
                  <c:v>5686.5</c:v>
                </c:pt>
                <c:pt idx="11374">
                  <c:v>5687</c:v>
                </c:pt>
                <c:pt idx="11375">
                  <c:v>5687.5</c:v>
                </c:pt>
                <c:pt idx="11376">
                  <c:v>5688</c:v>
                </c:pt>
                <c:pt idx="11377">
                  <c:v>5688.5</c:v>
                </c:pt>
                <c:pt idx="11378">
                  <c:v>5689</c:v>
                </c:pt>
                <c:pt idx="11379">
                  <c:v>5689.5</c:v>
                </c:pt>
                <c:pt idx="11380">
                  <c:v>5690</c:v>
                </c:pt>
                <c:pt idx="11381">
                  <c:v>5690.5</c:v>
                </c:pt>
                <c:pt idx="11382">
                  <c:v>5691</c:v>
                </c:pt>
                <c:pt idx="11383">
                  <c:v>5691.5</c:v>
                </c:pt>
                <c:pt idx="11384">
                  <c:v>5692</c:v>
                </c:pt>
                <c:pt idx="11385">
                  <c:v>5692.5</c:v>
                </c:pt>
                <c:pt idx="11386">
                  <c:v>5693</c:v>
                </c:pt>
                <c:pt idx="11387">
                  <c:v>5693.5</c:v>
                </c:pt>
                <c:pt idx="11388">
                  <c:v>5694</c:v>
                </c:pt>
                <c:pt idx="11389">
                  <c:v>5694.5</c:v>
                </c:pt>
                <c:pt idx="11390">
                  <c:v>5695</c:v>
                </c:pt>
                <c:pt idx="11391">
                  <c:v>5695.5</c:v>
                </c:pt>
                <c:pt idx="11392">
                  <c:v>5696</c:v>
                </c:pt>
                <c:pt idx="11393">
                  <c:v>5696.5</c:v>
                </c:pt>
                <c:pt idx="11394">
                  <c:v>5697</c:v>
                </c:pt>
                <c:pt idx="11395">
                  <c:v>5697.5</c:v>
                </c:pt>
                <c:pt idx="11396">
                  <c:v>5698</c:v>
                </c:pt>
                <c:pt idx="11397">
                  <c:v>5698.5</c:v>
                </c:pt>
                <c:pt idx="11398">
                  <c:v>5699</c:v>
                </c:pt>
                <c:pt idx="11399">
                  <c:v>5699.5</c:v>
                </c:pt>
                <c:pt idx="11400">
                  <c:v>5700</c:v>
                </c:pt>
                <c:pt idx="11401">
                  <c:v>5700.5</c:v>
                </c:pt>
                <c:pt idx="11402">
                  <c:v>5701</c:v>
                </c:pt>
                <c:pt idx="11403">
                  <c:v>5701.5</c:v>
                </c:pt>
                <c:pt idx="11404">
                  <c:v>5702</c:v>
                </c:pt>
                <c:pt idx="11405">
                  <c:v>5702.5</c:v>
                </c:pt>
                <c:pt idx="11406">
                  <c:v>5703</c:v>
                </c:pt>
                <c:pt idx="11407">
                  <c:v>5703.5</c:v>
                </c:pt>
                <c:pt idx="11408">
                  <c:v>5704</c:v>
                </c:pt>
                <c:pt idx="11409">
                  <c:v>5704.5</c:v>
                </c:pt>
                <c:pt idx="11410">
                  <c:v>5705</c:v>
                </c:pt>
                <c:pt idx="11411">
                  <c:v>5705.5</c:v>
                </c:pt>
                <c:pt idx="11412">
                  <c:v>5706</c:v>
                </c:pt>
                <c:pt idx="11413">
                  <c:v>5706.5</c:v>
                </c:pt>
                <c:pt idx="11414">
                  <c:v>5707</c:v>
                </c:pt>
                <c:pt idx="11415">
                  <c:v>5707.5</c:v>
                </c:pt>
                <c:pt idx="11416">
                  <c:v>5708</c:v>
                </c:pt>
                <c:pt idx="11417">
                  <c:v>5708.5</c:v>
                </c:pt>
                <c:pt idx="11418">
                  <c:v>5709</c:v>
                </c:pt>
                <c:pt idx="11419">
                  <c:v>5709.5</c:v>
                </c:pt>
                <c:pt idx="11420">
                  <c:v>5710</c:v>
                </c:pt>
                <c:pt idx="11421">
                  <c:v>5710.5</c:v>
                </c:pt>
                <c:pt idx="11422">
                  <c:v>5711</c:v>
                </c:pt>
                <c:pt idx="11423">
                  <c:v>5711.5</c:v>
                </c:pt>
                <c:pt idx="11424">
                  <c:v>5712</c:v>
                </c:pt>
                <c:pt idx="11425">
                  <c:v>5712.5</c:v>
                </c:pt>
                <c:pt idx="11426">
                  <c:v>5713</c:v>
                </c:pt>
                <c:pt idx="11427">
                  <c:v>5713.5</c:v>
                </c:pt>
                <c:pt idx="11428">
                  <c:v>5714</c:v>
                </c:pt>
                <c:pt idx="11429">
                  <c:v>5714.5</c:v>
                </c:pt>
                <c:pt idx="11430">
                  <c:v>5715</c:v>
                </c:pt>
                <c:pt idx="11431">
                  <c:v>5715.5</c:v>
                </c:pt>
                <c:pt idx="11432">
                  <c:v>5716</c:v>
                </c:pt>
                <c:pt idx="11433">
                  <c:v>5716.5</c:v>
                </c:pt>
                <c:pt idx="11434">
                  <c:v>5717</c:v>
                </c:pt>
                <c:pt idx="11435">
                  <c:v>5717.5</c:v>
                </c:pt>
                <c:pt idx="11436">
                  <c:v>5718</c:v>
                </c:pt>
                <c:pt idx="11437">
                  <c:v>5718.5</c:v>
                </c:pt>
                <c:pt idx="11438">
                  <c:v>5719</c:v>
                </c:pt>
                <c:pt idx="11439">
                  <c:v>5719.5</c:v>
                </c:pt>
                <c:pt idx="11440">
                  <c:v>5720</c:v>
                </c:pt>
                <c:pt idx="11441">
                  <c:v>5720.5</c:v>
                </c:pt>
                <c:pt idx="11442">
                  <c:v>5721</c:v>
                </c:pt>
                <c:pt idx="11443">
                  <c:v>5721.5</c:v>
                </c:pt>
                <c:pt idx="11444">
                  <c:v>5722</c:v>
                </c:pt>
                <c:pt idx="11445">
                  <c:v>5722.5</c:v>
                </c:pt>
                <c:pt idx="11446">
                  <c:v>5723</c:v>
                </c:pt>
                <c:pt idx="11447">
                  <c:v>5723.5</c:v>
                </c:pt>
                <c:pt idx="11448">
                  <c:v>5724</c:v>
                </c:pt>
                <c:pt idx="11449">
                  <c:v>5724.5</c:v>
                </c:pt>
                <c:pt idx="11450">
                  <c:v>5725</c:v>
                </c:pt>
                <c:pt idx="11451">
                  <c:v>5725.5</c:v>
                </c:pt>
                <c:pt idx="11452">
                  <c:v>5726</c:v>
                </c:pt>
                <c:pt idx="11453">
                  <c:v>5726.5</c:v>
                </c:pt>
                <c:pt idx="11454">
                  <c:v>5727</c:v>
                </c:pt>
                <c:pt idx="11455">
                  <c:v>5727.5</c:v>
                </c:pt>
                <c:pt idx="11456">
                  <c:v>5728</c:v>
                </c:pt>
                <c:pt idx="11457">
                  <c:v>5728.5</c:v>
                </c:pt>
                <c:pt idx="11458">
                  <c:v>5729</c:v>
                </c:pt>
                <c:pt idx="11459">
                  <c:v>5729.5</c:v>
                </c:pt>
                <c:pt idx="11460">
                  <c:v>5730</c:v>
                </c:pt>
                <c:pt idx="11461">
                  <c:v>5730.5</c:v>
                </c:pt>
                <c:pt idx="11462">
                  <c:v>5731</c:v>
                </c:pt>
                <c:pt idx="11463">
                  <c:v>5731.5</c:v>
                </c:pt>
                <c:pt idx="11464">
                  <c:v>5732</c:v>
                </c:pt>
                <c:pt idx="11465">
                  <c:v>5732.5</c:v>
                </c:pt>
                <c:pt idx="11466">
                  <c:v>5733</c:v>
                </c:pt>
                <c:pt idx="11467">
                  <c:v>5733.5</c:v>
                </c:pt>
                <c:pt idx="11468">
                  <c:v>5734</c:v>
                </c:pt>
                <c:pt idx="11469">
                  <c:v>5734.5</c:v>
                </c:pt>
                <c:pt idx="11470">
                  <c:v>5735</c:v>
                </c:pt>
                <c:pt idx="11471">
                  <c:v>5735.5</c:v>
                </c:pt>
                <c:pt idx="11472">
                  <c:v>5736</c:v>
                </c:pt>
                <c:pt idx="11473">
                  <c:v>5736.5</c:v>
                </c:pt>
                <c:pt idx="11474">
                  <c:v>5737</c:v>
                </c:pt>
                <c:pt idx="11475">
                  <c:v>5737.5</c:v>
                </c:pt>
                <c:pt idx="11476">
                  <c:v>5738</c:v>
                </c:pt>
                <c:pt idx="11477">
                  <c:v>5738.5</c:v>
                </c:pt>
                <c:pt idx="11478">
                  <c:v>5739</c:v>
                </c:pt>
                <c:pt idx="11479">
                  <c:v>5739.5</c:v>
                </c:pt>
                <c:pt idx="11480">
                  <c:v>5740</c:v>
                </c:pt>
                <c:pt idx="11481">
                  <c:v>5740.5</c:v>
                </c:pt>
                <c:pt idx="11482">
                  <c:v>5741</c:v>
                </c:pt>
                <c:pt idx="11483">
                  <c:v>5741.5</c:v>
                </c:pt>
                <c:pt idx="11484">
                  <c:v>5742</c:v>
                </c:pt>
                <c:pt idx="11485">
                  <c:v>5742.5</c:v>
                </c:pt>
                <c:pt idx="11486">
                  <c:v>5743</c:v>
                </c:pt>
                <c:pt idx="11487">
                  <c:v>5743.5</c:v>
                </c:pt>
                <c:pt idx="11488">
                  <c:v>5744</c:v>
                </c:pt>
                <c:pt idx="11489">
                  <c:v>5744.5</c:v>
                </c:pt>
                <c:pt idx="11490">
                  <c:v>5745</c:v>
                </c:pt>
                <c:pt idx="11491">
                  <c:v>5745.5</c:v>
                </c:pt>
                <c:pt idx="11492">
                  <c:v>5746</c:v>
                </c:pt>
                <c:pt idx="11493">
                  <c:v>5746.5</c:v>
                </c:pt>
                <c:pt idx="11494">
                  <c:v>5747</c:v>
                </c:pt>
                <c:pt idx="11495">
                  <c:v>5747.5</c:v>
                </c:pt>
                <c:pt idx="11496">
                  <c:v>5748</c:v>
                </c:pt>
                <c:pt idx="11497">
                  <c:v>5748.5</c:v>
                </c:pt>
                <c:pt idx="11498">
                  <c:v>5749</c:v>
                </c:pt>
                <c:pt idx="11499">
                  <c:v>5749.5</c:v>
                </c:pt>
                <c:pt idx="11500">
                  <c:v>5750</c:v>
                </c:pt>
                <c:pt idx="11501">
                  <c:v>5750.5</c:v>
                </c:pt>
                <c:pt idx="11502">
                  <c:v>5751</c:v>
                </c:pt>
                <c:pt idx="11503">
                  <c:v>5751.5</c:v>
                </c:pt>
                <c:pt idx="11504">
                  <c:v>5752</c:v>
                </c:pt>
                <c:pt idx="11505">
                  <c:v>5752.5</c:v>
                </c:pt>
                <c:pt idx="11506">
                  <c:v>5753</c:v>
                </c:pt>
                <c:pt idx="11507">
                  <c:v>5753.5</c:v>
                </c:pt>
                <c:pt idx="11508">
                  <c:v>5754</c:v>
                </c:pt>
                <c:pt idx="11509">
                  <c:v>5754.5</c:v>
                </c:pt>
                <c:pt idx="11510">
                  <c:v>5755</c:v>
                </c:pt>
                <c:pt idx="11511">
                  <c:v>5755.5</c:v>
                </c:pt>
                <c:pt idx="11512">
                  <c:v>5756</c:v>
                </c:pt>
                <c:pt idx="11513">
                  <c:v>5756.5</c:v>
                </c:pt>
                <c:pt idx="11514">
                  <c:v>5757</c:v>
                </c:pt>
                <c:pt idx="11515">
                  <c:v>5757.5</c:v>
                </c:pt>
                <c:pt idx="11516">
                  <c:v>5758</c:v>
                </c:pt>
                <c:pt idx="11517">
                  <c:v>5758.5</c:v>
                </c:pt>
                <c:pt idx="11518">
                  <c:v>5759</c:v>
                </c:pt>
                <c:pt idx="11519">
                  <c:v>5759.5</c:v>
                </c:pt>
                <c:pt idx="11520">
                  <c:v>5760</c:v>
                </c:pt>
                <c:pt idx="11521">
                  <c:v>5760.5</c:v>
                </c:pt>
                <c:pt idx="11522">
                  <c:v>5761</c:v>
                </c:pt>
                <c:pt idx="11523">
                  <c:v>5761.5</c:v>
                </c:pt>
                <c:pt idx="11524">
                  <c:v>5762</c:v>
                </c:pt>
                <c:pt idx="11525">
                  <c:v>5762.5</c:v>
                </c:pt>
                <c:pt idx="11526">
                  <c:v>5763</c:v>
                </c:pt>
                <c:pt idx="11527">
                  <c:v>5763.5</c:v>
                </c:pt>
                <c:pt idx="11528">
                  <c:v>5764</c:v>
                </c:pt>
                <c:pt idx="11529">
                  <c:v>5764.5</c:v>
                </c:pt>
                <c:pt idx="11530">
                  <c:v>5765</c:v>
                </c:pt>
                <c:pt idx="11531">
                  <c:v>5765.5</c:v>
                </c:pt>
                <c:pt idx="11532">
                  <c:v>5766</c:v>
                </c:pt>
                <c:pt idx="11533">
                  <c:v>5766.5</c:v>
                </c:pt>
                <c:pt idx="11534">
                  <c:v>5767</c:v>
                </c:pt>
                <c:pt idx="11535">
                  <c:v>5767.5</c:v>
                </c:pt>
                <c:pt idx="11536">
                  <c:v>5768</c:v>
                </c:pt>
                <c:pt idx="11537">
                  <c:v>5768.5</c:v>
                </c:pt>
                <c:pt idx="11538">
                  <c:v>5769</c:v>
                </c:pt>
                <c:pt idx="11539">
                  <c:v>5769.5</c:v>
                </c:pt>
                <c:pt idx="11540">
                  <c:v>5770</c:v>
                </c:pt>
                <c:pt idx="11541">
                  <c:v>5770.5</c:v>
                </c:pt>
                <c:pt idx="11542">
                  <c:v>5771</c:v>
                </c:pt>
                <c:pt idx="11543">
                  <c:v>5771.5</c:v>
                </c:pt>
                <c:pt idx="11544">
                  <c:v>5772</c:v>
                </c:pt>
                <c:pt idx="11545">
                  <c:v>5772.5</c:v>
                </c:pt>
                <c:pt idx="11546">
                  <c:v>5773</c:v>
                </c:pt>
                <c:pt idx="11547">
                  <c:v>5773.5</c:v>
                </c:pt>
                <c:pt idx="11548">
                  <c:v>5774</c:v>
                </c:pt>
                <c:pt idx="11549">
                  <c:v>5774.5</c:v>
                </c:pt>
                <c:pt idx="11550">
                  <c:v>5775</c:v>
                </c:pt>
                <c:pt idx="11551">
                  <c:v>5775.5</c:v>
                </c:pt>
                <c:pt idx="11552">
                  <c:v>5776</c:v>
                </c:pt>
                <c:pt idx="11553">
                  <c:v>5776.5</c:v>
                </c:pt>
                <c:pt idx="11554">
                  <c:v>5777</c:v>
                </c:pt>
                <c:pt idx="11555">
                  <c:v>5777.5</c:v>
                </c:pt>
                <c:pt idx="11556">
                  <c:v>5778</c:v>
                </c:pt>
                <c:pt idx="11557">
                  <c:v>5778.5</c:v>
                </c:pt>
                <c:pt idx="11558">
                  <c:v>5779</c:v>
                </c:pt>
                <c:pt idx="11559">
                  <c:v>5779.5</c:v>
                </c:pt>
                <c:pt idx="11560">
                  <c:v>5780</c:v>
                </c:pt>
                <c:pt idx="11561">
                  <c:v>5780.5</c:v>
                </c:pt>
                <c:pt idx="11562">
                  <c:v>5781</c:v>
                </c:pt>
                <c:pt idx="11563">
                  <c:v>5781.5</c:v>
                </c:pt>
                <c:pt idx="11564">
                  <c:v>5782</c:v>
                </c:pt>
                <c:pt idx="11565">
                  <c:v>5782.5</c:v>
                </c:pt>
                <c:pt idx="11566">
                  <c:v>5783</c:v>
                </c:pt>
                <c:pt idx="11567">
                  <c:v>5783.5</c:v>
                </c:pt>
                <c:pt idx="11568">
                  <c:v>5784</c:v>
                </c:pt>
                <c:pt idx="11569">
                  <c:v>5784.5</c:v>
                </c:pt>
                <c:pt idx="11570">
                  <c:v>5785</c:v>
                </c:pt>
                <c:pt idx="11571">
                  <c:v>5785.5</c:v>
                </c:pt>
                <c:pt idx="11572">
                  <c:v>5786</c:v>
                </c:pt>
                <c:pt idx="11573">
                  <c:v>5786.5</c:v>
                </c:pt>
                <c:pt idx="11574">
                  <c:v>5787</c:v>
                </c:pt>
                <c:pt idx="11575">
                  <c:v>5787.5</c:v>
                </c:pt>
                <c:pt idx="11576">
                  <c:v>5788</c:v>
                </c:pt>
                <c:pt idx="11577">
                  <c:v>5788.5</c:v>
                </c:pt>
                <c:pt idx="11578">
                  <c:v>5789</c:v>
                </c:pt>
                <c:pt idx="11579">
                  <c:v>5789.5</c:v>
                </c:pt>
                <c:pt idx="11580">
                  <c:v>5790</c:v>
                </c:pt>
                <c:pt idx="11581">
                  <c:v>5790.5</c:v>
                </c:pt>
                <c:pt idx="11582">
                  <c:v>5791</c:v>
                </c:pt>
                <c:pt idx="11583">
                  <c:v>5791.5</c:v>
                </c:pt>
                <c:pt idx="11584">
                  <c:v>5792</c:v>
                </c:pt>
                <c:pt idx="11585">
                  <c:v>5792.5</c:v>
                </c:pt>
                <c:pt idx="11586">
                  <c:v>5793</c:v>
                </c:pt>
                <c:pt idx="11587">
                  <c:v>5793.5</c:v>
                </c:pt>
                <c:pt idx="11588">
                  <c:v>5794</c:v>
                </c:pt>
                <c:pt idx="11589">
                  <c:v>5794.5</c:v>
                </c:pt>
                <c:pt idx="11590">
                  <c:v>5795</c:v>
                </c:pt>
                <c:pt idx="11591">
                  <c:v>5795.5</c:v>
                </c:pt>
                <c:pt idx="11592">
                  <c:v>5796</c:v>
                </c:pt>
                <c:pt idx="11593">
                  <c:v>5796.5</c:v>
                </c:pt>
                <c:pt idx="11594">
                  <c:v>5797</c:v>
                </c:pt>
                <c:pt idx="11595">
                  <c:v>5797.5</c:v>
                </c:pt>
                <c:pt idx="11596">
                  <c:v>5798</c:v>
                </c:pt>
                <c:pt idx="11597">
                  <c:v>5798.5</c:v>
                </c:pt>
                <c:pt idx="11598">
                  <c:v>5799</c:v>
                </c:pt>
                <c:pt idx="11599">
                  <c:v>5799.5</c:v>
                </c:pt>
                <c:pt idx="11600">
                  <c:v>5800</c:v>
                </c:pt>
                <c:pt idx="11601">
                  <c:v>5800.5</c:v>
                </c:pt>
                <c:pt idx="11602">
                  <c:v>5801</c:v>
                </c:pt>
                <c:pt idx="11603">
                  <c:v>5801.5</c:v>
                </c:pt>
                <c:pt idx="11604">
                  <c:v>5802</c:v>
                </c:pt>
                <c:pt idx="11605">
                  <c:v>5802.5</c:v>
                </c:pt>
                <c:pt idx="11606">
                  <c:v>5803</c:v>
                </c:pt>
                <c:pt idx="11607">
                  <c:v>5803.5</c:v>
                </c:pt>
                <c:pt idx="11608">
                  <c:v>5804</c:v>
                </c:pt>
                <c:pt idx="11609">
                  <c:v>5804.5</c:v>
                </c:pt>
                <c:pt idx="11610">
                  <c:v>5805</c:v>
                </c:pt>
                <c:pt idx="11611">
                  <c:v>5805.5</c:v>
                </c:pt>
                <c:pt idx="11612">
                  <c:v>5806</c:v>
                </c:pt>
                <c:pt idx="11613">
                  <c:v>5806.5</c:v>
                </c:pt>
                <c:pt idx="11614">
                  <c:v>5807</c:v>
                </c:pt>
                <c:pt idx="11615">
                  <c:v>5807.5</c:v>
                </c:pt>
                <c:pt idx="11616">
                  <c:v>5808</c:v>
                </c:pt>
                <c:pt idx="11617">
                  <c:v>5808.5</c:v>
                </c:pt>
                <c:pt idx="11618">
                  <c:v>5809</c:v>
                </c:pt>
                <c:pt idx="11619">
                  <c:v>5809.5</c:v>
                </c:pt>
                <c:pt idx="11620">
                  <c:v>5810</c:v>
                </c:pt>
                <c:pt idx="11621">
                  <c:v>5810.5</c:v>
                </c:pt>
                <c:pt idx="11622">
                  <c:v>5811</c:v>
                </c:pt>
                <c:pt idx="11623">
                  <c:v>5811.5</c:v>
                </c:pt>
                <c:pt idx="11624">
                  <c:v>5812</c:v>
                </c:pt>
                <c:pt idx="11625">
                  <c:v>5812.5</c:v>
                </c:pt>
                <c:pt idx="11626">
                  <c:v>5813</c:v>
                </c:pt>
                <c:pt idx="11627">
                  <c:v>5813.5</c:v>
                </c:pt>
                <c:pt idx="11628">
                  <c:v>5814</c:v>
                </c:pt>
                <c:pt idx="11629">
                  <c:v>5814.5</c:v>
                </c:pt>
                <c:pt idx="11630">
                  <c:v>5815</c:v>
                </c:pt>
                <c:pt idx="11631">
                  <c:v>5815.5</c:v>
                </c:pt>
                <c:pt idx="11632">
                  <c:v>5816</c:v>
                </c:pt>
                <c:pt idx="11633">
                  <c:v>5816.5</c:v>
                </c:pt>
                <c:pt idx="11634">
                  <c:v>5817</c:v>
                </c:pt>
                <c:pt idx="11635">
                  <c:v>5817.5</c:v>
                </c:pt>
                <c:pt idx="11636">
                  <c:v>5818</c:v>
                </c:pt>
                <c:pt idx="11637">
                  <c:v>5818.5</c:v>
                </c:pt>
                <c:pt idx="11638">
                  <c:v>5819</c:v>
                </c:pt>
                <c:pt idx="11639">
                  <c:v>5819.5</c:v>
                </c:pt>
                <c:pt idx="11640">
                  <c:v>5820</c:v>
                </c:pt>
                <c:pt idx="11641">
                  <c:v>5820.5</c:v>
                </c:pt>
                <c:pt idx="11642">
                  <c:v>5821</c:v>
                </c:pt>
                <c:pt idx="11643">
                  <c:v>5821.5</c:v>
                </c:pt>
                <c:pt idx="11644">
                  <c:v>5822</c:v>
                </c:pt>
                <c:pt idx="11645">
                  <c:v>5822.5</c:v>
                </c:pt>
                <c:pt idx="11646">
                  <c:v>5823</c:v>
                </c:pt>
                <c:pt idx="11647">
                  <c:v>5823.5</c:v>
                </c:pt>
                <c:pt idx="11648">
                  <c:v>5824</c:v>
                </c:pt>
                <c:pt idx="11649">
                  <c:v>5824.5</c:v>
                </c:pt>
                <c:pt idx="11650">
                  <c:v>5825</c:v>
                </c:pt>
                <c:pt idx="11651">
                  <c:v>5825.5</c:v>
                </c:pt>
                <c:pt idx="11652">
                  <c:v>5826</c:v>
                </c:pt>
                <c:pt idx="11653">
                  <c:v>5826.5</c:v>
                </c:pt>
                <c:pt idx="11654">
                  <c:v>5827</c:v>
                </c:pt>
                <c:pt idx="11655">
                  <c:v>5827.5</c:v>
                </c:pt>
                <c:pt idx="11656">
                  <c:v>5828</c:v>
                </c:pt>
                <c:pt idx="11657">
                  <c:v>5828.5</c:v>
                </c:pt>
                <c:pt idx="11658">
                  <c:v>5829</c:v>
                </c:pt>
                <c:pt idx="11659">
                  <c:v>5829.5</c:v>
                </c:pt>
                <c:pt idx="11660">
                  <c:v>5830</c:v>
                </c:pt>
                <c:pt idx="11661">
                  <c:v>5830.5</c:v>
                </c:pt>
                <c:pt idx="11662">
                  <c:v>5831</c:v>
                </c:pt>
                <c:pt idx="11663">
                  <c:v>5831.5</c:v>
                </c:pt>
                <c:pt idx="11664">
                  <c:v>5832</c:v>
                </c:pt>
                <c:pt idx="11665">
                  <c:v>5832.5</c:v>
                </c:pt>
                <c:pt idx="11666">
                  <c:v>5833</c:v>
                </c:pt>
                <c:pt idx="11667">
                  <c:v>5833.5</c:v>
                </c:pt>
                <c:pt idx="11668">
                  <c:v>5834</c:v>
                </c:pt>
                <c:pt idx="11669">
                  <c:v>5834.5</c:v>
                </c:pt>
                <c:pt idx="11670">
                  <c:v>5835</c:v>
                </c:pt>
                <c:pt idx="11671">
                  <c:v>5835.5</c:v>
                </c:pt>
                <c:pt idx="11672">
                  <c:v>5836</c:v>
                </c:pt>
                <c:pt idx="11673">
                  <c:v>5836.5</c:v>
                </c:pt>
                <c:pt idx="11674">
                  <c:v>5837</c:v>
                </c:pt>
                <c:pt idx="11675">
                  <c:v>5837.5</c:v>
                </c:pt>
                <c:pt idx="11676">
                  <c:v>5838</c:v>
                </c:pt>
                <c:pt idx="11677">
                  <c:v>5838.5</c:v>
                </c:pt>
                <c:pt idx="11678">
                  <c:v>5839</c:v>
                </c:pt>
                <c:pt idx="11679">
                  <c:v>5839.5</c:v>
                </c:pt>
                <c:pt idx="11680">
                  <c:v>5840</c:v>
                </c:pt>
                <c:pt idx="11681">
                  <c:v>5840.5</c:v>
                </c:pt>
                <c:pt idx="11682">
                  <c:v>5841</c:v>
                </c:pt>
                <c:pt idx="11683">
                  <c:v>5841.5</c:v>
                </c:pt>
                <c:pt idx="11684">
                  <c:v>5842</c:v>
                </c:pt>
                <c:pt idx="11685">
                  <c:v>5842.5</c:v>
                </c:pt>
                <c:pt idx="11686">
                  <c:v>5843</c:v>
                </c:pt>
                <c:pt idx="11687">
                  <c:v>5843.5</c:v>
                </c:pt>
                <c:pt idx="11688">
                  <c:v>5844</c:v>
                </c:pt>
                <c:pt idx="11689">
                  <c:v>5844.5</c:v>
                </c:pt>
                <c:pt idx="11690">
                  <c:v>5845</c:v>
                </c:pt>
                <c:pt idx="11691">
                  <c:v>5845.5</c:v>
                </c:pt>
                <c:pt idx="11692">
                  <c:v>5846</c:v>
                </c:pt>
                <c:pt idx="11693">
                  <c:v>5846.5</c:v>
                </c:pt>
                <c:pt idx="11694">
                  <c:v>5847</c:v>
                </c:pt>
                <c:pt idx="11695">
                  <c:v>5847.5</c:v>
                </c:pt>
                <c:pt idx="11696">
                  <c:v>5848</c:v>
                </c:pt>
                <c:pt idx="11697">
                  <c:v>5848.5</c:v>
                </c:pt>
                <c:pt idx="11698">
                  <c:v>5849</c:v>
                </c:pt>
                <c:pt idx="11699">
                  <c:v>5849.5</c:v>
                </c:pt>
                <c:pt idx="11700">
                  <c:v>5850</c:v>
                </c:pt>
                <c:pt idx="11701">
                  <c:v>5850.5</c:v>
                </c:pt>
                <c:pt idx="11702">
                  <c:v>5851</c:v>
                </c:pt>
                <c:pt idx="11703">
                  <c:v>5851.5</c:v>
                </c:pt>
                <c:pt idx="11704">
                  <c:v>5852</c:v>
                </c:pt>
                <c:pt idx="11705">
                  <c:v>5852.5</c:v>
                </c:pt>
                <c:pt idx="11706">
                  <c:v>5853</c:v>
                </c:pt>
                <c:pt idx="11707">
                  <c:v>5853.5</c:v>
                </c:pt>
                <c:pt idx="11708">
                  <c:v>5854</c:v>
                </c:pt>
                <c:pt idx="11709">
                  <c:v>5854.5</c:v>
                </c:pt>
                <c:pt idx="11710">
                  <c:v>5855</c:v>
                </c:pt>
                <c:pt idx="11711">
                  <c:v>5855.5</c:v>
                </c:pt>
                <c:pt idx="11712">
                  <c:v>5856</c:v>
                </c:pt>
                <c:pt idx="11713">
                  <c:v>5856.5</c:v>
                </c:pt>
                <c:pt idx="11714">
                  <c:v>5857</c:v>
                </c:pt>
                <c:pt idx="11715">
                  <c:v>5857.5</c:v>
                </c:pt>
                <c:pt idx="11716">
                  <c:v>5858</c:v>
                </c:pt>
                <c:pt idx="11717">
                  <c:v>5858.5</c:v>
                </c:pt>
                <c:pt idx="11718">
                  <c:v>5859</c:v>
                </c:pt>
                <c:pt idx="11719">
                  <c:v>5859.5</c:v>
                </c:pt>
                <c:pt idx="11720">
                  <c:v>5860</c:v>
                </c:pt>
                <c:pt idx="11721">
                  <c:v>5860.5</c:v>
                </c:pt>
                <c:pt idx="11722">
                  <c:v>5861</c:v>
                </c:pt>
                <c:pt idx="11723">
                  <c:v>5861.5</c:v>
                </c:pt>
                <c:pt idx="11724">
                  <c:v>5862</c:v>
                </c:pt>
                <c:pt idx="11725">
                  <c:v>5862.5</c:v>
                </c:pt>
                <c:pt idx="11726">
                  <c:v>5863</c:v>
                </c:pt>
                <c:pt idx="11727">
                  <c:v>5863.5</c:v>
                </c:pt>
                <c:pt idx="11728">
                  <c:v>5864</c:v>
                </c:pt>
                <c:pt idx="11729">
                  <c:v>5864.5</c:v>
                </c:pt>
                <c:pt idx="11730">
                  <c:v>5865</c:v>
                </c:pt>
                <c:pt idx="11731">
                  <c:v>5865.5</c:v>
                </c:pt>
                <c:pt idx="11732">
                  <c:v>5866</c:v>
                </c:pt>
                <c:pt idx="11733">
                  <c:v>5866.5</c:v>
                </c:pt>
                <c:pt idx="11734">
                  <c:v>5867</c:v>
                </c:pt>
                <c:pt idx="11735">
                  <c:v>5867.5</c:v>
                </c:pt>
                <c:pt idx="11736">
                  <c:v>5868</c:v>
                </c:pt>
                <c:pt idx="11737">
                  <c:v>5868.5</c:v>
                </c:pt>
                <c:pt idx="11738">
                  <c:v>5869</c:v>
                </c:pt>
                <c:pt idx="11739">
                  <c:v>5869.5</c:v>
                </c:pt>
                <c:pt idx="11740">
                  <c:v>5870</c:v>
                </c:pt>
                <c:pt idx="11741">
                  <c:v>5870.5</c:v>
                </c:pt>
                <c:pt idx="11742">
                  <c:v>5871</c:v>
                </c:pt>
                <c:pt idx="11743">
                  <c:v>5871.5</c:v>
                </c:pt>
                <c:pt idx="11744">
                  <c:v>5872</c:v>
                </c:pt>
                <c:pt idx="11745">
                  <c:v>5872.5</c:v>
                </c:pt>
                <c:pt idx="11746">
                  <c:v>5873</c:v>
                </c:pt>
                <c:pt idx="11747">
                  <c:v>5873.5</c:v>
                </c:pt>
                <c:pt idx="11748">
                  <c:v>5874</c:v>
                </c:pt>
                <c:pt idx="11749">
                  <c:v>5874.5</c:v>
                </c:pt>
                <c:pt idx="11750">
                  <c:v>5875</c:v>
                </c:pt>
                <c:pt idx="11751">
                  <c:v>5875.5</c:v>
                </c:pt>
                <c:pt idx="11752">
                  <c:v>5876</c:v>
                </c:pt>
                <c:pt idx="11753">
                  <c:v>5876.5</c:v>
                </c:pt>
                <c:pt idx="11754">
                  <c:v>5877</c:v>
                </c:pt>
                <c:pt idx="11755">
                  <c:v>5877.5</c:v>
                </c:pt>
                <c:pt idx="11756">
                  <c:v>5878</c:v>
                </c:pt>
                <c:pt idx="11757">
                  <c:v>5878.5</c:v>
                </c:pt>
                <c:pt idx="11758">
                  <c:v>5879</c:v>
                </c:pt>
                <c:pt idx="11759">
                  <c:v>5879.5</c:v>
                </c:pt>
                <c:pt idx="11760">
                  <c:v>5880</c:v>
                </c:pt>
                <c:pt idx="11761">
                  <c:v>5880.5</c:v>
                </c:pt>
                <c:pt idx="11762">
                  <c:v>5881</c:v>
                </c:pt>
                <c:pt idx="11763">
                  <c:v>5881.5</c:v>
                </c:pt>
                <c:pt idx="11764">
                  <c:v>5882</c:v>
                </c:pt>
                <c:pt idx="11765">
                  <c:v>5882.5</c:v>
                </c:pt>
                <c:pt idx="11766">
                  <c:v>5883</c:v>
                </c:pt>
                <c:pt idx="11767">
                  <c:v>5883.5</c:v>
                </c:pt>
                <c:pt idx="11768">
                  <c:v>5884</c:v>
                </c:pt>
                <c:pt idx="11769">
                  <c:v>5884.5</c:v>
                </c:pt>
                <c:pt idx="11770">
                  <c:v>5885</c:v>
                </c:pt>
                <c:pt idx="11771">
                  <c:v>5885.5</c:v>
                </c:pt>
                <c:pt idx="11772">
                  <c:v>5886</c:v>
                </c:pt>
                <c:pt idx="11773">
                  <c:v>5886.5</c:v>
                </c:pt>
                <c:pt idx="11774">
                  <c:v>5887</c:v>
                </c:pt>
                <c:pt idx="11775">
                  <c:v>5887.5</c:v>
                </c:pt>
                <c:pt idx="11776">
                  <c:v>5888</c:v>
                </c:pt>
                <c:pt idx="11777">
                  <c:v>5888.5</c:v>
                </c:pt>
                <c:pt idx="11778">
                  <c:v>5889</c:v>
                </c:pt>
                <c:pt idx="11779">
                  <c:v>5889.5</c:v>
                </c:pt>
                <c:pt idx="11780">
                  <c:v>5890</c:v>
                </c:pt>
                <c:pt idx="11781">
                  <c:v>5890.5</c:v>
                </c:pt>
                <c:pt idx="11782">
                  <c:v>5891</c:v>
                </c:pt>
                <c:pt idx="11783">
                  <c:v>5891.5</c:v>
                </c:pt>
                <c:pt idx="11784">
                  <c:v>5892</c:v>
                </c:pt>
                <c:pt idx="11785">
                  <c:v>5892.5</c:v>
                </c:pt>
                <c:pt idx="11786">
                  <c:v>5893</c:v>
                </c:pt>
                <c:pt idx="11787">
                  <c:v>5893.5</c:v>
                </c:pt>
                <c:pt idx="11788">
                  <c:v>5894</c:v>
                </c:pt>
                <c:pt idx="11789">
                  <c:v>5894.5</c:v>
                </c:pt>
                <c:pt idx="11790">
                  <c:v>5895</c:v>
                </c:pt>
                <c:pt idx="11791">
                  <c:v>5895.5</c:v>
                </c:pt>
                <c:pt idx="11792">
                  <c:v>5896</c:v>
                </c:pt>
                <c:pt idx="11793">
                  <c:v>5896.5</c:v>
                </c:pt>
                <c:pt idx="11794">
                  <c:v>5897</c:v>
                </c:pt>
                <c:pt idx="11795">
                  <c:v>5897.5</c:v>
                </c:pt>
                <c:pt idx="11796">
                  <c:v>5898</c:v>
                </c:pt>
                <c:pt idx="11797">
                  <c:v>5898.5</c:v>
                </c:pt>
                <c:pt idx="11798">
                  <c:v>5899</c:v>
                </c:pt>
                <c:pt idx="11799">
                  <c:v>5899.5</c:v>
                </c:pt>
                <c:pt idx="11800">
                  <c:v>5900</c:v>
                </c:pt>
                <c:pt idx="11801">
                  <c:v>5900.5</c:v>
                </c:pt>
                <c:pt idx="11802">
                  <c:v>5901</c:v>
                </c:pt>
                <c:pt idx="11803">
                  <c:v>5901.5</c:v>
                </c:pt>
                <c:pt idx="11804">
                  <c:v>5902</c:v>
                </c:pt>
                <c:pt idx="11805">
                  <c:v>5902.5</c:v>
                </c:pt>
                <c:pt idx="11806">
                  <c:v>5903</c:v>
                </c:pt>
                <c:pt idx="11807">
                  <c:v>5903.5</c:v>
                </c:pt>
                <c:pt idx="11808">
                  <c:v>5904</c:v>
                </c:pt>
                <c:pt idx="11809">
                  <c:v>5904.5</c:v>
                </c:pt>
                <c:pt idx="11810">
                  <c:v>5905</c:v>
                </c:pt>
                <c:pt idx="11811">
                  <c:v>5905.5</c:v>
                </c:pt>
                <c:pt idx="11812">
                  <c:v>5906</c:v>
                </c:pt>
                <c:pt idx="11813">
                  <c:v>5906.5</c:v>
                </c:pt>
                <c:pt idx="11814">
                  <c:v>5907</c:v>
                </c:pt>
                <c:pt idx="11815">
                  <c:v>5907.5</c:v>
                </c:pt>
                <c:pt idx="11816">
                  <c:v>5908</c:v>
                </c:pt>
                <c:pt idx="11817">
                  <c:v>5908.5</c:v>
                </c:pt>
                <c:pt idx="11818">
                  <c:v>5909</c:v>
                </c:pt>
                <c:pt idx="11819">
                  <c:v>5909.5</c:v>
                </c:pt>
                <c:pt idx="11820">
                  <c:v>5910</c:v>
                </c:pt>
                <c:pt idx="11821">
                  <c:v>5910.5</c:v>
                </c:pt>
                <c:pt idx="11822">
                  <c:v>5911</c:v>
                </c:pt>
                <c:pt idx="11823">
                  <c:v>5911.5</c:v>
                </c:pt>
                <c:pt idx="11824">
                  <c:v>5912</c:v>
                </c:pt>
                <c:pt idx="11825">
                  <c:v>5912.5</c:v>
                </c:pt>
                <c:pt idx="11826">
                  <c:v>5913</c:v>
                </c:pt>
                <c:pt idx="11827">
                  <c:v>5913.5</c:v>
                </c:pt>
                <c:pt idx="11828">
                  <c:v>5914</c:v>
                </c:pt>
                <c:pt idx="11829">
                  <c:v>5914.5</c:v>
                </c:pt>
                <c:pt idx="11830">
                  <c:v>5915</c:v>
                </c:pt>
                <c:pt idx="11831">
                  <c:v>5915.5</c:v>
                </c:pt>
                <c:pt idx="11832">
                  <c:v>5916</c:v>
                </c:pt>
                <c:pt idx="11833">
                  <c:v>5916.5</c:v>
                </c:pt>
                <c:pt idx="11834">
                  <c:v>5917</c:v>
                </c:pt>
                <c:pt idx="11835">
                  <c:v>5917.5</c:v>
                </c:pt>
                <c:pt idx="11836">
                  <c:v>5918</c:v>
                </c:pt>
                <c:pt idx="11837">
                  <c:v>5918.5</c:v>
                </c:pt>
                <c:pt idx="11838">
                  <c:v>5919</c:v>
                </c:pt>
                <c:pt idx="11839">
                  <c:v>5919.5</c:v>
                </c:pt>
                <c:pt idx="11840">
                  <c:v>5920</c:v>
                </c:pt>
                <c:pt idx="11841">
                  <c:v>5920.5</c:v>
                </c:pt>
                <c:pt idx="11842">
                  <c:v>5921</c:v>
                </c:pt>
                <c:pt idx="11843">
                  <c:v>5921.5</c:v>
                </c:pt>
                <c:pt idx="11844">
                  <c:v>5922</c:v>
                </c:pt>
                <c:pt idx="11845">
                  <c:v>5922.5</c:v>
                </c:pt>
                <c:pt idx="11846">
                  <c:v>5923</c:v>
                </c:pt>
                <c:pt idx="11847">
                  <c:v>5923.5</c:v>
                </c:pt>
                <c:pt idx="11848">
                  <c:v>5924</c:v>
                </c:pt>
                <c:pt idx="11849">
                  <c:v>5924.5</c:v>
                </c:pt>
                <c:pt idx="11850">
                  <c:v>5925</c:v>
                </c:pt>
                <c:pt idx="11851">
                  <c:v>5925.5</c:v>
                </c:pt>
                <c:pt idx="11852">
                  <c:v>5926</c:v>
                </c:pt>
                <c:pt idx="11853">
                  <c:v>5926.5</c:v>
                </c:pt>
                <c:pt idx="11854">
                  <c:v>5927</c:v>
                </c:pt>
                <c:pt idx="11855">
                  <c:v>5927.5</c:v>
                </c:pt>
                <c:pt idx="11856">
                  <c:v>5928</c:v>
                </c:pt>
                <c:pt idx="11857">
                  <c:v>5928.5</c:v>
                </c:pt>
                <c:pt idx="11858">
                  <c:v>5929</c:v>
                </c:pt>
                <c:pt idx="11859">
                  <c:v>5929.5</c:v>
                </c:pt>
                <c:pt idx="11860">
                  <c:v>5930</c:v>
                </c:pt>
                <c:pt idx="11861">
                  <c:v>5930.5</c:v>
                </c:pt>
                <c:pt idx="11862">
                  <c:v>5931</c:v>
                </c:pt>
                <c:pt idx="11863">
                  <c:v>5931.5</c:v>
                </c:pt>
                <c:pt idx="11864">
                  <c:v>5932</c:v>
                </c:pt>
                <c:pt idx="11865">
                  <c:v>5932.5</c:v>
                </c:pt>
                <c:pt idx="11866">
                  <c:v>5933</c:v>
                </c:pt>
                <c:pt idx="11867">
                  <c:v>5933.5</c:v>
                </c:pt>
                <c:pt idx="11868">
                  <c:v>5934</c:v>
                </c:pt>
                <c:pt idx="11869">
                  <c:v>5934.5</c:v>
                </c:pt>
                <c:pt idx="11870">
                  <c:v>5935</c:v>
                </c:pt>
                <c:pt idx="11871">
                  <c:v>5935.5</c:v>
                </c:pt>
                <c:pt idx="11872">
                  <c:v>5936</c:v>
                </c:pt>
                <c:pt idx="11873">
                  <c:v>5936.5</c:v>
                </c:pt>
                <c:pt idx="11874">
                  <c:v>5937</c:v>
                </c:pt>
                <c:pt idx="11875">
                  <c:v>5937.5</c:v>
                </c:pt>
                <c:pt idx="11876">
                  <c:v>5938</c:v>
                </c:pt>
                <c:pt idx="11877">
                  <c:v>5938.5</c:v>
                </c:pt>
                <c:pt idx="11878">
                  <c:v>5939</c:v>
                </c:pt>
                <c:pt idx="11879">
                  <c:v>5939.5</c:v>
                </c:pt>
                <c:pt idx="11880">
                  <c:v>5940</c:v>
                </c:pt>
                <c:pt idx="11881">
                  <c:v>5940.5</c:v>
                </c:pt>
                <c:pt idx="11882">
                  <c:v>5941</c:v>
                </c:pt>
                <c:pt idx="11883">
                  <c:v>5941.5</c:v>
                </c:pt>
                <c:pt idx="11884">
                  <c:v>5942</c:v>
                </c:pt>
                <c:pt idx="11885">
                  <c:v>5942.5</c:v>
                </c:pt>
                <c:pt idx="11886">
                  <c:v>5943</c:v>
                </c:pt>
                <c:pt idx="11887">
                  <c:v>5943.5</c:v>
                </c:pt>
                <c:pt idx="11888">
                  <c:v>5944</c:v>
                </c:pt>
                <c:pt idx="11889">
                  <c:v>5944.5</c:v>
                </c:pt>
                <c:pt idx="11890">
                  <c:v>5945</c:v>
                </c:pt>
                <c:pt idx="11891">
                  <c:v>5945.5</c:v>
                </c:pt>
                <c:pt idx="11892">
                  <c:v>5946</c:v>
                </c:pt>
                <c:pt idx="11893">
                  <c:v>5946.5</c:v>
                </c:pt>
                <c:pt idx="11894">
                  <c:v>5947</c:v>
                </c:pt>
                <c:pt idx="11895">
                  <c:v>5947.5</c:v>
                </c:pt>
                <c:pt idx="11896">
                  <c:v>5948</c:v>
                </c:pt>
                <c:pt idx="11897">
                  <c:v>5948.5</c:v>
                </c:pt>
                <c:pt idx="11898">
                  <c:v>5949</c:v>
                </c:pt>
                <c:pt idx="11899">
                  <c:v>5949.5</c:v>
                </c:pt>
                <c:pt idx="11900">
                  <c:v>5950</c:v>
                </c:pt>
                <c:pt idx="11901">
                  <c:v>5950.5</c:v>
                </c:pt>
                <c:pt idx="11902">
                  <c:v>5951</c:v>
                </c:pt>
                <c:pt idx="11903">
                  <c:v>5951.5</c:v>
                </c:pt>
                <c:pt idx="11904">
                  <c:v>5952</c:v>
                </c:pt>
                <c:pt idx="11905">
                  <c:v>5952.5</c:v>
                </c:pt>
                <c:pt idx="11906">
                  <c:v>5953</c:v>
                </c:pt>
                <c:pt idx="11907">
                  <c:v>5953.5</c:v>
                </c:pt>
                <c:pt idx="11908">
                  <c:v>5954</c:v>
                </c:pt>
                <c:pt idx="11909">
                  <c:v>5954.5</c:v>
                </c:pt>
                <c:pt idx="11910">
                  <c:v>5955</c:v>
                </c:pt>
                <c:pt idx="11911">
                  <c:v>5955.5</c:v>
                </c:pt>
                <c:pt idx="11912">
                  <c:v>5956</c:v>
                </c:pt>
                <c:pt idx="11913">
                  <c:v>5956.5</c:v>
                </c:pt>
                <c:pt idx="11914">
                  <c:v>5957</c:v>
                </c:pt>
                <c:pt idx="11915">
                  <c:v>5957.5</c:v>
                </c:pt>
                <c:pt idx="11916">
                  <c:v>5958</c:v>
                </c:pt>
                <c:pt idx="11917">
                  <c:v>5958.5</c:v>
                </c:pt>
                <c:pt idx="11918">
                  <c:v>5959</c:v>
                </c:pt>
                <c:pt idx="11919">
                  <c:v>5959.5</c:v>
                </c:pt>
                <c:pt idx="11920">
                  <c:v>5960</c:v>
                </c:pt>
                <c:pt idx="11921">
                  <c:v>5960.5</c:v>
                </c:pt>
                <c:pt idx="11922">
                  <c:v>5961</c:v>
                </c:pt>
                <c:pt idx="11923">
                  <c:v>5961.5</c:v>
                </c:pt>
                <c:pt idx="11924">
                  <c:v>5962</c:v>
                </c:pt>
                <c:pt idx="11925">
                  <c:v>5962.5</c:v>
                </c:pt>
                <c:pt idx="11926">
                  <c:v>5963</c:v>
                </c:pt>
                <c:pt idx="11927">
                  <c:v>5963.5</c:v>
                </c:pt>
                <c:pt idx="11928">
                  <c:v>5964</c:v>
                </c:pt>
                <c:pt idx="11929">
                  <c:v>5964.5</c:v>
                </c:pt>
                <c:pt idx="11930">
                  <c:v>5965</c:v>
                </c:pt>
                <c:pt idx="11931">
                  <c:v>5965.5</c:v>
                </c:pt>
                <c:pt idx="11932">
                  <c:v>5966</c:v>
                </c:pt>
                <c:pt idx="11933">
                  <c:v>5966.5</c:v>
                </c:pt>
                <c:pt idx="11934">
                  <c:v>5967</c:v>
                </c:pt>
                <c:pt idx="11935">
                  <c:v>5967.5</c:v>
                </c:pt>
                <c:pt idx="11936">
                  <c:v>5968</c:v>
                </c:pt>
                <c:pt idx="11937">
                  <c:v>5968.5</c:v>
                </c:pt>
                <c:pt idx="11938">
                  <c:v>5969</c:v>
                </c:pt>
                <c:pt idx="11939">
                  <c:v>5969.5</c:v>
                </c:pt>
                <c:pt idx="11940">
                  <c:v>5970</c:v>
                </c:pt>
                <c:pt idx="11941">
                  <c:v>5970.5</c:v>
                </c:pt>
                <c:pt idx="11942">
                  <c:v>5971</c:v>
                </c:pt>
                <c:pt idx="11943">
                  <c:v>5971.5</c:v>
                </c:pt>
                <c:pt idx="11944">
                  <c:v>5972</c:v>
                </c:pt>
                <c:pt idx="11945">
                  <c:v>5972.5</c:v>
                </c:pt>
                <c:pt idx="11946">
                  <c:v>5973</c:v>
                </c:pt>
                <c:pt idx="11947">
                  <c:v>5973.5</c:v>
                </c:pt>
                <c:pt idx="11948">
                  <c:v>5974</c:v>
                </c:pt>
                <c:pt idx="11949">
                  <c:v>5974.5</c:v>
                </c:pt>
                <c:pt idx="11950">
                  <c:v>5975</c:v>
                </c:pt>
                <c:pt idx="11951">
                  <c:v>5975.5</c:v>
                </c:pt>
                <c:pt idx="11952">
                  <c:v>5976</c:v>
                </c:pt>
                <c:pt idx="11953">
                  <c:v>5976.5</c:v>
                </c:pt>
                <c:pt idx="11954">
                  <c:v>5977</c:v>
                </c:pt>
                <c:pt idx="11955">
                  <c:v>5977.5</c:v>
                </c:pt>
                <c:pt idx="11956">
                  <c:v>5978</c:v>
                </c:pt>
                <c:pt idx="11957">
                  <c:v>5978.5</c:v>
                </c:pt>
                <c:pt idx="11958">
                  <c:v>5979</c:v>
                </c:pt>
                <c:pt idx="11959">
                  <c:v>5979.5</c:v>
                </c:pt>
                <c:pt idx="11960">
                  <c:v>5980</c:v>
                </c:pt>
                <c:pt idx="11961">
                  <c:v>5980.5</c:v>
                </c:pt>
                <c:pt idx="11962">
                  <c:v>5981</c:v>
                </c:pt>
                <c:pt idx="11963">
                  <c:v>5981.5</c:v>
                </c:pt>
                <c:pt idx="11964">
                  <c:v>5982</c:v>
                </c:pt>
                <c:pt idx="11965">
                  <c:v>5982.5</c:v>
                </c:pt>
                <c:pt idx="11966">
                  <c:v>5983</c:v>
                </c:pt>
                <c:pt idx="11967">
                  <c:v>5983.5</c:v>
                </c:pt>
                <c:pt idx="11968">
                  <c:v>5984</c:v>
                </c:pt>
                <c:pt idx="11969">
                  <c:v>5984.5</c:v>
                </c:pt>
                <c:pt idx="11970">
                  <c:v>5985</c:v>
                </c:pt>
                <c:pt idx="11971">
                  <c:v>5985.5</c:v>
                </c:pt>
                <c:pt idx="11972">
                  <c:v>5986</c:v>
                </c:pt>
                <c:pt idx="11973">
                  <c:v>5986.5</c:v>
                </c:pt>
                <c:pt idx="11974">
                  <c:v>5987</c:v>
                </c:pt>
                <c:pt idx="11975">
                  <c:v>5987.5</c:v>
                </c:pt>
                <c:pt idx="11976">
                  <c:v>5988</c:v>
                </c:pt>
                <c:pt idx="11977">
                  <c:v>5988.5</c:v>
                </c:pt>
                <c:pt idx="11978">
                  <c:v>5989</c:v>
                </c:pt>
                <c:pt idx="11979">
                  <c:v>5989.5</c:v>
                </c:pt>
                <c:pt idx="11980">
                  <c:v>5990</c:v>
                </c:pt>
                <c:pt idx="11981">
                  <c:v>5990.5</c:v>
                </c:pt>
                <c:pt idx="11982">
                  <c:v>5991</c:v>
                </c:pt>
                <c:pt idx="11983">
                  <c:v>5991.5</c:v>
                </c:pt>
                <c:pt idx="11984">
                  <c:v>5992</c:v>
                </c:pt>
                <c:pt idx="11985">
                  <c:v>5992.5</c:v>
                </c:pt>
                <c:pt idx="11986">
                  <c:v>5993</c:v>
                </c:pt>
                <c:pt idx="11987">
                  <c:v>5993.5</c:v>
                </c:pt>
                <c:pt idx="11988">
                  <c:v>5994</c:v>
                </c:pt>
                <c:pt idx="11989">
                  <c:v>5994.5</c:v>
                </c:pt>
                <c:pt idx="11990">
                  <c:v>5995</c:v>
                </c:pt>
                <c:pt idx="11991">
                  <c:v>5995.5</c:v>
                </c:pt>
                <c:pt idx="11992">
                  <c:v>5996</c:v>
                </c:pt>
                <c:pt idx="11993">
                  <c:v>5996.5</c:v>
                </c:pt>
                <c:pt idx="11994">
                  <c:v>5997</c:v>
                </c:pt>
                <c:pt idx="11995">
                  <c:v>5997.5</c:v>
                </c:pt>
                <c:pt idx="11996">
                  <c:v>5998</c:v>
                </c:pt>
                <c:pt idx="11997">
                  <c:v>5998.5</c:v>
                </c:pt>
                <c:pt idx="11998">
                  <c:v>5999</c:v>
                </c:pt>
                <c:pt idx="11999">
                  <c:v>5999.5</c:v>
                </c:pt>
                <c:pt idx="12000">
                  <c:v>6000</c:v>
                </c:pt>
                <c:pt idx="12001">
                  <c:v>6000.5</c:v>
                </c:pt>
                <c:pt idx="12002">
                  <c:v>6001</c:v>
                </c:pt>
                <c:pt idx="12003">
                  <c:v>6001.5</c:v>
                </c:pt>
                <c:pt idx="12004">
                  <c:v>6002</c:v>
                </c:pt>
                <c:pt idx="12005">
                  <c:v>6002.5</c:v>
                </c:pt>
                <c:pt idx="12006">
                  <c:v>6003</c:v>
                </c:pt>
                <c:pt idx="12007">
                  <c:v>6003.5</c:v>
                </c:pt>
                <c:pt idx="12008">
                  <c:v>6004</c:v>
                </c:pt>
                <c:pt idx="12009">
                  <c:v>6004.5</c:v>
                </c:pt>
                <c:pt idx="12010">
                  <c:v>6005</c:v>
                </c:pt>
                <c:pt idx="12011">
                  <c:v>6005.5</c:v>
                </c:pt>
                <c:pt idx="12012">
                  <c:v>6006</c:v>
                </c:pt>
                <c:pt idx="12013">
                  <c:v>6006.5</c:v>
                </c:pt>
                <c:pt idx="12014">
                  <c:v>6007</c:v>
                </c:pt>
                <c:pt idx="12015">
                  <c:v>6007.5</c:v>
                </c:pt>
                <c:pt idx="12016">
                  <c:v>6008</c:v>
                </c:pt>
                <c:pt idx="12017">
                  <c:v>6008.5</c:v>
                </c:pt>
                <c:pt idx="12018">
                  <c:v>6009</c:v>
                </c:pt>
                <c:pt idx="12019">
                  <c:v>6009.5</c:v>
                </c:pt>
                <c:pt idx="12020">
                  <c:v>6010</c:v>
                </c:pt>
                <c:pt idx="12021">
                  <c:v>6010.5</c:v>
                </c:pt>
                <c:pt idx="12022">
                  <c:v>6011</c:v>
                </c:pt>
                <c:pt idx="12023">
                  <c:v>6011.5</c:v>
                </c:pt>
                <c:pt idx="12024">
                  <c:v>6012</c:v>
                </c:pt>
                <c:pt idx="12025">
                  <c:v>6012.5</c:v>
                </c:pt>
                <c:pt idx="12026">
                  <c:v>6013</c:v>
                </c:pt>
                <c:pt idx="12027">
                  <c:v>6013.5</c:v>
                </c:pt>
                <c:pt idx="12028">
                  <c:v>6014</c:v>
                </c:pt>
                <c:pt idx="12029">
                  <c:v>6014.5</c:v>
                </c:pt>
                <c:pt idx="12030">
                  <c:v>6015</c:v>
                </c:pt>
                <c:pt idx="12031">
                  <c:v>6015.5</c:v>
                </c:pt>
                <c:pt idx="12032">
                  <c:v>6016</c:v>
                </c:pt>
                <c:pt idx="12033">
                  <c:v>6016.5</c:v>
                </c:pt>
                <c:pt idx="12034">
                  <c:v>6017</c:v>
                </c:pt>
                <c:pt idx="12035">
                  <c:v>6017.5</c:v>
                </c:pt>
                <c:pt idx="12036">
                  <c:v>6018</c:v>
                </c:pt>
                <c:pt idx="12037">
                  <c:v>6018.5</c:v>
                </c:pt>
                <c:pt idx="12038">
                  <c:v>6019</c:v>
                </c:pt>
                <c:pt idx="12039">
                  <c:v>6019.5</c:v>
                </c:pt>
                <c:pt idx="12040">
                  <c:v>6020</c:v>
                </c:pt>
                <c:pt idx="12041">
                  <c:v>6020.5</c:v>
                </c:pt>
                <c:pt idx="12042">
                  <c:v>6021</c:v>
                </c:pt>
                <c:pt idx="12043">
                  <c:v>6021.5</c:v>
                </c:pt>
                <c:pt idx="12044">
                  <c:v>6022</c:v>
                </c:pt>
                <c:pt idx="12045">
                  <c:v>6022.5</c:v>
                </c:pt>
                <c:pt idx="12046">
                  <c:v>6023</c:v>
                </c:pt>
                <c:pt idx="12047">
                  <c:v>6023.5</c:v>
                </c:pt>
                <c:pt idx="12048">
                  <c:v>6024</c:v>
                </c:pt>
                <c:pt idx="12049">
                  <c:v>6024.5</c:v>
                </c:pt>
                <c:pt idx="12050">
                  <c:v>6025</c:v>
                </c:pt>
                <c:pt idx="12051">
                  <c:v>6025.5</c:v>
                </c:pt>
                <c:pt idx="12052">
                  <c:v>6026</c:v>
                </c:pt>
                <c:pt idx="12053">
                  <c:v>6026.5</c:v>
                </c:pt>
                <c:pt idx="12054">
                  <c:v>6027</c:v>
                </c:pt>
                <c:pt idx="12055">
                  <c:v>6027.5</c:v>
                </c:pt>
                <c:pt idx="12056">
                  <c:v>6028</c:v>
                </c:pt>
                <c:pt idx="12057">
                  <c:v>6028.5</c:v>
                </c:pt>
                <c:pt idx="12058">
                  <c:v>6029</c:v>
                </c:pt>
                <c:pt idx="12059">
                  <c:v>6029.5</c:v>
                </c:pt>
                <c:pt idx="12060">
                  <c:v>6030</c:v>
                </c:pt>
                <c:pt idx="12061">
                  <c:v>6030.5</c:v>
                </c:pt>
                <c:pt idx="12062">
                  <c:v>6031</c:v>
                </c:pt>
                <c:pt idx="12063">
                  <c:v>6031.5</c:v>
                </c:pt>
                <c:pt idx="12064">
                  <c:v>6032</c:v>
                </c:pt>
                <c:pt idx="12065">
                  <c:v>6032.5</c:v>
                </c:pt>
                <c:pt idx="12066">
                  <c:v>6033</c:v>
                </c:pt>
                <c:pt idx="12067">
                  <c:v>6033.5</c:v>
                </c:pt>
                <c:pt idx="12068">
                  <c:v>6034</c:v>
                </c:pt>
                <c:pt idx="12069">
                  <c:v>6034.5</c:v>
                </c:pt>
                <c:pt idx="12070">
                  <c:v>6035</c:v>
                </c:pt>
                <c:pt idx="12071">
                  <c:v>6035.5</c:v>
                </c:pt>
                <c:pt idx="12072">
                  <c:v>6036</c:v>
                </c:pt>
                <c:pt idx="12073">
                  <c:v>6036.5</c:v>
                </c:pt>
                <c:pt idx="12074">
                  <c:v>6037</c:v>
                </c:pt>
                <c:pt idx="12075">
                  <c:v>6037.5</c:v>
                </c:pt>
                <c:pt idx="12076">
                  <c:v>6038</c:v>
                </c:pt>
                <c:pt idx="12077">
                  <c:v>6038.5</c:v>
                </c:pt>
                <c:pt idx="12078">
                  <c:v>6039</c:v>
                </c:pt>
                <c:pt idx="12079">
                  <c:v>6039.5</c:v>
                </c:pt>
                <c:pt idx="12080">
                  <c:v>6040</c:v>
                </c:pt>
                <c:pt idx="12081">
                  <c:v>6040.5</c:v>
                </c:pt>
                <c:pt idx="12082">
                  <c:v>6041</c:v>
                </c:pt>
                <c:pt idx="12083">
                  <c:v>6041.5</c:v>
                </c:pt>
                <c:pt idx="12084">
                  <c:v>6042</c:v>
                </c:pt>
                <c:pt idx="12085">
                  <c:v>6042.5</c:v>
                </c:pt>
                <c:pt idx="12086">
                  <c:v>6043</c:v>
                </c:pt>
                <c:pt idx="12087">
                  <c:v>6043.5</c:v>
                </c:pt>
                <c:pt idx="12088">
                  <c:v>6044</c:v>
                </c:pt>
                <c:pt idx="12089">
                  <c:v>6044.5</c:v>
                </c:pt>
                <c:pt idx="12090">
                  <c:v>6045</c:v>
                </c:pt>
                <c:pt idx="12091">
                  <c:v>6045.5</c:v>
                </c:pt>
                <c:pt idx="12092">
                  <c:v>6046</c:v>
                </c:pt>
                <c:pt idx="12093">
                  <c:v>6046.5</c:v>
                </c:pt>
                <c:pt idx="12094">
                  <c:v>6047</c:v>
                </c:pt>
                <c:pt idx="12095">
                  <c:v>6047.5</c:v>
                </c:pt>
                <c:pt idx="12096">
                  <c:v>6048</c:v>
                </c:pt>
                <c:pt idx="12097">
                  <c:v>6048.5</c:v>
                </c:pt>
                <c:pt idx="12098">
                  <c:v>6049</c:v>
                </c:pt>
                <c:pt idx="12099">
                  <c:v>6049.5</c:v>
                </c:pt>
                <c:pt idx="12100">
                  <c:v>6050</c:v>
                </c:pt>
                <c:pt idx="12101">
                  <c:v>6050.5</c:v>
                </c:pt>
                <c:pt idx="12102">
                  <c:v>6051</c:v>
                </c:pt>
                <c:pt idx="12103">
                  <c:v>6051.5</c:v>
                </c:pt>
                <c:pt idx="12104">
                  <c:v>6052</c:v>
                </c:pt>
                <c:pt idx="12105">
                  <c:v>6052.5</c:v>
                </c:pt>
                <c:pt idx="12106">
                  <c:v>6053</c:v>
                </c:pt>
                <c:pt idx="12107">
                  <c:v>6053.5</c:v>
                </c:pt>
                <c:pt idx="12108">
                  <c:v>6054</c:v>
                </c:pt>
                <c:pt idx="12109">
                  <c:v>6054.5</c:v>
                </c:pt>
                <c:pt idx="12110">
                  <c:v>6055</c:v>
                </c:pt>
                <c:pt idx="12111">
                  <c:v>6055.5</c:v>
                </c:pt>
                <c:pt idx="12112">
                  <c:v>6056</c:v>
                </c:pt>
                <c:pt idx="12113">
                  <c:v>6056.5</c:v>
                </c:pt>
                <c:pt idx="12114">
                  <c:v>6057</c:v>
                </c:pt>
                <c:pt idx="12115">
                  <c:v>6057.5</c:v>
                </c:pt>
                <c:pt idx="12116">
                  <c:v>6058</c:v>
                </c:pt>
                <c:pt idx="12117">
                  <c:v>6058.5</c:v>
                </c:pt>
                <c:pt idx="12118">
                  <c:v>6059</c:v>
                </c:pt>
                <c:pt idx="12119">
                  <c:v>6059.5</c:v>
                </c:pt>
                <c:pt idx="12120">
                  <c:v>6060</c:v>
                </c:pt>
                <c:pt idx="12121">
                  <c:v>6060.5</c:v>
                </c:pt>
                <c:pt idx="12122">
                  <c:v>6061</c:v>
                </c:pt>
                <c:pt idx="12123">
                  <c:v>6061.5</c:v>
                </c:pt>
                <c:pt idx="12124">
                  <c:v>6062</c:v>
                </c:pt>
                <c:pt idx="12125">
                  <c:v>6062.5</c:v>
                </c:pt>
                <c:pt idx="12126">
                  <c:v>6063</c:v>
                </c:pt>
                <c:pt idx="12127">
                  <c:v>6063.5</c:v>
                </c:pt>
                <c:pt idx="12128">
                  <c:v>6064</c:v>
                </c:pt>
                <c:pt idx="12129">
                  <c:v>6064.5</c:v>
                </c:pt>
                <c:pt idx="12130">
                  <c:v>6065</c:v>
                </c:pt>
                <c:pt idx="12131">
                  <c:v>6065.5</c:v>
                </c:pt>
                <c:pt idx="12132">
                  <c:v>6066</c:v>
                </c:pt>
                <c:pt idx="12133">
                  <c:v>6066.5</c:v>
                </c:pt>
                <c:pt idx="12134">
                  <c:v>6067</c:v>
                </c:pt>
                <c:pt idx="12135">
                  <c:v>6067.5</c:v>
                </c:pt>
                <c:pt idx="12136">
                  <c:v>6068</c:v>
                </c:pt>
                <c:pt idx="12137">
                  <c:v>6068.5</c:v>
                </c:pt>
                <c:pt idx="12138">
                  <c:v>6069</c:v>
                </c:pt>
                <c:pt idx="12139">
                  <c:v>6069.5</c:v>
                </c:pt>
                <c:pt idx="12140">
                  <c:v>6070</c:v>
                </c:pt>
                <c:pt idx="12141">
                  <c:v>6070.5</c:v>
                </c:pt>
                <c:pt idx="12142">
                  <c:v>6071</c:v>
                </c:pt>
                <c:pt idx="12143">
                  <c:v>6071.5</c:v>
                </c:pt>
                <c:pt idx="12144">
                  <c:v>6072</c:v>
                </c:pt>
                <c:pt idx="12145">
                  <c:v>6072.5</c:v>
                </c:pt>
                <c:pt idx="12146">
                  <c:v>6073</c:v>
                </c:pt>
                <c:pt idx="12147">
                  <c:v>6073.5</c:v>
                </c:pt>
                <c:pt idx="12148">
                  <c:v>6074</c:v>
                </c:pt>
                <c:pt idx="12149">
                  <c:v>6074.5</c:v>
                </c:pt>
                <c:pt idx="12150">
                  <c:v>6075</c:v>
                </c:pt>
                <c:pt idx="12151">
                  <c:v>6075.5</c:v>
                </c:pt>
                <c:pt idx="12152">
                  <c:v>6076</c:v>
                </c:pt>
                <c:pt idx="12153">
                  <c:v>6076.5</c:v>
                </c:pt>
                <c:pt idx="12154">
                  <c:v>6077</c:v>
                </c:pt>
                <c:pt idx="12155">
                  <c:v>6077.5</c:v>
                </c:pt>
                <c:pt idx="12156">
                  <c:v>6078</c:v>
                </c:pt>
                <c:pt idx="12157">
                  <c:v>6078.5</c:v>
                </c:pt>
                <c:pt idx="12158">
                  <c:v>6079</c:v>
                </c:pt>
                <c:pt idx="12159">
                  <c:v>6079.5</c:v>
                </c:pt>
                <c:pt idx="12160">
                  <c:v>6080</c:v>
                </c:pt>
                <c:pt idx="12161">
                  <c:v>6080.5</c:v>
                </c:pt>
                <c:pt idx="12162">
                  <c:v>6081</c:v>
                </c:pt>
                <c:pt idx="12163">
                  <c:v>6081.5</c:v>
                </c:pt>
                <c:pt idx="12164">
                  <c:v>6082</c:v>
                </c:pt>
                <c:pt idx="12165">
                  <c:v>6082.5</c:v>
                </c:pt>
                <c:pt idx="12166">
                  <c:v>6083</c:v>
                </c:pt>
                <c:pt idx="12167">
                  <c:v>6083.5</c:v>
                </c:pt>
                <c:pt idx="12168">
                  <c:v>6084</c:v>
                </c:pt>
                <c:pt idx="12169">
                  <c:v>6084.5</c:v>
                </c:pt>
                <c:pt idx="12170">
                  <c:v>6085</c:v>
                </c:pt>
                <c:pt idx="12171">
                  <c:v>6085.5</c:v>
                </c:pt>
                <c:pt idx="12172">
                  <c:v>6086</c:v>
                </c:pt>
                <c:pt idx="12173">
                  <c:v>6086.5</c:v>
                </c:pt>
                <c:pt idx="12174">
                  <c:v>6087</c:v>
                </c:pt>
                <c:pt idx="12175">
                  <c:v>6087.5</c:v>
                </c:pt>
                <c:pt idx="12176">
                  <c:v>6088</c:v>
                </c:pt>
                <c:pt idx="12177">
                  <c:v>6088.5</c:v>
                </c:pt>
                <c:pt idx="12178">
                  <c:v>6089</c:v>
                </c:pt>
                <c:pt idx="12179">
                  <c:v>6089.5</c:v>
                </c:pt>
                <c:pt idx="12180">
                  <c:v>6090</c:v>
                </c:pt>
                <c:pt idx="12181">
                  <c:v>6090.5</c:v>
                </c:pt>
                <c:pt idx="12182">
                  <c:v>6091</c:v>
                </c:pt>
                <c:pt idx="12183">
                  <c:v>6091.5</c:v>
                </c:pt>
                <c:pt idx="12184">
                  <c:v>6092</c:v>
                </c:pt>
                <c:pt idx="12185">
                  <c:v>6092.5</c:v>
                </c:pt>
                <c:pt idx="12186">
                  <c:v>6093</c:v>
                </c:pt>
                <c:pt idx="12187">
                  <c:v>6093.5</c:v>
                </c:pt>
                <c:pt idx="12188">
                  <c:v>6094</c:v>
                </c:pt>
                <c:pt idx="12189">
                  <c:v>6094.5</c:v>
                </c:pt>
                <c:pt idx="12190">
                  <c:v>6095</c:v>
                </c:pt>
                <c:pt idx="12191">
                  <c:v>6095.5</c:v>
                </c:pt>
                <c:pt idx="12192">
                  <c:v>6096</c:v>
                </c:pt>
                <c:pt idx="12193">
                  <c:v>6096.5</c:v>
                </c:pt>
                <c:pt idx="12194">
                  <c:v>6097</c:v>
                </c:pt>
                <c:pt idx="12195">
                  <c:v>6097.5</c:v>
                </c:pt>
                <c:pt idx="12196">
                  <c:v>6098</c:v>
                </c:pt>
                <c:pt idx="12197">
                  <c:v>6098.5</c:v>
                </c:pt>
                <c:pt idx="12198">
                  <c:v>6099</c:v>
                </c:pt>
                <c:pt idx="12199">
                  <c:v>6099.5</c:v>
                </c:pt>
                <c:pt idx="12200">
                  <c:v>6100</c:v>
                </c:pt>
                <c:pt idx="12201">
                  <c:v>6100.5</c:v>
                </c:pt>
                <c:pt idx="12202">
                  <c:v>6101</c:v>
                </c:pt>
                <c:pt idx="12203">
                  <c:v>6101.5</c:v>
                </c:pt>
                <c:pt idx="12204">
                  <c:v>6102</c:v>
                </c:pt>
                <c:pt idx="12205">
                  <c:v>6102.5</c:v>
                </c:pt>
                <c:pt idx="12206">
                  <c:v>6103</c:v>
                </c:pt>
                <c:pt idx="12207">
                  <c:v>6103.5</c:v>
                </c:pt>
                <c:pt idx="12208">
                  <c:v>6104</c:v>
                </c:pt>
                <c:pt idx="12209">
                  <c:v>6104.5</c:v>
                </c:pt>
                <c:pt idx="12210">
                  <c:v>6105</c:v>
                </c:pt>
                <c:pt idx="12211">
                  <c:v>6105.5</c:v>
                </c:pt>
                <c:pt idx="12212">
                  <c:v>6106</c:v>
                </c:pt>
                <c:pt idx="12213">
                  <c:v>6106.5</c:v>
                </c:pt>
                <c:pt idx="12214">
                  <c:v>6107</c:v>
                </c:pt>
                <c:pt idx="12215">
                  <c:v>6107.5</c:v>
                </c:pt>
                <c:pt idx="12216">
                  <c:v>6108</c:v>
                </c:pt>
                <c:pt idx="12217">
                  <c:v>6108.5</c:v>
                </c:pt>
                <c:pt idx="12218">
                  <c:v>6109</c:v>
                </c:pt>
                <c:pt idx="12219">
                  <c:v>6109.5</c:v>
                </c:pt>
                <c:pt idx="12220">
                  <c:v>6110</c:v>
                </c:pt>
                <c:pt idx="12221">
                  <c:v>6110.5</c:v>
                </c:pt>
                <c:pt idx="12222">
                  <c:v>6111</c:v>
                </c:pt>
                <c:pt idx="12223">
                  <c:v>6111.5</c:v>
                </c:pt>
                <c:pt idx="12224">
                  <c:v>6112</c:v>
                </c:pt>
                <c:pt idx="12225">
                  <c:v>6112.5</c:v>
                </c:pt>
                <c:pt idx="12226">
                  <c:v>6113</c:v>
                </c:pt>
                <c:pt idx="12227">
                  <c:v>6113.5</c:v>
                </c:pt>
                <c:pt idx="12228">
                  <c:v>6114</c:v>
                </c:pt>
                <c:pt idx="12229">
                  <c:v>6114.5</c:v>
                </c:pt>
                <c:pt idx="12230">
                  <c:v>6115</c:v>
                </c:pt>
                <c:pt idx="12231">
                  <c:v>6115.5</c:v>
                </c:pt>
                <c:pt idx="12232">
                  <c:v>6116</c:v>
                </c:pt>
                <c:pt idx="12233">
                  <c:v>6116.5</c:v>
                </c:pt>
                <c:pt idx="12234">
                  <c:v>6117</c:v>
                </c:pt>
                <c:pt idx="12235">
                  <c:v>6117.5</c:v>
                </c:pt>
                <c:pt idx="12236">
                  <c:v>6118</c:v>
                </c:pt>
                <c:pt idx="12237">
                  <c:v>6118.5</c:v>
                </c:pt>
                <c:pt idx="12238">
                  <c:v>6119</c:v>
                </c:pt>
                <c:pt idx="12239">
                  <c:v>6119.5</c:v>
                </c:pt>
                <c:pt idx="12240">
                  <c:v>6120</c:v>
                </c:pt>
                <c:pt idx="12241">
                  <c:v>6120.5</c:v>
                </c:pt>
                <c:pt idx="12242">
                  <c:v>6121</c:v>
                </c:pt>
                <c:pt idx="12243">
                  <c:v>6121.5</c:v>
                </c:pt>
                <c:pt idx="12244">
                  <c:v>6122</c:v>
                </c:pt>
                <c:pt idx="12245">
                  <c:v>6122.5</c:v>
                </c:pt>
                <c:pt idx="12246">
                  <c:v>6123</c:v>
                </c:pt>
                <c:pt idx="12247">
                  <c:v>6123.5</c:v>
                </c:pt>
                <c:pt idx="12248">
                  <c:v>6124</c:v>
                </c:pt>
                <c:pt idx="12249">
                  <c:v>6124.5</c:v>
                </c:pt>
                <c:pt idx="12250">
                  <c:v>6125</c:v>
                </c:pt>
                <c:pt idx="12251">
                  <c:v>6125.5</c:v>
                </c:pt>
                <c:pt idx="12252">
                  <c:v>6126</c:v>
                </c:pt>
                <c:pt idx="12253">
                  <c:v>6126.5</c:v>
                </c:pt>
                <c:pt idx="12254">
                  <c:v>6127</c:v>
                </c:pt>
                <c:pt idx="12255">
                  <c:v>6127.5</c:v>
                </c:pt>
                <c:pt idx="12256">
                  <c:v>6128</c:v>
                </c:pt>
                <c:pt idx="12257">
                  <c:v>6128.5</c:v>
                </c:pt>
                <c:pt idx="12258">
                  <c:v>6129</c:v>
                </c:pt>
                <c:pt idx="12259">
                  <c:v>6129.5</c:v>
                </c:pt>
                <c:pt idx="12260">
                  <c:v>6130</c:v>
                </c:pt>
                <c:pt idx="12261">
                  <c:v>6130.5</c:v>
                </c:pt>
                <c:pt idx="12262">
                  <c:v>6131</c:v>
                </c:pt>
                <c:pt idx="12263">
                  <c:v>6131.5</c:v>
                </c:pt>
                <c:pt idx="12264">
                  <c:v>6132</c:v>
                </c:pt>
                <c:pt idx="12265">
                  <c:v>6132.5</c:v>
                </c:pt>
                <c:pt idx="12266">
                  <c:v>6133</c:v>
                </c:pt>
                <c:pt idx="12267">
                  <c:v>6133.5</c:v>
                </c:pt>
                <c:pt idx="12268">
                  <c:v>6134</c:v>
                </c:pt>
                <c:pt idx="12269">
                  <c:v>6134.5</c:v>
                </c:pt>
                <c:pt idx="12270">
                  <c:v>6135</c:v>
                </c:pt>
                <c:pt idx="12271">
                  <c:v>6135.5</c:v>
                </c:pt>
                <c:pt idx="12272">
                  <c:v>6136</c:v>
                </c:pt>
                <c:pt idx="12273">
                  <c:v>6136.5</c:v>
                </c:pt>
                <c:pt idx="12274">
                  <c:v>6137</c:v>
                </c:pt>
                <c:pt idx="12275">
                  <c:v>6137.5</c:v>
                </c:pt>
                <c:pt idx="12276">
                  <c:v>6138</c:v>
                </c:pt>
                <c:pt idx="12277">
                  <c:v>6138.5</c:v>
                </c:pt>
                <c:pt idx="12278">
                  <c:v>6139</c:v>
                </c:pt>
                <c:pt idx="12279">
                  <c:v>6139.5</c:v>
                </c:pt>
                <c:pt idx="12280">
                  <c:v>6140</c:v>
                </c:pt>
                <c:pt idx="12281">
                  <c:v>6140.5</c:v>
                </c:pt>
                <c:pt idx="12282">
                  <c:v>6141</c:v>
                </c:pt>
                <c:pt idx="12283">
                  <c:v>6141.5</c:v>
                </c:pt>
                <c:pt idx="12284">
                  <c:v>6142</c:v>
                </c:pt>
                <c:pt idx="12285">
                  <c:v>6142.5</c:v>
                </c:pt>
                <c:pt idx="12286">
                  <c:v>6143</c:v>
                </c:pt>
                <c:pt idx="12287">
                  <c:v>6143.5</c:v>
                </c:pt>
                <c:pt idx="12288">
                  <c:v>6144</c:v>
                </c:pt>
                <c:pt idx="12289">
                  <c:v>6144.5</c:v>
                </c:pt>
                <c:pt idx="12290">
                  <c:v>6145</c:v>
                </c:pt>
                <c:pt idx="12291">
                  <c:v>6145.5</c:v>
                </c:pt>
                <c:pt idx="12292">
                  <c:v>6146</c:v>
                </c:pt>
                <c:pt idx="12293">
                  <c:v>6146.5</c:v>
                </c:pt>
                <c:pt idx="12294">
                  <c:v>6147</c:v>
                </c:pt>
                <c:pt idx="12295">
                  <c:v>6147.5</c:v>
                </c:pt>
                <c:pt idx="12296">
                  <c:v>6148</c:v>
                </c:pt>
                <c:pt idx="12297">
                  <c:v>6148.5</c:v>
                </c:pt>
                <c:pt idx="12298">
                  <c:v>6149</c:v>
                </c:pt>
                <c:pt idx="12299">
                  <c:v>6149.5</c:v>
                </c:pt>
                <c:pt idx="12300">
                  <c:v>6150</c:v>
                </c:pt>
                <c:pt idx="12301">
                  <c:v>6150.5</c:v>
                </c:pt>
                <c:pt idx="12302">
                  <c:v>6151</c:v>
                </c:pt>
                <c:pt idx="12303">
                  <c:v>6151.5</c:v>
                </c:pt>
                <c:pt idx="12304">
                  <c:v>6152</c:v>
                </c:pt>
                <c:pt idx="12305">
                  <c:v>6152.5</c:v>
                </c:pt>
                <c:pt idx="12306">
                  <c:v>6153</c:v>
                </c:pt>
                <c:pt idx="12307">
                  <c:v>6153.5</c:v>
                </c:pt>
                <c:pt idx="12308">
                  <c:v>6154</c:v>
                </c:pt>
                <c:pt idx="12309">
                  <c:v>6154.5</c:v>
                </c:pt>
                <c:pt idx="12310">
                  <c:v>6155</c:v>
                </c:pt>
                <c:pt idx="12311">
                  <c:v>6155.5</c:v>
                </c:pt>
                <c:pt idx="12312">
                  <c:v>6156</c:v>
                </c:pt>
                <c:pt idx="12313">
                  <c:v>6156.5</c:v>
                </c:pt>
                <c:pt idx="12314">
                  <c:v>6157</c:v>
                </c:pt>
                <c:pt idx="12315">
                  <c:v>6157.5</c:v>
                </c:pt>
                <c:pt idx="12316">
                  <c:v>6158</c:v>
                </c:pt>
                <c:pt idx="12317">
                  <c:v>6158.5</c:v>
                </c:pt>
                <c:pt idx="12318">
                  <c:v>6159</c:v>
                </c:pt>
                <c:pt idx="12319">
                  <c:v>6159.5</c:v>
                </c:pt>
                <c:pt idx="12320">
                  <c:v>6160</c:v>
                </c:pt>
                <c:pt idx="12321">
                  <c:v>6160.5</c:v>
                </c:pt>
                <c:pt idx="12322">
                  <c:v>6161</c:v>
                </c:pt>
                <c:pt idx="12323">
                  <c:v>6161.5</c:v>
                </c:pt>
                <c:pt idx="12324">
                  <c:v>6162</c:v>
                </c:pt>
                <c:pt idx="12325">
                  <c:v>6162.5</c:v>
                </c:pt>
                <c:pt idx="12326">
                  <c:v>6163</c:v>
                </c:pt>
                <c:pt idx="12327">
                  <c:v>6163.5</c:v>
                </c:pt>
                <c:pt idx="12328">
                  <c:v>6164</c:v>
                </c:pt>
                <c:pt idx="12329">
                  <c:v>6164.5</c:v>
                </c:pt>
                <c:pt idx="12330">
                  <c:v>6165</c:v>
                </c:pt>
                <c:pt idx="12331">
                  <c:v>6165.5</c:v>
                </c:pt>
                <c:pt idx="12332">
                  <c:v>6166</c:v>
                </c:pt>
                <c:pt idx="12333">
                  <c:v>6166.5</c:v>
                </c:pt>
                <c:pt idx="12334">
                  <c:v>6167</c:v>
                </c:pt>
                <c:pt idx="12335">
                  <c:v>6167.5</c:v>
                </c:pt>
                <c:pt idx="12336">
                  <c:v>6168</c:v>
                </c:pt>
                <c:pt idx="12337">
                  <c:v>6168.5</c:v>
                </c:pt>
                <c:pt idx="12338">
                  <c:v>6169</c:v>
                </c:pt>
                <c:pt idx="12339">
                  <c:v>6169.5</c:v>
                </c:pt>
                <c:pt idx="12340">
                  <c:v>6170</c:v>
                </c:pt>
                <c:pt idx="12341">
                  <c:v>6170.5</c:v>
                </c:pt>
                <c:pt idx="12342">
                  <c:v>6171</c:v>
                </c:pt>
                <c:pt idx="12343">
                  <c:v>6171.5</c:v>
                </c:pt>
                <c:pt idx="12344">
                  <c:v>6172</c:v>
                </c:pt>
                <c:pt idx="12345">
                  <c:v>6172.5</c:v>
                </c:pt>
                <c:pt idx="12346">
                  <c:v>6173</c:v>
                </c:pt>
                <c:pt idx="12347">
                  <c:v>6173.5</c:v>
                </c:pt>
                <c:pt idx="12348">
                  <c:v>6174</c:v>
                </c:pt>
                <c:pt idx="12349">
                  <c:v>6174.5</c:v>
                </c:pt>
                <c:pt idx="12350">
                  <c:v>6175</c:v>
                </c:pt>
                <c:pt idx="12351">
                  <c:v>6175.5</c:v>
                </c:pt>
                <c:pt idx="12352">
                  <c:v>6176</c:v>
                </c:pt>
                <c:pt idx="12353">
                  <c:v>6176.5</c:v>
                </c:pt>
                <c:pt idx="12354">
                  <c:v>6177</c:v>
                </c:pt>
                <c:pt idx="12355">
                  <c:v>6177.5</c:v>
                </c:pt>
                <c:pt idx="12356">
                  <c:v>6178</c:v>
                </c:pt>
                <c:pt idx="12357">
                  <c:v>6178.5</c:v>
                </c:pt>
                <c:pt idx="12358">
                  <c:v>6179</c:v>
                </c:pt>
                <c:pt idx="12359">
                  <c:v>6179.5</c:v>
                </c:pt>
                <c:pt idx="12360">
                  <c:v>6180</c:v>
                </c:pt>
                <c:pt idx="12361">
                  <c:v>6180.5</c:v>
                </c:pt>
                <c:pt idx="12362">
                  <c:v>6181</c:v>
                </c:pt>
                <c:pt idx="12363">
                  <c:v>6181.5</c:v>
                </c:pt>
                <c:pt idx="12364">
                  <c:v>6182</c:v>
                </c:pt>
                <c:pt idx="12365">
                  <c:v>6182.5</c:v>
                </c:pt>
                <c:pt idx="12366">
                  <c:v>6183</c:v>
                </c:pt>
                <c:pt idx="12367">
                  <c:v>6183.5</c:v>
                </c:pt>
                <c:pt idx="12368">
                  <c:v>6184</c:v>
                </c:pt>
                <c:pt idx="12369">
                  <c:v>6184.5</c:v>
                </c:pt>
                <c:pt idx="12370">
                  <c:v>6185</c:v>
                </c:pt>
                <c:pt idx="12371">
                  <c:v>6185.5</c:v>
                </c:pt>
                <c:pt idx="12372">
                  <c:v>6186</c:v>
                </c:pt>
                <c:pt idx="12373">
                  <c:v>6186.5</c:v>
                </c:pt>
                <c:pt idx="12374">
                  <c:v>6187</c:v>
                </c:pt>
                <c:pt idx="12375">
                  <c:v>6187.5</c:v>
                </c:pt>
                <c:pt idx="12376">
                  <c:v>6188</c:v>
                </c:pt>
                <c:pt idx="12377">
                  <c:v>6188.5</c:v>
                </c:pt>
                <c:pt idx="12378">
                  <c:v>6189</c:v>
                </c:pt>
                <c:pt idx="12379">
                  <c:v>6189.5</c:v>
                </c:pt>
                <c:pt idx="12380">
                  <c:v>6190</c:v>
                </c:pt>
                <c:pt idx="12381">
                  <c:v>6190.5</c:v>
                </c:pt>
                <c:pt idx="12382">
                  <c:v>6191</c:v>
                </c:pt>
                <c:pt idx="12383">
                  <c:v>6191.5</c:v>
                </c:pt>
                <c:pt idx="12384">
                  <c:v>6192</c:v>
                </c:pt>
                <c:pt idx="12385">
                  <c:v>6192.5</c:v>
                </c:pt>
                <c:pt idx="12386">
                  <c:v>6193</c:v>
                </c:pt>
                <c:pt idx="12387">
                  <c:v>6193.5</c:v>
                </c:pt>
                <c:pt idx="12388">
                  <c:v>6194</c:v>
                </c:pt>
                <c:pt idx="12389">
                  <c:v>6194.5</c:v>
                </c:pt>
                <c:pt idx="12390">
                  <c:v>6195</c:v>
                </c:pt>
                <c:pt idx="12391">
                  <c:v>6195.5</c:v>
                </c:pt>
                <c:pt idx="12392">
                  <c:v>6196</c:v>
                </c:pt>
                <c:pt idx="12393">
                  <c:v>6196.5</c:v>
                </c:pt>
                <c:pt idx="12394">
                  <c:v>6197</c:v>
                </c:pt>
                <c:pt idx="12395">
                  <c:v>6197.5</c:v>
                </c:pt>
                <c:pt idx="12396">
                  <c:v>6198</c:v>
                </c:pt>
                <c:pt idx="12397">
                  <c:v>6198.5</c:v>
                </c:pt>
                <c:pt idx="12398">
                  <c:v>6199</c:v>
                </c:pt>
                <c:pt idx="12399">
                  <c:v>6199.5</c:v>
                </c:pt>
                <c:pt idx="12400">
                  <c:v>6200</c:v>
                </c:pt>
                <c:pt idx="12401">
                  <c:v>6200.5</c:v>
                </c:pt>
                <c:pt idx="12402">
                  <c:v>6201</c:v>
                </c:pt>
                <c:pt idx="12403">
                  <c:v>6201.5</c:v>
                </c:pt>
                <c:pt idx="12404">
                  <c:v>6202</c:v>
                </c:pt>
                <c:pt idx="12405">
                  <c:v>6202.5</c:v>
                </c:pt>
                <c:pt idx="12406">
                  <c:v>6203</c:v>
                </c:pt>
                <c:pt idx="12407">
                  <c:v>6203.5</c:v>
                </c:pt>
                <c:pt idx="12408">
                  <c:v>6204</c:v>
                </c:pt>
                <c:pt idx="12409">
                  <c:v>6204.5</c:v>
                </c:pt>
                <c:pt idx="12410">
                  <c:v>6205</c:v>
                </c:pt>
                <c:pt idx="12411">
                  <c:v>6205.5</c:v>
                </c:pt>
                <c:pt idx="12412">
                  <c:v>6206</c:v>
                </c:pt>
                <c:pt idx="12413">
                  <c:v>6206.5</c:v>
                </c:pt>
                <c:pt idx="12414">
                  <c:v>6207</c:v>
                </c:pt>
                <c:pt idx="12415">
                  <c:v>6207.5</c:v>
                </c:pt>
                <c:pt idx="12416">
                  <c:v>6208</c:v>
                </c:pt>
                <c:pt idx="12417">
                  <c:v>6208.5</c:v>
                </c:pt>
                <c:pt idx="12418">
                  <c:v>6209</c:v>
                </c:pt>
                <c:pt idx="12419">
                  <c:v>6209.5</c:v>
                </c:pt>
                <c:pt idx="12420">
                  <c:v>6210</c:v>
                </c:pt>
                <c:pt idx="12421">
                  <c:v>6210.5</c:v>
                </c:pt>
                <c:pt idx="12422">
                  <c:v>6211</c:v>
                </c:pt>
                <c:pt idx="12423">
                  <c:v>6211.5</c:v>
                </c:pt>
                <c:pt idx="12424">
                  <c:v>6212</c:v>
                </c:pt>
                <c:pt idx="12425">
                  <c:v>6212.5</c:v>
                </c:pt>
                <c:pt idx="12426">
                  <c:v>6213</c:v>
                </c:pt>
                <c:pt idx="12427">
                  <c:v>6213.5</c:v>
                </c:pt>
                <c:pt idx="12428">
                  <c:v>6214</c:v>
                </c:pt>
                <c:pt idx="12429">
                  <c:v>6214.5</c:v>
                </c:pt>
                <c:pt idx="12430">
                  <c:v>6215</c:v>
                </c:pt>
                <c:pt idx="12431">
                  <c:v>6215.5</c:v>
                </c:pt>
                <c:pt idx="12432">
                  <c:v>6216</c:v>
                </c:pt>
                <c:pt idx="12433">
                  <c:v>6216.5</c:v>
                </c:pt>
                <c:pt idx="12434">
                  <c:v>6217</c:v>
                </c:pt>
                <c:pt idx="12435">
                  <c:v>6217.5</c:v>
                </c:pt>
                <c:pt idx="12436">
                  <c:v>6218</c:v>
                </c:pt>
                <c:pt idx="12437">
                  <c:v>6218.5</c:v>
                </c:pt>
                <c:pt idx="12438">
                  <c:v>6219</c:v>
                </c:pt>
                <c:pt idx="12439">
                  <c:v>6219.5</c:v>
                </c:pt>
                <c:pt idx="12440">
                  <c:v>6220</c:v>
                </c:pt>
                <c:pt idx="12441">
                  <c:v>6220.5</c:v>
                </c:pt>
                <c:pt idx="12442">
                  <c:v>6221</c:v>
                </c:pt>
                <c:pt idx="12443">
                  <c:v>6221.5</c:v>
                </c:pt>
                <c:pt idx="12444">
                  <c:v>6222</c:v>
                </c:pt>
                <c:pt idx="12445">
                  <c:v>6222.5</c:v>
                </c:pt>
                <c:pt idx="12446">
                  <c:v>6223</c:v>
                </c:pt>
                <c:pt idx="12447">
                  <c:v>6223.5</c:v>
                </c:pt>
                <c:pt idx="12448">
                  <c:v>6224</c:v>
                </c:pt>
                <c:pt idx="12449">
                  <c:v>6224.5</c:v>
                </c:pt>
                <c:pt idx="12450">
                  <c:v>6225</c:v>
                </c:pt>
                <c:pt idx="12451">
                  <c:v>6225.5</c:v>
                </c:pt>
                <c:pt idx="12452">
                  <c:v>6226</c:v>
                </c:pt>
                <c:pt idx="12453">
                  <c:v>6226.5</c:v>
                </c:pt>
                <c:pt idx="12454">
                  <c:v>6227</c:v>
                </c:pt>
                <c:pt idx="12455">
                  <c:v>6227.5</c:v>
                </c:pt>
                <c:pt idx="12456">
                  <c:v>6228</c:v>
                </c:pt>
                <c:pt idx="12457">
                  <c:v>6228.5</c:v>
                </c:pt>
                <c:pt idx="12458">
                  <c:v>6229</c:v>
                </c:pt>
                <c:pt idx="12459">
                  <c:v>6229.5</c:v>
                </c:pt>
                <c:pt idx="12460">
                  <c:v>6230</c:v>
                </c:pt>
                <c:pt idx="12461">
                  <c:v>6230.5</c:v>
                </c:pt>
                <c:pt idx="12462">
                  <c:v>6231</c:v>
                </c:pt>
                <c:pt idx="12463">
                  <c:v>6231.5</c:v>
                </c:pt>
                <c:pt idx="12464">
                  <c:v>6232</c:v>
                </c:pt>
                <c:pt idx="12465">
                  <c:v>6232.5</c:v>
                </c:pt>
                <c:pt idx="12466">
                  <c:v>6233</c:v>
                </c:pt>
                <c:pt idx="12467">
                  <c:v>6233.5</c:v>
                </c:pt>
                <c:pt idx="12468">
                  <c:v>6234</c:v>
                </c:pt>
                <c:pt idx="12469">
                  <c:v>6234.5</c:v>
                </c:pt>
                <c:pt idx="12470">
                  <c:v>6235</c:v>
                </c:pt>
                <c:pt idx="12471">
                  <c:v>6235.5</c:v>
                </c:pt>
                <c:pt idx="12472">
                  <c:v>6236</c:v>
                </c:pt>
                <c:pt idx="12473">
                  <c:v>6236.5</c:v>
                </c:pt>
                <c:pt idx="12474">
                  <c:v>6237</c:v>
                </c:pt>
                <c:pt idx="12475">
                  <c:v>6237.5</c:v>
                </c:pt>
                <c:pt idx="12476">
                  <c:v>6238</c:v>
                </c:pt>
                <c:pt idx="12477">
                  <c:v>6238.5</c:v>
                </c:pt>
                <c:pt idx="12478">
                  <c:v>6239</c:v>
                </c:pt>
                <c:pt idx="12479">
                  <c:v>6239.5</c:v>
                </c:pt>
                <c:pt idx="12480">
                  <c:v>6240</c:v>
                </c:pt>
                <c:pt idx="12481">
                  <c:v>6240.5</c:v>
                </c:pt>
                <c:pt idx="12482">
                  <c:v>6241</c:v>
                </c:pt>
                <c:pt idx="12483">
                  <c:v>6241.5</c:v>
                </c:pt>
                <c:pt idx="12484">
                  <c:v>6242</c:v>
                </c:pt>
                <c:pt idx="12485">
                  <c:v>6242.5</c:v>
                </c:pt>
                <c:pt idx="12486">
                  <c:v>6243</c:v>
                </c:pt>
                <c:pt idx="12487">
                  <c:v>6243.5</c:v>
                </c:pt>
                <c:pt idx="12488">
                  <c:v>6244</c:v>
                </c:pt>
                <c:pt idx="12489">
                  <c:v>6244.5</c:v>
                </c:pt>
                <c:pt idx="12490">
                  <c:v>6245</c:v>
                </c:pt>
                <c:pt idx="12491">
                  <c:v>6245.5</c:v>
                </c:pt>
                <c:pt idx="12492">
                  <c:v>6246</c:v>
                </c:pt>
                <c:pt idx="12493">
                  <c:v>6246.5</c:v>
                </c:pt>
                <c:pt idx="12494">
                  <c:v>6247</c:v>
                </c:pt>
                <c:pt idx="12495">
                  <c:v>6247.5</c:v>
                </c:pt>
                <c:pt idx="12496">
                  <c:v>6248</c:v>
                </c:pt>
                <c:pt idx="12497">
                  <c:v>6248.5</c:v>
                </c:pt>
                <c:pt idx="12498">
                  <c:v>6249</c:v>
                </c:pt>
                <c:pt idx="12499">
                  <c:v>6249.5</c:v>
                </c:pt>
                <c:pt idx="12500">
                  <c:v>6250</c:v>
                </c:pt>
                <c:pt idx="12501">
                  <c:v>6250.5</c:v>
                </c:pt>
                <c:pt idx="12502">
                  <c:v>6251</c:v>
                </c:pt>
                <c:pt idx="12503">
                  <c:v>6251.5</c:v>
                </c:pt>
                <c:pt idx="12504">
                  <c:v>6252</c:v>
                </c:pt>
                <c:pt idx="12505">
                  <c:v>6252.5</c:v>
                </c:pt>
                <c:pt idx="12506">
                  <c:v>6253</c:v>
                </c:pt>
                <c:pt idx="12507">
                  <c:v>6253.5</c:v>
                </c:pt>
                <c:pt idx="12508">
                  <c:v>6254</c:v>
                </c:pt>
                <c:pt idx="12509">
                  <c:v>6254.5</c:v>
                </c:pt>
                <c:pt idx="12510">
                  <c:v>6255</c:v>
                </c:pt>
                <c:pt idx="12511">
                  <c:v>6255.5</c:v>
                </c:pt>
                <c:pt idx="12512">
                  <c:v>6256</c:v>
                </c:pt>
                <c:pt idx="12513">
                  <c:v>6256.5</c:v>
                </c:pt>
                <c:pt idx="12514">
                  <c:v>6257</c:v>
                </c:pt>
                <c:pt idx="12515">
                  <c:v>6257.5</c:v>
                </c:pt>
                <c:pt idx="12516">
                  <c:v>6258</c:v>
                </c:pt>
                <c:pt idx="12517">
                  <c:v>6258.5</c:v>
                </c:pt>
                <c:pt idx="12518">
                  <c:v>6259</c:v>
                </c:pt>
                <c:pt idx="12519">
                  <c:v>6259.5</c:v>
                </c:pt>
                <c:pt idx="12520">
                  <c:v>6260</c:v>
                </c:pt>
                <c:pt idx="12521">
                  <c:v>6260.5</c:v>
                </c:pt>
                <c:pt idx="12522">
                  <c:v>6261</c:v>
                </c:pt>
                <c:pt idx="12523">
                  <c:v>6261.5</c:v>
                </c:pt>
                <c:pt idx="12524">
                  <c:v>6262</c:v>
                </c:pt>
                <c:pt idx="12525">
                  <c:v>6262.5</c:v>
                </c:pt>
                <c:pt idx="12526">
                  <c:v>6263</c:v>
                </c:pt>
                <c:pt idx="12527">
                  <c:v>6263.5</c:v>
                </c:pt>
                <c:pt idx="12528">
                  <c:v>6264</c:v>
                </c:pt>
                <c:pt idx="12529">
                  <c:v>6264.5</c:v>
                </c:pt>
                <c:pt idx="12530">
                  <c:v>6265</c:v>
                </c:pt>
                <c:pt idx="12531">
                  <c:v>6265.5</c:v>
                </c:pt>
                <c:pt idx="12532">
                  <c:v>6266</c:v>
                </c:pt>
                <c:pt idx="12533">
                  <c:v>6266.5</c:v>
                </c:pt>
                <c:pt idx="12534">
                  <c:v>6267</c:v>
                </c:pt>
                <c:pt idx="12535">
                  <c:v>6267.5</c:v>
                </c:pt>
                <c:pt idx="12536">
                  <c:v>6268</c:v>
                </c:pt>
                <c:pt idx="12537">
                  <c:v>6268.5</c:v>
                </c:pt>
                <c:pt idx="12538">
                  <c:v>6269</c:v>
                </c:pt>
                <c:pt idx="12539">
                  <c:v>6269.5</c:v>
                </c:pt>
                <c:pt idx="12540">
                  <c:v>6270</c:v>
                </c:pt>
                <c:pt idx="12541">
                  <c:v>6270.5</c:v>
                </c:pt>
                <c:pt idx="12542">
                  <c:v>6271</c:v>
                </c:pt>
                <c:pt idx="12543">
                  <c:v>6271.5</c:v>
                </c:pt>
                <c:pt idx="12544">
                  <c:v>6272</c:v>
                </c:pt>
                <c:pt idx="12545">
                  <c:v>6272.5</c:v>
                </c:pt>
                <c:pt idx="12546">
                  <c:v>6273</c:v>
                </c:pt>
                <c:pt idx="12547">
                  <c:v>6273.5</c:v>
                </c:pt>
                <c:pt idx="12548">
                  <c:v>6274</c:v>
                </c:pt>
                <c:pt idx="12549">
                  <c:v>6274.5</c:v>
                </c:pt>
                <c:pt idx="12550">
                  <c:v>6275</c:v>
                </c:pt>
                <c:pt idx="12551">
                  <c:v>6275.5</c:v>
                </c:pt>
                <c:pt idx="12552">
                  <c:v>6276</c:v>
                </c:pt>
                <c:pt idx="12553">
                  <c:v>6276.5</c:v>
                </c:pt>
                <c:pt idx="12554">
                  <c:v>6277</c:v>
                </c:pt>
                <c:pt idx="12555">
                  <c:v>6277.5</c:v>
                </c:pt>
                <c:pt idx="12556">
                  <c:v>6278</c:v>
                </c:pt>
                <c:pt idx="12557">
                  <c:v>6278.5</c:v>
                </c:pt>
                <c:pt idx="12558">
                  <c:v>6279</c:v>
                </c:pt>
                <c:pt idx="12559">
                  <c:v>6279.5</c:v>
                </c:pt>
                <c:pt idx="12560">
                  <c:v>6280</c:v>
                </c:pt>
                <c:pt idx="12561">
                  <c:v>6280.5</c:v>
                </c:pt>
                <c:pt idx="12562">
                  <c:v>6281</c:v>
                </c:pt>
                <c:pt idx="12563">
                  <c:v>6281.5</c:v>
                </c:pt>
                <c:pt idx="12564">
                  <c:v>6282</c:v>
                </c:pt>
                <c:pt idx="12565">
                  <c:v>6282.5</c:v>
                </c:pt>
                <c:pt idx="12566">
                  <c:v>6283</c:v>
                </c:pt>
                <c:pt idx="12567">
                  <c:v>6283.5</c:v>
                </c:pt>
                <c:pt idx="12568">
                  <c:v>6284</c:v>
                </c:pt>
                <c:pt idx="12569">
                  <c:v>6284.5</c:v>
                </c:pt>
                <c:pt idx="12570">
                  <c:v>6285</c:v>
                </c:pt>
                <c:pt idx="12571">
                  <c:v>6285.5</c:v>
                </c:pt>
                <c:pt idx="12572">
                  <c:v>6286</c:v>
                </c:pt>
                <c:pt idx="12573">
                  <c:v>6286.5</c:v>
                </c:pt>
                <c:pt idx="12574">
                  <c:v>6287</c:v>
                </c:pt>
                <c:pt idx="12575">
                  <c:v>6287.5</c:v>
                </c:pt>
                <c:pt idx="12576">
                  <c:v>6288</c:v>
                </c:pt>
                <c:pt idx="12577">
                  <c:v>6288.5</c:v>
                </c:pt>
                <c:pt idx="12578">
                  <c:v>6289</c:v>
                </c:pt>
                <c:pt idx="12579">
                  <c:v>6289.5</c:v>
                </c:pt>
                <c:pt idx="12580">
                  <c:v>6290</c:v>
                </c:pt>
                <c:pt idx="12581">
                  <c:v>6290.5</c:v>
                </c:pt>
                <c:pt idx="12582">
                  <c:v>6291</c:v>
                </c:pt>
                <c:pt idx="12583">
                  <c:v>6291.5</c:v>
                </c:pt>
                <c:pt idx="12584">
                  <c:v>6292</c:v>
                </c:pt>
                <c:pt idx="12585">
                  <c:v>6292.5</c:v>
                </c:pt>
                <c:pt idx="12586">
                  <c:v>6293</c:v>
                </c:pt>
                <c:pt idx="12587">
                  <c:v>6293.5</c:v>
                </c:pt>
                <c:pt idx="12588">
                  <c:v>6294</c:v>
                </c:pt>
                <c:pt idx="12589">
                  <c:v>6294.5</c:v>
                </c:pt>
                <c:pt idx="12590">
                  <c:v>6295</c:v>
                </c:pt>
                <c:pt idx="12591">
                  <c:v>6295.5</c:v>
                </c:pt>
                <c:pt idx="12592">
                  <c:v>6296</c:v>
                </c:pt>
                <c:pt idx="12593">
                  <c:v>6296.5</c:v>
                </c:pt>
                <c:pt idx="12594">
                  <c:v>6297</c:v>
                </c:pt>
                <c:pt idx="12595">
                  <c:v>6297.5</c:v>
                </c:pt>
                <c:pt idx="12596">
                  <c:v>6298</c:v>
                </c:pt>
                <c:pt idx="12597">
                  <c:v>6298.5</c:v>
                </c:pt>
                <c:pt idx="12598">
                  <c:v>6299</c:v>
                </c:pt>
                <c:pt idx="12599">
                  <c:v>6299.5</c:v>
                </c:pt>
                <c:pt idx="12600">
                  <c:v>6300</c:v>
                </c:pt>
                <c:pt idx="12601">
                  <c:v>6300.5</c:v>
                </c:pt>
                <c:pt idx="12602">
                  <c:v>6301</c:v>
                </c:pt>
                <c:pt idx="12603">
                  <c:v>6301.5</c:v>
                </c:pt>
                <c:pt idx="12604">
                  <c:v>6302</c:v>
                </c:pt>
                <c:pt idx="12605">
                  <c:v>6302.5</c:v>
                </c:pt>
                <c:pt idx="12606">
                  <c:v>6303</c:v>
                </c:pt>
                <c:pt idx="12607">
                  <c:v>6303.5</c:v>
                </c:pt>
                <c:pt idx="12608">
                  <c:v>6304</c:v>
                </c:pt>
                <c:pt idx="12609">
                  <c:v>6304.5</c:v>
                </c:pt>
                <c:pt idx="12610">
                  <c:v>6305</c:v>
                </c:pt>
                <c:pt idx="12611">
                  <c:v>6305.5</c:v>
                </c:pt>
                <c:pt idx="12612">
                  <c:v>6306</c:v>
                </c:pt>
                <c:pt idx="12613">
                  <c:v>6306.5</c:v>
                </c:pt>
                <c:pt idx="12614">
                  <c:v>6307</c:v>
                </c:pt>
                <c:pt idx="12615">
                  <c:v>6307.5</c:v>
                </c:pt>
                <c:pt idx="12616">
                  <c:v>6308</c:v>
                </c:pt>
                <c:pt idx="12617">
                  <c:v>6308.5</c:v>
                </c:pt>
                <c:pt idx="12618">
                  <c:v>6309</c:v>
                </c:pt>
                <c:pt idx="12619">
                  <c:v>6309.5</c:v>
                </c:pt>
                <c:pt idx="12620">
                  <c:v>6310</c:v>
                </c:pt>
                <c:pt idx="12621">
                  <c:v>6310.5</c:v>
                </c:pt>
                <c:pt idx="12622">
                  <c:v>6311</c:v>
                </c:pt>
                <c:pt idx="12623">
                  <c:v>6311.5</c:v>
                </c:pt>
                <c:pt idx="12624">
                  <c:v>6312</c:v>
                </c:pt>
                <c:pt idx="12625">
                  <c:v>6312.5</c:v>
                </c:pt>
                <c:pt idx="12626">
                  <c:v>6313</c:v>
                </c:pt>
                <c:pt idx="12627">
                  <c:v>6313.5</c:v>
                </c:pt>
                <c:pt idx="12628">
                  <c:v>6314</c:v>
                </c:pt>
                <c:pt idx="12629">
                  <c:v>6314.5</c:v>
                </c:pt>
                <c:pt idx="12630">
                  <c:v>6315</c:v>
                </c:pt>
                <c:pt idx="12631">
                  <c:v>6315.5</c:v>
                </c:pt>
                <c:pt idx="12632">
                  <c:v>6316</c:v>
                </c:pt>
                <c:pt idx="12633">
                  <c:v>6316.5</c:v>
                </c:pt>
                <c:pt idx="12634">
                  <c:v>6317</c:v>
                </c:pt>
                <c:pt idx="12635">
                  <c:v>6317.5</c:v>
                </c:pt>
                <c:pt idx="12636">
                  <c:v>6318</c:v>
                </c:pt>
                <c:pt idx="12637">
                  <c:v>6318.5</c:v>
                </c:pt>
                <c:pt idx="12638">
                  <c:v>6319</c:v>
                </c:pt>
                <c:pt idx="12639">
                  <c:v>6319.5</c:v>
                </c:pt>
                <c:pt idx="12640">
                  <c:v>6320</c:v>
                </c:pt>
                <c:pt idx="12641">
                  <c:v>6320.5</c:v>
                </c:pt>
                <c:pt idx="12642">
                  <c:v>6321</c:v>
                </c:pt>
                <c:pt idx="12643">
                  <c:v>6321.5</c:v>
                </c:pt>
                <c:pt idx="12644">
                  <c:v>6322</c:v>
                </c:pt>
                <c:pt idx="12645">
                  <c:v>6322.5</c:v>
                </c:pt>
                <c:pt idx="12646">
                  <c:v>6323</c:v>
                </c:pt>
                <c:pt idx="12647">
                  <c:v>6323.5</c:v>
                </c:pt>
                <c:pt idx="12648">
                  <c:v>6324</c:v>
                </c:pt>
                <c:pt idx="12649">
                  <c:v>6324.5</c:v>
                </c:pt>
                <c:pt idx="12650">
                  <c:v>6325</c:v>
                </c:pt>
                <c:pt idx="12651">
                  <c:v>6325.5</c:v>
                </c:pt>
                <c:pt idx="12652">
                  <c:v>6326</c:v>
                </c:pt>
                <c:pt idx="12653">
                  <c:v>6326.5</c:v>
                </c:pt>
                <c:pt idx="12654">
                  <c:v>6327</c:v>
                </c:pt>
                <c:pt idx="12655">
                  <c:v>6327.5</c:v>
                </c:pt>
                <c:pt idx="12656">
                  <c:v>6328</c:v>
                </c:pt>
                <c:pt idx="12657">
                  <c:v>6328.5</c:v>
                </c:pt>
                <c:pt idx="12658">
                  <c:v>6329</c:v>
                </c:pt>
                <c:pt idx="12659">
                  <c:v>6329.5</c:v>
                </c:pt>
                <c:pt idx="12660">
                  <c:v>6330</c:v>
                </c:pt>
                <c:pt idx="12661">
                  <c:v>6330.5</c:v>
                </c:pt>
                <c:pt idx="12662">
                  <c:v>6331</c:v>
                </c:pt>
                <c:pt idx="12663">
                  <c:v>6331.5</c:v>
                </c:pt>
                <c:pt idx="12664">
                  <c:v>6332</c:v>
                </c:pt>
                <c:pt idx="12665">
                  <c:v>6332.5</c:v>
                </c:pt>
                <c:pt idx="12666">
                  <c:v>6333</c:v>
                </c:pt>
                <c:pt idx="12667">
                  <c:v>6333.5</c:v>
                </c:pt>
                <c:pt idx="12668">
                  <c:v>6334</c:v>
                </c:pt>
                <c:pt idx="12669">
                  <c:v>6334.5</c:v>
                </c:pt>
                <c:pt idx="12670">
                  <c:v>6335</c:v>
                </c:pt>
                <c:pt idx="12671">
                  <c:v>6335.5</c:v>
                </c:pt>
                <c:pt idx="12672">
                  <c:v>6336</c:v>
                </c:pt>
                <c:pt idx="12673">
                  <c:v>6336.5</c:v>
                </c:pt>
                <c:pt idx="12674">
                  <c:v>6337</c:v>
                </c:pt>
                <c:pt idx="12675">
                  <c:v>6337.5</c:v>
                </c:pt>
                <c:pt idx="12676">
                  <c:v>6338</c:v>
                </c:pt>
                <c:pt idx="12677">
                  <c:v>6338.5</c:v>
                </c:pt>
                <c:pt idx="12678">
                  <c:v>6339</c:v>
                </c:pt>
                <c:pt idx="12679">
                  <c:v>6339.5</c:v>
                </c:pt>
                <c:pt idx="12680">
                  <c:v>6340</c:v>
                </c:pt>
                <c:pt idx="12681">
                  <c:v>6340.5</c:v>
                </c:pt>
                <c:pt idx="12682">
                  <c:v>6341</c:v>
                </c:pt>
                <c:pt idx="12683">
                  <c:v>6341.5</c:v>
                </c:pt>
                <c:pt idx="12684">
                  <c:v>6342</c:v>
                </c:pt>
                <c:pt idx="12685">
                  <c:v>6342.5</c:v>
                </c:pt>
                <c:pt idx="12686">
                  <c:v>6343</c:v>
                </c:pt>
                <c:pt idx="12687">
                  <c:v>6343.5</c:v>
                </c:pt>
                <c:pt idx="12688">
                  <c:v>6344</c:v>
                </c:pt>
                <c:pt idx="12689">
                  <c:v>6344.5</c:v>
                </c:pt>
                <c:pt idx="12690">
                  <c:v>6345</c:v>
                </c:pt>
                <c:pt idx="12691">
                  <c:v>6345.5</c:v>
                </c:pt>
                <c:pt idx="12692">
                  <c:v>6346</c:v>
                </c:pt>
                <c:pt idx="12693">
                  <c:v>6346.5</c:v>
                </c:pt>
                <c:pt idx="12694">
                  <c:v>6347</c:v>
                </c:pt>
                <c:pt idx="12695">
                  <c:v>6347.5</c:v>
                </c:pt>
                <c:pt idx="12696">
                  <c:v>6348</c:v>
                </c:pt>
                <c:pt idx="12697">
                  <c:v>6348.5</c:v>
                </c:pt>
                <c:pt idx="12698">
                  <c:v>6349</c:v>
                </c:pt>
                <c:pt idx="12699">
                  <c:v>6349.5</c:v>
                </c:pt>
                <c:pt idx="12700">
                  <c:v>6350</c:v>
                </c:pt>
                <c:pt idx="12701">
                  <c:v>6350.5</c:v>
                </c:pt>
                <c:pt idx="12702">
                  <c:v>6351</c:v>
                </c:pt>
                <c:pt idx="12703">
                  <c:v>6351.5</c:v>
                </c:pt>
                <c:pt idx="12704">
                  <c:v>6352</c:v>
                </c:pt>
                <c:pt idx="12705">
                  <c:v>6352.5</c:v>
                </c:pt>
                <c:pt idx="12706">
                  <c:v>6353</c:v>
                </c:pt>
                <c:pt idx="12707">
                  <c:v>6353.5</c:v>
                </c:pt>
                <c:pt idx="12708">
                  <c:v>6354</c:v>
                </c:pt>
                <c:pt idx="12709">
                  <c:v>6354.5</c:v>
                </c:pt>
                <c:pt idx="12710">
                  <c:v>6355</c:v>
                </c:pt>
                <c:pt idx="12711">
                  <c:v>6355.5</c:v>
                </c:pt>
                <c:pt idx="12712">
                  <c:v>6356</c:v>
                </c:pt>
                <c:pt idx="12713">
                  <c:v>6356.5</c:v>
                </c:pt>
                <c:pt idx="12714">
                  <c:v>6357</c:v>
                </c:pt>
                <c:pt idx="12715">
                  <c:v>6357.5</c:v>
                </c:pt>
                <c:pt idx="12716">
                  <c:v>6358</c:v>
                </c:pt>
                <c:pt idx="12717">
                  <c:v>6358.5</c:v>
                </c:pt>
                <c:pt idx="12718">
                  <c:v>6359</c:v>
                </c:pt>
                <c:pt idx="12719">
                  <c:v>6359.5</c:v>
                </c:pt>
                <c:pt idx="12720">
                  <c:v>6360</c:v>
                </c:pt>
                <c:pt idx="12721">
                  <c:v>6360.5</c:v>
                </c:pt>
                <c:pt idx="12722">
                  <c:v>6361</c:v>
                </c:pt>
                <c:pt idx="12723">
                  <c:v>6361.5</c:v>
                </c:pt>
                <c:pt idx="12724">
                  <c:v>6362</c:v>
                </c:pt>
                <c:pt idx="12725">
                  <c:v>6362.5</c:v>
                </c:pt>
                <c:pt idx="12726">
                  <c:v>6363</c:v>
                </c:pt>
                <c:pt idx="12727">
                  <c:v>6363.5</c:v>
                </c:pt>
                <c:pt idx="12728">
                  <c:v>6364</c:v>
                </c:pt>
                <c:pt idx="12729">
                  <c:v>6364.5</c:v>
                </c:pt>
                <c:pt idx="12730">
                  <c:v>6365</c:v>
                </c:pt>
                <c:pt idx="12731">
                  <c:v>6365.5</c:v>
                </c:pt>
                <c:pt idx="12732">
                  <c:v>6366</c:v>
                </c:pt>
                <c:pt idx="12733">
                  <c:v>6366.5</c:v>
                </c:pt>
                <c:pt idx="12734">
                  <c:v>6367</c:v>
                </c:pt>
                <c:pt idx="12735">
                  <c:v>6367.5</c:v>
                </c:pt>
                <c:pt idx="12736">
                  <c:v>6368</c:v>
                </c:pt>
                <c:pt idx="12737">
                  <c:v>6368.5</c:v>
                </c:pt>
                <c:pt idx="12738">
                  <c:v>6369</c:v>
                </c:pt>
                <c:pt idx="12739">
                  <c:v>6369.5</c:v>
                </c:pt>
                <c:pt idx="12740">
                  <c:v>6370</c:v>
                </c:pt>
                <c:pt idx="12741">
                  <c:v>6370.5</c:v>
                </c:pt>
                <c:pt idx="12742">
                  <c:v>6371</c:v>
                </c:pt>
                <c:pt idx="12743">
                  <c:v>6371.5</c:v>
                </c:pt>
                <c:pt idx="12744">
                  <c:v>6372</c:v>
                </c:pt>
                <c:pt idx="12745">
                  <c:v>6372.5</c:v>
                </c:pt>
                <c:pt idx="12746">
                  <c:v>6373</c:v>
                </c:pt>
                <c:pt idx="12747">
                  <c:v>6373.5</c:v>
                </c:pt>
                <c:pt idx="12748">
                  <c:v>6374</c:v>
                </c:pt>
                <c:pt idx="12749">
                  <c:v>6374.5</c:v>
                </c:pt>
                <c:pt idx="12750">
                  <c:v>6375</c:v>
                </c:pt>
                <c:pt idx="12751">
                  <c:v>6375.5</c:v>
                </c:pt>
                <c:pt idx="12752">
                  <c:v>6376</c:v>
                </c:pt>
                <c:pt idx="12753">
                  <c:v>6376.5</c:v>
                </c:pt>
                <c:pt idx="12754">
                  <c:v>6377</c:v>
                </c:pt>
                <c:pt idx="12755">
                  <c:v>6377.5</c:v>
                </c:pt>
                <c:pt idx="12756">
                  <c:v>6378</c:v>
                </c:pt>
                <c:pt idx="12757">
                  <c:v>6378.5</c:v>
                </c:pt>
                <c:pt idx="12758">
                  <c:v>6379</c:v>
                </c:pt>
                <c:pt idx="12759">
                  <c:v>6379.5</c:v>
                </c:pt>
                <c:pt idx="12760">
                  <c:v>6380</c:v>
                </c:pt>
                <c:pt idx="12761">
                  <c:v>6380.5</c:v>
                </c:pt>
                <c:pt idx="12762">
                  <c:v>6381</c:v>
                </c:pt>
                <c:pt idx="12763">
                  <c:v>6381.5</c:v>
                </c:pt>
                <c:pt idx="12764">
                  <c:v>6382</c:v>
                </c:pt>
                <c:pt idx="12765">
                  <c:v>6382.5</c:v>
                </c:pt>
                <c:pt idx="12766">
                  <c:v>6383</c:v>
                </c:pt>
                <c:pt idx="12767">
                  <c:v>6383.5</c:v>
                </c:pt>
                <c:pt idx="12768">
                  <c:v>6384</c:v>
                </c:pt>
                <c:pt idx="12769">
                  <c:v>6384.5</c:v>
                </c:pt>
                <c:pt idx="12770">
                  <c:v>6385</c:v>
                </c:pt>
                <c:pt idx="12771">
                  <c:v>6385.5</c:v>
                </c:pt>
                <c:pt idx="12772">
                  <c:v>6386</c:v>
                </c:pt>
                <c:pt idx="12773">
                  <c:v>6386.5</c:v>
                </c:pt>
                <c:pt idx="12774">
                  <c:v>6387</c:v>
                </c:pt>
                <c:pt idx="12775">
                  <c:v>6387.5</c:v>
                </c:pt>
                <c:pt idx="12776">
                  <c:v>6388</c:v>
                </c:pt>
                <c:pt idx="12777">
                  <c:v>6388.5</c:v>
                </c:pt>
                <c:pt idx="12778">
                  <c:v>6389</c:v>
                </c:pt>
                <c:pt idx="12779">
                  <c:v>6389.5</c:v>
                </c:pt>
                <c:pt idx="12780">
                  <c:v>6390</c:v>
                </c:pt>
                <c:pt idx="12781">
                  <c:v>6390.5</c:v>
                </c:pt>
                <c:pt idx="12782">
                  <c:v>6391</c:v>
                </c:pt>
                <c:pt idx="12783">
                  <c:v>6391.5</c:v>
                </c:pt>
                <c:pt idx="12784">
                  <c:v>6392</c:v>
                </c:pt>
                <c:pt idx="12785">
                  <c:v>6392.5</c:v>
                </c:pt>
                <c:pt idx="12786">
                  <c:v>6393</c:v>
                </c:pt>
                <c:pt idx="12787">
                  <c:v>6393.5</c:v>
                </c:pt>
                <c:pt idx="12788">
                  <c:v>6394</c:v>
                </c:pt>
                <c:pt idx="12789">
                  <c:v>6394.5</c:v>
                </c:pt>
                <c:pt idx="12790">
                  <c:v>6395</c:v>
                </c:pt>
                <c:pt idx="12791">
                  <c:v>6395.5</c:v>
                </c:pt>
                <c:pt idx="12792">
                  <c:v>6396</c:v>
                </c:pt>
                <c:pt idx="12793">
                  <c:v>6396.5</c:v>
                </c:pt>
                <c:pt idx="12794">
                  <c:v>6397</c:v>
                </c:pt>
                <c:pt idx="12795">
                  <c:v>6397.5</c:v>
                </c:pt>
                <c:pt idx="12796">
                  <c:v>6398</c:v>
                </c:pt>
                <c:pt idx="12797">
                  <c:v>6398.5</c:v>
                </c:pt>
                <c:pt idx="12798">
                  <c:v>6399</c:v>
                </c:pt>
                <c:pt idx="12799">
                  <c:v>6399.5</c:v>
                </c:pt>
                <c:pt idx="12800">
                  <c:v>6400</c:v>
                </c:pt>
                <c:pt idx="12801">
                  <c:v>6400.5</c:v>
                </c:pt>
                <c:pt idx="12802">
                  <c:v>6401</c:v>
                </c:pt>
                <c:pt idx="12803">
                  <c:v>6401.5</c:v>
                </c:pt>
                <c:pt idx="12804">
                  <c:v>6402</c:v>
                </c:pt>
                <c:pt idx="12805">
                  <c:v>6402.5</c:v>
                </c:pt>
                <c:pt idx="12806">
                  <c:v>6403</c:v>
                </c:pt>
                <c:pt idx="12807">
                  <c:v>6403.5</c:v>
                </c:pt>
                <c:pt idx="12808">
                  <c:v>6404</c:v>
                </c:pt>
                <c:pt idx="12809">
                  <c:v>6404.5</c:v>
                </c:pt>
                <c:pt idx="12810">
                  <c:v>6405</c:v>
                </c:pt>
                <c:pt idx="12811">
                  <c:v>6405.5</c:v>
                </c:pt>
                <c:pt idx="12812">
                  <c:v>6406</c:v>
                </c:pt>
                <c:pt idx="12813">
                  <c:v>6406.5</c:v>
                </c:pt>
                <c:pt idx="12814">
                  <c:v>6407</c:v>
                </c:pt>
                <c:pt idx="12815">
                  <c:v>6407.5</c:v>
                </c:pt>
                <c:pt idx="12816">
                  <c:v>6408</c:v>
                </c:pt>
                <c:pt idx="12817">
                  <c:v>6408.5</c:v>
                </c:pt>
                <c:pt idx="12818">
                  <c:v>6409</c:v>
                </c:pt>
                <c:pt idx="12819">
                  <c:v>6409.5</c:v>
                </c:pt>
                <c:pt idx="12820">
                  <c:v>6410</c:v>
                </c:pt>
                <c:pt idx="12821">
                  <c:v>6410.5</c:v>
                </c:pt>
                <c:pt idx="12822">
                  <c:v>6411</c:v>
                </c:pt>
                <c:pt idx="12823">
                  <c:v>6411.5</c:v>
                </c:pt>
                <c:pt idx="12824">
                  <c:v>6412</c:v>
                </c:pt>
                <c:pt idx="12825">
                  <c:v>6412.5</c:v>
                </c:pt>
                <c:pt idx="12826">
                  <c:v>6413</c:v>
                </c:pt>
                <c:pt idx="12827">
                  <c:v>6413.5</c:v>
                </c:pt>
                <c:pt idx="12828">
                  <c:v>6414</c:v>
                </c:pt>
                <c:pt idx="12829">
                  <c:v>6414.5</c:v>
                </c:pt>
                <c:pt idx="12830">
                  <c:v>6415</c:v>
                </c:pt>
                <c:pt idx="12831">
                  <c:v>6415.5</c:v>
                </c:pt>
                <c:pt idx="12832">
                  <c:v>6416</c:v>
                </c:pt>
                <c:pt idx="12833">
                  <c:v>6416.5</c:v>
                </c:pt>
                <c:pt idx="12834">
                  <c:v>6417</c:v>
                </c:pt>
                <c:pt idx="12835">
                  <c:v>6417.5</c:v>
                </c:pt>
                <c:pt idx="12836">
                  <c:v>6418</c:v>
                </c:pt>
                <c:pt idx="12837">
                  <c:v>6418.5</c:v>
                </c:pt>
                <c:pt idx="12838">
                  <c:v>6419</c:v>
                </c:pt>
                <c:pt idx="12839">
                  <c:v>6419.5</c:v>
                </c:pt>
                <c:pt idx="12840">
                  <c:v>6420</c:v>
                </c:pt>
                <c:pt idx="12841">
                  <c:v>6420.5</c:v>
                </c:pt>
                <c:pt idx="12842">
                  <c:v>6421</c:v>
                </c:pt>
                <c:pt idx="12843">
                  <c:v>6421.5</c:v>
                </c:pt>
                <c:pt idx="12844">
                  <c:v>6422</c:v>
                </c:pt>
                <c:pt idx="12845">
                  <c:v>6422.5</c:v>
                </c:pt>
                <c:pt idx="12846">
                  <c:v>6423</c:v>
                </c:pt>
                <c:pt idx="12847">
                  <c:v>6423.5</c:v>
                </c:pt>
                <c:pt idx="12848">
                  <c:v>6424</c:v>
                </c:pt>
                <c:pt idx="12849">
                  <c:v>6424.5</c:v>
                </c:pt>
                <c:pt idx="12850">
                  <c:v>6425</c:v>
                </c:pt>
                <c:pt idx="12851">
                  <c:v>6425.5</c:v>
                </c:pt>
                <c:pt idx="12852">
                  <c:v>6426</c:v>
                </c:pt>
                <c:pt idx="12853">
                  <c:v>6426.5</c:v>
                </c:pt>
                <c:pt idx="12854">
                  <c:v>6427</c:v>
                </c:pt>
                <c:pt idx="12855">
                  <c:v>6427.5</c:v>
                </c:pt>
                <c:pt idx="12856">
                  <c:v>6428</c:v>
                </c:pt>
                <c:pt idx="12857">
                  <c:v>6428.5</c:v>
                </c:pt>
                <c:pt idx="12858">
                  <c:v>6429</c:v>
                </c:pt>
                <c:pt idx="12859">
                  <c:v>6429.5</c:v>
                </c:pt>
                <c:pt idx="12860">
                  <c:v>6430</c:v>
                </c:pt>
                <c:pt idx="12861">
                  <c:v>6430.5</c:v>
                </c:pt>
                <c:pt idx="12862">
                  <c:v>6431</c:v>
                </c:pt>
                <c:pt idx="12863">
                  <c:v>6431.5</c:v>
                </c:pt>
                <c:pt idx="12864">
                  <c:v>6432</c:v>
                </c:pt>
                <c:pt idx="12865">
                  <c:v>6432.5</c:v>
                </c:pt>
                <c:pt idx="12866">
                  <c:v>6433</c:v>
                </c:pt>
                <c:pt idx="12867">
                  <c:v>6433.5</c:v>
                </c:pt>
                <c:pt idx="12868">
                  <c:v>6434</c:v>
                </c:pt>
                <c:pt idx="12869">
                  <c:v>6434.5</c:v>
                </c:pt>
                <c:pt idx="12870">
                  <c:v>6435</c:v>
                </c:pt>
                <c:pt idx="12871">
                  <c:v>6435.5</c:v>
                </c:pt>
                <c:pt idx="12872">
                  <c:v>6436</c:v>
                </c:pt>
                <c:pt idx="12873">
                  <c:v>6436.5</c:v>
                </c:pt>
                <c:pt idx="12874">
                  <c:v>6437</c:v>
                </c:pt>
                <c:pt idx="12875">
                  <c:v>6437.5</c:v>
                </c:pt>
                <c:pt idx="12876">
                  <c:v>6438</c:v>
                </c:pt>
                <c:pt idx="12877">
                  <c:v>6438.5</c:v>
                </c:pt>
                <c:pt idx="12878">
                  <c:v>6439</c:v>
                </c:pt>
                <c:pt idx="12879">
                  <c:v>6439.5</c:v>
                </c:pt>
                <c:pt idx="12880">
                  <c:v>6440</c:v>
                </c:pt>
                <c:pt idx="12881">
                  <c:v>6440.5</c:v>
                </c:pt>
                <c:pt idx="12882">
                  <c:v>6441</c:v>
                </c:pt>
                <c:pt idx="12883">
                  <c:v>6441.5</c:v>
                </c:pt>
                <c:pt idx="12884">
                  <c:v>6442</c:v>
                </c:pt>
                <c:pt idx="12885">
                  <c:v>6442.5</c:v>
                </c:pt>
                <c:pt idx="12886">
                  <c:v>6443</c:v>
                </c:pt>
                <c:pt idx="12887">
                  <c:v>6443.5</c:v>
                </c:pt>
                <c:pt idx="12888">
                  <c:v>6444</c:v>
                </c:pt>
                <c:pt idx="12889">
                  <c:v>6444.5</c:v>
                </c:pt>
                <c:pt idx="12890">
                  <c:v>6445</c:v>
                </c:pt>
                <c:pt idx="12891">
                  <c:v>6445.5</c:v>
                </c:pt>
                <c:pt idx="12892">
                  <c:v>6446</c:v>
                </c:pt>
                <c:pt idx="12893">
                  <c:v>6446.5</c:v>
                </c:pt>
                <c:pt idx="12894">
                  <c:v>6447</c:v>
                </c:pt>
                <c:pt idx="12895">
                  <c:v>6447.5</c:v>
                </c:pt>
                <c:pt idx="12896">
                  <c:v>6448</c:v>
                </c:pt>
                <c:pt idx="12897">
                  <c:v>6448.5</c:v>
                </c:pt>
                <c:pt idx="12898">
                  <c:v>6449</c:v>
                </c:pt>
                <c:pt idx="12899">
                  <c:v>6449.5</c:v>
                </c:pt>
                <c:pt idx="12900">
                  <c:v>6450</c:v>
                </c:pt>
                <c:pt idx="12901">
                  <c:v>6450.5</c:v>
                </c:pt>
                <c:pt idx="12902">
                  <c:v>6451</c:v>
                </c:pt>
                <c:pt idx="12903">
                  <c:v>6451.5</c:v>
                </c:pt>
                <c:pt idx="12904">
                  <c:v>6452</c:v>
                </c:pt>
                <c:pt idx="12905">
                  <c:v>6452.5</c:v>
                </c:pt>
                <c:pt idx="12906">
                  <c:v>6453</c:v>
                </c:pt>
                <c:pt idx="12907">
                  <c:v>6453.5</c:v>
                </c:pt>
                <c:pt idx="12908">
                  <c:v>6454</c:v>
                </c:pt>
                <c:pt idx="12909">
                  <c:v>6454.5</c:v>
                </c:pt>
                <c:pt idx="12910">
                  <c:v>6455</c:v>
                </c:pt>
                <c:pt idx="12911">
                  <c:v>6455.5</c:v>
                </c:pt>
                <c:pt idx="12912">
                  <c:v>6456</c:v>
                </c:pt>
                <c:pt idx="12913">
                  <c:v>6456.5</c:v>
                </c:pt>
                <c:pt idx="12914">
                  <c:v>6457</c:v>
                </c:pt>
                <c:pt idx="12915">
                  <c:v>6457.5</c:v>
                </c:pt>
                <c:pt idx="12916">
                  <c:v>6458</c:v>
                </c:pt>
                <c:pt idx="12917">
                  <c:v>6458.5</c:v>
                </c:pt>
                <c:pt idx="12918">
                  <c:v>6459</c:v>
                </c:pt>
                <c:pt idx="12919">
                  <c:v>6459.5</c:v>
                </c:pt>
                <c:pt idx="12920">
                  <c:v>6460</c:v>
                </c:pt>
                <c:pt idx="12921">
                  <c:v>6460.5</c:v>
                </c:pt>
                <c:pt idx="12922">
                  <c:v>6461</c:v>
                </c:pt>
                <c:pt idx="12923">
                  <c:v>6461.5</c:v>
                </c:pt>
                <c:pt idx="12924">
                  <c:v>6462</c:v>
                </c:pt>
                <c:pt idx="12925">
                  <c:v>6462.5</c:v>
                </c:pt>
                <c:pt idx="12926">
                  <c:v>6463</c:v>
                </c:pt>
                <c:pt idx="12927">
                  <c:v>6463.5</c:v>
                </c:pt>
                <c:pt idx="12928">
                  <c:v>6464</c:v>
                </c:pt>
                <c:pt idx="12929">
                  <c:v>6464.5</c:v>
                </c:pt>
                <c:pt idx="12930">
                  <c:v>6465</c:v>
                </c:pt>
                <c:pt idx="12931">
                  <c:v>6465.5</c:v>
                </c:pt>
                <c:pt idx="12932">
                  <c:v>6466</c:v>
                </c:pt>
                <c:pt idx="12933">
                  <c:v>6466.5</c:v>
                </c:pt>
                <c:pt idx="12934">
                  <c:v>6467</c:v>
                </c:pt>
                <c:pt idx="12935">
                  <c:v>6467.5</c:v>
                </c:pt>
                <c:pt idx="12936">
                  <c:v>6468</c:v>
                </c:pt>
                <c:pt idx="12937">
                  <c:v>6468.5</c:v>
                </c:pt>
                <c:pt idx="12938">
                  <c:v>6469</c:v>
                </c:pt>
                <c:pt idx="12939">
                  <c:v>6469.5</c:v>
                </c:pt>
                <c:pt idx="12940">
                  <c:v>6470</c:v>
                </c:pt>
                <c:pt idx="12941">
                  <c:v>6470.5</c:v>
                </c:pt>
                <c:pt idx="12942">
                  <c:v>6471</c:v>
                </c:pt>
                <c:pt idx="12943">
                  <c:v>6471.5</c:v>
                </c:pt>
                <c:pt idx="12944">
                  <c:v>6472</c:v>
                </c:pt>
                <c:pt idx="12945">
                  <c:v>6472.5</c:v>
                </c:pt>
                <c:pt idx="12946">
                  <c:v>6473</c:v>
                </c:pt>
                <c:pt idx="12947">
                  <c:v>6473.5</c:v>
                </c:pt>
                <c:pt idx="12948">
                  <c:v>6474</c:v>
                </c:pt>
                <c:pt idx="12949">
                  <c:v>6474.5</c:v>
                </c:pt>
                <c:pt idx="12950">
                  <c:v>6475</c:v>
                </c:pt>
                <c:pt idx="12951">
                  <c:v>6475.5</c:v>
                </c:pt>
                <c:pt idx="12952">
                  <c:v>6476</c:v>
                </c:pt>
                <c:pt idx="12953">
                  <c:v>6476.5</c:v>
                </c:pt>
                <c:pt idx="12954">
                  <c:v>6477</c:v>
                </c:pt>
                <c:pt idx="12955">
                  <c:v>6477.5</c:v>
                </c:pt>
                <c:pt idx="12956">
                  <c:v>6478</c:v>
                </c:pt>
                <c:pt idx="12957">
                  <c:v>6478.5</c:v>
                </c:pt>
                <c:pt idx="12958">
                  <c:v>6479</c:v>
                </c:pt>
                <c:pt idx="12959">
                  <c:v>6479.5</c:v>
                </c:pt>
                <c:pt idx="12960">
                  <c:v>6480</c:v>
                </c:pt>
                <c:pt idx="12961">
                  <c:v>6480.5</c:v>
                </c:pt>
                <c:pt idx="12962">
                  <c:v>6481</c:v>
                </c:pt>
                <c:pt idx="12963">
                  <c:v>6481.5</c:v>
                </c:pt>
                <c:pt idx="12964">
                  <c:v>6482</c:v>
                </c:pt>
                <c:pt idx="12965">
                  <c:v>6482.5</c:v>
                </c:pt>
                <c:pt idx="12966">
                  <c:v>6483</c:v>
                </c:pt>
                <c:pt idx="12967">
                  <c:v>6483.5</c:v>
                </c:pt>
                <c:pt idx="12968">
                  <c:v>6484</c:v>
                </c:pt>
                <c:pt idx="12969">
                  <c:v>6484.5</c:v>
                </c:pt>
                <c:pt idx="12970">
                  <c:v>6485</c:v>
                </c:pt>
                <c:pt idx="12971">
                  <c:v>6485.5</c:v>
                </c:pt>
                <c:pt idx="12972">
                  <c:v>6486</c:v>
                </c:pt>
                <c:pt idx="12973">
                  <c:v>6486.5</c:v>
                </c:pt>
                <c:pt idx="12974">
                  <c:v>6487</c:v>
                </c:pt>
                <c:pt idx="12975">
                  <c:v>6487.5</c:v>
                </c:pt>
                <c:pt idx="12976">
                  <c:v>6488</c:v>
                </c:pt>
                <c:pt idx="12977">
                  <c:v>6488.5</c:v>
                </c:pt>
                <c:pt idx="12978">
                  <c:v>6489</c:v>
                </c:pt>
                <c:pt idx="12979">
                  <c:v>6489.5</c:v>
                </c:pt>
                <c:pt idx="12980">
                  <c:v>6490</c:v>
                </c:pt>
                <c:pt idx="12981">
                  <c:v>6490.5</c:v>
                </c:pt>
                <c:pt idx="12982">
                  <c:v>6491</c:v>
                </c:pt>
                <c:pt idx="12983">
                  <c:v>6491.5</c:v>
                </c:pt>
                <c:pt idx="12984">
                  <c:v>6492</c:v>
                </c:pt>
                <c:pt idx="12985">
                  <c:v>6492.5</c:v>
                </c:pt>
                <c:pt idx="12986">
                  <c:v>6493</c:v>
                </c:pt>
                <c:pt idx="12987">
                  <c:v>6493.5</c:v>
                </c:pt>
                <c:pt idx="12988">
                  <c:v>6494</c:v>
                </c:pt>
                <c:pt idx="12989">
                  <c:v>6494.5</c:v>
                </c:pt>
                <c:pt idx="12990">
                  <c:v>6495</c:v>
                </c:pt>
                <c:pt idx="12991">
                  <c:v>6495.5</c:v>
                </c:pt>
                <c:pt idx="12992">
                  <c:v>6496</c:v>
                </c:pt>
                <c:pt idx="12993">
                  <c:v>6496.5</c:v>
                </c:pt>
                <c:pt idx="12994">
                  <c:v>6497</c:v>
                </c:pt>
                <c:pt idx="12995">
                  <c:v>6497.5</c:v>
                </c:pt>
                <c:pt idx="12996">
                  <c:v>6498</c:v>
                </c:pt>
                <c:pt idx="12997">
                  <c:v>6498.5</c:v>
                </c:pt>
                <c:pt idx="12998">
                  <c:v>6499</c:v>
                </c:pt>
                <c:pt idx="12999">
                  <c:v>6499.5</c:v>
                </c:pt>
                <c:pt idx="13000">
                  <c:v>6500</c:v>
                </c:pt>
                <c:pt idx="13001">
                  <c:v>6500.5</c:v>
                </c:pt>
                <c:pt idx="13002">
                  <c:v>6501</c:v>
                </c:pt>
                <c:pt idx="13003">
                  <c:v>6501.5</c:v>
                </c:pt>
                <c:pt idx="13004">
                  <c:v>6502</c:v>
                </c:pt>
                <c:pt idx="13005">
                  <c:v>6502.5</c:v>
                </c:pt>
                <c:pt idx="13006">
                  <c:v>6503</c:v>
                </c:pt>
                <c:pt idx="13007">
                  <c:v>6503.5</c:v>
                </c:pt>
                <c:pt idx="13008">
                  <c:v>6504</c:v>
                </c:pt>
                <c:pt idx="13009">
                  <c:v>6504.5</c:v>
                </c:pt>
                <c:pt idx="13010">
                  <c:v>6505</c:v>
                </c:pt>
                <c:pt idx="13011">
                  <c:v>6505.5</c:v>
                </c:pt>
                <c:pt idx="13012">
                  <c:v>6506</c:v>
                </c:pt>
                <c:pt idx="13013">
                  <c:v>6506.5</c:v>
                </c:pt>
                <c:pt idx="13014">
                  <c:v>6507</c:v>
                </c:pt>
                <c:pt idx="13015">
                  <c:v>6507.5</c:v>
                </c:pt>
                <c:pt idx="13016">
                  <c:v>6508</c:v>
                </c:pt>
                <c:pt idx="13017">
                  <c:v>6508.5</c:v>
                </c:pt>
                <c:pt idx="13018">
                  <c:v>6509</c:v>
                </c:pt>
                <c:pt idx="13019">
                  <c:v>6509.5</c:v>
                </c:pt>
                <c:pt idx="13020">
                  <c:v>6510</c:v>
                </c:pt>
                <c:pt idx="13021">
                  <c:v>6510.5</c:v>
                </c:pt>
                <c:pt idx="13022">
                  <c:v>6511</c:v>
                </c:pt>
                <c:pt idx="13023">
                  <c:v>6511.5</c:v>
                </c:pt>
                <c:pt idx="13024">
                  <c:v>6512</c:v>
                </c:pt>
                <c:pt idx="13025">
                  <c:v>6512.5</c:v>
                </c:pt>
                <c:pt idx="13026">
                  <c:v>6513</c:v>
                </c:pt>
                <c:pt idx="13027">
                  <c:v>6513.5</c:v>
                </c:pt>
                <c:pt idx="13028">
                  <c:v>6514</c:v>
                </c:pt>
                <c:pt idx="13029">
                  <c:v>6514.5</c:v>
                </c:pt>
                <c:pt idx="13030">
                  <c:v>6515</c:v>
                </c:pt>
                <c:pt idx="13031">
                  <c:v>6515.5</c:v>
                </c:pt>
                <c:pt idx="13032">
                  <c:v>6516</c:v>
                </c:pt>
                <c:pt idx="13033">
                  <c:v>6516.5</c:v>
                </c:pt>
                <c:pt idx="13034">
                  <c:v>6517</c:v>
                </c:pt>
                <c:pt idx="13035">
                  <c:v>6517.5</c:v>
                </c:pt>
                <c:pt idx="13036">
                  <c:v>6518</c:v>
                </c:pt>
                <c:pt idx="13037">
                  <c:v>6518.5</c:v>
                </c:pt>
                <c:pt idx="13038">
                  <c:v>6519</c:v>
                </c:pt>
                <c:pt idx="13039">
                  <c:v>6519.5</c:v>
                </c:pt>
                <c:pt idx="13040">
                  <c:v>6520</c:v>
                </c:pt>
                <c:pt idx="13041">
                  <c:v>6520.5</c:v>
                </c:pt>
                <c:pt idx="13042">
                  <c:v>6521</c:v>
                </c:pt>
                <c:pt idx="13043">
                  <c:v>6521.5</c:v>
                </c:pt>
                <c:pt idx="13044">
                  <c:v>6522</c:v>
                </c:pt>
                <c:pt idx="13045">
                  <c:v>6522.5</c:v>
                </c:pt>
                <c:pt idx="13046">
                  <c:v>6523</c:v>
                </c:pt>
                <c:pt idx="13047">
                  <c:v>6523.5</c:v>
                </c:pt>
                <c:pt idx="13048">
                  <c:v>6524</c:v>
                </c:pt>
                <c:pt idx="13049">
                  <c:v>6524.5</c:v>
                </c:pt>
                <c:pt idx="13050">
                  <c:v>6525</c:v>
                </c:pt>
                <c:pt idx="13051">
                  <c:v>6525.5</c:v>
                </c:pt>
                <c:pt idx="13052">
                  <c:v>6526</c:v>
                </c:pt>
                <c:pt idx="13053">
                  <c:v>6526.5</c:v>
                </c:pt>
                <c:pt idx="13054">
                  <c:v>6527</c:v>
                </c:pt>
                <c:pt idx="13055">
                  <c:v>6527.5</c:v>
                </c:pt>
                <c:pt idx="13056">
                  <c:v>6528</c:v>
                </c:pt>
                <c:pt idx="13057">
                  <c:v>6528.5</c:v>
                </c:pt>
                <c:pt idx="13058">
                  <c:v>6529</c:v>
                </c:pt>
                <c:pt idx="13059">
                  <c:v>6529.5</c:v>
                </c:pt>
                <c:pt idx="13060">
                  <c:v>6530</c:v>
                </c:pt>
                <c:pt idx="13061">
                  <c:v>6530.5</c:v>
                </c:pt>
                <c:pt idx="13062">
                  <c:v>6531</c:v>
                </c:pt>
                <c:pt idx="13063">
                  <c:v>6531.5</c:v>
                </c:pt>
                <c:pt idx="13064">
                  <c:v>6532</c:v>
                </c:pt>
                <c:pt idx="13065">
                  <c:v>6532.5</c:v>
                </c:pt>
                <c:pt idx="13066">
                  <c:v>6533</c:v>
                </c:pt>
                <c:pt idx="13067">
                  <c:v>6533.5</c:v>
                </c:pt>
                <c:pt idx="13068">
                  <c:v>6534</c:v>
                </c:pt>
                <c:pt idx="13069">
                  <c:v>6534.5</c:v>
                </c:pt>
                <c:pt idx="13070">
                  <c:v>6535</c:v>
                </c:pt>
                <c:pt idx="13071">
                  <c:v>6535.5</c:v>
                </c:pt>
                <c:pt idx="13072">
                  <c:v>6536</c:v>
                </c:pt>
                <c:pt idx="13073">
                  <c:v>6536.5</c:v>
                </c:pt>
                <c:pt idx="13074">
                  <c:v>6537</c:v>
                </c:pt>
                <c:pt idx="13075">
                  <c:v>6537.5</c:v>
                </c:pt>
                <c:pt idx="13076">
                  <c:v>6538</c:v>
                </c:pt>
                <c:pt idx="13077">
                  <c:v>6538.5</c:v>
                </c:pt>
                <c:pt idx="13078">
                  <c:v>6539</c:v>
                </c:pt>
                <c:pt idx="13079">
                  <c:v>6539.5</c:v>
                </c:pt>
                <c:pt idx="13080">
                  <c:v>6540</c:v>
                </c:pt>
                <c:pt idx="13081">
                  <c:v>6540.5</c:v>
                </c:pt>
                <c:pt idx="13082">
                  <c:v>6541</c:v>
                </c:pt>
                <c:pt idx="13083">
                  <c:v>6541.5</c:v>
                </c:pt>
                <c:pt idx="13084">
                  <c:v>6542</c:v>
                </c:pt>
                <c:pt idx="13085">
                  <c:v>6542.5</c:v>
                </c:pt>
                <c:pt idx="13086">
                  <c:v>6543</c:v>
                </c:pt>
                <c:pt idx="13087">
                  <c:v>6543.5</c:v>
                </c:pt>
                <c:pt idx="13088">
                  <c:v>6544</c:v>
                </c:pt>
                <c:pt idx="13089">
                  <c:v>6544.5</c:v>
                </c:pt>
                <c:pt idx="13090">
                  <c:v>6545</c:v>
                </c:pt>
                <c:pt idx="13091">
                  <c:v>6545.5</c:v>
                </c:pt>
                <c:pt idx="13092">
                  <c:v>6546</c:v>
                </c:pt>
                <c:pt idx="13093">
                  <c:v>6546.5</c:v>
                </c:pt>
                <c:pt idx="13094">
                  <c:v>6547</c:v>
                </c:pt>
                <c:pt idx="13095">
                  <c:v>6547.5</c:v>
                </c:pt>
                <c:pt idx="13096">
                  <c:v>6548</c:v>
                </c:pt>
                <c:pt idx="13097">
                  <c:v>6548.5</c:v>
                </c:pt>
                <c:pt idx="13098">
                  <c:v>6549</c:v>
                </c:pt>
                <c:pt idx="13099">
                  <c:v>6549.5</c:v>
                </c:pt>
                <c:pt idx="13100">
                  <c:v>6550</c:v>
                </c:pt>
                <c:pt idx="13101">
                  <c:v>6550.5</c:v>
                </c:pt>
                <c:pt idx="13102">
                  <c:v>6551</c:v>
                </c:pt>
                <c:pt idx="13103">
                  <c:v>6551.5</c:v>
                </c:pt>
                <c:pt idx="13104">
                  <c:v>6552</c:v>
                </c:pt>
                <c:pt idx="13105">
                  <c:v>6552.5</c:v>
                </c:pt>
                <c:pt idx="13106">
                  <c:v>6553</c:v>
                </c:pt>
                <c:pt idx="13107">
                  <c:v>6553.5</c:v>
                </c:pt>
                <c:pt idx="13108">
                  <c:v>6554</c:v>
                </c:pt>
                <c:pt idx="13109">
                  <c:v>6554.5</c:v>
                </c:pt>
                <c:pt idx="13110">
                  <c:v>6555</c:v>
                </c:pt>
                <c:pt idx="13111">
                  <c:v>6555.5</c:v>
                </c:pt>
                <c:pt idx="13112">
                  <c:v>6556</c:v>
                </c:pt>
                <c:pt idx="13113">
                  <c:v>6556.5</c:v>
                </c:pt>
                <c:pt idx="13114">
                  <c:v>6557</c:v>
                </c:pt>
                <c:pt idx="13115">
                  <c:v>6557.5</c:v>
                </c:pt>
                <c:pt idx="13116">
                  <c:v>6558</c:v>
                </c:pt>
                <c:pt idx="13117">
                  <c:v>6558.5</c:v>
                </c:pt>
                <c:pt idx="13118">
                  <c:v>6559</c:v>
                </c:pt>
                <c:pt idx="13119">
                  <c:v>6559.5</c:v>
                </c:pt>
                <c:pt idx="13120">
                  <c:v>6560</c:v>
                </c:pt>
                <c:pt idx="13121">
                  <c:v>6560.5</c:v>
                </c:pt>
                <c:pt idx="13122">
                  <c:v>6561</c:v>
                </c:pt>
                <c:pt idx="13123">
                  <c:v>6561.5</c:v>
                </c:pt>
                <c:pt idx="13124">
                  <c:v>6562</c:v>
                </c:pt>
                <c:pt idx="13125">
                  <c:v>6562.5</c:v>
                </c:pt>
                <c:pt idx="13126">
                  <c:v>6563</c:v>
                </c:pt>
                <c:pt idx="13127">
                  <c:v>6563.5</c:v>
                </c:pt>
                <c:pt idx="13128">
                  <c:v>6564</c:v>
                </c:pt>
                <c:pt idx="13129">
                  <c:v>6564.5</c:v>
                </c:pt>
                <c:pt idx="13130">
                  <c:v>6565</c:v>
                </c:pt>
                <c:pt idx="13131">
                  <c:v>6565.5</c:v>
                </c:pt>
                <c:pt idx="13132">
                  <c:v>6566</c:v>
                </c:pt>
                <c:pt idx="13133">
                  <c:v>6566.5</c:v>
                </c:pt>
                <c:pt idx="13134">
                  <c:v>6567</c:v>
                </c:pt>
                <c:pt idx="13135">
                  <c:v>6567.5</c:v>
                </c:pt>
                <c:pt idx="13136">
                  <c:v>6568</c:v>
                </c:pt>
                <c:pt idx="13137">
                  <c:v>6568.5</c:v>
                </c:pt>
                <c:pt idx="13138">
                  <c:v>6569</c:v>
                </c:pt>
                <c:pt idx="13139">
                  <c:v>6569.5</c:v>
                </c:pt>
                <c:pt idx="13140">
                  <c:v>6570</c:v>
                </c:pt>
                <c:pt idx="13141">
                  <c:v>6570.5</c:v>
                </c:pt>
                <c:pt idx="13142">
                  <c:v>6571</c:v>
                </c:pt>
                <c:pt idx="13143">
                  <c:v>6571.5</c:v>
                </c:pt>
                <c:pt idx="13144">
                  <c:v>6572</c:v>
                </c:pt>
                <c:pt idx="13145">
                  <c:v>6572.5</c:v>
                </c:pt>
                <c:pt idx="13146">
                  <c:v>6573</c:v>
                </c:pt>
                <c:pt idx="13147">
                  <c:v>6573.5</c:v>
                </c:pt>
                <c:pt idx="13148">
                  <c:v>6574</c:v>
                </c:pt>
                <c:pt idx="13149">
                  <c:v>6574.5</c:v>
                </c:pt>
                <c:pt idx="13150">
                  <c:v>6575</c:v>
                </c:pt>
                <c:pt idx="13151">
                  <c:v>6575.5</c:v>
                </c:pt>
                <c:pt idx="13152">
                  <c:v>6576</c:v>
                </c:pt>
                <c:pt idx="13153">
                  <c:v>6576.5</c:v>
                </c:pt>
                <c:pt idx="13154">
                  <c:v>6577</c:v>
                </c:pt>
                <c:pt idx="13155">
                  <c:v>6577.5</c:v>
                </c:pt>
                <c:pt idx="13156">
                  <c:v>6578</c:v>
                </c:pt>
                <c:pt idx="13157">
                  <c:v>6578.5</c:v>
                </c:pt>
                <c:pt idx="13158">
                  <c:v>6579</c:v>
                </c:pt>
                <c:pt idx="13159">
                  <c:v>6579.5</c:v>
                </c:pt>
                <c:pt idx="13160">
                  <c:v>6580</c:v>
                </c:pt>
                <c:pt idx="13161">
                  <c:v>6580.5</c:v>
                </c:pt>
                <c:pt idx="13162">
                  <c:v>6581</c:v>
                </c:pt>
                <c:pt idx="13163">
                  <c:v>6581.5</c:v>
                </c:pt>
                <c:pt idx="13164">
                  <c:v>6582</c:v>
                </c:pt>
                <c:pt idx="13165">
                  <c:v>6582.5</c:v>
                </c:pt>
                <c:pt idx="13166">
                  <c:v>6583</c:v>
                </c:pt>
                <c:pt idx="13167">
                  <c:v>6583.5</c:v>
                </c:pt>
                <c:pt idx="13168">
                  <c:v>6584</c:v>
                </c:pt>
                <c:pt idx="13169">
                  <c:v>6584.5</c:v>
                </c:pt>
                <c:pt idx="13170">
                  <c:v>6585</c:v>
                </c:pt>
                <c:pt idx="13171">
                  <c:v>6585.5</c:v>
                </c:pt>
                <c:pt idx="13172">
                  <c:v>6586</c:v>
                </c:pt>
                <c:pt idx="13173">
                  <c:v>6586.5</c:v>
                </c:pt>
                <c:pt idx="13174">
                  <c:v>6587</c:v>
                </c:pt>
                <c:pt idx="13175">
                  <c:v>6587.5</c:v>
                </c:pt>
                <c:pt idx="13176">
                  <c:v>6588</c:v>
                </c:pt>
                <c:pt idx="13177">
                  <c:v>6588.5</c:v>
                </c:pt>
                <c:pt idx="13178">
                  <c:v>6589</c:v>
                </c:pt>
                <c:pt idx="13179">
                  <c:v>6589.5</c:v>
                </c:pt>
                <c:pt idx="13180">
                  <c:v>6590</c:v>
                </c:pt>
                <c:pt idx="13181">
                  <c:v>6590.5</c:v>
                </c:pt>
                <c:pt idx="13182">
                  <c:v>6591</c:v>
                </c:pt>
                <c:pt idx="13183">
                  <c:v>6591.5</c:v>
                </c:pt>
                <c:pt idx="13184">
                  <c:v>6592</c:v>
                </c:pt>
                <c:pt idx="13185">
                  <c:v>6592.5</c:v>
                </c:pt>
                <c:pt idx="13186">
                  <c:v>6593</c:v>
                </c:pt>
                <c:pt idx="13187">
                  <c:v>6593.5</c:v>
                </c:pt>
                <c:pt idx="13188">
                  <c:v>6594</c:v>
                </c:pt>
                <c:pt idx="13189">
                  <c:v>6594.5</c:v>
                </c:pt>
                <c:pt idx="13190">
                  <c:v>6595</c:v>
                </c:pt>
                <c:pt idx="13191">
                  <c:v>6595.5</c:v>
                </c:pt>
                <c:pt idx="13192">
                  <c:v>6596</c:v>
                </c:pt>
                <c:pt idx="13193">
                  <c:v>6596.5</c:v>
                </c:pt>
                <c:pt idx="13194">
                  <c:v>6597</c:v>
                </c:pt>
                <c:pt idx="13195">
                  <c:v>6597.5</c:v>
                </c:pt>
                <c:pt idx="13196">
                  <c:v>6598</c:v>
                </c:pt>
                <c:pt idx="13197">
                  <c:v>6598.5</c:v>
                </c:pt>
                <c:pt idx="13198">
                  <c:v>6599</c:v>
                </c:pt>
                <c:pt idx="13199">
                  <c:v>6599.5</c:v>
                </c:pt>
                <c:pt idx="13200">
                  <c:v>6600</c:v>
                </c:pt>
                <c:pt idx="13201">
                  <c:v>6600.5</c:v>
                </c:pt>
                <c:pt idx="13202">
                  <c:v>6601</c:v>
                </c:pt>
                <c:pt idx="13203">
                  <c:v>6601.5</c:v>
                </c:pt>
                <c:pt idx="13204">
                  <c:v>6602</c:v>
                </c:pt>
                <c:pt idx="13205">
                  <c:v>6602.5</c:v>
                </c:pt>
                <c:pt idx="13206">
                  <c:v>6603</c:v>
                </c:pt>
                <c:pt idx="13207">
                  <c:v>6603.5</c:v>
                </c:pt>
                <c:pt idx="13208">
                  <c:v>6604</c:v>
                </c:pt>
                <c:pt idx="13209">
                  <c:v>6604.5</c:v>
                </c:pt>
                <c:pt idx="13210">
                  <c:v>6605</c:v>
                </c:pt>
                <c:pt idx="13211">
                  <c:v>6605.5</c:v>
                </c:pt>
                <c:pt idx="13212">
                  <c:v>6606</c:v>
                </c:pt>
                <c:pt idx="13213">
                  <c:v>6606.5</c:v>
                </c:pt>
                <c:pt idx="13214">
                  <c:v>6607</c:v>
                </c:pt>
                <c:pt idx="13215">
                  <c:v>6607.5</c:v>
                </c:pt>
                <c:pt idx="13216">
                  <c:v>6608</c:v>
                </c:pt>
                <c:pt idx="13217">
                  <c:v>6608.5</c:v>
                </c:pt>
                <c:pt idx="13218">
                  <c:v>6609</c:v>
                </c:pt>
                <c:pt idx="13219">
                  <c:v>6609.5</c:v>
                </c:pt>
                <c:pt idx="13220">
                  <c:v>6610</c:v>
                </c:pt>
                <c:pt idx="13221">
                  <c:v>6610.5</c:v>
                </c:pt>
                <c:pt idx="13222">
                  <c:v>6611</c:v>
                </c:pt>
                <c:pt idx="13223">
                  <c:v>6611.5</c:v>
                </c:pt>
                <c:pt idx="13224">
                  <c:v>6612</c:v>
                </c:pt>
                <c:pt idx="13225">
                  <c:v>6612.5</c:v>
                </c:pt>
                <c:pt idx="13226">
                  <c:v>6613</c:v>
                </c:pt>
                <c:pt idx="13227">
                  <c:v>6613.5</c:v>
                </c:pt>
                <c:pt idx="13228">
                  <c:v>6614</c:v>
                </c:pt>
                <c:pt idx="13229">
                  <c:v>6614.5</c:v>
                </c:pt>
                <c:pt idx="13230">
                  <c:v>6615</c:v>
                </c:pt>
                <c:pt idx="13231">
                  <c:v>6615.5</c:v>
                </c:pt>
                <c:pt idx="13232">
                  <c:v>6616</c:v>
                </c:pt>
                <c:pt idx="13233">
                  <c:v>6616.5</c:v>
                </c:pt>
                <c:pt idx="13234">
                  <c:v>6617</c:v>
                </c:pt>
                <c:pt idx="13235">
                  <c:v>6617.5</c:v>
                </c:pt>
                <c:pt idx="13236">
                  <c:v>6618</c:v>
                </c:pt>
                <c:pt idx="13237">
                  <c:v>6618.5</c:v>
                </c:pt>
                <c:pt idx="13238">
                  <c:v>6619</c:v>
                </c:pt>
                <c:pt idx="13239">
                  <c:v>6619.5</c:v>
                </c:pt>
                <c:pt idx="13240">
                  <c:v>6620</c:v>
                </c:pt>
                <c:pt idx="13241">
                  <c:v>6620.5</c:v>
                </c:pt>
                <c:pt idx="13242">
                  <c:v>6621</c:v>
                </c:pt>
                <c:pt idx="13243">
                  <c:v>6621.5</c:v>
                </c:pt>
                <c:pt idx="13244">
                  <c:v>6622</c:v>
                </c:pt>
                <c:pt idx="13245">
                  <c:v>6622.5</c:v>
                </c:pt>
                <c:pt idx="13246">
                  <c:v>6623</c:v>
                </c:pt>
                <c:pt idx="13247">
                  <c:v>6623.5</c:v>
                </c:pt>
                <c:pt idx="13248">
                  <c:v>6624</c:v>
                </c:pt>
                <c:pt idx="13249">
                  <c:v>6624.5</c:v>
                </c:pt>
                <c:pt idx="13250">
                  <c:v>6625</c:v>
                </c:pt>
                <c:pt idx="13251">
                  <c:v>6625.5</c:v>
                </c:pt>
                <c:pt idx="13252">
                  <c:v>6626</c:v>
                </c:pt>
                <c:pt idx="13253">
                  <c:v>6626.5</c:v>
                </c:pt>
                <c:pt idx="13254">
                  <c:v>6627</c:v>
                </c:pt>
                <c:pt idx="13255">
                  <c:v>6627.5</c:v>
                </c:pt>
                <c:pt idx="13256">
                  <c:v>6628</c:v>
                </c:pt>
                <c:pt idx="13257">
                  <c:v>6628.5</c:v>
                </c:pt>
                <c:pt idx="13258">
                  <c:v>6629</c:v>
                </c:pt>
                <c:pt idx="13259">
                  <c:v>6629.5</c:v>
                </c:pt>
                <c:pt idx="13260">
                  <c:v>6630</c:v>
                </c:pt>
                <c:pt idx="13261">
                  <c:v>6630.5</c:v>
                </c:pt>
                <c:pt idx="13262">
                  <c:v>6631</c:v>
                </c:pt>
                <c:pt idx="13263">
                  <c:v>6631.5</c:v>
                </c:pt>
                <c:pt idx="13264">
                  <c:v>6632</c:v>
                </c:pt>
                <c:pt idx="13265">
                  <c:v>6632.5</c:v>
                </c:pt>
                <c:pt idx="13266">
                  <c:v>6633</c:v>
                </c:pt>
                <c:pt idx="13267">
                  <c:v>6633.5</c:v>
                </c:pt>
                <c:pt idx="13268">
                  <c:v>6634</c:v>
                </c:pt>
                <c:pt idx="13269">
                  <c:v>6634.5</c:v>
                </c:pt>
                <c:pt idx="13270">
                  <c:v>6635</c:v>
                </c:pt>
                <c:pt idx="13271">
                  <c:v>6635.5</c:v>
                </c:pt>
                <c:pt idx="13272">
                  <c:v>6636</c:v>
                </c:pt>
                <c:pt idx="13273">
                  <c:v>6636.5</c:v>
                </c:pt>
                <c:pt idx="13274">
                  <c:v>6637</c:v>
                </c:pt>
                <c:pt idx="13275">
                  <c:v>6637.5</c:v>
                </c:pt>
                <c:pt idx="13276">
                  <c:v>6638</c:v>
                </c:pt>
                <c:pt idx="13277">
                  <c:v>6638.5</c:v>
                </c:pt>
                <c:pt idx="13278">
                  <c:v>6639</c:v>
                </c:pt>
                <c:pt idx="13279">
                  <c:v>6639.5</c:v>
                </c:pt>
                <c:pt idx="13280">
                  <c:v>6640</c:v>
                </c:pt>
                <c:pt idx="13281">
                  <c:v>6640.5</c:v>
                </c:pt>
                <c:pt idx="13282">
                  <c:v>6641</c:v>
                </c:pt>
                <c:pt idx="13283">
                  <c:v>6641.5</c:v>
                </c:pt>
                <c:pt idx="13284">
                  <c:v>6642</c:v>
                </c:pt>
                <c:pt idx="13285">
                  <c:v>6642.5</c:v>
                </c:pt>
                <c:pt idx="13286">
                  <c:v>6643</c:v>
                </c:pt>
                <c:pt idx="13287">
                  <c:v>6643.5</c:v>
                </c:pt>
                <c:pt idx="13288">
                  <c:v>6644</c:v>
                </c:pt>
                <c:pt idx="13289">
                  <c:v>6644.5</c:v>
                </c:pt>
                <c:pt idx="13290">
                  <c:v>6645</c:v>
                </c:pt>
                <c:pt idx="13291">
                  <c:v>6645.5</c:v>
                </c:pt>
                <c:pt idx="13292">
                  <c:v>6646</c:v>
                </c:pt>
                <c:pt idx="13293">
                  <c:v>6646.5</c:v>
                </c:pt>
                <c:pt idx="13294">
                  <c:v>6647</c:v>
                </c:pt>
                <c:pt idx="13295">
                  <c:v>6647.5</c:v>
                </c:pt>
                <c:pt idx="13296">
                  <c:v>6648</c:v>
                </c:pt>
                <c:pt idx="13297">
                  <c:v>6648.5</c:v>
                </c:pt>
                <c:pt idx="13298">
                  <c:v>6649</c:v>
                </c:pt>
                <c:pt idx="13299">
                  <c:v>6649.5</c:v>
                </c:pt>
                <c:pt idx="13300">
                  <c:v>6650</c:v>
                </c:pt>
                <c:pt idx="13301">
                  <c:v>6650.5</c:v>
                </c:pt>
                <c:pt idx="13302">
                  <c:v>6651</c:v>
                </c:pt>
                <c:pt idx="13303">
                  <c:v>6651.5</c:v>
                </c:pt>
                <c:pt idx="13304">
                  <c:v>6652</c:v>
                </c:pt>
                <c:pt idx="13305">
                  <c:v>6652.5</c:v>
                </c:pt>
                <c:pt idx="13306">
                  <c:v>6653</c:v>
                </c:pt>
                <c:pt idx="13307">
                  <c:v>6653.5</c:v>
                </c:pt>
                <c:pt idx="13308">
                  <c:v>6654</c:v>
                </c:pt>
                <c:pt idx="13309">
                  <c:v>6654.5</c:v>
                </c:pt>
                <c:pt idx="13310">
                  <c:v>6655</c:v>
                </c:pt>
                <c:pt idx="13311">
                  <c:v>6655.5</c:v>
                </c:pt>
                <c:pt idx="13312">
                  <c:v>6656</c:v>
                </c:pt>
                <c:pt idx="13313">
                  <c:v>6656.5</c:v>
                </c:pt>
                <c:pt idx="13314">
                  <c:v>6657</c:v>
                </c:pt>
                <c:pt idx="13315">
                  <c:v>6657.5</c:v>
                </c:pt>
                <c:pt idx="13316">
                  <c:v>6658</c:v>
                </c:pt>
                <c:pt idx="13317">
                  <c:v>6658.5</c:v>
                </c:pt>
                <c:pt idx="13318">
                  <c:v>6659</c:v>
                </c:pt>
                <c:pt idx="13319">
                  <c:v>6659.5</c:v>
                </c:pt>
                <c:pt idx="13320">
                  <c:v>6660</c:v>
                </c:pt>
                <c:pt idx="13321">
                  <c:v>6660.5</c:v>
                </c:pt>
                <c:pt idx="13322">
                  <c:v>6661</c:v>
                </c:pt>
                <c:pt idx="13323">
                  <c:v>6661.5</c:v>
                </c:pt>
                <c:pt idx="13324">
                  <c:v>6662</c:v>
                </c:pt>
                <c:pt idx="13325">
                  <c:v>6662.5</c:v>
                </c:pt>
                <c:pt idx="13326">
                  <c:v>6663</c:v>
                </c:pt>
                <c:pt idx="13327">
                  <c:v>6663.5</c:v>
                </c:pt>
                <c:pt idx="13328">
                  <c:v>6664</c:v>
                </c:pt>
                <c:pt idx="13329">
                  <c:v>6664.5</c:v>
                </c:pt>
                <c:pt idx="13330">
                  <c:v>6665</c:v>
                </c:pt>
                <c:pt idx="13331">
                  <c:v>6665.5</c:v>
                </c:pt>
                <c:pt idx="13332">
                  <c:v>6666</c:v>
                </c:pt>
                <c:pt idx="13333">
                  <c:v>6666.5</c:v>
                </c:pt>
                <c:pt idx="13334">
                  <c:v>6667</c:v>
                </c:pt>
                <c:pt idx="13335">
                  <c:v>6667.5</c:v>
                </c:pt>
                <c:pt idx="13336">
                  <c:v>6668</c:v>
                </c:pt>
                <c:pt idx="13337">
                  <c:v>6668.5</c:v>
                </c:pt>
                <c:pt idx="13338">
                  <c:v>6669</c:v>
                </c:pt>
                <c:pt idx="13339">
                  <c:v>6669.5</c:v>
                </c:pt>
                <c:pt idx="13340">
                  <c:v>6670</c:v>
                </c:pt>
                <c:pt idx="13341">
                  <c:v>6670.5</c:v>
                </c:pt>
                <c:pt idx="13342">
                  <c:v>6671</c:v>
                </c:pt>
                <c:pt idx="13343">
                  <c:v>6671.5</c:v>
                </c:pt>
                <c:pt idx="13344">
                  <c:v>6672</c:v>
                </c:pt>
                <c:pt idx="13345">
                  <c:v>6672.5</c:v>
                </c:pt>
                <c:pt idx="13346">
                  <c:v>6673</c:v>
                </c:pt>
                <c:pt idx="13347">
                  <c:v>6673.5</c:v>
                </c:pt>
                <c:pt idx="13348">
                  <c:v>6674</c:v>
                </c:pt>
                <c:pt idx="13349">
                  <c:v>6674.5</c:v>
                </c:pt>
                <c:pt idx="13350">
                  <c:v>6675</c:v>
                </c:pt>
                <c:pt idx="13351">
                  <c:v>6675.5</c:v>
                </c:pt>
                <c:pt idx="13352">
                  <c:v>6676</c:v>
                </c:pt>
                <c:pt idx="13353">
                  <c:v>6676.5</c:v>
                </c:pt>
                <c:pt idx="13354">
                  <c:v>6677</c:v>
                </c:pt>
                <c:pt idx="13355">
                  <c:v>6677.5</c:v>
                </c:pt>
                <c:pt idx="13356">
                  <c:v>6678</c:v>
                </c:pt>
                <c:pt idx="13357">
                  <c:v>6678.5</c:v>
                </c:pt>
                <c:pt idx="13358">
                  <c:v>6679</c:v>
                </c:pt>
                <c:pt idx="13359">
                  <c:v>6679.5</c:v>
                </c:pt>
                <c:pt idx="13360">
                  <c:v>6680</c:v>
                </c:pt>
                <c:pt idx="13361">
                  <c:v>6680.5</c:v>
                </c:pt>
                <c:pt idx="13362">
                  <c:v>6681</c:v>
                </c:pt>
                <c:pt idx="13363">
                  <c:v>6681.5</c:v>
                </c:pt>
                <c:pt idx="13364">
                  <c:v>6682</c:v>
                </c:pt>
                <c:pt idx="13365">
                  <c:v>6682.5</c:v>
                </c:pt>
                <c:pt idx="13366">
                  <c:v>6683</c:v>
                </c:pt>
                <c:pt idx="13367">
                  <c:v>6683.5</c:v>
                </c:pt>
                <c:pt idx="13368">
                  <c:v>6684</c:v>
                </c:pt>
                <c:pt idx="13369">
                  <c:v>6684.5</c:v>
                </c:pt>
                <c:pt idx="13370">
                  <c:v>6685</c:v>
                </c:pt>
                <c:pt idx="13371">
                  <c:v>6685.5</c:v>
                </c:pt>
                <c:pt idx="13372">
                  <c:v>6686</c:v>
                </c:pt>
                <c:pt idx="13373">
                  <c:v>6686.5</c:v>
                </c:pt>
                <c:pt idx="13374">
                  <c:v>6687</c:v>
                </c:pt>
                <c:pt idx="13375">
                  <c:v>6687.5</c:v>
                </c:pt>
                <c:pt idx="13376">
                  <c:v>6688</c:v>
                </c:pt>
                <c:pt idx="13377">
                  <c:v>6688.5</c:v>
                </c:pt>
                <c:pt idx="13378">
                  <c:v>6689</c:v>
                </c:pt>
                <c:pt idx="13379">
                  <c:v>6689.5</c:v>
                </c:pt>
                <c:pt idx="13380">
                  <c:v>6690</c:v>
                </c:pt>
                <c:pt idx="13381">
                  <c:v>6690.5</c:v>
                </c:pt>
                <c:pt idx="13382">
                  <c:v>6691</c:v>
                </c:pt>
                <c:pt idx="13383">
                  <c:v>6691.5</c:v>
                </c:pt>
                <c:pt idx="13384">
                  <c:v>6692</c:v>
                </c:pt>
                <c:pt idx="13385">
                  <c:v>6692.5</c:v>
                </c:pt>
                <c:pt idx="13386">
                  <c:v>6693</c:v>
                </c:pt>
                <c:pt idx="13387">
                  <c:v>6693.5</c:v>
                </c:pt>
                <c:pt idx="13388">
                  <c:v>6694</c:v>
                </c:pt>
                <c:pt idx="13389">
                  <c:v>6694.5</c:v>
                </c:pt>
                <c:pt idx="13390">
                  <c:v>6695</c:v>
                </c:pt>
                <c:pt idx="13391">
                  <c:v>6695.5</c:v>
                </c:pt>
                <c:pt idx="13392">
                  <c:v>6696</c:v>
                </c:pt>
                <c:pt idx="13393">
                  <c:v>6696.5</c:v>
                </c:pt>
                <c:pt idx="13394">
                  <c:v>6697</c:v>
                </c:pt>
                <c:pt idx="13395">
                  <c:v>6697.5</c:v>
                </c:pt>
                <c:pt idx="13396">
                  <c:v>6698</c:v>
                </c:pt>
                <c:pt idx="13397">
                  <c:v>6698.5</c:v>
                </c:pt>
                <c:pt idx="13398">
                  <c:v>6699</c:v>
                </c:pt>
                <c:pt idx="13399">
                  <c:v>6699.5</c:v>
                </c:pt>
                <c:pt idx="13400">
                  <c:v>6700</c:v>
                </c:pt>
                <c:pt idx="13401">
                  <c:v>6700.5</c:v>
                </c:pt>
                <c:pt idx="13402">
                  <c:v>6701</c:v>
                </c:pt>
                <c:pt idx="13403">
                  <c:v>6701.5</c:v>
                </c:pt>
                <c:pt idx="13404">
                  <c:v>6702</c:v>
                </c:pt>
                <c:pt idx="13405">
                  <c:v>6702.5</c:v>
                </c:pt>
                <c:pt idx="13406">
                  <c:v>6703</c:v>
                </c:pt>
                <c:pt idx="13407">
                  <c:v>6703.5</c:v>
                </c:pt>
                <c:pt idx="13408">
                  <c:v>6704</c:v>
                </c:pt>
                <c:pt idx="13409">
                  <c:v>6704.5</c:v>
                </c:pt>
                <c:pt idx="13410">
                  <c:v>6705</c:v>
                </c:pt>
                <c:pt idx="13411">
                  <c:v>6705.5</c:v>
                </c:pt>
                <c:pt idx="13412">
                  <c:v>6706</c:v>
                </c:pt>
                <c:pt idx="13413">
                  <c:v>6706.5</c:v>
                </c:pt>
                <c:pt idx="13414">
                  <c:v>6707</c:v>
                </c:pt>
                <c:pt idx="13415">
                  <c:v>6707.5</c:v>
                </c:pt>
                <c:pt idx="13416">
                  <c:v>6708</c:v>
                </c:pt>
                <c:pt idx="13417">
                  <c:v>6708.5</c:v>
                </c:pt>
                <c:pt idx="13418">
                  <c:v>6709</c:v>
                </c:pt>
                <c:pt idx="13419">
                  <c:v>6709.5</c:v>
                </c:pt>
                <c:pt idx="13420">
                  <c:v>6710</c:v>
                </c:pt>
                <c:pt idx="13421">
                  <c:v>6710.5</c:v>
                </c:pt>
                <c:pt idx="13422">
                  <c:v>6711</c:v>
                </c:pt>
                <c:pt idx="13423">
                  <c:v>6711.5</c:v>
                </c:pt>
                <c:pt idx="13424">
                  <c:v>6712</c:v>
                </c:pt>
                <c:pt idx="13425">
                  <c:v>6712.5</c:v>
                </c:pt>
                <c:pt idx="13426">
                  <c:v>6713</c:v>
                </c:pt>
                <c:pt idx="13427">
                  <c:v>6713.5</c:v>
                </c:pt>
                <c:pt idx="13428">
                  <c:v>6714</c:v>
                </c:pt>
                <c:pt idx="13429">
                  <c:v>6714.5</c:v>
                </c:pt>
                <c:pt idx="13430">
                  <c:v>6715</c:v>
                </c:pt>
                <c:pt idx="13431">
                  <c:v>6715.5</c:v>
                </c:pt>
                <c:pt idx="13432">
                  <c:v>6716</c:v>
                </c:pt>
                <c:pt idx="13433">
                  <c:v>6716.5</c:v>
                </c:pt>
                <c:pt idx="13434">
                  <c:v>6717</c:v>
                </c:pt>
                <c:pt idx="13435">
                  <c:v>6717.5</c:v>
                </c:pt>
                <c:pt idx="13436">
                  <c:v>6718</c:v>
                </c:pt>
                <c:pt idx="13437">
                  <c:v>6718.5</c:v>
                </c:pt>
                <c:pt idx="13438">
                  <c:v>6719</c:v>
                </c:pt>
                <c:pt idx="13439">
                  <c:v>6719.5</c:v>
                </c:pt>
                <c:pt idx="13440">
                  <c:v>6720</c:v>
                </c:pt>
                <c:pt idx="13441">
                  <c:v>6720.5</c:v>
                </c:pt>
                <c:pt idx="13442">
                  <c:v>6721</c:v>
                </c:pt>
                <c:pt idx="13443">
                  <c:v>6721.5</c:v>
                </c:pt>
                <c:pt idx="13444">
                  <c:v>6722</c:v>
                </c:pt>
                <c:pt idx="13445">
                  <c:v>6722.5</c:v>
                </c:pt>
                <c:pt idx="13446">
                  <c:v>6723</c:v>
                </c:pt>
                <c:pt idx="13447">
                  <c:v>6723.5</c:v>
                </c:pt>
                <c:pt idx="13448">
                  <c:v>6724</c:v>
                </c:pt>
                <c:pt idx="13449">
                  <c:v>6724.5</c:v>
                </c:pt>
                <c:pt idx="13450">
                  <c:v>6725</c:v>
                </c:pt>
                <c:pt idx="13451">
                  <c:v>6725.5</c:v>
                </c:pt>
                <c:pt idx="13452">
                  <c:v>6726</c:v>
                </c:pt>
                <c:pt idx="13453">
                  <c:v>6726.5</c:v>
                </c:pt>
                <c:pt idx="13454">
                  <c:v>6727</c:v>
                </c:pt>
                <c:pt idx="13455">
                  <c:v>6727.5</c:v>
                </c:pt>
                <c:pt idx="13456">
                  <c:v>6728</c:v>
                </c:pt>
                <c:pt idx="13457">
                  <c:v>6728.5</c:v>
                </c:pt>
                <c:pt idx="13458">
                  <c:v>6729</c:v>
                </c:pt>
                <c:pt idx="13459">
                  <c:v>6729.5</c:v>
                </c:pt>
                <c:pt idx="13460">
                  <c:v>6730</c:v>
                </c:pt>
                <c:pt idx="13461">
                  <c:v>6730.5</c:v>
                </c:pt>
                <c:pt idx="13462">
                  <c:v>6731</c:v>
                </c:pt>
                <c:pt idx="13463">
                  <c:v>6731.5</c:v>
                </c:pt>
                <c:pt idx="13464">
                  <c:v>6732</c:v>
                </c:pt>
                <c:pt idx="13465">
                  <c:v>6732.5</c:v>
                </c:pt>
                <c:pt idx="13466">
                  <c:v>6733</c:v>
                </c:pt>
                <c:pt idx="13467">
                  <c:v>6733.5</c:v>
                </c:pt>
                <c:pt idx="13468">
                  <c:v>6734</c:v>
                </c:pt>
                <c:pt idx="13469">
                  <c:v>6734.5</c:v>
                </c:pt>
                <c:pt idx="13470">
                  <c:v>6735</c:v>
                </c:pt>
                <c:pt idx="13471">
                  <c:v>6735.5</c:v>
                </c:pt>
                <c:pt idx="13472">
                  <c:v>6736</c:v>
                </c:pt>
                <c:pt idx="13473">
                  <c:v>6736.5</c:v>
                </c:pt>
                <c:pt idx="13474">
                  <c:v>6737</c:v>
                </c:pt>
                <c:pt idx="13475">
                  <c:v>6737.5</c:v>
                </c:pt>
                <c:pt idx="13476">
                  <c:v>6738</c:v>
                </c:pt>
                <c:pt idx="13477">
                  <c:v>6738.5</c:v>
                </c:pt>
                <c:pt idx="13478">
                  <c:v>6739</c:v>
                </c:pt>
                <c:pt idx="13479">
                  <c:v>6739.5</c:v>
                </c:pt>
                <c:pt idx="13480">
                  <c:v>6740</c:v>
                </c:pt>
                <c:pt idx="13481">
                  <c:v>6740.5</c:v>
                </c:pt>
                <c:pt idx="13482">
                  <c:v>6741</c:v>
                </c:pt>
                <c:pt idx="13483">
                  <c:v>6741.5</c:v>
                </c:pt>
                <c:pt idx="13484">
                  <c:v>6742</c:v>
                </c:pt>
                <c:pt idx="13485">
                  <c:v>6742.5</c:v>
                </c:pt>
                <c:pt idx="13486">
                  <c:v>6743</c:v>
                </c:pt>
                <c:pt idx="13487">
                  <c:v>6743.5</c:v>
                </c:pt>
                <c:pt idx="13488">
                  <c:v>6744</c:v>
                </c:pt>
                <c:pt idx="13489">
                  <c:v>6744.5</c:v>
                </c:pt>
                <c:pt idx="13490">
                  <c:v>6745</c:v>
                </c:pt>
                <c:pt idx="13491">
                  <c:v>6745.5</c:v>
                </c:pt>
                <c:pt idx="13492">
                  <c:v>6746</c:v>
                </c:pt>
                <c:pt idx="13493">
                  <c:v>6746.5</c:v>
                </c:pt>
                <c:pt idx="13494">
                  <c:v>6747</c:v>
                </c:pt>
                <c:pt idx="13495">
                  <c:v>6747.5</c:v>
                </c:pt>
                <c:pt idx="13496">
                  <c:v>6748</c:v>
                </c:pt>
                <c:pt idx="13497">
                  <c:v>6748.5</c:v>
                </c:pt>
                <c:pt idx="13498">
                  <c:v>6749</c:v>
                </c:pt>
                <c:pt idx="13499">
                  <c:v>6749.5</c:v>
                </c:pt>
                <c:pt idx="13500">
                  <c:v>6750</c:v>
                </c:pt>
                <c:pt idx="13501">
                  <c:v>6750.5</c:v>
                </c:pt>
                <c:pt idx="13502">
                  <c:v>6751</c:v>
                </c:pt>
                <c:pt idx="13503">
                  <c:v>6751.5</c:v>
                </c:pt>
                <c:pt idx="13504">
                  <c:v>6752</c:v>
                </c:pt>
                <c:pt idx="13505">
                  <c:v>6752.5</c:v>
                </c:pt>
                <c:pt idx="13506">
                  <c:v>6753</c:v>
                </c:pt>
                <c:pt idx="13507">
                  <c:v>6753.5</c:v>
                </c:pt>
                <c:pt idx="13508">
                  <c:v>6754</c:v>
                </c:pt>
                <c:pt idx="13509">
                  <c:v>6754.5</c:v>
                </c:pt>
                <c:pt idx="13510">
                  <c:v>6755</c:v>
                </c:pt>
                <c:pt idx="13511">
                  <c:v>6755.5</c:v>
                </c:pt>
                <c:pt idx="13512">
                  <c:v>6756</c:v>
                </c:pt>
                <c:pt idx="13513">
                  <c:v>6756.5</c:v>
                </c:pt>
                <c:pt idx="13514">
                  <c:v>6757</c:v>
                </c:pt>
                <c:pt idx="13515">
                  <c:v>6757.5</c:v>
                </c:pt>
                <c:pt idx="13516">
                  <c:v>6758</c:v>
                </c:pt>
                <c:pt idx="13517">
                  <c:v>6758.5</c:v>
                </c:pt>
                <c:pt idx="13518">
                  <c:v>6759</c:v>
                </c:pt>
                <c:pt idx="13519">
                  <c:v>6759.5</c:v>
                </c:pt>
                <c:pt idx="13520">
                  <c:v>6760</c:v>
                </c:pt>
                <c:pt idx="13521">
                  <c:v>6760.5</c:v>
                </c:pt>
                <c:pt idx="13522">
                  <c:v>6761</c:v>
                </c:pt>
                <c:pt idx="13523">
                  <c:v>6761.5</c:v>
                </c:pt>
                <c:pt idx="13524">
                  <c:v>6762</c:v>
                </c:pt>
                <c:pt idx="13525">
                  <c:v>6762.5</c:v>
                </c:pt>
                <c:pt idx="13526">
                  <c:v>6763</c:v>
                </c:pt>
                <c:pt idx="13527">
                  <c:v>6763.5</c:v>
                </c:pt>
                <c:pt idx="13528">
                  <c:v>6764</c:v>
                </c:pt>
                <c:pt idx="13529">
                  <c:v>6764.5</c:v>
                </c:pt>
                <c:pt idx="13530">
                  <c:v>6765</c:v>
                </c:pt>
                <c:pt idx="13531">
                  <c:v>6765.5</c:v>
                </c:pt>
                <c:pt idx="13532">
                  <c:v>6766</c:v>
                </c:pt>
                <c:pt idx="13533">
                  <c:v>6766.5</c:v>
                </c:pt>
                <c:pt idx="13534">
                  <c:v>6767</c:v>
                </c:pt>
                <c:pt idx="13535">
                  <c:v>6767.5</c:v>
                </c:pt>
                <c:pt idx="13536">
                  <c:v>6768</c:v>
                </c:pt>
                <c:pt idx="13537">
                  <c:v>6768.5</c:v>
                </c:pt>
                <c:pt idx="13538">
                  <c:v>6769</c:v>
                </c:pt>
                <c:pt idx="13539">
                  <c:v>6769.5</c:v>
                </c:pt>
                <c:pt idx="13540">
                  <c:v>6770</c:v>
                </c:pt>
                <c:pt idx="13541">
                  <c:v>6770.5</c:v>
                </c:pt>
                <c:pt idx="13542">
                  <c:v>6771</c:v>
                </c:pt>
                <c:pt idx="13543">
                  <c:v>6771.5</c:v>
                </c:pt>
                <c:pt idx="13544">
                  <c:v>6772</c:v>
                </c:pt>
                <c:pt idx="13545">
                  <c:v>6772.5</c:v>
                </c:pt>
                <c:pt idx="13546">
                  <c:v>6773</c:v>
                </c:pt>
                <c:pt idx="13547">
                  <c:v>6773.5</c:v>
                </c:pt>
                <c:pt idx="13548">
                  <c:v>6774</c:v>
                </c:pt>
                <c:pt idx="13549">
                  <c:v>6774.5</c:v>
                </c:pt>
                <c:pt idx="13550">
                  <c:v>6775</c:v>
                </c:pt>
                <c:pt idx="13551">
                  <c:v>6775.5</c:v>
                </c:pt>
                <c:pt idx="13552">
                  <c:v>6776</c:v>
                </c:pt>
                <c:pt idx="13553">
                  <c:v>6776.5</c:v>
                </c:pt>
                <c:pt idx="13554">
                  <c:v>6777</c:v>
                </c:pt>
                <c:pt idx="13555">
                  <c:v>6777.5</c:v>
                </c:pt>
                <c:pt idx="13556">
                  <c:v>6778</c:v>
                </c:pt>
                <c:pt idx="13557">
                  <c:v>6778.5</c:v>
                </c:pt>
                <c:pt idx="13558">
                  <c:v>6779</c:v>
                </c:pt>
                <c:pt idx="13559">
                  <c:v>6779.5</c:v>
                </c:pt>
                <c:pt idx="13560">
                  <c:v>6780</c:v>
                </c:pt>
                <c:pt idx="13561">
                  <c:v>6780.5</c:v>
                </c:pt>
                <c:pt idx="13562">
                  <c:v>6781</c:v>
                </c:pt>
                <c:pt idx="13563">
                  <c:v>6781.5</c:v>
                </c:pt>
                <c:pt idx="13564">
                  <c:v>6782</c:v>
                </c:pt>
                <c:pt idx="13565">
                  <c:v>6782.5</c:v>
                </c:pt>
                <c:pt idx="13566">
                  <c:v>6783</c:v>
                </c:pt>
                <c:pt idx="13567">
                  <c:v>6783.5</c:v>
                </c:pt>
                <c:pt idx="13568">
                  <c:v>6784</c:v>
                </c:pt>
                <c:pt idx="13569">
                  <c:v>6784.5</c:v>
                </c:pt>
                <c:pt idx="13570">
                  <c:v>6785</c:v>
                </c:pt>
                <c:pt idx="13571">
                  <c:v>6785.5</c:v>
                </c:pt>
                <c:pt idx="13572">
                  <c:v>6786</c:v>
                </c:pt>
                <c:pt idx="13573">
                  <c:v>6786.5</c:v>
                </c:pt>
                <c:pt idx="13574">
                  <c:v>6787</c:v>
                </c:pt>
                <c:pt idx="13575">
                  <c:v>6787.5</c:v>
                </c:pt>
                <c:pt idx="13576">
                  <c:v>6788</c:v>
                </c:pt>
                <c:pt idx="13577">
                  <c:v>6788.5</c:v>
                </c:pt>
                <c:pt idx="13578">
                  <c:v>6789</c:v>
                </c:pt>
                <c:pt idx="13579">
                  <c:v>6789.5</c:v>
                </c:pt>
                <c:pt idx="13580">
                  <c:v>6790</c:v>
                </c:pt>
                <c:pt idx="13581">
                  <c:v>6790.5</c:v>
                </c:pt>
                <c:pt idx="13582">
                  <c:v>6791</c:v>
                </c:pt>
                <c:pt idx="13583">
                  <c:v>6791.5</c:v>
                </c:pt>
                <c:pt idx="13584">
                  <c:v>6792</c:v>
                </c:pt>
                <c:pt idx="13585">
                  <c:v>6792.5</c:v>
                </c:pt>
                <c:pt idx="13586">
                  <c:v>6793</c:v>
                </c:pt>
                <c:pt idx="13587">
                  <c:v>6793.5</c:v>
                </c:pt>
                <c:pt idx="13588">
                  <c:v>6794</c:v>
                </c:pt>
                <c:pt idx="13589">
                  <c:v>6794.5</c:v>
                </c:pt>
                <c:pt idx="13590">
                  <c:v>6795</c:v>
                </c:pt>
                <c:pt idx="13591">
                  <c:v>6795.5</c:v>
                </c:pt>
                <c:pt idx="13592">
                  <c:v>6796</c:v>
                </c:pt>
                <c:pt idx="13593">
                  <c:v>6796.5</c:v>
                </c:pt>
                <c:pt idx="13594">
                  <c:v>6797</c:v>
                </c:pt>
                <c:pt idx="13595">
                  <c:v>6797.5</c:v>
                </c:pt>
                <c:pt idx="13596">
                  <c:v>6798</c:v>
                </c:pt>
                <c:pt idx="13597">
                  <c:v>6798.5</c:v>
                </c:pt>
                <c:pt idx="13598">
                  <c:v>6799</c:v>
                </c:pt>
                <c:pt idx="13599">
                  <c:v>6799.5</c:v>
                </c:pt>
                <c:pt idx="13600">
                  <c:v>6800</c:v>
                </c:pt>
                <c:pt idx="13601">
                  <c:v>6800.5</c:v>
                </c:pt>
                <c:pt idx="13602">
                  <c:v>6801</c:v>
                </c:pt>
                <c:pt idx="13603">
                  <c:v>6801.5</c:v>
                </c:pt>
                <c:pt idx="13604">
                  <c:v>6802</c:v>
                </c:pt>
                <c:pt idx="13605">
                  <c:v>6802.5</c:v>
                </c:pt>
                <c:pt idx="13606">
                  <c:v>6803</c:v>
                </c:pt>
                <c:pt idx="13607">
                  <c:v>6803.5</c:v>
                </c:pt>
                <c:pt idx="13608">
                  <c:v>6804</c:v>
                </c:pt>
                <c:pt idx="13609">
                  <c:v>6804.5</c:v>
                </c:pt>
                <c:pt idx="13610">
                  <c:v>6805</c:v>
                </c:pt>
                <c:pt idx="13611">
                  <c:v>6805.5</c:v>
                </c:pt>
                <c:pt idx="13612">
                  <c:v>6806</c:v>
                </c:pt>
                <c:pt idx="13613">
                  <c:v>6806.5</c:v>
                </c:pt>
                <c:pt idx="13614">
                  <c:v>6807</c:v>
                </c:pt>
                <c:pt idx="13615">
                  <c:v>6807.5</c:v>
                </c:pt>
                <c:pt idx="13616">
                  <c:v>6808</c:v>
                </c:pt>
                <c:pt idx="13617">
                  <c:v>6808.5</c:v>
                </c:pt>
                <c:pt idx="13618">
                  <c:v>6809</c:v>
                </c:pt>
                <c:pt idx="13619">
                  <c:v>6809.5</c:v>
                </c:pt>
                <c:pt idx="13620">
                  <c:v>6810</c:v>
                </c:pt>
                <c:pt idx="13621">
                  <c:v>6810.5</c:v>
                </c:pt>
                <c:pt idx="13622">
                  <c:v>6811</c:v>
                </c:pt>
                <c:pt idx="13623">
                  <c:v>6811.5</c:v>
                </c:pt>
                <c:pt idx="13624">
                  <c:v>6812</c:v>
                </c:pt>
                <c:pt idx="13625">
                  <c:v>6812.5</c:v>
                </c:pt>
                <c:pt idx="13626">
                  <c:v>6813</c:v>
                </c:pt>
                <c:pt idx="13627">
                  <c:v>6813.5</c:v>
                </c:pt>
                <c:pt idx="13628">
                  <c:v>6814</c:v>
                </c:pt>
                <c:pt idx="13629">
                  <c:v>6814.5</c:v>
                </c:pt>
                <c:pt idx="13630">
                  <c:v>6815</c:v>
                </c:pt>
                <c:pt idx="13631">
                  <c:v>6815.5</c:v>
                </c:pt>
                <c:pt idx="13632">
                  <c:v>6816</c:v>
                </c:pt>
                <c:pt idx="13633">
                  <c:v>6816.5</c:v>
                </c:pt>
                <c:pt idx="13634">
                  <c:v>6817</c:v>
                </c:pt>
                <c:pt idx="13635">
                  <c:v>6817.5</c:v>
                </c:pt>
                <c:pt idx="13636">
                  <c:v>6818</c:v>
                </c:pt>
                <c:pt idx="13637">
                  <c:v>6818.5</c:v>
                </c:pt>
                <c:pt idx="13638">
                  <c:v>6819</c:v>
                </c:pt>
                <c:pt idx="13639">
                  <c:v>6819.5</c:v>
                </c:pt>
                <c:pt idx="13640">
                  <c:v>6820</c:v>
                </c:pt>
                <c:pt idx="13641">
                  <c:v>6820.5</c:v>
                </c:pt>
                <c:pt idx="13642">
                  <c:v>6821</c:v>
                </c:pt>
                <c:pt idx="13643">
                  <c:v>6821.5</c:v>
                </c:pt>
                <c:pt idx="13644">
                  <c:v>6822</c:v>
                </c:pt>
                <c:pt idx="13645">
                  <c:v>6822.5</c:v>
                </c:pt>
                <c:pt idx="13646">
                  <c:v>6823</c:v>
                </c:pt>
                <c:pt idx="13647">
                  <c:v>6823.5</c:v>
                </c:pt>
                <c:pt idx="13648">
                  <c:v>6824</c:v>
                </c:pt>
                <c:pt idx="13649">
                  <c:v>6824.5</c:v>
                </c:pt>
                <c:pt idx="13650">
                  <c:v>6825</c:v>
                </c:pt>
                <c:pt idx="13651">
                  <c:v>6825.5</c:v>
                </c:pt>
                <c:pt idx="13652">
                  <c:v>6826</c:v>
                </c:pt>
                <c:pt idx="13653">
                  <c:v>6826.5</c:v>
                </c:pt>
                <c:pt idx="13654">
                  <c:v>6827</c:v>
                </c:pt>
                <c:pt idx="13655">
                  <c:v>6827.5</c:v>
                </c:pt>
                <c:pt idx="13656">
                  <c:v>6828</c:v>
                </c:pt>
                <c:pt idx="13657">
                  <c:v>6828.5</c:v>
                </c:pt>
                <c:pt idx="13658">
                  <c:v>6829</c:v>
                </c:pt>
                <c:pt idx="13659">
                  <c:v>6829.5</c:v>
                </c:pt>
                <c:pt idx="13660">
                  <c:v>6830</c:v>
                </c:pt>
                <c:pt idx="13661">
                  <c:v>6830.5</c:v>
                </c:pt>
                <c:pt idx="13662">
                  <c:v>6831</c:v>
                </c:pt>
                <c:pt idx="13663">
                  <c:v>6831.5</c:v>
                </c:pt>
                <c:pt idx="13664">
                  <c:v>6832</c:v>
                </c:pt>
                <c:pt idx="13665">
                  <c:v>6832.5</c:v>
                </c:pt>
                <c:pt idx="13666">
                  <c:v>6833</c:v>
                </c:pt>
                <c:pt idx="13667">
                  <c:v>6833.5</c:v>
                </c:pt>
                <c:pt idx="13668">
                  <c:v>6834</c:v>
                </c:pt>
                <c:pt idx="13669">
                  <c:v>6834.5</c:v>
                </c:pt>
                <c:pt idx="13670">
                  <c:v>6835</c:v>
                </c:pt>
                <c:pt idx="13671">
                  <c:v>6835.5</c:v>
                </c:pt>
                <c:pt idx="13672">
                  <c:v>6836</c:v>
                </c:pt>
                <c:pt idx="13673">
                  <c:v>6836.5</c:v>
                </c:pt>
                <c:pt idx="13674">
                  <c:v>6837</c:v>
                </c:pt>
                <c:pt idx="13675">
                  <c:v>6837.5</c:v>
                </c:pt>
                <c:pt idx="13676">
                  <c:v>6838</c:v>
                </c:pt>
                <c:pt idx="13677">
                  <c:v>6838.5</c:v>
                </c:pt>
                <c:pt idx="13678">
                  <c:v>6839</c:v>
                </c:pt>
                <c:pt idx="13679">
                  <c:v>6839.5</c:v>
                </c:pt>
                <c:pt idx="13680">
                  <c:v>6840</c:v>
                </c:pt>
                <c:pt idx="13681">
                  <c:v>6840.5</c:v>
                </c:pt>
                <c:pt idx="13682">
                  <c:v>6841</c:v>
                </c:pt>
                <c:pt idx="13683">
                  <c:v>6841.5</c:v>
                </c:pt>
                <c:pt idx="13684">
                  <c:v>6842</c:v>
                </c:pt>
                <c:pt idx="13685">
                  <c:v>6842.5</c:v>
                </c:pt>
                <c:pt idx="13686">
                  <c:v>6843</c:v>
                </c:pt>
                <c:pt idx="13687">
                  <c:v>6843.5</c:v>
                </c:pt>
                <c:pt idx="13688">
                  <c:v>6844</c:v>
                </c:pt>
                <c:pt idx="13689">
                  <c:v>6844.5</c:v>
                </c:pt>
                <c:pt idx="13690">
                  <c:v>6845</c:v>
                </c:pt>
                <c:pt idx="13691">
                  <c:v>6845.5</c:v>
                </c:pt>
                <c:pt idx="13692">
                  <c:v>6846</c:v>
                </c:pt>
                <c:pt idx="13693">
                  <c:v>6846.5</c:v>
                </c:pt>
                <c:pt idx="13694">
                  <c:v>6847</c:v>
                </c:pt>
                <c:pt idx="13695">
                  <c:v>6847.5</c:v>
                </c:pt>
                <c:pt idx="13696">
                  <c:v>6848</c:v>
                </c:pt>
                <c:pt idx="13697">
                  <c:v>6848.5</c:v>
                </c:pt>
                <c:pt idx="13698">
                  <c:v>6849</c:v>
                </c:pt>
                <c:pt idx="13699">
                  <c:v>6849.5</c:v>
                </c:pt>
                <c:pt idx="13700">
                  <c:v>6850</c:v>
                </c:pt>
                <c:pt idx="13701">
                  <c:v>6850.5</c:v>
                </c:pt>
                <c:pt idx="13702">
                  <c:v>6851</c:v>
                </c:pt>
                <c:pt idx="13703">
                  <c:v>6851.5</c:v>
                </c:pt>
                <c:pt idx="13704">
                  <c:v>6852</c:v>
                </c:pt>
                <c:pt idx="13705">
                  <c:v>6852.5</c:v>
                </c:pt>
                <c:pt idx="13706">
                  <c:v>6853</c:v>
                </c:pt>
                <c:pt idx="13707">
                  <c:v>6853.5</c:v>
                </c:pt>
                <c:pt idx="13708">
                  <c:v>6854</c:v>
                </c:pt>
                <c:pt idx="13709">
                  <c:v>6854.5</c:v>
                </c:pt>
                <c:pt idx="13710">
                  <c:v>6855</c:v>
                </c:pt>
                <c:pt idx="13711">
                  <c:v>6855.5</c:v>
                </c:pt>
                <c:pt idx="13712">
                  <c:v>6856</c:v>
                </c:pt>
                <c:pt idx="13713">
                  <c:v>6856.5</c:v>
                </c:pt>
                <c:pt idx="13714">
                  <c:v>6857</c:v>
                </c:pt>
                <c:pt idx="13715">
                  <c:v>6857.5</c:v>
                </c:pt>
                <c:pt idx="13716">
                  <c:v>6858</c:v>
                </c:pt>
                <c:pt idx="13717">
                  <c:v>6858.5</c:v>
                </c:pt>
                <c:pt idx="13718">
                  <c:v>6859</c:v>
                </c:pt>
                <c:pt idx="13719">
                  <c:v>6859.5</c:v>
                </c:pt>
                <c:pt idx="13720">
                  <c:v>6860</c:v>
                </c:pt>
                <c:pt idx="13721">
                  <c:v>6860.5</c:v>
                </c:pt>
                <c:pt idx="13722">
                  <c:v>6861</c:v>
                </c:pt>
                <c:pt idx="13723">
                  <c:v>6861.5</c:v>
                </c:pt>
                <c:pt idx="13724">
                  <c:v>6862</c:v>
                </c:pt>
                <c:pt idx="13725">
                  <c:v>6862.5</c:v>
                </c:pt>
                <c:pt idx="13726">
                  <c:v>6863</c:v>
                </c:pt>
                <c:pt idx="13727">
                  <c:v>6863.5</c:v>
                </c:pt>
                <c:pt idx="13728">
                  <c:v>6864</c:v>
                </c:pt>
                <c:pt idx="13729">
                  <c:v>6864.5</c:v>
                </c:pt>
                <c:pt idx="13730">
                  <c:v>6865</c:v>
                </c:pt>
                <c:pt idx="13731">
                  <c:v>6865.5</c:v>
                </c:pt>
                <c:pt idx="13732">
                  <c:v>6866</c:v>
                </c:pt>
                <c:pt idx="13733">
                  <c:v>6866.5</c:v>
                </c:pt>
                <c:pt idx="13734">
                  <c:v>6867</c:v>
                </c:pt>
                <c:pt idx="13735">
                  <c:v>6867.5</c:v>
                </c:pt>
                <c:pt idx="13736">
                  <c:v>6868</c:v>
                </c:pt>
                <c:pt idx="13737">
                  <c:v>6868.5</c:v>
                </c:pt>
                <c:pt idx="13738">
                  <c:v>6869</c:v>
                </c:pt>
                <c:pt idx="13739">
                  <c:v>6869.5</c:v>
                </c:pt>
                <c:pt idx="13740">
                  <c:v>6870</c:v>
                </c:pt>
                <c:pt idx="13741">
                  <c:v>6870.5</c:v>
                </c:pt>
                <c:pt idx="13742">
                  <c:v>6871</c:v>
                </c:pt>
                <c:pt idx="13743">
                  <c:v>6871.5</c:v>
                </c:pt>
                <c:pt idx="13744">
                  <c:v>6872</c:v>
                </c:pt>
                <c:pt idx="13745">
                  <c:v>6872.5</c:v>
                </c:pt>
                <c:pt idx="13746">
                  <c:v>6873</c:v>
                </c:pt>
                <c:pt idx="13747">
                  <c:v>6873.5</c:v>
                </c:pt>
                <c:pt idx="13748">
                  <c:v>6874</c:v>
                </c:pt>
                <c:pt idx="13749">
                  <c:v>6874.5</c:v>
                </c:pt>
                <c:pt idx="13750">
                  <c:v>6875</c:v>
                </c:pt>
                <c:pt idx="13751">
                  <c:v>6875.5</c:v>
                </c:pt>
                <c:pt idx="13752">
                  <c:v>6876</c:v>
                </c:pt>
                <c:pt idx="13753">
                  <c:v>6876.5</c:v>
                </c:pt>
                <c:pt idx="13754">
                  <c:v>6877</c:v>
                </c:pt>
                <c:pt idx="13755">
                  <c:v>6877.5</c:v>
                </c:pt>
                <c:pt idx="13756">
                  <c:v>6878</c:v>
                </c:pt>
                <c:pt idx="13757">
                  <c:v>6878.5</c:v>
                </c:pt>
                <c:pt idx="13758">
                  <c:v>6879</c:v>
                </c:pt>
                <c:pt idx="13759">
                  <c:v>6879.5</c:v>
                </c:pt>
                <c:pt idx="13760">
                  <c:v>6880</c:v>
                </c:pt>
                <c:pt idx="13761">
                  <c:v>6880.5</c:v>
                </c:pt>
                <c:pt idx="13762">
                  <c:v>6881</c:v>
                </c:pt>
                <c:pt idx="13763">
                  <c:v>6881.5</c:v>
                </c:pt>
                <c:pt idx="13764">
                  <c:v>6882</c:v>
                </c:pt>
                <c:pt idx="13765">
                  <c:v>6882.5</c:v>
                </c:pt>
                <c:pt idx="13766">
                  <c:v>6883</c:v>
                </c:pt>
                <c:pt idx="13767">
                  <c:v>6883.5</c:v>
                </c:pt>
                <c:pt idx="13768">
                  <c:v>6884</c:v>
                </c:pt>
                <c:pt idx="13769">
                  <c:v>6884.5</c:v>
                </c:pt>
                <c:pt idx="13770">
                  <c:v>6885</c:v>
                </c:pt>
                <c:pt idx="13771">
                  <c:v>6885.5</c:v>
                </c:pt>
                <c:pt idx="13772">
                  <c:v>6886</c:v>
                </c:pt>
                <c:pt idx="13773">
                  <c:v>6886.5</c:v>
                </c:pt>
                <c:pt idx="13774">
                  <c:v>6887</c:v>
                </c:pt>
                <c:pt idx="13775">
                  <c:v>6887.5</c:v>
                </c:pt>
                <c:pt idx="13776">
                  <c:v>6888</c:v>
                </c:pt>
                <c:pt idx="13777">
                  <c:v>6888.5</c:v>
                </c:pt>
                <c:pt idx="13778">
                  <c:v>6889</c:v>
                </c:pt>
                <c:pt idx="13779">
                  <c:v>6889.5</c:v>
                </c:pt>
                <c:pt idx="13780">
                  <c:v>6890</c:v>
                </c:pt>
                <c:pt idx="13781">
                  <c:v>6890.5</c:v>
                </c:pt>
                <c:pt idx="13782">
                  <c:v>6891</c:v>
                </c:pt>
                <c:pt idx="13783">
                  <c:v>6891.5</c:v>
                </c:pt>
                <c:pt idx="13784">
                  <c:v>6892</c:v>
                </c:pt>
                <c:pt idx="13785">
                  <c:v>6892.5</c:v>
                </c:pt>
                <c:pt idx="13786">
                  <c:v>6893</c:v>
                </c:pt>
                <c:pt idx="13787">
                  <c:v>6893.5</c:v>
                </c:pt>
                <c:pt idx="13788">
                  <c:v>6894</c:v>
                </c:pt>
                <c:pt idx="13789">
                  <c:v>6894.5</c:v>
                </c:pt>
                <c:pt idx="13790">
                  <c:v>6895</c:v>
                </c:pt>
                <c:pt idx="13791">
                  <c:v>6895.5</c:v>
                </c:pt>
                <c:pt idx="13792">
                  <c:v>6896</c:v>
                </c:pt>
                <c:pt idx="13793">
                  <c:v>6896.5</c:v>
                </c:pt>
                <c:pt idx="13794">
                  <c:v>6897</c:v>
                </c:pt>
                <c:pt idx="13795">
                  <c:v>6897.5</c:v>
                </c:pt>
                <c:pt idx="13796">
                  <c:v>6898</c:v>
                </c:pt>
                <c:pt idx="13797">
                  <c:v>6898.5</c:v>
                </c:pt>
                <c:pt idx="13798">
                  <c:v>6899</c:v>
                </c:pt>
                <c:pt idx="13799">
                  <c:v>6899.5</c:v>
                </c:pt>
                <c:pt idx="13800">
                  <c:v>6900</c:v>
                </c:pt>
                <c:pt idx="13801">
                  <c:v>6900.5</c:v>
                </c:pt>
                <c:pt idx="13802">
                  <c:v>6901</c:v>
                </c:pt>
                <c:pt idx="13803">
                  <c:v>6901.5</c:v>
                </c:pt>
                <c:pt idx="13804">
                  <c:v>6902</c:v>
                </c:pt>
                <c:pt idx="13805">
                  <c:v>6902.5</c:v>
                </c:pt>
                <c:pt idx="13806">
                  <c:v>6903</c:v>
                </c:pt>
                <c:pt idx="13807">
                  <c:v>6903.5</c:v>
                </c:pt>
                <c:pt idx="13808">
                  <c:v>6904</c:v>
                </c:pt>
                <c:pt idx="13809">
                  <c:v>6904.5</c:v>
                </c:pt>
                <c:pt idx="13810">
                  <c:v>6905</c:v>
                </c:pt>
                <c:pt idx="13811">
                  <c:v>6905.5</c:v>
                </c:pt>
                <c:pt idx="13812">
                  <c:v>6906</c:v>
                </c:pt>
                <c:pt idx="13813">
                  <c:v>6906.5</c:v>
                </c:pt>
                <c:pt idx="13814">
                  <c:v>6907</c:v>
                </c:pt>
                <c:pt idx="13815">
                  <c:v>6907.5</c:v>
                </c:pt>
                <c:pt idx="13816">
                  <c:v>6908</c:v>
                </c:pt>
                <c:pt idx="13817">
                  <c:v>6908.5</c:v>
                </c:pt>
                <c:pt idx="13818">
                  <c:v>6909</c:v>
                </c:pt>
                <c:pt idx="13819">
                  <c:v>6909.5</c:v>
                </c:pt>
                <c:pt idx="13820">
                  <c:v>6910</c:v>
                </c:pt>
                <c:pt idx="13821">
                  <c:v>6910.5</c:v>
                </c:pt>
                <c:pt idx="13822">
                  <c:v>6911</c:v>
                </c:pt>
                <c:pt idx="13823">
                  <c:v>6911.5</c:v>
                </c:pt>
                <c:pt idx="13824">
                  <c:v>6912</c:v>
                </c:pt>
                <c:pt idx="13825">
                  <c:v>6912.5</c:v>
                </c:pt>
                <c:pt idx="13826">
                  <c:v>6913</c:v>
                </c:pt>
                <c:pt idx="13827">
                  <c:v>6913.5</c:v>
                </c:pt>
                <c:pt idx="13828">
                  <c:v>6914</c:v>
                </c:pt>
                <c:pt idx="13829">
                  <c:v>6914.5</c:v>
                </c:pt>
                <c:pt idx="13830">
                  <c:v>6915</c:v>
                </c:pt>
                <c:pt idx="13831">
                  <c:v>6915.5</c:v>
                </c:pt>
                <c:pt idx="13832">
                  <c:v>6916</c:v>
                </c:pt>
                <c:pt idx="13833">
                  <c:v>6916.5</c:v>
                </c:pt>
                <c:pt idx="13834">
                  <c:v>6917</c:v>
                </c:pt>
                <c:pt idx="13835">
                  <c:v>6917.5</c:v>
                </c:pt>
                <c:pt idx="13836">
                  <c:v>6918</c:v>
                </c:pt>
                <c:pt idx="13837">
                  <c:v>6918.5</c:v>
                </c:pt>
                <c:pt idx="13838">
                  <c:v>6919</c:v>
                </c:pt>
                <c:pt idx="13839">
                  <c:v>6919.5</c:v>
                </c:pt>
                <c:pt idx="13840">
                  <c:v>6920</c:v>
                </c:pt>
                <c:pt idx="13841">
                  <c:v>6920.5</c:v>
                </c:pt>
                <c:pt idx="13842">
                  <c:v>6921</c:v>
                </c:pt>
                <c:pt idx="13843">
                  <c:v>6921.5</c:v>
                </c:pt>
                <c:pt idx="13844">
                  <c:v>6922</c:v>
                </c:pt>
                <c:pt idx="13845">
                  <c:v>6922.5</c:v>
                </c:pt>
                <c:pt idx="13846">
                  <c:v>6923</c:v>
                </c:pt>
                <c:pt idx="13847">
                  <c:v>6923.5</c:v>
                </c:pt>
                <c:pt idx="13848">
                  <c:v>6924</c:v>
                </c:pt>
                <c:pt idx="13849">
                  <c:v>6924.5</c:v>
                </c:pt>
                <c:pt idx="13850">
                  <c:v>6925</c:v>
                </c:pt>
                <c:pt idx="13851">
                  <c:v>6925.5</c:v>
                </c:pt>
                <c:pt idx="13852">
                  <c:v>6926</c:v>
                </c:pt>
                <c:pt idx="13853">
                  <c:v>6926.5</c:v>
                </c:pt>
                <c:pt idx="13854">
                  <c:v>6927</c:v>
                </c:pt>
                <c:pt idx="13855">
                  <c:v>6927.5</c:v>
                </c:pt>
                <c:pt idx="13856">
                  <c:v>6928</c:v>
                </c:pt>
                <c:pt idx="13857">
                  <c:v>6928.5</c:v>
                </c:pt>
                <c:pt idx="13858">
                  <c:v>6929</c:v>
                </c:pt>
                <c:pt idx="13859">
                  <c:v>6929.5</c:v>
                </c:pt>
                <c:pt idx="13860">
                  <c:v>6930</c:v>
                </c:pt>
                <c:pt idx="13861">
                  <c:v>6930.5</c:v>
                </c:pt>
                <c:pt idx="13862">
                  <c:v>6931</c:v>
                </c:pt>
                <c:pt idx="13863">
                  <c:v>6931.5</c:v>
                </c:pt>
                <c:pt idx="13864">
                  <c:v>6932</c:v>
                </c:pt>
                <c:pt idx="13865">
                  <c:v>6932.5</c:v>
                </c:pt>
                <c:pt idx="13866">
                  <c:v>6933</c:v>
                </c:pt>
                <c:pt idx="13867">
                  <c:v>6933.5</c:v>
                </c:pt>
                <c:pt idx="13868">
                  <c:v>6934</c:v>
                </c:pt>
                <c:pt idx="13869">
                  <c:v>6934.5</c:v>
                </c:pt>
                <c:pt idx="13870">
                  <c:v>6935</c:v>
                </c:pt>
                <c:pt idx="13871">
                  <c:v>6935.5</c:v>
                </c:pt>
                <c:pt idx="13872">
                  <c:v>6936</c:v>
                </c:pt>
                <c:pt idx="13873">
                  <c:v>6936.5</c:v>
                </c:pt>
                <c:pt idx="13874">
                  <c:v>6937</c:v>
                </c:pt>
                <c:pt idx="13875">
                  <c:v>6937.5</c:v>
                </c:pt>
                <c:pt idx="13876">
                  <c:v>6938</c:v>
                </c:pt>
                <c:pt idx="13877">
                  <c:v>6938.5</c:v>
                </c:pt>
                <c:pt idx="13878">
                  <c:v>6939</c:v>
                </c:pt>
                <c:pt idx="13879">
                  <c:v>6939.5</c:v>
                </c:pt>
                <c:pt idx="13880">
                  <c:v>6940</c:v>
                </c:pt>
                <c:pt idx="13881">
                  <c:v>6940.5</c:v>
                </c:pt>
                <c:pt idx="13882">
                  <c:v>6941</c:v>
                </c:pt>
                <c:pt idx="13883">
                  <c:v>6941.5</c:v>
                </c:pt>
                <c:pt idx="13884">
                  <c:v>6942</c:v>
                </c:pt>
                <c:pt idx="13885">
                  <c:v>6942.5</c:v>
                </c:pt>
                <c:pt idx="13886">
                  <c:v>6943</c:v>
                </c:pt>
                <c:pt idx="13887">
                  <c:v>6943.5</c:v>
                </c:pt>
                <c:pt idx="13888">
                  <c:v>6944</c:v>
                </c:pt>
                <c:pt idx="13889">
                  <c:v>6944.5</c:v>
                </c:pt>
                <c:pt idx="13890">
                  <c:v>6945</c:v>
                </c:pt>
                <c:pt idx="13891">
                  <c:v>6945.5</c:v>
                </c:pt>
                <c:pt idx="13892">
                  <c:v>6946</c:v>
                </c:pt>
                <c:pt idx="13893">
                  <c:v>6946.5</c:v>
                </c:pt>
                <c:pt idx="13894">
                  <c:v>6947</c:v>
                </c:pt>
                <c:pt idx="13895">
                  <c:v>6947.5</c:v>
                </c:pt>
                <c:pt idx="13896">
                  <c:v>6948</c:v>
                </c:pt>
                <c:pt idx="13897">
                  <c:v>6948.5</c:v>
                </c:pt>
                <c:pt idx="13898">
                  <c:v>6949</c:v>
                </c:pt>
                <c:pt idx="13899">
                  <c:v>6949.5</c:v>
                </c:pt>
                <c:pt idx="13900">
                  <c:v>6950</c:v>
                </c:pt>
                <c:pt idx="13901">
                  <c:v>6950.5</c:v>
                </c:pt>
                <c:pt idx="13902">
                  <c:v>6951</c:v>
                </c:pt>
                <c:pt idx="13903">
                  <c:v>6951.5</c:v>
                </c:pt>
                <c:pt idx="13904">
                  <c:v>6952</c:v>
                </c:pt>
                <c:pt idx="13905">
                  <c:v>6952.5</c:v>
                </c:pt>
                <c:pt idx="13906">
                  <c:v>6953</c:v>
                </c:pt>
                <c:pt idx="13907">
                  <c:v>6953.5</c:v>
                </c:pt>
                <c:pt idx="13908">
                  <c:v>6954</c:v>
                </c:pt>
                <c:pt idx="13909">
                  <c:v>6954.5</c:v>
                </c:pt>
                <c:pt idx="13910">
                  <c:v>6955</c:v>
                </c:pt>
                <c:pt idx="13911">
                  <c:v>6955.5</c:v>
                </c:pt>
                <c:pt idx="13912">
                  <c:v>6956</c:v>
                </c:pt>
                <c:pt idx="13913">
                  <c:v>6956.5</c:v>
                </c:pt>
                <c:pt idx="13914">
                  <c:v>6957</c:v>
                </c:pt>
                <c:pt idx="13915">
                  <c:v>6957.5</c:v>
                </c:pt>
                <c:pt idx="13916">
                  <c:v>6958</c:v>
                </c:pt>
                <c:pt idx="13917">
                  <c:v>6958.5</c:v>
                </c:pt>
                <c:pt idx="13918">
                  <c:v>6959</c:v>
                </c:pt>
                <c:pt idx="13919">
                  <c:v>6959.5</c:v>
                </c:pt>
                <c:pt idx="13920">
                  <c:v>6960</c:v>
                </c:pt>
                <c:pt idx="13921">
                  <c:v>6960.5</c:v>
                </c:pt>
                <c:pt idx="13922">
                  <c:v>6961</c:v>
                </c:pt>
                <c:pt idx="13923">
                  <c:v>6961.5</c:v>
                </c:pt>
                <c:pt idx="13924">
                  <c:v>6962</c:v>
                </c:pt>
                <c:pt idx="13925">
                  <c:v>6962.5</c:v>
                </c:pt>
                <c:pt idx="13926">
                  <c:v>6963</c:v>
                </c:pt>
                <c:pt idx="13927">
                  <c:v>6963.5</c:v>
                </c:pt>
                <c:pt idx="13928">
                  <c:v>6964</c:v>
                </c:pt>
                <c:pt idx="13929">
                  <c:v>6964.5</c:v>
                </c:pt>
                <c:pt idx="13930">
                  <c:v>6965</c:v>
                </c:pt>
                <c:pt idx="13931">
                  <c:v>6965.5</c:v>
                </c:pt>
                <c:pt idx="13932">
                  <c:v>6966</c:v>
                </c:pt>
                <c:pt idx="13933">
                  <c:v>6966.5</c:v>
                </c:pt>
                <c:pt idx="13934">
                  <c:v>6967</c:v>
                </c:pt>
                <c:pt idx="13935">
                  <c:v>6967.5</c:v>
                </c:pt>
                <c:pt idx="13936">
                  <c:v>6968</c:v>
                </c:pt>
                <c:pt idx="13937">
                  <c:v>6968.5</c:v>
                </c:pt>
                <c:pt idx="13938">
                  <c:v>6969</c:v>
                </c:pt>
                <c:pt idx="13939">
                  <c:v>6969.5</c:v>
                </c:pt>
                <c:pt idx="13940">
                  <c:v>6970</c:v>
                </c:pt>
                <c:pt idx="13941">
                  <c:v>6970.5</c:v>
                </c:pt>
                <c:pt idx="13942">
                  <c:v>6971</c:v>
                </c:pt>
                <c:pt idx="13943">
                  <c:v>6971.5</c:v>
                </c:pt>
                <c:pt idx="13944">
                  <c:v>6972</c:v>
                </c:pt>
                <c:pt idx="13945">
                  <c:v>6972.5</c:v>
                </c:pt>
                <c:pt idx="13946">
                  <c:v>6973</c:v>
                </c:pt>
                <c:pt idx="13947">
                  <c:v>6973.5</c:v>
                </c:pt>
                <c:pt idx="13948">
                  <c:v>6974</c:v>
                </c:pt>
                <c:pt idx="13949">
                  <c:v>6974.5</c:v>
                </c:pt>
                <c:pt idx="13950">
                  <c:v>6975</c:v>
                </c:pt>
                <c:pt idx="13951">
                  <c:v>6975.5</c:v>
                </c:pt>
                <c:pt idx="13952">
                  <c:v>6976</c:v>
                </c:pt>
                <c:pt idx="13953">
                  <c:v>6976.5</c:v>
                </c:pt>
                <c:pt idx="13954">
                  <c:v>6977</c:v>
                </c:pt>
                <c:pt idx="13955">
                  <c:v>6977.5</c:v>
                </c:pt>
                <c:pt idx="13956">
                  <c:v>6978</c:v>
                </c:pt>
                <c:pt idx="13957">
                  <c:v>6978.5</c:v>
                </c:pt>
                <c:pt idx="13958">
                  <c:v>6979</c:v>
                </c:pt>
                <c:pt idx="13959">
                  <c:v>6979.5</c:v>
                </c:pt>
                <c:pt idx="13960">
                  <c:v>6980</c:v>
                </c:pt>
                <c:pt idx="13961">
                  <c:v>6980.5</c:v>
                </c:pt>
                <c:pt idx="13962">
                  <c:v>6981</c:v>
                </c:pt>
                <c:pt idx="13963">
                  <c:v>6981.5</c:v>
                </c:pt>
                <c:pt idx="13964">
                  <c:v>6982</c:v>
                </c:pt>
                <c:pt idx="13965">
                  <c:v>6982.5</c:v>
                </c:pt>
                <c:pt idx="13966">
                  <c:v>6983</c:v>
                </c:pt>
                <c:pt idx="13967">
                  <c:v>6983.5</c:v>
                </c:pt>
                <c:pt idx="13968">
                  <c:v>6984</c:v>
                </c:pt>
                <c:pt idx="13969">
                  <c:v>6984.5</c:v>
                </c:pt>
                <c:pt idx="13970">
                  <c:v>6985</c:v>
                </c:pt>
                <c:pt idx="13971">
                  <c:v>6985.5</c:v>
                </c:pt>
                <c:pt idx="13972">
                  <c:v>6986</c:v>
                </c:pt>
                <c:pt idx="13973">
                  <c:v>6986.5</c:v>
                </c:pt>
                <c:pt idx="13974">
                  <c:v>6987</c:v>
                </c:pt>
                <c:pt idx="13975">
                  <c:v>6987.5</c:v>
                </c:pt>
                <c:pt idx="13976">
                  <c:v>6988</c:v>
                </c:pt>
                <c:pt idx="13977">
                  <c:v>6988.5</c:v>
                </c:pt>
                <c:pt idx="13978">
                  <c:v>6989</c:v>
                </c:pt>
                <c:pt idx="13979">
                  <c:v>6989.5</c:v>
                </c:pt>
                <c:pt idx="13980">
                  <c:v>6990</c:v>
                </c:pt>
                <c:pt idx="13981">
                  <c:v>6990.5</c:v>
                </c:pt>
                <c:pt idx="13982">
                  <c:v>6991</c:v>
                </c:pt>
                <c:pt idx="13983">
                  <c:v>6991.5</c:v>
                </c:pt>
                <c:pt idx="13984">
                  <c:v>6992</c:v>
                </c:pt>
                <c:pt idx="13985">
                  <c:v>6992.5</c:v>
                </c:pt>
                <c:pt idx="13986">
                  <c:v>6993</c:v>
                </c:pt>
                <c:pt idx="13987">
                  <c:v>6993.5</c:v>
                </c:pt>
                <c:pt idx="13988">
                  <c:v>6994</c:v>
                </c:pt>
                <c:pt idx="13989">
                  <c:v>6994.5</c:v>
                </c:pt>
                <c:pt idx="13990">
                  <c:v>6995</c:v>
                </c:pt>
                <c:pt idx="13991">
                  <c:v>6995.5</c:v>
                </c:pt>
                <c:pt idx="13992">
                  <c:v>6996</c:v>
                </c:pt>
                <c:pt idx="13993">
                  <c:v>6996.5</c:v>
                </c:pt>
                <c:pt idx="13994">
                  <c:v>6997</c:v>
                </c:pt>
                <c:pt idx="13995">
                  <c:v>6997.5</c:v>
                </c:pt>
                <c:pt idx="13996">
                  <c:v>6998</c:v>
                </c:pt>
                <c:pt idx="13997">
                  <c:v>6998.5</c:v>
                </c:pt>
                <c:pt idx="13998">
                  <c:v>6999</c:v>
                </c:pt>
                <c:pt idx="13999">
                  <c:v>6999.5</c:v>
                </c:pt>
                <c:pt idx="14000">
                  <c:v>7000</c:v>
                </c:pt>
                <c:pt idx="14001">
                  <c:v>7000.5</c:v>
                </c:pt>
                <c:pt idx="14002">
                  <c:v>7001</c:v>
                </c:pt>
                <c:pt idx="14003">
                  <c:v>7001.5</c:v>
                </c:pt>
                <c:pt idx="14004">
                  <c:v>7002</c:v>
                </c:pt>
                <c:pt idx="14005">
                  <c:v>7002.5</c:v>
                </c:pt>
                <c:pt idx="14006">
                  <c:v>7003</c:v>
                </c:pt>
                <c:pt idx="14007">
                  <c:v>7003.5</c:v>
                </c:pt>
                <c:pt idx="14008">
                  <c:v>7004</c:v>
                </c:pt>
                <c:pt idx="14009">
                  <c:v>7004.5</c:v>
                </c:pt>
                <c:pt idx="14010">
                  <c:v>7005</c:v>
                </c:pt>
                <c:pt idx="14011">
                  <c:v>7005.5</c:v>
                </c:pt>
                <c:pt idx="14012">
                  <c:v>7006</c:v>
                </c:pt>
                <c:pt idx="14013">
                  <c:v>7006.5</c:v>
                </c:pt>
                <c:pt idx="14014">
                  <c:v>7007</c:v>
                </c:pt>
                <c:pt idx="14015">
                  <c:v>7007.5</c:v>
                </c:pt>
                <c:pt idx="14016">
                  <c:v>7008</c:v>
                </c:pt>
                <c:pt idx="14017">
                  <c:v>7008.5</c:v>
                </c:pt>
                <c:pt idx="14018">
                  <c:v>7009</c:v>
                </c:pt>
                <c:pt idx="14019">
                  <c:v>7009.5</c:v>
                </c:pt>
                <c:pt idx="14020">
                  <c:v>7010</c:v>
                </c:pt>
                <c:pt idx="14021">
                  <c:v>7010.5</c:v>
                </c:pt>
                <c:pt idx="14022">
                  <c:v>7011</c:v>
                </c:pt>
                <c:pt idx="14023">
                  <c:v>7011.5</c:v>
                </c:pt>
                <c:pt idx="14024">
                  <c:v>7012</c:v>
                </c:pt>
                <c:pt idx="14025">
                  <c:v>7012.5</c:v>
                </c:pt>
                <c:pt idx="14026">
                  <c:v>7013</c:v>
                </c:pt>
                <c:pt idx="14027">
                  <c:v>7013.5</c:v>
                </c:pt>
                <c:pt idx="14028">
                  <c:v>7014</c:v>
                </c:pt>
                <c:pt idx="14029">
                  <c:v>7014.5</c:v>
                </c:pt>
                <c:pt idx="14030">
                  <c:v>7015</c:v>
                </c:pt>
                <c:pt idx="14031">
                  <c:v>7015.5</c:v>
                </c:pt>
                <c:pt idx="14032">
                  <c:v>7016</c:v>
                </c:pt>
                <c:pt idx="14033">
                  <c:v>7016.5</c:v>
                </c:pt>
                <c:pt idx="14034">
                  <c:v>7017</c:v>
                </c:pt>
                <c:pt idx="14035">
                  <c:v>7017.5</c:v>
                </c:pt>
                <c:pt idx="14036">
                  <c:v>7018</c:v>
                </c:pt>
                <c:pt idx="14037">
                  <c:v>7018.5</c:v>
                </c:pt>
                <c:pt idx="14038">
                  <c:v>7019</c:v>
                </c:pt>
                <c:pt idx="14039">
                  <c:v>7019.5</c:v>
                </c:pt>
                <c:pt idx="14040">
                  <c:v>7020</c:v>
                </c:pt>
                <c:pt idx="14041">
                  <c:v>7020.5</c:v>
                </c:pt>
                <c:pt idx="14042">
                  <c:v>7021</c:v>
                </c:pt>
                <c:pt idx="14043">
                  <c:v>7021.5</c:v>
                </c:pt>
                <c:pt idx="14044">
                  <c:v>7022</c:v>
                </c:pt>
                <c:pt idx="14045">
                  <c:v>7022.5</c:v>
                </c:pt>
                <c:pt idx="14046">
                  <c:v>7023</c:v>
                </c:pt>
                <c:pt idx="14047">
                  <c:v>7023.5</c:v>
                </c:pt>
                <c:pt idx="14048">
                  <c:v>7024</c:v>
                </c:pt>
                <c:pt idx="14049">
                  <c:v>7024.5</c:v>
                </c:pt>
                <c:pt idx="14050">
                  <c:v>7025</c:v>
                </c:pt>
                <c:pt idx="14051">
                  <c:v>7025.5</c:v>
                </c:pt>
                <c:pt idx="14052">
                  <c:v>7026</c:v>
                </c:pt>
                <c:pt idx="14053">
                  <c:v>7026.5</c:v>
                </c:pt>
                <c:pt idx="14054">
                  <c:v>7027</c:v>
                </c:pt>
                <c:pt idx="14055">
                  <c:v>7027.5</c:v>
                </c:pt>
                <c:pt idx="14056">
                  <c:v>7028</c:v>
                </c:pt>
                <c:pt idx="14057">
                  <c:v>7028.5</c:v>
                </c:pt>
                <c:pt idx="14058">
                  <c:v>7029</c:v>
                </c:pt>
                <c:pt idx="14059">
                  <c:v>7029.5</c:v>
                </c:pt>
                <c:pt idx="14060">
                  <c:v>7030</c:v>
                </c:pt>
                <c:pt idx="14061">
                  <c:v>7030.5</c:v>
                </c:pt>
                <c:pt idx="14062">
                  <c:v>7031</c:v>
                </c:pt>
                <c:pt idx="14063">
                  <c:v>7031.5</c:v>
                </c:pt>
                <c:pt idx="14064">
                  <c:v>7032</c:v>
                </c:pt>
                <c:pt idx="14065">
                  <c:v>7032.5</c:v>
                </c:pt>
                <c:pt idx="14066">
                  <c:v>7033</c:v>
                </c:pt>
                <c:pt idx="14067">
                  <c:v>7033.5</c:v>
                </c:pt>
                <c:pt idx="14068">
                  <c:v>7034</c:v>
                </c:pt>
                <c:pt idx="14069">
                  <c:v>7034.5</c:v>
                </c:pt>
                <c:pt idx="14070">
                  <c:v>7035</c:v>
                </c:pt>
                <c:pt idx="14071">
                  <c:v>7035.5</c:v>
                </c:pt>
                <c:pt idx="14072">
                  <c:v>7036</c:v>
                </c:pt>
                <c:pt idx="14073">
                  <c:v>7036.5</c:v>
                </c:pt>
                <c:pt idx="14074">
                  <c:v>7037</c:v>
                </c:pt>
                <c:pt idx="14075">
                  <c:v>7037.5</c:v>
                </c:pt>
                <c:pt idx="14076">
                  <c:v>7038</c:v>
                </c:pt>
                <c:pt idx="14077">
                  <c:v>7038.5</c:v>
                </c:pt>
                <c:pt idx="14078">
                  <c:v>7039</c:v>
                </c:pt>
                <c:pt idx="14079">
                  <c:v>7039.5</c:v>
                </c:pt>
                <c:pt idx="14080">
                  <c:v>7040</c:v>
                </c:pt>
                <c:pt idx="14081">
                  <c:v>7040.5</c:v>
                </c:pt>
                <c:pt idx="14082">
                  <c:v>7041</c:v>
                </c:pt>
                <c:pt idx="14083">
                  <c:v>7041.5</c:v>
                </c:pt>
                <c:pt idx="14084">
                  <c:v>7042</c:v>
                </c:pt>
                <c:pt idx="14085">
                  <c:v>7042.5</c:v>
                </c:pt>
                <c:pt idx="14086">
                  <c:v>7043</c:v>
                </c:pt>
                <c:pt idx="14087">
                  <c:v>7043.5</c:v>
                </c:pt>
                <c:pt idx="14088">
                  <c:v>7044</c:v>
                </c:pt>
                <c:pt idx="14089">
                  <c:v>7044.5</c:v>
                </c:pt>
                <c:pt idx="14090">
                  <c:v>7045</c:v>
                </c:pt>
                <c:pt idx="14091">
                  <c:v>7045.5</c:v>
                </c:pt>
                <c:pt idx="14092">
                  <c:v>7046</c:v>
                </c:pt>
                <c:pt idx="14093">
                  <c:v>7046.5</c:v>
                </c:pt>
                <c:pt idx="14094">
                  <c:v>7047</c:v>
                </c:pt>
                <c:pt idx="14095">
                  <c:v>7047.5</c:v>
                </c:pt>
                <c:pt idx="14096">
                  <c:v>7048</c:v>
                </c:pt>
                <c:pt idx="14097">
                  <c:v>7048.5</c:v>
                </c:pt>
                <c:pt idx="14098">
                  <c:v>7049</c:v>
                </c:pt>
                <c:pt idx="14099">
                  <c:v>7049.5</c:v>
                </c:pt>
                <c:pt idx="14100">
                  <c:v>7050</c:v>
                </c:pt>
                <c:pt idx="14101">
                  <c:v>7050.5</c:v>
                </c:pt>
                <c:pt idx="14102">
                  <c:v>7051</c:v>
                </c:pt>
                <c:pt idx="14103">
                  <c:v>7051.5</c:v>
                </c:pt>
                <c:pt idx="14104">
                  <c:v>7052</c:v>
                </c:pt>
                <c:pt idx="14105">
                  <c:v>7052.5</c:v>
                </c:pt>
                <c:pt idx="14106">
                  <c:v>7053</c:v>
                </c:pt>
                <c:pt idx="14107">
                  <c:v>7053.5</c:v>
                </c:pt>
                <c:pt idx="14108">
                  <c:v>7054</c:v>
                </c:pt>
                <c:pt idx="14109">
                  <c:v>7054.5</c:v>
                </c:pt>
                <c:pt idx="14110">
                  <c:v>7055</c:v>
                </c:pt>
                <c:pt idx="14111">
                  <c:v>7055.5</c:v>
                </c:pt>
                <c:pt idx="14112">
                  <c:v>7056</c:v>
                </c:pt>
                <c:pt idx="14113">
                  <c:v>7056.5</c:v>
                </c:pt>
                <c:pt idx="14114">
                  <c:v>7057</c:v>
                </c:pt>
                <c:pt idx="14115">
                  <c:v>7057.5</c:v>
                </c:pt>
                <c:pt idx="14116">
                  <c:v>7058</c:v>
                </c:pt>
                <c:pt idx="14117">
                  <c:v>7058.5</c:v>
                </c:pt>
                <c:pt idx="14118">
                  <c:v>7059</c:v>
                </c:pt>
                <c:pt idx="14119">
                  <c:v>7059.5</c:v>
                </c:pt>
                <c:pt idx="14120">
                  <c:v>7060</c:v>
                </c:pt>
                <c:pt idx="14121">
                  <c:v>7060.5</c:v>
                </c:pt>
                <c:pt idx="14122">
                  <c:v>7061</c:v>
                </c:pt>
                <c:pt idx="14123">
                  <c:v>7061.5</c:v>
                </c:pt>
                <c:pt idx="14124">
                  <c:v>7062</c:v>
                </c:pt>
                <c:pt idx="14125">
                  <c:v>7062.5</c:v>
                </c:pt>
                <c:pt idx="14126">
                  <c:v>7063</c:v>
                </c:pt>
                <c:pt idx="14127">
                  <c:v>7063.5</c:v>
                </c:pt>
                <c:pt idx="14128">
                  <c:v>7064</c:v>
                </c:pt>
                <c:pt idx="14129">
                  <c:v>7064.5</c:v>
                </c:pt>
                <c:pt idx="14130">
                  <c:v>7065</c:v>
                </c:pt>
                <c:pt idx="14131">
                  <c:v>7065.5</c:v>
                </c:pt>
                <c:pt idx="14132">
                  <c:v>7066</c:v>
                </c:pt>
                <c:pt idx="14133">
                  <c:v>7066.5</c:v>
                </c:pt>
                <c:pt idx="14134">
                  <c:v>7067</c:v>
                </c:pt>
                <c:pt idx="14135">
                  <c:v>7067.5</c:v>
                </c:pt>
                <c:pt idx="14136">
                  <c:v>7068</c:v>
                </c:pt>
                <c:pt idx="14137">
                  <c:v>7068.5</c:v>
                </c:pt>
                <c:pt idx="14138">
                  <c:v>7069</c:v>
                </c:pt>
                <c:pt idx="14139">
                  <c:v>7069.5</c:v>
                </c:pt>
                <c:pt idx="14140">
                  <c:v>7070</c:v>
                </c:pt>
                <c:pt idx="14141">
                  <c:v>7070.5</c:v>
                </c:pt>
                <c:pt idx="14142">
                  <c:v>7071</c:v>
                </c:pt>
                <c:pt idx="14143">
                  <c:v>7071.5</c:v>
                </c:pt>
                <c:pt idx="14144">
                  <c:v>7072</c:v>
                </c:pt>
                <c:pt idx="14145">
                  <c:v>7072.5</c:v>
                </c:pt>
                <c:pt idx="14146">
                  <c:v>7073</c:v>
                </c:pt>
                <c:pt idx="14147">
                  <c:v>7073.5</c:v>
                </c:pt>
                <c:pt idx="14148">
                  <c:v>7074</c:v>
                </c:pt>
                <c:pt idx="14149">
                  <c:v>7074.5</c:v>
                </c:pt>
                <c:pt idx="14150">
                  <c:v>7075</c:v>
                </c:pt>
                <c:pt idx="14151">
                  <c:v>7075.5</c:v>
                </c:pt>
                <c:pt idx="14152">
                  <c:v>7076</c:v>
                </c:pt>
                <c:pt idx="14153">
                  <c:v>7076.5</c:v>
                </c:pt>
                <c:pt idx="14154">
                  <c:v>7077</c:v>
                </c:pt>
                <c:pt idx="14155">
                  <c:v>7077.5</c:v>
                </c:pt>
                <c:pt idx="14156">
                  <c:v>7078</c:v>
                </c:pt>
                <c:pt idx="14157">
                  <c:v>7078.5</c:v>
                </c:pt>
                <c:pt idx="14158">
                  <c:v>7079</c:v>
                </c:pt>
                <c:pt idx="14159">
                  <c:v>7079.5</c:v>
                </c:pt>
                <c:pt idx="14160">
                  <c:v>7080</c:v>
                </c:pt>
                <c:pt idx="14161">
                  <c:v>7080.5</c:v>
                </c:pt>
                <c:pt idx="14162">
                  <c:v>7081</c:v>
                </c:pt>
                <c:pt idx="14163">
                  <c:v>7081.5</c:v>
                </c:pt>
                <c:pt idx="14164">
                  <c:v>7082</c:v>
                </c:pt>
                <c:pt idx="14165">
                  <c:v>7082.5</c:v>
                </c:pt>
                <c:pt idx="14166">
                  <c:v>7083</c:v>
                </c:pt>
                <c:pt idx="14167">
                  <c:v>7083.5</c:v>
                </c:pt>
                <c:pt idx="14168">
                  <c:v>7084</c:v>
                </c:pt>
                <c:pt idx="14169">
                  <c:v>7084.5</c:v>
                </c:pt>
                <c:pt idx="14170">
                  <c:v>7085</c:v>
                </c:pt>
                <c:pt idx="14171">
                  <c:v>7085.5</c:v>
                </c:pt>
                <c:pt idx="14172">
                  <c:v>7086</c:v>
                </c:pt>
                <c:pt idx="14173">
                  <c:v>7086.5</c:v>
                </c:pt>
                <c:pt idx="14174">
                  <c:v>7087</c:v>
                </c:pt>
                <c:pt idx="14175">
                  <c:v>7087.5</c:v>
                </c:pt>
                <c:pt idx="14176">
                  <c:v>7088</c:v>
                </c:pt>
                <c:pt idx="14177">
                  <c:v>7088.5</c:v>
                </c:pt>
                <c:pt idx="14178">
                  <c:v>7089</c:v>
                </c:pt>
                <c:pt idx="14179">
                  <c:v>7089.5</c:v>
                </c:pt>
                <c:pt idx="14180">
                  <c:v>7090</c:v>
                </c:pt>
                <c:pt idx="14181">
                  <c:v>7090.5</c:v>
                </c:pt>
                <c:pt idx="14182">
                  <c:v>7091</c:v>
                </c:pt>
                <c:pt idx="14183">
                  <c:v>7091.5</c:v>
                </c:pt>
                <c:pt idx="14184">
                  <c:v>7092</c:v>
                </c:pt>
                <c:pt idx="14185">
                  <c:v>7092.5</c:v>
                </c:pt>
                <c:pt idx="14186">
                  <c:v>7093</c:v>
                </c:pt>
                <c:pt idx="14187">
                  <c:v>7093.5</c:v>
                </c:pt>
                <c:pt idx="14188">
                  <c:v>7094</c:v>
                </c:pt>
                <c:pt idx="14189">
                  <c:v>7094.5</c:v>
                </c:pt>
                <c:pt idx="14190">
                  <c:v>7095</c:v>
                </c:pt>
                <c:pt idx="14191">
                  <c:v>7095.5</c:v>
                </c:pt>
                <c:pt idx="14192">
                  <c:v>7096</c:v>
                </c:pt>
                <c:pt idx="14193">
                  <c:v>7096.5</c:v>
                </c:pt>
                <c:pt idx="14194">
                  <c:v>7097</c:v>
                </c:pt>
                <c:pt idx="14195">
                  <c:v>7097.5</c:v>
                </c:pt>
                <c:pt idx="14196">
                  <c:v>7098</c:v>
                </c:pt>
                <c:pt idx="14197">
                  <c:v>7098.5</c:v>
                </c:pt>
                <c:pt idx="14198">
                  <c:v>7099</c:v>
                </c:pt>
                <c:pt idx="14199">
                  <c:v>7099.5</c:v>
                </c:pt>
                <c:pt idx="14200">
                  <c:v>7100</c:v>
                </c:pt>
                <c:pt idx="14201">
                  <c:v>7100.5</c:v>
                </c:pt>
                <c:pt idx="14202">
                  <c:v>7101</c:v>
                </c:pt>
                <c:pt idx="14203">
                  <c:v>7101.5</c:v>
                </c:pt>
                <c:pt idx="14204">
                  <c:v>7102</c:v>
                </c:pt>
                <c:pt idx="14205">
                  <c:v>7102.5</c:v>
                </c:pt>
                <c:pt idx="14206">
                  <c:v>7103</c:v>
                </c:pt>
                <c:pt idx="14207">
                  <c:v>7103.5</c:v>
                </c:pt>
                <c:pt idx="14208">
                  <c:v>7104</c:v>
                </c:pt>
                <c:pt idx="14209">
                  <c:v>7104.5</c:v>
                </c:pt>
                <c:pt idx="14210">
                  <c:v>7105</c:v>
                </c:pt>
                <c:pt idx="14211">
                  <c:v>7105.5</c:v>
                </c:pt>
                <c:pt idx="14212">
                  <c:v>7106</c:v>
                </c:pt>
                <c:pt idx="14213">
                  <c:v>7106.5</c:v>
                </c:pt>
                <c:pt idx="14214">
                  <c:v>7107</c:v>
                </c:pt>
                <c:pt idx="14215">
                  <c:v>7107.5</c:v>
                </c:pt>
                <c:pt idx="14216">
                  <c:v>7108</c:v>
                </c:pt>
                <c:pt idx="14217">
                  <c:v>7108.5</c:v>
                </c:pt>
                <c:pt idx="14218">
                  <c:v>7109</c:v>
                </c:pt>
                <c:pt idx="14219">
                  <c:v>7109.5</c:v>
                </c:pt>
                <c:pt idx="14220">
                  <c:v>7110</c:v>
                </c:pt>
                <c:pt idx="14221">
                  <c:v>7110.5</c:v>
                </c:pt>
                <c:pt idx="14222">
                  <c:v>7111</c:v>
                </c:pt>
                <c:pt idx="14223">
                  <c:v>7111.5</c:v>
                </c:pt>
                <c:pt idx="14224">
                  <c:v>7112</c:v>
                </c:pt>
                <c:pt idx="14225">
                  <c:v>7112.5</c:v>
                </c:pt>
                <c:pt idx="14226">
                  <c:v>7113</c:v>
                </c:pt>
                <c:pt idx="14227">
                  <c:v>7113.5</c:v>
                </c:pt>
                <c:pt idx="14228">
                  <c:v>7114</c:v>
                </c:pt>
                <c:pt idx="14229">
                  <c:v>7114.5</c:v>
                </c:pt>
                <c:pt idx="14230">
                  <c:v>7115</c:v>
                </c:pt>
                <c:pt idx="14231">
                  <c:v>7115.5</c:v>
                </c:pt>
                <c:pt idx="14232">
                  <c:v>7116</c:v>
                </c:pt>
                <c:pt idx="14233">
                  <c:v>7116.5</c:v>
                </c:pt>
                <c:pt idx="14234">
                  <c:v>7117</c:v>
                </c:pt>
                <c:pt idx="14235">
                  <c:v>7117.5</c:v>
                </c:pt>
                <c:pt idx="14236">
                  <c:v>7118</c:v>
                </c:pt>
                <c:pt idx="14237">
                  <c:v>7118.5</c:v>
                </c:pt>
                <c:pt idx="14238">
                  <c:v>7119</c:v>
                </c:pt>
                <c:pt idx="14239">
                  <c:v>7119.5</c:v>
                </c:pt>
                <c:pt idx="14240">
                  <c:v>7120</c:v>
                </c:pt>
                <c:pt idx="14241">
                  <c:v>7120.5</c:v>
                </c:pt>
                <c:pt idx="14242">
                  <c:v>7121</c:v>
                </c:pt>
                <c:pt idx="14243">
                  <c:v>7121.5</c:v>
                </c:pt>
                <c:pt idx="14244">
                  <c:v>7122</c:v>
                </c:pt>
                <c:pt idx="14245">
                  <c:v>7122.5</c:v>
                </c:pt>
                <c:pt idx="14246">
                  <c:v>7123</c:v>
                </c:pt>
                <c:pt idx="14247">
                  <c:v>7123.5</c:v>
                </c:pt>
                <c:pt idx="14248">
                  <c:v>7124</c:v>
                </c:pt>
                <c:pt idx="14249">
                  <c:v>7124.5</c:v>
                </c:pt>
                <c:pt idx="14250">
                  <c:v>7125</c:v>
                </c:pt>
                <c:pt idx="14251">
                  <c:v>7125.5</c:v>
                </c:pt>
                <c:pt idx="14252">
                  <c:v>7126</c:v>
                </c:pt>
                <c:pt idx="14253">
                  <c:v>7126.5</c:v>
                </c:pt>
                <c:pt idx="14254">
                  <c:v>7127</c:v>
                </c:pt>
                <c:pt idx="14255">
                  <c:v>7127.5</c:v>
                </c:pt>
                <c:pt idx="14256">
                  <c:v>7128</c:v>
                </c:pt>
                <c:pt idx="14257">
                  <c:v>7128.5</c:v>
                </c:pt>
                <c:pt idx="14258">
                  <c:v>7129</c:v>
                </c:pt>
                <c:pt idx="14259">
                  <c:v>7129.5</c:v>
                </c:pt>
                <c:pt idx="14260">
                  <c:v>7130</c:v>
                </c:pt>
                <c:pt idx="14261">
                  <c:v>7130.5</c:v>
                </c:pt>
                <c:pt idx="14262">
                  <c:v>7131</c:v>
                </c:pt>
                <c:pt idx="14263">
                  <c:v>7131.5</c:v>
                </c:pt>
                <c:pt idx="14264">
                  <c:v>7132</c:v>
                </c:pt>
                <c:pt idx="14265">
                  <c:v>7132.5</c:v>
                </c:pt>
                <c:pt idx="14266">
                  <c:v>7133</c:v>
                </c:pt>
                <c:pt idx="14267">
                  <c:v>7133.5</c:v>
                </c:pt>
                <c:pt idx="14268">
                  <c:v>7134</c:v>
                </c:pt>
                <c:pt idx="14269">
                  <c:v>7134.5</c:v>
                </c:pt>
                <c:pt idx="14270">
                  <c:v>7135</c:v>
                </c:pt>
                <c:pt idx="14271">
                  <c:v>7135.5</c:v>
                </c:pt>
                <c:pt idx="14272">
                  <c:v>7136</c:v>
                </c:pt>
                <c:pt idx="14273">
                  <c:v>7136.5</c:v>
                </c:pt>
                <c:pt idx="14274">
                  <c:v>7137</c:v>
                </c:pt>
                <c:pt idx="14275">
                  <c:v>7137.5</c:v>
                </c:pt>
                <c:pt idx="14276">
                  <c:v>7138</c:v>
                </c:pt>
                <c:pt idx="14277">
                  <c:v>7138.5</c:v>
                </c:pt>
                <c:pt idx="14278">
                  <c:v>7139</c:v>
                </c:pt>
                <c:pt idx="14279">
                  <c:v>7139.5</c:v>
                </c:pt>
                <c:pt idx="14280">
                  <c:v>7140</c:v>
                </c:pt>
                <c:pt idx="14281">
                  <c:v>7140.5</c:v>
                </c:pt>
                <c:pt idx="14282">
                  <c:v>7141</c:v>
                </c:pt>
                <c:pt idx="14283">
                  <c:v>7141.5</c:v>
                </c:pt>
                <c:pt idx="14284">
                  <c:v>7142</c:v>
                </c:pt>
                <c:pt idx="14285">
                  <c:v>7142.5</c:v>
                </c:pt>
                <c:pt idx="14286">
                  <c:v>7143</c:v>
                </c:pt>
                <c:pt idx="14287">
                  <c:v>7143.5</c:v>
                </c:pt>
                <c:pt idx="14288">
                  <c:v>7144</c:v>
                </c:pt>
                <c:pt idx="14289">
                  <c:v>7144.5</c:v>
                </c:pt>
                <c:pt idx="14290">
                  <c:v>7145</c:v>
                </c:pt>
                <c:pt idx="14291">
                  <c:v>7145.5</c:v>
                </c:pt>
                <c:pt idx="14292">
                  <c:v>7146</c:v>
                </c:pt>
                <c:pt idx="14293">
                  <c:v>7146.5</c:v>
                </c:pt>
                <c:pt idx="14294">
                  <c:v>7147</c:v>
                </c:pt>
                <c:pt idx="14295">
                  <c:v>7147.5</c:v>
                </c:pt>
                <c:pt idx="14296">
                  <c:v>7148</c:v>
                </c:pt>
                <c:pt idx="14297">
                  <c:v>7148.5</c:v>
                </c:pt>
                <c:pt idx="14298">
                  <c:v>7149</c:v>
                </c:pt>
                <c:pt idx="14299">
                  <c:v>7149.5</c:v>
                </c:pt>
                <c:pt idx="14300">
                  <c:v>7150</c:v>
                </c:pt>
                <c:pt idx="14301">
                  <c:v>7150.5</c:v>
                </c:pt>
                <c:pt idx="14302">
                  <c:v>7151</c:v>
                </c:pt>
                <c:pt idx="14303">
                  <c:v>7151.5</c:v>
                </c:pt>
                <c:pt idx="14304">
                  <c:v>7152</c:v>
                </c:pt>
                <c:pt idx="14305">
                  <c:v>7152.5</c:v>
                </c:pt>
                <c:pt idx="14306">
                  <c:v>7153</c:v>
                </c:pt>
                <c:pt idx="14307">
                  <c:v>7153.5</c:v>
                </c:pt>
                <c:pt idx="14308">
                  <c:v>7154</c:v>
                </c:pt>
                <c:pt idx="14309">
                  <c:v>7154.5</c:v>
                </c:pt>
                <c:pt idx="14310">
                  <c:v>7155</c:v>
                </c:pt>
                <c:pt idx="14311">
                  <c:v>7155.5</c:v>
                </c:pt>
                <c:pt idx="14312">
                  <c:v>7156</c:v>
                </c:pt>
                <c:pt idx="14313">
                  <c:v>7156.5</c:v>
                </c:pt>
                <c:pt idx="14314">
                  <c:v>7157</c:v>
                </c:pt>
                <c:pt idx="14315">
                  <c:v>7157.5</c:v>
                </c:pt>
                <c:pt idx="14316">
                  <c:v>7158</c:v>
                </c:pt>
                <c:pt idx="14317">
                  <c:v>7158.5</c:v>
                </c:pt>
                <c:pt idx="14318">
                  <c:v>7159</c:v>
                </c:pt>
                <c:pt idx="14319">
                  <c:v>7159.5</c:v>
                </c:pt>
                <c:pt idx="14320">
                  <c:v>7160</c:v>
                </c:pt>
                <c:pt idx="14321">
                  <c:v>7160.5</c:v>
                </c:pt>
                <c:pt idx="14322">
                  <c:v>7161</c:v>
                </c:pt>
                <c:pt idx="14323">
                  <c:v>7161.5</c:v>
                </c:pt>
                <c:pt idx="14324">
                  <c:v>7162</c:v>
                </c:pt>
                <c:pt idx="14325">
                  <c:v>7162.5</c:v>
                </c:pt>
                <c:pt idx="14326">
                  <c:v>7163</c:v>
                </c:pt>
                <c:pt idx="14327">
                  <c:v>7163.5</c:v>
                </c:pt>
                <c:pt idx="14328">
                  <c:v>7164</c:v>
                </c:pt>
                <c:pt idx="14329">
                  <c:v>7164.5</c:v>
                </c:pt>
                <c:pt idx="14330">
                  <c:v>7165</c:v>
                </c:pt>
                <c:pt idx="14331">
                  <c:v>7165.5</c:v>
                </c:pt>
                <c:pt idx="14332">
                  <c:v>7166</c:v>
                </c:pt>
                <c:pt idx="14333">
                  <c:v>7166.5</c:v>
                </c:pt>
                <c:pt idx="14334">
                  <c:v>7167</c:v>
                </c:pt>
                <c:pt idx="14335">
                  <c:v>7167.5</c:v>
                </c:pt>
                <c:pt idx="14336">
                  <c:v>7168</c:v>
                </c:pt>
                <c:pt idx="14337">
                  <c:v>7168.5</c:v>
                </c:pt>
                <c:pt idx="14338">
                  <c:v>7169</c:v>
                </c:pt>
                <c:pt idx="14339">
                  <c:v>7169.5</c:v>
                </c:pt>
                <c:pt idx="14340">
                  <c:v>7170</c:v>
                </c:pt>
                <c:pt idx="14341">
                  <c:v>7170.5</c:v>
                </c:pt>
                <c:pt idx="14342">
                  <c:v>7171</c:v>
                </c:pt>
                <c:pt idx="14343">
                  <c:v>7171.5</c:v>
                </c:pt>
                <c:pt idx="14344">
                  <c:v>7172</c:v>
                </c:pt>
                <c:pt idx="14345">
                  <c:v>7172.5</c:v>
                </c:pt>
                <c:pt idx="14346">
                  <c:v>7173</c:v>
                </c:pt>
                <c:pt idx="14347">
                  <c:v>7173.5</c:v>
                </c:pt>
                <c:pt idx="14348">
                  <c:v>7174</c:v>
                </c:pt>
                <c:pt idx="14349">
                  <c:v>7174.5</c:v>
                </c:pt>
                <c:pt idx="14350">
                  <c:v>7175</c:v>
                </c:pt>
                <c:pt idx="14351">
                  <c:v>7175.5</c:v>
                </c:pt>
                <c:pt idx="14352">
                  <c:v>7176</c:v>
                </c:pt>
                <c:pt idx="14353">
                  <c:v>7176.5</c:v>
                </c:pt>
                <c:pt idx="14354">
                  <c:v>7177</c:v>
                </c:pt>
                <c:pt idx="14355">
                  <c:v>7177.5</c:v>
                </c:pt>
                <c:pt idx="14356">
                  <c:v>7178</c:v>
                </c:pt>
                <c:pt idx="14357">
                  <c:v>7178.5</c:v>
                </c:pt>
                <c:pt idx="14358">
                  <c:v>7179</c:v>
                </c:pt>
                <c:pt idx="14359">
                  <c:v>7179.5</c:v>
                </c:pt>
                <c:pt idx="14360">
                  <c:v>7180</c:v>
                </c:pt>
                <c:pt idx="14361">
                  <c:v>7180.5</c:v>
                </c:pt>
                <c:pt idx="14362">
                  <c:v>7181</c:v>
                </c:pt>
                <c:pt idx="14363">
                  <c:v>7181.5</c:v>
                </c:pt>
                <c:pt idx="14364">
                  <c:v>7182</c:v>
                </c:pt>
                <c:pt idx="14365">
                  <c:v>7182.5</c:v>
                </c:pt>
                <c:pt idx="14366">
                  <c:v>7183</c:v>
                </c:pt>
                <c:pt idx="14367">
                  <c:v>7183.5</c:v>
                </c:pt>
                <c:pt idx="14368">
                  <c:v>7184</c:v>
                </c:pt>
                <c:pt idx="14369">
                  <c:v>7184.5</c:v>
                </c:pt>
                <c:pt idx="14370">
                  <c:v>7185</c:v>
                </c:pt>
                <c:pt idx="14371">
                  <c:v>7185.5</c:v>
                </c:pt>
                <c:pt idx="14372">
                  <c:v>7186</c:v>
                </c:pt>
                <c:pt idx="14373">
                  <c:v>7186.5</c:v>
                </c:pt>
                <c:pt idx="14374">
                  <c:v>7187</c:v>
                </c:pt>
                <c:pt idx="14375">
                  <c:v>7187.5</c:v>
                </c:pt>
                <c:pt idx="14376">
                  <c:v>7188</c:v>
                </c:pt>
                <c:pt idx="14377">
                  <c:v>7188.5</c:v>
                </c:pt>
                <c:pt idx="14378">
                  <c:v>7189</c:v>
                </c:pt>
                <c:pt idx="14379">
                  <c:v>7189.5</c:v>
                </c:pt>
                <c:pt idx="14380">
                  <c:v>7190</c:v>
                </c:pt>
                <c:pt idx="14381">
                  <c:v>7190.5</c:v>
                </c:pt>
                <c:pt idx="14382">
                  <c:v>7191</c:v>
                </c:pt>
                <c:pt idx="14383">
                  <c:v>7191.5</c:v>
                </c:pt>
                <c:pt idx="14384">
                  <c:v>7192</c:v>
                </c:pt>
                <c:pt idx="14385">
                  <c:v>7192.5</c:v>
                </c:pt>
                <c:pt idx="14386">
                  <c:v>7193</c:v>
                </c:pt>
                <c:pt idx="14387">
                  <c:v>7193.5</c:v>
                </c:pt>
                <c:pt idx="14388">
                  <c:v>7194</c:v>
                </c:pt>
                <c:pt idx="14389">
                  <c:v>7194.5</c:v>
                </c:pt>
                <c:pt idx="14390">
                  <c:v>7195</c:v>
                </c:pt>
                <c:pt idx="14391">
                  <c:v>7195.5</c:v>
                </c:pt>
                <c:pt idx="14392">
                  <c:v>7196</c:v>
                </c:pt>
                <c:pt idx="14393">
                  <c:v>7196.5</c:v>
                </c:pt>
                <c:pt idx="14394">
                  <c:v>7197</c:v>
                </c:pt>
                <c:pt idx="14395">
                  <c:v>7197.5</c:v>
                </c:pt>
                <c:pt idx="14396">
                  <c:v>7198</c:v>
                </c:pt>
                <c:pt idx="14397">
                  <c:v>7198.5</c:v>
                </c:pt>
                <c:pt idx="14398">
                  <c:v>7199</c:v>
                </c:pt>
                <c:pt idx="14399">
                  <c:v>7199.5</c:v>
                </c:pt>
                <c:pt idx="14400">
                  <c:v>7200</c:v>
                </c:pt>
                <c:pt idx="14401">
                  <c:v>7200.5</c:v>
                </c:pt>
                <c:pt idx="14402">
                  <c:v>7201</c:v>
                </c:pt>
                <c:pt idx="14403">
                  <c:v>7201.5</c:v>
                </c:pt>
                <c:pt idx="14404">
                  <c:v>7202</c:v>
                </c:pt>
                <c:pt idx="14405">
                  <c:v>7202.5</c:v>
                </c:pt>
                <c:pt idx="14406">
                  <c:v>7203</c:v>
                </c:pt>
                <c:pt idx="14407">
                  <c:v>7203.5</c:v>
                </c:pt>
                <c:pt idx="14408">
                  <c:v>7204</c:v>
                </c:pt>
                <c:pt idx="14409">
                  <c:v>7204.5</c:v>
                </c:pt>
                <c:pt idx="14410">
                  <c:v>7205</c:v>
                </c:pt>
                <c:pt idx="14411">
                  <c:v>7205.5</c:v>
                </c:pt>
                <c:pt idx="14412">
                  <c:v>7206</c:v>
                </c:pt>
                <c:pt idx="14413">
                  <c:v>7206.5</c:v>
                </c:pt>
                <c:pt idx="14414">
                  <c:v>7207</c:v>
                </c:pt>
                <c:pt idx="14415">
                  <c:v>7207.5</c:v>
                </c:pt>
                <c:pt idx="14416">
                  <c:v>7208</c:v>
                </c:pt>
                <c:pt idx="14417">
                  <c:v>7208.5</c:v>
                </c:pt>
                <c:pt idx="14418">
                  <c:v>7209</c:v>
                </c:pt>
                <c:pt idx="14419">
                  <c:v>7209.5</c:v>
                </c:pt>
                <c:pt idx="14420">
                  <c:v>7210</c:v>
                </c:pt>
                <c:pt idx="14421">
                  <c:v>7210.5</c:v>
                </c:pt>
                <c:pt idx="14422">
                  <c:v>7211</c:v>
                </c:pt>
                <c:pt idx="14423">
                  <c:v>7211.5</c:v>
                </c:pt>
                <c:pt idx="14424">
                  <c:v>7212</c:v>
                </c:pt>
                <c:pt idx="14425">
                  <c:v>7212.5</c:v>
                </c:pt>
                <c:pt idx="14426">
                  <c:v>7213</c:v>
                </c:pt>
                <c:pt idx="14427">
                  <c:v>7213.5</c:v>
                </c:pt>
                <c:pt idx="14428">
                  <c:v>7214</c:v>
                </c:pt>
                <c:pt idx="14429">
                  <c:v>7214.5</c:v>
                </c:pt>
                <c:pt idx="14430">
                  <c:v>7215</c:v>
                </c:pt>
                <c:pt idx="14431">
                  <c:v>7215.5</c:v>
                </c:pt>
                <c:pt idx="14432">
                  <c:v>7216</c:v>
                </c:pt>
                <c:pt idx="14433">
                  <c:v>7216.5</c:v>
                </c:pt>
                <c:pt idx="14434">
                  <c:v>7217</c:v>
                </c:pt>
                <c:pt idx="14435">
                  <c:v>7217.5</c:v>
                </c:pt>
                <c:pt idx="14436">
                  <c:v>7218</c:v>
                </c:pt>
                <c:pt idx="14437">
                  <c:v>7218.5</c:v>
                </c:pt>
                <c:pt idx="14438">
                  <c:v>7219</c:v>
                </c:pt>
                <c:pt idx="14439">
                  <c:v>7219.5</c:v>
                </c:pt>
                <c:pt idx="14440">
                  <c:v>7220</c:v>
                </c:pt>
                <c:pt idx="14441">
                  <c:v>7220.5</c:v>
                </c:pt>
                <c:pt idx="14442">
                  <c:v>7221</c:v>
                </c:pt>
                <c:pt idx="14443">
                  <c:v>7221.5</c:v>
                </c:pt>
                <c:pt idx="14444">
                  <c:v>7222</c:v>
                </c:pt>
                <c:pt idx="14445">
                  <c:v>7222.5</c:v>
                </c:pt>
                <c:pt idx="14446">
                  <c:v>7223</c:v>
                </c:pt>
                <c:pt idx="14447">
                  <c:v>7223.5</c:v>
                </c:pt>
                <c:pt idx="14448">
                  <c:v>7224</c:v>
                </c:pt>
                <c:pt idx="14449">
                  <c:v>7224.5</c:v>
                </c:pt>
                <c:pt idx="14450">
                  <c:v>7225</c:v>
                </c:pt>
                <c:pt idx="14451">
                  <c:v>7225.5</c:v>
                </c:pt>
                <c:pt idx="14452">
                  <c:v>7226</c:v>
                </c:pt>
                <c:pt idx="14453">
                  <c:v>7226.5</c:v>
                </c:pt>
                <c:pt idx="14454">
                  <c:v>7227</c:v>
                </c:pt>
                <c:pt idx="14455">
                  <c:v>7227.5</c:v>
                </c:pt>
                <c:pt idx="14456">
                  <c:v>7228</c:v>
                </c:pt>
                <c:pt idx="14457">
                  <c:v>7228.5</c:v>
                </c:pt>
                <c:pt idx="14458">
                  <c:v>7229</c:v>
                </c:pt>
                <c:pt idx="14459">
                  <c:v>7229.5</c:v>
                </c:pt>
                <c:pt idx="14460">
                  <c:v>7230</c:v>
                </c:pt>
                <c:pt idx="14461">
                  <c:v>7230.5</c:v>
                </c:pt>
                <c:pt idx="14462">
                  <c:v>7231</c:v>
                </c:pt>
                <c:pt idx="14463">
                  <c:v>7231.5</c:v>
                </c:pt>
                <c:pt idx="14464">
                  <c:v>7232</c:v>
                </c:pt>
                <c:pt idx="14465">
                  <c:v>7232.5</c:v>
                </c:pt>
                <c:pt idx="14466">
                  <c:v>7233</c:v>
                </c:pt>
                <c:pt idx="14467">
                  <c:v>7233.5</c:v>
                </c:pt>
                <c:pt idx="14468">
                  <c:v>7234</c:v>
                </c:pt>
                <c:pt idx="14469">
                  <c:v>7234.5</c:v>
                </c:pt>
                <c:pt idx="14470">
                  <c:v>7235</c:v>
                </c:pt>
                <c:pt idx="14471">
                  <c:v>7235.5</c:v>
                </c:pt>
                <c:pt idx="14472">
                  <c:v>7236</c:v>
                </c:pt>
                <c:pt idx="14473">
                  <c:v>7236.5</c:v>
                </c:pt>
                <c:pt idx="14474">
                  <c:v>7237</c:v>
                </c:pt>
                <c:pt idx="14475">
                  <c:v>7237.5</c:v>
                </c:pt>
                <c:pt idx="14476">
                  <c:v>7238</c:v>
                </c:pt>
                <c:pt idx="14477">
                  <c:v>7238.5</c:v>
                </c:pt>
                <c:pt idx="14478">
                  <c:v>7239</c:v>
                </c:pt>
                <c:pt idx="14479">
                  <c:v>7239.5</c:v>
                </c:pt>
                <c:pt idx="14480">
                  <c:v>7240</c:v>
                </c:pt>
                <c:pt idx="14481">
                  <c:v>7240.5</c:v>
                </c:pt>
                <c:pt idx="14482">
                  <c:v>7241</c:v>
                </c:pt>
                <c:pt idx="14483">
                  <c:v>7241.5</c:v>
                </c:pt>
                <c:pt idx="14484">
                  <c:v>7242</c:v>
                </c:pt>
                <c:pt idx="14485">
                  <c:v>7242.5</c:v>
                </c:pt>
                <c:pt idx="14486">
                  <c:v>7243</c:v>
                </c:pt>
                <c:pt idx="14487">
                  <c:v>7243.5</c:v>
                </c:pt>
                <c:pt idx="14488">
                  <c:v>7244</c:v>
                </c:pt>
                <c:pt idx="14489">
                  <c:v>7244.5</c:v>
                </c:pt>
                <c:pt idx="14490">
                  <c:v>7245</c:v>
                </c:pt>
                <c:pt idx="14491">
                  <c:v>7245.5</c:v>
                </c:pt>
                <c:pt idx="14492">
                  <c:v>7246</c:v>
                </c:pt>
                <c:pt idx="14493">
                  <c:v>7246.5</c:v>
                </c:pt>
                <c:pt idx="14494">
                  <c:v>7247</c:v>
                </c:pt>
                <c:pt idx="14495">
                  <c:v>7247.5</c:v>
                </c:pt>
                <c:pt idx="14496">
                  <c:v>7248</c:v>
                </c:pt>
                <c:pt idx="14497">
                  <c:v>7248.5</c:v>
                </c:pt>
                <c:pt idx="14498">
                  <c:v>7249</c:v>
                </c:pt>
                <c:pt idx="14499">
                  <c:v>7249.5</c:v>
                </c:pt>
                <c:pt idx="14500">
                  <c:v>7250</c:v>
                </c:pt>
                <c:pt idx="14501">
                  <c:v>7250.5</c:v>
                </c:pt>
                <c:pt idx="14502">
                  <c:v>7251</c:v>
                </c:pt>
                <c:pt idx="14503">
                  <c:v>7251.5</c:v>
                </c:pt>
                <c:pt idx="14504">
                  <c:v>7252</c:v>
                </c:pt>
                <c:pt idx="14505">
                  <c:v>7252.5</c:v>
                </c:pt>
                <c:pt idx="14506">
                  <c:v>7253</c:v>
                </c:pt>
                <c:pt idx="14507">
                  <c:v>7253.5</c:v>
                </c:pt>
                <c:pt idx="14508">
                  <c:v>7254</c:v>
                </c:pt>
                <c:pt idx="14509">
                  <c:v>7254.5</c:v>
                </c:pt>
                <c:pt idx="14510">
                  <c:v>7255</c:v>
                </c:pt>
                <c:pt idx="14511">
                  <c:v>7255.5</c:v>
                </c:pt>
                <c:pt idx="14512">
                  <c:v>7256</c:v>
                </c:pt>
                <c:pt idx="14513">
                  <c:v>7256.5</c:v>
                </c:pt>
                <c:pt idx="14514">
                  <c:v>7257</c:v>
                </c:pt>
                <c:pt idx="14515">
                  <c:v>7257.5</c:v>
                </c:pt>
                <c:pt idx="14516">
                  <c:v>7258</c:v>
                </c:pt>
                <c:pt idx="14517">
                  <c:v>7258.5</c:v>
                </c:pt>
                <c:pt idx="14518">
                  <c:v>7259</c:v>
                </c:pt>
                <c:pt idx="14519">
                  <c:v>7259.5</c:v>
                </c:pt>
                <c:pt idx="14520">
                  <c:v>7260</c:v>
                </c:pt>
                <c:pt idx="14521">
                  <c:v>7260.5</c:v>
                </c:pt>
                <c:pt idx="14522">
                  <c:v>7261</c:v>
                </c:pt>
                <c:pt idx="14523">
                  <c:v>7261.5</c:v>
                </c:pt>
                <c:pt idx="14524">
                  <c:v>7262</c:v>
                </c:pt>
                <c:pt idx="14525">
                  <c:v>7262.5</c:v>
                </c:pt>
                <c:pt idx="14526">
                  <c:v>7263</c:v>
                </c:pt>
                <c:pt idx="14527">
                  <c:v>7263.5</c:v>
                </c:pt>
                <c:pt idx="14528">
                  <c:v>7264</c:v>
                </c:pt>
                <c:pt idx="14529">
                  <c:v>7264.5</c:v>
                </c:pt>
                <c:pt idx="14530">
                  <c:v>7265</c:v>
                </c:pt>
                <c:pt idx="14531">
                  <c:v>7265.5</c:v>
                </c:pt>
                <c:pt idx="14532">
                  <c:v>7266</c:v>
                </c:pt>
                <c:pt idx="14533">
                  <c:v>7266.5</c:v>
                </c:pt>
                <c:pt idx="14534">
                  <c:v>7267</c:v>
                </c:pt>
                <c:pt idx="14535">
                  <c:v>7267.5</c:v>
                </c:pt>
                <c:pt idx="14536">
                  <c:v>7268</c:v>
                </c:pt>
                <c:pt idx="14537">
                  <c:v>7268.5</c:v>
                </c:pt>
                <c:pt idx="14538">
                  <c:v>7269</c:v>
                </c:pt>
                <c:pt idx="14539">
                  <c:v>7269.5</c:v>
                </c:pt>
                <c:pt idx="14540">
                  <c:v>7270</c:v>
                </c:pt>
                <c:pt idx="14541">
                  <c:v>7270.5</c:v>
                </c:pt>
                <c:pt idx="14542">
                  <c:v>7271</c:v>
                </c:pt>
                <c:pt idx="14543">
                  <c:v>7271.5</c:v>
                </c:pt>
                <c:pt idx="14544">
                  <c:v>7272</c:v>
                </c:pt>
                <c:pt idx="14545">
                  <c:v>7272.5</c:v>
                </c:pt>
                <c:pt idx="14546">
                  <c:v>7273</c:v>
                </c:pt>
                <c:pt idx="14547">
                  <c:v>7273.5</c:v>
                </c:pt>
                <c:pt idx="14548">
                  <c:v>7274</c:v>
                </c:pt>
                <c:pt idx="14549">
                  <c:v>7274.5</c:v>
                </c:pt>
                <c:pt idx="14550">
                  <c:v>7275</c:v>
                </c:pt>
                <c:pt idx="14551">
                  <c:v>7275.5</c:v>
                </c:pt>
                <c:pt idx="14552">
                  <c:v>7276</c:v>
                </c:pt>
                <c:pt idx="14553">
                  <c:v>7276.5</c:v>
                </c:pt>
                <c:pt idx="14554">
                  <c:v>7277</c:v>
                </c:pt>
                <c:pt idx="14555">
                  <c:v>7277.5</c:v>
                </c:pt>
                <c:pt idx="14556">
                  <c:v>7278</c:v>
                </c:pt>
                <c:pt idx="14557">
                  <c:v>7278.5</c:v>
                </c:pt>
                <c:pt idx="14558">
                  <c:v>7279</c:v>
                </c:pt>
                <c:pt idx="14559">
                  <c:v>7279.5</c:v>
                </c:pt>
                <c:pt idx="14560">
                  <c:v>7280</c:v>
                </c:pt>
                <c:pt idx="14561">
                  <c:v>7280.5</c:v>
                </c:pt>
                <c:pt idx="14562">
                  <c:v>7281</c:v>
                </c:pt>
                <c:pt idx="14563">
                  <c:v>7281.5</c:v>
                </c:pt>
                <c:pt idx="14564">
                  <c:v>7282</c:v>
                </c:pt>
                <c:pt idx="14565">
                  <c:v>7282.5</c:v>
                </c:pt>
                <c:pt idx="14566">
                  <c:v>7283</c:v>
                </c:pt>
                <c:pt idx="14567">
                  <c:v>7283.5</c:v>
                </c:pt>
                <c:pt idx="14568">
                  <c:v>7284</c:v>
                </c:pt>
                <c:pt idx="14569">
                  <c:v>7284.5</c:v>
                </c:pt>
                <c:pt idx="14570">
                  <c:v>7285</c:v>
                </c:pt>
                <c:pt idx="14571">
                  <c:v>7285.5</c:v>
                </c:pt>
                <c:pt idx="14572">
                  <c:v>7286</c:v>
                </c:pt>
                <c:pt idx="14573">
                  <c:v>7286.5</c:v>
                </c:pt>
                <c:pt idx="14574">
                  <c:v>7287</c:v>
                </c:pt>
                <c:pt idx="14575">
                  <c:v>7287.5</c:v>
                </c:pt>
                <c:pt idx="14576">
                  <c:v>7288</c:v>
                </c:pt>
                <c:pt idx="14577">
                  <c:v>7288.5</c:v>
                </c:pt>
                <c:pt idx="14578">
                  <c:v>7289</c:v>
                </c:pt>
                <c:pt idx="14579">
                  <c:v>7289.5</c:v>
                </c:pt>
                <c:pt idx="14580">
                  <c:v>7290</c:v>
                </c:pt>
                <c:pt idx="14581">
                  <c:v>7290.5</c:v>
                </c:pt>
                <c:pt idx="14582">
                  <c:v>7291</c:v>
                </c:pt>
                <c:pt idx="14583">
                  <c:v>7291.5</c:v>
                </c:pt>
                <c:pt idx="14584">
                  <c:v>7292</c:v>
                </c:pt>
                <c:pt idx="14585">
                  <c:v>7292.5</c:v>
                </c:pt>
                <c:pt idx="14586">
                  <c:v>7293</c:v>
                </c:pt>
                <c:pt idx="14587">
                  <c:v>7293.5</c:v>
                </c:pt>
                <c:pt idx="14588">
                  <c:v>7294</c:v>
                </c:pt>
                <c:pt idx="14589">
                  <c:v>7294.5</c:v>
                </c:pt>
                <c:pt idx="14590">
                  <c:v>7295</c:v>
                </c:pt>
                <c:pt idx="14591">
                  <c:v>7295.5</c:v>
                </c:pt>
                <c:pt idx="14592">
                  <c:v>7296</c:v>
                </c:pt>
                <c:pt idx="14593">
                  <c:v>7296.5</c:v>
                </c:pt>
                <c:pt idx="14594">
                  <c:v>7297</c:v>
                </c:pt>
                <c:pt idx="14595">
                  <c:v>7297.5</c:v>
                </c:pt>
                <c:pt idx="14596">
                  <c:v>7298</c:v>
                </c:pt>
                <c:pt idx="14597">
                  <c:v>7298.5</c:v>
                </c:pt>
                <c:pt idx="14598">
                  <c:v>7299</c:v>
                </c:pt>
                <c:pt idx="14599">
                  <c:v>7299.5</c:v>
                </c:pt>
                <c:pt idx="14600">
                  <c:v>7300</c:v>
                </c:pt>
                <c:pt idx="14601">
                  <c:v>7300.5</c:v>
                </c:pt>
                <c:pt idx="14602">
                  <c:v>7301</c:v>
                </c:pt>
                <c:pt idx="14603">
                  <c:v>7301.5</c:v>
                </c:pt>
                <c:pt idx="14604">
                  <c:v>7302</c:v>
                </c:pt>
                <c:pt idx="14605">
                  <c:v>7302.5</c:v>
                </c:pt>
                <c:pt idx="14606">
                  <c:v>7303</c:v>
                </c:pt>
                <c:pt idx="14607">
                  <c:v>7303.5</c:v>
                </c:pt>
                <c:pt idx="14608">
                  <c:v>7304</c:v>
                </c:pt>
                <c:pt idx="14609">
                  <c:v>7304.5</c:v>
                </c:pt>
                <c:pt idx="14610">
                  <c:v>7305</c:v>
                </c:pt>
                <c:pt idx="14611">
                  <c:v>7305.5</c:v>
                </c:pt>
                <c:pt idx="14612">
                  <c:v>7306</c:v>
                </c:pt>
                <c:pt idx="14613">
                  <c:v>7306.5</c:v>
                </c:pt>
                <c:pt idx="14614">
                  <c:v>7307</c:v>
                </c:pt>
                <c:pt idx="14615">
                  <c:v>7307.5</c:v>
                </c:pt>
                <c:pt idx="14616">
                  <c:v>7308</c:v>
                </c:pt>
                <c:pt idx="14617">
                  <c:v>7308.5</c:v>
                </c:pt>
                <c:pt idx="14618">
                  <c:v>7309</c:v>
                </c:pt>
                <c:pt idx="14619">
                  <c:v>7309.5</c:v>
                </c:pt>
                <c:pt idx="14620">
                  <c:v>7310</c:v>
                </c:pt>
                <c:pt idx="14621">
                  <c:v>7310.5</c:v>
                </c:pt>
                <c:pt idx="14622">
                  <c:v>7311</c:v>
                </c:pt>
                <c:pt idx="14623">
                  <c:v>7311.5</c:v>
                </c:pt>
                <c:pt idx="14624">
                  <c:v>7312</c:v>
                </c:pt>
                <c:pt idx="14625">
                  <c:v>7312.5</c:v>
                </c:pt>
                <c:pt idx="14626">
                  <c:v>7313</c:v>
                </c:pt>
                <c:pt idx="14627">
                  <c:v>7313.5</c:v>
                </c:pt>
                <c:pt idx="14628">
                  <c:v>7314</c:v>
                </c:pt>
                <c:pt idx="14629">
                  <c:v>7314.5</c:v>
                </c:pt>
                <c:pt idx="14630">
                  <c:v>7315</c:v>
                </c:pt>
                <c:pt idx="14631">
                  <c:v>7315.5</c:v>
                </c:pt>
                <c:pt idx="14632">
                  <c:v>7316</c:v>
                </c:pt>
                <c:pt idx="14633">
                  <c:v>7316.5</c:v>
                </c:pt>
                <c:pt idx="14634">
                  <c:v>7317</c:v>
                </c:pt>
                <c:pt idx="14635">
                  <c:v>7317.5</c:v>
                </c:pt>
                <c:pt idx="14636">
                  <c:v>7318</c:v>
                </c:pt>
                <c:pt idx="14637">
                  <c:v>7318.5</c:v>
                </c:pt>
                <c:pt idx="14638">
                  <c:v>7319</c:v>
                </c:pt>
                <c:pt idx="14639">
                  <c:v>7319.5</c:v>
                </c:pt>
                <c:pt idx="14640">
                  <c:v>7320</c:v>
                </c:pt>
                <c:pt idx="14641">
                  <c:v>7320.5</c:v>
                </c:pt>
                <c:pt idx="14642">
                  <c:v>7321</c:v>
                </c:pt>
                <c:pt idx="14643">
                  <c:v>7321.5</c:v>
                </c:pt>
                <c:pt idx="14644">
                  <c:v>7322</c:v>
                </c:pt>
                <c:pt idx="14645">
                  <c:v>7322.5</c:v>
                </c:pt>
                <c:pt idx="14646">
                  <c:v>7323</c:v>
                </c:pt>
                <c:pt idx="14647">
                  <c:v>7323.5</c:v>
                </c:pt>
                <c:pt idx="14648">
                  <c:v>7324</c:v>
                </c:pt>
                <c:pt idx="14649">
                  <c:v>7324.5</c:v>
                </c:pt>
                <c:pt idx="14650">
                  <c:v>7325</c:v>
                </c:pt>
                <c:pt idx="14651">
                  <c:v>7325.5</c:v>
                </c:pt>
                <c:pt idx="14652">
                  <c:v>7326</c:v>
                </c:pt>
                <c:pt idx="14653">
                  <c:v>7326.5</c:v>
                </c:pt>
                <c:pt idx="14654">
                  <c:v>7327</c:v>
                </c:pt>
                <c:pt idx="14655">
                  <c:v>7327.5</c:v>
                </c:pt>
                <c:pt idx="14656">
                  <c:v>7328</c:v>
                </c:pt>
                <c:pt idx="14657">
                  <c:v>7328.5</c:v>
                </c:pt>
                <c:pt idx="14658">
                  <c:v>7329</c:v>
                </c:pt>
                <c:pt idx="14659">
                  <c:v>7329.5</c:v>
                </c:pt>
                <c:pt idx="14660">
                  <c:v>7330</c:v>
                </c:pt>
                <c:pt idx="14661">
                  <c:v>7330.5</c:v>
                </c:pt>
                <c:pt idx="14662">
                  <c:v>7331</c:v>
                </c:pt>
                <c:pt idx="14663">
                  <c:v>7331.5</c:v>
                </c:pt>
                <c:pt idx="14664">
                  <c:v>7332</c:v>
                </c:pt>
                <c:pt idx="14665">
                  <c:v>7332.5</c:v>
                </c:pt>
                <c:pt idx="14666">
                  <c:v>7333</c:v>
                </c:pt>
                <c:pt idx="14667">
                  <c:v>7333.5</c:v>
                </c:pt>
                <c:pt idx="14668">
                  <c:v>7334</c:v>
                </c:pt>
                <c:pt idx="14669">
                  <c:v>7334.5</c:v>
                </c:pt>
                <c:pt idx="14670">
                  <c:v>7335</c:v>
                </c:pt>
                <c:pt idx="14671">
                  <c:v>7335.5</c:v>
                </c:pt>
                <c:pt idx="14672">
                  <c:v>7336</c:v>
                </c:pt>
                <c:pt idx="14673">
                  <c:v>7336.5</c:v>
                </c:pt>
                <c:pt idx="14674">
                  <c:v>7337</c:v>
                </c:pt>
                <c:pt idx="14675">
                  <c:v>7337.5</c:v>
                </c:pt>
                <c:pt idx="14676">
                  <c:v>7338</c:v>
                </c:pt>
                <c:pt idx="14677">
                  <c:v>7338.5</c:v>
                </c:pt>
                <c:pt idx="14678">
                  <c:v>7339</c:v>
                </c:pt>
                <c:pt idx="14679">
                  <c:v>7339.5</c:v>
                </c:pt>
                <c:pt idx="14680">
                  <c:v>7340</c:v>
                </c:pt>
                <c:pt idx="14681">
                  <c:v>7340.5</c:v>
                </c:pt>
                <c:pt idx="14682">
                  <c:v>7341</c:v>
                </c:pt>
                <c:pt idx="14683">
                  <c:v>7341.5</c:v>
                </c:pt>
                <c:pt idx="14684">
                  <c:v>7342</c:v>
                </c:pt>
                <c:pt idx="14685">
                  <c:v>7342.5</c:v>
                </c:pt>
                <c:pt idx="14686">
                  <c:v>7343</c:v>
                </c:pt>
                <c:pt idx="14687">
                  <c:v>7343.5</c:v>
                </c:pt>
                <c:pt idx="14688">
                  <c:v>7344</c:v>
                </c:pt>
                <c:pt idx="14689">
                  <c:v>7344.5</c:v>
                </c:pt>
                <c:pt idx="14690">
                  <c:v>7345</c:v>
                </c:pt>
                <c:pt idx="14691">
                  <c:v>7345.5</c:v>
                </c:pt>
                <c:pt idx="14692">
                  <c:v>7346</c:v>
                </c:pt>
                <c:pt idx="14693">
                  <c:v>7346.5</c:v>
                </c:pt>
                <c:pt idx="14694">
                  <c:v>7347</c:v>
                </c:pt>
                <c:pt idx="14695">
                  <c:v>7347.5</c:v>
                </c:pt>
                <c:pt idx="14696">
                  <c:v>7348</c:v>
                </c:pt>
                <c:pt idx="14697">
                  <c:v>7348.5</c:v>
                </c:pt>
                <c:pt idx="14698">
                  <c:v>7349</c:v>
                </c:pt>
                <c:pt idx="14699">
                  <c:v>7349.5</c:v>
                </c:pt>
                <c:pt idx="14700">
                  <c:v>7350</c:v>
                </c:pt>
                <c:pt idx="14701">
                  <c:v>7350.5</c:v>
                </c:pt>
                <c:pt idx="14702">
                  <c:v>7351</c:v>
                </c:pt>
                <c:pt idx="14703">
                  <c:v>7351.5</c:v>
                </c:pt>
                <c:pt idx="14704">
                  <c:v>7352</c:v>
                </c:pt>
                <c:pt idx="14705">
                  <c:v>7352.5</c:v>
                </c:pt>
                <c:pt idx="14706">
                  <c:v>7353</c:v>
                </c:pt>
                <c:pt idx="14707">
                  <c:v>7353.5</c:v>
                </c:pt>
                <c:pt idx="14708">
                  <c:v>7354</c:v>
                </c:pt>
                <c:pt idx="14709">
                  <c:v>7354.5</c:v>
                </c:pt>
                <c:pt idx="14710">
                  <c:v>7355</c:v>
                </c:pt>
                <c:pt idx="14711">
                  <c:v>7355.5</c:v>
                </c:pt>
                <c:pt idx="14712">
                  <c:v>7356</c:v>
                </c:pt>
                <c:pt idx="14713">
                  <c:v>7356.5</c:v>
                </c:pt>
                <c:pt idx="14714">
                  <c:v>7357</c:v>
                </c:pt>
                <c:pt idx="14715">
                  <c:v>7357.5</c:v>
                </c:pt>
                <c:pt idx="14716">
                  <c:v>7358</c:v>
                </c:pt>
                <c:pt idx="14717">
                  <c:v>7358.5</c:v>
                </c:pt>
                <c:pt idx="14718">
                  <c:v>7359</c:v>
                </c:pt>
                <c:pt idx="14719">
                  <c:v>7359.5</c:v>
                </c:pt>
                <c:pt idx="14720">
                  <c:v>7360</c:v>
                </c:pt>
                <c:pt idx="14721">
                  <c:v>7360.5</c:v>
                </c:pt>
                <c:pt idx="14722">
                  <c:v>7361</c:v>
                </c:pt>
                <c:pt idx="14723">
                  <c:v>7361.5</c:v>
                </c:pt>
                <c:pt idx="14724">
                  <c:v>7362</c:v>
                </c:pt>
                <c:pt idx="14725">
                  <c:v>7362.5</c:v>
                </c:pt>
                <c:pt idx="14726">
                  <c:v>7363</c:v>
                </c:pt>
                <c:pt idx="14727">
                  <c:v>7363.5</c:v>
                </c:pt>
                <c:pt idx="14728">
                  <c:v>7364</c:v>
                </c:pt>
                <c:pt idx="14729">
                  <c:v>7364.5</c:v>
                </c:pt>
                <c:pt idx="14730">
                  <c:v>7365</c:v>
                </c:pt>
                <c:pt idx="14731">
                  <c:v>7365.5</c:v>
                </c:pt>
                <c:pt idx="14732">
                  <c:v>7366</c:v>
                </c:pt>
                <c:pt idx="14733">
                  <c:v>7366.5</c:v>
                </c:pt>
                <c:pt idx="14734">
                  <c:v>7367</c:v>
                </c:pt>
                <c:pt idx="14735">
                  <c:v>7367.5</c:v>
                </c:pt>
                <c:pt idx="14736">
                  <c:v>7368</c:v>
                </c:pt>
                <c:pt idx="14737">
                  <c:v>7368.5</c:v>
                </c:pt>
                <c:pt idx="14738">
                  <c:v>7369</c:v>
                </c:pt>
                <c:pt idx="14739">
                  <c:v>7369.5</c:v>
                </c:pt>
                <c:pt idx="14740">
                  <c:v>7370</c:v>
                </c:pt>
                <c:pt idx="14741">
                  <c:v>7370.5</c:v>
                </c:pt>
                <c:pt idx="14742">
                  <c:v>7371</c:v>
                </c:pt>
                <c:pt idx="14743">
                  <c:v>7371.5</c:v>
                </c:pt>
                <c:pt idx="14744">
                  <c:v>7372</c:v>
                </c:pt>
                <c:pt idx="14745">
                  <c:v>7372.5</c:v>
                </c:pt>
                <c:pt idx="14746">
                  <c:v>7373</c:v>
                </c:pt>
                <c:pt idx="14747">
                  <c:v>7373.5</c:v>
                </c:pt>
                <c:pt idx="14748">
                  <c:v>7374</c:v>
                </c:pt>
                <c:pt idx="14749">
                  <c:v>7374.5</c:v>
                </c:pt>
                <c:pt idx="14750">
                  <c:v>7375</c:v>
                </c:pt>
                <c:pt idx="14751">
                  <c:v>7375.5</c:v>
                </c:pt>
                <c:pt idx="14752">
                  <c:v>7376</c:v>
                </c:pt>
                <c:pt idx="14753">
                  <c:v>7376.5</c:v>
                </c:pt>
                <c:pt idx="14754">
                  <c:v>7377</c:v>
                </c:pt>
                <c:pt idx="14755">
                  <c:v>7377.5</c:v>
                </c:pt>
                <c:pt idx="14756">
                  <c:v>7378</c:v>
                </c:pt>
                <c:pt idx="14757">
                  <c:v>7378.5</c:v>
                </c:pt>
                <c:pt idx="14758">
                  <c:v>7379</c:v>
                </c:pt>
                <c:pt idx="14759">
                  <c:v>7379.5</c:v>
                </c:pt>
                <c:pt idx="14760">
                  <c:v>7380</c:v>
                </c:pt>
                <c:pt idx="14761">
                  <c:v>7380.5</c:v>
                </c:pt>
                <c:pt idx="14762">
                  <c:v>7381</c:v>
                </c:pt>
                <c:pt idx="14763">
                  <c:v>7381.5</c:v>
                </c:pt>
                <c:pt idx="14764">
                  <c:v>7382</c:v>
                </c:pt>
                <c:pt idx="14765">
                  <c:v>7382.5</c:v>
                </c:pt>
                <c:pt idx="14766">
                  <c:v>7383</c:v>
                </c:pt>
                <c:pt idx="14767">
                  <c:v>7383.5</c:v>
                </c:pt>
                <c:pt idx="14768">
                  <c:v>7384</c:v>
                </c:pt>
                <c:pt idx="14769">
                  <c:v>7384.5</c:v>
                </c:pt>
                <c:pt idx="14770">
                  <c:v>7385</c:v>
                </c:pt>
                <c:pt idx="14771">
                  <c:v>7385.5</c:v>
                </c:pt>
                <c:pt idx="14772">
                  <c:v>7386</c:v>
                </c:pt>
                <c:pt idx="14773">
                  <c:v>7386.5</c:v>
                </c:pt>
                <c:pt idx="14774">
                  <c:v>7387</c:v>
                </c:pt>
                <c:pt idx="14775">
                  <c:v>7387.5</c:v>
                </c:pt>
                <c:pt idx="14776">
                  <c:v>7388</c:v>
                </c:pt>
                <c:pt idx="14777">
                  <c:v>7388.5</c:v>
                </c:pt>
                <c:pt idx="14778">
                  <c:v>7389</c:v>
                </c:pt>
                <c:pt idx="14779">
                  <c:v>7389.5</c:v>
                </c:pt>
                <c:pt idx="14780">
                  <c:v>7390</c:v>
                </c:pt>
                <c:pt idx="14781">
                  <c:v>7390.5</c:v>
                </c:pt>
                <c:pt idx="14782">
                  <c:v>7391</c:v>
                </c:pt>
                <c:pt idx="14783">
                  <c:v>7391.5</c:v>
                </c:pt>
                <c:pt idx="14784">
                  <c:v>7392</c:v>
                </c:pt>
                <c:pt idx="14785">
                  <c:v>7392.5</c:v>
                </c:pt>
                <c:pt idx="14786">
                  <c:v>7393</c:v>
                </c:pt>
                <c:pt idx="14787">
                  <c:v>7393.5</c:v>
                </c:pt>
                <c:pt idx="14788">
                  <c:v>7394</c:v>
                </c:pt>
                <c:pt idx="14789">
                  <c:v>7394.5</c:v>
                </c:pt>
                <c:pt idx="14790">
                  <c:v>7395</c:v>
                </c:pt>
                <c:pt idx="14791">
                  <c:v>7395.5</c:v>
                </c:pt>
                <c:pt idx="14792">
                  <c:v>7396</c:v>
                </c:pt>
                <c:pt idx="14793">
                  <c:v>7396.5</c:v>
                </c:pt>
                <c:pt idx="14794">
                  <c:v>7397</c:v>
                </c:pt>
                <c:pt idx="14795">
                  <c:v>7397.5</c:v>
                </c:pt>
                <c:pt idx="14796">
                  <c:v>7398</c:v>
                </c:pt>
                <c:pt idx="14797">
                  <c:v>7398.5</c:v>
                </c:pt>
                <c:pt idx="14798">
                  <c:v>7399</c:v>
                </c:pt>
                <c:pt idx="14799">
                  <c:v>7399.5</c:v>
                </c:pt>
                <c:pt idx="14800">
                  <c:v>7400</c:v>
                </c:pt>
                <c:pt idx="14801">
                  <c:v>7400.5</c:v>
                </c:pt>
                <c:pt idx="14802">
                  <c:v>7401</c:v>
                </c:pt>
                <c:pt idx="14803">
                  <c:v>7401.5</c:v>
                </c:pt>
                <c:pt idx="14804">
                  <c:v>7402</c:v>
                </c:pt>
                <c:pt idx="14805">
                  <c:v>7402.5</c:v>
                </c:pt>
                <c:pt idx="14806">
                  <c:v>7403</c:v>
                </c:pt>
                <c:pt idx="14807">
                  <c:v>7403.5</c:v>
                </c:pt>
                <c:pt idx="14808">
                  <c:v>7404</c:v>
                </c:pt>
                <c:pt idx="14809">
                  <c:v>7404.5</c:v>
                </c:pt>
                <c:pt idx="14810">
                  <c:v>7405</c:v>
                </c:pt>
                <c:pt idx="14811">
                  <c:v>7405.5</c:v>
                </c:pt>
                <c:pt idx="14812">
                  <c:v>7406</c:v>
                </c:pt>
                <c:pt idx="14813">
                  <c:v>7406.5</c:v>
                </c:pt>
                <c:pt idx="14814">
                  <c:v>7407</c:v>
                </c:pt>
                <c:pt idx="14815">
                  <c:v>7407.5</c:v>
                </c:pt>
                <c:pt idx="14816">
                  <c:v>7408</c:v>
                </c:pt>
                <c:pt idx="14817">
                  <c:v>7408.5</c:v>
                </c:pt>
                <c:pt idx="14818">
                  <c:v>7409</c:v>
                </c:pt>
                <c:pt idx="14819">
                  <c:v>7409.5</c:v>
                </c:pt>
                <c:pt idx="14820">
                  <c:v>7410</c:v>
                </c:pt>
                <c:pt idx="14821">
                  <c:v>7410.5</c:v>
                </c:pt>
                <c:pt idx="14822">
                  <c:v>7411</c:v>
                </c:pt>
                <c:pt idx="14823">
                  <c:v>7411.5</c:v>
                </c:pt>
                <c:pt idx="14824">
                  <c:v>7412</c:v>
                </c:pt>
                <c:pt idx="14825">
                  <c:v>7412.5</c:v>
                </c:pt>
                <c:pt idx="14826">
                  <c:v>7413</c:v>
                </c:pt>
                <c:pt idx="14827">
                  <c:v>7413.5</c:v>
                </c:pt>
                <c:pt idx="14828">
                  <c:v>7414</c:v>
                </c:pt>
                <c:pt idx="14829">
                  <c:v>7414.5</c:v>
                </c:pt>
                <c:pt idx="14830">
                  <c:v>7415</c:v>
                </c:pt>
                <c:pt idx="14831">
                  <c:v>7415.5</c:v>
                </c:pt>
                <c:pt idx="14832">
                  <c:v>7416</c:v>
                </c:pt>
                <c:pt idx="14833">
                  <c:v>7416.5</c:v>
                </c:pt>
                <c:pt idx="14834">
                  <c:v>7417</c:v>
                </c:pt>
                <c:pt idx="14835">
                  <c:v>7417.5</c:v>
                </c:pt>
                <c:pt idx="14836">
                  <c:v>7418</c:v>
                </c:pt>
                <c:pt idx="14837">
                  <c:v>7418.5</c:v>
                </c:pt>
                <c:pt idx="14838">
                  <c:v>7419</c:v>
                </c:pt>
                <c:pt idx="14839">
                  <c:v>7419.5</c:v>
                </c:pt>
                <c:pt idx="14840">
                  <c:v>7420</c:v>
                </c:pt>
                <c:pt idx="14841">
                  <c:v>7420.5</c:v>
                </c:pt>
                <c:pt idx="14842">
                  <c:v>7421</c:v>
                </c:pt>
                <c:pt idx="14843">
                  <c:v>7421.5</c:v>
                </c:pt>
                <c:pt idx="14844">
                  <c:v>7422</c:v>
                </c:pt>
                <c:pt idx="14845">
                  <c:v>7422.5</c:v>
                </c:pt>
                <c:pt idx="14846">
                  <c:v>7423</c:v>
                </c:pt>
                <c:pt idx="14847">
                  <c:v>7423.5</c:v>
                </c:pt>
                <c:pt idx="14848">
                  <c:v>7424</c:v>
                </c:pt>
                <c:pt idx="14849">
                  <c:v>7424.5</c:v>
                </c:pt>
                <c:pt idx="14850">
                  <c:v>7425</c:v>
                </c:pt>
                <c:pt idx="14851">
                  <c:v>7425.5</c:v>
                </c:pt>
                <c:pt idx="14852">
                  <c:v>7426</c:v>
                </c:pt>
                <c:pt idx="14853">
                  <c:v>7426.5</c:v>
                </c:pt>
                <c:pt idx="14854">
                  <c:v>7427</c:v>
                </c:pt>
                <c:pt idx="14855">
                  <c:v>7427.5</c:v>
                </c:pt>
                <c:pt idx="14856">
                  <c:v>7428</c:v>
                </c:pt>
                <c:pt idx="14857">
                  <c:v>7428.5</c:v>
                </c:pt>
                <c:pt idx="14858">
                  <c:v>7429</c:v>
                </c:pt>
                <c:pt idx="14859">
                  <c:v>7429.5</c:v>
                </c:pt>
                <c:pt idx="14860">
                  <c:v>7430</c:v>
                </c:pt>
                <c:pt idx="14861">
                  <c:v>7430.5</c:v>
                </c:pt>
                <c:pt idx="14862">
                  <c:v>7431</c:v>
                </c:pt>
                <c:pt idx="14863">
                  <c:v>7431.5</c:v>
                </c:pt>
                <c:pt idx="14864">
                  <c:v>7432</c:v>
                </c:pt>
                <c:pt idx="14865">
                  <c:v>7432.5</c:v>
                </c:pt>
                <c:pt idx="14866">
                  <c:v>7433</c:v>
                </c:pt>
                <c:pt idx="14867">
                  <c:v>7433.5</c:v>
                </c:pt>
                <c:pt idx="14868">
                  <c:v>7434</c:v>
                </c:pt>
                <c:pt idx="14869">
                  <c:v>7434.5</c:v>
                </c:pt>
                <c:pt idx="14870">
                  <c:v>7435</c:v>
                </c:pt>
                <c:pt idx="14871">
                  <c:v>7435.5</c:v>
                </c:pt>
                <c:pt idx="14872">
                  <c:v>7436</c:v>
                </c:pt>
                <c:pt idx="14873">
                  <c:v>7436.5</c:v>
                </c:pt>
                <c:pt idx="14874">
                  <c:v>7437</c:v>
                </c:pt>
                <c:pt idx="14875">
                  <c:v>7437.5</c:v>
                </c:pt>
                <c:pt idx="14876">
                  <c:v>7438</c:v>
                </c:pt>
                <c:pt idx="14877">
                  <c:v>7438.5</c:v>
                </c:pt>
                <c:pt idx="14878">
                  <c:v>7439</c:v>
                </c:pt>
                <c:pt idx="14879">
                  <c:v>7439.5</c:v>
                </c:pt>
                <c:pt idx="14880">
                  <c:v>7440</c:v>
                </c:pt>
                <c:pt idx="14881">
                  <c:v>7440.5</c:v>
                </c:pt>
                <c:pt idx="14882">
                  <c:v>7441</c:v>
                </c:pt>
                <c:pt idx="14883">
                  <c:v>7441.5</c:v>
                </c:pt>
                <c:pt idx="14884">
                  <c:v>7442</c:v>
                </c:pt>
                <c:pt idx="14885">
                  <c:v>7442.5</c:v>
                </c:pt>
                <c:pt idx="14886">
                  <c:v>7443</c:v>
                </c:pt>
                <c:pt idx="14887">
                  <c:v>7443.5</c:v>
                </c:pt>
                <c:pt idx="14888">
                  <c:v>7444</c:v>
                </c:pt>
                <c:pt idx="14889">
                  <c:v>7444.5</c:v>
                </c:pt>
                <c:pt idx="14890">
                  <c:v>7445</c:v>
                </c:pt>
                <c:pt idx="14891">
                  <c:v>7445.5</c:v>
                </c:pt>
                <c:pt idx="14892">
                  <c:v>7446</c:v>
                </c:pt>
                <c:pt idx="14893">
                  <c:v>7446.5</c:v>
                </c:pt>
                <c:pt idx="14894">
                  <c:v>7447</c:v>
                </c:pt>
                <c:pt idx="14895">
                  <c:v>7447.5</c:v>
                </c:pt>
                <c:pt idx="14896">
                  <c:v>7448</c:v>
                </c:pt>
                <c:pt idx="14897">
                  <c:v>7448.5</c:v>
                </c:pt>
                <c:pt idx="14898">
                  <c:v>7449</c:v>
                </c:pt>
                <c:pt idx="14899">
                  <c:v>7449.5</c:v>
                </c:pt>
                <c:pt idx="14900">
                  <c:v>7450</c:v>
                </c:pt>
                <c:pt idx="14901">
                  <c:v>7450.5</c:v>
                </c:pt>
                <c:pt idx="14902">
                  <c:v>7451</c:v>
                </c:pt>
                <c:pt idx="14903">
                  <c:v>7451.5</c:v>
                </c:pt>
                <c:pt idx="14904">
                  <c:v>7452</c:v>
                </c:pt>
                <c:pt idx="14905">
                  <c:v>7452.5</c:v>
                </c:pt>
                <c:pt idx="14906">
                  <c:v>7453</c:v>
                </c:pt>
                <c:pt idx="14907">
                  <c:v>7453.5</c:v>
                </c:pt>
                <c:pt idx="14908">
                  <c:v>7454</c:v>
                </c:pt>
                <c:pt idx="14909">
                  <c:v>7454.5</c:v>
                </c:pt>
                <c:pt idx="14910">
                  <c:v>7455</c:v>
                </c:pt>
                <c:pt idx="14911">
                  <c:v>7455.5</c:v>
                </c:pt>
                <c:pt idx="14912">
                  <c:v>7456</c:v>
                </c:pt>
                <c:pt idx="14913">
                  <c:v>7456.5</c:v>
                </c:pt>
                <c:pt idx="14914">
                  <c:v>7457</c:v>
                </c:pt>
                <c:pt idx="14915">
                  <c:v>7457.5</c:v>
                </c:pt>
                <c:pt idx="14916">
                  <c:v>7458</c:v>
                </c:pt>
                <c:pt idx="14917">
                  <c:v>7458.5</c:v>
                </c:pt>
                <c:pt idx="14918">
                  <c:v>7459</c:v>
                </c:pt>
                <c:pt idx="14919">
                  <c:v>7459.5</c:v>
                </c:pt>
                <c:pt idx="14920">
                  <c:v>7460</c:v>
                </c:pt>
                <c:pt idx="14921">
                  <c:v>7460.5</c:v>
                </c:pt>
                <c:pt idx="14922">
                  <c:v>7461</c:v>
                </c:pt>
                <c:pt idx="14923">
                  <c:v>7461.5</c:v>
                </c:pt>
                <c:pt idx="14924">
                  <c:v>7462</c:v>
                </c:pt>
                <c:pt idx="14925">
                  <c:v>7462.5</c:v>
                </c:pt>
                <c:pt idx="14926">
                  <c:v>7463</c:v>
                </c:pt>
                <c:pt idx="14927">
                  <c:v>7463.5</c:v>
                </c:pt>
                <c:pt idx="14928">
                  <c:v>7464</c:v>
                </c:pt>
                <c:pt idx="14929">
                  <c:v>7464.5</c:v>
                </c:pt>
                <c:pt idx="14930">
                  <c:v>7465</c:v>
                </c:pt>
                <c:pt idx="14931">
                  <c:v>7465.5</c:v>
                </c:pt>
                <c:pt idx="14932">
                  <c:v>7466</c:v>
                </c:pt>
                <c:pt idx="14933">
                  <c:v>7466.5</c:v>
                </c:pt>
                <c:pt idx="14934">
                  <c:v>7467</c:v>
                </c:pt>
                <c:pt idx="14935">
                  <c:v>7467.5</c:v>
                </c:pt>
                <c:pt idx="14936">
                  <c:v>7468</c:v>
                </c:pt>
                <c:pt idx="14937">
                  <c:v>7468.5</c:v>
                </c:pt>
                <c:pt idx="14938">
                  <c:v>7469</c:v>
                </c:pt>
                <c:pt idx="14939">
                  <c:v>7469.5</c:v>
                </c:pt>
                <c:pt idx="14940">
                  <c:v>7470</c:v>
                </c:pt>
                <c:pt idx="14941">
                  <c:v>7470.5</c:v>
                </c:pt>
                <c:pt idx="14942">
                  <c:v>7471</c:v>
                </c:pt>
                <c:pt idx="14943">
                  <c:v>7471.5</c:v>
                </c:pt>
                <c:pt idx="14944">
                  <c:v>7472</c:v>
                </c:pt>
                <c:pt idx="14945">
                  <c:v>7472.5</c:v>
                </c:pt>
                <c:pt idx="14946">
                  <c:v>7473</c:v>
                </c:pt>
                <c:pt idx="14947">
                  <c:v>7473.5</c:v>
                </c:pt>
                <c:pt idx="14948">
                  <c:v>7474</c:v>
                </c:pt>
                <c:pt idx="14949">
                  <c:v>7474.5</c:v>
                </c:pt>
                <c:pt idx="14950">
                  <c:v>7475</c:v>
                </c:pt>
                <c:pt idx="14951">
                  <c:v>7475.5</c:v>
                </c:pt>
                <c:pt idx="14952">
                  <c:v>7476</c:v>
                </c:pt>
                <c:pt idx="14953">
                  <c:v>7476.5</c:v>
                </c:pt>
                <c:pt idx="14954">
                  <c:v>7477</c:v>
                </c:pt>
                <c:pt idx="14955">
                  <c:v>7477.5</c:v>
                </c:pt>
                <c:pt idx="14956">
                  <c:v>7478</c:v>
                </c:pt>
                <c:pt idx="14957">
                  <c:v>7478.5</c:v>
                </c:pt>
                <c:pt idx="14958">
                  <c:v>7479</c:v>
                </c:pt>
                <c:pt idx="14959">
                  <c:v>7479.5</c:v>
                </c:pt>
                <c:pt idx="14960">
                  <c:v>7480</c:v>
                </c:pt>
                <c:pt idx="14961">
                  <c:v>7480.5</c:v>
                </c:pt>
                <c:pt idx="14962">
                  <c:v>7481</c:v>
                </c:pt>
                <c:pt idx="14963">
                  <c:v>7481.5</c:v>
                </c:pt>
                <c:pt idx="14964">
                  <c:v>7482</c:v>
                </c:pt>
                <c:pt idx="14965">
                  <c:v>7482.5</c:v>
                </c:pt>
                <c:pt idx="14966">
                  <c:v>7483</c:v>
                </c:pt>
                <c:pt idx="14967">
                  <c:v>7483.5</c:v>
                </c:pt>
                <c:pt idx="14968">
                  <c:v>7484</c:v>
                </c:pt>
                <c:pt idx="14969">
                  <c:v>7484.5</c:v>
                </c:pt>
                <c:pt idx="14970">
                  <c:v>7485</c:v>
                </c:pt>
                <c:pt idx="14971">
                  <c:v>7485.5</c:v>
                </c:pt>
                <c:pt idx="14972">
                  <c:v>7486</c:v>
                </c:pt>
                <c:pt idx="14973">
                  <c:v>7486.5</c:v>
                </c:pt>
                <c:pt idx="14974">
                  <c:v>7487</c:v>
                </c:pt>
                <c:pt idx="14975">
                  <c:v>7487.5</c:v>
                </c:pt>
                <c:pt idx="14976">
                  <c:v>7488</c:v>
                </c:pt>
                <c:pt idx="14977">
                  <c:v>7488.5</c:v>
                </c:pt>
                <c:pt idx="14978">
                  <c:v>7489</c:v>
                </c:pt>
                <c:pt idx="14979">
                  <c:v>7489.5</c:v>
                </c:pt>
                <c:pt idx="14980">
                  <c:v>7490</c:v>
                </c:pt>
                <c:pt idx="14981">
                  <c:v>7490.5</c:v>
                </c:pt>
                <c:pt idx="14982">
                  <c:v>7491</c:v>
                </c:pt>
                <c:pt idx="14983">
                  <c:v>7491.5</c:v>
                </c:pt>
                <c:pt idx="14984">
                  <c:v>7492</c:v>
                </c:pt>
                <c:pt idx="14985">
                  <c:v>7492.5</c:v>
                </c:pt>
                <c:pt idx="14986">
                  <c:v>7493</c:v>
                </c:pt>
                <c:pt idx="14987">
                  <c:v>7493.5</c:v>
                </c:pt>
                <c:pt idx="14988">
                  <c:v>7494</c:v>
                </c:pt>
                <c:pt idx="14989">
                  <c:v>7494.5</c:v>
                </c:pt>
                <c:pt idx="14990">
                  <c:v>7495</c:v>
                </c:pt>
                <c:pt idx="14991">
                  <c:v>7495.5</c:v>
                </c:pt>
                <c:pt idx="14992">
                  <c:v>7496</c:v>
                </c:pt>
                <c:pt idx="14993">
                  <c:v>7496.5</c:v>
                </c:pt>
                <c:pt idx="14994">
                  <c:v>7497</c:v>
                </c:pt>
                <c:pt idx="14995">
                  <c:v>7497.5</c:v>
                </c:pt>
                <c:pt idx="14996">
                  <c:v>7498</c:v>
                </c:pt>
                <c:pt idx="14997">
                  <c:v>7498.5</c:v>
                </c:pt>
                <c:pt idx="14998">
                  <c:v>7499</c:v>
                </c:pt>
                <c:pt idx="14999">
                  <c:v>7499.5</c:v>
                </c:pt>
                <c:pt idx="15000">
                  <c:v>7500</c:v>
                </c:pt>
                <c:pt idx="15001">
                  <c:v>7500.5</c:v>
                </c:pt>
                <c:pt idx="15002">
                  <c:v>7501</c:v>
                </c:pt>
                <c:pt idx="15003">
                  <c:v>7501.5</c:v>
                </c:pt>
                <c:pt idx="15004">
                  <c:v>7502</c:v>
                </c:pt>
                <c:pt idx="15005">
                  <c:v>7502.5</c:v>
                </c:pt>
                <c:pt idx="15006">
                  <c:v>7503</c:v>
                </c:pt>
                <c:pt idx="15007">
                  <c:v>7503.5</c:v>
                </c:pt>
                <c:pt idx="15008">
                  <c:v>7504</c:v>
                </c:pt>
                <c:pt idx="15009">
                  <c:v>7504.5</c:v>
                </c:pt>
                <c:pt idx="15010">
                  <c:v>7505</c:v>
                </c:pt>
                <c:pt idx="15011">
                  <c:v>7505.5</c:v>
                </c:pt>
                <c:pt idx="15012">
                  <c:v>7506</c:v>
                </c:pt>
                <c:pt idx="15013">
                  <c:v>7506.5</c:v>
                </c:pt>
                <c:pt idx="15014">
                  <c:v>7507</c:v>
                </c:pt>
                <c:pt idx="15015">
                  <c:v>7507.5</c:v>
                </c:pt>
                <c:pt idx="15016">
                  <c:v>7508</c:v>
                </c:pt>
                <c:pt idx="15017">
                  <c:v>7508.5</c:v>
                </c:pt>
                <c:pt idx="15018">
                  <c:v>7509</c:v>
                </c:pt>
                <c:pt idx="15019">
                  <c:v>7509.5</c:v>
                </c:pt>
                <c:pt idx="15020">
                  <c:v>7510</c:v>
                </c:pt>
                <c:pt idx="15021">
                  <c:v>7510.5</c:v>
                </c:pt>
                <c:pt idx="15022">
                  <c:v>7511</c:v>
                </c:pt>
                <c:pt idx="15023">
                  <c:v>7511.5</c:v>
                </c:pt>
                <c:pt idx="15024">
                  <c:v>7512</c:v>
                </c:pt>
                <c:pt idx="15025">
                  <c:v>7512.5</c:v>
                </c:pt>
                <c:pt idx="15026">
                  <c:v>7513</c:v>
                </c:pt>
                <c:pt idx="15027">
                  <c:v>7513.5</c:v>
                </c:pt>
                <c:pt idx="15028">
                  <c:v>7514</c:v>
                </c:pt>
                <c:pt idx="15029">
                  <c:v>7514.5</c:v>
                </c:pt>
                <c:pt idx="15030">
                  <c:v>7515</c:v>
                </c:pt>
                <c:pt idx="15031">
                  <c:v>7515.5</c:v>
                </c:pt>
                <c:pt idx="15032">
                  <c:v>7516</c:v>
                </c:pt>
                <c:pt idx="15033">
                  <c:v>7516.5</c:v>
                </c:pt>
                <c:pt idx="15034">
                  <c:v>7517</c:v>
                </c:pt>
                <c:pt idx="15035">
                  <c:v>7517.5</c:v>
                </c:pt>
                <c:pt idx="15036">
                  <c:v>7518</c:v>
                </c:pt>
                <c:pt idx="15037">
                  <c:v>7518.5</c:v>
                </c:pt>
                <c:pt idx="15038">
                  <c:v>7519</c:v>
                </c:pt>
                <c:pt idx="15039">
                  <c:v>7519.5</c:v>
                </c:pt>
                <c:pt idx="15040">
                  <c:v>7520</c:v>
                </c:pt>
                <c:pt idx="15041">
                  <c:v>7520.5</c:v>
                </c:pt>
                <c:pt idx="15042">
                  <c:v>7521</c:v>
                </c:pt>
                <c:pt idx="15043">
                  <c:v>7521.5</c:v>
                </c:pt>
                <c:pt idx="15044">
                  <c:v>7522</c:v>
                </c:pt>
                <c:pt idx="15045">
                  <c:v>7522.5</c:v>
                </c:pt>
                <c:pt idx="15046">
                  <c:v>7523</c:v>
                </c:pt>
                <c:pt idx="15047">
                  <c:v>7523.5</c:v>
                </c:pt>
                <c:pt idx="15048">
                  <c:v>7524</c:v>
                </c:pt>
                <c:pt idx="15049">
                  <c:v>7524.5</c:v>
                </c:pt>
                <c:pt idx="15050">
                  <c:v>7525</c:v>
                </c:pt>
                <c:pt idx="15051">
                  <c:v>7525.5</c:v>
                </c:pt>
                <c:pt idx="15052">
                  <c:v>7526</c:v>
                </c:pt>
                <c:pt idx="15053">
                  <c:v>7526.5</c:v>
                </c:pt>
                <c:pt idx="15054">
                  <c:v>7527</c:v>
                </c:pt>
                <c:pt idx="15055">
                  <c:v>7527.5</c:v>
                </c:pt>
                <c:pt idx="15056">
                  <c:v>7528</c:v>
                </c:pt>
                <c:pt idx="15057">
                  <c:v>7528.5</c:v>
                </c:pt>
                <c:pt idx="15058">
                  <c:v>7529</c:v>
                </c:pt>
                <c:pt idx="15059">
                  <c:v>7529.5</c:v>
                </c:pt>
                <c:pt idx="15060">
                  <c:v>7530</c:v>
                </c:pt>
                <c:pt idx="15061">
                  <c:v>7530.5</c:v>
                </c:pt>
                <c:pt idx="15062">
                  <c:v>7531</c:v>
                </c:pt>
                <c:pt idx="15063">
                  <c:v>7531.5</c:v>
                </c:pt>
                <c:pt idx="15064">
                  <c:v>7532</c:v>
                </c:pt>
                <c:pt idx="15065">
                  <c:v>7532.5</c:v>
                </c:pt>
                <c:pt idx="15066">
                  <c:v>7533</c:v>
                </c:pt>
                <c:pt idx="15067">
                  <c:v>7533.5</c:v>
                </c:pt>
                <c:pt idx="15068">
                  <c:v>7534</c:v>
                </c:pt>
                <c:pt idx="15069">
                  <c:v>7534.5</c:v>
                </c:pt>
                <c:pt idx="15070">
                  <c:v>7535</c:v>
                </c:pt>
                <c:pt idx="15071">
                  <c:v>7535.5</c:v>
                </c:pt>
                <c:pt idx="15072">
                  <c:v>7536</c:v>
                </c:pt>
                <c:pt idx="15073">
                  <c:v>7536.5</c:v>
                </c:pt>
                <c:pt idx="15074">
                  <c:v>7537</c:v>
                </c:pt>
                <c:pt idx="15075">
                  <c:v>7537.5</c:v>
                </c:pt>
                <c:pt idx="15076">
                  <c:v>7538</c:v>
                </c:pt>
                <c:pt idx="15077">
                  <c:v>7538.5</c:v>
                </c:pt>
                <c:pt idx="15078">
                  <c:v>7539</c:v>
                </c:pt>
                <c:pt idx="15079">
                  <c:v>7539.5</c:v>
                </c:pt>
                <c:pt idx="15080">
                  <c:v>7540</c:v>
                </c:pt>
                <c:pt idx="15081">
                  <c:v>7540.5</c:v>
                </c:pt>
                <c:pt idx="15082">
                  <c:v>7541</c:v>
                </c:pt>
                <c:pt idx="15083">
                  <c:v>7541.5</c:v>
                </c:pt>
                <c:pt idx="15084">
                  <c:v>7542</c:v>
                </c:pt>
                <c:pt idx="15085">
                  <c:v>7542.5</c:v>
                </c:pt>
                <c:pt idx="15086">
                  <c:v>7543</c:v>
                </c:pt>
                <c:pt idx="15087">
                  <c:v>7543.5</c:v>
                </c:pt>
                <c:pt idx="15088">
                  <c:v>7544</c:v>
                </c:pt>
                <c:pt idx="15089">
                  <c:v>7544.5</c:v>
                </c:pt>
                <c:pt idx="15090">
                  <c:v>7545</c:v>
                </c:pt>
                <c:pt idx="15091">
                  <c:v>7545.5</c:v>
                </c:pt>
                <c:pt idx="15092">
                  <c:v>7546</c:v>
                </c:pt>
                <c:pt idx="15093">
                  <c:v>7546.5</c:v>
                </c:pt>
                <c:pt idx="15094">
                  <c:v>7547</c:v>
                </c:pt>
                <c:pt idx="15095">
                  <c:v>7547.5</c:v>
                </c:pt>
                <c:pt idx="15096">
                  <c:v>7548</c:v>
                </c:pt>
                <c:pt idx="15097">
                  <c:v>7548.5</c:v>
                </c:pt>
                <c:pt idx="15098">
                  <c:v>7549</c:v>
                </c:pt>
                <c:pt idx="15099">
                  <c:v>7549.5</c:v>
                </c:pt>
                <c:pt idx="15100">
                  <c:v>7550</c:v>
                </c:pt>
                <c:pt idx="15101">
                  <c:v>7550.5</c:v>
                </c:pt>
                <c:pt idx="15102">
                  <c:v>7551</c:v>
                </c:pt>
                <c:pt idx="15103">
                  <c:v>7551.5</c:v>
                </c:pt>
                <c:pt idx="15104">
                  <c:v>7552</c:v>
                </c:pt>
                <c:pt idx="15105">
                  <c:v>7552.5</c:v>
                </c:pt>
                <c:pt idx="15106">
                  <c:v>7553</c:v>
                </c:pt>
                <c:pt idx="15107">
                  <c:v>7553.5</c:v>
                </c:pt>
                <c:pt idx="15108">
                  <c:v>7554</c:v>
                </c:pt>
                <c:pt idx="15109">
                  <c:v>7554.5</c:v>
                </c:pt>
                <c:pt idx="15110">
                  <c:v>7555</c:v>
                </c:pt>
                <c:pt idx="15111">
                  <c:v>7555.5</c:v>
                </c:pt>
                <c:pt idx="15112">
                  <c:v>7556</c:v>
                </c:pt>
                <c:pt idx="15113">
                  <c:v>7556.5</c:v>
                </c:pt>
                <c:pt idx="15114">
                  <c:v>7557</c:v>
                </c:pt>
                <c:pt idx="15115">
                  <c:v>7557.5</c:v>
                </c:pt>
                <c:pt idx="15116">
                  <c:v>7558</c:v>
                </c:pt>
                <c:pt idx="15117">
                  <c:v>7558.5</c:v>
                </c:pt>
                <c:pt idx="15118">
                  <c:v>7559</c:v>
                </c:pt>
                <c:pt idx="15119">
                  <c:v>7559.5</c:v>
                </c:pt>
                <c:pt idx="15120">
                  <c:v>7560</c:v>
                </c:pt>
                <c:pt idx="15121">
                  <c:v>7560.5</c:v>
                </c:pt>
                <c:pt idx="15122">
                  <c:v>7561</c:v>
                </c:pt>
                <c:pt idx="15123">
                  <c:v>7561.5</c:v>
                </c:pt>
                <c:pt idx="15124">
                  <c:v>7562</c:v>
                </c:pt>
                <c:pt idx="15125">
                  <c:v>7562.5</c:v>
                </c:pt>
                <c:pt idx="15126">
                  <c:v>7563</c:v>
                </c:pt>
                <c:pt idx="15127">
                  <c:v>7563.5</c:v>
                </c:pt>
                <c:pt idx="15128">
                  <c:v>7564</c:v>
                </c:pt>
                <c:pt idx="15129">
                  <c:v>7564.5</c:v>
                </c:pt>
                <c:pt idx="15130">
                  <c:v>7565</c:v>
                </c:pt>
                <c:pt idx="15131">
                  <c:v>7565.5</c:v>
                </c:pt>
                <c:pt idx="15132">
                  <c:v>7566</c:v>
                </c:pt>
                <c:pt idx="15133">
                  <c:v>7566.5</c:v>
                </c:pt>
                <c:pt idx="15134">
                  <c:v>7567</c:v>
                </c:pt>
                <c:pt idx="15135">
                  <c:v>7567.5</c:v>
                </c:pt>
                <c:pt idx="15136">
                  <c:v>7568</c:v>
                </c:pt>
                <c:pt idx="15137">
                  <c:v>7568.5</c:v>
                </c:pt>
                <c:pt idx="15138">
                  <c:v>7569</c:v>
                </c:pt>
                <c:pt idx="15139">
                  <c:v>7569.5</c:v>
                </c:pt>
                <c:pt idx="15140">
                  <c:v>7570</c:v>
                </c:pt>
                <c:pt idx="15141">
                  <c:v>7570.5</c:v>
                </c:pt>
                <c:pt idx="15142">
                  <c:v>7571</c:v>
                </c:pt>
                <c:pt idx="15143">
                  <c:v>7571.5</c:v>
                </c:pt>
                <c:pt idx="15144">
                  <c:v>7572</c:v>
                </c:pt>
                <c:pt idx="15145">
                  <c:v>7572.5</c:v>
                </c:pt>
                <c:pt idx="15146">
                  <c:v>7573</c:v>
                </c:pt>
                <c:pt idx="15147">
                  <c:v>7573.5</c:v>
                </c:pt>
                <c:pt idx="15148">
                  <c:v>7574</c:v>
                </c:pt>
                <c:pt idx="15149">
                  <c:v>7574.5</c:v>
                </c:pt>
                <c:pt idx="15150">
                  <c:v>7575</c:v>
                </c:pt>
                <c:pt idx="15151">
                  <c:v>7575.5</c:v>
                </c:pt>
                <c:pt idx="15152">
                  <c:v>7576</c:v>
                </c:pt>
                <c:pt idx="15153">
                  <c:v>7576.5</c:v>
                </c:pt>
                <c:pt idx="15154">
                  <c:v>7577</c:v>
                </c:pt>
                <c:pt idx="15155">
                  <c:v>7577.5</c:v>
                </c:pt>
                <c:pt idx="15156">
                  <c:v>7578</c:v>
                </c:pt>
                <c:pt idx="15157">
                  <c:v>7578.5</c:v>
                </c:pt>
                <c:pt idx="15158">
                  <c:v>7579</c:v>
                </c:pt>
                <c:pt idx="15159">
                  <c:v>7579.5</c:v>
                </c:pt>
                <c:pt idx="15160">
                  <c:v>7580</c:v>
                </c:pt>
                <c:pt idx="15161">
                  <c:v>7580.5</c:v>
                </c:pt>
                <c:pt idx="15162">
                  <c:v>7581</c:v>
                </c:pt>
                <c:pt idx="15163">
                  <c:v>7581.5</c:v>
                </c:pt>
                <c:pt idx="15164">
                  <c:v>7582</c:v>
                </c:pt>
                <c:pt idx="15165">
                  <c:v>7582.5</c:v>
                </c:pt>
                <c:pt idx="15166">
                  <c:v>7583</c:v>
                </c:pt>
                <c:pt idx="15167">
                  <c:v>7583.5</c:v>
                </c:pt>
                <c:pt idx="15168">
                  <c:v>7584</c:v>
                </c:pt>
                <c:pt idx="15169">
                  <c:v>7584.5</c:v>
                </c:pt>
                <c:pt idx="15170">
                  <c:v>7585</c:v>
                </c:pt>
                <c:pt idx="15171">
                  <c:v>7585.5</c:v>
                </c:pt>
                <c:pt idx="15172">
                  <c:v>7586</c:v>
                </c:pt>
                <c:pt idx="15173">
                  <c:v>7586.5</c:v>
                </c:pt>
                <c:pt idx="15174">
                  <c:v>7587</c:v>
                </c:pt>
                <c:pt idx="15175">
                  <c:v>7587.5</c:v>
                </c:pt>
                <c:pt idx="15176">
                  <c:v>7588</c:v>
                </c:pt>
                <c:pt idx="15177">
                  <c:v>7588.5</c:v>
                </c:pt>
                <c:pt idx="15178">
                  <c:v>7589</c:v>
                </c:pt>
                <c:pt idx="15179">
                  <c:v>7589.5</c:v>
                </c:pt>
                <c:pt idx="15180">
                  <c:v>7590</c:v>
                </c:pt>
                <c:pt idx="15181">
                  <c:v>7590.5</c:v>
                </c:pt>
                <c:pt idx="15182">
                  <c:v>7591</c:v>
                </c:pt>
                <c:pt idx="15183">
                  <c:v>7591.5</c:v>
                </c:pt>
                <c:pt idx="15184">
                  <c:v>7592</c:v>
                </c:pt>
                <c:pt idx="15185">
                  <c:v>7592.5</c:v>
                </c:pt>
                <c:pt idx="15186">
                  <c:v>7593</c:v>
                </c:pt>
                <c:pt idx="15187">
                  <c:v>7593.5</c:v>
                </c:pt>
                <c:pt idx="15188">
                  <c:v>7594</c:v>
                </c:pt>
                <c:pt idx="15189">
                  <c:v>7594.5</c:v>
                </c:pt>
                <c:pt idx="15190">
                  <c:v>7595</c:v>
                </c:pt>
                <c:pt idx="15191">
                  <c:v>7595.5</c:v>
                </c:pt>
                <c:pt idx="15192">
                  <c:v>7596</c:v>
                </c:pt>
                <c:pt idx="15193">
                  <c:v>7596.5</c:v>
                </c:pt>
                <c:pt idx="15194">
                  <c:v>7597</c:v>
                </c:pt>
                <c:pt idx="15195">
                  <c:v>7597.5</c:v>
                </c:pt>
                <c:pt idx="15196">
                  <c:v>7598</c:v>
                </c:pt>
                <c:pt idx="15197">
                  <c:v>7598.5</c:v>
                </c:pt>
                <c:pt idx="15198">
                  <c:v>7599</c:v>
                </c:pt>
                <c:pt idx="15199">
                  <c:v>7599.5</c:v>
                </c:pt>
                <c:pt idx="15200">
                  <c:v>7600</c:v>
                </c:pt>
                <c:pt idx="15201">
                  <c:v>7600.5</c:v>
                </c:pt>
                <c:pt idx="15202">
                  <c:v>7601</c:v>
                </c:pt>
                <c:pt idx="15203">
                  <c:v>7601.5</c:v>
                </c:pt>
                <c:pt idx="15204">
                  <c:v>7602</c:v>
                </c:pt>
                <c:pt idx="15205">
                  <c:v>7602.5</c:v>
                </c:pt>
                <c:pt idx="15206">
                  <c:v>7603</c:v>
                </c:pt>
                <c:pt idx="15207">
                  <c:v>7603.5</c:v>
                </c:pt>
                <c:pt idx="15208">
                  <c:v>7604</c:v>
                </c:pt>
                <c:pt idx="15209">
                  <c:v>7604.5</c:v>
                </c:pt>
                <c:pt idx="15210">
                  <c:v>7605</c:v>
                </c:pt>
                <c:pt idx="15211">
                  <c:v>7605.5</c:v>
                </c:pt>
                <c:pt idx="15212">
                  <c:v>7606</c:v>
                </c:pt>
                <c:pt idx="15213">
                  <c:v>7606.5</c:v>
                </c:pt>
                <c:pt idx="15214">
                  <c:v>7607</c:v>
                </c:pt>
                <c:pt idx="15215">
                  <c:v>7607.5</c:v>
                </c:pt>
                <c:pt idx="15216">
                  <c:v>7608</c:v>
                </c:pt>
                <c:pt idx="15217">
                  <c:v>7608.5</c:v>
                </c:pt>
                <c:pt idx="15218">
                  <c:v>7609</c:v>
                </c:pt>
                <c:pt idx="15219">
                  <c:v>7609.5</c:v>
                </c:pt>
                <c:pt idx="15220">
                  <c:v>7610</c:v>
                </c:pt>
                <c:pt idx="15221">
                  <c:v>7610.5</c:v>
                </c:pt>
                <c:pt idx="15222">
                  <c:v>7611</c:v>
                </c:pt>
                <c:pt idx="15223">
                  <c:v>7611.5</c:v>
                </c:pt>
                <c:pt idx="15224">
                  <c:v>7612</c:v>
                </c:pt>
                <c:pt idx="15225">
                  <c:v>7612.5</c:v>
                </c:pt>
                <c:pt idx="15226">
                  <c:v>7613</c:v>
                </c:pt>
                <c:pt idx="15227">
                  <c:v>7613.5</c:v>
                </c:pt>
                <c:pt idx="15228">
                  <c:v>7614</c:v>
                </c:pt>
                <c:pt idx="15229">
                  <c:v>7614.5</c:v>
                </c:pt>
                <c:pt idx="15230">
                  <c:v>7615</c:v>
                </c:pt>
                <c:pt idx="15231">
                  <c:v>7615.5</c:v>
                </c:pt>
                <c:pt idx="15232">
                  <c:v>7616</c:v>
                </c:pt>
                <c:pt idx="15233">
                  <c:v>7616.5</c:v>
                </c:pt>
                <c:pt idx="15234">
                  <c:v>7617</c:v>
                </c:pt>
                <c:pt idx="15235">
                  <c:v>7617.5</c:v>
                </c:pt>
                <c:pt idx="15236">
                  <c:v>7618</c:v>
                </c:pt>
                <c:pt idx="15237">
                  <c:v>7618.5</c:v>
                </c:pt>
                <c:pt idx="15238">
                  <c:v>7619</c:v>
                </c:pt>
                <c:pt idx="15239">
                  <c:v>7619.5</c:v>
                </c:pt>
                <c:pt idx="15240">
                  <c:v>7620</c:v>
                </c:pt>
                <c:pt idx="15241">
                  <c:v>7620.5</c:v>
                </c:pt>
                <c:pt idx="15242">
                  <c:v>7621</c:v>
                </c:pt>
                <c:pt idx="15243">
                  <c:v>7621.5</c:v>
                </c:pt>
                <c:pt idx="15244">
                  <c:v>7622</c:v>
                </c:pt>
                <c:pt idx="15245">
                  <c:v>7622.5</c:v>
                </c:pt>
                <c:pt idx="15246">
                  <c:v>7623</c:v>
                </c:pt>
                <c:pt idx="15247">
                  <c:v>7623.5</c:v>
                </c:pt>
                <c:pt idx="15248">
                  <c:v>7624</c:v>
                </c:pt>
                <c:pt idx="15249">
                  <c:v>7624.5</c:v>
                </c:pt>
                <c:pt idx="15250">
                  <c:v>7625</c:v>
                </c:pt>
                <c:pt idx="15251">
                  <c:v>7625.5</c:v>
                </c:pt>
                <c:pt idx="15252">
                  <c:v>7626</c:v>
                </c:pt>
                <c:pt idx="15253">
                  <c:v>7626.5</c:v>
                </c:pt>
                <c:pt idx="15254">
                  <c:v>7627</c:v>
                </c:pt>
                <c:pt idx="15255">
                  <c:v>7627.5</c:v>
                </c:pt>
                <c:pt idx="15256">
                  <c:v>7628</c:v>
                </c:pt>
                <c:pt idx="15257">
                  <c:v>7628.5</c:v>
                </c:pt>
                <c:pt idx="15258">
                  <c:v>7629</c:v>
                </c:pt>
                <c:pt idx="15259">
                  <c:v>7629.5</c:v>
                </c:pt>
                <c:pt idx="15260">
                  <c:v>7630</c:v>
                </c:pt>
                <c:pt idx="15261">
                  <c:v>7630.5</c:v>
                </c:pt>
                <c:pt idx="15262">
                  <c:v>7631</c:v>
                </c:pt>
                <c:pt idx="15263">
                  <c:v>7631.5</c:v>
                </c:pt>
                <c:pt idx="15264">
                  <c:v>7632</c:v>
                </c:pt>
                <c:pt idx="15265">
                  <c:v>7632.5</c:v>
                </c:pt>
                <c:pt idx="15266">
                  <c:v>7633</c:v>
                </c:pt>
                <c:pt idx="15267">
                  <c:v>7633.5</c:v>
                </c:pt>
                <c:pt idx="15268">
                  <c:v>7634</c:v>
                </c:pt>
                <c:pt idx="15269">
                  <c:v>7634.5</c:v>
                </c:pt>
                <c:pt idx="15270">
                  <c:v>7635</c:v>
                </c:pt>
                <c:pt idx="15271">
                  <c:v>7635.5</c:v>
                </c:pt>
                <c:pt idx="15272">
                  <c:v>7636</c:v>
                </c:pt>
                <c:pt idx="15273">
                  <c:v>7636.5</c:v>
                </c:pt>
                <c:pt idx="15274">
                  <c:v>7637</c:v>
                </c:pt>
                <c:pt idx="15275">
                  <c:v>7637.5</c:v>
                </c:pt>
                <c:pt idx="15276">
                  <c:v>7638</c:v>
                </c:pt>
                <c:pt idx="15277">
                  <c:v>7638.5</c:v>
                </c:pt>
                <c:pt idx="15278">
                  <c:v>7639</c:v>
                </c:pt>
                <c:pt idx="15279">
                  <c:v>7639.5</c:v>
                </c:pt>
                <c:pt idx="15280">
                  <c:v>7640</c:v>
                </c:pt>
                <c:pt idx="15281">
                  <c:v>7640.5</c:v>
                </c:pt>
                <c:pt idx="15282">
                  <c:v>7641</c:v>
                </c:pt>
                <c:pt idx="15283">
                  <c:v>7641.5</c:v>
                </c:pt>
                <c:pt idx="15284">
                  <c:v>7642</c:v>
                </c:pt>
                <c:pt idx="15285">
                  <c:v>7642.5</c:v>
                </c:pt>
                <c:pt idx="15286">
                  <c:v>7643</c:v>
                </c:pt>
                <c:pt idx="15287">
                  <c:v>7643.5</c:v>
                </c:pt>
                <c:pt idx="15288">
                  <c:v>7644</c:v>
                </c:pt>
                <c:pt idx="15289">
                  <c:v>7644.5</c:v>
                </c:pt>
                <c:pt idx="15290">
                  <c:v>7645</c:v>
                </c:pt>
                <c:pt idx="15291">
                  <c:v>7645.5</c:v>
                </c:pt>
                <c:pt idx="15292">
                  <c:v>7646</c:v>
                </c:pt>
                <c:pt idx="15293">
                  <c:v>7646.5</c:v>
                </c:pt>
                <c:pt idx="15294">
                  <c:v>7647</c:v>
                </c:pt>
                <c:pt idx="15295">
                  <c:v>7647.5</c:v>
                </c:pt>
                <c:pt idx="15296">
                  <c:v>7648</c:v>
                </c:pt>
                <c:pt idx="15297">
                  <c:v>7648.5</c:v>
                </c:pt>
                <c:pt idx="15298">
                  <c:v>7649</c:v>
                </c:pt>
                <c:pt idx="15299">
                  <c:v>7649.5</c:v>
                </c:pt>
                <c:pt idx="15300">
                  <c:v>7650</c:v>
                </c:pt>
                <c:pt idx="15301">
                  <c:v>7650.5</c:v>
                </c:pt>
                <c:pt idx="15302">
                  <c:v>7651</c:v>
                </c:pt>
                <c:pt idx="15303">
                  <c:v>7651.5</c:v>
                </c:pt>
                <c:pt idx="15304">
                  <c:v>7652</c:v>
                </c:pt>
                <c:pt idx="15305">
                  <c:v>7652.5</c:v>
                </c:pt>
                <c:pt idx="15306">
                  <c:v>7653</c:v>
                </c:pt>
                <c:pt idx="15307">
                  <c:v>7653.5</c:v>
                </c:pt>
                <c:pt idx="15308">
                  <c:v>7654</c:v>
                </c:pt>
                <c:pt idx="15309">
                  <c:v>7654.5</c:v>
                </c:pt>
                <c:pt idx="15310">
                  <c:v>7655</c:v>
                </c:pt>
                <c:pt idx="15311">
                  <c:v>7655.5</c:v>
                </c:pt>
                <c:pt idx="15312">
                  <c:v>7656</c:v>
                </c:pt>
                <c:pt idx="15313">
                  <c:v>7656.5</c:v>
                </c:pt>
                <c:pt idx="15314">
                  <c:v>7657</c:v>
                </c:pt>
                <c:pt idx="15315">
                  <c:v>7657.5</c:v>
                </c:pt>
                <c:pt idx="15316">
                  <c:v>7658</c:v>
                </c:pt>
                <c:pt idx="15317">
                  <c:v>7658.5</c:v>
                </c:pt>
                <c:pt idx="15318">
                  <c:v>7659</c:v>
                </c:pt>
                <c:pt idx="15319">
                  <c:v>7659.5</c:v>
                </c:pt>
                <c:pt idx="15320">
                  <c:v>7660</c:v>
                </c:pt>
                <c:pt idx="15321">
                  <c:v>7660.5</c:v>
                </c:pt>
                <c:pt idx="15322">
                  <c:v>7661</c:v>
                </c:pt>
                <c:pt idx="15323">
                  <c:v>7661.5</c:v>
                </c:pt>
                <c:pt idx="15324">
                  <c:v>7662</c:v>
                </c:pt>
                <c:pt idx="15325">
                  <c:v>7662.5</c:v>
                </c:pt>
                <c:pt idx="15326">
                  <c:v>7663</c:v>
                </c:pt>
                <c:pt idx="15327">
                  <c:v>7663.5</c:v>
                </c:pt>
                <c:pt idx="15328">
                  <c:v>7664</c:v>
                </c:pt>
                <c:pt idx="15329">
                  <c:v>7664.5</c:v>
                </c:pt>
                <c:pt idx="15330">
                  <c:v>7665</c:v>
                </c:pt>
                <c:pt idx="15331">
                  <c:v>7665.5</c:v>
                </c:pt>
                <c:pt idx="15332">
                  <c:v>7666</c:v>
                </c:pt>
                <c:pt idx="15333">
                  <c:v>7666.5</c:v>
                </c:pt>
                <c:pt idx="15334">
                  <c:v>7667</c:v>
                </c:pt>
                <c:pt idx="15335">
                  <c:v>7667.5</c:v>
                </c:pt>
                <c:pt idx="15336">
                  <c:v>7668</c:v>
                </c:pt>
                <c:pt idx="15337">
                  <c:v>7668.5</c:v>
                </c:pt>
                <c:pt idx="15338">
                  <c:v>7669</c:v>
                </c:pt>
                <c:pt idx="15339">
                  <c:v>7669.5</c:v>
                </c:pt>
                <c:pt idx="15340">
                  <c:v>7670</c:v>
                </c:pt>
                <c:pt idx="15341">
                  <c:v>7670.5</c:v>
                </c:pt>
                <c:pt idx="15342">
                  <c:v>7671</c:v>
                </c:pt>
                <c:pt idx="15343">
                  <c:v>7671.5</c:v>
                </c:pt>
                <c:pt idx="15344">
                  <c:v>7672</c:v>
                </c:pt>
                <c:pt idx="15345">
                  <c:v>7672.5</c:v>
                </c:pt>
                <c:pt idx="15346">
                  <c:v>7673</c:v>
                </c:pt>
                <c:pt idx="15347">
                  <c:v>7673.5</c:v>
                </c:pt>
                <c:pt idx="15348">
                  <c:v>7674</c:v>
                </c:pt>
                <c:pt idx="15349">
                  <c:v>7674.5</c:v>
                </c:pt>
                <c:pt idx="15350">
                  <c:v>7675</c:v>
                </c:pt>
                <c:pt idx="15351">
                  <c:v>7675.5</c:v>
                </c:pt>
                <c:pt idx="15352">
                  <c:v>7676</c:v>
                </c:pt>
                <c:pt idx="15353">
                  <c:v>7676.5</c:v>
                </c:pt>
                <c:pt idx="15354">
                  <c:v>7677</c:v>
                </c:pt>
                <c:pt idx="15355">
                  <c:v>7677.5</c:v>
                </c:pt>
                <c:pt idx="15356">
                  <c:v>7678</c:v>
                </c:pt>
                <c:pt idx="15357">
                  <c:v>7678.5</c:v>
                </c:pt>
                <c:pt idx="15358">
                  <c:v>7679</c:v>
                </c:pt>
                <c:pt idx="15359">
                  <c:v>7679.5</c:v>
                </c:pt>
                <c:pt idx="15360">
                  <c:v>7680</c:v>
                </c:pt>
                <c:pt idx="15361">
                  <c:v>7680.5</c:v>
                </c:pt>
                <c:pt idx="15362">
                  <c:v>7681</c:v>
                </c:pt>
                <c:pt idx="15363">
                  <c:v>7681.5</c:v>
                </c:pt>
                <c:pt idx="15364">
                  <c:v>7682</c:v>
                </c:pt>
                <c:pt idx="15365">
                  <c:v>7682.5</c:v>
                </c:pt>
                <c:pt idx="15366">
                  <c:v>7683</c:v>
                </c:pt>
                <c:pt idx="15367">
                  <c:v>7683.5</c:v>
                </c:pt>
                <c:pt idx="15368">
                  <c:v>7684</c:v>
                </c:pt>
                <c:pt idx="15369">
                  <c:v>7684.5</c:v>
                </c:pt>
                <c:pt idx="15370">
                  <c:v>7685</c:v>
                </c:pt>
                <c:pt idx="15371">
                  <c:v>7685.5</c:v>
                </c:pt>
                <c:pt idx="15372">
                  <c:v>7686</c:v>
                </c:pt>
                <c:pt idx="15373">
                  <c:v>7686.5</c:v>
                </c:pt>
                <c:pt idx="15374">
                  <c:v>7687</c:v>
                </c:pt>
                <c:pt idx="15375">
                  <c:v>7687.5</c:v>
                </c:pt>
                <c:pt idx="15376">
                  <c:v>7688</c:v>
                </c:pt>
                <c:pt idx="15377">
                  <c:v>7688.5</c:v>
                </c:pt>
                <c:pt idx="15378">
                  <c:v>7689</c:v>
                </c:pt>
                <c:pt idx="15379">
                  <c:v>7689.5</c:v>
                </c:pt>
                <c:pt idx="15380">
                  <c:v>7690</c:v>
                </c:pt>
                <c:pt idx="15381">
                  <c:v>7690.5</c:v>
                </c:pt>
                <c:pt idx="15382">
                  <c:v>7691</c:v>
                </c:pt>
                <c:pt idx="15383">
                  <c:v>7691.5</c:v>
                </c:pt>
                <c:pt idx="15384">
                  <c:v>7692</c:v>
                </c:pt>
                <c:pt idx="15385">
                  <c:v>7692.5</c:v>
                </c:pt>
                <c:pt idx="15386">
                  <c:v>7693</c:v>
                </c:pt>
                <c:pt idx="15387">
                  <c:v>7693.5</c:v>
                </c:pt>
                <c:pt idx="15388">
                  <c:v>7694</c:v>
                </c:pt>
                <c:pt idx="15389">
                  <c:v>7694.5</c:v>
                </c:pt>
                <c:pt idx="15390">
                  <c:v>7695</c:v>
                </c:pt>
                <c:pt idx="15391">
                  <c:v>7695.5</c:v>
                </c:pt>
                <c:pt idx="15392">
                  <c:v>7696</c:v>
                </c:pt>
                <c:pt idx="15393">
                  <c:v>7696.5</c:v>
                </c:pt>
                <c:pt idx="15394">
                  <c:v>7697</c:v>
                </c:pt>
                <c:pt idx="15395">
                  <c:v>7697.5</c:v>
                </c:pt>
                <c:pt idx="15396">
                  <c:v>7698</c:v>
                </c:pt>
                <c:pt idx="15397">
                  <c:v>7698.5</c:v>
                </c:pt>
                <c:pt idx="15398">
                  <c:v>7699</c:v>
                </c:pt>
                <c:pt idx="15399">
                  <c:v>7699.5</c:v>
                </c:pt>
                <c:pt idx="15400">
                  <c:v>7700</c:v>
                </c:pt>
                <c:pt idx="15401">
                  <c:v>7700.5</c:v>
                </c:pt>
                <c:pt idx="15402">
                  <c:v>7701</c:v>
                </c:pt>
                <c:pt idx="15403">
                  <c:v>7701.5</c:v>
                </c:pt>
                <c:pt idx="15404">
                  <c:v>7702</c:v>
                </c:pt>
                <c:pt idx="15405">
                  <c:v>7702.5</c:v>
                </c:pt>
                <c:pt idx="15406">
                  <c:v>7703</c:v>
                </c:pt>
                <c:pt idx="15407">
                  <c:v>7703.5</c:v>
                </c:pt>
                <c:pt idx="15408">
                  <c:v>7704</c:v>
                </c:pt>
                <c:pt idx="15409">
                  <c:v>7704.5</c:v>
                </c:pt>
                <c:pt idx="15410">
                  <c:v>7705</c:v>
                </c:pt>
                <c:pt idx="15411">
                  <c:v>7705.5</c:v>
                </c:pt>
                <c:pt idx="15412">
                  <c:v>7706</c:v>
                </c:pt>
                <c:pt idx="15413">
                  <c:v>7706.5</c:v>
                </c:pt>
                <c:pt idx="15414">
                  <c:v>7707</c:v>
                </c:pt>
                <c:pt idx="15415">
                  <c:v>7707.5</c:v>
                </c:pt>
                <c:pt idx="15416">
                  <c:v>7708</c:v>
                </c:pt>
                <c:pt idx="15417">
                  <c:v>7708.5</c:v>
                </c:pt>
                <c:pt idx="15418">
                  <c:v>7709</c:v>
                </c:pt>
                <c:pt idx="15419">
                  <c:v>7709.5</c:v>
                </c:pt>
                <c:pt idx="15420">
                  <c:v>7710</c:v>
                </c:pt>
                <c:pt idx="15421">
                  <c:v>7710.5</c:v>
                </c:pt>
                <c:pt idx="15422">
                  <c:v>7711</c:v>
                </c:pt>
                <c:pt idx="15423">
                  <c:v>7711.5</c:v>
                </c:pt>
                <c:pt idx="15424">
                  <c:v>7712</c:v>
                </c:pt>
                <c:pt idx="15425">
                  <c:v>7712.5</c:v>
                </c:pt>
                <c:pt idx="15426">
                  <c:v>7713</c:v>
                </c:pt>
                <c:pt idx="15427">
                  <c:v>7713.5</c:v>
                </c:pt>
                <c:pt idx="15428">
                  <c:v>7714</c:v>
                </c:pt>
                <c:pt idx="15429">
                  <c:v>7714.5</c:v>
                </c:pt>
                <c:pt idx="15430">
                  <c:v>7715</c:v>
                </c:pt>
                <c:pt idx="15431">
                  <c:v>7715.5</c:v>
                </c:pt>
                <c:pt idx="15432">
                  <c:v>7716</c:v>
                </c:pt>
                <c:pt idx="15433">
                  <c:v>7716.5</c:v>
                </c:pt>
                <c:pt idx="15434">
                  <c:v>7717</c:v>
                </c:pt>
                <c:pt idx="15435">
                  <c:v>7717.5</c:v>
                </c:pt>
                <c:pt idx="15436">
                  <c:v>7718</c:v>
                </c:pt>
                <c:pt idx="15437">
                  <c:v>7718.5</c:v>
                </c:pt>
                <c:pt idx="15438">
                  <c:v>7719</c:v>
                </c:pt>
                <c:pt idx="15439">
                  <c:v>7719.5</c:v>
                </c:pt>
                <c:pt idx="15440">
                  <c:v>7720</c:v>
                </c:pt>
                <c:pt idx="15441">
                  <c:v>7720.5</c:v>
                </c:pt>
                <c:pt idx="15442">
                  <c:v>7721</c:v>
                </c:pt>
                <c:pt idx="15443">
                  <c:v>7721.5</c:v>
                </c:pt>
                <c:pt idx="15444">
                  <c:v>7722</c:v>
                </c:pt>
                <c:pt idx="15445">
                  <c:v>7722.5</c:v>
                </c:pt>
                <c:pt idx="15446">
                  <c:v>7723</c:v>
                </c:pt>
                <c:pt idx="15447">
                  <c:v>7723.5</c:v>
                </c:pt>
                <c:pt idx="15448">
                  <c:v>7724</c:v>
                </c:pt>
                <c:pt idx="15449">
                  <c:v>7724.5</c:v>
                </c:pt>
                <c:pt idx="15450">
                  <c:v>7725</c:v>
                </c:pt>
                <c:pt idx="15451">
                  <c:v>7725.5</c:v>
                </c:pt>
                <c:pt idx="15452">
                  <c:v>7726</c:v>
                </c:pt>
                <c:pt idx="15453">
                  <c:v>7726.5</c:v>
                </c:pt>
                <c:pt idx="15454">
                  <c:v>7727</c:v>
                </c:pt>
                <c:pt idx="15455">
                  <c:v>7727.5</c:v>
                </c:pt>
                <c:pt idx="15456">
                  <c:v>7728</c:v>
                </c:pt>
                <c:pt idx="15457">
                  <c:v>7728.5</c:v>
                </c:pt>
                <c:pt idx="15458">
                  <c:v>7729</c:v>
                </c:pt>
                <c:pt idx="15459">
                  <c:v>7729.5</c:v>
                </c:pt>
                <c:pt idx="15460">
                  <c:v>7730</c:v>
                </c:pt>
                <c:pt idx="15461">
                  <c:v>7730.5</c:v>
                </c:pt>
                <c:pt idx="15462">
                  <c:v>7731</c:v>
                </c:pt>
                <c:pt idx="15463">
                  <c:v>7731.5</c:v>
                </c:pt>
                <c:pt idx="15464">
                  <c:v>7732</c:v>
                </c:pt>
                <c:pt idx="15465">
                  <c:v>7732.5</c:v>
                </c:pt>
                <c:pt idx="15466">
                  <c:v>7733</c:v>
                </c:pt>
                <c:pt idx="15467">
                  <c:v>7733.5</c:v>
                </c:pt>
                <c:pt idx="15468">
                  <c:v>7734</c:v>
                </c:pt>
                <c:pt idx="15469">
                  <c:v>7734.5</c:v>
                </c:pt>
                <c:pt idx="15470">
                  <c:v>7735</c:v>
                </c:pt>
                <c:pt idx="15471">
                  <c:v>7735.5</c:v>
                </c:pt>
                <c:pt idx="15472">
                  <c:v>7736</c:v>
                </c:pt>
                <c:pt idx="15473">
                  <c:v>7736.5</c:v>
                </c:pt>
                <c:pt idx="15474">
                  <c:v>7737</c:v>
                </c:pt>
                <c:pt idx="15475">
                  <c:v>7737.5</c:v>
                </c:pt>
                <c:pt idx="15476">
                  <c:v>7738</c:v>
                </c:pt>
                <c:pt idx="15477">
                  <c:v>7738.5</c:v>
                </c:pt>
                <c:pt idx="15478">
                  <c:v>7739</c:v>
                </c:pt>
                <c:pt idx="15479">
                  <c:v>7739.5</c:v>
                </c:pt>
                <c:pt idx="15480">
                  <c:v>7740</c:v>
                </c:pt>
                <c:pt idx="15481">
                  <c:v>7740.5</c:v>
                </c:pt>
                <c:pt idx="15482">
                  <c:v>7741</c:v>
                </c:pt>
                <c:pt idx="15483">
                  <c:v>7741.5</c:v>
                </c:pt>
                <c:pt idx="15484">
                  <c:v>7742</c:v>
                </c:pt>
                <c:pt idx="15485">
                  <c:v>7742.5</c:v>
                </c:pt>
                <c:pt idx="15486">
                  <c:v>7743</c:v>
                </c:pt>
                <c:pt idx="15487">
                  <c:v>7743.5</c:v>
                </c:pt>
                <c:pt idx="15488">
                  <c:v>7744</c:v>
                </c:pt>
                <c:pt idx="15489">
                  <c:v>7744.5</c:v>
                </c:pt>
                <c:pt idx="15490">
                  <c:v>7745</c:v>
                </c:pt>
                <c:pt idx="15491">
                  <c:v>7745.5</c:v>
                </c:pt>
                <c:pt idx="15492">
                  <c:v>7746</c:v>
                </c:pt>
                <c:pt idx="15493">
                  <c:v>7746.5</c:v>
                </c:pt>
                <c:pt idx="15494">
                  <c:v>7747</c:v>
                </c:pt>
                <c:pt idx="15495">
                  <c:v>7747.5</c:v>
                </c:pt>
                <c:pt idx="15496">
                  <c:v>7748</c:v>
                </c:pt>
                <c:pt idx="15497">
                  <c:v>7748.5</c:v>
                </c:pt>
                <c:pt idx="15498">
                  <c:v>7749</c:v>
                </c:pt>
                <c:pt idx="15499">
                  <c:v>7749.5</c:v>
                </c:pt>
                <c:pt idx="15500">
                  <c:v>7750</c:v>
                </c:pt>
                <c:pt idx="15501">
                  <c:v>7750.5</c:v>
                </c:pt>
                <c:pt idx="15502">
                  <c:v>7751</c:v>
                </c:pt>
                <c:pt idx="15503">
                  <c:v>7751.5</c:v>
                </c:pt>
                <c:pt idx="15504">
                  <c:v>7752</c:v>
                </c:pt>
                <c:pt idx="15505">
                  <c:v>7752.5</c:v>
                </c:pt>
                <c:pt idx="15506">
                  <c:v>7753</c:v>
                </c:pt>
                <c:pt idx="15507">
                  <c:v>7753.5</c:v>
                </c:pt>
                <c:pt idx="15508">
                  <c:v>7754</c:v>
                </c:pt>
                <c:pt idx="15509">
                  <c:v>7754.5</c:v>
                </c:pt>
                <c:pt idx="15510">
                  <c:v>7755</c:v>
                </c:pt>
                <c:pt idx="15511">
                  <c:v>7755.5</c:v>
                </c:pt>
                <c:pt idx="15512">
                  <c:v>7756</c:v>
                </c:pt>
                <c:pt idx="15513">
                  <c:v>7756.5</c:v>
                </c:pt>
                <c:pt idx="15514">
                  <c:v>7757</c:v>
                </c:pt>
                <c:pt idx="15515">
                  <c:v>7757.5</c:v>
                </c:pt>
                <c:pt idx="15516">
                  <c:v>7758</c:v>
                </c:pt>
                <c:pt idx="15517">
                  <c:v>7758.5</c:v>
                </c:pt>
                <c:pt idx="15518">
                  <c:v>7759</c:v>
                </c:pt>
                <c:pt idx="15519">
                  <c:v>7759.5</c:v>
                </c:pt>
                <c:pt idx="15520">
                  <c:v>7760</c:v>
                </c:pt>
                <c:pt idx="15521">
                  <c:v>7760.5</c:v>
                </c:pt>
                <c:pt idx="15522">
                  <c:v>7761</c:v>
                </c:pt>
                <c:pt idx="15523">
                  <c:v>7761.5</c:v>
                </c:pt>
                <c:pt idx="15524">
                  <c:v>7762</c:v>
                </c:pt>
                <c:pt idx="15525">
                  <c:v>7762.5</c:v>
                </c:pt>
                <c:pt idx="15526">
                  <c:v>7763</c:v>
                </c:pt>
                <c:pt idx="15527">
                  <c:v>7763.5</c:v>
                </c:pt>
                <c:pt idx="15528">
                  <c:v>7764</c:v>
                </c:pt>
                <c:pt idx="15529">
                  <c:v>7764.5</c:v>
                </c:pt>
                <c:pt idx="15530">
                  <c:v>7765</c:v>
                </c:pt>
                <c:pt idx="15531">
                  <c:v>7765.5</c:v>
                </c:pt>
                <c:pt idx="15532">
                  <c:v>7766</c:v>
                </c:pt>
                <c:pt idx="15533">
                  <c:v>7766.5</c:v>
                </c:pt>
                <c:pt idx="15534">
                  <c:v>7767</c:v>
                </c:pt>
                <c:pt idx="15535">
                  <c:v>7767.5</c:v>
                </c:pt>
                <c:pt idx="15536">
                  <c:v>7768</c:v>
                </c:pt>
                <c:pt idx="15537">
                  <c:v>7768.5</c:v>
                </c:pt>
                <c:pt idx="15538">
                  <c:v>7769</c:v>
                </c:pt>
                <c:pt idx="15539">
                  <c:v>7769.5</c:v>
                </c:pt>
                <c:pt idx="15540">
                  <c:v>7770</c:v>
                </c:pt>
                <c:pt idx="15541">
                  <c:v>7770.5</c:v>
                </c:pt>
                <c:pt idx="15542">
                  <c:v>7771</c:v>
                </c:pt>
                <c:pt idx="15543">
                  <c:v>7771.5</c:v>
                </c:pt>
                <c:pt idx="15544">
                  <c:v>7772</c:v>
                </c:pt>
                <c:pt idx="15545">
                  <c:v>7772.5</c:v>
                </c:pt>
                <c:pt idx="15546">
                  <c:v>7773</c:v>
                </c:pt>
                <c:pt idx="15547">
                  <c:v>7773.5</c:v>
                </c:pt>
                <c:pt idx="15548">
                  <c:v>7774</c:v>
                </c:pt>
                <c:pt idx="15549">
                  <c:v>7774.5</c:v>
                </c:pt>
                <c:pt idx="15550">
                  <c:v>7775</c:v>
                </c:pt>
                <c:pt idx="15551">
                  <c:v>7775.5</c:v>
                </c:pt>
                <c:pt idx="15552">
                  <c:v>7776</c:v>
                </c:pt>
                <c:pt idx="15553">
                  <c:v>7776.5</c:v>
                </c:pt>
                <c:pt idx="15554">
                  <c:v>7777</c:v>
                </c:pt>
                <c:pt idx="15555">
                  <c:v>7777.5</c:v>
                </c:pt>
                <c:pt idx="15556">
                  <c:v>7778</c:v>
                </c:pt>
                <c:pt idx="15557">
                  <c:v>7778.5</c:v>
                </c:pt>
                <c:pt idx="15558">
                  <c:v>7779</c:v>
                </c:pt>
                <c:pt idx="15559">
                  <c:v>7779.5</c:v>
                </c:pt>
                <c:pt idx="15560">
                  <c:v>7780</c:v>
                </c:pt>
                <c:pt idx="15561">
                  <c:v>7780.5</c:v>
                </c:pt>
                <c:pt idx="15562">
                  <c:v>7781</c:v>
                </c:pt>
                <c:pt idx="15563">
                  <c:v>7781.5</c:v>
                </c:pt>
                <c:pt idx="15564">
                  <c:v>7782</c:v>
                </c:pt>
                <c:pt idx="15565">
                  <c:v>7782.5</c:v>
                </c:pt>
                <c:pt idx="15566">
                  <c:v>7783</c:v>
                </c:pt>
                <c:pt idx="15567">
                  <c:v>7783.5</c:v>
                </c:pt>
                <c:pt idx="15568">
                  <c:v>7784</c:v>
                </c:pt>
                <c:pt idx="15569">
                  <c:v>7784.5</c:v>
                </c:pt>
                <c:pt idx="15570">
                  <c:v>7785</c:v>
                </c:pt>
                <c:pt idx="15571">
                  <c:v>7785.5</c:v>
                </c:pt>
                <c:pt idx="15572">
                  <c:v>7786</c:v>
                </c:pt>
                <c:pt idx="15573">
                  <c:v>7786.5</c:v>
                </c:pt>
                <c:pt idx="15574">
                  <c:v>7787</c:v>
                </c:pt>
                <c:pt idx="15575">
                  <c:v>7787.5</c:v>
                </c:pt>
                <c:pt idx="15576">
                  <c:v>7788</c:v>
                </c:pt>
                <c:pt idx="15577">
                  <c:v>7788.5</c:v>
                </c:pt>
                <c:pt idx="15578">
                  <c:v>7789</c:v>
                </c:pt>
                <c:pt idx="15579">
                  <c:v>7789.5</c:v>
                </c:pt>
                <c:pt idx="15580">
                  <c:v>7790</c:v>
                </c:pt>
                <c:pt idx="15581">
                  <c:v>7790.5</c:v>
                </c:pt>
                <c:pt idx="15582">
                  <c:v>7791</c:v>
                </c:pt>
                <c:pt idx="15583">
                  <c:v>7791.5</c:v>
                </c:pt>
                <c:pt idx="15584">
                  <c:v>7792</c:v>
                </c:pt>
                <c:pt idx="15585">
                  <c:v>7792.5</c:v>
                </c:pt>
                <c:pt idx="15586">
                  <c:v>7793</c:v>
                </c:pt>
                <c:pt idx="15587">
                  <c:v>7793.5</c:v>
                </c:pt>
                <c:pt idx="15588">
                  <c:v>7794</c:v>
                </c:pt>
                <c:pt idx="15589">
                  <c:v>7794.5</c:v>
                </c:pt>
                <c:pt idx="15590">
                  <c:v>7795</c:v>
                </c:pt>
                <c:pt idx="15591">
                  <c:v>7795.5</c:v>
                </c:pt>
                <c:pt idx="15592">
                  <c:v>7796</c:v>
                </c:pt>
                <c:pt idx="15593">
                  <c:v>7796.5</c:v>
                </c:pt>
                <c:pt idx="15594">
                  <c:v>7797</c:v>
                </c:pt>
                <c:pt idx="15595">
                  <c:v>7797.5</c:v>
                </c:pt>
                <c:pt idx="15596">
                  <c:v>7798</c:v>
                </c:pt>
                <c:pt idx="15597">
                  <c:v>7798.5</c:v>
                </c:pt>
                <c:pt idx="15598">
                  <c:v>7799</c:v>
                </c:pt>
                <c:pt idx="15599">
                  <c:v>7799.5</c:v>
                </c:pt>
                <c:pt idx="15600">
                  <c:v>7800</c:v>
                </c:pt>
                <c:pt idx="15601">
                  <c:v>7800.5</c:v>
                </c:pt>
                <c:pt idx="15602">
                  <c:v>7801</c:v>
                </c:pt>
                <c:pt idx="15603">
                  <c:v>7801.5</c:v>
                </c:pt>
                <c:pt idx="15604">
                  <c:v>7802</c:v>
                </c:pt>
                <c:pt idx="15605">
                  <c:v>7802.5</c:v>
                </c:pt>
                <c:pt idx="15606">
                  <c:v>7803</c:v>
                </c:pt>
                <c:pt idx="15607">
                  <c:v>7803.5</c:v>
                </c:pt>
                <c:pt idx="15608">
                  <c:v>7804</c:v>
                </c:pt>
                <c:pt idx="15609">
                  <c:v>7804.5</c:v>
                </c:pt>
                <c:pt idx="15610">
                  <c:v>7805</c:v>
                </c:pt>
                <c:pt idx="15611">
                  <c:v>7805.5</c:v>
                </c:pt>
                <c:pt idx="15612">
                  <c:v>7806</c:v>
                </c:pt>
                <c:pt idx="15613">
                  <c:v>7806.5</c:v>
                </c:pt>
                <c:pt idx="15614">
                  <c:v>7807</c:v>
                </c:pt>
                <c:pt idx="15615">
                  <c:v>7807.5</c:v>
                </c:pt>
                <c:pt idx="15616">
                  <c:v>7808</c:v>
                </c:pt>
                <c:pt idx="15617">
                  <c:v>7808.5</c:v>
                </c:pt>
                <c:pt idx="15618">
                  <c:v>7809</c:v>
                </c:pt>
                <c:pt idx="15619">
                  <c:v>7809.5</c:v>
                </c:pt>
                <c:pt idx="15620">
                  <c:v>7810</c:v>
                </c:pt>
                <c:pt idx="15621">
                  <c:v>7810.5</c:v>
                </c:pt>
                <c:pt idx="15622">
                  <c:v>7811</c:v>
                </c:pt>
                <c:pt idx="15623">
                  <c:v>7811.5</c:v>
                </c:pt>
                <c:pt idx="15624">
                  <c:v>7812</c:v>
                </c:pt>
                <c:pt idx="15625">
                  <c:v>7812.5</c:v>
                </c:pt>
                <c:pt idx="15626">
                  <c:v>7813</c:v>
                </c:pt>
                <c:pt idx="15627">
                  <c:v>7813.5</c:v>
                </c:pt>
                <c:pt idx="15628">
                  <c:v>7814</c:v>
                </c:pt>
                <c:pt idx="15629">
                  <c:v>7814.5</c:v>
                </c:pt>
                <c:pt idx="15630">
                  <c:v>7815</c:v>
                </c:pt>
                <c:pt idx="15631">
                  <c:v>7815.5</c:v>
                </c:pt>
                <c:pt idx="15632">
                  <c:v>7816</c:v>
                </c:pt>
                <c:pt idx="15633">
                  <c:v>7816.5</c:v>
                </c:pt>
                <c:pt idx="15634">
                  <c:v>7817</c:v>
                </c:pt>
                <c:pt idx="15635">
                  <c:v>7817.5</c:v>
                </c:pt>
                <c:pt idx="15636">
                  <c:v>7818</c:v>
                </c:pt>
                <c:pt idx="15637">
                  <c:v>7818.5</c:v>
                </c:pt>
                <c:pt idx="15638">
                  <c:v>7819</c:v>
                </c:pt>
                <c:pt idx="15639">
                  <c:v>7819.5</c:v>
                </c:pt>
                <c:pt idx="15640">
                  <c:v>7820</c:v>
                </c:pt>
                <c:pt idx="15641">
                  <c:v>7820.5</c:v>
                </c:pt>
                <c:pt idx="15642">
                  <c:v>7821</c:v>
                </c:pt>
                <c:pt idx="15643">
                  <c:v>7821.5</c:v>
                </c:pt>
                <c:pt idx="15644">
                  <c:v>7822</c:v>
                </c:pt>
                <c:pt idx="15645">
                  <c:v>7822.5</c:v>
                </c:pt>
                <c:pt idx="15646">
                  <c:v>7823</c:v>
                </c:pt>
                <c:pt idx="15647">
                  <c:v>7823.5</c:v>
                </c:pt>
                <c:pt idx="15648">
                  <c:v>7824</c:v>
                </c:pt>
                <c:pt idx="15649">
                  <c:v>7824.5</c:v>
                </c:pt>
                <c:pt idx="15650">
                  <c:v>7825</c:v>
                </c:pt>
                <c:pt idx="15651">
                  <c:v>7825.5</c:v>
                </c:pt>
                <c:pt idx="15652">
                  <c:v>7826</c:v>
                </c:pt>
                <c:pt idx="15653">
                  <c:v>7826.5</c:v>
                </c:pt>
                <c:pt idx="15654">
                  <c:v>7827</c:v>
                </c:pt>
                <c:pt idx="15655">
                  <c:v>7827.5</c:v>
                </c:pt>
                <c:pt idx="15656">
                  <c:v>7828</c:v>
                </c:pt>
                <c:pt idx="15657">
                  <c:v>7828.5</c:v>
                </c:pt>
                <c:pt idx="15658">
                  <c:v>7829</c:v>
                </c:pt>
                <c:pt idx="15659">
                  <c:v>7829.5</c:v>
                </c:pt>
                <c:pt idx="15660">
                  <c:v>7830</c:v>
                </c:pt>
                <c:pt idx="15661">
                  <c:v>7830.5</c:v>
                </c:pt>
                <c:pt idx="15662">
                  <c:v>7831</c:v>
                </c:pt>
                <c:pt idx="15663">
                  <c:v>7831.5</c:v>
                </c:pt>
                <c:pt idx="15664">
                  <c:v>7832</c:v>
                </c:pt>
                <c:pt idx="15665">
                  <c:v>7832.5</c:v>
                </c:pt>
                <c:pt idx="15666">
                  <c:v>7833</c:v>
                </c:pt>
                <c:pt idx="15667">
                  <c:v>7833.5</c:v>
                </c:pt>
                <c:pt idx="15668">
                  <c:v>7834</c:v>
                </c:pt>
                <c:pt idx="15669">
                  <c:v>7834.5</c:v>
                </c:pt>
                <c:pt idx="15670">
                  <c:v>7835</c:v>
                </c:pt>
                <c:pt idx="15671">
                  <c:v>7835.5</c:v>
                </c:pt>
                <c:pt idx="15672">
                  <c:v>7836</c:v>
                </c:pt>
                <c:pt idx="15673">
                  <c:v>7836.5</c:v>
                </c:pt>
                <c:pt idx="15674">
                  <c:v>7837</c:v>
                </c:pt>
                <c:pt idx="15675">
                  <c:v>7837.5</c:v>
                </c:pt>
                <c:pt idx="15676">
                  <c:v>7838</c:v>
                </c:pt>
                <c:pt idx="15677">
                  <c:v>7838.5</c:v>
                </c:pt>
                <c:pt idx="15678">
                  <c:v>7839</c:v>
                </c:pt>
                <c:pt idx="15679">
                  <c:v>7839.5</c:v>
                </c:pt>
                <c:pt idx="15680">
                  <c:v>7840</c:v>
                </c:pt>
                <c:pt idx="15681">
                  <c:v>7840.5</c:v>
                </c:pt>
                <c:pt idx="15682">
                  <c:v>7841</c:v>
                </c:pt>
                <c:pt idx="15683">
                  <c:v>7841.5</c:v>
                </c:pt>
                <c:pt idx="15684">
                  <c:v>7842</c:v>
                </c:pt>
                <c:pt idx="15685">
                  <c:v>7842.5</c:v>
                </c:pt>
                <c:pt idx="15686">
                  <c:v>7843</c:v>
                </c:pt>
                <c:pt idx="15687">
                  <c:v>7843.5</c:v>
                </c:pt>
                <c:pt idx="15688">
                  <c:v>7844</c:v>
                </c:pt>
                <c:pt idx="15689">
                  <c:v>7844.5</c:v>
                </c:pt>
                <c:pt idx="15690">
                  <c:v>7845</c:v>
                </c:pt>
                <c:pt idx="15691">
                  <c:v>7845.5</c:v>
                </c:pt>
                <c:pt idx="15692">
                  <c:v>7846</c:v>
                </c:pt>
                <c:pt idx="15693">
                  <c:v>7846.5</c:v>
                </c:pt>
                <c:pt idx="15694">
                  <c:v>7847</c:v>
                </c:pt>
                <c:pt idx="15695">
                  <c:v>7847.5</c:v>
                </c:pt>
                <c:pt idx="15696">
                  <c:v>7848</c:v>
                </c:pt>
                <c:pt idx="15697">
                  <c:v>7848.5</c:v>
                </c:pt>
                <c:pt idx="15698">
                  <c:v>7849</c:v>
                </c:pt>
                <c:pt idx="15699">
                  <c:v>7849.5</c:v>
                </c:pt>
                <c:pt idx="15700">
                  <c:v>7850</c:v>
                </c:pt>
                <c:pt idx="15701">
                  <c:v>7850.5</c:v>
                </c:pt>
                <c:pt idx="15702">
                  <c:v>7851</c:v>
                </c:pt>
                <c:pt idx="15703">
                  <c:v>7851.5</c:v>
                </c:pt>
                <c:pt idx="15704">
                  <c:v>7852</c:v>
                </c:pt>
                <c:pt idx="15705">
                  <c:v>7852.5</c:v>
                </c:pt>
                <c:pt idx="15706">
                  <c:v>7853</c:v>
                </c:pt>
                <c:pt idx="15707">
                  <c:v>7853.5</c:v>
                </c:pt>
                <c:pt idx="15708">
                  <c:v>7854</c:v>
                </c:pt>
                <c:pt idx="15709">
                  <c:v>7854.5</c:v>
                </c:pt>
                <c:pt idx="15710">
                  <c:v>7855</c:v>
                </c:pt>
                <c:pt idx="15711">
                  <c:v>7855.5</c:v>
                </c:pt>
                <c:pt idx="15712">
                  <c:v>7856</c:v>
                </c:pt>
                <c:pt idx="15713">
                  <c:v>7856.5</c:v>
                </c:pt>
                <c:pt idx="15714">
                  <c:v>7857</c:v>
                </c:pt>
                <c:pt idx="15715">
                  <c:v>7857.5</c:v>
                </c:pt>
                <c:pt idx="15716">
                  <c:v>7858</c:v>
                </c:pt>
                <c:pt idx="15717">
                  <c:v>7858.5</c:v>
                </c:pt>
                <c:pt idx="15718">
                  <c:v>7859</c:v>
                </c:pt>
                <c:pt idx="15719">
                  <c:v>7859.5</c:v>
                </c:pt>
                <c:pt idx="15720">
                  <c:v>7860</c:v>
                </c:pt>
                <c:pt idx="15721">
                  <c:v>7860.5</c:v>
                </c:pt>
                <c:pt idx="15722">
                  <c:v>7861</c:v>
                </c:pt>
                <c:pt idx="15723">
                  <c:v>7861.5</c:v>
                </c:pt>
                <c:pt idx="15724">
                  <c:v>7862</c:v>
                </c:pt>
                <c:pt idx="15725">
                  <c:v>7862.5</c:v>
                </c:pt>
                <c:pt idx="15726">
                  <c:v>7863</c:v>
                </c:pt>
                <c:pt idx="15727">
                  <c:v>7863.5</c:v>
                </c:pt>
                <c:pt idx="15728">
                  <c:v>7864</c:v>
                </c:pt>
                <c:pt idx="15729">
                  <c:v>7864.5</c:v>
                </c:pt>
                <c:pt idx="15730">
                  <c:v>7865</c:v>
                </c:pt>
                <c:pt idx="15731">
                  <c:v>7865.5</c:v>
                </c:pt>
                <c:pt idx="15732">
                  <c:v>7866</c:v>
                </c:pt>
                <c:pt idx="15733">
                  <c:v>7866.5</c:v>
                </c:pt>
                <c:pt idx="15734">
                  <c:v>7867</c:v>
                </c:pt>
                <c:pt idx="15735">
                  <c:v>7867.5</c:v>
                </c:pt>
                <c:pt idx="15736">
                  <c:v>7868</c:v>
                </c:pt>
                <c:pt idx="15737">
                  <c:v>7868.5</c:v>
                </c:pt>
                <c:pt idx="15738">
                  <c:v>7869</c:v>
                </c:pt>
                <c:pt idx="15739">
                  <c:v>7869.5</c:v>
                </c:pt>
                <c:pt idx="15740">
                  <c:v>7870</c:v>
                </c:pt>
                <c:pt idx="15741">
                  <c:v>7870.5</c:v>
                </c:pt>
                <c:pt idx="15742">
                  <c:v>7871</c:v>
                </c:pt>
                <c:pt idx="15743">
                  <c:v>7871.5</c:v>
                </c:pt>
                <c:pt idx="15744">
                  <c:v>7872</c:v>
                </c:pt>
                <c:pt idx="15745">
                  <c:v>7872.5</c:v>
                </c:pt>
                <c:pt idx="15746">
                  <c:v>7873</c:v>
                </c:pt>
                <c:pt idx="15747">
                  <c:v>7873.5</c:v>
                </c:pt>
                <c:pt idx="15748">
                  <c:v>7874</c:v>
                </c:pt>
                <c:pt idx="15749">
                  <c:v>7874.5</c:v>
                </c:pt>
                <c:pt idx="15750">
                  <c:v>7875</c:v>
                </c:pt>
                <c:pt idx="15751">
                  <c:v>7875.5</c:v>
                </c:pt>
                <c:pt idx="15752">
                  <c:v>7876</c:v>
                </c:pt>
                <c:pt idx="15753">
                  <c:v>7876.5</c:v>
                </c:pt>
                <c:pt idx="15754">
                  <c:v>7877</c:v>
                </c:pt>
                <c:pt idx="15755">
                  <c:v>7877.5</c:v>
                </c:pt>
                <c:pt idx="15756">
                  <c:v>7878</c:v>
                </c:pt>
                <c:pt idx="15757">
                  <c:v>7878.5</c:v>
                </c:pt>
                <c:pt idx="15758">
                  <c:v>7879</c:v>
                </c:pt>
                <c:pt idx="15759">
                  <c:v>7879.5</c:v>
                </c:pt>
                <c:pt idx="15760">
                  <c:v>7880</c:v>
                </c:pt>
                <c:pt idx="15761">
                  <c:v>7880.5</c:v>
                </c:pt>
                <c:pt idx="15762">
                  <c:v>7881</c:v>
                </c:pt>
                <c:pt idx="15763">
                  <c:v>7881.5</c:v>
                </c:pt>
                <c:pt idx="15764">
                  <c:v>7882</c:v>
                </c:pt>
                <c:pt idx="15765">
                  <c:v>7882.5</c:v>
                </c:pt>
                <c:pt idx="15766">
                  <c:v>7883</c:v>
                </c:pt>
                <c:pt idx="15767">
                  <c:v>7883.5</c:v>
                </c:pt>
                <c:pt idx="15768">
                  <c:v>7884</c:v>
                </c:pt>
                <c:pt idx="15769">
                  <c:v>7884.5</c:v>
                </c:pt>
                <c:pt idx="15770">
                  <c:v>7885</c:v>
                </c:pt>
                <c:pt idx="15771">
                  <c:v>7885.5</c:v>
                </c:pt>
                <c:pt idx="15772">
                  <c:v>7886</c:v>
                </c:pt>
                <c:pt idx="15773">
                  <c:v>7886.5</c:v>
                </c:pt>
                <c:pt idx="15774">
                  <c:v>7887</c:v>
                </c:pt>
                <c:pt idx="15775">
                  <c:v>7887.5</c:v>
                </c:pt>
                <c:pt idx="15776">
                  <c:v>7888</c:v>
                </c:pt>
                <c:pt idx="15777">
                  <c:v>7888.5</c:v>
                </c:pt>
                <c:pt idx="15778">
                  <c:v>7889</c:v>
                </c:pt>
                <c:pt idx="15779">
                  <c:v>7889.5</c:v>
                </c:pt>
                <c:pt idx="15780">
                  <c:v>7890</c:v>
                </c:pt>
                <c:pt idx="15781">
                  <c:v>7890.5</c:v>
                </c:pt>
                <c:pt idx="15782">
                  <c:v>7891</c:v>
                </c:pt>
                <c:pt idx="15783">
                  <c:v>7891.5</c:v>
                </c:pt>
                <c:pt idx="15784">
                  <c:v>7892</c:v>
                </c:pt>
                <c:pt idx="15785">
                  <c:v>7892.5</c:v>
                </c:pt>
                <c:pt idx="15786">
                  <c:v>7893</c:v>
                </c:pt>
                <c:pt idx="15787">
                  <c:v>7893.5</c:v>
                </c:pt>
                <c:pt idx="15788">
                  <c:v>7894</c:v>
                </c:pt>
                <c:pt idx="15789">
                  <c:v>7894.5</c:v>
                </c:pt>
                <c:pt idx="15790">
                  <c:v>7895</c:v>
                </c:pt>
                <c:pt idx="15791">
                  <c:v>7895.5</c:v>
                </c:pt>
                <c:pt idx="15792">
                  <c:v>7896</c:v>
                </c:pt>
                <c:pt idx="15793">
                  <c:v>7896.5</c:v>
                </c:pt>
                <c:pt idx="15794">
                  <c:v>7897</c:v>
                </c:pt>
                <c:pt idx="15795">
                  <c:v>7897.5</c:v>
                </c:pt>
                <c:pt idx="15796">
                  <c:v>7898</c:v>
                </c:pt>
                <c:pt idx="15797">
                  <c:v>7898.5</c:v>
                </c:pt>
                <c:pt idx="15798">
                  <c:v>7899</c:v>
                </c:pt>
                <c:pt idx="15799">
                  <c:v>7899.5</c:v>
                </c:pt>
                <c:pt idx="15800">
                  <c:v>7900</c:v>
                </c:pt>
                <c:pt idx="15801">
                  <c:v>7900.5</c:v>
                </c:pt>
                <c:pt idx="15802">
                  <c:v>7901</c:v>
                </c:pt>
                <c:pt idx="15803">
                  <c:v>7901.5</c:v>
                </c:pt>
                <c:pt idx="15804">
                  <c:v>7902</c:v>
                </c:pt>
                <c:pt idx="15805">
                  <c:v>7902.5</c:v>
                </c:pt>
                <c:pt idx="15806">
                  <c:v>7903</c:v>
                </c:pt>
                <c:pt idx="15807">
                  <c:v>7903.5</c:v>
                </c:pt>
                <c:pt idx="15808">
                  <c:v>7904</c:v>
                </c:pt>
                <c:pt idx="15809">
                  <c:v>7904.5</c:v>
                </c:pt>
                <c:pt idx="15810">
                  <c:v>7905</c:v>
                </c:pt>
                <c:pt idx="15811">
                  <c:v>7905.5</c:v>
                </c:pt>
                <c:pt idx="15812">
                  <c:v>7906</c:v>
                </c:pt>
                <c:pt idx="15813">
                  <c:v>7906.5</c:v>
                </c:pt>
                <c:pt idx="15814">
                  <c:v>7907</c:v>
                </c:pt>
                <c:pt idx="15815">
                  <c:v>7907.5</c:v>
                </c:pt>
                <c:pt idx="15816">
                  <c:v>7908</c:v>
                </c:pt>
                <c:pt idx="15817">
                  <c:v>7908.5</c:v>
                </c:pt>
                <c:pt idx="15818">
                  <c:v>7909</c:v>
                </c:pt>
                <c:pt idx="15819">
                  <c:v>7909.5</c:v>
                </c:pt>
                <c:pt idx="15820">
                  <c:v>7910</c:v>
                </c:pt>
                <c:pt idx="15821">
                  <c:v>7910.5</c:v>
                </c:pt>
                <c:pt idx="15822">
                  <c:v>7911</c:v>
                </c:pt>
                <c:pt idx="15823">
                  <c:v>7911.5</c:v>
                </c:pt>
                <c:pt idx="15824">
                  <c:v>7912</c:v>
                </c:pt>
                <c:pt idx="15825">
                  <c:v>7912.5</c:v>
                </c:pt>
                <c:pt idx="15826">
                  <c:v>7913</c:v>
                </c:pt>
                <c:pt idx="15827">
                  <c:v>7913.5</c:v>
                </c:pt>
                <c:pt idx="15828">
                  <c:v>7914</c:v>
                </c:pt>
                <c:pt idx="15829">
                  <c:v>7914.5</c:v>
                </c:pt>
                <c:pt idx="15830">
                  <c:v>7915</c:v>
                </c:pt>
                <c:pt idx="15831">
                  <c:v>7915.5</c:v>
                </c:pt>
                <c:pt idx="15832">
                  <c:v>7916</c:v>
                </c:pt>
                <c:pt idx="15833">
                  <c:v>7916.5</c:v>
                </c:pt>
                <c:pt idx="15834">
                  <c:v>7917</c:v>
                </c:pt>
                <c:pt idx="15835">
                  <c:v>7917.5</c:v>
                </c:pt>
                <c:pt idx="15836">
                  <c:v>7918</c:v>
                </c:pt>
                <c:pt idx="15837">
                  <c:v>7918.5</c:v>
                </c:pt>
                <c:pt idx="15838">
                  <c:v>7919</c:v>
                </c:pt>
                <c:pt idx="15839">
                  <c:v>7919.5</c:v>
                </c:pt>
                <c:pt idx="15840">
                  <c:v>7920</c:v>
                </c:pt>
                <c:pt idx="15841">
                  <c:v>7920.5</c:v>
                </c:pt>
                <c:pt idx="15842">
                  <c:v>7921</c:v>
                </c:pt>
                <c:pt idx="15843">
                  <c:v>7921.5</c:v>
                </c:pt>
                <c:pt idx="15844">
                  <c:v>7922</c:v>
                </c:pt>
                <c:pt idx="15845">
                  <c:v>7922.5</c:v>
                </c:pt>
                <c:pt idx="15846">
                  <c:v>7923</c:v>
                </c:pt>
                <c:pt idx="15847">
                  <c:v>7923.5</c:v>
                </c:pt>
                <c:pt idx="15848">
                  <c:v>7924</c:v>
                </c:pt>
                <c:pt idx="15849">
                  <c:v>7924.5</c:v>
                </c:pt>
                <c:pt idx="15850">
                  <c:v>7925</c:v>
                </c:pt>
                <c:pt idx="15851">
                  <c:v>7925.5</c:v>
                </c:pt>
                <c:pt idx="15852">
                  <c:v>7926</c:v>
                </c:pt>
                <c:pt idx="15853">
                  <c:v>7926.5</c:v>
                </c:pt>
                <c:pt idx="15854">
                  <c:v>7927</c:v>
                </c:pt>
                <c:pt idx="15855">
                  <c:v>7927.5</c:v>
                </c:pt>
                <c:pt idx="15856">
                  <c:v>7928</c:v>
                </c:pt>
                <c:pt idx="15857">
                  <c:v>7928.5</c:v>
                </c:pt>
                <c:pt idx="15858">
                  <c:v>7929</c:v>
                </c:pt>
                <c:pt idx="15859">
                  <c:v>7929.5</c:v>
                </c:pt>
                <c:pt idx="15860">
                  <c:v>7930</c:v>
                </c:pt>
                <c:pt idx="15861">
                  <c:v>7930.5</c:v>
                </c:pt>
                <c:pt idx="15862">
                  <c:v>7931</c:v>
                </c:pt>
                <c:pt idx="15863">
                  <c:v>7931.5</c:v>
                </c:pt>
                <c:pt idx="15864">
                  <c:v>7932</c:v>
                </c:pt>
                <c:pt idx="15865">
                  <c:v>7932.5</c:v>
                </c:pt>
                <c:pt idx="15866">
                  <c:v>7933</c:v>
                </c:pt>
                <c:pt idx="15867">
                  <c:v>7933.5</c:v>
                </c:pt>
                <c:pt idx="15868">
                  <c:v>7934</c:v>
                </c:pt>
                <c:pt idx="15869">
                  <c:v>7934.5</c:v>
                </c:pt>
                <c:pt idx="15870">
                  <c:v>7935</c:v>
                </c:pt>
                <c:pt idx="15871">
                  <c:v>7935.5</c:v>
                </c:pt>
                <c:pt idx="15872">
                  <c:v>7936</c:v>
                </c:pt>
                <c:pt idx="15873">
                  <c:v>7936.5</c:v>
                </c:pt>
                <c:pt idx="15874">
                  <c:v>7937</c:v>
                </c:pt>
                <c:pt idx="15875">
                  <c:v>7937.5</c:v>
                </c:pt>
                <c:pt idx="15876">
                  <c:v>7938</c:v>
                </c:pt>
                <c:pt idx="15877">
                  <c:v>7938.5</c:v>
                </c:pt>
                <c:pt idx="15878">
                  <c:v>7939</c:v>
                </c:pt>
                <c:pt idx="15879">
                  <c:v>7939.5</c:v>
                </c:pt>
                <c:pt idx="15880">
                  <c:v>7940</c:v>
                </c:pt>
                <c:pt idx="15881">
                  <c:v>7940.5</c:v>
                </c:pt>
                <c:pt idx="15882">
                  <c:v>7941</c:v>
                </c:pt>
                <c:pt idx="15883">
                  <c:v>7941.5</c:v>
                </c:pt>
                <c:pt idx="15884">
                  <c:v>7942</c:v>
                </c:pt>
                <c:pt idx="15885">
                  <c:v>7942.5</c:v>
                </c:pt>
                <c:pt idx="15886">
                  <c:v>7943</c:v>
                </c:pt>
                <c:pt idx="15887">
                  <c:v>7943.5</c:v>
                </c:pt>
                <c:pt idx="15888">
                  <c:v>7944</c:v>
                </c:pt>
                <c:pt idx="15889">
                  <c:v>7944.5</c:v>
                </c:pt>
                <c:pt idx="15890">
                  <c:v>7945</c:v>
                </c:pt>
                <c:pt idx="15891">
                  <c:v>7945.5</c:v>
                </c:pt>
                <c:pt idx="15892">
                  <c:v>7946</c:v>
                </c:pt>
                <c:pt idx="15893">
                  <c:v>7946.5</c:v>
                </c:pt>
                <c:pt idx="15894">
                  <c:v>7947</c:v>
                </c:pt>
                <c:pt idx="15895">
                  <c:v>7947.5</c:v>
                </c:pt>
                <c:pt idx="15896">
                  <c:v>7948</c:v>
                </c:pt>
                <c:pt idx="15897">
                  <c:v>7948.5</c:v>
                </c:pt>
                <c:pt idx="15898">
                  <c:v>7949</c:v>
                </c:pt>
                <c:pt idx="15899">
                  <c:v>7949.5</c:v>
                </c:pt>
                <c:pt idx="15900">
                  <c:v>7950</c:v>
                </c:pt>
                <c:pt idx="15901">
                  <c:v>7950.5</c:v>
                </c:pt>
                <c:pt idx="15902">
                  <c:v>7951</c:v>
                </c:pt>
                <c:pt idx="15903">
                  <c:v>7951.5</c:v>
                </c:pt>
                <c:pt idx="15904">
                  <c:v>7952</c:v>
                </c:pt>
                <c:pt idx="15905">
                  <c:v>7952.5</c:v>
                </c:pt>
                <c:pt idx="15906">
                  <c:v>7953</c:v>
                </c:pt>
                <c:pt idx="15907">
                  <c:v>7953.5</c:v>
                </c:pt>
                <c:pt idx="15908">
                  <c:v>7954</c:v>
                </c:pt>
                <c:pt idx="15909">
                  <c:v>7954.5</c:v>
                </c:pt>
                <c:pt idx="15910">
                  <c:v>7955</c:v>
                </c:pt>
                <c:pt idx="15911">
                  <c:v>7955.5</c:v>
                </c:pt>
                <c:pt idx="15912">
                  <c:v>7956</c:v>
                </c:pt>
                <c:pt idx="15913">
                  <c:v>7956.5</c:v>
                </c:pt>
                <c:pt idx="15914">
                  <c:v>7957</c:v>
                </c:pt>
                <c:pt idx="15915">
                  <c:v>7957.5</c:v>
                </c:pt>
                <c:pt idx="15916">
                  <c:v>7958</c:v>
                </c:pt>
                <c:pt idx="15917">
                  <c:v>7958.5</c:v>
                </c:pt>
                <c:pt idx="15918">
                  <c:v>7959</c:v>
                </c:pt>
                <c:pt idx="15919">
                  <c:v>7959.5</c:v>
                </c:pt>
                <c:pt idx="15920">
                  <c:v>7960</c:v>
                </c:pt>
                <c:pt idx="15921">
                  <c:v>7960.5</c:v>
                </c:pt>
                <c:pt idx="15922">
                  <c:v>7961</c:v>
                </c:pt>
                <c:pt idx="15923">
                  <c:v>7961.5</c:v>
                </c:pt>
                <c:pt idx="15924">
                  <c:v>7962</c:v>
                </c:pt>
                <c:pt idx="15925">
                  <c:v>7962.5</c:v>
                </c:pt>
                <c:pt idx="15926">
                  <c:v>7963</c:v>
                </c:pt>
                <c:pt idx="15927">
                  <c:v>7963.5</c:v>
                </c:pt>
                <c:pt idx="15928">
                  <c:v>7964</c:v>
                </c:pt>
                <c:pt idx="15929">
                  <c:v>7964.5</c:v>
                </c:pt>
                <c:pt idx="15930">
                  <c:v>7965</c:v>
                </c:pt>
                <c:pt idx="15931">
                  <c:v>7965.5</c:v>
                </c:pt>
                <c:pt idx="15932">
                  <c:v>7966</c:v>
                </c:pt>
                <c:pt idx="15933">
                  <c:v>7966.5</c:v>
                </c:pt>
                <c:pt idx="15934">
                  <c:v>7967</c:v>
                </c:pt>
                <c:pt idx="15935">
                  <c:v>7967.5</c:v>
                </c:pt>
                <c:pt idx="15936">
                  <c:v>7968</c:v>
                </c:pt>
                <c:pt idx="15937">
                  <c:v>7968.5</c:v>
                </c:pt>
                <c:pt idx="15938">
                  <c:v>7969</c:v>
                </c:pt>
                <c:pt idx="15939">
                  <c:v>7969.5</c:v>
                </c:pt>
                <c:pt idx="15940">
                  <c:v>7970</c:v>
                </c:pt>
                <c:pt idx="15941">
                  <c:v>7970.5</c:v>
                </c:pt>
                <c:pt idx="15942">
                  <c:v>7971</c:v>
                </c:pt>
                <c:pt idx="15943">
                  <c:v>7971.5</c:v>
                </c:pt>
                <c:pt idx="15944">
                  <c:v>7972</c:v>
                </c:pt>
                <c:pt idx="15945">
                  <c:v>7972.5</c:v>
                </c:pt>
                <c:pt idx="15946">
                  <c:v>7973</c:v>
                </c:pt>
                <c:pt idx="15947">
                  <c:v>7973.5</c:v>
                </c:pt>
                <c:pt idx="15948">
                  <c:v>7974</c:v>
                </c:pt>
                <c:pt idx="15949">
                  <c:v>7974.5</c:v>
                </c:pt>
                <c:pt idx="15950">
                  <c:v>7975</c:v>
                </c:pt>
                <c:pt idx="15951">
                  <c:v>7975.5</c:v>
                </c:pt>
                <c:pt idx="15952">
                  <c:v>7976</c:v>
                </c:pt>
                <c:pt idx="15953">
                  <c:v>7976.5</c:v>
                </c:pt>
                <c:pt idx="15954">
                  <c:v>7977</c:v>
                </c:pt>
                <c:pt idx="15955">
                  <c:v>7977.5</c:v>
                </c:pt>
                <c:pt idx="15956">
                  <c:v>7978</c:v>
                </c:pt>
                <c:pt idx="15957">
                  <c:v>7978.5</c:v>
                </c:pt>
                <c:pt idx="15958">
                  <c:v>7979</c:v>
                </c:pt>
                <c:pt idx="15959">
                  <c:v>7979.5</c:v>
                </c:pt>
                <c:pt idx="15960">
                  <c:v>7980</c:v>
                </c:pt>
                <c:pt idx="15961">
                  <c:v>7980.5</c:v>
                </c:pt>
                <c:pt idx="15962">
                  <c:v>7981</c:v>
                </c:pt>
                <c:pt idx="15963">
                  <c:v>7981.5</c:v>
                </c:pt>
                <c:pt idx="15964">
                  <c:v>7982</c:v>
                </c:pt>
                <c:pt idx="15965">
                  <c:v>7982.5</c:v>
                </c:pt>
                <c:pt idx="15966">
                  <c:v>7983</c:v>
                </c:pt>
                <c:pt idx="15967">
                  <c:v>7983.5</c:v>
                </c:pt>
                <c:pt idx="15968">
                  <c:v>7984</c:v>
                </c:pt>
                <c:pt idx="15969">
                  <c:v>7984.5</c:v>
                </c:pt>
                <c:pt idx="15970">
                  <c:v>7985</c:v>
                </c:pt>
                <c:pt idx="15971">
                  <c:v>7985.5</c:v>
                </c:pt>
                <c:pt idx="15972">
                  <c:v>7986</c:v>
                </c:pt>
                <c:pt idx="15973">
                  <c:v>7986.5</c:v>
                </c:pt>
                <c:pt idx="15974">
                  <c:v>7987</c:v>
                </c:pt>
                <c:pt idx="15975">
                  <c:v>7987.5</c:v>
                </c:pt>
                <c:pt idx="15976">
                  <c:v>7988</c:v>
                </c:pt>
                <c:pt idx="15977">
                  <c:v>7988.5</c:v>
                </c:pt>
                <c:pt idx="15978">
                  <c:v>7989</c:v>
                </c:pt>
                <c:pt idx="15979">
                  <c:v>7989.5</c:v>
                </c:pt>
                <c:pt idx="15980">
                  <c:v>7990</c:v>
                </c:pt>
                <c:pt idx="15981">
                  <c:v>7990.5</c:v>
                </c:pt>
                <c:pt idx="15982">
                  <c:v>7991</c:v>
                </c:pt>
                <c:pt idx="15983">
                  <c:v>7991.5</c:v>
                </c:pt>
                <c:pt idx="15984">
                  <c:v>7992</c:v>
                </c:pt>
                <c:pt idx="15985">
                  <c:v>7992.5</c:v>
                </c:pt>
                <c:pt idx="15986">
                  <c:v>7993</c:v>
                </c:pt>
                <c:pt idx="15987">
                  <c:v>7993.5</c:v>
                </c:pt>
                <c:pt idx="15988">
                  <c:v>7994</c:v>
                </c:pt>
                <c:pt idx="15989">
                  <c:v>7994.5</c:v>
                </c:pt>
                <c:pt idx="15990">
                  <c:v>7995</c:v>
                </c:pt>
                <c:pt idx="15991">
                  <c:v>7995.5</c:v>
                </c:pt>
                <c:pt idx="15992">
                  <c:v>7996</c:v>
                </c:pt>
                <c:pt idx="15993">
                  <c:v>7996.5</c:v>
                </c:pt>
                <c:pt idx="15994">
                  <c:v>7997</c:v>
                </c:pt>
                <c:pt idx="15995">
                  <c:v>7997.5</c:v>
                </c:pt>
                <c:pt idx="15996">
                  <c:v>7998</c:v>
                </c:pt>
                <c:pt idx="15997">
                  <c:v>7998.5</c:v>
                </c:pt>
                <c:pt idx="15998">
                  <c:v>7999</c:v>
                </c:pt>
                <c:pt idx="15999">
                  <c:v>7999.5</c:v>
                </c:pt>
                <c:pt idx="16000">
                  <c:v>8000</c:v>
                </c:pt>
                <c:pt idx="16001">
                  <c:v>8000.5</c:v>
                </c:pt>
                <c:pt idx="16002">
                  <c:v>8001</c:v>
                </c:pt>
                <c:pt idx="16003">
                  <c:v>8001.5</c:v>
                </c:pt>
                <c:pt idx="16004">
                  <c:v>8002</c:v>
                </c:pt>
                <c:pt idx="16005">
                  <c:v>8002.5</c:v>
                </c:pt>
                <c:pt idx="16006">
                  <c:v>8003</c:v>
                </c:pt>
                <c:pt idx="16007">
                  <c:v>8003.5</c:v>
                </c:pt>
                <c:pt idx="16008">
                  <c:v>8004</c:v>
                </c:pt>
                <c:pt idx="16009">
                  <c:v>8004.5</c:v>
                </c:pt>
                <c:pt idx="16010">
                  <c:v>8005</c:v>
                </c:pt>
                <c:pt idx="16011">
                  <c:v>8005.5</c:v>
                </c:pt>
                <c:pt idx="16012">
                  <c:v>8006</c:v>
                </c:pt>
                <c:pt idx="16013">
                  <c:v>8006.5</c:v>
                </c:pt>
                <c:pt idx="16014">
                  <c:v>8007</c:v>
                </c:pt>
                <c:pt idx="16015">
                  <c:v>8007.5</c:v>
                </c:pt>
                <c:pt idx="16016">
                  <c:v>8008</c:v>
                </c:pt>
                <c:pt idx="16017">
                  <c:v>8008.5</c:v>
                </c:pt>
                <c:pt idx="16018">
                  <c:v>8009</c:v>
                </c:pt>
                <c:pt idx="16019">
                  <c:v>8009.5</c:v>
                </c:pt>
                <c:pt idx="16020">
                  <c:v>8010</c:v>
                </c:pt>
                <c:pt idx="16021">
                  <c:v>8010.5</c:v>
                </c:pt>
                <c:pt idx="16022">
                  <c:v>8011</c:v>
                </c:pt>
                <c:pt idx="16023">
                  <c:v>8011.5</c:v>
                </c:pt>
                <c:pt idx="16024">
                  <c:v>8012</c:v>
                </c:pt>
                <c:pt idx="16025">
                  <c:v>8012.5</c:v>
                </c:pt>
                <c:pt idx="16026">
                  <c:v>8013</c:v>
                </c:pt>
                <c:pt idx="16027">
                  <c:v>8013.5</c:v>
                </c:pt>
                <c:pt idx="16028">
                  <c:v>8014</c:v>
                </c:pt>
                <c:pt idx="16029">
                  <c:v>8014.5</c:v>
                </c:pt>
                <c:pt idx="16030">
                  <c:v>8015</c:v>
                </c:pt>
                <c:pt idx="16031">
                  <c:v>8015.5</c:v>
                </c:pt>
                <c:pt idx="16032">
                  <c:v>8016</c:v>
                </c:pt>
                <c:pt idx="16033">
                  <c:v>8016.5</c:v>
                </c:pt>
                <c:pt idx="16034">
                  <c:v>8017</c:v>
                </c:pt>
                <c:pt idx="16035">
                  <c:v>8017.5</c:v>
                </c:pt>
                <c:pt idx="16036">
                  <c:v>8018</c:v>
                </c:pt>
                <c:pt idx="16037">
                  <c:v>8018.5</c:v>
                </c:pt>
                <c:pt idx="16038">
                  <c:v>8019</c:v>
                </c:pt>
                <c:pt idx="16039">
                  <c:v>8019.5</c:v>
                </c:pt>
                <c:pt idx="16040">
                  <c:v>8020</c:v>
                </c:pt>
                <c:pt idx="16041">
                  <c:v>8020.5</c:v>
                </c:pt>
                <c:pt idx="16042">
                  <c:v>8021</c:v>
                </c:pt>
                <c:pt idx="16043">
                  <c:v>8021.5</c:v>
                </c:pt>
                <c:pt idx="16044">
                  <c:v>8022</c:v>
                </c:pt>
                <c:pt idx="16045">
                  <c:v>8022.5</c:v>
                </c:pt>
                <c:pt idx="16046">
                  <c:v>8023</c:v>
                </c:pt>
                <c:pt idx="16047">
                  <c:v>8023.5</c:v>
                </c:pt>
                <c:pt idx="16048">
                  <c:v>8024</c:v>
                </c:pt>
                <c:pt idx="16049">
                  <c:v>8024.5</c:v>
                </c:pt>
                <c:pt idx="16050">
                  <c:v>8025</c:v>
                </c:pt>
                <c:pt idx="16051">
                  <c:v>8025.5</c:v>
                </c:pt>
                <c:pt idx="16052">
                  <c:v>8026</c:v>
                </c:pt>
                <c:pt idx="16053">
                  <c:v>8026.5</c:v>
                </c:pt>
                <c:pt idx="16054">
                  <c:v>8027</c:v>
                </c:pt>
                <c:pt idx="16055">
                  <c:v>8027.5</c:v>
                </c:pt>
                <c:pt idx="16056">
                  <c:v>8028</c:v>
                </c:pt>
                <c:pt idx="16057">
                  <c:v>8028.5</c:v>
                </c:pt>
                <c:pt idx="16058">
                  <c:v>8029</c:v>
                </c:pt>
                <c:pt idx="16059">
                  <c:v>8029.5</c:v>
                </c:pt>
                <c:pt idx="16060">
                  <c:v>8030</c:v>
                </c:pt>
                <c:pt idx="16061">
                  <c:v>8030.5</c:v>
                </c:pt>
                <c:pt idx="16062">
                  <c:v>8031</c:v>
                </c:pt>
                <c:pt idx="16063">
                  <c:v>8031.5</c:v>
                </c:pt>
                <c:pt idx="16064">
                  <c:v>8032</c:v>
                </c:pt>
                <c:pt idx="16065">
                  <c:v>8032.5</c:v>
                </c:pt>
                <c:pt idx="16066">
                  <c:v>8033</c:v>
                </c:pt>
                <c:pt idx="16067">
                  <c:v>8033.5</c:v>
                </c:pt>
                <c:pt idx="16068">
                  <c:v>8034</c:v>
                </c:pt>
                <c:pt idx="16069">
                  <c:v>8034.5</c:v>
                </c:pt>
                <c:pt idx="16070">
                  <c:v>8035</c:v>
                </c:pt>
                <c:pt idx="16071">
                  <c:v>8035.5</c:v>
                </c:pt>
                <c:pt idx="16072">
                  <c:v>8036</c:v>
                </c:pt>
                <c:pt idx="16073">
                  <c:v>8036.5</c:v>
                </c:pt>
                <c:pt idx="16074">
                  <c:v>8037</c:v>
                </c:pt>
                <c:pt idx="16075">
                  <c:v>8037.5</c:v>
                </c:pt>
                <c:pt idx="16076">
                  <c:v>8038</c:v>
                </c:pt>
                <c:pt idx="16077">
                  <c:v>8038.5</c:v>
                </c:pt>
                <c:pt idx="16078">
                  <c:v>8039</c:v>
                </c:pt>
                <c:pt idx="16079">
                  <c:v>8039.5</c:v>
                </c:pt>
                <c:pt idx="16080">
                  <c:v>8040</c:v>
                </c:pt>
                <c:pt idx="16081">
                  <c:v>8040.5</c:v>
                </c:pt>
                <c:pt idx="16082">
                  <c:v>8041</c:v>
                </c:pt>
                <c:pt idx="16083">
                  <c:v>8041.5</c:v>
                </c:pt>
                <c:pt idx="16084">
                  <c:v>8042</c:v>
                </c:pt>
                <c:pt idx="16085">
                  <c:v>8042.5</c:v>
                </c:pt>
                <c:pt idx="16086">
                  <c:v>8043</c:v>
                </c:pt>
                <c:pt idx="16087">
                  <c:v>8043.5</c:v>
                </c:pt>
                <c:pt idx="16088">
                  <c:v>8044</c:v>
                </c:pt>
                <c:pt idx="16089">
                  <c:v>8044.5</c:v>
                </c:pt>
                <c:pt idx="16090">
                  <c:v>8045</c:v>
                </c:pt>
                <c:pt idx="16091">
                  <c:v>8045.5</c:v>
                </c:pt>
                <c:pt idx="16092">
                  <c:v>8046</c:v>
                </c:pt>
                <c:pt idx="16093">
                  <c:v>8046.5</c:v>
                </c:pt>
                <c:pt idx="16094">
                  <c:v>8047</c:v>
                </c:pt>
                <c:pt idx="16095">
                  <c:v>8047.5</c:v>
                </c:pt>
                <c:pt idx="16096">
                  <c:v>8048</c:v>
                </c:pt>
                <c:pt idx="16097">
                  <c:v>8048.5</c:v>
                </c:pt>
                <c:pt idx="16098">
                  <c:v>8049</c:v>
                </c:pt>
                <c:pt idx="16099">
                  <c:v>8049.5</c:v>
                </c:pt>
                <c:pt idx="16100">
                  <c:v>8050</c:v>
                </c:pt>
                <c:pt idx="16101">
                  <c:v>8050.5</c:v>
                </c:pt>
                <c:pt idx="16102">
                  <c:v>8051</c:v>
                </c:pt>
                <c:pt idx="16103">
                  <c:v>8051.5</c:v>
                </c:pt>
                <c:pt idx="16104">
                  <c:v>8052</c:v>
                </c:pt>
                <c:pt idx="16105">
                  <c:v>8052.5</c:v>
                </c:pt>
                <c:pt idx="16106">
                  <c:v>8053</c:v>
                </c:pt>
                <c:pt idx="16107">
                  <c:v>8053.5</c:v>
                </c:pt>
                <c:pt idx="16108">
                  <c:v>8054</c:v>
                </c:pt>
                <c:pt idx="16109">
                  <c:v>8054.5</c:v>
                </c:pt>
                <c:pt idx="16110">
                  <c:v>8055</c:v>
                </c:pt>
                <c:pt idx="16111">
                  <c:v>8055.5</c:v>
                </c:pt>
                <c:pt idx="16112">
                  <c:v>8056</c:v>
                </c:pt>
                <c:pt idx="16113">
                  <c:v>8056.5</c:v>
                </c:pt>
                <c:pt idx="16114">
                  <c:v>8057</c:v>
                </c:pt>
                <c:pt idx="16115">
                  <c:v>8057.5</c:v>
                </c:pt>
                <c:pt idx="16116">
                  <c:v>8058</c:v>
                </c:pt>
                <c:pt idx="16117">
                  <c:v>8058.5</c:v>
                </c:pt>
                <c:pt idx="16118">
                  <c:v>8059</c:v>
                </c:pt>
                <c:pt idx="16119">
                  <c:v>8059.5</c:v>
                </c:pt>
                <c:pt idx="16120">
                  <c:v>8060</c:v>
                </c:pt>
                <c:pt idx="16121">
                  <c:v>8060.5</c:v>
                </c:pt>
                <c:pt idx="16122">
                  <c:v>8061</c:v>
                </c:pt>
                <c:pt idx="16123">
                  <c:v>8061.5</c:v>
                </c:pt>
                <c:pt idx="16124">
                  <c:v>8062</c:v>
                </c:pt>
                <c:pt idx="16125">
                  <c:v>8062.5</c:v>
                </c:pt>
                <c:pt idx="16126">
                  <c:v>8063</c:v>
                </c:pt>
                <c:pt idx="16127">
                  <c:v>8063.5</c:v>
                </c:pt>
                <c:pt idx="16128">
                  <c:v>8064</c:v>
                </c:pt>
                <c:pt idx="16129">
                  <c:v>8064.5</c:v>
                </c:pt>
                <c:pt idx="16130">
                  <c:v>8065</c:v>
                </c:pt>
                <c:pt idx="16131">
                  <c:v>8065.5</c:v>
                </c:pt>
                <c:pt idx="16132">
                  <c:v>8066</c:v>
                </c:pt>
                <c:pt idx="16133">
                  <c:v>8066.5</c:v>
                </c:pt>
                <c:pt idx="16134">
                  <c:v>8067</c:v>
                </c:pt>
                <c:pt idx="16135">
                  <c:v>8067.5</c:v>
                </c:pt>
                <c:pt idx="16136">
                  <c:v>8068</c:v>
                </c:pt>
                <c:pt idx="16137">
                  <c:v>8068.5</c:v>
                </c:pt>
                <c:pt idx="16138">
                  <c:v>8069</c:v>
                </c:pt>
                <c:pt idx="16139">
                  <c:v>8069.5</c:v>
                </c:pt>
                <c:pt idx="16140">
                  <c:v>8070</c:v>
                </c:pt>
                <c:pt idx="16141">
                  <c:v>8070.5</c:v>
                </c:pt>
                <c:pt idx="16142">
                  <c:v>8071</c:v>
                </c:pt>
                <c:pt idx="16143">
                  <c:v>8071.5</c:v>
                </c:pt>
                <c:pt idx="16144">
                  <c:v>8072</c:v>
                </c:pt>
                <c:pt idx="16145">
                  <c:v>8072.5</c:v>
                </c:pt>
                <c:pt idx="16146">
                  <c:v>8073</c:v>
                </c:pt>
                <c:pt idx="16147">
                  <c:v>8073.5</c:v>
                </c:pt>
                <c:pt idx="16148">
                  <c:v>8074</c:v>
                </c:pt>
                <c:pt idx="16149">
                  <c:v>8074.5</c:v>
                </c:pt>
                <c:pt idx="16150">
                  <c:v>8075</c:v>
                </c:pt>
                <c:pt idx="16151">
                  <c:v>8075.5</c:v>
                </c:pt>
                <c:pt idx="16152">
                  <c:v>8076</c:v>
                </c:pt>
                <c:pt idx="16153">
                  <c:v>8076.5</c:v>
                </c:pt>
                <c:pt idx="16154">
                  <c:v>8077</c:v>
                </c:pt>
                <c:pt idx="16155">
                  <c:v>8077.5</c:v>
                </c:pt>
                <c:pt idx="16156">
                  <c:v>8078</c:v>
                </c:pt>
                <c:pt idx="16157">
                  <c:v>8078.5</c:v>
                </c:pt>
                <c:pt idx="16158">
                  <c:v>8079</c:v>
                </c:pt>
                <c:pt idx="16159">
                  <c:v>8079.5</c:v>
                </c:pt>
                <c:pt idx="16160">
                  <c:v>8080</c:v>
                </c:pt>
                <c:pt idx="16161">
                  <c:v>8080.5</c:v>
                </c:pt>
                <c:pt idx="16162">
                  <c:v>8081</c:v>
                </c:pt>
                <c:pt idx="16163">
                  <c:v>8081.5</c:v>
                </c:pt>
                <c:pt idx="16164">
                  <c:v>8082</c:v>
                </c:pt>
                <c:pt idx="16165">
                  <c:v>8082.5</c:v>
                </c:pt>
                <c:pt idx="16166">
                  <c:v>8083</c:v>
                </c:pt>
                <c:pt idx="16167">
                  <c:v>8083.5</c:v>
                </c:pt>
                <c:pt idx="16168">
                  <c:v>8084</c:v>
                </c:pt>
                <c:pt idx="16169">
                  <c:v>8084.5</c:v>
                </c:pt>
                <c:pt idx="16170">
                  <c:v>8085</c:v>
                </c:pt>
                <c:pt idx="16171">
                  <c:v>8085.5</c:v>
                </c:pt>
                <c:pt idx="16172">
                  <c:v>8086</c:v>
                </c:pt>
                <c:pt idx="16173">
                  <c:v>8086.5</c:v>
                </c:pt>
                <c:pt idx="16174">
                  <c:v>8087</c:v>
                </c:pt>
                <c:pt idx="16175">
                  <c:v>8087.5</c:v>
                </c:pt>
                <c:pt idx="16176">
                  <c:v>8088</c:v>
                </c:pt>
                <c:pt idx="16177">
                  <c:v>8088.5</c:v>
                </c:pt>
                <c:pt idx="16178">
                  <c:v>8089</c:v>
                </c:pt>
                <c:pt idx="16179">
                  <c:v>8089.5</c:v>
                </c:pt>
                <c:pt idx="16180">
                  <c:v>8090</c:v>
                </c:pt>
                <c:pt idx="16181">
                  <c:v>8090.5</c:v>
                </c:pt>
                <c:pt idx="16182">
                  <c:v>8091</c:v>
                </c:pt>
                <c:pt idx="16183">
                  <c:v>8091.5</c:v>
                </c:pt>
                <c:pt idx="16184">
                  <c:v>8092</c:v>
                </c:pt>
                <c:pt idx="16185">
                  <c:v>8092.5</c:v>
                </c:pt>
                <c:pt idx="16186">
                  <c:v>8093</c:v>
                </c:pt>
                <c:pt idx="16187">
                  <c:v>8093.5</c:v>
                </c:pt>
                <c:pt idx="16188">
                  <c:v>8094</c:v>
                </c:pt>
                <c:pt idx="16189">
                  <c:v>8094.5</c:v>
                </c:pt>
                <c:pt idx="16190">
                  <c:v>8095</c:v>
                </c:pt>
                <c:pt idx="16191">
                  <c:v>8095.5</c:v>
                </c:pt>
                <c:pt idx="16192">
                  <c:v>8096</c:v>
                </c:pt>
                <c:pt idx="16193">
                  <c:v>8096.5</c:v>
                </c:pt>
                <c:pt idx="16194">
                  <c:v>8097</c:v>
                </c:pt>
                <c:pt idx="16195">
                  <c:v>8097.5</c:v>
                </c:pt>
                <c:pt idx="16196">
                  <c:v>8098</c:v>
                </c:pt>
                <c:pt idx="16197">
                  <c:v>8098.5</c:v>
                </c:pt>
                <c:pt idx="16198">
                  <c:v>8099</c:v>
                </c:pt>
                <c:pt idx="16199">
                  <c:v>8099.5</c:v>
                </c:pt>
                <c:pt idx="16200">
                  <c:v>8100</c:v>
                </c:pt>
                <c:pt idx="16201">
                  <c:v>8100.5</c:v>
                </c:pt>
                <c:pt idx="16202">
                  <c:v>8101</c:v>
                </c:pt>
                <c:pt idx="16203">
                  <c:v>8101.5</c:v>
                </c:pt>
                <c:pt idx="16204">
                  <c:v>8102</c:v>
                </c:pt>
                <c:pt idx="16205">
                  <c:v>8102.5</c:v>
                </c:pt>
                <c:pt idx="16206">
                  <c:v>8103</c:v>
                </c:pt>
                <c:pt idx="16207">
                  <c:v>8103.5</c:v>
                </c:pt>
                <c:pt idx="16208">
                  <c:v>8104</c:v>
                </c:pt>
                <c:pt idx="16209">
                  <c:v>8104.5</c:v>
                </c:pt>
                <c:pt idx="16210">
                  <c:v>8105</c:v>
                </c:pt>
                <c:pt idx="16211">
                  <c:v>8105.5</c:v>
                </c:pt>
                <c:pt idx="16212">
                  <c:v>8106</c:v>
                </c:pt>
                <c:pt idx="16213">
                  <c:v>8106.5</c:v>
                </c:pt>
                <c:pt idx="16214">
                  <c:v>8107</c:v>
                </c:pt>
                <c:pt idx="16215">
                  <c:v>8107.5</c:v>
                </c:pt>
                <c:pt idx="16216">
                  <c:v>8108</c:v>
                </c:pt>
                <c:pt idx="16217">
                  <c:v>8108.5</c:v>
                </c:pt>
                <c:pt idx="16218">
                  <c:v>8109</c:v>
                </c:pt>
                <c:pt idx="16219">
                  <c:v>8109.5</c:v>
                </c:pt>
                <c:pt idx="16220">
                  <c:v>8110</c:v>
                </c:pt>
                <c:pt idx="16221">
                  <c:v>8110.5</c:v>
                </c:pt>
                <c:pt idx="16222">
                  <c:v>8111</c:v>
                </c:pt>
                <c:pt idx="16223">
                  <c:v>8111.5</c:v>
                </c:pt>
                <c:pt idx="16224">
                  <c:v>8112</c:v>
                </c:pt>
                <c:pt idx="16225">
                  <c:v>8112.5</c:v>
                </c:pt>
                <c:pt idx="16226">
                  <c:v>8113</c:v>
                </c:pt>
                <c:pt idx="16227">
                  <c:v>8113.5</c:v>
                </c:pt>
                <c:pt idx="16228">
                  <c:v>8114</c:v>
                </c:pt>
                <c:pt idx="16229">
                  <c:v>8114.5</c:v>
                </c:pt>
                <c:pt idx="16230">
                  <c:v>8115</c:v>
                </c:pt>
                <c:pt idx="16231">
                  <c:v>8115.5</c:v>
                </c:pt>
                <c:pt idx="16232">
                  <c:v>8116</c:v>
                </c:pt>
                <c:pt idx="16233">
                  <c:v>8116.5</c:v>
                </c:pt>
                <c:pt idx="16234">
                  <c:v>8117</c:v>
                </c:pt>
                <c:pt idx="16235">
                  <c:v>8117.5</c:v>
                </c:pt>
                <c:pt idx="16236">
                  <c:v>8118</c:v>
                </c:pt>
                <c:pt idx="16237">
                  <c:v>8118.5</c:v>
                </c:pt>
                <c:pt idx="16238">
                  <c:v>8119</c:v>
                </c:pt>
                <c:pt idx="16239">
                  <c:v>8119.5</c:v>
                </c:pt>
                <c:pt idx="16240">
                  <c:v>8120</c:v>
                </c:pt>
                <c:pt idx="16241">
                  <c:v>8120.5</c:v>
                </c:pt>
                <c:pt idx="16242">
                  <c:v>8121</c:v>
                </c:pt>
                <c:pt idx="16243">
                  <c:v>8121.5</c:v>
                </c:pt>
                <c:pt idx="16244">
                  <c:v>8122</c:v>
                </c:pt>
                <c:pt idx="16245">
                  <c:v>8122.5</c:v>
                </c:pt>
                <c:pt idx="16246">
                  <c:v>8123</c:v>
                </c:pt>
                <c:pt idx="16247">
                  <c:v>8123.5</c:v>
                </c:pt>
                <c:pt idx="16248">
                  <c:v>8124</c:v>
                </c:pt>
                <c:pt idx="16249">
                  <c:v>8124.5</c:v>
                </c:pt>
                <c:pt idx="16250">
                  <c:v>8125</c:v>
                </c:pt>
                <c:pt idx="16251">
                  <c:v>8125.5</c:v>
                </c:pt>
                <c:pt idx="16252">
                  <c:v>8126</c:v>
                </c:pt>
                <c:pt idx="16253">
                  <c:v>8126.5</c:v>
                </c:pt>
                <c:pt idx="16254">
                  <c:v>8127</c:v>
                </c:pt>
                <c:pt idx="16255">
                  <c:v>8127.5</c:v>
                </c:pt>
                <c:pt idx="16256">
                  <c:v>8128</c:v>
                </c:pt>
                <c:pt idx="16257">
                  <c:v>8128.5</c:v>
                </c:pt>
                <c:pt idx="16258">
                  <c:v>8129</c:v>
                </c:pt>
                <c:pt idx="16259">
                  <c:v>8129.5</c:v>
                </c:pt>
                <c:pt idx="16260">
                  <c:v>8130</c:v>
                </c:pt>
                <c:pt idx="16261">
                  <c:v>8130.5</c:v>
                </c:pt>
                <c:pt idx="16262">
                  <c:v>8131</c:v>
                </c:pt>
                <c:pt idx="16263">
                  <c:v>8131.5</c:v>
                </c:pt>
                <c:pt idx="16264">
                  <c:v>8132</c:v>
                </c:pt>
                <c:pt idx="16265">
                  <c:v>8132.5</c:v>
                </c:pt>
                <c:pt idx="16266">
                  <c:v>8133</c:v>
                </c:pt>
                <c:pt idx="16267">
                  <c:v>8133.5</c:v>
                </c:pt>
                <c:pt idx="16268">
                  <c:v>8134</c:v>
                </c:pt>
                <c:pt idx="16269">
                  <c:v>8134.5</c:v>
                </c:pt>
                <c:pt idx="16270">
                  <c:v>8135</c:v>
                </c:pt>
                <c:pt idx="16271">
                  <c:v>8135.5</c:v>
                </c:pt>
                <c:pt idx="16272">
                  <c:v>8136</c:v>
                </c:pt>
                <c:pt idx="16273">
                  <c:v>8136.5</c:v>
                </c:pt>
                <c:pt idx="16274">
                  <c:v>8137</c:v>
                </c:pt>
                <c:pt idx="16275">
                  <c:v>8137.5</c:v>
                </c:pt>
                <c:pt idx="16276">
                  <c:v>8138</c:v>
                </c:pt>
                <c:pt idx="16277">
                  <c:v>8138.5</c:v>
                </c:pt>
                <c:pt idx="16278">
                  <c:v>8139</c:v>
                </c:pt>
                <c:pt idx="16279">
                  <c:v>8139.5</c:v>
                </c:pt>
                <c:pt idx="16280">
                  <c:v>8140</c:v>
                </c:pt>
                <c:pt idx="16281">
                  <c:v>8140.5</c:v>
                </c:pt>
                <c:pt idx="16282">
                  <c:v>8141</c:v>
                </c:pt>
                <c:pt idx="16283">
                  <c:v>8141.5</c:v>
                </c:pt>
                <c:pt idx="16284">
                  <c:v>8142</c:v>
                </c:pt>
                <c:pt idx="16285">
                  <c:v>8142.5</c:v>
                </c:pt>
                <c:pt idx="16286">
                  <c:v>8143</c:v>
                </c:pt>
                <c:pt idx="16287">
                  <c:v>8143.5</c:v>
                </c:pt>
                <c:pt idx="16288">
                  <c:v>8144</c:v>
                </c:pt>
                <c:pt idx="16289">
                  <c:v>8144.5</c:v>
                </c:pt>
                <c:pt idx="16290">
                  <c:v>8145</c:v>
                </c:pt>
                <c:pt idx="16291">
                  <c:v>8145.5</c:v>
                </c:pt>
                <c:pt idx="16292">
                  <c:v>8146</c:v>
                </c:pt>
                <c:pt idx="16293">
                  <c:v>8146.5</c:v>
                </c:pt>
                <c:pt idx="16294">
                  <c:v>8147</c:v>
                </c:pt>
                <c:pt idx="16295">
                  <c:v>8147.5</c:v>
                </c:pt>
                <c:pt idx="16296">
                  <c:v>8148</c:v>
                </c:pt>
                <c:pt idx="16297">
                  <c:v>8148.5</c:v>
                </c:pt>
                <c:pt idx="16298">
                  <c:v>8149</c:v>
                </c:pt>
                <c:pt idx="16299">
                  <c:v>8149.5</c:v>
                </c:pt>
                <c:pt idx="16300">
                  <c:v>8150</c:v>
                </c:pt>
                <c:pt idx="16301">
                  <c:v>8150.5</c:v>
                </c:pt>
                <c:pt idx="16302">
                  <c:v>8151</c:v>
                </c:pt>
                <c:pt idx="16303">
                  <c:v>8151.5</c:v>
                </c:pt>
                <c:pt idx="16304">
                  <c:v>8152</c:v>
                </c:pt>
                <c:pt idx="16305">
                  <c:v>8152.5</c:v>
                </c:pt>
                <c:pt idx="16306">
                  <c:v>8153</c:v>
                </c:pt>
                <c:pt idx="16307">
                  <c:v>8153.5</c:v>
                </c:pt>
                <c:pt idx="16308">
                  <c:v>8154</c:v>
                </c:pt>
                <c:pt idx="16309">
                  <c:v>8154.5</c:v>
                </c:pt>
                <c:pt idx="16310">
                  <c:v>8155</c:v>
                </c:pt>
                <c:pt idx="16311">
                  <c:v>8155.5</c:v>
                </c:pt>
                <c:pt idx="16312">
                  <c:v>8156</c:v>
                </c:pt>
                <c:pt idx="16313">
                  <c:v>8156.5</c:v>
                </c:pt>
                <c:pt idx="16314">
                  <c:v>8157</c:v>
                </c:pt>
                <c:pt idx="16315">
                  <c:v>8157.5</c:v>
                </c:pt>
                <c:pt idx="16316">
                  <c:v>8158</c:v>
                </c:pt>
                <c:pt idx="16317">
                  <c:v>8158.5</c:v>
                </c:pt>
                <c:pt idx="16318">
                  <c:v>8159</c:v>
                </c:pt>
                <c:pt idx="16319">
                  <c:v>8159.5</c:v>
                </c:pt>
                <c:pt idx="16320">
                  <c:v>8160</c:v>
                </c:pt>
                <c:pt idx="16321">
                  <c:v>8160.5</c:v>
                </c:pt>
                <c:pt idx="16322">
                  <c:v>8161</c:v>
                </c:pt>
                <c:pt idx="16323">
                  <c:v>8161.5</c:v>
                </c:pt>
                <c:pt idx="16324">
                  <c:v>8162</c:v>
                </c:pt>
                <c:pt idx="16325">
                  <c:v>8162.5</c:v>
                </c:pt>
                <c:pt idx="16326">
                  <c:v>8163</c:v>
                </c:pt>
                <c:pt idx="16327">
                  <c:v>8163.5</c:v>
                </c:pt>
                <c:pt idx="16328">
                  <c:v>8164</c:v>
                </c:pt>
                <c:pt idx="16329">
                  <c:v>8164.5</c:v>
                </c:pt>
                <c:pt idx="16330">
                  <c:v>8165</c:v>
                </c:pt>
                <c:pt idx="16331">
                  <c:v>8165.5</c:v>
                </c:pt>
                <c:pt idx="16332">
                  <c:v>8166</c:v>
                </c:pt>
                <c:pt idx="16333">
                  <c:v>8166.5</c:v>
                </c:pt>
                <c:pt idx="16334">
                  <c:v>8167</c:v>
                </c:pt>
                <c:pt idx="16335">
                  <c:v>8167.5</c:v>
                </c:pt>
                <c:pt idx="16336">
                  <c:v>8168</c:v>
                </c:pt>
                <c:pt idx="16337">
                  <c:v>8168.5</c:v>
                </c:pt>
                <c:pt idx="16338">
                  <c:v>8169</c:v>
                </c:pt>
                <c:pt idx="16339">
                  <c:v>8169.5</c:v>
                </c:pt>
                <c:pt idx="16340">
                  <c:v>8170</c:v>
                </c:pt>
                <c:pt idx="16341">
                  <c:v>8170.5</c:v>
                </c:pt>
                <c:pt idx="16342">
                  <c:v>8171</c:v>
                </c:pt>
                <c:pt idx="16343">
                  <c:v>8171.5</c:v>
                </c:pt>
                <c:pt idx="16344">
                  <c:v>8172</c:v>
                </c:pt>
                <c:pt idx="16345">
                  <c:v>8172.5</c:v>
                </c:pt>
                <c:pt idx="16346">
                  <c:v>8173</c:v>
                </c:pt>
                <c:pt idx="16347">
                  <c:v>8173.5</c:v>
                </c:pt>
                <c:pt idx="16348">
                  <c:v>8174</c:v>
                </c:pt>
                <c:pt idx="16349">
                  <c:v>8174.5</c:v>
                </c:pt>
                <c:pt idx="16350">
                  <c:v>8175</c:v>
                </c:pt>
                <c:pt idx="16351">
                  <c:v>8175.5</c:v>
                </c:pt>
                <c:pt idx="16352">
                  <c:v>8176</c:v>
                </c:pt>
                <c:pt idx="16353">
                  <c:v>8176.5</c:v>
                </c:pt>
                <c:pt idx="16354">
                  <c:v>8177</c:v>
                </c:pt>
                <c:pt idx="16355">
                  <c:v>8177.5</c:v>
                </c:pt>
                <c:pt idx="16356">
                  <c:v>8178</c:v>
                </c:pt>
                <c:pt idx="16357">
                  <c:v>8178.5</c:v>
                </c:pt>
                <c:pt idx="16358">
                  <c:v>8179</c:v>
                </c:pt>
                <c:pt idx="16359">
                  <c:v>8179.5</c:v>
                </c:pt>
                <c:pt idx="16360">
                  <c:v>8180</c:v>
                </c:pt>
                <c:pt idx="16361">
                  <c:v>8180.5</c:v>
                </c:pt>
                <c:pt idx="16362">
                  <c:v>8181</c:v>
                </c:pt>
                <c:pt idx="16363">
                  <c:v>8181.5</c:v>
                </c:pt>
                <c:pt idx="16364">
                  <c:v>8182</c:v>
                </c:pt>
                <c:pt idx="16365">
                  <c:v>8182.5</c:v>
                </c:pt>
                <c:pt idx="16366">
                  <c:v>8183</c:v>
                </c:pt>
                <c:pt idx="16367">
                  <c:v>8183.5</c:v>
                </c:pt>
                <c:pt idx="16368">
                  <c:v>8184</c:v>
                </c:pt>
                <c:pt idx="16369">
                  <c:v>8184.5</c:v>
                </c:pt>
                <c:pt idx="16370">
                  <c:v>8185</c:v>
                </c:pt>
                <c:pt idx="16371">
                  <c:v>8185.5</c:v>
                </c:pt>
                <c:pt idx="16372">
                  <c:v>8186</c:v>
                </c:pt>
                <c:pt idx="16373">
                  <c:v>8186.5</c:v>
                </c:pt>
                <c:pt idx="16374">
                  <c:v>8187</c:v>
                </c:pt>
                <c:pt idx="16375">
                  <c:v>8187.5</c:v>
                </c:pt>
                <c:pt idx="16376">
                  <c:v>8188</c:v>
                </c:pt>
                <c:pt idx="16377">
                  <c:v>8188.5</c:v>
                </c:pt>
                <c:pt idx="16378">
                  <c:v>8189</c:v>
                </c:pt>
                <c:pt idx="16379">
                  <c:v>8189.5</c:v>
                </c:pt>
                <c:pt idx="16380">
                  <c:v>8190</c:v>
                </c:pt>
                <c:pt idx="16381">
                  <c:v>8190.5</c:v>
                </c:pt>
                <c:pt idx="16382">
                  <c:v>8191</c:v>
                </c:pt>
                <c:pt idx="16383">
                  <c:v>8191.5</c:v>
                </c:pt>
                <c:pt idx="16384">
                  <c:v>8192</c:v>
                </c:pt>
                <c:pt idx="16385">
                  <c:v>8192.5</c:v>
                </c:pt>
                <c:pt idx="16386">
                  <c:v>8193</c:v>
                </c:pt>
                <c:pt idx="16387">
                  <c:v>8193.5</c:v>
                </c:pt>
                <c:pt idx="16388">
                  <c:v>8194</c:v>
                </c:pt>
                <c:pt idx="16389">
                  <c:v>8194.5</c:v>
                </c:pt>
                <c:pt idx="16390">
                  <c:v>8195</c:v>
                </c:pt>
                <c:pt idx="16391">
                  <c:v>8195.5</c:v>
                </c:pt>
                <c:pt idx="16392">
                  <c:v>8196</c:v>
                </c:pt>
                <c:pt idx="16393">
                  <c:v>8196.5</c:v>
                </c:pt>
                <c:pt idx="16394">
                  <c:v>8197</c:v>
                </c:pt>
                <c:pt idx="16395">
                  <c:v>8197.5</c:v>
                </c:pt>
                <c:pt idx="16396">
                  <c:v>8198</c:v>
                </c:pt>
                <c:pt idx="16397">
                  <c:v>8198.5</c:v>
                </c:pt>
                <c:pt idx="16398">
                  <c:v>8199</c:v>
                </c:pt>
                <c:pt idx="16399">
                  <c:v>8199.5</c:v>
                </c:pt>
                <c:pt idx="16400">
                  <c:v>8200</c:v>
                </c:pt>
                <c:pt idx="16401">
                  <c:v>8200.5</c:v>
                </c:pt>
                <c:pt idx="16402">
                  <c:v>8201</c:v>
                </c:pt>
                <c:pt idx="16403">
                  <c:v>8201.5</c:v>
                </c:pt>
                <c:pt idx="16404">
                  <c:v>8202</c:v>
                </c:pt>
                <c:pt idx="16405">
                  <c:v>8202.5</c:v>
                </c:pt>
                <c:pt idx="16406">
                  <c:v>8203</c:v>
                </c:pt>
                <c:pt idx="16407">
                  <c:v>8203.5</c:v>
                </c:pt>
                <c:pt idx="16408">
                  <c:v>8204</c:v>
                </c:pt>
                <c:pt idx="16409">
                  <c:v>8204.5</c:v>
                </c:pt>
                <c:pt idx="16410">
                  <c:v>8205</c:v>
                </c:pt>
                <c:pt idx="16411">
                  <c:v>8205.5</c:v>
                </c:pt>
                <c:pt idx="16412">
                  <c:v>8206</c:v>
                </c:pt>
                <c:pt idx="16413">
                  <c:v>8206.5</c:v>
                </c:pt>
                <c:pt idx="16414">
                  <c:v>8207</c:v>
                </c:pt>
                <c:pt idx="16415">
                  <c:v>8207.5</c:v>
                </c:pt>
                <c:pt idx="16416">
                  <c:v>8208</c:v>
                </c:pt>
                <c:pt idx="16417">
                  <c:v>8208.5</c:v>
                </c:pt>
                <c:pt idx="16418">
                  <c:v>8209</c:v>
                </c:pt>
                <c:pt idx="16419">
                  <c:v>8209.5</c:v>
                </c:pt>
                <c:pt idx="16420">
                  <c:v>8210</c:v>
                </c:pt>
                <c:pt idx="16421">
                  <c:v>8210.5</c:v>
                </c:pt>
                <c:pt idx="16422">
                  <c:v>8211</c:v>
                </c:pt>
                <c:pt idx="16423">
                  <c:v>8211.5</c:v>
                </c:pt>
                <c:pt idx="16424">
                  <c:v>8212</c:v>
                </c:pt>
                <c:pt idx="16425">
                  <c:v>8212.5</c:v>
                </c:pt>
                <c:pt idx="16426">
                  <c:v>8213</c:v>
                </c:pt>
                <c:pt idx="16427">
                  <c:v>8213.5</c:v>
                </c:pt>
                <c:pt idx="16428">
                  <c:v>8214</c:v>
                </c:pt>
                <c:pt idx="16429">
                  <c:v>8214.5</c:v>
                </c:pt>
                <c:pt idx="16430">
                  <c:v>8215</c:v>
                </c:pt>
                <c:pt idx="16431">
                  <c:v>8215.5</c:v>
                </c:pt>
                <c:pt idx="16432">
                  <c:v>8216</c:v>
                </c:pt>
                <c:pt idx="16433">
                  <c:v>8216.5</c:v>
                </c:pt>
                <c:pt idx="16434">
                  <c:v>8217</c:v>
                </c:pt>
                <c:pt idx="16435">
                  <c:v>8217.5</c:v>
                </c:pt>
                <c:pt idx="16436">
                  <c:v>8218</c:v>
                </c:pt>
                <c:pt idx="16437">
                  <c:v>8218.5</c:v>
                </c:pt>
                <c:pt idx="16438">
                  <c:v>8219</c:v>
                </c:pt>
                <c:pt idx="16439">
                  <c:v>8219.5</c:v>
                </c:pt>
                <c:pt idx="16440">
                  <c:v>8220</c:v>
                </c:pt>
                <c:pt idx="16441">
                  <c:v>8220.5</c:v>
                </c:pt>
                <c:pt idx="16442">
                  <c:v>8221</c:v>
                </c:pt>
                <c:pt idx="16443">
                  <c:v>8221.5</c:v>
                </c:pt>
                <c:pt idx="16444">
                  <c:v>8222</c:v>
                </c:pt>
                <c:pt idx="16445">
                  <c:v>8222.5</c:v>
                </c:pt>
                <c:pt idx="16446">
                  <c:v>8223</c:v>
                </c:pt>
                <c:pt idx="16447">
                  <c:v>8223.5</c:v>
                </c:pt>
                <c:pt idx="16448">
                  <c:v>8224</c:v>
                </c:pt>
                <c:pt idx="16449">
                  <c:v>8224.5</c:v>
                </c:pt>
                <c:pt idx="16450">
                  <c:v>8225</c:v>
                </c:pt>
                <c:pt idx="16451">
                  <c:v>8225.5</c:v>
                </c:pt>
                <c:pt idx="16452">
                  <c:v>8226</c:v>
                </c:pt>
                <c:pt idx="16453">
                  <c:v>8226.5</c:v>
                </c:pt>
                <c:pt idx="16454">
                  <c:v>8227</c:v>
                </c:pt>
                <c:pt idx="16455">
                  <c:v>8227.5</c:v>
                </c:pt>
                <c:pt idx="16456">
                  <c:v>8228</c:v>
                </c:pt>
                <c:pt idx="16457">
                  <c:v>8228.5</c:v>
                </c:pt>
                <c:pt idx="16458">
                  <c:v>8229</c:v>
                </c:pt>
                <c:pt idx="16459">
                  <c:v>8229.5</c:v>
                </c:pt>
                <c:pt idx="16460">
                  <c:v>8230</c:v>
                </c:pt>
                <c:pt idx="16461">
                  <c:v>8230.5</c:v>
                </c:pt>
                <c:pt idx="16462">
                  <c:v>8231</c:v>
                </c:pt>
                <c:pt idx="16463">
                  <c:v>8231.5</c:v>
                </c:pt>
                <c:pt idx="16464">
                  <c:v>8232</c:v>
                </c:pt>
                <c:pt idx="16465">
                  <c:v>8232.5</c:v>
                </c:pt>
                <c:pt idx="16466">
                  <c:v>8233</c:v>
                </c:pt>
                <c:pt idx="16467">
                  <c:v>8233.5</c:v>
                </c:pt>
                <c:pt idx="16468">
                  <c:v>8234</c:v>
                </c:pt>
                <c:pt idx="16469">
                  <c:v>8234.5</c:v>
                </c:pt>
                <c:pt idx="16470">
                  <c:v>8235</c:v>
                </c:pt>
                <c:pt idx="16471">
                  <c:v>8235.5</c:v>
                </c:pt>
                <c:pt idx="16472">
                  <c:v>8236</c:v>
                </c:pt>
                <c:pt idx="16473">
                  <c:v>8236.5</c:v>
                </c:pt>
                <c:pt idx="16474">
                  <c:v>8237</c:v>
                </c:pt>
                <c:pt idx="16475">
                  <c:v>8237.5</c:v>
                </c:pt>
                <c:pt idx="16476">
                  <c:v>8238</c:v>
                </c:pt>
                <c:pt idx="16477">
                  <c:v>8238.5</c:v>
                </c:pt>
                <c:pt idx="16478">
                  <c:v>8239</c:v>
                </c:pt>
                <c:pt idx="16479">
                  <c:v>8239.5</c:v>
                </c:pt>
                <c:pt idx="16480">
                  <c:v>8240</c:v>
                </c:pt>
                <c:pt idx="16481">
                  <c:v>8240.5</c:v>
                </c:pt>
                <c:pt idx="16482">
                  <c:v>8241</c:v>
                </c:pt>
                <c:pt idx="16483">
                  <c:v>8241.5</c:v>
                </c:pt>
                <c:pt idx="16484">
                  <c:v>8242</c:v>
                </c:pt>
                <c:pt idx="16485">
                  <c:v>8242.5</c:v>
                </c:pt>
                <c:pt idx="16486">
                  <c:v>8243</c:v>
                </c:pt>
                <c:pt idx="16487">
                  <c:v>8243.5</c:v>
                </c:pt>
                <c:pt idx="16488">
                  <c:v>8244</c:v>
                </c:pt>
                <c:pt idx="16489">
                  <c:v>8244.5</c:v>
                </c:pt>
                <c:pt idx="16490">
                  <c:v>8245</c:v>
                </c:pt>
                <c:pt idx="16491">
                  <c:v>8245.5</c:v>
                </c:pt>
                <c:pt idx="16492">
                  <c:v>8246</c:v>
                </c:pt>
                <c:pt idx="16493">
                  <c:v>8246.5</c:v>
                </c:pt>
                <c:pt idx="16494">
                  <c:v>8247</c:v>
                </c:pt>
                <c:pt idx="16495">
                  <c:v>8247.5</c:v>
                </c:pt>
                <c:pt idx="16496">
                  <c:v>8248</c:v>
                </c:pt>
                <c:pt idx="16497">
                  <c:v>8248.5</c:v>
                </c:pt>
                <c:pt idx="16498">
                  <c:v>8249</c:v>
                </c:pt>
                <c:pt idx="16499">
                  <c:v>8249.5</c:v>
                </c:pt>
                <c:pt idx="16500">
                  <c:v>8250</c:v>
                </c:pt>
                <c:pt idx="16501">
                  <c:v>8250.5</c:v>
                </c:pt>
                <c:pt idx="16502">
                  <c:v>8251</c:v>
                </c:pt>
                <c:pt idx="16503">
                  <c:v>8251.5</c:v>
                </c:pt>
                <c:pt idx="16504">
                  <c:v>8252</c:v>
                </c:pt>
                <c:pt idx="16505">
                  <c:v>8252.5</c:v>
                </c:pt>
                <c:pt idx="16506">
                  <c:v>8253</c:v>
                </c:pt>
                <c:pt idx="16507">
                  <c:v>8253.5</c:v>
                </c:pt>
                <c:pt idx="16508">
                  <c:v>8254</c:v>
                </c:pt>
                <c:pt idx="16509">
                  <c:v>8254.5</c:v>
                </c:pt>
                <c:pt idx="16510">
                  <c:v>8255</c:v>
                </c:pt>
                <c:pt idx="16511">
                  <c:v>8255.5</c:v>
                </c:pt>
                <c:pt idx="16512">
                  <c:v>8256</c:v>
                </c:pt>
                <c:pt idx="16513">
                  <c:v>8256.5</c:v>
                </c:pt>
                <c:pt idx="16514">
                  <c:v>8257</c:v>
                </c:pt>
                <c:pt idx="16515">
                  <c:v>8257.5</c:v>
                </c:pt>
                <c:pt idx="16516">
                  <c:v>8258</c:v>
                </c:pt>
                <c:pt idx="16517">
                  <c:v>8258.5</c:v>
                </c:pt>
                <c:pt idx="16518">
                  <c:v>8259</c:v>
                </c:pt>
                <c:pt idx="16519">
                  <c:v>8259.5</c:v>
                </c:pt>
                <c:pt idx="16520">
                  <c:v>8260</c:v>
                </c:pt>
                <c:pt idx="16521">
                  <c:v>8260.5</c:v>
                </c:pt>
                <c:pt idx="16522">
                  <c:v>8261</c:v>
                </c:pt>
                <c:pt idx="16523">
                  <c:v>8261.5</c:v>
                </c:pt>
                <c:pt idx="16524">
                  <c:v>8262</c:v>
                </c:pt>
                <c:pt idx="16525">
                  <c:v>8262.5</c:v>
                </c:pt>
                <c:pt idx="16526">
                  <c:v>8263</c:v>
                </c:pt>
                <c:pt idx="16527">
                  <c:v>8263.5</c:v>
                </c:pt>
                <c:pt idx="16528">
                  <c:v>8264</c:v>
                </c:pt>
                <c:pt idx="16529">
                  <c:v>8264.5</c:v>
                </c:pt>
                <c:pt idx="16530">
                  <c:v>8265</c:v>
                </c:pt>
                <c:pt idx="16531">
                  <c:v>8265.5</c:v>
                </c:pt>
                <c:pt idx="16532">
                  <c:v>8266</c:v>
                </c:pt>
                <c:pt idx="16533">
                  <c:v>8266.5</c:v>
                </c:pt>
                <c:pt idx="16534">
                  <c:v>8267</c:v>
                </c:pt>
                <c:pt idx="16535">
                  <c:v>8267.5</c:v>
                </c:pt>
                <c:pt idx="16536">
                  <c:v>8268</c:v>
                </c:pt>
                <c:pt idx="16537">
                  <c:v>8268.5</c:v>
                </c:pt>
                <c:pt idx="16538">
                  <c:v>8269</c:v>
                </c:pt>
                <c:pt idx="16539">
                  <c:v>8269.5</c:v>
                </c:pt>
                <c:pt idx="16540">
                  <c:v>8270</c:v>
                </c:pt>
                <c:pt idx="16541">
                  <c:v>8270.5</c:v>
                </c:pt>
                <c:pt idx="16542">
                  <c:v>8271</c:v>
                </c:pt>
                <c:pt idx="16543">
                  <c:v>8271.5</c:v>
                </c:pt>
                <c:pt idx="16544">
                  <c:v>8272</c:v>
                </c:pt>
                <c:pt idx="16545">
                  <c:v>8272.5</c:v>
                </c:pt>
                <c:pt idx="16546">
                  <c:v>8273</c:v>
                </c:pt>
                <c:pt idx="16547">
                  <c:v>8273.5</c:v>
                </c:pt>
                <c:pt idx="16548">
                  <c:v>8274</c:v>
                </c:pt>
                <c:pt idx="16549">
                  <c:v>8274.5</c:v>
                </c:pt>
                <c:pt idx="16550">
                  <c:v>8275</c:v>
                </c:pt>
                <c:pt idx="16551">
                  <c:v>8275.5</c:v>
                </c:pt>
                <c:pt idx="16552">
                  <c:v>8276</c:v>
                </c:pt>
                <c:pt idx="16553">
                  <c:v>8276.5</c:v>
                </c:pt>
                <c:pt idx="16554">
                  <c:v>8277</c:v>
                </c:pt>
                <c:pt idx="16555">
                  <c:v>8277.5</c:v>
                </c:pt>
                <c:pt idx="16556">
                  <c:v>8278</c:v>
                </c:pt>
                <c:pt idx="16557">
                  <c:v>8278.5</c:v>
                </c:pt>
                <c:pt idx="16558">
                  <c:v>8279</c:v>
                </c:pt>
                <c:pt idx="16559">
                  <c:v>8279.5</c:v>
                </c:pt>
                <c:pt idx="16560">
                  <c:v>8280</c:v>
                </c:pt>
                <c:pt idx="16561">
                  <c:v>8280.5</c:v>
                </c:pt>
                <c:pt idx="16562">
                  <c:v>8281</c:v>
                </c:pt>
                <c:pt idx="16563">
                  <c:v>8281.5</c:v>
                </c:pt>
                <c:pt idx="16564">
                  <c:v>8282</c:v>
                </c:pt>
                <c:pt idx="16565">
                  <c:v>8282.5</c:v>
                </c:pt>
                <c:pt idx="16566">
                  <c:v>8283</c:v>
                </c:pt>
                <c:pt idx="16567">
                  <c:v>8283.5</c:v>
                </c:pt>
                <c:pt idx="16568">
                  <c:v>8284</c:v>
                </c:pt>
                <c:pt idx="16569">
                  <c:v>8284.5</c:v>
                </c:pt>
                <c:pt idx="16570">
                  <c:v>8285</c:v>
                </c:pt>
                <c:pt idx="16571">
                  <c:v>8285.5</c:v>
                </c:pt>
                <c:pt idx="16572">
                  <c:v>8286</c:v>
                </c:pt>
                <c:pt idx="16573">
                  <c:v>8286.5</c:v>
                </c:pt>
                <c:pt idx="16574">
                  <c:v>8287</c:v>
                </c:pt>
                <c:pt idx="16575">
                  <c:v>8287.5</c:v>
                </c:pt>
                <c:pt idx="16576">
                  <c:v>8288</c:v>
                </c:pt>
                <c:pt idx="16577">
                  <c:v>8288.5</c:v>
                </c:pt>
                <c:pt idx="16578">
                  <c:v>8289</c:v>
                </c:pt>
                <c:pt idx="16579">
                  <c:v>8289.5</c:v>
                </c:pt>
                <c:pt idx="16580">
                  <c:v>8290</c:v>
                </c:pt>
                <c:pt idx="16581">
                  <c:v>8290.5</c:v>
                </c:pt>
                <c:pt idx="16582">
                  <c:v>8291</c:v>
                </c:pt>
                <c:pt idx="16583">
                  <c:v>8291.5</c:v>
                </c:pt>
                <c:pt idx="16584">
                  <c:v>8292</c:v>
                </c:pt>
                <c:pt idx="16585">
                  <c:v>8292.5</c:v>
                </c:pt>
                <c:pt idx="16586">
                  <c:v>8293</c:v>
                </c:pt>
                <c:pt idx="16587">
                  <c:v>8293.5</c:v>
                </c:pt>
                <c:pt idx="16588">
                  <c:v>8294</c:v>
                </c:pt>
                <c:pt idx="16589">
                  <c:v>8294.5</c:v>
                </c:pt>
                <c:pt idx="16590">
                  <c:v>8295</c:v>
                </c:pt>
                <c:pt idx="16591">
                  <c:v>8295.5</c:v>
                </c:pt>
                <c:pt idx="16592">
                  <c:v>8296</c:v>
                </c:pt>
                <c:pt idx="16593">
                  <c:v>8296.5</c:v>
                </c:pt>
                <c:pt idx="16594">
                  <c:v>8297</c:v>
                </c:pt>
                <c:pt idx="16595">
                  <c:v>8297.5</c:v>
                </c:pt>
                <c:pt idx="16596">
                  <c:v>8298</c:v>
                </c:pt>
                <c:pt idx="16597">
                  <c:v>8298.5</c:v>
                </c:pt>
                <c:pt idx="16598">
                  <c:v>8299</c:v>
                </c:pt>
                <c:pt idx="16599">
                  <c:v>8299.5</c:v>
                </c:pt>
                <c:pt idx="16600">
                  <c:v>8300</c:v>
                </c:pt>
                <c:pt idx="16601">
                  <c:v>8300.5</c:v>
                </c:pt>
                <c:pt idx="16602">
                  <c:v>8301</c:v>
                </c:pt>
                <c:pt idx="16603">
                  <c:v>8301.5</c:v>
                </c:pt>
                <c:pt idx="16604">
                  <c:v>8302</c:v>
                </c:pt>
                <c:pt idx="16605">
                  <c:v>8302.5</c:v>
                </c:pt>
                <c:pt idx="16606">
                  <c:v>8303</c:v>
                </c:pt>
                <c:pt idx="16607">
                  <c:v>8303.5</c:v>
                </c:pt>
                <c:pt idx="16608">
                  <c:v>8304</c:v>
                </c:pt>
                <c:pt idx="16609">
                  <c:v>8304.5</c:v>
                </c:pt>
                <c:pt idx="16610">
                  <c:v>8305</c:v>
                </c:pt>
                <c:pt idx="16611">
                  <c:v>8305.5</c:v>
                </c:pt>
                <c:pt idx="16612">
                  <c:v>8306</c:v>
                </c:pt>
                <c:pt idx="16613">
                  <c:v>8306.5</c:v>
                </c:pt>
                <c:pt idx="16614">
                  <c:v>8307</c:v>
                </c:pt>
                <c:pt idx="16615">
                  <c:v>8307.5</c:v>
                </c:pt>
                <c:pt idx="16616">
                  <c:v>8308</c:v>
                </c:pt>
                <c:pt idx="16617">
                  <c:v>8308.5</c:v>
                </c:pt>
                <c:pt idx="16618">
                  <c:v>8309</c:v>
                </c:pt>
                <c:pt idx="16619">
                  <c:v>8309.5</c:v>
                </c:pt>
                <c:pt idx="16620">
                  <c:v>8310</c:v>
                </c:pt>
                <c:pt idx="16621">
                  <c:v>8310.5</c:v>
                </c:pt>
                <c:pt idx="16622">
                  <c:v>8311</c:v>
                </c:pt>
                <c:pt idx="16623">
                  <c:v>8311.5</c:v>
                </c:pt>
                <c:pt idx="16624">
                  <c:v>8312</c:v>
                </c:pt>
                <c:pt idx="16625">
                  <c:v>8312.5</c:v>
                </c:pt>
                <c:pt idx="16626">
                  <c:v>8313</c:v>
                </c:pt>
                <c:pt idx="16627">
                  <c:v>8313.5</c:v>
                </c:pt>
                <c:pt idx="16628">
                  <c:v>8314</c:v>
                </c:pt>
                <c:pt idx="16629">
                  <c:v>8314.5</c:v>
                </c:pt>
                <c:pt idx="16630">
                  <c:v>8315</c:v>
                </c:pt>
                <c:pt idx="16631">
                  <c:v>8315.5</c:v>
                </c:pt>
                <c:pt idx="16632">
                  <c:v>8316</c:v>
                </c:pt>
                <c:pt idx="16633">
                  <c:v>8316.5</c:v>
                </c:pt>
                <c:pt idx="16634">
                  <c:v>8317</c:v>
                </c:pt>
                <c:pt idx="16635">
                  <c:v>8317.5</c:v>
                </c:pt>
                <c:pt idx="16636">
                  <c:v>8318</c:v>
                </c:pt>
                <c:pt idx="16637">
                  <c:v>8318.5</c:v>
                </c:pt>
                <c:pt idx="16638">
                  <c:v>8319</c:v>
                </c:pt>
                <c:pt idx="16639">
                  <c:v>8319.5</c:v>
                </c:pt>
                <c:pt idx="16640">
                  <c:v>8320</c:v>
                </c:pt>
                <c:pt idx="16641">
                  <c:v>8320.5</c:v>
                </c:pt>
                <c:pt idx="16642">
                  <c:v>8321</c:v>
                </c:pt>
                <c:pt idx="16643">
                  <c:v>8321.5</c:v>
                </c:pt>
                <c:pt idx="16644">
                  <c:v>8322</c:v>
                </c:pt>
                <c:pt idx="16645">
                  <c:v>8322.5</c:v>
                </c:pt>
                <c:pt idx="16646">
                  <c:v>8323</c:v>
                </c:pt>
                <c:pt idx="16647">
                  <c:v>8323.5</c:v>
                </c:pt>
                <c:pt idx="16648">
                  <c:v>8324</c:v>
                </c:pt>
                <c:pt idx="16649">
                  <c:v>8324.5</c:v>
                </c:pt>
                <c:pt idx="16650">
                  <c:v>8325</c:v>
                </c:pt>
                <c:pt idx="16651">
                  <c:v>8325.5</c:v>
                </c:pt>
                <c:pt idx="16652">
                  <c:v>8326</c:v>
                </c:pt>
                <c:pt idx="16653">
                  <c:v>8326.5</c:v>
                </c:pt>
                <c:pt idx="16654">
                  <c:v>8327</c:v>
                </c:pt>
                <c:pt idx="16655">
                  <c:v>8327.5</c:v>
                </c:pt>
                <c:pt idx="16656">
                  <c:v>8328</c:v>
                </c:pt>
                <c:pt idx="16657">
                  <c:v>8328.5</c:v>
                </c:pt>
                <c:pt idx="16658">
                  <c:v>8329</c:v>
                </c:pt>
                <c:pt idx="16659">
                  <c:v>8329.5</c:v>
                </c:pt>
                <c:pt idx="16660">
                  <c:v>8330</c:v>
                </c:pt>
                <c:pt idx="16661">
                  <c:v>8330.5</c:v>
                </c:pt>
                <c:pt idx="16662">
                  <c:v>8331</c:v>
                </c:pt>
                <c:pt idx="16663">
                  <c:v>8331.5</c:v>
                </c:pt>
                <c:pt idx="16664">
                  <c:v>8332</c:v>
                </c:pt>
                <c:pt idx="16665">
                  <c:v>8332.5</c:v>
                </c:pt>
                <c:pt idx="16666">
                  <c:v>8333</c:v>
                </c:pt>
                <c:pt idx="16667">
                  <c:v>8333.5</c:v>
                </c:pt>
                <c:pt idx="16668">
                  <c:v>8334</c:v>
                </c:pt>
                <c:pt idx="16669">
                  <c:v>8334.5</c:v>
                </c:pt>
                <c:pt idx="16670">
                  <c:v>8335</c:v>
                </c:pt>
                <c:pt idx="16671">
                  <c:v>8335.5</c:v>
                </c:pt>
                <c:pt idx="16672">
                  <c:v>8336</c:v>
                </c:pt>
                <c:pt idx="16673">
                  <c:v>8336.5</c:v>
                </c:pt>
                <c:pt idx="16674">
                  <c:v>8337</c:v>
                </c:pt>
                <c:pt idx="16675">
                  <c:v>8337.5</c:v>
                </c:pt>
                <c:pt idx="16676">
                  <c:v>8338</c:v>
                </c:pt>
                <c:pt idx="16677">
                  <c:v>8338.5</c:v>
                </c:pt>
                <c:pt idx="16678">
                  <c:v>8339</c:v>
                </c:pt>
                <c:pt idx="16679">
                  <c:v>8339.5</c:v>
                </c:pt>
                <c:pt idx="16680">
                  <c:v>8340</c:v>
                </c:pt>
                <c:pt idx="16681">
                  <c:v>8340.5</c:v>
                </c:pt>
                <c:pt idx="16682">
                  <c:v>8341</c:v>
                </c:pt>
                <c:pt idx="16683">
                  <c:v>8341.5</c:v>
                </c:pt>
                <c:pt idx="16684">
                  <c:v>8342</c:v>
                </c:pt>
                <c:pt idx="16685">
                  <c:v>8342.5</c:v>
                </c:pt>
                <c:pt idx="16686">
                  <c:v>8343</c:v>
                </c:pt>
                <c:pt idx="16687">
                  <c:v>8343.5</c:v>
                </c:pt>
                <c:pt idx="16688">
                  <c:v>8344</c:v>
                </c:pt>
                <c:pt idx="16689">
                  <c:v>8344.5</c:v>
                </c:pt>
                <c:pt idx="16690">
                  <c:v>8345</c:v>
                </c:pt>
                <c:pt idx="16691">
                  <c:v>8345.5</c:v>
                </c:pt>
                <c:pt idx="16692">
                  <c:v>8346</c:v>
                </c:pt>
                <c:pt idx="16693">
                  <c:v>8346.5</c:v>
                </c:pt>
                <c:pt idx="16694">
                  <c:v>8347</c:v>
                </c:pt>
                <c:pt idx="16695">
                  <c:v>8347.5</c:v>
                </c:pt>
                <c:pt idx="16696">
                  <c:v>8348</c:v>
                </c:pt>
                <c:pt idx="16697">
                  <c:v>8348.5</c:v>
                </c:pt>
                <c:pt idx="16698">
                  <c:v>8349</c:v>
                </c:pt>
                <c:pt idx="16699">
                  <c:v>8349.5</c:v>
                </c:pt>
                <c:pt idx="16700">
                  <c:v>8350</c:v>
                </c:pt>
                <c:pt idx="16701">
                  <c:v>8350.5</c:v>
                </c:pt>
                <c:pt idx="16702">
                  <c:v>8351</c:v>
                </c:pt>
                <c:pt idx="16703">
                  <c:v>8351.5</c:v>
                </c:pt>
                <c:pt idx="16704">
                  <c:v>8352</c:v>
                </c:pt>
                <c:pt idx="16705">
                  <c:v>8352.5</c:v>
                </c:pt>
                <c:pt idx="16706">
                  <c:v>8353</c:v>
                </c:pt>
                <c:pt idx="16707">
                  <c:v>8353.5</c:v>
                </c:pt>
                <c:pt idx="16708">
                  <c:v>8354</c:v>
                </c:pt>
                <c:pt idx="16709">
                  <c:v>8354.5</c:v>
                </c:pt>
                <c:pt idx="16710">
                  <c:v>8355</c:v>
                </c:pt>
                <c:pt idx="16711">
                  <c:v>8355.5</c:v>
                </c:pt>
                <c:pt idx="16712">
                  <c:v>8356</c:v>
                </c:pt>
                <c:pt idx="16713">
                  <c:v>8356.5</c:v>
                </c:pt>
                <c:pt idx="16714">
                  <c:v>8357</c:v>
                </c:pt>
                <c:pt idx="16715">
                  <c:v>8357.5</c:v>
                </c:pt>
                <c:pt idx="16716">
                  <c:v>8358</c:v>
                </c:pt>
                <c:pt idx="16717">
                  <c:v>8358.5</c:v>
                </c:pt>
                <c:pt idx="16718">
                  <c:v>8359</c:v>
                </c:pt>
                <c:pt idx="16719">
                  <c:v>8359.5</c:v>
                </c:pt>
                <c:pt idx="16720">
                  <c:v>8360</c:v>
                </c:pt>
                <c:pt idx="16721">
                  <c:v>8360.5</c:v>
                </c:pt>
                <c:pt idx="16722">
                  <c:v>8361</c:v>
                </c:pt>
                <c:pt idx="16723">
                  <c:v>8361.5</c:v>
                </c:pt>
                <c:pt idx="16724">
                  <c:v>8362</c:v>
                </c:pt>
                <c:pt idx="16725">
                  <c:v>8362.5</c:v>
                </c:pt>
                <c:pt idx="16726">
                  <c:v>8363</c:v>
                </c:pt>
                <c:pt idx="16727">
                  <c:v>8363.5</c:v>
                </c:pt>
                <c:pt idx="16728">
                  <c:v>8364</c:v>
                </c:pt>
                <c:pt idx="16729">
                  <c:v>8364.5</c:v>
                </c:pt>
                <c:pt idx="16730">
                  <c:v>8365</c:v>
                </c:pt>
                <c:pt idx="16731">
                  <c:v>8365.5</c:v>
                </c:pt>
                <c:pt idx="16732">
                  <c:v>8366</c:v>
                </c:pt>
                <c:pt idx="16733">
                  <c:v>8366.5</c:v>
                </c:pt>
                <c:pt idx="16734">
                  <c:v>8367</c:v>
                </c:pt>
                <c:pt idx="16735">
                  <c:v>8367.5</c:v>
                </c:pt>
                <c:pt idx="16736">
                  <c:v>8368</c:v>
                </c:pt>
                <c:pt idx="16737">
                  <c:v>8368.5</c:v>
                </c:pt>
                <c:pt idx="16738">
                  <c:v>8369</c:v>
                </c:pt>
                <c:pt idx="16739">
                  <c:v>8369.5</c:v>
                </c:pt>
                <c:pt idx="16740">
                  <c:v>8370</c:v>
                </c:pt>
                <c:pt idx="16741">
                  <c:v>8370.5</c:v>
                </c:pt>
                <c:pt idx="16742">
                  <c:v>8371</c:v>
                </c:pt>
                <c:pt idx="16743">
                  <c:v>8371.5</c:v>
                </c:pt>
                <c:pt idx="16744">
                  <c:v>8372</c:v>
                </c:pt>
                <c:pt idx="16745">
                  <c:v>8372.5</c:v>
                </c:pt>
                <c:pt idx="16746">
                  <c:v>8373</c:v>
                </c:pt>
                <c:pt idx="16747">
                  <c:v>8373.5</c:v>
                </c:pt>
                <c:pt idx="16748">
                  <c:v>8374</c:v>
                </c:pt>
                <c:pt idx="16749">
                  <c:v>8374.5</c:v>
                </c:pt>
                <c:pt idx="16750">
                  <c:v>8375</c:v>
                </c:pt>
                <c:pt idx="16751">
                  <c:v>8375.5</c:v>
                </c:pt>
                <c:pt idx="16752">
                  <c:v>8376</c:v>
                </c:pt>
                <c:pt idx="16753">
                  <c:v>8376.5</c:v>
                </c:pt>
                <c:pt idx="16754">
                  <c:v>8377</c:v>
                </c:pt>
                <c:pt idx="16755">
                  <c:v>8377.5</c:v>
                </c:pt>
                <c:pt idx="16756">
                  <c:v>8378</c:v>
                </c:pt>
                <c:pt idx="16757">
                  <c:v>8378.5</c:v>
                </c:pt>
                <c:pt idx="16758">
                  <c:v>8379</c:v>
                </c:pt>
                <c:pt idx="16759">
                  <c:v>8379.5</c:v>
                </c:pt>
                <c:pt idx="16760">
                  <c:v>8380</c:v>
                </c:pt>
                <c:pt idx="16761">
                  <c:v>8380.5</c:v>
                </c:pt>
                <c:pt idx="16762">
                  <c:v>8381</c:v>
                </c:pt>
                <c:pt idx="16763">
                  <c:v>8381.5</c:v>
                </c:pt>
                <c:pt idx="16764">
                  <c:v>8382</c:v>
                </c:pt>
                <c:pt idx="16765">
                  <c:v>8382.5</c:v>
                </c:pt>
                <c:pt idx="16766">
                  <c:v>8383</c:v>
                </c:pt>
                <c:pt idx="16767">
                  <c:v>8383.5</c:v>
                </c:pt>
                <c:pt idx="16768">
                  <c:v>8384</c:v>
                </c:pt>
                <c:pt idx="16769">
                  <c:v>8384.5</c:v>
                </c:pt>
                <c:pt idx="16770">
                  <c:v>8385</c:v>
                </c:pt>
                <c:pt idx="16771">
                  <c:v>8385.5</c:v>
                </c:pt>
                <c:pt idx="16772">
                  <c:v>8386</c:v>
                </c:pt>
                <c:pt idx="16773">
                  <c:v>8386.5</c:v>
                </c:pt>
                <c:pt idx="16774">
                  <c:v>8387</c:v>
                </c:pt>
                <c:pt idx="16775">
                  <c:v>8387.5</c:v>
                </c:pt>
                <c:pt idx="16776">
                  <c:v>8388</c:v>
                </c:pt>
                <c:pt idx="16777">
                  <c:v>8388.5</c:v>
                </c:pt>
                <c:pt idx="16778">
                  <c:v>8389</c:v>
                </c:pt>
                <c:pt idx="16779">
                  <c:v>8389.5</c:v>
                </c:pt>
                <c:pt idx="16780">
                  <c:v>8390</c:v>
                </c:pt>
                <c:pt idx="16781">
                  <c:v>8390.5</c:v>
                </c:pt>
                <c:pt idx="16782">
                  <c:v>8391</c:v>
                </c:pt>
                <c:pt idx="16783">
                  <c:v>8391.5</c:v>
                </c:pt>
                <c:pt idx="16784">
                  <c:v>8392</c:v>
                </c:pt>
                <c:pt idx="16785">
                  <c:v>8392.5</c:v>
                </c:pt>
                <c:pt idx="16786">
                  <c:v>8393</c:v>
                </c:pt>
                <c:pt idx="16787">
                  <c:v>8393.5</c:v>
                </c:pt>
                <c:pt idx="16788">
                  <c:v>8394</c:v>
                </c:pt>
                <c:pt idx="16789">
                  <c:v>8394.5</c:v>
                </c:pt>
                <c:pt idx="16790">
                  <c:v>8395</c:v>
                </c:pt>
                <c:pt idx="16791">
                  <c:v>8395.5</c:v>
                </c:pt>
                <c:pt idx="16792">
                  <c:v>8396</c:v>
                </c:pt>
                <c:pt idx="16793">
                  <c:v>8396.5</c:v>
                </c:pt>
                <c:pt idx="16794">
                  <c:v>8397</c:v>
                </c:pt>
                <c:pt idx="16795">
                  <c:v>8397.5</c:v>
                </c:pt>
                <c:pt idx="16796">
                  <c:v>8398</c:v>
                </c:pt>
                <c:pt idx="16797">
                  <c:v>8398.5</c:v>
                </c:pt>
                <c:pt idx="16798">
                  <c:v>8399</c:v>
                </c:pt>
                <c:pt idx="16799">
                  <c:v>8399.5</c:v>
                </c:pt>
                <c:pt idx="16800">
                  <c:v>8400</c:v>
                </c:pt>
                <c:pt idx="16801">
                  <c:v>8400.5</c:v>
                </c:pt>
                <c:pt idx="16802">
                  <c:v>8401</c:v>
                </c:pt>
                <c:pt idx="16803">
                  <c:v>8401.5</c:v>
                </c:pt>
                <c:pt idx="16804">
                  <c:v>8402</c:v>
                </c:pt>
                <c:pt idx="16805">
                  <c:v>8402.5</c:v>
                </c:pt>
                <c:pt idx="16806">
                  <c:v>8403</c:v>
                </c:pt>
                <c:pt idx="16807">
                  <c:v>8403.5</c:v>
                </c:pt>
                <c:pt idx="16808">
                  <c:v>8404</c:v>
                </c:pt>
                <c:pt idx="16809">
                  <c:v>8404.5</c:v>
                </c:pt>
                <c:pt idx="16810">
                  <c:v>8405</c:v>
                </c:pt>
                <c:pt idx="16811">
                  <c:v>8405.5</c:v>
                </c:pt>
                <c:pt idx="16812">
                  <c:v>8406</c:v>
                </c:pt>
                <c:pt idx="16813">
                  <c:v>8406.5</c:v>
                </c:pt>
                <c:pt idx="16814">
                  <c:v>8407</c:v>
                </c:pt>
                <c:pt idx="16815">
                  <c:v>8407.5</c:v>
                </c:pt>
                <c:pt idx="16816">
                  <c:v>8408</c:v>
                </c:pt>
                <c:pt idx="16817">
                  <c:v>8408.5</c:v>
                </c:pt>
                <c:pt idx="16818">
                  <c:v>8409</c:v>
                </c:pt>
                <c:pt idx="16819">
                  <c:v>8409.5</c:v>
                </c:pt>
                <c:pt idx="16820">
                  <c:v>8410</c:v>
                </c:pt>
                <c:pt idx="16821">
                  <c:v>8410.5</c:v>
                </c:pt>
                <c:pt idx="16822">
                  <c:v>8411</c:v>
                </c:pt>
                <c:pt idx="16823">
                  <c:v>8411.5</c:v>
                </c:pt>
                <c:pt idx="16824">
                  <c:v>8412</c:v>
                </c:pt>
                <c:pt idx="16825">
                  <c:v>8412.5</c:v>
                </c:pt>
                <c:pt idx="16826">
                  <c:v>8413</c:v>
                </c:pt>
                <c:pt idx="16827">
                  <c:v>8413.5</c:v>
                </c:pt>
                <c:pt idx="16828">
                  <c:v>8414</c:v>
                </c:pt>
                <c:pt idx="16829">
                  <c:v>8414.5</c:v>
                </c:pt>
                <c:pt idx="16830">
                  <c:v>8415</c:v>
                </c:pt>
                <c:pt idx="16831">
                  <c:v>8415.5</c:v>
                </c:pt>
                <c:pt idx="16832">
                  <c:v>8416</c:v>
                </c:pt>
                <c:pt idx="16833">
                  <c:v>8416.5</c:v>
                </c:pt>
                <c:pt idx="16834">
                  <c:v>8417</c:v>
                </c:pt>
                <c:pt idx="16835">
                  <c:v>8417.5</c:v>
                </c:pt>
                <c:pt idx="16836">
                  <c:v>8418</c:v>
                </c:pt>
                <c:pt idx="16837">
                  <c:v>8418.5</c:v>
                </c:pt>
                <c:pt idx="16838">
                  <c:v>8419</c:v>
                </c:pt>
                <c:pt idx="16839">
                  <c:v>8419.5</c:v>
                </c:pt>
                <c:pt idx="16840">
                  <c:v>8420</c:v>
                </c:pt>
                <c:pt idx="16841">
                  <c:v>8420.5</c:v>
                </c:pt>
                <c:pt idx="16842">
                  <c:v>8421</c:v>
                </c:pt>
                <c:pt idx="16843">
                  <c:v>8421.5</c:v>
                </c:pt>
                <c:pt idx="16844">
                  <c:v>8422</c:v>
                </c:pt>
                <c:pt idx="16845">
                  <c:v>8422.5</c:v>
                </c:pt>
                <c:pt idx="16846">
                  <c:v>8423</c:v>
                </c:pt>
                <c:pt idx="16847">
                  <c:v>8423.5</c:v>
                </c:pt>
                <c:pt idx="16848">
                  <c:v>8424</c:v>
                </c:pt>
                <c:pt idx="16849">
                  <c:v>8424.5</c:v>
                </c:pt>
                <c:pt idx="16850">
                  <c:v>8425</c:v>
                </c:pt>
                <c:pt idx="16851">
                  <c:v>8425.5</c:v>
                </c:pt>
                <c:pt idx="16852">
                  <c:v>8426</c:v>
                </c:pt>
                <c:pt idx="16853">
                  <c:v>8426.5</c:v>
                </c:pt>
                <c:pt idx="16854">
                  <c:v>8427</c:v>
                </c:pt>
                <c:pt idx="16855">
                  <c:v>8427.5</c:v>
                </c:pt>
                <c:pt idx="16856">
                  <c:v>8428</c:v>
                </c:pt>
                <c:pt idx="16857">
                  <c:v>8428.5</c:v>
                </c:pt>
                <c:pt idx="16858">
                  <c:v>8429</c:v>
                </c:pt>
                <c:pt idx="16859">
                  <c:v>8429.5</c:v>
                </c:pt>
                <c:pt idx="16860">
                  <c:v>8430</c:v>
                </c:pt>
                <c:pt idx="16861">
                  <c:v>8430.5</c:v>
                </c:pt>
                <c:pt idx="16862">
                  <c:v>8431</c:v>
                </c:pt>
                <c:pt idx="16863">
                  <c:v>8431.5</c:v>
                </c:pt>
                <c:pt idx="16864">
                  <c:v>8432</c:v>
                </c:pt>
                <c:pt idx="16865">
                  <c:v>8432.5</c:v>
                </c:pt>
                <c:pt idx="16866">
                  <c:v>8433</c:v>
                </c:pt>
                <c:pt idx="16867">
                  <c:v>8433.5</c:v>
                </c:pt>
                <c:pt idx="16868">
                  <c:v>8434</c:v>
                </c:pt>
                <c:pt idx="16869">
                  <c:v>8434.5</c:v>
                </c:pt>
                <c:pt idx="16870">
                  <c:v>8435</c:v>
                </c:pt>
                <c:pt idx="16871">
                  <c:v>8435.5</c:v>
                </c:pt>
                <c:pt idx="16872">
                  <c:v>8436</c:v>
                </c:pt>
                <c:pt idx="16873">
                  <c:v>8436.5</c:v>
                </c:pt>
                <c:pt idx="16874">
                  <c:v>8437</c:v>
                </c:pt>
                <c:pt idx="16875">
                  <c:v>8437.5</c:v>
                </c:pt>
                <c:pt idx="16876">
                  <c:v>8438</c:v>
                </c:pt>
                <c:pt idx="16877">
                  <c:v>8438.5</c:v>
                </c:pt>
                <c:pt idx="16878">
                  <c:v>8439</c:v>
                </c:pt>
                <c:pt idx="16879">
                  <c:v>8439.5</c:v>
                </c:pt>
                <c:pt idx="16880">
                  <c:v>8440</c:v>
                </c:pt>
                <c:pt idx="16881">
                  <c:v>8440.5</c:v>
                </c:pt>
                <c:pt idx="16882">
                  <c:v>8441</c:v>
                </c:pt>
                <c:pt idx="16883">
                  <c:v>8441.5</c:v>
                </c:pt>
                <c:pt idx="16884">
                  <c:v>8442</c:v>
                </c:pt>
                <c:pt idx="16885">
                  <c:v>8442.5</c:v>
                </c:pt>
                <c:pt idx="16886">
                  <c:v>8443</c:v>
                </c:pt>
                <c:pt idx="16887">
                  <c:v>8443.5</c:v>
                </c:pt>
                <c:pt idx="16888">
                  <c:v>8444</c:v>
                </c:pt>
                <c:pt idx="16889">
                  <c:v>8444.5</c:v>
                </c:pt>
                <c:pt idx="16890">
                  <c:v>8445</c:v>
                </c:pt>
                <c:pt idx="16891">
                  <c:v>8445.5</c:v>
                </c:pt>
                <c:pt idx="16892">
                  <c:v>8446</c:v>
                </c:pt>
                <c:pt idx="16893">
                  <c:v>8446.5</c:v>
                </c:pt>
                <c:pt idx="16894">
                  <c:v>8447</c:v>
                </c:pt>
                <c:pt idx="16895">
                  <c:v>8447.5</c:v>
                </c:pt>
                <c:pt idx="16896">
                  <c:v>8448</c:v>
                </c:pt>
                <c:pt idx="16897">
                  <c:v>8448.5</c:v>
                </c:pt>
                <c:pt idx="16898">
                  <c:v>8449</c:v>
                </c:pt>
                <c:pt idx="16899">
                  <c:v>8449.5</c:v>
                </c:pt>
                <c:pt idx="16900">
                  <c:v>8450</c:v>
                </c:pt>
                <c:pt idx="16901">
                  <c:v>8450.5</c:v>
                </c:pt>
                <c:pt idx="16902">
                  <c:v>8451</c:v>
                </c:pt>
                <c:pt idx="16903">
                  <c:v>8451.5</c:v>
                </c:pt>
                <c:pt idx="16904">
                  <c:v>8452</c:v>
                </c:pt>
                <c:pt idx="16905">
                  <c:v>8452.5</c:v>
                </c:pt>
                <c:pt idx="16906">
                  <c:v>8453</c:v>
                </c:pt>
                <c:pt idx="16907">
                  <c:v>8453.5</c:v>
                </c:pt>
                <c:pt idx="16908">
                  <c:v>8454</c:v>
                </c:pt>
                <c:pt idx="16909">
                  <c:v>8454.5</c:v>
                </c:pt>
                <c:pt idx="16910">
                  <c:v>8455</c:v>
                </c:pt>
                <c:pt idx="16911">
                  <c:v>8455.5</c:v>
                </c:pt>
                <c:pt idx="16912">
                  <c:v>8456</c:v>
                </c:pt>
                <c:pt idx="16913">
                  <c:v>8456.5</c:v>
                </c:pt>
                <c:pt idx="16914">
                  <c:v>8457</c:v>
                </c:pt>
                <c:pt idx="16915">
                  <c:v>8457.5</c:v>
                </c:pt>
                <c:pt idx="16916">
                  <c:v>8458</c:v>
                </c:pt>
                <c:pt idx="16917">
                  <c:v>8458.5</c:v>
                </c:pt>
                <c:pt idx="16918">
                  <c:v>8459</c:v>
                </c:pt>
                <c:pt idx="16919">
                  <c:v>8459.5</c:v>
                </c:pt>
                <c:pt idx="16920">
                  <c:v>8460</c:v>
                </c:pt>
                <c:pt idx="16921">
                  <c:v>8460.5</c:v>
                </c:pt>
                <c:pt idx="16922">
                  <c:v>8461</c:v>
                </c:pt>
                <c:pt idx="16923">
                  <c:v>8461.5</c:v>
                </c:pt>
                <c:pt idx="16924">
                  <c:v>8462</c:v>
                </c:pt>
                <c:pt idx="16925">
                  <c:v>8462.5</c:v>
                </c:pt>
                <c:pt idx="16926">
                  <c:v>8463</c:v>
                </c:pt>
                <c:pt idx="16927">
                  <c:v>8463.5</c:v>
                </c:pt>
                <c:pt idx="16928">
                  <c:v>8464</c:v>
                </c:pt>
                <c:pt idx="16929">
                  <c:v>8464.5</c:v>
                </c:pt>
                <c:pt idx="16930">
                  <c:v>8465</c:v>
                </c:pt>
                <c:pt idx="16931">
                  <c:v>8465.5</c:v>
                </c:pt>
                <c:pt idx="16932">
                  <c:v>8466</c:v>
                </c:pt>
                <c:pt idx="16933">
                  <c:v>8466.5</c:v>
                </c:pt>
                <c:pt idx="16934">
                  <c:v>8467</c:v>
                </c:pt>
                <c:pt idx="16935">
                  <c:v>8467.5</c:v>
                </c:pt>
                <c:pt idx="16936">
                  <c:v>8468</c:v>
                </c:pt>
                <c:pt idx="16937">
                  <c:v>8468.5</c:v>
                </c:pt>
                <c:pt idx="16938">
                  <c:v>8469</c:v>
                </c:pt>
                <c:pt idx="16939">
                  <c:v>8469.5</c:v>
                </c:pt>
                <c:pt idx="16940">
                  <c:v>8470</c:v>
                </c:pt>
                <c:pt idx="16941">
                  <c:v>8470.5</c:v>
                </c:pt>
                <c:pt idx="16942">
                  <c:v>8471</c:v>
                </c:pt>
                <c:pt idx="16943">
                  <c:v>8471.5</c:v>
                </c:pt>
                <c:pt idx="16944">
                  <c:v>8472</c:v>
                </c:pt>
                <c:pt idx="16945">
                  <c:v>8472.5</c:v>
                </c:pt>
                <c:pt idx="16946">
                  <c:v>8473</c:v>
                </c:pt>
                <c:pt idx="16947">
                  <c:v>8473.5</c:v>
                </c:pt>
                <c:pt idx="16948">
                  <c:v>8474</c:v>
                </c:pt>
                <c:pt idx="16949">
                  <c:v>8474.5</c:v>
                </c:pt>
                <c:pt idx="16950">
                  <c:v>8475</c:v>
                </c:pt>
                <c:pt idx="16951">
                  <c:v>8475.5</c:v>
                </c:pt>
                <c:pt idx="16952">
                  <c:v>8476</c:v>
                </c:pt>
                <c:pt idx="16953">
                  <c:v>8476.5</c:v>
                </c:pt>
                <c:pt idx="16954">
                  <c:v>8477</c:v>
                </c:pt>
                <c:pt idx="16955">
                  <c:v>8477.5</c:v>
                </c:pt>
                <c:pt idx="16956">
                  <c:v>8478</c:v>
                </c:pt>
                <c:pt idx="16957">
                  <c:v>8478.5</c:v>
                </c:pt>
                <c:pt idx="16958">
                  <c:v>8479</c:v>
                </c:pt>
                <c:pt idx="16959">
                  <c:v>8479.5</c:v>
                </c:pt>
                <c:pt idx="16960">
                  <c:v>8480</c:v>
                </c:pt>
                <c:pt idx="16961">
                  <c:v>8480.5</c:v>
                </c:pt>
                <c:pt idx="16962">
                  <c:v>8481</c:v>
                </c:pt>
                <c:pt idx="16963">
                  <c:v>8481.5</c:v>
                </c:pt>
                <c:pt idx="16964">
                  <c:v>8482</c:v>
                </c:pt>
                <c:pt idx="16965">
                  <c:v>8482.5</c:v>
                </c:pt>
                <c:pt idx="16966">
                  <c:v>8483</c:v>
                </c:pt>
                <c:pt idx="16967">
                  <c:v>8483.5</c:v>
                </c:pt>
                <c:pt idx="16968">
                  <c:v>8484</c:v>
                </c:pt>
                <c:pt idx="16969">
                  <c:v>8484.5</c:v>
                </c:pt>
                <c:pt idx="16970">
                  <c:v>8485</c:v>
                </c:pt>
                <c:pt idx="16971">
                  <c:v>8485.5</c:v>
                </c:pt>
                <c:pt idx="16972">
                  <c:v>8486</c:v>
                </c:pt>
                <c:pt idx="16973">
                  <c:v>8486.5</c:v>
                </c:pt>
                <c:pt idx="16974">
                  <c:v>8487</c:v>
                </c:pt>
                <c:pt idx="16975">
                  <c:v>8487.5</c:v>
                </c:pt>
                <c:pt idx="16976">
                  <c:v>8488</c:v>
                </c:pt>
                <c:pt idx="16977">
                  <c:v>8488.5</c:v>
                </c:pt>
                <c:pt idx="16978">
                  <c:v>8489</c:v>
                </c:pt>
                <c:pt idx="16979">
                  <c:v>8489.5</c:v>
                </c:pt>
                <c:pt idx="16980">
                  <c:v>8490</c:v>
                </c:pt>
                <c:pt idx="16981">
                  <c:v>8490.5</c:v>
                </c:pt>
                <c:pt idx="16982">
                  <c:v>8491</c:v>
                </c:pt>
                <c:pt idx="16983">
                  <c:v>8491.5</c:v>
                </c:pt>
                <c:pt idx="16984">
                  <c:v>8492</c:v>
                </c:pt>
                <c:pt idx="16985">
                  <c:v>8492.5</c:v>
                </c:pt>
                <c:pt idx="16986">
                  <c:v>8493</c:v>
                </c:pt>
                <c:pt idx="16987">
                  <c:v>8493.5</c:v>
                </c:pt>
                <c:pt idx="16988">
                  <c:v>8494</c:v>
                </c:pt>
                <c:pt idx="16989">
                  <c:v>8494.5</c:v>
                </c:pt>
                <c:pt idx="16990">
                  <c:v>8495</c:v>
                </c:pt>
                <c:pt idx="16991">
                  <c:v>8495.5</c:v>
                </c:pt>
                <c:pt idx="16992">
                  <c:v>8496</c:v>
                </c:pt>
                <c:pt idx="16993">
                  <c:v>8496.5</c:v>
                </c:pt>
                <c:pt idx="16994">
                  <c:v>8497</c:v>
                </c:pt>
                <c:pt idx="16995">
                  <c:v>8497.5</c:v>
                </c:pt>
                <c:pt idx="16996">
                  <c:v>8498</c:v>
                </c:pt>
                <c:pt idx="16997">
                  <c:v>8498.5</c:v>
                </c:pt>
                <c:pt idx="16998">
                  <c:v>8499</c:v>
                </c:pt>
                <c:pt idx="16999">
                  <c:v>8499.5</c:v>
                </c:pt>
                <c:pt idx="17000">
                  <c:v>8500</c:v>
                </c:pt>
                <c:pt idx="17001">
                  <c:v>8500.5</c:v>
                </c:pt>
                <c:pt idx="17002">
                  <c:v>8501</c:v>
                </c:pt>
                <c:pt idx="17003">
                  <c:v>8501.5</c:v>
                </c:pt>
                <c:pt idx="17004">
                  <c:v>8502</c:v>
                </c:pt>
                <c:pt idx="17005">
                  <c:v>8502.5</c:v>
                </c:pt>
                <c:pt idx="17006">
                  <c:v>8503</c:v>
                </c:pt>
                <c:pt idx="17007">
                  <c:v>8503.5</c:v>
                </c:pt>
                <c:pt idx="17008">
                  <c:v>8504</c:v>
                </c:pt>
                <c:pt idx="17009">
                  <c:v>8504.5</c:v>
                </c:pt>
                <c:pt idx="17010">
                  <c:v>8505</c:v>
                </c:pt>
                <c:pt idx="17011">
                  <c:v>8505.5</c:v>
                </c:pt>
                <c:pt idx="17012">
                  <c:v>8506</c:v>
                </c:pt>
                <c:pt idx="17013">
                  <c:v>8506.5</c:v>
                </c:pt>
                <c:pt idx="17014">
                  <c:v>8507</c:v>
                </c:pt>
                <c:pt idx="17015">
                  <c:v>8507.5</c:v>
                </c:pt>
                <c:pt idx="17016">
                  <c:v>8508</c:v>
                </c:pt>
                <c:pt idx="17017">
                  <c:v>8508.5</c:v>
                </c:pt>
                <c:pt idx="17018">
                  <c:v>8509</c:v>
                </c:pt>
                <c:pt idx="17019">
                  <c:v>8509.5</c:v>
                </c:pt>
                <c:pt idx="17020">
                  <c:v>8510</c:v>
                </c:pt>
                <c:pt idx="17021">
                  <c:v>8510.5</c:v>
                </c:pt>
                <c:pt idx="17022">
                  <c:v>8511</c:v>
                </c:pt>
                <c:pt idx="17023">
                  <c:v>8511.5</c:v>
                </c:pt>
                <c:pt idx="17024">
                  <c:v>8512</c:v>
                </c:pt>
                <c:pt idx="17025">
                  <c:v>8512.5</c:v>
                </c:pt>
                <c:pt idx="17026">
                  <c:v>8513</c:v>
                </c:pt>
                <c:pt idx="17027">
                  <c:v>8513.5</c:v>
                </c:pt>
                <c:pt idx="17028">
                  <c:v>8514</c:v>
                </c:pt>
                <c:pt idx="17029">
                  <c:v>8514.5</c:v>
                </c:pt>
                <c:pt idx="17030">
                  <c:v>8515</c:v>
                </c:pt>
                <c:pt idx="17031">
                  <c:v>8515.5</c:v>
                </c:pt>
                <c:pt idx="17032">
                  <c:v>8516</c:v>
                </c:pt>
                <c:pt idx="17033">
                  <c:v>8516.5</c:v>
                </c:pt>
                <c:pt idx="17034">
                  <c:v>8517</c:v>
                </c:pt>
                <c:pt idx="17035">
                  <c:v>8517.5</c:v>
                </c:pt>
                <c:pt idx="17036">
                  <c:v>8518</c:v>
                </c:pt>
                <c:pt idx="17037">
                  <c:v>8518.5</c:v>
                </c:pt>
                <c:pt idx="17038">
                  <c:v>8519</c:v>
                </c:pt>
                <c:pt idx="17039">
                  <c:v>8519.5</c:v>
                </c:pt>
                <c:pt idx="17040">
                  <c:v>8520</c:v>
                </c:pt>
                <c:pt idx="17041">
                  <c:v>8520.5</c:v>
                </c:pt>
                <c:pt idx="17042">
                  <c:v>8521</c:v>
                </c:pt>
                <c:pt idx="17043">
                  <c:v>8521.5</c:v>
                </c:pt>
                <c:pt idx="17044">
                  <c:v>8522</c:v>
                </c:pt>
                <c:pt idx="17045">
                  <c:v>8522.5</c:v>
                </c:pt>
                <c:pt idx="17046">
                  <c:v>8523</c:v>
                </c:pt>
                <c:pt idx="17047">
                  <c:v>8523.5</c:v>
                </c:pt>
                <c:pt idx="17048">
                  <c:v>8524</c:v>
                </c:pt>
                <c:pt idx="17049">
                  <c:v>8524.5</c:v>
                </c:pt>
                <c:pt idx="17050">
                  <c:v>8525</c:v>
                </c:pt>
                <c:pt idx="17051">
                  <c:v>8525.5</c:v>
                </c:pt>
                <c:pt idx="17052">
                  <c:v>8526</c:v>
                </c:pt>
                <c:pt idx="17053">
                  <c:v>8526.5</c:v>
                </c:pt>
                <c:pt idx="17054">
                  <c:v>8527</c:v>
                </c:pt>
                <c:pt idx="17055">
                  <c:v>8527.5</c:v>
                </c:pt>
                <c:pt idx="17056">
                  <c:v>8528</c:v>
                </c:pt>
                <c:pt idx="17057">
                  <c:v>8528.5</c:v>
                </c:pt>
                <c:pt idx="17058">
                  <c:v>8529</c:v>
                </c:pt>
                <c:pt idx="17059">
                  <c:v>8529.5</c:v>
                </c:pt>
                <c:pt idx="17060">
                  <c:v>8530</c:v>
                </c:pt>
                <c:pt idx="17061">
                  <c:v>8530.5</c:v>
                </c:pt>
                <c:pt idx="17062">
                  <c:v>8531</c:v>
                </c:pt>
                <c:pt idx="17063">
                  <c:v>8531.5</c:v>
                </c:pt>
                <c:pt idx="17064">
                  <c:v>8532</c:v>
                </c:pt>
                <c:pt idx="17065">
                  <c:v>8532.5</c:v>
                </c:pt>
                <c:pt idx="17066">
                  <c:v>8533</c:v>
                </c:pt>
                <c:pt idx="17067">
                  <c:v>8533.5</c:v>
                </c:pt>
                <c:pt idx="17068">
                  <c:v>8534</c:v>
                </c:pt>
                <c:pt idx="17069">
                  <c:v>8534.5</c:v>
                </c:pt>
                <c:pt idx="17070">
                  <c:v>8535</c:v>
                </c:pt>
                <c:pt idx="17071">
                  <c:v>8535.5</c:v>
                </c:pt>
                <c:pt idx="17072">
                  <c:v>8536</c:v>
                </c:pt>
                <c:pt idx="17073">
                  <c:v>8536.5</c:v>
                </c:pt>
                <c:pt idx="17074">
                  <c:v>8537</c:v>
                </c:pt>
                <c:pt idx="17075">
                  <c:v>8537.5</c:v>
                </c:pt>
                <c:pt idx="17076">
                  <c:v>8538</c:v>
                </c:pt>
                <c:pt idx="17077">
                  <c:v>8538.5</c:v>
                </c:pt>
                <c:pt idx="17078">
                  <c:v>8539</c:v>
                </c:pt>
                <c:pt idx="17079">
                  <c:v>8539.5</c:v>
                </c:pt>
                <c:pt idx="17080">
                  <c:v>8540</c:v>
                </c:pt>
                <c:pt idx="17081">
                  <c:v>8540.5</c:v>
                </c:pt>
                <c:pt idx="17082">
                  <c:v>8541</c:v>
                </c:pt>
                <c:pt idx="17083">
                  <c:v>8541.5</c:v>
                </c:pt>
                <c:pt idx="17084">
                  <c:v>8542</c:v>
                </c:pt>
                <c:pt idx="17085">
                  <c:v>8542.5</c:v>
                </c:pt>
                <c:pt idx="17086">
                  <c:v>8543</c:v>
                </c:pt>
                <c:pt idx="17087">
                  <c:v>8543.5</c:v>
                </c:pt>
                <c:pt idx="17088">
                  <c:v>8544</c:v>
                </c:pt>
                <c:pt idx="17089">
                  <c:v>8544.5</c:v>
                </c:pt>
                <c:pt idx="17090">
                  <c:v>8545</c:v>
                </c:pt>
                <c:pt idx="17091">
                  <c:v>8545.5</c:v>
                </c:pt>
                <c:pt idx="17092">
                  <c:v>8546</c:v>
                </c:pt>
                <c:pt idx="17093">
                  <c:v>8546.5</c:v>
                </c:pt>
                <c:pt idx="17094">
                  <c:v>8547</c:v>
                </c:pt>
                <c:pt idx="17095">
                  <c:v>8547.5</c:v>
                </c:pt>
                <c:pt idx="17096">
                  <c:v>8548</c:v>
                </c:pt>
                <c:pt idx="17097">
                  <c:v>8548.5</c:v>
                </c:pt>
                <c:pt idx="17098">
                  <c:v>8549</c:v>
                </c:pt>
                <c:pt idx="17099">
                  <c:v>8549.5</c:v>
                </c:pt>
                <c:pt idx="17100">
                  <c:v>8550</c:v>
                </c:pt>
                <c:pt idx="17101">
                  <c:v>8550.5</c:v>
                </c:pt>
                <c:pt idx="17102">
                  <c:v>8551</c:v>
                </c:pt>
                <c:pt idx="17103">
                  <c:v>8551.5</c:v>
                </c:pt>
                <c:pt idx="17104">
                  <c:v>8552</c:v>
                </c:pt>
                <c:pt idx="17105">
                  <c:v>8552.5</c:v>
                </c:pt>
                <c:pt idx="17106">
                  <c:v>8553</c:v>
                </c:pt>
                <c:pt idx="17107">
                  <c:v>8553.5</c:v>
                </c:pt>
                <c:pt idx="17108">
                  <c:v>8554</c:v>
                </c:pt>
                <c:pt idx="17109">
                  <c:v>8554.5</c:v>
                </c:pt>
                <c:pt idx="17110">
                  <c:v>8555</c:v>
                </c:pt>
                <c:pt idx="17111">
                  <c:v>8555.5</c:v>
                </c:pt>
                <c:pt idx="17112">
                  <c:v>8556</c:v>
                </c:pt>
                <c:pt idx="17113">
                  <c:v>8556.5</c:v>
                </c:pt>
                <c:pt idx="17114">
                  <c:v>8557</c:v>
                </c:pt>
                <c:pt idx="17115">
                  <c:v>8557.5</c:v>
                </c:pt>
                <c:pt idx="17116">
                  <c:v>8558</c:v>
                </c:pt>
                <c:pt idx="17117">
                  <c:v>8558.5</c:v>
                </c:pt>
                <c:pt idx="17118">
                  <c:v>8559</c:v>
                </c:pt>
                <c:pt idx="17119">
                  <c:v>8559.5</c:v>
                </c:pt>
                <c:pt idx="17120">
                  <c:v>8560</c:v>
                </c:pt>
                <c:pt idx="17121">
                  <c:v>8560.5</c:v>
                </c:pt>
                <c:pt idx="17122">
                  <c:v>8561</c:v>
                </c:pt>
                <c:pt idx="17123">
                  <c:v>8561.5</c:v>
                </c:pt>
                <c:pt idx="17124">
                  <c:v>8562</c:v>
                </c:pt>
                <c:pt idx="17125">
                  <c:v>8562.5</c:v>
                </c:pt>
                <c:pt idx="17126">
                  <c:v>8563</c:v>
                </c:pt>
                <c:pt idx="17127">
                  <c:v>8563.5</c:v>
                </c:pt>
                <c:pt idx="17128">
                  <c:v>8564</c:v>
                </c:pt>
                <c:pt idx="17129">
                  <c:v>8564.5</c:v>
                </c:pt>
                <c:pt idx="17130">
                  <c:v>8565</c:v>
                </c:pt>
                <c:pt idx="17131">
                  <c:v>8565.5</c:v>
                </c:pt>
                <c:pt idx="17132">
                  <c:v>8566</c:v>
                </c:pt>
                <c:pt idx="17133">
                  <c:v>8566.5</c:v>
                </c:pt>
                <c:pt idx="17134">
                  <c:v>8567</c:v>
                </c:pt>
                <c:pt idx="17135">
                  <c:v>8567.5</c:v>
                </c:pt>
                <c:pt idx="17136">
                  <c:v>8568</c:v>
                </c:pt>
                <c:pt idx="17137">
                  <c:v>8568.5</c:v>
                </c:pt>
                <c:pt idx="17138">
                  <c:v>8569</c:v>
                </c:pt>
                <c:pt idx="17139">
                  <c:v>8569.5</c:v>
                </c:pt>
                <c:pt idx="17140">
                  <c:v>8570</c:v>
                </c:pt>
                <c:pt idx="17141">
                  <c:v>8570.5</c:v>
                </c:pt>
                <c:pt idx="17142">
                  <c:v>8571</c:v>
                </c:pt>
                <c:pt idx="17143">
                  <c:v>8571.5</c:v>
                </c:pt>
                <c:pt idx="17144">
                  <c:v>8572</c:v>
                </c:pt>
                <c:pt idx="17145">
                  <c:v>8572.5</c:v>
                </c:pt>
                <c:pt idx="17146">
                  <c:v>8573</c:v>
                </c:pt>
                <c:pt idx="17147">
                  <c:v>8573.5</c:v>
                </c:pt>
                <c:pt idx="17148">
                  <c:v>8574</c:v>
                </c:pt>
                <c:pt idx="17149">
                  <c:v>8574.5</c:v>
                </c:pt>
                <c:pt idx="17150">
                  <c:v>8575</c:v>
                </c:pt>
                <c:pt idx="17151">
                  <c:v>8575.5</c:v>
                </c:pt>
                <c:pt idx="17152">
                  <c:v>8576</c:v>
                </c:pt>
                <c:pt idx="17153">
                  <c:v>8576.5</c:v>
                </c:pt>
                <c:pt idx="17154">
                  <c:v>8577</c:v>
                </c:pt>
                <c:pt idx="17155">
                  <c:v>8577.5</c:v>
                </c:pt>
                <c:pt idx="17156">
                  <c:v>8578</c:v>
                </c:pt>
                <c:pt idx="17157">
                  <c:v>8578.5</c:v>
                </c:pt>
                <c:pt idx="17158">
                  <c:v>8579</c:v>
                </c:pt>
                <c:pt idx="17159">
                  <c:v>8579.5</c:v>
                </c:pt>
                <c:pt idx="17160">
                  <c:v>8580</c:v>
                </c:pt>
                <c:pt idx="17161">
                  <c:v>8580.5</c:v>
                </c:pt>
                <c:pt idx="17162">
                  <c:v>8581</c:v>
                </c:pt>
                <c:pt idx="17163">
                  <c:v>8581.5</c:v>
                </c:pt>
                <c:pt idx="17164">
                  <c:v>8582</c:v>
                </c:pt>
                <c:pt idx="17165">
                  <c:v>8582.5</c:v>
                </c:pt>
                <c:pt idx="17166">
                  <c:v>8583</c:v>
                </c:pt>
                <c:pt idx="17167">
                  <c:v>8583.5</c:v>
                </c:pt>
                <c:pt idx="17168">
                  <c:v>8584</c:v>
                </c:pt>
                <c:pt idx="17169">
                  <c:v>8584.5</c:v>
                </c:pt>
                <c:pt idx="17170">
                  <c:v>8585</c:v>
                </c:pt>
                <c:pt idx="17171">
                  <c:v>8585.5</c:v>
                </c:pt>
                <c:pt idx="17172">
                  <c:v>8586</c:v>
                </c:pt>
                <c:pt idx="17173">
                  <c:v>8586.5</c:v>
                </c:pt>
                <c:pt idx="17174">
                  <c:v>8587</c:v>
                </c:pt>
                <c:pt idx="17175">
                  <c:v>8587.5</c:v>
                </c:pt>
                <c:pt idx="17176">
                  <c:v>8588</c:v>
                </c:pt>
                <c:pt idx="17177">
                  <c:v>8588.5</c:v>
                </c:pt>
                <c:pt idx="17178">
                  <c:v>8589</c:v>
                </c:pt>
                <c:pt idx="17179">
                  <c:v>8589.5</c:v>
                </c:pt>
                <c:pt idx="17180">
                  <c:v>8590</c:v>
                </c:pt>
                <c:pt idx="17181">
                  <c:v>8590.5</c:v>
                </c:pt>
                <c:pt idx="17182">
                  <c:v>8591</c:v>
                </c:pt>
                <c:pt idx="17183">
                  <c:v>8591.5</c:v>
                </c:pt>
                <c:pt idx="17184">
                  <c:v>8592</c:v>
                </c:pt>
                <c:pt idx="17185">
                  <c:v>8592.5</c:v>
                </c:pt>
                <c:pt idx="17186">
                  <c:v>8593</c:v>
                </c:pt>
                <c:pt idx="17187">
                  <c:v>8593.5</c:v>
                </c:pt>
                <c:pt idx="17188">
                  <c:v>8594</c:v>
                </c:pt>
                <c:pt idx="17189">
                  <c:v>8594.5</c:v>
                </c:pt>
                <c:pt idx="17190">
                  <c:v>8595</c:v>
                </c:pt>
                <c:pt idx="17191">
                  <c:v>8595.5</c:v>
                </c:pt>
                <c:pt idx="17192">
                  <c:v>8596</c:v>
                </c:pt>
                <c:pt idx="17193">
                  <c:v>8596.5</c:v>
                </c:pt>
                <c:pt idx="17194">
                  <c:v>8597</c:v>
                </c:pt>
                <c:pt idx="17195">
                  <c:v>8597.5</c:v>
                </c:pt>
                <c:pt idx="17196">
                  <c:v>8598</c:v>
                </c:pt>
                <c:pt idx="17197">
                  <c:v>8598.5</c:v>
                </c:pt>
                <c:pt idx="17198">
                  <c:v>8599</c:v>
                </c:pt>
                <c:pt idx="17199">
                  <c:v>8599.5</c:v>
                </c:pt>
                <c:pt idx="17200">
                  <c:v>8600</c:v>
                </c:pt>
                <c:pt idx="17201">
                  <c:v>8600.5</c:v>
                </c:pt>
                <c:pt idx="17202">
                  <c:v>8601</c:v>
                </c:pt>
                <c:pt idx="17203">
                  <c:v>8601.5</c:v>
                </c:pt>
                <c:pt idx="17204">
                  <c:v>8602</c:v>
                </c:pt>
                <c:pt idx="17205">
                  <c:v>8602.5</c:v>
                </c:pt>
                <c:pt idx="17206">
                  <c:v>8603</c:v>
                </c:pt>
                <c:pt idx="17207">
                  <c:v>8603.5</c:v>
                </c:pt>
                <c:pt idx="17208">
                  <c:v>8604</c:v>
                </c:pt>
                <c:pt idx="17209">
                  <c:v>8604.5</c:v>
                </c:pt>
                <c:pt idx="17210">
                  <c:v>8605</c:v>
                </c:pt>
                <c:pt idx="17211">
                  <c:v>8605.5</c:v>
                </c:pt>
                <c:pt idx="17212">
                  <c:v>8606</c:v>
                </c:pt>
                <c:pt idx="17213">
                  <c:v>8606.5</c:v>
                </c:pt>
                <c:pt idx="17214">
                  <c:v>8607</c:v>
                </c:pt>
                <c:pt idx="17215">
                  <c:v>8607.5</c:v>
                </c:pt>
                <c:pt idx="17216">
                  <c:v>8608</c:v>
                </c:pt>
                <c:pt idx="17217">
                  <c:v>8608.5</c:v>
                </c:pt>
                <c:pt idx="17218">
                  <c:v>8609</c:v>
                </c:pt>
                <c:pt idx="17219">
                  <c:v>8609.5</c:v>
                </c:pt>
                <c:pt idx="17220">
                  <c:v>8610</c:v>
                </c:pt>
                <c:pt idx="17221">
                  <c:v>8610.5</c:v>
                </c:pt>
                <c:pt idx="17222">
                  <c:v>8611</c:v>
                </c:pt>
                <c:pt idx="17223">
                  <c:v>8611.5</c:v>
                </c:pt>
                <c:pt idx="17224">
                  <c:v>8612</c:v>
                </c:pt>
                <c:pt idx="17225">
                  <c:v>8612.5</c:v>
                </c:pt>
                <c:pt idx="17226">
                  <c:v>8613</c:v>
                </c:pt>
                <c:pt idx="17227">
                  <c:v>8613.5</c:v>
                </c:pt>
                <c:pt idx="17228">
                  <c:v>8614</c:v>
                </c:pt>
                <c:pt idx="17229">
                  <c:v>8614.5</c:v>
                </c:pt>
                <c:pt idx="17230">
                  <c:v>8615</c:v>
                </c:pt>
                <c:pt idx="17231">
                  <c:v>8615.5</c:v>
                </c:pt>
                <c:pt idx="17232">
                  <c:v>8616</c:v>
                </c:pt>
                <c:pt idx="17233">
                  <c:v>8616.5</c:v>
                </c:pt>
                <c:pt idx="17234">
                  <c:v>8617</c:v>
                </c:pt>
                <c:pt idx="17235">
                  <c:v>8617.5</c:v>
                </c:pt>
                <c:pt idx="17236">
                  <c:v>8618</c:v>
                </c:pt>
                <c:pt idx="17237">
                  <c:v>8618.5</c:v>
                </c:pt>
                <c:pt idx="17238">
                  <c:v>8619</c:v>
                </c:pt>
                <c:pt idx="17239">
                  <c:v>8619.5</c:v>
                </c:pt>
                <c:pt idx="17240">
                  <c:v>8620</c:v>
                </c:pt>
                <c:pt idx="17241">
                  <c:v>8620.5</c:v>
                </c:pt>
                <c:pt idx="17242">
                  <c:v>8621</c:v>
                </c:pt>
                <c:pt idx="17243">
                  <c:v>8621.5</c:v>
                </c:pt>
                <c:pt idx="17244">
                  <c:v>8622</c:v>
                </c:pt>
                <c:pt idx="17245">
                  <c:v>8622.5</c:v>
                </c:pt>
                <c:pt idx="17246">
                  <c:v>8623</c:v>
                </c:pt>
                <c:pt idx="17247">
                  <c:v>8623.5</c:v>
                </c:pt>
                <c:pt idx="17248">
                  <c:v>8624</c:v>
                </c:pt>
                <c:pt idx="17249">
                  <c:v>8624.5</c:v>
                </c:pt>
                <c:pt idx="17250">
                  <c:v>8625</c:v>
                </c:pt>
                <c:pt idx="17251">
                  <c:v>8625.5</c:v>
                </c:pt>
                <c:pt idx="17252">
                  <c:v>8626</c:v>
                </c:pt>
                <c:pt idx="17253">
                  <c:v>8626.5</c:v>
                </c:pt>
                <c:pt idx="17254">
                  <c:v>8627</c:v>
                </c:pt>
                <c:pt idx="17255">
                  <c:v>8627.5</c:v>
                </c:pt>
                <c:pt idx="17256">
                  <c:v>8628</c:v>
                </c:pt>
                <c:pt idx="17257">
                  <c:v>8628.5</c:v>
                </c:pt>
                <c:pt idx="17258">
                  <c:v>8629</c:v>
                </c:pt>
                <c:pt idx="17259">
                  <c:v>8629.5</c:v>
                </c:pt>
                <c:pt idx="17260">
                  <c:v>8630</c:v>
                </c:pt>
                <c:pt idx="17261">
                  <c:v>8630.5</c:v>
                </c:pt>
                <c:pt idx="17262">
                  <c:v>8631</c:v>
                </c:pt>
                <c:pt idx="17263">
                  <c:v>8631.5</c:v>
                </c:pt>
                <c:pt idx="17264">
                  <c:v>8632</c:v>
                </c:pt>
                <c:pt idx="17265">
                  <c:v>8632.5</c:v>
                </c:pt>
                <c:pt idx="17266">
                  <c:v>8633</c:v>
                </c:pt>
                <c:pt idx="17267">
                  <c:v>8633.5</c:v>
                </c:pt>
                <c:pt idx="17268">
                  <c:v>8634</c:v>
                </c:pt>
                <c:pt idx="17269">
                  <c:v>8634.5</c:v>
                </c:pt>
                <c:pt idx="17270">
                  <c:v>8635</c:v>
                </c:pt>
                <c:pt idx="17271">
                  <c:v>8635.5</c:v>
                </c:pt>
                <c:pt idx="17272">
                  <c:v>8636</c:v>
                </c:pt>
                <c:pt idx="17273">
                  <c:v>8636.5</c:v>
                </c:pt>
                <c:pt idx="17274">
                  <c:v>8637</c:v>
                </c:pt>
                <c:pt idx="17275">
                  <c:v>8637.5</c:v>
                </c:pt>
                <c:pt idx="17276">
                  <c:v>8638</c:v>
                </c:pt>
                <c:pt idx="17277">
                  <c:v>8638.5</c:v>
                </c:pt>
                <c:pt idx="17278">
                  <c:v>8639</c:v>
                </c:pt>
                <c:pt idx="17279">
                  <c:v>8639.5</c:v>
                </c:pt>
                <c:pt idx="17280">
                  <c:v>8640</c:v>
                </c:pt>
                <c:pt idx="17281">
                  <c:v>8640.5</c:v>
                </c:pt>
                <c:pt idx="17282">
                  <c:v>8641</c:v>
                </c:pt>
                <c:pt idx="17283">
                  <c:v>8641.5</c:v>
                </c:pt>
                <c:pt idx="17284">
                  <c:v>8642</c:v>
                </c:pt>
                <c:pt idx="17285">
                  <c:v>8642.5</c:v>
                </c:pt>
                <c:pt idx="17286">
                  <c:v>8643</c:v>
                </c:pt>
                <c:pt idx="17287">
                  <c:v>8643.5</c:v>
                </c:pt>
                <c:pt idx="17288">
                  <c:v>8644</c:v>
                </c:pt>
                <c:pt idx="17289">
                  <c:v>8644.5</c:v>
                </c:pt>
                <c:pt idx="17290">
                  <c:v>8645</c:v>
                </c:pt>
                <c:pt idx="17291">
                  <c:v>8645.5</c:v>
                </c:pt>
                <c:pt idx="17292">
                  <c:v>8646</c:v>
                </c:pt>
                <c:pt idx="17293">
                  <c:v>8646.5</c:v>
                </c:pt>
                <c:pt idx="17294">
                  <c:v>8647</c:v>
                </c:pt>
                <c:pt idx="17295">
                  <c:v>8647.5</c:v>
                </c:pt>
                <c:pt idx="17296">
                  <c:v>8648</c:v>
                </c:pt>
                <c:pt idx="17297">
                  <c:v>8648.5</c:v>
                </c:pt>
                <c:pt idx="17298">
                  <c:v>8649</c:v>
                </c:pt>
                <c:pt idx="17299">
                  <c:v>8649.5</c:v>
                </c:pt>
                <c:pt idx="17300">
                  <c:v>8650</c:v>
                </c:pt>
                <c:pt idx="17301">
                  <c:v>8650.5</c:v>
                </c:pt>
                <c:pt idx="17302">
                  <c:v>8651</c:v>
                </c:pt>
                <c:pt idx="17303">
                  <c:v>8651.5</c:v>
                </c:pt>
                <c:pt idx="17304">
                  <c:v>8652</c:v>
                </c:pt>
                <c:pt idx="17305">
                  <c:v>8652.5</c:v>
                </c:pt>
                <c:pt idx="17306">
                  <c:v>8653</c:v>
                </c:pt>
                <c:pt idx="17307">
                  <c:v>8653.5</c:v>
                </c:pt>
                <c:pt idx="17308">
                  <c:v>8654</c:v>
                </c:pt>
                <c:pt idx="17309">
                  <c:v>8654.5</c:v>
                </c:pt>
                <c:pt idx="17310">
                  <c:v>8655</c:v>
                </c:pt>
                <c:pt idx="17311">
                  <c:v>8655.5</c:v>
                </c:pt>
                <c:pt idx="17312">
                  <c:v>8656</c:v>
                </c:pt>
                <c:pt idx="17313">
                  <c:v>8656.5</c:v>
                </c:pt>
                <c:pt idx="17314">
                  <c:v>8657</c:v>
                </c:pt>
                <c:pt idx="17315">
                  <c:v>8657.5</c:v>
                </c:pt>
                <c:pt idx="17316">
                  <c:v>8658</c:v>
                </c:pt>
                <c:pt idx="17317">
                  <c:v>8658.5</c:v>
                </c:pt>
                <c:pt idx="17318">
                  <c:v>8659</c:v>
                </c:pt>
                <c:pt idx="17319">
                  <c:v>8659.5</c:v>
                </c:pt>
                <c:pt idx="17320">
                  <c:v>8660</c:v>
                </c:pt>
                <c:pt idx="17321">
                  <c:v>8660.5</c:v>
                </c:pt>
                <c:pt idx="17322">
                  <c:v>8661</c:v>
                </c:pt>
                <c:pt idx="17323">
                  <c:v>8661.5</c:v>
                </c:pt>
                <c:pt idx="17324">
                  <c:v>8662</c:v>
                </c:pt>
                <c:pt idx="17325">
                  <c:v>8662.5</c:v>
                </c:pt>
                <c:pt idx="17326">
                  <c:v>8663</c:v>
                </c:pt>
                <c:pt idx="17327">
                  <c:v>8663.5</c:v>
                </c:pt>
                <c:pt idx="17328">
                  <c:v>8664</c:v>
                </c:pt>
                <c:pt idx="17329">
                  <c:v>8664.5</c:v>
                </c:pt>
                <c:pt idx="17330">
                  <c:v>8665</c:v>
                </c:pt>
                <c:pt idx="17331">
                  <c:v>8665.5</c:v>
                </c:pt>
                <c:pt idx="17332">
                  <c:v>8666</c:v>
                </c:pt>
                <c:pt idx="17333">
                  <c:v>8666.5</c:v>
                </c:pt>
                <c:pt idx="17334">
                  <c:v>8667</c:v>
                </c:pt>
                <c:pt idx="17335">
                  <c:v>8667.5</c:v>
                </c:pt>
                <c:pt idx="17336">
                  <c:v>8668</c:v>
                </c:pt>
                <c:pt idx="17337">
                  <c:v>8668.5</c:v>
                </c:pt>
                <c:pt idx="17338">
                  <c:v>8669</c:v>
                </c:pt>
                <c:pt idx="17339">
                  <c:v>8669.5</c:v>
                </c:pt>
                <c:pt idx="17340">
                  <c:v>8670</c:v>
                </c:pt>
                <c:pt idx="17341">
                  <c:v>8670.5</c:v>
                </c:pt>
                <c:pt idx="17342">
                  <c:v>8671</c:v>
                </c:pt>
                <c:pt idx="17343">
                  <c:v>8671.5</c:v>
                </c:pt>
                <c:pt idx="17344">
                  <c:v>8672</c:v>
                </c:pt>
                <c:pt idx="17345">
                  <c:v>8672.5</c:v>
                </c:pt>
                <c:pt idx="17346">
                  <c:v>8673</c:v>
                </c:pt>
                <c:pt idx="17347">
                  <c:v>8673.5</c:v>
                </c:pt>
                <c:pt idx="17348">
                  <c:v>8674</c:v>
                </c:pt>
                <c:pt idx="17349">
                  <c:v>8674.5</c:v>
                </c:pt>
                <c:pt idx="17350">
                  <c:v>8675</c:v>
                </c:pt>
                <c:pt idx="17351">
                  <c:v>8675.5</c:v>
                </c:pt>
                <c:pt idx="17352">
                  <c:v>8676</c:v>
                </c:pt>
                <c:pt idx="17353">
                  <c:v>8676.5</c:v>
                </c:pt>
                <c:pt idx="17354">
                  <c:v>8677</c:v>
                </c:pt>
                <c:pt idx="17355">
                  <c:v>8677.5</c:v>
                </c:pt>
                <c:pt idx="17356">
                  <c:v>8678</c:v>
                </c:pt>
                <c:pt idx="17357">
                  <c:v>8678.5</c:v>
                </c:pt>
                <c:pt idx="17358">
                  <c:v>8679</c:v>
                </c:pt>
                <c:pt idx="17359">
                  <c:v>8679.5</c:v>
                </c:pt>
                <c:pt idx="17360">
                  <c:v>8680</c:v>
                </c:pt>
                <c:pt idx="17361">
                  <c:v>8680.5</c:v>
                </c:pt>
                <c:pt idx="17362">
                  <c:v>8681</c:v>
                </c:pt>
                <c:pt idx="17363">
                  <c:v>8681.5</c:v>
                </c:pt>
                <c:pt idx="17364">
                  <c:v>8682</c:v>
                </c:pt>
                <c:pt idx="17365">
                  <c:v>8682.5</c:v>
                </c:pt>
                <c:pt idx="17366">
                  <c:v>8683</c:v>
                </c:pt>
                <c:pt idx="17367">
                  <c:v>8683.5</c:v>
                </c:pt>
                <c:pt idx="17368">
                  <c:v>8684</c:v>
                </c:pt>
                <c:pt idx="17369">
                  <c:v>8684.5</c:v>
                </c:pt>
                <c:pt idx="17370">
                  <c:v>8685</c:v>
                </c:pt>
                <c:pt idx="17371">
                  <c:v>8685.5</c:v>
                </c:pt>
                <c:pt idx="17372">
                  <c:v>8686</c:v>
                </c:pt>
                <c:pt idx="17373">
                  <c:v>8686.5</c:v>
                </c:pt>
                <c:pt idx="17374">
                  <c:v>8687</c:v>
                </c:pt>
                <c:pt idx="17375">
                  <c:v>8687.5</c:v>
                </c:pt>
                <c:pt idx="17376">
                  <c:v>8688</c:v>
                </c:pt>
                <c:pt idx="17377">
                  <c:v>8688.5</c:v>
                </c:pt>
                <c:pt idx="17378">
                  <c:v>8689</c:v>
                </c:pt>
                <c:pt idx="17379">
                  <c:v>8689.5</c:v>
                </c:pt>
                <c:pt idx="17380">
                  <c:v>8690</c:v>
                </c:pt>
                <c:pt idx="17381">
                  <c:v>8690.5</c:v>
                </c:pt>
                <c:pt idx="17382">
                  <c:v>8691</c:v>
                </c:pt>
                <c:pt idx="17383">
                  <c:v>8691.5</c:v>
                </c:pt>
                <c:pt idx="17384">
                  <c:v>8692</c:v>
                </c:pt>
                <c:pt idx="17385">
                  <c:v>8692.5</c:v>
                </c:pt>
                <c:pt idx="17386">
                  <c:v>8693</c:v>
                </c:pt>
                <c:pt idx="17387">
                  <c:v>8693.5</c:v>
                </c:pt>
                <c:pt idx="17388">
                  <c:v>8694</c:v>
                </c:pt>
                <c:pt idx="17389">
                  <c:v>8694.5</c:v>
                </c:pt>
                <c:pt idx="17390">
                  <c:v>8695</c:v>
                </c:pt>
                <c:pt idx="17391">
                  <c:v>8695.5</c:v>
                </c:pt>
                <c:pt idx="17392">
                  <c:v>8696</c:v>
                </c:pt>
                <c:pt idx="17393">
                  <c:v>8696.5</c:v>
                </c:pt>
                <c:pt idx="17394">
                  <c:v>8697</c:v>
                </c:pt>
                <c:pt idx="17395">
                  <c:v>8697.5</c:v>
                </c:pt>
                <c:pt idx="17396">
                  <c:v>8698</c:v>
                </c:pt>
                <c:pt idx="17397">
                  <c:v>8698.5</c:v>
                </c:pt>
                <c:pt idx="17398">
                  <c:v>8699</c:v>
                </c:pt>
                <c:pt idx="17399">
                  <c:v>8699.5</c:v>
                </c:pt>
                <c:pt idx="17400">
                  <c:v>8700</c:v>
                </c:pt>
                <c:pt idx="17401">
                  <c:v>8700.5</c:v>
                </c:pt>
                <c:pt idx="17402">
                  <c:v>8701</c:v>
                </c:pt>
                <c:pt idx="17403">
                  <c:v>8701.5</c:v>
                </c:pt>
                <c:pt idx="17404">
                  <c:v>8702</c:v>
                </c:pt>
                <c:pt idx="17405">
                  <c:v>8702.5</c:v>
                </c:pt>
                <c:pt idx="17406">
                  <c:v>8703</c:v>
                </c:pt>
                <c:pt idx="17407">
                  <c:v>8703.5</c:v>
                </c:pt>
                <c:pt idx="17408">
                  <c:v>8704</c:v>
                </c:pt>
                <c:pt idx="17409">
                  <c:v>8704.5</c:v>
                </c:pt>
                <c:pt idx="17410">
                  <c:v>8705</c:v>
                </c:pt>
                <c:pt idx="17411">
                  <c:v>8705.5</c:v>
                </c:pt>
                <c:pt idx="17412">
                  <c:v>8706</c:v>
                </c:pt>
                <c:pt idx="17413">
                  <c:v>8706.5</c:v>
                </c:pt>
                <c:pt idx="17414">
                  <c:v>8707</c:v>
                </c:pt>
                <c:pt idx="17415">
                  <c:v>8707.5</c:v>
                </c:pt>
                <c:pt idx="17416">
                  <c:v>8708</c:v>
                </c:pt>
                <c:pt idx="17417">
                  <c:v>8708.5</c:v>
                </c:pt>
                <c:pt idx="17418">
                  <c:v>8709</c:v>
                </c:pt>
                <c:pt idx="17419">
                  <c:v>8709.5</c:v>
                </c:pt>
                <c:pt idx="17420">
                  <c:v>8710</c:v>
                </c:pt>
                <c:pt idx="17421">
                  <c:v>8710.5</c:v>
                </c:pt>
                <c:pt idx="17422">
                  <c:v>8711</c:v>
                </c:pt>
                <c:pt idx="17423">
                  <c:v>8711.5</c:v>
                </c:pt>
                <c:pt idx="17424">
                  <c:v>8712</c:v>
                </c:pt>
                <c:pt idx="17425">
                  <c:v>8712.5</c:v>
                </c:pt>
                <c:pt idx="17426">
                  <c:v>8713</c:v>
                </c:pt>
                <c:pt idx="17427">
                  <c:v>8713.5</c:v>
                </c:pt>
                <c:pt idx="17428">
                  <c:v>8714</c:v>
                </c:pt>
                <c:pt idx="17429">
                  <c:v>8714.5</c:v>
                </c:pt>
                <c:pt idx="17430">
                  <c:v>8715</c:v>
                </c:pt>
                <c:pt idx="17431">
                  <c:v>8715.5</c:v>
                </c:pt>
                <c:pt idx="17432">
                  <c:v>8716</c:v>
                </c:pt>
                <c:pt idx="17433">
                  <c:v>8716.5</c:v>
                </c:pt>
                <c:pt idx="17434">
                  <c:v>8717</c:v>
                </c:pt>
                <c:pt idx="17435">
                  <c:v>8717.5</c:v>
                </c:pt>
                <c:pt idx="17436">
                  <c:v>8718</c:v>
                </c:pt>
                <c:pt idx="17437">
                  <c:v>8718.5</c:v>
                </c:pt>
                <c:pt idx="17438">
                  <c:v>8719</c:v>
                </c:pt>
                <c:pt idx="17439">
                  <c:v>8719.5</c:v>
                </c:pt>
                <c:pt idx="17440">
                  <c:v>8720</c:v>
                </c:pt>
                <c:pt idx="17441">
                  <c:v>8720.5</c:v>
                </c:pt>
                <c:pt idx="17442">
                  <c:v>8721</c:v>
                </c:pt>
                <c:pt idx="17443">
                  <c:v>8721.5</c:v>
                </c:pt>
                <c:pt idx="17444">
                  <c:v>8722</c:v>
                </c:pt>
                <c:pt idx="17445">
                  <c:v>8722.5</c:v>
                </c:pt>
                <c:pt idx="17446">
                  <c:v>8723</c:v>
                </c:pt>
                <c:pt idx="17447">
                  <c:v>8723.5</c:v>
                </c:pt>
                <c:pt idx="17448">
                  <c:v>8724</c:v>
                </c:pt>
                <c:pt idx="17449">
                  <c:v>8724.5</c:v>
                </c:pt>
                <c:pt idx="17450">
                  <c:v>8725</c:v>
                </c:pt>
                <c:pt idx="17451">
                  <c:v>8725.5</c:v>
                </c:pt>
                <c:pt idx="17452">
                  <c:v>8726</c:v>
                </c:pt>
                <c:pt idx="17453">
                  <c:v>8726.5</c:v>
                </c:pt>
                <c:pt idx="17454">
                  <c:v>8727</c:v>
                </c:pt>
                <c:pt idx="17455">
                  <c:v>8727.5</c:v>
                </c:pt>
                <c:pt idx="17456">
                  <c:v>8728</c:v>
                </c:pt>
                <c:pt idx="17457">
                  <c:v>8728.5</c:v>
                </c:pt>
                <c:pt idx="17458">
                  <c:v>8729</c:v>
                </c:pt>
                <c:pt idx="17459">
                  <c:v>8729.5</c:v>
                </c:pt>
                <c:pt idx="17460">
                  <c:v>8730</c:v>
                </c:pt>
                <c:pt idx="17461">
                  <c:v>8730.5</c:v>
                </c:pt>
                <c:pt idx="17462">
                  <c:v>8731</c:v>
                </c:pt>
                <c:pt idx="17463">
                  <c:v>8731.5</c:v>
                </c:pt>
                <c:pt idx="17464">
                  <c:v>8732</c:v>
                </c:pt>
                <c:pt idx="17465">
                  <c:v>8732.5</c:v>
                </c:pt>
                <c:pt idx="17466">
                  <c:v>8733</c:v>
                </c:pt>
                <c:pt idx="17467">
                  <c:v>8733.5</c:v>
                </c:pt>
                <c:pt idx="17468">
                  <c:v>8734</c:v>
                </c:pt>
                <c:pt idx="17469">
                  <c:v>8734.5</c:v>
                </c:pt>
                <c:pt idx="17470">
                  <c:v>8735</c:v>
                </c:pt>
                <c:pt idx="17471">
                  <c:v>8735.5</c:v>
                </c:pt>
                <c:pt idx="17472">
                  <c:v>8736</c:v>
                </c:pt>
                <c:pt idx="17473">
                  <c:v>8736.5</c:v>
                </c:pt>
                <c:pt idx="17474">
                  <c:v>8737</c:v>
                </c:pt>
                <c:pt idx="17475">
                  <c:v>8737.5</c:v>
                </c:pt>
                <c:pt idx="17476">
                  <c:v>8738</c:v>
                </c:pt>
                <c:pt idx="17477">
                  <c:v>8738.5</c:v>
                </c:pt>
                <c:pt idx="17478">
                  <c:v>8739</c:v>
                </c:pt>
                <c:pt idx="17479">
                  <c:v>8739.5</c:v>
                </c:pt>
                <c:pt idx="17480">
                  <c:v>8740</c:v>
                </c:pt>
                <c:pt idx="17481">
                  <c:v>8740.5</c:v>
                </c:pt>
                <c:pt idx="17482">
                  <c:v>8741</c:v>
                </c:pt>
                <c:pt idx="17483">
                  <c:v>8741.5</c:v>
                </c:pt>
                <c:pt idx="17484">
                  <c:v>8742</c:v>
                </c:pt>
                <c:pt idx="17485">
                  <c:v>8742.5</c:v>
                </c:pt>
                <c:pt idx="17486">
                  <c:v>8743</c:v>
                </c:pt>
                <c:pt idx="17487">
                  <c:v>8743.5</c:v>
                </c:pt>
                <c:pt idx="17488">
                  <c:v>8744</c:v>
                </c:pt>
                <c:pt idx="17489">
                  <c:v>8744.5</c:v>
                </c:pt>
                <c:pt idx="17490">
                  <c:v>8745</c:v>
                </c:pt>
                <c:pt idx="17491">
                  <c:v>8745.5</c:v>
                </c:pt>
                <c:pt idx="17492">
                  <c:v>8746</c:v>
                </c:pt>
                <c:pt idx="17493">
                  <c:v>8746.5</c:v>
                </c:pt>
                <c:pt idx="17494">
                  <c:v>8747</c:v>
                </c:pt>
                <c:pt idx="17495">
                  <c:v>8747.5</c:v>
                </c:pt>
                <c:pt idx="17496">
                  <c:v>8748</c:v>
                </c:pt>
                <c:pt idx="17497">
                  <c:v>8748.5</c:v>
                </c:pt>
                <c:pt idx="17498">
                  <c:v>8749</c:v>
                </c:pt>
                <c:pt idx="17499">
                  <c:v>8749.5</c:v>
                </c:pt>
                <c:pt idx="17500">
                  <c:v>8750</c:v>
                </c:pt>
                <c:pt idx="17501">
                  <c:v>8750.5</c:v>
                </c:pt>
                <c:pt idx="17502">
                  <c:v>8751</c:v>
                </c:pt>
                <c:pt idx="17503">
                  <c:v>8751.5</c:v>
                </c:pt>
                <c:pt idx="17504">
                  <c:v>8752</c:v>
                </c:pt>
                <c:pt idx="17505">
                  <c:v>8752.5</c:v>
                </c:pt>
                <c:pt idx="17506">
                  <c:v>8753</c:v>
                </c:pt>
                <c:pt idx="17507">
                  <c:v>8753.5</c:v>
                </c:pt>
                <c:pt idx="17508">
                  <c:v>8754</c:v>
                </c:pt>
                <c:pt idx="17509">
                  <c:v>8754.5</c:v>
                </c:pt>
                <c:pt idx="17510">
                  <c:v>8755</c:v>
                </c:pt>
                <c:pt idx="17511">
                  <c:v>8755.5</c:v>
                </c:pt>
                <c:pt idx="17512">
                  <c:v>8756</c:v>
                </c:pt>
                <c:pt idx="17513">
                  <c:v>8756.5</c:v>
                </c:pt>
                <c:pt idx="17514">
                  <c:v>8757</c:v>
                </c:pt>
                <c:pt idx="17515">
                  <c:v>8757.5</c:v>
                </c:pt>
                <c:pt idx="17516">
                  <c:v>8758</c:v>
                </c:pt>
                <c:pt idx="17517">
                  <c:v>8758.5</c:v>
                </c:pt>
                <c:pt idx="17518">
                  <c:v>8759</c:v>
                </c:pt>
                <c:pt idx="17519">
                  <c:v>8759.5</c:v>
                </c:pt>
                <c:pt idx="17520">
                  <c:v>8760</c:v>
                </c:pt>
                <c:pt idx="17521">
                  <c:v>8760.5</c:v>
                </c:pt>
                <c:pt idx="17522">
                  <c:v>8761</c:v>
                </c:pt>
                <c:pt idx="17523">
                  <c:v>8761.5</c:v>
                </c:pt>
                <c:pt idx="17524">
                  <c:v>8762</c:v>
                </c:pt>
                <c:pt idx="17525">
                  <c:v>8762.5</c:v>
                </c:pt>
                <c:pt idx="17526">
                  <c:v>8763</c:v>
                </c:pt>
                <c:pt idx="17527">
                  <c:v>8763.5</c:v>
                </c:pt>
                <c:pt idx="17528">
                  <c:v>8764</c:v>
                </c:pt>
                <c:pt idx="17529">
                  <c:v>8764.5</c:v>
                </c:pt>
                <c:pt idx="17530">
                  <c:v>8765</c:v>
                </c:pt>
                <c:pt idx="17531">
                  <c:v>8765.5</c:v>
                </c:pt>
                <c:pt idx="17532">
                  <c:v>8766</c:v>
                </c:pt>
                <c:pt idx="17533">
                  <c:v>8766.5</c:v>
                </c:pt>
                <c:pt idx="17534">
                  <c:v>8767</c:v>
                </c:pt>
                <c:pt idx="17535">
                  <c:v>8767.5</c:v>
                </c:pt>
                <c:pt idx="17536">
                  <c:v>8768</c:v>
                </c:pt>
                <c:pt idx="17537">
                  <c:v>8768.5</c:v>
                </c:pt>
                <c:pt idx="17538">
                  <c:v>8769</c:v>
                </c:pt>
                <c:pt idx="17539">
                  <c:v>8769.5</c:v>
                </c:pt>
                <c:pt idx="17540">
                  <c:v>8770</c:v>
                </c:pt>
                <c:pt idx="17541">
                  <c:v>8770.5</c:v>
                </c:pt>
                <c:pt idx="17542">
                  <c:v>8771</c:v>
                </c:pt>
                <c:pt idx="17543">
                  <c:v>8771.5</c:v>
                </c:pt>
                <c:pt idx="17544">
                  <c:v>8772</c:v>
                </c:pt>
                <c:pt idx="17545">
                  <c:v>8772.5</c:v>
                </c:pt>
                <c:pt idx="17546">
                  <c:v>8773</c:v>
                </c:pt>
                <c:pt idx="17547">
                  <c:v>8773.5</c:v>
                </c:pt>
                <c:pt idx="17548">
                  <c:v>8774</c:v>
                </c:pt>
                <c:pt idx="17549">
                  <c:v>8774.5</c:v>
                </c:pt>
                <c:pt idx="17550">
                  <c:v>8775</c:v>
                </c:pt>
                <c:pt idx="17551">
                  <c:v>8775.5</c:v>
                </c:pt>
                <c:pt idx="17552">
                  <c:v>8776</c:v>
                </c:pt>
                <c:pt idx="17553">
                  <c:v>8776.5</c:v>
                </c:pt>
                <c:pt idx="17554">
                  <c:v>8777</c:v>
                </c:pt>
                <c:pt idx="17555">
                  <c:v>8777.5</c:v>
                </c:pt>
                <c:pt idx="17556">
                  <c:v>8778</c:v>
                </c:pt>
                <c:pt idx="17557">
                  <c:v>8778.5</c:v>
                </c:pt>
                <c:pt idx="17558">
                  <c:v>8779</c:v>
                </c:pt>
                <c:pt idx="17559">
                  <c:v>8779.5</c:v>
                </c:pt>
                <c:pt idx="17560">
                  <c:v>8780</c:v>
                </c:pt>
                <c:pt idx="17561">
                  <c:v>8780.5</c:v>
                </c:pt>
                <c:pt idx="17562">
                  <c:v>8781</c:v>
                </c:pt>
                <c:pt idx="17563">
                  <c:v>8781.5</c:v>
                </c:pt>
                <c:pt idx="17564">
                  <c:v>8782</c:v>
                </c:pt>
                <c:pt idx="17565">
                  <c:v>8782.5</c:v>
                </c:pt>
                <c:pt idx="17566">
                  <c:v>8783</c:v>
                </c:pt>
                <c:pt idx="17567">
                  <c:v>8783.5</c:v>
                </c:pt>
                <c:pt idx="17568">
                  <c:v>8784</c:v>
                </c:pt>
                <c:pt idx="17569">
                  <c:v>8784.5</c:v>
                </c:pt>
                <c:pt idx="17570">
                  <c:v>8785</c:v>
                </c:pt>
                <c:pt idx="17571">
                  <c:v>8785.5</c:v>
                </c:pt>
                <c:pt idx="17572">
                  <c:v>8786</c:v>
                </c:pt>
                <c:pt idx="17573">
                  <c:v>8786.5</c:v>
                </c:pt>
                <c:pt idx="17574">
                  <c:v>8787</c:v>
                </c:pt>
                <c:pt idx="17575">
                  <c:v>8787.5</c:v>
                </c:pt>
                <c:pt idx="17576">
                  <c:v>8788</c:v>
                </c:pt>
                <c:pt idx="17577">
                  <c:v>8788.5</c:v>
                </c:pt>
                <c:pt idx="17578">
                  <c:v>8789</c:v>
                </c:pt>
                <c:pt idx="17579">
                  <c:v>8789.5</c:v>
                </c:pt>
                <c:pt idx="17580">
                  <c:v>8790</c:v>
                </c:pt>
                <c:pt idx="17581">
                  <c:v>8790.5</c:v>
                </c:pt>
                <c:pt idx="17582">
                  <c:v>8791</c:v>
                </c:pt>
                <c:pt idx="17583">
                  <c:v>8791.5</c:v>
                </c:pt>
                <c:pt idx="17584">
                  <c:v>8792</c:v>
                </c:pt>
                <c:pt idx="17585">
                  <c:v>8792.5</c:v>
                </c:pt>
                <c:pt idx="17586">
                  <c:v>8793</c:v>
                </c:pt>
                <c:pt idx="17587">
                  <c:v>8793.5</c:v>
                </c:pt>
                <c:pt idx="17588">
                  <c:v>8794</c:v>
                </c:pt>
                <c:pt idx="17589">
                  <c:v>8794.5</c:v>
                </c:pt>
                <c:pt idx="17590">
                  <c:v>8795</c:v>
                </c:pt>
                <c:pt idx="17591">
                  <c:v>8795.5</c:v>
                </c:pt>
                <c:pt idx="17592">
                  <c:v>8796</c:v>
                </c:pt>
                <c:pt idx="17593">
                  <c:v>8796.5</c:v>
                </c:pt>
                <c:pt idx="17594">
                  <c:v>8797</c:v>
                </c:pt>
                <c:pt idx="17595">
                  <c:v>8797.5</c:v>
                </c:pt>
                <c:pt idx="17596">
                  <c:v>8798</c:v>
                </c:pt>
                <c:pt idx="17597">
                  <c:v>8798.5</c:v>
                </c:pt>
                <c:pt idx="17598">
                  <c:v>8799</c:v>
                </c:pt>
                <c:pt idx="17599">
                  <c:v>8799.5</c:v>
                </c:pt>
                <c:pt idx="17600">
                  <c:v>8800</c:v>
                </c:pt>
                <c:pt idx="17601">
                  <c:v>8800.5</c:v>
                </c:pt>
                <c:pt idx="17602">
                  <c:v>8801</c:v>
                </c:pt>
                <c:pt idx="17603">
                  <c:v>8801.5</c:v>
                </c:pt>
                <c:pt idx="17604">
                  <c:v>8802</c:v>
                </c:pt>
                <c:pt idx="17605">
                  <c:v>8802.5</c:v>
                </c:pt>
                <c:pt idx="17606">
                  <c:v>8803</c:v>
                </c:pt>
                <c:pt idx="17607">
                  <c:v>8803.5</c:v>
                </c:pt>
                <c:pt idx="17608">
                  <c:v>8804</c:v>
                </c:pt>
                <c:pt idx="17609">
                  <c:v>8804.5</c:v>
                </c:pt>
                <c:pt idx="17610">
                  <c:v>8805</c:v>
                </c:pt>
                <c:pt idx="17611">
                  <c:v>8805.5</c:v>
                </c:pt>
                <c:pt idx="17612">
                  <c:v>8806</c:v>
                </c:pt>
                <c:pt idx="17613">
                  <c:v>8806.5</c:v>
                </c:pt>
                <c:pt idx="17614">
                  <c:v>8807</c:v>
                </c:pt>
                <c:pt idx="17615">
                  <c:v>8807.5</c:v>
                </c:pt>
                <c:pt idx="17616">
                  <c:v>8808</c:v>
                </c:pt>
                <c:pt idx="17617">
                  <c:v>8808.5</c:v>
                </c:pt>
                <c:pt idx="17618">
                  <c:v>8809</c:v>
                </c:pt>
                <c:pt idx="17619">
                  <c:v>8809.5</c:v>
                </c:pt>
                <c:pt idx="17620">
                  <c:v>8810</c:v>
                </c:pt>
                <c:pt idx="17621">
                  <c:v>8810.5</c:v>
                </c:pt>
                <c:pt idx="17622">
                  <c:v>8811</c:v>
                </c:pt>
                <c:pt idx="17623">
                  <c:v>8811.5</c:v>
                </c:pt>
                <c:pt idx="17624">
                  <c:v>8812</c:v>
                </c:pt>
                <c:pt idx="17625">
                  <c:v>8812.5</c:v>
                </c:pt>
                <c:pt idx="17626">
                  <c:v>8813</c:v>
                </c:pt>
                <c:pt idx="17627">
                  <c:v>8813.5</c:v>
                </c:pt>
                <c:pt idx="17628">
                  <c:v>8814</c:v>
                </c:pt>
                <c:pt idx="17629">
                  <c:v>8814.5</c:v>
                </c:pt>
                <c:pt idx="17630">
                  <c:v>8815</c:v>
                </c:pt>
                <c:pt idx="17631">
                  <c:v>8815.5</c:v>
                </c:pt>
                <c:pt idx="17632">
                  <c:v>8816</c:v>
                </c:pt>
                <c:pt idx="17633">
                  <c:v>8816.5</c:v>
                </c:pt>
                <c:pt idx="17634">
                  <c:v>8817</c:v>
                </c:pt>
                <c:pt idx="17635">
                  <c:v>8817.5</c:v>
                </c:pt>
                <c:pt idx="17636">
                  <c:v>8818</c:v>
                </c:pt>
                <c:pt idx="17637">
                  <c:v>8818.5</c:v>
                </c:pt>
                <c:pt idx="17638">
                  <c:v>8819</c:v>
                </c:pt>
                <c:pt idx="17639">
                  <c:v>8819.5</c:v>
                </c:pt>
                <c:pt idx="17640">
                  <c:v>8820</c:v>
                </c:pt>
                <c:pt idx="17641">
                  <c:v>8820.5</c:v>
                </c:pt>
                <c:pt idx="17642">
                  <c:v>8821</c:v>
                </c:pt>
                <c:pt idx="17643">
                  <c:v>8821.5</c:v>
                </c:pt>
                <c:pt idx="17644">
                  <c:v>8822</c:v>
                </c:pt>
                <c:pt idx="17645">
                  <c:v>8822.5</c:v>
                </c:pt>
                <c:pt idx="17646">
                  <c:v>8823</c:v>
                </c:pt>
                <c:pt idx="17647">
                  <c:v>8823.5</c:v>
                </c:pt>
                <c:pt idx="17648">
                  <c:v>8824</c:v>
                </c:pt>
                <c:pt idx="17649">
                  <c:v>8824.5</c:v>
                </c:pt>
                <c:pt idx="17650">
                  <c:v>8825</c:v>
                </c:pt>
                <c:pt idx="17651">
                  <c:v>8825.5</c:v>
                </c:pt>
                <c:pt idx="17652">
                  <c:v>8826</c:v>
                </c:pt>
                <c:pt idx="17653">
                  <c:v>8826.5</c:v>
                </c:pt>
                <c:pt idx="17654">
                  <c:v>8827</c:v>
                </c:pt>
                <c:pt idx="17655">
                  <c:v>8827.5</c:v>
                </c:pt>
                <c:pt idx="17656">
                  <c:v>8828</c:v>
                </c:pt>
                <c:pt idx="17657">
                  <c:v>8828.5</c:v>
                </c:pt>
                <c:pt idx="17658">
                  <c:v>8829</c:v>
                </c:pt>
                <c:pt idx="17659">
                  <c:v>8829.5</c:v>
                </c:pt>
                <c:pt idx="17660">
                  <c:v>8830</c:v>
                </c:pt>
                <c:pt idx="17661">
                  <c:v>8830.5</c:v>
                </c:pt>
                <c:pt idx="17662">
                  <c:v>8831</c:v>
                </c:pt>
                <c:pt idx="17663">
                  <c:v>8831.5</c:v>
                </c:pt>
                <c:pt idx="17664">
                  <c:v>8832</c:v>
                </c:pt>
                <c:pt idx="17665">
                  <c:v>8832.5</c:v>
                </c:pt>
                <c:pt idx="17666">
                  <c:v>8833</c:v>
                </c:pt>
                <c:pt idx="17667">
                  <c:v>8833.5</c:v>
                </c:pt>
                <c:pt idx="17668">
                  <c:v>8834</c:v>
                </c:pt>
                <c:pt idx="17669">
                  <c:v>8834.5</c:v>
                </c:pt>
                <c:pt idx="17670">
                  <c:v>8835</c:v>
                </c:pt>
                <c:pt idx="17671">
                  <c:v>8835.5</c:v>
                </c:pt>
                <c:pt idx="17672">
                  <c:v>8836</c:v>
                </c:pt>
                <c:pt idx="17673">
                  <c:v>8836.5</c:v>
                </c:pt>
                <c:pt idx="17674">
                  <c:v>8837</c:v>
                </c:pt>
                <c:pt idx="17675">
                  <c:v>8837.5</c:v>
                </c:pt>
                <c:pt idx="17676">
                  <c:v>8838</c:v>
                </c:pt>
                <c:pt idx="17677">
                  <c:v>8838.5</c:v>
                </c:pt>
                <c:pt idx="17678">
                  <c:v>8839</c:v>
                </c:pt>
                <c:pt idx="17679">
                  <c:v>8839.5</c:v>
                </c:pt>
                <c:pt idx="17680">
                  <c:v>8840</c:v>
                </c:pt>
                <c:pt idx="17681">
                  <c:v>8840.5</c:v>
                </c:pt>
                <c:pt idx="17682">
                  <c:v>8841</c:v>
                </c:pt>
                <c:pt idx="17683">
                  <c:v>8841.5</c:v>
                </c:pt>
                <c:pt idx="17684">
                  <c:v>8842</c:v>
                </c:pt>
                <c:pt idx="17685">
                  <c:v>8842.5</c:v>
                </c:pt>
                <c:pt idx="17686">
                  <c:v>8843</c:v>
                </c:pt>
                <c:pt idx="17687">
                  <c:v>8843.5</c:v>
                </c:pt>
                <c:pt idx="17688">
                  <c:v>8844</c:v>
                </c:pt>
                <c:pt idx="17689">
                  <c:v>8844.5</c:v>
                </c:pt>
                <c:pt idx="17690">
                  <c:v>8845</c:v>
                </c:pt>
                <c:pt idx="17691">
                  <c:v>8845.5</c:v>
                </c:pt>
                <c:pt idx="17692">
                  <c:v>8846</c:v>
                </c:pt>
                <c:pt idx="17693">
                  <c:v>8846.5</c:v>
                </c:pt>
                <c:pt idx="17694">
                  <c:v>8847</c:v>
                </c:pt>
                <c:pt idx="17695">
                  <c:v>8847.5</c:v>
                </c:pt>
                <c:pt idx="17696">
                  <c:v>8848</c:v>
                </c:pt>
                <c:pt idx="17697">
                  <c:v>8848.5</c:v>
                </c:pt>
                <c:pt idx="17698">
                  <c:v>8849</c:v>
                </c:pt>
                <c:pt idx="17699">
                  <c:v>8849.5</c:v>
                </c:pt>
                <c:pt idx="17700">
                  <c:v>8850</c:v>
                </c:pt>
                <c:pt idx="17701">
                  <c:v>8850.5</c:v>
                </c:pt>
                <c:pt idx="17702">
                  <c:v>8851</c:v>
                </c:pt>
                <c:pt idx="17703">
                  <c:v>8851.5</c:v>
                </c:pt>
                <c:pt idx="17704">
                  <c:v>8852</c:v>
                </c:pt>
                <c:pt idx="17705">
                  <c:v>8852.5</c:v>
                </c:pt>
                <c:pt idx="17706">
                  <c:v>8853</c:v>
                </c:pt>
                <c:pt idx="17707">
                  <c:v>8853.5</c:v>
                </c:pt>
                <c:pt idx="17708">
                  <c:v>8854</c:v>
                </c:pt>
                <c:pt idx="17709">
                  <c:v>8854.5</c:v>
                </c:pt>
                <c:pt idx="17710">
                  <c:v>8855</c:v>
                </c:pt>
                <c:pt idx="17711">
                  <c:v>8855.5</c:v>
                </c:pt>
                <c:pt idx="17712">
                  <c:v>8856</c:v>
                </c:pt>
                <c:pt idx="17713">
                  <c:v>8856.5</c:v>
                </c:pt>
                <c:pt idx="17714">
                  <c:v>8857</c:v>
                </c:pt>
                <c:pt idx="17715">
                  <c:v>8857.5</c:v>
                </c:pt>
                <c:pt idx="17716">
                  <c:v>8858</c:v>
                </c:pt>
                <c:pt idx="17717">
                  <c:v>8858.5</c:v>
                </c:pt>
                <c:pt idx="17718">
                  <c:v>8859</c:v>
                </c:pt>
                <c:pt idx="17719">
                  <c:v>8859.5</c:v>
                </c:pt>
                <c:pt idx="17720">
                  <c:v>8860</c:v>
                </c:pt>
                <c:pt idx="17721">
                  <c:v>8860.5</c:v>
                </c:pt>
                <c:pt idx="17722">
                  <c:v>8861</c:v>
                </c:pt>
                <c:pt idx="17723">
                  <c:v>8861.5</c:v>
                </c:pt>
                <c:pt idx="17724">
                  <c:v>8862</c:v>
                </c:pt>
                <c:pt idx="17725">
                  <c:v>8862.5</c:v>
                </c:pt>
                <c:pt idx="17726">
                  <c:v>8863</c:v>
                </c:pt>
                <c:pt idx="17727">
                  <c:v>8863.5</c:v>
                </c:pt>
                <c:pt idx="17728">
                  <c:v>8864</c:v>
                </c:pt>
                <c:pt idx="17729">
                  <c:v>8864.5</c:v>
                </c:pt>
                <c:pt idx="17730">
                  <c:v>8865</c:v>
                </c:pt>
                <c:pt idx="17731">
                  <c:v>8865.5</c:v>
                </c:pt>
                <c:pt idx="17732">
                  <c:v>8866</c:v>
                </c:pt>
                <c:pt idx="17733">
                  <c:v>8866.5</c:v>
                </c:pt>
                <c:pt idx="17734">
                  <c:v>8867</c:v>
                </c:pt>
                <c:pt idx="17735">
                  <c:v>8867.5</c:v>
                </c:pt>
                <c:pt idx="17736">
                  <c:v>8868</c:v>
                </c:pt>
                <c:pt idx="17737">
                  <c:v>8868.5</c:v>
                </c:pt>
                <c:pt idx="17738">
                  <c:v>8869</c:v>
                </c:pt>
                <c:pt idx="17739">
                  <c:v>8869.5</c:v>
                </c:pt>
                <c:pt idx="17740">
                  <c:v>8870</c:v>
                </c:pt>
                <c:pt idx="17741">
                  <c:v>8870.5</c:v>
                </c:pt>
                <c:pt idx="17742">
                  <c:v>8871</c:v>
                </c:pt>
                <c:pt idx="17743">
                  <c:v>8871.5</c:v>
                </c:pt>
                <c:pt idx="17744">
                  <c:v>8872</c:v>
                </c:pt>
                <c:pt idx="17745">
                  <c:v>8872.5</c:v>
                </c:pt>
                <c:pt idx="17746">
                  <c:v>8873</c:v>
                </c:pt>
                <c:pt idx="17747">
                  <c:v>8873.5</c:v>
                </c:pt>
                <c:pt idx="17748">
                  <c:v>8874</c:v>
                </c:pt>
                <c:pt idx="17749">
                  <c:v>8874.5</c:v>
                </c:pt>
                <c:pt idx="17750">
                  <c:v>8875</c:v>
                </c:pt>
                <c:pt idx="17751">
                  <c:v>8875.5</c:v>
                </c:pt>
                <c:pt idx="17752">
                  <c:v>8876</c:v>
                </c:pt>
                <c:pt idx="17753">
                  <c:v>8876.5</c:v>
                </c:pt>
                <c:pt idx="17754">
                  <c:v>8877</c:v>
                </c:pt>
                <c:pt idx="17755">
                  <c:v>8877.5</c:v>
                </c:pt>
                <c:pt idx="17756">
                  <c:v>8878</c:v>
                </c:pt>
                <c:pt idx="17757">
                  <c:v>8878.5</c:v>
                </c:pt>
                <c:pt idx="17758">
                  <c:v>8879</c:v>
                </c:pt>
                <c:pt idx="17759">
                  <c:v>8879.5</c:v>
                </c:pt>
                <c:pt idx="17760">
                  <c:v>8880</c:v>
                </c:pt>
                <c:pt idx="17761">
                  <c:v>8880.5</c:v>
                </c:pt>
                <c:pt idx="17762">
                  <c:v>8881</c:v>
                </c:pt>
                <c:pt idx="17763">
                  <c:v>8881.5</c:v>
                </c:pt>
                <c:pt idx="17764">
                  <c:v>8882</c:v>
                </c:pt>
                <c:pt idx="17765">
                  <c:v>8882.5</c:v>
                </c:pt>
                <c:pt idx="17766">
                  <c:v>8883</c:v>
                </c:pt>
                <c:pt idx="17767">
                  <c:v>8883.5</c:v>
                </c:pt>
                <c:pt idx="17768">
                  <c:v>8884</c:v>
                </c:pt>
                <c:pt idx="17769">
                  <c:v>8884.5</c:v>
                </c:pt>
                <c:pt idx="17770">
                  <c:v>8885</c:v>
                </c:pt>
                <c:pt idx="17771">
                  <c:v>8885.5</c:v>
                </c:pt>
                <c:pt idx="17772">
                  <c:v>8886</c:v>
                </c:pt>
                <c:pt idx="17773">
                  <c:v>8886.5</c:v>
                </c:pt>
                <c:pt idx="17774">
                  <c:v>8887</c:v>
                </c:pt>
                <c:pt idx="17775">
                  <c:v>8887.5</c:v>
                </c:pt>
                <c:pt idx="17776">
                  <c:v>8888</c:v>
                </c:pt>
                <c:pt idx="17777">
                  <c:v>8888.5</c:v>
                </c:pt>
                <c:pt idx="17778">
                  <c:v>8889</c:v>
                </c:pt>
                <c:pt idx="17779">
                  <c:v>8889.5</c:v>
                </c:pt>
                <c:pt idx="17780">
                  <c:v>8890</c:v>
                </c:pt>
                <c:pt idx="17781">
                  <c:v>8890.5</c:v>
                </c:pt>
                <c:pt idx="17782">
                  <c:v>8891</c:v>
                </c:pt>
                <c:pt idx="17783">
                  <c:v>8891.5</c:v>
                </c:pt>
                <c:pt idx="17784">
                  <c:v>8892</c:v>
                </c:pt>
                <c:pt idx="17785">
                  <c:v>8892.5</c:v>
                </c:pt>
                <c:pt idx="17786">
                  <c:v>8893</c:v>
                </c:pt>
                <c:pt idx="17787">
                  <c:v>8893.5</c:v>
                </c:pt>
                <c:pt idx="17788">
                  <c:v>8894</c:v>
                </c:pt>
                <c:pt idx="17789">
                  <c:v>8894.5</c:v>
                </c:pt>
                <c:pt idx="17790">
                  <c:v>8895</c:v>
                </c:pt>
                <c:pt idx="17791">
                  <c:v>8895.5</c:v>
                </c:pt>
                <c:pt idx="17792">
                  <c:v>8896</c:v>
                </c:pt>
                <c:pt idx="17793">
                  <c:v>8896.5</c:v>
                </c:pt>
                <c:pt idx="17794">
                  <c:v>8897</c:v>
                </c:pt>
                <c:pt idx="17795">
                  <c:v>8897.5</c:v>
                </c:pt>
                <c:pt idx="17796">
                  <c:v>8898</c:v>
                </c:pt>
                <c:pt idx="17797">
                  <c:v>8898.5</c:v>
                </c:pt>
                <c:pt idx="17798">
                  <c:v>8899</c:v>
                </c:pt>
                <c:pt idx="17799">
                  <c:v>8899.5</c:v>
                </c:pt>
                <c:pt idx="17800">
                  <c:v>8900</c:v>
                </c:pt>
                <c:pt idx="17801">
                  <c:v>8900.5</c:v>
                </c:pt>
                <c:pt idx="17802">
                  <c:v>8901</c:v>
                </c:pt>
                <c:pt idx="17803">
                  <c:v>8901.5</c:v>
                </c:pt>
                <c:pt idx="17804">
                  <c:v>8902</c:v>
                </c:pt>
                <c:pt idx="17805">
                  <c:v>8902.5</c:v>
                </c:pt>
                <c:pt idx="17806">
                  <c:v>8903</c:v>
                </c:pt>
                <c:pt idx="17807">
                  <c:v>8903.5</c:v>
                </c:pt>
                <c:pt idx="17808">
                  <c:v>8904</c:v>
                </c:pt>
                <c:pt idx="17809">
                  <c:v>8904.5</c:v>
                </c:pt>
                <c:pt idx="17810">
                  <c:v>8905</c:v>
                </c:pt>
                <c:pt idx="17811">
                  <c:v>8905.5</c:v>
                </c:pt>
                <c:pt idx="17812">
                  <c:v>8906</c:v>
                </c:pt>
                <c:pt idx="17813">
                  <c:v>8906.5</c:v>
                </c:pt>
                <c:pt idx="17814">
                  <c:v>8907</c:v>
                </c:pt>
                <c:pt idx="17815">
                  <c:v>8907.5</c:v>
                </c:pt>
                <c:pt idx="17816">
                  <c:v>8908</c:v>
                </c:pt>
                <c:pt idx="17817">
                  <c:v>8908.5</c:v>
                </c:pt>
                <c:pt idx="17818">
                  <c:v>8909</c:v>
                </c:pt>
                <c:pt idx="17819">
                  <c:v>8909.5</c:v>
                </c:pt>
                <c:pt idx="17820">
                  <c:v>8910</c:v>
                </c:pt>
                <c:pt idx="17821">
                  <c:v>8910.5</c:v>
                </c:pt>
                <c:pt idx="17822">
                  <c:v>8911</c:v>
                </c:pt>
                <c:pt idx="17823">
                  <c:v>8911.5</c:v>
                </c:pt>
                <c:pt idx="17824">
                  <c:v>8912</c:v>
                </c:pt>
                <c:pt idx="17825">
                  <c:v>8912.5</c:v>
                </c:pt>
                <c:pt idx="17826">
                  <c:v>8913</c:v>
                </c:pt>
                <c:pt idx="17827">
                  <c:v>8913.5</c:v>
                </c:pt>
                <c:pt idx="17828">
                  <c:v>8914</c:v>
                </c:pt>
                <c:pt idx="17829">
                  <c:v>8914.5</c:v>
                </c:pt>
                <c:pt idx="17830">
                  <c:v>8915</c:v>
                </c:pt>
                <c:pt idx="17831">
                  <c:v>8915.5</c:v>
                </c:pt>
                <c:pt idx="17832">
                  <c:v>8916</c:v>
                </c:pt>
                <c:pt idx="17833">
                  <c:v>8916.5</c:v>
                </c:pt>
                <c:pt idx="17834">
                  <c:v>8917</c:v>
                </c:pt>
                <c:pt idx="17835">
                  <c:v>8917.5</c:v>
                </c:pt>
                <c:pt idx="17836">
                  <c:v>8918</c:v>
                </c:pt>
                <c:pt idx="17837">
                  <c:v>8918.5</c:v>
                </c:pt>
                <c:pt idx="17838">
                  <c:v>8919</c:v>
                </c:pt>
                <c:pt idx="17839">
                  <c:v>8919.5</c:v>
                </c:pt>
                <c:pt idx="17840">
                  <c:v>8920</c:v>
                </c:pt>
                <c:pt idx="17841">
                  <c:v>8920.5</c:v>
                </c:pt>
                <c:pt idx="17842">
                  <c:v>8921</c:v>
                </c:pt>
                <c:pt idx="17843">
                  <c:v>8921.5</c:v>
                </c:pt>
                <c:pt idx="17844">
                  <c:v>8922</c:v>
                </c:pt>
                <c:pt idx="17845">
                  <c:v>8922.5</c:v>
                </c:pt>
                <c:pt idx="17846">
                  <c:v>8923</c:v>
                </c:pt>
                <c:pt idx="17847">
                  <c:v>8923.5</c:v>
                </c:pt>
                <c:pt idx="17848">
                  <c:v>8924</c:v>
                </c:pt>
                <c:pt idx="17849">
                  <c:v>8924.5</c:v>
                </c:pt>
                <c:pt idx="17850">
                  <c:v>8925</c:v>
                </c:pt>
                <c:pt idx="17851">
                  <c:v>8925.5</c:v>
                </c:pt>
                <c:pt idx="17852">
                  <c:v>8926</c:v>
                </c:pt>
                <c:pt idx="17853">
                  <c:v>8926.5</c:v>
                </c:pt>
                <c:pt idx="17854">
                  <c:v>8927</c:v>
                </c:pt>
                <c:pt idx="17855">
                  <c:v>8927.5</c:v>
                </c:pt>
                <c:pt idx="17856">
                  <c:v>8928</c:v>
                </c:pt>
                <c:pt idx="17857">
                  <c:v>8928.5</c:v>
                </c:pt>
                <c:pt idx="17858">
                  <c:v>8929</c:v>
                </c:pt>
                <c:pt idx="17859">
                  <c:v>8929.5</c:v>
                </c:pt>
                <c:pt idx="17860">
                  <c:v>8930</c:v>
                </c:pt>
                <c:pt idx="17861">
                  <c:v>8930.5</c:v>
                </c:pt>
                <c:pt idx="17862">
                  <c:v>8931</c:v>
                </c:pt>
                <c:pt idx="17863">
                  <c:v>8931.5</c:v>
                </c:pt>
                <c:pt idx="17864">
                  <c:v>8932</c:v>
                </c:pt>
                <c:pt idx="17865">
                  <c:v>8932.5</c:v>
                </c:pt>
                <c:pt idx="17866">
                  <c:v>8933</c:v>
                </c:pt>
                <c:pt idx="17867">
                  <c:v>8933.5</c:v>
                </c:pt>
                <c:pt idx="17868">
                  <c:v>8934</c:v>
                </c:pt>
                <c:pt idx="17869">
                  <c:v>8934.5</c:v>
                </c:pt>
                <c:pt idx="17870">
                  <c:v>8935</c:v>
                </c:pt>
                <c:pt idx="17871">
                  <c:v>8935.5</c:v>
                </c:pt>
                <c:pt idx="17872">
                  <c:v>8936</c:v>
                </c:pt>
                <c:pt idx="17873">
                  <c:v>8936.5</c:v>
                </c:pt>
                <c:pt idx="17874">
                  <c:v>8937</c:v>
                </c:pt>
                <c:pt idx="17875">
                  <c:v>8937.5</c:v>
                </c:pt>
                <c:pt idx="17876">
                  <c:v>8938</c:v>
                </c:pt>
                <c:pt idx="17877">
                  <c:v>8938.5</c:v>
                </c:pt>
                <c:pt idx="17878">
                  <c:v>8939</c:v>
                </c:pt>
                <c:pt idx="17879">
                  <c:v>8939.5</c:v>
                </c:pt>
                <c:pt idx="17880">
                  <c:v>8940</c:v>
                </c:pt>
                <c:pt idx="17881">
                  <c:v>8940.5</c:v>
                </c:pt>
                <c:pt idx="17882">
                  <c:v>8941</c:v>
                </c:pt>
                <c:pt idx="17883">
                  <c:v>8941.5</c:v>
                </c:pt>
                <c:pt idx="17884">
                  <c:v>8942</c:v>
                </c:pt>
                <c:pt idx="17885">
                  <c:v>8942.5</c:v>
                </c:pt>
                <c:pt idx="17886">
                  <c:v>8943</c:v>
                </c:pt>
                <c:pt idx="17887">
                  <c:v>8943.5</c:v>
                </c:pt>
                <c:pt idx="17888">
                  <c:v>8944</c:v>
                </c:pt>
                <c:pt idx="17889">
                  <c:v>8944.5</c:v>
                </c:pt>
                <c:pt idx="17890">
                  <c:v>8945</c:v>
                </c:pt>
                <c:pt idx="17891">
                  <c:v>8945.5</c:v>
                </c:pt>
                <c:pt idx="17892">
                  <c:v>8946</c:v>
                </c:pt>
                <c:pt idx="17893">
                  <c:v>8946.5</c:v>
                </c:pt>
                <c:pt idx="17894">
                  <c:v>8947</c:v>
                </c:pt>
                <c:pt idx="17895">
                  <c:v>8947.5</c:v>
                </c:pt>
                <c:pt idx="17896">
                  <c:v>8948</c:v>
                </c:pt>
                <c:pt idx="17897">
                  <c:v>8948.5</c:v>
                </c:pt>
                <c:pt idx="17898">
                  <c:v>8949</c:v>
                </c:pt>
                <c:pt idx="17899">
                  <c:v>8949.5</c:v>
                </c:pt>
                <c:pt idx="17900">
                  <c:v>8950</c:v>
                </c:pt>
                <c:pt idx="17901">
                  <c:v>8950.5</c:v>
                </c:pt>
                <c:pt idx="17902">
                  <c:v>8951</c:v>
                </c:pt>
                <c:pt idx="17903">
                  <c:v>8951.5</c:v>
                </c:pt>
                <c:pt idx="17904">
                  <c:v>8952</c:v>
                </c:pt>
                <c:pt idx="17905">
                  <c:v>8952.5</c:v>
                </c:pt>
                <c:pt idx="17906">
                  <c:v>8953</c:v>
                </c:pt>
                <c:pt idx="17907">
                  <c:v>8953.5</c:v>
                </c:pt>
                <c:pt idx="17908">
                  <c:v>8954</c:v>
                </c:pt>
                <c:pt idx="17909">
                  <c:v>8954.5</c:v>
                </c:pt>
                <c:pt idx="17910">
                  <c:v>8955</c:v>
                </c:pt>
                <c:pt idx="17911">
                  <c:v>8955.5</c:v>
                </c:pt>
                <c:pt idx="17912">
                  <c:v>8956</c:v>
                </c:pt>
                <c:pt idx="17913">
                  <c:v>8956.5</c:v>
                </c:pt>
                <c:pt idx="17914">
                  <c:v>8957</c:v>
                </c:pt>
                <c:pt idx="17915">
                  <c:v>8957.5</c:v>
                </c:pt>
                <c:pt idx="17916">
                  <c:v>8958</c:v>
                </c:pt>
                <c:pt idx="17917">
                  <c:v>8958.5</c:v>
                </c:pt>
                <c:pt idx="17918">
                  <c:v>8959</c:v>
                </c:pt>
                <c:pt idx="17919">
                  <c:v>8959.5</c:v>
                </c:pt>
                <c:pt idx="17920">
                  <c:v>8960</c:v>
                </c:pt>
                <c:pt idx="17921">
                  <c:v>8960.5</c:v>
                </c:pt>
                <c:pt idx="17922">
                  <c:v>8961</c:v>
                </c:pt>
                <c:pt idx="17923">
                  <c:v>8961.5</c:v>
                </c:pt>
                <c:pt idx="17924">
                  <c:v>8962</c:v>
                </c:pt>
                <c:pt idx="17925">
                  <c:v>8962.5</c:v>
                </c:pt>
                <c:pt idx="17926">
                  <c:v>8963</c:v>
                </c:pt>
                <c:pt idx="17927">
                  <c:v>8963.5</c:v>
                </c:pt>
                <c:pt idx="17928">
                  <c:v>8964</c:v>
                </c:pt>
                <c:pt idx="17929">
                  <c:v>8964.5</c:v>
                </c:pt>
                <c:pt idx="17930">
                  <c:v>8965</c:v>
                </c:pt>
                <c:pt idx="17931">
                  <c:v>8965.5</c:v>
                </c:pt>
                <c:pt idx="17932">
                  <c:v>8966</c:v>
                </c:pt>
                <c:pt idx="17933">
                  <c:v>8966.5</c:v>
                </c:pt>
                <c:pt idx="17934">
                  <c:v>8967</c:v>
                </c:pt>
                <c:pt idx="17935">
                  <c:v>8967.5</c:v>
                </c:pt>
                <c:pt idx="17936">
                  <c:v>8968</c:v>
                </c:pt>
                <c:pt idx="17937">
                  <c:v>8968.5</c:v>
                </c:pt>
                <c:pt idx="17938">
                  <c:v>8969</c:v>
                </c:pt>
                <c:pt idx="17939">
                  <c:v>8969.5</c:v>
                </c:pt>
                <c:pt idx="17940">
                  <c:v>8970</c:v>
                </c:pt>
                <c:pt idx="17941">
                  <c:v>8970.5</c:v>
                </c:pt>
                <c:pt idx="17942">
                  <c:v>8971</c:v>
                </c:pt>
                <c:pt idx="17943">
                  <c:v>8971.5</c:v>
                </c:pt>
                <c:pt idx="17944">
                  <c:v>8972</c:v>
                </c:pt>
                <c:pt idx="17945">
                  <c:v>8972.5</c:v>
                </c:pt>
                <c:pt idx="17946">
                  <c:v>8973</c:v>
                </c:pt>
                <c:pt idx="17947">
                  <c:v>8973.5</c:v>
                </c:pt>
                <c:pt idx="17948">
                  <c:v>8974</c:v>
                </c:pt>
                <c:pt idx="17949">
                  <c:v>8974.5</c:v>
                </c:pt>
                <c:pt idx="17950">
                  <c:v>8975</c:v>
                </c:pt>
                <c:pt idx="17951">
                  <c:v>8975.5</c:v>
                </c:pt>
                <c:pt idx="17952">
                  <c:v>8976</c:v>
                </c:pt>
                <c:pt idx="17953">
                  <c:v>8976.5</c:v>
                </c:pt>
                <c:pt idx="17954">
                  <c:v>8977</c:v>
                </c:pt>
                <c:pt idx="17955">
                  <c:v>8977.5</c:v>
                </c:pt>
                <c:pt idx="17956">
                  <c:v>8978</c:v>
                </c:pt>
                <c:pt idx="17957">
                  <c:v>8978.5</c:v>
                </c:pt>
                <c:pt idx="17958">
                  <c:v>8979</c:v>
                </c:pt>
                <c:pt idx="17959">
                  <c:v>8979.5</c:v>
                </c:pt>
                <c:pt idx="17960">
                  <c:v>8980</c:v>
                </c:pt>
                <c:pt idx="17961">
                  <c:v>8980.5</c:v>
                </c:pt>
                <c:pt idx="17962">
                  <c:v>8981</c:v>
                </c:pt>
                <c:pt idx="17963">
                  <c:v>8981.5</c:v>
                </c:pt>
                <c:pt idx="17964">
                  <c:v>8982</c:v>
                </c:pt>
                <c:pt idx="17965">
                  <c:v>8982.5</c:v>
                </c:pt>
                <c:pt idx="17966">
                  <c:v>8983</c:v>
                </c:pt>
                <c:pt idx="17967">
                  <c:v>8983.5</c:v>
                </c:pt>
                <c:pt idx="17968">
                  <c:v>8984</c:v>
                </c:pt>
                <c:pt idx="17969">
                  <c:v>8984.5</c:v>
                </c:pt>
                <c:pt idx="17970">
                  <c:v>8985</c:v>
                </c:pt>
                <c:pt idx="17971">
                  <c:v>8985.5</c:v>
                </c:pt>
                <c:pt idx="17972">
                  <c:v>8986</c:v>
                </c:pt>
                <c:pt idx="17973">
                  <c:v>8986.5</c:v>
                </c:pt>
                <c:pt idx="17974">
                  <c:v>8987</c:v>
                </c:pt>
                <c:pt idx="17975">
                  <c:v>8987.5</c:v>
                </c:pt>
                <c:pt idx="17976">
                  <c:v>8988</c:v>
                </c:pt>
                <c:pt idx="17977">
                  <c:v>8988.5</c:v>
                </c:pt>
                <c:pt idx="17978">
                  <c:v>8989</c:v>
                </c:pt>
                <c:pt idx="17979">
                  <c:v>8989.5</c:v>
                </c:pt>
                <c:pt idx="17980">
                  <c:v>8990</c:v>
                </c:pt>
                <c:pt idx="17981">
                  <c:v>8990.5</c:v>
                </c:pt>
                <c:pt idx="17982">
                  <c:v>8991</c:v>
                </c:pt>
                <c:pt idx="17983">
                  <c:v>8991.5</c:v>
                </c:pt>
                <c:pt idx="17984">
                  <c:v>8992</c:v>
                </c:pt>
                <c:pt idx="17985">
                  <c:v>8992.5</c:v>
                </c:pt>
                <c:pt idx="17986">
                  <c:v>8993</c:v>
                </c:pt>
                <c:pt idx="17987">
                  <c:v>8993.5</c:v>
                </c:pt>
                <c:pt idx="17988">
                  <c:v>8994</c:v>
                </c:pt>
                <c:pt idx="17989">
                  <c:v>8994.5</c:v>
                </c:pt>
                <c:pt idx="17990">
                  <c:v>8995</c:v>
                </c:pt>
                <c:pt idx="17991">
                  <c:v>8995.5</c:v>
                </c:pt>
                <c:pt idx="17992">
                  <c:v>8996</c:v>
                </c:pt>
                <c:pt idx="17993">
                  <c:v>8996.5</c:v>
                </c:pt>
                <c:pt idx="17994">
                  <c:v>8997</c:v>
                </c:pt>
                <c:pt idx="17995">
                  <c:v>8997.5</c:v>
                </c:pt>
                <c:pt idx="17996">
                  <c:v>8998</c:v>
                </c:pt>
                <c:pt idx="17997">
                  <c:v>8998.5</c:v>
                </c:pt>
                <c:pt idx="17998">
                  <c:v>8999</c:v>
                </c:pt>
                <c:pt idx="17999">
                  <c:v>8999.5</c:v>
                </c:pt>
                <c:pt idx="18000">
                  <c:v>9000</c:v>
                </c:pt>
                <c:pt idx="18001">
                  <c:v>9000.5</c:v>
                </c:pt>
                <c:pt idx="18002">
                  <c:v>9001</c:v>
                </c:pt>
                <c:pt idx="18003">
                  <c:v>9001.5</c:v>
                </c:pt>
                <c:pt idx="18004">
                  <c:v>9002</c:v>
                </c:pt>
                <c:pt idx="18005">
                  <c:v>9002.5</c:v>
                </c:pt>
                <c:pt idx="18006">
                  <c:v>9003</c:v>
                </c:pt>
                <c:pt idx="18007">
                  <c:v>9003.5</c:v>
                </c:pt>
                <c:pt idx="18008">
                  <c:v>9004</c:v>
                </c:pt>
                <c:pt idx="18009">
                  <c:v>9004.5</c:v>
                </c:pt>
                <c:pt idx="18010">
                  <c:v>9005</c:v>
                </c:pt>
                <c:pt idx="18011">
                  <c:v>9005.5</c:v>
                </c:pt>
                <c:pt idx="18012">
                  <c:v>9006</c:v>
                </c:pt>
                <c:pt idx="18013">
                  <c:v>9006.5</c:v>
                </c:pt>
                <c:pt idx="18014">
                  <c:v>9007</c:v>
                </c:pt>
                <c:pt idx="18015">
                  <c:v>9007.5</c:v>
                </c:pt>
                <c:pt idx="18016">
                  <c:v>9008</c:v>
                </c:pt>
                <c:pt idx="18017">
                  <c:v>9008.5</c:v>
                </c:pt>
                <c:pt idx="18018">
                  <c:v>9009</c:v>
                </c:pt>
                <c:pt idx="18019">
                  <c:v>9009.5</c:v>
                </c:pt>
                <c:pt idx="18020">
                  <c:v>9010</c:v>
                </c:pt>
                <c:pt idx="18021">
                  <c:v>9010.5</c:v>
                </c:pt>
                <c:pt idx="18022">
                  <c:v>9011</c:v>
                </c:pt>
                <c:pt idx="18023">
                  <c:v>9011.5</c:v>
                </c:pt>
                <c:pt idx="18024">
                  <c:v>9012</c:v>
                </c:pt>
                <c:pt idx="18025">
                  <c:v>9012.5</c:v>
                </c:pt>
                <c:pt idx="18026">
                  <c:v>9013</c:v>
                </c:pt>
                <c:pt idx="18027">
                  <c:v>9013.5</c:v>
                </c:pt>
                <c:pt idx="18028">
                  <c:v>9014</c:v>
                </c:pt>
                <c:pt idx="18029">
                  <c:v>9014.5</c:v>
                </c:pt>
                <c:pt idx="18030">
                  <c:v>9015</c:v>
                </c:pt>
                <c:pt idx="18031">
                  <c:v>9015.5</c:v>
                </c:pt>
                <c:pt idx="18032">
                  <c:v>9016</c:v>
                </c:pt>
                <c:pt idx="18033">
                  <c:v>9016.5</c:v>
                </c:pt>
                <c:pt idx="18034">
                  <c:v>9017</c:v>
                </c:pt>
                <c:pt idx="18035">
                  <c:v>9017.5</c:v>
                </c:pt>
                <c:pt idx="18036">
                  <c:v>9018</c:v>
                </c:pt>
                <c:pt idx="18037">
                  <c:v>9018.5</c:v>
                </c:pt>
                <c:pt idx="18038">
                  <c:v>9019</c:v>
                </c:pt>
                <c:pt idx="18039">
                  <c:v>9019.5</c:v>
                </c:pt>
                <c:pt idx="18040">
                  <c:v>9020</c:v>
                </c:pt>
                <c:pt idx="18041">
                  <c:v>9020.5</c:v>
                </c:pt>
                <c:pt idx="18042">
                  <c:v>9021</c:v>
                </c:pt>
                <c:pt idx="18043">
                  <c:v>9021.5</c:v>
                </c:pt>
                <c:pt idx="18044">
                  <c:v>9022</c:v>
                </c:pt>
                <c:pt idx="18045">
                  <c:v>9022.5</c:v>
                </c:pt>
                <c:pt idx="18046">
                  <c:v>9023</c:v>
                </c:pt>
                <c:pt idx="18047">
                  <c:v>9023.5</c:v>
                </c:pt>
                <c:pt idx="18048">
                  <c:v>9024</c:v>
                </c:pt>
                <c:pt idx="18049">
                  <c:v>9024.5</c:v>
                </c:pt>
                <c:pt idx="18050">
                  <c:v>9025</c:v>
                </c:pt>
                <c:pt idx="18051">
                  <c:v>9025.5</c:v>
                </c:pt>
                <c:pt idx="18052">
                  <c:v>9026</c:v>
                </c:pt>
                <c:pt idx="18053">
                  <c:v>9026.5</c:v>
                </c:pt>
                <c:pt idx="18054">
                  <c:v>9027</c:v>
                </c:pt>
                <c:pt idx="18055">
                  <c:v>9027.5</c:v>
                </c:pt>
                <c:pt idx="18056">
                  <c:v>9028</c:v>
                </c:pt>
                <c:pt idx="18057">
                  <c:v>9028.5</c:v>
                </c:pt>
                <c:pt idx="18058">
                  <c:v>9029</c:v>
                </c:pt>
                <c:pt idx="18059">
                  <c:v>9029.5</c:v>
                </c:pt>
                <c:pt idx="18060">
                  <c:v>9030</c:v>
                </c:pt>
                <c:pt idx="18061">
                  <c:v>9030.5</c:v>
                </c:pt>
                <c:pt idx="18062">
                  <c:v>9031</c:v>
                </c:pt>
                <c:pt idx="18063">
                  <c:v>9031.5</c:v>
                </c:pt>
                <c:pt idx="18064">
                  <c:v>9032</c:v>
                </c:pt>
                <c:pt idx="18065">
                  <c:v>9032.5</c:v>
                </c:pt>
                <c:pt idx="18066">
                  <c:v>9033</c:v>
                </c:pt>
                <c:pt idx="18067">
                  <c:v>9033.5</c:v>
                </c:pt>
                <c:pt idx="18068">
                  <c:v>9034</c:v>
                </c:pt>
                <c:pt idx="18069">
                  <c:v>9034.5</c:v>
                </c:pt>
                <c:pt idx="18070">
                  <c:v>9035</c:v>
                </c:pt>
                <c:pt idx="18071">
                  <c:v>9035.5</c:v>
                </c:pt>
                <c:pt idx="18072">
                  <c:v>9036</c:v>
                </c:pt>
                <c:pt idx="18073">
                  <c:v>9036.5</c:v>
                </c:pt>
                <c:pt idx="18074">
                  <c:v>9037</c:v>
                </c:pt>
                <c:pt idx="18075">
                  <c:v>9037.5</c:v>
                </c:pt>
                <c:pt idx="18076">
                  <c:v>9038</c:v>
                </c:pt>
                <c:pt idx="18077">
                  <c:v>9038.5</c:v>
                </c:pt>
                <c:pt idx="18078">
                  <c:v>9039</c:v>
                </c:pt>
                <c:pt idx="18079">
                  <c:v>9039.5</c:v>
                </c:pt>
                <c:pt idx="18080">
                  <c:v>9040</c:v>
                </c:pt>
                <c:pt idx="18081">
                  <c:v>9040.5</c:v>
                </c:pt>
                <c:pt idx="18082">
                  <c:v>9041</c:v>
                </c:pt>
                <c:pt idx="18083">
                  <c:v>9041.5</c:v>
                </c:pt>
                <c:pt idx="18084">
                  <c:v>9042</c:v>
                </c:pt>
                <c:pt idx="18085">
                  <c:v>9042.5</c:v>
                </c:pt>
                <c:pt idx="18086">
                  <c:v>9043</c:v>
                </c:pt>
                <c:pt idx="18087">
                  <c:v>9043.5</c:v>
                </c:pt>
                <c:pt idx="18088">
                  <c:v>9044</c:v>
                </c:pt>
                <c:pt idx="18089">
                  <c:v>9044.5</c:v>
                </c:pt>
                <c:pt idx="18090">
                  <c:v>9045</c:v>
                </c:pt>
                <c:pt idx="18091">
                  <c:v>9045.5</c:v>
                </c:pt>
                <c:pt idx="18092">
                  <c:v>9046</c:v>
                </c:pt>
                <c:pt idx="18093">
                  <c:v>9046.5</c:v>
                </c:pt>
                <c:pt idx="18094">
                  <c:v>9047</c:v>
                </c:pt>
                <c:pt idx="18095">
                  <c:v>9047.5</c:v>
                </c:pt>
                <c:pt idx="18096">
                  <c:v>9048</c:v>
                </c:pt>
                <c:pt idx="18097">
                  <c:v>9048.5</c:v>
                </c:pt>
                <c:pt idx="18098">
                  <c:v>9049</c:v>
                </c:pt>
                <c:pt idx="18099">
                  <c:v>9049.5</c:v>
                </c:pt>
                <c:pt idx="18100">
                  <c:v>9050</c:v>
                </c:pt>
                <c:pt idx="18101">
                  <c:v>9050.5</c:v>
                </c:pt>
                <c:pt idx="18102">
                  <c:v>9051</c:v>
                </c:pt>
                <c:pt idx="18103">
                  <c:v>9051.5</c:v>
                </c:pt>
                <c:pt idx="18104">
                  <c:v>9052</c:v>
                </c:pt>
                <c:pt idx="18105">
                  <c:v>9052.5</c:v>
                </c:pt>
                <c:pt idx="18106">
                  <c:v>9053</c:v>
                </c:pt>
                <c:pt idx="18107">
                  <c:v>9053.5</c:v>
                </c:pt>
                <c:pt idx="18108">
                  <c:v>9054</c:v>
                </c:pt>
                <c:pt idx="18109">
                  <c:v>9054.5</c:v>
                </c:pt>
                <c:pt idx="18110">
                  <c:v>9055</c:v>
                </c:pt>
                <c:pt idx="18111">
                  <c:v>9055.5</c:v>
                </c:pt>
                <c:pt idx="18112">
                  <c:v>9056</c:v>
                </c:pt>
                <c:pt idx="18113">
                  <c:v>9056.5</c:v>
                </c:pt>
                <c:pt idx="18114">
                  <c:v>9057</c:v>
                </c:pt>
                <c:pt idx="18115">
                  <c:v>9057.5</c:v>
                </c:pt>
                <c:pt idx="18116">
                  <c:v>9058</c:v>
                </c:pt>
                <c:pt idx="18117">
                  <c:v>9058.5</c:v>
                </c:pt>
                <c:pt idx="18118">
                  <c:v>9059</c:v>
                </c:pt>
                <c:pt idx="18119">
                  <c:v>9059.5</c:v>
                </c:pt>
                <c:pt idx="18120">
                  <c:v>9060</c:v>
                </c:pt>
                <c:pt idx="18121">
                  <c:v>9060.5</c:v>
                </c:pt>
                <c:pt idx="18122">
                  <c:v>9061</c:v>
                </c:pt>
                <c:pt idx="18123">
                  <c:v>9061.5</c:v>
                </c:pt>
                <c:pt idx="18124">
                  <c:v>9062</c:v>
                </c:pt>
                <c:pt idx="18125">
                  <c:v>9062.5</c:v>
                </c:pt>
                <c:pt idx="18126">
                  <c:v>9063</c:v>
                </c:pt>
                <c:pt idx="18127">
                  <c:v>9063.5</c:v>
                </c:pt>
                <c:pt idx="18128">
                  <c:v>9064</c:v>
                </c:pt>
                <c:pt idx="18129">
                  <c:v>9064.5</c:v>
                </c:pt>
                <c:pt idx="18130">
                  <c:v>9065</c:v>
                </c:pt>
                <c:pt idx="18131">
                  <c:v>9065.5</c:v>
                </c:pt>
                <c:pt idx="18132">
                  <c:v>9066</c:v>
                </c:pt>
                <c:pt idx="18133">
                  <c:v>9066.5</c:v>
                </c:pt>
                <c:pt idx="18134">
                  <c:v>9067</c:v>
                </c:pt>
                <c:pt idx="18135">
                  <c:v>9067.5</c:v>
                </c:pt>
                <c:pt idx="18136">
                  <c:v>9068</c:v>
                </c:pt>
                <c:pt idx="18137">
                  <c:v>9068.5</c:v>
                </c:pt>
                <c:pt idx="18138">
                  <c:v>9069</c:v>
                </c:pt>
                <c:pt idx="18139">
                  <c:v>9069.5</c:v>
                </c:pt>
                <c:pt idx="18140">
                  <c:v>9070</c:v>
                </c:pt>
                <c:pt idx="18141">
                  <c:v>9070.5</c:v>
                </c:pt>
                <c:pt idx="18142">
                  <c:v>9071</c:v>
                </c:pt>
                <c:pt idx="18143">
                  <c:v>9071.5</c:v>
                </c:pt>
                <c:pt idx="18144">
                  <c:v>9072</c:v>
                </c:pt>
                <c:pt idx="18145">
                  <c:v>9072.5</c:v>
                </c:pt>
                <c:pt idx="18146">
                  <c:v>9073</c:v>
                </c:pt>
                <c:pt idx="18147">
                  <c:v>9073.5</c:v>
                </c:pt>
                <c:pt idx="18148">
                  <c:v>9074</c:v>
                </c:pt>
                <c:pt idx="18149">
                  <c:v>9074.5</c:v>
                </c:pt>
                <c:pt idx="18150">
                  <c:v>9075</c:v>
                </c:pt>
                <c:pt idx="18151">
                  <c:v>9075.5</c:v>
                </c:pt>
                <c:pt idx="18152">
                  <c:v>9076</c:v>
                </c:pt>
                <c:pt idx="18153">
                  <c:v>9076.5</c:v>
                </c:pt>
                <c:pt idx="18154">
                  <c:v>9077</c:v>
                </c:pt>
                <c:pt idx="18155">
                  <c:v>9077.5</c:v>
                </c:pt>
                <c:pt idx="18156">
                  <c:v>9078</c:v>
                </c:pt>
                <c:pt idx="18157">
                  <c:v>9078.5</c:v>
                </c:pt>
                <c:pt idx="18158">
                  <c:v>9079</c:v>
                </c:pt>
                <c:pt idx="18159">
                  <c:v>9079.5</c:v>
                </c:pt>
                <c:pt idx="18160">
                  <c:v>9080</c:v>
                </c:pt>
                <c:pt idx="18161">
                  <c:v>9080.5</c:v>
                </c:pt>
                <c:pt idx="18162">
                  <c:v>9081</c:v>
                </c:pt>
                <c:pt idx="18163">
                  <c:v>9081.5</c:v>
                </c:pt>
                <c:pt idx="18164">
                  <c:v>9082</c:v>
                </c:pt>
                <c:pt idx="18165">
                  <c:v>9082.5</c:v>
                </c:pt>
                <c:pt idx="18166">
                  <c:v>9083</c:v>
                </c:pt>
                <c:pt idx="18167">
                  <c:v>9083.5</c:v>
                </c:pt>
                <c:pt idx="18168">
                  <c:v>9084</c:v>
                </c:pt>
                <c:pt idx="18169">
                  <c:v>9084.5</c:v>
                </c:pt>
                <c:pt idx="18170">
                  <c:v>9085</c:v>
                </c:pt>
                <c:pt idx="18171">
                  <c:v>9085.5</c:v>
                </c:pt>
                <c:pt idx="18172">
                  <c:v>9086</c:v>
                </c:pt>
                <c:pt idx="18173">
                  <c:v>9086.5</c:v>
                </c:pt>
                <c:pt idx="18174">
                  <c:v>9087</c:v>
                </c:pt>
                <c:pt idx="18175">
                  <c:v>9087.5</c:v>
                </c:pt>
                <c:pt idx="18176">
                  <c:v>9088</c:v>
                </c:pt>
                <c:pt idx="18177">
                  <c:v>9088.5</c:v>
                </c:pt>
                <c:pt idx="18178">
                  <c:v>9089</c:v>
                </c:pt>
                <c:pt idx="18179">
                  <c:v>9089.5</c:v>
                </c:pt>
                <c:pt idx="18180">
                  <c:v>9090</c:v>
                </c:pt>
                <c:pt idx="18181">
                  <c:v>9090.5</c:v>
                </c:pt>
                <c:pt idx="18182">
                  <c:v>9091</c:v>
                </c:pt>
                <c:pt idx="18183">
                  <c:v>9091.5</c:v>
                </c:pt>
                <c:pt idx="18184">
                  <c:v>9092</c:v>
                </c:pt>
                <c:pt idx="18185">
                  <c:v>9092.5</c:v>
                </c:pt>
                <c:pt idx="18186">
                  <c:v>9093</c:v>
                </c:pt>
                <c:pt idx="18187">
                  <c:v>9093.5</c:v>
                </c:pt>
                <c:pt idx="18188">
                  <c:v>9094</c:v>
                </c:pt>
                <c:pt idx="18189">
                  <c:v>9094.5</c:v>
                </c:pt>
                <c:pt idx="18190">
                  <c:v>9095</c:v>
                </c:pt>
                <c:pt idx="18191">
                  <c:v>9095.5</c:v>
                </c:pt>
                <c:pt idx="18192">
                  <c:v>9096</c:v>
                </c:pt>
                <c:pt idx="18193">
                  <c:v>9096.5</c:v>
                </c:pt>
                <c:pt idx="18194">
                  <c:v>9097</c:v>
                </c:pt>
                <c:pt idx="18195">
                  <c:v>9097.5</c:v>
                </c:pt>
                <c:pt idx="18196">
                  <c:v>9098</c:v>
                </c:pt>
                <c:pt idx="18197">
                  <c:v>9098.5</c:v>
                </c:pt>
                <c:pt idx="18198">
                  <c:v>9099</c:v>
                </c:pt>
                <c:pt idx="18199">
                  <c:v>9099.5</c:v>
                </c:pt>
                <c:pt idx="18200">
                  <c:v>9100</c:v>
                </c:pt>
                <c:pt idx="18201">
                  <c:v>9100.5</c:v>
                </c:pt>
                <c:pt idx="18202">
                  <c:v>9101</c:v>
                </c:pt>
                <c:pt idx="18203">
                  <c:v>9101.5</c:v>
                </c:pt>
                <c:pt idx="18204">
                  <c:v>9102</c:v>
                </c:pt>
                <c:pt idx="18205">
                  <c:v>9102.5</c:v>
                </c:pt>
                <c:pt idx="18206">
                  <c:v>9103</c:v>
                </c:pt>
                <c:pt idx="18207">
                  <c:v>9103.5</c:v>
                </c:pt>
                <c:pt idx="18208">
                  <c:v>9104</c:v>
                </c:pt>
                <c:pt idx="18209">
                  <c:v>9104.5</c:v>
                </c:pt>
                <c:pt idx="18210">
                  <c:v>9105</c:v>
                </c:pt>
                <c:pt idx="18211">
                  <c:v>9105.5</c:v>
                </c:pt>
                <c:pt idx="18212">
                  <c:v>9106</c:v>
                </c:pt>
                <c:pt idx="18213">
                  <c:v>9106.5</c:v>
                </c:pt>
                <c:pt idx="18214">
                  <c:v>9107</c:v>
                </c:pt>
                <c:pt idx="18215">
                  <c:v>9107.5</c:v>
                </c:pt>
                <c:pt idx="18216">
                  <c:v>9108</c:v>
                </c:pt>
                <c:pt idx="18217">
                  <c:v>9108.5</c:v>
                </c:pt>
                <c:pt idx="18218">
                  <c:v>9109</c:v>
                </c:pt>
                <c:pt idx="18219">
                  <c:v>9109.5</c:v>
                </c:pt>
                <c:pt idx="18220">
                  <c:v>9110</c:v>
                </c:pt>
                <c:pt idx="18221">
                  <c:v>9110.5</c:v>
                </c:pt>
                <c:pt idx="18222">
                  <c:v>9111</c:v>
                </c:pt>
                <c:pt idx="18223">
                  <c:v>9111.5</c:v>
                </c:pt>
                <c:pt idx="18224">
                  <c:v>9112</c:v>
                </c:pt>
                <c:pt idx="18225">
                  <c:v>9112.5</c:v>
                </c:pt>
                <c:pt idx="18226">
                  <c:v>9113</c:v>
                </c:pt>
                <c:pt idx="18227">
                  <c:v>9113.5</c:v>
                </c:pt>
                <c:pt idx="18228">
                  <c:v>9114</c:v>
                </c:pt>
                <c:pt idx="18229">
                  <c:v>9114.5</c:v>
                </c:pt>
                <c:pt idx="18230">
                  <c:v>9115</c:v>
                </c:pt>
                <c:pt idx="18231">
                  <c:v>9115.5</c:v>
                </c:pt>
                <c:pt idx="18232">
                  <c:v>9116</c:v>
                </c:pt>
                <c:pt idx="18233">
                  <c:v>9116.5</c:v>
                </c:pt>
                <c:pt idx="18234">
                  <c:v>9117</c:v>
                </c:pt>
                <c:pt idx="18235">
                  <c:v>9117.5</c:v>
                </c:pt>
                <c:pt idx="18236">
                  <c:v>9118</c:v>
                </c:pt>
                <c:pt idx="18237">
                  <c:v>9118.5</c:v>
                </c:pt>
                <c:pt idx="18238">
                  <c:v>9119</c:v>
                </c:pt>
                <c:pt idx="18239">
                  <c:v>9119.5</c:v>
                </c:pt>
                <c:pt idx="18240">
                  <c:v>9120</c:v>
                </c:pt>
                <c:pt idx="18241">
                  <c:v>9120.5</c:v>
                </c:pt>
                <c:pt idx="18242">
                  <c:v>9121</c:v>
                </c:pt>
                <c:pt idx="18243">
                  <c:v>9121.5</c:v>
                </c:pt>
                <c:pt idx="18244">
                  <c:v>9122</c:v>
                </c:pt>
                <c:pt idx="18245">
                  <c:v>9122.5</c:v>
                </c:pt>
                <c:pt idx="18246">
                  <c:v>9123</c:v>
                </c:pt>
                <c:pt idx="18247">
                  <c:v>9123.5</c:v>
                </c:pt>
                <c:pt idx="18248">
                  <c:v>9124</c:v>
                </c:pt>
                <c:pt idx="18249">
                  <c:v>9124.5</c:v>
                </c:pt>
                <c:pt idx="18250">
                  <c:v>9125</c:v>
                </c:pt>
                <c:pt idx="18251">
                  <c:v>9125.5</c:v>
                </c:pt>
                <c:pt idx="18252">
                  <c:v>9126</c:v>
                </c:pt>
                <c:pt idx="18253">
                  <c:v>9126.5</c:v>
                </c:pt>
                <c:pt idx="18254">
                  <c:v>9127</c:v>
                </c:pt>
                <c:pt idx="18255">
                  <c:v>9127.5</c:v>
                </c:pt>
                <c:pt idx="18256">
                  <c:v>9128</c:v>
                </c:pt>
                <c:pt idx="18257">
                  <c:v>9128.5</c:v>
                </c:pt>
                <c:pt idx="18258">
                  <c:v>9129</c:v>
                </c:pt>
                <c:pt idx="18259">
                  <c:v>9129.5</c:v>
                </c:pt>
                <c:pt idx="18260">
                  <c:v>9130</c:v>
                </c:pt>
                <c:pt idx="18261">
                  <c:v>9130.5</c:v>
                </c:pt>
                <c:pt idx="18262">
                  <c:v>9131</c:v>
                </c:pt>
                <c:pt idx="18263">
                  <c:v>9131.5</c:v>
                </c:pt>
                <c:pt idx="18264">
                  <c:v>9132</c:v>
                </c:pt>
                <c:pt idx="18265">
                  <c:v>9132.5</c:v>
                </c:pt>
                <c:pt idx="18266">
                  <c:v>9133</c:v>
                </c:pt>
                <c:pt idx="18267">
                  <c:v>9133.5</c:v>
                </c:pt>
                <c:pt idx="18268">
                  <c:v>9134</c:v>
                </c:pt>
                <c:pt idx="18269">
                  <c:v>9134.5</c:v>
                </c:pt>
                <c:pt idx="18270">
                  <c:v>9135</c:v>
                </c:pt>
                <c:pt idx="18271">
                  <c:v>9135.5</c:v>
                </c:pt>
                <c:pt idx="18272">
                  <c:v>9136</c:v>
                </c:pt>
                <c:pt idx="18273">
                  <c:v>9136.5</c:v>
                </c:pt>
                <c:pt idx="18274">
                  <c:v>9137</c:v>
                </c:pt>
                <c:pt idx="18275">
                  <c:v>9137.5</c:v>
                </c:pt>
                <c:pt idx="18276">
                  <c:v>9138</c:v>
                </c:pt>
                <c:pt idx="18277">
                  <c:v>9138.5</c:v>
                </c:pt>
                <c:pt idx="18278">
                  <c:v>9139</c:v>
                </c:pt>
                <c:pt idx="18279">
                  <c:v>9139.5</c:v>
                </c:pt>
                <c:pt idx="18280">
                  <c:v>9140</c:v>
                </c:pt>
                <c:pt idx="18281">
                  <c:v>9140.5</c:v>
                </c:pt>
                <c:pt idx="18282">
                  <c:v>9141</c:v>
                </c:pt>
                <c:pt idx="18283">
                  <c:v>9141.5</c:v>
                </c:pt>
                <c:pt idx="18284">
                  <c:v>9142</c:v>
                </c:pt>
                <c:pt idx="18285">
                  <c:v>9142.5</c:v>
                </c:pt>
                <c:pt idx="18286">
                  <c:v>9143</c:v>
                </c:pt>
                <c:pt idx="18287">
                  <c:v>9143.5</c:v>
                </c:pt>
                <c:pt idx="18288">
                  <c:v>9144</c:v>
                </c:pt>
                <c:pt idx="18289">
                  <c:v>9144.5</c:v>
                </c:pt>
                <c:pt idx="18290">
                  <c:v>9145</c:v>
                </c:pt>
                <c:pt idx="18291">
                  <c:v>9145.5</c:v>
                </c:pt>
                <c:pt idx="18292">
                  <c:v>9146</c:v>
                </c:pt>
                <c:pt idx="18293">
                  <c:v>9146.5</c:v>
                </c:pt>
                <c:pt idx="18294">
                  <c:v>9147</c:v>
                </c:pt>
                <c:pt idx="18295">
                  <c:v>9147.5</c:v>
                </c:pt>
                <c:pt idx="18296">
                  <c:v>9148</c:v>
                </c:pt>
                <c:pt idx="18297">
                  <c:v>9148.5</c:v>
                </c:pt>
                <c:pt idx="18298">
                  <c:v>9149</c:v>
                </c:pt>
                <c:pt idx="18299">
                  <c:v>9149.5</c:v>
                </c:pt>
                <c:pt idx="18300">
                  <c:v>9150</c:v>
                </c:pt>
                <c:pt idx="18301">
                  <c:v>9150.5</c:v>
                </c:pt>
                <c:pt idx="18302">
                  <c:v>9151</c:v>
                </c:pt>
                <c:pt idx="18303">
                  <c:v>9151.5</c:v>
                </c:pt>
                <c:pt idx="18304">
                  <c:v>9152</c:v>
                </c:pt>
                <c:pt idx="18305">
                  <c:v>9152.5</c:v>
                </c:pt>
                <c:pt idx="18306">
                  <c:v>9153</c:v>
                </c:pt>
                <c:pt idx="18307">
                  <c:v>9153.5</c:v>
                </c:pt>
                <c:pt idx="18308">
                  <c:v>9154</c:v>
                </c:pt>
                <c:pt idx="18309">
                  <c:v>9154.5</c:v>
                </c:pt>
                <c:pt idx="18310">
                  <c:v>9155</c:v>
                </c:pt>
                <c:pt idx="18311">
                  <c:v>9155.5</c:v>
                </c:pt>
                <c:pt idx="18312">
                  <c:v>9156</c:v>
                </c:pt>
                <c:pt idx="18313">
                  <c:v>9156.5</c:v>
                </c:pt>
                <c:pt idx="18314">
                  <c:v>9157</c:v>
                </c:pt>
                <c:pt idx="18315">
                  <c:v>9157.5</c:v>
                </c:pt>
                <c:pt idx="18316">
                  <c:v>9158</c:v>
                </c:pt>
                <c:pt idx="18317">
                  <c:v>9158.5</c:v>
                </c:pt>
                <c:pt idx="18318">
                  <c:v>9159</c:v>
                </c:pt>
                <c:pt idx="18319">
                  <c:v>9159.5</c:v>
                </c:pt>
                <c:pt idx="18320">
                  <c:v>9160</c:v>
                </c:pt>
                <c:pt idx="18321">
                  <c:v>9160.5</c:v>
                </c:pt>
                <c:pt idx="18322">
                  <c:v>9161</c:v>
                </c:pt>
                <c:pt idx="18323">
                  <c:v>9161.5</c:v>
                </c:pt>
                <c:pt idx="18324">
                  <c:v>9162</c:v>
                </c:pt>
                <c:pt idx="18325">
                  <c:v>9162.5</c:v>
                </c:pt>
                <c:pt idx="18326">
                  <c:v>9163</c:v>
                </c:pt>
                <c:pt idx="18327">
                  <c:v>9163.5</c:v>
                </c:pt>
                <c:pt idx="18328">
                  <c:v>9164</c:v>
                </c:pt>
                <c:pt idx="18329">
                  <c:v>9164.5</c:v>
                </c:pt>
                <c:pt idx="18330">
                  <c:v>9165</c:v>
                </c:pt>
                <c:pt idx="18331">
                  <c:v>9165.5</c:v>
                </c:pt>
                <c:pt idx="18332">
                  <c:v>9166</c:v>
                </c:pt>
                <c:pt idx="18333">
                  <c:v>9166.5</c:v>
                </c:pt>
                <c:pt idx="18334">
                  <c:v>9167</c:v>
                </c:pt>
                <c:pt idx="18335">
                  <c:v>9167.5</c:v>
                </c:pt>
                <c:pt idx="18336">
                  <c:v>9168</c:v>
                </c:pt>
                <c:pt idx="18337">
                  <c:v>9168.5</c:v>
                </c:pt>
                <c:pt idx="18338">
                  <c:v>9169</c:v>
                </c:pt>
                <c:pt idx="18339">
                  <c:v>9169.5</c:v>
                </c:pt>
                <c:pt idx="18340">
                  <c:v>9170</c:v>
                </c:pt>
                <c:pt idx="18341">
                  <c:v>9170.5</c:v>
                </c:pt>
                <c:pt idx="18342">
                  <c:v>9171</c:v>
                </c:pt>
                <c:pt idx="18343">
                  <c:v>9171.5</c:v>
                </c:pt>
                <c:pt idx="18344">
                  <c:v>9172</c:v>
                </c:pt>
                <c:pt idx="18345">
                  <c:v>9172.5</c:v>
                </c:pt>
                <c:pt idx="18346">
                  <c:v>9173</c:v>
                </c:pt>
                <c:pt idx="18347">
                  <c:v>9173.5</c:v>
                </c:pt>
                <c:pt idx="18348">
                  <c:v>9174</c:v>
                </c:pt>
                <c:pt idx="18349">
                  <c:v>9174.5</c:v>
                </c:pt>
                <c:pt idx="18350">
                  <c:v>9175</c:v>
                </c:pt>
                <c:pt idx="18351">
                  <c:v>9175.5</c:v>
                </c:pt>
                <c:pt idx="18352">
                  <c:v>9176</c:v>
                </c:pt>
                <c:pt idx="18353">
                  <c:v>9176.5</c:v>
                </c:pt>
                <c:pt idx="18354">
                  <c:v>9177</c:v>
                </c:pt>
                <c:pt idx="18355">
                  <c:v>9177.5</c:v>
                </c:pt>
                <c:pt idx="18356">
                  <c:v>9178</c:v>
                </c:pt>
                <c:pt idx="18357">
                  <c:v>9178.5</c:v>
                </c:pt>
                <c:pt idx="18358">
                  <c:v>9179</c:v>
                </c:pt>
                <c:pt idx="18359">
                  <c:v>9179.5</c:v>
                </c:pt>
                <c:pt idx="18360">
                  <c:v>9180</c:v>
                </c:pt>
                <c:pt idx="18361">
                  <c:v>9180.5</c:v>
                </c:pt>
                <c:pt idx="18362">
                  <c:v>9181</c:v>
                </c:pt>
                <c:pt idx="18363">
                  <c:v>9181.5</c:v>
                </c:pt>
                <c:pt idx="18364">
                  <c:v>9182</c:v>
                </c:pt>
                <c:pt idx="18365">
                  <c:v>9182.5</c:v>
                </c:pt>
                <c:pt idx="18366">
                  <c:v>9183</c:v>
                </c:pt>
                <c:pt idx="18367">
                  <c:v>9183.5</c:v>
                </c:pt>
                <c:pt idx="18368">
                  <c:v>9184</c:v>
                </c:pt>
                <c:pt idx="18369">
                  <c:v>9184.5</c:v>
                </c:pt>
                <c:pt idx="18370">
                  <c:v>9185</c:v>
                </c:pt>
                <c:pt idx="18371">
                  <c:v>9185.5</c:v>
                </c:pt>
                <c:pt idx="18372">
                  <c:v>9186</c:v>
                </c:pt>
                <c:pt idx="18373">
                  <c:v>9186.5</c:v>
                </c:pt>
                <c:pt idx="18374">
                  <c:v>9187</c:v>
                </c:pt>
                <c:pt idx="18375">
                  <c:v>9187.5</c:v>
                </c:pt>
                <c:pt idx="18376">
                  <c:v>9188</c:v>
                </c:pt>
                <c:pt idx="18377">
                  <c:v>9188.5</c:v>
                </c:pt>
                <c:pt idx="18378">
                  <c:v>9189</c:v>
                </c:pt>
                <c:pt idx="18379">
                  <c:v>9189.5</c:v>
                </c:pt>
                <c:pt idx="18380">
                  <c:v>9190</c:v>
                </c:pt>
                <c:pt idx="18381">
                  <c:v>9190.5</c:v>
                </c:pt>
                <c:pt idx="18382">
                  <c:v>9191</c:v>
                </c:pt>
                <c:pt idx="18383">
                  <c:v>9191.5</c:v>
                </c:pt>
                <c:pt idx="18384">
                  <c:v>9192</c:v>
                </c:pt>
                <c:pt idx="18385">
                  <c:v>9192.5</c:v>
                </c:pt>
                <c:pt idx="18386">
                  <c:v>9193</c:v>
                </c:pt>
                <c:pt idx="18387">
                  <c:v>9193.5</c:v>
                </c:pt>
                <c:pt idx="18388">
                  <c:v>9194</c:v>
                </c:pt>
                <c:pt idx="18389">
                  <c:v>9194.5</c:v>
                </c:pt>
                <c:pt idx="18390">
                  <c:v>9195</c:v>
                </c:pt>
                <c:pt idx="18391">
                  <c:v>9195.5</c:v>
                </c:pt>
                <c:pt idx="18392">
                  <c:v>9196</c:v>
                </c:pt>
                <c:pt idx="18393">
                  <c:v>9196.5</c:v>
                </c:pt>
                <c:pt idx="18394">
                  <c:v>9197</c:v>
                </c:pt>
                <c:pt idx="18395">
                  <c:v>9197.5</c:v>
                </c:pt>
                <c:pt idx="18396">
                  <c:v>9198</c:v>
                </c:pt>
                <c:pt idx="18397">
                  <c:v>9198.5</c:v>
                </c:pt>
                <c:pt idx="18398">
                  <c:v>9199</c:v>
                </c:pt>
                <c:pt idx="18399">
                  <c:v>9199.5</c:v>
                </c:pt>
                <c:pt idx="18400">
                  <c:v>9200</c:v>
                </c:pt>
                <c:pt idx="18401">
                  <c:v>9200.5</c:v>
                </c:pt>
                <c:pt idx="18402">
                  <c:v>9201</c:v>
                </c:pt>
                <c:pt idx="18403">
                  <c:v>9201.5</c:v>
                </c:pt>
                <c:pt idx="18404">
                  <c:v>9202</c:v>
                </c:pt>
                <c:pt idx="18405">
                  <c:v>9202.5</c:v>
                </c:pt>
                <c:pt idx="18406">
                  <c:v>9203</c:v>
                </c:pt>
                <c:pt idx="18407">
                  <c:v>9203.5</c:v>
                </c:pt>
                <c:pt idx="18408">
                  <c:v>9204</c:v>
                </c:pt>
                <c:pt idx="18409">
                  <c:v>9204.5</c:v>
                </c:pt>
                <c:pt idx="18410">
                  <c:v>9205</c:v>
                </c:pt>
                <c:pt idx="18411">
                  <c:v>9205.5</c:v>
                </c:pt>
                <c:pt idx="18412">
                  <c:v>9206</c:v>
                </c:pt>
                <c:pt idx="18413">
                  <c:v>9206.5</c:v>
                </c:pt>
                <c:pt idx="18414">
                  <c:v>9207</c:v>
                </c:pt>
                <c:pt idx="18415">
                  <c:v>9207.5</c:v>
                </c:pt>
                <c:pt idx="18416">
                  <c:v>9208</c:v>
                </c:pt>
                <c:pt idx="18417">
                  <c:v>9208.5</c:v>
                </c:pt>
                <c:pt idx="18418">
                  <c:v>9209</c:v>
                </c:pt>
                <c:pt idx="18419">
                  <c:v>9209.5</c:v>
                </c:pt>
                <c:pt idx="18420">
                  <c:v>9210</c:v>
                </c:pt>
                <c:pt idx="18421">
                  <c:v>9210.5</c:v>
                </c:pt>
                <c:pt idx="18422">
                  <c:v>9211</c:v>
                </c:pt>
                <c:pt idx="18423">
                  <c:v>9211.5</c:v>
                </c:pt>
                <c:pt idx="18424">
                  <c:v>9212</c:v>
                </c:pt>
                <c:pt idx="18425">
                  <c:v>9212.5</c:v>
                </c:pt>
                <c:pt idx="18426">
                  <c:v>9213</c:v>
                </c:pt>
                <c:pt idx="18427">
                  <c:v>9213.5</c:v>
                </c:pt>
                <c:pt idx="18428">
                  <c:v>9214</c:v>
                </c:pt>
                <c:pt idx="18429">
                  <c:v>9214.5</c:v>
                </c:pt>
                <c:pt idx="18430">
                  <c:v>9215</c:v>
                </c:pt>
                <c:pt idx="18431">
                  <c:v>9215.5</c:v>
                </c:pt>
                <c:pt idx="18432">
                  <c:v>9216</c:v>
                </c:pt>
                <c:pt idx="18433">
                  <c:v>9216.5</c:v>
                </c:pt>
                <c:pt idx="18434">
                  <c:v>9217</c:v>
                </c:pt>
                <c:pt idx="18435">
                  <c:v>9217.5</c:v>
                </c:pt>
                <c:pt idx="18436">
                  <c:v>9218</c:v>
                </c:pt>
                <c:pt idx="18437">
                  <c:v>9218.5</c:v>
                </c:pt>
                <c:pt idx="18438">
                  <c:v>9219</c:v>
                </c:pt>
                <c:pt idx="18439">
                  <c:v>9219.5</c:v>
                </c:pt>
                <c:pt idx="18440">
                  <c:v>9220</c:v>
                </c:pt>
                <c:pt idx="18441">
                  <c:v>9220.5</c:v>
                </c:pt>
                <c:pt idx="18442">
                  <c:v>9221</c:v>
                </c:pt>
                <c:pt idx="18443">
                  <c:v>9221.5</c:v>
                </c:pt>
                <c:pt idx="18444">
                  <c:v>9222</c:v>
                </c:pt>
                <c:pt idx="18445">
                  <c:v>9222.5</c:v>
                </c:pt>
                <c:pt idx="18446">
                  <c:v>9223</c:v>
                </c:pt>
                <c:pt idx="18447">
                  <c:v>9223.5</c:v>
                </c:pt>
                <c:pt idx="18448">
                  <c:v>9224</c:v>
                </c:pt>
                <c:pt idx="18449">
                  <c:v>9224.5</c:v>
                </c:pt>
                <c:pt idx="18450">
                  <c:v>9225</c:v>
                </c:pt>
                <c:pt idx="18451">
                  <c:v>9225.5</c:v>
                </c:pt>
                <c:pt idx="18452">
                  <c:v>9226</c:v>
                </c:pt>
                <c:pt idx="18453">
                  <c:v>9226.5</c:v>
                </c:pt>
                <c:pt idx="18454">
                  <c:v>9227</c:v>
                </c:pt>
                <c:pt idx="18455">
                  <c:v>9227.5</c:v>
                </c:pt>
                <c:pt idx="18456">
                  <c:v>9228</c:v>
                </c:pt>
                <c:pt idx="18457">
                  <c:v>9228.5</c:v>
                </c:pt>
                <c:pt idx="18458">
                  <c:v>9229</c:v>
                </c:pt>
                <c:pt idx="18459">
                  <c:v>9229.5</c:v>
                </c:pt>
                <c:pt idx="18460">
                  <c:v>9230</c:v>
                </c:pt>
                <c:pt idx="18461">
                  <c:v>9230.5</c:v>
                </c:pt>
                <c:pt idx="18462">
                  <c:v>9231</c:v>
                </c:pt>
                <c:pt idx="18463">
                  <c:v>9231.5</c:v>
                </c:pt>
                <c:pt idx="18464">
                  <c:v>9232</c:v>
                </c:pt>
                <c:pt idx="18465">
                  <c:v>9232.5</c:v>
                </c:pt>
                <c:pt idx="18466">
                  <c:v>9233</c:v>
                </c:pt>
                <c:pt idx="18467">
                  <c:v>9233.5</c:v>
                </c:pt>
                <c:pt idx="18468">
                  <c:v>9234</c:v>
                </c:pt>
                <c:pt idx="18469">
                  <c:v>9234.5</c:v>
                </c:pt>
                <c:pt idx="18470">
                  <c:v>9235</c:v>
                </c:pt>
                <c:pt idx="18471">
                  <c:v>9235.5</c:v>
                </c:pt>
                <c:pt idx="18472">
                  <c:v>9236</c:v>
                </c:pt>
                <c:pt idx="18473">
                  <c:v>9236.5</c:v>
                </c:pt>
                <c:pt idx="18474">
                  <c:v>9237</c:v>
                </c:pt>
                <c:pt idx="18475">
                  <c:v>9237.5</c:v>
                </c:pt>
                <c:pt idx="18476">
                  <c:v>9238</c:v>
                </c:pt>
                <c:pt idx="18477">
                  <c:v>9238.5</c:v>
                </c:pt>
                <c:pt idx="18478">
                  <c:v>9239</c:v>
                </c:pt>
                <c:pt idx="18479">
                  <c:v>9239.5</c:v>
                </c:pt>
                <c:pt idx="18480">
                  <c:v>9240</c:v>
                </c:pt>
                <c:pt idx="18481">
                  <c:v>9240.5</c:v>
                </c:pt>
                <c:pt idx="18482">
                  <c:v>9241</c:v>
                </c:pt>
                <c:pt idx="18483">
                  <c:v>9241.5</c:v>
                </c:pt>
                <c:pt idx="18484">
                  <c:v>9242</c:v>
                </c:pt>
                <c:pt idx="18485">
                  <c:v>9242.5</c:v>
                </c:pt>
                <c:pt idx="18486">
                  <c:v>9243</c:v>
                </c:pt>
                <c:pt idx="18487">
                  <c:v>9243.5</c:v>
                </c:pt>
                <c:pt idx="18488">
                  <c:v>9244</c:v>
                </c:pt>
                <c:pt idx="18489">
                  <c:v>9244.5</c:v>
                </c:pt>
                <c:pt idx="18490">
                  <c:v>9245</c:v>
                </c:pt>
                <c:pt idx="18491">
                  <c:v>9245.5</c:v>
                </c:pt>
                <c:pt idx="18492">
                  <c:v>9246</c:v>
                </c:pt>
                <c:pt idx="18493">
                  <c:v>9246.5</c:v>
                </c:pt>
                <c:pt idx="18494">
                  <c:v>9247</c:v>
                </c:pt>
                <c:pt idx="18495">
                  <c:v>9247.5</c:v>
                </c:pt>
                <c:pt idx="18496">
                  <c:v>9248</c:v>
                </c:pt>
                <c:pt idx="18497">
                  <c:v>9248.5</c:v>
                </c:pt>
                <c:pt idx="18498">
                  <c:v>9249</c:v>
                </c:pt>
                <c:pt idx="18499">
                  <c:v>9249.5</c:v>
                </c:pt>
                <c:pt idx="18500">
                  <c:v>9250</c:v>
                </c:pt>
                <c:pt idx="18501">
                  <c:v>9250.5</c:v>
                </c:pt>
                <c:pt idx="18502">
                  <c:v>9251</c:v>
                </c:pt>
                <c:pt idx="18503">
                  <c:v>9251.5</c:v>
                </c:pt>
                <c:pt idx="18504">
                  <c:v>9252</c:v>
                </c:pt>
                <c:pt idx="18505">
                  <c:v>9252.5</c:v>
                </c:pt>
                <c:pt idx="18506">
                  <c:v>9253</c:v>
                </c:pt>
                <c:pt idx="18507">
                  <c:v>9253.5</c:v>
                </c:pt>
                <c:pt idx="18508">
                  <c:v>9254</c:v>
                </c:pt>
                <c:pt idx="18509">
                  <c:v>9254.5</c:v>
                </c:pt>
                <c:pt idx="18510">
                  <c:v>9255</c:v>
                </c:pt>
                <c:pt idx="18511">
                  <c:v>9255.5</c:v>
                </c:pt>
                <c:pt idx="18512">
                  <c:v>9256</c:v>
                </c:pt>
                <c:pt idx="18513">
                  <c:v>9256.5</c:v>
                </c:pt>
                <c:pt idx="18514">
                  <c:v>9257</c:v>
                </c:pt>
                <c:pt idx="18515">
                  <c:v>9257.5</c:v>
                </c:pt>
                <c:pt idx="18516">
                  <c:v>9258</c:v>
                </c:pt>
                <c:pt idx="18517">
                  <c:v>9258.5</c:v>
                </c:pt>
                <c:pt idx="18518">
                  <c:v>9259</c:v>
                </c:pt>
                <c:pt idx="18519">
                  <c:v>9259.5</c:v>
                </c:pt>
                <c:pt idx="18520">
                  <c:v>9260</c:v>
                </c:pt>
                <c:pt idx="18521">
                  <c:v>9260.5</c:v>
                </c:pt>
                <c:pt idx="18522">
                  <c:v>9261</c:v>
                </c:pt>
                <c:pt idx="18523">
                  <c:v>9261.5</c:v>
                </c:pt>
                <c:pt idx="18524">
                  <c:v>9262</c:v>
                </c:pt>
                <c:pt idx="18525">
                  <c:v>9262.5</c:v>
                </c:pt>
                <c:pt idx="18526">
                  <c:v>9263</c:v>
                </c:pt>
                <c:pt idx="18527">
                  <c:v>9263.5</c:v>
                </c:pt>
                <c:pt idx="18528">
                  <c:v>9264</c:v>
                </c:pt>
                <c:pt idx="18529">
                  <c:v>9264.5</c:v>
                </c:pt>
                <c:pt idx="18530">
                  <c:v>9265</c:v>
                </c:pt>
                <c:pt idx="18531">
                  <c:v>9265.5</c:v>
                </c:pt>
                <c:pt idx="18532">
                  <c:v>9266</c:v>
                </c:pt>
                <c:pt idx="18533">
                  <c:v>9266.5</c:v>
                </c:pt>
                <c:pt idx="18534">
                  <c:v>9267</c:v>
                </c:pt>
                <c:pt idx="18535">
                  <c:v>9267.5</c:v>
                </c:pt>
                <c:pt idx="18536">
                  <c:v>9268</c:v>
                </c:pt>
                <c:pt idx="18537">
                  <c:v>9268.5</c:v>
                </c:pt>
                <c:pt idx="18538">
                  <c:v>9269</c:v>
                </c:pt>
                <c:pt idx="18539">
                  <c:v>9269.5</c:v>
                </c:pt>
                <c:pt idx="18540">
                  <c:v>9270</c:v>
                </c:pt>
                <c:pt idx="18541">
                  <c:v>9270.5</c:v>
                </c:pt>
                <c:pt idx="18542">
                  <c:v>9271</c:v>
                </c:pt>
                <c:pt idx="18543">
                  <c:v>9271.5</c:v>
                </c:pt>
                <c:pt idx="18544">
                  <c:v>9272</c:v>
                </c:pt>
                <c:pt idx="18545">
                  <c:v>9272.5</c:v>
                </c:pt>
                <c:pt idx="18546">
                  <c:v>9273</c:v>
                </c:pt>
                <c:pt idx="18547">
                  <c:v>9273.5</c:v>
                </c:pt>
                <c:pt idx="18548">
                  <c:v>9274</c:v>
                </c:pt>
                <c:pt idx="18549">
                  <c:v>9274.5</c:v>
                </c:pt>
                <c:pt idx="18550">
                  <c:v>9275</c:v>
                </c:pt>
                <c:pt idx="18551">
                  <c:v>9275.5</c:v>
                </c:pt>
                <c:pt idx="18552">
                  <c:v>9276</c:v>
                </c:pt>
                <c:pt idx="18553">
                  <c:v>9276.5</c:v>
                </c:pt>
                <c:pt idx="18554">
                  <c:v>9277</c:v>
                </c:pt>
                <c:pt idx="18555">
                  <c:v>9277.5</c:v>
                </c:pt>
                <c:pt idx="18556">
                  <c:v>9278</c:v>
                </c:pt>
                <c:pt idx="18557">
                  <c:v>9278.5</c:v>
                </c:pt>
                <c:pt idx="18558">
                  <c:v>9279</c:v>
                </c:pt>
                <c:pt idx="18559">
                  <c:v>9279.5</c:v>
                </c:pt>
                <c:pt idx="18560">
                  <c:v>9280</c:v>
                </c:pt>
                <c:pt idx="18561">
                  <c:v>9280.5</c:v>
                </c:pt>
                <c:pt idx="18562">
                  <c:v>9281</c:v>
                </c:pt>
                <c:pt idx="18563">
                  <c:v>9281.5</c:v>
                </c:pt>
                <c:pt idx="18564">
                  <c:v>9282</c:v>
                </c:pt>
                <c:pt idx="18565">
                  <c:v>9282.5</c:v>
                </c:pt>
                <c:pt idx="18566">
                  <c:v>9283</c:v>
                </c:pt>
                <c:pt idx="18567">
                  <c:v>9283.5</c:v>
                </c:pt>
                <c:pt idx="18568">
                  <c:v>9284</c:v>
                </c:pt>
                <c:pt idx="18569">
                  <c:v>9284.5</c:v>
                </c:pt>
                <c:pt idx="18570">
                  <c:v>9285</c:v>
                </c:pt>
                <c:pt idx="18571">
                  <c:v>9285.5</c:v>
                </c:pt>
                <c:pt idx="18572">
                  <c:v>9286</c:v>
                </c:pt>
                <c:pt idx="18573">
                  <c:v>9286.5</c:v>
                </c:pt>
                <c:pt idx="18574">
                  <c:v>9287</c:v>
                </c:pt>
                <c:pt idx="18575">
                  <c:v>9287.5</c:v>
                </c:pt>
                <c:pt idx="18576">
                  <c:v>9288</c:v>
                </c:pt>
                <c:pt idx="18577">
                  <c:v>9288.5</c:v>
                </c:pt>
                <c:pt idx="18578">
                  <c:v>9289</c:v>
                </c:pt>
                <c:pt idx="18579">
                  <c:v>9289.5</c:v>
                </c:pt>
                <c:pt idx="18580">
                  <c:v>9290</c:v>
                </c:pt>
                <c:pt idx="18581">
                  <c:v>9290.5</c:v>
                </c:pt>
                <c:pt idx="18582">
                  <c:v>9291</c:v>
                </c:pt>
                <c:pt idx="18583">
                  <c:v>9291.5</c:v>
                </c:pt>
                <c:pt idx="18584">
                  <c:v>9292</c:v>
                </c:pt>
                <c:pt idx="18585">
                  <c:v>9292.5</c:v>
                </c:pt>
                <c:pt idx="18586">
                  <c:v>9293</c:v>
                </c:pt>
                <c:pt idx="18587">
                  <c:v>9293.5</c:v>
                </c:pt>
                <c:pt idx="18588">
                  <c:v>9294</c:v>
                </c:pt>
                <c:pt idx="18589">
                  <c:v>9294.5</c:v>
                </c:pt>
                <c:pt idx="18590">
                  <c:v>9295</c:v>
                </c:pt>
                <c:pt idx="18591">
                  <c:v>9295.5</c:v>
                </c:pt>
                <c:pt idx="18592">
                  <c:v>9296</c:v>
                </c:pt>
                <c:pt idx="18593">
                  <c:v>9296.5</c:v>
                </c:pt>
                <c:pt idx="18594">
                  <c:v>9297</c:v>
                </c:pt>
                <c:pt idx="18595">
                  <c:v>9297.5</c:v>
                </c:pt>
                <c:pt idx="18596">
                  <c:v>9298</c:v>
                </c:pt>
                <c:pt idx="18597">
                  <c:v>9298.5</c:v>
                </c:pt>
                <c:pt idx="18598">
                  <c:v>9299</c:v>
                </c:pt>
                <c:pt idx="18599">
                  <c:v>9299.5</c:v>
                </c:pt>
                <c:pt idx="18600">
                  <c:v>9300</c:v>
                </c:pt>
                <c:pt idx="18601">
                  <c:v>9300.5</c:v>
                </c:pt>
                <c:pt idx="18602">
                  <c:v>9301</c:v>
                </c:pt>
                <c:pt idx="18603">
                  <c:v>9301.5</c:v>
                </c:pt>
                <c:pt idx="18604">
                  <c:v>9302</c:v>
                </c:pt>
                <c:pt idx="18605">
                  <c:v>9302.5</c:v>
                </c:pt>
                <c:pt idx="18606">
                  <c:v>9303</c:v>
                </c:pt>
                <c:pt idx="18607">
                  <c:v>9303.5</c:v>
                </c:pt>
                <c:pt idx="18608">
                  <c:v>9304</c:v>
                </c:pt>
                <c:pt idx="18609">
                  <c:v>9304.5</c:v>
                </c:pt>
                <c:pt idx="18610">
                  <c:v>9305</c:v>
                </c:pt>
                <c:pt idx="18611">
                  <c:v>9305.5</c:v>
                </c:pt>
                <c:pt idx="18612">
                  <c:v>9306</c:v>
                </c:pt>
                <c:pt idx="18613">
                  <c:v>9306.5</c:v>
                </c:pt>
                <c:pt idx="18614">
                  <c:v>9307</c:v>
                </c:pt>
                <c:pt idx="18615">
                  <c:v>9307.5</c:v>
                </c:pt>
                <c:pt idx="18616">
                  <c:v>9308</c:v>
                </c:pt>
                <c:pt idx="18617">
                  <c:v>9308.5</c:v>
                </c:pt>
                <c:pt idx="18618">
                  <c:v>9309</c:v>
                </c:pt>
                <c:pt idx="18619">
                  <c:v>9309.5</c:v>
                </c:pt>
                <c:pt idx="18620">
                  <c:v>9310</c:v>
                </c:pt>
                <c:pt idx="18621">
                  <c:v>9310.5</c:v>
                </c:pt>
                <c:pt idx="18622">
                  <c:v>9311</c:v>
                </c:pt>
                <c:pt idx="18623">
                  <c:v>9311.5</c:v>
                </c:pt>
                <c:pt idx="18624">
                  <c:v>9312</c:v>
                </c:pt>
                <c:pt idx="18625">
                  <c:v>9312.5</c:v>
                </c:pt>
                <c:pt idx="18626">
                  <c:v>9313</c:v>
                </c:pt>
                <c:pt idx="18627">
                  <c:v>9313.5</c:v>
                </c:pt>
                <c:pt idx="18628">
                  <c:v>9314</c:v>
                </c:pt>
                <c:pt idx="18629">
                  <c:v>9314.5</c:v>
                </c:pt>
                <c:pt idx="18630">
                  <c:v>9315</c:v>
                </c:pt>
                <c:pt idx="18631">
                  <c:v>9315.5</c:v>
                </c:pt>
                <c:pt idx="18632">
                  <c:v>9316</c:v>
                </c:pt>
                <c:pt idx="18633">
                  <c:v>9316.5</c:v>
                </c:pt>
                <c:pt idx="18634">
                  <c:v>9317</c:v>
                </c:pt>
                <c:pt idx="18635">
                  <c:v>9317.5</c:v>
                </c:pt>
                <c:pt idx="18636">
                  <c:v>9318</c:v>
                </c:pt>
                <c:pt idx="18637">
                  <c:v>9318.5</c:v>
                </c:pt>
                <c:pt idx="18638">
                  <c:v>9319</c:v>
                </c:pt>
                <c:pt idx="18639">
                  <c:v>9319.5</c:v>
                </c:pt>
                <c:pt idx="18640">
                  <c:v>9320</c:v>
                </c:pt>
                <c:pt idx="18641">
                  <c:v>9320.5</c:v>
                </c:pt>
                <c:pt idx="18642">
                  <c:v>9321</c:v>
                </c:pt>
                <c:pt idx="18643">
                  <c:v>9321.5</c:v>
                </c:pt>
                <c:pt idx="18644">
                  <c:v>9322</c:v>
                </c:pt>
                <c:pt idx="18645">
                  <c:v>9322.5</c:v>
                </c:pt>
                <c:pt idx="18646">
                  <c:v>9323</c:v>
                </c:pt>
                <c:pt idx="18647">
                  <c:v>9323.5</c:v>
                </c:pt>
                <c:pt idx="18648">
                  <c:v>9324</c:v>
                </c:pt>
                <c:pt idx="18649">
                  <c:v>9324.5</c:v>
                </c:pt>
                <c:pt idx="18650">
                  <c:v>9325</c:v>
                </c:pt>
                <c:pt idx="18651">
                  <c:v>9325.5</c:v>
                </c:pt>
                <c:pt idx="18652">
                  <c:v>9326</c:v>
                </c:pt>
                <c:pt idx="18653">
                  <c:v>9326.5</c:v>
                </c:pt>
                <c:pt idx="18654">
                  <c:v>9327</c:v>
                </c:pt>
                <c:pt idx="18655">
                  <c:v>9327.5</c:v>
                </c:pt>
                <c:pt idx="18656">
                  <c:v>9328</c:v>
                </c:pt>
                <c:pt idx="18657">
                  <c:v>9328.5</c:v>
                </c:pt>
                <c:pt idx="18658">
                  <c:v>9329</c:v>
                </c:pt>
                <c:pt idx="18659">
                  <c:v>9329.5</c:v>
                </c:pt>
                <c:pt idx="18660">
                  <c:v>9330</c:v>
                </c:pt>
                <c:pt idx="18661">
                  <c:v>9330.5</c:v>
                </c:pt>
                <c:pt idx="18662">
                  <c:v>9331</c:v>
                </c:pt>
                <c:pt idx="18663">
                  <c:v>9331.5</c:v>
                </c:pt>
                <c:pt idx="18664">
                  <c:v>9332</c:v>
                </c:pt>
                <c:pt idx="18665">
                  <c:v>9332.5</c:v>
                </c:pt>
                <c:pt idx="18666">
                  <c:v>9333</c:v>
                </c:pt>
                <c:pt idx="18667">
                  <c:v>9333.5</c:v>
                </c:pt>
                <c:pt idx="18668">
                  <c:v>9334</c:v>
                </c:pt>
                <c:pt idx="18669">
                  <c:v>9334.5</c:v>
                </c:pt>
                <c:pt idx="18670">
                  <c:v>9335</c:v>
                </c:pt>
                <c:pt idx="18671">
                  <c:v>9335.5</c:v>
                </c:pt>
                <c:pt idx="18672">
                  <c:v>9336</c:v>
                </c:pt>
                <c:pt idx="18673">
                  <c:v>9336.5</c:v>
                </c:pt>
                <c:pt idx="18674">
                  <c:v>9337</c:v>
                </c:pt>
                <c:pt idx="18675">
                  <c:v>9337.5</c:v>
                </c:pt>
                <c:pt idx="18676">
                  <c:v>9338</c:v>
                </c:pt>
                <c:pt idx="18677">
                  <c:v>9338.5</c:v>
                </c:pt>
                <c:pt idx="18678">
                  <c:v>9339</c:v>
                </c:pt>
                <c:pt idx="18679">
                  <c:v>9339.5</c:v>
                </c:pt>
                <c:pt idx="18680">
                  <c:v>9340</c:v>
                </c:pt>
                <c:pt idx="18681">
                  <c:v>9340.5</c:v>
                </c:pt>
                <c:pt idx="18682">
                  <c:v>9341</c:v>
                </c:pt>
                <c:pt idx="18683">
                  <c:v>9341.5</c:v>
                </c:pt>
                <c:pt idx="18684">
                  <c:v>9342</c:v>
                </c:pt>
                <c:pt idx="18685">
                  <c:v>9342.5</c:v>
                </c:pt>
                <c:pt idx="18686">
                  <c:v>9343</c:v>
                </c:pt>
                <c:pt idx="18687">
                  <c:v>9343.5</c:v>
                </c:pt>
                <c:pt idx="18688">
                  <c:v>9344</c:v>
                </c:pt>
                <c:pt idx="18689">
                  <c:v>9344.5</c:v>
                </c:pt>
                <c:pt idx="18690">
                  <c:v>9345</c:v>
                </c:pt>
                <c:pt idx="18691">
                  <c:v>9345.5</c:v>
                </c:pt>
                <c:pt idx="18692">
                  <c:v>9346</c:v>
                </c:pt>
                <c:pt idx="18693">
                  <c:v>9346.5</c:v>
                </c:pt>
                <c:pt idx="18694">
                  <c:v>9347</c:v>
                </c:pt>
                <c:pt idx="18695">
                  <c:v>9347.5</c:v>
                </c:pt>
                <c:pt idx="18696">
                  <c:v>9348</c:v>
                </c:pt>
                <c:pt idx="18697">
                  <c:v>9348.5</c:v>
                </c:pt>
                <c:pt idx="18698">
                  <c:v>9349</c:v>
                </c:pt>
                <c:pt idx="18699">
                  <c:v>9349.5</c:v>
                </c:pt>
                <c:pt idx="18700">
                  <c:v>9350</c:v>
                </c:pt>
                <c:pt idx="18701">
                  <c:v>9350.5</c:v>
                </c:pt>
                <c:pt idx="18702">
                  <c:v>9351</c:v>
                </c:pt>
                <c:pt idx="18703">
                  <c:v>9351.5</c:v>
                </c:pt>
                <c:pt idx="18704">
                  <c:v>9352</c:v>
                </c:pt>
                <c:pt idx="18705">
                  <c:v>9352.5</c:v>
                </c:pt>
                <c:pt idx="18706">
                  <c:v>9353</c:v>
                </c:pt>
                <c:pt idx="18707">
                  <c:v>9353.5</c:v>
                </c:pt>
                <c:pt idx="18708">
                  <c:v>9354</c:v>
                </c:pt>
                <c:pt idx="18709">
                  <c:v>9354.5</c:v>
                </c:pt>
                <c:pt idx="18710">
                  <c:v>9355</c:v>
                </c:pt>
                <c:pt idx="18711">
                  <c:v>9355.5</c:v>
                </c:pt>
                <c:pt idx="18712">
                  <c:v>9356</c:v>
                </c:pt>
                <c:pt idx="18713">
                  <c:v>9356.5</c:v>
                </c:pt>
                <c:pt idx="18714">
                  <c:v>9357</c:v>
                </c:pt>
                <c:pt idx="18715">
                  <c:v>9357.5</c:v>
                </c:pt>
                <c:pt idx="18716">
                  <c:v>9358</c:v>
                </c:pt>
                <c:pt idx="18717">
                  <c:v>9358.5</c:v>
                </c:pt>
                <c:pt idx="18718">
                  <c:v>9359</c:v>
                </c:pt>
                <c:pt idx="18719">
                  <c:v>9359.5</c:v>
                </c:pt>
                <c:pt idx="18720">
                  <c:v>9360</c:v>
                </c:pt>
                <c:pt idx="18721">
                  <c:v>9360.5</c:v>
                </c:pt>
                <c:pt idx="18722">
                  <c:v>9361</c:v>
                </c:pt>
                <c:pt idx="18723">
                  <c:v>9361.5</c:v>
                </c:pt>
                <c:pt idx="18724">
                  <c:v>9362</c:v>
                </c:pt>
                <c:pt idx="18725">
                  <c:v>9362.5</c:v>
                </c:pt>
                <c:pt idx="18726">
                  <c:v>9363</c:v>
                </c:pt>
                <c:pt idx="18727">
                  <c:v>9363.5</c:v>
                </c:pt>
                <c:pt idx="18728">
                  <c:v>9364</c:v>
                </c:pt>
                <c:pt idx="18729">
                  <c:v>9364.5</c:v>
                </c:pt>
                <c:pt idx="18730">
                  <c:v>9365</c:v>
                </c:pt>
                <c:pt idx="18731">
                  <c:v>9365.5</c:v>
                </c:pt>
                <c:pt idx="18732">
                  <c:v>9366</c:v>
                </c:pt>
                <c:pt idx="18733">
                  <c:v>9366.5</c:v>
                </c:pt>
                <c:pt idx="18734">
                  <c:v>9367</c:v>
                </c:pt>
                <c:pt idx="18735">
                  <c:v>9367.5</c:v>
                </c:pt>
                <c:pt idx="18736">
                  <c:v>9368</c:v>
                </c:pt>
                <c:pt idx="18737">
                  <c:v>9368.5</c:v>
                </c:pt>
                <c:pt idx="18738">
                  <c:v>9369</c:v>
                </c:pt>
                <c:pt idx="18739">
                  <c:v>9369.5</c:v>
                </c:pt>
                <c:pt idx="18740">
                  <c:v>9370</c:v>
                </c:pt>
                <c:pt idx="18741">
                  <c:v>9370.5</c:v>
                </c:pt>
                <c:pt idx="18742">
                  <c:v>9371</c:v>
                </c:pt>
                <c:pt idx="18743">
                  <c:v>9371.5</c:v>
                </c:pt>
                <c:pt idx="18744">
                  <c:v>9372</c:v>
                </c:pt>
                <c:pt idx="18745">
                  <c:v>9372.5</c:v>
                </c:pt>
                <c:pt idx="18746">
                  <c:v>9373</c:v>
                </c:pt>
                <c:pt idx="18747">
                  <c:v>9373.5</c:v>
                </c:pt>
                <c:pt idx="18748">
                  <c:v>9374</c:v>
                </c:pt>
                <c:pt idx="18749">
                  <c:v>9374.5</c:v>
                </c:pt>
                <c:pt idx="18750">
                  <c:v>9375</c:v>
                </c:pt>
                <c:pt idx="18751">
                  <c:v>9375.5</c:v>
                </c:pt>
                <c:pt idx="18752">
                  <c:v>9376</c:v>
                </c:pt>
                <c:pt idx="18753">
                  <c:v>9376.5</c:v>
                </c:pt>
                <c:pt idx="18754">
                  <c:v>9377</c:v>
                </c:pt>
                <c:pt idx="18755">
                  <c:v>9377.5</c:v>
                </c:pt>
                <c:pt idx="18756">
                  <c:v>9378</c:v>
                </c:pt>
                <c:pt idx="18757">
                  <c:v>9378.5</c:v>
                </c:pt>
                <c:pt idx="18758">
                  <c:v>9379</c:v>
                </c:pt>
                <c:pt idx="18759">
                  <c:v>9379.5</c:v>
                </c:pt>
                <c:pt idx="18760">
                  <c:v>9380</c:v>
                </c:pt>
                <c:pt idx="18761">
                  <c:v>9380.5</c:v>
                </c:pt>
                <c:pt idx="18762">
                  <c:v>9381</c:v>
                </c:pt>
                <c:pt idx="18763">
                  <c:v>9381.5</c:v>
                </c:pt>
                <c:pt idx="18764">
                  <c:v>9382</c:v>
                </c:pt>
                <c:pt idx="18765">
                  <c:v>9382.5</c:v>
                </c:pt>
                <c:pt idx="18766">
                  <c:v>9383</c:v>
                </c:pt>
                <c:pt idx="18767">
                  <c:v>9383.5</c:v>
                </c:pt>
                <c:pt idx="18768">
                  <c:v>9384</c:v>
                </c:pt>
                <c:pt idx="18769">
                  <c:v>9384.5</c:v>
                </c:pt>
                <c:pt idx="18770">
                  <c:v>9385</c:v>
                </c:pt>
                <c:pt idx="18771">
                  <c:v>9385.5</c:v>
                </c:pt>
                <c:pt idx="18772">
                  <c:v>9386</c:v>
                </c:pt>
                <c:pt idx="18773">
                  <c:v>9386.5</c:v>
                </c:pt>
                <c:pt idx="18774">
                  <c:v>9387</c:v>
                </c:pt>
                <c:pt idx="18775">
                  <c:v>9387.5</c:v>
                </c:pt>
                <c:pt idx="18776">
                  <c:v>9388</c:v>
                </c:pt>
                <c:pt idx="18777">
                  <c:v>9388.5</c:v>
                </c:pt>
                <c:pt idx="18778">
                  <c:v>9389</c:v>
                </c:pt>
                <c:pt idx="18779">
                  <c:v>9389.5</c:v>
                </c:pt>
                <c:pt idx="18780">
                  <c:v>9390</c:v>
                </c:pt>
                <c:pt idx="18781">
                  <c:v>9390.5</c:v>
                </c:pt>
                <c:pt idx="18782">
                  <c:v>9391</c:v>
                </c:pt>
                <c:pt idx="18783">
                  <c:v>9391.5</c:v>
                </c:pt>
                <c:pt idx="18784">
                  <c:v>9392</c:v>
                </c:pt>
                <c:pt idx="18785">
                  <c:v>9392.5</c:v>
                </c:pt>
                <c:pt idx="18786">
                  <c:v>9393</c:v>
                </c:pt>
                <c:pt idx="18787">
                  <c:v>9393.5</c:v>
                </c:pt>
                <c:pt idx="18788">
                  <c:v>9394</c:v>
                </c:pt>
                <c:pt idx="18789">
                  <c:v>9394.5</c:v>
                </c:pt>
                <c:pt idx="18790">
                  <c:v>9395</c:v>
                </c:pt>
                <c:pt idx="18791">
                  <c:v>9395.5</c:v>
                </c:pt>
                <c:pt idx="18792">
                  <c:v>9396</c:v>
                </c:pt>
                <c:pt idx="18793">
                  <c:v>9396.5</c:v>
                </c:pt>
                <c:pt idx="18794">
                  <c:v>9397</c:v>
                </c:pt>
                <c:pt idx="18795">
                  <c:v>9397.5</c:v>
                </c:pt>
                <c:pt idx="18796">
                  <c:v>9398</c:v>
                </c:pt>
                <c:pt idx="18797">
                  <c:v>9398.5</c:v>
                </c:pt>
                <c:pt idx="18798">
                  <c:v>9399</c:v>
                </c:pt>
                <c:pt idx="18799">
                  <c:v>9399.5</c:v>
                </c:pt>
                <c:pt idx="18800">
                  <c:v>9400</c:v>
                </c:pt>
                <c:pt idx="18801">
                  <c:v>9400.5</c:v>
                </c:pt>
                <c:pt idx="18802">
                  <c:v>9401</c:v>
                </c:pt>
                <c:pt idx="18803">
                  <c:v>9401.5</c:v>
                </c:pt>
                <c:pt idx="18804">
                  <c:v>9402</c:v>
                </c:pt>
                <c:pt idx="18805">
                  <c:v>9402.5</c:v>
                </c:pt>
                <c:pt idx="18806">
                  <c:v>9403</c:v>
                </c:pt>
                <c:pt idx="18807">
                  <c:v>9403.5</c:v>
                </c:pt>
                <c:pt idx="18808">
                  <c:v>9404</c:v>
                </c:pt>
                <c:pt idx="18809">
                  <c:v>9404.5</c:v>
                </c:pt>
                <c:pt idx="18810">
                  <c:v>9405</c:v>
                </c:pt>
                <c:pt idx="18811">
                  <c:v>9405.5</c:v>
                </c:pt>
                <c:pt idx="18812">
                  <c:v>9406</c:v>
                </c:pt>
                <c:pt idx="18813">
                  <c:v>9406.5</c:v>
                </c:pt>
                <c:pt idx="18814">
                  <c:v>9407</c:v>
                </c:pt>
                <c:pt idx="18815">
                  <c:v>9407.5</c:v>
                </c:pt>
                <c:pt idx="18816">
                  <c:v>9408</c:v>
                </c:pt>
                <c:pt idx="18817">
                  <c:v>9408.5</c:v>
                </c:pt>
                <c:pt idx="18818">
                  <c:v>9409</c:v>
                </c:pt>
                <c:pt idx="18819">
                  <c:v>9409.5</c:v>
                </c:pt>
                <c:pt idx="18820">
                  <c:v>9410</c:v>
                </c:pt>
                <c:pt idx="18821">
                  <c:v>9410.5</c:v>
                </c:pt>
                <c:pt idx="18822">
                  <c:v>9411</c:v>
                </c:pt>
                <c:pt idx="18823">
                  <c:v>9411.5</c:v>
                </c:pt>
                <c:pt idx="18824">
                  <c:v>9412</c:v>
                </c:pt>
                <c:pt idx="18825">
                  <c:v>9412.5</c:v>
                </c:pt>
                <c:pt idx="18826">
                  <c:v>9413</c:v>
                </c:pt>
                <c:pt idx="18827">
                  <c:v>9413.5</c:v>
                </c:pt>
                <c:pt idx="18828">
                  <c:v>9414</c:v>
                </c:pt>
                <c:pt idx="18829">
                  <c:v>9414.5</c:v>
                </c:pt>
                <c:pt idx="18830">
                  <c:v>9415</c:v>
                </c:pt>
                <c:pt idx="18831">
                  <c:v>9415.5</c:v>
                </c:pt>
                <c:pt idx="18832">
                  <c:v>9416</c:v>
                </c:pt>
                <c:pt idx="18833">
                  <c:v>9416.5</c:v>
                </c:pt>
                <c:pt idx="18834">
                  <c:v>9417</c:v>
                </c:pt>
                <c:pt idx="18835">
                  <c:v>9417.5</c:v>
                </c:pt>
                <c:pt idx="18836">
                  <c:v>9418</c:v>
                </c:pt>
                <c:pt idx="18837">
                  <c:v>9418.5</c:v>
                </c:pt>
                <c:pt idx="18838">
                  <c:v>9419</c:v>
                </c:pt>
                <c:pt idx="18839">
                  <c:v>9419.5</c:v>
                </c:pt>
                <c:pt idx="18840">
                  <c:v>9420</c:v>
                </c:pt>
                <c:pt idx="18841">
                  <c:v>9420.5</c:v>
                </c:pt>
                <c:pt idx="18842">
                  <c:v>9421</c:v>
                </c:pt>
                <c:pt idx="18843">
                  <c:v>9421.5</c:v>
                </c:pt>
                <c:pt idx="18844">
                  <c:v>9422</c:v>
                </c:pt>
                <c:pt idx="18845">
                  <c:v>9422.5</c:v>
                </c:pt>
                <c:pt idx="18846">
                  <c:v>9423</c:v>
                </c:pt>
                <c:pt idx="18847">
                  <c:v>9423.5</c:v>
                </c:pt>
                <c:pt idx="18848">
                  <c:v>9424</c:v>
                </c:pt>
                <c:pt idx="18849">
                  <c:v>9424.5</c:v>
                </c:pt>
                <c:pt idx="18850">
                  <c:v>9425</c:v>
                </c:pt>
                <c:pt idx="18851">
                  <c:v>9425.5</c:v>
                </c:pt>
                <c:pt idx="18852">
                  <c:v>9426</c:v>
                </c:pt>
                <c:pt idx="18853">
                  <c:v>9426.5</c:v>
                </c:pt>
                <c:pt idx="18854">
                  <c:v>9427</c:v>
                </c:pt>
                <c:pt idx="18855">
                  <c:v>9427.5</c:v>
                </c:pt>
                <c:pt idx="18856">
                  <c:v>9428</c:v>
                </c:pt>
                <c:pt idx="18857">
                  <c:v>9428.5</c:v>
                </c:pt>
                <c:pt idx="18858">
                  <c:v>9429</c:v>
                </c:pt>
                <c:pt idx="18859">
                  <c:v>9429.5</c:v>
                </c:pt>
                <c:pt idx="18860">
                  <c:v>9430</c:v>
                </c:pt>
                <c:pt idx="18861">
                  <c:v>9430.5</c:v>
                </c:pt>
                <c:pt idx="18862">
                  <c:v>9431</c:v>
                </c:pt>
                <c:pt idx="18863">
                  <c:v>9431.5</c:v>
                </c:pt>
                <c:pt idx="18864">
                  <c:v>9432</c:v>
                </c:pt>
                <c:pt idx="18865">
                  <c:v>9432.5</c:v>
                </c:pt>
                <c:pt idx="18866">
                  <c:v>9433</c:v>
                </c:pt>
                <c:pt idx="18867">
                  <c:v>9433.5</c:v>
                </c:pt>
                <c:pt idx="18868">
                  <c:v>9434</c:v>
                </c:pt>
                <c:pt idx="18869">
                  <c:v>9434.5</c:v>
                </c:pt>
                <c:pt idx="18870">
                  <c:v>9435</c:v>
                </c:pt>
                <c:pt idx="18871">
                  <c:v>9435.5</c:v>
                </c:pt>
                <c:pt idx="18872">
                  <c:v>9436</c:v>
                </c:pt>
                <c:pt idx="18873">
                  <c:v>9436.5</c:v>
                </c:pt>
                <c:pt idx="18874">
                  <c:v>9437</c:v>
                </c:pt>
                <c:pt idx="18875">
                  <c:v>9437.5</c:v>
                </c:pt>
                <c:pt idx="18876">
                  <c:v>9438</c:v>
                </c:pt>
                <c:pt idx="18877">
                  <c:v>9438.5</c:v>
                </c:pt>
                <c:pt idx="18878">
                  <c:v>9439</c:v>
                </c:pt>
                <c:pt idx="18879">
                  <c:v>9439.5</c:v>
                </c:pt>
                <c:pt idx="18880">
                  <c:v>9440</c:v>
                </c:pt>
                <c:pt idx="18881">
                  <c:v>9440.5</c:v>
                </c:pt>
                <c:pt idx="18882">
                  <c:v>9441</c:v>
                </c:pt>
                <c:pt idx="18883">
                  <c:v>9441.5</c:v>
                </c:pt>
                <c:pt idx="18884">
                  <c:v>9442</c:v>
                </c:pt>
                <c:pt idx="18885">
                  <c:v>9442.5</c:v>
                </c:pt>
                <c:pt idx="18886">
                  <c:v>9443</c:v>
                </c:pt>
                <c:pt idx="18887">
                  <c:v>9443.5</c:v>
                </c:pt>
                <c:pt idx="18888">
                  <c:v>9444</c:v>
                </c:pt>
                <c:pt idx="18889">
                  <c:v>9444.5</c:v>
                </c:pt>
                <c:pt idx="18890">
                  <c:v>9445</c:v>
                </c:pt>
                <c:pt idx="18891">
                  <c:v>9445.5</c:v>
                </c:pt>
                <c:pt idx="18892">
                  <c:v>9446</c:v>
                </c:pt>
                <c:pt idx="18893">
                  <c:v>9446.5</c:v>
                </c:pt>
                <c:pt idx="18894">
                  <c:v>9447</c:v>
                </c:pt>
                <c:pt idx="18895">
                  <c:v>9447.5</c:v>
                </c:pt>
                <c:pt idx="18896">
                  <c:v>9448</c:v>
                </c:pt>
                <c:pt idx="18897">
                  <c:v>9448.5</c:v>
                </c:pt>
                <c:pt idx="18898">
                  <c:v>9449</c:v>
                </c:pt>
                <c:pt idx="18899">
                  <c:v>9449.5</c:v>
                </c:pt>
                <c:pt idx="18900">
                  <c:v>9450</c:v>
                </c:pt>
                <c:pt idx="18901">
                  <c:v>9450.5</c:v>
                </c:pt>
                <c:pt idx="18902">
                  <c:v>9451</c:v>
                </c:pt>
                <c:pt idx="18903">
                  <c:v>9451.5</c:v>
                </c:pt>
                <c:pt idx="18904">
                  <c:v>9452</c:v>
                </c:pt>
                <c:pt idx="18905">
                  <c:v>9452.5</c:v>
                </c:pt>
                <c:pt idx="18906">
                  <c:v>9453</c:v>
                </c:pt>
                <c:pt idx="18907">
                  <c:v>9453.5</c:v>
                </c:pt>
                <c:pt idx="18908">
                  <c:v>9454</c:v>
                </c:pt>
                <c:pt idx="18909">
                  <c:v>9454.5</c:v>
                </c:pt>
                <c:pt idx="18910">
                  <c:v>9455</c:v>
                </c:pt>
                <c:pt idx="18911">
                  <c:v>9455.5</c:v>
                </c:pt>
                <c:pt idx="18912">
                  <c:v>9456</c:v>
                </c:pt>
                <c:pt idx="18913">
                  <c:v>9456.5</c:v>
                </c:pt>
                <c:pt idx="18914">
                  <c:v>9457</c:v>
                </c:pt>
                <c:pt idx="18915">
                  <c:v>9457.5</c:v>
                </c:pt>
                <c:pt idx="18916">
                  <c:v>9458</c:v>
                </c:pt>
                <c:pt idx="18917">
                  <c:v>9458.5</c:v>
                </c:pt>
                <c:pt idx="18918">
                  <c:v>9459</c:v>
                </c:pt>
                <c:pt idx="18919">
                  <c:v>9459.5</c:v>
                </c:pt>
                <c:pt idx="18920">
                  <c:v>9460</c:v>
                </c:pt>
                <c:pt idx="18921">
                  <c:v>9460.5</c:v>
                </c:pt>
                <c:pt idx="18922">
                  <c:v>9461</c:v>
                </c:pt>
                <c:pt idx="18923">
                  <c:v>9461.5</c:v>
                </c:pt>
                <c:pt idx="18924">
                  <c:v>9462</c:v>
                </c:pt>
                <c:pt idx="18925">
                  <c:v>9462.5</c:v>
                </c:pt>
                <c:pt idx="18926">
                  <c:v>9463</c:v>
                </c:pt>
                <c:pt idx="18927">
                  <c:v>9463.5</c:v>
                </c:pt>
                <c:pt idx="18928">
                  <c:v>9464</c:v>
                </c:pt>
                <c:pt idx="18929">
                  <c:v>9464.5</c:v>
                </c:pt>
                <c:pt idx="18930">
                  <c:v>9465</c:v>
                </c:pt>
                <c:pt idx="18931">
                  <c:v>9465.5</c:v>
                </c:pt>
                <c:pt idx="18932">
                  <c:v>9466</c:v>
                </c:pt>
                <c:pt idx="18933">
                  <c:v>9466.5</c:v>
                </c:pt>
                <c:pt idx="18934">
                  <c:v>9467</c:v>
                </c:pt>
                <c:pt idx="18935">
                  <c:v>9467.5</c:v>
                </c:pt>
                <c:pt idx="18936">
                  <c:v>9468</c:v>
                </c:pt>
                <c:pt idx="18937">
                  <c:v>9468.5</c:v>
                </c:pt>
                <c:pt idx="18938">
                  <c:v>9469</c:v>
                </c:pt>
                <c:pt idx="18939">
                  <c:v>9469.5</c:v>
                </c:pt>
                <c:pt idx="18940">
                  <c:v>9470</c:v>
                </c:pt>
                <c:pt idx="18941">
                  <c:v>9470.5</c:v>
                </c:pt>
                <c:pt idx="18942">
                  <c:v>9471</c:v>
                </c:pt>
                <c:pt idx="18943">
                  <c:v>9471.5</c:v>
                </c:pt>
                <c:pt idx="18944">
                  <c:v>9472</c:v>
                </c:pt>
                <c:pt idx="18945">
                  <c:v>9472.5</c:v>
                </c:pt>
                <c:pt idx="18946">
                  <c:v>9473</c:v>
                </c:pt>
                <c:pt idx="18947">
                  <c:v>9473.5</c:v>
                </c:pt>
                <c:pt idx="18948">
                  <c:v>9474</c:v>
                </c:pt>
                <c:pt idx="18949">
                  <c:v>9474.5</c:v>
                </c:pt>
                <c:pt idx="18950">
                  <c:v>9475</c:v>
                </c:pt>
                <c:pt idx="18951">
                  <c:v>9475.5</c:v>
                </c:pt>
                <c:pt idx="18952">
                  <c:v>9476</c:v>
                </c:pt>
                <c:pt idx="18953">
                  <c:v>9476.5</c:v>
                </c:pt>
                <c:pt idx="18954">
                  <c:v>9477</c:v>
                </c:pt>
                <c:pt idx="18955">
                  <c:v>9477.5</c:v>
                </c:pt>
                <c:pt idx="18956">
                  <c:v>9478</c:v>
                </c:pt>
                <c:pt idx="18957">
                  <c:v>9478.5</c:v>
                </c:pt>
                <c:pt idx="18958">
                  <c:v>9479</c:v>
                </c:pt>
                <c:pt idx="18959">
                  <c:v>9479.5</c:v>
                </c:pt>
                <c:pt idx="18960">
                  <c:v>9480</c:v>
                </c:pt>
                <c:pt idx="18961">
                  <c:v>9480.5</c:v>
                </c:pt>
                <c:pt idx="18962">
                  <c:v>9481</c:v>
                </c:pt>
                <c:pt idx="18963">
                  <c:v>9481.5</c:v>
                </c:pt>
                <c:pt idx="18964">
                  <c:v>9482</c:v>
                </c:pt>
                <c:pt idx="18965">
                  <c:v>9482.5</c:v>
                </c:pt>
                <c:pt idx="18966">
                  <c:v>9483</c:v>
                </c:pt>
                <c:pt idx="18967">
                  <c:v>9483.5</c:v>
                </c:pt>
                <c:pt idx="18968">
                  <c:v>9484</c:v>
                </c:pt>
                <c:pt idx="18969">
                  <c:v>9484.5</c:v>
                </c:pt>
                <c:pt idx="18970">
                  <c:v>9485</c:v>
                </c:pt>
                <c:pt idx="18971">
                  <c:v>9485.5</c:v>
                </c:pt>
                <c:pt idx="18972">
                  <c:v>9486</c:v>
                </c:pt>
                <c:pt idx="18973">
                  <c:v>9486.5</c:v>
                </c:pt>
                <c:pt idx="18974">
                  <c:v>9487</c:v>
                </c:pt>
                <c:pt idx="18975">
                  <c:v>9487.5</c:v>
                </c:pt>
                <c:pt idx="18976">
                  <c:v>9488</c:v>
                </c:pt>
                <c:pt idx="18977">
                  <c:v>9488.5</c:v>
                </c:pt>
                <c:pt idx="18978">
                  <c:v>9489</c:v>
                </c:pt>
                <c:pt idx="18979">
                  <c:v>9489.5</c:v>
                </c:pt>
                <c:pt idx="18980">
                  <c:v>9490</c:v>
                </c:pt>
                <c:pt idx="18981">
                  <c:v>9490.5</c:v>
                </c:pt>
                <c:pt idx="18982">
                  <c:v>9491</c:v>
                </c:pt>
                <c:pt idx="18983">
                  <c:v>9491.5</c:v>
                </c:pt>
                <c:pt idx="18984">
                  <c:v>9492</c:v>
                </c:pt>
                <c:pt idx="18985">
                  <c:v>9492.5</c:v>
                </c:pt>
                <c:pt idx="18986">
                  <c:v>9493</c:v>
                </c:pt>
                <c:pt idx="18987">
                  <c:v>9493.5</c:v>
                </c:pt>
                <c:pt idx="18988">
                  <c:v>9494</c:v>
                </c:pt>
                <c:pt idx="18989">
                  <c:v>9494.5</c:v>
                </c:pt>
                <c:pt idx="18990">
                  <c:v>9495</c:v>
                </c:pt>
                <c:pt idx="18991">
                  <c:v>9495.5</c:v>
                </c:pt>
                <c:pt idx="18992">
                  <c:v>9496</c:v>
                </c:pt>
                <c:pt idx="18993">
                  <c:v>9496.5</c:v>
                </c:pt>
                <c:pt idx="18994">
                  <c:v>9497</c:v>
                </c:pt>
                <c:pt idx="18995">
                  <c:v>9497.5</c:v>
                </c:pt>
                <c:pt idx="18996">
                  <c:v>9498</c:v>
                </c:pt>
                <c:pt idx="18997">
                  <c:v>9498.5</c:v>
                </c:pt>
                <c:pt idx="18998">
                  <c:v>9499</c:v>
                </c:pt>
                <c:pt idx="18999">
                  <c:v>9499.5</c:v>
                </c:pt>
                <c:pt idx="19000">
                  <c:v>9500</c:v>
                </c:pt>
                <c:pt idx="19001">
                  <c:v>9500.5</c:v>
                </c:pt>
                <c:pt idx="19002">
                  <c:v>9501</c:v>
                </c:pt>
                <c:pt idx="19003">
                  <c:v>9501.5</c:v>
                </c:pt>
                <c:pt idx="19004">
                  <c:v>9502</c:v>
                </c:pt>
                <c:pt idx="19005">
                  <c:v>9502.5</c:v>
                </c:pt>
                <c:pt idx="19006">
                  <c:v>9503</c:v>
                </c:pt>
                <c:pt idx="19007">
                  <c:v>9503.5</c:v>
                </c:pt>
                <c:pt idx="19008">
                  <c:v>9504</c:v>
                </c:pt>
                <c:pt idx="19009">
                  <c:v>9504.5</c:v>
                </c:pt>
                <c:pt idx="19010">
                  <c:v>9505</c:v>
                </c:pt>
                <c:pt idx="19011">
                  <c:v>9505.5</c:v>
                </c:pt>
                <c:pt idx="19012">
                  <c:v>9506</c:v>
                </c:pt>
                <c:pt idx="19013">
                  <c:v>9506.5</c:v>
                </c:pt>
                <c:pt idx="19014">
                  <c:v>9507</c:v>
                </c:pt>
                <c:pt idx="19015">
                  <c:v>9507.5</c:v>
                </c:pt>
                <c:pt idx="19016">
                  <c:v>9508</c:v>
                </c:pt>
                <c:pt idx="19017">
                  <c:v>9508.5</c:v>
                </c:pt>
                <c:pt idx="19018">
                  <c:v>9509</c:v>
                </c:pt>
                <c:pt idx="19019">
                  <c:v>9509.5</c:v>
                </c:pt>
                <c:pt idx="19020">
                  <c:v>9510</c:v>
                </c:pt>
                <c:pt idx="19021">
                  <c:v>9510.5</c:v>
                </c:pt>
                <c:pt idx="19022">
                  <c:v>9511</c:v>
                </c:pt>
                <c:pt idx="19023">
                  <c:v>9511.5</c:v>
                </c:pt>
                <c:pt idx="19024">
                  <c:v>9512</c:v>
                </c:pt>
                <c:pt idx="19025">
                  <c:v>9512.5</c:v>
                </c:pt>
                <c:pt idx="19026">
                  <c:v>9513</c:v>
                </c:pt>
                <c:pt idx="19027">
                  <c:v>9513.5</c:v>
                </c:pt>
                <c:pt idx="19028">
                  <c:v>9514</c:v>
                </c:pt>
                <c:pt idx="19029">
                  <c:v>9514.5</c:v>
                </c:pt>
                <c:pt idx="19030">
                  <c:v>9515</c:v>
                </c:pt>
                <c:pt idx="19031">
                  <c:v>9515.5</c:v>
                </c:pt>
                <c:pt idx="19032">
                  <c:v>9516</c:v>
                </c:pt>
                <c:pt idx="19033">
                  <c:v>9516.5</c:v>
                </c:pt>
                <c:pt idx="19034">
                  <c:v>9517</c:v>
                </c:pt>
                <c:pt idx="19035">
                  <c:v>9517.5</c:v>
                </c:pt>
                <c:pt idx="19036">
                  <c:v>9518</c:v>
                </c:pt>
                <c:pt idx="19037">
                  <c:v>9518.5</c:v>
                </c:pt>
                <c:pt idx="19038">
                  <c:v>9519</c:v>
                </c:pt>
                <c:pt idx="19039">
                  <c:v>9519.5</c:v>
                </c:pt>
                <c:pt idx="19040">
                  <c:v>9520</c:v>
                </c:pt>
                <c:pt idx="19041">
                  <c:v>9520.5</c:v>
                </c:pt>
                <c:pt idx="19042">
                  <c:v>9521</c:v>
                </c:pt>
                <c:pt idx="19043">
                  <c:v>9521.5</c:v>
                </c:pt>
                <c:pt idx="19044">
                  <c:v>9522</c:v>
                </c:pt>
                <c:pt idx="19045">
                  <c:v>9522.5</c:v>
                </c:pt>
                <c:pt idx="19046">
                  <c:v>9523</c:v>
                </c:pt>
                <c:pt idx="19047">
                  <c:v>9523.5</c:v>
                </c:pt>
                <c:pt idx="19048">
                  <c:v>9524</c:v>
                </c:pt>
                <c:pt idx="19049">
                  <c:v>9524.5</c:v>
                </c:pt>
                <c:pt idx="19050">
                  <c:v>9525</c:v>
                </c:pt>
                <c:pt idx="19051">
                  <c:v>9525.5</c:v>
                </c:pt>
                <c:pt idx="19052">
                  <c:v>9526</c:v>
                </c:pt>
                <c:pt idx="19053">
                  <c:v>9526.5</c:v>
                </c:pt>
                <c:pt idx="19054">
                  <c:v>9527</c:v>
                </c:pt>
                <c:pt idx="19055">
                  <c:v>9527.5</c:v>
                </c:pt>
                <c:pt idx="19056">
                  <c:v>9528</c:v>
                </c:pt>
                <c:pt idx="19057">
                  <c:v>9528.5</c:v>
                </c:pt>
                <c:pt idx="19058">
                  <c:v>9529</c:v>
                </c:pt>
                <c:pt idx="19059">
                  <c:v>9529.5</c:v>
                </c:pt>
                <c:pt idx="19060">
                  <c:v>9530</c:v>
                </c:pt>
                <c:pt idx="19061">
                  <c:v>9530.5</c:v>
                </c:pt>
                <c:pt idx="19062">
                  <c:v>9531</c:v>
                </c:pt>
                <c:pt idx="19063">
                  <c:v>9531.5</c:v>
                </c:pt>
                <c:pt idx="19064">
                  <c:v>9532</c:v>
                </c:pt>
                <c:pt idx="19065">
                  <c:v>9532.5</c:v>
                </c:pt>
                <c:pt idx="19066">
                  <c:v>9533</c:v>
                </c:pt>
                <c:pt idx="19067">
                  <c:v>9533.5</c:v>
                </c:pt>
                <c:pt idx="19068">
                  <c:v>9534</c:v>
                </c:pt>
                <c:pt idx="19069">
                  <c:v>9534.5</c:v>
                </c:pt>
                <c:pt idx="19070">
                  <c:v>9535</c:v>
                </c:pt>
                <c:pt idx="19071">
                  <c:v>9535.5</c:v>
                </c:pt>
                <c:pt idx="19072">
                  <c:v>9536</c:v>
                </c:pt>
                <c:pt idx="19073">
                  <c:v>9536.5</c:v>
                </c:pt>
                <c:pt idx="19074">
                  <c:v>9537</c:v>
                </c:pt>
                <c:pt idx="19075">
                  <c:v>9537.5</c:v>
                </c:pt>
                <c:pt idx="19076">
                  <c:v>9538</c:v>
                </c:pt>
                <c:pt idx="19077">
                  <c:v>9538.5</c:v>
                </c:pt>
                <c:pt idx="19078">
                  <c:v>9539</c:v>
                </c:pt>
                <c:pt idx="19079">
                  <c:v>9539.5</c:v>
                </c:pt>
                <c:pt idx="19080">
                  <c:v>9540</c:v>
                </c:pt>
                <c:pt idx="19081">
                  <c:v>9540.5</c:v>
                </c:pt>
                <c:pt idx="19082">
                  <c:v>9541</c:v>
                </c:pt>
                <c:pt idx="19083">
                  <c:v>9541.5</c:v>
                </c:pt>
                <c:pt idx="19084">
                  <c:v>9542</c:v>
                </c:pt>
                <c:pt idx="19085">
                  <c:v>9542.5</c:v>
                </c:pt>
                <c:pt idx="19086">
                  <c:v>9543</c:v>
                </c:pt>
                <c:pt idx="19087">
                  <c:v>9543.5</c:v>
                </c:pt>
                <c:pt idx="19088">
                  <c:v>9544</c:v>
                </c:pt>
                <c:pt idx="19089">
                  <c:v>9544.5</c:v>
                </c:pt>
                <c:pt idx="19090">
                  <c:v>9545</c:v>
                </c:pt>
                <c:pt idx="19091">
                  <c:v>9545.5</c:v>
                </c:pt>
                <c:pt idx="19092">
                  <c:v>9546</c:v>
                </c:pt>
                <c:pt idx="19093">
                  <c:v>9546.5</c:v>
                </c:pt>
                <c:pt idx="19094">
                  <c:v>9547</c:v>
                </c:pt>
                <c:pt idx="19095">
                  <c:v>9547.5</c:v>
                </c:pt>
                <c:pt idx="19096">
                  <c:v>9548</c:v>
                </c:pt>
                <c:pt idx="19097">
                  <c:v>9548.5</c:v>
                </c:pt>
                <c:pt idx="19098">
                  <c:v>9549</c:v>
                </c:pt>
                <c:pt idx="19099">
                  <c:v>9549.5</c:v>
                </c:pt>
                <c:pt idx="19100">
                  <c:v>9550</c:v>
                </c:pt>
                <c:pt idx="19101">
                  <c:v>9550.5</c:v>
                </c:pt>
                <c:pt idx="19102">
                  <c:v>9551</c:v>
                </c:pt>
                <c:pt idx="19103">
                  <c:v>9551.5</c:v>
                </c:pt>
                <c:pt idx="19104">
                  <c:v>9552</c:v>
                </c:pt>
                <c:pt idx="19105">
                  <c:v>9552.5</c:v>
                </c:pt>
                <c:pt idx="19106">
                  <c:v>9553</c:v>
                </c:pt>
                <c:pt idx="19107">
                  <c:v>9553.5</c:v>
                </c:pt>
                <c:pt idx="19108">
                  <c:v>9554</c:v>
                </c:pt>
                <c:pt idx="19109">
                  <c:v>9554.5</c:v>
                </c:pt>
                <c:pt idx="19110">
                  <c:v>9555</c:v>
                </c:pt>
                <c:pt idx="19111">
                  <c:v>9555.5</c:v>
                </c:pt>
                <c:pt idx="19112">
                  <c:v>9556</c:v>
                </c:pt>
                <c:pt idx="19113">
                  <c:v>9556.5</c:v>
                </c:pt>
                <c:pt idx="19114">
                  <c:v>9557</c:v>
                </c:pt>
                <c:pt idx="19115">
                  <c:v>9557.5</c:v>
                </c:pt>
                <c:pt idx="19116">
                  <c:v>9558</c:v>
                </c:pt>
                <c:pt idx="19117">
                  <c:v>9558.5</c:v>
                </c:pt>
                <c:pt idx="19118">
                  <c:v>9559</c:v>
                </c:pt>
                <c:pt idx="19119">
                  <c:v>9559.5</c:v>
                </c:pt>
                <c:pt idx="19120">
                  <c:v>9560</c:v>
                </c:pt>
                <c:pt idx="19121">
                  <c:v>9560.5</c:v>
                </c:pt>
                <c:pt idx="19122">
                  <c:v>9561</c:v>
                </c:pt>
                <c:pt idx="19123">
                  <c:v>9561.5</c:v>
                </c:pt>
                <c:pt idx="19124">
                  <c:v>9562</c:v>
                </c:pt>
                <c:pt idx="19125">
                  <c:v>9562.5</c:v>
                </c:pt>
                <c:pt idx="19126">
                  <c:v>9563</c:v>
                </c:pt>
                <c:pt idx="19127">
                  <c:v>9563.5</c:v>
                </c:pt>
                <c:pt idx="19128">
                  <c:v>9564</c:v>
                </c:pt>
                <c:pt idx="19129">
                  <c:v>9564.5</c:v>
                </c:pt>
                <c:pt idx="19130">
                  <c:v>9565</c:v>
                </c:pt>
                <c:pt idx="19131">
                  <c:v>9565.5</c:v>
                </c:pt>
                <c:pt idx="19132">
                  <c:v>9566</c:v>
                </c:pt>
                <c:pt idx="19133">
                  <c:v>9566.5</c:v>
                </c:pt>
                <c:pt idx="19134">
                  <c:v>9567</c:v>
                </c:pt>
                <c:pt idx="19135">
                  <c:v>9567.5</c:v>
                </c:pt>
                <c:pt idx="19136">
                  <c:v>9568</c:v>
                </c:pt>
                <c:pt idx="19137">
                  <c:v>9568.5</c:v>
                </c:pt>
                <c:pt idx="19138">
                  <c:v>9569</c:v>
                </c:pt>
                <c:pt idx="19139">
                  <c:v>9569.5</c:v>
                </c:pt>
                <c:pt idx="19140">
                  <c:v>9570</c:v>
                </c:pt>
                <c:pt idx="19141">
                  <c:v>9570.5</c:v>
                </c:pt>
                <c:pt idx="19142">
                  <c:v>9571</c:v>
                </c:pt>
                <c:pt idx="19143">
                  <c:v>9571.5</c:v>
                </c:pt>
                <c:pt idx="19144">
                  <c:v>9572</c:v>
                </c:pt>
                <c:pt idx="19145">
                  <c:v>9572.5</c:v>
                </c:pt>
                <c:pt idx="19146">
                  <c:v>9573</c:v>
                </c:pt>
                <c:pt idx="19147">
                  <c:v>9573.5</c:v>
                </c:pt>
                <c:pt idx="19148">
                  <c:v>9574</c:v>
                </c:pt>
                <c:pt idx="19149">
                  <c:v>9574.5</c:v>
                </c:pt>
                <c:pt idx="19150">
                  <c:v>9575</c:v>
                </c:pt>
                <c:pt idx="19151">
                  <c:v>9575.5</c:v>
                </c:pt>
                <c:pt idx="19152">
                  <c:v>9576</c:v>
                </c:pt>
                <c:pt idx="19153">
                  <c:v>9576.5</c:v>
                </c:pt>
                <c:pt idx="19154">
                  <c:v>9577</c:v>
                </c:pt>
                <c:pt idx="19155">
                  <c:v>9577.5</c:v>
                </c:pt>
                <c:pt idx="19156">
                  <c:v>9578</c:v>
                </c:pt>
                <c:pt idx="19157">
                  <c:v>9578.5</c:v>
                </c:pt>
                <c:pt idx="19158">
                  <c:v>9579</c:v>
                </c:pt>
                <c:pt idx="19159">
                  <c:v>9579.5</c:v>
                </c:pt>
                <c:pt idx="19160">
                  <c:v>9580</c:v>
                </c:pt>
                <c:pt idx="19161">
                  <c:v>9580.5</c:v>
                </c:pt>
                <c:pt idx="19162">
                  <c:v>9581</c:v>
                </c:pt>
                <c:pt idx="19163">
                  <c:v>9581.5</c:v>
                </c:pt>
                <c:pt idx="19164">
                  <c:v>9582</c:v>
                </c:pt>
                <c:pt idx="19165">
                  <c:v>9582.5</c:v>
                </c:pt>
                <c:pt idx="19166">
                  <c:v>9583</c:v>
                </c:pt>
                <c:pt idx="19167">
                  <c:v>9583.5</c:v>
                </c:pt>
                <c:pt idx="19168">
                  <c:v>9584</c:v>
                </c:pt>
                <c:pt idx="19169">
                  <c:v>9584.5</c:v>
                </c:pt>
                <c:pt idx="19170">
                  <c:v>9585</c:v>
                </c:pt>
                <c:pt idx="19171">
                  <c:v>9585.5</c:v>
                </c:pt>
                <c:pt idx="19172">
                  <c:v>9586</c:v>
                </c:pt>
                <c:pt idx="19173">
                  <c:v>9586.5</c:v>
                </c:pt>
                <c:pt idx="19174">
                  <c:v>9587</c:v>
                </c:pt>
                <c:pt idx="19175">
                  <c:v>9587.5</c:v>
                </c:pt>
                <c:pt idx="19176">
                  <c:v>9588</c:v>
                </c:pt>
                <c:pt idx="19177">
                  <c:v>9588.5</c:v>
                </c:pt>
                <c:pt idx="19178">
                  <c:v>9589</c:v>
                </c:pt>
                <c:pt idx="19179">
                  <c:v>9589.5</c:v>
                </c:pt>
                <c:pt idx="19180">
                  <c:v>9590</c:v>
                </c:pt>
                <c:pt idx="19181">
                  <c:v>9590.5</c:v>
                </c:pt>
                <c:pt idx="19182">
                  <c:v>9591</c:v>
                </c:pt>
                <c:pt idx="19183">
                  <c:v>9591.5</c:v>
                </c:pt>
                <c:pt idx="19184">
                  <c:v>9592</c:v>
                </c:pt>
                <c:pt idx="19185">
                  <c:v>9592.5</c:v>
                </c:pt>
                <c:pt idx="19186">
                  <c:v>9593</c:v>
                </c:pt>
                <c:pt idx="19187">
                  <c:v>9593.5</c:v>
                </c:pt>
                <c:pt idx="19188">
                  <c:v>9594</c:v>
                </c:pt>
                <c:pt idx="19189">
                  <c:v>9594.5</c:v>
                </c:pt>
                <c:pt idx="19190">
                  <c:v>9595</c:v>
                </c:pt>
                <c:pt idx="19191">
                  <c:v>9595.5</c:v>
                </c:pt>
                <c:pt idx="19192">
                  <c:v>9596</c:v>
                </c:pt>
                <c:pt idx="19193">
                  <c:v>9596.5</c:v>
                </c:pt>
                <c:pt idx="19194">
                  <c:v>9597</c:v>
                </c:pt>
                <c:pt idx="19195">
                  <c:v>9597.5</c:v>
                </c:pt>
                <c:pt idx="19196">
                  <c:v>9598</c:v>
                </c:pt>
                <c:pt idx="19197">
                  <c:v>9598.5</c:v>
                </c:pt>
                <c:pt idx="19198">
                  <c:v>9599</c:v>
                </c:pt>
                <c:pt idx="19199">
                  <c:v>9599.5</c:v>
                </c:pt>
                <c:pt idx="19200">
                  <c:v>9600</c:v>
                </c:pt>
                <c:pt idx="19201">
                  <c:v>9600.5</c:v>
                </c:pt>
                <c:pt idx="19202">
                  <c:v>9601</c:v>
                </c:pt>
                <c:pt idx="19203">
                  <c:v>9601.5</c:v>
                </c:pt>
                <c:pt idx="19204">
                  <c:v>9602</c:v>
                </c:pt>
                <c:pt idx="19205">
                  <c:v>9602.5</c:v>
                </c:pt>
                <c:pt idx="19206">
                  <c:v>9603</c:v>
                </c:pt>
                <c:pt idx="19207">
                  <c:v>9603.5</c:v>
                </c:pt>
                <c:pt idx="19208">
                  <c:v>9604</c:v>
                </c:pt>
                <c:pt idx="19209">
                  <c:v>9604.5</c:v>
                </c:pt>
                <c:pt idx="19210">
                  <c:v>9605</c:v>
                </c:pt>
                <c:pt idx="19211">
                  <c:v>9605.5</c:v>
                </c:pt>
                <c:pt idx="19212">
                  <c:v>9606</c:v>
                </c:pt>
                <c:pt idx="19213">
                  <c:v>9606.5</c:v>
                </c:pt>
                <c:pt idx="19214">
                  <c:v>9607</c:v>
                </c:pt>
                <c:pt idx="19215">
                  <c:v>9607.5</c:v>
                </c:pt>
                <c:pt idx="19216">
                  <c:v>9608</c:v>
                </c:pt>
                <c:pt idx="19217">
                  <c:v>9608.5</c:v>
                </c:pt>
                <c:pt idx="19218">
                  <c:v>9609</c:v>
                </c:pt>
                <c:pt idx="19219">
                  <c:v>9609.5</c:v>
                </c:pt>
                <c:pt idx="19220">
                  <c:v>9610</c:v>
                </c:pt>
                <c:pt idx="19221">
                  <c:v>9610.5</c:v>
                </c:pt>
                <c:pt idx="19222">
                  <c:v>9611</c:v>
                </c:pt>
                <c:pt idx="19223">
                  <c:v>9611.5</c:v>
                </c:pt>
                <c:pt idx="19224">
                  <c:v>9612</c:v>
                </c:pt>
                <c:pt idx="19225">
                  <c:v>9612.5</c:v>
                </c:pt>
                <c:pt idx="19226">
                  <c:v>9613</c:v>
                </c:pt>
                <c:pt idx="19227">
                  <c:v>9613.5</c:v>
                </c:pt>
                <c:pt idx="19228">
                  <c:v>9614</c:v>
                </c:pt>
                <c:pt idx="19229">
                  <c:v>9614.5</c:v>
                </c:pt>
                <c:pt idx="19230">
                  <c:v>9615</c:v>
                </c:pt>
                <c:pt idx="19231">
                  <c:v>9615.5</c:v>
                </c:pt>
                <c:pt idx="19232">
                  <c:v>9616</c:v>
                </c:pt>
                <c:pt idx="19233">
                  <c:v>9616.5</c:v>
                </c:pt>
                <c:pt idx="19234">
                  <c:v>9617</c:v>
                </c:pt>
                <c:pt idx="19235">
                  <c:v>9617.5</c:v>
                </c:pt>
                <c:pt idx="19236">
                  <c:v>9618</c:v>
                </c:pt>
                <c:pt idx="19237">
                  <c:v>9618.5</c:v>
                </c:pt>
                <c:pt idx="19238">
                  <c:v>9619</c:v>
                </c:pt>
                <c:pt idx="19239">
                  <c:v>9619.5</c:v>
                </c:pt>
                <c:pt idx="19240">
                  <c:v>9620</c:v>
                </c:pt>
                <c:pt idx="19241">
                  <c:v>9620.5</c:v>
                </c:pt>
                <c:pt idx="19242">
                  <c:v>9621</c:v>
                </c:pt>
                <c:pt idx="19243">
                  <c:v>9621.5</c:v>
                </c:pt>
                <c:pt idx="19244">
                  <c:v>9622</c:v>
                </c:pt>
                <c:pt idx="19245">
                  <c:v>9622.5</c:v>
                </c:pt>
                <c:pt idx="19246">
                  <c:v>9623</c:v>
                </c:pt>
                <c:pt idx="19247">
                  <c:v>9623.5</c:v>
                </c:pt>
                <c:pt idx="19248">
                  <c:v>9624</c:v>
                </c:pt>
                <c:pt idx="19249">
                  <c:v>9624.5</c:v>
                </c:pt>
                <c:pt idx="19250">
                  <c:v>9625</c:v>
                </c:pt>
                <c:pt idx="19251">
                  <c:v>9625.5</c:v>
                </c:pt>
                <c:pt idx="19252">
                  <c:v>9626</c:v>
                </c:pt>
                <c:pt idx="19253">
                  <c:v>9626.5</c:v>
                </c:pt>
                <c:pt idx="19254">
                  <c:v>9627</c:v>
                </c:pt>
                <c:pt idx="19255">
                  <c:v>9627.5</c:v>
                </c:pt>
                <c:pt idx="19256">
                  <c:v>9628</c:v>
                </c:pt>
                <c:pt idx="19257">
                  <c:v>9628.5</c:v>
                </c:pt>
                <c:pt idx="19258">
                  <c:v>9629</c:v>
                </c:pt>
                <c:pt idx="19259">
                  <c:v>9629.5</c:v>
                </c:pt>
                <c:pt idx="19260">
                  <c:v>9630</c:v>
                </c:pt>
                <c:pt idx="19261">
                  <c:v>9630.5</c:v>
                </c:pt>
                <c:pt idx="19262">
                  <c:v>9631</c:v>
                </c:pt>
                <c:pt idx="19263">
                  <c:v>9631.5</c:v>
                </c:pt>
                <c:pt idx="19264">
                  <c:v>9632</c:v>
                </c:pt>
                <c:pt idx="19265">
                  <c:v>9632.5</c:v>
                </c:pt>
                <c:pt idx="19266">
                  <c:v>9633</c:v>
                </c:pt>
                <c:pt idx="19267">
                  <c:v>9633.5</c:v>
                </c:pt>
                <c:pt idx="19268">
                  <c:v>9634</c:v>
                </c:pt>
                <c:pt idx="19269">
                  <c:v>9634.5</c:v>
                </c:pt>
                <c:pt idx="19270">
                  <c:v>9635</c:v>
                </c:pt>
                <c:pt idx="19271">
                  <c:v>9635.5</c:v>
                </c:pt>
                <c:pt idx="19272">
                  <c:v>9636</c:v>
                </c:pt>
                <c:pt idx="19273">
                  <c:v>9636.5</c:v>
                </c:pt>
                <c:pt idx="19274">
                  <c:v>9637</c:v>
                </c:pt>
                <c:pt idx="19275">
                  <c:v>9637.5</c:v>
                </c:pt>
                <c:pt idx="19276">
                  <c:v>9638</c:v>
                </c:pt>
                <c:pt idx="19277">
                  <c:v>9638.5</c:v>
                </c:pt>
                <c:pt idx="19278">
                  <c:v>9639</c:v>
                </c:pt>
                <c:pt idx="19279">
                  <c:v>9639.5</c:v>
                </c:pt>
                <c:pt idx="19280">
                  <c:v>9640</c:v>
                </c:pt>
                <c:pt idx="19281">
                  <c:v>9640.5</c:v>
                </c:pt>
                <c:pt idx="19282">
                  <c:v>9641</c:v>
                </c:pt>
                <c:pt idx="19283">
                  <c:v>9641.5</c:v>
                </c:pt>
                <c:pt idx="19284">
                  <c:v>9642</c:v>
                </c:pt>
                <c:pt idx="19285">
                  <c:v>9642.5</c:v>
                </c:pt>
                <c:pt idx="19286">
                  <c:v>9643</c:v>
                </c:pt>
                <c:pt idx="19287">
                  <c:v>9643.5</c:v>
                </c:pt>
                <c:pt idx="19288">
                  <c:v>9644</c:v>
                </c:pt>
                <c:pt idx="19289">
                  <c:v>9644.5</c:v>
                </c:pt>
                <c:pt idx="19290">
                  <c:v>9645</c:v>
                </c:pt>
                <c:pt idx="19291">
                  <c:v>9645.5</c:v>
                </c:pt>
                <c:pt idx="19292">
                  <c:v>9646</c:v>
                </c:pt>
                <c:pt idx="19293">
                  <c:v>9646.5</c:v>
                </c:pt>
                <c:pt idx="19294">
                  <c:v>9647</c:v>
                </c:pt>
                <c:pt idx="19295">
                  <c:v>9647.5</c:v>
                </c:pt>
                <c:pt idx="19296">
                  <c:v>9648</c:v>
                </c:pt>
                <c:pt idx="19297">
                  <c:v>9648.5</c:v>
                </c:pt>
                <c:pt idx="19298">
                  <c:v>9649</c:v>
                </c:pt>
                <c:pt idx="19299">
                  <c:v>9649.5</c:v>
                </c:pt>
                <c:pt idx="19300">
                  <c:v>9650</c:v>
                </c:pt>
                <c:pt idx="19301">
                  <c:v>9650.5</c:v>
                </c:pt>
                <c:pt idx="19302">
                  <c:v>9651</c:v>
                </c:pt>
                <c:pt idx="19303">
                  <c:v>9651.5</c:v>
                </c:pt>
                <c:pt idx="19304">
                  <c:v>9652</c:v>
                </c:pt>
                <c:pt idx="19305">
                  <c:v>9652.5</c:v>
                </c:pt>
                <c:pt idx="19306">
                  <c:v>9653</c:v>
                </c:pt>
                <c:pt idx="19307">
                  <c:v>9653.5</c:v>
                </c:pt>
                <c:pt idx="19308">
                  <c:v>9654</c:v>
                </c:pt>
                <c:pt idx="19309">
                  <c:v>9654.5</c:v>
                </c:pt>
                <c:pt idx="19310">
                  <c:v>9655</c:v>
                </c:pt>
                <c:pt idx="19311">
                  <c:v>9655.5</c:v>
                </c:pt>
                <c:pt idx="19312">
                  <c:v>9656</c:v>
                </c:pt>
                <c:pt idx="19313">
                  <c:v>9656.5</c:v>
                </c:pt>
                <c:pt idx="19314">
                  <c:v>9657</c:v>
                </c:pt>
                <c:pt idx="19315">
                  <c:v>9657.5</c:v>
                </c:pt>
                <c:pt idx="19316">
                  <c:v>9658</c:v>
                </c:pt>
                <c:pt idx="19317">
                  <c:v>9658.5</c:v>
                </c:pt>
                <c:pt idx="19318">
                  <c:v>9659</c:v>
                </c:pt>
                <c:pt idx="19319">
                  <c:v>9659.5</c:v>
                </c:pt>
                <c:pt idx="19320">
                  <c:v>9660</c:v>
                </c:pt>
                <c:pt idx="19321">
                  <c:v>9660.5</c:v>
                </c:pt>
                <c:pt idx="19322">
                  <c:v>9661</c:v>
                </c:pt>
                <c:pt idx="19323">
                  <c:v>9661.5</c:v>
                </c:pt>
                <c:pt idx="19324">
                  <c:v>9662</c:v>
                </c:pt>
                <c:pt idx="19325">
                  <c:v>9662.5</c:v>
                </c:pt>
                <c:pt idx="19326">
                  <c:v>9663</c:v>
                </c:pt>
                <c:pt idx="19327">
                  <c:v>9663.5</c:v>
                </c:pt>
                <c:pt idx="19328">
                  <c:v>9664</c:v>
                </c:pt>
                <c:pt idx="19329">
                  <c:v>9664.5</c:v>
                </c:pt>
                <c:pt idx="19330">
                  <c:v>9665</c:v>
                </c:pt>
                <c:pt idx="19331">
                  <c:v>9665.5</c:v>
                </c:pt>
                <c:pt idx="19332">
                  <c:v>9666</c:v>
                </c:pt>
                <c:pt idx="19333">
                  <c:v>9666.5</c:v>
                </c:pt>
                <c:pt idx="19334">
                  <c:v>9667</c:v>
                </c:pt>
                <c:pt idx="19335">
                  <c:v>9667.5</c:v>
                </c:pt>
                <c:pt idx="19336">
                  <c:v>9668</c:v>
                </c:pt>
                <c:pt idx="19337">
                  <c:v>9668.5</c:v>
                </c:pt>
                <c:pt idx="19338">
                  <c:v>9669</c:v>
                </c:pt>
                <c:pt idx="19339">
                  <c:v>9669.5</c:v>
                </c:pt>
                <c:pt idx="19340">
                  <c:v>9670</c:v>
                </c:pt>
                <c:pt idx="19341">
                  <c:v>9670.5</c:v>
                </c:pt>
                <c:pt idx="19342">
                  <c:v>9671</c:v>
                </c:pt>
                <c:pt idx="19343">
                  <c:v>9671.5</c:v>
                </c:pt>
                <c:pt idx="19344">
                  <c:v>9672</c:v>
                </c:pt>
                <c:pt idx="19345">
                  <c:v>9672.5</c:v>
                </c:pt>
                <c:pt idx="19346">
                  <c:v>9673</c:v>
                </c:pt>
                <c:pt idx="19347">
                  <c:v>9673.5</c:v>
                </c:pt>
                <c:pt idx="19348">
                  <c:v>9674</c:v>
                </c:pt>
                <c:pt idx="19349">
                  <c:v>9674.5</c:v>
                </c:pt>
                <c:pt idx="19350">
                  <c:v>9675</c:v>
                </c:pt>
                <c:pt idx="19351">
                  <c:v>9675.5</c:v>
                </c:pt>
                <c:pt idx="19352">
                  <c:v>9676</c:v>
                </c:pt>
                <c:pt idx="19353">
                  <c:v>9676.5</c:v>
                </c:pt>
                <c:pt idx="19354">
                  <c:v>9677</c:v>
                </c:pt>
                <c:pt idx="19355">
                  <c:v>9677.5</c:v>
                </c:pt>
                <c:pt idx="19356">
                  <c:v>9678</c:v>
                </c:pt>
                <c:pt idx="19357">
                  <c:v>9678.5</c:v>
                </c:pt>
                <c:pt idx="19358">
                  <c:v>9679</c:v>
                </c:pt>
                <c:pt idx="19359">
                  <c:v>9679.5</c:v>
                </c:pt>
                <c:pt idx="19360">
                  <c:v>9680</c:v>
                </c:pt>
                <c:pt idx="19361">
                  <c:v>9680.5</c:v>
                </c:pt>
                <c:pt idx="19362">
                  <c:v>9681</c:v>
                </c:pt>
                <c:pt idx="19363">
                  <c:v>9681.5</c:v>
                </c:pt>
                <c:pt idx="19364">
                  <c:v>9682</c:v>
                </c:pt>
                <c:pt idx="19365">
                  <c:v>9682.5</c:v>
                </c:pt>
                <c:pt idx="19366">
                  <c:v>9683</c:v>
                </c:pt>
                <c:pt idx="19367">
                  <c:v>9683.5</c:v>
                </c:pt>
                <c:pt idx="19368">
                  <c:v>9684</c:v>
                </c:pt>
                <c:pt idx="19369">
                  <c:v>9684.5</c:v>
                </c:pt>
                <c:pt idx="19370">
                  <c:v>9685</c:v>
                </c:pt>
                <c:pt idx="19371">
                  <c:v>9685.5</c:v>
                </c:pt>
                <c:pt idx="19372">
                  <c:v>9686</c:v>
                </c:pt>
                <c:pt idx="19373">
                  <c:v>9686.5</c:v>
                </c:pt>
                <c:pt idx="19374">
                  <c:v>9687</c:v>
                </c:pt>
                <c:pt idx="19375">
                  <c:v>9687.5</c:v>
                </c:pt>
                <c:pt idx="19376">
                  <c:v>9688</c:v>
                </c:pt>
                <c:pt idx="19377">
                  <c:v>9688.5</c:v>
                </c:pt>
                <c:pt idx="19378">
                  <c:v>9689</c:v>
                </c:pt>
                <c:pt idx="19379">
                  <c:v>9689.5</c:v>
                </c:pt>
                <c:pt idx="19380">
                  <c:v>9690</c:v>
                </c:pt>
                <c:pt idx="19381">
                  <c:v>9690.5</c:v>
                </c:pt>
                <c:pt idx="19382">
                  <c:v>9691</c:v>
                </c:pt>
                <c:pt idx="19383">
                  <c:v>9691.5</c:v>
                </c:pt>
                <c:pt idx="19384">
                  <c:v>9692</c:v>
                </c:pt>
                <c:pt idx="19385">
                  <c:v>9692.5</c:v>
                </c:pt>
                <c:pt idx="19386">
                  <c:v>9693</c:v>
                </c:pt>
                <c:pt idx="19387">
                  <c:v>9693.5</c:v>
                </c:pt>
                <c:pt idx="19388">
                  <c:v>9694</c:v>
                </c:pt>
                <c:pt idx="19389">
                  <c:v>9694.5</c:v>
                </c:pt>
                <c:pt idx="19390">
                  <c:v>9695</c:v>
                </c:pt>
                <c:pt idx="19391">
                  <c:v>9695.5</c:v>
                </c:pt>
                <c:pt idx="19392">
                  <c:v>9696</c:v>
                </c:pt>
                <c:pt idx="19393">
                  <c:v>9696.5</c:v>
                </c:pt>
                <c:pt idx="19394">
                  <c:v>9697</c:v>
                </c:pt>
                <c:pt idx="19395">
                  <c:v>9697.5</c:v>
                </c:pt>
                <c:pt idx="19396">
                  <c:v>9698</c:v>
                </c:pt>
                <c:pt idx="19397">
                  <c:v>9698.5</c:v>
                </c:pt>
                <c:pt idx="19398">
                  <c:v>9699</c:v>
                </c:pt>
                <c:pt idx="19399">
                  <c:v>9699.5</c:v>
                </c:pt>
                <c:pt idx="19400">
                  <c:v>9700</c:v>
                </c:pt>
                <c:pt idx="19401">
                  <c:v>9700.5</c:v>
                </c:pt>
                <c:pt idx="19402">
                  <c:v>9701</c:v>
                </c:pt>
                <c:pt idx="19403">
                  <c:v>9701.5</c:v>
                </c:pt>
                <c:pt idx="19404">
                  <c:v>9702</c:v>
                </c:pt>
                <c:pt idx="19405">
                  <c:v>9702.5</c:v>
                </c:pt>
                <c:pt idx="19406">
                  <c:v>9703</c:v>
                </c:pt>
                <c:pt idx="19407">
                  <c:v>9703.5</c:v>
                </c:pt>
                <c:pt idx="19408">
                  <c:v>9704</c:v>
                </c:pt>
                <c:pt idx="19409">
                  <c:v>9704.5</c:v>
                </c:pt>
                <c:pt idx="19410">
                  <c:v>9705</c:v>
                </c:pt>
                <c:pt idx="19411">
                  <c:v>9705.5</c:v>
                </c:pt>
                <c:pt idx="19412">
                  <c:v>9706</c:v>
                </c:pt>
                <c:pt idx="19413">
                  <c:v>9706.5</c:v>
                </c:pt>
                <c:pt idx="19414">
                  <c:v>9707</c:v>
                </c:pt>
                <c:pt idx="19415">
                  <c:v>9707.5</c:v>
                </c:pt>
                <c:pt idx="19416">
                  <c:v>9708</c:v>
                </c:pt>
                <c:pt idx="19417">
                  <c:v>9708.5</c:v>
                </c:pt>
                <c:pt idx="19418">
                  <c:v>9709</c:v>
                </c:pt>
                <c:pt idx="19419">
                  <c:v>9709.5</c:v>
                </c:pt>
                <c:pt idx="19420">
                  <c:v>9710</c:v>
                </c:pt>
                <c:pt idx="19421">
                  <c:v>9710.5</c:v>
                </c:pt>
                <c:pt idx="19422">
                  <c:v>9711</c:v>
                </c:pt>
                <c:pt idx="19423">
                  <c:v>9711.5</c:v>
                </c:pt>
                <c:pt idx="19424">
                  <c:v>9712</c:v>
                </c:pt>
                <c:pt idx="19425">
                  <c:v>9712.5</c:v>
                </c:pt>
                <c:pt idx="19426">
                  <c:v>9713</c:v>
                </c:pt>
                <c:pt idx="19427">
                  <c:v>9713.5</c:v>
                </c:pt>
                <c:pt idx="19428">
                  <c:v>9714</c:v>
                </c:pt>
                <c:pt idx="19429">
                  <c:v>9714.5</c:v>
                </c:pt>
                <c:pt idx="19430">
                  <c:v>9715</c:v>
                </c:pt>
                <c:pt idx="19431">
                  <c:v>9715.5</c:v>
                </c:pt>
                <c:pt idx="19432">
                  <c:v>9716</c:v>
                </c:pt>
                <c:pt idx="19433">
                  <c:v>9716.5</c:v>
                </c:pt>
                <c:pt idx="19434">
                  <c:v>9717</c:v>
                </c:pt>
                <c:pt idx="19435">
                  <c:v>9717.5</c:v>
                </c:pt>
                <c:pt idx="19436">
                  <c:v>9718</c:v>
                </c:pt>
                <c:pt idx="19437">
                  <c:v>9718.5</c:v>
                </c:pt>
                <c:pt idx="19438">
                  <c:v>9719</c:v>
                </c:pt>
                <c:pt idx="19439">
                  <c:v>9719.5</c:v>
                </c:pt>
                <c:pt idx="19440">
                  <c:v>9720</c:v>
                </c:pt>
                <c:pt idx="19441">
                  <c:v>9720.5</c:v>
                </c:pt>
                <c:pt idx="19442">
                  <c:v>9721</c:v>
                </c:pt>
                <c:pt idx="19443">
                  <c:v>9721.5</c:v>
                </c:pt>
                <c:pt idx="19444">
                  <c:v>9722</c:v>
                </c:pt>
                <c:pt idx="19445">
                  <c:v>9722.5</c:v>
                </c:pt>
                <c:pt idx="19446">
                  <c:v>9723</c:v>
                </c:pt>
                <c:pt idx="19447">
                  <c:v>9723.5</c:v>
                </c:pt>
                <c:pt idx="19448">
                  <c:v>9724</c:v>
                </c:pt>
                <c:pt idx="19449">
                  <c:v>9724.5</c:v>
                </c:pt>
                <c:pt idx="19450">
                  <c:v>9725</c:v>
                </c:pt>
                <c:pt idx="19451">
                  <c:v>9725.5</c:v>
                </c:pt>
                <c:pt idx="19452">
                  <c:v>9726</c:v>
                </c:pt>
                <c:pt idx="19453">
                  <c:v>9726.5</c:v>
                </c:pt>
                <c:pt idx="19454">
                  <c:v>9727</c:v>
                </c:pt>
                <c:pt idx="19455">
                  <c:v>9727.5</c:v>
                </c:pt>
                <c:pt idx="19456">
                  <c:v>9728</c:v>
                </c:pt>
                <c:pt idx="19457">
                  <c:v>9728.5</c:v>
                </c:pt>
                <c:pt idx="19458">
                  <c:v>9729</c:v>
                </c:pt>
                <c:pt idx="19459">
                  <c:v>9729.5</c:v>
                </c:pt>
                <c:pt idx="19460">
                  <c:v>9730</c:v>
                </c:pt>
                <c:pt idx="19461">
                  <c:v>9730.5</c:v>
                </c:pt>
                <c:pt idx="19462">
                  <c:v>9731</c:v>
                </c:pt>
                <c:pt idx="19463">
                  <c:v>9731.5</c:v>
                </c:pt>
                <c:pt idx="19464">
                  <c:v>9732</c:v>
                </c:pt>
                <c:pt idx="19465">
                  <c:v>9732.5</c:v>
                </c:pt>
                <c:pt idx="19466">
                  <c:v>9733</c:v>
                </c:pt>
                <c:pt idx="19467">
                  <c:v>9733.5</c:v>
                </c:pt>
                <c:pt idx="19468">
                  <c:v>9734</c:v>
                </c:pt>
                <c:pt idx="19469">
                  <c:v>9734.5</c:v>
                </c:pt>
                <c:pt idx="19470">
                  <c:v>9735</c:v>
                </c:pt>
                <c:pt idx="19471">
                  <c:v>9735.5</c:v>
                </c:pt>
                <c:pt idx="19472">
                  <c:v>9736</c:v>
                </c:pt>
                <c:pt idx="19473">
                  <c:v>9736.5</c:v>
                </c:pt>
                <c:pt idx="19474">
                  <c:v>9737</c:v>
                </c:pt>
                <c:pt idx="19475">
                  <c:v>9737.5</c:v>
                </c:pt>
                <c:pt idx="19476">
                  <c:v>9738</c:v>
                </c:pt>
                <c:pt idx="19477">
                  <c:v>9738.5</c:v>
                </c:pt>
                <c:pt idx="19478">
                  <c:v>9739</c:v>
                </c:pt>
                <c:pt idx="19479">
                  <c:v>9739.5</c:v>
                </c:pt>
                <c:pt idx="19480">
                  <c:v>9740</c:v>
                </c:pt>
                <c:pt idx="19481">
                  <c:v>9740.5</c:v>
                </c:pt>
                <c:pt idx="19482">
                  <c:v>9741</c:v>
                </c:pt>
                <c:pt idx="19483">
                  <c:v>9741.5</c:v>
                </c:pt>
                <c:pt idx="19484">
                  <c:v>9742</c:v>
                </c:pt>
                <c:pt idx="19485">
                  <c:v>9742.5</c:v>
                </c:pt>
                <c:pt idx="19486">
                  <c:v>9743</c:v>
                </c:pt>
                <c:pt idx="19487">
                  <c:v>9743.5</c:v>
                </c:pt>
                <c:pt idx="19488">
                  <c:v>9744</c:v>
                </c:pt>
                <c:pt idx="19489">
                  <c:v>9744.5</c:v>
                </c:pt>
                <c:pt idx="19490">
                  <c:v>9745</c:v>
                </c:pt>
                <c:pt idx="19491">
                  <c:v>9745.5</c:v>
                </c:pt>
                <c:pt idx="19492">
                  <c:v>9746</c:v>
                </c:pt>
                <c:pt idx="19493">
                  <c:v>9746.5</c:v>
                </c:pt>
                <c:pt idx="19494">
                  <c:v>9747</c:v>
                </c:pt>
                <c:pt idx="19495">
                  <c:v>9747.5</c:v>
                </c:pt>
                <c:pt idx="19496">
                  <c:v>9748</c:v>
                </c:pt>
                <c:pt idx="19497">
                  <c:v>9748.5</c:v>
                </c:pt>
                <c:pt idx="19498">
                  <c:v>9749</c:v>
                </c:pt>
                <c:pt idx="19499">
                  <c:v>9749.5</c:v>
                </c:pt>
                <c:pt idx="19500">
                  <c:v>9750</c:v>
                </c:pt>
                <c:pt idx="19501">
                  <c:v>9750.5</c:v>
                </c:pt>
                <c:pt idx="19502">
                  <c:v>9751</c:v>
                </c:pt>
                <c:pt idx="19503">
                  <c:v>9751.5</c:v>
                </c:pt>
                <c:pt idx="19504">
                  <c:v>9752</c:v>
                </c:pt>
                <c:pt idx="19505">
                  <c:v>9752.5</c:v>
                </c:pt>
                <c:pt idx="19506">
                  <c:v>9753</c:v>
                </c:pt>
                <c:pt idx="19507">
                  <c:v>9753.5</c:v>
                </c:pt>
                <c:pt idx="19508">
                  <c:v>9754</c:v>
                </c:pt>
                <c:pt idx="19509">
                  <c:v>9754.5</c:v>
                </c:pt>
                <c:pt idx="19510">
                  <c:v>9755</c:v>
                </c:pt>
                <c:pt idx="19511">
                  <c:v>9755.5</c:v>
                </c:pt>
                <c:pt idx="19512">
                  <c:v>9756</c:v>
                </c:pt>
                <c:pt idx="19513">
                  <c:v>9756.5</c:v>
                </c:pt>
                <c:pt idx="19514">
                  <c:v>9757</c:v>
                </c:pt>
                <c:pt idx="19515">
                  <c:v>9757.5</c:v>
                </c:pt>
                <c:pt idx="19516">
                  <c:v>9758</c:v>
                </c:pt>
                <c:pt idx="19517">
                  <c:v>9758.5</c:v>
                </c:pt>
                <c:pt idx="19518">
                  <c:v>9759</c:v>
                </c:pt>
                <c:pt idx="19519">
                  <c:v>9759.5</c:v>
                </c:pt>
                <c:pt idx="19520">
                  <c:v>9760</c:v>
                </c:pt>
                <c:pt idx="19521">
                  <c:v>9760.5</c:v>
                </c:pt>
                <c:pt idx="19522">
                  <c:v>9761</c:v>
                </c:pt>
                <c:pt idx="19523">
                  <c:v>9761.5</c:v>
                </c:pt>
                <c:pt idx="19524">
                  <c:v>9762</c:v>
                </c:pt>
                <c:pt idx="19525">
                  <c:v>9762.5</c:v>
                </c:pt>
                <c:pt idx="19526">
                  <c:v>9763</c:v>
                </c:pt>
                <c:pt idx="19527">
                  <c:v>9763.5</c:v>
                </c:pt>
                <c:pt idx="19528">
                  <c:v>9764</c:v>
                </c:pt>
                <c:pt idx="19529">
                  <c:v>9764.5</c:v>
                </c:pt>
                <c:pt idx="19530">
                  <c:v>9765</c:v>
                </c:pt>
                <c:pt idx="19531">
                  <c:v>9765.5</c:v>
                </c:pt>
                <c:pt idx="19532">
                  <c:v>9766</c:v>
                </c:pt>
                <c:pt idx="19533">
                  <c:v>9766.5</c:v>
                </c:pt>
                <c:pt idx="19534">
                  <c:v>9767</c:v>
                </c:pt>
                <c:pt idx="19535">
                  <c:v>9767.5</c:v>
                </c:pt>
                <c:pt idx="19536">
                  <c:v>9768</c:v>
                </c:pt>
                <c:pt idx="19537">
                  <c:v>9768.5</c:v>
                </c:pt>
                <c:pt idx="19538">
                  <c:v>9769</c:v>
                </c:pt>
                <c:pt idx="19539">
                  <c:v>9769.5</c:v>
                </c:pt>
                <c:pt idx="19540">
                  <c:v>9770</c:v>
                </c:pt>
                <c:pt idx="19541">
                  <c:v>9770.5</c:v>
                </c:pt>
                <c:pt idx="19542">
                  <c:v>9771</c:v>
                </c:pt>
                <c:pt idx="19543">
                  <c:v>9771.5</c:v>
                </c:pt>
                <c:pt idx="19544">
                  <c:v>9772</c:v>
                </c:pt>
                <c:pt idx="19545">
                  <c:v>9772.5</c:v>
                </c:pt>
                <c:pt idx="19546">
                  <c:v>9773</c:v>
                </c:pt>
                <c:pt idx="19547">
                  <c:v>9773.5</c:v>
                </c:pt>
                <c:pt idx="19548">
                  <c:v>9774</c:v>
                </c:pt>
                <c:pt idx="19549">
                  <c:v>9774.5</c:v>
                </c:pt>
                <c:pt idx="19550">
                  <c:v>9775</c:v>
                </c:pt>
                <c:pt idx="19551">
                  <c:v>9775.5</c:v>
                </c:pt>
                <c:pt idx="19552">
                  <c:v>9776</c:v>
                </c:pt>
                <c:pt idx="19553">
                  <c:v>9776.5</c:v>
                </c:pt>
                <c:pt idx="19554">
                  <c:v>9777</c:v>
                </c:pt>
                <c:pt idx="19555">
                  <c:v>9777.5</c:v>
                </c:pt>
                <c:pt idx="19556">
                  <c:v>9778</c:v>
                </c:pt>
                <c:pt idx="19557">
                  <c:v>9778.5</c:v>
                </c:pt>
                <c:pt idx="19558">
                  <c:v>9779</c:v>
                </c:pt>
                <c:pt idx="19559">
                  <c:v>9779.5</c:v>
                </c:pt>
                <c:pt idx="19560">
                  <c:v>9780</c:v>
                </c:pt>
                <c:pt idx="19561">
                  <c:v>9780.5</c:v>
                </c:pt>
                <c:pt idx="19562">
                  <c:v>9781</c:v>
                </c:pt>
                <c:pt idx="19563">
                  <c:v>9781.5</c:v>
                </c:pt>
                <c:pt idx="19564">
                  <c:v>9782</c:v>
                </c:pt>
                <c:pt idx="19565">
                  <c:v>9782.5</c:v>
                </c:pt>
                <c:pt idx="19566">
                  <c:v>9783</c:v>
                </c:pt>
                <c:pt idx="19567">
                  <c:v>9783.5</c:v>
                </c:pt>
                <c:pt idx="19568">
                  <c:v>9784</c:v>
                </c:pt>
                <c:pt idx="19569">
                  <c:v>9784.5</c:v>
                </c:pt>
                <c:pt idx="19570">
                  <c:v>9785</c:v>
                </c:pt>
                <c:pt idx="19571">
                  <c:v>9785.5</c:v>
                </c:pt>
                <c:pt idx="19572">
                  <c:v>9786</c:v>
                </c:pt>
                <c:pt idx="19573">
                  <c:v>9786.5</c:v>
                </c:pt>
                <c:pt idx="19574">
                  <c:v>9787</c:v>
                </c:pt>
                <c:pt idx="19575">
                  <c:v>9787.5</c:v>
                </c:pt>
                <c:pt idx="19576">
                  <c:v>9788</c:v>
                </c:pt>
                <c:pt idx="19577">
                  <c:v>9788.5</c:v>
                </c:pt>
                <c:pt idx="19578">
                  <c:v>9789</c:v>
                </c:pt>
                <c:pt idx="19579">
                  <c:v>9789.5</c:v>
                </c:pt>
                <c:pt idx="19580">
                  <c:v>9790</c:v>
                </c:pt>
                <c:pt idx="19581">
                  <c:v>9790.5</c:v>
                </c:pt>
                <c:pt idx="19582">
                  <c:v>9791</c:v>
                </c:pt>
                <c:pt idx="19583">
                  <c:v>9791.5</c:v>
                </c:pt>
                <c:pt idx="19584">
                  <c:v>9792</c:v>
                </c:pt>
                <c:pt idx="19585">
                  <c:v>9792.5</c:v>
                </c:pt>
                <c:pt idx="19586">
                  <c:v>9793</c:v>
                </c:pt>
                <c:pt idx="19587">
                  <c:v>9793.5</c:v>
                </c:pt>
                <c:pt idx="19588">
                  <c:v>9794</c:v>
                </c:pt>
                <c:pt idx="19589">
                  <c:v>9794.5</c:v>
                </c:pt>
                <c:pt idx="19590">
                  <c:v>9795</c:v>
                </c:pt>
                <c:pt idx="19591">
                  <c:v>9795.5</c:v>
                </c:pt>
                <c:pt idx="19592">
                  <c:v>9796</c:v>
                </c:pt>
                <c:pt idx="19593">
                  <c:v>9796.5</c:v>
                </c:pt>
                <c:pt idx="19594">
                  <c:v>9797</c:v>
                </c:pt>
                <c:pt idx="19595">
                  <c:v>9797.5</c:v>
                </c:pt>
                <c:pt idx="19596">
                  <c:v>9798</c:v>
                </c:pt>
                <c:pt idx="19597">
                  <c:v>9798.5</c:v>
                </c:pt>
                <c:pt idx="19598">
                  <c:v>9799</c:v>
                </c:pt>
                <c:pt idx="19599">
                  <c:v>9799.5</c:v>
                </c:pt>
                <c:pt idx="19600">
                  <c:v>9800</c:v>
                </c:pt>
                <c:pt idx="19601">
                  <c:v>9800.5</c:v>
                </c:pt>
                <c:pt idx="19602">
                  <c:v>9801</c:v>
                </c:pt>
                <c:pt idx="19603">
                  <c:v>9801.5</c:v>
                </c:pt>
                <c:pt idx="19604">
                  <c:v>9802</c:v>
                </c:pt>
                <c:pt idx="19605">
                  <c:v>9802.5</c:v>
                </c:pt>
                <c:pt idx="19606">
                  <c:v>9803</c:v>
                </c:pt>
                <c:pt idx="19607">
                  <c:v>9803.5</c:v>
                </c:pt>
                <c:pt idx="19608">
                  <c:v>9804</c:v>
                </c:pt>
                <c:pt idx="19609">
                  <c:v>9804.5</c:v>
                </c:pt>
                <c:pt idx="19610">
                  <c:v>9805</c:v>
                </c:pt>
                <c:pt idx="19611">
                  <c:v>9805.5</c:v>
                </c:pt>
                <c:pt idx="19612">
                  <c:v>9806</c:v>
                </c:pt>
                <c:pt idx="19613">
                  <c:v>9806.5</c:v>
                </c:pt>
                <c:pt idx="19614">
                  <c:v>9807</c:v>
                </c:pt>
                <c:pt idx="19615">
                  <c:v>9807.5</c:v>
                </c:pt>
                <c:pt idx="19616">
                  <c:v>9808</c:v>
                </c:pt>
                <c:pt idx="19617">
                  <c:v>9808.5</c:v>
                </c:pt>
                <c:pt idx="19618">
                  <c:v>9809</c:v>
                </c:pt>
                <c:pt idx="19619">
                  <c:v>9809.5</c:v>
                </c:pt>
                <c:pt idx="19620">
                  <c:v>9810</c:v>
                </c:pt>
                <c:pt idx="19621">
                  <c:v>9810.5</c:v>
                </c:pt>
                <c:pt idx="19622">
                  <c:v>9811</c:v>
                </c:pt>
                <c:pt idx="19623">
                  <c:v>9811.5</c:v>
                </c:pt>
                <c:pt idx="19624">
                  <c:v>9812</c:v>
                </c:pt>
                <c:pt idx="19625">
                  <c:v>9812.5</c:v>
                </c:pt>
                <c:pt idx="19626">
                  <c:v>9813</c:v>
                </c:pt>
                <c:pt idx="19627">
                  <c:v>9813.5</c:v>
                </c:pt>
                <c:pt idx="19628">
                  <c:v>9814</c:v>
                </c:pt>
                <c:pt idx="19629">
                  <c:v>9814.5</c:v>
                </c:pt>
                <c:pt idx="19630">
                  <c:v>9815</c:v>
                </c:pt>
                <c:pt idx="19631">
                  <c:v>9815.5</c:v>
                </c:pt>
                <c:pt idx="19632">
                  <c:v>9816</c:v>
                </c:pt>
                <c:pt idx="19633">
                  <c:v>9816.5</c:v>
                </c:pt>
                <c:pt idx="19634">
                  <c:v>9817</c:v>
                </c:pt>
                <c:pt idx="19635">
                  <c:v>9817.5</c:v>
                </c:pt>
                <c:pt idx="19636">
                  <c:v>9818</c:v>
                </c:pt>
                <c:pt idx="19637">
                  <c:v>9818.5</c:v>
                </c:pt>
                <c:pt idx="19638">
                  <c:v>9819</c:v>
                </c:pt>
                <c:pt idx="19639">
                  <c:v>9819.5</c:v>
                </c:pt>
                <c:pt idx="19640">
                  <c:v>9820</c:v>
                </c:pt>
                <c:pt idx="19641">
                  <c:v>9820.5</c:v>
                </c:pt>
                <c:pt idx="19642">
                  <c:v>9821</c:v>
                </c:pt>
                <c:pt idx="19643">
                  <c:v>9821.5</c:v>
                </c:pt>
                <c:pt idx="19644">
                  <c:v>9822</c:v>
                </c:pt>
                <c:pt idx="19645">
                  <c:v>9822.5</c:v>
                </c:pt>
                <c:pt idx="19646">
                  <c:v>9823</c:v>
                </c:pt>
                <c:pt idx="19647">
                  <c:v>9823.5</c:v>
                </c:pt>
                <c:pt idx="19648">
                  <c:v>9824</c:v>
                </c:pt>
                <c:pt idx="19649">
                  <c:v>9824.5</c:v>
                </c:pt>
                <c:pt idx="19650">
                  <c:v>9825</c:v>
                </c:pt>
                <c:pt idx="19651">
                  <c:v>9825.5</c:v>
                </c:pt>
                <c:pt idx="19652">
                  <c:v>9826</c:v>
                </c:pt>
                <c:pt idx="19653">
                  <c:v>9826.5</c:v>
                </c:pt>
                <c:pt idx="19654">
                  <c:v>9827</c:v>
                </c:pt>
                <c:pt idx="19655">
                  <c:v>9827.5</c:v>
                </c:pt>
                <c:pt idx="19656">
                  <c:v>9828</c:v>
                </c:pt>
                <c:pt idx="19657">
                  <c:v>9828.5</c:v>
                </c:pt>
                <c:pt idx="19658">
                  <c:v>9829</c:v>
                </c:pt>
                <c:pt idx="19659">
                  <c:v>9829.5</c:v>
                </c:pt>
                <c:pt idx="19660">
                  <c:v>9830</c:v>
                </c:pt>
                <c:pt idx="19661">
                  <c:v>9830.5</c:v>
                </c:pt>
                <c:pt idx="19662">
                  <c:v>9831</c:v>
                </c:pt>
                <c:pt idx="19663">
                  <c:v>9831.5</c:v>
                </c:pt>
                <c:pt idx="19664">
                  <c:v>9832</c:v>
                </c:pt>
                <c:pt idx="19665">
                  <c:v>9832.5</c:v>
                </c:pt>
                <c:pt idx="19666">
                  <c:v>9833</c:v>
                </c:pt>
                <c:pt idx="19667">
                  <c:v>9833.5</c:v>
                </c:pt>
                <c:pt idx="19668">
                  <c:v>9834</c:v>
                </c:pt>
                <c:pt idx="19669">
                  <c:v>9834.5</c:v>
                </c:pt>
                <c:pt idx="19670">
                  <c:v>9835</c:v>
                </c:pt>
                <c:pt idx="19671">
                  <c:v>9835.5</c:v>
                </c:pt>
                <c:pt idx="19672">
                  <c:v>9836</c:v>
                </c:pt>
                <c:pt idx="19673">
                  <c:v>9836.5</c:v>
                </c:pt>
                <c:pt idx="19674">
                  <c:v>9837</c:v>
                </c:pt>
                <c:pt idx="19675">
                  <c:v>9837.5</c:v>
                </c:pt>
                <c:pt idx="19676">
                  <c:v>9838</c:v>
                </c:pt>
                <c:pt idx="19677">
                  <c:v>9838.5</c:v>
                </c:pt>
                <c:pt idx="19678">
                  <c:v>9839</c:v>
                </c:pt>
                <c:pt idx="19679">
                  <c:v>9839.5</c:v>
                </c:pt>
                <c:pt idx="19680">
                  <c:v>9840</c:v>
                </c:pt>
                <c:pt idx="19681">
                  <c:v>9840.5</c:v>
                </c:pt>
                <c:pt idx="19682">
                  <c:v>9841</c:v>
                </c:pt>
                <c:pt idx="19683">
                  <c:v>9841.5</c:v>
                </c:pt>
                <c:pt idx="19684">
                  <c:v>9842</c:v>
                </c:pt>
                <c:pt idx="19685">
                  <c:v>9842.5</c:v>
                </c:pt>
                <c:pt idx="19686">
                  <c:v>9843</c:v>
                </c:pt>
                <c:pt idx="19687">
                  <c:v>9843.5</c:v>
                </c:pt>
                <c:pt idx="19688">
                  <c:v>9844</c:v>
                </c:pt>
                <c:pt idx="19689">
                  <c:v>9844.5</c:v>
                </c:pt>
                <c:pt idx="19690">
                  <c:v>9845</c:v>
                </c:pt>
                <c:pt idx="19691">
                  <c:v>9845.5</c:v>
                </c:pt>
                <c:pt idx="19692">
                  <c:v>9846</c:v>
                </c:pt>
                <c:pt idx="19693">
                  <c:v>9846.5</c:v>
                </c:pt>
                <c:pt idx="19694">
                  <c:v>9847</c:v>
                </c:pt>
                <c:pt idx="19695">
                  <c:v>9847.5</c:v>
                </c:pt>
                <c:pt idx="19696">
                  <c:v>9848</c:v>
                </c:pt>
                <c:pt idx="19697">
                  <c:v>9848.5</c:v>
                </c:pt>
                <c:pt idx="19698">
                  <c:v>9849</c:v>
                </c:pt>
                <c:pt idx="19699">
                  <c:v>9849.5</c:v>
                </c:pt>
                <c:pt idx="19700">
                  <c:v>9850</c:v>
                </c:pt>
                <c:pt idx="19701">
                  <c:v>9850.5</c:v>
                </c:pt>
                <c:pt idx="19702">
                  <c:v>9851</c:v>
                </c:pt>
                <c:pt idx="19703">
                  <c:v>9851.5</c:v>
                </c:pt>
                <c:pt idx="19704">
                  <c:v>9852</c:v>
                </c:pt>
                <c:pt idx="19705">
                  <c:v>9852.5</c:v>
                </c:pt>
                <c:pt idx="19706">
                  <c:v>9853</c:v>
                </c:pt>
                <c:pt idx="19707">
                  <c:v>9853.5</c:v>
                </c:pt>
                <c:pt idx="19708">
                  <c:v>9854</c:v>
                </c:pt>
                <c:pt idx="19709">
                  <c:v>9854.5</c:v>
                </c:pt>
                <c:pt idx="19710">
                  <c:v>9855</c:v>
                </c:pt>
                <c:pt idx="19711">
                  <c:v>9855.5</c:v>
                </c:pt>
                <c:pt idx="19712">
                  <c:v>9856</c:v>
                </c:pt>
                <c:pt idx="19713">
                  <c:v>9856.5</c:v>
                </c:pt>
                <c:pt idx="19714">
                  <c:v>9857</c:v>
                </c:pt>
                <c:pt idx="19715">
                  <c:v>9857.5</c:v>
                </c:pt>
                <c:pt idx="19716">
                  <c:v>9858</c:v>
                </c:pt>
                <c:pt idx="19717">
                  <c:v>9858.5</c:v>
                </c:pt>
                <c:pt idx="19718">
                  <c:v>9859</c:v>
                </c:pt>
                <c:pt idx="19719">
                  <c:v>9859.5</c:v>
                </c:pt>
                <c:pt idx="19720">
                  <c:v>9860</c:v>
                </c:pt>
                <c:pt idx="19721">
                  <c:v>9860.5</c:v>
                </c:pt>
                <c:pt idx="19722">
                  <c:v>9861</c:v>
                </c:pt>
                <c:pt idx="19723">
                  <c:v>9861.5</c:v>
                </c:pt>
                <c:pt idx="19724">
                  <c:v>9862</c:v>
                </c:pt>
                <c:pt idx="19725">
                  <c:v>9862.5</c:v>
                </c:pt>
                <c:pt idx="19726">
                  <c:v>9863</c:v>
                </c:pt>
                <c:pt idx="19727">
                  <c:v>9863.5</c:v>
                </c:pt>
                <c:pt idx="19728">
                  <c:v>9864</c:v>
                </c:pt>
                <c:pt idx="19729">
                  <c:v>9864.5</c:v>
                </c:pt>
                <c:pt idx="19730">
                  <c:v>9865</c:v>
                </c:pt>
                <c:pt idx="19731">
                  <c:v>9865.5</c:v>
                </c:pt>
                <c:pt idx="19732">
                  <c:v>9866</c:v>
                </c:pt>
                <c:pt idx="19733">
                  <c:v>9866.5</c:v>
                </c:pt>
                <c:pt idx="19734">
                  <c:v>9867</c:v>
                </c:pt>
                <c:pt idx="19735">
                  <c:v>9867.5</c:v>
                </c:pt>
                <c:pt idx="19736">
                  <c:v>9868</c:v>
                </c:pt>
                <c:pt idx="19737">
                  <c:v>9868.5</c:v>
                </c:pt>
                <c:pt idx="19738">
                  <c:v>9869</c:v>
                </c:pt>
                <c:pt idx="19739">
                  <c:v>9869.5</c:v>
                </c:pt>
                <c:pt idx="19740">
                  <c:v>9870</c:v>
                </c:pt>
                <c:pt idx="19741">
                  <c:v>9870.5</c:v>
                </c:pt>
                <c:pt idx="19742">
                  <c:v>9871</c:v>
                </c:pt>
                <c:pt idx="19743">
                  <c:v>9871.5</c:v>
                </c:pt>
                <c:pt idx="19744">
                  <c:v>9872</c:v>
                </c:pt>
                <c:pt idx="19745">
                  <c:v>9872.5</c:v>
                </c:pt>
                <c:pt idx="19746">
                  <c:v>9873</c:v>
                </c:pt>
                <c:pt idx="19747">
                  <c:v>9873.5</c:v>
                </c:pt>
                <c:pt idx="19748">
                  <c:v>9874</c:v>
                </c:pt>
                <c:pt idx="19749">
                  <c:v>9874.5</c:v>
                </c:pt>
                <c:pt idx="19750">
                  <c:v>9875</c:v>
                </c:pt>
                <c:pt idx="19751">
                  <c:v>9875.5</c:v>
                </c:pt>
                <c:pt idx="19752">
                  <c:v>9876</c:v>
                </c:pt>
                <c:pt idx="19753">
                  <c:v>9876.5</c:v>
                </c:pt>
                <c:pt idx="19754">
                  <c:v>9877</c:v>
                </c:pt>
                <c:pt idx="19755">
                  <c:v>9877.5</c:v>
                </c:pt>
                <c:pt idx="19756">
                  <c:v>9878</c:v>
                </c:pt>
                <c:pt idx="19757">
                  <c:v>9878.5</c:v>
                </c:pt>
                <c:pt idx="19758">
                  <c:v>9879</c:v>
                </c:pt>
                <c:pt idx="19759">
                  <c:v>9879.5</c:v>
                </c:pt>
                <c:pt idx="19760">
                  <c:v>9880</c:v>
                </c:pt>
                <c:pt idx="19761">
                  <c:v>9880.5</c:v>
                </c:pt>
                <c:pt idx="19762">
                  <c:v>9881</c:v>
                </c:pt>
                <c:pt idx="19763">
                  <c:v>9881.5</c:v>
                </c:pt>
                <c:pt idx="19764">
                  <c:v>9882</c:v>
                </c:pt>
                <c:pt idx="19765">
                  <c:v>9882.5</c:v>
                </c:pt>
                <c:pt idx="19766">
                  <c:v>9883</c:v>
                </c:pt>
                <c:pt idx="19767">
                  <c:v>9883.5</c:v>
                </c:pt>
                <c:pt idx="19768">
                  <c:v>9884</c:v>
                </c:pt>
                <c:pt idx="19769">
                  <c:v>9884.5</c:v>
                </c:pt>
                <c:pt idx="19770">
                  <c:v>9885</c:v>
                </c:pt>
                <c:pt idx="19771">
                  <c:v>9885.5</c:v>
                </c:pt>
                <c:pt idx="19772">
                  <c:v>9886</c:v>
                </c:pt>
                <c:pt idx="19773">
                  <c:v>9886.5</c:v>
                </c:pt>
                <c:pt idx="19774">
                  <c:v>9887</c:v>
                </c:pt>
                <c:pt idx="19775">
                  <c:v>9887.5</c:v>
                </c:pt>
                <c:pt idx="19776">
                  <c:v>9888</c:v>
                </c:pt>
                <c:pt idx="19777">
                  <c:v>9888.5</c:v>
                </c:pt>
                <c:pt idx="19778">
                  <c:v>9889</c:v>
                </c:pt>
                <c:pt idx="19779">
                  <c:v>9889.5</c:v>
                </c:pt>
                <c:pt idx="19780">
                  <c:v>9890</c:v>
                </c:pt>
                <c:pt idx="19781">
                  <c:v>9890.5</c:v>
                </c:pt>
                <c:pt idx="19782">
                  <c:v>9891</c:v>
                </c:pt>
                <c:pt idx="19783">
                  <c:v>9891.5</c:v>
                </c:pt>
                <c:pt idx="19784">
                  <c:v>9892</c:v>
                </c:pt>
                <c:pt idx="19785">
                  <c:v>9892.5</c:v>
                </c:pt>
                <c:pt idx="19786">
                  <c:v>9893</c:v>
                </c:pt>
                <c:pt idx="19787">
                  <c:v>9893.5</c:v>
                </c:pt>
                <c:pt idx="19788">
                  <c:v>9894</c:v>
                </c:pt>
                <c:pt idx="19789">
                  <c:v>9894.5</c:v>
                </c:pt>
                <c:pt idx="19790">
                  <c:v>9895</c:v>
                </c:pt>
                <c:pt idx="19791">
                  <c:v>9895.5</c:v>
                </c:pt>
                <c:pt idx="19792">
                  <c:v>9896</c:v>
                </c:pt>
                <c:pt idx="19793">
                  <c:v>9896.5</c:v>
                </c:pt>
                <c:pt idx="19794">
                  <c:v>9897</c:v>
                </c:pt>
                <c:pt idx="19795">
                  <c:v>9897.5</c:v>
                </c:pt>
                <c:pt idx="19796">
                  <c:v>9898</c:v>
                </c:pt>
                <c:pt idx="19797">
                  <c:v>9898.5</c:v>
                </c:pt>
                <c:pt idx="19798">
                  <c:v>9899</c:v>
                </c:pt>
                <c:pt idx="19799">
                  <c:v>9899.5</c:v>
                </c:pt>
                <c:pt idx="19800">
                  <c:v>9900</c:v>
                </c:pt>
                <c:pt idx="19801">
                  <c:v>9900.5</c:v>
                </c:pt>
                <c:pt idx="19802">
                  <c:v>9901</c:v>
                </c:pt>
                <c:pt idx="19803">
                  <c:v>9901.5</c:v>
                </c:pt>
                <c:pt idx="19804">
                  <c:v>9902</c:v>
                </c:pt>
                <c:pt idx="19805">
                  <c:v>9902.5</c:v>
                </c:pt>
                <c:pt idx="19806">
                  <c:v>9903</c:v>
                </c:pt>
                <c:pt idx="19807">
                  <c:v>9903.5</c:v>
                </c:pt>
                <c:pt idx="19808">
                  <c:v>9904</c:v>
                </c:pt>
                <c:pt idx="19809">
                  <c:v>9904.5</c:v>
                </c:pt>
                <c:pt idx="19810">
                  <c:v>9905</c:v>
                </c:pt>
                <c:pt idx="19811">
                  <c:v>9905.5</c:v>
                </c:pt>
                <c:pt idx="19812">
                  <c:v>9906</c:v>
                </c:pt>
                <c:pt idx="19813">
                  <c:v>9906.5</c:v>
                </c:pt>
                <c:pt idx="19814">
                  <c:v>9907</c:v>
                </c:pt>
                <c:pt idx="19815">
                  <c:v>9907.5</c:v>
                </c:pt>
                <c:pt idx="19816">
                  <c:v>9908</c:v>
                </c:pt>
                <c:pt idx="19817">
                  <c:v>9908.5</c:v>
                </c:pt>
                <c:pt idx="19818">
                  <c:v>9909</c:v>
                </c:pt>
                <c:pt idx="19819">
                  <c:v>9909.5</c:v>
                </c:pt>
                <c:pt idx="19820">
                  <c:v>9910</c:v>
                </c:pt>
                <c:pt idx="19821">
                  <c:v>9910.5</c:v>
                </c:pt>
                <c:pt idx="19822">
                  <c:v>9911</c:v>
                </c:pt>
                <c:pt idx="19823">
                  <c:v>9911.5</c:v>
                </c:pt>
                <c:pt idx="19824">
                  <c:v>9912</c:v>
                </c:pt>
                <c:pt idx="19825">
                  <c:v>9912.5</c:v>
                </c:pt>
                <c:pt idx="19826">
                  <c:v>9913</c:v>
                </c:pt>
                <c:pt idx="19827">
                  <c:v>9913.5</c:v>
                </c:pt>
                <c:pt idx="19828">
                  <c:v>9914</c:v>
                </c:pt>
                <c:pt idx="19829">
                  <c:v>9914.5</c:v>
                </c:pt>
                <c:pt idx="19830">
                  <c:v>9915</c:v>
                </c:pt>
                <c:pt idx="19831">
                  <c:v>9915.5</c:v>
                </c:pt>
                <c:pt idx="19832">
                  <c:v>9916</c:v>
                </c:pt>
                <c:pt idx="19833">
                  <c:v>9916.5</c:v>
                </c:pt>
                <c:pt idx="19834">
                  <c:v>9917</c:v>
                </c:pt>
                <c:pt idx="19835">
                  <c:v>9917.5</c:v>
                </c:pt>
                <c:pt idx="19836">
                  <c:v>9918</c:v>
                </c:pt>
                <c:pt idx="19837">
                  <c:v>9918.5</c:v>
                </c:pt>
                <c:pt idx="19838">
                  <c:v>9919</c:v>
                </c:pt>
                <c:pt idx="19839">
                  <c:v>9919.5</c:v>
                </c:pt>
                <c:pt idx="19840">
                  <c:v>9920</c:v>
                </c:pt>
                <c:pt idx="19841">
                  <c:v>9920.5</c:v>
                </c:pt>
                <c:pt idx="19842">
                  <c:v>9921</c:v>
                </c:pt>
                <c:pt idx="19843">
                  <c:v>9921.5</c:v>
                </c:pt>
                <c:pt idx="19844">
                  <c:v>9922</c:v>
                </c:pt>
                <c:pt idx="19845">
                  <c:v>9922.5</c:v>
                </c:pt>
                <c:pt idx="19846">
                  <c:v>9923</c:v>
                </c:pt>
                <c:pt idx="19847">
                  <c:v>9923.5</c:v>
                </c:pt>
                <c:pt idx="19848">
                  <c:v>9924</c:v>
                </c:pt>
                <c:pt idx="19849">
                  <c:v>9924.5</c:v>
                </c:pt>
                <c:pt idx="19850">
                  <c:v>9925</c:v>
                </c:pt>
                <c:pt idx="19851">
                  <c:v>9925.5</c:v>
                </c:pt>
                <c:pt idx="19852">
                  <c:v>9926</c:v>
                </c:pt>
                <c:pt idx="19853">
                  <c:v>9926.5</c:v>
                </c:pt>
                <c:pt idx="19854">
                  <c:v>9927</c:v>
                </c:pt>
                <c:pt idx="19855">
                  <c:v>9927.5</c:v>
                </c:pt>
                <c:pt idx="19856">
                  <c:v>9928</c:v>
                </c:pt>
                <c:pt idx="19857">
                  <c:v>9928.5</c:v>
                </c:pt>
                <c:pt idx="19858">
                  <c:v>9929</c:v>
                </c:pt>
                <c:pt idx="19859">
                  <c:v>9929.5</c:v>
                </c:pt>
                <c:pt idx="19860">
                  <c:v>9930</c:v>
                </c:pt>
                <c:pt idx="19861">
                  <c:v>9930.5</c:v>
                </c:pt>
                <c:pt idx="19862">
                  <c:v>9931</c:v>
                </c:pt>
                <c:pt idx="19863">
                  <c:v>9931.5</c:v>
                </c:pt>
                <c:pt idx="19864">
                  <c:v>9932</c:v>
                </c:pt>
                <c:pt idx="19865">
                  <c:v>9932.5</c:v>
                </c:pt>
                <c:pt idx="19866">
                  <c:v>9933</c:v>
                </c:pt>
                <c:pt idx="19867">
                  <c:v>9933.5</c:v>
                </c:pt>
                <c:pt idx="19868">
                  <c:v>9934</c:v>
                </c:pt>
                <c:pt idx="19869">
                  <c:v>9934.5</c:v>
                </c:pt>
                <c:pt idx="19870">
                  <c:v>9935</c:v>
                </c:pt>
                <c:pt idx="19871">
                  <c:v>9935.5</c:v>
                </c:pt>
                <c:pt idx="19872">
                  <c:v>9936</c:v>
                </c:pt>
                <c:pt idx="19873">
                  <c:v>9936.5</c:v>
                </c:pt>
                <c:pt idx="19874">
                  <c:v>9937</c:v>
                </c:pt>
                <c:pt idx="19875">
                  <c:v>9937.5</c:v>
                </c:pt>
                <c:pt idx="19876">
                  <c:v>9938</c:v>
                </c:pt>
                <c:pt idx="19877">
                  <c:v>9938.5</c:v>
                </c:pt>
                <c:pt idx="19878">
                  <c:v>9939</c:v>
                </c:pt>
                <c:pt idx="19879">
                  <c:v>9939.5</c:v>
                </c:pt>
                <c:pt idx="19880">
                  <c:v>9940</c:v>
                </c:pt>
                <c:pt idx="19881">
                  <c:v>9940.5</c:v>
                </c:pt>
                <c:pt idx="19882">
                  <c:v>9941</c:v>
                </c:pt>
                <c:pt idx="19883">
                  <c:v>9941.5</c:v>
                </c:pt>
                <c:pt idx="19884">
                  <c:v>9942</c:v>
                </c:pt>
                <c:pt idx="19885">
                  <c:v>9942.5</c:v>
                </c:pt>
                <c:pt idx="19886">
                  <c:v>9943</c:v>
                </c:pt>
                <c:pt idx="19887">
                  <c:v>9943.5</c:v>
                </c:pt>
                <c:pt idx="19888">
                  <c:v>9944</c:v>
                </c:pt>
                <c:pt idx="19889">
                  <c:v>9944.5</c:v>
                </c:pt>
                <c:pt idx="19890">
                  <c:v>9945</c:v>
                </c:pt>
                <c:pt idx="19891">
                  <c:v>9945.5</c:v>
                </c:pt>
                <c:pt idx="19892">
                  <c:v>9946</c:v>
                </c:pt>
                <c:pt idx="19893">
                  <c:v>9946.5</c:v>
                </c:pt>
                <c:pt idx="19894">
                  <c:v>9947</c:v>
                </c:pt>
                <c:pt idx="19895">
                  <c:v>9947.5</c:v>
                </c:pt>
                <c:pt idx="19896">
                  <c:v>9948</c:v>
                </c:pt>
                <c:pt idx="19897">
                  <c:v>9948.5</c:v>
                </c:pt>
                <c:pt idx="19898">
                  <c:v>9949</c:v>
                </c:pt>
                <c:pt idx="19899">
                  <c:v>9949.5</c:v>
                </c:pt>
                <c:pt idx="19900">
                  <c:v>9950</c:v>
                </c:pt>
                <c:pt idx="19901">
                  <c:v>9950.5</c:v>
                </c:pt>
                <c:pt idx="19902">
                  <c:v>9951</c:v>
                </c:pt>
                <c:pt idx="19903">
                  <c:v>9951.5</c:v>
                </c:pt>
                <c:pt idx="19904">
                  <c:v>9952</c:v>
                </c:pt>
                <c:pt idx="19905">
                  <c:v>9952.5</c:v>
                </c:pt>
                <c:pt idx="19906">
                  <c:v>9953</c:v>
                </c:pt>
                <c:pt idx="19907">
                  <c:v>9953.5</c:v>
                </c:pt>
                <c:pt idx="19908">
                  <c:v>9954</c:v>
                </c:pt>
                <c:pt idx="19909">
                  <c:v>9954.5</c:v>
                </c:pt>
                <c:pt idx="19910">
                  <c:v>9955</c:v>
                </c:pt>
                <c:pt idx="19911">
                  <c:v>9955.5</c:v>
                </c:pt>
                <c:pt idx="19912">
                  <c:v>9956</c:v>
                </c:pt>
                <c:pt idx="19913">
                  <c:v>9956.5</c:v>
                </c:pt>
                <c:pt idx="19914">
                  <c:v>9957</c:v>
                </c:pt>
                <c:pt idx="19915">
                  <c:v>9957.5</c:v>
                </c:pt>
                <c:pt idx="19916">
                  <c:v>9958</c:v>
                </c:pt>
                <c:pt idx="19917">
                  <c:v>9958.5</c:v>
                </c:pt>
                <c:pt idx="19918">
                  <c:v>9959</c:v>
                </c:pt>
                <c:pt idx="19919">
                  <c:v>9959.5</c:v>
                </c:pt>
                <c:pt idx="19920">
                  <c:v>9960</c:v>
                </c:pt>
                <c:pt idx="19921">
                  <c:v>9960.5</c:v>
                </c:pt>
                <c:pt idx="19922">
                  <c:v>9961</c:v>
                </c:pt>
                <c:pt idx="19923">
                  <c:v>9961.5</c:v>
                </c:pt>
                <c:pt idx="19924">
                  <c:v>9962</c:v>
                </c:pt>
                <c:pt idx="19925">
                  <c:v>9962.5</c:v>
                </c:pt>
                <c:pt idx="19926">
                  <c:v>9963</c:v>
                </c:pt>
                <c:pt idx="19927">
                  <c:v>9963.5</c:v>
                </c:pt>
                <c:pt idx="19928">
                  <c:v>9964</c:v>
                </c:pt>
                <c:pt idx="19929">
                  <c:v>9964.5</c:v>
                </c:pt>
                <c:pt idx="19930">
                  <c:v>9965</c:v>
                </c:pt>
                <c:pt idx="19931">
                  <c:v>9965.5</c:v>
                </c:pt>
                <c:pt idx="19932">
                  <c:v>9966</c:v>
                </c:pt>
                <c:pt idx="19933">
                  <c:v>9966.5</c:v>
                </c:pt>
                <c:pt idx="19934">
                  <c:v>9967</c:v>
                </c:pt>
                <c:pt idx="19935">
                  <c:v>9967.5</c:v>
                </c:pt>
                <c:pt idx="19936">
                  <c:v>9968</c:v>
                </c:pt>
                <c:pt idx="19937">
                  <c:v>9968.5</c:v>
                </c:pt>
                <c:pt idx="19938">
                  <c:v>9969</c:v>
                </c:pt>
                <c:pt idx="19939">
                  <c:v>9969.5</c:v>
                </c:pt>
                <c:pt idx="19940">
                  <c:v>9970</c:v>
                </c:pt>
                <c:pt idx="19941">
                  <c:v>9970.5</c:v>
                </c:pt>
                <c:pt idx="19942">
                  <c:v>9971</c:v>
                </c:pt>
                <c:pt idx="19943">
                  <c:v>9971.5</c:v>
                </c:pt>
                <c:pt idx="19944">
                  <c:v>9972</c:v>
                </c:pt>
                <c:pt idx="19945">
                  <c:v>9972.5</c:v>
                </c:pt>
                <c:pt idx="19946">
                  <c:v>9973</c:v>
                </c:pt>
                <c:pt idx="19947">
                  <c:v>9973.5</c:v>
                </c:pt>
                <c:pt idx="19948">
                  <c:v>9974</c:v>
                </c:pt>
                <c:pt idx="19949">
                  <c:v>9974.5</c:v>
                </c:pt>
                <c:pt idx="19950">
                  <c:v>9975</c:v>
                </c:pt>
                <c:pt idx="19951">
                  <c:v>9975.5</c:v>
                </c:pt>
                <c:pt idx="19952">
                  <c:v>9976</c:v>
                </c:pt>
                <c:pt idx="19953">
                  <c:v>9976.5</c:v>
                </c:pt>
                <c:pt idx="19954">
                  <c:v>9977</c:v>
                </c:pt>
                <c:pt idx="19955">
                  <c:v>9977.5</c:v>
                </c:pt>
                <c:pt idx="19956">
                  <c:v>9978</c:v>
                </c:pt>
                <c:pt idx="19957">
                  <c:v>9978.5</c:v>
                </c:pt>
                <c:pt idx="19958">
                  <c:v>9979</c:v>
                </c:pt>
                <c:pt idx="19959">
                  <c:v>9979.5</c:v>
                </c:pt>
                <c:pt idx="19960">
                  <c:v>9980</c:v>
                </c:pt>
                <c:pt idx="19961">
                  <c:v>9980.5</c:v>
                </c:pt>
                <c:pt idx="19962">
                  <c:v>9981</c:v>
                </c:pt>
                <c:pt idx="19963">
                  <c:v>9981.5</c:v>
                </c:pt>
                <c:pt idx="19964">
                  <c:v>9982</c:v>
                </c:pt>
                <c:pt idx="19965">
                  <c:v>9982.5</c:v>
                </c:pt>
                <c:pt idx="19966">
                  <c:v>9983</c:v>
                </c:pt>
                <c:pt idx="19967">
                  <c:v>9983.5</c:v>
                </c:pt>
                <c:pt idx="19968">
                  <c:v>9984</c:v>
                </c:pt>
                <c:pt idx="19969">
                  <c:v>9984.5</c:v>
                </c:pt>
                <c:pt idx="19970">
                  <c:v>9985</c:v>
                </c:pt>
                <c:pt idx="19971">
                  <c:v>9985.5</c:v>
                </c:pt>
                <c:pt idx="19972">
                  <c:v>9986</c:v>
                </c:pt>
                <c:pt idx="19973">
                  <c:v>9986.5</c:v>
                </c:pt>
                <c:pt idx="19974">
                  <c:v>9987</c:v>
                </c:pt>
                <c:pt idx="19975">
                  <c:v>9987.5</c:v>
                </c:pt>
                <c:pt idx="19976">
                  <c:v>9988</c:v>
                </c:pt>
                <c:pt idx="19977">
                  <c:v>9988.5</c:v>
                </c:pt>
                <c:pt idx="19978">
                  <c:v>9989</c:v>
                </c:pt>
                <c:pt idx="19979">
                  <c:v>9989.5</c:v>
                </c:pt>
                <c:pt idx="19980">
                  <c:v>9990</c:v>
                </c:pt>
                <c:pt idx="19981">
                  <c:v>9990.5</c:v>
                </c:pt>
                <c:pt idx="19982">
                  <c:v>9991</c:v>
                </c:pt>
                <c:pt idx="19983">
                  <c:v>9991.5</c:v>
                </c:pt>
                <c:pt idx="19984">
                  <c:v>9992</c:v>
                </c:pt>
                <c:pt idx="19985">
                  <c:v>9992.5</c:v>
                </c:pt>
                <c:pt idx="19986">
                  <c:v>9993</c:v>
                </c:pt>
                <c:pt idx="19987">
                  <c:v>9993.5</c:v>
                </c:pt>
                <c:pt idx="19988">
                  <c:v>9994</c:v>
                </c:pt>
                <c:pt idx="19989">
                  <c:v>9994.5</c:v>
                </c:pt>
                <c:pt idx="19990">
                  <c:v>9995</c:v>
                </c:pt>
                <c:pt idx="19991">
                  <c:v>9995.5</c:v>
                </c:pt>
                <c:pt idx="19992">
                  <c:v>9996</c:v>
                </c:pt>
                <c:pt idx="19993">
                  <c:v>9996.5</c:v>
                </c:pt>
                <c:pt idx="19994">
                  <c:v>9997</c:v>
                </c:pt>
                <c:pt idx="19995">
                  <c:v>9997.5</c:v>
                </c:pt>
                <c:pt idx="19996">
                  <c:v>9998</c:v>
                </c:pt>
                <c:pt idx="19997">
                  <c:v>9998.5</c:v>
                </c:pt>
                <c:pt idx="19998">
                  <c:v>9999</c:v>
                </c:pt>
                <c:pt idx="19999">
                  <c:v>9999.5</c:v>
                </c:pt>
                <c:pt idx="20000">
                  <c:v>10000</c:v>
                </c:pt>
                <c:pt idx="20001">
                  <c:v>10000.5</c:v>
                </c:pt>
                <c:pt idx="20002">
                  <c:v>10001</c:v>
                </c:pt>
                <c:pt idx="20003">
                  <c:v>10001.5</c:v>
                </c:pt>
                <c:pt idx="20004">
                  <c:v>10002</c:v>
                </c:pt>
                <c:pt idx="20005">
                  <c:v>10002.5</c:v>
                </c:pt>
                <c:pt idx="20006">
                  <c:v>10003</c:v>
                </c:pt>
                <c:pt idx="20007">
                  <c:v>10003.5</c:v>
                </c:pt>
                <c:pt idx="20008">
                  <c:v>10004</c:v>
                </c:pt>
                <c:pt idx="20009">
                  <c:v>10004.5</c:v>
                </c:pt>
                <c:pt idx="20010">
                  <c:v>10005</c:v>
                </c:pt>
                <c:pt idx="20011">
                  <c:v>10005.5</c:v>
                </c:pt>
                <c:pt idx="20012">
                  <c:v>10006</c:v>
                </c:pt>
                <c:pt idx="20013">
                  <c:v>10006.5</c:v>
                </c:pt>
                <c:pt idx="20014">
                  <c:v>10007</c:v>
                </c:pt>
                <c:pt idx="20015">
                  <c:v>10007.5</c:v>
                </c:pt>
                <c:pt idx="20016">
                  <c:v>10008</c:v>
                </c:pt>
                <c:pt idx="20017">
                  <c:v>10008.5</c:v>
                </c:pt>
                <c:pt idx="20018">
                  <c:v>10009</c:v>
                </c:pt>
                <c:pt idx="20019">
                  <c:v>10009.5</c:v>
                </c:pt>
                <c:pt idx="20020">
                  <c:v>10010</c:v>
                </c:pt>
                <c:pt idx="20021">
                  <c:v>10010.5</c:v>
                </c:pt>
                <c:pt idx="20022">
                  <c:v>10011</c:v>
                </c:pt>
                <c:pt idx="20023">
                  <c:v>10011.5</c:v>
                </c:pt>
                <c:pt idx="20024">
                  <c:v>10012</c:v>
                </c:pt>
                <c:pt idx="20025">
                  <c:v>10012.5</c:v>
                </c:pt>
                <c:pt idx="20026">
                  <c:v>10013</c:v>
                </c:pt>
                <c:pt idx="20027">
                  <c:v>10013.5</c:v>
                </c:pt>
                <c:pt idx="20028">
                  <c:v>10014</c:v>
                </c:pt>
                <c:pt idx="20029">
                  <c:v>10014.5</c:v>
                </c:pt>
                <c:pt idx="20030">
                  <c:v>10015</c:v>
                </c:pt>
                <c:pt idx="20031">
                  <c:v>10015.5</c:v>
                </c:pt>
                <c:pt idx="20032">
                  <c:v>10016</c:v>
                </c:pt>
                <c:pt idx="20033">
                  <c:v>10016.5</c:v>
                </c:pt>
                <c:pt idx="20034">
                  <c:v>10017</c:v>
                </c:pt>
                <c:pt idx="20035">
                  <c:v>10017.5</c:v>
                </c:pt>
                <c:pt idx="20036">
                  <c:v>10018</c:v>
                </c:pt>
                <c:pt idx="20037">
                  <c:v>10018.5</c:v>
                </c:pt>
                <c:pt idx="20038">
                  <c:v>10019</c:v>
                </c:pt>
                <c:pt idx="20039">
                  <c:v>10019.5</c:v>
                </c:pt>
                <c:pt idx="20040">
                  <c:v>10020</c:v>
                </c:pt>
                <c:pt idx="20041">
                  <c:v>10020.5</c:v>
                </c:pt>
                <c:pt idx="20042">
                  <c:v>10021</c:v>
                </c:pt>
                <c:pt idx="20043">
                  <c:v>10021.5</c:v>
                </c:pt>
                <c:pt idx="20044">
                  <c:v>10022</c:v>
                </c:pt>
                <c:pt idx="20045">
                  <c:v>10022.5</c:v>
                </c:pt>
                <c:pt idx="20046">
                  <c:v>10023</c:v>
                </c:pt>
                <c:pt idx="20047">
                  <c:v>10023.5</c:v>
                </c:pt>
                <c:pt idx="20048">
                  <c:v>10024</c:v>
                </c:pt>
                <c:pt idx="20049">
                  <c:v>10024.5</c:v>
                </c:pt>
                <c:pt idx="20050">
                  <c:v>10025</c:v>
                </c:pt>
                <c:pt idx="20051">
                  <c:v>10025.5</c:v>
                </c:pt>
                <c:pt idx="20052">
                  <c:v>10026</c:v>
                </c:pt>
                <c:pt idx="20053">
                  <c:v>10026.5</c:v>
                </c:pt>
                <c:pt idx="20054">
                  <c:v>10027</c:v>
                </c:pt>
                <c:pt idx="20055">
                  <c:v>10027.5</c:v>
                </c:pt>
                <c:pt idx="20056">
                  <c:v>10028</c:v>
                </c:pt>
                <c:pt idx="20057">
                  <c:v>10028.5</c:v>
                </c:pt>
                <c:pt idx="20058">
                  <c:v>10029</c:v>
                </c:pt>
                <c:pt idx="20059">
                  <c:v>10029.5</c:v>
                </c:pt>
                <c:pt idx="20060">
                  <c:v>10030</c:v>
                </c:pt>
                <c:pt idx="20061">
                  <c:v>10030.5</c:v>
                </c:pt>
                <c:pt idx="20062">
                  <c:v>10031</c:v>
                </c:pt>
                <c:pt idx="20063">
                  <c:v>10031.5</c:v>
                </c:pt>
                <c:pt idx="20064">
                  <c:v>10032</c:v>
                </c:pt>
                <c:pt idx="20065">
                  <c:v>10032.5</c:v>
                </c:pt>
                <c:pt idx="20066">
                  <c:v>10033</c:v>
                </c:pt>
                <c:pt idx="20067">
                  <c:v>10033.5</c:v>
                </c:pt>
                <c:pt idx="20068">
                  <c:v>10034</c:v>
                </c:pt>
                <c:pt idx="20069">
                  <c:v>10034.5</c:v>
                </c:pt>
                <c:pt idx="20070">
                  <c:v>10035</c:v>
                </c:pt>
                <c:pt idx="20071">
                  <c:v>10035.5</c:v>
                </c:pt>
                <c:pt idx="20072">
                  <c:v>10036</c:v>
                </c:pt>
                <c:pt idx="20073">
                  <c:v>10036.5</c:v>
                </c:pt>
                <c:pt idx="20074">
                  <c:v>10037</c:v>
                </c:pt>
                <c:pt idx="20075">
                  <c:v>10037.5</c:v>
                </c:pt>
                <c:pt idx="20076">
                  <c:v>10038</c:v>
                </c:pt>
                <c:pt idx="20077">
                  <c:v>10038.5</c:v>
                </c:pt>
                <c:pt idx="20078">
                  <c:v>10039</c:v>
                </c:pt>
                <c:pt idx="20079">
                  <c:v>10039.5</c:v>
                </c:pt>
                <c:pt idx="20080">
                  <c:v>10040</c:v>
                </c:pt>
                <c:pt idx="20081">
                  <c:v>10040.5</c:v>
                </c:pt>
                <c:pt idx="20082">
                  <c:v>10041</c:v>
                </c:pt>
                <c:pt idx="20083">
                  <c:v>10041.5</c:v>
                </c:pt>
                <c:pt idx="20084">
                  <c:v>10042</c:v>
                </c:pt>
                <c:pt idx="20085">
                  <c:v>10042.5</c:v>
                </c:pt>
                <c:pt idx="20086">
                  <c:v>10043</c:v>
                </c:pt>
                <c:pt idx="20087">
                  <c:v>10043.5</c:v>
                </c:pt>
                <c:pt idx="20088">
                  <c:v>10044</c:v>
                </c:pt>
                <c:pt idx="20089">
                  <c:v>10044.5</c:v>
                </c:pt>
                <c:pt idx="20090">
                  <c:v>10045</c:v>
                </c:pt>
                <c:pt idx="20091">
                  <c:v>10045.5</c:v>
                </c:pt>
                <c:pt idx="20092">
                  <c:v>10046</c:v>
                </c:pt>
                <c:pt idx="20093">
                  <c:v>10046.5</c:v>
                </c:pt>
                <c:pt idx="20094">
                  <c:v>10047</c:v>
                </c:pt>
                <c:pt idx="20095">
                  <c:v>10047.5</c:v>
                </c:pt>
                <c:pt idx="20096">
                  <c:v>10048</c:v>
                </c:pt>
                <c:pt idx="20097">
                  <c:v>10048.5</c:v>
                </c:pt>
                <c:pt idx="20098">
                  <c:v>10049</c:v>
                </c:pt>
                <c:pt idx="20099">
                  <c:v>10049.5</c:v>
                </c:pt>
                <c:pt idx="20100">
                  <c:v>10050</c:v>
                </c:pt>
                <c:pt idx="20101">
                  <c:v>10050.5</c:v>
                </c:pt>
                <c:pt idx="20102">
                  <c:v>10051</c:v>
                </c:pt>
                <c:pt idx="20103">
                  <c:v>10051.5</c:v>
                </c:pt>
                <c:pt idx="20104">
                  <c:v>10052</c:v>
                </c:pt>
                <c:pt idx="20105">
                  <c:v>10052.5</c:v>
                </c:pt>
                <c:pt idx="20106">
                  <c:v>10053</c:v>
                </c:pt>
                <c:pt idx="20107">
                  <c:v>10053.5</c:v>
                </c:pt>
                <c:pt idx="20108">
                  <c:v>10054</c:v>
                </c:pt>
                <c:pt idx="20109">
                  <c:v>10054.5</c:v>
                </c:pt>
                <c:pt idx="20110">
                  <c:v>10055</c:v>
                </c:pt>
                <c:pt idx="20111">
                  <c:v>10055.5</c:v>
                </c:pt>
                <c:pt idx="20112">
                  <c:v>10056</c:v>
                </c:pt>
                <c:pt idx="20113">
                  <c:v>10056.5</c:v>
                </c:pt>
                <c:pt idx="20114">
                  <c:v>10057</c:v>
                </c:pt>
                <c:pt idx="20115">
                  <c:v>10057.5</c:v>
                </c:pt>
                <c:pt idx="20116">
                  <c:v>10058</c:v>
                </c:pt>
                <c:pt idx="20117">
                  <c:v>10058.5</c:v>
                </c:pt>
                <c:pt idx="20118">
                  <c:v>10059</c:v>
                </c:pt>
                <c:pt idx="20119">
                  <c:v>10059.5</c:v>
                </c:pt>
                <c:pt idx="20120">
                  <c:v>10060</c:v>
                </c:pt>
                <c:pt idx="20121">
                  <c:v>10060.5</c:v>
                </c:pt>
                <c:pt idx="20122">
                  <c:v>10061</c:v>
                </c:pt>
                <c:pt idx="20123">
                  <c:v>10061.5</c:v>
                </c:pt>
                <c:pt idx="20124">
                  <c:v>10062</c:v>
                </c:pt>
                <c:pt idx="20125">
                  <c:v>10062.5</c:v>
                </c:pt>
                <c:pt idx="20126">
                  <c:v>10063</c:v>
                </c:pt>
                <c:pt idx="20127">
                  <c:v>10063.5</c:v>
                </c:pt>
                <c:pt idx="20128">
                  <c:v>10064</c:v>
                </c:pt>
                <c:pt idx="20129">
                  <c:v>10064.5</c:v>
                </c:pt>
                <c:pt idx="20130">
                  <c:v>10065</c:v>
                </c:pt>
                <c:pt idx="20131">
                  <c:v>10065.5</c:v>
                </c:pt>
                <c:pt idx="20132">
                  <c:v>10066</c:v>
                </c:pt>
                <c:pt idx="20133">
                  <c:v>10066.5</c:v>
                </c:pt>
                <c:pt idx="20134">
                  <c:v>10067</c:v>
                </c:pt>
                <c:pt idx="20135">
                  <c:v>10067.5</c:v>
                </c:pt>
                <c:pt idx="20136">
                  <c:v>10068</c:v>
                </c:pt>
                <c:pt idx="20137">
                  <c:v>10068.5</c:v>
                </c:pt>
                <c:pt idx="20138">
                  <c:v>10069</c:v>
                </c:pt>
                <c:pt idx="20139">
                  <c:v>10069.5</c:v>
                </c:pt>
                <c:pt idx="20140">
                  <c:v>10070</c:v>
                </c:pt>
                <c:pt idx="20141">
                  <c:v>10070.5</c:v>
                </c:pt>
                <c:pt idx="20142">
                  <c:v>10071</c:v>
                </c:pt>
                <c:pt idx="20143">
                  <c:v>10071.5</c:v>
                </c:pt>
                <c:pt idx="20144">
                  <c:v>10072</c:v>
                </c:pt>
                <c:pt idx="20145">
                  <c:v>10072.5</c:v>
                </c:pt>
                <c:pt idx="20146">
                  <c:v>10073</c:v>
                </c:pt>
                <c:pt idx="20147">
                  <c:v>10073.5</c:v>
                </c:pt>
                <c:pt idx="20148">
                  <c:v>10074</c:v>
                </c:pt>
                <c:pt idx="20149">
                  <c:v>10074.5</c:v>
                </c:pt>
                <c:pt idx="20150">
                  <c:v>10075</c:v>
                </c:pt>
                <c:pt idx="20151">
                  <c:v>10075.5</c:v>
                </c:pt>
                <c:pt idx="20152">
                  <c:v>10076</c:v>
                </c:pt>
                <c:pt idx="20153">
                  <c:v>10076.5</c:v>
                </c:pt>
                <c:pt idx="20154">
                  <c:v>10077</c:v>
                </c:pt>
                <c:pt idx="20155">
                  <c:v>10077.5</c:v>
                </c:pt>
                <c:pt idx="20156">
                  <c:v>10078</c:v>
                </c:pt>
                <c:pt idx="20157">
                  <c:v>10078.5</c:v>
                </c:pt>
                <c:pt idx="20158">
                  <c:v>10079</c:v>
                </c:pt>
                <c:pt idx="20159">
                  <c:v>10079.5</c:v>
                </c:pt>
                <c:pt idx="20160">
                  <c:v>10080</c:v>
                </c:pt>
                <c:pt idx="20161">
                  <c:v>10080.5</c:v>
                </c:pt>
                <c:pt idx="20162">
                  <c:v>10081</c:v>
                </c:pt>
                <c:pt idx="20163">
                  <c:v>10081.5</c:v>
                </c:pt>
                <c:pt idx="20164">
                  <c:v>10082</c:v>
                </c:pt>
                <c:pt idx="20165">
                  <c:v>10082.5</c:v>
                </c:pt>
                <c:pt idx="20166">
                  <c:v>10083</c:v>
                </c:pt>
                <c:pt idx="20167">
                  <c:v>10083.5</c:v>
                </c:pt>
                <c:pt idx="20168">
                  <c:v>10084</c:v>
                </c:pt>
                <c:pt idx="20169">
                  <c:v>10084.5</c:v>
                </c:pt>
                <c:pt idx="20170">
                  <c:v>10085</c:v>
                </c:pt>
                <c:pt idx="20171">
                  <c:v>10085.5</c:v>
                </c:pt>
                <c:pt idx="20172">
                  <c:v>10086</c:v>
                </c:pt>
                <c:pt idx="20173">
                  <c:v>10086.5</c:v>
                </c:pt>
                <c:pt idx="20174">
                  <c:v>10087</c:v>
                </c:pt>
                <c:pt idx="20175">
                  <c:v>10087.5</c:v>
                </c:pt>
                <c:pt idx="20176">
                  <c:v>10088</c:v>
                </c:pt>
                <c:pt idx="20177">
                  <c:v>10088.5</c:v>
                </c:pt>
                <c:pt idx="20178">
                  <c:v>10089</c:v>
                </c:pt>
                <c:pt idx="20179">
                  <c:v>10089.5</c:v>
                </c:pt>
                <c:pt idx="20180">
                  <c:v>10090</c:v>
                </c:pt>
                <c:pt idx="20181">
                  <c:v>10090.5</c:v>
                </c:pt>
                <c:pt idx="20182">
                  <c:v>10091</c:v>
                </c:pt>
                <c:pt idx="20183">
                  <c:v>10091.5</c:v>
                </c:pt>
                <c:pt idx="20184">
                  <c:v>10092</c:v>
                </c:pt>
                <c:pt idx="20185">
                  <c:v>10092.5</c:v>
                </c:pt>
                <c:pt idx="20186">
                  <c:v>10093</c:v>
                </c:pt>
                <c:pt idx="20187">
                  <c:v>10093.5</c:v>
                </c:pt>
                <c:pt idx="20188">
                  <c:v>10094</c:v>
                </c:pt>
                <c:pt idx="20189">
                  <c:v>10094.5</c:v>
                </c:pt>
                <c:pt idx="20190">
                  <c:v>10095</c:v>
                </c:pt>
                <c:pt idx="20191">
                  <c:v>10095.5</c:v>
                </c:pt>
                <c:pt idx="20192">
                  <c:v>10096</c:v>
                </c:pt>
                <c:pt idx="20193">
                  <c:v>10096.5</c:v>
                </c:pt>
                <c:pt idx="20194">
                  <c:v>10097</c:v>
                </c:pt>
                <c:pt idx="20195">
                  <c:v>10097.5</c:v>
                </c:pt>
                <c:pt idx="20196">
                  <c:v>10098</c:v>
                </c:pt>
                <c:pt idx="20197">
                  <c:v>10098.5</c:v>
                </c:pt>
                <c:pt idx="20198">
                  <c:v>10099</c:v>
                </c:pt>
                <c:pt idx="20199">
                  <c:v>10099.5</c:v>
                </c:pt>
                <c:pt idx="20200">
                  <c:v>10100</c:v>
                </c:pt>
                <c:pt idx="20201">
                  <c:v>10100.5</c:v>
                </c:pt>
                <c:pt idx="20202">
                  <c:v>10101</c:v>
                </c:pt>
                <c:pt idx="20203">
                  <c:v>10101.5</c:v>
                </c:pt>
                <c:pt idx="20204">
                  <c:v>10102</c:v>
                </c:pt>
                <c:pt idx="20205">
                  <c:v>10102.5</c:v>
                </c:pt>
                <c:pt idx="20206">
                  <c:v>10103</c:v>
                </c:pt>
                <c:pt idx="20207">
                  <c:v>10103.5</c:v>
                </c:pt>
                <c:pt idx="20208">
                  <c:v>10104</c:v>
                </c:pt>
                <c:pt idx="20209">
                  <c:v>10104.5</c:v>
                </c:pt>
                <c:pt idx="20210">
                  <c:v>10105</c:v>
                </c:pt>
                <c:pt idx="20211">
                  <c:v>10105.5</c:v>
                </c:pt>
                <c:pt idx="20212">
                  <c:v>10106</c:v>
                </c:pt>
                <c:pt idx="20213">
                  <c:v>10106.5</c:v>
                </c:pt>
                <c:pt idx="20214">
                  <c:v>10107</c:v>
                </c:pt>
                <c:pt idx="20215">
                  <c:v>10107.5</c:v>
                </c:pt>
                <c:pt idx="20216">
                  <c:v>10108</c:v>
                </c:pt>
                <c:pt idx="20217">
                  <c:v>10108.5</c:v>
                </c:pt>
                <c:pt idx="20218">
                  <c:v>10109</c:v>
                </c:pt>
                <c:pt idx="20219">
                  <c:v>10109.5</c:v>
                </c:pt>
                <c:pt idx="20220">
                  <c:v>10110</c:v>
                </c:pt>
                <c:pt idx="20221">
                  <c:v>10110.5</c:v>
                </c:pt>
                <c:pt idx="20222">
                  <c:v>10111</c:v>
                </c:pt>
                <c:pt idx="20223">
                  <c:v>10111.5</c:v>
                </c:pt>
                <c:pt idx="20224">
                  <c:v>10112</c:v>
                </c:pt>
                <c:pt idx="20225">
                  <c:v>10112.5</c:v>
                </c:pt>
                <c:pt idx="20226">
                  <c:v>10113</c:v>
                </c:pt>
                <c:pt idx="20227">
                  <c:v>10113.5</c:v>
                </c:pt>
                <c:pt idx="20228">
                  <c:v>10114</c:v>
                </c:pt>
                <c:pt idx="20229">
                  <c:v>10114.5</c:v>
                </c:pt>
                <c:pt idx="20230">
                  <c:v>10115</c:v>
                </c:pt>
                <c:pt idx="20231">
                  <c:v>10115.5</c:v>
                </c:pt>
                <c:pt idx="20232">
                  <c:v>10116</c:v>
                </c:pt>
                <c:pt idx="20233">
                  <c:v>10116.5</c:v>
                </c:pt>
                <c:pt idx="20234">
                  <c:v>10117</c:v>
                </c:pt>
                <c:pt idx="20235">
                  <c:v>10117.5</c:v>
                </c:pt>
                <c:pt idx="20236">
                  <c:v>10118</c:v>
                </c:pt>
                <c:pt idx="20237">
                  <c:v>10118.5</c:v>
                </c:pt>
                <c:pt idx="20238">
                  <c:v>10119</c:v>
                </c:pt>
                <c:pt idx="20239">
                  <c:v>10119.5</c:v>
                </c:pt>
                <c:pt idx="20240">
                  <c:v>10120</c:v>
                </c:pt>
                <c:pt idx="20241">
                  <c:v>10120.5</c:v>
                </c:pt>
                <c:pt idx="20242">
                  <c:v>10121</c:v>
                </c:pt>
                <c:pt idx="20243">
                  <c:v>10121.5</c:v>
                </c:pt>
                <c:pt idx="20244">
                  <c:v>10122</c:v>
                </c:pt>
                <c:pt idx="20245">
                  <c:v>10122.5</c:v>
                </c:pt>
                <c:pt idx="20246">
                  <c:v>10123</c:v>
                </c:pt>
                <c:pt idx="20247">
                  <c:v>10123.5</c:v>
                </c:pt>
                <c:pt idx="20248">
                  <c:v>10124</c:v>
                </c:pt>
                <c:pt idx="20249">
                  <c:v>10124.5</c:v>
                </c:pt>
                <c:pt idx="20250">
                  <c:v>10125</c:v>
                </c:pt>
                <c:pt idx="20251">
                  <c:v>10125.5</c:v>
                </c:pt>
                <c:pt idx="20252">
                  <c:v>10126</c:v>
                </c:pt>
                <c:pt idx="20253">
                  <c:v>10126.5</c:v>
                </c:pt>
                <c:pt idx="20254">
                  <c:v>10127</c:v>
                </c:pt>
                <c:pt idx="20255">
                  <c:v>10127.5</c:v>
                </c:pt>
                <c:pt idx="20256">
                  <c:v>10128</c:v>
                </c:pt>
                <c:pt idx="20257">
                  <c:v>10128.5</c:v>
                </c:pt>
                <c:pt idx="20258">
                  <c:v>10129</c:v>
                </c:pt>
                <c:pt idx="20259">
                  <c:v>10129.5</c:v>
                </c:pt>
                <c:pt idx="20260">
                  <c:v>10130</c:v>
                </c:pt>
                <c:pt idx="20261">
                  <c:v>10130.5</c:v>
                </c:pt>
                <c:pt idx="20262">
                  <c:v>10131</c:v>
                </c:pt>
                <c:pt idx="20263">
                  <c:v>10131.5</c:v>
                </c:pt>
                <c:pt idx="20264">
                  <c:v>10132</c:v>
                </c:pt>
                <c:pt idx="20265">
                  <c:v>10132.5</c:v>
                </c:pt>
                <c:pt idx="20266">
                  <c:v>10133</c:v>
                </c:pt>
                <c:pt idx="20267">
                  <c:v>10133.5</c:v>
                </c:pt>
                <c:pt idx="20268">
                  <c:v>10134</c:v>
                </c:pt>
                <c:pt idx="20269">
                  <c:v>10134.5</c:v>
                </c:pt>
                <c:pt idx="20270">
                  <c:v>10135</c:v>
                </c:pt>
                <c:pt idx="20271">
                  <c:v>10135.5</c:v>
                </c:pt>
                <c:pt idx="20272">
                  <c:v>10136</c:v>
                </c:pt>
                <c:pt idx="20273">
                  <c:v>10136.5</c:v>
                </c:pt>
                <c:pt idx="20274">
                  <c:v>10137</c:v>
                </c:pt>
                <c:pt idx="20275">
                  <c:v>10137.5</c:v>
                </c:pt>
                <c:pt idx="20276">
                  <c:v>10138</c:v>
                </c:pt>
                <c:pt idx="20277">
                  <c:v>10138.5</c:v>
                </c:pt>
                <c:pt idx="20278">
                  <c:v>10139</c:v>
                </c:pt>
                <c:pt idx="20279">
                  <c:v>10139.5</c:v>
                </c:pt>
                <c:pt idx="20280">
                  <c:v>10140</c:v>
                </c:pt>
                <c:pt idx="20281">
                  <c:v>10140.5</c:v>
                </c:pt>
                <c:pt idx="20282">
                  <c:v>10141</c:v>
                </c:pt>
                <c:pt idx="20283">
                  <c:v>10141.5</c:v>
                </c:pt>
                <c:pt idx="20284">
                  <c:v>10142</c:v>
                </c:pt>
                <c:pt idx="20285">
                  <c:v>10142.5</c:v>
                </c:pt>
                <c:pt idx="20286">
                  <c:v>10143</c:v>
                </c:pt>
                <c:pt idx="20287">
                  <c:v>10143.5</c:v>
                </c:pt>
                <c:pt idx="20288">
                  <c:v>10144</c:v>
                </c:pt>
                <c:pt idx="20289">
                  <c:v>10144.5</c:v>
                </c:pt>
                <c:pt idx="20290">
                  <c:v>10145</c:v>
                </c:pt>
                <c:pt idx="20291">
                  <c:v>10145.5</c:v>
                </c:pt>
                <c:pt idx="20292">
                  <c:v>10146</c:v>
                </c:pt>
                <c:pt idx="20293">
                  <c:v>10146.5</c:v>
                </c:pt>
                <c:pt idx="20294">
                  <c:v>10147</c:v>
                </c:pt>
                <c:pt idx="20295">
                  <c:v>10147.5</c:v>
                </c:pt>
                <c:pt idx="20296">
                  <c:v>10148</c:v>
                </c:pt>
                <c:pt idx="20297">
                  <c:v>10148.5</c:v>
                </c:pt>
                <c:pt idx="20298">
                  <c:v>10149</c:v>
                </c:pt>
                <c:pt idx="20299">
                  <c:v>10149.5</c:v>
                </c:pt>
                <c:pt idx="20300">
                  <c:v>10150</c:v>
                </c:pt>
                <c:pt idx="20301">
                  <c:v>10150.5</c:v>
                </c:pt>
                <c:pt idx="20302">
                  <c:v>10151</c:v>
                </c:pt>
                <c:pt idx="20303">
                  <c:v>10151.5</c:v>
                </c:pt>
                <c:pt idx="20304">
                  <c:v>10152</c:v>
                </c:pt>
                <c:pt idx="20305">
                  <c:v>10152.5</c:v>
                </c:pt>
                <c:pt idx="20306">
                  <c:v>10153</c:v>
                </c:pt>
                <c:pt idx="20307">
                  <c:v>10153.5</c:v>
                </c:pt>
                <c:pt idx="20308">
                  <c:v>10154</c:v>
                </c:pt>
                <c:pt idx="20309">
                  <c:v>10154.5</c:v>
                </c:pt>
                <c:pt idx="20310">
                  <c:v>10155</c:v>
                </c:pt>
                <c:pt idx="20311">
                  <c:v>10155.5</c:v>
                </c:pt>
                <c:pt idx="20312">
                  <c:v>10156</c:v>
                </c:pt>
                <c:pt idx="20313">
                  <c:v>10156.5</c:v>
                </c:pt>
                <c:pt idx="20314">
                  <c:v>10157</c:v>
                </c:pt>
                <c:pt idx="20315">
                  <c:v>10157.5</c:v>
                </c:pt>
                <c:pt idx="20316">
                  <c:v>10158</c:v>
                </c:pt>
                <c:pt idx="20317">
                  <c:v>10158.5</c:v>
                </c:pt>
                <c:pt idx="20318">
                  <c:v>10159</c:v>
                </c:pt>
                <c:pt idx="20319">
                  <c:v>10159.5</c:v>
                </c:pt>
                <c:pt idx="20320">
                  <c:v>10160</c:v>
                </c:pt>
                <c:pt idx="20321">
                  <c:v>10160.5</c:v>
                </c:pt>
                <c:pt idx="20322">
                  <c:v>10161</c:v>
                </c:pt>
                <c:pt idx="20323">
                  <c:v>10161.5</c:v>
                </c:pt>
                <c:pt idx="20324">
                  <c:v>10162</c:v>
                </c:pt>
                <c:pt idx="20325">
                  <c:v>10162.5</c:v>
                </c:pt>
                <c:pt idx="20326">
                  <c:v>10163</c:v>
                </c:pt>
                <c:pt idx="20327">
                  <c:v>10163.5</c:v>
                </c:pt>
                <c:pt idx="20328">
                  <c:v>10164</c:v>
                </c:pt>
                <c:pt idx="20329">
                  <c:v>10164.5</c:v>
                </c:pt>
                <c:pt idx="20330">
                  <c:v>10165</c:v>
                </c:pt>
                <c:pt idx="20331">
                  <c:v>10165.5</c:v>
                </c:pt>
                <c:pt idx="20332">
                  <c:v>10166</c:v>
                </c:pt>
                <c:pt idx="20333">
                  <c:v>10166.5</c:v>
                </c:pt>
                <c:pt idx="20334">
                  <c:v>10167</c:v>
                </c:pt>
                <c:pt idx="20335">
                  <c:v>10167.5</c:v>
                </c:pt>
                <c:pt idx="20336">
                  <c:v>10168</c:v>
                </c:pt>
                <c:pt idx="20337">
                  <c:v>10168.5</c:v>
                </c:pt>
                <c:pt idx="20338">
                  <c:v>10169</c:v>
                </c:pt>
                <c:pt idx="20339">
                  <c:v>10169.5</c:v>
                </c:pt>
                <c:pt idx="20340">
                  <c:v>10170</c:v>
                </c:pt>
                <c:pt idx="20341">
                  <c:v>10170.5</c:v>
                </c:pt>
                <c:pt idx="20342">
                  <c:v>10171</c:v>
                </c:pt>
                <c:pt idx="20343">
                  <c:v>10171.5</c:v>
                </c:pt>
                <c:pt idx="20344">
                  <c:v>10172</c:v>
                </c:pt>
                <c:pt idx="20345">
                  <c:v>10172.5</c:v>
                </c:pt>
                <c:pt idx="20346">
                  <c:v>10173</c:v>
                </c:pt>
                <c:pt idx="20347">
                  <c:v>10173.5</c:v>
                </c:pt>
                <c:pt idx="20348">
                  <c:v>10174</c:v>
                </c:pt>
                <c:pt idx="20349">
                  <c:v>10174.5</c:v>
                </c:pt>
                <c:pt idx="20350">
                  <c:v>10175</c:v>
                </c:pt>
                <c:pt idx="20351">
                  <c:v>10175.5</c:v>
                </c:pt>
                <c:pt idx="20352">
                  <c:v>10176</c:v>
                </c:pt>
                <c:pt idx="20353">
                  <c:v>10176.5</c:v>
                </c:pt>
                <c:pt idx="20354">
                  <c:v>10177</c:v>
                </c:pt>
                <c:pt idx="20355">
                  <c:v>10177.5</c:v>
                </c:pt>
                <c:pt idx="20356">
                  <c:v>10178</c:v>
                </c:pt>
                <c:pt idx="20357">
                  <c:v>10178.5</c:v>
                </c:pt>
                <c:pt idx="20358">
                  <c:v>10179</c:v>
                </c:pt>
                <c:pt idx="20359">
                  <c:v>10179.5</c:v>
                </c:pt>
                <c:pt idx="20360">
                  <c:v>10180</c:v>
                </c:pt>
                <c:pt idx="20361">
                  <c:v>10180.5</c:v>
                </c:pt>
                <c:pt idx="20362">
                  <c:v>10181</c:v>
                </c:pt>
                <c:pt idx="20363">
                  <c:v>10181.5</c:v>
                </c:pt>
                <c:pt idx="20364">
                  <c:v>10182</c:v>
                </c:pt>
                <c:pt idx="20365">
                  <c:v>10182.5</c:v>
                </c:pt>
                <c:pt idx="20366">
                  <c:v>10183</c:v>
                </c:pt>
                <c:pt idx="20367">
                  <c:v>10183.5</c:v>
                </c:pt>
                <c:pt idx="20368">
                  <c:v>10184</c:v>
                </c:pt>
                <c:pt idx="20369">
                  <c:v>10184.5</c:v>
                </c:pt>
                <c:pt idx="20370">
                  <c:v>10185</c:v>
                </c:pt>
                <c:pt idx="20371">
                  <c:v>10185.5</c:v>
                </c:pt>
                <c:pt idx="20372">
                  <c:v>10186</c:v>
                </c:pt>
                <c:pt idx="20373">
                  <c:v>10186.5</c:v>
                </c:pt>
                <c:pt idx="20374">
                  <c:v>10187</c:v>
                </c:pt>
                <c:pt idx="20375">
                  <c:v>10187.5</c:v>
                </c:pt>
                <c:pt idx="20376">
                  <c:v>10188</c:v>
                </c:pt>
                <c:pt idx="20377">
                  <c:v>10188.5</c:v>
                </c:pt>
                <c:pt idx="20378">
                  <c:v>10189</c:v>
                </c:pt>
                <c:pt idx="20379">
                  <c:v>10189.5</c:v>
                </c:pt>
                <c:pt idx="20380">
                  <c:v>10190</c:v>
                </c:pt>
                <c:pt idx="20381">
                  <c:v>10190.5</c:v>
                </c:pt>
                <c:pt idx="20382">
                  <c:v>10191</c:v>
                </c:pt>
                <c:pt idx="20383">
                  <c:v>10191.5</c:v>
                </c:pt>
                <c:pt idx="20384">
                  <c:v>10192</c:v>
                </c:pt>
                <c:pt idx="20385">
                  <c:v>10192.5</c:v>
                </c:pt>
                <c:pt idx="20386">
                  <c:v>10193</c:v>
                </c:pt>
                <c:pt idx="20387">
                  <c:v>10193.5</c:v>
                </c:pt>
                <c:pt idx="20388">
                  <c:v>10194</c:v>
                </c:pt>
                <c:pt idx="20389">
                  <c:v>10194.5</c:v>
                </c:pt>
                <c:pt idx="20390">
                  <c:v>10195</c:v>
                </c:pt>
                <c:pt idx="20391">
                  <c:v>10195.5</c:v>
                </c:pt>
                <c:pt idx="20392">
                  <c:v>10196</c:v>
                </c:pt>
                <c:pt idx="20393">
                  <c:v>10196.5</c:v>
                </c:pt>
                <c:pt idx="20394">
                  <c:v>10197</c:v>
                </c:pt>
                <c:pt idx="20395">
                  <c:v>10197.5</c:v>
                </c:pt>
                <c:pt idx="20396">
                  <c:v>10198</c:v>
                </c:pt>
                <c:pt idx="20397">
                  <c:v>10198.5</c:v>
                </c:pt>
                <c:pt idx="20398">
                  <c:v>10199</c:v>
                </c:pt>
                <c:pt idx="20399">
                  <c:v>10199.5</c:v>
                </c:pt>
                <c:pt idx="20400">
                  <c:v>10200</c:v>
                </c:pt>
                <c:pt idx="20401">
                  <c:v>10200.5</c:v>
                </c:pt>
                <c:pt idx="20402">
                  <c:v>10201</c:v>
                </c:pt>
                <c:pt idx="20403">
                  <c:v>10201.5</c:v>
                </c:pt>
                <c:pt idx="20404">
                  <c:v>10202</c:v>
                </c:pt>
                <c:pt idx="20405">
                  <c:v>10202.5</c:v>
                </c:pt>
                <c:pt idx="20406">
                  <c:v>10203</c:v>
                </c:pt>
                <c:pt idx="20407">
                  <c:v>10203.5</c:v>
                </c:pt>
                <c:pt idx="20408">
                  <c:v>10204</c:v>
                </c:pt>
                <c:pt idx="20409">
                  <c:v>10204.5</c:v>
                </c:pt>
                <c:pt idx="20410">
                  <c:v>10205</c:v>
                </c:pt>
                <c:pt idx="20411">
                  <c:v>10205.5</c:v>
                </c:pt>
                <c:pt idx="20412">
                  <c:v>10206</c:v>
                </c:pt>
                <c:pt idx="20413">
                  <c:v>10206.5</c:v>
                </c:pt>
                <c:pt idx="20414">
                  <c:v>10207</c:v>
                </c:pt>
                <c:pt idx="20415">
                  <c:v>10207.5</c:v>
                </c:pt>
                <c:pt idx="20416">
                  <c:v>10208</c:v>
                </c:pt>
                <c:pt idx="20417">
                  <c:v>10208.5</c:v>
                </c:pt>
                <c:pt idx="20418">
                  <c:v>10209</c:v>
                </c:pt>
                <c:pt idx="20419">
                  <c:v>10209.5</c:v>
                </c:pt>
                <c:pt idx="20420">
                  <c:v>10210</c:v>
                </c:pt>
                <c:pt idx="20421">
                  <c:v>10210.5</c:v>
                </c:pt>
                <c:pt idx="20422">
                  <c:v>10211</c:v>
                </c:pt>
                <c:pt idx="20423">
                  <c:v>10211.5</c:v>
                </c:pt>
                <c:pt idx="20424">
                  <c:v>10212</c:v>
                </c:pt>
                <c:pt idx="20425">
                  <c:v>10212.5</c:v>
                </c:pt>
                <c:pt idx="20426">
                  <c:v>10213</c:v>
                </c:pt>
                <c:pt idx="20427">
                  <c:v>10213.5</c:v>
                </c:pt>
                <c:pt idx="20428">
                  <c:v>10214</c:v>
                </c:pt>
                <c:pt idx="20429">
                  <c:v>10214.5</c:v>
                </c:pt>
                <c:pt idx="20430">
                  <c:v>10215</c:v>
                </c:pt>
                <c:pt idx="20431">
                  <c:v>10215.5</c:v>
                </c:pt>
                <c:pt idx="20432">
                  <c:v>10216</c:v>
                </c:pt>
                <c:pt idx="20433">
                  <c:v>10216.5</c:v>
                </c:pt>
                <c:pt idx="20434">
                  <c:v>10217</c:v>
                </c:pt>
                <c:pt idx="20435">
                  <c:v>10217.5</c:v>
                </c:pt>
                <c:pt idx="20436">
                  <c:v>10218</c:v>
                </c:pt>
                <c:pt idx="20437">
                  <c:v>10218.5</c:v>
                </c:pt>
                <c:pt idx="20438">
                  <c:v>10219</c:v>
                </c:pt>
                <c:pt idx="20439">
                  <c:v>10219.5</c:v>
                </c:pt>
                <c:pt idx="20440">
                  <c:v>10220</c:v>
                </c:pt>
                <c:pt idx="20441">
                  <c:v>10220.5</c:v>
                </c:pt>
                <c:pt idx="20442">
                  <c:v>10221</c:v>
                </c:pt>
                <c:pt idx="20443">
                  <c:v>10221.5</c:v>
                </c:pt>
                <c:pt idx="20444">
                  <c:v>10222</c:v>
                </c:pt>
                <c:pt idx="20445">
                  <c:v>10222.5</c:v>
                </c:pt>
                <c:pt idx="20446">
                  <c:v>10223</c:v>
                </c:pt>
                <c:pt idx="20447">
                  <c:v>10223.5</c:v>
                </c:pt>
                <c:pt idx="20448">
                  <c:v>10224</c:v>
                </c:pt>
                <c:pt idx="20449">
                  <c:v>10224.5</c:v>
                </c:pt>
                <c:pt idx="20450">
                  <c:v>10225</c:v>
                </c:pt>
                <c:pt idx="20451">
                  <c:v>10225.5</c:v>
                </c:pt>
                <c:pt idx="20452">
                  <c:v>10226</c:v>
                </c:pt>
                <c:pt idx="20453">
                  <c:v>10226.5</c:v>
                </c:pt>
                <c:pt idx="20454">
                  <c:v>10227</c:v>
                </c:pt>
                <c:pt idx="20455">
                  <c:v>10227.5</c:v>
                </c:pt>
                <c:pt idx="20456">
                  <c:v>10228</c:v>
                </c:pt>
                <c:pt idx="20457">
                  <c:v>10228.5</c:v>
                </c:pt>
                <c:pt idx="20458">
                  <c:v>10229</c:v>
                </c:pt>
                <c:pt idx="20459">
                  <c:v>10229.5</c:v>
                </c:pt>
                <c:pt idx="20460">
                  <c:v>10230</c:v>
                </c:pt>
                <c:pt idx="20461">
                  <c:v>10230.5</c:v>
                </c:pt>
                <c:pt idx="20462">
                  <c:v>10231</c:v>
                </c:pt>
                <c:pt idx="20463">
                  <c:v>10231.5</c:v>
                </c:pt>
                <c:pt idx="20464">
                  <c:v>10232</c:v>
                </c:pt>
                <c:pt idx="20465">
                  <c:v>10232.5</c:v>
                </c:pt>
                <c:pt idx="20466">
                  <c:v>10233</c:v>
                </c:pt>
                <c:pt idx="20467">
                  <c:v>10233.5</c:v>
                </c:pt>
                <c:pt idx="20468">
                  <c:v>10234</c:v>
                </c:pt>
                <c:pt idx="20469">
                  <c:v>10234.5</c:v>
                </c:pt>
                <c:pt idx="20470">
                  <c:v>10235</c:v>
                </c:pt>
                <c:pt idx="20471">
                  <c:v>10235.5</c:v>
                </c:pt>
                <c:pt idx="20472">
                  <c:v>10236</c:v>
                </c:pt>
                <c:pt idx="20473">
                  <c:v>10236.5</c:v>
                </c:pt>
                <c:pt idx="20474">
                  <c:v>10237</c:v>
                </c:pt>
                <c:pt idx="20475">
                  <c:v>10237.5</c:v>
                </c:pt>
                <c:pt idx="20476">
                  <c:v>10238</c:v>
                </c:pt>
                <c:pt idx="20477">
                  <c:v>10238.5</c:v>
                </c:pt>
                <c:pt idx="20478">
                  <c:v>10239</c:v>
                </c:pt>
                <c:pt idx="20479">
                  <c:v>10239.5</c:v>
                </c:pt>
                <c:pt idx="20480">
                  <c:v>10240</c:v>
                </c:pt>
                <c:pt idx="20481">
                  <c:v>10240.5</c:v>
                </c:pt>
                <c:pt idx="20482">
                  <c:v>10241</c:v>
                </c:pt>
                <c:pt idx="20483">
                  <c:v>10241.5</c:v>
                </c:pt>
                <c:pt idx="20484">
                  <c:v>10242</c:v>
                </c:pt>
                <c:pt idx="20485">
                  <c:v>10242.5</c:v>
                </c:pt>
                <c:pt idx="20486">
                  <c:v>10243</c:v>
                </c:pt>
                <c:pt idx="20487">
                  <c:v>10243.5</c:v>
                </c:pt>
                <c:pt idx="20488">
                  <c:v>10244</c:v>
                </c:pt>
                <c:pt idx="20489">
                  <c:v>10244.5</c:v>
                </c:pt>
                <c:pt idx="20490">
                  <c:v>10245</c:v>
                </c:pt>
                <c:pt idx="20491">
                  <c:v>10245.5</c:v>
                </c:pt>
                <c:pt idx="20492">
                  <c:v>10246</c:v>
                </c:pt>
                <c:pt idx="20493">
                  <c:v>10246.5</c:v>
                </c:pt>
                <c:pt idx="20494">
                  <c:v>10247</c:v>
                </c:pt>
                <c:pt idx="20495">
                  <c:v>10247.5</c:v>
                </c:pt>
                <c:pt idx="20496">
                  <c:v>10248</c:v>
                </c:pt>
                <c:pt idx="20497">
                  <c:v>10248.5</c:v>
                </c:pt>
                <c:pt idx="20498">
                  <c:v>10249</c:v>
                </c:pt>
                <c:pt idx="20499">
                  <c:v>10249.5</c:v>
                </c:pt>
                <c:pt idx="20500">
                  <c:v>10250</c:v>
                </c:pt>
                <c:pt idx="20501">
                  <c:v>10250.5</c:v>
                </c:pt>
                <c:pt idx="20502">
                  <c:v>10251</c:v>
                </c:pt>
                <c:pt idx="20503">
                  <c:v>10251.5</c:v>
                </c:pt>
                <c:pt idx="20504">
                  <c:v>10252</c:v>
                </c:pt>
                <c:pt idx="20505">
                  <c:v>10252.5</c:v>
                </c:pt>
                <c:pt idx="20506">
                  <c:v>10253</c:v>
                </c:pt>
                <c:pt idx="20507">
                  <c:v>10253.5</c:v>
                </c:pt>
                <c:pt idx="20508">
                  <c:v>10254</c:v>
                </c:pt>
                <c:pt idx="20509">
                  <c:v>10254.5</c:v>
                </c:pt>
                <c:pt idx="20510">
                  <c:v>10255</c:v>
                </c:pt>
                <c:pt idx="20511">
                  <c:v>10255.5</c:v>
                </c:pt>
                <c:pt idx="20512">
                  <c:v>10256</c:v>
                </c:pt>
                <c:pt idx="20513">
                  <c:v>10256.5</c:v>
                </c:pt>
                <c:pt idx="20514">
                  <c:v>10257</c:v>
                </c:pt>
                <c:pt idx="20515">
                  <c:v>10257.5</c:v>
                </c:pt>
                <c:pt idx="20516">
                  <c:v>10258</c:v>
                </c:pt>
                <c:pt idx="20517">
                  <c:v>10258.5</c:v>
                </c:pt>
                <c:pt idx="20518">
                  <c:v>10259</c:v>
                </c:pt>
                <c:pt idx="20519">
                  <c:v>10259.5</c:v>
                </c:pt>
                <c:pt idx="20520">
                  <c:v>10260</c:v>
                </c:pt>
                <c:pt idx="20521">
                  <c:v>10260.5</c:v>
                </c:pt>
                <c:pt idx="20522">
                  <c:v>10261</c:v>
                </c:pt>
                <c:pt idx="20523">
                  <c:v>10261.5</c:v>
                </c:pt>
                <c:pt idx="20524">
                  <c:v>10262</c:v>
                </c:pt>
                <c:pt idx="20525">
                  <c:v>10262.5</c:v>
                </c:pt>
                <c:pt idx="20526">
                  <c:v>10263</c:v>
                </c:pt>
                <c:pt idx="20527">
                  <c:v>10263.5</c:v>
                </c:pt>
                <c:pt idx="20528">
                  <c:v>10264</c:v>
                </c:pt>
                <c:pt idx="20529">
                  <c:v>10264.5</c:v>
                </c:pt>
                <c:pt idx="20530">
                  <c:v>10265</c:v>
                </c:pt>
                <c:pt idx="20531">
                  <c:v>10265.5</c:v>
                </c:pt>
                <c:pt idx="20532">
                  <c:v>10266</c:v>
                </c:pt>
                <c:pt idx="20533">
                  <c:v>10266.5</c:v>
                </c:pt>
                <c:pt idx="20534">
                  <c:v>10267</c:v>
                </c:pt>
                <c:pt idx="20535">
                  <c:v>10267.5</c:v>
                </c:pt>
                <c:pt idx="20536">
                  <c:v>10268</c:v>
                </c:pt>
                <c:pt idx="20537">
                  <c:v>10268.5</c:v>
                </c:pt>
                <c:pt idx="20538">
                  <c:v>10269</c:v>
                </c:pt>
                <c:pt idx="20539">
                  <c:v>10269.5</c:v>
                </c:pt>
                <c:pt idx="20540">
                  <c:v>10270</c:v>
                </c:pt>
                <c:pt idx="20541">
                  <c:v>10270.5</c:v>
                </c:pt>
                <c:pt idx="20542">
                  <c:v>10271</c:v>
                </c:pt>
                <c:pt idx="20543">
                  <c:v>10271.5</c:v>
                </c:pt>
                <c:pt idx="20544">
                  <c:v>10272</c:v>
                </c:pt>
                <c:pt idx="20545">
                  <c:v>10272.5</c:v>
                </c:pt>
                <c:pt idx="20546">
                  <c:v>10273</c:v>
                </c:pt>
                <c:pt idx="20547">
                  <c:v>10273.5</c:v>
                </c:pt>
                <c:pt idx="20548">
                  <c:v>10274</c:v>
                </c:pt>
                <c:pt idx="20549">
                  <c:v>10274.5</c:v>
                </c:pt>
                <c:pt idx="20550">
                  <c:v>10275</c:v>
                </c:pt>
                <c:pt idx="20551">
                  <c:v>10275.5</c:v>
                </c:pt>
                <c:pt idx="20552">
                  <c:v>10276</c:v>
                </c:pt>
                <c:pt idx="20553">
                  <c:v>10276.5</c:v>
                </c:pt>
                <c:pt idx="20554">
                  <c:v>10277</c:v>
                </c:pt>
                <c:pt idx="20555">
                  <c:v>10277.5</c:v>
                </c:pt>
                <c:pt idx="20556">
                  <c:v>10278</c:v>
                </c:pt>
                <c:pt idx="20557">
                  <c:v>10278.5</c:v>
                </c:pt>
                <c:pt idx="20558">
                  <c:v>10279</c:v>
                </c:pt>
                <c:pt idx="20559">
                  <c:v>10279.5</c:v>
                </c:pt>
                <c:pt idx="20560">
                  <c:v>10280</c:v>
                </c:pt>
                <c:pt idx="20561">
                  <c:v>10280.5</c:v>
                </c:pt>
                <c:pt idx="20562">
                  <c:v>10281</c:v>
                </c:pt>
                <c:pt idx="20563">
                  <c:v>10281.5</c:v>
                </c:pt>
                <c:pt idx="20564">
                  <c:v>10282</c:v>
                </c:pt>
                <c:pt idx="20565">
                  <c:v>10282.5</c:v>
                </c:pt>
                <c:pt idx="20566">
                  <c:v>10283</c:v>
                </c:pt>
                <c:pt idx="20567">
                  <c:v>10283.5</c:v>
                </c:pt>
                <c:pt idx="20568">
                  <c:v>10284</c:v>
                </c:pt>
                <c:pt idx="20569">
                  <c:v>10284.5</c:v>
                </c:pt>
                <c:pt idx="20570">
                  <c:v>10285</c:v>
                </c:pt>
                <c:pt idx="20571">
                  <c:v>10285.5</c:v>
                </c:pt>
                <c:pt idx="20572">
                  <c:v>10286</c:v>
                </c:pt>
                <c:pt idx="20573">
                  <c:v>10286.5</c:v>
                </c:pt>
                <c:pt idx="20574">
                  <c:v>10287</c:v>
                </c:pt>
                <c:pt idx="20575">
                  <c:v>10287.5</c:v>
                </c:pt>
                <c:pt idx="20576">
                  <c:v>10288</c:v>
                </c:pt>
                <c:pt idx="20577">
                  <c:v>10288.5</c:v>
                </c:pt>
                <c:pt idx="20578">
                  <c:v>10289</c:v>
                </c:pt>
                <c:pt idx="20579">
                  <c:v>10289.5</c:v>
                </c:pt>
                <c:pt idx="20580">
                  <c:v>10290</c:v>
                </c:pt>
                <c:pt idx="20581">
                  <c:v>10290.5</c:v>
                </c:pt>
                <c:pt idx="20582">
                  <c:v>10291</c:v>
                </c:pt>
                <c:pt idx="20583">
                  <c:v>10291.5</c:v>
                </c:pt>
                <c:pt idx="20584">
                  <c:v>10292</c:v>
                </c:pt>
                <c:pt idx="20585">
                  <c:v>10292.5</c:v>
                </c:pt>
                <c:pt idx="20586">
                  <c:v>10293</c:v>
                </c:pt>
                <c:pt idx="20587">
                  <c:v>10293.5</c:v>
                </c:pt>
                <c:pt idx="20588">
                  <c:v>10294</c:v>
                </c:pt>
                <c:pt idx="20589">
                  <c:v>10294.5</c:v>
                </c:pt>
                <c:pt idx="20590">
                  <c:v>10295</c:v>
                </c:pt>
                <c:pt idx="20591">
                  <c:v>10295.5</c:v>
                </c:pt>
                <c:pt idx="20592">
                  <c:v>10296</c:v>
                </c:pt>
                <c:pt idx="20593">
                  <c:v>10296.5</c:v>
                </c:pt>
                <c:pt idx="20594">
                  <c:v>10297</c:v>
                </c:pt>
                <c:pt idx="20595">
                  <c:v>10297.5</c:v>
                </c:pt>
                <c:pt idx="20596">
                  <c:v>10298</c:v>
                </c:pt>
                <c:pt idx="20597">
                  <c:v>10298.5</c:v>
                </c:pt>
                <c:pt idx="20598">
                  <c:v>10299</c:v>
                </c:pt>
                <c:pt idx="20599">
                  <c:v>10299.5</c:v>
                </c:pt>
                <c:pt idx="20600">
                  <c:v>10300</c:v>
                </c:pt>
                <c:pt idx="20601">
                  <c:v>10300.5</c:v>
                </c:pt>
                <c:pt idx="20602">
                  <c:v>10301</c:v>
                </c:pt>
                <c:pt idx="20603">
                  <c:v>10301.5</c:v>
                </c:pt>
                <c:pt idx="20604">
                  <c:v>10302</c:v>
                </c:pt>
                <c:pt idx="20605">
                  <c:v>10302.5</c:v>
                </c:pt>
                <c:pt idx="20606">
                  <c:v>10303</c:v>
                </c:pt>
                <c:pt idx="20607">
                  <c:v>10303.5</c:v>
                </c:pt>
                <c:pt idx="20608">
                  <c:v>10304</c:v>
                </c:pt>
                <c:pt idx="20609">
                  <c:v>10304.5</c:v>
                </c:pt>
                <c:pt idx="20610">
                  <c:v>10305</c:v>
                </c:pt>
                <c:pt idx="20611">
                  <c:v>10305.5</c:v>
                </c:pt>
                <c:pt idx="20612">
                  <c:v>10306</c:v>
                </c:pt>
                <c:pt idx="20613">
                  <c:v>10306.5</c:v>
                </c:pt>
                <c:pt idx="20614">
                  <c:v>10307</c:v>
                </c:pt>
                <c:pt idx="20615">
                  <c:v>10307.5</c:v>
                </c:pt>
                <c:pt idx="20616">
                  <c:v>10308</c:v>
                </c:pt>
                <c:pt idx="20617">
                  <c:v>10308.5</c:v>
                </c:pt>
                <c:pt idx="20618">
                  <c:v>10309</c:v>
                </c:pt>
                <c:pt idx="20619">
                  <c:v>10309.5</c:v>
                </c:pt>
                <c:pt idx="20620">
                  <c:v>10310</c:v>
                </c:pt>
                <c:pt idx="20621">
                  <c:v>10310.5</c:v>
                </c:pt>
                <c:pt idx="20622">
                  <c:v>10311</c:v>
                </c:pt>
                <c:pt idx="20623">
                  <c:v>10311.5</c:v>
                </c:pt>
                <c:pt idx="20624">
                  <c:v>10312</c:v>
                </c:pt>
                <c:pt idx="20625">
                  <c:v>10312.5</c:v>
                </c:pt>
                <c:pt idx="20626">
                  <c:v>10313</c:v>
                </c:pt>
                <c:pt idx="20627">
                  <c:v>10313.5</c:v>
                </c:pt>
                <c:pt idx="20628">
                  <c:v>10314</c:v>
                </c:pt>
                <c:pt idx="20629">
                  <c:v>10314.5</c:v>
                </c:pt>
                <c:pt idx="20630">
                  <c:v>10315</c:v>
                </c:pt>
                <c:pt idx="20631">
                  <c:v>10315.5</c:v>
                </c:pt>
                <c:pt idx="20632">
                  <c:v>10316</c:v>
                </c:pt>
                <c:pt idx="20633">
                  <c:v>10316.5</c:v>
                </c:pt>
                <c:pt idx="20634">
                  <c:v>10317</c:v>
                </c:pt>
                <c:pt idx="20635">
                  <c:v>10317.5</c:v>
                </c:pt>
                <c:pt idx="20636">
                  <c:v>10318</c:v>
                </c:pt>
                <c:pt idx="20637">
                  <c:v>10318.5</c:v>
                </c:pt>
                <c:pt idx="20638">
                  <c:v>10319</c:v>
                </c:pt>
                <c:pt idx="20639">
                  <c:v>10319.5</c:v>
                </c:pt>
                <c:pt idx="20640">
                  <c:v>10320</c:v>
                </c:pt>
                <c:pt idx="20641">
                  <c:v>10320.5</c:v>
                </c:pt>
                <c:pt idx="20642">
                  <c:v>10321</c:v>
                </c:pt>
                <c:pt idx="20643">
                  <c:v>10321.5</c:v>
                </c:pt>
                <c:pt idx="20644">
                  <c:v>10322</c:v>
                </c:pt>
                <c:pt idx="20645">
                  <c:v>10322.5</c:v>
                </c:pt>
                <c:pt idx="20646">
                  <c:v>10323</c:v>
                </c:pt>
                <c:pt idx="20647">
                  <c:v>10323.5</c:v>
                </c:pt>
                <c:pt idx="20648">
                  <c:v>10324</c:v>
                </c:pt>
                <c:pt idx="20649">
                  <c:v>10324.5</c:v>
                </c:pt>
                <c:pt idx="20650">
                  <c:v>10325</c:v>
                </c:pt>
                <c:pt idx="20651">
                  <c:v>10325.5</c:v>
                </c:pt>
                <c:pt idx="20652">
                  <c:v>10326</c:v>
                </c:pt>
                <c:pt idx="20653">
                  <c:v>10326.5</c:v>
                </c:pt>
                <c:pt idx="20654">
                  <c:v>10327</c:v>
                </c:pt>
                <c:pt idx="20655">
                  <c:v>10327.5</c:v>
                </c:pt>
                <c:pt idx="20656">
                  <c:v>10328</c:v>
                </c:pt>
                <c:pt idx="20657">
                  <c:v>10328.5</c:v>
                </c:pt>
                <c:pt idx="20658">
                  <c:v>10329</c:v>
                </c:pt>
                <c:pt idx="20659">
                  <c:v>10329.5</c:v>
                </c:pt>
                <c:pt idx="20660">
                  <c:v>10330</c:v>
                </c:pt>
                <c:pt idx="20661">
                  <c:v>10330.5</c:v>
                </c:pt>
                <c:pt idx="20662">
                  <c:v>10331</c:v>
                </c:pt>
                <c:pt idx="20663">
                  <c:v>10331.5</c:v>
                </c:pt>
                <c:pt idx="20664">
                  <c:v>10332</c:v>
                </c:pt>
                <c:pt idx="20665">
                  <c:v>10332.5</c:v>
                </c:pt>
                <c:pt idx="20666">
                  <c:v>10333</c:v>
                </c:pt>
                <c:pt idx="20667">
                  <c:v>10333.5</c:v>
                </c:pt>
                <c:pt idx="20668">
                  <c:v>10334</c:v>
                </c:pt>
                <c:pt idx="20669">
                  <c:v>10334.5</c:v>
                </c:pt>
                <c:pt idx="20670">
                  <c:v>10335</c:v>
                </c:pt>
                <c:pt idx="20671">
                  <c:v>10335.5</c:v>
                </c:pt>
                <c:pt idx="20672">
                  <c:v>10336</c:v>
                </c:pt>
                <c:pt idx="20673">
                  <c:v>10336.5</c:v>
                </c:pt>
                <c:pt idx="20674">
                  <c:v>10337</c:v>
                </c:pt>
                <c:pt idx="20675">
                  <c:v>10337.5</c:v>
                </c:pt>
                <c:pt idx="20676">
                  <c:v>10338</c:v>
                </c:pt>
                <c:pt idx="20677">
                  <c:v>10338.5</c:v>
                </c:pt>
                <c:pt idx="20678">
                  <c:v>10339</c:v>
                </c:pt>
                <c:pt idx="20679">
                  <c:v>10339.5</c:v>
                </c:pt>
                <c:pt idx="20680">
                  <c:v>10340</c:v>
                </c:pt>
                <c:pt idx="20681">
                  <c:v>10340.5</c:v>
                </c:pt>
                <c:pt idx="20682">
                  <c:v>10341</c:v>
                </c:pt>
                <c:pt idx="20683">
                  <c:v>10341.5</c:v>
                </c:pt>
                <c:pt idx="20684">
                  <c:v>10342</c:v>
                </c:pt>
                <c:pt idx="20685">
                  <c:v>10342.5</c:v>
                </c:pt>
                <c:pt idx="20686">
                  <c:v>10343</c:v>
                </c:pt>
                <c:pt idx="20687">
                  <c:v>10343.5</c:v>
                </c:pt>
                <c:pt idx="20688">
                  <c:v>10344</c:v>
                </c:pt>
                <c:pt idx="20689">
                  <c:v>10344.5</c:v>
                </c:pt>
                <c:pt idx="20690">
                  <c:v>10345</c:v>
                </c:pt>
                <c:pt idx="20691">
                  <c:v>10345.5</c:v>
                </c:pt>
                <c:pt idx="20692">
                  <c:v>10346</c:v>
                </c:pt>
                <c:pt idx="20693">
                  <c:v>10346.5</c:v>
                </c:pt>
                <c:pt idx="20694">
                  <c:v>10347</c:v>
                </c:pt>
                <c:pt idx="20695">
                  <c:v>10347.5</c:v>
                </c:pt>
                <c:pt idx="20696">
                  <c:v>10348</c:v>
                </c:pt>
                <c:pt idx="20697">
                  <c:v>10348.5</c:v>
                </c:pt>
                <c:pt idx="20698">
                  <c:v>10349</c:v>
                </c:pt>
                <c:pt idx="20699">
                  <c:v>10349.5</c:v>
                </c:pt>
                <c:pt idx="20700">
                  <c:v>10350</c:v>
                </c:pt>
                <c:pt idx="20701">
                  <c:v>10350.5</c:v>
                </c:pt>
                <c:pt idx="20702">
                  <c:v>10351</c:v>
                </c:pt>
                <c:pt idx="20703">
                  <c:v>10351.5</c:v>
                </c:pt>
                <c:pt idx="20704">
                  <c:v>10352</c:v>
                </c:pt>
                <c:pt idx="20705">
                  <c:v>10352.5</c:v>
                </c:pt>
                <c:pt idx="20706">
                  <c:v>10353</c:v>
                </c:pt>
                <c:pt idx="20707">
                  <c:v>10353.5</c:v>
                </c:pt>
                <c:pt idx="20708">
                  <c:v>10354</c:v>
                </c:pt>
                <c:pt idx="20709">
                  <c:v>10354.5</c:v>
                </c:pt>
                <c:pt idx="20710">
                  <c:v>10355</c:v>
                </c:pt>
                <c:pt idx="20711">
                  <c:v>10355.5</c:v>
                </c:pt>
                <c:pt idx="20712">
                  <c:v>10356</c:v>
                </c:pt>
                <c:pt idx="20713">
                  <c:v>10356.5</c:v>
                </c:pt>
                <c:pt idx="20714">
                  <c:v>10357</c:v>
                </c:pt>
                <c:pt idx="20715">
                  <c:v>10357.5</c:v>
                </c:pt>
                <c:pt idx="20716">
                  <c:v>10358</c:v>
                </c:pt>
                <c:pt idx="20717">
                  <c:v>10358.5</c:v>
                </c:pt>
                <c:pt idx="20718">
                  <c:v>10359</c:v>
                </c:pt>
                <c:pt idx="20719">
                  <c:v>10359.5</c:v>
                </c:pt>
                <c:pt idx="20720">
                  <c:v>10360</c:v>
                </c:pt>
                <c:pt idx="20721">
                  <c:v>10360.5</c:v>
                </c:pt>
                <c:pt idx="20722">
                  <c:v>10361</c:v>
                </c:pt>
                <c:pt idx="20723">
                  <c:v>10361.5</c:v>
                </c:pt>
                <c:pt idx="20724">
                  <c:v>10362</c:v>
                </c:pt>
                <c:pt idx="20725">
                  <c:v>10362.5</c:v>
                </c:pt>
                <c:pt idx="20726">
                  <c:v>10363</c:v>
                </c:pt>
                <c:pt idx="20727">
                  <c:v>10363.5</c:v>
                </c:pt>
                <c:pt idx="20728">
                  <c:v>10364</c:v>
                </c:pt>
                <c:pt idx="20729">
                  <c:v>10364.5</c:v>
                </c:pt>
                <c:pt idx="20730">
                  <c:v>10365</c:v>
                </c:pt>
                <c:pt idx="20731">
                  <c:v>10365.5</c:v>
                </c:pt>
                <c:pt idx="20732">
                  <c:v>10366</c:v>
                </c:pt>
                <c:pt idx="20733">
                  <c:v>10366.5</c:v>
                </c:pt>
                <c:pt idx="20734">
                  <c:v>10367</c:v>
                </c:pt>
                <c:pt idx="20735">
                  <c:v>10367.5</c:v>
                </c:pt>
                <c:pt idx="20736">
                  <c:v>10368</c:v>
                </c:pt>
                <c:pt idx="20737">
                  <c:v>10368.5</c:v>
                </c:pt>
                <c:pt idx="20738">
                  <c:v>10369</c:v>
                </c:pt>
                <c:pt idx="20739">
                  <c:v>10369.5</c:v>
                </c:pt>
                <c:pt idx="20740">
                  <c:v>10370</c:v>
                </c:pt>
                <c:pt idx="20741">
                  <c:v>10370.5</c:v>
                </c:pt>
                <c:pt idx="20742">
                  <c:v>10371</c:v>
                </c:pt>
                <c:pt idx="20743">
                  <c:v>10371.5</c:v>
                </c:pt>
                <c:pt idx="20744">
                  <c:v>10372</c:v>
                </c:pt>
                <c:pt idx="20745">
                  <c:v>10372.5</c:v>
                </c:pt>
                <c:pt idx="20746">
                  <c:v>10373</c:v>
                </c:pt>
                <c:pt idx="20747">
                  <c:v>10373.5</c:v>
                </c:pt>
                <c:pt idx="20748">
                  <c:v>10374</c:v>
                </c:pt>
                <c:pt idx="20749">
                  <c:v>10374.5</c:v>
                </c:pt>
                <c:pt idx="20750">
                  <c:v>10375</c:v>
                </c:pt>
                <c:pt idx="20751">
                  <c:v>10375.5</c:v>
                </c:pt>
                <c:pt idx="20752">
                  <c:v>10376</c:v>
                </c:pt>
                <c:pt idx="20753">
                  <c:v>10376.5</c:v>
                </c:pt>
                <c:pt idx="20754">
                  <c:v>10377</c:v>
                </c:pt>
                <c:pt idx="20755">
                  <c:v>10377.5</c:v>
                </c:pt>
                <c:pt idx="20756">
                  <c:v>10378</c:v>
                </c:pt>
                <c:pt idx="20757">
                  <c:v>10378.5</c:v>
                </c:pt>
                <c:pt idx="20758">
                  <c:v>10379</c:v>
                </c:pt>
                <c:pt idx="20759">
                  <c:v>10379.5</c:v>
                </c:pt>
                <c:pt idx="20760">
                  <c:v>10380</c:v>
                </c:pt>
                <c:pt idx="20761">
                  <c:v>10380.5</c:v>
                </c:pt>
                <c:pt idx="20762">
                  <c:v>10381</c:v>
                </c:pt>
                <c:pt idx="20763">
                  <c:v>10381.5</c:v>
                </c:pt>
                <c:pt idx="20764">
                  <c:v>10382</c:v>
                </c:pt>
                <c:pt idx="20765">
                  <c:v>10382.5</c:v>
                </c:pt>
                <c:pt idx="20766">
                  <c:v>10383</c:v>
                </c:pt>
                <c:pt idx="20767">
                  <c:v>10383.5</c:v>
                </c:pt>
                <c:pt idx="20768">
                  <c:v>10384</c:v>
                </c:pt>
                <c:pt idx="20769">
                  <c:v>10384.5</c:v>
                </c:pt>
                <c:pt idx="20770">
                  <c:v>10385</c:v>
                </c:pt>
                <c:pt idx="20771">
                  <c:v>10385.5</c:v>
                </c:pt>
                <c:pt idx="20772">
                  <c:v>10386</c:v>
                </c:pt>
                <c:pt idx="20773">
                  <c:v>10386.5</c:v>
                </c:pt>
                <c:pt idx="20774">
                  <c:v>10387</c:v>
                </c:pt>
                <c:pt idx="20775">
                  <c:v>10387.5</c:v>
                </c:pt>
                <c:pt idx="20776">
                  <c:v>10388</c:v>
                </c:pt>
                <c:pt idx="20777">
                  <c:v>10388.5</c:v>
                </c:pt>
                <c:pt idx="20778">
                  <c:v>10389</c:v>
                </c:pt>
                <c:pt idx="20779">
                  <c:v>10389.5</c:v>
                </c:pt>
                <c:pt idx="20780">
                  <c:v>10390</c:v>
                </c:pt>
                <c:pt idx="20781">
                  <c:v>10390.5</c:v>
                </c:pt>
                <c:pt idx="20782">
                  <c:v>10391</c:v>
                </c:pt>
                <c:pt idx="20783">
                  <c:v>10391.5</c:v>
                </c:pt>
                <c:pt idx="20784">
                  <c:v>10392</c:v>
                </c:pt>
                <c:pt idx="20785">
                  <c:v>10392.5</c:v>
                </c:pt>
                <c:pt idx="20786">
                  <c:v>10393</c:v>
                </c:pt>
                <c:pt idx="20787">
                  <c:v>10393.5</c:v>
                </c:pt>
                <c:pt idx="20788">
                  <c:v>10394</c:v>
                </c:pt>
                <c:pt idx="20789">
                  <c:v>10394.5</c:v>
                </c:pt>
                <c:pt idx="20790">
                  <c:v>10395</c:v>
                </c:pt>
                <c:pt idx="20791">
                  <c:v>10395.5</c:v>
                </c:pt>
                <c:pt idx="20792">
                  <c:v>10396</c:v>
                </c:pt>
                <c:pt idx="20793">
                  <c:v>10396.5</c:v>
                </c:pt>
                <c:pt idx="20794">
                  <c:v>10397</c:v>
                </c:pt>
                <c:pt idx="20795">
                  <c:v>10397.5</c:v>
                </c:pt>
                <c:pt idx="20796">
                  <c:v>10398</c:v>
                </c:pt>
                <c:pt idx="20797">
                  <c:v>10398.5</c:v>
                </c:pt>
                <c:pt idx="20798">
                  <c:v>10399</c:v>
                </c:pt>
                <c:pt idx="20799">
                  <c:v>10399.5</c:v>
                </c:pt>
                <c:pt idx="20800">
                  <c:v>10400</c:v>
                </c:pt>
                <c:pt idx="20801">
                  <c:v>10400.5</c:v>
                </c:pt>
                <c:pt idx="20802">
                  <c:v>10401</c:v>
                </c:pt>
                <c:pt idx="20803">
                  <c:v>10401.5</c:v>
                </c:pt>
                <c:pt idx="20804">
                  <c:v>10402</c:v>
                </c:pt>
                <c:pt idx="20805">
                  <c:v>10402.5</c:v>
                </c:pt>
                <c:pt idx="20806">
                  <c:v>10403</c:v>
                </c:pt>
                <c:pt idx="20807">
                  <c:v>10403.5</c:v>
                </c:pt>
                <c:pt idx="20808">
                  <c:v>10404</c:v>
                </c:pt>
                <c:pt idx="20809">
                  <c:v>10404.5</c:v>
                </c:pt>
                <c:pt idx="20810">
                  <c:v>10405</c:v>
                </c:pt>
                <c:pt idx="20811">
                  <c:v>10405.5</c:v>
                </c:pt>
                <c:pt idx="20812">
                  <c:v>10406</c:v>
                </c:pt>
                <c:pt idx="20813">
                  <c:v>10406.5</c:v>
                </c:pt>
                <c:pt idx="20814">
                  <c:v>10407</c:v>
                </c:pt>
                <c:pt idx="20815">
                  <c:v>10407.5</c:v>
                </c:pt>
                <c:pt idx="20816">
                  <c:v>10408</c:v>
                </c:pt>
                <c:pt idx="20817">
                  <c:v>10408.5</c:v>
                </c:pt>
                <c:pt idx="20818">
                  <c:v>10409</c:v>
                </c:pt>
                <c:pt idx="20819">
                  <c:v>10409.5</c:v>
                </c:pt>
                <c:pt idx="20820">
                  <c:v>10410</c:v>
                </c:pt>
                <c:pt idx="20821">
                  <c:v>10410.5</c:v>
                </c:pt>
                <c:pt idx="20822">
                  <c:v>10411</c:v>
                </c:pt>
                <c:pt idx="20823">
                  <c:v>10411.5</c:v>
                </c:pt>
                <c:pt idx="20824">
                  <c:v>10412</c:v>
                </c:pt>
                <c:pt idx="20825">
                  <c:v>10412.5</c:v>
                </c:pt>
                <c:pt idx="20826">
                  <c:v>10413</c:v>
                </c:pt>
                <c:pt idx="20827">
                  <c:v>10413.5</c:v>
                </c:pt>
                <c:pt idx="20828">
                  <c:v>10414</c:v>
                </c:pt>
                <c:pt idx="20829">
                  <c:v>10414.5</c:v>
                </c:pt>
                <c:pt idx="20830">
                  <c:v>10415</c:v>
                </c:pt>
                <c:pt idx="20831">
                  <c:v>10415.5</c:v>
                </c:pt>
                <c:pt idx="20832">
                  <c:v>10416</c:v>
                </c:pt>
                <c:pt idx="20833">
                  <c:v>10416.5</c:v>
                </c:pt>
                <c:pt idx="20834">
                  <c:v>10417</c:v>
                </c:pt>
                <c:pt idx="20835">
                  <c:v>10417.5</c:v>
                </c:pt>
                <c:pt idx="20836">
                  <c:v>10418</c:v>
                </c:pt>
                <c:pt idx="20837">
                  <c:v>10418.5</c:v>
                </c:pt>
                <c:pt idx="20838">
                  <c:v>10419</c:v>
                </c:pt>
                <c:pt idx="20839">
                  <c:v>10419.5</c:v>
                </c:pt>
                <c:pt idx="20840">
                  <c:v>10420</c:v>
                </c:pt>
                <c:pt idx="20841">
                  <c:v>10420.5</c:v>
                </c:pt>
                <c:pt idx="20842">
                  <c:v>10421</c:v>
                </c:pt>
                <c:pt idx="20843">
                  <c:v>10421.5</c:v>
                </c:pt>
                <c:pt idx="20844">
                  <c:v>10422</c:v>
                </c:pt>
                <c:pt idx="20845">
                  <c:v>10422.5</c:v>
                </c:pt>
                <c:pt idx="20846">
                  <c:v>10423</c:v>
                </c:pt>
                <c:pt idx="20847">
                  <c:v>10423.5</c:v>
                </c:pt>
                <c:pt idx="20848">
                  <c:v>10424</c:v>
                </c:pt>
                <c:pt idx="20849">
                  <c:v>10424.5</c:v>
                </c:pt>
                <c:pt idx="20850">
                  <c:v>10425</c:v>
                </c:pt>
                <c:pt idx="20851">
                  <c:v>10425.5</c:v>
                </c:pt>
                <c:pt idx="20852">
                  <c:v>10426</c:v>
                </c:pt>
                <c:pt idx="20853">
                  <c:v>10426.5</c:v>
                </c:pt>
                <c:pt idx="20854">
                  <c:v>10427</c:v>
                </c:pt>
                <c:pt idx="20855">
                  <c:v>10427.5</c:v>
                </c:pt>
                <c:pt idx="20856">
                  <c:v>10428</c:v>
                </c:pt>
                <c:pt idx="20857">
                  <c:v>10428.5</c:v>
                </c:pt>
                <c:pt idx="20858">
                  <c:v>10429</c:v>
                </c:pt>
                <c:pt idx="20859">
                  <c:v>10429.5</c:v>
                </c:pt>
                <c:pt idx="20860">
                  <c:v>10430</c:v>
                </c:pt>
                <c:pt idx="20861">
                  <c:v>10430.5</c:v>
                </c:pt>
                <c:pt idx="20862">
                  <c:v>10431</c:v>
                </c:pt>
                <c:pt idx="20863">
                  <c:v>10431.5</c:v>
                </c:pt>
                <c:pt idx="20864">
                  <c:v>10432</c:v>
                </c:pt>
                <c:pt idx="20865">
                  <c:v>10432.5</c:v>
                </c:pt>
                <c:pt idx="20866">
                  <c:v>10433</c:v>
                </c:pt>
                <c:pt idx="20867">
                  <c:v>10433.5</c:v>
                </c:pt>
                <c:pt idx="20868">
                  <c:v>10434</c:v>
                </c:pt>
                <c:pt idx="20869">
                  <c:v>10434.5</c:v>
                </c:pt>
                <c:pt idx="20870">
                  <c:v>10435</c:v>
                </c:pt>
                <c:pt idx="20871">
                  <c:v>10435.5</c:v>
                </c:pt>
                <c:pt idx="20872">
                  <c:v>10436</c:v>
                </c:pt>
                <c:pt idx="20873">
                  <c:v>10436.5</c:v>
                </c:pt>
                <c:pt idx="20874">
                  <c:v>10437</c:v>
                </c:pt>
                <c:pt idx="20875">
                  <c:v>10437.5</c:v>
                </c:pt>
                <c:pt idx="20876">
                  <c:v>10438</c:v>
                </c:pt>
                <c:pt idx="20877">
                  <c:v>10438.5</c:v>
                </c:pt>
                <c:pt idx="20878">
                  <c:v>10439</c:v>
                </c:pt>
                <c:pt idx="20879">
                  <c:v>10439.5</c:v>
                </c:pt>
                <c:pt idx="20880">
                  <c:v>10440</c:v>
                </c:pt>
                <c:pt idx="20881">
                  <c:v>10440.5</c:v>
                </c:pt>
                <c:pt idx="20882">
                  <c:v>10441</c:v>
                </c:pt>
                <c:pt idx="20883">
                  <c:v>10441.5</c:v>
                </c:pt>
                <c:pt idx="20884">
                  <c:v>10442</c:v>
                </c:pt>
                <c:pt idx="20885">
                  <c:v>10442.5</c:v>
                </c:pt>
                <c:pt idx="20886">
                  <c:v>10443</c:v>
                </c:pt>
                <c:pt idx="20887">
                  <c:v>10443.5</c:v>
                </c:pt>
                <c:pt idx="20888">
                  <c:v>10444</c:v>
                </c:pt>
                <c:pt idx="20889">
                  <c:v>10444.5</c:v>
                </c:pt>
                <c:pt idx="20890">
                  <c:v>10445</c:v>
                </c:pt>
                <c:pt idx="20891">
                  <c:v>10445.5</c:v>
                </c:pt>
                <c:pt idx="20892">
                  <c:v>10446</c:v>
                </c:pt>
                <c:pt idx="20893">
                  <c:v>10446.5</c:v>
                </c:pt>
                <c:pt idx="20894">
                  <c:v>10447</c:v>
                </c:pt>
                <c:pt idx="20895">
                  <c:v>10447.5</c:v>
                </c:pt>
                <c:pt idx="20896">
                  <c:v>10448</c:v>
                </c:pt>
                <c:pt idx="20897">
                  <c:v>10448.5</c:v>
                </c:pt>
                <c:pt idx="20898">
                  <c:v>10449</c:v>
                </c:pt>
                <c:pt idx="20899">
                  <c:v>10449.5</c:v>
                </c:pt>
                <c:pt idx="20900">
                  <c:v>10450</c:v>
                </c:pt>
                <c:pt idx="20901">
                  <c:v>10450.5</c:v>
                </c:pt>
                <c:pt idx="20902">
                  <c:v>10451</c:v>
                </c:pt>
                <c:pt idx="20903">
                  <c:v>10451.5</c:v>
                </c:pt>
                <c:pt idx="20904">
                  <c:v>10452</c:v>
                </c:pt>
                <c:pt idx="20905">
                  <c:v>10452.5</c:v>
                </c:pt>
                <c:pt idx="20906">
                  <c:v>10453</c:v>
                </c:pt>
                <c:pt idx="20907">
                  <c:v>10453.5</c:v>
                </c:pt>
                <c:pt idx="20908">
                  <c:v>10454</c:v>
                </c:pt>
                <c:pt idx="20909">
                  <c:v>10454.5</c:v>
                </c:pt>
                <c:pt idx="20910">
                  <c:v>10455</c:v>
                </c:pt>
                <c:pt idx="20911">
                  <c:v>10455.5</c:v>
                </c:pt>
                <c:pt idx="20912">
                  <c:v>10456</c:v>
                </c:pt>
                <c:pt idx="20913">
                  <c:v>10456.5</c:v>
                </c:pt>
                <c:pt idx="20914">
                  <c:v>10457</c:v>
                </c:pt>
                <c:pt idx="20915">
                  <c:v>10457.5</c:v>
                </c:pt>
                <c:pt idx="20916">
                  <c:v>10458</c:v>
                </c:pt>
                <c:pt idx="20917">
                  <c:v>10458.5</c:v>
                </c:pt>
                <c:pt idx="20918">
                  <c:v>10459</c:v>
                </c:pt>
                <c:pt idx="20919">
                  <c:v>10459.5</c:v>
                </c:pt>
                <c:pt idx="20920">
                  <c:v>10460</c:v>
                </c:pt>
                <c:pt idx="20921">
                  <c:v>10460.5</c:v>
                </c:pt>
                <c:pt idx="20922">
                  <c:v>10461</c:v>
                </c:pt>
                <c:pt idx="20923">
                  <c:v>10461.5</c:v>
                </c:pt>
                <c:pt idx="20924">
                  <c:v>10462</c:v>
                </c:pt>
                <c:pt idx="20925">
                  <c:v>10462.5</c:v>
                </c:pt>
                <c:pt idx="20926">
                  <c:v>10463</c:v>
                </c:pt>
                <c:pt idx="20927">
                  <c:v>10463.5</c:v>
                </c:pt>
                <c:pt idx="20928">
                  <c:v>10464</c:v>
                </c:pt>
                <c:pt idx="20929">
                  <c:v>10464.5</c:v>
                </c:pt>
                <c:pt idx="20930">
                  <c:v>10465</c:v>
                </c:pt>
                <c:pt idx="20931">
                  <c:v>10465.5</c:v>
                </c:pt>
                <c:pt idx="20932">
                  <c:v>10466</c:v>
                </c:pt>
                <c:pt idx="20933">
                  <c:v>10466.5</c:v>
                </c:pt>
                <c:pt idx="20934">
                  <c:v>10467</c:v>
                </c:pt>
                <c:pt idx="20935">
                  <c:v>10467.5</c:v>
                </c:pt>
                <c:pt idx="20936">
                  <c:v>10468</c:v>
                </c:pt>
                <c:pt idx="20937">
                  <c:v>10468.5</c:v>
                </c:pt>
                <c:pt idx="20938">
                  <c:v>10469</c:v>
                </c:pt>
                <c:pt idx="20939">
                  <c:v>10469.5</c:v>
                </c:pt>
                <c:pt idx="20940">
                  <c:v>10470</c:v>
                </c:pt>
                <c:pt idx="20941">
                  <c:v>10470.5</c:v>
                </c:pt>
                <c:pt idx="20942">
                  <c:v>10471</c:v>
                </c:pt>
                <c:pt idx="20943">
                  <c:v>10471.5</c:v>
                </c:pt>
                <c:pt idx="20944">
                  <c:v>10472</c:v>
                </c:pt>
                <c:pt idx="20945">
                  <c:v>10472.5</c:v>
                </c:pt>
                <c:pt idx="20946">
                  <c:v>10473</c:v>
                </c:pt>
                <c:pt idx="20947">
                  <c:v>10473.5</c:v>
                </c:pt>
                <c:pt idx="20948">
                  <c:v>10474</c:v>
                </c:pt>
                <c:pt idx="20949">
                  <c:v>10474.5</c:v>
                </c:pt>
                <c:pt idx="20950">
                  <c:v>10475</c:v>
                </c:pt>
                <c:pt idx="20951">
                  <c:v>10475.5</c:v>
                </c:pt>
                <c:pt idx="20952">
                  <c:v>10476</c:v>
                </c:pt>
                <c:pt idx="20953">
                  <c:v>10476.5</c:v>
                </c:pt>
                <c:pt idx="20954">
                  <c:v>10477</c:v>
                </c:pt>
                <c:pt idx="20955">
                  <c:v>10477.5</c:v>
                </c:pt>
                <c:pt idx="20956">
                  <c:v>10478</c:v>
                </c:pt>
                <c:pt idx="20957">
                  <c:v>10478.5</c:v>
                </c:pt>
                <c:pt idx="20958">
                  <c:v>10479</c:v>
                </c:pt>
                <c:pt idx="20959">
                  <c:v>10479.5</c:v>
                </c:pt>
                <c:pt idx="20960">
                  <c:v>10480</c:v>
                </c:pt>
                <c:pt idx="20961">
                  <c:v>10480.5</c:v>
                </c:pt>
                <c:pt idx="20962">
                  <c:v>10481</c:v>
                </c:pt>
                <c:pt idx="20963">
                  <c:v>10481.5</c:v>
                </c:pt>
                <c:pt idx="20964">
                  <c:v>10482</c:v>
                </c:pt>
                <c:pt idx="20965">
                  <c:v>10482.5</c:v>
                </c:pt>
                <c:pt idx="20966">
                  <c:v>10483</c:v>
                </c:pt>
                <c:pt idx="20967">
                  <c:v>10483.5</c:v>
                </c:pt>
                <c:pt idx="20968">
                  <c:v>10484</c:v>
                </c:pt>
                <c:pt idx="20969">
                  <c:v>10484.5</c:v>
                </c:pt>
                <c:pt idx="20970">
                  <c:v>10485</c:v>
                </c:pt>
                <c:pt idx="20971">
                  <c:v>10485.5</c:v>
                </c:pt>
                <c:pt idx="20972">
                  <c:v>10486</c:v>
                </c:pt>
                <c:pt idx="20973">
                  <c:v>10486.5</c:v>
                </c:pt>
                <c:pt idx="20974">
                  <c:v>10487</c:v>
                </c:pt>
                <c:pt idx="20975">
                  <c:v>10487.5</c:v>
                </c:pt>
                <c:pt idx="20976">
                  <c:v>10488</c:v>
                </c:pt>
                <c:pt idx="20977">
                  <c:v>10488.5</c:v>
                </c:pt>
                <c:pt idx="20978">
                  <c:v>10489</c:v>
                </c:pt>
                <c:pt idx="20979">
                  <c:v>10489.5</c:v>
                </c:pt>
                <c:pt idx="20980">
                  <c:v>10490</c:v>
                </c:pt>
                <c:pt idx="20981">
                  <c:v>10490.5</c:v>
                </c:pt>
                <c:pt idx="20982">
                  <c:v>10491</c:v>
                </c:pt>
                <c:pt idx="20983">
                  <c:v>10491.5</c:v>
                </c:pt>
                <c:pt idx="20984">
                  <c:v>10492</c:v>
                </c:pt>
                <c:pt idx="20985">
                  <c:v>10492.5</c:v>
                </c:pt>
                <c:pt idx="20986">
                  <c:v>10493</c:v>
                </c:pt>
                <c:pt idx="20987">
                  <c:v>10493.5</c:v>
                </c:pt>
                <c:pt idx="20988">
                  <c:v>10494</c:v>
                </c:pt>
                <c:pt idx="20989">
                  <c:v>10494.5</c:v>
                </c:pt>
                <c:pt idx="20990">
                  <c:v>10495</c:v>
                </c:pt>
                <c:pt idx="20991">
                  <c:v>10495.5</c:v>
                </c:pt>
                <c:pt idx="20992">
                  <c:v>10496</c:v>
                </c:pt>
                <c:pt idx="20993">
                  <c:v>10496.5</c:v>
                </c:pt>
                <c:pt idx="20994">
                  <c:v>10497</c:v>
                </c:pt>
                <c:pt idx="20995">
                  <c:v>10497.5</c:v>
                </c:pt>
                <c:pt idx="20996">
                  <c:v>10498</c:v>
                </c:pt>
                <c:pt idx="20997">
                  <c:v>10498.5</c:v>
                </c:pt>
                <c:pt idx="20998">
                  <c:v>10499</c:v>
                </c:pt>
                <c:pt idx="20999">
                  <c:v>10499.5</c:v>
                </c:pt>
                <c:pt idx="21000">
                  <c:v>10500</c:v>
                </c:pt>
                <c:pt idx="21001">
                  <c:v>10500.5</c:v>
                </c:pt>
                <c:pt idx="21002">
                  <c:v>10501</c:v>
                </c:pt>
                <c:pt idx="21003">
                  <c:v>10501.5</c:v>
                </c:pt>
                <c:pt idx="21004">
                  <c:v>10502</c:v>
                </c:pt>
                <c:pt idx="21005">
                  <c:v>10502.5</c:v>
                </c:pt>
                <c:pt idx="21006">
                  <c:v>10503</c:v>
                </c:pt>
                <c:pt idx="21007">
                  <c:v>10503.5</c:v>
                </c:pt>
                <c:pt idx="21008">
                  <c:v>10504</c:v>
                </c:pt>
                <c:pt idx="21009">
                  <c:v>10504.5</c:v>
                </c:pt>
                <c:pt idx="21010">
                  <c:v>10505</c:v>
                </c:pt>
                <c:pt idx="21011">
                  <c:v>10505.5</c:v>
                </c:pt>
                <c:pt idx="21012">
                  <c:v>10506</c:v>
                </c:pt>
                <c:pt idx="21013">
                  <c:v>10506.5</c:v>
                </c:pt>
                <c:pt idx="21014">
                  <c:v>10507</c:v>
                </c:pt>
                <c:pt idx="21015">
                  <c:v>10507.5</c:v>
                </c:pt>
                <c:pt idx="21016">
                  <c:v>10508</c:v>
                </c:pt>
                <c:pt idx="21017">
                  <c:v>10508.5</c:v>
                </c:pt>
                <c:pt idx="21018">
                  <c:v>10509</c:v>
                </c:pt>
                <c:pt idx="21019">
                  <c:v>10509.5</c:v>
                </c:pt>
                <c:pt idx="21020">
                  <c:v>10510</c:v>
                </c:pt>
                <c:pt idx="21021">
                  <c:v>10510.5</c:v>
                </c:pt>
                <c:pt idx="21022">
                  <c:v>10511</c:v>
                </c:pt>
                <c:pt idx="21023">
                  <c:v>10511.5</c:v>
                </c:pt>
                <c:pt idx="21024">
                  <c:v>10512</c:v>
                </c:pt>
                <c:pt idx="21025">
                  <c:v>10512.5</c:v>
                </c:pt>
                <c:pt idx="21026">
                  <c:v>10513</c:v>
                </c:pt>
                <c:pt idx="21027">
                  <c:v>10513.5</c:v>
                </c:pt>
                <c:pt idx="21028">
                  <c:v>10514</c:v>
                </c:pt>
                <c:pt idx="21029">
                  <c:v>10514.5</c:v>
                </c:pt>
                <c:pt idx="21030">
                  <c:v>10515</c:v>
                </c:pt>
                <c:pt idx="21031">
                  <c:v>10515.5</c:v>
                </c:pt>
                <c:pt idx="21032">
                  <c:v>10516</c:v>
                </c:pt>
                <c:pt idx="21033">
                  <c:v>10516.5</c:v>
                </c:pt>
                <c:pt idx="21034">
                  <c:v>10517</c:v>
                </c:pt>
                <c:pt idx="21035">
                  <c:v>10517.5</c:v>
                </c:pt>
                <c:pt idx="21036">
                  <c:v>10518</c:v>
                </c:pt>
                <c:pt idx="21037">
                  <c:v>10518.5</c:v>
                </c:pt>
                <c:pt idx="21038">
                  <c:v>10519</c:v>
                </c:pt>
                <c:pt idx="21039">
                  <c:v>10519.5</c:v>
                </c:pt>
                <c:pt idx="21040">
                  <c:v>10520</c:v>
                </c:pt>
                <c:pt idx="21041">
                  <c:v>10520.5</c:v>
                </c:pt>
                <c:pt idx="21042">
                  <c:v>10521</c:v>
                </c:pt>
                <c:pt idx="21043">
                  <c:v>10521.5</c:v>
                </c:pt>
                <c:pt idx="21044">
                  <c:v>10522</c:v>
                </c:pt>
                <c:pt idx="21045">
                  <c:v>10522.5</c:v>
                </c:pt>
                <c:pt idx="21046">
                  <c:v>10523</c:v>
                </c:pt>
                <c:pt idx="21047">
                  <c:v>10523.5</c:v>
                </c:pt>
                <c:pt idx="21048">
                  <c:v>10524</c:v>
                </c:pt>
                <c:pt idx="21049">
                  <c:v>10524.5</c:v>
                </c:pt>
                <c:pt idx="21050">
                  <c:v>10525</c:v>
                </c:pt>
                <c:pt idx="21051">
                  <c:v>10525.5</c:v>
                </c:pt>
                <c:pt idx="21052">
                  <c:v>10526</c:v>
                </c:pt>
                <c:pt idx="21053">
                  <c:v>10526.5</c:v>
                </c:pt>
                <c:pt idx="21054">
                  <c:v>10527</c:v>
                </c:pt>
                <c:pt idx="21055">
                  <c:v>10527.5</c:v>
                </c:pt>
                <c:pt idx="21056">
                  <c:v>10528</c:v>
                </c:pt>
                <c:pt idx="21057">
                  <c:v>10528.5</c:v>
                </c:pt>
                <c:pt idx="21058">
                  <c:v>10529</c:v>
                </c:pt>
                <c:pt idx="21059">
                  <c:v>10529.5</c:v>
                </c:pt>
                <c:pt idx="21060">
                  <c:v>10530</c:v>
                </c:pt>
                <c:pt idx="21061">
                  <c:v>10530.5</c:v>
                </c:pt>
                <c:pt idx="21062">
                  <c:v>10531</c:v>
                </c:pt>
                <c:pt idx="21063">
                  <c:v>10531.5</c:v>
                </c:pt>
                <c:pt idx="21064">
                  <c:v>10532</c:v>
                </c:pt>
                <c:pt idx="21065">
                  <c:v>10532.5</c:v>
                </c:pt>
                <c:pt idx="21066">
                  <c:v>10533</c:v>
                </c:pt>
                <c:pt idx="21067">
                  <c:v>10533.5</c:v>
                </c:pt>
                <c:pt idx="21068">
                  <c:v>10534</c:v>
                </c:pt>
                <c:pt idx="21069">
                  <c:v>10534.5</c:v>
                </c:pt>
                <c:pt idx="21070">
                  <c:v>10535</c:v>
                </c:pt>
                <c:pt idx="21071">
                  <c:v>10535.5</c:v>
                </c:pt>
                <c:pt idx="21072">
                  <c:v>10536</c:v>
                </c:pt>
                <c:pt idx="21073">
                  <c:v>10536.5</c:v>
                </c:pt>
                <c:pt idx="21074">
                  <c:v>10537</c:v>
                </c:pt>
                <c:pt idx="21075">
                  <c:v>10537.5</c:v>
                </c:pt>
                <c:pt idx="21076">
                  <c:v>10538</c:v>
                </c:pt>
                <c:pt idx="21077">
                  <c:v>10538.5</c:v>
                </c:pt>
                <c:pt idx="21078">
                  <c:v>10539</c:v>
                </c:pt>
                <c:pt idx="21079">
                  <c:v>10539.5</c:v>
                </c:pt>
                <c:pt idx="21080">
                  <c:v>10540</c:v>
                </c:pt>
                <c:pt idx="21081">
                  <c:v>10540.5</c:v>
                </c:pt>
                <c:pt idx="21082">
                  <c:v>10541</c:v>
                </c:pt>
                <c:pt idx="21083">
                  <c:v>10541.5</c:v>
                </c:pt>
                <c:pt idx="21084">
                  <c:v>10542</c:v>
                </c:pt>
                <c:pt idx="21085">
                  <c:v>10542.5</c:v>
                </c:pt>
                <c:pt idx="21086">
                  <c:v>10543</c:v>
                </c:pt>
                <c:pt idx="21087">
                  <c:v>10543.5</c:v>
                </c:pt>
                <c:pt idx="21088">
                  <c:v>10544</c:v>
                </c:pt>
                <c:pt idx="21089">
                  <c:v>10544.5</c:v>
                </c:pt>
                <c:pt idx="21090">
                  <c:v>10545</c:v>
                </c:pt>
                <c:pt idx="21091">
                  <c:v>10545.5</c:v>
                </c:pt>
                <c:pt idx="21092">
                  <c:v>10546</c:v>
                </c:pt>
                <c:pt idx="21093">
                  <c:v>10546.5</c:v>
                </c:pt>
                <c:pt idx="21094">
                  <c:v>10547</c:v>
                </c:pt>
                <c:pt idx="21095">
                  <c:v>10547.5</c:v>
                </c:pt>
                <c:pt idx="21096">
                  <c:v>10548</c:v>
                </c:pt>
                <c:pt idx="21097">
                  <c:v>10548.5</c:v>
                </c:pt>
                <c:pt idx="21098">
                  <c:v>10549</c:v>
                </c:pt>
                <c:pt idx="21099">
                  <c:v>10549.5</c:v>
                </c:pt>
                <c:pt idx="21100">
                  <c:v>10550</c:v>
                </c:pt>
                <c:pt idx="21101">
                  <c:v>10550.5</c:v>
                </c:pt>
                <c:pt idx="21102">
                  <c:v>10551</c:v>
                </c:pt>
                <c:pt idx="21103">
                  <c:v>10551.5</c:v>
                </c:pt>
                <c:pt idx="21104">
                  <c:v>10552</c:v>
                </c:pt>
                <c:pt idx="21105">
                  <c:v>10552.5</c:v>
                </c:pt>
                <c:pt idx="21106">
                  <c:v>10553</c:v>
                </c:pt>
                <c:pt idx="21107">
                  <c:v>10553.5</c:v>
                </c:pt>
                <c:pt idx="21108">
                  <c:v>10554</c:v>
                </c:pt>
                <c:pt idx="21109">
                  <c:v>10554.5</c:v>
                </c:pt>
                <c:pt idx="21110">
                  <c:v>10555</c:v>
                </c:pt>
                <c:pt idx="21111">
                  <c:v>10555.5</c:v>
                </c:pt>
                <c:pt idx="21112">
                  <c:v>10556</c:v>
                </c:pt>
                <c:pt idx="21113">
                  <c:v>10556.5</c:v>
                </c:pt>
                <c:pt idx="21114">
                  <c:v>10557</c:v>
                </c:pt>
                <c:pt idx="21115">
                  <c:v>10557.5</c:v>
                </c:pt>
                <c:pt idx="21116">
                  <c:v>10558</c:v>
                </c:pt>
                <c:pt idx="21117">
                  <c:v>10558.5</c:v>
                </c:pt>
                <c:pt idx="21118">
                  <c:v>10559</c:v>
                </c:pt>
                <c:pt idx="21119">
                  <c:v>10559.5</c:v>
                </c:pt>
                <c:pt idx="21120">
                  <c:v>10560</c:v>
                </c:pt>
                <c:pt idx="21121">
                  <c:v>10560.5</c:v>
                </c:pt>
                <c:pt idx="21122">
                  <c:v>10561</c:v>
                </c:pt>
                <c:pt idx="21123">
                  <c:v>10561.5</c:v>
                </c:pt>
                <c:pt idx="21124">
                  <c:v>10562</c:v>
                </c:pt>
                <c:pt idx="21125">
                  <c:v>10562.5</c:v>
                </c:pt>
                <c:pt idx="21126">
                  <c:v>10563</c:v>
                </c:pt>
                <c:pt idx="21127">
                  <c:v>10563.5</c:v>
                </c:pt>
                <c:pt idx="21128">
                  <c:v>10564</c:v>
                </c:pt>
                <c:pt idx="21129">
                  <c:v>10564.5</c:v>
                </c:pt>
                <c:pt idx="21130">
                  <c:v>10565</c:v>
                </c:pt>
                <c:pt idx="21131">
                  <c:v>10565.5</c:v>
                </c:pt>
                <c:pt idx="21132">
                  <c:v>10566</c:v>
                </c:pt>
                <c:pt idx="21133">
                  <c:v>10566.5</c:v>
                </c:pt>
                <c:pt idx="21134">
                  <c:v>10567</c:v>
                </c:pt>
                <c:pt idx="21135">
                  <c:v>10567.5</c:v>
                </c:pt>
                <c:pt idx="21136">
                  <c:v>10568</c:v>
                </c:pt>
                <c:pt idx="21137">
                  <c:v>10568.5</c:v>
                </c:pt>
                <c:pt idx="21138">
                  <c:v>10569</c:v>
                </c:pt>
                <c:pt idx="21139">
                  <c:v>10569.5</c:v>
                </c:pt>
                <c:pt idx="21140">
                  <c:v>10570</c:v>
                </c:pt>
                <c:pt idx="21141">
                  <c:v>10570.5</c:v>
                </c:pt>
                <c:pt idx="21142">
                  <c:v>10571</c:v>
                </c:pt>
                <c:pt idx="21143">
                  <c:v>10571.5</c:v>
                </c:pt>
                <c:pt idx="21144">
                  <c:v>10572</c:v>
                </c:pt>
                <c:pt idx="21145">
                  <c:v>10572.5</c:v>
                </c:pt>
                <c:pt idx="21146">
                  <c:v>10573</c:v>
                </c:pt>
                <c:pt idx="21147">
                  <c:v>10573.5</c:v>
                </c:pt>
                <c:pt idx="21148">
                  <c:v>10574</c:v>
                </c:pt>
                <c:pt idx="21149">
                  <c:v>10574.5</c:v>
                </c:pt>
                <c:pt idx="21150">
                  <c:v>10575</c:v>
                </c:pt>
                <c:pt idx="21151">
                  <c:v>10575.5</c:v>
                </c:pt>
                <c:pt idx="21152">
                  <c:v>10576</c:v>
                </c:pt>
                <c:pt idx="21153">
                  <c:v>10576.5</c:v>
                </c:pt>
                <c:pt idx="21154">
                  <c:v>10577</c:v>
                </c:pt>
                <c:pt idx="21155">
                  <c:v>10577.5</c:v>
                </c:pt>
                <c:pt idx="21156">
                  <c:v>10578</c:v>
                </c:pt>
                <c:pt idx="21157">
                  <c:v>10578.5</c:v>
                </c:pt>
                <c:pt idx="21158">
                  <c:v>10579</c:v>
                </c:pt>
                <c:pt idx="21159">
                  <c:v>10579.5</c:v>
                </c:pt>
                <c:pt idx="21160">
                  <c:v>10580</c:v>
                </c:pt>
                <c:pt idx="21161">
                  <c:v>10580.5</c:v>
                </c:pt>
                <c:pt idx="21162">
                  <c:v>10581</c:v>
                </c:pt>
                <c:pt idx="21163">
                  <c:v>10581.5</c:v>
                </c:pt>
                <c:pt idx="21164">
                  <c:v>10582</c:v>
                </c:pt>
                <c:pt idx="21165">
                  <c:v>10582.5</c:v>
                </c:pt>
                <c:pt idx="21166">
                  <c:v>10583</c:v>
                </c:pt>
                <c:pt idx="21167">
                  <c:v>10583.5</c:v>
                </c:pt>
                <c:pt idx="21168">
                  <c:v>10584</c:v>
                </c:pt>
                <c:pt idx="21169">
                  <c:v>10584.5</c:v>
                </c:pt>
                <c:pt idx="21170">
                  <c:v>10585</c:v>
                </c:pt>
                <c:pt idx="21171">
                  <c:v>10585.5</c:v>
                </c:pt>
                <c:pt idx="21172">
                  <c:v>10586</c:v>
                </c:pt>
                <c:pt idx="21173">
                  <c:v>10586.5</c:v>
                </c:pt>
                <c:pt idx="21174">
                  <c:v>10587</c:v>
                </c:pt>
                <c:pt idx="21175">
                  <c:v>10587.5</c:v>
                </c:pt>
                <c:pt idx="21176">
                  <c:v>10588</c:v>
                </c:pt>
                <c:pt idx="21177">
                  <c:v>10588.5</c:v>
                </c:pt>
                <c:pt idx="21178">
                  <c:v>10589</c:v>
                </c:pt>
                <c:pt idx="21179">
                  <c:v>10589.5</c:v>
                </c:pt>
                <c:pt idx="21180">
                  <c:v>10590</c:v>
                </c:pt>
                <c:pt idx="21181">
                  <c:v>10590.5</c:v>
                </c:pt>
                <c:pt idx="21182">
                  <c:v>10591</c:v>
                </c:pt>
                <c:pt idx="21183">
                  <c:v>10591.5</c:v>
                </c:pt>
                <c:pt idx="21184">
                  <c:v>10592</c:v>
                </c:pt>
                <c:pt idx="21185">
                  <c:v>10592.5</c:v>
                </c:pt>
                <c:pt idx="21186">
                  <c:v>10593</c:v>
                </c:pt>
                <c:pt idx="21187">
                  <c:v>10593.5</c:v>
                </c:pt>
                <c:pt idx="21188">
                  <c:v>10594</c:v>
                </c:pt>
                <c:pt idx="21189">
                  <c:v>10594.5</c:v>
                </c:pt>
                <c:pt idx="21190">
                  <c:v>10595</c:v>
                </c:pt>
                <c:pt idx="21191">
                  <c:v>10595.5</c:v>
                </c:pt>
                <c:pt idx="21192">
                  <c:v>10596</c:v>
                </c:pt>
                <c:pt idx="21193">
                  <c:v>10596.5</c:v>
                </c:pt>
                <c:pt idx="21194">
                  <c:v>10597</c:v>
                </c:pt>
                <c:pt idx="21195">
                  <c:v>10597.5</c:v>
                </c:pt>
                <c:pt idx="21196">
                  <c:v>10598</c:v>
                </c:pt>
                <c:pt idx="21197">
                  <c:v>10598.5</c:v>
                </c:pt>
                <c:pt idx="21198">
                  <c:v>10599</c:v>
                </c:pt>
                <c:pt idx="21199">
                  <c:v>10599.5</c:v>
                </c:pt>
                <c:pt idx="21200">
                  <c:v>10600</c:v>
                </c:pt>
                <c:pt idx="21201">
                  <c:v>10600.5</c:v>
                </c:pt>
                <c:pt idx="21202">
                  <c:v>10601</c:v>
                </c:pt>
                <c:pt idx="21203">
                  <c:v>10601.5</c:v>
                </c:pt>
                <c:pt idx="21204">
                  <c:v>10602</c:v>
                </c:pt>
                <c:pt idx="21205">
                  <c:v>10602.5</c:v>
                </c:pt>
                <c:pt idx="21206">
                  <c:v>10603</c:v>
                </c:pt>
                <c:pt idx="21207">
                  <c:v>10603.5</c:v>
                </c:pt>
                <c:pt idx="21208">
                  <c:v>10604</c:v>
                </c:pt>
                <c:pt idx="21209">
                  <c:v>10604.5</c:v>
                </c:pt>
                <c:pt idx="21210">
                  <c:v>10605</c:v>
                </c:pt>
                <c:pt idx="21211">
                  <c:v>10605.5</c:v>
                </c:pt>
                <c:pt idx="21212">
                  <c:v>10606</c:v>
                </c:pt>
                <c:pt idx="21213">
                  <c:v>10606.5</c:v>
                </c:pt>
                <c:pt idx="21214">
                  <c:v>10607</c:v>
                </c:pt>
                <c:pt idx="21215">
                  <c:v>10607.5</c:v>
                </c:pt>
                <c:pt idx="21216">
                  <c:v>10608</c:v>
                </c:pt>
                <c:pt idx="21217">
                  <c:v>10608.5</c:v>
                </c:pt>
                <c:pt idx="21218">
                  <c:v>10609</c:v>
                </c:pt>
                <c:pt idx="21219">
                  <c:v>10609.5</c:v>
                </c:pt>
                <c:pt idx="21220">
                  <c:v>10610</c:v>
                </c:pt>
                <c:pt idx="21221">
                  <c:v>10610.5</c:v>
                </c:pt>
                <c:pt idx="21222">
                  <c:v>10611</c:v>
                </c:pt>
                <c:pt idx="21223">
                  <c:v>10611.5</c:v>
                </c:pt>
                <c:pt idx="21224">
                  <c:v>10612</c:v>
                </c:pt>
                <c:pt idx="21225">
                  <c:v>10612.5</c:v>
                </c:pt>
                <c:pt idx="21226">
                  <c:v>10613</c:v>
                </c:pt>
                <c:pt idx="21227">
                  <c:v>10613.5</c:v>
                </c:pt>
                <c:pt idx="21228">
                  <c:v>10614</c:v>
                </c:pt>
                <c:pt idx="21229">
                  <c:v>10614.5</c:v>
                </c:pt>
                <c:pt idx="21230">
                  <c:v>10615</c:v>
                </c:pt>
                <c:pt idx="21231">
                  <c:v>10615.5</c:v>
                </c:pt>
                <c:pt idx="21232">
                  <c:v>10616</c:v>
                </c:pt>
                <c:pt idx="21233">
                  <c:v>10616.5</c:v>
                </c:pt>
                <c:pt idx="21234">
                  <c:v>10617</c:v>
                </c:pt>
                <c:pt idx="21235">
                  <c:v>10617.5</c:v>
                </c:pt>
                <c:pt idx="21236">
                  <c:v>10618</c:v>
                </c:pt>
                <c:pt idx="21237">
                  <c:v>10618.5</c:v>
                </c:pt>
                <c:pt idx="21238">
                  <c:v>10619</c:v>
                </c:pt>
                <c:pt idx="21239">
                  <c:v>10619.5</c:v>
                </c:pt>
                <c:pt idx="21240">
                  <c:v>10620</c:v>
                </c:pt>
                <c:pt idx="21241">
                  <c:v>10620.5</c:v>
                </c:pt>
                <c:pt idx="21242">
                  <c:v>10621</c:v>
                </c:pt>
                <c:pt idx="21243">
                  <c:v>10621.5</c:v>
                </c:pt>
                <c:pt idx="21244">
                  <c:v>10622</c:v>
                </c:pt>
                <c:pt idx="21245">
                  <c:v>10622.5</c:v>
                </c:pt>
                <c:pt idx="21246">
                  <c:v>10623</c:v>
                </c:pt>
                <c:pt idx="21247">
                  <c:v>10623.5</c:v>
                </c:pt>
                <c:pt idx="21248">
                  <c:v>10624</c:v>
                </c:pt>
                <c:pt idx="21249">
                  <c:v>10624.5</c:v>
                </c:pt>
                <c:pt idx="21250">
                  <c:v>10625</c:v>
                </c:pt>
                <c:pt idx="21251">
                  <c:v>10625.5</c:v>
                </c:pt>
                <c:pt idx="21252">
                  <c:v>10626</c:v>
                </c:pt>
                <c:pt idx="21253">
                  <c:v>10626.5</c:v>
                </c:pt>
                <c:pt idx="21254">
                  <c:v>10627</c:v>
                </c:pt>
                <c:pt idx="21255">
                  <c:v>10627.5</c:v>
                </c:pt>
                <c:pt idx="21256">
                  <c:v>10628</c:v>
                </c:pt>
                <c:pt idx="21257">
                  <c:v>10628.5</c:v>
                </c:pt>
                <c:pt idx="21258">
                  <c:v>10629</c:v>
                </c:pt>
                <c:pt idx="21259">
                  <c:v>10629.5</c:v>
                </c:pt>
                <c:pt idx="21260">
                  <c:v>10630</c:v>
                </c:pt>
                <c:pt idx="21261">
                  <c:v>10630.5</c:v>
                </c:pt>
                <c:pt idx="21262">
                  <c:v>10631</c:v>
                </c:pt>
                <c:pt idx="21263">
                  <c:v>10631.5</c:v>
                </c:pt>
                <c:pt idx="21264">
                  <c:v>10632</c:v>
                </c:pt>
                <c:pt idx="21265">
                  <c:v>10632.5</c:v>
                </c:pt>
                <c:pt idx="21266">
                  <c:v>10633</c:v>
                </c:pt>
                <c:pt idx="21267">
                  <c:v>10633.5</c:v>
                </c:pt>
                <c:pt idx="21268">
                  <c:v>10634</c:v>
                </c:pt>
                <c:pt idx="21269">
                  <c:v>10634.5</c:v>
                </c:pt>
                <c:pt idx="21270">
                  <c:v>10635</c:v>
                </c:pt>
                <c:pt idx="21271">
                  <c:v>10635.5</c:v>
                </c:pt>
                <c:pt idx="21272">
                  <c:v>10636</c:v>
                </c:pt>
                <c:pt idx="21273">
                  <c:v>10636.5</c:v>
                </c:pt>
                <c:pt idx="21274">
                  <c:v>10637</c:v>
                </c:pt>
                <c:pt idx="21275">
                  <c:v>10637.5</c:v>
                </c:pt>
                <c:pt idx="21276">
                  <c:v>10638</c:v>
                </c:pt>
                <c:pt idx="21277">
                  <c:v>10638.5</c:v>
                </c:pt>
                <c:pt idx="21278">
                  <c:v>10639</c:v>
                </c:pt>
                <c:pt idx="21279">
                  <c:v>10639.5</c:v>
                </c:pt>
                <c:pt idx="21280">
                  <c:v>10640</c:v>
                </c:pt>
                <c:pt idx="21281">
                  <c:v>10640.5</c:v>
                </c:pt>
                <c:pt idx="21282">
                  <c:v>10641</c:v>
                </c:pt>
                <c:pt idx="21283">
                  <c:v>10641.5</c:v>
                </c:pt>
                <c:pt idx="21284">
                  <c:v>10642</c:v>
                </c:pt>
                <c:pt idx="21285">
                  <c:v>10642.5</c:v>
                </c:pt>
                <c:pt idx="21286">
                  <c:v>10643</c:v>
                </c:pt>
                <c:pt idx="21287">
                  <c:v>10643.5</c:v>
                </c:pt>
                <c:pt idx="21288">
                  <c:v>10644</c:v>
                </c:pt>
                <c:pt idx="21289">
                  <c:v>10644.5</c:v>
                </c:pt>
                <c:pt idx="21290">
                  <c:v>10645</c:v>
                </c:pt>
                <c:pt idx="21291">
                  <c:v>10645.5</c:v>
                </c:pt>
                <c:pt idx="21292">
                  <c:v>10646</c:v>
                </c:pt>
                <c:pt idx="21293">
                  <c:v>10646.5</c:v>
                </c:pt>
                <c:pt idx="21294">
                  <c:v>10647</c:v>
                </c:pt>
                <c:pt idx="21295">
                  <c:v>10647.5</c:v>
                </c:pt>
                <c:pt idx="21296">
                  <c:v>10648</c:v>
                </c:pt>
                <c:pt idx="21297">
                  <c:v>10648.5</c:v>
                </c:pt>
                <c:pt idx="21298">
                  <c:v>10649</c:v>
                </c:pt>
                <c:pt idx="21299">
                  <c:v>10649.5</c:v>
                </c:pt>
                <c:pt idx="21300">
                  <c:v>10650</c:v>
                </c:pt>
                <c:pt idx="21301">
                  <c:v>10650.5</c:v>
                </c:pt>
                <c:pt idx="21302">
                  <c:v>10651</c:v>
                </c:pt>
                <c:pt idx="21303">
                  <c:v>10651.5</c:v>
                </c:pt>
                <c:pt idx="21304">
                  <c:v>10652</c:v>
                </c:pt>
                <c:pt idx="21305">
                  <c:v>10652.5</c:v>
                </c:pt>
                <c:pt idx="21306">
                  <c:v>10653</c:v>
                </c:pt>
                <c:pt idx="21307">
                  <c:v>10653.5</c:v>
                </c:pt>
                <c:pt idx="21308">
                  <c:v>10654</c:v>
                </c:pt>
                <c:pt idx="21309">
                  <c:v>10654.5</c:v>
                </c:pt>
                <c:pt idx="21310">
                  <c:v>10655</c:v>
                </c:pt>
                <c:pt idx="21311">
                  <c:v>10655.5</c:v>
                </c:pt>
                <c:pt idx="21312">
                  <c:v>10656</c:v>
                </c:pt>
                <c:pt idx="21313">
                  <c:v>10656.5</c:v>
                </c:pt>
                <c:pt idx="21314">
                  <c:v>10657</c:v>
                </c:pt>
                <c:pt idx="21315">
                  <c:v>10657.5</c:v>
                </c:pt>
                <c:pt idx="21316">
                  <c:v>10658</c:v>
                </c:pt>
                <c:pt idx="21317">
                  <c:v>10658.5</c:v>
                </c:pt>
                <c:pt idx="21318">
                  <c:v>10659</c:v>
                </c:pt>
                <c:pt idx="21319">
                  <c:v>10659.5</c:v>
                </c:pt>
                <c:pt idx="21320">
                  <c:v>10660</c:v>
                </c:pt>
                <c:pt idx="21321">
                  <c:v>10660.5</c:v>
                </c:pt>
                <c:pt idx="21322">
                  <c:v>10661</c:v>
                </c:pt>
                <c:pt idx="21323">
                  <c:v>10661.5</c:v>
                </c:pt>
                <c:pt idx="21324">
                  <c:v>10662</c:v>
                </c:pt>
                <c:pt idx="21325">
                  <c:v>10662.5</c:v>
                </c:pt>
                <c:pt idx="21326">
                  <c:v>10663</c:v>
                </c:pt>
                <c:pt idx="21327">
                  <c:v>10663.5</c:v>
                </c:pt>
                <c:pt idx="21328">
                  <c:v>10664</c:v>
                </c:pt>
                <c:pt idx="21329">
                  <c:v>10664.5</c:v>
                </c:pt>
                <c:pt idx="21330">
                  <c:v>10665</c:v>
                </c:pt>
                <c:pt idx="21331">
                  <c:v>10665.5</c:v>
                </c:pt>
                <c:pt idx="21332">
                  <c:v>10666</c:v>
                </c:pt>
                <c:pt idx="21333">
                  <c:v>10666.5</c:v>
                </c:pt>
                <c:pt idx="21334">
                  <c:v>10667</c:v>
                </c:pt>
                <c:pt idx="21335">
                  <c:v>10667.5</c:v>
                </c:pt>
                <c:pt idx="21336">
                  <c:v>10668</c:v>
                </c:pt>
                <c:pt idx="21337">
                  <c:v>10668.5</c:v>
                </c:pt>
                <c:pt idx="21338">
                  <c:v>10669</c:v>
                </c:pt>
                <c:pt idx="21339">
                  <c:v>10669.5</c:v>
                </c:pt>
                <c:pt idx="21340">
                  <c:v>10670</c:v>
                </c:pt>
                <c:pt idx="21341">
                  <c:v>10670.5</c:v>
                </c:pt>
                <c:pt idx="21342">
                  <c:v>10671</c:v>
                </c:pt>
                <c:pt idx="21343">
                  <c:v>10671.5</c:v>
                </c:pt>
                <c:pt idx="21344">
                  <c:v>10672</c:v>
                </c:pt>
                <c:pt idx="21345">
                  <c:v>10672.5</c:v>
                </c:pt>
                <c:pt idx="21346">
                  <c:v>10673</c:v>
                </c:pt>
                <c:pt idx="21347">
                  <c:v>10673.5</c:v>
                </c:pt>
                <c:pt idx="21348">
                  <c:v>10674</c:v>
                </c:pt>
                <c:pt idx="21349">
                  <c:v>10674.5</c:v>
                </c:pt>
                <c:pt idx="21350">
                  <c:v>10675</c:v>
                </c:pt>
                <c:pt idx="21351">
                  <c:v>10675.5</c:v>
                </c:pt>
                <c:pt idx="21352">
                  <c:v>10676</c:v>
                </c:pt>
                <c:pt idx="21353">
                  <c:v>10676.5</c:v>
                </c:pt>
                <c:pt idx="21354">
                  <c:v>10677</c:v>
                </c:pt>
                <c:pt idx="21355">
                  <c:v>10677.5</c:v>
                </c:pt>
                <c:pt idx="21356">
                  <c:v>10678</c:v>
                </c:pt>
                <c:pt idx="21357">
                  <c:v>10678.5</c:v>
                </c:pt>
                <c:pt idx="21358">
                  <c:v>10679</c:v>
                </c:pt>
                <c:pt idx="21359">
                  <c:v>10679.5</c:v>
                </c:pt>
                <c:pt idx="21360">
                  <c:v>10680</c:v>
                </c:pt>
                <c:pt idx="21361">
                  <c:v>10680.5</c:v>
                </c:pt>
                <c:pt idx="21362">
                  <c:v>10681</c:v>
                </c:pt>
                <c:pt idx="21363">
                  <c:v>10681.5</c:v>
                </c:pt>
                <c:pt idx="21364">
                  <c:v>10682</c:v>
                </c:pt>
                <c:pt idx="21365">
                  <c:v>10682.5</c:v>
                </c:pt>
                <c:pt idx="21366">
                  <c:v>10683</c:v>
                </c:pt>
                <c:pt idx="21367">
                  <c:v>10683.5</c:v>
                </c:pt>
                <c:pt idx="21368">
                  <c:v>10684</c:v>
                </c:pt>
                <c:pt idx="21369">
                  <c:v>10684.5</c:v>
                </c:pt>
                <c:pt idx="21370">
                  <c:v>10685</c:v>
                </c:pt>
                <c:pt idx="21371">
                  <c:v>10685.5</c:v>
                </c:pt>
                <c:pt idx="21372">
                  <c:v>10686</c:v>
                </c:pt>
                <c:pt idx="21373">
                  <c:v>10686.5</c:v>
                </c:pt>
                <c:pt idx="21374">
                  <c:v>10687</c:v>
                </c:pt>
                <c:pt idx="21375">
                  <c:v>10687.5</c:v>
                </c:pt>
                <c:pt idx="21376">
                  <c:v>10688</c:v>
                </c:pt>
                <c:pt idx="21377">
                  <c:v>10688.5</c:v>
                </c:pt>
                <c:pt idx="21378">
                  <c:v>10689</c:v>
                </c:pt>
                <c:pt idx="21379">
                  <c:v>10689.5</c:v>
                </c:pt>
                <c:pt idx="21380">
                  <c:v>10690</c:v>
                </c:pt>
                <c:pt idx="21381">
                  <c:v>10690.5</c:v>
                </c:pt>
                <c:pt idx="21382">
                  <c:v>10691</c:v>
                </c:pt>
                <c:pt idx="21383">
                  <c:v>10691.5</c:v>
                </c:pt>
                <c:pt idx="21384">
                  <c:v>10692</c:v>
                </c:pt>
                <c:pt idx="21385">
                  <c:v>10692.5</c:v>
                </c:pt>
                <c:pt idx="21386">
                  <c:v>10693</c:v>
                </c:pt>
                <c:pt idx="21387">
                  <c:v>10693.5</c:v>
                </c:pt>
                <c:pt idx="21388">
                  <c:v>10694</c:v>
                </c:pt>
                <c:pt idx="21389">
                  <c:v>10694.5</c:v>
                </c:pt>
                <c:pt idx="21390">
                  <c:v>10695</c:v>
                </c:pt>
                <c:pt idx="21391">
                  <c:v>10695.5</c:v>
                </c:pt>
                <c:pt idx="21392">
                  <c:v>10696</c:v>
                </c:pt>
                <c:pt idx="21393">
                  <c:v>10696.5</c:v>
                </c:pt>
                <c:pt idx="21394">
                  <c:v>10697</c:v>
                </c:pt>
                <c:pt idx="21395">
                  <c:v>10697.5</c:v>
                </c:pt>
                <c:pt idx="21396">
                  <c:v>10698</c:v>
                </c:pt>
                <c:pt idx="21397">
                  <c:v>10698.5</c:v>
                </c:pt>
                <c:pt idx="21398">
                  <c:v>10699</c:v>
                </c:pt>
                <c:pt idx="21399">
                  <c:v>10699.5</c:v>
                </c:pt>
                <c:pt idx="21400">
                  <c:v>10700</c:v>
                </c:pt>
                <c:pt idx="21401">
                  <c:v>10700.5</c:v>
                </c:pt>
                <c:pt idx="21402">
                  <c:v>10701</c:v>
                </c:pt>
                <c:pt idx="21403">
                  <c:v>10701.5</c:v>
                </c:pt>
                <c:pt idx="21404">
                  <c:v>10702</c:v>
                </c:pt>
                <c:pt idx="21405">
                  <c:v>10702.5</c:v>
                </c:pt>
                <c:pt idx="21406">
                  <c:v>10703</c:v>
                </c:pt>
                <c:pt idx="21407">
                  <c:v>10703.5</c:v>
                </c:pt>
                <c:pt idx="21408">
                  <c:v>10704</c:v>
                </c:pt>
                <c:pt idx="21409">
                  <c:v>10704.5</c:v>
                </c:pt>
                <c:pt idx="21410">
                  <c:v>10705</c:v>
                </c:pt>
                <c:pt idx="21411">
                  <c:v>10705.5</c:v>
                </c:pt>
                <c:pt idx="21412">
                  <c:v>10706</c:v>
                </c:pt>
                <c:pt idx="21413">
                  <c:v>10706.5</c:v>
                </c:pt>
                <c:pt idx="21414">
                  <c:v>10707</c:v>
                </c:pt>
                <c:pt idx="21415">
                  <c:v>10707.5</c:v>
                </c:pt>
                <c:pt idx="21416">
                  <c:v>10708</c:v>
                </c:pt>
                <c:pt idx="21417">
                  <c:v>10708.5</c:v>
                </c:pt>
                <c:pt idx="21418">
                  <c:v>10709</c:v>
                </c:pt>
                <c:pt idx="21419">
                  <c:v>10709.5</c:v>
                </c:pt>
                <c:pt idx="21420">
                  <c:v>10710</c:v>
                </c:pt>
                <c:pt idx="21421">
                  <c:v>10710.5</c:v>
                </c:pt>
                <c:pt idx="21422">
                  <c:v>10711</c:v>
                </c:pt>
                <c:pt idx="21423">
                  <c:v>10711.5</c:v>
                </c:pt>
                <c:pt idx="21424">
                  <c:v>10712</c:v>
                </c:pt>
                <c:pt idx="21425">
                  <c:v>10712.5</c:v>
                </c:pt>
                <c:pt idx="21426">
                  <c:v>10713</c:v>
                </c:pt>
                <c:pt idx="21427">
                  <c:v>10713.5</c:v>
                </c:pt>
                <c:pt idx="21428">
                  <c:v>10714</c:v>
                </c:pt>
                <c:pt idx="21429">
                  <c:v>10714.5</c:v>
                </c:pt>
                <c:pt idx="21430">
                  <c:v>10715</c:v>
                </c:pt>
                <c:pt idx="21431">
                  <c:v>10715.5</c:v>
                </c:pt>
                <c:pt idx="21432">
                  <c:v>10716</c:v>
                </c:pt>
                <c:pt idx="21433">
                  <c:v>10716.5</c:v>
                </c:pt>
                <c:pt idx="21434">
                  <c:v>10717</c:v>
                </c:pt>
                <c:pt idx="21435">
                  <c:v>10717.5</c:v>
                </c:pt>
                <c:pt idx="21436">
                  <c:v>10718</c:v>
                </c:pt>
                <c:pt idx="21437">
                  <c:v>10718.5</c:v>
                </c:pt>
                <c:pt idx="21438">
                  <c:v>10719</c:v>
                </c:pt>
                <c:pt idx="21439">
                  <c:v>10719.5</c:v>
                </c:pt>
                <c:pt idx="21440">
                  <c:v>10720</c:v>
                </c:pt>
                <c:pt idx="21441">
                  <c:v>10720.5</c:v>
                </c:pt>
                <c:pt idx="21442">
                  <c:v>10721</c:v>
                </c:pt>
                <c:pt idx="21443">
                  <c:v>10721.5</c:v>
                </c:pt>
                <c:pt idx="21444">
                  <c:v>10722</c:v>
                </c:pt>
                <c:pt idx="21445">
                  <c:v>10722.5</c:v>
                </c:pt>
                <c:pt idx="21446">
                  <c:v>10723</c:v>
                </c:pt>
                <c:pt idx="21447">
                  <c:v>10723.5</c:v>
                </c:pt>
                <c:pt idx="21448">
                  <c:v>10724</c:v>
                </c:pt>
                <c:pt idx="21449">
                  <c:v>10724.5</c:v>
                </c:pt>
                <c:pt idx="21450">
                  <c:v>10725</c:v>
                </c:pt>
                <c:pt idx="21451">
                  <c:v>10725.5</c:v>
                </c:pt>
                <c:pt idx="21452">
                  <c:v>10726</c:v>
                </c:pt>
                <c:pt idx="21453">
                  <c:v>10726.5</c:v>
                </c:pt>
                <c:pt idx="21454">
                  <c:v>10727</c:v>
                </c:pt>
                <c:pt idx="21455">
                  <c:v>10727.5</c:v>
                </c:pt>
                <c:pt idx="21456">
                  <c:v>10728</c:v>
                </c:pt>
                <c:pt idx="21457">
                  <c:v>10728.5</c:v>
                </c:pt>
                <c:pt idx="21458">
                  <c:v>10729</c:v>
                </c:pt>
                <c:pt idx="21459">
                  <c:v>10729.5</c:v>
                </c:pt>
                <c:pt idx="21460">
                  <c:v>10730</c:v>
                </c:pt>
                <c:pt idx="21461">
                  <c:v>10730.5</c:v>
                </c:pt>
                <c:pt idx="21462">
                  <c:v>10731</c:v>
                </c:pt>
                <c:pt idx="21463">
                  <c:v>10731.5</c:v>
                </c:pt>
                <c:pt idx="21464">
                  <c:v>10732</c:v>
                </c:pt>
                <c:pt idx="21465">
                  <c:v>10732.5</c:v>
                </c:pt>
                <c:pt idx="21466">
                  <c:v>10733</c:v>
                </c:pt>
                <c:pt idx="21467">
                  <c:v>10733.5</c:v>
                </c:pt>
                <c:pt idx="21468">
                  <c:v>10734</c:v>
                </c:pt>
                <c:pt idx="21469">
                  <c:v>10734.5</c:v>
                </c:pt>
                <c:pt idx="21470">
                  <c:v>10735</c:v>
                </c:pt>
                <c:pt idx="21471">
                  <c:v>10735.5</c:v>
                </c:pt>
                <c:pt idx="21472">
                  <c:v>10736</c:v>
                </c:pt>
                <c:pt idx="21473">
                  <c:v>10736.5</c:v>
                </c:pt>
                <c:pt idx="21474">
                  <c:v>10737</c:v>
                </c:pt>
                <c:pt idx="21475">
                  <c:v>10737.5</c:v>
                </c:pt>
                <c:pt idx="21476">
                  <c:v>10738</c:v>
                </c:pt>
                <c:pt idx="21477">
                  <c:v>10738.5</c:v>
                </c:pt>
                <c:pt idx="21478">
                  <c:v>10739</c:v>
                </c:pt>
                <c:pt idx="21479">
                  <c:v>10739.5</c:v>
                </c:pt>
                <c:pt idx="21480">
                  <c:v>10740</c:v>
                </c:pt>
                <c:pt idx="21481">
                  <c:v>10740.5</c:v>
                </c:pt>
                <c:pt idx="21482">
                  <c:v>10741</c:v>
                </c:pt>
                <c:pt idx="21483">
                  <c:v>10741.5</c:v>
                </c:pt>
                <c:pt idx="21484">
                  <c:v>10742</c:v>
                </c:pt>
                <c:pt idx="21485">
                  <c:v>10742.5</c:v>
                </c:pt>
                <c:pt idx="21486">
                  <c:v>10743</c:v>
                </c:pt>
                <c:pt idx="21487">
                  <c:v>10743.5</c:v>
                </c:pt>
                <c:pt idx="21488">
                  <c:v>10744</c:v>
                </c:pt>
                <c:pt idx="21489">
                  <c:v>10744.5</c:v>
                </c:pt>
                <c:pt idx="21490">
                  <c:v>10745</c:v>
                </c:pt>
                <c:pt idx="21491">
                  <c:v>10745.5</c:v>
                </c:pt>
                <c:pt idx="21492">
                  <c:v>10746</c:v>
                </c:pt>
                <c:pt idx="21493">
                  <c:v>10746.5</c:v>
                </c:pt>
                <c:pt idx="21494">
                  <c:v>10747</c:v>
                </c:pt>
                <c:pt idx="21495">
                  <c:v>10747.5</c:v>
                </c:pt>
                <c:pt idx="21496">
                  <c:v>10748</c:v>
                </c:pt>
                <c:pt idx="21497">
                  <c:v>10748.5</c:v>
                </c:pt>
                <c:pt idx="21498">
                  <c:v>10749</c:v>
                </c:pt>
                <c:pt idx="21499">
                  <c:v>10749.5</c:v>
                </c:pt>
                <c:pt idx="21500">
                  <c:v>10750</c:v>
                </c:pt>
                <c:pt idx="21501">
                  <c:v>10750.5</c:v>
                </c:pt>
                <c:pt idx="21502">
                  <c:v>10751</c:v>
                </c:pt>
                <c:pt idx="21503">
                  <c:v>10751.5</c:v>
                </c:pt>
                <c:pt idx="21504">
                  <c:v>10752</c:v>
                </c:pt>
                <c:pt idx="21505">
                  <c:v>10752.5</c:v>
                </c:pt>
                <c:pt idx="21506">
                  <c:v>10753</c:v>
                </c:pt>
                <c:pt idx="21507">
                  <c:v>10753.5</c:v>
                </c:pt>
                <c:pt idx="21508">
                  <c:v>10754</c:v>
                </c:pt>
                <c:pt idx="21509">
                  <c:v>10754.5</c:v>
                </c:pt>
                <c:pt idx="21510">
                  <c:v>10755</c:v>
                </c:pt>
                <c:pt idx="21511">
                  <c:v>10755.5</c:v>
                </c:pt>
                <c:pt idx="21512">
                  <c:v>10756</c:v>
                </c:pt>
                <c:pt idx="21513">
                  <c:v>10756.5</c:v>
                </c:pt>
                <c:pt idx="21514">
                  <c:v>10757</c:v>
                </c:pt>
                <c:pt idx="21515">
                  <c:v>10757.5</c:v>
                </c:pt>
                <c:pt idx="21516">
                  <c:v>10758</c:v>
                </c:pt>
                <c:pt idx="21517">
                  <c:v>10758.5</c:v>
                </c:pt>
                <c:pt idx="21518">
                  <c:v>10759</c:v>
                </c:pt>
                <c:pt idx="21519">
                  <c:v>10759.5</c:v>
                </c:pt>
                <c:pt idx="21520">
                  <c:v>10760</c:v>
                </c:pt>
                <c:pt idx="21521">
                  <c:v>10760.5</c:v>
                </c:pt>
                <c:pt idx="21522">
                  <c:v>10761</c:v>
                </c:pt>
                <c:pt idx="21523">
                  <c:v>10761.5</c:v>
                </c:pt>
                <c:pt idx="21524">
                  <c:v>10762</c:v>
                </c:pt>
                <c:pt idx="21525">
                  <c:v>10762.5</c:v>
                </c:pt>
                <c:pt idx="21526">
                  <c:v>10763</c:v>
                </c:pt>
                <c:pt idx="21527">
                  <c:v>10763.5</c:v>
                </c:pt>
                <c:pt idx="21528">
                  <c:v>10764</c:v>
                </c:pt>
                <c:pt idx="21529">
                  <c:v>10764.5</c:v>
                </c:pt>
                <c:pt idx="21530">
                  <c:v>10765</c:v>
                </c:pt>
                <c:pt idx="21531">
                  <c:v>10765.5</c:v>
                </c:pt>
                <c:pt idx="21532">
                  <c:v>10766</c:v>
                </c:pt>
                <c:pt idx="21533">
                  <c:v>10766.5</c:v>
                </c:pt>
                <c:pt idx="21534">
                  <c:v>10767</c:v>
                </c:pt>
                <c:pt idx="21535">
                  <c:v>10767.5</c:v>
                </c:pt>
                <c:pt idx="21536">
                  <c:v>10768</c:v>
                </c:pt>
                <c:pt idx="21537">
                  <c:v>10768.5</c:v>
                </c:pt>
                <c:pt idx="21538">
                  <c:v>10769</c:v>
                </c:pt>
                <c:pt idx="21539">
                  <c:v>10769.5</c:v>
                </c:pt>
                <c:pt idx="21540">
                  <c:v>10770</c:v>
                </c:pt>
                <c:pt idx="21541">
                  <c:v>10770.5</c:v>
                </c:pt>
                <c:pt idx="21542">
                  <c:v>10771</c:v>
                </c:pt>
                <c:pt idx="21543">
                  <c:v>10771.5</c:v>
                </c:pt>
                <c:pt idx="21544">
                  <c:v>10772</c:v>
                </c:pt>
                <c:pt idx="21545">
                  <c:v>10772.5</c:v>
                </c:pt>
                <c:pt idx="21546">
                  <c:v>10773</c:v>
                </c:pt>
                <c:pt idx="21547">
                  <c:v>10773.5</c:v>
                </c:pt>
                <c:pt idx="21548">
                  <c:v>10774</c:v>
                </c:pt>
                <c:pt idx="21549">
                  <c:v>10774.5</c:v>
                </c:pt>
                <c:pt idx="21550">
                  <c:v>10775</c:v>
                </c:pt>
                <c:pt idx="21551">
                  <c:v>10775.5</c:v>
                </c:pt>
                <c:pt idx="21552">
                  <c:v>10776</c:v>
                </c:pt>
                <c:pt idx="21553">
                  <c:v>10776.5</c:v>
                </c:pt>
                <c:pt idx="21554">
                  <c:v>10777</c:v>
                </c:pt>
                <c:pt idx="21555">
                  <c:v>10777.5</c:v>
                </c:pt>
                <c:pt idx="21556">
                  <c:v>10778</c:v>
                </c:pt>
                <c:pt idx="21557">
                  <c:v>10778.5</c:v>
                </c:pt>
                <c:pt idx="21558">
                  <c:v>10779</c:v>
                </c:pt>
                <c:pt idx="21559">
                  <c:v>10779.5</c:v>
                </c:pt>
                <c:pt idx="21560">
                  <c:v>10780</c:v>
                </c:pt>
                <c:pt idx="21561">
                  <c:v>10780.5</c:v>
                </c:pt>
                <c:pt idx="21562">
                  <c:v>10781</c:v>
                </c:pt>
                <c:pt idx="21563">
                  <c:v>10781.5</c:v>
                </c:pt>
                <c:pt idx="21564">
                  <c:v>10782</c:v>
                </c:pt>
                <c:pt idx="21565">
                  <c:v>10782.5</c:v>
                </c:pt>
                <c:pt idx="21566">
                  <c:v>10783</c:v>
                </c:pt>
                <c:pt idx="21567">
                  <c:v>10783.5</c:v>
                </c:pt>
                <c:pt idx="21568">
                  <c:v>10784</c:v>
                </c:pt>
                <c:pt idx="21569">
                  <c:v>10784.5</c:v>
                </c:pt>
                <c:pt idx="21570">
                  <c:v>10785</c:v>
                </c:pt>
                <c:pt idx="21571">
                  <c:v>10785.5</c:v>
                </c:pt>
                <c:pt idx="21572">
                  <c:v>10786</c:v>
                </c:pt>
                <c:pt idx="21573">
                  <c:v>10786.5</c:v>
                </c:pt>
                <c:pt idx="21574">
                  <c:v>10787</c:v>
                </c:pt>
                <c:pt idx="21575">
                  <c:v>10787.5</c:v>
                </c:pt>
                <c:pt idx="21576">
                  <c:v>10788</c:v>
                </c:pt>
                <c:pt idx="21577">
                  <c:v>10788.5</c:v>
                </c:pt>
                <c:pt idx="21578">
                  <c:v>10789</c:v>
                </c:pt>
                <c:pt idx="21579">
                  <c:v>10789.5</c:v>
                </c:pt>
                <c:pt idx="21580">
                  <c:v>10790</c:v>
                </c:pt>
                <c:pt idx="21581">
                  <c:v>10790.5</c:v>
                </c:pt>
                <c:pt idx="21582">
                  <c:v>10791</c:v>
                </c:pt>
                <c:pt idx="21583">
                  <c:v>10791.5</c:v>
                </c:pt>
                <c:pt idx="21584">
                  <c:v>10792</c:v>
                </c:pt>
                <c:pt idx="21585">
                  <c:v>10792.5</c:v>
                </c:pt>
                <c:pt idx="21586">
                  <c:v>10793</c:v>
                </c:pt>
                <c:pt idx="21587">
                  <c:v>10793.5</c:v>
                </c:pt>
                <c:pt idx="21588">
                  <c:v>10794</c:v>
                </c:pt>
                <c:pt idx="21589">
                  <c:v>10794.5</c:v>
                </c:pt>
                <c:pt idx="21590">
                  <c:v>10795</c:v>
                </c:pt>
                <c:pt idx="21591">
                  <c:v>10795.5</c:v>
                </c:pt>
                <c:pt idx="21592">
                  <c:v>10796</c:v>
                </c:pt>
                <c:pt idx="21593">
                  <c:v>10796.5</c:v>
                </c:pt>
                <c:pt idx="21594">
                  <c:v>10797</c:v>
                </c:pt>
                <c:pt idx="21595">
                  <c:v>10797.5</c:v>
                </c:pt>
                <c:pt idx="21596">
                  <c:v>10798</c:v>
                </c:pt>
                <c:pt idx="21597">
                  <c:v>10798.5</c:v>
                </c:pt>
                <c:pt idx="21598">
                  <c:v>10799</c:v>
                </c:pt>
                <c:pt idx="21599">
                  <c:v>10799.5</c:v>
                </c:pt>
                <c:pt idx="21600">
                  <c:v>10800</c:v>
                </c:pt>
                <c:pt idx="21601">
                  <c:v>10800.5</c:v>
                </c:pt>
                <c:pt idx="21602">
                  <c:v>10801</c:v>
                </c:pt>
                <c:pt idx="21603">
                  <c:v>10801.5</c:v>
                </c:pt>
                <c:pt idx="21604">
                  <c:v>10802</c:v>
                </c:pt>
                <c:pt idx="21605">
                  <c:v>10802.5</c:v>
                </c:pt>
                <c:pt idx="21606">
                  <c:v>10803</c:v>
                </c:pt>
                <c:pt idx="21607">
                  <c:v>10803.5</c:v>
                </c:pt>
                <c:pt idx="21608">
                  <c:v>10804</c:v>
                </c:pt>
                <c:pt idx="21609">
                  <c:v>10804.5</c:v>
                </c:pt>
                <c:pt idx="21610">
                  <c:v>10805</c:v>
                </c:pt>
                <c:pt idx="21611">
                  <c:v>10805.5</c:v>
                </c:pt>
                <c:pt idx="21612">
                  <c:v>10806</c:v>
                </c:pt>
                <c:pt idx="21613">
                  <c:v>10806.5</c:v>
                </c:pt>
                <c:pt idx="21614">
                  <c:v>10807</c:v>
                </c:pt>
                <c:pt idx="21615">
                  <c:v>10807.5</c:v>
                </c:pt>
                <c:pt idx="21616">
                  <c:v>10808</c:v>
                </c:pt>
                <c:pt idx="21617">
                  <c:v>10808.5</c:v>
                </c:pt>
                <c:pt idx="21618">
                  <c:v>10809</c:v>
                </c:pt>
                <c:pt idx="21619">
                  <c:v>10809.5</c:v>
                </c:pt>
                <c:pt idx="21620">
                  <c:v>10810</c:v>
                </c:pt>
                <c:pt idx="21621">
                  <c:v>10810.5</c:v>
                </c:pt>
                <c:pt idx="21622">
                  <c:v>10811</c:v>
                </c:pt>
                <c:pt idx="21623">
                  <c:v>10811.5</c:v>
                </c:pt>
                <c:pt idx="21624">
                  <c:v>10812</c:v>
                </c:pt>
                <c:pt idx="21625">
                  <c:v>10812.5</c:v>
                </c:pt>
                <c:pt idx="21626">
                  <c:v>10813</c:v>
                </c:pt>
                <c:pt idx="21627">
                  <c:v>10813.5</c:v>
                </c:pt>
                <c:pt idx="21628">
                  <c:v>10814</c:v>
                </c:pt>
                <c:pt idx="21629">
                  <c:v>10814.5</c:v>
                </c:pt>
                <c:pt idx="21630">
                  <c:v>10815</c:v>
                </c:pt>
                <c:pt idx="21631">
                  <c:v>10815.5</c:v>
                </c:pt>
                <c:pt idx="21632">
                  <c:v>10816</c:v>
                </c:pt>
                <c:pt idx="21633">
                  <c:v>10816.5</c:v>
                </c:pt>
                <c:pt idx="21634">
                  <c:v>10817</c:v>
                </c:pt>
                <c:pt idx="21635">
                  <c:v>10817.5</c:v>
                </c:pt>
                <c:pt idx="21636">
                  <c:v>10818</c:v>
                </c:pt>
                <c:pt idx="21637">
                  <c:v>10818.5</c:v>
                </c:pt>
                <c:pt idx="21638">
                  <c:v>10819</c:v>
                </c:pt>
                <c:pt idx="21639">
                  <c:v>10819.5</c:v>
                </c:pt>
                <c:pt idx="21640">
                  <c:v>10820</c:v>
                </c:pt>
                <c:pt idx="21641">
                  <c:v>10820.5</c:v>
                </c:pt>
                <c:pt idx="21642">
                  <c:v>10821</c:v>
                </c:pt>
                <c:pt idx="21643">
                  <c:v>10821.5</c:v>
                </c:pt>
                <c:pt idx="21644">
                  <c:v>10822</c:v>
                </c:pt>
                <c:pt idx="21645">
                  <c:v>10822.5</c:v>
                </c:pt>
                <c:pt idx="21646">
                  <c:v>10823</c:v>
                </c:pt>
                <c:pt idx="21647">
                  <c:v>10823.5</c:v>
                </c:pt>
                <c:pt idx="21648">
                  <c:v>10824</c:v>
                </c:pt>
                <c:pt idx="21649">
                  <c:v>10824.5</c:v>
                </c:pt>
                <c:pt idx="21650">
                  <c:v>10825</c:v>
                </c:pt>
                <c:pt idx="21651">
                  <c:v>10825.5</c:v>
                </c:pt>
                <c:pt idx="21652">
                  <c:v>10826</c:v>
                </c:pt>
                <c:pt idx="21653">
                  <c:v>10826.5</c:v>
                </c:pt>
                <c:pt idx="21654">
                  <c:v>10827</c:v>
                </c:pt>
                <c:pt idx="21655">
                  <c:v>10827.5</c:v>
                </c:pt>
                <c:pt idx="21656">
                  <c:v>10828</c:v>
                </c:pt>
                <c:pt idx="21657">
                  <c:v>10828.5</c:v>
                </c:pt>
                <c:pt idx="21658">
                  <c:v>10829</c:v>
                </c:pt>
                <c:pt idx="21659">
                  <c:v>10829.5</c:v>
                </c:pt>
                <c:pt idx="21660">
                  <c:v>10830</c:v>
                </c:pt>
                <c:pt idx="21661">
                  <c:v>10830.5</c:v>
                </c:pt>
                <c:pt idx="21662">
                  <c:v>10831</c:v>
                </c:pt>
                <c:pt idx="21663">
                  <c:v>10831.5</c:v>
                </c:pt>
                <c:pt idx="21664">
                  <c:v>10832</c:v>
                </c:pt>
                <c:pt idx="21665">
                  <c:v>10832.5</c:v>
                </c:pt>
                <c:pt idx="21666">
                  <c:v>10833</c:v>
                </c:pt>
                <c:pt idx="21667">
                  <c:v>10833.5</c:v>
                </c:pt>
                <c:pt idx="21668">
                  <c:v>10834</c:v>
                </c:pt>
                <c:pt idx="21669">
                  <c:v>10834.5</c:v>
                </c:pt>
                <c:pt idx="21670">
                  <c:v>10835</c:v>
                </c:pt>
                <c:pt idx="21671">
                  <c:v>10835.5</c:v>
                </c:pt>
                <c:pt idx="21672">
                  <c:v>10836</c:v>
                </c:pt>
                <c:pt idx="21673">
                  <c:v>10836.5</c:v>
                </c:pt>
                <c:pt idx="21674">
                  <c:v>10837</c:v>
                </c:pt>
                <c:pt idx="21675">
                  <c:v>10837.5</c:v>
                </c:pt>
                <c:pt idx="21676">
                  <c:v>10838</c:v>
                </c:pt>
                <c:pt idx="21677">
                  <c:v>10838.5</c:v>
                </c:pt>
                <c:pt idx="21678">
                  <c:v>10839</c:v>
                </c:pt>
                <c:pt idx="21679">
                  <c:v>10839.5</c:v>
                </c:pt>
                <c:pt idx="21680">
                  <c:v>10840</c:v>
                </c:pt>
                <c:pt idx="21681">
                  <c:v>10840.5</c:v>
                </c:pt>
                <c:pt idx="21682">
                  <c:v>10841</c:v>
                </c:pt>
                <c:pt idx="21683">
                  <c:v>10841.5</c:v>
                </c:pt>
                <c:pt idx="21684">
                  <c:v>10842</c:v>
                </c:pt>
                <c:pt idx="21685">
                  <c:v>10842.5</c:v>
                </c:pt>
                <c:pt idx="21686">
                  <c:v>10843</c:v>
                </c:pt>
                <c:pt idx="21687">
                  <c:v>10843.5</c:v>
                </c:pt>
                <c:pt idx="21688">
                  <c:v>10844</c:v>
                </c:pt>
                <c:pt idx="21689">
                  <c:v>10844.5</c:v>
                </c:pt>
                <c:pt idx="21690">
                  <c:v>10845</c:v>
                </c:pt>
                <c:pt idx="21691">
                  <c:v>10845.5</c:v>
                </c:pt>
                <c:pt idx="21692">
                  <c:v>10846</c:v>
                </c:pt>
                <c:pt idx="21693">
                  <c:v>10846.5</c:v>
                </c:pt>
                <c:pt idx="21694">
                  <c:v>10847</c:v>
                </c:pt>
                <c:pt idx="21695">
                  <c:v>10847.5</c:v>
                </c:pt>
                <c:pt idx="21696">
                  <c:v>10848</c:v>
                </c:pt>
                <c:pt idx="21697">
                  <c:v>10848.5</c:v>
                </c:pt>
                <c:pt idx="21698">
                  <c:v>10849</c:v>
                </c:pt>
                <c:pt idx="21699">
                  <c:v>10849.5</c:v>
                </c:pt>
                <c:pt idx="21700">
                  <c:v>10850</c:v>
                </c:pt>
                <c:pt idx="21701">
                  <c:v>10850.5</c:v>
                </c:pt>
                <c:pt idx="21702">
                  <c:v>10851</c:v>
                </c:pt>
                <c:pt idx="21703">
                  <c:v>10851.5</c:v>
                </c:pt>
                <c:pt idx="21704">
                  <c:v>10852</c:v>
                </c:pt>
                <c:pt idx="21705">
                  <c:v>10852.5</c:v>
                </c:pt>
                <c:pt idx="21706">
                  <c:v>10853</c:v>
                </c:pt>
                <c:pt idx="21707">
                  <c:v>10853.5</c:v>
                </c:pt>
                <c:pt idx="21708">
                  <c:v>10854</c:v>
                </c:pt>
                <c:pt idx="21709">
                  <c:v>10854.5</c:v>
                </c:pt>
                <c:pt idx="21710">
                  <c:v>10855</c:v>
                </c:pt>
                <c:pt idx="21711">
                  <c:v>10855.5</c:v>
                </c:pt>
                <c:pt idx="21712">
                  <c:v>10856</c:v>
                </c:pt>
                <c:pt idx="21713">
                  <c:v>10856.5</c:v>
                </c:pt>
                <c:pt idx="21714">
                  <c:v>10857</c:v>
                </c:pt>
                <c:pt idx="21715">
                  <c:v>10857.5</c:v>
                </c:pt>
                <c:pt idx="21716">
                  <c:v>10858</c:v>
                </c:pt>
                <c:pt idx="21717">
                  <c:v>10858.5</c:v>
                </c:pt>
                <c:pt idx="21718">
                  <c:v>10859</c:v>
                </c:pt>
                <c:pt idx="21719">
                  <c:v>10859.5</c:v>
                </c:pt>
                <c:pt idx="21720">
                  <c:v>10860</c:v>
                </c:pt>
                <c:pt idx="21721">
                  <c:v>10860.5</c:v>
                </c:pt>
                <c:pt idx="21722">
                  <c:v>10861</c:v>
                </c:pt>
                <c:pt idx="21723">
                  <c:v>10861.5</c:v>
                </c:pt>
                <c:pt idx="21724">
                  <c:v>10862</c:v>
                </c:pt>
                <c:pt idx="21725">
                  <c:v>10862.5</c:v>
                </c:pt>
                <c:pt idx="21726">
                  <c:v>10863</c:v>
                </c:pt>
                <c:pt idx="21727">
                  <c:v>10863.5</c:v>
                </c:pt>
                <c:pt idx="21728">
                  <c:v>10864</c:v>
                </c:pt>
                <c:pt idx="21729">
                  <c:v>10864.5</c:v>
                </c:pt>
                <c:pt idx="21730">
                  <c:v>10865</c:v>
                </c:pt>
                <c:pt idx="21731">
                  <c:v>10865.5</c:v>
                </c:pt>
                <c:pt idx="21732">
                  <c:v>10866</c:v>
                </c:pt>
                <c:pt idx="21733">
                  <c:v>10866.5</c:v>
                </c:pt>
                <c:pt idx="21734">
                  <c:v>10867</c:v>
                </c:pt>
                <c:pt idx="21735">
                  <c:v>10867.5</c:v>
                </c:pt>
                <c:pt idx="21736">
                  <c:v>10868</c:v>
                </c:pt>
                <c:pt idx="21737">
                  <c:v>10868.5</c:v>
                </c:pt>
                <c:pt idx="21738">
                  <c:v>10869</c:v>
                </c:pt>
                <c:pt idx="21739">
                  <c:v>10869.5</c:v>
                </c:pt>
                <c:pt idx="21740">
                  <c:v>10870</c:v>
                </c:pt>
                <c:pt idx="21741">
                  <c:v>10870.5</c:v>
                </c:pt>
                <c:pt idx="21742">
                  <c:v>10871</c:v>
                </c:pt>
                <c:pt idx="21743">
                  <c:v>10871.5</c:v>
                </c:pt>
                <c:pt idx="21744">
                  <c:v>10872</c:v>
                </c:pt>
                <c:pt idx="21745">
                  <c:v>10872.5</c:v>
                </c:pt>
                <c:pt idx="21746">
                  <c:v>10873</c:v>
                </c:pt>
                <c:pt idx="21747">
                  <c:v>10873.5</c:v>
                </c:pt>
                <c:pt idx="21748">
                  <c:v>10874</c:v>
                </c:pt>
                <c:pt idx="21749">
                  <c:v>10874.5</c:v>
                </c:pt>
                <c:pt idx="21750">
                  <c:v>10875</c:v>
                </c:pt>
                <c:pt idx="21751">
                  <c:v>10875.5</c:v>
                </c:pt>
                <c:pt idx="21752">
                  <c:v>10876</c:v>
                </c:pt>
                <c:pt idx="21753">
                  <c:v>10876.5</c:v>
                </c:pt>
                <c:pt idx="21754">
                  <c:v>10877</c:v>
                </c:pt>
                <c:pt idx="21755">
                  <c:v>10877.5</c:v>
                </c:pt>
                <c:pt idx="21756">
                  <c:v>10878</c:v>
                </c:pt>
                <c:pt idx="21757">
                  <c:v>10878.5</c:v>
                </c:pt>
                <c:pt idx="21758">
                  <c:v>10879</c:v>
                </c:pt>
                <c:pt idx="21759">
                  <c:v>10879.5</c:v>
                </c:pt>
                <c:pt idx="21760">
                  <c:v>10880</c:v>
                </c:pt>
                <c:pt idx="21761">
                  <c:v>10880.5</c:v>
                </c:pt>
                <c:pt idx="21762">
                  <c:v>10881</c:v>
                </c:pt>
                <c:pt idx="21763">
                  <c:v>10881.5</c:v>
                </c:pt>
                <c:pt idx="21764">
                  <c:v>10882</c:v>
                </c:pt>
                <c:pt idx="21765">
                  <c:v>10882.5</c:v>
                </c:pt>
                <c:pt idx="21766">
                  <c:v>10883</c:v>
                </c:pt>
                <c:pt idx="21767">
                  <c:v>10883.5</c:v>
                </c:pt>
                <c:pt idx="21768">
                  <c:v>10884</c:v>
                </c:pt>
                <c:pt idx="21769">
                  <c:v>10884.5</c:v>
                </c:pt>
                <c:pt idx="21770">
                  <c:v>10885</c:v>
                </c:pt>
                <c:pt idx="21771">
                  <c:v>10885.5</c:v>
                </c:pt>
                <c:pt idx="21772">
                  <c:v>10886</c:v>
                </c:pt>
                <c:pt idx="21773">
                  <c:v>10886.5</c:v>
                </c:pt>
                <c:pt idx="21774">
                  <c:v>10887</c:v>
                </c:pt>
                <c:pt idx="21775">
                  <c:v>10887.5</c:v>
                </c:pt>
                <c:pt idx="21776">
                  <c:v>10888</c:v>
                </c:pt>
                <c:pt idx="21777">
                  <c:v>10888.5</c:v>
                </c:pt>
                <c:pt idx="21778">
                  <c:v>10889</c:v>
                </c:pt>
                <c:pt idx="21779">
                  <c:v>10889.5</c:v>
                </c:pt>
                <c:pt idx="21780">
                  <c:v>10890</c:v>
                </c:pt>
                <c:pt idx="21781">
                  <c:v>10890.5</c:v>
                </c:pt>
                <c:pt idx="21782">
                  <c:v>10891</c:v>
                </c:pt>
                <c:pt idx="21783">
                  <c:v>10891.5</c:v>
                </c:pt>
                <c:pt idx="21784">
                  <c:v>10892</c:v>
                </c:pt>
                <c:pt idx="21785">
                  <c:v>10892.5</c:v>
                </c:pt>
                <c:pt idx="21786">
                  <c:v>10893</c:v>
                </c:pt>
                <c:pt idx="21787">
                  <c:v>10893.5</c:v>
                </c:pt>
                <c:pt idx="21788">
                  <c:v>10894</c:v>
                </c:pt>
                <c:pt idx="21789">
                  <c:v>10894.5</c:v>
                </c:pt>
                <c:pt idx="21790">
                  <c:v>10895</c:v>
                </c:pt>
                <c:pt idx="21791">
                  <c:v>10895.5</c:v>
                </c:pt>
                <c:pt idx="21792">
                  <c:v>10896</c:v>
                </c:pt>
                <c:pt idx="21793">
                  <c:v>10896.5</c:v>
                </c:pt>
                <c:pt idx="21794">
                  <c:v>10897</c:v>
                </c:pt>
                <c:pt idx="21795">
                  <c:v>10897.5</c:v>
                </c:pt>
                <c:pt idx="21796">
                  <c:v>10898</c:v>
                </c:pt>
                <c:pt idx="21797">
                  <c:v>10898.5</c:v>
                </c:pt>
                <c:pt idx="21798">
                  <c:v>10899</c:v>
                </c:pt>
                <c:pt idx="21799">
                  <c:v>10899.5</c:v>
                </c:pt>
                <c:pt idx="21800">
                  <c:v>10900</c:v>
                </c:pt>
                <c:pt idx="21801">
                  <c:v>10900.5</c:v>
                </c:pt>
                <c:pt idx="21802">
                  <c:v>10901</c:v>
                </c:pt>
                <c:pt idx="21803">
                  <c:v>10901.5</c:v>
                </c:pt>
                <c:pt idx="21804">
                  <c:v>10902</c:v>
                </c:pt>
                <c:pt idx="21805">
                  <c:v>10902.5</c:v>
                </c:pt>
                <c:pt idx="21806">
                  <c:v>10903</c:v>
                </c:pt>
                <c:pt idx="21807">
                  <c:v>10903.5</c:v>
                </c:pt>
                <c:pt idx="21808">
                  <c:v>10904</c:v>
                </c:pt>
                <c:pt idx="21809">
                  <c:v>10904.5</c:v>
                </c:pt>
                <c:pt idx="21810">
                  <c:v>10905</c:v>
                </c:pt>
                <c:pt idx="21811">
                  <c:v>10905.5</c:v>
                </c:pt>
                <c:pt idx="21812">
                  <c:v>10906</c:v>
                </c:pt>
                <c:pt idx="21813">
                  <c:v>10906.5</c:v>
                </c:pt>
                <c:pt idx="21814">
                  <c:v>10907</c:v>
                </c:pt>
                <c:pt idx="21815">
                  <c:v>10907.5</c:v>
                </c:pt>
                <c:pt idx="21816">
                  <c:v>10908</c:v>
                </c:pt>
                <c:pt idx="21817">
                  <c:v>10908.5</c:v>
                </c:pt>
                <c:pt idx="21818">
                  <c:v>10909</c:v>
                </c:pt>
                <c:pt idx="21819">
                  <c:v>10909.5</c:v>
                </c:pt>
                <c:pt idx="21820">
                  <c:v>10910</c:v>
                </c:pt>
                <c:pt idx="21821">
                  <c:v>10910.5</c:v>
                </c:pt>
                <c:pt idx="21822">
                  <c:v>10911</c:v>
                </c:pt>
                <c:pt idx="21823">
                  <c:v>10911.5</c:v>
                </c:pt>
                <c:pt idx="21824">
                  <c:v>10912</c:v>
                </c:pt>
                <c:pt idx="21825">
                  <c:v>10912.5</c:v>
                </c:pt>
                <c:pt idx="21826">
                  <c:v>10913</c:v>
                </c:pt>
                <c:pt idx="21827">
                  <c:v>10913.5</c:v>
                </c:pt>
                <c:pt idx="21828">
                  <c:v>10914</c:v>
                </c:pt>
                <c:pt idx="21829">
                  <c:v>10914.5</c:v>
                </c:pt>
                <c:pt idx="21830">
                  <c:v>10915</c:v>
                </c:pt>
                <c:pt idx="21831">
                  <c:v>10915.5</c:v>
                </c:pt>
                <c:pt idx="21832">
                  <c:v>10916</c:v>
                </c:pt>
                <c:pt idx="21833">
                  <c:v>10916.5</c:v>
                </c:pt>
                <c:pt idx="21834">
                  <c:v>10917</c:v>
                </c:pt>
                <c:pt idx="21835">
                  <c:v>10917.5</c:v>
                </c:pt>
                <c:pt idx="21836">
                  <c:v>10918</c:v>
                </c:pt>
                <c:pt idx="21837">
                  <c:v>10918.5</c:v>
                </c:pt>
                <c:pt idx="21838">
                  <c:v>10919</c:v>
                </c:pt>
                <c:pt idx="21839">
                  <c:v>10919.5</c:v>
                </c:pt>
                <c:pt idx="21840">
                  <c:v>10920</c:v>
                </c:pt>
                <c:pt idx="21841">
                  <c:v>10920.5</c:v>
                </c:pt>
                <c:pt idx="21842">
                  <c:v>10921</c:v>
                </c:pt>
                <c:pt idx="21843">
                  <c:v>10921.5</c:v>
                </c:pt>
                <c:pt idx="21844">
                  <c:v>10922</c:v>
                </c:pt>
                <c:pt idx="21845">
                  <c:v>10922.5</c:v>
                </c:pt>
                <c:pt idx="21846">
                  <c:v>10923</c:v>
                </c:pt>
                <c:pt idx="21847">
                  <c:v>10923.5</c:v>
                </c:pt>
                <c:pt idx="21848">
                  <c:v>10924</c:v>
                </c:pt>
                <c:pt idx="21849">
                  <c:v>10924.5</c:v>
                </c:pt>
                <c:pt idx="21850">
                  <c:v>10925</c:v>
                </c:pt>
                <c:pt idx="21851">
                  <c:v>10925.5</c:v>
                </c:pt>
                <c:pt idx="21852">
                  <c:v>10926</c:v>
                </c:pt>
                <c:pt idx="21853">
                  <c:v>10926.5</c:v>
                </c:pt>
                <c:pt idx="21854">
                  <c:v>10927</c:v>
                </c:pt>
                <c:pt idx="21855">
                  <c:v>10927.5</c:v>
                </c:pt>
                <c:pt idx="21856">
                  <c:v>10928</c:v>
                </c:pt>
                <c:pt idx="21857">
                  <c:v>10928.5</c:v>
                </c:pt>
                <c:pt idx="21858">
                  <c:v>10929</c:v>
                </c:pt>
                <c:pt idx="21859">
                  <c:v>10929.5</c:v>
                </c:pt>
                <c:pt idx="21860">
                  <c:v>10930</c:v>
                </c:pt>
                <c:pt idx="21861">
                  <c:v>10930.5</c:v>
                </c:pt>
                <c:pt idx="21862">
                  <c:v>10931</c:v>
                </c:pt>
                <c:pt idx="21863">
                  <c:v>10931.5</c:v>
                </c:pt>
                <c:pt idx="21864">
                  <c:v>10932</c:v>
                </c:pt>
                <c:pt idx="21865">
                  <c:v>10932.5</c:v>
                </c:pt>
                <c:pt idx="21866">
                  <c:v>10933</c:v>
                </c:pt>
                <c:pt idx="21867">
                  <c:v>10933.5</c:v>
                </c:pt>
                <c:pt idx="21868">
                  <c:v>10934</c:v>
                </c:pt>
                <c:pt idx="21869">
                  <c:v>10934.5</c:v>
                </c:pt>
                <c:pt idx="21870">
                  <c:v>10935</c:v>
                </c:pt>
                <c:pt idx="21871">
                  <c:v>10935.5</c:v>
                </c:pt>
                <c:pt idx="21872">
                  <c:v>10936</c:v>
                </c:pt>
                <c:pt idx="21873">
                  <c:v>10936.5</c:v>
                </c:pt>
                <c:pt idx="21874">
                  <c:v>10937</c:v>
                </c:pt>
                <c:pt idx="21875">
                  <c:v>10937.5</c:v>
                </c:pt>
                <c:pt idx="21876">
                  <c:v>10938</c:v>
                </c:pt>
                <c:pt idx="21877">
                  <c:v>10938.5</c:v>
                </c:pt>
                <c:pt idx="21878">
                  <c:v>10939</c:v>
                </c:pt>
                <c:pt idx="21879">
                  <c:v>10939.5</c:v>
                </c:pt>
                <c:pt idx="21880">
                  <c:v>10940</c:v>
                </c:pt>
                <c:pt idx="21881">
                  <c:v>10940.5</c:v>
                </c:pt>
                <c:pt idx="21882">
                  <c:v>10941</c:v>
                </c:pt>
                <c:pt idx="21883">
                  <c:v>10941.5</c:v>
                </c:pt>
                <c:pt idx="21884">
                  <c:v>10942</c:v>
                </c:pt>
                <c:pt idx="21885">
                  <c:v>10942.5</c:v>
                </c:pt>
                <c:pt idx="21886">
                  <c:v>10943</c:v>
                </c:pt>
                <c:pt idx="21887">
                  <c:v>10943.5</c:v>
                </c:pt>
                <c:pt idx="21888">
                  <c:v>10944</c:v>
                </c:pt>
                <c:pt idx="21889">
                  <c:v>10944.5</c:v>
                </c:pt>
                <c:pt idx="21890">
                  <c:v>10945</c:v>
                </c:pt>
                <c:pt idx="21891">
                  <c:v>10945.5</c:v>
                </c:pt>
                <c:pt idx="21892">
                  <c:v>10946</c:v>
                </c:pt>
                <c:pt idx="21893">
                  <c:v>10946.5</c:v>
                </c:pt>
                <c:pt idx="21894">
                  <c:v>10947</c:v>
                </c:pt>
                <c:pt idx="21895">
                  <c:v>10947.5</c:v>
                </c:pt>
                <c:pt idx="21896">
                  <c:v>10948</c:v>
                </c:pt>
                <c:pt idx="21897">
                  <c:v>10948.5</c:v>
                </c:pt>
                <c:pt idx="21898">
                  <c:v>10949</c:v>
                </c:pt>
                <c:pt idx="21899">
                  <c:v>10949.5</c:v>
                </c:pt>
                <c:pt idx="21900">
                  <c:v>10950</c:v>
                </c:pt>
                <c:pt idx="21901">
                  <c:v>10950.5</c:v>
                </c:pt>
                <c:pt idx="21902">
                  <c:v>10951</c:v>
                </c:pt>
                <c:pt idx="21903">
                  <c:v>10951.5</c:v>
                </c:pt>
                <c:pt idx="21904">
                  <c:v>10952</c:v>
                </c:pt>
                <c:pt idx="21905">
                  <c:v>10952.5</c:v>
                </c:pt>
                <c:pt idx="21906">
                  <c:v>10953</c:v>
                </c:pt>
                <c:pt idx="21907">
                  <c:v>10953.5</c:v>
                </c:pt>
                <c:pt idx="21908">
                  <c:v>10954</c:v>
                </c:pt>
                <c:pt idx="21909">
                  <c:v>10954.5</c:v>
                </c:pt>
                <c:pt idx="21910">
                  <c:v>10955</c:v>
                </c:pt>
                <c:pt idx="21911">
                  <c:v>10955.5</c:v>
                </c:pt>
                <c:pt idx="21912">
                  <c:v>10956</c:v>
                </c:pt>
                <c:pt idx="21913">
                  <c:v>10956.5</c:v>
                </c:pt>
                <c:pt idx="21914">
                  <c:v>10957</c:v>
                </c:pt>
                <c:pt idx="21915">
                  <c:v>10957.5</c:v>
                </c:pt>
                <c:pt idx="21916">
                  <c:v>10958</c:v>
                </c:pt>
                <c:pt idx="21917">
                  <c:v>10958.5</c:v>
                </c:pt>
                <c:pt idx="21918">
                  <c:v>10959</c:v>
                </c:pt>
                <c:pt idx="21919">
                  <c:v>10959.5</c:v>
                </c:pt>
                <c:pt idx="21920">
                  <c:v>10960</c:v>
                </c:pt>
                <c:pt idx="21921">
                  <c:v>10960.5</c:v>
                </c:pt>
                <c:pt idx="21922">
                  <c:v>10961</c:v>
                </c:pt>
                <c:pt idx="21923">
                  <c:v>10961.5</c:v>
                </c:pt>
                <c:pt idx="21924">
                  <c:v>10962</c:v>
                </c:pt>
                <c:pt idx="21925">
                  <c:v>10962.5</c:v>
                </c:pt>
                <c:pt idx="21926">
                  <c:v>10963</c:v>
                </c:pt>
                <c:pt idx="21927">
                  <c:v>10963.5</c:v>
                </c:pt>
                <c:pt idx="21928">
                  <c:v>10964</c:v>
                </c:pt>
                <c:pt idx="21929">
                  <c:v>10964.5</c:v>
                </c:pt>
                <c:pt idx="21930">
                  <c:v>10965</c:v>
                </c:pt>
                <c:pt idx="21931">
                  <c:v>10965.5</c:v>
                </c:pt>
                <c:pt idx="21932">
                  <c:v>10966</c:v>
                </c:pt>
                <c:pt idx="21933">
                  <c:v>10966.5</c:v>
                </c:pt>
                <c:pt idx="21934">
                  <c:v>10967</c:v>
                </c:pt>
                <c:pt idx="21935">
                  <c:v>10967.5</c:v>
                </c:pt>
                <c:pt idx="21936">
                  <c:v>10968</c:v>
                </c:pt>
                <c:pt idx="21937">
                  <c:v>10968.5</c:v>
                </c:pt>
                <c:pt idx="21938">
                  <c:v>10969</c:v>
                </c:pt>
                <c:pt idx="21939">
                  <c:v>10969.5</c:v>
                </c:pt>
                <c:pt idx="21940">
                  <c:v>10970</c:v>
                </c:pt>
                <c:pt idx="21941">
                  <c:v>10970.5</c:v>
                </c:pt>
                <c:pt idx="21942">
                  <c:v>10971</c:v>
                </c:pt>
                <c:pt idx="21943">
                  <c:v>10971.5</c:v>
                </c:pt>
                <c:pt idx="21944">
                  <c:v>10972</c:v>
                </c:pt>
                <c:pt idx="21945">
                  <c:v>10972.5</c:v>
                </c:pt>
                <c:pt idx="21946">
                  <c:v>10973</c:v>
                </c:pt>
                <c:pt idx="21947">
                  <c:v>10973.5</c:v>
                </c:pt>
                <c:pt idx="21948">
                  <c:v>10974</c:v>
                </c:pt>
                <c:pt idx="21949">
                  <c:v>10974.5</c:v>
                </c:pt>
                <c:pt idx="21950">
                  <c:v>10975</c:v>
                </c:pt>
                <c:pt idx="21951">
                  <c:v>10975.5</c:v>
                </c:pt>
                <c:pt idx="21952">
                  <c:v>10976</c:v>
                </c:pt>
                <c:pt idx="21953">
                  <c:v>10976.5</c:v>
                </c:pt>
                <c:pt idx="21954">
                  <c:v>10977</c:v>
                </c:pt>
                <c:pt idx="21955">
                  <c:v>10977.5</c:v>
                </c:pt>
                <c:pt idx="21956">
                  <c:v>10978</c:v>
                </c:pt>
                <c:pt idx="21957">
                  <c:v>10978.5</c:v>
                </c:pt>
                <c:pt idx="21958">
                  <c:v>10979</c:v>
                </c:pt>
                <c:pt idx="21959">
                  <c:v>10979.5</c:v>
                </c:pt>
                <c:pt idx="21960">
                  <c:v>10980</c:v>
                </c:pt>
                <c:pt idx="21961">
                  <c:v>10980.5</c:v>
                </c:pt>
                <c:pt idx="21962">
                  <c:v>10981</c:v>
                </c:pt>
                <c:pt idx="21963">
                  <c:v>10981.5</c:v>
                </c:pt>
                <c:pt idx="21964">
                  <c:v>10982</c:v>
                </c:pt>
                <c:pt idx="21965">
                  <c:v>10982.5</c:v>
                </c:pt>
                <c:pt idx="21966">
                  <c:v>10983</c:v>
                </c:pt>
                <c:pt idx="21967">
                  <c:v>10983.5</c:v>
                </c:pt>
                <c:pt idx="21968">
                  <c:v>10984</c:v>
                </c:pt>
                <c:pt idx="21969">
                  <c:v>10984.5</c:v>
                </c:pt>
                <c:pt idx="21970">
                  <c:v>10985</c:v>
                </c:pt>
                <c:pt idx="21971">
                  <c:v>10985.5</c:v>
                </c:pt>
                <c:pt idx="21972">
                  <c:v>10986</c:v>
                </c:pt>
                <c:pt idx="21973">
                  <c:v>10986.5</c:v>
                </c:pt>
                <c:pt idx="21974">
                  <c:v>10987</c:v>
                </c:pt>
                <c:pt idx="21975">
                  <c:v>10987.5</c:v>
                </c:pt>
                <c:pt idx="21976">
                  <c:v>10988</c:v>
                </c:pt>
                <c:pt idx="21977">
                  <c:v>10988.5</c:v>
                </c:pt>
                <c:pt idx="21978">
                  <c:v>10989</c:v>
                </c:pt>
                <c:pt idx="21979">
                  <c:v>10989.5</c:v>
                </c:pt>
                <c:pt idx="21980">
                  <c:v>10990</c:v>
                </c:pt>
                <c:pt idx="21981">
                  <c:v>10990.5</c:v>
                </c:pt>
                <c:pt idx="21982">
                  <c:v>10991</c:v>
                </c:pt>
                <c:pt idx="21983">
                  <c:v>10991.5</c:v>
                </c:pt>
                <c:pt idx="21984">
                  <c:v>10992</c:v>
                </c:pt>
                <c:pt idx="21985">
                  <c:v>10992.5</c:v>
                </c:pt>
                <c:pt idx="21986">
                  <c:v>10993</c:v>
                </c:pt>
                <c:pt idx="21987">
                  <c:v>10993.5</c:v>
                </c:pt>
                <c:pt idx="21988">
                  <c:v>10994</c:v>
                </c:pt>
                <c:pt idx="21989">
                  <c:v>10994.5</c:v>
                </c:pt>
                <c:pt idx="21990">
                  <c:v>10995</c:v>
                </c:pt>
                <c:pt idx="21991">
                  <c:v>10995.5</c:v>
                </c:pt>
                <c:pt idx="21992">
                  <c:v>10996</c:v>
                </c:pt>
                <c:pt idx="21993">
                  <c:v>10996.5</c:v>
                </c:pt>
                <c:pt idx="21994">
                  <c:v>10997</c:v>
                </c:pt>
                <c:pt idx="21995">
                  <c:v>10997.5</c:v>
                </c:pt>
                <c:pt idx="21996">
                  <c:v>10998</c:v>
                </c:pt>
                <c:pt idx="21997">
                  <c:v>10998.5</c:v>
                </c:pt>
                <c:pt idx="21998">
                  <c:v>10999</c:v>
                </c:pt>
                <c:pt idx="21999">
                  <c:v>10999.5</c:v>
                </c:pt>
                <c:pt idx="22000">
                  <c:v>11000</c:v>
                </c:pt>
                <c:pt idx="22001">
                  <c:v>11000.5</c:v>
                </c:pt>
                <c:pt idx="22002">
                  <c:v>11001</c:v>
                </c:pt>
                <c:pt idx="22003">
                  <c:v>11001.5</c:v>
                </c:pt>
                <c:pt idx="22004">
                  <c:v>11002</c:v>
                </c:pt>
                <c:pt idx="22005">
                  <c:v>11002.5</c:v>
                </c:pt>
                <c:pt idx="22006">
                  <c:v>11003</c:v>
                </c:pt>
                <c:pt idx="22007">
                  <c:v>11003.5</c:v>
                </c:pt>
                <c:pt idx="22008">
                  <c:v>11004</c:v>
                </c:pt>
                <c:pt idx="22009">
                  <c:v>11004.5</c:v>
                </c:pt>
                <c:pt idx="22010">
                  <c:v>11005</c:v>
                </c:pt>
                <c:pt idx="22011">
                  <c:v>11005.5</c:v>
                </c:pt>
                <c:pt idx="22012">
                  <c:v>11006</c:v>
                </c:pt>
                <c:pt idx="22013">
                  <c:v>11006.5</c:v>
                </c:pt>
                <c:pt idx="22014">
                  <c:v>11007</c:v>
                </c:pt>
                <c:pt idx="22015">
                  <c:v>11007.5</c:v>
                </c:pt>
                <c:pt idx="22016">
                  <c:v>11008</c:v>
                </c:pt>
                <c:pt idx="22017">
                  <c:v>11008.5</c:v>
                </c:pt>
                <c:pt idx="22018">
                  <c:v>11009</c:v>
                </c:pt>
                <c:pt idx="22019">
                  <c:v>11009.5</c:v>
                </c:pt>
                <c:pt idx="22020">
                  <c:v>11010</c:v>
                </c:pt>
                <c:pt idx="22021">
                  <c:v>11010.5</c:v>
                </c:pt>
                <c:pt idx="22022">
                  <c:v>11011</c:v>
                </c:pt>
                <c:pt idx="22023">
                  <c:v>11011.5</c:v>
                </c:pt>
                <c:pt idx="22024">
                  <c:v>11012</c:v>
                </c:pt>
                <c:pt idx="22025">
                  <c:v>11012.5</c:v>
                </c:pt>
                <c:pt idx="22026">
                  <c:v>11013</c:v>
                </c:pt>
                <c:pt idx="22027">
                  <c:v>11013.5</c:v>
                </c:pt>
                <c:pt idx="22028">
                  <c:v>11014</c:v>
                </c:pt>
                <c:pt idx="22029">
                  <c:v>11014.5</c:v>
                </c:pt>
                <c:pt idx="22030">
                  <c:v>11015</c:v>
                </c:pt>
                <c:pt idx="22031">
                  <c:v>11015.5</c:v>
                </c:pt>
                <c:pt idx="22032">
                  <c:v>11016</c:v>
                </c:pt>
                <c:pt idx="22033">
                  <c:v>11016.5</c:v>
                </c:pt>
                <c:pt idx="22034">
                  <c:v>11017</c:v>
                </c:pt>
                <c:pt idx="22035">
                  <c:v>11017.5</c:v>
                </c:pt>
                <c:pt idx="22036">
                  <c:v>11018</c:v>
                </c:pt>
                <c:pt idx="22037">
                  <c:v>11018.5</c:v>
                </c:pt>
                <c:pt idx="22038">
                  <c:v>11019</c:v>
                </c:pt>
                <c:pt idx="22039">
                  <c:v>11019.5</c:v>
                </c:pt>
                <c:pt idx="22040">
                  <c:v>11020</c:v>
                </c:pt>
                <c:pt idx="22041">
                  <c:v>11020.5</c:v>
                </c:pt>
                <c:pt idx="22042">
                  <c:v>11021</c:v>
                </c:pt>
                <c:pt idx="22043">
                  <c:v>11021.5</c:v>
                </c:pt>
                <c:pt idx="22044">
                  <c:v>11022</c:v>
                </c:pt>
                <c:pt idx="22045">
                  <c:v>11022.5</c:v>
                </c:pt>
                <c:pt idx="22046">
                  <c:v>11023</c:v>
                </c:pt>
                <c:pt idx="22047">
                  <c:v>11023.5</c:v>
                </c:pt>
                <c:pt idx="22048">
                  <c:v>11024</c:v>
                </c:pt>
                <c:pt idx="22049">
                  <c:v>11024.5</c:v>
                </c:pt>
                <c:pt idx="22050">
                  <c:v>11025</c:v>
                </c:pt>
                <c:pt idx="22051">
                  <c:v>11025.5</c:v>
                </c:pt>
                <c:pt idx="22052">
                  <c:v>11026</c:v>
                </c:pt>
                <c:pt idx="22053">
                  <c:v>11026.5</c:v>
                </c:pt>
                <c:pt idx="22054">
                  <c:v>11027</c:v>
                </c:pt>
                <c:pt idx="22055">
                  <c:v>11027.5</c:v>
                </c:pt>
                <c:pt idx="22056">
                  <c:v>11028</c:v>
                </c:pt>
                <c:pt idx="22057">
                  <c:v>11028.5</c:v>
                </c:pt>
                <c:pt idx="22058">
                  <c:v>11029</c:v>
                </c:pt>
                <c:pt idx="22059">
                  <c:v>11029.5</c:v>
                </c:pt>
                <c:pt idx="22060">
                  <c:v>11030</c:v>
                </c:pt>
                <c:pt idx="22061">
                  <c:v>11030.5</c:v>
                </c:pt>
                <c:pt idx="22062">
                  <c:v>11031</c:v>
                </c:pt>
                <c:pt idx="22063">
                  <c:v>11031.5</c:v>
                </c:pt>
                <c:pt idx="22064">
                  <c:v>11032</c:v>
                </c:pt>
                <c:pt idx="22065">
                  <c:v>11032.5</c:v>
                </c:pt>
                <c:pt idx="22066">
                  <c:v>11033</c:v>
                </c:pt>
                <c:pt idx="22067">
                  <c:v>11033.5</c:v>
                </c:pt>
                <c:pt idx="22068">
                  <c:v>11034</c:v>
                </c:pt>
                <c:pt idx="22069">
                  <c:v>11034.5</c:v>
                </c:pt>
                <c:pt idx="22070">
                  <c:v>11035</c:v>
                </c:pt>
                <c:pt idx="22071">
                  <c:v>11035.5</c:v>
                </c:pt>
                <c:pt idx="22072">
                  <c:v>11036</c:v>
                </c:pt>
                <c:pt idx="22073">
                  <c:v>11036.5</c:v>
                </c:pt>
                <c:pt idx="22074">
                  <c:v>11037</c:v>
                </c:pt>
                <c:pt idx="22075">
                  <c:v>11037.5</c:v>
                </c:pt>
                <c:pt idx="22076">
                  <c:v>11038</c:v>
                </c:pt>
                <c:pt idx="22077">
                  <c:v>11038.5</c:v>
                </c:pt>
                <c:pt idx="22078">
                  <c:v>11039</c:v>
                </c:pt>
                <c:pt idx="22079">
                  <c:v>11039.5</c:v>
                </c:pt>
                <c:pt idx="22080">
                  <c:v>11040</c:v>
                </c:pt>
                <c:pt idx="22081">
                  <c:v>11040.5</c:v>
                </c:pt>
                <c:pt idx="22082">
                  <c:v>11041</c:v>
                </c:pt>
                <c:pt idx="22083">
                  <c:v>11041.5</c:v>
                </c:pt>
                <c:pt idx="22084">
                  <c:v>11042</c:v>
                </c:pt>
                <c:pt idx="22085">
                  <c:v>11042.5</c:v>
                </c:pt>
                <c:pt idx="22086">
                  <c:v>11043</c:v>
                </c:pt>
                <c:pt idx="22087">
                  <c:v>11043.5</c:v>
                </c:pt>
                <c:pt idx="22088">
                  <c:v>11044</c:v>
                </c:pt>
                <c:pt idx="22089">
                  <c:v>11044.5</c:v>
                </c:pt>
                <c:pt idx="22090">
                  <c:v>11045</c:v>
                </c:pt>
                <c:pt idx="22091">
                  <c:v>11045.5</c:v>
                </c:pt>
                <c:pt idx="22092">
                  <c:v>11046</c:v>
                </c:pt>
                <c:pt idx="22093">
                  <c:v>11046.5</c:v>
                </c:pt>
                <c:pt idx="22094">
                  <c:v>11047</c:v>
                </c:pt>
                <c:pt idx="22095">
                  <c:v>11047.5</c:v>
                </c:pt>
                <c:pt idx="22096">
                  <c:v>11048</c:v>
                </c:pt>
                <c:pt idx="22097">
                  <c:v>11048.5</c:v>
                </c:pt>
                <c:pt idx="22098">
                  <c:v>11049</c:v>
                </c:pt>
                <c:pt idx="22099">
                  <c:v>11049.5</c:v>
                </c:pt>
                <c:pt idx="22100">
                  <c:v>11050</c:v>
                </c:pt>
                <c:pt idx="22101">
                  <c:v>11050.5</c:v>
                </c:pt>
                <c:pt idx="22102">
                  <c:v>11051</c:v>
                </c:pt>
                <c:pt idx="22103">
                  <c:v>11051.5</c:v>
                </c:pt>
                <c:pt idx="22104">
                  <c:v>11052</c:v>
                </c:pt>
                <c:pt idx="22105">
                  <c:v>11052.5</c:v>
                </c:pt>
                <c:pt idx="22106">
                  <c:v>11053</c:v>
                </c:pt>
                <c:pt idx="22107">
                  <c:v>11053.5</c:v>
                </c:pt>
                <c:pt idx="22108">
                  <c:v>11054</c:v>
                </c:pt>
                <c:pt idx="22109">
                  <c:v>11054.5</c:v>
                </c:pt>
                <c:pt idx="22110">
                  <c:v>11055</c:v>
                </c:pt>
                <c:pt idx="22111">
                  <c:v>11055.5</c:v>
                </c:pt>
                <c:pt idx="22112">
                  <c:v>11056</c:v>
                </c:pt>
                <c:pt idx="22113">
                  <c:v>11056.5</c:v>
                </c:pt>
                <c:pt idx="22114">
                  <c:v>11057</c:v>
                </c:pt>
                <c:pt idx="22115">
                  <c:v>11057.5</c:v>
                </c:pt>
                <c:pt idx="22116">
                  <c:v>11058</c:v>
                </c:pt>
                <c:pt idx="22117">
                  <c:v>11058.5</c:v>
                </c:pt>
                <c:pt idx="22118">
                  <c:v>11059</c:v>
                </c:pt>
                <c:pt idx="22119">
                  <c:v>11059.5</c:v>
                </c:pt>
                <c:pt idx="22120">
                  <c:v>11060</c:v>
                </c:pt>
                <c:pt idx="22121">
                  <c:v>11060.5</c:v>
                </c:pt>
                <c:pt idx="22122">
                  <c:v>11061</c:v>
                </c:pt>
                <c:pt idx="22123">
                  <c:v>11061.5</c:v>
                </c:pt>
                <c:pt idx="22124">
                  <c:v>11062</c:v>
                </c:pt>
                <c:pt idx="22125">
                  <c:v>11062.5</c:v>
                </c:pt>
                <c:pt idx="22126">
                  <c:v>11063</c:v>
                </c:pt>
                <c:pt idx="22127">
                  <c:v>11063.5</c:v>
                </c:pt>
                <c:pt idx="22128">
                  <c:v>11064</c:v>
                </c:pt>
                <c:pt idx="22129">
                  <c:v>11064.5</c:v>
                </c:pt>
                <c:pt idx="22130">
                  <c:v>11065</c:v>
                </c:pt>
                <c:pt idx="22131">
                  <c:v>11065.5</c:v>
                </c:pt>
                <c:pt idx="22132">
                  <c:v>11066</c:v>
                </c:pt>
                <c:pt idx="22133">
                  <c:v>11066.5</c:v>
                </c:pt>
                <c:pt idx="22134">
                  <c:v>11067</c:v>
                </c:pt>
                <c:pt idx="22135">
                  <c:v>11067.5</c:v>
                </c:pt>
                <c:pt idx="22136">
                  <c:v>11068</c:v>
                </c:pt>
                <c:pt idx="22137">
                  <c:v>11068.5</c:v>
                </c:pt>
                <c:pt idx="22138">
                  <c:v>11069</c:v>
                </c:pt>
                <c:pt idx="22139">
                  <c:v>11069.5</c:v>
                </c:pt>
                <c:pt idx="22140">
                  <c:v>11070</c:v>
                </c:pt>
                <c:pt idx="22141">
                  <c:v>11070.5</c:v>
                </c:pt>
                <c:pt idx="22142">
                  <c:v>11071</c:v>
                </c:pt>
                <c:pt idx="22143">
                  <c:v>11071.5</c:v>
                </c:pt>
                <c:pt idx="22144">
                  <c:v>11072</c:v>
                </c:pt>
                <c:pt idx="22145">
                  <c:v>11072.5</c:v>
                </c:pt>
                <c:pt idx="22146">
                  <c:v>11073</c:v>
                </c:pt>
                <c:pt idx="22147">
                  <c:v>11073.5</c:v>
                </c:pt>
                <c:pt idx="22148">
                  <c:v>11074</c:v>
                </c:pt>
                <c:pt idx="22149">
                  <c:v>11074.5</c:v>
                </c:pt>
                <c:pt idx="22150">
                  <c:v>11075</c:v>
                </c:pt>
                <c:pt idx="22151">
                  <c:v>11075.5</c:v>
                </c:pt>
                <c:pt idx="22152">
                  <c:v>11076</c:v>
                </c:pt>
                <c:pt idx="22153">
                  <c:v>11076.5</c:v>
                </c:pt>
                <c:pt idx="22154">
                  <c:v>11077</c:v>
                </c:pt>
                <c:pt idx="22155">
                  <c:v>11077.5</c:v>
                </c:pt>
                <c:pt idx="22156">
                  <c:v>11078</c:v>
                </c:pt>
                <c:pt idx="22157">
                  <c:v>11078.5</c:v>
                </c:pt>
                <c:pt idx="22158">
                  <c:v>11079</c:v>
                </c:pt>
                <c:pt idx="22159">
                  <c:v>11079.5</c:v>
                </c:pt>
                <c:pt idx="22160">
                  <c:v>11080</c:v>
                </c:pt>
                <c:pt idx="22161">
                  <c:v>11080.5</c:v>
                </c:pt>
                <c:pt idx="22162">
                  <c:v>11081</c:v>
                </c:pt>
                <c:pt idx="22163">
                  <c:v>11081.5</c:v>
                </c:pt>
                <c:pt idx="22164">
                  <c:v>11082</c:v>
                </c:pt>
                <c:pt idx="22165">
                  <c:v>11082.5</c:v>
                </c:pt>
                <c:pt idx="22166">
                  <c:v>11083</c:v>
                </c:pt>
                <c:pt idx="22167">
                  <c:v>11083.5</c:v>
                </c:pt>
                <c:pt idx="22168">
                  <c:v>11084</c:v>
                </c:pt>
                <c:pt idx="22169">
                  <c:v>11084.5</c:v>
                </c:pt>
                <c:pt idx="22170">
                  <c:v>11085</c:v>
                </c:pt>
                <c:pt idx="22171">
                  <c:v>11085.5</c:v>
                </c:pt>
                <c:pt idx="22172">
                  <c:v>11086</c:v>
                </c:pt>
                <c:pt idx="22173">
                  <c:v>11086.5</c:v>
                </c:pt>
                <c:pt idx="22174">
                  <c:v>11087</c:v>
                </c:pt>
                <c:pt idx="22175">
                  <c:v>11087.5</c:v>
                </c:pt>
                <c:pt idx="22176">
                  <c:v>11088</c:v>
                </c:pt>
                <c:pt idx="22177">
                  <c:v>11088.5</c:v>
                </c:pt>
                <c:pt idx="22178">
                  <c:v>11089</c:v>
                </c:pt>
                <c:pt idx="22179">
                  <c:v>11089.5</c:v>
                </c:pt>
                <c:pt idx="22180">
                  <c:v>11090</c:v>
                </c:pt>
                <c:pt idx="22181">
                  <c:v>11090.5</c:v>
                </c:pt>
                <c:pt idx="22182">
                  <c:v>11091</c:v>
                </c:pt>
                <c:pt idx="22183">
                  <c:v>11091.5</c:v>
                </c:pt>
                <c:pt idx="22184">
                  <c:v>11092</c:v>
                </c:pt>
                <c:pt idx="22185">
                  <c:v>11092.5</c:v>
                </c:pt>
                <c:pt idx="22186">
                  <c:v>11093</c:v>
                </c:pt>
                <c:pt idx="22187">
                  <c:v>11093.5</c:v>
                </c:pt>
                <c:pt idx="22188">
                  <c:v>11094</c:v>
                </c:pt>
                <c:pt idx="22189">
                  <c:v>11094.5</c:v>
                </c:pt>
                <c:pt idx="22190">
                  <c:v>11095</c:v>
                </c:pt>
                <c:pt idx="22191">
                  <c:v>11095.5</c:v>
                </c:pt>
                <c:pt idx="22192">
                  <c:v>11096</c:v>
                </c:pt>
                <c:pt idx="22193">
                  <c:v>11096.5</c:v>
                </c:pt>
                <c:pt idx="22194">
                  <c:v>11097</c:v>
                </c:pt>
                <c:pt idx="22195">
                  <c:v>11097.5</c:v>
                </c:pt>
                <c:pt idx="22196">
                  <c:v>11098</c:v>
                </c:pt>
                <c:pt idx="22197">
                  <c:v>11098.5</c:v>
                </c:pt>
                <c:pt idx="22198">
                  <c:v>11099</c:v>
                </c:pt>
                <c:pt idx="22199">
                  <c:v>11099.5</c:v>
                </c:pt>
                <c:pt idx="22200">
                  <c:v>11100</c:v>
                </c:pt>
                <c:pt idx="22201">
                  <c:v>11100.5</c:v>
                </c:pt>
                <c:pt idx="22202">
                  <c:v>11101</c:v>
                </c:pt>
                <c:pt idx="22203">
                  <c:v>11101.5</c:v>
                </c:pt>
                <c:pt idx="22204">
                  <c:v>11102</c:v>
                </c:pt>
                <c:pt idx="22205">
                  <c:v>11102.5</c:v>
                </c:pt>
                <c:pt idx="22206">
                  <c:v>11103</c:v>
                </c:pt>
                <c:pt idx="22207">
                  <c:v>11103.5</c:v>
                </c:pt>
                <c:pt idx="22208">
                  <c:v>11104</c:v>
                </c:pt>
                <c:pt idx="22209">
                  <c:v>11104.5</c:v>
                </c:pt>
                <c:pt idx="22210">
                  <c:v>11105</c:v>
                </c:pt>
                <c:pt idx="22211">
                  <c:v>11105.5</c:v>
                </c:pt>
                <c:pt idx="22212">
                  <c:v>11106</c:v>
                </c:pt>
                <c:pt idx="22213">
                  <c:v>11106.5</c:v>
                </c:pt>
                <c:pt idx="22214">
                  <c:v>11107</c:v>
                </c:pt>
                <c:pt idx="22215">
                  <c:v>11107.5</c:v>
                </c:pt>
                <c:pt idx="22216">
                  <c:v>11108</c:v>
                </c:pt>
                <c:pt idx="22217">
                  <c:v>11108.5</c:v>
                </c:pt>
                <c:pt idx="22218">
                  <c:v>11109</c:v>
                </c:pt>
                <c:pt idx="22219">
                  <c:v>11109.5</c:v>
                </c:pt>
                <c:pt idx="22220">
                  <c:v>11110</c:v>
                </c:pt>
                <c:pt idx="22221">
                  <c:v>11110.5</c:v>
                </c:pt>
                <c:pt idx="22222">
                  <c:v>11111</c:v>
                </c:pt>
                <c:pt idx="22223">
                  <c:v>11111.5</c:v>
                </c:pt>
                <c:pt idx="22224">
                  <c:v>11112</c:v>
                </c:pt>
                <c:pt idx="22225">
                  <c:v>11112.5</c:v>
                </c:pt>
                <c:pt idx="22226">
                  <c:v>11113</c:v>
                </c:pt>
                <c:pt idx="22227">
                  <c:v>11113.5</c:v>
                </c:pt>
                <c:pt idx="22228">
                  <c:v>11114</c:v>
                </c:pt>
                <c:pt idx="22229">
                  <c:v>11114.5</c:v>
                </c:pt>
                <c:pt idx="22230">
                  <c:v>11115</c:v>
                </c:pt>
                <c:pt idx="22231">
                  <c:v>11115.5</c:v>
                </c:pt>
                <c:pt idx="22232">
                  <c:v>11116</c:v>
                </c:pt>
                <c:pt idx="22233">
                  <c:v>11116.5</c:v>
                </c:pt>
                <c:pt idx="22234">
                  <c:v>11117</c:v>
                </c:pt>
                <c:pt idx="22235">
                  <c:v>11117.5</c:v>
                </c:pt>
                <c:pt idx="22236">
                  <c:v>11118</c:v>
                </c:pt>
                <c:pt idx="22237">
                  <c:v>11118.5</c:v>
                </c:pt>
                <c:pt idx="22238">
                  <c:v>11119</c:v>
                </c:pt>
                <c:pt idx="22239">
                  <c:v>11119.5</c:v>
                </c:pt>
                <c:pt idx="22240">
                  <c:v>11120</c:v>
                </c:pt>
                <c:pt idx="22241">
                  <c:v>11120.5</c:v>
                </c:pt>
                <c:pt idx="22242">
                  <c:v>11121</c:v>
                </c:pt>
                <c:pt idx="22243">
                  <c:v>11121.5</c:v>
                </c:pt>
                <c:pt idx="22244">
                  <c:v>11122</c:v>
                </c:pt>
                <c:pt idx="22245">
                  <c:v>11122.5</c:v>
                </c:pt>
                <c:pt idx="22246">
                  <c:v>11123</c:v>
                </c:pt>
                <c:pt idx="22247">
                  <c:v>11123.5</c:v>
                </c:pt>
                <c:pt idx="22248">
                  <c:v>11124</c:v>
                </c:pt>
                <c:pt idx="22249">
                  <c:v>11124.5</c:v>
                </c:pt>
                <c:pt idx="22250">
                  <c:v>11125</c:v>
                </c:pt>
                <c:pt idx="22251">
                  <c:v>11125.5</c:v>
                </c:pt>
                <c:pt idx="22252">
                  <c:v>11126</c:v>
                </c:pt>
                <c:pt idx="22253">
                  <c:v>11126.5</c:v>
                </c:pt>
                <c:pt idx="22254">
                  <c:v>11127</c:v>
                </c:pt>
                <c:pt idx="22255">
                  <c:v>11127.5</c:v>
                </c:pt>
                <c:pt idx="22256">
                  <c:v>11128</c:v>
                </c:pt>
                <c:pt idx="22257">
                  <c:v>11128.5</c:v>
                </c:pt>
                <c:pt idx="22258">
                  <c:v>11129</c:v>
                </c:pt>
                <c:pt idx="22259">
                  <c:v>11129.5</c:v>
                </c:pt>
                <c:pt idx="22260">
                  <c:v>11130</c:v>
                </c:pt>
                <c:pt idx="22261">
                  <c:v>11130.5</c:v>
                </c:pt>
                <c:pt idx="22262">
                  <c:v>11131</c:v>
                </c:pt>
                <c:pt idx="22263">
                  <c:v>11131.5</c:v>
                </c:pt>
                <c:pt idx="22264">
                  <c:v>11132</c:v>
                </c:pt>
                <c:pt idx="22265">
                  <c:v>11132.5</c:v>
                </c:pt>
                <c:pt idx="22266">
                  <c:v>11133</c:v>
                </c:pt>
                <c:pt idx="22267">
                  <c:v>11133.5</c:v>
                </c:pt>
                <c:pt idx="22268">
                  <c:v>11134</c:v>
                </c:pt>
                <c:pt idx="22269">
                  <c:v>11134.5</c:v>
                </c:pt>
                <c:pt idx="22270">
                  <c:v>11135</c:v>
                </c:pt>
                <c:pt idx="22271">
                  <c:v>11135.5</c:v>
                </c:pt>
                <c:pt idx="22272">
                  <c:v>11136</c:v>
                </c:pt>
                <c:pt idx="22273">
                  <c:v>11136.5</c:v>
                </c:pt>
                <c:pt idx="22274">
                  <c:v>11137</c:v>
                </c:pt>
                <c:pt idx="22275">
                  <c:v>11137.5</c:v>
                </c:pt>
                <c:pt idx="22276">
                  <c:v>11138</c:v>
                </c:pt>
                <c:pt idx="22277">
                  <c:v>11138.5</c:v>
                </c:pt>
                <c:pt idx="22278">
                  <c:v>11139</c:v>
                </c:pt>
                <c:pt idx="22279">
                  <c:v>11139.5</c:v>
                </c:pt>
                <c:pt idx="22280">
                  <c:v>11140</c:v>
                </c:pt>
                <c:pt idx="22281">
                  <c:v>11140.5</c:v>
                </c:pt>
                <c:pt idx="22282">
                  <c:v>11141</c:v>
                </c:pt>
                <c:pt idx="22283">
                  <c:v>11141.5</c:v>
                </c:pt>
                <c:pt idx="22284">
                  <c:v>11142</c:v>
                </c:pt>
                <c:pt idx="22285">
                  <c:v>11142.5</c:v>
                </c:pt>
                <c:pt idx="22286">
                  <c:v>11143</c:v>
                </c:pt>
                <c:pt idx="22287">
                  <c:v>11143.5</c:v>
                </c:pt>
                <c:pt idx="22288">
                  <c:v>11144</c:v>
                </c:pt>
                <c:pt idx="22289">
                  <c:v>11144.5</c:v>
                </c:pt>
                <c:pt idx="22290">
                  <c:v>11145</c:v>
                </c:pt>
                <c:pt idx="22291">
                  <c:v>11145.5</c:v>
                </c:pt>
                <c:pt idx="22292">
                  <c:v>11146</c:v>
                </c:pt>
                <c:pt idx="22293">
                  <c:v>11146.5</c:v>
                </c:pt>
                <c:pt idx="22294">
                  <c:v>11147</c:v>
                </c:pt>
                <c:pt idx="22295">
                  <c:v>11147.5</c:v>
                </c:pt>
                <c:pt idx="22296">
                  <c:v>11148</c:v>
                </c:pt>
                <c:pt idx="22297">
                  <c:v>11148.5</c:v>
                </c:pt>
                <c:pt idx="22298">
                  <c:v>11149</c:v>
                </c:pt>
                <c:pt idx="22299">
                  <c:v>11149.5</c:v>
                </c:pt>
                <c:pt idx="22300">
                  <c:v>11150</c:v>
                </c:pt>
                <c:pt idx="22301">
                  <c:v>11150.5</c:v>
                </c:pt>
                <c:pt idx="22302">
                  <c:v>11151</c:v>
                </c:pt>
                <c:pt idx="22303">
                  <c:v>11151.5</c:v>
                </c:pt>
                <c:pt idx="22304">
                  <c:v>11152</c:v>
                </c:pt>
                <c:pt idx="22305">
                  <c:v>11152.5</c:v>
                </c:pt>
                <c:pt idx="22306">
                  <c:v>11153</c:v>
                </c:pt>
                <c:pt idx="22307">
                  <c:v>11153.5</c:v>
                </c:pt>
                <c:pt idx="22308">
                  <c:v>11154</c:v>
                </c:pt>
                <c:pt idx="22309">
                  <c:v>11154.5</c:v>
                </c:pt>
                <c:pt idx="22310">
                  <c:v>11155</c:v>
                </c:pt>
                <c:pt idx="22311">
                  <c:v>11155.5</c:v>
                </c:pt>
                <c:pt idx="22312">
                  <c:v>11156</c:v>
                </c:pt>
                <c:pt idx="22313">
                  <c:v>11156.5</c:v>
                </c:pt>
                <c:pt idx="22314">
                  <c:v>11157</c:v>
                </c:pt>
                <c:pt idx="22315">
                  <c:v>11157.5</c:v>
                </c:pt>
                <c:pt idx="22316">
                  <c:v>11158</c:v>
                </c:pt>
                <c:pt idx="22317">
                  <c:v>11158.5</c:v>
                </c:pt>
                <c:pt idx="22318">
                  <c:v>11159</c:v>
                </c:pt>
                <c:pt idx="22319">
                  <c:v>11159.5</c:v>
                </c:pt>
                <c:pt idx="22320">
                  <c:v>11160</c:v>
                </c:pt>
                <c:pt idx="22321">
                  <c:v>11160.5</c:v>
                </c:pt>
                <c:pt idx="22322">
                  <c:v>11161</c:v>
                </c:pt>
                <c:pt idx="22323">
                  <c:v>11161.5</c:v>
                </c:pt>
                <c:pt idx="22324">
                  <c:v>11162</c:v>
                </c:pt>
                <c:pt idx="22325">
                  <c:v>11162.5</c:v>
                </c:pt>
                <c:pt idx="22326">
                  <c:v>11163</c:v>
                </c:pt>
                <c:pt idx="22327">
                  <c:v>11163.5</c:v>
                </c:pt>
                <c:pt idx="22328">
                  <c:v>11164</c:v>
                </c:pt>
                <c:pt idx="22329">
                  <c:v>11164.5</c:v>
                </c:pt>
                <c:pt idx="22330">
                  <c:v>11165</c:v>
                </c:pt>
                <c:pt idx="22331">
                  <c:v>11165.5</c:v>
                </c:pt>
                <c:pt idx="22332">
                  <c:v>11166</c:v>
                </c:pt>
                <c:pt idx="22333">
                  <c:v>11166.5</c:v>
                </c:pt>
                <c:pt idx="22334">
                  <c:v>11167</c:v>
                </c:pt>
                <c:pt idx="22335">
                  <c:v>11167.5</c:v>
                </c:pt>
                <c:pt idx="22336">
                  <c:v>11168</c:v>
                </c:pt>
                <c:pt idx="22337">
                  <c:v>11168.5</c:v>
                </c:pt>
                <c:pt idx="22338">
                  <c:v>11169</c:v>
                </c:pt>
                <c:pt idx="22339">
                  <c:v>11169.5</c:v>
                </c:pt>
                <c:pt idx="22340">
                  <c:v>11170</c:v>
                </c:pt>
                <c:pt idx="22341">
                  <c:v>11170.5</c:v>
                </c:pt>
                <c:pt idx="22342">
                  <c:v>11171</c:v>
                </c:pt>
                <c:pt idx="22343">
                  <c:v>11171.5</c:v>
                </c:pt>
                <c:pt idx="22344">
                  <c:v>11172</c:v>
                </c:pt>
                <c:pt idx="22345">
                  <c:v>11172.5</c:v>
                </c:pt>
                <c:pt idx="22346">
                  <c:v>11173</c:v>
                </c:pt>
                <c:pt idx="22347">
                  <c:v>11173.5</c:v>
                </c:pt>
                <c:pt idx="22348">
                  <c:v>11174</c:v>
                </c:pt>
                <c:pt idx="22349">
                  <c:v>11174.5</c:v>
                </c:pt>
                <c:pt idx="22350">
                  <c:v>11175</c:v>
                </c:pt>
                <c:pt idx="22351">
                  <c:v>11175.5</c:v>
                </c:pt>
                <c:pt idx="22352">
                  <c:v>11176</c:v>
                </c:pt>
                <c:pt idx="22353">
                  <c:v>11176.5</c:v>
                </c:pt>
                <c:pt idx="22354">
                  <c:v>11177</c:v>
                </c:pt>
                <c:pt idx="22355">
                  <c:v>11177.5</c:v>
                </c:pt>
                <c:pt idx="22356">
                  <c:v>11178</c:v>
                </c:pt>
                <c:pt idx="22357">
                  <c:v>11178.5</c:v>
                </c:pt>
                <c:pt idx="22358">
                  <c:v>11179</c:v>
                </c:pt>
                <c:pt idx="22359">
                  <c:v>11179.5</c:v>
                </c:pt>
                <c:pt idx="22360">
                  <c:v>11180</c:v>
                </c:pt>
                <c:pt idx="22361">
                  <c:v>11180.5</c:v>
                </c:pt>
                <c:pt idx="22362">
                  <c:v>11181</c:v>
                </c:pt>
                <c:pt idx="22363">
                  <c:v>11181.5</c:v>
                </c:pt>
                <c:pt idx="22364">
                  <c:v>11182</c:v>
                </c:pt>
                <c:pt idx="22365">
                  <c:v>11182.5</c:v>
                </c:pt>
                <c:pt idx="22366">
                  <c:v>11183</c:v>
                </c:pt>
                <c:pt idx="22367">
                  <c:v>11183.5</c:v>
                </c:pt>
                <c:pt idx="22368">
                  <c:v>11184</c:v>
                </c:pt>
                <c:pt idx="22369">
                  <c:v>11184.5</c:v>
                </c:pt>
                <c:pt idx="22370">
                  <c:v>11185</c:v>
                </c:pt>
                <c:pt idx="22371">
                  <c:v>11185.5</c:v>
                </c:pt>
                <c:pt idx="22372">
                  <c:v>11186</c:v>
                </c:pt>
                <c:pt idx="22373">
                  <c:v>11186.5</c:v>
                </c:pt>
                <c:pt idx="22374">
                  <c:v>11187</c:v>
                </c:pt>
                <c:pt idx="22375">
                  <c:v>11187.5</c:v>
                </c:pt>
                <c:pt idx="22376">
                  <c:v>11188</c:v>
                </c:pt>
                <c:pt idx="22377">
                  <c:v>11188.5</c:v>
                </c:pt>
                <c:pt idx="22378">
                  <c:v>11189</c:v>
                </c:pt>
                <c:pt idx="22379">
                  <c:v>11189.5</c:v>
                </c:pt>
                <c:pt idx="22380">
                  <c:v>11190</c:v>
                </c:pt>
                <c:pt idx="22381">
                  <c:v>11190.5</c:v>
                </c:pt>
                <c:pt idx="22382">
                  <c:v>11191</c:v>
                </c:pt>
                <c:pt idx="22383">
                  <c:v>11191.5</c:v>
                </c:pt>
                <c:pt idx="22384">
                  <c:v>11192</c:v>
                </c:pt>
                <c:pt idx="22385">
                  <c:v>11192.5</c:v>
                </c:pt>
                <c:pt idx="22386">
                  <c:v>11193</c:v>
                </c:pt>
                <c:pt idx="22387">
                  <c:v>11193.5</c:v>
                </c:pt>
                <c:pt idx="22388">
                  <c:v>11194</c:v>
                </c:pt>
                <c:pt idx="22389">
                  <c:v>11194.5</c:v>
                </c:pt>
                <c:pt idx="22390">
                  <c:v>11195</c:v>
                </c:pt>
                <c:pt idx="22391">
                  <c:v>11195.5</c:v>
                </c:pt>
                <c:pt idx="22392">
                  <c:v>11196</c:v>
                </c:pt>
                <c:pt idx="22393">
                  <c:v>11196.5</c:v>
                </c:pt>
                <c:pt idx="22394">
                  <c:v>11197</c:v>
                </c:pt>
                <c:pt idx="22395">
                  <c:v>11197.5</c:v>
                </c:pt>
                <c:pt idx="22396">
                  <c:v>11198</c:v>
                </c:pt>
                <c:pt idx="22397">
                  <c:v>11198.5</c:v>
                </c:pt>
                <c:pt idx="22398">
                  <c:v>11199</c:v>
                </c:pt>
                <c:pt idx="22399">
                  <c:v>11199.5</c:v>
                </c:pt>
                <c:pt idx="22400">
                  <c:v>11200</c:v>
                </c:pt>
                <c:pt idx="22401">
                  <c:v>11200.5</c:v>
                </c:pt>
                <c:pt idx="22402">
                  <c:v>11201</c:v>
                </c:pt>
                <c:pt idx="22403">
                  <c:v>11201.5</c:v>
                </c:pt>
                <c:pt idx="22404">
                  <c:v>11202</c:v>
                </c:pt>
                <c:pt idx="22405">
                  <c:v>11202.5</c:v>
                </c:pt>
                <c:pt idx="22406">
                  <c:v>11203</c:v>
                </c:pt>
                <c:pt idx="22407">
                  <c:v>11203.5</c:v>
                </c:pt>
                <c:pt idx="22408">
                  <c:v>11204</c:v>
                </c:pt>
                <c:pt idx="22409">
                  <c:v>11204.5</c:v>
                </c:pt>
                <c:pt idx="22410">
                  <c:v>11205</c:v>
                </c:pt>
                <c:pt idx="22411">
                  <c:v>11205.5</c:v>
                </c:pt>
                <c:pt idx="22412">
                  <c:v>11206</c:v>
                </c:pt>
                <c:pt idx="22413">
                  <c:v>11206.5</c:v>
                </c:pt>
                <c:pt idx="22414">
                  <c:v>11207</c:v>
                </c:pt>
                <c:pt idx="22415">
                  <c:v>11207.5</c:v>
                </c:pt>
                <c:pt idx="22416">
                  <c:v>11208</c:v>
                </c:pt>
                <c:pt idx="22417">
                  <c:v>11208.5</c:v>
                </c:pt>
                <c:pt idx="22418">
                  <c:v>11209</c:v>
                </c:pt>
                <c:pt idx="22419">
                  <c:v>11209.5</c:v>
                </c:pt>
                <c:pt idx="22420">
                  <c:v>11210</c:v>
                </c:pt>
                <c:pt idx="22421">
                  <c:v>11210.5</c:v>
                </c:pt>
                <c:pt idx="22422">
                  <c:v>11211</c:v>
                </c:pt>
                <c:pt idx="22423">
                  <c:v>11211.5</c:v>
                </c:pt>
                <c:pt idx="22424">
                  <c:v>11212</c:v>
                </c:pt>
                <c:pt idx="22425">
                  <c:v>11212.5</c:v>
                </c:pt>
                <c:pt idx="22426">
                  <c:v>11213</c:v>
                </c:pt>
                <c:pt idx="22427">
                  <c:v>11213.5</c:v>
                </c:pt>
                <c:pt idx="22428">
                  <c:v>11214</c:v>
                </c:pt>
                <c:pt idx="22429">
                  <c:v>11214.5</c:v>
                </c:pt>
                <c:pt idx="22430">
                  <c:v>11215</c:v>
                </c:pt>
                <c:pt idx="22431">
                  <c:v>11215.5</c:v>
                </c:pt>
                <c:pt idx="22432">
                  <c:v>11216</c:v>
                </c:pt>
                <c:pt idx="22433">
                  <c:v>11216.5</c:v>
                </c:pt>
                <c:pt idx="22434">
                  <c:v>11217</c:v>
                </c:pt>
                <c:pt idx="22435">
                  <c:v>11217.5</c:v>
                </c:pt>
                <c:pt idx="22436">
                  <c:v>11218</c:v>
                </c:pt>
                <c:pt idx="22437">
                  <c:v>11218.5</c:v>
                </c:pt>
                <c:pt idx="22438">
                  <c:v>11219</c:v>
                </c:pt>
                <c:pt idx="22439">
                  <c:v>11219.5</c:v>
                </c:pt>
                <c:pt idx="22440">
                  <c:v>11220</c:v>
                </c:pt>
                <c:pt idx="22441">
                  <c:v>11220.5</c:v>
                </c:pt>
                <c:pt idx="22442">
                  <c:v>11221</c:v>
                </c:pt>
                <c:pt idx="22443">
                  <c:v>11221.5</c:v>
                </c:pt>
                <c:pt idx="22444">
                  <c:v>11222</c:v>
                </c:pt>
                <c:pt idx="22445">
                  <c:v>11222.5</c:v>
                </c:pt>
                <c:pt idx="22446">
                  <c:v>11223</c:v>
                </c:pt>
                <c:pt idx="22447">
                  <c:v>11223.5</c:v>
                </c:pt>
                <c:pt idx="22448">
                  <c:v>11224</c:v>
                </c:pt>
                <c:pt idx="22449">
                  <c:v>11224.5</c:v>
                </c:pt>
                <c:pt idx="22450">
                  <c:v>11225</c:v>
                </c:pt>
                <c:pt idx="22451">
                  <c:v>11225.5</c:v>
                </c:pt>
                <c:pt idx="22452">
                  <c:v>11226</c:v>
                </c:pt>
                <c:pt idx="22453">
                  <c:v>11226.5</c:v>
                </c:pt>
                <c:pt idx="22454">
                  <c:v>11227</c:v>
                </c:pt>
                <c:pt idx="22455">
                  <c:v>11227.5</c:v>
                </c:pt>
                <c:pt idx="22456">
                  <c:v>11228</c:v>
                </c:pt>
                <c:pt idx="22457">
                  <c:v>11228.5</c:v>
                </c:pt>
                <c:pt idx="22458">
                  <c:v>11229</c:v>
                </c:pt>
                <c:pt idx="22459">
                  <c:v>11229.5</c:v>
                </c:pt>
                <c:pt idx="22460">
                  <c:v>11230</c:v>
                </c:pt>
                <c:pt idx="22461">
                  <c:v>11230.5</c:v>
                </c:pt>
                <c:pt idx="22462">
                  <c:v>11231</c:v>
                </c:pt>
                <c:pt idx="22463">
                  <c:v>11231.5</c:v>
                </c:pt>
                <c:pt idx="22464">
                  <c:v>11232</c:v>
                </c:pt>
                <c:pt idx="22465">
                  <c:v>11232.5</c:v>
                </c:pt>
                <c:pt idx="22466">
                  <c:v>11233</c:v>
                </c:pt>
                <c:pt idx="22467">
                  <c:v>11233.5</c:v>
                </c:pt>
                <c:pt idx="22468">
                  <c:v>11234</c:v>
                </c:pt>
                <c:pt idx="22469">
                  <c:v>11234.5</c:v>
                </c:pt>
                <c:pt idx="22470">
                  <c:v>11235</c:v>
                </c:pt>
                <c:pt idx="22471">
                  <c:v>11235.5</c:v>
                </c:pt>
                <c:pt idx="22472">
                  <c:v>11236</c:v>
                </c:pt>
                <c:pt idx="22473">
                  <c:v>11236.5</c:v>
                </c:pt>
                <c:pt idx="22474">
                  <c:v>11237</c:v>
                </c:pt>
                <c:pt idx="22475">
                  <c:v>11237.5</c:v>
                </c:pt>
                <c:pt idx="22476">
                  <c:v>11238</c:v>
                </c:pt>
                <c:pt idx="22477">
                  <c:v>11238.5</c:v>
                </c:pt>
                <c:pt idx="22478">
                  <c:v>11239</c:v>
                </c:pt>
                <c:pt idx="22479">
                  <c:v>11239.5</c:v>
                </c:pt>
                <c:pt idx="22480">
                  <c:v>11240</c:v>
                </c:pt>
                <c:pt idx="22481">
                  <c:v>11240.5</c:v>
                </c:pt>
                <c:pt idx="22482">
                  <c:v>11241</c:v>
                </c:pt>
                <c:pt idx="22483">
                  <c:v>11241.5</c:v>
                </c:pt>
                <c:pt idx="22484">
                  <c:v>11242</c:v>
                </c:pt>
                <c:pt idx="22485">
                  <c:v>11242.5</c:v>
                </c:pt>
                <c:pt idx="22486">
                  <c:v>11243</c:v>
                </c:pt>
                <c:pt idx="22487">
                  <c:v>11243.5</c:v>
                </c:pt>
                <c:pt idx="22488">
                  <c:v>11244</c:v>
                </c:pt>
                <c:pt idx="22489">
                  <c:v>11244.5</c:v>
                </c:pt>
                <c:pt idx="22490">
                  <c:v>11245</c:v>
                </c:pt>
                <c:pt idx="22491">
                  <c:v>11245.5</c:v>
                </c:pt>
                <c:pt idx="22492">
                  <c:v>11246</c:v>
                </c:pt>
                <c:pt idx="22493">
                  <c:v>11246.5</c:v>
                </c:pt>
                <c:pt idx="22494">
                  <c:v>11247</c:v>
                </c:pt>
                <c:pt idx="22495">
                  <c:v>11247.5</c:v>
                </c:pt>
                <c:pt idx="22496">
                  <c:v>11248</c:v>
                </c:pt>
                <c:pt idx="22497">
                  <c:v>11248.5</c:v>
                </c:pt>
                <c:pt idx="22498">
                  <c:v>11249</c:v>
                </c:pt>
                <c:pt idx="22499">
                  <c:v>11249.5</c:v>
                </c:pt>
                <c:pt idx="22500">
                  <c:v>11250</c:v>
                </c:pt>
                <c:pt idx="22501">
                  <c:v>11250.5</c:v>
                </c:pt>
                <c:pt idx="22502">
                  <c:v>11251</c:v>
                </c:pt>
                <c:pt idx="22503">
                  <c:v>11251.5</c:v>
                </c:pt>
                <c:pt idx="22504">
                  <c:v>11252</c:v>
                </c:pt>
                <c:pt idx="22505">
                  <c:v>11252.5</c:v>
                </c:pt>
                <c:pt idx="22506">
                  <c:v>11253</c:v>
                </c:pt>
                <c:pt idx="22507">
                  <c:v>11253.5</c:v>
                </c:pt>
                <c:pt idx="22508">
                  <c:v>11254</c:v>
                </c:pt>
                <c:pt idx="22509">
                  <c:v>11254.5</c:v>
                </c:pt>
                <c:pt idx="22510">
                  <c:v>11255</c:v>
                </c:pt>
                <c:pt idx="22511">
                  <c:v>11255.5</c:v>
                </c:pt>
                <c:pt idx="22512">
                  <c:v>11256</c:v>
                </c:pt>
                <c:pt idx="22513">
                  <c:v>11256.5</c:v>
                </c:pt>
                <c:pt idx="22514">
                  <c:v>11257</c:v>
                </c:pt>
                <c:pt idx="22515">
                  <c:v>11257.5</c:v>
                </c:pt>
                <c:pt idx="22516">
                  <c:v>11258</c:v>
                </c:pt>
                <c:pt idx="22517">
                  <c:v>11258.5</c:v>
                </c:pt>
                <c:pt idx="22518">
                  <c:v>11259</c:v>
                </c:pt>
                <c:pt idx="22519">
                  <c:v>11259.5</c:v>
                </c:pt>
                <c:pt idx="22520">
                  <c:v>11260</c:v>
                </c:pt>
                <c:pt idx="22521">
                  <c:v>11260.5</c:v>
                </c:pt>
                <c:pt idx="22522">
                  <c:v>11261</c:v>
                </c:pt>
                <c:pt idx="22523">
                  <c:v>11261.5</c:v>
                </c:pt>
                <c:pt idx="22524">
                  <c:v>11262</c:v>
                </c:pt>
                <c:pt idx="22525">
                  <c:v>11262.5</c:v>
                </c:pt>
                <c:pt idx="22526">
                  <c:v>11263</c:v>
                </c:pt>
                <c:pt idx="22527">
                  <c:v>11263.5</c:v>
                </c:pt>
                <c:pt idx="22528">
                  <c:v>11264</c:v>
                </c:pt>
                <c:pt idx="22529">
                  <c:v>11264.5</c:v>
                </c:pt>
                <c:pt idx="22530">
                  <c:v>11265</c:v>
                </c:pt>
                <c:pt idx="22531">
                  <c:v>11265.5</c:v>
                </c:pt>
                <c:pt idx="22532">
                  <c:v>11266</c:v>
                </c:pt>
                <c:pt idx="22533">
                  <c:v>11266.5</c:v>
                </c:pt>
                <c:pt idx="22534">
                  <c:v>11267</c:v>
                </c:pt>
                <c:pt idx="22535">
                  <c:v>11267.5</c:v>
                </c:pt>
                <c:pt idx="22536">
                  <c:v>11268</c:v>
                </c:pt>
                <c:pt idx="22537">
                  <c:v>11268.5</c:v>
                </c:pt>
                <c:pt idx="22538">
                  <c:v>11269</c:v>
                </c:pt>
                <c:pt idx="22539">
                  <c:v>11269.5</c:v>
                </c:pt>
                <c:pt idx="22540">
                  <c:v>11270</c:v>
                </c:pt>
                <c:pt idx="22541">
                  <c:v>11270.5</c:v>
                </c:pt>
                <c:pt idx="22542">
                  <c:v>11271</c:v>
                </c:pt>
                <c:pt idx="22543">
                  <c:v>11271.5</c:v>
                </c:pt>
                <c:pt idx="22544">
                  <c:v>11272</c:v>
                </c:pt>
                <c:pt idx="22545">
                  <c:v>11272.5</c:v>
                </c:pt>
                <c:pt idx="22546">
                  <c:v>11273</c:v>
                </c:pt>
                <c:pt idx="22547">
                  <c:v>11273.5</c:v>
                </c:pt>
                <c:pt idx="22548">
                  <c:v>11274</c:v>
                </c:pt>
                <c:pt idx="22549">
                  <c:v>11274.5</c:v>
                </c:pt>
                <c:pt idx="22550">
                  <c:v>11275</c:v>
                </c:pt>
                <c:pt idx="22551">
                  <c:v>11275.5</c:v>
                </c:pt>
                <c:pt idx="22552">
                  <c:v>11276</c:v>
                </c:pt>
                <c:pt idx="22553">
                  <c:v>11276.5</c:v>
                </c:pt>
                <c:pt idx="22554">
                  <c:v>11277</c:v>
                </c:pt>
                <c:pt idx="22555">
                  <c:v>11277.5</c:v>
                </c:pt>
                <c:pt idx="22556">
                  <c:v>11278</c:v>
                </c:pt>
                <c:pt idx="22557">
                  <c:v>11278.5</c:v>
                </c:pt>
                <c:pt idx="22558">
                  <c:v>11279</c:v>
                </c:pt>
                <c:pt idx="22559">
                  <c:v>11279.5</c:v>
                </c:pt>
                <c:pt idx="22560">
                  <c:v>11280</c:v>
                </c:pt>
                <c:pt idx="22561">
                  <c:v>11280.5</c:v>
                </c:pt>
                <c:pt idx="22562">
                  <c:v>11281</c:v>
                </c:pt>
                <c:pt idx="22563">
                  <c:v>11281.5</c:v>
                </c:pt>
                <c:pt idx="22564">
                  <c:v>11282</c:v>
                </c:pt>
                <c:pt idx="22565">
                  <c:v>11282.5</c:v>
                </c:pt>
                <c:pt idx="22566">
                  <c:v>11283</c:v>
                </c:pt>
                <c:pt idx="22567">
                  <c:v>11283.5</c:v>
                </c:pt>
                <c:pt idx="22568">
                  <c:v>11284</c:v>
                </c:pt>
                <c:pt idx="22569">
                  <c:v>11284.5</c:v>
                </c:pt>
                <c:pt idx="22570">
                  <c:v>11285</c:v>
                </c:pt>
                <c:pt idx="22571">
                  <c:v>11285.5</c:v>
                </c:pt>
                <c:pt idx="22572">
                  <c:v>11286</c:v>
                </c:pt>
                <c:pt idx="22573">
                  <c:v>11286.5</c:v>
                </c:pt>
                <c:pt idx="22574">
                  <c:v>11287</c:v>
                </c:pt>
                <c:pt idx="22575">
                  <c:v>11287.5</c:v>
                </c:pt>
                <c:pt idx="22576">
                  <c:v>11288</c:v>
                </c:pt>
                <c:pt idx="22577">
                  <c:v>11288.5</c:v>
                </c:pt>
                <c:pt idx="22578">
                  <c:v>11289</c:v>
                </c:pt>
                <c:pt idx="22579">
                  <c:v>11289.5</c:v>
                </c:pt>
                <c:pt idx="22580">
                  <c:v>11290</c:v>
                </c:pt>
                <c:pt idx="22581">
                  <c:v>11290.5</c:v>
                </c:pt>
                <c:pt idx="22582">
                  <c:v>11291</c:v>
                </c:pt>
                <c:pt idx="22583">
                  <c:v>11291.5</c:v>
                </c:pt>
                <c:pt idx="22584">
                  <c:v>11292</c:v>
                </c:pt>
                <c:pt idx="22585">
                  <c:v>11292.5</c:v>
                </c:pt>
                <c:pt idx="22586">
                  <c:v>11293</c:v>
                </c:pt>
                <c:pt idx="22587">
                  <c:v>11293.5</c:v>
                </c:pt>
                <c:pt idx="22588">
                  <c:v>11294</c:v>
                </c:pt>
                <c:pt idx="22589">
                  <c:v>11294.5</c:v>
                </c:pt>
                <c:pt idx="22590">
                  <c:v>11295</c:v>
                </c:pt>
                <c:pt idx="22591">
                  <c:v>11295.5</c:v>
                </c:pt>
                <c:pt idx="22592">
                  <c:v>11296</c:v>
                </c:pt>
                <c:pt idx="22593">
                  <c:v>11296.5</c:v>
                </c:pt>
                <c:pt idx="22594">
                  <c:v>11297</c:v>
                </c:pt>
                <c:pt idx="22595">
                  <c:v>11297.5</c:v>
                </c:pt>
                <c:pt idx="22596">
                  <c:v>11298</c:v>
                </c:pt>
                <c:pt idx="22597">
                  <c:v>11298.5</c:v>
                </c:pt>
                <c:pt idx="22598">
                  <c:v>11299</c:v>
                </c:pt>
                <c:pt idx="22599">
                  <c:v>11299.5</c:v>
                </c:pt>
                <c:pt idx="22600">
                  <c:v>11300</c:v>
                </c:pt>
                <c:pt idx="22601">
                  <c:v>11300.5</c:v>
                </c:pt>
                <c:pt idx="22602">
                  <c:v>11301</c:v>
                </c:pt>
                <c:pt idx="22603">
                  <c:v>11301.5</c:v>
                </c:pt>
                <c:pt idx="22604">
                  <c:v>11302</c:v>
                </c:pt>
                <c:pt idx="22605">
                  <c:v>11302.5</c:v>
                </c:pt>
                <c:pt idx="22606">
                  <c:v>11303</c:v>
                </c:pt>
                <c:pt idx="22607">
                  <c:v>11303.5</c:v>
                </c:pt>
                <c:pt idx="22608">
                  <c:v>11304</c:v>
                </c:pt>
                <c:pt idx="22609">
                  <c:v>11304.5</c:v>
                </c:pt>
                <c:pt idx="22610">
                  <c:v>11305</c:v>
                </c:pt>
                <c:pt idx="22611">
                  <c:v>11305.5</c:v>
                </c:pt>
                <c:pt idx="22612">
                  <c:v>11306</c:v>
                </c:pt>
                <c:pt idx="22613">
                  <c:v>11306.5</c:v>
                </c:pt>
                <c:pt idx="22614">
                  <c:v>11307</c:v>
                </c:pt>
                <c:pt idx="22615">
                  <c:v>11307.5</c:v>
                </c:pt>
                <c:pt idx="22616">
                  <c:v>11308</c:v>
                </c:pt>
                <c:pt idx="22617">
                  <c:v>11308.5</c:v>
                </c:pt>
                <c:pt idx="22618">
                  <c:v>11309</c:v>
                </c:pt>
                <c:pt idx="22619">
                  <c:v>11309.5</c:v>
                </c:pt>
                <c:pt idx="22620">
                  <c:v>11310</c:v>
                </c:pt>
                <c:pt idx="22621">
                  <c:v>11310.5</c:v>
                </c:pt>
                <c:pt idx="22622">
                  <c:v>11311</c:v>
                </c:pt>
                <c:pt idx="22623">
                  <c:v>11311.5</c:v>
                </c:pt>
                <c:pt idx="22624">
                  <c:v>11312</c:v>
                </c:pt>
                <c:pt idx="22625">
                  <c:v>11312.5</c:v>
                </c:pt>
                <c:pt idx="22626">
                  <c:v>11313</c:v>
                </c:pt>
                <c:pt idx="22627">
                  <c:v>11313.5</c:v>
                </c:pt>
                <c:pt idx="22628">
                  <c:v>11314</c:v>
                </c:pt>
                <c:pt idx="22629">
                  <c:v>11314.5</c:v>
                </c:pt>
                <c:pt idx="22630">
                  <c:v>11315</c:v>
                </c:pt>
                <c:pt idx="22631">
                  <c:v>11315.5</c:v>
                </c:pt>
                <c:pt idx="22632">
                  <c:v>11316</c:v>
                </c:pt>
                <c:pt idx="22633">
                  <c:v>11316.5</c:v>
                </c:pt>
                <c:pt idx="22634">
                  <c:v>11317</c:v>
                </c:pt>
                <c:pt idx="22635">
                  <c:v>11317.5</c:v>
                </c:pt>
                <c:pt idx="22636">
                  <c:v>11318</c:v>
                </c:pt>
                <c:pt idx="22637">
                  <c:v>11318.5</c:v>
                </c:pt>
                <c:pt idx="22638">
                  <c:v>11319</c:v>
                </c:pt>
                <c:pt idx="22639">
                  <c:v>11319.5</c:v>
                </c:pt>
                <c:pt idx="22640">
                  <c:v>11320</c:v>
                </c:pt>
                <c:pt idx="22641">
                  <c:v>11320.5</c:v>
                </c:pt>
                <c:pt idx="22642">
                  <c:v>11321</c:v>
                </c:pt>
                <c:pt idx="22643">
                  <c:v>11321.5</c:v>
                </c:pt>
                <c:pt idx="22644">
                  <c:v>11322</c:v>
                </c:pt>
                <c:pt idx="22645">
                  <c:v>11322.5</c:v>
                </c:pt>
                <c:pt idx="22646">
                  <c:v>11323</c:v>
                </c:pt>
                <c:pt idx="22647">
                  <c:v>11323.5</c:v>
                </c:pt>
                <c:pt idx="22648">
                  <c:v>11324</c:v>
                </c:pt>
                <c:pt idx="22649">
                  <c:v>11324.5</c:v>
                </c:pt>
                <c:pt idx="22650">
                  <c:v>11325</c:v>
                </c:pt>
                <c:pt idx="22651">
                  <c:v>11325.5</c:v>
                </c:pt>
                <c:pt idx="22652">
                  <c:v>11326</c:v>
                </c:pt>
                <c:pt idx="22653">
                  <c:v>11326.5</c:v>
                </c:pt>
                <c:pt idx="22654">
                  <c:v>11327</c:v>
                </c:pt>
                <c:pt idx="22655">
                  <c:v>11327.5</c:v>
                </c:pt>
                <c:pt idx="22656">
                  <c:v>11328</c:v>
                </c:pt>
                <c:pt idx="22657">
                  <c:v>11328.5</c:v>
                </c:pt>
                <c:pt idx="22658">
                  <c:v>11329</c:v>
                </c:pt>
                <c:pt idx="22659">
                  <c:v>11329.5</c:v>
                </c:pt>
                <c:pt idx="22660">
                  <c:v>11330</c:v>
                </c:pt>
                <c:pt idx="22661">
                  <c:v>11330.5</c:v>
                </c:pt>
                <c:pt idx="22662">
                  <c:v>11331</c:v>
                </c:pt>
                <c:pt idx="22663">
                  <c:v>11331.5</c:v>
                </c:pt>
                <c:pt idx="22664">
                  <c:v>11332</c:v>
                </c:pt>
                <c:pt idx="22665">
                  <c:v>11332.5</c:v>
                </c:pt>
                <c:pt idx="22666">
                  <c:v>11333</c:v>
                </c:pt>
                <c:pt idx="22667">
                  <c:v>11333.5</c:v>
                </c:pt>
                <c:pt idx="22668">
                  <c:v>11334</c:v>
                </c:pt>
                <c:pt idx="22669">
                  <c:v>11334.5</c:v>
                </c:pt>
                <c:pt idx="22670">
                  <c:v>11335</c:v>
                </c:pt>
                <c:pt idx="22671">
                  <c:v>11335.5</c:v>
                </c:pt>
                <c:pt idx="22672">
                  <c:v>11336</c:v>
                </c:pt>
                <c:pt idx="22673">
                  <c:v>11336.5</c:v>
                </c:pt>
                <c:pt idx="22674">
                  <c:v>11337</c:v>
                </c:pt>
                <c:pt idx="22675">
                  <c:v>11337.5</c:v>
                </c:pt>
                <c:pt idx="22676">
                  <c:v>11338</c:v>
                </c:pt>
                <c:pt idx="22677">
                  <c:v>11338.5</c:v>
                </c:pt>
                <c:pt idx="22678">
                  <c:v>11339</c:v>
                </c:pt>
                <c:pt idx="22679">
                  <c:v>11339.5</c:v>
                </c:pt>
                <c:pt idx="22680">
                  <c:v>11340</c:v>
                </c:pt>
                <c:pt idx="22681">
                  <c:v>11340.5</c:v>
                </c:pt>
                <c:pt idx="22682">
                  <c:v>11341</c:v>
                </c:pt>
                <c:pt idx="22683">
                  <c:v>11341.5</c:v>
                </c:pt>
                <c:pt idx="22684">
                  <c:v>11342</c:v>
                </c:pt>
                <c:pt idx="22685">
                  <c:v>11342.5</c:v>
                </c:pt>
                <c:pt idx="22686">
                  <c:v>11343</c:v>
                </c:pt>
                <c:pt idx="22687">
                  <c:v>11343.5</c:v>
                </c:pt>
                <c:pt idx="22688">
                  <c:v>11344</c:v>
                </c:pt>
                <c:pt idx="22689">
                  <c:v>11344.5</c:v>
                </c:pt>
                <c:pt idx="22690">
                  <c:v>11345</c:v>
                </c:pt>
                <c:pt idx="22691">
                  <c:v>11345.5</c:v>
                </c:pt>
                <c:pt idx="22692">
                  <c:v>11346</c:v>
                </c:pt>
                <c:pt idx="22693">
                  <c:v>11346.5</c:v>
                </c:pt>
                <c:pt idx="22694">
                  <c:v>11347</c:v>
                </c:pt>
                <c:pt idx="22695">
                  <c:v>11347.5</c:v>
                </c:pt>
                <c:pt idx="22696">
                  <c:v>11348</c:v>
                </c:pt>
                <c:pt idx="22697">
                  <c:v>11348.5</c:v>
                </c:pt>
                <c:pt idx="22698">
                  <c:v>11349</c:v>
                </c:pt>
                <c:pt idx="22699">
                  <c:v>11349.5</c:v>
                </c:pt>
                <c:pt idx="22700">
                  <c:v>11350</c:v>
                </c:pt>
                <c:pt idx="22701">
                  <c:v>11350.5</c:v>
                </c:pt>
                <c:pt idx="22702">
                  <c:v>11351</c:v>
                </c:pt>
                <c:pt idx="22703">
                  <c:v>11351.5</c:v>
                </c:pt>
                <c:pt idx="22704">
                  <c:v>11352</c:v>
                </c:pt>
                <c:pt idx="22705">
                  <c:v>11352.5</c:v>
                </c:pt>
                <c:pt idx="22706">
                  <c:v>11353</c:v>
                </c:pt>
                <c:pt idx="22707">
                  <c:v>11353.5</c:v>
                </c:pt>
                <c:pt idx="22708">
                  <c:v>11354</c:v>
                </c:pt>
                <c:pt idx="22709">
                  <c:v>11354.5</c:v>
                </c:pt>
                <c:pt idx="22710">
                  <c:v>11355</c:v>
                </c:pt>
                <c:pt idx="22711">
                  <c:v>11355.5</c:v>
                </c:pt>
                <c:pt idx="22712">
                  <c:v>11356</c:v>
                </c:pt>
                <c:pt idx="22713">
                  <c:v>11356.5</c:v>
                </c:pt>
                <c:pt idx="22714">
                  <c:v>11357</c:v>
                </c:pt>
                <c:pt idx="22715">
                  <c:v>11357.5</c:v>
                </c:pt>
                <c:pt idx="22716">
                  <c:v>11358</c:v>
                </c:pt>
                <c:pt idx="22717">
                  <c:v>11358.5</c:v>
                </c:pt>
                <c:pt idx="22718">
                  <c:v>11359</c:v>
                </c:pt>
                <c:pt idx="22719">
                  <c:v>11359.5</c:v>
                </c:pt>
                <c:pt idx="22720">
                  <c:v>11360</c:v>
                </c:pt>
                <c:pt idx="22721">
                  <c:v>11360.5</c:v>
                </c:pt>
                <c:pt idx="22722">
                  <c:v>11361</c:v>
                </c:pt>
                <c:pt idx="22723">
                  <c:v>11361.5</c:v>
                </c:pt>
                <c:pt idx="22724">
                  <c:v>11362</c:v>
                </c:pt>
                <c:pt idx="22725">
                  <c:v>11362.5</c:v>
                </c:pt>
                <c:pt idx="22726">
                  <c:v>11363</c:v>
                </c:pt>
                <c:pt idx="22727">
                  <c:v>11363.5</c:v>
                </c:pt>
                <c:pt idx="22728">
                  <c:v>11364</c:v>
                </c:pt>
                <c:pt idx="22729">
                  <c:v>11364.5</c:v>
                </c:pt>
                <c:pt idx="22730">
                  <c:v>11365</c:v>
                </c:pt>
                <c:pt idx="22731">
                  <c:v>11365.5</c:v>
                </c:pt>
                <c:pt idx="22732">
                  <c:v>11366</c:v>
                </c:pt>
                <c:pt idx="22733">
                  <c:v>11366.5</c:v>
                </c:pt>
                <c:pt idx="22734">
                  <c:v>11367</c:v>
                </c:pt>
                <c:pt idx="22735">
                  <c:v>11367.5</c:v>
                </c:pt>
                <c:pt idx="22736">
                  <c:v>11368</c:v>
                </c:pt>
                <c:pt idx="22737">
                  <c:v>11368.5</c:v>
                </c:pt>
                <c:pt idx="22738">
                  <c:v>11369</c:v>
                </c:pt>
                <c:pt idx="22739">
                  <c:v>11369.5</c:v>
                </c:pt>
                <c:pt idx="22740">
                  <c:v>11370</c:v>
                </c:pt>
                <c:pt idx="22741">
                  <c:v>11370.5</c:v>
                </c:pt>
                <c:pt idx="22742">
                  <c:v>11371</c:v>
                </c:pt>
                <c:pt idx="22743">
                  <c:v>11371.5</c:v>
                </c:pt>
                <c:pt idx="22744">
                  <c:v>11372</c:v>
                </c:pt>
                <c:pt idx="22745">
                  <c:v>11372.5</c:v>
                </c:pt>
                <c:pt idx="22746">
                  <c:v>11373</c:v>
                </c:pt>
                <c:pt idx="22747">
                  <c:v>11373.5</c:v>
                </c:pt>
                <c:pt idx="22748">
                  <c:v>11374</c:v>
                </c:pt>
                <c:pt idx="22749">
                  <c:v>11374.5</c:v>
                </c:pt>
                <c:pt idx="22750">
                  <c:v>11375</c:v>
                </c:pt>
                <c:pt idx="22751">
                  <c:v>11375.5</c:v>
                </c:pt>
                <c:pt idx="22752">
                  <c:v>11376</c:v>
                </c:pt>
                <c:pt idx="22753">
                  <c:v>11376.5</c:v>
                </c:pt>
                <c:pt idx="22754">
                  <c:v>11377</c:v>
                </c:pt>
                <c:pt idx="22755">
                  <c:v>11377.5</c:v>
                </c:pt>
                <c:pt idx="22756">
                  <c:v>11378</c:v>
                </c:pt>
                <c:pt idx="22757">
                  <c:v>11378.5</c:v>
                </c:pt>
                <c:pt idx="22758">
                  <c:v>11379</c:v>
                </c:pt>
                <c:pt idx="22759">
                  <c:v>11379.5</c:v>
                </c:pt>
                <c:pt idx="22760">
                  <c:v>11380</c:v>
                </c:pt>
                <c:pt idx="22761">
                  <c:v>11380.5</c:v>
                </c:pt>
                <c:pt idx="22762">
                  <c:v>11381</c:v>
                </c:pt>
                <c:pt idx="22763">
                  <c:v>11381.5</c:v>
                </c:pt>
                <c:pt idx="22764">
                  <c:v>11382</c:v>
                </c:pt>
                <c:pt idx="22765">
                  <c:v>11382.5</c:v>
                </c:pt>
                <c:pt idx="22766">
                  <c:v>11383</c:v>
                </c:pt>
                <c:pt idx="22767">
                  <c:v>11383.5</c:v>
                </c:pt>
                <c:pt idx="22768">
                  <c:v>11384</c:v>
                </c:pt>
                <c:pt idx="22769">
                  <c:v>11384.5</c:v>
                </c:pt>
                <c:pt idx="22770">
                  <c:v>11385</c:v>
                </c:pt>
                <c:pt idx="22771">
                  <c:v>11385.5</c:v>
                </c:pt>
                <c:pt idx="22772">
                  <c:v>11386</c:v>
                </c:pt>
                <c:pt idx="22773">
                  <c:v>11386.5</c:v>
                </c:pt>
                <c:pt idx="22774">
                  <c:v>11387</c:v>
                </c:pt>
                <c:pt idx="22775">
                  <c:v>11387.5</c:v>
                </c:pt>
                <c:pt idx="22776">
                  <c:v>11388</c:v>
                </c:pt>
                <c:pt idx="22777">
                  <c:v>11388.5</c:v>
                </c:pt>
                <c:pt idx="22778">
                  <c:v>11389</c:v>
                </c:pt>
                <c:pt idx="22779">
                  <c:v>11389.5</c:v>
                </c:pt>
                <c:pt idx="22780">
                  <c:v>11390</c:v>
                </c:pt>
                <c:pt idx="22781">
                  <c:v>11390.5</c:v>
                </c:pt>
                <c:pt idx="22782">
                  <c:v>11391</c:v>
                </c:pt>
                <c:pt idx="22783">
                  <c:v>11391.5</c:v>
                </c:pt>
                <c:pt idx="22784">
                  <c:v>11392</c:v>
                </c:pt>
                <c:pt idx="22785">
                  <c:v>11392.5</c:v>
                </c:pt>
                <c:pt idx="22786">
                  <c:v>11393</c:v>
                </c:pt>
                <c:pt idx="22787">
                  <c:v>11393.5</c:v>
                </c:pt>
                <c:pt idx="22788">
                  <c:v>11394</c:v>
                </c:pt>
                <c:pt idx="22789">
                  <c:v>11394.5</c:v>
                </c:pt>
                <c:pt idx="22790">
                  <c:v>11395</c:v>
                </c:pt>
                <c:pt idx="22791">
                  <c:v>11395.5</c:v>
                </c:pt>
                <c:pt idx="22792">
                  <c:v>11396</c:v>
                </c:pt>
                <c:pt idx="22793">
                  <c:v>11396.5</c:v>
                </c:pt>
                <c:pt idx="22794">
                  <c:v>11397</c:v>
                </c:pt>
                <c:pt idx="22795">
                  <c:v>11397.5</c:v>
                </c:pt>
                <c:pt idx="22796">
                  <c:v>11398</c:v>
                </c:pt>
                <c:pt idx="22797">
                  <c:v>11398.5</c:v>
                </c:pt>
                <c:pt idx="22798">
                  <c:v>11399</c:v>
                </c:pt>
                <c:pt idx="22799">
                  <c:v>11399.5</c:v>
                </c:pt>
                <c:pt idx="22800">
                  <c:v>11400</c:v>
                </c:pt>
                <c:pt idx="22801">
                  <c:v>11400.5</c:v>
                </c:pt>
                <c:pt idx="22802">
                  <c:v>11401</c:v>
                </c:pt>
                <c:pt idx="22803">
                  <c:v>11401.5</c:v>
                </c:pt>
                <c:pt idx="22804">
                  <c:v>11402</c:v>
                </c:pt>
                <c:pt idx="22805">
                  <c:v>11402.5</c:v>
                </c:pt>
                <c:pt idx="22806">
                  <c:v>11403</c:v>
                </c:pt>
                <c:pt idx="22807">
                  <c:v>11403.5</c:v>
                </c:pt>
                <c:pt idx="22808">
                  <c:v>11404</c:v>
                </c:pt>
                <c:pt idx="22809">
                  <c:v>11404.5</c:v>
                </c:pt>
                <c:pt idx="22810">
                  <c:v>11405</c:v>
                </c:pt>
                <c:pt idx="22811">
                  <c:v>11405.5</c:v>
                </c:pt>
                <c:pt idx="22812">
                  <c:v>11406</c:v>
                </c:pt>
                <c:pt idx="22813">
                  <c:v>11406.5</c:v>
                </c:pt>
                <c:pt idx="22814">
                  <c:v>11407</c:v>
                </c:pt>
                <c:pt idx="22815">
                  <c:v>11407.5</c:v>
                </c:pt>
                <c:pt idx="22816">
                  <c:v>11408</c:v>
                </c:pt>
                <c:pt idx="22817">
                  <c:v>11408.5</c:v>
                </c:pt>
                <c:pt idx="22818">
                  <c:v>11409</c:v>
                </c:pt>
                <c:pt idx="22819">
                  <c:v>11409.5</c:v>
                </c:pt>
                <c:pt idx="22820">
                  <c:v>11410</c:v>
                </c:pt>
                <c:pt idx="22821">
                  <c:v>11410.5</c:v>
                </c:pt>
                <c:pt idx="22822">
                  <c:v>11411</c:v>
                </c:pt>
                <c:pt idx="22823">
                  <c:v>11411.5</c:v>
                </c:pt>
                <c:pt idx="22824">
                  <c:v>11412</c:v>
                </c:pt>
                <c:pt idx="22825">
                  <c:v>11412.5</c:v>
                </c:pt>
                <c:pt idx="22826">
                  <c:v>11413</c:v>
                </c:pt>
                <c:pt idx="22827">
                  <c:v>11413.5</c:v>
                </c:pt>
                <c:pt idx="22828">
                  <c:v>11414</c:v>
                </c:pt>
                <c:pt idx="22829">
                  <c:v>11414.5</c:v>
                </c:pt>
                <c:pt idx="22830">
                  <c:v>11415</c:v>
                </c:pt>
                <c:pt idx="22831">
                  <c:v>11415.5</c:v>
                </c:pt>
                <c:pt idx="22832">
                  <c:v>11416</c:v>
                </c:pt>
                <c:pt idx="22833">
                  <c:v>11416.5</c:v>
                </c:pt>
                <c:pt idx="22834">
                  <c:v>11417</c:v>
                </c:pt>
                <c:pt idx="22835">
                  <c:v>11417.5</c:v>
                </c:pt>
                <c:pt idx="22836">
                  <c:v>11418</c:v>
                </c:pt>
                <c:pt idx="22837">
                  <c:v>11418.5</c:v>
                </c:pt>
                <c:pt idx="22838">
                  <c:v>11419</c:v>
                </c:pt>
                <c:pt idx="22839">
                  <c:v>11419.5</c:v>
                </c:pt>
                <c:pt idx="22840">
                  <c:v>11420</c:v>
                </c:pt>
                <c:pt idx="22841">
                  <c:v>11420.5</c:v>
                </c:pt>
                <c:pt idx="22842">
                  <c:v>11421</c:v>
                </c:pt>
                <c:pt idx="22843">
                  <c:v>11421.5</c:v>
                </c:pt>
                <c:pt idx="22844">
                  <c:v>11422</c:v>
                </c:pt>
                <c:pt idx="22845">
                  <c:v>11422.5</c:v>
                </c:pt>
                <c:pt idx="22846">
                  <c:v>11423</c:v>
                </c:pt>
                <c:pt idx="22847">
                  <c:v>11423.5</c:v>
                </c:pt>
                <c:pt idx="22848">
                  <c:v>11424</c:v>
                </c:pt>
                <c:pt idx="22849">
                  <c:v>11424.5</c:v>
                </c:pt>
                <c:pt idx="22850">
                  <c:v>11425</c:v>
                </c:pt>
                <c:pt idx="22851">
                  <c:v>11425.5</c:v>
                </c:pt>
                <c:pt idx="22852">
                  <c:v>11426</c:v>
                </c:pt>
                <c:pt idx="22853">
                  <c:v>11426.5</c:v>
                </c:pt>
                <c:pt idx="22854">
                  <c:v>11427</c:v>
                </c:pt>
                <c:pt idx="22855">
                  <c:v>11427.5</c:v>
                </c:pt>
                <c:pt idx="22856">
                  <c:v>11428</c:v>
                </c:pt>
                <c:pt idx="22857">
                  <c:v>11428.5</c:v>
                </c:pt>
                <c:pt idx="22858">
                  <c:v>11429</c:v>
                </c:pt>
                <c:pt idx="22859">
                  <c:v>11429.5</c:v>
                </c:pt>
                <c:pt idx="22860">
                  <c:v>11430</c:v>
                </c:pt>
                <c:pt idx="22861">
                  <c:v>11430.5</c:v>
                </c:pt>
                <c:pt idx="22862">
                  <c:v>11431</c:v>
                </c:pt>
                <c:pt idx="22863">
                  <c:v>11431.5</c:v>
                </c:pt>
                <c:pt idx="22864">
                  <c:v>11432</c:v>
                </c:pt>
                <c:pt idx="22865">
                  <c:v>11432.5</c:v>
                </c:pt>
                <c:pt idx="22866">
                  <c:v>11433</c:v>
                </c:pt>
                <c:pt idx="22867">
                  <c:v>11433.5</c:v>
                </c:pt>
                <c:pt idx="22868">
                  <c:v>11434</c:v>
                </c:pt>
                <c:pt idx="22869">
                  <c:v>11434.5</c:v>
                </c:pt>
                <c:pt idx="22870">
                  <c:v>11435</c:v>
                </c:pt>
                <c:pt idx="22871">
                  <c:v>11435.5</c:v>
                </c:pt>
                <c:pt idx="22872">
                  <c:v>11436</c:v>
                </c:pt>
                <c:pt idx="22873">
                  <c:v>11436.5</c:v>
                </c:pt>
                <c:pt idx="22874">
                  <c:v>11437</c:v>
                </c:pt>
                <c:pt idx="22875">
                  <c:v>11437.5</c:v>
                </c:pt>
                <c:pt idx="22876">
                  <c:v>11438</c:v>
                </c:pt>
                <c:pt idx="22877">
                  <c:v>11438.5</c:v>
                </c:pt>
                <c:pt idx="22878">
                  <c:v>11439</c:v>
                </c:pt>
                <c:pt idx="22879">
                  <c:v>11439.5</c:v>
                </c:pt>
                <c:pt idx="22880">
                  <c:v>11440</c:v>
                </c:pt>
                <c:pt idx="22881">
                  <c:v>11440.5</c:v>
                </c:pt>
                <c:pt idx="22882">
                  <c:v>11441</c:v>
                </c:pt>
                <c:pt idx="22883">
                  <c:v>11441.5</c:v>
                </c:pt>
                <c:pt idx="22884">
                  <c:v>11442</c:v>
                </c:pt>
                <c:pt idx="22885">
                  <c:v>11442.5</c:v>
                </c:pt>
                <c:pt idx="22886">
                  <c:v>11443</c:v>
                </c:pt>
                <c:pt idx="22887">
                  <c:v>11443.5</c:v>
                </c:pt>
                <c:pt idx="22888">
                  <c:v>11444</c:v>
                </c:pt>
                <c:pt idx="22889">
                  <c:v>11444.5</c:v>
                </c:pt>
                <c:pt idx="22890">
                  <c:v>11445</c:v>
                </c:pt>
                <c:pt idx="22891">
                  <c:v>11445.5</c:v>
                </c:pt>
                <c:pt idx="22892">
                  <c:v>11446</c:v>
                </c:pt>
                <c:pt idx="22893">
                  <c:v>11446.5</c:v>
                </c:pt>
                <c:pt idx="22894">
                  <c:v>11447</c:v>
                </c:pt>
                <c:pt idx="22895">
                  <c:v>11447.5</c:v>
                </c:pt>
                <c:pt idx="22896">
                  <c:v>11448</c:v>
                </c:pt>
                <c:pt idx="22897">
                  <c:v>11448.5</c:v>
                </c:pt>
                <c:pt idx="22898">
                  <c:v>11449</c:v>
                </c:pt>
                <c:pt idx="22899">
                  <c:v>11449.5</c:v>
                </c:pt>
                <c:pt idx="22900">
                  <c:v>11450</c:v>
                </c:pt>
                <c:pt idx="22901">
                  <c:v>11450.5</c:v>
                </c:pt>
                <c:pt idx="22902">
                  <c:v>11451</c:v>
                </c:pt>
                <c:pt idx="22903">
                  <c:v>11451.5</c:v>
                </c:pt>
                <c:pt idx="22904">
                  <c:v>11452</c:v>
                </c:pt>
                <c:pt idx="22905">
                  <c:v>11452.5</c:v>
                </c:pt>
                <c:pt idx="22906">
                  <c:v>11453</c:v>
                </c:pt>
                <c:pt idx="22907">
                  <c:v>11453.5</c:v>
                </c:pt>
                <c:pt idx="22908">
                  <c:v>11454</c:v>
                </c:pt>
                <c:pt idx="22909">
                  <c:v>11454.5</c:v>
                </c:pt>
                <c:pt idx="22910">
                  <c:v>11455</c:v>
                </c:pt>
                <c:pt idx="22911">
                  <c:v>11455.5</c:v>
                </c:pt>
                <c:pt idx="22912">
                  <c:v>11456</c:v>
                </c:pt>
                <c:pt idx="22913">
                  <c:v>11456.5</c:v>
                </c:pt>
                <c:pt idx="22914">
                  <c:v>11457</c:v>
                </c:pt>
                <c:pt idx="22915">
                  <c:v>11457.5</c:v>
                </c:pt>
                <c:pt idx="22916">
                  <c:v>11458</c:v>
                </c:pt>
                <c:pt idx="22917">
                  <c:v>11458.5</c:v>
                </c:pt>
                <c:pt idx="22918">
                  <c:v>11459</c:v>
                </c:pt>
                <c:pt idx="22919">
                  <c:v>11459.5</c:v>
                </c:pt>
                <c:pt idx="22920">
                  <c:v>11460</c:v>
                </c:pt>
                <c:pt idx="22921">
                  <c:v>11460.5</c:v>
                </c:pt>
                <c:pt idx="22922">
                  <c:v>11461</c:v>
                </c:pt>
                <c:pt idx="22923">
                  <c:v>11461.5</c:v>
                </c:pt>
                <c:pt idx="22924">
                  <c:v>11462</c:v>
                </c:pt>
                <c:pt idx="22925">
                  <c:v>11462.5</c:v>
                </c:pt>
                <c:pt idx="22926">
                  <c:v>11463</c:v>
                </c:pt>
                <c:pt idx="22927">
                  <c:v>11463.5</c:v>
                </c:pt>
                <c:pt idx="22928">
                  <c:v>11464</c:v>
                </c:pt>
                <c:pt idx="22929">
                  <c:v>11464.5</c:v>
                </c:pt>
                <c:pt idx="22930">
                  <c:v>11465</c:v>
                </c:pt>
                <c:pt idx="22931">
                  <c:v>11465.5</c:v>
                </c:pt>
                <c:pt idx="22932">
                  <c:v>11466</c:v>
                </c:pt>
                <c:pt idx="22933">
                  <c:v>11466.5</c:v>
                </c:pt>
                <c:pt idx="22934">
                  <c:v>11467</c:v>
                </c:pt>
                <c:pt idx="22935">
                  <c:v>11467.5</c:v>
                </c:pt>
                <c:pt idx="22936">
                  <c:v>11468</c:v>
                </c:pt>
                <c:pt idx="22937">
                  <c:v>11468.5</c:v>
                </c:pt>
                <c:pt idx="22938">
                  <c:v>11469</c:v>
                </c:pt>
                <c:pt idx="22939">
                  <c:v>11469.5</c:v>
                </c:pt>
                <c:pt idx="22940">
                  <c:v>11470</c:v>
                </c:pt>
                <c:pt idx="22941">
                  <c:v>11470.5</c:v>
                </c:pt>
                <c:pt idx="22942">
                  <c:v>11471</c:v>
                </c:pt>
                <c:pt idx="22943">
                  <c:v>11471.5</c:v>
                </c:pt>
                <c:pt idx="22944">
                  <c:v>11472</c:v>
                </c:pt>
                <c:pt idx="22945">
                  <c:v>11472.5</c:v>
                </c:pt>
                <c:pt idx="22946">
                  <c:v>11473</c:v>
                </c:pt>
                <c:pt idx="22947">
                  <c:v>11473.5</c:v>
                </c:pt>
                <c:pt idx="22948">
                  <c:v>11474</c:v>
                </c:pt>
                <c:pt idx="22949">
                  <c:v>11474.5</c:v>
                </c:pt>
                <c:pt idx="22950">
                  <c:v>11475</c:v>
                </c:pt>
                <c:pt idx="22951">
                  <c:v>11475.5</c:v>
                </c:pt>
                <c:pt idx="22952">
                  <c:v>11476</c:v>
                </c:pt>
                <c:pt idx="22953">
                  <c:v>11476.5</c:v>
                </c:pt>
                <c:pt idx="22954">
                  <c:v>11477</c:v>
                </c:pt>
                <c:pt idx="22955">
                  <c:v>11477.5</c:v>
                </c:pt>
                <c:pt idx="22956">
                  <c:v>11478</c:v>
                </c:pt>
                <c:pt idx="22957">
                  <c:v>11478.5</c:v>
                </c:pt>
                <c:pt idx="22958">
                  <c:v>11479</c:v>
                </c:pt>
                <c:pt idx="22959">
                  <c:v>11479.5</c:v>
                </c:pt>
                <c:pt idx="22960">
                  <c:v>11480</c:v>
                </c:pt>
                <c:pt idx="22961">
                  <c:v>11480.5</c:v>
                </c:pt>
                <c:pt idx="22962">
                  <c:v>11481</c:v>
                </c:pt>
                <c:pt idx="22963">
                  <c:v>11481.5</c:v>
                </c:pt>
                <c:pt idx="22964">
                  <c:v>11482</c:v>
                </c:pt>
                <c:pt idx="22965">
                  <c:v>11482.5</c:v>
                </c:pt>
                <c:pt idx="22966">
                  <c:v>11483</c:v>
                </c:pt>
                <c:pt idx="22967">
                  <c:v>11483.5</c:v>
                </c:pt>
                <c:pt idx="22968">
                  <c:v>11484</c:v>
                </c:pt>
                <c:pt idx="22969">
                  <c:v>11484.5</c:v>
                </c:pt>
                <c:pt idx="22970">
                  <c:v>11485</c:v>
                </c:pt>
                <c:pt idx="22971">
                  <c:v>11485.5</c:v>
                </c:pt>
                <c:pt idx="22972">
                  <c:v>11486</c:v>
                </c:pt>
                <c:pt idx="22973">
                  <c:v>11486.5</c:v>
                </c:pt>
                <c:pt idx="22974">
                  <c:v>11487</c:v>
                </c:pt>
                <c:pt idx="22975">
                  <c:v>11487.5</c:v>
                </c:pt>
                <c:pt idx="22976">
                  <c:v>11488</c:v>
                </c:pt>
                <c:pt idx="22977">
                  <c:v>11488.5</c:v>
                </c:pt>
                <c:pt idx="22978">
                  <c:v>11489</c:v>
                </c:pt>
                <c:pt idx="22979">
                  <c:v>11489.5</c:v>
                </c:pt>
                <c:pt idx="22980">
                  <c:v>11490</c:v>
                </c:pt>
                <c:pt idx="22981">
                  <c:v>11490.5</c:v>
                </c:pt>
                <c:pt idx="22982">
                  <c:v>11491</c:v>
                </c:pt>
                <c:pt idx="22983">
                  <c:v>11491.5</c:v>
                </c:pt>
                <c:pt idx="22984">
                  <c:v>11492</c:v>
                </c:pt>
                <c:pt idx="22985">
                  <c:v>11492.5</c:v>
                </c:pt>
                <c:pt idx="22986">
                  <c:v>11493</c:v>
                </c:pt>
                <c:pt idx="22987">
                  <c:v>11493.5</c:v>
                </c:pt>
                <c:pt idx="22988">
                  <c:v>11494</c:v>
                </c:pt>
                <c:pt idx="22989">
                  <c:v>11494.5</c:v>
                </c:pt>
                <c:pt idx="22990">
                  <c:v>11495</c:v>
                </c:pt>
                <c:pt idx="22991">
                  <c:v>11495.5</c:v>
                </c:pt>
                <c:pt idx="22992">
                  <c:v>11496</c:v>
                </c:pt>
                <c:pt idx="22993">
                  <c:v>11496.5</c:v>
                </c:pt>
                <c:pt idx="22994">
                  <c:v>11497</c:v>
                </c:pt>
                <c:pt idx="22995">
                  <c:v>11497.5</c:v>
                </c:pt>
                <c:pt idx="22996">
                  <c:v>11498</c:v>
                </c:pt>
                <c:pt idx="22997">
                  <c:v>11498.5</c:v>
                </c:pt>
                <c:pt idx="22998">
                  <c:v>11499</c:v>
                </c:pt>
                <c:pt idx="22999">
                  <c:v>11499.5</c:v>
                </c:pt>
                <c:pt idx="23000">
                  <c:v>11500</c:v>
                </c:pt>
                <c:pt idx="23001">
                  <c:v>11500.5</c:v>
                </c:pt>
                <c:pt idx="23002">
                  <c:v>11501</c:v>
                </c:pt>
                <c:pt idx="23003">
                  <c:v>11501.5</c:v>
                </c:pt>
                <c:pt idx="23004">
                  <c:v>11502</c:v>
                </c:pt>
                <c:pt idx="23005">
                  <c:v>11502.5</c:v>
                </c:pt>
                <c:pt idx="23006">
                  <c:v>11503</c:v>
                </c:pt>
                <c:pt idx="23007">
                  <c:v>11503.5</c:v>
                </c:pt>
                <c:pt idx="23008">
                  <c:v>11504</c:v>
                </c:pt>
                <c:pt idx="23009">
                  <c:v>11504.5</c:v>
                </c:pt>
                <c:pt idx="23010">
                  <c:v>11505</c:v>
                </c:pt>
                <c:pt idx="23011">
                  <c:v>11505.5</c:v>
                </c:pt>
                <c:pt idx="23012">
                  <c:v>11506</c:v>
                </c:pt>
                <c:pt idx="23013">
                  <c:v>11506.5</c:v>
                </c:pt>
                <c:pt idx="23014">
                  <c:v>11507</c:v>
                </c:pt>
                <c:pt idx="23015">
                  <c:v>11507.5</c:v>
                </c:pt>
                <c:pt idx="23016">
                  <c:v>11508</c:v>
                </c:pt>
                <c:pt idx="23017">
                  <c:v>11508.5</c:v>
                </c:pt>
                <c:pt idx="23018">
                  <c:v>11509</c:v>
                </c:pt>
                <c:pt idx="23019">
                  <c:v>11509.5</c:v>
                </c:pt>
                <c:pt idx="23020">
                  <c:v>11510</c:v>
                </c:pt>
                <c:pt idx="23021">
                  <c:v>11510.5</c:v>
                </c:pt>
                <c:pt idx="23022">
                  <c:v>11511</c:v>
                </c:pt>
                <c:pt idx="23023">
                  <c:v>11511.5</c:v>
                </c:pt>
                <c:pt idx="23024">
                  <c:v>11512</c:v>
                </c:pt>
                <c:pt idx="23025">
                  <c:v>11512.5</c:v>
                </c:pt>
                <c:pt idx="23026">
                  <c:v>11513</c:v>
                </c:pt>
                <c:pt idx="23027">
                  <c:v>11513.5</c:v>
                </c:pt>
                <c:pt idx="23028">
                  <c:v>11514</c:v>
                </c:pt>
                <c:pt idx="23029">
                  <c:v>11514.5</c:v>
                </c:pt>
                <c:pt idx="23030">
                  <c:v>11515</c:v>
                </c:pt>
                <c:pt idx="23031">
                  <c:v>11515.5</c:v>
                </c:pt>
                <c:pt idx="23032">
                  <c:v>11516</c:v>
                </c:pt>
                <c:pt idx="23033">
                  <c:v>11516.5</c:v>
                </c:pt>
                <c:pt idx="23034">
                  <c:v>11517</c:v>
                </c:pt>
                <c:pt idx="23035">
                  <c:v>11517.5</c:v>
                </c:pt>
                <c:pt idx="23036">
                  <c:v>11518</c:v>
                </c:pt>
                <c:pt idx="23037">
                  <c:v>11518.5</c:v>
                </c:pt>
                <c:pt idx="23038">
                  <c:v>11519</c:v>
                </c:pt>
                <c:pt idx="23039">
                  <c:v>11519.5</c:v>
                </c:pt>
                <c:pt idx="23040">
                  <c:v>11520</c:v>
                </c:pt>
                <c:pt idx="23041">
                  <c:v>11520.5</c:v>
                </c:pt>
                <c:pt idx="23042">
                  <c:v>11521</c:v>
                </c:pt>
                <c:pt idx="23043">
                  <c:v>11521.5</c:v>
                </c:pt>
                <c:pt idx="23044">
                  <c:v>11522</c:v>
                </c:pt>
                <c:pt idx="23045">
                  <c:v>11522.5</c:v>
                </c:pt>
                <c:pt idx="23046">
                  <c:v>11523</c:v>
                </c:pt>
                <c:pt idx="23047">
                  <c:v>11523.5</c:v>
                </c:pt>
                <c:pt idx="23048">
                  <c:v>11524</c:v>
                </c:pt>
                <c:pt idx="23049">
                  <c:v>11524.5</c:v>
                </c:pt>
                <c:pt idx="23050">
                  <c:v>11525</c:v>
                </c:pt>
                <c:pt idx="23051">
                  <c:v>11525.5</c:v>
                </c:pt>
                <c:pt idx="23052">
                  <c:v>11526</c:v>
                </c:pt>
                <c:pt idx="23053">
                  <c:v>11526.5</c:v>
                </c:pt>
                <c:pt idx="23054">
                  <c:v>11527</c:v>
                </c:pt>
                <c:pt idx="23055">
                  <c:v>11527.5</c:v>
                </c:pt>
                <c:pt idx="23056">
                  <c:v>11528</c:v>
                </c:pt>
                <c:pt idx="23057">
                  <c:v>11528.5</c:v>
                </c:pt>
                <c:pt idx="23058">
                  <c:v>11529</c:v>
                </c:pt>
                <c:pt idx="23059">
                  <c:v>11529.5</c:v>
                </c:pt>
                <c:pt idx="23060">
                  <c:v>11530</c:v>
                </c:pt>
                <c:pt idx="23061">
                  <c:v>11530.5</c:v>
                </c:pt>
                <c:pt idx="23062">
                  <c:v>11531</c:v>
                </c:pt>
                <c:pt idx="23063">
                  <c:v>11531.5</c:v>
                </c:pt>
                <c:pt idx="23064">
                  <c:v>11532</c:v>
                </c:pt>
                <c:pt idx="23065">
                  <c:v>11532.5</c:v>
                </c:pt>
                <c:pt idx="23066">
                  <c:v>11533</c:v>
                </c:pt>
                <c:pt idx="23067">
                  <c:v>11533.5</c:v>
                </c:pt>
                <c:pt idx="23068">
                  <c:v>11534</c:v>
                </c:pt>
                <c:pt idx="23069">
                  <c:v>11534.5</c:v>
                </c:pt>
                <c:pt idx="23070">
                  <c:v>11535</c:v>
                </c:pt>
                <c:pt idx="23071">
                  <c:v>11535.5</c:v>
                </c:pt>
                <c:pt idx="23072">
                  <c:v>11536</c:v>
                </c:pt>
                <c:pt idx="23073">
                  <c:v>11536.5</c:v>
                </c:pt>
                <c:pt idx="23074">
                  <c:v>11537</c:v>
                </c:pt>
                <c:pt idx="23075">
                  <c:v>11537.5</c:v>
                </c:pt>
                <c:pt idx="23076">
                  <c:v>11538</c:v>
                </c:pt>
                <c:pt idx="23077">
                  <c:v>11538.5</c:v>
                </c:pt>
                <c:pt idx="23078">
                  <c:v>11539</c:v>
                </c:pt>
                <c:pt idx="23079">
                  <c:v>11539.5</c:v>
                </c:pt>
                <c:pt idx="23080">
                  <c:v>11540</c:v>
                </c:pt>
                <c:pt idx="23081">
                  <c:v>11540.5</c:v>
                </c:pt>
                <c:pt idx="23082">
                  <c:v>11541</c:v>
                </c:pt>
                <c:pt idx="23083">
                  <c:v>11541.5</c:v>
                </c:pt>
                <c:pt idx="23084">
                  <c:v>11542</c:v>
                </c:pt>
                <c:pt idx="23085">
                  <c:v>11542.5</c:v>
                </c:pt>
                <c:pt idx="23086">
                  <c:v>11543</c:v>
                </c:pt>
                <c:pt idx="23087">
                  <c:v>11543.5</c:v>
                </c:pt>
                <c:pt idx="23088">
                  <c:v>11544</c:v>
                </c:pt>
                <c:pt idx="23089">
                  <c:v>11544.5</c:v>
                </c:pt>
                <c:pt idx="23090">
                  <c:v>11545</c:v>
                </c:pt>
                <c:pt idx="23091">
                  <c:v>11545.5</c:v>
                </c:pt>
                <c:pt idx="23092">
                  <c:v>11546</c:v>
                </c:pt>
                <c:pt idx="23093">
                  <c:v>11546.5</c:v>
                </c:pt>
                <c:pt idx="23094">
                  <c:v>11547</c:v>
                </c:pt>
                <c:pt idx="23095">
                  <c:v>11547.5</c:v>
                </c:pt>
                <c:pt idx="23096">
                  <c:v>11548</c:v>
                </c:pt>
                <c:pt idx="23097">
                  <c:v>11548.5</c:v>
                </c:pt>
                <c:pt idx="23098">
                  <c:v>11549</c:v>
                </c:pt>
                <c:pt idx="23099">
                  <c:v>11549.5</c:v>
                </c:pt>
                <c:pt idx="23100">
                  <c:v>11550</c:v>
                </c:pt>
                <c:pt idx="23101">
                  <c:v>11550.5</c:v>
                </c:pt>
                <c:pt idx="23102">
                  <c:v>11551</c:v>
                </c:pt>
                <c:pt idx="23103">
                  <c:v>11551.5</c:v>
                </c:pt>
                <c:pt idx="23104">
                  <c:v>11552</c:v>
                </c:pt>
                <c:pt idx="23105">
                  <c:v>11552.5</c:v>
                </c:pt>
                <c:pt idx="23106">
                  <c:v>11553</c:v>
                </c:pt>
                <c:pt idx="23107">
                  <c:v>11553.5</c:v>
                </c:pt>
                <c:pt idx="23108">
                  <c:v>11554</c:v>
                </c:pt>
                <c:pt idx="23109">
                  <c:v>11554.5</c:v>
                </c:pt>
                <c:pt idx="23110">
                  <c:v>11555</c:v>
                </c:pt>
                <c:pt idx="23111">
                  <c:v>11555.5</c:v>
                </c:pt>
                <c:pt idx="23112">
                  <c:v>11556</c:v>
                </c:pt>
                <c:pt idx="23113">
                  <c:v>11556.5</c:v>
                </c:pt>
                <c:pt idx="23114">
                  <c:v>11557</c:v>
                </c:pt>
                <c:pt idx="23115">
                  <c:v>11557.5</c:v>
                </c:pt>
                <c:pt idx="23116">
                  <c:v>11558</c:v>
                </c:pt>
                <c:pt idx="23117">
                  <c:v>11558.5</c:v>
                </c:pt>
                <c:pt idx="23118">
                  <c:v>11559</c:v>
                </c:pt>
                <c:pt idx="23119">
                  <c:v>11559.5</c:v>
                </c:pt>
                <c:pt idx="23120">
                  <c:v>11560</c:v>
                </c:pt>
                <c:pt idx="23121">
                  <c:v>11560.5</c:v>
                </c:pt>
                <c:pt idx="23122">
                  <c:v>11561</c:v>
                </c:pt>
                <c:pt idx="23123">
                  <c:v>11561.5</c:v>
                </c:pt>
                <c:pt idx="23124">
                  <c:v>11562</c:v>
                </c:pt>
                <c:pt idx="23125">
                  <c:v>11562.5</c:v>
                </c:pt>
                <c:pt idx="23126">
                  <c:v>11563</c:v>
                </c:pt>
                <c:pt idx="23127">
                  <c:v>11563.5</c:v>
                </c:pt>
                <c:pt idx="23128">
                  <c:v>11564</c:v>
                </c:pt>
                <c:pt idx="23129">
                  <c:v>11564.5</c:v>
                </c:pt>
                <c:pt idx="23130">
                  <c:v>11565</c:v>
                </c:pt>
                <c:pt idx="23131">
                  <c:v>11565.5</c:v>
                </c:pt>
                <c:pt idx="23132">
                  <c:v>11566</c:v>
                </c:pt>
                <c:pt idx="23133">
                  <c:v>11566.5</c:v>
                </c:pt>
                <c:pt idx="23134">
                  <c:v>11567</c:v>
                </c:pt>
                <c:pt idx="23135">
                  <c:v>11567.5</c:v>
                </c:pt>
                <c:pt idx="23136">
                  <c:v>11568</c:v>
                </c:pt>
                <c:pt idx="23137">
                  <c:v>11568.5</c:v>
                </c:pt>
                <c:pt idx="23138">
                  <c:v>11569</c:v>
                </c:pt>
                <c:pt idx="23139">
                  <c:v>11569.5</c:v>
                </c:pt>
                <c:pt idx="23140">
                  <c:v>11570</c:v>
                </c:pt>
                <c:pt idx="23141">
                  <c:v>11570.5</c:v>
                </c:pt>
                <c:pt idx="23142">
                  <c:v>11571</c:v>
                </c:pt>
                <c:pt idx="23143">
                  <c:v>11571.5</c:v>
                </c:pt>
                <c:pt idx="23144">
                  <c:v>11572</c:v>
                </c:pt>
                <c:pt idx="23145">
                  <c:v>11572.5</c:v>
                </c:pt>
                <c:pt idx="23146">
                  <c:v>11573</c:v>
                </c:pt>
                <c:pt idx="23147">
                  <c:v>11573.5</c:v>
                </c:pt>
                <c:pt idx="23148">
                  <c:v>11574</c:v>
                </c:pt>
                <c:pt idx="23149">
                  <c:v>11574.5</c:v>
                </c:pt>
                <c:pt idx="23150">
                  <c:v>11575</c:v>
                </c:pt>
                <c:pt idx="23151">
                  <c:v>11575.5</c:v>
                </c:pt>
                <c:pt idx="23152">
                  <c:v>11576</c:v>
                </c:pt>
                <c:pt idx="23153">
                  <c:v>11576.5</c:v>
                </c:pt>
                <c:pt idx="23154">
                  <c:v>11577</c:v>
                </c:pt>
                <c:pt idx="23155">
                  <c:v>11577.5</c:v>
                </c:pt>
                <c:pt idx="23156">
                  <c:v>11578</c:v>
                </c:pt>
                <c:pt idx="23157">
                  <c:v>11578.5</c:v>
                </c:pt>
                <c:pt idx="23158">
                  <c:v>11579</c:v>
                </c:pt>
                <c:pt idx="23159">
                  <c:v>11579.5</c:v>
                </c:pt>
                <c:pt idx="23160">
                  <c:v>11580</c:v>
                </c:pt>
                <c:pt idx="23161">
                  <c:v>11580.5</c:v>
                </c:pt>
                <c:pt idx="23162">
                  <c:v>11581</c:v>
                </c:pt>
                <c:pt idx="23163">
                  <c:v>11581.5</c:v>
                </c:pt>
                <c:pt idx="23164">
                  <c:v>11582</c:v>
                </c:pt>
                <c:pt idx="23165">
                  <c:v>11582.5</c:v>
                </c:pt>
                <c:pt idx="23166">
                  <c:v>11583</c:v>
                </c:pt>
                <c:pt idx="23167">
                  <c:v>11583.5</c:v>
                </c:pt>
                <c:pt idx="23168">
                  <c:v>11584</c:v>
                </c:pt>
                <c:pt idx="23169">
                  <c:v>11584.5</c:v>
                </c:pt>
                <c:pt idx="23170">
                  <c:v>11585</c:v>
                </c:pt>
                <c:pt idx="23171">
                  <c:v>11585.5</c:v>
                </c:pt>
                <c:pt idx="23172">
                  <c:v>11586</c:v>
                </c:pt>
                <c:pt idx="23173">
                  <c:v>11586.5</c:v>
                </c:pt>
                <c:pt idx="23174">
                  <c:v>11587</c:v>
                </c:pt>
                <c:pt idx="23175">
                  <c:v>11587.5</c:v>
                </c:pt>
                <c:pt idx="23176">
                  <c:v>11588</c:v>
                </c:pt>
                <c:pt idx="23177">
                  <c:v>11588.5</c:v>
                </c:pt>
                <c:pt idx="23178">
                  <c:v>11589</c:v>
                </c:pt>
                <c:pt idx="23179">
                  <c:v>11589.5</c:v>
                </c:pt>
                <c:pt idx="23180">
                  <c:v>11590</c:v>
                </c:pt>
                <c:pt idx="23181">
                  <c:v>11590.5</c:v>
                </c:pt>
                <c:pt idx="23182">
                  <c:v>11591</c:v>
                </c:pt>
                <c:pt idx="23183">
                  <c:v>11591.5</c:v>
                </c:pt>
                <c:pt idx="23184">
                  <c:v>11592</c:v>
                </c:pt>
                <c:pt idx="23185">
                  <c:v>11592.5</c:v>
                </c:pt>
                <c:pt idx="23186">
                  <c:v>11593</c:v>
                </c:pt>
                <c:pt idx="23187">
                  <c:v>11593.5</c:v>
                </c:pt>
                <c:pt idx="23188">
                  <c:v>11594</c:v>
                </c:pt>
                <c:pt idx="23189">
                  <c:v>11594.5</c:v>
                </c:pt>
                <c:pt idx="23190">
                  <c:v>11595</c:v>
                </c:pt>
                <c:pt idx="23191">
                  <c:v>11595.5</c:v>
                </c:pt>
                <c:pt idx="23192">
                  <c:v>11596</c:v>
                </c:pt>
                <c:pt idx="23193">
                  <c:v>11596.5</c:v>
                </c:pt>
                <c:pt idx="23194">
                  <c:v>11597</c:v>
                </c:pt>
                <c:pt idx="23195">
                  <c:v>11597.5</c:v>
                </c:pt>
                <c:pt idx="23196">
                  <c:v>11598</c:v>
                </c:pt>
                <c:pt idx="23197">
                  <c:v>11598.5</c:v>
                </c:pt>
                <c:pt idx="23198">
                  <c:v>11599</c:v>
                </c:pt>
                <c:pt idx="23199">
                  <c:v>11599.5</c:v>
                </c:pt>
                <c:pt idx="23200">
                  <c:v>11600</c:v>
                </c:pt>
                <c:pt idx="23201">
                  <c:v>11600.5</c:v>
                </c:pt>
                <c:pt idx="23202">
                  <c:v>11601</c:v>
                </c:pt>
                <c:pt idx="23203">
                  <c:v>11601.5</c:v>
                </c:pt>
                <c:pt idx="23204">
                  <c:v>11602</c:v>
                </c:pt>
                <c:pt idx="23205">
                  <c:v>11602.5</c:v>
                </c:pt>
                <c:pt idx="23206">
                  <c:v>11603</c:v>
                </c:pt>
                <c:pt idx="23207">
                  <c:v>11603.5</c:v>
                </c:pt>
                <c:pt idx="23208">
                  <c:v>11604</c:v>
                </c:pt>
                <c:pt idx="23209">
                  <c:v>11604.5</c:v>
                </c:pt>
                <c:pt idx="23210">
                  <c:v>11605</c:v>
                </c:pt>
                <c:pt idx="23211">
                  <c:v>11605.5</c:v>
                </c:pt>
                <c:pt idx="23212">
                  <c:v>11606</c:v>
                </c:pt>
                <c:pt idx="23213">
                  <c:v>11606.5</c:v>
                </c:pt>
                <c:pt idx="23214">
                  <c:v>11607</c:v>
                </c:pt>
                <c:pt idx="23215">
                  <c:v>11607.5</c:v>
                </c:pt>
                <c:pt idx="23216">
                  <c:v>11608</c:v>
                </c:pt>
                <c:pt idx="23217">
                  <c:v>11608.5</c:v>
                </c:pt>
                <c:pt idx="23218">
                  <c:v>11609</c:v>
                </c:pt>
                <c:pt idx="23219">
                  <c:v>11609.5</c:v>
                </c:pt>
                <c:pt idx="23220">
                  <c:v>11610</c:v>
                </c:pt>
                <c:pt idx="23221">
                  <c:v>11610.5</c:v>
                </c:pt>
                <c:pt idx="23222">
                  <c:v>11611</c:v>
                </c:pt>
                <c:pt idx="23223">
                  <c:v>11611.5</c:v>
                </c:pt>
                <c:pt idx="23224">
                  <c:v>11612</c:v>
                </c:pt>
                <c:pt idx="23225">
                  <c:v>11612.5</c:v>
                </c:pt>
                <c:pt idx="23226">
                  <c:v>11613</c:v>
                </c:pt>
                <c:pt idx="23227">
                  <c:v>11613.5</c:v>
                </c:pt>
                <c:pt idx="23228">
                  <c:v>11614</c:v>
                </c:pt>
                <c:pt idx="23229">
                  <c:v>11614.5</c:v>
                </c:pt>
                <c:pt idx="23230">
                  <c:v>11615</c:v>
                </c:pt>
                <c:pt idx="23231">
                  <c:v>11615.5</c:v>
                </c:pt>
                <c:pt idx="23232">
                  <c:v>11616</c:v>
                </c:pt>
                <c:pt idx="23233">
                  <c:v>11616.5</c:v>
                </c:pt>
                <c:pt idx="23234">
                  <c:v>11617</c:v>
                </c:pt>
                <c:pt idx="23235">
                  <c:v>11617.5</c:v>
                </c:pt>
                <c:pt idx="23236">
                  <c:v>11618</c:v>
                </c:pt>
                <c:pt idx="23237">
                  <c:v>11618.5</c:v>
                </c:pt>
                <c:pt idx="23238">
                  <c:v>11619</c:v>
                </c:pt>
                <c:pt idx="23239">
                  <c:v>11619.5</c:v>
                </c:pt>
                <c:pt idx="23240">
                  <c:v>11620</c:v>
                </c:pt>
                <c:pt idx="23241">
                  <c:v>11620.5</c:v>
                </c:pt>
                <c:pt idx="23242">
                  <c:v>11621</c:v>
                </c:pt>
                <c:pt idx="23243">
                  <c:v>11621.5</c:v>
                </c:pt>
                <c:pt idx="23244">
                  <c:v>11622</c:v>
                </c:pt>
                <c:pt idx="23245">
                  <c:v>11622.5</c:v>
                </c:pt>
                <c:pt idx="23246">
                  <c:v>11623</c:v>
                </c:pt>
                <c:pt idx="23247">
                  <c:v>11623.5</c:v>
                </c:pt>
                <c:pt idx="23248">
                  <c:v>11624</c:v>
                </c:pt>
                <c:pt idx="23249">
                  <c:v>11624.5</c:v>
                </c:pt>
                <c:pt idx="23250">
                  <c:v>11625</c:v>
                </c:pt>
                <c:pt idx="23251">
                  <c:v>11625.5</c:v>
                </c:pt>
                <c:pt idx="23252">
                  <c:v>11626</c:v>
                </c:pt>
                <c:pt idx="23253">
                  <c:v>11626.5</c:v>
                </c:pt>
                <c:pt idx="23254">
                  <c:v>11627</c:v>
                </c:pt>
                <c:pt idx="23255">
                  <c:v>11627.5</c:v>
                </c:pt>
                <c:pt idx="23256">
                  <c:v>11628</c:v>
                </c:pt>
                <c:pt idx="23257">
                  <c:v>11628.5</c:v>
                </c:pt>
                <c:pt idx="23258">
                  <c:v>11629</c:v>
                </c:pt>
                <c:pt idx="23259">
                  <c:v>11629.5</c:v>
                </c:pt>
                <c:pt idx="23260">
                  <c:v>11630</c:v>
                </c:pt>
                <c:pt idx="23261">
                  <c:v>11630.5</c:v>
                </c:pt>
                <c:pt idx="23262">
                  <c:v>11631</c:v>
                </c:pt>
                <c:pt idx="23263">
                  <c:v>11631.5</c:v>
                </c:pt>
                <c:pt idx="23264">
                  <c:v>11632</c:v>
                </c:pt>
                <c:pt idx="23265">
                  <c:v>11632.5</c:v>
                </c:pt>
                <c:pt idx="23266">
                  <c:v>11633</c:v>
                </c:pt>
                <c:pt idx="23267">
                  <c:v>11633.5</c:v>
                </c:pt>
                <c:pt idx="23268">
                  <c:v>11634</c:v>
                </c:pt>
                <c:pt idx="23269">
                  <c:v>11634.5</c:v>
                </c:pt>
                <c:pt idx="23270">
                  <c:v>11635</c:v>
                </c:pt>
                <c:pt idx="23271">
                  <c:v>11635.5</c:v>
                </c:pt>
                <c:pt idx="23272">
                  <c:v>11636</c:v>
                </c:pt>
                <c:pt idx="23273">
                  <c:v>11636.5</c:v>
                </c:pt>
                <c:pt idx="23274">
                  <c:v>11637</c:v>
                </c:pt>
                <c:pt idx="23275">
                  <c:v>11637.5</c:v>
                </c:pt>
                <c:pt idx="23276">
                  <c:v>11638</c:v>
                </c:pt>
                <c:pt idx="23277">
                  <c:v>11638.5</c:v>
                </c:pt>
                <c:pt idx="23278">
                  <c:v>11639</c:v>
                </c:pt>
                <c:pt idx="23279">
                  <c:v>11639.5</c:v>
                </c:pt>
                <c:pt idx="23280">
                  <c:v>11640</c:v>
                </c:pt>
                <c:pt idx="23281">
                  <c:v>11640.5</c:v>
                </c:pt>
                <c:pt idx="23282">
                  <c:v>11641</c:v>
                </c:pt>
                <c:pt idx="23283">
                  <c:v>11641.5</c:v>
                </c:pt>
                <c:pt idx="23284">
                  <c:v>11642</c:v>
                </c:pt>
                <c:pt idx="23285">
                  <c:v>11642.5</c:v>
                </c:pt>
                <c:pt idx="23286">
                  <c:v>11643</c:v>
                </c:pt>
                <c:pt idx="23287">
                  <c:v>11643.5</c:v>
                </c:pt>
                <c:pt idx="23288">
                  <c:v>11644</c:v>
                </c:pt>
                <c:pt idx="23289">
                  <c:v>11644.5</c:v>
                </c:pt>
                <c:pt idx="23290">
                  <c:v>11645</c:v>
                </c:pt>
                <c:pt idx="23291">
                  <c:v>11645.5</c:v>
                </c:pt>
                <c:pt idx="23292">
                  <c:v>11646</c:v>
                </c:pt>
                <c:pt idx="23293">
                  <c:v>11646.5</c:v>
                </c:pt>
                <c:pt idx="23294">
                  <c:v>11647</c:v>
                </c:pt>
                <c:pt idx="23295">
                  <c:v>11647.5</c:v>
                </c:pt>
                <c:pt idx="23296">
                  <c:v>11648</c:v>
                </c:pt>
                <c:pt idx="23297">
                  <c:v>11648.5</c:v>
                </c:pt>
                <c:pt idx="23298">
                  <c:v>11649</c:v>
                </c:pt>
                <c:pt idx="23299">
                  <c:v>11649.5</c:v>
                </c:pt>
                <c:pt idx="23300">
                  <c:v>11650</c:v>
                </c:pt>
                <c:pt idx="23301">
                  <c:v>11650.5</c:v>
                </c:pt>
                <c:pt idx="23302">
                  <c:v>11651</c:v>
                </c:pt>
                <c:pt idx="23303">
                  <c:v>11651.5</c:v>
                </c:pt>
                <c:pt idx="23304">
                  <c:v>11652</c:v>
                </c:pt>
                <c:pt idx="23305">
                  <c:v>11652.5</c:v>
                </c:pt>
                <c:pt idx="23306">
                  <c:v>11653</c:v>
                </c:pt>
                <c:pt idx="23307">
                  <c:v>11653.5</c:v>
                </c:pt>
                <c:pt idx="23308">
                  <c:v>11654</c:v>
                </c:pt>
                <c:pt idx="23309">
                  <c:v>11654.5</c:v>
                </c:pt>
                <c:pt idx="23310">
                  <c:v>11655</c:v>
                </c:pt>
                <c:pt idx="23311">
                  <c:v>11655.5</c:v>
                </c:pt>
                <c:pt idx="23312">
                  <c:v>11656</c:v>
                </c:pt>
                <c:pt idx="23313">
                  <c:v>11656.5</c:v>
                </c:pt>
                <c:pt idx="23314">
                  <c:v>11657</c:v>
                </c:pt>
                <c:pt idx="23315">
                  <c:v>11657.5</c:v>
                </c:pt>
                <c:pt idx="23316">
                  <c:v>11658</c:v>
                </c:pt>
                <c:pt idx="23317">
                  <c:v>11658.5</c:v>
                </c:pt>
                <c:pt idx="23318">
                  <c:v>11659</c:v>
                </c:pt>
                <c:pt idx="23319">
                  <c:v>11659.5</c:v>
                </c:pt>
                <c:pt idx="23320">
                  <c:v>11660</c:v>
                </c:pt>
                <c:pt idx="23321">
                  <c:v>11660.5</c:v>
                </c:pt>
                <c:pt idx="23322">
                  <c:v>11661</c:v>
                </c:pt>
                <c:pt idx="23323">
                  <c:v>11661.5</c:v>
                </c:pt>
                <c:pt idx="23324">
                  <c:v>11662</c:v>
                </c:pt>
                <c:pt idx="23325">
                  <c:v>11662.5</c:v>
                </c:pt>
                <c:pt idx="23326">
                  <c:v>11663</c:v>
                </c:pt>
                <c:pt idx="23327">
                  <c:v>11663.5</c:v>
                </c:pt>
                <c:pt idx="23328">
                  <c:v>11664</c:v>
                </c:pt>
                <c:pt idx="23329">
                  <c:v>11664.5</c:v>
                </c:pt>
                <c:pt idx="23330">
                  <c:v>11665</c:v>
                </c:pt>
                <c:pt idx="23331">
                  <c:v>11665.5</c:v>
                </c:pt>
                <c:pt idx="23332">
                  <c:v>11666</c:v>
                </c:pt>
                <c:pt idx="23333">
                  <c:v>11666.5</c:v>
                </c:pt>
                <c:pt idx="23334">
                  <c:v>11667</c:v>
                </c:pt>
                <c:pt idx="23335">
                  <c:v>11667.5</c:v>
                </c:pt>
                <c:pt idx="23336">
                  <c:v>11668</c:v>
                </c:pt>
                <c:pt idx="23337">
                  <c:v>11668.5</c:v>
                </c:pt>
                <c:pt idx="23338">
                  <c:v>11669</c:v>
                </c:pt>
                <c:pt idx="23339">
                  <c:v>11669.5</c:v>
                </c:pt>
                <c:pt idx="23340">
                  <c:v>11670</c:v>
                </c:pt>
                <c:pt idx="23341">
                  <c:v>11670.5</c:v>
                </c:pt>
                <c:pt idx="23342">
                  <c:v>11671</c:v>
                </c:pt>
                <c:pt idx="23343">
                  <c:v>11671.5</c:v>
                </c:pt>
                <c:pt idx="23344">
                  <c:v>11672</c:v>
                </c:pt>
                <c:pt idx="23345">
                  <c:v>11672.5</c:v>
                </c:pt>
                <c:pt idx="23346">
                  <c:v>11673</c:v>
                </c:pt>
                <c:pt idx="23347">
                  <c:v>11673.5</c:v>
                </c:pt>
                <c:pt idx="23348">
                  <c:v>11674</c:v>
                </c:pt>
                <c:pt idx="23349">
                  <c:v>11674.5</c:v>
                </c:pt>
                <c:pt idx="23350">
                  <c:v>11675</c:v>
                </c:pt>
                <c:pt idx="23351">
                  <c:v>11675.5</c:v>
                </c:pt>
                <c:pt idx="23352">
                  <c:v>11676</c:v>
                </c:pt>
                <c:pt idx="23353">
                  <c:v>11676.5</c:v>
                </c:pt>
                <c:pt idx="23354">
                  <c:v>11677</c:v>
                </c:pt>
                <c:pt idx="23355">
                  <c:v>11677.5</c:v>
                </c:pt>
                <c:pt idx="23356">
                  <c:v>11678</c:v>
                </c:pt>
                <c:pt idx="23357">
                  <c:v>11678.5</c:v>
                </c:pt>
                <c:pt idx="23358">
                  <c:v>11679</c:v>
                </c:pt>
                <c:pt idx="23359">
                  <c:v>11679.5</c:v>
                </c:pt>
                <c:pt idx="23360">
                  <c:v>11680</c:v>
                </c:pt>
                <c:pt idx="23361">
                  <c:v>11680.5</c:v>
                </c:pt>
                <c:pt idx="23362">
                  <c:v>11681</c:v>
                </c:pt>
                <c:pt idx="23363">
                  <c:v>11681.5</c:v>
                </c:pt>
                <c:pt idx="23364">
                  <c:v>11682</c:v>
                </c:pt>
                <c:pt idx="23365">
                  <c:v>11682.5</c:v>
                </c:pt>
                <c:pt idx="23366">
                  <c:v>11683</c:v>
                </c:pt>
                <c:pt idx="23367">
                  <c:v>11683.5</c:v>
                </c:pt>
                <c:pt idx="23368">
                  <c:v>11684</c:v>
                </c:pt>
                <c:pt idx="23369">
                  <c:v>11684.5</c:v>
                </c:pt>
                <c:pt idx="23370">
                  <c:v>11685</c:v>
                </c:pt>
                <c:pt idx="23371">
                  <c:v>11685.5</c:v>
                </c:pt>
                <c:pt idx="23372">
                  <c:v>11686</c:v>
                </c:pt>
                <c:pt idx="23373">
                  <c:v>11686.5</c:v>
                </c:pt>
                <c:pt idx="23374">
                  <c:v>11687</c:v>
                </c:pt>
                <c:pt idx="23375">
                  <c:v>11687.5</c:v>
                </c:pt>
                <c:pt idx="23376">
                  <c:v>11688</c:v>
                </c:pt>
                <c:pt idx="23377">
                  <c:v>11688.5</c:v>
                </c:pt>
                <c:pt idx="23378">
                  <c:v>11689</c:v>
                </c:pt>
                <c:pt idx="23379">
                  <c:v>11689.5</c:v>
                </c:pt>
                <c:pt idx="23380">
                  <c:v>11690</c:v>
                </c:pt>
                <c:pt idx="23381">
                  <c:v>11690.5</c:v>
                </c:pt>
                <c:pt idx="23382">
                  <c:v>11691</c:v>
                </c:pt>
                <c:pt idx="23383">
                  <c:v>11691.5</c:v>
                </c:pt>
                <c:pt idx="23384">
                  <c:v>11692</c:v>
                </c:pt>
                <c:pt idx="23385">
                  <c:v>11692.5</c:v>
                </c:pt>
                <c:pt idx="23386">
                  <c:v>11693</c:v>
                </c:pt>
                <c:pt idx="23387">
                  <c:v>11693.5</c:v>
                </c:pt>
                <c:pt idx="23388">
                  <c:v>11694</c:v>
                </c:pt>
                <c:pt idx="23389">
                  <c:v>11694.5</c:v>
                </c:pt>
                <c:pt idx="23390">
                  <c:v>11695</c:v>
                </c:pt>
                <c:pt idx="23391">
                  <c:v>11695.5</c:v>
                </c:pt>
                <c:pt idx="23392">
                  <c:v>11696</c:v>
                </c:pt>
                <c:pt idx="23393">
                  <c:v>11696.5</c:v>
                </c:pt>
                <c:pt idx="23394">
                  <c:v>11697</c:v>
                </c:pt>
                <c:pt idx="23395">
                  <c:v>11697.5</c:v>
                </c:pt>
                <c:pt idx="23396">
                  <c:v>11698</c:v>
                </c:pt>
                <c:pt idx="23397">
                  <c:v>11698.5</c:v>
                </c:pt>
                <c:pt idx="23398">
                  <c:v>11699</c:v>
                </c:pt>
                <c:pt idx="23399">
                  <c:v>11699.5</c:v>
                </c:pt>
                <c:pt idx="23400">
                  <c:v>11700</c:v>
                </c:pt>
                <c:pt idx="23401">
                  <c:v>11700.5</c:v>
                </c:pt>
                <c:pt idx="23402">
                  <c:v>11701</c:v>
                </c:pt>
                <c:pt idx="23403">
                  <c:v>11701.5</c:v>
                </c:pt>
                <c:pt idx="23404">
                  <c:v>11702</c:v>
                </c:pt>
                <c:pt idx="23405">
                  <c:v>11702.5</c:v>
                </c:pt>
                <c:pt idx="23406">
                  <c:v>11703</c:v>
                </c:pt>
                <c:pt idx="23407">
                  <c:v>11703.5</c:v>
                </c:pt>
                <c:pt idx="23408">
                  <c:v>11704</c:v>
                </c:pt>
                <c:pt idx="23409">
                  <c:v>11704.5</c:v>
                </c:pt>
                <c:pt idx="23410">
                  <c:v>11705</c:v>
                </c:pt>
                <c:pt idx="23411">
                  <c:v>11705.5</c:v>
                </c:pt>
                <c:pt idx="23412">
                  <c:v>11706</c:v>
                </c:pt>
                <c:pt idx="23413">
                  <c:v>11706.5</c:v>
                </c:pt>
                <c:pt idx="23414">
                  <c:v>11707</c:v>
                </c:pt>
                <c:pt idx="23415">
                  <c:v>11707.5</c:v>
                </c:pt>
                <c:pt idx="23416">
                  <c:v>11708</c:v>
                </c:pt>
                <c:pt idx="23417">
                  <c:v>11708.5</c:v>
                </c:pt>
                <c:pt idx="23418">
                  <c:v>11709</c:v>
                </c:pt>
                <c:pt idx="23419">
                  <c:v>11709.5</c:v>
                </c:pt>
                <c:pt idx="23420">
                  <c:v>11710</c:v>
                </c:pt>
                <c:pt idx="23421">
                  <c:v>11710.5</c:v>
                </c:pt>
                <c:pt idx="23422">
                  <c:v>11711</c:v>
                </c:pt>
                <c:pt idx="23423">
                  <c:v>11711.5</c:v>
                </c:pt>
                <c:pt idx="23424">
                  <c:v>11712</c:v>
                </c:pt>
                <c:pt idx="23425">
                  <c:v>11712.5</c:v>
                </c:pt>
                <c:pt idx="23426">
                  <c:v>11713</c:v>
                </c:pt>
                <c:pt idx="23427">
                  <c:v>11713.5</c:v>
                </c:pt>
                <c:pt idx="23428">
                  <c:v>11714</c:v>
                </c:pt>
                <c:pt idx="23429">
                  <c:v>11714.5</c:v>
                </c:pt>
                <c:pt idx="23430">
                  <c:v>11715</c:v>
                </c:pt>
                <c:pt idx="23431">
                  <c:v>11715.5</c:v>
                </c:pt>
                <c:pt idx="23432">
                  <c:v>11716</c:v>
                </c:pt>
                <c:pt idx="23433">
                  <c:v>11716.5</c:v>
                </c:pt>
                <c:pt idx="23434">
                  <c:v>11717</c:v>
                </c:pt>
                <c:pt idx="23435">
                  <c:v>11717.5</c:v>
                </c:pt>
                <c:pt idx="23436">
                  <c:v>11718</c:v>
                </c:pt>
                <c:pt idx="23437">
                  <c:v>11718.5</c:v>
                </c:pt>
                <c:pt idx="23438">
                  <c:v>11719</c:v>
                </c:pt>
                <c:pt idx="23439">
                  <c:v>11719.5</c:v>
                </c:pt>
                <c:pt idx="23440">
                  <c:v>11720</c:v>
                </c:pt>
                <c:pt idx="23441">
                  <c:v>11720.5</c:v>
                </c:pt>
                <c:pt idx="23442">
                  <c:v>11721</c:v>
                </c:pt>
                <c:pt idx="23443">
                  <c:v>11721.5</c:v>
                </c:pt>
                <c:pt idx="23444">
                  <c:v>11722</c:v>
                </c:pt>
                <c:pt idx="23445">
                  <c:v>11722.5</c:v>
                </c:pt>
                <c:pt idx="23446">
                  <c:v>11723</c:v>
                </c:pt>
                <c:pt idx="23447">
                  <c:v>11723.5</c:v>
                </c:pt>
                <c:pt idx="23448">
                  <c:v>11724</c:v>
                </c:pt>
                <c:pt idx="23449">
                  <c:v>11724.5</c:v>
                </c:pt>
                <c:pt idx="23450">
                  <c:v>11725</c:v>
                </c:pt>
                <c:pt idx="23451">
                  <c:v>11725.5</c:v>
                </c:pt>
                <c:pt idx="23452">
                  <c:v>11726</c:v>
                </c:pt>
                <c:pt idx="23453">
                  <c:v>11726.5</c:v>
                </c:pt>
                <c:pt idx="23454">
                  <c:v>11727</c:v>
                </c:pt>
                <c:pt idx="23455">
                  <c:v>11727.5</c:v>
                </c:pt>
                <c:pt idx="23456">
                  <c:v>11728</c:v>
                </c:pt>
                <c:pt idx="23457">
                  <c:v>11728.5</c:v>
                </c:pt>
                <c:pt idx="23458">
                  <c:v>11729</c:v>
                </c:pt>
                <c:pt idx="23459">
                  <c:v>11729.5</c:v>
                </c:pt>
                <c:pt idx="23460">
                  <c:v>11730</c:v>
                </c:pt>
                <c:pt idx="23461">
                  <c:v>11730.5</c:v>
                </c:pt>
                <c:pt idx="23462">
                  <c:v>11731</c:v>
                </c:pt>
                <c:pt idx="23463">
                  <c:v>11731.5</c:v>
                </c:pt>
                <c:pt idx="23464">
                  <c:v>11732</c:v>
                </c:pt>
                <c:pt idx="23465">
                  <c:v>11732.5</c:v>
                </c:pt>
                <c:pt idx="23466">
                  <c:v>11733</c:v>
                </c:pt>
                <c:pt idx="23467">
                  <c:v>11733.5</c:v>
                </c:pt>
                <c:pt idx="23468">
                  <c:v>11734</c:v>
                </c:pt>
                <c:pt idx="23469">
                  <c:v>11734.5</c:v>
                </c:pt>
                <c:pt idx="23470">
                  <c:v>11735</c:v>
                </c:pt>
                <c:pt idx="23471">
                  <c:v>11735.5</c:v>
                </c:pt>
                <c:pt idx="23472">
                  <c:v>11736</c:v>
                </c:pt>
                <c:pt idx="23473">
                  <c:v>11736.5</c:v>
                </c:pt>
                <c:pt idx="23474">
                  <c:v>11737</c:v>
                </c:pt>
                <c:pt idx="23475">
                  <c:v>11737.5</c:v>
                </c:pt>
                <c:pt idx="23476">
                  <c:v>11738</c:v>
                </c:pt>
                <c:pt idx="23477">
                  <c:v>11738.5</c:v>
                </c:pt>
                <c:pt idx="23478">
                  <c:v>11739</c:v>
                </c:pt>
                <c:pt idx="23479">
                  <c:v>11739.5</c:v>
                </c:pt>
                <c:pt idx="23480">
                  <c:v>11740</c:v>
                </c:pt>
                <c:pt idx="23481">
                  <c:v>11740.5</c:v>
                </c:pt>
                <c:pt idx="23482">
                  <c:v>11741</c:v>
                </c:pt>
                <c:pt idx="23483">
                  <c:v>11741.5</c:v>
                </c:pt>
                <c:pt idx="23484">
                  <c:v>11742</c:v>
                </c:pt>
                <c:pt idx="23485">
                  <c:v>11742.5</c:v>
                </c:pt>
                <c:pt idx="23486">
                  <c:v>11743</c:v>
                </c:pt>
                <c:pt idx="23487">
                  <c:v>11743.5</c:v>
                </c:pt>
                <c:pt idx="23488">
                  <c:v>11744</c:v>
                </c:pt>
                <c:pt idx="23489">
                  <c:v>11744.5</c:v>
                </c:pt>
                <c:pt idx="23490">
                  <c:v>11745</c:v>
                </c:pt>
                <c:pt idx="23491">
                  <c:v>11745.5</c:v>
                </c:pt>
                <c:pt idx="23492">
                  <c:v>11746</c:v>
                </c:pt>
                <c:pt idx="23493">
                  <c:v>11746.5</c:v>
                </c:pt>
                <c:pt idx="23494">
                  <c:v>11747</c:v>
                </c:pt>
                <c:pt idx="23495">
                  <c:v>11747.5</c:v>
                </c:pt>
                <c:pt idx="23496">
                  <c:v>11748</c:v>
                </c:pt>
                <c:pt idx="23497">
                  <c:v>11748.5</c:v>
                </c:pt>
                <c:pt idx="23498">
                  <c:v>11749</c:v>
                </c:pt>
                <c:pt idx="23499">
                  <c:v>11749.5</c:v>
                </c:pt>
                <c:pt idx="23500">
                  <c:v>11750</c:v>
                </c:pt>
                <c:pt idx="23501">
                  <c:v>11750.5</c:v>
                </c:pt>
                <c:pt idx="23502">
                  <c:v>11751</c:v>
                </c:pt>
                <c:pt idx="23503">
                  <c:v>11751.5</c:v>
                </c:pt>
                <c:pt idx="23504">
                  <c:v>11752</c:v>
                </c:pt>
                <c:pt idx="23505">
                  <c:v>11752.5</c:v>
                </c:pt>
                <c:pt idx="23506">
                  <c:v>11753</c:v>
                </c:pt>
                <c:pt idx="23507">
                  <c:v>11753.5</c:v>
                </c:pt>
                <c:pt idx="23508">
                  <c:v>11754</c:v>
                </c:pt>
                <c:pt idx="23509">
                  <c:v>11754.5</c:v>
                </c:pt>
                <c:pt idx="23510">
                  <c:v>11755</c:v>
                </c:pt>
                <c:pt idx="23511">
                  <c:v>11755.5</c:v>
                </c:pt>
                <c:pt idx="23512">
                  <c:v>11756</c:v>
                </c:pt>
                <c:pt idx="23513">
                  <c:v>11756.5</c:v>
                </c:pt>
                <c:pt idx="23514">
                  <c:v>11757</c:v>
                </c:pt>
                <c:pt idx="23515">
                  <c:v>11757.5</c:v>
                </c:pt>
                <c:pt idx="23516">
                  <c:v>11758</c:v>
                </c:pt>
                <c:pt idx="23517">
                  <c:v>11758.5</c:v>
                </c:pt>
                <c:pt idx="23518">
                  <c:v>11759</c:v>
                </c:pt>
                <c:pt idx="23519">
                  <c:v>11759.5</c:v>
                </c:pt>
                <c:pt idx="23520">
                  <c:v>11760</c:v>
                </c:pt>
                <c:pt idx="23521">
                  <c:v>11760.5</c:v>
                </c:pt>
                <c:pt idx="23522">
                  <c:v>11761</c:v>
                </c:pt>
                <c:pt idx="23523">
                  <c:v>11761.5</c:v>
                </c:pt>
                <c:pt idx="23524">
                  <c:v>11762</c:v>
                </c:pt>
                <c:pt idx="23525">
                  <c:v>11762.5</c:v>
                </c:pt>
                <c:pt idx="23526">
                  <c:v>11763</c:v>
                </c:pt>
                <c:pt idx="23527">
                  <c:v>11763.5</c:v>
                </c:pt>
                <c:pt idx="23528">
                  <c:v>11764</c:v>
                </c:pt>
                <c:pt idx="23529">
                  <c:v>11764.5</c:v>
                </c:pt>
                <c:pt idx="23530">
                  <c:v>11765</c:v>
                </c:pt>
                <c:pt idx="23531">
                  <c:v>11765.5</c:v>
                </c:pt>
                <c:pt idx="23532">
                  <c:v>11766</c:v>
                </c:pt>
                <c:pt idx="23533">
                  <c:v>11766.5</c:v>
                </c:pt>
                <c:pt idx="23534">
                  <c:v>11767</c:v>
                </c:pt>
                <c:pt idx="23535">
                  <c:v>11767.5</c:v>
                </c:pt>
                <c:pt idx="23536">
                  <c:v>11768</c:v>
                </c:pt>
                <c:pt idx="23537">
                  <c:v>11768.5</c:v>
                </c:pt>
                <c:pt idx="23538">
                  <c:v>11769</c:v>
                </c:pt>
                <c:pt idx="23539">
                  <c:v>11769.5</c:v>
                </c:pt>
                <c:pt idx="23540">
                  <c:v>11770</c:v>
                </c:pt>
                <c:pt idx="23541">
                  <c:v>11770.5</c:v>
                </c:pt>
                <c:pt idx="23542">
                  <c:v>11771</c:v>
                </c:pt>
                <c:pt idx="23543">
                  <c:v>11771.5</c:v>
                </c:pt>
                <c:pt idx="23544">
                  <c:v>11772</c:v>
                </c:pt>
                <c:pt idx="23545">
                  <c:v>11772.5</c:v>
                </c:pt>
                <c:pt idx="23546">
                  <c:v>11773</c:v>
                </c:pt>
                <c:pt idx="23547">
                  <c:v>11773.5</c:v>
                </c:pt>
                <c:pt idx="23548">
                  <c:v>11774</c:v>
                </c:pt>
                <c:pt idx="23549">
                  <c:v>11774.5</c:v>
                </c:pt>
                <c:pt idx="23550">
                  <c:v>11775</c:v>
                </c:pt>
                <c:pt idx="23551">
                  <c:v>11775.5</c:v>
                </c:pt>
                <c:pt idx="23552">
                  <c:v>11776</c:v>
                </c:pt>
                <c:pt idx="23553">
                  <c:v>11776.5</c:v>
                </c:pt>
                <c:pt idx="23554">
                  <c:v>11777</c:v>
                </c:pt>
                <c:pt idx="23555">
                  <c:v>11777.5</c:v>
                </c:pt>
                <c:pt idx="23556">
                  <c:v>11778</c:v>
                </c:pt>
                <c:pt idx="23557">
                  <c:v>11778.5</c:v>
                </c:pt>
                <c:pt idx="23558">
                  <c:v>11779</c:v>
                </c:pt>
                <c:pt idx="23559">
                  <c:v>11779.5</c:v>
                </c:pt>
                <c:pt idx="23560">
                  <c:v>11780</c:v>
                </c:pt>
                <c:pt idx="23561">
                  <c:v>11780.5</c:v>
                </c:pt>
                <c:pt idx="23562">
                  <c:v>11781</c:v>
                </c:pt>
                <c:pt idx="23563">
                  <c:v>11781.5</c:v>
                </c:pt>
                <c:pt idx="23564">
                  <c:v>11782</c:v>
                </c:pt>
                <c:pt idx="23565">
                  <c:v>11782.5</c:v>
                </c:pt>
                <c:pt idx="23566">
                  <c:v>11783</c:v>
                </c:pt>
                <c:pt idx="23567">
                  <c:v>11783.5</c:v>
                </c:pt>
                <c:pt idx="23568">
                  <c:v>11784</c:v>
                </c:pt>
                <c:pt idx="23569">
                  <c:v>11784.5</c:v>
                </c:pt>
                <c:pt idx="23570">
                  <c:v>11785</c:v>
                </c:pt>
                <c:pt idx="23571">
                  <c:v>11785.5</c:v>
                </c:pt>
                <c:pt idx="23572">
                  <c:v>11786</c:v>
                </c:pt>
                <c:pt idx="23573">
                  <c:v>11786.5</c:v>
                </c:pt>
                <c:pt idx="23574">
                  <c:v>11787</c:v>
                </c:pt>
                <c:pt idx="23575">
                  <c:v>11787.5</c:v>
                </c:pt>
                <c:pt idx="23576">
                  <c:v>11788</c:v>
                </c:pt>
                <c:pt idx="23577">
                  <c:v>11788.5</c:v>
                </c:pt>
                <c:pt idx="23578">
                  <c:v>11789</c:v>
                </c:pt>
                <c:pt idx="23579">
                  <c:v>11789.5</c:v>
                </c:pt>
                <c:pt idx="23580">
                  <c:v>11790</c:v>
                </c:pt>
                <c:pt idx="23581">
                  <c:v>11790.5</c:v>
                </c:pt>
                <c:pt idx="23582">
                  <c:v>11791</c:v>
                </c:pt>
                <c:pt idx="23583">
                  <c:v>11791.5</c:v>
                </c:pt>
                <c:pt idx="23584">
                  <c:v>11792</c:v>
                </c:pt>
                <c:pt idx="23585">
                  <c:v>11792.5</c:v>
                </c:pt>
                <c:pt idx="23586">
                  <c:v>11793</c:v>
                </c:pt>
                <c:pt idx="23587">
                  <c:v>11793.5</c:v>
                </c:pt>
                <c:pt idx="23588">
                  <c:v>11794</c:v>
                </c:pt>
                <c:pt idx="23589">
                  <c:v>11794.5</c:v>
                </c:pt>
                <c:pt idx="23590">
                  <c:v>11795</c:v>
                </c:pt>
                <c:pt idx="23591">
                  <c:v>11795.5</c:v>
                </c:pt>
                <c:pt idx="23592">
                  <c:v>11796</c:v>
                </c:pt>
                <c:pt idx="23593">
                  <c:v>11796.5</c:v>
                </c:pt>
                <c:pt idx="23594">
                  <c:v>11797</c:v>
                </c:pt>
                <c:pt idx="23595">
                  <c:v>11797.5</c:v>
                </c:pt>
                <c:pt idx="23596">
                  <c:v>11798</c:v>
                </c:pt>
                <c:pt idx="23597">
                  <c:v>11798.5</c:v>
                </c:pt>
                <c:pt idx="23598">
                  <c:v>11799</c:v>
                </c:pt>
                <c:pt idx="23599">
                  <c:v>11799.5</c:v>
                </c:pt>
                <c:pt idx="23600">
                  <c:v>11800</c:v>
                </c:pt>
                <c:pt idx="23601">
                  <c:v>11800.5</c:v>
                </c:pt>
                <c:pt idx="23602">
                  <c:v>11801</c:v>
                </c:pt>
                <c:pt idx="23603">
                  <c:v>11801.5</c:v>
                </c:pt>
                <c:pt idx="23604">
                  <c:v>11802</c:v>
                </c:pt>
                <c:pt idx="23605">
                  <c:v>11802.5</c:v>
                </c:pt>
                <c:pt idx="23606">
                  <c:v>11803</c:v>
                </c:pt>
                <c:pt idx="23607">
                  <c:v>11803.5</c:v>
                </c:pt>
                <c:pt idx="23608">
                  <c:v>11804</c:v>
                </c:pt>
                <c:pt idx="23609">
                  <c:v>11804.5</c:v>
                </c:pt>
                <c:pt idx="23610">
                  <c:v>11805</c:v>
                </c:pt>
                <c:pt idx="23611">
                  <c:v>11805.5</c:v>
                </c:pt>
                <c:pt idx="23612">
                  <c:v>11806</c:v>
                </c:pt>
                <c:pt idx="23613">
                  <c:v>11806.5</c:v>
                </c:pt>
                <c:pt idx="23614">
                  <c:v>11807</c:v>
                </c:pt>
                <c:pt idx="23615">
                  <c:v>11807.5</c:v>
                </c:pt>
                <c:pt idx="23616">
                  <c:v>11808</c:v>
                </c:pt>
                <c:pt idx="23617">
                  <c:v>11808.5</c:v>
                </c:pt>
                <c:pt idx="23618">
                  <c:v>11809</c:v>
                </c:pt>
                <c:pt idx="23619">
                  <c:v>11809.5</c:v>
                </c:pt>
                <c:pt idx="23620">
                  <c:v>11810</c:v>
                </c:pt>
                <c:pt idx="23621">
                  <c:v>11810.5</c:v>
                </c:pt>
                <c:pt idx="23622">
                  <c:v>11811</c:v>
                </c:pt>
                <c:pt idx="23623">
                  <c:v>11811.5</c:v>
                </c:pt>
                <c:pt idx="23624">
                  <c:v>11812</c:v>
                </c:pt>
                <c:pt idx="23625">
                  <c:v>11812.5</c:v>
                </c:pt>
                <c:pt idx="23626">
                  <c:v>11813</c:v>
                </c:pt>
                <c:pt idx="23627">
                  <c:v>11813.5</c:v>
                </c:pt>
                <c:pt idx="23628">
                  <c:v>11814</c:v>
                </c:pt>
                <c:pt idx="23629">
                  <c:v>11814.5</c:v>
                </c:pt>
                <c:pt idx="23630">
                  <c:v>11815</c:v>
                </c:pt>
                <c:pt idx="23631">
                  <c:v>11815.5</c:v>
                </c:pt>
                <c:pt idx="23632">
                  <c:v>11816</c:v>
                </c:pt>
                <c:pt idx="23633">
                  <c:v>11816.5</c:v>
                </c:pt>
                <c:pt idx="23634">
                  <c:v>11817</c:v>
                </c:pt>
                <c:pt idx="23635">
                  <c:v>11817.5</c:v>
                </c:pt>
                <c:pt idx="23636">
                  <c:v>11818</c:v>
                </c:pt>
                <c:pt idx="23637">
                  <c:v>11818.5</c:v>
                </c:pt>
                <c:pt idx="23638">
                  <c:v>11819</c:v>
                </c:pt>
                <c:pt idx="23639">
                  <c:v>11819.5</c:v>
                </c:pt>
                <c:pt idx="23640">
                  <c:v>11820</c:v>
                </c:pt>
                <c:pt idx="23641">
                  <c:v>11820.5</c:v>
                </c:pt>
                <c:pt idx="23642">
                  <c:v>11821</c:v>
                </c:pt>
                <c:pt idx="23643">
                  <c:v>11821.5</c:v>
                </c:pt>
                <c:pt idx="23644">
                  <c:v>11822</c:v>
                </c:pt>
                <c:pt idx="23645">
                  <c:v>11822.5</c:v>
                </c:pt>
                <c:pt idx="23646">
                  <c:v>11823</c:v>
                </c:pt>
                <c:pt idx="23647">
                  <c:v>11823.5</c:v>
                </c:pt>
                <c:pt idx="23648">
                  <c:v>11824</c:v>
                </c:pt>
                <c:pt idx="23649">
                  <c:v>11824.5</c:v>
                </c:pt>
                <c:pt idx="23650">
                  <c:v>11825</c:v>
                </c:pt>
                <c:pt idx="23651">
                  <c:v>11825.5</c:v>
                </c:pt>
                <c:pt idx="23652">
                  <c:v>11826</c:v>
                </c:pt>
                <c:pt idx="23653">
                  <c:v>11826.5</c:v>
                </c:pt>
                <c:pt idx="23654">
                  <c:v>11827</c:v>
                </c:pt>
                <c:pt idx="23655">
                  <c:v>11827.5</c:v>
                </c:pt>
                <c:pt idx="23656">
                  <c:v>11828</c:v>
                </c:pt>
                <c:pt idx="23657">
                  <c:v>11828.5</c:v>
                </c:pt>
                <c:pt idx="23658">
                  <c:v>11829</c:v>
                </c:pt>
                <c:pt idx="23659">
                  <c:v>11829.5</c:v>
                </c:pt>
                <c:pt idx="23660">
                  <c:v>11830</c:v>
                </c:pt>
                <c:pt idx="23661">
                  <c:v>11830.5</c:v>
                </c:pt>
                <c:pt idx="23662">
                  <c:v>11831</c:v>
                </c:pt>
                <c:pt idx="23663">
                  <c:v>11831.5</c:v>
                </c:pt>
                <c:pt idx="23664">
                  <c:v>11832</c:v>
                </c:pt>
                <c:pt idx="23665">
                  <c:v>11832.5</c:v>
                </c:pt>
                <c:pt idx="23666">
                  <c:v>11833</c:v>
                </c:pt>
                <c:pt idx="23667">
                  <c:v>11833.5</c:v>
                </c:pt>
                <c:pt idx="23668">
                  <c:v>11834</c:v>
                </c:pt>
                <c:pt idx="23669">
                  <c:v>11834.5</c:v>
                </c:pt>
                <c:pt idx="23670">
                  <c:v>11835</c:v>
                </c:pt>
                <c:pt idx="23671">
                  <c:v>11835.5</c:v>
                </c:pt>
                <c:pt idx="23672">
                  <c:v>11836</c:v>
                </c:pt>
                <c:pt idx="23673">
                  <c:v>11836.5</c:v>
                </c:pt>
                <c:pt idx="23674">
                  <c:v>11837</c:v>
                </c:pt>
                <c:pt idx="23675">
                  <c:v>11837.5</c:v>
                </c:pt>
                <c:pt idx="23676">
                  <c:v>11838</c:v>
                </c:pt>
                <c:pt idx="23677">
                  <c:v>11838.5</c:v>
                </c:pt>
                <c:pt idx="23678">
                  <c:v>11839</c:v>
                </c:pt>
                <c:pt idx="23679">
                  <c:v>11839.5</c:v>
                </c:pt>
                <c:pt idx="23680">
                  <c:v>11840</c:v>
                </c:pt>
                <c:pt idx="23681">
                  <c:v>11840.5</c:v>
                </c:pt>
                <c:pt idx="23682">
                  <c:v>11841</c:v>
                </c:pt>
                <c:pt idx="23683">
                  <c:v>11841.5</c:v>
                </c:pt>
                <c:pt idx="23684">
                  <c:v>11842</c:v>
                </c:pt>
                <c:pt idx="23685">
                  <c:v>11842.5</c:v>
                </c:pt>
                <c:pt idx="23686">
                  <c:v>11843</c:v>
                </c:pt>
                <c:pt idx="23687">
                  <c:v>11843.5</c:v>
                </c:pt>
                <c:pt idx="23688">
                  <c:v>11844</c:v>
                </c:pt>
                <c:pt idx="23689">
                  <c:v>11844.5</c:v>
                </c:pt>
                <c:pt idx="23690">
                  <c:v>11845</c:v>
                </c:pt>
                <c:pt idx="23691">
                  <c:v>11845.5</c:v>
                </c:pt>
                <c:pt idx="23692">
                  <c:v>11846</c:v>
                </c:pt>
                <c:pt idx="23693">
                  <c:v>11846.5</c:v>
                </c:pt>
                <c:pt idx="23694">
                  <c:v>11847</c:v>
                </c:pt>
                <c:pt idx="23695">
                  <c:v>11847.5</c:v>
                </c:pt>
                <c:pt idx="23696">
                  <c:v>11848</c:v>
                </c:pt>
                <c:pt idx="23697">
                  <c:v>11848.5</c:v>
                </c:pt>
                <c:pt idx="23698">
                  <c:v>11849</c:v>
                </c:pt>
                <c:pt idx="23699">
                  <c:v>11849.5</c:v>
                </c:pt>
                <c:pt idx="23700">
                  <c:v>11850</c:v>
                </c:pt>
                <c:pt idx="23701">
                  <c:v>11850.5</c:v>
                </c:pt>
                <c:pt idx="23702">
                  <c:v>11851</c:v>
                </c:pt>
                <c:pt idx="23703">
                  <c:v>11851.5</c:v>
                </c:pt>
                <c:pt idx="23704">
                  <c:v>11852</c:v>
                </c:pt>
                <c:pt idx="23705">
                  <c:v>11852.5</c:v>
                </c:pt>
                <c:pt idx="23706">
                  <c:v>11853</c:v>
                </c:pt>
                <c:pt idx="23707">
                  <c:v>11853.5</c:v>
                </c:pt>
                <c:pt idx="23708">
                  <c:v>11854</c:v>
                </c:pt>
                <c:pt idx="23709">
                  <c:v>11854.5</c:v>
                </c:pt>
                <c:pt idx="23710">
                  <c:v>11855</c:v>
                </c:pt>
                <c:pt idx="23711">
                  <c:v>11855.5</c:v>
                </c:pt>
                <c:pt idx="23712">
                  <c:v>11856</c:v>
                </c:pt>
                <c:pt idx="23713">
                  <c:v>11856.5</c:v>
                </c:pt>
                <c:pt idx="23714">
                  <c:v>11857</c:v>
                </c:pt>
                <c:pt idx="23715">
                  <c:v>11857.5</c:v>
                </c:pt>
                <c:pt idx="23716">
                  <c:v>11858</c:v>
                </c:pt>
                <c:pt idx="23717">
                  <c:v>11858.5</c:v>
                </c:pt>
                <c:pt idx="23718">
                  <c:v>11859</c:v>
                </c:pt>
                <c:pt idx="23719">
                  <c:v>11859.5</c:v>
                </c:pt>
                <c:pt idx="23720">
                  <c:v>11860</c:v>
                </c:pt>
                <c:pt idx="23721">
                  <c:v>11860.5</c:v>
                </c:pt>
                <c:pt idx="23722">
                  <c:v>11861</c:v>
                </c:pt>
                <c:pt idx="23723">
                  <c:v>11861.5</c:v>
                </c:pt>
                <c:pt idx="23724">
                  <c:v>11862</c:v>
                </c:pt>
                <c:pt idx="23725">
                  <c:v>11862.5</c:v>
                </c:pt>
                <c:pt idx="23726">
                  <c:v>11863</c:v>
                </c:pt>
                <c:pt idx="23727">
                  <c:v>11863.5</c:v>
                </c:pt>
                <c:pt idx="23728">
                  <c:v>11864</c:v>
                </c:pt>
                <c:pt idx="23729">
                  <c:v>11864.5</c:v>
                </c:pt>
                <c:pt idx="23730">
                  <c:v>11865</c:v>
                </c:pt>
                <c:pt idx="23731">
                  <c:v>11865.5</c:v>
                </c:pt>
                <c:pt idx="23732">
                  <c:v>11866</c:v>
                </c:pt>
                <c:pt idx="23733">
                  <c:v>11866.5</c:v>
                </c:pt>
                <c:pt idx="23734">
                  <c:v>11867</c:v>
                </c:pt>
                <c:pt idx="23735">
                  <c:v>11867.5</c:v>
                </c:pt>
                <c:pt idx="23736">
                  <c:v>11868</c:v>
                </c:pt>
                <c:pt idx="23737">
                  <c:v>11868.5</c:v>
                </c:pt>
                <c:pt idx="23738">
                  <c:v>11869</c:v>
                </c:pt>
                <c:pt idx="23739">
                  <c:v>11869.5</c:v>
                </c:pt>
                <c:pt idx="23740">
                  <c:v>11870</c:v>
                </c:pt>
                <c:pt idx="23741">
                  <c:v>11870.5</c:v>
                </c:pt>
                <c:pt idx="23742">
                  <c:v>11871</c:v>
                </c:pt>
                <c:pt idx="23743">
                  <c:v>11871.5</c:v>
                </c:pt>
                <c:pt idx="23744">
                  <c:v>11872</c:v>
                </c:pt>
                <c:pt idx="23745">
                  <c:v>11872.5</c:v>
                </c:pt>
                <c:pt idx="23746">
                  <c:v>11873</c:v>
                </c:pt>
                <c:pt idx="23747">
                  <c:v>11873.5</c:v>
                </c:pt>
                <c:pt idx="23748">
                  <c:v>11874</c:v>
                </c:pt>
                <c:pt idx="23749">
                  <c:v>11874.5</c:v>
                </c:pt>
                <c:pt idx="23750">
                  <c:v>11875</c:v>
                </c:pt>
                <c:pt idx="23751">
                  <c:v>11875.5</c:v>
                </c:pt>
                <c:pt idx="23752">
                  <c:v>11876</c:v>
                </c:pt>
                <c:pt idx="23753">
                  <c:v>11876.5</c:v>
                </c:pt>
                <c:pt idx="23754">
                  <c:v>11877</c:v>
                </c:pt>
                <c:pt idx="23755">
                  <c:v>11877.5</c:v>
                </c:pt>
                <c:pt idx="23756">
                  <c:v>11878</c:v>
                </c:pt>
                <c:pt idx="23757">
                  <c:v>11878.5</c:v>
                </c:pt>
                <c:pt idx="23758">
                  <c:v>11879</c:v>
                </c:pt>
                <c:pt idx="23759">
                  <c:v>11879.5</c:v>
                </c:pt>
                <c:pt idx="23760">
                  <c:v>11880</c:v>
                </c:pt>
                <c:pt idx="23761">
                  <c:v>11880.5</c:v>
                </c:pt>
                <c:pt idx="23762">
                  <c:v>11881</c:v>
                </c:pt>
                <c:pt idx="23763">
                  <c:v>11881.5</c:v>
                </c:pt>
                <c:pt idx="23764">
                  <c:v>11882</c:v>
                </c:pt>
                <c:pt idx="23765">
                  <c:v>11882.5</c:v>
                </c:pt>
                <c:pt idx="23766">
                  <c:v>11883</c:v>
                </c:pt>
                <c:pt idx="23767">
                  <c:v>11883.5</c:v>
                </c:pt>
                <c:pt idx="23768">
                  <c:v>11884</c:v>
                </c:pt>
                <c:pt idx="23769">
                  <c:v>11884.5</c:v>
                </c:pt>
                <c:pt idx="23770">
                  <c:v>11885</c:v>
                </c:pt>
                <c:pt idx="23771">
                  <c:v>11885.5</c:v>
                </c:pt>
                <c:pt idx="23772">
                  <c:v>11886</c:v>
                </c:pt>
                <c:pt idx="23773">
                  <c:v>11886.5</c:v>
                </c:pt>
                <c:pt idx="23774">
                  <c:v>11887</c:v>
                </c:pt>
                <c:pt idx="23775">
                  <c:v>11887.5</c:v>
                </c:pt>
                <c:pt idx="23776">
                  <c:v>11888</c:v>
                </c:pt>
                <c:pt idx="23777">
                  <c:v>11888.5</c:v>
                </c:pt>
                <c:pt idx="23778">
                  <c:v>11889</c:v>
                </c:pt>
                <c:pt idx="23779">
                  <c:v>11889.5</c:v>
                </c:pt>
                <c:pt idx="23780">
                  <c:v>11890</c:v>
                </c:pt>
                <c:pt idx="23781">
                  <c:v>11890.5</c:v>
                </c:pt>
                <c:pt idx="23782">
                  <c:v>11891</c:v>
                </c:pt>
                <c:pt idx="23783">
                  <c:v>11891.5</c:v>
                </c:pt>
                <c:pt idx="23784">
                  <c:v>11892</c:v>
                </c:pt>
                <c:pt idx="23785">
                  <c:v>11892.5</c:v>
                </c:pt>
                <c:pt idx="23786">
                  <c:v>11893</c:v>
                </c:pt>
                <c:pt idx="23787">
                  <c:v>11893.5</c:v>
                </c:pt>
                <c:pt idx="23788">
                  <c:v>11894</c:v>
                </c:pt>
                <c:pt idx="23789">
                  <c:v>11894.5</c:v>
                </c:pt>
                <c:pt idx="23790">
                  <c:v>11895</c:v>
                </c:pt>
                <c:pt idx="23791">
                  <c:v>11895.5</c:v>
                </c:pt>
                <c:pt idx="23792">
                  <c:v>11896</c:v>
                </c:pt>
                <c:pt idx="23793">
                  <c:v>11896.5</c:v>
                </c:pt>
                <c:pt idx="23794">
                  <c:v>11897</c:v>
                </c:pt>
                <c:pt idx="23795">
                  <c:v>11897.5</c:v>
                </c:pt>
                <c:pt idx="23796">
                  <c:v>11898</c:v>
                </c:pt>
                <c:pt idx="23797">
                  <c:v>11898.5</c:v>
                </c:pt>
                <c:pt idx="23798">
                  <c:v>11899</c:v>
                </c:pt>
                <c:pt idx="23799">
                  <c:v>11899.5</c:v>
                </c:pt>
                <c:pt idx="23800">
                  <c:v>11900</c:v>
                </c:pt>
                <c:pt idx="23801">
                  <c:v>11900.5</c:v>
                </c:pt>
                <c:pt idx="23802">
                  <c:v>11901</c:v>
                </c:pt>
                <c:pt idx="23803">
                  <c:v>11901.5</c:v>
                </c:pt>
                <c:pt idx="23804">
                  <c:v>11902</c:v>
                </c:pt>
                <c:pt idx="23805">
                  <c:v>11902.5</c:v>
                </c:pt>
                <c:pt idx="23806">
                  <c:v>11903</c:v>
                </c:pt>
                <c:pt idx="23807">
                  <c:v>11903.5</c:v>
                </c:pt>
                <c:pt idx="23808">
                  <c:v>11904</c:v>
                </c:pt>
                <c:pt idx="23809">
                  <c:v>11904.5</c:v>
                </c:pt>
                <c:pt idx="23810">
                  <c:v>11905</c:v>
                </c:pt>
                <c:pt idx="23811">
                  <c:v>11905.5</c:v>
                </c:pt>
                <c:pt idx="23812">
                  <c:v>11906</c:v>
                </c:pt>
                <c:pt idx="23813">
                  <c:v>11906.5</c:v>
                </c:pt>
                <c:pt idx="23814">
                  <c:v>11907</c:v>
                </c:pt>
                <c:pt idx="23815">
                  <c:v>11907.5</c:v>
                </c:pt>
                <c:pt idx="23816">
                  <c:v>11908</c:v>
                </c:pt>
                <c:pt idx="23817">
                  <c:v>11908.5</c:v>
                </c:pt>
                <c:pt idx="23818">
                  <c:v>11909</c:v>
                </c:pt>
                <c:pt idx="23819">
                  <c:v>11909.5</c:v>
                </c:pt>
                <c:pt idx="23820">
                  <c:v>11910</c:v>
                </c:pt>
                <c:pt idx="23821">
                  <c:v>11910.5</c:v>
                </c:pt>
                <c:pt idx="23822">
                  <c:v>11911</c:v>
                </c:pt>
                <c:pt idx="23823">
                  <c:v>11911.5</c:v>
                </c:pt>
                <c:pt idx="23824">
                  <c:v>11912</c:v>
                </c:pt>
                <c:pt idx="23825">
                  <c:v>11912.5</c:v>
                </c:pt>
                <c:pt idx="23826">
                  <c:v>11913</c:v>
                </c:pt>
                <c:pt idx="23827">
                  <c:v>11913.5</c:v>
                </c:pt>
                <c:pt idx="23828">
                  <c:v>11914</c:v>
                </c:pt>
                <c:pt idx="23829">
                  <c:v>11914.5</c:v>
                </c:pt>
                <c:pt idx="23830">
                  <c:v>11915</c:v>
                </c:pt>
                <c:pt idx="23831">
                  <c:v>11915.5</c:v>
                </c:pt>
                <c:pt idx="23832">
                  <c:v>11916</c:v>
                </c:pt>
                <c:pt idx="23833">
                  <c:v>11916.5</c:v>
                </c:pt>
                <c:pt idx="23834">
                  <c:v>11917</c:v>
                </c:pt>
                <c:pt idx="23835">
                  <c:v>11917.5</c:v>
                </c:pt>
                <c:pt idx="23836">
                  <c:v>11918</c:v>
                </c:pt>
                <c:pt idx="23837">
                  <c:v>11918.5</c:v>
                </c:pt>
                <c:pt idx="23838">
                  <c:v>11919</c:v>
                </c:pt>
                <c:pt idx="23839">
                  <c:v>11919.5</c:v>
                </c:pt>
                <c:pt idx="23840">
                  <c:v>11920</c:v>
                </c:pt>
                <c:pt idx="23841">
                  <c:v>11920.5</c:v>
                </c:pt>
                <c:pt idx="23842">
                  <c:v>11921</c:v>
                </c:pt>
                <c:pt idx="23843">
                  <c:v>11921.5</c:v>
                </c:pt>
                <c:pt idx="23844">
                  <c:v>11922</c:v>
                </c:pt>
                <c:pt idx="23845">
                  <c:v>11922.5</c:v>
                </c:pt>
                <c:pt idx="23846">
                  <c:v>11923</c:v>
                </c:pt>
                <c:pt idx="23847">
                  <c:v>11923.5</c:v>
                </c:pt>
                <c:pt idx="23848">
                  <c:v>11924</c:v>
                </c:pt>
                <c:pt idx="23849">
                  <c:v>11924.5</c:v>
                </c:pt>
                <c:pt idx="23850">
                  <c:v>11925</c:v>
                </c:pt>
                <c:pt idx="23851">
                  <c:v>11925.5</c:v>
                </c:pt>
                <c:pt idx="23852">
                  <c:v>11926</c:v>
                </c:pt>
                <c:pt idx="23853">
                  <c:v>11926.5</c:v>
                </c:pt>
                <c:pt idx="23854">
                  <c:v>11927</c:v>
                </c:pt>
                <c:pt idx="23855">
                  <c:v>11927.5</c:v>
                </c:pt>
                <c:pt idx="23856">
                  <c:v>11928</c:v>
                </c:pt>
                <c:pt idx="23857">
                  <c:v>11928.5</c:v>
                </c:pt>
                <c:pt idx="23858">
                  <c:v>11929</c:v>
                </c:pt>
                <c:pt idx="23859">
                  <c:v>11929.5</c:v>
                </c:pt>
                <c:pt idx="23860">
                  <c:v>11930</c:v>
                </c:pt>
                <c:pt idx="23861">
                  <c:v>11930.5</c:v>
                </c:pt>
                <c:pt idx="23862">
                  <c:v>11931</c:v>
                </c:pt>
                <c:pt idx="23863">
                  <c:v>11931.5</c:v>
                </c:pt>
                <c:pt idx="23864">
                  <c:v>11932</c:v>
                </c:pt>
                <c:pt idx="23865">
                  <c:v>11932.5</c:v>
                </c:pt>
                <c:pt idx="23866">
                  <c:v>11933</c:v>
                </c:pt>
                <c:pt idx="23867">
                  <c:v>11933.5</c:v>
                </c:pt>
                <c:pt idx="23868">
                  <c:v>11934</c:v>
                </c:pt>
                <c:pt idx="23869">
                  <c:v>11934.5</c:v>
                </c:pt>
                <c:pt idx="23870">
                  <c:v>11935</c:v>
                </c:pt>
                <c:pt idx="23871">
                  <c:v>11935.5</c:v>
                </c:pt>
                <c:pt idx="23872">
                  <c:v>11936</c:v>
                </c:pt>
                <c:pt idx="23873">
                  <c:v>11936.5</c:v>
                </c:pt>
                <c:pt idx="23874">
                  <c:v>11937</c:v>
                </c:pt>
                <c:pt idx="23875">
                  <c:v>11937.5</c:v>
                </c:pt>
                <c:pt idx="23876">
                  <c:v>11938</c:v>
                </c:pt>
                <c:pt idx="23877">
                  <c:v>11938.5</c:v>
                </c:pt>
                <c:pt idx="23878">
                  <c:v>11939</c:v>
                </c:pt>
                <c:pt idx="23879">
                  <c:v>11939.5</c:v>
                </c:pt>
                <c:pt idx="23880">
                  <c:v>11940</c:v>
                </c:pt>
                <c:pt idx="23881">
                  <c:v>11940.5</c:v>
                </c:pt>
                <c:pt idx="23882">
                  <c:v>11941</c:v>
                </c:pt>
                <c:pt idx="23883">
                  <c:v>11941.5</c:v>
                </c:pt>
                <c:pt idx="23884">
                  <c:v>11942</c:v>
                </c:pt>
                <c:pt idx="23885">
                  <c:v>11942.5</c:v>
                </c:pt>
                <c:pt idx="23886">
                  <c:v>11943</c:v>
                </c:pt>
                <c:pt idx="23887">
                  <c:v>11943.5</c:v>
                </c:pt>
                <c:pt idx="23888">
                  <c:v>11944</c:v>
                </c:pt>
                <c:pt idx="23889">
                  <c:v>11944.5</c:v>
                </c:pt>
                <c:pt idx="23890">
                  <c:v>11945</c:v>
                </c:pt>
                <c:pt idx="23891">
                  <c:v>11945.5</c:v>
                </c:pt>
                <c:pt idx="23892">
                  <c:v>11946</c:v>
                </c:pt>
                <c:pt idx="23893">
                  <c:v>11946.5</c:v>
                </c:pt>
                <c:pt idx="23894">
                  <c:v>11947</c:v>
                </c:pt>
                <c:pt idx="23895">
                  <c:v>11947.5</c:v>
                </c:pt>
                <c:pt idx="23896">
                  <c:v>11948</c:v>
                </c:pt>
                <c:pt idx="23897">
                  <c:v>11948.5</c:v>
                </c:pt>
                <c:pt idx="23898">
                  <c:v>11949</c:v>
                </c:pt>
                <c:pt idx="23899">
                  <c:v>11949.5</c:v>
                </c:pt>
                <c:pt idx="23900">
                  <c:v>11950</c:v>
                </c:pt>
                <c:pt idx="23901">
                  <c:v>11950.5</c:v>
                </c:pt>
                <c:pt idx="23902">
                  <c:v>11951</c:v>
                </c:pt>
                <c:pt idx="23903">
                  <c:v>11951.5</c:v>
                </c:pt>
                <c:pt idx="23904">
                  <c:v>11952</c:v>
                </c:pt>
                <c:pt idx="23905">
                  <c:v>11952.5</c:v>
                </c:pt>
                <c:pt idx="23906">
                  <c:v>11953</c:v>
                </c:pt>
                <c:pt idx="23907">
                  <c:v>11953.5</c:v>
                </c:pt>
                <c:pt idx="23908">
                  <c:v>11954</c:v>
                </c:pt>
                <c:pt idx="23909">
                  <c:v>11954.5</c:v>
                </c:pt>
                <c:pt idx="23910">
                  <c:v>11955</c:v>
                </c:pt>
                <c:pt idx="23911">
                  <c:v>11955.5</c:v>
                </c:pt>
                <c:pt idx="23912">
                  <c:v>11956</c:v>
                </c:pt>
                <c:pt idx="23913">
                  <c:v>11956.5</c:v>
                </c:pt>
                <c:pt idx="23914">
                  <c:v>11957</c:v>
                </c:pt>
                <c:pt idx="23915">
                  <c:v>11957.5</c:v>
                </c:pt>
                <c:pt idx="23916">
                  <c:v>11958</c:v>
                </c:pt>
                <c:pt idx="23917">
                  <c:v>11958.5</c:v>
                </c:pt>
                <c:pt idx="23918">
                  <c:v>11959</c:v>
                </c:pt>
                <c:pt idx="23919">
                  <c:v>11959.5</c:v>
                </c:pt>
                <c:pt idx="23920">
                  <c:v>11960</c:v>
                </c:pt>
                <c:pt idx="23921">
                  <c:v>11960.5</c:v>
                </c:pt>
                <c:pt idx="23922">
                  <c:v>11961</c:v>
                </c:pt>
                <c:pt idx="23923">
                  <c:v>11961.5</c:v>
                </c:pt>
                <c:pt idx="23924">
                  <c:v>11962</c:v>
                </c:pt>
                <c:pt idx="23925">
                  <c:v>11962.5</c:v>
                </c:pt>
                <c:pt idx="23926">
                  <c:v>11963</c:v>
                </c:pt>
                <c:pt idx="23927">
                  <c:v>11963.5</c:v>
                </c:pt>
                <c:pt idx="23928">
                  <c:v>11964</c:v>
                </c:pt>
                <c:pt idx="23929">
                  <c:v>11964.5</c:v>
                </c:pt>
                <c:pt idx="23930">
                  <c:v>11965</c:v>
                </c:pt>
                <c:pt idx="23931">
                  <c:v>11965.5</c:v>
                </c:pt>
                <c:pt idx="23932">
                  <c:v>11966</c:v>
                </c:pt>
                <c:pt idx="23933">
                  <c:v>11966.5</c:v>
                </c:pt>
                <c:pt idx="23934">
                  <c:v>11967</c:v>
                </c:pt>
                <c:pt idx="23935">
                  <c:v>11967.5</c:v>
                </c:pt>
                <c:pt idx="23936">
                  <c:v>11968</c:v>
                </c:pt>
                <c:pt idx="23937">
                  <c:v>11968.5</c:v>
                </c:pt>
                <c:pt idx="23938">
                  <c:v>11969</c:v>
                </c:pt>
                <c:pt idx="23939">
                  <c:v>11969.5</c:v>
                </c:pt>
                <c:pt idx="23940">
                  <c:v>11970</c:v>
                </c:pt>
                <c:pt idx="23941">
                  <c:v>11970.5</c:v>
                </c:pt>
                <c:pt idx="23942">
                  <c:v>11971</c:v>
                </c:pt>
                <c:pt idx="23943">
                  <c:v>11971.5</c:v>
                </c:pt>
                <c:pt idx="23944">
                  <c:v>11972</c:v>
                </c:pt>
                <c:pt idx="23945">
                  <c:v>11972.5</c:v>
                </c:pt>
                <c:pt idx="23946">
                  <c:v>11973</c:v>
                </c:pt>
                <c:pt idx="23947">
                  <c:v>11973.5</c:v>
                </c:pt>
                <c:pt idx="23948">
                  <c:v>11974</c:v>
                </c:pt>
                <c:pt idx="23949">
                  <c:v>11974.5</c:v>
                </c:pt>
                <c:pt idx="23950">
                  <c:v>11975</c:v>
                </c:pt>
                <c:pt idx="23951">
                  <c:v>11975.5</c:v>
                </c:pt>
                <c:pt idx="23952">
                  <c:v>11976</c:v>
                </c:pt>
                <c:pt idx="23953">
                  <c:v>11976.5</c:v>
                </c:pt>
                <c:pt idx="23954">
                  <c:v>11977</c:v>
                </c:pt>
                <c:pt idx="23955">
                  <c:v>11977.5</c:v>
                </c:pt>
                <c:pt idx="23956">
                  <c:v>11978</c:v>
                </c:pt>
                <c:pt idx="23957">
                  <c:v>11978.5</c:v>
                </c:pt>
                <c:pt idx="23958">
                  <c:v>11979</c:v>
                </c:pt>
                <c:pt idx="23959">
                  <c:v>11979.5</c:v>
                </c:pt>
                <c:pt idx="23960">
                  <c:v>11980</c:v>
                </c:pt>
                <c:pt idx="23961">
                  <c:v>11980.5</c:v>
                </c:pt>
                <c:pt idx="23962">
                  <c:v>11981</c:v>
                </c:pt>
                <c:pt idx="23963">
                  <c:v>11981.5</c:v>
                </c:pt>
                <c:pt idx="23964">
                  <c:v>11982</c:v>
                </c:pt>
                <c:pt idx="23965">
                  <c:v>11982.5</c:v>
                </c:pt>
                <c:pt idx="23966">
                  <c:v>11983</c:v>
                </c:pt>
                <c:pt idx="23967">
                  <c:v>11983.5</c:v>
                </c:pt>
                <c:pt idx="23968">
                  <c:v>11984</c:v>
                </c:pt>
                <c:pt idx="23969">
                  <c:v>11984.5</c:v>
                </c:pt>
                <c:pt idx="23970">
                  <c:v>11985</c:v>
                </c:pt>
                <c:pt idx="23971">
                  <c:v>11985.5</c:v>
                </c:pt>
                <c:pt idx="23972">
                  <c:v>11986</c:v>
                </c:pt>
                <c:pt idx="23973">
                  <c:v>11986.5</c:v>
                </c:pt>
                <c:pt idx="23974">
                  <c:v>11987</c:v>
                </c:pt>
                <c:pt idx="23975">
                  <c:v>11987.5</c:v>
                </c:pt>
                <c:pt idx="23976">
                  <c:v>11988</c:v>
                </c:pt>
                <c:pt idx="23977">
                  <c:v>11988.5</c:v>
                </c:pt>
                <c:pt idx="23978">
                  <c:v>11989</c:v>
                </c:pt>
                <c:pt idx="23979">
                  <c:v>11989.5</c:v>
                </c:pt>
                <c:pt idx="23980">
                  <c:v>11990</c:v>
                </c:pt>
                <c:pt idx="23981">
                  <c:v>11990.5</c:v>
                </c:pt>
                <c:pt idx="23982">
                  <c:v>11991</c:v>
                </c:pt>
                <c:pt idx="23983">
                  <c:v>11991.5</c:v>
                </c:pt>
                <c:pt idx="23984">
                  <c:v>11992</c:v>
                </c:pt>
                <c:pt idx="23985">
                  <c:v>11992.5</c:v>
                </c:pt>
                <c:pt idx="23986">
                  <c:v>11993</c:v>
                </c:pt>
                <c:pt idx="23987">
                  <c:v>11993.5</c:v>
                </c:pt>
                <c:pt idx="23988">
                  <c:v>11994</c:v>
                </c:pt>
                <c:pt idx="23989">
                  <c:v>11994.5</c:v>
                </c:pt>
                <c:pt idx="23990">
                  <c:v>11995</c:v>
                </c:pt>
                <c:pt idx="23991">
                  <c:v>11995.5</c:v>
                </c:pt>
                <c:pt idx="23992">
                  <c:v>11996</c:v>
                </c:pt>
                <c:pt idx="23993">
                  <c:v>11996.5</c:v>
                </c:pt>
                <c:pt idx="23994">
                  <c:v>11997</c:v>
                </c:pt>
                <c:pt idx="23995">
                  <c:v>11997.5</c:v>
                </c:pt>
                <c:pt idx="23996">
                  <c:v>11998</c:v>
                </c:pt>
                <c:pt idx="23997">
                  <c:v>11998.5</c:v>
                </c:pt>
                <c:pt idx="23998">
                  <c:v>11999</c:v>
                </c:pt>
                <c:pt idx="23999">
                  <c:v>11999.5</c:v>
                </c:pt>
                <c:pt idx="24000">
                  <c:v>12000</c:v>
                </c:pt>
                <c:pt idx="24001">
                  <c:v>12000.5</c:v>
                </c:pt>
                <c:pt idx="24002">
                  <c:v>12001</c:v>
                </c:pt>
                <c:pt idx="24003">
                  <c:v>12001.5</c:v>
                </c:pt>
                <c:pt idx="24004">
                  <c:v>12002</c:v>
                </c:pt>
                <c:pt idx="24005">
                  <c:v>12002.5</c:v>
                </c:pt>
                <c:pt idx="24006">
                  <c:v>12003</c:v>
                </c:pt>
                <c:pt idx="24007">
                  <c:v>12003.5</c:v>
                </c:pt>
                <c:pt idx="24008">
                  <c:v>12004</c:v>
                </c:pt>
                <c:pt idx="24009">
                  <c:v>12004.5</c:v>
                </c:pt>
                <c:pt idx="24010">
                  <c:v>12005</c:v>
                </c:pt>
                <c:pt idx="24011">
                  <c:v>12005.5</c:v>
                </c:pt>
                <c:pt idx="24012">
                  <c:v>12006</c:v>
                </c:pt>
                <c:pt idx="24013">
                  <c:v>12006.5</c:v>
                </c:pt>
                <c:pt idx="24014">
                  <c:v>12007</c:v>
                </c:pt>
                <c:pt idx="24015">
                  <c:v>12007.5</c:v>
                </c:pt>
                <c:pt idx="24016">
                  <c:v>12008</c:v>
                </c:pt>
                <c:pt idx="24017">
                  <c:v>12008.5</c:v>
                </c:pt>
                <c:pt idx="24018">
                  <c:v>12009</c:v>
                </c:pt>
                <c:pt idx="24019">
                  <c:v>12009.5</c:v>
                </c:pt>
                <c:pt idx="24020">
                  <c:v>12010</c:v>
                </c:pt>
                <c:pt idx="24021">
                  <c:v>12010.5</c:v>
                </c:pt>
                <c:pt idx="24022">
                  <c:v>12011</c:v>
                </c:pt>
                <c:pt idx="24023">
                  <c:v>12011.5</c:v>
                </c:pt>
                <c:pt idx="24024">
                  <c:v>12012</c:v>
                </c:pt>
                <c:pt idx="24025">
                  <c:v>12012.5</c:v>
                </c:pt>
                <c:pt idx="24026">
                  <c:v>12013</c:v>
                </c:pt>
                <c:pt idx="24027">
                  <c:v>12013.5</c:v>
                </c:pt>
                <c:pt idx="24028">
                  <c:v>12014</c:v>
                </c:pt>
                <c:pt idx="24029">
                  <c:v>12014.5</c:v>
                </c:pt>
                <c:pt idx="24030">
                  <c:v>12015</c:v>
                </c:pt>
                <c:pt idx="24031">
                  <c:v>12015.5</c:v>
                </c:pt>
                <c:pt idx="24032">
                  <c:v>12016</c:v>
                </c:pt>
                <c:pt idx="24033">
                  <c:v>12016.5</c:v>
                </c:pt>
                <c:pt idx="24034">
                  <c:v>12017</c:v>
                </c:pt>
                <c:pt idx="24035">
                  <c:v>12017.5</c:v>
                </c:pt>
                <c:pt idx="24036">
                  <c:v>12018</c:v>
                </c:pt>
                <c:pt idx="24037">
                  <c:v>12018.5</c:v>
                </c:pt>
                <c:pt idx="24038">
                  <c:v>12019</c:v>
                </c:pt>
                <c:pt idx="24039">
                  <c:v>12019.5</c:v>
                </c:pt>
                <c:pt idx="24040">
                  <c:v>12020</c:v>
                </c:pt>
                <c:pt idx="24041">
                  <c:v>12020.5</c:v>
                </c:pt>
                <c:pt idx="24042">
                  <c:v>12021</c:v>
                </c:pt>
                <c:pt idx="24043">
                  <c:v>12021.5</c:v>
                </c:pt>
                <c:pt idx="24044">
                  <c:v>12022</c:v>
                </c:pt>
                <c:pt idx="24045">
                  <c:v>12022.5</c:v>
                </c:pt>
                <c:pt idx="24046">
                  <c:v>12023</c:v>
                </c:pt>
                <c:pt idx="24047">
                  <c:v>12023.5</c:v>
                </c:pt>
                <c:pt idx="24048">
                  <c:v>12024</c:v>
                </c:pt>
                <c:pt idx="24049">
                  <c:v>12024.5</c:v>
                </c:pt>
                <c:pt idx="24050">
                  <c:v>12025</c:v>
                </c:pt>
                <c:pt idx="24051">
                  <c:v>12025.5</c:v>
                </c:pt>
                <c:pt idx="24052">
                  <c:v>12026</c:v>
                </c:pt>
                <c:pt idx="24053">
                  <c:v>12026.5</c:v>
                </c:pt>
                <c:pt idx="24054">
                  <c:v>12027</c:v>
                </c:pt>
                <c:pt idx="24055">
                  <c:v>12027.5</c:v>
                </c:pt>
                <c:pt idx="24056">
                  <c:v>12028</c:v>
                </c:pt>
                <c:pt idx="24057">
                  <c:v>12028.5</c:v>
                </c:pt>
                <c:pt idx="24058">
                  <c:v>12029</c:v>
                </c:pt>
                <c:pt idx="24059">
                  <c:v>12029.5</c:v>
                </c:pt>
                <c:pt idx="24060">
                  <c:v>12030</c:v>
                </c:pt>
                <c:pt idx="24061">
                  <c:v>12030.5</c:v>
                </c:pt>
                <c:pt idx="24062">
                  <c:v>12031</c:v>
                </c:pt>
                <c:pt idx="24063">
                  <c:v>12031.5</c:v>
                </c:pt>
                <c:pt idx="24064">
                  <c:v>12032</c:v>
                </c:pt>
                <c:pt idx="24065">
                  <c:v>12032.5</c:v>
                </c:pt>
                <c:pt idx="24066">
                  <c:v>12033</c:v>
                </c:pt>
                <c:pt idx="24067">
                  <c:v>12033.5</c:v>
                </c:pt>
                <c:pt idx="24068">
                  <c:v>12034</c:v>
                </c:pt>
                <c:pt idx="24069">
                  <c:v>12034.5</c:v>
                </c:pt>
                <c:pt idx="24070">
                  <c:v>12035</c:v>
                </c:pt>
                <c:pt idx="24071">
                  <c:v>12035.5</c:v>
                </c:pt>
                <c:pt idx="24072">
                  <c:v>12036</c:v>
                </c:pt>
                <c:pt idx="24073">
                  <c:v>12036.5</c:v>
                </c:pt>
                <c:pt idx="24074">
                  <c:v>12037</c:v>
                </c:pt>
                <c:pt idx="24075">
                  <c:v>12037.5</c:v>
                </c:pt>
                <c:pt idx="24076">
                  <c:v>12038</c:v>
                </c:pt>
                <c:pt idx="24077">
                  <c:v>12038.5</c:v>
                </c:pt>
                <c:pt idx="24078">
                  <c:v>12039</c:v>
                </c:pt>
                <c:pt idx="24079">
                  <c:v>12039.5</c:v>
                </c:pt>
                <c:pt idx="24080">
                  <c:v>12040</c:v>
                </c:pt>
                <c:pt idx="24081">
                  <c:v>12040.5</c:v>
                </c:pt>
                <c:pt idx="24082">
                  <c:v>12041</c:v>
                </c:pt>
                <c:pt idx="24083">
                  <c:v>12041.5</c:v>
                </c:pt>
                <c:pt idx="24084">
                  <c:v>12042</c:v>
                </c:pt>
                <c:pt idx="24085">
                  <c:v>12042.5</c:v>
                </c:pt>
                <c:pt idx="24086">
                  <c:v>12043</c:v>
                </c:pt>
                <c:pt idx="24087">
                  <c:v>12043.5</c:v>
                </c:pt>
                <c:pt idx="24088">
                  <c:v>12044</c:v>
                </c:pt>
                <c:pt idx="24089">
                  <c:v>12044.5</c:v>
                </c:pt>
                <c:pt idx="24090">
                  <c:v>12045</c:v>
                </c:pt>
                <c:pt idx="24091">
                  <c:v>12045.5</c:v>
                </c:pt>
                <c:pt idx="24092">
                  <c:v>12046</c:v>
                </c:pt>
                <c:pt idx="24093">
                  <c:v>12046.5</c:v>
                </c:pt>
                <c:pt idx="24094">
                  <c:v>12047</c:v>
                </c:pt>
                <c:pt idx="24095">
                  <c:v>12047.5</c:v>
                </c:pt>
                <c:pt idx="24096">
                  <c:v>12048</c:v>
                </c:pt>
                <c:pt idx="24097">
                  <c:v>12048.5</c:v>
                </c:pt>
                <c:pt idx="24098">
                  <c:v>12049</c:v>
                </c:pt>
                <c:pt idx="24099">
                  <c:v>12049.5</c:v>
                </c:pt>
                <c:pt idx="24100">
                  <c:v>12050</c:v>
                </c:pt>
                <c:pt idx="24101">
                  <c:v>12050.5</c:v>
                </c:pt>
                <c:pt idx="24102">
                  <c:v>12051</c:v>
                </c:pt>
                <c:pt idx="24103">
                  <c:v>12051.5</c:v>
                </c:pt>
                <c:pt idx="24104">
                  <c:v>12052</c:v>
                </c:pt>
                <c:pt idx="24105">
                  <c:v>12052.5</c:v>
                </c:pt>
                <c:pt idx="24106">
                  <c:v>12053</c:v>
                </c:pt>
                <c:pt idx="24107">
                  <c:v>12053.5</c:v>
                </c:pt>
                <c:pt idx="24108">
                  <c:v>12054</c:v>
                </c:pt>
                <c:pt idx="24109">
                  <c:v>12054.5</c:v>
                </c:pt>
                <c:pt idx="24110">
                  <c:v>12055</c:v>
                </c:pt>
                <c:pt idx="24111">
                  <c:v>12055.5</c:v>
                </c:pt>
                <c:pt idx="24112">
                  <c:v>12056</c:v>
                </c:pt>
                <c:pt idx="24113">
                  <c:v>12056.5</c:v>
                </c:pt>
                <c:pt idx="24114">
                  <c:v>12057</c:v>
                </c:pt>
                <c:pt idx="24115">
                  <c:v>12057.5</c:v>
                </c:pt>
                <c:pt idx="24116">
                  <c:v>12058</c:v>
                </c:pt>
                <c:pt idx="24117">
                  <c:v>12058.5</c:v>
                </c:pt>
                <c:pt idx="24118">
                  <c:v>12059</c:v>
                </c:pt>
                <c:pt idx="24119">
                  <c:v>12059.5</c:v>
                </c:pt>
                <c:pt idx="24120">
                  <c:v>12060</c:v>
                </c:pt>
                <c:pt idx="24121">
                  <c:v>12060.5</c:v>
                </c:pt>
                <c:pt idx="24122">
                  <c:v>12061</c:v>
                </c:pt>
                <c:pt idx="24123">
                  <c:v>12061.5</c:v>
                </c:pt>
                <c:pt idx="24124">
                  <c:v>12062</c:v>
                </c:pt>
                <c:pt idx="24125">
                  <c:v>12062.5</c:v>
                </c:pt>
                <c:pt idx="24126">
                  <c:v>12063</c:v>
                </c:pt>
                <c:pt idx="24127">
                  <c:v>12063.5</c:v>
                </c:pt>
                <c:pt idx="24128">
                  <c:v>12064</c:v>
                </c:pt>
                <c:pt idx="24129">
                  <c:v>12064.5</c:v>
                </c:pt>
                <c:pt idx="24130">
                  <c:v>12065</c:v>
                </c:pt>
                <c:pt idx="24131">
                  <c:v>12065.5</c:v>
                </c:pt>
                <c:pt idx="24132">
                  <c:v>12066</c:v>
                </c:pt>
                <c:pt idx="24133">
                  <c:v>12066.5</c:v>
                </c:pt>
                <c:pt idx="24134">
                  <c:v>12067</c:v>
                </c:pt>
                <c:pt idx="24135">
                  <c:v>12067.5</c:v>
                </c:pt>
                <c:pt idx="24136">
                  <c:v>12068</c:v>
                </c:pt>
                <c:pt idx="24137">
                  <c:v>12068.5</c:v>
                </c:pt>
                <c:pt idx="24138">
                  <c:v>12069</c:v>
                </c:pt>
                <c:pt idx="24139">
                  <c:v>12069.5</c:v>
                </c:pt>
                <c:pt idx="24140">
                  <c:v>12070</c:v>
                </c:pt>
                <c:pt idx="24141">
                  <c:v>12070.5</c:v>
                </c:pt>
                <c:pt idx="24142">
                  <c:v>12071</c:v>
                </c:pt>
                <c:pt idx="24143">
                  <c:v>12071.5</c:v>
                </c:pt>
                <c:pt idx="24144">
                  <c:v>12072</c:v>
                </c:pt>
                <c:pt idx="24145">
                  <c:v>12072.5</c:v>
                </c:pt>
                <c:pt idx="24146">
                  <c:v>12073</c:v>
                </c:pt>
                <c:pt idx="24147">
                  <c:v>12073.5</c:v>
                </c:pt>
                <c:pt idx="24148">
                  <c:v>12074</c:v>
                </c:pt>
                <c:pt idx="24149">
                  <c:v>12074.5</c:v>
                </c:pt>
                <c:pt idx="24150">
                  <c:v>12075</c:v>
                </c:pt>
                <c:pt idx="24151">
                  <c:v>12075.5</c:v>
                </c:pt>
                <c:pt idx="24152">
                  <c:v>12076</c:v>
                </c:pt>
                <c:pt idx="24153">
                  <c:v>12076.5</c:v>
                </c:pt>
                <c:pt idx="24154">
                  <c:v>12077</c:v>
                </c:pt>
                <c:pt idx="24155">
                  <c:v>12077.5</c:v>
                </c:pt>
                <c:pt idx="24156">
                  <c:v>12078</c:v>
                </c:pt>
                <c:pt idx="24157">
                  <c:v>12078.5</c:v>
                </c:pt>
                <c:pt idx="24158">
                  <c:v>12079</c:v>
                </c:pt>
                <c:pt idx="24159">
                  <c:v>12079.5</c:v>
                </c:pt>
                <c:pt idx="24160">
                  <c:v>12080</c:v>
                </c:pt>
                <c:pt idx="24161">
                  <c:v>12080.5</c:v>
                </c:pt>
                <c:pt idx="24162">
                  <c:v>12081</c:v>
                </c:pt>
                <c:pt idx="24163">
                  <c:v>12081.5</c:v>
                </c:pt>
                <c:pt idx="24164">
                  <c:v>12082</c:v>
                </c:pt>
                <c:pt idx="24165">
                  <c:v>12082.5</c:v>
                </c:pt>
                <c:pt idx="24166">
                  <c:v>12083</c:v>
                </c:pt>
                <c:pt idx="24167">
                  <c:v>12083.5</c:v>
                </c:pt>
                <c:pt idx="24168">
                  <c:v>12084</c:v>
                </c:pt>
                <c:pt idx="24169">
                  <c:v>12084.5</c:v>
                </c:pt>
                <c:pt idx="24170">
                  <c:v>12085</c:v>
                </c:pt>
                <c:pt idx="24171">
                  <c:v>12085.5</c:v>
                </c:pt>
                <c:pt idx="24172">
                  <c:v>12086</c:v>
                </c:pt>
                <c:pt idx="24173">
                  <c:v>12086.5</c:v>
                </c:pt>
                <c:pt idx="24174">
                  <c:v>12087</c:v>
                </c:pt>
                <c:pt idx="24175">
                  <c:v>12087.5</c:v>
                </c:pt>
                <c:pt idx="24176">
                  <c:v>12088</c:v>
                </c:pt>
                <c:pt idx="24177">
                  <c:v>12088.5</c:v>
                </c:pt>
                <c:pt idx="24178">
                  <c:v>12089</c:v>
                </c:pt>
                <c:pt idx="24179">
                  <c:v>12089.5</c:v>
                </c:pt>
                <c:pt idx="24180">
                  <c:v>12090</c:v>
                </c:pt>
                <c:pt idx="24181">
                  <c:v>12090.5</c:v>
                </c:pt>
                <c:pt idx="24182">
                  <c:v>12091</c:v>
                </c:pt>
                <c:pt idx="24183">
                  <c:v>12091.5</c:v>
                </c:pt>
                <c:pt idx="24184">
                  <c:v>12092</c:v>
                </c:pt>
                <c:pt idx="24185">
                  <c:v>12092.5</c:v>
                </c:pt>
                <c:pt idx="24186">
                  <c:v>12093</c:v>
                </c:pt>
                <c:pt idx="24187">
                  <c:v>12093.5</c:v>
                </c:pt>
                <c:pt idx="24188">
                  <c:v>12094</c:v>
                </c:pt>
                <c:pt idx="24189">
                  <c:v>12094.5</c:v>
                </c:pt>
                <c:pt idx="24190">
                  <c:v>12095</c:v>
                </c:pt>
                <c:pt idx="24191">
                  <c:v>12095.5</c:v>
                </c:pt>
                <c:pt idx="24192">
                  <c:v>12096</c:v>
                </c:pt>
                <c:pt idx="24193">
                  <c:v>12096.5</c:v>
                </c:pt>
                <c:pt idx="24194">
                  <c:v>12097</c:v>
                </c:pt>
                <c:pt idx="24195">
                  <c:v>12097.5</c:v>
                </c:pt>
                <c:pt idx="24196">
                  <c:v>12098</c:v>
                </c:pt>
                <c:pt idx="24197">
                  <c:v>12098.5</c:v>
                </c:pt>
                <c:pt idx="24198">
                  <c:v>12099</c:v>
                </c:pt>
                <c:pt idx="24199">
                  <c:v>12099.5</c:v>
                </c:pt>
                <c:pt idx="24200">
                  <c:v>12100</c:v>
                </c:pt>
                <c:pt idx="24201">
                  <c:v>12100.5</c:v>
                </c:pt>
                <c:pt idx="24202">
                  <c:v>12101</c:v>
                </c:pt>
                <c:pt idx="24203">
                  <c:v>12101.5</c:v>
                </c:pt>
                <c:pt idx="24204">
                  <c:v>12102</c:v>
                </c:pt>
                <c:pt idx="24205">
                  <c:v>12102.5</c:v>
                </c:pt>
                <c:pt idx="24206">
                  <c:v>12103</c:v>
                </c:pt>
                <c:pt idx="24207">
                  <c:v>12103.5</c:v>
                </c:pt>
                <c:pt idx="24208">
                  <c:v>12104</c:v>
                </c:pt>
                <c:pt idx="24209">
                  <c:v>12104.5</c:v>
                </c:pt>
                <c:pt idx="24210">
                  <c:v>12105</c:v>
                </c:pt>
                <c:pt idx="24211">
                  <c:v>12105.5</c:v>
                </c:pt>
                <c:pt idx="24212">
                  <c:v>12106</c:v>
                </c:pt>
                <c:pt idx="24213">
                  <c:v>12106.5</c:v>
                </c:pt>
                <c:pt idx="24214">
                  <c:v>12107</c:v>
                </c:pt>
                <c:pt idx="24215">
                  <c:v>12107.5</c:v>
                </c:pt>
                <c:pt idx="24216">
                  <c:v>12108</c:v>
                </c:pt>
                <c:pt idx="24217">
                  <c:v>12108.5</c:v>
                </c:pt>
                <c:pt idx="24218">
                  <c:v>12109</c:v>
                </c:pt>
                <c:pt idx="24219">
                  <c:v>12109.5</c:v>
                </c:pt>
                <c:pt idx="24220">
                  <c:v>12110</c:v>
                </c:pt>
                <c:pt idx="24221">
                  <c:v>12110.5</c:v>
                </c:pt>
                <c:pt idx="24222">
                  <c:v>12111</c:v>
                </c:pt>
                <c:pt idx="24223">
                  <c:v>12111.5</c:v>
                </c:pt>
                <c:pt idx="24224">
                  <c:v>12112</c:v>
                </c:pt>
                <c:pt idx="24225">
                  <c:v>12112.5</c:v>
                </c:pt>
                <c:pt idx="24226">
                  <c:v>12113</c:v>
                </c:pt>
                <c:pt idx="24227">
                  <c:v>12113.5</c:v>
                </c:pt>
                <c:pt idx="24228">
                  <c:v>12114</c:v>
                </c:pt>
                <c:pt idx="24229">
                  <c:v>12114.5</c:v>
                </c:pt>
                <c:pt idx="24230">
                  <c:v>12115</c:v>
                </c:pt>
                <c:pt idx="24231">
                  <c:v>12115.5</c:v>
                </c:pt>
                <c:pt idx="24232">
                  <c:v>12116</c:v>
                </c:pt>
                <c:pt idx="24233">
                  <c:v>12116.5</c:v>
                </c:pt>
                <c:pt idx="24234">
                  <c:v>12117</c:v>
                </c:pt>
                <c:pt idx="24235">
                  <c:v>12117.5</c:v>
                </c:pt>
                <c:pt idx="24236">
                  <c:v>12118</c:v>
                </c:pt>
                <c:pt idx="24237">
                  <c:v>12118.5</c:v>
                </c:pt>
                <c:pt idx="24238">
                  <c:v>12119</c:v>
                </c:pt>
                <c:pt idx="24239">
                  <c:v>12119.5</c:v>
                </c:pt>
                <c:pt idx="24240">
                  <c:v>12120</c:v>
                </c:pt>
                <c:pt idx="24241">
                  <c:v>12120.5</c:v>
                </c:pt>
                <c:pt idx="24242">
                  <c:v>12121</c:v>
                </c:pt>
                <c:pt idx="24243">
                  <c:v>12121.5</c:v>
                </c:pt>
                <c:pt idx="24244">
                  <c:v>12122</c:v>
                </c:pt>
                <c:pt idx="24245">
                  <c:v>12122.5</c:v>
                </c:pt>
                <c:pt idx="24246">
                  <c:v>12123</c:v>
                </c:pt>
                <c:pt idx="24247">
                  <c:v>12123.5</c:v>
                </c:pt>
                <c:pt idx="24248">
                  <c:v>12124</c:v>
                </c:pt>
                <c:pt idx="24249">
                  <c:v>12124.5</c:v>
                </c:pt>
                <c:pt idx="24250">
                  <c:v>12125</c:v>
                </c:pt>
                <c:pt idx="24251">
                  <c:v>12125.5</c:v>
                </c:pt>
                <c:pt idx="24252">
                  <c:v>12126</c:v>
                </c:pt>
                <c:pt idx="24253">
                  <c:v>12126.5</c:v>
                </c:pt>
                <c:pt idx="24254">
                  <c:v>12127</c:v>
                </c:pt>
                <c:pt idx="24255">
                  <c:v>12127.5</c:v>
                </c:pt>
                <c:pt idx="24256">
                  <c:v>12128</c:v>
                </c:pt>
                <c:pt idx="24257">
                  <c:v>12128.5</c:v>
                </c:pt>
                <c:pt idx="24258">
                  <c:v>12129</c:v>
                </c:pt>
                <c:pt idx="24259">
                  <c:v>12129.5</c:v>
                </c:pt>
                <c:pt idx="24260">
                  <c:v>12130</c:v>
                </c:pt>
                <c:pt idx="24261">
                  <c:v>12130.5</c:v>
                </c:pt>
                <c:pt idx="24262">
                  <c:v>12131</c:v>
                </c:pt>
                <c:pt idx="24263">
                  <c:v>12131.5</c:v>
                </c:pt>
                <c:pt idx="24264">
                  <c:v>12132</c:v>
                </c:pt>
                <c:pt idx="24265">
                  <c:v>12132.5</c:v>
                </c:pt>
                <c:pt idx="24266">
                  <c:v>12133</c:v>
                </c:pt>
                <c:pt idx="24267">
                  <c:v>12133.5</c:v>
                </c:pt>
                <c:pt idx="24268">
                  <c:v>12134</c:v>
                </c:pt>
                <c:pt idx="24269">
                  <c:v>12134.5</c:v>
                </c:pt>
                <c:pt idx="24270">
                  <c:v>12135</c:v>
                </c:pt>
                <c:pt idx="24271">
                  <c:v>12135.5</c:v>
                </c:pt>
                <c:pt idx="24272">
                  <c:v>12136</c:v>
                </c:pt>
                <c:pt idx="24273">
                  <c:v>12136.5</c:v>
                </c:pt>
                <c:pt idx="24274">
                  <c:v>12137</c:v>
                </c:pt>
                <c:pt idx="24275">
                  <c:v>12137.5</c:v>
                </c:pt>
                <c:pt idx="24276">
                  <c:v>12138</c:v>
                </c:pt>
                <c:pt idx="24277">
                  <c:v>12138.5</c:v>
                </c:pt>
                <c:pt idx="24278">
                  <c:v>12139</c:v>
                </c:pt>
                <c:pt idx="24279">
                  <c:v>12139.5</c:v>
                </c:pt>
                <c:pt idx="24280">
                  <c:v>12140</c:v>
                </c:pt>
                <c:pt idx="24281">
                  <c:v>12140.5</c:v>
                </c:pt>
                <c:pt idx="24282">
                  <c:v>12141</c:v>
                </c:pt>
                <c:pt idx="24283">
                  <c:v>12141.5</c:v>
                </c:pt>
                <c:pt idx="24284">
                  <c:v>12142</c:v>
                </c:pt>
                <c:pt idx="24285">
                  <c:v>12142.5</c:v>
                </c:pt>
                <c:pt idx="24286">
                  <c:v>12143</c:v>
                </c:pt>
                <c:pt idx="24287">
                  <c:v>12143.5</c:v>
                </c:pt>
                <c:pt idx="24288">
                  <c:v>12144</c:v>
                </c:pt>
                <c:pt idx="24289">
                  <c:v>12144.5</c:v>
                </c:pt>
                <c:pt idx="24290">
                  <c:v>12145</c:v>
                </c:pt>
                <c:pt idx="24291">
                  <c:v>12145.5</c:v>
                </c:pt>
                <c:pt idx="24292">
                  <c:v>12146</c:v>
                </c:pt>
                <c:pt idx="24293">
                  <c:v>12146.5</c:v>
                </c:pt>
                <c:pt idx="24294">
                  <c:v>12147</c:v>
                </c:pt>
                <c:pt idx="24295">
                  <c:v>12147.5</c:v>
                </c:pt>
                <c:pt idx="24296">
                  <c:v>12148</c:v>
                </c:pt>
                <c:pt idx="24297">
                  <c:v>12148.5</c:v>
                </c:pt>
                <c:pt idx="24298">
                  <c:v>12149</c:v>
                </c:pt>
                <c:pt idx="24299">
                  <c:v>12149.5</c:v>
                </c:pt>
                <c:pt idx="24300">
                  <c:v>12150</c:v>
                </c:pt>
                <c:pt idx="24301">
                  <c:v>12150.5</c:v>
                </c:pt>
                <c:pt idx="24302">
                  <c:v>12151</c:v>
                </c:pt>
                <c:pt idx="24303">
                  <c:v>12151.5</c:v>
                </c:pt>
                <c:pt idx="24304">
                  <c:v>12152</c:v>
                </c:pt>
                <c:pt idx="24305">
                  <c:v>12152.5</c:v>
                </c:pt>
                <c:pt idx="24306">
                  <c:v>12153</c:v>
                </c:pt>
                <c:pt idx="24307">
                  <c:v>12153.5</c:v>
                </c:pt>
                <c:pt idx="24308">
                  <c:v>12154</c:v>
                </c:pt>
                <c:pt idx="24309">
                  <c:v>12154.5</c:v>
                </c:pt>
                <c:pt idx="24310">
                  <c:v>12155</c:v>
                </c:pt>
                <c:pt idx="24311">
                  <c:v>12155.5</c:v>
                </c:pt>
                <c:pt idx="24312">
                  <c:v>12156</c:v>
                </c:pt>
                <c:pt idx="24313">
                  <c:v>12156.5</c:v>
                </c:pt>
                <c:pt idx="24314">
                  <c:v>12157</c:v>
                </c:pt>
                <c:pt idx="24315">
                  <c:v>12157.5</c:v>
                </c:pt>
                <c:pt idx="24316">
                  <c:v>12158</c:v>
                </c:pt>
                <c:pt idx="24317">
                  <c:v>12158.5</c:v>
                </c:pt>
                <c:pt idx="24318">
                  <c:v>12159</c:v>
                </c:pt>
                <c:pt idx="24319">
                  <c:v>12159.5</c:v>
                </c:pt>
                <c:pt idx="24320">
                  <c:v>12160</c:v>
                </c:pt>
                <c:pt idx="24321">
                  <c:v>12160.5</c:v>
                </c:pt>
                <c:pt idx="24322">
                  <c:v>12161</c:v>
                </c:pt>
                <c:pt idx="24323">
                  <c:v>12161.5</c:v>
                </c:pt>
                <c:pt idx="24324">
                  <c:v>12162</c:v>
                </c:pt>
                <c:pt idx="24325">
                  <c:v>12162.5</c:v>
                </c:pt>
                <c:pt idx="24326">
                  <c:v>12163</c:v>
                </c:pt>
                <c:pt idx="24327">
                  <c:v>12163.5</c:v>
                </c:pt>
                <c:pt idx="24328">
                  <c:v>12164</c:v>
                </c:pt>
                <c:pt idx="24329">
                  <c:v>12164.5</c:v>
                </c:pt>
                <c:pt idx="24330">
                  <c:v>12165</c:v>
                </c:pt>
                <c:pt idx="24331">
                  <c:v>12165.5</c:v>
                </c:pt>
                <c:pt idx="24332">
                  <c:v>12166</c:v>
                </c:pt>
                <c:pt idx="24333">
                  <c:v>12166.5</c:v>
                </c:pt>
                <c:pt idx="24334">
                  <c:v>12167</c:v>
                </c:pt>
                <c:pt idx="24335">
                  <c:v>12167.5</c:v>
                </c:pt>
                <c:pt idx="24336">
                  <c:v>12168</c:v>
                </c:pt>
                <c:pt idx="24337">
                  <c:v>12168.5</c:v>
                </c:pt>
                <c:pt idx="24338">
                  <c:v>12169</c:v>
                </c:pt>
                <c:pt idx="24339">
                  <c:v>12169.5</c:v>
                </c:pt>
                <c:pt idx="24340">
                  <c:v>12170</c:v>
                </c:pt>
                <c:pt idx="24341">
                  <c:v>12170.5</c:v>
                </c:pt>
                <c:pt idx="24342">
                  <c:v>12171</c:v>
                </c:pt>
                <c:pt idx="24343">
                  <c:v>12171.5</c:v>
                </c:pt>
                <c:pt idx="24344">
                  <c:v>12172</c:v>
                </c:pt>
                <c:pt idx="24345">
                  <c:v>12172.5</c:v>
                </c:pt>
                <c:pt idx="24346">
                  <c:v>12173</c:v>
                </c:pt>
                <c:pt idx="24347">
                  <c:v>12173.5</c:v>
                </c:pt>
                <c:pt idx="24348">
                  <c:v>12174</c:v>
                </c:pt>
                <c:pt idx="24349">
                  <c:v>12174.5</c:v>
                </c:pt>
                <c:pt idx="24350">
                  <c:v>12175</c:v>
                </c:pt>
                <c:pt idx="24351">
                  <c:v>12175.5</c:v>
                </c:pt>
                <c:pt idx="24352">
                  <c:v>12176</c:v>
                </c:pt>
                <c:pt idx="24353">
                  <c:v>12176.5</c:v>
                </c:pt>
                <c:pt idx="24354">
                  <c:v>12177</c:v>
                </c:pt>
                <c:pt idx="24355">
                  <c:v>12177.5</c:v>
                </c:pt>
                <c:pt idx="24356">
                  <c:v>12178</c:v>
                </c:pt>
                <c:pt idx="24357">
                  <c:v>12178.5</c:v>
                </c:pt>
                <c:pt idx="24358">
                  <c:v>12179</c:v>
                </c:pt>
                <c:pt idx="24359">
                  <c:v>12179.5</c:v>
                </c:pt>
                <c:pt idx="24360">
                  <c:v>12180</c:v>
                </c:pt>
                <c:pt idx="24361">
                  <c:v>12180.5</c:v>
                </c:pt>
                <c:pt idx="24362">
                  <c:v>12181</c:v>
                </c:pt>
                <c:pt idx="24363">
                  <c:v>12181.5</c:v>
                </c:pt>
                <c:pt idx="24364">
                  <c:v>12182</c:v>
                </c:pt>
                <c:pt idx="24365">
                  <c:v>12182.5</c:v>
                </c:pt>
                <c:pt idx="24366">
                  <c:v>12183</c:v>
                </c:pt>
                <c:pt idx="24367">
                  <c:v>12183.5</c:v>
                </c:pt>
                <c:pt idx="24368">
                  <c:v>12184</c:v>
                </c:pt>
                <c:pt idx="24369">
                  <c:v>12184.5</c:v>
                </c:pt>
                <c:pt idx="24370">
                  <c:v>12185</c:v>
                </c:pt>
                <c:pt idx="24371">
                  <c:v>12185.5</c:v>
                </c:pt>
                <c:pt idx="24372">
                  <c:v>12186</c:v>
                </c:pt>
                <c:pt idx="24373">
                  <c:v>12186.5</c:v>
                </c:pt>
                <c:pt idx="24374">
                  <c:v>12187</c:v>
                </c:pt>
                <c:pt idx="24375">
                  <c:v>12187.5</c:v>
                </c:pt>
                <c:pt idx="24376">
                  <c:v>12188</c:v>
                </c:pt>
                <c:pt idx="24377">
                  <c:v>12188.5</c:v>
                </c:pt>
                <c:pt idx="24378">
                  <c:v>12189</c:v>
                </c:pt>
                <c:pt idx="24379">
                  <c:v>12189.5</c:v>
                </c:pt>
                <c:pt idx="24380">
                  <c:v>12190</c:v>
                </c:pt>
                <c:pt idx="24381">
                  <c:v>12190.5</c:v>
                </c:pt>
                <c:pt idx="24382">
                  <c:v>12191</c:v>
                </c:pt>
                <c:pt idx="24383">
                  <c:v>12191.5</c:v>
                </c:pt>
                <c:pt idx="24384">
                  <c:v>12192</c:v>
                </c:pt>
                <c:pt idx="24385">
                  <c:v>12192.5</c:v>
                </c:pt>
                <c:pt idx="24386">
                  <c:v>12193</c:v>
                </c:pt>
                <c:pt idx="24387">
                  <c:v>12193.5</c:v>
                </c:pt>
                <c:pt idx="24388">
                  <c:v>12194</c:v>
                </c:pt>
                <c:pt idx="24389">
                  <c:v>12194.5</c:v>
                </c:pt>
                <c:pt idx="24390">
                  <c:v>12195</c:v>
                </c:pt>
                <c:pt idx="24391">
                  <c:v>12195.5</c:v>
                </c:pt>
                <c:pt idx="24392">
                  <c:v>12196</c:v>
                </c:pt>
                <c:pt idx="24393">
                  <c:v>12196.5</c:v>
                </c:pt>
                <c:pt idx="24394">
                  <c:v>12197</c:v>
                </c:pt>
                <c:pt idx="24395">
                  <c:v>12197.5</c:v>
                </c:pt>
                <c:pt idx="24396">
                  <c:v>12198</c:v>
                </c:pt>
                <c:pt idx="24397">
                  <c:v>12198.5</c:v>
                </c:pt>
                <c:pt idx="24398">
                  <c:v>12199</c:v>
                </c:pt>
                <c:pt idx="24399">
                  <c:v>12199.5</c:v>
                </c:pt>
                <c:pt idx="24400">
                  <c:v>12200</c:v>
                </c:pt>
                <c:pt idx="24401">
                  <c:v>12200.5</c:v>
                </c:pt>
                <c:pt idx="24402">
                  <c:v>12201</c:v>
                </c:pt>
                <c:pt idx="24403">
                  <c:v>12201.5</c:v>
                </c:pt>
                <c:pt idx="24404">
                  <c:v>12202</c:v>
                </c:pt>
                <c:pt idx="24405">
                  <c:v>12202.5</c:v>
                </c:pt>
                <c:pt idx="24406">
                  <c:v>12203</c:v>
                </c:pt>
                <c:pt idx="24407">
                  <c:v>12203.5</c:v>
                </c:pt>
                <c:pt idx="24408">
                  <c:v>12204</c:v>
                </c:pt>
                <c:pt idx="24409">
                  <c:v>12204.5</c:v>
                </c:pt>
                <c:pt idx="24410">
                  <c:v>12205</c:v>
                </c:pt>
                <c:pt idx="24411">
                  <c:v>12205.5</c:v>
                </c:pt>
                <c:pt idx="24412">
                  <c:v>12206</c:v>
                </c:pt>
                <c:pt idx="24413">
                  <c:v>12206.5</c:v>
                </c:pt>
                <c:pt idx="24414">
                  <c:v>12207</c:v>
                </c:pt>
                <c:pt idx="24415">
                  <c:v>12207.5</c:v>
                </c:pt>
                <c:pt idx="24416">
                  <c:v>12208</c:v>
                </c:pt>
                <c:pt idx="24417">
                  <c:v>12208.5</c:v>
                </c:pt>
                <c:pt idx="24418">
                  <c:v>12209</c:v>
                </c:pt>
                <c:pt idx="24419">
                  <c:v>12209.5</c:v>
                </c:pt>
                <c:pt idx="24420">
                  <c:v>12210</c:v>
                </c:pt>
                <c:pt idx="24421">
                  <c:v>12210.5</c:v>
                </c:pt>
                <c:pt idx="24422">
                  <c:v>12211</c:v>
                </c:pt>
                <c:pt idx="24423">
                  <c:v>12211.5</c:v>
                </c:pt>
                <c:pt idx="24424">
                  <c:v>12212</c:v>
                </c:pt>
                <c:pt idx="24425">
                  <c:v>12212.5</c:v>
                </c:pt>
                <c:pt idx="24426">
                  <c:v>12213</c:v>
                </c:pt>
                <c:pt idx="24427">
                  <c:v>12213.5</c:v>
                </c:pt>
                <c:pt idx="24428">
                  <c:v>12214</c:v>
                </c:pt>
                <c:pt idx="24429">
                  <c:v>12214.5</c:v>
                </c:pt>
                <c:pt idx="24430">
                  <c:v>12215</c:v>
                </c:pt>
                <c:pt idx="24431">
                  <c:v>12215.5</c:v>
                </c:pt>
                <c:pt idx="24432">
                  <c:v>12216</c:v>
                </c:pt>
                <c:pt idx="24433">
                  <c:v>12216.5</c:v>
                </c:pt>
                <c:pt idx="24434">
                  <c:v>12217</c:v>
                </c:pt>
                <c:pt idx="24435">
                  <c:v>12217.5</c:v>
                </c:pt>
                <c:pt idx="24436">
                  <c:v>12218</c:v>
                </c:pt>
                <c:pt idx="24437">
                  <c:v>12218.5</c:v>
                </c:pt>
                <c:pt idx="24438">
                  <c:v>12219</c:v>
                </c:pt>
                <c:pt idx="24439">
                  <c:v>12219.5</c:v>
                </c:pt>
                <c:pt idx="24440">
                  <c:v>12220</c:v>
                </c:pt>
                <c:pt idx="24441">
                  <c:v>12220.5</c:v>
                </c:pt>
                <c:pt idx="24442">
                  <c:v>12221</c:v>
                </c:pt>
                <c:pt idx="24443">
                  <c:v>12221.5</c:v>
                </c:pt>
                <c:pt idx="24444">
                  <c:v>12222</c:v>
                </c:pt>
                <c:pt idx="24445">
                  <c:v>12222.5</c:v>
                </c:pt>
                <c:pt idx="24446">
                  <c:v>12223</c:v>
                </c:pt>
                <c:pt idx="24447">
                  <c:v>12223.5</c:v>
                </c:pt>
                <c:pt idx="24448">
                  <c:v>12224</c:v>
                </c:pt>
                <c:pt idx="24449">
                  <c:v>12224.5</c:v>
                </c:pt>
                <c:pt idx="24450">
                  <c:v>12225</c:v>
                </c:pt>
                <c:pt idx="24451">
                  <c:v>12225.5</c:v>
                </c:pt>
                <c:pt idx="24452">
                  <c:v>12226</c:v>
                </c:pt>
                <c:pt idx="24453">
                  <c:v>12226.5</c:v>
                </c:pt>
                <c:pt idx="24454">
                  <c:v>12227</c:v>
                </c:pt>
                <c:pt idx="24455">
                  <c:v>12227.5</c:v>
                </c:pt>
                <c:pt idx="24456">
                  <c:v>12228</c:v>
                </c:pt>
                <c:pt idx="24457">
                  <c:v>12228.5</c:v>
                </c:pt>
                <c:pt idx="24458">
                  <c:v>12229</c:v>
                </c:pt>
                <c:pt idx="24459">
                  <c:v>12229.5</c:v>
                </c:pt>
                <c:pt idx="24460">
                  <c:v>12230</c:v>
                </c:pt>
                <c:pt idx="24461">
                  <c:v>12230.5</c:v>
                </c:pt>
                <c:pt idx="24462">
                  <c:v>12231</c:v>
                </c:pt>
                <c:pt idx="24463">
                  <c:v>12231.5</c:v>
                </c:pt>
                <c:pt idx="24464">
                  <c:v>12232</c:v>
                </c:pt>
                <c:pt idx="24465">
                  <c:v>12232.5</c:v>
                </c:pt>
                <c:pt idx="24466">
                  <c:v>12233</c:v>
                </c:pt>
                <c:pt idx="24467">
                  <c:v>12233.5</c:v>
                </c:pt>
                <c:pt idx="24468">
                  <c:v>12234</c:v>
                </c:pt>
                <c:pt idx="24469">
                  <c:v>12234.5</c:v>
                </c:pt>
                <c:pt idx="24470">
                  <c:v>12235</c:v>
                </c:pt>
                <c:pt idx="24471">
                  <c:v>12235.5</c:v>
                </c:pt>
                <c:pt idx="24472">
                  <c:v>12236</c:v>
                </c:pt>
                <c:pt idx="24473">
                  <c:v>12236.5</c:v>
                </c:pt>
                <c:pt idx="24474">
                  <c:v>12237</c:v>
                </c:pt>
                <c:pt idx="24475">
                  <c:v>12237.5</c:v>
                </c:pt>
                <c:pt idx="24476">
                  <c:v>12238</c:v>
                </c:pt>
                <c:pt idx="24477">
                  <c:v>12238.5</c:v>
                </c:pt>
                <c:pt idx="24478">
                  <c:v>12239</c:v>
                </c:pt>
                <c:pt idx="24479">
                  <c:v>12239.5</c:v>
                </c:pt>
                <c:pt idx="24480">
                  <c:v>12240</c:v>
                </c:pt>
                <c:pt idx="24481">
                  <c:v>12240.5</c:v>
                </c:pt>
                <c:pt idx="24482">
                  <c:v>12241</c:v>
                </c:pt>
                <c:pt idx="24483">
                  <c:v>12241.5</c:v>
                </c:pt>
                <c:pt idx="24484">
                  <c:v>12242</c:v>
                </c:pt>
                <c:pt idx="24485">
                  <c:v>12242.5</c:v>
                </c:pt>
                <c:pt idx="24486">
                  <c:v>12243</c:v>
                </c:pt>
                <c:pt idx="24487">
                  <c:v>12243.5</c:v>
                </c:pt>
                <c:pt idx="24488">
                  <c:v>12244</c:v>
                </c:pt>
                <c:pt idx="24489">
                  <c:v>12244.5</c:v>
                </c:pt>
                <c:pt idx="24490">
                  <c:v>12245</c:v>
                </c:pt>
                <c:pt idx="24491">
                  <c:v>12245.5</c:v>
                </c:pt>
                <c:pt idx="24492">
                  <c:v>12246</c:v>
                </c:pt>
                <c:pt idx="24493">
                  <c:v>12246.5</c:v>
                </c:pt>
                <c:pt idx="24494">
                  <c:v>12247</c:v>
                </c:pt>
                <c:pt idx="24495">
                  <c:v>12247.5</c:v>
                </c:pt>
                <c:pt idx="24496">
                  <c:v>12248</c:v>
                </c:pt>
                <c:pt idx="24497">
                  <c:v>12248.5</c:v>
                </c:pt>
                <c:pt idx="24498">
                  <c:v>12249</c:v>
                </c:pt>
                <c:pt idx="24499">
                  <c:v>12249.5</c:v>
                </c:pt>
                <c:pt idx="24500">
                  <c:v>12250</c:v>
                </c:pt>
                <c:pt idx="24501">
                  <c:v>12250.5</c:v>
                </c:pt>
                <c:pt idx="24502">
                  <c:v>12251</c:v>
                </c:pt>
                <c:pt idx="24503">
                  <c:v>12251.5</c:v>
                </c:pt>
                <c:pt idx="24504">
                  <c:v>12252</c:v>
                </c:pt>
                <c:pt idx="24505">
                  <c:v>12252.5</c:v>
                </c:pt>
                <c:pt idx="24506">
                  <c:v>12253</c:v>
                </c:pt>
                <c:pt idx="24507">
                  <c:v>12253.5</c:v>
                </c:pt>
                <c:pt idx="24508">
                  <c:v>12254</c:v>
                </c:pt>
                <c:pt idx="24509">
                  <c:v>12254.5</c:v>
                </c:pt>
                <c:pt idx="24510">
                  <c:v>12255</c:v>
                </c:pt>
                <c:pt idx="24511">
                  <c:v>12255.5</c:v>
                </c:pt>
                <c:pt idx="24512">
                  <c:v>12256</c:v>
                </c:pt>
                <c:pt idx="24513">
                  <c:v>12256.5</c:v>
                </c:pt>
                <c:pt idx="24514">
                  <c:v>12257</c:v>
                </c:pt>
                <c:pt idx="24515">
                  <c:v>12257.5</c:v>
                </c:pt>
                <c:pt idx="24516">
                  <c:v>12258</c:v>
                </c:pt>
                <c:pt idx="24517">
                  <c:v>12258.5</c:v>
                </c:pt>
                <c:pt idx="24518">
                  <c:v>12259</c:v>
                </c:pt>
                <c:pt idx="24519">
                  <c:v>12259.5</c:v>
                </c:pt>
                <c:pt idx="24520">
                  <c:v>12260</c:v>
                </c:pt>
                <c:pt idx="24521">
                  <c:v>12260.5</c:v>
                </c:pt>
                <c:pt idx="24522">
                  <c:v>12261</c:v>
                </c:pt>
                <c:pt idx="24523">
                  <c:v>12261.5</c:v>
                </c:pt>
                <c:pt idx="24524">
                  <c:v>12262</c:v>
                </c:pt>
                <c:pt idx="24525">
                  <c:v>12262.5</c:v>
                </c:pt>
                <c:pt idx="24526">
                  <c:v>12263</c:v>
                </c:pt>
                <c:pt idx="24527">
                  <c:v>12263.5</c:v>
                </c:pt>
                <c:pt idx="24528">
                  <c:v>12264</c:v>
                </c:pt>
                <c:pt idx="24529">
                  <c:v>12264.5</c:v>
                </c:pt>
                <c:pt idx="24530">
                  <c:v>12265</c:v>
                </c:pt>
                <c:pt idx="24531">
                  <c:v>12265.5</c:v>
                </c:pt>
                <c:pt idx="24532">
                  <c:v>12266</c:v>
                </c:pt>
                <c:pt idx="24533">
                  <c:v>12266.5</c:v>
                </c:pt>
                <c:pt idx="24534">
                  <c:v>12267</c:v>
                </c:pt>
                <c:pt idx="24535">
                  <c:v>12267.5</c:v>
                </c:pt>
                <c:pt idx="24536">
                  <c:v>12268</c:v>
                </c:pt>
                <c:pt idx="24537">
                  <c:v>12268.5</c:v>
                </c:pt>
                <c:pt idx="24538">
                  <c:v>12269</c:v>
                </c:pt>
                <c:pt idx="24539">
                  <c:v>12269.5</c:v>
                </c:pt>
                <c:pt idx="24540">
                  <c:v>12270</c:v>
                </c:pt>
                <c:pt idx="24541">
                  <c:v>12270.5</c:v>
                </c:pt>
                <c:pt idx="24542">
                  <c:v>12271</c:v>
                </c:pt>
                <c:pt idx="24543">
                  <c:v>12271.5</c:v>
                </c:pt>
                <c:pt idx="24544">
                  <c:v>12272</c:v>
                </c:pt>
                <c:pt idx="24545">
                  <c:v>12272.5</c:v>
                </c:pt>
                <c:pt idx="24546">
                  <c:v>12273</c:v>
                </c:pt>
                <c:pt idx="24547">
                  <c:v>12273.5</c:v>
                </c:pt>
                <c:pt idx="24548">
                  <c:v>12274</c:v>
                </c:pt>
                <c:pt idx="24549">
                  <c:v>12274.5</c:v>
                </c:pt>
                <c:pt idx="24550">
                  <c:v>12275</c:v>
                </c:pt>
                <c:pt idx="24551">
                  <c:v>12275.5</c:v>
                </c:pt>
                <c:pt idx="24552">
                  <c:v>12276</c:v>
                </c:pt>
                <c:pt idx="24553">
                  <c:v>12276.5</c:v>
                </c:pt>
                <c:pt idx="24554">
                  <c:v>12277</c:v>
                </c:pt>
                <c:pt idx="24555">
                  <c:v>12277.5</c:v>
                </c:pt>
                <c:pt idx="24556">
                  <c:v>12278</c:v>
                </c:pt>
                <c:pt idx="24557">
                  <c:v>12278.5</c:v>
                </c:pt>
                <c:pt idx="24558">
                  <c:v>12279</c:v>
                </c:pt>
                <c:pt idx="24559">
                  <c:v>12279.5</c:v>
                </c:pt>
                <c:pt idx="24560">
                  <c:v>12280</c:v>
                </c:pt>
                <c:pt idx="24561">
                  <c:v>12280.5</c:v>
                </c:pt>
                <c:pt idx="24562">
                  <c:v>12281</c:v>
                </c:pt>
                <c:pt idx="24563">
                  <c:v>12281.5</c:v>
                </c:pt>
                <c:pt idx="24564">
                  <c:v>12282</c:v>
                </c:pt>
                <c:pt idx="24565">
                  <c:v>12282.5</c:v>
                </c:pt>
                <c:pt idx="24566">
                  <c:v>12283</c:v>
                </c:pt>
                <c:pt idx="24567">
                  <c:v>12283.5</c:v>
                </c:pt>
                <c:pt idx="24568">
                  <c:v>12284</c:v>
                </c:pt>
                <c:pt idx="24569">
                  <c:v>12284.5</c:v>
                </c:pt>
                <c:pt idx="24570">
                  <c:v>12285</c:v>
                </c:pt>
                <c:pt idx="24571">
                  <c:v>12285.5</c:v>
                </c:pt>
                <c:pt idx="24572">
                  <c:v>12286</c:v>
                </c:pt>
                <c:pt idx="24573">
                  <c:v>12286.5</c:v>
                </c:pt>
                <c:pt idx="24574">
                  <c:v>12287</c:v>
                </c:pt>
                <c:pt idx="24575">
                  <c:v>12287.5</c:v>
                </c:pt>
                <c:pt idx="24576">
                  <c:v>12288</c:v>
                </c:pt>
                <c:pt idx="24577">
                  <c:v>12288.5</c:v>
                </c:pt>
                <c:pt idx="24578">
                  <c:v>12289</c:v>
                </c:pt>
                <c:pt idx="24579">
                  <c:v>12289.5</c:v>
                </c:pt>
                <c:pt idx="24580">
                  <c:v>12290</c:v>
                </c:pt>
                <c:pt idx="24581">
                  <c:v>12290.5</c:v>
                </c:pt>
                <c:pt idx="24582">
                  <c:v>12291</c:v>
                </c:pt>
                <c:pt idx="24583">
                  <c:v>12291.5</c:v>
                </c:pt>
                <c:pt idx="24584">
                  <c:v>12292</c:v>
                </c:pt>
                <c:pt idx="24585">
                  <c:v>12292.5</c:v>
                </c:pt>
                <c:pt idx="24586">
                  <c:v>12293</c:v>
                </c:pt>
                <c:pt idx="24587">
                  <c:v>12293.5</c:v>
                </c:pt>
                <c:pt idx="24588">
                  <c:v>12294</c:v>
                </c:pt>
                <c:pt idx="24589">
                  <c:v>12294.5</c:v>
                </c:pt>
                <c:pt idx="24590">
                  <c:v>12295</c:v>
                </c:pt>
                <c:pt idx="24591">
                  <c:v>12295.5</c:v>
                </c:pt>
                <c:pt idx="24592">
                  <c:v>12296</c:v>
                </c:pt>
                <c:pt idx="24593">
                  <c:v>12296.5</c:v>
                </c:pt>
                <c:pt idx="24594">
                  <c:v>12297</c:v>
                </c:pt>
                <c:pt idx="24595">
                  <c:v>12297.5</c:v>
                </c:pt>
                <c:pt idx="24596">
                  <c:v>12298</c:v>
                </c:pt>
                <c:pt idx="24597">
                  <c:v>12298.5</c:v>
                </c:pt>
                <c:pt idx="24598">
                  <c:v>12299</c:v>
                </c:pt>
                <c:pt idx="24599">
                  <c:v>12299.5</c:v>
                </c:pt>
                <c:pt idx="24600">
                  <c:v>12300</c:v>
                </c:pt>
                <c:pt idx="24601">
                  <c:v>12300.5</c:v>
                </c:pt>
                <c:pt idx="24602">
                  <c:v>12301</c:v>
                </c:pt>
                <c:pt idx="24603">
                  <c:v>12301.5</c:v>
                </c:pt>
                <c:pt idx="24604">
                  <c:v>12302</c:v>
                </c:pt>
                <c:pt idx="24605">
                  <c:v>12302.5</c:v>
                </c:pt>
                <c:pt idx="24606">
                  <c:v>12303</c:v>
                </c:pt>
                <c:pt idx="24607">
                  <c:v>12303.5</c:v>
                </c:pt>
                <c:pt idx="24608">
                  <c:v>12304</c:v>
                </c:pt>
                <c:pt idx="24609">
                  <c:v>12304.5</c:v>
                </c:pt>
                <c:pt idx="24610">
                  <c:v>12305</c:v>
                </c:pt>
                <c:pt idx="24611">
                  <c:v>12305.5</c:v>
                </c:pt>
                <c:pt idx="24612">
                  <c:v>12306</c:v>
                </c:pt>
                <c:pt idx="24613">
                  <c:v>12306.5</c:v>
                </c:pt>
                <c:pt idx="24614">
                  <c:v>12307</c:v>
                </c:pt>
                <c:pt idx="24615">
                  <c:v>12307.5</c:v>
                </c:pt>
                <c:pt idx="24616">
                  <c:v>12308</c:v>
                </c:pt>
                <c:pt idx="24617">
                  <c:v>12308.5</c:v>
                </c:pt>
                <c:pt idx="24618">
                  <c:v>12309</c:v>
                </c:pt>
                <c:pt idx="24619">
                  <c:v>12309.5</c:v>
                </c:pt>
                <c:pt idx="24620">
                  <c:v>12310</c:v>
                </c:pt>
                <c:pt idx="24621">
                  <c:v>12310.5</c:v>
                </c:pt>
                <c:pt idx="24622">
                  <c:v>12311</c:v>
                </c:pt>
                <c:pt idx="24623">
                  <c:v>12311.5</c:v>
                </c:pt>
                <c:pt idx="24624">
                  <c:v>12312</c:v>
                </c:pt>
                <c:pt idx="24625">
                  <c:v>12312.5</c:v>
                </c:pt>
                <c:pt idx="24626">
                  <c:v>12313</c:v>
                </c:pt>
                <c:pt idx="24627">
                  <c:v>12313.5</c:v>
                </c:pt>
                <c:pt idx="24628">
                  <c:v>12314</c:v>
                </c:pt>
                <c:pt idx="24629">
                  <c:v>12314.5</c:v>
                </c:pt>
                <c:pt idx="24630">
                  <c:v>12315</c:v>
                </c:pt>
                <c:pt idx="24631">
                  <c:v>12315.5</c:v>
                </c:pt>
                <c:pt idx="24632">
                  <c:v>12316</c:v>
                </c:pt>
                <c:pt idx="24633">
                  <c:v>12316.5</c:v>
                </c:pt>
                <c:pt idx="24634">
                  <c:v>12317</c:v>
                </c:pt>
                <c:pt idx="24635">
                  <c:v>12317.5</c:v>
                </c:pt>
                <c:pt idx="24636">
                  <c:v>12318</c:v>
                </c:pt>
                <c:pt idx="24637">
                  <c:v>12318.5</c:v>
                </c:pt>
                <c:pt idx="24638">
                  <c:v>12319</c:v>
                </c:pt>
                <c:pt idx="24639">
                  <c:v>12319.5</c:v>
                </c:pt>
                <c:pt idx="24640">
                  <c:v>12320</c:v>
                </c:pt>
                <c:pt idx="24641">
                  <c:v>12320.5</c:v>
                </c:pt>
                <c:pt idx="24642">
                  <c:v>12321</c:v>
                </c:pt>
                <c:pt idx="24643">
                  <c:v>12321.5</c:v>
                </c:pt>
                <c:pt idx="24644">
                  <c:v>12322</c:v>
                </c:pt>
                <c:pt idx="24645">
                  <c:v>12322.5</c:v>
                </c:pt>
                <c:pt idx="24646">
                  <c:v>12323</c:v>
                </c:pt>
                <c:pt idx="24647">
                  <c:v>12323.5</c:v>
                </c:pt>
                <c:pt idx="24648">
                  <c:v>12324</c:v>
                </c:pt>
                <c:pt idx="24649">
                  <c:v>12324.5</c:v>
                </c:pt>
                <c:pt idx="24650">
                  <c:v>12325</c:v>
                </c:pt>
                <c:pt idx="24651">
                  <c:v>12325.5</c:v>
                </c:pt>
                <c:pt idx="24652">
                  <c:v>12326</c:v>
                </c:pt>
                <c:pt idx="24653">
                  <c:v>12326.5</c:v>
                </c:pt>
                <c:pt idx="24654">
                  <c:v>12327</c:v>
                </c:pt>
                <c:pt idx="24655">
                  <c:v>12327.5</c:v>
                </c:pt>
                <c:pt idx="24656">
                  <c:v>12328</c:v>
                </c:pt>
                <c:pt idx="24657">
                  <c:v>12328.5</c:v>
                </c:pt>
                <c:pt idx="24658">
                  <c:v>12329</c:v>
                </c:pt>
                <c:pt idx="24659">
                  <c:v>12329.5</c:v>
                </c:pt>
                <c:pt idx="24660">
                  <c:v>12330</c:v>
                </c:pt>
                <c:pt idx="24661">
                  <c:v>12330.5</c:v>
                </c:pt>
                <c:pt idx="24662">
                  <c:v>12331</c:v>
                </c:pt>
                <c:pt idx="24663">
                  <c:v>12331.5</c:v>
                </c:pt>
                <c:pt idx="24664">
                  <c:v>12332</c:v>
                </c:pt>
                <c:pt idx="24665">
                  <c:v>12332.5</c:v>
                </c:pt>
                <c:pt idx="24666">
                  <c:v>12333</c:v>
                </c:pt>
                <c:pt idx="24667">
                  <c:v>12333.5</c:v>
                </c:pt>
                <c:pt idx="24668">
                  <c:v>12334</c:v>
                </c:pt>
                <c:pt idx="24669">
                  <c:v>12334.5</c:v>
                </c:pt>
                <c:pt idx="24670">
                  <c:v>12335</c:v>
                </c:pt>
                <c:pt idx="24671">
                  <c:v>12335.5</c:v>
                </c:pt>
                <c:pt idx="24672">
                  <c:v>12336</c:v>
                </c:pt>
                <c:pt idx="24673">
                  <c:v>12336.5</c:v>
                </c:pt>
                <c:pt idx="24674">
                  <c:v>12337</c:v>
                </c:pt>
                <c:pt idx="24675">
                  <c:v>12337.5</c:v>
                </c:pt>
                <c:pt idx="24676">
                  <c:v>12338</c:v>
                </c:pt>
                <c:pt idx="24677">
                  <c:v>12338.5</c:v>
                </c:pt>
                <c:pt idx="24678">
                  <c:v>12339</c:v>
                </c:pt>
                <c:pt idx="24679">
                  <c:v>12339.5</c:v>
                </c:pt>
                <c:pt idx="24680">
                  <c:v>12340</c:v>
                </c:pt>
                <c:pt idx="24681">
                  <c:v>12340.5</c:v>
                </c:pt>
                <c:pt idx="24682">
                  <c:v>12341</c:v>
                </c:pt>
                <c:pt idx="24683">
                  <c:v>12341.5</c:v>
                </c:pt>
                <c:pt idx="24684">
                  <c:v>12342</c:v>
                </c:pt>
                <c:pt idx="24685">
                  <c:v>12342.5</c:v>
                </c:pt>
                <c:pt idx="24686">
                  <c:v>12343</c:v>
                </c:pt>
                <c:pt idx="24687">
                  <c:v>12343.5</c:v>
                </c:pt>
                <c:pt idx="24688">
                  <c:v>12344</c:v>
                </c:pt>
                <c:pt idx="24689">
                  <c:v>12344.5</c:v>
                </c:pt>
                <c:pt idx="24690">
                  <c:v>12345</c:v>
                </c:pt>
                <c:pt idx="24691">
                  <c:v>12345.5</c:v>
                </c:pt>
                <c:pt idx="24692">
                  <c:v>12346</c:v>
                </c:pt>
                <c:pt idx="24693">
                  <c:v>12346.5</c:v>
                </c:pt>
                <c:pt idx="24694">
                  <c:v>12347</c:v>
                </c:pt>
                <c:pt idx="24695">
                  <c:v>12347.5</c:v>
                </c:pt>
                <c:pt idx="24696">
                  <c:v>12348</c:v>
                </c:pt>
                <c:pt idx="24697">
                  <c:v>12348.5</c:v>
                </c:pt>
                <c:pt idx="24698">
                  <c:v>12349</c:v>
                </c:pt>
                <c:pt idx="24699">
                  <c:v>12349.5</c:v>
                </c:pt>
                <c:pt idx="24700">
                  <c:v>12350</c:v>
                </c:pt>
                <c:pt idx="24701">
                  <c:v>12350.5</c:v>
                </c:pt>
                <c:pt idx="24702">
                  <c:v>12351</c:v>
                </c:pt>
                <c:pt idx="24703">
                  <c:v>12351.5</c:v>
                </c:pt>
                <c:pt idx="24704">
                  <c:v>12352</c:v>
                </c:pt>
                <c:pt idx="24705">
                  <c:v>12352.5</c:v>
                </c:pt>
                <c:pt idx="24706">
                  <c:v>12353</c:v>
                </c:pt>
                <c:pt idx="24707">
                  <c:v>12353.5</c:v>
                </c:pt>
                <c:pt idx="24708">
                  <c:v>12354</c:v>
                </c:pt>
                <c:pt idx="24709">
                  <c:v>12354.5</c:v>
                </c:pt>
                <c:pt idx="24710">
                  <c:v>12355</c:v>
                </c:pt>
                <c:pt idx="24711">
                  <c:v>12355.5</c:v>
                </c:pt>
                <c:pt idx="24712">
                  <c:v>12356</c:v>
                </c:pt>
                <c:pt idx="24713">
                  <c:v>12356.5</c:v>
                </c:pt>
                <c:pt idx="24714">
                  <c:v>12357</c:v>
                </c:pt>
                <c:pt idx="24715">
                  <c:v>12357.5</c:v>
                </c:pt>
                <c:pt idx="24716">
                  <c:v>12358</c:v>
                </c:pt>
                <c:pt idx="24717">
                  <c:v>12358.5</c:v>
                </c:pt>
                <c:pt idx="24718">
                  <c:v>12359</c:v>
                </c:pt>
                <c:pt idx="24719">
                  <c:v>12359.5</c:v>
                </c:pt>
                <c:pt idx="24720">
                  <c:v>12360</c:v>
                </c:pt>
                <c:pt idx="24721">
                  <c:v>12360.5</c:v>
                </c:pt>
                <c:pt idx="24722">
                  <c:v>12361</c:v>
                </c:pt>
                <c:pt idx="24723">
                  <c:v>12361.5</c:v>
                </c:pt>
                <c:pt idx="24724">
                  <c:v>12362</c:v>
                </c:pt>
                <c:pt idx="24725">
                  <c:v>12362.5</c:v>
                </c:pt>
                <c:pt idx="24726">
                  <c:v>12363</c:v>
                </c:pt>
                <c:pt idx="24727">
                  <c:v>12363.5</c:v>
                </c:pt>
                <c:pt idx="24728">
                  <c:v>12364</c:v>
                </c:pt>
                <c:pt idx="24729">
                  <c:v>12364.5</c:v>
                </c:pt>
                <c:pt idx="24730">
                  <c:v>12365</c:v>
                </c:pt>
                <c:pt idx="24731">
                  <c:v>12365.5</c:v>
                </c:pt>
                <c:pt idx="24732">
                  <c:v>12366</c:v>
                </c:pt>
                <c:pt idx="24733">
                  <c:v>12366.5</c:v>
                </c:pt>
                <c:pt idx="24734">
                  <c:v>12367</c:v>
                </c:pt>
                <c:pt idx="24735">
                  <c:v>12367.5</c:v>
                </c:pt>
                <c:pt idx="24736">
                  <c:v>12368</c:v>
                </c:pt>
                <c:pt idx="24737">
                  <c:v>12368.5</c:v>
                </c:pt>
                <c:pt idx="24738">
                  <c:v>12369</c:v>
                </c:pt>
                <c:pt idx="24739">
                  <c:v>12369.5</c:v>
                </c:pt>
                <c:pt idx="24740">
                  <c:v>12370</c:v>
                </c:pt>
                <c:pt idx="24741">
                  <c:v>12370.5</c:v>
                </c:pt>
                <c:pt idx="24742">
                  <c:v>12371</c:v>
                </c:pt>
                <c:pt idx="24743">
                  <c:v>12371.5</c:v>
                </c:pt>
                <c:pt idx="24744">
                  <c:v>12372</c:v>
                </c:pt>
                <c:pt idx="24745">
                  <c:v>12372.5</c:v>
                </c:pt>
                <c:pt idx="24746">
                  <c:v>12373</c:v>
                </c:pt>
                <c:pt idx="24747">
                  <c:v>12373.5</c:v>
                </c:pt>
                <c:pt idx="24748">
                  <c:v>12374</c:v>
                </c:pt>
                <c:pt idx="24749">
                  <c:v>12374.5</c:v>
                </c:pt>
                <c:pt idx="24750">
                  <c:v>12375</c:v>
                </c:pt>
                <c:pt idx="24751">
                  <c:v>12375.5</c:v>
                </c:pt>
                <c:pt idx="24752">
                  <c:v>12376</c:v>
                </c:pt>
                <c:pt idx="24753">
                  <c:v>12376.5</c:v>
                </c:pt>
                <c:pt idx="24754">
                  <c:v>12377</c:v>
                </c:pt>
                <c:pt idx="24755">
                  <c:v>12377.5</c:v>
                </c:pt>
                <c:pt idx="24756">
                  <c:v>12378</c:v>
                </c:pt>
                <c:pt idx="24757">
                  <c:v>12378.5</c:v>
                </c:pt>
                <c:pt idx="24758">
                  <c:v>12379</c:v>
                </c:pt>
                <c:pt idx="24759">
                  <c:v>12379.5</c:v>
                </c:pt>
                <c:pt idx="24760">
                  <c:v>12380</c:v>
                </c:pt>
                <c:pt idx="24761">
                  <c:v>12380.5</c:v>
                </c:pt>
                <c:pt idx="24762">
                  <c:v>12381</c:v>
                </c:pt>
                <c:pt idx="24763">
                  <c:v>12381.5</c:v>
                </c:pt>
                <c:pt idx="24764">
                  <c:v>12382</c:v>
                </c:pt>
                <c:pt idx="24765">
                  <c:v>12382.5</c:v>
                </c:pt>
                <c:pt idx="24766">
                  <c:v>12383</c:v>
                </c:pt>
                <c:pt idx="24767">
                  <c:v>12383.5</c:v>
                </c:pt>
                <c:pt idx="24768">
                  <c:v>12384</c:v>
                </c:pt>
                <c:pt idx="24769">
                  <c:v>12384.5</c:v>
                </c:pt>
                <c:pt idx="24770">
                  <c:v>12385</c:v>
                </c:pt>
                <c:pt idx="24771">
                  <c:v>12385.5</c:v>
                </c:pt>
                <c:pt idx="24772">
                  <c:v>12386</c:v>
                </c:pt>
                <c:pt idx="24773">
                  <c:v>12386.5</c:v>
                </c:pt>
                <c:pt idx="24774">
                  <c:v>12387</c:v>
                </c:pt>
                <c:pt idx="24775">
                  <c:v>12387.5</c:v>
                </c:pt>
                <c:pt idx="24776">
                  <c:v>12388</c:v>
                </c:pt>
                <c:pt idx="24777">
                  <c:v>12388.5</c:v>
                </c:pt>
                <c:pt idx="24778">
                  <c:v>12389</c:v>
                </c:pt>
                <c:pt idx="24779">
                  <c:v>12389.5</c:v>
                </c:pt>
                <c:pt idx="24780">
                  <c:v>12390</c:v>
                </c:pt>
                <c:pt idx="24781">
                  <c:v>12390.5</c:v>
                </c:pt>
                <c:pt idx="24782">
                  <c:v>12391</c:v>
                </c:pt>
                <c:pt idx="24783">
                  <c:v>12391.5</c:v>
                </c:pt>
                <c:pt idx="24784">
                  <c:v>12392</c:v>
                </c:pt>
                <c:pt idx="24785">
                  <c:v>12392.5</c:v>
                </c:pt>
                <c:pt idx="24786">
                  <c:v>12393</c:v>
                </c:pt>
                <c:pt idx="24787">
                  <c:v>12393.5</c:v>
                </c:pt>
                <c:pt idx="24788">
                  <c:v>12394</c:v>
                </c:pt>
                <c:pt idx="24789">
                  <c:v>12394.5</c:v>
                </c:pt>
                <c:pt idx="24790">
                  <c:v>12395</c:v>
                </c:pt>
                <c:pt idx="24791">
                  <c:v>12395.5</c:v>
                </c:pt>
                <c:pt idx="24792">
                  <c:v>12396</c:v>
                </c:pt>
                <c:pt idx="24793">
                  <c:v>12396.5</c:v>
                </c:pt>
                <c:pt idx="24794">
                  <c:v>12397</c:v>
                </c:pt>
                <c:pt idx="24795">
                  <c:v>12397.5</c:v>
                </c:pt>
                <c:pt idx="24796">
                  <c:v>12398</c:v>
                </c:pt>
                <c:pt idx="24797">
                  <c:v>12398.5</c:v>
                </c:pt>
                <c:pt idx="24798">
                  <c:v>12399</c:v>
                </c:pt>
                <c:pt idx="24799">
                  <c:v>12399.5</c:v>
                </c:pt>
                <c:pt idx="24800">
                  <c:v>12400</c:v>
                </c:pt>
                <c:pt idx="24801">
                  <c:v>12400.5</c:v>
                </c:pt>
                <c:pt idx="24802">
                  <c:v>12401</c:v>
                </c:pt>
                <c:pt idx="24803">
                  <c:v>12401.5</c:v>
                </c:pt>
                <c:pt idx="24804">
                  <c:v>12402</c:v>
                </c:pt>
                <c:pt idx="24805">
                  <c:v>12402.5</c:v>
                </c:pt>
                <c:pt idx="24806">
                  <c:v>12403</c:v>
                </c:pt>
                <c:pt idx="24807">
                  <c:v>12403.5</c:v>
                </c:pt>
                <c:pt idx="24808">
                  <c:v>12404</c:v>
                </c:pt>
                <c:pt idx="24809">
                  <c:v>12404.5</c:v>
                </c:pt>
                <c:pt idx="24810">
                  <c:v>12405</c:v>
                </c:pt>
                <c:pt idx="24811">
                  <c:v>12405.5</c:v>
                </c:pt>
                <c:pt idx="24812">
                  <c:v>12406</c:v>
                </c:pt>
                <c:pt idx="24813">
                  <c:v>12406.5</c:v>
                </c:pt>
                <c:pt idx="24814">
                  <c:v>12407</c:v>
                </c:pt>
                <c:pt idx="24815">
                  <c:v>12407.5</c:v>
                </c:pt>
                <c:pt idx="24816">
                  <c:v>12408</c:v>
                </c:pt>
                <c:pt idx="24817">
                  <c:v>12408.5</c:v>
                </c:pt>
                <c:pt idx="24818">
                  <c:v>12409</c:v>
                </c:pt>
                <c:pt idx="24819">
                  <c:v>12409.5</c:v>
                </c:pt>
                <c:pt idx="24820">
                  <c:v>12410</c:v>
                </c:pt>
                <c:pt idx="24821">
                  <c:v>12410.5</c:v>
                </c:pt>
                <c:pt idx="24822">
                  <c:v>12411</c:v>
                </c:pt>
                <c:pt idx="24823">
                  <c:v>12411.5</c:v>
                </c:pt>
                <c:pt idx="24824">
                  <c:v>12412</c:v>
                </c:pt>
                <c:pt idx="24825">
                  <c:v>12412.5</c:v>
                </c:pt>
                <c:pt idx="24826">
                  <c:v>12413</c:v>
                </c:pt>
                <c:pt idx="24827">
                  <c:v>12413.5</c:v>
                </c:pt>
                <c:pt idx="24828">
                  <c:v>12414</c:v>
                </c:pt>
                <c:pt idx="24829">
                  <c:v>12414.5</c:v>
                </c:pt>
                <c:pt idx="24830">
                  <c:v>12415</c:v>
                </c:pt>
                <c:pt idx="24831">
                  <c:v>12415.5</c:v>
                </c:pt>
                <c:pt idx="24832">
                  <c:v>12416</c:v>
                </c:pt>
                <c:pt idx="24833">
                  <c:v>12416.5</c:v>
                </c:pt>
                <c:pt idx="24834">
                  <c:v>12417</c:v>
                </c:pt>
                <c:pt idx="24835">
                  <c:v>12417.5</c:v>
                </c:pt>
                <c:pt idx="24836">
                  <c:v>12418</c:v>
                </c:pt>
                <c:pt idx="24837">
                  <c:v>12418.5</c:v>
                </c:pt>
                <c:pt idx="24838">
                  <c:v>12419</c:v>
                </c:pt>
                <c:pt idx="24839">
                  <c:v>12419.5</c:v>
                </c:pt>
                <c:pt idx="24840">
                  <c:v>12420</c:v>
                </c:pt>
                <c:pt idx="24841">
                  <c:v>12420.5</c:v>
                </c:pt>
                <c:pt idx="24842">
                  <c:v>12421</c:v>
                </c:pt>
                <c:pt idx="24843">
                  <c:v>12421.5</c:v>
                </c:pt>
                <c:pt idx="24844">
                  <c:v>12422</c:v>
                </c:pt>
                <c:pt idx="24845">
                  <c:v>12422.5</c:v>
                </c:pt>
                <c:pt idx="24846">
                  <c:v>12423</c:v>
                </c:pt>
                <c:pt idx="24847">
                  <c:v>12423.5</c:v>
                </c:pt>
                <c:pt idx="24848">
                  <c:v>12424</c:v>
                </c:pt>
                <c:pt idx="24849">
                  <c:v>12424.5</c:v>
                </c:pt>
                <c:pt idx="24850">
                  <c:v>12425</c:v>
                </c:pt>
                <c:pt idx="24851">
                  <c:v>12425.5</c:v>
                </c:pt>
                <c:pt idx="24852">
                  <c:v>12426</c:v>
                </c:pt>
                <c:pt idx="24853">
                  <c:v>12426.5</c:v>
                </c:pt>
                <c:pt idx="24854">
                  <c:v>12427</c:v>
                </c:pt>
                <c:pt idx="24855">
                  <c:v>12427.5</c:v>
                </c:pt>
                <c:pt idx="24856">
                  <c:v>12428</c:v>
                </c:pt>
                <c:pt idx="24857">
                  <c:v>12428.5</c:v>
                </c:pt>
                <c:pt idx="24858">
                  <c:v>12429</c:v>
                </c:pt>
                <c:pt idx="24859">
                  <c:v>12429.5</c:v>
                </c:pt>
                <c:pt idx="24860">
                  <c:v>12430</c:v>
                </c:pt>
                <c:pt idx="24861">
                  <c:v>12430.5</c:v>
                </c:pt>
                <c:pt idx="24862">
                  <c:v>12431</c:v>
                </c:pt>
                <c:pt idx="24863">
                  <c:v>12431.5</c:v>
                </c:pt>
                <c:pt idx="24864">
                  <c:v>12432</c:v>
                </c:pt>
                <c:pt idx="24865">
                  <c:v>12432.5</c:v>
                </c:pt>
                <c:pt idx="24866">
                  <c:v>12433</c:v>
                </c:pt>
                <c:pt idx="24867">
                  <c:v>12433.5</c:v>
                </c:pt>
                <c:pt idx="24868">
                  <c:v>12434</c:v>
                </c:pt>
                <c:pt idx="24869">
                  <c:v>12434.5</c:v>
                </c:pt>
                <c:pt idx="24870">
                  <c:v>12435</c:v>
                </c:pt>
                <c:pt idx="24871">
                  <c:v>12435.5</c:v>
                </c:pt>
                <c:pt idx="24872">
                  <c:v>12436</c:v>
                </c:pt>
                <c:pt idx="24873">
                  <c:v>12436.5</c:v>
                </c:pt>
                <c:pt idx="24874">
                  <c:v>12437</c:v>
                </c:pt>
                <c:pt idx="24875">
                  <c:v>12437.5</c:v>
                </c:pt>
                <c:pt idx="24876">
                  <c:v>12438</c:v>
                </c:pt>
                <c:pt idx="24877">
                  <c:v>12438.5</c:v>
                </c:pt>
                <c:pt idx="24878">
                  <c:v>12439</c:v>
                </c:pt>
                <c:pt idx="24879">
                  <c:v>12439.5</c:v>
                </c:pt>
                <c:pt idx="24880">
                  <c:v>12440</c:v>
                </c:pt>
                <c:pt idx="24881">
                  <c:v>12440.5</c:v>
                </c:pt>
                <c:pt idx="24882">
                  <c:v>12441</c:v>
                </c:pt>
                <c:pt idx="24883">
                  <c:v>12441.5</c:v>
                </c:pt>
                <c:pt idx="24884">
                  <c:v>12442</c:v>
                </c:pt>
                <c:pt idx="24885">
                  <c:v>12442.5</c:v>
                </c:pt>
                <c:pt idx="24886">
                  <c:v>12443</c:v>
                </c:pt>
                <c:pt idx="24887">
                  <c:v>12443.5</c:v>
                </c:pt>
                <c:pt idx="24888">
                  <c:v>12444</c:v>
                </c:pt>
                <c:pt idx="24889">
                  <c:v>12444.5</c:v>
                </c:pt>
                <c:pt idx="24890">
                  <c:v>12445</c:v>
                </c:pt>
                <c:pt idx="24891">
                  <c:v>12445.5</c:v>
                </c:pt>
                <c:pt idx="24892">
                  <c:v>12446</c:v>
                </c:pt>
                <c:pt idx="24893">
                  <c:v>12446.5</c:v>
                </c:pt>
                <c:pt idx="24894">
                  <c:v>12447</c:v>
                </c:pt>
                <c:pt idx="24895">
                  <c:v>12447.5</c:v>
                </c:pt>
                <c:pt idx="24896">
                  <c:v>12448</c:v>
                </c:pt>
                <c:pt idx="24897">
                  <c:v>12448.5</c:v>
                </c:pt>
                <c:pt idx="24898">
                  <c:v>12449</c:v>
                </c:pt>
                <c:pt idx="24899">
                  <c:v>12449.5</c:v>
                </c:pt>
                <c:pt idx="24900">
                  <c:v>12450</c:v>
                </c:pt>
                <c:pt idx="24901">
                  <c:v>12450.5</c:v>
                </c:pt>
                <c:pt idx="24902">
                  <c:v>12451</c:v>
                </c:pt>
                <c:pt idx="24903">
                  <c:v>12451.5</c:v>
                </c:pt>
                <c:pt idx="24904">
                  <c:v>12452</c:v>
                </c:pt>
                <c:pt idx="24905">
                  <c:v>12452.5</c:v>
                </c:pt>
                <c:pt idx="24906">
                  <c:v>12453</c:v>
                </c:pt>
                <c:pt idx="24907">
                  <c:v>12453.5</c:v>
                </c:pt>
                <c:pt idx="24908">
                  <c:v>12454</c:v>
                </c:pt>
                <c:pt idx="24909">
                  <c:v>12454.5</c:v>
                </c:pt>
                <c:pt idx="24910">
                  <c:v>12455</c:v>
                </c:pt>
                <c:pt idx="24911">
                  <c:v>12455.5</c:v>
                </c:pt>
                <c:pt idx="24912">
                  <c:v>12456</c:v>
                </c:pt>
                <c:pt idx="24913">
                  <c:v>12456.5</c:v>
                </c:pt>
                <c:pt idx="24914">
                  <c:v>12457</c:v>
                </c:pt>
                <c:pt idx="24915">
                  <c:v>12457.5</c:v>
                </c:pt>
                <c:pt idx="24916">
                  <c:v>12458</c:v>
                </c:pt>
                <c:pt idx="24917">
                  <c:v>12458.5</c:v>
                </c:pt>
                <c:pt idx="24918">
                  <c:v>12459</c:v>
                </c:pt>
                <c:pt idx="24919">
                  <c:v>12459.5</c:v>
                </c:pt>
                <c:pt idx="24920">
                  <c:v>12460</c:v>
                </c:pt>
                <c:pt idx="24921">
                  <c:v>12460.5</c:v>
                </c:pt>
                <c:pt idx="24922">
                  <c:v>12461</c:v>
                </c:pt>
                <c:pt idx="24923">
                  <c:v>12461.5</c:v>
                </c:pt>
                <c:pt idx="24924">
                  <c:v>12462</c:v>
                </c:pt>
                <c:pt idx="24925">
                  <c:v>12462.5</c:v>
                </c:pt>
                <c:pt idx="24926">
                  <c:v>12463</c:v>
                </c:pt>
                <c:pt idx="24927">
                  <c:v>12463.5</c:v>
                </c:pt>
                <c:pt idx="24928">
                  <c:v>12464</c:v>
                </c:pt>
                <c:pt idx="24929">
                  <c:v>12464.5</c:v>
                </c:pt>
                <c:pt idx="24930">
                  <c:v>12465</c:v>
                </c:pt>
                <c:pt idx="24931">
                  <c:v>12465.5</c:v>
                </c:pt>
                <c:pt idx="24932">
                  <c:v>12466</c:v>
                </c:pt>
                <c:pt idx="24933">
                  <c:v>12466.5</c:v>
                </c:pt>
                <c:pt idx="24934">
                  <c:v>12467</c:v>
                </c:pt>
                <c:pt idx="24935">
                  <c:v>12467.5</c:v>
                </c:pt>
                <c:pt idx="24936">
                  <c:v>12468</c:v>
                </c:pt>
                <c:pt idx="24937">
                  <c:v>12468.5</c:v>
                </c:pt>
                <c:pt idx="24938">
                  <c:v>12469</c:v>
                </c:pt>
                <c:pt idx="24939">
                  <c:v>12469.5</c:v>
                </c:pt>
                <c:pt idx="24940">
                  <c:v>12470</c:v>
                </c:pt>
                <c:pt idx="24941">
                  <c:v>12470.5</c:v>
                </c:pt>
                <c:pt idx="24942">
                  <c:v>12471</c:v>
                </c:pt>
                <c:pt idx="24943">
                  <c:v>12471.5</c:v>
                </c:pt>
                <c:pt idx="24944">
                  <c:v>12472</c:v>
                </c:pt>
                <c:pt idx="24945">
                  <c:v>12472.5</c:v>
                </c:pt>
                <c:pt idx="24946">
                  <c:v>12473</c:v>
                </c:pt>
                <c:pt idx="24947">
                  <c:v>12473.5</c:v>
                </c:pt>
                <c:pt idx="24948">
                  <c:v>12474</c:v>
                </c:pt>
                <c:pt idx="24949">
                  <c:v>12474.5</c:v>
                </c:pt>
                <c:pt idx="24950">
                  <c:v>12475</c:v>
                </c:pt>
                <c:pt idx="24951">
                  <c:v>12475.5</c:v>
                </c:pt>
                <c:pt idx="24952">
                  <c:v>12476</c:v>
                </c:pt>
                <c:pt idx="24953">
                  <c:v>12476.5</c:v>
                </c:pt>
                <c:pt idx="24954">
                  <c:v>12477</c:v>
                </c:pt>
                <c:pt idx="24955">
                  <c:v>12477.5</c:v>
                </c:pt>
                <c:pt idx="24956">
                  <c:v>12478</c:v>
                </c:pt>
                <c:pt idx="24957">
                  <c:v>12478.5</c:v>
                </c:pt>
                <c:pt idx="24958">
                  <c:v>12479</c:v>
                </c:pt>
                <c:pt idx="24959">
                  <c:v>12479.5</c:v>
                </c:pt>
                <c:pt idx="24960">
                  <c:v>12480</c:v>
                </c:pt>
                <c:pt idx="24961">
                  <c:v>12480.5</c:v>
                </c:pt>
                <c:pt idx="24962">
                  <c:v>12481</c:v>
                </c:pt>
                <c:pt idx="24963">
                  <c:v>12481.5</c:v>
                </c:pt>
                <c:pt idx="24964">
                  <c:v>12482</c:v>
                </c:pt>
                <c:pt idx="24965">
                  <c:v>12482.5</c:v>
                </c:pt>
                <c:pt idx="24966">
                  <c:v>12483</c:v>
                </c:pt>
                <c:pt idx="24967">
                  <c:v>12483.5</c:v>
                </c:pt>
                <c:pt idx="24968">
                  <c:v>12484</c:v>
                </c:pt>
                <c:pt idx="24969">
                  <c:v>12484.5</c:v>
                </c:pt>
                <c:pt idx="24970">
                  <c:v>12485</c:v>
                </c:pt>
                <c:pt idx="24971">
                  <c:v>12485.5</c:v>
                </c:pt>
                <c:pt idx="24972">
                  <c:v>12486</c:v>
                </c:pt>
                <c:pt idx="24973">
                  <c:v>12486.5</c:v>
                </c:pt>
                <c:pt idx="24974">
                  <c:v>12487</c:v>
                </c:pt>
                <c:pt idx="24975">
                  <c:v>12487.5</c:v>
                </c:pt>
                <c:pt idx="24976">
                  <c:v>12488</c:v>
                </c:pt>
                <c:pt idx="24977">
                  <c:v>12488.5</c:v>
                </c:pt>
                <c:pt idx="24978">
                  <c:v>12489</c:v>
                </c:pt>
                <c:pt idx="24979">
                  <c:v>12489.5</c:v>
                </c:pt>
                <c:pt idx="24980">
                  <c:v>12490</c:v>
                </c:pt>
                <c:pt idx="24981">
                  <c:v>12490.5</c:v>
                </c:pt>
                <c:pt idx="24982">
                  <c:v>12491</c:v>
                </c:pt>
                <c:pt idx="24983">
                  <c:v>12491.5</c:v>
                </c:pt>
                <c:pt idx="24984">
                  <c:v>12492</c:v>
                </c:pt>
                <c:pt idx="24985">
                  <c:v>12492.5</c:v>
                </c:pt>
                <c:pt idx="24986">
                  <c:v>12493</c:v>
                </c:pt>
                <c:pt idx="24987">
                  <c:v>12493.5</c:v>
                </c:pt>
                <c:pt idx="24988">
                  <c:v>12494</c:v>
                </c:pt>
                <c:pt idx="24989">
                  <c:v>12494.5</c:v>
                </c:pt>
                <c:pt idx="24990">
                  <c:v>12495</c:v>
                </c:pt>
                <c:pt idx="24991">
                  <c:v>12495.5</c:v>
                </c:pt>
                <c:pt idx="24992">
                  <c:v>12496</c:v>
                </c:pt>
                <c:pt idx="24993">
                  <c:v>12496.5</c:v>
                </c:pt>
                <c:pt idx="24994">
                  <c:v>12497</c:v>
                </c:pt>
                <c:pt idx="24995">
                  <c:v>12497.5</c:v>
                </c:pt>
                <c:pt idx="24996">
                  <c:v>12498</c:v>
                </c:pt>
                <c:pt idx="24997">
                  <c:v>12498.5</c:v>
                </c:pt>
                <c:pt idx="24998">
                  <c:v>12499</c:v>
                </c:pt>
                <c:pt idx="24999">
                  <c:v>12499.5</c:v>
                </c:pt>
                <c:pt idx="25000">
                  <c:v>12500</c:v>
                </c:pt>
                <c:pt idx="25001">
                  <c:v>12500.5</c:v>
                </c:pt>
                <c:pt idx="25002">
                  <c:v>12501</c:v>
                </c:pt>
                <c:pt idx="25003">
                  <c:v>12501.5</c:v>
                </c:pt>
                <c:pt idx="25004">
                  <c:v>12502</c:v>
                </c:pt>
                <c:pt idx="25005">
                  <c:v>12502.5</c:v>
                </c:pt>
                <c:pt idx="25006">
                  <c:v>12503</c:v>
                </c:pt>
                <c:pt idx="25007">
                  <c:v>12503.5</c:v>
                </c:pt>
                <c:pt idx="25008">
                  <c:v>12504</c:v>
                </c:pt>
                <c:pt idx="25009">
                  <c:v>12504.5</c:v>
                </c:pt>
                <c:pt idx="25010">
                  <c:v>12505</c:v>
                </c:pt>
                <c:pt idx="25011">
                  <c:v>12505.5</c:v>
                </c:pt>
                <c:pt idx="25012">
                  <c:v>12506</c:v>
                </c:pt>
                <c:pt idx="25013">
                  <c:v>12506.5</c:v>
                </c:pt>
                <c:pt idx="25014">
                  <c:v>12507</c:v>
                </c:pt>
                <c:pt idx="25015">
                  <c:v>12507.5</c:v>
                </c:pt>
                <c:pt idx="25016">
                  <c:v>12508</c:v>
                </c:pt>
                <c:pt idx="25017">
                  <c:v>12508.5</c:v>
                </c:pt>
                <c:pt idx="25018">
                  <c:v>12509</c:v>
                </c:pt>
                <c:pt idx="25019">
                  <c:v>12509.5</c:v>
                </c:pt>
                <c:pt idx="25020">
                  <c:v>12510</c:v>
                </c:pt>
                <c:pt idx="25021">
                  <c:v>12510.5</c:v>
                </c:pt>
                <c:pt idx="25022">
                  <c:v>12511</c:v>
                </c:pt>
                <c:pt idx="25023">
                  <c:v>12511.5</c:v>
                </c:pt>
                <c:pt idx="25024">
                  <c:v>12512</c:v>
                </c:pt>
                <c:pt idx="25025">
                  <c:v>12512.5</c:v>
                </c:pt>
                <c:pt idx="25026">
                  <c:v>12513</c:v>
                </c:pt>
                <c:pt idx="25027">
                  <c:v>12513.5</c:v>
                </c:pt>
                <c:pt idx="25028">
                  <c:v>12514</c:v>
                </c:pt>
                <c:pt idx="25029">
                  <c:v>12514.5</c:v>
                </c:pt>
                <c:pt idx="25030">
                  <c:v>12515</c:v>
                </c:pt>
                <c:pt idx="25031">
                  <c:v>12515.5</c:v>
                </c:pt>
                <c:pt idx="25032">
                  <c:v>12516</c:v>
                </c:pt>
                <c:pt idx="25033">
                  <c:v>12516.5</c:v>
                </c:pt>
                <c:pt idx="25034">
                  <c:v>12517</c:v>
                </c:pt>
                <c:pt idx="25035">
                  <c:v>12517.5</c:v>
                </c:pt>
                <c:pt idx="25036">
                  <c:v>12518</c:v>
                </c:pt>
                <c:pt idx="25037">
                  <c:v>12518.5</c:v>
                </c:pt>
                <c:pt idx="25038">
                  <c:v>12519</c:v>
                </c:pt>
                <c:pt idx="25039">
                  <c:v>12519.5</c:v>
                </c:pt>
                <c:pt idx="25040">
                  <c:v>12520</c:v>
                </c:pt>
                <c:pt idx="25041">
                  <c:v>12520.5</c:v>
                </c:pt>
                <c:pt idx="25042">
                  <c:v>12521</c:v>
                </c:pt>
                <c:pt idx="25043">
                  <c:v>12521.5</c:v>
                </c:pt>
                <c:pt idx="25044">
                  <c:v>12522</c:v>
                </c:pt>
                <c:pt idx="25045">
                  <c:v>12522.5</c:v>
                </c:pt>
                <c:pt idx="25046">
                  <c:v>12523</c:v>
                </c:pt>
                <c:pt idx="25047">
                  <c:v>12523.5</c:v>
                </c:pt>
                <c:pt idx="25048">
                  <c:v>12524</c:v>
                </c:pt>
                <c:pt idx="25049">
                  <c:v>12524.5</c:v>
                </c:pt>
                <c:pt idx="25050">
                  <c:v>12525</c:v>
                </c:pt>
                <c:pt idx="25051">
                  <c:v>12525.5</c:v>
                </c:pt>
                <c:pt idx="25052">
                  <c:v>12526</c:v>
                </c:pt>
                <c:pt idx="25053">
                  <c:v>12526.5</c:v>
                </c:pt>
                <c:pt idx="25054">
                  <c:v>12527</c:v>
                </c:pt>
                <c:pt idx="25055">
                  <c:v>12527.5</c:v>
                </c:pt>
                <c:pt idx="25056">
                  <c:v>12528</c:v>
                </c:pt>
                <c:pt idx="25057">
                  <c:v>12528.5</c:v>
                </c:pt>
                <c:pt idx="25058">
                  <c:v>12529</c:v>
                </c:pt>
                <c:pt idx="25059">
                  <c:v>12529.5</c:v>
                </c:pt>
                <c:pt idx="25060">
                  <c:v>12530</c:v>
                </c:pt>
                <c:pt idx="25061">
                  <c:v>12530.5</c:v>
                </c:pt>
                <c:pt idx="25062">
                  <c:v>12531</c:v>
                </c:pt>
                <c:pt idx="25063">
                  <c:v>12531.5</c:v>
                </c:pt>
                <c:pt idx="25064">
                  <c:v>12532</c:v>
                </c:pt>
                <c:pt idx="25065">
                  <c:v>12532.5</c:v>
                </c:pt>
                <c:pt idx="25066">
                  <c:v>12533</c:v>
                </c:pt>
                <c:pt idx="25067">
                  <c:v>12533.5</c:v>
                </c:pt>
                <c:pt idx="25068">
                  <c:v>12534</c:v>
                </c:pt>
                <c:pt idx="25069">
                  <c:v>12534.5</c:v>
                </c:pt>
                <c:pt idx="25070">
                  <c:v>12535</c:v>
                </c:pt>
                <c:pt idx="25071">
                  <c:v>12535.5</c:v>
                </c:pt>
                <c:pt idx="25072">
                  <c:v>12536</c:v>
                </c:pt>
                <c:pt idx="25073">
                  <c:v>12536.5</c:v>
                </c:pt>
                <c:pt idx="25074">
                  <c:v>12537</c:v>
                </c:pt>
                <c:pt idx="25075">
                  <c:v>12537.5</c:v>
                </c:pt>
                <c:pt idx="25076">
                  <c:v>12538</c:v>
                </c:pt>
                <c:pt idx="25077">
                  <c:v>12538.5</c:v>
                </c:pt>
                <c:pt idx="25078">
                  <c:v>12539</c:v>
                </c:pt>
                <c:pt idx="25079">
                  <c:v>12539.5</c:v>
                </c:pt>
                <c:pt idx="25080">
                  <c:v>12540</c:v>
                </c:pt>
                <c:pt idx="25081">
                  <c:v>12540.5</c:v>
                </c:pt>
                <c:pt idx="25082">
                  <c:v>12541</c:v>
                </c:pt>
                <c:pt idx="25083">
                  <c:v>12541.5</c:v>
                </c:pt>
                <c:pt idx="25084">
                  <c:v>12542</c:v>
                </c:pt>
                <c:pt idx="25085">
                  <c:v>12542.5</c:v>
                </c:pt>
                <c:pt idx="25086">
                  <c:v>12543</c:v>
                </c:pt>
                <c:pt idx="25087">
                  <c:v>12543.5</c:v>
                </c:pt>
                <c:pt idx="25088">
                  <c:v>12544</c:v>
                </c:pt>
                <c:pt idx="25089">
                  <c:v>12544.5</c:v>
                </c:pt>
                <c:pt idx="25090">
                  <c:v>12545</c:v>
                </c:pt>
                <c:pt idx="25091">
                  <c:v>12545.5</c:v>
                </c:pt>
                <c:pt idx="25092">
                  <c:v>12546</c:v>
                </c:pt>
                <c:pt idx="25093">
                  <c:v>12546.5</c:v>
                </c:pt>
                <c:pt idx="25094">
                  <c:v>12547</c:v>
                </c:pt>
                <c:pt idx="25095">
                  <c:v>12547.5</c:v>
                </c:pt>
                <c:pt idx="25096">
                  <c:v>12548</c:v>
                </c:pt>
                <c:pt idx="25097">
                  <c:v>12548.5</c:v>
                </c:pt>
                <c:pt idx="25098">
                  <c:v>12549</c:v>
                </c:pt>
                <c:pt idx="25099">
                  <c:v>12549.5</c:v>
                </c:pt>
                <c:pt idx="25100">
                  <c:v>12550</c:v>
                </c:pt>
                <c:pt idx="25101">
                  <c:v>12550.5</c:v>
                </c:pt>
                <c:pt idx="25102">
                  <c:v>12551</c:v>
                </c:pt>
                <c:pt idx="25103">
                  <c:v>12551.5</c:v>
                </c:pt>
                <c:pt idx="25104">
                  <c:v>12552</c:v>
                </c:pt>
                <c:pt idx="25105">
                  <c:v>12552.5</c:v>
                </c:pt>
                <c:pt idx="25106">
                  <c:v>12553</c:v>
                </c:pt>
                <c:pt idx="25107">
                  <c:v>12553.5</c:v>
                </c:pt>
                <c:pt idx="25108">
                  <c:v>12554</c:v>
                </c:pt>
                <c:pt idx="25109">
                  <c:v>12554.5</c:v>
                </c:pt>
                <c:pt idx="25110">
                  <c:v>12555</c:v>
                </c:pt>
                <c:pt idx="25111">
                  <c:v>12555.5</c:v>
                </c:pt>
                <c:pt idx="25112">
                  <c:v>12556</c:v>
                </c:pt>
                <c:pt idx="25113">
                  <c:v>12556.5</c:v>
                </c:pt>
                <c:pt idx="25114">
                  <c:v>12557</c:v>
                </c:pt>
                <c:pt idx="25115">
                  <c:v>12557.5</c:v>
                </c:pt>
                <c:pt idx="25116">
                  <c:v>12558</c:v>
                </c:pt>
                <c:pt idx="25117">
                  <c:v>12558.5</c:v>
                </c:pt>
                <c:pt idx="25118">
                  <c:v>12559</c:v>
                </c:pt>
                <c:pt idx="25119">
                  <c:v>12559.5</c:v>
                </c:pt>
                <c:pt idx="25120">
                  <c:v>12560</c:v>
                </c:pt>
                <c:pt idx="25121">
                  <c:v>12560.5</c:v>
                </c:pt>
                <c:pt idx="25122">
                  <c:v>12561</c:v>
                </c:pt>
                <c:pt idx="25123">
                  <c:v>12561.5</c:v>
                </c:pt>
                <c:pt idx="25124">
                  <c:v>12562</c:v>
                </c:pt>
                <c:pt idx="25125">
                  <c:v>12562.5</c:v>
                </c:pt>
                <c:pt idx="25126">
                  <c:v>12563</c:v>
                </c:pt>
                <c:pt idx="25127">
                  <c:v>12563.5</c:v>
                </c:pt>
                <c:pt idx="25128">
                  <c:v>12564</c:v>
                </c:pt>
                <c:pt idx="25129">
                  <c:v>12564.5</c:v>
                </c:pt>
                <c:pt idx="25130">
                  <c:v>12565</c:v>
                </c:pt>
                <c:pt idx="25131">
                  <c:v>12565.5</c:v>
                </c:pt>
                <c:pt idx="25132">
                  <c:v>12566</c:v>
                </c:pt>
                <c:pt idx="25133">
                  <c:v>12566.5</c:v>
                </c:pt>
                <c:pt idx="25134">
                  <c:v>12567</c:v>
                </c:pt>
                <c:pt idx="25135">
                  <c:v>12567.5</c:v>
                </c:pt>
                <c:pt idx="25136">
                  <c:v>12568</c:v>
                </c:pt>
                <c:pt idx="25137">
                  <c:v>12568.5</c:v>
                </c:pt>
                <c:pt idx="25138">
                  <c:v>12569</c:v>
                </c:pt>
                <c:pt idx="25139">
                  <c:v>12569.5</c:v>
                </c:pt>
                <c:pt idx="25140">
                  <c:v>12570</c:v>
                </c:pt>
                <c:pt idx="25141">
                  <c:v>12570.5</c:v>
                </c:pt>
                <c:pt idx="25142">
                  <c:v>12571</c:v>
                </c:pt>
                <c:pt idx="25143">
                  <c:v>12571.5</c:v>
                </c:pt>
                <c:pt idx="25144">
                  <c:v>12572</c:v>
                </c:pt>
                <c:pt idx="25145">
                  <c:v>12572.5</c:v>
                </c:pt>
                <c:pt idx="25146">
                  <c:v>12573</c:v>
                </c:pt>
                <c:pt idx="25147">
                  <c:v>12573.5</c:v>
                </c:pt>
                <c:pt idx="25148">
                  <c:v>12574</c:v>
                </c:pt>
                <c:pt idx="25149">
                  <c:v>12574.5</c:v>
                </c:pt>
                <c:pt idx="25150">
                  <c:v>12575</c:v>
                </c:pt>
                <c:pt idx="25151">
                  <c:v>12575.5</c:v>
                </c:pt>
                <c:pt idx="25152">
                  <c:v>12576</c:v>
                </c:pt>
                <c:pt idx="25153">
                  <c:v>12576.5</c:v>
                </c:pt>
                <c:pt idx="25154">
                  <c:v>12577</c:v>
                </c:pt>
                <c:pt idx="25155">
                  <c:v>12577.5</c:v>
                </c:pt>
                <c:pt idx="25156">
                  <c:v>12578</c:v>
                </c:pt>
                <c:pt idx="25157">
                  <c:v>12578.5</c:v>
                </c:pt>
                <c:pt idx="25158">
                  <c:v>12579</c:v>
                </c:pt>
                <c:pt idx="25159">
                  <c:v>12579.5</c:v>
                </c:pt>
                <c:pt idx="25160">
                  <c:v>12580</c:v>
                </c:pt>
                <c:pt idx="25161">
                  <c:v>12580.5</c:v>
                </c:pt>
                <c:pt idx="25162">
                  <c:v>12581</c:v>
                </c:pt>
                <c:pt idx="25163">
                  <c:v>12581.5</c:v>
                </c:pt>
                <c:pt idx="25164">
                  <c:v>12582</c:v>
                </c:pt>
                <c:pt idx="25165">
                  <c:v>12582.5</c:v>
                </c:pt>
                <c:pt idx="25166">
                  <c:v>12583</c:v>
                </c:pt>
                <c:pt idx="25167">
                  <c:v>12583.5</c:v>
                </c:pt>
                <c:pt idx="25168">
                  <c:v>12584</c:v>
                </c:pt>
                <c:pt idx="25169">
                  <c:v>12584.5</c:v>
                </c:pt>
                <c:pt idx="25170">
                  <c:v>12585</c:v>
                </c:pt>
                <c:pt idx="25171">
                  <c:v>12585.5</c:v>
                </c:pt>
                <c:pt idx="25172">
                  <c:v>12586</c:v>
                </c:pt>
                <c:pt idx="25173">
                  <c:v>12586.5</c:v>
                </c:pt>
                <c:pt idx="25174">
                  <c:v>12587</c:v>
                </c:pt>
                <c:pt idx="25175">
                  <c:v>12587.5</c:v>
                </c:pt>
                <c:pt idx="25176">
                  <c:v>12588</c:v>
                </c:pt>
                <c:pt idx="25177">
                  <c:v>12588.5</c:v>
                </c:pt>
                <c:pt idx="25178">
                  <c:v>12589</c:v>
                </c:pt>
                <c:pt idx="25179">
                  <c:v>12589.5</c:v>
                </c:pt>
                <c:pt idx="25180">
                  <c:v>12590</c:v>
                </c:pt>
                <c:pt idx="25181">
                  <c:v>12590.5</c:v>
                </c:pt>
                <c:pt idx="25182">
                  <c:v>12591</c:v>
                </c:pt>
                <c:pt idx="25183">
                  <c:v>12591.5</c:v>
                </c:pt>
                <c:pt idx="25184">
                  <c:v>12592</c:v>
                </c:pt>
                <c:pt idx="25185">
                  <c:v>12592.5</c:v>
                </c:pt>
                <c:pt idx="25186">
                  <c:v>12593</c:v>
                </c:pt>
                <c:pt idx="25187">
                  <c:v>12593.5</c:v>
                </c:pt>
                <c:pt idx="25188">
                  <c:v>12594</c:v>
                </c:pt>
                <c:pt idx="25189">
                  <c:v>12594.5</c:v>
                </c:pt>
                <c:pt idx="25190">
                  <c:v>12595</c:v>
                </c:pt>
                <c:pt idx="25191">
                  <c:v>12595.5</c:v>
                </c:pt>
                <c:pt idx="25192">
                  <c:v>12596</c:v>
                </c:pt>
                <c:pt idx="25193">
                  <c:v>12596.5</c:v>
                </c:pt>
                <c:pt idx="25194">
                  <c:v>12597</c:v>
                </c:pt>
                <c:pt idx="25195">
                  <c:v>12597.5</c:v>
                </c:pt>
                <c:pt idx="25196">
                  <c:v>12598</c:v>
                </c:pt>
                <c:pt idx="25197">
                  <c:v>12598.5</c:v>
                </c:pt>
                <c:pt idx="25198">
                  <c:v>12599</c:v>
                </c:pt>
                <c:pt idx="25199">
                  <c:v>12599.5</c:v>
                </c:pt>
                <c:pt idx="25200">
                  <c:v>12600</c:v>
                </c:pt>
                <c:pt idx="25201">
                  <c:v>12600.5</c:v>
                </c:pt>
                <c:pt idx="25202">
                  <c:v>12601</c:v>
                </c:pt>
                <c:pt idx="25203">
                  <c:v>12601.5</c:v>
                </c:pt>
                <c:pt idx="25204">
                  <c:v>12602</c:v>
                </c:pt>
                <c:pt idx="25205">
                  <c:v>12602.5</c:v>
                </c:pt>
                <c:pt idx="25206">
                  <c:v>12603</c:v>
                </c:pt>
                <c:pt idx="25207">
                  <c:v>12603.5</c:v>
                </c:pt>
                <c:pt idx="25208">
                  <c:v>12604</c:v>
                </c:pt>
                <c:pt idx="25209">
                  <c:v>12604.5</c:v>
                </c:pt>
                <c:pt idx="25210">
                  <c:v>12605</c:v>
                </c:pt>
                <c:pt idx="25211">
                  <c:v>12605.5</c:v>
                </c:pt>
                <c:pt idx="25212">
                  <c:v>12606</c:v>
                </c:pt>
                <c:pt idx="25213">
                  <c:v>12606.5</c:v>
                </c:pt>
                <c:pt idx="25214">
                  <c:v>12607</c:v>
                </c:pt>
                <c:pt idx="25215">
                  <c:v>12607.5</c:v>
                </c:pt>
                <c:pt idx="25216">
                  <c:v>12608</c:v>
                </c:pt>
                <c:pt idx="25217">
                  <c:v>12608.5</c:v>
                </c:pt>
                <c:pt idx="25218">
                  <c:v>12609</c:v>
                </c:pt>
                <c:pt idx="25219">
                  <c:v>12609.5</c:v>
                </c:pt>
                <c:pt idx="25220">
                  <c:v>12610</c:v>
                </c:pt>
                <c:pt idx="25221">
                  <c:v>12610.5</c:v>
                </c:pt>
                <c:pt idx="25222">
                  <c:v>12611</c:v>
                </c:pt>
                <c:pt idx="25223">
                  <c:v>12611.5</c:v>
                </c:pt>
                <c:pt idx="25224">
                  <c:v>12612</c:v>
                </c:pt>
                <c:pt idx="25225">
                  <c:v>12612.5</c:v>
                </c:pt>
                <c:pt idx="25226">
                  <c:v>12613</c:v>
                </c:pt>
                <c:pt idx="25227">
                  <c:v>12613.5</c:v>
                </c:pt>
                <c:pt idx="25228">
                  <c:v>12614</c:v>
                </c:pt>
                <c:pt idx="25229">
                  <c:v>12614.5</c:v>
                </c:pt>
                <c:pt idx="25230">
                  <c:v>12615</c:v>
                </c:pt>
                <c:pt idx="25231">
                  <c:v>12615.5</c:v>
                </c:pt>
                <c:pt idx="25232">
                  <c:v>12616</c:v>
                </c:pt>
                <c:pt idx="25233">
                  <c:v>12616.5</c:v>
                </c:pt>
                <c:pt idx="25234">
                  <c:v>12617</c:v>
                </c:pt>
                <c:pt idx="25235">
                  <c:v>12617.5</c:v>
                </c:pt>
                <c:pt idx="25236">
                  <c:v>12618</c:v>
                </c:pt>
                <c:pt idx="25237">
                  <c:v>12618.5</c:v>
                </c:pt>
                <c:pt idx="25238">
                  <c:v>12619</c:v>
                </c:pt>
                <c:pt idx="25239">
                  <c:v>12619.5</c:v>
                </c:pt>
                <c:pt idx="25240">
                  <c:v>12620</c:v>
                </c:pt>
                <c:pt idx="25241">
                  <c:v>12620.5</c:v>
                </c:pt>
                <c:pt idx="25242">
                  <c:v>12621</c:v>
                </c:pt>
                <c:pt idx="25243">
                  <c:v>12621.5</c:v>
                </c:pt>
                <c:pt idx="25244">
                  <c:v>12622</c:v>
                </c:pt>
                <c:pt idx="25245">
                  <c:v>12622.5</c:v>
                </c:pt>
                <c:pt idx="25246">
                  <c:v>12623</c:v>
                </c:pt>
                <c:pt idx="25247">
                  <c:v>12623.5</c:v>
                </c:pt>
                <c:pt idx="25248">
                  <c:v>12624</c:v>
                </c:pt>
                <c:pt idx="25249">
                  <c:v>12624.5</c:v>
                </c:pt>
                <c:pt idx="25250">
                  <c:v>12625</c:v>
                </c:pt>
                <c:pt idx="25251">
                  <c:v>12625.5</c:v>
                </c:pt>
                <c:pt idx="25252">
                  <c:v>12626</c:v>
                </c:pt>
                <c:pt idx="25253">
                  <c:v>12626.5</c:v>
                </c:pt>
                <c:pt idx="25254">
                  <c:v>12627</c:v>
                </c:pt>
                <c:pt idx="25255">
                  <c:v>12627.5</c:v>
                </c:pt>
                <c:pt idx="25256">
                  <c:v>12628</c:v>
                </c:pt>
                <c:pt idx="25257">
                  <c:v>12628.5</c:v>
                </c:pt>
                <c:pt idx="25258">
                  <c:v>12629</c:v>
                </c:pt>
                <c:pt idx="25259">
                  <c:v>12629.5</c:v>
                </c:pt>
                <c:pt idx="25260">
                  <c:v>12630</c:v>
                </c:pt>
                <c:pt idx="25261">
                  <c:v>12630.5</c:v>
                </c:pt>
                <c:pt idx="25262">
                  <c:v>12631</c:v>
                </c:pt>
                <c:pt idx="25263">
                  <c:v>12631.5</c:v>
                </c:pt>
                <c:pt idx="25264">
                  <c:v>12632</c:v>
                </c:pt>
                <c:pt idx="25265">
                  <c:v>12632.5</c:v>
                </c:pt>
                <c:pt idx="25266">
                  <c:v>12633</c:v>
                </c:pt>
                <c:pt idx="25267">
                  <c:v>12633.5</c:v>
                </c:pt>
                <c:pt idx="25268">
                  <c:v>12634</c:v>
                </c:pt>
                <c:pt idx="25269">
                  <c:v>12634.5</c:v>
                </c:pt>
                <c:pt idx="25270">
                  <c:v>12635</c:v>
                </c:pt>
                <c:pt idx="25271">
                  <c:v>12635.5</c:v>
                </c:pt>
                <c:pt idx="25272">
                  <c:v>12636</c:v>
                </c:pt>
                <c:pt idx="25273">
                  <c:v>12636.5</c:v>
                </c:pt>
                <c:pt idx="25274">
                  <c:v>12637</c:v>
                </c:pt>
                <c:pt idx="25275">
                  <c:v>12637.5</c:v>
                </c:pt>
                <c:pt idx="25276">
                  <c:v>12638</c:v>
                </c:pt>
                <c:pt idx="25277">
                  <c:v>12638.5</c:v>
                </c:pt>
                <c:pt idx="25278">
                  <c:v>12639</c:v>
                </c:pt>
                <c:pt idx="25279">
                  <c:v>12639.5</c:v>
                </c:pt>
                <c:pt idx="25280">
                  <c:v>12640</c:v>
                </c:pt>
                <c:pt idx="25281">
                  <c:v>12640.5</c:v>
                </c:pt>
                <c:pt idx="25282">
                  <c:v>12641</c:v>
                </c:pt>
                <c:pt idx="25283">
                  <c:v>12641.5</c:v>
                </c:pt>
                <c:pt idx="25284">
                  <c:v>12642</c:v>
                </c:pt>
                <c:pt idx="25285">
                  <c:v>12642.5</c:v>
                </c:pt>
                <c:pt idx="25286">
                  <c:v>12643</c:v>
                </c:pt>
                <c:pt idx="25287">
                  <c:v>12643.5</c:v>
                </c:pt>
                <c:pt idx="25288">
                  <c:v>12644</c:v>
                </c:pt>
                <c:pt idx="25289">
                  <c:v>12644.5</c:v>
                </c:pt>
                <c:pt idx="25290">
                  <c:v>12645</c:v>
                </c:pt>
                <c:pt idx="25291">
                  <c:v>12645.5</c:v>
                </c:pt>
                <c:pt idx="25292">
                  <c:v>12646</c:v>
                </c:pt>
                <c:pt idx="25293">
                  <c:v>12646.5</c:v>
                </c:pt>
                <c:pt idx="25294">
                  <c:v>12647</c:v>
                </c:pt>
                <c:pt idx="25295">
                  <c:v>12647.5</c:v>
                </c:pt>
                <c:pt idx="25296">
                  <c:v>12648</c:v>
                </c:pt>
                <c:pt idx="25297">
                  <c:v>12648.5</c:v>
                </c:pt>
                <c:pt idx="25298">
                  <c:v>12649</c:v>
                </c:pt>
                <c:pt idx="25299">
                  <c:v>12649.5</c:v>
                </c:pt>
                <c:pt idx="25300">
                  <c:v>12650</c:v>
                </c:pt>
                <c:pt idx="25301">
                  <c:v>12650.5</c:v>
                </c:pt>
                <c:pt idx="25302">
                  <c:v>12651</c:v>
                </c:pt>
                <c:pt idx="25303">
                  <c:v>12651.5</c:v>
                </c:pt>
                <c:pt idx="25304">
                  <c:v>12652</c:v>
                </c:pt>
                <c:pt idx="25305">
                  <c:v>12652.5</c:v>
                </c:pt>
                <c:pt idx="25306">
                  <c:v>12653</c:v>
                </c:pt>
                <c:pt idx="25307">
                  <c:v>12653.5</c:v>
                </c:pt>
                <c:pt idx="25308">
                  <c:v>12654</c:v>
                </c:pt>
                <c:pt idx="25309">
                  <c:v>12654.5</c:v>
                </c:pt>
                <c:pt idx="25310">
                  <c:v>12655</c:v>
                </c:pt>
                <c:pt idx="25311">
                  <c:v>12655.5</c:v>
                </c:pt>
                <c:pt idx="25312">
                  <c:v>12656</c:v>
                </c:pt>
                <c:pt idx="25313">
                  <c:v>12656.5</c:v>
                </c:pt>
                <c:pt idx="25314">
                  <c:v>12657</c:v>
                </c:pt>
                <c:pt idx="25315">
                  <c:v>12657.5</c:v>
                </c:pt>
                <c:pt idx="25316">
                  <c:v>12658</c:v>
                </c:pt>
                <c:pt idx="25317">
                  <c:v>12658.5</c:v>
                </c:pt>
                <c:pt idx="25318">
                  <c:v>12659</c:v>
                </c:pt>
                <c:pt idx="25319">
                  <c:v>12659.5</c:v>
                </c:pt>
                <c:pt idx="25320">
                  <c:v>12660</c:v>
                </c:pt>
                <c:pt idx="25321">
                  <c:v>12660.5</c:v>
                </c:pt>
                <c:pt idx="25322">
                  <c:v>12661</c:v>
                </c:pt>
                <c:pt idx="25323">
                  <c:v>12661.5</c:v>
                </c:pt>
                <c:pt idx="25324">
                  <c:v>12662</c:v>
                </c:pt>
                <c:pt idx="25325">
                  <c:v>12662.5</c:v>
                </c:pt>
                <c:pt idx="25326">
                  <c:v>12663</c:v>
                </c:pt>
                <c:pt idx="25327">
                  <c:v>12663.5</c:v>
                </c:pt>
                <c:pt idx="25328">
                  <c:v>12664</c:v>
                </c:pt>
                <c:pt idx="25329">
                  <c:v>12664.5</c:v>
                </c:pt>
                <c:pt idx="25330">
                  <c:v>12665</c:v>
                </c:pt>
                <c:pt idx="25331">
                  <c:v>12665.5</c:v>
                </c:pt>
                <c:pt idx="25332">
                  <c:v>12666</c:v>
                </c:pt>
                <c:pt idx="25333">
                  <c:v>12666.5</c:v>
                </c:pt>
                <c:pt idx="25334">
                  <c:v>12667</c:v>
                </c:pt>
                <c:pt idx="25335">
                  <c:v>12667.5</c:v>
                </c:pt>
                <c:pt idx="25336">
                  <c:v>12668</c:v>
                </c:pt>
                <c:pt idx="25337">
                  <c:v>12668.5</c:v>
                </c:pt>
                <c:pt idx="25338">
                  <c:v>12669</c:v>
                </c:pt>
                <c:pt idx="25339">
                  <c:v>12669.5</c:v>
                </c:pt>
                <c:pt idx="25340">
                  <c:v>12670</c:v>
                </c:pt>
                <c:pt idx="25341">
                  <c:v>12670.5</c:v>
                </c:pt>
                <c:pt idx="25342">
                  <c:v>12671</c:v>
                </c:pt>
                <c:pt idx="25343">
                  <c:v>12671.5</c:v>
                </c:pt>
                <c:pt idx="25344">
                  <c:v>12672</c:v>
                </c:pt>
                <c:pt idx="25345">
                  <c:v>12672.5</c:v>
                </c:pt>
                <c:pt idx="25346">
                  <c:v>12673</c:v>
                </c:pt>
                <c:pt idx="25347">
                  <c:v>12673.5</c:v>
                </c:pt>
                <c:pt idx="25348">
                  <c:v>12674</c:v>
                </c:pt>
                <c:pt idx="25349">
                  <c:v>12674.5</c:v>
                </c:pt>
                <c:pt idx="25350">
                  <c:v>12675</c:v>
                </c:pt>
                <c:pt idx="25351">
                  <c:v>12675.5</c:v>
                </c:pt>
                <c:pt idx="25352">
                  <c:v>12676</c:v>
                </c:pt>
                <c:pt idx="25353">
                  <c:v>12676.5</c:v>
                </c:pt>
                <c:pt idx="25354">
                  <c:v>12677</c:v>
                </c:pt>
                <c:pt idx="25355">
                  <c:v>12677.5</c:v>
                </c:pt>
                <c:pt idx="25356">
                  <c:v>12678</c:v>
                </c:pt>
                <c:pt idx="25357">
                  <c:v>12678.5</c:v>
                </c:pt>
                <c:pt idx="25358">
                  <c:v>12679</c:v>
                </c:pt>
                <c:pt idx="25359">
                  <c:v>12679.5</c:v>
                </c:pt>
                <c:pt idx="25360">
                  <c:v>12680</c:v>
                </c:pt>
                <c:pt idx="25361">
                  <c:v>12680.5</c:v>
                </c:pt>
                <c:pt idx="25362">
                  <c:v>12681</c:v>
                </c:pt>
                <c:pt idx="25363">
                  <c:v>12681.5</c:v>
                </c:pt>
                <c:pt idx="25364">
                  <c:v>12682</c:v>
                </c:pt>
                <c:pt idx="25365">
                  <c:v>12682.5</c:v>
                </c:pt>
                <c:pt idx="25366">
                  <c:v>12683</c:v>
                </c:pt>
                <c:pt idx="25367">
                  <c:v>12683.5</c:v>
                </c:pt>
                <c:pt idx="25368">
                  <c:v>12684</c:v>
                </c:pt>
                <c:pt idx="25369">
                  <c:v>12684.5</c:v>
                </c:pt>
                <c:pt idx="25370">
                  <c:v>12685</c:v>
                </c:pt>
                <c:pt idx="25371">
                  <c:v>12685.5</c:v>
                </c:pt>
                <c:pt idx="25372">
                  <c:v>12686</c:v>
                </c:pt>
                <c:pt idx="25373">
                  <c:v>12686.5</c:v>
                </c:pt>
                <c:pt idx="25374">
                  <c:v>12687</c:v>
                </c:pt>
                <c:pt idx="25375">
                  <c:v>12687.5</c:v>
                </c:pt>
                <c:pt idx="25376">
                  <c:v>12688</c:v>
                </c:pt>
                <c:pt idx="25377">
                  <c:v>12688.5</c:v>
                </c:pt>
                <c:pt idx="25378">
                  <c:v>12689</c:v>
                </c:pt>
                <c:pt idx="25379">
                  <c:v>12689.5</c:v>
                </c:pt>
                <c:pt idx="25380">
                  <c:v>12690</c:v>
                </c:pt>
                <c:pt idx="25381">
                  <c:v>12690.5</c:v>
                </c:pt>
                <c:pt idx="25382">
                  <c:v>12691</c:v>
                </c:pt>
                <c:pt idx="25383">
                  <c:v>12691.5</c:v>
                </c:pt>
                <c:pt idx="25384">
                  <c:v>12692</c:v>
                </c:pt>
                <c:pt idx="25385">
                  <c:v>12692.5</c:v>
                </c:pt>
                <c:pt idx="25386">
                  <c:v>12693</c:v>
                </c:pt>
                <c:pt idx="25387">
                  <c:v>12693.5</c:v>
                </c:pt>
                <c:pt idx="25388">
                  <c:v>12694</c:v>
                </c:pt>
                <c:pt idx="25389">
                  <c:v>12694.5</c:v>
                </c:pt>
                <c:pt idx="25390">
                  <c:v>12695</c:v>
                </c:pt>
                <c:pt idx="25391">
                  <c:v>12695.5</c:v>
                </c:pt>
                <c:pt idx="25392">
                  <c:v>12696</c:v>
                </c:pt>
                <c:pt idx="25393">
                  <c:v>12696.5</c:v>
                </c:pt>
                <c:pt idx="25394">
                  <c:v>12697</c:v>
                </c:pt>
                <c:pt idx="25395">
                  <c:v>12697.5</c:v>
                </c:pt>
                <c:pt idx="25396">
                  <c:v>12698</c:v>
                </c:pt>
                <c:pt idx="25397">
                  <c:v>12698.5</c:v>
                </c:pt>
                <c:pt idx="25398">
                  <c:v>12699</c:v>
                </c:pt>
                <c:pt idx="25399">
                  <c:v>12699.5</c:v>
                </c:pt>
                <c:pt idx="25400">
                  <c:v>12700</c:v>
                </c:pt>
                <c:pt idx="25401">
                  <c:v>12700.5</c:v>
                </c:pt>
                <c:pt idx="25402">
                  <c:v>12701</c:v>
                </c:pt>
                <c:pt idx="25403">
                  <c:v>12701.5</c:v>
                </c:pt>
                <c:pt idx="25404">
                  <c:v>12702</c:v>
                </c:pt>
                <c:pt idx="25405">
                  <c:v>12702.5</c:v>
                </c:pt>
                <c:pt idx="25406">
                  <c:v>12703</c:v>
                </c:pt>
                <c:pt idx="25407">
                  <c:v>12703.5</c:v>
                </c:pt>
                <c:pt idx="25408">
                  <c:v>12704</c:v>
                </c:pt>
                <c:pt idx="25409">
                  <c:v>12704.5</c:v>
                </c:pt>
                <c:pt idx="25410">
                  <c:v>12705</c:v>
                </c:pt>
                <c:pt idx="25411">
                  <c:v>12705.5</c:v>
                </c:pt>
                <c:pt idx="25412">
                  <c:v>12706</c:v>
                </c:pt>
                <c:pt idx="25413">
                  <c:v>12706.5</c:v>
                </c:pt>
                <c:pt idx="25414">
                  <c:v>12707</c:v>
                </c:pt>
                <c:pt idx="25415">
                  <c:v>12707.5</c:v>
                </c:pt>
                <c:pt idx="25416">
                  <c:v>12708</c:v>
                </c:pt>
                <c:pt idx="25417">
                  <c:v>12708.5</c:v>
                </c:pt>
                <c:pt idx="25418">
                  <c:v>12709</c:v>
                </c:pt>
                <c:pt idx="25419">
                  <c:v>12709.5</c:v>
                </c:pt>
                <c:pt idx="25420">
                  <c:v>12710</c:v>
                </c:pt>
                <c:pt idx="25421">
                  <c:v>12710.5</c:v>
                </c:pt>
                <c:pt idx="25422">
                  <c:v>12711</c:v>
                </c:pt>
                <c:pt idx="25423">
                  <c:v>12711.5</c:v>
                </c:pt>
                <c:pt idx="25424">
                  <c:v>12712</c:v>
                </c:pt>
                <c:pt idx="25425">
                  <c:v>12712.5</c:v>
                </c:pt>
                <c:pt idx="25426">
                  <c:v>12713</c:v>
                </c:pt>
                <c:pt idx="25427">
                  <c:v>12713.5</c:v>
                </c:pt>
                <c:pt idx="25428">
                  <c:v>12714</c:v>
                </c:pt>
                <c:pt idx="25429">
                  <c:v>12714.5</c:v>
                </c:pt>
                <c:pt idx="25430">
                  <c:v>12715</c:v>
                </c:pt>
                <c:pt idx="25431">
                  <c:v>12715.5</c:v>
                </c:pt>
                <c:pt idx="25432">
                  <c:v>12716</c:v>
                </c:pt>
                <c:pt idx="25433">
                  <c:v>12716.5</c:v>
                </c:pt>
                <c:pt idx="25434">
                  <c:v>12717</c:v>
                </c:pt>
                <c:pt idx="25435">
                  <c:v>12717.5</c:v>
                </c:pt>
                <c:pt idx="25436">
                  <c:v>12718</c:v>
                </c:pt>
                <c:pt idx="25437">
                  <c:v>12718.5</c:v>
                </c:pt>
                <c:pt idx="25438">
                  <c:v>12719</c:v>
                </c:pt>
                <c:pt idx="25439">
                  <c:v>12719.5</c:v>
                </c:pt>
                <c:pt idx="25440">
                  <c:v>12720</c:v>
                </c:pt>
                <c:pt idx="25441">
                  <c:v>12720.5</c:v>
                </c:pt>
                <c:pt idx="25442">
                  <c:v>12721</c:v>
                </c:pt>
                <c:pt idx="25443">
                  <c:v>12721.5</c:v>
                </c:pt>
                <c:pt idx="25444">
                  <c:v>12722</c:v>
                </c:pt>
                <c:pt idx="25445">
                  <c:v>12722.5</c:v>
                </c:pt>
                <c:pt idx="25446">
                  <c:v>12723</c:v>
                </c:pt>
                <c:pt idx="25447">
                  <c:v>12723.5</c:v>
                </c:pt>
                <c:pt idx="25448">
                  <c:v>12724</c:v>
                </c:pt>
                <c:pt idx="25449">
                  <c:v>12724.5</c:v>
                </c:pt>
                <c:pt idx="25450">
                  <c:v>12725</c:v>
                </c:pt>
                <c:pt idx="25451">
                  <c:v>12725.5</c:v>
                </c:pt>
                <c:pt idx="25452">
                  <c:v>12726</c:v>
                </c:pt>
                <c:pt idx="25453">
                  <c:v>12726.5</c:v>
                </c:pt>
                <c:pt idx="25454">
                  <c:v>12727</c:v>
                </c:pt>
                <c:pt idx="25455">
                  <c:v>12727.5</c:v>
                </c:pt>
                <c:pt idx="25456">
                  <c:v>12728</c:v>
                </c:pt>
                <c:pt idx="25457">
                  <c:v>12728.5</c:v>
                </c:pt>
                <c:pt idx="25458">
                  <c:v>12729</c:v>
                </c:pt>
                <c:pt idx="25459">
                  <c:v>12729.5</c:v>
                </c:pt>
                <c:pt idx="25460">
                  <c:v>12730</c:v>
                </c:pt>
                <c:pt idx="25461">
                  <c:v>12730.5</c:v>
                </c:pt>
                <c:pt idx="25462">
                  <c:v>12731</c:v>
                </c:pt>
                <c:pt idx="25463">
                  <c:v>12731.5</c:v>
                </c:pt>
                <c:pt idx="25464">
                  <c:v>12732</c:v>
                </c:pt>
                <c:pt idx="25465">
                  <c:v>12732.5</c:v>
                </c:pt>
                <c:pt idx="25466">
                  <c:v>12733</c:v>
                </c:pt>
                <c:pt idx="25467">
                  <c:v>12733.5</c:v>
                </c:pt>
                <c:pt idx="25468">
                  <c:v>12734</c:v>
                </c:pt>
                <c:pt idx="25469">
                  <c:v>12734.5</c:v>
                </c:pt>
                <c:pt idx="25470">
                  <c:v>12735</c:v>
                </c:pt>
                <c:pt idx="25471">
                  <c:v>12735.5</c:v>
                </c:pt>
                <c:pt idx="25472">
                  <c:v>12736</c:v>
                </c:pt>
                <c:pt idx="25473">
                  <c:v>12736.5</c:v>
                </c:pt>
                <c:pt idx="25474">
                  <c:v>12737</c:v>
                </c:pt>
                <c:pt idx="25475">
                  <c:v>12737.5</c:v>
                </c:pt>
                <c:pt idx="25476">
                  <c:v>12738</c:v>
                </c:pt>
                <c:pt idx="25477">
                  <c:v>12738.5</c:v>
                </c:pt>
                <c:pt idx="25478">
                  <c:v>12739</c:v>
                </c:pt>
                <c:pt idx="25479">
                  <c:v>12739.5</c:v>
                </c:pt>
                <c:pt idx="25480">
                  <c:v>12740</c:v>
                </c:pt>
                <c:pt idx="25481">
                  <c:v>12740.5</c:v>
                </c:pt>
                <c:pt idx="25482">
                  <c:v>12741</c:v>
                </c:pt>
                <c:pt idx="25483">
                  <c:v>12741.5</c:v>
                </c:pt>
                <c:pt idx="25484">
                  <c:v>12742</c:v>
                </c:pt>
                <c:pt idx="25485">
                  <c:v>12742.5</c:v>
                </c:pt>
                <c:pt idx="25486">
                  <c:v>12743</c:v>
                </c:pt>
                <c:pt idx="25487">
                  <c:v>12743.5</c:v>
                </c:pt>
                <c:pt idx="25488">
                  <c:v>12744</c:v>
                </c:pt>
                <c:pt idx="25489">
                  <c:v>12744.5</c:v>
                </c:pt>
                <c:pt idx="25490">
                  <c:v>12745</c:v>
                </c:pt>
                <c:pt idx="25491">
                  <c:v>12745.5</c:v>
                </c:pt>
                <c:pt idx="25492">
                  <c:v>12746</c:v>
                </c:pt>
                <c:pt idx="25493">
                  <c:v>12746.5</c:v>
                </c:pt>
                <c:pt idx="25494">
                  <c:v>12747</c:v>
                </c:pt>
                <c:pt idx="25495">
                  <c:v>12747.5</c:v>
                </c:pt>
                <c:pt idx="25496">
                  <c:v>12748</c:v>
                </c:pt>
                <c:pt idx="25497">
                  <c:v>12748.5</c:v>
                </c:pt>
                <c:pt idx="25498">
                  <c:v>12749</c:v>
                </c:pt>
                <c:pt idx="25499">
                  <c:v>12749.5</c:v>
                </c:pt>
                <c:pt idx="25500">
                  <c:v>12750</c:v>
                </c:pt>
                <c:pt idx="25501">
                  <c:v>12750.5</c:v>
                </c:pt>
                <c:pt idx="25502">
                  <c:v>12751</c:v>
                </c:pt>
                <c:pt idx="25503">
                  <c:v>12751.5</c:v>
                </c:pt>
                <c:pt idx="25504">
                  <c:v>12752</c:v>
                </c:pt>
                <c:pt idx="25505">
                  <c:v>12752.5</c:v>
                </c:pt>
                <c:pt idx="25506">
                  <c:v>12753</c:v>
                </c:pt>
                <c:pt idx="25507">
                  <c:v>12753.5</c:v>
                </c:pt>
                <c:pt idx="25508">
                  <c:v>12754</c:v>
                </c:pt>
                <c:pt idx="25509">
                  <c:v>12754.5</c:v>
                </c:pt>
                <c:pt idx="25510">
                  <c:v>12755</c:v>
                </c:pt>
                <c:pt idx="25511">
                  <c:v>12755.5</c:v>
                </c:pt>
                <c:pt idx="25512">
                  <c:v>12756</c:v>
                </c:pt>
                <c:pt idx="25513">
                  <c:v>12756.5</c:v>
                </c:pt>
                <c:pt idx="25514">
                  <c:v>12757</c:v>
                </c:pt>
                <c:pt idx="25515">
                  <c:v>12757.5</c:v>
                </c:pt>
                <c:pt idx="25516">
                  <c:v>12758</c:v>
                </c:pt>
                <c:pt idx="25517">
                  <c:v>12758.5</c:v>
                </c:pt>
                <c:pt idx="25518">
                  <c:v>12759</c:v>
                </c:pt>
                <c:pt idx="25519">
                  <c:v>12759.5</c:v>
                </c:pt>
                <c:pt idx="25520">
                  <c:v>12760</c:v>
                </c:pt>
                <c:pt idx="25521">
                  <c:v>12760.5</c:v>
                </c:pt>
                <c:pt idx="25522">
                  <c:v>12761</c:v>
                </c:pt>
                <c:pt idx="25523">
                  <c:v>12761.5</c:v>
                </c:pt>
                <c:pt idx="25524">
                  <c:v>12762</c:v>
                </c:pt>
                <c:pt idx="25525">
                  <c:v>12762.5</c:v>
                </c:pt>
                <c:pt idx="25526">
                  <c:v>12763</c:v>
                </c:pt>
                <c:pt idx="25527">
                  <c:v>12763.5</c:v>
                </c:pt>
                <c:pt idx="25528">
                  <c:v>12764</c:v>
                </c:pt>
                <c:pt idx="25529">
                  <c:v>12764.5</c:v>
                </c:pt>
                <c:pt idx="25530">
                  <c:v>12765</c:v>
                </c:pt>
                <c:pt idx="25531">
                  <c:v>12765.5</c:v>
                </c:pt>
                <c:pt idx="25532">
                  <c:v>12766</c:v>
                </c:pt>
                <c:pt idx="25533">
                  <c:v>12766.5</c:v>
                </c:pt>
                <c:pt idx="25534">
                  <c:v>12767</c:v>
                </c:pt>
                <c:pt idx="25535">
                  <c:v>12767.5</c:v>
                </c:pt>
                <c:pt idx="25536">
                  <c:v>12768</c:v>
                </c:pt>
                <c:pt idx="25537">
                  <c:v>12768.5</c:v>
                </c:pt>
                <c:pt idx="25538">
                  <c:v>12769</c:v>
                </c:pt>
                <c:pt idx="25539">
                  <c:v>12769.5</c:v>
                </c:pt>
                <c:pt idx="25540">
                  <c:v>12770</c:v>
                </c:pt>
                <c:pt idx="25541">
                  <c:v>12770.5</c:v>
                </c:pt>
                <c:pt idx="25542">
                  <c:v>12771</c:v>
                </c:pt>
                <c:pt idx="25543">
                  <c:v>12771.5</c:v>
                </c:pt>
                <c:pt idx="25544">
                  <c:v>12772</c:v>
                </c:pt>
                <c:pt idx="25545">
                  <c:v>12772.5</c:v>
                </c:pt>
                <c:pt idx="25546">
                  <c:v>12773</c:v>
                </c:pt>
                <c:pt idx="25547">
                  <c:v>12773.5</c:v>
                </c:pt>
                <c:pt idx="25548">
                  <c:v>12774</c:v>
                </c:pt>
                <c:pt idx="25549">
                  <c:v>12774.5</c:v>
                </c:pt>
                <c:pt idx="25550">
                  <c:v>12775</c:v>
                </c:pt>
                <c:pt idx="25551">
                  <c:v>12775.5</c:v>
                </c:pt>
                <c:pt idx="25552">
                  <c:v>12776</c:v>
                </c:pt>
                <c:pt idx="25553">
                  <c:v>12776.5</c:v>
                </c:pt>
                <c:pt idx="25554">
                  <c:v>12777</c:v>
                </c:pt>
                <c:pt idx="25555">
                  <c:v>12777.5</c:v>
                </c:pt>
                <c:pt idx="25556">
                  <c:v>12778</c:v>
                </c:pt>
                <c:pt idx="25557">
                  <c:v>12778.5</c:v>
                </c:pt>
                <c:pt idx="25558">
                  <c:v>12779</c:v>
                </c:pt>
                <c:pt idx="25559">
                  <c:v>12779.5</c:v>
                </c:pt>
                <c:pt idx="25560">
                  <c:v>12780</c:v>
                </c:pt>
                <c:pt idx="25561">
                  <c:v>12780.5</c:v>
                </c:pt>
                <c:pt idx="25562">
                  <c:v>12781</c:v>
                </c:pt>
                <c:pt idx="25563">
                  <c:v>12781.5</c:v>
                </c:pt>
                <c:pt idx="25564">
                  <c:v>12782</c:v>
                </c:pt>
                <c:pt idx="25565">
                  <c:v>12782.5</c:v>
                </c:pt>
                <c:pt idx="25566">
                  <c:v>12783</c:v>
                </c:pt>
                <c:pt idx="25567">
                  <c:v>12783.5</c:v>
                </c:pt>
                <c:pt idx="25568">
                  <c:v>12784</c:v>
                </c:pt>
                <c:pt idx="25569">
                  <c:v>12784.5</c:v>
                </c:pt>
                <c:pt idx="25570">
                  <c:v>12785</c:v>
                </c:pt>
                <c:pt idx="25571">
                  <c:v>12785.5</c:v>
                </c:pt>
                <c:pt idx="25572">
                  <c:v>12786</c:v>
                </c:pt>
                <c:pt idx="25573">
                  <c:v>12786.5</c:v>
                </c:pt>
                <c:pt idx="25574">
                  <c:v>12787</c:v>
                </c:pt>
                <c:pt idx="25575">
                  <c:v>12787.5</c:v>
                </c:pt>
                <c:pt idx="25576">
                  <c:v>12788</c:v>
                </c:pt>
                <c:pt idx="25577">
                  <c:v>12788.5</c:v>
                </c:pt>
                <c:pt idx="25578">
                  <c:v>12789</c:v>
                </c:pt>
                <c:pt idx="25579">
                  <c:v>12789.5</c:v>
                </c:pt>
                <c:pt idx="25580">
                  <c:v>12790</c:v>
                </c:pt>
                <c:pt idx="25581">
                  <c:v>12790.5</c:v>
                </c:pt>
                <c:pt idx="25582">
                  <c:v>12791</c:v>
                </c:pt>
                <c:pt idx="25583">
                  <c:v>12791.5</c:v>
                </c:pt>
                <c:pt idx="25584">
                  <c:v>12792</c:v>
                </c:pt>
                <c:pt idx="25585">
                  <c:v>12792.5</c:v>
                </c:pt>
                <c:pt idx="25586">
                  <c:v>12793</c:v>
                </c:pt>
                <c:pt idx="25587">
                  <c:v>12793.5</c:v>
                </c:pt>
                <c:pt idx="25588">
                  <c:v>12794</c:v>
                </c:pt>
                <c:pt idx="25589">
                  <c:v>12794.5</c:v>
                </c:pt>
                <c:pt idx="25590">
                  <c:v>12795</c:v>
                </c:pt>
                <c:pt idx="25591">
                  <c:v>12795.5</c:v>
                </c:pt>
                <c:pt idx="25592">
                  <c:v>12796</c:v>
                </c:pt>
                <c:pt idx="25593">
                  <c:v>12796.5</c:v>
                </c:pt>
                <c:pt idx="25594">
                  <c:v>12797</c:v>
                </c:pt>
                <c:pt idx="25595">
                  <c:v>12797.5</c:v>
                </c:pt>
                <c:pt idx="25596">
                  <c:v>12798</c:v>
                </c:pt>
                <c:pt idx="25597">
                  <c:v>12798.5</c:v>
                </c:pt>
                <c:pt idx="25598">
                  <c:v>12799</c:v>
                </c:pt>
                <c:pt idx="25599">
                  <c:v>12799.5</c:v>
                </c:pt>
                <c:pt idx="25600">
                  <c:v>12800</c:v>
                </c:pt>
                <c:pt idx="25601">
                  <c:v>12800.5</c:v>
                </c:pt>
                <c:pt idx="25602">
                  <c:v>12801</c:v>
                </c:pt>
                <c:pt idx="25603">
                  <c:v>12801.5</c:v>
                </c:pt>
                <c:pt idx="25604">
                  <c:v>12802</c:v>
                </c:pt>
                <c:pt idx="25605">
                  <c:v>12802.5</c:v>
                </c:pt>
                <c:pt idx="25606">
                  <c:v>12803</c:v>
                </c:pt>
                <c:pt idx="25607">
                  <c:v>12803.5</c:v>
                </c:pt>
                <c:pt idx="25608">
                  <c:v>12804</c:v>
                </c:pt>
                <c:pt idx="25609">
                  <c:v>12804.5</c:v>
                </c:pt>
                <c:pt idx="25610">
                  <c:v>12805</c:v>
                </c:pt>
                <c:pt idx="25611">
                  <c:v>12805.5</c:v>
                </c:pt>
                <c:pt idx="25612">
                  <c:v>12806</c:v>
                </c:pt>
                <c:pt idx="25613">
                  <c:v>12806.5</c:v>
                </c:pt>
                <c:pt idx="25614">
                  <c:v>12807</c:v>
                </c:pt>
                <c:pt idx="25615">
                  <c:v>12807.5</c:v>
                </c:pt>
                <c:pt idx="25616">
                  <c:v>12808</c:v>
                </c:pt>
                <c:pt idx="25617">
                  <c:v>12808.5</c:v>
                </c:pt>
                <c:pt idx="25618">
                  <c:v>12809</c:v>
                </c:pt>
                <c:pt idx="25619">
                  <c:v>12809.5</c:v>
                </c:pt>
                <c:pt idx="25620">
                  <c:v>12810</c:v>
                </c:pt>
                <c:pt idx="25621">
                  <c:v>12810.5</c:v>
                </c:pt>
                <c:pt idx="25622">
                  <c:v>12811</c:v>
                </c:pt>
                <c:pt idx="25623">
                  <c:v>12811.5</c:v>
                </c:pt>
                <c:pt idx="25624">
                  <c:v>12812</c:v>
                </c:pt>
                <c:pt idx="25625">
                  <c:v>12812.5</c:v>
                </c:pt>
                <c:pt idx="25626">
                  <c:v>12813</c:v>
                </c:pt>
                <c:pt idx="25627">
                  <c:v>12813.5</c:v>
                </c:pt>
                <c:pt idx="25628">
                  <c:v>12814</c:v>
                </c:pt>
                <c:pt idx="25629">
                  <c:v>12814.5</c:v>
                </c:pt>
                <c:pt idx="25630">
                  <c:v>12815</c:v>
                </c:pt>
                <c:pt idx="25631">
                  <c:v>12815.5</c:v>
                </c:pt>
                <c:pt idx="25632">
                  <c:v>12816</c:v>
                </c:pt>
                <c:pt idx="25633">
                  <c:v>12816.5</c:v>
                </c:pt>
                <c:pt idx="25634">
                  <c:v>12817</c:v>
                </c:pt>
                <c:pt idx="25635">
                  <c:v>12817.5</c:v>
                </c:pt>
                <c:pt idx="25636">
                  <c:v>12818</c:v>
                </c:pt>
                <c:pt idx="25637">
                  <c:v>12818.5</c:v>
                </c:pt>
                <c:pt idx="25638">
                  <c:v>12819</c:v>
                </c:pt>
                <c:pt idx="25639">
                  <c:v>12819.5</c:v>
                </c:pt>
                <c:pt idx="25640">
                  <c:v>12820</c:v>
                </c:pt>
                <c:pt idx="25641">
                  <c:v>12820.5</c:v>
                </c:pt>
                <c:pt idx="25642">
                  <c:v>12821</c:v>
                </c:pt>
                <c:pt idx="25643">
                  <c:v>12821.5</c:v>
                </c:pt>
                <c:pt idx="25644">
                  <c:v>12822</c:v>
                </c:pt>
                <c:pt idx="25645">
                  <c:v>12822.5</c:v>
                </c:pt>
                <c:pt idx="25646">
                  <c:v>12823</c:v>
                </c:pt>
                <c:pt idx="25647">
                  <c:v>12823.5</c:v>
                </c:pt>
                <c:pt idx="25648">
                  <c:v>12824</c:v>
                </c:pt>
                <c:pt idx="25649">
                  <c:v>12824.5</c:v>
                </c:pt>
                <c:pt idx="25650">
                  <c:v>12825</c:v>
                </c:pt>
                <c:pt idx="25651">
                  <c:v>12825.5</c:v>
                </c:pt>
                <c:pt idx="25652">
                  <c:v>12826</c:v>
                </c:pt>
                <c:pt idx="25653">
                  <c:v>12826.5</c:v>
                </c:pt>
                <c:pt idx="25654">
                  <c:v>12827</c:v>
                </c:pt>
                <c:pt idx="25655">
                  <c:v>12827.5</c:v>
                </c:pt>
                <c:pt idx="25656">
                  <c:v>12828</c:v>
                </c:pt>
                <c:pt idx="25657">
                  <c:v>12828.5</c:v>
                </c:pt>
                <c:pt idx="25658">
                  <c:v>12829</c:v>
                </c:pt>
                <c:pt idx="25659">
                  <c:v>12829.5</c:v>
                </c:pt>
                <c:pt idx="25660">
                  <c:v>12830</c:v>
                </c:pt>
                <c:pt idx="25661">
                  <c:v>12830.5</c:v>
                </c:pt>
                <c:pt idx="25662">
                  <c:v>12831</c:v>
                </c:pt>
                <c:pt idx="25663">
                  <c:v>12831.5</c:v>
                </c:pt>
                <c:pt idx="25664">
                  <c:v>12832</c:v>
                </c:pt>
                <c:pt idx="25665">
                  <c:v>12832.5</c:v>
                </c:pt>
                <c:pt idx="25666">
                  <c:v>12833</c:v>
                </c:pt>
                <c:pt idx="25667">
                  <c:v>12833.5</c:v>
                </c:pt>
                <c:pt idx="25668">
                  <c:v>12834</c:v>
                </c:pt>
                <c:pt idx="25669">
                  <c:v>12834.5</c:v>
                </c:pt>
                <c:pt idx="25670">
                  <c:v>12835</c:v>
                </c:pt>
                <c:pt idx="25671">
                  <c:v>12835.5</c:v>
                </c:pt>
                <c:pt idx="25672">
                  <c:v>12836</c:v>
                </c:pt>
                <c:pt idx="25673">
                  <c:v>12836.5</c:v>
                </c:pt>
                <c:pt idx="25674">
                  <c:v>12837</c:v>
                </c:pt>
                <c:pt idx="25675">
                  <c:v>12837.5</c:v>
                </c:pt>
                <c:pt idx="25676">
                  <c:v>12838</c:v>
                </c:pt>
                <c:pt idx="25677">
                  <c:v>12838.5</c:v>
                </c:pt>
                <c:pt idx="25678">
                  <c:v>12839</c:v>
                </c:pt>
                <c:pt idx="25679">
                  <c:v>12839.5</c:v>
                </c:pt>
                <c:pt idx="25680">
                  <c:v>12840</c:v>
                </c:pt>
                <c:pt idx="25681">
                  <c:v>12840.5</c:v>
                </c:pt>
                <c:pt idx="25682">
                  <c:v>12841</c:v>
                </c:pt>
                <c:pt idx="25683">
                  <c:v>12841.5</c:v>
                </c:pt>
                <c:pt idx="25684">
                  <c:v>12842</c:v>
                </c:pt>
                <c:pt idx="25685">
                  <c:v>12842.5</c:v>
                </c:pt>
                <c:pt idx="25686">
                  <c:v>12843</c:v>
                </c:pt>
                <c:pt idx="25687">
                  <c:v>12843.5</c:v>
                </c:pt>
                <c:pt idx="25688">
                  <c:v>12844</c:v>
                </c:pt>
                <c:pt idx="25689">
                  <c:v>12844.5</c:v>
                </c:pt>
                <c:pt idx="25690">
                  <c:v>12845</c:v>
                </c:pt>
                <c:pt idx="25691">
                  <c:v>12845.5</c:v>
                </c:pt>
                <c:pt idx="25692">
                  <c:v>12846</c:v>
                </c:pt>
                <c:pt idx="25693">
                  <c:v>12846.5</c:v>
                </c:pt>
                <c:pt idx="25694">
                  <c:v>12847</c:v>
                </c:pt>
                <c:pt idx="25695">
                  <c:v>12847.5</c:v>
                </c:pt>
                <c:pt idx="25696">
                  <c:v>12848</c:v>
                </c:pt>
                <c:pt idx="25697">
                  <c:v>12848.5</c:v>
                </c:pt>
                <c:pt idx="25698">
                  <c:v>12849</c:v>
                </c:pt>
                <c:pt idx="25699">
                  <c:v>12849.5</c:v>
                </c:pt>
                <c:pt idx="25700">
                  <c:v>12850</c:v>
                </c:pt>
                <c:pt idx="25701">
                  <c:v>12850.5</c:v>
                </c:pt>
                <c:pt idx="25702">
                  <c:v>12851</c:v>
                </c:pt>
                <c:pt idx="25703">
                  <c:v>12851.5</c:v>
                </c:pt>
                <c:pt idx="25704">
                  <c:v>12852</c:v>
                </c:pt>
                <c:pt idx="25705">
                  <c:v>12852.5</c:v>
                </c:pt>
                <c:pt idx="25706">
                  <c:v>12853</c:v>
                </c:pt>
                <c:pt idx="25707">
                  <c:v>12853.5</c:v>
                </c:pt>
                <c:pt idx="25708">
                  <c:v>12854</c:v>
                </c:pt>
                <c:pt idx="25709">
                  <c:v>12854.5</c:v>
                </c:pt>
                <c:pt idx="25710">
                  <c:v>12855</c:v>
                </c:pt>
                <c:pt idx="25711">
                  <c:v>12855.5</c:v>
                </c:pt>
                <c:pt idx="25712">
                  <c:v>12856</c:v>
                </c:pt>
                <c:pt idx="25713">
                  <c:v>12856.5</c:v>
                </c:pt>
                <c:pt idx="25714">
                  <c:v>12857</c:v>
                </c:pt>
                <c:pt idx="25715">
                  <c:v>12857.5</c:v>
                </c:pt>
                <c:pt idx="25716">
                  <c:v>12858</c:v>
                </c:pt>
                <c:pt idx="25717">
                  <c:v>12858.5</c:v>
                </c:pt>
                <c:pt idx="25718">
                  <c:v>12859</c:v>
                </c:pt>
                <c:pt idx="25719">
                  <c:v>12859.5</c:v>
                </c:pt>
                <c:pt idx="25720">
                  <c:v>12860</c:v>
                </c:pt>
                <c:pt idx="25721">
                  <c:v>12860.5</c:v>
                </c:pt>
                <c:pt idx="25722">
                  <c:v>12861</c:v>
                </c:pt>
                <c:pt idx="25723">
                  <c:v>12861.5</c:v>
                </c:pt>
                <c:pt idx="25724">
                  <c:v>12862</c:v>
                </c:pt>
                <c:pt idx="25725">
                  <c:v>12862.5</c:v>
                </c:pt>
                <c:pt idx="25726">
                  <c:v>12863</c:v>
                </c:pt>
                <c:pt idx="25727">
                  <c:v>12863.5</c:v>
                </c:pt>
                <c:pt idx="25728">
                  <c:v>12864</c:v>
                </c:pt>
                <c:pt idx="25729">
                  <c:v>12864.5</c:v>
                </c:pt>
                <c:pt idx="25730">
                  <c:v>12865</c:v>
                </c:pt>
                <c:pt idx="25731">
                  <c:v>12865.5</c:v>
                </c:pt>
                <c:pt idx="25732">
                  <c:v>12866</c:v>
                </c:pt>
                <c:pt idx="25733">
                  <c:v>12866.5</c:v>
                </c:pt>
                <c:pt idx="25734">
                  <c:v>12867</c:v>
                </c:pt>
                <c:pt idx="25735">
                  <c:v>12867.5</c:v>
                </c:pt>
                <c:pt idx="25736">
                  <c:v>12868</c:v>
                </c:pt>
                <c:pt idx="25737">
                  <c:v>12868.5</c:v>
                </c:pt>
                <c:pt idx="25738">
                  <c:v>12869</c:v>
                </c:pt>
                <c:pt idx="25739">
                  <c:v>12869.5</c:v>
                </c:pt>
                <c:pt idx="25740">
                  <c:v>12870</c:v>
                </c:pt>
                <c:pt idx="25741">
                  <c:v>12870.5</c:v>
                </c:pt>
                <c:pt idx="25742">
                  <c:v>12871</c:v>
                </c:pt>
                <c:pt idx="25743">
                  <c:v>12871.5</c:v>
                </c:pt>
                <c:pt idx="25744">
                  <c:v>12872</c:v>
                </c:pt>
                <c:pt idx="25745">
                  <c:v>12872.5</c:v>
                </c:pt>
                <c:pt idx="25746">
                  <c:v>12873</c:v>
                </c:pt>
                <c:pt idx="25747">
                  <c:v>12873.5</c:v>
                </c:pt>
                <c:pt idx="25748">
                  <c:v>12874</c:v>
                </c:pt>
                <c:pt idx="25749">
                  <c:v>12874.5</c:v>
                </c:pt>
                <c:pt idx="25750">
                  <c:v>12875</c:v>
                </c:pt>
                <c:pt idx="25751">
                  <c:v>12875.5</c:v>
                </c:pt>
                <c:pt idx="25752">
                  <c:v>12876</c:v>
                </c:pt>
                <c:pt idx="25753">
                  <c:v>12876.5</c:v>
                </c:pt>
                <c:pt idx="25754">
                  <c:v>12877</c:v>
                </c:pt>
                <c:pt idx="25755">
                  <c:v>12877.5</c:v>
                </c:pt>
                <c:pt idx="25756">
                  <c:v>12878</c:v>
                </c:pt>
                <c:pt idx="25757">
                  <c:v>12878.5</c:v>
                </c:pt>
                <c:pt idx="25758">
                  <c:v>12879</c:v>
                </c:pt>
                <c:pt idx="25759">
                  <c:v>12879.5</c:v>
                </c:pt>
                <c:pt idx="25760">
                  <c:v>12880</c:v>
                </c:pt>
                <c:pt idx="25761">
                  <c:v>12880.5</c:v>
                </c:pt>
                <c:pt idx="25762">
                  <c:v>12881</c:v>
                </c:pt>
                <c:pt idx="25763">
                  <c:v>12881.5</c:v>
                </c:pt>
                <c:pt idx="25764">
                  <c:v>12882</c:v>
                </c:pt>
                <c:pt idx="25765">
                  <c:v>12882.5</c:v>
                </c:pt>
                <c:pt idx="25766">
                  <c:v>12883</c:v>
                </c:pt>
                <c:pt idx="25767">
                  <c:v>12883.5</c:v>
                </c:pt>
                <c:pt idx="25768">
                  <c:v>12884</c:v>
                </c:pt>
                <c:pt idx="25769">
                  <c:v>12884.5</c:v>
                </c:pt>
                <c:pt idx="25770">
                  <c:v>12885</c:v>
                </c:pt>
                <c:pt idx="25771">
                  <c:v>12885.5</c:v>
                </c:pt>
                <c:pt idx="25772">
                  <c:v>12886</c:v>
                </c:pt>
                <c:pt idx="25773">
                  <c:v>12886.5</c:v>
                </c:pt>
                <c:pt idx="25774">
                  <c:v>12887</c:v>
                </c:pt>
                <c:pt idx="25775">
                  <c:v>12887.5</c:v>
                </c:pt>
                <c:pt idx="25776">
                  <c:v>12888</c:v>
                </c:pt>
                <c:pt idx="25777">
                  <c:v>12888.5</c:v>
                </c:pt>
                <c:pt idx="25778">
                  <c:v>12889</c:v>
                </c:pt>
                <c:pt idx="25779">
                  <c:v>12889.5</c:v>
                </c:pt>
                <c:pt idx="25780">
                  <c:v>12890</c:v>
                </c:pt>
                <c:pt idx="25781">
                  <c:v>12890.5</c:v>
                </c:pt>
                <c:pt idx="25782">
                  <c:v>12891</c:v>
                </c:pt>
                <c:pt idx="25783">
                  <c:v>12891.5</c:v>
                </c:pt>
                <c:pt idx="25784">
                  <c:v>12892</c:v>
                </c:pt>
                <c:pt idx="25785">
                  <c:v>12892.5</c:v>
                </c:pt>
                <c:pt idx="25786">
                  <c:v>12893</c:v>
                </c:pt>
                <c:pt idx="25787">
                  <c:v>12893.5</c:v>
                </c:pt>
                <c:pt idx="25788">
                  <c:v>12894</c:v>
                </c:pt>
                <c:pt idx="25789">
                  <c:v>12894.5</c:v>
                </c:pt>
                <c:pt idx="25790">
                  <c:v>12895</c:v>
                </c:pt>
                <c:pt idx="25791">
                  <c:v>12895.5</c:v>
                </c:pt>
                <c:pt idx="25792">
                  <c:v>12896</c:v>
                </c:pt>
                <c:pt idx="25793">
                  <c:v>12896.5</c:v>
                </c:pt>
                <c:pt idx="25794">
                  <c:v>12897</c:v>
                </c:pt>
                <c:pt idx="25795">
                  <c:v>12897.5</c:v>
                </c:pt>
                <c:pt idx="25796">
                  <c:v>12898</c:v>
                </c:pt>
                <c:pt idx="25797">
                  <c:v>12898.5</c:v>
                </c:pt>
                <c:pt idx="25798">
                  <c:v>12899</c:v>
                </c:pt>
                <c:pt idx="25799">
                  <c:v>12899.5</c:v>
                </c:pt>
                <c:pt idx="25800">
                  <c:v>12900</c:v>
                </c:pt>
                <c:pt idx="25801">
                  <c:v>12900.5</c:v>
                </c:pt>
                <c:pt idx="25802">
                  <c:v>12901</c:v>
                </c:pt>
                <c:pt idx="25803">
                  <c:v>12901.5</c:v>
                </c:pt>
                <c:pt idx="25804">
                  <c:v>12902</c:v>
                </c:pt>
                <c:pt idx="25805">
                  <c:v>12902.5</c:v>
                </c:pt>
                <c:pt idx="25806">
                  <c:v>12903</c:v>
                </c:pt>
                <c:pt idx="25807">
                  <c:v>12903.5</c:v>
                </c:pt>
                <c:pt idx="25808">
                  <c:v>12904</c:v>
                </c:pt>
                <c:pt idx="25809">
                  <c:v>12904.5</c:v>
                </c:pt>
                <c:pt idx="25810">
                  <c:v>12905</c:v>
                </c:pt>
                <c:pt idx="25811">
                  <c:v>12905.5</c:v>
                </c:pt>
                <c:pt idx="25812">
                  <c:v>12906</c:v>
                </c:pt>
                <c:pt idx="25813">
                  <c:v>12906.5</c:v>
                </c:pt>
                <c:pt idx="25814">
                  <c:v>12907</c:v>
                </c:pt>
                <c:pt idx="25815">
                  <c:v>12907.5</c:v>
                </c:pt>
                <c:pt idx="25816">
                  <c:v>12908</c:v>
                </c:pt>
                <c:pt idx="25817">
                  <c:v>12908.5</c:v>
                </c:pt>
                <c:pt idx="25818">
                  <c:v>12909</c:v>
                </c:pt>
                <c:pt idx="25819">
                  <c:v>12909.5</c:v>
                </c:pt>
                <c:pt idx="25820">
                  <c:v>12910</c:v>
                </c:pt>
                <c:pt idx="25821">
                  <c:v>12910.5</c:v>
                </c:pt>
                <c:pt idx="25822">
                  <c:v>12911</c:v>
                </c:pt>
                <c:pt idx="25823">
                  <c:v>12911.5</c:v>
                </c:pt>
                <c:pt idx="25824">
                  <c:v>12912</c:v>
                </c:pt>
                <c:pt idx="25825">
                  <c:v>12912.5</c:v>
                </c:pt>
                <c:pt idx="25826">
                  <c:v>12913</c:v>
                </c:pt>
                <c:pt idx="25827">
                  <c:v>12913.5</c:v>
                </c:pt>
                <c:pt idx="25828">
                  <c:v>12914</c:v>
                </c:pt>
                <c:pt idx="25829">
                  <c:v>12914.5</c:v>
                </c:pt>
                <c:pt idx="25830">
                  <c:v>12915</c:v>
                </c:pt>
                <c:pt idx="25831">
                  <c:v>12915.5</c:v>
                </c:pt>
                <c:pt idx="25832">
                  <c:v>12916</c:v>
                </c:pt>
                <c:pt idx="25833">
                  <c:v>12916.5</c:v>
                </c:pt>
                <c:pt idx="25834">
                  <c:v>12917</c:v>
                </c:pt>
                <c:pt idx="25835">
                  <c:v>12917.5</c:v>
                </c:pt>
                <c:pt idx="25836">
                  <c:v>12918</c:v>
                </c:pt>
                <c:pt idx="25837">
                  <c:v>12918.5</c:v>
                </c:pt>
                <c:pt idx="25838">
                  <c:v>12919</c:v>
                </c:pt>
                <c:pt idx="25839">
                  <c:v>12919.5</c:v>
                </c:pt>
                <c:pt idx="25840">
                  <c:v>12920</c:v>
                </c:pt>
                <c:pt idx="25841">
                  <c:v>12920.5</c:v>
                </c:pt>
                <c:pt idx="25842">
                  <c:v>12921</c:v>
                </c:pt>
                <c:pt idx="25843">
                  <c:v>12921.5</c:v>
                </c:pt>
                <c:pt idx="25844">
                  <c:v>12922</c:v>
                </c:pt>
                <c:pt idx="25845">
                  <c:v>12922.5</c:v>
                </c:pt>
                <c:pt idx="25846">
                  <c:v>12923</c:v>
                </c:pt>
                <c:pt idx="25847">
                  <c:v>12923.5</c:v>
                </c:pt>
                <c:pt idx="25848">
                  <c:v>12924</c:v>
                </c:pt>
                <c:pt idx="25849">
                  <c:v>12924.5</c:v>
                </c:pt>
                <c:pt idx="25850">
                  <c:v>12925</c:v>
                </c:pt>
                <c:pt idx="25851">
                  <c:v>12925.5</c:v>
                </c:pt>
                <c:pt idx="25852">
                  <c:v>12926</c:v>
                </c:pt>
                <c:pt idx="25853">
                  <c:v>12926.5</c:v>
                </c:pt>
                <c:pt idx="25854">
                  <c:v>12927</c:v>
                </c:pt>
                <c:pt idx="25855">
                  <c:v>12927.5</c:v>
                </c:pt>
                <c:pt idx="25856">
                  <c:v>12928</c:v>
                </c:pt>
                <c:pt idx="25857">
                  <c:v>12928.5</c:v>
                </c:pt>
                <c:pt idx="25858">
                  <c:v>12929</c:v>
                </c:pt>
                <c:pt idx="25859">
                  <c:v>12929.5</c:v>
                </c:pt>
                <c:pt idx="25860">
                  <c:v>12930</c:v>
                </c:pt>
                <c:pt idx="25861">
                  <c:v>12930.5</c:v>
                </c:pt>
                <c:pt idx="25862">
                  <c:v>12931</c:v>
                </c:pt>
                <c:pt idx="25863">
                  <c:v>12931.5</c:v>
                </c:pt>
                <c:pt idx="25864">
                  <c:v>12932</c:v>
                </c:pt>
                <c:pt idx="25865">
                  <c:v>12932.5</c:v>
                </c:pt>
                <c:pt idx="25866">
                  <c:v>12933</c:v>
                </c:pt>
                <c:pt idx="25867">
                  <c:v>12933.5</c:v>
                </c:pt>
                <c:pt idx="25868">
                  <c:v>12934</c:v>
                </c:pt>
                <c:pt idx="25869">
                  <c:v>12934.5</c:v>
                </c:pt>
                <c:pt idx="25870">
                  <c:v>12935</c:v>
                </c:pt>
                <c:pt idx="25871">
                  <c:v>12935.5</c:v>
                </c:pt>
                <c:pt idx="25872">
                  <c:v>12936</c:v>
                </c:pt>
                <c:pt idx="25873">
                  <c:v>12936.5</c:v>
                </c:pt>
                <c:pt idx="25874">
                  <c:v>12937</c:v>
                </c:pt>
                <c:pt idx="25875">
                  <c:v>12937.5</c:v>
                </c:pt>
                <c:pt idx="25876">
                  <c:v>12938</c:v>
                </c:pt>
                <c:pt idx="25877">
                  <c:v>12938.5</c:v>
                </c:pt>
                <c:pt idx="25878">
                  <c:v>12939</c:v>
                </c:pt>
                <c:pt idx="25879">
                  <c:v>12939.5</c:v>
                </c:pt>
                <c:pt idx="25880">
                  <c:v>12940</c:v>
                </c:pt>
                <c:pt idx="25881">
                  <c:v>12940.5</c:v>
                </c:pt>
                <c:pt idx="25882">
                  <c:v>12941</c:v>
                </c:pt>
                <c:pt idx="25883">
                  <c:v>12941.5</c:v>
                </c:pt>
                <c:pt idx="25884">
                  <c:v>12942</c:v>
                </c:pt>
                <c:pt idx="25885">
                  <c:v>12942.5</c:v>
                </c:pt>
                <c:pt idx="25886">
                  <c:v>12943</c:v>
                </c:pt>
                <c:pt idx="25887">
                  <c:v>12943.5</c:v>
                </c:pt>
                <c:pt idx="25888">
                  <c:v>12944</c:v>
                </c:pt>
                <c:pt idx="25889">
                  <c:v>12944.5</c:v>
                </c:pt>
                <c:pt idx="25890">
                  <c:v>12945</c:v>
                </c:pt>
                <c:pt idx="25891">
                  <c:v>12945.5</c:v>
                </c:pt>
                <c:pt idx="25892">
                  <c:v>12946</c:v>
                </c:pt>
                <c:pt idx="25893">
                  <c:v>12946.5</c:v>
                </c:pt>
                <c:pt idx="25894">
                  <c:v>12947</c:v>
                </c:pt>
                <c:pt idx="25895">
                  <c:v>12947.5</c:v>
                </c:pt>
                <c:pt idx="25896">
                  <c:v>12948</c:v>
                </c:pt>
                <c:pt idx="25897">
                  <c:v>12948.5</c:v>
                </c:pt>
                <c:pt idx="25898">
                  <c:v>12949</c:v>
                </c:pt>
                <c:pt idx="25899">
                  <c:v>12949.5</c:v>
                </c:pt>
                <c:pt idx="25900">
                  <c:v>12950</c:v>
                </c:pt>
                <c:pt idx="25901">
                  <c:v>12950.5</c:v>
                </c:pt>
                <c:pt idx="25902">
                  <c:v>12951</c:v>
                </c:pt>
                <c:pt idx="25903">
                  <c:v>12951.5</c:v>
                </c:pt>
                <c:pt idx="25904">
                  <c:v>12952</c:v>
                </c:pt>
                <c:pt idx="25905">
                  <c:v>12952.5</c:v>
                </c:pt>
                <c:pt idx="25906">
                  <c:v>12953</c:v>
                </c:pt>
                <c:pt idx="25907">
                  <c:v>12953.5</c:v>
                </c:pt>
                <c:pt idx="25908">
                  <c:v>12954</c:v>
                </c:pt>
                <c:pt idx="25909">
                  <c:v>12954.5</c:v>
                </c:pt>
                <c:pt idx="25910">
                  <c:v>12955</c:v>
                </c:pt>
                <c:pt idx="25911">
                  <c:v>12955.5</c:v>
                </c:pt>
                <c:pt idx="25912">
                  <c:v>12956</c:v>
                </c:pt>
                <c:pt idx="25913">
                  <c:v>12956.5</c:v>
                </c:pt>
                <c:pt idx="25914">
                  <c:v>12957</c:v>
                </c:pt>
                <c:pt idx="25915">
                  <c:v>12957.5</c:v>
                </c:pt>
                <c:pt idx="25916">
                  <c:v>12958</c:v>
                </c:pt>
                <c:pt idx="25917">
                  <c:v>12958.5</c:v>
                </c:pt>
                <c:pt idx="25918">
                  <c:v>12959</c:v>
                </c:pt>
                <c:pt idx="25919">
                  <c:v>12959.5</c:v>
                </c:pt>
                <c:pt idx="25920">
                  <c:v>12960</c:v>
                </c:pt>
                <c:pt idx="25921">
                  <c:v>12960.5</c:v>
                </c:pt>
                <c:pt idx="25922">
                  <c:v>12961</c:v>
                </c:pt>
                <c:pt idx="25923">
                  <c:v>12961.5</c:v>
                </c:pt>
                <c:pt idx="25924">
                  <c:v>12962</c:v>
                </c:pt>
                <c:pt idx="25925">
                  <c:v>12962.5</c:v>
                </c:pt>
                <c:pt idx="25926">
                  <c:v>12963</c:v>
                </c:pt>
                <c:pt idx="25927">
                  <c:v>12963.5</c:v>
                </c:pt>
                <c:pt idx="25928">
                  <c:v>12964</c:v>
                </c:pt>
                <c:pt idx="25929">
                  <c:v>12964.5</c:v>
                </c:pt>
                <c:pt idx="25930">
                  <c:v>12965</c:v>
                </c:pt>
                <c:pt idx="25931">
                  <c:v>12965.5</c:v>
                </c:pt>
                <c:pt idx="25932">
                  <c:v>12966</c:v>
                </c:pt>
                <c:pt idx="25933">
                  <c:v>12966.5</c:v>
                </c:pt>
                <c:pt idx="25934">
                  <c:v>12967</c:v>
                </c:pt>
                <c:pt idx="25935">
                  <c:v>12967.5</c:v>
                </c:pt>
                <c:pt idx="25936">
                  <c:v>12968</c:v>
                </c:pt>
                <c:pt idx="25937">
                  <c:v>12968.5</c:v>
                </c:pt>
                <c:pt idx="25938">
                  <c:v>12969</c:v>
                </c:pt>
                <c:pt idx="25939">
                  <c:v>12969.5</c:v>
                </c:pt>
                <c:pt idx="25940">
                  <c:v>12970</c:v>
                </c:pt>
                <c:pt idx="25941">
                  <c:v>12970.5</c:v>
                </c:pt>
                <c:pt idx="25942">
                  <c:v>12971</c:v>
                </c:pt>
                <c:pt idx="25943">
                  <c:v>12971.5</c:v>
                </c:pt>
                <c:pt idx="25944">
                  <c:v>12972</c:v>
                </c:pt>
                <c:pt idx="25945">
                  <c:v>12972.5</c:v>
                </c:pt>
                <c:pt idx="25946">
                  <c:v>12973</c:v>
                </c:pt>
                <c:pt idx="25947">
                  <c:v>12973.5</c:v>
                </c:pt>
                <c:pt idx="25948">
                  <c:v>12974</c:v>
                </c:pt>
                <c:pt idx="25949">
                  <c:v>12974.5</c:v>
                </c:pt>
                <c:pt idx="25950">
                  <c:v>12975</c:v>
                </c:pt>
                <c:pt idx="25951">
                  <c:v>12975.5</c:v>
                </c:pt>
                <c:pt idx="25952">
                  <c:v>12976</c:v>
                </c:pt>
                <c:pt idx="25953">
                  <c:v>12976.5</c:v>
                </c:pt>
                <c:pt idx="25954">
                  <c:v>12977</c:v>
                </c:pt>
                <c:pt idx="25955">
                  <c:v>12977.5</c:v>
                </c:pt>
                <c:pt idx="25956">
                  <c:v>12978</c:v>
                </c:pt>
                <c:pt idx="25957">
                  <c:v>12978.5</c:v>
                </c:pt>
                <c:pt idx="25958">
                  <c:v>12979</c:v>
                </c:pt>
                <c:pt idx="25959">
                  <c:v>12979.5</c:v>
                </c:pt>
                <c:pt idx="25960">
                  <c:v>12980</c:v>
                </c:pt>
                <c:pt idx="25961">
                  <c:v>12980.5</c:v>
                </c:pt>
                <c:pt idx="25962">
                  <c:v>12981</c:v>
                </c:pt>
                <c:pt idx="25963">
                  <c:v>12981.5</c:v>
                </c:pt>
                <c:pt idx="25964">
                  <c:v>12982</c:v>
                </c:pt>
                <c:pt idx="25965">
                  <c:v>12982.5</c:v>
                </c:pt>
                <c:pt idx="25966">
                  <c:v>12983</c:v>
                </c:pt>
                <c:pt idx="25967">
                  <c:v>12983.5</c:v>
                </c:pt>
                <c:pt idx="25968">
                  <c:v>12984</c:v>
                </c:pt>
                <c:pt idx="25969">
                  <c:v>12984.5</c:v>
                </c:pt>
                <c:pt idx="25970">
                  <c:v>12985</c:v>
                </c:pt>
                <c:pt idx="25971">
                  <c:v>12985.5</c:v>
                </c:pt>
                <c:pt idx="25972">
                  <c:v>12986</c:v>
                </c:pt>
                <c:pt idx="25973">
                  <c:v>12986.5</c:v>
                </c:pt>
                <c:pt idx="25974">
                  <c:v>12987</c:v>
                </c:pt>
                <c:pt idx="25975">
                  <c:v>12987.5</c:v>
                </c:pt>
                <c:pt idx="25976">
                  <c:v>12988</c:v>
                </c:pt>
                <c:pt idx="25977">
                  <c:v>12988.5</c:v>
                </c:pt>
                <c:pt idx="25978">
                  <c:v>12989</c:v>
                </c:pt>
                <c:pt idx="25979">
                  <c:v>12989.5</c:v>
                </c:pt>
                <c:pt idx="25980">
                  <c:v>12990</c:v>
                </c:pt>
                <c:pt idx="25981">
                  <c:v>12990.5</c:v>
                </c:pt>
                <c:pt idx="25982">
                  <c:v>12991</c:v>
                </c:pt>
                <c:pt idx="25983">
                  <c:v>12991.5</c:v>
                </c:pt>
                <c:pt idx="25984">
                  <c:v>12992</c:v>
                </c:pt>
                <c:pt idx="25985">
                  <c:v>12992.5</c:v>
                </c:pt>
                <c:pt idx="25986">
                  <c:v>12993</c:v>
                </c:pt>
                <c:pt idx="25987">
                  <c:v>12993.5</c:v>
                </c:pt>
                <c:pt idx="25988">
                  <c:v>12994</c:v>
                </c:pt>
                <c:pt idx="25989">
                  <c:v>12994.5</c:v>
                </c:pt>
                <c:pt idx="25990">
                  <c:v>12995</c:v>
                </c:pt>
                <c:pt idx="25991">
                  <c:v>12995.5</c:v>
                </c:pt>
                <c:pt idx="25992">
                  <c:v>12996</c:v>
                </c:pt>
                <c:pt idx="25993">
                  <c:v>12996.5</c:v>
                </c:pt>
                <c:pt idx="25994">
                  <c:v>12997</c:v>
                </c:pt>
                <c:pt idx="25995">
                  <c:v>12997.5</c:v>
                </c:pt>
                <c:pt idx="25996">
                  <c:v>12998</c:v>
                </c:pt>
                <c:pt idx="25997">
                  <c:v>12998.5</c:v>
                </c:pt>
                <c:pt idx="25998">
                  <c:v>12999</c:v>
                </c:pt>
                <c:pt idx="25999">
                  <c:v>12999.5</c:v>
                </c:pt>
                <c:pt idx="26000">
                  <c:v>13000</c:v>
                </c:pt>
                <c:pt idx="26001">
                  <c:v>13000.5</c:v>
                </c:pt>
                <c:pt idx="26002">
                  <c:v>13001</c:v>
                </c:pt>
                <c:pt idx="26003">
                  <c:v>13001.5</c:v>
                </c:pt>
                <c:pt idx="26004">
                  <c:v>13002</c:v>
                </c:pt>
                <c:pt idx="26005">
                  <c:v>13002.5</c:v>
                </c:pt>
                <c:pt idx="26006">
                  <c:v>13003</c:v>
                </c:pt>
                <c:pt idx="26007">
                  <c:v>13003.5</c:v>
                </c:pt>
                <c:pt idx="26008">
                  <c:v>13004</c:v>
                </c:pt>
                <c:pt idx="26009">
                  <c:v>13004.5</c:v>
                </c:pt>
                <c:pt idx="26010">
                  <c:v>13005</c:v>
                </c:pt>
                <c:pt idx="26011">
                  <c:v>13005.5</c:v>
                </c:pt>
                <c:pt idx="26012">
                  <c:v>13006</c:v>
                </c:pt>
                <c:pt idx="26013">
                  <c:v>13006.5</c:v>
                </c:pt>
                <c:pt idx="26014">
                  <c:v>13007</c:v>
                </c:pt>
                <c:pt idx="26015">
                  <c:v>13007.5</c:v>
                </c:pt>
                <c:pt idx="26016">
                  <c:v>13008</c:v>
                </c:pt>
                <c:pt idx="26017">
                  <c:v>13008.5</c:v>
                </c:pt>
                <c:pt idx="26018">
                  <c:v>13009</c:v>
                </c:pt>
                <c:pt idx="26019">
                  <c:v>13009.5</c:v>
                </c:pt>
                <c:pt idx="26020">
                  <c:v>13010</c:v>
                </c:pt>
                <c:pt idx="26021">
                  <c:v>13010.5</c:v>
                </c:pt>
                <c:pt idx="26022">
                  <c:v>13011</c:v>
                </c:pt>
                <c:pt idx="26023">
                  <c:v>13011.5</c:v>
                </c:pt>
                <c:pt idx="26024">
                  <c:v>13012</c:v>
                </c:pt>
                <c:pt idx="26025">
                  <c:v>13012.5</c:v>
                </c:pt>
                <c:pt idx="26026">
                  <c:v>13013</c:v>
                </c:pt>
                <c:pt idx="26027">
                  <c:v>13013.5</c:v>
                </c:pt>
                <c:pt idx="26028">
                  <c:v>13014</c:v>
                </c:pt>
                <c:pt idx="26029">
                  <c:v>13014.5</c:v>
                </c:pt>
                <c:pt idx="26030">
                  <c:v>13015</c:v>
                </c:pt>
                <c:pt idx="26031">
                  <c:v>13015.5</c:v>
                </c:pt>
                <c:pt idx="26032">
                  <c:v>13016</c:v>
                </c:pt>
                <c:pt idx="26033">
                  <c:v>13016.5</c:v>
                </c:pt>
                <c:pt idx="26034">
                  <c:v>13017</c:v>
                </c:pt>
                <c:pt idx="26035">
                  <c:v>13017.5</c:v>
                </c:pt>
                <c:pt idx="26036">
                  <c:v>13018</c:v>
                </c:pt>
                <c:pt idx="26037">
                  <c:v>13018.5</c:v>
                </c:pt>
                <c:pt idx="26038">
                  <c:v>13019</c:v>
                </c:pt>
                <c:pt idx="26039">
                  <c:v>13019.5</c:v>
                </c:pt>
                <c:pt idx="26040">
                  <c:v>13020</c:v>
                </c:pt>
                <c:pt idx="26041">
                  <c:v>13020.5</c:v>
                </c:pt>
                <c:pt idx="26042">
                  <c:v>13021</c:v>
                </c:pt>
                <c:pt idx="26043">
                  <c:v>13021.5</c:v>
                </c:pt>
                <c:pt idx="26044">
                  <c:v>13022</c:v>
                </c:pt>
                <c:pt idx="26045">
                  <c:v>13022.5</c:v>
                </c:pt>
                <c:pt idx="26046">
                  <c:v>13023</c:v>
                </c:pt>
                <c:pt idx="26047">
                  <c:v>13023.5</c:v>
                </c:pt>
                <c:pt idx="26048">
                  <c:v>13024</c:v>
                </c:pt>
                <c:pt idx="26049">
                  <c:v>13024.5</c:v>
                </c:pt>
                <c:pt idx="26050">
                  <c:v>13025</c:v>
                </c:pt>
                <c:pt idx="26051">
                  <c:v>13025.5</c:v>
                </c:pt>
                <c:pt idx="26052">
                  <c:v>13026</c:v>
                </c:pt>
                <c:pt idx="26053">
                  <c:v>13026.5</c:v>
                </c:pt>
                <c:pt idx="26054">
                  <c:v>13027</c:v>
                </c:pt>
                <c:pt idx="26055">
                  <c:v>13027.5</c:v>
                </c:pt>
                <c:pt idx="26056">
                  <c:v>13028</c:v>
                </c:pt>
                <c:pt idx="26057">
                  <c:v>13028.5</c:v>
                </c:pt>
                <c:pt idx="26058">
                  <c:v>13029</c:v>
                </c:pt>
                <c:pt idx="26059">
                  <c:v>13029.5</c:v>
                </c:pt>
                <c:pt idx="26060">
                  <c:v>13030</c:v>
                </c:pt>
                <c:pt idx="26061">
                  <c:v>13030.5</c:v>
                </c:pt>
                <c:pt idx="26062">
                  <c:v>13031</c:v>
                </c:pt>
                <c:pt idx="26063">
                  <c:v>13031.5</c:v>
                </c:pt>
                <c:pt idx="26064">
                  <c:v>13032</c:v>
                </c:pt>
                <c:pt idx="26065">
                  <c:v>13032.5</c:v>
                </c:pt>
                <c:pt idx="26066">
                  <c:v>13033</c:v>
                </c:pt>
                <c:pt idx="26067">
                  <c:v>13033.5</c:v>
                </c:pt>
                <c:pt idx="26068">
                  <c:v>13034</c:v>
                </c:pt>
                <c:pt idx="26069">
                  <c:v>13034.5</c:v>
                </c:pt>
                <c:pt idx="26070">
                  <c:v>13035</c:v>
                </c:pt>
                <c:pt idx="26071">
                  <c:v>13035.5</c:v>
                </c:pt>
                <c:pt idx="26072">
                  <c:v>13036</c:v>
                </c:pt>
                <c:pt idx="26073">
                  <c:v>13036.5</c:v>
                </c:pt>
                <c:pt idx="26074">
                  <c:v>13037</c:v>
                </c:pt>
                <c:pt idx="26075">
                  <c:v>13037.5</c:v>
                </c:pt>
                <c:pt idx="26076">
                  <c:v>13038</c:v>
                </c:pt>
                <c:pt idx="26077">
                  <c:v>13038.5</c:v>
                </c:pt>
                <c:pt idx="26078">
                  <c:v>13039</c:v>
                </c:pt>
                <c:pt idx="26079">
                  <c:v>13039.5</c:v>
                </c:pt>
                <c:pt idx="26080">
                  <c:v>13040</c:v>
                </c:pt>
                <c:pt idx="26081">
                  <c:v>13040.5</c:v>
                </c:pt>
                <c:pt idx="26082">
                  <c:v>13041</c:v>
                </c:pt>
                <c:pt idx="26083">
                  <c:v>13041.5</c:v>
                </c:pt>
                <c:pt idx="26084">
                  <c:v>13042</c:v>
                </c:pt>
                <c:pt idx="26085">
                  <c:v>13042.5</c:v>
                </c:pt>
                <c:pt idx="26086">
                  <c:v>13043</c:v>
                </c:pt>
                <c:pt idx="26087">
                  <c:v>13043.5</c:v>
                </c:pt>
                <c:pt idx="26088">
                  <c:v>13044</c:v>
                </c:pt>
                <c:pt idx="26089">
                  <c:v>13044.5</c:v>
                </c:pt>
                <c:pt idx="26090">
                  <c:v>13045</c:v>
                </c:pt>
                <c:pt idx="26091">
                  <c:v>13045.5</c:v>
                </c:pt>
                <c:pt idx="26092">
                  <c:v>13046</c:v>
                </c:pt>
                <c:pt idx="26093">
                  <c:v>13046.5</c:v>
                </c:pt>
                <c:pt idx="26094">
                  <c:v>13047</c:v>
                </c:pt>
                <c:pt idx="26095">
                  <c:v>13047.5</c:v>
                </c:pt>
                <c:pt idx="26096">
                  <c:v>13048</c:v>
                </c:pt>
                <c:pt idx="26097">
                  <c:v>13048.5</c:v>
                </c:pt>
                <c:pt idx="26098">
                  <c:v>13049</c:v>
                </c:pt>
                <c:pt idx="26099">
                  <c:v>13049.5</c:v>
                </c:pt>
                <c:pt idx="26100">
                  <c:v>13050</c:v>
                </c:pt>
                <c:pt idx="26101">
                  <c:v>13050.5</c:v>
                </c:pt>
                <c:pt idx="26102">
                  <c:v>13051</c:v>
                </c:pt>
                <c:pt idx="26103">
                  <c:v>13051.5</c:v>
                </c:pt>
                <c:pt idx="26104">
                  <c:v>13052</c:v>
                </c:pt>
                <c:pt idx="26105">
                  <c:v>13052.5</c:v>
                </c:pt>
                <c:pt idx="26106">
                  <c:v>13053</c:v>
                </c:pt>
                <c:pt idx="26107">
                  <c:v>13053.5</c:v>
                </c:pt>
                <c:pt idx="26108">
                  <c:v>13054</c:v>
                </c:pt>
                <c:pt idx="26109">
                  <c:v>13054.5</c:v>
                </c:pt>
                <c:pt idx="26110">
                  <c:v>13055</c:v>
                </c:pt>
                <c:pt idx="26111">
                  <c:v>13055.5</c:v>
                </c:pt>
                <c:pt idx="26112">
                  <c:v>13056</c:v>
                </c:pt>
                <c:pt idx="26113">
                  <c:v>13056.5</c:v>
                </c:pt>
                <c:pt idx="26114">
                  <c:v>13057</c:v>
                </c:pt>
                <c:pt idx="26115">
                  <c:v>13057.5</c:v>
                </c:pt>
                <c:pt idx="26116">
                  <c:v>13058</c:v>
                </c:pt>
                <c:pt idx="26117">
                  <c:v>13058.5</c:v>
                </c:pt>
                <c:pt idx="26118">
                  <c:v>13059</c:v>
                </c:pt>
                <c:pt idx="26119">
                  <c:v>13059.5</c:v>
                </c:pt>
                <c:pt idx="26120">
                  <c:v>13060</c:v>
                </c:pt>
                <c:pt idx="26121">
                  <c:v>13060.5</c:v>
                </c:pt>
                <c:pt idx="26122">
                  <c:v>13061</c:v>
                </c:pt>
                <c:pt idx="26123">
                  <c:v>13061.5</c:v>
                </c:pt>
                <c:pt idx="26124">
                  <c:v>13062</c:v>
                </c:pt>
                <c:pt idx="26125">
                  <c:v>13062.5</c:v>
                </c:pt>
                <c:pt idx="26126">
                  <c:v>13063</c:v>
                </c:pt>
                <c:pt idx="26127">
                  <c:v>13063.5</c:v>
                </c:pt>
                <c:pt idx="26128">
                  <c:v>13064</c:v>
                </c:pt>
                <c:pt idx="26129">
                  <c:v>13064.5</c:v>
                </c:pt>
                <c:pt idx="26130">
                  <c:v>13065</c:v>
                </c:pt>
                <c:pt idx="26131">
                  <c:v>13065.5</c:v>
                </c:pt>
                <c:pt idx="26132">
                  <c:v>13066</c:v>
                </c:pt>
                <c:pt idx="26133">
                  <c:v>13066.5</c:v>
                </c:pt>
                <c:pt idx="26134">
                  <c:v>13067</c:v>
                </c:pt>
                <c:pt idx="26135">
                  <c:v>13067.5</c:v>
                </c:pt>
                <c:pt idx="26136">
                  <c:v>13068</c:v>
                </c:pt>
                <c:pt idx="26137">
                  <c:v>13068.5</c:v>
                </c:pt>
                <c:pt idx="26138">
                  <c:v>13069</c:v>
                </c:pt>
                <c:pt idx="26139">
                  <c:v>13069.5</c:v>
                </c:pt>
                <c:pt idx="26140">
                  <c:v>13070</c:v>
                </c:pt>
                <c:pt idx="26141">
                  <c:v>13070.5</c:v>
                </c:pt>
                <c:pt idx="26142">
                  <c:v>13071</c:v>
                </c:pt>
                <c:pt idx="26143">
                  <c:v>13071.5</c:v>
                </c:pt>
                <c:pt idx="26144">
                  <c:v>13072</c:v>
                </c:pt>
                <c:pt idx="26145">
                  <c:v>13072.5</c:v>
                </c:pt>
                <c:pt idx="26146">
                  <c:v>13073</c:v>
                </c:pt>
                <c:pt idx="26147">
                  <c:v>13073.5</c:v>
                </c:pt>
                <c:pt idx="26148">
                  <c:v>13074</c:v>
                </c:pt>
                <c:pt idx="26149">
                  <c:v>13074.5</c:v>
                </c:pt>
                <c:pt idx="26150">
                  <c:v>13075</c:v>
                </c:pt>
                <c:pt idx="26151">
                  <c:v>13075.5</c:v>
                </c:pt>
                <c:pt idx="26152">
                  <c:v>13076</c:v>
                </c:pt>
                <c:pt idx="26153">
                  <c:v>13076.5</c:v>
                </c:pt>
                <c:pt idx="26154">
                  <c:v>13077</c:v>
                </c:pt>
                <c:pt idx="26155">
                  <c:v>13077.5</c:v>
                </c:pt>
                <c:pt idx="26156">
                  <c:v>13078</c:v>
                </c:pt>
                <c:pt idx="26157">
                  <c:v>13078.5</c:v>
                </c:pt>
                <c:pt idx="26158">
                  <c:v>13079</c:v>
                </c:pt>
                <c:pt idx="26159">
                  <c:v>13079.5</c:v>
                </c:pt>
                <c:pt idx="26160">
                  <c:v>13080</c:v>
                </c:pt>
                <c:pt idx="26161">
                  <c:v>13080.5</c:v>
                </c:pt>
                <c:pt idx="26162">
                  <c:v>13081</c:v>
                </c:pt>
                <c:pt idx="26163">
                  <c:v>13081.5</c:v>
                </c:pt>
                <c:pt idx="26164">
                  <c:v>13082</c:v>
                </c:pt>
                <c:pt idx="26165">
                  <c:v>13082.5</c:v>
                </c:pt>
                <c:pt idx="26166">
                  <c:v>13083</c:v>
                </c:pt>
                <c:pt idx="26167">
                  <c:v>13083.5</c:v>
                </c:pt>
                <c:pt idx="26168">
                  <c:v>13084</c:v>
                </c:pt>
                <c:pt idx="26169">
                  <c:v>13084.5</c:v>
                </c:pt>
                <c:pt idx="26170">
                  <c:v>13085</c:v>
                </c:pt>
                <c:pt idx="26171">
                  <c:v>13085.5</c:v>
                </c:pt>
                <c:pt idx="26172">
                  <c:v>13086</c:v>
                </c:pt>
                <c:pt idx="26173">
                  <c:v>13086.5</c:v>
                </c:pt>
                <c:pt idx="26174">
                  <c:v>13087</c:v>
                </c:pt>
                <c:pt idx="26175">
                  <c:v>13087.5</c:v>
                </c:pt>
                <c:pt idx="26176">
                  <c:v>13088</c:v>
                </c:pt>
                <c:pt idx="26177">
                  <c:v>13088.5</c:v>
                </c:pt>
                <c:pt idx="26178">
                  <c:v>13089</c:v>
                </c:pt>
                <c:pt idx="26179">
                  <c:v>13089.5</c:v>
                </c:pt>
                <c:pt idx="26180">
                  <c:v>13090</c:v>
                </c:pt>
                <c:pt idx="26181">
                  <c:v>13090.5</c:v>
                </c:pt>
                <c:pt idx="26182">
                  <c:v>13091</c:v>
                </c:pt>
                <c:pt idx="26183">
                  <c:v>13091.5</c:v>
                </c:pt>
                <c:pt idx="26184">
                  <c:v>13092</c:v>
                </c:pt>
                <c:pt idx="26185">
                  <c:v>13092.5</c:v>
                </c:pt>
                <c:pt idx="26186">
                  <c:v>13093</c:v>
                </c:pt>
                <c:pt idx="26187">
                  <c:v>13093.5</c:v>
                </c:pt>
                <c:pt idx="26188">
                  <c:v>13094</c:v>
                </c:pt>
                <c:pt idx="26189">
                  <c:v>13094.5</c:v>
                </c:pt>
                <c:pt idx="26190">
                  <c:v>13095</c:v>
                </c:pt>
                <c:pt idx="26191">
                  <c:v>13095.5</c:v>
                </c:pt>
                <c:pt idx="26192">
                  <c:v>13096</c:v>
                </c:pt>
                <c:pt idx="26193">
                  <c:v>13096.5</c:v>
                </c:pt>
                <c:pt idx="26194">
                  <c:v>13097</c:v>
                </c:pt>
                <c:pt idx="26195">
                  <c:v>13097.5</c:v>
                </c:pt>
                <c:pt idx="26196">
                  <c:v>13098</c:v>
                </c:pt>
                <c:pt idx="26197">
                  <c:v>13098.5</c:v>
                </c:pt>
                <c:pt idx="26198">
                  <c:v>13099</c:v>
                </c:pt>
                <c:pt idx="26199">
                  <c:v>13099.5</c:v>
                </c:pt>
                <c:pt idx="26200">
                  <c:v>13100</c:v>
                </c:pt>
                <c:pt idx="26201">
                  <c:v>13100.5</c:v>
                </c:pt>
                <c:pt idx="26202">
                  <c:v>13101</c:v>
                </c:pt>
                <c:pt idx="26203">
                  <c:v>13101.5</c:v>
                </c:pt>
                <c:pt idx="26204">
                  <c:v>13102</c:v>
                </c:pt>
                <c:pt idx="26205">
                  <c:v>13102.5</c:v>
                </c:pt>
                <c:pt idx="26206">
                  <c:v>13103</c:v>
                </c:pt>
                <c:pt idx="26207">
                  <c:v>13103.5</c:v>
                </c:pt>
                <c:pt idx="26208">
                  <c:v>13104</c:v>
                </c:pt>
                <c:pt idx="26209">
                  <c:v>13104.5</c:v>
                </c:pt>
                <c:pt idx="26210">
                  <c:v>13105</c:v>
                </c:pt>
                <c:pt idx="26211">
                  <c:v>13105.5</c:v>
                </c:pt>
                <c:pt idx="26212">
                  <c:v>13106</c:v>
                </c:pt>
                <c:pt idx="26213">
                  <c:v>13106.5</c:v>
                </c:pt>
                <c:pt idx="26214">
                  <c:v>13107</c:v>
                </c:pt>
                <c:pt idx="26215">
                  <c:v>13107.5</c:v>
                </c:pt>
                <c:pt idx="26216">
                  <c:v>13108</c:v>
                </c:pt>
                <c:pt idx="26217">
                  <c:v>13108.5</c:v>
                </c:pt>
                <c:pt idx="26218">
                  <c:v>13109</c:v>
                </c:pt>
                <c:pt idx="26219">
                  <c:v>13109.5</c:v>
                </c:pt>
                <c:pt idx="26220">
                  <c:v>13110</c:v>
                </c:pt>
                <c:pt idx="26221">
                  <c:v>13110.5</c:v>
                </c:pt>
                <c:pt idx="26222">
                  <c:v>13111</c:v>
                </c:pt>
                <c:pt idx="26223">
                  <c:v>13111.5</c:v>
                </c:pt>
                <c:pt idx="26224">
                  <c:v>13112</c:v>
                </c:pt>
                <c:pt idx="26225">
                  <c:v>13112.5</c:v>
                </c:pt>
                <c:pt idx="26226">
                  <c:v>13113</c:v>
                </c:pt>
                <c:pt idx="26227">
                  <c:v>13113.5</c:v>
                </c:pt>
                <c:pt idx="26228">
                  <c:v>13114</c:v>
                </c:pt>
                <c:pt idx="26229">
                  <c:v>13114.5</c:v>
                </c:pt>
                <c:pt idx="26230">
                  <c:v>13115</c:v>
                </c:pt>
                <c:pt idx="26231">
                  <c:v>13115.5</c:v>
                </c:pt>
                <c:pt idx="26232">
                  <c:v>13116</c:v>
                </c:pt>
                <c:pt idx="26233">
                  <c:v>13116.5</c:v>
                </c:pt>
                <c:pt idx="26234">
                  <c:v>13117</c:v>
                </c:pt>
                <c:pt idx="26235">
                  <c:v>13117.5</c:v>
                </c:pt>
                <c:pt idx="26236">
                  <c:v>13118</c:v>
                </c:pt>
                <c:pt idx="26237">
                  <c:v>13118.5</c:v>
                </c:pt>
                <c:pt idx="26238">
                  <c:v>13119</c:v>
                </c:pt>
                <c:pt idx="26239">
                  <c:v>13119.5</c:v>
                </c:pt>
                <c:pt idx="26240">
                  <c:v>13120</c:v>
                </c:pt>
                <c:pt idx="26241">
                  <c:v>13120.5</c:v>
                </c:pt>
                <c:pt idx="26242">
                  <c:v>13121</c:v>
                </c:pt>
                <c:pt idx="26243">
                  <c:v>13121.5</c:v>
                </c:pt>
                <c:pt idx="26244">
                  <c:v>13122</c:v>
                </c:pt>
                <c:pt idx="26245">
                  <c:v>13122.5</c:v>
                </c:pt>
                <c:pt idx="26246">
                  <c:v>13123</c:v>
                </c:pt>
                <c:pt idx="26247">
                  <c:v>13123.5</c:v>
                </c:pt>
                <c:pt idx="26248">
                  <c:v>13124</c:v>
                </c:pt>
                <c:pt idx="26249">
                  <c:v>13124.5</c:v>
                </c:pt>
                <c:pt idx="26250">
                  <c:v>13125</c:v>
                </c:pt>
                <c:pt idx="26251">
                  <c:v>13125.5</c:v>
                </c:pt>
                <c:pt idx="26252">
                  <c:v>13126</c:v>
                </c:pt>
                <c:pt idx="26253">
                  <c:v>13126.5</c:v>
                </c:pt>
                <c:pt idx="26254">
                  <c:v>13127</c:v>
                </c:pt>
                <c:pt idx="26255">
                  <c:v>13127.5</c:v>
                </c:pt>
                <c:pt idx="26256">
                  <c:v>13128</c:v>
                </c:pt>
                <c:pt idx="26257">
                  <c:v>13128.5</c:v>
                </c:pt>
                <c:pt idx="26258">
                  <c:v>13129</c:v>
                </c:pt>
                <c:pt idx="26259">
                  <c:v>13129.5</c:v>
                </c:pt>
                <c:pt idx="26260">
                  <c:v>13130</c:v>
                </c:pt>
                <c:pt idx="26261">
                  <c:v>13130.5</c:v>
                </c:pt>
                <c:pt idx="26262">
                  <c:v>13131</c:v>
                </c:pt>
                <c:pt idx="26263">
                  <c:v>13131.5</c:v>
                </c:pt>
                <c:pt idx="26264">
                  <c:v>13132</c:v>
                </c:pt>
                <c:pt idx="26265">
                  <c:v>13132.5</c:v>
                </c:pt>
                <c:pt idx="26266">
                  <c:v>13133</c:v>
                </c:pt>
                <c:pt idx="26267">
                  <c:v>13133.5</c:v>
                </c:pt>
                <c:pt idx="26268">
                  <c:v>13134</c:v>
                </c:pt>
                <c:pt idx="26269">
                  <c:v>13134.5</c:v>
                </c:pt>
                <c:pt idx="26270">
                  <c:v>13135</c:v>
                </c:pt>
                <c:pt idx="26271">
                  <c:v>13135.5</c:v>
                </c:pt>
                <c:pt idx="26272">
                  <c:v>13136</c:v>
                </c:pt>
                <c:pt idx="26273">
                  <c:v>13136.5</c:v>
                </c:pt>
                <c:pt idx="26274">
                  <c:v>13137</c:v>
                </c:pt>
                <c:pt idx="26275">
                  <c:v>13137.5</c:v>
                </c:pt>
                <c:pt idx="26276">
                  <c:v>13138</c:v>
                </c:pt>
                <c:pt idx="26277">
                  <c:v>13138.5</c:v>
                </c:pt>
                <c:pt idx="26278">
                  <c:v>13139</c:v>
                </c:pt>
                <c:pt idx="26279">
                  <c:v>13139.5</c:v>
                </c:pt>
                <c:pt idx="26280">
                  <c:v>13140</c:v>
                </c:pt>
                <c:pt idx="26281">
                  <c:v>13140.5</c:v>
                </c:pt>
                <c:pt idx="26282">
                  <c:v>13141</c:v>
                </c:pt>
                <c:pt idx="26283">
                  <c:v>13141.5</c:v>
                </c:pt>
                <c:pt idx="26284">
                  <c:v>13142</c:v>
                </c:pt>
                <c:pt idx="26285">
                  <c:v>13142.5</c:v>
                </c:pt>
                <c:pt idx="26286">
                  <c:v>13143</c:v>
                </c:pt>
                <c:pt idx="26287">
                  <c:v>13143.5</c:v>
                </c:pt>
                <c:pt idx="26288">
                  <c:v>13144</c:v>
                </c:pt>
                <c:pt idx="26289">
                  <c:v>13144.5</c:v>
                </c:pt>
                <c:pt idx="26290">
                  <c:v>13145</c:v>
                </c:pt>
                <c:pt idx="26291">
                  <c:v>13145.5</c:v>
                </c:pt>
                <c:pt idx="26292">
                  <c:v>13146</c:v>
                </c:pt>
                <c:pt idx="26293">
                  <c:v>13146.5</c:v>
                </c:pt>
                <c:pt idx="26294">
                  <c:v>13147</c:v>
                </c:pt>
                <c:pt idx="26295">
                  <c:v>13147.5</c:v>
                </c:pt>
                <c:pt idx="26296">
                  <c:v>13148</c:v>
                </c:pt>
                <c:pt idx="26297">
                  <c:v>13148.5</c:v>
                </c:pt>
                <c:pt idx="26298">
                  <c:v>13149</c:v>
                </c:pt>
                <c:pt idx="26299">
                  <c:v>13149.5</c:v>
                </c:pt>
                <c:pt idx="26300">
                  <c:v>13150</c:v>
                </c:pt>
                <c:pt idx="26301">
                  <c:v>13150.5</c:v>
                </c:pt>
                <c:pt idx="26302">
                  <c:v>13151</c:v>
                </c:pt>
                <c:pt idx="26303">
                  <c:v>13151.5</c:v>
                </c:pt>
                <c:pt idx="26304">
                  <c:v>13152</c:v>
                </c:pt>
                <c:pt idx="26305">
                  <c:v>13152.5</c:v>
                </c:pt>
                <c:pt idx="26306">
                  <c:v>13153</c:v>
                </c:pt>
                <c:pt idx="26307">
                  <c:v>13153.5</c:v>
                </c:pt>
                <c:pt idx="26308">
                  <c:v>13154</c:v>
                </c:pt>
                <c:pt idx="26309">
                  <c:v>13154.5</c:v>
                </c:pt>
                <c:pt idx="26310">
                  <c:v>13155</c:v>
                </c:pt>
                <c:pt idx="26311">
                  <c:v>13155.5</c:v>
                </c:pt>
                <c:pt idx="26312">
                  <c:v>13156</c:v>
                </c:pt>
                <c:pt idx="26313">
                  <c:v>13156.5</c:v>
                </c:pt>
                <c:pt idx="26314">
                  <c:v>13157</c:v>
                </c:pt>
                <c:pt idx="26315">
                  <c:v>13157.5</c:v>
                </c:pt>
                <c:pt idx="26316">
                  <c:v>13158</c:v>
                </c:pt>
                <c:pt idx="26317">
                  <c:v>13158.5</c:v>
                </c:pt>
                <c:pt idx="26318">
                  <c:v>13159</c:v>
                </c:pt>
                <c:pt idx="26319">
                  <c:v>13159.5</c:v>
                </c:pt>
                <c:pt idx="26320">
                  <c:v>13160</c:v>
                </c:pt>
                <c:pt idx="26321">
                  <c:v>13160.5</c:v>
                </c:pt>
                <c:pt idx="26322">
                  <c:v>13161</c:v>
                </c:pt>
                <c:pt idx="26323">
                  <c:v>13161.5</c:v>
                </c:pt>
                <c:pt idx="26324">
                  <c:v>13162</c:v>
                </c:pt>
                <c:pt idx="26325">
                  <c:v>13162.5</c:v>
                </c:pt>
                <c:pt idx="26326">
                  <c:v>13163</c:v>
                </c:pt>
                <c:pt idx="26327">
                  <c:v>13163.5</c:v>
                </c:pt>
                <c:pt idx="26328">
                  <c:v>13164</c:v>
                </c:pt>
                <c:pt idx="26329">
                  <c:v>13164.5</c:v>
                </c:pt>
                <c:pt idx="26330">
                  <c:v>13165</c:v>
                </c:pt>
                <c:pt idx="26331">
                  <c:v>13165.5</c:v>
                </c:pt>
                <c:pt idx="26332">
                  <c:v>13166</c:v>
                </c:pt>
                <c:pt idx="26333">
                  <c:v>13166.5</c:v>
                </c:pt>
                <c:pt idx="26334">
                  <c:v>13167</c:v>
                </c:pt>
                <c:pt idx="26335">
                  <c:v>13167.5</c:v>
                </c:pt>
                <c:pt idx="26336">
                  <c:v>13168</c:v>
                </c:pt>
                <c:pt idx="26337">
                  <c:v>13168.5</c:v>
                </c:pt>
                <c:pt idx="26338">
                  <c:v>13169</c:v>
                </c:pt>
                <c:pt idx="26339">
                  <c:v>13169.5</c:v>
                </c:pt>
                <c:pt idx="26340">
                  <c:v>13170</c:v>
                </c:pt>
                <c:pt idx="26341">
                  <c:v>13170.5</c:v>
                </c:pt>
                <c:pt idx="26342">
                  <c:v>13171</c:v>
                </c:pt>
                <c:pt idx="26343">
                  <c:v>13171.5</c:v>
                </c:pt>
                <c:pt idx="26344">
                  <c:v>13172</c:v>
                </c:pt>
                <c:pt idx="26345">
                  <c:v>13172.5</c:v>
                </c:pt>
                <c:pt idx="26346">
                  <c:v>13173</c:v>
                </c:pt>
                <c:pt idx="26347">
                  <c:v>13173.5</c:v>
                </c:pt>
                <c:pt idx="26348">
                  <c:v>13174</c:v>
                </c:pt>
                <c:pt idx="26349">
                  <c:v>13174.5</c:v>
                </c:pt>
                <c:pt idx="26350">
                  <c:v>13175</c:v>
                </c:pt>
                <c:pt idx="26351">
                  <c:v>13175.5</c:v>
                </c:pt>
                <c:pt idx="26352">
                  <c:v>13176</c:v>
                </c:pt>
                <c:pt idx="26353">
                  <c:v>13176.5</c:v>
                </c:pt>
                <c:pt idx="26354">
                  <c:v>13177</c:v>
                </c:pt>
                <c:pt idx="26355">
                  <c:v>13177.5</c:v>
                </c:pt>
                <c:pt idx="26356">
                  <c:v>13178</c:v>
                </c:pt>
                <c:pt idx="26357">
                  <c:v>13178.5</c:v>
                </c:pt>
                <c:pt idx="26358">
                  <c:v>13179</c:v>
                </c:pt>
                <c:pt idx="26359">
                  <c:v>13179.5</c:v>
                </c:pt>
                <c:pt idx="26360">
                  <c:v>13180</c:v>
                </c:pt>
                <c:pt idx="26361">
                  <c:v>13180.5</c:v>
                </c:pt>
                <c:pt idx="26362">
                  <c:v>13181</c:v>
                </c:pt>
                <c:pt idx="26363">
                  <c:v>13181.5</c:v>
                </c:pt>
                <c:pt idx="26364">
                  <c:v>13182</c:v>
                </c:pt>
                <c:pt idx="26365">
                  <c:v>13182.5</c:v>
                </c:pt>
                <c:pt idx="26366">
                  <c:v>13183</c:v>
                </c:pt>
                <c:pt idx="26367">
                  <c:v>13183.5</c:v>
                </c:pt>
                <c:pt idx="26368">
                  <c:v>13184</c:v>
                </c:pt>
                <c:pt idx="26369">
                  <c:v>13184.5</c:v>
                </c:pt>
                <c:pt idx="26370">
                  <c:v>13185</c:v>
                </c:pt>
                <c:pt idx="26371">
                  <c:v>13185.5</c:v>
                </c:pt>
                <c:pt idx="26372">
                  <c:v>13186</c:v>
                </c:pt>
                <c:pt idx="26373">
                  <c:v>13186.5</c:v>
                </c:pt>
                <c:pt idx="26374">
                  <c:v>13187</c:v>
                </c:pt>
                <c:pt idx="26375">
                  <c:v>13187.5</c:v>
                </c:pt>
                <c:pt idx="26376">
                  <c:v>13188</c:v>
                </c:pt>
                <c:pt idx="26377">
                  <c:v>13188.5</c:v>
                </c:pt>
                <c:pt idx="26378">
                  <c:v>13189</c:v>
                </c:pt>
                <c:pt idx="26379">
                  <c:v>13189.5</c:v>
                </c:pt>
                <c:pt idx="26380">
                  <c:v>13190</c:v>
                </c:pt>
                <c:pt idx="26381">
                  <c:v>13190.5</c:v>
                </c:pt>
                <c:pt idx="26382">
                  <c:v>13191</c:v>
                </c:pt>
                <c:pt idx="26383">
                  <c:v>13191.5</c:v>
                </c:pt>
                <c:pt idx="26384">
                  <c:v>13192</c:v>
                </c:pt>
                <c:pt idx="26385">
                  <c:v>13192.5</c:v>
                </c:pt>
                <c:pt idx="26386">
                  <c:v>13193</c:v>
                </c:pt>
                <c:pt idx="26387">
                  <c:v>13193.5</c:v>
                </c:pt>
                <c:pt idx="26388">
                  <c:v>13194</c:v>
                </c:pt>
                <c:pt idx="26389">
                  <c:v>13194.5</c:v>
                </c:pt>
                <c:pt idx="26390">
                  <c:v>13195</c:v>
                </c:pt>
                <c:pt idx="26391">
                  <c:v>13195.5</c:v>
                </c:pt>
                <c:pt idx="26392">
                  <c:v>13196</c:v>
                </c:pt>
                <c:pt idx="26393">
                  <c:v>13196.5</c:v>
                </c:pt>
                <c:pt idx="26394">
                  <c:v>13197</c:v>
                </c:pt>
                <c:pt idx="26395">
                  <c:v>13197.5</c:v>
                </c:pt>
                <c:pt idx="26396">
                  <c:v>13198</c:v>
                </c:pt>
                <c:pt idx="26397">
                  <c:v>13198.5</c:v>
                </c:pt>
                <c:pt idx="26398">
                  <c:v>13199</c:v>
                </c:pt>
                <c:pt idx="26399">
                  <c:v>13199.5</c:v>
                </c:pt>
                <c:pt idx="26400">
                  <c:v>13200</c:v>
                </c:pt>
                <c:pt idx="26401">
                  <c:v>13200.5</c:v>
                </c:pt>
                <c:pt idx="26402">
                  <c:v>13201</c:v>
                </c:pt>
                <c:pt idx="26403">
                  <c:v>13201.5</c:v>
                </c:pt>
                <c:pt idx="26404">
                  <c:v>13202</c:v>
                </c:pt>
                <c:pt idx="26405">
                  <c:v>13202.5</c:v>
                </c:pt>
                <c:pt idx="26406">
                  <c:v>13203</c:v>
                </c:pt>
                <c:pt idx="26407">
                  <c:v>13203.5</c:v>
                </c:pt>
                <c:pt idx="26408">
                  <c:v>13204</c:v>
                </c:pt>
                <c:pt idx="26409">
                  <c:v>13204.5</c:v>
                </c:pt>
                <c:pt idx="26410">
                  <c:v>13205</c:v>
                </c:pt>
                <c:pt idx="26411">
                  <c:v>13205.5</c:v>
                </c:pt>
                <c:pt idx="26412">
                  <c:v>13206</c:v>
                </c:pt>
                <c:pt idx="26413">
                  <c:v>13206.5</c:v>
                </c:pt>
                <c:pt idx="26414">
                  <c:v>13207</c:v>
                </c:pt>
                <c:pt idx="26415">
                  <c:v>13207.5</c:v>
                </c:pt>
                <c:pt idx="26416">
                  <c:v>13208</c:v>
                </c:pt>
                <c:pt idx="26417">
                  <c:v>13208.5</c:v>
                </c:pt>
                <c:pt idx="26418">
                  <c:v>13209</c:v>
                </c:pt>
                <c:pt idx="26419">
                  <c:v>13209.5</c:v>
                </c:pt>
                <c:pt idx="26420">
                  <c:v>13210</c:v>
                </c:pt>
                <c:pt idx="26421">
                  <c:v>13210.5</c:v>
                </c:pt>
                <c:pt idx="26422">
                  <c:v>13211</c:v>
                </c:pt>
                <c:pt idx="26423">
                  <c:v>13211.5</c:v>
                </c:pt>
                <c:pt idx="26424">
                  <c:v>13212</c:v>
                </c:pt>
                <c:pt idx="26425">
                  <c:v>13212.5</c:v>
                </c:pt>
                <c:pt idx="26426">
                  <c:v>13213</c:v>
                </c:pt>
                <c:pt idx="26427">
                  <c:v>13213.5</c:v>
                </c:pt>
                <c:pt idx="26428">
                  <c:v>13214</c:v>
                </c:pt>
                <c:pt idx="26429">
                  <c:v>13214.5</c:v>
                </c:pt>
                <c:pt idx="26430">
                  <c:v>13215</c:v>
                </c:pt>
                <c:pt idx="26431">
                  <c:v>13215.5</c:v>
                </c:pt>
                <c:pt idx="26432">
                  <c:v>13216</c:v>
                </c:pt>
                <c:pt idx="26433">
                  <c:v>13216.5</c:v>
                </c:pt>
                <c:pt idx="26434">
                  <c:v>13217</c:v>
                </c:pt>
                <c:pt idx="26435">
                  <c:v>13217.5</c:v>
                </c:pt>
                <c:pt idx="26436">
                  <c:v>13218</c:v>
                </c:pt>
                <c:pt idx="26437">
                  <c:v>13218.5</c:v>
                </c:pt>
                <c:pt idx="26438">
                  <c:v>13219</c:v>
                </c:pt>
                <c:pt idx="26439">
                  <c:v>13219.5</c:v>
                </c:pt>
                <c:pt idx="26440">
                  <c:v>13220</c:v>
                </c:pt>
                <c:pt idx="26441">
                  <c:v>13220.5</c:v>
                </c:pt>
                <c:pt idx="26442">
                  <c:v>13221</c:v>
                </c:pt>
                <c:pt idx="26443">
                  <c:v>13221.5</c:v>
                </c:pt>
                <c:pt idx="26444">
                  <c:v>13222</c:v>
                </c:pt>
                <c:pt idx="26445">
                  <c:v>13222.5</c:v>
                </c:pt>
                <c:pt idx="26446">
                  <c:v>13223</c:v>
                </c:pt>
                <c:pt idx="26447">
                  <c:v>13223.5</c:v>
                </c:pt>
                <c:pt idx="26448">
                  <c:v>13224</c:v>
                </c:pt>
                <c:pt idx="26449">
                  <c:v>13224.5</c:v>
                </c:pt>
                <c:pt idx="26450">
                  <c:v>13225</c:v>
                </c:pt>
                <c:pt idx="26451">
                  <c:v>13225.5</c:v>
                </c:pt>
                <c:pt idx="26452">
                  <c:v>13226</c:v>
                </c:pt>
                <c:pt idx="26453">
                  <c:v>13226.5</c:v>
                </c:pt>
                <c:pt idx="26454">
                  <c:v>13227</c:v>
                </c:pt>
                <c:pt idx="26455">
                  <c:v>13227.5</c:v>
                </c:pt>
                <c:pt idx="26456">
                  <c:v>13228</c:v>
                </c:pt>
                <c:pt idx="26457">
                  <c:v>13228.5</c:v>
                </c:pt>
                <c:pt idx="26458">
                  <c:v>13229</c:v>
                </c:pt>
                <c:pt idx="26459">
                  <c:v>13229.5</c:v>
                </c:pt>
                <c:pt idx="26460">
                  <c:v>13230</c:v>
                </c:pt>
                <c:pt idx="26461">
                  <c:v>13230.5</c:v>
                </c:pt>
                <c:pt idx="26462">
                  <c:v>13231</c:v>
                </c:pt>
                <c:pt idx="26463">
                  <c:v>13231.5</c:v>
                </c:pt>
                <c:pt idx="26464">
                  <c:v>13232</c:v>
                </c:pt>
                <c:pt idx="26465">
                  <c:v>13232.5</c:v>
                </c:pt>
                <c:pt idx="26466">
                  <c:v>13233</c:v>
                </c:pt>
                <c:pt idx="26467">
                  <c:v>13233.5</c:v>
                </c:pt>
                <c:pt idx="26468">
                  <c:v>13234</c:v>
                </c:pt>
                <c:pt idx="26469">
                  <c:v>13234.5</c:v>
                </c:pt>
                <c:pt idx="26470">
                  <c:v>13235</c:v>
                </c:pt>
                <c:pt idx="26471">
                  <c:v>13235.5</c:v>
                </c:pt>
                <c:pt idx="26472">
                  <c:v>13236</c:v>
                </c:pt>
                <c:pt idx="26473">
                  <c:v>13236.5</c:v>
                </c:pt>
                <c:pt idx="26474">
                  <c:v>13237</c:v>
                </c:pt>
                <c:pt idx="26475">
                  <c:v>13237.5</c:v>
                </c:pt>
                <c:pt idx="26476">
                  <c:v>13238</c:v>
                </c:pt>
                <c:pt idx="26477">
                  <c:v>13238.5</c:v>
                </c:pt>
                <c:pt idx="26478">
                  <c:v>13239</c:v>
                </c:pt>
                <c:pt idx="26479">
                  <c:v>13239.5</c:v>
                </c:pt>
                <c:pt idx="26480">
                  <c:v>13240</c:v>
                </c:pt>
                <c:pt idx="26481">
                  <c:v>13240.5</c:v>
                </c:pt>
                <c:pt idx="26482">
                  <c:v>13241</c:v>
                </c:pt>
                <c:pt idx="26483">
                  <c:v>13241.5</c:v>
                </c:pt>
                <c:pt idx="26484">
                  <c:v>13242</c:v>
                </c:pt>
                <c:pt idx="26485">
                  <c:v>13242.5</c:v>
                </c:pt>
                <c:pt idx="26486">
                  <c:v>13243</c:v>
                </c:pt>
                <c:pt idx="26487">
                  <c:v>13243.5</c:v>
                </c:pt>
                <c:pt idx="26488">
                  <c:v>13244</c:v>
                </c:pt>
                <c:pt idx="26489">
                  <c:v>13244.5</c:v>
                </c:pt>
                <c:pt idx="26490">
                  <c:v>13245</c:v>
                </c:pt>
                <c:pt idx="26491">
                  <c:v>13245.5</c:v>
                </c:pt>
                <c:pt idx="26492">
                  <c:v>13246</c:v>
                </c:pt>
                <c:pt idx="26493">
                  <c:v>13246.5</c:v>
                </c:pt>
                <c:pt idx="26494">
                  <c:v>13247</c:v>
                </c:pt>
                <c:pt idx="26495">
                  <c:v>13247.5</c:v>
                </c:pt>
                <c:pt idx="26496">
                  <c:v>13248</c:v>
                </c:pt>
                <c:pt idx="26497">
                  <c:v>13248.5</c:v>
                </c:pt>
                <c:pt idx="26498">
                  <c:v>13249</c:v>
                </c:pt>
                <c:pt idx="26499">
                  <c:v>13249.5</c:v>
                </c:pt>
                <c:pt idx="26500">
                  <c:v>13250</c:v>
                </c:pt>
                <c:pt idx="26501">
                  <c:v>13250.5</c:v>
                </c:pt>
                <c:pt idx="26502">
                  <c:v>13251</c:v>
                </c:pt>
                <c:pt idx="26503">
                  <c:v>13251.5</c:v>
                </c:pt>
                <c:pt idx="26504">
                  <c:v>13252</c:v>
                </c:pt>
                <c:pt idx="26505">
                  <c:v>13252.5</c:v>
                </c:pt>
                <c:pt idx="26506">
                  <c:v>13253</c:v>
                </c:pt>
                <c:pt idx="26507">
                  <c:v>13253.5</c:v>
                </c:pt>
                <c:pt idx="26508">
                  <c:v>13254</c:v>
                </c:pt>
                <c:pt idx="26509">
                  <c:v>13254.5</c:v>
                </c:pt>
                <c:pt idx="26510">
                  <c:v>13255</c:v>
                </c:pt>
                <c:pt idx="26511">
                  <c:v>13255.5</c:v>
                </c:pt>
                <c:pt idx="26512">
                  <c:v>13256</c:v>
                </c:pt>
                <c:pt idx="26513">
                  <c:v>13256.5</c:v>
                </c:pt>
                <c:pt idx="26514">
                  <c:v>13257</c:v>
                </c:pt>
                <c:pt idx="26515">
                  <c:v>13257.5</c:v>
                </c:pt>
                <c:pt idx="26516">
                  <c:v>13258</c:v>
                </c:pt>
                <c:pt idx="26517">
                  <c:v>13258.5</c:v>
                </c:pt>
                <c:pt idx="26518">
                  <c:v>13259</c:v>
                </c:pt>
                <c:pt idx="26519">
                  <c:v>13259.5</c:v>
                </c:pt>
                <c:pt idx="26520">
                  <c:v>13260</c:v>
                </c:pt>
                <c:pt idx="26521">
                  <c:v>13260.5</c:v>
                </c:pt>
                <c:pt idx="26522">
                  <c:v>13261</c:v>
                </c:pt>
                <c:pt idx="26523">
                  <c:v>13261.5</c:v>
                </c:pt>
                <c:pt idx="26524">
                  <c:v>13262</c:v>
                </c:pt>
                <c:pt idx="26525">
                  <c:v>13262.5</c:v>
                </c:pt>
                <c:pt idx="26526">
                  <c:v>13263</c:v>
                </c:pt>
                <c:pt idx="26527">
                  <c:v>13263.5</c:v>
                </c:pt>
                <c:pt idx="26528">
                  <c:v>13264</c:v>
                </c:pt>
                <c:pt idx="26529">
                  <c:v>13264.5</c:v>
                </c:pt>
                <c:pt idx="26530">
                  <c:v>13265</c:v>
                </c:pt>
                <c:pt idx="26531">
                  <c:v>13265.5</c:v>
                </c:pt>
                <c:pt idx="26532">
                  <c:v>13266</c:v>
                </c:pt>
                <c:pt idx="26533">
                  <c:v>13266.5</c:v>
                </c:pt>
                <c:pt idx="26534">
                  <c:v>13267</c:v>
                </c:pt>
                <c:pt idx="26535">
                  <c:v>13267.5</c:v>
                </c:pt>
                <c:pt idx="26536">
                  <c:v>13268</c:v>
                </c:pt>
                <c:pt idx="26537">
                  <c:v>13268.5</c:v>
                </c:pt>
                <c:pt idx="26538">
                  <c:v>13269</c:v>
                </c:pt>
                <c:pt idx="26539">
                  <c:v>13269.5</c:v>
                </c:pt>
                <c:pt idx="26540">
                  <c:v>13270</c:v>
                </c:pt>
                <c:pt idx="26541">
                  <c:v>13270.5</c:v>
                </c:pt>
                <c:pt idx="26542">
                  <c:v>13271</c:v>
                </c:pt>
                <c:pt idx="26543">
                  <c:v>13271.5</c:v>
                </c:pt>
                <c:pt idx="26544">
                  <c:v>13272</c:v>
                </c:pt>
                <c:pt idx="26545">
                  <c:v>13272.5</c:v>
                </c:pt>
                <c:pt idx="26546">
                  <c:v>13273</c:v>
                </c:pt>
                <c:pt idx="26547">
                  <c:v>13273.5</c:v>
                </c:pt>
                <c:pt idx="26548">
                  <c:v>13274</c:v>
                </c:pt>
                <c:pt idx="26549">
                  <c:v>13274.5</c:v>
                </c:pt>
                <c:pt idx="26550">
                  <c:v>13275</c:v>
                </c:pt>
                <c:pt idx="26551">
                  <c:v>13275.5</c:v>
                </c:pt>
                <c:pt idx="26552">
                  <c:v>13276</c:v>
                </c:pt>
                <c:pt idx="26553">
                  <c:v>13276.5</c:v>
                </c:pt>
                <c:pt idx="26554">
                  <c:v>13277</c:v>
                </c:pt>
                <c:pt idx="26555">
                  <c:v>13277.5</c:v>
                </c:pt>
                <c:pt idx="26556">
                  <c:v>13278</c:v>
                </c:pt>
                <c:pt idx="26557">
                  <c:v>13278.5</c:v>
                </c:pt>
                <c:pt idx="26558">
                  <c:v>13279</c:v>
                </c:pt>
                <c:pt idx="26559">
                  <c:v>13279.5</c:v>
                </c:pt>
                <c:pt idx="26560">
                  <c:v>13280</c:v>
                </c:pt>
                <c:pt idx="26561">
                  <c:v>13280.5</c:v>
                </c:pt>
                <c:pt idx="26562">
                  <c:v>13281</c:v>
                </c:pt>
                <c:pt idx="26563">
                  <c:v>13281.5</c:v>
                </c:pt>
                <c:pt idx="26564">
                  <c:v>13282</c:v>
                </c:pt>
                <c:pt idx="26565">
                  <c:v>13282.5</c:v>
                </c:pt>
                <c:pt idx="26566">
                  <c:v>13283</c:v>
                </c:pt>
                <c:pt idx="26567">
                  <c:v>13283.5</c:v>
                </c:pt>
                <c:pt idx="26568">
                  <c:v>13284</c:v>
                </c:pt>
                <c:pt idx="26569">
                  <c:v>13284.5</c:v>
                </c:pt>
                <c:pt idx="26570">
                  <c:v>13285</c:v>
                </c:pt>
                <c:pt idx="26571">
                  <c:v>13285.5</c:v>
                </c:pt>
                <c:pt idx="26572">
                  <c:v>13286</c:v>
                </c:pt>
                <c:pt idx="26573">
                  <c:v>13286.5</c:v>
                </c:pt>
                <c:pt idx="26574">
                  <c:v>13287</c:v>
                </c:pt>
                <c:pt idx="26575">
                  <c:v>13287.5</c:v>
                </c:pt>
                <c:pt idx="26576">
                  <c:v>13288</c:v>
                </c:pt>
                <c:pt idx="26577">
                  <c:v>13288.5</c:v>
                </c:pt>
                <c:pt idx="26578">
                  <c:v>13289</c:v>
                </c:pt>
                <c:pt idx="26579">
                  <c:v>13289.5</c:v>
                </c:pt>
                <c:pt idx="26580">
                  <c:v>13290</c:v>
                </c:pt>
                <c:pt idx="26581">
                  <c:v>13290.5</c:v>
                </c:pt>
                <c:pt idx="26582">
                  <c:v>13291</c:v>
                </c:pt>
                <c:pt idx="26583">
                  <c:v>13291.5</c:v>
                </c:pt>
                <c:pt idx="26584">
                  <c:v>13292</c:v>
                </c:pt>
                <c:pt idx="26585">
                  <c:v>13292.5</c:v>
                </c:pt>
                <c:pt idx="26586">
                  <c:v>13293</c:v>
                </c:pt>
                <c:pt idx="26587">
                  <c:v>13293.5</c:v>
                </c:pt>
                <c:pt idx="26588">
                  <c:v>13294</c:v>
                </c:pt>
                <c:pt idx="26589">
                  <c:v>13294.5</c:v>
                </c:pt>
                <c:pt idx="26590">
                  <c:v>13295</c:v>
                </c:pt>
                <c:pt idx="26591">
                  <c:v>13295.5</c:v>
                </c:pt>
                <c:pt idx="26592">
                  <c:v>13296</c:v>
                </c:pt>
                <c:pt idx="26593">
                  <c:v>13296.5</c:v>
                </c:pt>
                <c:pt idx="26594">
                  <c:v>13297</c:v>
                </c:pt>
                <c:pt idx="26595">
                  <c:v>13297.5</c:v>
                </c:pt>
                <c:pt idx="26596">
                  <c:v>13298</c:v>
                </c:pt>
                <c:pt idx="26597">
                  <c:v>13298.5</c:v>
                </c:pt>
                <c:pt idx="26598">
                  <c:v>13299</c:v>
                </c:pt>
                <c:pt idx="26599">
                  <c:v>13299.5</c:v>
                </c:pt>
                <c:pt idx="26600">
                  <c:v>13300</c:v>
                </c:pt>
                <c:pt idx="26601">
                  <c:v>13300.5</c:v>
                </c:pt>
                <c:pt idx="26602">
                  <c:v>13301</c:v>
                </c:pt>
                <c:pt idx="26603">
                  <c:v>13301.5</c:v>
                </c:pt>
                <c:pt idx="26604">
                  <c:v>13302</c:v>
                </c:pt>
                <c:pt idx="26605">
                  <c:v>13302.5</c:v>
                </c:pt>
                <c:pt idx="26606">
                  <c:v>13303</c:v>
                </c:pt>
                <c:pt idx="26607">
                  <c:v>13303.5</c:v>
                </c:pt>
                <c:pt idx="26608">
                  <c:v>13304</c:v>
                </c:pt>
                <c:pt idx="26609">
                  <c:v>13304.5</c:v>
                </c:pt>
                <c:pt idx="26610">
                  <c:v>13305</c:v>
                </c:pt>
                <c:pt idx="26611">
                  <c:v>13305.5</c:v>
                </c:pt>
                <c:pt idx="26612">
                  <c:v>13306</c:v>
                </c:pt>
                <c:pt idx="26613">
                  <c:v>13306.5</c:v>
                </c:pt>
                <c:pt idx="26614">
                  <c:v>13307</c:v>
                </c:pt>
                <c:pt idx="26615">
                  <c:v>13307.5</c:v>
                </c:pt>
                <c:pt idx="26616">
                  <c:v>13308</c:v>
                </c:pt>
                <c:pt idx="26617">
                  <c:v>13308.5</c:v>
                </c:pt>
                <c:pt idx="26618">
                  <c:v>13309</c:v>
                </c:pt>
                <c:pt idx="26619">
                  <c:v>13309.5</c:v>
                </c:pt>
                <c:pt idx="26620">
                  <c:v>13310</c:v>
                </c:pt>
                <c:pt idx="26621">
                  <c:v>13310.5</c:v>
                </c:pt>
                <c:pt idx="26622">
                  <c:v>13311</c:v>
                </c:pt>
                <c:pt idx="26623">
                  <c:v>13311.5</c:v>
                </c:pt>
                <c:pt idx="26624">
                  <c:v>13312</c:v>
                </c:pt>
                <c:pt idx="26625">
                  <c:v>13312.5</c:v>
                </c:pt>
                <c:pt idx="26626">
                  <c:v>13313</c:v>
                </c:pt>
                <c:pt idx="26627">
                  <c:v>13313.5</c:v>
                </c:pt>
                <c:pt idx="26628">
                  <c:v>13314</c:v>
                </c:pt>
                <c:pt idx="26629">
                  <c:v>13314.5</c:v>
                </c:pt>
                <c:pt idx="26630">
                  <c:v>13315</c:v>
                </c:pt>
                <c:pt idx="26631">
                  <c:v>13315.5</c:v>
                </c:pt>
                <c:pt idx="26632">
                  <c:v>13316</c:v>
                </c:pt>
                <c:pt idx="26633">
                  <c:v>13316.5</c:v>
                </c:pt>
                <c:pt idx="26634">
                  <c:v>13317</c:v>
                </c:pt>
                <c:pt idx="26635">
                  <c:v>13317.5</c:v>
                </c:pt>
                <c:pt idx="26636">
                  <c:v>13318</c:v>
                </c:pt>
                <c:pt idx="26637">
                  <c:v>13318.5</c:v>
                </c:pt>
                <c:pt idx="26638">
                  <c:v>13319</c:v>
                </c:pt>
                <c:pt idx="26639">
                  <c:v>13319.5</c:v>
                </c:pt>
                <c:pt idx="26640">
                  <c:v>13320</c:v>
                </c:pt>
                <c:pt idx="26641">
                  <c:v>13320.5</c:v>
                </c:pt>
                <c:pt idx="26642">
                  <c:v>13321</c:v>
                </c:pt>
                <c:pt idx="26643">
                  <c:v>13321.5</c:v>
                </c:pt>
                <c:pt idx="26644">
                  <c:v>13322</c:v>
                </c:pt>
                <c:pt idx="26645">
                  <c:v>13322.5</c:v>
                </c:pt>
                <c:pt idx="26646">
                  <c:v>13323</c:v>
                </c:pt>
                <c:pt idx="26647">
                  <c:v>13323.5</c:v>
                </c:pt>
                <c:pt idx="26648">
                  <c:v>13324</c:v>
                </c:pt>
                <c:pt idx="26649">
                  <c:v>13324.5</c:v>
                </c:pt>
                <c:pt idx="26650">
                  <c:v>13325</c:v>
                </c:pt>
                <c:pt idx="26651">
                  <c:v>13325.5</c:v>
                </c:pt>
                <c:pt idx="26652">
                  <c:v>13326</c:v>
                </c:pt>
                <c:pt idx="26653">
                  <c:v>13326.5</c:v>
                </c:pt>
                <c:pt idx="26654">
                  <c:v>13327</c:v>
                </c:pt>
                <c:pt idx="26655">
                  <c:v>13327.5</c:v>
                </c:pt>
                <c:pt idx="26656">
                  <c:v>13328</c:v>
                </c:pt>
                <c:pt idx="26657">
                  <c:v>13328.5</c:v>
                </c:pt>
                <c:pt idx="26658">
                  <c:v>13329</c:v>
                </c:pt>
                <c:pt idx="26659">
                  <c:v>13329.5</c:v>
                </c:pt>
                <c:pt idx="26660">
                  <c:v>13330</c:v>
                </c:pt>
                <c:pt idx="26661">
                  <c:v>13330.5</c:v>
                </c:pt>
                <c:pt idx="26662">
                  <c:v>13331</c:v>
                </c:pt>
                <c:pt idx="26663">
                  <c:v>13331.5</c:v>
                </c:pt>
                <c:pt idx="26664">
                  <c:v>13332</c:v>
                </c:pt>
                <c:pt idx="26665">
                  <c:v>13332.5</c:v>
                </c:pt>
                <c:pt idx="26666">
                  <c:v>13333</c:v>
                </c:pt>
                <c:pt idx="26667">
                  <c:v>13333.5</c:v>
                </c:pt>
                <c:pt idx="26668">
                  <c:v>13334</c:v>
                </c:pt>
                <c:pt idx="26669">
                  <c:v>13334.5</c:v>
                </c:pt>
                <c:pt idx="26670">
                  <c:v>13335</c:v>
                </c:pt>
                <c:pt idx="26671">
                  <c:v>13335.5</c:v>
                </c:pt>
                <c:pt idx="26672">
                  <c:v>13336</c:v>
                </c:pt>
                <c:pt idx="26673">
                  <c:v>13336.5</c:v>
                </c:pt>
                <c:pt idx="26674">
                  <c:v>13337</c:v>
                </c:pt>
                <c:pt idx="26675">
                  <c:v>13337.5</c:v>
                </c:pt>
                <c:pt idx="26676">
                  <c:v>13338</c:v>
                </c:pt>
                <c:pt idx="26677">
                  <c:v>13338.5</c:v>
                </c:pt>
                <c:pt idx="26678">
                  <c:v>13339</c:v>
                </c:pt>
                <c:pt idx="26679">
                  <c:v>13339.5</c:v>
                </c:pt>
                <c:pt idx="26680">
                  <c:v>13340</c:v>
                </c:pt>
                <c:pt idx="26681">
                  <c:v>13340.5</c:v>
                </c:pt>
                <c:pt idx="26682">
                  <c:v>13341</c:v>
                </c:pt>
                <c:pt idx="26683">
                  <c:v>13341.5</c:v>
                </c:pt>
                <c:pt idx="26684">
                  <c:v>13342</c:v>
                </c:pt>
                <c:pt idx="26685">
                  <c:v>13342.5</c:v>
                </c:pt>
                <c:pt idx="26686">
                  <c:v>13343</c:v>
                </c:pt>
                <c:pt idx="26687">
                  <c:v>13343.5</c:v>
                </c:pt>
                <c:pt idx="26688">
                  <c:v>13344</c:v>
                </c:pt>
                <c:pt idx="26689">
                  <c:v>13344.5</c:v>
                </c:pt>
                <c:pt idx="26690">
                  <c:v>13345</c:v>
                </c:pt>
                <c:pt idx="26691">
                  <c:v>13345.5</c:v>
                </c:pt>
                <c:pt idx="26692">
                  <c:v>13346</c:v>
                </c:pt>
                <c:pt idx="26693">
                  <c:v>13346.5</c:v>
                </c:pt>
                <c:pt idx="26694">
                  <c:v>13347</c:v>
                </c:pt>
                <c:pt idx="26695">
                  <c:v>13347.5</c:v>
                </c:pt>
                <c:pt idx="26696">
                  <c:v>13348</c:v>
                </c:pt>
                <c:pt idx="26697">
                  <c:v>13348.5</c:v>
                </c:pt>
                <c:pt idx="26698">
                  <c:v>13349</c:v>
                </c:pt>
                <c:pt idx="26699">
                  <c:v>13349.5</c:v>
                </c:pt>
                <c:pt idx="26700">
                  <c:v>13350</c:v>
                </c:pt>
                <c:pt idx="26701">
                  <c:v>13350.5</c:v>
                </c:pt>
                <c:pt idx="26702">
                  <c:v>13351</c:v>
                </c:pt>
                <c:pt idx="26703">
                  <c:v>13351.5</c:v>
                </c:pt>
                <c:pt idx="26704">
                  <c:v>13352</c:v>
                </c:pt>
                <c:pt idx="26705">
                  <c:v>13352.5</c:v>
                </c:pt>
                <c:pt idx="26706">
                  <c:v>13353</c:v>
                </c:pt>
                <c:pt idx="26707">
                  <c:v>13353.5</c:v>
                </c:pt>
                <c:pt idx="26708">
                  <c:v>13354</c:v>
                </c:pt>
                <c:pt idx="26709">
                  <c:v>13354.5</c:v>
                </c:pt>
                <c:pt idx="26710">
                  <c:v>13355</c:v>
                </c:pt>
                <c:pt idx="26711">
                  <c:v>13355.5</c:v>
                </c:pt>
                <c:pt idx="26712">
                  <c:v>13356</c:v>
                </c:pt>
                <c:pt idx="26713">
                  <c:v>13356.5</c:v>
                </c:pt>
                <c:pt idx="26714">
                  <c:v>13357</c:v>
                </c:pt>
                <c:pt idx="26715">
                  <c:v>13357.5</c:v>
                </c:pt>
                <c:pt idx="26716">
                  <c:v>13358</c:v>
                </c:pt>
                <c:pt idx="26717">
                  <c:v>13358.5</c:v>
                </c:pt>
                <c:pt idx="26718">
                  <c:v>13359</c:v>
                </c:pt>
                <c:pt idx="26719">
                  <c:v>13359.5</c:v>
                </c:pt>
                <c:pt idx="26720">
                  <c:v>13360</c:v>
                </c:pt>
                <c:pt idx="26721">
                  <c:v>13360.5</c:v>
                </c:pt>
                <c:pt idx="26722">
                  <c:v>13361</c:v>
                </c:pt>
                <c:pt idx="26723">
                  <c:v>13361.5</c:v>
                </c:pt>
                <c:pt idx="26724">
                  <c:v>13362</c:v>
                </c:pt>
                <c:pt idx="26725">
                  <c:v>13362.5</c:v>
                </c:pt>
                <c:pt idx="26726">
                  <c:v>13363</c:v>
                </c:pt>
                <c:pt idx="26727">
                  <c:v>13363.5</c:v>
                </c:pt>
                <c:pt idx="26728">
                  <c:v>13364</c:v>
                </c:pt>
                <c:pt idx="26729">
                  <c:v>13364.5</c:v>
                </c:pt>
                <c:pt idx="26730">
                  <c:v>13365</c:v>
                </c:pt>
                <c:pt idx="26731">
                  <c:v>13365.5</c:v>
                </c:pt>
                <c:pt idx="26732">
                  <c:v>13366</c:v>
                </c:pt>
                <c:pt idx="26733">
                  <c:v>13366.5</c:v>
                </c:pt>
                <c:pt idx="26734">
                  <c:v>13367</c:v>
                </c:pt>
                <c:pt idx="26735">
                  <c:v>13367.5</c:v>
                </c:pt>
                <c:pt idx="26736">
                  <c:v>13368</c:v>
                </c:pt>
                <c:pt idx="26737">
                  <c:v>13368.5</c:v>
                </c:pt>
                <c:pt idx="26738">
                  <c:v>13369</c:v>
                </c:pt>
                <c:pt idx="26739">
                  <c:v>13369.5</c:v>
                </c:pt>
                <c:pt idx="26740">
                  <c:v>13370</c:v>
                </c:pt>
                <c:pt idx="26741">
                  <c:v>13370.5</c:v>
                </c:pt>
                <c:pt idx="26742">
                  <c:v>13371</c:v>
                </c:pt>
                <c:pt idx="26743">
                  <c:v>13371.5</c:v>
                </c:pt>
                <c:pt idx="26744">
                  <c:v>13372</c:v>
                </c:pt>
                <c:pt idx="26745">
                  <c:v>13372.5</c:v>
                </c:pt>
                <c:pt idx="26746">
                  <c:v>13373</c:v>
                </c:pt>
                <c:pt idx="26747">
                  <c:v>13373.5</c:v>
                </c:pt>
                <c:pt idx="26748">
                  <c:v>13374</c:v>
                </c:pt>
                <c:pt idx="26749">
                  <c:v>13374.5</c:v>
                </c:pt>
                <c:pt idx="26750">
                  <c:v>13375</c:v>
                </c:pt>
                <c:pt idx="26751">
                  <c:v>13375.5</c:v>
                </c:pt>
                <c:pt idx="26752">
                  <c:v>13376</c:v>
                </c:pt>
                <c:pt idx="26753">
                  <c:v>13376.5</c:v>
                </c:pt>
                <c:pt idx="26754">
                  <c:v>13377</c:v>
                </c:pt>
                <c:pt idx="26755">
                  <c:v>13377.5</c:v>
                </c:pt>
                <c:pt idx="26756">
                  <c:v>13378</c:v>
                </c:pt>
                <c:pt idx="26757">
                  <c:v>13378.5</c:v>
                </c:pt>
                <c:pt idx="26758">
                  <c:v>13379</c:v>
                </c:pt>
                <c:pt idx="26759">
                  <c:v>13379.5</c:v>
                </c:pt>
                <c:pt idx="26760">
                  <c:v>13380</c:v>
                </c:pt>
                <c:pt idx="26761">
                  <c:v>13380.5</c:v>
                </c:pt>
                <c:pt idx="26762">
                  <c:v>13381</c:v>
                </c:pt>
                <c:pt idx="26763">
                  <c:v>13381.5</c:v>
                </c:pt>
                <c:pt idx="26764">
                  <c:v>13382</c:v>
                </c:pt>
                <c:pt idx="26765">
                  <c:v>13382.5</c:v>
                </c:pt>
                <c:pt idx="26766">
                  <c:v>13383</c:v>
                </c:pt>
                <c:pt idx="26767">
                  <c:v>13383.5</c:v>
                </c:pt>
                <c:pt idx="26768">
                  <c:v>13384</c:v>
                </c:pt>
                <c:pt idx="26769">
                  <c:v>13384.5</c:v>
                </c:pt>
                <c:pt idx="26770">
                  <c:v>13385</c:v>
                </c:pt>
                <c:pt idx="26771">
                  <c:v>13385.5</c:v>
                </c:pt>
                <c:pt idx="26772">
                  <c:v>13386</c:v>
                </c:pt>
                <c:pt idx="26773">
                  <c:v>13386.5</c:v>
                </c:pt>
                <c:pt idx="26774">
                  <c:v>13387</c:v>
                </c:pt>
                <c:pt idx="26775">
                  <c:v>13387.5</c:v>
                </c:pt>
                <c:pt idx="26776">
                  <c:v>13388</c:v>
                </c:pt>
                <c:pt idx="26777">
                  <c:v>13388.5</c:v>
                </c:pt>
                <c:pt idx="26778">
                  <c:v>13389</c:v>
                </c:pt>
                <c:pt idx="26779">
                  <c:v>13389.5</c:v>
                </c:pt>
                <c:pt idx="26780">
                  <c:v>13390</c:v>
                </c:pt>
                <c:pt idx="26781">
                  <c:v>13390.5</c:v>
                </c:pt>
                <c:pt idx="26782">
                  <c:v>13391</c:v>
                </c:pt>
                <c:pt idx="26783">
                  <c:v>13391.5</c:v>
                </c:pt>
                <c:pt idx="26784">
                  <c:v>13392</c:v>
                </c:pt>
                <c:pt idx="26785">
                  <c:v>13392.5</c:v>
                </c:pt>
                <c:pt idx="26786">
                  <c:v>13393</c:v>
                </c:pt>
                <c:pt idx="26787">
                  <c:v>13393.5</c:v>
                </c:pt>
                <c:pt idx="26788">
                  <c:v>13394</c:v>
                </c:pt>
                <c:pt idx="26789">
                  <c:v>13394.5</c:v>
                </c:pt>
                <c:pt idx="26790">
                  <c:v>13395</c:v>
                </c:pt>
                <c:pt idx="26791">
                  <c:v>13395.5</c:v>
                </c:pt>
                <c:pt idx="26792">
                  <c:v>13396</c:v>
                </c:pt>
                <c:pt idx="26793">
                  <c:v>13396.5</c:v>
                </c:pt>
                <c:pt idx="26794">
                  <c:v>13397</c:v>
                </c:pt>
                <c:pt idx="26795">
                  <c:v>13397.5</c:v>
                </c:pt>
                <c:pt idx="26796">
                  <c:v>13398</c:v>
                </c:pt>
                <c:pt idx="26797">
                  <c:v>13398.5</c:v>
                </c:pt>
                <c:pt idx="26798">
                  <c:v>13399</c:v>
                </c:pt>
                <c:pt idx="26799">
                  <c:v>13399.5</c:v>
                </c:pt>
                <c:pt idx="26800">
                  <c:v>13400</c:v>
                </c:pt>
                <c:pt idx="26801">
                  <c:v>13400.5</c:v>
                </c:pt>
                <c:pt idx="26802">
                  <c:v>13401</c:v>
                </c:pt>
                <c:pt idx="26803">
                  <c:v>13401.5</c:v>
                </c:pt>
                <c:pt idx="26804">
                  <c:v>13402</c:v>
                </c:pt>
                <c:pt idx="26805">
                  <c:v>13402.5</c:v>
                </c:pt>
                <c:pt idx="26806">
                  <c:v>13403</c:v>
                </c:pt>
                <c:pt idx="26807">
                  <c:v>13403.5</c:v>
                </c:pt>
                <c:pt idx="26808">
                  <c:v>13404</c:v>
                </c:pt>
                <c:pt idx="26809">
                  <c:v>13404.5</c:v>
                </c:pt>
                <c:pt idx="26810">
                  <c:v>13405</c:v>
                </c:pt>
                <c:pt idx="26811">
                  <c:v>13405.5</c:v>
                </c:pt>
                <c:pt idx="26812">
                  <c:v>13406</c:v>
                </c:pt>
                <c:pt idx="26813">
                  <c:v>13406.5</c:v>
                </c:pt>
                <c:pt idx="26814">
                  <c:v>13407</c:v>
                </c:pt>
                <c:pt idx="26815">
                  <c:v>13407.5</c:v>
                </c:pt>
                <c:pt idx="26816">
                  <c:v>13408</c:v>
                </c:pt>
                <c:pt idx="26817">
                  <c:v>13408.5</c:v>
                </c:pt>
                <c:pt idx="26818">
                  <c:v>13409</c:v>
                </c:pt>
                <c:pt idx="26819">
                  <c:v>13409.5</c:v>
                </c:pt>
                <c:pt idx="26820">
                  <c:v>13410</c:v>
                </c:pt>
                <c:pt idx="26821">
                  <c:v>13410.5</c:v>
                </c:pt>
                <c:pt idx="26822">
                  <c:v>13411</c:v>
                </c:pt>
                <c:pt idx="26823">
                  <c:v>13411.5</c:v>
                </c:pt>
                <c:pt idx="26824">
                  <c:v>13412</c:v>
                </c:pt>
                <c:pt idx="26825">
                  <c:v>13412.5</c:v>
                </c:pt>
                <c:pt idx="26826">
                  <c:v>13413</c:v>
                </c:pt>
                <c:pt idx="26827">
                  <c:v>13413.5</c:v>
                </c:pt>
                <c:pt idx="26828">
                  <c:v>13414</c:v>
                </c:pt>
                <c:pt idx="26829">
                  <c:v>13414.5</c:v>
                </c:pt>
                <c:pt idx="26830">
                  <c:v>13415</c:v>
                </c:pt>
                <c:pt idx="26831">
                  <c:v>13415.5</c:v>
                </c:pt>
                <c:pt idx="26832">
                  <c:v>13416</c:v>
                </c:pt>
                <c:pt idx="26833">
                  <c:v>13416.5</c:v>
                </c:pt>
                <c:pt idx="26834">
                  <c:v>13417</c:v>
                </c:pt>
                <c:pt idx="26835">
                  <c:v>13417.5</c:v>
                </c:pt>
                <c:pt idx="26836">
                  <c:v>13418</c:v>
                </c:pt>
                <c:pt idx="26837">
                  <c:v>13418.5</c:v>
                </c:pt>
                <c:pt idx="26838">
                  <c:v>13419</c:v>
                </c:pt>
                <c:pt idx="26839">
                  <c:v>13419.5</c:v>
                </c:pt>
                <c:pt idx="26840">
                  <c:v>13420</c:v>
                </c:pt>
                <c:pt idx="26841">
                  <c:v>13420.5</c:v>
                </c:pt>
                <c:pt idx="26842">
                  <c:v>13421</c:v>
                </c:pt>
                <c:pt idx="26843">
                  <c:v>13421.5</c:v>
                </c:pt>
                <c:pt idx="26844">
                  <c:v>13422</c:v>
                </c:pt>
                <c:pt idx="26845">
                  <c:v>13422.5</c:v>
                </c:pt>
                <c:pt idx="26846">
                  <c:v>13423</c:v>
                </c:pt>
                <c:pt idx="26847">
                  <c:v>13423.5</c:v>
                </c:pt>
                <c:pt idx="26848">
                  <c:v>13424</c:v>
                </c:pt>
                <c:pt idx="26849">
                  <c:v>13424.5</c:v>
                </c:pt>
                <c:pt idx="26850">
                  <c:v>13425</c:v>
                </c:pt>
                <c:pt idx="26851">
                  <c:v>13425.5</c:v>
                </c:pt>
                <c:pt idx="26852">
                  <c:v>13426</c:v>
                </c:pt>
                <c:pt idx="26853">
                  <c:v>13426.5</c:v>
                </c:pt>
                <c:pt idx="26854">
                  <c:v>13427</c:v>
                </c:pt>
                <c:pt idx="26855">
                  <c:v>13427.5</c:v>
                </c:pt>
                <c:pt idx="26856">
                  <c:v>13428</c:v>
                </c:pt>
                <c:pt idx="26857">
                  <c:v>13428.5</c:v>
                </c:pt>
                <c:pt idx="26858">
                  <c:v>13429</c:v>
                </c:pt>
                <c:pt idx="26859">
                  <c:v>13429.5</c:v>
                </c:pt>
                <c:pt idx="26860">
                  <c:v>13430</c:v>
                </c:pt>
                <c:pt idx="26861">
                  <c:v>13430.5</c:v>
                </c:pt>
                <c:pt idx="26862">
                  <c:v>13431</c:v>
                </c:pt>
                <c:pt idx="26863">
                  <c:v>13431.5</c:v>
                </c:pt>
                <c:pt idx="26864">
                  <c:v>13432</c:v>
                </c:pt>
                <c:pt idx="26865">
                  <c:v>13432.5</c:v>
                </c:pt>
                <c:pt idx="26866">
                  <c:v>13433</c:v>
                </c:pt>
                <c:pt idx="26867">
                  <c:v>13433.5</c:v>
                </c:pt>
                <c:pt idx="26868">
                  <c:v>13434</c:v>
                </c:pt>
                <c:pt idx="26869">
                  <c:v>13434.5</c:v>
                </c:pt>
                <c:pt idx="26870">
                  <c:v>13435</c:v>
                </c:pt>
                <c:pt idx="26871">
                  <c:v>13435.5</c:v>
                </c:pt>
                <c:pt idx="26872">
                  <c:v>13436</c:v>
                </c:pt>
                <c:pt idx="26873">
                  <c:v>13436.5</c:v>
                </c:pt>
                <c:pt idx="26874">
                  <c:v>13437</c:v>
                </c:pt>
                <c:pt idx="26875">
                  <c:v>13437.5</c:v>
                </c:pt>
                <c:pt idx="26876">
                  <c:v>13438</c:v>
                </c:pt>
                <c:pt idx="26877">
                  <c:v>13438.5</c:v>
                </c:pt>
                <c:pt idx="26878">
                  <c:v>13439</c:v>
                </c:pt>
                <c:pt idx="26879">
                  <c:v>13439.5</c:v>
                </c:pt>
                <c:pt idx="26880">
                  <c:v>13440</c:v>
                </c:pt>
                <c:pt idx="26881">
                  <c:v>13440.5</c:v>
                </c:pt>
                <c:pt idx="26882">
                  <c:v>13441</c:v>
                </c:pt>
                <c:pt idx="26883">
                  <c:v>13441.5</c:v>
                </c:pt>
                <c:pt idx="26884">
                  <c:v>13442</c:v>
                </c:pt>
                <c:pt idx="26885">
                  <c:v>13442.5</c:v>
                </c:pt>
                <c:pt idx="26886">
                  <c:v>13443</c:v>
                </c:pt>
                <c:pt idx="26887">
                  <c:v>13443.5</c:v>
                </c:pt>
                <c:pt idx="26888">
                  <c:v>13444</c:v>
                </c:pt>
                <c:pt idx="26889">
                  <c:v>13444.5</c:v>
                </c:pt>
                <c:pt idx="26890">
                  <c:v>13445</c:v>
                </c:pt>
                <c:pt idx="26891">
                  <c:v>13445.5</c:v>
                </c:pt>
                <c:pt idx="26892">
                  <c:v>13446</c:v>
                </c:pt>
                <c:pt idx="26893">
                  <c:v>13446.5</c:v>
                </c:pt>
                <c:pt idx="26894">
                  <c:v>13447</c:v>
                </c:pt>
                <c:pt idx="26895">
                  <c:v>13447.5</c:v>
                </c:pt>
                <c:pt idx="26896">
                  <c:v>13448</c:v>
                </c:pt>
                <c:pt idx="26897">
                  <c:v>13448.5</c:v>
                </c:pt>
                <c:pt idx="26898">
                  <c:v>13449</c:v>
                </c:pt>
                <c:pt idx="26899">
                  <c:v>13449.5</c:v>
                </c:pt>
                <c:pt idx="26900">
                  <c:v>13450</c:v>
                </c:pt>
                <c:pt idx="26901">
                  <c:v>13450.5</c:v>
                </c:pt>
                <c:pt idx="26902">
                  <c:v>13451</c:v>
                </c:pt>
                <c:pt idx="26903">
                  <c:v>13451.5</c:v>
                </c:pt>
                <c:pt idx="26904">
                  <c:v>13452</c:v>
                </c:pt>
                <c:pt idx="26905">
                  <c:v>13452.5</c:v>
                </c:pt>
                <c:pt idx="26906">
                  <c:v>13453</c:v>
                </c:pt>
                <c:pt idx="26907">
                  <c:v>13453.5</c:v>
                </c:pt>
                <c:pt idx="26908">
                  <c:v>13454</c:v>
                </c:pt>
                <c:pt idx="26909">
                  <c:v>13454.5</c:v>
                </c:pt>
                <c:pt idx="26910">
                  <c:v>13455</c:v>
                </c:pt>
                <c:pt idx="26911">
                  <c:v>13455.5</c:v>
                </c:pt>
                <c:pt idx="26912">
                  <c:v>13456</c:v>
                </c:pt>
                <c:pt idx="26913">
                  <c:v>13456.5</c:v>
                </c:pt>
                <c:pt idx="26914">
                  <c:v>13457</c:v>
                </c:pt>
                <c:pt idx="26915">
                  <c:v>13457.5</c:v>
                </c:pt>
                <c:pt idx="26916">
                  <c:v>13458</c:v>
                </c:pt>
                <c:pt idx="26917">
                  <c:v>13458.5</c:v>
                </c:pt>
                <c:pt idx="26918">
                  <c:v>13459</c:v>
                </c:pt>
                <c:pt idx="26919">
                  <c:v>13459.5</c:v>
                </c:pt>
                <c:pt idx="26920">
                  <c:v>13460</c:v>
                </c:pt>
                <c:pt idx="26921">
                  <c:v>13460.5</c:v>
                </c:pt>
                <c:pt idx="26922">
                  <c:v>13461</c:v>
                </c:pt>
                <c:pt idx="26923">
                  <c:v>13461.5</c:v>
                </c:pt>
                <c:pt idx="26924">
                  <c:v>13462</c:v>
                </c:pt>
                <c:pt idx="26925">
                  <c:v>13462.5</c:v>
                </c:pt>
                <c:pt idx="26926">
                  <c:v>13463</c:v>
                </c:pt>
                <c:pt idx="26927">
                  <c:v>13463.5</c:v>
                </c:pt>
                <c:pt idx="26928">
                  <c:v>13464</c:v>
                </c:pt>
                <c:pt idx="26929">
                  <c:v>13464.5</c:v>
                </c:pt>
                <c:pt idx="26930">
                  <c:v>13465</c:v>
                </c:pt>
                <c:pt idx="26931">
                  <c:v>13465.5</c:v>
                </c:pt>
                <c:pt idx="26932">
                  <c:v>13466</c:v>
                </c:pt>
                <c:pt idx="26933">
                  <c:v>13466.5</c:v>
                </c:pt>
                <c:pt idx="26934">
                  <c:v>13467</c:v>
                </c:pt>
                <c:pt idx="26935">
                  <c:v>13467.5</c:v>
                </c:pt>
                <c:pt idx="26936">
                  <c:v>13468</c:v>
                </c:pt>
                <c:pt idx="26937">
                  <c:v>13468.5</c:v>
                </c:pt>
                <c:pt idx="26938">
                  <c:v>13469</c:v>
                </c:pt>
                <c:pt idx="26939">
                  <c:v>13469.5</c:v>
                </c:pt>
                <c:pt idx="26940">
                  <c:v>13470</c:v>
                </c:pt>
                <c:pt idx="26941">
                  <c:v>13470.5</c:v>
                </c:pt>
                <c:pt idx="26942">
                  <c:v>13471</c:v>
                </c:pt>
                <c:pt idx="26943">
                  <c:v>13471.5</c:v>
                </c:pt>
                <c:pt idx="26944">
                  <c:v>13472</c:v>
                </c:pt>
                <c:pt idx="26945">
                  <c:v>13472.5</c:v>
                </c:pt>
                <c:pt idx="26946">
                  <c:v>13473</c:v>
                </c:pt>
                <c:pt idx="26947">
                  <c:v>13473.5</c:v>
                </c:pt>
                <c:pt idx="26948">
                  <c:v>13474</c:v>
                </c:pt>
                <c:pt idx="26949">
                  <c:v>13474.5</c:v>
                </c:pt>
                <c:pt idx="26950">
                  <c:v>13475</c:v>
                </c:pt>
                <c:pt idx="26951">
                  <c:v>13475.5</c:v>
                </c:pt>
                <c:pt idx="26952">
                  <c:v>13476</c:v>
                </c:pt>
                <c:pt idx="26953">
                  <c:v>13476.5</c:v>
                </c:pt>
                <c:pt idx="26954">
                  <c:v>13477</c:v>
                </c:pt>
                <c:pt idx="26955">
                  <c:v>13477.5</c:v>
                </c:pt>
                <c:pt idx="26956">
                  <c:v>13478</c:v>
                </c:pt>
                <c:pt idx="26957">
                  <c:v>13478.5</c:v>
                </c:pt>
                <c:pt idx="26958">
                  <c:v>13479</c:v>
                </c:pt>
                <c:pt idx="26959">
                  <c:v>13479.5</c:v>
                </c:pt>
                <c:pt idx="26960">
                  <c:v>13480</c:v>
                </c:pt>
                <c:pt idx="26961">
                  <c:v>13480.5</c:v>
                </c:pt>
                <c:pt idx="26962">
                  <c:v>13481</c:v>
                </c:pt>
                <c:pt idx="26963">
                  <c:v>13481.5</c:v>
                </c:pt>
                <c:pt idx="26964">
                  <c:v>13482</c:v>
                </c:pt>
                <c:pt idx="26965">
                  <c:v>13482.5</c:v>
                </c:pt>
                <c:pt idx="26966">
                  <c:v>13483</c:v>
                </c:pt>
                <c:pt idx="26967">
                  <c:v>13483.5</c:v>
                </c:pt>
                <c:pt idx="26968">
                  <c:v>13484</c:v>
                </c:pt>
                <c:pt idx="26969">
                  <c:v>13484.5</c:v>
                </c:pt>
                <c:pt idx="26970">
                  <c:v>13485</c:v>
                </c:pt>
                <c:pt idx="26971">
                  <c:v>13485.5</c:v>
                </c:pt>
                <c:pt idx="26972">
                  <c:v>13486</c:v>
                </c:pt>
                <c:pt idx="26973">
                  <c:v>13486.5</c:v>
                </c:pt>
                <c:pt idx="26974">
                  <c:v>13487</c:v>
                </c:pt>
                <c:pt idx="26975">
                  <c:v>13487.5</c:v>
                </c:pt>
                <c:pt idx="26976">
                  <c:v>13488</c:v>
                </c:pt>
                <c:pt idx="26977">
                  <c:v>13488.5</c:v>
                </c:pt>
                <c:pt idx="26978">
                  <c:v>13489</c:v>
                </c:pt>
                <c:pt idx="26979">
                  <c:v>13489.5</c:v>
                </c:pt>
                <c:pt idx="26980">
                  <c:v>13490</c:v>
                </c:pt>
                <c:pt idx="26981">
                  <c:v>13490.5</c:v>
                </c:pt>
                <c:pt idx="26982">
                  <c:v>13491</c:v>
                </c:pt>
                <c:pt idx="26983">
                  <c:v>13491.5</c:v>
                </c:pt>
                <c:pt idx="26984">
                  <c:v>13492</c:v>
                </c:pt>
                <c:pt idx="26985">
                  <c:v>13492.5</c:v>
                </c:pt>
                <c:pt idx="26986">
                  <c:v>13493</c:v>
                </c:pt>
                <c:pt idx="26987">
                  <c:v>13493.5</c:v>
                </c:pt>
                <c:pt idx="26988">
                  <c:v>13494</c:v>
                </c:pt>
                <c:pt idx="26989">
                  <c:v>13494.5</c:v>
                </c:pt>
                <c:pt idx="26990">
                  <c:v>13495</c:v>
                </c:pt>
                <c:pt idx="26991">
                  <c:v>13495.5</c:v>
                </c:pt>
                <c:pt idx="26992">
                  <c:v>13496</c:v>
                </c:pt>
                <c:pt idx="26993">
                  <c:v>13496.5</c:v>
                </c:pt>
                <c:pt idx="26994">
                  <c:v>13497</c:v>
                </c:pt>
                <c:pt idx="26995">
                  <c:v>13497.5</c:v>
                </c:pt>
                <c:pt idx="26996">
                  <c:v>13498</c:v>
                </c:pt>
                <c:pt idx="26997">
                  <c:v>13498.5</c:v>
                </c:pt>
                <c:pt idx="26998">
                  <c:v>13499</c:v>
                </c:pt>
                <c:pt idx="26999">
                  <c:v>13499.5</c:v>
                </c:pt>
                <c:pt idx="27000">
                  <c:v>13500</c:v>
                </c:pt>
                <c:pt idx="27001">
                  <c:v>13500.5</c:v>
                </c:pt>
                <c:pt idx="27002">
                  <c:v>13501</c:v>
                </c:pt>
                <c:pt idx="27003">
                  <c:v>13501.5</c:v>
                </c:pt>
                <c:pt idx="27004">
                  <c:v>13502</c:v>
                </c:pt>
                <c:pt idx="27005">
                  <c:v>13502.5</c:v>
                </c:pt>
                <c:pt idx="27006">
                  <c:v>13503</c:v>
                </c:pt>
                <c:pt idx="27007">
                  <c:v>13503.5</c:v>
                </c:pt>
                <c:pt idx="27008">
                  <c:v>13504</c:v>
                </c:pt>
                <c:pt idx="27009">
                  <c:v>13504.5</c:v>
                </c:pt>
                <c:pt idx="27010">
                  <c:v>13505</c:v>
                </c:pt>
                <c:pt idx="27011">
                  <c:v>13505.5</c:v>
                </c:pt>
                <c:pt idx="27012">
                  <c:v>13506</c:v>
                </c:pt>
                <c:pt idx="27013">
                  <c:v>13506.5</c:v>
                </c:pt>
                <c:pt idx="27014">
                  <c:v>13507</c:v>
                </c:pt>
                <c:pt idx="27015">
                  <c:v>13507.5</c:v>
                </c:pt>
                <c:pt idx="27016">
                  <c:v>13508</c:v>
                </c:pt>
                <c:pt idx="27017">
                  <c:v>13508.5</c:v>
                </c:pt>
                <c:pt idx="27018">
                  <c:v>13509</c:v>
                </c:pt>
                <c:pt idx="27019">
                  <c:v>13509.5</c:v>
                </c:pt>
                <c:pt idx="27020">
                  <c:v>13510</c:v>
                </c:pt>
                <c:pt idx="27021">
                  <c:v>13510.5</c:v>
                </c:pt>
                <c:pt idx="27022">
                  <c:v>13511</c:v>
                </c:pt>
                <c:pt idx="27023">
                  <c:v>13511.5</c:v>
                </c:pt>
                <c:pt idx="27024">
                  <c:v>13512</c:v>
                </c:pt>
                <c:pt idx="27025">
                  <c:v>13512.5</c:v>
                </c:pt>
                <c:pt idx="27026">
                  <c:v>13513</c:v>
                </c:pt>
                <c:pt idx="27027">
                  <c:v>13513.5</c:v>
                </c:pt>
                <c:pt idx="27028">
                  <c:v>13514</c:v>
                </c:pt>
                <c:pt idx="27029">
                  <c:v>13514.5</c:v>
                </c:pt>
                <c:pt idx="27030">
                  <c:v>13515</c:v>
                </c:pt>
                <c:pt idx="27031">
                  <c:v>13515.5</c:v>
                </c:pt>
                <c:pt idx="27032">
                  <c:v>13516</c:v>
                </c:pt>
                <c:pt idx="27033">
                  <c:v>13516.5</c:v>
                </c:pt>
                <c:pt idx="27034">
                  <c:v>13517</c:v>
                </c:pt>
                <c:pt idx="27035">
                  <c:v>13517.5</c:v>
                </c:pt>
                <c:pt idx="27036">
                  <c:v>13518</c:v>
                </c:pt>
                <c:pt idx="27037">
                  <c:v>13518.5</c:v>
                </c:pt>
                <c:pt idx="27038">
                  <c:v>13519</c:v>
                </c:pt>
                <c:pt idx="27039">
                  <c:v>13519.5</c:v>
                </c:pt>
                <c:pt idx="27040">
                  <c:v>13520</c:v>
                </c:pt>
                <c:pt idx="27041">
                  <c:v>13520.5</c:v>
                </c:pt>
                <c:pt idx="27042">
                  <c:v>13521</c:v>
                </c:pt>
                <c:pt idx="27043">
                  <c:v>13521.5</c:v>
                </c:pt>
                <c:pt idx="27044">
                  <c:v>13522</c:v>
                </c:pt>
                <c:pt idx="27045">
                  <c:v>13522.5</c:v>
                </c:pt>
                <c:pt idx="27046">
                  <c:v>13523</c:v>
                </c:pt>
                <c:pt idx="27047">
                  <c:v>13523.5</c:v>
                </c:pt>
                <c:pt idx="27048">
                  <c:v>13524</c:v>
                </c:pt>
                <c:pt idx="27049">
                  <c:v>13524.5</c:v>
                </c:pt>
                <c:pt idx="27050">
                  <c:v>13525</c:v>
                </c:pt>
                <c:pt idx="27051">
                  <c:v>13525.5</c:v>
                </c:pt>
                <c:pt idx="27052">
                  <c:v>13526</c:v>
                </c:pt>
                <c:pt idx="27053">
                  <c:v>13526.5</c:v>
                </c:pt>
                <c:pt idx="27054">
                  <c:v>13527</c:v>
                </c:pt>
                <c:pt idx="27055">
                  <c:v>13527.5</c:v>
                </c:pt>
                <c:pt idx="27056">
                  <c:v>13528</c:v>
                </c:pt>
                <c:pt idx="27057">
                  <c:v>13528.5</c:v>
                </c:pt>
                <c:pt idx="27058">
                  <c:v>13529</c:v>
                </c:pt>
                <c:pt idx="27059">
                  <c:v>13529.5</c:v>
                </c:pt>
                <c:pt idx="27060">
                  <c:v>13530</c:v>
                </c:pt>
                <c:pt idx="27061">
                  <c:v>13530.5</c:v>
                </c:pt>
                <c:pt idx="27062">
                  <c:v>13531</c:v>
                </c:pt>
                <c:pt idx="27063">
                  <c:v>13531.5</c:v>
                </c:pt>
                <c:pt idx="27064">
                  <c:v>13532</c:v>
                </c:pt>
                <c:pt idx="27065">
                  <c:v>13532.5</c:v>
                </c:pt>
                <c:pt idx="27066">
                  <c:v>13533</c:v>
                </c:pt>
                <c:pt idx="27067">
                  <c:v>13533.5</c:v>
                </c:pt>
                <c:pt idx="27068">
                  <c:v>13534</c:v>
                </c:pt>
                <c:pt idx="27069">
                  <c:v>13534.5</c:v>
                </c:pt>
                <c:pt idx="27070">
                  <c:v>13535</c:v>
                </c:pt>
                <c:pt idx="27071">
                  <c:v>13535.5</c:v>
                </c:pt>
                <c:pt idx="27072">
                  <c:v>13536</c:v>
                </c:pt>
                <c:pt idx="27073">
                  <c:v>13536.5</c:v>
                </c:pt>
                <c:pt idx="27074">
                  <c:v>13537</c:v>
                </c:pt>
                <c:pt idx="27075">
                  <c:v>13537.5</c:v>
                </c:pt>
                <c:pt idx="27076">
                  <c:v>13538</c:v>
                </c:pt>
                <c:pt idx="27077">
                  <c:v>13538.5</c:v>
                </c:pt>
                <c:pt idx="27078">
                  <c:v>13539</c:v>
                </c:pt>
                <c:pt idx="27079">
                  <c:v>13539.5</c:v>
                </c:pt>
                <c:pt idx="27080">
                  <c:v>13540</c:v>
                </c:pt>
                <c:pt idx="27081">
                  <c:v>13540.5</c:v>
                </c:pt>
                <c:pt idx="27082">
                  <c:v>13541</c:v>
                </c:pt>
                <c:pt idx="27083">
                  <c:v>13541.5</c:v>
                </c:pt>
                <c:pt idx="27084">
                  <c:v>13542</c:v>
                </c:pt>
                <c:pt idx="27085">
                  <c:v>13542.5</c:v>
                </c:pt>
                <c:pt idx="27086">
                  <c:v>13543</c:v>
                </c:pt>
                <c:pt idx="27087">
                  <c:v>13543.5</c:v>
                </c:pt>
                <c:pt idx="27088">
                  <c:v>13544</c:v>
                </c:pt>
                <c:pt idx="27089">
                  <c:v>13544.5</c:v>
                </c:pt>
                <c:pt idx="27090">
                  <c:v>13545</c:v>
                </c:pt>
                <c:pt idx="27091">
                  <c:v>13545.5</c:v>
                </c:pt>
                <c:pt idx="27092">
                  <c:v>13546</c:v>
                </c:pt>
                <c:pt idx="27093">
                  <c:v>13546.5</c:v>
                </c:pt>
                <c:pt idx="27094">
                  <c:v>13547</c:v>
                </c:pt>
                <c:pt idx="27095">
                  <c:v>13547.5</c:v>
                </c:pt>
                <c:pt idx="27096">
                  <c:v>13548</c:v>
                </c:pt>
                <c:pt idx="27097">
                  <c:v>13548.5</c:v>
                </c:pt>
                <c:pt idx="27098">
                  <c:v>13549</c:v>
                </c:pt>
                <c:pt idx="27099">
                  <c:v>13549.5</c:v>
                </c:pt>
                <c:pt idx="27100">
                  <c:v>13550</c:v>
                </c:pt>
                <c:pt idx="27101">
                  <c:v>13550.5</c:v>
                </c:pt>
                <c:pt idx="27102">
                  <c:v>13551</c:v>
                </c:pt>
                <c:pt idx="27103">
                  <c:v>13551.5</c:v>
                </c:pt>
                <c:pt idx="27104">
                  <c:v>13552</c:v>
                </c:pt>
                <c:pt idx="27105">
                  <c:v>13552.5</c:v>
                </c:pt>
                <c:pt idx="27106">
                  <c:v>13553</c:v>
                </c:pt>
                <c:pt idx="27107">
                  <c:v>13553.5</c:v>
                </c:pt>
                <c:pt idx="27108">
                  <c:v>13554</c:v>
                </c:pt>
                <c:pt idx="27109">
                  <c:v>13554.5</c:v>
                </c:pt>
                <c:pt idx="27110">
                  <c:v>13555</c:v>
                </c:pt>
                <c:pt idx="27111">
                  <c:v>13555.5</c:v>
                </c:pt>
                <c:pt idx="27112">
                  <c:v>13556</c:v>
                </c:pt>
                <c:pt idx="27113">
                  <c:v>13556.5</c:v>
                </c:pt>
                <c:pt idx="27114">
                  <c:v>13557</c:v>
                </c:pt>
                <c:pt idx="27115">
                  <c:v>13557.5</c:v>
                </c:pt>
                <c:pt idx="27116">
                  <c:v>13558</c:v>
                </c:pt>
                <c:pt idx="27117">
                  <c:v>13558.5</c:v>
                </c:pt>
                <c:pt idx="27118">
                  <c:v>13559</c:v>
                </c:pt>
                <c:pt idx="27119">
                  <c:v>13559.5</c:v>
                </c:pt>
                <c:pt idx="27120">
                  <c:v>13560</c:v>
                </c:pt>
                <c:pt idx="27121">
                  <c:v>13560.5</c:v>
                </c:pt>
                <c:pt idx="27122">
                  <c:v>13561</c:v>
                </c:pt>
                <c:pt idx="27123">
                  <c:v>13561.5</c:v>
                </c:pt>
                <c:pt idx="27124">
                  <c:v>13562</c:v>
                </c:pt>
                <c:pt idx="27125">
                  <c:v>13562.5</c:v>
                </c:pt>
                <c:pt idx="27126">
                  <c:v>13563</c:v>
                </c:pt>
                <c:pt idx="27127">
                  <c:v>13563.5</c:v>
                </c:pt>
                <c:pt idx="27128">
                  <c:v>13564</c:v>
                </c:pt>
                <c:pt idx="27129">
                  <c:v>13564.5</c:v>
                </c:pt>
                <c:pt idx="27130">
                  <c:v>13565</c:v>
                </c:pt>
                <c:pt idx="27131">
                  <c:v>13565.5</c:v>
                </c:pt>
                <c:pt idx="27132">
                  <c:v>13566</c:v>
                </c:pt>
                <c:pt idx="27133">
                  <c:v>13566.5</c:v>
                </c:pt>
                <c:pt idx="27134">
                  <c:v>13567</c:v>
                </c:pt>
                <c:pt idx="27135">
                  <c:v>13567.5</c:v>
                </c:pt>
                <c:pt idx="27136">
                  <c:v>13568</c:v>
                </c:pt>
                <c:pt idx="27137">
                  <c:v>13568.5</c:v>
                </c:pt>
                <c:pt idx="27138">
                  <c:v>13569</c:v>
                </c:pt>
                <c:pt idx="27139">
                  <c:v>13569.5</c:v>
                </c:pt>
                <c:pt idx="27140">
                  <c:v>13570</c:v>
                </c:pt>
                <c:pt idx="27141">
                  <c:v>13570.5</c:v>
                </c:pt>
                <c:pt idx="27142">
                  <c:v>13571</c:v>
                </c:pt>
                <c:pt idx="27143">
                  <c:v>13571.5</c:v>
                </c:pt>
                <c:pt idx="27144">
                  <c:v>13572</c:v>
                </c:pt>
                <c:pt idx="27145">
                  <c:v>13572.5</c:v>
                </c:pt>
                <c:pt idx="27146">
                  <c:v>13573</c:v>
                </c:pt>
                <c:pt idx="27147">
                  <c:v>13573.5</c:v>
                </c:pt>
                <c:pt idx="27148">
                  <c:v>13574</c:v>
                </c:pt>
                <c:pt idx="27149">
                  <c:v>13574.5</c:v>
                </c:pt>
                <c:pt idx="27150">
                  <c:v>13575</c:v>
                </c:pt>
                <c:pt idx="27151">
                  <c:v>13575.5</c:v>
                </c:pt>
                <c:pt idx="27152">
                  <c:v>13576</c:v>
                </c:pt>
                <c:pt idx="27153">
                  <c:v>13576.5</c:v>
                </c:pt>
                <c:pt idx="27154">
                  <c:v>13577</c:v>
                </c:pt>
                <c:pt idx="27155">
                  <c:v>13577.5</c:v>
                </c:pt>
                <c:pt idx="27156">
                  <c:v>13578</c:v>
                </c:pt>
                <c:pt idx="27157">
                  <c:v>13578.5</c:v>
                </c:pt>
                <c:pt idx="27158">
                  <c:v>13579</c:v>
                </c:pt>
                <c:pt idx="27159">
                  <c:v>13579.5</c:v>
                </c:pt>
                <c:pt idx="27160">
                  <c:v>13580</c:v>
                </c:pt>
                <c:pt idx="27161">
                  <c:v>13580.5</c:v>
                </c:pt>
                <c:pt idx="27162">
                  <c:v>13581</c:v>
                </c:pt>
                <c:pt idx="27163">
                  <c:v>13581.5</c:v>
                </c:pt>
                <c:pt idx="27164">
                  <c:v>13582</c:v>
                </c:pt>
                <c:pt idx="27165">
                  <c:v>13582.5</c:v>
                </c:pt>
                <c:pt idx="27166">
                  <c:v>13583</c:v>
                </c:pt>
                <c:pt idx="27167">
                  <c:v>13583.5</c:v>
                </c:pt>
                <c:pt idx="27168">
                  <c:v>13584</c:v>
                </c:pt>
                <c:pt idx="27169">
                  <c:v>13584.5</c:v>
                </c:pt>
                <c:pt idx="27170">
                  <c:v>13585</c:v>
                </c:pt>
                <c:pt idx="27171">
                  <c:v>13585.5</c:v>
                </c:pt>
                <c:pt idx="27172">
                  <c:v>13586</c:v>
                </c:pt>
                <c:pt idx="27173">
                  <c:v>13586.5</c:v>
                </c:pt>
                <c:pt idx="27174">
                  <c:v>13587</c:v>
                </c:pt>
                <c:pt idx="27175">
                  <c:v>13587.5</c:v>
                </c:pt>
                <c:pt idx="27176">
                  <c:v>13588</c:v>
                </c:pt>
                <c:pt idx="27177">
                  <c:v>13588.5</c:v>
                </c:pt>
                <c:pt idx="27178">
                  <c:v>13589</c:v>
                </c:pt>
                <c:pt idx="27179">
                  <c:v>13589.5</c:v>
                </c:pt>
                <c:pt idx="27180">
                  <c:v>13590</c:v>
                </c:pt>
                <c:pt idx="27181">
                  <c:v>13590.5</c:v>
                </c:pt>
                <c:pt idx="27182">
                  <c:v>13591</c:v>
                </c:pt>
                <c:pt idx="27183">
                  <c:v>13591.5</c:v>
                </c:pt>
                <c:pt idx="27184">
                  <c:v>13592</c:v>
                </c:pt>
                <c:pt idx="27185">
                  <c:v>13592.5</c:v>
                </c:pt>
                <c:pt idx="27186">
                  <c:v>13593</c:v>
                </c:pt>
                <c:pt idx="27187">
                  <c:v>13593.5</c:v>
                </c:pt>
                <c:pt idx="27188">
                  <c:v>13594</c:v>
                </c:pt>
                <c:pt idx="27189">
                  <c:v>13594.5</c:v>
                </c:pt>
                <c:pt idx="27190">
                  <c:v>13595</c:v>
                </c:pt>
                <c:pt idx="27191">
                  <c:v>13595.5</c:v>
                </c:pt>
                <c:pt idx="27192">
                  <c:v>13596</c:v>
                </c:pt>
                <c:pt idx="27193">
                  <c:v>13596.5</c:v>
                </c:pt>
                <c:pt idx="27194">
                  <c:v>13597</c:v>
                </c:pt>
                <c:pt idx="27195">
                  <c:v>13597.5</c:v>
                </c:pt>
                <c:pt idx="27196">
                  <c:v>13598</c:v>
                </c:pt>
                <c:pt idx="27197">
                  <c:v>13598.5</c:v>
                </c:pt>
                <c:pt idx="27198">
                  <c:v>13599</c:v>
                </c:pt>
                <c:pt idx="27199">
                  <c:v>13599.5</c:v>
                </c:pt>
                <c:pt idx="27200">
                  <c:v>13600</c:v>
                </c:pt>
                <c:pt idx="27201">
                  <c:v>13600.5</c:v>
                </c:pt>
                <c:pt idx="27202">
                  <c:v>13601</c:v>
                </c:pt>
                <c:pt idx="27203">
                  <c:v>13601.5</c:v>
                </c:pt>
                <c:pt idx="27204">
                  <c:v>13602</c:v>
                </c:pt>
                <c:pt idx="27205">
                  <c:v>13602.5</c:v>
                </c:pt>
                <c:pt idx="27206">
                  <c:v>13603</c:v>
                </c:pt>
                <c:pt idx="27207">
                  <c:v>13603.5</c:v>
                </c:pt>
                <c:pt idx="27208">
                  <c:v>13604</c:v>
                </c:pt>
                <c:pt idx="27209">
                  <c:v>13604.5</c:v>
                </c:pt>
                <c:pt idx="27210">
                  <c:v>13605</c:v>
                </c:pt>
                <c:pt idx="27211">
                  <c:v>13605.5</c:v>
                </c:pt>
                <c:pt idx="27212">
                  <c:v>13606</c:v>
                </c:pt>
                <c:pt idx="27213">
                  <c:v>13606.5</c:v>
                </c:pt>
                <c:pt idx="27214">
                  <c:v>13607</c:v>
                </c:pt>
                <c:pt idx="27215">
                  <c:v>13607.5</c:v>
                </c:pt>
                <c:pt idx="27216">
                  <c:v>13608</c:v>
                </c:pt>
                <c:pt idx="27217">
                  <c:v>13608.5</c:v>
                </c:pt>
                <c:pt idx="27218">
                  <c:v>13609</c:v>
                </c:pt>
                <c:pt idx="27219">
                  <c:v>13609.5</c:v>
                </c:pt>
                <c:pt idx="27220">
                  <c:v>13610</c:v>
                </c:pt>
                <c:pt idx="27221">
                  <c:v>13610.5</c:v>
                </c:pt>
                <c:pt idx="27222">
                  <c:v>13611</c:v>
                </c:pt>
                <c:pt idx="27223">
                  <c:v>13611.5</c:v>
                </c:pt>
                <c:pt idx="27224">
                  <c:v>13612</c:v>
                </c:pt>
                <c:pt idx="27225">
                  <c:v>13612.5</c:v>
                </c:pt>
                <c:pt idx="27226">
                  <c:v>13613</c:v>
                </c:pt>
                <c:pt idx="27227">
                  <c:v>13613.5</c:v>
                </c:pt>
                <c:pt idx="27228">
                  <c:v>13614</c:v>
                </c:pt>
                <c:pt idx="27229">
                  <c:v>13614.5</c:v>
                </c:pt>
                <c:pt idx="27230">
                  <c:v>13615</c:v>
                </c:pt>
                <c:pt idx="27231">
                  <c:v>13615.5</c:v>
                </c:pt>
                <c:pt idx="27232">
                  <c:v>13616</c:v>
                </c:pt>
                <c:pt idx="27233">
                  <c:v>13616.5</c:v>
                </c:pt>
                <c:pt idx="27234">
                  <c:v>13617</c:v>
                </c:pt>
                <c:pt idx="27235">
                  <c:v>13617.5</c:v>
                </c:pt>
                <c:pt idx="27236">
                  <c:v>13618</c:v>
                </c:pt>
                <c:pt idx="27237">
                  <c:v>13618.5</c:v>
                </c:pt>
                <c:pt idx="27238">
                  <c:v>13619</c:v>
                </c:pt>
                <c:pt idx="27239">
                  <c:v>13619.5</c:v>
                </c:pt>
                <c:pt idx="27240">
                  <c:v>13620</c:v>
                </c:pt>
                <c:pt idx="27241">
                  <c:v>13620.5</c:v>
                </c:pt>
                <c:pt idx="27242">
                  <c:v>13621</c:v>
                </c:pt>
                <c:pt idx="27243">
                  <c:v>13621.5</c:v>
                </c:pt>
                <c:pt idx="27244">
                  <c:v>13622</c:v>
                </c:pt>
                <c:pt idx="27245">
                  <c:v>13622.5</c:v>
                </c:pt>
                <c:pt idx="27246">
                  <c:v>13623</c:v>
                </c:pt>
                <c:pt idx="27247">
                  <c:v>13623.5</c:v>
                </c:pt>
                <c:pt idx="27248">
                  <c:v>13624</c:v>
                </c:pt>
                <c:pt idx="27249">
                  <c:v>13624.5</c:v>
                </c:pt>
                <c:pt idx="27250">
                  <c:v>13625</c:v>
                </c:pt>
                <c:pt idx="27251">
                  <c:v>13625.5</c:v>
                </c:pt>
                <c:pt idx="27252">
                  <c:v>13626</c:v>
                </c:pt>
                <c:pt idx="27253">
                  <c:v>13626.5</c:v>
                </c:pt>
                <c:pt idx="27254">
                  <c:v>13627</c:v>
                </c:pt>
                <c:pt idx="27255">
                  <c:v>13627.5</c:v>
                </c:pt>
                <c:pt idx="27256">
                  <c:v>13628</c:v>
                </c:pt>
                <c:pt idx="27257">
                  <c:v>13628.5</c:v>
                </c:pt>
                <c:pt idx="27258">
                  <c:v>13629</c:v>
                </c:pt>
                <c:pt idx="27259">
                  <c:v>13629.5</c:v>
                </c:pt>
                <c:pt idx="27260">
                  <c:v>13630</c:v>
                </c:pt>
                <c:pt idx="27261">
                  <c:v>13630.5</c:v>
                </c:pt>
                <c:pt idx="27262">
                  <c:v>13631</c:v>
                </c:pt>
                <c:pt idx="27263">
                  <c:v>13631.5</c:v>
                </c:pt>
                <c:pt idx="27264">
                  <c:v>13632</c:v>
                </c:pt>
                <c:pt idx="27265">
                  <c:v>13632.5</c:v>
                </c:pt>
                <c:pt idx="27266">
                  <c:v>13633</c:v>
                </c:pt>
                <c:pt idx="27267">
                  <c:v>13633.5</c:v>
                </c:pt>
                <c:pt idx="27268">
                  <c:v>13634</c:v>
                </c:pt>
                <c:pt idx="27269">
                  <c:v>13634.5</c:v>
                </c:pt>
                <c:pt idx="27270">
                  <c:v>13635</c:v>
                </c:pt>
                <c:pt idx="27271">
                  <c:v>13635.5</c:v>
                </c:pt>
                <c:pt idx="27272">
                  <c:v>13636</c:v>
                </c:pt>
                <c:pt idx="27273">
                  <c:v>13636.5</c:v>
                </c:pt>
                <c:pt idx="27274">
                  <c:v>13637</c:v>
                </c:pt>
                <c:pt idx="27275">
                  <c:v>13637.5</c:v>
                </c:pt>
                <c:pt idx="27276">
                  <c:v>13638</c:v>
                </c:pt>
                <c:pt idx="27277">
                  <c:v>13638.5</c:v>
                </c:pt>
                <c:pt idx="27278">
                  <c:v>13639</c:v>
                </c:pt>
                <c:pt idx="27279">
                  <c:v>13639.5</c:v>
                </c:pt>
                <c:pt idx="27280">
                  <c:v>13640</c:v>
                </c:pt>
                <c:pt idx="27281">
                  <c:v>13640.5</c:v>
                </c:pt>
                <c:pt idx="27282">
                  <c:v>13641</c:v>
                </c:pt>
                <c:pt idx="27283">
                  <c:v>13641.5</c:v>
                </c:pt>
                <c:pt idx="27284">
                  <c:v>13642</c:v>
                </c:pt>
                <c:pt idx="27285">
                  <c:v>13642.5</c:v>
                </c:pt>
                <c:pt idx="27286">
                  <c:v>13643</c:v>
                </c:pt>
                <c:pt idx="27287">
                  <c:v>13643.5</c:v>
                </c:pt>
                <c:pt idx="27288">
                  <c:v>13644</c:v>
                </c:pt>
                <c:pt idx="27289">
                  <c:v>13644.5</c:v>
                </c:pt>
                <c:pt idx="27290">
                  <c:v>13645</c:v>
                </c:pt>
                <c:pt idx="27291">
                  <c:v>13645.5</c:v>
                </c:pt>
                <c:pt idx="27292">
                  <c:v>13646</c:v>
                </c:pt>
                <c:pt idx="27293">
                  <c:v>13646.5</c:v>
                </c:pt>
                <c:pt idx="27294">
                  <c:v>13647</c:v>
                </c:pt>
                <c:pt idx="27295">
                  <c:v>13647.5</c:v>
                </c:pt>
                <c:pt idx="27296">
                  <c:v>13648</c:v>
                </c:pt>
                <c:pt idx="27297">
                  <c:v>13648.5</c:v>
                </c:pt>
                <c:pt idx="27298">
                  <c:v>13649</c:v>
                </c:pt>
                <c:pt idx="27299">
                  <c:v>13649.5</c:v>
                </c:pt>
                <c:pt idx="27300">
                  <c:v>13650</c:v>
                </c:pt>
                <c:pt idx="27301">
                  <c:v>13650.5</c:v>
                </c:pt>
                <c:pt idx="27302">
                  <c:v>13651</c:v>
                </c:pt>
                <c:pt idx="27303">
                  <c:v>13651.5</c:v>
                </c:pt>
                <c:pt idx="27304">
                  <c:v>13652</c:v>
                </c:pt>
                <c:pt idx="27305">
                  <c:v>13652.5</c:v>
                </c:pt>
                <c:pt idx="27306">
                  <c:v>13653</c:v>
                </c:pt>
                <c:pt idx="27307">
                  <c:v>13653.5</c:v>
                </c:pt>
                <c:pt idx="27308">
                  <c:v>13654</c:v>
                </c:pt>
                <c:pt idx="27309">
                  <c:v>13654.5</c:v>
                </c:pt>
                <c:pt idx="27310">
                  <c:v>13655</c:v>
                </c:pt>
                <c:pt idx="27311">
                  <c:v>13655.5</c:v>
                </c:pt>
                <c:pt idx="27312">
                  <c:v>13656</c:v>
                </c:pt>
                <c:pt idx="27313">
                  <c:v>13656.5</c:v>
                </c:pt>
                <c:pt idx="27314">
                  <c:v>13657</c:v>
                </c:pt>
                <c:pt idx="27315">
                  <c:v>13657.5</c:v>
                </c:pt>
                <c:pt idx="27316">
                  <c:v>13658</c:v>
                </c:pt>
                <c:pt idx="27317">
                  <c:v>13658.5</c:v>
                </c:pt>
                <c:pt idx="27318">
                  <c:v>13659</c:v>
                </c:pt>
                <c:pt idx="27319">
                  <c:v>13659.5</c:v>
                </c:pt>
                <c:pt idx="27320">
                  <c:v>13660</c:v>
                </c:pt>
                <c:pt idx="27321">
                  <c:v>13660.5</c:v>
                </c:pt>
                <c:pt idx="27322">
                  <c:v>13661</c:v>
                </c:pt>
                <c:pt idx="27323">
                  <c:v>13661.5</c:v>
                </c:pt>
                <c:pt idx="27324">
                  <c:v>13662</c:v>
                </c:pt>
                <c:pt idx="27325">
                  <c:v>13662.5</c:v>
                </c:pt>
                <c:pt idx="27326">
                  <c:v>13663</c:v>
                </c:pt>
                <c:pt idx="27327">
                  <c:v>13663.5</c:v>
                </c:pt>
                <c:pt idx="27328">
                  <c:v>13664</c:v>
                </c:pt>
                <c:pt idx="27329">
                  <c:v>13664.5</c:v>
                </c:pt>
                <c:pt idx="27330">
                  <c:v>13665</c:v>
                </c:pt>
                <c:pt idx="27331">
                  <c:v>13665.5</c:v>
                </c:pt>
                <c:pt idx="27332">
                  <c:v>13666</c:v>
                </c:pt>
                <c:pt idx="27333">
                  <c:v>13666.5</c:v>
                </c:pt>
                <c:pt idx="27334">
                  <c:v>13667</c:v>
                </c:pt>
                <c:pt idx="27335">
                  <c:v>13667.5</c:v>
                </c:pt>
                <c:pt idx="27336">
                  <c:v>13668</c:v>
                </c:pt>
                <c:pt idx="27337">
                  <c:v>13668.5</c:v>
                </c:pt>
                <c:pt idx="27338">
                  <c:v>13669</c:v>
                </c:pt>
                <c:pt idx="27339">
                  <c:v>13669.5</c:v>
                </c:pt>
                <c:pt idx="27340">
                  <c:v>13670</c:v>
                </c:pt>
                <c:pt idx="27341">
                  <c:v>13670.5</c:v>
                </c:pt>
                <c:pt idx="27342">
                  <c:v>13671</c:v>
                </c:pt>
                <c:pt idx="27343">
                  <c:v>13671.5</c:v>
                </c:pt>
                <c:pt idx="27344">
                  <c:v>13672</c:v>
                </c:pt>
                <c:pt idx="27345">
                  <c:v>13672.5</c:v>
                </c:pt>
                <c:pt idx="27346">
                  <c:v>13673</c:v>
                </c:pt>
                <c:pt idx="27347">
                  <c:v>13673.5</c:v>
                </c:pt>
                <c:pt idx="27348">
                  <c:v>13674</c:v>
                </c:pt>
                <c:pt idx="27349">
                  <c:v>13674.5</c:v>
                </c:pt>
                <c:pt idx="27350">
                  <c:v>13675</c:v>
                </c:pt>
                <c:pt idx="27351">
                  <c:v>13675.5</c:v>
                </c:pt>
                <c:pt idx="27352">
                  <c:v>13676</c:v>
                </c:pt>
                <c:pt idx="27353">
                  <c:v>13676.5</c:v>
                </c:pt>
                <c:pt idx="27354">
                  <c:v>13677</c:v>
                </c:pt>
                <c:pt idx="27355">
                  <c:v>13677.5</c:v>
                </c:pt>
                <c:pt idx="27356">
                  <c:v>13678</c:v>
                </c:pt>
                <c:pt idx="27357">
                  <c:v>13678.5</c:v>
                </c:pt>
                <c:pt idx="27358">
                  <c:v>13679</c:v>
                </c:pt>
                <c:pt idx="27359">
                  <c:v>13679.5</c:v>
                </c:pt>
                <c:pt idx="27360">
                  <c:v>13680</c:v>
                </c:pt>
                <c:pt idx="27361">
                  <c:v>13680.5</c:v>
                </c:pt>
                <c:pt idx="27362">
                  <c:v>13681</c:v>
                </c:pt>
                <c:pt idx="27363">
                  <c:v>13681.5</c:v>
                </c:pt>
                <c:pt idx="27364">
                  <c:v>13682</c:v>
                </c:pt>
                <c:pt idx="27365">
                  <c:v>13682.5</c:v>
                </c:pt>
                <c:pt idx="27366">
                  <c:v>13683</c:v>
                </c:pt>
                <c:pt idx="27367">
                  <c:v>13683.5</c:v>
                </c:pt>
                <c:pt idx="27368">
                  <c:v>13684</c:v>
                </c:pt>
                <c:pt idx="27369">
                  <c:v>13684.5</c:v>
                </c:pt>
                <c:pt idx="27370">
                  <c:v>13685</c:v>
                </c:pt>
                <c:pt idx="27371">
                  <c:v>13685.5</c:v>
                </c:pt>
                <c:pt idx="27372">
                  <c:v>13686</c:v>
                </c:pt>
                <c:pt idx="27373">
                  <c:v>13686.5</c:v>
                </c:pt>
                <c:pt idx="27374">
                  <c:v>13687</c:v>
                </c:pt>
                <c:pt idx="27375">
                  <c:v>13687.5</c:v>
                </c:pt>
                <c:pt idx="27376">
                  <c:v>13688</c:v>
                </c:pt>
                <c:pt idx="27377">
                  <c:v>13688.5</c:v>
                </c:pt>
                <c:pt idx="27378">
                  <c:v>13689</c:v>
                </c:pt>
                <c:pt idx="27379">
                  <c:v>13689.5</c:v>
                </c:pt>
                <c:pt idx="27380">
                  <c:v>13690</c:v>
                </c:pt>
                <c:pt idx="27381">
                  <c:v>13690.5</c:v>
                </c:pt>
                <c:pt idx="27382">
                  <c:v>13691</c:v>
                </c:pt>
                <c:pt idx="27383">
                  <c:v>13691.5</c:v>
                </c:pt>
                <c:pt idx="27384">
                  <c:v>13692</c:v>
                </c:pt>
                <c:pt idx="27385">
                  <c:v>13692.5</c:v>
                </c:pt>
                <c:pt idx="27386">
                  <c:v>13693</c:v>
                </c:pt>
                <c:pt idx="27387">
                  <c:v>13693.5</c:v>
                </c:pt>
                <c:pt idx="27388">
                  <c:v>13694</c:v>
                </c:pt>
                <c:pt idx="27389">
                  <c:v>13694.5</c:v>
                </c:pt>
                <c:pt idx="27390">
                  <c:v>13695</c:v>
                </c:pt>
                <c:pt idx="27391">
                  <c:v>13695.5</c:v>
                </c:pt>
                <c:pt idx="27392">
                  <c:v>13696</c:v>
                </c:pt>
                <c:pt idx="27393">
                  <c:v>13696.5</c:v>
                </c:pt>
                <c:pt idx="27394">
                  <c:v>13697</c:v>
                </c:pt>
                <c:pt idx="27395">
                  <c:v>13697.5</c:v>
                </c:pt>
                <c:pt idx="27396">
                  <c:v>13698</c:v>
                </c:pt>
                <c:pt idx="27397">
                  <c:v>13698.5</c:v>
                </c:pt>
                <c:pt idx="27398">
                  <c:v>13699</c:v>
                </c:pt>
                <c:pt idx="27399">
                  <c:v>13699.5</c:v>
                </c:pt>
                <c:pt idx="27400">
                  <c:v>13700</c:v>
                </c:pt>
                <c:pt idx="27401">
                  <c:v>13700.5</c:v>
                </c:pt>
                <c:pt idx="27402">
                  <c:v>13701</c:v>
                </c:pt>
                <c:pt idx="27403">
                  <c:v>13701.5</c:v>
                </c:pt>
                <c:pt idx="27404">
                  <c:v>13702</c:v>
                </c:pt>
                <c:pt idx="27405">
                  <c:v>13702.5</c:v>
                </c:pt>
                <c:pt idx="27406">
                  <c:v>13703</c:v>
                </c:pt>
                <c:pt idx="27407">
                  <c:v>13703.5</c:v>
                </c:pt>
                <c:pt idx="27408">
                  <c:v>13704</c:v>
                </c:pt>
                <c:pt idx="27409">
                  <c:v>13704.5</c:v>
                </c:pt>
                <c:pt idx="27410">
                  <c:v>13705</c:v>
                </c:pt>
                <c:pt idx="27411">
                  <c:v>13705.5</c:v>
                </c:pt>
                <c:pt idx="27412">
                  <c:v>13706</c:v>
                </c:pt>
                <c:pt idx="27413">
                  <c:v>13706.5</c:v>
                </c:pt>
                <c:pt idx="27414">
                  <c:v>13707</c:v>
                </c:pt>
                <c:pt idx="27415">
                  <c:v>13707.5</c:v>
                </c:pt>
                <c:pt idx="27416">
                  <c:v>13708</c:v>
                </c:pt>
                <c:pt idx="27417">
                  <c:v>13708.5</c:v>
                </c:pt>
                <c:pt idx="27418">
                  <c:v>13709</c:v>
                </c:pt>
                <c:pt idx="27419">
                  <c:v>13709.5</c:v>
                </c:pt>
                <c:pt idx="27420">
                  <c:v>13710</c:v>
                </c:pt>
                <c:pt idx="27421">
                  <c:v>13710.5</c:v>
                </c:pt>
                <c:pt idx="27422">
                  <c:v>13711</c:v>
                </c:pt>
                <c:pt idx="27423">
                  <c:v>13711.5</c:v>
                </c:pt>
                <c:pt idx="27424">
                  <c:v>13712</c:v>
                </c:pt>
                <c:pt idx="27425">
                  <c:v>13712.5</c:v>
                </c:pt>
                <c:pt idx="27426">
                  <c:v>13713</c:v>
                </c:pt>
                <c:pt idx="27427">
                  <c:v>13713.5</c:v>
                </c:pt>
                <c:pt idx="27428">
                  <c:v>13714</c:v>
                </c:pt>
                <c:pt idx="27429">
                  <c:v>13714.5</c:v>
                </c:pt>
                <c:pt idx="27430">
                  <c:v>13715</c:v>
                </c:pt>
                <c:pt idx="27431">
                  <c:v>13715.5</c:v>
                </c:pt>
                <c:pt idx="27432">
                  <c:v>13716</c:v>
                </c:pt>
                <c:pt idx="27433">
                  <c:v>13716.5</c:v>
                </c:pt>
                <c:pt idx="27434">
                  <c:v>13717</c:v>
                </c:pt>
                <c:pt idx="27435">
                  <c:v>13717.5</c:v>
                </c:pt>
                <c:pt idx="27436">
                  <c:v>13718</c:v>
                </c:pt>
                <c:pt idx="27437">
                  <c:v>13718.5</c:v>
                </c:pt>
                <c:pt idx="27438">
                  <c:v>13719</c:v>
                </c:pt>
                <c:pt idx="27439">
                  <c:v>13719.5</c:v>
                </c:pt>
                <c:pt idx="27440">
                  <c:v>13720</c:v>
                </c:pt>
                <c:pt idx="27441">
                  <c:v>13720.5</c:v>
                </c:pt>
                <c:pt idx="27442">
                  <c:v>13721</c:v>
                </c:pt>
                <c:pt idx="27443">
                  <c:v>13721.5</c:v>
                </c:pt>
                <c:pt idx="27444">
                  <c:v>13722</c:v>
                </c:pt>
                <c:pt idx="27445">
                  <c:v>13722.5</c:v>
                </c:pt>
                <c:pt idx="27446">
                  <c:v>13723</c:v>
                </c:pt>
                <c:pt idx="27447">
                  <c:v>13723.5</c:v>
                </c:pt>
                <c:pt idx="27448">
                  <c:v>13724</c:v>
                </c:pt>
                <c:pt idx="27449">
                  <c:v>13724.5</c:v>
                </c:pt>
                <c:pt idx="27450">
                  <c:v>13725</c:v>
                </c:pt>
                <c:pt idx="27451">
                  <c:v>13725.5</c:v>
                </c:pt>
                <c:pt idx="27452">
                  <c:v>13726</c:v>
                </c:pt>
                <c:pt idx="27453">
                  <c:v>13726.5</c:v>
                </c:pt>
                <c:pt idx="27454">
                  <c:v>13727</c:v>
                </c:pt>
                <c:pt idx="27455">
                  <c:v>13727.5</c:v>
                </c:pt>
                <c:pt idx="27456">
                  <c:v>13728</c:v>
                </c:pt>
                <c:pt idx="27457">
                  <c:v>13728.5</c:v>
                </c:pt>
                <c:pt idx="27458">
                  <c:v>13729</c:v>
                </c:pt>
                <c:pt idx="27459">
                  <c:v>13729.5</c:v>
                </c:pt>
                <c:pt idx="27460">
                  <c:v>13730</c:v>
                </c:pt>
                <c:pt idx="27461">
                  <c:v>13730.5</c:v>
                </c:pt>
                <c:pt idx="27462">
                  <c:v>13731</c:v>
                </c:pt>
                <c:pt idx="27463">
                  <c:v>13731.5</c:v>
                </c:pt>
                <c:pt idx="27464">
                  <c:v>13732</c:v>
                </c:pt>
                <c:pt idx="27465">
                  <c:v>13732.5</c:v>
                </c:pt>
                <c:pt idx="27466">
                  <c:v>13733</c:v>
                </c:pt>
                <c:pt idx="27467">
                  <c:v>13733.5</c:v>
                </c:pt>
                <c:pt idx="27468">
                  <c:v>13734</c:v>
                </c:pt>
                <c:pt idx="27469">
                  <c:v>13734.5</c:v>
                </c:pt>
                <c:pt idx="27470">
                  <c:v>13735</c:v>
                </c:pt>
                <c:pt idx="27471">
                  <c:v>13735.5</c:v>
                </c:pt>
                <c:pt idx="27472">
                  <c:v>13736</c:v>
                </c:pt>
                <c:pt idx="27473">
                  <c:v>13736.5</c:v>
                </c:pt>
                <c:pt idx="27474">
                  <c:v>13737</c:v>
                </c:pt>
                <c:pt idx="27475">
                  <c:v>13737.5</c:v>
                </c:pt>
                <c:pt idx="27476">
                  <c:v>13738</c:v>
                </c:pt>
                <c:pt idx="27477">
                  <c:v>13738.5</c:v>
                </c:pt>
                <c:pt idx="27478">
                  <c:v>13739</c:v>
                </c:pt>
                <c:pt idx="27479">
                  <c:v>13739.5</c:v>
                </c:pt>
                <c:pt idx="27480">
                  <c:v>13740</c:v>
                </c:pt>
                <c:pt idx="27481">
                  <c:v>13740.5</c:v>
                </c:pt>
                <c:pt idx="27482">
                  <c:v>13741</c:v>
                </c:pt>
                <c:pt idx="27483">
                  <c:v>13741.5</c:v>
                </c:pt>
                <c:pt idx="27484">
                  <c:v>13742</c:v>
                </c:pt>
                <c:pt idx="27485">
                  <c:v>13742.5</c:v>
                </c:pt>
                <c:pt idx="27486">
                  <c:v>13743</c:v>
                </c:pt>
                <c:pt idx="27487">
                  <c:v>13743.5</c:v>
                </c:pt>
                <c:pt idx="27488">
                  <c:v>13744</c:v>
                </c:pt>
                <c:pt idx="27489">
                  <c:v>13744.5</c:v>
                </c:pt>
                <c:pt idx="27490">
                  <c:v>13745</c:v>
                </c:pt>
                <c:pt idx="27491">
                  <c:v>13745.5</c:v>
                </c:pt>
                <c:pt idx="27492">
                  <c:v>13746</c:v>
                </c:pt>
                <c:pt idx="27493">
                  <c:v>13746.5</c:v>
                </c:pt>
                <c:pt idx="27494">
                  <c:v>13747</c:v>
                </c:pt>
                <c:pt idx="27495">
                  <c:v>13747.5</c:v>
                </c:pt>
                <c:pt idx="27496">
                  <c:v>13748</c:v>
                </c:pt>
                <c:pt idx="27497">
                  <c:v>13748.5</c:v>
                </c:pt>
                <c:pt idx="27498">
                  <c:v>13749</c:v>
                </c:pt>
                <c:pt idx="27499">
                  <c:v>13749.5</c:v>
                </c:pt>
                <c:pt idx="27500">
                  <c:v>13750</c:v>
                </c:pt>
                <c:pt idx="27501">
                  <c:v>13750.5</c:v>
                </c:pt>
                <c:pt idx="27502">
                  <c:v>13751</c:v>
                </c:pt>
                <c:pt idx="27503">
                  <c:v>13751.5</c:v>
                </c:pt>
                <c:pt idx="27504">
                  <c:v>13752</c:v>
                </c:pt>
                <c:pt idx="27505">
                  <c:v>13752.5</c:v>
                </c:pt>
                <c:pt idx="27506">
                  <c:v>13753</c:v>
                </c:pt>
                <c:pt idx="27507">
                  <c:v>13753.5</c:v>
                </c:pt>
                <c:pt idx="27508">
                  <c:v>13754</c:v>
                </c:pt>
                <c:pt idx="27509">
                  <c:v>13754.5</c:v>
                </c:pt>
                <c:pt idx="27510">
                  <c:v>13755</c:v>
                </c:pt>
                <c:pt idx="27511">
                  <c:v>13755.5</c:v>
                </c:pt>
                <c:pt idx="27512">
                  <c:v>13756</c:v>
                </c:pt>
                <c:pt idx="27513">
                  <c:v>13756.5</c:v>
                </c:pt>
                <c:pt idx="27514">
                  <c:v>13757</c:v>
                </c:pt>
                <c:pt idx="27515">
                  <c:v>13757.5</c:v>
                </c:pt>
                <c:pt idx="27516">
                  <c:v>13758</c:v>
                </c:pt>
                <c:pt idx="27517">
                  <c:v>13758.5</c:v>
                </c:pt>
                <c:pt idx="27518">
                  <c:v>13759</c:v>
                </c:pt>
                <c:pt idx="27519">
                  <c:v>13759.5</c:v>
                </c:pt>
                <c:pt idx="27520">
                  <c:v>13760</c:v>
                </c:pt>
                <c:pt idx="27521">
                  <c:v>13760.5</c:v>
                </c:pt>
                <c:pt idx="27522">
                  <c:v>13761</c:v>
                </c:pt>
                <c:pt idx="27523">
                  <c:v>13761.5</c:v>
                </c:pt>
                <c:pt idx="27524">
                  <c:v>13762</c:v>
                </c:pt>
                <c:pt idx="27525">
                  <c:v>13762.5</c:v>
                </c:pt>
                <c:pt idx="27526">
                  <c:v>13763</c:v>
                </c:pt>
                <c:pt idx="27527">
                  <c:v>13763.5</c:v>
                </c:pt>
                <c:pt idx="27528">
                  <c:v>13764</c:v>
                </c:pt>
                <c:pt idx="27529">
                  <c:v>13764.5</c:v>
                </c:pt>
                <c:pt idx="27530">
                  <c:v>13765</c:v>
                </c:pt>
                <c:pt idx="27531">
                  <c:v>13765.5</c:v>
                </c:pt>
                <c:pt idx="27532">
                  <c:v>13766</c:v>
                </c:pt>
                <c:pt idx="27533">
                  <c:v>13766.5</c:v>
                </c:pt>
                <c:pt idx="27534">
                  <c:v>13767</c:v>
                </c:pt>
                <c:pt idx="27535">
                  <c:v>13767.5</c:v>
                </c:pt>
                <c:pt idx="27536">
                  <c:v>13768</c:v>
                </c:pt>
                <c:pt idx="27537">
                  <c:v>13768.5</c:v>
                </c:pt>
                <c:pt idx="27538">
                  <c:v>13769</c:v>
                </c:pt>
                <c:pt idx="27539">
                  <c:v>13769.5</c:v>
                </c:pt>
                <c:pt idx="27540">
                  <c:v>13770</c:v>
                </c:pt>
                <c:pt idx="27541">
                  <c:v>13770.5</c:v>
                </c:pt>
                <c:pt idx="27542">
                  <c:v>13771</c:v>
                </c:pt>
                <c:pt idx="27543">
                  <c:v>13771.5</c:v>
                </c:pt>
                <c:pt idx="27544">
                  <c:v>13772</c:v>
                </c:pt>
                <c:pt idx="27545">
                  <c:v>13772.5</c:v>
                </c:pt>
                <c:pt idx="27546">
                  <c:v>13773</c:v>
                </c:pt>
                <c:pt idx="27547">
                  <c:v>13773.5</c:v>
                </c:pt>
                <c:pt idx="27548">
                  <c:v>13774</c:v>
                </c:pt>
                <c:pt idx="27549">
                  <c:v>13774.5</c:v>
                </c:pt>
                <c:pt idx="27550">
                  <c:v>13775</c:v>
                </c:pt>
                <c:pt idx="27551">
                  <c:v>13775.5</c:v>
                </c:pt>
                <c:pt idx="27552">
                  <c:v>13776</c:v>
                </c:pt>
                <c:pt idx="27553">
                  <c:v>13776.5</c:v>
                </c:pt>
                <c:pt idx="27554">
                  <c:v>13777</c:v>
                </c:pt>
                <c:pt idx="27555">
                  <c:v>13777.5</c:v>
                </c:pt>
                <c:pt idx="27556">
                  <c:v>13778</c:v>
                </c:pt>
                <c:pt idx="27557">
                  <c:v>13778.5</c:v>
                </c:pt>
                <c:pt idx="27558">
                  <c:v>13779</c:v>
                </c:pt>
                <c:pt idx="27559">
                  <c:v>13779.5</c:v>
                </c:pt>
                <c:pt idx="27560">
                  <c:v>13780</c:v>
                </c:pt>
                <c:pt idx="27561">
                  <c:v>13780.5</c:v>
                </c:pt>
                <c:pt idx="27562">
                  <c:v>13781</c:v>
                </c:pt>
                <c:pt idx="27563">
                  <c:v>13781.5</c:v>
                </c:pt>
                <c:pt idx="27564">
                  <c:v>13782</c:v>
                </c:pt>
                <c:pt idx="27565">
                  <c:v>13782.5</c:v>
                </c:pt>
                <c:pt idx="27566">
                  <c:v>13783</c:v>
                </c:pt>
                <c:pt idx="27567">
                  <c:v>13783.5</c:v>
                </c:pt>
                <c:pt idx="27568">
                  <c:v>13784</c:v>
                </c:pt>
                <c:pt idx="27569">
                  <c:v>13784.5</c:v>
                </c:pt>
                <c:pt idx="27570">
                  <c:v>13785</c:v>
                </c:pt>
                <c:pt idx="27571">
                  <c:v>13785.5</c:v>
                </c:pt>
                <c:pt idx="27572">
                  <c:v>13786</c:v>
                </c:pt>
                <c:pt idx="27573">
                  <c:v>13786.5</c:v>
                </c:pt>
                <c:pt idx="27574">
                  <c:v>13787</c:v>
                </c:pt>
                <c:pt idx="27575">
                  <c:v>13787.5</c:v>
                </c:pt>
                <c:pt idx="27576">
                  <c:v>13788</c:v>
                </c:pt>
                <c:pt idx="27577">
                  <c:v>13788.5</c:v>
                </c:pt>
                <c:pt idx="27578">
                  <c:v>13789</c:v>
                </c:pt>
                <c:pt idx="27579">
                  <c:v>13789.5</c:v>
                </c:pt>
                <c:pt idx="27580">
                  <c:v>13790</c:v>
                </c:pt>
                <c:pt idx="27581">
                  <c:v>13790.5</c:v>
                </c:pt>
                <c:pt idx="27582">
                  <c:v>13791</c:v>
                </c:pt>
                <c:pt idx="27583">
                  <c:v>13791.5</c:v>
                </c:pt>
                <c:pt idx="27584">
                  <c:v>13792</c:v>
                </c:pt>
                <c:pt idx="27585">
                  <c:v>13792.5</c:v>
                </c:pt>
                <c:pt idx="27586">
                  <c:v>13793</c:v>
                </c:pt>
                <c:pt idx="27587">
                  <c:v>13793.5</c:v>
                </c:pt>
                <c:pt idx="27588">
                  <c:v>13794</c:v>
                </c:pt>
                <c:pt idx="27589">
                  <c:v>13794.5</c:v>
                </c:pt>
                <c:pt idx="27590">
                  <c:v>13795</c:v>
                </c:pt>
                <c:pt idx="27591">
                  <c:v>13795.5</c:v>
                </c:pt>
                <c:pt idx="27592">
                  <c:v>13796</c:v>
                </c:pt>
                <c:pt idx="27593">
                  <c:v>13796.5</c:v>
                </c:pt>
                <c:pt idx="27594">
                  <c:v>13797</c:v>
                </c:pt>
                <c:pt idx="27595">
                  <c:v>13797.5</c:v>
                </c:pt>
                <c:pt idx="27596">
                  <c:v>13798</c:v>
                </c:pt>
                <c:pt idx="27597">
                  <c:v>13798.5</c:v>
                </c:pt>
                <c:pt idx="27598">
                  <c:v>13799</c:v>
                </c:pt>
                <c:pt idx="27599">
                  <c:v>13799.5</c:v>
                </c:pt>
                <c:pt idx="27600">
                  <c:v>13800</c:v>
                </c:pt>
                <c:pt idx="27601">
                  <c:v>13800.5</c:v>
                </c:pt>
                <c:pt idx="27602">
                  <c:v>13801</c:v>
                </c:pt>
                <c:pt idx="27603">
                  <c:v>13801.5</c:v>
                </c:pt>
                <c:pt idx="27604">
                  <c:v>13802</c:v>
                </c:pt>
                <c:pt idx="27605">
                  <c:v>13802.5</c:v>
                </c:pt>
                <c:pt idx="27606">
                  <c:v>13803</c:v>
                </c:pt>
                <c:pt idx="27607">
                  <c:v>13803.5</c:v>
                </c:pt>
                <c:pt idx="27608">
                  <c:v>13804</c:v>
                </c:pt>
                <c:pt idx="27609">
                  <c:v>13804.5</c:v>
                </c:pt>
                <c:pt idx="27610">
                  <c:v>13805</c:v>
                </c:pt>
                <c:pt idx="27611">
                  <c:v>13805.5</c:v>
                </c:pt>
                <c:pt idx="27612">
                  <c:v>13806</c:v>
                </c:pt>
                <c:pt idx="27613">
                  <c:v>13806.5</c:v>
                </c:pt>
                <c:pt idx="27614">
                  <c:v>13807</c:v>
                </c:pt>
                <c:pt idx="27615">
                  <c:v>13807.5</c:v>
                </c:pt>
                <c:pt idx="27616">
                  <c:v>13808</c:v>
                </c:pt>
                <c:pt idx="27617">
                  <c:v>13808.5</c:v>
                </c:pt>
                <c:pt idx="27618">
                  <c:v>13809</c:v>
                </c:pt>
                <c:pt idx="27619">
                  <c:v>13809.5</c:v>
                </c:pt>
                <c:pt idx="27620">
                  <c:v>13810</c:v>
                </c:pt>
                <c:pt idx="27621">
                  <c:v>13810.5</c:v>
                </c:pt>
                <c:pt idx="27622">
                  <c:v>13811</c:v>
                </c:pt>
                <c:pt idx="27623">
                  <c:v>13811.5</c:v>
                </c:pt>
                <c:pt idx="27624">
                  <c:v>13812</c:v>
                </c:pt>
                <c:pt idx="27625">
                  <c:v>13812.5</c:v>
                </c:pt>
                <c:pt idx="27626">
                  <c:v>13813</c:v>
                </c:pt>
                <c:pt idx="27627">
                  <c:v>13813.5</c:v>
                </c:pt>
                <c:pt idx="27628">
                  <c:v>13814</c:v>
                </c:pt>
                <c:pt idx="27629">
                  <c:v>13814.5</c:v>
                </c:pt>
                <c:pt idx="27630">
                  <c:v>13815</c:v>
                </c:pt>
                <c:pt idx="27631">
                  <c:v>13815.5</c:v>
                </c:pt>
                <c:pt idx="27632">
                  <c:v>13816</c:v>
                </c:pt>
                <c:pt idx="27633">
                  <c:v>13816.5</c:v>
                </c:pt>
                <c:pt idx="27634">
                  <c:v>13817</c:v>
                </c:pt>
                <c:pt idx="27635">
                  <c:v>13817.5</c:v>
                </c:pt>
                <c:pt idx="27636">
                  <c:v>13818</c:v>
                </c:pt>
                <c:pt idx="27637">
                  <c:v>13818.5</c:v>
                </c:pt>
                <c:pt idx="27638">
                  <c:v>13819</c:v>
                </c:pt>
                <c:pt idx="27639">
                  <c:v>13819.5</c:v>
                </c:pt>
                <c:pt idx="27640">
                  <c:v>13820</c:v>
                </c:pt>
                <c:pt idx="27641">
                  <c:v>13820.5</c:v>
                </c:pt>
                <c:pt idx="27642">
                  <c:v>13821</c:v>
                </c:pt>
                <c:pt idx="27643">
                  <c:v>13821.5</c:v>
                </c:pt>
                <c:pt idx="27644">
                  <c:v>13822</c:v>
                </c:pt>
                <c:pt idx="27645">
                  <c:v>13822.5</c:v>
                </c:pt>
                <c:pt idx="27646">
                  <c:v>13823</c:v>
                </c:pt>
                <c:pt idx="27647">
                  <c:v>13823.5</c:v>
                </c:pt>
                <c:pt idx="27648">
                  <c:v>13824</c:v>
                </c:pt>
                <c:pt idx="27649">
                  <c:v>13824.5</c:v>
                </c:pt>
                <c:pt idx="27650">
                  <c:v>13825</c:v>
                </c:pt>
                <c:pt idx="27651">
                  <c:v>13825.5</c:v>
                </c:pt>
                <c:pt idx="27652">
                  <c:v>13826</c:v>
                </c:pt>
                <c:pt idx="27653">
                  <c:v>13826.5</c:v>
                </c:pt>
                <c:pt idx="27654">
                  <c:v>13827</c:v>
                </c:pt>
                <c:pt idx="27655">
                  <c:v>13827.5</c:v>
                </c:pt>
                <c:pt idx="27656">
                  <c:v>13828</c:v>
                </c:pt>
                <c:pt idx="27657">
                  <c:v>13828.5</c:v>
                </c:pt>
                <c:pt idx="27658">
                  <c:v>13829</c:v>
                </c:pt>
                <c:pt idx="27659">
                  <c:v>13829.5</c:v>
                </c:pt>
                <c:pt idx="27660">
                  <c:v>13830</c:v>
                </c:pt>
                <c:pt idx="27661">
                  <c:v>13830.5</c:v>
                </c:pt>
                <c:pt idx="27662">
                  <c:v>13831</c:v>
                </c:pt>
                <c:pt idx="27663">
                  <c:v>13831.5</c:v>
                </c:pt>
                <c:pt idx="27664">
                  <c:v>13832</c:v>
                </c:pt>
                <c:pt idx="27665">
                  <c:v>13832.5</c:v>
                </c:pt>
                <c:pt idx="27666">
                  <c:v>13833</c:v>
                </c:pt>
                <c:pt idx="27667">
                  <c:v>13833.5</c:v>
                </c:pt>
                <c:pt idx="27668">
                  <c:v>13834</c:v>
                </c:pt>
                <c:pt idx="27669">
                  <c:v>13834.5</c:v>
                </c:pt>
                <c:pt idx="27670">
                  <c:v>13835</c:v>
                </c:pt>
                <c:pt idx="27671">
                  <c:v>13835.5</c:v>
                </c:pt>
                <c:pt idx="27672">
                  <c:v>13836</c:v>
                </c:pt>
                <c:pt idx="27673">
                  <c:v>13836.5</c:v>
                </c:pt>
                <c:pt idx="27674">
                  <c:v>13837</c:v>
                </c:pt>
                <c:pt idx="27675">
                  <c:v>13837.5</c:v>
                </c:pt>
                <c:pt idx="27676">
                  <c:v>13838</c:v>
                </c:pt>
                <c:pt idx="27677">
                  <c:v>13838.5</c:v>
                </c:pt>
                <c:pt idx="27678">
                  <c:v>13839</c:v>
                </c:pt>
                <c:pt idx="27679">
                  <c:v>13839.5</c:v>
                </c:pt>
                <c:pt idx="27680">
                  <c:v>13840</c:v>
                </c:pt>
                <c:pt idx="27681">
                  <c:v>13840.5</c:v>
                </c:pt>
                <c:pt idx="27682">
                  <c:v>13841</c:v>
                </c:pt>
                <c:pt idx="27683">
                  <c:v>13841.5</c:v>
                </c:pt>
                <c:pt idx="27684">
                  <c:v>13842</c:v>
                </c:pt>
                <c:pt idx="27685">
                  <c:v>13842.5</c:v>
                </c:pt>
                <c:pt idx="27686">
                  <c:v>13843</c:v>
                </c:pt>
                <c:pt idx="27687">
                  <c:v>13843.5</c:v>
                </c:pt>
                <c:pt idx="27688">
                  <c:v>13844</c:v>
                </c:pt>
                <c:pt idx="27689">
                  <c:v>13844.5</c:v>
                </c:pt>
                <c:pt idx="27690">
                  <c:v>13845</c:v>
                </c:pt>
                <c:pt idx="27691">
                  <c:v>13845.5</c:v>
                </c:pt>
                <c:pt idx="27692">
                  <c:v>13846</c:v>
                </c:pt>
                <c:pt idx="27693">
                  <c:v>13846.5</c:v>
                </c:pt>
                <c:pt idx="27694">
                  <c:v>13847</c:v>
                </c:pt>
                <c:pt idx="27695">
                  <c:v>13847.5</c:v>
                </c:pt>
                <c:pt idx="27696">
                  <c:v>13848</c:v>
                </c:pt>
                <c:pt idx="27697">
                  <c:v>13848.5</c:v>
                </c:pt>
                <c:pt idx="27698">
                  <c:v>13849</c:v>
                </c:pt>
                <c:pt idx="27699">
                  <c:v>13849.5</c:v>
                </c:pt>
                <c:pt idx="27700">
                  <c:v>13850</c:v>
                </c:pt>
                <c:pt idx="27701">
                  <c:v>13850.5</c:v>
                </c:pt>
                <c:pt idx="27702">
                  <c:v>13851</c:v>
                </c:pt>
                <c:pt idx="27703">
                  <c:v>13851.5</c:v>
                </c:pt>
                <c:pt idx="27704">
                  <c:v>13852</c:v>
                </c:pt>
                <c:pt idx="27705">
                  <c:v>13852.5</c:v>
                </c:pt>
                <c:pt idx="27706">
                  <c:v>13853</c:v>
                </c:pt>
                <c:pt idx="27707">
                  <c:v>13853.5</c:v>
                </c:pt>
                <c:pt idx="27708">
                  <c:v>13854</c:v>
                </c:pt>
                <c:pt idx="27709">
                  <c:v>13854.5</c:v>
                </c:pt>
                <c:pt idx="27710">
                  <c:v>13855</c:v>
                </c:pt>
                <c:pt idx="27711">
                  <c:v>13855.5</c:v>
                </c:pt>
                <c:pt idx="27712">
                  <c:v>13856</c:v>
                </c:pt>
                <c:pt idx="27713">
                  <c:v>13856.5</c:v>
                </c:pt>
                <c:pt idx="27714">
                  <c:v>13857</c:v>
                </c:pt>
                <c:pt idx="27715">
                  <c:v>13857.5</c:v>
                </c:pt>
                <c:pt idx="27716">
                  <c:v>13858</c:v>
                </c:pt>
                <c:pt idx="27717">
                  <c:v>13858.5</c:v>
                </c:pt>
                <c:pt idx="27718">
                  <c:v>13859</c:v>
                </c:pt>
                <c:pt idx="27719">
                  <c:v>13859.5</c:v>
                </c:pt>
                <c:pt idx="27720">
                  <c:v>13860</c:v>
                </c:pt>
                <c:pt idx="27721">
                  <c:v>13860.5</c:v>
                </c:pt>
                <c:pt idx="27722">
                  <c:v>13861</c:v>
                </c:pt>
                <c:pt idx="27723">
                  <c:v>13861.5</c:v>
                </c:pt>
                <c:pt idx="27724">
                  <c:v>13862</c:v>
                </c:pt>
                <c:pt idx="27725">
                  <c:v>13862.5</c:v>
                </c:pt>
                <c:pt idx="27726">
                  <c:v>13863</c:v>
                </c:pt>
                <c:pt idx="27727">
                  <c:v>13863.5</c:v>
                </c:pt>
                <c:pt idx="27728">
                  <c:v>13864</c:v>
                </c:pt>
                <c:pt idx="27729">
                  <c:v>13864.5</c:v>
                </c:pt>
                <c:pt idx="27730">
                  <c:v>13865</c:v>
                </c:pt>
                <c:pt idx="27731">
                  <c:v>13865.5</c:v>
                </c:pt>
                <c:pt idx="27732">
                  <c:v>13866</c:v>
                </c:pt>
                <c:pt idx="27733">
                  <c:v>13866.5</c:v>
                </c:pt>
                <c:pt idx="27734">
                  <c:v>13867</c:v>
                </c:pt>
                <c:pt idx="27735">
                  <c:v>13867.5</c:v>
                </c:pt>
                <c:pt idx="27736">
                  <c:v>13868</c:v>
                </c:pt>
                <c:pt idx="27737">
                  <c:v>13868.5</c:v>
                </c:pt>
                <c:pt idx="27738">
                  <c:v>13869</c:v>
                </c:pt>
                <c:pt idx="27739">
                  <c:v>13869.5</c:v>
                </c:pt>
                <c:pt idx="27740">
                  <c:v>13870</c:v>
                </c:pt>
                <c:pt idx="27741">
                  <c:v>13870.5</c:v>
                </c:pt>
                <c:pt idx="27742">
                  <c:v>13871</c:v>
                </c:pt>
                <c:pt idx="27743">
                  <c:v>13871.5</c:v>
                </c:pt>
                <c:pt idx="27744">
                  <c:v>13872</c:v>
                </c:pt>
                <c:pt idx="27745">
                  <c:v>13872.5</c:v>
                </c:pt>
                <c:pt idx="27746">
                  <c:v>13873</c:v>
                </c:pt>
                <c:pt idx="27747">
                  <c:v>13873.5</c:v>
                </c:pt>
                <c:pt idx="27748">
                  <c:v>13874</c:v>
                </c:pt>
                <c:pt idx="27749">
                  <c:v>13874.5</c:v>
                </c:pt>
                <c:pt idx="27750">
                  <c:v>13875</c:v>
                </c:pt>
                <c:pt idx="27751">
                  <c:v>13875.5</c:v>
                </c:pt>
                <c:pt idx="27752">
                  <c:v>13876</c:v>
                </c:pt>
                <c:pt idx="27753">
                  <c:v>13876.5</c:v>
                </c:pt>
                <c:pt idx="27754">
                  <c:v>13877</c:v>
                </c:pt>
                <c:pt idx="27755">
                  <c:v>13877.5</c:v>
                </c:pt>
                <c:pt idx="27756">
                  <c:v>13878</c:v>
                </c:pt>
                <c:pt idx="27757">
                  <c:v>13878.5</c:v>
                </c:pt>
                <c:pt idx="27758">
                  <c:v>13879</c:v>
                </c:pt>
                <c:pt idx="27759">
                  <c:v>13879.5</c:v>
                </c:pt>
                <c:pt idx="27760">
                  <c:v>13880</c:v>
                </c:pt>
                <c:pt idx="27761">
                  <c:v>13880.5</c:v>
                </c:pt>
                <c:pt idx="27762">
                  <c:v>13881</c:v>
                </c:pt>
                <c:pt idx="27763">
                  <c:v>13881.5</c:v>
                </c:pt>
                <c:pt idx="27764">
                  <c:v>13882</c:v>
                </c:pt>
                <c:pt idx="27765">
                  <c:v>13882.5</c:v>
                </c:pt>
                <c:pt idx="27766">
                  <c:v>13883</c:v>
                </c:pt>
                <c:pt idx="27767">
                  <c:v>13883.5</c:v>
                </c:pt>
                <c:pt idx="27768">
                  <c:v>13884</c:v>
                </c:pt>
                <c:pt idx="27769">
                  <c:v>13884.5</c:v>
                </c:pt>
                <c:pt idx="27770">
                  <c:v>13885</c:v>
                </c:pt>
                <c:pt idx="27771">
                  <c:v>13885.5</c:v>
                </c:pt>
                <c:pt idx="27772">
                  <c:v>13886</c:v>
                </c:pt>
                <c:pt idx="27773">
                  <c:v>13886.5</c:v>
                </c:pt>
                <c:pt idx="27774">
                  <c:v>13887</c:v>
                </c:pt>
                <c:pt idx="27775">
                  <c:v>13887.5</c:v>
                </c:pt>
                <c:pt idx="27776">
                  <c:v>13888</c:v>
                </c:pt>
                <c:pt idx="27777">
                  <c:v>13888.5</c:v>
                </c:pt>
                <c:pt idx="27778">
                  <c:v>13889</c:v>
                </c:pt>
                <c:pt idx="27779">
                  <c:v>13889.5</c:v>
                </c:pt>
                <c:pt idx="27780">
                  <c:v>13890</c:v>
                </c:pt>
                <c:pt idx="27781">
                  <c:v>13890.5</c:v>
                </c:pt>
                <c:pt idx="27782">
                  <c:v>13891</c:v>
                </c:pt>
                <c:pt idx="27783">
                  <c:v>13891.5</c:v>
                </c:pt>
                <c:pt idx="27784">
                  <c:v>13892</c:v>
                </c:pt>
                <c:pt idx="27785">
                  <c:v>13892.5</c:v>
                </c:pt>
                <c:pt idx="27786">
                  <c:v>13893</c:v>
                </c:pt>
                <c:pt idx="27787">
                  <c:v>13893.5</c:v>
                </c:pt>
                <c:pt idx="27788">
                  <c:v>13894</c:v>
                </c:pt>
                <c:pt idx="27789">
                  <c:v>13894.5</c:v>
                </c:pt>
                <c:pt idx="27790">
                  <c:v>13895</c:v>
                </c:pt>
                <c:pt idx="27791">
                  <c:v>13895.5</c:v>
                </c:pt>
                <c:pt idx="27792">
                  <c:v>13896</c:v>
                </c:pt>
                <c:pt idx="27793">
                  <c:v>13896.5</c:v>
                </c:pt>
                <c:pt idx="27794">
                  <c:v>13897</c:v>
                </c:pt>
                <c:pt idx="27795">
                  <c:v>13897.5</c:v>
                </c:pt>
                <c:pt idx="27796">
                  <c:v>13898</c:v>
                </c:pt>
                <c:pt idx="27797">
                  <c:v>13898.5</c:v>
                </c:pt>
                <c:pt idx="27798">
                  <c:v>13899</c:v>
                </c:pt>
                <c:pt idx="27799">
                  <c:v>13899.5</c:v>
                </c:pt>
                <c:pt idx="27800">
                  <c:v>13900</c:v>
                </c:pt>
                <c:pt idx="27801">
                  <c:v>13900.5</c:v>
                </c:pt>
                <c:pt idx="27802">
                  <c:v>13901</c:v>
                </c:pt>
                <c:pt idx="27803">
                  <c:v>13901.5</c:v>
                </c:pt>
                <c:pt idx="27804">
                  <c:v>13902</c:v>
                </c:pt>
                <c:pt idx="27805">
                  <c:v>13902.5</c:v>
                </c:pt>
                <c:pt idx="27806">
                  <c:v>13903</c:v>
                </c:pt>
                <c:pt idx="27807">
                  <c:v>13903.5</c:v>
                </c:pt>
                <c:pt idx="27808">
                  <c:v>13904</c:v>
                </c:pt>
                <c:pt idx="27809">
                  <c:v>13904.5</c:v>
                </c:pt>
                <c:pt idx="27810">
                  <c:v>13905</c:v>
                </c:pt>
                <c:pt idx="27811">
                  <c:v>13905.5</c:v>
                </c:pt>
                <c:pt idx="27812">
                  <c:v>13906</c:v>
                </c:pt>
                <c:pt idx="27813">
                  <c:v>13906.5</c:v>
                </c:pt>
                <c:pt idx="27814">
                  <c:v>13907</c:v>
                </c:pt>
                <c:pt idx="27815">
                  <c:v>13907.5</c:v>
                </c:pt>
                <c:pt idx="27816">
                  <c:v>13908</c:v>
                </c:pt>
                <c:pt idx="27817">
                  <c:v>13908.5</c:v>
                </c:pt>
                <c:pt idx="27818">
                  <c:v>13909</c:v>
                </c:pt>
                <c:pt idx="27819">
                  <c:v>13909.5</c:v>
                </c:pt>
                <c:pt idx="27820">
                  <c:v>13910</c:v>
                </c:pt>
                <c:pt idx="27821">
                  <c:v>13910.5</c:v>
                </c:pt>
                <c:pt idx="27822">
                  <c:v>13911</c:v>
                </c:pt>
                <c:pt idx="27823">
                  <c:v>13911.5</c:v>
                </c:pt>
                <c:pt idx="27824">
                  <c:v>13912</c:v>
                </c:pt>
                <c:pt idx="27825">
                  <c:v>13912.5</c:v>
                </c:pt>
                <c:pt idx="27826">
                  <c:v>13913</c:v>
                </c:pt>
                <c:pt idx="27827">
                  <c:v>13913.5</c:v>
                </c:pt>
                <c:pt idx="27828">
                  <c:v>13914</c:v>
                </c:pt>
                <c:pt idx="27829">
                  <c:v>13914.5</c:v>
                </c:pt>
                <c:pt idx="27830">
                  <c:v>13915</c:v>
                </c:pt>
                <c:pt idx="27831">
                  <c:v>13915.5</c:v>
                </c:pt>
                <c:pt idx="27832">
                  <c:v>13916</c:v>
                </c:pt>
                <c:pt idx="27833">
                  <c:v>13916.5</c:v>
                </c:pt>
                <c:pt idx="27834">
                  <c:v>13917</c:v>
                </c:pt>
                <c:pt idx="27835">
                  <c:v>13917.5</c:v>
                </c:pt>
                <c:pt idx="27836">
                  <c:v>13918</c:v>
                </c:pt>
                <c:pt idx="27837">
                  <c:v>13918.5</c:v>
                </c:pt>
                <c:pt idx="27838">
                  <c:v>13919</c:v>
                </c:pt>
                <c:pt idx="27839">
                  <c:v>13919.5</c:v>
                </c:pt>
                <c:pt idx="27840">
                  <c:v>13920</c:v>
                </c:pt>
                <c:pt idx="27841">
                  <c:v>13920.5</c:v>
                </c:pt>
                <c:pt idx="27842">
                  <c:v>13921</c:v>
                </c:pt>
                <c:pt idx="27843">
                  <c:v>13921.5</c:v>
                </c:pt>
                <c:pt idx="27844">
                  <c:v>13922</c:v>
                </c:pt>
                <c:pt idx="27845">
                  <c:v>13922.5</c:v>
                </c:pt>
                <c:pt idx="27846">
                  <c:v>13923</c:v>
                </c:pt>
                <c:pt idx="27847">
                  <c:v>13923.5</c:v>
                </c:pt>
                <c:pt idx="27848">
                  <c:v>13924</c:v>
                </c:pt>
                <c:pt idx="27849">
                  <c:v>13924.5</c:v>
                </c:pt>
                <c:pt idx="27850">
                  <c:v>13925</c:v>
                </c:pt>
                <c:pt idx="27851">
                  <c:v>13925.5</c:v>
                </c:pt>
                <c:pt idx="27852">
                  <c:v>13926</c:v>
                </c:pt>
                <c:pt idx="27853">
                  <c:v>13926.5</c:v>
                </c:pt>
                <c:pt idx="27854">
                  <c:v>13927</c:v>
                </c:pt>
                <c:pt idx="27855">
                  <c:v>13927.5</c:v>
                </c:pt>
                <c:pt idx="27856">
                  <c:v>13928</c:v>
                </c:pt>
                <c:pt idx="27857">
                  <c:v>13928.5</c:v>
                </c:pt>
                <c:pt idx="27858">
                  <c:v>13929</c:v>
                </c:pt>
                <c:pt idx="27859">
                  <c:v>13929.5</c:v>
                </c:pt>
                <c:pt idx="27860">
                  <c:v>13930</c:v>
                </c:pt>
                <c:pt idx="27861">
                  <c:v>13930.5</c:v>
                </c:pt>
                <c:pt idx="27862">
                  <c:v>13931</c:v>
                </c:pt>
                <c:pt idx="27863">
                  <c:v>13931.5</c:v>
                </c:pt>
                <c:pt idx="27864">
                  <c:v>13932</c:v>
                </c:pt>
                <c:pt idx="27865">
                  <c:v>13932.5</c:v>
                </c:pt>
                <c:pt idx="27866">
                  <c:v>13933</c:v>
                </c:pt>
                <c:pt idx="27867">
                  <c:v>13933.5</c:v>
                </c:pt>
                <c:pt idx="27868">
                  <c:v>13934</c:v>
                </c:pt>
                <c:pt idx="27869">
                  <c:v>13934.5</c:v>
                </c:pt>
                <c:pt idx="27870">
                  <c:v>13935</c:v>
                </c:pt>
                <c:pt idx="27871">
                  <c:v>13935.5</c:v>
                </c:pt>
                <c:pt idx="27872">
                  <c:v>13936</c:v>
                </c:pt>
                <c:pt idx="27873">
                  <c:v>13936.5</c:v>
                </c:pt>
                <c:pt idx="27874">
                  <c:v>13937</c:v>
                </c:pt>
                <c:pt idx="27875">
                  <c:v>13937.5</c:v>
                </c:pt>
                <c:pt idx="27876">
                  <c:v>13938</c:v>
                </c:pt>
                <c:pt idx="27877">
                  <c:v>13938.5</c:v>
                </c:pt>
                <c:pt idx="27878">
                  <c:v>13939</c:v>
                </c:pt>
                <c:pt idx="27879">
                  <c:v>13939.5</c:v>
                </c:pt>
                <c:pt idx="27880">
                  <c:v>13940</c:v>
                </c:pt>
                <c:pt idx="27881">
                  <c:v>13940.5</c:v>
                </c:pt>
                <c:pt idx="27882">
                  <c:v>13941</c:v>
                </c:pt>
                <c:pt idx="27883">
                  <c:v>13941.5</c:v>
                </c:pt>
                <c:pt idx="27884">
                  <c:v>13942</c:v>
                </c:pt>
                <c:pt idx="27885">
                  <c:v>13942.5</c:v>
                </c:pt>
                <c:pt idx="27886">
                  <c:v>13943</c:v>
                </c:pt>
                <c:pt idx="27887">
                  <c:v>13943.5</c:v>
                </c:pt>
                <c:pt idx="27888">
                  <c:v>13944</c:v>
                </c:pt>
                <c:pt idx="27889">
                  <c:v>13944.5</c:v>
                </c:pt>
                <c:pt idx="27890">
                  <c:v>13945</c:v>
                </c:pt>
                <c:pt idx="27891">
                  <c:v>13945.5</c:v>
                </c:pt>
                <c:pt idx="27892">
                  <c:v>13946</c:v>
                </c:pt>
                <c:pt idx="27893">
                  <c:v>13946.5</c:v>
                </c:pt>
                <c:pt idx="27894">
                  <c:v>13947</c:v>
                </c:pt>
                <c:pt idx="27895">
                  <c:v>13947.5</c:v>
                </c:pt>
                <c:pt idx="27896">
                  <c:v>13948</c:v>
                </c:pt>
                <c:pt idx="27897">
                  <c:v>13948.5</c:v>
                </c:pt>
                <c:pt idx="27898">
                  <c:v>13949</c:v>
                </c:pt>
                <c:pt idx="27899">
                  <c:v>13949.5</c:v>
                </c:pt>
                <c:pt idx="27900">
                  <c:v>13950</c:v>
                </c:pt>
                <c:pt idx="27901">
                  <c:v>13950.5</c:v>
                </c:pt>
                <c:pt idx="27902">
                  <c:v>13951</c:v>
                </c:pt>
                <c:pt idx="27903">
                  <c:v>13951.5</c:v>
                </c:pt>
                <c:pt idx="27904">
                  <c:v>13952</c:v>
                </c:pt>
                <c:pt idx="27905">
                  <c:v>13952.5</c:v>
                </c:pt>
                <c:pt idx="27906">
                  <c:v>13953</c:v>
                </c:pt>
                <c:pt idx="27907">
                  <c:v>13953.5</c:v>
                </c:pt>
                <c:pt idx="27908">
                  <c:v>13954</c:v>
                </c:pt>
                <c:pt idx="27909">
                  <c:v>13954.5</c:v>
                </c:pt>
                <c:pt idx="27910">
                  <c:v>13955</c:v>
                </c:pt>
                <c:pt idx="27911">
                  <c:v>13955.5</c:v>
                </c:pt>
                <c:pt idx="27912">
                  <c:v>13956</c:v>
                </c:pt>
                <c:pt idx="27913">
                  <c:v>13956.5</c:v>
                </c:pt>
                <c:pt idx="27914">
                  <c:v>13957</c:v>
                </c:pt>
                <c:pt idx="27915">
                  <c:v>13957.5</c:v>
                </c:pt>
                <c:pt idx="27916">
                  <c:v>13958</c:v>
                </c:pt>
                <c:pt idx="27917">
                  <c:v>13958.5</c:v>
                </c:pt>
                <c:pt idx="27918">
                  <c:v>13959</c:v>
                </c:pt>
                <c:pt idx="27919">
                  <c:v>13959.5</c:v>
                </c:pt>
                <c:pt idx="27920">
                  <c:v>13960</c:v>
                </c:pt>
                <c:pt idx="27921">
                  <c:v>13960.5</c:v>
                </c:pt>
                <c:pt idx="27922">
                  <c:v>13961</c:v>
                </c:pt>
                <c:pt idx="27923">
                  <c:v>13961.5</c:v>
                </c:pt>
                <c:pt idx="27924">
                  <c:v>13962</c:v>
                </c:pt>
                <c:pt idx="27925">
                  <c:v>13962.5</c:v>
                </c:pt>
                <c:pt idx="27926">
                  <c:v>13963</c:v>
                </c:pt>
                <c:pt idx="27927">
                  <c:v>13963.5</c:v>
                </c:pt>
                <c:pt idx="27928">
                  <c:v>13964</c:v>
                </c:pt>
                <c:pt idx="27929">
                  <c:v>13964.5</c:v>
                </c:pt>
                <c:pt idx="27930">
                  <c:v>13965</c:v>
                </c:pt>
                <c:pt idx="27931">
                  <c:v>13965.5</c:v>
                </c:pt>
                <c:pt idx="27932">
                  <c:v>13966</c:v>
                </c:pt>
                <c:pt idx="27933">
                  <c:v>13966.5</c:v>
                </c:pt>
                <c:pt idx="27934">
                  <c:v>13967</c:v>
                </c:pt>
                <c:pt idx="27935">
                  <c:v>13967.5</c:v>
                </c:pt>
                <c:pt idx="27936">
                  <c:v>13968</c:v>
                </c:pt>
                <c:pt idx="27937">
                  <c:v>13968.5</c:v>
                </c:pt>
                <c:pt idx="27938">
                  <c:v>13969</c:v>
                </c:pt>
                <c:pt idx="27939">
                  <c:v>13969.5</c:v>
                </c:pt>
                <c:pt idx="27940">
                  <c:v>13970</c:v>
                </c:pt>
                <c:pt idx="27941">
                  <c:v>13970.5</c:v>
                </c:pt>
                <c:pt idx="27942">
                  <c:v>13971</c:v>
                </c:pt>
                <c:pt idx="27943">
                  <c:v>13971.5</c:v>
                </c:pt>
                <c:pt idx="27944">
                  <c:v>13972</c:v>
                </c:pt>
                <c:pt idx="27945">
                  <c:v>13972.5</c:v>
                </c:pt>
                <c:pt idx="27946">
                  <c:v>13973</c:v>
                </c:pt>
                <c:pt idx="27947">
                  <c:v>13973.5</c:v>
                </c:pt>
                <c:pt idx="27948">
                  <c:v>13974</c:v>
                </c:pt>
                <c:pt idx="27949">
                  <c:v>13974.5</c:v>
                </c:pt>
                <c:pt idx="27950">
                  <c:v>13975</c:v>
                </c:pt>
                <c:pt idx="27951">
                  <c:v>13975.5</c:v>
                </c:pt>
                <c:pt idx="27952">
                  <c:v>13976</c:v>
                </c:pt>
                <c:pt idx="27953">
                  <c:v>13976.5</c:v>
                </c:pt>
                <c:pt idx="27954">
                  <c:v>13977</c:v>
                </c:pt>
                <c:pt idx="27955">
                  <c:v>13977.5</c:v>
                </c:pt>
                <c:pt idx="27956">
                  <c:v>13978</c:v>
                </c:pt>
                <c:pt idx="27957">
                  <c:v>13978.5</c:v>
                </c:pt>
                <c:pt idx="27958">
                  <c:v>13979</c:v>
                </c:pt>
                <c:pt idx="27959">
                  <c:v>13979.5</c:v>
                </c:pt>
                <c:pt idx="27960">
                  <c:v>13980</c:v>
                </c:pt>
                <c:pt idx="27961">
                  <c:v>13980.5</c:v>
                </c:pt>
                <c:pt idx="27962">
                  <c:v>13981</c:v>
                </c:pt>
                <c:pt idx="27963">
                  <c:v>13981.5</c:v>
                </c:pt>
                <c:pt idx="27964">
                  <c:v>13982</c:v>
                </c:pt>
                <c:pt idx="27965">
                  <c:v>13982.5</c:v>
                </c:pt>
                <c:pt idx="27966">
                  <c:v>13983</c:v>
                </c:pt>
                <c:pt idx="27967">
                  <c:v>13983.5</c:v>
                </c:pt>
                <c:pt idx="27968">
                  <c:v>13984</c:v>
                </c:pt>
                <c:pt idx="27969">
                  <c:v>13984.5</c:v>
                </c:pt>
                <c:pt idx="27970">
                  <c:v>13985</c:v>
                </c:pt>
                <c:pt idx="27971">
                  <c:v>13985.5</c:v>
                </c:pt>
                <c:pt idx="27972">
                  <c:v>13986</c:v>
                </c:pt>
                <c:pt idx="27973">
                  <c:v>13986.5</c:v>
                </c:pt>
                <c:pt idx="27974">
                  <c:v>13987</c:v>
                </c:pt>
                <c:pt idx="27975">
                  <c:v>13987.5</c:v>
                </c:pt>
                <c:pt idx="27976">
                  <c:v>13988</c:v>
                </c:pt>
                <c:pt idx="27977">
                  <c:v>13988.5</c:v>
                </c:pt>
                <c:pt idx="27978">
                  <c:v>13989</c:v>
                </c:pt>
                <c:pt idx="27979">
                  <c:v>13989.5</c:v>
                </c:pt>
                <c:pt idx="27980">
                  <c:v>13990</c:v>
                </c:pt>
                <c:pt idx="27981">
                  <c:v>13990.5</c:v>
                </c:pt>
                <c:pt idx="27982">
                  <c:v>13991</c:v>
                </c:pt>
                <c:pt idx="27983">
                  <c:v>13991.5</c:v>
                </c:pt>
                <c:pt idx="27984">
                  <c:v>13992</c:v>
                </c:pt>
                <c:pt idx="27985">
                  <c:v>13992.5</c:v>
                </c:pt>
                <c:pt idx="27986">
                  <c:v>13993</c:v>
                </c:pt>
                <c:pt idx="27987">
                  <c:v>13993.5</c:v>
                </c:pt>
                <c:pt idx="27988">
                  <c:v>13994</c:v>
                </c:pt>
                <c:pt idx="27989">
                  <c:v>13994.5</c:v>
                </c:pt>
                <c:pt idx="27990">
                  <c:v>13995</c:v>
                </c:pt>
                <c:pt idx="27991">
                  <c:v>13995.5</c:v>
                </c:pt>
                <c:pt idx="27992">
                  <c:v>13996</c:v>
                </c:pt>
                <c:pt idx="27993">
                  <c:v>13996.5</c:v>
                </c:pt>
                <c:pt idx="27994">
                  <c:v>13997</c:v>
                </c:pt>
                <c:pt idx="27995">
                  <c:v>13997.5</c:v>
                </c:pt>
                <c:pt idx="27996">
                  <c:v>13998</c:v>
                </c:pt>
                <c:pt idx="27997">
                  <c:v>13998.5</c:v>
                </c:pt>
                <c:pt idx="27998">
                  <c:v>13999</c:v>
                </c:pt>
                <c:pt idx="27999">
                  <c:v>13999.5</c:v>
                </c:pt>
                <c:pt idx="28000">
                  <c:v>14000</c:v>
                </c:pt>
                <c:pt idx="28001">
                  <c:v>14000.5</c:v>
                </c:pt>
                <c:pt idx="28002">
                  <c:v>14001</c:v>
                </c:pt>
                <c:pt idx="28003">
                  <c:v>14001.5</c:v>
                </c:pt>
                <c:pt idx="28004">
                  <c:v>14002</c:v>
                </c:pt>
                <c:pt idx="28005">
                  <c:v>14002.5</c:v>
                </c:pt>
                <c:pt idx="28006">
                  <c:v>14003</c:v>
                </c:pt>
                <c:pt idx="28007">
                  <c:v>14003.5</c:v>
                </c:pt>
                <c:pt idx="28008">
                  <c:v>14004</c:v>
                </c:pt>
                <c:pt idx="28009">
                  <c:v>14004.5</c:v>
                </c:pt>
                <c:pt idx="28010">
                  <c:v>14005</c:v>
                </c:pt>
                <c:pt idx="28011">
                  <c:v>14005.5</c:v>
                </c:pt>
                <c:pt idx="28012">
                  <c:v>14006</c:v>
                </c:pt>
                <c:pt idx="28013">
                  <c:v>14006.5</c:v>
                </c:pt>
                <c:pt idx="28014">
                  <c:v>14007</c:v>
                </c:pt>
                <c:pt idx="28015">
                  <c:v>14007.5</c:v>
                </c:pt>
                <c:pt idx="28016">
                  <c:v>14008</c:v>
                </c:pt>
                <c:pt idx="28017">
                  <c:v>14008.5</c:v>
                </c:pt>
                <c:pt idx="28018">
                  <c:v>14009</c:v>
                </c:pt>
                <c:pt idx="28019">
                  <c:v>14009.5</c:v>
                </c:pt>
                <c:pt idx="28020">
                  <c:v>14010</c:v>
                </c:pt>
                <c:pt idx="28021">
                  <c:v>14010.5</c:v>
                </c:pt>
                <c:pt idx="28022">
                  <c:v>14011</c:v>
                </c:pt>
                <c:pt idx="28023">
                  <c:v>14011.5</c:v>
                </c:pt>
                <c:pt idx="28024">
                  <c:v>14012</c:v>
                </c:pt>
                <c:pt idx="28025">
                  <c:v>14012.5</c:v>
                </c:pt>
                <c:pt idx="28026">
                  <c:v>14013</c:v>
                </c:pt>
                <c:pt idx="28027">
                  <c:v>14013.5</c:v>
                </c:pt>
                <c:pt idx="28028">
                  <c:v>14014</c:v>
                </c:pt>
                <c:pt idx="28029">
                  <c:v>14014.5</c:v>
                </c:pt>
                <c:pt idx="28030">
                  <c:v>14015</c:v>
                </c:pt>
                <c:pt idx="28031">
                  <c:v>14015.5</c:v>
                </c:pt>
                <c:pt idx="28032">
                  <c:v>14016</c:v>
                </c:pt>
                <c:pt idx="28033">
                  <c:v>14016.5</c:v>
                </c:pt>
                <c:pt idx="28034">
                  <c:v>14017</c:v>
                </c:pt>
                <c:pt idx="28035">
                  <c:v>14017.5</c:v>
                </c:pt>
                <c:pt idx="28036">
                  <c:v>14018</c:v>
                </c:pt>
                <c:pt idx="28037">
                  <c:v>14018.5</c:v>
                </c:pt>
                <c:pt idx="28038">
                  <c:v>14019</c:v>
                </c:pt>
                <c:pt idx="28039">
                  <c:v>14019.5</c:v>
                </c:pt>
                <c:pt idx="28040">
                  <c:v>14020</c:v>
                </c:pt>
                <c:pt idx="28041">
                  <c:v>14020.5</c:v>
                </c:pt>
                <c:pt idx="28042">
                  <c:v>14021</c:v>
                </c:pt>
                <c:pt idx="28043">
                  <c:v>14021.5</c:v>
                </c:pt>
                <c:pt idx="28044">
                  <c:v>14022</c:v>
                </c:pt>
                <c:pt idx="28045">
                  <c:v>14022.5</c:v>
                </c:pt>
                <c:pt idx="28046">
                  <c:v>14023</c:v>
                </c:pt>
                <c:pt idx="28047">
                  <c:v>14023.5</c:v>
                </c:pt>
                <c:pt idx="28048">
                  <c:v>14024</c:v>
                </c:pt>
                <c:pt idx="28049">
                  <c:v>14024.5</c:v>
                </c:pt>
                <c:pt idx="28050">
                  <c:v>14025</c:v>
                </c:pt>
                <c:pt idx="28051">
                  <c:v>14025.5</c:v>
                </c:pt>
                <c:pt idx="28052">
                  <c:v>14026</c:v>
                </c:pt>
                <c:pt idx="28053">
                  <c:v>14026.5</c:v>
                </c:pt>
                <c:pt idx="28054">
                  <c:v>14027</c:v>
                </c:pt>
                <c:pt idx="28055">
                  <c:v>14027.5</c:v>
                </c:pt>
                <c:pt idx="28056">
                  <c:v>14028</c:v>
                </c:pt>
                <c:pt idx="28057">
                  <c:v>14028.5</c:v>
                </c:pt>
                <c:pt idx="28058">
                  <c:v>14029</c:v>
                </c:pt>
                <c:pt idx="28059">
                  <c:v>14029.5</c:v>
                </c:pt>
                <c:pt idx="28060">
                  <c:v>14030</c:v>
                </c:pt>
                <c:pt idx="28061">
                  <c:v>14030.5</c:v>
                </c:pt>
                <c:pt idx="28062">
                  <c:v>14031</c:v>
                </c:pt>
                <c:pt idx="28063">
                  <c:v>14031.5</c:v>
                </c:pt>
                <c:pt idx="28064">
                  <c:v>14032</c:v>
                </c:pt>
                <c:pt idx="28065">
                  <c:v>14032.5</c:v>
                </c:pt>
                <c:pt idx="28066">
                  <c:v>14033</c:v>
                </c:pt>
                <c:pt idx="28067">
                  <c:v>14033.5</c:v>
                </c:pt>
                <c:pt idx="28068">
                  <c:v>14034</c:v>
                </c:pt>
                <c:pt idx="28069">
                  <c:v>14034.5</c:v>
                </c:pt>
                <c:pt idx="28070">
                  <c:v>14035</c:v>
                </c:pt>
                <c:pt idx="28071">
                  <c:v>14035.5</c:v>
                </c:pt>
                <c:pt idx="28072">
                  <c:v>14036</c:v>
                </c:pt>
                <c:pt idx="28073">
                  <c:v>14036.5</c:v>
                </c:pt>
                <c:pt idx="28074">
                  <c:v>14037</c:v>
                </c:pt>
                <c:pt idx="28075">
                  <c:v>14037.5</c:v>
                </c:pt>
                <c:pt idx="28076">
                  <c:v>14038</c:v>
                </c:pt>
                <c:pt idx="28077">
                  <c:v>14038.5</c:v>
                </c:pt>
                <c:pt idx="28078">
                  <c:v>14039</c:v>
                </c:pt>
                <c:pt idx="28079">
                  <c:v>14039.5</c:v>
                </c:pt>
                <c:pt idx="28080">
                  <c:v>14040</c:v>
                </c:pt>
                <c:pt idx="28081">
                  <c:v>14040.5</c:v>
                </c:pt>
                <c:pt idx="28082">
                  <c:v>14041</c:v>
                </c:pt>
                <c:pt idx="28083">
                  <c:v>14041.5</c:v>
                </c:pt>
                <c:pt idx="28084">
                  <c:v>14042</c:v>
                </c:pt>
                <c:pt idx="28085">
                  <c:v>14042.5</c:v>
                </c:pt>
                <c:pt idx="28086">
                  <c:v>14043</c:v>
                </c:pt>
                <c:pt idx="28087">
                  <c:v>14043.5</c:v>
                </c:pt>
                <c:pt idx="28088">
                  <c:v>14044</c:v>
                </c:pt>
                <c:pt idx="28089">
                  <c:v>14044.5</c:v>
                </c:pt>
                <c:pt idx="28090">
                  <c:v>14045</c:v>
                </c:pt>
                <c:pt idx="28091">
                  <c:v>14045.5</c:v>
                </c:pt>
                <c:pt idx="28092">
                  <c:v>14046</c:v>
                </c:pt>
                <c:pt idx="28093">
                  <c:v>14046.5</c:v>
                </c:pt>
                <c:pt idx="28094">
                  <c:v>14047</c:v>
                </c:pt>
                <c:pt idx="28095">
                  <c:v>14047.5</c:v>
                </c:pt>
                <c:pt idx="28096">
                  <c:v>14048</c:v>
                </c:pt>
                <c:pt idx="28097">
                  <c:v>14048.5</c:v>
                </c:pt>
                <c:pt idx="28098">
                  <c:v>14049</c:v>
                </c:pt>
                <c:pt idx="28099">
                  <c:v>14049.5</c:v>
                </c:pt>
                <c:pt idx="28100">
                  <c:v>14050</c:v>
                </c:pt>
                <c:pt idx="28101">
                  <c:v>14050.5</c:v>
                </c:pt>
                <c:pt idx="28102">
                  <c:v>14051</c:v>
                </c:pt>
                <c:pt idx="28103">
                  <c:v>14051.5</c:v>
                </c:pt>
                <c:pt idx="28104">
                  <c:v>14052</c:v>
                </c:pt>
                <c:pt idx="28105">
                  <c:v>14052.5</c:v>
                </c:pt>
                <c:pt idx="28106">
                  <c:v>14053</c:v>
                </c:pt>
                <c:pt idx="28107">
                  <c:v>14053.5</c:v>
                </c:pt>
                <c:pt idx="28108">
                  <c:v>14054</c:v>
                </c:pt>
                <c:pt idx="28109">
                  <c:v>14054.5</c:v>
                </c:pt>
                <c:pt idx="28110">
                  <c:v>14055</c:v>
                </c:pt>
                <c:pt idx="28111">
                  <c:v>14055.5</c:v>
                </c:pt>
                <c:pt idx="28112">
                  <c:v>14056</c:v>
                </c:pt>
                <c:pt idx="28113">
                  <c:v>14056.5</c:v>
                </c:pt>
                <c:pt idx="28114">
                  <c:v>14057</c:v>
                </c:pt>
                <c:pt idx="28115">
                  <c:v>14057.5</c:v>
                </c:pt>
                <c:pt idx="28116">
                  <c:v>14058</c:v>
                </c:pt>
                <c:pt idx="28117">
                  <c:v>14058.5</c:v>
                </c:pt>
                <c:pt idx="28118">
                  <c:v>14059</c:v>
                </c:pt>
                <c:pt idx="28119">
                  <c:v>14059.5</c:v>
                </c:pt>
                <c:pt idx="28120">
                  <c:v>14060</c:v>
                </c:pt>
                <c:pt idx="28121">
                  <c:v>14060.5</c:v>
                </c:pt>
                <c:pt idx="28122">
                  <c:v>14061</c:v>
                </c:pt>
                <c:pt idx="28123">
                  <c:v>14061.5</c:v>
                </c:pt>
                <c:pt idx="28124">
                  <c:v>14062</c:v>
                </c:pt>
                <c:pt idx="28125">
                  <c:v>14062.5</c:v>
                </c:pt>
                <c:pt idx="28126">
                  <c:v>14063</c:v>
                </c:pt>
                <c:pt idx="28127">
                  <c:v>14063.5</c:v>
                </c:pt>
                <c:pt idx="28128">
                  <c:v>14064</c:v>
                </c:pt>
                <c:pt idx="28129">
                  <c:v>14064.5</c:v>
                </c:pt>
                <c:pt idx="28130">
                  <c:v>14065</c:v>
                </c:pt>
                <c:pt idx="28131">
                  <c:v>14065.5</c:v>
                </c:pt>
                <c:pt idx="28132">
                  <c:v>14066</c:v>
                </c:pt>
                <c:pt idx="28133">
                  <c:v>14066.5</c:v>
                </c:pt>
                <c:pt idx="28134">
                  <c:v>14067</c:v>
                </c:pt>
                <c:pt idx="28135">
                  <c:v>14067.5</c:v>
                </c:pt>
                <c:pt idx="28136">
                  <c:v>14068</c:v>
                </c:pt>
                <c:pt idx="28137">
                  <c:v>14068.5</c:v>
                </c:pt>
                <c:pt idx="28138">
                  <c:v>14069</c:v>
                </c:pt>
                <c:pt idx="28139">
                  <c:v>14069.5</c:v>
                </c:pt>
                <c:pt idx="28140">
                  <c:v>14070</c:v>
                </c:pt>
                <c:pt idx="28141">
                  <c:v>14070.5</c:v>
                </c:pt>
                <c:pt idx="28142">
                  <c:v>14071</c:v>
                </c:pt>
                <c:pt idx="28143">
                  <c:v>14071.5</c:v>
                </c:pt>
                <c:pt idx="28144">
                  <c:v>14072</c:v>
                </c:pt>
                <c:pt idx="28145">
                  <c:v>14072.5</c:v>
                </c:pt>
                <c:pt idx="28146">
                  <c:v>14073</c:v>
                </c:pt>
                <c:pt idx="28147">
                  <c:v>14073.5</c:v>
                </c:pt>
                <c:pt idx="28148">
                  <c:v>14074</c:v>
                </c:pt>
                <c:pt idx="28149">
                  <c:v>14074.5</c:v>
                </c:pt>
                <c:pt idx="28150">
                  <c:v>14075</c:v>
                </c:pt>
                <c:pt idx="28151">
                  <c:v>14075.5</c:v>
                </c:pt>
                <c:pt idx="28152">
                  <c:v>14076</c:v>
                </c:pt>
                <c:pt idx="28153">
                  <c:v>14076.5</c:v>
                </c:pt>
                <c:pt idx="28154">
                  <c:v>14077</c:v>
                </c:pt>
                <c:pt idx="28155">
                  <c:v>14077.5</c:v>
                </c:pt>
                <c:pt idx="28156">
                  <c:v>14078</c:v>
                </c:pt>
                <c:pt idx="28157">
                  <c:v>14078.5</c:v>
                </c:pt>
                <c:pt idx="28158">
                  <c:v>14079</c:v>
                </c:pt>
                <c:pt idx="28159">
                  <c:v>14079.5</c:v>
                </c:pt>
                <c:pt idx="28160">
                  <c:v>14080</c:v>
                </c:pt>
                <c:pt idx="28161">
                  <c:v>14080.5</c:v>
                </c:pt>
                <c:pt idx="28162">
                  <c:v>14081</c:v>
                </c:pt>
                <c:pt idx="28163">
                  <c:v>14081.5</c:v>
                </c:pt>
                <c:pt idx="28164">
                  <c:v>14082</c:v>
                </c:pt>
                <c:pt idx="28165">
                  <c:v>14082.5</c:v>
                </c:pt>
                <c:pt idx="28166">
                  <c:v>14083</c:v>
                </c:pt>
                <c:pt idx="28167">
                  <c:v>14083.5</c:v>
                </c:pt>
                <c:pt idx="28168">
                  <c:v>14084</c:v>
                </c:pt>
                <c:pt idx="28169">
                  <c:v>14084.5</c:v>
                </c:pt>
                <c:pt idx="28170">
                  <c:v>14085</c:v>
                </c:pt>
                <c:pt idx="28171">
                  <c:v>14085.5</c:v>
                </c:pt>
                <c:pt idx="28172">
                  <c:v>14086</c:v>
                </c:pt>
                <c:pt idx="28173">
                  <c:v>14086.5</c:v>
                </c:pt>
                <c:pt idx="28174">
                  <c:v>14087</c:v>
                </c:pt>
                <c:pt idx="28175">
                  <c:v>14087.5</c:v>
                </c:pt>
                <c:pt idx="28176">
                  <c:v>14088</c:v>
                </c:pt>
                <c:pt idx="28177">
                  <c:v>14088.5</c:v>
                </c:pt>
                <c:pt idx="28178">
                  <c:v>14089</c:v>
                </c:pt>
                <c:pt idx="28179">
                  <c:v>14089.5</c:v>
                </c:pt>
                <c:pt idx="28180">
                  <c:v>14090</c:v>
                </c:pt>
                <c:pt idx="28181">
                  <c:v>14090.5</c:v>
                </c:pt>
                <c:pt idx="28182">
                  <c:v>14091</c:v>
                </c:pt>
                <c:pt idx="28183">
                  <c:v>14091.5</c:v>
                </c:pt>
                <c:pt idx="28184">
                  <c:v>14092</c:v>
                </c:pt>
                <c:pt idx="28185">
                  <c:v>14092.5</c:v>
                </c:pt>
                <c:pt idx="28186">
                  <c:v>14093</c:v>
                </c:pt>
                <c:pt idx="28187">
                  <c:v>14093.5</c:v>
                </c:pt>
                <c:pt idx="28188">
                  <c:v>14094</c:v>
                </c:pt>
                <c:pt idx="28189">
                  <c:v>14094.5</c:v>
                </c:pt>
                <c:pt idx="28190">
                  <c:v>14095</c:v>
                </c:pt>
                <c:pt idx="28191">
                  <c:v>14095.5</c:v>
                </c:pt>
                <c:pt idx="28192">
                  <c:v>14096</c:v>
                </c:pt>
                <c:pt idx="28193">
                  <c:v>14096.5</c:v>
                </c:pt>
                <c:pt idx="28194">
                  <c:v>14097</c:v>
                </c:pt>
                <c:pt idx="28195">
                  <c:v>14097.5</c:v>
                </c:pt>
                <c:pt idx="28196">
                  <c:v>14098</c:v>
                </c:pt>
                <c:pt idx="28197">
                  <c:v>14098.5</c:v>
                </c:pt>
                <c:pt idx="28198">
                  <c:v>14099</c:v>
                </c:pt>
                <c:pt idx="28199">
                  <c:v>14099.5</c:v>
                </c:pt>
                <c:pt idx="28200">
                  <c:v>14100</c:v>
                </c:pt>
                <c:pt idx="28201">
                  <c:v>14100.5</c:v>
                </c:pt>
                <c:pt idx="28202">
                  <c:v>14101</c:v>
                </c:pt>
                <c:pt idx="28203">
                  <c:v>14101.5</c:v>
                </c:pt>
                <c:pt idx="28204">
                  <c:v>14102</c:v>
                </c:pt>
                <c:pt idx="28205">
                  <c:v>14102.5</c:v>
                </c:pt>
                <c:pt idx="28206">
                  <c:v>14103</c:v>
                </c:pt>
                <c:pt idx="28207">
                  <c:v>14103.5</c:v>
                </c:pt>
                <c:pt idx="28208">
                  <c:v>14104</c:v>
                </c:pt>
                <c:pt idx="28209">
                  <c:v>14104.5</c:v>
                </c:pt>
                <c:pt idx="28210">
                  <c:v>14105</c:v>
                </c:pt>
                <c:pt idx="28211">
                  <c:v>14105.5</c:v>
                </c:pt>
                <c:pt idx="28212">
                  <c:v>14106</c:v>
                </c:pt>
                <c:pt idx="28213">
                  <c:v>14106.5</c:v>
                </c:pt>
                <c:pt idx="28214">
                  <c:v>14107</c:v>
                </c:pt>
                <c:pt idx="28215">
                  <c:v>14107.5</c:v>
                </c:pt>
                <c:pt idx="28216">
                  <c:v>14108</c:v>
                </c:pt>
                <c:pt idx="28217">
                  <c:v>14108.5</c:v>
                </c:pt>
                <c:pt idx="28218">
                  <c:v>14109</c:v>
                </c:pt>
                <c:pt idx="28219">
                  <c:v>14109.5</c:v>
                </c:pt>
                <c:pt idx="28220">
                  <c:v>14110</c:v>
                </c:pt>
                <c:pt idx="28221">
                  <c:v>14110.5</c:v>
                </c:pt>
                <c:pt idx="28222">
                  <c:v>14111</c:v>
                </c:pt>
                <c:pt idx="28223">
                  <c:v>14111.5</c:v>
                </c:pt>
                <c:pt idx="28224">
                  <c:v>14112</c:v>
                </c:pt>
                <c:pt idx="28225">
                  <c:v>14112.5</c:v>
                </c:pt>
                <c:pt idx="28226">
                  <c:v>14113</c:v>
                </c:pt>
                <c:pt idx="28227">
                  <c:v>14113.5</c:v>
                </c:pt>
                <c:pt idx="28228">
                  <c:v>14114</c:v>
                </c:pt>
                <c:pt idx="28229">
                  <c:v>14114.5</c:v>
                </c:pt>
                <c:pt idx="28230">
                  <c:v>14115</c:v>
                </c:pt>
                <c:pt idx="28231">
                  <c:v>14115.5</c:v>
                </c:pt>
                <c:pt idx="28232">
                  <c:v>14116</c:v>
                </c:pt>
                <c:pt idx="28233">
                  <c:v>14116.5</c:v>
                </c:pt>
                <c:pt idx="28234">
                  <c:v>14117</c:v>
                </c:pt>
                <c:pt idx="28235">
                  <c:v>14117.5</c:v>
                </c:pt>
                <c:pt idx="28236">
                  <c:v>14118</c:v>
                </c:pt>
                <c:pt idx="28237">
                  <c:v>14118.5</c:v>
                </c:pt>
                <c:pt idx="28238">
                  <c:v>14119</c:v>
                </c:pt>
                <c:pt idx="28239">
                  <c:v>14119.5</c:v>
                </c:pt>
                <c:pt idx="28240">
                  <c:v>14120</c:v>
                </c:pt>
                <c:pt idx="28241">
                  <c:v>14120.5</c:v>
                </c:pt>
                <c:pt idx="28242">
                  <c:v>14121</c:v>
                </c:pt>
                <c:pt idx="28243">
                  <c:v>14121.5</c:v>
                </c:pt>
                <c:pt idx="28244">
                  <c:v>14122</c:v>
                </c:pt>
                <c:pt idx="28245">
                  <c:v>14122.5</c:v>
                </c:pt>
                <c:pt idx="28246">
                  <c:v>14123</c:v>
                </c:pt>
                <c:pt idx="28247">
                  <c:v>14123.5</c:v>
                </c:pt>
                <c:pt idx="28248">
                  <c:v>14124</c:v>
                </c:pt>
                <c:pt idx="28249">
                  <c:v>14124.5</c:v>
                </c:pt>
                <c:pt idx="28250">
                  <c:v>14125</c:v>
                </c:pt>
                <c:pt idx="28251">
                  <c:v>14125.5</c:v>
                </c:pt>
                <c:pt idx="28252">
                  <c:v>14126</c:v>
                </c:pt>
                <c:pt idx="28253">
                  <c:v>14126.5</c:v>
                </c:pt>
                <c:pt idx="28254">
                  <c:v>14127</c:v>
                </c:pt>
                <c:pt idx="28255">
                  <c:v>14127.5</c:v>
                </c:pt>
                <c:pt idx="28256">
                  <c:v>14128</c:v>
                </c:pt>
                <c:pt idx="28257">
                  <c:v>14128.5</c:v>
                </c:pt>
                <c:pt idx="28258">
                  <c:v>14129</c:v>
                </c:pt>
                <c:pt idx="28259">
                  <c:v>14129.5</c:v>
                </c:pt>
                <c:pt idx="28260">
                  <c:v>14130</c:v>
                </c:pt>
                <c:pt idx="28261">
                  <c:v>14130.5</c:v>
                </c:pt>
                <c:pt idx="28262">
                  <c:v>14131</c:v>
                </c:pt>
                <c:pt idx="28263">
                  <c:v>14131.5</c:v>
                </c:pt>
                <c:pt idx="28264">
                  <c:v>14132</c:v>
                </c:pt>
                <c:pt idx="28265">
                  <c:v>14132.5</c:v>
                </c:pt>
                <c:pt idx="28266">
                  <c:v>14133</c:v>
                </c:pt>
                <c:pt idx="28267">
                  <c:v>14133.5</c:v>
                </c:pt>
                <c:pt idx="28268">
                  <c:v>14134</c:v>
                </c:pt>
                <c:pt idx="28269">
                  <c:v>14134.5</c:v>
                </c:pt>
                <c:pt idx="28270">
                  <c:v>14135</c:v>
                </c:pt>
                <c:pt idx="28271">
                  <c:v>14135.5</c:v>
                </c:pt>
                <c:pt idx="28272">
                  <c:v>14136</c:v>
                </c:pt>
                <c:pt idx="28273">
                  <c:v>14136.5</c:v>
                </c:pt>
                <c:pt idx="28274">
                  <c:v>14137</c:v>
                </c:pt>
                <c:pt idx="28275">
                  <c:v>14137.5</c:v>
                </c:pt>
                <c:pt idx="28276">
                  <c:v>14138</c:v>
                </c:pt>
                <c:pt idx="28277">
                  <c:v>14138.5</c:v>
                </c:pt>
                <c:pt idx="28278">
                  <c:v>14139</c:v>
                </c:pt>
                <c:pt idx="28279">
                  <c:v>14139.5</c:v>
                </c:pt>
                <c:pt idx="28280">
                  <c:v>14140</c:v>
                </c:pt>
                <c:pt idx="28281">
                  <c:v>14140.5</c:v>
                </c:pt>
                <c:pt idx="28282">
                  <c:v>14141</c:v>
                </c:pt>
                <c:pt idx="28283">
                  <c:v>14141.5</c:v>
                </c:pt>
                <c:pt idx="28284">
                  <c:v>14142</c:v>
                </c:pt>
                <c:pt idx="28285">
                  <c:v>14142.5</c:v>
                </c:pt>
                <c:pt idx="28286">
                  <c:v>14143</c:v>
                </c:pt>
                <c:pt idx="28287">
                  <c:v>14143.5</c:v>
                </c:pt>
                <c:pt idx="28288">
                  <c:v>14144</c:v>
                </c:pt>
                <c:pt idx="28289">
                  <c:v>14144.5</c:v>
                </c:pt>
                <c:pt idx="28290">
                  <c:v>14145</c:v>
                </c:pt>
                <c:pt idx="28291">
                  <c:v>14145.5</c:v>
                </c:pt>
                <c:pt idx="28292">
                  <c:v>14146</c:v>
                </c:pt>
                <c:pt idx="28293">
                  <c:v>14146.5</c:v>
                </c:pt>
                <c:pt idx="28294">
                  <c:v>14147</c:v>
                </c:pt>
                <c:pt idx="28295">
                  <c:v>14147.5</c:v>
                </c:pt>
                <c:pt idx="28296">
                  <c:v>14148</c:v>
                </c:pt>
                <c:pt idx="28297">
                  <c:v>14148.5</c:v>
                </c:pt>
                <c:pt idx="28298">
                  <c:v>14149</c:v>
                </c:pt>
                <c:pt idx="28299">
                  <c:v>14149.5</c:v>
                </c:pt>
                <c:pt idx="28300">
                  <c:v>14150</c:v>
                </c:pt>
                <c:pt idx="28301">
                  <c:v>14150.5</c:v>
                </c:pt>
                <c:pt idx="28302">
                  <c:v>14151</c:v>
                </c:pt>
                <c:pt idx="28303">
                  <c:v>14151.5</c:v>
                </c:pt>
                <c:pt idx="28304">
                  <c:v>14152</c:v>
                </c:pt>
                <c:pt idx="28305">
                  <c:v>14152.5</c:v>
                </c:pt>
                <c:pt idx="28306">
                  <c:v>14153</c:v>
                </c:pt>
                <c:pt idx="28307">
                  <c:v>14153.5</c:v>
                </c:pt>
                <c:pt idx="28308">
                  <c:v>14154</c:v>
                </c:pt>
                <c:pt idx="28309">
                  <c:v>14154.5</c:v>
                </c:pt>
                <c:pt idx="28310">
                  <c:v>14155</c:v>
                </c:pt>
                <c:pt idx="28311">
                  <c:v>14155.5</c:v>
                </c:pt>
                <c:pt idx="28312">
                  <c:v>14156</c:v>
                </c:pt>
                <c:pt idx="28313">
                  <c:v>14156.5</c:v>
                </c:pt>
                <c:pt idx="28314">
                  <c:v>14157</c:v>
                </c:pt>
                <c:pt idx="28315">
                  <c:v>14157.5</c:v>
                </c:pt>
                <c:pt idx="28316">
                  <c:v>14158</c:v>
                </c:pt>
                <c:pt idx="28317">
                  <c:v>14158.5</c:v>
                </c:pt>
                <c:pt idx="28318">
                  <c:v>14159</c:v>
                </c:pt>
                <c:pt idx="28319">
                  <c:v>14159.5</c:v>
                </c:pt>
                <c:pt idx="28320">
                  <c:v>14160</c:v>
                </c:pt>
                <c:pt idx="28321">
                  <c:v>14160.5</c:v>
                </c:pt>
                <c:pt idx="28322">
                  <c:v>14161</c:v>
                </c:pt>
                <c:pt idx="28323">
                  <c:v>14161.5</c:v>
                </c:pt>
                <c:pt idx="28324">
                  <c:v>14162</c:v>
                </c:pt>
                <c:pt idx="28325">
                  <c:v>14162.5</c:v>
                </c:pt>
                <c:pt idx="28326">
                  <c:v>14163</c:v>
                </c:pt>
                <c:pt idx="28327">
                  <c:v>14163.5</c:v>
                </c:pt>
                <c:pt idx="28328">
                  <c:v>14164</c:v>
                </c:pt>
                <c:pt idx="28329">
                  <c:v>14164.5</c:v>
                </c:pt>
                <c:pt idx="28330">
                  <c:v>14165</c:v>
                </c:pt>
                <c:pt idx="28331">
                  <c:v>14165.5</c:v>
                </c:pt>
                <c:pt idx="28332">
                  <c:v>14166</c:v>
                </c:pt>
                <c:pt idx="28333">
                  <c:v>14166.5</c:v>
                </c:pt>
                <c:pt idx="28334">
                  <c:v>14167</c:v>
                </c:pt>
                <c:pt idx="28335">
                  <c:v>14167.5</c:v>
                </c:pt>
                <c:pt idx="28336">
                  <c:v>14168</c:v>
                </c:pt>
                <c:pt idx="28337">
                  <c:v>14168.5</c:v>
                </c:pt>
                <c:pt idx="28338">
                  <c:v>14169</c:v>
                </c:pt>
                <c:pt idx="28339">
                  <c:v>14169.5</c:v>
                </c:pt>
                <c:pt idx="28340">
                  <c:v>14170</c:v>
                </c:pt>
                <c:pt idx="28341">
                  <c:v>14170.5</c:v>
                </c:pt>
                <c:pt idx="28342">
                  <c:v>14171</c:v>
                </c:pt>
                <c:pt idx="28343">
                  <c:v>14171.5</c:v>
                </c:pt>
                <c:pt idx="28344">
                  <c:v>14172</c:v>
                </c:pt>
                <c:pt idx="28345">
                  <c:v>14172.5</c:v>
                </c:pt>
                <c:pt idx="28346">
                  <c:v>14173</c:v>
                </c:pt>
                <c:pt idx="28347">
                  <c:v>14173.5</c:v>
                </c:pt>
                <c:pt idx="28348">
                  <c:v>14174</c:v>
                </c:pt>
                <c:pt idx="28349">
                  <c:v>14174.5</c:v>
                </c:pt>
                <c:pt idx="28350">
                  <c:v>14175</c:v>
                </c:pt>
                <c:pt idx="28351">
                  <c:v>14175.5</c:v>
                </c:pt>
                <c:pt idx="28352">
                  <c:v>14176</c:v>
                </c:pt>
                <c:pt idx="28353">
                  <c:v>14176.5</c:v>
                </c:pt>
                <c:pt idx="28354">
                  <c:v>14177</c:v>
                </c:pt>
                <c:pt idx="28355">
                  <c:v>14177.5</c:v>
                </c:pt>
                <c:pt idx="28356">
                  <c:v>14178</c:v>
                </c:pt>
                <c:pt idx="28357">
                  <c:v>14178.5</c:v>
                </c:pt>
                <c:pt idx="28358">
                  <c:v>14179</c:v>
                </c:pt>
                <c:pt idx="28359">
                  <c:v>14179.5</c:v>
                </c:pt>
                <c:pt idx="28360">
                  <c:v>14180</c:v>
                </c:pt>
                <c:pt idx="28361">
                  <c:v>14180.5</c:v>
                </c:pt>
                <c:pt idx="28362">
                  <c:v>14181</c:v>
                </c:pt>
                <c:pt idx="28363">
                  <c:v>14181.5</c:v>
                </c:pt>
                <c:pt idx="28364">
                  <c:v>14182</c:v>
                </c:pt>
                <c:pt idx="28365">
                  <c:v>14182.5</c:v>
                </c:pt>
                <c:pt idx="28366">
                  <c:v>14183</c:v>
                </c:pt>
                <c:pt idx="28367">
                  <c:v>14183.5</c:v>
                </c:pt>
                <c:pt idx="28368">
                  <c:v>14184</c:v>
                </c:pt>
                <c:pt idx="28369">
                  <c:v>14184.5</c:v>
                </c:pt>
                <c:pt idx="28370">
                  <c:v>14185</c:v>
                </c:pt>
                <c:pt idx="28371">
                  <c:v>14185.5</c:v>
                </c:pt>
                <c:pt idx="28372">
                  <c:v>14186</c:v>
                </c:pt>
                <c:pt idx="28373">
                  <c:v>14186.5</c:v>
                </c:pt>
                <c:pt idx="28374">
                  <c:v>14187</c:v>
                </c:pt>
                <c:pt idx="28375">
                  <c:v>14187.5</c:v>
                </c:pt>
                <c:pt idx="28376">
                  <c:v>14188</c:v>
                </c:pt>
                <c:pt idx="28377">
                  <c:v>14188.5</c:v>
                </c:pt>
                <c:pt idx="28378">
                  <c:v>14189</c:v>
                </c:pt>
                <c:pt idx="28379">
                  <c:v>14189.5</c:v>
                </c:pt>
                <c:pt idx="28380">
                  <c:v>14190</c:v>
                </c:pt>
                <c:pt idx="28381">
                  <c:v>14190.5</c:v>
                </c:pt>
                <c:pt idx="28382">
                  <c:v>14191</c:v>
                </c:pt>
                <c:pt idx="28383">
                  <c:v>14191.5</c:v>
                </c:pt>
                <c:pt idx="28384">
                  <c:v>14192</c:v>
                </c:pt>
                <c:pt idx="28385">
                  <c:v>14192.5</c:v>
                </c:pt>
                <c:pt idx="28386">
                  <c:v>14193</c:v>
                </c:pt>
                <c:pt idx="28387">
                  <c:v>14193.5</c:v>
                </c:pt>
                <c:pt idx="28388">
                  <c:v>14194</c:v>
                </c:pt>
                <c:pt idx="28389">
                  <c:v>14194.5</c:v>
                </c:pt>
                <c:pt idx="28390">
                  <c:v>14195</c:v>
                </c:pt>
                <c:pt idx="28391">
                  <c:v>14195.5</c:v>
                </c:pt>
                <c:pt idx="28392">
                  <c:v>14196</c:v>
                </c:pt>
                <c:pt idx="28393">
                  <c:v>14196.5</c:v>
                </c:pt>
                <c:pt idx="28394">
                  <c:v>14197</c:v>
                </c:pt>
                <c:pt idx="28395">
                  <c:v>14197.5</c:v>
                </c:pt>
                <c:pt idx="28396">
                  <c:v>14198</c:v>
                </c:pt>
                <c:pt idx="28397">
                  <c:v>14198.5</c:v>
                </c:pt>
                <c:pt idx="28398">
                  <c:v>14199</c:v>
                </c:pt>
                <c:pt idx="28399">
                  <c:v>14199.5</c:v>
                </c:pt>
                <c:pt idx="28400">
                  <c:v>14200</c:v>
                </c:pt>
                <c:pt idx="28401">
                  <c:v>14200.5</c:v>
                </c:pt>
                <c:pt idx="28402">
                  <c:v>14201</c:v>
                </c:pt>
                <c:pt idx="28403">
                  <c:v>14201.5</c:v>
                </c:pt>
                <c:pt idx="28404">
                  <c:v>14202</c:v>
                </c:pt>
                <c:pt idx="28405">
                  <c:v>14202.5</c:v>
                </c:pt>
                <c:pt idx="28406">
                  <c:v>14203</c:v>
                </c:pt>
                <c:pt idx="28407">
                  <c:v>14203.5</c:v>
                </c:pt>
                <c:pt idx="28408">
                  <c:v>14204</c:v>
                </c:pt>
                <c:pt idx="28409">
                  <c:v>14204.5</c:v>
                </c:pt>
                <c:pt idx="28410">
                  <c:v>14205</c:v>
                </c:pt>
                <c:pt idx="28411">
                  <c:v>14205.5</c:v>
                </c:pt>
                <c:pt idx="28412">
                  <c:v>14206</c:v>
                </c:pt>
                <c:pt idx="28413">
                  <c:v>14206.5</c:v>
                </c:pt>
                <c:pt idx="28414">
                  <c:v>14207</c:v>
                </c:pt>
                <c:pt idx="28415">
                  <c:v>14207.5</c:v>
                </c:pt>
                <c:pt idx="28416">
                  <c:v>14208</c:v>
                </c:pt>
                <c:pt idx="28417">
                  <c:v>14208.5</c:v>
                </c:pt>
                <c:pt idx="28418">
                  <c:v>14209</c:v>
                </c:pt>
                <c:pt idx="28419">
                  <c:v>14209.5</c:v>
                </c:pt>
                <c:pt idx="28420">
                  <c:v>14210</c:v>
                </c:pt>
                <c:pt idx="28421">
                  <c:v>14210.5</c:v>
                </c:pt>
                <c:pt idx="28422">
                  <c:v>14211</c:v>
                </c:pt>
                <c:pt idx="28423">
                  <c:v>14211.5</c:v>
                </c:pt>
                <c:pt idx="28424">
                  <c:v>14212</c:v>
                </c:pt>
                <c:pt idx="28425">
                  <c:v>14212.5</c:v>
                </c:pt>
                <c:pt idx="28426">
                  <c:v>14213</c:v>
                </c:pt>
                <c:pt idx="28427">
                  <c:v>14213.5</c:v>
                </c:pt>
                <c:pt idx="28428">
                  <c:v>14214</c:v>
                </c:pt>
                <c:pt idx="28429">
                  <c:v>14214.5</c:v>
                </c:pt>
                <c:pt idx="28430">
                  <c:v>14215</c:v>
                </c:pt>
                <c:pt idx="28431">
                  <c:v>14215.5</c:v>
                </c:pt>
                <c:pt idx="28432">
                  <c:v>14216</c:v>
                </c:pt>
                <c:pt idx="28433">
                  <c:v>14216.5</c:v>
                </c:pt>
                <c:pt idx="28434">
                  <c:v>14217</c:v>
                </c:pt>
                <c:pt idx="28435">
                  <c:v>14217.5</c:v>
                </c:pt>
                <c:pt idx="28436">
                  <c:v>14218</c:v>
                </c:pt>
                <c:pt idx="28437">
                  <c:v>14218.5</c:v>
                </c:pt>
                <c:pt idx="28438">
                  <c:v>14219</c:v>
                </c:pt>
                <c:pt idx="28439">
                  <c:v>14219.5</c:v>
                </c:pt>
                <c:pt idx="28440">
                  <c:v>14220</c:v>
                </c:pt>
                <c:pt idx="28441">
                  <c:v>14220.5</c:v>
                </c:pt>
                <c:pt idx="28442">
                  <c:v>14221</c:v>
                </c:pt>
                <c:pt idx="28443">
                  <c:v>14221.5</c:v>
                </c:pt>
                <c:pt idx="28444">
                  <c:v>14222</c:v>
                </c:pt>
                <c:pt idx="28445">
                  <c:v>14222.5</c:v>
                </c:pt>
                <c:pt idx="28446">
                  <c:v>14223</c:v>
                </c:pt>
                <c:pt idx="28447">
                  <c:v>14223.5</c:v>
                </c:pt>
                <c:pt idx="28448">
                  <c:v>14224</c:v>
                </c:pt>
                <c:pt idx="28449">
                  <c:v>14224.5</c:v>
                </c:pt>
                <c:pt idx="28450">
                  <c:v>14225</c:v>
                </c:pt>
                <c:pt idx="28451">
                  <c:v>14225.5</c:v>
                </c:pt>
                <c:pt idx="28452">
                  <c:v>14226</c:v>
                </c:pt>
                <c:pt idx="28453">
                  <c:v>14226.5</c:v>
                </c:pt>
                <c:pt idx="28454">
                  <c:v>14227</c:v>
                </c:pt>
                <c:pt idx="28455">
                  <c:v>14227.5</c:v>
                </c:pt>
                <c:pt idx="28456">
                  <c:v>14228</c:v>
                </c:pt>
                <c:pt idx="28457">
                  <c:v>14228.5</c:v>
                </c:pt>
                <c:pt idx="28458">
                  <c:v>14229</c:v>
                </c:pt>
                <c:pt idx="28459">
                  <c:v>14229.5</c:v>
                </c:pt>
                <c:pt idx="28460">
                  <c:v>14230</c:v>
                </c:pt>
                <c:pt idx="28461">
                  <c:v>14230.5</c:v>
                </c:pt>
                <c:pt idx="28462">
                  <c:v>14231</c:v>
                </c:pt>
                <c:pt idx="28463">
                  <c:v>14231.5</c:v>
                </c:pt>
                <c:pt idx="28464">
                  <c:v>14232</c:v>
                </c:pt>
                <c:pt idx="28465">
                  <c:v>14232.5</c:v>
                </c:pt>
                <c:pt idx="28466">
                  <c:v>14233</c:v>
                </c:pt>
                <c:pt idx="28467">
                  <c:v>14233.5</c:v>
                </c:pt>
                <c:pt idx="28468">
                  <c:v>14234</c:v>
                </c:pt>
                <c:pt idx="28469">
                  <c:v>14234.5</c:v>
                </c:pt>
                <c:pt idx="28470">
                  <c:v>14235</c:v>
                </c:pt>
                <c:pt idx="28471">
                  <c:v>14235.5</c:v>
                </c:pt>
                <c:pt idx="28472">
                  <c:v>14236</c:v>
                </c:pt>
                <c:pt idx="28473">
                  <c:v>14236.5</c:v>
                </c:pt>
                <c:pt idx="28474">
                  <c:v>14237</c:v>
                </c:pt>
                <c:pt idx="28475">
                  <c:v>14237.5</c:v>
                </c:pt>
                <c:pt idx="28476">
                  <c:v>14238</c:v>
                </c:pt>
                <c:pt idx="28477">
                  <c:v>14238.5</c:v>
                </c:pt>
                <c:pt idx="28478">
                  <c:v>14239</c:v>
                </c:pt>
                <c:pt idx="28479">
                  <c:v>14239.5</c:v>
                </c:pt>
                <c:pt idx="28480">
                  <c:v>14240</c:v>
                </c:pt>
                <c:pt idx="28481">
                  <c:v>14240.5</c:v>
                </c:pt>
                <c:pt idx="28482">
                  <c:v>14241</c:v>
                </c:pt>
                <c:pt idx="28483">
                  <c:v>14241.5</c:v>
                </c:pt>
                <c:pt idx="28484">
                  <c:v>14242</c:v>
                </c:pt>
                <c:pt idx="28485">
                  <c:v>14242.5</c:v>
                </c:pt>
                <c:pt idx="28486">
                  <c:v>14243</c:v>
                </c:pt>
                <c:pt idx="28487">
                  <c:v>14243.5</c:v>
                </c:pt>
                <c:pt idx="28488">
                  <c:v>14244</c:v>
                </c:pt>
                <c:pt idx="28489">
                  <c:v>14244.5</c:v>
                </c:pt>
                <c:pt idx="28490">
                  <c:v>14245</c:v>
                </c:pt>
                <c:pt idx="28491">
                  <c:v>14245.5</c:v>
                </c:pt>
                <c:pt idx="28492">
                  <c:v>14246</c:v>
                </c:pt>
                <c:pt idx="28493">
                  <c:v>14246.5</c:v>
                </c:pt>
                <c:pt idx="28494">
                  <c:v>14247</c:v>
                </c:pt>
                <c:pt idx="28495">
                  <c:v>14247.5</c:v>
                </c:pt>
                <c:pt idx="28496">
                  <c:v>14248</c:v>
                </c:pt>
                <c:pt idx="28497">
                  <c:v>14248.5</c:v>
                </c:pt>
                <c:pt idx="28498">
                  <c:v>14249</c:v>
                </c:pt>
                <c:pt idx="28499">
                  <c:v>14249.5</c:v>
                </c:pt>
                <c:pt idx="28500">
                  <c:v>14250</c:v>
                </c:pt>
                <c:pt idx="28501">
                  <c:v>14250.5</c:v>
                </c:pt>
                <c:pt idx="28502">
                  <c:v>14251</c:v>
                </c:pt>
                <c:pt idx="28503">
                  <c:v>14251.5</c:v>
                </c:pt>
                <c:pt idx="28504">
                  <c:v>14252</c:v>
                </c:pt>
                <c:pt idx="28505">
                  <c:v>14252.5</c:v>
                </c:pt>
                <c:pt idx="28506">
                  <c:v>14253</c:v>
                </c:pt>
                <c:pt idx="28507">
                  <c:v>14253.5</c:v>
                </c:pt>
                <c:pt idx="28508">
                  <c:v>14254</c:v>
                </c:pt>
                <c:pt idx="28509">
                  <c:v>14254.5</c:v>
                </c:pt>
                <c:pt idx="28510">
                  <c:v>14255</c:v>
                </c:pt>
                <c:pt idx="28511">
                  <c:v>14255.5</c:v>
                </c:pt>
                <c:pt idx="28512">
                  <c:v>14256</c:v>
                </c:pt>
                <c:pt idx="28513">
                  <c:v>14256.5</c:v>
                </c:pt>
                <c:pt idx="28514">
                  <c:v>14257</c:v>
                </c:pt>
                <c:pt idx="28515">
                  <c:v>14257.5</c:v>
                </c:pt>
                <c:pt idx="28516">
                  <c:v>14258</c:v>
                </c:pt>
                <c:pt idx="28517">
                  <c:v>14258.5</c:v>
                </c:pt>
                <c:pt idx="28518">
                  <c:v>14259</c:v>
                </c:pt>
                <c:pt idx="28519">
                  <c:v>14259.5</c:v>
                </c:pt>
                <c:pt idx="28520">
                  <c:v>14260</c:v>
                </c:pt>
                <c:pt idx="28521">
                  <c:v>14260.5</c:v>
                </c:pt>
                <c:pt idx="28522">
                  <c:v>14261</c:v>
                </c:pt>
                <c:pt idx="28523">
                  <c:v>14261.5</c:v>
                </c:pt>
                <c:pt idx="28524">
                  <c:v>14262</c:v>
                </c:pt>
                <c:pt idx="28525">
                  <c:v>14262.5</c:v>
                </c:pt>
                <c:pt idx="28526">
                  <c:v>14263</c:v>
                </c:pt>
                <c:pt idx="28527">
                  <c:v>14263.5</c:v>
                </c:pt>
                <c:pt idx="28528">
                  <c:v>14264</c:v>
                </c:pt>
                <c:pt idx="28529">
                  <c:v>14264.5</c:v>
                </c:pt>
                <c:pt idx="28530">
                  <c:v>14265</c:v>
                </c:pt>
                <c:pt idx="28531">
                  <c:v>14265.5</c:v>
                </c:pt>
                <c:pt idx="28532">
                  <c:v>14266</c:v>
                </c:pt>
                <c:pt idx="28533">
                  <c:v>14266.5</c:v>
                </c:pt>
                <c:pt idx="28534">
                  <c:v>14267</c:v>
                </c:pt>
                <c:pt idx="28535">
                  <c:v>14267.5</c:v>
                </c:pt>
                <c:pt idx="28536">
                  <c:v>14268</c:v>
                </c:pt>
                <c:pt idx="28537">
                  <c:v>14268.5</c:v>
                </c:pt>
                <c:pt idx="28538">
                  <c:v>14269</c:v>
                </c:pt>
                <c:pt idx="28539">
                  <c:v>14269.5</c:v>
                </c:pt>
                <c:pt idx="28540">
                  <c:v>14270</c:v>
                </c:pt>
                <c:pt idx="28541">
                  <c:v>14270.5</c:v>
                </c:pt>
                <c:pt idx="28542">
                  <c:v>14271</c:v>
                </c:pt>
                <c:pt idx="28543">
                  <c:v>14271.5</c:v>
                </c:pt>
                <c:pt idx="28544">
                  <c:v>14272</c:v>
                </c:pt>
                <c:pt idx="28545">
                  <c:v>14272.5</c:v>
                </c:pt>
                <c:pt idx="28546">
                  <c:v>14273</c:v>
                </c:pt>
                <c:pt idx="28547">
                  <c:v>14273.5</c:v>
                </c:pt>
                <c:pt idx="28548">
                  <c:v>14274</c:v>
                </c:pt>
                <c:pt idx="28549">
                  <c:v>14274.5</c:v>
                </c:pt>
                <c:pt idx="28550">
                  <c:v>14275</c:v>
                </c:pt>
                <c:pt idx="28551">
                  <c:v>14275.5</c:v>
                </c:pt>
                <c:pt idx="28552">
                  <c:v>14276</c:v>
                </c:pt>
                <c:pt idx="28553">
                  <c:v>14276.5</c:v>
                </c:pt>
                <c:pt idx="28554">
                  <c:v>14277</c:v>
                </c:pt>
                <c:pt idx="28555">
                  <c:v>14277.5</c:v>
                </c:pt>
                <c:pt idx="28556">
                  <c:v>14278</c:v>
                </c:pt>
                <c:pt idx="28557">
                  <c:v>14278.5</c:v>
                </c:pt>
                <c:pt idx="28558">
                  <c:v>14279</c:v>
                </c:pt>
                <c:pt idx="28559">
                  <c:v>14279.5</c:v>
                </c:pt>
                <c:pt idx="28560">
                  <c:v>14280</c:v>
                </c:pt>
                <c:pt idx="28561">
                  <c:v>14280.5</c:v>
                </c:pt>
                <c:pt idx="28562">
                  <c:v>14281</c:v>
                </c:pt>
                <c:pt idx="28563">
                  <c:v>14281.5</c:v>
                </c:pt>
                <c:pt idx="28564">
                  <c:v>14282</c:v>
                </c:pt>
                <c:pt idx="28565">
                  <c:v>14282.5</c:v>
                </c:pt>
                <c:pt idx="28566">
                  <c:v>14283</c:v>
                </c:pt>
                <c:pt idx="28567">
                  <c:v>14283.5</c:v>
                </c:pt>
                <c:pt idx="28568">
                  <c:v>14284</c:v>
                </c:pt>
                <c:pt idx="28569">
                  <c:v>14284.5</c:v>
                </c:pt>
                <c:pt idx="28570">
                  <c:v>14285</c:v>
                </c:pt>
                <c:pt idx="28571">
                  <c:v>14285.5</c:v>
                </c:pt>
                <c:pt idx="28572">
                  <c:v>14286</c:v>
                </c:pt>
                <c:pt idx="28573">
                  <c:v>14286.5</c:v>
                </c:pt>
                <c:pt idx="28574">
                  <c:v>14287</c:v>
                </c:pt>
                <c:pt idx="28575">
                  <c:v>14287.5</c:v>
                </c:pt>
                <c:pt idx="28576">
                  <c:v>14288</c:v>
                </c:pt>
                <c:pt idx="28577">
                  <c:v>14288.5</c:v>
                </c:pt>
                <c:pt idx="28578">
                  <c:v>14289</c:v>
                </c:pt>
                <c:pt idx="28579">
                  <c:v>14289.5</c:v>
                </c:pt>
                <c:pt idx="28580">
                  <c:v>14290</c:v>
                </c:pt>
                <c:pt idx="28581">
                  <c:v>14290.5</c:v>
                </c:pt>
                <c:pt idx="28582">
                  <c:v>14291</c:v>
                </c:pt>
                <c:pt idx="28583">
                  <c:v>14291.5</c:v>
                </c:pt>
                <c:pt idx="28584">
                  <c:v>14292</c:v>
                </c:pt>
                <c:pt idx="28585">
                  <c:v>14292.5</c:v>
                </c:pt>
                <c:pt idx="28586">
                  <c:v>14293</c:v>
                </c:pt>
                <c:pt idx="28587">
                  <c:v>14293.5</c:v>
                </c:pt>
                <c:pt idx="28588">
                  <c:v>14294</c:v>
                </c:pt>
                <c:pt idx="28589">
                  <c:v>14294.5</c:v>
                </c:pt>
                <c:pt idx="28590">
                  <c:v>14295</c:v>
                </c:pt>
                <c:pt idx="28591">
                  <c:v>14295.5</c:v>
                </c:pt>
                <c:pt idx="28592">
                  <c:v>14296</c:v>
                </c:pt>
                <c:pt idx="28593">
                  <c:v>14296.5</c:v>
                </c:pt>
                <c:pt idx="28594">
                  <c:v>14297</c:v>
                </c:pt>
                <c:pt idx="28595">
                  <c:v>14297.5</c:v>
                </c:pt>
                <c:pt idx="28596">
                  <c:v>14298</c:v>
                </c:pt>
                <c:pt idx="28597">
                  <c:v>14298.5</c:v>
                </c:pt>
                <c:pt idx="28598">
                  <c:v>14299</c:v>
                </c:pt>
                <c:pt idx="28599">
                  <c:v>14299.5</c:v>
                </c:pt>
                <c:pt idx="28600">
                  <c:v>14300</c:v>
                </c:pt>
                <c:pt idx="28601">
                  <c:v>14300.5</c:v>
                </c:pt>
                <c:pt idx="28602">
                  <c:v>14301</c:v>
                </c:pt>
                <c:pt idx="28603">
                  <c:v>14301.5</c:v>
                </c:pt>
                <c:pt idx="28604">
                  <c:v>14302</c:v>
                </c:pt>
                <c:pt idx="28605">
                  <c:v>14302.5</c:v>
                </c:pt>
                <c:pt idx="28606">
                  <c:v>14303</c:v>
                </c:pt>
                <c:pt idx="28607">
                  <c:v>14303.5</c:v>
                </c:pt>
                <c:pt idx="28608">
                  <c:v>14304</c:v>
                </c:pt>
                <c:pt idx="28609">
                  <c:v>14304.5</c:v>
                </c:pt>
                <c:pt idx="28610">
                  <c:v>14305</c:v>
                </c:pt>
                <c:pt idx="28611">
                  <c:v>14305.5</c:v>
                </c:pt>
                <c:pt idx="28612">
                  <c:v>14306</c:v>
                </c:pt>
                <c:pt idx="28613">
                  <c:v>14306.5</c:v>
                </c:pt>
                <c:pt idx="28614">
                  <c:v>14307</c:v>
                </c:pt>
                <c:pt idx="28615">
                  <c:v>14307.5</c:v>
                </c:pt>
                <c:pt idx="28616">
                  <c:v>14308</c:v>
                </c:pt>
                <c:pt idx="28617">
                  <c:v>14308.5</c:v>
                </c:pt>
                <c:pt idx="28618">
                  <c:v>14309</c:v>
                </c:pt>
                <c:pt idx="28619">
                  <c:v>14309.5</c:v>
                </c:pt>
                <c:pt idx="28620">
                  <c:v>14310</c:v>
                </c:pt>
                <c:pt idx="28621">
                  <c:v>14310.5</c:v>
                </c:pt>
                <c:pt idx="28622">
                  <c:v>14311</c:v>
                </c:pt>
                <c:pt idx="28623">
                  <c:v>14311.5</c:v>
                </c:pt>
                <c:pt idx="28624">
                  <c:v>14312</c:v>
                </c:pt>
                <c:pt idx="28625">
                  <c:v>14312.5</c:v>
                </c:pt>
                <c:pt idx="28626">
                  <c:v>14313</c:v>
                </c:pt>
                <c:pt idx="28627">
                  <c:v>14313.5</c:v>
                </c:pt>
                <c:pt idx="28628">
                  <c:v>14314</c:v>
                </c:pt>
                <c:pt idx="28629">
                  <c:v>14314.5</c:v>
                </c:pt>
                <c:pt idx="28630">
                  <c:v>14315</c:v>
                </c:pt>
                <c:pt idx="28631">
                  <c:v>14315.5</c:v>
                </c:pt>
                <c:pt idx="28632">
                  <c:v>14316</c:v>
                </c:pt>
                <c:pt idx="28633">
                  <c:v>14316.5</c:v>
                </c:pt>
                <c:pt idx="28634">
                  <c:v>14317</c:v>
                </c:pt>
                <c:pt idx="28635">
                  <c:v>14317.5</c:v>
                </c:pt>
                <c:pt idx="28636">
                  <c:v>14318</c:v>
                </c:pt>
                <c:pt idx="28637">
                  <c:v>14318.5</c:v>
                </c:pt>
                <c:pt idx="28638">
                  <c:v>14319</c:v>
                </c:pt>
                <c:pt idx="28639">
                  <c:v>14319.5</c:v>
                </c:pt>
                <c:pt idx="28640">
                  <c:v>14320</c:v>
                </c:pt>
                <c:pt idx="28641">
                  <c:v>14320.5</c:v>
                </c:pt>
                <c:pt idx="28642">
                  <c:v>14321</c:v>
                </c:pt>
                <c:pt idx="28643">
                  <c:v>14321.5</c:v>
                </c:pt>
                <c:pt idx="28644">
                  <c:v>14322</c:v>
                </c:pt>
                <c:pt idx="28645">
                  <c:v>14322.5</c:v>
                </c:pt>
                <c:pt idx="28646">
                  <c:v>14323</c:v>
                </c:pt>
                <c:pt idx="28647">
                  <c:v>14323.5</c:v>
                </c:pt>
                <c:pt idx="28648">
                  <c:v>14324</c:v>
                </c:pt>
                <c:pt idx="28649">
                  <c:v>14324.5</c:v>
                </c:pt>
                <c:pt idx="28650">
                  <c:v>14325</c:v>
                </c:pt>
                <c:pt idx="28651">
                  <c:v>14325.5</c:v>
                </c:pt>
                <c:pt idx="28652">
                  <c:v>14326</c:v>
                </c:pt>
                <c:pt idx="28653">
                  <c:v>14326.5</c:v>
                </c:pt>
                <c:pt idx="28654">
                  <c:v>14327</c:v>
                </c:pt>
                <c:pt idx="28655">
                  <c:v>14327.5</c:v>
                </c:pt>
                <c:pt idx="28656">
                  <c:v>14328</c:v>
                </c:pt>
                <c:pt idx="28657">
                  <c:v>14328.5</c:v>
                </c:pt>
                <c:pt idx="28658">
                  <c:v>14329</c:v>
                </c:pt>
                <c:pt idx="28659">
                  <c:v>14329.5</c:v>
                </c:pt>
                <c:pt idx="28660">
                  <c:v>14330</c:v>
                </c:pt>
                <c:pt idx="28661">
                  <c:v>14330.5</c:v>
                </c:pt>
                <c:pt idx="28662">
                  <c:v>14331</c:v>
                </c:pt>
                <c:pt idx="28663">
                  <c:v>14331.5</c:v>
                </c:pt>
                <c:pt idx="28664">
                  <c:v>14332</c:v>
                </c:pt>
                <c:pt idx="28665">
                  <c:v>14332.5</c:v>
                </c:pt>
                <c:pt idx="28666">
                  <c:v>14333</c:v>
                </c:pt>
                <c:pt idx="28667">
                  <c:v>14333.5</c:v>
                </c:pt>
                <c:pt idx="28668">
                  <c:v>14334</c:v>
                </c:pt>
                <c:pt idx="28669">
                  <c:v>14334.5</c:v>
                </c:pt>
                <c:pt idx="28670">
                  <c:v>14335</c:v>
                </c:pt>
                <c:pt idx="28671">
                  <c:v>14335.5</c:v>
                </c:pt>
                <c:pt idx="28672">
                  <c:v>14336</c:v>
                </c:pt>
                <c:pt idx="28673">
                  <c:v>14336.5</c:v>
                </c:pt>
                <c:pt idx="28674">
                  <c:v>14337</c:v>
                </c:pt>
                <c:pt idx="28675">
                  <c:v>14337.5</c:v>
                </c:pt>
                <c:pt idx="28676">
                  <c:v>14338</c:v>
                </c:pt>
                <c:pt idx="28677">
                  <c:v>14338.5</c:v>
                </c:pt>
                <c:pt idx="28678">
                  <c:v>14339</c:v>
                </c:pt>
                <c:pt idx="28679">
                  <c:v>14339.5</c:v>
                </c:pt>
                <c:pt idx="28680">
                  <c:v>14340</c:v>
                </c:pt>
                <c:pt idx="28681">
                  <c:v>14340.5</c:v>
                </c:pt>
                <c:pt idx="28682">
                  <c:v>14341</c:v>
                </c:pt>
                <c:pt idx="28683">
                  <c:v>14341.5</c:v>
                </c:pt>
                <c:pt idx="28684">
                  <c:v>14342</c:v>
                </c:pt>
                <c:pt idx="28685">
                  <c:v>14342.5</c:v>
                </c:pt>
                <c:pt idx="28686">
                  <c:v>14343</c:v>
                </c:pt>
                <c:pt idx="28687">
                  <c:v>14343.5</c:v>
                </c:pt>
                <c:pt idx="28688">
                  <c:v>14344</c:v>
                </c:pt>
                <c:pt idx="28689">
                  <c:v>14344.5</c:v>
                </c:pt>
                <c:pt idx="28690">
                  <c:v>14345</c:v>
                </c:pt>
                <c:pt idx="28691">
                  <c:v>14345.5</c:v>
                </c:pt>
                <c:pt idx="28692">
                  <c:v>14346</c:v>
                </c:pt>
                <c:pt idx="28693">
                  <c:v>14346.5</c:v>
                </c:pt>
                <c:pt idx="28694">
                  <c:v>14347</c:v>
                </c:pt>
                <c:pt idx="28695">
                  <c:v>14347.5</c:v>
                </c:pt>
                <c:pt idx="28696">
                  <c:v>14348</c:v>
                </c:pt>
                <c:pt idx="28697">
                  <c:v>14348.5</c:v>
                </c:pt>
                <c:pt idx="28698">
                  <c:v>14349</c:v>
                </c:pt>
                <c:pt idx="28699">
                  <c:v>14349.5</c:v>
                </c:pt>
                <c:pt idx="28700">
                  <c:v>14350</c:v>
                </c:pt>
                <c:pt idx="28701">
                  <c:v>14350.5</c:v>
                </c:pt>
                <c:pt idx="28702">
                  <c:v>14351</c:v>
                </c:pt>
                <c:pt idx="28703">
                  <c:v>14351.5</c:v>
                </c:pt>
                <c:pt idx="28704">
                  <c:v>14352</c:v>
                </c:pt>
                <c:pt idx="28705">
                  <c:v>14352.5</c:v>
                </c:pt>
                <c:pt idx="28706">
                  <c:v>14353</c:v>
                </c:pt>
                <c:pt idx="28707">
                  <c:v>14353.5</c:v>
                </c:pt>
                <c:pt idx="28708">
                  <c:v>14354</c:v>
                </c:pt>
                <c:pt idx="28709">
                  <c:v>14354.5</c:v>
                </c:pt>
                <c:pt idx="28710">
                  <c:v>14355</c:v>
                </c:pt>
                <c:pt idx="28711">
                  <c:v>14355.5</c:v>
                </c:pt>
                <c:pt idx="28712">
                  <c:v>14356</c:v>
                </c:pt>
                <c:pt idx="28713">
                  <c:v>14356.5</c:v>
                </c:pt>
                <c:pt idx="28714">
                  <c:v>14357</c:v>
                </c:pt>
                <c:pt idx="28715">
                  <c:v>14357.5</c:v>
                </c:pt>
                <c:pt idx="28716">
                  <c:v>14358</c:v>
                </c:pt>
                <c:pt idx="28717">
                  <c:v>14358.5</c:v>
                </c:pt>
                <c:pt idx="28718">
                  <c:v>14359</c:v>
                </c:pt>
                <c:pt idx="28719">
                  <c:v>14359.5</c:v>
                </c:pt>
                <c:pt idx="28720">
                  <c:v>14360</c:v>
                </c:pt>
                <c:pt idx="28721">
                  <c:v>14360.5</c:v>
                </c:pt>
                <c:pt idx="28722">
                  <c:v>14361</c:v>
                </c:pt>
                <c:pt idx="28723">
                  <c:v>14361.5</c:v>
                </c:pt>
                <c:pt idx="28724">
                  <c:v>14362</c:v>
                </c:pt>
                <c:pt idx="28725">
                  <c:v>14362.5</c:v>
                </c:pt>
                <c:pt idx="28726">
                  <c:v>14363</c:v>
                </c:pt>
                <c:pt idx="28727">
                  <c:v>14363.5</c:v>
                </c:pt>
                <c:pt idx="28728">
                  <c:v>14364</c:v>
                </c:pt>
                <c:pt idx="28729">
                  <c:v>14364.5</c:v>
                </c:pt>
                <c:pt idx="28730">
                  <c:v>14365</c:v>
                </c:pt>
                <c:pt idx="28731">
                  <c:v>14365.5</c:v>
                </c:pt>
                <c:pt idx="28732">
                  <c:v>14366</c:v>
                </c:pt>
                <c:pt idx="28733">
                  <c:v>14366.5</c:v>
                </c:pt>
                <c:pt idx="28734">
                  <c:v>14367</c:v>
                </c:pt>
                <c:pt idx="28735">
                  <c:v>14367.5</c:v>
                </c:pt>
                <c:pt idx="28736">
                  <c:v>14368</c:v>
                </c:pt>
                <c:pt idx="28737">
                  <c:v>14368.5</c:v>
                </c:pt>
                <c:pt idx="28738">
                  <c:v>14369</c:v>
                </c:pt>
                <c:pt idx="28739">
                  <c:v>14369.5</c:v>
                </c:pt>
                <c:pt idx="28740">
                  <c:v>14370</c:v>
                </c:pt>
                <c:pt idx="28741">
                  <c:v>14370.5</c:v>
                </c:pt>
                <c:pt idx="28742">
                  <c:v>14371</c:v>
                </c:pt>
                <c:pt idx="28743">
                  <c:v>14371.5</c:v>
                </c:pt>
                <c:pt idx="28744">
                  <c:v>14372</c:v>
                </c:pt>
                <c:pt idx="28745">
                  <c:v>14372.5</c:v>
                </c:pt>
                <c:pt idx="28746">
                  <c:v>14373</c:v>
                </c:pt>
                <c:pt idx="28747">
                  <c:v>14373.5</c:v>
                </c:pt>
                <c:pt idx="28748">
                  <c:v>14374</c:v>
                </c:pt>
                <c:pt idx="28749">
                  <c:v>14374.5</c:v>
                </c:pt>
                <c:pt idx="28750">
                  <c:v>14375</c:v>
                </c:pt>
                <c:pt idx="28751">
                  <c:v>14375.5</c:v>
                </c:pt>
                <c:pt idx="28752">
                  <c:v>14376</c:v>
                </c:pt>
                <c:pt idx="28753">
                  <c:v>14376.5</c:v>
                </c:pt>
                <c:pt idx="28754">
                  <c:v>14377</c:v>
                </c:pt>
                <c:pt idx="28755">
                  <c:v>14377.5</c:v>
                </c:pt>
                <c:pt idx="28756">
                  <c:v>14378</c:v>
                </c:pt>
                <c:pt idx="28757">
                  <c:v>14378.5</c:v>
                </c:pt>
                <c:pt idx="28758">
                  <c:v>14379</c:v>
                </c:pt>
                <c:pt idx="28759">
                  <c:v>14379.5</c:v>
                </c:pt>
                <c:pt idx="28760">
                  <c:v>14380</c:v>
                </c:pt>
                <c:pt idx="28761">
                  <c:v>14380.5</c:v>
                </c:pt>
                <c:pt idx="28762">
                  <c:v>14381</c:v>
                </c:pt>
                <c:pt idx="28763">
                  <c:v>14381.5</c:v>
                </c:pt>
                <c:pt idx="28764">
                  <c:v>14382</c:v>
                </c:pt>
                <c:pt idx="28765">
                  <c:v>14382.5</c:v>
                </c:pt>
                <c:pt idx="28766">
                  <c:v>14383</c:v>
                </c:pt>
                <c:pt idx="28767">
                  <c:v>14383.5</c:v>
                </c:pt>
                <c:pt idx="28768">
                  <c:v>14384</c:v>
                </c:pt>
                <c:pt idx="28769">
                  <c:v>14384.5</c:v>
                </c:pt>
                <c:pt idx="28770">
                  <c:v>14385</c:v>
                </c:pt>
                <c:pt idx="28771">
                  <c:v>14385.5</c:v>
                </c:pt>
                <c:pt idx="28772">
                  <c:v>14386</c:v>
                </c:pt>
                <c:pt idx="28773">
                  <c:v>14386.5</c:v>
                </c:pt>
                <c:pt idx="28774">
                  <c:v>14387</c:v>
                </c:pt>
                <c:pt idx="28775">
                  <c:v>14387.5</c:v>
                </c:pt>
                <c:pt idx="28776">
                  <c:v>14388</c:v>
                </c:pt>
                <c:pt idx="28777">
                  <c:v>14388.5</c:v>
                </c:pt>
                <c:pt idx="28778">
                  <c:v>14389</c:v>
                </c:pt>
                <c:pt idx="28779">
                  <c:v>14389.5</c:v>
                </c:pt>
                <c:pt idx="28780">
                  <c:v>14390</c:v>
                </c:pt>
                <c:pt idx="28781">
                  <c:v>14390.5</c:v>
                </c:pt>
                <c:pt idx="28782">
                  <c:v>14391</c:v>
                </c:pt>
                <c:pt idx="28783">
                  <c:v>14391.5</c:v>
                </c:pt>
                <c:pt idx="28784">
                  <c:v>14392</c:v>
                </c:pt>
                <c:pt idx="28785">
                  <c:v>14392.5</c:v>
                </c:pt>
                <c:pt idx="28786">
                  <c:v>14393</c:v>
                </c:pt>
                <c:pt idx="28787">
                  <c:v>14393.5</c:v>
                </c:pt>
                <c:pt idx="28788">
                  <c:v>14394</c:v>
                </c:pt>
                <c:pt idx="28789">
                  <c:v>14394.5</c:v>
                </c:pt>
                <c:pt idx="28790">
                  <c:v>14395</c:v>
                </c:pt>
                <c:pt idx="28791">
                  <c:v>14395.5</c:v>
                </c:pt>
                <c:pt idx="28792">
                  <c:v>14396</c:v>
                </c:pt>
                <c:pt idx="28793">
                  <c:v>14396.5</c:v>
                </c:pt>
                <c:pt idx="28794">
                  <c:v>14397</c:v>
                </c:pt>
                <c:pt idx="28795">
                  <c:v>14397.5</c:v>
                </c:pt>
                <c:pt idx="28796">
                  <c:v>14398</c:v>
                </c:pt>
                <c:pt idx="28797">
                  <c:v>14398.5</c:v>
                </c:pt>
                <c:pt idx="28798">
                  <c:v>14399</c:v>
                </c:pt>
                <c:pt idx="28799">
                  <c:v>14399.5</c:v>
                </c:pt>
                <c:pt idx="28800">
                  <c:v>14400</c:v>
                </c:pt>
                <c:pt idx="28801">
                  <c:v>14400.5</c:v>
                </c:pt>
                <c:pt idx="28802">
                  <c:v>14401</c:v>
                </c:pt>
                <c:pt idx="28803">
                  <c:v>14401.5</c:v>
                </c:pt>
                <c:pt idx="28804">
                  <c:v>14402</c:v>
                </c:pt>
                <c:pt idx="28805">
                  <c:v>14402.5</c:v>
                </c:pt>
                <c:pt idx="28806">
                  <c:v>14403</c:v>
                </c:pt>
                <c:pt idx="28807">
                  <c:v>14403.5</c:v>
                </c:pt>
                <c:pt idx="28808">
                  <c:v>14404</c:v>
                </c:pt>
                <c:pt idx="28809">
                  <c:v>14404.5</c:v>
                </c:pt>
                <c:pt idx="28810">
                  <c:v>14405</c:v>
                </c:pt>
                <c:pt idx="28811">
                  <c:v>14405.5</c:v>
                </c:pt>
                <c:pt idx="28812">
                  <c:v>14406</c:v>
                </c:pt>
                <c:pt idx="28813">
                  <c:v>14406.5</c:v>
                </c:pt>
                <c:pt idx="28814">
                  <c:v>14407</c:v>
                </c:pt>
                <c:pt idx="28815">
                  <c:v>14407.5</c:v>
                </c:pt>
                <c:pt idx="28816">
                  <c:v>14408</c:v>
                </c:pt>
                <c:pt idx="28817">
                  <c:v>14408.5</c:v>
                </c:pt>
                <c:pt idx="28818">
                  <c:v>14409</c:v>
                </c:pt>
                <c:pt idx="28819">
                  <c:v>14409.5</c:v>
                </c:pt>
                <c:pt idx="28820">
                  <c:v>14410</c:v>
                </c:pt>
                <c:pt idx="28821">
                  <c:v>14410.5</c:v>
                </c:pt>
                <c:pt idx="28822">
                  <c:v>14411</c:v>
                </c:pt>
                <c:pt idx="28823">
                  <c:v>14411.5</c:v>
                </c:pt>
                <c:pt idx="28824">
                  <c:v>14412</c:v>
                </c:pt>
                <c:pt idx="28825">
                  <c:v>14412.5</c:v>
                </c:pt>
                <c:pt idx="28826">
                  <c:v>14413</c:v>
                </c:pt>
                <c:pt idx="28827">
                  <c:v>14413.5</c:v>
                </c:pt>
                <c:pt idx="28828">
                  <c:v>14414</c:v>
                </c:pt>
                <c:pt idx="28829">
                  <c:v>14414.5</c:v>
                </c:pt>
                <c:pt idx="28830">
                  <c:v>14415</c:v>
                </c:pt>
                <c:pt idx="28831">
                  <c:v>14415.5</c:v>
                </c:pt>
                <c:pt idx="28832">
                  <c:v>14416</c:v>
                </c:pt>
                <c:pt idx="28833">
                  <c:v>14416.5</c:v>
                </c:pt>
                <c:pt idx="28834">
                  <c:v>14417</c:v>
                </c:pt>
                <c:pt idx="28835">
                  <c:v>14417.5</c:v>
                </c:pt>
                <c:pt idx="28836">
                  <c:v>14418</c:v>
                </c:pt>
                <c:pt idx="28837">
                  <c:v>14418.5</c:v>
                </c:pt>
                <c:pt idx="28838">
                  <c:v>14419</c:v>
                </c:pt>
                <c:pt idx="28839">
                  <c:v>14419.5</c:v>
                </c:pt>
                <c:pt idx="28840">
                  <c:v>14420</c:v>
                </c:pt>
                <c:pt idx="28841">
                  <c:v>14420.5</c:v>
                </c:pt>
                <c:pt idx="28842">
                  <c:v>14421</c:v>
                </c:pt>
                <c:pt idx="28843">
                  <c:v>14421.5</c:v>
                </c:pt>
                <c:pt idx="28844">
                  <c:v>14422</c:v>
                </c:pt>
                <c:pt idx="28845">
                  <c:v>14422.5</c:v>
                </c:pt>
                <c:pt idx="28846">
                  <c:v>14423</c:v>
                </c:pt>
                <c:pt idx="28847">
                  <c:v>14423.5</c:v>
                </c:pt>
                <c:pt idx="28848">
                  <c:v>14424</c:v>
                </c:pt>
                <c:pt idx="28849">
                  <c:v>14424.5</c:v>
                </c:pt>
                <c:pt idx="28850">
                  <c:v>14425</c:v>
                </c:pt>
                <c:pt idx="28851">
                  <c:v>14425.5</c:v>
                </c:pt>
                <c:pt idx="28852">
                  <c:v>14426</c:v>
                </c:pt>
                <c:pt idx="28853">
                  <c:v>14426.5</c:v>
                </c:pt>
                <c:pt idx="28854">
                  <c:v>14427</c:v>
                </c:pt>
                <c:pt idx="28855">
                  <c:v>14427.5</c:v>
                </c:pt>
                <c:pt idx="28856">
                  <c:v>14428</c:v>
                </c:pt>
                <c:pt idx="28857">
                  <c:v>14428.5</c:v>
                </c:pt>
                <c:pt idx="28858">
                  <c:v>14429</c:v>
                </c:pt>
                <c:pt idx="28859">
                  <c:v>14429.5</c:v>
                </c:pt>
                <c:pt idx="28860">
                  <c:v>14430</c:v>
                </c:pt>
                <c:pt idx="28861">
                  <c:v>14430.5</c:v>
                </c:pt>
                <c:pt idx="28862">
                  <c:v>14431</c:v>
                </c:pt>
                <c:pt idx="28863">
                  <c:v>14431.5</c:v>
                </c:pt>
                <c:pt idx="28864">
                  <c:v>14432</c:v>
                </c:pt>
                <c:pt idx="28865">
                  <c:v>14432.5</c:v>
                </c:pt>
                <c:pt idx="28866">
                  <c:v>14433</c:v>
                </c:pt>
                <c:pt idx="28867">
                  <c:v>14433.5</c:v>
                </c:pt>
                <c:pt idx="28868">
                  <c:v>14434</c:v>
                </c:pt>
                <c:pt idx="28869">
                  <c:v>14434.5</c:v>
                </c:pt>
                <c:pt idx="28870">
                  <c:v>14435</c:v>
                </c:pt>
                <c:pt idx="28871">
                  <c:v>14435.5</c:v>
                </c:pt>
                <c:pt idx="28872">
                  <c:v>14436</c:v>
                </c:pt>
                <c:pt idx="28873">
                  <c:v>14436.5</c:v>
                </c:pt>
                <c:pt idx="28874">
                  <c:v>14437</c:v>
                </c:pt>
                <c:pt idx="28875">
                  <c:v>14437.5</c:v>
                </c:pt>
                <c:pt idx="28876">
                  <c:v>14438</c:v>
                </c:pt>
                <c:pt idx="28877">
                  <c:v>14438.5</c:v>
                </c:pt>
                <c:pt idx="28878">
                  <c:v>14439</c:v>
                </c:pt>
                <c:pt idx="28879">
                  <c:v>14439.5</c:v>
                </c:pt>
                <c:pt idx="28880">
                  <c:v>14440</c:v>
                </c:pt>
                <c:pt idx="28881">
                  <c:v>14440.5</c:v>
                </c:pt>
                <c:pt idx="28882">
                  <c:v>14441</c:v>
                </c:pt>
                <c:pt idx="28883">
                  <c:v>14441.5</c:v>
                </c:pt>
                <c:pt idx="28884">
                  <c:v>14442</c:v>
                </c:pt>
                <c:pt idx="28885">
                  <c:v>14442.5</c:v>
                </c:pt>
                <c:pt idx="28886">
                  <c:v>14443</c:v>
                </c:pt>
                <c:pt idx="28887">
                  <c:v>14443.5</c:v>
                </c:pt>
                <c:pt idx="28888">
                  <c:v>14444</c:v>
                </c:pt>
                <c:pt idx="28889">
                  <c:v>14444.5</c:v>
                </c:pt>
                <c:pt idx="28890">
                  <c:v>14445</c:v>
                </c:pt>
                <c:pt idx="28891">
                  <c:v>14445.5</c:v>
                </c:pt>
                <c:pt idx="28892">
                  <c:v>14446</c:v>
                </c:pt>
                <c:pt idx="28893">
                  <c:v>14446.5</c:v>
                </c:pt>
                <c:pt idx="28894">
                  <c:v>14447</c:v>
                </c:pt>
                <c:pt idx="28895">
                  <c:v>14447.5</c:v>
                </c:pt>
                <c:pt idx="28896">
                  <c:v>14448</c:v>
                </c:pt>
                <c:pt idx="28897">
                  <c:v>14448.5</c:v>
                </c:pt>
                <c:pt idx="28898">
                  <c:v>14449</c:v>
                </c:pt>
                <c:pt idx="28899">
                  <c:v>14449.5</c:v>
                </c:pt>
                <c:pt idx="28900">
                  <c:v>14450</c:v>
                </c:pt>
                <c:pt idx="28901">
                  <c:v>14450.5</c:v>
                </c:pt>
                <c:pt idx="28902">
                  <c:v>14451</c:v>
                </c:pt>
                <c:pt idx="28903">
                  <c:v>14451.5</c:v>
                </c:pt>
                <c:pt idx="28904">
                  <c:v>14452</c:v>
                </c:pt>
                <c:pt idx="28905">
                  <c:v>14452.5</c:v>
                </c:pt>
                <c:pt idx="28906">
                  <c:v>14453</c:v>
                </c:pt>
                <c:pt idx="28907">
                  <c:v>14453.5</c:v>
                </c:pt>
                <c:pt idx="28908">
                  <c:v>14454</c:v>
                </c:pt>
                <c:pt idx="28909">
                  <c:v>14454.5</c:v>
                </c:pt>
                <c:pt idx="28910">
                  <c:v>14455</c:v>
                </c:pt>
                <c:pt idx="28911">
                  <c:v>14455.5</c:v>
                </c:pt>
                <c:pt idx="28912">
                  <c:v>14456</c:v>
                </c:pt>
                <c:pt idx="28913">
                  <c:v>14456.5</c:v>
                </c:pt>
                <c:pt idx="28914">
                  <c:v>14457</c:v>
                </c:pt>
                <c:pt idx="28915">
                  <c:v>14457.5</c:v>
                </c:pt>
                <c:pt idx="28916">
                  <c:v>14458</c:v>
                </c:pt>
                <c:pt idx="28917">
                  <c:v>14458.5</c:v>
                </c:pt>
                <c:pt idx="28918">
                  <c:v>14459</c:v>
                </c:pt>
                <c:pt idx="28919">
                  <c:v>14459.5</c:v>
                </c:pt>
                <c:pt idx="28920">
                  <c:v>14460</c:v>
                </c:pt>
                <c:pt idx="28921">
                  <c:v>14460.5</c:v>
                </c:pt>
                <c:pt idx="28922">
                  <c:v>14461</c:v>
                </c:pt>
                <c:pt idx="28923">
                  <c:v>14461.5</c:v>
                </c:pt>
                <c:pt idx="28924">
                  <c:v>14462</c:v>
                </c:pt>
                <c:pt idx="28925">
                  <c:v>14462.5</c:v>
                </c:pt>
                <c:pt idx="28926">
                  <c:v>14463</c:v>
                </c:pt>
                <c:pt idx="28927">
                  <c:v>14463.5</c:v>
                </c:pt>
                <c:pt idx="28928">
                  <c:v>14464</c:v>
                </c:pt>
                <c:pt idx="28929">
                  <c:v>14464.5</c:v>
                </c:pt>
                <c:pt idx="28930">
                  <c:v>14465</c:v>
                </c:pt>
                <c:pt idx="28931">
                  <c:v>14465.5</c:v>
                </c:pt>
                <c:pt idx="28932">
                  <c:v>14466</c:v>
                </c:pt>
                <c:pt idx="28933">
                  <c:v>14466.5</c:v>
                </c:pt>
                <c:pt idx="28934">
                  <c:v>14467</c:v>
                </c:pt>
                <c:pt idx="28935">
                  <c:v>14467.5</c:v>
                </c:pt>
                <c:pt idx="28936">
                  <c:v>14468</c:v>
                </c:pt>
                <c:pt idx="28937">
                  <c:v>14468.5</c:v>
                </c:pt>
                <c:pt idx="28938">
                  <c:v>14469</c:v>
                </c:pt>
                <c:pt idx="28939">
                  <c:v>14469.5</c:v>
                </c:pt>
                <c:pt idx="28940">
                  <c:v>14470</c:v>
                </c:pt>
                <c:pt idx="28941">
                  <c:v>14470.5</c:v>
                </c:pt>
                <c:pt idx="28942">
                  <c:v>14471</c:v>
                </c:pt>
                <c:pt idx="28943">
                  <c:v>14471.5</c:v>
                </c:pt>
                <c:pt idx="28944">
                  <c:v>14472</c:v>
                </c:pt>
                <c:pt idx="28945">
                  <c:v>14472.5</c:v>
                </c:pt>
                <c:pt idx="28946">
                  <c:v>14473</c:v>
                </c:pt>
                <c:pt idx="28947">
                  <c:v>14473.5</c:v>
                </c:pt>
                <c:pt idx="28948">
                  <c:v>14474</c:v>
                </c:pt>
                <c:pt idx="28949">
                  <c:v>14474.5</c:v>
                </c:pt>
                <c:pt idx="28950">
                  <c:v>14475</c:v>
                </c:pt>
                <c:pt idx="28951">
                  <c:v>14475.5</c:v>
                </c:pt>
                <c:pt idx="28952">
                  <c:v>14476</c:v>
                </c:pt>
                <c:pt idx="28953">
                  <c:v>14476.5</c:v>
                </c:pt>
                <c:pt idx="28954">
                  <c:v>14477</c:v>
                </c:pt>
                <c:pt idx="28955">
                  <c:v>14477.5</c:v>
                </c:pt>
                <c:pt idx="28956">
                  <c:v>14478</c:v>
                </c:pt>
                <c:pt idx="28957">
                  <c:v>14478.5</c:v>
                </c:pt>
                <c:pt idx="28958">
                  <c:v>14479</c:v>
                </c:pt>
                <c:pt idx="28959">
                  <c:v>14479.5</c:v>
                </c:pt>
                <c:pt idx="28960">
                  <c:v>14480</c:v>
                </c:pt>
                <c:pt idx="28961">
                  <c:v>14480.5</c:v>
                </c:pt>
                <c:pt idx="28962">
                  <c:v>14481</c:v>
                </c:pt>
                <c:pt idx="28963">
                  <c:v>14481.5</c:v>
                </c:pt>
                <c:pt idx="28964">
                  <c:v>14482</c:v>
                </c:pt>
                <c:pt idx="28965">
                  <c:v>14482.5</c:v>
                </c:pt>
                <c:pt idx="28966">
                  <c:v>14483</c:v>
                </c:pt>
                <c:pt idx="28967">
                  <c:v>14483.5</c:v>
                </c:pt>
                <c:pt idx="28968">
                  <c:v>14484</c:v>
                </c:pt>
                <c:pt idx="28969">
                  <c:v>14484.5</c:v>
                </c:pt>
                <c:pt idx="28970">
                  <c:v>14485</c:v>
                </c:pt>
                <c:pt idx="28971">
                  <c:v>14485.5</c:v>
                </c:pt>
                <c:pt idx="28972">
                  <c:v>14486</c:v>
                </c:pt>
                <c:pt idx="28973">
                  <c:v>14486.5</c:v>
                </c:pt>
                <c:pt idx="28974">
                  <c:v>14487</c:v>
                </c:pt>
                <c:pt idx="28975">
                  <c:v>14487.5</c:v>
                </c:pt>
                <c:pt idx="28976">
                  <c:v>14488</c:v>
                </c:pt>
                <c:pt idx="28977">
                  <c:v>14488.5</c:v>
                </c:pt>
                <c:pt idx="28978">
                  <c:v>14489</c:v>
                </c:pt>
                <c:pt idx="28979">
                  <c:v>14489.5</c:v>
                </c:pt>
                <c:pt idx="28980">
                  <c:v>14490</c:v>
                </c:pt>
                <c:pt idx="28981">
                  <c:v>14490.5</c:v>
                </c:pt>
                <c:pt idx="28982">
                  <c:v>14491</c:v>
                </c:pt>
                <c:pt idx="28983">
                  <c:v>14491.5</c:v>
                </c:pt>
                <c:pt idx="28984">
                  <c:v>14492</c:v>
                </c:pt>
                <c:pt idx="28985">
                  <c:v>14492.5</c:v>
                </c:pt>
                <c:pt idx="28986">
                  <c:v>14493</c:v>
                </c:pt>
                <c:pt idx="28987">
                  <c:v>14493.5</c:v>
                </c:pt>
                <c:pt idx="28988">
                  <c:v>14494</c:v>
                </c:pt>
                <c:pt idx="28989">
                  <c:v>14494.5</c:v>
                </c:pt>
                <c:pt idx="28990">
                  <c:v>14495</c:v>
                </c:pt>
                <c:pt idx="28991">
                  <c:v>14495.5</c:v>
                </c:pt>
                <c:pt idx="28992">
                  <c:v>14496</c:v>
                </c:pt>
                <c:pt idx="28993">
                  <c:v>14496.5</c:v>
                </c:pt>
                <c:pt idx="28994">
                  <c:v>14497</c:v>
                </c:pt>
                <c:pt idx="28995">
                  <c:v>14497.5</c:v>
                </c:pt>
                <c:pt idx="28996">
                  <c:v>14498</c:v>
                </c:pt>
                <c:pt idx="28997">
                  <c:v>14498.5</c:v>
                </c:pt>
                <c:pt idx="28998">
                  <c:v>14499</c:v>
                </c:pt>
                <c:pt idx="28999">
                  <c:v>14499.5</c:v>
                </c:pt>
                <c:pt idx="29000">
                  <c:v>14500</c:v>
                </c:pt>
                <c:pt idx="29001">
                  <c:v>14500.5</c:v>
                </c:pt>
                <c:pt idx="29002">
                  <c:v>14501</c:v>
                </c:pt>
                <c:pt idx="29003">
                  <c:v>14501.5</c:v>
                </c:pt>
                <c:pt idx="29004">
                  <c:v>14502</c:v>
                </c:pt>
                <c:pt idx="29005">
                  <c:v>14502.5</c:v>
                </c:pt>
                <c:pt idx="29006">
                  <c:v>14503</c:v>
                </c:pt>
                <c:pt idx="29007">
                  <c:v>14503.5</c:v>
                </c:pt>
                <c:pt idx="29008">
                  <c:v>14504</c:v>
                </c:pt>
                <c:pt idx="29009">
                  <c:v>14504.5</c:v>
                </c:pt>
                <c:pt idx="29010">
                  <c:v>14505</c:v>
                </c:pt>
                <c:pt idx="29011">
                  <c:v>14505.5</c:v>
                </c:pt>
                <c:pt idx="29012">
                  <c:v>14506</c:v>
                </c:pt>
                <c:pt idx="29013">
                  <c:v>14506.5</c:v>
                </c:pt>
                <c:pt idx="29014">
                  <c:v>14507</c:v>
                </c:pt>
                <c:pt idx="29015">
                  <c:v>14507.5</c:v>
                </c:pt>
                <c:pt idx="29016">
                  <c:v>14508</c:v>
                </c:pt>
                <c:pt idx="29017">
                  <c:v>14508.5</c:v>
                </c:pt>
                <c:pt idx="29018">
                  <c:v>14509</c:v>
                </c:pt>
                <c:pt idx="29019">
                  <c:v>14509.5</c:v>
                </c:pt>
                <c:pt idx="29020">
                  <c:v>14510</c:v>
                </c:pt>
                <c:pt idx="29021">
                  <c:v>14510.5</c:v>
                </c:pt>
                <c:pt idx="29022">
                  <c:v>14511</c:v>
                </c:pt>
                <c:pt idx="29023">
                  <c:v>14511.5</c:v>
                </c:pt>
                <c:pt idx="29024">
                  <c:v>14512</c:v>
                </c:pt>
                <c:pt idx="29025">
                  <c:v>14512.5</c:v>
                </c:pt>
                <c:pt idx="29026">
                  <c:v>14513</c:v>
                </c:pt>
                <c:pt idx="29027">
                  <c:v>14513.5</c:v>
                </c:pt>
                <c:pt idx="29028">
                  <c:v>14514</c:v>
                </c:pt>
                <c:pt idx="29029">
                  <c:v>14514.5</c:v>
                </c:pt>
                <c:pt idx="29030">
                  <c:v>14515</c:v>
                </c:pt>
                <c:pt idx="29031">
                  <c:v>14515.5</c:v>
                </c:pt>
                <c:pt idx="29032">
                  <c:v>14516</c:v>
                </c:pt>
                <c:pt idx="29033">
                  <c:v>14516.5</c:v>
                </c:pt>
                <c:pt idx="29034">
                  <c:v>14517</c:v>
                </c:pt>
                <c:pt idx="29035">
                  <c:v>14517.5</c:v>
                </c:pt>
                <c:pt idx="29036">
                  <c:v>14518</c:v>
                </c:pt>
                <c:pt idx="29037">
                  <c:v>14518.5</c:v>
                </c:pt>
                <c:pt idx="29038">
                  <c:v>14519</c:v>
                </c:pt>
                <c:pt idx="29039">
                  <c:v>14519.5</c:v>
                </c:pt>
                <c:pt idx="29040">
                  <c:v>14520</c:v>
                </c:pt>
                <c:pt idx="29041">
                  <c:v>14520.5</c:v>
                </c:pt>
                <c:pt idx="29042">
                  <c:v>14521</c:v>
                </c:pt>
                <c:pt idx="29043">
                  <c:v>14521.5</c:v>
                </c:pt>
                <c:pt idx="29044">
                  <c:v>14522</c:v>
                </c:pt>
                <c:pt idx="29045">
                  <c:v>14522.5</c:v>
                </c:pt>
                <c:pt idx="29046">
                  <c:v>14523</c:v>
                </c:pt>
                <c:pt idx="29047">
                  <c:v>14523.5</c:v>
                </c:pt>
                <c:pt idx="29048">
                  <c:v>14524</c:v>
                </c:pt>
                <c:pt idx="29049">
                  <c:v>14524.5</c:v>
                </c:pt>
                <c:pt idx="29050">
                  <c:v>14525</c:v>
                </c:pt>
                <c:pt idx="29051">
                  <c:v>14525.5</c:v>
                </c:pt>
                <c:pt idx="29052">
                  <c:v>14526</c:v>
                </c:pt>
                <c:pt idx="29053">
                  <c:v>14526.5</c:v>
                </c:pt>
                <c:pt idx="29054">
                  <c:v>14527</c:v>
                </c:pt>
                <c:pt idx="29055">
                  <c:v>14527.5</c:v>
                </c:pt>
                <c:pt idx="29056">
                  <c:v>14528</c:v>
                </c:pt>
                <c:pt idx="29057">
                  <c:v>14528.5</c:v>
                </c:pt>
                <c:pt idx="29058">
                  <c:v>14529</c:v>
                </c:pt>
                <c:pt idx="29059">
                  <c:v>14529.5</c:v>
                </c:pt>
                <c:pt idx="29060">
                  <c:v>14530</c:v>
                </c:pt>
                <c:pt idx="29061">
                  <c:v>14530.5</c:v>
                </c:pt>
                <c:pt idx="29062">
                  <c:v>14531</c:v>
                </c:pt>
                <c:pt idx="29063">
                  <c:v>14531.5</c:v>
                </c:pt>
                <c:pt idx="29064">
                  <c:v>14532</c:v>
                </c:pt>
                <c:pt idx="29065">
                  <c:v>14532.5</c:v>
                </c:pt>
                <c:pt idx="29066">
                  <c:v>14533</c:v>
                </c:pt>
                <c:pt idx="29067">
                  <c:v>14533.5</c:v>
                </c:pt>
                <c:pt idx="29068">
                  <c:v>14534</c:v>
                </c:pt>
                <c:pt idx="29069">
                  <c:v>14534.5</c:v>
                </c:pt>
                <c:pt idx="29070">
                  <c:v>14535</c:v>
                </c:pt>
                <c:pt idx="29071">
                  <c:v>14535.5</c:v>
                </c:pt>
                <c:pt idx="29072">
                  <c:v>14536</c:v>
                </c:pt>
                <c:pt idx="29073">
                  <c:v>14536.5</c:v>
                </c:pt>
                <c:pt idx="29074">
                  <c:v>14537</c:v>
                </c:pt>
                <c:pt idx="29075">
                  <c:v>14537.5</c:v>
                </c:pt>
                <c:pt idx="29076">
                  <c:v>14538</c:v>
                </c:pt>
                <c:pt idx="29077">
                  <c:v>14538.5</c:v>
                </c:pt>
                <c:pt idx="29078">
                  <c:v>14539</c:v>
                </c:pt>
                <c:pt idx="29079">
                  <c:v>14539.5</c:v>
                </c:pt>
                <c:pt idx="29080">
                  <c:v>14540</c:v>
                </c:pt>
                <c:pt idx="29081">
                  <c:v>14540.5</c:v>
                </c:pt>
                <c:pt idx="29082">
                  <c:v>14541</c:v>
                </c:pt>
                <c:pt idx="29083">
                  <c:v>14541.5</c:v>
                </c:pt>
                <c:pt idx="29084">
                  <c:v>14542</c:v>
                </c:pt>
                <c:pt idx="29085">
                  <c:v>14542.5</c:v>
                </c:pt>
                <c:pt idx="29086">
                  <c:v>14543</c:v>
                </c:pt>
                <c:pt idx="29087">
                  <c:v>14543.5</c:v>
                </c:pt>
                <c:pt idx="29088">
                  <c:v>14544</c:v>
                </c:pt>
                <c:pt idx="29089">
                  <c:v>14544.5</c:v>
                </c:pt>
                <c:pt idx="29090">
                  <c:v>14545</c:v>
                </c:pt>
                <c:pt idx="29091">
                  <c:v>14545.5</c:v>
                </c:pt>
                <c:pt idx="29092">
                  <c:v>14546</c:v>
                </c:pt>
                <c:pt idx="29093">
                  <c:v>14546.5</c:v>
                </c:pt>
                <c:pt idx="29094">
                  <c:v>14547</c:v>
                </c:pt>
                <c:pt idx="29095">
                  <c:v>14547.5</c:v>
                </c:pt>
                <c:pt idx="29096">
                  <c:v>14548</c:v>
                </c:pt>
                <c:pt idx="29097">
                  <c:v>14548.5</c:v>
                </c:pt>
                <c:pt idx="29098">
                  <c:v>14549</c:v>
                </c:pt>
                <c:pt idx="29099">
                  <c:v>14549.5</c:v>
                </c:pt>
                <c:pt idx="29100">
                  <c:v>14550</c:v>
                </c:pt>
                <c:pt idx="29101">
                  <c:v>14550.5</c:v>
                </c:pt>
                <c:pt idx="29102">
                  <c:v>14551</c:v>
                </c:pt>
                <c:pt idx="29103">
                  <c:v>14551.5</c:v>
                </c:pt>
                <c:pt idx="29104">
                  <c:v>14552</c:v>
                </c:pt>
                <c:pt idx="29105">
                  <c:v>14552.5</c:v>
                </c:pt>
                <c:pt idx="29106">
                  <c:v>14553</c:v>
                </c:pt>
                <c:pt idx="29107">
                  <c:v>14553.5</c:v>
                </c:pt>
                <c:pt idx="29108">
                  <c:v>14554</c:v>
                </c:pt>
                <c:pt idx="29109">
                  <c:v>14554.5</c:v>
                </c:pt>
                <c:pt idx="29110">
                  <c:v>14555</c:v>
                </c:pt>
                <c:pt idx="29111">
                  <c:v>14555.5</c:v>
                </c:pt>
                <c:pt idx="29112">
                  <c:v>14556</c:v>
                </c:pt>
                <c:pt idx="29113">
                  <c:v>14556.5</c:v>
                </c:pt>
                <c:pt idx="29114">
                  <c:v>14557</c:v>
                </c:pt>
                <c:pt idx="29115">
                  <c:v>14557.5</c:v>
                </c:pt>
                <c:pt idx="29116">
                  <c:v>14558</c:v>
                </c:pt>
                <c:pt idx="29117">
                  <c:v>14558.5</c:v>
                </c:pt>
                <c:pt idx="29118">
                  <c:v>14559</c:v>
                </c:pt>
                <c:pt idx="29119">
                  <c:v>14559.5</c:v>
                </c:pt>
                <c:pt idx="29120">
                  <c:v>14560</c:v>
                </c:pt>
                <c:pt idx="29121">
                  <c:v>14560.5</c:v>
                </c:pt>
                <c:pt idx="29122">
                  <c:v>14561</c:v>
                </c:pt>
                <c:pt idx="29123">
                  <c:v>14561.5</c:v>
                </c:pt>
                <c:pt idx="29124">
                  <c:v>14562</c:v>
                </c:pt>
                <c:pt idx="29125">
                  <c:v>14562.5</c:v>
                </c:pt>
                <c:pt idx="29126">
                  <c:v>14563</c:v>
                </c:pt>
                <c:pt idx="29127">
                  <c:v>14563.5</c:v>
                </c:pt>
                <c:pt idx="29128">
                  <c:v>14564</c:v>
                </c:pt>
                <c:pt idx="29129">
                  <c:v>14564.5</c:v>
                </c:pt>
                <c:pt idx="29130">
                  <c:v>14565</c:v>
                </c:pt>
                <c:pt idx="29131">
                  <c:v>14565.5</c:v>
                </c:pt>
                <c:pt idx="29132">
                  <c:v>14566</c:v>
                </c:pt>
                <c:pt idx="29133">
                  <c:v>14566.5</c:v>
                </c:pt>
                <c:pt idx="29134">
                  <c:v>14567</c:v>
                </c:pt>
                <c:pt idx="29135">
                  <c:v>14567.5</c:v>
                </c:pt>
                <c:pt idx="29136">
                  <c:v>14568</c:v>
                </c:pt>
                <c:pt idx="29137">
                  <c:v>14568.5</c:v>
                </c:pt>
                <c:pt idx="29138">
                  <c:v>14569</c:v>
                </c:pt>
                <c:pt idx="29139">
                  <c:v>14569.5</c:v>
                </c:pt>
                <c:pt idx="29140">
                  <c:v>14570</c:v>
                </c:pt>
                <c:pt idx="29141">
                  <c:v>14570.5</c:v>
                </c:pt>
                <c:pt idx="29142">
                  <c:v>14571</c:v>
                </c:pt>
                <c:pt idx="29143">
                  <c:v>14571.5</c:v>
                </c:pt>
                <c:pt idx="29144">
                  <c:v>14572</c:v>
                </c:pt>
                <c:pt idx="29145">
                  <c:v>14572.5</c:v>
                </c:pt>
                <c:pt idx="29146">
                  <c:v>14573</c:v>
                </c:pt>
                <c:pt idx="29147">
                  <c:v>14573.5</c:v>
                </c:pt>
                <c:pt idx="29148">
                  <c:v>14574</c:v>
                </c:pt>
                <c:pt idx="29149">
                  <c:v>14574.5</c:v>
                </c:pt>
                <c:pt idx="29150">
                  <c:v>14575</c:v>
                </c:pt>
                <c:pt idx="29151">
                  <c:v>14575.5</c:v>
                </c:pt>
                <c:pt idx="29152">
                  <c:v>14576</c:v>
                </c:pt>
                <c:pt idx="29153">
                  <c:v>14576.5</c:v>
                </c:pt>
                <c:pt idx="29154">
                  <c:v>14577</c:v>
                </c:pt>
                <c:pt idx="29155">
                  <c:v>14577.5</c:v>
                </c:pt>
                <c:pt idx="29156">
                  <c:v>14578</c:v>
                </c:pt>
                <c:pt idx="29157">
                  <c:v>14578.5</c:v>
                </c:pt>
                <c:pt idx="29158">
                  <c:v>14579</c:v>
                </c:pt>
                <c:pt idx="29159">
                  <c:v>14579.5</c:v>
                </c:pt>
                <c:pt idx="29160">
                  <c:v>14580</c:v>
                </c:pt>
                <c:pt idx="29161">
                  <c:v>14580.5</c:v>
                </c:pt>
                <c:pt idx="29162">
                  <c:v>14581</c:v>
                </c:pt>
                <c:pt idx="29163">
                  <c:v>14581.5</c:v>
                </c:pt>
                <c:pt idx="29164">
                  <c:v>14582</c:v>
                </c:pt>
                <c:pt idx="29165">
                  <c:v>14582.5</c:v>
                </c:pt>
                <c:pt idx="29166">
                  <c:v>14583</c:v>
                </c:pt>
                <c:pt idx="29167">
                  <c:v>14583.5</c:v>
                </c:pt>
                <c:pt idx="29168">
                  <c:v>14584</c:v>
                </c:pt>
                <c:pt idx="29169">
                  <c:v>14584.5</c:v>
                </c:pt>
                <c:pt idx="29170">
                  <c:v>14585</c:v>
                </c:pt>
                <c:pt idx="29171">
                  <c:v>14585.5</c:v>
                </c:pt>
                <c:pt idx="29172">
                  <c:v>14586</c:v>
                </c:pt>
                <c:pt idx="29173">
                  <c:v>14586.5</c:v>
                </c:pt>
                <c:pt idx="29174">
                  <c:v>14587</c:v>
                </c:pt>
                <c:pt idx="29175">
                  <c:v>14587.5</c:v>
                </c:pt>
                <c:pt idx="29176">
                  <c:v>14588</c:v>
                </c:pt>
                <c:pt idx="29177">
                  <c:v>14588.5</c:v>
                </c:pt>
                <c:pt idx="29178">
                  <c:v>14589</c:v>
                </c:pt>
                <c:pt idx="29179">
                  <c:v>14589.5</c:v>
                </c:pt>
                <c:pt idx="29180">
                  <c:v>14590</c:v>
                </c:pt>
                <c:pt idx="29181">
                  <c:v>14590.5</c:v>
                </c:pt>
                <c:pt idx="29182">
                  <c:v>14591</c:v>
                </c:pt>
                <c:pt idx="29183">
                  <c:v>14591.5</c:v>
                </c:pt>
                <c:pt idx="29184">
                  <c:v>14592</c:v>
                </c:pt>
                <c:pt idx="29185">
                  <c:v>14592.5</c:v>
                </c:pt>
                <c:pt idx="29186">
                  <c:v>14593</c:v>
                </c:pt>
                <c:pt idx="29187">
                  <c:v>14593.5</c:v>
                </c:pt>
                <c:pt idx="29188">
                  <c:v>14594</c:v>
                </c:pt>
                <c:pt idx="29189">
                  <c:v>14594.5</c:v>
                </c:pt>
                <c:pt idx="29190">
                  <c:v>14595</c:v>
                </c:pt>
                <c:pt idx="29191">
                  <c:v>14595.5</c:v>
                </c:pt>
                <c:pt idx="29192">
                  <c:v>14596</c:v>
                </c:pt>
                <c:pt idx="29193">
                  <c:v>14596.5</c:v>
                </c:pt>
                <c:pt idx="29194">
                  <c:v>14597</c:v>
                </c:pt>
                <c:pt idx="29195">
                  <c:v>14597.5</c:v>
                </c:pt>
                <c:pt idx="29196">
                  <c:v>14598</c:v>
                </c:pt>
                <c:pt idx="29197">
                  <c:v>14598.5</c:v>
                </c:pt>
                <c:pt idx="29198">
                  <c:v>14599</c:v>
                </c:pt>
                <c:pt idx="29199">
                  <c:v>14599.5</c:v>
                </c:pt>
                <c:pt idx="29200">
                  <c:v>14600</c:v>
                </c:pt>
                <c:pt idx="29201">
                  <c:v>14600.5</c:v>
                </c:pt>
                <c:pt idx="29202">
                  <c:v>14601</c:v>
                </c:pt>
                <c:pt idx="29203">
                  <c:v>14601.5</c:v>
                </c:pt>
                <c:pt idx="29204">
                  <c:v>14602</c:v>
                </c:pt>
                <c:pt idx="29205">
                  <c:v>14602.5</c:v>
                </c:pt>
                <c:pt idx="29206">
                  <c:v>14603</c:v>
                </c:pt>
                <c:pt idx="29207">
                  <c:v>14603.5</c:v>
                </c:pt>
                <c:pt idx="29208">
                  <c:v>14604</c:v>
                </c:pt>
                <c:pt idx="29209">
                  <c:v>14604.5</c:v>
                </c:pt>
                <c:pt idx="29210">
                  <c:v>14605</c:v>
                </c:pt>
                <c:pt idx="29211">
                  <c:v>14605.5</c:v>
                </c:pt>
                <c:pt idx="29212">
                  <c:v>14606</c:v>
                </c:pt>
                <c:pt idx="29213">
                  <c:v>14606.5</c:v>
                </c:pt>
                <c:pt idx="29214">
                  <c:v>14607</c:v>
                </c:pt>
                <c:pt idx="29215">
                  <c:v>14607.5</c:v>
                </c:pt>
                <c:pt idx="29216">
                  <c:v>14608</c:v>
                </c:pt>
                <c:pt idx="29217">
                  <c:v>14608.5</c:v>
                </c:pt>
                <c:pt idx="29218">
                  <c:v>14609</c:v>
                </c:pt>
                <c:pt idx="29219">
                  <c:v>14609.5</c:v>
                </c:pt>
                <c:pt idx="29220">
                  <c:v>14610</c:v>
                </c:pt>
                <c:pt idx="29221">
                  <c:v>14610.5</c:v>
                </c:pt>
                <c:pt idx="29222">
                  <c:v>14611</c:v>
                </c:pt>
                <c:pt idx="29223">
                  <c:v>14611.5</c:v>
                </c:pt>
                <c:pt idx="29224">
                  <c:v>14612</c:v>
                </c:pt>
                <c:pt idx="29225">
                  <c:v>14612.5</c:v>
                </c:pt>
                <c:pt idx="29226">
                  <c:v>14613</c:v>
                </c:pt>
                <c:pt idx="29227">
                  <c:v>14613.5</c:v>
                </c:pt>
                <c:pt idx="29228">
                  <c:v>14614</c:v>
                </c:pt>
                <c:pt idx="29229">
                  <c:v>14614.5</c:v>
                </c:pt>
                <c:pt idx="29230">
                  <c:v>14615</c:v>
                </c:pt>
                <c:pt idx="29231">
                  <c:v>14615.5</c:v>
                </c:pt>
                <c:pt idx="29232">
                  <c:v>14616</c:v>
                </c:pt>
                <c:pt idx="29233">
                  <c:v>14616.5</c:v>
                </c:pt>
                <c:pt idx="29234">
                  <c:v>14617</c:v>
                </c:pt>
                <c:pt idx="29235">
                  <c:v>14617.5</c:v>
                </c:pt>
                <c:pt idx="29236">
                  <c:v>14618</c:v>
                </c:pt>
                <c:pt idx="29237">
                  <c:v>14618.5</c:v>
                </c:pt>
                <c:pt idx="29238">
                  <c:v>14619</c:v>
                </c:pt>
                <c:pt idx="29239">
                  <c:v>14619.5</c:v>
                </c:pt>
                <c:pt idx="29240">
                  <c:v>14620</c:v>
                </c:pt>
                <c:pt idx="29241">
                  <c:v>14620.5</c:v>
                </c:pt>
                <c:pt idx="29242">
                  <c:v>14621</c:v>
                </c:pt>
                <c:pt idx="29243">
                  <c:v>14621.5</c:v>
                </c:pt>
                <c:pt idx="29244">
                  <c:v>14622</c:v>
                </c:pt>
                <c:pt idx="29245">
                  <c:v>14622.5</c:v>
                </c:pt>
                <c:pt idx="29246">
                  <c:v>14623</c:v>
                </c:pt>
                <c:pt idx="29247">
                  <c:v>14623.5</c:v>
                </c:pt>
                <c:pt idx="29248">
                  <c:v>14624</c:v>
                </c:pt>
                <c:pt idx="29249">
                  <c:v>14624.5</c:v>
                </c:pt>
                <c:pt idx="29250">
                  <c:v>14625</c:v>
                </c:pt>
                <c:pt idx="29251">
                  <c:v>14625.5</c:v>
                </c:pt>
                <c:pt idx="29252">
                  <c:v>14626</c:v>
                </c:pt>
                <c:pt idx="29253">
                  <c:v>14626.5</c:v>
                </c:pt>
                <c:pt idx="29254">
                  <c:v>14627</c:v>
                </c:pt>
                <c:pt idx="29255">
                  <c:v>14627.5</c:v>
                </c:pt>
                <c:pt idx="29256">
                  <c:v>14628</c:v>
                </c:pt>
                <c:pt idx="29257">
                  <c:v>14628.5</c:v>
                </c:pt>
                <c:pt idx="29258">
                  <c:v>14629</c:v>
                </c:pt>
                <c:pt idx="29259">
                  <c:v>14629.5</c:v>
                </c:pt>
                <c:pt idx="29260">
                  <c:v>14630</c:v>
                </c:pt>
                <c:pt idx="29261">
                  <c:v>14630.5</c:v>
                </c:pt>
                <c:pt idx="29262">
                  <c:v>14631</c:v>
                </c:pt>
                <c:pt idx="29263">
                  <c:v>14631.5</c:v>
                </c:pt>
                <c:pt idx="29264">
                  <c:v>14632</c:v>
                </c:pt>
                <c:pt idx="29265">
                  <c:v>14632.5</c:v>
                </c:pt>
                <c:pt idx="29266">
                  <c:v>14633</c:v>
                </c:pt>
                <c:pt idx="29267">
                  <c:v>14633.5</c:v>
                </c:pt>
                <c:pt idx="29268">
                  <c:v>14634</c:v>
                </c:pt>
                <c:pt idx="29269">
                  <c:v>14634.5</c:v>
                </c:pt>
                <c:pt idx="29270">
                  <c:v>14635</c:v>
                </c:pt>
                <c:pt idx="29271">
                  <c:v>14635.5</c:v>
                </c:pt>
                <c:pt idx="29272">
                  <c:v>14636</c:v>
                </c:pt>
                <c:pt idx="29273">
                  <c:v>14636.5</c:v>
                </c:pt>
                <c:pt idx="29274">
                  <c:v>14637</c:v>
                </c:pt>
                <c:pt idx="29275">
                  <c:v>14637.5</c:v>
                </c:pt>
                <c:pt idx="29276">
                  <c:v>14638</c:v>
                </c:pt>
                <c:pt idx="29277">
                  <c:v>14638.5</c:v>
                </c:pt>
                <c:pt idx="29278">
                  <c:v>14639</c:v>
                </c:pt>
                <c:pt idx="29279">
                  <c:v>14639.5</c:v>
                </c:pt>
                <c:pt idx="29280">
                  <c:v>14640</c:v>
                </c:pt>
                <c:pt idx="29281">
                  <c:v>14640.5</c:v>
                </c:pt>
                <c:pt idx="29282">
                  <c:v>14641</c:v>
                </c:pt>
                <c:pt idx="29283">
                  <c:v>14641.5</c:v>
                </c:pt>
                <c:pt idx="29284">
                  <c:v>14642</c:v>
                </c:pt>
                <c:pt idx="29285">
                  <c:v>14642.5</c:v>
                </c:pt>
                <c:pt idx="29286">
                  <c:v>14643</c:v>
                </c:pt>
                <c:pt idx="29287">
                  <c:v>14643.5</c:v>
                </c:pt>
                <c:pt idx="29288">
                  <c:v>14644</c:v>
                </c:pt>
                <c:pt idx="29289">
                  <c:v>14644.5</c:v>
                </c:pt>
                <c:pt idx="29290">
                  <c:v>14645</c:v>
                </c:pt>
                <c:pt idx="29291">
                  <c:v>14645.5</c:v>
                </c:pt>
                <c:pt idx="29292">
                  <c:v>14646</c:v>
                </c:pt>
                <c:pt idx="29293">
                  <c:v>14646.5</c:v>
                </c:pt>
                <c:pt idx="29294">
                  <c:v>14647</c:v>
                </c:pt>
                <c:pt idx="29295">
                  <c:v>14647.5</c:v>
                </c:pt>
                <c:pt idx="29296">
                  <c:v>14648</c:v>
                </c:pt>
                <c:pt idx="29297">
                  <c:v>14648.5</c:v>
                </c:pt>
                <c:pt idx="29298">
                  <c:v>14649</c:v>
                </c:pt>
                <c:pt idx="29299">
                  <c:v>14649.5</c:v>
                </c:pt>
                <c:pt idx="29300">
                  <c:v>14650</c:v>
                </c:pt>
                <c:pt idx="29301">
                  <c:v>14650.5</c:v>
                </c:pt>
                <c:pt idx="29302">
                  <c:v>14651</c:v>
                </c:pt>
                <c:pt idx="29303">
                  <c:v>14651.5</c:v>
                </c:pt>
                <c:pt idx="29304">
                  <c:v>14652</c:v>
                </c:pt>
                <c:pt idx="29305">
                  <c:v>14652.5</c:v>
                </c:pt>
                <c:pt idx="29306">
                  <c:v>14653</c:v>
                </c:pt>
                <c:pt idx="29307">
                  <c:v>14653.5</c:v>
                </c:pt>
                <c:pt idx="29308">
                  <c:v>14654</c:v>
                </c:pt>
                <c:pt idx="29309">
                  <c:v>14654.5</c:v>
                </c:pt>
                <c:pt idx="29310">
                  <c:v>14655</c:v>
                </c:pt>
                <c:pt idx="29311">
                  <c:v>14655.5</c:v>
                </c:pt>
                <c:pt idx="29312">
                  <c:v>14656</c:v>
                </c:pt>
                <c:pt idx="29313">
                  <c:v>14656.5</c:v>
                </c:pt>
                <c:pt idx="29314">
                  <c:v>14657</c:v>
                </c:pt>
                <c:pt idx="29315">
                  <c:v>14657.5</c:v>
                </c:pt>
                <c:pt idx="29316">
                  <c:v>14658</c:v>
                </c:pt>
                <c:pt idx="29317">
                  <c:v>14658.5</c:v>
                </c:pt>
                <c:pt idx="29318">
                  <c:v>14659</c:v>
                </c:pt>
                <c:pt idx="29319">
                  <c:v>14659.5</c:v>
                </c:pt>
                <c:pt idx="29320">
                  <c:v>14660</c:v>
                </c:pt>
                <c:pt idx="29321">
                  <c:v>14660.5</c:v>
                </c:pt>
                <c:pt idx="29322">
                  <c:v>14661</c:v>
                </c:pt>
                <c:pt idx="29323">
                  <c:v>14661.5</c:v>
                </c:pt>
                <c:pt idx="29324">
                  <c:v>14662</c:v>
                </c:pt>
                <c:pt idx="29325">
                  <c:v>14662.5</c:v>
                </c:pt>
                <c:pt idx="29326">
                  <c:v>14663</c:v>
                </c:pt>
                <c:pt idx="29327">
                  <c:v>14663.5</c:v>
                </c:pt>
                <c:pt idx="29328">
                  <c:v>14664</c:v>
                </c:pt>
                <c:pt idx="29329">
                  <c:v>14664.5</c:v>
                </c:pt>
                <c:pt idx="29330">
                  <c:v>14665</c:v>
                </c:pt>
                <c:pt idx="29331">
                  <c:v>14665.5</c:v>
                </c:pt>
                <c:pt idx="29332">
                  <c:v>14666</c:v>
                </c:pt>
                <c:pt idx="29333">
                  <c:v>14666.5</c:v>
                </c:pt>
                <c:pt idx="29334">
                  <c:v>14667</c:v>
                </c:pt>
                <c:pt idx="29335">
                  <c:v>14667.5</c:v>
                </c:pt>
                <c:pt idx="29336">
                  <c:v>14668</c:v>
                </c:pt>
                <c:pt idx="29337">
                  <c:v>14668.5</c:v>
                </c:pt>
                <c:pt idx="29338">
                  <c:v>14669</c:v>
                </c:pt>
                <c:pt idx="29339">
                  <c:v>14669.5</c:v>
                </c:pt>
                <c:pt idx="29340">
                  <c:v>14670</c:v>
                </c:pt>
                <c:pt idx="29341">
                  <c:v>14670.5</c:v>
                </c:pt>
                <c:pt idx="29342">
                  <c:v>14671</c:v>
                </c:pt>
                <c:pt idx="29343">
                  <c:v>14671.5</c:v>
                </c:pt>
                <c:pt idx="29344">
                  <c:v>14672</c:v>
                </c:pt>
                <c:pt idx="29345">
                  <c:v>14672.5</c:v>
                </c:pt>
                <c:pt idx="29346">
                  <c:v>14673</c:v>
                </c:pt>
                <c:pt idx="29347">
                  <c:v>14673.5</c:v>
                </c:pt>
                <c:pt idx="29348">
                  <c:v>14674</c:v>
                </c:pt>
                <c:pt idx="29349">
                  <c:v>14674.5</c:v>
                </c:pt>
                <c:pt idx="29350">
                  <c:v>14675</c:v>
                </c:pt>
                <c:pt idx="29351">
                  <c:v>14675.5</c:v>
                </c:pt>
                <c:pt idx="29352">
                  <c:v>14676</c:v>
                </c:pt>
                <c:pt idx="29353">
                  <c:v>14676.5</c:v>
                </c:pt>
                <c:pt idx="29354">
                  <c:v>14677</c:v>
                </c:pt>
                <c:pt idx="29355">
                  <c:v>14677.5</c:v>
                </c:pt>
                <c:pt idx="29356">
                  <c:v>14678</c:v>
                </c:pt>
                <c:pt idx="29357">
                  <c:v>14678.5</c:v>
                </c:pt>
                <c:pt idx="29358">
                  <c:v>14679</c:v>
                </c:pt>
                <c:pt idx="29359">
                  <c:v>14679.5</c:v>
                </c:pt>
                <c:pt idx="29360">
                  <c:v>14680</c:v>
                </c:pt>
                <c:pt idx="29361">
                  <c:v>14680.5</c:v>
                </c:pt>
                <c:pt idx="29362">
                  <c:v>14681</c:v>
                </c:pt>
                <c:pt idx="29363">
                  <c:v>14681.5</c:v>
                </c:pt>
                <c:pt idx="29364">
                  <c:v>14682</c:v>
                </c:pt>
                <c:pt idx="29365">
                  <c:v>14682.5</c:v>
                </c:pt>
                <c:pt idx="29366">
                  <c:v>14683</c:v>
                </c:pt>
                <c:pt idx="29367">
                  <c:v>14683.5</c:v>
                </c:pt>
                <c:pt idx="29368">
                  <c:v>14684</c:v>
                </c:pt>
                <c:pt idx="29369">
                  <c:v>14684.5</c:v>
                </c:pt>
                <c:pt idx="29370">
                  <c:v>14685</c:v>
                </c:pt>
                <c:pt idx="29371">
                  <c:v>14685.5</c:v>
                </c:pt>
                <c:pt idx="29372">
                  <c:v>14686</c:v>
                </c:pt>
                <c:pt idx="29373">
                  <c:v>14686.5</c:v>
                </c:pt>
                <c:pt idx="29374">
                  <c:v>14687</c:v>
                </c:pt>
                <c:pt idx="29375">
                  <c:v>14687.5</c:v>
                </c:pt>
                <c:pt idx="29376">
                  <c:v>14688</c:v>
                </c:pt>
                <c:pt idx="29377">
                  <c:v>14688.5</c:v>
                </c:pt>
                <c:pt idx="29378">
                  <c:v>14689</c:v>
                </c:pt>
                <c:pt idx="29379">
                  <c:v>14689.5</c:v>
                </c:pt>
                <c:pt idx="29380">
                  <c:v>14690</c:v>
                </c:pt>
                <c:pt idx="29381">
                  <c:v>14690.5</c:v>
                </c:pt>
                <c:pt idx="29382">
                  <c:v>14691</c:v>
                </c:pt>
                <c:pt idx="29383">
                  <c:v>14691.5</c:v>
                </c:pt>
                <c:pt idx="29384">
                  <c:v>14692</c:v>
                </c:pt>
                <c:pt idx="29385">
                  <c:v>14692.5</c:v>
                </c:pt>
                <c:pt idx="29386">
                  <c:v>14693</c:v>
                </c:pt>
                <c:pt idx="29387">
                  <c:v>14693.5</c:v>
                </c:pt>
                <c:pt idx="29388">
                  <c:v>14694</c:v>
                </c:pt>
                <c:pt idx="29389">
                  <c:v>14694.5</c:v>
                </c:pt>
                <c:pt idx="29390">
                  <c:v>14695</c:v>
                </c:pt>
                <c:pt idx="29391">
                  <c:v>14695.5</c:v>
                </c:pt>
                <c:pt idx="29392">
                  <c:v>14696</c:v>
                </c:pt>
                <c:pt idx="29393">
                  <c:v>14696.5</c:v>
                </c:pt>
                <c:pt idx="29394">
                  <c:v>14697</c:v>
                </c:pt>
                <c:pt idx="29395">
                  <c:v>14697.5</c:v>
                </c:pt>
                <c:pt idx="29396">
                  <c:v>14698</c:v>
                </c:pt>
                <c:pt idx="29397">
                  <c:v>14698.5</c:v>
                </c:pt>
                <c:pt idx="29398">
                  <c:v>14699</c:v>
                </c:pt>
                <c:pt idx="29399">
                  <c:v>14699.5</c:v>
                </c:pt>
                <c:pt idx="29400">
                  <c:v>14700</c:v>
                </c:pt>
                <c:pt idx="29401">
                  <c:v>14700.5</c:v>
                </c:pt>
                <c:pt idx="29402">
                  <c:v>14701</c:v>
                </c:pt>
                <c:pt idx="29403">
                  <c:v>14701.5</c:v>
                </c:pt>
                <c:pt idx="29404">
                  <c:v>14702</c:v>
                </c:pt>
                <c:pt idx="29405">
                  <c:v>14702.5</c:v>
                </c:pt>
                <c:pt idx="29406">
                  <c:v>14703</c:v>
                </c:pt>
                <c:pt idx="29407">
                  <c:v>14703.5</c:v>
                </c:pt>
                <c:pt idx="29408">
                  <c:v>14704</c:v>
                </c:pt>
                <c:pt idx="29409">
                  <c:v>14704.5</c:v>
                </c:pt>
                <c:pt idx="29410">
                  <c:v>14705</c:v>
                </c:pt>
                <c:pt idx="29411">
                  <c:v>14705.5</c:v>
                </c:pt>
                <c:pt idx="29412">
                  <c:v>14706</c:v>
                </c:pt>
                <c:pt idx="29413">
                  <c:v>14706.5</c:v>
                </c:pt>
                <c:pt idx="29414">
                  <c:v>14707</c:v>
                </c:pt>
                <c:pt idx="29415">
                  <c:v>14707.5</c:v>
                </c:pt>
                <c:pt idx="29416">
                  <c:v>14708</c:v>
                </c:pt>
                <c:pt idx="29417">
                  <c:v>14708.5</c:v>
                </c:pt>
                <c:pt idx="29418">
                  <c:v>14709</c:v>
                </c:pt>
                <c:pt idx="29419">
                  <c:v>14709.5</c:v>
                </c:pt>
                <c:pt idx="29420">
                  <c:v>14710</c:v>
                </c:pt>
                <c:pt idx="29421">
                  <c:v>14710.5</c:v>
                </c:pt>
                <c:pt idx="29422">
                  <c:v>14711</c:v>
                </c:pt>
                <c:pt idx="29423">
                  <c:v>14711.5</c:v>
                </c:pt>
                <c:pt idx="29424">
                  <c:v>14712</c:v>
                </c:pt>
                <c:pt idx="29425">
                  <c:v>14712.5</c:v>
                </c:pt>
                <c:pt idx="29426">
                  <c:v>14713</c:v>
                </c:pt>
                <c:pt idx="29427">
                  <c:v>14713.5</c:v>
                </c:pt>
                <c:pt idx="29428">
                  <c:v>14714</c:v>
                </c:pt>
                <c:pt idx="29429">
                  <c:v>14714.5</c:v>
                </c:pt>
                <c:pt idx="29430">
                  <c:v>14715</c:v>
                </c:pt>
                <c:pt idx="29431">
                  <c:v>14715.5</c:v>
                </c:pt>
                <c:pt idx="29432">
                  <c:v>14716</c:v>
                </c:pt>
                <c:pt idx="29433">
                  <c:v>14716.5</c:v>
                </c:pt>
                <c:pt idx="29434">
                  <c:v>14717</c:v>
                </c:pt>
                <c:pt idx="29435">
                  <c:v>14717.5</c:v>
                </c:pt>
                <c:pt idx="29436">
                  <c:v>14718</c:v>
                </c:pt>
                <c:pt idx="29437">
                  <c:v>14718.5</c:v>
                </c:pt>
                <c:pt idx="29438">
                  <c:v>14719</c:v>
                </c:pt>
                <c:pt idx="29439">
                  <c:v>14719.5</c:v>
                </c:pt>
                <c:pt idx="29440">
                  <c:v>14720</c:v>
                </c:pt>
                <c:pt idx="29441">
                  <c:v>14720.5</c:v>
                </c:pt>
                <c:pt idx="29442">
                  <c:v>14721</c:v>
                </c:pt>
                <c:pt idx="29443">
                  <c:v>14721.5</c:v>
                </c:pt>
                <c:pt idx="29444">
                  <c:v>14722</c:v>
                </c:pt>
                <c:pt idx="29445">
                  <c:v>14722.5</c:v>
                </c:pt>
                <c:pt idx="29446">
                  <c:v>14723</c:v>
                </c:pt>
                <c:pt idx="29447">
                  <c:v>14723.5</c:v>
                </c:pt>
                <c:pt idx="29448">
                  <c:v>14724</c:v>
                </c:pt>
                <c:pt idx="29449">
                  <c:v>14724.5</c:v>
                </c:pt>
                <c:pt idx="29450">
                  <c:v>14725</c:v>
                </c:pt>
                <c:pt idx="29451">
                  <c:v>14725.5</c:v>
                </c:pt>
                <c:pt idx="29452">
                  <c:v>14726</c:v>
                </c:pt>
                <c:pt idx="29453">
                  <c:v>14726.5</c:v>
                </c:pt>
                <c:pt idx="29454">
                  <c:v>14727</c:v>
                </c:pt>
                <c:pt idx="29455">
                  <c:v>14727.5</c:v>
                </c:pt>
                <c:pt idx="29456">
                  <c:v>14728</c:v>
                </c:pt>
                <c:pt idx="29457">
                  <c:v>14728.5</c:v>
                </c:pt>
                <c:pt idx="29458">
                  <c:v>14729</c:v>
                </c:pt>
                <c:pt idx="29459">
                  <c:v>14729.5</c:v>
                </c:pt>
                <c:pt idx="29460">
                  <c:v>14730</c:v>
                </c:pt>
                <c:pt idx="29461">
                  <c:v>14730.5</c:v>
                </c:pt>
                <c:pt idx="29462">
                  <c:v>14731</c:v>
                </c:pt>
                <c:pt idx="29463">
                  <c:v>14731.5</c:v>
                </c:pt>
                <c:pt idx="29464">
                  <c:v>14732</c:v>
                </c:pt>
                <c:pt idx="29465">
                  <c:v>14732.5</c:v>
                </c:pt>
                <c:pt idx="29466">
                  <c:v>14733</c:v>
                </c:pt>
                <c:pt idx="29467">
                  <c:v>14733.5</c:v>
                </c:pt>
                <c:pt idx="29468">
                  <c:v>14734</c:v>
                </c:pt>
                <c:pt idx="29469">
                  <c:v>14734.5</c:v>
                </c:pt>
                <c:pt idx="29470">
                  <c:v>14735</c:v>
                </c:pt>
                <c:pt idx="29471">
                  <c:v>14735.5</c:v>
                </c:pt>
                <c:pt idx="29472">
                  <c:v>14736</c:v>
                </c:pt>
                <c:pt idx="29473">
                  <c:v>14736.5</c:v>
                </c:pt>
                <c:pt idx="29474">
                  <c:v>14737</c:v>
                </c:pt>
                <c:pt idx="29475">
                  <c:v>14737.5</c:v>
                </c:pt>
                <c:pt idx="29476">
                  <c:v>14738</c:v>
                </c:pt>
                <c:pt idx="29477">
                  <c:v>14738.5</c:v>
                </c:pt>
                <c:pt idx="29478">
                  <c:v>14739</c:v>
                </c:pt>
                <c:pt idx="29479">
                  <c:v>14739.5</c:v>
                </c:pt>
                <c:pt idx="29480">
                  <c:v>14740</c:v>
                </c:pt>
                <c:pt idx="29481">
                  <c:v>14740.5</c:v>
                </c:pt>
                <c:pt idx="29482">
                  <c:v>14741</c:v>
                </c:pt>
                <c:pt idx="29483">
                  <c:v>14741.5</c:v>
                </c:pt>
                <c:pt idx="29484">
                  <c:v>14742</c:v>
                </c:pt>
                <c:pt idx="29485">
                  <c:v>14742.5</c:v>
                </c:pt>
                <c:pt idx="29486">
                  <c:v>14743</c:v>
                </c:pt>
                <c:pt idx="29487">
                  <c:v>14743.5</c:v>
                </c:pt>
                <c:pt idx="29488">
                  <c:v>14744</c:v>
                </c:pt>
                <c:pt idx="29489">
                  <c:v>14744.5</c:v>
                </c:pt>
                <c:pt idx="29490">
                  <c:v>14745</c:v>
                </c:pt>
                <c:pt idx="29491">
                  <c:v>14745.5</c:v>
                </c:pt>
                <c:pt idx="29492">
                  <c:v>14746</c:v>
                </c:pt>
                <c:pt idx="29493">
                  <c:v>14746.5</c:v>
                </c:pt>
                <c:pt idx="29494">
                  <c:v>14747</c:v>
                </c:pt>
                <c:pt idx="29495">
                  <c:v>14747.5</c:v>
                </c:pt>
                <c:pt idx="29496">
                  <c:v>14748</c:v>
                </c:pt>
                <c:pt idx="29497">
                  <c:v>14748.5</c:v>
                </c:pt>
                <c:pt idx="29498">
                  <c:v>14749</c:v>
                </c:pt>
                <c:pt idx="29499">
                  <c:v>14749.5</c:v>
                </c:pt>
                <c:pt idx="29500">
                  <c:v>14750</c:v>
                </c:pt>
                <c:pt idx="29501">
                  <c:v>14750.5</c:v>
                </c:pt>
                <c:pt idx="29502">
                  <c:v>14751</c:v>
                </c:pt>
                <c:pt idx="29503">
                  <c:v>14751.5</c:v>
                </c:pt>
                <c:pt idx="29504">
                  <c:v>14752</c:v>
                </c:pt>
                <c:pt idx="29505">
                  <c:v>14752.5</c:v>
                </c:pt>
                <c:pt idx="29506">
                  <c:v>14753</c:v>
                </c:pt>
                <c:pt idx="29507">
                  <c:v>14753.5</c:v>
                </c:pt>
                <c:pt idx="29508">
                  <c:v>14754</c:v>
                </c:pt>
                <c:pt idx="29509">
                  <c:v>14754.5</c:v>
                </c:pt>
                <c:pt idx="29510">
                  <c:v>14755</c:v>
                </c:pt>
                <c:pt idx="29511">
                  <c:v>14755.5</c:v>
                </c:pt>
                <c:pt idx="29512">
                  <c:v>14756</c:v>
                </c:pt>
                <c:pt idx="29513">
                  <c:v>14756.5</c:v>
                </c:pt>
                <c:pt idx="29514">
                  <c:v>14757</c:v>
                </c:pt>
                <c:pt idx="29515">
                  <c:v>14757.5</c:v>
                </c:pt>
                <c:pt idx="29516">
                  <c:v>14758</c:v>
                </c:pt>
                <c:pt idx="29517">
                  <c:v>14758.5</c:v>
                </c:pt>
                <c:pt idx="29518">
                  <c:v>14759</c:v>
                </c:pt>
                <c:pt idx="29519">
                  <c:v>14759.5</c:v>
                </c:pt>
                <c:pt idx="29520">
                  <c:v>14760</c:v>
                </c:pt>
                <c:pt idx="29521">
                  <c:v>14760.5</c:v>
                </c:pt>
                <c:pt idx="29522">
                  <c:v>14761</c:v>
                </c:pt>
                <c:pt idx="29523">
                  <c:v>14761.5</c:v>
                </c:pt>
                <c:pt idx="29524">
                  <c:v>14762</c:v>
                </c:pt>
                <c:pt idx="29525">
                  <c:v>14762.5</c:v>
                </c:pt>
                <c:pt idx="29526">
                  <c:v>14763</c:v>
                </c:pt>
                <c:pt idx="29527">
                  <c:v>14763.5</c:v>
                </c:pt>
                <c:pt idx="29528">
                  <c:v>14764</c:v>
                </c:pt>
                <c:pt idx="29529">
                  <c:v>14764.5</c:v>
                </c:pt>
                <c:pt idx="29530">
                  <c:v>14765</c:v>
                </c:pt>
                <c:pt idx="29531">
                  <c:v>14765.5</c:v>
                </c:pt>
                <c:pt idx="29532">
                  <c:v>14766</c:v>
                </c:pt>
                <c:pt idx="29533">
                  <c:v>14766.5</c:v>
                </c:pt>
                <c:pt idx="29534">
                  <c:v>14767</c:v>
                </c:pt>
                <c:pt idx="29535">
                  <c:v>14767.5</c:v>
                </c:pt>
                <c:pt idx="29536">
                  <c:v>14768</c:v>
                </c:pt>
                <c:pt idx="29537">
                  <c:v>14768.5</c:v>
                </c:pt>
                <c:pt idx="29538">
                  <c:v>14769</c:v>
                </c:pt>
                <c:pt idx="29539">
                  <c:v>14769.5</c:v>
                </c:pt>
                <c:pt idx="29540">
                  <c:v>14770</c:v>
                </c:pt>
                <c:pt idx="29541">
                  <c:v>14770.5</c:v>
                </c:pt>
                <c:pt idx="29542">
                  <c:v>14771</c:v>
                </c:pt>
                <c:pt idx="29543">
                  <c:v>14771.5</c:v>
                </c:pt>
                <c:pt idx="29544">
                  <c:v>14772</c:v>
                </c:pt>
                <c:pt idx="29545">
                  <c:v>14772.5</c:v>
                </c:pt>
                <c:pt idx="29546">
                  <c:v>14773</c:v>
                </c:pt>
                <c:pt idx="29547">
                  <c:v>14773.5</c:v>
                </c:pt>
                <c:pt idx="29548">
                  <c:v>14774</c:v>
                </c:pt>
                <c:pt idx="29549">
                  <c:v>14774.5</c:v>
                </c:pt>
                <c:pt idx="29550">
                  <c:v>14775</c:v>
                </c:pt>
                <c:pt idx="29551">
                  <c:v>14775.5</c:v>
                </c:pt>
                <c:pt idx="29552">
                  <c:v>14776</c:v>
                </c:pt>
                <c:pt idx="29553">
                  <c:v>14776.5</c:v>
                </c:pt>
                <c:pt idx="29554">
                  <c:v>14777</c:v>
                </c:pt>
                <c:pt idx="29555">
                  <c:v>14777.5</c:v>
                </c:pt>
                <c:pt idx="29556">
                  <c:v>14778</c:v>
                </c:pt>
                <c:pt idx="29557">
                  <c:v>14778.5</c:v>
                </c:pt>
                <c:pt idx="29558">
                  <c:v>14779</c:v>
                </c:pt>
                <c:pt idx="29559">
                  <c:v>14779.5</c:v>
                </c:pt>
                <c:pt idx="29560">
                  <c:v>14780</c:v>
                </c:pt>
                <c:pt idx="29561">
                  <c:v>14780.5</c:v>
                </c:pt>
                <c:pt idx="29562">
                  <c:v>14781</c:v>
                </c:pt>
                <c:pt idx="29563">
                  <c:v>14781.5</c:v>
                </c:pt>
                <c:pt idx="29564">
                  <c:v>14782</c:v>
                </c:pt>
                <c:pt idx="29565">
                  <c:v>14782.5</c:v>
                </c:pt>
                <c:pt idx="29566">
                  <c:v>14783</c:v>
                </c:pt>
                <c:pt idx="29567">
                  <c:v>14783.5</c:v>
                </c:pt>
                <c:pt idx="29568">
                  <c:v>14784</c:v>
                </c:pt>
                <c:pt idx="29569">
                  <c:v>14784.5</c:v>
                </c:pt>
                <c:pt idx="29570">
                  <c:v>14785</c:v>
                </c:pt>
                <c:pt idx="29571">
                  <c:v>14785.5</c:v>
                </c:pt>
                <c:pt idx="29572">
                  <c:v>14786</c:v>
                </c:pt>
                <c:pt idx="29573">
                  <c:v>14786.5</c:v>
                </c:pt>
                <c:pt idx="29574">
                  <c:v>14787</c:v>
                </c:pt>
                <c:pt idx="29575">
                  <c:v>14787.5</c:v>
                </c:pt>
                <c:pt idx="29576">
                  <c:v>14788</c:v>
                </c:pt>
                <c:pt idx="29577">
                  <c:v>14788.5</c:v>
                </c:pt>
                <c:pt idx="29578">
                  <c:v>14789</c:v>
                </c:pt>
                <c:pt idx="29579">
                  <c:v>14789.5</c:v>
                </c:pt>
                <c:pt idx="29580">
                  <c:v>14790</c:v>
                </c:pt>
                <c:pt idx="29581">
                  <c:v>14790.5</c:v>
                </c:pt>
                <c:pt idx="29582">
                  <c:v>14791</c:v>
                </c:pt>
                <c:pt idx="29583">
                  <c:v>14791.5</c:v>
                </c:pt>
                <c:pt idx="29584">
                  <c:v>14792</c:v>
                </c:pt>
                <c:pt idx="29585">
                  <c:v>14792.5</c:v>
                </c:pt>
                <c:pt idx="29586">
                  <c:v>14793</c:v>
                </c:pt>
                <c:pt idx="29587">
                  <c:v>14793.5</c:v>
                </c:pt>
                <c:pt idx="29588">
                  <c:v>14794</c:v>
                </c:pt>
                <c:pt idx="29589">
                  <c:v>14794.5</c:v>
                </c:pt>
                <c:pt idx="29590">
                  <c:v>14795</c:v>
                </c:pt>
                <c:pt idx="29591">
                  <c:v>14795.5</c:v>
                </c:pt>
                <c:pt idx="29592">
                  <c:v>14796</c:v>
                </c:pt>
                <c:pt idx="29593">
                  <c:v>14796.5</c:v>
                </c:pt>
                <c:pt idx="29594">
                  <c:v>14797</c:v>
                </c:pt>
                <c:pt idx="29595">
                  <c:v>14797.5</c:v>
                </c:pt>
                <c:pt idx="29596">
                  <c:v>14798</c:v>
                </c:pt>
                <c:pt idx="29597">
                  <c:v>14798.5</c:v>
                </c:pt>
                <c:pt idx="29598">
                  <c:v>14799</c:v>
                </c:pt>
                <c:pt idx="29599">
                  <c:v>14799.5</c:v>
                </c:pt>
                <c:pt idx="29600">
                  <c:v>14800</c:v>
                </c:pt>
                <c:pt idx="29601">
                  <c:v>14800.5</c:v>
                </c:pt>
                <c:pt idx="29602">
                  <c:v>14801</c:v>
                </c:pt>
                <c:pt idx="29603">
                  <c:v>14801.5</c:v>
                </c:pt>
                <c:pt idx="29604">
                  <c:v>14802</c:v>
                </c:pt>
                <c:pt idx="29605">
                  <c:v>14802.5</c:v>
                </c:pt>
                <c:pt idx="29606">
                  <c:v>14803</c:v>
                </c:pt>
                <c:pt idx="29607">
                  <c:v>14803.5</c:v>
                </c:pt>
                <c:pt idx="29608">
                  <c:v>14804</c:v>
                </c:pt>
                <c:pt idx="29609">
                  <c:v>14804.5</c:v>
                </c:pt>
                <c:pt idx="29610">
                  <c:v>14805</c:v>
                </c:pt>
                <c:pt idx="29611">
                  <c:v>14805.5</c:v>
                </c:pt>
                <c:pt idx="29612">
                  <c:v>14806</c:v>
                </c:pt>
                <c:pt idx="29613">
                  <c:v>14806.5</c:v>
                </c:pt>
                <c:pt idx="29614">
                  <c:v>14807</c:v>
                </c:pt>
                <c:pt idx="29615">
                  <c:v>14807.5</c:v>
                </c:pt>
                <c:pt idx="29616">
                  <c:v>14808</c:v>
                </c:pt>
                <c:pt idx="29617">
                  <c:v>14808.5</c:v>
                </c:pt>
                <c:pt idx="29618">
                  <c:v>14809</c:v>
                </c:pt>
                <c:pt idx="29619">
                  <c:v>14809.5</c:v>
                </c:pt>
                <c:pt idx="29620">
                  <c:v>14810</c:v>
                </c:pt>
                <c:pt idx="29621">
                  <c:v>14810.5</c:v>
                </c:pt>
                <c:pt idx="29622">
                  <c:v>14811</c:v>
                </c:pt>
                <c:pt idx="29623">
                  <c:v>14811.5</c:v>
                </c:pt>
                <c:pt idx="29624">
                  <c:v>14812</c:v>
                </c:pt>
                <c:pt idx="29625">
                  <c:v>14812.5</c:v>
                </c:pt>
                <c:pt idx="29626">
                  <c:v>14813</c:v>
                </c:pt>
                <c:pt idx="29627">
                  <c:v>14813.5</c:v>
                </c:pt>
                <c:pt idx="29628">
                  <c:v>14814</c:v>
                </c:pt>
                <c:pt idx="29629">
                  <c:v>14814.5</c:v>
                </c:pt>
                <c:pt idx="29630">
                  <c:v>14815</c:v>
                </c:pt>
                <c:pt idx="29631">
                  <c:v>14815.5</c:v>
                </c:pt>
                <c:pt idx="29632">
                  <c:v>14816</c:v>
                </c:pt>
                <c:pt idx="29633">
                  <c:v>14816.5</c:v>
                </c:pt>
                <c:pt idx="29634">
                  <c:v>14817</c:v>
                </c:pt>
                <c:pt idx="29635">
                  <c:v>14817.5</c:v>
                </c:pt>
                <c:pt idx="29636">
                  <c:v>14818</c:v>
                </c:pt>
                <c:pt idx="29637">
                  <c:v>14818.5</c:v>
                </c:pt>
                <c:pt idx="29638">
                  <c:v>14819</c:v>
                </c:pt>
                <c:pt idx="29639">
                  <c:v>14819.5</c:v>
                </c:pt>
                <c:pt idx="29640">
                  <c:v>14820</c:v>
                </c:pt>
                <c:pt idx="29641">
                  <c:v>14820.5</c:v>
                </c:pt>
                <c:pt idx="29642">
                  <c:v>14821</c:v>
                </c:pt>
                <c:pt idx="29643">
                  <c:v>14821.5</c:v>
                </c:pt>
                <c:pt idx="29644">
                  <c:v>14822</c:v>
                </c:pt>
                <c:pt idx="29645">
                  <c:v>14822.5</c:v>
                </c:pt>
                <c:pt idx="29646">
                  <c:v>14823</c:v>
                </c:pt>
                <c:pt idx="29647">
                  <c:v>14823.5</c:v>
                </c:pt>
                <c:pt idx="29648">
                  <c:v>14824</c:v>
                </c:pt>
                <c:pt idx="29649">
                  <c:v>14824.5</c:v>
                </c:pt>
                <c:pt idx="29650">
                  <c:v>14825</c:v>
                </c:pt>
                <c:pt idx="29651">
                  <c:v>14825.5</c:v>
                </c:pt>
                <c:pt idx="29652">
                  <c:v>14826</c:v>
                </c:pt>
                <c:pt idx="29653">
                  <c:v>14826.5</c:v>
                </c:pt>
                <c:pt idx="29654">
                  <c:v>14827</c:v>
                </c:pt>
                <c:pt idx="29655">
                  <c:v>14827.5</c:v>
                </c:pt>
                <c:pt idx="29656">
                  <c:v>14828</c:v>
                </c:pt>
                <c:pt idx="29657">
                  <c:v>14828.5</c:v>
                </c:pt>
                <c:pt idx="29658">
                  <c:v>14829</c:v>
                </c:pt>
                <c:pt idx="29659">
                  <c:v>14829.5</c:v>
                </c:pt>
                <c:pt idx="29660">
                  <c:v>14830</c:v>
                </c:pt>
                <c:pt idx="29661">
                  <c:v>14830.5</c:v>
                </c:pt>
                <c:pt idx="29662">
                  <c:v>14831</c:v>
                </c:pt>
                <c:pt idx="29663">
                  <c:v>14831.5</c:v>
                </c:pt>
                <c:pt idx="29664">
                  <c:v>14832</c:v>
                </c:pt>
                <c:pt idx="29665">
                  <c:v>14832.5</c:v>
                </c:pt>
                <c:pt idx="29666">
                  <c:v>14833</c:v>
                </c:pt>
                <c:pt idx="29667">
                  <c:v>14833.5</c:v>
                </c:pt>
                <c:pt idx="29668">
                  <c:v>14834</c:v>
                </c:pt>
                <c:pt idx="29669">
                  <c:v>14834.5</c:v>
                </c:pt>
                <c:pt idx="29670">
                  <c:v>14835</c:v>
                </c:pt>
                <c:pt idx="29671">
                  <c:v>14835.5</c:v>
                </c:pt>
                <c:pt idx="29672">
                  <c:v>14836</c:v>
                </c:pt>
                <c:pt idx="29673">
                  <c:v>14836.5</c:v>
                </c:pt>
                <c:pt idx="29674">
                  <c:v>14837</c:v>
                </c:pt>
                <c:pt idx="29675">
                  <c:v>14837.5</c:v>
                </c:pt>
                <c:pt idx="29676">
                  <c:v>14838</c:v>
                </c:pt>
                <c:pt idx="29677">
                  <c:v>14838.5</c:v>
                </c:pt>
                <c:pt idx="29678">
                  <c:v>14839</c:v>
                </c:pt>
                <c:pt idx="29679">
                  <c:v>14839.5</c:v>
                </c:pt>
                <c:pt idx="29680">
                  <c:v>14840</c:v>
                </c:pt>
                <c:pt idx="29681">
                  <c:v>14840.5</c:v>
                </c:pt>
                <c:pt idx="29682">
                  <c:v>14841</c:v>
                </c:pt>
                <c:pt idx="29683">
                  <c:v>14841.5</c:v>
                </c:pt>
                <c:pt idx="29684">
                  <c:v>14842</c:v>
                </c:pt>
                <c:pt idx="29685">
                  <c:v>14842.5</c:v>
                </c:pt>
                <c:pt idx="29686">
                  <c:v>14843</c:v>
                </c:pt>
                <c:pt idx="29687">
                  <c:v>14843.5</c:v>
                </c:pt>
                <c:pt idx="29688">
                  <c:v>14844</c:v>
                </c:pt>
                <c:pt idx="29689">
                  <c:v>14844.5</c:v>
                </c:pt>
                <c:pt idx="29690">
                  <c:v>14845</c:v>
                </c:pt>
                <c:pt idx="29691">
                  <c:v>14845.5</c:v>
                </c:pt>
                <c:pt idx="29692">
                  <c:v>14846</c:v>
                </c:pt>
                <c:pt idx="29693">
                  <c:v>14846.5</c:v>
                </c:pt>
                <c:pt idx="29694">
                  <c:v>14847</c:v>
                </c:pt>
                <c:pt idx="29695">
                  <c:v>14847.5</c:v>
                </c:pt>
                <c:pt idx="29696">
                  <c:v>14848</c:v>
                </c:pt>
                <c:pt idx="29697">
                  <c:v>14848.5</c:v>
                </c:pt>
                <c:pt idx="29698">
                  <c:v>14849</c:v>
                </c:pt>
                <c:pt idx="29699">
                  <c:v>14849.5</c:v>
                </c:pt>
                <c:pt idx="29700">
                  <c:v>14850</c:v>
                </c:pt>
                <c:pt idx="29701">
                  <c:v>14850.5</c:v>
                </c:pt>
                <c:pt idx="29702">
                  <c:v>14851</c:v>
                </c:pt>
                <c:pt idx="29703">
                  <c:v>14851.5</c:v>
                </c:pt>
                <c:pt idx="29704">
                  <c:v>14852</c:v>
                </c:pt>
                <c:pt idx="29705">
                  <c:v>14852.5</c:v>
                </c:pt>
                <c:pt idx="29706">
                  <c:v>14853</c:v>
                </c:pt>
                <c:pt idx="29707">
                  <c:v>14853.5</c:v>
                </c:pt>
                <c:pt idx="29708">
                  <c:v>14854</c:v>
                </c:pt>
                <c:pt idx="29709">
                  <c:v>14854.5</c:v>
                </c:pt>
                <c:pt idx="29710">
                  <c:v>14855</c:v>
                </c:pt>
                <c:pt idx="29711">
                  <c:v>14855.5</c:v>
                </c:pt>
                <c:pt idx="29712">
                  <c:v>14856</c:v>
                </c:pt>
                <c:pt idx="29713">
                  <c:v>14856.5</c:v>
                </c:pt>
                <c:pt idx="29714">
                  <c:v>14857</c:v>
                </c:pt>
                <c:pt idx="29715">
                  <c:v>14857.5</c:v>
                </c:pt>
                <c:pt idx="29716">
                  <c:v>14858</c:v>
                </c:pt>
                <c:pt idx="29717">
                  <c:v>14858.5</c:v>
                </c:pt>
                <c:pt idx="29718">
                  <c:v>14859</c:v>
                </c:pt>
                <c:pt idx="29719">
                  <c:v>14859.5</c:v>
                </c:pt>
                <c:pt idx="29720">
                  <c:v>14860</c:v>
                </c:pt>
                <c:pt idx="29721">
                  <c:v>14860.5</c:v>
                </c:pt>
                <c:pt idx="29722">
                  <c:v>14861</c:v>
                </c:pt>
                <c:pt idx="29723">
                  <c:v>14861.5</c:v>
                </c:pt>
                <c:pt idx="29724">
                  <c:v>14862</c:v>
                </c:pt>
                <c:pt idx="29725">
                  <c:v>14862.5</c:v>
                </c:pt>
                <c:pt idx="29726">
                  <c:v>14863</c:v>
                </c:pt>
                <c:pt idx="29727">
                  <c:v>14863.5</c:v>
                </c:pt>
                <c:pt idx="29728">
                  <c:v>14864</c:v>
                </c:pt>
                <c:pt idx="29729">
                  <c:v>14864.5</c:v>
                </c:pt>
                <c:pt idx="29730">
                  <c:v>14865</c:v>
                </c:pt>
                <c:pt idx="29731">
                  <c:v>14865.5</c:v>
                </c:pt>
                <c:pt idx="29732">
                  <c:v>14866</c:v>
                </c:pt>
                <c:pt idx="29733">
                  <c:v>14866.5</c:v>
                </c:pt>
                <c:pt idx="29734">
                  <c:v>14867</c:v>
                </c:pt>
                <c:pt idx="29735">
                  <c:v>14867.5</c:v>
                </c:pt>
                <c:pt idx="29736">
                  <c:v>14868</c:v>
                </c:pt>
                <c:pt idx="29737">
                  <c:v>14868.5</c:v>
                </c:pt>
                <c:pt idx="29738">
                  <c:v>14869</c:v>
                </c:pt>
                <c:pt idx="29739">
                  <c:v>14869.5</c:v>
                </c:pt>
                <c:pt idx="29740">
                  <c:v>14870</c:v>
                </c:pt>
                <c:pt idx="29741">
                  <c:v>14870.5</c:v>
                </c:pt>
                <c:pt idx="29742">
                  <c:v>14871</c:v>
                </c:pt>
                <c:pt idx="29743">
                  <c:v>14871.5</c:v>
                </c:pt>
                <c:pt idx="29744">
                  <c:v>14872</c:v>
                </c:pt>
                <c:pt idx="29745">
                  <c:v>14872.5</c:v>
                </c:pt>
                <c:pt idx="29746">
                  <c:v>14873</c:v>
                </c:pt>
                <c:pt idx="29747">
                  <c:v>14873.5</c:v>
                </c:pt>
                <c:pt idx="29748">
                  <c:v>14874</c:v>
                </c:pt>
                <c:pt idx="29749">
                  <c:v>14874.5</c:v>
                </c:pt>
                <c:pt idx="29750">
                  <c:v>14875</c:v>
                </c:pt>
                <c:pt idx="29751">
                  <c:v>14875.5</c:v>
                </c:pt>
                <c:pt idx="29752">
                  <c:v>14876</c:v>
                </c:pt>
                <c:pt idx="29753">
                  <c:v>14876.5</c:v>
                </c:pt>
                <c:pt idx="29754">
                  <c:v>14877</c:v>
                </c:pt>
                <c:pt idx="29755">
                  <c:v>14877.5</c:v>
                </c:pt>
                <c:pt idx="29756">
                  <c:v>14878</c:v>
                </c:pt>
                <c:pt idx="29757">
                  <c:v>14878.5</c:v>
                </c:pt>
                <c:pt idx="29758">
                  <c:v>14879</c:v>
                </c:pt>
                <c:pt idx="29759">
                  <c:v>14879.5</c:v>
                </c:pt>
                <c:pt idx="29760">
                  <c:v>14880</c:v>
                </c:pt>
                <c:pt idx="29761">
                  <c:v>14880.5</c:v>
                </c:pt>
                <c:pt idx="29762">
                  <c:v>14881</c:v>
                </c:pt>
                <c:pt idx="29763">
                  <c:v>14881.5</c:v>
                </c:pt>
                <c:pt idx="29764">
                  <c:v>14882</c:v>
                </c:pt>
                <c:pt idx="29765">
                  <c:v>14882.5</c:v>
                </c:pt>
                <c:pt idx="29766">
                  <c:v>14883</c:v>
                </c:pt>
                <c:pt idx="29767">
                  <c:v>14883.5</c:v>
                </c:pt>
                <c:pt idx="29768">
                  <c:v>14884</c:v>
                </c:pt>
                <c:pt idx="29769">
                  <c:v>14884.5</c:v>
                </c:pt>
                <c:pt idx="29770">
                  <c:v>14885</c:v>
                </c:pt>
                <c:pt idx="29771">
                  <c:v>14885.5</c:v>
                </c:pt>
                <c:pt idx="29772">
                  <c:v>14886</c:v>
                </c:pt>
                <c:pt idx="29773">
                  <c:v>14886.5</c:v>
                </c:pt>
                <c:pt idx="29774">
                  <c:v>14887</c:v>
                </c:pt>
                <c:pt idx="29775">
                  <c:v>14887.5</c:v>
                </c:pt>
                <c:pt idx="29776">
                  <c:v>14888</c:v>
                </c:pt>
                <c:pt idx="29777">
                  <c:v>14888.5</c:v>
                </c:pt>
                <c:pt idx="29778">
                  <c:v>14889</c:v>
                </c:pt>
                <c:pt idx="29779">
                  <c:v>14889.5</c:v>
                </c:pt>
                <c:pt idx="29780">
                  <c:v>14890</c:v>
                </c:pt>
                <c:pt idx="29781">
                  <c:v>14890.5</c:v>
                </c:pt>
                <c:pt idx="29782">
                  <c:v>14891</c:v>
                </c:pt>
                <c:pt idx="29783">
                  <c:v>14891.5</c:v>
                </c:pt>
                <c:pt idx="29784">
                  <c:v>14892</c:v>
                </c:pt>
                <c:pt idx="29785">
                  <c:v>14892.5</c:v>
                </c:pt>
                <c:pt idx="29786">
                  <c:v>14893</c:v>
                </c:pt>
                <c:pt idx="29787">
                  <c:v>14893.5</c:v>
                </c:pt>
                <c:pt idx="29788">
                  <c:v>14894</c:v>
                </c:pt>
                <c:pt idx="29789">
                  <c:v>14894.5</c:v>
                </c:pt>
                <c:pt idx="29790">
                  <c:v>14895</c:v>
                </c:pt>
                <c:pt idx="29791">
                  <c:v>14895.5</c:v>
                </c:pt>
                <c:pt idx="29792">
                  <c:v>14896</c:v>
                </c:pt>
                <c:pt idx="29793">
                  <c:v>14896.5</c:v>
                </c:pt>
                <c:pt idx="29794">
                  <c:v>14897</c:v>
                </c:pt>
                <c:pt idx="29795">
                  <c:v>14897.5</c:v>
                </c:pt>
                <c:pt idx="29796">
                  <c:v>14898</c:v>
                </c:pt>
                <c:pt idx="29797">
                  <c:v>14898.5</c:v>
                </c:pt>
                <c:pt idx="29798">
                  <c:v>14899</c:v>
                </c:pt>
                <c:pt idx="29799">
                  <c:v>14899.5</c:v>
                </c:pt>
                <c:pt idx="29800">
                  <c:v>14900</c:v>
                </c:pt>
                <c:pt idx="29801">
                  <c:v>14900.5</c:v>
                </c:pt>
                <c:pt idx="29802">
                  <c:v>14901</c:v>
                </c:pt>
                <c:pt idx="29803">
                  <c:v>14901.5</c:v>
                </c:pt>
                <c:pt idx="29804">
                  <c:v>14902</c:v>
                </c:pt>
                <c:pt idx="29805">
                  <c:v>14902.5</c:v>
                </c:pt>
                <c:pt idx="29806">
                  <c:v>14903</c:v>
                </c:pt>
                <c:pt idx="29807">
                  <c:v>14903.5</c:v>
                </c:pt>
                <c:pt idx="29808">
                  <c:v>14904</c:v>
                </c:pt>
                <c:pt idx="29809">
                  <c:v>14904.5</c:v>
                </c:pt>
                <c:pt idx="29810">
                  <c:v>14905</c:v>
                </c:pt>
                <c:pt idx="29811">
                  <c:v>14905.5</c:v>
                </c:pt>
                <c:pt idx="29812">
                  <c:v>14906</c:v>
                </c:pt>
                <c:pt idx="29813">
                  <c:v>14906.5</c:v>
                </c:pt>
                <c:pt idx="29814">
                  <c:v>14907</c:v>
                </c:pt>
                <c:pt idx="29815">
                  <c:v>14907.5</c:v>
                </c:pt>
                <c:pt idx="29816">
                  <c:v>14908</c:v>
                </c:pt>
                <c:pt idx="29817">
                  <c:v>14908.5</c:v>
                </c:pt>
                <c:pt idx="29818">
                  <c:v>14909</c:v>
                </c:pt>
                <c:pt idx="29819">
                  <c:v>14909.5</c:v>
                </c:pt>
                <c:pt idx="29820">
                  <c:v>14910</c:v>
                </c:pt>
                <c:pt idx="29821">
                  <c:v>14910.5</c:v>
                </c:pt>
                <c:pt idx="29822">
                  <c:v>14911</c:v>
                </c:pt>
                <c:pt idx="29823">
                  <c:v>14911.5</c:v>
                </c:pt>
                <c:pt idx="29824">
                  <c:v>14912</c:v>
                </c:pt>
                <c:pt idx="29825">
                  <c:v>14912.5</c:v>
                </c:pt>
                <c:pt idx="29826">
                  <c:v>14913</c:v>
                </c:pt>
                <c:pt idx="29827">
                  <c:v>14913.5</c:v>
                </c:pt>
                <c:pt idx="29828">
                  <c:v>14914</c:v>
                </c:pt>
                <c:pt idx="29829">
                  <c:v>14914.5</c:v>
                </c:pt>
                <c:pt idx="29830">
                  <c:v>14915</c:v>
                </c:pt>
                <c:pt idx="29831">
                  <c:v>14915.5</c:v>
                </c:pt>
                <c:pt idx="29832">
                  <c:v>14916</c:v>
                </c:pt>
                <c:pt idx="29833">
                  <c:v>14916.5</c:v>
                </c:pt>
                <c:pt idx="29834">
                  <c:v>14917</c:v>
                </c:pt>
                <c:pt idx="29835">
                  <c:v>14917.5</c:v>
                </c:pt>
                <c:pt idx="29836">
                  <c:v>14918</c:v>
                </c:pt>
                <c:pt idx="29837">
                  <c:v>14918.5</c:v>
                </c:pt>
                <c:pt idx="29838">
                  <c:v>14919</c:v>
                </c:pt>
                <c:pt idx="29839">
                  <c:v>14919.5</c:v>
                </c:pt>
                <c:pt idx="29840">
                  <c:v>14920</c:v>
                </c:pt>
                <c:pt idx="29841">
                  <c:v>14920.5</c:v>
                </c:pt>
                <c:pt idx="29842">
                  <c:v>14921</c:v>
                </c:pt>
                <c:pt idx="29843">
                  <c:v>14921.5</c:v>
                </c:pt>
                <c:pt idx="29844">
                  <c:v>14922</c:v>
                </c:pt>
                <c:pt idx="29845">
                  <c:v>14922.5</c:v>
                </c:pt>
                <c:pt idx="29846">
                  <c:v>14923</c:v>
                </c:pt>
                <c:pt idx="29847">
                  <c:v>14923.5</c:v>
                </c:pt>
                <c:pt idx="29848">
                  <c:v>14924</c:v>
                </c:pt>
                <c:pt idx="29849">
                  <c:v>14924.5</c:v>
                </c:pt>
                <c:pt idx="29850">
                  <c:v>14925</c:v>
                </c:pt>
                <c:pt idx="29851">
                  <c:v>14925.5</c:v>
                </c:pt>
                <c:pt idx="29852">
                  <c:v>14926</c:v>
                </c:pt>
                <c:pt idx="29853">
                  <c:v>14926.5</c:v>
                </c:pt>
                <c:pt idx="29854">
                  <c:v>14927</c:v>
                </c:pt>
                <c:pt idx="29855">
                  <c:v>14927.5</c:v>
                </c:pt>
                <c:pt idx="29856">
                  <c:v>14928</c:v>
                </c:pt>
                <c:pt idx="29857">
                  <c:v>14928.5</c:v>
                </c:pt>
                <c:pt idx="29858">
                  <c:v>14929</c:v>
                </c:pt>
                <c:pt idx="29859">
                  <c:v>14929.5</c:v>
                </c:pt>
                <c:pt idx="29860">
                  <c:v>14930</c:v>
                </c:pt>
                <c:pt idx="29861">
                  <c:v>14930.5</c:v>
                </c:pt>
                <c:pt idx="29862">
                  <c:v>14931</c:v>
                </c:pt>
                <c:pt idx="29863">
                  <c:v>14931.5</c:v>
                </c:pt>
                <c:pt idx="29864">
                  <c:v>14932</c:v>
                </c:pt>
                <c:pt idx="29865">
                  <c:v>14932.5</c:v>
                </c:pt>
                <c:pt idx="29866">
                  <c:v>14933</c:v>
                </c:pt>
                <c:pt idx="29867">
                  <c:v>14933.5</c:v>
                </c:pt>
                <c:pt idx="29868">
                  <c:v>14934</c:v>
                </c:pt>
                <c:pt idx="29869">
                  <c:v>14934.5</c:v>
                </c:pt>
                <c:pt idx="29870">
                  <c:v>14935</c:v>
                </c:pt>
                <c:pt idx="29871">
                  <c:v>14935.5</c:v>
                </c:pt>
                <c:pt idx="29872">
                  <c:v>14936</c:v>
                </c:pt>
                <c:pt idx="29873">
                  <c:v>14936.5</c:v>
                </c:pt>
                <c:pt idx="29874">
                  <c:v>14937</c:v>
                </c:pt>
                <c:pt idx="29875">
                  <c:v>14937.5</c:v>
                </c:pt>
                <c:pt idx="29876">
                  <c:v>14938</c:v>
                </c:pt>
                <c:pt idx="29877">
                  <c:v>14938.5</c:v>
                </c:pt>
                <c:pt idx="29878">
                  <c:v>14939</c:v>
                </c:pt>
                <c:pt idx="29879">
                  <c:v>14939.5</c:v>
                </c:pt>
                <c:pt idx="29880">
                  <c:v>14940</c:v>
                </c:pt>
                <c:pt idx="29881">
                  <c:v>14940.5</c:v>
                </c:pt>
                <c:pt idx="29882">
                  <c:v>14941</c:v>
                </c:pt>
                <c:pt idx="29883">
                  <c:v>14941.5</c:v>
                </c:pt>
                <c:pt idx="29884">
                  <c:v>14942</c:v>
                </c:pt>
                <c:pt idx="29885">
                  <c:v>14942.5</c:v>
                </c:pt>
                <c:pt idx="29886">
                  <c:v>14943</c:v>
                </c:pt>
                <c:pt idx="29887">
                  <c:v>14943.5</c:v>
                </c:pt>
                <c:pt idx="29888">
                  <c:v>14944</c:v>
                </c:pt>
                <c:pt idx="29889">
                  <c:v>14944.5</c:v>
                </c:pt>
                <c:pt idx="29890">
                  <c:v>14945</c:v>
                </c:pt>
                <c:pt idx="29891">
                  <c:v>14945.5</c:v>
                </c:pt>
                <c:pt idx="29892">
                  <c:v>14946</c:v>
                </c:pt>
                <c:pt idx="29893">
                  <c:v>14946.5</c:v>
                </c:pt>
                <c:pt idx="29894">
                  <c:v>14947</c:v>
                </c:pt>
                <c:pt idx="29895">
                  <c:v>14947.5</c:v>
                </c:pt>
                <c:pt idx="29896">
                  <c:v>14948</c:v>
                </c:pt>
                <c:pt idx="29897">
                  <c:v>14948.5</c:v>
                </c:pt>
                <c:pt idx="29898">
                  <c:v>14949</c:v>
                </c:pt>
                <c:pt idx="29899">
                  <c:v>14949.5</c:v>
                </c:pt>
                <c:pt idx="29900">
                  <c:v>14950</c:v>
                </c:pt>
                <c:pt idx="29901">
                  <c:v>14950.5</c:v>
                </c:pt>
                <c:pt idx="29902">
                  <c:v>14951</c:v>
                </c:pt>
                <c:pt idx="29903">
                  <c:v>14951.5</c:v>
                </c:pt>
                <c:pt idx="29904">
                  <c:v>14952</c:v>
                </c:pt>
                <c:pt idx="29905">
                  <c:v>14952.5</c:v>
                </c:pt>
                <c:pt idx="29906">
                  <c:v>14953</c:v>
                </c:pt>
                <c:pt idx="29907">
                  <c:v>14953.5</c:v>
                </c:pt>
                <c:pt idx="29908">
                  <c:v>14954</c:v>
                </c:pt>
                <c:pt idx="29909">
                  <c:v>14954.5</c:v>
                </c:pt>
                <c:pt idx="29910">
                  <c:v>14955</c:v>
                </c:pt>
                <c:pt idx="29911">
                  <c:v>14955.5</c:v>
                </c:pt>
                <c:pt idx="29912">
                  <c:v>14956</c:v>
                </c:pt>
                <c:pt idx="29913">
                  <c:v>14956.5</c:v>
                </c:pt>
                <c:pt idx="29914">
                  <c:v>14957</c:v>
                </c:pt>
                <c:pt idx="29915">
                  <c:v>14957.5</c:v>
                </c:pt>
                <c:pt idx="29916">
                  <c:v>14958</c:v>
                </c:pt>
                <c:pt idx="29917">
                  <c:v>14958.5</c:v>
                </c:pt>
                <c:pt idx="29918">
                  <c:v>14959</c:v>
                </c:pt>
                <c:pt idx="29919">
                  <c:v>14959.5</c:v>
                </c:pt>
                <c:pt idx="29920">
                  <c:v>14960</c:v>
                </c:pt>
                <c:pt idx="29921">
                  <c:v>14960.5</c:v>
                </c:pt>
                <c:pt idx="29922">
                  <c:v>14961</c:v>
                </c:pt>
                <c:pt idx="29923">
                  <c:v>14961.5</c:v>
                </c:pt>
                <c:pt idx="29924">
                  <c:v>14962</c:v>
                </c:pt>
                <c:pt idx="29925">
                  <c:v>14962.5</c:v>
                </c:pt>
                <c:pt idx="29926">
                  <c:v>14963</c:v>
                </c:pt>
                <c:pt idx="29927">
                  <c:v>14963.5</c:v>
                </c:pt>
                <c:pt idx="29928">
                  <c:v>14964</c:v>
                </c:pt>
                <c:pt idx="29929">
                  <c:v>14964.5</c:v>
                </c:pt>
                <c:pt idx="29930">
                  <c:v>14965</c:v>
                </c:pt>
                <c:pt idx="29931">
                  <c:v>14965.5</c:v>
                </c:pt>
                <c:pt idx="29932">
                  <c:v>14966</c:v>
                </c:pt>
                <c:pt idx="29933">
                  <c:v>14966.5</c:v>
                </c:pt>
                <c:pt idx="29934">
                  <c:v>14967</c:v>
                </c:pt>
                <c:pt idx="29935">
                  <c:v>14967.5</c:v>
                </c:pt>
                <c:pt idx="29936">
                  <c:v>14968</c:v>
                </c:pt>
                <c:pt idx="29937">
                  <c:v>14968.5</c:v>
                </c:pt>
                <c:pt idx="29938">
                  <c:v>14969</c:v>
                </c:pt>
                <c:pt idx="29939">
                  <c:v>14969.5</c:v>
                </c:pt>
                <c:pt idx="29940">
                  <c:v>14970</c:v>
                </c:pt>
                <c:pt idx="29941">
                  <c:v>14970.5</c:v>
                </c:pt>
                <c:pt idx="29942">
                  <c:v>14971</c:v>
                </c:pt>
                <c:pt idx="29943">
                  <c:v>14971.5</c:v>
                </c:pt>
                <c:pt idx="29944">
                  <c:v>14972</c:v>
                </c:pt>
                <c:pt idx="29945">
                  <c:v>14972.5</c:v>
                </c:pt>
                <c:pt idx="29946">
                  <c:v>14973</c:v>
                </c:pt>
                <c:pt idx="29947">
                  <c:v>14973.5</c:v>
                </c:pt>
                <c:pt idx="29948">
                  <c:v>14974</c:v>
                </c:pt>
                <c:pt idx="29949">
                  <c:v>14974.5</c:v>
                </c:pt>
                <c:pt idx="29950">
                  <c:v>14975</c:v>
                </c:pt>
                <c:pt idx="29951">
                  <c:v>14975.5</c:v>
                </c:pt>
                <c:pt idx="29952">
                  <c:v>14976</c:v>
                </c:pt>
                <c:pt idx="29953">
                  <c:v>14976.5</c:v>
                </c:pt>
                <c:pt idx="29954">
                  <c:v>14977</c:v>
                </c:pt>
                <c:pt idx="29955">
                  <c:v>14977.5</c:v>
                </c:pt>
                <c:pt idx="29956">
                  <c:v>14978</c:v>
                </c:pt>
                <c:pt idx="29957">
                  <c:v>14978.5</c:v>
                </c:pt>
                <c:pt idx="29958">
                  <c:v>14979</c:v>
                </c:pt>
                <c:pt idx="29959">
                  <c:v>14979.5</c:v>
                </c:pt>
                <c:pt idx="29960">
                  <c:v>14980</c:v>
                </c:pt>
                <c:pt idx="29961">
                  <c:v>14980.5</c:v>
                </c:pt>
                <c:pt idx="29962">
                  <c:v>14981</c:v>
                </c:pt>
                <c:pt idx="29963">
                  <c:v>14981.5</c:v>
                </c:pt>
                <c:pt idx="29964">
                  <c:v>14982</c:v>
                </c:pt>
                <c:pt idx="29965">
                  <c:v>14982.5</c:v>
                </c:pt>
                <c:pt idx="29966">
                  <c:v>14983</c:v>
                </c:pt>
                <c:pt idx="29967">
                  <c:v>14983.5</c:v>
                </c:pt>
                <c:pt idx="29968">
                  <c:v>14984</c:v>
                </c:pt>
                <c:pt idx="29969">
                  <c:v>14984.5</c:v>
                </c:pt>
                <c:pt idx="29970">
                  <c:v>14985</c:v>
                </c:pt>
                <c:pt idx="29971">
                  <c:v>14985.5</c:v>
                </c:pt>
                <c:pt idx="29972">
                  <c:v>14986</c:v>
                </c:pt>
                <c:pt idx="29973">
                  <c:v>14986.5</c:v>
                </c:pt>
                <c:pt idx="29974">
                  <c:v>14987</c:v>
                </c:pt>
                <c:pt idx="29975">
                  <c:v>14987.5</c:v>
                </c:pt>
                <c:pt idx="29976">
                  <c:v>14988</c:v>
                </c:pt>
                <c:pt idx="29977">
                  <c:v>14988.5</c:v>
                </c:pt>
                <c:pt idx="29978">
                  <c:v>14989</c:v>
                </c:pt>
                <c:pt idx="29979">
                  <c:v>14989.5</c:v>
                </c:pt>
                <c:pt idx="29980">
                  <c:v>14990</c:v>
                </c:pt>
                <c:pt idx="29981">
                  <c:v>14990.5</c:v>
                </c:pt>
                <c:pt idx="29982">
                  <c:v>14991</c:v>
                </c:pt>
                <c:pt idx="29983">
                  <c:v>14991.5</c:v>
                </c:pt>
                <c:pt idx="29984">
                  <c:v>14992</c:v>
                </c:pt>
                <c:pt idx="29985">
                  <c:v>14992.5</c:v>
                </c:pt>
                <c:pt idx="29986">
                  <c:v>14993</c:v>
                </c:pt>
                <c:pt idx="29987">
                  <c:v>14993.5</c:v>
                </c:pt>
                <c:pt idx="29988">
                  <c:v>14994</c:v>
                </c:pt>
                <c:pt idx="29989">
                  <c:v>14994.5</c:v>
                </c:pt>
                <c:pt idx="29990">
                  <c:v>14995</c:v>
                </c:pt>
                <c:pt idx="29991">
                  <c:v>14995.5</c:v>
                </c:pt>
                <c:pt idx="29992">
                  <c:v>14996</c:v>
                </c:pt>
                <c:pt idx="29993">
                  <c:v>14996.5</c:v>
                </c:pt>
                <c:pt idx="29994">
                  <c:v>14997</c:v>
                </c:pt>
                <c:pt idx="29995">
                  <c:v>14997.5</c:v>
                </c:pt>
                <c:pt idx="29996">
                  <c:v>14998</c:v>
                </c:pt>
                <c:pt idx="29997">
                  <c:v>14998.5</c:v>
                </c:pt>
                <c:pt idx="29998">
                  <c:v>14999</c:v>
                </c:pt>
                <c:pt idx="29999">
                  <c:v>14999.5</c:v>
                </c:pt>
                <c:pt idx="30000">
                  <c:v>15000</c:v>
                </c:pt>
                <c:pt idx="30001">
                  <c:v>15000.5</c:v>
                </c:pt>
                <c:pt idx="30002">
                  <c:v>15001</c:v>
                </c:pt>
                <c:pt idx="30003">
                  <c:v>15001.5</c:v>
                </c:pt>
                <c:pt idx="30004">
                  <c:v>15002</c:v>
                </c:pt>
                <c:pt idx="30005">
                  <c:v>15002.5</c:v>
                </c:pt>
                <c:pt idx="30006">
                  <c:v>15003</c:v>
                </c:pt>
                <c:pt idx="30007">
                  <c:v>15003.5</c:v>
                </c:pt>
                <c:pt idx="30008">
                  <c:v>15004</c:v>
                </c:pt>
                <c:pt idx="30009">
                  <c:v>15004.5</c:v>
                </c:pt>
                <c:pt idx="30010">
                  <c:v>15005</c:v>
                </c:pt>
                <c:pt idx="30011">
                  <c:v>15005.5</c:v>
                </c:pt>
                <c:pt idx="30012">
                  <c:v>15006</c:v>
                </c:pt>
                <c:pt idx="30013">
                  <c:v>15006.5</c:v>
                </c:pt>
                <c:pt idx="30014">
                  <c:v>15007</c:v>
                </c:pt>
                <c:pt idx="30015">
                  <c:v>15007.5</c:v>
                </c:pt>
                <c:pt idx="30016">
                  <c:v>15008</c:v>
                </c:pt>
                <c:pt idx="30017">
                  <c:v>15008.5</c:v>
                </c:pt>
                <c:pt idx="30018">
                  <c:v>15009</c:v>
                </c:pt>
                <c:pt idx="30019">
                  <c:v>15009.5</c:v>
                </c:pt>
                <c:pt idx="30020">
                  <c:v>15010</c:v>
                </c:pt>
                <c:pt idx="30021">
                  <c:v>15010.5</c:v>
                </c:pt>
                <c:pt idx="30022">
                  <c:v>15011</c:v>
                </c:pt>
                <c:pt idx="30023">
                  <c:v>15011.5</c:v>
                </c:pt>
                <c:pt idx="30024">
                  <c:v>15012</c:v>
                </c:pt>
                <c:pt idx="30025">
                  <c:v>15012.5</c:v>
                </c:pt>
                <c:pt idx="30026">
                  <c:v>15013</c:v>
                </c:pt>
                <c:pt idx="30027">
                  <c:v>15013.5</c:v>
                </c:pt>
                <c:pt idx="30028">
                  <c:v>15014</c:v>
                </c:pt>
                <c:pt idx="30029">
                  <c:v>15014.5</c:v>
                </c:pt>
                <c:pt idx="30030">
                  <c:v>15015</c:v>
                </c:pt>
                <c:pt idx="30031">
                  <c:v>15015.5</c:v>
                </c:pt>
                <c:pt idx="30032">
                  <c:v>15016</c:v>
                </c:pt>
                <c:pt idx="30033">
                  <c:v>15016.5</c:v>
                </c:pt>
                <c:pt idx="30034">
                  <c:v>15017</c:v>
                </c:pt>
                <c:pt idx="30035">
                  <c:v>15017.5</c:v>
                </c:pt>
                <c:pt idx="30036">
                  <c:v>15018</c:v>
                </c:pt>
                <c:pt idx="30037">
                  <c:v>15018.5</c:v>
                </c:pt>
                <c:pt idx="30038">
                  <c:v>15019</c:v>
                </c:pt>
                <c:pt idx="30039">
                  <c:v>15019.5</c:v>
                </c:pt>
                <c:pt idx="30040">
                  <c:v>15020</c:v>
                </c:pt>
                <c:pt idx="30041">
                  <c:v>15020.5</c:v>
                </c:pt>
                <c:pt idx="30042">
                  <c:v>15021</c:v>
                </c:pt>
                <c:pt idx="30043">
                  <c:v>15021.5</c:v>
                </c:pt>
                <c:pt idx="30044">
                  <c:v>15022</c:v>
                </c:pt>
                <c:pt idx="30045">
                  <c:v>15022.5</c:v>
                </c:pt>
                <c:pt idx="30046">
                  <c:v>15023</c:v>
                </c:pt>
                <c:pt idx="30047">
                  <c:v>15023.5</c:v>
                </c:pt>
                <c:pt idx="30048">
                  <c:v>15024</c:v>
                </c:pt>
                <c:pt idx="30049">
                  <c:v>15024.5</c:v>
                </c:pt>
                <c:pt idx="30050">
                  <c:v>15025</c:v>
                </c:pt>
                <c:pt idx="30051">
                  <c:v>15025.5</c:v>
                </c:pt>
                <c:pt idx="30052">
                  <c:v>15026</c:v>
                </c:pt>
                <c:pt idx="30053">
                  <c:v>15026.5</c:v>
                </c:pt>
                <c:pt idx="30054">
                  <c:v>15027</c:v>
                </c:pt>
                <c:pt idx="30055">
                  <c:v>15027.5</c:v>
                </c:pt>
                <c:pt idx="30056">
                  <c:v>15028</c:v>
                </c:pt>
                <c:pt idx="30057">
                  <c:v>15028.5</c:v>
                </c:pt>
                <c:pt idx="30058">
                  <c:v>15029</c:v>
                </c:pt>
                <c:pt idx="30059">
                  <c:v>15029.5</c:v>
                </c:pt>
                <c:pt idx="30060">
                  <c:v>15030</c:v>
                </c:pt>
                <c:pt idx="30061">
                  <c:v>15030.5</c:v>
                </c:pt>
                <c:pt idx="30062">
                  <c:v>15031</c:v>
                </c:pt>
                <c:pt idx="30063">
                  <c:v>15031.5</c:v>
                </c:pt>
                <c:pt idx="30064">
                  <c:v>15032</c:v>
                </c:pt>
                <c:pt idx="30065">
                  <c:v>15032.5</c:v>
                </c:pt>
                <c:pt idx="30066">
                  <c:v>15033</c:v>
                </c:pt>
                <c:pt idx="30067">
                  <c:v>15033.5</c:v>
                </c:pt>
                <c:pt idx="30068">
                  <c:v>15034</c:v>
                </c:pt>
                <c:pt idx="30069">
                  <c:v>15034.5</c:v>
                </c:pt>
                <c:pt idx="30070">
                  <c:v>15035</c:v>
                </c:pt>
                <c:pt idx="30071">
                  <c:v>15035.5</c:v>
                </c:pt>
                <c:pt idx="30072">
                  <c:v>15036</c:v>
                </c:pt>
                <c:pt idx="30073">
                  <c:v>15036.5</c:v>
                </c:pt>
                <c:pt idx="30074">
                  <c:v>15037</c:v>
                </c:pt>
                <c:pt idx="30075">
                  <c:v>15037.5</c:v>
                </c:pt>
                <c:pt idx="30076">
                  <c:v>15038</c:v>
                </c:pt>
                <c:pt idx="30077">
                  <c:v>15038.5</c:v>
                </c:pt>
                <c:pt idx="30078">
                  <c:v>15039</c:v>
                </c:pt>
                <c:pt idx="30079">
                  <c:v>15039.5</c:v>
                </c:pt>
                <c:pt idx="30080">
                  <c:v>15040</c:v>
                </c:pt>
                <c:pt idx="30081">
                  <c:v>15040.5</c:v>
                </c:pt>
                <c:pt idx="30082">
                  <c:v>15041</c:v>
                </c:pt>
                <c:pt idx="30083">
                  <c:v>15041.5</c:v>
                </c:pt>
                <c:pt idx="30084">
                  <c:v>15042</c:v>
                </c:pt>
                <c:pt idx="30085">
                  <c:v>15042.5</c:v>
                </c:pt>
                <c:pt idx="30086">
                  <c:v>15043</c:v>
                </c:pt>
                <c:pt idx="30087">
                  <c:v>15043.5</c:v>
                </c:pt>
                <c:pt idx="30088">
                  <c:v>15044</c:v>
                </c:pt>
                <c:pt idx="30089">
                  <c:v>15044.5</c:v>
                </c:pt>
                <c:pt idx="30090">
                  <c:v>15045</c:v>
                </c:pt>
                <c:pt idx="30091">
                  <c:v>15045.5</c:v>
                </c:pt>
                <c:pt idx="30092">
                  <c:v>15046</c:v>
                </c:pt>
                <c:pt idx="30093">
                  <c:v>15046.5</c:v>
                </c:pt>
                <c:pt idx="30094">
                  <c:v>15047</c:v>
                </c:pt>
                <c:pt idx="30095">
                  <c:v>15047.5</c:v>
                </c:pt>
                <c:pt idx="30096">
                  <c:v>15048</c:v>
                </c:pt>
                <c:pt idx="30097">
                  <c:v>15048.5</c:v>
                </c:pt>
                <c:pt idx="30098">
                  <c:v>15049</c:v>
                </c:pt>
                <c:pt idx="30099">
                  <c:v>15049.5</c:v>
                </c:pt>
                <c:pt idx="30100">
                  <c:v>15050</c:v>
                </c:pt>
                <c:pt idx="30101">
                  <c:v>15050.5</c:v>
                </c:pt>
                <c:pt idx="30102">
                  <c:v>15051</c:v>
                </c:pt>
                <c:pt idx="30103">
                  <c:v>15051.5</c:v>
                </c:pt>
                <c:pt idx="30104">
                  <c:v>15052</c:v>
                </c:pt>
                <c:pt idx="30105">
                  <c:v>15052.5</c:v>
                </c:pt>
                <c:pt idx="30106">
                  <c:v>15053</c:v>
                </c:pt>
                <c:pt idx="30107">
                  <c:v>15053.5</c:v>
                </c:pt>
                <c:pt idx="30108">
                  <c:v>15054</c:v>
                </c:pt>
                <c:pt idx="30109">
                  <c:v>15054.5</c:v>
                </c:pt>
                <c:pt idx="30110">
                  <c:v>15055</c:v>
                </c:pt>
                <c:pt idx="30111">
                  <c:v>15055.5</c:v>
                </c:pt>
                <c:pt idx="30112">
                  <c:v>15056</c:v>
                </c:pt>
                <c:pt idx="30113">
                  <c:v>15056.5</c:v>
                </c:pt>
                <c:pt idx="30114">
                  <c:v>15057</c:v>
                </c:pt>
                <c:pt idx="30115">
                  <c:v>15057.5</c:v>
                </c:pt>
                <c:pt idx="30116">
                  <c:v>15058</c:v>
                </c:pt>
                <c:pt idx="30117">
                  <c:v>15058.5</c:v>
                </c:pt>
                <c:pt idx="30118">
                  <c:v>15059</c:v>
                </c:pt>
                <c:pt idx="30119">
                  <c:v>15059.5</c:v>
                </c:pt>
                <c:pt idx="30120">
                  <c:v>15060</c:v>
                </c:pt>
                <c:pt idx="30121">
                  <c:v>15060.5</c:v>
                </c:pt>
                <c:pt idx="30122">
                  <c:v>15061</c:v>
                </c:pt>
                <c:pt idx="30123">
                  <c:v>15061.5</c:v>
                </c:pt>
                <c:pt idx="30124">
                  <c:v>15062</c:v>
                </c:pt>
                <c:pt idx="30125">
                  <c:v>15062.5</c:v>
                </c:pt>
                <c:pt idx="30126">
                  <c:v>15063</c:v>
                </c:pt>
                <c:pt idx="30127">
                  <c:v>15063.5</c:v>
                </c:pt>
                <c:pt idx="30128">
                  <c:v>15064</c:v>
                </c:pt>
                <c:pt idx="30129">
                  <c:v>15064.5</c:v>
                </c:pt>
                <c:pt idx="30130">
                  <c:v>15065</c:v>
                </c:pt>
                <c:pt idx="30131">
                  <c:v>15065.5</c:v>
                </c:pt>
                <c:pt idx="30132">
                  <c:v>15066</c:v>
                </c:pt>
                <c:pt idx="30133">
                  <c:v>15066.5</c:v>
                </c:pt>
                <c:pt idx="30134">
                  <c:v>15067</c:v>
                </c:pt>
                <c:pt idx="30135">
                  <c:v>15067.5</c:v>
                </c:pt>
                <c:pt idx="30136">
                  <c:v>15068</c:v>
                </c:pt>
                <c:pt idx="30137">
                  <c:v>15068.5</c:v>
                </c:pt>
                <c:pt idx="30138">
                  <c:v>15069</c:v>
                </c:pt>
                <c:pt idx="30139">
                  <c:v>15069.5</c:v>
                </c:pt>
                <c:pt idx="30140">
                  <c:v>15070</c:v>
                </c:pt>
                <c:pt idx="30141">
                  <c:v>15070.5</c:v>
                </c:pt>
                <c:pt idx="30142">
                  <c:v>15071</c:v>
                </c:pt>
                <c:pt idx="30143">
                  <c:v>15071.5</c:v>
                </c:pt>
                <c:pt idx="30144">
                  <c:v>15072</c:v>
                </c:pt>
                <c:pt idx="30145">
                  <c:v>15072.5</c:v>
                </c:pt>
                <c:pt idx="30146">
                  <c:v>15073</c:v>
                </c:pt>
                <c:pt idx="30147">
                  <c:v>15073.5</c:v>
                </c:pt>
                <c:pt idx="30148">
                  <c:v>15074</c:v>
                </c:pt>
                <c:pt idx="30149">
                  <c:v>15074.5</c:v>
                </c:pt>
                <c:pt idx="30150">
                  <c:v>15075</c:v>
                </c:pt>
                <c:pt idx="30151">
                  <c:v>15075.5</c:v>
                </c:pt>
                <c:pt idx="30152">
                  <c:v>15076</c:v>
                </c:pt>
                <c:pt idx="30153">
                  <c:v>15076.5</c:v>
                </c:pt>
                <c:pt idx="30154">
                  <c:v>15077</c:v>
                </c:pt>
                <c:pt idx="30155">
                  <c:v>15077.5</c:v>
                </c:pt>
                <c:pt idx="30156">
                  <c:v>15078</c:v>
                </c:pt>
                <c:pt idx="30157">
                  <c:v>15078.5</c:v>
                </c:pt>
                <c:pt idx="30158">
                  <c:v>15079</c:v>
                </c:pt>
                <c:pt idx="30159">
                  <c:v>15079.5</c:v>
                </c:pt>
                <c:pt idx="30160">
                  <c:v>15080</c:v>
                </c:pt>
                <c:pt idx="30161">
                  <c:v>15080.5</c:v>
                </c:pt>
                <c:pt idx="30162">
                  <c:v>15081</c:v>
                </c:pt>
                <c:pt idx="30163">
                  <c:v>15081.5</c:v>
                </c:pt>
                <c:pt idx="30164">
                  <c:v>15082</c:v>
                </c:pt>
                <c:pt idx="30165">
                  <c:v>15082.5</c:v>
                </c:pt>
                <c:pt idx="30166">
                  <c:v>15083</c:v>
                </c:pt>
                <c:pt idx="30167">
                  <c:v>15083.5</c:v>
                </c:pt>
                <c:pt idx="30168">
                  <c:v>15084</c:v>
                </c:pt>
                <c:pt idx="30169">
                  <c:v>15084.5</c:v>
                </c:pt>
                <c:pt idx="30170">
                  <c:v>15085</c:v>
                </c:pt>
                <c:pt idx="30171">
                  <c:v>15085.5</c:v>
                </c:pt>
                <c:pt idx="30172">
                  <c:v>15086</c:v>
                </c:pt>
                <c:pt idx="30173">
                  <c:v>15086.5</c:v>
                </c:pt>
                <c:pt idx="30174">
                  <c:v>15087</c:v>
                </c:pt>
                <c:pt idx="30175">
                  <c:v>15087.5</c:v>
                </c:pt>
                <c:pt idx="30176">
                  <c:v>15088</c:v>
                </c:pt>
                <c:pt idx="30177">
                  <c:v>15088.5</c:v>
                </c:pt>
                <c:pt idx="30178">
                  <c:v>15089</c:v>
                </c:pt>
                <c:pt idx="30179">
                  <c:v>15089.5</c:v>
                </c:pt>
                <c:pt idx="30180">
                  <c:v>15090</c:v>
                </c:pt>
                <c:pt idx="30181">
                  <c:v>15090.5</c:v>
                </c:pt>
                <c:pt idx="30182">
                  <c:v>15091</c:v>
                </c:pt>
                <c:pt idx="30183">
                  <c:v>15091.5</c:v>
                </c:pt>
                <c:pt idx="30184">
                  <c:v>15092</c:v>
                </c:pt>
                <c:pt idx="30185">
                  <c:v>15092.5</c:v>
                </c:pt>
                <c:pt idx="30186">
                  <c:v>15093</c:v>
                </c:pt>
                <c:pt idx="30187">
                  <c:v>15093.5</c:v>
                </c:pt>
                <c:pt idx="30188">
                  <c:v>15094</c:v>
                </c:pt>
                <c:pt idx="30189">
                  <c:v>15094.5</c:v>
                </c:pt>
                <c:pt idx="30190">
                  <c:v>15095</c:v>
                </c:pt>
                <c:pt idx="30191">
                  <c:v>15095.5</c:v>
                </c:pt>
                <c:pt idx="30192">
                  <c:v>15096</c:v>
                </c:pt>
                <c:pt idx="30193">
                  <c:v>15096.5</c:v>
                </c:pt>
                <c:pt idx="30194">
                  <c:v>15097</c:v>
                </c:pt>
                <c:pt idx="30195">
                  <c:v>15097.5</c:v>
                </c:pt>
                <c:pt idx="30196">
                  <c:v>15098</c:v>
                </c:pt>
                <c:pt idx="30197">
                  <c:v>15098.5</c:v>
                </c:pt>
                <c:pt idx="30198">
                  <c:v>15099</c:v>
                </c:pt>
                <c:pt idx="30199">
                  <c:v>15099.5</c:v>
                </c:pt>
                <c:pt idx="30200">
                  <c:v>15100</c:v>
                </c:pt>
                <c:pt idx="30201">
                  <c:v>15100.5</c:v>
                </c:pt>
                <c:pt idx="30202">
                  <c:v>15101</c:v>
                </c:pt>
                <c:pt idx="30203">
                  <c:v>15101.5</c:v>
                </c:pt>
                <c:pt idx="30204">
                  <c:v>15102</c:v>
                </c:pt>
                <c:pt idx="30205">
                  <c:v>15102.5</c:v>
                </c:pt>
                <c:pt idx="30206">
                  <c:v>15103</c:v>
                </c:pt>
                <c:pt idx="30207">
                  <c:v>15103.5</c:v>
                </c:pt>
                <c:pt idx="30208">
                  <c:v>15104</c:v>
                </c:pt>
                <c:pt idx="30209">
                  <c:v>15104.5</c:v>
                </c:pt>
                <c:pt idx="30210">
                  <c:v>15105</c:v>
                </c:pt>
                <c:pt idx="30211">
                  <c:v>15105.5</c:v>
                </c:pt>
                <c:pt idx="30212">
                  <c:v>15106</c:v>
                </c:pt>
                <c:pt idx="30213">
                  <c:v>15106.5</c:v>
                </c:pt>
                <c:pt idx="30214">
                  <c:v>15107</c:v>
                </c:pt>
                <c:pt idx="30215">
                  <c:v>15107.5</c:v>
                </c:pt>
                <c:pt idx="30216">
                  <c:v>15108</c:v>
                </c:pt>
                <c:pt idx="30217">
                  <c:v>15108.5</c:v>
                </c:pt>
                <c:pt idx="30218">
                  <c:v>15109</c:v>
                </c:pt>
                <c:pt idx="30219">
                  <c:v>15109.5</c:v>
                </c:pt>
                <c:pt idx="30220">
                  <c:v>15110</c:v>
                </c:pt>
                <c:pt idx="30221">
                  <c:v>15110.5</c:v>
                </c:pt>
                <c:pt idx="30222">
                  <c:v>15111</c:v>
                </c:pt>
                <c:pt idx="30223">
                  <c:v>15111.5</c:v>
                </c:pt>
                <c:pt idx="30224">
                  <c:v>15112</c:v>
                </c:pt>
                <c:pt idx="30225">
                  <c:v>15112.5</c:v>
                </c:pt>
                <c:pt idx="30226">
                  <c:v>15113</c:v>
                </c:pt>
                <c:pt idx="30227">
                  <c:v>15113.5</c:v>
                </c:pt>
                <c:pt idx="30228">
                  <c:v>15114</c:v>
                </c:pt>
                <c:pt idx="30229">
                  <c:v>15114.5</c:v>
                </c:pt>
                <c:pt idx="30230">
                  <c:v>15115</c:v>
                </c:pt>
                <c:pt idx="30231">
                  <c:v>15115.5</c:v>
                </c:pt>
                <c:pt idx="30232">
                  <c:v>15116</c:v>
                </c:pt>
                <c:pt idx="30233">
                  <c:v>15116.5</c:v>
                </c:pt>
                <c:pt idx="30234">
                  <c:v>15117</c:v>
                </c:pt>
                <c:pt idx="30235">
                  <c:v>15117.5</c:v>
                </c:pt>
                <c:pt idx="30236">
                  <c:v>15118</c:v>
                </c:pt>
                <c:pt idx="30237">
                  <c:v>15118.5</c:v>
                </c:pt>
                <c:pt idx="30238">
                  <c:v>15119</c:v>
                </c:pt>
                <c:pt idx="30239">
                  <c:v>15119.5</c:v>
                </c:pt>
                <c:pt idx="30240">
                  <c:v>15120</c:v>
                </c:pt>
                <c:pt idx="30241">
                  <c:v>15120.5</c:v>
                </c:pt>
                <c:pt idx="30242">
                  <c:v>15121</c:v>
                </c:pt>
                <c:pt idx="30243">
                  <c:v>15121.5</c:v>
                </c:pt>
                <c:pt idx="30244">
                  <c:v>15122</c:v>
                </c:pt>
                <c:pt idx="30245">
                  <c:v>15122.5</c:v>
                </c:pt>
                <c:pt idx="30246">
                  <c:v>15123</c:v>
                </c:pt>
                <c:pt idx="30247">
                  <c:v>15123.5</c:v>
                </c:pt>
                <c:pt idx="30248">
                  <c:v>15124</c:v>
                </c:pt>
                <c:pt idx="30249">
                  <c:v>15124.5</c:v>
                </c:pt>
                <c:pt idx="30250">
                  <c:v>15125</c:v>
                </c:pt>
                <c:pt idx="30251">
                  <c:v>15125.5</c:v>
                </c:pt>
                <c:pt idx="30252">
                  <c:v>15126</c:v>
                </c:pt>
                <c:pt idx="30253">
                  <c:v>15126.5</c:v>
                </c:pt>
                <c:pt idx="30254">
                  <c:v>15127</c:v>
                </c:pt>
                <c:pt idx="30255">
                  <c:v>15127.5</c:v>
                </c:pt>
                <c:pt idx="30256">
                  <c:v>15128</c:v>
                </c:pt>
                <c:pt idx="30257">
                  <c:v>15128.5</c:v>
                </c:pt>
                <c:pt idx="30258">
                  <c:v>15129</c:v>
                </c:pt>
                <c:pt idx="30259">
                  <c:v>15129.5</c:v>
                </c:pt>
                <c:pt idx="30260">
                  <c:v>15130</c:v>
                </c:pt>
                <c:pt idx="30261">
                  <c:v>15130.5</c:v>
                </c:pt>
                <c:pt idx="30262">
                  <c:v>15131</c:v>
                </c:pt>
                <c:pt idx="30263">
                  <c:v>15131.5</c:v>
                </c:pt>
                <c:pt idx="30264">
                  <c:v>15132</c:v>
                </c:pt>
                <c:pt idx="30265">
                  <c:v>15132.5</c:v>
                </c:pt>
                <c:pt idx="30266">
                  <c:v>15133</c:v>
                </c:pt>
                <c:pt idx="30267">
                  <c:v>15133.5</c:v>
                </c:pt>
                <c:pt idx="30268">
                  <c:v>15134</c:v>
                </c:pt>
                <c:pt idx="30269">
                  <c:v>15134.5</c:v>
                </c:pt>
                <c:pt idx="30270">
                  <c:v>15135</c:v>
                </c:pt>
                <c:pt idx="30271">
                  <c:v>15135.5</c:v>
                </c:pt>
                <c:pt idx="30272">
                  <c:v>15136</c:v>
                </c:pt>
                <c:pt idx="30273">
                  <c:v>15136.5</c:v>
                </c:pt>
                <c:pt idx="30274">
                  <c:v>15137</c:v>
                </c:pt>
                <c:pt idx="30275">
                  <c:v>15137.5</c:v>
                </c:pt>
                <c:pt idx="30276">
                  <c:v>15138</c:v>
                </c:pt>
                <c:pt idx="30277">
                  <c:v>15138.5</c:v>
                </c:pt>
                <c:pt idx="30278">
                  <c:v>15139</c:v>
                </c:pt>
                <c:pt idx="30279">
                  <c:v>15139.5</c:v>
                </c:pt>
                <c:pt idx="30280">
                  <c:v>15140</c:v>
                </c:pt>
                <c:pt idx="30281">
                  <c:v>15140.5</c:v>
                </c:pt>
                <c:pt idx="30282">
                  <c:v>15141</c:v>
                </c:pt>
                <c:pt idx="30283">
                  <c:v>15141.5</c:v>
                </c:pt>
                <c:pt idx="30284">
                  <c:v>15142</c:v>
                </c:pt>
                <c:pt idx="30285">
                  <c:v>15142.5</c:v>
                </c:pt>
                <c:pt idx="30286">
                  <c:v>15143</c:v>
                </c:pt>
                <c:pt idx="30287">
                  <c:v>15143.5</c:v>
                </c:pt>
                <c:pt idx="30288">
                  <c:v>15144</c:v>
                </c:pt>
                <c:pt idx="30289">
                  <c:v>15144.5</c:v>
                </c:pt>
                <c:pt idx="30290">
                  <c:v>15145</c:v>
                </c:pt>
                <c:pt idx="30291">
                  <c:v>15145.5</c:v>
                </c:pt>
                <c:pt idx="30292">
                  <c:v>15146</c:v>
                </c:pt>
                <c:pt idx="30293">
                  <c:v>15146.5</c:v>
                </c:pt>
                <c:pt idx="30294">
                  <c:v>15147</c:v>
                </c:pt>
                <c:pt idx="30295">
                  <c:v>15147.5</c:v>
                </c:pt>
                <c:pt idx="30296">
                  <c:v>15148</c:v>
                </c:pt>
                <c:pt idx="30297">
                  <c:v>15148.5</c:v>
                </c:pt>
                <c:pt idx="30298">
                  <c:v>15149</c:v>
                </c:pt>
                <c:pt idx="30299">
                  <c:v>15149.5</c:v>
                </c:pt>
                <c:pt idx="30300">
                  <c:v>15150</c:v>
                </c:pt>
                <c:pt idx="30301">
                  <c:v>15150.5</c:v>
                </c:pt>
                <c:pt idx="30302">
                  <c:v>15151</c:v>
                </c:pt>
                <c:pt idx="30303">
                  <c:v>15151.5</c:v>
                </c:pt>
                <c:pt idx="30304">
                  <c:v>15152</c:v>
                </c:pt>
                <c:pt idx="30305">
                  <c:v>15152.5</c:v>
                </c:pt>
                <c:pt idx="30306">
                  <c:v>15153</c:v>
                </c:pt>
                <c:pt idx="30307">
                  <c:v>15153.5</c:v>
                </c:pt>
                <c:pt idx="30308">
                  <c:v>15154</c:v>
                </c:pt>
                <c:pt idx="30309">
                  <c:v>15154.5</c:v>
                </c:pt>
                <c:pt idx="30310">
                  <c:v>15155</c:v>
                </c:pt>
                <c:pt idx="30311">
                  <c:v>15155.5</c:v>
                </c:pt>
                <c:pt idx="30312">
                  <c:v>15156</c:v>
                </c:pt>
                <c:pt idx="30313">
                  <c:v>15156.5</c:v>
                </c:pt>
                <c:pt idx="30314">
                  <c:v>15157</c:v>
                </c:pt>
                <c:pt idx="30315">
                  <c:v>15157.5</c:v>
                </c:pt>
                <c:pt idx="30316">
                  <c:v>15158</c:v>
                </c:pt>
                <c:pt idx="30317">
                  <c:v>15158.5</c:v>
                </c:pt>
                <c:pt idx="30318">
                  <c:v>15159</c:v>
                </c:pt>
                <c:pt idx="30319">
                  <c:v>15159.5</c:v>
                </c:pt>
                <c:pt idx="30320">
                  <c:v>15160</c:v>
                </c:pt>
                <c:pt idx="30321">
                  <c:v>15160.5</c:v>
                </c:pt>
                <c:pt idx="30322">
                  <c:v>15161</c:v>
                </c:pt>
                <c:pt idx="30323">
                  <c:v>15161.5</c:v>
                </c:pt>
                <c:pt idx="30324">
                  <c:v>15162</c:v>
                </c:pt>
                <c:pt idx="30325">
                  <c:v>15162.5</c:v>
                </c:pt>
                <c:pt idx="30326">
                  <c:v>15163</c:v>
                </c:pt>
                <c:pt idx="30327">
                  <c:v>15163.5</c:v>
                </c:pt>
                <c:pt idx="30328">
                  <c:v>15164</c:v>
                </c:pt>
                <c:pt idx="30329">
                  <c:v>15164.5</c:v>
                </c:pt>
                <c:pt idx="30330">
                  <c:v>15165</c:v>
                </c:pt>
                <c:pt idx="30331">
                  <c:v>15165.5</c:v>
                </c:pt>
                <c:pt idx="30332">
                  <c:v>15166</c:v>
                </c:pt>
                <c:pt idx="30333">
                  <c:v>15166.5</c:v>
                </c:pt>
                <c:pt idx="30334">
                  <c:v>15167</c:v>
                </c:pt>
                <c:pt idx="30335">
                  <c:v>15167.5</c:v>
                </c:pt>
                <c:pt idx="30336">
                  <c:v>15168</c:v>
                </c:pt>
                <c:pt idx="30337">
                  <c:v>15168.5</c:v>
                </c:pt>
                <c:pt idx="30338">
                  <c:v>15169</c:v>
                </c:pt>
                <c:pt idx="30339">
                  <c:v>15169.5</c:v>
                </c:pt>
                <c:pt idx="30340">
                  <c:v>15170</c:v>
                </c:pt>
                <c:pt idx="30341">
                  <c:v>15170.5</c:v>
                </c:pt>
                <c:pt idx="30342">
                  <c:v>15171</c:v>
                </c:pt>
                <c:pt idx="30343">
                  <c:v>15171.5</c:v>
                </c:pt>
                <c:pt idx="30344">
                  <c:v>15172</c:v>
                </c:pt>
                <c:pt idx="30345">
                  <c:v>15172.5</c:v>
                </c:pt>
                <c:pt idx="30346">
                  <c:v>15173</c:v>
                </c:pt>
                <c:pt idx="30347">
                  <c:v>15173.5</c:v>
                </c:pt>
                <c:pt idx="30348">
                  <c:v>15174</c:v>
                </c:pt>
                <c:pt idx="30349">
                  <c:v>15174.5</c:v>
                </c:pt>
                <c:pt idx="30350">
                  <c:v>15175</c:v>
                </c:pt>
                <c:pt idx="30351">
                  <c:v>15175.5</c:v>
                </c:pt>
                <c:pt idx="30352">
                  <c:v>15176</c:v>
                </c:pt>
                <c:pt idx="30353">
                  <c:v>15176.5</c:v>
                </c:pt>
                <c:pt idx="30354">
                  <c:v>15177</c:v>
                </c:pt>
                <c:pt idx="30355">
                  <c:v>15177.5</c:v>
                </c:pt>
                <c:pt idx="30356">
                  <c:v>15178</c:v>
                </c:pt>
                <c:pt idx="30357">
                  <c:v>15178.5</c:v>
                </c:pt>
                <c:pt idx="30358">
                  <c:v>15179</c:v>
                </c:pt>
                <c:pt idx="30359">
                  <c:v>15179.5</c:v>
                </c:pt>
                <c:pt idx="30360">
                  <c:v>15180</c:v>
                </c:pt>
                <c:pt idx="30361">
                  <c:v>15180.5</c:v>
                </c:pt>
                <c:pt idx="30362">
                  <c:v>15181</c:v>
                </c:pt>
                <c:pt idx="30363">
                  <c:v>15181.5</c:v>
                </c:pt>
                <c:pt idx="30364">
                  <c:v>15182</c:v>
                </c:pt>
                <c:pt idx="30365">
                  <c:v>15182.5</c:v>
                </c:pt>
                <c:pt idx="30366">
                  <c:v>15183</c:v>
                </c:pt>
                <c:pt idx="30367">
                  <c:v>15183.5</c:v>
                </c:pt>
                <c:pt idx="30368">
                  <c:v>15184</c:v>
                </c:pt>
                <c:pt idx="30369">
                  <c:v>15184.5</c:v>
                </c:pt>
                <c:pt idx="30370">
                  <c:v>15185</c:v>
                </c:pt>
                <c:pt idx="30371">
                  <c:v>15185.5</c:v>
                </c:pt>
                <c:pt idx="30372">
                  <c:v>15186</c:v>
                </c:pt>
                <c:pt idx="30373">
                  <c:v>15186.5</c:v>
                </c:pt>
                <c:pt idx="30374">
                  <c:v>15187</c:v>
                </c:pt>
                <c:pt idx="30375">
                  <c:v>15187.5</c:v>
                </c:pt>
                <c:pt idx="30376">
                  <c:v>15188</c:v>
                </c:pt>
                <c:pt idx="30377">
                  <c:v>15188.5</c:v>
                </c:pt>
                <c:pt idx="30378">
                  <c:v>15189</c:v>
                </c:pt>
                <c:pt idx="30379">
                  <c:v>15189.5</c:v>
                </c:pt>
                <c:pt idx="30380">
                  <c:v>15190</c:v>
                </c:pt>
                <c:pt idx="30381">
                  <c:v>15190.5</c:v>
                </c:pt>
                <c:pt idx="30382">
                  <c:v>15191</c:v>
                </c:pt>
                <c:pt idx="30383">
                  <c:v>15191.5</c:v>
                </c:pt>
                <c:pt idx="30384">
                  <c:v>15192</c:v>
                </c:pt>
                <c:pt idx="30385">
                  <c:v>15192.5</c:v>
                </c:pt>
                <c:pt idx="30386">
                  <c:v>15193</c:v>
                </c:pt>
                <c:pt idx="30387">
                  <c:v>15193.5</c:v>
                </c:pt>
                <c:pt idx="30388">
                  <c:v>15194</c:v>
                </c:pt>
                <c:pt idx="30389">
                  <c:v>15194.5</c:v>
                </c:pt>
                <c:pt idx="30390">
                  <c:v>15195</c:v>
                </c:pt>
                <c:pt idx="30391">
                  <c:v>15195.5</c:v>
                </c:pt>
                <c:pt idx="30392">
                  <c:v>15196</c:v>
                </c:pt>
                <c:pt idx="30393">
                  <c:v>15196.5</c:v>
                </c:pt>
                <c:pt idx="30394">
                  <c:v>15197</c:v>
                </c:pt>
                <c:pt idx="30395">
                  <c:v>15197.5</c:v>
                </c:pt>
                <c:pt idx="30396">
                  <c:v>15198</c:v>
                </c:pt>
                <c:pt idx="30397">
                  <c:v>15198.5</c:v>
                </c:pt>
                <c:pt idx="30398">
                  <c:v>15199</c:v>
                </c:pt>
                <c:pt idx="30399">
                  <c:v>15199.5</c:v>
                </c:pt>
                <c:pt idx="30400">
                  <c:v>15200</c:v>
                </c:pt>
                <c:pt idx="30401">
                  <c:v>15200.5</c:v>
                </c:pt>
                <c:pt idx="30402">
                  <c:v>15201</c:v>
                </c:pt>
                <c:pt idx="30403">
                  <c:v>15201.5</c:v>
                </c:pt>
                <c:pt idx="30404">
                  <c:v>15202</c:v>
                </c:pt>
                <c:pt idx="30405">
                  <c:v>15202.5</c:v>
                </c:pt>
                <c:pt idx="30406">
                  <c:v>15203</c:v>
                </c:pt>
                <c:pt idx="30407">
                  <c:v>15203.5</c:v>
                </c:pt>
                <c:pt idx="30408">
                  <c:v>15204</c:v>
                </c:pt>
                <c:pt idx="30409">
                  <c:v>15204.5</c:v>
                </c:pt>
                <c:pt idx="30410">
                  <c:v>15205</c:v>
                </c:pt>
                <c:pt idx="30411">
                  <c:v>15205.5</c:v>
                </c:pt>
                <c:pt idx="30412">
                  <c:v>15206</c:v>
                </c:pt>
                <c:pt idx="30413">
                  <c:v>15206.5</c:v>
                </c:pt>
                <c:pt idx="30414">
                  <c:v>15207</c:v>
                </c:pt>
                <c:pt idx="30415">
                  <c:v>15207.5</c:v>
                </c:pt>
                <c:pt idx="30416">
                  <c:v>15208</c:v>
                </c:pt>
                <c:pt idx="30417">
                  <c:v>15208.5</c:v>
                </c:pt>
                <c:pt idx="30418">
                  <c:v>15209</c:v>
                </c:pt>
                <c:pt idx="30419">
                  <c:v>15209.5</c:v>
                </c:pt>
                <c:pt idx="30420">
                  <c:v>15210</c:v>
                </c:pt>
                <c:pt idx="30421">
                  <c:v>15210.5</c:v>
                </c:pt>
                <c:pt idx="30422">
                  <c:v>15211</c:v>
                </c:pt>
                <c:pt idx="30423">
                  <c:v>15211.5</c:v>
                </c:pt>
                <c:pt idx="30424">
                  <c:v>15212</c:v>
                </c:pt>
                <c:pt idx="30425">
                  <c:v>15212.5</c:v>
                </c:pt>
                <c:pt idx="30426">
                  <c:v>15213</c:v>
                </c:pt>
                <c:pt idx="30427">
                  <c:v>15213.5</c:v>
                </c:pt>
                <c:pt idx="30428">
                  <c:v>15214</c:v>
                </c:pt>
                <c:pt idx="30429">
                  <c:v>15214.5</c:v>
                </c:pt>
                <c:pt idx="30430">
                  <c:v>15215</c:v>
                </c:pt>
                <c:pt idx="30431">
                  <c:v>15215.5</c:v>
                </c:pt>
                <c:pt idx="30432">
                  <c:v>15216</c:v>
                </c:pt>
                <c:pt idx="30433">
                  <c:v>15216.5</c:v>
                </c:pt>
                <c:pt idx="30434">
                  <c:v>15217</c:v>
                </c:pt>
                <c:pt idx="30435">
                  <c:v>15217.5</c:v>
                </c:pt>
                <c:pt idx="30436">
                  <c:v>15218</c:v>
                </c:pt>
                <c:pt idx="30437">
                  <c:v>15218.5</c:v>
                </c:pt>
                <c:pt idx="30438">
                  <c:v>15219</c:v>
                </c:pt>
                <c:pt idx="30439">
                  <c:v>15219.5</c:v>
                </c:pt>
                <c:pt idx="30440">
                  <c:v>15220</c:v>
                </c:pt>
                <c:pt idx="30441">
                  <c:v>15220.5</c:v>
                </c:pt>
                <c:pt idx="30442">
                  <c:v>15221</c:v>
                </c:pt>
                <c:pt idx="30443">
                  <c:v>15221.5</c:v>
                </c:pt>
                <c:pt idx="30444">
                  <c:v>15222</c:v>
                </c:pt>
                <c:pt idx="30445">
                  <c:v>15222.5</c:v>
                </c:pt>
                <c:pt idx="30446">
                  <c:v>15223</c:v>
                </c:pt>
                <c:pt idx="30447">
                  <c:v>15223.5</c:v>
                </c:pt>
                <c:pt idx="30448">
                  <c:v>15224</c:v>
                </c:pt>
                <c:pt idx="30449">
                  <c:v>15224.5</c:v>
                </c:pt>
                <c:pt idx="30450">
                  <c:v>15225</c:v>
                </c:pt>
                <c:pt idx="30451">
                  <c:v>15225.5</c:v>
                </c:pt>
                <c:pt idx="30452">
                  <c:v>15226</c:v>
                </c:pt>
                <c:pt idx="30453">
                  <c:v>15226.5</c:v>
                </c:pt>
                <c:pt idx="30454">
                  <c:v>15227</c:v>
                </c:pt>
                <c:pt idx="30455">
                  <c:v>15227.5</c:v>
                </c:pt>
                <c:pt idx="30456">
                  <c:v>15228</c:v>
                </c:pt>
                <c:pt idx="30457">
                  <c:v>15228.5</c:v>
                </c:pt>
                <c:pt idx="30458">
                  <c:v>15229</c:v>
                </c:pt>
                <c:pt idx="30459">
                  <c:v>15229.5</c:v>
                </c:pt>
                <c:pt idx="30460">
                  <c:v>15230</c:v>
                </c:pt>
                <c:pt idx="30461">
                  <c:v>15230.5</c:v>
                </c:pt>
                <c:pt idx="30462">
                  <c:v>15231</c:v>
                </c:pt>
                <c:pt idx="30463">
                  <c:v>15231.5</c:v>
                </c:pt>
                <c:pt idx="30464">
                  <c:v>15232</c:v>
                </c:pt>
                <c:pt idx="30465">
                  <c:v>15232.5</c:v>
                </c:pt>
                <c:pt idx="30466">
                  <c:v>15233</c:v>
                </c:pt>
                <c:pt idx="30467">
                  <c:v>15233.5</c:v>
                </c:pt>
                <c:pt idx="30468">
                  <c:v>15234</c:v>
                </c:pt>
                <c:pt idx="30469">
                  <c:v>15234.5</c:v>
                </c:pt>
                <c:pt idx="30470">
                  <c:v>15235</c:v>
                </c:pt>
                <c:pt idx="30471">
                  <c:v>15235.5</c:v>
                </c:pt>
                <c:pt idx="30472">
                  <c:v>15236</c:v>
                </c:pt>
                <c:pt idx="30473">
                  <c:v>15236.5</c:v>
                </c:pt>
                <c:pt idx="30474">
                  <c:v>15237</c:v>
                </c:pt>
                <c:pt idx="30475">
                  <c:v>15237.5</c:v>
                </c:pt>
                <c:pt idx="30476">
                  <c:v>15238</c:v>
                </c:pt>
                <c:pt idx="30477">
                  <c:v>15238.5</c:v>
                </c:pt>
                <c:pt idx="30478">
                  <c:v>15239</c:v>
                </c:pt>
                <c:pt idx="30479">
                  <c:v>15239.5</c:v>
                </c:pt>
                <c:pt idx="30480">
                  <c:v>15240</c:v>
                </c:pt>
                <c:pt idx="30481">
                  <c:v>15240.5</c:v>
                </c:pt>
                <c:pt idx="30482">
                  <c:v>15241</c:v>
                </c:pt>
                <c:pt idx="30483">
                  <c:v>15241.5</c:v>
                </c:pt>
                <c:pt idx="30484">
                  <c:v>15242</c:v>
                </c:pt>
                <c:pt idx="30485">
                  <c:v>15242.5</c:v>
                </c:pt>
                <c:pt idx="30486">
                  <c:v>15243</c:v>
                </c:pt>
                <c:pt idx="30487">
                  <c:v>15243.5</c:v>
                </c:pt>
                <c:pt idx="30488">
                  <c:v>15244</c:v>
                </c:pt>
                <c:pt idx="30489">
                  <c:v>15244.5</c:v>
                </c:pt>
                <c:pt idx="30490">
                  <c:v>15245</c:v>
                </c:pt>
                <c:pt idx="30491">
                  <c:v>15245.5</c:v>
                </c:pt>
                <c:pt idx="30492">
                  <c:v>15246</c:v>
                </c:pt>
                <c:pt idx="30493">
                  <c:v>15246.5</c:v>
                </c:pt>
                <c:pt idx="30494">
                  <c:v>15247</c:v>
                </c:pt>
                <c:pt idx="30495">
                  <c:v>15247.5</c:v>
                </c:pt>
                <c:pt idx="30496">
                  <c:v>15248</c:v>
                </c:pt>
                <c:pt idx="30497">
                  <c:v>15248.5</c:v>
                </c:pt>
                <c:pt idx="30498">
                  <c:v>15249</c:v>
                </c:pt>
                <c:pt idx="30499">
                  <c:v>15249.5</c:v>
                </c:pt>
                <c:pt idx="30500">
                  <c:v>15250</c:v>
                </c:pt>
                <c:pt idx="30501">
                  <c:v>15250.5</c:v>
                </c:pt>
                <c:pt idx="30502">
                  <c:v>15251</c:v>
                </c:pt>
                <c:pt idx="30503">
                  <c:v>15251.5</c:v>
                </c:pt>
                <c:pt idx="30504">
                  <c:v>15252</c:v>
                </c:pt>
                <c:pt idx="30505">
                  <c:v>15252.5</c:v>
                </c:pt>
                <c:pt idx="30506">
                  <c:v>15253</c:v>
                </c:pt>
                <c:pt idx="30507">
                  <c:v>15253.5</c:v>
                </c:pt>
                <c:pt idx="30508">
                  <c:v>15254</c:v>
                </c:pt>
                <c:pt idx="30509">
                  <c:v>15254.5</c:v>
                </c:pt>
                <c:pt idx="30510">
                  <c:v>15255</c:v>
                </c:pt>
                <c:pt idx="30511">
                  <c:v>15255.5</c:v>
                </c:pt>
                <c:pt idx="30512">
                  <c:v>15256</c:v>
                </c:pt>
                <c:pt idx="30513">
                  <c:v>15256.5</c:v>
                </c:pt>
                <c:pt idx="30514">
                  <c:v>15257</c:v>
                </c:pt>
                <c:pt idx="30515">
                  <c:v>15257.5</c:v>
                </c:pt>
                <c:pt idx="30516">
                  <c:v>15258</c:v>
                </c:pt>
                <c:pt idx="30517">
                  <c:v>15258.5</c:v>
                </c:pt>
                <c:pt idx="30518">
                  <c:v>15259</c:v>
                </c:pt>
                <c:pt idx="30519">
                  <c:v>15259.5</c:v>
                </c:pt>
                <c:pt idx="30520">
                  <c:v>15260</c:v>
                </c:pt>
                <c:pt idx="30521">
                  <c:v>15260.5</c:v>
                </c:pt>
                <c:pt idx="30522">
                  <c:v>15261</c:v>
                </c:pt>
                <c:pt idx="30523">
                  <c:v>15261.5</c:v>
                </c:pt>
                <c:pt idx="30524">
                  <c:v>15262</c:v>
                </c:pt>
                <c:pt idx="30525">
                  <c:v>15262.5</c:v>
                </c:pt>
                <c:pt idx="30526">
                  <c:v>15263</c:v>
                </c:pt>
                <c:pt idx="30527">
                  <c:v>15263.5</c:v>
                </c:pt>
                <c:pt idx="30528">
                  <c:v>15264</c:v>
                </c:pt>
                <c:pt idx="30529">
                  <c:v>15264.5</c:v>
                </c:pt>
                <c:pt idx="30530">
                  <c:v>15265</c:v>
                </c:pt>
                <c:pt idx="30531">
                  <c:v>15265.5</c:v>
                </c:pt>
                <c:pt idx="30532">
                  <c:v>15266</c:v>
                </c:pt>
                <c:pt idx="30533">
                  <c:v>15266.5</c:v>
                </c:pt>
                <c:pt idx="30534">
                  <c:v>15267</c:v>
                </c:pt>
                <c:pt idx="30535">
                  <c:v>15267.5</c:v>
                </c:pt>
                <c:pt idx="30536">
                  <c:v>15268</c:v>
                </c:pt>
                <c:pt idx="30537">
                  <c:v>15268.5</c:v>
                </c:pt>
                <c:pt idx="30538">
                  <c:v>15269</c:v>
                </c:pt>
                <c:pt idx="30539">
                  <c:v>15269.5</c:v>
                </c:pt>
                <c:pt idx="30540">
                  <c:v>15270</c:v>
                </c:pt>
                <c:pt idx="30541">
                  <c:v>15270.5</c:v>
                </c:pt>
                <c:pt idx="30542">
                  <c:v>15271</c:v>
                </c:pt>
                <c:pt idx="30543">
                  <c:v>15271.5</c:v>
                </c:pt>
                <c:pt idx="30544">
                  <c:v>15272</c:v>
                </c:pt>
                <c:pt idx="30545">
                  <c:v>15272.5</c:v>
                </c:pt>
                <c:pt idx="30546">
                  <c:v>15273</c:v>
                </c:pt>
                <c:pt idx="30547">
                  <c:v>15273.5</c:v>
                </c:pt>
                <c:pt idx="30548">
                  <c:v>15274</c:v>
                </c:pt>
                <c:pt idx="30549">
                  <c:v>15274.5</c:v>
                </c:pt>
                <c:pt idx="30550">
                  <c:v>15275</c:v>
                </c:pt>
                <c:pt idx="30551">
                  <c:v>15275.5</c:v>
                </c:pt>
                <c:pt idx="30552">
                  <c:v>15276</c:v>
                </c:pt>
                <c:pt idx="30553">
                  <c:v>15276.5</c:v>
                </c:pt>
                <c:pt idx="30554">
                  <c:v>15277</c:v>
                </c:pt>
                <c:pt idx="30555">
                  <c:v>15277.5</c:v>
                </c:pt>
                <c:pt idx="30556">
                  <c:v>15278</c:v>
                </c:pt>
                <c:pt idx="30557">
                  <c:v>15278.5</c:v>
                </c:pt>
                <c:pt idx="30558">
                  <c:v>15279</c:v>
                </c:pt>
                <c:pt idx="30559">
                  <c:v>15279.5</c:v>
                </c:pt>
                <c:pt idx="30560">
                  <c:v>15280</c:v>
                </c:pt>
                <c:pt idx="30561">
                  <c:v>15280.5</c:v>
                </c:pt>
                <c:pt idx="30562">
                  <c:v>15281</c:v>
                </c:pt>
                <c:pt idx="30563">
                  <c:v>15281.5</c:v>
                </c:pt>
                <c:pt idx="30564">
                  <c:v>15282</c:v>
                </c:pt>
                <c:pt idx="30565">
                  <c:v>15282.5</c:v>
                </c:pt>
                <c:pt idx="30566">
                  <c:v>15283</c:v>
                </c:pt>
                <c:pt idx="30567">
                  <c:v>15283.5</c:v>
                </c:pt>
                <c:pt idx="30568">
                  <c:v>15284</c:v>
                </c:pt>
                <c:pt idx="30569">
                  <c:v>15284.5</c:v>
                </c:pt>
                <c:pt idx="30570">
                  <c:v>15285</c:v>
                </c:pt>
                <c:pt idx="30571">
                  <c:v>15285.5</c:v>
                </c:pt>
                <c:pt idx="30572">
                  <c:v>15286</c:v>
                </c:pt>
                <c:pt idx="30573">
                  <c:v>15286.5</c:v>
                </c:pt>
                <c:pt idx="30574">
                  <c:v>15287</c:v>
                </c:pt>
                <c:pt idx="30575">
                  <c:v>15287.5</c:v>
                </c:pt>
                <c:pt idx="30576">
                  <c:v>15288</c:v>
                </c:pt>
                <c:pt idx="30577">
                  <c:v>15288.5</c:v>
                </c:pt>
                <c:pt idx="30578">
                  <c:v>15289</c:v>
                </c:pt>
                <c:pt idx="30579">
                  <c:v>15289.5</c:v>
                </c:pt>
                <c:pt idx="30580">
                  <c:v>15290</c:v>
                </c:pt>
                <c:pt idx="30581">
                  <c:v>15290.5</c:v>
                </c:pt>
                <c:pt idx="30582">
                  <c:v>15291</c:v>
                </c:pt>
                <c:pt idx="30583">
                  <c:v>15291.5</c:v>
                </c:pt>
                <c:pt idx="30584">
                  <c:v>15292</c:v>
                </c:pt>
                <c:pt idx="30585">
                  <c:v>15292.5</c:v>
                </c:pt>
                <c:pt idx="30586">
                  <c:v>15293</c:v>
                </c:pt>
                <c:pt idx="30587">
                  <c:v>15293.5</c:v>
                </c:pt>
                <c:pt idx="30588">
                  <c:v>15294</c:v>
                </c:pt>
                <c:pt idx="30589">
                  <c:v>15294.5</c:v>
                </c:pt>
                <c:pt idx="30590">
                  <c:v>15295</c:v>
                </c:pt>
                <c:pt idx="30591">
                  <c:v>15295.5</c:v>
                </c:pt>
                <c:pt idx="30592">
                  <c:v>15296</c:v>
                </c:pt>
                <c:pt idx="30593">
                  <c:v>15296.5</c:v>
                </c:pt>
                <c:pt idx="30594">
                  <c:v>15297</c:v>
                </c:pt>
                <c:pt idx="30595">
                  <c:v>15297.5</c:v>
                </c:pt>
                <c:pt idx="30596">
                  <c:v>15298</c:v>
                </c:pt>
                <c:pt idx="30597">
                  <c:v>15298.5</c:v>
                </c:pt>
                <c:pt idx="30598">
                  <c:v>15299</c:v>
                </c:pt>
                <c:pt idx="30599">
                  <c:v>15299.5</c:v>
                </c:pt>
                <c:pt idx="30600">
                  <c:v>15300</c:v>
                </c:pt>
                <c:pt idx="30601">
                  <c:v>15300.5</c:v>
                </c:pt>
                <c:pt idx="30602">
                  <c:v>15301</c:v>
                </c:pt>
                <c:pt idx="30603">
                  <c:v>15301.5</c:v>
                </c:pt>
                <c:pt idx="30604">
                  <c:v>15302</c:v>
                </c:pt>
                <c:pt idx="30605">
                  <c:v>15302.5</c:v>
                </c:pt>
                <c:pt idx="30606">
                  <c:v>15303</c:v>
                </c:pt>
                <c:pt idx="30607">
                  <c:v>15303.5</c:v>
                </c:pt>
                <c:pt idx="30608">
                  <c:v>15304</c:v>
                </c:pt>
                <c:pt idx="30609">
                  <c:v>15304.5</c:v>
                </c:pt>
                <c:pt idx="30610">
                  <c:v>15305</c:v>
                </c:pt>
                <c:pt idx="30611">
                  <c:v>15305.5</c:v>
                </c:pt>
                <c:pt idx="30612">
                  <c:v>15306</c:v>
                </c:pt>
                <c:pt idx="30613">
                  <c:v>15306.5</c:v>
                </c:pt>
                <c:pt idx="30614">
                  <c:v>15307</c:v>
                </c:pt>
                <c:pt idx="30615">
                  <c:v>15307.5</c:v>
                </c:pt>
                <c:pt idx="30616">
                  <c:v>15308</c:v>
                </c:pt>
                <c:pt idx="30617">
                  <c:v>15308.5</c:v>
                </c:pt>
                <c:pt idx="30618">
                  <c:v>15309</c:v>
                </c:pt>
                <c:pt idx="30619">
                  <c:v>15309.5</c:v>
                </c:pt>
                <c:pt idx="30620">
                  <c:v>15310</c:v>
                </c:pt>
                <c:pt idx="30621">
                  <c:v>15310.5</c:v>
                </c:pt>
                <c:pt idx="30622">
                  <c:v>15311</c:v>
                </c:pt>
                <c:pt idx="30623">
                  <c:v>15311.5</c:v>
                </c:pt>
                <c:pt idx="30624">
                  <c:v>15312</c:v>
                </c:pt>
                <c:pt idx="30625">
                  <c:v>15312.5</c:v>
                </c:pt>
                <c:pt idx="30626">
                  <c:v>15313</c:v>
                </c:pt>
                <c:pt idx="30627">
                  <c:v>15313.5</c:v>
                </c:pt>
                <c:pt idx="30628">
                  <c:v>15314</c:v>
                </c:pt>
                <c:pt idx="30629">
                  <c:v>15314.5</c:v>
                </c:pt>
                <c:pt idx="30630">
                  <c:v>15315</c:v>
                </c:pt>
                <c:pt idx="30631">
                  <c:v>15315.5</c:v>
                </c:pt>
                <c:pt idx="30632">
                  <c:v>15316</c:v>
                </c:pt>
                <c:pt idx="30633">
                  <c:v>15316.5</c:v>
                </c:pt>
                <c:pt idx="30634">
                  <c:v>15317</c:v>
                </c:pt>
                <c:pt idx="30635">
                  <c:v>15317.5</c:v>
                </c:pt>
                <c:pt idx="30636">
                  <c:v>15318</c:v>
                </c:pt>
                <c:pt idx="30637">
                  <c:v>15318.5</c:v>
                </c:pt>
                <c:pt idx="30638">
                  <c:v>15319</c:v>
                </c:pt>
                <c:pt idx="30639">
                  <c:v>15319.5</c:v>
                </c:pt>
                <c:pt idx="30640">
                  <c:v>15320</c:v>
                </c:pt>
                <c:pt idx="30641">
                  <c:v>15320.5</c:v>
                </c:pt>
                <c:pt idx="30642">
                  <c:v>15321</c:v>
                </c:pt>
                <c:pt idx="30643">
                  <c:v>15321.5</c:v>
                </c:pt>
                <c:pt idx="30644">
                  <c:v>15322</c:v>
                </c:pt>
                <c:pt idx="30645">
                  <c:v>15322.5</c:v>
                </c:pt>
                <c:pt idx="30646">
                  <c:v>15323</c:v>
                </c:pt>
                <c:pt idx="30647">
                  <c:v>15323.5</c:v>
                </c:pt>
                <c:pt idx="30648">
                  <c:v>15324</c:v>
                </c:pt>
                <c:pt idx="30649">
                  <c:v>15324.5</c:v>
                </c:pt>
                <c:pt idx="30650">
                  <c:v>15325</c:v>
                </c:pt>
                <c:pt idx="30651">
                  <c:v>15325.5</c:v>
                </c:pt>
                <c:pt idx="30652">
                  <c:v>15326</c:v>
                </c:pt>
                <c:pt idx="30653">
                  <c:v>15326.5</c:v>
                </c:pt>
                <c:pt idx="30654">
                  <c:v>15327</c:v>
                </c:pt>
                <c:pt idx="30655">
                  <c:v>15327.5</c:v>
                </c:pt>
                <c:pt idx="30656">
                  <c:v>15328</c:v>
                </c:pt>
                <c:pt idx="30657">
                  <c:v>15328.5</c:v>
                </c:pt>
                <c:pt idx="30658">
                  <c:v>15329</c:v>
                </c:pt>
                <c:pt idx="30659">
                  <c:v>15329.5</c:v>
                </c:pt>
                <c:pt idx="30660">
                  <c:v>15330</c:v>
                </c:pt>
                <c:pt idx="30661">
                  <c:v>15330.5</c:v>
                </c:pt>
                <c:pt idx="30662">
                  <c:v>15331</c:v>
                </c:pt>
                <c:pt idx="30663">
                  <c:v>15331.5</c:v>
                </c:pt>
                <c:pt idx="30664">
                  <c:v>15332</c:v>
                </c:pt>
                <c:pt idx="30665">
                  <c:v>15332.5</c:v>
                </c:pt>
                <c:pt idx="30666">
                  <c:v>15333</c:v>
                </c:pt>
                <c:pt idx="30667">
                  <c:v>15333.5</c:v>
                </c:pt>
                <c:pt idx="30668">
                  <c:v>15334</c:v>
                </c:pt>
                <c:pt idx="30669">
                  <c:v>15334.5</c:v>
                </c:pt>
                <c:pt idx="30670">
                  <c:v>15335</c:v>
                </c:pt>
                <c:pt idx="30671">
                  <c:v>15335.5</c:v>
                </c:pt>
                <c:pt idx="30672">
                  <c:v>15336</c:v>
                </c:pt>
                <c:pt idx="30673">
                  <c:v>15336.5</c:v>
                </c:pt>
                <c:pt idx="30674">
                  <c:v>15337</c:v>
                </c:pt>
                <c:pt idx="30675">
                  <c:v>15337.5</c:v>
                </c:pt>
                <c:pt idx="30676">
                  <c:v>15338</c:v>
                </c:pt>
                <c:pt idx="30677">
                  <c:v>15338.5</c:v>
                </c:pt>
                <c:pt idx="30678">
                  <c:v>15339</c:v>
                </c:pt>
                <c:pt idx="30679">
                  <c:v>15339.5</c:v>
                </c:pt>
                <c:pt idx="30680">
                  <c:v>15340</c:v>
                </c:pt>
                <c:pt idx="30681">
                  <c:v>15340.5</c:v>
                </c:pt>
                <c:pt idx="30682">
                  <c:v>15341</c:v>
                </c:pt>
                <c:pt idx="30683">
                  <c:v>15341.5</c:v>
                </c:pt>
                <c:pt idx="30684">
                  <c:v>15342</c:v>
                </c:pt>
                <c:pt idx="30685">
                  <c:v>15342.5</c:v>
                </c:pt>
                <c:pt idx="30686">
                  <c:v>15343</c:v>
                </c:pt>
                <c:pt idx="30687">
                  <c:v>15343.5</c:v>
                </c:pt>
                <c:pt idx="30688">
                  <c:v>15344</c:v>
                </c:pt>
                <c:pt idx="30689">
                  <c:v>15344.5</c:v>
                </c:pt>
                <c:pt idx="30690">
                  <c:v>15345</c:v>
                </c:pt>
                <c:pt idx="30691">
                  <c:v>15345.5</c:v>
                </c:pt>
                <c:pt idx="30692">
                  <c:v>15346</c:v>
                </c:pt>
                <c:pt idx="30693">
                  <c:v>15346.5</c:v>
                </c:pt>
                <c:pt idx="30694">
                  <c:v>15347</c:v>
                </c:pt>
                <c:pt idx="30695">
                  <c:v>15347.5</c:v>
                </c:pt>
                <c:pt idx="30696">
                  <c:v>15348</c:v>
                </c:pt>
                <c:pt idx="30697">
                  <c:v>15348.5</c:v>
                </c:pt>
                <c:pt idx="30698">
                  <c:v>15349</c:v>
                </c:pt>
                <c:pt idx="30699">
                  <c:v>15349.5</c:v>
                </c:pt>
                <c:pt idx="30700">
                  <c:v>15350</c:v>
                </c:pt>
                <c:pt idx="30701">
                  <c:v>15350.5</c:v>
                </c:pt>
                <c:pt idx="30702">
                  <c:v>15351</c:v>
                </c:pt>
                <c:pt idx="30703">
                  <c:v>15351.5</c:v>
                </c:pt>
                <c:pt idx="30704">
                  <c:v>15352</c:v>
                </c:pt>
                <c:pt idx="30705">
                  <c:v>15352.5</c:v>
                </c:pt>
                <c:pt idx="30706">
                  <c:v>15353</c:v>
                </c:pt>
                <c:pt idx="30707">
                  <c:v>15353.5</c:v>
                </c:pt>
                <c:pt idx="30708">
                  <c:v>15354</c:v>
                </c:pt>
                <c:pt idx="30709">
                  <c:v>15354.5</c:v>
                </c:pt>
                <c:pt idx="30710">
                  <c:v>15355</c:v>
                </c:pt>
                <c:pt idx="30711">
                  <c:v>15355.5</c:v>
                </c:pt>
                <c:pt idx="30712">
                  <c:v>15356</c:v>
                </c:pt>
                <c:pt idx="30713">
                  <c:v>15356.5</c:v>
                </c:pt>
                <c:pt idx="30714">
                  <c:v>15357</c:v>
                </c:pt>
                <c:pt idx="30715">
                  <c:v>15357.5</c:v>
                </c:pt>
                <c:pt idx="30716">
                  <c:v>15358</c:v>
                </c:pt>
                <c:pt idx="30717">
                  <c:v>15358.5</c:v>
                </c:pt>
                <c:pt idx="30718">
                  <c:v>15359</c:v>
                </c:pt>
                <c:pt idx="30719">
                  <c:v>15359.5</c:v>
                </c:pt>
                <c:pt idx="30720">
                  <c:v>15360</c:v>
                </c:pt>
                <c:pt idx="30721">
                  <c:v>15360.5</c:v>
                </c:pt>
                <c:pt idx="30722">
                  <c:v>15361</c:v>
                </c:pt>
                <c:pt idx="30723">
                  <c:v>15361.5</c:v>
                </c:pt>
                <c:pt idx="30724">
                  <c:v>15362</c:v>
                </c:pt>
                <c:pt idx="30725">
                  <c:v>15362.5</c:v>
                </c:pt>
                <c:pt idx="30726">
                  <c:v>15363</c:v>
                </c:pt>
                <c:pt idx="30727">
                  <c:v>15363.5</c:v>
                </c:pt>
                <c:pt idx="30728">
                  <c:v>15364</c:v>
                </c:pt>
                <c:pt idx="30729">
                  <c:v>15364.5</c:v>
                </c:pt>
                <c:pt idx="30730">
                  <c:v>15365</c:v>
                </c:pt>
                <c:pt idx="30731">
                  <c:v>15365.5</c:v>
                </c:pt>
                <c:pt idx="30732">
                  <c:v>15366</c:v>
                </c:pt>
                <c:pt idx="30733">
                  <c:v>15366.5</c:v>
                </c:pt>
                <c:pt idx="30734">
                  <c:v>15367</c:v>
                </c:pt>
                <c:pt idx="30735">
                  <c:v>15367.5</c:v>
                </c:pt>
                <c:pt idx="30736">
                  <c:v>15368</c:v>
                </c:pt>
                <c:pt idx="30737">
                  <c:v>15368.5</c:v>
                </c:pt>
                <c:pt idx="30738">
                  <c:v>15369</c:v>
                </c:pt>
                <c:pt idx="30739">
                  <c:v>15369.5</c:v>
                </c:pt>
                <c:pt idx="30740">
                  <c:v>15370</c:v>
                </c:pt>
                <c:pt idx="30741">
                  <c:v>15370.5</c:v>
                </c:pt>
                <c:pt idx="30742">
                  <c:v>15371</c:v>
                </c:pt>
                <c:pt idx="30743">
                  <c:v>15371.5</c:v>
                </c:pt>
                <c:pt idx="30744">
                  <c:v>15372</c:v>
                </c:pt>
                <c:pt idx="30745">
                  <c:v>15372.5</c:v>
                </c:pt>
                <c:pt idx="30746">
                  <c:v>15373</c:v>
                </c:pt>
                <c:pt idx="30747">
                  <c:v>15373.5</c:v>
                </c:pt>
                <c:pt idx="30748">
                  <c:v>15374</c:v>
                </c:pt>
                <c:pt idx="30749">
                  <c:v>15374.5</c:v>
                </c:pt>
                <c:pt idx="30750">
                  <c:v>15375</c:v>
                </c:pt>
                <c:pt idx="30751">
                  <c:v>15375.5</c:v>
                </c:pt>
                <c:pt idx="30752">
                  <c:v>15376</c:v>
                </c:pt>
                <c:pt idx="30753">
                  <c:v>15376.5</c:v>
                </c:pt>
                <c:pt idx="30754">
                  <c:v>15377</c:v>
                </c:pt>
                <c:pt idx="30755">
                  <c:v>15377.5</c:v>
                </c:pt>
                <c:pt idx="30756">
                  <c:v>15378</c:v>
                </c:pt>
                <c:pt idx="30757">
                  <c:v>15378.5</c:v>
                </c:pt>
                <c:pt idx="30758">
                  <c:v>15379</c:v>
                </c:pt>
                <c:pt idx="30759">
                  <c:v>15379.5</c:v>
                </c:pt>
                <c:pt idx="30760">
                  <c:v>15380</c:v>
                </c:pt>
                <c:pt idx="30761">
                  <c:v>15380.5</c:v>
                </c:pt>
                <c:pt idx="30762">
                  <c:v>15381</c:v>
                </c:pt>
                <c:pt idx="30763">
                  <c:v>15381.5</c:v>
                </c:pt>
                <c:pt idx="30764">
                  <c:v>15382</c:v>
                </c:pt>
                <c:pt idx="30765">
                  <c:v>15382.5</c:v>
                </c:pt>
                <c:pt idx="30766">
                  <c:v>15383</c:v>
                </c:pt>
                <c:pt idx="30767">
                  <c:v>15383.5</c:v>
                </c:pt>
                <c:pt idx="30768">
                  <c:v>15384</c:v>
                </c:pt>
                <c:pt idx="30769">
                  <c:v>15384.5</c:v>
                </c:pt>
                <c:pt idx="30770">
                  <c:v>15385</c:v>
                </c:pt>
                <c:pt idx="30771">
                  <c:v>15385.5</c:v>
                </c:pt>
                <c:pt idx="30772">
                  <c:v>15386</c:v>
                </c:pt>
                <c:pt idx="30773">
                  <c:v>15386.5</c:v>
                </c:pt>
                <c:pt idx="30774">
                  <c:v>15387</c:v>
                </c:pt>
                <c:pt idx="30775">
                  <c:v>15387.5</c:v>
                </c:pt>
                <c:pt idx="30776">
                  <c:v>15388</c:v>
                </c:pt>
                <c:pt idx="30777">
                  <c:v>15388.5</c:v>
                </c:pt>
                <c:pt idx="30778">
                  <c:v>15389</c:v>
                </c:pt>
                <c:pt idx="30779">
                  <c:v>15389.5</c:v>
                </c:pt>
                <c:pt idx="30780">
                  <c:v>15390</c:v>
                </c:pt>
                <c:pt idx="30781">
                  <c:v>15390.5</c:v>
                </c:pt>
                <c:pt idx="30782">
                  <c:v>15391</c:v>
                </c:pt>
                <c:pt idx="30783">
                  <c:v>15391.5</c:v>
                </c:pt>
                <c:pt idx="30784">
                  <c:v>15392</c:v>
                </c:pt>
                <c:pt idx="30785">
                  <c:v>15392.5</c:v>
                </c:pt>
                <c:pt idx="30786">
                  <c:v>15393</c:v>
                </c:pt>
                <c:pt idx="30787">
                  <c:v>15393.5</c:v>
                </c:pt>
                <c:pt idx="30788">
                  <c:v>15394</c:v>
                </c:pt>
                <c:pt idx="30789">
                  <c:v>15394.5</c:v>
                </c:pt>
                <c:pt idx="30790">
                  <c:v>15395</c:v>
                </c:pt>
                <c:pt idx="30791">
                  <c:v>15395.5</c:v>
                </c:pt>
                <c:pt idx="30792">
                  <c:v>15396</c:v>
                </c:pt>
                <c:pt idx="30793">
                  <c:v>15396.5</c:v>
                </c:pt>
                <c:pt idx="30794">
                  <c:v>15397</c:v>
                </c:pt>
                <c:pt idx="30795">
                  <c:v>15397.5</c:v>
                </c:pt>
                <c:pt idx="30796">
                  <c:v>15398</c:v>
                </c:pt>
                <c:pt idx="30797">
                  <c:v>15398.5</c:v>
                </c:pt>
                <c:pt idx="30798">
                  <c:v>15399</c:v>
                </c:pt>
                <c:pt idx="30799">
                  <c:v>15399.5</c:v>
                </c:pt>
                <c:pt idx="30800">
                  <c:v>15400</c:v>
                </c:pt>
                <c:pt idx="30801">
                  <c:v>15400.5</c:v>
                </c:pt>
                <c:pt idx="30802">
                  <c:v>15401</c:v>
                </c:pt>
                <c:pt idx="30803">
                  <c:v>15401.5</c:v>
                </c:pt>
                <c:pt idx="30804">
                  <c:v>15402</c:v>
                </c:pt>
                <c:pt idx="30805">
                  <c:v>15402.5</c:v>
                </c:pt>
                <c:pt idx="30806">
                  <c:v>15403</c:v>
                </c:pt>
                <c:pt idx="30807">
                  <c:v>15403.5</c:v>
                </c:pt>
                <c:pt idx="30808">
                  <c:v>15404</c:v>
                </c:pt>
                <c:pt idx="30809">
                  <c:v>15404.5</c:v>
                </c:pt>
                <c:pt idx="30810">
                  <c:v>15405</c:v>
                </c:pt>
                <c:pt idx="30811">
                  <c:v>15405.5</c:v>
                </c:pt>
                <c:pt idx="30812">
                  <c:v>15406</c:v>
                </c:pt>
                <c:pt idx="30813">
                  <c:v>15406.5</c:v>
                </c:pt>
                <c:pt idx="30814">
                  <c:v>15407</c:v>
                </c:pt>
                <c:pt idx="30815">
                  <c:v>15407.5</c:v>
                </c:pt>
                <c:pt idx="30816">
                  <c:v>15408</c:v>
                </c:pt>
                <c:pt idx="30817">
                  <c:v>15408.5</c:v>
                </c:pt>
                <c:pt idx="30818">
                  <c:v>15409</c:v>
                </c:pt>
                <c:pt idx="30819">
                  <c:v>15409.5</c:v>
                </c:pt>
                <c:pt idx="30820">
                  <c:v>15410</c:v>
                </c:pt>
                <c:pt idx="30821">
                  <c:v>15410.5</c:v>
                </c:pt>
                <c:pt idx="30822">
                  <c:v>15411</c:v>
                </c:pt>
                <c:pt idx="30823">
                  <c:v>15411.5</c:v>
                </c:pt>
                <c:pt idx="30824">
                  <c:v>15412</c:v>
                </c:pt>
                <c:pt idx="30825">
                  <c:v>15412.5</c:v>
                </c:pt>
                <c:pt idx="30826">
                  <c:v>15413</c:v>
                </c:pt>
                <c:pt idx="30827">
                  <c:v>15413.5</c:v>
                </c:pt>
                <c:pt idx="30828">
                  <c:v>15414</c:v>
                </c:pt>
                <c:pt idx="30829">
                  <c:v>15414.5</c:v>
                </c:pt>
                <c:pt idx="30830">
                  <c:v>15415</c:v>
                </c:pt>
                <c:pt idx="30831">
                  <c:v>15415.5</c:v>
                </c:pt>
                <c:pt idx="30832">
                  <c:v>15416</c:v>
                </c:pt>
                <c:pt idx="30833">
                  <c:v>15416.5</c:v>
                </c:pt>
                <c:pt idx="30834">
                  <c:v>15417</c:v>
                </c:pt>
                <c:pt idx="30835">
                  <c:v>15417.5</c:v>
                </c:pt>
                <c:pt idx="30836">
                  <c:v>15418</c:v>
                </c:pt>
                <c:pt idx="30837">
                  <c:v>15418.5</c:v>
                </c:pt>
                <c:pt idx="30838">
                  <c:v>15419</c:v>
                </c:pt>
                <c:pt idx="30839">
                  <c:v>15419.5</c:v>
                </c:pt>
                <c:pt idx="30840">
                  <c:v>15420</c:v>
                </c:pt>
                <c:pt idx="30841">
                  <c:v>15420.5</c:v>
                </c:pt>
                <c:pt idx="30842">
                  <c:v>15421</c:v>
                </c:pt>
                <c:pt idx="30843">
                  <c:v>15421.5</c:v>
                </c:pt>
                <c:pt idx="30844">
                  <c:v>15422</c:v>
                </c:pt>
                <c:pt idx="30845">
                  <c:v>15422.5</c:v>
                </c:pt>
                <c:pt idx="30846">
                  <c:v>15423</c:v>
                </c:pt>
                <c:pt idx="30847">
                  <c:v>15423.5</c:v>
                </c:pt>
                <c:pt idx="30848">
                  <c:v>15424</c:v>
                </c:pt>
                <c:pt idx="30849">
                  <c:v>15424.5</c:v>
                </c:pt>
                <c:pt idx="30850">
                  <c:v>15425</c:v>
                </c:pt>
                <c:pt idx="30851">
                  <c:v>15425.5</c:v>
                </c:pt>
                <c:pt idx="30852">
                  <c:v>15426</c:v>
                </c:pt>
                <c:pt idx="30853">
                  <c:v>15426.5</c:v>
                </c:pt>
                <c:pt idx="30854">
                  <c:v>15427</c:v>
                </c:pt>
                <c:pt idx="30855">
                  <c:v>15427.5</c:v>
                </c:pt>
                <c:pt idx="30856">
                  <c:v>15428</c:v>
                </c:pt>
                <c:pt idx="30857">
                  <c:v>15428.5</c:v>
                </c:pt>
                <c:pt idx="30858">
                  <c:v>15429</c:v>
                </c:pt>
                <c:pt idx="30859">
                  <c:v>15429.5</c:v>
                </c:pt>
                <c:pt idx="30860">
                  <c:v>15430</c:v>
                </c:pt>
                <c:pt idx="30861">
                  <c:v>15430.5</c:v>
                </c:pt>
                <c:pt idx="30862">
                  <c:v>15431</c:v>
                </c:pt>
                <c:pt idx="30863">
                  <c:v>15431.5</c:v>
                </c:pt>
                <c:pt idx="30864">
                  <c:v>15432</c:v>
                </c:pt>
                <c:pt idx="30865">
                  <c:v>15432.5</c:v>
                </c:pt>
                <c:pt idx="30866">
                  <c:v>15433</c:v>
                </c:pt>
                <c:pt idx="30867">
                  <c:v>15433.5</c:v>
                </c:pt>
                <c:pt idx="30868">
                  <c:v>15434</c:v>
                </c:pt>
                <c:pt idx="30869">
                  <c:v>15434.5</c:v>
                </c:pt>
                <c:pt idx="30870">
                  <c:v>15435</c:v>
                </c:pt>
                <c:pt idx="30871">
                  <c:v>15435.5</c:v>
                </c:pt>
                <c:pt idx="30872">
                  <c:v>15436</c:v>
                </c:pt>
                <c:pt idx="30873">
                  <c:v>15436.5</c:v>
                </c:pt>
                <c:pt idx="30874">
                  <c:v>15437</c:v>
                </c:pt>
                <c:pt idx="30875">
                  <c:v>15437.5</c:v>
                </c:pt>
                <c:pt idx="30876">
                  <c:v>15438</c:v>
                </c:pt>
                <c:pt idx="30877">
                  <c:v>15438.5</c:v>
                </c:pt>
                <c:pt idx="30878">
                  <c:v>15439</c:v>
                </c:pt>
                <c:pt idx="30879">
                  <c:v>15439.5</c:v>
                </c:pt>
                <c:pt idx="30880">
                  <c:v>15440</c:v>
                </c:pt>
                <c:pt idx="30881">
                  <c:v>15440.5</c:v>
                </c:pt>
                <c:pt idx="30882">
                  <c:v>15441</c:v>
                </c:pt>
                <c:pt idx="30883">
                  <c:v>15441.5</c:v>
                </c:pt>
                <c:pt idx="30884">
                  <c:v>15442</c:v>
                </c:pt>
                <c:pt idx="30885">
                  <c:v>15442.5</c:v>
                </c:pt>
                <c:pt idx="30886">
                  <c:v>15443</c:v>
                </c:pt>
                <c:pt idx="30887">
                  <c:v>15443.5</c:v>
                </c:pt>
                <c:pt idx="30888">
                  <c:v>15444</c:v>
                </c:pt>
                <c:pt idx="30889">
                  <c:v>15444.5</c:v>
                </c:pt>
                <c:pt idx="30890">
                  <c:v>15445</c:v>
                </c:pt>
                <c:pt idx="30891">
                  <c:v>15445.5</c:v>
                </c:pt>
                <c:pt idx="30892">
                  <c:v>15446</c:v>
                </c:pt>
                <c:pt idx="30893">
                  <c:v>15446.5</c:v>
                </c:pt>
                <c:pt idx="30894">
                  <c:v>15447</c:v>
                </c:pt>
                <c:pt idx="30895">
                  <c:v>15447.5</c:v>
                </c:pt>
                <c:pt idx="30896">
                  <c:v>15448</c:v>
                </c:pt>
                <c:pt idx="30897">
                  <c:v>15448.5</c:v>
                </c:pt>
                <c:pt idx="30898">
                  <c:v>15449</c:v>
                </c:pt>
                <c:pt idx="30899">
                  <c:v>15449.5</c:v>
                </c:pt>
                <c:pt idx="30900">
                  <c:v>15450</c:v>
                </c:pt>
                <c:pt idx="30901">
                  <c:v>15450.5</c:v>
                </c:pt>
                <c:pt idx="30902">
                  <c:v>15451</c:v>
                </c:pt>
                <c:pt idx="30903">
                  <c:v>15451.5</c:v>
                </c:pt>
                <c:pt idx="30904">
                  <c:v>15452</c:v>
                </c:pt>
                <c:pt idx="30905">
                  <c:v>15452.5</c:v>
                </c:pt>
                <c:pt idx="30906">
                  <c:v>15453</c:v>
                </c:pt>
                <c:pt idx="30907">
                  <c:v>15453.5</c:v>
                </c:pt>
                <c:pt idx="30908">
                  <c:v>15454</c:v>
                </c:pt>
                <c:pt idx="30909">
                  <c:v>15454.5</c:v>
                </c:pt>
                <c:pt idx="30910">
                  <c:v>15455</c:v>
                </c:pt>
                <c:pt idx="30911">
                  <c:v>15455.5</c:v>
                </c:pt>
                <c:pt idx="30912">
                  <c:v>15456</c:v>
                </c:pt>
                <c:pt idx="30913">
                  <c:v>15456.5</c:v>
                </c:pt>
                <c:pt idx="30914">
                  <c:v>15457</c:v>
                </c:pt>
                <c:pt idx="30915">
                  <c:v>15457.5</c:v>
                </c:pt>
                <c:pt idx="30916">
                  <c:v>15458</c:v>
                </c:pt>
                <c:pt idx="30917">
                  <c:v>15458.5</c:v>
                </c:pt>
                <c:pt idx="30918">
                  <c:v>15459</c:v>
                </c:pt>
                <c:pt idx="30919">
                  <c:v>15459.5</c:v>
                </c:pt>
                <c:pt idx="30920">
                  <c:v>15460</c:v>
                </c:pt>
                <c:pt idx="30921">
                  <c:v>15460.5</c:v>
                </c:pt>
                <c:pt idx="30922">
                  <c:v>15461</c:v>
                </c:pt>
                <c:pt idx="30923">
                  <c:v>15461.5</c:v>
                </c:pt>
                <c:pt idx="30924">
                  <c:v>15462</c:v>
                </c:pt>
                <c:pt idx="30925">
                  <c:v>15462.5</c:v>
                </c:pt>
                <c:pt idx="30926">
                  <c:v>15463</c:v>
                </c:pt>
                <c:pt idx="30927">
                  <c:v>15463.5</c:v>
                </c:pt>
                <c:pt idx="30928">
                  <c:v>15464</c:v>
                </c:pt>
                <c:pt idx="30929">
                  <c:v>15464.5</c:v>
                </c:pt>
                <c:pt idx="30930">
                  <c:v>15465</c:v>
                </c:pt>
                <c:pt idx="30931">
                  <c:v>15465.5</c:v>
                </c:pt>
                <c:pt idx="30932">
                  <c:v>15466</c:v>
                </c:pt>
                <c:pt idx="30933">
                  <c:v>15466.5</c:v>
                </c:pt>
                <c:pt idx="30934">
                  <c:v>15467</c:v>
                </c:pt>
                <c:pt idx="30935">
                  <c:v>15467.5</c:v>
                </c:pt>
                <c:pt idx="30936">
                  <c:v>15468</c:v>
                </c:pt>
                <c:pt idx="30937">
                  <c:v>15468.5</c:v>
                </c:pt>
                <c:pt idx="30938">
                  <c:v>15469</c:v>
                </c:pt>
                <c:pt idx="30939">
                  <c:v>15469.5</c:v>
                </c:pt>
                <c:pt idx="30940">
                  <c:v>15470</c:v>
                </c:pt>
                <c:pt idx="30941">
                  <c:v>15470.5</c:v>
                </c:pt>
                <c:pt idx="30942">
                  <c:v>15471</c:v>
                </c:pt>
                <c:pt idx="30943">
                  <c:v>15471.5</c:v>
                </c:pt>
                <c:pt idx="30944">
                  <c:v>15472</c:v>
                </c:pt>
                <c:pt idx="30945">
                  <c:v>15472.5</c:v>
                </c:pt>
                <c:pt idx="30946">
                  <c:v>15473</c:v>
                </c:pt>
                <c:pt idx="30947">
                  <c:v>15473.5</c:v>
                </c:pt>
                <c:pt idx="30948">
                  <c:v>15474</c:v>
                </c:pt>
                <c:pt idx="30949">
                  <c:v>15474.5</c:v>
                </c:pt>
                <c:pt idx="30950">
                  <c:v>15475</c:v>
                </c:pt>
                <c:pt idx="30951">
                  <c:v>15475.5</c:v>
                </c:pt>
                <c:pt idx="30952">
                  <c:v>15476</c:v>
                </c:pt>
                <c:pt idx="30953">
                  <c:v>15476.5</c:v>
                </c:pt>
                <c:pt idx="30954">
                  <c:v>15477</c:v>
                </c:pt>
                <c:pt idx="30955">
                  <c:v>15477.5</c:v>
                </c:pt>
                <c:pt idx="30956">
                  <c:v>15478</c:v>
                </c:pt>
                <c:pt idx="30957">
                  <c:v>15478.5</c:v>
                </c:pt>
                <c:pt idx="30958">
                  <c:v>15479</c:v>
                </c:pt>
                <c:pt idx="30959">
                  <c:v>15479.5</c:v>
                </c:pt>
                <c:pt idx="30960">
                  <c:v>15480</c:v>
                </c:pt>
                <c:pt idx="30961">
                  <c:v>15480.5</c:v>
                </c:pt>
                <c:pt idx="30962">
                  <c:v>15481</c:v>
                </c:pt>
                <c:pt idx="30963">
                  <c:v>15481.5</c:v>
                </c:pt>
                <c:pt idx="30964">
                  <c:v>15482</c:v>
                </c:pt>
                <c:pt idx="30965">
                  <c:v>15482.5</c:v>
                </c:pt>
                <c:pt idx="30966">
                  <c:v>15483</c:v>
                </c:pt>
                <c:pt idx="30967">
                  <c:v>15483.5</c:v>
                </c:pt>
                <c:pt idx="30968">
                  <c:v>15484</c:v>
                </c:pt>
                <c:pt idx="30969">
                  <c:v>15484.5</c:v>
                </c:pt>
                <c:pt idx="30970">
                  <c:v>15485</c:v>
                </c:pt>
                <c:pt idx="30971">
                  <c:v>15485.5</c:v>
                </c:pt>
                <c:pt idx="30972">
                  <c:v>15486</c:v>
                </c:pt>
                <c:pt idx="30973">
                  <c:v>15486.5</c:v>
                </c:pt>
                <c:pt idx="30974">
                  <c:v>15487</c:v>
                </c:pt>
                <c:pt idx="30975">
                  <c:v>15487.5</c:v>
                </c:pt>
                <c:pt idx="30976">
                  <c:v>15488</c:v>
                </c:pt>
                <c:pt idx="30977">
                  <c:v>15488.5</c:v>
                </c:pt>
                <c:pt idx="30978">
                  <c:v>15489</c:v>
                </c:pt>
                <c:pt idx="30979">
                  <c:v>15489.5</c:v>
                </c:pt>
                <c:pt idx="30980">
                  <c:v>15490</c:v>
                </c:pt>
                <c:pt idx="30981">
                  <c:v>15490.5</c:v>
                </c:pt>
                <c:pt idx="30982">
                  <c:v>15491</c:v>
                </c:pt>
                <c:pt idx="30983">
                  <c:v>15491.5</c:v>
                </c:pt>
                <c:pt idx="30984">
                  <c:v>15492</c:v>
                </c:pt>
                <c:pt idx="30985">
                  <c:v>15492.5</c:v>
                </c:pt>
                <c:pt idx="30986">
                  <c:v>15493</c:v>
                </c:pt>
                <c:pt idx="30987">
                  <c:v>15493.5</c:v>
                </c:pt>
                <c:pt idx="30988">
                  <c:v>15494</c:v>
                </c:pt>
                <c:pt idx="30989">
                  <c:v>15494.5</c:v>
                </c:pt>
                <c:pt idx="30990">
                  <c:v>15495</c:v>
                </c:pt>
                <c:pt idx="30991">
                  <c:v>15495.5</c:v>
                </c:pt>
                <c:pt idx="30992">
                  <c:v>15496</c:v>
                </c:pt>
                <c:pt idx="30993">
                  <c:v>15496.5</c:v>
                </c:pt>
                <c:pt idx="30994">
                  <c:v>15497</c:v>
                </c:pt>
                <c:pt idx="30995">
                  <c:v>15497.5</c:v>
                </c:pt>
                <c:pt idx="30996">
                  <c:v>15498</c:v>
                </c:pt>
                <c:pt idx="30997">
                  <c:v>15498.5</c:v>
                </c:pt>
                <c:pt idx="30998">
                  <c:v>15499</c:v>
                </c:pt>
                <c:pt idx="30999">
                  <c:v>15499.5</c:v>
                </c:pt>
                <c:pt idx="31000">
                  <c:v>15500</c:v>
                </c:pt>
                <c:pt idx="31001">
                  <c:v>15500.5</c:v>
                </c:pt>
                <c:pt idx="31002">
                  <c:v>15501</c:v>
                </c:pt>
                <c:pt idx="31003">
                  <c:v>15501.5</c:v>
                </c:pt>
                <c:pt idx="31004">
                  <c:v>15502</c:v>
                </c:pt>
                <c:pt idx="31005">
                  <c:v>15502.5</c:v>
                </c:pt>
                <c:pt idx="31006">
                  <c:v>15503</c:v>
                </c:pt>
                <c:pt idx="31007">
                  <c:v>15503.5</c:v>
                </c:pt>
                <c:pt idx="31008">
                  <c:v>15504</c:v>
                </c:pt>
                <c:pt idx="31009">
                  <c:v>15504.5</c:v>
                </c:pt>
                <c:pt idx="31010">
                  <c:v>15505</c:v>
                </c:pt>
                <c:pt idx="31011">
                  <c:v>15505.5</c:v>
                </c:pt>
                <c:pt idx="31012">
                  <c:v>15506</c:v>
                </c:pt>
                <c:pt idx="31013">
                  <c:v>15506.5</c:v>
                </c:pt>
                <c:pt idx="31014">
                  <c:v>15507</c:v>
                </c:pt>
                <c:pt idx="31015">
                  <c:v>15507.5</c:v>
                </c:pt>
                <c:pt idx="31016">
                  <c:v>15508</c:v>
                </c:pt>
                <c:pt idx="31017">
                  <c:v>15508.5</c:v>
                </c:pt>
                <c:pt idx="31018">
                  <c:v>15509</c:v>
                </c:pt>
                <c:pt idx="31019">
                  <c:v>15509.5</c:v>
                </c:pt>
                <c:pt idx="31020">
                  <c:v>15510</c:v>
                </c:pt>
                <c:pt idx="31021">
                  <c:v>15510.5</c:v>
                </c:pt>
                <c:pt idx="31022">
                  <c:v>15511</c:v>
                </c:pt>
                <c:pt idx="31023">
                  <c:v>15511.5</c:v>
                </c:pt>
                <c:pt idx="31024">
                  <c:v>15512</c:v>
                </c:pt>
                <c:pt idx="31025">
                  <c:v>15512.5</c:v>
                </c:pt>
                <c:pt idx="31026">
                  <c:v>15513</c:v>
                </c:pt>
                <c:pt idx="31027">
                  <c:v>15513.5</c:v>
                </c:pt>
                <c:pt idx="31028">
                  <c:v>15514</c:v>
                </c:pt>
                <c:pt idx="31029">
                  <c:v>15514.5</c:v>
                </c:pt>
                <c:pt idx="31030">
                  <c:v>15515</c:v>
                </c:pt>
                <c:pt idx="31031">
                  <c:v>15515.5</c:v>
                </c:pt>
                <c:pt idx="31032">
                  <c:v>15516</c:v>
                </c:pt>
                <c:pt idx="31033">
                  <c:v>15516.5</c:v>
                </c:pt>
                <c:pt idx="31034">
                  <c:v>15517</c:v>
                </c:pt>
                <c:pt idx="31035">
                  <c:v>15517.5</c:v>
                </c:pt>
                <c:pt idx="31036">
                  <c:v>15518</c:v>
                </c:pt>
                <c:pt idx="31037">
                  <c:v>15518.5</c:v>
                </c:pt>
                <c:pt idx="31038">
                  <c:v>15519</c:v>
                </c:pt>
                <c:pt idx="31039">
                  <c:v>15519.5</c:v>
                </c:pt>
                <c:pt idx="31040">
                  <c:v>15520</c:v>
                </c:pt>
                <c:pt idx="31041">
                  <c:v>15520.5</c:v>
                </c:pt>
                <c:pt idx="31042">
                  <c:v>15521</c:v>
                </c:pt>
                <c:pt idx="31043">
                  <c:v>15521.5</c:v>
                </c:pt>
                <c:pt idx="31044">
                  <c:v>15522</c:v>
                </c:pt>
                <c:pt idx="31045">
                  <c:v>15522.5</c:v>
                </c:pt>
                <c:pt idx="31046">
                  <c:v>15523</c:v>
                </c:pt>
                <c:pt idx="31047">
                  <c:v>15523.5</c:v>
                </c:pt>
                <c:pt idx="31048">
                  <c:v>15524</c:v>
                </c:pt>
                <c:pt idx="31049">
                  <c:v>15524.5</c:v>
                </c:pt>
                <c:pt idx="31050">
                  <c:v>15525</c:v>
                </c:pt>
                <c:pt idx="31051">
                  <c:v>15525.5</c:v>
                </c:pt>
                <c:pt idx="31052">
                  <c:v>15526</c:v>
                </c:pt>
                <c:pt idx="31053">
                  <c:v>15526.5</c:v>
                </c:pt>
                <c:pt idx="31054">
                  <c:v>15527</c:v>
                </c:pt>
                <c:pt idx="31055">
                  <c:v>15527.5</c:v>
                </c:pt>
                <c:pt idx="31056">
                  <c:v>15528</c:v>
                </c:pt>
                <c:pt idx="31057">
                  <c:v>15528.5</c:v>
                </c:pt>
                <c:pt idx="31058">
                  <c:v>15529</c:v>
                </c:pt>
                <c:pt idx="31059">
                  <c:v>15529.5</c:v>
                </c:pt>
                <c:pt idx="31060">
                  <c:v>15530</c:v>
                </c:pt>
                <c:pt idx="31061">
                  <c:v>15530.5</c:v>
                </c:pt>
                <c:pt idx="31062">
                  <c:v>15531</c:v>
                </c:pt>
                <c:pt idx="31063">
                  <c:v>15531.5</c:v>
                </c:pt>
                <c:pt idx="31064">
                  <c:v>15532</c:v>
                </c:pt>
                <c:pt idx="31065">
                  <c:v>15532.5</c:v>
                </c:pt>
                <c:pt idx="31066">
                  <c:v>15533</c:v>
                </c:pt>
                <c:pt idx="31067">
                  <c:v>15533.5</c:v>
                </c:pt>
                <c:pt idx="31068">
                  <c:v>15534</c:v>
                </c:pt>
                <c:pt idx="31069">
                  <c:v>15534.5</c:v>
                </c:pt>
                <c:pt idx="31070">
                  <c:v>15535</c:v>
                </c:pt>
                <c:pt idx="31071">
                  <c:v>15535.5</c:v>
                </c:pt>
                <c:pt idx="31072">
                  <c:v>15536</c:v>
                </c:pt>
                <c:pt idx="31073">
                  <c:v>15536.5</c:v>
                </c:pt>
                <c:pt idx="31074">
                  <c:v>15537</c:v>
                </c:pt>
                <c:pt idx="31075">
                  <c:v>15537.5</c:v>
                </c:pt>
                <c:pt idx="31076">
                  <c:v>15538</c:v>
                </c:pt>
                <c:pt idx="31077">
                  <c:v>15538.5</c:v>
                </c:pt>
                <c:pt idx="31078">
                  <c:v>15539</c:v>
                </c:pt>
                <c:pt idx="31079">
                  <c:v>15539.5</c:v>
                </c:pt>
                <c:pt idx="31080">
                  <c:v>15540</c:v>
                </c:pt>
                <c:pt idx="31081">
                  <c:v>15540.5</c:v>
                </c:pt>
                <c:pt idx="31082">
                  <c:v>15541</c:v>
                </c:pt>
                <c:pt idx="31083">
                  <c:v>15541.5</c:v>
                </c:pt>
                <c:pt idx="31084">
                  <c:v>15542</c:v>
                </c:pt>
                <c:pt idx="31085">
                  <c:v>15542.5</c:v>
                </c:pt>
                <c:pt idx="31086">
                  <c:v>15543</c:v>
                </c:pt>
                <c:pt idx="31087">
                  <c:v>15543.5</c:v>
                </c:pt>
                <c:pt idx="31088">
                  <c:v>15544</c:v>
                </c:pt>
                <c:pt idx="31089">
                  <c:v>15544.5</c:v>
                </c:pt>
                <c:pt idx="31090">
                  <c:v>15545</c:v>
                </c:pt>
                <c:pt idx="31091">
                  <c:v>15545.5</c:v>
                </c:pt>
                <c:pt idx="31092">
                  <c:v>15546</c:v>
                </c:pt>
                <c:pt idx="31093">
                  <c:v>15546.5</c:v>
                </c:pt>
                <c:pt idx="31094">
                  <c:v>15547</c:v>
                </c:pt>
                <c:pt idx="31095">
                  <c:v>15547.5</c:v>
                </c:pt>
                <c:pt idx="31096">
                  <c:v>15548</c:v>
                </c:pt>
                <c:pt idx="31097">
                  <c:v>15548.5</c:v>
                </c:pt>
                <c:pt idx="31098">
                  <c:v>15549</c:v>
                </c:pt>
                <c:pt idx="31099">
                  <c:v>15549.5</c:v>
                </c:pt>
                <c:pt idx="31100">
                  <c:v>15550</c:v>
                </c:pt>
                <c:pt idx="31101">
                  <c:v>15550.5</c:v>
                </c:pt>
                <c:pt idx="31102">
                  <c:v>15551</c:v>
                </c:pt>
                <c:pt idx="31103">
                  <c:v>15551.5</c:v>
                </c:pt>
                <c:pt idx="31104">
                  <c:v>15552</c:v>
                </c:pt>
                <c:pt idx="31105">
                  <c:v>15552.5</c:v>
                </c:pt>
                <c:pt idx="31106">
                  <c:v>15553</c:v>
                </c:pt>
                <c:pt idx="31107">
                  <c:v>15553.5</c:v>
                </c:pt>
                <c:pt idx="31108">
                  <c:v>15554</c:v>
                </c:pt>
                <c:pt idx="31109">
                  <c:v>15554.5</c:v>
                </c:pt>
                <c:pt idx="31110">
                  <c:v>15555</c:v>
                </c:pt>
                <c:pt idx="31111">
                  <c:v>15555.5</c:v>
                </c:pt>
                <c:pt idx="31112">
                  <c:v>15556</c:v>
                </c:pt>
                <c:pt idx="31113">
                  <c:v>15556.5</c:v>
                </c:pt>
                <c:pt idx="31114">
                  <c:v>15557</c:v>
                </c:pt>
                <c:pt idx="31115">
                  <c:v>15557.5</c:v>
                </c:pt>
                <c:pt idx="31116">
                  <c:v>15558</c:v>
                </c:pt>
                <c:pt idx="31117">
                  <c:v>15558.5</c:v>
                </c:pt>
                <c:pt idx="31118">
                  <c:v>15559</c:v>
                </c:pt>
                <c:pt idx="31119">
                  <c:v>15559.5</c:v>
                </c:pt>
                <c:pt idx="31120">
                  <c:v>15560</c:v>
                </c:pt>
                <c:pt idx="31121">
                  <c:v>15560.5</c:v>
                </c:pt>
                <c:pt idx="31122">
                  <c:v>15561</c:v>
                </c:pt>
                <c:pt idx="31123">
                  <c:v>15561.5</c:v>
                </c:pt>
                <c:pt idx="31124">
                  <c:v>15562</c:v>
                </c:pt>
                <c:pt idx="31125">
                  <c:v>15562.5</c:v>
                </c:pt>
                <c:pt idx="31126">
                  <c:v>15563</c:v>
                </c:pt>
                <c:pt idx="31127">
                  <c:v>15563.5</c:v>
                </c:pt>
                <c:pt idx="31128">
                  <c:v>15564</c:v>
                </c:pt>
                <c:pt idx="31129">
                  <c:v>15564.5</c:v>
                </c:pt>
                <c:pt idx="31130">
                  <c:v>15565</c:v>
                </c:pt>
                <c:pt idx="31131">
                  <c:v>15565.5</c:v>
                </c:pt>
                <c:pt idx="31132">
                  <c:v>15566</c:v>
                </c:pt>
                <c:pt idx="31133">
                  <c:v>15566.5</c:v>
                </c:pt>
                <c:pt idx="31134">
                  <c:v>15567</c:v>
                </c:pt>
                <c:pt idx="31135">
                  <c:v>15567.5</c:v>
                </c:pt>
                <c:pt idx="31136">
                  <c:v>15568</c:v>
                </c:pt>
                <c:pt idx="31137">
                  <c:v>15568.5</c:v>
                </c:pt>
                <c:pt idx="31138">
                  <c:v>15569</c:v>
                </c:pt>
                <c:pt idx="31139">
                  <c:v>15569.5</c:v>
                </c:pt>
                <c:pt idx="31140">
                  <c:v>15570</c:v>
                </c:pt>
                <c:pt idx="31141">
                  <c:v>15570.5</c:v>
                </c:pt>
                <c:pt idx="31142">
                  <c:v>15571</c:v>
                </c:pt>
                <c:pt idx="31143">
                  <c:v>15571.5</c:v>
                </c:pt>
                <c:pt idx="31144">
                  <c:v>15572</c:v>
                </c:pt>
                <c:pt idx="31145">
                  <c:v>15572.5</c:v>
                </c:pt>
                <c:pt idx="31146">
                  <c:v>15573</c:v>
                </c:pt>
                <c:pt idx="31147">
                  <c:v>15573.5</c:v>
                </c:pt>
                <c:pt idx="31148">
                  <c:v>15574</c:v>
                </c:pt>
                <c:pt idx="31149">
                  <c:v>15574.5</c:v>
                </c:pt>
                <c:pt idx="31150">
                  <c:v>15575</c:v>
                </c:pt>
                <c:pt idx="31151">
                  <c:v>15575.5</c:v>
                </c:pt>
                <c:pt idx="31152">
                  <c:v>15576</c:v>
                </c:pt>
                <c:pt idx="31153">
                  <c:v>15576.5</c:v>
                </c:pt>
                <c:pt idx="31154">
                  <c:v>15577</c:v>
                </c:pt>
                <c:pt idx="31155">
                  <c:v>15577.5</c:v>
                </c:pt>
                <c:pt idx="31156">
                  <c:v>15578</c:v>
                </c:pt>
                <c:pt idx="31157">
                  <c:v>15578.5</c:v>
                </c:pt>
                <c:pt idx="31158">
                  <c:v>15579</c:v>
                </c:pt>
                <c:pt idx="31159">
                  <c:v>15579.5</c:v>
                </c:pt>
                <c:pt idx="31160">
                  <c:v>15580</c:v>
                </c:pt>
                <c:pt idx="31161">
                  <c:v>15580.5</c:v>
                </c:pt>
                <c:pt idx="31162">
                  <c:v>15581</c:v>
                </c:pt>
                <c:pt idx="31163">
                  <c:v>15581.5</c:v>
                </c:pt>
                <c:pt idx="31164">
                  <c:v>15582</c:v>
                </c:pt>
                <c:pt idx="31165">
                  <c:v>15582.5</c:v>
                </c:pt>
                <c:pt idx="31166">
                  <c:v>15583</c:v>
                </c:pt>
                <c:pt idx="31167">
                  <c:v>15583.5</c:v>
                </c:pt>
                <c:pt idx="31168">
                  <c:v>15584</c:v>
                </c:pt>
                <c:pt idx="31169">
                  <c:v>15584.5</c:v>
                </c:pt>
                <c:pt idx="31170">
                  <c:v>15585</c:v>
                </c:pt>
                <c:pt idx="31171">
                  <c:v>15585.5</c:v>
                </c:pt>
                <c:pt idx="31172">
                  <c:v>15586</c:v>
                </c:pt>
                <c:pt idx="31173">
                  <c:v>15586.5</c:v>
                </c:pt>
                <c:pt idx="31174">
                  <c:v>15587</c:v>
                </c:pt>
                <c:pt idx="31175">
                  <c:v>15587.5</c:v>
                </c:pt>
                <c:pt idx="31176">
                  <c:v>15588</c:v>
                </c:pt>
                <c:pt idx="31177">
                  <c:v>15588.5</c:v>
                </c:pt>
                <c:pt idx="31178">
                  <c:v>15589</c:v>
                </c:pt>
                <c:pt idx="31179">
                  <c:v>15589.5</c:v>
                </c:pt>
                <c:pt idx="31180">
                  <c:v>15590</c:v>
                </c:pt>
                <c:pt idx="31181">
                  <c:v>15590.5</c:v>
                </c:pt>
                <c:pt idx="31182">
                  <c:v>15591</c:v>
                </c:pt>
                <c:pt idx="31183">
                  <c:v>15591.5</c:v>
                </c:pt>
                <c:pt idx="31184">
                  <c:v>15592</c:v>
                </c:pt>
                <c:pt idx="31185">
                  <c:v>15592.5</c:v>
                </c:pt>
                <c:pt idx="31186">
                  <c:v>15593</c:v>
                </c:pt>
                <c:pt idx="31187">
                  <c:v>15593.5</c:v>
                </c:pt>
                <c:pt idx="31188">
                  <c:v>15594</c:v>
                </c:pt>
                <c:pt idx="31189">
                  <c:v>15594.5</c:v>
                </c:pt>
                <c:pt idx="31190">
                  <c:v>15595</c:v>
                </c:pt>
                <c:pt idx="31191">
                  <c:v>15595.5</c:v>
                </c:pt>
                <c:pt idx="31192">
                  <c:v>15596</c:v>
                </c:pt>
                <c:pt idx="31193">
                  <c:v>15596.5</c:v>
                </c:pt>
                <c:pt idx="31194">
                  <c:v>15597</c:v>
                </c:pt>
                <c:pt idx="31195">
                  <c:v>15597.5</c:v>
                </c:pt>
                <c:pt idx="31196">
                  <c:v>15598</c:v>
                </c:pt>
                <c:pt idx="31197">
                  <c:v>15598.5</c:v>
                </c:pt>
                <c:pt idx="31198">
                  <c:v>15599</c:v>
                </c:pt>
                <c:pt idx="31199">
                  <c:v>15599.5</c:v>
                </c:pt>
                <c:pt idx="31200">
                  <c:v>15600</c:v>
                </c:pt>
                <c:pt idx="31201">
                  <c:v>15600.5</c:v>
                </c:pt>
                <c:pt idx="31202">
                  <c:v>15601</c:v>
                </c:pt>
                <c:pt idx="31203">
                  <c:v>15601.5</c:v>
                </c:pt>
                <c:pt idx="31204">
                  <c:v>15602</c:v>
                </c:pt>
                <c:pt idx="31205">
                  <c:v>15602.5</c:v>
                </c:pt>
                <c:pt idx="31206">
                  <c:v>15603</c:v>
                </c:pt>
                <c:pt idx="31207">
                  <c:v>15603.5</c:v>
                </c:pt>
                <c:pt idx="31208">
                  <c:v>15604</c:v>
                </c:pt>
                <c:pt idx="31209">
                  <c:v>15604.5</c:v>
                </c:pt>
                <c:pt idx="31210">
                  <c:v>15605</c:v>
                </c:pt>
                <c:pt idx="31211">
                  <c:v>15605.5</c:v>
                </c:pt>
                <c:pt idx="31212">
                  <c:v>15606</c:v>
                </c:pt>
                <c:pt idx="31213">
                  <c:v>15606.5</c:v>
                </c:pt>
                <c:pt idx="31214">
                  <c:v>15607</c:v>
                </c:pt>
                <c:pt idx="31215">
                  <c:v>15607.5</c:v>
                </c:pt>
                <c:pt idx="31216">
                  <c:v>15608</c:v>
                </c:pt>
                <c:pt idx="31217">
                  <c:v>15608.5</c:v>
                </c:pt>
                <c:pt idx="31218">
                  <c:v>15609</c:v>
                </c:pt>
                <c:pt idx="31219">
                  <c:v>15609.5</c:v>
                </c:pt>
                <c:pt idx="31220">
                  <c:v>15610</c:v>
                </c:pt>
                <c:pt idx="31221">
                  <c:v>15610.5</c:v>
                </c:pt>
                <c:pt idx="31222">
                  <c:v>15611</c:v>
                </c:pt>
                <c:pt idx="31223">
                  <c:v>15611.5</c:v>
                </c:pt>
                <c:pt idx="31224">
                  <c:v>15612</c:v>
                </c:pt>
                <c:pt idx="31225">
                  <c:v>15612.5</c:v>
                </c:pt>
                <c:pt idx="31226">
                  <c:v>15613</c:v>
                </c:pt>
                <c:pt idx="31227">
                  <c:v>15613.5</c:v>
                </c:pt>
                <c:pt idx="31228">
                  <c:v>15614</c:v>
                </c:pt>
                <c:pt idx="31229">
                  <c:v>15614.5</c:v>
                </c:pt>
                <c:pt idx="31230">
                  <c:v>15615</c:v>
                </c:pt>
                <c:pt idx="31231">
                  <c:v>15615.5</c:v>
                </c:pt>
                <c:pt idx="31232">
                  <c:v>15616</c:v>
                </c:pt>
                <c:pt idx="31233">
                  <c:v>15616.5</c:v>
                </c:pt>
                <c:pt idx="31234">
                  <c:v>15617</c:v>
                </c:pt>
                <c:pt idx="31235">
                  <c:v>15617.5</c:v>
                </c:pt>
                <c:pt idx="31236">
                  <c:v>15618</c:v>
                </c:pt>
                <c:pt idx="31237">
                  <c:v>15618.5</c:v>
                </c:pt>
                <c:pt idx="31238">
                  <c:v>15619</c:v>
                </c:pt>
                <c:pt idx="31239">
                  <c:v>15619.5</c:v>
                </c:pt>
                <c:pt idx="31240">
                  <c:v>15620</c:v>
                </c:pt>
                <c:pt idx="31241">
                  <c:v>15620.5</c:v>
                </c:pt>
                <c:pt idx="31242">
                  <c:v>15621</c:v>
                </c:pt>
                <c:pt idx="31243">
                  <c:v>15621.5</c:v>
                </c:pt>
                <c:pt idx="31244">
                  <c:v>15622</c:v>
                </c:pt>
                <c:pt idx="31245">
                  <c:v>15622.5</c:v>
                </c:pt>
                <c:pt idx="31246">
                  <c:v>15623</c:v>
                </c:pt>
                <c:pt idx="31247">
                  <c:v>15623.5</c:v>
                </c:pt>
                <c:pt idx="31248">
                  <c:v>15624</c:v>
                </c:pt>
                <c:pt idx="31249">
                  <c:v>15624.5</c:v>
                </c:pt>
                <c:pt idx="31250">
                  <c:v>15625</c:v>
                </c:pt>
                <c:pt idx="31251">
                  <c:v>15625.5</c:v>
                </c:pt>
                <c:pt idx="31252">
                  <c:v>15626</c:v>
                </c:pt>
                <c:pt idx="31253">
                  <c:v>15626.5</c:v>
                </c:pt>
                <c:pt idx="31254">
                  <c:v>15627</c:v>
                </c:pt>
                <c:pt idx="31255">
                  <c:v>15627.5</c:v>
                </c:pt>
                <c:pt idx="31256">
                  <c:v>15628</c:v>
                </c:pt>
                <c:pt idx="31257">
                  <c:v>15628.5</c:v>
                </c:pt>
                <c:pt idx="31258">
                  <c:v>15629</c:v>
                </c:pt>
                <c:pt idx="31259">
                  <c:v>15629.5</c:v>
                </c:pt>
                <c:pt idx="31260">
                  <c:v>15630</c:v>
                </c:pt>
                <c:pt idx="31261">
                  <c:v>15630.5</c:v>
                </c:pt>
                <c:pt idx="31262">
                  <c:v>15631</c:v>
                </c:pt>
                <c:pt idx="31263">
                  <c:v>15631.5</c:v>
                </c:pt>
                <c:pt idx="31264">
                  <c:v>15632</c:v>
                </c:pt>
                <c:pt idx="31265">
                  <c:v>15632.5</c:v>
                </c:pt>
                <c:pt idx="31266">
                  <c:v>15633</c:v>
                </c:pt>
                <c:pt idx="31267">
                  <c:v>15633.5</c:v>
                </c:pt>
                <c:pt idx="31268">
                  <c:v>15634</c:v>
                </c:pt>
                <c:pt idx="31269">
                  <c:v>15634.5</c:v>
                </c:pt>
                <c:pt idx="31270">
                  <c:v>15635</c:v>
                </c:pt>
                <c:pt idx="31271">
                  <c:v>15635.5</c:v>
                </c:pt>
                <c:pt idx="31272">
                  <c:v>15636</c:v>
                </c:pt>
                <c:pt idx="31273">
                  <c:v>15636.5</c:v>
                </c:pt>
                <c:pt idx="31274">
                  <c:v>15637</c:v>
                </c:pt>
                <c:pt idx="31275">
                  <c:v>15637.5</c:v>
                </c:pt>
                <c:pt idx="31276">
                  <c:v>15638</c:v>
                </c:pt>
                <c:pt idx="31277">
                  <c:v>15638.5</c:v>
                </c:pt>
                <c:pt idx="31278">
                  <c:v>15639</c:v>
                </c:pt>
                <c:pt idx="31279">
                  <c:v>15639.5</c:v>
                </c:pt>
                <c:pt idx="31280">
                  <c:v>15640</c:v>
                </c:pt>
                <c:pt idx="31281">
                  <c:v>15640.5</c:v>
                </c:pt>
                <c:pt idx="31282">
                  <c:v>15641</c:v>
                </c:pt>
                <c:pt idx="31283">
                  <c:v>15641.5</c:v>
                </c:pt>
                <c:pt idx="31284">
                  <c:v>15642</c:v>
                </c:pt>
                <c:pt idx="31285">
                  <c:v>15642.5</c:v>
                </c:pt>
                <c:pt idx="31286">
                  <c:v>15643</c:v>
                </c:pt>
                <c:pt idx="31287">
                  <c:v>15643.5</c:v>
                </c:pt>
                <c:pt idx="31288">
                  <c:v>15644</c:v>
                </c:pt>
                <c:pt idx="31289">
                  <c:v>15644.5</c:v>
                </c:pt>
                <c:pt idx="31290">
                  <c:v>15645</c:v>
                </c:pt>
                <c:pt idx="31291">
                  <c:v>15645.5</c:v>
                </c:pt>
                <c:pt idx="31292">
                  <c:v>15646</c:v>
                </c:pt>
                <c:pt idx="31293">
                  <c:v>15646.5</c:v>
                </c:pt>
                <c:pt idx="31294">
                  <c:v>15647</c:v>
                </c:pt>
                <c:pt idx="31295">
                  <c:v>15647.5</c:v>
                </c:pt>
                <c:pt idx="31296">
                  <c:v>15648</c:v>
                </c:pt>
                <c:pt idx="31297">
                  <c:v>15648.5</c:v>
                </c:pt>
                <c:pt idx="31298">
                  <c:v>15649</c:v>
                </c:pt>
                <c:pt idx="31299">
                  <c:v>15649.5</c:v>
                </c:pt>
                <c:pt idx="31300">
                  <c:v>15650</c:v>
                </c:pt>
                <c:pt idx="31301">
                  <c:v>15650.5</c:v>
                </c:pt>
                <c:pt idx="31302">
                  <c:v>15651</c:v>
                </c:pt>
                <c:pt idx="31303">
                  <c:v>15651.5</c:v>
                </c:pt>
                <c:pt idx="31304">
                  <c:v>15652</c:v>
                </c:pt>
                <c:pt idx="31305">
                  <c:v>15652.5</c:v>
                </c:pt>
                <c:pt idx="31306">
                  <c:v>15653</c:v>
                </c:pt>
                <c:pt idx="31307">
                  <c:v>15653.5</c:v>
                </c:pt>
                <c:pt idx="31308">
                  <c:v>15654</c:v>
                </c:pt>
                <c:pt idx="31309">
                  <c:v>15654.5</c:v>
                </c:pt>
                <c:pt idx="31310">
                  <c:v>15655</c:v>
                </c:pt>
                <c:pt idx="31311">
                  <c:v>15655.5</c:v>
                </c:pt>
                <c:pt idx="31312">
                  <c:v>15656</c:v>
                </c:pt>
                <c:pt idx="31313">
                  <c:v>15656.5</c:v>
                </c:pt>
                <c:pt idx="31314">
                  <c:v>15657</c:v>
                </c:pt>
                <c:pt idx="31315">
                  <c:v>15657.5</c:v>
                </c:pt>
                <c:pt idx="31316">
                  <c:v>15658</c:v>
                </c:pt>
                <c:pt idx="31317">
                  <c:v>15658.5</c:v>
                </c:pt>
                <c:pt idx="31318">
                  <c:v>15659</c:v>
                </c:pt>
                <c:pt idx="31319">
                  <c:v>15659.5</c:v>
                </c:pt>
                <c:pt idx="31320">
                  <c:v>15660</c:v>
                </c:pt>
                <c:pt idx="31321">
                  <c:v>15660.5</c:v>
                </c:pt>
                <c:pt idx="31322">
                  <c:v>15661</c:v>
                </c:pt>
                <c:pt idx="31323">
                  <c:v>15661.5</c:v>
                </c:pt>
                <c:pt idx="31324">
                  <c:v>15662</c:v>
                </c:pt>
                <c:pt idx="31325">
                  <c:v>15662.5</c:v>
                </c:pt>
                <c:pt idx="31326">
                  <c:v>15663</c:v>
                </c:pt>
                <c:pt idx="31327">
                  <c:v>15663.5</c:v>
                </c:pt>
                <c:pt idx="31328">
                  <c:v>15664</c:v>
                </c:pt>
                <c:pt idx="31329">
                  <c:v>15664.5</c:v>
                </c:pt>
                <c:pt idx="31330">
                  <c:v>15665</c:v>
                </c:pt>
                <c:pt idx="31331">
                  <c:v>15665.5</c:v>
                </c:pt>
                <c:pt idx="31332">
                  <c:v>15666</c:v>
                </c:pt>
                <c:pt idx="31333">
                  <c:v>15666.5</c:v>
                </c:pt>
                <c:pt idx="31334">
                  <c:v>15667</c:v>
                </c:pt>
                <c:pt idx="31335">
                  <c:v>15667.5</c:v>
                </c:pt>
                <c:pt idx="31336">
                  <c:v>15668</c:v>
                </c:pt>
                <c:pt idx="31337">
                  <c:v>15668.5</c:v>
                </c:pt>
                <c:pt idx="31338">
                  <c:v>15669</c:v>
                </c:pt>
                <c:pt idx="31339">
                  <c:v>15669.5</c:v>
                </c:pt>
                <c:pt idx="31340">
                  <c:v>15670</c:v>
                </c:pt>
                <c:pt idx="31341">
                  <c:v>15670.5</c:v>
                </c:pt>
                <c:pt idx="31342">
                  <c:v>15671</c:v>
                </c:pt>
                <c:pt idx="31343">
                  <c:v>15671.5</c:v>
                </c:pt>
                <c:pt idx="31344">
                  <c:v>15672</c:v>
                </c:pt>
                <c:pt idx="31345">
                  <c:v>15672.5</c:v>
                </c:pt>
                <c:pt idx="31346">
                  <c:v>15673</c:v>
                </c:pt>
                <c:pt idx="31347">
                  <c:v>15673.5</c:v>
                </c:pt>
                <c:pt idx="31348">
                  <c:v>15674</c:v>
                </c:pt>
                <c:pt idx="31349">
                  <c:v>15674.5</c:v>
                </c:pt>
                <c:pt idx="31350">
                  <c:v>15675</c:v>
                </c:pt>
                <c:pt idx="31351">
                  <c:v>15675.5</c:v>
                </c:pt>
                <c:pt idx="31352">
                  <c:v>15676</c:v>
                </c:pt>
                <c:pt idx="31353">
                  <c:v>15676.5</c:v>
                </c:pt>
                <c:pt idx="31354">
                  <c:v>15677</c:v>
                </c:pt>
                <c:pt idx="31355">
                  <c:v>15677.5</c:v>
                </c:pt>
                <c:pt idx="31356">
                  <c:v>15678</c:v>
                </c:pt>
                <c:pt idx="31357">
                  <c:v>15678.5</c:v>
                </c:pt>
                <c:pt idx="31358">
                  <c:v>15679</c:v>
                </c:pt>
                <c:pt idx="31359">
                  <c:v>15679.5</c:v>
                </c:pt>
                <c:pt idx="31360">
                  <c:v>15680</c:v>
                </c:pt>
                <c:pt idx="31361">
                  <c:v>15680.5</c:v>
                </c:pt>
                <c:pt idx="31362">
                  <c:v>15681</c:v>
                </c:pt>
                <c:pt idx="31363">
                  <c:v>15681.5</c:v>
                </c:pt>
                <c:pt idx="31364">
                  <c:v>15682</c:v>
                </c:pt>
                <c:pt idx="31365">
                  <c:v>15682.5</c:v>
                </c:pt>
                <c:pt idx="31366">
                  <c:v>15683</c:v>
                </c:pt>
                <c:pt idx="31367">
                  <c:v>15683.5</c:v>
                </c:pt>
                <c:pt idx="31368">
                  <c:v>15684</c:v>
                </c:pt>
                <c:pt idx="31369">
                  <c:v>15684.5</c:v>
                </c:pt>
                <c:pt idx="31370">
                  <c:v>15685</c:v>
                </c:pt>
                <c:pt idx="31371">
                  <c:v>15685.5</c:v>
                </c:pt>
                <c:pt idx="31372">
                  <c:v>15686</c:v>
                </c:pt>
                <c:pt idx="31373">
                  <c:v>15686.5</c:v>
                </c:pt>
                <c:pt idx="31374">
                  <c:v>15687</c:v>
                </c:pt>
                <c:pt idx="31375">
                  <c:v>15687.5</c:v>
                </c:pt>
                <c:pt idx="31376">
                  <c:v>15688</c:v>
                </c:pt>
                <c:pt idx="31377">
                  <c:v>15688.5</c:v>
                </c:pt>
                <c:pt idx="31378">
                  <c:v>15689</c:v>
                </c:pt>
                <c:pt idx="31379">
                  <c:v>15689.5</c:v>
                </c:pt>
                <c:pt idx="31380">
                  <c:v>15690</c:v>
                </c:pt>
                <c:pt idx="31381">
                  <c:v>15690.5</c:v>
                </c:pt>
                <c:pt idx="31382">
                  <c:v>15691</c:v>
                </c:pt>
                <c:pt idx="31383">
                  <c:v>15691.5</c:v>
                </c:pt>
                <c:pt idx="31384">
                  <c:v>15692</c:v>
                </c:pt>
                <c:pt idx="31385">
                  <c:v>15692.5</c:v>
                </c:pt>
                <c:pt idx="31386">
                  <c:v>15693</c:v>
                </c:pt>
                <c:pt idx="31387">
                  <c:v>15693.5</c:v>
                </c:pt>
                <c:pt idx="31388">
                  <c:v>15694</c:v>
                </c:pt>
                <c:pt idx="31389">
                  <c:v>15694.5</c:v>
                </c:pt>
                <c:pt idx="31390">
                  <c:v>15695</c:v>
                </c:pt>
                <c:pt idx="31391">
                  <c:v>15695.5</c:v>
                </c:pt>
                <c:pt idx="31392">
                  <c:v>15696</c:v>
                </c:pt>
                <c:pt idx="31393">
                  <c:v>15696.5</c:v>
                </c:pt>
                <c:pt idx="31394">
                  <c:v>15697</c:v>
                </c:pt>
                <c:pt idx="31395">
                  <c:v>15697.5</c:v>
                </c:pt>
                <c:pt idx="31396">
                  <c:v>15698</c:v>
                </c:pt>
                <c:pt idx="31397">
                  <c:v>15698.5</c:v>
                </c:pt>
                <c:pt idx="31398">
                  <c:v>15699</c:v>
                </c:pt>
                <c:pt idx="31399">
                  <c:v>15699.5</c:v>
                </c:pt>
                <c:pt idx="31400">
                  <c:v>15700</c:v>
                </c:pt>
                <c:pt idx="31401">
                  <c:v>15700.5</c:v>
                </c:pt>
                <c:pt idx="31402">
                  <c:v>15701</c:v>
                </c:pt>
                <c:pt idx="31403">
                  <c:v>15701.5</c:v>
                </c:pt>
                <c:pt idx="31404">
                  <c:v>15702</c:v>
                </c:pt>
                <c:pt idx="31405">
                  <c:v>15702.5</c:v>
                </c:pt>
                <c:pt idx="31406">
                  <c:v>15703</c:v>
                </c:pt>
                <c:pt idx="31407">
                  <c:v>15703.5</c:v>
                </c:pt>
                <c:pt idx="31408">
                  <c:v>15704</c:v>
                </c:pt>
                <c:pt idx="31409">
                  <c:v>15704.5</c:v>
                </c:pt>
                <c:pt idx="31410">
                  <c:v>15705</c:v>
                </c:pt>
                <c:pt idx="31411">
                  <c:v>15705.5</c:v>
                </c:pt>
                <c:pt idx="31412">
                  <c:v>15706</c:v>
                </c:pt>
                <c:pt idx="31413">
                  <c:v>15706.5</c:v>
                </c:pt>
                <c:pt idx="31414">
                  <c:v>15707</c:v>
                </c:pt>
                <c:pt idx="31415">
                  <c:v>15707.5</c:v>
                </c:pt>
                <c:pt idx="31416">
                  <c:v>15708</c:v>
                </c:pt>
                <c:pt idx="31417">
                  <c:v>15708.5</c:v>
                </c:pt>
                <c:pt idx="31418">
                  <c:v>15709</c:v>
                </c:pt>
                <c:pt idx="31419">
                  <c:v>15709.5</c:v>
                </c:pt>
                <c:pt idx="31420">
                  <c:v>15710</c:v>
                </c:pt>
                <c:pt idx="31421">
                  <c:v>15710.5</c:v>
                </c:pt>
                <c:pt idx="31422">
                  <c:v>15711</c:v>
                </c:pt>
                <c:pt idx="31423">
                  <c:v>15711.5</c:v>
                </c:pt>
                <c:pt idx="31424">
                  <c:v>15712</c:v>
                </c:pt>
                <c:pt idx="31425">
                  <c:v>15712.5</c:v>
                </c:pt>
                <c:pt idx="31426">
                  <c:v>15713</c:v>
                </c:pt>
                <c:pt idx="31427">
                  <c:v>15713.5</c:v>
                </c:pt>
                <c:pt idx="31428">
                  <c:v>15714</c:v>
                </c:pt>
                <c:pt idx="31429">
                  <c:v>15714.5</c:v>
                </c:pt>
                <c:pt idx="31430">
                  <c:v>15715</c:v>
                </c:pt>
                <c:pt idx="31431">
                  <c:v>15715.5</c:v>
                </c:pt>
                <c:pt idx="31432">
                  <c:v>15716</c:v>
                </c:pt>
                <c:pt idx="31433">
                  <c:v>15716.5</c:v>
                </c:pt>
                <c:pt idx="31434">
                  <c:v>15717</c:v>
                </c:pt>
                <c:pt idx="31435">
                  <c:v>15717.5</c:v>
                </c:pt>
                <c:pt idx="31436">
                  <c:v>15718</c:v>
                </c:pt>
                <c:pt idx="31437">
                  <c:v>15718.5</c:v>
                </c:pt>
                <c:pt idx="31438">
                  <c:v>15719</c:v>
                </c:pt>
                <c:pt idx="31439">
                  <c:v>15719.5</c:v>
                </c:pt>
                <c:pt idx="31440">
                  <c:v>15720</c:v>
                </c:pt>
                <c:pt idx="31441">
                  <c:v>15720.5</c:v>
                </c:pt>
                <c:pt idx="31442">
                  <c:v>15721</c:v>
                </c:pt>
                <c:pt idx="31443">
                  <c:v>15721.5</c:v>
                </c:pt>
                <c:pt idx="31444">
                  <c:v>15722</c:v>
                </c:pt>
                <c:pt idx="31445">
                  <c:v>15722.5</c:v>
                </c:pt>
                <c:pt idx="31446">
                  <c:v>15723</c:v>
                </c:pt>
                <c:pt idx="31447">
                  <c:v>15723.5</c:v>
                </c:pt>
                <c:pt idx="31448">
                  <c:v>15724</c:v>
                </c:pt>
                <c:pt idx="31449">
                  <c:v>15724.5</c:v>
                </c:pt>
                <c:pt idx="31450">
                  <c:v>15725</c:v>
                </c:pt>
                <c:pt idx="31451">
                  <c:v>15725.5</c:v>
                </c:pt>
                <c:pt idx="31452">
                  <c:v>15726</c:v>
                </c:pt>
                <c:pt idx="31453">
                  <c:v>15726.5</c:v>
                </c:pt>
                <c:pt idx="31454">
                  <c:v>15727</c:v>
                </c:pt>
                <c:pt idx="31455">
                  <c:v>15727.5</c:v>
                </c:pt>
                <c:pt idx="31456">
                  <c:v>15728</c:v>
                </c:pt>
                <c:pt idx="31457">
                  <c:v>15728.5</c:v>
                </c:pt>
                <c:pt idx="31458">
                  <c:v>15729</c:v>
                </c:pt>
                <c:pt idx="31459">
                  <c:v>15729.5</c:v>
                </c:pt>
                <c:pt idx="31460">
                  <c:v>15730</c:v>
                </c:pt>
                <c:pt idx="31461">
                  <c:v>15730.5</c:v>
                </c:pt>
                <c:pt idx="31462">
                  <c:v>15731</c:v>
                </c:pt>
                <c:pt idx="31463">
                  <c:v>15731.5</c:v>
                </c:pt>
                <c:pt idx="31464">
                  <c:v>15732</c:v>
                </c:pt>
                <c:pt idx="31465">
                  <c:v>15732.5</c:v>
                </c:pt>
                <c:pt idx="31466">
                  <c:v>15733</c:v>
                </c:pt>
                <c:pt idx="31467">
                  <c:v>15733.5</c:v>
                </c:pt>
                <c:pt idx="31468">
                  <c:v>15734</c:v>
                </c:pt>
                <c:pt idx="31469">
                  <c:v>15734.5</c:v>
                </c:pt>
                <c:pt idx="31470">
                  <c:v>15735</c:v>
                </c:pt>
                <c:pt idx="31471">
                  <c:v>15735.5</c:v>
                </c:pt>
                <c:pt idx="31472">
                  <c:v>15736</c:v>
                </c:pt>
                <c:pt idx="31473">
                  <c:v>15736.5</c:v>
                </c:pt>
                <c:pt idx="31474">
                  <c:v>15737</c:v>
                </c:pt>
                <c:pt idx="31475">
                  <c:v>15737.5</c:v>
                </c:pt>
                <c:pt idx="31476">
                  <c:v>15738</c:v>
                </c:pt>
                <c:pt idx="31477">
                  <c:v>15738.5</c:v>
                </c:pt>
                <c:pt idx="31478">
                  <c:v>15739</c:v>
                </c:pt>
                <c:pt idx="31479">
                  <c:v>15739.5</c:v>
                </c:pt>
                <c:pt idx="31480">
                  <c:v>15740</c:v>
                </c:pt>
                <c:pt idx="31481">
                  <c:v>15740.5</c:v>
                </c:pt>
                <c:pt idx="31482">
                  <c:v>15741</c:v>
                </c:pt>
                <c:pt idx="31483">
                  <c:v>15741.5</c:v>
                </c:pt>
                <c:pt idx="31484">
                  <c:v>15742</c:v>
                </c:pt>
                <c:pt idx="31485">
                  <c:v>15742.5</c:v>
                </c:pt>
                <c:pt idx="31486">
                  <c:v>15743</c:v>
                </c:pt>
                <c:pt idx="31487">
                  <c:v>15743.5</c:v>
                </c:pt>
                <c:pt idx="31488">
                  <c:v>15744</c:v>
                </c:pt>
                <c:pt idx="31489">
                  <c:v>15744.5</c:v>
                </c:pt>
                <c:pt idx="31490">
                  <c:v>15745</c:v>
                </c:pt>
                <c:pt idx="31491">
                  <c:v>15745.5</c:v>
                </c:pt>
                <c:pt idx="31492">
                  <c:v>15746</c:v>
                </c:pt>
                <c:pt idx="31493">
                  <c:v>15746.5</c:v>
                </c:pt>
                <c:pt idx="31494">
                  <c:v>15747</c:v>
                </c:pt>
                <c:pt idx="31495">
                  <c:v>15747.5</c:v>
                </c:pt>
                <c:pt idx="31496">
                  <c:v>15748</c:v>
                </c:pt>
                <c:pt idx="31497">
                  <c:v>15748.5</c:v>
                </c:pt>
                <c:pt idx="31498">
                  <c:v>15749</c:v>
                </c:pt>
                <c:pt idx="31499">
                  <c:v>15749.5</c:v>
                </c:pt>
                <c:pt idx="31500">
                  <c:v>15750</c:v>
                </c:pt>
                <c:pt idx="31501">
                  <c:v>15750.5</c:v>
                </c:pt>
                <c:pt idx="31502">
                  <c:v>15751</c:v>
                </c:pt>
                <c:pt idx="31503">
                  <c:v>15751.5</c:v>
                </c:pt>
                <c:pt idx="31504">
                  <c:v>15752</c:v>
                </c:pt>
                <c:pt idx="31505">
                  <c:v>15752.5</c:v>
                </c:pt>
                <c:pt idx="31506">
                  <c:v>15753</c:v>
                </c:pt>
                <c:pt idx="31507">
                  <c:v>15753.5</c:v>
                </c:pt>
                <c:pt idx="31508">
                  <c:v>15754</c:v>
                </c:pt>
                <c:pt idx="31509">
                  <c:v>15754.5</c:v>
                </c:pt>
                <c:pt idx="31510">
                  <c:v>15755</c:v>
                </c:pt>
                <c:pt idx="31511">
                  <c:v>15755.5</c:v>
                </c:pt>
                <c:pt idx="31512">
                  <c:v>15756</c:v>
                </c:pt>
                <c:pt idx="31513">
                  <c:v>15756.5</c:v>
                </c:pt>
                <c:pt idx="31514">
                  <c:v>15757</c:v>
                </c:pt>
                <c:pt idx="31515">
                  <c:v>15757.5</c:v>
                </c:pt>
                <c:pt idx="31516">
                  <c:v>15758</c:v>
                </c:pt>
                <c:pt idx="31517">
                  <c:v>15758.5</c:v>
                </c:pt>
                <c:pt idx="31518">
                  <c:v>15759</c:v>
                </c:pt>
                <c:pt idx="31519">
                  <c:v>15759.5</c:v>
                </c:pt>
                <c:pt idx="31520">
                  <c:v>15760</c:v>
                </c:pt>
                <c:pt idx="31521">
                  <c:v>15760.5</c:v>
                </c:pt>
                <c:pt idx="31522">
                  <c:v>15761</c:v>
                </c:pt>
                <c:pt idx="31523">
                  <c:v>15761.5</c:v>
                </c:pt>
                <c:pt idx="31524">
                  <c:v>15762</c:v>
                </c:pt>
                <c:pt idx="31525">
                  <c:v>15762.5</c:v>
                </c:pt>
                <c:pt idx="31526">
                  <c:v>15763</c:v>
                </c:pt>
                <c:pt idx="31527">
                  <c:v>15763.5</c:v>
                </c:pt>
                <c:pt idx="31528">
                  <c:v>15764</c:v>
                </c:pt>
                <c:pt idx="31529">
                  <c:v>15764.5</c:v>
                </c:pt>
                <c:pt idx="31530">
                  <c:v>15765</c:v>
                </c:pt>
                <c:pt idx="31531">
                  <c:v>15765.5</c:v>
                </c:pt>
                <c:pt idx="31532">
                  <c:v>15766</c:v>
                </c:pt>
                <c:pt idx="31533">
                  <c:v>15766.5</c:v>
                </c:pt>
                <c:pt idx="31534">
                  <c:v>15767</c:v>
                </c:pt>
                <c:pt idx="31535">
                  <c:v>15767.5</c:v>
                </c:pt>
                <c:pt idx="31536">
                  <c:v>15768</c:v>
                </c:pt>
                <c:pt idx="31537">
                  <c:v>15768.5</c:v>
                </c:pt>
                <c:pt idx="31538">
                  <c:v>15769</c:v>
                </c:pt>
                <c:pt idx="31539">
                  <c:v>15769.5</c:v>
                </c:pt>
                <c:pt idx="31540">
                  <c:v>15770</c:v>
                </c:pt>
                <c:pt idx="31541">
                  <c:v>15770.5</c:v>
                </c:pt>
                <c:pt idx="31542">
                  <c:v>15771</c:v>
                </c:pt>
                <c:pt idx="31543">
                  <c:v>15771.5</c:v>
                </c:pt>
                <c:pt idx="31544">
                  <c:v>15772</c:v>
                </c:pt>
                <c:pt idx="31545">
                  <c:v>15772.5</c:v>
                </c:pt>
                <c:pt idx="31546">
                  <c:v>15773</c:v>
                </c:pt>
                <c:pt idx="31547">
                  <c:v>15773.5</c:v>
                </c:pt>
                <c:pt idx="31548">
                  <c:v>15774</c:v>
                </c:pt>
                <c:pt idx="31549">
                  <c:v>15774.5</c:v>
                </c:pt>
                <c:pt idx="31550">
                  <c:v>15775</c:v>
                </c:pt>
                <c:pt idx="31551">
                  <c:v>15775.5</c:v>
                </c:pt>
                <c:pt idx="31552">
                  <c:v>15776</c:v>
                </c:pt>
                <c:pt idx="31553">
                  <c:v>15776.5</c:v>
                </c:pt>
                <c:pt idx="31554">
                  <c:v>15777</c:v>
                </c:pt>
                <c:pt idx="31555">
                  <c:v>15777.5</c:v>
                </c:pt>
                <c:pt idx="31556">
                  <c:v>15778</c:v>
                </c:pt>
                <c:pt idx="31557">
                  <c:v>15778.5</c:v>
                </c:pt>
                <c:pt idx="31558">
                  <c:v>15779</c:v>
                </c:pt>
                <c:pt idx="31559">
                  <c:v>15779.5</c:v>
                </c:pt>
                <c:pt idx="31560">
                  <c:v>15780</c:v>
                </c:pt>
                <c:pt idx="31561">
                  <c:v>15780.5</c:v>
                </c:pt>
                <c:pt idx="31562">
                  <c:v>15781</c:v>
                </c:pt>
                <c:pt idx="31563">
                  <c:v>15781.5</c:v>
                </c:pt>
                <c:pt idx="31564">
                  <c:v>15782</c:v>
                </c:pt>
                <c:pt idx="31565">
                  <c:v>15782.5</c:v>
                </c:pt>
                <c:pt idx="31566">
                  <c:v>15783</c:v>
                </c:pt>
                <c:pt idx="31567">
                  <c:v>15783.5</c:v>
                </c:pt>
                <c:pt idx="31568">
                  <c:v>15784</c:v>
                </c:pt>
                <c:pt idx="31569">
                  <c:v>15784.5</c:v>
                </c:pt>
                <c:pt idx="31570">
                  <c:v>15785</c:v>
                </c:pt>
                <c:pt idx="31571">
                  <c:v>15785.5</c:v>
                </c:pt>
                <c:pt idx="31572">
                  <c:v>15786</c:v>
                </c:pt>
                <c:pt idx="31573">
                  <c:v>15786.5</c:v>
                </c:pt>
                <c:pt idx="31574">
                  <c:v>15787</c:v>
                </c:pt>
                <c:pt idx="31575">
                  <c:v>15787.5</c:v>
                </c:pt>
                <c:pt idx="31576">
                  <c:v>15788</c:v>
                </c:pt>
                <c:pt idx="31577">
                  <c:v>15788.5</c:v>
                </c:pt>
                <c:pt idx="31578">
                  <c:v>15789</c:v>
                </c:pt>
                <c:pt idx="31579">
                  <c:v>15789.5</c:v>
                </c:pt>
                <c:pt idx="31580">
                  <c:v>15790</c:v>
                </c:pt>
                <c:pt idx="31581">
                  <c:v>15790.5</c:v>
                </c:pt>
                <c:pt idx="31582">
                  <c:v>15791</c:v>
                </c:pt>
                <c:pt idx="31583">
                  <c:v>15791.5</c:v>
                </c:pt>
                <c:pt idx="31584">
                  <c:v>15792</c:v>
                </c:pt>
                <c:pt idx="31585">
                  <c:v>15792.5</c:v>
                </c:pt>
                <c:pt idx="31586">
                  <c:v>15793</c:v>
                </c:pt>
                <c:pt idx="31587">
                  <c:v>15793.5</c:v>
                </c:pt>
                <c:pt idx="31588">
                  <c:v>15794</c:v>
                </c:pt>
                <c:pt idx="31589">
                  <c:v>15794.5</c:v>
                </c:pt>
                <c:pt idx="31590">
                  <c:v>15795</c:v>
                </c:pt>
                <c:pt idx="31591">
                  <c:v>15795.5</c:v>
                </c:pt>
                <c:pt idx="31592">
                  <c:v>15796</c:v>
                </c:pt>
                <c:pt idx="31593">
                  <c:v>15796.5</c:v>
                </c:pt>
                <c:pt idx="31594">
                  <c:v>15797</c:v>
                </c:pt>
                <c:pt idx="31595">
                  <c:v>15797.5</c:v>
                </c:pt>
                <c:pt idx="31596">
                  <c:v>15798</c:v>
                </c:pt>
                <c:pt idx="31597">
                  <c:v>15798.5</c:v>
                </c:pt>
                <c:pt idx="31598">
                  <c:v>15799</c:v>
                </c:pt>
                <c:pt idx="31599">
                  <c:v>15799.5</c:v>
                </c:pt>
                <c:pt idx="31600">
                  <c:v>15800</c:v>
                </c:pt>
                <c:pt idx="31601">
                  <c:v>15800.5</c:v>
                </c:pt>
                <c:pt idx="31602">
                  <c:v>15801</c:v>
                </c:pt>
                <c:pt idx="31603">
                  <c:v>15801.5</c:v>
                </c:pt>
                <c:pt idx="31604">
                  <c:v>15802</c:v>
                </c:pt>
                <c:pt idx="31605">
                  <c:v>15802.5</c:v>
                </c:pt>
                <c:pt idx="31606">
                  <c:v>15803</c:v>
                </c:pt>
                <c:pt idx="31607">
                  <c:v>15803.5</c:v>
                </c:pt>
                <c:pt idx="31608">
                  <c:v>15804</c:v>
                </c:pt>
                <c:pt idx="31609">
                  <c:v>15804.5</c:v>
                </c:pt>
                <c:pt idx="31610">
                  <c:v>15805</c:v>
                </c:pt>
                <c:pt idx="31611">
                  <c:v>15805.5</c:v>
                </c:pt>
                <c:pt idx="31612">
                  <c:v>15806</c:v>
                </c:pt>
                <c:pt idx="31613">
                  <c:v>15806.5</c:v>
                </c:pt>
                <c:pt idx="31614">
                  <c:v>15807</c:v>
                </c:pt>
                <c:pt idx="31615">
                  <c:v>15807.5</c:v>
                </c:pt>
                <c:pt idx="31616">
                  <c:v>15808</c:v>
                </c:pt>
                <c:pt idx="31617">
                  <c:v>15808.5</c:v>
                </c:pt>
                <c:pt idx="31618">
                  <c:v>15809</c:v>
                </c:pt>
                <c:pt idx="31619">
                  <c:v>15809.5</c:v>
                </c:pt>
                <c:pt idx="31620">
                  <c:v>15810</c:v>
                </c:pt>
                <c:pt idx="31621">
                  <c:v>15810.5</c:v>
                </c:pt>
                <c:pt idx="31622">
                  <c:v>15811</c:v>
                </c:pt>
                <c:pt idx="31623">
                  <c:v>15811.5</c:v>
                </c:pt>
                <c:pt idx="31624">
                  <c:v>15812</c:v>
                </c:pt>
                <c:pt idx="31625">
                  <c:v>15812.5</c:v>
                </c:pt>
                <c:pt idx="31626">
                  <c:v>15813</c:v>
                </c:pt>
                <c:pt idx="31627">
                  <c:v>15813.5</c:v>
                </c:pt>
                <c:pt idx="31628">
                  <c:v>15814</c:v>
                </c:pt>
                <c:pt idx="31629">
                  <c:v>15814.5</c:v>
                </c:pt>
                <c:pt idx="31630">
                  <c:v>15815</c:v>
                </c:pt>
                <c:pt idx="31631">
                  <c:v>15815.5</c:v>
                </c:pt>
                <c:pt idx="31632">
                  <c:v>15816</c:v>
                </c:pt>
                <c:pt idx="31633">
                  <c:v>15816.5</c:v>
                </c:pt>
                <c:pt idx="31634">
                  <c:v>15817</c:v>
                </c:pt>
                <c:pt idx="31635">
                  <c:v>15817.5</c:v>
                </c:pt>
                <c:pt idx="31636">
                  <c:v>15818</c:v>
                </c:pt>
                <c:pt idx="31637">
                  <c:v>15818.5</c:v>
                </c:pt>
                <c:pt idx="31638">
                  <c:v>15819</c:v>
                </c:pt>
                <c:pt idx="31639">
                  <c:v>15819.5</c:v>
                </c:pt>
                <c:pt idx="31640">
                  <c:v>15820</c:v>
                </c:pt>
                <c:pt idx="31641">
                  <c:v>15820.5</c:v>
                </c:pt>
                <c:pt idx="31642">
                  <c:v>15821</c:v>
                </c:pt>
                <c:pt idx="31643">
                  <c:v>15821.5</c:v>
                </c:pt>
                <c:pt idx="31644">
                  <c:v>15822</c:v>
                </c:pt>
                <c:pt idx="31645">
                  <c:v>15822.5</c:v>
                </c:pt>
                <c:pt idx="31646">
                  <c:v>15823</c:v>
                </c:pt>
                <c:pt idx="31647">
                  <c:v>15823.5</c:v>
                </c:pt>
                <c:pt idx="31648">
                  <c:v>15824</c:v>
                </c:pt>
                <c:pt idx="31649">
                  <c:v>15824.5</c:v>
                </c:pt>
                <c:pt idx="31650">
                  <c:v>15825</c:v>
                </c:pt>
                <c:pt idx="31651">
                  <c:v>15825.5</c:v>
                </c:pt>
                <c:pt idx="31652">
                  <c:v>15826</c:v>
                </c:pt>
                <c:pt idx="31653">
                  <c:v>15826.5</c:v>
                </c:pt>
                <c:pt idx="31654">
                  <c:v>15827</c:v>
                </c:pt>
                <c:pt idx="31655">
                  <c:v>15827.5</c:v>
                </c:pt>
                <c:pt idx="31656">
                  <c:v>15828</c:v>
                </c:pt>
                <c:pt idx="31657">
                  <c:v>15828.5</c:v>
                </c:pt>
                <c:pt idx="31658">
                  <c:v>15829</c:v>
                </c:pt>
                <c:pt idx="31659">
                  <c:v>15829.5</c:v>
                </c:pt>
                <c:pt idx="31660">
                  <c:v>15830</c:v>
                </c:pt>
                <c:pt idx="31661">
                  <c:v>15830.5</c:v>
                </c:pt>
                <c:pt idx="31662">
                  <c:v>15831</c:v>
                </c:pt>
                <c:pt idx="31663">
                  <c:v>15831.5</c:v>
                </c:pt>
                <c:pt idx="31664">
                  <c:v>15832</c:v>
                </c:pt>
                <c:pt idx="31665">
                  <c:v>15832.5</c:v>
                </c:pt>
                <c:pt idx="31666">
                  <c:v>15833</c:v>
                </c:pt>
                <c:pt idx="31667">
                  <c:v>15833.5</c:v>
                </c:pt>
                <c:pt idx="31668">
                  <c:v>15834</c:v>
                </c:pt>
                <c:pt idx="31669">
                  <c:v>15834.5</c:v>
                </c:pt>
                <c:pt idx="31670">
                  <c:v>15835</c:v>
                </c:pt>
                <c:pt idx="31671">
                  <c:v>15835.5</c:v>
                </c:pt>
                <c:pt idx="31672">
                  <c:v>15836</c:v>
                </c:pt>
                <c:pt idx="31673">
                  <c:v>15836.5</c:v>
                </c:pt>
                <c:pt idx="31674">
                  <c:v>15837</c:v>
                </c:pt>
                <c:pt idx="31675">
                  <c:v>15837.5</c:v>
                </c:pt>
                <c:pt idx="31676">
                  <c:v>15838</c:v>
                </c:pt>
                <c:pt idx="31677">
                  <c:v>15838.5</c:v>
                </c:pt>
                <c:pt idx="31678">
                  <c:v>15839</c:v>
                </c:pt>
                <c:pt idx="31679">
                  <c:v>15839.5</c:v>
                </c:pt>
                <c:pt idx="31680">
                  <c:v>15840</c:v>
                </c:pt>
                <c:pt idx="31681">
                  <c:v>15840.5</c:v>
                </c:pt>
                <c:pt idx="31682">
                  <c:v>15841</c:v>
                </c:pt>
                <c:pt idx="31683">
                  <c:v>15841.5</c:v>
                </c:pt>
                <c:pt idx="31684">
                  <c:v>15842</c:v>
                </c:pt>
                <c:pt idx="31685">
                  <c:v>15842.5</c:v>
                </c:pt>
                <c:pt idx="31686">
                  <c:v>15843</c:v>
                </c:pt>
                <c:pt idx="31687">
                  <c:v>15843.5</c:v>
                </c:pt>
                <c:pt idx="31688">
                  <c:v>15844</c:v>
                </c:pt>
                <c:pt idx="31689">
                  <c:v>15844.5</c:v>
                </c:pt>
                <c:pt idx="31690">
                  <c:v>15845</c:v>
                </c:pt>
                <c:pt idx="31691">
                  <c:v>15845.5</c:v>
                </c:pt>
                <c:pt idx="31692">
                  <c:v>15846</c:v>
                </c:pt>
                <c:pt idx="31693">
                  <c:v>15846.5</c:v>
                </c:pt>
                <c:pt idx="31694">
                  <c:v>15847</c:v>
                </c:pt>
                <c:pt idx="31695">
                  <c:v>15847.5</c:v>
                </c:pt>
                <c:pt idx="31696">
                  <c:v>15848</c:v>
                </c:pt>
                <c:pt idx="31697">
                  <c:v>15848.5</c:v>
                </c:pt>
                <c:pt idx="31698">
                  <c:v>15849</c:v>
                </c:pt>
                <c:pt idx="31699">
                  <c:v>15849.5</c:v>
                </c:pt>
                <c:pt idx="31700">
                  <c:v>15850</c:v>
                </c:pt>
                <c:pt idx="31701">
                  <c:v>15850.5</c:v>
                </c:pt>
                <c:pt idx="31702">
                  <c:v>15851</c:v>
                </c:pt>
                <c:pt idx="31703">
                  <c:v>15851.5</c:v>
                </c:pt>
                <c:pt idx="31704">
                  <c:v>15852</c:v>
                </c:pt>
                <c:pt idx="31705">
                  <c:v>15852.5</c:v>
                </c:pt>
                <c:pt idx="31706">
                  <c:v>15853</c:v>
                </c:pt>
                <c:pt idx="31707">
                  <c:v>15853.5</c:v>
                </c:pt>
                <c:pt idx="31708">
                  <c:v>15854</c:v>
                </c:pt>
                <c:pt idx="31709">
                  <c:v>15854.5</c:v>
                </c:pt>
                <c:pt idx="31710">
                  <c:v>15855</c:v>
                </c:pt>
                <c:pt idx="31711">
                  <c:v>15855.5</c:v>
                </c:pt>
                <c:pt idx="31712">
                  <c:v>15856</c:v>
                </c:pt>
                <c:pt idx="31713">
                  <c:v>15856.5</c:v>
                </c:pt>
                <c:pt idx="31714">
                  <c:v>15857</c:v>
                </c:pt>
                <c:pt idx="31715">
                  <c:v>15857.5</c:v>
                </c:pt>
                <c:pt idx="31716">
                  <c:v>15858</c:v>
                </c:pt>
                <c:pt idx="31717">
                  <c:v>15858.5</c:v>
                </c:pt>
                <c:pt idx="31718">
                  <c:v>15859</c:v>
                </c:pt>
                <c:pt idx="31719">
                  <c:v>15859.5</c:v>
                </c:pt>
                <c:pt idx="31720">
                  <c:v>15860</c:v>
                </c:pt>
                <c:pt idx="31721">
                  <c:v>15860.5</c:v>
                </c:pt>
                <c:pt idx="31722">
                  <c:v>15861</c:v>
                </c:pt>
                <c:pt idx="31723">
                  <c:v>15861.5</c:v>
                </c:pt>
                <c:pt idx="31724">
                  <c:v>15862</c:v>
                </c:pt>
                <c:pt idx="31725">
                  <c:v>15862.5</c:v>
                </c:pt>
                <c:pt idx="31726">
                  <c:v>15863</c:v>
                </c:pt>
                <c:pt idx="31727">
                  <c:v>15863.5</c:v>
                </c:pt>
                <c:pt idx="31728">
                  <c:v>15864</c:v>
                </c:pt>
                <c:pt idx="31729">
                  <c:v>15864.5</c:v>
                </c:pt>
                <c:pt idx="31730">
                  <c:v>15865</c:v>
                </c:pt>
                <c:pt idx="31731">
                  <c:v>15865.5</c:v>
                </c:pt>
                <c:pt idx="31732">
                  <c:v>15866</c:v>
                </c:pt>
                <c:pt idx="31733">
                  <c:v>15866.5</c:v>
                </c:pt>
                <c:pt idx="31734">
                  <c:v>15867</c:v>
                </c:pt>
                <c:pt idx="31735">
                  <c:v>15867.5</c:v>
                </c:pt>
                <c:pt idx="31736">
                  <c:v>15868</c:v>
                </c:pt>
                <c:pt idx="31737">
                  <c:v>15868.5</c:v>
                </c:pt>
                <c:pt idx="31738">
                  <c:v>15869</c:v>
                </c:pt>
                <c:pt idx="31739">
                  <c:v>15869.5</c:v>
                </c:pt>
                <c:pt idx="31740">
                  <c:v>15870</c:v>
                </c:pt>
                <c:pt idx="31741">
                  <c:v>15870.5</c:v>
                </c:pt>
                <c:pt idx="31742">
                  <c:v>15871</c:v>
                </c:pt>
                <c:pt idx="31743">
                  <c:v>15871.5</c:v>
                </c:pt>
                <c:pt idx="31744">
                  <c:v>15872</c:v>
                </c:pt>
                <c:pt idx="31745">
                  <c:v>15872.5</c:v>
                </c:pt>
                <c:pt idx="31746">
                  <c:v>15873</c:v>
                </c:pt>
                <c:pt idx="31747">
                  <c:v>15873.5</c:v>
                </c:pt>
                <c:pt idx="31748">
                  <c:v>15874</c:v>
                </c:pt>
                <c:pt idx="31749">
                  <c:v>15874.5</c:v>
                </c:pt>
                <c:pt idx="31750">
                  <c:v>15875</c:v>
                </c:pt>
                <c:pt idx="31751">
                  <c:v>15875.5</c:v>
                </c:pt>
                <c:pt idx="31752">
                  <c:v>15876</c:v>
                </c:pt>
                <c:pt idx="31753">
                  <c:v>15876.5</c:v>
                </c:pt>
                <c:pt idx="31754">
                  <c:v>15877</c:v>
                </c:pt>
                <c:pt idx="31755">
                  <c:v>15877.5</c:v>
                </c:pt>
                <c:pt idx="31756">
                  <c:v>15878</c:v>
                </c:pt>
                <c:pt idx="31757">
                  <c:v>15878.5</c:v>
                </c:pt>
                <c:pt idx="31758">
                  <c:v>15879</c:v>
                </c:pt>
                <c:pt idx="31759">
                  <c:v>15879.5</c:v>
                </c:pt>
                <c:pt idx="31760">
                  <c:v>15880</c:v>
                </c:pt>
                <c:pt idx="31761">
                  <c:v>15880.5</c:v>
                </c:pt>
                <c:pt idx="31762">
                  <c:v>15881</c:v>
                </c:pt>
                <c:pt idx="31763">
                  <c:v>15881.5</c:v>
                </c:pt>
                <c:pt idx="31764">
                  <c:v>15882</c:v>
                </c:pt>
                <c:pt idx="31765">
                  <c:v>15882.5</c:v>
                </c:pt>
                <c:pt idx="31766">
                  <c:v>15883</c:v>
                </c:pt>
                <c:pt idx="31767">
                  <c:v>15883.5</c:v>
                </c:pt>
                <c:pt idx="31768">
                  <c:v>15884</c:v>
                </c:pt>
                <c:pt idx="31769">
                  <c:v>15884.5</c:v>
                </c:pt>
                <c:pt idx="31770">
                  <c:v>15885</c:v>
                </c:pt>
                <c:pt idx="31771">
                  <c:v>15885.5</c:v>
                </c:pt>
                <c:pt idx="31772">
                  <c:v>15886</c:v>
                </c:pt>
                <c:pt idx="31773">
                  <c:v>15886.5</c:v>
                </c:pt>
                <c:pt idx="31774">
                  <c:v>15887</c:v>
                </c:pt>
                <c:pt idx="31775">
                  <c:v>15887.5</c:v>
                </c:pt>
                <c:pt idx="31776">
                  <c:v>15888</c:v>
                </c:pt>
                <c:pt idx="31777">
                  <c:v>15888.5</c:v>
                </c:pt>
                <c:pt idx="31778">
                  <c:v>15889</c:v>
                </c:pt>
                <c:pt idx="31779">
                  <c:v>15889.5</c:v>
                </c:pt>
                <c:pt idx="31780">
                  <c:v>15890</c:v>
                </c:pt>
                <c:pt idx="31781">
                  <c:v>15890.5</c:v>
                </c:pt>
                <c:pt idx="31782">
                  <c:v>15891</c:v>
                </c:pt>
                <c:pt idx="31783">
                  <c:v>15891.5</c:v>
                </c:pt>
                <c:pt idx="31784">
                  <c:v>15892</c:v>
                </c:pt>
                <c:pt idx="31785">
                  <c:v>15892.5</c:v>
                </c:pt>
                <c:pt idx="31786">
                  <c:v>15893</c:v>
                </c:pt>
                <c:pt idx="31787">
                  <c:v>15893.5</c:v>
                </c:pt>
                <c:pt idx="31788">
                  <c:v>15894</c:v>
                </c:pt>
                <c:pt idx="31789">
                  <c:v>15894.5</c:v>
                </c:pt>
                <c:pt idx="31790">
                  <c:v>15895</c:v>
                </c:pt>
                <c:pt idx="31791">
                  <c:v>15895.5</c:v>
                </c:pt>
                <c:pt idx="31792">
                  <c:v>15896</c:v>
                </c:pt>
                <c:pt idx="31793">
                  <c:v>15896.5</c:v>
                </c:pt>
                <c:pt idx="31794">
                  <c:v>15897</c:v>
                </c:pt>
                <c:pt idx="31795">
                  <c:v>15897.5</c:v>
                </c:pt>
                <c:pt idx="31796">
                  <c:v>15898</c:v>
                </c:pt>
                <c:pt idx="31797">
                  <c:v>15898.5</c:v>
                </c:pt>
                <c:pt idx="31798">
                  <c:v>15899</c:v>
                </c:pt>
                <c:pt idx="31799">
                  <c:v>15899.5</c:v>
                </c:pt>
                <c:pt idx="31800">
                  <c:v>15900</c:v>
                </c:pt>
                <c:pt idx="31801">
                  <c:v>15900.5</c:v>
                </c:pt>
                <c:pt idx="31802">
                  <c:v>15901</c:v>
                </c:pt>
                <c:pt idx="31803">
                  <c:v>15901.5</c:v>
                </c:pt>
                <c:pt idx="31804">
                  <c:v>15902</c:v>
                </c:pt>
                <c:pt idx="31805">
                  <c:v>15902.5</c:v>
                </c:pt>
                <c:pt idx="31806">
                  <c:v>15903</c:v>
                </c:pt>
                <c:pt idx="31807">
                  <c:v>15903.5</c:v>
                </c:pt>
                <c:pt idx="31808">
                  <c:v>15904</c:v>
                </c:pt>
                <c:pt idx="31809">
                  <c:v>15904.5</c:v>
                </c:pt>
                <c:pt idx="31810">
                  <c:v>15905</c:v>
                </c:pt>
                <c:pt idx="31811">
                  <c:v>15905.5</c:v>
                </c:pt>
                <c:pt idx="31812">
                  <c:v>15906</c:v>
                </c:pt>
                <c:pt idx="31813">
                  <c:v>15906.5</c:v>
                </c:pt>
                <c:pt idx="31814">
                  <c:v>15907</c:v>
                </c:pt>
                <c:pt idx="31815">
                  <c:v>15907.5</c:v>
                </c:pt>
                <c:pt idx="31816">
                  <c:v>15908</c:v>
                </c:pt>
                <c:pt idx="31817">
                  <c:v>15908.5</c:v>
                </c:pt>
                <c:pt idx="31818">
                  <c:v>15909</c:v>
                </c:pt>
                <c:pt idx="31819">
                  <c:v>15909.5</c:v>
                </c:pt>
                <c:pt idx="31820">
                  <c:v>15910</c:v>
                </c:pt>
                <c:pt idx="31821">
                  <c:v>15910.5</c:v>
                </c:pt>
                <c:pt idx="31822">
                  <c:v>15911</c:v>
                </c:pt>
                <c:pt idx="31823">
                  <c:v>15911.5</c:v>
                </c:pt>
                <c:pt idx="31824">
                  <c:v>15912</c:v>
                </c:pt>
                <c:pt idx="31825">
                  <c:v>15912.5</c:v>
                </c:pt>
                <c:pt idx="31826">
                  <c:v>15913</c:v>
                </c:pt>
                <c:pt idx="31827">
                  <c:v>15913.5</c:v>
                </c:pt>
                <c:pt idx="31828">
                  <c:v>15914</c:v>
                </c:pt>
                <c:pt idx="31829">
                  <c:v>15914.5</c:v>
                </c:pt>
                <c:pt idx="31830">
                  <c:v>15915</c:v>
                </c:pt>
                <c:pt idx="31831">
                  <c:v>15915.5</c:v>
                </c:pt>
                <c:pt idx="31832">
                  <c:v>15916</c:v>
                </c:pt>
                <c:pt idx="31833">
                  <c:v>15916.5</c:v>
                </c:pt>
                <c:pt idx="31834">
                  <c:v>15917</c:v>
                </c:pt>
                <c:pt idx="31835">
                  <c:v>15917.5</c:v>
                </c:pt>
                <c:pt idx="31836">
                  <c:v>15918</c:v>
                </c:pt>
                <c:pt idx="31837">
                  <c:v>15918.5</c:v>
                </c:pt>
                <c:pt idx="31838">
                  <c:v>15919</c:v>
                </c:pt>
                <c:pt idx="31839">
                  <c:v>15919.5</c:v>
                </c:pt>
                <c:pt idx="31840">
                  <c:v>15920</c:v>
                </c:pt>
                <c:pt idx="31841">
                  <c:v>15920.5</c:v>
                </c:pt>
                <c:pt idx="31842">
                  <c:v>15921</c:v>
                </c:pt>
                <c:pt idx="31843">
                  <c:v>15921.5</c:v>
                </c:pt>
                <c:pt idx="31844">
                  <c:v>15922</c:v>
                </c:pt>
                <c:pt idx="31845">
                  <c:v>15922.5</c:v>
                </c:pt>
                <c:pt idx="31846">
                  <c:v>15923</c:v>
                </c:pt>
                <c:pt idx="31847">
                  <c:v>15923.5</c:v>
                </c:pt>
                <c:pt idx="31848">
                  <c:v>15924</c:v>
                </c:pt>
                <c:pt idx="31849">
                  <c:v>15924.5</c:v>
                </c:pt>
                <c:pt idx="31850">
                  <c:v>15925</c:v>
                </c:pt>
                <c:pt idx="31851">
                  <c:v>15925.5</c:v>
                </c:pt>
                <c:pt idx="31852">
                  <c:v>15926</c:v>
                </c:pt>
                <c:pt idx="31853">
                  <c:v>15926.5</c:v>
                </c:pt>
                <c:pt idx="31854">
                  <c:v>15927</c:v>
                </c:pt>
                <c:pt idx="31855">
                  <c:v>15927.5</c:v>
                </c:pt>
                <c:pt idx="31856">
                  <c:v>15928</c:v>
                </c:pt>
                <c:pt idx="31857">
                  <c:v>15928.5</c:v>
                </c:pt>
                <c:pt idx="31858">
                  <c:v>15929</c:v>
                </c:pt>
                <c:pt idx="31859">
                  <c:v>15929.5</c:v>
                </c:pt>
                <c:pt idx="31860">
                  <c:v>15930</c:v>
                </c:pt>
                <c:pt idx="31861">
                  <c:v>15930.5</c:v>
                </c:pt>
                <c:pt idx="31862">
                  <c:v>15931</c:v>
                </c:pt>
                <c:pt idx="31863">
                  <c:v>15931.5</c:v>
                </c:pt>
                <c:pt idx="31864">
                  <c:v>15932</c:v>
                </c:pt>
                <c:pt idx="31865">
                  <c:v>15932.5</c:v>
                </c:pt>
                <c:pt idx="31866">
                  <c:v>15933</c:v>
                </c:pt>
                <c:pt idx="31867">
                  <c:v>15933.5</c:v>
                </c:pt>
                <c:pt idx="31868">
                  <c:v>15934</c:v>
                </c:pt>
                <c:pt idx="31869">
                  <c:v>15934.5</c:v>
                </c:pt>
                <c:pt idx="31870">
                  <c:v>15935</c:v>
                </c:pt>
                <c:pt idx="31871">
                  <c:v>15935.5</c:v>
                </c:pt>
                <c:pt idx="31872">
                  <c:v>15936</c:v>
                </c:pt>
                <c:pt idx="31873">
                  <c:v>15936.5</c:v>
                </c:pt>
                <c:pt idx="31874">
                  <c:v>15937</c:v>
                </c:pt>
                <c:pt idx="31875">
                  <c:v>15937.5</c:v>
                </c:pt>
                <c:pt idx="31876">
                  <c:v>15938</c:v>
                </c:pt>
                <c:pt idx="31877">
                  <c:v>15938.5</c:v>
                </c:pt>
                <c:pt idx="31878">
                  <c:v>15939</c:v>
                </c:pt>
                <c:pt idx="31879">
                  <c:v>15939.5</c:v>
                </c:pt>
                <c:pt idx="31880">
                  <c:v>15940</c:v>
                </c:pt>
                <c:pt idx="31881">
                  <c:v>15940.5</c:v>
                </c:pt>
                <c:pt idx="31882">
                  <c:v>15941</c:v>
                </c:pt>
                <c:pt idx="31883">
                  <c:v>15941.5</c:v>
                </c:pt>
                <c:pt idx="31884">
                  <c:v>15942</c:v>
                </c:pt>
                <c:pt idx="31885">
                  <c:v>15942.5</c:v>
                </c:pt>
                <c:pt idx="31886">
                  <c:v>15943</c:v>
                </c:pt>
                <c:pt idx="31887">
                  <c:v>15943.5</c:v>
                </c:pt>
                <c:pt idx="31888">
                  <c:v>15944</c:v>
                </c:pt>
                <c:pt idx="31889">
                  <c:v>15944.5</c:v>
                </c:pt>
                <c:pt idx="31890">
                  <c:v>15945</c:v>
                </c:pt>
                <c:pt idx="31891">
                  <c:v>15945.5</c:v>
                </c:pt>
                <c:pt idx="31892">
                  <c:v>15946</c:v>
                </c:pt>
                <c:pt idx="31893">
                  <c:v>15946.5</c:v>
                </c:pt>
                <c:pt idx="31894">
                  <c:v>15947</c:v>
                </c:pt>
                <c:pt idx="31895">
                  <c:v>15947.5</c:v>
                </c:pt>
                <c:pt idx="31896">
                  <c:v>15948</c:v>
                </c:pt>
                <c:pt idx="31897">
                  <c:v>15948.5</c:v>
                </c:pt>
                <c:pt idx="31898">
                  <c:v>15949</c:v>
                </c:pt>
                <c:pt idx="31899">
                  <c:v>15949.5</c:v>
                </c:pt>
                <c:pt idx="31900">
                  <c:v>15950</c:v>
                </c:pt>
                <c:pt idx="31901">
                  <c:v>15950.5</c:v>
                </c:pt>
                <c:pt idx="31902">
                  <c:v>15951</c:v>
                </c:pt>
                <c:pt idx="31903">
                  <c:v>15951.5</c:v>
                </c:pt>
                <c:pt idx="31904">
                  <c:v>15952</c:v>
                </c:pt>
                <c:pt idx="31905">
                  <c:v>15952.5</c:v>
                </c:pt>
                <c:pt idx="31906">
                  <c:v>15953</c:v>
                </c:pt>
                <c:pt idx="31907">
                  <c:v>15953.5</c:v>
                </c:pt>
                <c:pt idx="31908">
                  <c:v>15954</c:v>
                </c:pt>
                <c:pt idx="31909">
                  <c:v>15954.5</c:v>
                </c:pt>
                <c:pt idx="31910">
                  <c:v>15955</c:v>
                </c:pt>
                <c:pt idx="31911">
                  <c:v>15955.5</c:v>
                </c:pt>
                <c:pt idx="31912">
                  <c:v>15956</c:v>
                </c:pt>
                <c:pt idx="31913">
                  <c:v>15956.5</c:v>
                </c:pt>
                <c:pt idx="31914">
                  <c:v>15957</c:v>
                </c:pt>
                <c:pt idx="31915">
                  <c:v>15957.5</c:v>
                </c:pt>
                <c:pt idx="31916">
                  <c:v>15958</c:v>
                </c:pt>
                <c:pt idx="31917">
                  <c:v>15958.5</c:v>
                </c:pt>
                <c:pt idx="31918">
                  <c:v>15959</c:v>
                </c:pt>
                <c:pt idx="31919">
                  <c:v>15959.5</c:v>
                </c:pt>
                <c:pt idx="31920">
                  <c:v>15960</c:v>
                </c:pt>
                <c:pt idx="31921">
                  <c:v>15960.5</c:v>
                </c:pt>
                <c:pt idx="31922">
                  <c:v>15961</c:v>
                </c:pt>
                <c:pt idx="31923">
                  <c:v>15961.5</c:v>
                </c:pt>
                <c:pt idx="31924">
                  <c:v>15962</c:v>
                </c:pt>
                <c:pt idx="31925">
                  <c:v>15962.5</c:v>
                </c:pt>
                <c:pt idx="31926">
                  <c:v>15963</c:v>
                </c:pt>
                <c:pt idx="31927">
                  <c:v>15963.5</c:v>
                </c:pt>
                <c:pt idx="31928">
                  <c:v>15964</c:v>
                </c:pt>
                <c:pt idx="31929">
                  <c:v>15964.5</c:v>
                </c:pt>
                <c:pt idx="31930">
                  <c:v>15965</c:v>
                </c:pt>
                <c:pt idx="31931">
                  <c:v>15965.5</c:v>
                </c:pt>
                <c:pt idx="31932">
                  <c:v>15966</c:v>
                </c:pt>
                <c:pt idx="31933">
                  <c:v>15966.5</c:v>
                </c:pt>
                <c:pt idx="31934">
                  <c:v>15967</c:v>
                </c:pt>
                <c:pt idx="31935">
                  <c:v>15967.5</c:v>
                </c:pt>
                <c:pt idx="31936">
                  <c:v>15968</c:v>
                </c:pt>
                <c:pt idx="31937">
                  <c:v>15968.5</c:v>
                </c:pt>
                <c:pt idx="31938">
                  <c:v>15969</c:v>
                </c:pt>
                <c:pt idx="31939">
                  <c:v>15969.5</c:v>
                </c:pt>
                <c:pt idx="31940">
                  <c:v>15970</c:v>
                </c:pt>
                <c:pt idx="31941">
                  <c:v>15970.5</c:v>
                </c:pt>
                <c:pt idx="31942">
                  <c:v>15971</c:v>
                </c:pt>
                <c:pt idx="31943">
                  <c:v>15971.5</c:v>
                </c:pt>
                <c:pt idx="31944">
                  <c:v>15972</c:v>
                </c:pt>
                <c:pt idx="31945">
                  <c:v>15972.5</c:v>
                </c:pt>
                <c:pt idx="31946">
                  <c:v>15973</c:v>
                </c:pt>
                <c:pt idx="31947">
                  <c:v>15973.5</c:v>
                </c:pt>
                <c:pt idx="31948">
                  <c:v>15974</c:v>
                </c:pt>
                <c:pt idx="31949">
                  <c:v>15974.5</c:v>
                </c:pt>
                <c:pt idx="31950">
                  <c:v>15975</c:v>
                </c:pt>
                <c:pt idx="31951">
                  <c:v>15975.5</c:v>
                </c:pt>
                <c:pt idx="31952">
                  <c:v>15976</c:v>
                </c:pt>
                <c:pt idx="31953">
                  <c:v>15976.5</c:v>
                </c:pt>
                <c:pt idx="31954">
                  <c:v>15977</c:v>
                </c:pt>
                <c:pt idx="31955">
                  <c:v>15977.5</c:v>
                </c:pt>
                <c:pt idx="31956">
                  <c:v>15978</c:v>
                </c:pt>
                <c:pt idx="31957">
                  <c:v>15978.5</c:v>
                </c:pt>
                <c:pt idx="31958">
                  <c:v>15979</c:v>
                </c:pt>
                <c:pt idx="31959">
                  <c:v>15979.5</c:v>
                </c:pt>
                <c:pt idx="31960">
                  <c:v>15980</c:v>
                </c:pt>
                <c:pt idx="31961">
                  <c:v>15980.5</c:v>
                </c:pt>
                <c:pt idx="31962">
                  <c:v>15981</c:v>
                </c:pt>
                <c:pt idx="31963">
                  <c:v>15981.5</c:v>
                </c:pt>
                <c:pt idx="31964">
                  <c:v>15982</c:v>
                </c:pt>
                <c:pt idx="31965">
                  <c:v>15982.5</c:v>
                </c:pt>
                <c:pt idx="31966">
                  <c:v>15983</c:v>
                </c:pt>
                <c:pt idx="31967">
                  <c:v>15983.5</c:v>
                </c:pt>
                <c:pt idx="31968">
                  <c:v>15984</c:v>
                </c:pt>
                <c:pt idx="31969">
                  <c:v>15984.5</c:v>
                </c:pt>
                <c:pt idx="31970">
                  <c:v>15985</c:v>
                </c:pt>
                <c:pt idx="31971">
                  <c:v>15985.5</c:v>
                </c:pt>
                <c:pt idx="31972">
                  <c:v>15986</c:v>
                </c:pt>
                <c:pt idx="31973">
                  <c:v>15986.5</c:v>
                </c:pt>
                <c:pt idx="31974">
                  <c:v>15987</c:v>
                </c:pt>
                <c:pt idx="31975">
                  <c:v>15987.5</c:v>
                </c:pt>
                <c:pt idx="31976">
                  <c:v>15988</c:v>
                </c:pt>
                <c:pt idx="31977">
                  <c:v>15988.5</c:v>
                </c:pt>
                <c:pt idx="31978">
                  <c:v>15989</c:v>
                </c:pt>
                <c:pt idx="31979">
                  <c:v>15989.5</c:v>
                </c:pt>
                <c:pt idx="31980">
                  <c:v>15990</c:v>
                </c:pt>
                <c:pt idx="31981">
                  <c:v>15990.5</c:v>
                </c:pt>
                <c:pt idx="31982">
                  <c:v>15991</c:v>
                </c:pt>
                <c:pt idx="31983">
                  <c:v>15991.5</c:v>
                </c:pt>
                <c:pt idx="31984">
                  <c:v>15992</c:v>
                </c:pt>
                <c:pt idx="31985">
                  <c:v>15992.5</c:v>
                </c:pt>
                <c:pt idx="31986">
                  <c:v>15993</c:v>
                </c:pt>
                <c:pt idx="31987">
                  <c:v>15993.5</c:v>
                </c:pt>
                <c:pt idx="31988">
                  <c:v>15994</c:v>
                </c:pt>
                <c:pt idx="31989">
                  <c:v>15994.5</c:v>
                </c:pt>
                <c:pt idx="31990">
                  <c:v>15995</c:v>
                </c:pt>
                <c:pt idx="31991">
                  <c:v>15995.5</c:v>
                </c:pt>
                <c:pt idx="31992">
                  <c:v>15996</c:v>
                </c:pt>
                <c:pt idx="31993">
                  <c:v>15996.5</c:v>
                </c:pt>
                <c:pt idx="31994">
                  <c:v>15997</c:v>
                </c:pt>
                <c:pt idx="31995">
                  <c:v>15997.5</c:v>
                </c:pt>
                <c:pt idx="31996">
                  <c:v>15998</c:v>
                </c:pt>
                <c:pt idx="31997">
                  <c:v>15998.5</c:v>
                </c:pt>
                <c:pt idx="31998">
                  <c:v>15999</c:v>
                </c:pt>
                <c:pt idx="31999">
                  <c:v>15999.5</c:v>
                </c:pt>
                <c:pt idx="32000">
                  <c:v>16000</c:v>
                </c:pt>
                <c:pt idx="32001">
                  <c:v>16000.5</c:v>
                </c:pt>
                <c:pt idx="32002">
                  <c:v>16001</c:v>
                </c:pt>
                <c:pt idx="32003">
                  <c:v>16001.5</c:v>
                </c:pt>
                <c:pt idx="32004">
                  <c:v>16002</c:v>
                </c:pt>
                <c:pt idx="32005">
                  <c:v>16002.5</c:v>
                </c:pt>
                <c:pt idx="32006">
                  <c:v>16003</c:v>
                </c:pt>
                <c:pt idx="32007">
                  <c:v>16003.5</c:v>
                </c:pt>
                <c:pt idx="32008">
                  <c:v>16004</c:v>
                </c:pt>
                <c:pt idx="32009">
                  <c:v>16004.5</c:v>
                </c:pt>
                <c:pt idx="32010">
                  <c:v>16005</c:v>
                </c:pt>
                <c:pt idx="32011">
                  <c:v>16005.5</c:v>
                </c:pt>
                <c:pt idx="32012">
                  <c:v>16006</c:v>
                </c:pt>
                <c:pt idx="32013">
                  <c:v>16006.5</c:v>
                </c:pt>
                <c:pt idx="32014">
                  <c:v>16007</c:v>
                </c:pt>
                <c:pt idx="32015">
                  <c:v>16007.5</c:v>
                </c:pt>
                <c:pt idx="32016">
                  <c:v>16008</c:v>
                </c:pt>
                <c:pt idx="32017">
                  <c:v>16008.5</c:v>
                </c:pt>
                <c:pt idx="32018">
                  <c:v>16009</c:v>
                </c:pt>
                <c:pt idx="32019">
                  <c:v>16009.5</c:v>
                </c:pt>
                <c:pt idx="32020">
                  <c:v>16010</c:v>
                </c:pt>
                <c:pt idx="32021">
                  <c:v>16010.5</c:v>
                </c:pt>
                <c:pt idx="32022">
                  <c:v>16011</c:v>
                </c:pt>
                <c:pt idx="32023">
                  <c:v>16011.5</c:v>
                </c:pt>
                <c:pt idx="32024">
                  <c:v>16012</c:v>
                </c:pt>
                <c:pt idx="32025">
                  <c:v>16012.5</c:v>
                </c:pt>
                <c:pt idx="32026">
                  <c:v>16013</c:v>
                </c:pt>
                <c:pt idx="32027">
                  <c:v>16013.5</c:v>
                </c:pt>
                <c:pt idx="32028">
                  <c:v>16014</c:v>
                </c:pt>
                <c:pt idx="32029">
                  <c:v>16014.5</c:v>
                </c:pt>
                <c:pt idx="32030">
                  <c:v>16015</c:v>
                </c:pt>
                <c:pt idx="32031">
                  <c:v>16015.5</c:v>
                </c:pt>
                <c:pt idx="32032">
                  <c:v>16016</c:v>
                </c:pt>
                <c:pt idx="32033">
                  <c:v>16016.5</c:v>
                </c:pt>
                <c:pt idx="32034">
                  <c:v>16017</c:v>
                </c:pt>
                <c:pt idx="32035">
                  <c:v>16017.5</c:v>
                </c:pt>
                <c:pt idx="32036">
                  <c:v>16018</c:v>
                </c:pt>
                <c:pt idx="32037">
                  <c:v>16018.5</c:v>
                </c:pt>
                <c:pt idx="32038">
                  <c:v>16019</c:v>
                </c:pt>
                <c:pt idx="32039">
                  <c:v>16019.5</c:v>
                </c:pt>
                <c:pt idx="32040">
                  <c:v>16020</c:v>
                </c:pt>
                <c:pt idx="32041">
                  <c:v>16020.5</c:v>
                </c:pt>
                <c:pt idx="32042">
                  <c:v>16021</c:v>
                </c:pt>
                <c:pt idx="32043">
                  <c:v>16021.5</c:v>
                </c:pt>
                <c:pt idx="32044">
                  <c:v>16022</c:v>
                </c:pt>
                <c:pt idx="32045">
                  <c:v>16022.5</c:v>
                </c:pt>
                <c:pt idx="32046">
                  <c:v>16023</c:v>
                </c:pt>
                <c:pt idx="32047">
                  <c:v>16023.5</c:v>
                </c:pt>
                <c:pt idx="32048">
                  <c:v>16024</c:v>
                </c:pt>
                <c:pt idx="32049">
                  <c:v>16024.5</c:v>
                </c:pt>
                <c:pt idx="32050">
                  <c:v>16025</c:v>
                </c:pt>
                <c:pt idx="32051">
                  <c:v>16025.5</c:v>
                </c:pt>
                <c:pt idx="32052">
                  <c:v>16026</c:v>
                </c:pt>
                <c:pt idx="32053">
                  <c:v>16026.5</c:v>
                </c:pt>
                <c:pt idx="32054">
                  <c:v>16027</c:v>
                </c:pt>
                <c:pt idx="32055">
                  <c:v>16027.5</c:v>
                </c:pt>
                <c:pt idx="32056">
                  <c:v>16028</c:v>
                </c:pt>
                <c:pt idx="32057">
                  <c:v>16028.5</c:v>
                </c:pt>
                <c:pt idx="32058">
                  <c:v>16029</c:v>
                </c:pt>
                <c:pt idx="32059">
                  <c:v>16029.5</c:v>
                </c:pt>
                <c:pt idx="32060">
                  <c:v>16030</c:v>
                </c:pt>
                <c:pt idx="32061">
                  <c:v>16030.5</c:v>
                </c:pt>
                <c:pt idx="32062">
                  <c:v>16031</c:v>
                </c:pt>
                <c:pt idx="32063">
                  <c:v>16031.5</c:v>
                </c:pt>
                <c:pt idx="32064">
                  <c:v>16032</c:v>
                </c:pt>
                <c:pt idx="32065">
                  <c:v>16032.5</c:v>
                </c:pt>
                <c:pt idx="32066">
                  <c:v>16033</c:v>
                </c:pt>
                <c:pt idx="32067">
                  <c:v>16033.5</c:v>
                </c:pt>
                <c:pt idx="32068">
                  <c:v>16034</c:v>
                </c:pt>
                <c:pt idx="32069">
                  <c:v>16034.5</c:v>
                </c:pt>
                <c:pt idx="32070">
                  <c:v>16035</c:v>
                </c:pt>
                <c:pt idx="32071">
                  <c:v>16035.5</c:v>
                </c:pt>
                <c:pt idx="32072">
                  <c:v>16036</c:v>
                </c:pt>
                <c:pt idx="32073">
                  <c:v>16036.5</c:v>
                </c:pt>
                <c:pt idx="32074">
                  <c:v>16037</c:v>
                </c:pt>
                <c:pt idx="32075">
                  <c:v>16037.5</c:v>
                </c:pt>
                <c:pt idx="32076">
                  <c:v>16038</c:v>
                </c:pt>
                <c:pt idx="32077">
                  <c:v>16038.5</c:v>
                </c:pt>
                <c:pt idx="32078">
                  <c:v>16039</c:v>
                </c:pt>
                <c:pt idx="32079">
                  <c:v>16039.5</c:v>
                </c:pt>
                <c:pt idx="32080">
                  <c:v>16040</c:v>
                </c:pt>
                <c:pt idx="32081">
                  <c:v>16040.5</c:v>
                </c:pt>
                <c:pt idx="32082">
                  <c:v>16041</c:v>
                </c:pt>
                <c:pt idx="32083">
                  <c:v>16041.5</c:v>
                </c:pt>
                <c:pt idx="32084">
                  <c:v>16042</c:v>
                </c:pt>
                <c:pt idx="32085">
                  <c:v>16042.5</c:v>
                </c:pt>
                <c:pt idx="32086">
                  <c:v>16043</c:v>
                </c:pt>
                <c:pt idx="32087">
                  <c:v>16043.5</c:v>
                </c:pt>
                <c:pt idx="32088">
                  <c:v>16044</c:v>
                </c:pt>
                <c:pt idx="32089">
                  <c:v>16044.5</c:v>
                </c:pt>
                <c:pt idx="32090">
                  <c:v>16045</c:v>
                </c:pt>
                <c:pt idx="32091">
                  <c:v>16045.5</c:v>
                </c:pt>
                <c:pt idx="32092">
                  <c:v>16046</c:v>
                </c:pt>
                <c:pt idx="32093">
                  <c:v>16046.5</c:v>
                </c:pt>
                <c:pt idx="32094">
                  <c:v>16047</c:v>
                </c:pt>
                <c:pt idx="32095">
                  <c:v>16047.5</c:v>
                </c:pt>
                <c:pt idx="32096">
                  <c:v>16048</c:v>
                </c:pt>
                <c:pt idx="32097">
                  <c:v>16048.5</c:v>
                </c:pt>
                <c:pt idx="32098">
                  <c:v>16049</c:v>
                </c:pt>
                <c:pt idx="32099">
                  <c:v>16049.5</c:v>
                </c:pt>
                <c:pt idx="32100">
                  <c:v>16050</c:v>
                </c:pt>
                <c:pt idx="32101">
                  <c:v>16050.5</c:v>
                </c:pt>
                <c:pt idx="32102">
                  <c:v>16051</c:v>
                </c:pt>
                <c:pt idx="32103">
                  <c:v>16051.5</c:v>
                </c:pt>
                <c:pt idx="32104">
                  <c:v>16052</c:v>
                </c:pt>
                <c:pt idx="32105">
                  <c:v>16052.5</c:v>
                </c:pt>
                <c:pt idx="32106">
                  <c:v>16053</c:v>
                </c:pt>
                <c:pt idx="32107">
                  <c:v>16053.5</c:v>
                </c:pt>
                <c:pt idx="32108">
                  <c:v>16054</c:v>
                </c:pt>
                <c:pt idx="32109">
                  <c:v>16054.5</c:v>
                </c:pt>
                <c:pt idx="32110">
                  <c:v>16055</c:v>
                </c:pt>
                <c:pt idx="32111">
                  <c:v>16055.5</c:v>
                </c:pt>
                <c:pt idx="32112">
                  <c:v>16056</c:v>
                </c:pt>
                <c:pt idx="32113">
                  <c:v>16056.5</c:v>
                </c:pt>
                <c:pt idx="32114">
                  <c:v>16057</c:v>
                </c:pt>
                <c:pt idx="32115">
                  <c:v>16057.5</c:v>
                </c:pt>
                <c:pt idx="32116">
                  <c:v>16058</c:v>
                </c:pt>
                <c:pt idx="32117">
                  <c:v>16058.5</c:v>
                </c:pt>
                <c:pt idx="32118">
                  <c:v>16059</c:v>
                </c:pt>
                <c:pt idx="32119">
                  <c:v>16059.5</c:v>
                </c:pt>
                <c:pt idx="32120">
                  <c:v>16060</c:v>
                </c:pt>
                <c:pt idx="32121">
                  <c:v>16060.5</c:v>
                </c:pt>
                <c:pt idx="32122">
                  <c:v>16061</c:v>
                </c:pt>
                <c:pt idx="32123">
                  <c:v>16061.5</c:v>
                </c:pt>
                <c:pt idx="32124">
                  <c:v>16062</c:v>
                </c:pt>
                <c:pt idx="32125">
                  <c:v>16062.5</c:v>
                </c:pt>
                <c:pt idx="32126">
                  <c:v>16063</c:v>
                </c:pt>
                <c:pt idx="32127">
                  <c:v>16063.5</c:v>
                </c:pt>
                <c:pt idx="32128">
                  <c:v>16064</c:v>
                </c:pt>
                <c:pt idx="32129">
                  <c:v>16064.5</c:v>
                </c:pt>
                <c:pt idx="32130">
                  <c:v>16065</c:v>
                </c:pt>
                <c:pt idx="32131">
                  <c:v>16065.5</c:v>
                </c:pt>
                <c:pt idx="32132">
                  <c:v>16066</c:v>
                </c:pt>
                <c:pt idx="32133">
                  <c:v>16066.5</c:v>
                </c:pt>
                <c:pt idx="32134">
                  <c:v>16067</c:v>
                </c:pt>
                <c:pt idx="32135">
                  <c:v>16067.5</c:v>
                </c:pt>
                <c:pt idx="32136">
                  <c:v>16068</c:v>
                </c:pt>
                <c:pt idx="32137">
                  <c:v>16068.5</c:v>
                </c:pt>
                <c:pt idx="32138">
                  <c:v>16069</c:v>
                </c:pt>
                <c:pt idx="32139">
                  <c:v>16069.5</c:v>
                </c:pt>
                <c:pt idx="32140">
                  <c:v>16070</c:v>
                </c:pt>
                <c:pt idx="32141">
                  <c:v>16070.5</c:v>
                </c:pt>
                <c:pt idx="32142">
                  <c:v>16071</c:v>
                </c:pt>
                <c:pt idx="32143">
                  <c:v>16071.5</c:v>
                </c:pt>
                <c:pt idx="32144">
                  <c:v>16072</c:v>
                </c:pt>
                <c:pt idx="32145">
                  <c:v>16072.5</c:v>
                </c:pt>
                <c:pt idx="32146">
                  <c:v>16073</c:v>
                </c:pt>
                <c:pt idx="32147">
                  <c:v>16073.5</c:v>
                </c:pt>
                <c:pt idx="32148">
                  <c:v>16074</c:v>
                </c:pt>
                <c:pt idx="32149">
                  <c:v>16074.5</c:v>
                </c:pt>
                <c:pt idx="32150">
                  <c:v>16075</c:v>
                </c:pt>
                <c:pt idx="32151">
                  <c:v>16075.5</c:v>
                </c:pt>
                <c:pt idx="32152">
                  <c:v>16076</c:v>
                </c:pt>
                <c:pt idx="32153">
                  <c:v>16076.5</c:v>
                </c:pt>
                <c:pt idx="32154">
                  <c:v>16077</c:v>
                </c:pt>
                <c:pt idx="32155">
                  <c:v>16077.5</c:v>
                </c:pt>
                <c:pt idx="32156">
                  <c:v>16078</c:v>
                </c:pt>
                <c:pt idx="32157">
                  <c:v>16078.5</c:v>
                </c:pt>
                <c:pt idx="32158">
                  <c:v>16079</c:v>
                </c:pt>
                <c:pt idx="32159">
                  <c:v>16079.5</c:v>
                </c:pt>
                <c:pt idx="32160">
                  <c:v>16080</c:v>
                </c:pt>
                <c:pt idx="32161">
                  <c:v>16080.5</c:v>
                </c:pt>
                <c:pt idx="32162">
                  <c:v>16081</c:v>
                </c:pt>
                <c:pt idx="32163">
                  <c:v>16081.5</c:v>
                </c:pt>
                <c:pt idx="32164">
                  <c:v>16082</c:v>
                </c:pt>
                <c:pt idx="32165">
                  <c:v>16082.5</c:v>
                </c:pt>
                <c:pt idx="32166">
                  <c:v>16083</c:v>
                </c:pt>
                <c:pt idx="32167">
                  <c:v>16083.5</c:v>
                </c:pt>
                <c:pt idx="32168">
                  <c:v>16084</c:v>
                </c:pt>
                <c:pt idx="32169">
                  <c:v>16084.5</c:v>
                </c:pt>
                <c:pt idx="32170">
                  <c:v>16085</c:v>
                </c:pt>
                <c:pt idx="32171">
                  <c:v>16085.5</c:v>
                </c:pt>
                <c:pt idx="32172">
                  <c:v>16086</c:v>
                </c:pt>
                <c:pt idx="32173">
                  <c:v>16086.5</c:v>
                </c:pt>
                <c:pt idx="32174">
                  <c:v>16087</c:v>
                </c:pt>
                <c:pt idx="32175">
                  <c:v>16087.5</c:v>
                </c:pt>
                <c:pt idx="32176">
                  <c:v>16088</c:v>
                </c:pt>
                <c:pt idx="32177">
                  <c:v>16088.5</c:v>
                </c:pt>
                <c:pt idx="32178">
                  <c:v>16089</c:v>
                </c:pt>
                <c:pt idx="32179">
                  <c:v>16089.5</c:v>
                </c:pt>
                <c:pt idx="32180">
                  <c:v>16090</c:v>
                </c:pt>
                <c:pt idx="32181">
                  <c:v>16090.5</c:v>
                </c:pt>
                <c:pt idx="32182">
                  <c:v>16091</c:v>
                </c:pt>
                <c:pt idx="32183">
                  <c:v>16091.5</c:v>
                </c:pt>
                <c:pt idx="32184">
                  <c:v>16092</c:v>
                </c:pt>
                <c:pt idx="32185">
                  <c:v>16092.5</c:v>
                </c:pt>
                <c:pt idx="32186">
                  <c:v>16093</c:v>
                </c:pt>
                <c:pt idx="32187">
                  <c:v>16093.5</c:v>
                </c:pt>
                <c:pt idx="32188">
                  <c:v>16094</c:v>
                </c:pt>
                <c:pt idx="32189">
                  <c:v>16094.5</c:v>
                </c:pt>
                <c:pt idx="32190">
                  <c:v>16095</c:v>
                </c:pt>
                <c:pt idx="32191">
                  <c:v>16095.5</c:v>
                </c:pt>
                <c:pt idx="32192">
                  <c:v>16096</c:v>
                </c:pt>
                <c:pt idx="32193">
                  <c:v>16096.5</c:v>
                </c:pt>
                <c:pt idx="32194">
                  <c:v>16097</c:v>
                </c:pt>
                <c:pt idx="32195">
                  <c:v>16097.5</c:v>
                </c:pt>
                <c:pt idx="32196">
                  <c:v>16098</c:v>
                </c:pt>
                <c:pt idx="32197">
                  <c:v>16098.5</c:v>
                </c:pt>
                <c:pt idx="32198">
                  <c:v>16099</c:v>
                </c:pt>
                <c:pt idx="32199">
                  <c:v>16099.5</c:v>
                </c:pt>
                <c:pt idx="32200">
                  <c:v>16100</c:v>
                </c:pt>
                <c:pt idx="32201">
                  <c:v>16100.5</c:v>
                </c:pt>
                <c:pt idx="32202">
                  <c:v>16101</c:v>
                </c:pt>
                <c:pt idx="32203">
                  <c:v>16101.5</c:v>
                </c:pt>
                <c:pt idx="32204">
                  <c:v>16102</c:v>
                </c:pt>
                <c:pt idx="32205">
                  <c:v>16102.5</c:v>
                </c:pt>
                <c:pt idx="32206">
                  <c:v>16103</c:v>
                </c:pt>
                <c:pt idx="32207">
                  <c:v>16103.5</c:v>
                </c:pt>
                <c:pt idx="32208">
                  <c:v>16104</c:v>
                </c:pt>
                <c:pt idx="32209">
                  <c:v>16104.5</c:v>
                </c:pt>
                <c:pt idx="32210">
                  <c:v>16105</c:v>
                </c:pt>
                <c:pt idx="32211">
                  <c:v>16105.5</c:v>
                </c:pt>
                <c:pt idx="32212">
                  <c:v>16106</c:v>
                </c:pt>
                <c:pt idx="32213">
                  <c:v>16106.5</c:v>
                </c:pt>
                <c:pt idx="32214">
                  <c:v>16107</c:v>
                </c:pt>
                <c:pt idx="32215">
                  <c:v>16107.5</c:v>
                </c:pt>
                <c:pt idx="32216">
                  <c:v>16108</c:v>
                </c:pt>
                <c:pt idx="32217">
                  <c:v>16108.5</c:v>
                </c:pt>
                <c:pt idx="32218">
                  <c:v>16109</c:v>
                </c:pt>
                <c:pt idx="32219">
                  <c:v>16109.5</c:v>
                </c:pt>
                <c:pt idx="32220">
                  <c:v>16110</c:v>
                </c:pt>
                <c:pt idx="32221">
                  <c:v>16110.5</c:v>
                </c:pt>
                <c:pt idx="32222">
                  <c:v>16111</c:v>
                </c:pt>
                <c:pt idx="32223">
                  <c:v>16111.5</c:v>
                </c:pt>
                <c:pt idx="32224">
                  <c:v>16112</c:v>
                </c:pt>
                <c:pt idx="32225">
                  <c:v>16112.5</c:v>
                </c:pt>
                <c:pt idx="32226">
                  <c:v>16113</c:v>
                </c:pt>
                <c:pt idx="32227">
                  <c:v>16113.5</c:v>
                </c:pt>
                <c:pt idx="32228">
                  <c:v>16114</c:v>
                </c:pt>
                <c:pt idx="32229">
                  <c:v>16114.5</c:v>
                </c:pt>
                <c:pt idx="32230">
                  <c:v>16115</c:v>
                </c:pt>
                <c:pt idx="32231">
                  <c:v>16115.5</c:v>
                </c:pt>
                <c:pt idx="32232">
                  <c:v>16116</c:v>
                </c:pt>
                <c:pt idx="32233">
                  <c:v>16116.5</c:v>
                </c:pt>
                <c:pt idx="32234">
                  <c:v>16117</c:v>
                </c:pt>
                <c:pt idx="32235">
                  <c:v>16117.5</c:v>
                </c:pt>
                <c:pt idx="32236">
                  <c:v>16118</c:v>
                </c:pt>
                <c:pt idx="32237">
                  <c:v>16118.5</c:v>
                </c:pt>
                <c:pt idx="32238">
                  <c:v>16119</c:v>
                </c:pt>
                <c:pt idx="32239">
                  <c:v>16119.5</c:v>
                </c:pt>
                <c:pt idx="32240">
                  <c:v>16120</c:v>
                </c:pt>
                <c:pt idx="32241">
                  <c:v>16120.5</c:v>
                </c:pt>
                <c:pt idx="32242">
                  <c:v>16121</c:v>
                </c:pt>
                <c:pt idx="32243">
                  <c:v>16121.5</c:v>
                </c:pt>
                <c:pt idx="32244">
                  <c:v>16122</c:v>
                </c:pt>
                <c:pt idx="32245">
                  <c:v>16122.5</c:v>
                </c:pt>
                <c:pt idx="32246">
                  <c:v>16123</c:v>
                </c:pt>
                <c:pt idx="32247">
                  <c:v>16123.5</c:v>
                </c:pt>
                <c:pt idx="32248">
                  <c:v>16124</c:v>
                </c:pt>
                <c:pt idx="32249">
                  <c:v>16124.5</c:v>
                </c:pt>
                <c:pt idx="32250">
                  <c:v>16125</c:v>
                </c:pt>
                <c:pt idx="32251">
                  <c:v>16125.5</c:v>
                </c:pt>
                <c:pt idx="32252">
                  <c:v>16126</c:v>
                </c:pt>
                <c:pt idx="32253">
                  <c:v>16126.5</c:v>
                </c:pt>
                <c:pt idx="32254">
                  <c:v>16127</c:v>
                </c:pt>
                <c:pt idx="32255">
                  <c:v>16127.5</c:v>
                </c:pt>
                <c:pt idx="32256">
                  <c:v>16128</c:v>
                </c:pt>
                <c:pt idx="32257">
                  <c:v>16128.5</c:v>
                </c:pt>
                <c:pt idx="32258">
                  <c:v>16129</c:v>
                </c:pt>
                <c:pt idx="32259">
                  <c:v>16129.5</c:v>
                </c:pt>
                <c:pt idx="32260">
                  <c:v>16130</c:v>
                </c:pt>
                <c:pt idx="32261">
                  <c:v>16130.5</c:v>
                </c:pt>
                <c:pt idx="32262">
                  <c:v>16131</c:v>
                </c:pt>
                <c:pt idx="32263">
                  <c:v>16131.5</c:v>
                </c:pt>
                <c:pt idx="32264">
                  <c:v>16132</c:v>
                </c:pt>
                <c:pt idx="32265">
                  <c:v>16132.5</c:v>
                </c:pt>
                <c:pt idx="32266">
                  <c:v>16133</c:v>
                </c:pt>
                <c:pt idx="32267">
                  <c:v>16133.5</c:v>
                </c:pt>
                <c:pt idx="32268">
                  <c:v>16134</c:v>
                </c:pt>
                <c:pt idx="32269">
                  <c:v>16134.5</c:v>
                </c:pt>
                <c:pt idx="32270">
                  <c:v>16135</c:v>
                </c:pt>
                <c:pt idx="32271">
                  <c:v>16135.5</c:v>
                </c:pt>
                <c:pt idx="32272">
                  <c:v>16136</c:v>
                </c:pt>
                <c:pt idx="32273">
                  <c:v>16136.5</c:v>
                </c:pt>
                <c:pt idx="32274">
                  <c:v>16137</c:v>
                </c:pt>
                <c:pt idx="32275">
                  <c:v>16137.5</c:v>
                </c:pt>
                <c:pt idx="32276">
                  <c:v>16138</c:v>
                </c:pt>
                <c:pt idx="32277">
                  <c:v>16138.5</c:v>
                </c:pt>
                <c:pt idx="32278">
                  <c:v>16139</c:v>
                </c:pt>
                <c:pt idx="32279">
                  <c:v>16139.5</c:v>
                </c:pt>
                <c:pt idx="32280">
                  <c:v>16140</c:v>
                </c:pt>
                <c:pt idx="32281">
                  <c:v>16140.5</c:v>
                </c:pt>
                <c:pt idx="32282">
                  <c:v>16141</c:v>
                </c:pt>
                <c:pt idx="32283">
                  <c:v>16141.5</c:v>
                </c:pt>
                <c:pt idx="32284">
                  <c:v>16142</c:v>
                </c:pt>
                <c:pt idx="32285">
                  <c:v>16142.5</c:v>
                </c:pt>
                <c:pt idx="32286">
                  <c:v>16143</c:v>
                </c:pt>
                <c:pt idx="32287">
                  <c:v>16143.5</c:v>
                </c:pt>
                <c:pt idx="32288">
                  <c:v>16144</c:v>
                </c:pt>
                <c:pt idx="32289">
                  <c:v>16144.5</c:v>
                </c:pt>
                <c:pt idx="32290">
                  <c:v>16145</c:v>
                </c:pt>
                <c:pt idx="32291">
                  <c:v>16145.5</c:v>
                </c:pt>
                <c:pt idx="32292">
                  <c:v>16146</c:v>
                </c:pt>
                <c:pt idx="32293">
                  <c:v>16146.5</c:v>
                </c:pt>
                <c:pt idx="32294">
                  <c:v>16147</c:v>
                </c:pt>
                <c:pt idx="32295">
                  <c:v>16147.5</c:v>
                </c:pt>
                <c:pt idx="32296">
                  <c:v>16148</c:v>
                </c:pt>
                <c:pt idx="32297">
                  <c:v>16148.5</c:v>
                </c:pt>
                <c:pt idx="32298">
                  <c:v>16149</c:v>
                </c:pt>
                <c:pt idx="32299">
                  <c:v>16149.5</c:v>
                </c:pt>
                <c:pt idx="32300">
                  <c:v>16150</c:v>
                </c:pt>
                <c:pt idx="32301">
                  <c:v>16150.5</c:v>
                </c:pt>
                <c:pt idx="32302">
                  <c:v>16151</c:v>
                </c:pt>
                <c:pt idx="32303">
                  <c:v>16151.5</c:v>
                </c:pt>
                <c:pt idx="32304">
                  <c:v>16152</c:v>
                </c:pt>
                <c:pt idx="32305">
                  <c:v>16152.5</c:v>
                </c:pt>
                <c:pt idx="32306">
                  <c:v>16153</c:v>
                </c:pt>
                <c:pt idx="32307">
                  <c:v>16153.5</c:v>
                </c:pt>
                <c:pt idx="32308">
                  <c:v>16154</c:v>
                </c:pt>
                <c:pt idx="32309">
                  <c:v>16154.5</c:v>
                </c:pt>
                <c:pt idx="32310">
                  <c:v>16155</c:v>
                </c:pt>
                <c:pt idx="32311">
                  <c:v>16155.5</c:v>
                </c:pt>
                <c:pt idx="32312">
                  <c:v>16156</c:v>
                </c:pt>
                <c:pt idx="32313">
                  <c:v>16156.5</c:v>
                </c:pt>
                <c:pt idx="32314">
                  <c:v>16157</c:v>
                </c:pt>
                <c:pt idx="32315">
                  <c:v>16157.5</c:v>
                </c:pt>
                <c:pt idx="32316">
                  <c:v>16158</c:v>
                </c:pt>
                <c:pt idx="32317">
                  <c:v>16158.5</c:v>
                </c:pt>
                <c:pt idx="32318">
                  <c:v>16159</c:v>
                </c:pt>
                <c:pt idx="32319">
                  <c:v>16159.5</c:v>
                </c:pt>
                <c:pt idx="32320">
                  <c:v>16160</c:v>
                </c:pt>
                <c:pt idx="32321">
                  <c:v>16160.5</c:v>
                </c:pt>
                <c:pt idx="32322">
                  <c:v>16161</c:v>
                </c:pt>
                <c:pt idx="32323">
                  <c:v>16161.5</c:v>
                </c:pt>
                <c:pt idx="32324">
                  <c:v>16162</c:v>
                </c:pt>
                <c:pt idx="32325">
                  <c:v>16162.5</c:v>
                </c:pt>
                <c:pt idx="32326">
                  <c:v>16163</c:v>
                </c:pt>
                <c:pt idx="32327">
                  <c:v>16163.5</c:v>
                </c:pt>
                <c:pt idx="32328">
                  <c:v>16164</c:v>
                </c:pt>
                <c:pt idx="32329">
                  <c:v>16164.5</c:v>
                </c:pt>
                <c:pt idx="32330">
                  <c:v>16165</c:v>
                </c:pt>
                <c:pt idx="32331">
                  <c:v>16165.5</c:v>
                </c:pt>
                <c:pt idx="32332">
                  <c:v>16166</c:v>
                </c:pt>
                <c:pt idx="32333">
                  <c:v>16166.5</c:v>
                </c:pt>
                <c:pt idx="32334">
                  <c:v>16167</c:v>
                </c:pt>
                <c:pt idx="32335">
                  <c:v>16167.5</c:v>
                </c:pt>
                <c:pt idx="32336">
                  <c:v>16168</c:v>
                </c:pt>
                <c:pt idx="32337">
                  <c:v>16168.5</c:v>
                </c:pt>
                <c:pt idx="32338">
                  <c:v>16169</c:v>
                </c:pt>
                <c:pt idx="32339">
                  <c:v>16169.5</c:v>
                </c:pt>
                <c:pt idx="32340">
                  <c:v>16170</c:v>
                </c:pt>
                <c:pt idx="32341">
                  <c:v>16170.5</c:v>
                </c:pt>
                <c:pt idx="32342">
                  <c:v>16171</c:v>
                </c:pt>
                <c:pt idx="32343">
                  <c:v>16171.5</c:v>
                </c:pt>
                <c:pt idx="32344">
                  <c:v>16172</c:v>
                </c:pt>
                <c:pt idx="32345">
                  <c:v>16172.5</c:v>
                </c:pt>
                <c:pt idx="32346">
                  <c:v>16173</c:v>
                </c:pt>
                <c:pt idx="32347">
                  <c:v>16173.5</c:v>
                </c:pt>
                <c:pt idx="32348">
                  <c:v>16174</c:v>
                </c:pt>
                <c:pt idx="32349">
                  <c:v>16174.5</c:v>
                </c:pt>
                <c:pt idx="32350">
                  <c:v>16175</c:v>
                </c:pt>
                <c:pt idx="32351">
                  <c:v>16175.5</c:v>
                </c:pt>
                <c:pt idx="32352">
                  <c:v>16176</c:v>
                </c:pt>
                <c:pt idx="32353">
                  <c:v>16176.5</c:v>
                </c:pt>
                <c:pt idx="32354">
                  <c:v>16177</c:v>
                </c:pt>
                <c:pt idx="32355">
                  <c:v>16177.5</c:v>
                </c:pt>
                <c:pt idx="32356">
                  <c:v>16178</c:v>
                </c:pt>
                <c:pt idx="32357">
                  <c:v>16178.5</c:v>
                </c:pt>
                <c:pt idx="32358">
                  <c:v>16179</c:v>
                </c:pt>
                <c:pt idx="32359">
                  <c:v>16179.5</c:v>
                </c:pt>
                <c:pt idx="32360">
                  <c:v>16180</c:v>
                </c:pt>
                <c:pt idx="32361">
                  <c:v>16180.5</c:v>
                </c:pt>
                <c:pt idx="32362">
                  <c:v>16181</c:v>
                </c:pt>
                <c:pt idx="32363">
                  <c:v>16181.5</c:v>
                </c:pt>
                <c:pt idx="32364">
                  <c:v>16182</c:v>
                </c:pt>
                <c:pt idx="32365">
                  <c:v>16182.5</c:v>
                </c:pt>
                <c:pt idx="32366">
                  <c:v>16183</c:v>
                </c:pt>
                <c:pt idx="32367">
                  <c:v>16183.5</c:v>
                </c:pt>
                <c:pt idx="32368">
                  <c:v>16184</c:v>
                </c:pt>
                <c:pt idx="32369">
                  <c:v>16184.5</c:v>
                </c:pt>
                <c:pt idx="32370">
                  <c:v>16185</c:v>
                </c:pt>
                <c:pt idx="32371">
                  <c:v>16185.5</c:v>
                </c:pt>
                <c:pt idx="32372">
                  <c:v>16186</c:v>
                </c:pt>
                <c:pt idx="32373">
                  <c:v>16186.5</c:v>
                </c:pt>
                <c:pt idx="32374">
                  <c:v>16187</c:v>
                </c:pt>
                <c:pt idx="32375">
                  <c:v>16187.5</c:v>
                </c:pt>
                <c:pt idx="32376">
                  <c:v>16188</c:v>
                </c:pt>
                <c:pt idx="32377">
                  <c:v>16188.5</c:v>
                </c:pt>
                <c:pt idx="32378">
                  <c:v>16189</c:v>
                </c:pt>
                <c:pt idx="32379">
                  <c:v>16189.5</c:v>
                </c:pt>
                <c:pt idx="32380">
                  <c:v>16190</c:v>
                </c:pt>
                <c:pt idx="32381">
                  <c:v>16190.5</c:v>
                </c:pt>
                <c:pt idx="32382">
                  <c:v>16191</c:v>
                </c:pt>
                <c:pt idx="32383">
                  <c:v>16191.5</c:v>
                </c:pt>
                <c:pt idx="32384">
                  <c:v>16192</c:v>
                </c:pt>
                <c:pt idx="32385">
                  <c:v>16192.5</c:v>
                </c:pt>
                <c:pt idx="32386">
                  <c:v>16193</c:v>
                </c:pt>
                <c:pt idx="32387">
                  <c:v>16193.5</c:v>
                </c:pt>
                <c:pt idx="32388">
                  <c:v>16194</c:v>
                </c:pt>
                <c:pt idx="32389">
                  <c:v>16194.5</c:v>
                </c:pt>
                <c:pt idx="32390">
                  <c:v>16195</c:v>
                </c:pt>
                <c:pt idx="32391">
                  <c:v>16195.5</c:v>
                </c:pt>
                <c:pt idx="32392">
                  <c:v>16196</c:v>
                </c:pt>
                <c:pt idx="32393">
                  <c:v>16196.5</c:v>
                </c:pt>
                <c:pt idx="32394">
                  <c:v>16197</c:v>
                </c:pt>
                <c:pt idx="32395">
                  <c:v>16197.5</c:v>
                </c:pt>
                <c:pt idx="32396">
                  <c:v>16198</c:v>
                </c:pt>
                <c:pt idx="32397">
                  <c:v>16198.5</c:v>
                </c:pt>
                <c:pt idx="32398">
                  <c:v>16199</c:v>
                </c:pt>
                <c:pt idx="32399">
                  <c:v>16199.5</c:v>
                </c:pt>
                <c:pt idx="32400">
                  <c:v>16200</c:v>
                </c:pt>
                <c:pt idx="32401">
                  <c:v>16200.5</c:v>
                </c:pt>
                <c:pt idx="32402">
                  <c:v>16201</c:v>
                </c:pt>
                <c:pt idx="32403">
                  <c:v>16201.5</c:v>
                </c:pt>
                <c:pt idx="32404">
                  <c:v>16202</c:v>
                </c:pt>
                <c:pt idx="32405">
                  <c:v>16202.5</c:v>
                </c:pt>
                <c:pt idx="32406">
                  <c:v>16203</c:v>
                </c:pt>
                <c:pt idx="32407">
                  <c:v>16203.5</c:v>
                </c:pt>
                <c:pt idx="32408">
                  <c:v>16204</c:v>
                </c:pt>
                <c:pt idx="32409">
                  <c:v>16204.5</c:v>
                </c:pt>
                <c:pt idx="32410">
                  <c:v>16205</c:v>
                </c:pt>
                <c:pt idx="32411">
                  <c:v>16205.5</c:v>
                </c:pt>
                <c:pt idx="32412">
                  <c:v>16206</c:v>
                </c:pt>
                <c:pt idx="32413">
                  <c:v>16206.5</c:v>
                </c:pt>
                <c:pt idx="32414">
                  <c:v>16207</c:v>
                </c:pt>
                <c:pt idx="32415">
                  <c:v>16207.5</c:v>
                </c:pt>
                <c:pt idx="32416">
                  <c:v>16208</c:v>
                </c:pt>
                <c:pt idx="32417">
                  <c:v>16208.5</c:v>
                </c:pt>
                <c:pt idx="32418">
                  <c:v>16209</c:v>
                </c:pt>
                <c:pt idx="32419">
                  <c:v>16209.5</c:v>
                </c:pt>
                <c:pt idx="32420">
                  <c:v>16210</c:v>
                </c:pt>
                <c:pt idx="32421">
                  <c:v>16210.5</c:v>
                </c:pt>
                <c:pt idx="32422">
                  <c:v>16211</c:v>
                </c:pt>
                <c:pt idx="32423">
                  <c:v>16211.5</c:v>
                </c:pt>
                <c:pt idx="32424">
                  <c:v>16212</c:v>
                </c:pt>
                <c:pt idx="32425">
                  <c:v>16212.5</c:v>
                </c:pt>
                <c:pt idx="32426">
                  <c:v>16213</c:v>
                </c:pt>
                <c:pt idx="32427">
                  <c:v>16213.5</c:v>
                </c:pt>
                <c:pt idx="32428">
                  <c:v>16214</c:v>
                </c:pt>
                <c:pt idx="32429">
                  <c:v>16214.5</c:v>
                </c:pt>
                <c:pt idx="32430">
                  <c:v>16215</c:v>
                </c:pt>
                <c:pt idx="32431">
                  <c:v>16215.5</c:v>
                </c:pt>
                <c:pt idx="32432">
                  <c:v>16216</c:v>
                </c:pt>
                <c:pt idx="32433">
                  <c:v>16216.5</c:v>
                </c:pt>
                <c:pt idx="32434">
                  <c:v>16217</c:v>
                </c:pt>
                <c:pt idx="32435">
                  <c:v>16217.5</c:v>
                </c:pt>
                <c:pt idx="32436">
                  <c:v>16218</c:v>
                </c:pt>
                <c:pt idx="32437">
                  <c:v>16218.5</c:v>
                </c:pt>
                <c:pt idx="32438">
                  <c:v>16219</c:v>
                </c:pt>
                <c:pt idx="32439">
                  <c:v>16219.5</c:v>
                </c:pt>
                <c:pt idx="32440">
                  <c:v>16220</c:v>
                </c:pt>
                <c:pt idx="32441">
                  <c:v>16220.5</c:v>
                </c:pt>
                <c:pt idx="32442">
                  <c:v>16221</c:v>
                </c:pt>
                <c:pt idx="32443">
                  <c:v>16221.5</c:v>
                </c:pt>
                <c:pt idx="32444">
                  <c:v>16222</c:v>
                </c:pt>
                <c:pt idx="32445">
                  <c:v>16222.5</c:v>
                </c:pt>
                <c:pt idx="32446">
                  <c:v>16223</c:v>
                </c:pt>
                <c:pt idx="32447">
                  <c:v>16223.5</c:v>
                </c:pt>
                <c:pt idx="32448">
                  <c:v>16224</c:v>
                </c:pt>
                <c:pt idx="32449">
                  <c:v>16224.5</c:v>
                </c:pt>
                <c:pt idx="32450">
                  <c:v>16225</c:v>
                </c:pt>
                <c:pt idx="32451">
                  <c:v>16225.5</c:v>
                </c:pt>
                <c:pt idx="32452">
                  <c:v>16226</c:v>
                </c:pt>
                <c:pt idx="32453">
                  <c:v>16226.5</c:v>
                </c:pt>
                <c:pt idx="32454">
                  <c:v>16227</c:v>
                </c:pt>
                <c:pt idx="32455">
                  <c:v>16227.5</c:v>
                </c:pt>
                <c:pt idx="32456">
                  <c:v>16228</c:v>
                </c:pt>
                <c:pt idx="32457">
                  <c:v>16228.5</c:v>
                </c:pt>
                <c:pt idx="32458">
                  <c:v>16229</c:v>
                </c:pt>
                <c:pt idx="32459">
                  <c:v>16229.5</c:v>
                </c:pt>
                <c:pt idx="32460">
                  <c:v>16230</c:v>
                </c:pt>
                <c:pt idx="32461">
                  <c:v>16230.5</c:v>
                </c:pt>
                <c:pt idx="32462">
                  <c:v>16231</c:v>
                </c:pt>
                <c:pt idx="32463">
                  <c:v>16231.5</c:v>
                </c:pt>
                <c:pt idx="32464">
                  <c:v>16232</c:v>
                </c:pt>
                <c:pt idx="32465">
                  <c:v>16232.5</c:v>
                </c:pt>
                <c:pt idx="32466">
                  <c:v>16233</c:v>
                </c:pt>
                <c:pt idx="32467">
                  <c:v>16233.5</c:v>
                </c:pt>
                <c:pt idx="32468">
                  <c:v>16234</c:v>
                </c:pt>
                <c:pt idx="32469">
                  <c:v>16234.5</c:v>
                </c:pt>
                <c:pt idx="32470">
                  <c:v>16235</c:v>
                </c:pt>
                <c:pt idx="32471">
                  <c:v>16235.5</c:v>
                </c:pt>
                <c:pt idx="32472">
                  <c:v>16236</c:v>
                </c:pt>
                <c:pt idx="32473">
                  <c:v>16236.5</c:v>
                </c:pt>
                <c:pt idx="32474">
                  <c:v>16237</c:v>
                </c:pt>
                <c:pt idx="32475">
                  <c:v>16237.5</c:v>
                </c:pt>
                <c:pt idx="32476">
                  <c:v>16238</c:v>
                </c:pt>
                <c:pt idx="32477">
                  <c:v>16238.5</c:v>
                </c:pt>
                <c:pt idx="32478">
                  <c:v>16239</c:v>
                </c:pt>
                <c:pt idx="32479">
                  <c:v>16239.5</c:v>
                </c:pt>
                <c:pt idx="32480">
                  <c:v>16240</c:v>
                </c:pt>
                <c:pt idx="32481">
                  <c:v>16240.5</c:v>
                </c:pt>
                <c:pt idx="32482">
                  <c:v>16241</c:v>
                </c:pt>
                <c:pt idx="32483">
                  <c:v>16241.5</c:v>
                </c:pt>
                <c:pt idx="32484">
                  <c:v>16242</c:v>
                </c:pt>
                <c:pt idx="32485">
                  <c:v>16242.5</c:v>
                </c:pt>
                <c:pt idx="32486">
                  <c:v>16243</c:v>
                </c:pt>
                <c:pt idx="32487">
                  <c:v>16243.5</c:v>
                </c:pt>
                <c:pt idx="32488">
                  <c:v>16244</c:v>
                </c:pt>
                <c:pt idx="32489">
                  <c:v>16244.5</c:v>
                </c:pt>
                <c:pt idx="32490">
                  <c:v>16245</c:v>
                </c:pt>
                <c:pt idx="32491">
                  <c:v>16245.5</c:v>
                </c:pt>
                <c:pt idx="32492">
                  <c:v>16246</c:v>
                </c:pt>
                <c:pt idx="32493">
                  <c:v>16246.5</c:v>
                </c:pt>
                <c:pt idx="32494">
                  <c:v>16247</c:v>
                </c:pt>
                <c:pt idx="32495">
                  <c:v>16247.5</c:v>
                </c:pt>
                <c:pt idx="32496">
                  <c:v>16248</c:v>
                </c:pt>
                <c:pt idx="32497">
                  <c:v>16248.5</c:v>
                </c:pt>
                <c:pt idx="32498">
                  <c:v>16249</c:v>
                </c:pt>
                <c:pt idx="32499">
                  <c:v>16249.5</c:v>
                </c:pt>
                <c:pt idx="32500">
                  <c:v>16250</c:v>
                </c:pt>
                <c:pt idx="32501">
                  <c:v>16250.5</c:v>
                </c:pt>
                <c:pt idx="32502">
                  <c:v>16251</c:v>
                </c:pt>
                <c:pt idx="32503">
                  <c:v>16251.5</c:v>
                </c:pt>
                <c:pt idx="32504">
                  <c:v>16252</c:v>
                </c:pt>
                <c:pt idx="32505">
                  <c:v>16252.5</c:v>
                </c:pt>
                <c:pt idx="32506">
                  <c:v>16253</c:v>
                </c:pt>
                <c:pt idx="32507">
                  <c:v>16253.5</c:v>
                </c:pt>
                <c:pt idx="32508">
                  <c:v>16254</c:v>
                </c:pt>
                <c:pt idx="32509">
                  <c:v>16254.5</c:v>
                </c:pt>
                <c:pt idx="32510">
                  <c:v>16255</c:v>
                </c:pt>
                <c:pt idx="32511">
                  <c:v>16255.5</c:v>
                </c:pt>
                <c:pt idx="32512">
                  <c:v>16256</c:v>
                </c:pt>
                <c:pt idx="32513">
                  <c:v>16256.5</c:v>
                </c:pt>
                <c:pt idx="32514">
                  <c:v>16257</c:v>
                </c:pt>
                <c:pt idx="32515">
                  <c:v>16257.5</c:v>
                </c:pt>
                <c:pt idx="32516">
                  <c:v>16258</c:v>
                </c:pt>
                <c:pt idx="32517">
                  <c:v>16258.5</c:v>
                </c:pt>
                <c:pt idx="32518">
                  <c:v>16259</c:v>
                </c:pt>
                <c:pt idx="32519">
                  <c:v>16259.5</c:v>
                </c:pt>
                <c:pt idx="32520">
                  <c:v>16260</c:v>
                </c:pt>
                <c:pt idx="32521">
                  <c:v>16260.5</c:v>
                </c:pt>
                <c:pt idx="32522">
                  <c:v>16261</c:v>
                </c:pt>
                <c:pt idx="32523">
                  <c:v>16261.5</c:v>
                </c:pt>
                <c:pt idx="32524">
                  <c:v>16262</c:v>
                </c:pt>
                <c:pt idx="32525">
                  <c:v>16262.5</c:v>
                </c:pt>
                <c:pt idx="32526">
                  <c:v>16263</c:v>
                </c:pt>
                <c:pt idx="32527">
                  <c:v>16263.5</c:v>
                </c:pt>
                <c:pt idx="32528">
                  <c:v>16264</c:v>
                </c:pt>
                <c:pt idx="32529">
                  <c:v>16264.5</c:v>
                </c:pt>
                <c:pt idx="32530">
                  <c:v>16265</c:v>
                </c:pt>
                <c:pt idx="32531">
                  <c:v>16265.5</c:v>
                </c:pt>
                <c:pt idx="32532">
                  <c:v>16266</c:v>
                </c:pt>
                <c:pt idx="32533">
                  <c:v>16266.5</c:v>
                </c:pt>
                <c:pt idx="32534">
                  <c:v>16267</c:v>
                </c:pt>
                <c:pt idx="32535">
                  <c:v>16267.5</c:v>
                </c:pt>
                <c:pt idx="32536">
                  <c:v>16268</c:v>
                </c:pt>
                <c:pt idx="32537">
                  <c:v>16268.5</c:v>
                </c:pt>
                <c:pt idx="32538">
                  <c:v>16269</c:v>
                </c:pt>
                <c:pt idx="32539">
                  <c:v>16269.5</c:v>
                </c:pt>
                <c:pt idx="32540">
                  <c:v>16270</c:v>
                </c:pt>
                <c:pt idx="32541">
                  <c:v>16270.5</c:v>
                </c:pt>
                <c:pt idx="32542">
                  <c:v>16271</c:v>
                </c:pt>
                <c:pt idx="32543">
                  <c:v>16271.5</c:v>
                </c:pt>
                <c:pt idx="32544">
                  <c:v>16272</c:v>
                </c:pt>
                <c:pt idx="32545">
                  <c:v>16272.5</c:v>
                </c:pt>
                <c:pt idx="32546">
                  <c:v>16273</c:v>
                </c:pt>
                <c:pt idx="32547">
                  <c:v>16273.5</c:v>
                </c:pt>
                <c:pt idx="32548">
                  <c:v>16274</c:v>
                </c:pt>
                <c:pt idx="32549">
                  <c:v>16274.5</c:v>
                </c:pt>
                <c:pt idx="32550">
                  <c:v>16275</c:v>
                </c:pt>
                <c:pt idx="32551">
                  <c:v>16275.5</c:v>
                </c:pt>
                <c:pt idx="32552">
                  <c:v>16276</c:v>
                </c:pt>
                <c:pt idx="32553">
                  <c:v>16276.5</c:v>
                </c:pt>
                <c:pt idx="32554">
                  <c:v>16277</c:v>
                </c:pt>
                <c:pt idx="32555">
                  <c:v>16277.5</c:v>
                </c:pt>
                <c:pt idx="32556">
                  <c:v>16278</c:v>
                </c:pt>
                <c:pt idx="32557">
                  <c:v>16278.5</c:v>
                </c:pt>
                <c:pt idx="32558">
                  <c:v>16279</c:v>
                </c:pt>
                <c:pt idx="32559">
                  <c:v>16279.5</c:v>
                </c:pt>
                <c:pt idx="32560">
                  <c:v>16280</c:v>
                </c:pt>
                <c:pt idx="32561">
                  <c:v>16280.5</c:v>
                </c:pt>
                <c:pt idx="32562">
                  <c:v>16281</c:v>
                </c:pt>
                <c:pt idx="32563">
                  <c:v>16281.5</c:v>
                </c:pt>
                <c:pt idx="32564">
                  <c:v>16282</c:v>
                </c:pt>
                <c:pt idx="32565">
                  <c:v>16282.5</c:v>
                </c:pt>
                <c:pt idx="32566">
                  <c:v>16283</c:v>
                </c:pt>
                <c:pt idx="32567">
                  <c:v>16283.5</c:v>
                </c:pt>
                <c:pt idx="32568">
                  <c:v>16284</c:v>
                </c:pt>
                <c:pt idx="32569">
                  <c:v>16284.5</c:v>
                </c:pt>
                <c:pt idx="32570">
                  <c:v>16285</c:v>
                </c:pt>
                <c:pt idx="32571">
                  <c:v>16285.5</c:v>
                </c:pt>
                <c:pt idx="32572">
                  <c:v>16286</c:v>
                </c:pt>
                <c:pt idx="32573">
                  <c:v>16286.5</c:v>
                </c:pt>
                <c:pt idx="32574">
                  <c:v>16287</c:v>
                </c:pt>
                <c:pt idx="32575">
                  <c:v>16287.5</c:v>
                </c:pt>
                <c:pt idx="32576">
                  <c:v>16288</c:v>
                </c:pt>
                <c:pt idx="32577">
                  <c:v>16288.5</c:v>
                </c:pt>
                <c:pt idx="32578">
                  <c:v>16289</c:v>
                </c:pt>
                <c:pt idx="32579">
                  <c:v>16289.5</c:v>
                </c:pt>
                <c:pt idx="32580">
                  <c:v>16290</c:v>
                </c:pt>
                <c:pt idx="32581">
                  <c:v>16290.5</c:v>
                </c:pt>
                <c:pt idx="32582">
                  <c:v>16291</c:v>
                </c:pt>
                <c:pt idx="32583">
                  <c:v>16291.5</c:v>
                </c:pt>
                <c:pt idx="32584">
                  <c:v>16292</c:v>
                </c:pt>
                <c:pt idx="32585">
                  <c:v>16292.5</c:v>
                </c:pt>
                <c:pt idx="32586">
                  <c:v>16293</c:v>
                </c:pt>
                <c:pt idx="32587">
                  <c:v>16293.5</c:v>
                </c:pt>
                <c:pt idx="32588">
                  <c:v>16294</c:v>
                </c:pt>
                <c:pt idx="32589">
                  <c:v>16294.5</c:v>
                </c:pt>
                <c:pt idx="32590">
                  <c:v>16295</c:v>
                </c:pt>
                <c:pt idx="32591">
                  <c:v>16295.5</c:v>
                </c:pt>
                <c:pt idx="32592">
                  <c:v>16296</c:v>
                </c:pt>
                <c:pt idx="32593">
                  <c:v>16296.5</c:v>
                </c:pt>
                <c:pt idx="32594">
                  <c:v>16297</c:v>
                </c:pt>
                <c:pt idx="32595">
                  <c:v>16297.5</c:v>
                </c:pt>
                <c:pt idx="32596">
                  <c:v>16298</c:v>
                </c:pt>
                <c:pt idx="32597">
                  <c:v>16298.5</c:v>
                </c:pt>
                <c:pt idx="32598">
                  <c:v>16299</c:v>
                </c:pt>
                <c:pt idx="32599">
                  <c:v>16299.5</c:v>
                </c:pt>
                <c:pt idx="32600">
                  <c:v>16300</c:v>
                </c:pt>
                <c:pt idx="32601">
                  <c:v>16300.5</c:v>
                </c:pt>
                <c:pt idx="32602">
                  <c:v>16301</c:v>
                </c:pt>
                <c:pt idx="32603">
                  <c:v>16301.5</c:v>
                </c:pt>
                <c:pt idx="32604">
                  <c:v>16302</c:v>
                </c:pt>
                <c:pt idx="32605">
                  <c:v>16302.5</c:v>
                </c:pt>
                <c:pt idx="32606">
                  <c:v>16303</c:v>
                </c:pt>
                <c:pt idx="32607">
                  <c:v>16303.5</c:v>
                </c:pt>
                <c:pt idx="32608">
                  <c:v>16304</c:v>
                </c:pt>
                <c:pt idx="32609">
                  <c:v>16304.5</c:v>
                </c:pt>
                <c:pt idx="32610">
                  <c:v>16305</c:v>
                </c:pt>
                <c:pt idx="32611">
                  <c:v>16305.5</c:v>
                </c:pt>
                <c:pt idx="32612">
                  <c:v>16306</c:v>
                </c:pt>
                <c:pt idx="32613">
                  <c:v>16306.5</c:v>
                </c:pt>
                <c:pt idx="32614">
                  <c:v>16307</c:v>
                </c:pt>
                <c:pt idx="32615">
                  <c:v>16307.5</c:v>
                </c:pt>
                <c:pt idx="32616">
                  <c:v>16308</c:v>
                </c:pt>
                <c:pt idx="32617">
                  <c:v>16308.5</c:v>
                </c:pt>
                <c:pt idx="32618">
                  <c:v>16309</c:v>
                </c:pt>
                <c:pt idx="32619">
                  <c:v>16309.5</c:v>
                </c:pt>
                <c:pt idx="32620">
                  <c:v>16310</c:v>
                </c:pt>
                <c:pt idx="32621">
                  <c:v>16310.5</c:v>
                </c:pt>
                <c:pt idx="32622">
                  <c:v>16311</c:v>
                </c:pt>
                <c:pt idx="32623">
                  <c:v>16311.5</c:v>
                </c:pt>
                <c:pt idx="32624">
                  <c:v>16312</c:v>
                </c:pt>
                <c:pt idx="32625">
                  <c:v>16312.5</c:v>
                </c:pt>
                <c:pt idx="32626">
                  <c:v>16313</c:v>
                </c:pt>
                <c:pt idx="32627">
                  <c:v>16313.5</c:v>
                </c:pt>
                <c:pt idx="32628">
                  <c:v>16314</c:v>
                </c:pt>
                <c:pt idx="32629">
                  <c:v>16314.5</c:v>
                </c:pt>
                <c:pt idx="32630">
                  <c:v>16315</c:v>
                </c:pt>
                <c:pt idx="32631">
                  <c:v>16315.5</c:v>
                </c:pt>
                <c:pt idx="32632">
                  <c:v>16316</c:v>
                </c:pt>
                <c:pt idx="32633">
                  <c:v>16316.5</c:v>
                </c:pt>
                <c:pt idx="32634">
                  <c:v>16317</c:v>
                </c:pt>
                <c:pt idx="32635">
                  <c:v>16317.5</c:v>
                </c:pt>
                <c:pt idx="32636">
                  <c:v>16318</c:v>
                </c:pt>
                <c:pt idx="32637">
                  <c:v>16318.5</c:v>
                </c:pt>
                <c:pt idx="32638">
                  <c:v>16319</c:v>
                </c:pt>
                <c:pt idx="32639">
                  <c:v>16319.5</c:v>
                </c:pt>
                <c:pt idx="32640">
                  <c:v>16320</c:v>
                </c:pt>
                <c:pt idx="32641">
                  <c:v>16320.5</c:v>
                </c:pt>
                <c:pt idx="32642">
                  <c:v>16321</c:v>
                </c:pt>
                <c:pt idx="32643">
                  <c:v>16321.5</c:v>
                </c:pt>
                <c:pt idx="32644">
                  <c:v>16322</c:v>
                </c:pt>
                <c:pt idx="32645">
                  <c:v>16322.5</c:v>
                </c:pt>
                <c:pt idx="32646">
                  <c:v>16323</c:v>
                </c:pt>
                <c:pt idx="32647">
                  <c:v>16323.5</c:v>
                </c:pt>
                <c:pt idx="32648">
                  <c:v>16324</c:v>
                </c:pt>
                <c:pt idx="32649">
                  <c:v>16324.5</c:v>
                </c:pt>
                <c:pt idx="32650">
                  <c:v>16325</c:v>
                </c:pt>
                <c:pt idx="32651">
                  <c:v>16325.5</c:v>
                </c:pt>
                <c:pt idx="32652">
                  <c:v>16326</c:v>
                </c:pt>
                <c:pt idx="32653">
                  <c:v>16326.5</c:v>
                </c:pt>
                <c:pt idx="32654">
                  <c:v>16327</c:v>
                </c:pt>
                <c:pt idx="32655">
                  <c:v>16327.5</c:v>
                </c:pt>
                <c:pt idx="32656">
                  <c:v>16328</c:v>
                </c:pt>
                <c:pt idx="32657">
                  <c:v>16328.5</c:v>
                </c:pt>
                <c:pt idx="32658">
                  <c:v>16329</c:v>
                </c:pt>
                <c:pt idx="32659">
                  <c:v>16329.5</c:v>
                </c:pt>
                <c:pt idx="32660">
                  <c:v>16330</c:v>
                </c:pt>
                <c:pt idx="32661">
                  <c:v>16330.5</c:v>
                </c:pt>
                <c:pt idx="32662">
                  <c:v>16331</c:v>
                </c:pt>
                <c:pt idx="32663">
                  <c:v>16331.5</c:v>
                </c:pt>
                <c:pt idx="32664">
                  <c:v>16332</c:v>
                </c:pt>
                <c:pt idx="32665">
                  <c:v>16332.5</c:v>
                </c:pt>
                <c:pt idx="32666">
                  <c:v>16333</c:v>
                </c:pt>
                <c:pt idx="32667">
                  <c:v>16333.5</c:v>
                </c:pt>
                <c:pt idx="32668">
                  <c:v>16334</c:v>
                </c:pt>
                <c:pt idx="32669">
                  <c:v>16334.5</c:v>
                </c:pt>
                <c:pt idx="32670">
                  <c:v>16335</c:v>
                </c:pt>
                <c:pt idx="32671">
                  <c:v>16335.5</c:v>
                </c:pt>
                <c:pt idx="32672">
                  <c:v>16336</c:v>
                </c:pt>
                <c:pt idx="32673">
                  <c:v>16336.5</c:v>
                </c:pt>
                <c:pt idx="32674">
                  <c:v>16337</c:v>
                </c:pt>
                <c:pt idx="32675">
                  <c:v>16337.5</c:v>
                </c:pt>
                <c:pt idx="32676">
                  <c:v>16338</c:v>
                </c:pt>
                <c:pt idx="32677">
                  <c:v>16338.5</c:v>
                </c:pt>
                <c:pt idx="32678">
                  <c:v>16339</c:v>
                </c:pt>
                <c:pt idx="32679">
                  <c:v>16339.5</c:v>
                </c:pt>
                <c:pt idx="32680">
                  <c:v>16340</c:v>
                </c:pt>
                <c:pt idx="32681">
                  <c:v>16340.5</c:v>
                </c:pt>
                <c:pt idx="32682">
                  <c:v>16341</c:v>
                </c:pt>
                <c:pt idx="32683">
                  <c:v>16341.5</c:v>
                </c:pt>
                <c:pt idx="32684">
                  <c:v>16342</c:v>
                </c:pt>
                <c:pt idx="32685">
                  <c:v>16342.5</c:v>
                </c:pt>
                <c:pt idx="32686">
                  <c:v>16343</c:v>
                </c:pt>
                <c:pt idx="32687">
                  <c:v>16343.5</c:v>
                </c:pt>
                <c:pt idx="32688">
                  <c:v>16344</c:v>
                </c:pt>
                <c:pt idx="32689">
                  <c:v>16344.5</c:v>
                </c:pt>
                <c:pt idx="32690">
                  <c:v>16345</c:v>
                </c:pt>
                <c:pt idx="32691">
                  <c:v>16345.5</c:v>
                </c:pt>
                <c:pt idx="32692">
                  <c:v>16346</c:v>
                </c:pt>
                <c:pt idx="32693">
                  <c:v>16346.5</c:v>
                </c:pt>
                <c:pt idx="32694">
                  <c:v>16347</c:v>
                </c:pt>
                <c:pt idx="32695">
                  <c:v>16347.5</c:v>
                </c:pt>
                <c:pt idx="32696">
                  <c:v>16348</c:v>
                </c:pt>
                <c:pt idx="32697">
                  <c:v>16348.5</c:v>
                </c:pt>
                <c:pt idx="32698">
                  <c:v>16349</c:v>
                </c:pt>
                <c:pt idx="32699">
                  <c:v>16349.5</c:v>
                </c:pt>
                <c:pt idx="32700">
                  <c:v>16350</c:v>
                </c:pt>
                <c:pt idx="32701">
                  <c:v>16350.5</c:v>
                </c:pt>
                <c:pt idx="32702">
                  <c:v>16351</c:v>
                </c:pt>
                <c:pt idx="32703">
                  <c:v>16351.5</c:v>
                </c:pt>
                <c:pt idx="32704">
                  <c:v>16352</c:v>
                </c:pt>
                <c:pt idx="32705">
                  <c:v>16352.5</c:v>
                </c:pt>
                <c:pt idx="32706">
                  <c:v>16353</c:v>
                </c:pt>
                <c:pt idx="32707">
                  <c:v>16353.5</c:v>
                </c:pt>
                <c:pt idx="32708">
                  <c:v>16354</c:v>
                </c:pt>
                <c:pt idx="32709">
                  <c:v>16354.5</c:v>
                </c:pt>
                <c:pt idx="32710">
                  <c:v>16355</c:v>
                </c:pt>
                <c:pt idx="32711">
                  <c:v>16355.5</c:v>
                </c:pt>
                <c:pt idx="32712">
                  <c:v>16356</c:v>
                </c:pt>
                <c:pt idx="32713">
                  <c:v>16356.5</c:v>
                </c:pt>
                <c:pt idx="32714">
                  <c:v>16357</c:v>
                </c:pt>
                <c:pt idx="32715">
                  <c:v>16357.5</c:v>
                </c:pt>
                <c:pt idx="32716">
                  <c:v>16358</c:v>
                </c:pt>
                <c:pt idx="32717">
                  <c:v>16358.5</c:v>
                </c:pt>
                <c:pt idx="32718">
                  <c:v>16359</c:v>
                </c:pt>
                <c:pt idx="32719">
                  <c:v>16359.5</c:v>
                </c:pt>
                <c:pt idx="32720">
                  <c:v>16360</c:v>
                </c:pt>
                <c:pt idx="32721">
                  <c:v>16360.5</c:v>
                </c:pt>
                <c:pt idx="32722">
                  <c:v>16361</c:v>
                </c:pt>
                <c:pt idx="32723">
                  <c:v>16361.5</c:v>
                </c:pt>
                <c:pt idx="32724">
                  <c:v>16362</c:v>
                </c:pt>
                <c:pt idx="32725">
                  <c:v>16362.5</c:v>
                </c:pt>
                <c:pt idx="32726">
                  <c:v>16363</c:v>
                </c:pt>
                <c:pt idx="32727">
                  <c:v>16363.5</c:v>
                </c:pt>
                <c:pt idx="32728">
                  <c:v>16364</c:v>
                </c:pt>
                <c:pt idx="32729">
                  <c:v>16364.5</c:v>
                </c:pt>
                <c:pt idx="32730">
                  <c:v>16365</c:v>
                </c:pt>
                <c:pt idx="32731">
                  <c:v>16365.5</c:v>
                </c:pt>
                <c:pt idx="32732">
                  <c:v>16366</c:v>
                </c:pt>
                <c:pt idx="32733">
                  <c:v>16366.5</c:v>
                </c:pt>
                <c:pt idx="32734">
                  <c:v>16367</c:v>
                </c:pt>
                <c:pt idx="32735">
                  <c:v>16367.5</c:v>
                </c:pt>
                <c:pt idx="32736">
                  <c:v>16368</c:v>
                </c:pt>
                <c:pt idx="32737">
                  <c:v>16368.5</c:v>
                </c:pt>
                <c:pt idx="32738">
                  <c:v>16369</c:v>
                </c:pt>
                <c:pt idx="32739">
                  <c:v>16369.5</c:v>
                </c:pt>
                <c:pt idx="32740">
                  <c:v>16370</c:v>
                </c:pt>
                <c:pt idx="32741">
                  <c:v>16370.5</c:v>
                </c:pt>
                <c:pt idx="32742">
                  <c:v>16371</c:v>
                </c:pt>
                <c:pt idx="32743">
                  <c:v>16371.5</c:v>
                </c:pt>
                <c:pt idx="32744">
                  <c:v>16372</c:v>
                </c:pt>
                <c:pt idx="32745">
                  <c:v>16372.5</c:v>
                </c:pt>
                <c:pt idx="32746">
                  <c:v>16373</c:v>
                </c:pt>
                <c:pt idx="32747">
                  <c:v>16373.5</c:v>
                </c:pt>
                <c:pt idx="32748">
                  <c:v>16374</c:v>
                </c:pt>
                <c:pt idx="32749">
                  <c:v>16374.5</c:v>
                </c:pt>
                <c:pt idx="32750">
                  <c:v>16375</c:v>
                </c:pt>
                <c:pt idx="32751">
                  <c:v>16375.5</c:v>
                </c:pt>
                <c:pt idx="32752">
                  <c:v>16376</c:v>
                </c:pt>
                <c:pt idx="32753">
                  <c:v>16376.5</c:v>
                </c:pt>
                <c:pt idx="32754">
                  <c:v>16377</c:v>
                </c:pt>
                <c:pt idx="32755">
                  <c:v>16377.5</c:v>
                </c:pt>
                <c:pt idx="32756">
                  <c:v>16378</c:v>
                </c:pt>
                <c:pt idx="32757">
                  <c:v>16378.5</c:v>
                </c:pt>
                <c:pt idx="32758">
                  <c:v>16379</c:v>
                </c:pt>
                <c:pt idx="32759">
                  <c:v>16379.5</c:v>
                </c:pt>
                <c:pt idx="32760">
                  <c:v>16380</c:v>
                </c:pt>
                <c:pt idx="32761">
                  <c:v>16380.5</c:v>
                </c:pt>
                <c:pt idx="32762">
                  <c:v>16381</c:v>
                </c:pt>
                <c:pt idx="32763">
                  <c:v>16381.5</c:v>
                </c:pt>
                <c:pt idx="32764">
                  <c:v>16382</c:v>
                </c:pt>
                <c:pt idx="32765">
                  <c:v>16382.5</c:v>
                </c:pt>
                <c:pt idx="32766">
                  <c:v>16383</c:v>
                </c:pt>
                <c:pt idx="32767">
                  <c:v>16383.5</c:v>
                </c:pt>
                <c:pt idx="32768">
                  <c:v>16384</c:v>
                </c:pt>
                <c:pt idx="32769">
                  <c:v>16384.5</c:v>
                </c:pt>
                <c:pt idx="32770">
                  <c:v>16385</c:v>
                </c:pt>
                <c:pt idx="32771">
                  <c:v>16385.5</c:v>
                </c:pt>
                <c:pt idx="32772">
                  <c:v>16386</c:v>
                </c:pt>
                <c:pt idx="32773">
                  <c:v>16386.5</c:v>
                </c:pt>
                <c:pt idx="32774">
                  <c:v>16387</c:v>
                </c:pt>
                <c:pt idx="32775">
                  <c:v>16387.5</c:v>
                </c:pt>
                <c:pt idx="32776">
                  <c:v>16388</c:v>
                </c:pt>
                <c:pt idx="32777">
                  <c:v>16388.5</c:v>
                </c:pt>
                <c:pt idx="32778">
                  <c:v>16389</c:v>
                </c:pt>
                <c:pt idx="32779">
                  <c:v>16389.5</c:v>
                </c:pt>
                <c:pt idx="32780">
                  <c:v>16390</c:v>
                </c:pt>
                <c:pt idx="32781">
                  <c:v>16390.5</c:v>
                </c:pt>
                <c:pt idx="32782">
                  <c:v>16391</c:v>
                </c:pt>
                <c:pt idx="32783">
                  <c:v>16391.5</c:v>
                </c:pt>
                <c:pt idx="32784">
                  <c:v>16392</c:v>
                </c:pt>
                <c:pt idx="32785">
                  <c:v>16392.5</c:v>
                </c:pt>
                <c:pt idx="32786">
                  <c:v>16393</c:v>
                </c:pt>
                <c:pt idx="32787">
                  <c:v>16393.5</c:v>
                </c:pt>
                <c:pt idx="32788">
                  <c:v>16394</c:v>
                </c:pt>
                <c:pt idx="32789">
                  <c:v>16394.5</c:v>
                </c:pt>
                <c:pt idx="32790">
                  <c:v>16395</c:v>
                </c:pt>
                <c:pt idx="32791">
                  <c:v>16395.5</c:v>
                </c:pt>
                <c:pt idx="32792">
                  <c:v>16396</c:v>
                </c:pt>
                <c:pt idx="32793">
                  <c:v>16396.5</c:v>
                </c:pt>
                <c:pt idx="32794">
                  <c:v>16397</c:v>
                </c:pt>
                <c:pt idx="32795">
                  <c:v>16397.5</c:v>
                </c:pt>
                <c:pt idx="32796">
                  <c:v>16398</c:v>
                </c:pt>
                <c:pt idx="32797">
                  <c:v>16398.5</c:v>
                </c:pt>
                <c:pt idx="32798">
                  <c:v>16399</c:v>
                </c:pt>
                <c:pt idx="32799">
                  <c:v>16399.5</c:v>
                </c:pt>
                <c:pt idx="32800">
                  <c:v>16400</c:v>
                </c:pt>
                <c:pt idx="32801">
                  <c:v>16400.5</c:v>
                </c:pt>
                <c:pt idx="32802">
                  <c:v>16401</c:v>
                </c:pt>
                <c:pt idx="32803">
                  <c:v>16401.5</c:v>
                </c:pt>
                <c:pt idx="32804">
                  <c:v>16402</c:v>
                </c:pt>
                <c:pt idx="32805">
                  <c:v>16402.5</c:v>
                </c:pt>
                <c:pt idx="32806">
                  <c:v>16403</c:v>
                </c:pt>
                <c:pt idx="32807">
                  <c:v>16403.5</c:v>
                </c:pt>
                <c:pt idx="32808">
                  <c:v>16404</c:v>
                </c:pt>
                <c:pt idx="32809">
                  <c:v>16404.5</c:v>
                </c:pt>
                <c:pt idx="32810">
                  <c:v>16405</c:v>
                </c:pt>
                <c:pt idx="32811">
                  <c:v>16405.5</c:v>
                </c:pt>
                <c:pt idx="32812">
                  <c:v>16406</c:v>
                </c:pt>
                <c:pt idx="32813">
                  <c:v>16406.5</c:v>
                </c:pt>
                <c:pt idx="32814">
                  <c:v>16407</c:v>
                </c:pt>
                <c:pt idx="32815">
                  <c:v>16407.5</c:v>
                </c:pt>
                <c:pt idx="32816">
                  <c:v>16408</c:v>
                </c:pt>
                <c:pt idx="32817">
                  <c:v>16408.5</c:v>
                </c:pt>
                <c:pt idx="32818">
                  <c:v>16409</c:v>
                </c:pt>
                <c:pt idx="32819">
                  <c:v>16409.5</c:v>
                </c:pt>
                <c:pt idx="32820">
                  <c:v>16410</c:v>
                </c:pt>
                <c:pt idx="32821">
                  <c:v>16410.5</c:v>
                </c:pt>
                <c:pt idx="32822">
                  <c:v>16411</c:v>
                </c:pt>
                <c:pt idx="32823">
                  <c:v>16411.5</c:v>
                </c:pt>
                <c:pt idx="32824">
                  <c:v>16412</c:v>
                </c:pt>
                <c:pt idx="32825">
                  <c:v>16412.5</c:v>
                </c:pt>
                <c:pt idx="32826">
                  <c:v>16413</c:v>
                </c:pt>
                <c:pt idx="32827">
                  <c:v>16413.5</c:v>
                </c:pt>
                <c:pt idx="32828">
                  <c:v>16414</c:v>
                </c:pt>
                <c:pt idx="32829">
                  <c:v>16414.5</c:v>
                </c:pt>
                <c:pt idx="32830">
                  <c:v>16415</c:v>
                </c:pt>
                <c:pt idx="32831">
                  <c:v>16415.5</c:v>
                </c:pt>
                <c:pt idx="32832">
                  <c:v>16416</c:v>
                </c:pt>
                <c:pt idx="32833">
                  <c:v>16416.5</c:v>
                </c:pt>
                <c:pt idx="32834">
                  <c:v>16417</c:v>
                </c:pt>
                <c:pt idx="32835">
                  <c:v>16417.5</c:v>
                </c:pt>
                <c:pt idx="32836">
                  <c:v>16418</c:v>
                </c:pt>
                <c:pt idx="32837">
                  <c:v>16418.5</c:v>
                </c:pt>
                <c:pt idx="32838">
                  <c:v>16419</c:v>
                </c:pt>
                <c:pt idx="32839">
                  <c:v>16419.5</c:v>
                </c:pt>
                <c:pt idx="32840">
                  <c:v>16420</c:v>
                </c:pt>
                <c:pt idx="32841">
                  <c:v>16420.5</c:v>
                </c:pt>
                <c:pt idx="32842">
                  <c:v>16421</c:v>
                </c:pt>
                <c:pt idx="32843">
                  <c:v>16421.5</c:v>
                </c:pt>
                <c:pt idx="32844">
                  <c:v>16422</c:v>
                </c:pt>
                <c:pt idx="32845">
                  <c:v>16422.5</c:v>
                </c:pt>
                <c:pt idx="32846">
                  <c:v>16423</c:v>
                </c:pt>
                <c:pt idx="32847">
                  <c:v>16423.5</c:v>
                </c:pt>
                <c:pt idx="32848">
                  <c:v>16424</c:v>
                </c:pt>
                <c:pt idx="32849">
                  <c:v>16424.5</c:v>
                </c:pt>
                <c:pt idx="32850">
                  <c:v>16425</c:v>
                </c:pt>
                <c:pt idx="32851">
                  <c:v>16425.5</c:v>
                </c:pt>
                <c:pt idx="32852">
                  <c:v>16426</c:v>
                </c:pt>
                <c:pt idx="32853">
                  <c:v>16426.5</c:v>
                </c:pt>
                <c:pt idx="32854">
                  <c:v>16427</c:v>
                </c:pt>
                <c:pt idx="32855">
                  <c:v>16427.5</c:v>
                </c:pt>
                <c:pt idx="32856">
                  <c:v>16428</c:v>
                </c:pt>
                <c:pt idx="32857">
                  <c:v>16428.5</c:v>
                </c:pt>
                <c:pt idx="32858">
                  <c:v>16429</c:v>
                </c:pt>
                <c:pt idx="32859">
                  <c:v>16429.5</c:v>
                </c:pt>
                <c:pt idx="32860">
                  <c:v>16430</c:v>
                </c:pt>
                <c:pt idx="32861">
                  <c:v>16430.5</c:v>
                </c:pt>
                <c:pt idx="32862">
                  <c:v>16431</c:v>
                </c:pt>
                <c:pt idx="32863">
                  <c:v>16431.5</c:v>
                </c:pt>
                <c:pt idx="32864">
                  <c:v>16432</c:v>
                </c:pt>
                <c:pt idx="32865">
                  <c:v>16432.5</c:v>
                </c:pt>
                <c:pt idx="32866">
                  <c:v>16433</c:v>
                </c:pt>
                <c:pt idx="32867">
                  <c:v>16433.5</c:v>
                </c:pt>
                <c:pt idx="32868">
                  <c:v>16434</c:v>
                </c:pt>
                <c:pt idx="32869">
                  <c:v>16434.5</c:v>
                </c:pt>
                <c:pt idx="32870">
                  <c:v>16435</c:v>
                </c:pt>
                <c:pt idx="32871">
                  <c:v>16435.5</c:v>
                </c:pt>
                <c:pt idx="32872">
                  <c:v>16436</c:v>
                </c:pt>
                <c:pt idx="32873">
                  <c:v>16436.5</c:v>
                </c:pt>
                <c:pt idx="32874">
                  <c:v>16437</c:v>
                </c:pt>
                <c:pt idx="32875">
                  <c:v>16437.5</c:v>
                </c:pt>
                <c:pt idx="32876">
                  <c:v>16438</c:v>
                </c:pt>
                <c:pt idx="32877">
                  <c:v>16438.5</c:v>
                </c:pt>
                <c:pt idx="32878">
                  <c:v>16439</c:v>
                </c:pt>
                <c:pt idx="32879">
                  <c:v>16439.5</c:v>
                </c:pt>
                <c:pt idx="32880">
                  <c:v>16440</c:v>
                </c:pt>
                <c:pt idx="32881">
                  <c:v>16440.5</c:v>
                </c:pt>
                <c:pt idx="32882">
                  <c:v>16441</c:v>
                </c:pt>
                <c:pt idx="32883">
                  <c:v>16441.5</c:v>
                </c:pt>
                <c:pt idx="32884">
                  <c:v>16442</c:v>
                </c:pt>
                <c:pt idx="32885">
                  <c:v>16442.5</c:v>
                </c:pt>
                <c:pt idx="32886">
                  <c:v>16443</c:v>
                </c:pt>
                <c:pt idx="32887">
                  <c:v>16443.5</c:v>
                </c:pt>
                <c:pt idx="32888">
                  <c:v>16444</c:v>
                </c:pt>
                <c:pt idx="32889">
                  <c:v>16444.5</c:v>
                </c:pt>
                <c:pt idx="32890">
                  <c:v>16445</c:v>
                </c:pt>
                <c:pt idx="32891">
                  <c:v>16445.5</c:v>
                </c:pt>
                <c:pt idx="32892">
                  <c:v>16446</c:v>
                </c:pt>
                <c:pt idx="32893">
                  <c:v>16446.5</c:v>
                </c:pt>
                <c:pt idx="32894">
                  <c:v>16447</c:v>
                </c:pt>
                <c:pt idx="32895">
                  <c:v>16447.5</c:v>
                </c:pt>
                <c:pt idx="32896">
                  <c:v>16448</c:v>
                </c:pt>
                <c:pt idx="32897">
                  <c:v>16448.5</c:v>
                </c:pt>
                <c:pt idx="32898">
                  <c:v>16449</c:v>
                </c:pt>
                <c:pt idx="32899">
                  <c:v>16449.5</c:v>
                </c:pt>
                <c:pt idx="32900">
                  <c:v>16450</c:v>
                </c:pt>
                <c:pt idx="32901">
                  <c:v>16450.5</c:v>
                </c:pt>
                <c:pt idx="32902">
                  <c:v>16451</c:v>
                </c:pt>
                <c:pt idx="32903">
                  <c:v>16451.5</c:v>
                </c:pt>
                <c:pt idx="32904">
                  <c:v>16452</c:v>
                </c:pt>
                <c:pt idx="32905">
                  <c:v>16452.5</c:v>
                </c:pt>
                <c:pt idx="32906">
                  <c:v>16453</c:v>
                </c:pt>
                <c:pt idx="32907">
                  <c:v>16453.5</c:v>
                </c:pt>
                <c:pt idx="32908">
                  <c:v>16454</c:v>
                </c:pt>
                <c:pt idx="32909">
                  <c:v>16454.5</c:v>
                </c:pt>
                <c:pt idx="32910">
                  <c:v>16455</c:v>
                </c:pt>
                <c:pt idx="32911">
                  <c:v>16455.5</c:v>
                </c:pt>
                <c:pt idx="32912">
                  <c:v>16456</c:v>
                </c:pt>
                <c:pt idx="32913">
                  <c:v>16456.5</c:v>
                </c:pt>
                <c:pt idx="32914">
                  <c:v>16457</c:v>
                </c:pt>
                <c:pt idx="32915">
                  <c:v>16457.5</c:v>
                </c:pt>
                <c:pt idx="32916">
                  <c:v>16458</c:v>
                </c:pt>
                <c:pt idx="32917">
                  <c:v>16458.5</c:v>
                </c:pt>
                <c:pt idx="32918">
                  <c:v>16459</c:v>
                </c:pt>
                <c:pt idx="32919">
                  <c:v>16459.5</c:v>
                </c:pt>
                <c:pt idx="32920">
                  <c:v>16460</c:v>
                </c:pt>
                <c:pt idx="32921">
                  <c:v>16460.5</c:v>
                </c:pt>
                <c:pt idx="32922">
                  <c:v>16461</c:v>
                </c:pt>
                <c:pt idx="32923">
                  <c:v>16461.5</c:v>
                </c:pt>
                <c:pt idx="32924">
                  <c:v>16462</c:v>
                </c:pt>
                <c:pt idx="32925">
                  <c:v>16462.5</c:v>
                </c:pt>
                <c:pt idx="32926">
                  <c:v>16463</c:v>
                </c:pt>
                <c:pt idx="32927">
                  <c:v>16463.5</c:v>
                </c:pt>
                <c:pt idx="32928">
                  <c:v>16464</c:v>
                </c:pt>
                <c:pt idx="32929">
                  <c:v>16464.5</c:v>
                </c:pt>
                <c:pt idx="32930">
                  <c:v>16465</c:v>
                </c:pt>
                <c:pt idx="32931">
                  <c:v>16465.5</c:v>
                </c:pt>
                <c:pt idx="32932">
                  <c:v>16466</c:v>
                </c:pt>
                <c:pt idx="32933">
                  <c:v>16466.5</c:v>
                </c:pt>
                <c:pt idx="32934">
                  <c:v>16467</c:v>
                </c:pt>
                <c:pt idx="32935">
                  <c:v>16467.5</c:v>
                </c:pt>
                <c:pt idx="32936">
                  <c:v>16468</c:v>
                </c:pt>
                <c:pt idx="32937">
                  <c:v>16468.5</c:v>
                </c:pt>
                <c:pt idx="32938">
                  <c:v>16469</c:v>
                </c:pt>
                <c:pt idx="32939">
                  <c:v>16469.5</c:v>
                </c:pt>
                <c:pt idx="32940">
                  <c:v>16470</c:v>
                </c:pt>
                <c:pt idx="32941">
                  <c:v>16470.5</c:v>
                </c:pt>
                <c:pt idx="32942">
                  <c:v>16471</c:v>
                </c:pt>
                <c:pt idx="32943">
                  <c:v>16471.5</c:v>
                </c:pt>
                <c:pt idx="32944">
                  <c:v>16472</c:v>
                </c:pt>
                <c:pt idx="32945">
                  <c:v>16472.5</c:v>
                </c:pt>
                <c:pt idx="32946">
                  <c:v>16473</c:v>
                </c:pt>
                <c:pt idx="32947">
                  <c:v>16473.5</c:v>
                </c:pt>
                <c:pt idx="32948">
                  <c:v>16474</c:v>
                </c:pt>
                <c:pt idx="32949">
                  <c:v>16474.5</c:v>
                </c:pt>
                <c:pt idx="32950">
                  <c:v>16475</c:v>
                </c:pt>
                <c:pt idx="32951">
                  <c:v>16475.5</c:v>
                </c:pt>
                <c:pt idx="32952">
                  <c:v>16476</c:v>
                </c:pt>
                <c:pt idx="32953">
                  <c:v>16476.5</c:v>
                </c:pt>
                <c:pt idx="32954">
                  <c:v>16477</c:v>
                </c:pt>
                <c:pt idx="32955">
                  <c:v>16477.5</c:v>
                </c:pt>
                <c:pt idx="32956">
                  <c:v>16478</c:v>
                </c:pt>
                <c:pt idx="32957">
                  <c:v>16478.5</c:v>
                </c:pt>
                <c:pt idx="32958">
                  <c:v>16479</c:v>
                </c:pt>
                <c:pt idx="32959">
                  <c:v>16479.5</c:v>
                </c:pt>
                <c:pt idx="32960">
                  <c:v>16480</c:v>
                </c:pt>
                <c:pt idx="32961">
                  <c:v>16480.5</c:v>
                </c:pt>
                <c:pt idx="32962">
                  <c:v>16481</c:v>
                </c:pt>
                <c:pt idx="32963">
                  <c:v>16481.5</c:v>
                </c:pt>
                <c:pt idx="32964">
                  <c:v>16482</c:v>
                </c:pt>
                <c:pt idx="32965">
                  <c:v>16482.5</c:v>
                </c:pt>
                <c:pt idx="32966">
                  <c:v>16483</c:v>
                </c:pt>
                <c:pt idx="32967">
                  <c:v>16483.5</c:v>
                </c:pt>
                <c:pt idx="32968">
                  <c:v>16484</c:v>
                </c:pt>
                <c:pt idx="32969">
                  <c:v>16484.5</c:v>
                </c:pt>
                <c:pt idx="32970">
                  <c:v>16485</c:v>
                </c:pt>
                <c:pt idx="32971">
                  <c:v>16485.5</c:v>
                </c:pt>
                <c:pt idx="32972">
                  <c:v>16486</c:v>
                </c:pt>
                <c:pt idx="32973">
                  <c:v>16486.5</c:v>
                </c:pt>
                <c:pt idx="32974">
                  <c:v>16487</c:v>
                </c:pt>
                <c:pt idx="32975">
                  <c:v>16487.5</c:v>
                </c:pt>
                <c:pt idx="32976">
                  <c:v>16488</c:v>
                </c:pt>
                <c:pt idx="32977">
                  <c:v>16488.5</c:v>
                </c:pt>
                <c:pt idx="32978">
                  <c:v>16489</c:v>
                </c:pt>
                <c:pt idx="32979">
                  <c:v>16489.5</c:v>
                </c:pt>
                <c:pt idx="32980">
                  <c:v>16490</c:v>
                </c:pt>
                <c:pt idx="32981">
                  <c:v>16490.5</c:v>
                </c:pt>
                <c:pt idx="32982">
                  <c:v>16491</c:v>
                </c:pt>
                <c:pt idx="32983">
                  <c:v>16491.5</c:v>
                </c:pt>
                <c:pt idx="32984">
                  <c:v>16492</c:v>
                </c:pt>
                <c:pt idx="32985">
                  <c:v>16492.5</c:v>
                </c:pt>
                <c:pt idx="32986">
                  <c:v>16493</c:v>
                </c:pt>
                <c:pt idx="32987">
                  <c:v>16493.5</c:v>
                </c:pt>
                <c:pt idx="32988">
                  <c:v>16494</c:v>
                </c:pt>
                <c:pt idx="32989">
                  <c:v>16494.5</c:v>
                </c:pt>
                <c:pt idx="32990">
                  <c:v>16495</c:v>
                </c:pt>
                <c:pt idx="32991">
                  <c:v>16495.5</c:v>
                </c:pt>
                <c:pt idx="32992">
                  <c:v>16496</c:v>
                </c:pt>
                <c:pt idx="32993">
                  <c:v>16496.5</c:v>
                </c:pt>
                <c:pt idx="32994">
                  <c:v>16497</c:v>
                </c:pt>
                <c:pt idx="32995">
                  <c:v>16497.5</c:v>
                </c:pt>
                <c:pt idx="32996">
                  <c:v>16498</c:v>
                </c:pt>
                <c:pt idx="32997">
                  <c:v>16498.5</c:v>
                </c:pt>
                <c:pt idx="32998">
                  <c:v>16499</c:v>
                </c:pt>
                <c:pt idx="32999">
                  <c:v>16499.5</c:v>
                </c:pt>
                <c:pt idx="33000">
                  <c:v>16500</c:v>
                </c:pt>
                <c:pt idx="33001">
                  <c:v>16500.5</c:v>
                </c:pt>
                <c:pt idx="33002">
                  <c:v>16501</c:v>
                </c:pt>
                <c:pt idx="33003">
                  <c:v>16501.5</c:v>
                </c:pt>
                <c:pt idx="33004">
                  <c:v>16502</c:v>
                </c:pt>
                <c:pt idx="33005">
                  <c:v>16502.5</c:v>
                </c:pt>
                <c:pt idx="33006">
                  <c:v>16503</c:v>
                </c:pt>
                <c:pt idx="33007">
                  <c:v>16503.5</c:v>
                </c:pt>
                <c:pt idx="33008">
                  <c:v>16504</c:v>
                </c:pt>
                <c:pt idx="33009">
                  <c:v>16504.5</c:v>
                </c:pt>
                <c:pt idx="33010">
                  <c:v>16505</c:v>
                </c:pt>
                <c:pt idx="33011">
                  <c:v>16505.5</c:v>
                </c:pt>
                <c:pt idx="33012">
                  <c:v>16506</c:v>
                </c:pt>
                <c:pt idx="33013">
                  <c:v>16506.5</c:v>
                </c:pt>
                <c:pt idx="33014">
                  <c:v>16507</c:v>
                </c:pt>
                <c:pt idx="33015">
                  <c:v>16507.5</c:v>
                </c:pt>
                <c:pt idx="33016">
                  <c:v>16508</c:v>
                </c:pt>
                <c:pt idx="33017">
                  <c:v>16508.5</c:v>
                </c:pt>
                <c:pt idx="33018">
                  <c:v>16509</c:v>
                </c:pt>
                <c:pt idx="33019">
                  <c:v>16509.5</c:v>
                </c:pt>
                <c:pt idx="33020">
                  <c:v>16510</c:v>
                </c:pt>
                <c:pt idx="33021">
                  <c:v>16510.5</c:v>
                </c:pt>
                <c:pt idx="33022">
                  <c:v>16511</c:v>
                </c:pt>
                <c:pt idx="33023">
                  <c:v>16511.5</c:v>
                </c:pt>
                <c:pt idx="33024">
                  <c:v>16512</c:v>
                </c:pt>
                <c:pt idx="33025">
                  <c:v>16512.5</c:v>
                </c:pt>
                <c:pt idx="33026">
                  <c:v>16513</c:v>
                </c:pt>
                <c:pt idx="33027">
                  <c:v>16513.5</c:v>
                </c:pt>
                <c:pt idx="33028">
                  <c:v>16514</c:v>
                </c:pt>
                <c:pt idx="33029">
                  <c:v>16514.5</c:v>
                </c:pt>
                <c:pt idx="33030">
                  <c:v>16515</c:v>
                </c:pt>
                <c:pt idx="33031">
                  <c:v>16515.5</c:v>
                </c:pt>
                <c:pt idx="33032">
                  <c:v>16516</c:v>
                </c:pt>
                <c:pt idx="33033">
                  <c:v>16516.5</c:v>
                </c:pt>
                <c:pt idx="33034">
                  <c:v>16517</c:v>
                </c:pt>
                <c:pt idx="33035">
                  <c:v>16517.5</c:v>
                </c:pt>
                <c:pt idx="33036">
                  <c:v>16518</c:v>
                </c:pt>
                <c:pt idx="33037">
                  <c:v>16518.5</c:v>
                </c:pt>
                <c:pt idx="33038">
                  <c:v>16519</c:v>
                </c:pt>
                <c:pt idx="33039">
                  <c:v>16519.5</c:v>
                </c:pt>
                <c:pt idx="33040">
                  <c:v>16520</c:v>
                </c:pt>
                <c:pt idx="33041">
                  <c:v>16520.5</c:v>
                </c:pt>
                <c:pt idx="33042">
                  <c:v>16521</c:v>
                </c:pt>
                <c:pt idx="33043">
                  <c:v>16521.5</c:v>
                </c:pt>
                <c:pt idx="33044">
                  <c:v>16522</c:v>
                </c:pt>
                <c:pt idx="33045">
                  <c:v>16522.5</c:v>
                </c:pt>
                <c:pt idx="33046">
                  <c:v>16523</c:v>
                </c:pt>
                <c:pt idx="33047">
                  <c:v>16523.5</c:v>
                </c:pt>
                <c:pt idx="33048">
                  <c:v>16524</c:v>
                </c:pt>
                <c:pt idx="33049">
                  <c:v>16524.5</c:v>
                </c:pt>
                <c:pt idx="33050">
                  <c:v>16525</c:v>
                </c:pt>
                <c:pt idx="33051">
                  <c:v>16525.5</c:v>
                </c:pt>
                <c:pt idx="33052">
                  <c:v>16526</c:v>
                </c:pt>
                <c:pt idx="33053">
                  <c:v>16526.5</c:v>
                </c:pt>
                <c:pt idx="33054">
                  <c:v>16527</c:v>
                </c:pt>
                <c:pt idx="33055">
                  <c:v>16527.5</c:v>
                </c:pt>
                <c:pt idx="33056">
                  <c:v>16528</c:v>
                </c:pt>
                <c:pt idx="33057">
                  <c:v>16528.5</c:v>
                </c:pt>
                <c:pt idx="33058">
                  <c:v>16529</c:v>
                </c:pt>
                <c:pt idx="33059">
                  <c:v>16529.5</c:v>
                </c:pt>
                <c:pt idx="33060">
                  <c:v>16530</c:v>
                </c:pt>
                <c:pt idx="33061">
                  <c:v>16530.5</c:v>
                </c:pt>
                <c:pt idx="33062">
                  <c:v>16531</c:v>
                </c:pt>
                <c:pt idx="33063">
                  <c:v>16531.5</c:v>
                </c:pt>
                <c:pt idx="33064">
                  <c:v>16532</c:v>
                </c:pt>
                <c:pt idx="33065">
                  <c:v>16532.5</c:v>
                </c:pt>
                <c:pt idx="33066">
                  <c:v>16533</c:v>
                </c:pt>
                <c:pt idx="33067">
                  <c:v>16533.5</c:v>
                </c:pt>
                <c:pt idx="33068">
                  <c:v>16534</c:v>
                </c:pt>
                <c:pt idx="33069">
                  <c:v>16534.5</c:v>
                </c:pt>
                <c:pt idx="33070">
                  <c:v>16535</c:v>
                </c:pt>
                <c:pt idx="33071">
                  <c:v>16535.5</c:v>
                </c:pt>
                <c:pt idx="33072">
                  <c:v>16536</c:v>
                </c:pt>
                <c:pt idx="33073">
                  <c:v>16536.5</c:v>
                </c:pt>
                <c:pt idx="33074">
                  <c:v>16537</c:v>
                </c:pt>
                <c:pt idx="33075">
                  <c:v>16537.5</c:v>
                </c:pt>
                <c:pt idx="33076">
                  <c:v>16538</c:v>
                </c:pt>
                <c:pt idx="33077">
                  <c:v>16538.5</c:v>
                </c:pt>
                <c:pt idx="33078">
                  <c:v>16539</c:v>
                </c:pt>
                <c:pt idx="33079">
                  <c:v>16539.5</c:v>
                </c:pt>
                <c:pt idx="33080">
                  <c:v>16540</c:v>
                </c:pt>
                <c:pt idx="33081">
                  <c:v>16540.5</c:v>
                </c:pt>
                <c:pt idx="33082">
                  <c:v>16541</c:v>
                </c:pt>
                <c:pt idx="33083">
                  <c:v>16541.5</c:v>
                </c:pt>
                <c:pt idx="33084">
                  <c:v>16542</c:v>
                </c:pt>
                <c:pt idx="33085">
                  <c:v>16542.5</c:v>
                </c:pt>
                <c:pt idx="33086">
                  <c:v>16543</c:v>
                </c:pt>
                <c:pt idx="33087">
                  <c:v>16543.5</c:v>
                </c:pt>
                <c:pt idx="33088">
                  <c:v>16544</c:v>
                </c:pt>
                <c:pt idx="33089">
                  <c:v>16544.5</c:v>
                </c:pt>
                <c:pt idx="33090">
                  <c:v>16545</c:v>
                </c:pt>
                <c:pt idx="33091">
                  <c:v>16545.5</c:v>
                </c:pt>
                <c:pt idx="33092">
                  <c:v>16546</c:v>
                </c:pt>
                <c:pt idx="33093">
                  <c:v>16546.5</c:v>
                </c:pt>
                <c:pt idx="33094">
                  <c:v>16547</c:v>
                </c:pt>
                <c:pt idx="33095">
                  <c:v>16547.5</c:v>
                </c:pt>
                <c:pt idx="33096">
                  <c:v>16548</c:v>
                </c:pt>
                <c:pt idx="33097">
                  <c:v>16548.5</c:v>
                </c:pt>
                <c:pt idx="33098">
                  <c:v>16549</c:v>
                </c:pt>
                <c:pt idx="33099">
                  <c:v>16549.5</c:v>
                </c:pt>
                <c:pt idx="33100">
                  <c:v>16550</c:v>
                </c:pt>
                <c:pt idx="33101">
                  <c:v>16550.5</c:v>
                </c:pt>
                <c:pt idx="33102">
                  <c:v>16551</c:v>
                </c:pt>
                <c:pt idx="33103">
                  <c:v>16551.5</c:v>
                </c:pt>
                <c:pt idx="33104">
                  <c:v>16552</c:v>
                </c:pt>
                <c:pt idx="33105">
                  <c:v>16552.5</c:v>
                </c:pt>
                <c:pt idx="33106">
                  <c:v>16553</c:v>
                </c:pt>
                <c:pt idx="33107">
                  <c:v>16553.5</c:v>
                </c:pt>
                <c:pt idx="33108">
                  <c:v>16554</c:v>
                </c:pt>
                <c:pt idx="33109">
                  <c:v>16554.5</c:v>
                </c:pt>
                <c:pt idx="33110">
                  <c:v>16555</c:v>
                </c:pt>
                <c:pt idx="33111">
                  <c:v>16555.5</c:v>
                </c:pt>
                <c:pt idx="33112">
                  <c:v>16556</c:v>
                </c:pt>
                <c:pt idx="33113">
                  <c:v>16556.5</c:v>
                </c:pt>
                <c:pt idx="33114">
                  <c:v>16557</c:v>
                </c:pt>
                <c:pt idx="33115">
                  <c:v>16557.5</c:v>
                </c:pt>
                <c:pt idx="33116">
                  <c:v>16558</c:v>
                </c:pt>
                <c:pt idx="33117">
                  <c:v>16558.5</c:v>
                </c:pt>
                <c:pt idx="33118">
                  <c:v>16559</c:v>
                </c:pt>
                <c:pt idx="33119">
                  <c:v>16559.5</c:v>
                </c:pt>
                <c:pt idx="33120">
                  <c:v>16560</c:v>
                </c:pt>
                <c:pt idx="33121">
                  <c:v>16560.5</c:v>
                </c:pt>
                <c:pt idx="33122">
                  <c:v>16561</c:v>
                </c:pt>
                <c:pt idx="33123">
                  <c:v>16561.5</c:v>
                </c:pt>
                <c:pt idx="33124">
                  <c:v>16562</c:v>
                </c:pt>
                <c:pt idx="33125">
                  <c:v>16562.5</c:v>
                </c:pt>
                <c:pt idx="33126">
                  <c:v>16563</c:v>
                </c:pt>
                <c:pt idx="33127">
                  <c:v>16563.5</c:v>
                </c:pt>
                <c:pt idx="33128">
                  <c:v>16564</c:v>
                </c:pt>
                <c:pt idx="33129">
                  <c:v>16564.5</c:v>
                </c:pt>
                <c:pt idx="33130">
                  <c:v>16565</c:v>
                </c:pt>
                <c:pt idx="33131">
                  <c:v>16565.5</c:v>
                </c:pt>
                <c:pt idx="33132">
                  <c:v>16566</c:v>
                </c:pt>
                <c:pt idx="33133">
                  <c:v>16566.5</c:v>
                </c:pt>
                <c:pt idx="33134">
                  <c:v>16567</c:v>
                </c:pt>
                <c:pt idx="33135">
                  <c:v>16567.5</c:v>
                </c:pt>
                <c:pt idx="33136">
                  <c:v>16568</c:v>
                </c:pt>
                <c:pt idx="33137">
                  <c:v>16568.5</c:v>
                </c:pt>
                <c:pt idx="33138">
                  <c:v>16569</c:v>
                </c:pt>
                <c:pt idx="33139">
                  <c:v>16569.5</c:v>
                </c:pt>
                <c:pt idx="33140">
                  <c:v>16570</c:v>
                </c:pt>
                <c:pt idx="33141">
                  <c:v>16570.5</c:v>
                </c:pt>
                <c:pt idx="33142">
                  <c:v>16571</c:v>
                </c:pt>
                <c:pt idx="33143">
                  <c:v>16571.5</c:v>
                </c:pt>
                <c:pt idx="33144">
                  <c:v>16572</c:v>
                </c:pt>
                <c:pt idx="33145">
                  <c:v>16572.5</c:v>
                </c:pt>
                <c:pt idx="33146">
                  <c:v>16573</c:v>
                </c:pt>
                <c:pt idx="33147">
                  <c:v>16573.5</c:v>
                </c:pt>
                <c:pt idx="33148">
                  <c:v>16574</c:v>
                </c:pt>
                <c:pt idx="33149">
                  <c:v>16574.5</c:v>
                </c:pt>
                <c:pt idx="33150">
                  <c:v>16575</c:v>
                </c:pt>
                <c:pt idx="33151">
                  <c:v>16575.5</c:v>
                </c:pt>
                <c:pt idx="33152">
                  <c:v>16576</c:v>
                </c:pt>
                <c:pt idx="33153">
                  <c:v>16576.5</c:v>
                </c:pt>
                <c:pt idx="33154">
                  <c:v>16577</c:v>
                </c:pt>
                <c:pt idx="33155">
                  <c:v>16577.5</c:v>
                </c:pt>
                <c:pt idx="33156">
                  <c:v>16578</c:v>
                </c:pt>
                <c:pt idx="33157">
                  <c:v>16578.5</c:v>
                </c:pt>
                <c:pt idx="33158">
                  <c:v>16579</c:v>
                </c:pt>
                <c:pt idx="33159">
                  <c:v>16579.5</c:v>
                </c:pt>
                <c:pt idx="33160">
                  <c:v>16580</c:v>
                </c:pt>
                <c:pt idx="33161">
                  <c:v>16580.5</c:v>
                </c:pt>
                <c:pt idx="33162">
                  <c:v>16581</c:v>
                </c:pt>
                <c:pt idx="33163">
                  <c:v>16581.5</c:v>
                </c:pt>
                <c:pt idx="33164">
                  <c:v>16582</c:v>
                </c:pt>
                <c:pt idx="33165">
                  <c:v>16582.5</c:v>
                </c:pt>
                <c:pt idx="33166">
                  <c:v>16583</c:v>
                </c:pt>
                <c:pt idx="33167">
                  <c:v>16583.5</c:v>
                </c:pt>
                <c:pt idx="33168">
                  <c:v>16584</c:v>
                </c:pt>
                <c:pt idx="33169">
                  <c:v>16584.5</c:v>
                </c:pt>
                <c:pt idx="33170">
                  <c:v>16585</c:v>
                </c:pt>
                <c:pt idx="33171">
                  <c:v>16585.5</c:v>
                </c:pt>
                <c:pt idx="33172">
                  <c:v>16586</c:v>
                </c:pt>
                <c:pt idx="33173">
                  <c:v>16586.5</c:v>
                </c:pt>
                <c:pt idx="33174">
                  <c:v>16587</c:v>
                </c:pt>
                <c:pt idx="33175">
                  <c:v>16587.5</c:v>
                </c:pt>
                <c:pt idx="33176">
                  <c:v>16588</c:v>
                </c:pt>
                <c:pt idx="33177">
                  <c:v>16588.5</c:v>
                </c:pt>
                <c:pt idx="33178">
                  <c:v>16589</c:v>
                </c:pt>
                <c:pt idx="33179">
                  <c:v>16589.5</c:v>
                </c:pt>
                <c:pt idx="33180">
                  <c:v>16590</c:v>
                </c:pt>
                <c:pt idx="33181">
                  <c:v>16590.5</c:v>
                </c:pt>
                <c:pt idx="33182">
                  <c:v>16591</c:v>
                </c:pt>
                <c:pt idx="33183">
                  <c:v>16591.5</c:v>
                </c:pt>
                <c:pt idx="33184">
                  <c:v>16592</c:v>
                </c:pt>
                <c:pt idx="33185">
                  <c:v>16592.5</c:v>
                </c:pt>
                <c:pt idx="33186">
                  <c:v>16593</c:v>
                </c:pt>
                <c:pt idx="33187">
                  <c:v>16593.5</c:v>
                </c:pt>
                <c:pt idx="33188">
                  <c:v>16594</c:v>
                </c:pt>
                <c:pt idx="33189">
                  <c:v>16594.5</c:v>
                </c:pt>
                <c:pt idx="33190">
                  <c:v>16595</c:v>
                </c:pt>
                <c:pt idx="33191">
                  <c:v>16595.5</c:v>
                </c:pt>
                <c:pt idx="33192">
                  <c:v>16596</c:v>
                </c:pt>
                <c:pt idx="33193">
                  <c:v>16596.5</c:v>
                </c:pt>
                <c:pt idx="33194">
                  <c:v>16597</c:v>
                </c:pt>
                <c:pt idx="33195">
                  <c:v>16597.5</c:v>
                </c:pt>
                <c:pt idx="33196">
                  <c:v>16598</c:v>
                </c:pt>
                <c:pt idx="33197">
                  <c:v>16598.5</c:v>
                </c:pt>
                <c:pt idx="33198">
                  <c:v>16599</c:v>
                </c:pt>
                <c:pt idx="33199">
                  <c:v>16599.5</c:v>
                </c:pt>
                <c:pt idx="33200">
                  <c:v>16600</c:v>
                </c:pt>
                <c:pt idx="33201">
                  <c:v>16600.5</c:v>
                </c:pt>
                <c:pt idx="33202">
                  <c:v>16601</c:v>
                </c:pt>
                <c:pt idx="33203">
                  <c:v>16601.5</c:v>
                </c:pt>
                <c:pt idx="33204">
                  <c:v>16602</c:v>
                </c:pt>
                <c:pt idx="33205">
                  <c:v>16602.5</c:v>
                </c:pt>
                <c:pt idx="33206">
                  <c:v>16603</c:v>
                </c:pt>
                <c:pt idx="33207">
                  <c:v>16603.5</c:v>
                </c:pt>
                <c:pt idx="33208">
                  <c:v>16604</c:v>
                </c:pt>
                <c:pt idx="33209">
                  <c:v>16604.5</c:v>
                </c:pt>
                <c:pt idx="33210">
                  <c:v>16605</c:v>
                </c:pt>
                <c:pt idx="33211">
                  <c:v>16605.5</c:v>
                </c:pt>
                <c:pt idx="33212">
                  <c:v>16606</c:v>
                </c:pt>
                <c:pt idx="33213">
                  <c:v>16606.5</c:v>
                </c:pt>
                <c:pt idx="33214">
                  <c:v>16607</c:v>
                </c:pt>
                <c:pt idx="33215">
                  <c:v>16607.5</c:v>
                </c:pt>
                <c:pt idx="33216">
                  <c:v>16608</c:v>
                </c:pt>
                <c:pt idx="33217">
                  <c:v>16608.5</c:v>
                </c:pt>
                <c:pt idx="33218">
                  <c:v>16609</c:v>
                </c:pt>
                <c:pt idx="33219">
                  <c:v>16609.5</c:v>
                </c:pt>
                <c:pt idx="33220">
                  <c:v>16610</c:v>
                </c:pt>
                <c:pt idx="33221">
                  <c:v>16610.5</c:v>
                </c:pt>
                <c:pt idx="33222">
                  <c:v>16611</c:v>
                </c:pt>
                <c:pt idx="33223">
                  <c:v>16611.5</c:v>
                </c:pt>
                <c:pt idx="33224">
                  <c:v>16612</c:v>
                </c:pt>
                <c:pt idx="33225">
                  <c:v>16612.5</c:v>
                </c:pt>
                <c:pt idx="33226">
                  <c:v>16613</c:v>
                </c:pt>
                <c:pt idx="33227">
                  <c:v>16613.5</c:v>
                </c:pt>
                <c:pt idx="33228">
                  <c:v>16614</c:v>
                </c:pt>
                <c:pt idx="33229">
                  <c:v>16614.5</c:v>
                </c:pt>
                <c:pt idx="33230">
                  <c:v>16615</c:v>
                </c:pt>
                <c:pt idx="33231">
                  <c:v>16615.5</c:v>
                </c:pt>
                <c:pt idx="33232">
                  <c:v>16616</c:v>
                </c:pt>
                <c:pt idx="33233">
                  <c:v>16616.5</c:v>
                </c:pt>
                <c:pt idx="33234">
                  <c:v>16617</c:v>
                </c:pt>
                <c:pt idx="33235">
                  <c:v>16617.5</c:v>
                </c:pt>
                <c:pt idx="33236">
                  <c:v>16618</c:v>
                </c:pt>
                <c:pt idx="33237">
                  <c:v>16618.5</c:v>
                </c:pt>
                <c:pt idx="33238">
                  <c:v>16619</c:v>
                </c:pt>
                <c:pt idx="33239">
                  <c:v>16619.5</c:v>
                </c:pt>
                <c:pt idx="33240">
                  <c:v>16620</c:v>
                </c:pt>
                <c:pt idx="33241">
                  <c:v>16620.5</c:v>
                </c:pt>
                <c:pt idx="33242">
                  <c:v>16621</c:v>
                </c:pt>
                <c:pt idx="33243">
                  <c:v>16621.5</c:v>
                </c:pt>
                <c:pt idx="33244">
                  <c:v>16622</c:v>
                </c:pt>
                <c:pt idx="33245">
                  <c:v>16622.5</c:v>
                </c:pt>
                <c:pt idx="33246">
                  <c:v>16623</c:v>
                </c:pt>
                <c:pt idx="33247">
                  <c:v>16623.5</c:v>
                </c:pt>
                <c:pt idx="33248">
                  <c:v>16624</c:v>
                </c:pt>
                <c:pt idx="33249">
                  <c:v>16624.5</c:v>
                </c:pt>
                <c:pt idx="33250">
                  <c:v>16625</c:v>
                </c:pt>
                <c:pt idx="33251">
                  <c:v>16625.5</c:v>
                </c:pt>
                <c:pt idx="33252">
                  <c:v>16626</c:v>
                </c:pt>
                <c:pt idx="33253">
                  <c:v>16626.5</c:v>
                </c:pt>
                <c:pt idx="33254">
                  <c:v>16627</c:v>
                </c:pt>
                <c:pt idx="33255">
                  <c:v>16627.5</c:v>
                </c:pt>
                <c:pt idx="33256">
                  <c:v>16628</c:v>
                </c:pt>
                <c:pt idx="33257">
                  <c:v>16628.5</c:v>
                </c:pt>
                <c:pt idx="33258">
                  <c:v>16629</c:v>
                </c:pt>
                <c:pt idx="33259">
                  <c:v>16629.5</c:v>
                </c:pt>
                <c:pt idx="33260">
                  <c:v>16630</c:v>
                </c:pt>
                <c:pt idx="33261">
                  <c:v>16630.5</c:v>
                </c:pt>
                <c:pt idx="33262">
                  <c:v>16631</c:v>
                </c:pt>
                <c:pt idx="33263">
                  <c:v>16631.5</c:v>
                </c:pt>
                <c:pt idx="33264">
                  <c:v>16632</c:v>
                </c:pt>
                <c:pt idx="33265">
                  <c:v>16632.5</c:v>
                </c:pt>
                <c:pt idx="33266">
                  <c:v>16633</c:v>
                </c:pt>
                <c:pt idx="33267">
                  <c:v>16633.5</c:v>
                </c:pt>
                <c:pt idx="33268">
                  <c:v>16634</c:v>
                </c:pt>
                <c:pt idx="33269">
                  <c:v>16634.5</c:v>
                </c:pt>
                <c:pt idx="33270">
                  <c:v>16635</c:v>
                </c:pt>
                <c:pt idx="33271">
                  <c:v>16635.5</c:v>
                </c:pt>
                <c:pt idx="33272">
                  <c:v>16636</c:v>
                </c:pt>
                <c:pt idx="33273">
                  <c:v>16636.5</c:v>
                </c:pt>
                <c:pt idx="33274">
                  <c:v>16637</c:v>
                </c:pt>
                <c:pt idx="33275">
                  <c:v>16637.5</c:v>
                </c:pt>
                <c:pt idx="33276">
                  <c:v>16638</c:v>
                </c:pt>
                <c:pt idx="33277">
                  <c:v>16638.5</c:v>
                </c:pt>
                <c:pt idx="33278">
                  <c:v>16639</c:v>
                </c:pt>
                <c:pt idx="33279">
                  <c:v>16639.5</c:v>
                </c:pt>
                <c:pt idx="33280">
                  <c:v>16640</c:v>
                </c:pt>
                <c:pt idx="33281">
                  <c:v>16640.5</c:v>
                </c:pt>
                <c:pt idx="33282">
                  <c:v>16641</c:v>
                </c:pt>
                <c:pt idx="33283">
                  <c:v>16641.5</c:v>
                </c:pt>
                <c:pt idx="33284">
                  <c:v>16642</c:v>
                </c:pt>
                <c:pt idx="33285">
                  <c:v>16642.5</c:v>
                </c:pt>
                <c:pt idx="33286">
                  <c:v>16643</c:v>
                </c:pt>
                <c:pt idx="33287">
                  <c:v>16643.5</c:v>
                </c:pt>
                <c:pt idx="33288">
                  <c:v>16644</c:v>
                </c:pt>
                <c:pt idx="33289">
                  <c:v>16644.5</c:v>
                </c:pt>
                <c:pt idx="33290">
                  <c:v>16645</c:v>
                </c:pt>
                <c:pt idx="33291">
                  <c:v>16645.5</c:v>
                </c:pt>
                <c:pt idx="33292">
                  <c:v>16646</c:v>
                </c:pt>
                <c:pt idx="33293">
                  <c:v>16646.5</c:v>
                </c:pt>
                <c:pt idx="33294">
                  <c:v>16647</c:v>
                </c:pt>
                <c:pt idx="33295">
                  <c:v>16647.5</c:v>
                </c:pt>
                <c:pt idx="33296">
                  <c:v>16648</c:v>
                </c:pt>
                <c:pt idx="33297">
                  <c:v>16648.5</c:v>
                </c:pt>
                <c:pt idx="33298">
                  <c:v>16649</c:v>
                </c:pt>
                <c:pt idx="33299">
                  <c:v>16649.5</c:v>
                </c:pt>
                <c:pt idx="33300">
                  <c:v>16650</c:v>
                </c:pt>
                <c:pt idx="33301">
                  <c:v>16650.5</c:v>
                </c:pt>
                <c:pt idx="33302">
                  <c:v>16651</c:v>
                </c:pt>
                <c:pt idx="33303">
                  <c:v>16651.5</c:v>
                </c:pt>
                <c:pt idx="33304">
                  <c:v>16652</c:v>
                </c:pt>
                <c:pt idx="33305">
                  <c:v>16652.5</c:v>
                </c:pt>
                <c:pt idx="33306">
                  <c:v>16653</c:v>
                </c:pt>
                <c:pt idx="33307">
                  <c:v>16653.5</c:v>
                </c:pt>
                <c:pt idx="33308">
                  <c:v>16654</c:v>
                </c:pt>
                <c:pt idx="33309">
                  <c:v>16654.5</c:v>
                </c:pt>
                <c:pt idx="33310">
                  <c:v>16655</c:v>
                </c:pt>
                <c:pt idx="33311">
                  <c:v>16655.5</c:v>
                </c:pt>
                <c:pt idx="33312">
                  <c:v>16656</c:v>
                </c:pt>
                <c:pt idx="33313">
                  <c:v>16656.5</c:v>
                </c:pt>
                <c:pt idx="33314">
                  <c:v>16657</c:v>
                </c:pt>
                <c:pt idx="33315">
                  <c:v>16657.5</c:v>
                </c:pt>
                <c:pt idx="33316">
                  <c:v>16658</c:v>
                </c:pt>
                <c:pt idx="33317">
                  <c:v>16658.5</c:v>
                </c:pt>
                <c:pt idx="33318">
                  <c:v>16659</c:v>
                </c:pt>
                <c:pt idx="33319">
                  <c:v>16659.5</c:v>
                </c:pt>
                <c:pt idx="33320">
                  <c:v>16660</c:v>
                </c:pt>
                <c:pt idx="33321">
                  <c:v>16660.5</c:v>
                </c:pt>
                <c:pt idx="33322">
                  <c:v>16661</c:v>
                </c:pt>
                <c:pt idx="33323">
                  <c:v>16661.5</c:v>
                </c:pt>
                <c:pt idx="33324">
                  <c:v>16662</c:v>
                </c:pt>
                <c:pt idx="33325">
                  <c:v>16662.5</c:v>
                </c:pt>
                <c:pt idx="33326">
                  <c:v>16663</c:v>
                </c:pt>
                <c:pt idx="33327">
                  <c:v>16663.5</c:v>
                </c:pt>
                <c:pt idx="33328">
                  <c:v>16664</c:v>
                </c:pt>
                <c:pt idx="33329">
                  <c:v>16664.5</c:v>
                </c:pt>
                <c:pt idx="33330">
                  <c:v>16665</c:v>
                </c:pt>
                <c:pt idx="33331">
                  <c:v>16665.5</c:v>
                </c:pt>
                <c:pt idx="33332">
                  <c:v>16666</c:v>
                </c:pt>
                <c:pt idx="33333">
                  <c:v>16666.5</c:v>
                </c:pt>
                <c:pt idx="33334">
                  <c:v>16667</c:v>
                </c:pt>
                <c:pt idx="33335">
                  <c:v>16667.5</c:v>
                </c:pt>
                <c:pt idx="33336">
                  <c:v>16668</c:v>
                </c:pt>
                <c:pt idx="33337">
                  <c:v>16668.5</c:v>
                </c:pt>
                <c:pt idx="33338">
                  <c:v>16669</c:v>
                </c:pt>
                <c:pt idx="33339">
                  <c:v>16669.5</c:v>
                </c:pt>
                <c:pt idx="33340">
                  <c:v>16670</c:v>
                </c:pt>
                <c:pt idx="33341">
                  <c:v>16670.5</c:v>
                </c:pt>
                <c:pt idx="33342">
                  <c:v>16671</c:v>
                </c:pt>
                <c:pt idx="33343">
                  <c:v>16671.5</c:v>
                </c:pt>
                <c:pt idx="33344">
                  <c:v>16672</c:v>
                </c:pt>
                <c:pt idx="33345">
                  <c:v>16672.5</c:v>
                </c:pt>
                <c:pt idx="33346">
                  <c:v>16673</c:v>
                </c:pt>
                <c:pt idx="33347">
                  <c:v>16673.5</c:v>
                </c:pt>
                <c:pt idx="33348">
                  <c:v>16674</c:v>
                </c:pt>
                <c:pt idx="33349">
                  <c:v>16674.5</c:v>
                </c:pt>
                <c:pt idx="33350">
                  <c:v>16675</c:v>
                </c:pt>
                <c:pt idx="33351">
                  <c:v>16675.5</c:v>
                </c:pt>
                <c:pt idx="33352">
                  <c:v>16676</c:v>
                </c:pt>
                <c:pt idx="33353">
                  <c:v>16676.5</c:v>
                </c:pt>
                <c:pt idx="33354">
                  <c:v>16677</c:v>
                </c:pt>
                <c:pt idx="33355">
                  <c:v>16677.5</c:v>
                </c:pt>
                <c:pt idx="33356">
                  <c:v>16678</c:v>
                </c:pt>
                <c:pt idx="33357">
                  <c:v>16678.5</c:v>
                </c:pt>
                <c:pt idx="33358">
                  <c:v>16679</c:v>
                </c:pt>
                <c:pt idx="33359">
                  <c:v>16679.5</c:v>
                </c:pt>
                <c:pt idx="33360">
                  <c:v>16680</c:v>
                </c:pt>
                <c:pt idx="33361">
                  <c:v>16680.5</c:v>
                </c:pt>
                <c:pt idx="33362">
                  <c:v>16681</c:v>
                </c:pt>
                <c:pt idx="33363">
                  <c:v>16681.5</c:v>
                </c:pt>
                <c:pt idx="33364">
                  <c:v>16682</c:v>
                </c:pt>
                <c:pt idx="33365">
                  <c:v>16682.5</c:v>
                </c:pt>
                <c:pt idx="33366">
                  <c:v>16683</c:v>
                </c:pt>
                <c:pt idx="33367">
                  <c:v>16683.5</c:v>
                </c:pt>
                <c:pt idx="33368">
                  <c:v>16684</c:v>
                </c:pt>
                <c:pt idx="33369">
                  <c:v>16684.5</c:v>
                </c:pt>
                <c:pt idx="33370">
                  <c:v>16685</c:v>
                </c:pt>
                <c:pt idx="33371">
                  <c:v>16685.5</c:v>
                </c:pt>
                <c:pt idx="33372">
                  <c:v>16686</c:v>
                </c:pt>
                <c:pt idx="33373">
                  <c:v>16686.5</c:v>
                </c:pt>
                <c:pt idx="33374">
                  <c:v>16687</c:v>
                </c:pt>
                <c:pt idx="33375">
                  <c:v>16687.5</c:v>
                </c:pt>
                <c:pt idx="33376">
                  <c:v>16688</c:v>
                </c:pt>
                <c:pt idx="33377">
                  <c:v>16688.5</c:v>
                </c:pt>
                <c:pt idx="33378">
                  <c:v>16689</c:v>
                </c:pt>
                <c:pt idx="33379">
                  <c:v>16689.5</c:v>
                </c:pt>
                <c:pt idx="33380">
                  <c:v>16690</c:v>
                </c:pt>
                <c:pt idx="33381">
                  <c:v>16690.5</c:v>
                </c:pt>
                <c:pt idx="33382">
                  <c:v>16691</c:v>
                </c:pt>
                <c:pt idx="33383">
                  <c:v>16691.5</c:v>
                </c:pt>
                <c:pt idx="33384">
                  <c:v>16692</c:v>
                </c:pt>
                <c:pt idx="33385">
                  <c:v>16692.5</c:v>
                </c:pt>
                <c:pt idx="33386">
                  <c:v>16693</c:v>
                </c:pt>
                <c:pt idx="33387">
                  <c:v>16693.5</c:v>
                </c:pt>
                <c:pt idx="33388">
                  <c:v>16694</c:v>
                </c:pt>
                <c:pt idx="33389">
                  <c:v>16694.5</c:v>
                </c:pt>
                <c:pt idx="33390">
                  <c:v>16695</c:v>
                </c:pt>
                <c:pt idx="33391">
                  <c:v>16695.5</c:v>
                </c:pt>
                <c:pt idx="33392">
                  <c:v>16696</c:v>
                </c:pt>
                <c:pt idx="33393">
                  <c:v>16696.5</c:v>
                </c:pt>
                <c:pt idx="33394">
                  <c:v>16697</c:v>
                </c:pt>
                <c:pt idx="33395">
                  <c:v>16697.5</c:v>
                </c:pt>
                <c:pt idx="33396">
                  <c:v>16698</c:v>
                </c:pt>
                <c:pt idx="33397">
                  <c:v>16698.5</c:v>
                </c:pt>
                <c:pt idx="33398">
                  <c:v>16699</c:v>
                </c:pt>
                <c:pt idx="33399">
                  <c:v>16699.5</c:v>
                </c:pt>
                <c:pt idx="33400">
                  <c:v>16700</c:v>
                </c:pt>
                <c:pt idx="33401">
                  <c:v>16700.5</c:v>
                </c:pt>
                <c:pt idx="33402">
                  <c:v>16701</c:v>
                </c:pt>
                <c:pt idx="33403">
                  <c:v>16701.5</c:v>
                </c:pt>
                <c:pt idx="33404">
                  <c:v>16702</c:v>
                </c:pt>
                <c:pt idx="33405">
                  <c:v>16702.5</c:v>
                </c:pt>
                <c:pt idx="33406">
                  <c:v>16703</c:v>
                </c:pt>
                <c:pt idx="33407">
                  <c:v>16703.5</c:v>
                </c:pt>
                <c:pt idx="33408">
                  <c:v>16704</c:v>
                </c:pt>
                <c:pt idx="33409">
                  <c:v>16704.5</c:v>
                </c:pt>
                <c:pt idx="33410">
                  <c:v>16705</c:v>
                </c:pt>
                <c:pt idx="33411">
                  <c:v>16705.5</c:v>
                </c:pt>
                <c:pt idx="33412">
                  <c:v>16706</c:v>
                </c:pt>
                <c:pt idx="33413">
                  <c:v>16706.5</c:v>
                </c:pt>
                <c:pt idx="33414">
                  <c:v>16707</c:v>
                </c:pt>
                <c:pt idx="33415">
                  <c:v>16707.5</c:v>
                </c:pt>
                <c:pt idx="33416">
                  <c:v>16708</c:v>
                </c:pt>
                <c:pt idx="33417">
                  <c:v>16708.5</c:v>
                </c:pt>
                <c:pt idx="33418">
                  <c:v>16709</c:v>
                </c:pt>
                <c:pt idx="33419">
                  <c:v>16709.5</c:v>
                </c:pt>
                <c:pt idx="33420">
                  <c:v>16710</c:v>
                </c:pt>
                <c:pt idx="33421">
                  <c:v>16710.5</c:v>
                </c:pt>
                <c:pt idx="33422">
                  <c:v>16711</c:v>
                </c:pt>
                <c:pt idx="33423">
                  <c:v>16711.5</c:v>
                </c:pt>
                <c:pt idx="33424">
                  <c:v>16712</c:v>
                </c:pt>
                <c:pt idx="33425">
                  <c:v>16712.5</c:v>
                </c:pt>
                <c:pt idx="33426">
                  <c:v>16713</c:v>
                </c:pt>
                <c:pt idx="33427">
                  <c:v>16713.5</c:v>
                </c:pt>
                <c:pt idx="33428">
                  <c:v>16714</c:v>
                </c:pt>
                <c:pt idx="33429">
                  <c:v>16714.5</c:v>
                </c:pt>
                <c:pt idx="33430">
                  <c:v>16715</c:v>
                </c:pt>
                <c:pt idx="33431">
                  <c:v>16715.5</c:v>
                </c:pt>
                <c:pt idx="33432">
                  <c:v>16716</c:v>
                </c:pt>
                <c:pt idx="33433">
                  <c:v>16716.5</c:v>
                </c:pt>
                <c:pt idx="33434">
                  <c:v>16717</c:v>
                </c:pt>
                <c:pt idx="33435">
                  <c:v>16717.5</c:v>
                </c:pt>
                <c:pt idx="33436">
                  <c:v>16718</c:v>
                </c:pt>
                <c:pt idx="33437">
                  <c:v>16718.5</c:v>
                </c:pt>
                <c:pt idx="33438">
                  <c:v>16719</c:v>
                </c:pt>
                <c:pt idx="33439">
                  <c:v>16719.5</c:v>
                </c:pt>
                <c:pt idx="33440">
                  <c:v>16720</c:v>
                </c:pt>
                <c:pt idx="33441">
                  <c:v>16720.5</c:v>
                </c:pt>
                <c:pt idx="33442">
                  <c:v>16721</c:v>
                </c:pt>
                <c:pt idx="33443">
                  <c:v>16721.5</c:v>
                </c:pt>
                <c:pt idx="33444">
                  <c:v>16722</c:v>
                </c:pt>
                <c:pt idx="33445">
                  <c:v>16722.5</c:v>
                </c:pt>
                <c:pt idx="33446">
                  <c:v>16723</c:v>
                </c:pt>
                <c:pt idx="33447">
                  <c:v>16723.5</c:v>
                </c:pt>
                <c:pt idx="33448">
                  <c:v>16724</c:v>
                </c:pt>
                <c:pt idx="33449">
                  <c:v>16724.5</c:v>
                </c:pt>
                <c:pt idx="33450">
                  <c:v>16725</c:v>
                </c:pt>
                <c:pt idx="33451">
                  <c:v>16725.5</c:v>
                </c:pt>
                <c:pt idx="33452">
                  <c:v>16726</c:v>
                </c:pt>
                <c:pt idx="33453">
                  <c:v>16726.5</c:v>
                </c:pt>
                <c:pt idx="33454">
                  <c:v>16727</c:v>
                </c:pt>
                <c:pt idx="33455">
                  <c:v>16727.5</c:v>
                </c:pt>
                <c:pt idx="33456">
                  <c:v>16728</c:v>
                </c:pt>
                <c:pt idx="33457">
                  <c:v>16728.5</c:v>
                </c:pt>
                <c:pt idx="33458">
                  <c:v>16729</c:v>
                </c:pt>
                <c:pt idx="33459">
                  <c:v>16729.5</c:v>
                </c:pt>
                <c:pt idx="33460">
                  <c:v>16730</c:v>
                </c:pt>
                <c:pt idx="33461">
                  <c:v>16730.5</c:v>
                </c:pt>
                <c:pt idx="33462">
                  <c:v>16731</c:v>
                </c:pt>
                <c:pt idx="33463">
                  <c:v>16731.5</c:v>
                </c:pt>
                <c:pt idx="33464">
                  <c:v>16732</c:v>
                </c:pt>
                <c:pt idx="33465">
                  <c:v>16732.5</c:v>
                </c:pt>
                <c:pt idx="33466">
                  <c:v>16733</c:v>
                </c:pt>
                <c:pt idx="33467">
                  <c:v>16733.5</c:v>
                </c:pt>
                <c:pt idx="33468">
                  <c:v>16734</c:v>
                </c:pt>
                <c:pt idx="33469">
                  <c:v>16734.5</c:v>
                </c:pt>
                <c:pt idx="33470">
                  <c:v>16735</c:v>
                </c:pt>
                <c:pt idx="33471">
                  <c:v>16735.5</c:v>
                </c:pt>
                <c:pt idx="33472">
                  <c:v>16736</c:v>
                </c:pt>
                <c:pt idx="33473">
                  <c:v>16736.5</c:v>
                </c:pt>
                <c:pt idx="33474">
                  <c:v>16737</c:v>
                </c:pt>
                <c:pt idx="33475">
                  <c:v>16737.5</c:v>
                </c:pt>
                <c:pt idx="33476">
                  <c:v>16738</c:v>
                </c:pt>
                <c:pt idx="33477">
                  <c:v>16738.5</c:v>
                </c:pt>
                <c:pt idx="33478">
                  <c:v>16739</c:v>
                </c:pt>
                <c:pt idx="33479">
                  <c:v>16739.5</c:v>
                </c:pt>
                <c:pt idx="33480">
                  <c:v>16740</c:v>
                </c:pt>
                <c:pt idx="33481">
                  <c:v>16740.5</c:v>
                </c:pt>
                <c:pt idx="33482">
                  <c:v>16741</c:v>
                </c:pt>
                <c:pt idx="33483">
                  <c:v>16741.5</c:v>
                </c:pt>
                <c:pt idx="33484">
                  <c:v>16742</c:v>
                </c:pt>
                <c:pt idx="33485">
                  <c:v>16742.5</c:v>
                </c:pt>
                <c:pt idx="33486">
                  <c:v>16743</c:v>
                </c:pt>
                <c:pt idx="33487">
                  <c:v>16743.5</c:v>
                </c:pt>
                <c:pt idx="33488">
                  <c:v>16744</c:v>
                </c:pt>
                <c:pt idx="33489">
                  <c:v>16744.5</c:v>
                </c:pt>
                <c:pt idx="33490">
                  <c:v>16745</c:v>
                </c:pt>
                <c:pt idx="33491">
                  <c:v>16745.5</c:v>
                </c:pt>
                <c:pt idx="33492">
                  <c:v>16746</c:v>
                </c:pt>
                <c:pt idx="33493">
                  <c:v>16746.5</c:v>
                </c:pt>
                <c:pt idx="33494">
                  <c:v>16747</c:v>
                </c:pt>
                <c:pt idx="33495">
                  <c:v>16747.5</c:v>
                </c:pt>
                <c:pt idx="33496">
                  <c:v>16748</c:v>
                </c:pt>
                <c:pt idx="33497">
                  <c:v>16748.5</c:v>
                </c:pt>
                <c:pt idx="33498">
                  <c:v>16749</c:v>
                </c:pt>
                <c:pt idx="33499">
                  <c:v>16749.5</c:v>
                </c:pt>
                <c:pt idx="33500">
                  <c:v>16750</c:v>
                </c:pt>
                <c:pt idx="33501">
                  <c:v>16750.5</c:v>
                </c:pt>
                <c:pt idx="33502">
                  <c:v>16751</c:v>
                </c:pt>
                <c:pt idx="33503">
                  <c:v>16751.5</c:v>
                </c:pt>
                <c:pt idx="33504">
                  <c:v>16752</c:v>
                </c:pt>
                <c:pt idx="33505">
                  <c:v>16752.5</c:v>
                </c:pt>
                <c:pt idx="33506">
                  <c:v>16753</c:v>
                </c:pt>
                <c:pt idx="33507">
                  <c:v>16753.5</c:v>
                </c:pt>
                <c:pt idx="33508">
                  <c:v>16754</c:v>
                </c:pt>
                <c:pt idx="33509">
                  <c:v>16754.5</c:v>
                </c:pt>
                <c:pt idx="33510">
                  <c:v>16755</c:v>
                </c:pt>
                <c:pt idx="33511">
                  <c:v>16755.5</c:v>
                </c:pt>
                <c:pt idx="33512">
                  <c:v>16756</c:v>
                </c:pt>
                <c:pt idx="33513">
                  <c:v>16756.5</c:v>
                </c:pt>
                <c:pt idx="33514">
                  <c:v>16757</c:v>
                </c:pt>
                <c:pt idx="33515">
                  <c:v>16757.5</c:v>
                </c:pt>
                <c:pt idx="33516">
                  <c:v>16758</c:v>
                </c:pt>
                <c:pt idx="33517">
                  <c:v>16758.5</c:v>
                </c:pt>
                <c:pt idx="33518">
                  <c:v>16759</c:v>
                </c:pt>
                <c:pt idx="33519">
                  <c:v>16759.5</c:v>
                </c:pt>
                <c:pt idx="33520">
                  <c:v>16760</c:v>
                </c:pt>
                <c:pt idx="33521">
                  <c:v>16760.5</c:v>
                </c:pt>
                <c:pt idx="33522">
                  <c:v>16761</c:v>
                </c:pt>
                <c:pt idx="33523">
                  <c:v>16761.5</c:v>
                </c:pt>
                <c:pt idx="33524">
                  <c:v>16762</c:v>
                </c:pt>
                <c:pt idx="33525">
                  <c:v>16762.5</c:v>
                </c:pt>
                <c:pt idx="33526">
                  <c:v>16763</c:v>
                </c:pt>
                <c:pt idx="33527">
                  <c:v>16763.5</c:v>
                </c:pt>
                <c:pt idx="33528">
                  <c:v>16764</c:v>
                </c:pt>
                <c:pt idx="33529">
                  <c:v>16764.5</c:v>
                </c:pt>
                <c:pt idx="33530">
                  <c:v>16765</c:v>
                </c:pt>
                <c:pt idx="33531">
                  <c:v>16765.5</c:v>
                </c:pt>
                <c:pt idx="33532">
                  <c:v>16766</c:v>
                </c:pt>
                <c:pt idx="33533">
                  <c:v>16766.5</c:v>
                </c:pt>
                <c:pt idx="33534">
                  <c:v>16767</c:v>
                </c:pt>
                <c:pt idx="33535">
                  <c:v>16767.5</c:v>
                </c:pt>
                <c:pt idx="33536">
                  <c:v>16768</c:v>
                </c:pt>
                <c:pt idx="33537">
                  <c:v>16768.5</c:v>
                </c:pt>
                <c:pt idx="33538">
                  <c:v>16769</c:v>
                </c:pt>
                <c:pt idx="33539">
                  <c:v>16769.5</c:v>
                </c:pt>
                <c:pt idx="33540">
                  <c:v>16770</c:v>
                </c:pt>
                <c:pt idx="33541">
                  <c:v>16770.5</c:v>
                </c:pt>
                <c:pt idx="33542">
                  <c:v>16771</c:v>
                </c:pt>
                <c:pt idx="33543">
                  <c:v>16771.5</c:v>
                </c:pt>
                <c:pt idx="33544">
                  <c:v>16772</c:v>
                </c:pt>
                <c:pt idx="33545">
                  <c:v>16772.5</c:v>
                </c:pt>
                <c:pt idx="33546">
                  <c:v>16773</c:v>
                </c:pt>
                <c:pt idx="33547">
                  <c:v>16773.5</c:v>
                </c:pt>
                <c:pt idx="33548">
                  <c:v>16774</c:v>
                </c:pt>
                <c:pt idx="33549">
                  <c:v>16774.5</c:v>
                </c:pt>
                <c:pt idx="33550">
                  <c:v>16775</c:v>
                </c:pt>
                <c:pt idx="33551">
                  <c:v>16775.5</c:v>
                </c:pt>
                <c:pt idx="33552">
                  <c:v>16776</c:v>
                </c:pt>
                <c:pt idx="33553">
                  <c:v>16776.5</c:v>
                </c:pt>
                <c:pt idx="33554">
                  <c:v>16777</c:v>
                </c:pt>
                <c:pt idx="33555">
                  <c:v>16777.5</c:v>
                </c:pt>
                <c:pt idx="33556">
                  <c:v>16778</c:v>
                </c:pt>
                <c:pt idx="33557">
                  <c:v>16778.5</c:v>
                </c:pt>
                <c:pt idx="33558">
                  <c:v>16779</c:v>
                </c:pt>
                <c:pt idx="33559">
                  <c:v>16779.5</c:v>
                </c:pt>
                <c:pt idx="33560">
                  <c:v>16780</c:v>
                </c:pt>
                <c:pt idx="33561">
                  <c:v>16780.5</c:v>
                </c:pt>
                <c:pt idx="33562">
                  <c:v>16781</c:v>
                </c:pt>
                <c:pt idx="33563">
                  <c:v>16781.5</c:v>
                </c:pt>
                <c:pt idx="33564">
                  <c:v>16782</c:v>
                </c:pt>
                <c:pt idx="33565">
                  <c:v>16782.5</c:v>
                </c:pt>
                <c:pt idx="33566">
                  <c:v>16783</c:v>
                </c:pt>
                <c:pt idx="33567">
                  <c:v>16783.5</c:v>
                </c:pt>
                <c:pt idx="33568">
                  <c:v>16784</c:v>
                </c:pt>
                <c:pt idx="33569">
                  <c:v>16784.5</c:v>
                </c:pt>
                <c:pt idx="33570">
                  <c:v>16785</c:v>
                </c:pt>
                <c:pt idx="33571">
                  <c:v>16785.5</c:v>
                </c:pt>
                <c:pt idx="33572">
                  <c:v>16786</c:v>
                </c:pt>
                <c:pt idx="33573">
                  <c:v>16786.5</c:v>
                </c:pt>
                <c:pt idx="33574">
                  <c:v>16787</c:v>
                </c:pt>
                <c:pt idx="33575">
                  <c:v>16787.5</c:v>
                </c:pt>
                <c:pt idx="33576">
                  <c:v>16788</c:v>
                </c:pt>
                <c:pt idx="33577">
                  <c:v>16788.5</c:v>
                </c:pt>
                <c:pt idx="33578">
                  <c:v>16789</c:v>
                </c:pt>
                <c:pt idx="33579">
                  <c:v>16789.5</c:v>
                </c:pt>
                <c:pt idx="33580">
                  <c:v>16790</c:v>
                </c:pt>
                <c:pt idx="33581">
                  <c:v>16790.5</c:v>
                </c:pt>
                <c:pt idx="33582">
                  <c:v>16791</c:v>
                </c:pt>
                <c:pt idx="33583">
                  <c:v>16791.5</c:v>
                </c:pt>
                <c:pt idx="33584">
                  <c:v>16792</c:v>
                </c:pt>
                <c:pt idx="33585">
                  <c:v>16792.5</c:v>
                </c:pt>
                <c:pt idx="33586">
                  <c:v>16793</c:v>
                </c:pt>
                <c:pt idx="33587">
                  <c:v>16793.5</c:v>
                </c:pt>
                <c:pt idx="33588">
                  <c:v>16794</c:v>
                </c:pt>
                <c:pt idx="33589">
                  <c:v>16794.5</c:v>
                </c:pt>
                <c:pt idx="33590">
                  <c:v>16795</c:v>
                </c:pt>
                <c:pt idx="33591">
                  <c:v>16795.5</c:v>
                </c:pt>
                <c:pt idx="33592">
                  <c:v>16796</c:v>
                </c:pt>
                <c:pt idx="33593">
                  <c:v>16796.5</c:v>
                </c:pt>
                <c:pt idx="33594">
                  <c:v>16797</c:v>
                </c:pt>
                <c:pt idx="33595">
                  <c:v>16797.5</c:v>
                </c:pt>
                <c:pt idx="33596">
                  <c:v>16798</c:v>
                </c:pt>
                <c:pt idx="33597">
                  <c:v>16798.5</c:v>
                </c:pt>
                <c:pt idx="33598">
                  <c:v>16799</c:v>
                </c:pt>
                <c:pt idx="33599">
                  <c:v>16799.5</c:v>
                </c:pt>
                <c:pt idx="33600">
                  <c:v>16800</c:v>
                </c:pt>
                <c:pt idx="33601">
                  <c:v>16800.5</c:v>
                </c:pt>
                <c:pt idx="33602">
                  <c:v>16801</c:v>
                </c:pt>
                <c:pt idx="33603">
                  <c:v>16801.5</c:v>
                </c:pt>
                <c:pt idx="33604">
                  <c:v>16802</c:v>
                </c:pt>
                <c:pt idx="33605">
                  <c:v>16802.5</c:v>
                </c:pt>
                <c:pt idx="33606">
                  <c:v>16803</c:v>
                </c:pt>
                <c:pt idx="33607">
                  <c:v>16803.5</c:v>
                </c:pt>
                <c:pt idx="33608">
                  <c:v>16804</c:v>
                </c:pt>
                <c:pt idx="33609">
                  <c:v>16804.5</c:v>
                </c:pt>
                <c:pt idx="33610">
                  <c:v>16805</c:v>
                </c:pt>
                <c:pt idx="33611">
                  <c:v>16805.5</c:v>
                </c:pt>
                <c:pt idx="33612">
                  <c:v>16806</c:v>
                </c:pt>
                <c:pt idx="33613">
                  <c:v>16806.5</c:v>
                </c:pt>
                <c:pt idx="33614">
                  <c:v>16807</c:v>
                </c:pt>
                <c:pt idx="33615">
                  <c:v>16807.5</c:v>
                </c:pt>
                <c:pt idx="33616">
                  <c:v>16808</c:v>
                </c:pt>
                <c:pt idx="33617">
                  <c:v>16808.5</c:v>
                </c:pt>
                <c:pt idx="33618">
                  <c:v>16809</c:v>
                </c:pt>
                <c:pt idx="33619">
                  <c:v>16809.5</c:v>
                </c:pt>
                <c:pt idx="33620">
                  <c:v>16810</c:v>
                </c:pt>
                <c:pt idx="33621">
                  <c:v>16810.5</c:v>
                </c:pt>
                <c:pt idx="33622">
                  <c:v>16811</c:v>
                </c:pt>
                <c:pt idx="33623">
                  <c:v>16811.5</c:v>
                </c:pt>
                <c:pt idx="33624">
                  <c:v>16812</c:v>
                </c:pt>
                <c:pt idx="33625">
                  <c:v>16812.5</c:v>
                </c:pt>
                <c:pt idx="33626">
                  <c:v>16813</c:v>
                </c:pt>
                <c:pt idx="33627">
                  <c:v>16813.5</c:v>
                </c:pt>
                <c:pt idx="33628">
                  <c:v>16814</c:v>
                </c:pt>
                <c:pt idx="33629">
                  <c:v>16814.5</c:v>
                </c:pt>
                <c:pt idx="33630">
                  <c:v>16815</c:v>
                </c:pt>
                <c:pt idx="33631">
                  <c:v>16815.5</c:v>
                </c:pt>
                <c:pt idx="33632">
                  <c:v>16816</c:v>
                </c:pt>
                <c:pt idx="33633">
                  <c:v>16816.5</c:v>
                </c:pt>
                <c:pt idx="33634">
                  <c:v>16817</c:v>
                </c:pt>
                <c:pt idx="33635">
                  <c:v>16817.5</c:v>
                </c:pt>
                <c:pt idx="33636">
                  <c:v>16818</c:v>
                </c:pt>
                <c:pt idx="33637">
                  <c:v>16818.5</c:v>
                </c:pt>
                <c:pt idx="33638">
                  <c:v>16819</c:v>
                </c:pt>
                <c:pt idx="33639">
                  <c:v>16819.5</c:v>
                </c:pt>
                <c:pt idx="33640">
                  <c:v>16820</c:v>
                </c:pt>
                <c:pt idx="33641">
                  <c:v>16820.5</c:v>
                </c:pt>
                <c:pt idx="33642">
                  <c:v>16821</c:v>
                </c:pt>
                <c:pt idx="33643">
                  <c:v>16821.5</c:v>
                </c:pt>
                <c:pt idx="33644">
                  <c:v>16822</c:v>
                </c:pt>
                <c:pt idx="33645">
                  <c:v>16822.5</c:v>
                </c:pt>
                <c:pt idx="33646">
                  <c:v>16823</c:v>
                </c:pt>
                <c:pt idx="33647">
                  <c:v>16823.5</c:v>
                </c:pt>
                <c:pt idx="33648">
                  <c:v>16824</c:v>
                </c:pt>
                <c:pt idx="33649">
                  <c:v>16824.5</c:v>
                </c:pt>
                <c:pt idx="33650">
                  <c:v>16825</c:v>
                </c:pt>
                <c:pt idx="33651">
                  <c:v>16825.5</c:v>
                </c:pt>
                <c:pt idx="33652">
                  <c:v>16826</c:v>
                </c:pt>
                <c:pt idx="33653">
                  <c:v>16826.5</c:v>
                </c:pt>
                <c:pt idx="33654">
                  <c:v>16827</c:v>
                </c:pt>
                <c:pt idx="33655">
                  <c:v>16827.5</c:v>
                </c:pt>
                <c:pt idx="33656">
                  <c:v>16828</c:v>
                </c:pt>
                <c:pt idx="33657">
                  <c:v>16828.5</c:v>
                </c:pt>
                <c:pt idx="33658">
                  <c:v>16829</c:v>
                </c:pt>
                <c:pt idx="33659">
                  <c:v>16829.5</c:v>
                </c:pt>
                <c:pt idx="33660">
                  <c:v>16830</c:v>
                </c:pt>
                <c:pt idx="33661">
                  <c:v>16830.5</c:v>
                </c:pt>
                <c:pt idx="33662">
                  <c:v>16831</c:v>
                </c:pt>
                <c:pt idx="33663">
                  <c:v>16831.5</c:v>
                </c:pt>
                <c:pt idx="33664">
                  <c:v>16832</c:v>
                </c:pt>
                <c:pt idx="33665">
                  <c:v>16832.5</c:v>
                </c:pt>
                <c:pt idx="33666">
                  <c:v>16833</c:v>
                </c:pt>
                <c:pt idx="33667">
                  <c:v>16833.5</c:v>
                </c:pt>
                <c:pt idx="33668">
                  <c:v>16834</c:v>
                </c:pt>
                <c:pt idx="33669">
                  <c:v>16834.5</c:v>
                </c:pt>
                <c:pt idx="33670">
                  <c:v>16835</c:v>
                </c:pt>
                <c:pt idx="33671">
                  <c:v>16835.5</c:v>
                </c:pt>
                <c:pt idx="33672">
                  <c:v>16836</c:v>
                </c:pt>
                <c:pt idx="33673">
                  <c:v>16836.5</c:v>
                </c:pt>
                <c:pt idx="33674">
                  <c:v>16837</c:v>
                </c:pt>
                <c:pt idx="33675">
                  <c:v>16837.5</c:v>
                </c:pt>
                <c:pt idx="33676">
                  <c:v>16838</c:v>
                </c:pt>
                <c:pt idx="33677">
                  <c:v>16838.5</c:v>
                </c:pt>
                <c:pt idx="33678">
                  <c:v>16839</c:v>
                </c:pt>
                <c:pt idx="33679">
                  <c:v>16839.5</c:v>
                </c:pt>
                <c:pt idx="33680">
                  <c:v>16840</c:v>
                </c:pt>
                <c:pt idx="33681">
                  <c:v>16840.5</c:v>
                </c:pt>
                <c:pt idx="33682">
                  <c:v>16841</c:v>
                </c:pt>
                <c:pt idx="33683">
                  <c:v>16841.5</c:v>
                </c:pt>
                <c:pt idx="33684">
                  <c:v>16842</c:v>
                </c:pt>
                <c:pt idx="33685">
                  <c:v>16842.5</c:v>
                </c:pt>
                <c:pt idx="33686">
                  <c:v>16843</c:v>
                </c:pt>
                <c:pt idx="33687">
                  <c:v>16843.5</c:v>
                </c:pt>
                <c:pt idx="33688">
                  <c:v>16844</c:v>
                </c:pt>
                <c:pt idx="33689">
                  <c:v>16844.5</c:v>
                </c:pt>
                <c:pt idx="33690">
                  <c:v>16845</c:v>
                </c:pt>
                <c:pt idx="33691">
                  <c:v>16845.5</c:v>
                </c:pt>
                <c:pt idx="33692">
                  <c:v>16846</c:v>
                </c:pt>
                <c:pt idx="33693">
                  <c:v>16846.5</c:v>
                </c:pt>
                <c:pt idx="33694">
                  <c:v>16847</c:v>
                </c:pt>
                <c:pt idx="33695">
                  <c:v>16847.5</c:v>
                </c:pt>
                <c:pt idx="33696">
                  <c:v>16848</c:v>
                </c:pt>
                <c:pt idx="33697">
                  <c:v>16848.5</c:v>
                </c:pt>
                <c:pt idx="33698">
                  <c:v>16849</c:v>
                </c:pt>
                <c:pt idx="33699">
                  <c:v>16849.5</c:v>
                </c:pt>
                <c:pt idx="33700">
                  <c:v>16850</c:v>
                </c:pt>
                <c:pt idx="33701">
                  <c:v>16850.5</c:v>
                </c:pt>
                <c:pt idx="33702">
                  <c:v>16851</c:v>
                </c:pt>
                <c:pt idx="33703">
                  <c:v>16851.5</c:v>
                </c:pt>
                <c:pt idx="33704">
                  <c:v>16852</c:v>
                </c:pt>
                <c:pt idx="33705">
                  <c:v>16852.5</c:v>
                </c:pt>
                <c:pt idx="33706">
                  <c:v>16853</c:v>
                </c:pt>
                <c:pt idx="33707">
                  <c:v>16853.5</c:v>
                </c:pt>
                <c:pt idx="33708">
                  <c:v>16854</c:v>
                </c:pt>
                <c:pt idx="33709">
                  <c:v>16854.5</c:v>
                </c:pt>
                <c:pt idx="33710">
                  <c:v>16855</c:v>
                </c:pt>
                <c:pt idx="33711">
                  <c:v>16855.5</c:v>
                </c:pt>
                <c:pt idx="33712">
                  <c:v>16856</c:v>
                </c:pt>
                <c:pt idx="33713">
                  <c:v>16856.5</c:v>
                </c:pt>
                <c:pt idx="33714">
                  <c:v>16857</c:v>
                </c:pt>
                <c:pt idx="33715">
                  <c:v>16857.5</c:v>
                </c:pt>
                <c:pt idx="33716">
                  <c:v>16858</c:v>
                </c:pt>
                <c:pt idx="33717">
                  <c:v>16858.5</c:v>
                </c:pt>
                <c:pt idx="33718">
                  <c:v>16859</c:v>
                </c:pt>
                <c:pt idx="33719">
                  <c:v>16859.5</c:v>
                </c:pt>
                <c:pt idx="33720">
                  <c:v>16860</c:v>
                </c:pt>
                <c:pt idx="33721">
                  <c:v>16860.5</c:v>
                </c:pt>
                <c:pt idx="33722">
                  <c:v>16861</c:v>
                </c:pt>
                <c:pt idx="33723">
                  <c:v>16861.5</c:v>
                </c:pt>
                <c:pt idx="33724">
                  <c:v>16862</c:v>
                </c:pt>
                <c:pt idx="33725">
                  <c:v>16862.5</c:v>
                </c:pt>
                <c:pt idx="33726">
                  <c:v>16863</c:v>
                </c:pt>
                <c:pt idx="33727">
                  <c:v>16863.5</c:v>
                </c:pt>
                <c:pt idx="33728">
                  <c:v>16864</c:v>
                </c:pt>
                <c:pt idx="33729">
                  <c:v>16864.5</c:v>
                </c:pt>
                <c:pt idx="33730">
                  <c:v>16865</c:v>
                </c:pt>
                <c:pt idx="33731">
                  <c:v>16865.5</c:v>
                </c:pt>
                <c:pt idx="33732">
                  <c:v>16866</c:v>
                </c:pt>
                <c:pt idx="33733">
                  <c:v>16866.5</c:v>
                </c:pt>
                <c:pt idx="33734">
                  <c:v>16867</c:v>
                </c:pt>
                <c:pt idx="33735">
                  <c:v>16867.5</c:v>
                </c:pt>
                <c:pt idx="33736">
                  <c:v>16868</c:v>
                </c:pt>
                <c:pt idx="33737">
                  <c:v>16868.5</c:v>
                </c:pt>
                <c:pt idx="33738">
                  <c:v>16869</c:v>
                </c:pt>
                <c:pt idx="33739">
                  <c:v>16869.5</c:v>
                </c:pt>
                <c:pt idx="33740">
                  <c:v>16870</c:v>
                </c:pt>
                <c:pt idx="33741">
                  <c:v>16870.5</c:v>
                </c:pt>
                <c:pt idx="33742">
                  <c:v>16871</c:v>
                </c:pt>
                <c:pt idx="33743">
                  <c:v>16871.5</c:v>
                </c:pt>
                <c:pt idx="33744">
                  <c:v>16872</c:v>
                </c:pt>
                <c:pt idx="33745">
                  <c:v>16872.5</c:v>
                </c:pt>
                <c:pt idx="33746">
                  <c:v>16873</c:v>
                </c:pt>
                <c:pt idx="33747">
                  <c:v>16873.5</c:v>
                </c:pt>
                <c:pt idx="33748">
                  <c:v>16874</c:v>
                </c:pt>
                <c:pt idx="33749">
                  <c:v>16874.5</c:v>
                </c:pt>
                <c:pt idx="33750">
                  <c:v>16875</c:v>
                </c:pt>
                <c:pt idx="33751">
                  <c:v>16875.5</c:v>
                </c:pt>
                <c:pt idx="33752">
                  <c:v>16876</c:v>
                </c:pt>
                <c:pt idx="33753">
                  <c:v>16876.5</c:v>
                </c:pt>
                <c:pt idx="33754">
                  <c:v>16877</c:v>
                </c:pt>
                <c:pt idx="33755">
                  <c:v>16877.5</c:v>
                </c:pt>
                <c:pt idx="33756">
                  <c:v>16878</c:v>
                </c:pt>
                <c:pt idx="33757">
                  <c:v>16878.5</c:v>
                </c:pt>
                <c:pt idx="33758">
                  <c:v>16879</c:v>
                </c:pt>
                <c:pt idx="33759">
                  <c:v>16879.5</c:v>
                </c:pt>
                <c:pt idx="33760">
                  <c:v>16880</c:v>
                </c:pt>
                <c:pt idx="33761">
                  <c:v>16880.5</c:v>
                </c:pt>
                <c:pt idx="33762">
                  <c:v>16881</c:v>
                </c:pt>
                <c:pt idx="33763">
                  <c:v>16881.5</c:v>
                </c:pt>
                <c:pt idx="33764">
                  <c:v>16882</c:v>
                </c:pt>
                <c:pt idx="33765">
                  <c:v>16882.5</c:v>
                </c:pt>
                <c:pt idx="33766">
                  <c:v>16883</c:v>
                </c:pt>
                <c:pt idx="33767">
                  <c:v>16883.5</c:v>
                </c:pt>
                <c:pt idx="33768">
                  <c:v>16884</c:v>
                </c:pt>
                <c:pt idx="33769">
                  <c:v>16884.5</c:v>
                </c:pt>
                <c:pt idx="33770">
                  <c:v>16885</c:v>
                </c:pt>
                <c:pt idx="33771">
                  <c:v>16885.5</c:v>
                </c:pt>
                <c:pt idx="33772">
                  <c:v>16886</c:v>
                </c:pt>
                <c:pt idx="33773">
                  <c:v>16886.5</c:v>
                </c:pt>
                <c:pt idx="33774">
                  <c:v>16887</c:v>
                </c:pt>
                <c:pt idx="33775">
                  <c:v>16887.5</c:v>
                </c:pt>
                <c:pt idx="33776">
                  <c:v>16888</c:v>
                </c:pt>
                <c:pt idx="33777">
                  <c:v>16888.5</c:v>
                </c:pt>
                <c:pt idx="33778">
                  <c:v>16889</c:v>
                </c:pt>
                <c:pt idx="33779">
                  <c:v>16889.5</c:v>
                </c:pt>
                <c:pt idx="33780">
                  <c:v>16890</c:v>
                </c:pt>
                <c:pt idx="33781">
                  <c:v>16890.5</c:v>
                </c:pt>
                <c:pt idx="33782">
                  <c:v>16891</c:v>
                </c:pt>
                <c:pt idx="33783">
                  <c:v>16891.5</c:v>
                </c:pt>
                <c:pt idx="33784">
                  <c:v>16892</c:v>
                </c:pt>
                <c:pt idx="33785">
                  <c:v>16892.5</c:v>
                </c:pt>
                <c:pt idx="33786">
                  <c:v>16893</c:v>
                </c:pt>
                <c:pt idx="33787">
                  <c:v>16893.5</c:v>
                </c:pt>
                <c:pt idx="33788">
                  <c:v>16894</c:v>
                </c:pt>
                <c:pt idx="33789">
                  <c:v>16894.5</c:v>
                </c:pt>
                <c:pt idx="33790">
                  <c:v>16895</c:v>
                </c:pt>
                <c:pt idx="33791">
                  <c:v>16895.5</c:v>
                </c:pt>
                <c:pt idx="33792">
                  <c:v>16896</c:v>
                </c:pt>
                <c:pt idx="33793">
                  <c:v>16896.5</c:v>
                </c:pt>
                <c:pt idx="33794">
                  <c:v>16897</c:v>
                </c:pt>
                <c:pt idx="33795">
                  <c:v>16897.5</c:v>
                </c:pt>
                <c:pt idx="33796">
                  <c:v>16898</c:v>
                </c:pt>
                <c:pt idx="33797">
                  <c:v>16898.5</c:v>
                </c:pt>
                <c:pt idx="33798">
                  <c:v>16899</c:v>
                </c:pt>
                <c:pt idx="33799">
                  <c:v>16899.5</c:v>
                </c:pt>
                <c:pt idx="33800">
                  <c:v>16900</c:v>
                </c:pt>
                <c:pt idx="33801">
                  <c:v>16900.5</c:v>
                </c:pt>
                <c:pt idx="33802">
                  <c:v>16901</c:v>
                </c:pt>
                <c:pt idx="33803">
                  <c:v>16901.5</c:v>
                </c:pt>
                <c:pt idx="33804">
                  <c:v>16902</c:v>
                </c:pt>
                <c:pt idx="33805">
                  <c:v>16902.5</c:v>
                </c:pt>
                <c:pt idx="33806">
                  <c:v>16903</c:v>
                </c:pt>
                <c:pt idx="33807">
                  <c:v>16903.5</c:v>
                </c:pt>
                <c:pt idx="33808">
                  <c:v>16904</c:v>
                </c:pt>
                <c:pt idx="33809">
                  <c:v>16904.5</c:v>
                </c:pt>
                <c:pt idx="33810">
                  <c:v>16905</c:v>
                </c:pt>
                <c:pt idx="33811">
                  <c:v>16905.5</c:v>
                </c:pt>
                <c:pt idx="33812">
                  <c:v>16906</c:v>
                </c:pt>
                <c:pt idx="33813">
                  <c:v>16906.5</c:v>
                </c:pt>
                <c:pt idx="33814">
                  <c:v>16907</c:v>
                </c:pt>
                <c:pt idx="33815">
                  <c:v>16907.5</c:v>
                </c:pt>
                <c:pt idx="33816">
                  <c:v>16908</c:v>
                </c:pt>
                <c:pt idx="33817">
                  <c:v>16908.5</c:v>
                </c:pt>
                <c:pt idx="33818">
                  <c:v>16909</c:v>
                </c:pt>
                <c:pt idx="33819">
                  <c:v>16909.5</c:v>
                </c:pt>
                <c:pt idx="33820">
                  <c:v>16910</c:v>
                </c:pt>
                <c:pt idx="33821">
                  <c:v>16910.5</c:v>
                </c:pt>
                <c:pt idx="33822">
                  <c:v>16911</c:v>
                </c:pt>
                <c:pt idx="33823">
                  <c:v>16911.5</c:v>
                </c:pt>
                <c:pt idx="33824">
                  <c:v>16912</c:v>
                </c:pt>
                <c:pt idx="33825">
                  <c:v>16912.5</c:v>
                </c:pt>
                <c:pt idx="33826">
                  <c:v>16913</c:v>
                </c:pt>
                <c:pt idx="33827">
                  <c:v>16913.5</c:v>
                </c:pt>
                <c:pt idx="33828">
                  <c:v>16914</c:v>
                </c:pt>
                <c:pt idx="33829">
                  <c:v>16914.5</c:v>
                </c:pt>
                <c:pt idx="33830">
                  <c:v>16915</c:v>
                </c:pt>
                <c:pt idx="33831">
                  <c:v>16915.5</c:v>
                </c:pt>
                <c:pt idx="33832">
                  <c:v>16916</c:v>
                </c:pt>
                <c:pt idx="33833">
                  <c:v>16916.5</c:v>
                </c:pt>
                <c:pt idx="33834">
                  <c:v>16917</c:v>
                </c:pt>
                <c:pt idx="33835">
                  <c:v>16917.5</c:v>
                </c:pt>
                <c:pt idx="33836">
                  <c:v>16918</c:v>
                </c:pt>
                <c:pt idx="33837">
                  <c:v>16918.5</c:v>
                </c:pt>
                <c:pt idx="33838">
                  <c:v>16919</c:v>
                </c:pt>
                <c:pt idx="33839">
                  <c:v>16919.5</c:v>
                </c:pt>
                <c:pt idx="33840">
                  <c:v>16920</c:v>
                </c:pt>
                <c:pt idx="33841">
                  <c:v>16920.5</c:v>
                </c:pt>
                <c:pt idx="33842">
                  <c:v>16921</c:v>
                </c:pt>
                <c:pt idx="33843">
                  <c:v>16921.5</c:v>
                </c:pt>
                <c:pt idx="33844">
                  <c:v>16922</c:v>
                </c:pt>
                <c:pt idx="33845">
                  <c:v>16922.5</c:v>
                </c:pt>
                <c:pt idx="33846">
                  <c:v>16923</c:v>
                </c:pt>
                <c:pt idx="33847">
                  <c:v>16923.5</c:v>
                </c:pt>
                <c:pt idx="33848">
                  <c:v>16924</c:v>
                </c:pt>
                <c:pt idx="33849">
                  <c:v>16924.5</c:v>
                </c:pt>
                <c:pt idx="33850">
                  <c:v>16925</c:v>
                </c:pt>
                <c:pt idx="33851">
                  <c:v>16925.5</c:v>
                </c:pt>
                <c:pt idx="33852">
                  <c:v>16926</c:v>
                </c:pt>
                <c:pt idx="33853">
                  <c:v>16926.5</c:v>
                </c:pt>
                <c:pt idx="33854">
                  <c:v>16927</c:v>
                </c:pt>
                <c:pt idx="33855">
                  <c:v>16927.5</c:v>
                </c:pt>
                <c:pt idx="33856">
                  <c:v>16928</c:v>
                </c:pt>
                <c:pt idx="33857">
                  <c:v>16928.5</c:v>
                </c:pt>
                <c:pt idx="33858">
                  <c:v>16929</c:v>
                </c:pt>
                <c:pt idx="33859">
                  <c:v>16929.5</c:v>
                </c:pt>
                <c:pt idx="33860">
                  <c:v>16930</c:v>
                </c:pt>
                <c:pt idx="33861">
                  <c:v>16930.5</c:v>
                </c:pt>
                <c:pt idx="33862">
                  <c:v>16931</c:v>
                </c:pt>
                <c:pt idx="33863">
                  <c:v>16931.5</c:v>
                </c:pt>
                <c:pt idx="33864">
                  <c:v>16932</c:v>
                </c:pt>
                <c:pt idx="33865">
                  <c:v>16932.5</c:v>
                </c:pt>
                <c:pt idx="33866">
                  <c:v>16933</c:v>
                </c:pt>
                <c:pt idx="33867">
                  <c:v>16933.5</c:v>
                </c:pt>
                <c:pt idx="33868">
                  <c:v>16934</c:v>
                </c:pt>
                <c:pt idx="33869">
                  <c:v>16934.5</c:v>
                </c:pt>
                <c:pt idx="33870">
                  <c:v>16935</c:v>
                </c:pt>
                <c:pt idx="33871">
                  <c:v>16935.5</c:v>
                </c:pt>
                <c:pt idx="33872">
                  <c:v>16936</c:v>
                </c:pt>
                <c:pt idx="33873">
                  <c:v>16936.5</c:v>
                </c:pt>
                <c:pt idx="33874">
                  <c:v>16937</c:v>
                </c:pt>
                <c:pt idx="33875">
                  <c:v>16937.5</c:v>
                </c:pt>
                <c:pt idx="33876">
                  <c:v>16938</c:v>
                </c:pt>
                <c:pt idx="33877">
                  <c:v>16938.5</c:v>
                </c:pt>
                <c:pt idx="33878">
                  <c:v>16939</c:v>
                </c:pt>
                <c:pt idx="33879">
                  <c:v>16939.5</c:v>
                </c:pt>
                <c:pt idx="33880">
                  <c:v>16940</c:v>
                </c:pt>
                <c:pt idx="33881">
                  <c:v>16940.5</c:v>
                </c:pt>
                <c:pt idx="33882">
                  <c:v>16941</c:v>
                </c:pt>
                <c:pt idx="33883">
                  <c:v>16941.5</c:v>
                </c:pt>
                <c:pt idx="33884">
                  <c:v>16942</c:v>
                </c:pt>
                <c:pt idx="33885">
                  <c:v>16942.5</c:v>
                </c:pt>
                <c:pt idx="33886">
                  <c:v>16943</c:v>
                </c:pt>
                <c:pt idx="33887">
                  <c:v>16943.5</c:v>
                </c:pt>
                <c:pt idx="33888">
                  <c:v>16944</c:v>
                </c:pt>
                <c:pt idx="33889">
                  <c:v>16944.5</c:v>
                </c:pt>
                <c:pt idx="33890">
                  <c:v>16945</c:v>
                </c:pt>
                <c:pt idx="33891">
                  <c:v>16945.5</c:v>
                </c:pt>
                <c:pt idx="33892">
                  <c:v>16946</c:v>
                </c:pt>
                <c:pt idx="33893">
                  <c:v>16946.5</c:v>
                </c:pt>
                <c:pt idx="33894">
                  <c:v>16947</c:v>
                </c:pt>
                <c:pt idx="33895">
                  <c:v>16947.5</c:v>
                </c:pt>
                <c:pt idx="33896">
                  <c:v>16948</c:v>
                </c:pt>
                <c:pt idx="33897">
                  <c:v>16948.5</c:v>
                </c:pt>
                <c:pt idx="33898">
                  <c:v>16949</c:v>
                </c:pt>
                <c:pt idx="33899">
                  <c:v>16949.5</c:v>
                </c:pt>
                <c:pt idx="33900">
                  <c:v>16950</c:v>
                </c:pt>
                <c:pt idx="33901">
                  <c:v>16950.5</c:v>
                </c:pt>
                <c:pt idx="33902">
                  <c:v>16951</c:v>
                </c:pt>
                <c:pt idx="33903">
                  <c:v>16951.5</c:v>
                </c:pt>
                <c:pt idx="33904">
                  <c:v>16952</c:v>
                </c:pt>
                <c:pt idx="33905">
                  <c:v>16952.5</c:v>
                </c:pt>
                <c:pt idx="33906">
                  <c:v>16953</c:v>
                </c:pt>
                <c:pt idx="33907">
                  <c:v>16953.5</c:v>
                </c:pt>
                <c:pt idx="33908">
                  <c:v>16954</c:v>
                </c:pt>
                <c:pt idx="33909">
                  <c:v>16954.5</c:v>
                </c:pt>
                <c:pt idx="33910">
                  <c:v>16955</c:v>
                </c:pt>
                <c:pt idx="33911">
                  <c:v>16955.5</c:v>
                </c:pt>
                <c:pt idx="33912">
                  <c:v>16956</c:v>
                </c:pt>
                <c:pt idx="33913">
                  <c:v>16956.5</c:v>
                </c:pt>
                <c:pt idx="33914">
                  <c:v>16957</c:v>
                </c:pt>
                <c:pt idx="33915">
                  <c:v>16957.5</c:v>
                </c:pt>
                <c:pt idx="33916">
                  <c:v>16958</c:v>
                </c:pt>
                <c:pt idx="33917">
                  <c:v>16958.5</c:v>
                </c:pt>
                <c:pt idx="33918">
                  <c:v>16959</c:v>
                </c:pt>
                <c:pt idx="33919">
                  <c:v>16959.5</c:v>
                </c:pt>
                <c:pt idx="33920">
                  <c:v>16960</c:v>
                </c:pt>
                <c:pt idx="33921">
                  <c:v>16960.5</c:v>
                </c:pt>
                <c:pt idx="33922">
                  <c:v>16961</c:v>
                </c:pt>
                <c:pt idx="33923">
                  <c:v>16961.5</c:v>
                </c:pt>
                <c:pt idx="33924">
                  <c:v>16962</c:v>
                </c:pt>
                <c:pt idx="33925">
                  <c:v>16962.5</c:v>
                </c:pt>
                <c:pt idx="33926">
                  <c:v>16963</c:v>
                </c:pt>
                <c:pt idx="33927">
                  <c:v>16963.5</c:v>
                </c:pt>
                <c:pt idx="33928">
                  <c:v>16964</c:v>
                </c:pt>
                <c:pt idx="33929">
                  <c:v>16964.5</c:v>
                </c:pt>
                <c:pt idx="33930">
                  <c:v>16965</c:v>
                </c:pt>
                <c:pt idx="33931">
                  <c:v>16965.5</c:v>
                </c:pt>
                <c:pt idx="33932">
                  <c:v>16966</c:v>
                </c:pt>
                <c:pt idx="33933">
                  <c:v>16966.5</c:v>
                </c:pt>
                <c:pt idx="33934">
                  <c:v>16967</c:v>
                </c:pt>
                <c:pt idx="33935">
                  <c:v>16967.5</c:v>
                </c:pt>
                <c:pt idx="33936">
                  <c:v>16968</c:v>
                </c:pt>
                <c:pt idx="33937">
                  <c:v>16968.5</c:v>
                </c:pt>
                <c:pt idx="33938">
                  <c:v>16969</c:v>
                </c:pt>
                <c:pt idx="33939">
                  <c:v>16969.5</c:v>
                </c:pt>
                <c:pt idx="33940">
                  <c:v>16970</c:v>
                </c:pt>
                <c:pt idx="33941">
                  <c:v>16970.5</c:v>
                </c:pt>
                <c:pt idx="33942">
                  <c:v>16971</c:v>
                </c:pt>
                <c:pt idx="33943">
                  <c:v>16971.5</c:v>
                </c:pt>
                <c:pt idx="33944">
                  <c:v>16972</c:v>
                </c:pt>
                <c:pt idx="33945">
                  <c:v>16972.5</c:v>
                </c:pt>
                <c:pt idx="33946">
                  <c:v>16973</c:v>
                </c:pt>
                <c:pt idx="33947">
                  <c:v>16973.5</c:v>
                </c:pt>
                <c:pt idx="33948">
                  <c:v>16974</c:v>
                </c:pt>
                <c:pt idx="33949">
                  <c:v>16974.5</c:v>
                </c:pt>
                <c:pt idx="33950">
                  <c:v>16975</c:v>
                </c:pt>
                <c:pt idx="33951">
                  <c:v>16975.5</c:v>
                </c:pt>
                <c:pt idx="33952">
                  <c:v>16976</c:v>
                </c:pt>
                <c:pt idx="33953">
                  <c:v>16976.5</c:v>
                </c:pt>
                <c:pt idx="33954">
                  <c:v>16977</c:v>
                </c:pt>
                <c:pt idx="33955">
                  <c:v>16977.5</c:v>
                </c:pt>
                <c:pt idx="33956">
                  <c:v>16978</c:v>
                </c:pt>
                <c:pt idx="33957">
                  <c:v>16978.5</c:v>
                </c:pt>
                <c:pt idx="33958">
                  <c:v>16979</c:v>
                </c:pt>
                <c:pt idx="33959">
                  <c:v>16979.5</c:v>
                </c:pt>
                <c:pt idx="33960">
                  <c:v>16980</c:v>
                </c:pt>
                <c:pt idx="33961">
                  <c:v>16980.5</c:v>
                </c:pt>
                <c:pt idx="33962">
                  <c:v>16981</c:v>
                </c:pt>
                <c:pt idx="33963">
                  <c:v>16981.5</c:v>
                </c:pt>
                <c:pt idx="33964">
                  <c:v>16982</c:v>
                </c:pt>
                <c:pt idx="33965">
                  <c:v>16982.5</c:v>
                </c:pt>
                <c:pt idx="33966">
                  <c:v>16983</c:v>
                </c:pt>
                <c:pt idx="33967">
                  <c:v>16983.5</c:v>
                </c:pt>
                <c:pt idx="33968">
                  <c:v>16984</c:v>
                </c:pt>
                <c:pt idx="33969">
                  <c:v>16984.5</c:v>
                </c:pt>
                <c:pt idx="33970">
                  <c:v>16985</c:v>
                </c:pt>
                <c:pt idx="33971">
                  <c:v>16985.5</c:v>
                </c:pt>
                <c:pt idx="33972">
                  <c:v>16986</c:v>
                </c:pt>
                <c:pt idx="33973">
                  <c:v>16986.5</c:v>
                </c:pt>
                <c:pt idx="33974">
                  <c:v>16987</c:v>
                </c:pt>
                <c:pt idx="33975">
                  <c:v>16987.5</c:v>
                </c:pt>
                <c:pt idx="33976">
                  <c:v>16988</c:v>
                </c:pt>
                <c:pt idx="33977">
                  <c:v>16988.5</c:v>
                </c:pt>
                <c:pt idx="33978">
                  <c:v>16989</c:v>
                </c:pt>
                <c:pt idx="33979">
                  <c:v>16989.5</c:v>
                </c:pt>
                <c:pt idx="33980">
                  <c:v>16990</c:v>
                </c:pt>
                <c:pt idx="33981">
                  <c:v>16990.5</c:v>
                </c:pt>
                <c:pt idx="33982">
                  <c:v>16991</c:v>
                </c:pt>
                <c:pt idx="33983">
                  <c:v>16991.5</c:v>
                </c:pt>
                <c:pt idx="33984">
                  <c:v>16992</c:v>
                </c:pt>
                <c:pt idx="33985">
                  <c:v>16992.5</c:v>
                </c:pt>
                <c:pt idx="33986">
                  <c:v>16993</c:v>
                </c:pt>
                <c:pt idx="33987">
                  <c:v>16993.5</c:v>
                </c:pt>
                <c:pt idx="33988">
                  <c:v>16994</c:v>
                </c:pt>
                <c:pt idx="33989">
                  <c:v>16994.5</c:v>
                </c:pt>
                <c:pt idx="33990">
                  <c:v>16995</c:v>
                </c:pt>
                <c:pt idx="33991">
                  <c:v>16995.5</c:v>
                </c:pt>
                <c:pt idx="33992">
                  <c:v>16996</c:v>
                </c:pt>
                <c:pt idx="33993">
                  <c:v>16996.5</c:v>
                </c:pt>
                <c:pt idx="33994">
                  <c:v>16997</c:v>
                </c:pt>
                <c:pt idx="33995">
                  <c:v>16997.5</c:v>
                </c:pt>
                <c:pt idx="33996">
                  <c:v>16998</c:v>
                </c:pt>
                <c:pt idx="33997">
                  <c:v>16998.5</c:v>
                </c:pt>
                <c:pt idx="33998">
                  <c:v>16999</c:v>
                </c:pt>
                <c:pt idx="33999">
                  <c:v>16999.5</c:v>
                </c:pt>
                <c:pt idx="34000">
                  <c:v>17000</c:v>
                </c:pt>
                <c:pt idx="34001">
                  <c:v>17000.5</c:v>
                </c:pt>
                <c:pt idx="34002">
                  <c:v>17001</c:v>
                </c:pt>
                <c:pt idx="34003">
                  <c:v>17001.5</c:v>
                </c:pt>
                <c:pt idx="34004">
                  <c:v>17002</c:v>
                </c:pt>
                <c:pt idx="34005">
                  <c:v>17002.5</c:v>
                </c:pt>
                <c:pt idx="34006">
                  <c:v>17003</c:v>
                </c:pt>
                <c:pt idx="34007">
                  <c:v>17003.5</c:v>
                </c:pt>
                <c:pt idx="34008">
                  <c:v>17004</c:v>
                </c:pt>
                <c:pt idx="34009">
                  <c:v>17004.5</c:v>
                </c:pt>
                <c:pt idx="34010">
                  <c:v>17005</c:v>
                </c:pt>
                <c:pt idx="34011">
                  <c:v>17005.5</c:v>
                </c:pt>
                <c:pt idx="34012">
                  <c:v>17006</c:v>
                </c:pt>
                <c:pt idx="34013">
                  <c:v>17006.5</c:v>
                </c:pt>
                <c:pt idx="34014">
                  <c:v>17007</c:v>
                </c:pt>
                <c:pt idx="34015">
                  <c:v>17007.5</c:v>
                </c:pt>
                <c:pt idx="34016">
                  <c:v>17008</c:v>
                </c:pt>
                <c:pt idx="34017">
                  <c:v>17008.5</c:v>
                </c:pt>
                <c:pt idx="34018">
                  <c:v>17009</c:v>
                </c:pt>
                <c:pt idx="34019">
                  <c:v>17009.5</c:v>
                </c:pt>
                <c:pt idx="34020">
                  <c:v>17010</c:v>
                </c:pt>
                <c:pt idx="34021">
                  <c:v>17010.5</c:v>
                </c:pt>
                <c:pt idx="34022">
                  <c:v>17011</c:v>
                </c:pt>
                <c:pt idx="34023">
                  <c:v>17011.5</c:v>
                </c:pt>
                <c:pt idx="34024">
                  <c:v>17012</c:v>
                </c:pt>
                <c:pt idx="34025">
                  <c:v>17012.5</c:v>
                </c:pt>
                <c:pt idx="34026">
                  <c:v>17013</c:v>
                </c:pt>
                <c:pt idx="34027">
                  <c:v>17013.5</c:v>
                </c:pt>
                <c:pt idx="34028">
                  <c:v>17014</c:v>
                </c:pt>
                <c:pt idx="34029">
                  <c:v>17014.5</c:v>
                </c:pt>
                <c:pt idx="34030">
                  <c:v>17015</c:v>
                </c:pt>
                <c:pt idx="34031">
                  <c:v>17015.5</c:v>
                </c:pt>
                <c:pt idx="34032">
                  <c:v>17016</c:v>
                </c:pt>
                <c:pt idx="34033">
                  <c:v>17016.5</c:v>
                </c:pt>
                <c:pt idx="34034">
                  <c:v>17017</c:v>
                </c:pt>
                <c:pt idx="34035">
                  <c:v>17017.5</c:v>
                </c:pt>
                <c:pt idx="34036">
                  <c:v>17018</c:v>
                </c:pt>
                <c:pt idx="34037">
                  <c:v>17018.5</c:v>
                </c:pt>
                <c:pt idx="34038">
                  <c:v>17019</c:v>
                </c:pt>
                <c:pt idx="34039">
                  <c:v>17019.5</c:v>
                </c:pt>
                <c:pt idx="34040">
                  <c:v>17020</c:v>
                </c:pt>
                <c:pt idx="34041">
                  <c:v>17020.5</c:v>
                </c:pt>
                <c:pt idx="34042">
                  <c:v>17021</c:v>
                </c:pt>
                <c:pt idx="34043">
                  <c:v>17021.5</c:v>
                </c:pt>
                <c:pt idx="34044">
                  <c:v>17022</c:v>
                </c:pt>
                <c:pt idx="34045">
                  <c:v>17022.5</c:v>
                </c:pt>
                <c:pt idx="34046">
                  <c:v>17023</c:v>
                </c:pt>
                <c:pt idx="34047">
                  <c:v>17023.5</c:v>
                </c:pt>
                <c:pt idx="34048">
                  <c:v>17024</c:v>
                </c:pt>
                <c:pt idx="34049">
                  <c:v>17024.5</c:v>
                </c:pt>
                <c:pt idx="34050">
                  <c:v>17025</c:v>
                </c:pt>
                <c:pt idx="34051">
                  <c:v>17025.5</c:v>
                </c:pt>
                <c:pt idx="34052">
                  <c:v>17026</c:v>
                </c:pt>
                <c:pt idx="34053">
                  <c:v>17026.5</c:v>
                </c:pt>
                <c:pt idx="34054">
                  <c:v>17027</c:v>
                </c:pt>
                <c:pt idx="34055">
                  <c:v>17027.5</c:v>
                </c:pt>
                <c:pt idx="34056">
                  <c:v>17028</c:v>
                </c:pt>
                <c:pt idx="34057">
                  <c:v>17028.5</c:v>
                </c:pt>
                <c:pt idx="34058">
                  <c:v>17029</c:v>
                </c:pt>
                <c:pt idx="34059">
                  <c:v>17029.5</c:v>
                </c:pt>
                <c:pt idx="34060">
                  <c:v>17030</c:v>
                </c:pt>
                <c:pt idx="34061">
                  <c:v>17030.5</c:v>
                </c:pt>
                <c:pt idx="34062">
                  <c:v>17031</c:v>
                </c:pt>
                <c:pt idx="34063">
                  <c:v>17031.5</c:v>
                </c:pt>
                <c:pt idx="34064">
                  <c:v>17032</c:v>
                </c:pt>
                <c:pt idx="34065">
                  <c:v>17032.5</c:v>
                </c:pt>
                <c:pt idx="34066">
                  <c:v>17033</c:v>
                </c:pt>
                <c:pt idx="34067">
                  <c:v>17033.5</c:v>
                </c:pt>
                <c:pt idx="34068">
                  <c:v>17034</c:v>
                </c:pt>
                <c:pt idx="34069">
                  <c:v>17034.5</c:v>
                </c:pt>
                <c:pt idx="34070">
                  <c:v>17035</c:v>
                </c:pt>
                <c:pt idx="34071">
                  <c:v>17035.5</c:v>
                </c:pt>
                <c:pt idx="34072">
                  <c:v>17036</c:v>
                </c:pt>
                <c:pt idx="34073">
                  <c:v>17036.5</c:v>
                </c:pt>
                <c:pt idx="34074">
                  <c:v>17037</c:v>
                </c:pt>
                <c:pt idx="34075">
                  <c:v>17037.5</c:v>
                </c:pt>
                <c:pt idx="34076">
                  <c:v>17038</c:v>
                </c:pt>
                <c:pt idx="34077">
                  <c:v>17038.5</c:v>
                </c:pt>
                <c:pt idx="34078">
                  <c:v>17039</c:v>
                </c:pt>
                <c:pt idx="34079">
                  <c:v>17039.5</c:v>
                </c:pt>
                <c:pt idx="34080">
                  <c:v>17040</c:v>
                </c:pt>
                <c:pt idx="34081">
                  <c:v>17040.5</c:v>
                </c:pt>
                <c:pt idx="34082">
                  <c:v>17041</c:v>
                </c:pt>
                <c:pt idx="34083">
                  <c:v>17041.5</c:v>
                </c:pt>
                <c:pt idx="34084">
                  <c:v>17042</c:v>
                </c:pt>
                <c:pt idx="34085">
                  <c:v>17042.5</c:v>
                </c:pt>
                <c:pt idx="34086">
                  <c:v>17043</c:v>
                </c:pt>
                <c:pt idx="34087">
                  <c:v>17043.5</c:v>
                </c:pt>
                <c:pt idx="34088">
                  <c:v>17044</c:v>
                </c:pt>
                <c:pt idx="34089">
                  <c:v>17044.5</c:v>
                </c:pt>
                <c:pt idx="34090">
                  <c:v>17045</c:v>
                </c:pt>
                <c:pt idx="34091">
                  <c:v>17045.5</c:v>
                </c:pt>
                <c:pt idx="34092">
                  <c:v>17046</c:v>
                </c:pt>
                <c:pt idx="34093">
                  <c:v>17046.5</c:v>
                </c:pt>
                <c:pt idx="34094">
                  <c:v>17047</c:v>
                </c:pt>
                <c:pt idx="34095">
                  <c:v>17047.5</c:v>
                </c:pt>
                <c:pt idx="34096">
                  <c:v>17048</c:v>
                </c:pt>
                <c:pt idx="34097">
                  <c:v>17048.5</c:v>
                </c:pt>
                <c:pt idx="34098">
                  <c:v>17049</c:v>
                </c:pt>
                <c:pt idx="34099">
                  <c:v>17049.5</c:v>
                </c:pt>
                <c:pt idx="34100">
                  <c:v>17050</c:v>
                </c:pt>
                <c:pt idx="34101">
                  <c:v>17050.5</c:v>
                </c:pt>
                <c:pt idx="34102">
                  <c:v>17051</c:v>
                </c:pt>
                <c:pt idx="34103">
                  <c:v>17051.5</c:v>
                </c:pt>
                <c:pt idx="34104">
                  <c:v>17052</c:v>
                </c:pt>
                <c:pt idx="34105">
                  <c:v>17052.5</c:v>
                </c:pt>
                <c:pt idx="34106">
                  <c:v>17053</c:v>
                </c:pt>
                <c:pt idx="34107">
                  <c:v>17053.5</c:v>
                </c:pt>
                <c:pt idx="34108">
                  <c:v>17054</c:v>
                </c:pt>
                <c:pt idx="34109">
                  <c:v>17054.5</c:v>
                </c:pt>
                <c:pt idx="34110">
                  <c:v>17055</c:v>
                </c:pt>
                <c:pt idx="34111">
                  <c:v>17055.5</c:v>
                </c:pt>
                <c:pt idx="34112">
                  <c:v>17056</c:v>
                </c:pt>
                <c:pt idx="34113">
                  <c:v>17056.5</c:v>
                </c:pt>
                <c:pt idx="34114">
                  <c:v>17057</c:v>
                </c:pt>
                <c:pt idx="34115">
                  <c:v>17057.5</c:v>
                </c:pt>
                <c:pt idx="34116">
                  <c:v>17058</c:v>
                </c:pt>
                <c:pt idx="34117">
                  <c:v>17058.5</c:v>
                </c:pt>
                <c:pt idx="34118">
                  <c:v>17059</c:v>
                </c:pt>
                <c:pt idx="34119">
                  <c:v>17059.5</c:v>
                </c:pt>
                <c:pt idx="34120">
                  <c:v>17060</c:v>
                </c:pt>
                <c:pt idx="34121">
                  <c:v>17060.5</c:v>
                </c:pt>
                <c:pt idx="34122">
                  <c:v>17061</c:v>
                </c:pt>
                <c:pt idx="34123">
                  <c:v>17061.5</c:v>
                </c:pt>
                <c:pt idx="34124">
                  <c:v>17062</c:v>
                </c:pt>
                <c:pt idx="34125">
                  <c:v>17062.5</c:v>
                </c:pt>
                <c:pt idx="34126">
                  <c:v>17063</c:v>
                </c:pt>
                <c:pt idx="34127">
                  <c:v>17063.5</c:v>
                </c:pt>
                <c:pt idx="34128">
                  <c:v>17064</c:v>
                </c:pt>
                <c:pt idx="34129">
                  <c:v>17064.5</c:v>
                </c:pt>
                <c:pt idx="34130">
                  <c:v>17065</c:v>
                </c:pt>
                <c:pt idx="34131">
                  <c:v>17065.5</c:v>
                </c:pt>
                <c:pt idx="34132">
                  <c:v>17066</c:v>
                </c:pt>
                <c:pt idx="34133">
                  <c:v>17066.5</c:v>
                </c:pt>
                <c:pt idx="34134">
                  <c:v>17067</c:v>
                </c:pt>
                <c:pt idx="34135">
                  <c:v>17067.5</c:v>
                </c:pt>
                <c:pt idx="34136">
                  <c:v>17068</c:v>
                </c:pt>
                <c:pt idx="34137">
                  <c:v>17068.5</c:v>
                </c:pt>
                <c:pt idx="34138">
                  <c:v>17069</c:v>
                </c:pt>
                <c:pt idx="34139">
                  <c:v>17069.5</c:v>
                </c:pt>
                <c:pt idx="34140">
                  <c:v>17070</c:v>
                </c:pt>
                <c:pt idx="34141">
                  <c:v>17070.5</c:v>
                </c:pt>
                <c:pt idx="34142">
                  <c:v>17071</c:v>
                </c:pt>
                <c:pt idx="34143">
                  <c:v>17071.5</c:v>
                </c:pt>
                <c:pt idx="34144">
                  <c:v>17072</c:v>
                </c:pt>
                <c:pt idx="34145">
                  <c:v>17072.5</c:v>
                </c:pt>
                <c:pt idx="34146">
                  <c:v>17073</c:v>
                </c:pt>
                <c:pt idx="34147">
                  <c:v>17073.5</c:v>
                </c:pt>
                <c:pt idx="34148">
                  <c:v>17074</c:v>
                </c:pt>
                <c:pt idx="34149">
                  <c:v>17074.5</c:v>
                </c:pt>
                <c:pt idx="34150">
                  <c:v>17075</c:v>
                </c:pt>
                <c:pt idx="34151">
                  <c:v>17075.5</c:v>
                </c:pt>
                <c:pt idx="34152">
                  <c:v>17076</c:v>
                </c:pt>
                <c:pt idx="34153">
                  <c:v>17076.5</c:v>
                </c:pt>
                <c:pt idx="34154">
                  <c:v>17077</c:v>
                </c:pt>
                <c:pt idx="34155">
                  <c:v>17077.5</c:v>
                </c:pt>
                <c:pt idx="34156">
                  <c:v>17078</c:v>
                </c:pt>
                <c:pt idx="34157">
                  <c:v>17078.5</c:v>
                </c:pt>
                <c:pt idx="34158">
                  <c:v>17079</c:v>
                </c:pt>
                <c:pt idx="34159">
                  <c:v>17079.5</c:v>
                </c:pt>
                <c:pt idx="34160">
                  <c:v>17080</c:v>
                </c:pt>
                <c:pt idx="34161">
                  <c:v>17080.5</c:v>
                </c:pt>
                <c:pt idx="34162">
                  <c:v>17081</c:v>
                </c:pt>
                <c:pt idx="34163">
                  <c:v>17081.5</c:v>
                </c:pt>
                <c:pt idx="34164">
                  <c:v>17082</c:v>
                </c:pt>
                <c:pt idx="34165">
                  <c:v>17082.5</c:v>
                </c:pt>
                <c:pt idx="34166">
                  <c:v>17083</c:v>
                </c:pt>
                <c:pt idx="34167">
                  <c:v>17083.5</c:v>
                </c:pt>
                <c:pt idx="34168">
                  <c:v>17084</c:v>
                </c:pt>
                <c:pt idx="34169">
                  <c:v>17084.5</c:v>
                </c:pt>
                <c:pt idx="34170">
                  <c:v>17085</c:v>
                </c:pt>
                <c:pt idx="34171">
                  <c:v>17085.5</c:v>
                </c:pt>
                <c:pt idx="34172">
                  <c:v>17086</c:v>
                </c:pt>
                <c:pt idx="34173">
                  <c:v>17086.5</c:v>
                </c:pt>
                <c:pt idx="34174">
                  <c:v>17087</c:v>
                </c:pt>
                <c:pt idx="34175">
                  <c:v>17087.5</c:v>
                </c:pt>
                <c:pt idx="34176">
                  <c:v>17088</c:v>
                </c:pt>
                <c:pt idx="34177">
                  <c:v>17088.5</c:v>
                </c:pt>
                <c:pt idx="34178">
                  <c:v>17089</c:v>
                </c:pt>
                <c:pt idx="34179">
                  <c:v>17089.5</c:v>
                </c:pt>
                <c:pt idx="34180">
                  <c:v>17090</c:v>
                </c:pt>
                <c:pt idx="34181">
                  <c:v>17090.5</c:v>
                </c:pt>
                <c:pt idx="34182">
                  <c:v>17091</c:v>
                </c:pt>
                <c:pt idx="34183">
                  <c:v>17091.5</c:v>
                </c:pt>
                <c:pt idx="34184">
                  <c:v>17092</c:v>
                </c:pt>
                <c:pt idx="34185">
                  <c:v>17092.5</c:v>
                </c:pt>
                <c:pt idx="34186">
                  <c:v>17093</c:v>
                </c:pt>
                <c:pt idx="34187">
                  <c:v>17093.5</c:v>
                </c:pt>
                <c:pt idx="34188">
                  <c:v>17094</c:v>
                </c:pt>
                <c:pt idx="34189">
                  <c:v>17094.5</c:v>
                </c:pt>
                <c:pt idx="34190">
                  <c:v>17095</c:v>
                </c:pt>
                <c:pt idx="34191">
                  <c:v>17095.5</c:v>
                </c:pt>
                <c:pt idx="34192">
                  <c:v>17096</c:v>
                </c:pt>
                <c:pt idx="34193">
                  <c:v>17096.5</c:v>
                </c:pt>
                <c:pt idx="34194">
                  <c:v>17097</c:v>
                </c:pt>
                <c:pt idx="34195">
                  <c:v>17097.5</c:v>
                </c:pt>
                <c:pt idx="34196">
                  <c:v>17098</c:v>
                </c:pt>
                <c:pt idx="34197">
                  <c:v>17098.5</c:v>
                </c:pt>
                <c:pt idx="34198">
                  <c:v>17099</c:v>
                </c:pt>
                <c:pt idx="34199">
                  <c:v>17099.5</c:v>
                </c:pt>
                <c:pt idx="34200">
                  <c:v>17100</c:v>
                </c:pt>
                <c:pt idx="34201">
                  <c:v>17100.5</c:v>
                </c:pt>
                <c:pt idx="34202">
                  <c:v>17101</c:v>
                </c:pt>
                <c:pt idx="34203">
                  <c:v>17101.5</c:v>
                </c:pt>
                <c:pt idx="34204">
                  <c:v>17102</c:v>
                </c:pt>
                <c:pt idx="34205">
                  <c:v>17102.5</c:v>
                </c:pt>
                <c:pt idx="34206">
                  <c:v>17103</c:v>
                </c:pt>
                <c:pt idx="34207">
                  <c:v>17103.5</c:v>
                </c:pt>
                <c:pt idx="34208">
                  <c:v>17104</c:v>
                </c:pt>
                <c:pt idx="34209">
                  <c:v>17104.5</c:v>
                </c:pt>
                <c:pt idx="34210">
                  <c:v>17105</c:v>
                </c:pt>
                <c:pt idx="34211">
                  <c:v>17105.5</c:v>
                </c:pt>
                <c:pt idx="34212">
                  <c:v>17106</c:v>
                </c:pt>
                <c:pt idx="34213">
                  <c:v>17106.5</c:v>
                </c:pt>
                <c:pt idx="34214">
                  <c:v>17107</c:v>
                </c:pt>
                <c:pt idx="34215">
                  <c:v>17107.5</c:v>
                </c:pt>
                <c:pt idx="34216">
                  <c:v>17108</c:v>
                </c:pt>
                <c:pt idx="34217">
                  <c:v>17108.5</c:v>
                </c:pt>
                <c:pt idx="34218">
                  <c:v>17109</c:v>
                </c:pt>
                <c:pt idx="34219">
                  <c:v>17109.5</c:v>
                </c:pt>
                <c:pt idx="34220">
                  <c:v>17110</c:v>
                </c:pt>
                <c:pt idx="34221">
                  <c:v>17110.5</c:v>
                </c:pt>
                <c:pt idx="34222">
                  <c:v>17111</c:v>
                </c:pt>
                <c:pt idx="34223">
                  <c:v>17111.5</c:v>
                </c:pt>
                <c:pt idx="34224">
                  <c:v>17112</c:v>
                </c:pt>
                <c:pt idx="34225">
                  <c:v>17112.5</c:v>
                </c:pt>
                <c:pt idx="34226">
                  <c:v>17113</c:v>
                </c:pt>
                <c:pt idx="34227">
                  <c:v>17113.5</c:v>
                </c:pt>
                <c:pt idx="34228">
                  <c:v>17114</c:v>
                </c:pt>
                <c:pt idx="34229">
                  <c:v>17114.5</c:v>
                </c:pt>
                <c:pt idx="34230">
                  <c:v>17115</c:v>
                </c:pt>
                <c:pt idx="34231">
                  <c:v>17115.5</c:v>
                </c:pt>
                <c:pt idx="34232">
                  <c:v>17116</c:v>
                </c:pt>
                <c:pt idx="34233">
                  <c:v>17116.5</c:v>
                </c:pt>
                <c:pt idx="34234">
                  <c:v>17117</c:v>
                </c:pt>
                <c:pt idx="34235">
                  <c:v>17117.5</c:v>
                </c:pt>
                <c:pt idx="34236">
                  <c:v>17118</c:v>
                </c:pt>
                <c:pt idx="34237">
                  <c:v>17118.5</c:v>
                </c:pt>
                <c:pt idx="34238">
                  <c:v>17119</c:v>
                </c:pt>
                <c:pt idx="34239">
                  <c:v>17119.5</c:v>
                </c:pt>
                <c:pt idx="34240">
                  <c:v>17120</c:v>
                </c:pt>
                <c:pt idx="34241">
                  <c:v>17120.5</c:v>
                </c:pt>
                <c:pt idx="34242">
                  <c:v>17121</c:v>
                </c:pt>
                <c:pt idx="34243">
                  <c:v>17121.5</c:v>
                </c:pt>
                <c:pt idx="34244">
                  <c:v>17122</c:v>
                </c:pt>
                <c:pt idx="34245">
                  <c:v>17122.5</c:v>
                </c:pt>
                <c:pt idx="34246">
                  <c:v>17123</c:v>
                </c:pt>
                <c:pt idx="34247">
                  <c:v>17123.5</c:v>
                </c:pt>
                <c:pt idx="34248">
                  <c:v>17124</c:v>
                </c:pt>
                <c:pt idx="34249">
                  <c:v>17124.5</c:v>
                </c:pt>
                <c:pt idx="34250">
                  <c:v>17125</c:v>
                </c:pt>
                <c:pt idx="34251">
                  <c:v>17125.5</c:v>
                </c:pt>
                <c:pt idx="34252">
                  <c:v>17126</c:v>
                </c:pt>
                <c:pt idx="34253">
                  <c:v>17126.5</c:v>
                </c:pt>
                <c:pt idx="34254">
                  <c:v>17127</c:v>
                </c:pt>
                <c:pt idx="34255">
                  <c:v>17127.5</c:v>
                </c:pt>
                <c:pt idx="34256">
                  <c:v>17128</c:v>
                </c:pt>
                <c:pt idx="34257">
                  <c:v>17128.5</c:v>
                </c:pt>
                <c:pt idx="34258">
                  <c:v>17129</c:v>
                </c:pt>
                <c:pt idx="34259">
                  <c:v>17129.5</c:v>
                </c:pt>
                <c:pt idx="34260">
                  <c:v>17130</c:v>
                </c:pt>
                <c:pt idx="34261">
                  <c:v>17130.5</c:v>
                </c:pt>
                <c:pt idx="34262">
                  <c:v>17131</c:v>
                </c:pt>
                <c:pt idx="34263">
                  <c:v>17131.5</c:v>
                </c:pt>
                <c:pt idx="34264">
                  <c:v>17132</c:v>
                </c:pt>
                <c:pt idx="34265">
                  <c:v>17132.5</c:v>
                </c:pt>
                <c:pt idx="34266">
                  <c:v>17133</c:v>
                </c:pt>
                <c:pt idx="34267">
                  <c:v>17133.5</c:v>
                </c:pt>
                <c:pt idx="34268">
                  <c:v>17134</c:v>
                </c:pt>
                <c:pt idx="34269">
                  <c:v>17134.5</c:v>
                </c:pt>
                <c:pt idx="34270">
                  <c:v>17135</c:v>
                </c:pt>
                <c:pt idx="34271">
                  <c:v>17135.5</c:v>
                </c:pt>
                <c:pt idx="34272">
                  <c:v>17136</c:v>
                </c:pt>
                <c:pt idx="34273">
                  <c:v>17136.5</c:v>
                </c:pt>
                <c:pt idx="34274">
                  <c:v>17137</c:v>
                </c:pt>
                <c:pt idx="34275">
                  <c:v>17137.5</c:v>
                </c:pt>
                <c:pt idx="34276">
                  <c:v>17138</c:v>
                </c:pt>
                <c:pt idx="34277">
                  <c:v>17138.5</c:v>
                </c:pt>
                <c:pt idx="34278">
                  <c:v>17139</c:v>
                </c:pt>
                <c:pt idx="34279">
                  <c:v>17139.5</c:v>
                </c:pt>
                <c:pt idx="34280">
                  <c:v>17140</c:v>
                </c:pt>
                <c:pt idx="34281">
                  <c:v>17140.5</c:v>
                </c:pt>
                <c:pt idx="34282">
                  <c:v>17141</c:v>
                </c:pt>
                <c:pt idx="34283">
                  <c:v>17141.5</c:v>
                </c:pt>
                <c:pt idx="34284">
                  <c:v>17142</c:v>
                </c:pt>
                <c:pt idx="34285">
                  <c:v>17142.5</c:v>
                </c:pt>
                <c:pt idx="34286">
                  <c:v>17143</c:v>
                </c:pt>
                <c:pt idx="34287">
                  <c:v>17143.5</c:v>
                </c:pt>
                <c:pt idx="34288">
                  <c:v>17144</c:v>
                </c:pt>
                <c:pt idx="34289">
                  <c:v>17144.5</c:v>
                </c:pt>
                <c:pt idx="34290">
                  <c:v>17145</c:v>
                </c:pt>
                <c:pt idx="34291">
                  <c:v>17145.5</c:v>
                </c:pt>
                <c:pt idx="34292">
                  <c:v>17146</c:v>
                </c:pt>
                <c:pt idx="34293">
                  <c:v>17146.5</c:v>
                </c:pt>
                <c:pt idx="34294">
                  <c:v>17147</c:v>
                </c:pt>
                <c:pt idx="34295">
                  <c:v>17147.5</c:v>
                </c:pt>
                <c:pt idx="34296">
                  <c:v>17148</c:v>
                </c:pt>
                <c:pt idx="34297">
                  <c:v>17148.5</c:v>
                </c:pt>
                <c:pt idx="34298">
                  <c:v>17149</c:v>
                </c:pt>
                <c:pt idx="34299">
                  <c:v>17149.5</c:v>
                </c:pt>
                <c:pt idx="34300">
                  <c:v>17150</c:v>
                </c:pt>
                <c:pt idx="34301">
                  <c:v>17150.5</c:v>
                </c:pt>
                <c:pt idx="34302">
                  <c:v>17151</c:v>
                </c:pt>
                <c:pt idx="34303">
                  <c:v>17151.5</c:v>
                </c:pt>
                <c:pt idx="34304">
                  <c:v>17152</c:v>
                </c:pt>
                <c:pt idx="34305">
                  <c:v>17152.5</c:v>
                </c:pt>
                <c:pt idx="34306">
                  <c:v>17153</c:v>
                </c:pt>
                <c:pt idx="34307">
                  <c:v>17153.5</c:v>
                </c:pt>
                <c:pt idx="34308">
                  <c:v>17154</c:v>
                </c:pt>
                <c:pt idx="34309">
                  <c:v>17154.5</c:v>
                </c:pt>
                <c:pt idx="34310">
                  <c:v>17155</c:v>
                </c:pt>
                <c:pt idx="34311">
                  <c:v>17155.5</c:v>
                </c:pt>
                <c:pt idx="34312">
                  <c:v>17156</c:v>
                </c:pt>
                <c:pt idx="34313">
                  <c:v>17156.5</c:v>
                </c:pt>
                <c:pt idx="34314">
                  <c:v>17157</c:v>
                </c:pt>
                <c:pt idx="34315">
                  <c:v>17157.5</c:v>
                </c:pt>
                <c:pt idx="34316">
                  <c:v>17158</c:v>
                </c:pt>
                <c:pt idx="34317">
                  <c:v>17158.5</c:v>
                </c:pt>
                <c:pt idx="34318">
                  <c:v>17159</c:v>
                </c:pt>
                <c:pt idx="34319">
                  <c:v>17159.5</c:v>
                </c:pt>
                <c:pt idx="34320">
                  <c:v>17160</c:v>
                </c:pt>
                <c:pt idx="34321">
                  <c:v>17160.5</c:v>
                </c:pt>
                <c:pt idx="34322">
                  <c:v>17161</c:v>
                </c:pt>
                <c:pt idx="34323">
                  <c:v>17161.5</c:v>
                </c:pt>
                <c:pt idx="34324">
                  <c:v>17162</c:v>
                </c:pt>
                <c:pt idx="34325">
                  <c:v>17162.5</c:v>
                </c:pt>
                <c:pt idx="34326">
                  <c:v>17163</c:v>
                </c:pt>
                <c:pt idx="34327">
                  <c:v>17163.5</c:v>
                </c:pt>
                <c:pt idx="34328">
                  <c:v>17164</c:v>
                </c:pt>
                <c:pt idx="34329">
                  <c:v>17164.5</c:v>
                </c:pt>
                <c:pt idx="34330">
                  <c:v>17165</c:v>
                </c:pt>
                <c:pt idx="34331">
                  <c:v>17165.5</c:v>
                </c:pt>
                <c:pt idx="34332">
                  <c:v>17166</c:v>
                </c:pt>
                <c:pt idx="34333">
                  <c:v>17166.5</c:v>
                </c:pt>
                <c:pt idx="34334">
                  <c:v>17167</c:v>
                </c:pt>
                <c:pt idx="34335">
                  <c:v>17167.5</c:v>
                </c:pt>
                <c:pt idx="34336">
                  <c:v>17168</c:v>
                </c:pt>
                <c:pt idx="34337">
                  <c:v>17168.5</c:v>
                </c:pt>
                <c:pt idx="34338">
                  <c:v>17169</c:v>
                </c:pt>
                <c:pt idx="34339">
                  <c:v>17169.5</c:v>
                </c:pt>
                <c:pt idx="34340">
                  <c:v>17170</c:v>
                </c:pt>
                <c:pt idx="34341">
                  <c:v>17170.5</c:v>
                </c:pt>
                <c:pt idx="34342">
                  <c:v>17171</c:v>
                </c:pt>
                <c:pt idx="34343">
                  <c:v>17171.5</c:v>
                </c:pt>
                <c:pt idx="34344">
                  <c:v>17172</c:v>
                </c:pt>
                <c:pt idx="34345">
                  <c:v>17172.5</c:v>
                </c:pt>
                <c:pt idx="34346">
                  <c:v>17173</c:v>
                </c:pt>
                <c:pt idx="34347">
                  <c:v>17173.5</c:v>
                </c:pt>
                <c:pt idx="34348">
                  <c:v>17174</c:v>
                </c:pt>
                <c:pt idx="34349">
                  <c:v>17174.5</c:v>
                </c:pt>
                <c:pt idx="34350">
                  <c:v>17175</c:v>
                </c:pt>
                <c:pt idx="34351">
                  <c:v>17175.5</c:v>
                </c:pt>
                <c:pt idx="34352">
                  <c:v>17176</c:v>
                </c:pt>
                <c:pt idx="34353">
                  <c:v>17176.5</c:v>
                </c:pt>
                <c:pt idx="34354">
                  <c:v>17177</c:v>
                </c:pt>
                <c:pt idx="34355">
                  <c:v>17177.5</c:v>
                </c:pt>
                <c:pt idx="34356">
                  <c:v>17178</c:v>
                </c:pt>
                <c:pt idx="34357">
                  <c:v>17178.5</c:v>
                </c:pt>
                <c:pt idx="34358">
                  <c:v>17179</c:v>
                </c:pt>
                <c:pt idx="34359">
                  <c:v>17179.5</c:v>
                </c:pt>
                <c:pt idx="34360">
                  <c:v>17180</c:v>
                </c:pt>
                <c:pt idx="34361">
                  <c:v>17180.5</c:v>
                </c:pt>
                <c:pt idx="34362">
                  <c:v>17181</c:v>
                </c:pt>
                <c:pt idx="34363">
                  <c:v>17181.5</c:v>
                </c:pt>
                <c:pt idx="34364">
                  <c:v>17182</c:v>
                </c:pt>
                <c:pt idx="34365">
                  <c:v>17182.5</c:v>
                </c:pt>
                <c:pt idx="34366">
                  <c:v>17183</c:v>
                </c:pt>
                <c:pt idx="34367">
                  <c:v>17183.5</c:v>
                </c:pt>
                <c:pt idx="34368">
                  <c:v>17184</c:v>
                </c:pt>
                <c:pt idx="34369">
                  <c:v>17184.5</c:v>
                </c:pt>
                <c:pt idx="34370">
                  <c:v>17185</c:v>
                </c:pt>
                <c:pt idx="34371">
                  <c:v>17185.5</c:v>
                </c:pt>
                <c:pt idx="34372">
                  <c:v>17186</c:v>
                </c:pt>
                <c:pt idx="34373">
                  <c:v>17186.5</c:v>
                </c:pt>
                <c:pt idx="34374">
                  <c:v>17187</c:v>
                </c:pt>
                <c:pt idx="34375">
                  <c:v>17187.5</c:v>
                </c:pt>
                <c:pt idx="34376">
                  <c:v>17188</c:v>
                </c:pt>
                <c:pt idx="34377">
                  <c:v>17188.5</c:v>
                </c:pt>
                <c:pt idx="34378">
                  <c:v>17189</c:v>
                </c:pt>
                <c:pt idx="34379">
                  <c:v>17189.5</c:v>
                </c:pt>
                <c:pt idx="34380">
                  <c:v>17190</c:v>
                </c:pt>
                <c:pt idx="34381">
                  <c:v>17190.5</c:v>
                </c:pt>
                <c:pt idx="34382">
                  <c:v>17191</c:v>
                </c:pt>
                <c:pt idx="34383">
                  <c:v>17191.5</c:v>
                </c:pt>
                <c:pt idx="34384">
                  <c:v>17192</c:v>
                </c:pt>
                <c:pt idx="34385">
                  <c:v>17192.5</c:v>
                </c:pt>
                <c:pt idx="34386">
                  <c:v>17193</c:v>
                </c:pt>
                <c:pt idx="34387">
                  <c:v>17193.5</c:v>
                </c:pt>
                <c:pt idx="34388">
                  <c:v>17194</c:v>
                </c:pt>
                <c:pt idx="34389">
                  <c:v>17194.5</c:v>
                </c:pt>
                <c:pt idx="34390">
                  <c:v>17195</c:v>
                </c:pt>
                <c:pt idx="34391">
                  <c:v>17195.5</c:v>
                </c:pt>
                <c:pt idx="34392">
                  <c:v>17196</c:v>
                </c:pt>
                <c:pt idx="34393">
                  <c:v>17196.5</c:v>
                </c:pt>
                <c:pt idx="34394">
                  <c:v>17197</c:v>
                </c:pt>
                <c:pt idx="34395">
                  <c:v>17197.5</c:v>
                </c:pt>
                <c:pt idx="34396">
                  <c:v>17198</c:v>
                </c:pt>
                <c:pt idx="34397">
                  <c:v>17198.5</c:v>
                </c:pt>
                <c:pt idx="34398">
                  <c:v>17199</c:v>
                </c:pt>
                <c:pt idx="34399">
                  <c:v>17199.5</c:v>
                </c:pt>
                <c:pt idx="34400">
                  <c:v>17200</c:v>
                </c:pt>
                <c:pt idx="34401">
                  <c:v>17200.5</c:v>
                </c:pt>
                <c:pt idx="34402">
                  <c:v>17201</c:v>
                </c:pt>
                <c:pt idx="34403">
                  <c:v>17201.5</c:v>
                </c:pt>
                <c:pt idx="34404">
                  <c:v>17202</c:v>
                </c:pt>
                <c:pt idx="34405">
                  <c:v>17202.5</c:v>
                </c:pt>
                <c:pt idx="34406">
                  <c:v>17203</c:v>
                </c:pt>
                <c:pt idx="34407">
                  <c:v>17203.5</c:v>
                </c:pt>
                <c:pt idx="34408">
                  <c:v>17204</c:v>
                </c:pt>
                <c:pt idx="34409">
                  <c:v>17204.5</c:v>
                </c:pt>
                <c:pt idx="34410">
                  <c:v>17205</c:v>
                </c:pt>
                <c:pt idx="34411">
                  <c:v>17205.5</c:v>
                </c:pt>
                <c:pt idx="34412">
                  <c:v>17206</c:v>
                </c:pt>
                <c:pt idx="34413">
                  <c:v>17206.5</c:v>
                </c:pt>
                <c:pt idx="34414">
                  <c:v>17207</c:v>
                </c:pt>
                <c:pt idx="34415">
                  <c:v>17207.5</c:v>
                </c:pt>
                <c:pt idx="34416">
                  <c:v>17208</c:v>
                </c:pt>
                <c:pt idx="34417">
                  <c:v>17208.5</c:v>
                </c:pt>
                <c:pt idx="34418">
                  <c:v>17209</c:v>
                </c:pt>
                <c:pt idx="34419">
                  <c:v>17209.5</c:v>
                </c:pt>
                <c:pt idx="34420">
                  <c:v>17210</c:v>
                </c:pt>
                <c:pt idx="34421">
                  <c:v>17210.5</c:v>
                </c:pt>
                <c:pt idx="34422">
                  <c:v>17211</c:v>
                </c:pt>
                <c:pt idx="34423">
                  <c:v>17211.5</c:v>
                </c:pt>
                <c:pt idx="34424">
                  <c:v>17212</c:v>
                </c:pt>
                <c:pt idx="34425">
                  <c:v>17212.5</c:v>
                </c:pt>
                <c:pt idx="34426">
                  <c:v>17213</c:v>
                </c:pt>
                <c:pt idx="34427">
                  <c:v>17213.5</c:v>
                </c:pt>
                <c:pt idx="34428">
                  <c:v>17214</c:v>
                </c:pt>
                <c:pt idx="34429">
                  <c:v>17214.5</c:v>
                </c:pt>
                <c:pt idx="34430">
                  <c:v>17215</c:v>
                </c:pt>
                <c:pt idx="34431">
                  <c:v>17215.5</c:v>
                </c:pt>
                <c:pt idx="34432">
                  <c:v>17216</c:v>
                </c:pt>
                <c:pt idx="34433">
                  <c:v>17216.5</c:v>
                </c:pt>
                <c:pt idx="34434">
                  <c:v>17217</c:v>
                </c:pt>
                <c:pt idx="34435">
                  <c:v>17217.5</c:v>
                </c:pt>
                <c:pt idx="34436">
                  <c:v>17218</c:v>
                </c:pt>
                <c:pt idx="34437">
                  <c:v>17218.5</c:v>
                </c:pt>
                <c:pt idx="34438">
                  <c:v>17219</c:v>
                </c:pt>
                <c:pt idx="34439">
                  <c:v>17219.5</c:v>
                </c:pt>
                <c:pt idx="34440">
                  <c:v>17220</c:v>
                </c:pt>
                <c:pt idx="34441">
                  <c:v>17220.5</c:v>
                </c:pt>
                <c:pt idx="34442">
                  <c:v>17221</c:v>
                </c:pt>
                <c:pt idx="34443">
                  <c:v>17221.5</c:v>
                </c:pt>
                <c:pt idx="34444">
                  <c:v>17222</c:v>
                </c:pt>
                <c:pt idx="34445">
                  <c:v>17222.5</c:v>
                </c:pt>
                <c:pt idx="34446">
                  <c:v>17223</c:v>
                </c:pt>
                <c:pt idx="34447">
                  <c:v>17223.5</c:v>
                </c:pt>
                <c:pt idx="34448">
                  <c:v>17224</c:v>
                </c:pt>
                <c:pt idx="34449">
                  <c:v>17224.5</c:v>
                </c:pt>
                <c:pt idx="34450">
                  <c:v>17225</c:v>
                </c:pt>
                <c:pt idx="34451">
                  <c:v>17225.5</c:v>
                </c:pt>
                <c:pt idx="34452">
                  <c:v>17226</c:v>
                </c:pt>
                <c:pt idx="34453">
                  <c:v>17226.5</c:v>
                </c:pt>
                <c:pt idx="34454">
                  <c:v>17227</c:v>
                </c:pt>
                <c:pt idx="34455">
                  <c:v>17227.5</c:v>
                </c:pt>
                <c:pt idx="34456">
                  <c:v>17228</c:v>
                </c:pt>
                <c:pt idx="34457">
                  <c:v>17228.5</c:v>
                </c:pt>
                <c:pt idx="34458">
                  <c:v>17229</c:v>
                </c:pt>
                <c:pt idx="34459">
                  <c:v>17229.5</c:v>
                </c:pt>
                <c:pt idx="34460">
                  <c:v>17230</c:v>
                </c:pt>
                <c:pt idx="34461">
                  <c:v>17230.5</c:v>
                </c:pt>
                <c:pt idx="34462">
                  <c:v>17231</c:v>
                </c:pt>
                <c:pt idx="34463">
                  <c:v>17231.5</c:v>
                </c:pt>
                <c:pt idx="34464">
                  <c:v>17232</c:v>
                </c:pt>
                <c:pt idx="34465">
                  <c:v>17232.5</c:v>
                </c:pt>
                <c:pt idx="34466">
                  <c:v>17233</c:v>
                </c:pt>
                <c:pt idx="34467">
                  <c:v>17233.5</c:v>
                </c:pt>
                <c:pt idx="34468">
                  <c:v>17234</c:v>
                </c:pt>
                <c:pt idx="34469">
                  <c:v>17234.5</c:v>
                </c:pt>
                <c:pt idx="34470">
                  <c:v>17235</c:v>
                </c:pt>
                <c:pt idx="34471">
                  <c:v>17235.5</c:v>
                </c:pt>
                <c:pt idx="34472">
                  <c:v>17236</c:v>
                </c:pt>
                <c:pt idx="34473">
                  <c:v>17236.5</c:v>
                </c:pt>
                <c:pt idx="34474">
                  <c:v>17237</c:v>
                </c:pt>
                <c:pt idx="34475">
                  <c:v>17237.5</c:v>
                </c:pt>
                <c:pt idx="34476">
                  <c:v>17238</c:v>
                </c:pt>
                <c:pt idx="34477">
                  <c:v>17238.5</c:v>
                </c:pt>
                <c:pt idx="34478">
                  <c:v>17239</c:v>
                </c:pt>
                <c:pt idx="34479">
                  <c:v>17239.5</c:v>
                </c:pt>
                <c:pt idx="34480">
                  <c:v>17240</c:v>
                </c:pt>
                <c:pt idx="34481">
                  <c:v>17240.5</c:v>
                </c:pt>
                <c:pt idx="34482">
                  <c:v>17241</c:v>
                </c:pt>
                <c:pt idx="34483">
                  <c:v>17241.5</c:v>
                </c:pt>
                <c:pt idx="34484">
                  <c:v>17242</c:v>
                </c:pt>
                <c:pt idx="34485">
                  <c:v>17242.5</c:v>
                </c:pt>
                <c:pt idx="34486">
                  <c:v>17243</c:v>
                </c:pt>
                <c:pt idx="34487">
                  <c:v>17243.5</c:v>
                </c:pt>
                <c:pt idx="34488">
                  <c:v>17244</c:v>
                </c:pt>
                <c:pt idx="34489">
                  <c:v>17244.5</c:v>
                </c:pt>
                <c:pt idx="34490">
                  <c:v>17245</c:v>
                </c:pt>
                <c:pt idx="34491">
                  <c:v>17245.5</c:v>
                </c:pt>
                <c:pt idx="34492">
                  <c:v>17246</c:v>
                </c:pt>
                <c:pt idx="34493">
                  <c:v>17246.5</c:v>
                </c:pt>
                <c:pt idx="34494">
                  <c:v>17247</c:v>
                </c:pt>
                <c:pt idx="34495">
                  <c:v>17247.5</c:v>
                </c:pt>
                <c:pt idx="34496">
                  <c:v>17248</c:v>
                </c:pt>
                <c:pt idx="34497">
                  <c:v>17248.5</c:v>
                </c:pt>
                <c:pt idx="34498">
                  <c:v>17249</c:v>
                </c:pt>
                <c:pt idx="34499">
                  <c:v>17249.5</c:v>
                </c:pt>
                <c:pt idx="34500">
                  <c:v>17250</c:v>
                </c:pt>
                <c:pt idx="34501">
                  <c:v>17250.5</c:v>
                </c:pt>
                <c:pt idx="34502">
                  <c:v>17251</c:v>
                </c:pt>
                <c:pt idx="34503">
                  <c:v>17251.5</c:v>
                </c:pt>
                <c:pt idx="34504">
                  <c:v>17252</c:v>
                </c:pt>
                <c:pt idx="34505">
                  <c:v>17252.5</c:v>
                </c:pt>
                <c:pt idx="34506">
                  <c:v>17253</c:v>
                </c:pt>
                <c:pt idx="34507">
                  <c:v>17253.5</c:v>
                </c:pt>
                <c:pt idx="34508">
                  <c:v>17254</c:v>
                </c:pt>
                <c:pt idx="34509">
                  <c:v>17254.5</c:v>
                </c:pt>
                <c:pt idx="34510">
                  <c:v>17255</c:v>
                </c:pt>
                <c:pt idx="34511">
                  <c:v>17255.5</c:v>
                </c:pt>
                <c:pt idx="34512">
                  <c:v>17256</c:v>
                </c:pt>
                <c:pt idx="34513">
                  <c:v>17256.5</c:v>
                </c:pt>
                <c:pt idx="34514">
                  <c:v>17257</c:v>
                </c:pt>
                <c:pt idx="34515">
                  <c:v>17257.5</c:v>
                </c:pt>
                <c:pt idx="34516">
                  <c:v>17258</c:v>
                </c:pt>
                <c:pt idx="34517">
                  <c:v>17258.5</c:v>
                </c:pt>
                <c:pt idx="34518">
                  <c:v>17259</c:v>
                </c:pt>
                <c:pt idx="34519">
                  <c:v>17259.5</c:v>
                </c:pt>
                <c:pt idx="34520">
                  <c:v>17260</c:v>
                </c:pt>
                <c:pt idx="34521">
                  <c:v>17260.5</c:v>
                </c:pt>
                <c:pt idx="34522">
                  <c:v>17261</c:v>
                </c:pt>
                <c:pt idx="34523">
                  <c:v>17261.5</c:v>
                </c:pt>
                <c:pt idx="34524">
                  <c:v>17262</c:v>
                </c:pt>
                <c:pt idx="34525">
                  <c:v>17262.5</c:v>
                </c:pt>
                <c:pt idx="34526">
                  <c:v>17263</c:v>
                </c:pt>
                <c:pt idx="34527">
                  <c:v>17263.5</c:v>
                </c:pt>
                <c:pt idx="34528">
                  <c:v>17264</c:v>
                </c:pt>
                <c:pt idx="34529">
                  <c:v>17264.5</c:v>
                </c:pt>
                <c:pt idx="34530">
                  <c:v>17265</c:v>
                </c:pt>
                <c:pt idx="34531">
                  <c:v>17265.5</c:v>
                </c:pt>
                <c:pt idx="34532">
                  <c:v>17266</c:v>
                </c:pt>
                <c:pt idx="34533">
                  <c:v>17266.5</c:v>
                </c:pt>
                <c:pt idx="34534">
                  <c:v>17267</c:v>
                </c:pt>
                <c:pt idx="34535">
                  <c:v>17267.5</c:v>
                </c:pt>
                <c:pt idx="34536">
                  <c:v>17268</c:v>
                </c:pt>
                <c:pt idx="34537">
                  <c:v>17268.5</c:v>
                </c:pt>
                <c:pt idx="34538">
                  <c:v>17269</c:v>
                </c:pt>
                <c:pt idx="34539">
                  <c:v>17269.5</c:v>
                </c:pt>
                <c:pt idx="34540">
                  <c:v>17270</c:v>
                </c:pt>
                <c:pt idx="34541">
                  <c:v>17270.5</c:v>
                </c:pt>
                <c:pt idx="34542">
                  <c:v>17271</c:v>
                </c:pt>
                <c:pt idx="34543">
                  <c:v>17271.5</c:v>
                </c:pt>
                <c:pt idx="34544">
                  <c:v>17272</c:v>
                </c:pt>
                <c:pt idx="34545">
                  <c:v>17272.5</c:v>
                </c:pt>
                <c:pt idx="34546">
                  <c:v>17273</c:v>
                </c:pt>
                <c:pt idx="34547">
                  <c:v>17273.5</c:v>
                </c:pt>
                <c:pt idx="34548">
                  <c:v>17274</c:v>
                </c:pt>
                <c:pt idx="34549">
                  <c:v>17274.5</c:v>
                </c:pt>
                <c:pt idx="34550">
                  <c:v>17275</c:v>
                </c:pt>
                <c:pt idx="34551">
                  <c:v>17275.5</c:v>
                </c:pt>
                <c:pt idx="34552">
                  <c:v>17276</c:v>
                </c:pt>
                <c:pt idx="34553">
                  <c:v>17276.5</c:v>
                </c:pt>
                <c:pt idx="34554">
                  <c:v>17277</c:v>
                </c:pt>
                <c:pt idx="34555">
                  <c:v>17277.5</c:v>
                </c:pt>
                <c:pt idx="34556">
                  <c:v>17278</c:v>
                </c:pt>
                <c:pt idx="34557">
                  <c:v>17278.5</c:v>
                </c:pt>
                <c:pt idx="34558">
                  <c:v>17279</c:v>
                </c:pt>
                <c:pt idx="34559">
                  <c:v>17279.5</c:v>
                </c:pt>
                <c:pt idx="34560">
                  <c:v>17280</c:v>
                </c:pt>
                <c:pt idx="34561">
                  <c:v>17280.5</c:v>
                </c:pt>
                <c:pt idx="34562">
                  <c:v>17281</c:v>
                </c:pt>
                <c:pt idx="34563">
                  <c:v>17281.5</c:v>
                </c:pt>
                <c:pt idx="34564">
                  <c:v>17282</c:v>
                </c:pt>
                <c:pt idx="34565">
                  <c:v>17282.5</c:v>
                </c:pt>
                <c:pt idx="34566">
                  <c:v>17283</c:v>
                </c:pt>
                <c:pt idx="34567">
                  <c:v>17283.5</c:v>
                </c:pt>
                <c:pt idx="34568">
                  <c:v>17284</c:v>
                </c:pt>
                <c:pt idx="34569">
                  <c:v>17284.5</c:v>
                </c:pt>
                <c:pt idx="34570">
                  <c:v>17285</c:v>
                </c:pt>
                <c:pt idx="34571">
                  <c:v>17285.5</c:v>
                </c:pt>
                <c:pt idx="34572">
                  <c:v>17286</c:v>
                </c:pt>
                <c:pt idx="34573">
                  <c:v>17286.5</c:v>
                </c:pt>
                <c:pt idx="34574">
                  <c:v>17287</c:v>
                </c:pt>
                <c:pt idx="34575">
                  <c:v>17287.5</c:v>
                </c:pt>
                <c:pt idx="34576">
                  <c:v>17288</c:v>
                </c:pt>
                <c:pt idx="34577">
                  <c:v>17288.5</c:v>
                </c:pt>
                <c:pt idx="34578">
                  <c:v>17289</c:v>
                </c:pt>
                <c:pt idx="34579">
                  <c:v>17289.5</c:v>
                </c:pt>
                <c:pt idx="34580">
                  <c:v>17290</c:v>
                </c:pt>
                <c:pt idx="34581">
                  <c:v>17290.5</c:v>
                </c:pt>
                <c:pt idx="34582">
                  <c:v>17291</c:v>
                </c:pt>
                <c:pt idx="34583">
                  <c:v>17291.5</c:v>
                </c:pt>
                <c:pt idx="34584">
                  <c:v>17292</c:v>
                </c:pt>
                <c:pt idx="34585">
                  <c:v>17292.5</c:v>
                </c:pt>
                <c:pt idx="34586">
                  <c:v>17293</c:v>
                </c:pt>
                <c:pt idx="34587">
                  <c:v>17293.5</c:v>
                </c:pt>
                <c:pt idx="34588">
                  <c:v>17294</c:v>
                </c:pt>
                <c:pt idx="34589">
                  <c:v>17294.5</c:v>
                </c:pt>
                <c:pt idx="34590">
                  <c:v>17295</c:v>
                </c:pt>
                <c:pt idx="34591">
                  <c:v>17295.5</c:v>
                </c:pt>
                <c:pt idx="34592">
                  <c:v>17296</c:v>
                </c:pt>
                <c:pt idx="34593">
                  <c:v>17296.5</c:v>
                </c:pt>
                <c:pt idx="34594">
                  <c:v>17297</c:v>
                </c:pt>
                <c:pt idx="34595">
                  <c:v>17297.5</c:v>
                </c:pt>
                <c:pt idx="34596">
                  <c:v>17298</c:v>
                </c:pt>
                <c:pt idx="34597">
                  <c:v>17298.5</c:v>
                </c:pt>
                <c:pt idx="34598">
                  <c:v>17299</c:v>
                </c:pt>
                <c:pt idx="34599">
                  <c:v>17299.5</c:v>
                </c:pt>
                <c:pt idx="34600">
                  <c:v>17300</c:v>
                </c:pt>
                <c:pt idx="34601">
                  <c:v>17300.5</c:v>
                </c:pt>
                <c:pt idx="34602">
                  <c:v>17301</c:v>
                </c:pt>
                <c:pt idx="34603">
                  <c:v>17301.5</c:v>
                </c:pt>
                <c:pt idx="34604">
                  <c:v>17302</c:v>
                </c:pt>
                <c:pt idx="34605">
                  <c:v>17302.5</c:v>
                </c:pt>
                <c:pt idx="34606">
                  <c:v>17303</c:v>
                </c:pt>
                <c:pt idx="34607">
                  <c:v>17303.5</c:v>
                </c:pt>
                <c:pt idx="34608">
                  <c:v>17304</c:v>
                </c:pt>
                <c:pt idx="34609">
                  <c:v>17304.5</c:v>
                </c:pt>
                <c:pt idx="34610">
                  <c:v>17305</c:v>
                </c:pt>
                <c:pt idx="34611">
                  <c:v>17305.5</c:v>
                </c:pt>
                <c:pt idx="34612">
                  <c:v>17306</c:v>
                </c:pt>
                <c:pt idx="34613">
                  <c:v>17306.5</c:v>
                </c:pt>
                <c:pt idx="34614">
                  <c:v>17307</c:v>
                </c:pt>
                <c:pt idx="34615">
                  <c:v>17307.5</c:v>
                </c:pt>
                <c:pt idx="34616">
                  <c:v>17308</c:v>
                </c:pt>
                <c:pt idx="34617">
                  <c:v>17308.5</c:v>
                </c:pt>
                <c:pt idx="34618">
                  <c:v>17309</c:v>
                </c:pt>
                <c:pt idx="34619">
                  <c:v>17309.5</c:v>
                </c:pt>
                <c:pt idx="34620">
                  <c:v>17310</c:v>
                </c:pt>
                <c:pt idx="34621">
                  <c:v>17310.5</c:v>
                </c:pt>
                <c:pt idx="34622">
                  <c:v>17311</c:v>
                </c:pt>
                <c:pt idx="34623">
                  <c:v>17311.5</c:v>
                </c:pt>
                <c:pt idx="34624">
                  <c:v>17312</c:v>
                </c:pt>
                <c:pt idx="34625">
                  <c:v>17312.5</c:v>
                </c:pt>
                <c:pt idx="34626">
                  <c:v>17313</c:v>
                </c:pt>
                <c:pt idx="34627">
                  <c:v>17313.5</c:v>
                </c:pt>
                <c:pt idx="34628">
                  <c:v>17314</c:v>
                </c:pt>
                <c:pt idx="34629">
                  <c:v>17314.5</c:v>
                </c:pt>
                <c:pt idx="34630">
                  <c:v>17315</c:v>
                </c:pt>
                <c:pt idx="34631">
                  <c:v>17315.5</c:v>
                </c:pt>
                <c:pt idx="34632">
                  <c:v>17316</c:v>
                </c:pt>
                <c:pt idx="34633">
                  <c:v>17316.5</c:v>
                </c:pt>
                <c:pt idx="34634">
                  <c:v>17317</c:v>
                </c:pt>
                <c:pt idx="34635">
                  <c:v>17317.5</c:v>
                </c:pt>
                <c:pt idx="34636">
                  <c:v>17318</c:v>
                </c:pt>
                <c:pt idx="34637">
                  <c:v>17318.5</c:v>
                </c:pt>
                <c:pt idx="34638">
                  <c:v>17319</c:v>
                </c:pt>
                <c:pt idx="34639">
                  <c:v>17319.5</c:v>
                </c:pt>
                <c:pt idx="34640">
                  <c:v>17320</c:v>
                </c:pt>
                <c:pt idx="34641">
                  <c:v>17320.5</c:v>
                </c:pt>
                <c:pt idx="34642">
                  <c:v>17321</c:v>
                </c:pt>
                <c:pt idx="34643">
                  <c:v>17321.5</c:v>
                </c:pt>
                <c:pt idx="34644">
                  <c:v>17322</c:v>
                </c:pt>
                <c:pt idx="34645">
                  <c:v>17322.5</c:v>
                </c:pt>
                <c:pt idx="34646">
                  <c:v>17323</c:v>
                </c:pt>
                <c:pt idx="34647">
                  <c:v>17323.5</c:v>
                </c:pt>
                <c:pt idx="34648">
                  <c:v>17324</c:v>
                </c:pt>
                <c:pt idx="34649">
                  <c:v>17324.5</c:v>
                </c:pt>
                <c:pt idx="34650">
                  <c:v>17325</c:v>
                </c:pt>
                <c:pt idx="34651">
                  <c:v>17325.5</c:v>
                </c:pt>
                <c:pt idx="34652">
                  <c:v>17326</c:v>
                </c:pt>
                <c:pt idx="34653">
                  <c:v>17326.5</c:v>
                </c:pt>
                <c:pt idx="34654">
                  <c:v>17327</c:v>
                </c:pt>
                <c:pt idx="34655">
                  <c:v>17327.5</c:v>
                </c:pt>
                <c:pt idx="34656">
                  <c:v>17328</c:v>
                </c:pt>
                <c:pt idx="34657">
                  <c:v>17328.5</c:v>
                </c:pt>
                <c:pt idx="34658">
                  <c:v>17329</c:v>
                </c:pt>
                <c:pt idx="34659">
                  <c:v>17329.5</c:v>
                </c:pt>
                <c:pt idx="34660">
                  <c:v>17330</c:v>
                </c:pt>
                <c:pt idx="34661">
                  <c:v>17330.5</c:v>
                </c:pt>
                <c:pt idx="34662">
                  <c:v>17331</c:v>
                </c:pt>
                <c:pt idx="34663">
                  <c:v>17331.5</c:v>
                </c:pt>
                <c:pt idx="34664">
                  <c:v>17332</c:v>
                </c:pt>
                <c:pt idx="34665">
                  <c:v>17332.5</c:v>
                </c:pt>
                <c:pt idx="34666">
                  <c:v>17333</c:v>
                </c:pt>
                <c:pt idx="34667">
                  <c:v>17333.5</c:v>
                </c:pt>
                <c:pt idx="34668">
                  <c:v>17334</c:v>
                </c:pt>
                <c:pt idx="34669">
                  <c:v>17334.5</c:v>
                </c:pt>
                <c:pt idx="34670">
                  <c:v>17335</c:v>
                </c:pt>
                <c:pt idx="34671">
                  <c:v>17335.5</c:v>
                </c:pt>
                <c:pt idx="34672">
                  <c:v>17336</c:v>
                </c:pt>
                <c:pt idx="34673">
                  <c:v>17336.5</c:v>
                </c:pt>
                <c:pt idx="34674">
                  <c:v>17337</c:v>
                </c:pt>
                <c:pt idx="34675">
                  <c:v>17337.5</c:v>
                </c:pt>
                <c:pt idx="34676">
                  <c:v>17338</c:v>
                </c:pt>
                <c:pt idx="34677">
                  <c:v>17338.5</c:v>
                </c:pt>
                <c:pt idx="34678">
                  <c:v>17339</c:v>
                </c:pt>
                <c:pt idx="34679">
                  <c:v>17339.5</c:v>
                </c:pt>
                <c:pt idx="34680">
                  <c:v>17340</c:v>
                </c:pt>
                <c:pt idx="34681">
                  <c:v>17340.5</c:v>
                </c:pt>
                <c:pt idx="34682">
                  <c:v>17341</c:v>
                </c:pt>
                <c:pt idx="34683">
                  <c:v>17341.5</c:v>
                </c:pt>
                <c:pt idx="34684">
                  <c:v>17342</c:v>
                </c:pt>
                <c:pt idx="34685">
                  <c:v>17342.5</c:v>
                </c:pt>
                <c:pt idx="34686">
                  <c:v>17343</c:v>
                </c:pt>
                <c:pt idx="34687">
                  <c:v>17343.5</c:v>
                </c:pt>
                <c:pt idx="34688">
                  <c:v>17344</c:v>
                </c:pt>
                <c:pt idx="34689">
                  <c:v>17344.5</c:v>
                </c:pt>
                <c:pt idx="34690">
                  <c:v>17345</c:v>
                </c:pt>
                <c:pt idx="34691">
                  <c:v>17345.5</c:v>
                </c:pt>
                <c:pt idx="34692">
                  <c:v>17346</c:v>
                </c:pt>
                <c:pt idx="34693">
                  <c:v>17346.5</c:v>
                </c:pt>
                <c:pt idx="34694">
                  <c:v>17347</c:v>
                </c:pt>
                <c:pt idx="34695">
                  <c:v>17347.5</c:v>
                </c:pt>
                <c:pt idx="34696">
                  <c:v>17348</c:v>
                </c:pt>
                <c:pt idx="34697">
                  <c:v>17348.5</c:v>
                </c:pt>
                <c:pt idx="34698">
                  <c:v>17349</c:v>
                </c:pt>
                <c:pt idx="34699">
                  <c:v>17349.5</c:v>
                </c:pt>
                <c:pt idx="34700">
                  <c:v>17350</c:v>
                </c:pt>
                <c:pt idx="34701">
                  <c:v>17350.5</c:v>
                </c:pt>
                <c:pt idx="34702">
                  <c:v>17351</c:v>
                </c:pt>
                <c:pt idx="34703">
                  <c:v>17351.5</c:v>
                </c:pt>
                <c:pt idx="34704">
                  <c:v>17352</c:v>
                </c:pt>
                <c:pt idx="34705">
                  <c:v>17352.5</c:v>
                </c:pt>
                <c:pt idx="34706">
                  <c:v>17353</c:v>
                </c:pt>
                <c:pt idx="34707">
                  <c:v>17353.5</c:v>
                </c:pt>
                <c:pt idx="34708">
                  <c:v>17354</c:v>
                </c:pt>
                <c:pt idx="34709">
                  <c:v>17354.5</c:v>
                </c:pt>
                <c:pt idx="34710">
                  <c:v>17355</c:v>
                </c:pt>
                <c:pt idx="34711">
                  <c:v>17355.5</c:v>
                </c:pt>
                <c:pt idx="34712">
                  <c:v>17356</c:v>
                </c:pt>
                <c:pt idx="34713">
                  <c:v>17356.5</c:v>
                </c:pt>
                <c:pt idx="34714">
                  <c:v>17357</c:v>
                </c:pt>
                <c:pt idx="34715">
                  <c:v>17357.5</c:v>
                </c:pt>
                <c:pt idx="34716">
                  <c:v>17358</c:v>
                </c:pt>
                <c:pt idx="34717">
                  <c:v>17358.5</c:v>
                </c:pt>
                <c:pt idx="34718">
                  <c:v>17359</c:v>
                </c:pt>
                <c:pt idx="34719">
                  <c:v>17359.5</c:v>
                </c:pt>
                <c:pt idx="34720">
                  <c:v>17360</c:v>
                </c:pt>
                <c:pt idx="34721">
                  <c:v>17360.5</c:v>
                </c:pt>
                <c:pt idx="34722">
                  <c:v>17361</c:v>
                </c:pt>
                <c:pt idx="34723">
                  <c:v>17361.5</c:v>
                </c:pt>
                <c:pt idx="34724">
                  <c:v>17362</c:v>
                </c:pt>
                <c:pt idx="34725">
                  <c:v>17362.5</c:v>
                </c:pt>
                <c:pt idx="34726">
                  <c:v>17363</c:v>
                </c:pt>
                <c:pt idx="34727">
                  <c:v>17363.5</c:v>
                </c:pt>
                <c:pt idx="34728">
                  <c:v>17364</c:v>
                </c:pt>
                <c:pt idx="34729">
                  <c:v>17364.5</c:v>
                </c:pt>
                <c:pt idx="34730">
                  <c:v>17365</c:v>
                </c:pt>
                <c:pt idx="34731">
                  <c:v>17365.5</c:v>
                </c:pt>
                <c:pt idx="34732">
                  <c:v>17366</c:v>
                </c:pt>
                <c:pt idx="34733">
                  <c:v>17366.5</c:v>
                </c:pt>
                <c:pt idx="34734">
                  <c:v>17367</c:v>
                </c:pt>
                <c:pt idx="34735">
                  <c:v>17367.5</c:v>
                </c:pt>
                <c:pt idx="34736">
                  <c:v>17368</c:v>
                </c:pt>
                <c:pt idx="34737">
                  <c:v>17368.5</c:v>
                </c:pt>
                <c:pt idx="34738">
                  <c:v>17369</c:v>
                </c:pt>
                <c:pt idx="34739">
                  <c:v>17369.5</c:v>
                </c:pt>
                <c:pt idx="34740">
                  <c:v>17370</c:v>
                </c:pt>
                <c:pt idx="34741">
                  <c:v>17370.5</c:v>
                </c:pt>
                <c:pt idx="34742">
                  <c:v>17371</c:v>
                </c:pt>
                <c:pt idx="34743">
                  <c:v>17371.5</c:v>
                </c:pt>
                <c:pt idx="34744">
                  <c:v>17372</c:v>
                </c:pt>
                <c:pt idx="34745">
                  <c:v>17372.5</c:v>
                </c:pt>
                <c:pt idx="34746">
                  <c:v>17373</c:v>
                </c:pt>
                <c:pt idx="34747">
                  <c:v>17373.5</c:v>
                </c:pt>
                <c:pt idx="34748">
                  <c:v>17374</c:v>
                </c:pt>
                <c:pt idx="34749">
                  <c:v>17374.5</c:v>
                </c:pt>
                <c:pt idx="34750">
                  <c:v>17375</c:v>
                </c:pt>
                <c:pt idx="34751">
                  <c:v>17375.5</c:v>
                </c:pt>
                <c:pt idx="34752">
                  <c:v>17376</c:v>
                </c:pt>
                <c:pt idx="34753">
                  <c:v>17376.5</c:v>
                </c:pt>
                <c:pt idx="34754">
                  <c:v>17377</c:v>
                </c:pt>
                <c:pt idx="34755">
                  <c:v>17377.5</c:v>
                </c:pt>
                <c:pt idx="34756">
                  <c:v>17378</c:v>
                </c:pt>
                <c:pt idx="34757">
                  <c:v>17378.5</c:v>
                </c:pt>
                <c:pt idx="34758">
                  <c:v>17379</c:v>
                </c:pt>
                <c:pt idx="34759">
                  <c:v>17379.5</c:v>
                </c:pt>
                <c:pt idx="34760">
                  <c:v>17380</c:v>
                </c:pt>
                <c:pt idx="34761">
                  <c:v>17380.5</c:v>
                </c:pt>
                <c:pt idx="34762">
                  <c:v>17381</c:v>
                </c:pt>
                <c:pt idx="34763">
                  <c:v>17381.5</c:v>
                </c:pt>
                <c:pt idx="34764">
                  <c:v>17382</c:v>
                </c:pt>
                <c:pt idx="34765">
                  <c:v>17382.5</c:v>
                </c:pt>
                <c:pt idx="34766">
                  <c:v>17383</c:v>
                </c:pt>
                <c:pt idx="34767">
                  <c:v>17383.5</c:v>
                </c:pt>
                <c:pt idx="34768">
                  <c:v>17384</c:v>
                </c:pt>
                <c:pt idx="34769">
                  <c:v>17384.5</c:v>
                </c:pt>
                <c:pt idx="34770">
                  <c:v>17385</c:v>
                </c:pt>
                <c:pt idx="34771">
                  <c:v>17385.5</c:v>
                </c:pt>
                <c:pt idx="34772">
                  <c:v>17386</c:v>
                </c:pt>
                <c:pt idx="34773">
                  <c:v>17386.5</c:v>
                </c:pt>
                <c:pt idx="34774">
                  <c:v>17387</c:v>
                </c:pt>
                <c:pt idx="34775">
                  <c:v>17387.5</c:v>
                </c:pt>
                <c:pt idx="34776">
                  <c:v>17388</c:v>
                </c:pt>
                <c:pt idx="34777">
                  <c:v>17388.5</c:v>
                </c:pt>
                <c:pt idx="34778">
                  <c:v>17389</c:v>
                </c:pt>
                <c:pt idx="34779">
                  <c:v>17389.5</c:v>
                </c:pt>
                <c:pt idx="34780">
                  <c:v>17390</c:v>
                </c:pt>
                <c:pt idx="34781">
                  <c:v>17390.5</c:v>
                </c:pt>
                <c:pt idx="34782">
                  <c:v>17391</c:v>
                </c:pt>
                <c:pt idx="34783">
                  <c:v>17391.5</c:v>
                </c:pt>
                <c:pt idx="34784">
                  <c:v>17392</c:v>
                </c:pt>
                <c:pt idx="34785">
                  <c:v>17392.5</c:v>
                </c:pt>
                <c:pt idx="34786">
                  <c:v>17393</c:v>
                </c:pt>
                <c:pt idx="34787">
                  <c:v>17393.5</c:v>
                </c:pt>
                <c:pt idx="34788">
                  <c:v>17394</c:v>
                </c:pt>
                <c:pt idx="34789">
                  <c:v>17394.5</c:v>
                </c:pt>
                <c:pt idx="34790">
                  <c:v>17395</c:v>
                </c:pt>
                <c:pt idx="34791">
                  <c:v>17395.5</c:v>
                </c:pt>
                <c:pt idx="34792">
                  <c:v>17396</c:v>
                </c:pt>
                <c:pt idx="34793">
                  <c:v>17396.5</c:v>
                </c:pt>
                <c:pt idx="34794">
                  <c:v>17397</c:v>
                </c:pt>
                <c:pt idx="34795">
                  <c:v>17397.5</c:v>
                </c:pt>
                <c:pt idx="34796">
                  <c:v>17398</c:v>
                </c:pt>
                <c:pt idx="34797">
                  <c:v>17398.5</c:v>
                </c:pt>
                <c:pt idx="34798">
                  <c:v>17399</c:v>
                </c:pt>
                <c:pt idx="34799">
                  <c:v>17399.5</c:v>
                </c:pt>
                <c:pt idx="34800">
                  <c:v>17400</c:v>
                </c:pt>
                <c:pt idx="34801">
                  <c:v>17400.5</c:v>
                </c:pt>
                <c:pt idx="34802">
                  <c:v>17401</c:v>
                </c:pt>
                <c:pt idx="34803">
                  <c:v>17401.5</c:v>
                </c:pt>
                <c:pt idx="34804">
                  <c:v>17402</c:v>
                </c:pt>
                <c:pt idx="34805">
                  <c:v>17402.5</c:v>
                </c:pt>
                <c:pt idx="34806">
                  <c:v>17403</c:v>
                </c:pt>
                <c:pt idx="34807">
                  <c:v>17403.5</c:v>
                </c:pt>
                <c:pt idx="34808">
                  <c:v>17404</c:v>
                </c:pt>
                <c:pt idx="34809">
                  <c:v>17404.5</c:v>
                </c:pt>
                <c:pt idx="34810">
                  <c:v>17405</c:v>
                </c:pt>
                <c:pt idx="34811">
                  <c:v>17405.5</c:v>
                </c:pt>
                <c:pt idx="34812">
                  <c:v>17406</c:v>
                </c:pt>
                <c:pt idx="34813">
                  <c:v>17406.5</c:v>
                </c:pt>
                <c:pt idx="34814">
                  <c:v>17407</c:v>
                </c:pt>
                <c:pt idx="34815">
                  <c:v>17407.5</c:v>
                </c:pt>
                <c:pt idx="34816">
                  <c:v>17408</c:v>
                </c:pt>
                <c:pt idx="34817">
                  <c:v>17408.5</c:v>
                </c:pt>
                <c:pt idx="34818">
                  <c:v>17409</c:v>
                </c:pt>
                <c:pt idx="34819">
                  <c:v>17409.5</c:v>
                </c:pt>
                <c:pt idx="34820">
                  <c:v>17410</c:v>
                </c:pt>
                <c:pt idx="34821">
                  <c:v>17410.5</c:v>
                </c:pt>
                <c:pt idx="34822">
                  <c:v>17411</c:v>
                </c:pt>
                <c:pt idx="34823">
                  <c:v>17411.5</c:v>
                </c:pt>
                <c:pt idx="34824">
                  <c:v>17412</c:v>
                </c:pt>
                <c:pt idx="34825">
                  <c:v>17412.5</c:v>
                </c:pt>
                <c:pt idx="34826">
                  <c:v>17413</c:v>
                </c:pt>
                <c:pt idx="34827">
                  <c:v>17413.5</c:v>
                </c:pt>
                <c:pt idx="34828">
                  <c:v>17414</c:v>
                </c:pt>
                <c:pt idx="34829">
                  <c:v>17414.5</c:v>
                </c:pt>
                <c:pt idx="34830">
                  <c:v>17415</c:v>
                </c:pt>
                <c:pt idx="34831">
                  <c:v>17415.5</c:v>
                </c:pt>
                <c:pt idx="34832">
                  <c:v>17416</c:v>
                </c:pt>
                <c:pt idx="34833">
                  <c:v>17416.5</c:v>
                </c:pt>
                <c:pt idx="34834">
                  <c:v>17417</c:v>
                </c:pt>
                <c:pt idx="34835">
                  <c:v>17417.5</c:v>
                </c:pt>
                <c:pt idx="34836">
                  <c:v>17418</c:v>
                </c:pt>
                <c:pt idx="34837">
                  <c:v>17418.5</c:v>
                </c:pt>
                <c:pt idx="34838">
                  <c:v>17419</c:v>
                </c:pt>
                <c:pt idx="34839">
                  <c:v>17419.5</c:v>
                </c:pt>
                <c:pt idx="34840">
                  <c:v>17420</c:v>
                </c:pt>
                <c:pt idx="34841">
                  <c:v>17420.5</c:v>
                </c:pt>
                <c:pt idx="34842">
                  <c:v>17421</c:v>
                </c:pt>
                <c:pt idx="34843">
                  <c:v>17421.5</c:v>
                </c:pt>
                <c:pt idx="34844">
                  <c:v>17422</c:v>
                </c:pt>
                <c:pt idx="34845">
                  <c:v>17422.5</c:v>
                </c:pt>
                <c:pt idx="34846">
                  <c:v>17423</c:v>
                </c:pt>
                <c:pt idx="34847">
                  <c:v>17423.5</c:v>
                </c:pt>
                <c:pt idx="34848">
                  <c:v>17424</c:v>
                </c:pt>
                <c:pt idx="34849">
                  <c:v>17424.5</c:v>
                </c:pt>
                <c:pt idx="34850">
                  <c:v>17425</c:v>
                </c:pt>
                <c:pt idx="34851">
                  <c:v>17425.5</c:v>
                </c:pt>
                <c:pt idx="34852">
                  <c:v>17426</c:v>
                </c:pt>
                <c:pt idx="34853">
                  <c:v>17426.5</c:v>
                </c:pt>
                <c:pt idx="34854">
                  <c:v>17427</c:v>
                </c:pt>
                <c:pt idx="34855">
                  <c:v>17427.5</c:v>
                </c:pt>
                <c:pt idx="34856">
                  <c:v>17428</c:v>
                </c:pt>
                <c:pt idx="34857">
                  <c:v>17428.5</c:v>
                </c:pt>
                <c:pt idx="34858">
                  <c:v>17429</c:v>
                </c:pt>
                <c:pt idx="34859">
                  <c:v>17429.5</c:v>
                </c:pt>
                <c:pt idx="34860">
                  <c:v>17430</c:v>
                </c:pt>
                <c:pt idx="34861">
                  <c:v>17430.5</c:v>
                </c:pt>
                <c:pt idx="34862">
                  <c:v>17431</c:v>
                </c:pt>
                <c:pt idx="34863">
                  <c:v>17431.5</c:v>
                </c:pt>
                <c:pt idx="34864">
                  <c:v>17432</c:v>
                </c:pt>
                <c:pt idx="34865">
                  <c:v>17432.5</c:v>
                </c:pt>
                <c:pt idx="34866">
                  <c:v>17433</c:v>
                </c:pt>
                <c:pt idx="34867">
                  <c:v>17433.5</c:v>
                </c:pt>
                <c:pt idx="34868">
                  <c:v>17434</c:v>
                </c:pt>
                <c:pt idx="34869">
                  <c:v>17434.5</c:v>
                </c:pt>
                <c:pt idx="34870">
                  <c:v>17435</c:v>
                </c:pt>
                <c:pt idx="34871">
                  <c:v>17435.5</c:v>
                </c:pt>
                <c:pt idx="34872">
                  <c:v>17436</c:v>
                </c:pt>
                <c:pt idx="34873">
                  <c:v>17436.5</c:v>
                </c:pt>
                <c:pt idx="34874">
                  <c:v>17437</c:v>
                </c:pt>
                <c:pt idx="34875">
                  <c:v>17437.5</c:v>
                </c:pt>
                <c:pt idx="34876">
                  <c:v>17438</c:v>
                </c:pt>
                <c:pt idx="34877">
                  <c:v>17438.5</c:v>
                </c:pt>
                <c:pt idx="34878">
                  <c:v>17439</c:v>
                </c:pt>
                <c:pt idx="34879">
                  <c:v>17439.5</c:v>
                </c:pt>
                <c:pt idx="34880">
                  <c:v>17440</c:v>
                </c:pt>
                <c:pt idx="34881">
                  <c:v>17440.5</c:v>
                </c:pt>
                <c:pt idx="34882">
                  <c:v>17441</c:v>
                </c:pt>
                <c:pt idx="34883">
                  <c:v>17441.5</c:v>
                </c:pt>
                <c:pt idx="34884">
                  <c:v>17442</c:v>
                </c:pt>
                <c:pt idx="34885">
                  <c:v>17442.5</c:v>
                </c:pt>
                <c:pt idx="34886">
                  <c:v>17443</c:v>
                </c:pt>
                <c:pt idx="34887">
                  <c:v>17443.5</c:v>
                </c:pt>
                <c:pt idx="34888">
                  <c:v>17444</c:v>
                </c:pt>
                <c:pt idx="34889">
                  <c:v>17444.5</c:v>
                </c:pt>
                <c:pt idx="34890">
                  <c:v>17445</c:v>
                </c:pt>
                <c:pt idx="34891">
                  <c:v>17445.5</c:v>
                </c:pt>
                <c:pt idx="34892">
                  <c:v>17446</c:v>
                </c:pt>
                <c:pt idx="34893">
                  <c:v>17446.5</c:v>
                </c:pt>
                <c:pt idx="34894">
                  <c:v>17447</c:v>
                </c:pt>
                <c:pt idx="34895">
                  <c:v>17447.5</c:v>
                </c:pt>
                <c:pt idx="34896">
                  <c:v>17448</c:v>
                </c:pt>
                <c:pt idx="34897">
                  <c:v>17448.5</c:v>
                </c:pt>
                <c:pt idx="34898">
                  <c:v>17449</c:v>
                </c:pt>
                <c:pt idx="34899">
                  <c:v>17449.5</c:v>
                </c:pt>
                <c:pt idx="34900">
                  <c:v>17450</c:v>
                </c:pt>
                <c:pt idx="34901">
                  <c:v>17450.5</c:v>
                </c:pt>
                <c:pt idx="34902">
                  <c:v>17451</c:v>
                </c:pt>
                <c:pt idx="34903">
                  <c:v>17451.5</c:v>
                </c:pt>
                <c:pt idx="34904">
                  <c:v>17452</c:v>
                </c:pt>
                <c:pt idx="34905">
                  <c:v>17452.5</c:v>
                </c:pt>
                <c:pt idx="34906">
                  <c:v>17453</c:v>
                </c:pt>
                <c:pt idx="34907">
                  <c:v>17453.5</c:v>
                </c:pt>
                <c:pt idx="34908">
                  <c:v>17454</c:v>
                </c:pt>
                <c:pt idx="34909">
                  <c:v>17454.5</c:v>
                </c:pt>
                <c:pt idx="34910">
                  <c:v>17455</c:v>
                </c:pt>
                <c:pt idx="34911">
                  <c:v>17455.5</c:v>
                </c:pt>
                <c:pt idx="34912">
                  <c:v>17456</c:v>
                </c:pt>
                <c:pt idx="34913">
                  <c:v>17456.5</c:v>
                </c:pt>
                <c:pt idx="34914">
                  <c:v>17457</c:v>
                </c:pt>
                <c:pt idx="34915">
                  <c:v>17457.5</c:v>
                </c:pt>
                <c:pt idx="34916">
                  <c:v>17458</c:v>
                </c:pt>
                <c:pt idx="34917">
                  <c:v>17458.5</c:v>
                </c:pt>
                <c:pt idx="34918">
                  <c:v>17459</c:v>
                </c:pt>
                <c:pt idx="34919">
                  <c:v>17459.5</c:v>
                </c:pt>
                <c:pt idx="34920">
                  <c:v>17460</c:v>
                </c:pt>
                <c:pt idx="34921">
                  <c:v>17460.5</c:v>
                </c:pt>
                <c:pt idx="34922">
                  <c:v>17461</c:v>
                </c:pt>
                <c:pt idx="34923">
                  <c:v>17461.5</c:v>
                </c:pt>
                <c:pt idx="34924">
                  <c:v>17462</c:v>
                </c:pt>
                <c:pt idx="34925">
                  <c:v>17462.5</c:v>
                </c:pt>
                <c:pt idx="34926">
                  <c:v>17463</c:v>
                </c:pt>
                <c:pt idx="34927">
                  <c:v>17463.5</c:v>
                </c:pt>
                <c:pt idx="34928">
                  <c:v>17464</c:v>
                </c:pt>
                <c:pt idx="34929">
                  <c:v>17464.5</c:v>
                </c:pt>
                <c:pt idx="34930">
                  <c:v>17465</c:v>
                </c:pt>
                <c:pt idx="34931">
                  <c:v>17465.5</c:v>
                </c:pt>
                <c:pt idx="34932">
                  <c:v>17466</c:v>
                </c:pt>
                <c:pt idx="34933">
                  <c:v>17466.5</c:v>
                </c:pt>
                <c:pt idx="34934">
                  <c:v>17467</c:v>
                </c:pt>
                <c:pt idx="34935">
                  <c:v>17467.5</c:v>
                </c:pt>
                <c:pt idx="34936">
                  <c:v>17468</c:v>
                </c:pt>
                <c:pt idx="34937">
                  <c:v>17468.5</c:v>
                </c:pt>
                <c:pt idx="34938">
                  <c:v>17469</c:v>
                </c:pt>
                <c:pt idx="34939">
                  <c:v>17469.5</c:v>
                </c:pt>
                <c:pt idx="34940">
                  <c:v>17470</c:v>
                </c:pt>
                <c:pt idx="34941">
                  <c:v>17470.5</c:v>
                </c:pt>
                <c:pt idx="34942">
                  <c:v>17471</c:v>
                </c:pt>
                <c:pt idx="34943">
                  <c:v>17471.5</c:v>
                </c:pt>
                <c:pt idx="34944">
                  <c:v>17472</c:v>
                </c:pt>
                <c:pt idx="34945">
                  <c:v>17472.5</c:v>
                </c:pt>
                <c:pt idx="34946">
                  <c:v>17473</c:v>
                </c:pt>
                <c:pt idx="34947">
                  <c:v>17473.5</c:v>
                </c:pt>
                <c:pt idx="34948">
                  <c:v>17474</c:v>
                </c:pt>
                <c:pt idx="34949">
                  <c:v>17474.5</c:v>
                </c:pt>
                <c:pt idx="34950">
                  <c:v>17475</c:v>
                </c:pt>
                <c:pt idx="34951">
                  <c:v>17475.5</c:v>
                </c:pt>
                <c:pt idx="34952">
                  <c:v>17476</c:v>
                </c:pt>
                <c:pt idx="34953">
                  <c:v>17476.5</c:v>
                </c:pt>
                <c:pt idx="34954">
                  <c:v>17477</c:v>
                </c:pt>
                <c:pt idx="34955">
                  <c:v>17477.5</c:v>
                </c:pt>
                <c:pt idx="34956">
                  <c:v>17478</c:v>
                </c:pt>
                <c:pt idx="34957">
                  <c:v>17478.5</c:v>
                </c:pt>
                <c:pt idx="34958">
                  <c:v>17479</c:v>
                </c:pt>
                <c:pt idx="34959">
                  <c:v>17479.5</c:v>
                </c:pt>
                <c:pt idx="34960">
                  <c:v>17480</c:v>
                </c:pt>
                <c:pt idx="34961">
                  <c:v>17480.5</c:v>
                </c:pt>
                <c:pt idx="34962">
                  <c:v>17481</c:v>
                </c:pt>
                <c:pt idx="34963">
                  <c:v>17481.5</c:v>
                </c:pt>
                <c:pt idx="34964">
                  <c:v>17482</c:v>
                </c:pt>
                <c:pt idx="34965">
                  <c:v>17482.5</c:v>
                </c:pt>
                <c:pt idx="34966">
                  <c:v>17483</c:v>
                </c:pt>
                <c:pt idx="34967">
                  <c:v>17483.5</c:v>
                </c:pt>
                <c:pt idx="34968">
                  <c:v>17484</c:v>
                </c:pt>
                <c:pt idx="34969">
                  <c:v>17484.5</c:v>
                </c:pt>
                <c:pt idx="34970">
                  <c:v>17485</c:v>
                </c:pt>
                <c:pt idx="34971">
                  <c:v>17485.5</c:v>
                </c:pt>
                <c:pt idx="34972">
                  <c:v>17486</c:v>
                </c:pt>
                <c:pt idx="34973">
                  <c:v>17486.5</c:v>
                </c:pt>
                <c:pt idx="34974">
                  <c:v>17487</c:v>
                </c:pt>
                <c:pt idx="34975">
                  <c:v>17487.5</c:v>
                </c:pt>
                <c:pt idx="34976">
                  <c:v>17488</c:v>
                </c:pt>
                <c:pt idx="34977">
                  <c:v>17488.5</c:v>
                </c:pt>
                <c:pt idx="34978">
                  <c:v>17489</c:v>
                </c:pt>
                <c:pt idx="34979">
                  <c:v>17489.5</c:v>
                </c:pt>
                <c:pt idx="34980">
                  <c:v>17490</c:v>
                </c:pt>
                <c:pt idx="34981">
                  <c:v>17490.5</c:v>
                </c:pt>
                <c:pt idx="34982">
                  <c:v>17491</c:v>
                </c:pt>
                <c:pt idx="34983">
                  <c:v>17491.5</c:v>
                </c:pt>
                <c:pt idx="34984">
                  <c:v>17492</c:v>
                </c:pt>
                <c:pt idx="34985">
                  <c:v>17492.5</c:v>
                </c:pt>
                <c:pt idx="34986">
                  <c:v>17493</c:v>
                </c:pt>
                <c:pt idx="34987">
                  <c:v>17493.5</c:v>
                </c:pt>
                <c:pt idx="34988">
                  <c:v>17494</c:v>
                </c:pt>
                <c:pt idx="34989">
                  <c:v>17494.5</c:v>
                </c:pt>
                <c:pt idx="34990">
                  <c:v>17495</c:v>
                </c:pt>
                <c:pt idx="34991">
                  <c:v>17495.5</c:v>
                </c:pt>
                <c:pt idx="34992">
                  <c:v>17496</c:v>
                </c:pt>
                <c:pt idx="34993">
                  <c:v>17496.5</c:v>
                </c:pt>
                <c:pt idx="34994">
                  <c:v>17497</c:v>
                </c:pt>
                <c:pt idx="34995">
                  <c:v>17497.5</c:v>
                </c:pt>
                <c:pt idx="34996">
                  <c:v>17498</c:v>
                </c:pt>
                <c:pt idx="34997">
                  <c:v>17498.5</c:v>
                </c:pt>
                <c:pt idx="34998">
                  <c:v>17499</c:v>
                </c:pt>
                <c:pt idx="34999">
                  <c:v>17499.5</c:v>
                </c:pt>
                <c:pt idx="35000">
                  <c:v>17500</c:v>
                </c:pt>
                <c:pt idx="35001">
                  <c:v>17500.5</c:v>
                </c:pt>
                <c:pt idx="35002">
                  <c:v>17501</c:v>
                </c:pt>
                <c:pt idx="35003">
                  <c:v>17501.5</c:v>
                </c:pt>
                <c:pt idx="35004">
                  <c:v>17502</c:v>
                </c:pt>
                <c:pt idx="35005">
                  <c:v>17502.5</c:v>
                </c:pt>
                <c:pt idx="35006">
                  <c:v>17503</c:v>
                </c:pt>
                <c:pt idx="35007">
                  <c:v>17503.5</c:v>
                </c:pt>
                <c:pt idx="35008">
                  <c:v>17504</c:v>
                </c:pt>
                <c:pt idx="35009">
                  <c:v>17504.5</c:v>
                </c:pt>
                <c:pt idx="35010">
                  <c:v>17505</c:v>
                </c:pt>
                <c:pt idx="35011">
                  <c:v>17505.5</c:v>
                </c:pt>
                <c:pt idx="35012">
                  <c:v>17506</c:v>
                </c:pt>
                <c:pt idx="35013">
                  <c:v>17506.5</c:v>
                </c:pt>
                <c:pt idx="35014">
                  <c:v>17507</c:v>
                </c:pt>
                <c:pt idx="35015">
                  <c:v>17507.5</c:v>
                </c:pt>
                <c:pt idx="35016">
                  <c:v>17508</c:v>
                </c:pt>
                <c:pt idx="35017">
                  <c:v>17508.5</c:v>
                </c:pt>
                <c:pt idx="35018">
                  <c:v>17509</c:v>
                </c:pt>
                <c:pt idx="35019">
                  <c:v>17509.5</c:v>
                </c:pt>
                <c:pt idx="35020">
                  <c:v>17510</c:v>
                </c:pt>
                <c:pt idx="35021">
                  <c:v>17510.5</c:v>
                </c:pt>
                <c:pt idx="35022">
                  <c:v>17511</c:v>
                </c:pt>
                <c:pt idx="35023">
                  <c:v>17511.5</c:v>
                </c:pt>
                <c:pt idx="35024">
                  <c:v>17512</c:v>
                </c:pt>
                <c:pt idx="35025">
                  <c:v>17512.5</c:v>
                </c:pt>
                <c:pt idx="35026">
                  <c:v>17513</c:v>
                </c:pt>
                <c:pt idx="35027">
                  <c:v>17513.5</c:v>
                </c:pt>
                <c:pt idx="35028">
                  <c:v>17514</c:v>
                </c:pt>
                <c:pt idx="35029">
                  <c:v>17514.5</c:v>
                </c:pt>
                <c:pt idx="35030">
                  <c:v>17515</c:v>
                </c:pt>
                <c:pt idx="35031">
                  <c:v>17515.5</c:v>
                </c:pt>
                <c:pt idx="35032">
                  <c:v>17516</c:v>
                </c:pt>
                <c:pt idx="35033">
                  <c:v>17516.5</c:v>
                </c:pt>
                <c:pt idx="35034">
                  <c:v>17517</c:v>
                </c:pt>
                <c:pt idx="35035">
                  <c:v>17517.5</c:v>
                </c:pt>
                <c:pt idx="35036">
                  <c:v>17518</c:v>
                </c:pt>
                <c:pt idx="35037">
                  <c:v>17518.5</c:v>
                </c:pt>
                <c:pt idx="35038">
                  <c:v>17519</c:v>
                </c:pt>
                <c:pt idx="35039">
                  <c:v>17519.5</c:v>
                </c:pt>
                <c:pt idx="35040">
                  <c:v>17520</c:v>
                </c:pt>
                <c:pt idx="35041">
                  <c:v>17520.5</c:v>
                </c:pt>
                <c:pt idx="35042">
                  <c:v>17521</c:v>
                </c:pt>
                <c:pt idx="35043">
                  <c:v>17521.5</c:v>
                </c:pt>
                <c:pt idx="35044">
                  <c:v>17522</c:v>
                </c:pt>
                <c:pt idx="35045">
                  <c:v>17522.5</c:v>
                </c:pt>
                <c:pt idx="35046">
                  <c:v>17523</c:v>
                </c:pt>
                <c:pt idx="35047">
                  <c:v>17523.5</c:v>
                </c:pt>
                <c:pt idx="35048">
                  <c:v>17524</c:v>
                </c:pt>
                <c:pt idx="35049">
                  <c:v>17524.5</c:v>
                </c:pt>
                <c:pt idx="35050">
                  <c:v>17525</c:v>
                </c:pt>
                <c:pt idx="35051">
                  <c:v>17525.5</c:v>
                </c:pt>
                <c:pt idx="35052">
                  <c:v>17526</c:v>
                </c:pt>
                <c:pt idx="35053">
                  <c:v>17526.5</c:v>
                </c:pt>
                <c:pt idx="35054">
                  <c:v>17527</c:v>
                </c:pt>
                <c:pt idx="35055">
                  <c:v>17527.5</c:v>
                </c:pt>
                <c:pt idx="35056">
                  <c:v>17528</c:v>
                </c:pt>
                <c:pt idx="35057">
                  <c:v>17528.5</c:v>
                </c:pt>
                <c:pt idx="35058">
                  <c:v>17529</c:v>
                </c:pt>
                <c:pt idx="35059">
                  <c:v>17529.5</c:v>
                </c:pt>
                <c:pt idx="35060">
                  <c:v>17530</c:v>
                </c:pt>
                <c:pt idx="35061">
                  <c:v>17530.5</c:v>
                </c:pt>
                <c:pt idx="35062">
                  <c:v>17531</c:v>
                </c:pt>
                <c:pt idx="35063">
                  <c:v>17531.5</c:v>
                </c:pt>
                <c:pt idx="35064">
                  <c:v>17532</c:v>
                </c:pt>
                <c:pt idx="35065">
                  <c:v>17532.5</c:v>
                </c:pt>
                <c:pt idx="35066">
                  <c:v>17533</c:v>
                </c:pt>
                <c:pt idx="35067">
                  <c:v>17533.5</c:v>
                </c:pt>
                <c:pt idx="35068">
                  <c:v>17534</c:v>
                </c:pt>
                <c:pt idx="35069">
                  <c:v>17534.5</c:v>
                </c:pt>
                <c:pt idx="35070">
                  <c:v>17535</c:v>
                </c:pt>
                <c:pt idx="35071">
                  <c:v>17535.5</c:v>
                </c:pt>
                <c:pt idx="35072">
                  <c:v>17536</c:v>
                </c:pt>
                <c:pt idx="35073">
                  <c:v>17536.5</c:v>
                </c:pt>
                <c:pt idx="35074">
                  <c:v>17537</c:v>
                </c:pt>
                <c:pt idx="35075">
                  <c:v>17537.5</c:v>
                </c:pt>
                <c:pt idx="35076">
                  <c:v>17538</c:v>
                </c:pt>
                <c:pt idx="35077">
                  <c:v>17538.5</c:v>
                </c:pt>
                <c:pt idx="35078">
                  <c:v>17539</c:v>
                </c:pt>
                <c:pt idx="35079">
                  <c:v>17539.5</c:v>
                </c:pt>
                <c:pt idx="35080">
                  <c:v>17540</c:v>
                </c:pt>
                <c:pt idx="35081">
                  <c:v>17540.5</c:v>
                </c:pt>
                <c:pt idx="35082">
                  <c:v>17541</c:v>
                </c:pt>
                <c:pt idx="35083">
                  <c:v>17541.5</c:v>
                </c:pt>
                <c:pt idx="35084">
                  <c:v>17542</c:v>
                </c:pt>
                <c:pt idx="35085">
                  <c:v>17542.5</c:v>
                </c:pt>
                <c:pt idx="35086">
                  <c:v>17543</c:v>
                </c:pt>
                <c:pt idx="35087">
                  <c:v>17543.5</c:v>
                </c:pt>
                <c:pt idx="35088">
                  <c:v>17544</c:v>
                </c:pt>
                <c:pt idx="35089">
                  <c:v>17544.5</c:v>
                </c:pt>
                <c:pt idx="35090">
                  <c:v>17545</c:v>
                </c:pt>
                <c:pt idx="35091">
                  <c:v>17545.5</c:v>
                </c:pt>
                <c:pt idx="35092">
                  <c:v>17546</c:v>
                </c:pt>
                <c:pt idx="35093">
                  <c:v>17546.5</c:v>
                </c:pt>
                <c:pt idx="35094">
                  <c:v>17547</c:v>
                </c:pt>
                <c:pt idx="35095">
                  <c:v>17547.5</c:v>
                </c:pt>
                <c:pt idx="35096">
                  <c:v>17548</c:v>
                </c:pt>
                <c:pt idx="35097">
                  <c:v>17548.5</c:v>
                </c:pt>
                <c:pt idx="35098">
                  <c:v>17549</c:v>
                </c:pt>
                <c:pt idx="35099">
                  <c:v>17549.5</c:v>
                </c:pt>
                <c:pt idx="35100">
                  <c:v>17550</c:v>
                </c:pt>
                <c:pt idx="35101">
                  <c:v>17550.5</c:v>
                </c:pt>
                <c:pt idx="35102">
                  <c:v>17551</c:v>
                </c:pt>
                <c:pt idx="35103">
                  <c:v>17551.5</c:v>
                </c:pt>
                <c:pt idx="35104">
                  <c:v>17552</c:v>
                </c:pt>
                <c:pt idx="35105">
                  <c:v>17552.5</c:v>
                </c:pt>
                <c:pt idx="35106">
                  <c:v>17553</c:v>
                </c:pt>
                <c:pt idx="35107">
                  <c:v>17553.5</c:v>
                </c:pt>
                <c:pt idx="35108">
                  <c:v>17554</c:v>
                </c:pt>
                <c:pt idx="35109">
                  <c:v>17554.5</c:v>
                </c:pt>
                <c:pt idx="35110">
                  <c:v>17555</c:v>
                </c:pt>
                <c:pt idx="35111">
                  <c:v>17555.5</c:v>
                </c:pt>
                <c:pt idx="35112">
                  <c:v>17556</c:v>
                </c:pt>
                <c:pt idx="35113">
                  <c:v>17556.5</c:v>
                </c:pt>
                <c:pt idx="35114">
                  <c:v>17557</c:v>
                </c:pt>
                <c:pt idx="35115">
                  <c:v>17557.5</c:v>
                </c:pt>
                <c:pt idx="35116">
                  <c:v>17558</c:v>
                </c:pt>
                <c:pt idx="35117">
                  <c:v>17558.5</c:v>
                </c:pt>
                <c:pt idx="35118">
                  <c:v>17559</c:v>
                </c:pt>
                <c:pt idx="35119">
                  <c:v>17559.5</c:v>
                </c:pt>
                <c:pt idx="35120">
                  <c:v>17560</c:v>
                </c:pt>
                <c:pt idx="35121">
                  <c:v>17560.5</c:v>
                </c:pt>
                <c:pt idx="35122">
                  <c:v>17561</c:v>
                </c:pt>
                <c:pt idx="35123">
                  <c:v>17561.5</c:v>
                </c:pt>
                <c:pt idx="35124">
                  <c:v>17562</c:v>
                </c:pt>
                <c:pt idx="35125">
                  <c:v>17562.5</c:v>
                </c:pt>
                <c:pt idx="35126">
                  <c:v>17563</c:v>
                </c:pt>
                <c:pt idx="35127">
                  <c:v>17563.5</c:v>
                </c:pt>
                <c:pt idx="35128">
                  <c:v>17564</c:v>
                </c:pt>
                <c:pt idx="35129">
                  <c:v>17564.5</c:v>
                </c:pt>
                <c:pt idx="35130">
                  <c:v>17565</c:v>
                </c:pt>
                <c:pt idx="35131">
                  <c:v>17565.5</c:v>
                </c:pt>
                <c:pt idx="35132">
                  <c:v>17566</c:v>
                </c:pt>
                <c:pt idx="35133">
                  <c:v>17566.5</c:v>
                </c:pt>
                <c:pt idx="35134">
                  <c:v>17567</c:v>
                </c:pt>
                <c:pt idx="35135">
                  <c:v>17567.5</c:v>
                </c:pt>
                <c:pt idx="35136">
                  <c:v>17568</c:v>
                </c:pt>
                <c:pt idx="35137">
                  <c:v>17568.5</c:v>
                </c:pt>
                <c:pt idx="35138">
                  <c:v>17569</c:v>
                </c:pt>
                <c:pt idx="35139">
                  <c:v>17569.5</c:v>
                </c:pt>
                <c:pt idx="35140">
                  <c:v>17570</c:v>
                </c:pt>
                <c:pt idx="35141">
                  <c:v>17570.5</c:v>
                </c:pt>
                <c:pt idx="35142">
                  <c:v>17571</c:v>
                </c:pt>
                <c:pt idx="35143">
                  <c:v>17571.5</c:v>
                </c:pt>
                <c:pt idx="35144">
                  <c:v>17572</c:v>
                </c:pt>
                <c:pt idx="35145">
                  <c:v>17572.5</c:v>
                </c:pt>
                <c:pt idx="35146">
                  <c:v>17573</c:v>
                </c:pt>
                <c:pt idx="35147">
                  <c:v>17573.5</c:v>
                </c:pt>
                <c:pt idx="35148">
                  <c:v>17574</c:v>
                </c:pt>
                <c:pt idx="35149">
                  <c:v>17574.5</c:v>
                </c:pt>
                <c:pt idx="35150">
                  <c:v>17575</c:v>
                </c:pt>
                <c:pt idx="35151">
                  <c:v>17575.5</c:v>
                </c:pt>
                <c:pt idx="35152">
                  <c:v>17576</c:v>
                </c:pt>
                <c:pt idx="35153">
                  <c:v>17576.5</c:v>
                </c:pt>
                <c:pt idx="35154">
                  <c:v>17577</c:v>
                </c:pt>
                <c:pt idx="35155">
                  <c:v>17577.5</c:v>
                </c:pt>
                <c:pt idx="35156">
                  <c:v>17578</c:v>
                </c:pt>
                <c:pt idx="35157">
                  <c:v>17578.5</c:v>
                </c:pt>
                <c:pt idx="35158">
                  <c:v>17579</c:v>
                </c:pt>
                <c:pt idx="35159">
                  <c:v>17579.5</c:v>
                </c:pt>
                <c:pt idx="35160">
                  <c:v>17580</c:v>
                </c:pt>
                <c:pt idx="35161">
                  <c:v>17580.5</c:v>
                </c:pt>
                <c:pt idx="35162">
                  <c:v>17581</c:v>
                </c:pt>
                <c:pt idx="35163">
                  <c:v>17581.5</c:v>
                </c:pt>
                <c:pt idx="35164">
                  <c:v>17582</c:v>
                </c:pt>
                <c:pt idx="35165">
                  <c:v>17582.5</c:v>
                </c:pt>
                <c:pt idx="35166">
                  <c:v>17583</c:v>
                </c:pt>
                <c:pt idx="35167">
                  <c:v>17583.5</c:v>
                </c:pt>
                <c:pt idx="35168">
                  <c:v>17584</c:v>
                </c:pt>
                <c:pt idx="35169">
                  <c:v>17584.5</c:v>
                </c:pt>
                <c:pt idx="35170">
                  <c:v>17585</c:v>
                </c:pt>
                <c:pt idx="35171">
                  <c:v>17585.5</c:v>
                </c:pt>
                <c:pt idx="35172">
                  <c:v>17586</c:v>
                </c:pt>
                <c:pt idx="35173">
                  <c:v>17586.5</c:v>
                </c:pt>
                <c:pt idx="35174">
                  <c:v>17587</c:v>
                </c:pt>
                <c:pt idx="35175">
                  <c:v>17587.5</c:v>
                </c:pt>
                <c:pt idx="35176">
                  <c:v>17588</c:v>
                </c:pt>
                <c:pt idx="35177">
                  <c:v>17588.5</c:v>
                </c:pt>
                <c:pt idx="35178">
                  <c:v>17589</c:v>
                </c:pt>
                <c:pt idx="35179">
                  <c:v>17589.5</c:v>
                </c:pt>
                <c:pt idx="35180">
                  <c:v>17590</c:v>
                </c:pt>
                <c:pt idx="35181">
                  <c:v>17590.5</c:v>
                </c:pt>
                <c:pt idx="35182">
                  <c:v>17591</c:v>
                </c:pt>
                <c:pt idx="35183">
                  <c:v>17591.5</c:v>
                </c:pt>
                <c:pt idx="35184">
                  <c:v>17592</c:v>
                </c:pt>
                <c:pt idx="35185">
                  <c:v>17592.5</c:v>
                </c:pt>
                <c:pt idx="35186">
                  <c:v>17593</c:v>
                </c:pt>
                <c:pt idx="35187">
                  <c:v>17593.5</c:v>
                </c:pt>
                <c:pt idx="35188">
                  <c:v>17594</c:v>
                </c:pt>
                <c:pt idx="35189">
                  <c:v>17594.5</c:v>
                </c:pt>
                <c:pt idx="35190">
                  <c:v>17595</c:v>
                </c:pt>
                <c:pt idx="35191">
                  <c:v>17595.5</c:v>
                </c:pt>
                <c:pt idx="35192">
                  <c:v>17596</c:v>
                </c:pt>
                <c:pt idx="35193">
                  <c:v>17596.5</c:v>
                </c:pt>
                <c:pt idx="35194">
                  <c:v>17597</c:v>
                </c:pt>
                <c:pt idx="35195">
                  <c:v>17597.5</c:v>
                </c:pt>
                <c:pt idx="35196">
                  <c:v>17598</c:v>
                </c:pt>
                <c:pt idx="35197">
                  <c:v>17598.5</c:v>
                </c:pt>
                <c:pt idx="35198">
                  <c:v>17599</c:v>
                </c:pt>
                <c:pt idx="35199">
                  <c:v>17599.5</c:v>
                </c:pt>
                <c:pt idx="35200">
                  <c:v>17600</c:v>
                </c:pt>
                <c:pt idx="35201">
                  <c:v>17600.5</c:v>
                </c:pt>
                <c:pt idx="35202">
                  <c:v>17601</c:v>
                </c:pt>
                <c:pt idx="35203">
                  <c:v>17601.5</c:v>
                </c:pt>
                <c:pt idx="35204">
                  <c:v>17602</c:v>
                </c:pt>
                <c:pt idx="35205">
                  <c:v>17602.5</c:v>
                </c:pt>
                <c:pt idx="35206">
                  <c:v>17603</c:v>
                </c:pt>
                <c:pt idx="35207">
                  <c:v>17603.5</c:v>
                </c:pt>
                <c:pt idx="35208">
                  <c:v>17604</c:v>
                </c:pt>
                <c:pt idx="35209">
                  <c:v>17604.5</c:v>
                </c:pt>
                <c:pt idx="35210">
                  <c:v>17605</c:v>
                </c:pt>
                <c:pt idx="35211">
                  <c:v>17605.5</c:v>
                </c:pt>
                <c:pt idx="35212">
                  <c:v>17606</c:v>
                </c:pt>
                <c:pt idx="35213">
                  <c:v>17606.5</c:v>
                </c:pt>
                <c:pt idx="35214">
                  <c:v>17607</c:v>
                </c:pt>
                <c:pt idx="35215">
                  <c:v>17607.5</c:v>
                </c:pt>
                <c:pt idx="35216">
                  <c:v>17608</c:v>
                </c:pt>
                <c:pt idx="35217">
                  <c:v>17608.5</c:v>
                </c:pt>
                <c:pt idx="35218">
                  <c:v>17609</c:v>
                </c:pt>
                <c:pt idx="35219">
                  <c:v>17609.5</c:v>
                </c:pt>
                <c:pt idx="35220">
                  <c:v>17610</c:v>
                </c:pt>
                <c:pt idx="35221">
                  <c:v>17610.5</c:v>
                </c:pt>
                <c:pt idx="35222">
                  <c:v>17611</c:v>
                </c:pt>
                <c:pt idx="35223">
                  <c:v>17611.5</c:v>
                </c:pt>
                <c:pt idx="35224">
                  <c:v>17612</c:v>
                </c:pt>
                <c:pt idx="35225">
                  <c:v>17612.5</c:v>
                </c:pt>
                <c:pt idx="35226">
                  <c:v>17613</c:v>
                </c:pt>
                <c:pt idx="35227">
                  <c:v>17613.5</c:v>
                </c:pt>
                <c:pt idx="35228">
                  <c:v>17614</c:v>
                </c:pt>
                <c:pt idx="35229">
                  <c:v>17614.5</c:v>
                </c:pt>
                <c:pt idx="35230">
                  <c:v>17615</c:v>
                </c:pt>
                <c:pt idx="35231">
                  <c:v>17615.5</c:v>
                </c:pt>
                <c:pt idx="35232">
                  <c:v>17616</c:v>
                </c:pt>
                <c:pt idx="35233">
                  <c:v>17616.5</c:v>
                </c:pt>
                <c:pt idx="35234">
                  <c:v>17617</c:v>
                </c:pt>
                <c:pt idx="35235">
                  <c:v>17617.5</c:v>
                </c:pt>
                <c:pt idx="35236">
                  <c:v>17618</c:v>
                </c:pt>
                <c:pt idx="35237">
                  <c:v>17618.5</c:v>
                </c:pt>
                <c:pt idx="35238">
                  <c:v>17619</c:v>
                </c:pt>
                <c:pt idx="35239">
                  <c:v>17619.5</c:v>
                </c:pt>
                <c:pt idx="35240">
                  <c:v>17620</c:v>
                </c:pt>
                <c:pt idx="35241">
                  <c:v>17620.5</c:v>
                </c:pt>
                <c:pt idx="35242">
                  <c:v>17621</c:v>
                </c:pt>
                <c:pt idx="35243">
                  <c:v>17621.5</c:v>
                </c:pt>
                <c:pt idx="35244">
                  <c:v>17622</c:v>
                </c:pt>
                <c:pt idx="35245">
                  <c:v>17622.5</c:v>
                </c:pt>
                <c:pt idx="35246">
                  <c:v>17623</c:v>
                </c:pt>
                <c:pt idx="35247">
                  <c:v>17623.5</c:v>
                </c:pt>
                <c:pt idx="35248">
                  <c:v>17624</c:v>
                </c:pt>
                <c:pt idx="35249">
                  <c:v>17624.5</c:v>
                </c:pt>
                <c:pt idx="35250">
                  <c:v>17625</c:v>
                </c:pt>
                <c:pt idx="35251">
                  <c:v>17625.5</c:v>
                </c:pt>
                <c:pt idx="35252">
                  <c:v>17626</c:v>
                </c:pt>
                <c:pt idx="35253">
                  <c:v>17626.5</c:v>
                </c:pt>
                <c:pt idx="35254">
                  <c:v>17627</c:v>
                </c:pt>
                <c:pt idx="35255">
                  <c:v>17627.5</c:v>
                </c:pt>
                <c:pt idx="35256">
                  <c:v>17628</c:v>
                </c:pt>
                <c:pt idx="35257">
                  <c:v>17628.5</c:v>
                </c:pt>
                <c:pt idx="35258">
                  <c:v>17629</c:v>
                </c:pt>
                <c:pt idx="35259">
                  <c:v>17629.5</c:v>
                </c:pt>
                <c:pt idx="35260">
                  <c:v>17630</c:v>
                </c:pt>
                <c:pt idx="35261">
                  <c:v>17630.5</c:v>
                </c:pt>
                <c:pt idx="35262">
                  <c:v>17631</c:v>
                </c:pt>
                <c:pt idx="35263">
                  <c:v>17631.5</c:v>
                </c:pt>
                <c:pt idx="35264">
                  <c:v>17632</c:v>
                </c:pt>
                <c:pt idx="35265">
                  <c:v>17632.5</c:v>
                </c:pt>
                <c:pt idx="35266">
                  <c:v>17633</c:v>
                </c:pt>
                <c:pt idx="35267">
                  <c:v>17633.5</c:v>
                </c:pt>
                <c:pt idx="35268">
                  <c:v>17634</c:v>
                </c:pt>
                <c:pt idx="35269">
                  <c:v>17634.5</c:v>
                </c:pt>
                <c:pt idx="35270">
                  <c:v>17635</c:v>
                </c:pt>
                <c:pt idx="35271">
                  <c:v>17635.5</c:v>
                </c:pt>
                <c:pt idx="35272">
                  <c:v>17636</c:v>
                </c:pt>
                <c:pt idx="35273">
                  <c:v>17636.5</c:v>
                </c:pt>
                <c:pt idx="35274">
                  <c:v>17637</c:v>
                </c:pt>
                <c:pt idx="35275">
                  <c:v>17637.5</c:v>
                </c:pt>
                <c:pt idx="35276">
                  <c:v>17638</c:v>
                </c:pt>
                <c:pt idx="35277">
                  <c:v>17638.5</c:v>
                </c:pt>
                <c:pt idx="35278">
                  <c:v>17639</c:v>
                </c:pt>
                <c:pt idx="35279">
                  <c:v>17639.5</c:v>
                </c:pt>
                <c:pt idx="35280">
                  <c:v>17640</c:v>
                </c:pt>
                <c:pt idx="35281">
                  <c:v>17640.5</c:v>
                </c:pt>
                <c:pt idx="35282">
                  <c:v>17641</c:v>
                </c:pt>
                <c:pt idx="35283">
                  <c:v>17641.5</c:v>
                </c:pt>
                <c:pt idx="35284">
                  <c:v>17642</c:v>
                </c:pt>
                <c:pt idx="35285">
                  <c:v>17642.5</c:v>
                </c:pt>
                <c:pt idx="35286">
                  <c:v>17643</c:v>
                </c:pt>
                <c:pt idx="35287">
                  <c:v>17643.5</c:v>
                </c:pt>
                <c:pt idx="35288">
                  <c:v>17644</c:v>
                </c:pt>
                <c:pt idx="35289">
                  <c:v>17644.5</c:v>
                </c:pt>
                <c:pt idx="35290">
                  <c:v>17645</c:v>
                </c:pt>
                <c:pt idx="35291">
                  <c:v>17645.5</c:v>
                </c:pt>
                <c:pt idx="35292">
                  <c:v>17646</c:v>
                </c:pt>
                <c:pt idx="35293">
                  <c:v>17646.5</c:v>
                </c:pt>
                <c:pt idx="35294">
                  <c:v>17647</c:v>
                </c:pt>
                <c:pt idx="35295">
                  <c:v>17647.5</c:v>
                </c:pt>
                <c:pt idx="35296">
                  <c:v>17648</c:v>
                </c:pt>
                <c:pt idx="35297">
                  <c:v>17648.5</c:v>
                </c:pt>
                <c:pt idx="35298">
                  <c:v>17649</c:v>
                </c:pt>
                <c:pt idx="35299">
                  <c:v>17649.5</c:v>
                </c:pt>
                <c:pt idx="35300">
                  <c:v>17650</c:v>
                </c:pt>
                <c:pt idx="35301">
                  <c:v>17650.5</c:v>
                </c:pt>
                <c:pt idx="35302">
                  <c:v>17651</c:v>
                </c:pt>
                <c:pt idx="35303">
                  <c:v>17651.5</c:v>
                </c:pt>
                <c:pt idx="35304">
                  <c:v>17652</c:v>
                </c:pt>
                <c:pt idx="35305">
                  <c:v>17652.5</c:v>
                </c:pt>
                <c:pt idx="35306">
                  <c:v>17653</c:v>
                </c:pt>
                <c:pt idx="35307">
                  <c:v>17653.5</c:v>
                </c:pt>
                <c:pt idx="35308">
                  <c:v>17654</c:v>
                </c:pt>
                <c:pt idx="35309">
                  <c:v>17654.5</c:v>
                </c:pt>
                <c:pt idx="35310">
                  <c:v>17655</c:v>
                </c:pt>
                <c:pt idx="35311">
                  <c:v>17655.5</c:v>
                </c:pt>
                <c:pt idx="35312">
                  <c:v>17656</c:v>
                </c:pt>
                <c:pt idx="35313">
                  <c:v>17656.5</c:v>
                </c:pt>
                <c:pt idx="35314">
                  <c:v>17657</c:v>
                </c:pt>
                <c:pt idx="35315">
                  <c:v>17657.5</c:v>
                </c:pt>
                <c:pt idx="35316">
                  <c:v>17658</c:v>
                </c:pt>
                <c:pt idx="35317">
                  <c:v>17658.5</c:v>
                </c:pt>
                <c:pt idx="35318">
                  <c:v>17659</c:v>
                </c:pt>
                <c:pt idx="35319">
                  <c:v>17659.5</c:v>
                </c:pt>
                <c:pt idx="35320">
                  <c:v>17660</c:v>
                </c:pt>
                <c:pt idx="35321">
                  <c:v>17660.5</c:v>
                </c:pt>
                <c:pt idx="35322">
                  <c:v>17661</c:v>
                </c:pt>
                <c:pt idx="35323">
                  <c:v>17661.5</c:v>
                </c:pt>
                <c:pt idx="35324">
                  <c:v>17662</c:v>
                </c:pt>
                <c:pt idx="35325">
                  <c:v>17662.5</c:v>
                </c:pt>
                <c:pt idx="35326">
                  <c:v>17663</c:v>
                </c:pt>
                <c:pt idx="35327">
                  <c:v>17663.5</c:v>
                </c:pt>
                <c:pt idx="35328">
                  <c:v>17664</c:v>
                </c:pt>
                <c:pt idx="35329">
                  <c:v>17664.5</c:v>
                </c:pt>
                <c:pt idx="35330">
                  <c:v>17665</c:v>
                </c:pt>
                <c:pt idx="35331">
                  <c:v>17665.5</c:v>
                </c:pt>
                <c:pt idx="35332">
                  <c:v>17666</c:v>
                </c:pt>
                <c:pt idx="35333">
                  <c:v>17666.5</c:v>
                </c:pt>
                <c:pt idx="35334">
                  <c:v>17667</c:v>
                </c:pt>
                <c:pt idx="35335">
                  <c:v>17667.5</c:v>
                </c:pt>
                <c:pt idx="35336">
                  <c:v>17668</c:v>
                </c:pt>
                <c:pt idx="35337">
                  <c:v>17668.5</c:v>
                </c:pt>
                <c:pt idx="35338">
                  <c:v>17669</c:v>
                </c:pt>
                <c:pt idx="35339">
                  <c:v>17669.5</c:v>
                </c:pt>
                <c:pt idx="35340">
                  <c:v>17670</c:v>
                </c:pt>
                <c:pt idx="35341">
                  <c:v>17670.5</c:v>
                </c:pt>
                <c:pt idx="35342">
                  <c:v>17671</c:v>
                </c:pt>
                <c:pt idx="35343">
                  <c:v>17671.5</c:v>
                </c:pt>
                <c:pt idx="35344">
                  <c:v>17672</c:v>
                </c:pt>
                <c:pt idx="35345">
                  <c:v>17672.5</c:v>
                </c:pt>
                <c:pt idx="35346">
                  <c:v>17673</c:v>
                </c:pt>
                <c:pt idx="35347">
                  <c:v>17673.5</c:v>
                </c:pt>
                <c:pt idx="35348">
                  <c:v>17674</c:v>
                </c:pt>
                <c:pt idx="35349">
                  <c:v>17674.5</c:v>
                </c:pt>
                <c:pt idx="35350">
                  <c:v>17675</c:v>
                </c:pt>
                <c:pt idx="35351">
                  <c:v>17675.5</c:v>
                </c:pt>
                <c:pt idx="35352">
                  <c:v>17676</c:v>
                </c:pt>
                <c:pt idx="35353">
                  <c:v>17676.5</c:v>
                </c:pt>
                <c:pt idx="35354">
                  <c:v>17677</c:v>
                </c:pt>
                <c:pt idx="35355">
                  <c:v>17677.5</c:v>
                </c:pt>
                <c:pt idx="35356">
                  <c:v>17678</c:v>
                </c:pt>
                <c:pt idx="35357">
                  <c:v>17678.5</c:v>
                </c:pt>
                <c:pt idx="35358">
                  <c:v>17679</c:v>
                </c:pt>
                <c:pt idx="35359">
                  <c:v>17679.5</c:v>
                </c:pt>
                <c:pt idx="35360">
                  <c:v>17680</c:v>
                </c:pt>
                <c:pt idx="35361">
                  <c:v>17680.5</c:v>
                </c:pt>
                <c:pt idx="35362">
                  <c:v>17681</c:v>
                </c:pt>
                <c:pt idx="35363">
                  <c:v>17681.5</c:v>
                </c:pt>
                <c:pt idx="35364">
                  <c:v>17682</c:v>
                </c:pt>
                <c:pt idx="35365">
                  <c:v>17682.5</c:v>
                </c:pt>
                <c:pt idx="35366">
                  <c:v>17683</c:v>
                </c:pt>
                <c:pt idx="35367">
                  <c:v>17683.5</c:v>
                </c:pt>
                <c:pt idx="35368">
                  <c:v>17684</c:v>
                </c:pt>
                <c:pt idx="35369">
                  <c:v>17684.5</c:v>
                </c:pt>
                <c:pt idx="35370">
                  <c:v>17685</c:v>
                </c:pt>
                <c:pt idx="35371">
                  <c:v>17685.5</c:v>
                </c:pt>
                <c:pt idx="35372">
                  <c:v>17686</c:v>
                </c:pt>
                <c:pt idx="35373">
                  <c:v>17686.5</c:v>
                </c:pt>
                <c:pt idx="35374">
                  <c:v>17687</c:v>
                </c:pt>
                <c:pt idx="35375">
                  <c:v>17687.5</c:v>
                </c:pt>
                <c:pt idx="35376">
                  <c:v>17688</c:v>
                </c:pt>
                <c:pt idx="35377">
                  <c:v>17688.5</c:v>
                </c:pt>
                <c:pt idx="35378">
                  <c:v>17689</c:v>
                </c:pt>
                <c:pt idx="35379">
                  <c:v>17689.5</c:v>
                </c:pt>
                <c:pt idx="35380">
                  <c:v>17690</c:v>
                </c:pt>
                <c:pt idx="35381">
                  <c:v>17690.5</c:v>
                </c:pt>
                <c:pt idx="35382">
                  <c:v>17691</c:v>
                </c:pt>
                <c:pt idx="35383">
                  <c:v>17691.5</c:v>
                </c:pt>
                <c:pt idx="35384">
                  <c:v>17692</c:v>
                </c:pt>
                <c:pt idx="35385">
                  <c:v>17692.5</c:v>
                </c:pt>
                <c:pt idx="35386">
                  <c:v>17693</c:v>
                </c:pt>
                <c:pt idx="35387">
                  <c:v>17693.5</c:v>
                </c:pt>
                <c:pt idx="35388">
                  <c:v>17694</c:v>
                </c:pt>
                <c:pt idx="35389">
                  <c:v>17694.5</c:v>
                </c:pt>
                <c:pt idx="35390">
                  <c:v>17695</c:v>
                </c:pt>
                <c:pt idx="35391">
                  <c:v>17695.5</c:v>
                </c:pt>
                <c:pt idx="35392">
                  <c:v>17696</c:v>
                </c:pt>
                <c:pt idx="35393">
                  <c:v>17696.5</c:v>
                </c:pt>
                <c:pt idx="35394">
                  <c:v>17697</c:v>
                </c:pt>
                <c:pt idx="35395">
                  <c:v>17697.5</c:v>
                </c:pt>
                <c:pt idx="35396">
                  <c:v>17698</c:v>
                </c:pt>
                <c:pt idx="35397">
                  <c:v>17698.5</c:v>
                </c:pt>
                <c:pt idx="35398">
                  <c:v>17699</c:v>
                </c:pt>
                <c:pt idx="35399">
                  <c:v>17699.5</c:v>
                </c:pt>
                <c:pt idx="35400">
                  <c:v>17700</c:v>
                </c:pt>
                <c:pt idx="35401">
                  <c:v>17700.5</c:v>
                </c:pt>
                <c:pt idx="35402">
                  <c:v>17701</c:v>
                </c:pt>
                <c:pt idx="35403">
                  <c:v>17701.5</c:v>
                </c:pt>
                <c:pt idx="35404">
                  <c:v>17702</c:v>
                </c:pt>
                <c:pt idx="35405">
                  <c:v>17702.5</c:v>
                </c:pt>
                <c:pt idx="35406">
                  <c:v>17703</c:v>
                </c:pt>
                <c:pt idx="35407">
                  <c:v>17703.5</c:v>
                </c:pt>
                <c:pt idx="35408">
                  <c:v>17704</c:v>
                </c:pt>
                <c:pt idx="35409">
                  <c:v>17704.5</c:v>
                </c:pt>
                <c:pt idx="35410">
                  <c:v>17705</c:v>
                </c:pt>
                <c:pt idx="35411">
                  <c:v>17705.5</c:v>
                </c:pt>
                <c:pt idx="35412">
                  <c:v>17706</c:v>
                </c:pt>
                <c:pt idx="35413">
                  <c:v>17706.5</c:v>
                </c:pt>
                <c:pt idx="35414">
                  <c:v>17707</c:v>
                </c:pt>
                <c:pt idx="35415">
                  <c:v>17707.5</c:v>
                </c:pt>
                <c:pt idx="35416">
                  <c:v>17708</c:v>
                </c:pt>
                <c:pt idx="35417">
                  <c:v>17708.5</c:v>
                </c:pt>
                <c:pt idx="35418">
                  <c:v>17709</c:v>
                </c:pt>
                <c:pt idx="35419">
                  <c:v>17709.5</c:v>
                </c:pt>
                <c:pt idx="35420">
                  <c:v>17710</c:v>
                </c:pt>
                <c:pt idx="35421">
                  <c:v>17710.5</c:v>
                </c:pt>
                <c:pt idx="35422">
                  <c:v>17711</c:v>
                </c:pt>
                <c:pt idx="35423">
                  <c:v>17711.5</c:v>
                </c:pt>
                <c:pt idx="35424">
                  <c:v>17712</c:v>
                </c:pt>
                <c:pt idx="35425">
                  <c:v>17712.5</c:v>
                </c:pt>
                <c:pt idx="35426">
                  <c:v>17713</c:v>
                </c:pt>
                <c:pt idx="35427">
                  <c:v>17713.5</c:v>
                </c:pt>
                <c:pt idx="35428">
                  <c:v>17714</c:v>
                </c:pt>
                <c:pt idx="35429">
                  <c:v>17714.5</c:v>
                </c:pt>
                <c:pt idx="35430">
                  <c:v>17715</c:v>
                </c:pt>
                <c:pt idx="35431">
                  <c:v>17715.5</c:v>
                </c:pt>
                <c:pt idx="35432">
                  <c:v>17716</c:v>
                </c:pt>
                <c:pt idx="35433">
                  <c:v>17716.5</c:v>
                </c:pt>
                <c:pt idx="35434">
                  <c:v>17717</c:v>
                </c:pt>
                <c:pt idx="35435">
                  <c:v>17717.5</c:v>
                </c:pt>
                <c:pt idx="35436">
                  <c:v>17718</c:v>
                </c:pt>
                <c:pt idx="35437">
                  <c:v>17718.5</c:v>
                </c:pt>
                <c:pt idx="35438">
                  <c:v>17719</c:v>
                </c:pt>
                <c:pt idx="35439">
                  <c:v>17719.5</c:v>
                </c:pt>
                <c:pt idx="35440">
                  <c:v>17720</c:v>
                </c:pt>
                <c:pt idx="35441">
                  <c:v>17720.5</c:v>
                </c:pt>
                <c:pt idx="35442">
                  <c:v>17721</c:v>
                </c:pt>
                <c:pt idx="35443">
                  <c:v>17721.5</c:v>
                </c:pt>
                <c:pt idx="35444">
                  <c:v>17722</c:v>
                </c:pt>
                <c:pt idx="35445">
                  <c:v>17722.5</c:v>
                </c:pt>
                <c:pt idx="35446">
                  <c:v>17723</c:v>
                </c:pt>
                <c:pt idx="35447">
                  <c:v>17723.5</c:v>
                </c:pt>
                <c:pt idx="35448">
                  <c:v>17724</c:v>
                </c:pt>
                <c:pt idx="35449">
                  <c:v>17724.5</c:v>
                </c:pt>
                <c:pt idx="35450">
                  <c:v>17725</c:v>
                </c:pt>
                <c:pt idx="35451">
                  <c:v>17725.5</c:v>
                </c:pt>
                <c:pt idx="35452">
                  <c:v>17726</c:v>
                </c:pt>
                <c:pt idx="35453">
                  <c:v>17726.5</c:v>
                </c:pt>
                <c:pt idx="35454">
                  <c:v>17727</c:v>
                </c:pt>
                <c:pt idx="35455">
                  <c:v>17727.5</c:v>
                </c:pt>
                <c:pt idx="35456">
                  <c:v>17728</c:v>
                </c:pt>
                <c:pt idx="35457">
                  <c:v>17728.5</c:v>
                </c:pt>
                <c:pt idx="35458">
                  <c:v>17729</c:v>
                </c:pt>
                <c:pt idx="35459">
                  <c:v>17729.5</c:v>
                </c:pt>
                <c:pt idx="35460">
                  <c:v>17730</c:v>
                </c:pt>
                <c:pt idx="35461">
                  <c:v>17730.5</c:v>
                </c:pt>
                <c:pt idx="35462">
                  <c:v>17731</c:v>
                </c:pt>
                <c:pt idx="35463">
                  <c:v>17731.5</c:v>
                </c:pt>
                <c:pt idx="35464">
                  <c:v>17732</c:v>
                </c:pt>
                <c:pt idx="35465">
                  <c:v>17732.5</c:v>
                </c:pt>
                <c:pt idx="35466">
                  <c:v>17733</c:v>
                </c:pt>
                <c:pt idx="35467">
                  <c:v>17733.5</c:v>
                </c:pt>
                <c:pt idx="35468">
                  <c:v>17734</c:v>
                </c:pt>
                <c:pt idx="35469">
                  <c:v>17734.5</c:v>
                </c:pt>
                <c:pt idx="35470">
                  <c:v>17735</c:v>
                </c:pt>
                <c:pt idx="35471">
                  <c:v>17735.5</c:v>
                </c:pt>
                <c:pt idx="35472">
                  <c:v>17736</c:v>
                </c:pt>
                <c:pt idx="35473">
                  <c:v>17736.5</c:v>
                </c:pt>
                <c:pt idx="35474">
                  <c:v>17737</c:v>
                </c:pt>
                <c:pt idx="35475">
                  <c:v>17737.5</c:v>
                </c:pt>
                <c:pt idx="35476">
                  <c:v>17738</c:v>
                </c:pt>
                <c:pt idx="35477">
                  <c:v>17738.5</c:v>
                </c:pt>
                <c:pt idx="35478">
                  <c:v>17739</c:v>
                </c:pt>
                <c:pt idx="35479">
                  <c:v>17739.5</c:v>
                </c:pt>
                <c:pt idx="35480">
                  <c:v>17740</c:v>
                </c:pt>
                <c:pt idx="35481">
                  <c:v>17740.5</c:v>
                </c:pt>
                <c:pt idx="35482">
                  <c:v>17741</c:v>
                </c:pt>
                <c:pt idx="35483">
                  <c:v>17741.5</c:v>
                </c:pt>
                <c:pt idx="35484">
                  <c:v>17742</c:v>
                </c:pt>
                <c:pt idx="35485">
                  <c:v>17742.5</c:v>
                </c:pt>
                <c:pt idx="35486">
                  <c:v>17743</c:v>
                </c:pt>
                <c:pt idx="35487">
                  <c:v>17743.5</c:v>
                </c:pt>
                <c:pt idx="35488">
                  <c:v>17744</c:v>
                </c:pt>
                <c:pt idx="35489">
                  <c:v>17744.5</c:v>
                </c:pt>
                <c:pt idx="35490">
                  <c:v>17745</c:v>
                </c:pt>
                <c:pt idx="35491">
                  <c:v>17745.5</c:v>
                </c:pt>
                <c:pt idx="35492">
                  <c:v>17746</c:v>
                </c:pt>
                <c:pt idx="35493">
                  <c:v>17746.5</c:v>
                </c:pt>
                <c:pt idx="35494">
                  <c:v>17747</c:v>
                </c:pt>
                <c:pt idx="35495">
                  <c:v>17747.5</c:v>
                </c:pt>
                <c:pt idx="35496">
                  <c:v>17748</c:v>
                </c:pt>
                <c:pt idx="35497">
                  <c:v>17748.5</c:v>
                </c:pt>
                <c:pt idx="35498">
                  <c:v>17749</c:v>
                </c:pt>
                <c:pt idx="35499">
                  <c:v>17749.5</c:v>
                </c:pt>
                <c:pt idx="35500">
                  <c:v>17750</c:v>
                </c:pt>
                <c:pt idx="35501">
                  <c:v>17750.5</c:v>
                </c:pt>
                <c:pt idx="35502">
                  <c:v>17751</c:v>
                </c:pt>
                <c:pt idx="35503">
                  <c:v>17751.5</c:v>
                </c:pt>
                <c:pt idx="35504">
                  <c:v>17752</c:v>
                </c:pt>
                <c:pt idx="35505">
                  <c:v>17752.5</c:v>
                </c:pt>
                <c:pt idx="35506">
                  <c:v>17753</c:v>
                </c:pt>
                <c:pt idx="35507">
                  <c:v>17753.5</c:v>
                </c:pt>
                <c:pt idx="35508">
                  <c:v>17754</c:v>
                </c:pt>
                <c:pt idx="35509">
                  <c:v>17754.5</c:v>
                </c:pt>
                <c:pt idx="35510">
                  <c:v>17755</c:v>
                </c:pt>
                <c:pt idx="35511">
                  <c:v>17755.5</c:v>
                </c:pt>
                <c:pt idx="35512">
                  <c:v>17756</c:v>
                </c:pt>
                <c:pt idx="35513">
                  <c:v>17756.5</c:v>
                </c:pt>
                <c:pt idx="35514">
                  <c:v>17757</c:v>
                </c:pt>
                <c:pt idx="35515">
                  <c:v>17757.5</c:v>
                </c:pt>
                <c:pt idx="35516">
                  <c:v>17758</c:v>
                </c:pt>
                <c:pt idx="35517">
                  <c:v>17758.5</c:v>
                </c:pt>
                <c:pt idx="35518">
                  <c:v>17759</c:v>
                </c:pt>
                <c:pt idx="35519">
                  <c:v>17759.5</c:v>
                </c:pt>
                <c:pt idx="35520">
                  <c:v>17760</c:v>
                </c:pt>
                <c:pt idx="35521">
                  <c:v>17760.5</c:v>
                </c:pt>
                <c:pt idx="35522">
                  <c:v>17761</c:v>
                </c:pt>
                <c:pt idx="35523">
                  <c:v>17761.5</c:v>
                </c:pt>
                <c:pt idx="35524">
                  <c:v>17762</c:v>
                </c:pt>
                <c:pt idx="35525">
                  <c:v>17762.5</c:v>
                </c:pt>
                <c:pt idx="35526">
                  <c:v>17763</c:v>
                </c:pt>
                <c:pt idx="35527">
                  <c:v>17763.5</c:v>
                </c:pt>
                <c:pt idx="35528">
                  <c:v>17764</c:v>
                </c:pt>
                <c:pt idx="35529">
                  <c:v>17764.5</c:v>
                </c:pt>
                <c:pt idx="35530">
                  <c:v>17765</c:v>
                </c:pt>
                <c:pt idx="35531">
                  <c:v>17765.5</c:v>
                </c:pt>
                <c:pt idx="35532">
                  <c:v>17766</c:v>
                </c:pt>
                <c:pt idx="35533">
                  <c:v>17766.5</c:v>
                </c:pt>
                <c:pt idx="35534">
                  <c:v>17767</c:v>
                </c:pt>
                <c:pt idx="35535">
                  <c:v>17767.5</c:v>
                </c:pt>
                <c:pt idx="35536">
                  <c:v>17768</c:v>
                </c:pt>
                <c:pt idx="35537">
                  <c:v>17768.5</c:v>
                </c:pt>
                <c:pt idx="35538">
                  <c:v>17769</c:v>
                </c:pt>
                <c:pt idx="35539">
                  <c:v>17769.5</c:v>
                </c:pt>
                <c:pt idx="35540">
                  <c:v>17770</c:v>
                </c:pt>
                <c:pt idx="35541">
                  <c:v>17770.5</c:v>
                </c:pt>
                <c:pt idx="35542">
                  <c:v>17771</c:v>
                </c:pt>
                <c:pt idx="35543">
                  <c:v>17771.5</c:v>
                </c:pt>
                <c:pt idx="35544">
                  <c:v>17772</c:v>
                </c:pt>
                <c:pt idx="35545">
                  <c:v>17772.5</c:v>
                </c:pt>
                <c:pt idx="35546">
                  <c:v>17773</c:v>
                </c:pt>
                <c:pt idx="35547">
                  <c:v>17773.5</c:v>
                </c:pt>
                <c:pt idx="35548">
                  <c:v>17774</c:v>
                </c:pt>
                <c:pt idx="35549">
                  <c:v>17774.5</c:v>
                </c:pt>
                <c:pt idx="35550">
                  <c:v>17775</c:v>
                </c:pt>
                <c:pt idx="35551">
                  <c:v>17775.5</c:v>
                </c:pt>
                <c:pt idx="35552">
                  <c:v>17776</c:v>
                </c:pt>
                <c:pt idx="35553">
                  <c:v>17776.5</c:v>
                </c:pt>
                <c:pt idx="35554">
                  <c:v>17777</c:v>
                </c:pt>
                <c:pt idx="35555">
                  <c:v>17777.5</c:v>
                </c:pt>
                <c:pt idx="35556">
                  <c:v>17778</c:v>
                </c:pt>
                <c:pt idx="35557">
                  <c:v>17778.5</c:v>
                </c:pt>
                <c:pt idx="35558">
                  <c:v>17779</c:v>
                </c:pt>
                <c:pt idx="35559">
                  <c:v>17779.5</c:v>
                </c:pt>
                <c:pt idx="35560">
                  <c:v>17780</c:v>
                </c:pt>
                <c:pt idx="35561">
                  <c:v>17780.5</c:v>
                </c:pt>
                <c:pt idx="35562">
                  <c:v>17781</c:v>
                </c:pt>
                <c:pt idx="35563">
                  <c:v>17781.5</c:v>
                </c:pt>
                <c:pt idx="35564">
                  <c:v>17782</c:v>
                </c:pt>
                <c:pt idx="35565">
                  <c:v>17782.5</c:v>
                </c:pt>
                <c:pt idx="35566">
                  <c:v>17783</c:v>
                </c:pt>
                <c:pt idx="35567">
                  <c:v>17783.5</c:v>
                </c:pt>
                <c:pt idx="35568">
                  <c:v>17784</c:v>
                </c:pt>
                <c:pt idx="35569">
                  <c:v>17784.5</c:v>
                </c:pt>
                <c:pt idx="35570">
                  <c:v>17785</c:v>
                </c:pt>
                <c:pt idx="35571">
                  <c:v>17785.5</c:v>
                </c:pt>
                <c:pt idx="35572">
                  <c:v>17786</c:v>
                </c:pt>
                <c:pt idx="35573">
                  <c:v>17786.5</c:v>
                </c:pt>
                <c:pt idx="35574">
                  <c:v>17787</c:v>
                </c:pt>
                <c:pt idx="35575">
                  <c:v>17787.5</c:v>
                </c:pt>
                <c:pt idx="35576">
                  <c:v>17788</c:v>
                </c:pt>
                <c:pt idx="35577">
                  <c:v>17788.5</c:v>
                </c:pt>
                <c:pt idx="35578">
                  <c:v>17789</c:v>
                </c:pt>
                <c:pt idx="35579">
                  <c:v>17789.5</c:v>
                </c:pt>
                <c:pt idx="35580">
                  <c:v>17790</c:v>
                </c:pt>
                <c:pt idx="35581">
                  <c:v>17790.5</c:v>
                </c:pt>
                <c:pt idx="35582">
                  <c:v>17791</c:v>
                </c:pt>
                <c:pt idx="35583">
                  <c:v>17791.5</c:v>
                </c:pt>
                <c:pt idx="35584">
                  <c:v>17792</c:v>
                </c:pt>
                <c:pt idx="35585">
                  <c:v>17792.5</c:v>
                </c:pt>
                <c:pt idx="35586">
                  <c:v>17793</c:v>
                </c:pt>
                <c:pt idx="35587">
                  <c:v>17793.5</c:v>
                </c:pt>
                <c:pt idx="35588">
                  <c:v>17794</c:v>
                </c:pt>
                <c:pt idx="35589">
                  <c:v>17794.5</c:v>
                </c:pt>
                <c:pt idx="35590">
                  <c:v>17795</c:v>
                </c:pt>
                <c:pt idx="35591">
                  <c:v>17795.5</c:v>
                </c:pt>
                <c:pt idx="35592">
                  <c:v>17796</c:v>
                </c:pt>
                <c:pt idx="35593">
                  <c:v>17796.5</c:v>
                </c:pt>
                <c:pt idx="35594">
                  <c:v>17797</c:v>
                </c:pt>
                <c:pt idx="35595">
                  <c:v>17797.5</c:v>
                </c:pt>
                <c:pt idx="35596">
                  <c:v>17798</c:v>
                </c:pt>
                <c:pt idx="35597">
                  <c:v>17798.5</c:v>
                </c:pt>
                <c:pt idx="35598">
                  <c:v>17799</c:v>
                </c:pt>
                <c:pt idx="35599">
                  <c:v>17799.5</c:v>
                </c:pt>
                <c:pt idx="35600">
                  <c:v>17800</c:v>
                </c:pt>
                <c:pt idx="35601">
                  <c:v>17800.5</c:v>
                </c:pt>
                <c:pt idx="35602">
                  <c:v>17801</c:v>
                </c:pt>
                <c:pt idx="35603">
                  <c:v>17801.5</c:v>
                </c:pt>
                <c:pt idx="35604">
                  <c:v>17802</c:v>
                </c:pt>
                <c:pt idx="35605">
                  <c:v>17802.5</c:v>
                </c:pt>
                <c:pt idx="35606">
                  <c:v>17803</c:v>
                </c:pt>
                <c:pt idx="35607">
                  <c:v>17803.5</c:v>
                </c:pt>
                <c:pt idx="35608">
                  <c:v>17804</c:v>
                </c:pt>
                <c:pt idx="35609">
                  <c:v>17804.5</c:v>
                </c:pt>
                <c:pt idx="35610">
                  <c:v>17805</c:v>
                </c:pt>
                <c:pt idx="35611">
                  <c:v>17805.5</c:v>
                </c:pt>
                <c:pt idx="35612">
                  <c:v>17806</c:v>
                </c:pt>
                <c:pt idx="35613">
                  <c:v>17806.5</c:v>
                </c:pt>
                <c:pt idx="35614">
                  <c:v>17807</c:v>
                </c:pt>
                <c:pt idx="35615">
                  <c:v>17807.5</c:v>
                </c:pt>
                <c:pt idx="35616">
                  <c:v>17808</c:v>
                </c:pt>
                <c:pt idx="35617">
                  <c:v>17808.5</c:v>
                </c:pt>
                <c:pt idx="35618">
                  <c:v>17809</c:v>
                </c:pt>
                <c:pt idx="35619">
                  <c:v>17809.5</c:v>
                </c:pt>
                <c:pt idx="35620">
                  <c:v>17810</c:v>
                </c:pt>
                <c:pt idx="35621">
                  <c:v>17810.5</c:v>
                </c:pt>
                <c:pt idx="35622">
                  <c:v>17811</c:v>
                </c:pt>
                <c:pt idx="35623">
                  <c:v>17811.5</c:v>
                </c:pt>
                <c:pt idx="35624">
                  <c:v>17812</c:v>
                </c:pt>
                <c:pt idx="35625">
                  <c:v>17812.5</c:v>
                </c:pt>
                <c:pt idx="35626">
                  <c:v>17813</c:v>
                </c:pt>
                <c:pt idx="35627">
                  <c:v>17813.5</c:v>
                </c:pt>
                <c:pt idx="35628">
                  <c:v>17814</c:v>
                </c:pt>
                <c:pt idx="35629">
                  <c:v>17814.5</c:v>
                </c:pt>
                <c:pt idx="35630">
                  <c:v>17815</c:v>
                </c:pt>
                <c:pt idx="35631">
                  <c:v>17815.5</c:v>
                </c:pt>
                <c:pt idx="35632">
                  <c:v>17816</c:v>
                </c:pt>
                <c:pt idx="35633">
                  <c:v>17816.5</c:v>
                </c:pt>
                <c:pt idx="35634">
                  <c:v>17817</c:v>
                </c:pt>
                <c:pt idx="35635">
                  <c:v>17817.5</c:v>
                </c:pt>
                <c:pt idx="35636">
                  <c:v>17818</c:v>
                </c:pt>
                <c:pt idx="35637">
                  <c:v>17818.5</c:v>
                </c:pt>
                <c:pt idx="35638">
                  <c:v>17819</c:v>
                </c:pt>
                <c:pt idx="35639">
                  <c:v>17819.5</c:v>
                </c:pt>
                <c:pt idx="35640">
                  <c:v>17820</c:v>
                </c:pt>
                <c:pt idx="35641">
                  <c:v>17820.5</c:v>
                </c:pt>
                <c:pt idx="35642">
                  <c:v>17821</c:v>
                </c:pt>
                <c:pt idx="35643">
                  <c:v>17821.5</c:v>
                </c:pt>
                <c:pt idx="35644">
                  <c:v>17822</c:v>
                </c:pt>
                <c:pt idx="35645">
                  <c:v>17822.5</c:v>
                </c:pt>
                <c:pt idx="35646">
                  <c:v>17823</c:v>
                </c:pt>
                <c:pt idx="35647">
                  <c:v>17823.5</c:v>
                </c:pt>
                <c:pt idx="35648">
                  <c:v>17824</c:v>
                </c:pt>
                <c:pt idx="35649">
                  <c:v>17824.5</c:v>
                </c:pt>
                <c:pt idx="35650">
                  <c:v>17825</c:v>
                </c:pt>
                <c:pt idx="35651">
                  <c:v>17825.5</c:v>
                </c:pt>
                <c:pt idx="35652">
                  <c:v>17826</c:v>
                </c:pt>
                <c:pt idx="35653">
                  <c:v>17826.5</c:v>
                </c:pt>
                <c:pt idx="35654">
                  <c:v>17827</c:v>
                </c:pt>
                <c:pt idx="35655">
                  <c:v>17827.5</c:v>
                </c:pt>
                <c:pt idx="35656">
                  <c:v>17828</c:v>
                </c:pt>
                <c:pt idx="35657">
                  <c:v>17828.5</c:v>
                </c:pt>
                <c:pt idx="35658">
                  <c:v>17829</c:v>
                </c:pt>
                <c:pt idx="35659">
                  <c:v>17829.5</c:v>
                </c:pt>
                <c:pt idx="35660">
                  <c:v>17830</c:v>
                </c:pt>
                <c:pt idx="35661">
                  <c:v>17830.5</c:v>
                </c:pt>
                <c:pt idx="35662">
                  <c:v>17831</c:v>
                </c:pt>
                <c:pt idx="35663">
                  <c:v>17831.5</c:v>
                </c:pt>
                <c:pt idx="35664">
                  <c:v>17832</c:v>
                </c:pt>
                <c:pt idx="35665">
                  <c:v>17832.5</c:v>
                </c:pt>
                <c:pt idx="35666">
                  <c:v>17833</c:v>
                </c:pt>
                <c:pt idx="35667">
                  <c:v>17833.5</c:v>
                </c:pt>
                <c:pt idx="35668">
                  <c:v>17834</c:v>
                </c:pt>
                <c:pt idx="35669">
                  <c:v>17834.5</c:v>
                </c:pt>
                <c:pt idx="35670">
                  <c:v>17835</c:v>
                </c:pt>
                <c:pt idx="35671">
                  <c:v>17835.5</c:v>
                </c:pt>
                <c:pt idx="35672">
                  <c:v>17836</c:v>
                </c:pt>
                <c:pt idx="35673">
                  <c:v>17836.5</c:v>
                </c:pt>
                <c:pt idx="35674">
                  <c:v>17837</c:v>
                </c:pt>
                <c:pt idx="35675">
                  <c:v>17837.5</c:v>
                </c:pt>
                <c:pt idx="35676">
                  <c:v>17838</c:v>
                </c:pt>
                <c:pt idx="35677">
                  <c:v>17838.5</c:v>
                </c:pt>
                <c:pt idx="35678">
                  <c:v>17839</c:v>
                </c:pt>
                <c:pt idx="35679">
                  <c:v>17839.5</c:v>
                </c:pt>
                <c:pt idx="35680">
                  <c:v>17840</c:v>
                </c:pt>
                <c:pt idx="35681">
                  <c:v>17840.5</c:v>
                </c:pt>
                <c:pt idx="35682">
                  <c:v>17841</c:v>
                </c:pt>
                <c:pt idx="35683">
                  <c:v>17841.5</c:v>
                </c:pt>
                <c:pt idx="35684">
                  <c:v>17842</c:v>
                </c:pt>
                <c:pt idx="35685">
                  <c:v>17842.5</c:v>
                </c:pt>
                <c:pt idx="35686">
                  <c:v>17843</c:v>
                </c:pt>
                <c:pt idx="35687">
                  <c:v>17843.5</c:v>
                </c:pt>
                <c:pt idx="35688">
                  <c:v>17844</c:v>
                </c:pt>
                <c:pt idx="35689">
                  <c:v>17844.5</c:v>
                </c:pt>
                <c:pt idx="35690">
                  <c:v>17845</c:v>
                </c:pt>
                <c:pt idx="35691">
                  <c:v>17845.5</c:v>
                </c:pt>
                <c:pt idx="35692">
                  <c:v>17846</c:v>
                </c:pt>
                <c:pt idx="35693">
                  <c:v>17846.5</c:v>
                </c:pt>
                <c:pt idx="35694">
                  <c:v>17847</c:v>
                </c:pt>
                <c:pt idx="35695">
                  <c:v>17847.5</c:v>
                </c:pt>
                <c:pt idx="35696">
                  <c:v>17848</c:v>
                </c:pt>
                <c:pt idx="35697">
                  <c:v>17848.5</c:v>
                </c:pt>
                <c:pt idx="35698">
                  <c:v>17849</c:v>
                </c:pt>
                <c:pt idx="35699">
                  <c:v>17849.5</c:v>
                </c:pt>
                <c:pt idx="35700">
                  <c:v>17850</c:v>
                </c:pt>
                <c:pt idx="35701">
                  <c:v>17850.5</c:v>
                </c:pt>
                <c:pt idx="35702">
                  <c:v>17851</c:v>
                </c:pt>
                <c:pt idx="35703">
                  <c:v>17851.5</c:v>
                </c:pt>
                <c:pt idx="35704">
                  <c:v>17852</c:v>
                </c:pt>
                <c:pt idx="35705">
                  <c:v>17852.5</c:v>
                </c:pt>
                <c:pt idx="35706">
                  <c:v>17853</c:v>
                </c:pt>
                <c:pt idx="35707">
                  <c:v>17853.5</c:v>
                </c:pt>
                <c:pt idx="35708">
                  <c:v>17854</c:v>
                </c:pt>
                <c:pt idx="35709">
                  <c:v>17854.5</c:v>
                </c:pt>
                <c:pt idx="35710">
                  <c:v>17855</c:v>
                </c:pt>
                <c:pt idx="35711">
                  <c:v>17855.5</c:v>
                </c:pt>
                <c:pt idx="35712">
                  <c:v>17856</c:v>
                </c:pt>
                <c:pt idx="35713">
                  <c:v>17856.5</c:v>
                </c:pt>
                <c:pt idx="35714">
                  <c:v>17857</c:v>
                </c:pt>
                <c:pt idx="35715">
                  <c:v>17857.5</c:v>
                </c:pt>
                <c:pt idx="35716">
                  <c:v>17858</c:v>
                </c:pt>
                <c:pt idx="35717">
                  <c:v>17858.5</c:v>
                </c:pt>
                <c:pt idx="35718">
                  <c:v>17859</c:v>
                </c:pt>
                <c:pt idx="35719">
                  <c:v>17859.5</c:v>
                </c:pt>
                <c:pt idx="35720">
                  <c:v>17860</c:v>
                </c:pt>
                <c:pt idx="35721">
                  <c:v>17860.5</c:v>
                </c:pt>
                <c:pt idx="35722">
                  <c:v>17861</c:v>
                </c:pt>
                <c:pt idx="35723">
                  <c:v>17861.5</c:v>
                </c:pt>
                <c:pt idx="35724">
                  <c:v>17862</c:v>
                </c:pt>
                <c:pt idx="35725">
                  <c:v>17862.5</c:v>
                </c:pt>
                <c:pt idx="35726">
                  <c:v>17863</c:v>
                </c:pt>
                <c:pt idx="35727">
                  <c:v>17863.5</c:v>
                </c:pt>
                <c:pt idx="35728">
                  <c:v>17864</c:v>
                </c:pt>
                <c:pt idx="35729">
                  <c:v>17864.5</c:v>
                </c:pt>
                <c:pt idx="35730">
                  <c:v>17865</c:v>
                </c:pt>
                <c:pt idx="35731">
                  <c:v>17865.5</c:v>
                </c:pt>
                <c:pt idx="35732">
                  <c:v>17866</c:v>
                </c:pt>
                <c:pt idx="35733">
                  <c:v>17866.5</c:v>
                </c:pt>
                <c:pt idx="35734">
                  <c:v>17867</c:v>
                </c:pt>
                <c:pt idx="35735">
                  <c:v>17867.5</c:v>
                </c:pt>
                <c:pt idx="35736">
                  <c:v>17868</c:v>
                </c:pt>
                <c:pt idx="35737">
                  <c:v>17868.5</c:v>
                </c:pt>
                <c:pt idx="35738">
                  <c:v>17869</c:v>
                </c:pt>
                <c:pt idx="35739">
                  <c:v>17869.5</c:v>
                </c:pt>
                <c:pt idx="35740">
                  <c:v>17870</c:v>
                </c:pt>
                <c:pt idx="35741">
                  <c:v>17870.5</c:v>
                </c:pt>
                <c:pt idx="35742">
                  <c:v>17871</c:v>
                </c:pt>
                <c:pt idx="35743">
                  <c:v>17871.5</c:v>
                </c:pt>
                <c:pt idx="35744">
                  <c:v>17872</c:v>
                </c:pt>
                <c:pt idx="35745">
                  <c:v>17872.5</c:v>
                </c:pt>
                <c:pt idx="35746">
                  <c:v>17873</c:v>
                </c:pt>
                <c:pt idx="35747">
                  <c:v>17873.5</c:v>
                </c:pt>
                <c:pt idx="35748">
                  <c:v>17874</c:v>
                </c:pt>
                <c:pt idx="35749">
                  <c:v>17874.5</c:v>
                </c:pt>
                <c:pt idx="35750">
                  <c:v>17875</c:v>
                </c:pt>
                <c:pt idx="35751">
                  <c:v>17875.5</c:v>
                </c:pt>
                <c:pt idx="35752">
                  <c:v>17876</c:v>
                </c:pt>
                <c:pt idx="35753">
                  <c:v>17876.5</c:v>
                </c:pt>
                <c:pt idx="35754">
                  <c:v>17877</c:v>
                </c:pt>
                <c:pt idx="35755">
                  <c:v>17877.5</c:v>
                </c:pt>
                <c:pt idx="35756">
                  <c:v>17878</c:v>
                </c:pt>
                <c:pt idx="35757">
                  <c:v>17878.5</c:v>
                </c:pt>
                <c:pt idx="35758">
                  <c:v>17879</c:v>
                </c:pt>
                <c:pt idx="35759">
                  <c:v>17879.5</c:v>
                </c:pt>
                <c:pt idx="35760">
                  <c:v>17880</c:v>
                </c:pt>
                <c:pt idx="35761">
                  <c:v>17880.5</c:v>
                </c:pt>
                <c:pt idx="35762">
                  <c:v>17881</c:v>
                </c:pt>
                <c:pt idx="35763">
                  <c:v>17881.5</c:v>
                </c:pt>
                <c:pt idx="35764">
                  <c:v>17882</c:v>
                </c:pt>
                <c:pt idx="35765">
                  <c:v>17882.5</c:v>
                </c:pt>
                <c:pt idx="35766">
                  <c:v>17883</c:v>
                </c:pt>
                <c:pt idx="35767">
                  <c:v>17883.5</c:v>
                </c:pt>
                <c:pt idx="35768">
                  <c:v>17884</c:v>
                </c:pt>
                <c:pt idx="35769">
                  <c:v>17884.5</c:v>
                </c:pt>
                <c:pt idx="35770">
                  <c:v>17885</c:v>
                </c:pt>
                <c:pt idx="35771">
                  <c:v>17885.5</c:v>
                </c:pt>
                <c:pt idx="35772">
                  <c:v>17886</c:v>
                </c:pt>
                <c:pt idx="35773">
                  <c:v>17886.5</c:v>
                </c:pt>
                <c:pt idx="35774">
                  <c:v>17887</c:v>
                </c:pt>
                <c:pt idx="35775">
                  <c:v>17887.5</c:v>
                </c:pt>
                <c:pt idx="35776">
                  <c:v>17888</c:v>
                </c:pt>
                <c:pt idx="35777">
                  <c:v>17888.5</c:v>
                </c:pt>
                <c:pt idx="35778">
                  <c:v>17889</c:v>
                </c:pt>
                <c:pt idx="35779">
                  <c:v>17889.5</c:v>
                </c:pt>
                <c:pt idx="35780">
                  <c:v>17890</c:v>
                </c:pt>
                <c:pt idx="35781">
                  <c:v>17890.5</c:v>
                </c:pt>
                <c:pt idx="35782">
                  <c:v>17891</c:v>
                </c:pt>
                <c:pt idx="35783">
                  <c:v>17891.5</c:v>
                </c:pt>
                <c:pt idx="35784">
                  <c:v>17892</c:v>
                </c:pt>
                <c:pt idx="35785">
                  <c:v>17892.5</c:v>
                </c:pt>
                <c:pt idx="35786">
                  <c:v>17893</c:v>
                </c:pt>
                <c:pt idx="35787">
                  <c:v>17893.5</c:v>
                </c:pt>
                <c:pt idx="35788">
                  <c:v>17894</c:v>
                </c:pt>
                <c:pt idx="35789">
                  <c:v>17894.5</c:v>
                </c:pt>
                <c:pt idx="35790">
                  <c:v>17895</c:v>
                </c:pt>
                <c:pt idx="35791">
                  <c:v>17895.5</c:v>
                </c:pt>
                <c:pt idx="35792">
                  <c:v>17896</c:v>
                </c:pt>
                <c:pt idx="35793">
                  <c:v>17896.5</c:v>
                </c:pt>
                <c:pt idx="35794">
                  <c:v>17897</c:v>
                </c:pt>
                <c:pt idx="35795">
                  <c:v>17897.5</c:v>
                </c:pt>
                <c:pt idx="35796">
                  <c:v>17898</c:v>
                </c:pt>
                <c:pt idx="35797">
                  <c:v>17898.5</c:v>
                </c:pt>
                <c:pt idx="35798">
                  <c:v>17899</c:v>
                </c:pt>
                <c:pt idx="35799">
                  <c:v>17899.5</c:v>
                </c:pt>
                <c:pt idx="35800">
                  <c:v>17900</c:v>
                </c:pt>
                <c:pt idx="35801">
                  <c:v>17900.5</c:v>
                </c:pt>
                <c:pt idx="35802">
                  <c:v>17901</c:v>
                </c:pt>
                <c:pt idx="35803">
                  <c:v>17901.5</c:v>
                </c:pt>
                <c:pt idx="35804">
                  <c:v>17902</c:v>
                </c:pt>
                <c:pt idx="35805">
                  <c:v>17902.5</c:v>
                </c:pt>
                <c:pt idx="35806">
                  <c:v>17903</c:v>
                </c:pt>
                <c:pt idx="35807">
                  <c:v>17903.5</c:v>
                </c:pt>
                <c:pt idx="35808">
                  <c:v>17904</c:v>
                </c:pt>
                <c:pt idx="35809">
                  <c:v>17904.5</c:v>
                </c:pt>
                <c:pt idx="35810">
                  <c:v>17905</c:v>
                </c:pt>
                <c:pt idx="35811">
                  <c:v>17905.5</c:v>
                </c:pt>
                <c:pt idx="35812">
                  <c:v>17906</c:v>
                </c:pt>
                <c:pt idx="35813">
                  <c:v>17906.5</c:v>
                </c:pt>
                <c:pt idx="35814">
                  <c:v>17907</c:v>
                </c:pt>
                <c:pt idx="35815">
                  <c:v>17907.5</c:v>
                </c:pt>
                <c:pt idx="35816">
                  <c:v>17908</c:v>
                </c:pt>
                <c:pt idx="35817">
                  <c:v>17908.5</c:v>
                </c:pt>
                <c:pt idx="35818">
                  <c:v>17909</c:v>
                </c:pt>
                <c:pt idx="35819">
                  <c:v>17909.5</c:v>
                </c:pt>
                <c:pt idx="35820">
                  <c:v>17910</c:v>
                </c:pt>
                <c:pt idx="35821">
                  <c:v>17910.5</c:v>
                </c:pt>
                <c:pt idx="35822">
                  <c:v>17911</c:v>
                </c:pt>
                <c:pt idx="35823">
                  <c:v>17911.5</c:v>
                </c:pt>
                <c:pt idx="35824">
                  <c:v>17912</c:v>
                </c:pt>
                <c:pt idx="35825">
                  <c:v>17912.5</c:v>
                </c:pt>
                <c:pt idx="35826">
                  <c:v>17913</c:v>
                </c:pt>
                <c:pt idx="35827">
                  <c:v>17913.5</c:v>
                </c:pt>
                <c:pt idx="35828">
                  <c:v>17914</c:v>
                </c:pt>
                <c:pt idx="35829">
                  <c:v>17914.5</c:v>
                </c:pt>
                <c:pt idx="35830">
                  <c:v>17915</c:v>
                </c:pt>
                <c:pt idx="35831">
                  <c:v>17915.5</c:v>
                </c:pt>
                <c:pt idx="35832">
                  <c:v>17916</c:v>
                </c:pt>
                <c:pt idx="35833">
                  <c:v>17916.5</c:v>
                </c:pt>
                <c:pt idx="35834">
                  <c:v>17917</c:v>
                </c:pt>
                <c:pt idx="35835">
                  <c:v>17917.5</c:v>
                </c:pt>
                <c:pt idx="35836">
                  <c:v>17918</c:v>
                </c:pt>
                <c:pt idx="35837">
                  <c:v>17918.5</c:v>
                </c:pt>
                <c:pt idx="35838">
                  <c:v>17919</c:v>
                </c:pt>
                <c:pt idx="35839">
                  <c:v>17919.5</c:v>
                </c:pt>
                <c:pt idx="35840">
                  <c:v>17920</c:v>
                </c:pt>
                <c:pt idx="35841">
                  <c:v>17920.5</c:v>
                </c:pt>
                <c:pt idx="35842">
                  <c:v>17921</c:v>
                </c:pt>
                <c:pt idx="35843">
                  <c:v>17921.5</c:v>
                </c:pt>
                <c:pt idx="35844">
                  <c:v>17922</c:v>
                </c:pt>
                <c:pt idx="35845">
                  <c:v>17922.5</c:v>
                </c:pt>
                <c:pt idx="35846">
                  <c:v>17923</c:v>
                </c:pt>
                <c:pt idx="35847">
                  <c:v>17923.5</c:v>
                </c:pt>
                <c:pt idx="35848">
                  <c:v>17924</c:v>
                </c:pt>
                <c:pt idx="35849">
                  <c:v>17924.5</c:v>
                </c:pt>
                <c:pt idx="35850">
                  <c:v>17925</c:v>
                </c:pt>
                <c:pt idx="35851">
                  <c:v>17925.5</c:v>
                </c:pt>
                <c:pt idx="35852">
                  <c:v>17926</c:v>
                </c:pt>
                <c:pt idx="35853">
                  <c:v>17926.5</c:v>
                </c:pt>
                <c:pt idx="35854">
                  <c:v>17927</c:v>
                </c:pt>
                <c:pt idx="35855">
                  <c:v>17927.5</c:v>
                </c:pt>
                <c:pt idx="35856">
                  <c:v>17928</c:v>
                </c:pt>
                <c:pt idx="35857">
                  <c:v>17928.5</c:v>
                </c:pt>
                <c:pt idx="35858">
                  <c:v>17929</c:v>
                </c:pt>
                <c:pt idx="35859">
                  <c:v>17929.5</c:v>
                </c:pt>
                <c:pt idx="35860">
                  <c:v>17930</c:v>
                </c:pt>
                <c:pt idx="35861">
                  <c:v>17930.5</c:v>
                </c:pt>
                <c:pt idx="35862">
                  <c:v>17931</c:v>
                </c:pt>
                <c:pt idx="35863">
                  <c:v>17931.5</c:v>
                </c:pt>
                <c:pt idx="35864">
                  <c:v>17932</c:v>
                </c:pt>
                <c:pt idx="35865">
                  <c:v>17932.5</c:v>
                </c:pt>
                <c:pt idx="35866">
                  <c:v>17933</c:v>
                </c:pt>
                <c:pt idx="35867">
                  <c:v>17933.5</c:v>
                </c:pt>
                <c:pt idx="35868">
                  <c:v>17934</c:v>
                </c:pt>
                <c:pt idx="35869">
                  <c:v>17934.5</c:v>
                </c:pt>
                <c:pt idx="35870">
                  <c:v>17935</c:v>
                </c:pt>
                <c:pt idx="35871">
                  <c:v>17935.5</c:v>
                </c:pt>
                <c:pt idx="35872">
                  <c:v>17936</c:v>
                </c:pt>
                <c:pt idx="35873">
                  <c:v>17936.5</c:v>
                </c:pt>
                <c:pt idx="35874">
                  <c:v>17937</c:v>
                </c:pt>
                <c:pt idx="35875">
                  <c:v>17937.5</c:v>
                </c:pt>
                <c:pt idx="35876">
                  <c:v>17938</c:v>
                </c:pt>
                <c:pt idx="35877">
                  <c:v>17938.5</c:v>
                </c:pt>
                <c:pt idx="35878">
                  <c:v>17939</c:v>
                </c:pt>
                <c:pt idx="35879">
                  <c:v>17939.5</c:v>
                </c:pt>
                <c:pt idx="35880">
                  <c:v>17940</c:v>
                </c:pt>
                <c:pt idx="35881">
                  <c:v>17940.5</c:v>
                </c:pt>
                <c:pt idx="35882">
                  <c:v>17941</c:v>
                </c:pt>
                <c:pt idx="35883">
                  <c:v>17941.5</c:v>
                </c:pt>
                <c:pt idx="35884">
                  <c:v>17942</c:v>
                </c:pt>
                <c:pt idx="35885">
                  <c:v>17942.5</c:v>
                </c:pt>
                <c:pt idx="35886">
                  <c:v>17943</c:v>
                </c:pt>
                <c:pt idx="35887">
                  <c:v>17943.5</c:v>
                </c:pt>
                <c:pt idx="35888">
                  <c:v>17944</c:v>
                </c:pt>
                <c:pt idx="35889">
                  <c:v>17944.5</c:v>
                </c:pt>
                <c:pt idx="35890">
                  <c:v>17945</c:v>
                </c:pt>
                <c:pt idx="35891">
                  <c:v>17945.5</c:v>
                </c:pt>
                <c:pt idx="35892">
                  <c:v>17946</c:v>
                </c:pt>
                <c:pt idx="35893">
                  <c:v>17946.5</c:v>
                </c:pt>
                <c:pt idx="35894">
                  <c:v>17947</c:v>
                </c:pt>
                <c:pt idx="35895">
                  <c:v>17947.5</c:v>
                </c:pt>
                <c:pt idx="35896">
                  <c:v>17948</c:v>
                </c:pt>
                <c:pt idx="35897">
                  <c:v>17948.5</c:v>
                </c:pt>
                <c:pt idx="35898">
                  <c:v>17949</c:v>
                </c:pt>
                <c:pt idx="35899">
                  <c:v>17949.5</c:v>
                </c:pt>
                <c:pt idx="35900">
                  <c:v>17950</c:v>
                </c:pt>
                <c:pt idx="35901">
                  <c:v>17950.5</c:v>
                </c:pt>
                <c:pt idx="35902">
                  <c:v>17951</c:v>
                </c:pt>
                <c:pt idx="35903">
                  <c:v>17951.5</c:v>
                </c:pt>
                <c:pt idx="35904">
                  <c:v>17952</c:v>
                </c:pt>
                <c:pt idx="35905">
                  <c:v>17952.5</c:v>
                </c:pt>
                <c:pt idx="35906">
                  <c:v>17953</c:v>
                </c:pt>
                <c:pt idx="35907">
                  <c:v>17953.5</c:v>
                </c:pt>
                <c:pt idx="35908">
                  <c:v>17954</c:v>
                </c:pt>
                <c:pt idx="35909">
                  <c:v>17954.5</c:v>
                </c:pt>
                <c:pt idx="35910">
                  <c:v>17955</c:v>
                </c:pt>
                <c:pt idx="35911">
                  <c:v>17955.5</c:v>
                </c:pt>
                <c:pt idx="35912">
                  <c:v>17956</c:v>
                </c:pt>
                <c:pt idx="35913">
                  <c:v>17956.5</c:v>
                </c:pt>
                <c:pt idx="35914">
                  <c:v>17957</c:v>
                </c:pt>
                <c:pt idx="35915">
                  <c:v>17957.5</c:v>
                </c:pt>
                <c:pt idx="35916">
                  <c:v>17958</c:v>
                </c:pt>
                <c:pt idx="35917">
                  <c:v>17958.5</c:v>
                </c:pt>
                <c:pt idx="35918">
                  <c:v>17959</c:v>
                </c:pt>
                <c:pt idx="35919">
                  <c:v>17959.5</c:v>
                </c:pt>
                <c:pt idx="35920">
                  <c:v>17960</c:v>
                </c:pt>
                <c:pt idx="35921">
                  <c:v>17960.5</c:v>
                </c:pt>
                <c:pt idx="35922">
                  <c:v>17961</c:v>
                </c:pt>
                <c:pt idx="35923">
                  <c:v>17961.5</c:v>
                </c:pt>
                <c:pt idx="35924">
                  <c:v>17962</c:v>
                </c:pt>
                <c:pt idx="35925">
                  <c:v>17962.5</c:v>
                </c:pt>
                <c:pt idx="35926">
                  <c:v>17963</c:v>
                </c:pt>
                <c:pt idx="35927">
                  <c:v>17963.5</c:v>
                </c:pt>
                <c:pt idx="35928">
                  <c:v>17964</c:v>
                </c:pt>
                <c:pt idx="35929">
                  <c:v>17964.5</c:v>
                </c:pt>
                <c:pt idx="35930">
                  <c:v>17965</c:v>
                </c:pt>
                <c:pt idx="35931">
                  <c:v>17965.5</c:v>
                </c:pt>
                <c:pt idx="35932">
                  <c:v>17966</c:v>
                </c:pt>
                <c:pt idx="35933">
                  <c:v>17966.5</c:v>
                </c:pt>
                <c:pt idx="35934">
                  <c:v>17967</c:v>
                </c:pt>
                <c:pt idx="35935">
                  <c:v>17967.5</c:v>
                </c:pt>
                <c:pt idx="35936">
                  <c:v>17968</c:v>
                </c:pt>
                <c:pt idx="35937">
                  <c:v>17968.5</c:v>
                </c:pt>
                <c:pt idx="35938">
                  <c:v>17969</c:v>
                </c:pt>
                <c:pt idx="35939">
                  <c:v>17969.5</c:v>
                </c:pt>
                <c:pt idx="35940">
                  <c:v>17970</c:v>
                </c:pt>
                <c:pt idx="35941">
                  <c:v>17970.5</c:v>
                </c:pt>
                <c:pt idx="35942">
                  <c:v>17971</c:v>
                </c:pt>
                <c:pt idx="35943">
                  <c:v>17971.5</c:v>
                </c:pt>
                <c:pt idx="35944">
                  <c:v>17972</c:v>
                </c:pt>
                <c:pt idx="35945">
                  <c:v>17972.5</c:v>
                </c:pt>
                <c:pt idx="35946">
                  <c:v>17973</c:v>
                </c:pt>
                <c:pt idx="35947">
                  <c:v>17973.5</c:v>
                </c:pt>
                <c:pt idx="35948">
                  <c:v>17974</c:v>
                </c:pt>
                <c:pt idx="35949">
                  <c:v>17974.5</c:v>
                </c:pt>
                <c:pt idx="35950">
                  <c:v>17975</c:v>
                </c:pt>
                <c:pt idx="35951">
                  <c:v>17975.5</c:v>
                </c:pt>
                <c:pt idx="35952">
                  <c:v>17976</c:v>
                </c:pt>
                <c:pt idx="35953">
                  <c:v>17976.5</c:v>
                </c:pt>
                <c:pt idx="35954">
                  <c:v>17977</c:v>
                </c:pt>
                <c:pt idx="35955">
                  <c:v>17977.5</c:v>
                </c:pt>
                <c:pt idx="35956">
                  <c:v>17978</c:v>
                </c:pt>
                <c:pt idx="35957">
                  <c:v>17978.5</c:v>
                </c:pt>
                <c:pt idx="35958">
                  <c:v>17979</c:v>
                </c:pt>
                <c:pt idx="35959">
                  <c:v>17979.5</c:v>
                </c:pt>
                <c:pt idx="35960">
                  <c:v>17980</c:v>
                </c:pt>
                <c:pt idx="35961">
                  <c:v>17980.5</c:v>
                </c:pt>
                <c:pt idx="35962">
                  <c:v>17981</c:v>
                </c:pt>
                <c:pt idx="35963">
                  <c:v>17981.5</c:v>
                </c:pt>
                <c:pt idx="35964">
                  <c:v>17982</c:v>
                </c:pt>
                <c:pt idx="35965">
                  <c:v>17982.5</c:v>
                </c:pt>
                <c:pt idx="35966">
                  <c:v>17983</c:v>
                </c:pt>
                <c:pt idx="35967">
                  <c:v>17983.5</c:v>
                </c:pt>
                <c:pt idx="35968">
                  <c:v>17984</c:v>
                </c:pt>
                <c:pt idx="35969">
                  <c:v>17984.5</c:v>
                </c:pt>
                <c:pt idx="35970">
                  <c:v>17985</c:v>
                </c:pt>
                <c:pt idx="35971">
                  <c:v>17985.5</c:v>
                </c:pt>
                <c:pt idx="35972">
                  <c:v>17986</c:v>
                </c:pt>
                <c:pt idx="35973">
                  <c:v>17986.5</c:v>
                </c:pt>
                <c:pt idx="35974">
                  <c:v>17987</c:v>
                </c:pt>
                <c:pt idx="35975">
                  <c:v>17987.5</c:v>
                </c:pt>
                <c:pt idx="35976">
                  <c:v>17988</c:v>
                </c:pt>
                <c:pt idx="35977">
                  <c:v>17988.5</c:v>
                </c:pt>
                <c:pt idx="35978">
                  <c:v>17989</c:v>
                </c:pt>
                <c:pt idx="35979">
                  <c:v>17989.5</c:v>
                </c:pt>
                <c:pt idx="35980">
                  <c:v>17990</c:v>
                </c:pt>
                <c:pt idx="35981">
                  <c:v>17990.5</c:v>
                </c:pt>
                <c:pt idx="35982">
                  <c:v>17991</c:v>
                </c:pt>
                <c:pt idx="35983">
                  <c:v>17991.5</c:v>
                </c:pt>
                <c:pt idx="35984">
                  <c:v>17992</c:v>
                </c:pt>
                <c:pt idx="35985">
                  <c:v>17992.5</c:v>
                </c:pt>
                <c:pt idx="35986">
                  <c:v>17993</c:v>
                </c:pt>
                <c:pt idx="35987">
                  <c:v>17993.5</c:v>
                </c:pt>
                <c:pt idx="35988">
                  <c:v>17994</c:v>
                </c:pt>
                <c:pt idx="35989">
                  <c:v>17994.5</c:v>
                </c:pt>
                <c:pt idx="35990">
                  <c:v>17995</c:v>
                </c:pt>
                <c:pt idx="35991">
                  <c:v>17995.5</c:v>
                </c:pt>
                <c:pt idx="35992">
                  <c:v>17996</c:v>
                </c:pt>
                <c:pt idx="35993">
                  <c:v>17996.5</c:v>
                </c:pt>
                <c:pt idx="35994">
                  <c:v>17997</c:v>
                </c:pt>
                <c:pt idx="35995">
                  <c:v>17997.5</c:v>
                </c:pt>
                <c:pt idx="35996">
                  <c:v>17998</c:v>
                </c:pt>
                <c:pt idx="35997">
                  <c:v>17998.5</c:v>
                </c:pt>
                <c:pt idx="35998">
                  <c:v>17999</c:v>
                </c:pt>
                <c:pt idx="35999">
                  <c:v>17999.5</c:v>
                </c:pt>
                <c:pt idx="36000">
                  <c:v>18000</c:v>
                </c:pt>
                <c:pt idx="36001">
                  <c:v>18000.5</c:v>
                </c:pt>
                <c:pt idx="36002">
                  <c:v>18001</c:v>
                </c:pt>
                <c:pt idx="36003">
                  <c:v>18001.5</c:v>
                </c:pt>
                <c:pt idx="36004">
                  <c:v>18002</c:v>
                </c:pt>
                <c:pt idx="36005">
                  <c:v>18002.5</c:v>
                </c:pt>
                <c:pt idx="36006">
                  <c:v>18003</c:v>
                </c:pt>
                <c:pt idx="36007">
                  <c:v>18003.5</c:v>
                </c:pt>
                <c:pt idx="36008">
                  <c:v>18004</c:v>
                </c:pt>
                <c:pt idx="36009">
                  <c:v>18004.5</c:v>
                </c:pt>
                <c:pt idx="36010">
                  <c:v>18005</c:v>
                </c:pt>
                <c:pt idx="36011">
                  <c:v>18005.5</c:v>
                </c:pt>
                <c:pt idx="36012">
                  <c:v>18006</c:v>
                </c:pt>
                <c:pt idx="36013">
                  <c:v>18006.5</c:v>
                </c:pt>
                <c:pt idx="36014">
                  <c:v>18007</c:v>
                </c:pt>
                <c:pt idx="36015">
                  <c:v>18007.5</c:v>
                </c:pt>
                <c:pt idx="36016">
                  <c:v>18008</c:v>
                </c:pt>
                <c:pt idx="36017">
                  <c:v>18008.5</c:v>
                </c:pt>
                <c:pt idx="36018">
                  <c:v>18009</c:v>
                </c:pt>
                <c:pt idx="36019">
                  <c:v>18009.5</c:v>
                </c:pt>
                <c:pt idx="36020">
                  <c:v>18010</c:v>
                </c:pt>
                <c:pt idx="36021">
                  <c:v>18010.5</c:v>
                </c:pt>
                <c:pt idx="36022">
                  <c:v>18011</c:v>
                </c:pt>
                <c:pt idx="36023">
                  <c:v>18011.5</c:v>
                </c:pt>
                <c:pt idx="36024">
                  <c:v>18012</c:v>
                </c:pt>
                <c:pt idx="36025">
                  <c:v>18012.5</c:v>
                </c:pt>
                <c:pt idx="36026">
                  <c:v>18013</c:v>
                </c:pt>
                <c:pt idx="36027">
                  <c:v>18013.5</c:v>
                </c:pt>
                <c:pt idx="36028">
                  <c:v>18014</c:v>
                </c:pt>
                <c:pt idx="36029">
                  <c:v>18014.5</c:v>
                </c:pt>
                <c:pt idx="36030">
                  <c:v>18015</c:v>
                </c:pt>
                <c:pt idx="36031">
                  <c:v>18015.5</c:v>
                </c:pt>
                <c:pt idx="36032">
                  <c:v>18016</c:v>
                </c:pt>
                <c:pt idx="36033">
                  <c:v>18016.5</c:v>
                </c:pt>
                <c:pt idx="36034">
                  <c:v>18017</c:v>
                </c:pt>
                <c:pt idx="36035">
                  <c:v>18017.5</c:v>
                </c:pt>
                <c:pt idx="36036">
                  <c:v>18018</c:v>
                </c:pt>
                <c:pt idx="36037">
                  <c:v>18018.5</c:v>
                </c:pt>
                <c:pt idx="36038">
                  <c:v>18019</c:v>
                </c:pt>
                <c:pt idx="36039">
                  <c:v>18019.5</c:v>
                </c:pt>
                <c:pt idx="36040">
                  <c:v>18020</c:v>
                </c:pt>
                <c:pt idx="36041">
                  <c:v>18020.5</c:v>
                </c:pt>
                <c:pt idx="36042">
                  <c:v>18021</c:v>
                </c:pt>
                <c:pt idx="36043">
                  <c:v>18021.5</c:v>
                </c:pt>
                <c:pt idx="36044">
                  <c:v>18022</c:v>
                </c:pt>
                <c:pt idx="36045">
                  <c:v>18022.5</c:v>
                </c:pt>
                <c:pt idx="36046">
                  <c:v>18023</c:v>
                </c:pt>
                <c:pt idx="36047">
                  <c:v>18023.5</c:v>
                </c:pt>
                <c:pt idx="36048">
                  <c:v>18024</c:v>
                </c:pt>
                <c:pt idx="36049">
                  <c:v>18024.5</c:v>
                </c:pt>
                <c:pt idx="36050">
                  <c:v>18025</c:v>
                </c:pt>
                <c:pt idx="36051">
                  <c:v>18025.5</c:v>
                </c:pt>
                <c:pt idx="36052">
                  <c:v>18026</c:v>
                </c:pt>
                <c:pt idx="36053">
                  <c:v>18026.5</c:v>
                </c:pt>
                <c:pt idx="36054">
                  <c:v>18027</c:v>
                </c:pt>
                <c:pt idx="36055">
                  <c:v>18027.5</c:v>
                </c:pt>
                <c:pt idx="36056">
                  <c:v>18028</c:v>
                </c:pt>
                <c:pt idx="36057">
                  <c:v>18028.5</c:v>
                </c:pt>
                <c:pt idx="36058">
                  <c:v>18029</c:v>
                </c:pt>
                <c:pt idx="36059">
                  <c:v>18029.5</c:v>
                </c:pt>
                <c:pt idx="36060">
                  <c:v>18030</c:v>
                </c:pt>
                <c:pt idx="36061">
                  <c:v>18030.5</c:v>
                </c:pt>
                <c:pt idx="36062">
                  <c:v>18031</c:v>
                </c:pt>
                <c:pt idx="36063">
                  <c:v>18031.5</c:v>
                </c:pt>
                <c:pt idx="36064">
                  <c:v>18032</c:v>
                </c:pt>
                <c:pt idx="36065">
                  <c:v>18032.5</c:v>
                </c:pt>
                <c:pt idx="36066">
                  <c:v>18033</c:v>
                </c:pt>
                <c:pt idx="36067">
                  <c:v>18033.5</c:v>
                </c:pt>
                <c:pt idx="36068">
                  <c:v>18034</c:v>
                </c:pt>
                <c:pt idx="36069">
                  <c:v>18034.5</c:v>
                </c:pt>
                <c:pt idx="36070">
                  <c:v>18035</c:v>
                </c:pt>
                <c:pt idx="36071">
                  <c:v>18035.5</c:v>
                </c:pt>
                <c:pt idx="36072">
                  <c:v>18036</c:v>
                </c:pt>
                <c:pt idx="36073">
                  <c:v>18036.5</c:v>
                </c:pt>
                <c:pt idx="36074">
                  <c:v>18037</c:v>
                </c:pt>
                <c:pt idx="36075">
                  <c:v>18037.5</c:v>
                </c:pt>
                <c:pt idx="36076">
                  <c:v>18038</c:v>
                </c:pt>
                <c:pt idx="36077">
                  <c:v>18038.5</c:v>
                </c:pt>
                <c:pt idx="36078">
                  <c:v>18039</c:v>
                </c:pt>
                <c:pt idx="36079">
                  <c:v>18039.5</c:v>
                </c:pt>
                <c:pt idx="36080">
                  <c:v>18040</c:v>
                </c:pt>
                <c:pt idx="36081">
                  <c:v>18040.5</c:v>
                </c:pt>
                <c:pt idx="36082">
                  <c:v>18041</c:v>
                </c:pt>
                <c:pt idx="36083">
                  <c:v>18041.5</c:v>
                </c:pt>
                <c:pt idx="36084">
                  <c:v>18042</c:v>
                </c:pt>
                <c:pt idx="36085">
                  <c:v>18042.5</c:v>
                </c:pt>
                <c:pt idx="36086">
                  <c:v>18043</c:v>
                </c:pt>
                <c:pt idx="36087">
                  <c:v>18043.5</c:v>
                </c:pt>
                <c:pt idx="36088">
                  <c:v>18044</c:v>
                </c:pt>
                <c:pt idx="36089">
                  <c:v>18044.5</c:v>
                </c:pt>
                <c:pt idx="36090">
                  <c:v>18045</c:v>
                </c:pt>
                <c:pt idx="36091">
                  <c:v>18045.5</c:v>
                </c:pt>
                <c:pt idx="36092">
                  <c:v>18046</c:v>
                </c:pt>
                <c:pt idx="36093">
                  <c:v>18046.5</c:v>
                </c:pt>
                <c:pt idx="36094">
                  <c:v>18047</c:v>
                </c:pt>
                <c:pt idx="36095">
                  <c:v>18047.5</c:v>
                </c:pt>
                <c:pt idx="36096">
                  <c:v>18048</c:v>
                </c:pt>
                <c:pt idx="36097">
                  <c:v>18048.5</c:v>
                </c:pt>
                <c:pt idx="36098">
                  <c:v>18049</c:v>
                </c:pt>
                <c:pt idx="36099">
                  <c:v>18049.5</c:v>
                </c:pt>
                <c:pt idx="36100">
                  <c:v>18050</c:v>
                </c:pt>
                <c:pt idx="36101">
                  <c:v>18050.5</c:v>
                </c:pt>
                <c:pt idx="36102">
                  <c:v>18051</c:v>
                </c:pt>
                <c:pt idx="36103">
                  <c:v>18051.5</c:v>
                </c:pt>
                <c:pt idx="36104">
                  <c:v>18052</c:v>
                </c:pt>
                <c:pt idx="36105">
                  <c:v>18052.5</c:v>
                </c:pt>
                <c:pt idx="36106">
                  <c:v>18053</c:v>
                </c:pt>
                <c:pt idx="36107">
                  <c:v>18053.5</c:v>
                </c:pt>
                <c:pt idx="36108">
                  <c:v>18054</c:v>
                </c:pt>
                <c:pt idx="36109">
                  <c:v>18054.5</c:v>
                </c:pt>
                <c:pt idx="36110">
                  <c:v>18055</c:v>
                </c:pt>
                <c:pt idx="36111">
                  <c:v>18055.5</c:v>
                </c:pt>
                <c:pt idx="36112">
                  <c:v>18056</c:v>
                </c:pt>
                <c:pt idx="36113">
                  <c:v>18056.5</c:v>
                </c:pt>
                <c:pt idx="36114">
                  <c:v>18057</c:v>
                </c:pt>
                <c:pt idx="36115">
                  <c:v>18057.5</c:v>
                </c:pt>
                <c:pt idx="36116">
                  <c:v>18058</c:v>
                </c:pt>
                <c:pt idx="36117">
                  <c:v>18058.5</c:v>
                </c:pt>
                <c:pt idx="36118">
                  <c:v>18059</c:v>
                </c:pt>
                <c:pt idx="36119">
                  <c:v>18059.5</c:v>
                </c:pt>
                <c:pt idx="36120">
                  <c:v>18060</c:v>
                </c:pt>
                <c:pt idx="36121">
                  <c:v>18060.5</c:v>
                </c:pt>
                <c:pt idx="36122">
                  <c:v>18061</c:v>
                </c:pt>
                <c:pt idx="36123">
                  <c:v>18061.5</c:v>
                </c:pt>
                <c:pt idx="36124">
                  <c:v>18062</c:v>
                </c:pt>
                <c:pt idx="36125">
                  <c:v>18062.5</c:v>
                </c:pt>
                <c:pt idx="36126">
                  <c:v>18063</c:v>
                </c:pt>
                <c:pt idx="36127">
                  <c:v>18063.5</c:v>
                </c:pt>
                <c:pt idx="36128">
                  <c:v>18064</c:v>
                </c:pt>
                <c:pt idx="36129">
                  <c:v>18064.5</c:v>
                </c:pt>
                <c:pt idx="36130">
                  <c:v>18065</c:v>
                </c:pt>
                <c:pt idx="36131">
                  <c:v>18065.5</c:v>
                </c:pt>
                <c:pt idx="36132">
                  <c:v>18066</c:v>
                </c:pt>
                <c:pt idx="36133">
                  <c:v>18066.5</c:v>
                </c:pt>
                <c:pt idx="36134">
                  <c:v>18067</c:v>
                </c:pt>
                <c:pt idx="36135">
                  <c:v>18067.5</c:v>
                </c:pt>
                <c:pt idx="36136">
                  <c:v>18068</c:v>
                </c:pt>
                <c:pt idx="36137">
                  <c:v>18068.5</c:v>
                </c:pt>
                <c:pt idx="36138">
                  <c:v>18069</c:v>
                </c:pt>
                <c:pt idx="36139">
                  <c:v>18069.5</c:v>
                </c:pt>
                <c:pt idx="36140">
                  <c:v>18070</c:v>
                </c:pt>
                <c:pt idx="36141">
                  <c:v>18070.5</c:v>
                </c:pt>
                <c:pt idx="36142">
                  <c:v>18071</c:v>
                </c:pt>
                <c:pt idx="36143">
                  <c:v>18071.5</c:v>
                </c:pt>
                <c:pt idx="36144">
                  <c:v>18072</c:v>
                </c:pt>
                <c:pt idx="36145">
                  <c:v>18072.5</c:v>
                </c:pt>
                <c:pt idx="36146">
                  <c:v>18073</c:v>
                </c:pt>
                <c:pt idx="36147">
                  <c:v>18073.5</c:v>
                </c:pt>
                <c:pt idx="36148">
                  <c:v>18074</c:v>
                </c:pt>
                <c:pt idx="36149">
                  <c:v>18074.5</c:v>
                </c:pt>
                <c:pt idx="36150">
                  <c:v>18075</c:v>
                </c:pt>
                <c:pt idx="36151">
                  <c:v>18075.5</c:v>
                </c:pt>
                <c:pt idx="36152">
                  <c:v>18076</c:v>
                </c:pt>
                <c:pt idx="36153">
                  <c:v>18076.5</c:v>
                </c:pt>
                <c:pt idx="36154">
                  <c:v>18077</c:v>
                </c:pt>
                <c:pt idx="36155">
                  <c:v>18077.5</c:v>
                </c:pt>
                <c:pt idx="36156">
                  <c:v>18078</c:v>
                </c:pt>
                <c:pt idx="36157">
                  <c:v>18078.5</c:v>
                </c:pt>
                <c:pt idx="36158">
                  <c:v>18079</c:v>
                </c:pt>
                <c:pt idx="36159">
                  <c:v>18079.5</c:v>
                </c:pt>
                <c:pt idx="36160">
                  <c:v>18080</c:v>
                </c:pt>
                <c:pt idx="36161">
                  <c:v>18080.5</c:v>
                </c:pt>
                <c:pt idx="36162">
                  <c:v>18081</c:v>
                </c:pt>
                <c:pt idx="36163">
                  <c:v>18081.5</c:v>
                </c:pt>
                <c:pt idx="36164">
                  <c:v>18082</c:v>
                </c:pt>
                <c:pt idx="36165">
                  <c:v>18082.5</c:v>
                </c:pt>
                <c:pt idx="36166">
                  <c:v>18083</c:v>
                </c:pt>
                <c:pt idx="36167">
                  <c:v>18083.5</c:v>
                </c:pt>
                <c:pt idx="36168">
                  <c:v>18084</c:v>
                </c:pt>
                <c:pt idx="36169">
                  <c:v>18084.5</c:v>
                </c:pt>
                <c:pt idx="36170">
                  <c:v>18085</c:v>
                </c:pt>
                <c:pt idx="36171">
                  <c:v>18085.5</c:v>
                </c:pt>
                <c:pt idx="36172">
                  <c:v>18086</c:v>
                </c:pt>
                <c:pt idx="36173">
                  <c:v>18086.5</c:v>
                </c:pt>
                <c:pt idx="36174">
                  <c:v>18087</c:v>
                </c:pt>
                <c:pt idx="36175">
                  <c:v>18087.5</c:v>
                </c:pt>
                <c:pt idx="36176">
                  <c:v>18088</c:v>
                </c:pt>
                <c:pt idx="36177">
                  <c:v>18088.5</c:v>
                </c:pt>
                <c:pt idx="36178">
                  <c:v>18089</c:v>
                </c:pt>
                <c:pt idx="36179">
                  <c:v>18089.5</c:v>
                </c:pt>
                <c:pt idx="36180">
                  <c:v>18090</c:v>
                </c:pt>
                <c:pt idx="36181">
                  <c:v>18090.5</c:v>
                </c:pt>
                <c:pt idx="36182">
                  <c:v>18091</c:v>
                </c:pt>
                <c:pt idx="36183">
                  <c:v>18091.5</c:v>
                </c:pt>
                <c:pt idx="36184">
                  <c:v>18092</c:v>
                </c:pt>
                <c:pt idx="36185">
                  <c:v>18092.5</c:v>
                </c:pt>
                <c:pt idx="36186">
                  <c:v>18093</c:v>
                </c:pt>
                <c:pt idx="36187">
                  <c:v>18093.5</c:v>
                </c:pt>
                <c:pt idx="36188">
                  <c:v>18094</c:v>
                </c:pt>
                <c:pt idx="36189">
                  <c:v>18094.5</c:v>
                </c:pt>
                <c:pt idx="36190">
                  <c:v>18095</c:v>
                </c:pt>
                <c:pt idx="36191">
                  <c:v>18095.5</c:v>
                </c:pt>
                <c:pt idx="36192">
                  <c:v>18096</c:v>
                </c:pt>
                <c:pt idx="36193">
                  <c:v>18096.5</c:v>
                </c:pt>
                <c:pt idx="36194">
                  <c:v>18097</c:v>
                </c:pt>
                <c:pt idx="36195">
                  <c:v>18097.5</c:v>
                </c:pt>
                <c:pt idx="36196">
                  <c:v>18098</c:v>
                </c:pt>
                <c:pt idx="36197">
                  <c:v>18098.5</c:v>
                </c:pt>
                <c:pt idx="36198">
                  <c:v>18099</c:v>
                </c:pt>
                <c:pt idx="36199">
                  <c:v>18099.5</c:v>
                </c:pt>
                <c:pt idx="36200">
                  <c:v>18100</c:v>
                </c:pt>
                <c:pt idx="36201">
                  <c:v>18100.5</c:v>
                </c:pt>
                <c:pt idx="36202">
                  <c:v>18101</c:v>
                </c:pt>
                <c:pt idx="36203">
                  <c:v>18101.5</c:v>
                </c:pt>
                <c:pt idx="36204">
                  <c:v>18102</c:v>
                </c:pt>
                <c:pt idx="36205">
                  <c:v>18102.5</c:v>
                </c:pt>
                <c:pt idx="36206">
                  <c:v>18103</c:v>
                </c:pt>
                <c:pt idx="36207">
                  <c:v>18103.5</c:v>
                </c:pt>
                <c:pt idx="36208">
                  <c:v>18104</c:v>
                </c:pt>
                <c:pt idx="36209">
                  <c:v>18104.5</c:v>
                </c:pt>
                <c:pt idx="36210">
                  <c:v>18105</c:v>
                </c:pt>
                <c:pt idx="36211">
                  <c:v>18105.5</c:v>
                </c:pt>
                <c:pt idx="36212">
                  <c:v>18106</c:v>
                </c:pt>
                <c:pt idx="36213">
                  <c:v>18106.5</c:v>
                </c:pt>
                <c:pt idx="36214">
                  <c:v>18107</c:v>
                </c:pt>
                <c:pt idx="36215">
                  <c:v>18107.5</c:v>
                </c:pt>
                <c:pt idx="36216">
                  <c:v>18108</c:v>
                </c:pt>
                <c:pt idx="36217">
                  <c:v>18108.5</c:v>
                </c:pt>
                <c:pt idx="36218">
                  <c:v>18109</c:v>
                </c:pt>
                <c:pt idx="36219">
                  <c:v>18109.5</c:v>
                </c:pt>
                <c:pt idx="36220">
                  <c:v>18110</c:v>
                </c:pt>
                <c:pt idx="36221">
                  <c:v>18110.5</c:v>
                </c:pt>
                <c:pt idx="36222">
                  <c:v>18111</c:v>
                </c:pt>
                <c:pt idx="36223">
                  <c:v>18111.5</c:v>
                </c:pt>
                <c:pt idx="36224">
                  <c:v>18112</c:v>
                </c:pt>
                <c:pt idx="36225">
                  <c:v>18112.5</c:v>
                </c:pt>
                <c:pt idx="36226">
                  <c:v>18113</c:v>
                </c:pt>
                <c:pt idx="36227">
                  <c:v>18113.5</c:v>
                </c:pt>
                <c:pt idx="36228">
                  <c:v>18114</c:v>
                </c:pt>
                <c:pt idx="36229">
                  <c:v>18114.5</c:v>
                </c:pt>
                <c:pt idx="36230">
                  <c:v>18115</c:v>
                </c:pt>
                <c:pt idx="36231">
                  <c:v>18115.5</c:v>
                </c:pt>
                <c:pt idx="36232">
                  <c:v>18116</c:v>
                </c:pt>
                <c:pt idx="36233">
                  <c:v>18116.5</c:v>
                </c:pt>
                <c:pt idx="36234">
                  <c:v>18117</c:v>
                </c:pt>
                <c:pt idx="36235">
                  <c:v>18117.5</c:v>
                </c:pt>
                <c:pt idx="36236">
                  <c:v>18118</c:v>
                </c:pt>
                <c:pt idx="36237">
                  <c:v>18118.5</c:v>
                </c:pt>
                <c:pt idx="36238">
                  <c:v>18119</c:v>
                </c:pt>
                <c:pt idx="36239">
                  <c:v>18119.5</c:v>
                </c:pt>
                <c:pt idx="36240">
                  <c:v>18120</c:v>
                </c:pt>
                <c:pt idx="36241">
                  <c:v>18120.5</c:v>
                </c:pt>
                <c:pt idx="36242">
                  <c:v>18121</c:v>
                </c:pt>
                <c:pt idx="36243">
                  <c:v>18121.5</c:v>
                </c:pt>
                <c:pt idx="36244">
                  <c:v>18122</c:v>
                </c:pt>
                <c:pt idx="36245">
                  <c:v>18122.5</c:v>
                </c:pt>
                <c:pt idx="36246">
                  <c:v>18123</c:v>
                </c:pt>
                <c:pt idx="36247">
                  <c:v>18123.5</c:v>
                </c:pt>
                <c:pt idx="36248">
                  <c:v>18124</c:v>
                </c:pt>
                <c:pt idx="36249">
                  <c:v>18124.5</c:v>
                </c:pt>
                <c:pt idx="36250">
                  <c:v>18125</c:v>
                </c:pt>
                <c:pt idx="36251">
                  <c:v>18125.5</c:v>
                </c:pt>
                <c:pt idx="36252">
                  <c:v>18126</c:v>
                </c:pt>
                <c:pt idx="36253">
                  <c:v>18126.5</c:v>
                </c:pt>
                <c:pt idx="36254">
                  <c:v>18127</c:v>
                </c:pt>
                <c:pt idx="36255">
                  <c:v>18127.5</c:v>
                </c:pt>
                <c:pt idx="36256">
                  <c:v>18128</c:v>
                </c:pt>
                <c:pt idx="36257">
                  <c:v>18128.5</c:v>
                </c:pt>
                <c:pt idx="36258">
                  <c:v>18129</c:v>
                </c:pt>
                <c:pt idx="36259">
                  <c:v>18129.5</c:v>
                </c:pt>
                <c:pt idx="36260">
                  <c:v>18130</c:v>
                </c:pt>
                <c:pt idx="36261">
                  <c:v>18130.5</c:v>
                </c:pt>
                <c:pt idx="36262">
                  <c:v>18131</c:v>
                </c:pt>
                <c:pt idx="36263">
                  <c:v>18131.5</c:v>
                </c:pt>
                <c:pt idx="36264">
                  <c:v>18132</c:v>
                </c:pt>
                <c:pt idx="36265">
                  <c:v>18132.5</c:v>
                </c:pt>
                <c:pt idx="36266">
                  <c:v>18133</c:v>
                </c:pt>
                <c:pt idx="36267">
                  <c:v>18133.5</c:v>
                </c:pt>
                <c:pt idx="36268">
                  <c:v>18134</c:v>
                </c:pt>
                <c:pt idx="36269">
                  <c:v>18134.5</c:v>
                </c:pt>
                <c:pt idx="36270">
                  <c:v>18135</c:v>
                </c:pt>
                <c:pt idx="36271">
                  <c:v>18135.5</c:v>
                </c:pt>
                <c:pt idx="36272">
                  <c:v>18136</c:v>
                </c:pt>
                <c:pt idx="36273">
                  <c:v>18136.5</c:v>
                </c:pt>
                <c:pt idx="36274">
                  <c:v>18137</c:v>
                </c:pt>
                <c:pt idx="36275">
                  <c:v>18137.5</c:v>
                </c:pt>
                <c:pt idx="36276">
                  <c:v>18138</c:v>
                </c:pt>
                <c:pt idx="36277">
                  <c:v>18138.5</c:v>
                </c:pt>
                <c:pt idx="36278">
                  <c:v>18139</c:v>
                </c:pt>
                <c:pt idx="36279">
                  <c:v>18139.5</c:v>
                </c:pt>
                <c:pt idx="36280">
                  <c:v>18140</c:v>
                </c:pt>
                <c:pt idx="36281">
                  <c:v>18140.5</c:v>
                </c:pt>
                <c:pt idx="36282">
                  <c:v>18141</c:v>
                </c:pt>
                <c:pt idx="36283">
                  <c:v>18141.5</c:v>
                </c:pt>
                <c:pt idx="36284">
                  <c:v>18142</c:v>
                </c:pt>
                <c:pt idx="36285">
                  <c:v>18142.5</c:v>
                </c:pt>
                <c:pt idx="36286">
                  <c:v>18143</c:v>
                </c:pt>
                <c:pt idx="36287">
                  <c:v>18143.5</c:v>
                </c:pt>
                <c:pt idx="36288">
                  <c:v>18144</c:v>
                </c:pt>
                <c:pt idx="36289">
                  <c:v>18144.5</c:v>
                </c:pt>
                <c:pt idx="36290">
                  <c:v>18145</c:v>
                </c:pt>
                <c:pt idx="36291">
                  <c:v>18145.5</c:v>
                </c:pt>
                <c:pt idx="36292">
                  <c:v>18146</c:v>
                </c:pt>
                <c:pt idx="36293">
                  <c:v>18146.5</c:v>
                </c:pt>
                <c:pt idx="36294">
                  <c:v>18147</c:v>
                </c:pt>
                <c:pt idx="36295">
                  <c:v>18147.5</c:v>
                </c:pt>
                <c:pt idx="36296">
                  <c:v>18148</c:v>
                </c:pt>
                <c:pt idx="36297">
                  <c:v>18148.5</c:v>
                </c:pt>
                <c:pt idx="36298">
                  <c:v>18149</c:v>
                </c:pt>
                <c:pt idx="36299">
                  <c:v>18149.5</c:v>
                </c:pt>
                <c:pt idx="36300">
                  <c:v>18150</c:v>
                </c:pt>
                <c:pt idx="36301">
                  <c:v>18150.5</c:v>
                </c:pt>
                <c:pt idx="36302">
                  <c:v>18151</c:v>
                </c:pt>
                <c:pt idx="36303">
                  <c:v>18151.5</c:v>
                </c:pt>
                <c:pt idx="36304">
                  <c:v>18152</c:v>
                </c:pt>
                <c:pt idx="36305">
                  <c:v>18152.5</c:v>
                </c:pt>
                <c:pt idx="36306">
                  <c:v>18153</c:v>
                </c:pt>
                <c:pt idx="36307">
                  <c:v>18153.5</c:v>
                </c:pt>
                <c:pt idx="36308">
                  <c:v>18154</c:v>
                </c:pt>
                <c:pt idx="36309">
                  <c:v>18154.5</c:v>
                </c:pt>
                <c:pt idx="36310">
                  <c:v>18155</c:v>
                </c:pt>
                <c:pt idx="36311">
                  <c:v>18155.5</c:v>
                </c:pt>
                <c:pt idx="36312">
                  <c:v>18156</c:v>
                </c:pt>
                <c:pt idx="36313">
                  <c:v>18156.5</c:v>
                </c:pt>
                <c:pt idx="36314">
                  <c:v>18157</c:v>
                </c:pt>
                <c:pt idx="36315">
                  <c:v>18157.5</c:v>
                </c:pt>
                <c:pt idx="36316">
                  <c:v>18158</c:v>
                </c:pt>
                <c:pt idx="36317">
                  <c:v>18158.5</c:v>
                </c:pt>
                <c:pt idx="36318">
                  <c:v>18159</c:v>
                </c:pt>
                <c:pt idx="36319">
                  <c:v>18159.5</c:v>
                </c:pt>
                <c:pt idx="36320">
                  <c:v>18160</c:v>
                </c:pt>
                <c:pt idx="36321">
                  <c:v>18160.5</c:v>
                </c:pt>
                <c:pt idx="36322">
                  <c:v>18161</c:v>
                </c:pt>
                <c:pt idx="36323">
                  <c:v>18161.5</c:v>
                </c:pt>
                <c:pt idx="36324">
                  <c:v>18162</c:v>
                </c:pt>
                <c:pt idx="36325">
                  <c:v>18162.5</c:v>
                </c:pt>
                <c:pt idx="36326">
                  <c:v>18163</c:v>
                </c:pt>
                <c:pt idx="36327">
                  <c:v>18163.5</c:v>
                </c:pt>
                <c:pt idx="36328">
                  <c:v>18164</c:v>
                </c:pt>
                <c:pt idx="36329">
                  <c:v>18164.5</c:v>
                </c:pt>
                <c:pt idx="36330">
                  <c:v>18165</c:v>
                </c:pt>
                <c:pt idx="36331">
                  <c:v>18165.5</c:v>
                </c:pt>
                <c:pt idx="36332">
                  <c:v>18166</c:v>
                </c:pt>
                <c:pt idx="36333">
                  <c:v>18166.5</c:v>
                </c:pt>
                <c:pt idx="36334">
                  <c:v>18167</c:v>
                </c:pt>
                <c:pt idx="36335">
                  <c:v>18167.5</c:v>
                </c:pt>
                <c:pt idx="36336">
                  <c:v>18168</c:v>
                </c:pt>
                <c:pt idx="36337">
                  <c:v>18168.5</c:v>
                </c:pt>
                <c:pt idx="36338">
                  <c:v>18169</c:v>
                </c:pt>
                <c:pt idx="36339">
                  <c:v>18169.5</c:v>
                </c:pt>
                <c:pt idx="36340">
                  <c:v>18170</c:v>
                </c:pt>
                <c:pt idx="36341">
                  <c:v>18170.5</c:v>
                </c:pt>
                <c:pt idx="36342">
                  <c:v>18171</c:v>
                </c:pt>
                <c:pt idx="36343">
                  <c:v>18171.5</c:v>
                </c:pt>
                <c:pt idx="36344">
                  <c:v>18172</c:v>
                </c:pt>
                <c:pt idx="36345">
                  <c:v>18172.5</c:v>
                </c:pt>
                <c:pt idx="36346">
                  <c:v>18173</c:v>
                </c:pt>
                <c:pt idx="36347">
                  <c:v>18173.5</c:v>
                </c:pt>
                <c:pt idx="36348">
                  <c:v>18174</c:v>
                </c:pt>
                <c:pt idx="36349">
                  <c:v>18174.5</c:v>
                </c:pt>
                <c:pt idx="36350">
                  <c:v>18175</c:v>
                </c:pt>
                <c:pt idx="36351">
                  <c:v>18175.5</c:v>
                </c:pt>
                <c:pt idx="36352">
                  <c:v>18176</c:v>
                </c:pt>
                <c:pt idx="36353">
                  <c:v>18176.5</c:v>
                </c:pt>
                <c:pt idx="36354">
                  <c:v>18177</c:v>
                </c:pt>
                <c:pt idx="36355">
                  <c:v>18177.5</c:v>
                </c:pt>
                <c:pt idx="36356">
                  <c:v>18178</c:v>
                </c:pt>
                <c:pt idx="36357">
                  <c:v>18178.5</c:v>
                </c:pt>
                <c:pt idx="36358">
                  <c:v>18179</c:v>
                </c:pt>
                <c:pt idx="36359">
                  <c:v>18179.5</c:v>
                </c:pt>
                <c:pt idx="36360">
                  <c:v>18180</c:v>
                </c:pt>
                <c:pt idx="36361">
                  <c:v>18180.5</c:v>
                </c:pt>
                <c:pt idx="36362">
                  <c:v>18181</c:v>
                </c:pt>
                <c:pt idx="36363">
                  <c:v>18181.5</c:v>
                </c:pt>
                <c:pt idx="36364">
                  <c:v>18182</c:v>
                </c:pt>
                <c:pt idx="36365">
                  <c:v>18182.5</c:v>
                </c:pt>
                <c:pt idx="36366">
                  <c:v>18183</c:v>
                </c:pt>
                <c:pt idx="36367">
                  <c:v>18183.5</c:v>
                </c:pt>
                <c:pt idx="36368">
                  <c:v>18184</c:v>
                </c:pt>
                <c:pt idx="36369">
                  <c:v>18184.5</c:v>
                </c:pt>
                <c:pt idx="36370">
                  <c:v>18185</c:v>
                </c:pt>
                <c:pt idx="36371">
                  <c:v>18185.5</c:v>
                </c:pt>
                <c:pt idx="36372">
                  <c:v>18186</c:v>
                </c:pt>
                <c:pt idx="36373">
                  <c:v>18186.5</c:v>
                </c:pt>
                <c:pt idx="36374">
                  <c:v>18187</c:v>
                </c:pt>
                <c:pt idx="36375">
                  <c:v>18187.5</c:v>
                </c:pt>
                <c:pt idx="36376">
                  <c:v>18188</c:v>
                </c:pt>
                <c:pt idx="36377">
                  <c:v>18188.5</c:v>
                </c:pt>
                <c:pt idx="36378">
                  <c:v>18189</c:v>
                </c:pt>
                <c:pt idx="36379">
                  <c:v>18189.5</c:v>
                </c:pt>
                <c:pt idx="36380">
                  <c:v>18190</c:v>
                </c:pt>
                <c:pt idx="36381">
                  <c:v>18190.5</c:v>
                </c:pt>
                <c:pt idx="36382">
                  <c:v>18191</c:v>
                </c:pt>
                <c:pt idx="36383">
                  <c:v>18191.5</c:v>
                </c:pt>
                <c:pt idx="36384">
                  <c:v>18192</c:v>
                </c:pt>
                <c:pt idx="36385">
                  <c:v>18192.5</c:v>
                </c:pt>
                <c:pt idx="36386">
                  <c:v>18193</c:v>
                </c:pt>
                <c:pt idx="36387">
                  <c:v>18193.5</c:v>
                </c:pt>
                <c:pt idx="36388">
                  <c:v>18194</c:v>
                </c:pt>
                <c:pt idx="36389">
                  <c:v>18194.5</c:v>
                </c:pt>
                <c:pt idx="36390">
                  <c:v>18195</c:v>
                </c:pt>
                <c:pt idx="36391">
                  <c:v>18195.5</c:v>
                </c:pt>
                <c:pt idx="36392">
                  <c:v>18196</c:v>
                </c:pt>
                <c:pt idx="36393">
                  <c:v>18196.5</c:v>
                </c:pt>
                <c:pt idx="36394">
                  <c:v>18197</c:v>
                </c:pt>
                <c:pt idx="36395">
                  <c:v>18197.5</c:v>
                </c:pt>
                <c:pt idx="36396">
                  <c:v>18198</c:v>
                </c:pt>
                <c:pt idx="36397">
                  <c:v>18198.5</c:v>
                </c:pt>
                <c:pt idx="36398">
                  <c:v>18199</c:v>
                </c:pt>
                <c:pt idx="36399">
                  <c:v>18199.5</c:v>
                </c:pt>
                <c:pt idx="36400">
                  <c:v>18200</c:v>
                </c:pt>
                <c:pt idx="36401">
                  <c:v>18200.5</c:v>
                </c:pt>
                <c:pt idx="36402">
                  <c:v>18201</c:v>
                </c:pt>
                <c:pt idx="36403">
                  <c:v>18201.5</c:v>
                </c:pt>
                <c:pt idx="36404">
                  <c:v>18202</c:v>
                </c:pt>
                <c:pt idx="36405">
                  <c:v>18202.5</c:v>
                </c:pt>
                <c:pt idx="36406">
                  <c:v>18203</c:v>
                </c:pt>
                <c:pt idx="36407">
                  <c:v>18203.5</c:v>
                </c:pt>
                <c:pt idx="36408">
                  <c:v>18204</c:v>
                </c:pt>
                <c:pt idx="36409">
                  <c:v>18204.5</c:v>
                </c:pt>
                <c:pt idx="36410">
                  <c:v>18205</c:v>
                </c:pt>
                <c:pt idx="36411">
                  <c:v>18205.5</c:v>
                </c:pt>
                <c:pt idx="36412">
                  <c:v>18206</c:v>
                </c:pt>
                <c:pt idx="36413">
                  <c:v>18206.5</c:v>
                </c:pt>
                <c:pt idx="36414">
                  <c:v>18207</c:v>
                </c:pt>
                <c:pt idx="36415">
                  <c:v>18207.5</c:v>
                </c:pt>
                <c:pt idx="36416">
                  <c:v>18208</c:v>
                </c:pt>
                <c:pt idx="36417">
                  <c:v>18208.5</c:v>
                </c:pt>
                <c:pt idx="36418">
                  <c:v>18209</c:v>
                </c:pt>
                <c:pt idx="36419">
                  <c:v>18209.5</c:v>
                </c:pt>
                <c:pt idx="36420">
                  <c:v>18210</c:v>
                </c:pt>
                <c:pt idx="36421">
                  <c:v>18210.5</c:v>
                </c:pt>
                <c:pt idx="36422">
                  <c:v>18211</c:v>
                </c:pt>
                <c:pt idx="36423">
                  <c:v>18211.5</c:v>
                </c:pt>
                <c:pt idx="36424">
                  <c:v>18212</c:v>
                </c:pt>
                <c:pt idx="36425">
                  <c:v>18212.5</c:v>
                </c:pt>
                <c:pt idx="36426">
                  <c:v>18213</c:v>
                </c:pt>
                <c:pt idx="36427">
                  <c:v>18213.5</c:v>
                </c:pt>
                <c:pt idx="36428">
                  <c:v>18214</c:v>
                </c:pt>
                <c:pt idx="36429">
                  <c:v>18214.5</c:v>
                </c:pt>
                <c:pt idx="36430">
                  <c:v>18215</c:v>
                </c:pt>
                <c:pt idx="36431">
                  <c:v>18215.5</c:v>
                </c:pt>
                <c:pt idx="36432">
                  <c:v>18216</c:v>
                </c:pt>
                <c:pt idx="36433">
                  <c:v>18216.5</c:v>
                </c:pt>
                <c:pt idx="36434">
                  <c:v>18217</c:v>
                </c:pt>
                <c:pt idx="36435">
                  <c:v>18217.5</c:v>
                </c:pt>
                <c:pt idx="36436">
                  <c:v>18218</c:v>
                </c:pt>
                <c:pt idx="36437">
                  <c:v>18218.5</c:v>
                </c:pt>
                <c:pt idx="36438">
                  <c:v>18219</c:v>
                </c:pt>
                <c:pt idx="36439">
                  <c:v>18219.5</c:v>
                </c:pt>
                <c:pt idx="36440">
                  <c:v>18220</c:v>
                </c:pt>
                <c:pt idx="36441">
                  <c:v>18220.5</c:v>
                </c:pt>
                <c:pt idx="36442">
                  <c:v>18221</c:v>
                </c:pt>
                <c:pt idx="36443">
                  <c:v>18221.5</c:v>
                </c:pt>
                <c:pt idx="36444">
                  <c:v>18222</c:v>
                </c:pt>
                <c:pt idx="36445">
                  <c:v>18222.5</c:v>
                </c:pt>
                <c:pt idx="36446">
                  <c:v>18223</c:v>
                </c:pt>
                <c:pt idx="36447">
                  <c:v>18223.5</c:v>
                </c:pt>
                <c:pt idx="36448">
                  <c:v>18224</c:v>
                </c:pt>
                <c:pt idx="36449">
                  <c:v>18224.5</c:v>
                </c:pt>
                <c:pt idx="36450">
                  <c:v>18225</c:v>
                </c:pt>
                <c:pt idx="36451">
                  <c:v>18225.5</c:v>
                </c:pt>
                <c:pt idx="36452">
                  <c:v>18226</c:v>
                </c:pt>
                <c:pt idx="36453">
                  <c:v>18226.5</c:v>
                </c:pt>
                <c:pt idx="36454">
                  <c:v>18227</c:v>
                </c:pt>
                <c:pt idx="36455">
                  <c:v>18227.5</c:v>
                </c:pt>
                <c:pt idx="36456">
                  <c:v>18228</c:v>
                </c:pt>
                <c:pt idx="36457">
                  <c:v>18228.5</c:v>
                </c:pt>
                <c:pt idx="36458">
                  <c:v>18229</c:v>
                </c:pt>
                <c:pt idx="36459">
                  <c:v>18229.5</c:v>
                </c:pt>
                <c:pt idx="36460">
                  <c:v>18230</c:v>
                </c:pt>
                <c:pt idx="36461">
                  <c:v>18230.5</c:v>
                </c:pt>
                <c:pt idx="36462">
                  <c:v>18231</c:v>
                </c:pt>
                <c:pt idx="36463">
                  <c:v>18231.5</c:v>
                </c:pt>
                <c:pt idx="36464">
                  <c:v>18232</c:v>
                </c:pt>
                <c:pt idx="36465">
                  <c:v>18232.5</c:v>
                </c:pt>
                <c:pt idx="36466">
                  <c:v>18233</c:v>
                </c:pt>
                <c:pt idx="36467">
                  <c:v>18233.5</c:v>
                </c:pt>
                <c:pt idx="36468">
                  <c:v>18234</c:v>
                </c:pt>
                <c:pt idx="36469">
                  <c:v>18234.5</c:v>
                </c:pt>
                <c:pt idx="36470">
                  <c:v>18235</c:v>
                </c:pt>
                <c:pt idx="36471">
                  <c:v>18235.5</c:v>
                </c:pt>
                <c:pt idx="36472">
                  <c:v>18236</c:v>
                </c:pt>
                <c:pt idx="36473">
                  <c:v>18236.5</c:v>
                </c:pt>
                <c:pt idx="36474">
                  <c:v>18237</c:v>
                </c:pt>
                <c:pt idx="36475">
                  <c:v>18237.5</c:v>
                </c:pt>
                <c:pt idx="36476">
                  <c:v>18238</c:v>
                </c:pt>
                <c:pt idx="36477">
                  <c:v>18238.5</c:v>
                </c:pt>
                <c:pt idx="36478">
                  <c:v>18239</c:v>
                </c:pt>
                <c:pt idx="36479">
                  <c:v>18239.5</c:v>
                </c:pt>
                <c:pt idx="36480">
                  <c:v>18240</c:v>
                </c:pt>
                <c:pt idx="36481">
                  <c:v>18240.5</c:v>
                </c:pt>
                <c:pt idx="36482">
                  <c:v>18241</c:v>
                </c:pt>
                <c:pt idx="36483">
                  <c:v>18241.5</c:v>
                </c:pt>
                <c:pt idx="36484">
                  <c:v>18242</c:v>
                </c:pt>
                <c:pt idx="36485">
                  <c:v>18242.5</c:v>
                </c:pt>
                <c:pt idx="36486">
                  <c:v>18243</c:v>
                </c:pt>
                <c:pt idx="36487">
                  <c:v>18243.5</c:v>
                </c:pt>
                <c:pt idx="36488">
                  <c:v>18244</c:v>
                </c:pt>
                <c:pt idx="36489">
                  <c:v>18244.5</c:v>
                </c:pt>
                <c:pt idx="36490">
                  <c:v>18245</c:v>
                </c:pt>
                <c:pt idx="36491">
                  <c:v>18245.5</c:v>
                </c:pt>
                <c:pt idx="36492">
                  <c:v>18246</c:v>
                </c:pt>
                <c:pt idx="36493">
                  <c:v>18246.5</c:v>
                </c:pt>
                <c:pt idx="36494">
                  <c:v>18247</c:v>
                </c:pt>
                <c:pt idx="36495">
                  <c:v>18247.5</c:v>
                </c:pt>
                <c:pt idx="36496">
                  <c:v>18248</c:v>
                </c:pt>
                <c:pt idx="36497">
                  <c:v>18248.5</c:v>
                </c:pt>
                <c:pt idx="36498">
                  <c:v>18249</c:v>
                </c:pt>
                <c:pt idx="36499">
                  <c:v>18249.5</c:v>
                </c:pt>
                <c:pt idx="36500">
                  <c:v>18250</c:v>
                </c:pt>
                <c:pt idx="36501">
                  <c:v>18250.5</c:v>
                </c:pt>
                <c:pt idx="36502">
                  <c:v>18251</c:v>
                </c:pt>
                <c:pt idx="36503">
                  <c:v>18251.5</c:v>
                </c:pt>
                <c:pt idx="36504">
                  <c:v>18252</c:v>
                </c:pt>
                <c:pt idx="36505">
                  <c:v>18252.5</c:v>
                </c:pt>
                <c:pt idx="36506">
                  <c:v>18253</c:v>
                </c:pt>
                <c:pt idx="36507">
                  <c:v>18253.5</c:v>
                </c:pt>
                <c:pt idx="36508">
                  <c:v>18254</c:v>
                </c:pt>
                <c:pt idx="36509">
                  <c:v>18254.5</c:v>
                </c:pt>
                <c:pt idx="36510">
                  <c:v>18255</c:v>
                </c:pt>
                <c:pt idx="36511">
                  <c:v>18255.5</c:v>
                </c:pt>
                <c:pt idx="36512">
                  <c:v>18256</c:v>
                </c:pt>
                <c:pt idx="36513">
                  <c:v>18256.5</c:v>
                </c:pt>
                <c:pt idx="36514">
                  <c:v>18257</c:v>
                </c:pt>
                <c:pt idx="36515">
                  <c:v>18257.5</c:v>
                </c:pt>
                <c:pt idx="36516">
                  <c:v>18258</c:v>
                </c:pt>
                <c:pt idx="36517">
                  <c:v>18258.5</c:v>
                </c:pt>
                <c:pt idx="36518">
                  <c:v>18259</c:v>
                </c:pt>
                <c:pt idx="36519">
                  <c:v>18259.5</c:v>
                </c:pt>
                <c:pt idx="36520">
                  <c:v>18260</c:v>
                </c:pt>
                <c:pt idx="36521">
                  <c:v>18260.5</c:v>
                </c:pt>
                <c:pt idx="36522">
                  <c:v>18261</c:v>
                </c:pt>
                <c:pt idx="36523">
                  <c:v>18261.5</c:v>
                </c:pt>
                <c:pt idx="36524">
                  <c:v>18262</c:v>
                </c:pt>
                <c:pt idx="36525">
                  <c:v>18262.5</c:v>
                </c:pt>
                <c:pt idx="36526">
                  <c:v>18263</c:v>
                </c:pt>
                <c:pt idx="36527">
                  <c:v>18263.5</c:v>
                </c:pt>
                <c:pt idx="36528">
                  <c:v>18264</c:v>
                </c:pt>
                <c:pt idx="36529">
                  <c:v>18264.5</c:v>
                </c:pt>
                <c:pt idx="36530">
                  <c:v>18265</c:v>
                </c:pt>
                <c:pt idx="36531">
                  <c:v>18265.5</c:v>
                </c:pt>
                <c:pt idx="36532">
                  <c:v>18266</c:v>
                </c:pt>
                <c:pt idx="36533">
                  <c:v>18266.5</c:v>
                </c:pt>
                <c:pt idx="36534">
                  <c:v>18267</c:v>
                </c:pt>
                <c:pt idx="36535">
                  <c:v>18267.5</c:v>
                </c:pt>
                <c:pt idx="36536">
                  <c:v>18268</c:v>
                </c:pt>
                <c:pt idx="36537">
                  <c:v>18268.5</c:v>
                </c:pt>
                <c:pt idx="36538">
                  <c:v>18269</c:v>
                </c:pt>
                <c:pt idx="36539">
                  <c:v>18269.5</c:v>
                </c:pt>
                <c:pt idx="36540">
                  <c:v>18270</c:v>
                </c:pt>
                <c:pt idx="36541">
                  <c:v>18270.5</c:v>
                </c:pt>
                <c:pt idx="36542">
                  <c:v>18271</c:v>
                </c:pt>
                <c:pt idx="36543">
                  <c:v>18271.5</c:v>
                </c:pt>
                <c:pt idx="36544">
                  <c:v>18272</c:v>
                </c:pt>
                <c:pt idx="36545">
                  <c:v>18272.5</c:v>
                </c:pt>
                <c:pt idx="36546">
                  <c:v>18273</c:v>
                </c:pt>
                <c:pt idx="36547">
                  <c:v>18273.5</c:v>
                </c:pt>
                <c:pt idx="36548">
                  <c:v>18274</c:v>
                </c:pt>
                <c:pt idx="36549">
                  <c:v>18274.5</c:v>
                </c:pt>
                <c:pt idx="36550">
                  <c:v>18275</c:v>
                </c:pt>
                <c:pt idx="36551">
                  <c:v>18275.5</c:v>
                </c:pt>
                <c:pt idx="36552">
                  <c:v>18276</c:v>
                </c:pt>
                <c:pt idx="36553">
                  <c:v>18276.5</c:v>
                </c:pt>
                <c:pt idx="36554">
                  <c:v>18277</c:v>
                </c:pt>
                <c:pt idx="36555">
                  <c:v>18277.5</c:v>
                </c:pt>
                <c:pt idx="36556">
                  <c:v>18278</c:v>
                </c:pt>
                <c:pt idx="36557">
                  <c:v>18278.5</c:v>
                </c:pt>
                <c:pt idx="36558">
                  <c:v>18279</c:v>
                </c:pt>
                <c:pt idx="36559">
                  <c:v>18279.5</c:v>
                </c:pt>
                <c:pt idx="36560">
                  <c:v>18280</c:v>
                </c:pt>
                <c:pt idx="36561">
                  <c:v>18280.5</c:v>
                </c:pt>
                <c:pt idx="36562">
                  <c:v>18281</c:v>
                </c:pt>
                <c:pt idx="36563">
                  <c:v>18281.5</c:v>
                </c:pt>
                <c:pt idx="36564">
                  <c:v>18282</c:v>
                </c:pt>
                <c:pt idx="36565">
                  <c:v>18282.5</c:v>
                </c:pt>
                <c:pt idx="36566">
                  <c:v>18283</c:v>
                </c:pt>
                <c:pt idx="36567">
                  <c:v>18283.5</c:v>
                </c:pt>
                <c:pt idx="36568">
                  <c:v>18284</c:v>
                </c:pt>
                <c:pt idx="36569">
                  <c:v>18284.5</c:v>
                </c:pt>
                <c:pt idx="36570">
                  <c:v>18285</c:v>
                </c:pt>
                <c:pt idx="36571">
                  <c:v>18285.5</c:v>
                </c:pt>
                <c:pt idx="36572">
                  <c:v>18286</c:v>
                </c:pt>
                <c:pt idx="36573">
                  <c:v>18286.5</c:v>
                </c:pt>
                <c:pt idx="36574">
                  <c:v>18287</c:v>
                </c:pt>
                <c:pt idx="36575">
                  <c:v>18287.5</c:v>
                </c:pt>
                <c:pt idx="36576">
                  <c:v>18288</c:v>
                </c:pt>
                <c:pt idx="36577">
                  <c:v>18288.5</c:v>
                </c:pt>
                <c:pt idx="36578">
                  <c:v>18289</c:v>
                </c:pt>
                <c:pt idx="36579">
                  <c:v>18289.5</c:v>
                </c:pt>
                <c:pt idx="36580">
                  <c:v>18290</c:v>
                </c:pt>
                <c:pt idx="36581">
                  <c:v>18290.5</c:v>
                </c:pt>
                <c:pt idx="36582">
                  <c:v>18291</c:v>
                </c:pt>
                <c:pt idx="36583">
                  <c:v>18291.5</c:v>
                </c:pt>
                <c:pt idx="36584">
                  <c:v>18292</c:v>
                </c:pt>
                <c:pt idx="36585">
                  <c:v>18292.5</c:v>
                </c:pt>
                <c:pt idx="36586">
                  <c:v>18293</c:v>
                </c:pt>
                <c:pt idx="36587">
                  <c:v>18293.5</c:v>
                </c:pt>
                <c:pt idx="36588">
                  <c:v>18294</c:v>
                </c:pt>
                <c:pt idx="36589">
                  <c:v>18294.5</c:v>
                </c:pt>
                <c:pt idx="36590">
                  <c:v>18295</c:v>
                </c:pt>
                <c:pt idx="36591">
                  <c:v>18295.5</c:v>
                </c:pt>
                <c:pt idx="36592">
                  <c:v>18296</c:v>
                </c:pt>
                <c:pt idx="36593">
                  <c:v>18296.5</c:v>
                </c:pt>
                <c:pt idx="36594">
                  <c:v>18297</c:v>
                </c:pt>
                <c:pt idx="36595">
                  <c:v>18297.5</c:v>
                </c:pt>
                <c:pt idx="36596">
                  <c:v>18298</c:v>
                </c:pt>
                <c:pt idx="36597">
                  <c:v>18298.5</c:v>
                </c:pt>
                <c:pt idx="36598">
                  <c:v>18299</c:v>
                </c:pt>
                <c:pt idx="36599">
                  <c:v>18299.5</c:v>
                </c:pt>
                <c:pt idx="36600">
                  <c:v>18300</c:v>
                </c:pt>
                <c:pt idx="36601">
                  <c:v>18300.5</c:v>
                </c:pt>
                <c:pt idx="36602">
                  <c:v>18301</c:v>
                </c:pt>
                <c:pt idx="36603">
                  <c:v>18301.5</c:v>
                </c:pt>
                <c:pt idx="36604">
                  <c:v>18302</c:v>
                </c:pt>
                <c:pt idx="36605">
                  <c:v>18302.5</c:v>
                </c:pt>
                <c:pt idx="36606">
                  <c:v>18303</c:v>
                </c:pt>
                <c:pt idx="36607">
                  <c:v>18303.5</c:v>
                </c:pt>
                <c:pt idx="36608">
                  <c:v>18304</c:v>
                </c:pt>
                <c:pt idx="36609">
                  <c:v>18304.5</c:v>
                </c:pt>
                <c:pt idx="36610">
                  <c:v>18305</c:v>
                </c:pt>
                <c:pt idx="36611">
                  <c:v>18305.5</c:v>
                </c:pt>
                <c:pt idx="36612">
                  <c:v>18306</c:v>
                </c:pt>
                <c:pt idx="36613">
                  <c:v>18306.5</c:v>
                </c:pt>
                <c:pt idx="36614">
                  <c:v>18307</c:v>
                </c:pt>
                <c:pt idx="36615">
                  <c:v>18307.5</c:v>
                </c:pt>
                <c:pt idx="36616">
                  <c:v>18308</c:v>
                </c:pt>
                <c:pt idx="36617">
                  <c:v>18308.5</c:v>
                </c:pt>
                <c:pt idx="36618">
                  <c:v>18309</c:v>
                </c:pt>
                <c:pt idx="36619">
                  <c:v>18309.5</c:v>
                </c:pt>
                <c:pt idx="36620">
                  <c:v>18310</c:v>
                </c:pt>
                <c:pt idx="36621">
                  <c:v>18310.5</c:v>
                </c:pt>
                <c:pt idx="36622">
                  <c:v>18311</c:v>
                </c:pt>
                <c:pt idx="36623">
                  <c:v>18311.5</c:v>
                </c:pt>
                <c:pt idx="36624">
                  <c:v>18312</c:v>
                </c:pt>
                <c:pt idx="36625">
                  <c:v>18312.5</c:v>
                </c:pt>
                <c:pt idx="36626">
                  <c:v>18313</c:v>
                </c:pt>
                <c:pt idx="36627">
                  <c:v>18313.5</c:v>
                </c:pt>
                <c:pt idx="36628">
                  <c:v>18314</c:v>
                </c:pt>
                <c:pt idx="36629">
                  <c:v>18314.5</c:v>
                </c:pt>
                <c:pt idx="36630">
                  <c:v>18315</c:v>
                </c:pt>
                <c:pt idx="36631">
                  <c:v>18315.5</c:v>
                </c:pt>
                <c:pt idx="36632">
                  <c:v>18316</c:v>
                </c:pt>
                <c:pt idx="36633">
                  <c:v>18316.5</c:v>
                </c:pt>
                <c:pt idx="36634">
                  <c:v>18317</c:v>
                </c:pt>
                <c:pt idx="36635">
                  <c:v>18317.5</c:v>
                </c:pt>
                <c:pt idx="36636">
                  <c:v>18318</c:v>
                </c:pt>
                <c:pt idx="36637">
                  <c:v>18318.5</c:v>
                </c:pt>
                <c:pt idx="36638">
                  <c:v>18319</c:v>
                </c:pt>
                <c:pt idx="36639">
                  <c:v>18319.5</c:v>
                </c:pt>
                <c:pt idx="36640">
                  <c:v>18320</c:v>
                </c:pt>
                <c:pt idx="36641">
                  <c:v>18320.5</c:v>
                </c:pt>
                <c:pt idx="36642">
                  <c:v>18321</c:v>
                </c:pt>
                <c:pt idx="36643">
                  <c:v>18321.5</c:v>
                </c:pt>
                <c:pt idx="36644">
                  <c:v>18322</c:v>
                </c:pt>
                <c:pt idx="36645">
                  <c:v>18322.5</c:v>
                </c:pt>
                <c:pt idx="36646">
                  <c:v>18323</c:v>
                </c:pt>
                <c:pt idx="36647">
                  <c:v>18323.5</c:v>
                </c:pt>
                <c:pt idx="36648">
                  <c:v>18324</c:v>
                </c:pt>
                <c:pt idx="36649">
                  <c:v>18324.5</c:v>
                </c:pt>
                <c:pt idx="36650">
                  <c:v>18325</c:v>
                </c:pt>
                <c:pt idx="36651">
                  <c:v>18325.5</c:v>
                </c:pt>
                <c:pt idx="36652">
                  <c:v>18326</c:v>
                </c:pt>
                <c:pt idx="36653">
                  <c:v>18326.5</c:v>
                </c:pt>
                <c:pt idx="36654">
                  <c:v>18327</c:v>
                </c:pt>
                <c:pt idx="36655">
                  <c:v>18327.5</c:v>
                </c:pt>
                <c:pt idx="36656">
                  <c:v>18328</c:v>
                </c:pt>
                <c:pt idx="36657">
                  <c:v>18328.5</c:v>
                </c:pt>
                <c:pt idx="36658">
                  <c:v>18329</c:v>
                </c:pt>
                <c:pt idx="36659">
                  <c:v>18329.5</c:v>
                </c:pt>
                <c:pt idx="36660">
                  <c:v>18330</c:v>
                </c:pt>
                <c:pt idx="36661">
                  <c:v>18330.5</c:v>
                </c:pt>
                <c:pt idx="36662">
                  <c:v>18331</c:v>
                </c:pt>
                <c:pt idx="36663">
                  <c:v>18331.5</c:v>
                </c:pt>
                <c:pt idx="36664">
                  <c:v>18332</c:v>
                </c:pt>
                <c:pt idx="36665">
                  <c:v>18332.5</c:v>
                </c:pt>
                <c:pt idx="36666">
                  <c:v>18333</c:v>
                </c:pt>
                <c:pt idx="36667">
                  <c:v>18333.5</c:v>
                </c:pt>
                <c:pt idx="36668">
                  <c:v>18334</c:v>
                </c:pt>
                <c:pt idx="36669">
                  <c:v>18334.5</c:v>
                </c:pt>
                <c:pt idx="36670">
                  <c:v>18335</c:v>
                </c:pt>
                <c:pt idx="36671">
                  <c:v>18335.5</c:v>
                </c:pt>
                <c:pt idx="36672">
                  <c:v>18336</c:v>
                </c:pt>
                <c:pt idx="36673">
                  <c:v>18336.5</c:v>
                </c:pt>
                <c:pt idx="36674">
                  <c:v>18337</c:v>
                </c:pt>
                <c:pt idx="36675">
                  <c:v>18337.5</c:v>
                </c:pt>
                <c:pt idx="36676">
                  <c:v>18338</c:v>
                </c:pt>
                <c:pt idx="36677">
                  <c:v>18338.5</c:v>
                </c:pt>
                <c:pt idx="36678">
                  <c:v>18339</c:v>
                </c:pt>
                <c:pt idx="36679">
                  <c:v>18339.5</c:v>
                </c:pt>
                <c:pt idx="36680">
                  <c:v>18340</c:v>
                </c:pt>
                <c:pt idx="36681">
                  <c:v>18340.5</c:v>
                </c:pt>
                <c:pt idx="36682">
                  <c:v>18341</c:v>
                </c:pt>
                <c:pt idx="36683">
                  <c:v>18341.5</c:v>
                </c:pt>
                <c:pt idx="36684">
                  <c:v>18342</c:v>
                </c:pt>
                <c:pt idx="36685">
                  <c:v>18342.5</c:v>
                </c:pt>
                <c:pt idx="36686">
                  <c:v>18343</c:v>
                </c:pt>
                <c:pt idx="36687">
                  <c:v>18343.5</c:v>
                </c:pt>
                <c:pt idx="36688">
                  <c:v>18344</c:v>
                </c:pt>
                <c:pt idx="36689">
                  <c:v>18344.5</c:v>
                </c:pt>
                <c:pt idx="36690">
                  <c:v>18345</c:v>
                </c:pt>
                <c:pt idx="36691">
                  <c:v>18345.5</c:v>
                </c:pt>
                <c:pt idx="36692">
                  <c:v>18346</c:v>
                </c:pt>
                <c:pt idx="36693">
                  <c:v>18346.5</c:v>
                </c:pt>
                <c:pt idx="36694">
                  <c:v>18347</c:v>
                </c:pt>
                <c:pt idx="36695">
                  <c:v>18347.5</c:v>
                </c:pt>
                <c:pt idx="36696">
                  <c:v>18348</c:v>
                </c:pt>
                <c:pt idx="36697">
                  <c:v>18348.5</c:v>
                </c:pt>
                <c:pt idx="36698">
                  <c:v>18349</c:v>
                </c:pt>
                <c:pt idx="36699">
                  <c:v>18349.5</c:v>
                </c:pt>
                <c:pt idx="36700">
                  <c:v>18350</c:v>
                </c:pt>
                <c:pt idx="36701">
                  <c:v>18350.5</c:v>
                </c:pt>
                <c:pt idx="36702">
                  <c:v>18351</c:v>
                </c:pt>
                <c:pt idx="36703">
                  <c:v>18351.5</c:v>
                </c:pt>
                <c:pt idx="36704">
                  <c:v>18352</c:v>
                </c:pt>
                <c:pt idx="36705">
                  <c:v>18352.5</c:v>
                </c:pt>
                <c:pt idx="36706">
                  <c:v>18353</c:v>
                </c:pt>
                <c:pt idx="36707">
                  <c:v>18353.5</c:v>
                </c:pt>
                <c:pt idx="36708">
                  <c:v>18354</c:v>
                </c:pt>
                <c:pt idx="36709">
                  <c:v>18354.5</c:v>
                </c:pt>
                <c:pt idx="36710">
                  <c:v>18355</c:v>
                </c:pt>
                <c:pt idx="36711">
                  <c:v>18355.5</c:v>
                </c:pt>
                <c:pt idx="36712">
                  <c:v>18356</c:v>
                </c:pt>
                <c:pt idx="36713">
                  <c:v>18356.5</c:v>
                </c:pt>
                <c:pt idx="36714">
                  <c:v>18357</c:v>
                </c:pt>
                <c:pt idx="36715">
                  <c:v>18357.5</c:v>
                </c:pt>
                <c:pt idx="36716">
                  <c:v>18358</c:v>
                </c:pt>
                <c:pt idx="36717">
                  <c:v>18358.5</c:v>
                </c:pt>
                <c:pt idx="36718">
                  <c:v>18359</c:v>
                </c:pt>
                <c:pt idx="36719">
                  <c:v>18359.5</c:v>
                </c:pt>
                <c:pt idx="36720">
                  <c:v>18360</c:v>
                </c:pt>
                <c:pt idx="36721">
                  <c:v>18360.5</c:v>
                </c:pt>
                <c:pt idx="36722">
                  <c:v>18361</c:v>
                </c:pt>
                <c:pt idx="36723">
                  <c:v>18361.5</c:v>
                </c:pt>
                <c:pt idx="36724">
                  <c:v>18362</c:v>
                </c:pt>
                <c:pt idx="36725">
                  <c:v>18362.5</c:v>
                </c:pt>
                <c:pt idx="36726">
                  <c:v>18363</c:v>
                </c:pt>
                <c:pt idx="36727">
                  <c:v>18363.5</c:v>
                </c:pt>
                <c:pt idx="36728">
                  <c:v>18364</c:v>
                </c:pt>
                <c:pt idx="36729">
                  <c:v>18364.5</c:v>
                </c:pt>
                <c:pt idx="36730">
                  <c:v>18365</c:v>
                </c:pt>
                <c:pt idx="36731">
                  <c:v>18365.5</c:v>
                </c:pt>
                <c:pt idx="36732">
                  <c:v>18366</c:v>
                </c:pt>
                <c:pt idx="36733">
                  <c:v>18366.5</c:v>
                </c:pt>
                <c:pt idx="36734">
                  <c:v>18367</c:v>
                </c:pt>
                <c:pt idx="36735">
                  <c:v>18367.5</c:v>
                </c:pt>
                <c:pt idx="36736">
                  <c:v>18368</c:v>
                </c:pt>
                <c:pt idx="36737">
                  <c:v>18368.5</c:v>
                </c:pt>
                <c:pt idx="36738">
                  <c:v>18369</c:v>
                </c:pt>
                <c:pt idx="36739">
                  <c:v>18369.5</c:v>
                </c:pt>
                <c:pt idx="36740">
                  <c:v>18370</c:v>
                </c:pt>
                <c:pt idx="36741">
                  <c:v>18370.5</c:v>
                </c:pt>
                <c:pt idx="36742">
                  <c:v>18371</c:v>
                </c:pt>
                <c:pt idx="36743">
                  <c:v>18371.5</c:v>
                </c:pt>
                <c:pt idx="36744">
                  <c:v>18372</c:v>
                </c:pt>
                <c:pt idx="36745">
                  <c:v>18372.5</c:v>
                </c:pt>
                <c:pt idx="36746">
                  <c:v>18373</c:v>
                </c:pt>
                <c:pt idx="36747">
                  <c:v>18373.5</c:v>
                </c:pt>
                <c:pt idx="36748">
                  <c:v>18374</c:v>
                </c:pt>
                <c:pt idx="36749">
                  <c:v>18374.5</c:v>
                </c:pt>
                <c:pt idx="36750">
                  <c:v>18375</c:v>
                </c:pt>
                <c:pt idx="36751">
                  <c:v>18375.5</c:v>
                </c:pt>
                <c:pt idx="36752">
                  <c:v>18376</c:v>
                </c:pt>
                <c:pt idx="36753">
                  <c:v>18376.5</c:v>
                </c:pt>
                <c:pt idx="36754">
                  <c:v>18377</c:v>
                </c:pt>
                <c:pt idx="36755">
                  <c:v>18377.5</c:v>
                </c:pt>
                <c:pt idx="36756">
                  <c:v>18378</c:v>
                </c:pt>
                <c:pt idx="36757">
                  <c:v>18378.5</c:v>
                </c:pt>
                <c:pt idx="36758">
                  <c:v>18379</c:v>
                </c:pt>
                <c:pt idx="36759">
                  <c:v>18379.5</c:v>
                </c:pt>
                <c:pt idx="36760">
                  <c:v>18380</c:v>
                </c:pt>
                <c:pt idx="36761">
                  <c:v>18380.5</c:v>
                </c:pt>
                <c:pt idx="36762">
                  <c:v>18381</c:v>
                </c:pt>
                <c:pt idx="36763">
                  <c:v>18381.5</c:v>
                </c:pt>
                <c:pt idx="36764">
                  <c:v>18382</c:v>
                </c:pt>
                <c:pt idx="36765">
                  <c:v>18382.5</c:v>
                </c:pt>
                <c:pt idx="36766">
                  <c:v>18383</c:v>
                </c:pt>
                <c:pt idx="36767">
                  <c:v>18383.5</c:v>
                </c:pt>
                <c:pt idx="36768">
                  <c:v>18384</c:v>
                </c:pt>
                <c:pt idx="36769">
                  <c:v>18384.5</c:v>
                </c:pt>
                <c:pt idx="36770">
                  <c:v>18385</c:v>
                </c:pt>
                <c:pt idx="36771">
                  <c:v>18385.5</c:v>
                </c:pt>
                <c:pt idx="36772">
                  <c:v>18386</c:v>
                </c:pt>
                <c:pt idx="36773">
                  <c:v>18386.5</c:v>
                </c:pt>
                <c:pt idx="36774">
                  <c:v>18387</c:v>
                </c:pt>
                <c:pt idx="36775">
                  <c:v>18387.5</c:v>
                </c:pt>
                <c:pt idx="36776">
                  <c:v>18388</c:v>
                </c:pt>
                <c:pt idx="36777">
                  <c:v>18388.5</c:v>
                </c:pt>
                <c:pt idx="36778">
                  <c:v>18389</c:v>
                </c:pt>
                <c:pt idx="36779">
                  <c:v>18389.5</c:v>
                </c:pt>
                <c:pt idx="36780">
                  <c:v>18390</c:v>
                </c:pt>
                <c:pt idx="36781">
                  <c:v>18390.5</c:v>
                </c:pt>
                <c:pt idx="36782">
                  <c:v>18391</c:v>
                </c:pt>
                <c:pt idx="36783">
                  <c:v>18391.5</c:v>
                </c:pt>
                <c:pt idx="36784">
                  <c:v>18392</c:v>
                </c:pt>
                <c:pt idx="36785">
                  <c:v>18392.5</c:v>
                </c:pt>
                <c:pt idx="36786">
                  <c:v>18393</c:v>
                </c:pt>
                <c:pt idx="36787">
                  <c:v>18393.5</c:v>
                </c:pt>
                <c:pt idx="36788">
                  <c:v>18394</c:v>
                </c:pt>
                <c:pt idx="36789">
                  <c:v>18394.5</c:v>
                </c:pt>
                <c:pt idx="36790">
                  <c:v>18395</c:v>
                </c:pt>
                <c:pt idx="36791">
                  <c:v>18395.5</c:v>
                </c:pt>
                <c:pt idx="36792">
                  <c:v>18396</c:v>
                </c:pt>
                <c:pt idx="36793">
                  <c:v>18396.5</c:v>
                </c:pt>
                <c:pt idx="36794">
                  <c:v>18397</c:v>
                </c:pt>
                <c:pt idx="36795">
                  <c:v>18397.5</c:v>
                </c:pt>
                <c:pt idx="36796">
                  <c:v>18398</c:v>
                </c:pt>
                <c:pt idx="36797">
                  <c:v>18398.5</c:v>
                </c:pt>
                <c:pt idx="36798">
                  <c:v>18399</c:v>
                </c:pt>
                <c:pt idx="36799">
                  <c:v>18399.5</c:v>
                </c:pt>
                <c:pt idx="36800">
                  <c:v>18400</c:v>
                </c:pt>
                <c:pt idx="36801">
                  <c:v>18400.5</c:v>
                </c:pt>
                <c:pt idx="36802">
                  <c:v>18401</c:v>
                </c:pt>
                <c:pt idx="36803">
                  <c:v>18401.5</c:v>
                </c:pt>
                <c:pt idx="36804">
                  <c:v>18402</c:v>
                </c:pt>
                <c:pt idx="36805">
                  <c:v>18402.5</c:v>
                </c:pt>
                <c:pt idx="36806">
                  <c:v>18403</c:v>
                </c:pt>
                <c:pt idx="36807">
                  <c:v>18403.5</c:v>
                </c:pt>
                <c:pt idx="36808">
                  <c:v>18404</c:v>
                </c:pt>
                <c:pt idx="36809">
                  <c:v>18404.5</c:v>
                </c:pt>
                <c:pt idx="36810">
                  <c:v>18405</c:v>
                </c:pt>
                <c:pt idx="36811">
                  <c:v>18405.5</c:v>
                </c:pt>
                <c:pt idx="36812">
                  <c:v>18406</c:v>
                </c:pt>
                <c:pt idx="36813">
                  <c:v>18406.5</c:v>
                </c:pt>
                <c:pt idx="36814">
                  <c:v>18407</c:v>
                </c:pt>
                <c:pt idx="36815">
                  <c:v>18407.5</c:v>
                </c:pt>
                <c:pt idx="36816">
                  <c:v>18408</c:v>
                </c:pt>
                <c:pt idx="36817">
                  <c:v>18408.5</c:v>
                </c:pt>
                <c:pt idx="36818">
                  <c:v>18409</c:v>
                </c:pt>
                <c:pt idx="36819">
                  <c:v>18409.5</c:v>
                </c:pt>
                <c:pt idx="36820">
                  <c:v>18410</c:v>
                </c:pt>
                <c:pt idx="36821">
                  <c:v>18410.5</c:v>
                </c:pt>
                <c:pt idx="36822">
                  <c:v>18411</c:v>
                </c:pt>
                <c:pt idx="36823">
                  <c:v>18411.5</c:v>
                </c:pt>
                <c:pt idx="36824">
                  <c:v>18412</c:v>
                </c:pt>
                <c:pt idx="36825">
                  <c:v>18412.5</c:v>
                </c:pt>
                <c:pt idx="36826">
                  <c:v>18413</c:v>
                </c:pt>
                <c:pt idx="36827">
                  <c:v>18413.5</c:v>
                </c:pt>
                <c:pt idx="36828">
                  <c:v>18414</c:v>
                </c:pt>
                <c:pt idx="36829">
                  <c:v>18414.5</c:v>
                </c:pt>
                <c:pt idx="36830">
                  <c:v>18415</c:v>
                </c:pt>
                <c:pt idx="36831">
                  <c:v>18415.5</c:v>
                </c:pt>
                <c:pt idx="36832">
                  <c:v>18416</c:v>
                </c:pt>
                <c:pt idx="36833">
                  <c:v>18416.5</c:v>
                </c:pt>
                <c:pt idx="36834">
                  <c:v>18417</c:v>
                </c:pt>
                <c:pt idx="36835">
                  <c:v>18417.5</c:v>
                </c:pt>
                <c:pt idx="36836">
                  <c:v>18418</c:v>
                </c:pt>
                <c:pt idx="36837">
                  <c:v>18418.5</c:v>
                </c:pt>
                <c:pt idx="36838">
                  <c:v>18419</c:v>
                </c:pt>
                <c:pt idx="36839">
                  <c:v>18419.5</c:v>
                </c:pt>
                <c:pt idx="36840">
                  <c:v>18420</c:v>
                </c:pt>
                <c:pt idx="36841">
                  <c:v>18420.5</c:v>
                </c:pt>
                <c:pt idx="36842">
                  <c:v>18421</c:v>
                </c:pt>
                <c:pt idx="36843">
                  <c:v>18421.5</c:v>
                </c:pt>
                <c:pt idx="36844">
                  <c:v>18422</c:v>
                </c:pt>
                <c:pt idx="36845">
                  <c:v>18422.5</c:v>
                </c:pt>
                <c:pt idx="36846">
                  <c:v>18423</c:v>
                </c:pt>
                <c:pt idx="36847">
                  <c:v>18423.5</c:v>
                </c:pt>
                <c:pt idx="36848">
                  <c:v>18424</c:v>
                </c:pt>
                <c:pt idx="36849">
                  <c:v>18424.5</c:v>
                </c:pt>
                <c:pt idx="36850">
                  <c:v>18425</c:v>
                </c:pt>
                <c:pt idx="36851">
                  <c:v>18425.5</c:v>
                </c:pt>
                <c:pt idx="36852">
                  <c:v>18426</c:v>
                </c:pt>
                <c:pt idx="36853">
                  <c:v>18426.5</c:v>
                </c:pt>
                <c:pt idx="36854">
                  <c:v>18427</c:v>
                </c:pt>
                <c:pt idx="36855">
                  <c:v>18427.5</c:v>
                </c:pt>
                <c:pt idx="36856">
                  <c:v>18428</c:v>
                </c:pt>
                <c:pt idx="36857">
                  <c:v>18428.5</c:v>
                </c:pt>
                <c:pt idx="36858">
                  <c:v>18429</c:v>
                </c:pt>
                <c:pt idx="36859">
                  <c:v>18429.5</c:v>
                </c:pt>
                <c:pt idx="36860">
                  <c:v>18430</c:v>
                </c:pt>
                <c:pt idx="36861">
                  <c:v>18430.5</c:v>
                </c:pt>
                <c:pt idx="36862">
                  <c:v>18431</c:v>
                </c:pt>
                <c:pt idx="36863">
                  <c:v>18431.5</c:v>
                </c:pt>
                <c:pt idx="36864">
                  <c:v>18432</c:v>
                </c:pt>
                <c:pt idx="36865">
                  <c:v>18432.5</c:v>
                </c:pt>
                <c:pt idx="36866">
                  <c:v>18433</c:v>
                </c:pt>
                <c:pt idx="36867">
                  <c:v>18433.5</c:v>
                </c:pt>
                <c:pt idx="36868">
                  <c:v>18434</c:v>
                </c:pt>
                <c:pt idx="36869">
                  <c:v>18434.5</c:v>
                </c:pt>
                <c:pt idx="36870">
                  <c:v>18435</c:v>
                </c:pt>
                <c:pt idx="36871">
                  <c:v>18435.5</c:v>
                </c:pt>
                <c:pt idx="36872">
                  <c:v>18436</c:v>
                </c:pt>
                <c:pt idx="36873">
                  <c:v>18436.5</c:v>
                </c:pt>
                <c:pt idx="36874">
                  <c:v>18437</c:v>
                </c:pt>
                <c:pt idx="36875">
                  <c:v>18437.5</c:v>
                </c:pt>
                <c:pt idx="36876">
                  <c:v>18438</c:v>
                </c:pt>
                <c:pt idx="36877">
                  <c:v>18438.5</c:v>
                </c:pt>
                <c:pt idx="36878">
                  <c:v>18439</c:v>
                </c:pt>
                <c:pt idx="36879">
                  <c:v>18439.5</c:v>
                </c:pt>
                <c:pt idx="36880">
                  <c:v>18440</c:v>
                </c:pt>
                <c:pt idx="36881">
                  <c:v>18440.5</c:v>
                </c:pt>
                <c:pt idx="36882">
                  <c:v>18441</c:v>
                </c:pt>
                <c:pt idx="36883">
                  <c:v>18441.5</c:v>
                </c:pt>
                <c:pt idx="36884">
                  <c:v>18442</c:v>
                </c:pt>
                <c:pt idx="36885">
                  <c:v>18442.5</c:v>
                </c:pt>
                <c:pt idx="36886">
                  <c:v>18443</c:v>
                </c:pt>
                <c:pt idx="36887">
                  <c:v>18443.5</c:v>
                </c:pt>
                <c:pt idx="36888">
                  <c:v>18444</c:v>
                </c:pt>
                <c:pt idx="36889">
                  <c:v>18444.5</c:v>
                </c:pt>
                <c:pt idx="36890">
                  <c:v>18445</c:v>
                </c:pt>
                <c:pt idx="36891">
                  <c:v>18445.5</c:v>
                </c:pt>
                <c:pt idx="36892">
                  <c:v>18446</c:v>
                </c:pt>
                <c:pt idx="36893">
                  <c:v>18446.5</c:v>
                </c:pt>
                <c:pt idx="36894">
                  <c:v>18447</c:v>
                </c:pt>
                <c:pt idx="36895">
                  <c:v>18447.5</c:v>
                </c:pt>
                <c:pt idx="36896">
                  <c:v>18448</c:v>
                </c:pt>
                <c:pt idx="36897">
                  <c:v>18448.5</c:v>
                </c:pt>
                <c:pt idx="36898">
                  <c:v>18449</c:v>
                </c:pt>
                <c:pt idx="36899">
                  <c:v>18449.5</c:v>
                </c:pt>
                <c:pt idx="36900">
                  <c:v>18450</c:v>
                </c:pt>
                <c:pt idx="36901">
                  <c:v>18450.5</c:v>
                </c:pt>
                <c:pt idx="36902">
                  <c:v>18451</c:v>
                </c:pt>
                <c:pt idx="36903">
                  <c:v>18451.5</c:v>
                </c:pt>
                <c:pt idx="36904">
                  <c:v>18452</c:v>
                </c:pt>
                <c:pt idx="36905">
                  <c:v>18452.5</c:v>
                </c:pt>
                <c:pt idx="36906">
                  <c:v>18453</c:v>
                </c:pt>
                <c:pt idx="36907">
                  <c:v>18453.5</c:v>
                </c:pt>
                <c:pt idx="36908">
                  <c:v>18454</c:v>
                </c:pt>
                <c:pt idx="36909">
                  <c:v>18454.5</c:v>
                </c:pt>
                <c:pt idx="36910">
                  <c:v>18455</c:v>
                </c:pt>
                <c:pt idx="36911">
                  <c:v>18455.5</c:v>
                </c:pt>
                <c:pt idx="36912">
                  <c:v>18456</c:v>
                </c:pt>
                <c:pt idx="36913">
                  <c:v>18456.5</c:v>
                </c:pt>
                <c:pt idx="36914">
                  <c:v>18457</c:v>
                </c:pt>
                <c:pt idx="36915">
                  <c:v>18457.5</c:v>
                </c:pt>
                <c:pt idx="36916">
                  <c:v>18458</c:v>
                </c:pt>
                <c:pt idx="36917">
                  <c:v>18458.5</c:v>
                </c:pt>
                <c:pt idx="36918">
                  <c:v>18459</c:v>
                </c:pt>
                <c:pt idx="36919">
                  <c:v>18459.5</c:v>
                </c:pt>
                <c:pt idx="36920">
                  <c:v>18460</c:v>
                </c:pt>
                <c:pt idx="36921">
                  <c:v>18460.5</c:v>
                </c:pt>
                <c:pt idx="36922">
                  <c:v>18461</c:v>
                </c:pt>
                <c:pt idx="36923">
                  <c:v>18461.5</c:v>
                </c:pt>
                <c:pt idx="36924">
                  <c:v>18462</c:v>
                </c:pt>
                <c:pt idx="36925">
                  <c:v>18462.5</c:v>
                </c:pt>
                <c:pt idx="36926">
                  <c:v>18463</c:v>
                </c:pt>
                <c:pt idx="36927">
                  <c:v>18463.5</c:v>
                </c:pt>
                <c:pt idx="36928">
                  <c:v>18464</c:v>
                </c:pt>
                <c:pt idx="36929">
                  <c:v>18464.5</c:v>
                </c:pt>
                <c:pt idx="36930">
                  <c:v>18465</c:v>
                </c:pt>
                <c:pt idx="36931">
                  <c:v>18465.5</c:v>
                </c:pt>
                <c:pt idx="36932">
                  <c:v>18466</c:v>
                </c:pt>
                <c:pt idx="36933">
                  <c:v>18466.5</c:v>
                </c:pt>
                <c:pt idx="36934">
                  <c:v>18467</c:v>
                </c:pt>
                <c:pt idx="36935">
                  <c:v>18467.5</c:v>
                </c:pt>
                <c:pt idx="36936">
                  <c:v>18468</c:v>
                </c:pt>
                <c:pt idx="36937">
                  <c:v>18468.5</c:v>
                </c:pt>
                <c:pt idx="36938">
                  <c:v>18469</c:v>
                </c:pt>
                <c:pt idx="36939">
                  <c:v>18469.5</c:v>
                </c:pt>
                <c:pt idx="36940">
                  <c:v>18470</c:v>
                </c:pt>
                <c:pt idx="36941">
                  <c:v>18470.5</c:v>
                </c:pt>
                <c:pt idx="36942">
                  <c:v>18471</c:v>
                </c:pt>
                <c:pt idx="36943">
                  <c:v>18471.5</c:v>
                </c:pt>
                <c:pt idx="36944">
                  <c:v>18472</c:v>
                </c:pt>
                <c:pt idx="36945">
                  <c:v>18472.5</c:v>
                </c:pt>
                <c:pt idx="36946">
                  <c:v>18473</c:v>
                </c:pt>
                <c:pt idx="36947">
                  <c:v>18473.5</c:v>
                </c:pt>
                <c:pt idx="36948">
                  <c:v>18474</c:v>
                </c:pt>
                <c:pt idx="36949">
                  <c:v>18474.5</c:v>
                </c:pt>
                <c:pt idx="36950">
                  <c:v>18475</c:v>
                </c:pt>
                <c:pt idx="36951">
                  <c:v>18475.5</c:v>
                </c:pt>
                <c:pt idx="36952">
                  <c:v>18476</c:v>
                </c:pt>
                <c:pt idx="36953">
                  <c:v>18476.5</c:v>
                </c:pt>
                <c:pt idx="36954">
                  <c:v>18477</c:v>
                </c:pt>
                <c:pt idx="36955">
                  <c:v>18477.5</c:v>
                </c:pt>
                <c:pt idx="36956">
                  <c:v>18478</c:v>
                </c:pt>
                <c:pt idx="36957">
                  <c:v>18478.5</c:v>
                </c:pt>
                <c:pt idx="36958">
                  <c:v>18479</c:v>
                </c:pt>
                <c:pt idx="36959">
                  <c:v>18479.5</c:v>
                </c:pt>
                <c:pt idx="36960">
                  <c:v>18480</c:v>
                </c:pt>
                <c:pt idx="36961">
                  <c:v>18480.5</c:v>
                </c:pt>
                <c:pt idx="36962">
                  <c:v>18481</c:v>
                </c:pt>
                <c:pt idx="36963">
                  <c:v>18481.5</c:v>
                </c:pt>
                <c:pt idx="36964">
                  <c:v>18482</c:v>
                </c:pt>
                <c:pt idx="36965">
                  <c:v>18482.5</c:v>
                </c:pt>
                <c:pt idx="36966">
                  <c:v>18483</c:v>
                </c:pt>
                <c:pt idx="36967">
                  <c:v>18483.5</c:v>
                </c:pt>
                <c:pt idx="36968">
                  <c:v>18484</c:v>
                </c:pt>
                <c:pt idx="36969">
                  <c:v>18484.5</c:v>
                </c:pt>
                <c:pt idx="36970">
                  <c:v>18485</c:v>
                </c:pt>
                <c:pt idx="36971">
                  <c:v>18485.5</c:v>
                </c:pt>
                <c:pt idx="36972">
                  <c:v>18486</c:v>
                </c:pt>
                <c:pt idx="36973">
                  <c:v>18486.5</c:v>
                </c:pt>
                <c:pt idx="36974">
                  <c:v>18487</c:v>
                </c:pt>
                <c:pt idx="36975">
                  <c:v>18487.5</c:v>
                </c:pt>
                <c:pt idx="36976">
                  <c:v>18488</c:v>
                </c:pt>
                <c:pt idx="36977">
                  <c:v>18488.5</c:v>
                </c:pt>
                <c:pt idx="36978">
                  <c:v>18489</c:v>
                </c:pt>
                <c:pt idx="36979">
                  <c:v>18489.5</c:v>
                </c:pt>
                <c:pt idx="36980">
                  <c:v>18490</c:v>
                </c:pt>
                <c:pt idx="36981">
                  <c:v>18490.5</c:v>
                </c:pt>
                <c:pt idx="36982">
                  <c:v>18491</c:v>
                </c:pt>
                <c:pt idx="36983">
                  <c:v>18491.5</c:v>
                </c:pt>
                <c:pt idx="36984">
                  <c:v>18492</c:v>
                </c:pt>
                <c:pt idx="36985">
                  <c:v>18492.5</c:v>
                </c:pt>
                <c:pt idx="36986">
                  <c:v>18493</c:v>
                </c:pt>
                <c:pt idx="36987">
                  <c:v>18493.5</c:v>
                </c:pt>
                <c:pt idx="36988">
                  <c:v>18494</c:v>
                </c:pt>
                <c:pt idx="36989">
                  <c:v>18494.5</c:v>
                </c:pt>
                <c:pt idx="36990">
                  <c:v>18495</c:v>
                </c:pt>
                <c:pt idx="36991">
                  <c:v>18495.5</c:v>
                </c:pt>
                <c:pt idx="36992">
                  <c:v>18496</c:v>
                </c:pt>
                <c:pt idx="36993">
                  <c:v>18496.5</c:v>
                </c:pt>
                <c:pt idx="36994">
                  <c:v>18497</c:v>
                </c:pt>
                <c:pt idx="36995">
                  <c:v>18497.5</c:v>
                </c:pt>
                <c:pt idx="36996">
                  <c:v>18498</c:v>
                </c:pt>
                <c:pt idx="36997">
                  <c:v>18498.5</c:v>
                </c:pt>
                <c:pt idx="36998">
                  <c:v>18499</c:v>
                </c:pt>
                <c:pt idx="36999">
                  <c:v>18499.5</c:v>
                </c:pt>
                <c:pt idx="37000">
                  <c:v>18500</c:v>
                </c:pt>
                <c:pt idx="37001">
                  <c:v>18500.5</c:v>
                </c:pt>
                <c:pt idx="37002">
                  <c:v>18501</c:v>
                </c:pt>
                <c:pt idx="37003">
                  <c:v>18501.5</c:v>
                </c:pt>
                <c:pt idx="37004">
                  <c:v>18502</c:v>
                </c:pt>
                <c:pt idx="37005">
                  <c:v>18502.5</c:v>
                </c:pt>
                <c:pt idx="37006">
                  <c:v>18503</c:v>
                </c:pt>
                <c:pt idx="37007">
                  <c:v>18503.5</c:v>
                </c:pt>
                <c:pt idx="37008">
                  <c:v>18504</c:v>
                </c:pt>
                <c:pt idx="37009">
                  <c:v>18504.5</c:v>
                </c:pt>
                <c:pt idx="37010">
                  <c:v>18505</c:v>
                </c:pt>
                <c:pt idx="37011">
                  <c:v>18505.5</c:v>
                </c:pt>
                <c:pt idx="37012">
                  <c:v>18506</c:v>
                </c:pt>
                <c:pt idx="37013">
                  <c:v>18506.5</c:v>
                </c:pt>
                <c:pt idx="37014">
                  <c:v>18507</c:v>
                </c:pt>
                <c:pt idx="37015">
                  <c:v>18507.5</c:v>
                </c:pt>
                <c:pt idx="37016">
                  <c:v>18508</c:v>
                </c:pt>
                <c:pt idx="37017">
                  <c:v>18508.5</c:v>
                </c:pt>
                <c:pt idx="37018">
                  <c:v>18509</c:v>
                </c:pt>
                <c:pt idx="37019">
                  <c:v>18509.5</c:v>
                </c:pt>
                <c:pt idx="37020">
                  <c:v>18510</c:v>
                </c:pt>
                <c:pt idx="37021">
                  <c:v>18510.5</c:v>
                </c:pt>
                <c:pt idx="37022">
                  <c:v>18511</c:v>
                </c:pt>
                <c:pt idx="37023">
                  <c:v>18511.5</c:v>
                </c:pt>
                <c:pt idx="37024">
                  <c:v>18512</c:v>
                </c:pt>
                <c:pt idx="37025">
                  <c:v>18512.5</c:v>
                </c:pt>
                <c:pt idx="37026">
                  <c:v>18513</c:v>
                </c:pt>
                <c:pt idx="37027">
                  <c:v>18513.5</c:v>
                </c:pt>
                <c:pt idx="37028">
                  <c:v>18514</c:v>
                </c:pt>
                <c:pt idx="37029">
                  <c:v>18514.5</c:v>
                </c:pt>
                <c:pt idx="37030">
                  <c:v>18515</c:v>
                </c:pt>
                <c:pt idx="37031">
                  <c:v>18515.5</c:v>
                </c:pt>
                <c:pt idx="37032">
                  <c:v>18516</c:v>
                </c:pt>
                <c:pt idx="37033">
                  <c:v>18516.5</c:v>
                </c:pt>
                <c:pt idx="37034">
                  <c:v>18517</c:v>
                </c:pt>
                <c:pt idx="37035">
                  <c:v>18517.5</c:v>
                </c:pt>
                <c:pt idx="37036">
                  <c:v>18518</c:v>
                </c:pt>
                <c:pt idx="37037">
                  <c:v>18518.5</c:v>
                </c:pt>
                <c:pt idx="37038">
                  <c:v>18519</c:v>
                </c:pt>
                <c:pt idx="37039">
                  <c:v>18519.5</c:v>
                </c:pt>
                <c:pt idx="37040">
                  <c:v>18520</c:v>
                </c:pt>
                <c:pt idx="37041">
                  <c:v>18520.5</c:v>
                </c:pt>
                <c:pt idx="37042">
                  <c:v>18521</c:v>
                </c:pt>
                <c:pt idx="37043">
                  <c:v>18521.5</c:v>
                </c:pt>
                <c:pt idx="37044">
                  <c:v>18522</c:v>
                </c:pt>
                <c:pt idx="37045">
                  <c:v>18522.5</c:v>
                </c:pt>
                <c:pt idx="37046">
                  <c:v>18523</c:v>
                </c:pt>
                <c:pt idx="37047">
                  <c:v>18523.5</c:v>
                </c:pt>
                <c:pt idx="37048">
                  <c:v>18524</c:v>
                </c:pt>
                <c:pt idx="37049">
                  <c:v>18524.5</c:v>
                </c:pt>
                <c:pt idx="37050">
                  <c:v>18525</c:v>
                </c:pt>
                <c:pt idx="37051">
                  <c:v>18525.5</c:v>
                </c:pt>
                <c:pt idx="37052">
                  <c:v>18526</c:v>
                </c:pt>
                <c:pt idx="37053">
                  <c:v>18526.5</c:v>
                </c:pt>
                <c:pt idx="37054">
                  <c:v>18527</c:v>
                </c:pt>
                <c:pt idx="37055">
                  <c:v>18527.5</c:v>
                </c:pt>
                <c:pt idx="37056">
                  <c:v>18528</c:v>
                </c:pt>
                <c:pt idx="37057">
                  <c:v>18528.5</c:v>
                </c:pt>
                <c:pt idx="37058">
                  <c:v>18529</c:v>
                </c:pt>
                <c:pt idx="37059">
                  <c:v>18529.5</c:v>
                </c:pt>
                <c:pt idx="37060">
                  <c:v>18530</c:v>
                </c:pt>
                <c:pt idx="37061">
                  <c:v>18530.5</c:v>
                </c:pt>
                <c:pt idx="37062">
                  <c:v>18531</c:v>
                </c:pt>
                <c:pt idx="37063">
                  <c:v>18531.5</c:v>
                </c:pt>
                <c:pt idx="37064">
                  <c:v>18532</c:v>
                </c:pt>
                <c:pt idx="37065">
                  <c:v>18532.5</c:v>
                </c:pt>
                <c:pt idx="37066">
                  <c:v>18533</c:v>
                </c:pt>
                <c:pt idx="37067">
                  <c:v>18533.5</c:v>
                </c:pt>
                <c:pt idx="37068">
                  <c:v>18534</c:v>
                </c:pt>
                <c:pt idx="37069">
                  <c:v>18534.5</c:v>
                </c:pt>
                <c:pt idx="37070">
                  <c:v>18535</c:v>
                </c:pt>
                <c:pt idx="37071">
                  <c:v>18535.5</c:v>
                </c:pt>
                <c:pt idx="37072">
                  <c:v>18536</c:v>
                </c:pt>
                <c:pt idx="37073">
                  <c:v>18536.5</c:v>
                </c:pt>
                <c:pt idx="37074">
                  <c:v>18537</c:v>
                </c:pt>
                <c:pt idx="37075">
                  <c:v>18537.5</c:v>
                </c:pt>
                <c:pt idx="37076">
                  <c:v>18538</c:v>
                </c:pt>
                <c:pt idx="37077">
                  <c:v>18538.5</c:v>
                </c:pt>
                <c:pt idx="37078">
                  <c:v>18539</c:v>
                </c:pt>
                <c:pt idx="37079">
                  <c:v>18539.5</c:v>
                </c:pt>
                <c:pt idx="37080">
                  <c:v>18540</c:v>
                </c:pt>
                <c:pt idx="37081">
                  <c:v>18540.5</c:v>
                </c:pt>
                <c:pt idx="37082">
                  <c:v>18541</c:v>
                </c:pt>
                <c:pt idx="37083">
                  <c:v>18541.5</c:v>
                </c:pt>
                <c:pt idx="37084">
                  <c:v>18542</c:v>
                </c:pt>
                <c:pt idx="37085">
                  <c:v>18542.5</c:v>
                </c:pt>
                <c:pt idx="37086">
                  <c:v>18543</c:v>
                </c:pt>
                <c:pt idx="37087">
                  <c:v>18543.5</c:v>
                </c:pt>
                <c:pt idx="37088">
                  <c:v>18544</c:v>
                </c:pt>
                <c:pt idx="37089">
                  <c:v>18544.5</c:v>
                </c:pt>
                <c:pt idx="37090">
                  <c:v>18545</c:v>
                </c:pt>
                <c:pt idx="37091">
                  <c:v>18545.5</c:v>
                </c:pt>
                <c:pt idx="37092">
                  <c:v>18546</c:v>
                </c:pt>
                <c:pt idx="37093">
                  <c:v>18546.5</c:v>
                </c:pt>
                <c:pt idx="37094">
                  <c:v>18547</c:v>
                </c:pt>
                <c:pt idx="37095">
                  <c:v>18547.5</c:v>
                </c:pt>
                <c:pt idx="37096">
                  <c:v>18548</c:v>
                </c:pt>
                <c:pt idx="37097">
                  <c:v>18548.5</c:v>
                </c:pt>
                <c:pt idx="37098">
                  <c:v>18549</c:v>
                </c:pt>
                <c:pt idx="37099">
                  <c:v>18549.5</c:v>
                </c:pt>
                <c:pt idx="37100">
                  <c:v>18550</c:v>
                </c:pt>
                <c:pt idx="37101">
                  <c:v>18550.5</c:v>
                </c:pt>
                <c:pt idx="37102">
                  <c:v>18551</c:v>
                </c:pt>
                <c:pt idx="37103">
                  <c:v>18551.5</c:v>
                </c:pt>
                <c:pt idx="37104">
                  <c:v>18552</c:v>
                </c:pt>
                <c:pt idx="37105">
                  <c:v>18552.5</c:v>
                </c:pt>
                <c:pt idx="37106">
                  <c:v>18553</c:v>
                </c:pt>
                <c:pt idx="37107">
                  <c:v>18553.5</c:v>
                </c:pt>
                <c:pt idx="37108">
                  <c:v>18554</c:v>
                </c:pt>
                <c:pt idx="37109">
                  <c:v>18554.5</c:v>
                </c:pt>
                <c:pt idx="37110">
                  <c:v>18555</c:v>
                </c:pt>
                <c:pt idx="37111">
                  <c:v>18555.5</c:v>
                </c:pt>
                <c:pt idx="37112">
                  <c:v>18556</c:v>
                </c:pt>
                <c:pt idx="37113">
                  <c:v>18556.5</c:v>
                </c:pt>
                <c:pt idx="37114">
                  <c:v>18557</c:v>
                </c:pt>
                <c:pt idx="37115">
                  <c:v>18557.5</c:v>
                </c:pt>
                <c:pt idx="37116">
                  <c:v>18558</c:v>
                </c:pt>
                <c:pt idx="37117">
                  <c:v>18558.5</c:v>
                </c:pt>
                <c:pt idx="37118">
                  <c:v>18559</c:v>
                </c:pt>
                <c:pt idx="37119">
                  <c:v>18559.5</c:v>
                </c:pt>
                <c:pt idx="37120">
                  <c:v>18560</c:v>
                </c:pt>
                <c:pt idx="37121">
                  <c:v>18560.5</c:v>
                </c:pt>
                <c:pt idx="37122">
                  <c:v>18561</c:v>
                </c:pt>
                <c:pt idx="37123">
                  <c:v>18561.5</c:v>
                </c:pt>
                <c:pt idx="37124">
                  <c:v>18562</c:v>
                </c:pt>
                <c:pt idx="37125">
                  <c:v>18562.5</c:v>
                </c:pt>
                <c:pt idx="37126">
                  <c:v>18563</c:v>
                </c:pt>
                <c:pt idx="37127">
                  <c:v>18563.5</c:v>
                </c:pt>
                <c:pt idx="37128">
                  <c:v>18564</c:v>
                </c:pt>
                <c:pt idx="37129">
                  <c:v>18564.5</c:v>
                </c:pt>
                <c:pt idx="37130">
                  <c:v>18565</c:v>
                </c:pt>
                <c:pt idx="37131">
                  <c:v>18565.5</c:v>
                </c:pt>
                <c:pt idx="37132">
                  <c:v>18566</c:v>
                </c:pt>
                <c:pt idx="37133">
                  <c:v>18566.5</c:v>
                </c:pt>
                <c:pt idx="37134">
                  <c:v>18567</c:v>
                </c:pt>
                <c:pt idx="37135">
                  <c:v>18567.5</c:v>
                </c:pt>
                <c:pt idx="37136">
                  <c:v>18568</c:v>
                </c:pt>
                <c:pt idx="37137">
                  <c:v>18568.5</c:v>
                </c:pt>
                <c:pt idx="37138">
                  <c:v>18569</c:v>
                </c:pt>
                <c:pt idx="37139">
                  <c:v>18569.5</c:v>
                </c:pt>
                <c:pt idx="37140">
                  <c:v>18570</c:v>
                </c:pt>
                <c:pt idx="37141">
                  <c:v>18570.5</c:v>
                </c:pt>
                <c:pt idx="37142">
                  <c:v>18571</c:v>
                </c:pt>
                <c:pt idx="37143">
                  <c:v>18571.5</c:v>
                </c:pt>
                <c:pt idx="37144">
                  <c:v>18572</c:v>
                </c:pt>
                <c:pt idx="37145">
                  <c:v>18572.5</c:v>
                </c:pt>
                <c:pt idx="37146">
                  <c:v>18573</c:v>
                </c:pt>
                <c:pt idx="37147">
                  <c:v>18573.5</c:v>
                </c:pt>
                <c:pt idx="37148">
                  <c:v>18574</c:v>
                </c:pt>
                <c:pt idx="37149">
                  <c:v>18574.5</c:v>
                </c:pt>
                <c:pt idx="37150">
                  <c:v>18575</c:v>
                </c:pt>
                <c:pt idx="37151">
                  <c:v>18575.5</c:v>
                </c:pt>
                <c:pt idx="37152">
                  <c:v>18576</c:v>
                </c:pt>
                <c:pt idx="37153">
                  <c:v>18576.5</c:v>
                </c:pt>
                <c:pt idx="37154">
                  <c:v>18577</c:v>
                </c:pt>
                <c:pt idx="37155">
                  <c:v>18577.5</c:v>
                </c:pt>
                <c:pt idx="37156">
                  <c:v>18578</c:v>
                </c:pt>
                <c:pt idx="37157">
                  <c:v>18578.5</c:v>
                </c:pt>
                <c:pt idx="37158">
                  <c:v>18579</c:v>
                </c:pt>
                <c:pt idx="37159">
                  <c:v>18579.5</c:v>
                </c:pt>
                <c:pt idx="37160">
                  <c:v>18580</c:v>
                </c:pt>
                <c:pt idx="37161">
                  <c:v>18580.5</c:v>
                </c:pt>
                <c:pt idx="37162">
                  <c:v>18581</c:v>
                </c:pt>
                <c:pt idx="37163">
                  <c:v>18581.5</c:v>
                </c:pt>
                <c:pt idx="37164">
                  <c:v>18582</c:v>
                </c:pt>
                <c:pt idx="37165">
                  <c:v>18582.5</c:v>
                </c:pt>
                <c:pt idx="37166">
                  <c:v>18583</c:v>
                </c:pt>
                <c:pt idx="37167">
                  <c:v>18583.5</c:v>
                </c:pt>
                <c:pt idx="37168">
                  <c:v>18584</c:v>
                </c:pt>
                <c:pt idx="37169">
                  <c:v>18584.5</c:v>
                </c:pt>
                <c:pt idx="37170">
                  <c:v>18585</c:v>
                </c:pt>
                <c:pt idx="37171">
                  <c:v>18585.5</c:v>
                </c:pt>
                <c:pt idx="37172">
                  <c:v>18586</c:v>
                </c:pt>
                <c:pt idx="37173">
                  <c:v>18586.5</c:v>
                </c:pt>
                <c:pt idx="37174">
                  <c:v>18587</c:v>
                </c:pt>
                <c:pt idx="37175">
                  <c:v>18587.5</c:v>
                </c:pt>
                <c:pt idx="37176">
                  <c:v>18588</c:v>
                </c:pt>
                <c:pt idx="37177">
                  <c:v>18588.5</c:v>
                </c:pt>
                <c:pt idx="37178">
                  <c:v>18589</c:v>
                </c:pt>
                <c:pt idx="37179">
                  <c:v>18589.5</c:v>
                </c:pt>
                <c:pt idx="37180">
                  <c:v>18590</c:v>
                </c:pt>
                <c:pt idx="37181">
                  <c:v>18590.5</c:v>
                </c:pt>
                <c:pt idx="37182">
                  <c:v>18591</c:v>
                </c:pt>
                <c:pt idx="37183">
                  <c:v>18591.5</c:v>
                </c:pt>
                <c:pt idx="37184">
                  <c:v>18592</c:v>
                </c:pt>
                <c:pt idx="37185">
                  <c:v>18592.5</c:v>
                </c:pt>
                <c:pt idx="37186">
                  <c:v>18593</c:v>
                </c:pt>
                <c:pt idx="37187">
                  <c:v>18593.5</c:v>
                </c:pt>
                <c:pt idx="37188">
                  <c:v>18594</c:v>
                </c:pt>
                <c:pt idx="37189">
                  <c:v>18594.5</c:v>
                </c:pt>
                <c:pt idx="37190">
                  <c:v>18595</c:v>
                </c:pt>
                <c:pt idx="37191">
                  <c:v>18595.5</c:v>
                </c:pt>
                <c:pt idx="37192">
                  <c:v>18596</c:v>
                </c:pt>
                <c:pt idx="37193">
                  <c:v>18596.5</c:v>
                </c:pt>
                <c:pt idx="37194">
                  <c:v>18597</c:v>
                </c:pt>
                <c:pt idx="37195">
                  <c:v>18597.5</c:v>
                </c:pt>
                <c:pt idx="37196">
                  <c:v>18598</c:v>
                </c:pt>
                <c:pt idx="37197">
                  <c:v>18598.5</c:v>
                </c:pt>
                <c:pt idx="37198">
                  <c:v>18599</c:v>
                </c:pt>
                <c:pt idx="37199">
                  <c:v>18599.5</c:v>
                </c:pt>
                <c:pt idx="37200">
                  <c:v>18600</c:v>
                </c:pt>
                <c:pt idx="37201">
                  <c:v>18600.5</c:v>
                </c:pt>
                <c:pt idx="37202">
                  <c:v>18601</c:v>
                </c:pt>
                <c:pt idx="37203">
                  <c:v>18601.5</c:v>
                </c:pt>
                <c:pt idx="37204">
                  <c:v>18602</c:v>
                </c:pt>
                <c:pt idx="37205">
                  <c:v>18602.5</c:v>
                </c:pt>
                <c:pt idx="37206">
                  <c:v>18603</c:v>
                </c:pt>
                <c:pt idx="37207">
                  <c:v>18603.5</c:v>
                </c:pt>
                <c:pt idx="37208">
                  <c:v>18604</c:v>
                </c:pt>
                <c:pt idx="37209">
                  <c:v>18604.5</c:v>
                </c:pt>
                <c:pt idx="37210">
                  <c:v>18605</c:v>
                </c:pt>
                <c:pt idx="37211">
                  <c:v>18605.5</c:v>
                </c:pt>
                <c:pt idx="37212">
                  <c:v>18606</c:v>
                </c:pt>
                <c:pt idx="37213">
                  <c:v>18606.5</c:v>
                </c:pt>
                <c:pt idx="37214">
                  <c:v>18607</c:v>
                </c:pt>
                <c:pt idx="37215">
                  <c:v>18607.5</c:v>
                </c:pt>
                <c:pt idx="37216">
                  <c:v>18608</c:v>
                </c:pt>
                <c:pt idx="37217">
                  <c:v>18608.5</c:v>
                </c:pt>
                <c:pt idx="37218">
                  <c:v>18609</c:v>
                </c:pt>
                <c:pt idx="37219">
                  <c:v>18609.5</c:v>
                </c:pt>
                <c:pt idx="37220">
                  <c:v>18610</c:v>
                </c:pt>
                <c:pt idx="37221">
                  <c:v>18610.5</c:v>
                </c:pt>
                <c:pt idx="37222">
                  <c:v>18611</c:v>
                </c:pt>
                <c:pt idx="37223">
                  <c:v>18611.5</c:v>
                </c:pt>
                <c:pt idx="37224">
                  <c:v>18612</c:v>
                </c:pt>
                <c:pt idx="37225">
                  <c:v>18612.5</c:v>
                </c:pt>
                <c:pt idx="37226">
                  <c:v>18613</c:v>
                </c:pt>
                <c:pt idx="37227">
                  <c:v>18613.5</c:v>
                </c:pt>
                <c:pt idx="37228">
                  <c:v>18614</c:v>
                </c:pt>
                <c:pt idx="37229">
                  <c:v>18614.5</c:v>
                </c:pt>
                <c:pt idx="37230">
                  <c:v>18615</c:v>
                </c:pt>
                <c:pt idx="37231">
                  <c:v>18615.5</c:v>
                </c:pt>
                <c:pt idx="37232">
                  <c:v>18616</c:v>
                </c:pt>
                <c:pt idx="37233">
                  <c:v>18616.5</c:v>
                </c:pt>
                <c:pt idx="37234">
                  <c:v>18617</c:v>
                </c:pt>
                <c:pt idx="37235">
                  <c:v>18617.5</c:v>
                </c:pt>
                <c:pt idx="37236">
                  <c:v>18618</c:v>
                </c:pt>
                <c:pt idx="37237">
                  <c:v>18618.5</c:v>
                </c:pt>
                <c:pt idx="37238">
                  <c:v>18619</c:v>
                </c:pt>
                <c:pt idx="37239">
                  <c:v>18619.5</c:v>
                </c:pt>
                <c:pt idx="37240">
                  <c:v>18620</c:v>
                </c:pt>
                <c:pt idx="37241">
                  <c:v>18620.5</c:v>
                </c:pt>
                <c:pt idx="37242">
                  <c:v>18621</c:v>
                </c:pt>
                <c:pt idx="37243">
                  <c:v>18621.5</c:v>
                </c:pt>
                <c:pt idx="37244">
                  <c:v>18622</c:v>
                </c:pt>
                <c:pt idx="37245">
                  <c:v>18622.5</c:v>
                </c:pt>
                <c:pt idx="37246">
                  <c:v>18623</c:v>
                </c:pt>
                <c:pt idx="37247">
                  <c:v>18623.5</c:v>
                </c:pt>
                <c:pt idx="37248">
                  <c:v>18624</c:v>
                </c:pt>
                <c:pt idx="37249">
                  <c:v>18624.5</c:v>
                </c:pt>
                <c:pt idx="37250">
                  <c:v>18625</c:v>
                </c:pt>
                <c:pt idx="37251">
                  <c:v>18625.5</c:v>
                </c:pt>
                <c:pt idx="37252">
                  <c:v>18626</c:v>
                </c:pt>
                <c:pt idx="37253">
                  <c:v>18626.5</c:v>
                </c:pt>
                <c:pt idx="37254">
                  <c:v>18627</c:v>
                </c:pt>
                <c:pt idx="37255">
                  <c:v>18627.5</c:v>
                </c:pt>
                <c:pt idx="37256">
                  <c:v>18628</c:v>
                </c:pt>
                <c:pt idx="37257">
                  <c:v>18628.5</c:v>
                </c:pt>
                <c:pt idx="37258">
                  <c:v>18629</c:v>
                </c:pt>
                <c:pt idx="37259">
                  <c:v>18629.5</c:v>
                </c:pt>
                <c:pt idx="37260">
                  <c:v>18630</c:v>
                </c:pt>
                <c:pt idx="37261">
                  <c:v>18630.5</c:v>
                </c:pt>
                <c:pt idx="37262">
                  <c:v>18631</c:v>
                </c:pt>
                <c:pt idx="37263">
                  <c:v>18631.5</c:v>
                </c:pt>
                <c:pt idx="37264">
                  <c:v>18632</c:v>
                </c:pt>
                <c:pt idx="37265">
                  <c:v>18632.5</c:v>
                </c:pt>
                <c:pt idx="37266">
                  <c:v>18633</c:v>
                </c:pt>
                <c:pt idx="37267">
                  <c:v>18633.5</c:v>
                </c:pt>
                <c:pt idx="37268">
                  <c:v>18634</c:v>
                </c:pt>
                <c:pt idx="37269">
                  <c:v>18634.5</c:v>
                </c:pt>
                <c:pt idx="37270">
                  <c:v>18635</c:v>
                </c:pt>
                <c:pt idx="37271">
                  <c:v>18635.5</c:v>
                </c:pt>
                <c:pt idx="37272">
                  <c:v>18636</c:v>
                </c:pt>
                <c:pt idx="37273">
                  <c:v>18636.5</c:v>
                </c:pt>
                <c:pt idx="37274">
                  <c:v>18637</c:v>
                </c:pt>
                <c:pt idx="37275">
                  <c:v>18637.5</c:v>
                </c:pt>
                <c:pt idx="37276">
                  <c:v>18638</c:v>
                </c:pt>
                <c:pt idx="37277">
                  <c:v>18638.5</c:v>
                </c:pt>
                <c:pt idx="37278">
                  <c:v>18639</c:v>
                </c:pt>
                <c:pt idx="37279">
                  <c:v>18639.5</c:v>
                </c:pt>
                <c:pt idx="37280">
                  <c:v>18640</c:v>
                </c:pt>
                <c:pt idx="37281">
                  <c:v>18640.5</c:v>
                </c:pt>
                <c:pt idx="37282">
                  <c:v>18641</c:v>
                </c:pt>
                <c:pt idx="37283">
                  <c:v>18641.5</c:v>
                </c:pt>
                <c:pt idx="37284">
                  <c:v>18642</c:v>
                </c:pt>
                <c:pt idx="37285">
                  <c:v>18642.5</c:v>
                </c:pt>
                <c:pt idx="37286">
                  <c:v>18643</c:v>
                </c:pt>
                <c:pt idx="37287">
                  <c:v>18643.5</c:v>
                </c:pt>
                <c:pt idx="37288">
                  <c:v>18644</c:v>
                </c:pt>
                <c:pt idx="37289">
                  <c:v>18644.5</c:v>
                </c:pt>
                <c:pt idx="37290">
                  <c:v>18645</c:v>
                </c:pt>
                <c:pt idx="37291">
                  <c:v>18645.5</c:v>
                </c:pt>
                <c:pt idx="37292">
                  <c:v>18646</c:v>
                </c:pt>
                <c:pt idx="37293">
                  <c:v>18646.5</c:v>
                </c:pt>
                <c:pt idx="37294">
                  <c:v>18647</c:v>
                </c:pt>
                <c:pt idx="37295">
                  <c:v>18647.5</c:v>
                </c:pt>
                <c:pt idx="37296">
                  <c:v>18648</c:v>
                </c:pt>
                <c:pt idx="37297">
                  <c:v>18648.5</c:v>
                </c:pt>
                <c:pt idx="37298">
                  <c:v>18649</c:v>
                </c:pt>
                <c:pt idx="37299">
                  <c:v>18649.5</c:v>
                </c:pt>
                <c:pt idx="37300">
                  <c:v>18650</c:v>
                </c:pt>
                <c:pt idx="37301">
                  <c:v>18650.5</c:v>
                </c:pt>
                <c:pt idx="37302">
                  <c:v>18651</c:v>
                </c:pt>
                <c:pt idx="37303">
                  <c:v>18651.5</c:v>
                </c:pt>
                <c:pt idx="37304">
                  <c:v>18652</c:v>
                </c:pt>
                <c:pt idx="37305">
                  <c:v>18652.5</c:v>
                </c:pt>
                <c:pt idx="37306">
                  <c:v>18653</c:v>
                </c:pt>
                <c:pt idx="37307">
                  <c:v>18653.5</c:v>
                </c:pt>
                <c:pt idx="37308">
                  <c:v>18654</c:v>
                </c:pt>
                <c:pt idx="37309">
                  <c:v>18654.5</c:v>
                </c:pt>
                <c:pt idx="37310">
                  <c:v>18655</c:v>
                </c:pt>
                <c:pt idx="37311">
                  <c:v>18655.5</c:v>
                </c:pt>
                <c:pt idx="37312">
                  <c:v>18656</c:v>
                </c:pt>
                <c:pt idx="37313">
                  <c:v>18656.5</c:v>
                </c:pt>
                <c:pt idx="37314">
                  <c:v>18657</c:v>
                </c:pt>
                <c:pt idx="37315">
                  <c:v>18657.5</c:v>
                </c:pt>
                <c:pt idx="37316">
                  <c:v>18658</c:v>
                </c:pt>
                <c:pt idx="37317">
                  <c:v>18658.5</c:v>
                </c:pt>
                <c:pt idx="37318">
                  <c:v>18659</c:v>
                </c:pt>
                <c:pt idx="37319">
                  <c:v>18659.5</c:v>
                </c:pt>
                <c:pt idx="37320">
                  <c:v>18660</c:v>
                </c:pt>
                <c:pt idx="37321">
                  <c:v>18660.5</c:v>
                </c:pt>
                <c:pt idx="37322">
                  <c:v>18661</c:v>
                </c:pt>
                <c:pt idx="37323">
                  <c:v>18661.5</c:v>
                </c:pt>
                <c:pt idx="37324">
                  <c:v>18662</c:v>
                </c:pt>
                <c:pt idx="37325">
                  <c:v>18662.5</c:v>
                </c:pt>
                <c:pt idx="37326">
                  <c:v>18663</c:v>
                </c:pt>
                <c:pt idx="37327">
                  <c:v>18663.5</c:v>
                </c:pt>
                <c:pt idx="37328">
                  <c:v>18664</c:v>
                </c:pt>
                <c:pt idx="37329">
                  <c:v>18664.5</c:v>
                </c:pt>
                <c:pt idx="37330">
                  <c:v>18665</c:v>
                </c:pt>
                <c:pt idx="37331">
                  <c:v>18665.5</c:v>
                </c:pt>
                <c:pt idx="37332">
                  <c:v>18666</c:v>
                </c:pt>
                <c:pt idx="37333">
                  <c:v>18666.5</c:v>
                </c:pt>
                <c:pt idx="37334">
                  <c:v>18667</c:v>
                </c:pt>
                <c:pt idx="37335">
                  <c:v>18667.5</c:v>
                </c:pt>
                <c:pt idx="37336">
                  <c:v>18668</c:v>
                </c:pt>
                <c:pt idx="37337">
                  <c:v>18668.5</c:v>
                </c:pt>
                <c:pt idx="37338">
                  <c:v>18669</c:v>
                </c:pt>
                <c:pt idx="37339">
                  <c:v>18669.5</c:v>
                </c:pt>
                <c:pt idx="37340">
                  <c:v>18670</c:v>
                </c:pt>
                <c:pt idx="37341">
                  <c:v>18670.5</c:v>
                </c:pt>
                <c:pt idx="37342">
                  <c:v>18671</c:v>
                </c:pt>
                <c:pt idx="37343">
                  <c:v>18671.5</c:v>
                </c:pt>
                <c:pt idx="37344">
                  <c:v>18672</c:v>
                </c:pt>
                <c:pt idx="37345">
                  <c:v>18672.5</c:v>
                </c:pt>
                <c:pt idx="37346">
                  <c:v>18673</c:v>
                </c:pt>
                <c:pt idx="37347">
                  <c:v>18673.5</c:v>
                </c:pt>
                <c:pt idx="37348">
                  <c:v>18674</c:v>
                </c:pt>
                <c:pt idx="37349">
                  <c:v>18674.5</c:v>
                </c:pt>
                <c:pt idx="37350">
                  <c:v>18675</c:v>
                </c:pt>
                <c:pt idx="37351">
                  <c:v>18675.5</c:v>
                </c:pt>
                <c:pt idx="37352">
                  <c:v>18676</c:v>
                </c:pt>
                <c:pt idx="37353">
                  <c:v>18676.5</c:v>
                </c:pt>
                <c:pt idx="37354">
                  <c:v>18677</c:v>
                </c:pt>
                <c:pt idx="37355">
                  <c:v>18677.5</c:v>
                </c:pt>
                <c:pt idx="37356">
                  <c:v>18678</c:v>
                </c:pt>
                <c:pt idx="37357">
                  <c:v>18678.5</c:v>
                </c:pt>
                <c:pt idx="37358">
                  <c:v>18679</c:v>
                </c:pt>
                <c:pt idx="37359">
                  <c:v>18679.5</c:v>
                </c:pt>
                <c:pt idx="37360">
                  <c:v>18680</c:v>
                </c:pt>
                <c:pt idx="37361">
                  <c:v>18680.5</c:v>
                </c:pt>
                <c:pt idx="37362">
                  <c:v>18681</c:v>
                </c:pt>
                <c:pt idx="37363">
                  <c:v>18681.5</c:v>
                </c:pt>
                <c:pt idx="37364">
                  <c:v>18682</c:v>
                </c:pt>
                <c:pt idx="37365">
                  <c:v>18682.5</c:v>
                </c:pt>
                <c:pt idx="37366">
                  <c:v>18683</c:v>
                </c:pt>
                <c:pt idx="37367">
                  <c:v>18683.5</c:v>
                </c:pt>
                <c:pt idx="37368">
                  <c:v>18684</c:v>
                </c:pt>
                <c:pt idx="37369">
                  <c:v>18684.5</c:v>
                </c:pt>
                <c:pt idx="37370">
                  <c:v>18685</c:v>
                </c:pt>
                <c:pt idx="37371">
                  <c:v>18685.5</c:v>
                </c:pt>
                <c:pt idx="37372">
                  <c:v>18686</c:v>
                </c:pt>
                <c:pt idx="37373">
                  <c:v>18686.5</c:v>
                </c:pt>
                <c:pt idx="37374">
                  <c:v>18687</c:v>
                </c:pt>
                <c:pt idx="37375">
                  <c:v>18687.5</c:v>
                </c:pt>
                <c:pt idx="37376">
                  <c:v>18688</c:v>
                </c:pt>
                <c:pt idx="37377">
                  <c:v>18688.5</c:v>
                </c:pt>
                <c:pt idx="37378">
                  <c:v>18689</c:v>
                </c:pt>
                <c:pt idx="37379">
                  <c:v>18689.5</c:v>
                </c:pt>
                <c:pt idx="37380">
                  <c:v>18690</c:v>
                </c:pt>
                <c:pt idx="37381">
                  <c:v>18690.5</c:v>
                </c:pt>
                <c:pt idx="37382">
                  <c:v>18691</c:v>
                </c:pt>
                <c:pt idx="37383">
                  <c:v>18691.5</c:v>
                </c:pt>
                <c:pt idx="37384">
                  <c:v>18692</c:v>
                </c:pt>
                <c:pt idx="37385">
                  <c:v>18692.5</c:v>
                </c:pt>
                <c:pt idx="37386">
                  <c:v>18693</c:v>
                </c:pt>
                <c:pt idx="37387">
                  <c:v>18693.5</c:v>
                </c:pt>
                <c:pt idx="37388">
                  <c:v>18694</c:v>
                </c:pt>
                <c:pt idx="37389">
                  <c:v>18694.5</c:v>
                </c:pt>
                <c:pt idx="37390">
                  <c:v>18695</c:v>
                </c:pt>
                <c:pt idx="37391">
                  <c:v>18695.5</c:v>
                </c:pt>
                <c:pt idx="37392">
                  <c:v>18696</c:v>
                </c:pt>
                <c:pt idx="37393">
                  <c:v>18696.5</c:v>
                </c:pt>
                <c:pt idx="37394">
                  <c:v>18697</c:v>
                </c:pt>
                <c:pt idx="37395">
                  <c:v>18697.5</c:v>
                </c:pt>
                <c:pt idx="37396">
                  <c:v>18698</c:v>
                </c:pt>
                <c:pt idx="37397">
                  <c:v>18698.5</c:v>
                </c:pt>
                <c:pt idx="37398">
                  <c:v>18699</c:v>
                </c:pt>
                <c:pt idx="37399">
                  <c:v>18699.5</c:v>
                </c:pt>
                <c:pt idx="37400">
                  <c:v>18700</c:v>
                </c:pt>
                <c:pt idx="37401">
                  <c:v>18700.5</c:v>
                </c:pt>
                <c:pt idx="37402">
                  <c:v>18701</c:v>
                </c:pt>
                <c:pt idx="37403">
                  <c:v>18701.5</c:v>
                </c:pt>
                <c:pt idx="37404">
                  <c:v>18702</c:v>
                </c:pt>
                <c:pt idx="37405">
                  <c:v>18702.5</c:v>
                </c:pt>
                <c:pt idx="37406">
                  <c:v>18703</c:v>
                </c:pt>
                <c:pt idx="37407">
                  <c:v>18703.5</c:v>
                </c:pt>
                <c:pt idx="37408">
                  <c:v>18704</c:v>
                </c:pt>
                <c:pt idx="37409">
                  <c:v>18704.5</c:v>
                </c:pt>
                <c:pt idx="37410">
                  <c:v>18705</c:v>
                </c:pt>
                <c:pt idx="37411">
                  <c:v>18705.5</c:v>
                </c:pt>
                <c:pt idx="37412">
                  <c:v>18706</c:v>
                </c:pt>
                <c:pt idx="37413">
                  <c:v>18706.5</c:v>
                </c:pt>
                <c:pt idx="37414">
                  <c:v>18707</c:v>
                </c:pt>
                <c:pt idx="37415">
                  <c:v>18707.5</c:v>
                </c:pt>
                <c:pt idx="37416">
                  <c:v>18708</c:v>
                </c:pt>
                <c:pt idx="37417">
                  <c:v>18708.5</c:v>
                </c:pt>
                <c:pt idx="37418">
                  <c:v>18709</c:v>
                </c:pt>
                <c:pt idx="37419">
                  <c:v>18709.5</c:v>
                </c:pt>
                <c:pt idx="37420">
                  <c:v>18710</c:v>
                </c:pt>
                <c:pt idx="37421">
                  <c:v>18710.5</c:v>
                </c:pt>
                <c:pt idx="37422">
                  <c:v>18711</c:v>
                </c:pt>
                <c:pt idx="37423">
                  <c:v>18711.5</c:v>
                </c:pt>
                <c:pt idx="37424">
                  <c:v>18712</c:v>
                </c:pt>
                <c:pt idx="37425">
                  <c:v>18712.5</c:v>
                </c:pt>
                <c:pt idx="37426">
                  <c:v>18713</c:v>
                </c:pt>
                <c:pt idx="37427">
                  <c:v>18713.5</c:v>
                </c:pt>
                <c:pt idx="37428">
                  <c:v>18714</c:v>
                </c:pt>
                <c:pt idx="37429">
                  <c:v>18714.5</c:v>
                </c:pt>
                <c:pt idx="37430">
                  <c:v>18715</c:v>
                </c:pt>
                <c:pt idx="37431">
                  <c:v>18715.5</c:v>
                </c:pt>
                <c:pt idx="37432">
                  <c:v>18716</c:v>
                </c:pt>
                <c:pt idx="37433">
                  <c:v>18716.5</c:v>
                </c:pt>
                <c:pt idx="37434">
                  <c:v>18717</c:v>
                </c:pt>
                <c:pt idx="37435">
                  <c:v>18717.5</c:v>
                </c:pt>
                <c:pt idx="37436">
                  <c:v>18718</c:v>
                </c:pt>
                <c:pt idx="37437">
                  <c:v>18718.5</c:v>
                </c:pt>
                <c:pt idx="37438">
                  <c:v>18719</c:v>
                </c:pt>
                <c:pt idx="37439">
                  <c:v>18719.5</c:v>
                </c:pt>
                <c:pt idx="37440">
                  <c:v>18720</c:v>
                </c:pt>
                <c:pt idx="37441">
                  <c:v>18720.5</c:v>
                </c:pt>
                <c:pt idx="37442">
                  <c:v>18721</c:v>
                </c:pt>
                <c:pt idx="37443">
                  <c:v>18721.5</c:v>
                </c:pt>
                <c:pt idx="37444">
                  <c:v>18722</c:v>
                </c:pt>
                <c:pt idx="37445">
                  <c:v>18722.5</c:v>
                </c:pt>
                <c:pt idx="37446">
                  <c:v>18723</c:v>
                </c:pt>
                <c:pt idx="37447">
                  <c:v>18723.5</c:v>
                </c:pt>
                <c:pt idx="37448">
                  <c:v>18724</c:v>
                </c:pt>
                <c:pt idx="37449">
                  <c:v>18724.5</c:v>
                </c:pt>
                <c:pt idx="37450">
                  <c:v>18725</c:v>
                </c:pt>
                <c:pt idx="37451">
                  <c:v>18725.5</c:v>
                </c:pt>
                <c:pt idx="37452">
                  <c:v>18726</c:v>
                </c:pt>
                <c:pt idx="37453">
                  <c:v>18726.5</c:v>
                </c:pt>
                <c:pt idx="37454">
                  <c:v>18727</c:v>
                </c:pt>
                <c:pt idx="37455">
                  <c:v>18727.5</c:v>
                </c:pt>
                <c:pt idx="37456">
                  <c:v>18728</c:v>
                </c:pt>
                <c:pt idx="37457">
                  <c:v>18728.5</c:v>
                </c:pt>
                <c:pt idx="37458">
                  <c:v>18729</c:v>
                </c:pt>
                <c:pt idx="37459">
                  <c:v>18729.5</c:v>
                </c:pt>
                <c:pt idx="37460">
                  <c:v>18730</c:v>
                </c:pt>
                <c:pt idx="37461">
                  <c:v>18730.5</c:v>
                </c:pt>
                <c:pt idx="37462">
                  <c:v>18731</c:v>
                </c:pt>
                <c:pt idx="37463">
                  <c:v>18731.5</c:v>
                </c:pt>
                <c:pt idx="37464">
                  <c:v>18732</c:v>
                </c:pt>
                <c:pt idx="37465">
                  <c:v>18732.5</c:v>
                </c:pt>
                <c:pt idx="37466">
                  <c:v>18733</c:v>
                </c:pt>
                <c:pt idx="37467">
                  <c:v>18733.5</c:v>
                </c:pt>
                <c:pt idx="37468">
                  <c:v>18734</c:v>
                </c:pt>
                <c:pt idx="37469">
                  <c:v>18734.5</c:v>
                </c:pt>
                <c:pt idx="37470">
                  <c:v>18735</c:v>
                </c:pt>
                <c:pt idx="37471">
                  <c:v>18735.5</c:v>
                </c:pt>
                <c:pt idx="37472">
                  <c:v>18736</c:v>
                </c:pt>
                <c:pt idx="37473">
                  <c:v>18736.5</c:v>
                </c:pt>
                <c:pt idx="37474">
                  <c:v>18737</c:v>
                </c:pt>
                <c:pt idx="37475">
                  <c:v>18737.5</c:v>
                </c:pt>
                <c:pt idx="37476">
                  <c:v>18738</c:v>
                </c:pt>
                <c:pt idx="37477">
                  <c:v>18738.5</c:v>
                </c:pt>
                <c:pt idx="37478">
                  <c:v>18739</c:v>
                </c:pt>
                <c:pt idx="37479">
                  <c:v>18739.5</c:v>
                </c:pt>
                <c:pt idx="37480">
                  <c:v>18740</c:v>
                </c:pt>
                <c:pt idx="37481">
                  <c:v>18740.5</c:v>
                </c:pt>
                <c:pt idx="37482">
                  <c:v>18741</c:v>
                </c:pt>
                <c:pt idx="37483">
                  <c:v>18741.5</c:v>
                </c:pt>
                <c:pt idx="37484">
                  <c:v>18742</c:v>
                </c:pt>
                <c:pt idx="37485">
                  <c:v>18742.5</c:v>
                </c:pt>
                <c:pt idx="37486">
                  <c:v>18743</c:v>
                </c:pt>
                <c:pt idx="37487">
                  <c:v>18743.5</c:v>
                </c:pt>
                <c:pt idx="37488">
                  <c:v>18744</c:v>
                </c:pt>
                <c:pt idx="37489">
                  <c:v>18744.5</c:v>
                </c:pt>
                <c:pt idx="37490">
                  <c:v>18745</c:v>
                </c:pt>
                <c:pt idx="37491">
                  <c:v>18745.5</c:v>
                </c:pt>
                <c:pt idx="37492">
                  <c:v>18746</c:v>
                </c:pt>
                <c:pt idx="37493">
                  <c:v>18746.5</c:v>
                </c:pt>
                <c:pt idx="37494">
                  <c:v>18747</c:v>
                </c:pt>
                <c:pt idx="37495">
                  <c:v>18747.5</c:v>
                </c:pt>
                <c:pt idx="37496">
                  <c:v>18748</c:v>
                </c:pt>
                <c:pt idx="37497">
                  <c:v>18748.5</c:v>
                </c:pt>
                <c:pt idx="37498">
                  <c:v>18749</c:v>
                </c:pt>
                <c:pt idx="37499">
                  <c:v>18749.5</c:v>
                </c:pt>
                <c:pt idx="37500">
                  <c:v>18750</c:v>
                </c:pt>
                <c:pt idx="37501">
                  <c:v>18750.5</c:v>
                </c:pt>
                <c:pt idx="37502">
                  <c:v>18751</c:v>
                </c:pt>
                <c:pt idx="37503">
                  <c:v>18751.5</c:v>
                </c:pt>
                <c:pt idx="37504">
                  <c:v>18752</c:v>
                </c:pt>
                <c:pt idx="37505">
                  <c:v>18752.5</c:v>
                </c:pt>
                <c:pt idx="37506">
                  <c:v>18753</c:v>
                </c:pt>
                <c:pt idx="37507">
                  <c:v>18753.5</c:v>
                </c:pt>
                <c:pt idx="37508">
                  <c:v>18754</c:v>
                </c:pt>
                <c:pt idx="37509">
                  <c:v>18754.5</c:v>
                </c:pt>
                <c:pt idx="37510">
                  <c:v>18755</c:v>
                </c:pt>
                <c:pt idx="37511">
                  <c:v>18755.5</c:v>
                </c:pt>
                <c:pt idx="37512">
                  <c:v>18756</c:v>
                </c:pt>
                <c:pt idx="37513">
                  <c:v>18756.5</c:v>
                </c:pt>
                <c:pt idx="37514">
                  <c:v>18757</c:v>
                </c:pt>
                <c:pt idx="37515">
                  <c:v>18757.5</c:v>
                </c:pt>
                <c:pt idx="37516">
                  <c:v>18758</c:v>
                </c:pt>
                <c:pt idx="37517">
                  <c:v>18758.5</c:v>
                </c:pt>
                <c:pt idx="37518">
                  <c:v>18759</c:v>
                </c:pt>
                <c:pt idx="37519">
                  <c:v>18759.5</c:v>
                </c:pt>
                <c:pt idx="37520">
                  <c:v>18760</c:v>
                </c:pt>
                <c:pt idx="37521">
                  <c:v>18760.5</c:v>
                </c:pt>
                <c:pt idx="37522">
                  <c:v>18761</c:v>
                </c:pt>
                <c:pt idx="37523">
                  <c:v>18761.5</c:v>
                </c:pt>
                <c:pt idx="37524">
                  <c:v>18762</c:v>
                </c:pt>
                <c:pt idx="37525">
                  <c:v>18762.5</c:v>
                </c:pt>
                <c:pt idx="37526">
                  <c:v>18763</c:v>
                </c:pt>
                <c:pt idx="37527">
                  <c:v>18763.5</c:v>
                </c:pt>
                <c:pt idx="37528">
                  <c:v>18764</c:v>
                </c:pt>
                <c:pt idx="37529">
                  <c:v>18764.5</c:v>
                </c:pt>
                <c:pt idx="37530">
                  <c:v>18765</c:v>
                </c:pt>
                <c:pt idx="37531">
                  <c:v>18765.5</c:v>
                </c:pt>
                <c:pt idx="37532">
                  <c:v>18766</c:v>
                </c:pt>
                <c:pt idx="37533">
                  <c:v>18766.5</c:v>
                </c:pt>
                <c:pt idx="37534">
                  <c:v>18767</c:v>
                </c:pt>
                <c:pt idx="37535">
                  <c:v>18767.5</c:v>
                </c:pt>
                <c:pt idx="37536">
                  <c:v>18768</c:v>
                </c:pt>
                <c:pt idx="37537">
                  <c:v>18768.5</c:v>
                </c:pt>
                <c:pt idx="37538">
                  <c:v>18769</c:v>
                </c:pt>
                <c:pt idx="37539">
                  <c:v>18769.5</c:v>
                </c:pt>
                <c:pt idx="37540">
                  <c:v>18770</c:v>
                </c:pt>
                <c:pt idx="37541">
                  <c:v>18770.5</c:v>
                </c:pt>
                <c:pt idx="37542">
                  <c:v>18771</c:v>
                </c:pt>
                <c:pt idx="37543">
                  <c:v>18771.5</c:v>
                </c:pt>
                <c:pt idx="37544">
                  <c:v>18772</c:v>
                </c:pt>
                <c:pt idx="37545">
                  <c:v>18772.5</c:v>
                </c:pt>
                <c:pt idx="37546">
                  <c:v>18773</c:v>
                </c:pt>
                <c:pt idx="37547">
                  <c:v>18773.5</c:v>
                </c:pt>
                <c:pt idx="37548">
                  <c:v>18774</c:v>
                </c:pt>
                <c:pt idx="37549">
                  <c:v>18774.5</c:v>
                </c:pt>
                <c:pt idx="37550">
                  <c:v>18775</c:v>
                </c:pt>
                <c:pt idx="37551">
                  <c:v>18775.5</c:v>
                </c:pt>
                <c:pt idx="37552">
                  <c:v>18776</c:v>
                </c:pt>
                <c:pt idx="37553">
                  <c:v>18776.5</c:v>
                </c:pt>
                <c:pt idx="37554">
                  <c:v>18777</c:v>
                </c:pt>
                <c:pt idx="37555">
                  <c:v>18777.5</c:v>
                </c:pt>
                <c:pt idx="37556">
                  <c:v>18778</c:v>
                </c:pt>
                <c:pt idx="37557">
                  <c:v>18778.5</c:v>
                </c:pt>
                <c:pt idx="37558">
                  <c:v>18779</c:v>
                </c:pt>
                <c:pt idx="37559">
                  <c:v>18779.5</c:v>
                </c:pt>
                <c:pt idx="37560">
                  <c:v>18780</c:v>
                </c:pt>
                <c:pt idx="37561">
                  <c:v>18780.5</c:v>
                </c:pt>
                <c:pt idx="37562">
                  <c:v>18781</c:v>
                </c:pt>
                <c:pt idx="37563">
                  <c:v>18781.5</c:v>
                </c:pt>
                <c:pt idx="37564">
                  <c:v>18782</c:v>
                </c:pt>
                <c:pt idx="37565">
                  <c:v>18782.5</c:v>
                </c:pt>
                <c:pt idx="37566">
                  <c:v>18783</c:v>
                </c:pt>
                <c:pt idx="37567">
                  <c:v>18783.5</c:v>
                </c:pt>
                <c:pt idx="37568">
                  <c:v>18784</c:v>
                </c:pt>
                <c:pt idx="37569">
                  <c:v>18784.5</c:v>
                </c:pt>
                <c:pt idx="37570">
                  <c:v>18785</c:v>
                </c:pt>
                <c:pt idx="37571">
                  <c:v>18785.5</c:v>
                </c:pt>
                <c:pt idx="37572">
                  <c:v>18786</c:v>
                </c:pt>
                <c:pt idx="37573">
                  <c:v>18786.5</c:v>
                </c:pt>
                <c:pt idx="37574">
                  <c:v>18787</c:v>
                </c:pt>
                <c:pt idx="37575">
                  <c:v>18787.5</c:v>
                </c:pt>
                <c:pt idx="37576">
                  <c:v>18788</c:v>
                </c:pt>
                <c:pt idx="37577">
                  <c:v>18788.5</c:v>
                </c:pt>
                <c:pt idx="37578">
                  <c:v>18789</c:v>
                </c:pt>
                <c:pt idx="37579">
                  <c:v>18789.5</c:v>
                </c:pt>
                <c:pt idx="37580">
                  <c:v>18790</c:v>
                </c:pt>
                <c:pt idx="37581">
                  <c:v>18790.5</c:v>
                </c:pt>
                <c:pt idx="37582">
                  <c:v>18791</c:v>
                </c:pt>
                <c:pt idx="37583">
                  <c:v>18791.5</c:v>
                </c:pt>
                <c:pt idx="37584">
                  <c:v>18792</c:v>
                </c:pt>
                <c:pt idx="37585">
                  <c:v>18792.5</c:v>
                </c:pt>
                <c:pt idx="37586">
                  <c:v>18793</c:v>
                </c:pt>
                <c:pt idx="37587">
                  <c:v>18793.5</c:v>
                </c:pt>
                <c:pt idx="37588">
                  <c:v>18794</c:v>
                </c:pt>
                <c:pt idx="37589">
                  <c:v>18794.5</c:v>
                </c:pt>
                <c:pt idx="37590">
                  <c:v>18795</c:v>
                </c:pt>
                <c:pt idx="37591">
                  <c:v>18795.5</c:v>
                </c:pt>
                <c:pt idx="37592">
                  <c:v>18796</c:v>
                </c:pt>
                <c:pt idx="37593">
                  <c:v>18796.5</c:v>
                </c:pt>
                <c:pt idx="37594">
                  <c:v>18797</c:v>
                </c:pt>
                <c:pt idx="37595">
                  <c:v>18797.5</c:v>
                </c:pt>
                <c:pt idx="37596">
                  <c:v>18798</c:v>
                </c:pt>
                <c:pt idx="37597">
                  <c:v>18798.5</c:v>
                </c:pt>
                <c:pt idx="37598">
                  <c:v>18799</c:v>
                </c:pt>
                <c:pt idx="37599">
                  <c:v>18799.5</c:v>
                </c:pt>
                <c:pt idx="37600">
                  <c:v>18800</c:v>
                </c:pt>
                <c:pt idx="37601">
                  <c:v>18800.5</c:v>
                </c:pt>
                <c:pt idx="37602">
                  <c:v>18801</c:v>
                </c:pt>
                <c:pt idx="37603">
                  <c:v>18801.5</c:v>
                </c:pt>
                <c:pt idx="37604">
                  <c:v>18802</c:v>
                </c:pt>
                <c:pt idx="37605">
                  <c:v>18802.5</c:v>
                </c:pt>
                <c:pt idx="37606">
                  <c:v>18803</c:v>
                </c:pt>
                <c:pt idx="37607">
                  <c:v>18803.5</c:v>
                </c:pt>
                <c:pt idx="37608">
                  <c:v>18804</c:v>
                </c:pt>
                <c:pt idx="37609">
                  <c:v>18804.5</c:v>
                </c:pt>
                <c:pt idx="37610">
                  <c:v>18805</c:v>
                </c:pt>
                <c:pt idx="37611">
                  <c:v>18805.5</c:v>
                </c:pt>
                <c:pt idx="37612">
                  <c:v>18806</c:v>
                </c:pt>
                <c:pt idx="37613">
                  <c:v>18806.5</c:v>
                </c:pt>
                <c:pt idx="37614">
                  <c:v>18807</c:v>
                </c:pt>
                <c:pt idx="37615">
                  <c:v>18807.5</c:v>
                </c:pt>
                <c:pt idx="37616">
                  <c:v>18808</c:v>
                </c:pt>
                <c:pt idx="37617">
                  <c:v>18808.5</c:v>
                </c:pt>
                <c:pt idx="37618">
                  <c:v>18809</c:v>
                </c:pt>
                <c:pt idx="37619">
                  <c:v>18809.5</c:v>
                </c:pt>
                <c:pt idx="37620">
                  <c:v>18810</c:v>
                </c:pt>
                <c:pt idx="37621">
                  <c:v>18810.5</c:v>
                </c:pt>
                <c:pt idx="37622">
                  <c:v>18811</c:v>
                </c:pt>
                <c:pt idx="37623">
                  <c:v>18811.5</c:v>
                </c:pt>
                <c:pt idx="37624">
                  <c:v>18812</c:v>
                </c:pt>
                <c:pt idx="37625">
                  <c:v>18812.5</c:v>
                </c:pt>
                <c:pt idx="37626">
                  <c:v>18813</c:v>
                </c:pt>
                <c:pt idx="37627">
                  <c:v>18813.5</c:v>
                </c:pt>
                <c:pt idx="37628">
                  <c:v>18814</c:v>
                </c:pt>
                <c:pt idx="37629">
                  <c:v>18814.5</c:v>
                </c:pt>
                <c:pt idx="37630">
                  <c:v>18815</c:v>
                </c:pt>
                <c:pt idx="37631">
                  <c:v>18815.5</c:v>
                </c:pt>
                <c:pt idx="37632">
                  <c:v>18816</c:v>
                </c:pt>
                <c:pt idx="37633">
                  <c:v>18816.5</c:v>
                </c:pt>
                <c:pt idx="37634">
                  <c:v>18817</c:v>
                </c:pt>
                <c:pt idx="37635">
                  <c:v>18817.5</c:v>
                </c:pt>
                <c:pt idx="37636">
                  <c:v>18818</c:v>
                </c:pt>
                <c:pt idx="37637">
                  <c:v>18818.5</c:v>
                </c:pt>
                <c:pt idx="37638">
                  <c:v>18819</c:v>
                </c:pt>
                <c:pt idx="37639">
                  <c:v>18819.5</c:v>
                </c:pt>
                <c:pt idx="37640">
                  <c:v>18820</c:v>
                </c:pt>
                <c:pt idx="37641">
                  <c:v>18820.5</c:v>
                </c:pt>
                <c:pt idx="37642">
                  <c:v>18821</c:v>
                </c:pt>
                <c:pt idx="37643">
                  <c:v>18821.5</c:v>
                </c:pt>
                <c:pt idx="37644">
                  <c:v>18822</c:v>
                </c:pt>
                <c:pt idx="37645">
                  <c:v>18822.5</c:v>
                </c:pt>
                <c:pt idx="37646">
                  <c:v>18823</c:v>
                </c:pt>
                <c:pt idx="37647">
                  <c:v>18823.5</c:v>
                </c:pt>
                <c:pt idx="37648">
                  <c:v>18824</c:v>
                </c:pt>
                <c:pt idx="37649">
                  <c:v>18824.5</c:v>
                </c:pt>
                <c:pt idx="37650">
                  <c:v>18825</c:v>
                </c:pt>
                <c:pt idx="37651">
                  <c:v>18825.5</c:v>
                </c:pt>
                <c:pt idx="37652">
                  <c:v>18826</c:v>
                </c:pt>
                <c:pt idx="37653">
                  <c:v>18826.5</c:v>
                </c:pt>
                <c:pt idx="37654">
                  <c:v>18827</c:v>
                </c:pt>
                <c:pt idx="37655">
                  <c:v>18827.5</c:v>
                </c:pt>
                <c:pt idx="37656">
                  <c:v>18828</c:v>
                </c:pt>
                <c:pt idx="37657">
                  <c:v>18828.5</c:v>
                </c:pt>
                <c:pt idx="37658">
                  <c:v>18829</c:v>
                </c:pt>
                <c:pt idx="37659">
                  <c:v>18829.5</c:v>
                </c:pt>
                <c:pt idx="37660">
                  <c:v>18830</c:v>
                </c:pt>
                <c:pt idx="37661">
                  <c:v>18830.5</c:v>
                </c:pt>
                <c:pt idx="37662">
                  <c:v>18831</c:v>
                </c:pt>
                <c:pt idx="37663">
                  <c:v>18831.5</c:v>
                </c:pt>
                <c:pt idx="37664">
                  <c:v>18832</c:v>
                </c:pt>
                <c:pt idx="37665">
                  <c:v>18832.5</c:v>
                </c:pt>
                <c:pt idx="37666">
                  <c:v>18833</c:v>
                </c:pt>
                <c:pt idx="37667">
                  <c:v>18833.5</c:v>
                </c:pt>
                <c:pt idx="37668">
                  <c:v>18834</c:v>
                </c:pt>
                <c:pt idx="37669">
                  <c:v>18834.5</c:v>
                </c:pt>
                <c:pt idx="37670">
                  <c:v>18835</c:v>
                </c:pt>
                <c:pt idx="37671">
                  <c:v>18835.5</c:v>
                </c:pt>
                <c:pt idx="37672">
                  <c:v>18836</c:v>
                </c:pt>
                <c:pt idx="37673">
                  <c:v>18836.5</c:v>
                </c:pt>
                <c:pt idx="37674">
                  <c:v>18837</c:v>
                </c:pt>
                <c:pt idx="37675">
                  <c:v>18837.5</c:v>
                </c:pt>
                <c:pt idx="37676">
                  <c:v>18838</c:v>
                </c:pt>
                <c:pt idx="37677">
                  <c:v>18838.5</c:v>
                </c:pt>
                <c:pt idx="37678">
                  <c:v>18839</c:v>
                </c:pt>
                <c:pt idx="37679">
                  <c:v>18839.5</c:v>
                </c:pt>
                <c:pt idx="37680">
                  <c:v>18840</c:v>
                </c:pt>
                <c:pt idx="37681">
                  <c:v>18840.5</c:v>
                </c:pt>
                <c:pt idx="37682">
                  <c:v>18841</c:v>
                </c:pt>
                <c:pt idx="37683">
                  <c:v>18841.5</c:v>
                </c:pt>
                <c:pt idx="37684">
                  <c:v>18842</c:v>
                </c:pt>
                <c:pt idx="37685">
                  <c:v>18842.5</c:v>
                </c:pt>
                <c:pt idx="37686">
                  <c:v>18843</c:v>
                </c:pt>
                <c:pt idx="37687">
                  <c:v>18843.5</c:v>
                </c:pt>
                <c:pt idx="37688">
                  <c:v>18844</c:v>
                </c:pt>
                <c:pt idx="37689">
                  <c:v>18844.5</c:v>
                </c:pt>
                <c:pt idx="37690">
                  <c:v>18845</c:v>
                </c:pt>
                <c:pt idx="37691">
                  <c:v>18845.5</c:v>
                </c:pt>
                <c:pt idx="37692">
                  <c:v>18846</c:v>
                </c:pt>
                <c:pt idx="37693">
                  <c:v>18846.5</c:v>
                </c:pt>
                <c:pt idx="37694">
                  <c:v>18847</c:v>
                </c:pt>
                <c:pt idx="37695">
                  <c:v>18847.5</c:v>
                </c:pt>
                <c:pt idx="37696">
                  <c:v>18848</c:v>
                </c:pt>
                <c:pt idx="37697">
                  <c:v>18848.5</c:v>
                </c:pt>
                <c:pt idx="37698">
                  <c:v>18849</c:v>
                </c:pt>
                <c:pt idx="37699">
                  <c:v>18849.5</c:v>
                </c:pt>
                <c:pt idx="37700">
                  <c:v>18850</c:v>
                </c:pt>
                <c:pt idx="37701">
                  <c:v>18850.5</c:v>
                </c:pt>
                <c:pt idx="37702">
                  <c:v>18851</c:v>
                </c:pt>
                <c:pt idx="37703">
                  <c:v>18851.5</c:v>
                </c:pt>
                <c:pt idx="37704">
                  <c:v>18852</c:v>
                </c:pt>
                <c:pt idx="37705">
                  <c:v>18852.5</c:v>
                </c:pt>
                <c:pt idx="37706">
                  <c:v>18853</c:v>
                </c:pt>
                <c:pt idx="37707">
                  <c:v>18853.5</c:v>
                </c:pt>
                <c:pt idx="37708">
                  <c:v>18854</c:v>
                </c:pt>
                <c:pt idx="37709">
                  <c:v>18854.5</c:v>
                </c:pt>
                <c:pt idx="37710">
                  <c:v>18855</c:v>
                </c:pt>
                <c:pt idx="37711">
                  <c:v>18855.5</c:v>
                </c:pt>
                <c:pt idx="37712">
                  <c:v>18856</c:v>
                </c:pt>
                <c:pt idx="37713">
                  <c:v>18856.5</c:v>
                </c:pt>
                <c:pt idx="37714">
                  <c:v>18857</c:v>
                </c:pt>
                <c:pt idx="37715">
                  <c:v>18857.5</c:v>
                </c:pt>
                <c:pt idx="37716">
                  <c:v>18858</c:v>
                </c:pt>
                <c:pt idx="37717">
                  <c:v>18858.5</c:v>
                </c:pt>
                <c:pt idx="37718">
                  <c:v>18859</c:v>
                </c:pt>
                <c:pt idx="37719">
                  <c:v>18859.5</c:v>
                </c:pt>
                <c:pt idx="37720">
                  <c:v>18860</c:v>
                </c:pt>
                <c:pt idx="37721">
                  <c:v>18860.5</c:v>
                </c:pt>
                <c:pt idx="37722">
                  <c:v>18861</c:v>
                </c:pt>
                <c:pt idx="37723">
                  <c:v>18861.5</c:v>
                </c:pt>
                <c:pt idx="37724">
                  <c:v>18862</c:v>
                </c:pt>
                <c:pt idx="37725">
                  <c:v>18862.5</c:v>
                </c:pt>
                <c:pt idx="37726">
                  <c:v>18863</c:v>
                </c:pt>
                <c:pt idx="37727">
                  <c:v>18863.5</c:v>
                </c:pt>
                <c:pt idx="37728">
                  <c:v>18864</c:v>
                </c:pt>
                <c:pt idx="37729">
                  <c:v>18864.5</c:v>
                </c:pt>
                <c:pt idx="37730">
                  <c:v>18865</c:v>
                </c:pt>
                <c:pt idx="37731">
                  <c:v>18865.5</c:v>
                </c:pt>
                <c:pt idx="37732">
                  <c:v>18866</c:v>
                </c:pt>
                <c:pt idx="37733">
                  <c:v>18866.5</c:v>
                </c:pt>
                <c:pt idx="37734">
                  <c:v>18867</c:v>
                </c:pt>
                <c:pt idx="37735">
                  <c:v>18867.5</c:v>
                </c:pt>
                <c:pt idx="37736">
                  <c:v>18868</c:v>
                </c:pt>
                <c:pt idx="37737">
                  <c:v>18868.5</c:v>
                </c:pt>
                <c:pt idx="37738">
                  <c:v>18869</c:v>
                </c:pt>
                <c:pt idx="37739">
                  <c:v>18869.5</c:v>
                </c:pt>
                <c:pt idx="37740">
                  <c:v>18870</c:v>
                </c:pt>
                <c:pt idx="37741">
                  <c:v>18870.5</c:v>
                </c:pt>
                <c:pt idx="37742">
                  <c:v>18871</c:v>
                </c:pt>
                <c:pt idx="37743">
                  <c:v>18871.5</c:v>
                </c:pt>
                <c:pt idx="37744">
                  <c:v>18872</c:v>
                </c:pt>
                <c:pt idx="37745">
                  <c:v>18872.5</c:v>
                </c:pt>
                <c:pt idx="37746">
                  <c:v>18873</c:v>
                </c:pt>
                <c:pt idx="37747">
                  <c:v>18873.5</c:v>
                </c:pt>
                <c:pt idx="37748">
                  <c:v>18874</c:v>
                </c:pt>
                <c:pt idx="37749">
                  <c:v>18874.5</c:v>
                </c:pt>
                <c:pt idx="37750">
                  <c:v>18875</c:v>
                </c:pt>
                <c:pt idx="37751">
                  <c:v>18875.5</c:v>
                </c:pt>
                <c:pt idx="37752">
                  <c:v>18876</c:v>
                </c:pt>
                <c:pt idx="37753">
                  <c:v>18876.5</c:v>
                </c:pt>
                <c:pt idx="37754">
                  <c:v>18877</c:v>
                </c:pt>
                <c:pt idx="37755">
                  <c:v>18877.5</c:v>
                </c:pt>
                <c:pt idx="37756">
                  <c:v>18878</c:v>
                </c:pt>
                <c:pt idx="37757">
                  <c:v>18878.5</c:v>
                </c:pt>
                <c:pt idx="37758">
                  <c:v>18879</c:v>
                </c:pt>
                <c:pt idx="37759">
                  <c:v>18879.5</c:v>
                </c:pt>
                <c:pt idx="37760">
                  <c:v>18880</c:v>
                </c:pt>
                <c:pt idx="37761">
                  <c:v>18880.5</c:v>
                </c:pt>
                <c:pt idx="37762">
                  <c:v>18881</c:v>
                </c:pt>
                <c:pt idx="37763">
                  <c:v>18881.5</c:v>
                </c:pt>
                <c:pt idx="37764">
                  <c:v>18882</c:v>
                </c:pt>
                <c:pt idx="37765">
                  <c:v>18882.5</c:v>
                </c:pt>
                <c:pt idx="37766">
                  <c:v>18883</c:v>
                </c:pt>
                <c:pt idx="37767">
                  <c:v>18883.5</c:v>
                </c:pt>
                <c:pt idx="37768">
                  <c:v>18884</c:v>
                </c:pt>
                <c:pt idx="37769">
                  <c:v>18884.5</c:v>
                </c:pt>
                <c:pt idx="37770">
                  <c:v>18885</c:v>
                </c:pt>
                <c:pt idx="37771">
                  <c:v>18885.5</c:v>
                </c:pt>
                <c:pt idx="37772">
                  <c:v>18886</c:v>
                </c:pt>
                <c:pt idx="37773">
                  <c:v>18886.5</c:v>
                </c:pt>
                <c:pt idx="37774">
                  <c:v>18887</c:v>
                </c:pt>
                <c:pt idx="37775">
                  <c:v>18887.5</c:v>
                </c:pt>
                <c:pt idx="37776">
                  <c:v>18888</c:v>
                </c:pt>
                <c:pt idx="37777">
                  <c:v>18888.5</c:v>
                </c:pt>
                <c:pt idx="37778">
                  <c:v>18889</c:v>
                </c:pt>
                <c:pt idx="37779">
                  <c:v>18889.5</c:v>
                </c:pt>
                <c:pt idx="37780">
                  <c:v>18890</c:v>
                </c:pt>
                <c:pt idx="37781">
                  <c:v>18890.5</c:v>
                </c:pt>
                <c:pt idx="37782">
                  <c:v>18891</c:v>
                </c:pt>
                <c:pt idx="37783">
                  <c:v>18891.5</c:v>
                </c:pt>
                <c:pt idx="37784">
                  <c:v>18892</c:v>
                </c:pt>
                <c:pt idx="37785">
                  <c:v>18892.5</c:v>
                </c:pt>
                <c:pt idx="37786">
                  <c:v>18893</c:v>
                </c:pt>
                <c:pt idx="37787">
                  <c:v>18893.5</c:v>
                </c:pt>
                <c:pt idx="37788">
                  <c:v>18894</c:v>
                </c:pt>
                <c:pt idx="37789">
                  <c:v>18894.5</c:v>
                </c:pt>
                <c:pt idx="37790">
                  <c:v>18895</c:v>
                </c:pt>
                <c:pt idx="37791">
                  <c:v>18895.5</c:v>
                </c:pt>
                <c:pt idx="37792">
                  <c:v>18896</c:v>
                </c:pt>
                <c:pt idx="37793">
                  <c:v>18896.5</c:v>
                </c:pt>
                <c:pt idx="37794">
                  <c:v>18897</c:v>
                </c:pt>
                <c:pt idx="37795">
                  <c:v>18897.5</c:v>
                </c:pt>
                <c:pt idx="37796">
                  <c:v>18898</c:v>
                </c:pt>
                <c:pt idx="37797">
                  <c:v>18898.5</c:v>
                </c:pt>
                <c:pt idx="37798">
                  <c:v>18899</c:v>
                </c:pt>
                <c:pt idx="37799">
                  <c:v>18899.5</c:v>
                </c:pt>
                <c:pt idx="37800">
                  <c:v>18900</c:v>
                </c:pt>
                <c:pt idx="37801">
                  <c:v>18900.5</c:v>
                </c:pt>
                <c:pt idx="37802">
                  <c:v>18901</c:v>
                </c:pt>
                <c:pt idx="37803">
                  <c:v>18901.5</c:v>
                </c:pt>
                <c:pt idx="37804">
                  <c:v>18902</c:v>
                </c:pt>
                <c:pt idx="37805">
                  <c:v>18902.5</c:v>
                </c:pt>
                <c:pt idx="37806">
                  <c:v>18903</c:v>
                </c:pt>
                <c:pt idx="37807">
                  <c:v>18903.5</c:v>
                </c:pt>
                <c:pt idx="37808">
                  <c:v>18904</c:v>
                </c:pt>
                <c:pt idx="37809">
                  <c:v>18904.5</c:v>
                </c:pt>
                <c:pt idx="37810">
                  <c:v>18905</c:v>
                </c:pt>
                <c:pt idx="37811">
                  <c:v>18905.5</c:v>
                </c:pt>
                <c:pt idx="37812">
                  <c:v>18906</c:v>
                </c:pt>
                <c:pt idx="37813">
                  <c:v>18906.5</c:v>
                </c:pt>
                <c:pt idx="37814">
                  <c:v>18907</c:v>
                </c:pt>
                <c:pt idx="37815">
                  <c:v>18907.5</c:v>
                </c:pt>
                <c:pt idx="37816">
                  <c:v>18908</c:v>
                </c:pt>
                <c:pt idx="37817">
                  <c:v>18908.5</c:v>
                </c:pt>
                <c:pt idx="37818">
                  <c:v>18909</c:v>
                </c:pt>
                <c:pt idx="37819">
                  <c:v>18909.5</c:v>
                </c:pt>
                <c:pt idx="37820">
                  <c:v>18910</c:v>
                </c:pt>
                <c:pt idx="37821">
                  <c:v>18910.5</c:v>
                </c:pt>
                <c:pt idx="37822">
                  <c:v>18911</c:v>
                </c:pt>
                <c:pt idx="37823">
                  <c:v>18911.5</c:v>
                </c:pt>
                <c:pt idx="37824">
                  <c:v>18912</c:v>
                </c:pt>
                <c:pt idx="37825">
                  <c:v>18912.5</c:v>
                </c:pt>
                <c:pt idx="37826">
                  <c:v>18913</c:v>
                </c:pt>
                <c:pt idx="37827">
                  <c:v>18913.5</c:v>
                </c:pt>
                <c:pt idx="37828">
                  <c:v>18914</c:v>
                </c:pt>
                <c:pt idx="37829">
                  <c:v>18914.5</c:v>
                </c:pt>
                <c:pt idx="37830">
                  <c:v>18915</c:v>
                </c:pt>
                <c:pt idx="37831">
                  <c:v>18915.5</c:v>
                </c:pt>
                <c:pt idx="37832">
                  <c:v>18916</c:v>
                </c:pt>
                <c:pt idx="37833">
                  <c:v>18916.5</c:v>
                </c:pt>
                <c:pt idx="37834">
                  <c:v>18917</c:v>
                </c:pt>
                <c:pt idx="37835">
                  <c:v>18917.5</c:v>
                </c:pt>
                <c:pt idx="37836">
                  <c:v>18918</c:v>
                </c:pt>
                <c:pt idx="37837">
                  <c:v>18918.5</c:v>
                </c:pt>
                <c:pt idx="37838">
                  <c:v>18919</c:v>
                </c:pt>
                <c:pt idx="37839">
                  <c:v>18919.5</c:v>
                </c:pt>
                <c:pt idx="37840">
                  <c:v>18920</c:v>
                </c:pt>
                <c:pt idx="37841">
                  <c:v>18920.5</c:v>
                </c:pt>
                <c:pt idx="37842">
                  <c:v>18921</c:v>
                </c:pt>
                <c:pt idx="37843">
                  <c:v>18921.5</c:v>
                </c:pt>
                <c:pt idx="37844">
                  <c:v>18922</c:v>
                </c:pt>
                <c:pt idx="37845">
                  <c:v>18922.5</c:v>
                </c:pt>
                <c:pt idx="37846">
                  <c:v>18923</c:v>
                </c:pt>
                <c:pt idx="37847">
                  <c:v>18923.5</c:v>
                </c:pt>
                <c:pt idx="37848">
                  <c:v>18924</c:v>
                </c:pt>
                <c:pt idx="37849">
                  <c:v>18924.5</c:v>
                </c:pt>
                <c:pt idx="37850">
                  <c:v>18925</c:v>
                </c:pt>
                <c:pt idx="37851">
                  <c:v>18925.5</c:v>
                </c:pt>
                <c:pt idx="37852">
                  <c:v>18926</c:v>
                </c:pt>
                <c:pt idx="37853">
                  <c:v>18926.5</c:v>
                </c:pt>
                <c:pt idx="37854">
                  <c:v>18927</c:v>
                </c:pt>
                <c:pt idx="37855">
                  <c:v>18927.5</c:v>
                </c:pt>
                <c:pt idx="37856">
                  <c:v>18928</c:v>
                </c:pt>
                <c:pt idx="37857">
                  <c:v>18928.5</c:v>
                </c:pt>
                <c:pt idx="37858">
                  <c:v>18929</c:v>
                </c:pt>
                <c:pt idx="37859">
                  <c:v>18929.5</c:v>
                </c:pt>
                <c:pt idx="37860">
                  <c:v>18930</c:v>
                </c:pt>
                <c:pt idx="37861">
                  <c:v>18930.5</c:v>
                </c:pt>
                <c:pt idx="37862">
                  <c:v>18931</c:v>
                </c:pt>
                <c:pt idx="37863">
                  <c:v>18931.5</c:v>
                </c:pt>
                <c:pt idx="37864">
                  <c:v>18932</c:v>
                </c:pt>
                <c:pt idx="37865">
                  <c:v>18932.5</c:v>
                </c:pt>
                <c:pt idx="37866">
                  <c:v>18933</c:v>
                </c:pt>
                <c:pt idx="37867">
                  <c:v>18933.5</c:v>
                </c:pt>
                <c:pt idx="37868">
                  <c:v>18934</c:v>
                </c:pt>
                <c:pt idx="37869">
                  <c:v>18934.5</c:v>
                </c:pt>
                <c:pt idx="37870">
                  <c:v>18935</c:v>
                </c:pt>
                <c:pt idx="37871">
                  <c:v>18935.5</c:v>
                </c:pt>
                <c:pt idx="37872">
                  <c:v>18936</c:v>
                </c:pt>
                <c:pt idx="37873">
                  <c:v>18936.5</c:v>
                </c:pt>
                <c:pt idx="37874">
                  <c:v>18937</c:v>
                </c:pt>
                <c:pt idx="37875">
                  <c:v>18937.5</c:v>
                </c:pt>
                <c:pt idx="37876">
                  <c:v>18938</c:v>
                </c:pt>
                <c:pt idx="37877">
                  <c:v>18938.5</c:v>
                </c:pt>
                <c:pt idx="37878">
                  <c:v>18939</c:v>
                </c:pt>
                <c:pt idx="37879">
                  <c:v>18939.5</c:v>
                </c:pt>
                <c:pt idx="37880">
                  <c:v>18940</c:v>
                </c:pt>
                <c:pt idx="37881">
                  <c:v>18940.5</c:v>
                </c:pt>
                <c:pt idx="37882">
                  <c:v>18941</c:v>
                </c:pt>
                <c:pt idx="37883">
                  <c:v>18941.5</c:v>
                </c:pt>
                <c:pt idx="37884">
                  <c:v>18942</c:v>
                </c:pt>
                <c:pt idx="37885">
                  <c:v>18942.5</c:v>
                </c:pt>
                <c:pt idx="37886">
                  <c:v>18943</c:v>
                </c:pt>
                <c:pt idx="37887">
                  <c:v>18943.5</c:v>
                </c:pt>
                <c:pt idx="37888">
                  <c:v>18944</c:v>
                </c:pt>
                <c:pt idx="37889">
                  <c:v>18944.5</c:v>
                </c:pt>
                <c:pt idx="37890">
                  <c:v>18945</c:v>
                </c:pt>
                <c:pt idx="37891">
                  <c:v>18945.5</c:v>
                </c:pt>
                <c:pt idx="37892">
                  <c:v>18946</c:v>
                </c:pt>
                <c:pt idx="37893">
                  <c:v>18946.5</c:v>
                </c:pt>
                <c:pt idx="37894">
                  <c:v>18947</c:v>
                </c:pt>
                <c:pt idx="37895">
                  <c:v>18947.5</c:v>
                </c:pt>
                <c:pt idx="37896">
                  <c:v>18948</c:v>
                </c:pt>
                <c:pt idx="37897">
                  <c:v>18948.5</c:v>
                </c:pt>
                <c:pt idx="37898">
                  <c:v>18949</c:v>
                </c:pt>
                <c:pt idx="37899">
                  <c:v>18949.5</c:v>
                </c:pt>
                <c:pt idx="37900">
                  <c:v>18950</c:v>
                </c:pt>
                <c:pt idx="37901">
                  <c:v>18950.5</c:v>
                </c:pt>
                <c:pt idx="37902">
                  <c:v>18951</c:v>
                </c:pt>
                <c:pt idx="37903">
                  <c:v>18951.5</c:v>
                </c:pt>
                <c:pt idx="37904">
                  <c:v>18952</c:v>
                </c:pt>
                <c:pt idx="37905">
                  <c:v>18952.5</c:v>
                </c:pt>
                <c:pt idx="37906">
                  <c:v>18953</c:v>
                </c:pt>
                <c:pt idx="37907">
                  <c:v>18953.5</c:v>
                </c:pt>
                <c:pt idx="37908">
                  <c:v>18954</c:v>
                </c:pt>
                <c:pt idx="37909">
                  <c:v>18954.5</c:v>
                </c:pt>
                <c:pt idx="37910">
                  <c:v>18955</c:v>
                </c:pt>
                <c:pt idx="37911">
                  <c:v>18955.5</c:v>
                </c:pt>
                <c:pt idx="37912">
                  <c:v>18956</c:v>
                </c:pt>
                <c:pt idx="37913">
                  <c:v>18956.5</c:v>
                </c:pt>
                <c:pt idx="37914">
                  <c:v>18957</c:v>
                </c:pt>
                <c:pt idx="37915">
                  <c:v>18957.5</c:v>
                </c:pt>
                <c:pt idx="37916">
                  <c:v>18958</c:v>
                </c:pt>
                <c:pt idx="37917">
                  <c:v>18958.5</c:v>
                </c:pt>
                <c:pt idx="37918">
                  <c:v>18959</c:v>
                </c:pt>
                <c:pt idx="37919">
                  <c:v>18959.5</c:v>
                </c:pt>
                <c:pt idx="37920">
                  <c:v>18960</c:v>
                </c:pt>
                <c:pt idx="37921">
                  <c:v>18960.5</c:v>
                </c:pt>
                <c:pt idx="37922">
                  <c:v>18961</c:v>
                </c:pt>
                <c:pt idx="37923">
                  <c:v>18961.5</c:v>
                </c:pt>
                <c:pt idx="37924">
                  <c:v>18962</c:v>
                </c:pt>
                <c:pt idx="37925">
                  <c:v>18962.5</c:v>
                </c:pt>
                <c:pt idx="37926">
                  <c:v>18963</c:v>
                </c:pt>
                <c:pt idx="37927">
                  <c:v>18963.5</c:v>
                </c:pt>
                <c:pt idx="37928">
                  <c:v>18964</c:v>
                </c:pt>
                <c:pt idx="37929">
                  <c:v>18964.5</c:v>
                </c:pt>
                <c:pt idx="37930">
                  <c:v>18965</c:v>
                </c:pt>
                <c:pt idx="37931">
                  <c:v>18965.5</c:v>
                </c:pt>
                <c:pt idx="37932">
                  <c:v>18966</c:v>
                </c:pt>
                <c:pt idx="37933">
                  <c:v>18966.5</c:v>
                </c:pt>
                <c:pt idx="37934">
                  <c:v>18967</c:v>
                </c:pt>
                <c:pt idx="37935">
                  <c:v>18967.5</c:v>
                </c:pt>
                <c:pt idx="37936">
                  <c:v>18968</c:v>
                </c:pt>
                <c:pt idx="37937">
                  <c:v>18968.5</c:v>
                </c:pt>
                <c:pt idx="37938">
                  <c:v>18969</c:v>
                </c:pt>
                <c:pt idx="37939">
                  <c:v>18969.5</c:v>
                </c:pt>
                <c:pt idx="37940">
                  <c:v>18970</c:v>
                </c:pt>
                <c:pt idx="37941">
                  <c:v>18970.5</c:v>
                </c:pt>
                <c:pt idx="37942">
                  <c:v>18971</c:v>
                </c:pt>
                <c:pt idx="37943">
                  <c:v>18971.5</c:v>
                </c:pt>
                <c:pt idx="37944">
                  <c:v>18972</c:v>
                </c:pt>
                <c:pt idx="37945">
                  <c:v>18972.5</c:v>
                </c:pt>
                <c:pt idx="37946">
                  <c:v>18973</c:v>
                </c:pt>
                <c:pt idx="37947">
                  <c:v>18973.5</c:v>
                </c:pt>
                <c:pt idx="37948">
                  <c:v>18974</c:v>
                </c:pt>
                <c:pt idx="37949">
                  <c:v>18974.5</c:v>
                </c:pt>
                <c:pt idx="37950">
                  <c:v>18975</c:v>
                </c:pt>
                <c:pt idx="37951">
                  <c:v>18975.5</c:v>
                </c:pt>
                <c:pt idx="37952">
                  <c:v>18976</c:v>
                </c:pt>
                <c:pt idx="37953">
                  <c:v>18976.5</c:v>
                </c:pt>
                <c:pt idx="37954">
                  <c:v>18977</c:v>
                </c:pt>
                <c:pt idx="37955">
                  <c:v>18977.5</c:v>
                </c:pt>
                <c:pt idx="37956">
                  <c:v>18978</c:v>
                </c:pt>
                <c:pt idx="37957">
                  <c:v>18978.5</c:v>
                </c:pt>
                <c:pt idx="37958">
                  <c:v>18979</c:v>
                </c:pt>
                <c:pt idx="37959">
                  <c:v>18979.5</c:v>
                </c:pt>
                <c:pt idx="37960">
                  <c:v>18980</c:v>
                </c:pt>
                <c:pt idx="37961">
                  <c:v>18980.5</c:v>
                </c:pt>
                <c:pt idx="37962">
                  <c:v>18981</c:v>
                </c:pt>
                <c:pt idx="37963">
                  <c:v>18981.5</c:v>
                </c:pt>
                <c:pt idx="37964">
                  <c:v>18982</c:v>
                </c:pt>
                <c:pt idx="37965">
                  <c:v>18982.5</c:v>
                </c:pt>
                <c:pt idx="37966">
                  <c:v>18983</c:v>
                </c:pt>
                <c:pt idx="37967">
                  <c:v>18983.5</c:v>
                </c:pt>
                <c:pt idx="37968">
                  <c:v>18984</c:v>
                </c:pt>
                <c:pt idx="37969">
                  <c:v>18984.5</c:v>
                </c:pt>
                <c:pt idx="37970">
                  <c:v>18985</c:v>
                </c:pt>
                <c:pt idx="37971">
                  <c:v>18985.5</c:v>
                </c:pt>
                <c:pt idx="37972">
                  <c:v>18986</c:v>
                </c:pt>
                <c:pt idx="37973">
                  <c:v>18986.5</c:v>
                </c:pt>
                <c:pt idx="37974">
                  <c:v>18987</c:v>
                </c:pt>
                <c:pt idx="37975">
                  <c:v>18987.5</c:v>
                </c:pt>
                <c:pt idx="37976">
                  <c:v>18988</c:v>
                </c:pt>
                <c:pt idx="37977">
                  <c:v>18988.5</c:v>
                </c:pt>
                <c:pt idx="37978">
                  <c:v>18989</c:v>
                </c:pt>
                <c:pt idx="37979">
                  <c:v>18989.5</c:v>
                </c:pt>
                <c:pt idx="37980">
                  <c:v>18990</c:v>
                </c:pt>
                <c:pt idx="37981">
                  <c:v>18990.5</c:v>
                </c:pt>
                <c:pt idx="37982">
                  <c:v>18991</c:v>
                </c:pt>
                <c:pt idx="37983">
                  <c:v>18991.5</c:v>
                </c:pt>
                <c:pt idx="37984">
                  <c:v>18992</c:v>
                </c:pt>
                <c:pt idx="37985">
                  <c:v>18992.5</c:v>
                </c:pt>
                <c:pt idx="37986">
                  <c:v>18993</c:v>
                </c:pt>
                <c:pt idx="37987">
                  <c:v>18993.5</c:v>
                </c:pt>
                <c:pt idx="37988">
                  <c:v>18994</c:v>
                </c:pt>
                <c:pt idx="37989">
                  <c:v>18994.5</c:v>
                </c:pt>
                <c:pt idx="37990">
                  <c:v>18995</c:v>
                </c:pt>
                <c:pt idx="37991">
                  <c:v>18995.5</c:v>
                </c:pt>
                <c:pt idx="37992">
                  <c:v>18996</c:v>
                </c:pt>
                <c:pt idx="37993">
                  <c:v>18996.5</c:v>
                </c:pt>
                <c:pt idx="37994">
                  <c:v>18997</c:v>
                </c:pt>
                <c:pt idx="37995">
                  <c:v>18997.5</c:v>
                </c:pt>
                <c:pt idx="37996">
                  <c:v>18998</c:v>
                </c:pt>
                <c:pt idx="37997">
                  <c:v>18998.5</c:v>
                </c:pt>
                <c:pt idx="37998">
                  <c:v>18999</c:v>
                </c:pt>
                <c:pt idx="37999">
                  <c:v>18999.5</c:v>
                </c:pt>
                <c:pt idx="38000">
                  <c:v>19000</c:v>
                </c:pt>
                <c:pt idx="38001">
                  <c:v>19000.5</c:v>
                </c:pt>
                <c:pt idx="38002">
                  <c:v>19001</c:v>
                </c:pt>
                <c:pt idx="38003">
                  <c:v>19001.5</c:v>
                </c:pt>
                <c:pt idx="38004">
                  <c:v>19002</c:v>
                </c:pt>
                <c:pt idx="38005">
                  <c:v>19002.5</c:v>
                </c:pt>
                <c:pt idx="38006">
                  <c:v>19003</c:v>
                </c:pt>
                <c:pt idx="38007">
                  <c:v>19003.5</c:v>
                </c:pt>
                <c:pt idx="38008">
                  <c:v>19004</c:v>
                </c:pt>
                <c:pt idx="38009">
                  <c:v>19004.5</c:v>
                </c:pt>
                <c:pt idx="38010">
                  <c:v>19005</c:v>
                </c:pt>
                <c:pt idx="38011">
                  <c:v>19005.5</c:v>
                </c:pt>
                <c:pt idx="38012">
                  <c:v>19006</c:v>
                </c:pt>
                <c:pt idx="38013">
                  <c:v>19006.5</c:v>
                </c:pt>
                <c:pt idx="38014">
                  <c:v>19007</c:v>
                </c:pt>
                <c:pt idx="38015">
                  <c:v>19007.5</c:v>
                </c:pt>
                <c:pt idx="38016">
                  <c:v>19008</c:v>
                </c:pt>
                <c:pt idx="38017">
                  <c:v>19008.5</c:v>
                </c:pt>
                <c:pt idx="38018">
                  <c:v>19009</c:v>
                </c:pt>
                <c:pt idx="38019">
                  <c:v>19009.5</c:v>
                </c:pt>
                <c:pt idx="38020">
                  <c:v>19010</c:v>
                </c:pt>
                <c:pt idx="38021">
                  <c:v>19010.5</c:v>
                </c:pt>
                <c:pt idx="38022">
                  <c:v>19011</c:v>
                </c:pt>
                <c:pt idx="38023">
                  <c:v>19011.5</c:v>
                </c:pt>
                <c:pt idx="38024">
                  <c:v>19012</c:v>
                </c:pt>
                <c:pt idx="38025">
                  <c:v>19012.5</c:v>
                </c:pt>
                <c:pt idx="38026">
                  <c:v>19013</c:v>
                </c:pt>
                <c:pt idx="38027">
                  <c:v>19013.5</c:v>
                </c:pt>
                <c:pt idx="38028">
                  <c:v>19014</c:v>
                </c:pt>
                <c:pt idx="38029">
                  <c:v>19014.5</c:v>
                </c:pt>
                <c:pt idx="38030">
                  <c:v>19015</c:v>
                </c:pt>
                <c:pt idx="38031">
                  <c:v>19015.5</c:v>
                </c:pt>
                <c:pt idx="38032">
                  <c:v>19016</c:v>
                </c:pt>
                <c:pt idx="38033">
                  <c:v>19016.5</c:v>
                </c:pt>
                <c:pt idx="38034">
                  <c:v>19017</c:v>
                </c:pt>
                <c:pt idx="38035">
                  <c:v>19017.5</c:v>
                </c:pt>
                <c:pt idx="38036">
                  <c:v>19018</c:v>
                </c:pt>
                <c:pt idx="38037">
                  <c:v>19018.5</c:v>
                </c:pt>
                <c:pt idx="38038">
                  <c:v>19019</c:v>
                </c:pt>
                <c:pt idx="38039">
                  <c:v>19019.5</c:v>
                </c:pt>
                <c:pt idx="38040">
                  <c:v>19020</c:v>
                </c:pt>
                <c:pt idx="38041">
                  <c:v>19020.5</c:v>
                </c:pt>
                <c:pt idx="38042">
                  <c:v>19021</c:v>
                </c:pt>
                <c:pt idx="38043">
                  <c:v>19021.5</c:v>
                </c:pt>
                <c:pt idx="38044">
                  <c:v>19022</c:v>
                </c:pt>
                <c:pt idx="38045">
                  <c:v>19022.5</c:v>
                </c:pt>
                <c:pt idx="38046">
                  <c:v>19023</c:v>
                </c:pt>
                <c:pt idx="38047">
                  <c:v>19023.5</c:v>
                </c:pt>
                <c:pt idx="38048">
                  <c:v>19024</c:v>
                </c:pt>
                <c:pt idx="38049">
                  <c:v>19024.5</c:v>
                </c:pt>
                <c:pt idx="38050">
                  <c:v>19025</c:v>
                </c:pt>
                <c:pt idx="38051">
                  <c:v>19025.5</c:v>
                </c:pt>
                <c:pt idx="38052">
                  <c:v>19026</c:v>
                </c:pt>
                <c:pt idx="38053">
                  <c:v>19026.5</c:v>
                </c:pt>
                <c:pt idx="38054">
                  <c:v>19027</c:v>
                </c:pt>
                <c:pt idx="38055">
                  <c:v>19027.5</c:v>
                </c:pt>
                <c:pt idx="38056">
                  <c:v>19028</c:v>
                </c:pt>
                <c:pt idx="38057">
                  <c:v>19028.5</c:v>
                </c:pt>
                <c:pt idx="38058">
                  <c:v>19029</c:v>
                </c:pt>
                <c:pt idx="38059">
                  <c:v>19029.5</c:v>
                </c:pt>
                <c:pt idx="38060">
                  <c:v>19030</c:v>
                </c:pt>
                <c:pt idx="38061">
                  <c:v>19030.5</c:v>
                </c:pt>
                <c:pt idx="38062">
                  <c:v>19031</c:v>
                </c:pt>
                <c:pt idx="38063">
                  <c:v>19031.5</c:v>
                </c:pt>
                <c:pt idx="38064">
                  <c:v>19032</c:v>
                </c:pt>
                <c:pt idx="38065">
                  <c:v>19032.5</c:v>
                </c:pt>
                <c:pt idx="38066">
                  <c:v>19033</c:v>
                </c:pt>
                <c:pt idx="38067">
                  <c:v>19033.5</c:v>
                </c:pt>
                <c:pt idx="38068">
                  <c:v>19034</c:v>
                </c:pt>
                <c:pt idx="38069">
                  <c:v>19034.5</c:v>
                </c:pt>
                <c:pt idx="38070">
                  <c:v>19035</c:v>
                </c:pt>
                <c:pt idx="38071">
                  <c:v>19035.5</c:v>
                </c:pt>
                <c:pt idx="38072">
                  <c:v>19036</c:v>
                </c:pt>
                <c:pt idx="38073">
                  <c:v>19036.5</c:v>
                </c:pt>
                <c:pt idx="38074">
                  <c:v>19037</c:v>
                </c:pt>
                <c:pt idx="38075">
                  <c:v>19037.5</c:v>
                </c:pt>
                <c:pt idx="38076">
                  <c:v>19038</c:v>
                </c:pt>
                <c:pt idx="38077">
                  <c:v>19038.5</c:v>
                </c:pt>
                <c:pt idx="38078">
                  <c:v>19039</c:v>
                </c:pt>
                <c:pt idx="38079">
                  <c:v>19039.5</c:v>
                </c:pt>
                <c:pt idx="38080">
                  <c:v>19040</c:v>
                </c:pt>
                <c:pt idx="38081">
                  <c:v>19040.5</c:v>
                </c:pt>
                <c:pt idx="38082">
                  <c:v>19041</c:v>
                </c:pt>
                <c:pt idx="38083">
                  <c:v>19041.5</c:v>
                </c:pt>
                <c:pt idx="38084">
                  <c:v>19042</c:v>
                </c:pt>
                <c:pt idx="38085">
                  <c:v>19042.5</c:v>
                </c:pt>
                <c:pt idx="38086">
                  <c:v>19043</c:v>
                </c:pt>
                <c:pt idx="38087">
                  <c:v>19043.5</c:v>
                </c:pt>
                <c:pt idx="38088">
                  <c:v>19044</c:v>
                </c:pt>
                <c:pt idx="38089">
                  <c:v>19044.5</c:v>
                </c:pt>
                <c:pt idx="38090">
                  <c:v>19045</c:v>
                </c:pt>
                <c:pt idx="38091">
                  <c:v>19045.5</c:v>
                </c:pt>
                <c:pt idx="38092">
                  <c:v>19046</c:v>
                </c:pt>
                <c:pt idx="38093">
                  <c:v>19046.5</c:v>
                </c:pt>
                <c:pt idx="38094">
                  <c:v>19047</c:v>
                </c:pt>
                <c:pt idx="38095">
                  <c:v>19047.5</c:v>
                </c:pt>
                <c:pt idx="38096">
                  <c:v>19048</c:v>
                </c:pt>
                <c:pt idx="38097">
                  <c:v>19048.5</c:v>
                </c:pt>
                <c:pt idx="38098">
                  <c:v>19049</c:v>
                </c:pt>
                <c:pt idx="38099">
                  <c:v>19049.5</c:v>
                </c:pt>
                <c:pt idx="38100">
                  <c:v>19050</c:v>
                </c:pt>
                <c:pt idx="38101">
                  <c:v>19050.5</c:v>
                </c:pt>
                <c:pt idx="38102">
                  <c:v>19051</c:v>
                </c:pt>
                <c:pt idx="38103">
                  <c:v>19051.5</c:v>
                </c:pt>
                <c:pt idx="38104">
                  <c:v>19052</c:v>
                </c:pt>
                <c:pt idx="38105">
                  <c:v>19052.5</c:v>
                </c:pt>
                <c:pt idx="38106">
                  <c:v>19053</c:v>
                </c:pt>
                <c:pt idx="38107">
                  <c:v>19053.5</c:v>
                </c:pt>
                <c:pt idx="38108">
                  <c:v>19054</c:v>
                </c:pt>
                <c:pt idx="38109">
                  <c:v>19054.5</c:v>
                </c:pt>
                <c:pt idx="38110">
                  <c:v>19055</c:v>
                </c:pt>
                <c:pt idx="38111">
                  <c:v>19055.5</c:v>
                </c:pt>
                <c:pt idx="38112">
                  <c:v>19056</c:v>
                </c:pt>
                <c:pt idx="38113">
                  <c:v>19056.5</c:v>
                </c:pt>
                <c:pt idx="38114">
                  <c:v>19057</c:v>
                </c:pt>
                <c:pt idx="38115">
                  <c:v>19057.5</c:v>
                </c:pt>
                <c:pt idx="38116">
                  <c:v>19058</c:v>
                </c:pt>
                <c:pt idx="38117">
                  <c:v>19058.5</c:v>
                </c:pt>
                <c:pt idx="38118">
                  <c:v>19059</c:v>
                </c:pt>
                <c:pt idx="38119">
                  <c:v>19059.5</c:v>
                </c:pt>
                <c:pt idx="38120">
                  <c:v>19060</c:v>
                </c:pt>
                <c:pt idx="38121">
                  <c:v>19060.5</c:v>
                </c:pt>
                <c:pt idx="38122">
                  <c:v>19061</c:v>
                </c:pt>
                <c:pt idx="38123">
                  <c:v>19061.5</c:v>
                </c:pt>
                <c:pt idx="38124">
                  <c:v>19062</c:v>
                </c:pt>
                <c:pt idx="38125">
                  <c:v>19062.5</c:v>
                </c:pt>
                <c:pt idx="38126">
                  <c:v>19063</c:v>
                </c:pt>
                <c:pt idx="38127">
                  <c:v>19063.5</c:v>
                </c:pt>
                <c:pt idx="38128">
                  <c:v>19064</c:v>
                </c:pt>
                <c:pt idx="38129">
                  <c:v>19064.5</c:v>
                </c:pt>
                <c:pt idx="38130">
                  <c:v>19065</c:v>
                </c:pt>
                <c:pt idx="38131">
                  <c:v>19065.5</c:v>
                </c:pt>
                <c:pt idx="38132">
                  <c:v>19066</c:v>
                </c:pt>
                <c:pt idx="38133">
                  <c:v>19066.5</c:v>
                </c:pt>
                <c:pt idx="38134">
                  <c:v>19067</c:v>
                </c:pt>
                <c:pt idx="38135">
                  <c:v>19067.5</c:v>
                </c:pt>
                <c:pt idx="38136">
                  <c:v>19068</c:v>
                </c:pt>
                <c:pt idx="38137">
                  <c:v>19068.5</c:v>
                </c:pt>
                <c:pt idx="38138">
                  <c:v>19069</c:v>
                </c:pt>
                <c:pt idx="38139">
                  <c:v>19069.5</c:v>
                </c:pt>
                <c:pt idx="38140">
                  <c:v>19070</c:v>
                </c:pt>
                <c:pt idx="38141">
                  <c:v>19070.5</c:v>
                </c:pt>
                <c:pt idx="38142">
                  <c:v>19071</c:v>
                </c:pt>
                <c:pt idx="38143">
                  <c:v>19071.5</c:v>
                </c:pt>
                <c:pt idx="38144">
                  <c:v>19072</c:v>
                </c:pt>
                <c:pt idx="38145">
                  <c:v>19072.5</c:v>
                </c:pt>
                <c:pt idx="38146">
                  <c:v>19073</c:v>
                </c:pt>
                <c:pt idx="38147">
                  <c:v>19073.5</c:v>
                </c:pt>
                <c:pt idx="38148">
                  <c:v>19074</c:v>
                </c:pt>
                <c:pt idx="38149">
                  <c:v>19074.5</c:v>
                </c:pt>
                <c:pt idx="38150">
                  <c:v>19075</c:v>
                </c:pt>
                <c:pt idx="38151">
                  <c:v>19075.5</c:v>
                </c:pt>
                <c:pt idx="38152">
                  <c:v>19076</c:v>
                </c:pt>
                <c:pt idx="38153">
                  <c:v>19076.5</c:v>
                </c:pt>
                <c:pt idx="38154">
                  <c:v>19077</c:v>
                </c:pt>
                <c:pt idx="38155">
                  <c:v>19077.5</c:v>
                </c:pt>
                <c:pt idx="38156">
                  <c:v>19078</c:v>
                </c:pt>
                <c:pt idx="38157">
                  <c:v>19078.5</c:v>
                </c:pt>
                <c:pt idx="38158">
                  <c:v>19079</c:v>
                </c:pt>
                <c:pt idx="38159">
                  <c:v>19079.5</c:v>
                </c:pt>
                <c:pt idx="38160">
                  <c:v>19080</c:v>
                </c:pt>
                <c:pt idx="38161">
                  <c:v>19080.5</c:v>
                </c:pt>
                <c:pt idx="38162">
                  <c:v>19081</c:v>
                </c:pt>
                <c:pt idx="38163">
                  <c:v>19081.5</c:v>
                </c:pt>
                <c:pt idx="38164">
                  <c:v>19082</c:v>
                </c:pt>
                <c:pt idx="38165">
                  <c:v>19082.5</c:v>
                </c:pt>
                <c:pt idx="38166">
                  <c:v>19083</c:v>
                </c:pt>
                <c:pt idx="38167">
                  <c:v>19083.5</c:v>
                </c:pt>
                <c:pt idx="38168">
                  <c:v>19084</c:v>
                </c:pt>
                <c:pt idx="38169">
                  <c:v>19084.5</c:v>
                </c:pt>
                <c:pt idx="38170">
                  <c:v>19085</c:v>
                </c:pt>
                <c:pt idx="38171">
                  <c:v>19085.5</c:v>
                </c:pt>
                <c:pt idx="38172">
                  <c:v>19086</c:v>
                </c:pt>
                <c:pt idx="38173">
                  <c:v>19086.5</c:v>
                </c:pt>
                <c:pt idx="38174">
                  <c:v>19087</c:v>
                </c:pt>
                <c:pt idx="38175">
                  <c:v>19087.5</c:v>
                </c:pt>
                <c:pt idx="38176">
                  <c:v>19088</c:v>
                </c:pt>
                <c:pt idx="38177">
                  <c:v>19088.5</c:v>
                </c:pt>
                <c:pt idx="38178">
                  <c:v>19089</c:v>
                </c:pt>
                <c:pt idx="38179">
                  <c:v>19089.5</c:v>
                </c:pt>
                <c:pt idx="38180">
                  <c:v>19090</c:v>
                </c:pt>
                <c:pt idx="38181">
                  <c:v>19090.5</c:v>
                </c:pt>
                <c:pt idx="38182">
                  <c:v>19091</c:v>
                </c:pt>
                <c:pt idx="38183">
                  <c:v>19091.5</c:v>
                </c:pt>
                <c:pt idx="38184">
                  <c:v>19092</c:v>
                </c:pt>
                <c:pt idx="38185">
                  <c:v>19092.5</c:v>
                </c:pt>
                <c:pt idx="38186">
                  <c:v>19093</c:v>
                </c:pt>
                <c:pt idx="38187">
                  <c:v>19093.5</c:v>
                </c:pt>
                <c:pt idx="38188">
                  <c:v>19094</c:v>
                </c:pt>
                <c:pt idx="38189">
                  <c:v>19094.5</c:v>
                </c:pt>
                <c:pt idx="38190">
                  <c:v>19095</c:v>
                </c:pt>
                <c:pt idx="38191">
                  <c:v>19095.5</c:v>
                </c:pt>
                <c:pt idx="38192">
                  <c:v>19096</c:v>
                </c:pt>
                <c:pt idx="38193">
                  <c:v>19096.5</c:v>
                </c:pt>
                <c:pt idx="38194">
                  <c:v>19097</c:v>
                </c:pt>
                <c:pt idx="38195">
                  <c:v>19097.5</c:v>
                </c:pt>
                <c:pt idx="38196">
                  <c:v>19098</c:v>
                </c:pt>
                <c:pt idx="38197">
                  <c:v>19098.5</c:v>
                </c:pt>
                <c:pt idx="38198">
                  <c:v>19099</c:v>
                </c:pt>
                <c:pt idx="38199">
                  <c:v>19099.5</c:v>
                </c:pt>
                <c:pt idx="38200">
                  <c:v>19100</c:v>
                </c:pt>
                <c:pt idx="38201">
                  <c:v>19100.5</c:v>
                </c:pt>
                <c:pt idx="38202">
                  <c:v>19101</c:v>
                </c:pt>
                <c:pt idx="38203">
                  <c:v>19101.5</c:v>
                </c:pt>
                <c:pt idx="38204">
                  <c:v>19102</c:v>
                </c:pt>
                <c:pt idx="38205">
                  <c:v>19102.5</c:v>
                </c:pt>
                <c:pt idx="38206">
                  <c:v>19103</c:v>
                </c:pt>
                <c:pt idx="38207">
                  <c:v>19103.5</c:v>
                </c:pt>
                <c:pt idx="38208">
                  <c:v>19104</c:v>
                </c:pt>
                <c:pt idx="38209">
                  <c:v>19104.5</c:v>
                </c:pt>
                <c:pt idx="38210">
                  <c:v>19105</c:v>
                </c:pt>
                <c:pt idx="38211">
                  <c:v>19105.5</c:v>
                </c:pt>
                <c:pt idx="38212">
                  <c:v>19106</c:v>
                </c:pt>
                <c:pt idx="38213">
                  <c:v>19106.5</c:v>
                </c:pt>
                <c:pt idx="38214">
                  <c:v>19107</c:v>
                </c:pt>
                <c:pt idx="38215">
                  <c:v>19107.5</c:v>
                </c:pt>
                <c:pt idx="38216">
                  <c:v>19108</c:v>
                </c:pt>
                <c:pt idx="38217">
                  <c:v>19108.5</c:v>
                </c:pt>
                <c:pt idx="38218">
                  <c:v>19109</c:v>
                </c:pt>
                <c:pt idx="38219">
                  <c:v>19109.5</c:v>
                </c:pt>
                <c:pt idx="38220">
                  <c:v>19110</c:v>
                </c:pt>
                <c:pt idx="38221">
                  <c:v>19110.5</c:v>
                </c:pt>
                <c:pt idx="38222">
                  <c:v>19111</c:v>
                </c:pt>
                <c:pt idx="38223">
                  <c:v>19111.5</c:v>
                </c:pt>
                <c:pt idx="38224">
                  <c:v>19112</c:v>
                </c:pt>
                <c:pt idx="38225">
                  <c:v>19112.5</c:v>
                </c:pt>
                <c:pt idx="38226">
                  <c:v>19113</c:v>
                </c:pt>
                <c:pt idx="38227">
                  <c:v>19113.5</c:v>
                </c:pt>
                <c:pt idx="38228">
                  <c:v>19114</c:v>
                </c:pt>
                <c:pt idx="38229">
                  <c:v>19114.5</c:v>
                </c:pt>
                <c:pt idx="38230">
                  <c:v>19115</c:v>
                </c:pt>
                <c:pt idx="38231">
                  <c:v>19115.5</c:v>
                </c:pt>
                <c:pt idx="38232">
                  <c:v>19116</c:v>
                </c:pt>
                <c:pt idx="38233">
                  <c:v>19116.5</c:v>
                </c:pt>
                <c:pt idx="38234">
                  <c:v>19117</c:v>
                </c:pt>
                <c:pt idx="38235">
                  <c:v>19117.5</c:v>
                </c:pt>
                <c:pt idx="38236">
                  <c:v>19118</c:v>
                </c:pt>
                <c:pt idx="38237">
                  <c:v>19118.5</c:v>
                </c:pt>
                <c:pt idx="38238">
                  <c:v>19119</c:v>
                </c:pt>
                <c:pt idx="38239">
                  <c:v>19119.5</c:v>
                </c:pt>
                <c:pt idx="38240">
                  <c:v>19120</c:v>
                </c:pt>
                <c:pt idx="38241">
                  <c:v>19120.5</c:v>
                </c:pt>
                <c:pt idx="38242">
                  <c:v>19121</c:v>
                </c:pt>
                <c:pt idx="38243">
                  <c:v>19121.5</c:v>
                </c:pt>
                <c:pt idx="38244">
                  <c:v>19122</c:v>
                </c:pt>
                <c:pt idx="38245">
                  <c:v>19122.5</c:v>
                </c:pt>
                <c:pt idx="38246">
                  <c:v>19123</c:v>
                </c:pt>
                <c:pt idx="38247">
                  <c:v>19123.5</c:v>
                </c:pt>
                <c:pt idx="38248">
                  <c:v>19124</c:v>
                </c:pt>
                <c:pt idx="38249">
                  <c:v>19124.5</c:v>
                </c:pt>
                <c:pt idx="38250">
                  <c:v>19125</c:v>
                </c:pt>
                <c:pt idx="38251">
                  <c:v>19125.5</c:v>
                </c:pt>
                <c:pt idx="38252">
                  <c:v>19126</c:v>
                </c:pt>
                <c:pt idx="38253">
                  <c:v>19126.5</c:v>
                </c:pt>
                <c:pt idx="38254">
                  <c:v>19127</c:v>
                </c:pt>
                <c:pt idx="38255">
                  <c:v>19127.5</c:v>
                </c:pt>
                <c:pt idx="38256">
                  <c:v>19128</c:v>
                </c:pt>
                <c:pt idx="38257">
                  <c:v>19128.5</c:v>
                </c:pt>
                <c:pt idx="38258">
                  <c:v>19129</c:v>
                </c:pt>
                <c:pt idx="38259">
                  <c:v>19129.5</c:v>
                </c:pt>
                <c:pt idx="38260">
                  <c:v>19130</c:v>
                </c:pt>
                <c:pt idx="38261">
                  <c:v>19130.5</c:v>
                </c:pt>
                <c:pt idx="38262">
                  <c:v>19131</c:v>
                </c:pt>
                <c:pt idx="38263">
                  <c:v>19131.5</c:v>
                </c:pt>
                <c:pt idx="38264">
                  <c:v>19132</c:v>
                </c:pt>
                <c:pt idx="38265">
                  <c:v>19132.5</c:v>
                </c:pt>
                <c:pt idx="38266">
                  <c:v>19133</c:v>
                </c:pt>
                <c:pt idx="38267">
                  <c:v>19133.5</c:v>
                </c:pt>
                <c:pt idx="38268">
                  <c:v>19134</c:v>
                </c:pt>
                <c:pt idx="38269">
                  <c:v>19134.5</c:v>
                </c:pt>
                <c:pt idx="38270">
                  <c:v>19135</c:v>
                </c:pt>
                <c:pt idx="38271">
                  <c:v>19135.5</c:v>
                </c:pt>
                <c:pt idx="38272">
                  <c:v>19136</c:v>
                </c:pt>
                <c:pt idx="38273">
                  <c:v>19136.5</c:v>
                </c:pt>
                <c:pt idx="38274">
                  <c:v>19137</c:v>
                </c:pt>
                <c:pt idx="38275">
                  <c:v>19137.5</c:v>
                </c:pt>
                <c:pt idx="38276">
                  <c:v>19138</c:v>
                </c:pt>
                <c:pt idx="38277">
                  <c:v>19138.5</c:v>
                </c:pt>
                <c:pt idx="38278">
                  <c:v>19139</c:v>
                </c:pt>
                <c:pt idx="38279">
                  <c:v>19139.5</c:v>
                </c:pt>
                <c:pt idx="38280">
                  <c:v>19140</c:v>
                </c:pt>
                <c:pt idx="38281">
                  <c:v>19140.5</c:v>
                </c:pt>
                <c:pt idx="38282">
                  <c:v>19141</c:v>
                </c:pt>
                <c:pt idx="38283">
                  <c:v>19141.5</c:v>
                </c:pt>
                <c:pt idx="38284">
                  <c:v>19142</c:v>
                </c:pt>
                <c:pt idx="38285">
                  <c:v>19142.5</c:v>
                </c:pt>
                <c:pt idx="38286">
                  <c:v>19143</c:v>
                </c:pt>
                <c:pt idx="38287">
                  <c:v>19143.5</c:v>
                </c:pt>
                <c:pt idx="38288">
                  <c:v>19144</c:v>
                </c:pt>
                <c:pt idx="38289">
                  <c:v>19144.5</c:v>
                </c:pt>
                <c:pt idx="38290">
                  <c:v>19145</c:v>
                </c:pt>
                <c:pt idx="38291">
                  <c:v>19145.5</c:v>
                </c:pt>
                <c:pt idx="38292">
                  <c:v>19146</c:v>
                </c:pt>
                <c:pt idx="38293">
                  <c:v>19146.5</c:v>
                </c:pt>
                <c:pt idx="38294">
                  <c:v>19147</c:v>
                </c:pt>
                <c:pt idx="38295">
                  <c:v>19147.5</c:v>
                </c:pt>
                <c:pt idx="38296">
                  <c:v>19148</c:v>
                </c:pt>
                <c:pt idx="38297">
                  <c:v>19148.5</c:v>
                </c:pt>
                <c:pt idx="38298">
                  <c:v>19149</c:v>
                </c:pt>
                <c:pt idx="38299">
                  <c:v>19149.5</c:v>
                </c:pt>
                <c:pt idx="38300">
                  <c:v>19150</c:v>
                </c:pt>
                <c:pt idx="38301">
                  <c:v>19150.5</c:v>
                </c:pt>
                <c:pt idx="38302">
                  <c:v>19151</c:v>
                </c:pt>
                <c:pt idx="38303">
                  <c:v>19151.5</c:v>
                </c:pt>
                <c:pt idx="38304">
                  <c:v>19152</c:v>
                </c:pt>
                <c:pt idx="38305">
                  <c:v>19152.5</c:v>
                </c:pt>
                <c:pt idx="38306">
                  <c:v>19153</c:v>
                </c:pt>
                <c:pt idx="38307">
                  <c:v>19153.5</c:v>
                </c:pt>
                <c:pt idx="38308">
                  <c:v>19154</c:v>
                </c:pt>
                <c:pt idx="38309">
                  <c:v>19154.5</c:v>
                </c:pt>
                <c:pt idx="38310">
                  <c:v>19155</c:v>
                </c:pt>
                <c:pt idx="38311">
                  <c:v>19155.5</c:v>
                </c:pt>
                <c:pt idx="38312">
                  <c:v>19156</c:v>
                </c:pt>
                <c:pt idx="38313">
                  <c:v>19156.5</c:v>
                </c:pt>
                <c:pt idx="38314">
                  <c:v>19157</c:v>
                </c:pt>
                <c:pt idx="38315">
                  <c:v>19157.5</c:v>
                </c:pt>
                <c:pt idx="38316">
                  <c:v>19158</c:v>
                </c:pt>
                <c:pt idx="38317">
                  <c:v>19158.5</c:v>
                </c:pt>
                <c:pt idx="38318">
                  <c:v>19159</c:v>
                </c:pt>
                <c:pt idx="38319">
                  <c:v>19159.5</c:v>
                </c:pt>
                <c:pt idx="38320">
                  <c:v>19160</c:v>
                </c:pt>
                <c:pt idx="38321">
                  <c:v>19160.5</c:v>
                </c:pt>
                <c:pt idx="38322">
                  <c:v>19161</c:v>
                </c:pt>
                <c:pt idx="38323">
                  <c:v>19161.5</c:v>
                </c:pt>
                <c:pt idx="38324">
                  <c:v>19162</c:v>
                </c:pt>
                <c:pt idx="38325">
                  <c:v>19162.5</c:v>
                </c:pt>
                <c:pt idx="38326">
                  <c:v>19163</c:v>
                </c:pt>
                <c:pt idx="38327">
                  <c:v>19163.5</c:v>
                </c:pt>
                <c:pt idx="38328">
                  <c:v>19164</c:v>
                </c:pt>
                <c:pt idx="38329">
                  <c:v>19164.5</c:v>
                </c:pt>
                <c:pt idx="38330">
                  <c:v>19165</c:v>
                </c:pt>
                <c:pt idx="38331">
                  <c:v>19165.5</c:v>
                </c:pt>
                <c:pt idx="38332">
                  <c:v>19166</c:v>
                </c:pt>
                <c:pt idx="38333">
                  <c:v>19166.5</c:v>
                </c:pt>
                <c:pt idx="38334">
                  <c:v>19167</c:v>
                </c:pt>
                <c:pt idx="38335">
                  <c:v>19167.5</c:v>
                </c:pt>
                <c:pt idx="38336">
                  <c:v>19168</c:v>
                </c:pt>
                <c:pt idx="38337">
                  <c:v>19168.5</c:v>
                </c:pt>
                <c:pt idx="38338">
                  <c:v>19169</c:v>
                </c:pt>
                <c:pt idx="38339">
                  <c:v>19169.5</c:v>
                </c:pt>
                <c:pt idx="38340">
                  <c:v>19170</c:v>
                </c:pt>
                <c:pt idx="38341">
                  <c:v>19170.5</c:v>
                </c:pt>
                <c:pt idx="38342">
                  <c:v>19171</c:v>
                </c:pt>
                <c:pt idx="38343">
                  <c:v>19171.5</c:v>
                </c:pt>
                <c:pt idx="38344">
                  <c:v>19172</c:v>
                </c:pt>
                <c:pt idx="38345">
                  <c:v>19172.5</c:v>
                </c:pt>
                <c:pt idx="38346">
                  <c:v>19173</c:v>
                </c:pt>
                <c:pt idx="38347">
                  <c:v>19173.5</c:v>
                </c:pt>
                <c:pt idx="38348">
                  <c:v>19174</c:v>
                </c:pt>
                <c:pt idx="38349">
                  <c:v>19174.5</c:v>
                </c:pt>
                <c:pt idx="38350">
                  <c:v>19175</c:v>
                </c:pt>
                <c:pt idx="38351">
                  <c:v>19175.5</c:v>
                </c:pt>
                <c:pt idx="38352">
                  <c:v>19176</c:v>
                </c:pt>
                <c:pt idx="38353">
                  <c:v>19176.5</c:v>
                </c:pt>
                <c:pt idx="38354">
                  <c:v>19177</c:v>
                </c:pt>
                <c:pt idx="38355">
                  <c:v>19177.5</c:v>
                </c:pt>
                <c:pt idx="38356">
                  <c:v>19178</c:v>
                </c:pt>
                <c:pt idx="38357">
                  <c:v>19178.5</c:v>
                </c:pt>
                <c:pt idx="38358">
                  <c:v>19179</c:v>
                </c:pt>
                <c:pt idx="38359">
                  <c:v>19179.5</c:v>
                </c:pt>
                <c:pt idx="38360">
                  <c:v>19180</c:v>
                </c:pt>
                <c:pt idx="38361">
                  <c:v>19180.5</c:v>
                </c:pt>
                <c:pt idx="38362">
                  <c:v>19181</c:v>
                </c:pt>
                <c:pt idx="38363">
                  <c:v>19181.5</c:v>
                </c:pt>
                <c:pt idx="38364">
                  <c:v>19182</c:v>
                </c:pt>
                <c:pt idx="38365">
                  <c:v>19182.5</c:v>
                </c:pt>
                <c:pt idx="38366">
                  <c:v>19183</c:v>
                </c:pt>
                <c:pt idx="38367">
                  <c:v>19183.5</c:v>
                </c:pt>
                <c:pt idx="38368">
                  <c:v>19184</c:v>
                </c:pt>
                <c:pt idx="38369">
                  <c:v>19184.5</c:v>
                </c:pt>
                <c:pt idx="38370">
                  <c:v>19185</c:v>
                </c:pt>
                <c:pt idx="38371">
                  <c:v>19185.5</c:v>
                </c:pt>
                <c:pt idx="38372">
                  <c:v>19186</c:v>
                </c:pt>
                <c:pt idx="38373">
                  <c:v>19186.5</c:v>
                </c:pt>
                <c:pt idx="38374">
                  <c:v>19187</c:v>
                </c:pt>
                <c:pt idx="38375">
                  <c:v>19187.5</c:v>
                </c:pt>
                <c:pt idx="38376">
                  <c:v>19188</c:v>
                </c:pt>
                <c:pt idx="38377">
                  <c:v>19188.5</c:v>
                </c:pt>
                <c:pt idx="38378">
                  <c:v>19189</c:v>
                </c:pt>
                <c:pt idx="38379">
                  <c:v>19189.5</c:v>
                </c:pt>
                <c:pt idx="38380">
                  <c:v>19190</c:v>
                </c:pt>
                <c:pt idx="38381">
                  <c:v>19190.5</c:v>
                </c:pt>
                <c:pt idx="38382">
                  <c:v>19191</c:v>
                </c:pt>
                <c:pt idx="38383">
                  <c:v>19191.5</c:v>
                </c:pt>
                <c:pt idx="38384">
                  <c:v>19192</c:v>
                </c:pt>
                <c:pt idx="38385">
                  <c:v>19192.5</c:v>
                </c:pt>
                <c:pt idx="38386">
                  <c:v>19193</c:v>
                </c:pt>
                <c:pt idx="38387">
                  <c:v>19193.5</c:v>
                </c:pt>
                <c:pt idx="38388">
                  <c:v>19194</c:v>
                </c:pt>
                <c:pt idx="38389">
                  <c:v>19194.5</c:v>
                </c:pt>
                <c:pt idx="38390">
                  <c:v>19195</c:v>
                </c:pt>
                <c:pt idx="38391">
                  <c:v>19195.5</c:v>
                </c:pt>
                <c:pt idx="38392">
                  <c:v>19196</c:v>
                </c:pt>
                <c:pt idx="38393">
                  <c:v>19196.5</c:v>
                </c:pt>
                <c:pt idx="38394">
                  <c:v>19197</c:v>
                </c:pt>
                <c:pt idx="38395">
                  <c:v>19197.5</c:v>
                </c:pt>
                <c:pt idx="38396">
                  <c:v>19198</c:v>
                </c:pt>
                <c:pt idx="38397">
                  <c:v>19198.5</c:v>
                </c:pt>
                <c:pt idx="38398">
                  <c:v>19199</c:v>
                </c:pt>
                <c:pt idx="38399">
                  <c:v>19199.5</c:v>
                </c:pt>
                <c:pt idx="38400">
                  <c:v>19200</c:v>
                </c:pt>
                <c:pt idx="38401">
                  <c:v>19200.5</c:v>
                </c:pt>
                <c:pt idx="38402">
                  <c:v>19201</c:v>
                </c:pt>
                <c:pt idx="38403">
                  <c:v>19201.5</c:v>
                </c:pt>
                <c:pt idx="38404">
                  <c:v>19202</c:v>
                </c:pt>
                <c:pt idx="38405">
                  <c:v>19202.5</c:v>
                </c:pt>
                <c:pt idx="38406">
                  <c:v>19203</c:v>
                </c:pt>
                <c:pt idx="38407">
                  <c:v>19203.5</c:v>
                </c:pt>
                <c:pt idx="38408">
                  <c:v>19204</c:v>
                </c:pt>
                <c:pt idx="38409">
                  <c:v>19204.5</c:v>
                </c:pt>
                <c:pt idx="38410">
                  <c:v>19205</c:v>
                </c:pt>
                <c:pt idx="38411">
                  <c:v>19205.5</c:v>
                </c:pt>
                <c:pt idx="38412">
                  <c:v>19206</c:v>
                </c:pt>
                <c:pt idx="38413">
                  <c:v>19206.5</c:v>
                </c:pt>
                <c:pt idx="38414">
                  <c:v>19207</c:v>
                </c:pt>
                <c:pt idx="38415">
                  <c:v>19207.5</c:v>
                </c:pt>
                <c:pt idx="38416">
                  <c:v>19208</c:v>
                </c:pt>
                <c:pt idx="38417">
                  <c:v>19208.5</c:v>
                </c:pt>
                <c:pt idx="38418">
                  <c:v>19209</c:v>
                </c:pt>
                <c:pt idx="38419">
                  <c:v>19209.5</c:v>
                </c:pt>
                <c:pt idx="38420">
                  <c:v>19210</c:v>
                </c:pt>
                <c:pt idx="38421">
                  <c:v>19210.5</c:v>
                </c:pt>
                <c:pt idx="38422">
                  <c:v>19211</c:v>
                </c:pt>
                <c:pt idx="38423">
                  <c:v>19211.5</c:v>
                </c:pt>
                <c:pt idx="38424">
                  <c:v>19212</c:v>
                </c:pt>
                <c:pt idx="38425">
                  <c:v>19212.5</c:v>
                </c:pt>
                <c:pt idx="38426">
                  <c:v>19213</c:v>
                </c:pt>
                <c:pt idx="38427">
                  <c:v>19213.5</c:v>
                </c:pt>
                <c:pt idx="38428">
                  <c:v>19214</c:v>
                </c:pt>
                <c:pt idx="38429">
                  <c:v>19214.5</c:v>
                </c:pt>
                <c:pt idx="38430">
                  <c:v>19215</c:v>
                </c:pt>
                <c:pt idx="38431">
                  <c:v>19215.5</c:v>
                </c:pt>
                <c:pt idx="38432">
                  <c:v>19216</c:v>
                </c:pt>
                <c:pt idx="38433">
                  <c:v>19216.5</c:v>
                </c:pt>
                <c:pt idx="38434">
                  <c:v>19217</c:v>
                </c:pt>
                <c:pt idx="38435">
                  <c:v>19217.5</c:v>
                </c:pt>
                <c:pt idx="38436">
                  <c:v>19218</c:v>
                </c:pt>
                <c:pt idx="38437">
                  <c:v>19218.5</c:v>
                </c:pt>
                <c:pt idx="38438">
                  <c:v>19219</c:v>
                </c:pt>
                <c:pt idx="38439">
                  <c:v>19219.5</c:v>
                </c:pt>
                <c:pt idx="38440">
                  <c:v>19220</c:v>
                </c:pt>
                <c:pt idx="38441">
                  <c:v>19220.5</c:v>
                </c:pt>
                <c:pt idx="38442">
                  <c:v>19221</c:v>
                </c:pt>
                <c:pt idx="38443">
                  <c:v>19221.5</c:v>
                </c:pt>
                <c:pt idx="38444">
                  <c:v>19222</c:v>
                </c:pt>
                <c:pt idx="38445">
                  <c:v>19222.5</c:v>
                </c:pt>
                <c:pt idx="38446">
                  <c:v>19223</c:v>
                </c:pt>
                <c:pt idx="38447">
                  <c:v>19223.5</c:v>
                </c:pt>
                <c:pt idx="38448">
                  <c:v>19224</c:v>
                </c:pt>
                <c:pt idx="38449">
                  <c:v>19224.5</c:v>
                </c:pt>
                <c:pt idx="38450">
                  <c:v>19225</c:v>
                </c:pt>
                <c:pt idx="38451">
                  <c:v>19225.5</c:v>
                </c:pt>
                <c:pt idx="38452">
                  <c:v>19226</c:v>
                </c:pt>
                <c:pt idx="38453">
                  <c:v>19226.5</c:v>
                </c:pt>
                <c:pt idx="38454">
                  <c:v>19227</c:v>
                </c:pt>
                <c:pt idx="38455">
                  <c:v>19227.5</c:v>
                </c:pt>
                <c:pt idx="38456">
                  <c:v>19228</c:v>
                </c:pt>
                <c:pt idx="38457">
                  <c:v>19228.5</c:v>
                </c:pt>
                <c:pt idx="38458">
                  <c:v>19229</c:v>
                </c:pt>
                <c:pt idx="38459">
                  <c:v>19229.5</c:v>
                </c:pt>
                <c:pt idx="38460">
                  <c:v>19230</c:v>
                </c:pt>
                <c:pt idx="38461">
                  <c:v>19230.5</c:v>
                </c:pt>
                <c:pt idx="38462">
                  <c:v>19231</c:v>
                </c:pt>
                <c:pt idx="38463">
                  <c:v>19231.5</c:v>
                </c:pt>
                <c:pt idx="38464">
                  <c:v>19232</c:v>
                </c:pt>
                <c:pt idx="38465">
                  <c:v>19232.5</c:v>
                </c:pt>
                <c:pt idx="38466">
                  <c:v>19233</c:v>
                </c:pt>
                <c:pt idx="38467">
                  <c:v>19233.5</c:v>
                </c:pt>
                <c:pt idx="38468">
                  <c:v>19234</c:v>
                </c:pt>
                <c:pt idx="38469">
                  <c:v>19234.5</c:v>
                </c:pt>
                <c:pt idx="38470">
                  <c:v>19235</c:v>
                </c:pt>
                <c:pt idx="38471">
                  <c:v>19235.5</c:v>
                </c:pt>
                <c:pt idx="38472">
                  <c:v>19236</c:v>
                </c:pt>
                <c:pt idx="38473">
                  <c:v>19236.5</c:v>
                </c:pt>
                <c:pt idx="38474">
                  <c:v>19237</c:v>
                </c:pt>
                <c:pt idx="38475">
                  <c:v>19237.5</c:v>
                </c:pt>
                <c:pt idx="38476">
                  <c:v>19238</c:v>
                </c:pt>
                <c:pt idx="38477">
                  <c:v>19238.5</c:v>
                </c:pt>
                <c:pt idx="38478">
                  <c:v>19239</c:v>
                </c:pt>
                <c:pt idx="38479">
                  <c:v>19239.5</c:v>
                </c:pt>
                <c:pt idx="38480">
                  <c:v>19240</c:v>
                </c:pt>
                <c:pt idx="38481">
                  <c:v>19240.5</c:v>
                </c:pt>
                <c:pt idx="38482">
                  <c:v>19241</c:v>
                </c:pt>
                <c:pt idx="38483">
                  <c:v>19241.5</c:v>
                </c:pt>
                <c:pt idx="38484">
                  <c:v>19242</c:v>
                </c:pt>
                <c:pt idx="38485">
                  <c:v>19242.5</c:v>
                </c:pt>
                <c:pt idx="38486">
                  <c:v>19243</c:v>
                </c:pt>
                <c:pt idx="38487">
                  <c:v>19243.5</c:v>
                </c:pt>
                <c:pt idx="38488">
                  <c:v>19244</c:v>
                </c:pt>
                <c:pt idx="38489">
                  <c:v>19244.5</c:v>
                </c:pt>
                <c:pt idx="38490">
                  <c:v>19245</c:v>
                </c:pt>
                <c:pt idx="38491">
                  <c:v>19245.5</c:v>
                </c:pt>
                <c:pt idx="38492">
                  <c:v>19246</c:v>
                </c:pt>
                <c:pt idx="38493">
                  <c:v>19246.5</c:v>
                </c:pt>
                <c:pt idx="38494">
                  <c:v>19247</c:v>
                </c:pt>
                <c:pt idx="38495">
                  <c:v>19247.5</c:v>
                </c:pt>
                <c:pt idx="38496">
                  <c:v>19248</c:v>
                </c:pt>
                <c:pt idx="38497">
                  <c:v>19248.5</c:v>
                </c:pt>
                <c:pt idx="38498">
                  <c:v>19249</c:v>
                </c:pt>
                <c:pt idx="38499">
                  <c:v>19249.5</c:v>
                </c:pt>
                <c:pt idx="38500">
                  <c:v>19250</c:v>
                </c:pt>
                <c:pt idx="38501">
                  <c:v>19250.5</c:v>
                </c:pt>
                <c:pt idx="38502">
                  <c:v>19251</c:v>
                </c:pt>
                <c:pt idx="38503">
                  <c:v>19251.5</c:v>
                </c:pt>
                <c:pt idx="38504">
                  <c:v>19252</c:v>
                </c:pt>
                <c:pt idx="38505">
                  <c:v>19252.5</c:v>
                </c:pt>
                <c:pt idx="38506">
                  <c:v>19253</c:v>
                </c:pt>
                <c:pt idx="38507">
                  <c:v>19253.5</c:v>
                </c:pt>
                <c:pt idx="38508">
                  <c:v>19254</c:v>
                </c:pt>
                <c:pt idx="38509">
                  <c:v>19254.5</c:v>
                </c:pt>
                <c:pt idx="38510">
                  <c:v>19255</c:v>
                </c:pt>
                <c:pt idx="38511">
                  <c:v>19255.5</c:v>
                </c:pt>
                <c:pt idx="38512">
                  <c:v>19256</c:v>
                </c:pt>
                <c:pt idx="38513">
                  <c:v>19256.5</c:v>
                </c:pt>
                <c:pt idx="38514">
                  <c:v>19257</c:v>
                </c:pt>
                <c:pt idx="38515">
                  <c:v>19257.5</c:v>
                </c:pt>
                <c:pt idx="38516">
                  <c:v>19258</c:v>
                </c:pt>
                <c:pt idx="38517">
                  <c:v>19258.5</c:v>
                </c:pt>
                <c:pt idx="38518">
                  <c:v>19259</c:v>
                </c:pt>
                <c:pt idx="38519">
                  <c:v>19259.5</c:v>
                </c:pt>
                <c:pt idx="38520">
                  <c:v>19260</c:v>
                </c:pt>
                <c:pt idx="38521">
                  <c:v>19260.5</c:v>
                </c:pt>
                <c:pt idx="38522">
                  <c:v>19261</c:v>
                </c:pt>
                <c:pt idx="38523">
                  <c:v>19261.5</c:v>
                </c:pt>
                <c:pt idx="38524">
                  <c:v>19262</c:v>
                </c:pt>
                <c:pt idx="38525">
                  <c:v>19262.5</c:v>
                </c:pt>
                <c:pt idx="38526">
                  <c:v>19263</c:v>
                </c:pt>
                <c:pt idx="38527">
                  <c:v>19263.5</c:v>
                </c:pt>
                <c:pt idx="38528">
                  <c:v>19264</c:v>
                </c:pt>
                <c:pt idx="38529">
                  <c:v>19264.5</c:v>
                </c:pt>
                <c:pt idx="38530">
                  <c:v>19265</c:v>
                </c:pt>
                <c:pt idx="38531">
                  <c:v>19265.5</c:v>
                </c:pt>
                <c:pt idx="38532">
                  <c:v>19266</c:v>
                </c:pt>
                <c:pt idx="38533">
                  <c:v>19266.5</c:v>
                </c:pt>
                <c:pt idx="38534">
                  <c:v>19267</c:v>
                </c:pt>
                <c:pt idx="38535">
                  <c:v>19267.5</c:v>
                </c:pt>
                <c:pt idx="38536">
                  <c:v>19268</c:v>
                </c:pt>
                <c:pt idx="38537">
                  <c:v>19268.5</c:v>
                </c:pt>
                <c:pt idx="38538">
                  <c:v>19269</c:v>
                </c:pt>
                <c:pt idx="38539">
                  <c:v>19269.5</c:v>
                </c:pt>
                <c:pt idx="38540">
                  <c:v>19270</c:v>
                </c:pt>
                <c:pt idx="38541">
                  <c:v>19270.5</c:v>
                </c:pt>
                <c:pt idx="38542">
                  <c:v>19271</c:v>
                </c:pt>
                <c:pt idx="38543">
                  <c:v>19271.5</c:v>
                </c:pt>
                <c:pt idx="38544">
                  <c:v>19272</c:v>
                </c:pt>
                <c:pt idx="38545">
                  <c:v>19272.5</c:v>
                </c:pt>
                <c:pt idx="38546">
                  <c:v>19273</c:v>
                </c:pt>
                <c:pt idx="38547">
                  <c:v>19273.5</c:v>
                </c:pt>
                <c:pt idx="38548">
                  <c:v>19274</c:v>
                </c:pt>
                <c:pt idx="38549">
                  <c:v>19274.5</c:v>
                </c:pt>
                <c:pt idx="38550">
                  <c:v>19275</c:v>
                </c:pt>
                <c:pt idx="38551">
                  <c:v>19275.5</c:v>
                </c:pt>
                <c:pt idx="38552">
                  <c:v>19276</c:v>
                </c:pt>
                <c:pt idx="38553">
                  <c:v>19276.5</c:v>
                </c:pt>
                <c:pt idx="38554">
                  <c:v>19277</c:v>
                </c:pt>
                <c:pt idx="38555">
                  <c:v>19277.5</c:v>
                </c:pt>
                <c:pt idx="38556">
                  <c:v>19278</c:v>
                </c:pt>
                <c:pt idx="38557">
                  <c:v>19278.5</c:v>
                </c:pt>
                <c:pt idx="38558">
                  <c:v>19279</c:v>
                </c:pt>
                <c:pt idx="38559">
                  <c:v>19279.5</c:v>
                </c:pt>
                <c:pt idx="38560">
                  <c:v>19280</c:v>
                </c:pt>
                <c:pt idx="38561">
                  <c:v>19280.5</c:v>
                </c:pt>
                <c:pt idx="38562">
                  <c:v>19281</c:v>
                </c:pt>
                <c:pt idx="38563">
                  <c:v>19281.5</c:v>
                </c:pt>
                <c:pt idx="38564">
                  <c:v>19282</c:v>
                </c:pt>
                <c:pt idx="38565">
                  <c:v>19282.5</c:v>
                </c:pt>
                <c:pt idx="38566">
                  <c:v>19283</c:v>
                </c:pt>
                <c:pt idx="38567">
                  <c:v>19283.5</c:v>
                </c:pt>
                <c:pt idx="38568">
                  <c:v>19284</c:v>
                </c:pt>
                <c:pt idx="38569">
                  <c:v>19284.5</c:v>
                </c:pt>
                <c:pt idx="38570">
                  <c:v>19285</c:v>
                </c:pt>
                <c:pt idx="38571">
                  <c:v>19285.5</c:v>
                </c:pt>
                <c:pt idx="38572">
                  <c:v>19286</c:v>
                </c:pt>
                <c:pt idx="38573">
                  <c:v>19286.5</c:v>
                </c:pt>
                <c:pt idx="38574">
                  <c:v>19287</c:v>
                </c:pt>
                <c:pt idx="38575">
                  <c:v>19287.5</c:v>
                </c:pt>
                <c:pt idx="38576">
                  <c:v>19288</c:v>
                </c:pt>
                <c:pt idx="38577">
                  <c:v>19288.5</c:v>
                </c:pt>
                <c:pt idx="38578">
                  <c:v>19289</c:v>
                </c:pt>
                <c:pt idx="38579">
                  <c:v>19289.5</c:v>
                </c:pt>
                <c:pt idx="38580">
                  <c:v>19290</c:v>
                </c:pt>
                <c:pt idx="38581">
                  <c:v>19290.5</c:v>
                </c:pt>
                <c:pt idx="38582">
                  <c:v>19291</c:v>
                </c:pt>
                <c:pt idx="38583">
                  <c:v>19291.5</c:v>
                </c:pt>
                <c:pt idx="38584">
                  <c:v>19292</c:v>
                </c:pt>
                <c:pt idx="38585">
                  <c:v>19292.5</c:v>
                </c:pt>
                <c:pt idx="38586">
                  <c:v>19293</c:v>
                </c:pt>
                <c:pt idx="38587">
                  <c:v>19293.5</c:v>
                </c:pt>
                <c:pt idx="38588">
                  <c:v>19294</c:v>
                </c:pt>
                <c:pt idx="38589">
                  <c:v>19294.5</c:v>
                </c:pt>
                <c:pt idx="38590">
                  <c:v>19295</c:v>
                </c:pt>
                <c:pt idx="38591">
                  <c:v>19295.5</c:v>
                </c:pt>
                <c:pt idx="38592">
                  <c:v>19296</c:v>
                </c:pt>
                <c:pt idx="38593">
                  <c:v>19296.5</c:v>
                </c:pt>
                <c:pt idx="38594">
                  <c:v>19297</c:v>
                </c:pt>
                <c:pt idx="38595">
                  <c:v>19297.5</c:v>
                </c:pt>
                <c:pt idx="38596">
                  <c:v>19298</c:v>
                </c:pt>
                <c:pt idx="38597">
                  <c:v>19298.5</c:v>
                </c:pt>
                <c:pt idx="38598">
                  <c:v>19299</c:v>
                </c:pt>
                <c:pt idx="38599">
                  <c:v>19299.5</c:v>
                </c:pt>
                <c:pt idx="38600">
                  <c:v>19300</c:v>
                </c:pt>
                <c:pt idx="38601">
                  <c:v>19300.5</c:v>
                </c:pt>
                <c:pt idx="38602">
                  <c:v>19301</c:v>
                </c:pt>
                <c:pt idx="38603">
                  <c:v>19301.5</c:v>
                </c:pt>
                <c:pt idx="38604">
                  <c:v>19302</c:v>
                </c:pt>
                <c:pt idx="38605">
                  <c:v>19302.5</c:v>
                </c:pt>
                <c:pt idx="38606">
                  <c:v>19303</c:v>
                </c:pt>
                <c:pt idx="38607">
                  <c:v>19303.5</c:v>
                </c:pt>
                <c:pt idx="38608">
                  <c:v>19304</c:v>
                </c:pt>
                <c:pt idx="38609">
                  <c:v>19304.5</c:v>
                </c:pt>
                <c:pt idx="38610">
                  <c:v>19305</c:v>
                </c:pt>
                <c:pt idx="38611">
                  <c:v>19305.5</c:v>
                </c:pt>
                <c:pt idx="38612">
                  <c:v>19306</c:v>
                </c:pt>
                <c:pt idx="38613">
                  <c:v>19306.5</c:v>
                </c:pt>
                <c:pt idx="38614">
                  <c:v>19307</c:v>
                </c:pt>
                <c:pt idx="38615">
                  <c:v>19307.5</c:v>
                </c:pt>
                <c:pt idx="38616">
                  <c:v>19308</c:v>
                </c:pt>
                <c:pt idx="38617">
                  <c:v>19308.5</c:v>
                </c:pt>
                <c:pt idx="38618">
                  <c:v>19309</c:v>
                </c:pt>
                <c:pt idx="38619">
                  <c:v>19309.5</c:v>
                </c:pt>
                <c:pt idx="38620">
                  <c:v>19310</c:v>
                </c:pt>
                <c:pt idx="38621">
                  <c:v>19310.5</c:v>
                </c:pt>
                <c:pt idx="38622">
                  <c:v>19311</c:v>
                </c:pt>
                <c:pt idx="38623">
                  <c:v>19311.5</c:v>
                </c:pt>
                <c:pt idx="38624">
                  <c:v>19312</c:v>
                </c:pt>
                <c:pt idx="38625">
                  <c:v>19312.5</c:v>
                </c:pt>
                <c:pt idx="38626">
                  <c:v>19313</c:v>
                </c:pt>
                <c:pt idx="38627">
                  <c:v>19313.5</c:v>
                </c:pt>
                <c:pt idx="38628">
                  <c:v>19314</c:v>
                </c:pt>
                <c:pt idx="38629">
                  <c:v>19314.5</c:v>
                </c:pt>
                <c:pt idx="38630">
                  <c:v>19315</c:v>
                </c:pt>
                <c:pt idx="38631">
                  <c:v>19315.5</c:v>
                </c:pt>
                <c:pt idx="38632">
                  <c:v>19316</c:v>
                </c:pt>
                <c:pt idx="38633">
                  <c:v>19316.5</c:v>
                </c:pt>
                <c:pt idx="38634">
                  <c:v>19317</c:v>
                </c:pt>
                <c:pt idx="38635">
                  <c:v>19317.5</c:v>
                </c:pt>
                <c:pt idx="38636">
                  <c:v>19318</c:v>
                </c:pt>
                <c:pt idx="38637">
                  <c:v>19318.5</c:v>
                </c:pt>
                <c:pt idx="38638">
                  <c:v>19319</c:v>
                </c:pt>
                <c:pt idx="38639">
                  <c:v>19319.5</c:v>
                </c:pt>
                <c:pt idx="38640">
                  <c:v>19320</c:v>
                </c:pt>
                <c:pt idx="38641">
                  <c:v>19320.5</c:v>
                </c:pt>
                <c:pt idx="38642">
                  <c:v>19321</c:v>
                </c:pt>
                <c:pt idx="38643">
                  <c:v>19321.5</c:v>
                </c:pt>
                <c:pt idx="38644">
                  <c:v>19322</c:v>
                </c:pt>
                <c:pt idx="38645">
                  <c:v>19322.5</c:v>
                </c:pt>
                <c:pt idx="38646">
                  <c:v>19323</c:v>
                </c:pt>
                <c:pt idx="38647">
                  <c:v>19323.5</c:v>
                </c:pt>
                <c:pt idx="38648">
                  <c:v>19324</c:v>
                </c:pt>
                <c:pt idx="38649">
                  <c:v>19324.5</c:v>
                </c:pt>
                <c:pt idx="38650">
                  <c:v>19325</c:v>
                </c:pt>
                <c:pt idx="38651">
                  <c:v>19325.5</c:v>
                </c:pt>
                <c:pt idx="38652">
                  <c:v>19326</c:v>
                </c:pt>
                <c:pt idx="38653">
                  <c:v>19326.5</c:v>
                </c:pt>
                <c:pt idx="38654">
                  <c:v>19327</c:v>
                </c:pt>
                <c:pt idx="38655">
                  <c:v>19327.5</c:v>
                </c:pt>
                <c:pt idx="38656">
                  <c:v>19328</c:v>
                </c:pt>
                <c:pt idx="38657">
                  <c:v>19328.5</c:v>
                </c:pt>
                <c:pt idx="38658">
                  <c:v>19329</c:v>
                </c:pt>
                <c:pt idx="38659">
                  <c:v>19329.5</c:v>
                </c:pt>
                <c:pt idx="38660">
                  <c:v>19330</c:v>
                </c:pt>
                <c:pt idx="38661">
                  <c:v>19330.5</c:v>
                </c:pt>
                <c:pt idx="38662">
                  <c:v>19331</c:v>
                </c:pt>
                <c:pt idx="38663">
                  <c:v>19331.5</c:v>
                </c:pt>
                <c:pt idx="38664">
                  <c:v>19332</c:v>
                </c:pt>
                <c:pt idx="38665">
                  <c:v>19332.5</c:v>
                </c:pt>
                <c:pt idx="38666">
                  <c:v>19333</c:v>
                </c:pt>
                <c:pt idx="38667">
                  <c:v>19333.5</c:v>
                </c:pt>
                <c:pt idx="38668">
                  <c:v>19334</c:v>
                </c:pt>
                <c:pt idx="38669">
                  <c:v>19334.5</c:v>
                </c:pt>
                <c:pt idx="38670">
                  <c:v>19335</c:v>
                </c:pt>
                <c:pt idx="38671">
                  <c:v>19335.5</c:v>
                </c:pt>
                <c:pt idx="38672">
                  <c:v>19336</c:v>
                </c:pt>
                <c:pt idx="38673">
                  <c:v>19336.5</c:v>
                </c:pt>
                <c:pt idx="38674">
                  <c:v>19337</c:v>
                </c:pt>
                <c:pt idx="38675">
                  <c:v>19337.5</c:v>
                </c:pt>
                <c:pt idx="38676">
                  <c:v>19338</c:v>
                </c:pt>
                <c:pt idx="38677">
                  <c:v>19338.5</c:v>
                </c:pt>
                <c:pt idx="38678">
                  <c:v>19339</c:v>
                </c:pt>
                <c:pt idx="38679">
                  <c:v>19339.5</c:v>
                </c:pt>
                <c:pt idx="38680">
                  <c:v>19340</c:v>
                </c:pt>
                <c:pt idx="38681">
                  <c:v>19340.5</c:v>
                </c:pt>
                <c:pt idx="38682">
                  <c:v>19341</c:v>
                </c:pt>
                <c:pt idx="38683">
                  <c:v>19341.5</c:v>
                </c:pt>
                <c:pt idx="38684">
                  <c:v>19342</c:v>
                </c:pt>
                <c:pt idx="38685">
                  <c:v>19342.5</c:v>
                </c:pt>
                <c:pt idx="38686">
                  <c:v>19343</c:v>
                </c:pt>
                <c:pt idx="38687">
                  <c:v>19343.5</c:v>
                </c:pt>
                <c:pt idx="38688">
                  <c:v>19344</c:v>
                </c:pt>
                <c:pt idx="38689">
                  <c:v>19344.5</c:v>
                </c:pt>
                <c:pt idx="38690">
                  <c:v>19345</c:v>
                </c:pt>
                <c:pt idx="38691">
                  <c:v>19345.5</c:v>
                </c:pt>
                <c:pt idx="38692">
                  <c:v>19346</c:v>
                </c:pt>
                <c:pt idx="38693">
                  <c:v>19346.5</c:v>
                </c:pt>
                <c:pt idx="38694">
                  <c:v>19347</c:v>
                </c:pt>
                <c:pt idx="38695">
                  <c:v>19347.5</c:v>
                </c:pt>
                <c:pt idx="38696">
                  <c:v>19348</c:v>
                </c:pt>
                <c:pt idx="38697">
                  <c:v>19348.5</c:v>
                </c:pt>
                <c:pt idx="38698">
                  <c:v>19349</c:v>
                </c:pt>
                <c:pt idx="38699">
                  <c:v>19349.5</c:v>
                </c:pt>
                <c:pt idx="38700">
                  <c:v>19350</c:v>
                </c:pt>
                <c:pt idx="38701">
                  <c:v>19350.5</c:v>
                </c:pt>
                <c:pt idx="38702">
                  <c:v>19351</c:v>
                </c:pt>
                <c:pt idx="38703">
                  <c:v>19351.5</c:v>
                </c:pt>
                <c:pt idx="38704">
                  <c:v>19352</c:v>
                </c:pt>
                <c:pt idx="38705">
                  <c:v>19352.5</c:v>
                </c:pt>
                <c:pt idx="38706">
                  <c:v>19353</c:v>
                </c:pt>
                <c:pt idx="38707">
                  <c:v>19353.5</c:v>
                </c:pt>
                <c:pt idx="38708">
                  <c:v>19354</c:v>
                </c:pt>
                <c:pt idx="38709">
                  <c:v>19354.5</c:v>
                </c:pt>
                <c:pt idx="38710">
                  <c:v>19355</c:v>
                </c:pt>
                <c:pt idx="38711">
                  <c:v>19355.5</c:v>
                </c:pt>
                <c:pt idx="38712">
                  <c:v>19356</c:v>
                </c:pt>
                <c:pt idx="38713">
                  <c:v>19356.5</c:v>
                </c:pt>
                <c:pt idx="38714">
                  <c:v>19357</c:v>
                </c:pt>
                <c:pt idx="38715">
                  <c:v>19357.5</c:v>
                </c:pt>
                <c:pt idx="38716">
                  <c:v>19358</c:v>
                </c:pt>
                <c:pt idx="38717">
                  <c:v>19358.5</c:v>
                </c:pt>
                <c:pt idx="38718">
                  <c:v>19359</c:v>
                </c:pt>
                <c:pt idx="38719">
                  <c:v>19359.5</c:v>
                </c:pt>
                <c:pt idx="38720">
                  <c:v>19360</c:v>
                </c:pt>
                <c:pt idx="38721">
                  <c:v>19360.5</c:v>
                </c:pt>
                <c:pt idx="38722">
                  <c:v>19361</c:v>
                </c:pt>
                <c:pt idx="38723">
                  <c:v>19361.5</c:v>
                </c:pt>
                <c:pt idx="38724">
                  <c:v>19362</c:v>
                </c:pt>
                <c:pt idx="38725">
                  <c:v>19362.5</c:v>
                </c:pt>
                <c:pt idx="38726">
                  <c:v>19363</c:v>
                </c:pt>
                <c:pt idx="38727">
                  <c:v>19363.5</c:v>
                </c:pt>
                <c:pt idx="38728">
                  <c:v>19364</c:v>
                </c:pt>
                <c:pt idx="38729">
                  <c:v>19364.5</c:v>
                </c:pt>
                <c:pt idx="38730">
                  <c:v>19365</c:v>
                </c:pt>
                <c:pt idx="38731">
                  <c:v>19365.5</c:v>
                </c:pt>
                <c:pt idx="38732">
                  <c:v>19366</c:v>
                </c:pt>
                <c:pt idx="38733">
                  <c:v>19366.5</c:v>
                </c:pt>
                <c:pt idx="38734">
                  <c:v>19367</c:v>
                </c:pt>
                <c:pt idx="38735">
                  <c:v>19367.5</c:v>
                </c:pt>
                <c:pt idx="38736">
                  <c:v>19368</c:v>
                </c:pt>
                <c:pt idx="38737">
                  <c:v>19368.5</c:v>
                </c:pt>
                <c:pt idx="38738">
                  <c:v>19369</c:v>
                </c:pt>
                <c:pt idx="38739">
                  <c:v>19369.5</c:v>
                </c:pt>
                <c:pt idx="38740">
                  <c:v>19370</c:v>
                </c:pt>
                <c:pt idx="38741">
                  <c:v>19370.5</c:v>
                </c:pt>
                <c:pt idx="38742">
                  <c:v>19371</c:v>
                </c:pt>
                <c:pt idx="38743">
                  <c:v>19371.5</c:v>
                </c:pt>
                <c:pt idx="38744">
                  <c:v>19372</c:v>
                </c:pt>
                <c:pt idx="38745">
                  <c:v>19372.5</c:v>
                </c:pt>
                <c:pt idx="38746">
                  <c:v>19373</c:v>
                </c:pt>
                <c:pt idx="38747">
                  <c:v>19373.5</c:v>
                </c:pt>
                <c:pt idx="38748">
                  <c:v>19374</c:v>
                </c:pt>
                <c:pt idx="38749">
                  <c:v>19374.5</c:v>
                </c:pt>
                <c:pt idx="38750">
                  <c:v>19375</c:v>
                </c:pt>
                <c:pt idx="38751">
                  <c:v>19375.5</c:v>
                </c:pt>
                <c:pt idx="38752">
                  <c:v>19376</c:v>
                </c:pt>
                <c:pt idx="38753">
                  <c:v>19376.5</c:v>
                </c:pt>
                <c:pt idx="38754">
                  <c:v>19377</c:v>
                </c:pt>
                <c:pt idx="38755">
                  <c:v>19377.5</c:v>
                </c:pt>
                <c:pt idx="38756">
                  <c:v>19378</c:v>
                </c:pt>
                <c:pt idx="38757">
                  <c:v>19378.5</c:v>
                </c:pt>
                <c:pt idx="38758">
                  <c:v>19379</c:v>
                </c:pt>
                <c:pt idx="38759">
                  <c:v>19379.5</c:v>
                </c:pt>
                <c:pt idx="38760">
                  <c:v>19380</c:v>
                </c:pt>
                <c:pt idx="38761">
                  <c:v>19380.5</c:v>
                </c:pt>
                <c:pt idx="38762">
                  <c:v>19381</c:v>
                </c:pt>
                <c:pt idx="38763">
                  <c:v>19381.5</c:v>
                </c:pt>
                <c:pt idx="38764">
                  <c:v>19382</c:v>
                </c:pt>
                <c:pt idx="38765">
                  <c:v>19382.5</c:v>
                </c:pt>
                <c:pt idx="38766">
                  <c:v>19383</c:v>
                </c:pt>
                <c:pt idx="38767">
                  <c:v>19383.5</c:v>
                </c:pt>
                <c:pt idx="38768">
                  <c:v>19384</c:v>
                </c:pt>
                <c:pt idx="38769">
                  <c:v>19384.5</c:v>
                </c:pt>
                <c:pt idx="38770">
                  <c:v>19385</c:v>
                </c:pt>
                <c:pt idx="38771">
                  <c:v>19385.5</c:v>
                </c:pt>
                <c:pt idx="38772">
                  <c:v>19386</c:v>
                </c:pt>
                <c:pt idx="38773">
                  <c:v>19386.5</c:v>
                </c:pt>
                <c:pt idx="38774">
                  <c:v>19387</c:v>
                </c:pt>
                <c:pt idx="38775">
                  <c:v>19387.5</c:v>
                </c:pt>
                <c:pt idx="38776">
                  <c:v>19388</c:v>
                </c:pt>
                <c:pt idx="38777">
                  <c:v>19388.5</c:v>
                </c:pt>
                <c:pt idx="38778">
                  <c:v>19389</c:v>
                </c:pt>
                <c:pt idx="38779">
                  <c:v>19389.5</c:v>
                </c:pt>
                <c:pt idx="38780">
                  <c:v>19390</c:v>
                </c:pt>
                <c:pt idx="38781">
                  <c:v>19390.5</c:v>
                </c:pt>
                <c:pt idx="38782">
                  <c:v>19391</c:v>
                </c:pt>
                <c:pt idx="38783">
                  <c:v>19391.5</c:v>
                </c:pt>
                <c:pt idx="38784">
                  <c:v>19392</c:v>
                </c:pt>
                <c:pt idx="38785">
                  <c:v>19392.5</c:v>
                </c:pt>
                <c:pt idx="38786">
                  <c:v>19393</c:v>
                </c:pt>
                <c:pt idx="38787">
                  <c:v>19393.5</c:v>
                </c:pt>
                <c:pt idx="38788">
                  <c:v>19394</c:v>
                </c:pt>
                <c:pt idx="38789">
                  <c:v>19394.5</c:v>
                </c:pt>
                <c:pt idx="38790">
                  <c:v>19395</c:v>
                </c:pt>
                <c:pt idx="38791">
                  <c:v>19395.5</c:v>
                </c:pt>
                <c:pt idx="38792">
                  <c:v>19396</c:v>
                </c:pt>
                <c:pt idx="38793">
                  <c:v>19396.5</c:v>
                </c:pt>
                <c:pt idx="38794">
                  <c:v>19397</c:v>
                </c:pt>
                <c:pt idx="38795">
                  <c:v>19397.5</c:v>
                </c:pt>
                <c:pt idx="38796">
                  <c:v>19398</c:v>
                </c:pt>
                <c:pt idx="38797">
                  <c:v>19398.5</c:v>
                </c:pt>
                <c:pt idx="38798">
                  <c:v>19399</c:v>
                </c:pt>
                <c:pt idx="38799">
                  <c:v>19399.5</c:v>
                </c:pt>
                <c:pt idx="38800">
                  <c:v>19400</c:v>
                </c:pt>
                <c:pt idx="38801">
                  <c:v>19400.5</c:v>
                </c:pt>
                <c:pt idx="38802">
                  <c:v>19401</c:v>
                </c:pt>
                <c:pt idx="38803">
                  <c:v>19401.5</c:v>
                </c:pt>
                <c:pt idx="38804">
                  <c:v>19402</c:v>
                </c:pt>
                <c:pt idx="38805">
                  <c:v>19402.5</c:v>
                </c:pt>
                <c:pt idx="38806">
                  <c:v>19403</c:v>
                </c:pt>
                <c:pt idx="38807">
                  <c:v>19403.5</c:v>
                </c:pt>
                <c:pt idx="38808">
                  <c:v>19404</c:v>
                </c:pt>
                <c:pt idx="38809">
                  <c:v>19404.5</c:v>
                </c:pt>
                <c:pt idx="38810">
                  <c:v>19405</c:v>
                </c:pt>
                <c:pt idx="38811">
                  <c:v>19405.5</c:v>
                </c:pt>
                <c:pt idx="38812">
                  <c:v>19406</c:v>
                </c:pt>
                <c:pt idx="38813">
                  <c:v>19406.5</c:v>
                </c:pt>
                <c:pt idx="38814">
                  <c:v>19407</c:v>
                </c:pt>
                <c:pt idx="38815">
                  <c:v>19407.5</c:v>
                </c:pt>
                <c:pt idx="38816">
                  <c:v>19408</c:v>
                </c:pt>
                <c:pt idx="38817">
                  <c:v>19408.5</c:v>
                </c:pt>
                <c:pt idx="38818">
                  <c:v>19409</c:v>
                </c:pt>
                <c:pt idx="38819">
                  <c:v>19409.5</c:v>
                </c:pt>
                <c:pt idx="38820">
                  <c:v>19410</c:v>
                </c:pt>
                <c:pt idx="38821">
                  <c:v>19410.5</c:v>
                </c:pt>
                <c:pt idx="38822">
                  <c:v>19411</c:v>
                </c:pt>
                <c:pt idx="38823">
                  <c:v>19411.5</c:v>
                </c:pt>
                <c:pt idx="38824">
                  <c:v>19412</c:v>
                </c:pt>
                <c:pt idx="38825">
                  <c:v>19412.5</c:v>
                </c:pt>
                <c:pt idx="38826">
                  <c:v>19413</c:v>
                </c:pt>
                <c:pt idx="38827">
                  <c:v>19413.5</c:v>
                </c:pt>
                <c:pt idx="38828">
                  <c:v>19414</c:v>
                </c:pt>
                <c:pt idx="38829">
                  <c:v>19414.5</c:v>
                </c:pt>
                <c:pt idx="38830">
                  <c:v>19415</c:v>
                </c:pt>
                <c:pt idx="38831">
                  <c:v>19415.5</c:v>
                </c:pt>
                <c:pt idx="38832">
                  <c:v>19416</c:v>
                </c:pt>
                <c:pt idx="38833">
                  <c:v>19416.5</c:v>
                </c:pt>
                <c:pt idx="38834">
                  <c:v>19417</c:v>
                </c:pt>
                <c:pt idx="38835">
                  <c:v>19417.5</c:v>
                </c:pt>
                <c:pt idx="38836">
                  <c:v>19418</c:v>
                </c:pt>
                <c:pt idx="38837">
                  <c:v>19418.5</c:v>
                </c:pt>
                <c:pt idx="38838">
                  <c:v>19419</c:v>
                </c:pt>
                <c:pt idx="38839">
                  <c:v>19419.5</c:v>
                </c:pt>
                <c:pt idx="38840">
                  <c:v>19420</c:v>
                </c:pt>
                <c:pt idx="38841">
                  <c:v>19420.5</c:v>
                </c:pt>
                <c:pt idx="38842">
                  <c:v>19421</c:v>
                </c:pt>
                <c:pt idx="38843">
                  <c:v>19421.5</c:v>
                </c:pt>
                <c:pt idx="38844">
                  <c:v>19422</c:v>
                </c:pt>
                <c:pt idx="38845">
                  <c:v>19422.5</c:v>
                </c:pt>
                <c:pt idx="38846">
                  <c:v>19423</c:v>
                </c:pt>
                <c:pt idx="38847">
                  <c:v>19423.5</c:v>
                </c:pt>
                <c:pt idx="38848">
                  <c:v>19424</c:v>
                </c:pt>
                <c:pt idx="38849">
                  <c:v>19424.5</c:v>
                </c:pt>
                <c:pt idx="38850">
                  <c:v>19425</c:v>
                </c:pt>
                <c:pt idx="38851">
                  <c:v>19425.5</c:v>
                </c:pt>
                <c:pt idx="38852">
                  <c:v>19426</c:v>
                </c:pt>
                <c:pt idx="38853">
                  <c:v>19426.5</c:v>
                </c:pt>
                <c:pt idx="38854">
                  <c:v>19427</c:v>
                </c:pt>
                <c:pt idx="38855">
                  <c:v>19427.5</c:v>
                </c:pt>
                <c:pt idx="38856">
                  <c:v>19428</c:v>
                </c:pt>
                <c:pt idx="38857">
                  <c:v>19428.5</c:v>
                </c:pt>
                <c:pt idx="38858">
                  <c:v>19429</c:v>
                </c:pt>
                <c:pt idx="38859">
                  <c:v>19429.5</c:v>
                </c:pt>
                <c:pt idx="38860">
                  <c:v>19430</c:v>
                </c:pt>
                <c:pt idx="38861">
                  <c:v>19430.5</c:v>
                </c:pt>
                <c:pt idx="38862">
                  <c:v>19431</c:v>
                </c:pt>
                <c:pt idx="38863">
                  <c:v>19431.5</c:v>
                </c:pt>
                <c:pt idx="38864">
                  <c:v>19432</c:v>
                </c:pt>
                <c:pt idx="38865">
                  <c:v>19432.5</c:v>
                </c:pt>
                <c:pt idx="38866">
                  <c:v>19433</c:v>
                </c:pt>
                <c:pt idx="38867">
                  <c:v>19433.5</c:v>
                </c:pt>
                <c:pt idx="38868">
                  <c:v>19434</c:v>
                </c:pt>
                <c:pt idx="38869">
                  <c:v>19434.5</c:v>
                </c:pt>
                <c:pt idx="38870">
                  <c:v>19435</c:v>
                </c:pt>
                <c:pt idx="38871">
                  <c:v>19435.5</c:v>
                </c:pt>
                <c:pt idx="38872">
                  <c:v>19436</c:v>
                </c:pt>
                <c:pt idx="38873">
                  <c:v>19436.5</c:v>
                </c:pt>
                <c:pt idx="38874">
                  <c:v>19437</c:v>
                </c:pt>
                <c:pt idx="38875">
                  <c:v>19437.5</c:v>
                </c:pt>
                <c:pt idx="38876">
                  <c:v>19438</c:v>
                </c:pt>
                <c:pt idx="38877">
                  <c:v>19438.5</c:v>
                </c:pt>
                <c:pt idx="38878">
                  <c:v>19439</c:v>
                </c:pt>
                <c:pt idx="38879">
                  <c:v>19439.5</c:v>
                </c:pt>
                <c:pt idx="38880">
                  <c:v>19440</c:v>
                </c:pt>
                <c:pt idx="38881">
                  <c:v>19440.5</c:v>
                </c:pt>
                <c:pt idx="38882">
                  <c:v>19441</c:v>
                </c:pt>
                <c:pt idx="38883">
                  <c:v>19441.5</c:v>
                </c:pt>
                <c:pt idx="38884">
                  <c:v>19442</c:v>
                </c:pt>
                <c:pt idx="38885">
                  <c:v>19442.5</c:v>
                </c:pt>
                <c:pt idx="38886">
                  <c:v>19443</c:v>
                </c:pt>
                <c:pt idx="38887">
                  <c:v>19443.5</c:v>
                </c:pt>
                <c:pt idx="38888">
                  <c:v>19444</c:v>
                </c:pt>
                <c:pt idx="38889">
                  <c:v>19444.5</c:v>
                </c:pt>
                <c:pt idx="38890">
                  <c:v>19445</c:v>
                </c:pt>
                <c:pt idx="38891">
                  <c:v>19445.5</c:v>
                </c:pt>
                <c:pt idx="38892">
                  <c:v>19446</c:v>
                </c:pt>
                <c:pt idx="38893">
                  <c:v>19446.5</c:v>
                </c:pt>
                <c:pt idx="38894">
                  <c:v>19447</c:v>
                </c:pt>
                <c:pt idx="38895">
                  <c:v>19447.5</c:v>
                </c:pt>
                <c:pt idx="38896">
                  <c:v>19448</c:v>
                </c:pt>
                <c:pt idx="38897">
                  <c:v>19448.5</c:v>
                </c:pt>
                <c:pt idx="38898">
                  <c:v>19449</c:v>
                </c:pt>
                <c:pt idx="38899">
                  <c:v>19449.5</c:v>
                </c:pt>
                <c:pt idx="38900">
                  <c:v>19450</c:v>
                </c:pt>
                <c:pt idx="38901">
                  <c:v>19450.5</c:v>
                </c:pt>
                <c:pt idx="38902">
                  <c:v>19451</c:v>
                </c:pt>
                <c:pt idx="38903">
                  <c:v>19451.5</c:v>
                </c:pt>
                <c:pt idx="38904">
                  <c:v>19452</c:v>
                </c:pt>
                <c:pt idx="38905">
                  <c:v>19452.5</c:v>
                </c:pt>
                <c:pt idx="38906">
                  <c:v>19453</c:v>
                </c:pt>
                <c:pt idx="38907">
                  <c:v>19453.5</c:v>
                </c:pt>
                <c:pt idx="38908">
                  <c:v>19454</c:v>
                </c:pt>
                <c:pt idx="38909">
                  <c:v>19454.5</c:v>
                </c:pt>
                <c:pt idx="38910">
                  <c:v>19455</c:v>
                </c:pt>
                <c:pt idx="38911">
                  <c:v>19455.5</c:v>
                </c:pt>
                <c:pt idx="38912">
                  <c:v>19456</c:v>
                </c:pt>
                <c:pt idx="38913">
                  <c:v>19456.5</c:v>
                </c:pt>
                <c:pt idx="38914">
                  <c:v>19457</c:v>
                </c:pt>
                <c:pt idx="38915">
                  <c:v>19457.5</c:v>
                </c:pt>
                <c:pt idx="38916">
                  <c:v>19458</c:v>
                </c:pt>
                <c:pt idx="38917">
                  <c:v>19458.5</c:v>
                </c:pt>
                <c:pt idx="38918">
                  <c:v>19459</c:v>
                </c:pt>
                <c:pt idx="38919">
                  <c:v>19459.5</c:v>
                </c:pt>
                <c:pt idx="38920">
                  <c:v>19460</c:v>
                </c:pt>
                <c:pt idx="38921">
                  <c:v>19460.5</c:v>
                </c:pt>
                <c:pt idx="38922">
                  <c:v>19461</c:v>
                </c:pt>
                <c:pt idx="38923">
                  <c:v>19461.5</c:v>
                </c:pt>
                <c:pt idx="38924">
                  <c:v>19462</c:v>
                </c:pt>
                <c:pt idx="38925">
                  <c:v>19462.5</c:v>
                </c:pt>
                <c:pt idx="38926">
                  <c:v>19463</c:v>
                </c:pt>
                <c:pt idx="38927">
                  <c:v>19463.5</c:v>
                </c:pt>
                <c:pt idx="38928">
                  <c:v>19464</c:v>
                </c:pt>
                <c:pt idx="38929">
                  <c:v>19464.5</c:v>
                </c:pt>
                <c:pt idx="38930">
                  <c:v>19465</c:v>
                </c:pt>
                <c:pt idx="38931">
                  <c:v>19465.5</c:v>
                </c:pt>
                <c:pt idx="38932">
                  <c:v>19466</c:v>
                </c:pt>
                <c:pt idx="38933">
                  <c:v>19466.5</c:v>
                </c:pt>
                <c:pt idx="38934">
                  <c:v>19467</c:v>
                </c:pt>
                <c:pt idx="38935">
                  <c:v>19467.5</c:v>
                </c:pt>
                <c:pt idx="38936">
                  <c:v>19468</c:v>
                </c:pt>
                <c:pt idx="38937">
                  <c:v>19468.5</c:v>
                </c:pt>
                <c:pt idx="38938">
                  <c:v>19469</c:v>
                </c:pt>
                <c:pt idx="38939">
                  <c:v>19469.5</c:v>
                </c:pt>
                <c:pt idx="38940">
                  <c:v>19470</c:v>
                </c:pt>
                <c:pt idx="38941">
                  <c:v>19470.5</c:v>
                </c:pt>
                <c:pt idx="38942">
                  <c:v>19471</c:v>
                </c:pt>
                <c:pt idx="38943">
                  <c:v>19471.5</c:v>
                </c:pt>
                <c:pt idx="38944">
                  <c:v>19472</c:v>
                </c:pt>
                <c:pt idx="38945">
                  <c:v>19472.5</c:v>
                </c:pt>
                <c:pt idx="38946">
                  <c:v>19473</c:v>
                </c:pt>
                <c:pt idx="38947">
                  <c:v>19473.5</c:v>
                </c:pt>
                <c:pt idx="38948">
                  <c:v>19474</c:v>
                </c:pt>
                <c:pt idx="38949">
                  <c:v>19474.5</c:v>
                </c:pt>
                <c:pt idx="38950">
                  <c:v>19475</c:v>
                </c:pt>
                <c:pt idx="38951">
                  <c:v>19475.5</c:v>
                </c:pt>
                <c:pt idx="38952">
                  <c:v>19476</c:v>
                </c:pt>
                <c:pt idx="38953">
                  <c:v>19476.5</c:v>
                </c:pt>
                <c:pt idx="38954">
                  <c:v>19477</c:v>
                </c:pt>
                <c:pt idx="38955">
                  <c:v>19477.5</c:v>
                </c:pt>
                <c:pt idx="38956">
                  <c:v>19478</c:v>
                </c:pt>
                <c:pt idx="38957">
                  <c:v>19478.5</c:v>
                </c:pt>
                <c:pt idx="38958">
                  <c:v>19479</c:v>
                </c:pt>
                <c:pt idx="38959">
                  <c:v>19479.5</c:v>
                </c:pt>
                <c:pt idx="38960">
                  <c:v>19480</c:v>
                </c:pt>
                <c:pt idx="38961">
                  <c:v>19480.5</c:v>
                </c:pt>
                <c:pt idx="38962">
                  <c:v>19481</c:v>
                </c:pt>
                <c:pt idx="38963">
                  <c:v>19481.5</c:v>
                </c:pt>
                <c:pt idx="38964">
                  <c:v>19482</c:v>
                </c:pt>
                <c:pt idx="38965">
                  <c:v>19482.5</c:v>
                </c:pt>
                <c:pt idx="38966">
                  <c:v>19483</c:v>
                </c:pt>
                <c:pt idx="38967">
                  <c:v>19483.5</c:v>
                </c:pt>
                <c:pt idx="38968">
                  <c:v>19484</c:v>
                </c:pt>
                <c:pt idx="38969">
                  <c:v>19484.5</c:v>
                </c:pt>
                <c:pt idx="38970">
                  <c:v>19485</c:v>
                </c:pt>
                <c:pt idx="38971">
                  <c:v>19485.5</c:v>
                </c:pt>
                <c:pt idx="38972">
                  <c:v>19486</c:v>
                </c:pt>
                <c:pt idx="38973">
                  <c:v>19486.5</c:v>
                </c:pt>
                <c:pt idx="38974">
                  <c:v>19487</c:v>
                </c:pt>
                <c:pt idx="38975">
                  <c:v>19487.5</c:v>
                </c:pt>
                <c:pt idx="38976">
                  <c:v>19488</c:v>
                </c:pt>
                <c:pt idx="38977">
                  <c:v>19488.5</c:v>
                </c:pt>
                <c:pt idx="38978">
                  <c:v>19489</c:v>
                </c:pt>
                <c:pt idx="38979">
                  <c:v>19489.5</c:v>
                </c:pt>
                <c:pt idx="38980">
                  <c:v>19490</c:v>
                </c:pt>
                <c:pt idx="38981">
                  <c:v>19490.5</c:v>
                </c:pt>
                <c:pt idx="38982">
                  <c:v>19491</c:v>
                </c:pt>
                <c:pt idx="38983">
                  <c:v>19491.5</c:v>
                </c:pt>
                <c:pt idx="38984">
                  <c:v>19492</c:v>
                </c:pt>
                <c:pt idx="38985">
                  <c:v>19492.5</c:v>
                </c:pt>
                <c:pt idx="38986">
                  <c:v>19493</c:v>
                </c:pt>
                <c:pt idx="38987">
                  <c:v>19493.5</c:v>
                </c:pt>
                <c:pt idx="38988">
                  <c:v>19494</c:v>
                </c:pt>
                <c:pt idx="38989">
                  <c:v>19494.5</c:v>
                </c:pt>
                <c:pt idx="38990">
                  <c:v>19495</c:v>
                </c:pt>
                <c:pt idx="38991">
                  <c:v>19495.5</c:v>
                </c:pt>
                <c:pt idx="38992">
                  <c:v>19496</c:v>
                </c:pt>
                <c:pt idx="38993">
                  <c:v>19496.5</c:v>
                </c:pt>
                <c:pt idx="38994">
                  <c:v>19497</c:v>
                </c:pt>
                <c:pt idx="38995">
                  <c:v>19497.5</c:v>
                </c:pt>
                <c:pt idx="38996">
                  <c:v>19498</c:v>
                </c:pt>
                <c:pt idx="38997">
                  <c:v>19498.5</c:v>
                </c:pt>
                <c:pt idx="38998">
                  <c:v>19499</c:v>
                </c:pt>
                <c:pt idx="38999">
                  <c:v>19499.5</c:v>
                </c:pt>
                <c:pt idx="39000">
                  <c:v>19500</c:v>
                </c:pt>
                <c:pt idx="39001">
                  <c:v>19500.5</c:v>
                </c:pt>
                <c:pt idx="39002">
                  <c:v>19501</c:v>
                </c:pt>
                <c:pt idx="39003">
                  <c:v>19501.5</c:v>
                </c:pt>
                <c:pt idx="39004">
                  <c:v>19502</c:v>
                </c:pt>
                <c:pt idx="39005">
                  <c:v>19502.5</c:v>
                </c:pt>
                <c:pt idx="39006">
                  <c:v>19503</c:v>
                </c:pt>
                <c:pt idx="39007">
                  <c:v>19503.5</c:v>
                </c:pt>
                <c:pt idx="39008">
                  <c:v>19504</c:v>
                </c:pt>
                <c:pt idx="39009">
                  <c:v>19504.5</c:v>
                </c:pt>
                <c:pt idx="39010">
                  <c:v>19505</c:v>
                </c:pt>
                <c:pt idx="39011">
                  <c:v>19505.5</c:v>
                </c:pt>
                <c:pt idx="39012">
                  <c:v>19506</c:v>
                </c:pt>
                <c:pt idx="39013">
                  <c:v>19506.5</c:v>
                </c:pt>
                <c:pt idx="39014">
                  <c:v>19507</c:v>
                </c:pt>
                <c:pt idx="39015">
                  <c:v>19507.5</c:v>
                </c:pt>
                <c:pt idx="39016">
                  <c:v>19508</c:v>
                </c:pt>
                <c:pt idx="39017">
                  <c:v>19508.5</c:v>
                </c:pt>
                <c:pt idx="39018">
                  <c:v>19509</c:v>
                </c:pt>
                <c:pt idx="39019">
                  <c:v>19509.5</c:v>
                </c:pt>
                <c:pt idx="39020">
                  <c:v>19510</c:v>
                </c:pt>
                <c:pt idx="39021">
                  <c:v>19510.5</c:v>
                </c:pt>
                <c:pt idx="39022">
                  <c:v>19511</c:v>
                </c:pt>
                <c:pt idx="39023">
                  <c:v>19511.5</c:v>
                </c:pt>
                <c:pt idx="39024">
                  <c:v>19512</c:v>
                </c:pt>
                <c:pt idx="39025">
                  <c:v>19512.5</c:v>
                </c:pt>
                <c:pt idx="39026">
                  <c:v>19513</c:v>
                </c:pt>
                <c:pt idx="39027">
                  <c:v>19513.5</c:v>
                </c:pt>
                <c:pt idx="39028">
                  <c:v>19514</c:v>
                </c:pt>
                <c:pt idx="39029">
                  <c:v>19514.5</c:v>
                </c:pt>
                <c:pt idx="39030">
                  <c:v>19515</c:v>
                </c:pt>
                <c:pt idx="39031">
                  <c:v>19515.5</c:v>
                </c:pt>
                <c:pt idx="39032">
                  <c:v>19516</c:v>
                </c:pt>
                <c:pt idx="39033">
                  <c:v>19516.5</c:v>
                </c:pt>
                <c:pt idx="39034">
                  <c:v>19517</c:v>
                </c:pt>
                <c:pt idx="39035">
                  <c:v>19517.5</c:v>
                </c:pt>
                <c:pt idx="39036">
                  <c:v>19518</c:v>
                </c:pt>
                <c:pt idx="39037">
                  <c:v>19518.5</c:v>
                </c:pt>
                <c:pt idx="39038">
                  <c:v>19519</c:v>
                </c:pt>
                <c:pt idx="39039">
                  <c:v>19519.5</c:v>
                </c:pt>
                <c:pt idx="39040">
                  <c:v>19520</c:v>
                </c:pt>
                <c:pt idx="39041">
                  <c:v>19520.5</c:v>
                </c:pt>
                <c:pt idx="39042">
                  <c:v>19521</c:v>
                </c:pt>
                <c:pt idx="39043">
                  <c:v>19521.5</c:v>
                </c:pt>
                <c:pt idx="39044">
                  <c:v>19522</c:v>
                </c:pt>
                <c:pt idx="39045">
                  <c:v>19522.5</c:v>
                </c:pt>
                <c:pt idx="39046">
                  <c:v>19523</c:v>
                </c:pt>
                <c:pt idx="39047">
                  <c:v>19523.5</c:v>
                </c:pt>
                <c:pt idx="39048">
                  <c:v>19524</c:v>
                </c:pt>
                <c:pt idx="39049">
                  <c:v>19524.5</c:v>
                </c:pt>
                <c:pt idx="39050">
                  <c:v>19525</c:v>
                </c:pt>
                <c:pt idx="39051">
                  <c:v>19525.5</c:v>
                </c:pt>
                <c:pt idx="39052">
                  <c:v>19526</c:v>
                </c:pt>
                <c:pt idx="39053">
                  <c:v>19526.5</c:v>
                </c:pt>
                <c:pt idx="39054">
                  <c:v>19527</c:v>
                </c:pt>
                <c:pt idx="39055">
                  <c:v>19527.5</c:v>
                </c:pt>
                <c:pt idx="39056">
                  <c:v>19528</c:v>
                </c:pt>
                <c:pt idx="39057">
                  <c:v>19528.5</c:v>
                </c:pt>
                <c:pt idx="39058">
                  <c:v>19529</c:v>
                </c:pt>
                <c:pt idx="39059">
                  <c:v>19529.5</c:v>
                </c:pt>
                <c:pt idx="39060">
                  <c:v>19530</c:v>
                </c:pt>
                <c:pt idx="39061">
                  <c:v>19530.5</c:v>
                </c:pt>
                <c:pt idx="39062">
                  <c:v>19531</c:v>
                </c:pt>
                <c:pt idx="39063">
                  <c:v>19531.5</c:v>
                </c:pt>
                <c:pt idx="39064">
                  <c:v>19532</c:v>
                </c:pt>
                <c:pt idx="39065">
                  <c:v>19532.5</c:v>
                </c:pt>
                <c:pt idx="39066">
                  <c:v>19533</c:v>
                </c:pt>
                <c:pt idx="39067">
                  <c:v>19533.5</c:v>
                </c:pt>
                <c:pt idx="39068">
                  <c:v>19534</c:v>
                </c:pt>
                <c:pt idx="39069">
                  <c:v>19534.5</c:v>
                </c:pt>
                <c:pt idx="39070">
                  <c:v>19535</c:v>
                </c:pt>
                <c:pt idx="39071">
                  <c:v>19535.5</c:v>
                </c:pt>
                <c:pt idx="39072">
                  <c:v>19536</c:v>
                </c:pt>
                <c:pt idx="39073">
                  <c:v>19536.5</c:v>
                </c:pt>
                <c:pt idx="39074">
                  <c:v>19537</c:v>
                </c:pt>
                <c:pt idx="39075">
                  <c:v>19537.5</c:v>
                </c:pt>
                <c:pt idx="39076">
                  <c:v>19538</c:v>
                </c:pt>
                <c:pt idx="39077">
                  <c:v>19538.5</c:v>
                </c:pt>
                <c:pt idx="39078">
                  <c:v>19539</c:v>
                </c:pt>
                <c:pt idx="39079">
                  <c:v>19539.5</c:v>
                </c:pt>
                <c:pt idx="39080">
                  <c:v>19540</c:v>
                </c:pt>
                <c:pt idx="39081">
                  <c:v>19540.5</c:v>
                </c:pt>
                <c:pt idx="39082">
                  <c:v>19541</c:v>
                </c:pt>
                <c:pt idx="39083">
                  <c:v>19541.5</c:v>
                </c:pt>
                <c:pt idx="39084">
                  <c:v>19542</c:v>
                </c:pt>
                <c:pt idx="39085">
                  <c:v>19542.5</c:v>
                </c:pt>
                <c:pt idx="39086">
                  <c:v>19543</c:v>
                </c:pt>
                <c:pt idx="39087">
                  <c:v>19543.5</c:v>
                </c:pt>
                <c:pt idx="39088">
                  <c:v>19544</c:v>
                </c:pt>
                <c:pt idx="39089">
                  <c:v>19544.5</c:v>
                </c:pt>
                <c:pt idx="39090">
                  <c:v>19545</c:v>
                </c:pt>
                <c:pt idx="39091">
                  <c:v>19545.5</c:v>
                </c:pt>
                <c:pt idx="39092">
                  <c:v>19546</c:v>
                </c:pt>
                <c:pt idx="39093">
                  <c:v>19546.5</c:v>
                </c:pt>
                <c:pt idx="39094">
                  <c:v>19547</c:v>
                </c:pt>
                <c:pt idx="39095">
                  <c:v>19547.5</c:v>
                </c:pt>
                <c:pt idx="39096">
                  <c:v>19548</c:v>
                </c:pt>
                <c:pt idx="39097">
                  <c:v>19548.5</c:v>
                </c:pt>
                <c:pt idx="39098">
                  <c:v>19549</c:v>
                </c:pt>
                <c:pt idx="39099">
                  <c:v>19549.5</c:v>
                </c:pt>
                <c:pt idx="39100">
                  <c:v>19550</c:v>
                </c:pt>
                <c:pt idx="39101">
                  <c:v>19550.5</c:v>
                </c:pt>
                <c:pt idx="39102">
                  <c:v>19551</c:v>
                </c:pt>
                <c:pt idx="39103">
                  <c:v>19551.5</c:v>
                </c:pt>
                <c:pt idx="39104">
                  <c:v>19552</c:v>
                </c:pt>
                <c:pt idx="39105">
                  <c:v>19552.5</c:v>
                </c:pt>
                <c:pt idx="39106">
                  <c:v>19553</c:v>
                </c:pt>
                <c:pt idx="39107">
                  <c:v>19553.5</c:v>
                </c:pt>
                <c:pt idx="39108">
                  <c:v>19554</c:v>
                </c:pt>
                <c:pt idx="39109">
                  <c:v>19554.5</c:v>
                </c:pt>
                <c:pt idx="39110">
                  <c:v>19555</c:v>
                </c:pt>
                <c:pt idx="39111">
                  <c:v>19555.5</c:v>
                </c:pt>
                <c:pt idx="39112">
                  <c:v>19556</c:v>
                </c:pt>
                <c:pt idx="39113">
                  <c:v>19556.5</c:v>
                </c:pt>
                <c:pt idx="39114">
                  <c:v>19557</c:v>
                </c:pt>
                <c:pt idx="39115">
                  <c:v>19557.5</c:v>
                </c:pt>
                <c:pt idx="39116">
                  <c:v>19558</c:v>
                </c:pt>
                <c:pt idx="39117">
                  <c:v>19558.5</c:v>
                </c:pt>
                <c:pt idx="39118">
                  <c:v>19559</c:v>
                </c:pt>
                <c:pt idx="39119">
                  <c:v>19559.5</c:v>
                </c:pt>
                <c:pt idx="39120">
                  <c:v>19560</c:v>
                </c:pt>
                <c:pt idx="39121">
                  <c:v>19560.5</c:v>
                </c:pt>
                <c:pt idx="39122">
                  <c:v>19561</c:v>
                </c:pt>
                <c:pt idx="39123">
                  <c:v>19561.5</c:v>
                </c:pt>
                <c:pt idx="39124">
                  <c:v>19562</c:v>
                </c:pt>
                <c:pt idx="39125">
                  <c:v>19562.5</c:v>
                </c:pt>
                <c:pt idx="39126">
                  <c:v>19563</c:v>
                </c:pt>
                <c:pt idx="39127">
                  <c:v>19563.5</c:v>
                </c:pt>
                <c:pt idx="39128">
                  <c:v>19564</c:v>
                </c:pt>
                <c:pt idx="39129">
                  <c:v>19564.5</c:v>
                </c:pt>
                <c:pt idx="39130">
                  <c:v>19565</c:v>
                </c:pt>
                <c:pt idx="39131">
                  <c:v>19565.5</c:v>
                </c:pt>
                <c:pt idx="39132">
                  <c:v>19566</c:v>
                </c:pt>
                <c:pt idx="39133">
                  <c:v>19566.5</c:v>
                </c:pt>
                <c:pt idx="39134">
                  <c:v>19567</c:v>
                </c:pt>
                <c:pt idx="39135">
                  <c:v>19567.5</c:v>
                </c:pt>
                <c:pt idx="39136">
                  <c:v>19568</c:v>
                </c:pt>
                <c:pt idx="39137">
                  <c:v>19568.5</c:v>
                </c:pt>
                <c:pt idx="39138">
                  <c:v>19569</c:v>
                </c:pt>
                <c:pt idx="39139">
                  <c:v>19569.5</c:v>
                </c:pt>
                <c:pt idx="39140">
                  <c:v>19570</c:v>
                </c:pt>
                <c:pt idx="39141">
                  <c:v>19570.5</c:v>
                </c:pt>
                <c:pt idx="39142">
                  <c:v>19571</c:v>
                </c:pt>
                <c:pt idx="39143">
                  <c:v>19571.5</c:v>
                </c:pt>
                <c:pt idx="39144">
                  <c:v>19572</c:v>
                </c:pt>
                <c:pt idx="39145">
                  <c:v>19572.5</c:v>
                </c:pt>
                <c:pt idx="39146">
                  <c:v>19573</c:v>
                </c:pt>
                <c:pt idx="39147">
                  <c:v>19573.5</c:v>
                </c:pt>
                <c:pt idx="39148">
                  <c:v>19574</c:v>
                </c:pt>
                <c:pt idx="39149">
                  <c:v>19574.5</c:v>
                </c:pt>
                <c:pt idx="39150">
                  <c:v>19575</c:v>
                </c:pt>
                <c:pt idx="39151">
                  <c:v>19575.5</c:v>
                </c:pt>
                <c:pt idx="39152">
                  <c:v>19576</c:v>
                </c:pt>
                <c:pt idx="39153">
                  <c:v>19576.5</c:v>
                </c:pt>
                <c:pt idx="39154">
                  <c:v>19577</c:v>
                </c:pt>
                <c:pt idx="39155">
                  <c:v>19577.5</c:v>
                </c:pt>
                <c:pt idx="39156">
                  <c:v>19578</c:v>
                </c:pt>
                <c:pt idx="39157">
                  <c:v>19578.5</c:v>
                </c:pt>
                <c:pt idx="39158">
                  <c:v>19579</c:v>
                </c:pt>
                <c:pt idx="39159">
                  <c:v>19579.5</c:v>
                </c:pt>
                <c:pt idx="39160">
                  <c:v>19580</c:v>
                </c:pt>
                <c:pt idx="39161">
                  <c:v>19580.5</c:v>
                </c:pt>
                <c:pt idx="39162">
                  <c:v>19581</c:v>
                </c:pt>
                <c:pt idx="39163">
                  <c:v>19581.5</c:v>
                </c:pt>
                <c:pt idx="39164">
                  <c:v>19582</c:v>
                </c:pt>
                <c:pt idx="39165">
                  <c:v>19582.5</c:v>
                </c:pt>
                <c:pt idx="39166">
                  <c:v>19583</c:v>
                </c:pt>
                <c:pt idx="39167">
                  <c:v>19583.5</c:v>
                </c:pt>
                <c:pt idx="39168">
                  <c:v>19584</c:v>
                </c:pt>
                <c:pt idx="39169">
                  <c:v>19584.5</c:v>
                </c:pt>
                <c:pt idx="39170">
                  <c:v>19585</c:v>
                </c:pt>
                <c:pt idx="39171">
                  <c:v>19585.5</c:v>
                </c:pt>
                <c:pt idx="39172">
                  <c:v>19586</c:v>
                </c:pt>
                <c:pt idx="39173">
                  <c:v>19586.5</c:v>
                </c:pt>
                <c:pt idx="39174">
                  <c:v>19587</c:v>
                </c:pt>
                <c:pt idx="39175">
                  <c:v>19587.5</c:v>
                </c:pt>
                <c:pt idx="39176">
                  <c:v>19588</c:v>
                </c:pt>
                <c:pt idx="39177">
                  <c:v>19588.5</c:v>
                </c:pt>
                <c:pt idx="39178">
                  <c:v>19589</c:v>
                </c:pt>
                <c:pt idx="39179">
                  <c:v>19589.5</c:v>
                </c:pt>
                <c:pt idx="39180">
                  <c:v>19590</c:v>
                </c:pt>
                <c:pt idx="39181">
                  <c:v>19590.5</c:v>
                </c:pt>
                <c:pt idx="39182">
                  <c:v>19591</c:v>
                </c:pt>
                <c:pt idx="39183">
                  <c:v>19591.5</c:v>
                </c:pt>
                <c:pt idx="39184">
                  <c:v>19592</c:v>
                </c:pt>
                <c:pt idx="39185">
                  <c:v>19592.5</c:v>
                </c:pt>
                <c:pt idx="39186">
                  <c:v>19593</c:v>
                </c:pt>
                <c:pt idx="39187">
                  <c:v>19593.5</c:v>
                </c:pt>
                <c:pt idx="39188">
                  <c:v>19594</c:v>
                </c:pt>
                <c:pt idx="39189">
                  <c:v>19594.5</c:v>
                </c:pt>
                <c:pt idx="39190">
                  <c:v>19595</c:v>
                </c:pt>
                <c:pt idx="39191">
                  <c:v>19595.5</c:v>
                </c:pt>
                <c:pt idx="39192">
                  <c:v>19596</c:v>
                </c:pt>
                <c:pt idx="39193">
                  <c:v>19596.5</c:v>
                </c:pt>
                <c:pt idx="39194">
                  <c:v>19597</c:v>
                </c:pt>
                <c:pt idx="39195">
                  <c:v>19597.5</c:v>
                </c:pt>
                <c:pt idx="39196">
                  <c:v>19598</c:v>
                </c:pt>
                <c:pt idx="39197">
                  <c:v>19598.5</c:v>
                </c:pt>
                <c:pt idx="39198">
                  <c:v>19599</c:v>
                </c:pt>
                <c:pt idx="39199">
                  <c:v>19599.5</c:v>
                </c:pt>
                <c:pt idx="39200">
                  <c:v>19600</c:v>
                </c:pt>
                <c:pt idx="39201">
                  <c:v>19600.5</c:v>
                </c:pt>
                <c:pt idx="39202">
                  <c:v>19601</c:v>
                </c:pt>
                <c:pt idx="39203">
                  <c:v>19601.5</c:v>
                </c:pt>
                <c:pt idx="39204">
                  <c:v>19602</c:v>
                </c:pt>
                <c:pt idx="39205">
                  <c:v>19602.5</c:v>
                </c:pt>
                <c:pt idx="39206">
                  <c:v>19603</c:v>
                </c:pt>
                <c:pt idx="39207">
                  <c:v>19603.5</c:v>
                </c:pt>
                <c:pt idx="39208">
                  <c:v>19604</c:v>
                </c:pt>
                <c:pt idx="39209">
                  <c:v>19604.5</c:v>
                </c:pt>
                <c:pt idx="39210">
                  <c:v>19605</c:v>
                </c:pt>
                <c:pt idx="39211">
                  <c:v>19605.5</c:v>
                </c:pt>
                <c:pt idx="39212">
                  <c:v>19606</c:v>
                </c:pt>
                <c:pt idx="39213">
                  <c:v>19606.5</c:v>
                </c:pt>
                <c:pt idx="39214">
                  <c:v>19607</c:v>
                </c:pt>
                <c:pt idx="39215">
                  <c:v>19607.5</c:v>
                </c:pt>
                <c:pt idx="39216">
                  <c:v>19608</c:v>
                </c:pt>
                <c:pt idx="39217">
                  <c:v>19608.5</c:v>
                </c:pt>
                <c:pt idx="39218">
                  <c:v>19609</c:v>
                </c:pt>
                <c:pt idx="39219">
                  <c:v>19609.5</c:v>
                </c:pt>
                <c:pt idx="39220">
                  <c:v>19610</c:v>
                </c:pt>
                <c:pt idx="39221">
                  <c:v>19610.5</c:v>
                </c:pt>
                <c:pt idx="39222">
                  <c:v>19611</c:v>
                </c:pt>
                <c:pt idx="39223">
                  <c:v>19611.5</c:v>
                </c:pt>
                <c:pt idx="39224">
                  <c:v>19612</c:v>
                </c:pt>
                <c:pt idx="39225">
                  <c:v>19612.5</c:v>
                </c:pt>
                <c:pt idx="39226">
                  <c:v>19613</c:v>
                </c:pt>
                <c:pt idx="39227">
                  <c:v>19613.5</c:v>
                </c:pt>
                <c:pt idx="39228">
                  <c:v>19614</c:v>
                </c:pt>
                <c:pt idx="39229">
                  <c:v>19614.5</c:v>
                </c:pt>
                <c:pt idx="39230">
                  <c:v>19615</c:v>
                </c:pt>
                <c:pt idx="39231">
                  <c:v>19615.5</c:v>
                </c:pt>
                <c:pt idx="39232">
                  <c:v>19616</c:v>
                </c:pt>
                <c:pt idx="39233">
                  <c:v>19616.5</c:v>
                </c:pt>
                <c:pt idx="39234">
                  <c:v>19617</c:v>
                </c:pt>
                <c:pt idx="39235">
                  <c:v>19617.5</c:v>
                </c:pt>
                <c:pt idx="39236">
                  <c:v>19618</c:v>
                </c:pt>
                <c:pt idx="39237">
                  <c:v>19618.5</c:v>
                </c:pt>
                <c:pt idx="39238">
                  <c:v>19619</c:v>
                </c:pt>
                <c:pt idx="39239">
                  <c:v>19619.5</c:v>
                </c:pt>
                <c:pt idx="39240">
                  <c:v>19620</c:v>
                </c:pt>
                <c:pt idx="39241">
                  <c:v>19620.5</c:v>
                </c:pt>
                <c:pt idx="39242">
                  <c:v>19621</c:v>
                </c:pt>
                <c:pt idx="39243">
                  <c:v>19621.5</c:v>
                </c:pt>
                <c:pt idx="39244">
                  <c:v>19622</c:v>
                </c:pt>
                <c:pt idx="39245">
                  <c:v>19622.5</c:v>
                </c:pt>
                <c:pt idx="39246">
                  <c:v>19623</c:v>
                </c:pt>
                <c:pt idx="39247">
                  <c:v>19623.5</c:v>
                </c:pt>
                <c:pt idx="39248">
                  <c:v>19624</c:v>
                </c:pt>
                <c:pt idx="39249">
                  <c:v>19624.5</c:v>
                </c:pt>
                <c:pt idx="39250">
                  <c:v>19625</c:v>
                </c:pt>
                <c:pt idx="39251">
                  <c:v>19625.5</c:v>
                </c:pt>
                <c:pt idx="39252">
                  <c:v>19626</c:v>
                </c:pt>
                <c:pt idx="39253">
                  <c:v>19626.5</c:v>
                </c:pt>
                <c:pt idx="39254">
                  <c:v>19627</c:v>
                </c:pt>
                <c:pt idx="39255">
                  <c:v>19627.5</c:v>
                </c:pt>
                <c:pt idx="39256">
                  <c:v>19628</c:v>
                </c:pt>
                <c:pt idx="39257">
                  <c:v>19628.5</c:v>
                </c:pt>
                <c:pt idx="39258">
                  <c:v>19629</c:v>
                </c:pt>
                <c:pt idx="39259">
                  <c:v>19629.5</c:v>
                </c:pt>
                <c:pt idx="39260">
                  <c:v>19630</c:v>
                </c:pt>
                <c:pt idx="39261">
                  <c:v>19630.5</c:v>
                </c:pt>
                <c:pt idx="39262">
                  <c:v>19631</c:v>
                </c:pt>
                <c:pt idx="39263">
                  <c:v>19631.5</c:v>
                </c:pt>
                <c:pt idx="39264">
                  <c:v>19632</c:v>
                </c:pt>
                <c:pt idx="39265">
                  <c:v>19632.5</c:v>
                </c:pt>
                <c:pt idx="39266">
                  <c:v>19633</c:v>
                </c:pt>
                <c:pt idx="39267">
                  <c:v>19633.5</c:v>
                </c:pt>
                <c:pt idx="39268">
                  <c:v>19634</c:v>
                </c:pt>
                <c:pt idx="39269">
                  <c:v>19634.5</c:v>
                </c:pt>
                <c:pt idx="39270">
                  <c:v>19635</c:v>
                </c:pt>
                <c:pt idx="39271">
                  <c:v>19635.5</c:v>
                </c:pt>
                <c:pt idx="39272">
                  <c:v>19636</c:v>
                </c:pt>
                <c:pt idx="39273">
                  <c:v>19636.5</c:v>
                </c:pt>
                <c:pt idx="39274">
                  <c:v>19637</c:v>
                </c:pt>
                <c:pt idx="39275">
                  <c:v>19637.5</c:v>
                </c:pt>
                <c:pt idx="39276">
                  <c:v>19638</c:v>
                </c:pt>
                <c:pt idx="39277">
                  <c:v>19638.5</c:v>
                </c:pt>
                <c:pt idx="39278">
                  <c:v>19639</c:v>
                </c:pt>
                <c:pt idx="39279">
                  <c:v>19639.5</c:v>
                </c:pt>
                <c:pt idx="39280">
                  <c:v>19640</c:v>
                </c:pt>
                <c:pt idx="39281">
                  <c:v>19640.5</c:v>
                </c:pt>
                <c:pt idx="39282">
                  <c:v>19641</c:v>
                </c:pt>
                <c:pt idx="39283">
                  <c:v>19641.5</c:v>
                </c:pt>
                <c:pt idx="39284">
                  <c:v>19642</c:v>
                </c:pt>
                <c:pt idx="39285">
                  <c:v>19642.5</c:v>
                </c:pt>
                <c:pt idx="39286">
                  <c:v>19643</c:v>
                </c:pt>
                <c:pt idx="39287">
                  <c:v>19643.5</c:v>
                </c:pt>
                <c:pt idx="39288">
                  <c:v>19644</c:v>
                </c:pt>
                <c:pt idx="39289">
                  <c:v>19644.5</c:v>
                </c:pt>
                <c:pt idx="39290">
                  <c:v>19645</c:v>
                </c:pt>
                <c:pt idx="39291">
                  <c:v>19645.5</c:v>
                </c:pt>
                <c:pt idx="39292">
                  <c:v>19646</c:v>
                </c:pt>
                <c:pt idx="39293">
                  <c:v>19646.5</c:v>
                </c:pt>
                <c:pt idx="39294">
                  <c:v>19647</c:v>
                </c:pt>
                <c:pt idx="39295">
                  <c:v>19647.5</c:v>
                </c:pt>
                <c:pt idx="39296">
                  <c:v>19648</c:v>
                </c:pt>
                <c:pt idx="39297">
                  <c:v>19648.5</c:v>
                </c:pt>
                <c:pt idx="39298">
                  <c:v>19649</c:v>
                </c:pt>
                <c:pt idx="39299">
                  <c:v>19649.5</c:v>
                </c:pt>
                <c:pt idx="39300">
                  <c:v>19650</c:v>
                </c:pt>
                <c:pt idx="39301">
                  <c:v>19650.5</c:v>
                </c:pt>
                <c:pt idx="39302">
                  <c:v>19651</c:v>
                </c:pt>
                <c:pt idx="39303">
                  <c:v>19651.5</c:v>
                </c:pt>
                <c:pt idx="39304">
                  <c:v>19652</c:v>
                </c:pt>
                <c:pt idx="39305">
                  <c:v>19652.5</c:v>
                </c:pt>
                <c:pt idx="39306">
                  <c:v>19653</c:v>
                </c:pt>
                <c:pt idx="39307">
                  <c:v>19653.5</c:v>
                </c:pt>
                <c:pt idx="39308">
                  <c:v>19654</c:v>
                </c:pt>
                <c:pt idx="39309">
                  <c:v>19654.5</c:v>
                </c:pt>
                <c:pt idx="39310">
                  <c:v>19655</c:v>
                </c:pt>
                <c:pt idx="39311">
                  <c:v>19655.5</c:v>
                </c:pt>
                <c:pt idx="39312">
                  <c:v>19656</c:v>
                </c:pt>
                <c:pt idx="39313">
                  <c:v>19656.5</c:v>
                </c:pt>
                <c:pt idx="39314">
                  <c:v>19657</c:v>
                </c:pt>
                <c:pt idx="39315">
                  <c:v>19657.5</c:v>
                </c:pt>
                <c:pt idx="39316">
                  <c:v>19658</c:v>
                </c:pt>
                <c:pt idx="39317">
                  <c:v>19658.5</c:v>
                </c:pt>
                <c:pt idx="39318">
                  <c:v>19659</c:v>
                </c:pt>
                <c:pt idx="39319">
                  <c:v>19659.5</c:v>
                </c:pt>
                <c:pt idx="39320">
                  <c:v>19660</c:v>
                </c:pt>
                <c:pt idx="39321">
                  <c:v>19660.5</c:v>
                </c:pt>
                <c:pt idx="39322">
                  <c:v>19661</c:v>
                </c:pt>
                <c:pt idx="39323">
                  <c:v>19661.5</c:v>
                </c:pt>
                <c:pt idx="39324">
                  <c:v>19662</c:v>
                </c:pt>
                <c:pt idx="39325">
                  <c:v>19662.5</c:v>
                </c:pt>
                <c:pt idx="39326">
                  <c:v>19663</c:v>
                </c:pt>
                <c:pt idx="39327">
                  <c:v>19663.5</c:v>
                </c:pt>
                <c:pt idx="39328">
                  <c:v>19664</c:v>
                </c:pt>
                <c:pt idx="39329">
                  <c:v>19664.5</c:v>
                </c:pt>
                <c:pt idx="39330">
                  <c:v>19665</c:v>
                </c:pt>
                <c:pt idx="39331">
                  <c:v>19665.5</c:v>
                </c:pt>
                <c:pt idx="39332">
                  <c:v>19666</c:v>
                </c:pt>
                <c:pt idx="39333">
                  <c:v>19666.5</c:v>
                </c:pt>
                <c:pt idx="39334">
                  <c:v>19667</c:v>
                </c:pt>
                <c:pt idx="39335">
                  <c:v>19667.5</c:v>
                </c:pt>
                <c:pt idx="39336">
                  <c:v>19668</c:v>
                </c:pt>
                <c:pt idx="39337">
                  <c:v>19668.5</c:v>
                </c:pt>
                <c:pt idx="39338">
                  <c:v>19669</c:v>
                </c:pt>
                <c:pt idx="39339">
                  <c:v>19669.5</c:v>
                </c:pt>
                <c:pt idx="39340">
                  <c:v>19670</c:v>
                </c:pt>
                <c:pt idx="39341">
                  <c:v>19670.5</c:v>
                </c:pt>
                <c:pt idx="39342">
                  <c:v>19671</c:v>
                </c:pt>
                <c:pt idx="39343">
                  <c:v>19671.5</c:v>
                </c:pt>
                <c:pt idx="39344">
                  <c:v>19672</c:v>
                </c:pt>
                <c:pt idx="39345">
                  <c:v>19672.5</c:v>
                </c:pt>
                <c:pt idx="39346">
                  <c:v>19673</c:v>
                </c:pt>
                <c:pt idx="39347">
                  <c:v>19673.5</c:v>
                </c:pt>
                <c:pt idx="39348">
                  <c:v>19674</c:v>
                </c:pt>
                <c:pt idx="39349">
                  <c:v>19674.5</c:v>
                </c:pt>
                <c:pt idx="39350">
                  <c:v>19675</c:v>
                </c:pt>
                <c:pt idx="39351">
                  <c:v>19675.5</c:v>
                </c:pt>
                <c:pt idx="39352">
                  <c:v>19676</c:v>
                </c:pt>
                <c:pt idx="39353">
                  <c:v>19676.5</c:v>
                </c:pt>
                <c:pt idx="39354">
                  <c:v>19677</c:v>
                </c:pt>
                <c:pt idx="39355">
                  <c:v>19677.5</c:v>
                </c:pt>
                <c:pt idx="39356">
                  <c:v>19678</c:v>
                </c:pt>
                <c:pt idx="39357">
                  <c:v>19678.5</c:v>
                </c:pt>
                <c:pt idx="39358">
                  <c:v>19679</c:v>
                </c:pt>
                <c:pt idx="39359">
                  <c:v>19679.5</c:v>
                </c:pt>
                <c:pt idx="39360">
                  <c:v>19680</c:v>
                </c:pt>
                <c:pt idx="39361">
                  <c:v>19680.5</c:v>
                </c:pt>
                <c:pt idx="39362">
                  <c:v>19681</c:v>
                </c:pt>
                <c:pt idx="39363">
                  <c:v>19681.5</c:v>
                </c:pt>
                <c:pt idx="39364">
                  <c:v>19682</c:v>
                </c:pt>
                <c:pt idx="39365">
                  <c:v>19682.5</c:v>
                </c:pt>
                <c:pt idx="39366">
                  <c:v>19683</c:v>
                </c:pt>
                <c:pt idx="39367">
                  <c:v>19683.5</c:v>
                </c:pt>
                <c:pt idx="39368">
                  <c:v>19684</c:v>
                </c:pt>
                <c:pt idx="39369">
                  <c:v>19684.5</c:v>
                </c:pt>
                <c:pt idx="39370">
                  <c:v>19685</c:v>
                </c:pt>
                <c:pt idx="39371">
                  <c:v>19685.5</c:v>
                </c:pt>
                <c:pt idx="39372">
                  <c:v>19686</c:v>
                </c:pt>
                <c:pt idx="39373">
                  <c:v>19686.5</c:v>
                </c:pt>
                <c:pt idx="39374">
                  <c:v>19687</c:v>
                </c:pt>
                <c:pt idx="39375">
                  <c:v>19687.5</c:v>
                </c:pt>
                <c:pt idx="39376">
                  <c:v>19688</c:v>
                </c:pt>
                <c:pt idx="39377">
                  <c:v>19688.5</c:v>
                </c:pt>
                <c:pt idx="39378">
                  <c:v>19689</c:v>
                </c:pt>
                <c:pt idx="39379">
                  <c:v>19689.5</c:v>
                </c:pt>
                <c:pt idx="39380">
                  <c:v>19690</c:v>
                </c:pt>
                <c:pt idx="39381">
                  <c:v>19690.5</c:v>
                </c:pt>
                <c:pt idx="39382">
                  <c:v>19691</c:v>
                </c:pt>
                <c:pt idx="39383">
                  <c:v>19691.5</c:v>
                </c:pt>
                <c:pt idx="39384">
                  <c:v>19692</c:v>
                </c:pt>
                <c:pt idx="39385">
                  <c:v>19692.5</c:v>
                </c:pt>
                <c:pt idx="39386">
                  <c:v>19693</c:v>
                </c:pt>
                <c:pt idx="39387">
                  <c:v>19693.5</c:v>
                </c:pt>
                <c:pt idx="39388">
                  <c:v>19694</c:v>
                </c:pt>
                <c:pt idx="39389">
                  <c:v>19694.5</c:v>
                </c:pt>
                <c:pt idx="39390">
                  <c:v>19695</c:v>
                </c:pt>
                <c:pt idx="39391">
                  <c:v>19695.5</c:v>
                </c:pt>
                <c:pt idx="39392">
                  <c:v>19696</c:v>
                </c:pt>
                <c:pt idx="39393">
                  <c:v>19696.5</c:v>
                </c:pt>
                <c:pt idx="39394">
                  <c:v>19697</c:v>
                </c:pt>
                <c:pt idx="39395">
                  <c:v>19697.5</c:v>
                </c:pt>
                <c:pt idx="39396">
                  <c:v>19698</c:v>
                </c:pt>
                <c:pt idx="39397">
                  <c:v>19698.5</c:v>
                </c:pt>
                <c:pt idx="39398">
                  <c:v>19699</c:v>
                </c:pt>
                <c:pt idx="39399">
                  <c:v>19699.5</c:v>
                </c:pt>
                <c:pt idx="39400">
                  <c:v>19700</c:v>
                </c:pt>
                <c:pt idx="39401">
                  <c:v>19700.5</c:v>
                </c:pt>
                <c:pt idx="39402">
                  <c:v>19701</c:v>
                </c:pt>
                <c:pt idx="39403">
                  <c:v>19701.5</c:v>
                </c:pt>
                <c:pt idx="39404">
                  <c:v>19702</c:v>
                </c:pt>
                <c:pt idx="39405">
                  <c:v>19702.5</c:v>
                </c:pt>
                <c:pt idx="39406">
                  <c:v>19703</c:v>
                </c:pt>
                <c:pt idx="39407">
                  <c:v>19703.5</c:v>
                </c:pt>
                <c:pt idx="39408">
                  <c:v>19704</c:v>
                </c:pt>
                <c:pt idx="39409">
                  <c:v>19704.5</c:v>
                </c:pt>
                <c:pt idx="39410">
                  <c:v>19705</c:v>
                </c:pt>
                <c:pt idx="39411">
                  <c:v>19705.5</c:v>
                </c:pt>
                <c:pt idx="39412">
                  <c:v>19706</c:v>
                </c:pt>
                <c:pt idx="39413">
                  <c:v>19706.5</c:v>
                </c:pt>
                <c:pt idx="39414">
                  <c:v>19707</c:v>
                </c:pt>
                <c:pt idx="39415">
                  <c:v>19707.5</c:v>
                </c:pt>
                <c:pt idx="39416">
                  <c:v>19708</c:v>
                </c:pt>
                <c:pt idx="39417">
                  <c:v>19708.5</c:v>
                </c:pt>
                <c:pt idx="39418">
                  <c:v>19709</c:v>
                </c:pt>
                <c:pt idx="39419">
                  <c:v>19709.5</c:v>
                </c:pt>
                <c:pt idx="39420">
                  <c:v>19710</c:v>
                </c:pt>
                <c:pt idx="39421">
                  <c:v>19710.5</c:v>
                </c:pt>
                <c:pt idx="39422">
                  <c:v>19711</c:v>
                </c:pt>
                <c:pt idx="39423">
                  <c:v>19711.5</c:v>
                </c:pt>
                <c:pt idx="39424">
                  <c:v>19712</c:v>
                </c:pt>
                <c:pt idx="39425">
                  <c:v>19712.5</c:v>
                </c:pt>
                <c:pt idx="39426">
                  <c:v>19713</c:v>
                </c:pt>
                <c:pt idx="39427">
                  <c:v>19713.5</c:v>
                </c:pt>
                <c:pt idx="39428">
                  <c:v>19714</c:v>
                </c:pt>
                <c:pt idx="39429">
                  <c:v>19714.5</c:v>
                </c:pt>
                <c:pt idx="39430">
                  <c:v>19715</c:v>
                </c:pt>
                <c:pt idx="39431">
                  <c:v>19715.5</c:v>
                </c:pt>
                <c:pt idx="39432">
                  <c:v>19716</c:v>
                </c:pt>
                <c:pt idx="39433">
                  <c:v>19716.5</c:v>
                </c:pt>
                <c:pt idx="39434">
                  <c:v>19717</c:v>
                </c:pt>
                <c:pt idx="39435">
                  <c:v>19717.5</c:v>
                </c:pt>
                <c:pt idx="39436">
                  <c:v>19718</c:v>
                </c:pt>
                <c:pt idx="39437">
                  <c:v>19718.5</c:v>
                </c:pt>
                <c:pt idx="39438">
                  <c:v>19719</c:v>
                </c:pt>
                <c:pt idx="39439">
                  <c:v>19719.5</c:v>
                </c:pt>
                <c:pt idx="39440">
                  <c:v>19720</c:v>
                </c:pt>
                <c:pt idx="39441">
                  <c:v>19720.5</c:v>
                </c:pt>
                <c:pt idx="39442">
                  <c:v>19721</c:v>
                </c:pt>
                <c:pt idx="39443">
                  <c:v>19721.5</c:v>
                </c:pt>
                <c:pt idx="39444">
                  <c:v>19722</c:v>
                </c:pt>
                <c:pt idx="39445">
                  <c:v>19722.5</c:v>
                </c:pt>
                <c:pt idx="39446">
                  <c:v>19723</c:v>
                </c:pt>
                <c:pt idx="39447">
                  <c:v>19723.5</c:v>
                </c:pt>
                <c:pt idx="39448">
                  <c:v>19724</c:v>
                </c:pt>
                <c:pt idx="39449">
                  <c:v>19724.5</c:v>
                </c:pt>
                <c:pt idx="39450">
                  <c:v>19725</c:v>
                </c:pt>
                <c:pt idx="39451">
                  <c:v>19725.5</c:v>
                </c:pt>
                <c:pt idx="39452">
                  <c:v>19726</c:v>
                </c:pt>
                <c:pt idx="39453">
                  <c:v>19726.5</c:v>
                </c:pt>
                <c:pt idx="39454">
                  <c:v>19727</c:v>
                </c:pt>
                <c:pt idx="39455">
                  <c:v>19727.5</c:v>
                </c:pt>
                <c:pt idx="39456">
                  <c:v>19728</c:v>
                </c:pt>
                <c:pt idx="39457">
                  <c:v>19728.5</c:v>
                </c:pt>
                <c:pt idx="39458">
                  <c:v>19729</c:v>
                </c:pt>
                <c:pt idx="39459">
                  <c:v>19729.5</c:v>
                </c:pt>
                <c:pt idx="39460">
                  <c:v>19730</c:v>
                </c:pt>
                <c:pt idx="39461">
                  <c:v>19730.5</c:v>
                </c:pt>
                <c:pt idx="39462">
                  <c:v>19731</c:v>
                </c:pt>
                <c:pt idx="39463">
                  <c:v>19731.5</c:v>
                </c:pt>
                <c:pt idx="39464">
                  <c:v>19732</c:v>
                </c:pt>
                <c:pt idx="39465">
                  <c:v>19732.5</c:v>
                </c:pt>
                <c:pt idx="39466">
                  <c:v>19733</c:v>
                </c:pt>
                <c:pt idx="39467">
                  <c:v>19733.5</c:v>
                </c:pt>
                <c:pt idx="39468">
                  <c:v>19734</c:v>
                </c:pt>
                <c:pt idx="39469">
                  <c:v>19734.5</c:v>
                </c:pt>
                <c:pt idx="39470">
                  <c:v>19735</c:v>
                </c:pt>
                <c:pt idx="39471">
                  <c:v>19735.5</c:v>
                </c:pt>
                <c:pt idx="39472">
                  <c:v>19736</c:v>
                </c:pt>
                <c:pt idx="39473">
                  <c:v>19736.5</c:v>
                </c:pt>
                <c:pt idx="39474">
                  <c:v>19737</c:v>
                </c:pt>
                <c:pt idx="39475">
                  <c:v>19737.5</c:v>
                </c:pt>
                <c:pt idx="39476">
                  <c:v>19738</c:v>
                </c:pt>
                <c:pt idx="39477">
                  <c:v>19738.5</c:v>
                </c:pt>
                <c:pt idx="39478">
                  <c:v>19739</c:v>
                </c:pt>
                <c:pt idx="39479">
                  <c:v>19739.5</c:v>
                </c:pt>
                <c:pt idx="39480">
                  <c:v>19740</c:v>
                </c:pt>
                <c:pt idx="39481">
                  <c:v>19740.5</c:v>
                </c:pt>
                <c:pt idx="39482">
                  <c:v>19741</c:v>
                </c:pt>
                <c:pt idx="39483">
                  <c:v>19741.5</c:v>
                </c:pt>
                <c:pt idx="39484">
                  <c:v>19742</c:v>
                </c:pt>
                <c:pt idx="39485">
                  <c:v>19742.5</c:v>
                </c:pt>
                <c:pt idx="39486">
                  <c:v>19743</c:v>
                </c:pt>
                <c:pt idx="39487">
                  <c:v>19743.5</c:v>
                </c:pt>
                <c:pt idx="39488">
                  <c:v>19744</c:v>
                </c:pt>
                <c:pt idx="39489">
                  <c:v>19744.5</c:v>
                </c:pt>
                <c:pt idx="39490">
                  <c:v>19745</c:v>
                </c:pt>
                <c:pt idx="39491">
                  <c:v>19745.5</c:v>
                </c:pt>
                <c:pt idx="39492">
                  <c:v>19746</c:v>
                </c:pt>
                <c:pt idx="39493">
                  <c:v>19746.5</c:v>
                </c:pt>
                <c:pt idx="39494">
                  <c:v>19747</c:v>
                </c:pt>
                <c:pt idx="39495">
                  <c:v>19747.5</c:v>
                </c:pt>
                <c:pt idx="39496">
                  <c:v>19748</c:v>
                </c:pt>
                <c:pt idx="39497">
                  <c:v>19748.5</c:v>
                </c:pt>
                <c:pt idx="39498">
                  <c:v>19749</c:v>
                </c:pt>
                <c:pt idx="39499">
                  <c:v>19749.5</c:v>
                </c:pt>
                <c:pt idx="39500">
                  <c:v>19750</c:v>
                </c:pt>
                <c:pt idx="39501">
                  <c:v>19750.5</c:v>
                </c:pt>
                <c:pt idx="39502">
                  <c:v>19751</c:v>
                </c:pt>
                <c:pt idx="39503">
                  <c:v>19751.5</c:v>
                </c:pt>
                <c:pt idx="39504">
                  <c:v>19752</c:v>
                </c:pt>
                <c:pt idx="39505">
                  <c:v>19752.5</c:v>
                </c:pt>
                <c:pt idx="39506">
                  <c:v>19753</c:v>
                </c:pt>
                <c:pt idx="39507">
                  <c:v>19753.5</c:v>
                </c:pt>
                <c:pt idx="39508">
                  <c:v>19754</c:v>
                </c:pt>
                <c:pt idx="39509">
                  <c:v>19754.5</c:v>
                </c:pt>
                <c:pt idx="39510">
                  <c:v>19755</c:v>
                </c:pt>
                <c:pt idx="39511">
                  <c:v>19755.5</c:v>
                </c:pt>
                <c:pt idx="39512">
                  <c:v>19756</c:v>
                </c:pt>
                <c:pt idx="39513">
                  <c:v>19756.5</c:v>
                </c:pt>
                <c:pt idx="39514">
                  <c:v>19757</c:v>
                </c:pt>
                <c:pt idx="39515">
                  <c:v>19757.5</c:v>
                </c:pt>
                <c:pt idx="39516">
                  <c:v>19758</c:v>
                </c:pt>
                <c:pt idx="39517">
                  <c:v>19758.5</c:v>
                </c:pt>
                <c:pt idx="39518">
                  <c:v>19759</c:v>
                </c:pt>
                <c:pt idx="39519">
                  <c:v>19759.5</c:v>
                </c:pt>
                <c:pt idx="39520">
                  <c:v>19760</c:v>
                </c:pt>
                <c:pt idx="39521">
                  <c:v>19760.5</c:v>
                </c:pt>
                <c:pt idx="39522">
                  <c:v>19761</c:v>
                </c:pt>
                <c:pt idx="39523">
                  <c:v>19761.5</c:v>
                </c:pt>
                <c:pt idx="39524">
                  <c:v>19762</c:v>
                </c:pt>
                <c:pt idx="39525">
                  <c:v>19762.5</c:v>
                </c:pt>
                <c:pt idx="39526">
                  <c:v>19763</c:v>
                </c:pt>
                <c:pt idx="39527">
                  <c:v>19763.5</c:v>
                </c:pt>
                <c:pt idx="39528">
                  <c:v>19764</c:v>
                </c:pt>
                <c:pt idx="39529">
                  <c:v>19764.5</c:v>
                </c:pt>
                <c:pt idx="39530">
                  <c:v>19765</c:v>
                </c:pt>
                <c:pt idx="39531">
                  <c:v>19765.5</c:v>
                </c:pt>
                <c:pt idx="39532">
                  <c:v>19766</c:v>
                </c:pt>
                <c:pt idx="39533">
                  <c:v>19766.5</c:v>
                </c:pt>
                <c:pt idx="39534">
                  <c:v>19767</c:v>
                </c:pt>
                <c:pt idx="39535">
                  <c:v>19767.5</c:v>
                </c:pt>
                <c:pt idx="39536">
                  <c:v>19768</c:v>
                </c:pt>
                <c:pt idx="39537">
                  <c:v>19768.5</c:v>
                </c:pt>
                <c:pt idx="39538">
                  <c:v>19769</c:v>
                </c:pt>
                <c:pt idx="39539">
                  <c:v>19769.5</c:v>
                </c:pt>
                <c:pt idx="39540">
                  <c:v>19770</c:v>
                </c:pt>
                <c:pt idx="39541">
                  <c:v>19770.5</c:v>
                </c:pt>
                <c:pt idx="39542">
                  <c:v>19771</c:v>
                </c:pt>
                <c:pt idx="39543">
                  <c:v>19771.5</c:v>
                </c:pt>
                <c:pt idx="39544">
                  <c:v>19772</c:v>
                </c:pt>
                <c:pt idx="39545">
                  <c:v>19772.5</c:v>
                </c:pt>
                <c:pt idx="39546">
                  <c:v>19773</c:v>
                </c:pt>
                <c:pt idx="39547">
                  <c:v>19773.5</c:v>
                </c:pt>
                <c:pt idx="39548">
                  <c:v>19774</c:v>
                </c:pt>
                <c:pt idx="39549">
                  <c:v>19774.5</c:v>
                </c:pt>
                <c:pt idx="39550">
                  <c:v>19775</c:v>
                </c:pt>
                <c:pt idx="39551">
                  <c:v>19775.5</c:v>
                </c:pt>
                <c:pt idx="39552">
                  <c:v>19776</c:v>
                </c:pt>
                <c:pt idx="39553">
                  <c:v>19776.5</c:v>
                </c:pt>
                <c:pt idx="39554">
                  <c:v>19777</c:v>
                </c:pt>
                <c:pt idx="39555">
                  <c:v>19777.5</c:v>
                </c:pt>
                <c:pt idx="39556">
                  <c:v>19778</c:v>
                </c:pt>
                <c:pt idx="39557">
                  <c:v>19778.5</c:v>
                </c:pt>
                <c:pt idx="39558">
                  <c:v>19779</c:v>
                </c:pt>
                <c:pt idx="39559">
                  <c:v>19779.5</c:v>
                </c:pt>
                <c:pt idx="39560">
                  <c:v>19780</c:v>
                </c:pt>
                <c:pt idx="39561">
                  <c:v>19780.5</c:v>
                </c:pt>
                <c:pt idx="39562">
                  <c:v>19781</c:v>
                </c:pt>
                <c:pt idx="39563">
                  <c:v>19781.5</c:v>
                </c:pt>
                <c:pt idx="39564">
                  <c:v>19782</c:v>
                </c:pt>
                <c:pt idx="39565">
                  <c:v>19782.5</c:v>
                </c:pt>
                <c:pt idx="39566">
                  <c:v>19783</c:v>
                </c:pt>
                <c:pt idx="39567">
                  <c:v>19783.5</c:v>
                </c:pt>
                <c:pt idx="39568">
                  <c:v>19784</c:v>
                </c:pt>
                <c:pt idx="39569">
                  <c:v>19784.5</c:v>
                </c:pt>
                <c:pt idx="39570">
                  <c:v>19785</c:v>
                </c:pt>
                <c:pt idx="39571">
                  <c:v>19785.5</c:v>
                </c:pt>
                <c:pt idx="39572">
                  <c:v>19786</c:v>
                </c:pt>
                <c:pt idx="39573">
                  <c:v>19786.5</c:v>
                </c:pt>
                <c:pt idx="39574">
                  <c:v>19787</c:v>
                </c:pt>
                <c:pt idx="39575">
                  <c:v>19787.5</c:v>
                </c:pt>
                <c:pt idx="39576">
                  <c:v>19788</c:v>
                </c:pt>
                <c:pt idx="39577">
                  <c:v>19788.5</c:v>
                </c:pt>
                <c:pt idx="39578">
                  <c:v>19789</c:v>
                </c:pt>
                <c:pt idx="39579">
                  <c:v>19789.5</c:v>
                </c:pt>
                <c:pt idx="39580">
                  <c:v>19790</c:v>
                </c:pt>
                <c:pt idx="39581">
                  <c:v>19790.5</c:v>
                </c:pt>
                <c:pt idx="39582">
                  <c:v>19791</c:v>
                </c:pt>
                <c:pt idx="39583">
                  <c:v>19791.5</c:v>
                </c:pt>
                <c:pt idx="39584">
                  <c:v>19792</c:v>
                </c:pt>
                <c:pt idx="39585">
                  <c:v>19792.5</c:v>
                </c:pt>
                <c:pt idx="39586">
                  <c:v>19793</c:v>
                </c:pt>
                <c:pt idx="39587">
                  <c:v>19793.5</c:v>
                </c:pt>
                <c:pt idx="39588">
                  <c:v>19794</c:v>
                </c:pt>
                <c:pt idx="39589">
                  <c:v>19794.5</c:v>
                </c:pt>
                <c:pt idx="39590">
                  <c:v>19795</c:v>
                </c:pt>
                <c:pt idx="39591">
                  <c:v>19795.5</c:v>
                </c:pt>
                <c:pt idx="39592">
                  <c:v>19796</c:v>
                </c:pt>
                <c:pt idx="39593">
                  <c:v>19796.5</c:v>
                </c:pt>
                <c:pt idx="39594">
                  <c:v>19797</c:v>
                </c:pt>
                <c:pt idx="39595">
                  <c:v>19797.5</c:v>
                </c:pt>
                <c:pt idx="39596">
                  <c:v>19798</c:v>
                </c:pt>
                <c:pt idx="39597">
                  <c:v>19798.5</c:v>
                </c:pt>
                <c:pt idx="39598">
                  <c:v>19799</c:v>
                </c:pt>
                <c:pt idx="39599">
                  <c:v>19799.5</c:v>
                </c:pt>
                <c:pt idx="39600">
                  <c:v>19800</c:v>
                </c:pt>
                <c:pt idx="39601">
                  <c:v>19800.5</c:v>
                </c:pt>
                <c:pt idx="39602">
                  <c:v>19801</c:v>
                </c:pt>
                <c:pt idx="39603">
                  <c:v>19801.5</c:v>
                </c:pt>
                <c:pt idx="39604">
                  <c:v>19802</c:v>
                </c:pt>
                <c:pt idx="39605">
                  <c:v>19802.5</c:v>
                </c:pt>
                <c:pt idx="39606">
                  <c:v>19803</c:v>
                </c:pt>
                <c:pt idx="39607">
                  <c:v>19803.5</c:v>
                </c:pt>
                <c:pt idx="39608">
                  <c:v>19804</c:v>
                </c:pt>
                <c:pt idx="39609">
                  <c:v>19804.5</c:v>
                </c:pt>
                <c:pt idx="39610">
                  <c:v>19805</c:v>
                </c:pt>
                <c:pt idx="39611">
                  <c:v>19805.5</c:v>
                </c:pt>
                <c:pt idx="39612">
                  <c:v>19806</c:v>
                </c:pt>
                <c:pt idx="39613">
                  <c:v>19806.5</c:v>
                </c:pt>
                <c:pt idx="39614">
                  <c:v>19807</c:v>
                </c:pt>
                <c:pt idx="39615">
                  <c:v>19807.5</c:v>
                </c:pt>
                <c:pt idx="39616">
                  <c:v>19808</c:v>
                </c:pt>
                <c:pt idx="39617">
                  <c:v>19808.5</c:v>
                </c:pt>
                <c:pt idx="39618">
                  <c:v>19809</c:v>
                </c:pt>
                <c:pt idx="39619">
                  <c:v>19809.5</c:v>
                </c:pt>
                <c:pt idx="39620">
                  <c:v>19810</c:v>
                </c:pt>
                <c:pt idx="39621">
                  <c:v>19810.5</c:v>
                </c:pt>
                <c:pt idx="39622">
                  <c:v>19811</c:v>
                </c:pt>
                <c:pt idx="39623">
                  <c:v>19811.5</c:v>
                </c:pt>
                <c:pt idx="39624">
                  <c:v>19812</c:v>
                </c:pt>
                <c:pt idx="39625">
                  <c:v>19812.5</c:v>
                </c:pt>
                <c:pt idx="39626">
                  <c:v>19813</c:v>
                </c:pt>
                <c:pt idx="39627">
                  <c:v>19813.5</c:v>
                </c:pt>
                <c:pt idx="39628">
                  <c:v>19814</c:v>
                </c:pt>
                <c:pt idx="39629">
                  <c:v>19814.5</c:v>
                </c:pt>
                <c:pt idx="39630">
                  <c:v>19815</c:v>
                </c:pt>
                <c:pt idx="39631">
                  <c:v>19815.5</c:v>
                </c:pt>
                <c:pt idx="39632">
                  <c:v>19816</c:v>
                </c:pt>
                <c:pt idx="39633">
                  <c:v>19816.5</c:v>
                </c:pt>
                <c:pt idx="39634">
                  <c:v>19817</c:v>
                </c:pt>
                <c:pt idx="39635">
                  <c:v>19817.5</c:v>
                </c:pt>
                <c:pt idx="39636">
                  <c:v>19818</c:v>
                </c:pt>
                <c:pt idx="39637">
                  <c:v>19818.5</c:v>
                </c:pt>
                <c:pt idx="39638">
                  <c:v>19819</c:v>
                </c:pt>
                <c:pt idx="39639">
                  <c:v>19819.5</c:v>
                </c:pt>
                <c:pt idx="39640">
                  <c:v>19820</c:v>
                </c:pt>
                <c:pt idx="39641">
                  <c:v>19820.5</c:v>
                </c:pt>
                <c:pt idx="39642">
                  <c:v>19821</c:v>
                </c:pt>
                <c:pt idx="39643">
                  <c:v>19821.5</c:v>
                </c:pt>
                <c:pt idx="39644">
                  <c:v>19822</c:v>
                </c:pt>
                <c:pt idx="39645">
                  <c:v>19822.5</c:v>
                </c:pt>
                <c:pt idx="39646">
                  <c:v>19823</c:v>
                </c:pt>
                <c:pt idx="39647">
                  <c:v>19823.5</c:v>
                </c:pt>
                <c:pt idx="39648">
                  <c:v>19824</c:v>
                </c:pt>
                <c:pt idx="39649">
                  <c:v>19824.5</c:v>
                </c:pt>
                <c:pt idx="39650">
                  <c:v>19825</c:v>
                </c:pt>
                <c:pt idx="39651">
                  <c:v>19825.5</c:v>
                </c:pt>
                <c:pt idx="39652">
                  <c:v>19826</c:v>
                </c:pt>
                <c:pt idx="39653">
                  <c:v>19826.5</c:v>
                </c:pt>
                <c:pt idx="39654">
                  <c:v>19827</c:v>
                </c:pt>
                <c:pt idx="39655">
                  <c:v>19827.5</c:v>
                </c:pt>
                <c:pt idx="39656">
                  <c:v>19828</c:v>
                </c:pt>
                <c:pt idx="39657">
                  <c:v>19828.5</c:v>
                </c:pt>
                <c:pt idx="39658">
                  <c:v>19829</c:v>
                </c:pt>
                <c:pt idx="39659">
                  <c:v>19829.5</c:v>
                </c:pt>
                <c:pt idx="39660">
                  <c:v>19830</c:v>
                </c:pt>
                <c:pt idx="39661">
                  <c:v>19830.5</c:v>
                </c:pt>
                <c:pt idx="39662">
                  <c:v>19831</c:v>
                </c:pt>
                <c:pt idx="39663">
                  <c:v>19831.5</c:v>
                </c:pt>
                <c:pt idx="39664">
                  <c:v>19832</c:v>
                </c:pt>
                <c:pt idx="39665">
                  <c:v>19832.5</c:v>
                </c:pt>
                <c:pt idx="39666">
                  <c:v>19833</c:v>
                </c:pt>
                <c:pt idx="39667">
                  <c:v>19833.5</c:v>
                </c:pt>
                <c:pt idx="39668">
                  <c:v>19834</c:v>
                </c:pt>
                <c:pt idx="39669">
                  <c:v>19834.5</c:v>
                </c:pt>
                <c:pt idx="39670">
                  <c:v>19835</c:v>
                </c:pt>
                <c:pt idx="39671">
                  <c:v>19835.5</c:v>
                </c:pt>
                <c:pt idx="39672">
                  <c:v>19836</c:v>
                </c:pt>
                <c:pt idx="39673">
                  <c:v>19836.5</c:v>
                </c:pt>
                <c:pt idx="39674">
                  <c:v>19837</c:v>
                </c:pt>
                <c:pt idx="39675">
                  <c:v>19837.5</c:v>
                </c:pt>
                <c:pt idx="39676">
                  <c:v>19838</c:v>
                </c:pt>
                <c:pt idx="39677">
                  <c:v>19838.5</c:v>
                </c:pt>
                <c:pt idx="39678">
                  <c:v>19839</c:v>
                </c:pt>
                <c:pt idx="39679">
                  <c:v>19839.5</c:v>
                </c:pt>
                <c:pt idx="39680">
                  <c:v>19840</c:v>
                </c:pt>
                <c:pt idx="39681">
                  <c:v>19840.5</c:v>
                </c:pt>
                <c:pt idx="39682">
                  <c:v>19841</c:v>
                </c:pt>
                <c:pt idx="39683">
                  <c:v>19841.5</c:v>
                </c:pt>
                <c:pt idx="39684">
                  <c:v>19842</c:v>
                </c:pt>
                <c:pt idx="39685">
                  <c:v>19842.5</c:v>
                </c:pt>
                <c:pt idx="39686">
                  <c:v>19843</c:v>
                </c:pt>
                <c:pt idx="39687">
                  <c:v>19843.5</c:v>
                </c:pt>
                <c:pt idx="39688">
                  <c:v>19844</c:v>
                </c:pt>
                <c:pt idx="39689">
                  <c:v>19844.5</c:v>
                </c:pt>
                <c:pt idx="39690">
                  <c:v>19845</c:v>
                </c:pt>
                <c:pt idx="39691">
                  <c:v>19845.5</c:v>
                </c:pt>
                <c:pt idx="39692">
                  <c:v>19846</c:v>
                </c:pt>
                <c:pt idx="39693">
                  <c:v>19846.5</c:v>
                </c:pt>
                <c:pt idx="39694">
                  <c:v>19847</c:v>
                </c:pt>
                <c:pt idx="39695">
                  <c:v>19847.5</c:v>
                </c:pt>
                <c:pt idx="39696">
                  <c:v>19848</c:v>
                </c:pt>
                <c:pt idx="39697">
                  <c:v>19848.5</c:v>
                </c:pt>
                <c:pt idx="39698">
                  <c:v>19849</c:v>
                </c:pt>
                <c:pt idx="39699">
                  <c:v>19849.5</c:v>
                </c:pt>
                <c:pt idx="39700">
                  <c:v>19850</c:v>
                </c:pt>
                <c:pt idx="39701">
                  <c:v>19850.5</c:v>
                </c:pt>
                <c:pt idx="39702">
                  <c:v>19851</c:v>
                </c:pt>
                <c:pt idx="39703">
                  <c:v>19851.5</c:v>
                </c:pt>
                <c:pt idx="39704">
                  <c:v>19852</c:v>
                </c:pt>
                <c:pt idx="39705">
                  <c:v>19852.5</c:v>
                </c:pt>
                <c:pt idx="39706">
                  <c:v>19853</c:v>
                </c:pt>
                <c:pt idx="39707">
                  <c:v>19853.5</c:v>
                </c:pt>
                <c:pt idx="39708">
                  <c:v>19854</c:v>
                </c:pt>
                <c:pt idx="39709">
                  <c:v>19854.5</c:v>
                </c:pt>
                <c:pt idx="39710">
                  <c:v>19855</c:v>
                </c:pt>
                <c:pt idx="39711">
                  <c:v>19855.5</c:v>
                </c:pt>
                <c:pt idx="39712">
                  <c:v>19856</c:v>
                </c:pt>
                <c:pt idx="39713">
                  <c:v>19856.5</c:v>
                </c:pt>
                <c:pt idx="39714">
                  <c:v>19857</c:v>
                </c:pt>
                <c:pt idx="39715">
                  <c:v>19857.5</c:v>
                </c:pt>
                <c:pt idx="39716">
                  <c:v>19858</c:v>
                </c:pt>
                <c:pt idx="39717">
                  <c:v>19858.5</c:v>
                </c:pt>
                <c:pt idx="39718">
                  <c:v>19859</c:v>
                </c:pt>
                <c:pt idx="39719">
                  <c:v>19859.5</c:v>
                </c:pt>
                <c:pt idx="39720">
                  <c:v>19860</c:v>
                </c:pt>
                <c:pt idx="39721">
                  <c:v>19860.5</c:v>
                </c:pt>
                <c:pt idx="39722">
                  <c:v>19861</c:v>
                </c:pt>
                <c:pt idx="39723">
                  <c:v>19861.5</c:v>
                </c:pt>
                <c:pt idx="39724">
                  <c:v>19862</c:v>
                </c:pt>
                <c:pt idx="39725">
                  <c:v>19862.5</c:v>
                </c:pt>
                <c:pt idx="39726">
                  <c:v>19863</c:v>
                </c:pt>
                <c:pt idx="39727">
                  <c:v>19863.5</c:v>
                </c:pt>
                <c:pt idx="39728">
                  <c:v>19864</c:v>
                </c:pt>
                <c:pt idx="39729">
                  <c:v>19864.5</c:v>
                </c:pt>
                <c:pt idx="39730">
                  <c:v>19865</c:v>
                </c:pt>
                <c:pt idx="39731">
                  <c:v>19865.5</c:v>
                </c:pt>
                <c:pt idx="39732">
                  <c:v>19866</c:v>
                </c:pt>
                <c:pt idx="39733">
                  <c:v>19866.5</c:v>
                </c:pt>
                <c:pt idx="39734">
                  <c:v>19867</c:v>
                </c:pt>
                <c:pt idx="39735">
                  <c:v>19867.5</c:v>
                </c:pt>
                <c:pt idx="39736">
                  <c:v>19868</c:v>
                </c:pt>
                <c:pt idx="39737">
                  <c:v>19868.5</c:v>
                </c:pt>
                <c:pt idx="39738">
                  <c:v>19869</c:v>
                </c:pt>
                <c:pt idx="39739">
                  <c:v>19869.5</c:v>
                </c:pt>
                <c:pt idx="39740">
                  <c:v>19870</c:v>
                </c:pt>
                <c:pt idx="39741">
                  <c:v>19870.5</c:v>
                </c:pt>
                <c:pt idx="39742">
                  <c:v>19871</c:v>
                </c:pt>
                <c:pt idx="39743">
                  <c:v>19871.5</c:v>
                </c:pt>
                <c:pt idx="39744">
                  <c:v>19872</c:v>
                </c:pt>
                <c:pt idx="39745">
                  <c:v>19872.5</c:v>
                </c:pt>
                <c:pt idx="39746">
                  <c:v>19873</c:v>
                </c:pt>
                <c:pt idx="39747">
                  <c:v>19873.5</c:v>
                </c:pt>
                <c:pt idx="39748">
                  <c:v>19874</c:v>
                </c:pt>
                <c:pt idx="39749">
                  <c:v>19874.5</c:v>
                </c:pt>
                <c:pt idx="39750">
                  <c:v>19875</c:v>
                </c:pt>
                <c:pt idx="39751">
                  <c:v>19875.5</c:v>
                </c:pt>
                <c:pt idx="39752">
                  <c:v>19876</c:v>
                </c:pt>
                <c:pt idx="39753">
                  <c:v>19876.5</c:v>
                </c:pt>
                <c:pt idx="39754">
                  <c:v>19877</c:v>
                </c:pt>
                <c:pt idx="39755">
                  <c:v>19877.5</c:v>
                </c:pt>
                <c:pt idx="39756">
                  <c:v>19878</c:v>
                </c:pt>
                <c:pt idx="39757">
                  <c:v>19878.5</c:v>
                </c:pt>
                <c:pt idx="39758">
                  <c:v>19879</c:v>
                </c:pt>
                <c:pt idx="39759">
                  <c:v>19879.5</c:v>
                </c:pt>
                <c:pt idx="39760">
                  <c:v>19880</c:v>
                </c:pt>
                <c:pt idx="39761">
                  <c:v>19880.5</c:v>
                </c:pt>
                <c:pt idx="39762">
                  <c:v>19881</c:v>
                </c:pt>
                <c:pt idx="39763">
                  <c:v>19881.5</c:v>
                </c:pt>
                <c:pt idx="39764">
                  <c:v>19882</c:v>
                </c:pt>
                <c:pt idx="39765">
                  <c:v>19882.5</c:v>
                </c:pt>
                <c:pt idx="39766">
                  <c:v>19883</c:v>
                </c:pt>
                <c:pt idx="39767">
                  <c:v>19883.5</c:v>
                </c:pt>
                <c:pt idx="39768">
                  <c:v>19884</c:v>
                </c:pt>
                <c:pt idx="39769">
                  <c:v>19884.5</c:v>
                </c:pt>
                <c:pt idx="39770">
                  <c:v>19885</c:v>
                </c:pt>
                <c:pt idx="39771">
                  <c:v>19885.5</c:v>
                </c:pt>
                <c:pt idx="39772">
                  <c:v>19886</c:v>
                </c:pt>
                <c:pt idx="39773">
                  <c:v>19886.5</c:v>
                </c:pt>
                <c:pt idx="39774">
                  <c:v>19887</c:v>
                </c:pt>
                <c:pt idx="39775">
                  <c:v>19887.5</c:v>
                </c:pt>
                <c:pt idx="39776">
                  <c:v>19888</c:v>
                </c:pt>
                <c:pt idx="39777">
                  <c:v>19888.5</c:v>
                </c:pt>
                <c:pt idx="39778">
                  <c:v>19889</c:v>
                </c:pt>
                <c:pt idx="39779">
                  <c:v>19889.5</c:v>
                </c:pt>
                <c:pt idx="39780">
                  <c:v>19890</c:v>
                </c:pt>
                <c:pt idx="39781">
                  <c:v>19890.5</c:v>
                </c:pt>
                <c:pt idx="39782">
                  <c:v>19891</c:v>
                </c:pt>
                <c:pt idx="39783">
                  <c:v>19891.5</c:v>
                </c:pt>
                <c:pt idx="39784">
                  <c:v>19892</c:v>
                </c:pt>
                <c:pt idx="39785">
                  <c:v>19892.5</c:v>
                </c:pt>
                <c:pt idx="39786">
                  <c:v>19893</c:v>
                </c:pt>
                <c:pt idx="39787">
                  <c:v>19893.5</c:v>
                </c:pt>
                <c:pt idx="39788">
                  <c:v>19894</c:v>
                </c:pt>
                <c:pt idx="39789">
                  <c:v>19894.5</c:v>
                </c:pt>
                <c:pt idx="39790">
                  <c:v>19895</c:v>
                </c:pt>
                <c:pt idx="39791">
                  <c:v>19895.5</c:v>
                </c:pt>
                <c:pt idx="39792">
                  <c:v>19896</c:v>
                </c:pt>
                <c:pt idx="39793">
                  <c:v>19896.5</c:v>
                </c:pt>
                <c:pt idx="39794">
                  <c:v>19897</c:v>
                </c:pt>
                <c:pt idx="39795">
                  <c:v>19897.5</c:v>
                </c:pt>
                <c:pt idx="39796">
                  <c:v>19898</c:v>
                </c:pt>
                <c:pt idx="39797">
                  <c:v>19898.5</c:v>
                </c:pt>
                <c:pt idx="39798">
                  <c:v>19899</c:v>
                </c:pt>
                <c:pt idx="39799">
                  <c:v>19899.5</c:v>
                </c:pt>
                <c:pt idx="39800">
                  <c:v>19900</c:v>
                </c:pt>
                <c:pt idx="39801">
                  <c:v>19900.5</c:v>
                </c:pt>
                <c:pt idx="39802">
                  <c:v>19901</c:v>
                </c:pt>
                <c:pt idx="39803">
                  <c:v>19901.5</c:v>
                </c:pt>
                <c:pt idx="39804">
                  <c:v>19902</c:v>
                </c:pt>
                <c:pt idx="39805">
                  <c:v>19902.5</c:v>
                </c:pt>
                <c:pt idx="39806">
                  <c:v>19903</c:v>
                </c:pt>
                <c:pt idx="39807">
                  <c:v>19903.5</c:v>
                </c:pt>
                <c:pt idx="39808">
                  <c:v>19904</c:v>
                </c:pt>
                <c:pt idx="39809">
                  <c:v>19904.5</c:v>
                </c:pt>
                <c:pt idx="39810">
                  <c:v>19905</c:v>
                </c:pt>
                <c:pt idx="39811">
                  <c:v>19905.5</c:v>
                </c:pt>
                <c:pt idx="39812">
                  <c:v>19906</c:v>
                </c:pt>
                <c:pt idx="39813">
                  <c:v>19906.5</c:v>
                </c:pt>
                <c:pt idx="39814">
                  <c:v>19907</c:v>
                </c:pt>
                <c:pt idx="39815">
                  <c:v>19907.5</c:v>
                </c:pt>
                <c:pt idx="39816">
                  <c:v>19908</c:v>
                </c:pt>
                <c:pt idx="39817">
                  <c:v>19908.5</c:v>
                </c:pt>
                <c:pt idx="39818">
                  <c:v>19909</c:v>
                </c:pt>
                <c:pt idx="39819">
                  <c:v>19909.5</c:v>
                </c:pt>
                <c:pt idx="39820">
                  <c:v>19910</c:v>
                </c:pt>
                <c:pt idx="39821">
                  <c:v>19910.5</c:v>
                </c:pt>
                <c:pt idx="39822">
                  <c:v>19911</c:v>
                </c:pt>
                <c:pt idx="39823">
                  <c:v>19911.5</c:v>
                </c:pt>
                <c:pt idx="39824">
                  <c:v>19912</c:v>
                </c:pt>
                <c:pt idx="39825">
                  <c:v>19912.5</c:v>
                </c:pt>
                <c:pt idx="39826">
                  <c:v>19913</c:v>
                </c:pt>
                <c:pt idx="39827">
                  <c:v>19913.5</c:v>
                </c:pt>
                <c:pt idx="39828">
                  <c:v>19914</c:v>
                </c:pt>
                <c:pt idx="39829">
                  <c:v>19914.5</c:v>
                </c:pt>
                <c:pt idx="39830">
                  <c:v>19915</c:v>
                </c:pt>
                <c:pt idx="39831">
                  <c:v>19915.5</c:v>
                </c:pt>
                <c:pt idx="39832">
                  <c:v>19916</c:v>
                </c:pt>
                <c:pt idx="39833">
                  <c:v>19916.5</c:v>
                </c:pt>
                <c:pt idx="39834">
                  <c:v>19917</c:v>
                </c:pt>
                <c:pt idx="39835">
                  <c:v>19917.5</c:v>
                </c:pt>
                <c:pt idx="39836">
                  <c:v>19918</c:v>
                </c:pt>
                <c:pt idx="39837">
                  <c:v>19918.5</c:v>
                </c:pt>
                <c:pt idx="39838">
                  <c:v>19919</c:v>
                </c:pt>
                <c:pt idx="39839">
                  <c:v>19919.5</c:v>
                </c:pt>
                <c:pt idx="39840">
                  <c:v>19920</c:v>
                </c:pt>
                <c:pt idx="39841">
                  <c:v>19920.5</c:v>
                </c:pt>
                <c:pt idx="39842">
                  <c:v>19921</c:v>
                </c:pt>
                <c:pt idx="39843">
                  <c:v>19921.5</c:v>
                </c:pt>
                <c:pt idx="39844">
                  <c:v>19922</c:v>
                </c:pt>
                <c:pt idx="39845">
                  <c:v>19922.5</c:v>
                </c:pt>
                <c:pt idx="39846">
                  <c:v>19923</c:v>
                </c:pt>
                <c:pt idx="39847">
                  <c:v>19923.5</c:v>
                </c:pt>
                <c:pt idx="39848">
                  <c:v>19924</c:v>
                </c:pt>
                <c:pt idx="39849">
                  <c:v>19924.5</c:v>
                </c:pt>
                <c:pt idx="39850">
                  <c:v>19925</c:v>
                </c:pt>
                <c:pt idx="39851">
                  <c:v>19925.5</c:v>
                </c:pt>
                <c:pt idx="39852">
                  <c:v>19926</c:v>
                </c:pt>
                <c:pt idx="39853">
                  <c:v>19926.5</c:v>
                </c:pt>
                <c:pt idx="39854">
                  <c:v>19927</c:v>
                </c:pt>
                <c:pt idx="39855">
                  <c:v>19927.5</c:v>
                </c:pt>
                <c:pt idx="39856">
                  <c:v>19928</c:v>
                </c:pt>
                <c:pt idx="39857">
                  <c:v>19928.5</c:v>
                </c:pt>
                <c:pt idx="39858">
                  <c:v>19929</c:v>
                </c:pt>
                <c:pt idx="39859">
                  <c:v>19929.5</c:v>
                </c:pt>
                <c:pt idx="39860">
                  <c:v>19930</c:v>
                </c:pt>
                <c:pt idx="39861">
                  <c:v>19930.5</c:v>
                </c:pt>
                <c:pt idx="39862">
                  <c:v>19931</c:v>
                </c:pt>
                <c:pt idx="39863">
                  <c:v>19931.5</c:v>
                </c:pt>
                <c:pt idx="39864">
                  <c:v>19932</c:v>
                </c:pt>
                <c:pt idx="39865">
                  <c:v>19932.5</c:v>
                </c:pt>
                <c:pt idx="39866">
                  <c:v>19933</c:v>
                </c:pt>
                <c:pt idx="39867">
                  <c:v>19933.5</c:v>
                </c:pt>
                <c:pt idx="39868">
                  <c:v>19934</c:v>
                </c:pt>
                <c:pt idx="39869">
                  <c:v>19934.5</c:v>
                </c:pt>
                <c:pt idx="39870">
                  <c:v>19935</c:v>
                </c:pt>
                <c:pt idx="39871">
                  <c:v>19935.5</c:v>
                </c:pt>
                <c:pt idx="39872">
                  <c:v>19936</c:v>
                </c:pt>
                <c:pt idx="39873">
                  <c:v>19936.5</c:v>
                </c:pt>
                <c:pt idx="39874">
                  <c:v>19937</c:v>
                </c:pt>
                <c:pt idx="39875">
                  <c:v>19937.5</c:v>
                </c:pt>
                <c:pt idx="39876">
                  <c:v>19938</c:v>
                </c:pt>
                <c:pt idx="39877">
                  <c:v>19938.5</c:v>
                </c:pt>
                <c:pt idx="39878">
                  <c:v>19939</c:v>
                </c:pt>
                <c:pt idx="39879">
                  <c:v>19939.5</c:v>
                </c:pt>
                <c:pt idx="39880">
                  <c:v>19940</c:v>
                </c:pt>
                <c:pt idx="39881">
                  <c:v>19940.5</c:v>
                </c:pt>
                <c:pt idx="39882">
                  <c:v>19941</c:v>
                </c:pt>
                <c:pt idx="39883">
                  <c:v>19941.5</c:v>
                </c:pt>
                <c:pt idx="39884">
                  <c:v>19942</c:v>
                </c:pt>
                <c:pt idx="39885">
                  <c:v>19942.5</c:v>
                </c:pt>
                <c:pt idx="39886">
                  <c:v>19943</c:v>
                </c:pt>
                <c:pt idx="39887">
                  <c:v>19943.5</c:v>
                </c:pt>
                <c:pt idx="39888">
                  <c:v>19944</c:v>
                </c:pt>
                <c:pt idx="39889">
                  <c:v>19944.5</c:v>
                </c:pt>
                <c:pt idx="39890">
                  <c:v>19945</c:v>
                </c:pt>
                <c:pt idx="39891">
                  <c:v>19945.5</c:v>
                </c:pt>
                <c:pt idx="39892">
                  <c:v>19946</c:v>
                </c:pt>
                <c:pt idx="39893">
                  <c:v>19946.5</c:v>
                </c:pt>
                <c:pt idx="39894">
                  <c:v>19947</c:v>
                </c:pt>
                <c:pt idx="39895">
                  <c:v>19947.5</c:v>
                </c:pt>
                <c:pt idx="39896">
                  <c:v>19948</c:v>
                </c:pt>
                <c:pt idx="39897">
                  <c:v>19948.5</c:v>
                </c:pt>
                <c:pt idx="39898">
                  <c:v>19949</c:v>
                </c:pt>
                <c:pt idx="39899">
                  <c:v>19949.5</c:v>
                </c:pt>
                <c:pt idx="39900">
                  <c:v>19950</c:v>
                </c:pt>
                <c:pt idx="39901">
                  <c:v>19950.5</c:v>
                </c:pt>
                <c:pt idx="39902">
                  <c:v>19951</c:v>
                </c:pt>
                <c:pt idx="39903">
                  <c:v>19951.5</c:v>
                </c:pt>
                <c:pt idx="39904">
                  <c:v>19952</c:v>
                </c:pt>
                <c:pt idx="39905">
                  <c:v>19952.5</c:v>
                </c:pt>
                <c:pt idx="39906">
                  <c:v>19953</c:v>
                </c:pt>
                <c:pt idx="39907">
                  <c:v>19953.5</c:v>
                </c:pt>
                <c:pt idx="39908">
                  <c:v>19954</c:v>
                </c:pt>
                <c:pt idx="39909">
                  <c:v>19954.5</c:v>
                </c:pt>
                <c:pt idx="39910">
                  <c:v>19955</c:v>
                </c:pt>
                <c:pt idx="39911">
                  <c:v>19955.5</c:v>
                </c:pt>
                <c:pt idx="39912">
                  <c:v>19956</c:v>
                </c:pt>
                <c:pt idx="39913">
                  <c:v>19956.5</c:v>
                </c:pt>
                <c:pt idx="39914">
                  <c:v>19957</c:v>
                </c:pt>
                <c:pt idx="39915">
                  <c:v>19957.5</c:v>
                </c:pt>
                <c:pt idx="39916">
                  <c:v>19958</c:v>
                </c:pt>
                <c:pt idx="39917">
                  <c:v>19958.5</c:v>
                </c:pt>
                <c:pt idx="39918">
                  <c:v>19959</c:v>
                </c:pt>
                <c:pt idx="39919">
                  <c:v>19959.5</c:v>
                </c:pt>
                <c:pt idx="39920">
                  <c:v>19960</c:v>
                </c:pt>
                <c:pt idx="39921">
                  <c:v>19960.5</c:v>
                </c:pt>
                <c:pt idx="39922">
                  <c:v>19961</c:v>
                </c:pt>
                <c:pt idx="39923">
                  <c:v>19961.5</c:v>
                </c:pt>
                <c:pt idx="39924">
                  <c:v>19962</c:v>
                </c:pt>
                <c:pt idx="39925">
                  <c:v>19962.5</c:v>
                </c:pt>
                <c:pt idx="39926">
                  <c:v>19963</c:v>
                </c:pt>
                <c:pt idx="39927">
                  <c:v>19963.5</c:v>
                </c:pt>
                <c:pt idx="39928">
                  <c:v>19964</c:v>
                </c:pt>
                <c:pt idx="39929">
                  <c:v>19964.5</c:v>
                </c:pt>
                <c:pt idx="39930">
                  <c:v>19965</c:v>
                </c:pt>
                <c:pt idx="39931">
                  <c:v>19965.5</c:v>
                </c:pt>
                <c:pt idx="39932">
                  <c:v>19966</c:v>
                </c:pt>
                <c:pt idx="39933">
                  <c:v>19966.5</c:v>
                </c:pt>
                <c:pt idx="39934">
                  <c:v>19967</c:v>
                </c:pt>
                <c:pt idx="39935">
                  <c:v>19967.5</c:v>
                </c:pt>
                <c:pt idx="39936">
                  <c:v>19968</c:v>
                </c:pt>
                <c:pt idx="39937">
                  <c:v>19968.5</c:v>
                </c:pt>
                <c:pt idx="39938">
                  <c:v>19969</c:v>
                </c:pt>
                <c:pt idx="39939">
                  <c:v>19969.5</c:v>
                </c:pt>
                <c:pt idx="39940">
                  <c:v>19970</c:v>
                </c:pt>
                <c:pt idx="39941">
                  <c:v>19970.5</c:v>
                </c:pt>
                <c:pt idx="39942">
                  <c:v>19971</c:v>
                </c:pt>
                <c:pt idx="39943">
                  <c:v>19971.5</c:v>
                </c:pt>
                <c:pt idx="39944">
                  <c:v>19972</c:v>
                </c:pt>
                <c:pt idx="39945">
                  <c:v>19972.5</c:v>
                </c:pt>
                <c:pt idx="39946">
                  <c:v>19973</c:v>
                </c:pt>
                <c:pt idx="39947">
                  <c:v>19973.5</c:v>
                </c:pt>
                <c:pt idx="39948">
                  <c:v>19974</c:v>
                </c:pt>
                <c:pt idx="39949">
                  <c:v>19974.5</c:v>
                </c:pt>
                <c:pt idx="39950">
                  <c:v>19975</c:v>
                </c:pt>
                <c:pt idx="39951">
                  <c:v>19975.5</c:v>
                </c:pt>
                <c:pt idx="39952">
                  <c:v>19976</c:v>
                </c:pt>
                <c:pt idx="39953">
                  <c:v>19976.5</c:v>
                </c:pt>
                <c:pt idx="39954">
                  <c:v>19977</c:v>
                </c:pt>
                <c:pt idx="39955">
                  <c:v>19977.5</c:v>
                </c:pt>
                <c:pt idx="39956">
                  <c:v>19978</c:v>
                </c:pt>
                <c:pt idx="39957">
                  <c:v>19978.5</c:v>
                </c:pt>
                <c:pt idx="39958">
                  <c:v>19979</c:v>
                </c:pt>
                <c:pt idx="39959">
                  <c:v>19979.5</c:v>
                </c:pt>
                <c:pt idx="39960">
                  <c:v>19980</c:v>
                </c:pt>
                <c:pt idx="39961">
                  <c:v>19980.5</c:v>
                </c:pt>
                <c:pt idx="39962">
                  <c:v>19981</c:v>
                </c:pt>
                <c:pt idx="39963">
                  <c:v>19981.5</c:v>
                </c:pt>
                <c:pt idx="39964">
                  <c:v>19982</c:v>
                </c:pt>
                <c:pt idx="39965">
                  <c:v>19982.5</c:v>
                </c:pt>
                <c:pt idx="39966">
                  <c:v>19983</c:v>
                </c:pt>
                <c:pt idx="39967">
                  <c:v>19983.5</c:v>
                </c:pt>
                <c:pt idx="39968">
                  <c:v>19984</c:v>
                </c:pt>
                <c:pt idx="39969">
                  <c:v>19984.5</c:v>
                </c:pt>
                <c:pt idx="39970">
                  <c:v>19985</c:v>
                </c:pt>
                <c:pt idx="39971">
                  <c:v>19985.5</c:v>
                </c:pt>
                <c:pt idx="39972">
                  <c:v>19986</c:v>
                </c:pt>
                <c:pt idx="39973">
                  <c:v>19986.5</c:v>
                </c:pt>
                <c:pt idx="39974">
                  <c:v>19987</c:v>
                </c:pt>
                <c:pt idx="39975">
                  <c:v>19987.5</c:v>
                </c:pt>
                <c:pt idx="39976">
                  <c:v>19988</c:v>
                </c:pt>
                <c:pt idx="39977">
                  <c:v>19988.5</c:v>
                </c:pt>
                <c:pt idx="39978">
                  <c:v>19989</c:v>
                </c:pt>
                <c:pt idx="39979">
                  <c:v>19989.5</c:v>
                </c:pt>
                <c:pt idx="39980">
                  <c:v>19990</c:v>
                </c:pt>
                <c:pt idx="39981">
                  <c:v>19990.5</c:v>
                </c:pt>
                <c:pt idx="39982">
                  <c:v>19991</c:v>
                </c:pt>
                <c:pt idx="39983">
                  <c:v>19991.5</c:v>
                </c:pt>
                <c:pt idx="39984">
                  <c:v>19992</c:v>
                </c:pt>
                <c:pt idx="39985">
                  <c:v>19992.5</c:v>
                </c:pt>
                <c:pt idx="39986">
                  <c:v>19993</c:v>
                </c:pt>
                <c:pt idx="39987">
                  <c:v>19993.5</c:v>
                </c:pt>
                <c:pt idx="39988">
                  <c:v>19994</c:v>
                </c:pt>
                <c:pt idx="39989">
                  <c:v>19994.5</c:v>
                </c:pt>
                <c:pt idx="39990">
                  <c:v>19995</c:v>
                </c:pt>
                <c:pt idx="39991">
                  <c:v>19995.5</c:v>
                </c:pt>
                <c:pt idx="39992">
                  <c:v>19996</c:v>
                </c:pt>
                <c:pt idx="39993">
                  <c:v>19996.5</c:v>
                </c:pt>
                <c:pt idx="39994">
                  <c:v>19997</c:v>
                </c:pt>
                <c:pt idx="39995">
                  <c:v>19997.5</c:v>
                </c:pt>
                <c:pt idx="39996">
                  <c:v>19998</c:v>
                </c:pt>
                <c:pt idx="39997">
                  <c:v>19998.5</c:v>
                </c:pt>
                <c:pt idx="39998">
                  <c:v>19999</c:v>
                </c:pt>
                <c:pt idx="39999">
                  <c:v>19999.5</c:v>
                </c:pt>
                <c:pt idx="40000">
                  <c:v>20000</c:v>
                </c:pt>
                <c:pt idx="40001">
                  <c:v>20000.5</c:v>
                </c:pt>
                <c:pt idx="40002">
                  <c:v>20001</c:v>
                </c:pt>
                <c:pt idx="40003">
                  <c:v>20001.5</c:v>
                </c:pt>
                <c:pt idx="40004">
                  <c:v>20002</c:v>
                </c:pt>
                <c:pt idx="40005">
                  <c:v>20002.5</c:v>
                </c:pt>
                <c:pt idx="40006">
                  <c:v>20003</c:v>
                </c:pt>
                <c:pt idx="40007">
                  <c:v>20003.5</c:v>
                </c:pt>
                <c:pt idx="40008">
                  <c:v>20004</c:v>
                </c:pt>
                <c:pt idx="40009">
                  <c:v>20004.5</c:v>
                </c:pt>
                <c:pt idx="40010">
                  <c:v>20005</c:v>
                </c:pt>
                <c:pt idx="40011">
                  <c:v>20005.5</c:v>
                </c:pt>
                <c:pt idx="40012">
                  <c:v>20006</c:v>
                </c:pt>
                <c:pt idx="40013">
                  <c:v>20006.5</c:v>
                </c:pt>
                <c:pt idx="40014">
                  <c:v>20007</c:v>
                </c:pt>
                <c:pt idx="40015">
                  <c:v>20007.5</c:v>
                </c:pt>
                <c:pt idx="40016">
                  <c:v>20008</c:v>
                </c:pt>
                <c:pt idx="40017">
                  <c:v>20008.5</c:v>
                </c:pt>
                <c:pt idx="40018">
                  <c:v>20009</c:v>
                </c:pt>
                <c:pt idx="40019">
                  <c:v>20009.5</c:v>
                </c:pt>
                <c:pt idx="40020">
                  <c:v>20010</c:v>
                </c:pt>
                <c:pt idx="40021">
                  <c:v>20010.5</c:v>
                </c:pt>
                <c:pt idx="40022">
                  <c:v>20011</c:v>
                </c:pt>
                <c:pt idx="40023">
                  <c:v>20011.5</c:v>
                </c:pt>
                <c:pt idx="40024">
                  <c:v>20012</c:v>
                </c:pt>
                <c:pt idx="40025">
                  <c:v>20012.5</c:v>
                </c:pt>
                <c:pt idx="40026">
                  <c:v>20013</c:v>
                </c:pt>
                <c:pt idx="40027">
                  <c:v>20013.5</c:v>
                </c:pt>
                <c:pt idx="40028">
                  <c:v>20014</c:v>
                </c:pt>
                <c:pt idx="40029">
                  <c:v>20014.5</c:v>
                </c:pt>
                <c:pt idx="40030">
                  <c:v>20015</c:v>
                </c:pt>
                <c:pt idx="40031">
                  <c:v>20015.5</c:v>
                </c:pt>
                <c:pt idx="40032">
                  <c:v>20016</c:v>
                </c:pt>
                <c:pt idx="40033">
                  <c:v>20016.5</c:v>
                </c:pt>
                <c:pt idx="40034">
                  <c:v>20017</c:v>
                </c:pt>
                <c:pt idx="40035">
                  <c:v>20017.5</c:v>
                </c:pt>
                <c:pt idx="40036">
                  <c:v>20018</c:v>
                </c:pt>
                <c:pt idx="40037">
                  <c:v>20018.5</c:v>
                </c:pt>
                <c:pt idx="40038">
                  <c:v>20019</c:v>
                </c:pt>
                <c:pt idx="40039">
                  <c:v>20019.5</c:v>
                </c:pt>
                <c:pt idx="40040">
                  <c:v>20020</c:v>
                </c:pt>
                <c:pt idx="40041">
                  <c:v>20020.5</c:v>
                </c:pt>
                <c:pt idx="40042">
                  <c:v>20021</c:v>
                </c:pt>
                <c:pt idx="40043">
                  <c:v>20021.5</c:v>
                </c:pt>
                <c:pt idx="40044">
                  <c:v>20022</c:v>
                </c:pt>
                <c:pt idx="40045">
                  <c:v>20022.5</c:v>
                </c:pt>
                <c:pt idx="40046">
                  <c:v>20023</c:v>
                </c:pt>
                <c:pt idx="40047">
                  <c:v>20023.5</c:v>
                </c:pt>
                <c:pt idx="40048">
                  <c:v>20024</c:v>
                </c:pt>
                <c:pt idx="40049">
                  <c:v>20024.5</c:v>
                </c:pt>
                <c:pt idx="40050">
                  <c:v>20025</c:v>
                </c:pt>
                <c:pt idx="40051">
                  <c:v>20025.5</c:v>
                </c:pt>
                <c:pt idx="40052">
                  <c:v>20026</c:v>
                </c:pt>
                <c:pt idx="40053">
                  <c:v>20026.5</c:v>
                </c:pt>
                <c:pt idx="40054">
                  <c:v>20027</c:v>
                </c:pt>
                <c:pt idx="40055">
                  <c:v>20027.5</c:v>
                </c:pt>
                <c:pt idx="40056">
                  <c:v>20028</c:v>
                </c:pt>
                <c:pt idx="40057">
                  <c:v>20028.5</c:v>
                </c:pt>
                <c:pt idx="40058">
                  <c:v>20029</c:v>
                </c:pt>
                <c:pt idx="40059">
                  <c:v>20029.5</c:v>
                </c:pt>
                <c:pt idx="40060">
                  <c:v>20030</c:v>
                </c:pt>
                <c:pt idx="40061">
                  <c:v>20030.5</c:v>
                </c:pt>
                <c:pt idx="40062">
                  <c:v>20031</c:v>
                </c:pt>
                <c:pt idx="40063">
                  <c:v>20031.5</c:v>
                </c:pt>
                <c:pt idx="40064">
                  <c:v>20032</c:v>
                </c:pt>
                <c:pt idx="40065">
                  <c:v>20032.5</c:v>
                </c:pt>
                <c:pt idx="40066">
                  <c:v>20033</c:v>
                </c:pt>
                <c:pt idx="40067">
                  <c:v>20033.5</c:v>
                </c:pt>
                <c:pt idx="40068">
                  <c:v>20034</c:v>
                </c:pt>
                <c:pt idx="40069">
                  <c:v>20034.5</c:v>
                </c:pt>
                <c:pt idx="40070">
                  <c:v>20035</c:v>
                </c:pt>
                <c:pt idx="40071">
                  <c:v>20035.5</c:v>
                </c:pt>
                <c:pt idx="40072">
                  <c:v>20036</c:v>
                </c:pt>
                <c:pt idx="40073">
                  <c:v>20036.5</c:v>
                </c:pt>
                <c:pt idx="40074">
                  <c:v>20037</c:v>
                </c:pt>
                <c:pt idx="40075">
                  <c:v>20037.5</c:v>
                </c:pt>
                <c:pt idx="40076">
                  <c:v>20038</c:v>
                </c:pt>
                <c:pt idx="40077">
                  <c:v>20038.5</c:v>
                </c:pt>
                <c:pt idx="40078">
                  <c:v>20039</c:v>
                </c:pt>
                <c:pt idx="40079">
                  <c:v>20039.5</c:v>
                </c:pt>
                <c:pt idx="40080">
                  <c:v>20040</c:v>
                </c:pt>
                <c:pt idx="40081">
                  <c:v>20040.5</c:v>
                </c:pt>
                <c:pt idx="40082">
                  <c:v>20041</c:v>
                </c:pt>
                <c:pt idx="40083">
                  <c:v>20041.5</c:v>
                </c:pt>
                <c:pt idx="40084">
                  <c:v>20042</c:v>
                </c:pt>
                <c:pt idx="40085">
                  <c:v>20042.5</c:v>
                </c:pt>
                <c:pt idx="40086">
                  <c:v>20043</c:v>
                </c:pt>
                <c:pt idx="40087">
                  <c:v>20043.5</c:v>
                </c:pt>
                <c:pt idx="40088">
                  <c:v>20044</c:v>
                </c:pt>
                <c:pt idx="40089">
                  <c:v>20044.5</c:v>
                </c:pt>
                <c:pt idx="40090">
                  <c:v>20045</c:v>
                </c:pt>
                <c:pt idx="40091">
                  <c:v>20045.5</c:v>
                </c:pt>
                <c:pt idx="40092">
                  <c:v>20046</c:v>
                </c:pt>
                <c:pt idx="40093">
                  <c:v>20046.5</c:v>
                </c:pt>
                <c:pt idx="40094">
                  <c:v>20047</c:v>
                </c:pt>
                <c:pt idx="40095">
                  <c:v>20047.5</c:v>
                </c:pt>
                <c:pt idx="40096">
                  <c:v>20048</c:v>
                </c:pt>
                <c:pt idx="40097">
                  <c:v>20048.5</c:v>
                </c:pt>
                <c:pt idx="40098">
                  <c:v>20049</c:v>
                </c:pt>
                <c:pt idx="40099">
                  <c:v>20049.5</c:v>
                </c:pt>
                <c:pt idx="40100">
                  <c:v>20050</c:v>
                </c:pt>
                <c:pt idx="40101">
                  <c:v>20050.5</c:v>
                </c:pt>
                <c:pt idx="40102">
                  <c:v>20051</c:v>
                </c:pt>
                <c:pt idx="40103">
                  <c:v>20051.5</c:v>
                </c:pt>
                <c:pt idx="40104">
                  <c:v>20052</c:v>
                </c:pt>
                <c:pt idx="40105">
                  <c:v>20052.5</c:v>
                </c:pt>
                <c:pt idx="40106">
                  <c:v>20053</c:v>
                </c:pt>
                <c:pt idx="40107">
                  <c:v>20053.5</c:v>
                </c:pt>
                <c:pt idx="40108">
                  <c:v>20054</c:v>
                </c:pt>
                <c:pt idx="40109">
                  <c:v>20054.5</c:v>
                </c:pt>
                <c:pt idx="40110">
                  <c:v>20055</c:v>
                </c:pt>
                <c:pt idx="40111">
                  <c:v>20055.5</c:v>
                </c:pt>
                <c:pt idx="40112">
                  <c:v>20056</c:v>
                </c:pt>
                <c:pt idx="40113">
                  <c:v>20056.5</c:v>
                </c:pt>
                <c:pt idx="40114">
                  <c:v>20057</c:v>
                </c:pt>
                <c:pt idx="40115">
                  <c:v>20057.5</c:v>
                </c:pt>
                <c:pt idx="40116">
                  <c:v>20058</c:v>
                </c:pt>
                <c:pt idx="40117">
                  <c:v>20058.5</c:v>
                </c:pt>
                <c:pt idx="40118">
                  <c:v>20059</c:v>
                </c:pt>
                <c:pt idx="40119">
                  <c:v>20059.5</c:v>
                </c:pt>
                <c:pt idx="40120">
                  <c:v>20060</c:v>
                </c:pt>
                <c:pt idx="40121">
                  <c:v>20060.5</c:v>
                </c:pt>
                <c:pt idx="40122">
                  <c:v>20061</c:v>
                </c:pt>
                <c:pt idx="40123">
                  <c:v>20061.5</c:v>
                </c:pt>
                <c:pt idx="40124">
                  <c:v>20062</c:v>
                </c:pt>
                <c:pt idx="40125">
                  <c:v>20062.5</c:v>
                </c:pt>
                <c:pt idx="40126">
                  <c:v>20063</c:v>
                </c:pt>
                <c:pt idx="40127">
                  <c:v>20063.5</c:v>
                </c:pt>
                <c:pt idx="40128">
                  <c:v>20064</c:v>
                </c:pt>
                <c:pt idx="40129">
                  <c:v>20064.5</c:v>
                </c:pt>
                <c:pt idx="40130">
                  <c:v>20065</c:v>
                </c:pt>
                <c:pt idx="40131">
                  <c:v>20065.5</c:v>
                </c:pt>
                <c:pt idx="40132">
                  <c:v>20066</c:v>
                </c:pt>
                <c:pt idx="40133">
                  <c:v>20066.5</c:v>
                </c:pt>
                <c:pt idx="40134">
                  <c:v>20067</c:v>
                </c:pt>
                <c:pt idx="40135">
                  <c:v>20067.5</c:v>
                </c:pt>
                <c:pt idx="40136">
                  <c:v>20068</c:v>
                </c:pt>
                <c:pt idx="40137">
                  <c:v>20068.5</c:v>
                </c:pt>
                <c:pt idx="40138">
                  <c:v>20069</c:v>
                </c:pt>
                <c:pt idx="40139">
                  <c:v>20069.5</c:v>
                </c:pt>
                <c:pt idx="40140">
                  <c:v>20070</c:v>
                </c:pt>
                <c:pt idx="40141">
                  <c:v>20070.5</c:v>
                </c:pt>
                <c:pt idx="40142">
                  <c:v>20071</c:v>
                </c:pt>
                <c:pt idx="40143">
                  <c:v>20071.5</c:v>
                </c:pt>
                <c:pt idx="40144">
                  <c:v>20072</c:v>
                </c:pt>
                <c:pt idx="40145">
                  <c:v>20072.5</c:v>
                </c:pt>
                <c:pt idx="40146">
                  <c:v>20073</c:v>
                </c:pt>
                <c:pt idx="40147">
                  <c:v>20073.5</c:v>
                </c:pt>
                <c:pt idx="40148">
                  <c:v>20074</c:v>
                </c:pt>
                <c:pt idx="40149">
                  <c:v>20074.5</c:v>
                </c:pt>
                <c:pt idx="40150">
                  <c:v>20075</c:v>
                </c:pt>
                <c:pt idx="40151">
                  <c:v>20075.5</c:v>
                </c:pt>
                <c:pt idx="40152">
                  <c:v>20076</c:v>
                </c:pt>
                <c:pt idx="40153">
                  <c:v>20076.5</c:v>
                </c:pt>
                <c:pt idx="40154">
                  <c:v>20077</c:v>
                </c:pt>
                <c:pt idx="40155">
                  <c:v>20077.5</c:v>
                </c:pt>
                <c:pt idx="40156">
                  <c:v>20078</c:v>
                </c:pt>
                <c:pt idx="40157">
                  <c:v>20078.5</c:v>
                </c:pt>
                <c:pt idx="40158">
                  <c:v>20079</c:v>
                </c:pt>
                <c:pt idx="40159">
                  <c:v>20079.5</c:v>
                </c:pt>
                <c:pt idx="40160">
                  <c:v>20080</c:v>
                </c:pt>
                <c:pt idx="40161">
                  <c:v>20080.5</c:v>
                </c:pt>
                <c:pt idx="40162">
                  <c:v>20081</c:v>
                </c:pt>
                <c:pt idx="40163">
                  <c:v>20081.5</c:v>
                </c:pt>
                <c:pt idx="40164">
                  <c:v>20082</c:v>
                </c:pt>
                <c:pt idx="40165">
                  <c:v>20082.5</c:v>
                </c:pt>
                <c:pt idx="40166">
                  <c:v>20083</c:v>
                </c:pt>
                <c:pt idx="40167">
                  <c:v>20083.5</c:v>
                </c:pt>
                <c:pt idx="40168">
                  <c:v>20084</c:v>
                </c:pt>
                <c:pt idx="40169">
                  <c:v>20084.5</c:v>
                </c:pt>
                <c:pt idx="40170">
                  <c:v>20085</c:v>
                </c:pt>
                <c:pt idx="40171">
                  <c:v>20085.5</c:v>
                </c:pt>
                <c:pt idx="40172">
                  <c:v>20086</c:v>
                </c:pt>
                <c:pt idx="40173">
                  <c:v>20086.5</c:v>
                </c:pt>
                <c:pt idx="40174">
                  <c:v>20087</c:v>
                </c:pt>
                <c:pt idx="40175">
                  <c:v>20087.5</c:v>
                </c:pt>
                <c:pt idx="40176">
                  <c:v>20088</c:v>
                </c:pt>
                <c:pt idx="40177">
                  <c:v>20088.5</c:v>
                </c:pt>
                <c:pt idx="40178">
                  <c:v>20089</c:v>
                </c:pt>
                <c:pt idx="40179">
                  <c:v>20089.5</c:v>
                </c:pt>
                <c:pt idx="40180">
                  <c:v>20090</c:v>
                </c:pt>
                <c:pt idx="40181">
                  <c:v>20090.5</c:v>
                </c:pt>
                <c:pt idx="40182">
                  <c:v>20091</c:v>
                </c:pt>
                <c:pt idx="40183">
                  <c:v>20091.5</c:v>
                </c:pt>
                <c:pt idx="40184">
                  <c:v>20092</c:v>
                </c:pt>
                <c:pt idx="40185">
                  <c:v>20092.5</c:v>
                </c:pt>
                <c:pt idx="40186">
                  <c:v>20093</c:v>
                </c:pt>
                <c:pt idx="40187">
                  <c:v>20093.5</c:v>
                </c:pt>
                <c:pt idx="40188">
                  <c:v>20094</c:v>
                </c:pt>
                <c:pt idx="40189">
                  <c:v>20094.5</c:v>
                </c:pt>
                <c:pt idx="40190">
                  <c:v>20095</c:v>
                </c:pt>
                <c:pt idx="40191">
                  <c:v>20095.5</c:v>
                </c:pt>
                <c:pt idx="40192">
                  <c:v>20096</c:v>
                </c:pt>
                <c:pt idx="40193">
                  <c:v>20096.5</c:v>
                </c:pt>
                <c:pt idx="40194">
                  <c:v>20097</c:v>
                </c:pt>
                <c:pt idx="40195">
                  <c:v>20097.5</c:v>
                </c:pt>
                <c:pt idx="40196">
                  <c:v>20098</c:v>
                </c:pt>
                <c:pt idx="40197">
                  <c:v>20098.5</c:v>
                </c:pt>
                <c:pt idx="40198">
                  <c:v>20099</c:v>
                </c:pt>
                <c:pt idx="40199">
                  <c:v>20099.5</c:v>
                </c:pt>
                <c:pt idx="40200">
                  <c:v>20100</c:v>
                </c:pt>
                <c:pt idx="40201">
                  <c:v>20100.5</c:v>
                </c:pt>
                <c:pt idx="40202">
                  <c:v>20101</c:v>
                </c:pt>
                <c:pt idx="40203">
                  <c:v>20101.5</c:v>
                </c:pt>
                <c:pt idx="40204">
                  <c:v>20102</c:v>
                </c:pt>
                <c:pt idx="40205">
                  <c:v>20102.5</c:v>
                </c:pt>
                <c:pt idx="40206">
                  <c:v>20103</c:v>
                </c:pt>
                <c:pt idx="40207">
                  <c:v>20103.5</c:v>
                </c:pt>
                <c:pt idx="40208">
                  <c:v>20104</c:v>
                </c:pt>
                <c:pt idx="40209">
                  <c:v>20104.5</c:v>
                </c:pt>
                <c:pt idx="40210">
                  <c:v>20105</c:v>
                </c:pt>
                <c:pt idx="40211">
                  <c:v>20105.5</c:v>
                </c:pt>
                <c:pt idx="40212">
                  <c:v>20106</c:v>
                </c:pt>
                <c:pt idx="40213">
                  <c:v>20106.5</c:v>
                </c:pt>
                <c:pt idx="40214">
                  <c:v>20107</c:v>
                </c:pt>
                <c:pt idx="40215">
                  <c:v>20107.5</c:v>
                </c:pt>
                <c:pt idx="40216">
                  <c:v>20108</c:v>
                </c:pt>
                <c:pt idx="40217">
                  <c:v>20108.5</c:v>
                </c:pt>
                <c:pt idx="40218">
                  <c:v>20109</c:v>
                </c:pt>
                <c:pt idx="40219">
                  <c:v>20109.5</c:v>
                </c:pt>
                <c:pt idx="40220">
                  <c:v>20110</c:v>
                </c:pt>
                <c:pt idx="40221">
                  <c:v>20110.5</c:v>
                </c:pt>
                <c:pt idx="40222">
                  <c:v>20111</c:v>
                </c:pt>
                <c:pt idx="40223">
                  <c:v>20111.5</c:v>
                </c:pt>
                <c:pt idx="40224">
                  <c:v>20112</c:v>
                </c:pt>
                <c:pt idx="40225">
                  <c:v>20112.5</c:v>
                </c:pt>
                <c:pt idx="40226">
                  <c:v>20113</c:v>
                </c:pt>
                <c:pt idx="40227">
                  <c:v>20113.5</c:v>
                </c:pt>
                <c:pt idx="40228">
                  <c:v>20114</c:v>
                </c:pt>
                <c:pt idx="40229">
                  <c:v>20114.5</c:v>
                </c:pt>
                <c:pt idx="40230">
                  <c:v>20115</c:v>
                </c:pt>
                <c:pt idx="40231">
                  <c:v>20115.5</c:v>
                </c:pt>
                <c:pt idx="40232">
                  <c:v>20116</c:v>
                </c:pt>
                <c:pt idx="40233">
                  <c:v>20116.5</c:v>
                </c:pt>
                <c:pt idx="40234">
                  <c:v>20117</c:v>
                </c:pt>
                <c:pt idx="40235">
                  <c:v>20117.5</c:v>
                </c:pt>
                <c:pt idx="40236">
                  <c:v>20118</c:v>
                </c:pt>
                <c:pt idx="40237">
                  <c:v>20118.5</c:v>
                </c:pt>
                <c:pt idx="40238">
                  <c:v>20119</c:v>
                </c:pt>
                <c:pt idx="40239">
                  <c:v>20119.5</c:v>
                </c:pt>
                <c:pt idx="40240">
                  <c:v>20120</c:v>
                </c:pt>
                <c:pt idx="40241">
                  <c:v>20120.5</c:v>
                </c:pt>
                <c:pt idx="40242">
                  <c:v>20121</c:v>
                </c:pt>
                <c:pt idx="40243">
                  <c:v>20121.5</c:v>
                </c:pt>
                <c:pt idx="40244">
                  <c:v>20122</c:v>
                </c:pt>
                <c:pt idx="40245">
                  <c:v>20122.5</c:v>
                </c:pt>
                <c:pt idx="40246">
                  <c:v>20123</c:v>
                </c:pt>
                <c:pt idx="40247">
                  <c:v>20123.5</c:v>
                </c:pt>
                <c:pt idx="40248">
                  <c:v>20124</c:v>
                </c:pt>
                <c:pt idx="40249">
                  <c:v>20124.5</c:v>
                </c:pt>
                <c:pt idx="40250">
                  <c:v>20125</c:v>
                </c:pt>
                <c:pt idx="40251">
                  <c:v>20125.5</c:v>
                </c:pt>
                <c:pt idx="40252">
                  <c:v>20126</c:v>
                </c:pt>
                <c:pt idx="40253">
                  <c:v>20126.5</c:v>
                </c:pt>
                <c:pt idx="40254">
                  <c:v>20127</c:v>
                </c:pt>
                <c:pt idx="40255">
                  <c:v>20127.5</c:v>
                </c:pt>
                <c:pt idx="40256">
                  <c:v>20128</c:v>
                </c:pt>
                <c:pt idx="40257">
                  <c:v>20128.5</c:v>
                </c:pt>
                <c:pt idx="40258">
                  <c:v>20129</c:v>
                </c:pt>
                <c:pt idx="40259">
                  <c:v>20129.5</c:v>
                </c:pt>
                <c:pt idx="40260">
                  <c:v>20130</c:v>
                </c:pt>
                <c:pt idx="40261">
                  <c:v>20130.5</c:v>
                </c:pt>
                <c:pt idx="40262">
                  <c:v>20131</c:v>
                </c:pt>
                <c:pt idx="40263">
                  <c:v>20131.5</c:v>
                </c:pt>
                <c:pt idx="40264">
                  <c:v>20132</c:v>
                </c:pt>
                <c:pt idx="40265">
                  <c:v>20132.5</c:v>
                </c:pt>
                <c:pt idx="40266">
                  <c:v>20133</c:v>
                </c:pt>
                <c:pt idx="40267">
                  <c:v>20133.5</c:v>
                </c:pt>
                <c:pt idx="40268">
                  <c:v>20134</c:v>
                </c:pt>
                <c:pt idx="40269">
                  <c:v>20134.5</c:v>
                </c:pt>
                <c:pt idx="40270">
                  <c:v>20135</c:v>
                </c:pt>
                <c:pt idx="40271">
                  <c:v>20135.5</c:v>
                </c:pt>
                <c:pt idx="40272">
                  <c:v>20136</c:v>
                </c:pt>
                <c:pt idx="40273">
                  <c:v>20136.5</c:v>
                </c:pt>
                <c:pt idx="40274">
                  <c:v>20137</c:v>
                </c:pt>
                <c:pt idx="40275">
                  <c:v>20137.5</c:v>
                </c:pt>
                <c:pt idx="40276">
                  <c:v>20138</c:v>
                </c:pt>
                <c:pt idx="40277">
                  <c:v>20138.5</c:v>
                </c:pt>
                <c:pt idx="40278">
                  <c:v>20139</c:v>
                </c:pt>
                <c:pt idx="40279">
                  <c:v>20139.5</c:v>
                </c:pt>
                <c:pt idx="40280">
                  <c:v>20140</c:v>
                </c:pt>
                <c:pt idx="40281">
                  <c:v>20140.5</c:v>
                </c:pt>
                <c:pt idx="40282">
                  <c:v>20141</c:v>
                </c:pt>
                <c:pt idx="40283">
                  <c:v>20141.5</c:v>
                </c:pt>
                <c:pt idx="40284">
                  <c:v>20142</c:v>
                </c:pt>
                <c:pt idx="40285">
                  <c:v>20142.5</c:v>
                </c:pt>
                <c:pt idx="40286">
                  <c:v>20143</c:v>
                </c:pt>
                <c:pt idx="40287">
                  <c:v>20143.5</c:v>
                </c:pt>
                <c:pt idx="40288">
                  <c:v>20144</c:v>
                </c:pt>
                <c:pt idx="40289">
                  <c:v>20144.5</c:v>
                </c:pt>
                <c:pt idx="40290">
                  <c:v>20145</c:v>
                </c:pt>
                <c:pt idx="40291">
                  <c:v>20145.5</c:v>
                </c:pt>
                <c:pt idx="40292">
                  <c:v>20146</c:v>
                </c:pt>
                <c:pt idx="40293">
                  <c:v>20146.5</c:v>
                </c:pt>
                <c:pt idx="40294">
                  <c:v>20147</c:v>
                </c:pt>
                <c:pt idx="40295">
                  <c:v>20147.5</c:v>
                </c:pt>
                <c:pt idx="40296">
                  <c:v>20148</c:v>
                </c:pt>
                <c:pt idx="40297">
                  <c:v>20148.5</c:v>
                </c:pt>
                <c:pt idx="40298">
                  <c:v>20149</c:v>
                </c:pt>
                <c:pt idx="40299">
                  <c:v>20149.5</c:v>
                </c:pt>
                <c:pt idx="40300">
                  <c:v>20150</c:v>
                </c:pt>
                <c:pt idx="40301">
                  <c:v>20150.5</c:v>
                </c:pt>
                <c:pt idx="40302">
                  <c:v>20151</c:v>
                </c:pt>
                <c:pt idx="40303">
                  <c:v>20151.5</c:v>
                </c:pt>
                <c:pt idx="40304">
                  <c:v>20152</c:v>
                </c:pt>
                <c:pt idx="40305">
                  <c:v>20152.5</c:v>
                </c:pt>
                <c:pt idx="40306">
                  <c:v>20153</c:v>
                </c:pt>
                <c:pt idx="40307">
                  <c:v>20153.5</c:v>
                </c:pt>
                <c:pt idx="40308">
                  <c:v>20154</c:v>
                </c:pt>
                <c:pt idx="40309">
                  <c:v>20154.5</c:v>
                </c:pt>
                <c:pt idx="40310">
                  <c:v>20155</c:v>
                </c:pt>
                <c:pt idx="40311">
                  <c:v>20155.5</c:v>
                </c:pt>
                <c:pt idx="40312">
                  <c:v>20156</c:v>
                </c:pt>
                <c:pt idx="40313">
                  <c:v>20156.5</c:v>
                </c:pt>
                <c:pt idx="40314">
                  <c:v>20157</c:v>
                </c:pt>
                <c:pt idx="40315">
                  <c:v>20157.5</c:v>
                </c:pt>
                <c:pt idx="40316">
                  <c:v>20158</c:v>
                </c:pt>
                <c:pt idx="40317">
                  <c:v>20158.5</c:v>
                </c:pt>
                <c:pt idx="40318">
                  <c:v>20159</c:v>
                </c:pt>
                <c:pt idx="40319">
                  <c:v>20159.5</c:v>
                </c:pt>
                <c:pt idx="40320">
                  <c:v>20160</c:v>
                </c:pt>
                <c:pt idx="40321">
                  <c:v>20160.5</c:v>
                </c:pt>
                <c:pt idx="40322">
                  <c:v>20161</c:v>
                </c:pt>
                <c:pt idx="40323">
                  <c:v>20161.5</c:v>
                </c:pt>
                <c:pt idx="40324">
                  <c:v>20162</c:v>
                </c:pt>
                <c:pt idx="40325">
                  <c:v>20162.5</c:v>
                </c:pt>
                <c:pt idx="40326">
                  <c:v>20163</c:v>
                </c:pt>
                <c:pt idx="40327">
                  <c:v>20163.5</c:v>
                </c:pt>
                <c:pt idx="40328">
                  <c:v>20164</c:v>
                </c:pt>
                <c:pt idx="40329">
                  <c:v>20164.5</c:v>
                </c:pt>
                <c:pt idx="40330">
                  <c:v>20165</c:v>
                </c:pt>
                <c:pt idx="40331">
                  <c:v>20165.5</c:v>
                </c:pt>
                <c:pt idx="40332">
                  <c:v>20166</c:v>
                </c:pt>
                <c:pt idx="40333">
                  <c:v>20166.5</c:v>
                </c:pt>
                <c:pt idx="40334">
                  <c:v>20167</c:v>
                </c:pt>
                <c:pt idx="40335">
                  <c:v>20167.5</c:v>
                </c:pt>
                <c:pt idx="40336">
                  <c:v>20168</c:v>
                </c:pt>
                <c:pt idx="40337">
                  <c:v>20168.5</c:v>
                </c:pt>
                <c:pt idx="40338">
                  <c:v>20169</c:v>
                </c:pt>
                <c:pt idx="40339">
                  <c:v>20169.5</c:v>
                </c:pt>
                <c:pt idx="40340">
                  <c:v>20170</c:v>
                </c:pt>
                <c:pt idx="40341">
                  <c:v>20170.5</c:v>
                </c:pt>
                <c:pt idx="40342">
                  <c:v>20171</c:v>
                </c:pt>
                <c:pt idx="40343">
                  <c:v>20171.5</c:v>
                </c:pt>
                <c:pt idx="40344">
                  <c:v>20172</c:v>
                </c:pt>
                <c:pt idx="40345">
                  <c:v>20172.5</c:v>
                </c:pt>
                <c:pt idx="40346">
                  <c:v>20173</c:v>
                </c:pt>
                <c:pt idx="40347">
                  <c:v>20173.5</c:v>
                </c:pt>
                <c:pt idx="40348">
                  <c:v>20174</c:v>
                </c:pt>
                <c:pt idx="40349">
                  <c:v>20174.5</c:v>
                </c:pt>
                <c:pt idx="40350">
                  <c:v>20175</c:v>
                </c:pt>
                <c:pt idx="40351">
                  <c:v>20175.5</c:v>
                </c:pt>
                <c:pt idx="40352">
                  <c:v>20176</c:v>
                </c:pt>
                <c:pt idx="40353">
                  <c:v>20176.5</c:v>
                </c:pt>
                <c:pt idx="40354">
                  <c:v>20177</c:v>
                </c:pt>
                <c:pt idx="40355">
                  <c:v>20177.5</c:v>
                </c:pt>
                <c:pt idx="40356">
                  <c:v>20178</c:v>
                </c:pt>
                <c:pt idx="40357">
                  <c:v>20178.5</c:v>
                </c:pt>
                <c:pt idx="40358">
                  <c:v>20179</c:v>
                </c:pt>
                <c:pt idx="40359">
                  <c:v>20179.5</c:v>
                </c:pt>
                <c:pt idx="40360">
                  <c:v>20180</c:v>
                </c:pt>
                <c:pt idx="40361">
                  <c:v>20180.5</c:v>
                </c:pt>
                <c:pt idx="40362">
                  <c:v>20181</c:v>
                </c:pt>
                <c:pt idx="40363">
                  <c:v>20181.5</c:v>
                </c:pt>
                <c:pt idx="40364">
                  <c:v>20182</c:v>
                </c:pt>
                <c:pt idx="40365">
                  <c:v>20182.5</c:v>
                </c:pt>
                <c:pt idx="40366">
                  <c:v>20183</c:v>
                </c:pt>
                <c:pt idx="40367">
                  <c:v>20183.5</c:v>
                </c:pt>
                <c:pt idx="40368">
                  <c:v>20184</c:v>
                </c:pt>
                <c:pt idx="40369">
                  <c:v>20184.5</c:v>
                </c:pt>
                <c:pt idx="40370">
                  <c:v>20185</c:v>
                </c:pt>
                <c:pt idx="40371">
                  <c:v>20185.5</c:v>
                </c:pt>
                <c:pt idx="40372">
                  <c:v>20186</c:v>
                </c:pt>
                <c:pt idx="40373">
                  <c:v>20186.5</c:v>
                </c:pt>
                <c:pt idx="40374">
                  <c:v>20187</c:v>
                </c:pt>
                <c:pt idx="40375">
                  <c:v>20187.5</c:v>
                </c:pt>
                <c:pt idx="40376">
                  <c:v>20188</c:v>
                </c:pt>
                <c:pt idx="40377">
                  <c:v>20188.5</c:v>
                </c:pt>
                <c:pt idx="40378">
                  <c:v>20189</c:v>
                </c:pt>
                <c:pt idx="40379">
                  <c:v>20189.5</c:v>
                </c:pt>
                <c:pt idx="40380">
                  <c:v>20190</c:v>
                </c:pt>
                <c:pt idx="40381">
                  <c:v>20190.5</c:v>
                </c:pt>
                <c:pt idx="40382">
                  <c:v>20191</c:v>
                </c:pt>
                <c:pt idx="40383">
                  <c:v>20191.5</c:v>
                </c:pt>
                <c:pt idx="40384">
                  <c:v>20192</c:v>
                </c:pt>
                <c:pt idx="40385">
                  <c:v>20192.5</c:v>
                </c:pt>
                <c:pt idx="40386">
                  <c:v>20193</c:v>
                </c:pt>
                <c:pt idx="40387">
                  <c:v>20193.5</c:v>
                </c:pt>
                <c:pt idx="40388">
                  <c:v>20194</c:v>
                </c:pt>
                <c:pt idx="40389">
                  <c:v>20194.5</c:v>
                </c:pt>
                <c:pt idx="40390">
                  <c:v>20195</c:v>
                </c:pt>
                <c:pt idx="40391">
                  <c:v>20195.5</c:v>
                </c:pt>
                <c:pt idx="40392">
                  <c:v>20196</c:v>
                </c:pt>
                <c:pt idx="40393">
                  <c:v>20196.5</c:v>
                </c:pt>
                <c:pt idx="40394">
                  <c:v>20197</c:v>
                </c:pt>
                <c:pt idx="40395">
                  <c:v>20197.5</c:v>
                </c:pt>
                <c:pt idx="40396">
                  <c:v>20198</c:v>
                </c:pt>
                <c:pt idx="40397">
                  <c:v>20198.5</c:v>
                </c:pt>
                <c:pt idx="40398">
                  <c:v>20199</c:v>
                </c:pt>
                <c:pt idx="40399">
                  <c:v>20199.5</c:v>
                </c:pt>
                <c:pt idx="40400">
                  <c:v>20200</c:v>
                </c:pt>
                <c:pt idx="40401">
                  <c:v>20200.5</c:v>
                </c:pt>
                <c:pt idx="40402">
                  <c:v>20201</c:v>
                </c:pt>
                <c:pt idx="40403">
                  <c:v>20201.5</c:v>
                </c:pt>
                <c:pt idx="40404">
                  <c:v>20202</c:v>
                </c:pt>
                <c:pt idx="40405">
                  <c:v>20202.5</c:v>
                </c:pt>
                <c:pt idx="40406">
                  <c:v>20203</c:v>
                </c:pt>
                <c:pt idx="40407">
                  <c:v>20203.5</c:v>
                </c:pt>
                <c:pt idx="40408">
                  <c:v>20204</c:v>
                </c:pt>
                <c:pt idx="40409">
                  <c:v>20204.5</c:v>
                </c:pt>
                <c:pt idx="40410">
                  <c:v>20205</c:v>
                </c:pt>
                <c:pt idx="40411">
                  <c:v>20205.5</c:v>
                </c:pt>
                <c:pt idx="40412">
                  <c:v>20206</c:v>
                </c:pt>
                <c:pt idx="40413">
                  <c:v>20206.5</c:v>
                </c:pt>
                <c:pt idx="40414">
                  <c:v>20207</c:v>
                </c:pt>
                <c:pt idx="40415">
                  <c:v>20207.5</c:v>
                </c:pt>
                <c:pt idx="40416">
                  <c:v>20208</c:v>
                </c:pt>
                <c:pt idx="40417">
                  <c:v>20208.5</c:v>
                </c:pt>
                <c:pt idx="40418">
                  <c:v>20209</c:v>
                </c:pt>
                <c:pt idx="40419">
                  <c:v>20209.5</c:v>
                </c:pt>
                <c:pt idx="40420">
                  <c:v>20210</c:v>
                </c:pt>
                <c:pt idx="40421">
                  <c:v>20210.5</c:v>
                </c:pt>
                <c:pt idx="40422">
                  <c:v>20211</c:v>
                </c:pt>
                <c:pt idx="40423">
                  <c:v>20211.5</c:v>
                </c:pt>
                <c:pt idx="40424">
                  <c:v>20212</c:v>
                </c:pt>
                <c:pt idx="40425">
                  <c:v>20212.5</c:v>
                </c:pt>
                <c:pt idx="40426">
                  <c:v>20213</c:v>
                </c:pt>
                <c:pt idx="40427">
                  <c:v>20213.5</c:v>
                </c:pt>
                <c:pt idx="40428">
                  <c:v>20214</c:v>
                </c:pt>
                <c:pt idx="40429">
                  <c:v>20214.5</c:v>
                </c:pt>
                <c:pt idx="40430">
                  <c:v>20215</c:v>
                </c:pt>
                <c:pt idx="40431">
                  <c:v>20215.5</c:v>
                </c:pt>
                <c:pt idx="40432">
                  <c:v>20216</c:v>
                </c:pt>
                <c:pt idx="40433">
                  <c:v>20216.5</c:v>
                </c:pt>
                <c:pt idx="40434">
                  <c:v>20217</c:v>
                </c:pt>
                <c:pt idx="40435">
                  <c:v>20217.5</c:v>
                </c:pt>
                <c:pt idx="40436">
                  <c:v>20218</c:v>
                </c:pt>
                <c:pt idx="40437">
                  <c:v>20218.5</c:v>
                </c:pt>
                <c:pt idx="40438">
                  <c:v>20219</c:v>
                </c:pt>
                <c:pt idx="40439">
                  <c:v>20219.5</c:v>
                </c:pt>
                <c:pt idx="40440">
                  <c:v>20220</c:v>
                </c:pt>
                <c:pt idx="40441">
                  <c:v>20220.5</c:v>
                </c:pt>
                <c:pt idx="40442">
                  <c:v>20221</c:v>
                </c:pt>
                <c:pt idx="40443">
                  <c:v>20221.5</c:v>
                </c:pt>
                <c:pt idx="40444">
                  <c:v>20222</c:v>
                </c:pt>
                <c:pt idx="40445">
                  <c:v>20222.5</c:v>
                </c:pt>
                <c:pt idx="40446">
                  <c:v>20223</c:v>
                </c:pt>
                <c:pt idx="40447">
                  <c:v>20223.5</c:v>
                </c:pt>
                <c:pt idx="40448">
                  <c:v>20224</c:v>
                </c:pt>
                <c:pt idx="40449">
                  <c:v>20224.5</c:v>
                </c:pt>
                <c:pt idx="40450">
                  <c:v>20225</c:v>
                </c:pt>
                <c:pt idx="40451">
                  <c:v>20225.5</c:v>
                </c:pt>
                <c:pt idx="40452">
                  <c:v>20226</c:v>
                </c:pt>
                <c:pt idx="40453">
                  <c:v>20226.5</c:v>
                </c:pt>
                <c:pt idx="40454">
                  <c:v>20227</c:v>
                </c:pt>
                <c:pt idx="40455">
                  <c:v>20227.5</c:v>
                </c:pt>
                <c:pt idx="40456">
                  <c:v>20228</c:v>
                </c:pt>
                <c:pt idx="40457">
                  <c:v>20228.5</c:v>
                </c:pt>
                <c:pt idx="40458">
                  <c:v>20229</c:v>
                </c:pt>
                <c:pt idx="40459">
                  <c:v>20229.5</c:v>
                </c:pt>
                <c:pt idx="40460">
                  <c:v>20230</c:v>
                </c:pt>
                <c:pt idx="40461">
                  <c:v>20230.5</c:v>
                </c:pt>
                <c:pt idx="40462">
                  <c:v>20231</c:v>
                </c:pt>
                <c:pt idx="40463">
                  <c:v>20231.5</c:v>
                </c:pt>
                <c:pt idx="40464">
                  <c:v>20232</c:v>
                </c:pt>
                <c:pt idx="40465">
                  <c:v>20232.5</c:v>
                </c:pt>
                <c:pt idx="40466">
                  <c:v>20233</c:v>
                </c:pt>
                <c:pt idx="40467">
                  <c:v>20233.5</c:v>
                </c:pt>
                <c:pt idx="40468">
                  <c:v>20234</c:v>
                </c:pt>
                <c:pt idx="40469">
                  <c:v>20234.5</c:v>
                </c:pt>
                <c:pt idx="40470">
                  <c:v>20235</c:v>
                </c:pt>
                <c:pt idx="40471">
                  <c:v>20235.5</c:v>
                </c:pt>
                <c:pt idx="40472">
                  <c:v>20236</c:v>
                </c:pt>
                <c:pt idx="40473">
                  <c:v>20236.5</c:v>
                </c:pt>
                <c:pt idx="40474">
                  <c:v>20237</c:v>
                </c:pt>
                <c:pt idx="40475">
                  <c:v>20237.5</c:v>
                </c:pt>
                <c:pt idx="40476">
                  <c:v>20238</c:v>
                </c:pt>
                <c:pt idx="40477">
                  <c:v>20238.5</c:v>
                </c:pt>
                <c:pt idx="40478">
                  <c:v>20239</c:v>
                </c:pt>
                <c:pt idx="40479">
                  <c:v>20239.5</c:v>
                </c:pt>
                <c:pt idx="40480">
                  <c:v>20240</c:v>
                </c:pt>
                <c:pt idx="40481">
                  <c:v>20240.5</c:v>
                </c:pt>
                <c:pt idx="40482">
                  <c:v>20241</c:v>
                </c:pt>
                <c:pt idx="40483">
                  <c:v>20241.5</c:v>
                </c:pt>
                <c:pt idx="40484">
                  <c:v>20242</c:v>
                </c:pt>
                <c:pt idx="40485">
                  <c:v>20242.5</c:v>
                </c:pt>
                <c:pt idx="40486">
                  <c:v>20243</c:v>
                </c:pt>
                <c:pt idx="40487">
                  <c:v>20243.5</c:v>
                </c:pt>
                <c:pt idx="40488">
                  <c:v>20244</c:v>
                </c:pt>
                <c:pt idx="40489">
                  <c:v>20244.5</c:v>
                </c:pt>
                <c:pt idx="40490">
                  <c:v>20245</c:v>
                </c:pt>
                <c:pt idx="40491">
                  <c:v>20245.5</c:v>
                </c:pt>
                <c:pt idx="40492">
                  <c:v>20246</c:v>
                </c:pt>
                <c:pt idx="40493">
                  <c:v>20246.5</c:v>
                </c:pt>
                <c:pt idx="40494">
                  <c:v>20247</c:v>
                </c:pt>
                <c:pt idx="40495">
                  <c:v>20247.5</c:v>
                </c:pt>
                <c:pt idx="40496">
                  <c:v>20248</c:v>
                </c:pt>
                <c:pt idx="40497">
                  <c:v>20248.5</c:v>
                </c:pt>
                <c:pt idx="40498">
                  <c:v>20249</c:v>
                </c:pt>
                <c:pt idx="40499">
                  <c:v>20249.5</c:v>
                </c:pt>
                <c:pt idx="40500">
                  <c:v>20250</c:v>
                </c:pt>
                <c:pt idx="40501">
                  <c:v>20250.5</c:v>
                </c:pt>
                <c:pt idx="40502">
                  <c:v>20251</c:v>
                </c:pt>
                <c:pt idx="40503">
                  <c:v>20251.5</c:v>
                </c:pt>
                <c:pt idx="40504">
                  <c:v>20252</c:v>
                </c:pt>
                <c:pt idx="40505">
                  <c:v>20252.5</c:v>
                </c:pt>
                <c:pt idx="40506">
                  <c:v>20253</c:v>
                </c:pt>
                <c:pt idx="40507">
                  <c:v>20253.5</c:v>
                </c:pt>
                <c:pt idx="40508">
                  <c:v>20254</c:v>
                </c:pt>
                <c:pt idx="40509">
                  <c:v>20254.5</c:v>
                </c:pt>
                <c:pt idx="40510">
                  <c:v>20255</c:v>
                </c:pt>
                <c:pt idx="40511">
                  <c:v>20255.5</c:v>
                </c:pt>
                <c:pt idx="40512">
                  <c:v>20256</c:v>
                </c:pt>
                <c:pt idx="40513">
                  <c:v>20256.5</c:v>
                </c:pt>
                <c:pt idx="40514">
                  <c:v>20257</c:v>
                </c:pt>
                <c:pt idx="40515">
                  <c:v>20257.5</c:v>
                </c:pt>
                <c:pt idx="40516">
                  <c:v>20258</c:v>
                </c:pt>
                <c:pt idx="40517">
                  <c:v>20258.5</c:v>
                </c:pt>
                <c:pt idx="40518">
                  <c:v>20259</c:v>
                </c:pt>
                <c:pt idx="40519">
                  <c:v>20259.5</c:v>
                </c:pt>
                <c:pt idx="40520">
                  <c:v>20260</c:v>
                </c:pt>
                <c:pt idx="40521">
                  <c:v>20260.5</c:v>
                </c:pt>
                <c:pt idx="40522">
                  <c:v>20261</c:v>
                </c:pt>
                <c:pt idx="40523">
                  <c:v>20261.5</c:v>
                </c:pt>
                <c:pt idx="40524">
                  <c:v>20262</c:v>
                </c:pt>
                <c:pt idx="40525">
                  <c:v>20262.5</c:v>
                </c:pt>
                <c:pt idx="40526">
                  <c:v>20263</c:v>
                </c:pt>
                <c:pt idx="40527">
                  <c:v>20263.5</c:v>
                </c:pt>
                <c:pt idx="40528">
                  <c:v>20264</c:v>
                </c:pt>
                <c:pt idx="40529">
                  <c:v>20264.5</c:v>
                </c:pt>
                <c:pt idx="40530">
                  <c:v>20265</c:v>
                </c:pt>
                <c:pt idx="40531">
                  <c:v>20265.5</c:v>
                </c:pt>
                <c:pt idx="40532">
                  <c:v>20266</c:v>
                </c:pt>
                <c:pt idx="40533">
                  <c:v>20266.5</c:v>
                </c:pt>
                <c:pt idx="40534">
                  <c:v>20267</c:v>
                </c:pt>
                <c:pt idx="40535">
                  <c:v>20267.5</c:v>
                </c:pt>
                <c:pt idx="40536">
                  <c:v>20268</c:v>
                </c:pt>
                <c:pt idx="40537">
                  <c:v>20268.5</c:v>
                </c:pt>
                <c:pt idx="40538">
                  <c:v>20269</c:v>
                </c:pt>
                <c:pt idx="40539">
                  <c:v>20269.5</c:v>
                </c:pt>
                <c:pt idx="40540">
                  <c:v>20270</c:v>
                </c:pt>
                <c:pt idx="40541">
                  <c:v>20270.5</c:v>
                </c:pt>
                <c:pt idx="40542">
                  <c:v>20271</c:v>
                </c:pt>
                <c:pt idx="40543">
                  <c:v>20271.5</c:v>
                </c:pt>
                <c:pt idx="40544">
                  <c:v>20272</c:v>
                </c:pt>
                <c:pt idx="40545">
                  <c:v>20272.5</c:v>
                </c:pt>
                <c:pt idx="40546">
                  <c:v>20273</c:v>
                </c:pt>
                <c:pt idx="40547">
                  <c:v>20273.5</c:v>
                </c:pt>
                <c:pt idx="40548">
                  <c:v>20274</c:v>
                </c:pt>
                <c:pt idx="40549">
                  <c:v>20274.5</c:v>
                </c:pt>
                <c:pt idx="40550">
                  <c:v>20275</c:v>
                </c:pt>
                <c:pt idx="40551">
                  <c:v>20275.5</c:v>
                </c:pt>
                <c:pt idx="40552">
                  <c:v>20276</c:v>
                </c:pt>
                <c:pt idx="40553">
                  <c:v>20276.5</c:v>
                </c:pt>
                <c:pt idx="40554">
                  <c:v>20277</c:v>
                </c:pt>
                <c:pt idx="40555">
                  <c:v>20277.5</c:v>
                </c:pt>
                <c:pt idx="40556">
                  <c:v>20278</c:v>
                </c:pt>
                <c:pt idx="40557">
                  <c:v>20278.5</c:v>
                </c:pt>
                <c:pt idx="40558">
                  <c:v>20279</c:v>
                </c:pt>
                <c:pt idx="40559">
                  <c:v>20279.5</c:v>
                </c:pt>
                <c:pt idx="40560">
                  <c:v>20280</c:v>
                </c:pt>
                <c:pt idx="40561">
                  <c:v>20280.5</c:v>
                </c:pt>
                <c:pt idx="40562">
                  <c:v>20281</c:v>
                </c:pt>
                <c:pt idx="40563">
                  <c:v>20281.5</c:v>
                </c:pt>
                <c:pt idx="40564">
                  <c:v>20282</c:v>
                </c:pt>
                <c:pt idx="40565">
                  <c:v>20282.5</c:v>
                </c:pt>
                <c:pt idx="40566">
                  <c:v>20283</c:v>
                </c:pt>
                <c:pt idx="40567">
                  <c:v>20283.5</c:v>
                </c:pt>
                <c:pt idx="40568">
                  <c:v>20284</c:v>
                </c:pt>
                <c:pt idx="40569">
                  <c:v>20284.5</c:v>
                </c:pt>
                <c:pt idx="40570">
                  <c:v>20285</c:v>
                </c:pt>
                <c:pt idx="40571">
                  <c:v>20285.5</c:v>
                </c:pt>
                <c:pt idx="40572">
                  <c:v>20286</c:v>
                </c:pt>
                <c:pt idx="40573">
                  <c:v>20286.5</c:v>
                </c:pt>
                <c:pt idx="40574">
                  <c:v>20287</c:v>
                </c:pt>
                <c:pt idx="40575">
                  <c:v>20287.5</c:v>
                </c:pt>
                <c:pt idx="40576">
                  <c:v>20288</c:v>
                </c:pt>
                <c:pt idx="40577">
                  <c:v>20288.5</c:v>
                </c:pt>
                <c:pt idx="40578">
                  <c:v>20289</c:v>
                </c:pt>
                <c:pt idx="40579">
                  <c:v>20289.5</c:v>
                </c:pt>
                <c:pt idx="40580">
                  <c:v>20290</c:v>
                </c:pt>
                <c:pt idx="40581">
                  <c:v>20290.5</c:v>
                </c:pt>
                <c:pt idx="40582">
                  <c:v>20291</c:v>
                </c:pt>
                <c:pt idx="40583">
                  <c:v>20291.5</c:v>
                </c:pt>
                <c:pt idx="40584">
                  <c:v>20292</c:v>
                </c:pt>
                <c:pt idx="40585">
                  <c:v>20292.5</c:v>
                </c:pt>
                <c:pt idx="40586">
                  <c:v>20293</c:v>
                </c:pt>
                <c:pt idx="40587">
                  <c:v>20293.5</c:v>
                </c:pt>
                <c:pt idx="40588">
                  <c:v>20294</c:v>
                </c:pt>
                <c:pt idx="40589">
                  <c:v>20294.5</c:v>
                </c:pt>
                <c:pt idx="40590">
                  <c:v>20295</c:v>
                </c:pt>
                <c:pt idx="40591">
                  <c:v>20295.5</c:v>
                </c:pt>
                <c:pt idx="40592">
                  <c:v>20296</c:v>
                </c:pt>
                <c:pt idx="40593">
                  <c:v>20296.5</c:v>
                </c:pt>
                <c:pt idx="40594">
                  <c:v>20297</c:v>
                </c:pt>
                <c:pt idx="40595">
                  <c:v>20297.5</c:v>
                </c:pt>
                <c:pt idx="40596">
                  <c:v>20298</c:v>
                </c:pt>
                <c:pt idx="40597">
                  <c:v>20298.5</c:v>
                </c:pt>
                <c:pt idx="40598">
                  <c:v>20299</c:v>
                </c:pt>
                <c:pt idx="40599">
                  <c:v>20299.5</c:v>
                </c:pt>
                <c:pt idx="40600">
                  <c:v>20300</c:v>
                </c:pt>
                <c:pt idx="40601">
                  <c:v>20300.5</c:v>
                </c:pt>
                <c:pt idx="40602">
                  <c:v>20301</c:v>
                </c:pt>
                <c:pt idx="40603">
                  <c:v>20301.5</c:v>
                </c:pt>
                <c:pt idx="40604">
                  <c:v>20302</c:v>
                </c:pt>
                <c:pt idx="40605">
                  <c:v>20302.5</c:v>
                </c:pt>
                <c:pt idx="40606">
                  <c:v>20303</c:v>
                </c:pt>
                <c:pt idx="40607">
                  <c:v>20303.5</c:v>
                </c:pt>
                <c:pt idx="40608">
                  <c:v>20304</c:v>
                </c:pt>
                <c:pt idx="40609">
                  <c:v>20304.5</c:v>
                </c:pt>
                <c:pt idx="40610">
                  <c:v>20305</c:v>
                </c:pt>
                <c:pt idx="40611">
                  <c:v>20305.5</c:v>
                </c:pt>
                <c:pt idx="40612">
                  <c:v>20306</c:v>
                </c:pt>
                <c:pt idx="40613">
                  <c:v>20306.5</c:v>
                </c:pt>
                <c:pt idx="40614">
                  <c:v>20307</c:v>
                </c:pt>
                <c:pt idx="40615">
                  <c:v>20307.5</c:v>
                </c:pt>
                <c:pt idx="40616">
                  <c:v>20308</c:v>
                </c:pt>
                <c:pt idx="40617">
                  <c:v>20308.5</c:v>
                </c:pt>
                <c:pt idx="40618">
                  <c:v>20309</c:v>
                </c:pt>
                <c:pt idx="40619">
                  <c:v>20309.5</c:v>
                </c:pt>
                <c:pt idx="40620">
                  <c:v>20310</c:v>
                </c:pt>
                <c:pt idx="40621">
                  <c:v>20310.5</c:v>
                </c:pt>
                <c:pt idx="40622">
                  <c:v>20311</c:v>
                </c:pt>
                <c:pt idx="40623">
                  <c:v>20311.5</c:v>
                </c:pt>
                <c:pt idx="40624">
                  <c:v>20312</c:v>
                </c:pt>
                <c:pt idx="40625">
                  <c:v>20312.5</c:v>
                </c:pt>
                <c:pt idx="40626">
                  <c:v>20313</c:v>
                </c:pt>
                <c:pt idx="40627">
                  <c:v>20313.5</c:v>
                </c:pt>
                <c:pt idx="40628">
                  <c:v>20314</c:v>
                </c:pt>
                <c:pt idx="40629">
                  <c:v>20314.5</c:v>
                </c:pt>
                <c:pt idx="40630">
                  <c:v>20315</c:v>
                </c:pt>
                <c:pt idx="40631">
                  <c:v>20315.5</c:v>
                </c:pt>
                <c:pt idx="40632">
                  <c:v>20316</c:v>
                </c:pt>
                <c:pt idx="40633">
                  <c:v>20316.5</c:v>
                </c:pt>
                <c:pt idx="40634">
                  <c:v>20317</c:v>
                </c:pt>
                <c:pt idx="40635">
                  <c:v>20317.5</c:v>
                </c:pt>
                <c:pt idx="40636">
                  <c:v>20318</c:v>
                </c:pt>
                <c:pt idx="40637">
                  <c:v>20318.5</c:v>
                </c:pt>
                <c:pt idx="40638">
                  <c:v>20319</c:v>
                </c:pt>
                <c:pt idx="40639">
                  <c:v>20319.5</c:v>
                </c:pt>
                <c:pt idx="40640">
                  <c:v>20320</c:v>
                </c:pt>
                <c:pt idx="40641">
                  <c:v>20320.5</c:v>
                </c:pt>
                <c:pt idx="40642">
                  <c:v>20321</c:v>
                </c:pt>
                <c:pt idx="40643">
                  <c:v>20321.5</c:v>
                </c:pt>
                <c:pt idx="40644">
                  <c:v>20322</c:v>
                </c:pt>
                <c:pt idx="40645">
                  <c:v>20322.5</c:v>
                </c:pt>
                <c:pt idx="40646">
                  <c:v>20323</c:v>
                </c:pt>
                <c:pt idx="40647">
                  <c:v>20323.5</c:v>
                </c:pt>
                <c:pt idx="40648">
                  <c:v>20324</c:v>
                </c:pt>
                <c:pt idx="40649">
                  <c:v>20324.5</c:v>
                </c:pt>
                <c:pt idx="40650">
                  <c:v>20325</c:v>
                </c:pt>
                <c:pt idx="40651">
                  <c:v>20325.5</c:v>
                </c:pt>
                <c:pt idx="40652">
                  <c:v>20326</c:v>
                </c:pt>
                <c:pt idx="40653">
                  <c:v>20326.5</c:v>
                </c:pt>
                <c:pt idx="40654">
                  <c:v>20327</c:v>
                </c:pt>
                <c:pt idx="40655">
                  <c:v>20327.5</c:v>
                </c:pt>
                <c:pt idx="40656">
                  <c:v>20328</c:v>
                </c:pt>
                <c:pt idx="40657">
                  <c:v>20328.5</c:v>
                </c:pt>
                <c:pt idx="40658">
                  <c:v>20329</c:v>
                </c:pt>
                <c:pt idx="40659">
                  <c:v>20329.5</c:v>
                </c:pt>
                <c:pt idx="40660">
                  <c:v>20330</c:v>
                </c:pt>
                <c:pt idx="40661">
                  <c:v>20330.5</c:v>
                </c:pt>
                <c:pt idx="40662">
                  <c:v>20331</c:v>
                </c:pt>
                <c:pt idx="40663">
                  <c:v>20331.5</c:v>
                </c:pt>
                <c:pt idx="40664">
                  <c:v>20332</c:v>
                </c:pt>
                <c:pt idx="40665">
                  <c:v>20332.5</c:v>
                </c:pt>
                <c:pt idx="40666">
                  <c:v>20333</c:v>
                </c:pt>
                <c:pt idx="40667">
                  <c:v>20333.5</c:v>
                </c:pt>
                <c:pt idx="40668">
                  <c:v>20334</c:v>
                </c:pt>
                <c:pt idx="40669">
                  <c:v>20334.5</c:v>
                </c:pt>
                <c:pt idx="40670">
                  <c:v>20335</c:v>
                </c:pt>
                <c:pt idx="40671">
                  <c:v>20335.5</c:v>
                </c:pt>
                <c:pt idx="40672">
                  <c:v>20336</c:v>
                </c:pt>
                <c:pt idx="40673">
                  <c:v>20336.5</c:v>
                </c:pt>
                <c:pt idx="40674">
                  <c:v>20337</c:v>
                </c:pt>
                <c:pt idx="40675">
                  <c:v>20337.5</c:v>
                </c:pt>
                <c:pt idx="40676">
                  <c:v>20338</c:v>
                </c:pt>
                <c:pt idx="40677">
                  <c:v>20338.5</c:v>
                </c:pt>
                <c:pt idx="40678">
                  <c:v>20339</c:v>
                </c:pt>
                <c:pt idx="40679">
                  <c:v>20339.5</c:v>
                </c:pt>
                <c:pt idx="40680">
                  <c:v>20340</c:v>
                </c:pt>
                <c:pt idx="40681">
                  <c:v>20340.5</c:v>
                </c:pt>
                <c:pt idx="40682">
                  <c:v>20341</c:v>
                </c:pt>
                <c:pt idx="40683">
                  <c:v>20341.5</c:v>
                </c:pt>
                <c:pt idx="40684">
                  <c:v>20342</c:v>
                </c:pt>
                <c:pt idx="40685">
                  <c:v>20342.5</c:v>
                </c:pt>
                <c:pt idx="40686">
                  <c:v>20343</c:v>
                </c:pt>
                <c:pt idx="40687">
                  <c:v>20343.5</c:v>
                </c:pt>
                <c:pt idx="40688">
                  <c:v>20344</c:v>
                </c:pt>
                <c:pt idx="40689">
                  <c:v>20344.5</c:v>
                </c:pt>
                <c:pt idx="40690">
                  <c:v>20345</c:v>
                </c:pt>
                <c:pt idx="40691">
                  <c:v>20345.5</c:v>
                </c:pt>
                <c:pt idx="40692">
                  <c:v>20346</c:v>
                </c:pt>
                <c:pt idx="40693">
                  <c:v>20346.5</c:v>
                </c:pt>
                <c:pt idx="40694">
                  <c:v>20347</c:v>
                </c:pt>
                <c:pt idx="40695">
                  <c:v>20347.5</c:v>
                </c:pt>
                <c:pt idx="40696">
                  <c:v>20348</c:v>
                </c:pt>
                <c:pt idx="40697">
                  <c:v>20348.5</c:v>
                </c:pt>
                <c:pt idx="40698">
                  <c:v>20349</c:v>
                </c:pt>
                <c:pt idx="40699">
                  <c:v>20349.5</c:v>
                </c:pt>
                <c:pt idx="40700">
                  <c:v>20350</c:v>
                </c:pt>
                <c:pt idx="40701">
                  <c:v>20350.5</c:v>
                </c:pt>
                <c:pt idx="40702">
                  <c:v>20351</c:v>
                </c:pt>
                <c:pt idx="40703">
                  <c:v>20351.5</c:v>
                </c:pt>
                <c:pt idx="40704">
                  <c:v>20352</c:v>
                </c:pt>
                <c:pt idx="40705">
                  <c:v>20352.5</c:v>
                </c:pt>
                <c:pt idx="40706">
                  <c:v>20353</c:v>
                </c:pt>
                <c:pt idx="40707">
                  <c:v>20353.5</c:v>
                </c:pt>
                <c:pt idx="40708">
                  <c:v>20354</c:v>
                </c:pt>
                <c:pt idx="40709">
                  <c:v>20354.5</c:v>
                </c:pt>
                <c:pt idx="40710">
                  <c:v>20355</c:v>
                </c:pt>
                <c:pt idx="40711">
                  <c:v>20355.5</c:v>
                </c:pt>
                <c:pt idx="40712">
                  <c:v>20356</c:v>
                </c:pt>
                <c:pt idx="40713">
                  <c:v>20356.5</c:v>
                </c:pt>
                <c:pt idx="40714">
                  <c:v>20357</c:v>
                </c:pt>
                <c:pt idx="40715">
                  <c:v>20357.5</c:v>
                </c:pt>
                <c:pt idx="40716">
                  <c:v>20358</c:v>
                </c:pt>
                <c:pt idx="40717">
                  <c:v>20358.5</c:v>
                </c:pt>
                <c:pt idx="40718">
                  <c:v>20359</c:v>
                </c:pt>
                <c:pt idx="40719">
                  <c:v>20359.5</c:v>
                </c:pt>
                <c:pt idx="40720">
                  <c:v>20360</c:v>
                </c:pt>
                <c:pt idx="40721">
                  <c:v>20360.5</c:v>
                </c:pt>
                <c:pt idx="40722">
                  <c:v>20361</c:v>
                </c:pt>
                <c:pt idx="40723">
                  <c:v>20361.5</c:v>
                </c:pt>
                <c:pt idx="40724">
                  <c:v>20362</c:v>
                </c:pt>
                <c:pt idx="40725">
                  <c:v>20362.5</c:v>
                </c:pt>
                <c:pt idx="40726">
                  <c:v>20363</c:v>
                </c:pt>
                <c:pt idx="40727">
                  <c:v>20363.5</c:v>
                </c:pt>
                <c:pt idx="40728">
                  <c:v>20364</c:v>
                </c:pt>
                <c:pt idx="40729">
                  <c:v>20364.5</c:v>
                </c:pt>
                <c:pt idx="40730">
                  <c:v>20365</c:v>
                </c:pt>
                <c:pt idx="40731">
                  <c:v>20365.5</c:v>
                </c:pt>
                <c:pt idx="40732">
                  <c:v>20366</c:v>
                </c:pt>
                <c:pt idx="40733">
                  <c:v>20366.5</c:v>
                </c:pt>
                <c:pt idx="40734">
                  <c:v>20367</c:v>
                </c:pt>
                <c:pt idx="40735">
                  <c:v>20367.5</c:v>
                </c:pt>
                <c:pt idx="40736">
                  <c:v>20368</c:v>
                </c:pt>
                <c:pt idx="40737">
                  <c:v>20368.5</c:v>
                </c:pt>
                <c:pt idx="40738">
                  <c:v>20369</c:v>
                </c:pt>
                <c:pt idx="40739">
                  <c:v>20369.5</c:v>
                </c:pt>
                <c:pt idx="40740">
                  <c:v>20370</c:v>
                </c:pt>
                <c:pt idx="40741">
                  <c:v>20370.5</c:v>
                </c:pt>
                <c:pt idx="40742">
                  <c:v>20371</c:v>
                </c:pt>
                <c:pt idx="40743">
                  <c:v>20371.5</c:v>
                </c:pt>
                <c:pt idx="40744">
                  <c:v>20372</c:v>
                </c:pt>
                <c:pt idx="40745">
                  <c:v>20372.5</c:v>
                </c:pt>
                <c:pt idx="40746">
                  <c:v>20373</c:v>
                </c:pt>
                <c:pt idx="40747">
                  <c:v>20373.5</c:v>
                </c:pt>
                <c:pt idx="40748">
                  <c:v>20374</c:v>
                </c:pt>
                <c:pt idx="40749">
                  <c:v>20374.5</c:v>
                </c:pt>
                <c:pt idx="40750">
                  <c:v>20375</c:v>
                </c:pt>
                <c:pt idx="40751">
                  <c:v>20375.5</c:v>
                </c:pt>
                <c:pt idx="40752">
                  <c:v>20376</c:v>
                </c:pt>
                <c:pt idx="40753">
                  <c:v>20376.5</c:v>
                </c:pt>
                <c:pt idx="40754">
                  <c:v>20377</c:v>
                </c:pt>
                <c:pt idx="40755">
                  <c:v>20377.5</c:v>
                </c:pt>
                <c:pt idx="40756">
                  <c:v>20378</c:v>
                </c:pt>
                <c:pt idx="40757">
                  <c:v>20378.5</c:v>
                </c:pt>
                <c:pt idx="40758">
                  <c:v>20379</c:v>
                </c:pt>
                <c:pt idx="40759">
                  <c:v>20379.5</c:v>
                </c:pt>
                <c:pt idx="40760">
                  <c:v>20380</c:v>
                </c:pt>
                <c:pt idx="40761">
                  <c:v>20380.5</c:v>
                </c:pt>
                <c:pt idx="40762">
                  <c:v>20381</c:v>
                </c:pt>
                <c:pt idx="40763">
                  <c:v>20381.5</c:v>
                </c:pt>
                <c:pt idx="40764">
                  <c:v>20382</c:v>
                </c:pt>
                <c:pt idx="40765">
                  <c:v>20382.5</c:v>
                </c:pt>
                <c:pt idx="40766">
                  <c:v>20383</c:v>
                </c:pt>
                <c:pt idx="40767">
                  <c:v>20383.5</c:v>
                </c:pt>
                <c:pt idx="40768">
                  <c:v>20384</c:v>
                </c:pt>
                <c:pt idx="40769">
                  <c:v>20384.5</c:v>
                </c:pt>
                <c:pt idx="40770">
                  <c:v>20385</c:v>
                </c:pt>
                <c:pt idx="40771">
                  <c:v>20385.5</c:v>
                </c:pt>
                <c:pt idx="40772">
                  <c:v>20386</c:v>
                </c:pt>
                <c:pt idx="40773">
                  <c:v>20386.5</c:v>
                </c:pt>
                <c:pt idx="40774">
                  <c:v>20387</c:v>
                </c:pt>
                <c:pt idx="40775">
                  <c:v>20387.5</c:v>
                </c:pt>
                <c:pt idx="40776">
                  <c:v>20388</c:v>
                </c:pt>
                <c:pt idx="40777">
                  <c:v>20388.5</c:v>
                </c:pt>
                <c:pt idx="40778">
                  <c:v>20389</c:v>
                </c:pt>
                <c:pt idx="40779">
                  <c:v>20389.5</c:v>
                </c:pt>
                <c:pt idx="40780">
                  <c:v>20390</c:v>
                </c:pt>
                <c:pt idx="40781">
                  <c:v>20390.5</c:v>
                </c:pt>
                <c:pt idx="40782">
                  <c:v>20391</c:v>
                </c:pt>
                <c:pt idx="40783">
                  <c:v>20391.5</c:v>
                </c:pt>
                <c:pt idx="40784">
                  <c:v>20392</c:v>
                </c:pt>
                <c:pt idx="40785">
                  <c:v>20392.5</c:v>
                </c:pt>
                <c:pt idx="40786">
                  <c:v>20393</c:v>
                </c:pt>
                <c:pt idx="40787">
                  <c:v>20393.5</c:v>
                </c:pt>
                <c:pt idx="40788">
                  <c:v>20394</c:v>
                </c:pt>
                <c:pt idx="40789">
                  <c:v>20394.5</c:v>
                </c:pt>
                <c:pt idx="40790">
                  <c:v>20395</c:v>
                </c:pt>
                <c:pt idx="40791">
                  <c:v>20395.5</c:v>
                </c:pt>
                <c:pt idx="40792">
                  <c:v>20396</c:v>
                </c:pt>
                <c:pt idx="40793">
                  <c:v>20396.5</c:v>
                </c:pt>
                <c:pt idx="40794">
                  <c:v>20397</c:v>
                </c:pt>
                <c:pt idx="40795">
                  <c:v>20397.5</c:v>
                </c:pt>
                <c:pt idx="40796">
                  <c:v>20398</c:v>
                </c:pt>
                <c:pt idx="40797">
                  <c:v>20398.5</c:v>
                </c:pt>
                <c:pt idx="40798">
                  <c:v>20399</c:v>
                </c:pt>
                <c:pt idx="40799">
                  <c:v>20399.5</c:v>
                </c:pt>
                <c:pt idx="40800">
                  <c:v>20400</c:v>
                </c:pt>
                <c:pt idx="40801">
                  <c:v>20400.5</c:v>
                </c:pt>
                <c:pt idx="40802">
                  <c:v>20401</c:v>
                </c:pt>
                <c:pt idx="40803">
                  <c:v>20401.5</c:v>
                </c:pt>
                <c:pt idx="40804">
                  <c:v>20402</c:v>
                </c:pt>
                <c:pt idx="40805">
                  <c:v>20402.5</c:v>
                </c:pt>
                <c:pt idx="40806">
                  <c:v>20403</c:v>
                </c:pt>
                <c:pt idx="40807">
                  <c:v>20403.5</c:v>
                </c:pt>
                <c:pt idx="40808">
                  <c:v>20404</c:v>
                </c:pt>
                <c:pt idx="40809">
                  <c:v>20404.5</c:v>
                </c:pt>
                <c:pt idx="40810">
                  <c:v>20405</c:v>
                </c:pt>
                <c:pt idx="40811">
                  <c:v>20405.5</c:v>
                </c:pt>
                <c:pt idx="40812">
                  <c:v>20406</c:v>
                </c:pt>
                <c:pt idx="40813">
                  <c:v>20406.5</c:v>
                </c:pt>
                <c:pt idx="40814">
                  <c:v>20407</c:v>
                </c:pt>
                <c:pt idx="40815">
                  <c:v>20407.5</c:v>
                </c:pt>
                <c:pt idx="40816">
                  <c:v>20408</c:v>
                </c:pt>
                <c:pt idx="40817">
                  <c:v>20408.5</c:v>
                </c:pt>
                <c:pt idx="40818">
                  <c:v>20409</c:v>
                </c:pt>
                <c:pt idx="40819">
                  <c:v>20409.5</c:v>
                </c:pt>
                <c:pt idx="40820">
                  <c:v>20410</c:v>
                </c:pt>
                <c:pt idx="40821">
                  <c:v>20410.5</c:v>
                </c:pt>
                <c:pt idx="40822">
                  <c:v>20411</c:v>
                </c:pt>
                <c:pt idx="40823">
                  <c:v>20411.5</c:v>
                </c:pt>
                <c:pt idx="40824">
                  <c:v>20412</c:v>
                </c:pt>
                <c:pt idx="40825">
                  <c:v>20412.5</c:v>
                </c:pt>
                <c:pt idx="40826">
                  <c:v>20413</c:v>
                </c:pt>
                <c:pt idx="40827">
                  <c:v>20413.5</c:v>
                </c:pt>
                <c:pt idx="40828">
                  <c:v>20414</c:v>
                </c:pt>
                <c:pt idx="40829">
                  <c:v>20414.5</c:v>
                </c:pt>
                <c:pt idx="40830">
                  <c:v>20415</c:v>
                </c:pt>
                <c:pt idx="40831">
                  <c:v>20415.5</c:v>
                </c:pt>
                <c:pt idx="40832">
                  <c:v>20416</c:v>
                </c:pt>
                <c:pt idx="40833">
                  <c:v>20416.5</c:v>
                </c:pt>
                <c:pt idx="40834">
                  <c:v>20417</c:v>
                </c:pt>
                <c:pt idx="40835">
                  <c:v>20417.5</c:v>
                </c:pt>
                <c:pt idx="40836">
                  <c:v>20418</c:v>
                </c:pt>
                <c:pt idx="40837">
                  <c:v>20418.5</c:v>
                </c:pt>
                <c:pt idx="40838">
                  <c:v>20419</c:v>
                </c:pt>
                <c:pt idx="40839">
                  <c:v>20419.5</c:v>
                </c:pt>
                <c:pt idx="40840">
                  <c:v>20420</c:v>
                </c:pt>
                <c:pt idx="40841">
                  <c:v>20420.5</c:v>
                </c:pt>
                <c:pt idx="40842">
                  <c:v>20421</c:v>
                </c:pt>
                <c:pt idx="40843">
                  <c:v>20421.5</c:v>
                </c:pt>
                <c:pt idx="40844">
                  <c:v>20422</c:v>
                </c:pt>
                <c:pt idx="40845">
                  <c:v>20422.5</c:v>
                </c:pt>
                <c:pt idx="40846">
                  <c:v>20423</c:v>
                </c:pt>
                <c:pt idx="40847">
                  <c:v>20423.5</c:v>
                </c:pt>
                <c:pt idx="40848">
                  <c:v>20424</c:v>
                </c:pt>
                <c:pt idx="40849">
                  <c:v>20424.5</c:v>
                </c:pt>
                <c:pt idx="40850">
                  <c:v>20425</c:v>
                </c:pt>
                <c:pt idx="40851">
                  <c:v>20425.5</c:v>
                </c:pt>
                <c:pt idx="40852">
                  <c:v>20426</c:v>
                </c:pt>
                <c:pt idx="40853">
                  <c:v>20426.5</c:v>
                </c:pt>
                <c:pt idx="40854">
                  <c:v>20427</c:v>
                </c:pt>
                <c:pt idx="40855">
                  <c:v>20427.5</c:v>
                </c:pt>
                <c:pt idx="40856">
                  <c:v>20428</c:v>
                </c:pt>
                <c:pt idx="40857">
                  <c:v>20428.5</c:v>
                </c:pt>
                <c:pt idx="40858">
                  <c:v>20429</c:v>
                </c:pt>
                <c:pt idx="40859">
                  <c:v>20429.5</c:v>
                </c:pt>
                <c:pt idx="40860">
                  <c:v>20430</c:v>
                </c:pt>
                <c:pt idx="40861">
                  <c:v>20430.5</c:v>
                </c:pt>
                <c:pt idx="40862">
                  <c:v>20431</c:v>
                </c:pt>
                <c:pt idx="40863">
                  <c:v>20431.5</c:v>
                </c:pt>
                <c:pt idx="40864">
                  <c:v>20432</c:v>
                </c:pt>
                <c:pt idx="40865">
                  <c:v>20432.5</c:v>
                </c:pt>
                <c:pt idx="40866">
                  <c:v>20433</c:v>
                </c:pt>
                <c:pt idx="40867">
                  <c:v>20433.5</c:v>
                </c:pt>
                <c:pt idx="40868">
                  <c:v>20434</c:v>
                </c:pt>
                <c:pt idx="40869">
                  <c:v>20434.5</c:v>
                </c:pt>
                <c:pt idx="40870">
                  <c:v>20435</c:v>
                </c:pt>
                <c:pt idx="40871">
                  <c:v>20435.5</c:v>
                </c:pt>
                <c:pt idx="40872">
                  <c:v>20436</c:v>
                </c:pt>
                <c:pt idx="40873">
                  <c:v>20436.5</c:v>
                </c:pt>
                <c:pt idx="40874">
                  <c:v>20437</c:v>
                </c:pt>
                <c:pt idx="40875">
                  <c:v>20437.5</c:v>
                </c:pt>
                <c:pt idx="40876">
                  <c:v>20438</c:v>
                </c:pt>
                <c:pt idx="40877">
                  <c:v>20438.5</c:v>
                </c:pt>
                <c:pt idx="40878">
                  <c:v>20439</c:v>
                </c:pt>
                <c:pt idx="40879">
                  <c:v>20439.5</c:v>
                </c:pt>
                <c:pt idx="40880">
                  <c:v>20440</c:v>
                </c:pt>
                <c:pt idx="40881">
                  <c:v>20440.5</c:v>
                </c:pt>
                <c:pt idx="40882">
                  <c:v>20441</c:v>
                </c:pt>
                <c:pt idx="40883">
                  <c:v>20441.5</c:v>
                </c:pt>
                <c:pt idx="40884">
                  <c:v>20442</c:v>
                </c:pt>
                <c:pt idx="40885">
                  <c:v>20442.5</c:v>
                </c:pt>
                <c:pt idx="40886">
                  <c:v>20443</c:v>
                </c:pt>
                <c:pt idx="40887">
                  <c:v>20443.5</c:v>
                </c:pt>
                <c:pt idx="40888">
                  <c:v>20444</c:v>
                </c:pt>
                <c:pt idx="40889">
                  <c:v>20444.5</c:v>
                </c:pt>
                <c:pt idx="40890">
                  <c:v>20445</c:v>
                </c:pt>
                <c:pt idx="40891">
                  <c:v>20445.5</c:v>
                </c:pt>
                <c:pt idx="40892">
                  <c:v>20446</c:v>
                </c:pt>
                <c:pt idx="40893">
                  <c:v>20446.5</c:v>
                </c:pt>
                <c:pt idx="40894">
                  <c:v>20447</c:v>
                </c:pt>
                <c:pt idx="40895">
                  <c:v>20447.5</c:v>
                </c:pt>
                <c:pt idx="40896">
                  <c:v>20448</c:v>
                </c:pt>
                <c:pt idx="40897">
                  <c:v>20448.5</c:v>
                </c:pt>
                <c:pt idx="40898">
                  <c:v>20449</c:v>
                </c:pt>
                <c:pt idx="40899">
                  <c:v>20449.5</c:v>
                </c:pt>
                <c:pt idx="40900">
                  <c:v>20450</c:v>
                </c:pt>
                <c:pt idx="40901">
                  <c:v>20450.5</c:v>
                </c:pt>
                <c:pt idx="40902">
                  <c:v>20451</c:v>
                </c:pt>
                <c:pt idx="40903">
                  <c:v>20451.5</c:v>
                </c:pt>
                <c:pt idx="40904">
                  <c:v>20452</c:v>
                </c:pt>
                <c:pt idx="40905">
                  <c:v>20452.5</c:v>
                </c:pt>
                <c:pt idx="40906">
                  <c:v>20453</c:v>
                </c:pt>
                <c:pt idx="40907">
                  <c:v>20453.5</c:v>
                </c:pt>
                <c:pt idx="40908">
                  <c:v>20454</c:v>
                </c:pt>
                <c:pt idx="40909">
                  <c:v>20454.5</c:v>
                </c:pt>
                <c:pt idx="40910">
                  <c:v>20455</c:v>
                </c:pt>
                <c:pt idx="40911">
                  <c:v>20455.5</c:v>
                </c:pt>
                <c:pt idx="40912">
                  <c:v>20456</c:v>
                </c:pt>
                <c:pt idx="40913">
                  <c:v>20456.5</c:v>
                </c:pt>
                <c:pt idx="40914">
                  <c:v>20457</c:v>
                </c:pt>
                <c:pt idx="40915">
                  <c:v>20457.5</c:v>
                </c:pt>
                <c:pt idx="40916">
                  <c:v>20458</c:v>
                </c:pt>
                <c:pt idx="40917">
                  <c:v>20458.5</c:v>
                </c:pt>
                <c:pt idx="40918">
                  <c:v>20459</c:v>
                </c:pt>
                <c:pt idx="40919">
                  <c:v>20459.5</c:v>
                </c:pt>
                <c:pt idx="40920">
                  <c:v>20460</c:v>
                </c:pt>
                <c:pt idx="40921">
                  <c:v>20460.5</c:v>
                </c:pt>
                <c:pt idx="40922">
                  <c:v>20461</c:v>
                </c:pt>
                <c:pt idx="40923">
                  <c:v>20461.5</c:v>
                </c:pt>
                <c:pt idx="40924">
                  <c:v>20462</c:v>
                </c:pt>
                <c:pt idx="40925">
                  <c:v>20462.5</c:v>
                </c:pt>
                <c:pt idx="40926">
                  <c:v>20463</c:v>
                </c:pt>
                <c:pt idx="40927">
                  <c:v>20463.5</c:v>
                </c:pt>
                <c:pt idx="40928">
                  <c:v>20464</c:v>
                </c:pt>
                <c:pt idx="40929">
                  <c:v>20464.5</c:v>
                </c:pt>
                <c:pt idx="40930">
                  <c:v>20465</c:v>
                </c:pt>
                <c:pt idx="40931">
                  <c:v>20465.5</c:v>
                </c:pt>
                <c:pt idx="40932">
                  <c:v>20466</c:v>
                </c:pt>
                <c:pt idx="40933">
                  <c:v>20466.5</c:v>
                </c:pt>
                <c:pt idx="40934">
                  <c:v>20467</c:v>
                </c:pt>
                <c:pt idx="40935">
                  <c:v>20467.5</c:v>
                </c:pt>
                <c:pt idx="40936">
                  <c:v>20468</c:v>
                </c:pt>
                <c:pt idx="40937">
                  <c:v>20468.5</c:v>
                </c:pt>
                <c:pt idx="40938">
                  <c:v>20469</c:v>
                </c:pt>
                <c:pt idx="40939">
                  <c:v>20469.5</c:v>
                </c:pt>
                <c:pt idx="40940">
                  <c:v>20470</c:v>
                </c:pt>
                <c:pt idx="40941">
                  <c:v>20470.5</c:v>
                </c:pt>
                <c:pt idx="40942">
                  <c:v>20471</c:v>
                </c:pt>
                <c:pt idx="40943">
                  <c:v>20471.5</c:v>
                </c:pt>
                <c:pt idx="40944">
                  <c:v>20472</c:v>
                </c:pt>
                <c:pt idx="40945">
                  <c:v>20472.5</c:v>
                </c:pt>
                <c:pt idx="40946">
                  <c:v>20473</c:v>
                </c:pt>
                <c:pt idx="40947">
                  <c:v>20473.5</c:v>
                </c:pt>
                <c:pt idx="40948">
                  <c:v>20474</c:v>
                </c:pt>
                <c:pt idx="40949">
                  <c:v>20474.5</c:v>
                </c:pt>
                <c:pt idx="40950">
                  <c:v>20475</c:v>
                </c:pt>
                <c:pt idx="40951">
                  <c:v>20475.5</c:v>
                </c:pt>
                <c:pt idx="40952">
                  <c:v>20476</c:v>
                </c:pt>
                <c:pt idx="40953">
                  <c:v>20476.5</c:v>
                </c:pt>
                <c:pt idx="40954">
                  <c:v>20477</c:v>
                </c:pt>
                <c:pt idx="40955">
                  <c:v>20477.5</c:v>
                </c:pt>
                <c:pt idx="40956">
                  <c:v>20478</c:v>
                </c:pt>
                <c:pt idx="40957">
                  <c:v>20478.5</c:v>
                </c:pt>
                <c:pt idx="40958">
                  <c:v>20479</c:v>
                </c:pt>
                <c:pt idx="40959">
                  <c:v>20479.5</c:v>
                </c:pt>
                <c:pt idx="40960">
                  <c:v>20480</c:v>
                </c:pt>
                <c:pt idx="40961">
                  <c:v>20480.5</c:v>
                </c:pt>
                <c:pt idx="40962">
                  <c:v>20481</c:v>
                </c:pt>
                <c:pt idx="40963">
                  <c:v>20481.5</c:v>
                </c:pt>
                <c:pt idx="40964">
                  <c:v>20482</c:v>
                </c:pt>
                <c:pt idx="40965">
                  <c:v>20482.5</c:v>
                </c:pt>
                <c:pt idx="40966">
                  <c:v>20483</c:v>
                </c:pt>
                <c:pt idx="40967">
                  <c:v>20483.5</c:v>
                </c:pt>
                <c:pt idx="40968">
                  <c:v>20484</c:v>
                </c:pt>
                <c:pt idx="40969">
                  <c:v>20484.5</c:v>
                </c:pt>
                <c:pt idx="40970">
                  <c:v>20485</c:v>
                </c:pt>
                <c:pt idx="40971">
                  <c:v>20485.5</c:v>
                </c:pt>
                <c:pt idx="40972">
                  <c:v>20486</c:v>
                </c:pt>
                <c:pt idx="40973">
                  <c:v>20486.5</c:v>
                </c:pt>
                <c:pt idx="40974">
                  <c:v>20487</c:v>
                </c:pt>
                <c:pt idx="40975">
                  <c:v>20487.5</c:v>
                </c:pt>
                <c:pt idx="40976">
                  <c:v>20488</c:v>
                </c:pt>
                <c:pt idx="40977">
                  <c:v>20488.5</c:v>
                </c:pt>
                <c:pt idx="40978">
                  <c:v>20489</c:v>
                </c:pt>
                <c:pt idx="40979">
                  <c:v>20489.5</c:v>
                </c:pt>
                <c:pt idx="40980">
                  <c:v>20490</c:v>
                </c:pt>
                <c:pt idx="40981">
                  <c:v>20490.5</c:v>
                </c:pt>
                <c:pt idx="40982">
                  <c:v>20491</c:v>
                </c:pt>
                <c:pt idx="40983">
                  <c:v>20491.5</c:v>
                </c:pt>
                <c:pt idx="40984">
                  <c:v>20492</c:v>
                </c:pt>
                <c:pt idx="40985">
                  <c:v>20492.5</c:v>
                </c:pt>
                <c:pt idx="40986">
                  <c:v>20493</c:v>
                </c:pt>
                <c:pt idx="40987">
                  <c:v>20493.5</c:v>
                </c:pt>
                <c:pt idx="40988">
                  <c:v>20494</c:v>
                </c:pt>
                <c:pt idx="40989">
                  <c:v>20494.5</c:v>
                </c:pt>
                <c:pt idx="40990">
                  <c:v>20495</c:v>
                </c:pt>
                <c:pt idx="40991">
                  <c:v>20495.5</c:v>
                </c:pt>
                <c:pt idx="40992">
                  <c:v>20496</c:v>
                </c:pt>
                <c:pt idx="40993">
                  <c:v>20496.5</c:v>
                </c:pt>
                <c:pt idx="40994">
                  <c:v>20497</c:v>
                </c:pt>
                <c:pt idx="40995">
                  <c:v>20497.5</c:v>
                </c:pt>
                <c:pt idx="40996">
                  <c:v>20498</c:v>
                </c:pt>
                <c:pt idx="40997">
                  <c:v>20498.5</c:v>
                </c:pt>
                <c:pt idx="40998">
                  <c:v>20499</c:v>
                </c:pt>
                <c:pt idx="40999">
                  <c:v>20499.5</c:v>
                </c:pt>
                <c:pt idx="41000">
                  <c:v>20500</c:v>
                </c:pt>
                <c:pt idx="41001">
                  <c:v>20500.5</c:v>
                </c:pt>
                <c:pt idx="41002">
                  <c:v>20501</c:v>
                </c:pt>
                <c:pt idx="41003">
                  <c:v>20501.5</c:v>
                </c:pt>
                <c:pt idx="41004">
                  <c:v>20502</c:v>
                </c:pt>
                <c:pt idx="41005">
                  <c:v>20502.5</c:v>
                </c:pt>
                <c:pt idx="41006">
                  <c:v>20503</c:v>
                </c:pt>
                <c:pt idx="41007">
                  <c:v>20503.5</c:v>
                </c:pt>
                <c:pt idx="41008">
                  <c:v>20504</c:v>
                </c:pt>
                <c:pt idx="41009">
                  <c:v>20504.5</c:v>
                </c:pt>
                <c:pt idx="41010">
                  <c:v>20505</c:v>
                </c:pt>
                <c:pt idx="41011">
                  <c:v>20505.5</c:v>
                </c:pt>
                <c:pt idx="41012">
                  <c:v>20506</c:v>
                </c:pt>
                <c:pt idx="41013">
                  <c:v>20506.5</c:v>
                </c:pt>
                <c:pt idx="41014">
                  <c:v>20507</c:v>
                </c:pt>
                <c:pt idx="41015">
                  <c:v>20507.5</c:v>
                </c:pt>
                <c:pt idx="41016">
                  <c:v>20508</c:v>
                </c:pt>
                <c:pt idx="41017">
                  <c:v>20508.5</c:v>
                </c:pt>
                <c:pt idx="41018">
                  <c:v>20509</c:v>
                </c:pt>
                <c:pt idx="41019">
                  <c:v>20509.5</c:v>
                </c:pt>
                <c:pt idx="41020">
                  <c:v>20510</c:v>
                </c:pt>
                <c:pt idx="41021">
                  <c:v>20510.5</c:v>
                </c:pt>
                <c:pt idx="41022">
                  <c:v>20511</c:v>
                </c:pt>
                <c:pt idx="41023">
                  <c:v>20511.5</c:v>
                </c:pt>
                <c:pt idx="41024">
                  <c:v>20512</c:v>
                </c:pt>
                <c:pt idx="41025">
                  <c:v>20512.5</c:v>
                </c:pt>
                <c:pt idx="41026">
                  <c:v>20513</c:v>
                </c:pt>
                <c:pt idx="41027">
                  <c:v>20513.5</c:v>
                </c:pt>
                <c:pt idx="41028">
                  <c:v>20514</c:v>
                </c:pt>
                <c:pt idx="41029">
                  <c:v>20514.5</c:v>
                </c:pt>
                <c:pt idx="41030">
                  <c:v>20515</c:v>
                </c:pt>
                <c:pt idx="41031">
                  <c:v>20515.5</c:v>
                </c:pt>
                <c:pt idx="41032">
                  <c:v>20516</c:v>
                </c:pt>
                <c:pt idx="41033">
                  <c:v>20516.5</c:v>
                </c:pt>
                <c:pt idx="41034">
                  <c:v>20517</c:v>
                </c:pt>
                <c:pt idx="41035">
                  <c:v>20517.5</c:v>
                </c:pt>
                <c:pt idx="41036">
                  <c:v>20518</c:v>
                </c:pt>
                <c:pt idx="41037">
                  <c:v>20518.5</c:v>
                </c:pt>
                <c:pt idx="41038">
                  <c:v>20519</c:v>
                </c:pt>
                <c:pt idx="41039">
                  <c:v>20519.5</c:v>
                </c:pt>
                <c:pt idx="41040">
                  <c:v>20520</c:v>
                </c:pt>
                <c:pt idx="41041">
                  <c:v>20520.5</c:v>
                </c:pt>
                <c:pt idx="41042">
                  <c:v>20521</c:v>
                </c:pt>
                <c:pt idx="41043">
                  <c:v>20521.5</c:v>
                </c:pt>
                <c:pt idx="41044">
                  <c:v>20522</c:v>
                </c:pt>
                <c:pt idx="41045">
                  <c:v>20522.5</c:v>
                </c:pt>
                <c:pt idx="41046">
                  <c:v>20523</c:v>
                </c:pt>
                <c:pt idx="41047">
                  <c:v>20523.5</c:v>
                </c:pt>
                <c:pt idx="41048">
                  <c:v>20524</c:v>
                </c:pt>
                <c:pt idx="41049">
                  <c:v>20524.5</c:v>
                </c:pt>
                <c:pt idx="41050">
                  <c:v>20525</c:v>
                </c:pt>
                <c:pt idx="41051">
                  <c:v>20525.5</c:v>
                </c:pt>
                <c:pt idx="41052">
                  <c:v>20526</c:v>
                </c:pt>
                <c:pt idx="41053">
                  <c:v>20526.5</c:v>
                </c:pt>
                <c:pt idx="41054">
                  <c:v>20527</c:v>
                </c:pt>
                <c:pt idx="41055">
                  <c:v>20527.5</c:v>
                </c:pt>
                <c:pt idx="41056">
                  <c:v>20528</c:v>
                </c:pt>
                <c:pt idx="41057">
                  <c:v>20528.5</c:v>
                </c:pt>
                <c:pt idx="41058">
                  <c:v>20529</c:v>
                </c:pt>
                <c:pt idx="41059">
                  <c:v>20529.5</c:v>
                </c:pt>
                <c:pt idx="41060">
                  <c:v>20530</c:v>
                </c:pt>
                <c:pt idx="41061">
                  <c:v>20530.5</c:v>
                </c:pt>
                <c:pt idx="41062">
                  <c:v>20531</c:v>
                </c:pt>
                <c:pt idx="41063">
                  <c:v>20531.5</c:v>
                </c:pt>
                <c:pt idx="41064">
                  <c:v>20532</c:v>
                </c:pt>
                <c:pt idx="41065">
                  <c:v>20532.5</c:v>
                </c:pt>
                <c:pt idx="41066">
                  <c:v>20533</c:v>
                </c:pt>
                <c:pt idx="41067">
                  <c:v>20533.5</c:v>
                </c:pt>
                <c:pt idx="41068">
                  <c:v>20534</c:v>
                </c:pt>
                <c:pt idx="41069">
                  <c:v>20534.5</c:v>
                </c:pt>
                <c:pt idx="41070">
                  <c:v>20535</c:v>
                </c:pt>
                <c:pt idx="41071">
                  <c:v>20535.5</c:v>
                </c:pt>
                <c:pt idx="41072">
                  <c:v>20536</c:v>
                </c:pt>
                <c:pt idx="41073">
                  <c:v>20536.5</c:v>
                </c:pt>
                <c:pt idx="41074">
                  <c:v>20537</c:v>
                </c:pt>
                <c:pt idx="41075">
                  <c:v>20537.5</c:v>
                </c:pt>
                <c:pt idx="41076">
                  <c:v>20538</c:v>
                </c:pt>
                <c:pt idx="41077">
                  <c:v>20538.5</c:v>
                </c:pt>
                <c:pt idx="41078">
                  <c:v>20539</c:v>
                </c:pt>
                <c:pt idx="41079">
                  <c:v>20539.5</c:v>
                </c:pt>
                <c:pt idx="41080">
                  <c:v>20540</c:v>
                </c:pt>
                <c:pt idx="41081">
                  <c:v>20540.5</c:v>
                </c:pt>
                <c:pt idx="41082">
                  <c:v>20541</c:v>
                </c:pt>
                <c:pt idx="41083">
                  <c:v>20541.5</c:v>
                </c:pt>
                <c:pt idx="41084">
                  <c:v>20542</c:v>
                </c:pt>
                <c:pt idx="41085">
                  <c:v>20542.5</c:v>
                </c:pt>
                <c:pt idx="41086">
                  <c:v>20543</c:v>
                </c:pt>
                <c:pt idx="41087">
                  <c:v>20543.5</c:v>
                </c:pt>
                <c:pt idx="41088">
                  <c:v>20544</c:v>
                </c:pt>
                <c:pt idx="41089">
                  <c:v>20544.5</c:v>
                </c:pt>
                <c:pt idx="41090">
                  <c:v>20545</c:v>
                </c:pt>
                <c:pt idx="41091">
                  <c:v>20545.5</c:v>
                </c:pt>
                <c:pt idx="41092">
                  <c:v>20546</c:v>
                </c:pt>
                <c:pt idx="41093">
                  <c:v>20546.5</c:v>
                </c:pt>
                <c:pt idx="41094">
                  <c:v>20547</c:v>
                </c:pt>
                <c:pt idx="41095">
                  <c:v>20547.5</c:v>
                </c:pt>
                <c:pt idx="41096">
                  <c:v>20548</c:v>
                </c:pt>
                <c:pt idx="41097">
                  <c:v>20548.5</c:v>
                </c:pt>
                <c:pt idx="41098">
                  <c:v>20549</c:v>
                </c:pt>
                <c:pt idx="41099">
                  <c:v>20549.5</c:v>
                </c:pt>
                <c:pt idx="41100">
                  <c:v>20550</c:v>
                </c:pt>
                <c:pt idx="41101">
                  <c:v>20550.5</c:v>
                </c:pt>
                <c:pt idx="41102">
                  <c:v>20551</c:v>
                </c:pt>
                <c:pt idx="41103">
                  <c:v>20551.5</c:v>
                </c:pt>
                <c:pt idx="41104">
                  <c:v>20552</c:v>
                </c:pt>
                <c:pt idx="41105">
                  <c:v>20552.5</c:v>
                </c:pt>
                <c:pt idx="41106">
                  <c:v>20553</c:v>
                </c:pt>
                <c:pt idx="41107">
                  <c:v>20553.5</c:v>
                </c:pt>
                <c:pt idx="41108">
                  <c:v>20554</c:v>
                </c:pt>
                <c:pt idx="41109">
                  <c:v>20554.5</c:v>
                </c:pt>
                <c:pt idx="41110">
                  <c:v>20555</c:v>
                </c:pt>
                <c:pt idx="41111">
                  <c:v>20555.5</c:v>
                </c:pt>
                <c:pt idx="41112">
                  <c:v>20556</c:v>
                </c:pt>
                <c:pt idx="41113">
                  <c:v>20556.5</c:v>
                </c:pt>
                <c:pt idx="41114">
                  <c:v>20557</c:v>
                </c:pt>
                <c:pt idx="41115">
                  <c:v>20557.5</c:v>
                </c:pt>
                <c:pt idx="41116">
                  <c:v>20558</c:v>
                </c:pt>
                <c:pt idx="41117">
                  <c:v>20558.5</c:v>
                </c:pt>
                <c:pt idx="41118">
                  <c:v>20559</c:v>
                </c:pt>
                <c:pt idx="41119">
                  <c:v>20559.5</c:v>
                </c:pt>
                <c:pt idx="41120">
                  <c:v>20560</c:v>
                </c:pt>
                <c:pt idx="41121">
                  <c:v>20560.5</c:v>
                </c:pt>
                <c:pt idx="41122">
                  <c:v>20561</c:v>
                </c:pt>
                <c:pt idx="41123">
                  <c:v>20561.5</c:v>
                </c:pt>
                <c:pt idx="41124">
                  <c:v>20562</c:v>
                </c:pt>
                <c:pt idx="41125">
                  <c:v>20562.5</c:v>
                </c:pt>
                <c:pt idx="41126">
                  <c:v>20563</c:v>
                </c:pt>
                <c:pt idx="41127">
                  <c:v>20563.5</c:v>
                </c:pt>
                <c:pt idx="41128">
                  <c:v>20564</c:v>
                </c:pt>
                <c:pt idx="41129">
                  <c:v>20564.5</c:v>
                </c:pt>
                <c:pt idx="41130">
                  <c:v>20565</c:v>
                </c:pt>
                <c:pt idx="41131">
                  <c:v>20565.5</c:v>
                </c:pt>
                <c:pt idx="41132">
                  <c:v>20566</c:v>
                </c:pt>
                <c:pt idx="41133">
                  <c:v>20566.5</c:v>
                </c:pt>
                <c:pt idx="41134">
                  <c:v>20567</c:v>
                </c:pt>
                <c:pt idx="41135">
                  <c:v>20567.5</c:v>
                </c:pt>
                <c:pt idx="41136">
                  <c:v>20568</c:v>
                </c:pt>
                <c:pt idx="41137">
                  <c:v>20568.5</c:v>
                </c:pt>
                <c:pt idx="41138">
                  <c:v>20569</c:v>
                </c:pt>
                <c:pt idx="41139">
                  <c:v>20569.5</c:v>
                </c:pt>
                <c:pt idx="41140">
                  <c:v>20570</c:v>
                </c:pt>
                <c:pt idx="41141">
                  <c:v>20570.5</c:v>
                </c:pt>
                <c:pt idx="41142">
                  <c:v>20571</c:v>
                </c:pt>
                <c:pt idx="41143">
                  <c:v>20571.5</c:v>
                </c:pt>
                <c:pt idx="41144">
                  <c:v>20572</c:v>
                </c:pt>
                <c:pt idx="41145">
                  <c:v>20572.5</c:v>
                </c:pt>
                <c:pt idx="41146">
                  <c:v>20573</c:v>
                </c:pt>
                <c:pt idx="41147">
                  <c:v>20573.5</c:v>
                </c:pt>
                <c:pt idx="41148">
                  <c:v>20574</c:v>
                </c:pt>
                <c:pt idx="41149">
                  <c:v>20574.5</c:v>
                </c:pt>
                <c:pt idx="41150">
                  <c:v>20575</c:v>
                </c:pt>
                <c:pt idx="41151">
                  <c:v>20575.5</c:v>
                </c:pt>
                <c:pt idx="41152">
                  <c:v>20576</c:v>
                </c:pt>
                <c:pt idx="41153">
                  <c:v>20576.5</c:v>
                </c:pt>
                <c:pt idx="41154">
                  <c:v>20577</c:v>
                </c:pt>
                <c:pt idx="41155">
                  <c:v>20577.5</c:v>
                </c:pt>
                <c:pt idx="41156">
                  <c:v>20578</c:v>
                </c:pt>
                <c:pt idx="41157">
                  <c:v>20578.5</c:v>
                </c:pt>
                <c:pt idx="41158">
                  <c:v>20579</c:v>
                </c:pt>
                <c:pt idx="41159">
                  <c:v>20579.5</c:v>
                </c:pt>
                <c:pt idx="41160">
                  <c:v>20580</c:v>
                </c:pt>
                <c:pt idx="41161">
                  <c:v>20580.5</c:v>
                </c:pt>
                <c:pt idx="41162">
                  <c:v>20581</c:v>
                </c:pt>
                <c:pt idx="41163">
                  <c:v>20581.5</c:v>
                </c:pt>
                <c:pt idx="41164">
                  <c:v>20582</c:v>
                </c:pt>
                <c:pt idx="41165">
                  <c:v>20582.5</c:v>
                </c:pt>
                <c:pt idx="41166">
                  <c:v>20583</c:v>
                </c:pt>
                <c:pt idx="41167">
                  <c:v>20583.5</c:v>
                </c:pt>
                <c:pt idx="41168">
                  <c:v>20584</c:v>
                </c:pt>
                <c:pt idx="41169">
                  <c:v>20584.5</c:v>
                </c:pt>
                <c:pt idx="41170">
                  <c:v>20585</c:v>
                </c:pt>
                <c:pt idx="41171">
                  <c:v>20585.5</c:v>
                </c:pt>
                <c:pt idx="41172">
                  <c:v>20586</c:v>
                </c:pt>
                <c:pt idx="41173">
                  <c:v>20586.5</c:v>
                </c:pt>
                <c:pt idx="41174">
                  <c:v>20587</c:v>
                </c:pt>
                <c:pt idx="41175">
                  <c:v>20587.5</c:v>
                </c:pt>
                <c:pt idx="41176">
                  <c:v>20588</c:v>
                </c:pt>
                <c:pt idx="41177">
                  <c:v>20588.5</c:v>
                </c:pt>
                <c:pt idx="41178">
                  <c:v>20589</c:v>
                </c:pt>
                <c:pt idx="41179">
                  <c:v>20589.5</c:v>
                </c:pt>
                <c:pt idx="41180">
                  <c:v>20590</c:v>
                </c:pt>
                <c:pt idx="41181">
                  <c:v>20590.5</c:v>
                </c:pt>
                <c:pt idx="41182">
                  <c:v>20591</c:v>
                </c:pt>
                <c:pt idx="41183">
                  <c:v>20591.5</c:v>
                </c:pt>
                <c:pt idx="41184">
                  <c:v>20592</c:v>
                </c:pt>
                <c:pt idx="41185">
                  <c:v>20592.5</c:v>
                </c:pt>
                <c:pt idx="41186">
                  <c:v>20593</c:v>
                </c:pt>
                <c:pt idx="41187">
                  <c:v>20593.5</c:v>
                </c:pt>
                <c:pt idx="41188">
                  <c:v>20594</c:v>
                </c:pt>
                <c:pt idx="41189">
                  <c:v>20594.5</c:v>
                </c:pt>
                <c:pt idx="41190">
                  <c:v>20595</c:v>
                </c:pt>
                <c:pt idx="41191">
                  <c:v>20595.5</c:v>
                </c:pt>
                <c:pt idx="41192">
                  <c:v>20596</c:v>
                </c:pt>
                <c:pt idx="41193">
                  <c:v>20596.5</c:v>
                </c:pt>
                <c:pt idx="41194">
                  <c:v>20597</c:v>
                </c:pt>
                <c:pt idx="41195">
                  <c:v>20597.5</c:v>
                </c:pt>
                <c:pt idx="41196">
                  <c:v>20598</c:v>
                </c:pt>
                <c:pt idx="41197">
                  <c:v>20598.5</c:v>
                </c:pt>
                <c:pt idx="41198">
                  <c:v>20599</c:v>
                </c:pt>
                <c:pt idx="41199">
                  <c:v>20599.5</c:v>
                </c:pt>
                <c:pt idx="41200">
                  <c:v>20600</c:v>
                </c:pt>
                <c:pt idx="41201">
                  <c:v>20600.5</c:v>
                </c:pt>
                <c:pt idx="41202">
                  <c:v>20601</c:v>
                </c:pt>
                <c:pt idx="41203">
                  <c:v>20601.5</c:v>
                </c:pt>
                <c:pt idx="41204">
                  <c:v>20602</c:v>
                </c:pt>
                <c:pt idx="41205">
                  <c:v>20602.5</c:v>
                </c:pt>
                <c:pt idx="41206">
                  <c:v>20603</c:v>
                </c:pt>
                <c:pt idx="41207">
                  <c:v>20603.5</c:v>
                </c:pt>
                <c:pt idx="41208">
                  <c:v>20604</c:v>
                </c:pt>
                <c:pt idx="41209">
                  <c:v>20604.5</c:v>
                </c:pt>
                <c:pt idx="41210">
                  <c:v>20605</c:v>
                </c:pt>
                <c:pt idx="41211">
                  <c:v>20605.5</c:v>
                </c:pt>
                <c:pt idx="41212">
                  <c:v>20606</c:v>
                </c:pt>
                <c:pt idx="41213">
                  <c:v>20606.5</c:v>
                </c:pt>
                <c:pt idx="41214">
                  <c:v>20607</c:v>
                </c:pt>
                <c:pt idx="41215">
                  <c:v>20607.5</c:v>
                </c:pt>
                <c:pt idx="41216">
                  <c:v>20608</c:v>
                </c:pt>
                <c:pt idx="41217">
                  <c:v>20608.5</c:v>
                </c:pt>
                <c:pt idx="41218">
                  <c:v>20609</c:v>
                </c:pt>
                <c:pt idx="41219">
                  <c:v>20609.5</c:v>
                </c:pt>
                <c:pt idx="41220">
                  <c:v>20610</c:v>
                </c:pt>
                <c:pt idx="41221">
                  <c:v>20610.5</c:v>
                </c:pt>
                <c:pt idx="41222">
                  <c:v>20611</c:v>
                </c:pt>
                <c:pt idx="41223">
                  <c:v>20611.5</c:v>
                </c:pt>
                <c:pt idx="41224">
                  <c:v>20612</c:v>
                </c:pt>
                <c:pt idx="41225">
                  <c:v>20612.5</c:v>
                </c:pt>
                <c:pt idx="41226">
                  <c:v>20613</c:v>
                </c:pt>
                <c:pt idx="41227">
                  <c:v>20613.5</c:v>
                </c:pt>
                <c:pt idx="41228">
                  <c:v>20614</c:v>
                </c:pt>
                <c:pt idx="41229">
                  <c:v>20614.5</c:v>
                </c:pt>
                <c:pt idx="41230">
                  <c:v>20615</c:v>
                </c:pt>
                <c:pt idx="41231">
                  <c:v>20615.5</c:v>
                </c:pt>
                <c:pt idx="41232">
                  <c:v>20616</c:v>
                </c:pt>
                <c:pt idx="41233">
                  <c:v>20616.5</c:v>
                </c:pt>
                <c:pt idx="41234">
                  <c:v>20617</c:v>
                </c:pt>
                <c:pt idx="41235">
                  <c:v>20617.5</c:v>
                </c:pt>
                <c:pt idx="41236">
                  <c:v>20618</c:v>
                </c:pt>
                <c:pt idx="41237">
                  <c:v>20618.5</c:v>
                </c:pt>
                <c:pt idx="41238">
                  <c:v>20619</c:v>
                </c:pt>
                <c:pt idx="41239">
                  <c:v>20619.5</c:v>
                </c:pt>
                <c:pt idx="41240">
                  <c:v>20620</c:v>
                </c:pt>
                <c:pt idx="41241">
                  <c:v>20620.5</c:v>
                </c:pt>
                <c:pt idx="41242">
                  <c:v>20621</c:v>
                </c:pt>
                <c:pt idx="41243">
                  <c:v>20621.5</c:v>
                </c:pt>
                <c:pt idx="41244">
                  <c:v>20622</c:v>
                </c:pt>
                <c:pt idx="41245">
                  <c:v>20622.5</c:v>
                </c:pt>
                <c:pt idx="41246">
                  <c:v>20623</c:v>
                </c:pt>
                <c:pt idx="41247">
                  <c:v>20623.5</c:v>
                </c:pt>
                <c:pt idx="41248">
                  <c:v>20624</c:v>
                </c:pt>
                <c:pt idx="41249">
                  <c:v>20624.5</c:v>
                </c:pt>
                <c:pt idx="41250">
                  <c:v>20625</c:v>
                </c:pt>
                <c:pt idx="41251">
                  <c:v>20625.5</c:v>
                </c:pt>
                <c:pt idx="41252">
                  <c:v>20626</c:v>
                </c:pt>
                <c:pt idx="41253">
                  <c:v>20626.5</c:v>
                </c:pt>
                <c:pt idx="41254">
                  <c:v>20627</c:v>
                </c:pt>
                <c:pt idx="41255">
                  <c:v>20627.5</c:v>
                </c:pt>
                <c:pt idx="41256">
                  <c:v>20628</c:v>
                </c:pt>
                <c:pt idx="41257">
                  <c:v>20628.5</c:v>
                </c:pt>
                <c:pt idx="41258">
                  <c:v>20629</c:v>
                </c:pt>
                <c:pt idx="41259">
                  <c:v>20629.5</c:v>
                </c:pt>
                <c:pt idx="41260">
                  <c:v>20630</c:v>
                </c:pt>
                <c:pt idx="41261">
                  <c:v>20630.5</c:v>
                </c:pt>
                <c:pt idx="41262">
                  <c:v>20631</c:v>
                </c:pt>
                <c:pt idx="41263">
                  <c:v>20631.5</c:v>
                </c:pt>
                <c:pt idx="41264">
                  <c:v>20632</c:v>
                </c:pt>
                <c:pt idx="41265">
                  <c:v>20632.5</c:v>
                </c:pt>
                <c:pt idx="41266">
                  <c:v>20633</c:v>
                </c:pt>
                <c:pt idx="41267">
                  <c:v>20633.5</c:v>
                </c:pt>
                <c:pt idx="41268">
                  <c:v>20634</c:v>
                </c:pt>
                <c:pt idx="41269">
                  <c:v>20634.5</c:v>
                </c:pt>
                <c:pt idx="41270">
                  <c:v>20635</c:v>
                </c:pt>
                <c:pt idx="41271">
                  <c:v>20635.5</c:v>
                </c:pt>
                <c:pt idx="41272">
                  <c:v>20636</c:v>
                </c:pt>
                <c:pt idx="41273">
                  <c:v>20636.5</c:v>
                </c:pt>
                <c:pt idx="41274">
                  <c:v>20637</c:v>
                </c:pt>
                <c:pt idx="41275">
                  <c:v>20637.5</c:v>
                </c:pt>
                <c:pt idx="41276">
                  <c:v>20638</c:v>
                </c:pt>
                <c:pt idx="41277">
                  <c:v>20638.5</c:v>
                </c:pt>
                <c:pt idx="41278">
                  <c:v>20639</c:v>
                </c:pt>
                <c:pt idx="41279">
                  <c:v>20639.5</c:v>
                </c:pt>
                <c:pt idx="41280">
                  <c:v>20640</c:v>
                </c:pt>
                <c:pt idx="41281">
                  <c:v>20640.5</c:v>
                </c:pt>
                <c:pt idx="41282">
                  <c:v>20641</c:v>
                </c:pt>
                <c:pt idx="41283">
                  <c:v>20641.5</c:v>
                </c:pt>
                <c:pt idx="41284">
                  <c:v>20642</c:v>
                </c:pt>
                <c:pt idx="41285">
                  <c:v>20642.5</c:v>
                </c:pt>
                <c:pt idx="41286">
                  <c:v>20643</c:v>
                </c:pt>
                <c:pt idx="41287">
                  <c:v>20643.5</c:v>
                </c:pt>
                <c:pt idx="41288">
                  <c:v>20644</c:v>
                </c:pt>
                <c:pt idx="41289">
                  <c:v>20644.5</c:v>
                </c:pt>
                <c:pt idx="41290">
                  <c:v>20645</c:v>
                </c:pt>
                <c:pt idx="41291">
                  <c:v>20645.5</c:v>
                </c:pt>
                <c:pt idx="41292">
                  <c:v>20646</c:v>
                </c:pt>
                <c:pt idx="41293">
                  <c:v>20646.5</c:v>
                </c:pt>
                <c:pt idx="41294">
                  <c:v>20647</c:v>
                </c:pt>
                <c:pt idx="41295">
                  <c:v>20647.5</c:v>
                </c:pt>
                <c:pt idx="41296">
                  <c:v>20648</c:v>
                </c:pt>
                <c:pt idx="41297">
                  <c:v>20648.5</c:v>
                </c:pt>
                <c:pt idx="41298">
                  <c:v>20649</c:v>
                </c:pt>
                <c:pt idx="41299">
                  <c:v>20649.5</c:v>
                </c:pt>
                <c:pt idx="41300">
                  <c:v>20650</c:v>
                </c:pt>
                <c:pt idx="41301">
                  <c:v>20650.5</c:v>
                </c:pt>
                <c:pt idx="41302">
                  <c:v>20651</c:v>
                </c:pt>
                <c:pt idx="41303">
                  <c:v>20651.5</c:v>
                </c:pt>
                <c:pt idx="41304">
                  <c:v>20652</c:v>
                </c:pt>
                <c:pt idx="41305">
                  <c:v>20652.5</c:v>
                </c:pt>
                <c:pt idx="41306">
                  <c:v>20653</c:v>
                </c:pt>
                <c:pt idx="41307">
                  <c:v>20653.5</c:v>
                </c:pt>
                <c:pt idx="41308">
                  <c:v>20654</c:v>
                </c:pt>
                <c:pt idx="41309">
                  <c:v>20654.5</c:v>
                </c:pt>
                <c:pt idx="41310">
                  <c:v>20655</c:v>
                </c:pt>
                <c:pt idx="41311">
                  <c:v>20655.5</c:v>
                </c:pt>
                <c:pt idx="41312">
                  <c:v>20656</c:v>
                </c:pt>
                <c:pt idx="41313">
                  <c:v>20656.5</c:v>
                </c:pt>
                <c:pt idx="41314">
                  <c:v>20657</c:v>
                </c:pt>
                <c:pt idx="41315">
                  <c:v>20657.5</c:v>
                </c:pt>
                <c:pt idx="41316">
                  <c:v>20658</c:v>
                </c:pt>
                <c:pt idx="41317">
                  <c:v>20658.5</c:v>
                </c:pt>
                <c:pt idx="41318">
                  <c:v>20659</c:v>
                </c:pt>
                <c:pt idx="41319">
                  <c:v>20659.5</c:v>
                </c:pt>
                <c:pt idx="41320">
                  <c:v>20660</c:v>
                </c:pt>
                <c:pt idx="41321">
                  <c:v>20660.5</c:v>
                </c:pt>
                <c:pt idx="41322">
                  <c:v>20661</c:v>
                </c:pt>
                <c:pt idx="41323">
                  <c:v>20661.5</c:v>
                </c:pt>
                <c:pt idx="41324">
                  <c:v>20662</c:v>
                </c:pt>
                <c:pt idx="41325">
                  <c:v>20662.5</c:v>
                </c:pt>
                <c:pt idx="41326">
                  <c:v>20663</c:v>
                </c:pt>
                <c:pt idx="41327">
                  <c:v>20663.5</c:v>
                </c:pt>
                <c:pt idx="41328">
                  <c:v>20664</c:v>
                </c:pt>
                <c:pt idx="41329">
                  <c:v>20664.5</c:v>
                </c:pt>
                <c:pt idx="41330">
                  <c:v>20665</c:v>
                </c:pt>
                <c:pt idx="41331">
                  <c:v>20665.5</c:v>
                </c:pt>
                <c:pt idx="41332">
                  <c:v>20666</c:v>
                </c:pt>
                <c:pt idx="41333">
                  <c:v>20666.5</c:v>
                </c:pt>
                <c:pt idx="41334">
                  <c:v>20667</c:v>
                </c:pt>
                <c:pt idx="41335">
                  <c:v>20667.5</c:v>
                </c:pt>
                <c:pt idx="41336">
                  <c:v>20668</c:v>
                </c:pt>
                <c:pt idx="41337">
                  <c:v>20668.5</c:v>
                </c:pt>
                <c:pt idx="41338">
                  <c:v>20669</c:v>
                </c:pt>
                <c:pt idx="41339">
                  <c:v>20669.5</c:v>
                </c:pt>
                <c:pt idx="41340">
                  <c:v>20670</c:v>
                </c:pt>
                <c:pt idx="41341">
                  <c:v>20670.5</c:v>
                </c:pt>
                <c:pt idx="41342">
                  <c:v>20671</c:v>
                </c:pt>
                <c:pt idx="41343">
                  <c:v>20671.5</c:v>
                </c:pt>
                <c:pt idx="41344">
                  <c:v>20672</c:v>
                </c:pt>
                <c:pt idx="41345">
                  <c:v>20672.5</c:v>
                </c:pt>
                <c:pt idx="41346">
                  <c:v>20673</c:v>
                </c:pt>
                <c:pt idx="41347">
                  <c:v>20673.5</c:v>
                </c:pt>
                <c:pt idx="41348">
                  <c:v>20674</c:v>
                </c:pt>
                <c:pt idx="41349">
                  <c:v>20674.5</c:v>
                </c:pt>
                <c:pt idx="41350">
                  <c:v>20675</c:v>
                </c:pt>
                <c:pt idx="41351">
                  <c:v>20675.5</c:v>
                </c:pt>
                <c:pt idx="41352">
                  <c:v>20676</c:v>
                </c:pt>
                <c:pt idx="41353">
                  <c:v>20676.5</c:v>
                </c:pt>
                <c:pt idx="41354">
                  <c:v>20677</c:v>
                </c:pt>
                <c:pt idx="41355">
                  <c:v>20677.5</c:v>
                </c:pt>
                <c:pt idx="41356">
                  <c:v>20678</c:v>
                </c:pt>
                <c:pt idx="41357">
                  <c:v>20678.5</c:v>
                </c:pt>
                <c:pt idx="41358">
                  <c:v>20679</c:v>
                </c:pt>
                <c:pt idx="41359">
                  <c:v>20679.5</c:v>
                </c:pt>
                <c:pt idx="41360">
                  <c:v>20680</c:v>
                </c:pt>
                <c:pt idx="41361">
                  <c:v>20680.5</c:v>
                </c:pt>
                <c:pt idx="41362">
                  <c:v>20681</c:v>
                </c:pt>
                <c:pt idx="41363">
                  <c:v>20681.5</c:v>
                </c:pt>
                <c:pt idx="41364">
                  <c:v>20682</c:v>
                </c:pt>
                <c:pt idx="41365">
                  <c:v>20682.5</c:v>
                </c:pt>
                <c:pt idx="41366">
                  <c:v>20683</c:v>
                </c:pt>
                <c:pt idx="41367">
                  <c:v>20683.5</c:v>
                </c:pt>
                <c:pt idx="41368">
                  <c:v>20684</c:v>
                </c:pt>
                <c:pt idx="41369">
                  <c:v>20684.5</c:v>
                </c:pt>
                <c:pt idx="41370">
                  <c:v>20685</c:v>
                </c:pt>
                <c:pt idx="41371">
                  <c:v>20685.5</c:v>
                </c:pt>
                <c:pt idx="41372">
                  <c:v>20686</c:v>
                </c:pt>
                <c:pt idx="41373">
                  <c:v>20686.5</c:v>
                </c:pt>
                <c:pt idx="41374">
                  <c:v>20687</c:v>
                </c:pt>
                <c:pt idx="41375">
                  <c:v>20687.5</c:v>
                </c:pt>
                <c:pt idx="41376">
                  <c:v>20688</c:v>
                </c:pt>
                <c:pt idx="41377">
                  <c:v>20688.5</c:v>
                </c:pt>
                <c:pt idx="41378">
                  <c:v>20689</c:v>
                </c:pt>
                <c:pt idx="41379">
                  <c:v>20689.5</c:v>
                </c:pt>
                <c:pt idx="41380">
                  <c:v>20690</c:v>
                </c:pt>
                <c:pt idx="41381">
                  <c:v>20690.5</c:v>
                </c:pt>
                <c:pt idx="41382">
                  <c:v>20691</c:v>
                </c:pt>
                <c:pt idx="41383">
                  <c:v>20691.5</c:v>
                </c:pt>
                <c:pt idx="41384">
                  <c:v>20692</c:v>
                </c:pt>
                <c:pt idx="41385">
                  <c:v>20692.5</c:v>
                </c:pt>
                <c:pt idx="41386">
                  <c:v>20693</c:v>
                </c:pt>
                <c:pt idx="41387">
                  <c:v>20693.5</c:v>
                </c:pt>
                <c:pt idx="41388">
                  <c:v>20694</c:v>
                </c:pt>
                <c:pt idx="41389">
                  <c:v>20694.5</c:v>
                </c:pt>
                <c:pt idx="41390">
                  <c:v>20695</c:v>
                </c:pt>
                <c:pt idx="41391">
                  <c:v>20695.5</c:v>
                </c:pt>
                <c:pt idx="41392">
                  <c:v>20696</c:v>
                </c:pt>
                <c:pt idx="41393">
                  <c:v>20696.5</c:v>
                </c:pt>
                <c:pt idx="41394">
                  <c:v>20697</c:v>
                </c:pt>
                <c:pt idx="41395">
                  <c:v>20697.5</c:v>
                </c:pt>
                <c:pt idx="41396">
                  <c:v>20698</c:v>
                </c:pt>
                <c:pt idx="41397">
                  <c:v>20698.5</c:v>
                </c:pt>
                <c:pt idx="41398">
                  <c:v>20699</c:v>
                </c:pt>
                <c:pt idx="41399">
                  <c:v>20699.5</c:v>
                </c:pt>
                <c:pt idx="41400">
                  <c:v>20700</c:v>
                </c:pt>
                <c:pt idx="41401">
                  <c:v>20700.5</c:v>
                </c:pt>
                <c:pt idx="41402">
                  <c:v>20701</c:v>
                </c:pt>
                <c:pt idx="41403">
                  <c:v>20701.5</c:v>
                </c:pt>
                <c:pt idx="41404">
                  <c:v>20702</c:v>
                </c:pt>
                <c:pt idx="41405">
                  <c:v>20702.5</c:v>
                </c:pt>
                <c:pt idx="41406">
                  <c:v>20703</c:v>
                </c:pt>
                <c:pt idx="41407">
                  <c:v>20703.5</c:v>
                </c:pt>
                <c:pt idx="41408">
                  <c:v>20704</c:v>
                </c:pt>
                <c:pt idx="41409">
                  <c:v>20704.5</c:v>
                </c:pt>
                <c:pt idx="41410">
                  <c:v>20705</c:v>
                </c:pt>
                <c:pt idx="41411">
                  <c:v>20705.5</c:v>
                </c:pt>
                <c:pt idx="41412">
                  <c:v>20706</c:v>
                </c:pt>
                <c:pt idx="41413">
                  <c:v>20706.5</c:v>
                </c:pt>
                <c:pt idx="41414">
                  <c:v>20707</c:v>
                </c:pt>
                <c:pt idx="41415">
                  <c:v>20707.5</c:v>
                </c:pt>
                <c:pt idx="41416">
                  <c:v>20708</c:v>
                </c:pt>
                <c:pt idx="41417">
                  <c:v>20708.5</c:v>
                </c:pt>
                <c:pt idx="41418">
                  <c:v>20709</c:v>
                </c:pt>
                <c:pt idx="41419">
                  <c:v>20709.5</c:v>
                </c:pt>
                <c:pt idx="41420">
                  <c:v>20710</c:v>
                </c:pt>
                <c:pt idx="41421">
                  <c:v>20710.5</c:v>
                </c:pt>
                <c:pt idx="41422">
                  <c:v>20711</c:v>
                </c:pt>
                <c:pt idx="41423">
                  <c:v>20711.5</c:v>
                </c:pt>
                <c:pt idx="41424">
                  <c:v>20712</c:v>
                </c:pt>
                <c:pt idx="41425">
                  <c:v>20712.5</c:v>
                </c:pt>
                <c:pt idx="41426">
                  <c:v>20713</c:v>
                </c:pt>
                <c:pt idx="41427">
                  <c:v>20713.5</c:v>
                </c:pt>
                <c:pt idx="41428">
                  <c:v>20714</c:v>
                </c:pt>
                <c:pt idx="41429">
                  <c:v>20714.5</c:v>
                </c:pt>
                <c:pt idx="41430">
                  <c:v>20715</c:v>
                </c:pt>
                <c:pt idx="41431">
                  <c:v>20715.5</c:v>
                </c:pt>
                <c:pt idx="41432">
                  <c:v>20716</c:v>
                </c:pt>
                <c:pt idx="41433">
                  <c:v>20716.5</c:v>
                </c:pt>
                <c:pt idx="41434">
                  <c:v>20717</c:v>
                </c:pt>
                <c:pt idx="41435">
                  <c:v>20717.5</c:v>
                </c:pt>
                <c:pt idx="41436">
                  <c:v>20718</c:v>
                </c:pt>
                <c:pt idx="41437">
                  <c:v>20718.5</c:v>
                </c:pt>
                <c:pt idx="41438">
                  <c:v>20719</c:v>
                </c:pt>
                <c:pt idx="41439">
                  <c:v>20719.5</c:v>
                </c:pt>
                <c:pt idx="41440">
                  <c:v>20720</c:v>
                </c:pt>
                <c:pt idx="41441">
                  <c:v>20720.5</c:v>
                </c:pt>
                <c:pt idx="41442">
                  <c:v>20721</c:v>
                </c:pt>
                <c:pt idx="41443">
                  <c:v>20721.5</c:v>
                </c:pt>
                <c:pt idx="41444">
                  <c:v>20722</c:v>
                </c:pt>
                <c:pt idx="41445">
                  <c:v>20722.5</c:v>
                </c:pt>
                <c:pt idx="41446">
                  <c:v>20723</c:v>
                </c:pt>
                <c:pt idx="41447">
                  <c:v>20723.5</c:v>
                </c:pt>
                <c:pt idx="41448">
                  <c:v>20724</c:v>
                </c:pt>
                <c:pt idx="41449">
                  <c:v>20724.5</c:v>
                </c:pt>
                <c:pt idx="41450">
                  <c:v>20725</c:v>
                </c:pt>
                <c:pt idx="41451">
                  <c:v>20725.5</c:v>
                </c:pt>
                <c:pt idx="41452">
                  <c:v>20726</c:v>
                </c:pt>
                <c:pt idx="41453">
                  <c:v>20726.5</c:v>
                </c:pt>
                <c:pt idx="41454">
                  <c:v>20727</c:v>
                </c:pt>
                <c:pt idx="41455">
                  <c:v>20727.5</c:v>
                </c:pt>
                <c:pt idx="41456">
                  <c:v>20728</c:v>
                </c:pt>
                <c:pt idx="41457">
                  <c:v>20728.5</c:v>
                </c:pt>
                <c:pt idx="41458">
                  <c:v>20729</c:v>
                </c:pt>
                <c:pt idx="41459">
                  <c:v>20729.5</c:v>
                </c:pt>
                <c:pt idx="41460">
                  <c:v>20730</c:v>
                </c:pt>
                <c:pt idx="41461">
                  <c:v>20730.5</c:v>
                </c:pt>
                <c:pt idx="41462">
                  <c:v>20731</c:v>
                </c:pt>
                <c:pt idx="41463">
                  <c:v>20731.5</c:v>
                </c:pt>
                <c:pt idx="41464">
                  <c:v>20732</c:v>
                </c:pt>
                <c:pt idx="41465">
                  <c:v>20732.5</c:v>
                </c:pt>
                <c:pt idx="41466">
                  <c:v>20733</c:v>
                </c:pt>
                <c:pt idx="41467">
                  <c:v>20733.5</c:v>
                </c:pt>
                <c:pt idx="41468">
                  <c:v>20734</c:v>
                </c:pt>
                <c:pt idx="41469">
                  <c:v>20734.5</c:v>
                </c:pt>
                <c:pt idx="41470">
                  <c:v>20735</c:v>
                </c:pt>
                <c:pt idx="41471">
                  <c:v>20735.5</c:v>
                </c:pt>
                <c:pt idx="41472">
                  <c:v>20736</c:v>
                </c:pt>
                <c:pt idx="41473">
                  <c:v>20736.5</c:v>
                </c:pt>
                <c:pt idx="41474">
                  <c:v>20737</c:v>
                </c:pt>
                <c:pt idx="41475">
                  <c:v>20737.5</c:v>
                </c:pt>
                <c:pt idx="41476">
                  <c:v>20738</c:v>
                </c:pt>
                <c:pt idx="41477">
                  <c:v>20738.5</c:v>
                </c:pt>
                <c:pt idx="41478">
                  <c:v>20739</c:v>
                </c:pt>
                <c:pt idx="41479">
                  <c:v>20739.5</c:v>
                </c:pt>
                <c:pt idx="41480">
                  <c:v>20740</c:v>
                </c:pt>
                <c:pt idx="41481">
                  <c:v>20740.5</c:v>
                </c:pt>
                <c:pt idx="41482">
                  <c:v>20741</c:v>
                </c:pt>
                <c:pt idx="41483">
                  <c:v>20741.5</c:v>
                </c:pt>
                <c:pt idx="41484">
                  <c:v>20742</c:v>
                </c:pt>
                <c:pt idx="41485">
                  <c:v>20742.5</c:v>
                </c:pt>
                <c:pt idx="41486">
                  <c:v>20743</c:v>
                </c:pt>
                <c:pt idx="41487">
                  <c:v>20743.5</c:v>
                </c:pt>
                <c:pt idx="41488">
                  <c:v>20744</c:v>
                </c:pt>
                <c:pt idx="41489">
                  <c:v>20744.5</c:v>
                </c:pt>
                <c:pt idx="41490">
                  <c:v>20745</c:v>
                </c:pt>
                <c:pt idx="41491">
                  <c:v>20745.5</c:v>
                </c:pt>
                <c:pt idx="41492">
                  <c:v>20746</c:v>
                </c:pt>
                <c:pt idx="41493">
                  <c:v>20746.5</c:v>
                </c:pt>
                <c:pt idx="41494">
                  <c:v>20747</c:v>
                </c:pt>
                <c:pt idx="41495">
                  <c:v>20747.5</c:v>
                </c:pt>
                <c:pt idx="41496">
                  <c:v>20748</c:v>
                </c:pt>
                <c:pt idx="41497">
                  <c:v>20748.5</c:v>
                </c:pt>
                <c:pt idx="41498">
                  <c:v>20749</c:v>
                </c:pt>
                <c:pt idx="41499">
                  <c:v>20749.5</c:v>
                </c:pt>
                <c:pt idx="41500">
                  <c:v>20750</c:v>
                </c:pt>
                <c:pt idx="41501">
                  <c:v>20750.5</c:v>
                </c:pt>
                <c:pt idx="41502">
                  <c:v>20751</c:v>
                </c:pt>
                <c:pt idx="41503">
                  <c:v>20751.5</c:v>
                </c:pt>
                <c:pt idx="41504">
                  <c:v>20752</c:v>
                </c:pt>
                <c:pt idx="41505">
                  <c:v>20752.5</c:v>
                </c:pt>
                <c:pt idx="41506">
                  <c:v>20753</c:v>
                </c:pt>
                <c:pt idx="41507">
                  <c:v>20753.5</c:v>
                </c:pt>
                <c:pt idx="41508">
                  <c:v>20754</c:v>
                </c:pt>
                <c:pt idx="41509">
                  <c:v>20754.5</c:v>
                </c:pt>
                <c:pt idx="41510">
                  <c:v>20755</c:v>
                </c:pt>
                <c:pt idx="41511">
                  <c:v>20755.5</c:v>
                </c:pt>
                <c:pt idx="41512">
                  <c:v>20756</c:v>
                </c:pt>
                <c:pt idx="41513">
                  <c:v>20756.5</c:v>
                </c:pt>
                <c:pt idx="41514">
                  <c:v>20757</c:v>
                </c:pt>
                <c:pt idx="41515">
                  <c:v>20757.5</c:v>
                </c:pt>
                <c:pt idx="41516">
                  <c:v>20758</c:v>
                </c:pt>
                <c:pt idx="41517">
                  <c:v>20758.5</c:v>
                </c:pt>
                <c:pt idx="41518">
                  <c:v>20759</c:v>
                </c:pt>
                <c:pt idx="41519">
                  <c:v>20759.5</c:v>
                </c:pt>
                <c:pt idx="41520">
                  <c:v>20760</c:v>
                </c:pt>
                <c:pt idx="41521">
                  <c:v>20760.5</c:v>
                </c:pt>
                <c:pt idx="41522">
                  <c:v>20761</c:v>
                </c:pt>
                <c:pt idx="41523">
                  <c:v>20761.5</c:v>
                </c:pt>
                <c:pt idx="41524">
                  <c:v>20762</c:v>
                </c:pt>
                <c:pt idx="41525">
                  <c:v>20762.5</c:v>
                </c:pt>
                <c:pt idx="41526">
                  <c:v>20763</c:v>
                </c:pt>
                <c:pt idx="41527">
                  <c:v>20763.5</c:v>
                </c:pt>
                <c:pt idx="41528">
                  <c:v>20764</c:v>
                </c:pt>
                <c:pt idx="41529">
                  <c:v>20764.5</c:v>
                </c:pt>
                <c:pt idx="41530">
                  <c:v>20765</c:v>
                </c:pt>
                <c:pt idx="41531">
                  <c:v>20765.5</c:v>
                </c:pt>
                <c:pt idx="41532">
                  <c:v>20766</c:v>
                </c:pt>
                <c:pt idx="41533">
                  <c:v>20766.5</c:v>
                </c:pt>
                <c:pt idx="41534">
                  <c:v>20767</c:v>
                </c:pt>
                <c:pt idx="41535">
                  <c:v>20767.5</c:v>
                </c:pt>
                <c:pt idx="41536">
                  <c:v>20768</c:v>
                </c:pt>
                <c:pt idx="41537">
                  <c:v>20768.5</c:v>
                </c:pt>
                <c:pt idx="41538">
                  <c:v>20769</c:v>
                </c:pt>
                <c:pt idx="41539">
                  <c:v>20769.5</c:v>
                </c:pt>
                <c:pt idx="41540">
                  <c:v>20770</c:v>
                </c:pt>
                <c:pt idx="41541">
                  <c:v>20770.5</c:v>
                </c:pt>
                <c:pt idx="41542">
                  <c:v>20771</c:v>
                </c:pt>
                <c:pt idx="41543">
                  <c:v>20771.5</c:v>
                </c:pt>
                <c:pt idx="41544">
                  <c:v>20772</c:v>
                </c:pt>
                <c:pt idx="41545">
                  <c:v>20772.5</c:v>
                </c:pt>
                <c:pt idx="41546">
                  <c:v>20773</c:v>
                </c:pt>
                <c:pt idx="41547">
                  <c:v>20773.5</c:v>
                </c:pt>
                <c:pt idx="41548">
                  <c:v>20774</c:v>
                </c:pt>
                <c:pt idx="41549">
                  <c:v>20774.5</c:v>
                </c:pt>
                <c:pt idx="41550">
                  <c:v>20775</c:v>
                </c:pt>
                <c:pt idx="41551">
                  <c:v>20775.5</c:v>
                </c:pt>
                <c:pt idx="41552">
                  <c:v>20776</c:v>
                </c:pt>
                <c:pt idx="41553">
                  <c:v>20776.5</c:v>
                </c:pt>
                <c:pt idx="41554">
                  <c:v>20777</c:v>
                </c:pt>
                <c:pt idx="41555">
                  <c:v>20777.5</c:v>
                </c:pt>
                <c:pt idx="41556">
                  <c:v>20778</c:v>
                </c:pt>
                <c:pt idx="41557">
                  <c:v>20778.5</c:v>
                </c:pt>
                <c:pt idx="41558">
                  <c:v>20779</c:v>
                </c:pt>
                <c:pt idx="41559">
                  <c:v>20779.5</c:v>
                </c:pt>
                <c:pt idx="41560">
                  <c:v>20780</c:v>
                </c:pt>
                <c:pt idx="41561">
                  <c:v>20780.5</c:v>
                </c:pt>
                <c:pt idx="41562">
                  <c:v>20781</c:v>
                </c:pt>
                <c:pt idx="41563">
                  <c:v>20781.5</c:v>
                </c:pt>
                <c:pt idx="41564">
                  <c:v>20782</c:v>
                </c:pt>
                <c:pt idx="41565">
                  <c:v>20782.5</c:v>
                </c:pt>
                <c:pt idx="41566">
                  <c:v>20783</c:v>
                </c:pt>
                <c:pt idx="41567">
                  <c:v>20783.5</c:v>
                </c:pt>
                <c:pt idx="41568">
                  <c:v>20784</c:v>
                </c:pt>
                <c:pt idx="41569">
                  <c:v>20784.5</c:v>
                </c:pt>
                <c:pt idx="41570">
                  <c:v>20785</c:v>
                </c:pt>
                <c:pt idx="41571">
                  <c:v>20785.5</c:v>
                </c:pt>
                <c:pt idx="41572">
                  <c:v>20786</c:v>
                </c:pt>
                <c:pt idx="41573">
                  <c:v>20786.5</c:v>
                </c:pt>
                <c:pt idx="41574">
                  <c:v>20787</c:v>
                </c:pt>
                <c:pt idx="41575">
                  <c:v>20787.5</c:v>
                </c:pt>
                <c:pt idx="41576">
                  <c:v>20788</c:v>
                </c:pt>
                <c:pt idx="41577">
                  <c:v>20788.5</c:v>
                </c:pt>
                <c:pt idx="41578">
                  <c:v>20789</c:v>
                </c:pt>
                <c:pt idx="41579">
                  <c:v>20789.5</c:v>
                </c:pt>
                <c:pt idx="41580">
                  <c:v>20790</c:v>
                </c:pt>
                <c:pt idx="41581">
                  <c:v>20790.5</c:v>
                </c:pt>
                <c:pt idx="41582">
                  <c:v>20791</c:v>
                </c:pt>
                <c:pt idx="41583">
                  <c:v>20791.5</c:v>
                </c:pt>
                <c:pt idx="41584">
                  <c:v>20792</c:v>
                </c:pt>
                <c:pt idx="41585">
                  <c:v>20792.5</c:v>
                </c:pt>
                <c:pt idx="41586">
                  <c:v>20793</c:v>
                </c:pt>
                <c:pt idx="41587">
                  <c:v>20793.5</c:v>
                </c:pt>
                <c:pt idx="41588">
                  <c:v>20794</c:v>
                </c:pt>
                <c:pt idx="41589">
                  <c:v>20794.5</c:v>
                </c:pt>
                <c:pt idx="41590">
                  <c:v>20795</c:v>
                </c:pt>
                <c:pt idx="41591">
                  <c:v>20795.5</c:v>
                </c:pt>
                <c:pt idx="41592">
                  <c:v>20796</c:v>
                </c:pt>
                <c:pt idx="41593">
                  <c:v>20796.5</c:v>
                </c:pt>
                <c:pt idx="41594">
                  <c:v>20797</c:v>
                </c:pt>
                <c:pt idx="41595">
                  <c:v>20797.5</c:v>
                </c:pt>
                <c:pt idx="41596">
                  <c:v>20798</c:v>
                </c:pt>
                <c:pt idx="41597">
                  <c:v>20798.5</c:v>
                </c:pt>
                <c:pt idx="41598">
                  <c:v>20799</c:v>
                </c:pt>
                <c:pt idx="41599">
                  <c:v>20799.5</c:v>
                </c:pt>
                <c:pt idx="41600">
                  <c:v>20800</c:v>
                </c:pt>
                <c:pt idx="41601">
                  <c:v>20800.5</c:v>
                </c:pt>
                <c:pt idx="41602">
                  <c:v>20801</c:v>
                </c:pt>
                <c:pt idx="41603">
                  <c:v>20801.5</c:v>
                </c:pt>
                <c:pt idx="41604">
                  <c:v>20802</c:v>
                </c:pt>
                <c:pt idx="41605">
                  <c:v>20802.5</c:v>
                </c:pt>
                <c:pt idx="41606">
                  <c:v>20803</c:v>
                </c:pt>
                <c:pt idx="41607">
                  <c:v>20803.5</c:v>
                </c:pt>
                <c:pt idx="41608">
                  <c:v>20804</c:v>
                </c:pt>
                <c:pt idx="41609">
                  <c:v>20804.5</c:v>
                </c:pt>
                <c:pt idx="41610">
                  <c:v>20805</c:v>
                </c:pt>
                <c:pt idx="41611">
                  <c:v>20805.5</c:v>
                </c:pt>
                <c:pt idx="41612">
                  <c:v>20806</c:v>
                </c:pt>
                <c:pt idx="41613">
                  <c:v>20806.5</c:v>
                </c:pt>
                <c:pt idx="41614">
                  <c:v>20807</c:v>
                </c:pt>
                <c:pt idx="41615">
                  <c:v>20807.5</c:v>
                </c:pt>
                <c:pt idx="41616">
                  <c:v>20808</c:v>
                </c:pt>
                <c:pt idx="41617">
                  <c:v>20808.5</c:v>
                </c:pt>
                <c:pt idx="41618">
                  <c:v>20809</c:v>
                </c:pt>
                <c:pt idx="41619">
                  <c:v>20809.5</c:v>
                </c:pt>
                <c:pt idx="41620">
                  <c:v>20810</c:v>
                </c:pt>
                <c:pt idx="41621">
                  <c:v>20810.5</c:v>
                </c:pt>
                <c:pt idx="41622">
                  <c:v>20811</c:v>
                </c:pt>
                <c:pt idx="41623">
                  <c:v>20811.5</c:v>
                </c:pt>
                <c:pt idx="41624">
                  <c:v>20812</c:v>
                </c:pt>
                <c:pt idx="41625">
                  <c:v>20812.5</c:v>
                </c:pt>
                <c:pt idx="41626">
                  <c:v>20813</c:v>
                </c:pt>
                <c:pt idx="41627">
                  <c:v>20813.5</c:v>
                </c:pt>
                <c:pt idx="41628">
                  <c:v>20814</c:v>
                </c:pt>
                <c:pt idx="41629">
                  <c:v>20814.5</c:v>
                </c:pt>
                <c:pt idx="41630">
                  <c:v>20815</c:v>
                </c:pt>
                <c:pt idx="41631">
                  <c:v>20815.5</c:v>
                </c:pt>
                <c:pt idx="41632">
                  <c:v>20816</c:v>
                </c:pt>
                <c:pt idx="41633">
                  <c:v>20816.5</c:v>
                </c:pt>
                <c:pt idx="41634">
                  <c:v>20817</c:v>
                </c:pt>
                <c:pt idx="41635">
                  <c:v>20817.5</c:v>
                </c:pt>
                <c:pt idx="41636">
                  <c:v>20818</c:v>
                </c:pt>
                <c:pt idx="41637">
                  <c:v>20818.5</c:v>
                </c:pt>
                <c:pt idx="41638">
                  <c:v>20819</c:v>
                </c:pt>
                <c:pt idx="41639">
                  <c:v>20819.5</c:v>
                </c:pt>
                <c:pt idx="41640">
                  <c:v>20820</c:v>
                </c:pt>
                <c:pt idx="41641">
                  <c:v>20820.5</c:v>
                </c:pt>
                <c:pt idx="41642">
                  <c:v>20821</c:v>
                </c:pt>
                <c:pt idx="41643">
                  <c:v>20821.5</c:v>
                </c:pt>
                <c:pt idx="41644">
                  <c:v>20822</c:v>
                </c:pt>
                <c:pt idx="41645">
                  <c:v>20822.5</c:v>
                </c:pt>
                <c:pt idx="41646">
                  <c:v>20823</c:v>
                </c:pt>
                <c:pt idx="41647">
                  <c:v>20823.5</c:v>
                </c:pt>
                <c:pt idx="41648">
                  <c:v>20824</c:v>
                </c:pt>
                <c:pt idx="41649">
                  <c:v>20824.5</c:v>
                </c:pt>
                <c:pt idx="41650">
                  <c:v>20825</c:v>
                </c:pt>
                <c:pt idx="41651">
                  <c:v>20825.5</c:v>
                </c:pt>
                <c:pt idx="41652">
                  <c:v>20826</c:v>
                </c:pt>
                <c:pt idx="41653">
                  <c:v>20826.5</c:v>
                </c:pt>
                <c:pt idx="41654">
                  <c:v>20827</c:v>
                </c:pt>
                <c:pt idx="41655">
                  <c:v>20827.5</c:v>
                </c:pt>
                <c:pt idx="41656">
                  <c:v>20828</c:v>
                </c:pt>
                <c:pt idx="41657">
                  <c:v>20828.5</c:v>
                </c:pt>
                <c:pt idx="41658">
                  <c:v>20829</c:v>
                </c:pt>
                <c:pt idx="41659">
                  <c:v>20829.5</c:v>
                </c:pt>
                <c:pt idx="41660">
                  <c:v>20830</c:v>
                </c:pt>
                <c:pt idx="41661">
                  <c:v>20830.5</c:v>
                </c:pt>
                <c:pt idx="41662">
                  <c:v>20831</c:v>
                </c:pt>
                <c:pt idx="41663">
                  <c:v>20831.5</c:v>
                </c:pt>
                <c:pt idx="41664">
                  <c:v>20832</c:v>
                </c:pt>
                <c:pt idx="41665">
                  <c:v>20832.5</c:v>
                </c:pt>
                <c:pt idx="41666">
                  <c:v>20833</c:v>
                </c:pt>
                <c:pt idx="41667">
                  <c:v>20833.5</c:v>
                </c:pt>
                <c:pt idx="41668">
                  <c:v>20834</c:v>
                </c:pt>
                <c:pt idx="41669">
                  <c:v>20834.5</c:v>
                </c:pt>
                <c:pt idx="41670">
                  <c:v>20835</c:v>
                </c:pt>
                <c:pt idx="41671">
                  <c:v>20835.5</c:v>
                </c:pt>
                <c:pt idx="41672">
                  <c:v>20836</c:v>
                </c:pt>
                <c:pt idx="41673">
                  <c:v>20836.5</c:v>
                </c:pt>
                <c:pt idx="41674">
                  <c:v>20837</c:v>
                </c:pt>
                <c:pt idx="41675">
                  <c:v>20837.5</c:v>
                </c:pt>
                <c:pt idx="41676">
                  <c:v>20838</c:v>
                </c:pt>
                <c:pt idx="41677">
                  <c:v>20838.5</c:v>
                </c:pt>
                <c:pt idx="41678">
                  <c:v>20839</c:v>
                </c:pt>
                <c:pt idx="41679">
                  <c:v>20839.5</c:v>
                </c:pt>
                <c:pt idx="41680">
                  <c:v>20840</c:v>
                </c:pt>
                <c:pt idx="41681">
                  <c:v>20840.5</c:v>
                </c:pt>
                <c:pt idx="41682">
                  <c:v>20841</c:v>
                </c:pt>
                <c:pt idx="41683">
                  <c:v>20841.5</c:v>
                </c:pt>
                <c:pt idx="41684">
                  <c:v>20842</c:v>
                </c:pt>
                <c:pt idx="41685">
                  <c:v>20842.5</c:v>
                </c:pt>
                <c:pt idx="41686">
                  <c:v>20843</c:v>
                </c:pt>
                <c:pt idx="41687">
                  <c:v>20843.5</c:v>
                </c:pt>
                <c:pt idx="41688">
                  <c:v>20844</c:v>
                </c:pt>
                <c:pt idx="41689">
                  <c:v>20844.5</c:v>
                </c:pt>
                <c:pt idx="41690">
                  <c:v>20845</c:v>
                </c:pt>
                <c:pt idx="41691">
                  <c:v>20845.5</c:v>
                </c:pt>
                <c:pt idx="41692">
                  <c:v>20846</c:v>
                </c:pt>
                <c:pt idx="41693">
                  <c:v>20846.5</c:v>
                </c:pt>
                <c:pt idx="41694">
                  <c:v>20847</c:v>
                </c:pt>
                <c:pt idx="41695">
                  <c:v>20847.5</c:v>
                </c:pt>
                <c:pt idx="41696">
                  <c:v>20848</c:v>
                </c:pt>
                <c:pt idx="41697">
                  <c:v>20848.5</c:v>
                </c:pt>
                <c:pt idx="41698">
                  <c:v>20849</c:v>
                </c:pt>
                <c:pt idx="41699">
                  <c:v>20849.5</c:v>
                </c:pt>
                <c:pt idx="41700">
                  <c:v>20850</c:v>
                </c:pt>
                <c:pt idx="41701">
                  <c:v>20850.5</c:v>
                </c:pt>
                <c:pt idx="41702">
                  <c:v>20851</c:v>
                </c:pt>
                <c:pt idx="41703">
                  <c:v>20851.5</c:v>
                </c:pt>
                <c:pt idx="41704">
                  <c:v>20852</c:v>
                </c:pt>
                <c:pt idx="41705">
                  <c:v>20852.5</c:v>
                </c:pt>
                <c:pt idx="41706">
                  <c:v>20853</c:v>
                </c:pt>
                <c:pt idx="41707">
                  <c:v>20853.5</c:v>
                </c:pt>
                <c:pt idx="41708">
                  <c:v>20854</c:v>
                </c:pt>
                <c:pt idx="41709">
                  <c:v>20854.5</c:v>
                </c:pt>
                <c:pt idx="41710">
                  <c:v>20855</c:v>
                </c:pt>
                <c:pt idx="41711">
                  <c:v>20855.5</c:v>
                </c:pt>
                <c:pt idx="41712">
                  <c:v>20856</c:v>
                </c:pt>
                <c:pt idx="41713">
                  <c:v>20856.5</c:v>
                </c:pt>
                <c:pt idx="41714">
                  <c:v>20857</c:v>
                </c:pt>
                <c:pt idx="41715">
                  <c:v>20857.5</c:v>
                </c:pt>
                <c:pt idx="41716">
                  <c:v>20858</c:v>
                </c:pt>
                <c:pt idx="41717">
                  <c:v>20858.5</c:v>
                </c:pt>
                <c:pt idx="41718">
                  <c:v>20859</c:v>
                </c:pt>
                <c:pt idx="41719">
                  <c:v>20859.5</c:v>
                </c:pt>
                <c:pt idx="41720">
                  <c:v>20860</c:v>
                </c:pt>
                <c:pt idx="41721">
                  <c:v>20860.5</c:v>
                </c:pt>
                <c:pt idx="41722">
                  <c:v>20861</c:v>
                </c:pt>
                <c:pt idx="41723">
                  <c:v>20861.5</c:v>
                </c:pt>
                <c:pt idx="41724">
                  <c:v>20862</c:v>
                </c:pt>
                <c:pt idx="41725">
                  <c:v>20862.5</c:v>
                </c:pt>
                <c:pt idx="41726">
                  <c:v>20863</c:v>
                </c:pt>
                <c:pt idx="41727">
                  <c:v>20863.5</c:v>
                </c:pt>
                <c:pt idx="41728">
                  <c:v>20864</c:v>
                </c:pt>
                <c:pt idx="41729">
                  <c:v>20864.5</c:v>
                </c:pt>
                <c:pt idx="41730">
                  <c:v>20865</c:v>
                </c:pt>
                <c:pt idx="41731">
                  <c:v>20865.5</c:v>
                </c:pt>
                <c:pt idx="41732">
                  <c:v>20866</c:v>
                </c:pt>
                <c:pt idx="41733">
                  <c:v>20866.5</c:v>
                </c:pt>
                <c:pt idx="41734">
                  <c:v>20867</c:v>
                </c:pt>
                <c:pt idx="41735">
                  <c:v>20867.5</c:v>
                </c:pt>
                <c:pt idx="41736">
                  <c:v>20868</c:v>
                </c:pt>
                <c:pt idx="41737">
                  <c:v>20868.5</c:v>
                </c:pt>
                <c:pt idx="41738">
                  <c:v>20869</c:v>
                </c:pt>
                <c:pt idx="41739">
                  <c:v>20869.5</c:v>
                </c:pt>
                <c:pt idx="41740">
                  <c:v>20870</c:v>
                </c:pt>
                <c:pt idx="41741">
                  <c:v>20870.5</c:v>
                </c:pt>
                <c:pt idx="41742">
                  <c:v>20871</c:v>
                </c:pt>
                <c:pt idx="41743">
                  <c:v>20871.5</c:v>
                </c:pt>
                <c:pt idx="41744">
                  <c:v>20872</c:v>
                </c:pt>
                <c:pt idx="41745">
                  <c:v>20872.5</c:v>
                </c:pt>
                <c:pt idx="41746">
                  <c:v>20873</c:v>
                </c:pt>
                <c:pt idx="41747">
                  <c:v>20873.5</c:v>
                </c:pt>
                <c:pt idx="41748">
                  <c:v>20874</c:v>
                </c:pt>
                <c:pt idx="41749">
                  <c:v>20874.5</c:v>
                </c:pt>
                <c:pt idx="41750">
                  <c:v>20875</c:v>
                </c:pt>
                <c:pt idx="41751">
                  <c:v>20875.5</c:v>
                </c:pt>
                <c:pt idx="41752">
                  <c:v>20876</c:v>
                </c:pt>
                <c:pt idx="41753">
                  <c:v>20876.5</c:v>
                </c:pt>
                <c:pt idx="41754">
                  <c:v>20877</c:v>
                </c:pt>
                <c:pt idx="41755">
                  <c:v>20877.5</c:v>
                </c:pt>
                <c:pt idx="41756">
                  <c:v>20878</c:v>
                </c:pt>
                <c:pt idx="41757">
                  <c:v>20878.5</c:v>
                </c:pt>
                <c:pt idx="41758">
                  <c:v>20879</c:v>
                </c:pt>
                <c:pt idx="41759">
                  <c:v>20879.5</c:v>
                </c:pt>
                <c:pt idx="41760">
                  <c:v>20880</c:v>
                </c:pt>
                <c:pt idx="41761">
                  <c:v>20880.5</c:v>
                </c:pt>
                <c:pt idx="41762">
                  <c:v>20881</c:v>
                </c:pt>
                <c:pt idx="41763">
                  <c:v>20881.5</c:v>
                </c:pt>
                <c:pt idx="41764">
                  <c:v>20882</c:v>
                </c:pt>
                <c:pt idx="41765">
                  <c:v>20882.5</c:v>
                </c:pt>
                <c:pt idx="41766">
                  <c:v>20883</c:v>
                </c:pt>
                <c:pt idx="41767">
                  <c:v>20883.5</c:v>
                </c:pt>
                <c:pt idx="41768">
                  <c:v>20884</c:v>
                </c:pt>
                <c:pt idx="41769">
                  <c:v>20884.5</c:v>
                </c:pt>
                <c:pt idx="41770">
                  <c:v>20885</c:v>
                </c:pt>
                <c:pt idx="41771">
                  <c:v>20885.5</c:v>
                </c:pt>
                <c:pt idx="41772">
                  <c:v>20886</c:v>
                </c:pt>
                <c:pt idx="41773">
                  <c:v>20886.5</c:v>
                </c:pt>
                <c:pt idx="41774">
                  <c:v>20887</c:v>
                </c:pt>
                <c:pt idx="41775">
                  <c:v>20887.5</c:v>
                </c:pt>
                <c:pt idx="41776">
                  <c:v>20888</c:v>
                </c:pt>
                <c:pt idx="41777">
                  <c:v>20888.5</c:v>
                </c:pt>
                <c:pt idx="41778">
                  <c:v>20889</c:v>
                </c:pt>
                <c:pt idx="41779">
                  <c:v>20889.5</c:v>
                </c:pt>
                <c:pt idx="41780">
                  <c:v>20890</c:v>
                </c:pt>
                <c:pt idx="41781">
                  <c:v>20890.5</c:v>
                </c:pt>
                <c:pt idx="41782">
                  <c:v>20891</c:v>
                </c:pt>
                <c:pt idx="41783">
                  <c:v>20891.5</c:v>
                </c:pt>
                <c:pt idx="41784">
                  <c:v>20892</c:v>
                </c:pt>
                <c:pt idx="41785">
                  <c:v>20892.5</c:v>
                </c:pt>
                <c:pt idx="41786">
                  <c:v>20893</c:v>
                </c:pt>
                <c:pt idx="41787">
                  <c:v>20893.5</c:v>
                </c:pt>
                <c:pt idx="41788">
                  <c:v>20894</c:v>
                </c:pt>
                <c:pt idx="41789">
                  <c:v>20894.5</c:v>
                </c:pt>
                <c:pt idx="41790">
                  <c:v>20895</c:v>
                </c:pt>
                <c:pt idx="41791">
                  <c:v>20895.5</c:v>
                </c:pt>
                <c:pt idx="41792">
                  <c:v>20896</c:v>
                </c:pt>
                <c:pt idx="41793">
                  <c:v>20896.5</c:v>
                </c:pt>
                <c:pt idx="41794">
                  <c:v>20897</c:v>
                </c:pt>
                <c:pt idx="41795">
                  <c:v>20897.5</c:v>
                </c:pt>
                <c:pt idx="41796">
                  <c:v>20898</c:v>
                </c:pt>
                <c:pt idx="41797">
                  <c:v>20898.5</c:v>
                </c:pt>
                <c:pt idx="41798">
                  <c:v>20899</c:v>
                </c:pt>
                <c:pt idx="41799">
                  <c:v>20899.5</c:v>
                </c:pt>
                <c:pt idx="41800">
                  <c:v>20900</c:v>
                </c:pt>
                <c:pt idx="41801">
                  <c:v>20900.5</c:v>
                </c:pt>
                <c:pt idx="41802">
                  <c:v>20901</c:v>
                </c:pt>
                <c:pt idx="41803">
                  <c:v>20901.5</c:v>
                </c:pt>
                <c:pt idx="41804">
                  <c:v>20902</c:v>
                </c:pt>
                <c:pt idx="41805">
                  <c:v>20902.5</c:v>
                </c:pt>
                <c:pt idx="41806">
                  <c:v>20903</c:v>
                </c:pt>
                <c:pt idx="41807">
                  <c:v>20903.5</c:v>
                </c:pt>
                <c:pt idx="41808">
                  <c:v>20904</c:v>
                </c:pt>
                <c:pt idx="41809">
                  <c:v>20904.5</c:v>
                </c:pt>
                <c:pt idx="41810">
                  <c:v>20905</c:v>
                </c:pt>
                <c:pt idx="41811">
                  <c:v>20905.5</c:v>
                </c:pt>
                <c:pt idx="41812">
                  <c:v>20906</c:v>
                </c:pt>
                <c:pt idx="41813">
                  <c:v>20906.5</c:v>
                </c:pt>
                <c:pt idx="41814">
                  <c:v>20907</c:v>
                </c:pt>
                <c:pt idx="41815">
                  <c:v>20907.5</c:v>
                </c:pt>
                <c:pt idx="41816">
                  <c:v>20908</c:v>
                </c:pt>
                <c:pt idx="41817">
                  <c:v>20908.5</c:v>
                </c:pt>
                <c:pt idx="41818">
                  <c:v>20909</c:v>
                </c:pt>
                <c:pt idx="41819">
                  <c:v>20909.5</c:v>
                </c:pt>
                <c:pt idx="41820">
                  <c:v>20910</c:v>
                </c:pt>
                <c:pt idx="41821">
                  <c:v>20910.5</c:v>
                </c:pt>
                <c:pt idx="41822">
                  <c:v>20911</c:v>
                </c:pt>
                <c:pt idx="41823">
                  <c:v>20911.5</c:v>
                </c:pt>
                <c:pt idx="41824">
                  <c:v>20912</c:v>
                </c:pt>
                <c:pt idx="41825">
                  <c:v>20912.5</c:v>
                </c:pt>
                <c:pt idx="41826">
                  <c:v>20913</c:v>
                </c:pt>
                <c:pt idx="41827">
                  <c:v>20913.5</c:v>
                </c:pt>
                <c:pt idx="41828">
                  <c:v>20914</c:v>
                </c:pt>
                <c:pt idx="41829">
                  <c:v>20914.5</c:v>
                </c:pt>
                <c:pt idx="41830">
                  <c:v>20915</c:v>
                </c:pt>
                <c:pt idx="41831">
                  <c:v>20915.5</c:v>
                </c:pt>
                <c:pt idx="41832">
                  <c:v>20916</c:v>
                </c:pt>
                <c:pt idx="41833">
                  <c:v>20916.5</c:v>
                </c:pt>
                <c:pt idx="41834">
                  <c:v>20917</c:v>
                </c:pt>
                <c:pt idx="41835">
                  <c:v>20917.5</c:v>
                </c:pt>
                <c:pt idx="41836">
                  <c:v>20918</c:v>
                </c:pt>
                <c:pt idx="41837">
                  <c:v>20918.5</c:v>
                </c:pt>
                <c:pt idx="41838">
                  <c:v>20919</c:v>
                </c:pt>
                <c:pt idx="41839">
                  <c:v>20919.5</c:v>
                </c:pt>
                <c:pt idx="41840">
                  <c:v>20920</c:v>
                </c:pt>
                <c:pt idx="41841">
                  <c:v>20920.5</c:v>
                </c:pt>
                <c:pt idx="41842">
                  <c:v>20921</c:v>
                </c:pt>
                <c:pt idx="41843">
                  <c:v>20921.5</c:v>
                </c:pt>
                <c:pt idx="41844">
                  <c:v>20922</c:v>
                </c:pt>
                <c:pt idx="41845">
                  <c:v>20922.5</c:v>
                </c:pt>
                <c:pt idx="41846">
                  <c:v>20923</c:v>
                </c:pt>
                <c:pt idx="41847">
                  <c:v>20923.5</c:v>
                </c:pt>
                <c:pt idx="41848">
                  <c:v>20924</c:v>
                </c:pt>
                <c:pt idx="41849">
                  <c:v>20924.5</c:v>
                </c:pt>
                <c:pt idx="41850">
                  <c:v>20925</c:v>
                </c:pt>
                <c:pt idx="41851">
                  <c:v>20925.5</c:v>
                </c:pt>
                <c:pt idx="41852">
                  <c:v>20926</c:v>
                </c:pt>
                <c:pt idx="41853">
                  <c:v>20926.5</c:v>
                </c:pt>
                <c:pt idx="41854">
                  <c:v>20927</c:v>
                </c:pt>
                <c:pt idx="41855">
                  <c:v>20927.5</c:v>
                </c:pt>
                <c:pt idx="41856">
                  <c:v>20928</c:v>
                </c:pt>
                <c:pt idx="41857">
                  <c:v>20928.5</c:v>
                </c:pt>
                <c:pt idx="41858">
                  <c:v>20929</c:v>
                </c:pt>
                <c:pt idx="41859">
                  <c:v>20929.5</c:v>
                </c:pt>
                <c:pt idx="41860">
                  <c:v>20930</c:v>
                </c:pt>
                <c:pt idx="41861">
                  <c:v>20930.5</c:v>
                </c:pt>
                <c:pt idx="41862">
                  <c:v>20931</c:v>
                </c:pt>
                <c:pt idx="41863">
                  <c:v>20931.5</c:v>
                </c:pt>
                <c:pt idx="41864">
                  <c:v>20932</c:v>
                </c:pt>
                <c:pt idx="41865">
                  <c:v>20932.5</c:v>
                </c:pt>
                <c:pt idx="41866">
                  <c:v>20933</c:v>
                </c:pt>
                <c:pt idx="41867">
                  <c:v>20933.5</c:v>
                </c:pt>
                <c:pt idx="41868">
                  <c:v>20934</c:v>
                </c:pt>
                <c:pt idx="41869">
                  <c:v>20934.5</c:v>
                </c:pt>
                <c:pt idx="41870">
                  <c:v>20935</c:v>
                </c:pt>
                <c:pt idx="41871">
                  <c:v>20935.5</c:v>
                </c:pt>
                <c:pt idx="41872">
                  <c:v>20936</c:v>
                </c:pt>
                <c:pt idx="41873">
                  <c:v>20936.5</c:v>
                </c:pt>
                <c:pt idx="41874">
                  <c:v>20937</c:v>
                </c:pt>
                <c:pt idx="41875">
                  <c:v>20937.5</c:v>
                </c:pt>
                <c:pt idx="41876">
                  <c:v>20938</c:v>
                </c:pt>
                <c:pt idx="41877">
                  <c:v>20938.5</c:v>
                </c:pt>
                <c:pt idx="41878">
                  <c:v>20939</c:v>
                </c:pt>
                <c:pt idx="41879">
                  <c:v>20939.5</c:v>
                </c:pt>
                <c:pt idx="41880">
                  <c:v>20940</c:v>
                </c:pt>
                <c:pt idx="41881">
                  <c:v>20940.5</c:v>
                </c:pt>
                <c:pt idx="41882">
                  <c:v>20941</c:v>
                </c:pt>
                <c:pt idx="41883">
                  <c:v>20941.5</c:v>
                </c:pt>
                <c:pt idx="41884">
                  <c:v>20942</c:v>
                </c:pt>
                <c:pt idx="41885">
                  <c:v>20942.5</c:v>
                </c:pt>
                <c:pt idx="41886">
                  <c:v>20943</c:v>
                </c:pt>
                <c:pt idx="41887">
                  <c:v>20943.5</c:v>
                </c:pt>
                <c:pt idx="41888">
                  <c:v>20944</c:v>
                </c:pt>
                <c:pt idx="41889">
                  <c:v>20944.5</c:v>
                </c:pt>
                <c:pt idx="41890">
                  <c:v>20945</c:v>
                </c:pt>
                <c:pt idx="41891">
                  <c:v>20945.5</c:v>
                </c:pt>
                <c:pt idx="41892">
                  <c:v>20946</c:v>
                </c:pt>
                <c:pt idx="41893">
                  <c:v>20946.5</c:v>
                </c:pt>
                <c:pt idx="41894">
                  <c:v>20947</c:v>
                </c:pt>
                <c:pt idx="41895">
                  <c:v>20947.5</c:v>
                </c:pt>
                <c:pt idx="41896">
                  <c:v>20948</c:v>
                </c:pt>
                <c:pt idx="41897">
                  <c:v>20948.5</c:v>
                </c:pt>
                <c:pt idx="41898">
                  <c:v>20949</c:v>
                </c:pt>
                <c:pt idx="41899">
                  <c:v>20949.5</c:v>
                </c:pt>
                <c:pt idx="41900">
                  <c:v>20950</c:v>
                </c:pt>
                <c:pt idx="41901">
                  <c:v>20950.5</c:v>
                </c:pt>
                <c:pt idx="41902">
                  <c:v>20951</c:v>
                </c:pt>
                <c:pt idx="41903">
                  <c:v>20951.5</c:v>
                </c:pt>
                <c:pt idx="41904">
                  <c:v>20952</c:v>
                </c:pt>
                <c:pt idx="41905">
                  <c:v>20952.5</c:v>
                </c:pt>
                <c:pt idx="41906">
                  <c:v>20953</c:v>
                </c:pt>
                <c:pt idx="41907">
                  <c:v>20953.5</c:v>
                </c:pt>
                <c:pt idx="41908">
                  <c:v>20954</c:v>
                </c:pt>
                <c:pt idx="41909">
                  <c:v>20954.5</c:v>
                </c:pt>
                <c:pt idx="41910">
                  <c:v>20955</c:v>
                </c:pt>
                <c:pt idx="41911">
                  <c:v>20955.5</c:v>
                </c:pt>
                <c:pt idx="41912">
                  <c:v>20956</c:v>
                </c:pt>
                <c:pt idx="41913">
                  <c:v>20956.5</c:v>
                </c:pt>
                <c:pt idx="41914">
                  <c:v>20957</c:v>
                </c:pt>
                <c:pt idx="41915">
                  <c:v>20957.5</c:v>
                </c:pt>
                <c:pt idx="41916">
                  <c:v>20958</c:v>
                </c:pt>
                <c:pt idx="41917">
                  <c:v>20958.5</c:v>
                </c:pt>
                <c:pt idx="41918">
                  <c:v>20959</c:v>
                </c:pt>
                <c:pt idx="41919">
                  <c:v>20959.5</c:v>
                </c:pt>
                <c:pt idx="41920">
                  <c:v>20960</c:v>
                </c:pt>
                <c:pt idx="41921">
                  <c:v>20960.5</c:v>
                </c:pt>
                <c:pt idx="41922">
                  <c:v>20961</c:v>
                </c:pt>
                <c:pt idx="41923">
                  <c:v>20961.5</c:v>
                </c:pt>
                <c:pt idx="41924">
                  <c:v>20962</c:v>
                </c:pt>
                <c:pt idx="41925">
                  <c:v>20962.5</c:v>
                </c:pt>
                <c:pt idx="41926">
                  <c:v>20963</c:v>
                </c:pt>
                <c:pt idx="41927">
                  <c:v>20963.5</c:v>
                </c:pt>
                <c:pt idx="41928">
                  <c:v>20964</c:v>
                </c:pt>
                <c:pt idx="41929">
                  <c:v>20964.5</c:v>
                </c:pt>
                <c:pt idx="41930">
                  <c:v>20965</c:v>
                </c:pt>
                <c:pt idx="41931">
                  <c:v>20965.5</c:v>
                </c:pt>
                <c:pt idx="41932">
                  <c:v>20966</c:v>
                </c:pt>
                <c:pt idx="41933">
                  <c:v>20966.5</c:v>
                </c:pt>
                <c:pt idx="41934">
                  <c:v>20967</c:v>
                </c:pt>
                <c:pt idx="41935">
                  <c:v>20967.5</c:v>
                </c:pt>
                <c:pt idx="41936">
                  <c:v>20968</c:v>
                </c:pt>
                <c:pt idx="41937">
                  <c:v>20968.5</c:v>
                </c:pt>
                <c:pt idx="41938">
                  <c:v>20969</c:v>
                </c:pt>
                <c:pt idx="41939">
                  <c:v>20969.5</c:v>
                </c:pt>
                <c:pt idx="41940">
                  <c:v>20970</c:v>
                </c:pt>
                <c:pt idx="41941">
                  <c:v>20970.5</c:v>
                </c:pt>
                <c:pt idx="41942">
                  <c:v>20971</c:v>
                </c:pt>
                <c:pt idx="41943">
                  <c:v>20971.5</c:v>
                </c:pt>
                <c:pt idx="41944">
                  <c:v>20972</c:v>
                </c:pt>
                <c:pt idx="41945">
                  <c:v>20972.5</c:v>
                </c:pt>
                <c:pt idx="41946">
                  <c:v>20973</c:v>
                </c:pt>
                <c:pt idx="41947">
                  <c:v>20973.5</c:v>
                </c:pt>
                <c:pt idx="41948">
                  <c:v>20974</c:v>
                </c:pt>
                <c:pt idx="41949">
                  <c:v>20974.5</c:v>
                </c:pt>
                <c:pt idx="41950">
                  <c:v>20975</c:v>
                </c:pt>
                <c:pt idx="41951">
                  <c:v>20975.5</c:v>
                </c:pt>
                <c:pt idx="41952">
                  <c:v>20976</c:v>
                </c:pt>
                <c:pt idx="41953">
                  <c:v>20976.5</c:v>
                </c:pt>
                <c:pt idx="41954">
                  <c:v>20977</c:v>
                </c:pt>
                <c:pt idx="41955">
                  <c:v>20977.5</c:v>
                </c:pt>
                <c:pt idx="41956">
                  <c:v>20978</c:v>
                </c:pt>
                <c:pt idx="41957">
                  <c:v>20978.5</c:v>
                </c:pt>
                <c:pt idx="41958">
                  <c:v>20979</c:v>
                </c:pt>
                <c:pt idx="41959">
                  <c:v>20979.5</c:v>
                </c:pt>
                <c:pt idx="41960">
                  <c:v>20980</c:v>
                </c:pt>
                <c:pt idx="41961">
                  <c:v>20980.5</c:v>
                </c:pt>
                <c:pt idx="41962">
                  <c:v>20981</c:v>
                </c:pt>
                <c:pt idx="41963">
                  <c:v>20981.5</c:v>
                </c:pt>
                <c:pt idx="41964">
                  <c:v>20982</c:v>
                </c:pt>
                <c:pt idx="41965">
                  <c:v>20982.5</c:v>
                </c:pt>
                <c:pt idx="41966">
                  <c:v>20983</c:v>
                </c:pt>
                <c:pt idx="41967">
                  <c:v>20983.5</c:v>
                </c:pt>
                <c:pt idx="41968">
                  <c:v>20984</c:v>
                </c:pt>
                <c:pt idx="41969">
                  <c:v>20984.5</c:v>
                </c:pt>
                <c:pt idx="41970">
                  <c:v>20985</c:v>
                </c:pt>
                <c:pt idx="41971">
                  <c:v>20985.5</c:v>
                </c:pt>
                <c:pt idx="41972">
                  <c:v>20986</c:v>
                </c:pt>
                <c:pt idx="41973">
                  <c:v>20986.5</c:v>
                </c:pt>
                <c:pt idx="41974">
                  <c:v>20987</c:v>
                </c:pt>
                <c:pt idx="41975">
                  <c:v>20987.5</c:v>
                </c:pt>
                <c:pt idx="41976">
                  <c:v>20988</c:v>
                </c:pt>
                <c:pt idx="41977">
                  <c:v>20988.5</c:v>
                </c:pt>
                <c:pt idx="41978">
                  <c:v>20989</c:v>
                </c:pt>
                <c:pt idx="41979">
                  <c:v>20989.5</c:v>
                </c:pt>
                <c:pt idx="41980">
                  <c:v>20990</c:v>
                </c:pt>
                <c:pt idx="41981">
                  <c:v>20990.5</c:v>
                </c:pt>
                <c:pt idx="41982">
                  <c:v>20991</c:v>
                </c:pt>
                <c:pt idx="41983">
                  <c:v>20991.5</c:v>
                </c:pt>
                <c:pt idx="41984">
                  <c:v>20992</c:v>
                </c:pt>
                <c:pt idx="41985">
                  <c:v>20992.5</c:v>
                </c:pt>
                <c:pt idx="41986">
                  <c:v>20993</c:v>
                </c:pt>
                <c:pt idx="41987">
                  <c:v>20993.5</c:v>
                </c:pt>
                <c:pt idx="41988">
                  <c:v>20994</c:v>
                </c:pt>
                <c:pt idx="41989">
                  <c:v>20994.5</c:v>
                </c:pt>
                <c:pt idx="41990">
                  <c:v>20995</c:v>
                </c:pt>
                <c:pt idx="41991">
                  <c:v>20995.5</c:v>
                </c:pt>
                <c:pt idx="41992">
                  <c:v>20996</c:v>
                </c:pt>
                <c:pt idx="41993">
                  <c:v>20996.5</c:v>
                </c:pt>
                <c:pt idx="41994">
                  <c:v>20997</c:v>
                </c:pt>
                <c:pt idx="41995">
                  <c:v>20997.5</c:v>
                </c:pt>
                <c:pt idx="41996">
                  <c:v>20998</c:v>
                </c:pt>
                <c:pt idx="41997">
                  <c:v>20998.5</c:v>
                </c:pt>
                <c:pt idx="41998">
                  <c:v>20999</c:v>
                </c:pt>
                <c:pt idx="41999">
                  <c:v>20999.5</c:v>
                </c:pt>
                <c:pt idx="42000">
                  <c:v>21000</c:v>
                </c:pt>
                <c:pt idx="42001">
                  <c:v>21000.5</c:v>
                </c:pt>
                <c:pt idx="42002">
                  <c:v>21001</c:v>
                </c:pt>
                <c:pt idx="42003">
                  <c:v>21001.5</c:v>
                </c:pt>
                <c:pt idx="42004">
                  <c:v>21002</c:v>
                </c:pt>
                <c:pt idx="42005">
                  <c:v>21002.5</c:v>
                </c:pt>
                <c:pt idx="42006">
                  <c:v>21003</c:v>
                </c:pt>
                <c:pt idx="42007">
                  <c:v>21003.5</c:v>
                </c:pt>
                <c:pt idx="42008">
                  <c:v>21004</c:v>
                </c:pt>
                <c:pt idx="42009">
                  <c:v>21004.5</c:v>
                </c:pt>
                <c:pt idx="42010">
                  <c:v>21005</c:v>
                </c:pt>
                <c:pt idx="42011">
                  <c:v>21005.5</c:v>
                </c:pt>
                <c:pt idx="42012">
                  <c:v>21006</c:v>
                </c:pt>
                <c:pt idx="42013">
                  <c:v>21006.5</c:v>
                </c:pt>
                <c:pt idx="42014">
                  <c:v>21007</c:v>
                </c:pt>
                <c:pt idx="42015">
                  <c:v>21007.5</c:v>
                </c:pt>
                <c:pt idx="42016">
                  <c:v>21008</c:v>
                </c:pt>
                <c:pt idx="42017">
                  <c:v>21008.5</c:v>
                </c:pt>
                <c:pt idx="42018">
                  <c:v>21009</c:v>
                </c:pt>
                <c:pt idx="42019">
                  <c:v>21009.5</c:v>
                </c:pt>
                <c:pt idx="42020">
                  <c:v>21010</c:v>
                </c:pt>
                <c:pt idx="42021">
                  <c:v>21010.5</c:v>
                </c:pt>
                <c:pt idx="42022">
                  <c:v>21011</c:v>
                </c:pt>
                <c:pt idx="42023">
                  <c:v>21011.5</c:v>
                </c:pt>
                <c:pt idx="42024">
                  <c:v>21012</c:v>
                </c:pt>
                <c:pt idx="42025">
                  <c:v>21012.5</c:v>
                </c:pt>
                <c:pt idx="42026">
                  <c:v>21013</c:v>
                </c:pt>
                <c:pt idx="42027">
                  <c:v>21013.5</c:v>
                </c:pt>
                <c:pt idx="42028">
                  <c:v>21014</c:v>
                </c:pt>
                <c:pt idx="42029">
                  <c:v>21014.5</c:v>
                </c:pt>
                <c:pt idx="42030">
                  <c:v>21015</c:v>
                </c:pt>
                <c:pt idx="42031">
                  <c:v>21015.5</c:v>
                </c:pt>
                <c:pt idx="42032">
                  <c:v>21016</c:v>
                </c:pt>
                <c:pt idx="42033">
                  <c:v>21016.5</c:v>
                </c:pt>
                <c:pt idx="42034">
                  <c:v>21017</c:v>
                </c:pt>
                <c:pt idx="42035">
                  <c:v>21017.5</c:v>
                </c:pt>
                <c:pt idx="42036">
                  <c:v>21018</c:v>
                </c:pt>
                <c:pt idx="42037">
                  <c:v>21018.5</c:v>
                </c:pt>
                <c:pt idx="42038">
                  <c:v>21019</c:v>
                </c:pt>
                <c:pt idx="42039">
                  <c:v>21019.5</c:v>
                </c:pt>
                <c:pt idx="42040">
                  <c:v>21020</c:v>
                </c:pt>
                <c:pt idx="42041">
                  <c:v>21020.5</c:v>
                </c:pt>
                <c:pt idx="42042">
                  <c:v>21021</c:v>
                </c:pt>
                <c:pt idx="42043">
                  <c:v>21021.5</c:v>
                </c:pt>
                <c:pt idx="42044">
                  <c:v>21022</c:v>
                </c:pt>
                <c:pt idx="42045">
                  <c:v>21022.5</c:v>
                </c:pt>
                <c:pt idx="42046">
                  <c:v>21023</c:v>
                </c:pt>
                <c:pt idx="42047">
                  <c:v>21023.5</c:v>
                </c:pt>
                <c:pt idx="42048">
                  <c:v>21024</c:v>
                </c:pt>
                <c:pt idx="42049">
                  <c:v>21024.5</c:v>
                </c:pt>
                <c:pt idx="42050">
                  <c:v>21025</c:v>
                </c:pt>
                <c:pt idx="42051">
                  <c:v>21025.5</c:v>
                </c:pt>
                <c:pt idx="42052">
                  <c:v>21026</c:v>
                </c:pt>
                <c:pt idx="42053">
                  <c:v>21026.5</c:v>
                </c:pt>
                <c:pt idx="42054">
                  <c:v>21027</c:v>
                </c:pt>
                <c:pt idx="42055">
                  <c:v>21027.5</c:v>
                </c:pt>
                <c:pt idx="42056">
                  <c:v>21028</c:v>
                </c:pt>
                <c:pt idx="42057">
                  <c:v>21028.5</c:v>
                </c:pt>
                <c:pt idx="42058">
                  <c:v>21029</c:v>
                </c:pt>
                <c:pt idx="42059">
                  <c:v>21029.5</c:v>
                </c:pt>
                <c:pt idx="42060">
                  <c:v>21030</c:v>
                </c:pt>
                <c:pt idx="42061">
                  <c:v>21030.5</c:v>
                </c:pt>
                <c:pt idx="42062">
                  <c:v>21031</c:v>
                </c:pt>
                <c:pt idx="42063">
                  <c:v>21031.5</c:v>
                </c:pt>
                <c:pt idx="42064">
                  <c:v>21032</c:v>
                </c:pt>
                <c:pt idx="42065">
                  <c:v>21032.5</c:v>
                </c:pt>
                <c:pt idx="42066">
                  <c:v>21033</c:v>
                </c:pt>
                <c:pt idx="42067">
                  <c:v>21033.5</c:v>
                </c:pt>
                <c:pt idx="42068">
                  <c:v>21034</c:v>
                </c:pt>
                <c:pt idx="42069">
                  <c:v>21034.5</c:v>
                </c:pt>
                <c:pt idx="42070">
                  <c:v>21035</c:v>
                </c:pt>
                <c:pt idx="42071">
                  <c:v>21035.5</c:v>
                </c:pt>
                <c:pt idx="42072">
                  <c:v>21036</c:v>
                </c:pt>
                <c:pt idx="42073">
                  <c:v>21036.5</c:v>
                </c:pt>
                <c:pt idx="42074">
                  <c:v>21037</c:v>
                </c:pt>
                <c:pt idx="42075">
                  <c:v>21037.5</c:v>
                </c:pt>
                <c:pt idx="42076">
                  <c:v>21038</c:v>
                </c:pt>
                <c:pt idx="42077">
                  <c:v>21038.5</c:v>
                </c:pt>
                <c:pt idx="42078">
                  <c:v>21039</c:v>
                </c:pt>
                <c:pt idx="42079">
                  <c:v>21039.5</c:v>
                </c:pt>
                <c:pt idx="42080">
                  <c:v>21040</c:v>
                </c:pt>
                <c:pt idx="42081">
                  <c:v>21040.5</c:v>
                </c:pt>
                <c:pt idx="42082">
                  <c:v>21041</c:v>
                </c:pt>
                <c:pt idx="42083">
                  <c:v>21041.5</c:v>
                </c:pt>
                <c:pt idx="42084">
                  <c:v>21042</c:v>
                </c:pt>
                <c:pt idx="42085">
                  <c:v>21042.5</c:v>
                </c:pt>
                <c:pt idx="42086">
                  <c:v>21043</c:v>
                </c:pt>
                <c:pt idx="42087">
                  <c:v>21043.5</c:v>
                </c:pt>
                <c:pt idx="42088">
                  <c:v>21044</c:v>
                </c:pt>
                <c:pt idx="42089">
                  <c:v>21044.5</c:v>
                </c:pt>
                <c:pt idx="42090">
                  <c:v>21045</c:v>
                </c:pt>
                <c:pt idx="42091">
                  <c:v>21045.5</c:v>
                </c:pt>
                <c:pt idx="42092">
                  <c:v>21046</c:v>
                </c:pt>
                <c:pt idx="42093">
                  <c:v>21046.5</c:v>
                </c:pt>
                <c:pt idx="42094">
                  <c:v>21047</c:v>
                </c:pt>
                <c:pt idx="42095">
                  <c:v>21047.5</c:v>
                </c:pt>
                <c:pt idx="42096">
                  <c:v>21048</c:v>
                </c:pt>
                <c:pt idx="42097">
                  <c:v>21048.5</c:v>
                </c:pt>
                <c:pt idx="42098">
                  <c:v>21049</c:v>
                </c:pt>
                <c:pt idx="42099">
                  <c:v>21049.5</c:v>
                </c:pt>
                <c:pt idx="42100">
                  <c:v>21050</c:v>
                </c:pt>
                <c:pt idx="42101">
                  <c:v>21050.5</c:v>
                </c:pt>
                <c:pt idx="42102">
                  <c:v>21051</c:v>
                </c:pt>
                <c:pt idx="42103">
                  <c:v>21051.5</c:v>
                </c:pt>
                <c:pt idx="42104">
                  <c:v>21052</c:v>
                </c:pt>
                <c:pt idx="42105">
                  <c:v>21052.5</c:v>
                </c:pt>
                <c:pt idx="42106">
                  <c:v>21053</c:v>
                </c:pt>
                <c:pt idx="42107">
                  <c:v>21053.5</c:v>
                </c:pt>
                <c:pt idx="42108">
                  <c:v>21054</c:v>
                </c:pt>
                <c:pt idx="42109">
                  <c:v>21054.5</c:v>
                </c:pt>
                <c:pt idx="42110">
                  <c:v>21055</c:v>
                </c:pt>
                <c:pt idx="42111">
                  <c:v>21055.5</c:v>
                </c:pt>
                <c:pt idx="42112">
                  <c:v>21056</c:v>
                </c:pt>
                <c:pt idx="42113">
                  <c:v>21056.5</c:v>
                </c:pt>
                <c:pt idx="42114">
                  <c:v>21057</c:v>
                </c:pt>
                <c:pt idx="42115">
                  <c:v>21057.5</c:v>
                </c:pt>
                <c:pt idx="42116">
                  <c:v>21058</c:v>
                </c:pt>
                <c:pt idx="42117">
                  <c:v>21058.5</c:v>
                </c:pt>
                <c:pt idx="42118">
                  <c:v>21059</c:v>
                </c:pt>
                <c:pt idx="42119">
                  <c:v>21059.5</c:v>
                </c:pt>
                <c:pt idx="42120">
                  <c:v>21060</c:v>
                </c:pt>
                <c:pt idx="42121">
                  <c:v>21060.5</c:v>
                </c:pt>
                <c:pt idx="42122">
                  <c:v>21061</c:v>
                </c:pt>
                <c:pt idx="42123">
                  <c:v>21061.5</c:v>
                </c:pt>
                <c:pt idx="42124">
                  <c:v>21062</c:v>
                </c:pt>
                <c:pt idx="42125">
                  <c:v>21062.5</c:v>
                </c:pt>
                <c:pt idx="42126">
                  <c:v>21063</c:v>
                </c:pt>
                <c:pt idx="42127">
                  <c:v>21063.5</c:v>
                </c:pt>
                <c:pt idx="42128">
                  <c:v>21064</c:v>
                </c:pt>
                <c:pt idx="42129">
                  <c:v>21064.5</c:v>
                </c:pt>
                <c:pt idx="42130">
                  <c:v>21065</c:v>
                </c:pt>
                <c:pt idx="42131">
                  <c:v>21065.5</c:v>
                </c:pt>
                <c:pt idx="42132">
                  <c:v>21066</c:v>
                </c:pt>
                <c:pt idx="42133">
                  <c:v>21066.5</c:v>
                </c:pt>
                <c:pt idx="42134">
                  <c:v>21067</c:v>
                </c:pt>
                <c:pt idx="42135">
                  <c:v>21067.5</c:v>
                </c:pt>
                <c:pt idx="42136">
                  <c:v>21068</c:v>
                </c:pt>
                <c:pt idx="42137">
                  <c:v>21068.5</c:v>
                </c:pt>
                <c:pt idx="42138">
                  <c:v>21069</c:v>
                </c:pt>
                <c:pt idx="42139">
                  <c:v>21069.5</c:v>
                </c:pt>
                <c:pt idx="42140">
                  <c:v>21070</c:v>
                </c:pt>
                <c:pt idx="42141">
                  <c:v>21070.5</c:v>
                </c:pt>
                <c:pt idx="42142">
                  <c:v>21071</c:v>
                </c:pt>
                <c:pt idx="42143">
                  <c:v>21071.5</c:v>
                </c:pt>
                <c:pt idx="42144">
                  <c:v>21072</c:v>
                </c:pt>
                <c:pt idx="42145">
                  <c:v>21072.5</c:v>
                </c:pt>
                <c:pt idx="42146">
                  <c:v>21073</c:v>
                </c:pt>
                <c:pt idx="42147">
                  <c:v>21073.5</c:v>
                </c:pt>
                <c:pt idx="42148">
                  <c:v>21074</c:v>
                </c:pt>
                <c:pt idx="42149">
                  <c:v>21074.5</c:v>
                </c:pt>
                <c:pt idx="42150">
                  <c:v>21075</c:v>
                </c:pt>
                <c:pt idx="42151">
                  <c:v>21075.5</c:v>
                </c:pt>
                <c:pt idx="42152">
                  <c:v>21076</c:v>
                </c:pt>
                <c:pt idx="42153">
                  <c:v>21076.5</c:v>
                </c:pt>
                <c:pt idx="42154">
                  <c:v>21077</c:v>
                </c:pt>
                <c:pt idx="42155">
                  <c:v>21077.5</c:v>
                </c:pt>
                <c:pt idx="42156">
                  <c:v>21078</c:v>
                </c:pt>
                <c:pt idx="42157">
                  <c:v>21078.5</c:v>
                </c:pt>
                <c:pt idx="42158">
                  <c:v>21079</c:v>
                </c:pt>
                <c:pt idx="42159">
                  <c:v>21079.5</c:v>
                </c:pt>
                <c:pt idx="42160">
                  <c:v>21080</c:v>
                </c:pt>
                <c:pt idx="42161">
                  <c:v>21080.5</c:v>
                </c:pt>
                <c:pt idx="42162">
                  <c:v>21081</c:v>
                </c:pt>
                <c:pt idx="42163">
                  <c:v>21081.5</c:v>
                </c:pt>
                <c:pt idx="42164">
                  <c:v>21082</c:v>
                </c:pt>
                <c:pt idx="42165">
                  <c:v>21082.5</c:v>
                </c:pt>
                <c:pt idx="42166">
                  <c:v>21083</c:v>
                </c:pt>
                <c:pt idx="42167">
                  <c:v>21083.5</c:v>
                </c:pt>
                <c:pt idx="42168">
                  <c:v>21084</c:v>
                </c:pt>
                <c:pt idx="42169">
                  <c:v>21084.5</c:v>
                </c:pt>
                <c:pt idx="42170">
                  <c:v>21085</c:v>
                </c:pt>
                <c:pt idx="42171">
                  <c:v>21085.5</c:v>
                </c:pt>
                <c:pt idx="42172">
                  <c:v>21086</c:v>
                </c:pt>
                <c:pt idx="42173">
                  <c:v>21086.5</c:v>
                </c:pt>
                <c:pt idx="42174">
                  <c:v>21087</c:v>
                </c:pt>
                <c:pt idx="42175">
                  <c:v>21087.5</c:v>
                </c:pt>
                <c:pt idx="42176">
                  <c:v>21088</c:v>
                </c:pt>
                <c:pt idx="42177">
                  <c:v>21088.5</c:v>
                </c:pt>
                <c:pt idx="42178">
                  <c:v>21089</c:v>
                </c:pt>
                <c:pt idx="42179">
                  <c:v>21089.5</c:v>
                </c:pt>
                <c:pt idx="42180">
                  <c:v>21090</c:v>
                </c:pt>
                <c:pt idx="42181">
                  <c:v>21090.5</c:v>
                </c:pt>
                <c:pt idx="42182">
                  <c:v>21091</c:v>
                </c:pt>
                <c:pt idx="42183">
                  <c:v>21091.5</c:v>
                </c:pt>
                <c:pt idx="42184">
                  <c:v>21092</c:v>
                </c:pt>
                <c:pt idx="42185">
                  <c:v>21092.5</c:v>
                </c:pt>
                <c:pt idx="42186">
                  <c:v>21093</c:v>
                </c:pt>
                <c:pt idx="42187">
                  <c:v>21093.5</c:v>
                </c:pt>
                <c:pt idx="42188">
                  <c:v>21094</c:v>
                </c:pt>
                <c:pt idx="42189">
                  <c:v>21094.5</c:v>
                </c:pt>
                <c:pt idx="42190">
                  <c:v>21095</c:v>
                </c:pt>
                <c:pt idx="42191">
                  <c:v>21095.5</c:v>
                </c:pt>
                <c:pt idx="42192">
                  <c:v>21096</c:v>
                </c:pt>
                <c:pt idx="42193">
                  <c:v>21096.5</c:v>
                </c:pt>
                <c:pt idx="42194">
                  <c:v>21097</c:v>
                </c:pt>
                <c:pt idx="42195">
                  <c:v>21097.5</c:v>
                </c:pt>
                <c:pt idx="42196">
                  <c:v>21098</c:v>
                </c:pt>
                <c:pt idx="42197">
                  <c:v>21098.5</c:v>
                </c:pt>
                <c:pt idx="42198">
                  <c:v>21099</c:v>
                </c:pt>
                <c:pt idx="42199">
                  <c:v>21099.5</c:v>
                </c:pt>
                <c:pt idx="42200">
                  <c:v>21100</c:v>
                </c:pt>
                <c:pt idx="42201">
                  <c:v>21100.5</c:v>
                </c:pt>
                <c:pt idx="42202">
                  <c:v>21101</c:v>
                </c:pt>
                <c:pt idx="42203">
                  <c:v>21101.5</c:v>
                </c:pt>
                <c:pt idx="42204">
                  <c:v>21102</c:v>
                </c:pt>
                <c:pt idx="42205">
                  <c:v>21102.5</c:v>
                </c:pt>
                <c:pt idx="42206">
                  <c:v>21103</c:v>
                </c:pt>
                <c:pt idx="42207">
                  <c:v>21103.5</c:v>
                </c:pt>
                <c:pt idx="42208">
                  <c:v>21104</c:v>
                </c:pt>
                <c:pt idx="42209">
                  <c:v>21104.5</c:v>
                </c:pt>
                <c:pt idx="42210">
                  <c:v>21105</c:v>
                </c:pt>
                <c:pt idx="42211">
                  <c:v>21105.5</c:v>
                </c:pt>
                <c:pt idx="42212">
                  <c:v>21106</c:v>
                </c:pt>
                <c:pt idx="42213">
                  <c:v>21106.5</c:v>
                </c:pt>
                <c:pt idx="42214">
                  <c:v>21107</c:v>
                </c:pt>
                <c:pt idx="42215">
                  <c:v>21107.5</c:v>
                </c:pt>
                <c:pt idx="42216">
                  <c:v>21108</c:v>
                </c:pt>
                <c:pt idx="42217">
                  <c:v>21108.5</c:v>
                </c:pt>
                <c:pt idx="42218">
                  <c:v>21109</c:v>
                </c:pt>
                <c:pt idx="42219">
                  <c:v>21109.5</c:v>
                </c:pt>
                <c:pt idx="42220">
                  <c:v>21110</c:v>
                </c:pt>
                <c:pt idx="42221">
                  <c:v>21110.5</c:v>
                </c:pt>
                <c:pt idx="42222">
                  <c:v>21111</c:v>
                </c:pt>
                <c:pt idx="42223">
                  <c:v>21111.5</c:v>
                </c:pt>
                <c:pt idx="42224">
                  <c:v>21112</c:v>
                </c:pt>
                <c:pt idx="42225">
                  <c:v>21112.5</c:v>
                </c:pt>
                <c:pt idx="42226">
                  <c:v>21113</c:v>
                </c:pt>
                <c:pt idx="42227">
                  <c:v>21113.5</c:v>
                </c:pt>
                <c:pt idx="42228">
                  <c:v>21114</c:v>
                </c:pt>
                <c:pt idx="42229">
                  <c:v>21114.5</c:v>
                </c:pt>
                <c:pt idx="42230">
                  <c:v>21115</c:v>
                </c:pt>
                <c:pt idx="42231">
                  <c:v>21115.5</c:v>
                </c:pt>
                <c:pt idx="42232">
                  <c:v>21116</c:v>
                </c:pt>
                <c:pt idx="42233">
                  <c:v>21116.5</c:v>
                </c:pt>
                <c:pt idx="42234">
                  <c:v>21117</c:v>
                </c:pt>
                <c:pt idx="42235">
                  <c:v>21117.5</c:v>
                </c:pt>
                <c:pt idx="42236">
                  <c:v>21118</c:v>
                </c:pt>
                <c:pt idx="42237">
                  <c:v>21118.5</c:v>
                </c:pt>
                <c:pt idx="42238">
                  <c:v>21119</c:v>
                </c:pt>
                <c:pt idx="42239">
                  <c:v>21119.5</c:v>
                </c:pt>
                <c:pt idx="42240">
                  <c:v>21120</c:v>
                </c:pt>
                <c:pt idx="42241">
                  <c:v>21120.5</c:v>
                </c:pt>
                <c:pt idx="42242">
                  <c:v>21121</c:v>
                </c:pt>
                <c:pt idx="42243">
                  <c:v>21121.5</c:v>
                </c:pt>
                <c:pt idx="42244">
                  <c:v>21122</c:v>
                </c:pt>
                <c:pt idx="42245">
                  <c:v>21122.5</c:v>
                </c:pt>
                <c:pt idx="42246">
                  <c:v>21123</c:v>
                </c:pt>
                <c:pt idx="42247">
                  <c:v>21123.5</c:v>
                </c:pt>
                <c:pt idx="42248">
                  <c:v>21124</c:v>
                </c:pt>
                <c:pt idx="42249">
                  <c:v>21124.5</c:v>
                </c:pt>
                <c:pt idx="42250">
                  <c:v>21125</c:v>
                </c:pt>
                <c:pt idx="42251">
                  <c:v>21125.5</c:v>
                </c:pt>
                <c:pt idx="42252">
                  <c:v>21126</c:v>
                </c:pt>
                <c:pt idx="42253">
                  <c:v>21126.5</c:v>
                </c:pt>
                <c:pt idx="42254">
                  <c:v>21127</c:v>
                </c:pt>
                <c:pt idx="42255">
                  <c:v>21127.5</c:v>
                </c:pt>
                <c:pt idx="42256">
                  <c:v>21128</c:v>
                </c:pt>
                <c:pt idx="42257">
                  <c:v>21128.5</c:v>
                </c:pt>
                <c:pt idx="42258">
                  <c:v>21129</c:v>
                </c:pt>
                <c:pt idx="42259">
                  <c:v>21129.5</c:v>
                </c:pt>
                <c:pt idx="42260">
                  <c:v>21130</c:v>
                </c:pt>
                <c:pt idx="42261">
                  <c:v>21130.5</c:v>
                </c:pt>
                <c:pt idx="42262">
                  <c:v>21131</c:v>
                </c:pt>
                <c:pt idx="42263">
                  <c:v>21131.5</c:v>
                </c:pt>
                <c:pt idx="42264">
                  <c:v>21132</c:v>
                </c:pt>
                <c:pt idx="42265">
                  <c:v>21132.5</c:v>
                </c:pt>
                <c:pt idx="42266">
                  <c:v>21133</c:v>
                </c:pt>
                <c:pt idx="42267">
                  <c:v>21133.5</c:v>
                </c:pt>
                <c:pt idx="42268">
                  <c:v>21134</c:v>
                </c:pt>
                <c:pt idx="42269">
                  <c:v>21134.5</c:v>
                </c:pt>
                <c:pt idx="42270">
                  <c:v>21135</c:v>
                </c:pt>
                <c:pt idx="42271">
                  <c:v>21135.5</c:v>
                </c:pt>
                <c:pt idx="42272">
                  <c:v>21136</c:v>
                </c:pt>
                <c:pt idx="42273">
                  <c:v>21136.5</c:v>
                </c:pt>
                <c:pt idx="42274">
                  <c:v>21137</c:v>
                </c:pt>
                <c:pt idx="42275">
                  <c:v>21137.5</c:v>
                </c:pt>
                <c:pt idx="42276">
                  <c:v>21138</c:v>
                </c:pt>
                <c:pt idx="42277">
                  <c:v>21138.5</c:v>
                </c:pt>
                <c:pt idx="42278">
                  <c:v>21139</c:v>
                </c:pt>
                <c:pt idx="42279">
                  <c:v>21139.5</c:v>
                </c:pt>
                <c:pt idx="42280">
                  <c:v>21140</c:v>
                </c:pt>
                <c:pt idx="42281">
                  <c:v>21140.5</c:v>
                </c:pt>
                <c:pt idx="42282">
                  <c:v>21141</c:v>
                </c:pt>
                <c:pt idx="42283">
                  <c:v>21141.5</c:v>
                </c:pt>
                <c:pt idx="42284">
                  <c:v>21142</c:v>
                </c:pt>
                <c:pt idx="42285">
                  <c:v>21142.5</c:v>
                </c:pt>
                <c:pt idx="42286">
                  <c:v>21143</c:v>
                </c:pt>
                <c:pt idx="42287">
                  <c:v>21143.5</c:v>
                </c:pt>
                <c:pt idx="42288">
                  <c:v>21144</c:v>
                </c:pt>
                <c:pt idx="42289">
                  <c:v>21144.5</c:v>
                </c:pt>
                <c:pt idx="42290">
                  <c:v>21145</c:v>
                </c:pt>
                <c:pt idx="42291">
                  <c:v>21145.5</c:v>
                </c:pt>
                <c:pt idx="42292">
                  <c:v>21146</c:v>
                </c:pt>
                <c:pt idx="42293">
                  <c:v>21146.5</c:v>
                </c:pt>
                <c:pt idx="42294">
                  <c:v>21147</c:v>
                </c:pt>
                <c:pt idx="42295">
                  <c:v>21147.5</c:v>
                </c:pt>
                <c:pt idx="42296">
                  <c:v>21148</c:v>
                </c:pt>
                <c:pt idx="42297">
                  <c:v>21148.5</c:v>
                </c:pt>
                <c:pt idx="42298">
                  <c:v>21149</c:v>
                </c:pt>
                <c:pt idx="42299">
                  <c:v>21149.5</c:v>
                </c:pt>
                <c:pt idx="42300">
                  <c:v>21150</c:v>
                </c:pt>
                <c:pt idx="42301">
                  <c:v>21150.5</c:v>
                </c:pt>
                <c:pt idx="42302">
                  <c:v>21151</c:v>
                </c:pt>
                <c:pt idx="42303">
                  <c:v>21151.5</c:v>
                </c:pt>
                <c:pt idx="42304">
                  <c:v>21152</c:v>
                </c:pt>
                <c:pt idx="42305">
                  <c:v>21152.5</c:v>
                </c:pt>
                <c:pt idx="42306">
                  <c:v>21153</c:v>
                </c:pt>
                <c:pt idx="42307">
                  <c:v>21153.5</c:v>
                </c:pt>
                <c:pt idx="42308">
                  <c:v>21154</c:v>
                </c:pt>
                <c:pt idx="42309">
                  <c:v>21154.5</c:v>
                </c:pt>
                <c:pt idx="42310">
                  <c:v>21155</c:v>
                </c:pt>
                <c:pt idx="42311">
                  <c:v>21155.5</c:v>
                </c:pt>
                <c:pt idx="42312">
                  <c:v>21156</c:v>
                </c:pt>
                <c:pt idx="42313">
                  <c:v>21156.5</c:v>
                </c:pt>
                <c:pt idx="42314">
                  <c:v>21157</c:v>
                </c:pt>
                <c:pt idx="42315">
                  <c:v>21157.5</c:v>
                </c:pt>
                <c:pt idx="42316">
                  <c:v>21158</c:v>
                </c:pt>
                <c:pt idx="42317">
                  <c:v>21158.5</c:v>
                </c:pt>
                <c:pt idx="42318">
                  <c:v>21159</c:v>
                </c:pt>
                <c:pt idx="42319">
                  <c:v>21159.5</c:v>
                </c:pt>
                <c:pt idx="42320">
                  <c:v>21160</c:v>
                </c:pt>
                <c:pt idx="42321">
                  <c:v>21160.5</c:v>
                </c:pt>
                <c:pt idx="42322">
                  <c:v>21161</c:v>
                </c:pt>
                <c:pt idx="42323">
                  <c:v>21161.5</c:v>
                </c:pt>
                <c:pt idx="42324">
                  <c:v>21162</c:v>
                </c:pt>
                <c:pt idx="42325">
                  <c:v>21162.5</c:v>
                </c:pt>
                <c:pt idx="42326">
                  <c:v>21163</c:v>
                </c:pt>
                <c:pt idx="42327">
                  <c:v>21163.5</c:v>
                </c:pt>
                <c:pt idx="42328">
                  <c:v>21164</c:v>
                </c:pt>
                <c:pt idx="42329">
                  <c:v>21164.5</c:v>
                </c:pt>
                <c:pt idx="42330">
                  <c:v>21165</c:v>
                </c:pt>
                <c:pt idx="42331">
                  <c:v>21165.5</c:v>
                </c:pt>
                <c:pt idx="42332">
                  <c:v>21166</c:v>
                </c:pt>
                <c:pt idx="42333">
                  <c:v>21166.5</c:v>
                </c:pt>
                <c:pt idx="42334">
                  <c:v>21167</c:v>
                </c:pt>
                <c:pt idx="42335">
                  <c:v>21167.5</c:v>
                </c:pt>
                <c:pt idx="42336">
                  <c:v>21168</c:v>
                </c:pt>
                <c:pt idx="42337">
                  <c:v>21168.5</c:v>
                </c:pt>
                <c:pt idx="42338">
                  <c:v>21169</c:v>
                </c:pt>
                <c:pt idx="42339">
                  <c:v>21169.5</c:v>
                </c:pt>
                <c:pt idx="42340">
                  <c:v>21170</c:v>
                </c:pt>
                <c:pt idx="42341">
                  <c:v>21170.5</c:v>
                </c:pt>
                <c:pt idx="42342">
                  <c:v>21171</c:v>
                </c:pt>
                <c:pt idx="42343">
                  <c:v>21171.5</c:v>
                </c:pt>
                <c:pt idx="42344">
                  <c:v>21172</c:v>
                </c:pt>
                <c:pt idx="42345">
                  <c:v>21172.5</c:v>
                </c:pt>
                <c:pt idx="42346">
                  <c:v>21173</c:v>
                </c:pt>
                <c:pt idx="42347">
                  <c:v>21173.5</c:v>
                </c:pt>
                <c:pt idx="42348">
                  <c:v>21174</c:v>
                </c:pt>
                <c:pt idx="42349">
                  <c:v>21174.5</c:v>
                </c:pt>
                <c:pt idx="42350">
                  <c:v>21175</c:v>
                </c:pt>
                <c:pt idx="42351">
                  <c:v>21175.5</c:v>
                </c:pt>
                <c:pt idx="42352">
                  <c:v>21176</c:v>
                </c:pt>
                <c:pt idx="42353">
                  <c:v>21176.5</c:v>
                </c:pt>
                <c:pt idx="42354">
                  <c:v>21177</c:v>
                </c:pt>
                <c:pt idx="42355">
                  <c:v>21177.5</c:v>
                </c:pt>
                <c:pt idx="42356">
                  <c:v>21178</c:v>
                </c:pt>
                <c:pt idx="42357">
                  <c:v>21178.5</c:v>
                </c:pt>
                <c:pt idx="42358">
                  <c:v>21179</c:v>
                </c:pt>
                <c:pt idx="42359">
                  <c:v>21179.5</c:v>
                </c:pt>
                <c:pt idx="42360">
                  <c:v>21180</c:v>
                </c:pt>
                <c:pt idx="42361">
                  <c:v>21180.5</c:v>
                </c:pt>
                <c:pt idx="42362">
                  <c:v>21181</c:v>
                </c:pt>
                <c:pt idx="42363">
                  <c:v>21181.5</c:v>
                </c:pt>
                <c:pt idx="42364">
                  <c:v>21182</c:v>
                </c:pt>
                <c:pt idx="42365">
                  <c:v>21182.5</c:v>
                </c:pt>
                <c:pt idx="42366">
                  <c:v>21183</c:v>
                </c:pt>
                <c:pt idx="42367">
                  <c:v>21183.5</c:v>
                </c:pt>
                <c:pt idx="42368">
                  <c:v>21184</c:v>
                </c:pt>
                <c:pt idx="42369">
                  <c:v>21184.5</c:v>
                </c:pt>
                <c:pt idx="42370">
                  <c:v>21185</c:v>
                </c:pt>
                <c:pt idx="42371">
                  <c:v>21185.5</c:v>
                </c:pt>
                <c:pt idx="42372">
                  <c:v>21186</c:v>
                </c:pt>
                <c:pt idx="42373">
                  <c:v>21186.5</c:v>
                </c:pt>
                <c:pt idx="42374">
                  <c:v>21187</c:v>
                </c:pt>
                <c:pt idx="42375">
                  <c:v>21187.5</c:v>
                </c:pt>
                <c:pt idx="42376">
                  <c:v>21188</c:v>
                </c:pt>
                <c:pt idx="42377">
                  <c:v>21188.5</c:v>
                </c:pt>
                <c:pt idx="42378">
                  <c:v>21189</c:v>
                </c:pt>
                <c:pt idx="42379">
                  <c:v>21189.5</c:v>
                </c:pt>
                <c:pt idx="42380">
                  <c:v>21190</c:v>
                </c:pt>
                <c:pt idx="42381">
                  <c:v>21190.5</c:v>
                </c:pt>
                <c:pt idx="42382">
                  <c:v>21191</c:v>
                </c:pt>
                <c:pt idx="42383">
                  <c:v>21191.5</c:v>
                </c:pt>
                <c:pt idx="42384">
                  <c:v>21192</c:v>
                </c:pt>
                <c:pt idx="42385">
                  <c:v>21192.5</c:v>
                </c:pt>
                <c:pt idx="42386">
                  <c:v>21193</c:v>
                </c:pt>
                <c:pt idx="42387">
                  <c:v>21193.5</c:v>
                </c:pt>
                <c:pt idx="42388">
                  <c:v>21194</c:v>
                </c:pt>
                <c:pt idx="42389">
                  <c:v>21194.5</c:v>
                </c:pt>
                <c:pt idx="42390">
                  <c:v>21195</c:v>
                </c:pt>
                <c:pt idx="42391">
                  <c:v>21195.5</c:v>
                </c:pt>
                <c:pt idx="42392">
                  <c:v>21196</c:v>
                </c:pt>
                <c:pt idx="42393">
                  <c:v>21196.5</c:v>
                </c:pt>
                <c:pt idx="42394">
                  <c:v>21197</c:v>
                </c:pt>
                <c:pt idx="42395">
                  <c:v>21197.5</c:v>
                </c:pt>
                <c:pt idx="42396">
                  <c:v>21198</c:v>
                </c:pt>
                <c:pt idx="42397">
                  <c:v>21198.5</c:v>
                </c:pt>
                <c:pt idx="42398">
                  <c:v>21199</c:v>
                </c:pt>
                <c:pt idx="42399">
                  <c:v>21199.5</c:v>
                </c:pt>
                <c:pt idx="42400">
                  <c:v>21200</c:v>
                </c:pt>
                <c:pt idx="42401">
                  <c:v>21200.5</c:v>
                </c:pt>
                <c:pt idx="42402">
                  <c:v>21201</c:v>
                </c:pt>
                <c:pt idx="42403">
                  <c:v>21201.5</c:v>
                </c:pt>
                <c:pt idx="42404">
                  <c:v>21202</c:v>
                </c:pt>
                <c:pt idx="42405">
                  <c:v>21202.5</c:v>
                </c:pt>
                <c:pt idx="42406">
                  <c:v>21203</c:v>
                </c:pt>
                <c:pt idx="42407">
                  <c:v>21203.5</c:v>
                </c:pt>
                <c:pt idx="42408">
                  <c:v>21204</c:v>
                </c:pt>
                <c:pt idx="42409">
                  <c:v>21204.5</c:v>
                </c:pt>
                <c:pt idx="42410">
                  <c:v>21205</c:v>
                </c:pt>
                <c:pt idx="42411">
                  <c:v>21205.5</c:v>
                </c:pt>
                <c:pt idx="42412">
                  <c:v>21206</c:v>
                </c:pt>
                <c:pt idx="42413">
                  <c:v>21206.5</c:v>
                </c:pt>
                <c:pt idx="42414">
                  <c:v>21207</c:v>
                </c:pt>
                <c:pt idx="42415">
                  <c:v>21207.5</c:v>
                </c:pt>
                <c:pt idx="42416">
                  <c:v>21208</c:v>
                </c:pt>
                <c:pt idx="42417">
                  <c:v>21208.5</c:v>
                </c:pt>
                <c:pt idx="42418">
                  <c:v>21209</c:v>
                </c:pt>
                <c:pt idx="42419">
                  <c:v>21209.5</c:v>
                </c:pt>
                <c:pt idx="42420">
                  <c:v>21210</c:v>
                </c:pt>
                <c:pt idx="42421">
                  <c:v>21210.5</c:v>
                </c:pt>
                <c:pt idx="42422">
                  <c:v>21211</c:v>
                </c:pt>
                <c:pt idx="42423">
                  <c:v>21211.5</c:v>
                </c:pt>
                <c:pt idx="42424">
                  <c:v>21212</c:v>
                </c:pt>
                <c:pt idx="42425">
                  <c:v>21212.5</c:v>
                </c:pt>
                <c:pt idx="42426">
                  <c:v>21213</c:v>
                </c:pt>
                <c:pt idx="42427">
                  <c:v>21213.5</c:v>
                </c:pt>
                <c:pt idx="42428">
                  <c:v>21214</c:v>
                </c:pt>
                <c:pt idx="42429">
                  <c:v>21214.5</c:v>
                </c:pt>
                <c:pt idx="42430">
                  <c:v>21215</c:v>
                </c:pt>
                <c:pt idx="42431">
                  <c:v>21215.5</c:v>
                </c:pt>
                <c:pt idx="42432">
                  <c:v>21216</c:v>
                </c:pt>
                <c:pt idx="42433">
                  <c:v>21216.5</c:v>
                </c:pt>
                <c:pt idx="42434">
                  <c:v>21217</c:v>
                </c:pt>
                <c:pt idx="42435">
                  <c:v>21217.5</c:v>
                </c:pt>
                <c:pt idx="42436">
                  <c:v>21218</c:v>
                </c:pt>
                <c:pt idx="42437">
                  <c:v>21218.5</c:v>
                </c:pt>
                <c:pt idx="42438">
                  <c:v>21219</c:v>
                </c:pt>
                <c:pt idx="42439">
                  <c:v>21219.5</c:v>
                </c:pt>
                <c:pt idx="42440">
                  <c:v>21220</c:v>
                </c:pt>
                <c:pt idx="42441">
                  <c:v>21220.5</c:v>
                </c:pt>
                <c:pt idx="42442">
                  <c:v>21221</c:v>
                </c:pt>
                <c:pt idx="42443">
                  <c:v>21221.5</c:v>
                </c:pt>
                <c:pt idx="42444">
                  <c:v>21222</c:v>
                </c:pt>
                <c:pt idx="42445">
                  <c:v>21222.5</c:v>
                </c:pt>
                <c:pt idx="42446">
                  <c:v>21223</c:v>
                </c:pt>
                <c:pt idx="42447">
                  <c:v>21223.5</c:v>
                </c:pt>
                <c:pt idx="42448">
                  <c:v>21224</c:v>
                </c:pt>
                <c:pt idx="42449">
                  <c:v>21224.5</c:v>
                </c:pt>
                <c:pt idx="42450">
                  <c:v>21225</c:v>
                </c:pt>
                <c:pt idx="42451">
                  <c:v>21225.5</c:v>
                </c:pt>
                <c:pt idx="42452">
                  <c:v>21226</c:v>
                </c:pt>
                <c:pt idx="42453">
                  <c:v>21226.5</c:v>
                </c:pt>
                <c:pt idx="42454">
                  <c:v>21227</c:v>
                </c:pt>
                <c:pt idx="42455">
                  <c:v>21227.5</c:v>
                </c:pt>
                <c:pt idx="42456">
                  <c:v>21228</c:v>
                </c:pt>
                <c:pt idx="42457">
                  <c:v>21228.5</c:v>
                </c:pt>
                <c:pt idx="42458">
                  <c:v>21229</c:v>
                </c:pt>
                <c:pt idx="42459">
                  <c:v>21229.5</c:v>
                </c:pt>
                <c:pt idx="42460">
                  <c:v>21230</c:v>
                </c:pt>
                <c:pt idx="42461">
                  <c:v>21230.5</c:v>
                </c:pt>
                <c:pt idx="42462">
                  <c:v>21231</c:v>
                </c:pt>
                <c:pt idx="42463">
                  <c:v>21231.5</c:v>
                </c:pt>
                <c:pt idx="42464">
                  <c:v>21232</c:v>
                </c:pt>
                <c:pt idx="42465">
                  <c:v>21232.5</c:v>
                </c:pt>
                <c:pt idx="42466">
                  <c:v>21233</c:v>
                </c:pt>
                <c:pt idx="42467">
                  <c:v>21233.5</c:v>
                </c:pt>
                <c:pt idx="42468">
                  <c:v>21234</c:v>
                </c:pt>
                <c:pt idx="42469">
                  <c:v>21234.5</c:v>
                </c:pt>
                <c:pt idx="42470">
                  <c:v>21235</c:v>
                </c:pt>
                <c:pt idx="42471">
                  <c:v>21235.5</c:v>
                </c:pt>
                <c:pt idx="42472">
                  <c:v>21236</c:v>
                </c:pt>
                <c:pt idx="42473">
                  <c:v>21236.5</c:v>
                </c:pt>
                <c:pt idx="42474">
                  <c:v>21237</c:v>
                </c:pt>
                <c:pt idx="42475">
                  <c:v>21237.5</c:v>
                </c:pt>
                <c:pt idx="42476">
                  <c:v>21238</c:v>
                </c:pt>
                <c:pt idx="42477">
                  <c:v>21238.5</c:v>
                </c:pt>
                <c:pt idx="42478">
                  <c:v>21239</c:v>
                </c:pt>
                <c:pt idx="42479">
                  <c:v>21239.5</c:v>
                </c:pt>
                <c:pt idx="42480">
                  <c:v>21240</c:v>
                </c:pt>
                <c:pt idx="42481">
                  <c:v>21240.5</c:v>
                </c:pt>
                <c:pt idx="42482">
                  <c:v>21241</c:v>
                </c:pt>
                <c:pt idx="42483">
                  <c:v>21241.5</c:v>
                </c:pt>
                <c:pt idx="42484">
                  <c:v>21242</c:v>
                </c:pt>
                <c:pt idx="42485">
                  <c:v>21242.5</c:v>
                </c:pt>
                <c:pt idx="42486">
                  <c:v>21243</c:v>
                </c:pt>
                <c:pt idx="42487">
                  <c:v>21243.5</c:v>
                </c:pt>
                <c:pt idx="42488">
                  <c:v>21244</c:v>
                </c:pt>
                <c:pt idx="42489">
                  <c:v>21244.5</c:v>
                </c:pt>
                <c:pt idx="42490">
                  <c:v>21245</c:v>
                </c:pt>
                <c:pt idx="42491">
                  <c:v>21245.5</c:v>
                </c:pt>
                <c:pt idx="42492">
                  <c:v>21246</c:v>
                </c:pt>
                <c:pt idx="42493">
                  <c:v>21246.5</c:v>
                </c:pt>
                <c:pt idx="42494">
                  <c:v>21247</c:v>
                </c:pt>
                <c:pt idx="42495">
                  <c:v>21247.5</c:v>
                </c:pt>
                <c:pt idx="42496">
                  <c:v>21248</c:v>
                </c:pt>
                <c:pt idx="42497">
                  <c:v>21248.5</c:v>
                </c:pt>
                <c:pt idx="42498">
                  <c:v>21249</c:v>
                </c:pt>
                <c:pt idx="42499">
                  <c:v>21249.5</c:v>
                </c:pt>
                <c:pt idx="42500">
                  <c:v>21250</c:v>
                </c:pt>
                <c:pt idx="42501">
                  <c:v>21250.5</c:v>
                </c:pt>
                <c:pt idx="42502">
                  <c:v>21251</c:v>
                </c:pt>
                <c:pt idx="42503">
                  <c:v>21251.5</c:v>
                </c:pt>
                <c:pt idx="42504">
                  <c:v>21252</c:v>
                </c:pt>
                <c:pt idx="42505">
                  <c:v>21252.5</c:v>
                </c:pt>
                <c:pt idx="42506">
                  <c:v>21253</c:v>
                </c:pt>
                <c:pt idx="42507">
                  <c:v>21253.5</c:v>
                </c:pt>
                <c:pt idx="42508">
                  <c:v>21254</c:v>
                </c:pt>
                <c:pt idx="42509">
                  <c:v>21254.5</c:v>
                </c:pt>
                <c:pt idx="42510">
                  <c:v>21255</c:v>
                </c:pt>
                <c:pt idx="42511">
                  <c:v>21255.5</c:v>
                </c:pt>
                <c:pt idx="42512">
                  <c:v>21256</c:v>
                </c:pt>
                <c:pt idx="42513">
                  <c:v>21256.5</c:v>
                </c:pt>
                <c:pt idx="42514">
                  <c:v>21257</c:v>
                </c:pt>
                <c:pt idx="42515">
                  <c:v>21257.5</c:v>
                </c:pt>
                <c:pt idx="42516">
                  <c:v>21258</c:v>
                </c:pt>
                <c:pt idx="42517">
                  <c:v>21258.5</c:v>
                </c:pt>
                <c:pt idx="42518">
                  <c:v>21259</c:v>
                </c:pt>
                <c:pt idx="42519">
                  <c:v>21259.5</c:v>
                </c:pt>
                <c:pt idx="42520">
                  <c:v>21260</c:v>
                </c:pt>
                <c:pt idx="42521">
                  <c:v>21260.5</c:v>
                </c:pt>
                <c:pt idx="42522">
                  <c:v>21261</c:v>
                </c:pt>
                <c:pt idx="42523">
                  <c:v>21261.5</c:v>
                </c:pt>
                <c:pt idx="42524">
                  <c:v>21262</c:v>
                </c:pt>
                <c:pt idx="42525">
                  <c:v>21262.5</c:v>
                </c:pt>
                <c:pt idx="42526">
                  <c:v>21263</c:v>
                </c:pt>
                <c:pt idx="42527">
                  <c:v>21263.5</c:v>
                </c:pt>
                <c:pt idx="42528">
                  <c:v>21264</c:v>
                </c:pt>
                <c:pt idx="42529">
                  <c:v>21264.5</c:v>
                </c:pt>
                <c:pt idx="42530">
                  <c:v>21265</c:v>
                </c:pt>
                <c:pt idx="42531">
                  <c:v>21265.5</c:v>
                </c:pt>
                <c:pt idx="42532">
                  <c:v>21266</c:v>
                </c:pt>
                <c:pt idx="42533">
                  <c:v>21266.5</c:v>
                </c:pt>
                <c:pt idx="42534">
                  <c:v>21267</c:v>
                </c:pt>
                <c:pt idx="42535">
                  <c:v>21267.5</c:v>
                </c:pt>
                <c:pt idx="42536">
                  <c:v>21268</c:v>
                </c:pt>
                <c:pt idx="42537">
                  <c:v>21268.5</c:v>
                </c:pt>
                <c:pt idx="42538">
                  <c:v>21269</c:v>
                </c:pt>
                <c:pt idx="42539">
                  <c:v>21269.5</c:v>
                </c:pt>
                <c:pt idx="42540">
                  <c:v>21270</c:v>
                </c:pt>
                <c:pt idx="42541">
                  <c:v>21270.5</c:v>
                </c:pt>
                <c:pt idx="42542">
                  <c:v>21271</c:v>
                </c:pt>
                <c:pt idx="42543">
                  <c:v>21271.5</c:v>
                </c:pt>
                <c:pt idx="42544">
                  <c:v>21272</c:v>
                </c:pt>
                <c:pt idx="42545">
                  <c:v>21272.5</c:v>
                </c:pt>
                <c:pt idx="42546">
                  <c:v>21273</c:v>
                </c:pt>
                <c:pt idx="42547">
                  <c:v>21273.5</c:v>
                </c:pt>
                <c:pt idx="42548">
                  <c:v>21274</c:v>
                </c:pt>
                <c:pt idx="42549">
                  <c:v>21274.5</c:v>
                </c:pt>
                <c:pt idx="42550">
                  <c:v>21275</c:v>
                </c:pt>
                <c:pt idx="42551">
                  <c:v>21275.5</c:v>
                </c:pt>
                <c:pt idx="42552">
                  <c:v>21276</c:v>
                </c:pt>
                <c:pt idx="42553">
                  <c:v>21276.5</c:v>
                </c:pt>
                <c:pt idx="42554">
                  <c:v>21277</c:v>
                </c:pt>
                <c:pt idx="42555">
                  <c:v>21277.5</c:v>
                </c:pt>
                <c:pt idx="42556">
                  <c:v>21278</c:v>
                </c:pt>
                <c:pt idx="42557">
                  <c:v>21278.5</c:v>
                </c:pt>
                <c:pt idx="42558">
                  <c:v>21279</c:v>
                </c:pt>
                <c:pt idx="42559">
                  <c:v>21279.5</c:v>
                </c:pt>
                <c:pt idx="42560">
                  <c:v>21280</c:v>
                </c:pt>
                <c:pt idx="42561">
                  <c:v>21280.5</c:v>
                </c:pt>
                <c:pt idx="42562">
                  <c:v>21281</c:v>
                </c:pt>
                <c:pt idx="42563">
                  <c:v>21281.5</c:v>
                </c:pt>
                <c:pt idx="42564">
                  <c:v>21282</c:v>
                </c:pt>
                <c:pt idx="42565">
                  <c:v>21282.5</c:v>
                </c:pt>
                <c:pt idx="42566">
                  <c:v>21283</c:v>
                </c:pt>
                <c:pt idx="42567">
                  <c:v>21283.5</c:v>
                </c:pt>
                <c:pt idx="42568">
                  <c:v>21284</c:v>
                </c:pt>
                <c:pt idx="42569">
                  <c:v>21284.5</c:v>
                </c:pt>
                <c:pt idx="42570">
                  <c:v>21285</c:v>
                </c:pt>
                <c:pt idx="42571">
                  <c:v>21285.5</c:v>
                </c:pt>
                <c:pt idx="42572">
                  <c:v>21286</c:v>
                </c:pt>
                <c:pt idx="42573">
                  <c:v>21286.5</c:v>
                </c:pt>
                <c:pt idx="42574">
                  <c:v>21287</c:v>
                </c:pt>
                <c:pt idx="42575">
                  <c:v>21287.5</c:v>
                </c:pt>
                <c:pt idx="42576">
                  <c:v>21288</c:v>
                </c:pt>
                <c:pt idx="42577">
                  <c:v>21288.5</c:v>
                </c:pt>
                <c:pt idx="42578">
                  <c:v>21289</c:v>
                </c:pt>
                <c:pt idx="42579">
                  <c:v>21289.5</c:v>
                </c:pt>
                <c:pt idx="42580">
                  <c:v>21290</c:v>
                </c:pt>
                <c:pt idx="42581">
                  <c:v>21290.5</c:v>
                </c:pt>
                <c:pt idx="42582">
                  <c:v>21291</c:v>
                </c:pt>
                <c:pt idx="42583">
                  <c:v>21291.5</c:v>
                </c:pt>
                <c:pt idx="42584">
                  <c:v>21292</c:v>
                </c:pt>
                <c:pt idx="42585">
                  <c:v>21292.5</c:v>
                </c:pt>
                <c:pt idx="42586">
                  <c:v>21293</c:v>
                </c:pt>
                <c:pt idx="42587">
                  <c:v>21293.5</c:v>
                </c:pt>
                <c:pt idx="42588">
                  <c:v>21294</c:v>
                </c:pt>
                <c:pt idx="42589">
                  <c:v>21294.5</c:v>
                </c:pt>
                <c:pt idx="42590">
                  <c:v>21295</c:v>
                </c:pt>
                <c:pt idx="42591">
                  <c:v>21295.5</c:v>
                </c:pt>
                <c:pt idx="42592">
                  <c:v>21296</c:v>
                </c:pt>
                <c:pt idx="42593">
                  <c:v>21296.5</c:v>
                </c:pt>
                <c:pt idx="42594">
                  <c:v>21297</c:v>
                </c:pt>
                <c:pt idx="42595">
                  <c:v>21297.5</c:v>
                </c:pt>
                <c:pt idx="42596">
                  <c:v>21298</c:v>
                </c:pt>
                <c:pt idx="42597">
                  <c:v>21298.5</c:v>
                </c:pt>
                <c:pt idx="42598">
                  <c:v>21299</c:v>
                </c:pt>
                <c:pt idx="42599">
                  <c:v>21299.5</c:v>
                </c:pt>
                <c:pt idx="42600">
                  <c:v>21300</c:v>
                </c:pt>
                <c:pt idx="42601">
                  <c:v>21300.5</c:v>
                </c:pt>
                <c:pt idx="42602">
                  <c:v>21301</c:v>
                </c:pt>
                <c:pt idx="42603">
                  <c:v>21301.5</c:v>
                </c:pt>
                <c:pt idx="42604">
                  <c:v>21302</c:v>
                </c:pt>
                <c:pt idx="42605">
                  <c:v>21302.5</c:v>
                </c:pt>
                <c:pt idx="42606">
                  <c:v>21303</c:v>
                </c:pt>
                <c:pt idx="42607">
                  <c:v>21303.5</c:v>
                </c:pt>
                <c:pt idx="42608">
                  <c:v>21304</c:v>
                </c:pt>
                <c:pt idx="42609">
                  <c:v>21304.5</c:v>
                </c:pt>
                <c:pt idx="42610">
                  <c:v>21305</c:v>
                </c:pt>
                <c:pt idx="42611">
                  <c:v>21305.5</c:v>
                </c:pt>
                <c:pt idx="42612">
                  <c:v>21306</c:v>
                </c:pt>
                <c:pt idx="42613">
                  <c:v>21306.5</c:v>
                </c:pt>
                <c:pt idx="42614">
                  <c:v>21307</c:v>
                </c:pt>
                <c:pt idx="42615">
                  <c:v>21307.5</c:v>
                </c:pt>
                <c:pt idx="42616">
                  <c:v>21308</c:v>
                </c:pt>
                <c:pt idx="42617">
                  <c:v>21308.5</c:v>
                </c:pt>
                <c:pt idx="42618">
                  <c:v>21309</c:v>
                </c:pt>
                <c:pt idx="42619">
                  <c:v>21309.5</c:v>
                </c:pt>
                <c:pt idx="42620">
                  <c:v>21310</c:v>
                </c:pt>
                <c:pt idx="42621">
                  <c:v>21310.5</c:v>
                </c:pt>
                <c:pt idx="42622">
                  <c:v>21311</c:v>
                </c:pt>
                <c:pt idx="42623">
                  <c:v>21311.5</c:v>
                </c:pt>
                <c:pt idx="42624">
                  <c:v>21312</c:v>
                </c:pt>
                <c:pt idx="42625">
                  <c:v>21312.5</c:v>
                </c:pt>
                <c:pt idx="42626">
                  <c:v>21313</c:v>
                </c:pt>
                <c:pt idx="42627">
                  <c:v>21313.5</c:v>
                </c:pt>
                <c:pt idx="42628">
                  <c:v>21314</c:v>
                </c:pt>
                <c:pt idx="42629">
                  <c:v>21314.5</c:v>
                </c:pt>
                <c:pt idx="42630">
                  <c:v>21315</c:v>
                </c:pt>
                <c:pt idx="42631">
                  <c:v>21315.5</c:v>
                </c:pt>
                <c:pt idx="42632">
                  <c:v>21316</c:v>
                </c:pt>
                <c:pt idx="42633">
                  <c:v>21316.5</c:v>
                </c:pt>
                <c:pt idx="42634">
                  <c:v>21317</c:v>
                </c:pt>
                <c:pt idx="42635">
                  <c:v>21317.5</c:v>
                </c:pt>
                <c:pt idx="42636">
                  <c:v>21318</c:v>
                </c:pt>
                <c:pt idx="42637">
                  <c:v>21318.5</c:v>
                </c:pt>
                <c:pt idx="42638">
                  <c:v>21319</c:v>
                </c:pt>
                <c:pt idx="42639">
                  <c:v>21319.5</c:v>
                </c:pt>
                <c:pt idx="42640">
                  <c:v>21320</c:v>
                </c:pt>
                <c:pt idx="42641">
                  <c:v>21320.5</c:v>
                </c:pt>
                <c:pt idx="42642">
                  <c:v>21321</c:v>
                </c:pt>
                <c:pt idx="42643">
                  <c:v>21321.5</c:v>
                </c:pt>
                <c:pt idx="42644">
                  <c:v>21322</c:v>
                </c:pt>
                <c:pt idx="42645">
                  <c:v>21322.5</c:v>
                </c:pt>
                <c:pt idx="42646">
                  <c:v>21323</c:v>
                </c:pt>
                <c:pt idx="42647">
                  <c:v>21323.5</c:v>
                </c:pt>
                <c:pt idx="42648">
                  <c:v>21324</c:v>
                </c:pt>
                <c:pt idx="42649">
                  <c:v>21324.5</c:v>
                </c:pt>
                <c:pt idx="42650">
                  <c:v>21325</c:v>
                </c:pt>
                <c:pt idx="42651">
                  <c:v>21325.5</c:v>
                </c:pt>
                <c:pt idx="42652">
                  <c:v>21326</c:v>
                </c:pt>
                <c:pt idx="42653">
                  <c:v>21326.5</c:v>
                </c:pt>
                <c:pt idx="42654">
                  <c:v>21327</c:v>
                </c:pt>
                <c:pt idx="42655">
                  <c:v>21327.5</c:v>
                </c:pt>
                <c:pt idx="42656">
                  <c:v>21328</c:v>
                </c:pt>
                <c:pt idx="42657">
                  <c:v>21328.5</c:v>
                </c:pt>
                <c:pt idx="42658">
                  <c:v>21329</c:v>
                </c:pt>
                <c:pt idx="42659">
                  <c:v>21329.5</c:v>
                </c:pt>
                <c:pt idx="42660">
                  <c:v>21330</c:v>
                </c:pt>
                <c:pt idx="42661">
                  <c:v>21330.5</c:v>
                </c:pt>
                <c:pt idx="42662">
                  <c:v>21331</c:v>
                </c:pt>
                <c:pt idx="42663">
                  <c:v>21331.5</c:v>
                </c:pt>
                <c:pt idx="42664">
                  <c:v>21332</c:v>
                </c:pt>
                <c:pt idx="42665">
                  <c:v>21332.5</c:v>
                </c:pt>
                <c:pt idx="42666">
                  <c:v>21333</c:v>
                </c:pt>
                <c:pt idx="42667">
                  <c:v>21333.5</c:v>
                </c:pt>
                <c:pt idx="42668">
                  <c:v>21334</c:v>
                </c:pt>
                <c:pt idx="42669">
                  <c:v>21334.5</c:v>
                </c:pt>
                <c:pt idx="42670">
                  <c:v>21335</c:v>
                </c:pt>
                <c:pt idx="42671">
                  <c:v>21335.5</c:v>
                </c:pt>
                <c:pt idx="42672">
                  <c:v>21336</c:v>
                </c:pt>
                <c:pt idx="42673">
                  <c:v>21336.5</c:v>
                </c:pt>
                <c:pt idx="42674">
                  <c:v>21337</c:v>
                </c:pt>
                <c:pt idx="42675">
                  <c:v>21337.5</c:v>
                </c:pt>
                <c:pt idx="42676">
                  <c:v>21338</c:v>
                </c:pt>
                <c:pt idx="42677">
                  <c:v>21338.5</c:v>
                </c:pt>
                <c:pt idx="42678">
                  <c:v>21339</c:v>
                </c:pt>
                <c:pt idx="42679">
                  <c:v>21339.5</c:v>
                </c:pt>
                <c:pt idx="42680">
                  <c:v>21340</c:v>
                </c:pt>
                <c:pt idx="42681">
                  <c:v>21340.5</c:v>
                </c:pt>
                <c:pt idx="42682">
                  <c:v>21341</c:v>
                </c:pt>
                <c:pt idx="42683">
                  <c:v>21341.5</c:v>
                </c:pt>
                <c:pt idx="42684">
                  <c:v>21342</c:v>
                </c:pt>
                <c:pt idx="42685">
                  <c:v>21342.5</c:v>
                </c:pt>
                <c:pt idx="42686">
                  <c:v>21343</c:v>
                </c:pt>
                <c:pt idx="42687">
                  <c:v>21343.5</c:v>
                </c:pt>
                <c:pt idx="42688">
                  <c:v>21344</c:v>
                </c:pt>
                <c:pt idx="42689">
                  <c:v>21344.5</c:v>
                </c:pt>
                <c:pt idx="42690">
                  <c:v>21345</c:v>
                </c:pt>
                <c:pt idx="42691">
                  <c:v>21345.5</c:v>
                </c:pt>
                <c:pt idx="42692">
                  <c:v>21346</c:v>
                </c:pt>
                <c:pt idx="42693">
                  <c:v>21346.5</c:v>
                </c:pt>
                <c:pt idx="42694">
                  <c:v>21347</c:v>
                </c:pt>
                <c:pt idx="42695">
                  <c:v>21347.5</c:v>
                </c:pt>
                <c:pt idx="42696">
                  <c:v>21348</c:v>
                </c:pt>
                <c:pt idx="42697">
                  <c:v>21348.5</c:v>
                </c:pt>
                <c:pt idx="42698">
                  <c:v>21349</c:v>
                </c:pt>
                <c:pt idx="42699">
                  <c:v>21349.5</c:v>
                </c:pt>
                <c:pt idx="42700">
                  <c:v>21350</c:v>
                </c:pt>
                <c:pt idx="42701">
                  <c:v>21350.5</c:v>
                </c:pt>
                <c:pt idx="42702">
                  <c:v>21351</c:v>
                </c:pt>
                <c:pt idx="42703">
                  <c:v>21351.5</c:v>
                </c:pt>
                <c:pt idx="42704">
                  <c:v>21352</c:v>
                </c:pt>
                <c:pt idx="42705">
                  <c:v>21352.5</c:v>
                </c:pt>
                <c:pt idx="42706">
                  <c:v>21353</c:v>
                </c:pt>
                <c:pt idx="42707">
                  <c:v>21353.5</c:v>
                </c:pt>
                <c:pt idx="42708">
                  <c:v>21354</c:v>
                </c:pt>
                <c:pt idx="42709">
                  <c:v>21354.5</c:v>
                </c:pt>
                <c:pt idx="42710">
                  <c:v>21355</c:v>
                </c:pt>
                <c:pt idx="42711">
                  <c:v>21355.5</c:v>
                </c:pt>
                <c:pt idx="42712">
                  <c:v>21356</c:v>
                </c:pt>
                <c:pt idx="42713">
                  <c:v>21356.5</c:v>
                </c:pt>
                <c:pt idx="42714">
                  <c:v>21357</c:v>
                </c:pt>
                <c:pt idx="42715">
                  <c:v>21357.5</c:v>
                </c:pt>
                <c:pt idx="42716">
                  <c:v>21358</c:v>
                </c:pt>
                <c:pt idx="42717">
                  <c:v>21358.5</c:v>
                </c:pt>
                <c:pt idx="42718">
                  <c:v>21359</c:v>
                </c:pt>
                <c:pt idx="42719">
                  <c:v>21359.5</c:v>
                </c:pt>
                <c:pt idx="42720">
                  <c:v>21360</c:v>
                </c:pt>
                <c:pt idx="42721">
                  <c:v>21360.5</c:v>
                </c:pt>
                <c:pt idx="42722">
                  <c:v>21361</c:v>
                </c:pt>
                <c:pt idx="42723">
                  <c:v>21361.5</c:v>
                </c:pt>
                <c:pt idx="42724">
                  <c:v>21362</c:v>
                </c:pt>
                <c:pt idx="42725">
                  <c:v>21362.5</c:v>
                </c:pt>
                <c:pt idx="42726">
                  <c:v>21363</c:v>
                </c:pt>
                <c:pt idx="42727">
                  <c:v>21363.5</c:v>
                </c:pt>
                <c:pt idx="42728">
                  <c:v>21364</c:v>
                </c:pt>
                <c:pt idx="42729">
                  <c:v>21364.5</c:v>
                </c:pt>
                <c:pt idx="42730">
                  <c:v>21365</c:v>
                </c:pt>
                <c:pt idx="42731">
                  <c:v>21365.5</c:v>
                </c:pt>
                <c:pt idx="42732">
                  <c:v>21366</c:v>
                </c:pt>
                <c:pt idx="42733">
                  <c:v>21366.5</c:v>
                </c:pt>
                <c:pt idx="42734">
                  <c:v>21367</c:v>
                </c:pt>
                <c:pt idx="42735">
                  <c:v>21367.5</c:v>
                </c:pt>
                <c:pt idx="42736">
                  <c:v>21368</c:v>
                </c:pt>
                <c:pt idx="42737">
                  <c:v>21368.5</c:v>
                </c:pt>
                <c:pt idx="42738">
                  <c:v>21369</c:v>
                </c:pt>
                <c:pt idx="42739">
                  <c:v>21369.5</c:v>
                </c:pt>
                <c:pt idx="42740">
                  <c:v>21370</c:v>
                </c:pt>
                <c:pt idx="42741">
                  <c:v>21370.5</c:v>
                </c:pt>
                <c:pt idx="42742">
                  <c:v>21371</c:v>
                </c:pt>
                <c:pt idx="42743">
                  <c:v>21371.5</c:v>
                </c:pt>
                <c:pt idx="42744">
                  <c:v>21372</c:v>
                </c:pt>
                <c:pt idx="42745">
                  <c:v>21372.5</c:v>
                </c:pt>
                <c:pt idx="42746">
                  <c:v>21373</c:v>
                </c:pt>
                <c:pt idx="42747">
                  <c:v>21373.5</c:v>
                </c:pt>
                <c:pt idx="42748">
                  <c:v>21374</c:v>
                </c:pt>
                <c:pt idx="42749">
                  <c:v>21374.5</c:v>
                </c:pt>
                <c:pt idx="42750">
                  <c:v>21375</c:v>
                </c:pt>
                <c:pt idx="42751">
                  <c:v>21375.5</c:v>
                </c:pt>
                <c:pt idx="42752">
                  <c:v>21376</c:v>
                </c:pt>
                <c:pt idx="42753">
                  <c:v>21376.5</c:v>
                </c:pt>
                <c:pt idx="42754">
                  <c:v>21377</c:v>
                </c:pt>
                <c:pt idx="42755">
                  <c:v>21377.5</c:v>
                </c:pt>
                <c:pt idx="42756">
                  <c:v>21378</c:v>
                </c:pt>
                <c:pt idx="42757">
                  <c:v>21378.5</c:v>
                </c:pt>
                <c:pt idx="42758">
                  <c:v>21379</c:v>
                </c:pt>
                <c:pt idx="42759">
                  <c:v>21379.5</c:v>
                </c:pt>
                <c:pt idx="42760">
                  <c:v>21380</c:v>
                </c:pt>
                <c:pt idx="42761">
                  <c:v>21380.5</c:v>
                </c:pt>
                <c:pt idx="42762">
                  <c:v>21381</c:v>
                </c:pt>
                <c:pt idx="42763">
                  <c:v>21381.5</c:v>
                </c:pt>
                <c:pt idx="42764">
                  <c:v>21382</c:v>
                </c:pt>
                <c:pt idx="42765">
                  <c:v>21382.5</c:v>
                </c:pt>
                <c:pt idx="42766">
                  <c:v>21383</c:v>
                </c:pt>
                <c:pt idx="42767">
                  <c:v>21383.5</c:v>
                </c:pt>
                <c:pt idx="42768">
                  <c:v>21384</c:v>
                </c:pt>
                <c:pt idx="42769">
                  <c:v>21384.5</c:v>
                </c:pt>
                <c:pt idx="42770">
                  <c:v>21385</c:v>
                </c:pt>
                <c:pt idx="42771">
                  <c:v>21385.5</c:v>
                </c:pt>
                <c:pt idx="42772">
                  <c:v>21386</c:v>
                </c:pt>
                <c:pt idx="42773">
                  <c:v>21386.5</c:v>
                </c:pt>
                <c:pt idx="42774">
                  <c:v>21387</c:v>
                </c:pt>
                <c:pt idx="42775">
                  <c:v>21387.5</c:v>
                </c:pt>
                <c:pt idx="42776">
                  <c:v>21388</c:v>
                </c:pt>
                <c:pt idx="42777">
                  <c:v>21388.5</c:v>
                </c:pt>
                <c:pt idx="42778">
                  <c:v>21389</c:v>
                </c:pt>
                <c:pt idx="42779">
                  <c:v>21389.5</c:v>
                </c:pt>
                <c:pt idx="42780">
                  <c:v>21390</c:v>
                </c:pt>
                <c:pt idx="42781">
                  <c:v>21390.5</c:v>
                </c:pt>
                <c:pt idx="42782">
                  <c:v>21391</c:v>
                </c:pt>
                <c:pt idx="42783">
                  <c:v>21391.5</c:v>
                </c:pt>
                <c:pt idx="42784">
                  <c:v>21392</c:v>
                </c:pt>
                <c:pt idx="42785">
                  <c:v>21392.5</c:v>
                </c:pt>
                <c:pt idx="42786">
                  <c:v>21393</c:v>
                </c:pt>
                <c:pt idx="42787">
                  <c:v>21393.5</c:v>
                </c:pt>
                <c:pt idx="42788">
                  <c:v>21394</c:v>
                </c:pt>
                <c:pt idx="42789">
                  <c:v>21394.5</c:v>
                </c:pt>
                <c:pt idx="42790">
                  <c:v>21395</c:v>
                </c:pt>
                <c:pt idx="42791">
                  <c:v>21395.5</c:v>
                </c:pt>
                <c:pt idx="42792">
                  <c:v>21396</c:v>
                </c:pt>
                <c:pt idx="42793">
                  <c:v>21396.5</c:v>
                </c:pt>
                <c:pt idx="42794">
                  <c:v>21397</c:v>
                </c:pt>
                <c:pt idx="42795">
                  <c:v>21397.5</c:v>
                </c:pt>
                <c:pt idx="42796">
                  <c:v>21398</c:v>
                </c:pt>
                <c:pt idx="42797">
                  <c:v>21398.5</c:v>
                </c:pt>
                <c:pt idx="42798">
                  <c:v>21399</c:v>
                </c:pt>
                <c:pt idx="42799">
                  <c:v>21399.5</c:v>
                </c:pt>
                <c:pt idx="42800">
                  <c:v>21400</c:v>
                </c:pt>
                <c:pt idx="42801">
                  <c:v>21400.5</c:v>
                </c:pt>
                <c:pt idx="42802">
                  <c:v>21401</c:v>
                </c:pt>
                <c:pt idx="42803">
                  <c:v>21401.5</c:v>
                </c:pt>
                <c:pt idx="42804">
                  <c:v>21402</c:v>
                </c:pt>
                <c:pt idx="42805">
                  <c:v>21402.5</c:v>
                </c:pt>
                <c:pt idx="42806">
                  <c:v>21403</c:v>
                </c:pt>
                <c:pt idx="42807">
                  <c:v>21403.5</c:v>
                </c:pt>
                <c:pt idx="42808">
                  <c:v>21404</c:v>
                </c:pt>
                <c:pt idx="42809">
                  <c:v>21404.5</c:v>
                </c:pt>
                <c:pt idx="42810">
                  <c:v>21405</c:v>
                </c:pt>
                <c:pt idx="42811">
                  <c:v>21405.5</c:v>
                </c:pt>
                <c:pt idx="42812">
                  <c:v>21406</c:v>
                </c:pt>
                <c:pt idx="42813">
                  <c:v>21406.5</c:v>
                </c:pt>
                <c:pt idx="42814">
                  <c:v>21407</c:v>
                </c:pt>
                <c:pt idx="42815">
                  <c:v>21407.5</c:v>
                </c:pt>
                <c:pt idx="42816">
                  <c:v>21408</c:v>
                </c:pt>
                <c:pt idx="42817">
                  <c:v>21408.5</c:v>
                </c:pt>
                <c:pt idx="42818">
                  <c:v>21409</c:v>
                </c:pt>
                <c:pt idx="42819">
                  <c:v>21409.5</c:v>
                </c:pt>
                <c:pt idx="42820">
                  <c:v>21410</c:v>
                </c:pt>
                <c:pt idx="42821">
                  <c:v>21410.5</c:v>
                </c:pt>
                <c:pt idx="42822">
                  <c:v>21411</c:v>
                </c:pt>
                <c:pt idx="42823">
                  <c:v>21411.5</c:v>
                </c:pt>
                <c:pt idx="42824">
                  <c:v>21412</c:v>
                </c:pt>
                <c:pt idx="42825">
                  <c:v>21412.5</c:v>
                </c:pt>
                <c:pt idx="42826">
                  <c:v>21413</c:v>
                </c:pt>
                <c:pt idx="42827">
                  <c:v>21413.5</c:v>
                </c:pt>
                <c:pt idx="42828">
                  <c:v>21414</c:v>
                </c:pt>
                <c:pt idx="42829">
                  <c:v>21414.5</c:v>
                </c:pt>
                <c:pt idx="42830">
                  <c:v>21415</c:v>
                </c:pt>
                <c:pt idx="42831">
                  <c:v>21415.5</c:v>
                </c:pt>
                <c:pt idx="42832">
                  <c:v>21416</c:v>
                </c:pt>
                <c:pt idx="42833">
                  <c:v>21416.5</c:v>
                </c:pt>
                <c:pt idx="42834">
                  <c:v>21417</c:v>
                </c:pt>
                <c:pt idx="42835">
                  <c:v>21417.5</c:v>
                </c:pt>
                <c:pt idx="42836">
                  <c:v>21418</c:v>
                </c:pt>
                <c:pt idx="42837">
                  <c:v>21418.5</c:v>
                </c:pt>
                <c:pt idx="42838">
                  <c:v>21419</c:v>
                </c:pt>
                <c:pt idx="42839">
                  <c:v>21419.5</c:v>
                </c:pt>
                <c:pt idx="42840">
                  <c:v>21420</c:v>
                </c:pt>
                <c:pt idx="42841">
                  <c:v>21420.5</c:v>
                </c:pt>
                <c:pt idx="42842">
                  <c:v>21421</c:v>
                </c:pt>
                <c:pt idx="42843">
                  <c:v>21421.5</c:v>
                </c:pt>
                <c:pt idx="42844">
                  <c:v>21422</c:v>
                </c:pt>
                <c:pt idx="42845">
                  <c:v>21422.5</c:v>
                </c:pt>
                <c:pt idx="42846">
                  <c:v>21423</c:v>
                </c:pt>
                <c:pt idx="42847">
                  <c:v>21423.5</c:v>
                </c:pt>
                <c:pt idx="42848">
                  <c:v>21424</c:v>
                </c:pt>
                <c:pt idx="42849">
                  <c:v>21424.5</c:v>
                </c:pt>
                <c:pt idx="42850">
                  <c:v>21425</c:v>
                </c:pt>
                <c:pt idx="42851">
                  <c:v>21425.5</c:v>
                </c:pt>
                <c:pt idx="42852">
                  <c:v>21426</c:v>
                </c:pt>
                <c:pt idx="42853">
                  <c:v>21426.5</c:v>
                </c:pt>
                <c:pt idx="42854">
                  <c:v>21427</c:v>
                </c:pt>
                <c:pt idx="42855">
                  <c:v>21427.5</c:v>
                </c:pt>
                <c:pt idx="42856">
                  <c:v>21428</c:v>
                </c:pt>
                <c:pt idx="42857">
                  <c:v>21428.5</c:v>
                </c:pt>
                <c:pt idx="42858">
                  <c:v>21429</c:v>
                </c:pt>
                <c:pt idx="42859">
                  <c:v>21429.5</c:v>
                </c:pt>
                <c:pt idx="42860">
                  <c:v>21430</c:v>
                </c:pt>
                <c:pt idx="42861">
                  <c:v>21430.5</c:v>
                </c:pt>
                <c:pt idx="42862">
                  <c:v>21431</c:v>
                </c:pt>
                <c:pt idx="42863">
                  <c:v>21431.5</c:v>
                </c:pt>
                <c:pt idx="42864">
                  <c:v>21432</c:v>
                </c:pt>
                <c:pt idx="42865">
                  <c:v>21432.5</c:v>
                </c:pt>
                <c:pt idx="42866">
                  <c:v>21433</c:v>
                </c:pt>
                <c:pt idx="42867">
                  <c:v>21433.5</c:v>
                </c:pt>
                <c:pt idx="42868">
                  <c:v>21434</c:v>
                </c:pt>
                <c:pt idx="42869">
                  <c:v>21434.5</c:v>
                </c:pt>
                <c:pt idx="42870">
                  <c:v>21435</c:v>
                </c:pt>
                <c:pt idx="42871">
                  <c:v>21435.5</c:v>
                </c:pt>
                <c:pt idx="42872">
                  <c:v>21436</c:v>
                </c:pt>
                <c:pt idx="42873">
                  <c:v>21436.5</c:v>
                </c:pt>
                <c:pt idx="42874">
                  <c:v>21437</c:v>
                </c:pt>
                <c:pt idx="42875">
                  <c:v>21437.5</c:v>
                </c:pt>
                <c:pt idx="42876">
                  <c:v>21438</c:v>
                </c:pt>
                <c:pt idx="42877">
                  <c:v>21438.5</c:v>
                </c:pt>
                <c:pt idx="42878">
                  <c:v>21439</c:v>
                </c:pt>
                <c:pt idx="42879">
                  <c:v>21439.5</c:v>
                </c:pt>
                <c:pt idx="42880">
                  <c:v>21440</c:v>
                </c:pt>
                <c:pt idx="42881">
                  <c:v>21440.5</c:v>
                </c:pt>
                <c:pt idx="42882">
                  <c:v>21441</c:v>
                </c:pt>
                <c:pt idx="42883">
                  <c:v>21441.5</c:v>
                </c:pt>
                <c:pt idx="42884">
                  <c:v>21442</c:v>
                </c:pt>
                <c:pt idx="42885">
                  <c:v>21442.5</c:v>
                </c:pt>
                <c:pt idx="42886">
                  <c:v>21443</c:v>
                </c:pt>
                <c:pt idx="42887">
                  <c:v>21443.5</c:v>
                </c:pt>
                <c:pt idx="42888">
                  <c:v>21444</c:v>
                </c:pt>
                <c:pt idx="42889">
                  <c:v>21444.5</c:v>
                </c:pt>
                <c:pt idx="42890">
                  <c:v>21445</c:v>
                </c:pt>
                <c:pt idx="42891">
                  <c:v>21445.5</c:v>
                </c:pt>
                <c:pt idx="42892">
                  <c:v>21446</c:v>
                </c:pt>
                <c:pt idx="42893">
                  <c:v>21446.5</c:v>
                </c:pt>
                <c:pt idx="42894">
                  <c:v>21447</c:v>
                </c:pt>
                <c:pt idx="42895">
                  <c:v>21447.5</c:v>
                </c:pt>
                <c:pt idx="42896">
                  <c:v>21448</c:v>
                </c:pt>
                <c:pt idx="42897">
                  <c:v>21448.5</c:v>
                </c:pt>
                <c:pt idx="42898">
                  <c:v>21449</c:v>
                </c:pt>
                <c:pt idx="42899">
                  <c:v>21449.5</c:v>
                </c:pt>
                <c:pt idx="42900">
                  <c:v>21450</c:v>
                </c:pt>
                <c:pt idx="42901">
                  <c:v>21450.5</c:v>
                </c:pt>
                <c:pt idx="42902">
                  <c:v>21451</c:v>
                </c:pt>
                <c:pt idx="42903">
                  <c:v>21451.5</c:v>
                </c:pt>
                <c:pt idx="42904">
                  <c:v>21452</c:v>
                </c:pt>
                <c:pt idx="42905">
                  <c:v>21452.5</c:v>
                </c:pt>
                <c:pt idx="42906">
                  <c:v>21453</c:v>
                </c:pt>
                <c:pt idx="42907">
                  <c:v>21453.5</c:v>
                </c:pt>
                <c:pt idx="42908">
                  <c:v>21454</c:v>
                </c:pt>
                <c:pt idx="42909">
                  <c:v>21454.5</c:v>
                </c:pt>
                <c:pt idx="42910">
                  <c:v>21455</c:v>
                </c:pt>
                <c:pt idx="42911">
                  <c:v>21455.5</c:v>
                </c:pt>
                <c:pt idx="42912">
                  <c:v>21456</c:v>
                </c:pt>
                <c:pt idx="42913">
                  <c:v>21456.5</c:v>
                </c:pt>
                <c:pt idx="42914">
                  <c:v>21457</c:v>
                </c:pt>
                <c:pt idx="42915">
                  <c:v>21457.5</c:v>
                </c:pt>
                <c:pt idx="42916">
                  <c:v>21458</c:v>
                </c:pt>
                <c:pt idx="42917">
                  <c:v>21458.5</c:v>
                </c:pt>
                <c:pt idx="42918">
                  <c:v>21459</c:v>
                </c:pt>
                <c:pt idx="42919">
                  <c:v>21459.5</c:v>
                </c:pt>
                <c:pt idx="42920">
                  <c:v>21460</c:v>
                </c:pt>
                <c:pt idx="42921">
                  <c:v>21460.5</c:v>
                </c:pt>
                <c:pt idx="42922">
                  <c:v>21461</c:v>
                </c:pt>
                <c:pt idx="42923">
                  <c:v>21461.5</c:v>
                </c:pt>
                <c:pt idx="42924">
                  <c:v>21462</c:v>
                </c:pt>
                <c:pt idx="42925">
                  <c:v>21462.5</c:v>
                </c:pt>
                <c:pt idx="42926">
                  <c:v>21463</c:v>
                </c:pt>
                <c:pt idx="42927">
                  <c:v>21463.5</c:v>
                </c:pt>
                <c:pt idx="42928">
                  <c:v>21464</c:v>
                </c:pt>
                <c:pt idx="42929">
                  <c:v>21464.5</c:v>
                </c:pt>
                <c:pt idx="42930">
                  <c:v>21465</c:v>
                </c:pt>
                <c:pt idx="42931">
                  <c:v>21465.5</c:v>
                </c:pt>
                <c:pt idx="42932">
                  <c:v>21466</c:v>
                </c:pt>
                <c:pt idx="42933">
                  <c:v>21466.5</c:v>
                </c:pt>
                <c:pt idx="42934">
                  <c:v>21467</c:v>
                </c:pt>
                <c:pt idx="42935">
                  <c:v>21467.5</c:v>
                </c:pt>
                <c:pt idx="42936">
                  <c:v>21468</c:v>
                </c:pt>
                <c:pt idx="42937">
                  <c:v>21468.5</c:v>
                </c:pt>
                <c:pt idx="42938">
                  <c:v>21469</c:v>
                </c:pt>
                <c:pt idx="42939">
                  <c:v>21469.5</c:v>
                </c:pt>
                <c:pt idx="42940">
                  <c:v>21470</c:v>
                </c:pt>
                <c:pt idx="42941">
                  <c:v>21470.5</c:v>
                </c:pt>
                <c:pt idx="42942">
                  <c:v>21471</c:v>
                </c:pt>
                <c:pt idx="42943">
                  <c:v>21471.5</c:v>
                </c:pt>
                <c:pt idx="42944">
                  <c:v>21472</c:v>
                </c:pt>
                <c:pt idx="42945">
                  <c:v>21472.5</c:v>
                </c:pt>
                <c:pt idx="42946">
                  <c:v>21473</c:v>
                </c:pt>
                <c:pt idx="42947">
                  <c:v>21473.5</c:v>
                </c:pt>
                <c:pt idx="42948">
                  <c:v>21474</c:v>
                </c:pt>
                <c:pt idx="42949">
                  <c:v>21474.5</c:v>
                </c:pt>
                <c:pt idx="42950">
                  <c:v>21475</c:v>
                </c:pt>
                <c:pt idx="42951">
                  <c:v>21475.5</c:v>
                </c:pt>
                <c:pt idx="42952">
                  <c:v>21476</c:v>
                </c:pt>
                <c:pt idx="42953">
                  <c:v>21476.5</c:v>
                </c:pt>
                <c:pt idx="42954">
                  <c:v>21477</c:v>
                </c:pt>
                <c:pt idx="42955">
                  <c:v>21477.5</c:v>
                </c:pt>
                <c:pt idx="42956">
                  <c:v>21478</c:v>
                </c:pt>
                <c:pt idx="42957">
                  <c:v>21478.5</c:v>
                </c:pt>
                <c:pt idx="42958">
                  <c:v>21479</c:v>
                </c:pt>
                <c:pt idx="42959">
                  <c:v>21479.5</c:v>
                </c:pt>
                <c:pt idx="42960">
                  <c:v>21480</c:v>
                </c:pt>
                <c:pt idx="42961">
                  <c:v>21480.5</c:v>
                </c:pt>
                <c:pt idx="42962">
                  <c:v>21481</c:v>
                </c:pt>
                <c:pt idx="42963">
                  <c:v>21481.5</c:v>
                </c:pt>
                <c:pt idx="42964">
                  <c:v>21482</c:v>
                </c:pt>
                <c:pt idx="42965">
                  <c:v>21482.5</c:v>
                </c:pt>
                <c:pt idx="42966">
                  <c:v>21483</c:v>
                </c:pt>
                <c:pt idx="42967">
                  <c:v>21483.5</c:v>
                </c:pt>
                <c:pt idx="42968">
                  <c:v>21484</c:v>
                </c:pt>
                <c:pt idx="42969">
                  <c:v>21484.5</c:v>
                </c:pt>
                <c:pt idx="42970">
                  <c:v>21485</c:v>
                </c:pt>
                <c:pt idx="42971">
                  <c:v>21485.5</c:v>
                </c:pt>
                <c:pt idx="42972">
                  <c:v>21486</c:v>
                </c:pt>
                <c:pt idx="42973">
                  <c:v>21486.5</c:v>
                </c:pt>
                <c:pt idx="42974">
                  <c:v>21487</c:v>
                </c:pt>
                <c:pt idx="42975">
                  <c:v>21487.5</c:v>
                </c:pt>
                <c:pt idx="42976">
                  <c:v>21488</c:v>
                </c:pt>
                <c:pt idx="42977">
                  <c:v>21488.5</c:v>
                </c:pt>
                <c:pt idx="42978">
                  <c:v>21489</c:v>
                </c:pt>
                <c:pt idx="42979">
                  <c:v>21489.5</c:v>
                </c:pt>
                <c:pt idx="42980">
                  <c:v>21490</c:v>
                </c:pt>
                <c:pt idx="42981">
                  <c:v>21490.5</c:v>
                </c:pt>
                <c:pt idx="42982">
                  <c:v>21491</c:v>
                </c:pt>
                <c:pt idx="42983">
                  <c:v>21491.5</c:v>
                </c:pt>
                <c:pt idx="42984">
                  <c:v>21492</c:v>
                </c:pt>
                <c:pt idx="42985">
                  <c:v>21492.5</c:v>
                </c:pt>
                <c:pt idx="42986">
                  <c:v>21493</c:v>
                </c:pt>
                <c:pt idx="42987">
                  <c:v>21493.5</c:v>
                </c:pt>
                <c:pt idx="42988">
                  <c:v>21494</c:v>
                </c:pt>
                <c:pt idx="42989">
                  <c:v>21494.5</c:v>
                </c:pt>
                <c:pt idx="42990">
                  <c:v>21495</c:v>
                </c:pt>
                <c:pt idx="42991">
                  <c:v>21495.5</c:v>
                </c:pt>
                <c:pt idx="42992">
                  <c:v>21496</c:v>
                </c:pt>
                <c:pt idx="42993">
                  <c:v>21496.5</c:v>
                </c:pt>
                <c:pt idx="42994">
                  <c:v>21497</c:v>
                </c:pt>
                <c:pt idx="42995">
                  <c:v>21497.5</c:v>
                </c:pt>
                <c:pt idx="42996">
                  <c:v>21498</c:v>
                </c:pt>
                <c:pt idx="42997">
                  <c:v>21498.5</c:v>
                </c:pt>
                <c:pt idx="42998">
                  <c:v>21499</c:v>
                </c:pt>
                <c:pt idx="42999">
                  <c:v>21499.5</c:v>
                </c:pt>
                <c:pt idx="43000">
                  <c:v>21500</c:v>
                </c:pt>
                <c:pt idx="43001">
                  <c:v>21500.5</c:v>
                </c:pt>
                <c:pt idx="43002">
                  <c:v>21501</c:v>
                </c:pt>
                <c:pt idx="43003">
                  <c:v>21501.5</c:v>
                </c:pt>
                <c:pt idx="43004">
                  <c:v>21502</c:v>
                </c:pt>
                <c:pt idx="43005">
                  <c:v>21502.5</c:v>
                </c:pt>
                <c:pt idx="43006">
                  <c:v>21503</c:v>
                </c:pt>
                <c:pt idx="43007">
                  <c:v>21503.5</c:v>
                </c:pt>
                <c:pt idx="43008">
                  <c:v>21504</c:v>
                </c:pt>
                <c:pt idx="43009">
                  <c:v>21504.5</c:v>
                </c:pt>
                <c:pt idx="43010">
                  <c:v>21505</c:v>
                </c:pt>
                <c:pt idx="43011">
                  <c:v>21505.5</c:v>
                </c:pt>
                <c:pt idx="43012">
                  <c:v>21506</c:v>
                </c:pt>
                <c:pt idx="43013">
                  <c:v>21506.5</c:v>
                </c:pt>
                <c:pt idx="43014">
                  <c:v>21507</c:v>
                </c:pt>
                <c:pt idx="43015">
                  <c:v>21507.5</c:v>
                </c:pt>
                <c:pt idx="43016">
                  <c:v>21508</c:v>
                </c:pt>
                <c:pt idx="43017">
                  <c:v>21508.5</c:v>
                </c:pt>
                <c:pt idx="43018">
                  <c:v>21509</c:v>
                </c:pt>
                <c:pt idx="43019">
                  <c:v>21509.5</c:v>
                </c:pt>
                <c:pt idx="43020">
                  <c:v>21510</c:v>
                </c:pt>
                <c:pt idx="43021">
                  <c:v>21510.5</c:v>
                </c:pt>
                <c:pt idx="43022">
                  <c:v>21511</c:v>
                </c:pt>
                <c:pt idx="43023">
                  <c:v>21511.5</c:v>
                </c:pt>
                <c:pt idx="43024">
                  <c:v>21512</c:v>
                </c:pt>
                <c:pt idx="43025">
                  <c:v>21512.5</c:v>
                </c:pt>
                <c:pt idx="43026">
                  <c:v>21513</c:v>
                </c:pt>
                <c:pt idx="43027">
                  <c:v>21513.5</c:v>
                </c:pt>
                <c:pt idx="43028">
                  <c:v>21514</c:v>
                </c:pt>
                <c:pt idx="43029">
                  <c:v>21514.5</c:v>
                </c:pt>
                <c:pt idx="43030">
                  <c:v>21515</c:v>
                </c:pt>
                <c:pt idx="43031">
                  <c:v>21515.5</c:v>
                </c:pt>
                <c:pt idx="43032">
                  <c:v>21516</c:v>
                </c:pt>
                <c:pt idx="43033">
                  <c:v>21516.5</c:v>
                </c:pt>
                <c:pt idx="43034">
                  <c:v>21517</c:v>
                </c:pt>
                <c:pt idx="43035">
                  <c:v>21517.5</c:v>
                </c:pt>
                <c:pt idx="43036">
                  <c:v>21518</c:v>
                </c:pt>
                <c:pt idx="43037">
                  <c:v>21518.5</c:v>
                </c:pt>
                <c:pt idx="43038">
                  <c:v>21519</c:v>
                </c:pt>
                <c:pt idx="43039">
                  <c:v>21519.5</c:v>
                </c:pt>
                <c:pt idx="43040">
                  <c:v>21520</c:v>
                </c:pt>
                <c:pt idx="43041">
                  <c:v>21520.5</c:v>
                </c:pt>
                <c:pt idx="43042">
                  <c:v>21521</c:v>
                </c:pt>
                <c:pt idx="43043">
                  <c:v>21521.5</c:v>
                </c:pt>
                <c:pt idx="43044">
                  <c:v>21522</c:v>
                </c:pt>
                <c:pt idx="43045">
                  <c:v>21522.5</c:v>
                </c:pt>
                <c:pt idx="43046">
                  <c:v>21523</c:v>
                </c:pt>
                <c:pt idx="43047">
                  <c:v>21523.5</c:v>
                </c:pt>
                <c:pt idx="43048">
                  <c:v>21524</c:v>
                </c:pt>
                <c:pt idx="43049">
                  <c:v>21524.5</c:v>
                </c:pt>
                <c:pt idx="43050">
                  <c:v>21525</c:v>
                </c:pt>
                <c:pt idx="43051">
                  <c:v>21525.5</c:v>
                </c:pt>
                <c:pt idx="43052">
                  <c:v>21526</c:v>
                </c:pt>
                <c:pt idx="43053">
                  <c:v>21526.5</c:v>
                </c:pt>
                <c:pt idx="43054">
                  <c:v>21527</c:v>
                </c:pt>
                <c:pt idx="43055">
                  <c:v>21527.5</c:v>
                </c:pt>
                <c:pt idx="43056">
                  <c:v>21528</c:v>
                </c:pt>
                <c:pt idx="43057">
                  <c:v>21528.5</c:v>
                </c:pt>
                <c:pt idx="43058">
                  <c:v>21529</c:v>
                </c:pt>
                <c:pt idx="43059">
                  <c:v>21529.5</c:v>
                </c:pt>
                <c:pt idx="43060">
                  <c:v>21530</c:v>
                </c:pt>
                <c:pt idx="43061">
                  <c:v>21530.5</c:v>
                </c:pt>
                <c:pt idx="43062">
                  <c:v>21531</c:v>
                </c:pt>
                <c:pt idx="43063">
                  <c:v>21531.5</c:v>
                </c:pt>
                <c:pt idx="43064">
                  <c:v>21532</c:v>
                </c:pt>
                <c:pt idx="43065">
                  <c:v>21532.5</c:v>
                </c:pt>
                <c:pt idx="43066">
                  <c:v>21533</c:v>
                </c:pt>
                <c:pt idx="43067">
                  <c:v>21533.5</c:v>
                </c:pt>
                <c:pt idx="43068">
                  <c:v>21534</c:v>
                </c:pt>
                <c:pt idx="43069">
                  <c:v>21534.5</c:v>
                </c:pt>
                <c:pt idx="43070">
                  <c:v>21535</c:v>
                </c:pt>
                <c:pt idx="43071">
                  <c:v>21535.5</c:v>
                </c:pt>
                <c:pt idx="43072">
                  <c:v>21536</c:v>
                </c:pt>
                <c:pt idx="43073">
                  <c:v>21536.5</c:v>
                </c:pt>
                <c:pt idx="43074">
                  <c:v>21537</c:v>
                </c:pt>
                <c:pt idx="43075">
                  <c:v>21537.5</c:v>
                </c:pt>
                <c:pt idx="43076">
                  <c:v>21538</c:v>
                </c:pt>
                <c:pt idx="43077">
                  <c:v>21538.5</c:v>
                </c:pt>
                <c:pt idx="43078">
                  <c:v>21539</c:v>
                </c:pt>
                <c:pt idx="43079">
                  <c:v>21539.5</c:v>
                </c:pt>
                <c:pt idx="43080">
                  <c:v>21540</c:v>
                </c:pt>
                <c:pt idx="43081">
                  <c:v>21540.5</c:v>
                </c:pt>
                <c:pt idx="43082">
                  <c:v>21541</c:v>
                </c:pt>
                <c:pt idx="43083">
                  <c:v>21541.5</c:v>
                </c:pt>
                <c:pt idx="43084">
                  <c:v>21542</c:v>
                </c:pt>
                <c:pt idx="43085">
                  <c:v>21542.5</c:v>
                </c:pt>
                <c:pt idx="43086">
                  <c:v>21543</c:v>
                </c:pt>
                <c:pt idx="43087">
                  <c:v>21543.5</c:v>
                </c:pt>
                <c:pt idx="43088">
                  <c:v>21544</c:v>
                </c:pt>
                <c:pt idx="43089">
                  <c:v>21544.5</c:v>
                </c:pt>
                <c:pt idx="43090">
                  <c:v>21545</c:v>
                </c:pt>
                <c:pt idx="43091">
                  <c:v>21545.5</c:v>
                </c:pt>
                <c:pt idx="43092">
                  <c:v>21546</c:v>
                </c:pt>
                <c:pt idx="43093">
                  <c:v>21546.5</c:v>
                </c:pt>
                <c:pt idx="43094">
                  <c:v>21547</c:v>
                </c:pt>
                <c:pt idx="43095">
                  <c:v>21547.5</c:v>
                </c:pt>
                <c:pt idx="43096">
                  <c:v>21548</c:v>
                </c:pt>
                <c:pt idx="43097">
                  <c:v>21548.5</c:v>
                </c:pt>
                <c:pt idx="43098">
                  <c:v>21549</c:v>
                </c:pt>
                <c:pt idx="43099">
                  <c:v>21549.5</c:v>
                </c:pt>
                <c:pt idx="43100">
                  <c:v>21550</c:v>
                </c:pt>
                <c:pt idx="43101">
                  <c:v>21550.5</c:v>
                </c:pt>
                <c:pt idx="43102">
                  <c:v>21551</c:v>
                </c:pt>
                <c:pt idx="43103">
                  <c:v>21551.5</c:v>
                </c:pt>
                <c:pt idx="43104">
                  <c:v>21552</c:v>
                </c:pt>
                <c:pt idx="43105">
                  <c:v>21552.5</c:v>
                </c:pt>
                <c:pt idx="43106">
                  <c:v>21553</c:v>
                </c:pt>
                <c:pt idx="43107">
                  <c:v>21553.5</c:v>
                </c:pt>
                <c:pt idx="43108">
                  <c:v>21554</c:v>
                </c:pt>
                <c:pt idx="43109">
                  <c:v>21554.5</c:v>
                </c:pt>
                <c:pt idx="43110">
                  <c:v>21555</c:v>
                </c:pt>
                <c:pt idx="43111">
                  <c:v>21555.5</c:v>
                </c:pt>
                <c:pt idx="43112">
                  <c:v>21556</c:v>
                </c:pt>
                <c:pt idx="43113">
                  <c:v>21556.5</c:v>
                </c:pt>
                <c:pt idx="43114">
                  <c:v>21557</c:v>
                </c:pt>
                <c:pt idx="43115">
                  <c:v>21557.5</c:v>
                </c:pt>
                <c:pt idx="43116">
                  <c:v>21558</c:v>
                </c:pt>
                <c:pt idx="43117">
                  <c:v>21558.5</c:v>
                </c:pt>
                <c:pt idx="43118">
                  <c:v>21559</c:v>
                </c:pt>
                <c:pt idx="43119">
                  <c:v>21559.5</c:v>
                </c:pt>
                <c:pt idx="43120">
                  <c:v>21560</c:v>
                </c:pt>
                <c:pt idx="43121">
                  <c:v>21560.5</c:v>
                </c:pt>
                <c:pt idx="43122">
                  <c:v>21561</c:v>
                </c:pt>
                <c:pt idx="43123">
                  <c:v>21561.5</c:v>
                </c:pt>
                <c:pt idx="43124">
                  <c:v>21562</c:v>
                </c:pt>
                <c:pt idx="43125">
                  <c:v>21562.5</c:v>
                </c:pt>
                <c:pt idx="43126">
                  <c:v>21563</c:v>
                </c:pt>
                <c:pt idx="43127">
                  <c:v>21563.5</c:v>
                </c:pt>
                <c:pt idx="43128">
                  <c:v>21564</c:v>
                </c:pt>
                <c:pt idx="43129">
                  <c:v>21564.5</c:v>
                </c:pt>
                <c:pt idx="43130">
                  <c:v>21565</c:v>
                </c:pt>
                <c:pt idx="43131">
                  <c:v>21565.5</c:v>
                </c:pt>
                <c:pt idx="43132">
                  <c:v>21566</c:v>
                </c:pt>
                <c:pt idx="43133">
                  <c:v>21566.5</c:v>
                </c:pt>
                <c:pt idx="43134">
                  <c:v>21567</c:v>
                </c:pt>
                <c:pt idx="43135">
                  <c:v>21567.5</c:v>
                </c:pt>
                <c:pt idx="43136">
                  <c:v>21568</c:v>
                </c:pt>
                <c:pt idx="43137">
                  <c:v>21568.5</c:v>
                </c:pt>
                <c:pt idx="43138">
                  <c:v>21569</c:v>
                </c:pt>
                <c:pt idx="43139">
                  <c:v>21569.5</c:v>
                </c:pt>
                <c:pt idx="43140">
                  <c:v>21570</c:v>
                </c:pt>
                <c:pt idx="43141">
                  <c:v>21570.5</c:v>
                </c:pt>
                <c:pt idx="43142">
                  <c:v>21571</c:v>
                </c:pt>
                <c:pt idx="43143">
                  <c:v>21571.5</c:v>
                </c:pt>
                <c:pt idx="43144">
                  <c:v>21572</c:v>
                </c:pt>
                <c:pt idx="43145">
                  <c:v>21572.5</c:v>
                </c:pt>
                <c:pt idx="43146">
                  <c:v>21573</c:v>
                </c:pt>
                <c:pt idx="43147">
                  <c:v>21573.5</c:v>
                </c:pt>
                <c:pt idx="43148">
                  <c:v>21574</c:v>
                </c:pt>
                <c:pt idx="43149">
                  <c:v>21574.5</c:v>
                </c:pt>
                <c:pt idx="43150">
                  <c:v>21575</c:v>
                </c:pt>
                <c:pt idx="43151">
                  <c:v>21575.5</c:v>
                </c:pt>
                <c:pt idx="43152">
                  <c:v>21576</c:v>
                </c:pt>
                <c:pt idx="43153">
                  <c:v>21576.5</c:v>
                </c:pt>
                <c:pt idx="43154">
                  <c:v>21577</c:v>
                </c:pt>
                <c:pt idx="43155">
                  <c:v>21577.5</c:v>
                </c:pt>
                <c:pt idx="43156">
                  <c:v>21578</c:v>
                </c:pt>
                <c:pt idx="43157">
                  <c:v>21578.5</c:v>
                </c:pt>
                <c:pt idx="43158">
                  <c:v>21579</c:v>
                </c:pt>
                <c:pt idx="43159">
                  <c:v>21579.5</c:v>
                </c:pt>
                <c:pt idx="43160">
                  <c:v>21580</c:v>
                </c:pt>
                <c:pt idx="43161">
                  <c:v>21580.5</c:v>
                </c:pt>
                <c:pt idx="43162">
                  <c:v>21581</c:v>
                </c:pt>
                <c:pt idx="43163">
                  <c:v>21581.5</c:v>
                </c:pt>
                <c:pt idx="43164">
                  <c:v>21582</c:v>
                </c:pt>
                <c:pt idx="43165">
                  <c:v>21582.5</c:v>
                </c:pt>
                <c:pt idx="43166">
                  <c:v>21583</c:v>
                </c:pt>
                <c:pt idx="43167">
                  <c:v>21583.5</c:v>
                </c:pt>
                <c:pt idx="43168">
                  <c:v>21584</c:v>
                </c:pt>
                <c:pt idx="43169">
                  <c:v>21584.5</c:v>
                </c:pt>
                <c:pt idx="43170">
                  <c:v>21585</c:v>
                </c:pt>
                <c:pt idx="43171">
                  <c:v>21585.5</c:v>
                </c:pt>
                <c:pt idx="43172">
                  <c:v>21586</c:v>
                </c:pt>
                <c:pt idx="43173">
                  <c:v>21586.5</c:v>
                </c:pt>
                <c:pt idx="43174">
                  <c:v>21587</c:v>
                </c:pt>
                <c:pt idx="43175">
                  <c:v>21587.5</c:v>
                </c:pt>
                <c:pt idx="43176">
                  <c:v>21588</c:v>
                </c:pt>
                <c:pt idx="43177">
                  <c:v>21588.5</c:v>
                </c:pt>
                <c:pt idx="43178">
                  <c:v>21589</c:v>
                </c:pt>
                <c:pt idx="43179">
                  <c:v>21589.5</c:v>
                </c:pt>
                <c:pt idx="43180">
                  <c:v>21590</c:v>
                </c:pt>
                <c:pt idx="43181">
                  <c:v>21590.5</c:v>
                </c:pt>
                <c:pt idx="43182">
                  <c:v>21591</c:v>
                </c:pt>
                <c:pt idx="43183">
                  <c:v>21591.5</c:v>
                </c:pt>
                <c:pt idx="43184">
                  <c:v>21592</c:v>
                </c:pt>
                <c:pt idx="43185">
                  <c:v>21592.5</c:v>
                </c:pt>
                <c:pt idx="43186">
                  <c:v>21593</c:v>
                </c:pt>
                <c:pt idx="43187">
                  <c:v>21593.5</c:v>
                </c:pt>
                <c:pt idx="43188">
                  <c:v>21594</c:v>
                </c:pt>
                <c:pt idx="43189">
                  <c:v>21594.5</c:v>
                </c:pt>
                <c:pt idx="43190">
                  <c:v>21595</c:v>
                </c:pt>
                <c:pt idx="43191">
                  <c:v>21595.5</c:v>
                </c:pt>
                <c:pt idx="43192">
                  <c:v>21596</c:v>
                </c:pt>
                <c:pt idx="43193">
                  <c:v>21596.5</c:v>
                </c:pt>
                <c:pt idx="43194">
                  <c:v>21597</c:v>
                </c:pt>
                <c:pt idx="43195">
                  <c:v>21597.5</c:v>
                </c:pt>
                <c:pt idx="43196">
                  <c:v>21598</c:v>
                </c:pt>
                <c:pt idx="43197">
                  <c:v>21598.5</c:v>
                </c:pt>
                <c:pt idx="43198">
                  <c:v>21599</c:v>
                </c:pt>
                <c:pt idx="43199">
                  <c:v>21599.5</c:v>
                </c:pt>
                <c:pt idx="43200">
                  <c:v>21600</c:v>
                </c:pt>
                <c:pt idx="43201">
                  <c:v>21600.5</c:v>
                </c:pt>
                <c:pt idx="43202">
                  <c:v>21601</c:v>
                </c:pt>
                <c:pt idx="43203">
                  <c:v>21601.5</c:v>
                </c:pt>
                <c:pt idx="43204">
                  <c:v>21602</c:v>
                </c:pt>
                <c:pt idx="43205">
                  <c:v>21602.5</c:v>
                </c:pt>
                <c:pt idx="43206">
                  <c:v>21603</c:v>
                </c:pt>
                <c:pt idx="43207">
                  <c:v>21603.5</c:v>
                </c:pt>
                <c:pt idx="43208">
                  <c:v>21604</c:v>
                </c:pt>
                <c:pt idx="43209">
                  <c:v>21604.5</c:v>
                </c:pt>
                <c:pt idx="43210">
                  <c:v>21605</c:v>
                </c:pt>
                <c:pt idx="43211">
                  <c:v>21605.5</c:v>
                </c:pt>
                <c:pt idx="43212">
                  <c:v>21606</c:v>
                </c:pt>
                <c:pt idx="43213">
                  <c:v>21606.5</c:v>
                </c:pt>
                <c:pt idx="43214">
                  <c:v>21607</c:v>
                </c:pt>
                <c:pt idx="43215">
                  <c:v>21607.5</c:v>
                </c:pt>
                <c:pt idx="43216">
                  <c:v>21608</c:v>
                </c:pt>
                <c:pt idx="43217">
                  <c:v>21608.5</c:v>
                </c:pt>
                <c:pt idx="43218">
                  <c:v>21609</c:v>
                </c:pt>
                <c:pt idx="43219">
                  <c:v>21609.5</c:v>
                </c:pt>
                <c:pt idx="43220">
                  <c:v>21610</c:v>
                </c:pt>
                <c:pt idx="43221">
                  <c:v>21610.5</c:v>
                </c:pt>
                <c:pt idx="43222">
                  <c:v>21611</c:v>
                </c:pt>
                <c:pt idx="43223">
                  <c:v>21611.5</c:v>
                </c:pt>
                <c:pt idx="43224">
                  <c:v>21612</c:v>
                </c:pt>
                <c:pt idx="43225">
                  <c:v>21612.5</c:v>
                </c:pt>
                <c:pt idx="43226">
                  <c:v>21613</c:v>
                </c:pt>
                <c:pt idx="43227">
                  <c:v>21613.5</c:v>
                </c:pt>
                <c:pt idx="43228">
                  <c:v>21614</c:v>
                </c:pt>
                <c:pt idx="43229">
                  <c:v>21614.5</c:v>
                </c:pt>
                <c:pt idx="43230">
                  <c:v>21615</c:v>
                </c:pt>
                <c:pt idx="43231">
                  <c:v>21615.5</c:v>
                </c:pt>
                <c:pt idx="43232">
                  <c:v>21616</c:v>
                </c:pt>
                <c:pt idx="43233">
                  <c:v>21616.5</c:v>
                </c:pt>
                <c:pt idx="43234">
                  <c:v>21617</c:v>
                </c:pt>
                <c:pt idx="43235">
                  <c:v>21617.5</c:v>
                </c:pt>
                <c:pt idx="43236">
                  <c:v>21618</c:v>
                </c:pt>
                <c:pt idx="43237">
                  <c:v>21618.5</c:v>
                </c:pt>
                <c:pt idx="43238">
                  <c:v>21619</c:v>
                </c:pt>
                <c:pt idx="43239">
                  <c:v>21619.5</c:v>
                </c:pt>
                <c:pt idx="43240">
                  <c:v>21620</c:v>
                </c:pt>
                <c:pt idx="43241">
                  <c:v>21620.5</c:v>
                </c:pt>
                <c:pt idx="43242">
                  <c:v>21621</c:v>
                </c:pt>
                <c:pt idx="43243">
                  <c:v>21621.5</c:v>
                </c:pt>
                <c:pt idx="43244">
                  <c:v>21622</c:v>
                </c:pt>
                <c:pt idx="43245">
                  <c:v>21622.5</c:v>
                </c:pt>
                <c:pt idx="43246">
                  <c:v>21623</c:v>
                </c:pt>
                <c:pt idx="43247">
                  <c:v>21623.5</c:v>
                </c:pt>
                <c:pt idx="43248">
                  <c:v>21624</c:v>
                </c:pt>
                <c:pt idx="43249">
                  <c:v>21624.5</c:v>
                </c:pt>
                <c:pt idx="43250">
                  <c:v>21625</c:v>
                </c:pt>
                <c:pt idx="43251">
                  <c:v>21625.5</c:v>
                </c:pt>
                <c:pt idx="43252">
                  <c:v>21626</c:v>
                </c:pt>
                <c:pt idx="43253">
                  <c:v>21626.5</c:v>
                </c:pt>
                <c:pt idx="43254">
                  <c:v>21627</c:v>
                </c:pt>
                <c:pt idx="43255">
                  <c:v>21627.5</c:v>
                </c:pt>
                <c:pt idx="43256">
                  <c:v>21628</c:v>
                </c:pt>
                <c:pt idx="43257">
                  <c:v>21628.5</c:v>
                </c:pt>
                <c:pt idx="43258">
                  <c:v>21629</c:v>
                </c:pt>
                <c:pt idx="43259">
                  <c:v>21629.5</c:v>
                </c:pt>
                <c:pt idx="43260">
                  <c:v>21630</c:v>
                </c:pt>
                <c:pt idx="43261">
                  <c:v>21630.5</c:v>
                </c:pt>
                <c:pt idx="43262">
                  <c:v>21631</c:v>
                </c:pt>
                <c:pt idx="43263">
                  <c:v>21631.5</c:v>
                </c:pt>
                <c:pt idx="43264">
                  <c:v>21632</c:v>
                </c:pt>
                <c:pt idx="43265">
                  <c:v>21632.5</c:v>
                </c:pt>
                <c:pt idx="43266">
                  <c:v>21633</c:v>
                </c:pt>
                <c:pt idx="43267">
                  <c:v>21633.5</c:v>
                </c:pt>
                <c:pt idx="43268">
                  <c:v>21634</c:v>
                </c:pt>
                <c:pt idx="43269">
                  <c:v>21634.5</c:v>
                </c:pt>
                <c:pt idx="43270">
                  <c:v>21635</c:v>
                </c:pt>
                <c:pt idx="43271">
                  <c:v>21635.5</c:v>
                </c:pt>
                <c:pt idx="43272">
                  <c:v>21636</c:v>
                </c:pt>
                <c:pt idx="43273">
                  <c:v>21636.5</c:v>
                </c:pt>
                <c:pt idx="43274">
                  <c:v>21637</c:v>
                </c:pt>
                <c:pt idx="43275">
                  <c:v>21637.5</c:v>
                </c:pt>
                <c:pt idx="43276">
                  <c:v>21638</c:v>
                </c:pt>
                <c:pt idx="43277">
                  <c:v>21638.5</c:v>
                </c:pt>
                <c:pt idx="43278">
                  <c:v>21639</c:v>
                </c:pt>
                <c:pt idx="43279">
                  <c:v>21639.5</c:v>
                </c:pt>
                <c:pt idx="43280">
                  <c:v>21640</c:v>
                </c:pt>
                <c:pt idx="43281">
                  <c:v>21640.5</c:v>
                </c:pt>
                <c:pt idx="43282">
                  <c:v>21641</c:v>
                </c:pt>
                <c:pt idx="43283">
                  <c:v>21641.5</c:v>
                </c:pt>
                <c:pt idx="43284">
                  <c:v>21642</c:v>
                </c:pt>
                <c:pt idx="43285">
                  <c:v>21642.5</c:v>
                </c:pt>
                <c:pt idx="43286">
                  <c:v>21643</c:v>
                </c:pt>
                <c:pt idx="43287">
                  <c:v>21643.5</c:v>
                </c:pt>
                <c:pt idx="43288">
                  <c:v>21644</c:v>
                </c:pt>
                <c:pt idx="43289">
                  <c:v>21644.5</c:v>
                </c:pt>
                <c:pt idx="43290">
                  <c:v>21645</c:v>
                </c:pt>
                <c:pt idx="43291">
                  <c:v>21645.5</c:v>
                </c:pt>
                <c:pt idx="43292">
                  <c:v>21646</c:v>
                </c:pt>
                <c:pt idx="43293">
                  <c:v>21646.5</c:v>
                </c:pt>
                <c:pt idx="43294">
                  <c:v>21647</c:v>
                </c:pt>
                <c:pt idx="43295">
                  <c:v>21647.5</c:v>
                </c:pt>
                <c:pt idx="43296">
                  <c:v>21648</c:v>
                </c:pt>
                <c:pt idx="43297">
                  <c:v>21648.5</c:v>
                </c:pt>
                <c:pt idx="43298">
                  <c:v>21649</c:v>
                </c:pt>
                <c:pt idx="43299">
                  <c:v>21649.5</c:v>
                </c:pt>
                <c:pt idx="43300">
                  <c:v>21650</c:v>
                </c:pt>
                <c:pt idx="43301">
                  <c:v>21650.5</c:v>
                </c:pt>
                <c:pt idx="43302">
                  <c:v>21651</c:v>
                </c:pt>
                <c:pt idx="43303">
                  <c:v>21651.5</c:v>
                </c:pt>
                <c:pt idx="43304">
                  <c:v>21652</c:v>
                </c:pt>
                <c:pt idx="43305">
                  <c:v>21652.5</c:v>
                </c:pt>
                <c:pt idx="43306">
                  <c:v>21653</c:v>
                </c:pt>
                <c:pt idx="43307">
                  <c:v>21653.5</c:v>
                </c:pt>
                <c:pt idx="43308">
                  <c:v>21654</c:v>
                </c:pt>
                <c:pt idx="43309">
                  <c:v>21654.5</c:v>
                </c:pt>
                <c:pt idx="43310">
                  <c:v>21655</c:v>
                </c:pt>
                <c:pt idx="43311">
                  <c:v>21655.5</c:v>
                </c:pt>
                <c:pt idx="43312">
                  <c:v>21656</c:v>
                </c:pt>
                <c:pt idx="43313">
                  <c:v>21656.5</c:v>
                </c:pt>
                <c:pt idx="43314">
                  <c:v>21657</c:v>
                </c:pt>
                <c:pt idx="43315">
                  <c:v>21657.5</c:v>
                </c:pt>
                <c:pt idx="43316">
                  <c:v>21658</c:v>
                </c:pt>
                <c:pt idx="43317">
                  <c:v>21658.5</c:v>
                </c:pt>
                <c:pt idx="43318">
                  <c:v>21659</c:v>
                </c:pt>
                <c:pt idx="43319">
                  <c:v>21659.5</c:v>
                </c:pt>
                <c:pt idx="43320">
                  <c:v>21660</c:v>
                </c:pt>
                <c:pt idx="43321">
                  <c:v>21660.5</c:v>
                </c:pt>
                <c:pt idx="43322">
                  <c:v>21661</c:v>
                </c:pt>
                <c:pt idx="43323">
                  <c:v>21661.5</c:v>
                </c:pt>
                <c:pt idx="43324">
                  <c:v>21662</c:v>
                </c:pt>
                <c:pt idx="43325">
                  <c:v>21662.5</c:v>
                </c:pt>
                <c:pt idx="43326">
                  <c:v>21663</c:v>
                </c:pt>
                <c:pt idx="43327">
                  <c:v>21663.5</c:v>
                </c:pt>
                <c:pt idx="43328">
                  <c:v>21664</c:v>
                </c:pt>
                <c:pt idx="43329">
                  <c:v>21664.5</c:v>
                </c:pt>
                <c:pt idx="43330">
                  <c:v>21665</c:v>
                </c:pt>
                <c:pt idx="43331">
                  <c:v>21665.5</c:v>
                </c:pt>
                <c:pt idx="43332">
                  <c:v>21666</c:v>
                </c:pt>
                <c:pt idx="43333">
                  <c:v>21666.5</c:v>
                </c:pt>
                <c:pt idx="43334">
                  <c:v>21667</c:v>
                </c:pt>
                <c:pt idx="43335">
                  <c:v>21667.5</c:v>
                </c:pt>
                <c:pt idx="43336">
                  <c:v>21668</c:v>
                </c:pt>
                <c:pt idx="43337">
                  <c:v>21668.5</c:v>
                </c:pt>
                <c:pt idx="43338">
                  <c:v>21669</c:v>
                </c:pt>
                <c:pt idx="43339">
                  <c:v>21669.5</c:v>
                </c:pt>
                <c:pt idx="43340">
                  <c:v>21670</c:v>
                </c:pt>
                <c:pt idx="43341">
                  <c:v>21670.5</c:v>
                </c:pt>
                <c:pt idx="43342">
                  <c:v>21671</c:v>
                </c:pt>
                <c:pt idx="43343">
                  <c:v>21671.5</c:v>
                </c:pt>
                <c:pt idx="43344">
                  <c:v>21672</c:v>
                </c:pt>
                <c:pt idx="43345">
                  <c:v>21672.5</c:v>
                </c:pt>
                <c:pt idx="43346">
                  <c:v>21673</c:v>
                </c:pt>
                <c:pt idx="43347">
                  <c:v>21673.5</c:v>
                </c:pt>
                <c:pt idx="43348">
                  <c:v>21674</c:v>
                </c:pt>
                <c:pt idx="43349">
                  <c:v>21674.5</c:v>
                </c:pt>
                <c:pt idx="43350">
                  <c:v>21675</c:v>
                </c:pt>
                <c:pt idx="43351">
                  <c:v>21675.5</c:v>
                </c:pt>
                <c:pt idx="43352">
                  <c:v>21676</c:v>
                </c:pt>
                <c:pt idx="43353">
                  <c:v>21676.5</c:v>
                </c:pt>
                <c:pt idx="43354">
                  <c:v>21677</c:v>
                </c:pt>
                <c:pt idx="43355">
                  <c:v>21677.5</c:v>
                </c:pt>
                <c:pt idx="43356">
                  <c:v>21678</c:v>
                </c:pt>
                <c:pt idx="43357">
                  <c:v>21678.5</c:v>
                </c:pt>
                <c:pt idx="43358">
                  <c:v>21679</c:v>
                </c:pt>
                <c:pt idx="43359">
                  <c:v>21679.5</c:v>
                </c:pt>
                <c:pt idx="43360">
                  <c:v>21680</c:v>
                </c:pt>
                <c:pt idx="43361">
                  <c:v>21680.5</c:v>
                </c:pt>
                <c:pt idx="43362">
                  <c:v>21681</c:v>
                </c:pt>
                <c:pt idx="43363">
                  <c:v>21681.5</c:v>
                </c:pt>
                <c:pt idx="43364">
                  <c:v>21682</c:v>
                </c:pt>
                <c:pt idx="43365">
                  <c:v>21682.5</c:v>
                </c:pt>
                <c:pt idx="43366">
                  <c:v>21683</c:v>
                </c:pt>
                <c:pt idx="43367">
                  <c:v>21683.5</c:v>
                </c:pt>
                <c:pt idx="43368">
                  <c:v>21684</c:v>
                </c:pt>
                <c:pt idx="43369">
                  <c:v>21684.5</c:v>
                </c:pt>
                <c:pt idx="43370">
                  <c:v>21685</c:v>
                </c:pt>
                <c:pt idx="43371">
                  <c:v>21685.5</c:v>
                </c:pt>
                <c:pt idx="43372">
                  <c:v>21686</c:v>
                </c:pt>
                <c:pt idx="43373">
                  <c:v>21686.5</c:v>
                </c:pt>
                <c:pt idx="43374">
                  <c:v>21687</c:v>
                </c:pt>
                <c:pt idx="43375">
                  <c:v>21687.5</c:v>
                </c:pt>
                <c:pt idx="43376">
                  <c:v>21688</c:v>
                </c:pt>
                <c:pt idx="43377">
                  <c:v>21688.5</c:v>
                </c:pt>
                <c:pt idx="43378">
                  <c:v>21689</c:v>
                </c:pt>
                <c:pt idx="43379">
                  <c:v>21689.5</c:v>
                </c:pt>
                <c:pt idx="43380">
                  <c:v>21690</c:v>
                </c:pt>
                <c:pt idx="43381">
                  <c:v>21690.5</c:v>
                </c:pt>
                <c:pt idx="43382">
                  <c:v>21691</c:v>
                </c:pt>
                <c:pt idx="43383">
                  <c:v>21691.5</c:v>
                </c:pt>
                <c:pt idx="43384">
                  <c:v>21692</c:v>
                </c:pt>
                <c:pt idx="43385">
                  <c:v>21692.5</c:v>
                </c:pt>
                <c:pt idx="43386">
                  <c:v>21693</c:v>
                </c:pt>
                <c:pt idx="43387">
                  <c:v>21693.5</c:v>
                </c:pt>
                <c:pt idx="43388">
                  <c:v>21694</c:v>
                </c:pt>
                <c:pt idx="43389">
                  <c:v>21694.5</c:v>
                </c:pt>
                <c:pt idx="43390">
                  <c:v>21695</c:v>
                </c:pt>
                <c:pt idx="43391">
                  <c:v>21695.5</c:v>
                </c:pt>
                <c:pt idx="43392">
                  <c:v>21696</c:v>
                </c:pt>
                <c:pt idx="43393">
                  <c:v>21696.5</c:v>
                </c:pt>
                <c:pt idx="43394">
                  <c:v>21697</c:v>
                </c:pt>
                <c:pt idx="43395">
                  <c:v>21697.5</c:v>
                </c:pt>
                <c:pt idx="43396">
                  <c:v>21698</c:v>
                </c:pt>
                <c:pt idx="43397">
                  <c:v>21698.5</c:v>
                </c:pt>
                <c:pt idx="43398">
                  <c:v>21699</c:v>
                </c:pt>
                <c:pt idx="43399">
                  <c:v>21699.5</c:v>
                </c:pt>
                <c:pt idx="43400">
                  <c:v>21700</c:v>
                </c:pt>
                <c:pt idx="43401">
                  <c:v>21700.5</c:v>
                </c:pt>
                <c:pt idx="43402">
                  <c:v>21701</c:v>
                </c:pt>
                <c:pt idx="43403">
                  <c:v>21701.5</c:v>
                </c:pt>
                <c:pt idx="43404">
                  <c:v>21702</c:v>
                </c:pt>
                <c:pt idx="43405">
                  <c:v>21702.5</c:v>
                </c:pt>
                <c:pt idx="43406">
                  <c:v>21703</c:v>
                </c:pt>
                <c:pt idx="43407">
                  <c:v>21703.5</c:v>
                </c:pt>
                <c:pt idx="43408">
                  <c:v>21704</c:v>
                </c:pt>
                <c:pt idx="43409">
                  <c:v>21704.5</c:v>
                </c:pt>
                <c:pt idx="43410">
                  <c:v>21705</c:v>
                </c:pt>
                <c:pt idx="43411">
                  <c:v>21705.5</c:v>
                </c:pt>
                <c:pt idx="43412">
                  <c:v>21706</c:v>
                </c:pt>
                <c:pt idx="43413">
                  <c:v>21706.5</c:v>
                </c:pt>
                <c:pt idx="43414">
                  <c:v>21707</c:v>
                </c:pt>
                <c:pt idx="43415">
                  <c:v>21707.5</c:v>
                </c:pt>
                <c:pt idx="43416">
                  <c:v>21708</c:v>
                </c:pt>
                <c:pt idx="43417">
                  <c:v>21708.5</c:v>
                </c:pt>
                <c:pt idx="43418">
                  <c:v>21709</c:v>
                </c:pt>
                <c:pt idx="43419">
                  <c:v>21709.5</c:v>
                </c:pt>
                <c:pt idx="43420">
                  <c:v>21710</c:v>
                </c:pt>
                <c:pt idx="43421">
                  <c:v>21710.5</c:v>
                </c:pt>
                <c:pt idx="43422">
                  <c:v>21711</c:v>
                </c:pt>
                <c:pt idx="43423">
                  <c:v>21711.5</c:v>
                </c:pt>
                <c:pt idx="43424">
                  <c:v>21712</c:v>
                </c:pt>
                <c:pt idx="43425">
                  <c:v>21712.5</c:v>
                </c:pt>
                <c:pt idx="43426">
                  <c:v>21713</c:v>
                </c:pt>
                <c:pt idx="43427">
                  <c:v>21713.5</c:v>
                </c:pt>
                <c:pt idx="43428">
                  <c:v>21714</c:v>
                </c:pt>
                <c:pt idx="43429">
                  <c:v>21714.5</c:v>
                </c:pt>
                <c:pt idx="43430">
                  <c:v>21715</c:v>
                </c:pt>
                <c:pt idx="43431">
                  <c:v>21715.5</c:v>
                </c:pt>
                <c:pt idx="43432">
                  <c:v>21716</c:v>
                </c:pt>
                <c:pt idx="43433">
                  <c:v>21716.5</c:v>
                </c:pt>
                <c:pt idx="43434">
                  <c:v>21717</c:v>
                </c:pt>
                <c:pt idx="43435">
                  <c:v>21717.5</c:v>
                </c:pt>
                <c:pt idx="43436">
                  <c:v>21718</c:v>
                </c:pt>
                <c:pt idx="43437">
                  <c:v>21718.5</c:v>
                </c:pt>
                <c:pt idx="43438">
                  <c:v>21719</c:v>
                </c:pt>
                <c:pt idx="43439">
                  <c:v>21719.5</c:v>
                </c:pt>
                <c:pt idx="43440">
                  <c:v>21720</c:v>
                </c:pt>
                <c:pt idx="43441">
                  <c:v>21720.5</c:v>
                </c:pt>
                <c:pt idx="43442">
                  <c:v>21721</c:v>
                </c:pt>
                <c:pt idx="43443">
                  <c:v>21721.5</c:v>
                </c:pt>
                <c:pt idx="43444">
                  <c:v>21722</c:v>
                </c:pt>
                <c:pt idx="43445">
                  <c:v>21722.5</c:v>
                </c:pt>
                <c:pt idx="43446">
                  <c:v>21723</c:v>
                </c:pt>
                <c:pt idx="43447">
                  <c:v>21723.5</c:v>
                </c:pt>
                <c:pt idx="43448">
                  <c:v>21724</c:v>
                </c:pt>
                <c:pt idx="43449">
                  <c:v>21724.5</c:v>
                </c:pt>
                <c:pt idx="43450">
                  <c:v>21725</c:v>
                </c:pt>
                <c:pt idx="43451">
                  <c:v>21725.5</c:v>
                </c:pt>
                <c:pt idx="43452">
                  <c:v>21726</c:v>
                </c:pt>
                <c:pt idx="43453">
                  <c:v>21726.5</c:v>
                </c:pt>
                <c:pt idx="43454">
                  <c:v>21727</c:v>
                </c:pt>
                <c:pt idx="43455">
                  <c:v>21727.5</c:v>
                </c:pt>
                <c:pt idx="43456">
                  <c:v>21728</c:v>
                </c:pt>
                <c:pt idx="43457">
                  <c:v>21728.5</c:v>
                </c:pt>
                <c:pt idx="43458">
                  <c:v>21729</c:v>
                </c:pt>
                <c:pt idx="43459">
                  <c:v>21729.5</c:v>
                </c:pt>
                <c:pt idx="43460">
                  <c:v>21730</c:v>
                </c:pt>
                <c:pt idx="43461">
                  <c:v>21730.5</c:v>
                </c:pt>
                <c:pt idx="43462">
                  <c:v>21731</c:v>
                </c:pt>
                <c:pt idx="43463">
                  <c:v>21731.5</c:v>
                </c:pt>
                <c:pt idx="43464">
                  <c:v>21732</c:v>
                </c:pt>
                <c:pt idx="43465">
                  <c:v>21732.5</c:v>
                </c:pt>
                <c:pt idx="43466">
                  <c:v>21733</c:v>
                </c:pt>
                <c:pt idx="43467">
                  <c:v>21733.5</c:v>
                </c:pt>
                <c:pt idx="43468">
                  <c:v>21734</c:v>
                </c:pt>
                <c:pt idx="43469">
                  <c:v>21734.5</c:v>
                </c:pt>
                <c:pt idx="43470">
                  <c:v>21735</c:v>
                </c:pt>
                <c:pt idx="43471">
                  <c:v>21735.5</c:v>
                </c:pt>
                <c:pt idx="43472">
                  <c:v>21736</c:v>
                </c:pt>
                <c:pt idx="43473">
                  <c:v>21736.5</c:v>
                </c:pt>
                <c:pt idx="43474">
                  <c:v>21737</c:v>
                </c:pt>
                <c:pt idx="43475">
                  <c:v>21737.5</c:v>
                </c:pt>
                <c:pt idx="43476">
                  <c:v>21738</c:v>
                </c:pt>
                <c:pt idx="43477">
                  <c:v>21738.5</c:v>
                </c:pt>
                <c:pt idx="43478">
                  <c:v>21739</c:v>
                </c:pt>
                <c:pt idx="43479">
                  <c:v>21739.5</c:v>
                </c:pt>
                <c:pt idx="43480">
                  <c:v>21740</c:v>
                </c:pt>
                <c:pt idx="43481">
                  <c:v>21740.5</c:v>
                </c:pt>
                <c:pt idx="43482">
                  <c:v>21741</c:v>
                </c:pt>
                <c:pt idx="43483">
                  <c:v>21741.5</c:v>
                </c:pt>
                <c:pt idx="43484">
                  <c:v>21742</c:v>
                </c:pt>
                <c:pt idx="43485">
                  <c:v>21742.5</c:v>
                </c:pt>
                <c:pt idx="43486">
                  <c:v>21743</c:v>
                </c:pt>
                <c:pt idx="43487">
                  <c:v>21743.5</c:v>
                </c:pt>
                <c:pt idx="43488">
                  <c:v>21744</c:v>
                </c:pt>
                <c:pt idx="43489">
                  <c:v>21744.5</c:v>
                </c:pt>
                <c:pt idx="43490">
                  <c:v>21745</c:v>
                </c:pt>
                <c:pt idx="43491">
                  <c:v>21745.5</c:v>
                </c:pt>
                <c:pt idx="43492">
                  <c:v>21746</c:v>
                </c:pt>
                <c:pt idx="43493">
                  <c:v>21746.5</c:v>
                </c:pt>
                <c:pt idx="43494">
                  <c:v>21747</c:v>
                </c:pt>
                <c:pt idx="43495">
                  <c:v>21747.5</c:v>
                </c:pt>
                <c:pt idx="43496">
                  <c:v>21748</c:v>
                </c:pt>
                <c:pt idx="43497">
                  <c:v>21748.5</c:v>
                </c:pt>
                <c:pt idx="43498">
                  <c:v>21749</c:v>
                </c:pt>
                <c:pt idx="43499">
                  <c:v>21749.5</c:v>
                </c:pt>
                <c:pt idx="43500">
                  <c:v>21750</c:v>
                </c:pt>
                <c:pt idx="43501">
                  <c:v>21750.5</c:v>
                </c:pt>
                <c:pt idx="43502">
                  <c:v>21751</c:v>
                </c:pt>
                <c:pt idx="43503">
                  <c:v>21751.5</c:v>
                </c:pt>
                <c:pt idx="43504">
                  <c:v>21752</c:v>
                </c:pt>
                <c:pt idx="43505">
                  <c:v>21752.5</c:v>
                </c:pt>
                <c:pt idx="43506">
                  <c:v>21753</c:v>
                </c:pt>
                <c:pt idx="43507">
                  <c:v>21753.5</c:v>
                </c:pt>
                <c:pt idx="43508">
                  <c:v>21754</c:v>
                </c:pt>
                <c:pt idx="43509">
                  <c:v>21754.5</c:v>
                </c:pt>
                <c:pt idx="43510">
                  <c:v>21755</c:v>
                </c:pt>
                <c:pt idx="43511">
                  <c:v>21755.5</c:v>
                </c:pt>
                <c:pt idx="43512">
                  <c:v>21756</c:v>
                </c:pt>
                <c:pt idx="43513">
                  <c:v>21756.5</c:v>
                </c:pt>
                <c:pt idx="43514">
                  <c:v>21757</c:v>
                </c:pt>
                <c:pt idx="43515">
                  <c:v>21757.5</c:v>
                </c:pt>
                <c:pt idx="43516">
                  <c:v>21758</c:v>
                </c:pt>
                <c:pt idx="43517">
                  <c:v>21758.5</c:v>
                </c:pt>
                <c:pt idx="43518">
                  <c:v>21759</c:v>
                </c:pt>
                <c:pt idx="43519">
                  <c:v>21759.5</c:v>
                </c:pt>
                <c:pt idx="43520">
                  <c:v>21760</c:v>
                </c:pt>
                <c:pt idx="43521">
                  <c:v>21760.5</c:v>
                </c:pt>
                <c:pt idx="43522">
                  <c:v>21761</c:v>
                </c:pt>
                <c:pt idx="43523">
                  <c:v>21761.5</c:v>
                </c:pt>
                <c:pt idx="43524">
                  <c:v>21762</c:v>
                </c:pt>
                <c:pt idx="43525">
                  <c:v>21762.5</c:v>
                </c:pt>
                <c:pt idx="43526">
                  <c:v>21763</c:v>
                </c:pt>
                <c:pt idx="43527">
                  <c:v>21763.5</c:v>
                </c:pt>
                <c:pt idx="43528">
                  <c:v>21764</c:v>
                </c:pt>
                <c:pt idx="43529">
                  <c:v>21764.5</c:v>
                </c:pt>
                <c:pt idx="43530">
                  <c:v>21765</c:v>
                </c:pt>
                <c:pt idx="43531">
                  <c:v>21765.5</c:v>
                </c:pt>
                <c:pt idx="43532">
                  <c:v>21766</c:v>
                </c:pt>
                <c:pt idx="43533">
                  <c:v>21766.5</c:v>
                </c:pt>
                <c:pt idx="43534">
                  <c:v>21767</c:v>
                </c:pt>
                <c:pt idx="43535">
                  <c:v>21767.5</c:v>
                </c:pt>
                <c:pt idx="43536">
                  <c:v>21768</c:v>
                </c:pt>
                <c:pt idx="43537">
                  <c:v>21768.5</c:v>
                </c:pt>
                <c:pt idx="43538">
                  <c:v>21769</c:v>
                </c:pt>
                <c:pt idx="43539">
                  <c:v>21769.5</c:v>
                </c:pt>
                <c:pt idx="43540">
                  <c:v>21770</c:v>
                </c:pt>
                <c:pt idx="43541">
                  <c:v>21770.5</c:v>
                </c:pt>
                <c:pt idx="43542">
                  <c:v>21771</c:v>
                </c:pt>
                <c:pt idx="43543">
                  <c:v>21771.5</c:v>
                </c:pt>
                <c:pt idx="43544">
                  <c:v>21772</c:v>
                </c:pt>
                <c:pt idx="43545">
                  <c:v>21772.5</c:v>
                </c:pt>
                <c:pt idx="43546">
                  <c:v>21773</c:v>
                </c:pt>
                <c:pt idx="43547">
                  <c:v>21773.5</c:v>
                </c:pt>
                <c:pt idx="43548">
                  <c:v>21774</c:v>
                </c:pt>
                <c:pt idx="43549">
                  <c:v>21774.5</c:v>
                </c:pt>
                <c:pt idx="43550">
                  <c:v>21775</c:v>
                </c:pt>
                <c:pt idx="43551">
                  <c:v>21775.5</c:v>
                </c:pt>
                <c:pt idx="43552">
                  <c:v>21776</c:v>
                </c:pt>
                <c:pt idx="43553">
                  <c:v>21776.5</c:v>
                </c:pt>
                <c:pt idx="43554">
                  <c:v>21777</c:v>
                </c:pt>
                <c:pt idx="43555">
                  <c:v>21777.5</c:v>
                </c:pt>
                <c:pt idx="43556">
                  <c:v>21778</c:v>
                </c:pt>
                <c:pt idx="43557">
                  <c:v>21778.5</c:v>
                </c:pt>
                <c:pt idx="43558">
                  <c:v>21779</c:v>
                </c:pt>
                <c:pt idx="43559">
                  <c:v>21779.5</c:v>
                </c:pt>
                <c:pt idx="43560">
                  <c:v>21780</c:v>
                </c:pt>
                <c:pt idx="43561">
                  <c:v>21780.5</c:v>
                </c:pt>
                <c:pt idx="43562">
                  <c:v>21781</c:v>
                </c:pt>
                <c:pt idx="43563">
                  <c:v>21781.5</c:v>
                </c:pt>
                <c:pt idx="43564">
                  <c:v>21782</c:v>
                </c:pt>
                <c:pt idx="43565">
                  <c:v>21782.5</c:v>
                </c:pt>
                <c:pt idx="43566">
                  <c:v>21783</c:v>
                </c:pt>
                <c:pt idx="43567">
                  <c:v>21783.5</c:v>
                </c:pt>
                <c:pt idx="43568">
                  <c:v>21784</c:v>
                </c:pt>
                <c:pt idx="43569">
                  <c:v>21784.5</c:v>
                </c:pt>
                <c:pt idx="43570">
                  <c:v>21785</c:v>
                </c:pt>
                <c:pt idx="43571">
                  <c:v>21785.5</c:v>
                </c:pt>
                <c:pt idx="43572">
                  <c:v>21786</c:v>
                </c:pt>
                <c:pt idx="43573">
                  <c:v>21786.5</c:v>
                </c:pt>
                <c:pt idx="43574">
                  <c:v>21787</c:v>
                </c:pt>
                <c:pt idx="43575">
                  <c:v>21787.5</c:v>
                </c:pt>
                <c:pt idx="43576">
                  <c:v>21788</c:v>
                </c:pt>
                <c:pt idx="43577">
                  <c:v>21788.5</c:v>
                </c:pt>
                <c:pt idx="43578">
                  <c:v>21789</c:v>
                </c:pt>
                <c:pt idx="43579">
                  <c:v>21789.5</c:v>
                </c:pt>
                <c:pt idx="43580">
                  <c:v>21790</c:v>
                </c:pt>
                <c:pt idx="43581">
                  <c:v>21790.5</c:v>
                </c:pt>
                <c:pt idx="43582">
                  <c:v>21791</c:v>
                </c:pt>
                <c:pt idx="43583">
                  <c:v>21791.5</c:v>
                </c:pt>
                <c:pt idx="43584">
                  <c:v>21792</c:v>
                </c:pt>
                <c:pt idx="43585">
                  <c:v>21792.5</c:v>
                </c:pt>
                <c:pt idx="43586">
                  <c:v>21793</c:v>
                </c:pt>
                <c:pt idx="43587">
                  <c:v>21793.5</c:v>
                </c:pt>
                <c:pt idx="43588">
                  <c:v>21794</c:v>
                </c:pt>
                <c:pt idx="43589">
                  <c:v>21794.5</c:v>
                </c:pt>
                <c:pt idx="43590">
                  <c:v>21795</c:v>
                </c:pt>
                <c:pt idx="43591">
                  <c:v>21795.5</c:v>
                </c:pt>
                <c:pt idx="43592">
                  <c:v>21796</c:v>
                </c:pt>
                <c:pt idx="43593">
                  <c:v>21796.5</c:v>
                </c:pt>
                <c:pt idx="43594">
                  <c:v>21797</c:v>
                </c:pt>
                <c:pt idx="43595">
                  <c:v>21797.5</c:v>
                </c:pt>
                <c:pt idx="43596">
                  <c:v>21798</c:v>
                </c:pt>
                <c:pt idx="43597">
                  <c:v>21798.5</c:v>
                </c:pt>
                <c:pt idx="43598">
                  <c:v>21799</c:v>
                </c:pt>
                <c:pt idx="43599">
                  <c:v>21799.5</c:v>
                </c:pt>
                <c:pt idx="43600">
                  <c:v>21800</c:v>
                </c:pt>
                <c:pt idx="43601">
                  <c:v>21800.5</c:v>
                </c:pt>
                <c:pt idx="43602">
                  <c:v>21801</c:v>
                </c:pt>
                <c:pt idx="43603">
                  <c:v>21801.5</c:v>
                </c:pt>
                <c:pt idx="43604">
                  <c:v>21802</c:v>
                </c:pt>
                <c:pt idx="43605">
                  <c:v>21802.5</c:v>
                </c:pt>
                <c:pt idx="43606">
                  <c:v>21803</c:v>
                </c:pt>
                <c:pt idx="43607">
                  <c:v>21803.5</c:v>
                </c:pt>
                <c:pt idx="43608">
                  <c:v>21804</c:v>
                </c:pt>
                <c:pt idx="43609">
                  <c:v>21804.5</c:v>
                </c:pt>
                <c:pt idx="43610">
                  <c:v>21805</c:v>
                </c:pt>
                <c:pt idx="43611">
                  <c:v>21805.5</c:v>
                </c:pt>
                <c:pt idx="43612">
                  <c:v>21806</c:v>
                </c:pt>
                <c:pt idx="43613">
                  <c:v>21806.5</c:v>
                </c:pt>
                <c:pt idx="43614">
                  <c:v>21807</c:v>
                </c:pt>
                <c:pt idx="43615">
                  <c:v>21807.5</c:v>
                </c:pt>
                <c:pt idx="43616">
                  <c:v>21808</c:v>
                </c:pt>
                <c:pt idx="43617">
                  <c:v>21808.5</c:v>
                </c:pt>
                <c:pt idx="43618">
                  <c:v>21809</c:v>
                </c:pt>
                <c:pt idx="43619">
                  <c:v>21809.5</c:v>
                </c:pt>
                <c:pt idx="43620">
                  <c:v>21810</c:v>
                </c:pt>
                <c:pt idx="43621">
                  <c:v>21810.5</c:v>
                </c:pt>
                <c:pt idx="43622">
                  <c:v>21811</c:v>
                </c:pt>
                <c:pt idx="43623">
                  <c:v>21811.5</c:v>
                </c:pt>
                <c:pt idx="43624">
                  <c:v>21812</c:v>
                </c:pt>
                <c:pt idx="43625">
                  <c:v>21812.5</c:v>
                </c:pt>
                <c:pt idx="43626">
                  <c:v>21813</c:v>
                </c:pt>
                <c:pt idx="43627">
                  <c:v>21813.5</c:v>
                </c:pt>
                <c:pt idx="43628">
                  <c:v>21814</c:v>
                </c:pt>
                <c:pt idx="43629">
                  <c:v>21814.5</c:v>
                </c:pt>
                <c:pt idx="43630">
                  <c:v>21815</c:v>
                </c:pt>
                <c:pt idx="43631">
                  <c:v>21815.5</c:v>
                </c:pt>
                <c:pt idx="43632">
                  <c:v>21816</c:v>
                </c:pt>
                <c:pt idx="43633">
                  <c:v>21816.5</c:v>
                </c:pt>
                <c:pt idx="43634">
                  <c:v>21817</c:v>
                </c:pt>
                <c:pt idx="43635">
                  <c:v>21817.5</c:v>
                </c:pt>
                <c:pt idx="43636">
                  <c:v>21818</c:v>
                </c:pt>
                <c:pt idx="43637">
                  <c:v>21818.5</c:v>
                </c:pt>
                <c:pt idx="43638">
                  <c:v>21819</c:v>
                </c:pt>
                <c:pt idx="43639">
                  <c:v>21819.5</c:v>
                </c:pt>
                <c:pt idx="43640">
                  <c:v>21820</c:v>
                </c:pt>
                <c:pt idx="43641">
                  <c:v>21820.5</c:v>
                </c:pt>
                <c:pt idx="43642">
                  <c:v>21821</c:v>
                </c:pt>
                <c:pt idx="43643">
                  <c:v>21821.5</c:v>
                </c:pt>
                <c:pt idx="43644">
                  <c:v>21822</c:v>
                </c:pt>
                <c:pt idx="43645">
                  <c:v>21822.5</c:v>
                </c:pt>
                <c:pt idx="43646">
                  <c:v>21823</c:v>
                </c:pt>
                <c:pt idx="43647">
                  <c:v>21823.5</c:v>
                </c:pt>
                <c:pt idx="43648">
                  <c:v>21824</c:v>
                </c:pt>
                <c:pt idx="43649">
                  <c:v>21824.5</c:v>
                </c:pt>
                <c:pt idx="43650">
                  <c:v>21825</c:v>
                </c:pt>
                <c:pt idx="43651">
                  <c:v>21825.5</c:v>
                </c:pt>
                <c:pt idx="43652">
                  <c:v>21826</c:v>
                </c:pt>
                <c:pt idx="43653">
                  <c:v>21826.5</c:v>
                </c:pt>
                <c:pt idx="43654">
                  <c:v>21827</c:v>
                </c:pt>
                <c:pt idx="43655">
                  <c:v>21827.5</c:v>
                </c:pt>
                <c:pt idx="43656">
                  <c:v>21828</c:v>
                </c:pt>
                <c:pt idx="43657">
                  <c:v>21828.5</c:v>
                </c:pt>
                <c:pt idx="43658">
                  <c:v>21829</c:v>
                </c:pt>
                <c:pt idx="43659">
                  <c:v>21829.5</c:v>
                </c:pt>
                <c:pt idx="43660">
                  <c:v>21830</c:v>
                </c:pt>
                <c:pt idx="43661">
                  <c:v>21830.5</c:v>
                </c:pt>
                <c:pt idx="43662">
                  <c:v>21831</c:v>
                </c:pt>
                <c:pt idx="43663">
                  <c:v>21831.5</c:v>
                </c:pt>
                <c:pt idx="43664">
                  <c:v>21832</c:v>
                </c:pt>
                <c:pt idx="43665">
                  <c:v>21832.5</c:v>
                </c:pt>
                <c:pt idx="43666">
                  <c:v>21833</c:v>
                </c:pt>
                <c:pt idx="43667">
                  <c:v>21833.5</c:v>
                </c:pt>
                <c:pt idx="43668">
                  <c:v>21834</c:v>
                </c:pt>
                <c:pt idx="43669">
                  <c:v>21834.5</c:v>
                </c:pt>
                <c:pt idx="43670">
                  <c:v>21835</c:v>
                </c:pt>
                <c:pt idx="43671">
                  <c:v>21835.5</c:v>
                </c:pt>
                <c:pt idx="43672">
                  <c:v>21836</c:v>
                </c:pt>
                <c:pt idx="43673">
                  <c:v>21836.5</c:v>
                </c:pt>
                <c:pt idx="43674">
                  <c:v>21837</c:v>
                </c:pt>
                <c:pt idx="43675">
                  <c:v>21837.5</c:v>
                </c:pt>
                <c:pt idx="43676">
                  <c:v>21838</c:v>
                </c:pt>
                <c:pt idx="43677">
                  <c:v>21838.5</c:v>
                </c:pt>
                <c:pt idx="43678">
                  <c:v>21839</c:v>
                </c:pt>
                <c:pt idx="43679">
                  <c:v>21839.5</c:v>
                </c:pt>
                <c:pt idx="43680">
                  <c:v>21840</c:v>
                </c:pt>
                <c:pt idx="43681">
                  <c:v>21840.5</c:v>
                </c:pt>
                <c:pt idx="43682">
                  <c:v>21841</c:v>
                </c:pt>
                <c:pt idx="43683">
                  <c:v>21841.5</c:v>
                </c:pt>
                <c:pt idx="43684">
                  <c:v>21842</c:v>
                </c:pt>
                <c:pt idx="43685">
                  <c:v>21842.5</c:v>
                </c:pt>
                <c:pt idx="43686">
                  <c:v>21843</c:v>
                </c:pt>
                <c:pt idx="43687">
                  <c:v>21843.5</c:v>
                </c:pt>
                <c:pt idx="43688">
                  <c:v>21844</c:v>
                </c:pt>
                <c:pt idx="43689">
                  <c:v>21844.5</c:v>
                </c:pt>
                <c:pt idx="43690">
                  <c:v>21845</c:v>
                </c:pt>
                <c:pt idx="43691">
                  <c:v>21845.5</c:v>
                </c:pt>
                <c:pt idx="43692">
                  <c:v>21846</c:v>
                </c:pt>
                <c:pt idx="43693">
                  <c:v>21846.5</c:v>
                </c:pt>
                <c:pt idx="43694">
                  <c:v>21847</c:v>
                </c:pt>
                <c:pt idx="43695">
                  <c:v>21847.5</c:v>
                </c:pt>
                <c:pt idx="43696">
                  <c:v>21848</c:v>
                </c:pt>
                <c:pt idx="43697">
                  <c:v>21848.5</c:v>
                </c:pt>
                <c:pt idx="43698">
                  <c:v>21849</c:v>
                </c:pt>
                <c:pt idx="43699">
                  <c:v>21849.5</c:v>
                </c:pt>
                <c:pt idx="43700">
                  <c:v>21850</c:v>
                </c:pt>
                <c:pt idx="43701">
                  <c:v>21850.5</c:v>
                </c:pt>
                <c:pt idx="43702">
                  <c:v>21851</c:v>
                </c:pt>
                <c:pt idx="43703">
                  <c:v>21851.5</c:v>
                </c:pt>
                <c:pt idx="43704">
                  <c:v>21852</c:v>
                </c:pt>
                <c:pt idx="43705">
                  <c:v>21852.5</c:v>
                </c:pt>
                <c:pt idx="43706">
                  <c:v>21853</c:v>
                </c:pt>
                <c:pt idx="43707">
                  <c:v>21853.5</c:v>
                </c:pt>
                <c:pt idx="43708">
                  <c:v>21854</c:v>
                </c:pt>
                <c:pt idx="43709">
                  <c:v>21854.5</c:v>
                </c:pt>
                <c:pt idx="43710">
                  <c:v>21855</c:v>
                </c:pt>
                <c:pt idx="43711">
                  <c:v>21855.5</c:v>
                </c:pt>
                <c:pt idx="43712">
                  <c:v>21856</c:v>
                </c:pt>
                <c:pt idx="43713">
                  <c:v>21856.5</c:v>
                </c:pt>
                <c:pt idx="43714">
                  <c:v>21857</c:v>
                </c:pt>
                <c:pt idx="43715">
                  <c:v>21857.5</c:v>
                </c:pt>
                <c:pt idx="43716">
                  <c:v>21858</c:v>
                </c:pt>
                <c:pt idx="43717">
                  <c:v>21858.5</c:v>
                </c:pt>
                <c:pt idx="43718">
                  <c:v>21859</c:v>
                </c:pt>
                <c:pt idx="43719">
                  <c:v>21859.5</c:v>
                </c:pt>
                <c:pt idx="43720">
                  <c:v>21860</c:v>
                </c:pt>
                <c:pt idx="43721">
                  <c:v>21860.5</c:v>
                </c:pt>
                <c:pt idx="43722">
                  <c:v>21861</c:v>
                </c:pt>
                <c:pt idx="43723">
                  <c:v>21861.5</c:v>
                </c:pt>
                <c:pt idx="43724">
                  <c:v>21862</c:v>
                </c:pt>
                <c:pt idx="43725">
                  <c:v>21862.5</c:v>
                </c:pt>
                <c:pt idx="43726">
                  <c:v>21863</c:v>
                </c:pt>
                <c:pt idx="43727">
                  <c:v>21863.5</c:v>
                </c:pt>
                <c:pt idx="43728">
                  <c:v>21864</c:v>
                </c:pt>
                <c:pt idx="43729">
                  <c:v>21864.5</c:v>
                </c:pt>
                <c:pt idx="43730">
                  <c:v>21865</c:v>
                </c:pt>
                <c:pt idx="43731">
                  <c:v>21865.5</c:v>
                </c:pt>
                <c:pt idx="43732">
                  <c:v>21866</c:v>
                </c:pt>
                <c:pt idx="43733">
                  <c:v>21866.5</c:v>
                </c:pt>
                <c:pt idx="43734">
                  <c:v>21867</c:v>
                </c:pt>
                <c:pt idx="43735">
                  <c:v>21867.5</c:v>
                </c:pt>
                <c:pt idx="43736">
                  <c:v>21868</c:v>
                </c:pt>
                <c:pt idx="43737">
                  <c:v>21868.5</c:v>
                </c:pt>
                <c:pt idx="43738">
                  <c:v>21869</c:v>
                </c:pt>
                <c:pt idx="43739">
                  <c:v>21869.5</c:v>
                </c:pt>
                <c:pt idx="43740">
                  <c:v>21870</c:v>
                </c:pt>
                <c:pt idx="43741">
                  <c:v>21870.5</c:v>
                </c:pt>
                <c:pt idx="43742">
                  <c:v>21871</c:v>
                </c:pt>
                <c:pt idx="43743">
                  <c:v>21871.5</c:v>
                </c:pt>
                <c:pt idx="43744">
                  <c:v>21872</c:v>
                </c:pt>
                <c:pt idx="43745">
                  <c:v>21872.5</c:v>
                </c:pt>
                <c:pt idx="43746">
                  <c:v>21873</c:v>
                </c:pt>
                <c:pt idx="43747">
                  <c:v>21873.5</c:v>
                </c:pt>
                <c:pt idx="43748">
                  <c:v>21874</c:v>
                </c:pt>
                <c:pt idx="43749">
                  <c:v>21874.5</c:v>
                </c:pt>
                <c:pt idx="43750">
                  <c:v>21875</c:v>
                </c:pt>
                <c:pt idx="43751">
                  <c:v>21875.5</c:v>
                </c:pt>
                <c:pt idx="43752">
                  <c:v>21876</c:v>
                </c:pt>
                <c:pt idx="43753">
                  <c:v>21876.5</c:v>
                </c:pt>
                <c:pt idx="43754">
                  <c:v>21877</c:v>
                </c:pt>
                <c:pt idx="43755">
                  <c:v>21877.5</c:v>
                </c:pt>
                <c:pt idx="43756">
                  <c:v>21878</c:v>
                </c:pt>
                <c:pt idx="43757">
                  <c:v>21878.5</c:v>
                </c:pt>
                <c:pt idx="43758">
                  <c:v>21879</c:v>
                </c:pt>
                <c:pt idx="43759">
                  <c:v>21879.5</c:v>
                </c:pt>
                <c:pt idx="43760">
                  <c:v>21880</c:v>
                </c:pt>
                <c:pt idx="43761">
                  <c:v>21880.5</c:v>
                </c:pt>
                <c:pt idx="43762">
                  <c:v>21881</c:v>
                </c:pt>
                <c:pt idx="43763">
                  <c:v>21881.5</c:v>
                </c:pt>
                <c:pt idx="43764">
                  <c:v>21882</c:v>
                </c:pt>
                <c:pt idx="43765">
                  <c:v>21882.5</c:v>
                </c:pt>
                <c:pt idx="43766">
                  <c:v>21883</c:v>
                </c:pt>
                <c:pt idx="43767">
                  <c:v>21883.5</c:v>
                </c:pt>
                <c:pt idx="43768">
                  <c:v>21884</c:v>
                </c:pt>
                <c:pt idx="43769">
                  <c:v>21884.5</c:v>
                </c:pt>
                <c:pt idx="43770">
                  <c:v>21885</c:v>
                </c:pt>
                <c:pt idx="43771">
                  <c:v>21885.5</c:v>
                </c:pt>
                <c:pt idx="43772">
                  <c:v>21886</c:v>
                </c:pt>
                <c:pt idx="43773">
                  <c:v>21886.5</c:v>
                </c:pt>
                <c:pt idx="43774">
                  <c:v>21887</c:v>
                </c:pt>
                <c:pt idx="43775">
                  <c:v>21887.5</c:v>
                </c:pt>
                <c:pt idx="43776">
                  <c:v>21888</c:v>
                </c:pt>
                <c:pt idx="43777">
                  <c:v>21888.5</c:v>
                </c:pt>
                <c:pt idx="43778">
                  <c:v>21889</c:v>
                </c:pt>
                <c:pt idx="43779">
                  <c:v>21889.5</c:v>
                </c:pt>
                <c:pt idx="43780">
                  <c:v>21890</c:v>
                </c:pt>
                <c:pt idx="43781">
                  <c:v>21890.5</c:v>
                </c:pt>
                <c:pt idx="43782">
                  <c:v>21891</c:v>
                </c:pt>
                <c:pt idx="43783">
                  <c:v>21891.5</c:v>
                </c:pt>
                <c:pt idx="43784">
                  <c:v>21892</c:v>
                </c:pt>
                <c:pt idx="43785">
                  <c:v>21892.5</c:v>
                </c:pt>
                <c:pt idx="43786">
                  <c:v>21893</c:v>
                </c:pt>
                <c:pt idx="43787">
                  <c:v>21893.5</c:v>
                </c:pt>
                <c:pt idx="43788">
                  <c:v>21894</c:v>
                </c:pt>
                <c:pt idx="43789">
                  <c:v>21894.5</c:v>
                </c:pt>
                <c:pt idx="43790">
                  <c:v>21895</c:v>
                </c:pt>
                <c:pt idx="43791">
                  <c:v>21895.5</c:v>
                </c:pt>
                <c:pt idx="43792">
                  <c:v>21896</c:v>
                </c:pt>
                <c:pt idx="43793">
                  <c:v>21896.5</c:v>
                </c:pt>
                <c:pt idx="43794">
                  <c:v>21897</c:v>
                </c:pt>
                <c:pt idx="43795">
                  <c:v>21897.5</c:v>
                </c:pt>
                <c:pt idx="43796">
                  <c:v>21898</c:v>
                </c:pt>
                <c:pt idx="43797">
                  <c:v>21898.5</c:v>
                </c:pt>
                <c:pt idx="43798">
                  <c:v>21899</c:v>
                </c:pt>
                <c:pt idx="43799">
                  <c:v>21899.5</c:v>
                </c:pt>
                <c:pt idx="43800">
                  <c:v>21900</c:v>
                </c:pt>
                <c:pt idx="43801">
                  <c:v>21900.5</c:v>
                </c:pt>
                <c:pt idx="43802">
                  <c:v>21901</c:v>
                </c:pt>
                <c:pt idx="43803">
                  <c:v>21901.5</c:v>
                </c:pt>
                <c:pt idx="43804">
                  <c:v>21902</c:v>
                </c:pt>
                <c:pt idx="43805">
                  <c:v>21902.5</c:v>
                </c:pt>
                <c:pt idx="43806">
                  <c:v>21903</c:v>
                </c:pt>
                <c:pt idx="43807">
                  <c:v>21903.5</c:v>
                </c:pt>
                <c:pt idx="43808">
                  <c:v>21904</c:v>
                </c:pt>
                <c:pt idx="43809">
                  <c:v>21904.5</c:v>
                </c:pt>
                <c:pt idx="43810">
                  <c:v>21905</c:v>
                </c:pt>
                <c:pt idx="43811">
                  <c:v>21905.5</c:v>
                </c:pt>
                <c:pt idx="43812">
                  <c:v>21906</c:v>
                </c:pt>
                <c:pt idx="43813">
                  <c:v>21906.5</c:v>
                </c:pt>
                <c:pt idx="43814">
                  <c:v>21907</c:v>
                </c:pt>
                <c:pt idx="43815">
                  <c:v>21907.5</c:v>
                </c:pt>
                <c:pt idx="43816">
                  <c:v>21908</c:v>
                </c:pt>
                <c:pt idx="43817">
                  <c:v>21908.5</c:v>
                </c:pt>
                <c:pt idx="43818">
                  <c:v>21909</c:v>
                </c:pt>
                <c:pt idx="43819">
                  <c:v>21909.5</c:v>
                </c:pt>
                <c:pt idx="43820">
                  <c:v>21910</c:v>
                </c:pt>
                <c:pt idx="43821">
                  <c:v>21910.5</c:v>
                </c:pt>
                <c:pt idx="43822">
                  <c:v>21911</c:v>
                </c:pt>
                <c:pt idx="43823">
                  <c:v>21911.5</c:v>
                </c:pt>
                <c:pt idx="43824">
                  <c:v>21912</c:v>
                </c:pt>
                <c:pt idx="43825">
                  <c:v>21912.5</c:v>
                </c:pt>
                <c:pt idx="43826">
                  <c:v>21913</c:v>
                </c:pt>
                <c:pt idx="43827">
                  <c:v>21913.5</c:v>
                </c:pt>
                <c:pt idx="43828">
                  <c:v>21914</c:v>
                </c:pt>
                <c:pt idx="43829">
                  <c:v>21914.5</c:v>
                </c:pt>
                <c:pt idx="43830">
                  <c:v>21915</c:v>
                </c:pt>
                <c:pt idx="43831">
                  <c:v>21915.5</c:v>
                </c:pt>
                <c:pt idx="43832">
                  <c:v>21916</c:v>
                </c:pt>
                <c:pt idx="43833">
                  <c:v>21916.5</c:v>
                </c:pt>
                <c:pt idx="43834">
                  <c:v>21917</c:v>
                </c:pt>
                <c:pt idx="43835">
                  <c:v>21917.5</c:v>
                </c:pt>
                <c:pt idx="43836">
                  <c:v>21918</c:v>
                </c:pt>
                <c:pt idx="43837">
                  <c:v>21918.5</c:v>
                </c:pt>
                <c:pt idx="43838">
                  <c:v>21919</c:v>
                </c:pt>
                <c:pt idx="43839">
                  <c:v>21919.5</c:v>
                </c:pt>
                <c:pt idx="43840">
                  <c:v>21920</c:v>
                </c:pt>
                <c:pt idx="43841">
                  <c:v>21920.5</c:v>
                </c:pt>
                <c:pt idx="43842">
                  <c:v>21921</c:v>
                </c:pt>
                <c:pt idx="43843">
                  <c:v>21921.5</c:v>
                </c:pt>
                <c:pt idx="43844">
                  <c:v>21922</c:v>
                </c:pt>
                <c:pt idx="43845">
                  <c:v>21922.5</c:v>
                </c:pt>
                <c:pt idx="43846">
                  <c:v>21923</c:v>
                </c:pt>
                <c:pt idx="43847">
                  <c:v>21923.5</c:v>
                </c:pt>
                <c:pt idx="43848">
                  <c:v>21924</c:v>
                </c:pt>
                <c:pt idx="43849">
                  <c:v>21924.5</c:v>
                </c:pt>
                <c:pt idx="43850">
                  <c:v>21925</c:v>
                </c:pt>
                <c:pt idx="43851">
                  <c:v>21925.5</c:v>
                </c:pt>
                <c:pt idx="43852">
                  <c:v>21926</c:v>
                </c:pt>
                <c:pt idx="43853">
                  <c:v>21926.5</c:v>
                </c:pt>
                <c:pt idx="43854">
                  <c:v>21927</c:v>
                </c:pt>
                <c:pt idx="43855">
                  <c:v>21927.5</c:v>
                </c:pt>
                <c:pt idx="43856">
                  <c:v>21928</c:v>
                </c:pt>
                <c:pt idx="43857">
                  <c:v>21928.5</c:v>
                </c:pt>
                <c:pt idx="43858">
                  <c:v>21929</c:v>
                </c:pt>
                <c:pt idx="43859">
                  <c:v>21929.5</c:v>
                </c:pt>
                <c:pt idx="43860">
                  <c:v>21930</c:v>
                </c:pt>
                <c:pt idx="43861">
                  <c:v>21930.5</c:v>
                </c:pt>
                <c:pt idx="43862">
                  <c:v>21931</c:v>
                </c:pt>
                <c:pt idx="43863">
                  <c:v>21931.5</c:v>
                </c:pt>
                <c:pt idx="43864">
                  <c:v>21932</c:v>
                </c:pt>
                <c:pt idx="43865">
                  <c:v>21932.5</c:v>
                </c:pt>
                <c:pt idx="43866">
                  <c:v>21933</c:v>
                </c:pt>
                <c:pt idx="43867">
                  <c:v>21933.5</c:v>
                </c:pt>
                <c:pt idx="43868">
                  <c:v>21934</c:v>
                </c:pt>
                <c:pt idx="43869">
                  <c:v>21934.5</c:v>
                </c:pt>
                <c:pt idx="43870">
                  <c:v>21935</c:v>
                </c:pt>
                <c:pt idx="43871">
                  <c:v>21935.5</c:v>
                </c:pt>
                <c:pt idx="43872">
                  <c:v>21936</c:v>
                </c:pt>
                <c:pt idx="43873">
                  <c:v>21936.5</c:v>
                </c:pt>
                <c:pt idx="43874">
                  <c:v>21937</c:v>
                </c:pt>
                <c:pt idx="43875">
                  <c:v>21937.5</c:v>
                </c:pt>
                <c:pt idx="43876">
                  <c:v>21938</c:v>
                </c:pt>
                <c:pt idx="43877">
                  <c:v>21938.5</c:v>
                </c:pt>
                <c:pt idx="43878">
                  <c:v>21939</c:v>
                </c:pt>
                <c:pt idx="43879">
                  <c:v>21939.5</c:v>
                </c:pt>
                <c:pt idx="43880">
                  <c:v>21940</c:v>
                </c:pt>
                <c:pt idx="43881">
                  <c:v>21940.5</c:v>
                </c:pt>
                <c:pt idx="43882">
                  <c:v>21941</c:v>
                </c:pt>
                <c:pt idx="43883">
                  <c:v>21941.5</c:v>
                </c:pt>
                <c:pt idx="43884">
                  <c:v>21942</c:v>
                </c:pt>
                <c:pt idx="43885">
                  <c:v>21942.5</c:v>
                </c:pt>
                <c:pt idx="43886">
                  <c:v>21943</c:v>
                </c:pt>
                <c:pt idx="43887">
                  <c:v>21943.5</c:v>
                </c:pt>
                <c:pt idx="43888">
                  <c:v>21944</c:v>
                </c:pt>
                <c:pt idx="43889">
                  <c:v>21944.5</c:v>
                </c:pt>
                <c:pt idx="43890">
                  <c:v>21945</c:v>
                </c:pt>
                <c:pt idx="43891">
                  <c:v>21945.5</c:v>
                </c:pt>
                <c:pt idx="43892">
                  <c:v>21946</c:v>
                </c:pt>
                <c:pt idx="43893">
                  <c:v>21946.5</c:v>
                </c:pt>
                <c:pt idx="43894">
                  <c:v>21947</c:v>
                </c:pt>
                <c:pt idx="43895">
                  <c:v>21947.5</c:v>
                </c:pt>
                <c:pt idx="43896">
                  <c:v>21948</c:v>
                </c:pt>
                <c:pt idx="43897">
                  <c:v>21948.5</c:v>
                </c:pt>
                <c:pt idx="43898">
                  <c:v>21949</c:v>
                </c:pt>
                <c:pt idx="43899">
                  <c:v>21949.5</c:v>
                </c:pt>
                <c:pt idx="43900">
                  <c:v>21950</c:v>
                </c:pt>
                <c:pt idx="43901">
                  <c:v>21950.5</c:v>
                </c:pt>
                <c:pt idx="43902">
                  <c:v>21951</c:v>
                </c:pt>
                <c:pt idx="43903">
                  <c:v>21951.5</c:v>
                </c:pt>
                <c:pt idx="43904">
                  <c:v>21952</c:v>
                </c:pt>
                <c:pt idx="43905">
                  <c:v>21952.5</c:v>
                </c:pt>
                <c:pt idx="43906">
                  <c:v>21953</c:v>
                </c:pt>
                <c:pt idx="43907">
                  <c:v>21953.5</c:v>
                </c:pt>
                <c:pt idx="43908">
                  <c:v>21954</c:v>
                </c:pt>
                <c:pt idx="43909">
                  <c:v>21954.5</c:v>
                </c:pt>
                <c:pt idx="43910">
                  <c:v>21955</c:v>
                </c:pt>
                <c:pt idx="43911">
                  <c:v>21955.5</c:v>
                </c:pt>
                <c:pt idx="43912">
                  <c:v>21956</c:v>
                </c:pt>
                <c:pt idx="43913">
                  <c:v>21956.5</c:v>
                </c:pt>
                <c:pt idx="43914">
                  <c:v>21957</c:v>
                </c:pt>
                <c:pt idx="43915">
                  <c:v>21957.5</c:v>
                </c:pt>
                <c:pt idx="43916">
                  <c:v>21958</c:v>
                </c:pt>
                <c:pt idx="43917">
                  <c:v>21958.5</c:v>
                </c:pt>
                <c:pt idx="43918">
                  <c:v>21959</c:v>
                </c:pt>
                <c:pt idx="43919">
                  <c:v>21959.5</c:v>
                </c:pt>
                <c:pt idx="43920">
                  <c:v>21960</c:v>
                </c:pt>
                <c:pt idx="43921">
                  <c:v>21960.5</c:v>
                </c:pt>
                <c:pt idx="43922">
                  <c:v>21961</c:v>
                </c:pt>
                <c:pt idx="43923">
                  <c:v>21961.5</c:v>
                </c:pt>
                <c:pt idx="43924">
                  <c:v>21962</c:v>
                </c:pt>
                <c:pt idx="43925">
                  <c:v>21962.5</c:v>
                </c:pt>
                <c:pt idx="43926">
                  <c:v>21963</c:v>
                </c:pt>
                <c:pt idx="43927">
                  <c:v>21963.5</c:v>
                </c:pt>
                <c:pt idx="43928">
                  <c:v>21964</c:v>
                </c:pt>
                <c:pt idx="43929">
                  <c:v>21964.5</c:v>
                </c:pt>
                <c:pt idx="43930">
                  <c:v>21965</c:v>
                </c:pt>
                <c:pt idx="43931">
                  <c:v>21965.5</c:v>
                </c:pt>
                <c:pt idx="43932">
                  <c:v>21966</c:v>
                </c:pt>
                <c:pt idx="43933">
                  <c:v>21966.5</c:v>
                </c:pt>
                <c:pt idx="43934">
                  <c:v>21967</c:v>
                </c:pt>
                <c:pt idx="43935">
                  <c:v>21967.5</c:v>
                </c:pt>
                <c:pt idx="43936">
                  <c:v>21968</c:v>
                </c:pt>
                <c:pt idx="43937">
                  <c:v>21968.5</c:v>
                </c:pt>
                <c:pt idx="43938">
                  <c:v>21969</c:v>
                </c:pt>
                <c:pt idx="43939">
                  <c:v>21969.5</c:v>
                </c:pt>
                <c:pt idx="43940">
                  <c:v>21970</c:v>
                </c:pt>
                <c:pt idx="43941">
                  <c:v>21970.5</c:v>
                </c:pt>
                <c:pt idx="43942">
                  <c:v>21971</c:v>
                </c:pt>
                <c:pt idx="43943">
                  <c:v>21971.5</c:v>
                </c:pt>
                <c:pt idx="43944">
                  <c:v>21972</c:v>
                </c:pt>
                <c:pt idx="43945">
                  <c:v>21972.5</c:v>
                </c:pt>
                <c:pt idx="43946">
                  <c:v>21973</c:v>
                </c:pt>
                <c:pt idx="43947">
                  <c:v>21973.5</c:v>
                </c:pt>
                <c:pt idx="43948">
                  <c:v>21974</c:v>
                </c:pt>
                <c:pt idx="43949">
                  <c:v>21974.5</c:v>
                </c:pt>
                <c:pt idx="43950">
                  <c:v>21975</c:v>
                </c:pt>
                <c:pt idx="43951">
                  <c:v>21975.5</c:v>
                </c:pt>
                <c:pt idx="43952">
                  <c:v>21976</c:v>
                </c:pt>
                <c:pt idx="43953">
                  <c:v>21976.5</c:v>
                </c:pt>
                <c:pt idx="43954">
                  <c:v>21977</c:v>
                </c:pt>
                <c:pt idx="43955">
                  <c:v>21977.5</c:v>
                </c:pt>
                <c:pt idx="43956">
                  <c:v>21978</c:v>
                </c:pt>
                <c:pt idx="43957">
                  <c:v>21978.5</c:v>
                </c:pt>
                <c:pt idx="43958">
                  <c:v>21979</c:v>
                </c:pt>
                <c:pt idx="43959">
                  <c:v>21979.5</c:v>
                </c:pt>
                <c:pt idx="43960">
                  <c:v>21980</c:v>
                </c:pt>
                <c:pt idx="43961">
                  <c:v>21980.5</c:v>
                </c:pt>
                <c:pt idx="43962">
                  <c:v>21981</c:v>
                </c:pt>
                <c:pt idx="43963">
                  <c:v>21981.5</c:v>
                </c:pt>
                <c:pt idx="43964">
                  <c:v>21982</c:v>
                </c:pt>
                <c:pt idx="43965">
                  <c:v>21982.5</c:v>
                </c:pt>
                <c:pt idx="43966">
                  <c:v>21983</c:v>
                </c:pt>
                <c:pt idx="43967">
                  <c:v>21983.5</c:v>
                </c:pt>
                <c:pt idx="43968">
                  <c:v>21984</c:v>
                </c:pt>
                <c:pt idx="43969">
                  <c:v>21984.5</c:v>
                </c:pt>
                <c:pt idx="43970">
                  <c:v>21985</c:v>
                </c:pt>
                <c:pt idx="43971">
                  <c:v>21985.5</c:v>
                </c:pt>
                <c:pt idx="43972">
                  <c:v>21986</c:v>
                </c:pt>
                <c:pt idx="43973">
                  <c:v>21986.5</c:v>
                </c:pt>
                <c:pt idx="43974">
                  <c:v>21987</c:v>
                </c:pt>
                <c:pt idx="43975">
                  <c:v>21987.5</c:v>
                </c:pt>
                <c:pt idx="43976">
                  <c:v>21988</c:v>
                </c:pt>
                <c:pt idx="43977">
                  <c:v>21988.5</c:v>
                </c:pt>
                <c:pt idx="43978">
                  <c:v>21989</c:v>
                </c:pt>
                <c:pt idx="43979">
                  <c:v>21989.5</c:v>
                </c:pt>
                <c:pt idx="43980">
                  <c:v>21990</c:v>
                </c:pt>
                <c:pt idx="43981">
                  <c:v>21990.5</c:v>
                </c:pt>
                <c:pt idx="43982">
                  <c:v>21991</c:v>
                </c:pt>
                <c:pt idx="43983">
                  <c:v>21991.5</c:v>
                </c:pt>
                <c:pt idx="43984">
                  <c:v>21992</c:v>
                </c:pt>
                <c:pt idx="43985">
                  <c:v>21992.5</c:v>
                </c:pt>
                <c:pt idx="43986">
                  <c:v>21993</c:v>
                </c:pt>
                <c:pt idx="43987">
                  <c:v>21993.5</c:v>
                </c:pt>
                <c:pt idx="43988">
                  <c:v>21994</c:v>
                </c:pt>
                <c:pt idx="43989">
                  <c:v>21994.5</c:v>
                </c:pt>
                <c:pt idx="43990">
                  <c:v>21995</c:v>
                </c:pt>
                <c:pt idx="43991">
                  <c:v>21995.5</c:v>
                </c:pt>
                <c:pt idx="43992">
                  <c:v>21996</c:v>
                </c:pt>
                <c:pt idx="43993">
                  <c:v>21996.5</c:v>
                </c:pt>
                <c:pt idx="43994">
                  <c:v>21997</c:v>
                </c:pt>
                <c:pt idx="43995">
                  <c:v>21997.5</c:v>
                </c:pt>
                <c:pt idx="43996">
                  <c:v>21998</c:v>
                </c:pt>
                <c:pt idx="43997">
                  <c:v>21998.5</c:v>
                </c:pt>
                <c:pt idx="43998">
                  <c:v>21999</c:v>
                </c:pt>
                <c:pt idx="43999">
                  <c:v>21999.5</c:v>
                </c:pt>
                <c:pt idx="44000">
                  <c:v>22000</c:v>
                </c:pt>
                <c:pt idx="44001">
                  <c:v>22000.5</c:v>
                </c:pt>
                <c:pt idx="44002">
                  <c:v>22001</c:v>
                </c:pt>
                <c:pt idx="44003">
                  <c:v>22001.5</c:v>
                </c:pt>
                <c:pt idx="44004">
                  <c:v>22002</c:v>
                </c:pt>
                <c:pt idx="44005">
                  <c:v>22002.5</c:v>
                </c:pt>
                <c:pt idx="44006">
                  <c:v>22003</c:v>
                </c:pt>
                <c:pt idx="44007">
                  <c:v>22003.5</c:v>
                </c:pt>
                <c:pt idx="44008">
                  <c:v>22004</c:v>
                </c:pt>
                <c:pt idx="44009">
                  <c:v>22004.5</c:v>
                </c:pt>
                <c:pt idx="44010">
                  <c:v>22005</c:v>
                </c:pt>
                <c:pt idx="44011">
                  <c:v>22005.5</c:v>
                </c:pt>
                <c:pt idx="44012">
                  <c:v>22006</c:v>
                </c:pt>
                <c:pt idx="44013">
                  <c:v>22006.5</c:v>
                </c:pt>
                <c:pt idx="44014">
                  <c:v>22007</c:v>
                </c:pt>
                <c:pt idx="44015">
                  <c:v>22007.5</c:v>
                </c:pt>
                <c:pt idx="44016">
                  <c:v>22008</c:v>
                </c:pt>
                <c:pt idx="44017">
                  <c:v>22008.5</c:v>
                </c:pt>
                <c:pt idx="44018">
                  <c:v>22009</c:v>
                </c:pt>
                <c:pt idx="44019">
                  <c:v>22009.5</c:v>
                </c:pt>
                <c:pt idx="44020">
                  <c:v>22010</c:v>
                </c:pt>
                <c:pt idx="44021">
                  <c:v>22010.5</c:v>
                </c:pt>
                <c:pt idx="44022">
                  <c:v>22011</c:v>
                </c:pt>
                <c:pt idx="44023">
                  <c:v>22011.5</c:v>
                </c:pt>
                <c:pt idx="44024">
                  <c:v>22012</c:v>
                </c:pt>
                <c:pt idx="44025">
                  <c:v>22012.5</c:v>
                </c:pt>
                <c:pt idx="44026">
                  <c:v>22013</c:v>
                </c:pt>
                <c:pt idx="44027">
                  <c:v>22013.5</c:v>
                </c:pt>
                <c:pt idx="44028">
                  <c:v>22014</c:v>
                </c:pt>
                <c:pt idx="44029">
                  <c:v>22014.5</c:v>
                </c:pt>
                <c:pt idx="44030">
                  <c:v>22015</c:v>
                </c:pt>
                <c:pt idx="44031">
                  <c:v>22015.5</c:v>
                </c:pt>
                <c:pt idx="44032">
                  <c:v>22016</c:v>
                </c:pt>
                <c:pt idx="44033">
                  <c:v>22016.5</c:v>
                </c:pt>
                <c:pt idx="44034">
                  <c:v>22017</c:v>
                </c:pt>
                <c:pt idx="44035">
                  <c:v>22017.5</c:v>
                </c:pt>
                <c:pt idx="44036">
                  <c:v>22018</c:v>
                </c:pt>
                <c:pt idx="44037">
                  <c:v>22018.5</c:v>
                </c:pt>
                <c:pt idx="44038">
                  <c:v>22019</c:v>
                </c:pt>
                <c:pt idx="44039">
                  <c:v>22019.5</c:v>
                </c:pt>
                <c:pt idx="44040">
                  <c:v>22020</c:v>
                </c:pt>
                <c:pt idx="44041">
                  <c:v>22020.5</c:v>
                </c:pt>
                <c:pt idx="44042">
                  <c:v>22021</c:v>
                </c:pt>
                <c:pt idx="44043">
                  <c:v>22021.5</c:v>
                </c:pt>
                <c:pt idx="44044">
                  <c:v>22022</c:v>
                </c:pt>
                <c:pt idx="44045">
                  <c:v>22022.5</c:v>
                </c:pt>
                <c:pt idx="44046">
                  <c:v>22023</c:v>
                </c:pt>
                <c:pt idx="44047">
                  <c:v>22023.5</c:v>
                </c:pt>
                <c:pt idx="44048">
                  <c:v>22024</c:v>
                </c:pt>
                <c:pt idx="44049">
                  <c:v>22024.5</c:v>
                </c:pt>
                <c:pt idx="44050">
                  <c:v>22025</c:v>
                </c:pt>
                <c:pt idx="44051">
                  <c:v>22025.5</c:v>
                </c:pt>
                <c:pt idx="44052">
                  <c:v>22026</c:v>
                </c:pt>
                <c:pt idx="44053">
                  <c:v>22026.5</c:v>
                </c:pt>
                <c:pt idx="44054">
                  <c:v>22027</c:v>
                </c:pt>
                <c:pt idx="44055">
                  <c:v>22027.5</c:v>
                </c:pt>
                <c:pt idx="44056">
                  <c:v>22028</c:v>
                </c:pt>
                <c:pt idx="44057">
                  <c:v>22028.5</c:v>
                </c:pt>
                <c:pt idx="44058">
                  <c:v>22029</c:v>
                </c:pt>
                <c:pt idx="44059">
                  <c:v>22029.5</c:v>
                </c:pt>
                <c:pt idx="44060">
                  <c:v>22030</c:v>
                </c:pt>
                <c:pt idx="44061">
                  <c:v>22030.5</c:v>
                </c:pt>
                <c:pt idx="44062">
                  <c:v>22031</c:v>
                </c:pt>
                <c:pt idx="44063">
                  <c:v>22031.5</c:v>
                </c:pt>
                <c:pt idx="44064">
                  <c:v>22032</c:v>
                </c:pt>
                <c:pt idx="44065">
                  <c:v>22032.5</c:v>
                </c:pt>
                <c:pt idx="44066">
                  <c:v>22033</c:v>
                </c:pt>
                <c:pt idx="44067">
                  <c:v>22033.5</c:v>
                </c:pt>
                <c:pt idx="44068">
                  <c:v>22034</c:v>
                </c:pt>
                <c:pt idx="44069">
                  <c:v>22034.5</c:v>
                </c:pt>
                <c:pt idx="44070">
                  <c:v>22035</c:v>
                </c:pt>
                <c:pt idx="44071">
                  <c:v>22035.5</c:v>
                </c:pt>
                <c:pt idx="44072">
                  <c:v>22036</c:v>
                </c:pt>
                <c:pt idx="44073">
                  <c:v>22036.5</c:v>
                </c:pt>
                <c:pt idx="44074">
                  <c:v>22037</c:v>
                </c:pt>
                <c:pt idx="44075">
                  <c:v>22037.5</c:v>
                </c:pt>
                <c:pt idx="44076">
                  <c:v>22038</c:v>
                </c:pt>
                <c:pt idx="44077">
                  <c:v>22038.5</c:v>
                </c:pt>
                <c:pt idx="44078">
                  <c:v>22039</c:v>
                </c:pt>
                <c:pt idx="44079">
                  <c:v>22039.5</c:v>
                </c:pt>
                <c:pt idx="44080">
                  <c:v>22040</c:v>
                </c:pt>
                <c:pt idx="44081">
                  <c:v>22040.5</c:v>
                </c:pt>
                <c:pt idx="44082">
                  <c:v>22041</c:v>
                </c:pt>
                <c:pt idx="44083">
                  <c:v>22041.5</c:v>
                </c:pt>
                <c:pt idx="44084">
                  <c:v>22042</c:v>
                </c:pt>
                <c:pt idx="44085">
                  <c:v>22042.5</c:v>
                </c:pt>
                <c:pt idx="44086">
                  <c:v>22043</c:v>
                </c:pt>
                <c:pt idx="44087">
                  <c:v>22043.5</c:v>
                </c:pt>
                <c:pt idx="44088">
                  <c:v>22044</c:v>
                </c:pt>
                <c:pt idx="44089">
                  <c:v>22044.5</c:v>
                </c:pt>
                <c:pt idx="44090">
                  <c:v>22045</c:v>
                </c:pt>
                <c:pt idx="44091">
                  <c:v>22045.5</c:v>
                </c:pt>
                <c:pt idx="44092">
                  <c:v>22046</c:v>
                </c:pt>
                <c:pt idx="44093">
                  <c:v>22046.5</c:v>
                </c:pt>
                <c:pt idx="44094">
                  <c:v>22047</c:v>
                </c:pt>
                <c:pt idx="44095">
                  <c:v>22047.5</c:v>
                </c:pt>
                <c:pt idx="44096">
                  <c:v>22048</c:v>
                </c:pt>
                <c:pt idx="44097">
                  <c:v>22048.5</c:v>
                </c:pt>
                <c:pt idx="44098">
                  <c:v>22049</c:v>
                </c:pt>
                <c:pt idx="44099">
                  <c:v>22049.5</c:v>
                </c:pt>
                <c:pt idx="44100">
                  <c:v>22050</c:v>
                </c:pt>
                <c:pt idx="44101">
                  <c:v>22050.5</c:v>
                </c:pt>
                <c:pt idx="44102">
                  <c:v>22051</c:v>
                </c:pt>
                <c:pt idx="44103">
                  <c:v>22051.5</c:v>
                </c:pt>
                <c:pt idx="44104">
                  <c:v>22052</c:v>
                </c:pt>
                <c:pt idx="44105">
                  <c:v>22052.5</c:v>
                </c:pt>
                <c:pt idx="44106">
                  <c:v>22053</c:v>
                </c:pt>
                <c:pt idx="44107">
                  <c:v>22053.5</c:v>
                </c:pt>
                <c:pt idx="44108">
                  <c:v>22054</c:v>
                </c:pt>
                <c:pt idx="44109">
                  <c:v>22054.5</c:v>
                </c:pt>
                <c:pt idx="44110">
                  <c:v>22055</c:v>
                </c:pt>
                <c:pt idx="44111">
                  <c:v>22055.5</c:v>
                </c:pt>
                <c:pt idx="44112">
                  <c:v>22056</c:v>
                </c:pt>
                <c:pt idx="44113">
                  <c:v>22056.5</c:v>
                </c:pt>
                <c:pt idx="44114">
                  <c:v>22057</c:v>
                </c:pt>
                <c:pt idx="44115">
                  <c:v>22057.5</c:v>
                </c:pt>
                <c:pt idx="44116">
                  <c:v>22058</c:v>
                </c:pt>
                <c:pt idx="44117">
                  <c:v>22058.5</c:v>
                </c:pt>
                <c:pt idx="44118">
                  <c:v>22059</c:v>
                </c:pt>
                <c:pt idx="44119">
                  <c:v>22059.5</c:v>
                </c:pt>
                <c:pt idx="44120">
                  <c:v>22060</c:v>
                </c:pt>
                <c:pt idx="44121">
                  <c:v>22060.5</c:v>
                </c:pt>
                <c:pt idx="44122">
                  <c:v>22061</c:v>
                </c:pt>
                <c:pt idx="44123">
                  <c:v>22061.5</c:v>
                </c:pt>
                <c:pt idx="44124">
                  <c:v>22062</c:v>
                </c:pt>
                <c:pt idx="44125">
                  <c:v>22062.5</c:v>
                </c:pt>
                <c:pt idx="44126">
                  <c:v>22063</c:v>
                </c:pt>
                <c:pt idx="44127">
                  <c:v>22063.5</c:v>
                </c:pt>
                <c:pt idx="44128">
                  <c:v>22064</c:v>
                </c:pt>
                <c:pt idx="44129">
                  <c:v>22064.5</c:v>
                </c:pt>
                <c:pt idx="44130">
                  <c:v>22065</c:v>
                </c:pt>
                <c:pt idx="44131">
                  <c:v>22065.5</c:v>
                </c:pt>
                <c:pt idx="44132">
                  <c:v>22066</c:v>
                </c:pt>
                <c:pt idx="44133">
                  <c:v>22066.5</c:v>
                </c:pt>
                <c:pt idx="44134">
                  <c:v>22067</c:v>
                </c:pt>
                <c:pt idx="44135">
                  <c:v>22067.5</c:v>
                </c:pt>
                <c:pt idx="44136">
                  <c:v>22068</c:v>
                </c:pt>
                <c:pt idx="44137">
                  <c:v>22068.5</c:v>
                </c:pt>
                <c:pt idx="44138">
                  <c:v>22069</c:v>
                </c:pt>
                <c:pt idx="44139">
                  <c:v>22069.5</c:v>
                </c:pt>
                <c:pt idx="44140">
                  <c:v>22070</c:v>
                </c:pt>
                <c:pt idx="44141">
                  <c:v>22070.5</c:v>
                </c:pt>
                <c:pt idx="44142">
                  <c:v>22071</c:v>
                </c:pt>
                <c:pt idx="44143">
                  <c:v>22071.5</c:v>
                </c:pt>
                <c:pt idx="44144">
                  <c:v>22072</c:v>
                </c:pt>
                <c:pt idx="44145">
                  <c:v>22072.5</c:v>
                </c:pt>
                <c:pt idx="44146">
                  <c:v>22073</c:v>
                </c:pt>
                <c:pt idx="44147">
                  <c:v>22073.5</c:v>
                </c:pt>
                <c:pt idx="44148">
                  <c:v>22074</c:v>
                </c:pt>
                <c:pt idx="44149">
                  <c:v>22074.5</c:v>
                </c:pt>
                <c:pt idx="44150">
                  <c:v>22075</c:v>
                </c:pt>
                <c:pt idx="44151">
                  <c:v>22075.5</c:v>
                </c:pt>
                <c:pt idx="44152">
                  <c:v>22076</c:v>
                </c:pt>
                <c:pt idx="44153">
                  <c:v>22076.5</c:v>
                </c:pt>
                <c:pt idx="44154">
                  <c:v>22077</c:v>
                </c:pt>
                <c:pt idx="44155">
                  <c:v>22077.5</c:v>
                </c:pt>
                <c:pt idx="44156">
                  <c:v>22078</c:v>
                </c:pt>
                <c:pt idx="44157">
                  <c:v>22078.5</c:v>
                </c:pt>
                <c:pt idx="44158">
                  <c:v>22079</c:v>
                </c:pt>
                <c:pt idx="44159">
                  <c:v>22079.5</c:v>
                </c:pt>
                <c:pt idx="44160">
                  <c:v>22080</c:v>
                </c:pt>
                <c:pt idx="44161">
                  <c:v>22080.5</c:v>
                </c:pt>
                <c:pt idx="44162">
                  <c:v>22081</c:v>
                </c:pt>
                <c:pt idx="44163">
                  <c:v>22081.5</c:v>
                </c:pt>
                <c:pt idx="44164">
                  <c:v>22082</c:v>
                </c:pt>
                <c:pt idx="44165">
                  <c:v>22082.5</c:v>
                </c:pt>
                <c:pt idx="44166">
                  <c:v>22083</c:v>
                </c:pt>
                <c:pt idx="44167">
                  <c:v>22083.5</c:v>
                </c:pt>
                <c:pt idx="44168">
                  <c:v>22084</c:v>
                </c:pt>
                <c:pt idx="44169">
                  <c:v>22084.5</c:v>
                </c:pt>
                <c:pt idx="44170">
                  <c:v>22085</c:v>
                </c:pt>
                <c:pt idx="44171">
                  <c:v>22085.5</c:v>
                </c:pt>
                <c:pt idx="44172">
                  <c:v>22086</c:v>
                </c:pt>
                <c:pt idx="44173">
                  <c:v>22086.5</c:v>
                </c:pt>
                <c:pt idx="44174">
                  <c:v>22087</c:v>
                </c:pt>
                <c:pt idx="44175">
                  <c:v>22087.5</c:v>
                </c:pt>
                <c:pt idx="44176">
                  <c:v>22088</c:v>
                </c:pt>
                <c:pt idx="44177">
                  <c:v>22088.5</c:v>
                </c:pt>
                <c:pt idx="44178">
                  <c:v>22089</c:v>
                </c:pt>
                <c:pt idx="44179">
                  <c:v>22089.5</c:v>
                </c:pt>
                <c:pt idx="44180">
                  <c:v>22090</c:v>
                </c:pt>
                <c:pt idx="44181">
                  <c:v>22090.5</c:v>
                </c:pt>
                <c:pt idx="44182">
                  <c:v>22091</c:v>
                </c:pt>
                <c:pt idx="44183">
                  <c:v>22091.5</c:v>
                </c:pt>
                <c:pt idx="44184">
                  <c:v>22092</c:v>
                </c:pt>
                <c:pt idx="44185">
                  <c:v>22092.5</c:v>
                </c:pt>
                <c:pt idx="44186">
                  <c:v>22093</c:v>
                </c:pt>
                <c:pt idx="44187">
                  <c:v>22093.5</c:v>
                </c:pt>
                <c:pt idx="44188">
                  <c:v>22094</c:v>
                </c:pt>
                <c:pt idx="44189">
                  <c:v>22094.5</c:v>
                </c:pt>
                <c:pt idx="44190">
                  <c:v>22095</c:v>
                </c:pt>
                <c:pt idx="44191">
                  <c:v>22095.5</c:v>
                </c:pt>
                <c:pt idx="44192">
                  <c:v>22096</c:v>
                </c:pt>
                <c:pt idx="44193">
                  <c:v>22096.5</c:v>
                </c:pt>
                <c:pt idx="44194">
                  <c:v>22097</c:v>
                </c:pt>
                <c:pt idx="44195">
                  <c:v>22097.5</c:v>
                </c:pt>
                <c:pt idx="44196">
                  <c:v>22098</c:v>
                </c:pt>
                <c:pt idx="44197">
                  <c:v>22098.5</c:v>
                </c:pt>
                <c:pt idx="44198">
                  <c:v>22099</c:v>
                </c:pt>
                <c:pt idx="44199">
                  <c:v>22099.5</c:v>
                </c:pt>
                <c:pt idx="44200">
                  <c:v>22100</c:v>
                </c:pt>
                <c:pt idx="44201">
                  <c:v>22100.5</c:v>
                </c:pt>
                <c:pt idx="44202">
                  <c:v>22101</c:v>
                </c:pt>
                <c:pt idx="44203">
                  <c:v>22101.5</c:v>
                </c:pt>
                <c:pt idx="44204">
                  <c:v>22102</c:v>
                </c:pt>
                <c:pt idx="44205">
                  <c:v>22102.5</c:v>
                </c:pt>
                <c:pt idx="44206">
                  <c:v>22103</c:v>
                </c:pt>
                <c:pt idx="44207">
                  <c:v>22103.5</c:v>
                </c:pt>
                <c:pt idx="44208">
                  <c:v>22104</c:v>
                </c:pt>
                <c:pt idx="44209">
                  <c:v>22104.5</c:v>
                </c:pt>
                <c:pt idx="44210">
                  <c:v>22105</c:v>
                </c:pt>
                <c:pt idx="44211">
                  <c:v>22105.5</c:v>
                </c:pt>
                <c:pt idx="44212">
                  <c:v>22106</c:v>
                </c:pt>
                <c:pt idx="44213">
                  <c:v>22106.5</c:v>
                </c:pt>
                <c:pt idx="44214">
                  <c:v>22107</c:v>
                </c:pt>
                <c:pt idx="44215">
                  <c:v>22107.5</c:v>
                </c:pt>
                <c:pt idx="44216">
                  <c:v>22108</c:v>
                </c:pt>
                <c:pt idx="44217">
                  <c:v>22108.5</c:v>
                </c:pt>
                <c:pt idx="44218">
                  <c:v>22109</c:v>
                </c:pt>
                <c:pt idx="44219">
                  <c:v>22109.5</c:v>
                </c:pt>
                <c:pt idx="44220">
                  <c:v>22110</c:v>
                </c:pt>
                <c:pt idx="44221">
                  <c:v>22110.5</c:v>
                </c:pt>
                <c:pt idx="44222">
                  <c:v>22111</c:v>
                </c:pt>
                <c:pt idx="44223">
                  <c:v>22111.5</c:v>
                </c:pt>
                <c:pt idx="44224">
                  <c:v>22112</c:v>
                </c:pt>
                <c:pt idx="44225">
                  <c:v>22112.5</c:v>
                </c:pt>
                <c:pt idx="44226">
                  <c:v>22113</c:v>
                </c:pt>
                <c:pt idx="44227">
                  <c:v>22113.5</c:v>
                </c:pt>
                <c:pt idx="44228">
                  <c:v>22114</c:v>
                </c:pt>
                <c:pt idx="44229">
                  <c:v>22114.5</c:v>
                </c:pt>
                <c:pt idx="44230">
                  <c:v>22115</c:v>
                </c:pt>
                <c:pt idx="44231">
                  <c:v>22115.5</c:v>
                </c:pt>
                <c:pt idx="44232">
                  <c:v>22116</c:v>
                </c:pt>
                <c:pt idx="44233">
                  <c:v>22116.5</c:v>
                </c:pt>
                <c:pt idx="44234">
                  <c:v>22117</c:v>
                </c:pt>
                <c:pt idx="44235">
                  <c:v>22117.5</c:v>
                </c:pt>
                <c:pt idx="44236">
                  <c:v>22118</c:v>
                </c:pt>
                <c:pt idx="44237">
                  <c:v>22118.5</c:v>
                </c:pt>
                <c:pt idx="44238">
                  <c:v>22119</c:v>
                </c:pt>
                <c:pt idx="44239">
                  <c:v>22119.5</c:v>
                </c:pt>
                <c:pt idx="44240">
                  <c:v>22120</c:v>
                </c:pt>
                <c:pt idx="44241">
                  <c:v>22120.5</c:v>
                </c:pt>
                <c:pt idx="44242">
                  <c:v>22121</c:v>
                </c:pt>
                <c:pt idx="44243">
                  <c:v>22121.5</c:v>
                </c:pt>
                <c:pt idx="44244">
                  <c:v>22122</c:v>
                </c:pt>
                <c:pt idx="44245">
                  <c:v>22122.5</c:v>
                </c:pt>
                <c:pt idx="44246">
                  <c:v>22123</c:v>
                </c:pt>
                <c:pt idx="44247">
                  <c:v>22123.5</c:v>
                </c:pt>
                <c:pt idx="44248">
                  <c:v>22124</c:v>
                </c:pt>
                <c:pt idx="44249">
                  <c:v>22124.5</c:v>
                </c:pt>
                <c:pt idx="44250">
                  <c:v>22125</c:v>
                </c:pt>
                <c:pt idx="44251">
                  <c:v>22125.5</c:v>
                </c:pt>
                <c:pt idx="44252">
                  <c:v>22126</c:v>
                </c:pt>
                <c:pt idx="44253">
                  <c:v>22126.5</c:v>
                </c:pt>
                <c:pt idx="44254">
                  <c:v>22127</c:v>
                </c:pt>
                <c:pt idx="44255">
                  <c:v>22127.5</c:v>
                </c:pt>
                <c:pt idx="44256">
                  <c:v>22128</c:v>
                </c:pt>
                <c:pt idx="44257">
                  <c:v>22128.5</c:v>
                </c:pt>
                <c:pt idx="44258">
                  <c:v>22129</c:v>
                </c:pt>
                <c:pt idx="44259">
                  <c:v>22129.5</c:v>
                </c:pt>
                <c:pt idx="44260">
                  <c:v>22130</c:v>
                </c:pt>
                <c:pt idx="44261">
                  <c:v>22130.5</c:v>
                </c:pt>
                <c:pt idx="44262">
                  <c:v>22131</c:v>
                </c:pt>
                <c:pt idx="44263">
                  <c:v>22131.5</c:v>
                </c:pt>
                <c:pt idx="44264">
                  <c:v>22132</c:v>
                </c:pt>
                <c:pt idx="44265">
                  <c:v>22132.5</c:v>
                </c:pt>
                <c:pt idx="44266">
                  <c:v>22133</c:v>
                </c:pt>
                <c:pt idx="44267">
                  <c:v>22133.5</c:v>
                </c:pt>
                <c:pt idx="44268">
                  <c:v>22134</c:v>
                </c:pt>
                <c:pt idx="44269">
                  <c:v>22134.5</c:v>
                </c:pt>
                <c:pt idx="44270">
                  <c:v>22135</c:v>
                </c:pt>
                <c:pt idx="44271">
                  <c:v>22135.5</c:v>
                </c:pt>
                <c:pt idx="44272">
                  <c:v>22136</c:v>
                </c:pt>
                <c:pt idx="44273">
                  <c:v>22136.5</c:v>
                </c:pt>
                <c:pt idx="44274">
                  <c:v>22137</c:v>
                </c:pt>
                <c:pt idx="44275">
                  <c:v>22137.5</c:v>
                </c:pt>
                <c:pt idx="44276">
                  <c:v>22138</c:v>
                </c:pt>
                <c:pt idx="44277">
                  <c:v>22138.5</c:v>
                </c:pt>
                <c:pt idx="44278">
                  <c:v>22139</c:v>
                </c:pt>
                <c:pt idx="44279">
                  <c:v>22139.5</c:v>
                </c:pt>
                <c:pt idx="44280">
                  <c:v>22140</c:v>
                </c:pt>
                <c:pt idx="44281">
                  <c:v>22140.5</c:v>
                </c:pt>
                <c:pt idx="44282">
                  <c:v>22141</c:v>
                </c:pt>
                <c:pt idx="44283">
                  <c:v>22141.5</c:v>
                </c:pt>
                <c:pt idx="44284">
                  <c:v>22142</c:v>
                </c:pt>
                <c:pt idx="44285">
                  <c:v>22142.5</c:v>
                </c:pt>
                <c:pt idx="44286">
                  <c:v>22143</c:v>
                </c:pt>
                <c:pt idx="44287">
                  <c:v>22143.5</c:v>
                </c:pt>
                <c:pt idx="44288">
                  <c:v>22144</c:v>
                </c:pt>
                <c:pt idx="44289">
                  <c:v>22144.5</c:v>
                </c:pt>
                <c:pt idx="44290">
                  <c:v>22145</c:v>
                </c:pt>
                <c:pt idx="44291">
                  <c:v>22145.5</c:v>
                </c:pt>
                <c:pt idx="44292">
                  <c:v>22146</c:v>
                </c:pt>
                <c:pt idx="44293">
                  <c:v>22146.5</c:v>
                </c:pt>
                <c:pt idx="44294">
                  <c:v>22147</c:v>
                </c:pt>
                <c:pt idx="44295">
                  <c:v>22147.5</c:v>
                </c:pt>
                <c:pt idx="44296">
                  <c:v>22148</c:v>
                </c:pt>
                <c:pt idx="44297">
                  <c:v>22148.5</c:v>
                </c:pt>
                <c:pt idx="44298">
                  <c:v>22149</c:v>
                </c:pt>
                <c:pt idx="44299">
                  <c:v>22149.5</c:v>
                </c:pt>
                <c:pt idx="44300">
                  <c:v>22150</c:v>
                </c:pt>
                <c:pt idx="44301">
                  <c:v>22150.5</c:v>
                </c:pt>
                <c:pt idx="44302">
                  <c:v>22151</c:v>
                </c:pt>
                <c:pt idx="44303">
                  <c:v>22151.5</c:v>
                </c:pt>
                <c:pt idx="44304">
                  <c:v>22152</c:v>
                </c:pt>
                <c:pt idx="44305">
                  <c:v>22152.5</c:v>
                </c:pt>
                <c:pt idx="44306">
                  <c:v>22153</c:v>
                </c:pt>
                <c:pt idx="44307">
                  <c:v>22153.5</c:v>
                </c:pt>
                <c:pt idx="44308">
                  <c:v>22154</c:v>
                </c:pt>
                <c:pt idx="44309">
                  <c:v>22154.5</c:v>
                </c:pt>
                <c:pt idx="44310">
                  <c:v>22155</c:v>
                </c:pt>
                <c:pt idx="44311">
                  <c:v>22155.5</c:v>
                </c:pt>
                <c:pt idx="44312">
                  <c:v>22156</c:v>
                </c:pt>
                <c:pt idx="44313">
                  <c:v>22156.5</c:v>
                </c:pt>
                <c:pt idx="44314">
                  <c:v>22157</c:v>
                </c:pt>
                <c:pt idx="44315">
                  <c:v>22157.5</c:v>
                </c:pt>
                <c:pt idx="44316">
                  <c:v>22158</c:v>
                </c:pt>
                <c:pt idx="44317">
                  <c:v>22158.5</c:v>
                </c:pt>
                <c:pt idx="44318">
                  <c:v>22159</c:v>
                </c:pt>
                <c:pt idx="44319">
                  <c:v>22159.5</c:v>
                </c:pt>
                <c:pt idx="44320">
                  <c:v>22160</c:v>
                </c:pt>
                <c:pt idx="44321">
                  <c:v>22160.5</c:v>
                </c:pt>
                <c:pt idx="44322">
                  <c:v>22161</c:v>
                </c:pt>
                <c:pt idx="44323">
                  <c:v>22161.5</c:v>
                </c:pt>
                <c:pt idx="44324">
                  <c:v>22162</c:v>
                </c:pt>
                <c:pt idx="44325">
                  <c:v>22162.5</c:v>
                </c:pt>
                <c:pt idx="44326">
                  <c:v>22163</c:v>
                </c:pt>
                <c:pt idx="44327">
                  <c:v>22163.5</c:v>
                </c:pt>
                <c:pt idx="44328">
                  <c:v>22164</c:v>
                </c:pt>
                <c:pt idx="44329">
                  <c:v>22164.5</c:v>
                </c:pt>
                <c:pt idx="44330">
                  <c:v>22165</c:v>
                </c:pt>
                <c:pt idx="44331">
                  <c:v>22165.5</c:v>
                </c:pt>
                <c:pt idx="44332">
                  <c:v>22166</c:v>
                </c:pt>
                <c:pt idx="44333">
                  <c:v>22166.5</c:v>
                </c:pt>
                <c:pt idx="44334">
                  <c:v>22167</c:v>
                </c:pt>
                <c:pt idx="44335">
                  <c:v>22167.5</c:v>
                </c:pt>
                <c:pt idx="44336">
                  <c:v>22168</c:v>
                </c:pt>
                <c:pt idx="44337">
                  <c:v>22168.5</c:v>
                </c:pt>
                <c:pt idx="44338">
                  <c:v>22169</c:v>
                </c:pt>
                <c:pt idx="44339">
                  <c:v>22169.5</c:v>
                </c:pt>
                <c:pt idx="44340">
                  <c:v>22170</c:v>
                </c:pt>
                <c:pt idx="44341">
                  <c:v>22170.5</c:v>
                </c:pt>
                <c:pt idx="44342">
                  <c:v>22171</c:v>
                </c:pt>
                <c:pt idx="44343">
                  <c:v>22171.5</c:v>
                </c:pt>
                <c:pt idx="44344">
                  <c:v>22172</c:v>
                </c:pt>
                <c:pt idx="44345">
                  <c:v>22172.5</c:v>
                </c:pt>
                <c:pt idx="44346">
                  <c:v>22173</c:v>
                </c:pt>
                <c:pt idx="44347">
                  <c:v>22173.5</c:v>
                </c:pt>
                <c:pt idx="44348">
                  <c:v>22174</c:v>
                </c:pt>
                <c:pt idx="44349">
                  <c:v>22174.5</c:v>
                </c:pt>
                <c:pt idx="44350">
                  <c:v>22175</c:v>
                </c:pt>
                <c:pt idx="44351">
                  <c:v>22175.5</c:v>
                </c:pt>
                <c:pt idx="44352">
                  <c:v>22176</c:v>
                </c:pt>
                <c:pt idx="44353">
                  <c:v>22176.5</c:v>
                </c:pt>
                <c:pt idx="44354">
                  <c:v>22177</c:v>
                </c:pt>
                <c:pt idx="44355">
                  <c:v>22177.5</c:v>
                </c:pt>
                <c:pt idx="44356">
                  <c:v>22178</c:v>
                </c:pt>
                <c:pt idx="44357">
                  <c:v>22178.5</c:v>
                </c:pt>
                <c:pt idx="44358">
                  <c:v>22179</c:v>
                </c:pt>
                <c:pt idx="44359">
                  <c:v>22179.5</c:v>
                </c:pt>
                <c:pt idx="44360">
                  <c:v>22180</c:v>
                </c:pt>
                <c:pt idx="44361">
                  <c:v>22180.5</c:v>
                </c:pt>
                <c:pt idx="44362">
                  <c:v>22181</c:v>
                </c:pt>
                <c:pt idx="44363">
                  <c:v>22181.5</c:v>
                </c:pt>
                <c:pt idx="44364">
                  <c:v>22182</c:v>
                </c:pt>
                <c:pt idx="44365">
                  <c:v>22182.5</c:v>
                </c:pt>
                <c:pt idx="44366">
                  <c:v>22183</c:v>
                </c:pt>
                <c:pt idx="44367">
                  <c:v>22183.5</c:v>
                </c:pt>
                <c:pt idx="44368">
                  <c:v>22184</c:v>
                </c:pt>
                <c:pt idx="44369">
                  <c:v>22184.5</c:v>
                </c:pt>
                <c:pt idx="44370">
                  <c:v>22185</c:v>
                </c:pt>
                <c:pt idx="44371">
                  <c:v>22185.5</c:v>
                </c:pt>
                <c:pt idx="44372">
                  <c:v>22186</c:v>
                </c:pt>
                <c:pt idx="44373">
                  <c:v>22186.5</c:v>
                </c:pt>
                <c:pt idx="44374">
                  <c:v>22187</c:v>
                </c:pt>
                <c:pt idx="44375">
                  <c:v>22187.5</c:v>
                </c:pt>
                <c:pt idx="44376">
                  <c:v>22188</c:v>
                </c:pt>
                <c:pt idx="44377">
                  <c:v>22188.5</c:v>
                </c:pt>
                <c:pt idx="44378">
                  <c:v>22189</c:v>
                </c:pt>
                <c:pt idx="44379">
                  <c:v>22189.5</c:v>
                </c:pt>
                <c:pt idx="44380">
                  <c:v>22190</c:v>
                </c:pt>
                <c:pt idx="44381">
                  <c:v>22190.5</c:v>
                </c:pt>
                <c:pt idx="44382">
                  <c:v>22191</c:v>
                </c:pt>
                <c:pt idx="44383">
                  <c:v>22191.5</c:v>
                </c:pt>
                <c:pt idx="44384">
                  <c:v>22192</c:v>
                </c:pt>
                <c:pt idx="44385">
                  <c:v>22192.5</c:v>
                </c:pt>
                <c:pt idx="44386">
                  <c:v>22193</c:v>
                </c:pt>
                <c:pt idx="44387">
                  <c:v>22193.5</c:v>
                </c:pt>
                <c:pt idx="44388">
                  <c:v>22194</c:v>
                </c:pt>
                <c:pt idx="44389">
                  <c:v>22194.5</c:v>
                </c:pt>
                <c:pt idx="44390">
                  <c:v>22195</c:v>
                </c:pt>
                <c:pt idx="44391">
                  <c:v>22195.5</c:v>
                </c:pt>
                <c:pt idx="44392">
                  <c:v>22196</c:v>
                </c:pt>
                <c:pt idx="44393">
                  <c:v>22196.5</c:v>
                </c:pt>
                <c:pt idx="44394">
                  <c:v>22197</c:v>
                </c:pt>
                <c:pt idx="44395">
                  <c:v>22197.5</c:v>
                </c:pt>
                <c:pt idx="44396">
                  <c:v>22198</c:v>
                </c:pt>
                <c:pt idx="44397">
                  <c:v>22198.5</c:v>
                </c:pt>
                <c:pt idx="44398">
                  <c:v>22199</c:v>
                </c:pt>
                <c:pt idx="44399">
                  <c:v>22199.5</c:v>
                </c:pt>
                <c:pt idx="44400">
                  <c:v>22200</c:v>
                </c:pt>
                <c:pt idx="44401">
                  <c:v>22200.5</c:v>
                </c:pt>
                <c:pt idx="44402">
                  <c:v>22201</c:v>
                </c:pt>
                <c:pt idx="44403">
                  <c:v>22201.5</c:v>
                </c:pt>
                <c:pt idx="44404">
                  <c:v>22202</c:v>
                </c:pt>
                <c:pt idx="44405">
                  <c:v>22202.5</c:v>
                </c:pt>
                <c:pt idx="44406">
                  <c:v>22203</c:v>
                </c:pt>
                <c:pt idx="44407">
                  <c:v>22203.5</c:v>
                </c:pt>
                <c:pt idx="44408">
                  <c:v>22204</c:v>
                </c:pt>
                <c:pt idx="44409">
                  <c:v>22204.5</c:v>
                </c:pt>
                <c:pt idx="44410">
                  <c:v>22205</c:v>
                </c:pt>
                <c:pt idx="44411">
                  <c:v>22205.5</c:v>
                </c:pt>
                <c:pt idx="44412">
                  <c:v>22206</c:v>
                </c:pt>
                <c:pt idx="44413">
                  <c:v>22206.5</c:v>
                </c:pt>
                <c:pt idx="44414">
                  <c:v>22207</c:v>
                </c:pt>
                <c:pt idx="44415">
                  <c:v>22207.5</c:v>
                </c:pt>
                <c:pt idx="44416">
                  <c:v>22208</c:v>
                </c:pt>
                <c:pt idx="44417">
                  <c:v>22208.5</c:v>
                </c:pt>
                <c:pt idx="44418">
                  <c:v>22209</c:v>
                </c:pt>
                <c:pt idx="44419">
                  <c:v>22209.5</c:v>
                </c:pt>
                <c:pt idx="44420">
                  <c:v>22210</c:v>
                </c:pt>
                <c:pt idx="44421">
                  <c:v>22210.5</c:v>
                </c:pt>
                <c:pt idx="44422">
                  <c:v>22211</c:v>
                </c:pt>
                <c:pt idx="44423">
                  <c:v>22211.5</c:v>
                </c:pt>
                <c:pt idx="44424">
                  <c:v>22212</c:v>
                </c:pt>
                <c:pt idx="44425">
                  <c:v>22212.5</c:v>
                </c:pt>
                <c:pt idx="44426">
                  <c:v>22213</c:v>
                </c:pt>
                <c:pt idx="44427">
                  <c:v>22213.5</c:v>
                </c:pt>
                <c:pt idx="44428">
                  <c:v>22214</c:v>
                </c:pt>
                <c:pt idx="44429">
                  <c:v>22214.5</c:v>
                </c:pt>
                <c:pt idx="44430">
                  <c:v>22215</c:v>
                </c:pt>
                <c:pt idx="44431">
                  <c:v>22215.5</c:v>
                </c:pt>
                <c:pt idx="44432">
                  <c:v>22216</c:v>
                </c:pt>
                <c:pt idx="44433">
                  <c:v>22216.5</c:v>
                </c:pt>
                <c:pt idx="44434">
                  <c:v>22217</c:v>
                </c:pt>
                <c:pt idx="44435">
                  <c:v>22217.5</c:v>
                </c:pt>
                <c:pt idx="44436">
                  <c:v>22218</c:v>
                </c:pt>
                <c:pt idx="44437">
                  <c:v>22218.5</c:v>
                </c:pt>
                <c:pt idx="44438">
                  <c:v>22219</c:v>
                </c:pt>
                <c:pt idx="44439">
                  <c:v>22219.5</c:v>
                </c:pt>
                <c:pt idx="44440">
                  <c:v>22220</c:v>
                </c:pt>
                <c:pt idx="44441">
                  <c:v>22220.5</c:v>
                </c:pt>
                <c:pt idx="44442">
                  <c:v>22221</c:v>
                </c:pt>
                <c:pt idx="44443">
                  <c:v>22221.5</c:v>
                </c:pt>
                <c:pt idx="44444">
                  <c:v>22222</c:v>
                </c:pt>
                <c:pt idx="44445">
                  <c:v>22222.5</c:v>
                </c:pt>
                <c:pt idx="44446">
                  <c:v>22223</c:v>
                </c:pt>
                <c:pt idx="44447">
                  <c:v>22223.5</c:v>
                </c:pt>
                <c:pt idx="44448">
                  <c:v>22224</c:v>
                </c:pt>
                <c:pt idx="44449">
                  <c:v>22224.5</c:v>
                </c:pt>
                <c:pt idx="44450">
                  <c:v>22225</c:v>
                </c:pt>
                <c:pt idx="44451">
                  <c:v>22225.5</c:v>
                </c:pt>
                <c:pt idx="44452">
                  <c:v>22226</c:v>
                </c:pt>
                <c:pt idx="44453">
                  <c:v>22226.5</c:v>
                </c:pt>
                <c:pt idx="44454">
                  <c:v>22227</c:v>
                </c:pt>
                <c:pt idx="44455">
                  <c:v>22227.5</c:v>
                </c:pt>
                <c:pt idx="44456">
                  <c:v>22228</c:v>
                </c:pt>
                <c:pt idx="44457">
                  <c:v>22228.5</c:v>
                </c:pt>
                <c:pt idx="44458">
                  <c:v>22229</c:v>
                </c:pt>
                <c:pt idx="44459">
                  <c:v>22229.5</c:v>
                </c:pt>
                <c:pt idx="44460">
                  <c:v>22230</c:v>
                </c:pt>
                <c:pt idx="44461">
                  <c:v>22230.5</c:v>
                </c:pt>
                <c:pt idx="44462">
                  <c:v>22231</c:v>
                </c:pt>
                <c:pt idx="44463">
                  <c:v>22231.5</c:v>
                </c:pt>
                <c:pt idx="44464">
                  <c:v>22232</c:v>
                </c:pt>
                <c:pt idx="44465">
                  <c:v>22232.5</c:v>
                </c:pt>
                <c:pt idx="44466">
                  <c:v>22233</c:v>
                </c:pt>
                <c:pt idx="44467">
                  <c:v>22233.5</c:v>
                </c:pt>
                <c:pt idx="44468">
                  <c:v>22234</c:v>
                </c:pt>
                <c:pt idx="44469">
                  <c:v>22234.5</c:v>
                </c:pt>
                <c:pt idx="44470">
                  <c:v>22235</c:v>
                </c:pt>
                <c:pt idx="44471">
                  <c:v>22235.5</c:v>
                </c:pt>
                <c:pt idx="44472">
                  <c:v>22236</c:v>
                </c:pt>
                <c:pt idx="44473">
                  <c:v>22236.5</c:v>
                </c:pt>
                <c:pt idx="44474">
                  <c:v>22237</c:v>
                </c:pt>
                <c:pt idx="44475">
                  <c:v>22237.5</c:v>
                </c:pt>
                <c:pt idx="44476">
                  <c:v>22238</c:v>
                </c:pt>
                <c:pt idx="44477">
                  <c:v>22238.5</c:v>
                </c:pt>
                <c:pt idx="44478">
                  <c:v>22239</c:v>
                </c:pt>
                <c:pt idx="44479">
                  <c:v>22239.5</c:v>
                </c:pt>
                <c:pt idx="44480">
                  <c:v>22240</c:v>
                </c:pt>
                <c:pt idx="44481">
                  <c:v>22240.5</c:v>
                </c:pt>
                <c:pt idx="44482">
                  <c:v>22241</c:v>
                </c:pt>
                <c:pt idx="44483">
                  <c:v>22241.5</c:v>
                </c:pt>
                <c:pt idx="44484">
                  <c:v>22242</c:v>
                </c:pt>
                <c:pt idx="44485">
                  <c:v>22242.5</c:v>
                </c:pt>
                <c:pt idx="44486">
                  <c:v>22243</c:v>
                </c:pt>
                <c:pt idx="44487">
                  <c:v>22243.5</c:v>
                </c:pt>
                <c:pt idx="44488">
                  <c:v>22244</c:v>
                </c:pt>
                <c:pt idx="44489">
                  <c:v>22244.5</c:v>
                </c:pt>
                <c:pt idx="44490">
                  <c:v>22245</c:v>
                </c:pt>
                <c:pt idx="44491">
                  <c:v>22245.5</c:v>
                </c:pt>
                <c:pt idx="44492">
                  <c:v>22246</c:v>
                </c:pt>
                <c:pt idx="44493">
                  <c:v>22246.5</c:v>
                </c:pt>
                <c:pt idx="44494">
                  <c:v>22247</c:v>
                </c:pt>
                <c:pt idx="44495">
                  <c:v>22247.5</c:v>
                </c:pt>
                <c:pt idx="44496">
                  <c:v>22248</c:v>
                </c:pt>
                <c:pt idx="44497">
                  <c:v>22248.5</c:v>
                </c:pt>
                <c:pt idx="44498">
                  <c:v>22249</c:v>
                </c:pt>
                <c:pt idx="44499">
                  <c:v>22249.5</c:v>
                </c:pt>
                <c:pt idx="44500">
                  <c:v>22250</c:v>
                </c:pt>
                <c:pt idx="44501">
                  <c:v>22250.5</c:v>
                </c:pt>
                <c:pt idx="44502">
                  <c:v>22251</c:v>
                </c:pt>
                <c:pt idx="44503">
                  <c:v>22251.5</c:v>
                </c:pt>
                <c:pt idx="44504">
                  <c:v>22252</c:v>
                </c:pt>
                <c:pt idx="44505">
                  <c:v>22252.5</c:v>
                </c:pt>
                <c:pt idx="44506">
                  <c:v>22253</c:v>
                </c:pt>
                <c:pt idx="44507">
                  <c:v>22253.5</c:v>
                </c:pt>
                <c:pt idx="44508">
                  <c:v>22254</c:v>
                </c:pt>
                <c:pt idx="44509">
                  <c:v>22254.5</c:v>
                </c:pt>
                <c:pt idx="44510">
                  <c:v>22255</c:v>
                </c:pt>
                <c:pt idx="44511">
                  <c:v>22255.5</c:v>
                </c:pt>
                <c:pt idx="44512">
                  <c:v>22256</c:v>
                </c:pt>
                <c:pt idx="44513">
                  <c:v>22256.5</c:v>
                </c:pt>
                <c:pt idx="44514">
                  <c:v>22257</c:v>
                </c:pt>
                <c:pt idx="44515">
                  <c:v>22257.5</c:v>
                </c:pt>
                <c:pt idx="44516">
                  <c:v>22258</c:v>
                </c:pt>
                <c:pt idx="44517">
                  <c:v>22258.5</c:v>
                </c:pt>
                <c:pt idx="44518">
                  <c:v>22259</c:v>
                </c:pt>
                <c:pt idx="44519">
                  <c:v>22259.5</c:v>
                </c:pt>
                <c:pt idx="44520">
                  <c:v>22260</c:v>
                </c:pt>
                <c:pt idx="44521">
                  <c:v>22260.5</c:v>
                </c:pt>
                <c:pt idx="44522">
                  <c:v>22261</c:v>
                </c:pt>
                <c:pt idx="44523">
                  <c:v>22261.5</c:v>
                </c:pt>
                <c:pt idx="44524">
                  <c:v>22262</c:v>
                </c:pt>
                <c:pt idx="44525">
                  <c:v>22262.5</c:v>
                </c:pt>
                <c:pt idx="44526">
                  <c:v>22263</c:v>
                </c:pt>
                <c:pt idx="44527">
                  <c:v>22263.5</c:v>
                </c:pt>
                <c:pt idx="44528">
                  <c:v>22264</c:v>
                </c:pt>
                <c:pt idx="44529">
                  <c:v>22264.5</c:v>
                </c:pt>
                <c:pt idx="44530">
                  <c:v>22265</c:v>
                </c:pt>
                <c:pt idx="44531">
                  <c:v>22265.5</c:v>
                </c:pt>
                <c:pt idx="44532">
                  <c:v>22266</c:v>
                </c:pt>
                <c:pt idx="44533">
                  <c:v>22266.5</c:v>
                </c:pt>
                <c:pt idx="44534">
                  <c:v>22267</c:v>
                </c:pt>
                <c:pt idx="44535">
                  <c:v>22267.5</c:v>
                </c:pt>
                <c:pt idx="44536">
                  <c:v>22268</c:v>
                </c:pt>
                <c:pt idx="44537">
                  <c:v>22268.5</c:v>
                </c:pt>
                <c:pt idx="44538">
                  <c:v>22269</c:v>
                </c:pt>
                <c:pt idx="44539">
                  <c:v>22269.5</c:v>
                </c:pt>
                <c:pt idx="44540">
                  <c:v>22270</c:v>
                </c:pt>
                <c:pt idx="44541">
                  <c:v>22270.5</c:v>
                </c:pt>
                <c:pt idx="44542">
                  <c:v>22271</c:v>
                </c:pt>
                <c:pt idx="44543">
                  <c:v>22271.5</c:v>
                </c:pt>
                <c:pt idx="44544">
                  <c:v>22272</c:v>
                </c:pt>
                <c:pt idx="44545">
                  <c:v>22272.5</c:v>
                </c:pt>
                <c:pt idx="44546">
                  <c:v>22273</c:v>
                </c:pt>
                <c:pt idx="44547">
                  <c:v>22273.5</c:v>
                </c:pt>
                <c:pt idx="44548">
                  <c:v>22274</c:v>
                </c:pt>
                <c:pt idx="44549">
                  <c:v>22274.5</c:v>
                </c:pt>
                <c:pt idx="44550">
                  <c:v>22275</c:v>
                </c:pt>
                <c:pt idx="44551">
                  <c:v>22275.5</c:v>
                </c:pt>
                <c:pt idx="44552">
                  <c:v>22276</c:v>
                </c:pt>
                <c:pt idx="44553">
                  <c:v>22276.5</c:v>
                </c:pt>
                <c:pt idx="44554">
                  <c:v>22277</c:v>
                </c:pt>
                <c:pt idx="44555">
                  <c:v>22277.5</c:v>
                </c:pt>
                <c:pt idx="44556">
                  <c:v>22278</c:v>
                </c:pt>
                <c:pt idx="44557">
                  <c:v>22278.5</c:v>
                </c:pt>
                <c:pt idx="44558">
                  <c:v>22279</c:v>
                </c:pt>
                <c:pt idx="44559">
                  <c:v>22279.5</c:v>
                </c:pt>
                <c:pt idx="44560">
                  <c:v>22280</c:v>
                </c:pt>
                <c:pt idx="44561">
                  <c:v>22280.5</c:v>
                </c:pt>
                <c:pt idx="44562">
                  <c:v>22281</c:v>
                </c:pt>
                <c:pt idx="44563">
                  <c:v>22281.5</c:v>
                </c:pt>
                <c:pt idx="44564">
                  <c:v>22282</c:v>
                </c:pt>
                <c:pt idx="44565">
                  <c:v>22282.5</c:v>
                </c:pt>
                <c:pt idx="44566">
                  <c:v>22283</c:v>
                </c:pt>
                <c:pt idx="44567">
                  <c:v>22283.5</c:v>
                </c:pt>
                <c:pt idx="44568">
                  <c:v>22284</c:v>
                </c:pt>
                <c:pt idx="44569">
                  <c:v>22284.5</c:v>
                </c:pt>
                <c:pt idx="44570">
                  <c:v>22285</c:v>
                </c:pt>
                <c:pt idx="44571">
                  <c:v>22285.5</c:v>
                </c:pt>
                <c:pt idx="44572">
                  <c:v>22286</c:v>
                </c:pt>
                <c:pt idx="44573">
                  <c:v>22286.5</c:v>
                </c:pt>
                <c:pt idx="44574">
                  <c:v>22287</c:v>
                </c:pt>
                <c:pt idx="44575">
                  <c:v>22287.5</c:v>
                </c:pt>
                <c:pt idx="44576">
                  <c:v>22288</c:v>
                </c:pt>
                <c:pt idx="44577">
                  <c:v>22288.5</c:v>
                </c:pt>
                <c:pt idx="44578">
                  <c:v>22289</c:v>
                </c:pt>
                <c:pt idx="44579">
                  <c:v>22289.5</c:v>
                </c:pt>
                <c:pt idx="44580">
                  <c:v>22290</c:v>
                </c:pt>
                <c:pt idx="44581">
                  <c:v>22290.5</c:v>
                </c:pt>
                <c:pt idx="44582">
                  <c:v>22291</c:v>
                </c:pt>
                <c:pt idx="44583">
                  <c:v>22291.5</c:v>
                </c:pt>
                <c:pt idx="44584">
                  <c:v>22292</c:v>
                </c:pt>
                <c:pt idx="44585">
                  <c:v>22292.5</c:v>
                </c:pt>
                <c:pt idx="44586">
                  <c:v>22293</c:v>
                </c:pt>
                <c:pt idx="44587">
                  <c:v>22293.5</c:v>
                </c:pt>
                <c:pt idx="44588">
                  <c:v>22294</c:v>
                </c:pt>
                <c:pt idx="44589">
                  <c:v>22294.5</c:v>
                </c:pt>
                <c:pt idx="44590">
                  <c:v>22295</c:v>
                </c:pt>
                <c:pt idx="44591">
                  <c:v>22295.5</c:v>
                </c:pt>
                <c:pt idx="44592">
                  <c:v>22296</c:v>
                </c:pt>
                <c:pt idx="44593">
                  <c:v>22296.5</c:v>
                </c:pt>
                <c:pt idx="44594">
                  <c:v>22297</c:v>
                </c:pt>
                <c:pt idx="44595">
                  <c:v>22297.5</c:v>
                </c:pt>
                <c:pt idx="44596">
                  <c:v>22298</c:v>
                </c:pt>
                <c:pt idx="44597">
                  <c:v>22298.5</c:v>
                </c:pt>
                <c:pt idx="44598">
                  <c:v>22299</c:v>
                </c:pt>
                <c:pt idx="44599">
                  <c:v>22299.5</c:v>
                </c:pt>
                <c:pt idx="44600">
                  <c:v>22300</c:v>
                </c:pt>
                <c:pt idx="44601">
                  <c:v>22300.5</c:v>
                </c:pt>
                <c:pt idx="44602">
                  <c:v>22301</c:v>
                </c:pt>
                <c:pt idx="44603">
                  <c:v>22301.5</c:v>
                </c:pt>
                <c:pt idx="44604">
                  <c:v>22302</c:v>
                </c:pt>
                <c:pt idx="44605">
                  <c:v>22302.5</c:v>
                </c:pt>
                <c:pt idx="44606">
                  <c:v>22303</c:v>
                </c:pt>
                <c:pt idx="44607">
                  <c:v>22303.5</c:v>
                </c:pt>
                <c:pt idx="44608">
                  <c:v>22304</c:v>
                </c:pt>
                <c:pt idx="44609">
                  <c:v>22304.5</c:v>
                </c:pt>
                <c:pt idx="44610">
                  <c:v>22305</c:v>
                </c:pt>
                <c:pt idx="44611">
                  <c:v>22305.5</c:v>
                </c:pt>
                <c:pt idx="44612">
                  <c:v>22306</c:v>
                </c:pt>
                <c:pt idx="44613">
                  <c:v>22306.5</c:v>
                </c:pt>
                <c:pt idx="44614">
                  <c:v>22307</c:v>
                </c:pt>
                <c:pt idx="44615">
                  <c:v>22307.5</c:v>
                </c:pt>
                <c:pt idx="44616">
                  <c:v>22308</c:v>
                </c:pt>
                <c:pt idx="44617">
                  <c:v>22308.5</c:v>
                </c:pt>
                <c:pt idx="44618">
                  <c:v>22309</c:v>
                </c:pt>
                <c:pt idx="44619">
                  <c:v>22309.5</c:v>
                </c:pt>
                <c:pt idx="44620">
                  <c:v>22310</c:v>
                </c:pt>
                <c:pt idx="44621">
                  <c:v>22310.5</c:v>
                </c:pt>
                <c:pt idx="44622">
                  <c:v>22311</c:v>
                </c:pt>
                <c:pt idx="44623">
                  <c:v>22311.5</c:v>
                </c:pt>
                <c:pt idx="44624">
                  <c:v>22312</c:v>
                </c:pt>
                <c:pt idx="44625">
                  <c:v>22312.5</c:v>
                </c:pt>
                <c:pt idx="44626">
                  <c:v>22313</c:v>
                </c:pt>
                <c:pt idx="44627">
                  <c:v>22313.5</c:v>
                </c:pt>
                <c:pt idx="44628">
                  <c:v>22314</c:v>
                </c:pt>
                <c:pt idx="44629">
                  <c:v>22314.5</c:v>
                </c:pt>
                <c:pt idx="44630">
                  <c:v>22315</c:v>
                </c:pt>
                <c:pt idx="44631">
                  <c:v>22315.5</c:v>
                </c:pt>
                <c:pt idx="44632">
                  <c:v>22316</c:v>
                </c:pt>
                <c:pt idx="44633">
                  <c:v>22316.5</c:v>
                </c:pt>
                <c:pt idx="44634">
                  <c:v>22317</c:v>
                </c:pt>
                <c:pt idx="44635">
                  <c:v>22317.5</c:v>
                </c:pt>
                <c:pt idx="44636">
                  <c:v>22318</c:v>
                </c:pt>
                <c:pt idx="44637">
                  <c:v>22318.5</c:v>
                </c:pt>
                <c:pt idx="44638">
                  <c:v>22319</c:v>
                </c:pt>
                <c:pt idx="44639">
                  <c:v>22319.5</c:v>
                </c:pt>
                <c:pt idx="44640">
                  <c:v>22320</c:v>
                </c:pt>
                <c:pt idx="44641">
                  <c:v>22320.5</c:v>
                </c:pt>
                <c:pt idx="44642">
                  <c:v>22321</c:v>
                </c:pt>
                <c:pt idx="44643">
                  <c:v>22321.5</c:v>
                </c:pt>
                <c:pt idx="44644">
                  <c:v>22322</c:v>
                </c:pt>
                <c:pt idx="44645">
                  <c:v>22322.5</c:v>
                </c:pt>
                <c:pt idx="44646">
                  <c:v>22323</c:v>
                </c:pt>
                <c:pt idx="44647">
                  <c:v>22323.5</c:v>
                </c:pt>
                <c:pt idx="44648">
                  <c:v>22324</c:v>
                </c:pt>
                <c:pt idx="44649">
                  <c:v>22324.5</c:v>
                </c:pt>
                <c:pt idx="44650">
                  <c:v>22325</c:v>
                </c:pt>
                <c:pt idx="44651">
                  <c:v>22325.5</c:v>
                </c:pt>
                <c:pt idx="44652">
                  <c:v>22326</c:v>
                </c:pt>
                <c:pt idx="44653">
                  <c:v>22326.5</c:v>
                </c:pt>
                <c:pt idx="44654">
                  <c:v>22327</c:v>
                </c:pt>
                <c:pt idx="44655">
                  <c:v>22327.5</c:v>
                </c:pt>
                <c:pt idx="44656">
                  <c:v>22328</c:v>
                </c:pt>
                <c:pt idx="44657">
                  <c:v>22328.5</c:v>
                </c:pt>
                <c:pt idx="44658">
                  <c:v>22329</c:v>
                </c:pt>
                <c:pt idx="44659">
                  <c:v>22329.5</c:v>
                </c:pt>
                <c:pt idx="44660">
                  <c:v>22330</c:v>
                </c:pt>
                <c:pt idx="44661">
                  <c:v>22330.5</c:v>
                </c:pt>
                <c:pt idx="44662">
                  <c:v>22331</c:v>
                </c:pt>
                <c:pt idx="44663">
                  <c:v>22331.5</c:v>
                </c:pt>
                <c:pt idx="44664">
                  <c:v>22332</c:v>
                </c:pt>
                <c:pt idx="44665">
                  <c:v>22332.5</c:v>
                </c:pt>
                <c:pt idx="44666">
                  <c:v>22333</c:v>
                </c:pt>
                <c:pt idx="44667">
                  <c:v>22333.5</c:v>
                </c:pt>
                <c:pt idx="44668">
                  <c:v>22334</c:v>
                </c:pt>
                <c:pt idx="44669">
                  <c:v>22334.5</c:v>
                </c:pt>
                <c:pt idx="44670">
                  <c:v>22335</c:v>
                </c:pt>
                <c:pt idx="44671">
                  <c:v>22335.5</c:v>
                </c:pt>
                <c:pt idx="44672">
                  <c:v>22336</c:v>
                </c:pt>
                <c:pt idx="44673">
                  <c:v>22336.5</c:v>
                </c:pt>
                <c:pt idx="44674">
                  <c:v>22337</c:v>
                </c:pt>
                <c:pt idx="44675">
                  <c:v>22337.5</c:v>
                </c:pt>
                <c:pt idx="44676">
                  <c:v>22338</c:v>
                </c:pt>
                <c:pt idx="44677">
                  <c:v>22338.5</c:v>
                </c:pt>
                <c:pt idx="44678">
                  <c:v>22339</c:v>
                </c:pt>
                <c:pt idx="44679">
                  <c:v>22339.5</c:v>
                </c:pt>
                <c:pt idx="44680">
                  <c:v>22340</c:v>
                </c:pt>
                <c:pt idx="44681">
                  <c:v>22340.5</c:v>
                </c:pt>
                <c:pt idx="44682">
                  <c:v>22341</c:v>
                </c:pt>
                <c:pt idx="44683">
                  <c:v>22341.5</c:v>
                </c:pt>
                <c:pt idx="44684">
                  <c:v>22342</c:v>
                </c:pt>
                <c:pt idx="44685">
                  <c:v>22342.5</c:v>
                </c:pt>
                <c:pt idx="44686">
                  <c:v>22343</c:v>
                </c:pt>
                <c:pt idx="44687">
                  <c:v>22343.5</c:v>
                </c:pt>
                <c:pt idx="44688">
                  <c:v>22344</c:v>
                </c:pt>
                <c:pt idx="44689">
                  <c:v>22344.5</c:v>
                </c:pt>
                <c:pt idx="44690">
                  <c:v>22345</c:v>
                </c:pt>
                <c:pt idx="44691">
                  <c:v>22345.5</c:v>
                </c:pt>
                <c:pt idx="44692">
                  <c:v>22346</c:v>
                </c:pt>
                <c:pt idx="44693">
                  <c:v>22346.5</c:v>
                </c:pt>
                <c:pt idx="44694">
                  <c:v>22347</c:v>
                </c:pt>
                <c:pt idx="44695">
                  <c:v>22347.5</c:v>
                </c:pt>
                <c:pt idx="44696">
                  <c:v>22348</c:v>
                </c:pt>
                <c:pt idx="44697">
                  <c:v>22348.5</c:v>
                </c:pt>
                <c:pt idx="44698">
                  <c:v>22349</c:v>
                </c:pt>
                <c:pt idx="44699">
                  <c:v>22349.5</c:v>
                </c:pt>
                <c:pt idx="44700">
                  <c:v>22350</c:v>
                </c:pt>
                <c:pt idx="44701">
                  <c:v>22350.5</c:v>
                </c:pt>
                <c:pt idx="44702">
                  <c:v>22351</c:v>
                </c:pt>
                <c:pt idx="44703">
                  <c:v>22351.5</c:v>
                </c:pt>
                <c:pt idx="44704">
                  <c:v>22352</c:v>
                </c:pt>
                <c:pt idx="44705">
                  <c:v>22352.5</c:v>
                </c:pt>
                <c:pt idx="44706">
                  <c:v>22353</c:v>
                </c:pt>
                <c:pt idx="44707">
                  <c:v>22353.5</c:v>
                </c:pt>
                <c:pt idx="44708">
                  <c:v>22354</c:v>
                </c:pt>
                <c:pt idx="44709">
                  <c:v>22354.5</c:v>
                </c:pt>
                <c:pt idx="44710">
                  <c:v>22355</c:v>
                </c:pt>
                <c:pt idx="44711">
                  <c:v>22355.5</c:v>
                </c:pt>
                <c:pt idx="44712">
                  <c:v>22356</c:v>
                </c:pt>
                <c:pt idx="44713">
                  <c:v>22356.5</c:v>
                </c:pt>
                <c:pt idx="44714">
                  <c:v>22357</c:v>
                </c:pt>
                <c:pt idx="44715">
                  <c:v>22357.5</c:v>
                </c:pt>
                <c:pt idx="44716">
                  <c:v>22358</c:v>
                </c:pt>
                <c:pt idx="44717">
                  <c:v>22358.5</c:v>
                </c:pt>
                <c:pt idx="44718">
                  <c:v>22359</c:v>
                </c:pt>
                <c:pt idx="44719">
                  <c:v>22359.5</c:v>
                </c:pt>
                <c:pt idx="44720">
                  <c:v>22360</c:v>
                </c:pt>
                <c:pt idx="44721">
                  <c:v>22360.5</c:v>
                </c:pt>
                <c:pt idx="44722">
                  <c:v>22361</c:v>
                </c:pt>
                <c:pt idx="44723">
                  <c:v>22361.5</c:v>
                </c:pt>
                <c:pt idx="44724">
                  <c:v>22362</c:v>
                </c:pt>
                <c:pt idx="44725">
                  <c:v>22362.5</c:v>
                </c:pt>
                <c:pt idx="44726">
                  <c:v>22363</c:v>
                </c:pt>
                <c:pt idx="44727">
                  <c:v>22363.5</c:v>
                </c:pt>
                <c:pt idx="44728">
                  <c:v>22364</c:v>
                </c:pt>
                <c:pt idx="44729">
                  <c:v>22364.5</c:v>
                </c:pt>
                <c:pt idx="44730">
                  <c:v>22365</c:v>
                </c:pt>
                <c:pt idx="44731">
                  <c:v>22365.5</c:v>
                </c:pt>
                <c:pt idx="44732">
                  <c:v>22366</c:v>
                </c:pt>
                <c:pt idx="44733">
                  <c:v>22366.5</c:v>
                </c:pt>
                <c:pt idx="44734">
                  <c:v>22367</c:v>
                </c:pt>
                <c:pt idx="44735">
                  <c:v>22367.5</c:v>
                </c:pt>
                <c:pt idx="44736">
                  <c:v>22368</c:v>
                </c:pt>
                <c:pt idx="44737">
                  <c:v>22368.5</c:v>
                </c:pt>
                <c:pt idx="44738">
                  <c:v>22369</c:v>
                </c:pt>
                <c:pt idx="44739">
                  <c:v>22369.5</c:v>
                </c:pt>
                <c:pt idx="44740">
                  <c:v>22370</c:v>
                </c:pt>
                <c:pt idx="44741">
                  <c:v>22370.5</c:v>
                </c:pt>
                <c:pt idx="44742">
                  <c:v>22371</c:v>
                </c:pt>
                <c:pt idx="44743">
                  <c:v>22371.5</c:v>
                </c:pt>
                <c:pt idx="44744">
                  <c:v>22372</c:v>
                </c:pt>
                <c:pt idx="44745">
                  <c:v>22372.5</c:v>
                </c:pt>
                <c:pt idx="44746">
                  <c:v>22373</c:v>
                </c:pt>
                <c:pt idx="44747">
                  <c:v>22373.5</c:v>
                </c:pt>
                <c:pt idx="44748">
                  <c:v>22374</c:v>
                </c:pt>
                <c:pt idx="44749">
                  <c:v>22374.5</c:v>
                </c:pt>
                <c:pt idx="44750">
                  <c:v>22375</c:v>
                </c:pt>
                <c:pt idx="44751">
                  <c:v>22375.5</c:v>
                </c:pt>
                <c:pt idx="44752">
                  <c:v>22376</c:v>
                </c:pt>
                <c:pt idx="44753">
                  <c:v>22376.5</c:v>
                </c:pt>
                <c:pt idx="44754">
                  <c:v>22377</c:v>
                </c:pt>
                <c:pt idx="44755">
                  <c:v>22377.5</c:v>
                </c:pt>
                <c:pt idx="44756">
                  <c:v>22378</c:v>
                </c:pt>
                <c:pt idx="44757">
                  <c:v>22378.5</c:v>
                </c:pt>
                <c:pt idx="44758">
                  <c:v>22379</c:v>
                </c:pt>
                <c:pt idx="44759">
                  <c:v>22379.5</c:v>
                </c:pt>
                <c:pt idx="44760">
                  <c:v>22380</c:v>
                </c:pt>
                <c:pt idx="44761">
                  <c:v>22380.5</c:v>
                </c:pt>
                <c:pt idx="44762">
                  <c:v>22381</c:v>
                </c:pt>
                <c:pt idx="44763">
                  <c:v>22381.5</c:v>
                </c:pt>
                <c:pt idx="44764">
                  <c:v>22382</c:v>
                </c:pt>
                <c:pt idx="44765">
                  <c:v>22382.5</c:v>
                </c:pt>
                <c:pt idx="44766">
                  <c:v>22383</c:v>
                </c:pt>
                <c:pt idx="44767">
                  <c:v>22383.5</c:v>
                </c:pt>
                <c:pt idx="44768">
                  <c:v>22384</c:v>
                </c:pt>
                <c:pt idx="44769">
                  <c:v>22384.5</c:v>
                </c:pt>
                <c:pt idx="44770">
                  <c:v>22385</c:v>
                </c:pt>
                <c:pt idx="44771">
                  <c:v>22385.5</c:v>
                </c:pt>
                <c:pt idx="44772">
                  <c:v>22386</c:v>
                </c:pt>
                <c:pt idx="44773">
                  <c:v>22386.5</c:v>
                </c:pt>
                <c:pt idx="44774">
                  <c:v>22387</c:v>
                </c:pt>
                <c:pt idx="44775">
                  <c:v>22387.5</c:v>
                </c:pt>
                <c:pt idx="44776">
                  <c:v>22388</c:v>
                </c:pt>
                <c:pt idx="44777">
                  <c:v>22388.5</c:v>
                </c:pt>
                <c:pt idx="44778">
                  <c:v>22389</c:v>
                </c:pt>
                <c:pt idx="44779">
                  <c:v>22389.5</c:v>
                </c:pt>
                <c:pt idx="44780">
                  <c:v>22390</c:v>
                </c:pt>
                <c:pt idx="44781">
                  <c:v>22390.5</c:v>
                </c:pt>
                <c:pt idx="44782">
                  <c:v>22391</c:v>
                </c:pt>
                <c:pt idx="44783">
                  <c:v>22391.5</c:v>
                </c:pt>
                <c:pt idx="44784">
                  <c:v>22392</c:v>
                </c:pt>
                <c:pt idx="44785">
                  <c:v>22392.5</c:v>
                </c:pt>
                <c:pt idx="44786">
                  <c:v>22393</c:v>
                </c:pt>
                <c:pt idx="44787">
                  <c:v>22393.5</c:v>
                </c:pt>
                <c:pt idx="44788">
                  <c:v>22394</c:v>
                </c:pt>
                <c:pt idx="44789">
                  <c:v>22394.5</c:v>
                </c:pt>
                <c:pt idx="44790">
                  <c:v>22395</c:v>
                </c:pt>
                <c:pt idx="44791">
                  <c:v>22395.5</c:v>
                </c:pt>
                <c:pt idx="44792">
                  <c:v>22396</c:v>
                </c:pt>
                <c:pt idx="44793">
                  <c:v>22396.5</c:v>
                </c:pt>
                <c:pt idx="44794">
                  <c:v>22397</c:v>
                </c:pt>
                <c:pt idx="44795">
                  <c:v>22397.5</c:v>
                </c:pt>
                <c:pt idx="44796">
                  <c:v>22398</c:v>
                </c:pt>
                <c:pt idx="44797">
                  <c:v>22398.5</c:v>
                </c:pt>
                <c:pt idx="44798">
                  <c:v>22399</c:v>
                </c:pt>
                <c:pt idx="44799">
                  <c:v>22399.5</c:v>
                </c:pt>
                <c:pt idx="44800">
                  <c:v>22400</c:v>
                </c:pt>
                <c:pt idx="44801">
                  <c:v>22400.5</c:v>
                </c:pt>
                <c:pt idx="44802">
                  <c:v>22401</c:v>
                </c:pt>
                <c:pt idx="44803">
                  <c:v>22401.5</c:v>
                </c:pt>
                <c:pt idx="44804">
                  <c:v>22402</c:v>
                </c:pt>
                <c:pt idx="44805">
                  <c:v>22402.5</c:v>
                </c:pt>
                <c:pt idx="44806">
                  <c:v>22403</c:v>
                </c:pt>
                <c:pt idx="44807">
                  <c:v>22403.5</c:v>
                </c:pt>
                <c:pt idx="44808">
                  <c:v>22404</c:v>
                </c:pt>
                <c:pt idx="44809">
                  <c:v>22404.5</c:v>
                </c:pt>
                <c:pt idx="44810">
                  <c:v>22405</c:v>
                </c:pt>
                <c:pt idx="44811">
                  <c:v>22405.5</c:v>
                </c:pt>
                <c:pt idx="44812">
                  <c:v>22406</c:v>
                </c:pt>
                <c:pt idx="44813">
                  <c:v>22406.5</c:v>
                </c:pt>
                <c:pt idx="44814">
                  <c:v>22407</c:v>
                </c:pt>
                <c:pt idx="44815">
                  <c:v>22407.5</c:v>
                </c:pt>
                <c:pt idx="44816">
                  <c:v>22408</c:v>
                </c:pt>
                <c:pt idx="44817">
                  <c:v>22408.5</c:v>
                </c:pt>
                <c:pt idx="44818">
                  <c:v>22409</c:v>
                </c:pt>
                <c:pt idx="44819">
                  <c:v>22409.5</c:v>
                </c:pt>
                <c:pt idx="44820">
                  <c:v>22410</c:v>
                </c:pt>
                <c:pt idx="44821">
                  <c:v>22410.5</c:v>
                </c:pt>
                <c:pt idx="44822">
                  <c:v>22411</c:v>
                </c:pt>
                <c:pt idx="44823">
                  <c:v>22411.5</c:v>
                </c:pt>
                <c:pt idx="44824">
                  <c:v>22412</c:v>
                </c:pt>
                <c:pt idx="44825">
                  <c:v>22412.5</c:v>
                </c:pt>
                <c:pt idx="44826">
                  <c:v>22413</c:v>
                </c:pt>
                <c:pt idx="44827">
                  <c:v>22413.5</c:v>
                </c:pt>
                <c:pt idx="44828">
                  <c:v>22414</c:v>
                </c:pt>
                <c:pt idx="44829">
                  <c:v>22414.5</c:v>
                </c:pt>
                <c:pt idx="44830">
                  <c:v>22415</c:v>
                </c:pt>
                <c:pt idx="44831">
                  <c:v>22415.5</c:v>
                </c:pt>
                <c:pt idx="44832">
                  <c:v>22416</c:v>
                </c:pt>
                <c:pt idx="44833">
                  <c:v>22416.5</c:v>
                </c:pt>
                <c:pt idx="44834">
                  <c:v>22417</c:v>
                </c:pt>
                <c:pt idx="44835">
                  <c:v>22417.5</c:v>
                </c:pt>
                <c:pt idx="44836">
                  <c:v>22418</c:v>
                </c:pt>
                <c:pt idx="44837">
                  <c:v>22418.5</c:v>
                </c:pt>
                <c:pt idx="44838">
                  <c:v>22419</c:v>
                </c:pt>
                <c:pt idx="44839">
                  <c:v>22419.5</c:v>
                </c:pt>
                <c:pt idx="44840">
                  <c:v>22420</c:v>
                </c:pt>
                <c:pt idx="44841">
                  <c:v>22420.5</c:v>
                </c:pt>
                <c:pt idx="44842">
                  <c:v>22421</c:v>
                </c:pt>
                <c:pt idx="44843">
                  <c:v>22421.5</c:v>
                </c:pt>
                <c:pt idx="44844">
                  <c:v>22422</c:v>
                </c:pt>
                <c:pt idx="44845">
                  <c:v>22422.5</c:v>
                </c:pt>
                <c:pt idx="44846">
                  <c:v>22423</c:v>
                </c:pt>
                <c:pt idx="44847">
                  <c:v>22423.5</c:v>
                </c:pt>
                <c:pt idx="44848">
                  <c:v>22424</c:v>
                </c:pt>
                <c:pt idx="44849">
                  <c:v>22424.5</c:v>
                </c:pt>
                <c:pt idx="44850">
                  <c:v>22425</c:v>
                </c:pt>
                <c:pt idx="44851">
                  <c:v>22425.5</c:v>
                </c:pt>
                <c:pt idx="44852">
                  <c:v>22426</c:v>
                </c:pt>
                <c:pt idx="44853">
                  <c:v>22426.5</c:v>
                </c:pt>
                <c:pt idx="44854">
                  <c:v>22427</c:v>
                </c:pt>
                <c:pt idx="44855">
                  <c:v>22427.5</c:v>
                </c:pt>
                <c:pt idx="44856">
                  <c:v>22428</c:v>
                </c:pt>
                <c:pt idx="44857">
                  <c:v>22428.5</c:v>
                </c:pt>
                <c:pt idx="44858">
                  <c:v>22429</c:v>
                </c:pt>
                <c:pt idx="44859">
                  <c:v>22429.5</c:v>
                </c:pt>
                <c:pt idx="44860">
                  <c:v>22430</c:v>
                </c:pt>
                <c:pt idx="44861">
                  <c:v>22430.5</c:v>
                </c:pt>
                <c:pt idx="44862">
                  <c:v>22431</c:v>
                </c:pt>
                <c:pt idx="44863">
                  <c:v>22431.5</c:v>
                </c:pt>
                <c:pt idx="44864">
                  <c:v>22432</c:v>
                </c:pt>
                <c:pt idx="44865">
                  <c:v>22432.5</c:v>
                </c:pt>
                <c:pt idx="44866">
                  <c:v>22433</c:v>
                </c:pt>
                <c:pt idx="44867">
                  <c:v>22433.5</c:v>
                </c:pt>
                <c:pt idx="44868">
                  <c:v>22434</c:v>
                </c:pt>
                <c:pt idx="44869">
                  <c:v>22434.5</c:v>
                </c:pt>
                <c:pt idx="44870">
                  <c:v>22435</c:v>
                </c:pt>
                <c:pt idx="44871">
                  <c:v>22435.5</c:v>
                </c:pt>
                <c:pt idx="44872">
                  <c:v>22436</c:v>
                </c:pt>
                <c:pt idx="44873">
                  <c:v>22436.5</c:v>
                </c:pt>
                <c:pt idx="44874">
                  <c:v>22437</c:v>
                </c:pt>
                <c:pt idx="44875">
                  <c:v>22437.5</c:v>
                </c:pt>
                <c:pt idx="44876">
                  <c:v>22438</c:v>
                </c:pt>
                <c:pt idx="44877">
                  <c:v>22438.5</c:v>
                </c:pt>
                <c:pt idx="44878">
                  <c:v>22439</c:v>
                </c:pt>
                <c:pt idx="44879">
                  <c:v>22439.5</c:v>
                </c:pt>
                <c:pt idx="44880">
                  <c:v>22440</c:v>
                </c:pt>
                <c:pt idx="44881">
                  <c:v>22440.5</c:v>
                </c:pt>
                <c:pt idx="44882">
                  <c:v>22441</c:v>
                </c:pt>
                <c:pt idx="44883">
                  <c:v>22441.5</c:v>
                </c:pt>
                <c:pt idx="44884">
                  <c:v>22442</c:v>
                </c:pt>
                <c:pt idx="44885">
                  <c:v>22442.5</c:v>
                </c:pt>
                <c:pt idx="44886">
                  <c:v>22443</c:v>
                </c:pt>
                <c:pt idx="44887">
                  <c:v>22443.5</c:v>
                </c:pt>
                <c:pt idx="44888">
                  <c:v>22444</c:v>
                </c:pt>
                <c:pt idx="44889">
                  <c:v>22444.5</c:v>
                </c:pt>
                <c:pt idx="44890">
                  <c:v>22445</c:v>
                </c:pt>
                <c:pt idx="44891">
                  <c:v>22445.5</c:v>
                </c:pt>
                <c:pt idx="44892">
                  <c:v>22446</c:v>
                </c:pt>
                <c:pt idx="44893">
                  <c:v>22446.5</c:v>
                </c:pt>
                <c:pt idx="44894">
                  <c:v>22447</c:v>
                </c:pt>
                <c:pt idx="44895">
                  <c:v>22447.5</c:v>
                </c:pt>
                <c:pt idx="44896">
                  <c:v>22448</c:v>
                </c:pt>
                <c:pt idx="44897">
                  <c:v>22448.5</c:v>
                </c:pt>
                <c:pt idx="44898">
                  <c:v>22449</c:v>
                </c:pt>
                <c:pt idx="44899">
                  <c:v>22449.5</c:v>
                </c:pt>
                <c:pt idx="44900">
                  <c:v>22450</c:v>
                </c:pt>
                <c:pt idx="44901">
                  <c:v>22450.5</c:v>
                </c:pt>
                <c:pt idx="44902">
                  <c:v>22451</c:v>
                </c:pt>
                <c:pt idx="44903">
                  <c:v>22451.5</c:v>
                </c:pt>
                <c:pt idx="44904">
                  <c:v>22452</c:v>
                </c:pt>
                <c:pt idx="44905">
                  <c:v>22452.5</c:v>
                </c:pt>
                <c:pt idx="44906">
                  <c:v>22453</c:v>
                </c:pt>
                <c:pt idx="44907">
                  <c:v>22453.5</c:v>
                </c:pt>
                <c:pt idx="44908">
                  <c:v>22454</c:v>
                </c:pt>
                <c:pt idx="44909">
                  <c:v>22454.5</c:v>
                </c:pt>
                <c:pt idx="44910">
                  <c:v>22455</c:v>
                </c:pt>
                <c:pt idx="44911">
                  <c:v>22455.5</c:v>
                </c:pt>
                <c:pt idx="44912">
                  <c:v>22456</c:v>
                </c:pt>
                <c:pt idx="44913">
                  <c:v>22456.5</c:v>
                </c:pt>
                <c:pt idx="44914">
                  <c:v>22457</c:v>
                </c:pt>
                <c:pt idx="44915">
                  <c:v>22457.5</c:v>
                </c:pt>
                <c:pt idx="44916">
                  <c:v>22458</c:v>
                </c:pt>
                <c:pt idx="44917">
                  <c:v>22458.5</c:v>
                </c:pt>
                <c:pt idx="44918">
                  <c:v>22459</c:v>
                </c:pt>
                <c:pt idx="44919">
                  <c:v>22459.5</c:v>
                </c:pt>
                <c:pt idx="44920">
                  <c:v>22460</c:v>
                </c:pt>
                <c:pt idx="44921">
                  <c:v>22460.5</c:v>
                </c:pt>
                <c:pt idx="44922">
                  <c:v>22461</c:v>
                </c:pt>
                <c:pt idx="44923">
                  <c:v>22461.5</c:v>
                </c:pt>
                <c:pt idx="44924">
                  <c:v>22462</c:v>
                </c:pt>
                <c:pt idx="44925">
                  <c:v>22462.5</c:v>
                </c:pt>
                <c:pt idx="44926">
                  <c:v>22463</c:v>
                </c:pt>
                <c:pt idx="44927">
                  <c:v>22463.5</c:v>
                </c:pt>
                <c:pt idx="44928">
                  <c:v>22464</c:v>
                </c:pt>
                <c:pt idx="44929">
                  <c:v>22464.5</c:v>
                </c:pt>
                <c:pt idx="44930">
                  <c:v>22465</c:v>
                </c:pt>
                <c:pt idx="44931">
                  <c:v>22465.5</c:v>
                </c:pt>
                <c:pt idx="44932">
                  <c:v>22466</c:v>
                </c:pt>
                <c:pt idx="44933">
                  <c:v>22466.5</c:v>
                </c:pt>
                <c:pt idx="44934">
                  <c:v>22467</c:v>
                </c:pt>
                <c:pt idx="44935">
                  <c:v>22467.5</c:v>
                </c:pt>
                <c:pt idx="44936">
                  <c:v>22468</c:v>
                </c:pt>
                <c:pt idx="44937">
                  <c:v>22468.5</c:v>
                </c:pt>
                <c:pt idx="44938">
                  <c:v>22469</c:v>
                </c:pt>
                <c:pt idx="44939">
                  <c:v>22469.5</c:v>
                </c:pt>
                <c:pt idx="44940">
                  <c:v>22470</c:v>
                </c:pt>
                <c:pt idx="44941">
                  <c:v>22470.5</c:v>
                </c:pt>
                <c:pt idx="44942">
                  <c:v>22471</c:v>
                </c:pt>
                <c:pt idx="44943">
                  <c:v>22471.5</c:v>
                </c:pt>
                <c:pt idx="44944">
                  <c:v>22472</c:v>
                </c:pt>
                <c:pt idx="44945">
                  <c:v>22472.5</c:v>
                </c:pt>
                <c:pt idx="44946">
                  <c:v>22473</c:v>
                </c:pt>
                <c:pt idx="44947">
                  <c:v>22473.5</c:v>
                </c:pt>
                <c:pt idx="44948">
                  <c:v>22474</c:v>
                </c:pt>
                <c:pt idx="44949">
                  <c:v>22474.5</c:v>
                </c:pt>
                <c:pt idx="44950">
                  <c:v>22475</c:v>
                </c:pt>
                <c:pt idx="44951">
                  <c:v>22475.5</c:v>
                </c:pt>
                <c:pt idx="44952">
                  <c:v>22476</c:v>
                </c:pt>
                <c:pt idx="44953">
                  <c:v>22476.5</c:v>
                </c:pt>
                <c:pt idx="44954">
                  <c:v>22477</c:v>
                </c:pt>
                <c:pt idx="44955">
                  <c:v>22477.5</c:v>
                </c:pt>
                <c:pt idx="44956">
                  <c:v>22478</c:v>
                </c:pt>
                <c:pt idx="44957">
                  <c:v>22478.5</c:v>
                </c:pt>
                <c:pt idx="44958">
                  <c:v>22479</c:v>
                </c:pt>
                <c:pt idx="44959">
                  <c:v>22479.5</c:v>
                </c:pt>
                <c:pt idx="44960">
                  <c:v>22480</c:v>
                </c:pt>
                <c:pt idx="44961">
                  <c:v>22480.5</c:v>
                </c:pt>
                <c:pt idx="44962">
                  <c:v>22481</c:v>
                </c:pt>
                <c:pt idx="44963">
                  <c:v>22481.5</c:v>
                </c:pt>
                <c:pt idx="44964">
                  <c:v>22482</c:v>
                </c:pt>
                <c:pt idx="44965">
                  <c:v>22482.5</c:v>
                </c:pt>
                <c:pt idx="44966">
                  <c:v>22483</c:v>
                </c:pt>
                <c:pt idx="44967">
                  <c:v>22483.5</c:v>
                </c:pt>
                <c:pt idx="44968">
                  <c:v>22484</c:v>
                </c:pt>
                <c:pt idx="44969">
                  <c:v>22484.5</c:v>
                </c:pt>
                <c:pt idx="44970">
                  <c:v>22485</c:v>
                </c:pt>
                <c:pt idx="44971">
                  <c:v>22485.5</c:v>
                </c:pt>
                <c:pt idx="44972">
                  <c:v>22486</c:v>
                </c:pt>
                <c:pt idx="44973">
                  <c:v>22486.5</c:v>
                </c:pt>
                <c:pt idx="44974">
                  <c:v>22487</c:v>
                </c:pt>
                <c:pt idx="44975">
                  <c:v>22487.5</c:v>
                </c:pt>
                <c:pt idx="44976">
                  <c:v>22488</c:v>
                </c:pt>
                <c:pt idx="44977">
                  <c:v>22488.5</c:v>
                </c:pt>
                <c:pt idx="44978">
                  <c:v>22489</c:v>
                </c:pt>
                <c:pt idx="44979">
                  <c:v>22489.5</c:v>
                </c:pt>
                <c:pt idx="44980">
                  <c:v>22490</c:v>
                </c:pt>
                <c:pt idx="44981">
                  <c:v>22490.5</c:v>
                </c:pt>
                <c:pt idx="44982">
                  <c:v>22491</c:v>
                </c:pt>
                <c:pt idx="44983">
                  <c:v>22491.5</c:v>
                </c:pt>
                <c:pt idx="44984">
                  <c:v>22492</c:v>
                </c:pt>
                <c:pt idx="44985">
                  <c:v>22492.5</c:v>
                </c:pt>
                <c:pt idx="44986">
                  <c:v>22493</c:v>
                </c:pt>
                <c:pt idx="44987">
                  <c:v>22493.5</c:v>
                </c:pt>
                <c:pt idx="44988">
                  <c:v>22494</c:v>
                </c:pt>
                <c:pt idx="44989">
                  <c:v>22494.5</c:v>
                </c:pt>
                <c:pt idx="44990">
                  <c:v>22495</c:v>
                </c:pt>
                <c:pt idx="44991">
                  <c:v>22495.5</c:v>
                </c:pt>
                <c:pt idx="44992">
                  <c:v>22496</c:v>
                </c:pt>
                <c:pt idx="44993">
                  <c:v>22496.5</c:v>
                </c:pt>
                <c:pt idx="44994">
                  <c:v>22497</c:v>
                </c:pt>
                <c:pt idx="44995">
                  <c:v>22497.5</c:v>
                </c:pt>
                <c:pt idx="44996">
                  <c:v>22498</c:v>
                </c:pt>
                <c:pt idx="44997">
                  <c:v>22498.5</c:v>
                </c:pt>
                <c:pt idx="44998">
                  <c:v>22499</c:v>
                </c:pt>
                <c:pt idx="44999">
                  <c:v>22499.5</c:v>
                </c:pt>
                <c:pt idx="45000">
                  <c:v>22500</c:v>
                </c:pt>
                <c:pt idx="45001">
                  <c:v>22500.5</c:v>
                </c:pt>
                <c:pt idx="45002">
                  <c:v>22501</c:v>
                </c:pt>
                <c:pt idx="45003">
                  <c:v>22501.5</c:v>
                </c:pt>
                <c:pt idx="45004">
                  <c:v>22502</c:v>
                </c:pt>
                <c:pt idx="45005">
                  <c:v>22502.5</c:v>
                </c:pt>
                <c:pt idx="45006">
                  <c:v>22503</c:v>
                </c:pt>
                <c:pt idx="45007">
                  <c:v>22503.5</c:v>
                </c:pt>
                <c:pt idx="45008">
                  <c:v>22504</c:v>
                </c:pt>
                <c:pt idx="45009">
                  <c:v>22504.5</c:v>
                </c:pt>
                <c:pt idx="45010">
                  <c:v>22505</c:v>
                </c:pt>
                <c:pt idx="45011">
                  <c:v>22505.5</c:v>
                </c:pt>
                <c:pt idx="45012">
                  <c:v>22506</c:v>
                </c:pt>
                <c:pt idx="45013">
                  <c:v>22506.5</c:v>
                </c:pt>
                <c:pt idx="45014">
                  <c:v>22507</c:v>
                </c:pt>
                <c:pt idx="45015">
                  <c:v>22507.5</c:v>
                </c:pt>
                <c:pt idx="45016">
                  <c:v>22508</c:v>
                </c:pt>
                <c:pt idx="45017">
                  <c:v>22508.5</c:v>
                </c:pt>
                <c:pt idx="45018">
                  <c:v>22509</c:v>
                </c:pt>
                <c:pt idx="45019">
                  <c:v>22509.5</c:v>
                </c:pt>
                <c:pt idx="45020">
                  <c:v>22510</c:v>
                </c:pt>
                <c:pt idx="45021">
                  <c:v>22510.5</c:v>
                </c:pt>
                <c:pt idx="45022">
                  <c:v>22511</c:v>
                </c:pt>
                <c:pt idx="45023">
                  <c:v>22511.5</c:v>
                </c:pt>
                <c:pt idx="45024">
                  <c:v>22512</c:v>
                </c:pt>
                <c:pt idx="45025">
                  <c:v>22512.5</c:v>
                </c:pt>
                <c:pt idx="45026">
                  <c:v>22513</c:v>
                </c:pt>
                <c:pt idx="45027">
                  <c:v>22513.5</c:v>
                </c:pt>
                <c:pt idx="45028">
                  <c:v>22514</c:v>
                </c:pt>
                <c:pt idx="45029">
                  <c:v>22514.5</c:v>
                </c:pt>
                <c:pt idx="45030">
                  <c:v>22515</c:v>
                </c:pt>
                <c:pt idx="45031">
                  <c:v>22515.5</c:v>
                </c:pt>
                <c:pt idx="45032">
                  <c:v>22516</c:v>
                </c:pt>
                <c:pt idx="45033">
                  <c:v>22516.5</c:v>
                </c:pt>
                <c:pt idx="45034">
                  <c:v>22517</c:v>
                </c:pt>
                <c:pt idx="45035">
                  <c:v>22517.5</c:v>
                </c:pt>
                <c:pt idx="45036">
                  <c:v>22518</c:v>
                </c:pt>
                <c:pt idx="45037">
                  <c:v>22518.5</c:v>
                </c:pt>
                <c:pt idx="45038">
                  <c:v>22519</c:v>
                </c:pt>
                <c:pt idx="45039">
                  <c:v>22519.5</c:v>
                </c:pt>
                <c:pt idx="45040">
                  <c:v>22520</c:v>
                </c:pt>
                <c:pt idx="45041">
                  <c:v>22520.5</c:v>
                </c:pt>
                <c:pt idx="45042">
                  <c:v>22521</c:v>
                </c:pt>
                <c:pt idx="45043">
                  <c:v>22521.5</c:v>
                </c:pt>
                <c:pt idx="45044">
                  <c:v>22522</c:v>
                </c:pt>
                <c:pt idx="45045">
                  <c:v>22522.5</c:v>
                </c:pt>
                <c:pt idx="45046">
                  <c:v>22523</c:v>
                </c:pt>
                <c:pt idx="45047">
                  <c:v>22523.5</c:v>
                </c:pt>
                <c:pt idx="45048">
                  <c:v>22524</c:v>
                </c:pt>
                <c:pt idx="45049">
                  <c:v>22524.5</c:v>
                </c:pt>
                <c:pt idx="45050">
                  <c:v>22525</c:v>
                </c:pt>
                <c:pt idx="45051">
                  <c:v>22525.5</c:v>
                </c:pt>
                <c:pt idx="45052">
                  <c:v>22526</c:v>
                </c:pt>
                <c:pt idx="45053">
                  <c:v>22526.5</c:v>
                </c:pt>
                <c:pt idx="45054">
                  <c:v>22527</c:v>
                </c:pt>
                <c:pt idx="45055">
                  <c:v>22527.5</c:v>
                </c:pt>
                <c:pt idx="45056">
                  <c:v>22528</c:v>
                </c:pt>
                <c:pt idx="45057">
                  <c:v>22528.5</c:v>
                </c:pt>
                <c:pt idx="45058">
                  <c:v>22529</c:v>
                </c:pt>
                <c:pt idx="45059">
                  <c:v>22529.5</c:v>
                </c:pt>
                <c:pt idx="45060">
                  <c:v>22530</c:v>
                </c:pt>
                <c:pt idx="45061">
                  <c:v>22530.5</c:v>
                </c:pt>
                <c:pt idx="45062">
                  <c:v>22531</c:v>
                </c:pt>
                <c:pt idx="45063">
                  <c:v>22531.5</c:v>
                </c:pt>
                <c:pt idx="45064">
                  <c:v>22532</c:v>
                </c:pt>
                <c:pt idx="45065">
                  <c:v>22532.5</c:v>
                </c:pt>
                <c:pt idx="45066">
                  <c:v>22533</c:v>
                </c:pt>
                <c:pt idx="45067">
                  <c:v>22533.5</c:v>
                </c:pt>
                <c:pt idx="45068">
                  <c:v>22534</c:v>
                </c:pt>
                <c:pt idx="45069">
                  <c:v>22534.5</c:v>
                </c:pt>
                <c:pt idx="45070">
                  <c:v>22535</c:v>
                </c:pt>
                <c:pt idx="45071">
                  <c:v>22535.5</c:v>
                </c:pt>
                <c:pt idx="45072">
                  <c:v>22536</c:v>
                </c:pt>
                <c:pt idx="45073">
                  <c:v>22536.5</c:v>
                </c:pt>
                <c:pt idx="45074">
                  <c:v>22537</c:v>
                </c:pt>
                <c:pt idx="45075">
                  <c:v>22537.5</c:v>
                </c:pt>
                <c:pt idx="45076">
                  <c:v>22538</c:v>
                </c:pt>
                <c:pt idx="45077">
                  <c:v>22538.5</c:v>
                </c:pt>
                <c:pt idx="45078">
                  <c:v>22539</c:v>
                </c:pt>
                <c:pt idx="45079">
                  <c:v>22539.5</c:v>
                </c:pt>
                <c:pt idx="45080">
                  <c:v>22540</c:v>
                </c:pt>
                <c:pt idx="45081">
                  <c:v>22540.5</c:v>
                </c:pt>
                <c:pt idx="45082">
                  <c:v>22541</c:v>
                </c:pt>
                <c:pt idx="45083">
                  <c:v>22541.5</c:v>
                </c:pt>
                <c:pt idx="45084">
                  <c:v>22542</c:v>
                </c:pt>
                <c:pt idx="45085">
                  <c:v>22542.5</c:v>
                </c:pt>
                <c:pt idx="45086">
                  <c:v>22543</c:v>
                </c:pt>
                <c:pt idx="45087">
                  <c:v>22543.5</c:v>
                </c:pt>
                <c:pt idx="45088">
                  <c:v>22544</c:v>
                </c:pt>
                <c:pt idx="45089">
                  <c:v>22544.5</c:v>
                </c:pt>
                <c:pt idx="45090">
                  <c:v>22545</c:v>
                </c:pt>
                <c:pt idx="45091">
                  <c:v>22545.5</c:v>
                </c:pt>
                <c:pt idx="45092">
                  <c:v>22546</c:v>
                </c:pt>
                <c:pt idx="45093">
                  <c:v>22546.5</c:v>
                </c:pt>
                <c:pt idx="45094">
                  <c:v>22547</c:v>
                </c:pt>
                <c:pt idx="45095">
                  <c:v>22547.5</c:v>
                </c:pt>
                <c:pt idx="45096">
                  <c:v>22548</c:v>
                </c:pt>
                <c:pt idx="45097">
                  <c:v>22548.5</c:v>
                </c:pt>
                <c:pt idx="45098">
                  <c:v>22549</c:v>
                </c:pt>
                <c:pt idx="45099">
                  <c:v>22549.5</c:v>
                </c:pt>
                <c:pt idx="45100">
                  <c:v>22550</c:v>
                </c:pt>
                <c:pt idx="45101">
                  <c:v>22550.5</c:v>
                </c:pt>
                <c:pt idx="45102">
                  <c:v>22551</c:v>
                </c:pt>
                <c:pt idx="45103">
                  <c:v>22551.5</c:v>
                </c:pt>
                <c:pt idx="45104">
                  <c:v>22552</c:v>
                </c:pt>
                <c:pt idx="45105">
                  <c:v>22552.5</c:v>
                </c:pt>
                <c:pt idx="45106">
                  <c:v>22553</c:v>
                </c:pt>
                <c:pt idx="45107">
                  <c:v>22553.5</c:v>
                </c:pt>
                <c:pt idx="45108">
                  <c:v>22554</c:v>
                </c:pt>
                <c:pt idx="45109">
                  <c:v>22554.5</c:v>
                </c:pt>
                <c:pt idx="45110">
                  <c:v>22555</c:v>
                </c:pt>
                <c:pt idx="45111">
                  <c:v>22555.5</c:v>
                </c:pt>
                <c:pt idx="45112">
                  <c:v>22556</c:v>
                </c:pt>
                <c:pt idx="45113">
                  <c:v>22556.5</c:v>
                </c:pt>
                <c:pt idx="45114">
                  <c:v>22557</c:v>
                </c:pt>
                <c:pt idx="45115">
                  <c:v>22557.5</c:v>
                </c:pt>
                <c:pt idx="45116">
                  <c:v>22558</c:v>
                </c:pt>
                <c:pt idx="45117">
                  <c:v>22558.5</c:v>
                </c:pt>
                <c:pt idx="45118">
                  <c:v>22559</c:v>
                </c:pt>
                <c:pt idx="45119">
                  <c:v>22559.5</c:v>
                </c:pt>
                <c:pt idx="45120">
                  <c:v>22560</c:v>
                </c:pt>
                <c:pt idx="45121">
                  <c:v>22560.5</c:v>
                </c:pt>
                <c:pt idx="45122">
                  <c:v>22561</c:v>
                </c:pt>
                <c:pt idx="45123">
                  <c:v>22561.5</c:v>
                </c:pt>
                <c:pt idx="45124">
                  <c:v>22562</c:v>
                </c:pt>
                <c:pt idx="45125">
                  <c:v>22562.5</c:v>
                </c:pt>
                <c:pt idx="45126">
                  <c:v>22563</c:v>
                </c:pt>
                <c:pt idx="45127">
                  <c:v>22563.5</c:v>
                </c:pt>
                <c:pt idx="45128">
                  <c:v>22564</c:v>
                </c:pt>
                <c:pt idx="45129">
                  <c:v>22564.5</c:v>
                </c:pt>
                <c:pt idx="45130">
                  <c:v>22565</c:v>
                </c:pt>
                <c:pt idx="45131">
                  <c:v>22565.5</c:v>
                </c:pt>
                <c:pt idx="45132">
                  <c:v>22566</c:v>
                </c:pt>
                <c:pt idx="45133">
                  <c:v>22566.5</c:v>
                </c:pt>
                <c:pt idx="45134">
                  <c:v>22567</c:v>
                </c:pt>
                <c:pt idx="45135">
                  <c:v>22567.5</c:v>
                </c:pt>
                <c:pt idx="45136">
                  <c:v>22568</c:v>
                </c:pt>
                <c:pt idx="45137">
                  <c:v>22568.5</c:v>
                </c:pt>
                <c:pt idx="45138">
                  <c:v>22569</c:v>
                </c:pt>
                <c:pt idx="45139">
                  <c:v>22569.5</c:v>
                </c:pt>
                <c:pt idx="45140">
                  <c:v>22570</c:v>
                </c:pt>
                <c:pt idx="45141">
                  <c:v>22570.5</c:v>
                </c:pt>
                <c:pt idx="45142">
                  <c:v>22571</c:v>
                </c:pt>
                <c:pt idx="45143">
                  <c:v>22571.5</c:v>
                </c:pt>
                <c:pt idx="45144">
                  <c:v>22572</c:v>
                </c:pt>
                <c:pt idx="45145">
                  <c:v>22572.5</c:v>
                </c:pt>
                <c:pt idx="45146">
                  <c:v>22573</c:v>
                </c:pt>
                <c:pt idx="45147">
                  <c:v>22573.5</c:v>
                </c:pt>
                <c:pt idx="45148">
                  <c:v>22574</c:v>
                </c:pt>
                <c:pt idx="45149">
                  <c:v>22574.5</c:v>
                </c:pt>
                <c:pt idx="45150">
                  <c:v>22575</c:v>
                </c:pt>
                <c:pt idx="45151">
                  <c:v>22575.5</c:v>
                </c:pt>
                <c:pt idx="45152">
                  <c:v>22576</c:v>
                </c:pt>
                <c:pt idx="45153">
                  <c:v>22576.5</c:v>
                </c:pt>
                <c:pt idx="45154">
                  <c:v>22577</c:v>
                </c:pt>
                <c:pt idx="45155">
                  <c:v>22577.5</c:v>
                </c:pt>
                <c:pt idx="45156">
                  <c:v>22578</c:v>
                </c:pt>
                <c:pt idx="45157">
                  <c:v>22578.5</c:v>
                </c:pt>
                <c:pt idx="45158">
                  <c:v>22579</c:v>
                </c:pt>
                <c:pt idx="45159">
                  <c:v>22579.5</c:v>
                </c:pt>
                <c:pt idx="45160">
                  <c:v>22580</c:v>
                </c:pt>
                <c:pt idx="45161">
                  <c:v>22580.5</c:v>
                </c:pt>
                <c:pt idx="45162">
                  <c:v>22581</c:v>
                </c:pt>
                <c:pt idx="45163">
                  <c:v>22581.5</c:v>
                </c:pt>
                <c:pt idx="45164">
                  <c:v>22582</c:v>
                </c:pt>
                <c:pt idx="45165">
                  <c:v>22582.5</c:v>
                </c:pt>
                <c:pt idx="45166">
                  <c:v>22583</c:v>
                </c:pt>
                <c:pt idx="45167">
                  <c:v>22583.5</c:v>
                </c:pt>
                <c:pt idx="45168">
                  <c:v>22584</c:v>
                </c:pt>
                <c:pt idx="45169">
                  <c:v>22584.5</c:v>
                </c:pt>
                <c:pt idx="45170">
                  <c:v>22585</c:v>
                </c:pt>
                <c:pt idx="45171">
                  <c:v>22585.5</c:v>
                </c:pt>
                <c:pt idx="45172">
                  <c:v>22586</c:v>
                </c:pt>
                <c:pt idx="45173">
                  <c:v>22586.5</c:v>
                </c:pt>
                <c:pt idx="45174">
                  <c:v>22587</c:v>
                </c:pt>
                <c:pt idx="45175">
                  <c:v>22587.5</c:v>
                </c:pt>
                <c:pt idx="45176">
                  <c:v>22588</c:v>
                </c:pt>
                <c:pt idx="45177">
                  <c:v>22588.5</c:v>
                </c:pt>
                <c:pt idx="45178">
                  <c:v>22589</c:v>
                </c:pt>
                <c:pt idx="45179">
                  <c:v>22589.5</c:v>
                </c:pt>
                <c:pt idx="45180">
                  <c:v>22590</c:v>
                </c:pt>
                <c:pt idx="45181">
                  <c:v>22590.5</c:v>
                </c:pt>
                <c:pt idx="45182">
                  <c:v>22591</c:v>
                </c:pt>
                <c:pt idx="45183">
                  <c:v>22591.5</c:v>
                </c:pt>
                <c:pt idx="45184">
                  <c:v>22592</c:v>
                </c:pt>
                <c:pt idx="45185">
                  <c:v>22592.5</c:v>
                </c:pt>
                <c:pt idx="45186">
                  <c:v>22593</c:v>
                </c:pt>
                <c:pt idx="45187">
                  <c:v>22593.5</c:v>
                </c:pt>
                <c:pt idx="45188">
                  <c:v>22594</c:v>
                </c:pt>
                <c:pt idx="45189">
                  <c:v>22594.5</c:v>
                </c:pt>
                <c:pt idx="45190">
                  <c:v>22595</c:v>
                </c:pt>
                <c:pt idx="45191">
                  <c:v>22595.5</c:v>
                </c:pt>
                <c:pt idx="45192">
                  <c:v>22596</c:v>
                </c:pt>
                <c:pt idx="45193">
                  <c:v>22596.5</c:v>
                </c:pt>
                <c:pt idx="45194">
                  <c:v>22597</c:v>
                </c:pt>
                <c:pt idx="45195">
                  <c:v>22597.5</c:v>
                </c:pt>
                <c:pt idx="45196">
                  <c:v>22598</c:v>
                </c:pt>
                <c:pt idx="45197">
                  <c:v>22598.5</c:v>
                </c:pt>
                <c:pt idx="45198">
                  <c:v>22599</c:v>
                </c:pt>
                <c:pt idx="45199">
                  <c:v>22599.5</c:v>
                </c:pt>
                <c:pt idx="45200">
                  <c:v>22600</c:v>
                </c:pt>
                <c:pt idx="45201">
                  <c:v>22600.5</c:v>
                </c:pt>
                <c:pt idx="45202">
                  <c:v>22601</c:v>
                </c:pt>
                <c:pt idx="45203">
                  <c:v>22601.5</c:v>
                </c:pt>
                <c:pt idx="45204">
                  <c:v>22602</c:v>
                </c:pt>
                <c:pt idx="45205">
                  <c:v>22602.5</c:v>
                </c:pt>
                <c:pt idx="45206">
                  <c:v>22603</c:v>
                </c:pt>
                <c:pt idx="45207">
                  <c:v>22603.5</c:v>
                </c:pt>
                <c:pt idx="45208">
                  <c:v>22604</c:v>
                </c:pt>
                <c:pt idx="45209">
                  <c:v>22604.5</c:v>
                </c:pt>
                <c:pt idx="45210">
                  <c:v>22605</c:v>
                </c:pt>
                <c:pt idx="45211">
                  <c:v>22605.5</c:v>
                </c:pt>
                <c:pt idx="45212">
                  <c:v>22606</c:v>
                </c:pt>
                <c:pt idx="45213">
                  <c:v>22606.5</c:v>
                </c:pt>
                <c:pt idx="45214">
                  <c:v>22607</c:v>
                </c:pt>
                <c:pt idx="45215">
                  <c:v>22607.5</c:v>
                </c:pt>
                <c:pt idx="45216">
                  <c:v>22608</c:v>
                </c:pt>
                <c:pt idx="45217">
                  <c:v>22608.5</c:v>
                </c:pt>
                <c:pt idx="45218">
                  <c:v>22609</c:v>
                </c:pt>
                <c:pt idx="45219">
                  <c:v>22609.5</c:v>
                </c:pt>
                <c:pt idx="45220">
                  <c:v>22610</c:v>
                </c:pt>
                <c:pt idx="45221">
                  <c:v>22610.5</c:v>
                </c:pt>
                <c:pt idx="45222">
                  <c:v>22611</c:v>
                </c:pt>
                <c:pt idx="45223">
                  <c:v>22611.5</c:v>
                </c:pt>
                <c:pt idx="45224">
                  <c:v>22612</c:v>
                </c:pt>
                <c:pt idx="45225">
                  <c:v>22612.5</c:v>
                </c:pt>
                <c:pt idx="45226">
                  <c:v>22613</c:v>
                </c:pt>
                <c:pt idx="45227">
                  <c:v>22613.5</c:v>
                </c:pt>
                <c:pt idx="45228">
                  <c:v>22614</c:v>
                </c:pt>
                <c:pt idx="45229">
                  <c:v>22614.5</c:v>
                </c:pt>
                <c:pt idx="45230">
                  <c:v>22615</c:v>
                </c:pt>
                <c:pt idx="45231">
                  <c:v>22615.5</c:v>
                </c:pt>
                <c:pt idx="45232">
                  <c:v>22616</c:v>
                </c:pt>
                <c:pt idx="45233">
                  <c:v>22616.5</c:v>
                </c:pt>
                <c:pt idx="45234">
                  <c:v>22617</c:v>
                </c:pt>
                <c:pt idx="45235">
                  <c:v>22617.5</c:v>
                </c:pt>
                <c:pt idx="45236">
                  <c:v>22618</c:v>
                </c:pt>
                <c:pt idx="45237">
                  <c:v>22618.5</c:v>
                </c:pt>
                <c:pt idx="45238">
                  <c:v>22619</c:v>
                </c:pt>
                <c:pt idx="45239">
                  <c:v>22619.5</c:v>
                </c:pt>
                <c:pt idx="45240">
                  <c:v>22620</c:v>
                </c:pt>
                <c:pt idx="45241">
                  <c:v>22620.5</c:v>
                </c:pt>
                <c:pt idx="45242">
                  <c:v>22621</c:v>
                </c:pt>
                <c:pt idx="45243">
                  <c:v>22621.5</c:v>
                </c:pt>
                <c:pt idx="45244">
                  <c:v>22622</c:v>
                </c:pt>
                <c:pt idx="45245">
                  <c:v>22622.5</c:v>
                </c:pt>
                <c:pt idx="45246">
                  <c:v>22623</c:v>
                </c:pt>
                <c:pt idx="45247">
                  <c:v>22623.5</c:v>
                </c:pt>
                <c:pt idx="45248">
                  <c:v>22624</c:v>
                </c:pt>
                <c:pt idx="45249">
                  <c:v>22624.5</c:v>
                </c:pt>
                <c:pt idx="45250">
                  <c:v>22625</c:v>
                </c:pt>
                <c:pt idx="45251">
                  <c:v>22625.5</c:v>
                </c:pt>
                <c:pt idx="45252">
                  <c:v>22626</c:v>
                </c:pt>
                <c:pt idx="45253">
                  <c:v>22626.5</c:v>
                </c:pt>
                <c:pt idx="45254">
                  <c:v>22627</c:v>
                </c:pt>
                <c:pt idx="45255">
                  <c:v>22627.5</c:v>
                </c:pt>
                <c:pt idx="45256">
                  <c:v>22628</c:v>
                </c:pt>
                <c:pt idx="45257">
                  <c:v>22628.5</c:v>
                </c:pt>
                <c:pt idx="45258">
                  <c:v>22629</c:v>
                </c:pt>
                <c:pt idx="45259">
                  <c:v>22629.5</c:v>
                </c:pt>
                <c:pt idx="45260">
                  <c:v>22630</c:v>
                </c:pt>
                <c:pt idx="45261">
                  <c:v>22630.5</c:v>
                </c:pt>
                <c:pt idx="45262">
                  <c:v>22631</c:v>
                </c:pt>
                <c:pt idx="45263">
                  <c:v>22631.5</c:v>
                </c:pt>
                <c:pt idx="45264">
                  <c:v>22632</c:v>
                </c:pt>
                <c:pt idx="45265">
                  <c:v>22632.5</c:v>
                </c:pt>
                <c:pt idx="45266">
                  <c:v>22633</c:v>
                </c:pt>
                <c:pt idx="45267">
                  <c:v>22633.5</c:v>
                </c:pt>
                <c:pt idx="45268">
                  <c:v>22634</c:v>
                </c:pt>
                <c:pt idx="45269">
                  <c:v>22634.5</c:v>
                </c:pt>
                <c:pt idx="45270">
                  <c:v>22635</c:v>
                </c:pt>
                <c:pt idx="45271">
                  <c:v>22635.5</c:v>
                </c:pt>
                <c:pt idx="45272">
                  <c:v>22636</c:v>
                </c:pt>
                <c:pt idx="45273">
                  <c:v>22636.5</c:v>
                </c:pt>
                <c:pt idx="45274">
                  <c:v>22637</c:v>
                </c:pt>
                <c:pt idx="45275">
                  <c:v>22637.5</c:v>
                </c:pt>
                <c:pt idx="45276">
                  <c:v>22638</c:v>
                </c:pt>
                <c:pt idx="45277">
                  <c:v>22638.5</c:v>
                </c:pt>
                <c:pt idx="45278">
                  <c:v>22639</c:v>
                </c:pt>
                <c:pt idx="45279">
                  <c:v>22639.5</c:v>
                </c:pt>
                <c:pt idx="45280">
                  <c:v>22640</c:v>
                </c:pt>
                <c:pt idx="45281">
                  <c:v>22640.5</c:v>
                </c:pt>
                <c:pt idx="45282">
                  <c:v>22641</c:v>
                </c:pt>
                <c:pt idx="45283">
                  <c:v>22641.5</c:v>
                </c:pt>
                <c:pt idx="45284">
                  <c:v>22642</c:v>
                </c:pt>
                <c:pt idx="45285">
                  <c:v>22642.5</c:v>
                </c:pt>
                <c:pt idx="45286">
                  <c:v>22643</c:v>
                </c:pt>
                <c:pt idx="45287">
                  <c:v>22643.5</c:v>
                </c:pt>
                <c:pt idx="45288">
                  <c:v>22644</c:v>
                </c:pt>
                <c:pt idx="45289">
                  <c:v>22644.5</c:v>
                </c:pt>
                <c:pt idx="45290">
                  <c:v>22645</c:v>
                </c:pt>
                <c:pt idx="45291">
                  <c:v>22645.5</c:v>
                </c:pt>
                <c:pt idx="45292">
                  <c:v>22646</c:v>
                </c:pt>
                <c:pt idx="45293">
                  <c:v>22646.5</c:v>
                </c:pt>
                <c:pt idx="45294">
                  <c:v>22647</c:v>
                </c:pt>
                <c:pt idx="45295">
                  <c:v>22647.5</c:v>
                </c:pt>
                <c:pt idx="45296">
                  <c:v>22648</c:v>
                </c:pt>
                <c:pt idx="45297">
                  <c:v>22648.5</c:v>
                </c:pt>
                <c:pt idx="45298">
                  <c:v>22649</c:v>
                </c:pt>
                <c:pt idx="45299">
                  <c:v>22649.5</c:v>
                </c:pt>
                <c:pt idx="45300">
                  <c:v>22650</c:v>
                </c:pt>
                <c:pt idx="45301">
                  <c:v>22650.5</c:v>
                </c:pt>
                <c:pt idx="45302">
                  <c:v>22651</c:v>
                </c:pt>
                <c:pt idx="45303">
                  <c:v>22651.5</c:v>
                </c:pt>
                <c:pt idx="45304">
                  <c:v>22652</c:v>
                </c:pt>
                <c:pt idx="45305">
                  <c:v>22652.5</c:v>
                </c:pt>
                <c:pt idx="45306">
                  <c:v>22653</c:v>
                </c:pt>
                <c:pt idx="45307">
                  <c:v>22653.5</c:v>
                </c:pt>
                <c:pt idx="45308">
                  <c:v>22654</c:v>
                </c:pt>
                <c:pt idx="45309">
                  <c:v>22654.5</c:v>
                </c:pt>
                <c:pt idx="45310">
                  <c:v>22655</c:v>
                </c:pt>
                <c:pt idx="45311">
                  <c:v>22655.5</c:v>
                </c:pt>
                <c:pt idx="45312">
                  <c:v>22656</c:v>
                </c:pt>
                <c:pt idx="45313">
                  <c:v>22656.5</c:v>
                </c:pt>
                <c:pt idx="45314">
                  <c:v>22657</c:v>
                </c:pt>
                <c:pt idx="45315">
                  <c:v>22657.5</c:v>
                </c:pt>
                <c:pt idx="45316">
                  <c:v>22658</c:v>
                </c:pt>
                <c:pt idx="45317">
                  <c:v>22658.5</c:v>
                </c:pt>
                <c:pt idx="45318">
                  <c:v>22659</c:v>
                </c:pt>
                <c:pt idx="45319">
                  <c:v>22659.5</c:v>
                </c:pt>
                <c:pt idx="45320">
                  <c:v>22660</c:v>
                </c:pt>
                <c:pt idx="45321">
                  <c:v>22660.5</c:v>
                </c:pt>
                <c:pt idx="45322">
                  <c:v>22661</c:v>
                </c:pt>
                <c:pt idx="45323">
                  <c:v>22661.5</c:v>
                </c:pt>
                <c:pt idx="45324">
                  <c:v>22662</c:v>
                </c:pt>
                <c:pt idx="45325">
                  <c:v>22662.5</c:v>
                </c:pt>
                <c:pt idx="45326">
                  <c:v>22663</c:v>
                </c:pt>
                <c:pt idx="45327">
                  <c:v>22663.5</c:v>
                </c:pt>
                <c:pt idx="45328">
                  <c:v>22664</c:v>
                </c:pt>
                <c:pt idx="45329">
                  <c:v>22664.5</c:v>
                </c:pt>
                <c:pt idx="45330">
                  <c:v>22665</c:v>
                </c:pt>
                <c:pt idx="45331">
                  <c:v>22665.5</c:v>
                </c:pt>
                <c:pt idx="45332">
                  <c:v>22666</c:v>
                </c:pt>
                <c:pt idx="45333">
                  <c:v>22666.5</c:v>
                </c:pt>
                <c:pt idx="45334">
                  <c:v>22667</c:v>
                </c:pt>
                <c:pt idx="45335">
                  <c:v>22667.5</c:v>
                </c:pt>
                <c:pt idx="45336">
                  <c:v>22668</c:v>
                </c:pt>
                <c:pt idx="45337">
                  <c:v>22668.5</c:v>
                </c:pt>
                <c:pt idx="45338">
                  <c:v>22669</c:v>
                </c:pt>
                <c:pt idx="45339">
                  <c:v>22669.5</c:v>
                </c:pt>
                <c:pt idx="45340">
                  <c:v>22670</c:v>
                </c:pt>
                <c:pt idx="45341">
                  <c:v>22670.5</c:v>
                </c:pt>
                <c:pt idx="45342">
                  <c:v>22671</c:v>
                </c:pt>
                <c:pt idx="45343">
                  <c:v>22671.5</c:v>
                </c:pt>
                <c:pt idx="45344">
                  <c:v>22672</c:v>
                </c:pt>
                <c:pt idx="45345">
                  <c:v>22672.5</c:v>
                </c:pt>
                <c:pt idx="45346">
                  <c:v>22673</c:v>
                </c:pt>
                <c:pt idx="45347">
                  <c:v>22673.5</c:v>
                </c:pt>
                <c:pt idx="45348">
                  <c:v>22674</c:v>
                </c:pt>
                <c:pt idx="45349">
                  <c:v>22674.5</c:v>
                </c:pt>
                <c:pt idx="45350">
                  <c:v>22675</c:v>
                </c:pt>
                <c:pt idx="45351">
                  <c:v>22675.5</c:v>
                </c:pt>
                <c:pt idx="45352">
                  <c:v>22676</c:v>
                </c:pt>
                <c:pt idx="45353">
                  <c:v>22676.5</c:v>
                </c:pt>
                <c:pt idx="45354">
                  <c:v>22677</c:v>
                </c:pt>
                <c:pt idx="45355">
                  <c:v>22677.5</c:v>
                </c:pt>
                <c:pt idx="45356">
                  <c:v>22678</c:v>
                </c:pt>
                <c:pt idx="45357">
                  <c:v>22678.5</c:v>
                </c:pt>
                <c:pt idx="45358">
                  <c:v>22679</c:v>
                </c:pt>
                <c:pt idx="45359">
                  <c:v>22679.5</c:v>
                </c:pt>
                <c:pt idx="45360">
                  <c:v>22680</c:v>
                </c:pt>
                <c:pt idx="45361">
                  <c:v>22680.5</c:v>
                </c:pt>
                <c:pt idx="45362">
                  <c:v>22681</c:v>
                </c:pt>
                <c:pt idx="45363">
                  <c:v>22681.5</c:v>
                </c:pt>
                <c:pt idx="45364">
                  <c:v>22682</c:v>
                </c:pt>
                <c:pt idx="45365">
                  <c:v>22682.5</c:v>
                </c:pt>
                <c:pt idx="45366">
                  <c:v>22683</c:v>
                </c:pt>
                <c:pt idx="45367">
                  <c:v>22683.5</c:v>
                </c:pt>
                <c:pt idx="45368">
                  <c:v>22684</c:v>
                </c:pt>
                <c:pt idx="45369">
                  <c:v>22684.5</c:v>
                </c:pt>
                <c:pt idx="45370">
                  <c:v>22685</c:v>
                </c:pt>
                <c:pt idx="45371">
                  <c:v>22685.5</c:v>
                </c:pt>
                <c:pt idx="45372">
                  <c:v>22686</c:v>
                </c:pt>
                <c:pt idx="45373">
                  <c:v>22686.5</c:v>
                </c:pt>
                <c:pt idx="45374">
                  <c:v>22687</c:v>
                </c:pt>
                <c:pt idx="45375">
                  <c:v>22687.5</c:v>
                </c:pt>
                <c:pt idx="45376">
                  <c:v>22688</c:v>
                </c:pt>
                <c:pt idx="45377">
                  <c:v>22688.5</c:v>
                </c:pt>
                <c:pt idx="45378">
                  <c:v>22689</c:v>
                </c:pt>
                <c:pt idx="45379">
                  <c:v>22689.5</c:v>
                </c:pt>
                <c:pt idx="45380">
                  <c:v>22690</c:v>
                </c:pt>
                <c:pt idx="45381">
                  <c:v>22690.5</c:v>
                </c:pt>
                <c:pt idx="45382">
                  <c:v>22691</c:v>
                </c:pt>
                <c:pt idx="45383">
                  <c:v>22691.5</c:v>
                </c:pt>
                <c:pt idx="45384">
                  <c:v>22692</c:v>
                </c:pt>
                <c:pt idx="45385">
                  <c:v>22692.5</c:v>
                </c:pt>
                <c:pt idx="45386">
                  <c:v>22693</c:v>
                </c:pt>
                <c:pt idx="45387">
                  <c:v>22693.5</c:v>
                </c:pt>
                <c:pt idx="45388">
                  <c:v>22694</c:v>
                </c:pt>
                <c:pt idx="45389">
                  <c:v>22694.5</c:v>
                </c:pt>
                <c:pt idx="45390">
                  <c:v>22695</c:v>
                </c:pt>
                <c:pt idx="45391">
                  <c:v>22695.5</c:v>
                </c:pt>
                <c:pt idx="45392">
                  <c:v>22696</c:v>
                </c:pt>
                <c:pt idx="45393">
                  <c:v>22696.5</c:v>
                </c:pt>
                <c:pt idx="45394">
                  <c:v>22697</c:v>
                </c:pt>
                <c:pt idx="45395">
                  <c:v>22697.5</c:v>
                </c:pt>
                <c:pt idx="45396">
                  <c:v>22698</c:v>
                </c:pt>
                <c:pt idx="45397">
                  <c:v>22698.5</c:v>
                </c:pt>
                <c:pt idx="45398">
                  <c:v>22699</c:v>
                </c:pt>
                <c:pt idx="45399">
                  <c:v>22699.5</c:v>
                </c:pt>
                <c:pt idx="45400">
                  <c:v>22700</c:v>
                </c:pt>
                <c:pt idx="45401">
                  <c:v>22700.5</c:v>
                </c:pt>
                <c:pt idx="45402">
                  <c:v>22701</c:v>
                </c:pt>
                <c:pt idx="45403">
                  <c:v>22701.5</c:v>
                </c:pt>
                <c:pt idx="45404">
                  <c:v>22702</c:v>
                </c:pt>
                <c:pt idx="45405">
                  <c:v>22702.5</c:v>
                </c:pt>
                <c:pt idx="45406">
                  <c:v>22703</c:v>
                </c:pt>
                <c:pt idx="45407">
                  <c:v>22703.5</c:v>
                </c:pt>
                <c:pt idx="45408">
                  <c:v>22704</c:v>
                </c:pt>
                <c:pt idx="45409">
                  <c:v>22704.5</c:v>
                </c:pt>
                <c:pt idx="45410">
                  <c:v>22705</c:v>
                </c:pt>
                <c:pt idx="45411">
                  <c:v>22705.5</c:v>
                </c:pt>
                <c:pt idx="45412">
                  <c:v>22706</c:v>
                </c:pt>
                <c:pt idx="45413">
                  <c:v>22706.5</c:v>
                </c:pt>
                <c:pt idx="45414">
                  <c:v>22707</c:v>
                </c:pt>
                <c:pt idx="45415">
                  <c:v>22707.5</c:v>
                </c:pt>
                <c:pt idx="45416">
                  <c:v>22708</c:v>
                </c:pt>
                <c:pt idx="45417">
                  <c:v>22708.5</c:v>
                </c:pt>
                <c:pt idx="45418">
                  <c:v>22709</c:v>
                </c:pt>
                <c:pt idx="45419">
                  <c:v>22709.5</c:v>
                </c:pt>
                <c:pt idx="45420">
                  <c:v>22710</c:v>
                </c:pt>
                <c:pt idx="45421">
                  <c:v>22710.5</c:v>
                </c:pt>
                <c:pt idx="45422">
                  <c:v>22711</c:v>
                </c:pt>
                <c:pt idx="45423">
                  <c:v>22711.5</c:v>
                </c:pt>
                <c:pt idx="45424">
                  <c:v>22712</c:v>
                </c:pt>
                <c:pt idx="45425">
                  <c:v>22712.5</c:v>
                </c:pt>
                <c:pt idx="45426">
                  <c:v>22713</c:v>
                </c:pt>
                <c:pt idx="45427">
                  <c:v>22713.5</c:v>
                </c:pt>
                <c:pt idx="45428">
                  <c:v>22714</c:v>
                </c:pt>
                <c:pt idx="45429">
                  <c:v>22714.5</c:v>
                </c:pt>
                <c:pt idx="45430">
                  <c:v>22715</c:v>
                </c:pt>
                <c:pt idx="45431">
                  <c:v>22715.5</c:v>
                </c:pt>
                <c:pt idx="45432">
                  <c:v>22716</c:v>
                </c:pt>
                <c:pt idx="45433">
                  <c:v>22716.5</c:v>
                </c:pt>
                <c:pt idx="45434">
                  <c:v>22717</c:v>
                </c:pt>
                <c:pt idx="45435">
                  <c:v>22717.5</c:v>
                </c:pt>
                <c:pt idx="45436">
                  <c:v>22718</c:v>
                </c:pt>
                <c:pt idx="45437">
                  <c:v>22718.5</c:v>
                </c:pt>
                <c:pt idx="45438">
                  <c:v>22719</c:v>
                </c:pt>
                <c:pt idx="45439">
                  <c:v>22719.5</c:v>
                </c:pt>
                <c:pt idx="45440">
                  <c:v>22720</c:v>
                </c:pt>
                <c:pt idx="45441">
                  <c:v>22720.5</c:v>
                </c:pt>
                <c:pt idx="45442">
                  <c:v>22721</c:v>
                </c:pt>
                <c:pt idx="45443">
                  <c:v>22721.5</c:v>
                </c:pt>
                <c:pt idx="45444">
                  <c:v>22722</c:v>
                </c:pt>
                <c:pt idx="45445">
                  <c:v>22722.5</c:v>
                </c:pt>
                <c:pt idx="45446">
                  <c:v>22723</c:v>
                </c:pt>
                <c:pt idx="45447">
                  <c:v>22723.5</c:v>
                </c:pt>
                <c:pt idx="45448">
                  <c:v>22724</c:v>
                </c:pt>
                <c:pt idx="45449">
                  <c:v>22724.5</c:v>
                </c:pt>
                <c:pt idx="45450">
                  <c:v>22725</c:v>
                </c:pt>
                <c:pt idx="45451">
                  <c:v>22725.5</c:v>
                </c:pt>
                <c:pt idx="45452">
                  <c:v>22726</c:v>
                </c:pt>
                <c:pt idx="45453">
                  <c:v>22726.5</c:v>
                </c:pt>
                <c:pt idx="45454">
                  <c:v>22727</c:v>
                </c:pt>
                <c:pt idx="45455">
                  <c:v>22727.5</c:v>
                </c:pt>
                <c:pt idx="45456">
                  <c:v>22728</c:v>
                </c:pt>
                <c:pt idx="45457">
                  <c:v>22728.5</c:v>
                </c:pt>
                <c:pt idx="45458">
                  <c:v>22729</c:v>
                </c:pt>
                <c:pt idx="45459">
                  <c:v>22729.5</c:v>
                </c:pt>
                <c:pt idx="45460">
                  <c:v>22730</c:v>
                </c:pt>
                <c:pt idx="45461">
                  <c:v>22730.5</c:v>
                </c:pt>
                <c:pt idx="45462">
                  <c:v>22731</c:v>
                </c:pt>
                <c:pt idx="45463">
                  <c:v>22731.5</c:v>
                </c:pt>
                <c:pt idx="45464">
                  <c:v>22732</c:v>
                </c:pt>
                <c:pt idx="45465">
                  <c:v>22732.5</c:v>
                </c:pt>
                <c:pt idx="45466">
                  <c:v>22733</c:v>
                </c:pt>
                <c:pt idx="45467">
                  <c:v>22733.5</c:v>
                </c:pt>
                <c:pt idx="45468">
                  <c:v>22734</c:v>
                </c:pt>
                <c:pt idx="45469">
                  <c:v>22734.5</c:v>
                </c:pt>
                <c:pt idx="45470">
                  <c:v>22735</c:v>
                </c:pt>
                <c:pt idx="45471">
                  <c:v>22735.5</c:v>
                </c:pt>
                <c:pt idx="45472">
                  <c:v>22736</c:v>
                </c:pt>
                <c:pt idx="45473">
                  <c:v>22736.5</c:v>
                </c:pt>
                <c:pt idx="45474">
                  <c:v>22737</c:v>
                </c:pt>
                <c:pt idx="45475">
                  <c:v>22737.5</c:v>
                </c:pt>
                <c:pt idx="45476">
                  <c:v>22738</c:v>
                </c:pt>
                <c:pt idx="45477">
                  <c:v>22738.5</c:v>
                </c:pt>
                <c:pt idx="45478">
                  <c:v>22739</c:v>
                </c:pt>
                <c:pt idx="45479">
                  <c:v>22739.5</c:v>
                </c:pt>
                <c:pt idx="45480">
                  <c:v>22740</c:v>
                </c:pt>
                <c:pt idx="45481">
                  <c:v>22740.5</c:v>
                </c:pt>
                <c:pt idx="45482">
                  <c:v>22741</c:v>
                </c:pt>
                <c:pt idx="45483">
                  <c:v>22741.5</c:v>
                </c:pt>
                <c:pt idx="45484">
                  <c:v>22742</c:v>
                </c:pt>
                <c:pt idx="45485">
                  <c:v>22742.5</c:v>
                </c:pt>
                <c:pt idx="45486">
                  <c:v>22743</c:v>
                </c:pt>
                <c:pt idx="45487">
                  <c:v>22743.5</c:v>
                </c:pt>
                <c:pt idx="45488">
                  <c:v>22744</c:v>
                </c:pt>
                <c:pt idx="45489">
                  <c:v>22744.5</c:v>
                </c:pt>
                <c:pt idx="45490">
                  <c:v>22745</c:v>
                </c:pt>
                <c:pt idx="45491">
                  <c:v>22745.5</c:v>
                </c:pt>
                <c:pt idx="45492">
                  <c:v>22746</c:v>
                </c:pt>
                <c:pt idx="45493">
                  <c:v>22746.5</c:v>
                </c:pt>
                <c:pt idx="45494">
                  <c:v>22747</c:v>
                </c:pt>
                <c:pt idx="45495">
                  <c:v>22747.5</c:v>
                </c:pt>
                <c:pt idx="45496">
                  <c:v>22748</c:v>
                </c:pt>
                <c:pt idx="45497">
                  <c:v>22748.5</c:v>
                </c:pt>
                <c:pt idx="45498">
                  <c:v>22749</c:v>
                </c:pt>
                <c:pt idx="45499">
                  <c:v>22749.5</c:v>
                </c:pt>
                <c:pt idx="45500">
                  <c:v>22750</c:v>
                </c:pt>
                <c:pt idx="45501">
                  <c:v>22750.5</c:v>
                </c:pt>
                <c:pt idx="45502">
                  <c:v>22751</c:v>
                </c:pt>
                <c:pt idx="45503">
                  <c:v>22751.5</c:v>
                </c:pt>
                <c:pt idx="45504">
                  <c:v>22752</c:v>
                </c:pt>
                <c:pt idx="45505">
                  <c:v>22752.5</c:v>
                </c:pt>
                <c:pt idx="45506">
                  <c:v>22753</c:v>
                </c:pt>
                <c:pt idx="45507">
                  <c:v>22753.5</c:v>
                </c:pt>
                <c:pt idx="45508">
                  <c:v>22754</c:v>
                </c:pt>
                <c:pt idx="45509">
                  <c:v>22754.5</c:v>
                </c:pt>
                <c:pt idx="45510">
                  <c:v>22755</c:v>
                </c:pt>
                <c:pt idx="45511">
                  <c:v>22755.5</c:v>
                </c:pt>
                <c:pt idx="45512">
                  <c:v>22756</c:v>
                </c:pt>
                <c:pt idx="45513">
                  <c:v>22756.5</c:v>
                </c:pt>
                <c:pt idx="45514">
                  <c:v>22757</c:v>
                </c:pt>
                <c:pt idx="45515">
                  <c:v>22757.5</c:v>
                </c:pt>
                <c:pt idx="45516">
                  <c:v>22758</c:v>
                </c:pt>
                <c:pt idx="45517">
                  <c:v>22758.5</c:v>
                </c:pt>
                <c:pt idx="45518">
                  <c:v>22759</c:v>
                </c:pt>
                <c:pt idx="45519">
                  <c:v>22759.5</c:v>
                </c:pt>
                <c:pt idx="45520">
                  <c:v>22760</c:v>
                </c:pt>
                <c:pt idx="45521">
                  <c:v>22760.5</c:v>
                </c:pt>
                <c:pt idx="45522">
                  <c:v>22761</c:v>
                </c:pt>
                <c:pt idx="45523">
                  <c:v>22761.5</c:v>
                </c:pt>
                <c:pt idx="45524">
                  <c:v>22762</c:v>
                </c:pt>
                <c:pt idx="45525">
                  <c:v>22762.5</c:v>
                </c:pt>
                <c:pt idx="45526">
                  <c:v>22763</c:v>
                </c:pt>
                <c:pt idx="45527">
                  <c:v>22763.5</c:v>
                </c:pt>
                <c:pt idx="45528">
                  <c:v>22764</c:v>
                </c:pt>
                <c:pt idx="45529">
                  <c:v>22764.5</c:v>
                </c:pt>
                <c:pt idx="45530">
                  <c:v>22765</c:v>
                </c:pt>
                <c:pt idx="45531">
                  <c:v>22765.5</c:v>
                </c:pt>
                <c:pt idx="45532">
                  <c:v>22766</c:v>
                </c:pt>
                <c:pt idx="45533">
                  <c:v>22766.5</c:v>
                </c:pt>
                <c:pt idx="45534">
                  <c:v>22767</c:v>
                </c:pt>
                <c:pt idx="45535">
                  <c:v>22767.5</c:v>
                </c:pt>
                <c:pt idx="45536">
                  <c:v>22768</c:v>
                </c:pt>
                <c:pt idx="45537">
                  <c:v>22768.5</c:v>
                </c:pt>
                <c:pt idx="45538">
                  <c:v>22769</c:v>
                </c:pt>
                <c:pt idx="45539">
                  <c:v>22769.5</c:v>
                </c:pt>
                <c:pt idx="45540">
                  <c:v>22770</c:v>
                </c:pt>
                <c:pt idx="45541">
                  <c:v>22770.5</c:v>
                </c:pt>
                <c:pt idx="45542">
                  <c:v>22771</c:v>
                </c:pt>
                <c:pt idx="45543">
                  <c:v>22771.5</c:v>
                </c:pt>
                <c:pt idx="45544">
                  <c:v>22772</c:v>
                </c:pt>
                <c:pt idx="45545">
                  <c:v>22772.5</c:v>
                </c:pt>
                <c:pt idx="45546">
                  <c:v>22773</c:v>
                </c:pt>
                <c:pt idx="45547">
                  <c:v>22773.5</c:v>
                </c:pt>
                <c:pt idx="45548">
                  <c:v>22774</c:v>
                </c:pt>
                <c:pt idx="45549">
                  <c:v>22774.5</c:v>
                </c:pt>
                <c:pt idx="45550">
                  <c:v>22775</c:v>
                </c:pt>
                <c:pt idx="45551">
                  <c:v>22775.5</c:v>
                </c:pt>
                <c:pt idx="45552">
                  <c:v>22776</c:v>
                </c:pt>
                <c:pt idx="45553">
                  <c:v>22776.5</c:v>
                </c:pt>
                <c:pt idx="45554">
                  <c:v>22777</c:v>
                </c:pt>
                <c:pt idx="45555">
                  <c:v>22777.5</c:v>
                </c:pt>
                <c:pt idx="45556">
                  <c:v>22778</c:v>
                </c:pt>
                <c:pt idx="45557">
                  <c:v>22778.5</c:v>
                </c:pt>
                <c:pt idx="45558">
                  <c:v>22779</c:v>
                </c:pt>
                <c:pt idx="45559">
                  <c:v>22779.5</c:v>
                </c:pt>
                <c:pt idx="45560">
                  <c:v>22780</c:v>
                </c:pt>
                <c:pt idx="45561">
                  <c:v>22780.5</c:v>
                </c:pt>
                <c:pt idx="45562">
                  <c:v>22781</c:v>
                </c:pt>
                <c:pt idx="45563">
                  <c:v>22781.5</c:v>
                </c:pt>
                <c:pt idx="45564">
                  <c:v>22782</c:v>
                </c:pt>
                <c:pt idx="45565">
                  <c:v>22782.5</c:v>
                </c:pt>
                <c:pt idx="45566">
                  <c:v>22783</c:v>
                </c:pt>
                <c:pt idx="45567">
                  <c:v>22783.5</c:v>
                </c:pt>
                <c:pt idx="45568">
                  <c:v>22784</c:v>
                </c:pt>
                <c:pt idx="45569">
                  <c:v>22784.5</c:v>
                </c:pt>
                <c:pt idx="45570">
                  <c:v>22785</c:v>
                </c:pt>
                <c:pt idx="45571">
                  <c:v>22785.5</c:v>
                </c:pt>
                <c:pt idx="45572">
                  <c:v>22786</c:v>
                </c:pt>
                <c:pt idx="45573">
                  <c:v>22786.5</c:v>
                </c:pt>
                <c:pt idx="45574">
                  <c:v>22787</c:v>
                </c:pt>
                <c:pt idx="45575">
                  <c:v>22787.5</c:v>
                </c:pt>
                <c:pt idx="45576">
                  <c:v>22788</c:v>
                </c:pt>
                <c:pt idx="45577">
                  <c:v>22788.5</c:v>
                </c:pt>
                <c:pt idx="45578">
                  <c:v>22789</c:v>
                </c:pt>
                <c:pt idx="45579">
                  <c:v>22789.5</c:v>
                </c:pt>
                <c:pt idx="45580">
                  <c:v>22790</c:v>
                </c:pt>
                <c:pt idx="45581">
                  <c:v>22790.5</c:v>
                </c:pt>
                <c:pt idx="45582">
                  <c:v>22791</c:v>
                </c:pt>
                <c:pt idx="45583">
                  <c:v>22791.5</c:v>
                </c:pt>
                <c:pt idx="45584">
                  <c:v>22792</c:v>
                </c:pt>
                <c:pt idx="45585">
                  <c:v>22792.5</c:v>
                </c:pt>
                <c:pt idx="45586">
                  <c:v>22793</c:v>
                </c:pt>
                <c:pt idx="45587">
                  <c:v>22793.5</c:v>
                </c:pt>
                <c:pt idx="45588">
                  <c:v>22794</c:v>
                </c:pt>
                <c:pt idx="45589">
                  <c:v>22794.5</c:v>
                </c:pt>
                <c:pt idx="45590">
                  <c:v>22795</c:v>
                </c:pt>
                <c:pt idx="45591">
                  <c:v>22795.5</c:v>
                </c:pt>
                <c:pt idx="45592">
                  <c:v>22796</c:v>
                </c:pt>
                <c:pt idx="45593">
                  <c:v>22796.5</c:v>
                </c:pt>
                <c:pt idx="45594">
                  <c:v>22797</c:v>
                </c:pt>
                <c:pt idx="45595">
                  <c:v>22797.5</c:v>
                </c:pt>
                <c:pt idx="45596">
                  <c:v>22798</c:v>
                </c:pt>
                <c:pt idx="45597">
                  <c:v>22798.5</c:v>
                </c:pt>
                <c:pt idx="45598">
                  <c:v>22799</c:v>
                </c:pt>
                <c:pt idx="45599">
                  <c:v>22799.5</c:v>
                </c:pt>
                <c:pt idx="45600">
                  <c:v>22800</c:v>
                </c:pt>
                <c:pt idx="45601">
                  <c:v>22800.5</c:v>
                </c:pt>
                <c:pt idx="45602">
                  <c:v>22801</c:v>
                </c:pt>
                <c:pt idx="45603">
                  <c:v>22801.5</c:v>
                </c:pt>
                <c:pt idx="45604">
                  <c:v>22802</c:v>
                </c:pt>
                <c:pt idx="45605">
                  <c:v>22802.5</c:v>
                </c:pt>
                <c:pt idx="45606">
                  <c:v>22803</c:v>
                </c:pt>
                <c:pt idx="45607">
                  <c:v>22803.5</c:v>
                </c:pt>
                <c:pt idx="45608">
                  <c:v>22804</c:v>
                </c:pt>
                <c:pt idx="45609">
                  <c:v>22804.5</c:v>
                </c:pt>
                <c:pt idx="45610">
                  <c:v>22805</c:v>
                </c:pt>
                <c:pt idx="45611">
                  <c:v>22805.5</c:v>
                </c:pt>
                <c:pt idx="45612">
                  <c:v>22806</c:v>
                </c:pt>
                <c:pt idx="45613">
                  <c:v>22806.5</c:v>
                </c:pt>
                <c:pt idx="45614">
                  <c:v>22807</c:v>
                </c:pt>
                <c:pt idx="45615">
                  <c:v>22807.5</c:v>
                </c:pt>
                <c:pt idx="45616">
                  <c:v>22808</c:v>
                </c:pt>
                <c:pt idx="45617">
                  <c:v>22808.5</c:v>
                </c:pt>
                <c:pt idx="45618">
                  <c:v>22809</c:v>
                </c:pt>
                <c:pt idx="45619">
                  <c:v>22809.5</c:v>
                </c:pt>
                <c:pt idx="45620">
                  <c:v>22810</c:v>
                </c:pt>
                <c:pt idx="45621">
                  <c:v>22810.5</c:v>
                </c:pt>
                <c:pt idx="45622">
                  <c:v>22811</c:v>
                </c:pt>
                <c:pt idx="45623">
                  <c:v>22811.5</c:v>
                </c:pt>
                <c:pt idx="45624">
                  <c:v>22812</c:v>
                </c:pt>
                <c:pt idx="45625">
                  <c:v>22812.5</c:v>
                </c:pt>
                <c:pt idx="45626">
                  <c:v>22813</c:v>
                </c:pt>
                <c:pt idx="45627">
                  <c:v>22813.5</c:v>
                </c:pt>
                <c:pt idx="45628">
                  <c:v>22814</c:v>
                </c:pt>
                <c:pt idx="45629">
                  <c:v>22814.5</c:v>
                </c:pt>
                <c:pt idx="45630">
                  <c:v>22815</c:v>
                </c:pt>
                <c:pt idx="45631">
                  <c:v>22815.5</c:v>
                </c:pt>
                <c:pt idx="45632">
                  <c:v>22816</c:v>
                </c:pt>
                <c:pt idx="45633">
                  <c:v>22816.5</c:v>
                </c:pt>
                <c:pt idx="45634">
                  <c:v>22817</c:v>
                </c:pt>
                <c:pt idx="45635">
                  <c:v>22817.5</c:v>
                </c:pt>
                <c:pt idx="45636">
                  <c:v>22818</c:v>
                </c:pt>
                <c:pt idx="45637">
                  <c:v>22818.5</c:v>
                </c:pt>
                <c:pt idx="45638">
                  <c:v>22819</c:v>
                </c:pt>
                <c:pt idx="45639">
                  <c:v>22819.5</c:v>
                </c:pt>
                <c:pt idx="45640">
                  <c:v>22820</c:v>
                </c:pt>
                <c:pt idx="45641">
                  <c:v>22820.5</c:v>
                </c:pt>
                <c:pt idx="45642">
                  <c:v>22821</c:v>
                </c:pt>
                <c:pt idx="45643">
                  <c:v>22821.5</c:v>
                </c:pt>
                <c:pt idx="45644">
                  <c:v>22822</c:v>
                </c:pt>
                <c:pt idx="45645">
                  <c:v>22822.5</c:v>
                </c:pt>
                <c:pt idx="45646">
                  <c:v>22823</c:v>
                </c:pt>
                <c:pt idx="45647">
                  <c:v>22823.5</c:v>
                </c:pt>
                <c:pt idx="45648">
                  <c:v>22824</c:v>
                </c:pt>
                <c:pt idx="45649">
                  <c:v>22824.5</c:v>
                </c:pt>
                <c:pt idx="45650">
                  <c:v>22825</c:v>
                </c:pt>
                <c:pt idx="45651">
                  <c:v>22825.5</c:v>
                </c:pt>
                <c:pt idx="45652">
                  <c:v>22826</c:v>
                </c:pt>
                <c:pt idx="45653">
                  <c:v>22826.5</c:v>
                </c:pt>
                <c:pt idx="45654">
                  <c:v>22827</c:v>
                </c:pt>
                <c:pt idx="45655">
                  <c:v>22827.5</c:v>
                </c:pt>
                <c:pt idx="45656">
                  <c:v>22828</c:v>
                </c:pt>
                <c:pt idx="45657">
                  <c:v>22828.5</c:v>
                </c:pt>
                <c:pt idx="45658">
                  <c:v>22829</c:v>
                </c:pt>
                <c:pt idx="45659">
                  <c:v>22829.5</c:v>
                </c:pt>
                <c:pt idx="45660">
                  <c:v>22830</c:v>
                </c:pt>
                <c:pt idx="45661">
                  <c:v>22830.5</c:v>
                </c:pt>
                <c:pt idx="45662">
                  <c:v>22831</c:v>
                </c:pt>
                <c:pt idx="45663">
                  <c:v>22831.5</c:v>
                </c:pt>
                <c:pt idx="45664">
                  <c:v>22832</c:v>
                </c:pt>
                <c:pt idx="45665">
                  <c:v>22832.5</c:v>
                </c:pt>
                <c:pt idx="45666">
                  <c:v>22833</c:v>
                </c:pt>
                <c:pt idx="45667">
                  <c:v>22833.5</c:v>
                </c:pt>
                <c:pt idx="45668">
                  <c:v>22834</c:v>
                </c:pt>
                <c:pt idx="45669">
                  <c:v>22834.5</c:v>
                </c:pt>
                <c:pt idx="45670">
                  <c:v>22835</c:v>
                </c:pt>
                <c:pt idx="45671">
                  <c:v>22835.5</c:v>
                </c:pt>
                <c:pt idx="45672">
                  <c:v>22836</c:v>
                </c:pt>
                <c:pt idx="45673">
                  <c:v>22836.5</c:v>
                </c:pt>
                <c:pt idx="45674">
                  <c:v>22837</c:v>
                </c:pt>
                <c:pt idx="45675">
                  <c:v>22837.5</c:v>
                </c:pt>
                <c:pt idx="45676">
                  <c:v>22838</c:v>
                </c:pt>
                <c:pt idx="45677">
                  <c:v>22838.5</c:v>
                </c:pt>
                <c:pt idx="45678">
                  <c:v>22839</c:v>
                </c:pt>
                <c:pt idx="45679">
                  <c:v>22839.5</c:v>
                </c:pt>
                <c:pt idx="45680">
                  <c:v>22840</c:v>
                </c:pt>
                <c:pt idx="45681">
                  <c:v>22840.5</c:v>
                </c:pt>
                <c:pt idx="45682">
                  <c:v>22841</c:v>
                </c:pt>
                <c:pt idx="45683">
                  <c:v>22841.5</c:v>
                </c:pt>
                <c:pt idx="45684">
                  <c:v>22842</c:v>
                </c:pt>
                <c:pt idx="45685">
                  <c:v>22842.5</c:v>
                </c:pt>
                <c:pt idx="45686">
                  <c:v>22843</c:v>
                </c:pt>
                <c:pt idx="45687">
                  <c:v>22843.5</c:v>
                </c:pt>
                <c:pt idx="45688">
                  <c:v>22844</c:v>
                </c:pt>
                <c:pt idx="45689">
                  <c:v>22844.5</c:v>
                </c:pt>
                <c:pt idx="45690">
                  <c:v>22845</c:v>
                </c:pt>
                <c:pt idx="45691">
                  <c:v>22845.5</c:v>
                </c:pt>
                <c:pt idx="45692">
                  <c:v>22846</c:v>
                </c:pt>
                <c:pt idx="45693">
                  <c:v>22846.5</c:v>
                </c:pt>
                <c:pt idx="45694">
                  <c:v>22847</c:v>
                </c:pt>
                <c:pt idx="45695">
                  <c:v>22847.5</c:v>
                </c:pt>
                <c:pt idx="45696">
                  <c:v>22848</c:v>
                </c:pt>
                <c:pt idx="45697">
                  <c:v>22848.5</c:v>
                </c:pt>
                <c:pt idx="45698">
                  <c:v>22849</c:v>
                </c:pt>
                <c:pt idx="45699">
                  <c:v>22849.5</c:v>
                </c:pt>
                <c:pt idx="45700">
                  <c:v>22850</c:v>
                </c:pt>
                <c:pt idx="45701">
                  <c:v>22850.5</c:v>
                </c:pt>
                <c:pt idx="45702">
                  <c:v>22851</c:v>
                </c:pt>
                <c:pt idx="45703">
                  <c:v>22851.5</c:v>
                </c:pt>
                <c:pt idx="45704">
                  <c:v>22852</c:v>
                </c:pt>
                <c:pt idx="45705">
                  <c:v>22852.5</c:v>
                </c:pt>
                <c:pt idx="45706">
                  <c:v>22853</c:v>
                </c:pt>
                <c:pt idx="45707">
                  <c:v>22853.5</c:v>
                </c:pt>
                <c:pt idx="45708">
                  <c:v>22854</c:v>
                </c:pt>
                <c:pt idx="45709">
                  <c:v>22854.5</c:v>
                </c:pt>
                <c:pt idx="45710">
                  <c:v>22855</c:v>
                </c:pt>
                <c:pt idx="45711">
                  <c:v>22855.5</c:v>
                </c:pt>
                <c:pt idx="45712">
                  <c:v>22856</c:v>
                </c:pt>
                <c:pt idx="45713">
                  <c:v>22856.5</c:v>
                </c:pt>
                <c:pt idx="45714">
                  <c:v>22857</c:v>
                </c:pt>
                <c:pt idx="45715">
                  <c:v>22857.5</c:v>
                </c:pt>
                <c:pt idx="45716">
                  <c:v>22858</c:v>
                </c:pt>
                <c:pt idx="45717">
                  <c:v>22858.5</c:v>
                </c:pt>
                <c:pt idx="45718">
                  <c:v>22859</c:v>
                </c:pt>
                <c:pt idx="45719">
                  <c:v>22859.5</c:v>
                </c:pt>
                <c:pt idx="45720">
                  <c:v>22860</c:v>
                </c:pt>
                <c:pt idx="45721">
                  <c:v>22860.5</c:v>
                </c:pt>
                <c:pt idx="45722">
                  <c:v>22861</c:v>
                </c:pt>
                <c:pt idx="45723">
                  <c:v>22861.5</c:v>
                </c:pt>
                <c:pt idx="45724">
                  <c:v>22862</c:v>
                </c:pt>
                <c:pt idx="45725">
                  <c:v>22862.5</c:v>
                </c:pt>
                <c:pt idx="45726">
                  <c:v>22863</c:v>
                </c:pt>
                <c:pt idx="45727">
                  <c:v>22863.5</c:v>
                </c:pt>
                <c:pt idx="45728">
                  <c:v>22864</c:v>
                </c:pt>
                <c:pt idx="45729">
                  <c:v>22864.5</c:v>
                </c:pt>
                <c:pt idx="45730">
                  <c:v>22865</c:v>
                </c:pt>
                <c:pt idx="45731">
                  <c:v>22865.5</c:v>
                </c:pt>
                <c:pt idx="45732">
                  <c:v>22866</c:v>
                </c:pt>
                <c:pt idx="45733">
                  <c:v>22866.5</c:v>
                </c:pt>
                <c:pt idx="45734">
                  <c:v>22867</c:v>
                </c:pt>
                <c:pt idx="45735">
                  <c:v>22867.5</c:v>
                </c:pt>
                <c:pt idx="45736">
                  <c:v>22868</c:v>
                </c:pt>
                <c:pt idx="45737">
                  <c:v>22868.5</c:v>
                </c:pt>
                <c:pt idx="45738">
                  <c:v>22869</c:v>
                </c:pt>
                <c:pt idx="45739">
                  <c:v>22869.5</c:v>
                </c:pt>
                <c:pt idx="45740">
                  <c:v>22870</c:v>
                </c:pt>
                <c:pt idx="45741">
                  <c:v>22870.5</c:v>
                </c:pt>
                <c:pt idx="45742">
                  <c:v>22871</c:v>
                </c:pt>
                <c:pt idx="45743">
                  <c:v>22871.5</c:v>
                </c:pt>
                <c:pt idx="45744">
                  <c:v>22872</c:v>
                </c:pt>
                <c:pt idx="45745">
                  <c:v>22872.5</c:v>
                </c:pt>
                <c:pt idx="45746">
                  <c:v>22873</c:v>
                </c:pt>
                <c:pt idx="45747">
                  <c:v>22873.5</c:v>
                </c:pt>
                <c:pt idx="45748">
                  <c:v>22874</c:v>
                </c:pt>
                <c:pt idx="45749">
                  <c:v>22874.5</c:v>
                </c:pt>
                <c:pt idx="45750">
                  <c:v>22875</c:v>
                </c:pt>
                <c:pt idx="45751">
                  <c:v>22875.5</c:v>
                </c:pt>
                <c:pt idx="45752">
                  <c:v>22876</c:v>
                </c:pt>
                <c:pt idx="45753">
                  <c:v>22876.5</c:v>
                </c:pt>
                <c:pt idx="45754">
                  <c:v>22877</c:v>
                </c:pt>
                <c:pt idx="45755">
                  <c:v>22877.5</c:v>
                </c:pt>
                <c:pt idx="45756">
                  <c:v>22878</c:v>
                </c:pt>
                <c:pt idx="45757">
                  <c:v>22878.5</c:v>
                </c:pt>
                <c:pt idx="45758">
                  <c:v>22879</c:v>
                </c:pt>
                <c:pt idx="45759">
                  <c:v>22879.5</c:v>
                </c:pt>
                <c:pt idx="45760">
                  <c:v>22880</c:v>
                </c:pt>
                <c:pt idx="45761">
                  <c:v>22880.5</c:v>
                </c:pt>
                <c:pt idx="45762">
                  <c:v>22881</c:v>
                </c:pt>
                <c:pt idx="45763">
                  <c:v>22881.5</c:v>
                </c:pt>
                <c:pt idx="45764">
                  <c:v>22882</c:v>
                </c:pt>
                <c:pt idx="45765">
                  <c:v>22882.5</c:v>
                </c:pt>
                <c:pt idx="45766">
                  <c:v>22883</c:v>
                </c:pt>
                <c:pt idx="45767">
                  <c:v>22883.5</c:v>
                </c:pt>
                <c:pt idx="45768">
                  <c:v>22884</c:v>
                </c:pt>
                <c:pt idx="45769">
                  <c:v>22884.5</c:v>
                </c:pt>
                <c:pt idx="45770">
                  <c:v>22885</c:v>
                </c:pt>
                <c:pt idx="45771">
                  <c:v>22885.5</c:v>
                </c:pt>
                <c:pt idx="45772">
                  <c:v>22886</c:v>
                </c:pt>
                <c:pt idx="45773">
                  <c:v>22886.5</c:v>
                </c:pt>
                <c:pt idx="45774">
                  <c:v>22887</c:v>
                </c:pt>
                <c:pt idx="45775">
                  <c:v>22887.5</c:v>
                </c:pt>
                <c:pt idx="45776">
                  <c:v>22888</c:v>
                </c:pt>
                <c:pt idx="45777">
                  <c:v>22888.5</c:v>
                </c:pt>
                <c:pt idx="45778">
                  <c:v>22889</c:v>
                </c:pt>
                <c:pt idx="45779">
                  <c:v>22889.5</c:v>
                </c:pt>
                <c:pt idx="45780">
                  <c:v>22890</c:v>
                </c:pt>
                <c:pt idx="45781">
                  <c:v>22890.5</c:v>
                </c:pt>
                <c:pt idx="45782">
                  <c:v>22891</c:v>
                </c:pt>
                <c:pt idx="45783">
                  <c:v>22891.5</c:v>
                </c:pt>
                <c:pt idx="45784">
                  <c:v>22892</c:v>
                </c:pt>
                <c:pt idx="45785">
                  <c:v>22892.5</c:v>
                </c:pt>
                <c:pt idx="45786">
                  <c:v>22893</c:v>
                </c:pt>
                <c:pt idx="45787">
                  <c:v>22893.5</c:v>
                </c:pt>
                <c:pt idx="45788">
                  <c:v>22894</c:v>
                </c:pt>
                <c:pt idx="45789">
                  <c:v>22894.5</c:v>
                </c:pt>
                <c:pt idx="45790">
                  <c:v>22895</c:v>
                </c:pt>
                <c:pt idx="45791">
                  <c:v>22895.5</c:v>
                </c:pt>
                <c:pt idx="45792">
                  <c:v>22896</c:v>
                </c:pt>
                <c:pt idx="45793">
                  <c:v>22896.5</c:v>
                </c:pt>
                <c:pt idx="45794">
                  <c:v>22897</c:v>
                </c:pt>
                <c:pt idx="45795">
                  <c:v>22897.5</c:v>
                </c:pt>
                <c:pt idx="45796">
                  <c:v>22898</c:v>
                </c:pt>
                <c:pt idx="45797">
                  <c:v>22898.5</c:v>
                </c:pt>
                <c:pt idx="45798">
                  <c:v>22899</c:v>
                </c:pt>
                <c:pt idx="45799">
                  <c:v>22899.5</c:v>
                </c:pt>
                <c:pt idx="45800">
                  <c:v>22900</c:v>
                </c:pt>
                <c:pt idx="45801">
                  <c:v>22900.5</c:v>
                </c:pt>
                <c:pt idx="45802">
                  <c:v>22901</c:v>
                </c:pt>
                <c:pt idx="45803">
                  <c:v>22901.5</c:v>
                </c:pt>
                <c:pt idx="45804">
                  <c:v>22902</c:v>
                </c:pt>
                <c:pt idx="45805">
                  <c:v>22902.5</c:v>
                </c:pt>
                <c:pt idx="45806">
                  <c:v>22903</c:v>
                </c:pt>
                <c:pt idx="45807">
                  <c:v>22903.5</c:v>
                </c:pt>
                <c:pt idx="45808">
                  <c:v>22904</c:v>
                </c:pt>
                <c:pt idx="45809">
                  <c:v>22904.5</c:v>
                </c:pt>
                <c:pt idx="45810">
                  <c:v>22905</c:v>
                </c:pt>
                <c:pt idx="45811">
                  <c:v>22905.5</c:v>
                </c:pt>
                <c:pt idx="45812">
                  <c:v>22906</c:v>
                </c:pt>
                <c:pt idx="45813">
                  <c:v>22906.5</c:v>
                </c:pt>
                <c:pt idx="45814">
                  <c:v>22907</c:v>
                </c:pt>
                <c:pt idx="45815">
                  <c:v>22907.5</c:v>
                </c:pt>
                <c:pt idx="45816">
                  <c:v>22908</c:v>
                </c:pt>
                <c:pt idx="45817">
                  <c:v>22908.5</c:v>
                </c:pt>
                <c:pt idx="45818">
                  <c:v>22909</c:v>
                </c:pt>
                <c:pt idx="45819">
                  <c:v>22909.5</c:v>
                </c:pt>
                <c:pt idx="45820">
                  <c:v>22910</c:v>
                </c:pt>
                <c:pt idx="45821">
                  <c:v>22910.5</c:v>
                </c:pt>
                <c:pt idx="45822">
                  <c:v>22911</c:v>
                </c:pt>
                <c:pt idx="45823">
                  <c:v>22911.5</c:v>
                </c:pt>
                <c:pt idx="45824">
                  <c:v>22912</c:v>
                </c:pt>
                <c:pt idx="45825">
                  <c:v>22912.5</c:v>
                </c:pt>
                <c:pt idx="45826">
                  <c:v>22913</c:v>
                </c:pt>
                <c:pt idx="45827">
                  <c:v>22913.5</c:v>
                </c:pt>
                <c:pt idx="45828">
                  <c:v>22914</c:v>
                </c:pt>
                <c:pt idx="45829">
                  <c:v>22914.5</c:v>
                </c:pt>
                <c:pt idx="45830">
                  <c:v>22915</c:v>
                </c:pt>
                <c:pt idx="45831">
                  <c:v>22915.5</c:v>
                </c:pt>
                <c:pt idx="45832">
                  <c:v>22916</c:v>
                </c:pt>
                <c:pt idx="45833">
                  <c:v>22916.5</c:v>
                </c:pt>
                <c:pt idx="45834">
                  <c:v>22917</c:v>
                </c:pt>
                <c:pt idx="45835">
                  <c:v>22917.5</c:v>
                </c:pt>
                <c:pt idx="45836">
                  <c:v>22918</c:v>
                </c:pt>
                <c:pt idx="45837">
                  <c:v>22918.5</c:v>
                </c:pt>
                <c:pt idx="45838">
                  <c:v>22919</c:v>
                </c:pt>
                <c:pt idx="45839">
                  <c:v>22919.5</c:v>
                </c:pt>
                <c:pt idx="45840">
                  <c:v>22920</c:v>
                </c:pt>
                <c:pt idx="45841">
                  <c:v>22920.5</c:v>
                </c:pt>
                <c:pt idx="45842">
                  <c:v>22921</c:v>
                </c:pt>
                <c:pt idx="45843">
                  <c:v>22921.5</c:v>
                </c:pt>
                <c:pt idx="45844">
                  <c:v>22922</c:v>
                </c:pt>
                <c:pt idx="45845">
                  <c:v>22922.5</c:v>
                </c:pt>
                <c:pt idx="45846">
                  <c:v>22923</c:v>
                </c:pt>
                <c:pt idx="45847">
                  <c:v>22923.5</c:v>
                </c:pt>
                <c:pt idx="45848">
                  <c:v>22924</c:v>
                </c:pt>
                <c:pt idx="45849">
                  <c:v>22924.5</c:v>
                </c:pt>
                <c:pt idx="45850">
                  <c:v>22925</c:v>
                </c:pt>
                <c:pt idx="45851">
                  <c:v>22925.5</c:v>
                </c:pt>
                <c:pt idx="45852">
                  <c:v>22926</c:v>
                </c:pt>
                <c:pt idx="45853">
                  <c:v>22926.5</c:v>
                </c:pt>
                <c:pt idx="45854">
                  <c:v>22927</c:v>
                </c:pt>
                <c:pt idx="45855">
                  <c:v>22927.5</c:v>
                </c:pt>
                <c:pt idx="45856">
                  <c:v>22928</c:v>
                </c:pt>
                <c:pt idx="45857">
                  <c:v>22928.5</c:v>
                </c:pt>
                <c:pt idx="45858">
                  <c:v>22929</c:v>
                </c:pt>
                <c:pt idx="45859">
                  <c:v>22929.5</c:v>
                </c:pt>
                <c:pt idx="45860">
                  <c:v>22930</c:v>
                </c:pt>
                <c:pt idx="45861">
                  <c:v>22930.5</c:v>
                </c:pt>
                <c:pt idx="45862">
                  <c:v>22931</c:v>
                </c:pt>
                <c:pt idx="45863">
                  <c:v>22931.5</c:v>
                </c:pt>
                <c:pt idx="45864">
                  <c:v>22932</c:v>
                </c:pt>
                <c:pt idx="45865">
                  <c:v>22932.5</c:v>
                </c:pt>
                <c:pt idx="45866">
                  <c:v>22933</c:v>
                </c:pt>
                <c:pt idx="45867">
                  <c:v>22933.5</c:v>
                </c:pt>
                <c:pt idx="45868">
                  <c:v>22934</c:v>
                </c:pt>
                <c:pt idx="45869">
                  <c:v>22934.5</c:v>
                </c:pt>
                <c:pt idx="45870">
                  <c:v>22935</c:v>
                </c:pt>
                <c:pt idx="45871">
                  <c:v>22935.5</c:v>
                </c:pt>
                <c:pt idx="45872">
                  <c:v>22936</c:v>
                </c:pt>
                <c:pt idx="45873">
                  <c:v>22936.5</c:v>
                </c:pt>
                <c:pt idx="45874">
                  <c:v>22937</c:v>
                </c:pt>
                <c:pt idx="45875">
                  <c:v>22937.5</c:v>
                </c:pt>
                <c:pt idx="45876">
                  <c:v>22938</c:v>
                </c:pt>
                <c:pt idx="45877">
                  <c:v>22938.5</c:v>
                </c:pt>
                <c:pt idx="45878">
                  <c:v>22939</c:v>
                </c:pt>
                <c:pt idx="45879">
                  <c:v>22939.5</c:v>
                </c:pt>
                <c:pt idx="45880">
                  <c:v>22940</c:v>
                </c:pt>
                <c:pt idx="45881">
                  <c:v>22940.5</c:v>
                </c:pt>
                <c:pt idx="45882">
                  <c:v>22941</c:v>
                </c:pt>
                <c:pt idx="45883">
                  <c:v>22941.5</c:v>
                </c:pt>
                <c:pt idx="45884">
                  <c:v>22942</c:v>
                </c:pt>
                <c:pt idx="45885">
                  <c:v>22942.5</c:v>
                </c:pt>
                <c:pt idx="45886">
                  <c:v>22943</c:v>
                </c:pt>
                <c:pt idx="45887">
                  <c:v>22943.5</c:v>
                </c:pt>
                <c:pt idx="45888">
                  <c:v>22944</c:v>
                </c:pt>
                <c:pt idx="45889">
                  <c:v>22944.5</c:v>
                </c:pt>
                <c:pt idx="45890">
                  <c:v>22945</c:v>
                </c:pt>
                <c:pt idx="45891">
                  <c:v>22945.5</c:v>
                </c:pt>
                <c:pt idx="45892">
                  <c:v>22946</c:v>
                </c:pt>
                <c:pt idx="45893">
                  <c:v>22946.5</c:v>
                </c:pt>
                <c:pt idx="45894">
                  <c:v>22947</c:v>
                </c:pt>
                <c:pt idx="45895">
                  <c:v>22947.5</c:v>
                </c:pt>
                <c:pt idx="45896">
                  <c:v>22948</c:v>
                </c:pt>
                <c:pt idx="45897">
                  <c:v>22948.5</c:v>
                </c:pt>
                <c:pt idx="45898">
                  <c:v>22949</c:v>
                </c:pt>
                <c:pt idx="45899">
                  <c:v>22949.5</c:v>
                </c:pt>
                <c:pt idx="45900">
                  <c:v>22950</c:v>
                </c:pt>
                <c:pt idx="45901">
                  <c:v>22950.5</c:v>
                </c:pt>
                <c:pt idx="45902">
                  <c:v>22951</c:v>
                </c:pt>
                <c:pt idx="45903">
                  <c:v>22951.5</c:v>
                </c:pt>
                <c:pt idx="45904">
                  <c:v>22952</c:v>
                </c:pt>
                <c:pt idx="45905">
                  <c:v>22952.5</c:v>
                </c:pt>
                <c:pt idx="45906">
                  <c:v>22953</c:v>
                </c:pt>
                <c:pt idx="45907">
                  <c:v>22953.5</c:v>
                </c:pt>
                <c:pt idx="45908">
                  <c:v>22954</c:v>
                </c:pt>
                <c:pt idx="45909">
                  <c:v>22954.5</c:v>
                </c:pt>
                <c:pt idx="45910">
                  <c:v>22955</c:v>
                </c:pt>
                <c:pt idx="45911">
                  <c:v>22955.5</c:v>
                </c:pt>
                <c:pt idx="45912">
                  <c:v>22956</c:v>
                </c:pt>
                <c:pt idx="45913">
                  <c:v>22956.5</c:v>
                </c:pt>
                <c:pt idx="45914">
                  <c:v>22957</c:v>
                </c:pt>
                <c:pt idx="45915">
                  <c:v>22957.5</c:v>
                </c:pt>
                <c:pt idx="45916">
                  <c:v>22958</c:v>
                </c:pt>
                <c:pt idx="45917">
                  <c:v>22958.5</c:v>
                </c:pt>
                <c:pt idx="45918">
                  <c:v>22959</c:v>
                </c:pt>
                <c:pt idx="45919">
                  <c:v>22959.5</c:v>
                </c:pt>
                <c:pt idx="45920">
                  <c:v>22960</c:v>
                </c:pt>
                <c:pt idx="45921">
                  <c:v>22960.5</c:v>
                </c:pt>
                <c:pt idx="45922">
                  <c:v>22961</c:v>
                </c:pt>
                <c:pt idx="45923">
                  <c:v>22961.5</c:v>
                </c:pt>
                <c:pt idx="45924">
                  <c:v>22962</c:v>
                </c:pt>
                <c:pt idx="45925">
                  <c:v>22962.5</c:v>
                </c:pt>
                <c:pt idx="45926">
                  <c:v>22963</c:v>
                </c:pt>
                <c:pt idx="45927">
                  <c:v>22963.5</c:v>
                </c:pt>
                <c:pt idx="45928">
                  <c:v>22964</c:v>
                </c:pt>
                <c:pt idx="45929">
                  <c:v>22964.5</c:v>
                </c:pt>
                <c:pt idx="45930">
                  <c:v>22965</c:v>
                </c:pt>
                <c:pt idx="45931">
                  <c:v>22965.5</c:v>
                </c:pt>
                <c:pt idx="45932">
                  <c:v>22966</c:v>
                </c:pt>
                <c:pt idx="45933">
                  <c:v>22966.5</c:v>
                </c:pt>
                <c:pt idx="45934">
                  <c:v>22967</c:v>
                </c:pt>
                <c:pt idx="45935">
                  <c:v>22967.5</c:v>
                </c:pt>
                <c:pt idx="45936">
                  <c:v>22968</c:v>
                </c:pt>
                <c:pt idx="45937">
                  <c:v>22968.5</c:v>
                </c:pt>
                <c:pt idx="45938">
                  <c:v>22969</c:v>
                </c:pt>
                <c:pt idx="45939">
                  <c:v>22969.5</c:v>
                </c:pt>
                <c:pt idx="45940">
                  <c:v>22970</c:v>
                </c:pt>
                <c:pt idx="45941">
                  <c:v>22970.5</c:v>
                </c:pt>
                <c:pt idx="45942">
                  <c:v>22971</c:v>
                </c:pt>
                <c:pt idx="45943">
                  <c:v>22971.5</c:v>
                </c:pt>
                <c:pt idx="45944">
                  <c:v>22972</c:v>
                </c:pt>
                <c:pt idx="45945">
                  <c:v>22972.5</c:v>
                </c:pt>
                <c:pt idx="45946">
                  <c:v>22973</c:v>
                </c:pt>
                <c:pt idx="45947">
                  <c:v>22973.5</c:v>
                </c:pt>
                <c:pt idx="45948">
                  <c:v>22974</c:v>
                </c:pt>
                <c:pt idx="45949">
                  <c:v>22974.5</c:v>
                </c:pt>
                <c:pt idx="45950">
                  <c:v>22975</c:v>
                </c:pt>
                <c:pt idx="45951">
                  <c:v>22975.5</c:v>
                </c:pt>
                <c:pt idx="45952">
                  <c:v>22976</c:v>
                </c:pt>
                <c:pt idx="45953">
                  <c:v>22976.5</c:v>
                </c:pt>
                <c:pt idx="45954">
                  <c:v>22977</c:v>
                </c:pt>
                <c:pt idx="45955">
                  <c:v>22977.5</c:v>
                </c:pt>
                <c:pt idx="45956">
                  <c:v>22978</c:v>
                </c:pt>
                <c:pt idx="45957">
                  <c:v>22978.5</c:v>
                </c:pt>
                <c:pt idx="45958">
                  <c:v>22979</c:v>
                </c:pt>
                <c:pt idx="45959">
                  <c:v>22979.5</c:v>
                </c:pt>
                <c:pt idx="45960">
                  <c:v>22980</c:v>
                </c:pt>
                <c:pt idx="45961">
                  <c:v>22980.5</c:v>
                </c:pt>
                <c:pt idx="45962">
                  <c:v>22981</c:v>
                </c:pt>
                <c:pt idx="45963">
                  <c:v>22981.5</c:v>
                </c:pt>
                <c:pt idx="45964">
                  <c:v>22982</c:v>
                </c:pt>
                <c:pt idx="45965">
                  <c:v>22982.5</c:v>
                </c:pt>
                <c:pt idx="45966">
                  <c:v>22983</c:v>
                </c:pt>
                <c:pt idx="45967">
                  <c:v>22983.5</c:v>
                </c:pt>
                <c:pt idx="45968">
                  <c:v>22984</c:v>
                </c:pt>
                <c:pt idx="45969">
                  <c:v>22984.5</c:v>
                </c:pt>
                <c:pt idx="45970">
                  <c:v>22985</c:v>
                </c:pt>
                <c:pt idx="45971">
                  <c:v>22985.5</c:v>
                </c:pt>
                <c:pt idx="45972">
                  <c:v>22986</c:v>
                </c:pt>
                <c:pt idx="45973">
                  <c:v>22986.5</c:v>
                </c:pt>
                <c:pt idx="45974">
                  <c:v>22987</c:v>
                </c:pt>
                <c:pt idx="45975">
                  <c:v>22987.5</c:v>
                </c:pt>
                <c:pt idx="45976">
                  <c:v>22988</c:v>
                </c:pt>
                <c:pt idx="45977">
                  <c:v>22988.5</c:v>
                </c:pt>
                <c:pt idx="45978">
                  <c:v>22989</c:v>
                </c:pt>
                <c:pt idx="45979">
                  <c:v>22989.5</c:v>
                </c:pt>
                <c:pt idx="45980">
                  <c:v>22990</c:v>
                </c:pt>
                <c:pt idx="45981">
                  <c:v>22990.5</c:v>
                </c:pt>
                <c:pt idx="45982">
                  <c:v>22991</c:v>
                </c:pt>
                <c:pt idx="45983">
                  <c:v>22991.5</c:v>
                </c:pt>
                <c:pt idx="45984">
                  <c:v>22992</c:v>
                </c:pt>
                <c:pt idx="45985">
                  <c:v>22992.5</c:v>
                </c:pt>
                <c:pt idx="45986">
                  <c:v>22993</c:v>
                </c:pt>
                <c:pt idx="45987">
                  <c:v>22993.5</c:v>
                </c:pt>
                <c:pt idx="45988">
                  <c:v>22994</c:v>
                </c:pt>
                <c:pt idx="45989">
                  <c:v>22994.5</c:v>
                </c:pt>
                <c:pt idx="45990">
                  <c:v>22995</c:v>
                </c:pt>
                <c:pt idx="45991">
                  <c:v>22995.5</c:v>
                </c:pt>
                <c:pt idx="45992">
                  <c:v>22996</c:v>
                </c:pt>
                <c:pt idx="45993">
                  <c:v>22996.5</c:v>
                </c:pt>
                <c:pt idx="45994">
                  <c:v>22997</c:v>
                </c:pt>
                <c:pt idx="45995">
                  <c:v>22997.5</c:v>
                </c:pt>
                <c:pt idx="45996">
                  <c:v>22998</c:v>
                </c:pt>
                <c:pt idx="45997">
                  <c:v>22998.5</c:v>
                </c:pt>
                <c:pt idx="45998">
                  <c:v>22999</c:v>
                </c:pt>
                <c:pt idx="45999">
                  <c:v>22999.5</c:v>
                </c:pt>
                <c:pt idx="46000">
                  <c:v>23000</c:v>
                </c:pt>
                <c:pt idx="46001">
                  <c:v>23000.5</c:v>
                </c:pt>
                <c:pt idx="46002">
                  <c:v>23001</c:v>
                </c:pt>
                <c:pt idx="46003">
                  <c:v>23001.5</c:v>
                </c:pt>
                <c:pt idx="46004">
                  <c:v>23002</c:v>
                </c:pt>
                <c:pt idx="46005">
                  <c:v>23002.5</c:v>
                </c:pt>
                <c:pt idx="46006">
                  <c:v>23003</c:v>
                </c:pt>
                <c:pt idx="46007">
                  <c:v>23003.5</c:v>
                </c:pt>
                <c:pt idx="46008">
                  <c:v>23004</c:v>
                </c:pt>
                <c:pt idx="46009">
                  <c:v>23004.5</c:v>
                </c:pt>
                <c:pt idx="46010">
                  <c:v>23005</c:v>
                </c:pt>
                <c:pt idx="46011">
                  <c:v>23005.5</c:v>
                </c:pt>
                <c:pt idx="46012">
                  <c:v>23006</c:v>
                </c:pt>
                <c:pt idx="46013">
                  <c:v>23006.5</c:v>
                </c:pt>
                <c:pt idx="46014">
                  <c:v>23007</c:v>
                </c:pt>
                <c:pt idx="46015">
                  <c:v>23007.5</c:v>
                </c:pt>
                <c:pt idx="46016">
                  <c:v>23008</c:v>
                </c:pt>
                <c:pt idx="46017">
                  <c:v>23008.5</c:v>
                </c:pt>
                <c:pt idx="46018">
                  <c:v>23009</c:v>
                </c:pt>
                <c:pt idx="46019">
                  <c:v>23009.5</c:v>
                </c:pt>
                <c:pt idx="46020">
                  <c:v>23010</c:v>
                </c:pt>
                <c:pt idx="46021">
                  <c:v>23010.5</c:v>
                </c:pt>
                <c:pt idx="46022">
                  <c:v>23011</c:v>
                </c:pt>
                <c:pt idx="46023">
                  <c:v>23011.5</c:v>
                </c:pt>
                <c:pt idx="46024">
                  <c:v>23012</c:v>
                </c:pt>
                <c:pt idx="46025">
                  <c:v>23012.5</c:v>
                </c:pt>
                <c:pt idx="46026">
                  <c:v>23013</c:v>
                </c:pt>
                <c:pt idx="46027">
                  <c:v>23013.5</c:v>
                </c:pt>
                <c:pt idx="46028">
                  <c:v>23014</c:v>
                </c:pt>
                <c:pt idx="46029">
                  <c:v>23014.5</c:v>
                </c:pt>
                <c:pt idx="46030">
                  <c:v>23015</c:v>
                </c:pt>
                <c:pt idx="46031">
                  <c:v>23015.5</c:v>
                </c:pt>
                <c:pt idx="46032">
                  <c:v>23016</c:v>
                </c:pt>
                <c:pt idx="46033">
                  <c:v>23016.5</c:v>
                </c:pt>
                <c:pt idx="46034">
                  <c:v>23017</c:v>
                </c:pt>
                <c:pt idx="46035">
                  <c:v>23017.5</c:v>
                </c:pt>
                <c:pt idx="46036">
                  <c:v>23018</c:v>
                </c:pt>
                <c:pt idx="46037">
                  <c:v>23018.5</c:v>
                </c:pt>
                <c:pt idx="46038">
                  <c:v>23019</c:v>
                </c:pt>
                <c:pt idx="46039">
                  <c:v>23019.5</c:v>
                </c:pt>
                <c:pt idx="46040">
                  <c:v>23020</c:v>
                </c:pt>
                <c:pt idx="46041">
                  <c:v>23020.5</c:v>
                </c:pt>
                <c:pt idx="46042">
                  <c:v>23021</c:v>
                </c:pt>
                <c:pt idx="46043">
                  <c:v>23021.5</c:v>
                </c:pt>
                <c:pt idx="46044">
                  <c:v>23022</c:v>
                </c:pt>
                <c:pt idx="46045">
                  <c:v>23022.5</c:v>
                </c:pt>
                <c:pt idx="46046">
                  <c:v>23023</c:v>
                </c:pt>
                <c:pt idx="46047">
                  <c:v>23023.5</c:v>
                </c:pt>
                <c:pt idx="46048">
                  <c:v>23024</c:v>
                </c:pt>
                <c:pt idx="46049">
                  <c:v>23024.5</c:v>
                </c:pt>
                <c:pt idx="46050">
                  <c:v>23025</c:v>
                </c:pt>
                <c:pt idx="46051">
                  <c:v>23025.5</c:v>
                </c:pt>
                <c:pt idx="46052">
                  <c:v>23026</c:v>
                </c:pt>
                <c:pt idx="46053">
                  <c:v>23026.5</c:v>
                </c:pt>
                <c:pt idx="46054">
                  <c:v>23027</c:v>
                </c:pt>
                <c:pt idx="46055">
                  <c:v>23027.5</c:v>
                </c:pt>
                <c:pt idx="46056">
                  <c:v>23028</c:v>
                </c:pt>
                <c:pt idx="46057">
                  <c:v>23028.5</c:v>
                </c:pt>
                <c:pt idx="46058">
                  <c:v>23029</c:v>
                </c:pt>
                <c:pt idx="46059">
                  <c:v>23029.5</c:v>
                </c:pt>
                <c:pt idx="46060">
                  <c:v>23030</c:v>
                </c:pt>
                <c:pt idx="46061">
                  <c:v>23030.5</c:v>
                </c:pt>
                <c:pt idx="46062">
                  <c:v>23031</c:v>
                </c:pt>
                <c:pt idx="46063">
                  <c:v>23031.5</c:v>
                </c:pt>
                <c:pt idx="46064">
                  <c:v>23032</c:v>
                </c:pt>
                <c:pt idx="46065">
                  <c:v>23032.5</c:v>
                </c:pt>
                <c:pt idx="46066">
                  <c:v>23033</c:v>
                </c:pt>
                <c:pt idx="46067">
                  <c:v>23033.5</c:v>
                </c:pt>
                <c:pt idx="46068">
                  <c:v>23034</c:v>
                </c:pt>
                <c:pt idx="46069">
                  <c:v>23034.5</c:v>
                </c:pt>
                <c:pt idx="46070">
                  <c:v>23035</c:v>
                </c:pt>
                <c:pt idx="46071">
                  <c:v>23035.5</c:v>
                </c:pt>
                <c:pt idx="46072">
                  <c:v>23036</c:v>
                </c:pt>
                <c:pt idx="46073">
                  <c:v>23036.5</c:v>
                </c:pt>
                <c:pt idx="46074">
                  <c:v>23037</c:v>
                </c:pt>
                <c:pt idx="46075">
                  <c:v>23037.5</c:v>
                </c:pt>
                <c:pt idx="46076">
                  <c:v>23038</c:v>
                </c:pt>
                <c:pt idx="46077">
                  <c:v>23038.5</c:v>
                </c:pt>
                <c:pt idx="46078">
                  <c:v>23039</c:v>
                </c:pt>
                <c:pt idx="46079">
                  <c:v>23039.5</c:v>
                </c:pt>
                <c:pt idx="46080">
                  <c:v>23040</c:v>
                </c:pt>
                <c:pt idx="46081">
                  <c:v>23040.5</c:v>
                </c:pt>
                <c:pt idx="46082">
                  <c:v>23041</c:v>
                </c:pt>
                <c:pt idx="46083">
                  <c:v>23041.5</c:v>
                </c:pt>
                <c:pt idx="46084">
                  <c:v>23042</c:v>
                </c:pt>
                <c:pt idx="46085">
                  <c:v>23042.5</c:v>
                </c:pt>
                <c:pt idx="46086">
                  <c:v>23043</c:v>
                </c:pt>
                <c:pt idx="46087">
                  <c:v>23043.5</c:v>
                </c:pt>
                <c:pt idx="46088">
                  <c:v>23044</c:v>
                </c:pt>
                <c:pt idx="46089">
                  <c:v>23044.5</c:v>
                </c:pt>
                <c:pt idx="46090">
                  <c:v>23045</c:v>
                </c:pt>
                <c:pt idx="46091">
                  <c:v>23045.5</c:v>
                </c:pt>
                <c:pt idx="46092">
                  <c:v>23046</c:v>
                </c:pt>
                <c:pt idx="46093">
                  <c:v>23046.5</c:v>
                </c:pt>
                <c:pt idx="46094">
                  <c:v>23047</c:v>
                </c:pt>
                <c:pt idx="46095">
                  <c:v>23047.5</c:v>
                </c:pt>
                <c:pt idx="46096">
                  <c:v>23048</c:v>
                </c:pt>
                <c:pt idx="46097">
                  <c:v>23048.5</c:v>
                </c:pt>
                <c:pt idx="46098">
                  <c:v>23049</c:v>
                </c:pt>
                <c:pt idx="46099">
                  <c:v>23049.5</c:v>
                </c:pt>
                <c:pt idx="46100">
                  <c:v>23050</c:v>
                </c:pt>
                <c:pt idx="46101">
                  <c:v>23050.5</c:v>
                </c:pt>
                <c:pt idx="46102">
                  <c:v>23051</c:v>
                </c:pt>
                <c:pt idx="46103">
                  <c:v>23051.5</c:v>
                </c:pt>
                <c:pt idx="46104">
                  <c:v>23052</c:v>
                </c:pt>
                <c:pt idx="46105">
                  <c:v>23052.5</c:v>
                </c:pt>
                <c:pt idx="46106">
                  <c:v>23053</c:v>
                </c:pt>
                <c:pt idx="46107">
                  <c:v>23053.5</c:v>
                </c:pt>
                <c:pt idx="46108">
                  <c:v>23054</c:v>
                </c:pt>
                <c:pt idx="46109">
                  <c:v>23054.5</c:v>
                </c:pt>
                <c:pt idx="46110">
                  <c:v>23055</c:v>
                </c:pt>
                <c:pt idx="46111">
                  <c:v>23055.5</c:v>
                </c:pt>
                <c:pt idx="46112">
                  <c:v>23056</c:v>
                </c:pt>
                <c:pt idx="46113">
                  <c:v>23056.5</c:v>
                </c:pt>
                <c:pt idx="46114">
                  <c:v>23057</c:v>
                </c:pt>
                <c:pt idx="46115">
                  <c:v>23057.5</c:v>
                </c:pt>
                <c:pt idx="46116">
                  <c:v>23058</c:v>
                </c:pt>
                <c:pt idx="46117">
                  <c:v>23058.5</c:v>
                </c:pt>
                <c:pt idx="46118">
                  <c:v>23059</c:v>
                </c:pt>
                <c:pt idx="46119">
                  <c:v>23059.5</c:v>
                </c:pt>
                <c:pt idx="46120">
                  <c:v>23060</c:v>
                </c:pt>
                <c:pt idx="46121">
                  <c:v>23060.5</c:v>
                </c:pt>
                <c:pt idx="46122">
                  <c:v>23061</c:v>
                </c:pt>
                <c:pt idx="46123">
                  <c:v>23061.5</c:v>
                </c:pt>
                <c:pt idx="46124">
                  <c:v>23062</c:v>
                </c:pt>
                <c:pt idx="46125">
                  <c:v>23062.5</c:v>
                </c:pt>
                <c:pt idx="46126">
                  <c:v>23063</c:v>
                </c:pt>
                <c:pt idx="46127">
                  <c:v>23063.5</c:v>
                </c:pt>
                <c:pt idx="46128">
                  <c:v>23064</c:v>
                </c:pt>
                <c:pt idx="46129">
                  <c:v>23064.5</c:v>
                </c:pt>
                <c:pt idx="46130">
                  <c:v>23065</c:v>
                </c:pt>
                <c:pt idx="46131">
                  <c:v>23065.5</c:v>
                </c:pt>
                <c:pt idx="46132">
                  <c:v>23066</c:v>
                </c:pt>
                <c:pt idx="46133">
                  <c:v>23066.5</c:v>
                </c:pt>
                <c:pt idx="46134">
                  <c:v>23067</c:v>
                </c:pt>
                <c:pt idx="46135">
                  <c:v>23067.5</c:v>
                </c:pt>
                <c:pt idx="46136">
                  <c:v>23068</c:v>
                </c:pt>
                <c:pt idx="46137">
                  <c:v>23068.5</c:v>
                </c:pt>
                <c:pt idx="46138">
                  <c:v>23069</c:v>
                </c:pt>
                <c:pt idx="46139">
                  <c:v>23069.5</c:v>
                </c:pt>
                <c:pt idx="46140">
                  <c:v>23070</c:v>
                </c:pt>
                <c:pt idx="46141">
                  <c:v>23070.5</c:v>
                </c:pt>
                <c:pt idx="46142">
                  <c:v>23071</c:v>
                </c:pt>
                <c:pt idx="46143">
                  <c:v>23071.5</c:v>
                </c:pt>
                <c:pt idx="46144">
                  <c:v>23072</c:v>
                </c:pt>
                <c:pt idx="46145">
                  <c:v>23072.5</c:v>
                </c:pt>
                <c:pt idx="46146">
                  <c:v>23073</c:v>
                </c:pt>
                <c:pt idx="46147">
                  <c:v>23073.5</c:v>
                </c:pt>
                <c:pt idx="46148">
                  <c:v>23074</c:v>
                </c:pt>
                <c:pt idx="46149">
                  <c:v>23074.5</c:v>
                </c:pt>
                <c:pt idx="46150">
                  <c:v>23075</c:v>
                </c:pt>
                <c:pt idx="46151">
                  <c:v>23075.5</c:v>
                </c:pt>
                <c:pt idx="46152">
                  <c:v>23076</c:v>
                </c:pt>
                <c:pt idx="46153">
                  <c:v>23076.5</c:v>
                </c:pt>
                <c:pt idx="46154">
                  <c:v>23077</c:v>
                </c:pt>
                <c:pt idx="46155">
                  <c:v>23077.5</c:v>
                </c:pt>
                <c:pt idx="46156">
                  <c:v>23078</c:v>
                </c:pt>
                <c:pt idx="46157">
                  <c:v>23078.5</c:v>
                </c:pt>
                <c:pt idx="46158">
                  <c:v>23079</c:v>
                </c:pt>
                <c:pt idx="46159">
                  <c:v>23079.5</c:v>
                </c:pt>
                <c:pt idx="46160">
                  <c:v>23080</c:v>
                </c:pt>
                <c:pt idx="46161">
                  <c:v>23080.5</c:v>
                </c:pt>
                <c:pt idx="46162">
                  <c:v>23081</c:v>
                </c:pt>
                <c:pt idx="46163">
                  <c:v>23081.5</c:v>
                </c:pt>
                <c:pt idx="46164">
                  <c:v>23082</c:v>
                </c:pt>
                <c:pt idx="46165">
                  <c:v>23082.5</c:v>
                </c:pt>
                <c:pt idx="46166">
                  <c:v>23083</c:v>
                </c:pt>
                <c:pt idx="46167">
                  <c:v>23083.5</c:v>
                </c:pt>
                <c:pt idx="46168">
                  <c:v>23084</c:v>
                </c:pt>
                <c:pt idx="46169">
                  <c:v>23084.5</c:v>
                </c:pt>
                <c:pt idx="46170">
                  <c:v>23085</c:v>
                </c:pt>
                <c:pt idx="46171">
                  <c:v>23085.5</c:v>
                </c:pt>
                <c:pt idx="46172">
                  <c:v>23086</c:v>
                </c:pt>
                <c:pt idx="46173">
                  <c:v>23086.5</c:v>
                </c:pt>
                <c:pt idx="46174">
                  <c:v>23087</c:v>
                </c:pt>
                <c:pt idx="46175">
                  <c:v>23087.5</c:v>
                </c:pt>
                <c:pt idx="46176">
                  <c:v>23088</c:v>
                </c:pt>
                <c:pt idx="46177">
                  <c:v>23088.5</c:v>
                </c:pt>
                <c:pt idx="46178">
                  <c:v>23089</c:v>
                </c:pt>
                <c:pt idx="46179">
                  <c:v>23089.5</c:v>
                </c:pt>
                <c:pt idx="46180">
                  <c:v>23090</c:v>
                </c:pt>
                <c:pt idx="46181">
                  <c:v>23090.5</c:v>
                </c:pt>
                <c:pt idx="46182">
                  <c:v>23091</c:v>
                </c:pt>
                <c:pt idx="46183">
                  <c:v>23091.5</c:v>
                </c:pt>
                <c:pt idx="46184">
                  <c:v>23092</c:v>
                </c:pt>
                <c:pt idx="46185">
                  <c:v>23092.5</c:v>
                </c:pt>
                <c:pt idx="46186">
                  <c:v>23093</c:v>
                </c:pt>
                <c:pt idx="46187">
                  <c:v>23093.5</c:v>
                </c:pt>
                <c:pt idx="46188">
                  <c:v>23094</c:v>
                </c:pt>
                <c:pt idx="46189">
                  <c:v>23094.5</c:v>
                </c:pt>
                <c:pt idx="46190">
                  <c:v>23095</c:v>
                </c:pt>
                <c:pt idx="46191">
                  <c:v>23095.5</c:v>
                </c:pt>
                <c:pt idx="46192">
                  <c:v>23096</c:v>
                </c:pt>
                <c:pt idx="46193">
                  <c:v>23096.5</c:v>
                </c:pt>
                <c:pt idx="46194">
                  <c:v>23097</c:v>
                </c:pt>
                <c:pt idx="46195">
                  <c:v>23097.5</c:v>
                </c:pt>
                <c:pt idx="46196">
                  <c:v>23098</c:v>
                </c:pt>
                <c:pt idx="46197">
                  <c:v>23098.5</c:v>
                </c:pt>
                <c:pt idx="46198">
                  <c:v>23099</c:v>
                </c:pt>
                <c:pt idx="46199">
                  <c:v>23099.5</c:v>
                </c:pt>
                <c:pt idx="46200">
                  <c:v>23100</c:v>
                </c:pt>
                <c:pt idx="46201">
                  <c:v>23100.5</c:v>
                </c:pt>
                <c:pt idx="46202">
                  <c:v>23101</c:v>
                </c:pt>
                <c:pt idx="46203">
                  <c:v>23101.5</c:v>
                </c:pt>
                <c:pt idx="46204">
                  <c:v>23102</c:v>
                </c:pt>
                <c:pt idx="46205">
                  <c:v>23102.5</c:v>
                </c:pt>
                <c:pt idx="46206">
                  <c:v>23103</c:v>
                </c:pt>
                <c:pt idx="46207">
                  <c:v>23103.5</c:v>
                </c:pt>
                <c:pt idx="46208">
                  <c:v>23104</c:v>
                </c:pt>
                <c:pt idx="46209">
                  <c:v>23104.5</c:v>
                </c:pt>
                <c:pt idx="46210">
                  <c:v>23105</c:v>
                </c:pt>
                <c:pt idx="46211">
                  <c:v>23105.5</c:v>
                </c:pt>
                <c:pt idx="46212">
                  <c:v>23106</c:v>
                </c:pt>
                <c:pt idx="46213">
                  <c:v>23106.5</c:v>
                </c:pt>
                <c:pt idx="46214">
                  <c:v>23107</c:v>
                </c:pt>
                <c:pt idx="46215">
                  <c:v>23107.5</c:v>
                </c:pt>
                <c:pt idx="46216">
                  <c:v>23108</c:v>
                </c:pt>
                <c:pt idx="46217">
                  <c:v>23108.5</c:v>
                </c:pt>
                <c:pt idx="46218">
                  <c:v>23109</c:v>
                </c:pt>
                <c:pt idx="46219">
                  <c:v>23109.5</c:v>
                </c:pt>
                <c:pt idx="46220">
                  <c:v>23110</c:v>
                </c:pt>
                <c:pt idx="46221">
                  <c:v>23110.5</c:v>
                </c:pt>
                <c:pt idx="46222">
                  <c:v>23111</c:v>
                </c:pt>
                <c:pt idx="46223">
                  <c:v>23111.5</c:v>
                </c:pt>
                <c:pt idx="46224">
                  <c:v>23112</c:v>
                </c:pt>
                <c:pt idx="46225">
                  <c:v>23112.5</c:v>
                </c:pt>
                <c:pt idx="46226">
                  <c:v>23113</c:v>
                </c:pt>
                <c:pt idx="46227">
                  <c:v>23113.5</c:v>
                </c:pt>
                <c:pt idx="46228">
                  <c:v>23114</c:v>
                </c:pt>
                <c:pt idx="46229">
                  <c:v>23114.5</c:v>
                </c:pt>
                <c:pt idx="46230">
                  <c:v>23115</c:v>
                </c:pt>
                <c:pt idx="46231">
                  <c:v>23115.5</c:v>
                </c:pt>
                <c:pt idx="46232">
                  <c:v>23116</c:v>
                </c:pt>
                <c:pt idx="46233">
                  <c:v>23116.5</c:v>
                </c:pt>
                <c:pt idx="46234">
                  <c:v>23117</c:v>
                </c:pt>
                <c:pt idx="46235">
                  <c:v>23117.5</c:v>
                </c:pt>
                <c:pt idx="46236">
                  <c:v>23118</c:v>
                </c:pt>
                <c:pt idx="46237">
                  <c:v>23118.5</c:v>
                </c:pt>
                <c:pt idx="46238">
                  <c:v>23119</c:v>
                </c:pt>
                <c:pt idx="46239">
                  <c:v>23119.5</c:v>
                </c:pt>
                <c:pt idx="46240">
                  <c:v>23120</c:v>
                </c:pt>
                <c:pt idx="46241">
                  <c:v>23120.5</c:v>
                </c:pt>
                <c:pt idx="46242">
                  <c:v>23121</c:v>
                </c:pt>
                <c:pt idx="46243">
                  <c:v>23121.5</c:v>
                </c:pt>
                <c:pt idx="46244">
                  <c:v>23122</c:v>
                </c:pt>
                <c:pt idx="46245">
                  <c:v>23122.5</c:v>
                </c:pt>
                <c:pt idx="46246">
                  <c:v>23123</c:v>
                </c:pt>
                <c:pt idx="46247">
                  <c:v>23123.5</c:v>
                </c:pt>
                <c:pt idx="46248">
                  <c:v>23124</c:v>
                </c:pt>
                <c:pt idx="46249">
                  <c:v>23124.5</c:v>
                </c:pt>
                <c:pt idx="46250">
                  <c:v>23125</c:v>
                </c:pt>
                <c:pt idx="46251">
                  <c:v>23125.5</c:v>
                </c:pt>
                <c:pt idx="46252">
                  <c:v>23126</c:v>
                </c:pt>
                <c:pt idx="46253">
                  <c:v>23126.5</c:v>
                </c:pt>
                <c:pt idx="46254">
                  <c:v>23127</c:v>
                </c:pt>
                <c:pt idx="46255">
                  <c:v>23127.5</c:v>
                </c:pt>
                <c:pt idx="46256">
                  <c:v>23128</c:v>
                </c:pt>
                <c:pt idx="46257">
                  <c:v>23128.5</c:v>
                </c:pt>
                <c:pt idx="46258">
                  <c:v>23129</c:v>
                </c:pt>
                <c:pt idx="46259">
                  <c:v>23129.5</c:v>
                </c:pt>
                <c:pt idx="46260">
                  <c:v>23130</c:v>
                </c:pt>
                <c:pt idx="46261">
                  <c:v>23130.5</c:v>
                </c:pt>
                <c:pt idx="46262">
                  <c:v>23131</c:v>
                </c:pt>
                <c:pt idx="46263">
                  <c:v>23131.5</c:v>
                </c:pt>
                <c:pt idx="46264">
                  <c:v>23132</c:v>
                </c:pt>
                <c:pt idx="46265">
                  <c:v>23132.5</c:v>
                </c:pt>
                <c:pt idx="46266">
                  <c:v>23133</c:v>
                </c:pt>
                <c:pt idx="46267">
                  <c:v>23133.5</c:v>
                </c:pt>
                <c:pt idx="46268">
                  <c:v>23134</c:v>
                </c:pt>
                <c:pt idx="46269">
                  <c:v>23134.5</c:v>
                </c:pt>
                <c:pt idx="46270">
                  <c:v>23135</c:v>
                </c:pt>
                <c:pt idx="46271">
                  <c:v>23135.5</c:v>
                </c:pt>
                <c:pt idx="46272">
                  <c:v>23136</c:v>
                </c:pt>
                <c:pt idx="46273">
                  <c:v>23136.5</c:v>
                </c:pt>
                <c:pt idx="46274">
                  <c:v>23137</c:v>
                </c:pt>
                <c:pt idx="46275">
                  <c:v>23137.5</c:v>
                </c:pt>
                <c:pt idx="46276">
                  <c:v>23138</c:v>
                </c:pt>
                <c:pt idx="46277">
                  <c:v>23138.5</c:v>
                </c:pt>
                <c:pt idx="46278">
                  <c:v>23139</c:v>
                </c:pt>
                <c:pt idx="46279">
                  <c:v>23139.5</c:v>
                </c:pt>
                <c:pt idx="46280">
                  <c:v>23140</c:v>
                </c:pt>
                <c:pt idx="46281">
                  <c:v>23140.5</c:v>
                </c:pt>
                <c:pt idx="46282">
                  <c:v>23141</c:v>
                </c:pt>
                <c:pt idx="46283">
                  <c:v>23141.5</c:v>
                </c:pt>
                <c:pt idx="46284">
                  <c:v>23142</c:v>
                </c:pt>
                <c:pt idx="46285">
                  <c:v>23142.5</c:v>
                </c:pt>
                <c:pt idx="46286">
                  <c:v>23143</c:v>
                </c:pt>
                <c:pt idx="46287">
                  <c:v>23143.5</c:v>
                </c:pt>
                <c:pt idx="46288">
                  <c:v>23144</c:v>
                </c:pt>
                <c:pt idx="46289">
                  <c:v>23144.5</c:v>
                </c:pt>
                <c:pt idx="46290">
                  <c:v>23145</c:v>
                </c:pt>
                <c:pt idx="46291">
                  <c:v>23145.5</c:v>
                </c:pt>
                <c:pt idx="46292">
                  <c:v>23146</c:v>
                </c:pt>
                <c:pt idx="46293">
                  <c:v>23146.5</c:v>
                </c:pt>
                <c:pt idx="46294">
                  <c:v>23147</c:v>
                </c:pt>
                <c:pt idx="46295">
                  <c:v>23147.5</c:v>
                </c:pt>
                <c:pt idx="46296">
                  <c:v>23148</c:v>
                </c:pt>
                <c:pt idx="46297">
                  <c:v>23148.5</c:v>
                </c:pt>
                <c:pt idx="46298">
                  <c:v>23149</c:v>
                </c:pt>
                <c:pt idx="46299">
                  <c:v>23149.5</c:v>
                </c:pt>
                <c:pt idx="46300">
                  <c:v>23150</c:v>
                </c:pt>
                <c:pt idx="46301">
                  <c:v>23150.5</c:v>
                </c:pt>
                <c:pt idx="46302">
                  <c:v>23151</c:v>
                </c:pt>
                <c:pt idx="46303">
                  <c:v>23151.5</c:v>
                </c:pt>
                <c:pt idx="46304">
                  <c:v>23152</c:v>
                </c:pt>
                <c:pt idx="46305">
                  <c:v>23152.5</c:v>
                </c:pt>
                <c:pt idx="46306">
                  <c:v>23153</c:v>
                </c:pt>
                <c:pt idx="46307">
                  <c:v>23153.5</c:v>
                </c:pt>
                <c:pt idx="46308">
                  <c:v>23154</c:v>
                </c:pt>
                <c:pt idx="46309">
                  <c:v>23154.5</c:v>
                </c:pt>
                <c:pt idx="46310">
                  <c:v>23155</c:v>
                </c:pt>
                <c:pt idx="46311">
                  <c:v>23155.5</c:v>
                </c:pt>
                <c:pt idx="46312">
                  <c:v>23156</c:v>
                </c:pt>
                <c:pt idx="46313">
                  <c:v>23156.5</c:v>
                </c:pt>
                <c:pt idx="46314">
                  <c:v>23157</c:v>
                </c:pt>
                <c:pt idx="46315">
                  <c:v>23157.5</c:v>
                </c:pt>
                <c:pt idx="46316">
                  <c:v>23158</c:v>
                </c:pt>
                <c:pt idx="46317">
                  <c:v>23158.5</c:v>
                </c:pt>
                <c:pt idx="46318">
                  <c:v>23159</c:v>
                </c:pt>
                <c:pt idx="46319">
                  <c:v>23159.5</c:v>
                </c:pt>
                <c:pt idx="46320">
                  <c:v>23160</c:v>
                </c:pt>
                <c:pt idx="46321">
                  <c:v>23160.5</c:v>
                </c:pt>
                <c:pt idx="46322">
                  <c:v>23161</c:v>
                </c:pt>
                <c:pt idx="46323">
                  <c:v>23161.5</c:v>
                </c:pt>
                <c:pt idx="46324">
                  <c:v>23162</c:v>
                </c:pt>
                <c:pt idx="46325">
                  <c:v>23162.5</c:v>
                </c:pt>
                <c:pt idx="46326">
                  <c:v>23163</c:v>
                </c:pt>
                <c:pt idx="46327">
                  <c:v>23163.5</c:v>
                </c:pt>
                <c:pt idx="46328">
                  <c:v>23164</c:v>
                </c:pt>
                <c:pt idx="46329">
                  <c:v>23164.5</c:v>
                </c:pt>
                <c:pt idx="46330">
                  <c:v>23165</c:v>
                </c:pt>
                <c:pt idx="46331">
                  <c:v>23165.5</c:v>
                </c:pt>
                <c:pt idx="46332">
                  <c:v>23166</c:v>
                </c:pt>
                <c:pt idx="46333">
                  <c:v>23166.5</c:v>
                </c:pt>
                <c:pt idx="46334">
                  <c:v>23167</c:v>
                </c:pt>
                <c:pt idx="46335">
                  <c:v>23167.5</c:v>
                </c:pt>
                <c:pt idx="46336">
                  <c:v>23168</c:v>
                </c:pt>
                <c:pt idx="46337">
                  <c:v>23168.5</c:v>
                </c:pt>
                <c:pt idx="46338">
                  <c:v>23169</c:v>
                </c:pt>
                <c:pt idx="46339">
                  <c:v>23169.5</c:v>
                </c:pt>
                <c:pt idx="46340">
                  <c:v>23170</c:v>
                </c:pt>
                <c:pt idx="46341">
                  <c:v>23170.5</c:v>
                </c:pt>
                <c:pt idx="46342">
                  <c:v>23171</c:v>
                </c:pt>
                <c:pt idx="46343">
                  <c:v>23171.5</c:v>
                </c:pt>
                <c:pt idx="46344">
                  <c:v>23172</c:v>
                </c:pt>
                <c:pt idx="46345">
                  <c:v>23172.5</c:v>
                </c:pt>
                <c:pt idx="46346">
                  <c:v>23173</c:v>
                </c:pt>
                <c:pt idx="46347">
                  <c:v>23173.5</c:v>
                </c:pt>
                <c:pt idx="46348">
                  <c:v>23174</c:v>
                </c:pt>
                <c:pt idx="46349">
                  <c:v>23174.5</c:v>
                </c:pt>
                <c:pt idx="46350">
                  <c:v>23175</c:v>
                </c:pt>
                <c:pt idx="46351">
                  <c:v>23175.5</c:v>
                </c:pt>
                <c:pt idx="46352">
                  <c:v>23176</c:v>
                </c:pt>
                <c:pt idx="46353">
                  <c:v>23176.5</c:v>
                </c:pt>
                <c:pt idx="46354">
                  <c:v>23177</c:v>
                </c:pt>
                <c:pt idx="46355">
                  <c:v>23177.5</c:v>
                </c:pt>
                <c:pt idx="46356">
                  <c:v>23178</c:v>
                </c:pt>
                <c:pt idx="46357">
                  <c:v>23178.5</c:v>
                </c:pt>
                <c:pt idx="46358">
                  <c:v>23179</c:v>
                </c:pt>
                <c:pt idx="46359">
                  <c:v>23179.5</c:v>
                </c:pt>
                <c:pt idx="46360">
                  <c:v>23180</c:v>
                </c:pt>
                <c:pt idx="46361">
                  <c:v>23180.5</c:v>
                </c:pt>
                <c:pt idx="46362">
                  <c:v>23181</c:v>
                </c:pt>
                <c:pt idx="46363">
                  <c:v>23181.5</c:v>
                </c:pt>
                <c:pt idx="46364">
                  <c:v>23182</c:v>
                </c:pt>
                <c:pt idx="46365">
                  <c:v>23182.5</c:v>
                </c:pt>
                <c:pt idx="46366">
                  <c:v>23183</c:v>
                </c:pt>
                <c:pt idx="46367">
                  <c:v>23183.5</c:v>
                </c:pt>
                <c:pt idx="46368">
                  <c:v>23184</c:v>
                </c:pt>
                <c:pt idx="46369">
                  <c:v>23184.5</c:v>
                </c:pt>
                <c:pt idx="46370">
                  <c:v>23185</c:v>
                </c:pt>
                <c:pt idx="46371">
                  <c:v>23185.5</c:v>
                </c:pt>
                <c:pt idx="46372">
                  <c:v>23186</c:v>
                </c:pt>
                <c:pt idx="46373">
                  <c:v>23186.5</c:v>
                </c:pt>
                <c:pt idx="46374">
                  <c:v>23187</c:v>
                </c:pt>
                <c:pt idx="46375">
                  <c:v>23187.5</c:v>
                </c:pt>
                <c:pt idx="46376">
                  <c:v>23188</c:v>
                </c:pt>
                <c:pt idx="46377">
                  <c:v>23188.5</c:v>
                </c:pt>
                <c:pt idx="46378">
                  <c:v>23189</c:v>
                </c:pt>
                <c:pt idx="46379">
                  <c:v>23189.5</c:v>
                </c:pt>
                <c:pt idx="46380">
                  <c:v>23190</c:v>
                </c:pt>
                <c:pt idx="46381">
                  <c:v>23190.5</c:v>
                </c:pt>
                <c:pt idx="46382">
                  <c:v>23191</c:v>
                </c:pt>
                <c:pt idx="46383">
                  <c:v>23191.5</c:v>
                </c:pt>
                <c:pt idx="46384">
                  <c:v>23192</c:v>
                </c:pt>
                <c:pt idx="46385">
                  <c:v>23192.5</c:v>
                </c:pt>
                <c:pt idx="46386">
                  <c:v>23193</c:v>
                </c:pt>
                <c:pt idx="46387">
                  <c:v>23193.5</c:v>
                </c:pt>
                <c:pt idx="46388">
                  <c:v>23194</c:v>
                </c:pt>
                <c:pt idx="46389">
                  <c:v>23194.5</c:v>
                </c:pt>
                <c:pt idx="46390">
                  <c:v>23195</c:v>
                </c:pt>
                <c:pt idx="46391">
                  <c:v>23195.5</c:v>
                </c:pt>
                <c:pt idx="46392">
                  <c:v>23196</c:v>
                </c:pt>
                <c:pt idx="46393">
                  <c:v>23196.5</c:v>
                </c:pt>
                <c:pt idx="46394">
                  <c:v>23197</c:v>
                </c:pt>
                <c:pt idx="46395">
                  <c:v>23197.5</c:v>
                </c:pt>
                <c:pt idx="46396">
                  <c:v>23198</c:v>
                </c:pt>
                <c:pt idx="46397">
                  <c:v>23198.5</c:v>
                </c:pt>
                <c:pt idx="46398">
                  <c:v>23199</c:v>
                </c:pt>
                <c:pt idx="46399">
                  <c:v>23199.5</c:v>
                </c:pt>
                <c:pt idx="46400">
                  <c:v>23200</c:v>
                </c:pt>
                <c:pt idx="46401">
                  <c:v>23200.5</c:v>
                </c:pt>
                <c:pt idx="46402">
                  <c:v>23201</c:v>
                </c:pt>
                <c:pt idx="46403">
                  <c:v>23201.5</c:v>
                </c:pt>
                <c:pt idx="46404">
                  <c:v>23202</c:v>
                </c:pt>
                <c:pt idx="46405">
                  <c:v>23202.5</c:v>
                </c:pt>
                <c:pt idx="46406">
                  <c:v>23203</c:v>
                </c:pt>
                <c:pt idx="46407">
                  <c:v>23203.5</c:v>
                </c:pt>
                <c:pt idx="46408">
                  <c:v>23204</c:v>
                </c:pt>
                <c:pt idx="46409">
                  <c:v>23204.5</c:v>
                </c:pt>
                <c:pt idx="46410">
                  <c:v>23205</c:v>
                </c:pt>
                <c:pt idx="46411">
                  <c:v>23205.5</c:v>
                </c:pt>
                <c:pt idx="46412">
                  <c:v>23206</c:v>
                </c:pt>
                <c:pt idx="46413">
                  <c:v>23206.5</c:v>
                </c:pt>
                <c:pt idx="46414">
                  <c:v>23207</c:v>
                </c:pt>
                <c:pt idx="46415">
                  <c:v>23207.5</c:v>
                </c:pt>
                <c:pt idx="46416">
                  <c:v>23208</c:v>
                </c:pt>
                <c:pt idx="46417">
                  <c:v>23208.5</c:v>
                </c:pt>
                <c:pt idx="46418">
                  <c:v>23209</c:v>
                </c:pt>
                <c:pt idx="46419">
                  <c:v>23209.5</c:v>
                </c:pt>
                <c:pt idx="46420">
                  <c:v>23210</c:v>
                </c:pt>
                <c:pt idx="46421">
                  <c:v>23210.5</c:v>
                </c:pt>
                <c:pt idx="46422">
                  <c:v>23211</c:v>
                </c:pt>
                <c:pt idx="46423">
                  <c:v>23211.5</c:v>
                </c:pt>
                <c:pt idx="46424">
                  <c:v>23212</c:v>
                </c:pt>
                <c:pt idx="46425">
                  <c:v>23212.5</c:v>
                </c:pt>
                <c:pt idx="46426">
                  <c:v>23213</c:v>
                </c:pt>
                <c:pt idx="46427">
                  <c:v>23213.5</c:v>
                </c:pt>
                <c:pt idx="46428">
                  <c:v>23214</c:v>
                </c:pt>
                <c:pt idx="46429">
                  <c:v>23214.5</c:v>
                </c:pt>
                <c:pt idx="46430">
                  <c:v>23215</c:v>
                </c:pt>
                <c:pt idx="46431">
                  <c:v>23215.5</c:v>
                </c:pt>
                <c:pt idx="46432">
                  <c:v>23216</c:v>
                </c:pt>
                <c:pt idx="46433">
                  <c:v>23216.5</c:v>
                </c:pt>
                <c:pt idx="46434">
                  <c:v>23217</c:v>
                </c:pt>
                <c:pt idx="46435">
                  <c:v>23217.5</c:v>
                </c:pt>
                <c:pt idx="46436">
                  <c:v>23218</c:v>
                </c:pt>
                <c:pt idx="46437">
                  <c:v>23218.5</c:v>
                </c:pt>
                <c:pt idx="46438">
                  <c:v>23219</c:v>
                </c:pt>
                <c:pt idx="46439">
                  <c:v>23219.5</c:v>
                </c:pt>
                <c:pt idx="46440">
                  <c:v>23220</c:v>
                </c:pt>
                <c:pt idx="46441">
                  <c:v>23220.5</c:v>
                </c:pt>
                <c:pt idx="46442">
                  <c:v>23221</c:v>
                </c:pt>
                <c:pt idx="46443">
                  <c:v>23221.5</c:v>
                </c:pt>
                <c:pt idx="46444">
                  <c:v>23222</c:v>
                </c:pt>
                <c:pt idx="46445">
                  <c:v>23222.5</c:v>
                </c:pt>
                <c:pt idx="46446">
                  <c:v>23223</c:v>
                </c:pt>
                <c:pt idx="46447">
                  <c:v>23223.5</c:v>
                </c:pt>
                <c:pt idx="46448">
                  <c:v>23224</c:v>
                </c:pt>
                <c:pt idx="46449">
                  <c:v>23224.5</c:v>
                </c:pt>
                <c:pt idx="46450">
                  <c:v>23225</c:v>
                </c:pt>
                <c:pt idx="46451">
                  <c:v>23225.5</c:v>
                </c:pt>
                <c:pt idx="46452">
                  <c:v>23226</c:v>
                </c:pt>
                <c:pt idx="46453">
                  <c:v>23226.5</c:v>
                </c:pt>
                <c:pt idx="46454">
                  <c:v>23227</c:v>
                </c:pt>
                <c:pt idx="46455">
                  <c:v>23227.5</c:v>
                </c:pt>
                <c:pt idx="46456">
                  <c:v>23228</c:v>
                </c:pt>
                <c:pt idx="46457">
                  <c:v>23228.5</c:v>
                </c:pt>
                <c:pt idx="46458">
                  <c:v>23229</c:v>
                </c:pt>
                <c:pt idx="46459">
                  <c:v>23229.5</c:v>
                </c:pt>
                <c:pt idx="46460">
                  <c:v>23230</c:v>
                </c:pt>
                <c:pt idx="46461">
                  <c:v>23230.5</c:v>
                </c:pt>
                <c:pt idx="46462">
                  <c:v>23231</c:v>
                </c:pt>
                <c:pt idx="46463">
                  <c:v>23231.5</c:v>
                </c:pt>
                <c:pt idx="46464">
                  <c:v>23232</c:v>
                </c:pt>
                <c:pt idx="46465">
                  <c:v>23232.5</c:v>
                </c:pt>
                <c:pt idx="46466">
                  <c:v>23233</c:v>
                </c:pt>
                <c:pt idx="46467">
                  <c:v>23233.5</c:v>
                </c:pt>
                <c:pt idx="46468">
                  <c:v>23234</c:v>
                </c:pt>
                <c:pt idx="46469">
                  <c:v>23234.5</c:v>
                </c:pt>
                <c:pt idx="46470">
                  <c:v>23235</c:v>
                </c:pt>
                <c:pt idx="46471">
                  <c:v>23235.5</c:v>
                </c:pt>
                <c:pt idx="46472">
                  <c:v>23236</c:v>
                </c:pt>
                <c:pt idx="46473">
                  <c:v>23236.5</c:v>
                </c:pt>
                <c:pt idx="46474">
                  <c:v>23237</c:v>
                </c:pt>
                <c:pt idx="46475">
                  <c:v>23237.5</c:v>
                </c:pt>
                <c:pt idx="46476">
                  <c:v>23238</c:v>
                </c:pt>
                <c:pt idx="46477">
                  <c:v>23238.5</c:v>
                </c:pt>
                <c:pt idx="46478">
                  <c:v>23239</c:v>
                </c:pt>
                <c:pt idx="46479">
                  <c:v>23239.5</c:v>
                </c:pt>
                <c:pt idx="46480">
                  <c:v>23240</c:v>
                </c:pt>
                <c:pt idx="46481">
                  <c:v>23240.5</c:v>
                </c:pt>
                <c:pt idx="46482">
                  <c:v>23241</c:v>
                </c:pt>
                <c:pt idx="46483">
                  <c:v>23241.5</c:v>
                </c:pt>
                <c:pt idx="46484">
                  <c:v>23242</c:v>
                </c:pt>
                <c:pt idx="46485">
                  <c:v>23242.5</c:v>
                </c:pt>
                <c:pt idx="46486">
                  <c:v>23243</c:v>
                </c:pt>
                <c:pt idx="46487">
                  <c:v>23243.5</c:v>
                </c:pt>
                <c:pt idx="46488">
                  <c:v>23244</c:v>
                </c:pt>
                <c:pt idx="46489">
                  <c:v>23244.5</c:v>
                </c:pt>
                <c:pt idx="46490">
                  <c:v>23245</c:v>
                </c:pt>
                <c:pt idx="46491">
                  <c:v>23245.5</c:v>
                </c:pt>
                <c:pt idx="46492">
                  <c:v>23246</c:v>
                </c:pt>
                <c:pt idx="46493">
                  <c:v>23246.5</c:v>
                </c:pt>
                <c:pt idx="46494">
                  <c:v>23247</c:v>
                </c:pt>
                <c:pt idx="46495">
                  <c:v>23247.5</c:v>
                </c:pt>
                <c:pt idx="46496">
                  <c:v>23248</c:v>
                </c:pt>
                <c:pt idx="46497">
                  <c:v>23248.5</c:v>
                </c:pt>
                <c:pt idx="46498">
                  <c:v>23249</c:v>
                </c:pt>
                <c:pt idx="46499">
                  <c:v>23249.5</c:v>
                </c:pt>
                <c:pt idx="46500">
                  <c:v>23250</c:v>
                </c:pt>
                <c:pt idx="46501">
                  <c:v>23250.5</c:v>
                </c:pt>
                <c:pt idx="46502">
                  <c:v>23251</c:v>
                </c:pt>
                <c:pt idx="46503">
                  <c:v>23251.5</c:v>
                </c:pt>
                <c:pt idx="46504">
                  <c:v>23252</c:v>
                </c:pt>
                <c:pt idx="46505">
                  <c:v>23252.5</c:v>
                </c:pt>
                <c:pt idx="46506">
                  <c:v>23253</c:v>
                </c:pt>
                <c:pt idx="46507">
                  <c:v>23253.5</c:v>
                </c:pt>
                <c:pt idx="46508">
                  <c:v>23254</c:v>
                </c:pt>
                <c:pt idx="46509">
                  <c:v>23254.5</c:v>
                </c:pt>
                <c:pt idx="46510">
                  <c:v>23255</c:v>
                </c:pt>
                <c:pt idx="46511">
                  <c:v>23255.5</c:v>
                </c:pt>
                <c:pt idx="46512">
                  <c:v>23256</c:v>
                </c:pt>
                <c:pt idx="46513">
                  <c:v>23256.5</c:v>
                </c:pt>
                <c:pt idx="46514">
                  <c:v>23257</c:v>
                </c:pt>
                <c:pt idx="46515">
                  <c:v>23257.5</c:v>
                </c:pt>
                <c:pt idx="46516">
                  <c:v>23258</c:v>
                </c:pt>
                <c:pt idx="46517">
                  <c:v>23258.5</c:v>
                </c:pt>
                <c:pt idx="46518">
                  <c:v>23259</c:v>
                </c:pt>
                <c:pt idx="46519">
                  <c:v>23259.5</c:v>
                </c:pt>
                <c:pt idx="46520">
                  <c:v>23260</c:v>
                </c:pt>
                <c:pt idx="46521">
                  <c:v>23260.5</c:v>
                </c:pt>
                <c:pt idx="46522">
                  <c:v>23261</c:v>
                </c:pt>
                <c:pt idx="46523">
                  <c:v>23261.5</c:v>
                </c:pt>
                <c:pt idx="46524">
                  <c:v>23262</c:v>
                </c:pt>
                <c:pt idx="46525">
                  <c:v>23262.5</c:v>
                </c:pt>
                <c:pt idx="46526">
                  <c:v>23263</c:v>
                </c:pt>
                <c:pt idx="46527">
                  <c:v>23263.5</c:v>
                </c:pt>
                <c:pt idx="46528">
                  <c:v>23264</c:v>
                </c:pt>
                <c:pt idx="46529">
                  <c:v>23264.5</c:v>
                </c:pt>
                <c:pt idx="46530">
                  <c:v>23265</c:v>
                </c:pt>
                <c:pt idx="46531">
                  <c:v>23265.5</c:v>
                </c:pt>
                <c:pt idx="46532">
                  <c:v>23266</c:v>
                </c:pt>
                <c:pt idx="46533">
                  <c:v>23266.5</c:v>
                </c:pt>
                <c:pt idx="46534">
                  <c:v>23267</c:v>
                </c:pt>
                <c:pt idx="46535">
                  <c:v>23267.5</c:v>
                </c:pt>
                <c:pt idx="46536">
                  <c:v>23268</c:v>
                </c:pt>
                <c:pt idx="46537">
                  <c:v>23268.5</c:v>
                </c:pt>
                <c:pt idx="46538">
                  <c:v>23269</c:v>
                </c:pt>
                <c:pt idx="46539">
                  <c:v>23269.5</c:v>
                </c:pt>
                <c:pt idx="46540">
                  <c:v>23270</c:v>
                </c:pt>
                <c:pt idx="46541">
                  <c:v>23270.5</c:v>
                </c:pt>
                <c:pt idx="46542">
                  <c:v>23271</c:v>
                </c:pt>
                <c:pt idx="46543">
                  <c:v>23271.5</c:v>
                </c:pt>
                <c:pt idx="46544">
                  <c:v>23272</c:v>
                </c:pt>
                <c:pt idx="46545">
                  <c:v>23272.5</c:v>
                </c:pt>
                <c:pt idx="46546">
                  <c:v>23273</c:v>
                </c:pt>
                <c:pt idx="46547">
                  <c:v>23273.5</c:v>
                </c:pt>
                <c:pt idx="46548">
                  <c:v>23274</c:v>
                </c:pt>
                <c:pt idx="46549">
                  <c:v>23274.5</c:v>
                </c:pt>
                <c:pt idx="46550">
                  <c:v>23275</c:v>
                </c:pt>
                <c:pt idx="46551">
                  <c:v>23275.5</c:v>
                </c:pt>
                <c:pt idx="46552">
                  <c:v>23276</c:v>
                </c:pt>
                <c:pt idx="46553">
                  <c:v>23276.5</c:v>
                </c:pt>
                <c:pt idx="46554">
                  <c:v>23277</c:v>
                </c:pt>
                <c:pt idx="46555">
                  <c:v>23277.5</c:v>
                </c:pt>
                <c:pt idx="46556">
                  <c:v>23278</c:v>
                </c:pt>
                <c:pt idx="46557">
                  <c:v>23278.5</c:v>
                </c:pt>
                <c:pt idx="46558">
                  <c:v>23279</c:v>
                </c:pt>
                <c:pt idx="46559">
                  <c:v>23279.5</c:v>
                </c:pt>
                <c:pt idx="46560">
                  <c:v>23280</c:v>
                </c:pt>
                <c:pt idx="46561">
                  <c:v>23280.5</c:v>
                </c:pt>
                <c:pt idx="46562">
                  <c:v>23281</c:v>
                </c:pt>
                <c:pt idx="46563">
                  <c:v>23281.5</c:v>
                </c:pt>
                <c:pt idx="46564">
                  <c:v>23282</c:v>
                </c:pt>
                <c:pt idx="46565">
                  <c:v>23282.5</c:v>
                </c:pt>
                <c:pt idx="46566">
                  <c:v>23283</c:v>
                </c:pt>
                <c:pt idx="46567">
                  <c:v>23283.5</c:v>
                </c:pt>
                <c:pt idx="46568">
                  <c:v>23284</c:v>
                </c:pt>
                <c:pt idx="46569">
                  <c:v>23284.5</c:v>
                </c:pt>
                <c:pt idx="46570">
                  <c:v>23285</c:v>
                </c:pt>
                <c:pt idx="46571">
                  <c:v>23285.5</c:v>
                </c:pt>
                <c:pt idx="46572">
                  <c:v>23286</c:v>
                </c:pt>
                <c:pt idx="46573">
                  <c:v>23286.5</c:v>
                </c:pt>
                <c:pt idx="46574">
                  <c:v>23287</c:v>
                </c:pt>
                <c:pt idx="46575">
                  <c:v>23287.5</c:v>
                </c:pt>
                <c:pt idx="46576">
                  <c:v>23288</c:v>
                </c:pt>
                <c:pt idx="46577">
                  <c:v>23288.5</c:v>
                </c:pt>
                <c:pt idx="46578">
                  <c:v>23289</c:v>
                </c:pt>
                <c:pt idx="46579">
                  <c:v>23289.5</c:v>
                </c:pt>
                <c:pt idx="46580">
                  <c:v>23290</c:v>
                </c:pt>
                <c:pt idx="46581">
                  <c:v>23290.5</c:v>
                </c:pt>
                <c:pt idx="46582">
                  <c:v>23291</c:v>
                </c:pt>
                <c:pt idx="46583">
                  <c:v>23291.5</c:v>
                </c:pt>
                <c:pt idx="46584">
                  <c:v>23292</c:v>
                </c:pt>
                <c:pt idx="46585">
                  <c:v>23292.5</c:v>
                </c:pt>
                <c:pt idx="46586">
                  <c:v>23293</c:v>
                </c:pt>
                <c:pt idx="46587">
                  <c:v>23293.5</c:v>
                </c:pt>
                <c:pt idx="46588">
                  <c:v>23294</c:v>
                </c:pt>
                <c:pt idx="46589">
                  <c:v>23294.5</c:v>
                </c:pt>
                <c:pt idx="46590">
                  <c:v>23295</c:v>
                </c:pt>
                <c:pt idx="46591">
                  <c:v>23295.5</c:v>
                </c:pt>
                <c:pt idx="46592">
                  <c:v>23296</c:v>
                </c:pt>
                <c:pt idx="46593">
                  <c:v>23296.5</c:v>
                </c:pt>
                <c:pt idx="46594">
                  <c:v>23297</c:v>
                </c:pt>
                <c:pt idx="46595">
                  <c:v>23297.5</c:v>
                </c:pt>
                <c:pt idx="46596">
                  <c:v>23298</c:v>
                </c:pt>
                <c:pt idx="46597">
                  <c:v>23298.5</c:v>
                </c:pt>
                <c:pt idx="46598">
                  <c:v>23299</c:v>
                </c:pt>
                <c:pt idx="46599">
                  <c:v>23299.5</c:v>
                </c:pt>
                <c:pt idx="46600">
                  <c:v>23300</c:v>
                </c:pt>
                <c:pt idx="46601">
                  <c:v>23300.5</c:v>
                </c:pt>
                <c:pt idx="46602">
                  <c:v>23301</c:v>
                </c:pt>
                <c:pt idx="46603">
                  <c:v>23301.5</c:v>
                </c:pt>
                <c:pt idx="46604">
                  <c:v>23302</c:v>
                </c:pt>
                <c:pt idx="46605">
                  <c:v>23302.5</c:v>
                </c:pt>
                <c:pt idx="46606">
                  <c:v>23303</c:v>
                </c:pt>
                <c:pt idx="46607">
                  <c:v>23303.5</c:v>
                </c:pt>
                <c:pt idx="46608">
                  <c:v>23304</c:v>
                </c:pt>
                <c:pt idx="46609">
                  <c:v>23304.5</c:v>
                </c:pt>
                <c:pt idx="46610">
                  <c:v>23305</c:v>
                </c:pt>
                <c:pt idx="46611">
                  <c:v>23305.5</c:v>
                </c:pt>
                <c:pt idx="46612">
                  <c:v>23306</c:v>
                </c:pt>
                <c:pt idx="46613">
                  <c:v>23306.5</c:v>
                </c:pt>
                <c:pt idx="46614">
                  <c:v>23307</c:v>
                </c:pt>
                <c:pt idx="46615">
                  <c:v>23307.5</c:v>
                </c:pt>
                <c:pt idx="46616">
                  <c:v>23308</c:v>
                </c:pt>
                <c:pt idx="46617">
                  <c:v>23308.5</c:v>
                </c:pt>
                <c:pt idx="46618">
                  <c:v>23309</c:v>
                </c:pt>
                <c:pt idx="46619">
                  <c:v>23309.5</c:v>
                </c:pt>
                <c:pt idx="46620">
                  <c:v>23310</c:v>
                </c:pt>
                <c:pt idx="46621">
                  <c:v>23310.5</c:v>
                </c:pt>
                <c:pt idx="46622">
                  <c:v>23311</c:v>
                </c:pt>
                <c:pt idx="46623">
                  <c:v>23311.5</c:v>
                </c:pt>
                <c:pt idx="46624">
                  <c:v>23312</c:v>
                </c:pt>
                <c:pt idx="46625">
                  <c:v>23312.5</c:v>
                </c:pt>
                <c:pt idx="46626">
                  <c:v>23313</c:v>
                </c:pt>
                <c:pt idx="46627">
                  <c:v>23313.5</c:v>
                </c:pt>
                <c:pt idx="46628">
                  <c:v>23314</c:v>
                </c:pt>
                <c:pt idx="46629">
                  <c:v>23314.5</c:v>
                </c:pt>
                <c:pt idx="46630">
                  <c:v>23315</c:v>
                </c:pt>
                <c:pt idx="46631">
                  <c:v>23315.5</c:v>
                </c:pt>
                <c:pt idx="46632">
                  <c:v>23316</c:v>
                </c:pt>
                <c:pt idx="46633">
                  <c:v>23316.5</c:v>
                </c:pt>
                <c:pt idx="46634">
                  <c:v>23317</c:v>
                </c:pt>
                <c:pt idx="46635">
                  <c:v>23317.5</c:v>
                </c:pt>
                <c:pt idx="46636">
                  <c:v>23318</c:v>
                </c:pt>
                <c:pt idx="46637">
                  <c:v>23318.5</c:v>
                </c:pt>
                <c:pt idx="46638">
                  <c:v>23319</c:v>
                </c:pt>
                <c:pt idx="46639">
                  <c:v>23319.5</c:v>
                </c:pt>
                <c:pt idx="46640">
                  <c:v>23320</c:v>
                </c:pt>
                <c:pt idx="46641">
                  <c:v>23320.5</c:v>
                </c:pt>
                <c:pt idx="46642">
                  <c:v>23321</c:v>
                </c:pt>
                <c:pt idx="46643">
                  <c:v>23321.5</c:v>
                </c:pt>
                <c:pt idx="46644">
                  <c:v>23322</c:v>
                </c:pt>
                <c:pt idx="46645">
                  <c:v>23322.5</c:v>
                </c:pt>
                <c:pt idx="46646">
                  <c:v>23323</c:v>
                </c:pt>
                <c:pt idx="46647">
                  <c:v>23323.5</c:v>
                </c:pt>
                <c:pt idx="46648">
                  <c:v>23324</c:v>
                </c:pt>
                <c:pt idx="46649">
                  <c:v>23324.5</c:v>
                </c:pt>
                <c:pt idx="46650">
                  <c:v>23325</c:v>
                </c:pt>
                <c:pt idx="46651">
                  <c:v>23325.5</c:v>
                </c:pt>
                <c:pt idx="46652">
                  <c:v>23326</c:v>
                </c:pt>
                <c:pt idx="46653">
                  <c:v>23326.5</c:v>
                </c:pt>
                <c:pt idx="46654">
                  <c:v>23327</c:v>
                </c:pt>
                <c:pt idx="46655">
                  <c:v>23327.5</c:v>
                </c:pt>
                <c:pt idx="46656">
                  <c:v>23328</c:v>
                </c:pt>
                <c:pt idx="46657">
                  <c:v>23328.5</c:v>
                </c:pt>
                <c:pt idx="46658">
                  <c:v>23329</c:v>
                </c:pt>
                <c:pt idx="46659">
                  <c:v>23329.5</c:v>
                </c:pt>
                <c:pt idx="46660">
                  <c:v>23330</c:v>
                </c:pt>
                <c:pt idx="46661">
                  <c:v>23330.5</c:v>
                </c:pt>
                <c:pt idx="46662">
                  <c:v>23331</c:v>
                </c:pt>
                <c:pt idx="46663">
                  <c:v>23331.5</c:v>
                </c:pt>
                <c:pt idx="46664">
                  <c:v>23332</c:v>
                </c:pt>
                <c:pt idx="46665">
                  <c:v>23332.5</c:v>
                </c:pt>
                <c:pt idx="46666">
                  <c:v>23333</c:v>
                </c:pt>
                <c:pt idx="46667">
                  <c:v>23333.5</c:v>
                </c:pt>
                <c:pt idx="46668">
                  <c:v>23334</c:v>
                </c:pt>
                <c:pt idx="46669">
                  <c:v>23334.5</c:v>
                </c:pt>
                <c:pt idx="46670">
                  <c:v>23335</c:v>
                </c:pt>
                <c:pt idx="46671">
                  <c:v>23335.5</c:v>
                </c:pt>
                <c:pt idx="46672">
                  <c:v>23336</c:v>
                </c:pt>
                <c:pt idx="46673">
                  <c:v>23336.5</c:v>
                </c:pt>
                <c:pt idx="46674">
                  <c:v>23337</c:v>
                </c:pt>
                <c:pt idx="46675">
                  <c:v>23337.5</c:v>
                </c:pt>
                <c:pt idx="46676">
                  <c:v>23338</c:v>
                </c:pt>
                <c:pt idx="46677">
                  <c:v>23338.5</c:v>
                </c:pt>
                <c:pt idx="46678">
                  <c:v>23339</c:v>
                </c:pt>
                <c:pt idx="46679">
                  <c:v>23339.5</c:v>
                </c:pt>
                <c:pt idx="46680">
                  <c:v>23340</c:v>
                </c:pt>
                <c:pt idx="46681">
                  <c:v>23340.5</c:v>
                </c:pt>
                <c:pt idx="46682">
                  <c:v>23341</c:v>
                </c:pt>
                <c:pt idx="46683">
                  <c:v>23341.5</c:v>
                </c:pt>
                <c:pt idx="46684">
                  <c:v>23342</c:v>
                </c:pt>
                <c:pt idx="46685">
                  <c:v>23342.5</c:v>
                </c:pt>
                <c:pt idx="46686">
                  <c:v>23343</c:v>
                </c:pt>
                <c:pt idx="46687">
                  <c:v>23343.5</c:v>
                </c:pt>
                <c:pt idx="46688">
                  <c:v>23344</c:v>
                </c:pt>
                <c:pt idx="46689">
                  <c:v>23344.5</c:v>
                </c:pt>
                <c:pt idx="46690">
                  <c:v>23345</c:v>
                </c:pt>
                <c:pt idx="46691">
                  <c:v>23345.5</c:v>
                </c:pt>
                <c:pt idx="46692">
                  <c:v>23346</c:v>
                </c:pt>
                <c:pt idx="46693">
                  <c:v>23346.5</c:v>
                </c:pt>
                <c:pt idx="46694">
                  <c:v>23347</c:v>
                </c:pt>
                <c:pt idx="46695">
                  <c:v>23347.5</c:v>
                </c:pt>
                <c:pt idx="46696">
                  <c:v>23348</c:v>
                </c:pt>
                <c:pt idx="46697">
                  <c:v>23348.5</c:v>
                </c:pt>
                <c:pt idx="46698">
                  <c:v>23349</c:v>
                </c:pt>
                <c:pt idx="46699">
                  <c:v>23349.5</c:v>
                </c:pt>
                <c:pt idx="46700">
                  <c:v>23350</c:v>
                </c:pt>
                <c:pt idx="46701">
                  <c:v>23350.5</c:v>
                </c:pt>
                <c:pt idx="46702">
                  <c:v>23351</c:v>
                </c:pt>
                <c:pt idx="46703">
                  <c:v>23351.5</c:v>
                </c:pt>
                <c:pt idx="46704">
                  <c:v>23352</c:v>
                </c:pt>
                <c:pt idx="46705">
                  <c:v>23352.5</c:v>
                </c:pt>
                <c:pt idx="46706">
                  <c:v>23353</c:v>
                </c:pt>
                <c:pt idx="46707">
                  <c:v>23353.5</c:v>
                </c:pt>
                <c:pt idx="46708">
                  <c:v>23354</c:v>
                </c:pt>
                <c:pt idx="46709">
                  <c:v>23354.5</c:v>
                </c:pt>
                <c:pt idx="46710">
                  <c:v>23355</c:v>
                </c:pt>
                <c:pt idx="46711">
                  <c:v>23355.5</c:v>
                </c:pt>
                <c:pt idx="46712">
                  <c:v>23356</c:v>
                </c:pt>
                <c:pt idx="46713">
                  <c:v>23356.5</c:v>
                </c:pt>
                <c:pt idx="46714">
                  <c:v>23357</c:v>
                </c:pt>
                <c:pt idx="46715">
                  <c:v>23357.5</c:v>
                </c:pt>
                <c:pt idx="46716">
                  <c:v>23358</c:v>
                </c:pt>
                <c:pt idx="46717">
                  <c:v>23358.5</c:v>
                </c:pt>
                <c:pt idx="46718">
                  <c:v>23359</c:v>
                </c:pt>
                <c:pt idx="46719">
                  <c:v>23359.5</c:v>
                </c:pt>
                <c:pt idx="46720">
                  <c:v>23360</c:v>
                </c:pt>
                <c:pt idx="46721">
                  <c:v>23360.5</c:v>
                </c:pt>
                <c:pt idx="46722">
                  <c:v>23361</c:v>
                </c:pt>
                <c:pt idx="46723">
                  <c:v>23361.5</c:v>
                </c:pt>
                <c:pt idx="46724">
                  <c:v>23362</c:v>
                </c:pt>
                <c:pt idx="46725">
                  <c:v>23362.5</c:v>
                </c:pt>
                <c:pt idx="46726">
                  <c:v>23363</c:v>
                </c:pt>
                <c:pt idx="46727">
                  <c:v>23363.5</c:v>
                </c:pt>
                <c:pt idx="46728">
                  <c:v>23364</c:v>
                </c:pt>
                <c:pt idx="46729">
                  <c:v>23364.5</c:v>
                </c:pt>
                <c:pt idx="46730">
                  <c:v>23365</c:v>
                </c:pt>
                <c:pt idx="46731">
                  <c:v>23365.5</c:v>
                </c:pt>
                <c:pt idx="46732">
                  <c:v>23366</c:v>
                </c:pt>
                <c:pt idx="46733">
                  <c:v>23366.5</c:v>
                </c:pt>
                <c:pt idx="46734">
                  <c:v>23367</c:v>
                </c:pt>
                <c:pt idx="46735">
                  <c:v>23367.5</c:v>
                </c:pt>
                <c:pt idx="46736">
                  <c:v>23368</c:v>
                </c:pt>
                <c:pt idx="46737">
                  <c:v>23368.5</c:v>
                </c:pt>
                <c:pt idx="46738">
                  <c:v>23369</c:v>
                </c:pt>
                <c:pt idx="46739">
                  <c:v>23369.5</c:v>
                </c:pt>
                <c:pt idx="46740">
                  <c:v>23370</c:v>
                </c:pt>
                <c:pt idx="46741">
                  <c:v>23370.5</c:v>
                </c:pt>
                <c:pt idx="46742">
                  <c:v>23371</c:v>
                </c:pt>
                <c:pt idx="46743">
                  <c:v>23371.5</c:v>
                </c:pt>
                <c:pt idx="46744">
                  <c:v>23372</c:v>
                </c:pt>
                <c:pt idx="46745">
                  <c:v>23372.5</c:v>
                </c:pt>
                <c:pt idx="46746">
                  <c:v>23373</c:v>
                </c:pt>
                <c:pt idx="46747">
                  <c:v>23373.5</c:v>
                </c:pt>
                <c:pt idx="46748">
                  <c:v>23374</c:v>
                </c:pt>
                <c:pt idx="46749">
                  <c:v>23374.5</c:v>
                </c:pt>
                <c:pt idx="46750">
                  <c:v>23375</c:v>
                </c:pt>
                <c:pt idx="46751">
                  <c:v>23375.5</c:v>
                </c:pt>
                <c:pt idx="46752">
                  <c:v>23376</c:v>
                </c:pt>
                <c:pt idx="46753">
                  <c:v>23376.5</c:v>
                </c:pt>
                <c:pt idx="46754">
                  <c:v>23377</c:v>
                </c:pt>
                <c:pt idx="46755">
                  <c:v>23377.5</c:v>
                </c:pt>
                <c:pt idx="46756">
                  <c:v>23378</c:v>
                </c:pt>
                <c:pt idx="46757">
                  <c:v>23378.5</c:v>
                </c:pt>
                <c:pt idx="46758">
                  <c:v>23379</c:v>
                </c:pt>
                <c:pt idx="46759">
                  <c:v>23379.5</c:v>
                </c:pt>
                <c:pt idx="46760">
                  <c:v>23380</c:v>
                </c:pt>
                <c:pt idx="46761">
                  <c:v>23380.5</c:v>
                </c:pt>
                <c:pt idx="46762">
                  <c:v>23381</c:v>
                </c:pt>
                <c:pt idx="46763">
                  <c:v>23381.5</c:v>
                </c:pt>
                <c:pt idx="46764">
                  <c:v>23382</c:v>
                </c:pt>
                <c:pt idx="46765">
                  <c:v>23382.5</c:v>
                </c:pt>
                <c:pt idx="46766">
                  <c:v>23383</c:v>
                </c:pt>
                <c:pt idx="46767">
                  <c:v>23383.5</c:v>
                </c:pt>
                <c:pt idx="46768">
                  <c:v>23384</c:v>
                </c:pt>
                <c:pt idx="46769">
                  <c:v>23384.5</c:v>
                </c:pt>
                <c:pt idx="46770">
                  <c:v>23385</c:v>
                </c:pt>
                <c:pt idx="46771">
                  <c:v>23385.5</c:v>
                </c:pt>
                <c:pt idx="46772">
                  <c:v>23386</c:v>
                </c:pt>
                <c:pt idx="46773">
                  <c:v>23386.5</c:v>
                </c:pt>
                <c:pt idx="46774">
                  <c:v>23387</c:v>
                </c:pt>
                <c:pt idx="46775">
                  <c:v>23387.5</c:v>
                </c:pt>
                <c:pt idx="46776">
                  <c:v>23388</c:v>
                </c:pt>
                <c:pt idx="46777">
                  <c:v>23388.5</c:v>
                </c:pt>
                <c:pt idx="46778">
                  <c:v>23389</c:v>
                </c:pt>
                <c:pt idx="46779">
                  <c:v>23389.5</c:v>
                </c:pt>
                <c:pt idx="46780">
                  <c:v>23390</c:v>
                </c:pt>
                <c:pt idx="46781">
                  <c:v>23390.5</c:v>
                </c:pt>
                <c:pt idx="46782">
                  <c:v>23391</c:v>
                </c:pt>
                <c:pt idx="46783">
                  <c:v>23391.5</c:v>
                </c:pt>
                <c:pt idx="46784">
                  <c:v>23392</c:v>
                </c:pt>
                <c:pt idx="46785">
                  <c:v>23392.5</c:v>
                </c:pt>
                <c:pt idx="46786">
                  <c:v>23393</c:v>
                </c:pt>
                <c:pt idx="46787">
                  <c:v>23393.5</c:v>
                </c:pt>
                <c:pt idx="46788">
                  <c:v>23394</c:v>
                </c:pt>
                <c:pt idx="46789">
                  <c:v>23394.5</c:v>
                </c:pt>
                <c:pt idx="46790">
                  <c:v>23395</c:v>
                </c:pt>
                <c:pt idx="46791">
                  <c:v>23395.5</c:v>
                </c:pt>
                <c:pt idx="46792">
                  <c:v>23396</c:v>
                </c:pt>
                <c:pt idx="46793">
                  <c:v>23396.5</c:v>
                </c:pt>
                <c:pt idx="46794">
                  <c:v>23397</c:v>
                </c:pt>
                <c:pt idx="46795">
                  <c:v>23397.5</c:v>
                </c:pt>
                <c:pt idx="46796">
                  <c:v>23398</c:v>
                </c:pt>
                <c:pt idx="46797">
                  <c:v>23398.5</c:v>
                </c:pt>
                <c:pt idx="46798">
                  <c:v>23399</c:v>
                </c:pt>
                <c:pt idx="46799">
                  <c:v>23399.5</c:v>
                </c:pt>
                <c:pt idx="46800">
                  <c:v>23400</c:v>
                </c:pt>
                <c:pt idx="46801">
                  <c:v>23400.5</c:v>
                </c:pt>
                <c:pt idx="46802">
                  <c:v>23401</c:v>
                </c:pt>
                <c:pt idx="46803">
                  <c:v>23401.5</c:v>
                </c:pt>
                <c:pt idx="46804">
                  <c:v>23402</c:v>
                </c:pt>
                <c:pt idx="46805">
                  <c:v>23402.5</c:v>
                </c:pt>
                <c:pt idx="46806">
                  <c:v>23403</c:v>
                </c:pt>
                <c:pt idx="46807">
                  <c:v>23403.5</c:v>
                </c:pt>
                <c:pt idx="46808">
                  <c:v>23404</c:v>
                </c:pt>
                <c:pt idx="46809">
                  <c:v>23404.5</c:v>
                </c:pt>
                <c:pt idx="46810">
                  <c:v>23405</c:v>
                </c:pt>
                <c:pt idx="46811">
                  <c:v>23405.5</c:v>
                </c:pt>
                <c:pt idx="46812">
                  <c:v>23406</c:v>
                </c:pt>
                <c:pt idx="46813">
                  <c:v>23406.5</c:v>
                </c:pt>
                <c:pt idx="46814">
                  <c:v>23407</c:v>
                </c:pt>
                <c:pt idx="46815">
                  <c:v>23407.5</c:v>
                </c:pt>
                <c:pt idx="46816">
                  <c:v>23408</c:v>
                </c:pt>
                <c:pt idx="46817">
                  <c:v>23408.5</c:v>
                </c:pt>
                <c:pt idx="46818">
                  <c:v>23409</c:v>
                </c:pt>
                <c:pt idx="46819">
                  <c:v>23409.5</c:v>
                </c:pt>
                <c:pt idx="46820">
                  <c:v>23410</c:v>
                </c:pt>
                <c:pt idx="46821">
                  <c:v>23410.5</c:v>
                </c:pt>
                <c:pt idx="46822">
                  <c:v>23411</c:v>
                </c:pt>
                <c:pt idx="46823">
                  <c:v>23411.5</c:v>
                </c:pt>
                <c:pt idx="46824">
                  <c:v>23412</c:v>
                </c:pt>
                <c:pt idx="46825">
                  <c:v>23412.5</c:v>
                </c:pt>
                <c:pt idx="46826">
                  <c:v>23413</c:v>
                </c:pt>
                <c:pt idx="46827">
                  <c:v>23413.5</c:v>
                </c:pt>
                <c:pt idx="46828">
                  <c:v>23414</c:v>
                </c:pt>
                <c:pt idx="46829">
                  <c:v>23414.5</c:v>
                </c:pt>
                <c:pt idx="46830">
                  <c:v>23415</c:v>
                </c:pt>
                <c:pt idx="46831">
                  <c:v>23415.5</c:v>
                </c:pt>
                <c:pt idx="46832">
                  <c:v>23416</c:v>
                </c:pt>
                <c:pt idx="46833">
                  <c:v>23416.5</c:v>
                </c:pt>
                <c:pt idx="46834">
                  <c:v>23417</c:v>
                </c:pt>
                <c:pt idx="46835">
                  <c:v>23417.5</c:v>
                </c:pt>
                <c:pt idx="46836">
                  <c:v>23418</c:v>
                </c:pt>
                <c:pt idx="46837">
                  <c:v>23418.5</c:v>
                </c:pt>
                <c:pt idx="46838">
                  <c:v>23419</c:v>
                </c:pt>
                <c:pt idx="46839">
                  <c:v>23419.5</c:v>
                </c:pt>
                <c:pt idx="46840">
                  <c:v>23420</c:v>
                </c:pt>
                <c:pt idx="46841">
                  <c:v>23420.5</c:v>
                </c:pt>
                <c:pt idx="46842">
                  <c:v>23421</c:v>
                </c:pt>
                <c:pt idx="46843">
                  <c:v>23421.5</c:v>
                </c:pt>
                <c:pt idx="46844">
                  <c:v>23422</c:v>
                </c:pt>
                <c:pt idx="46845">
                  <c:v>23422.5</c:v>
                </c:pt>
                <c:pt idx="46846">
                  <c:v>23423</c:v>
                </c:pt>
                <c:pt idx="46847">
                  <c:v>23423.5</c:v>
                </c:pt>
                <c:pt idx="46848">
                  <c:v>23424</c:v>
                </c:pt>
                <c:pt idx="46849">
                  <c:v>23424.5</c:v>
                </c:pt>
                <c:pt idx="46850">
                  <c:v>23425</c:v>
                </c:pt>
                <c:pt idx="46851">
                  <c:v>23425.5</c:v>
                </c:pt>
                <c:pt idx="46852">
                  <c:v>23426</c:v>
                </c:pt>
                <c:pt idx="46853">
                  <c:v>23426.5</c:v>
                </c:pt>
                <c:pt idx="46854">
                  <c:v>23427</c:v>
                </c:pt>
                <c:pt idx="46855">
                  <c:v>23427.5</c:v>
                </c:pt>
                <c:pt idx="46856">
                  <c:v>23428</c:v>
                </c:pt>
                <c:pt idx="46857">
                  <c:v>23428.5</c:v>
                </c:pt>
                <c:pt idx="46858">
                  <c:v>23429</c:v>
                </c:pt>
                <c:pt idx="46859">
                  <c:v>23429.5</c:v>
                </c:pt>
                <c:pt idx="46860">
                  <c:v>23430</c:v>
                </c:pt>
                <c:pt idx="46861">
                  <c:v>23430.5</c:v>
                </c:pt>
                <c:pt idx="46862">
                  <c:v>23431</c:v>
                </c:pt>
                <c:pt idx="46863">
                  <c:v>23431.5</c:v>
                </c:pt>
                <c:pt idx="46864">
                  <c:v>23432</c:v>
                </c:pt>
                <c:pt idx="46865">
                  <c:v>23432.5</c:v>
                </c:pt>
                <c:pt idx="46866">
                  <c:v>23433</c:v>
                </c:pt>
                <c:pt idx="46867">
                  <c:v>23433.5</c:v>
                </c:pt>
                <c:pt idx="46868">
                  <c:v>23434</c:v>
                </c:pt>
                <c:pt idx="46869">
                  <c:v>23434.5</c:v>
                </c:pt>
                <c:pt idx="46870">
                  <c:v>23435</c:v>
                </c:pt>
                <c:pt idx="46871">
                  <c:v>23435.5</c:v>
                </c:pt>
                <c:pt idx="46872">
                  <c:v>23436</c:v>
                </c:pt>
                <c:pt idx="46873">
                  <c:v>23436.5</c:v>
                </c:pt>
                <c:pt idx="46874">
                  <c:v>23437</c:v>
                </c:pt>
                <c:pt idx="46875">
                  <c:v>23437.5</c:v>
                </c:pt>
                <c:pt idx="46876">
                  <c:v>23438</c:v>
                </c:pt>
                <c:pt idx="46877">
                  <c:v>23438.5</c:v>
                </c:pt>
                <c:pt idx="46878">
                  <c:v>23439</c:v>
                </c:pt>
                <c:pt idx="46879">
                  <c:v>23439.5</c:v>
                </c:pt>
                <c:pt idx="46880">
                  <c:v>23440</c:v>
                </c:pt>
                <c:pt idx="46881">
                  <c:v>23440.5</c:v>
                </c:pt>
                <c:pt idx="46882">
                  <c:v>23441</c:v>
                </c:pt>
                <c:pt idx="46883">
                  <c:v>23441.5</c:v>
                </c:pt>
                <c:pt idx="46884">
                  <c:v>23442</c:v>
                </c:pt>
                <c:pt idx="46885">
                  <c:v>23442.5</c:v>
                </c:pt>
                <c:pt idx="46886">
                  <c:v>23443</c:v>
                </c:pt>
                <c:pt idx="46887">
                  <c:v>23443.5</c:v>
                </c:pt>
                <c:pt idx="46888">
                  <c:v>23444</c:v>
                </c:pt>
                <c:pt idx="46889">
                  <c:v>23444.5</c:v>
                </c:pt>
                <c:pt idx="46890">
                  <c:v>23445</c:v>
                </c:pt>
                <c:pt idx="46891">
                  <c:v>23445.5</c:v>
                </c:pt>
                <c:pt idx="46892">
                  <c:v>23446</c:v>
                </c:pt>
                <c:pt idx="46893">
                  <c:v>23446.5</c:v>
                </c:pt>
                <c:pt idx="46894">
                  <c:v>23447</c:v>
                </c:pt>
                <c:pt idx="46895">
                  <c:v>23447.5</c:v>
                </c:pt>
                <c:pt idx="46896">
                  <c:v>23448</c:v>
                </c:pt>
                <c:pt idx="46897">
                  <c:v>23448.5</c:v>
                </c:pt>
                <c:pt idx="46898">
                  <c:v>23449</c:v>
                </c:pt>
                <c:pt idx="46899">
                  <c:v>23449.5</c:v>
                </c:pt>
                <c:pt idx="46900">
                  <c:v>23450</c:v>
                </c:pt>
                <c:pt idx="46901">
                  <c:v>23450.5</c:v>
                </c:pt>
                <c:pt idx="46902">
                  <c:v>23451</c:v>
                </c:pt>
                <c:pt idx="46903">
                  <c:v>23451.5</c:v>
                </c:pt>
                <c:pt idx="46904">
                  <c:v>23452</c:v>
                </c:pt>
                <c:pt idx="46905">
                  <c:v>23452.5</c:v>
                </c:pt>
                <c:pt idx="46906">
                  <c:v>23453</c:v>
                </c:pt>
                <c:pt idx="46907">
                  <c:v>23453.5</c:v>
                </c:pt>
                <c:pt idx="46908">
                  <c:v>23454</c:v>
                </c:pt>
                <c:pt idx="46909">
                  <c:v>23454.5</c:v>
                </c:pt>
                <c:pt idx="46910">
                  <c:v>23455</c:v>
                </c:pt>
                <c:pt idx="46911">
                  <c:v>23455.5</c:v>
                </c:pt>
                <c:pt idx="46912">
                  <c:v>23456</c:v>
                </c:pt>
                <c:pt idx="46913">
                  <c:v>23456.5</c:v>
                </c:pt>
                <c:pt idx="46914">
                  <c:v>23457</c:v>
                </c:pt>
                <c:pt idx="46915">
                  <c:v>23457.5</c:v>
                </c:pt>
                <c:pt idx="46916">
                  <c:v>23458</c:v>
                </c:pt>
                <c:pt idx="46917">
                  <c:v>23458.5</c:v>
                </c:pt>
                <c:pt idx="46918">
                  <c:v>23459</c:v>
                </c:pt>
                <c:pt idx="46919">
                  <c:v>23459.5</c:v>
                </c:pt>
                <c:pt idx="46920">
                  <c:v>23460</c:v>
                </c:pt>
                <c:pt idx="46921">
                  <c:v>23460.5</c:v>
                </c:pt>
                <c:pt idx="46922">
                  <c:v>23461</c:v>
                </c:pt>
                <c:pt idx="46923">
                  <c:v>23461.5</c:v>
                </c:pt>
                <c:pt idx="46924">
                  <c:v>23462</c:v>
                </c:pt>
                <c:pt idx="46925">
                  <c:v>23462.5</c:v>
                </c:pt>
                <c:pt idx="46926">
                  <c:v>23463</c:v>
                </c:pt>
                <c:pt idx="46927">
                  <c:v>23463.5</c:v>
                </c:pt>
                <c:pt idx="46928">
                  <c:v>23464</c:v>
                </c:pt>
                <c:pt idx="46929">
                  <c:v>23464.5</c:v>
                </c:pt>
                <c:pt idx="46930">
                  <c:v>23465</c:v>
                </c:pt>
                <c:pt idx="46931">
                  <c:v>23465.5</c:v>
                </c:pt>
                <c:pt idx="46932">
                  <c:v>23466</c:v>
                </c:pt>
                <c:pt idx="46933">
                  <c:v>23466.5</c:v>
                </c:pt>
                <c:pt idx="46934">
                  <c:v>23467</c:v>
                </c:pt>
                <c:pt idx="46935">
                  <c:v>23467.5</c:v>
                </c:pt>
                <c:pt idx="46936">
                  <c:v>23468</c:v>
                </c:pt>
                <c:pt idx="46937">
                  <c:v>23468.5</c:v>
                </c:pt>
                <c:pt idx="46938">
                  <c:v>23469</c:v>
                </c:pt>
                <c:pt idx="46939">
                  <c:v>23469.5</c:v>
                </c:pt>
                <c:pt idx="46940">
                  <c:v>23470</c:v>
                </c:pt>
                <c:pt idx="46941">
                  <c:v>23470.5</c:v>
                </c:pt>
                <c:pt idx="46942">
                  <c:v>23471</c:v>
                </c:pt>
                <c:pt idx="46943">
                  <c:v>23471.5</c:v>
                </c:pt>
                <c:pt idx="46944">
                  <c:v>23472</c:v>
                </c:pt>
                <c:pt idx="46945">
                  <c:v>23472.5</c:v>
                </c:pt>
                <c:pt idx="46946">
                  <c:v>23473</c:v>
                </c:pt>
                <c:pt idx="46947">
                  <c:v>23473.5</c:v>
                </c:pt>
                <c:pt idx="46948">
                  <c:v>23474</c:v>
                </c:pt>
                <c:pt idx="46949">
                  <c:v>23474.5</c:v>
                </c:pt>
                <c:pt idx="46950">
                  <c:v>23475</c:v>
                </c:pt>
                <c:pt idx="46951">
                  <c:v>23475.5</c:v>
                </c:pt>
                <c:pt idx="46952">
                  <c:v>23476</c:v>
                </c:pt>
                <c:pt idx="46953">
                  <c:v>23476.5</c:v>
                </c:pt>
                <c:pt idx="46954">
                  <c:v>23477</c:v>
                </c:pt>
                <c:pt idx="46955">
                  <c:v>23477.5</c:v>
                </c:pt>
                <c:pt idx="46956">
                  <c:v>23478</c:v>
                </c:pt>
                <c:pt idx="46957">
                  <c:v>23478.5</c:v>
                </c:pt>
                <c:pt idx="46958">
                  <c:v>23479</c:v>
                </c:pt>
                <c:pt idx="46959">
                  <c:v>23479.5</c:v>
                </c:pt>
                <c:pt idx="46960">
                  <c:v>23480</c:v>
                </c:pt>
                <c:pt idx="46961">
                  <c:v>23480.5</c:v>
                </c:pt>
                <c:pt idx="46962">
                  <c:v>23481</c:v>
                </c:pt>
                <c:pt idx="46963">
                  <c:v>23481.5</c:v>
                </c:pt>
                <c:pt idx="46964">
                  <c:v>23482</c:v>
                </c:pt>
                <c:pt idx="46965">
                  <c:v>23482.5</c:v>
                </c:pt>
                <c:pt idx="46966">
                  <c:v>23483</c:v>
                </c:pt>
                <c:pt idx="46967">
                  <c:v>23483.5</c:v>
                </c:pt>
                <c:pt idx="46968">
                  <c:v>23484</c:v>
                </c:pt>
                <c:pt idx="46969">
                  <c:v>23484.5</c:v>
                </c:pt>
                <c:pt idx="46970">
                  <c:v>23485</c:v>
                </c:pt>
                <c:pt idx="46971">
                  <c:v>23485.5</c:v>
                </c:pt>
                <c:pt idx="46972">
                  <c:v>23486</c:v>
                </c:pt>
                <c:pt idx="46973">
                  <c:v>23486.5</c:v>
                </c:pt>
                <c:pt idx="46974">
                  <c:v>23487</c:v>
                </c:pt>
                <c:pt idx="46975">
                  <c:v>23487.5</c:v>
                </c:pt>
                <c:pt idx="46976">
                  <c:v>23488</c:v>
                </c:pt>
                <c:pt idx="46977">
                  <c:v>23488.5</c:v>
                </c:pt>
                <c:pt idx="46978">
                  <c:v>23489</c:v>
                </c:pt>
                <c:pt idx="46979">
                  <c:v>23489.5</c:v>
                </c:pt>
                <c:pt idx="46980">
                  <c:v>23490</c:v>
                </c:pt>
                <c:pt idx="46981">
                  <c:v>23490.5</c:v>
                </c:pt>
                <c:pt idx="46982">
                  <c:v>23491</c:v>
                </c:pt>
                <c:pt idx="46983">
                  <c:v>23491.5</c:v>
                </c:pt>
                <c:pt idx="46984">
                  <c:v>23492</c:v>
                </c:pt>
                <c:pt idx="46985">
                  <c:v>23492.5</c:v>
                </c:pt>
                <c:pt idx="46986">
                  <c:v>23493</c:v>
                </c:pt>
                <c:pt idx="46987">
                  <c:v>23493.5</c:v>
                </c:pt>
                <c:pt idx="46988">
                  <c:v>23494</c:v>
                </c:pt>
                <c:pt idx="46989">
                  <c:v>23494.5</c:v>
                </c:pt>
                <c:pt idx="46990">
                  <c:v>23495</c:v>
                </c:pt>
                <c:pt idx="46991">
                  <c:v>23495.5</c:v>
                </c:pt>
                <c:pt idx="46992">
                  <c:v>23496</c:v>
                </c:pt>
                <c:pt idx="46993">
                  <c:v>23496.5</c:v>
                </c:pt>
                <c:pt idx="46994">
                  <c:v>23497</c:v>
                </c:pt>
                <c:pt idx="46995">
                  <c:v>23497.5</c:v>
                </c:pt>
                <c:pt idx="46996">
                  <c:v>23498</c:v>
                </c:pt>
                <c:pt idx="46997">
                  <c:v>23498.5</c:v>
                </c:pt>
                <c:pt idx="46998">
                  <c:v>23499</c:v>
                </c:pt>
                <c:pt idx="46999">
                  <c:v>23499.5</c:v>
                </c:pt>
                <c:pt idx="47000">
                  <c:v>23500</c:v>
                </c:pt>
                <c:pt idx="47001">
                  <c:v>23500.5</c:v>
                </c:pt>
                <c:pt idx="47002">
                  <c:v>23501</c:v>
                </c:pt>
                <c:pt idx="47003">
                  <c:v>23501.5</c:v>
                </c:pt>
                <c:pt idx="47004">
                  <c:v>23502</c:v>
                </c:pt>
                <c:pt idx="47005">
                  <c:v>23502.5</c:v>
                </c:pt>
                <c:pt idx="47006">
                  <c:v>23503</c:v>
                </c:pt>
                <c:pt idx="47007">
                  <c:v>23503.5</c:v>
                </c:pt>
                <c:pt idx="47008">
                  <c:v>23504</c:v>
                </c:pt>
                <c:pt idx="47009">
                  <c:v>23504.5</c:v>
                </c:pt>
                <c:pt idx="47010">
                  <c:v>23505</c:v>
                </c:pt>
                <c:pt idx="47011">
                  <c:v>23505.5</c:v>
                </c:pt>
                <c:pt idx="47012">
                  <c:v>23506</c:v>
                </c:pt>
                <c:pt idx="47013">
                  <c:v>23506.5</c:v>
                </c:pt>
                <c:pt idx="47014">
                  <c:v>23507</c:v>
                </c:pt>
                <c:pt idx="47015">
                  <c:v>23507.5</c:v>
                </c:pt>
                <c:pt idx="47016">
                  <c:v>23508</c:v>
                </c:pt>
                <c:pt idx="47017">
                  <c:v>23508.5</c:v>
                </c:pt>
                <c:pt idx="47018">
                  <c:v>23509</c:v>
                </c:pt>
                <c:pt idx="47019">
                  <c:v>23509.5</c:v>
                </c:pt>
                <c:pt idx="47020">
                  <c:v>23510</c:v>
                </c:pt>
                <c:pt idx="47021">
                  <c:v>23510.5</c:v>
                </c:pt>
                <c:pt idx="47022">
                  <c:v>23511</c:v>
                </c:pt>
                <c:pt idx="47023">
                  <c:v>23511.5</c:v>
                </c:pt>
                <c:pt idx="47024">
                  <c:v>23512</c:v>
                </c:pt>
                <c:pt idx="47025">
                  <c:v>23512.5</c:v>
                </c:pt>
                <c:pt idx="47026">
                  <c:v>23513</c:v>
                </c:pt>
                <c:pt idx="47027">
                  <c:v>23513.5</c:v>
                </c:pt>
                <c:pt idx="47028">
                  <c:v>23514</c:v>
                </c:pt>
                <c:pt idx="47029">
                  <c:v>23514.5</c:v>
                </c:pt>
                <c:pt idx="47030">
                  <c:v>23515</c:v>
                </c:pt>
                <c:pt idx="47031">
                  <c:v>23515.5</c:v>
                </c:pt>
                <c:pt idx="47032">
                  <c:v>23516</c:v>
                </c:pt>
                <c:pt idx="47033">
                  <c:v>23516.5</c:v>
                </c:pt>
                <c:pt idx="47034">
                  <c:v>23517</c:v>
                </c:pt>
                <c:pt idx="47035">
                  <c:v>23517.5</c:v>
                </c:pt>
                <c:pt idx="47036">
                  <c:v>23518</c:v>
                </c:pt>
                <c:pt idx="47037">
                  <c:v>23518.5</c:v>
                </c:pt>
                <c:pt idx="47038">
                  <c:v>23519</c:v>
                </c:pt>
                <c:pt idx="47039">
                  <c:v>23519.5</c:v>
                </c:pt>
                <c:pt idx="47040">
                  <c:v>23520</c:v>
                </c:pt>
                <c:pt idx="47041">
                  <c:v>23520.5</c:v>
                </c:pt>
                <c:pt idx="47042">
                  <c:v>23521</c:v>
                </c:pt>
                <c:pt idx="47043">
                  <c:v>23521.5</c:v>
                </c:pt>
                <c:pt idx="47044">
                  <c:v>23522</c:v>
                </c:pt>
                <c:pt idx="47045">
                  <c:v>23522.5</c:v>
                </c:pt>
                <c:pt idx="47046">
                  <c:v>23523</c:v>
                </c:pt>
                <c:pt idx="47047">
                  <c:v>23523.5</c:v>
                </c:pt>
                <c:pt idx="47048">
                  <c:v>23524</c:v>
                </c:pt>
                <c:pt idx="47049">
                  <c:v>23524.5</c:v>
                </c:pt>
                <c:pt idx="47050">
                  <c:v>23525</c:v>
                </c:pt>
                <c:pt idx="47051">
                  <c:v>23525.5</c:v>
                </c:pt>
                <c:pt idx="47052">
                  <c:v>23526</c:v>
                </c:pt>
                <c:pt idx="47053">
                  <c:v>23526.5</c:v>
                </c:pt>
                <c:pt idx="47054">
                  <c:v>23527</c:v>
                </c:pt>
                <c:pt idx="47055">
                  <c:v>23527.5</c:v>
                </c:pt>
                <c:pt idx="47056">
                  <c:v>23528</c:v>
                </c:pt>
                <c:pt idx="47057">
                  <c:v>23528.5</c:v>
                </c:pt>
                <c:pt idx="47058">
                  <c:v>23529</c:v>
                </c:pt>
                <c:pt idx="47059">
                  <c:v>23529.5</c:v>
                </c:pt>
                <c:pt idx="47060">
                  <c:v>23530</c:v>
                </c:pt>
                <c:pt idx="47061">
                  <c:v>23530.5</c:v>
                </c:pt>
                <c:pt idx="47062">
                  <c:v>23531</c:v>
                </c:pt>
                <c:pt idx="47063">
                  <c:v>23531.5</c:v>
                </c:pt>
                <c:pt idx="47064">
                  <c:v>23532</c:v>
                </c:pt>
                <c:pt idx="47065">
                  <c:v>23532.5</c:v>
                </c:pt>
                <c:pt idx="47066">
                  <c:v>23533</c:v>
                </c:pt>
                <c:pt idx="47067">
                  <c:v>23533.5</c:v>
                </c:pt>
                <c:pt idx="47068">
                  <c:v>23534</c:v>
                </c:pt>
                <c:pt idx="47069">
                  <c:v>23534.5</c:v>
                </c:pt>
                <c:pt idx="47070">
                  <c:v>23535</c:v>
                </c:pt>
                <c:pt idx="47071">
                  <c:v>23535.5</c:v>
                </c:pt>
                <c:pt idx="47072">
                  <c:v>23536</c:v>
                </c:pt>
                <c:pt idx="47073">
                  <c:v>23536.5</c:v>
                </c:pt>
                <c:pt idx="47074">
                  <c:v>23537</c:v>
                </c:pt>
                <c:pt idx="47075">
                  <c:v>23537.5</c:v>
                </c:pt>
                <c:pt idx="47076">
                  <c:v>23538</c:v>
                </c:pt>
                <c:pt idx="47077">
                  <c:v>23538.5</c:v>
                </c:pt>
                <c:pt idx="47078">
                  <c:v>23539</c:v>
                </c:pt>
                <c:pt idx="47079">
                  <c:v>23539.5</c:v>
                </c:pt>
                <c:pt idx="47080">
                  <c:v>23540</c:v>
                </c:pt>
                <c:pt idx="47081">
                  <c:v>23540.5</c:v>
                </c:pt>
                <c:pt idx="47082">
                  <c:v>23541</c:v>
                </c:pt>
                <c:pt idx="47083">
                  <c:v>23541.5</c:v>
                </c:pt>
                <c:pt idx="47084">
                  <c:v>23542</c:v>
                </c:pt>
                <c:pt idx="47085">
                  <c:v>23542.5</c:v>
                </c:pt>
                <c:pt idx="47086">
                  <c:v>23543</c:v>
                </c:pt>
                <c:pt idx="47087">
                  <c:v>23543.5</c:v>
                </c:pt>
                <c:pt idx="47088">
                  <c:v>23544</c:v>
                </c:pt>
                <c:pt idx="47089">
                  <c:v>23544.5</c:v>
                </c:pt>
                <c:pt idx="47090">
                  <c:v>23545</c:v>
                </c:pt>
                <c:pt idx="47091">
                  <c:v>23545.5</c:v>
                </c:pt>
                <c:pt idx="47092">
                  <c:v>23546</c:v>
                </c:pt>
                <c:pt idx="47093">
                  <c:v>23546.5</c:v>
                </c:pt>
                <c:pt idx="47094">
                  <c:v>23547</c:v>
                </c:pt>
                <c:pt idx="47095">
                  <c:v>23547.5</c:v>
                </c:pt>
                <c:pt idx="47096">
                  <c:v>23548</c:v>
                </c:pt>
                <c:pt idx="47097">
                  <c:v>23548.5</c:v>
                </c:pt>
                <c:pt idx="47098">
                  <c:v>23549</c:v>
                </c:pt>
                <c:pt idx="47099">
                  <c:v>23549.5</c:v>
                </c:pt>
                <c:pt idx="47100">
                  <c:v>23550</c:v>
                </c:pt>
                <c:pt idx="47101">
                  <c:v>23550.5</c:v>
                </c:pt>
                <c:pt idx="47102">
                  <c:v>23551</c:v>
                </c:pt>
                <c:pt idx="47103">
                  <c:v>23551.5</c:v>
                </c:pt>
                <c:pt idx="47104">
                  <c:v>23552</c:v>
                </c:pt>
                <c:pt idx="47105">
                  <c:v>23552.5</c:v>
                </c:pt>
                <c:pt idx="47106">
                  <c:v>23553</c:v>
                </c:pt>
                <c:pt idx="47107">
                  <c:v>23553.5</c:v>
                </c:pt>
                <c:pt idx="47108">
                  <c:v>23554</c:v>
                </c:pt>
                <c:pt idx="47109">
                  <c:v>23554.5</c:v>
                </c:pt>
                <c:pt idx="47110">
                  <c:v>23555</c:v>
                </c:pt>
                <c:pt idx="47111">
                  <c:v>23555.5</c:v>
                </c:pt>
                <c:pt idx="47112">
                  <c:v>23556</c:v>
                </c:pt>
                <c:pt idx="47113">
                  <c:v>23556.5</c:v>
                </c:pt>
                <c:pt idx="47114">
                  <c:v>23557</c:v>
                </c:pt>
                <c:pt idx="47115">
                  <c:v>23557.5</c:v>
                </c:pt>
                <c:pt idx="47116">
                  <c:v>23558</c:v>
                </c:pt>
                <c:pt idx="47117">
                  <c:v>23558.5</c:v>
                </c:pt>
                <c:pt idx="47118">
                  <c:v>23559</c:v>
                </c:pt>
                <c:pt idx="47119">
                  <c:v>23559.5</c:v>
                </c:pt>
                <c:pt idx="47120">
                  <c:v>23560</c:v>
                </c:pt>
                <c:pt idx="47121">
                  <c:v>23560.5</c:v>
                </c:pt>
                <c:pt idx="47122">
                  <c:v>23561</c:v>
                </c:pt>
                <c:pt idx="47123">
                  <c:v>23561.5</c:v>
                </c:pt>
                <c:pt idx="47124">
                  <c:v>23562</c:v>
                </c:pt>
                <c:pt idx="47125">
                  <c:v>23562.5</c:v>
                </c:pt>
                <c:pt idx="47126">
                  <c:v>23563</c:v>
                </c:pt>
                <c:pt idx="47127">
                  <c:v>23563.5</c:v>
                </c:pt>
                <c:pt idx="47128">
                  <c:v>23564</c:v>
                </c:pt>
                <c:pt idx="47129">
                  <c:v>23564.5</c:v>
                </c:pt>
                <c:pt idx="47130">
                  <c:v>23565</c:v>
                </c:pt>
                <c:pt idx="47131">
                  <c:v>23565.5</c:v>
                </c:pt>
                <c:pt idx="47132">
                  <c:v>23566</c:v>
                </c:pt>
                <c:pt idx="47133">
                  <c:v>23566.5</c:v>
                </c:pt>
                <c:pt idx="47134">
                  <c:v>23567</c:v>
                </c:pt>
                <c:pt idx="47135">
                  <c:v>23567.5</c:v>
                </c:pt>
                <c:pt idx="47136">
                  <c:v>23568</c:v>
                </c:pt>
                <c:pt idx="47137">
                  <c:v>23568.5</c:v>
                </c:pt>
                <c:pt idx="47138">
                  <c:v>23569</c:v>
                </c:pt>
                <c:pt idx="47139">
                  <c:v>23569.5</c:v>
                </c:pt>
                <c:pt idx="47140">
                  <c:v>23570</c:v>
                </c:pt>
                <c:pt idx="47141">
                  <c:v>23570.5</c:v>
                </c:pt>
                <c:pt idx="47142">
                  <c:v>23571</c:v>
                </c:pt>
                <c:pt idx="47143">
                  <c:v>23571.5</c:v>
                </c:pt>
                <c:pt idx="47144">
                  <c:v>23572</c:v>
                </c:pt>
                <c:pt idx="47145">
                  <c:v>23572.5</c:v>
                </c:pt>
                <c:pt idx="47146">
                  <c:v>23573</c:v>
                </c:pt>
                <c:pt idx="47147">
                  <c:v>23573.5</c:v>
                </c:pt>
                <c:pt idx="47148">
                  <c:v>23574</c:v>
                </c:pt>
                <c:pt idx="47149">
                  <c:v>23574.5</c:v>
                </c:pt>
                <c:pt idx="47150">
                  <c:v>23575</c:v>
                </c:pt>
                <c:pt idx="47151">
                  <c:v>23575.5</c:v>
                </c:pt>
                <c:pt idx="47152">
                  <c:v>23576</c:v>
                </c:pt>
                <c:pt idx="47153">
                  <c:v>23576.5</c:v>
                </c:pt>
                <c:pt idx="47154">
                  <c:v>23577</c:v>
                </c:pt>
                <c:pt idx="47155">
                  <c:v>23577.5</c:v>
                </c:pt>
                <c:pt idx="47156">
                  <c:v>23578</c:v>
                </c:pt>
                <c:pt idx="47157">
                  <c:v>23578.5</c:v>
                </c:pt>
                <c:pt idx="47158">
                  <c:v>23579</c:v>
                </c:pt>
                <c:pt idx="47159">
                  <c:v>23579.5</c:v>
                </c:pt>
                <c:pt idx="47160">
                  <c:v>23580</c:v>
                </c:pt>
                <c:pt idx="47161">
                  <c:v>23580.5</c:v>
                </c:pt>
                <c:pt idx="47162">
                  <c:v>23581</c:v>
                </c:pt>
                <c:pt idx="47163">
                  <c:v>23581.5</c:v>
                </c:pt>
                <c:pt idx="47164">
                  <c:v>23582</c:v>
                </c:pt>
                <c:pt idx="47165">
                  <c:v>23582.5</c:v>
                </c:pt>
                <c:pt idx="47166">
                  <c:v>23583</c:v>
                </c:pt>
                <c:pt idx="47167">
                  <c:v>23583.5</c:v>
                </c:pt>
                <c:pt idx="47168">
                  <c:v>23584</c:v>
                </c:pt>
                <c:pt idx="47169">
                  <c:v>23584.5</c:v>
                </c:pt>
                <c:pt idx="47170">
                  <c:v>23585</c:v>
                </c:pt>
                <c:pt idx="47171">
                  <c:v>23585.5</c:v>
                </c:pt>
                <c:pt idx="47172">
                  <c:v>23586</c:v>
                </c:pt>
                <c:pt idx="47173">
                  <c:v>23586.5</c:v>
                </c:pt>
                <c:pt idx="47174">
                  <c:v>23587</c:v>
                </c:pt>
                <c:pt idx="47175">
                  <c:v>23587.5</c:v>
                </c:pt>
                <c:pt idx="47176">
                  <c:v>23588</c:v>
                </c:pt>
                <c:pt idx="47177">
                  <c:v>23588.5</c:v>
                </c:pt>
                <c:pt idx="47178">
                  <c:v>23589</c:v>
                </c:pt>
                <c:pt idx="47179">
                  <c:v>23589.5</c:v>
                </c:pt>
                <c:pt idx="47180">
                  <c:v>23590</c:v>
                </c:pt>
                <c:pt idx="47181">
                  <c:v>23590.5</c:v>
                </c:pt>
                <c:pt idx="47182">
                  <c:v>23591</c:v>
                </c:pt>
                <c:pt idx="47183">
                  <c:v>23591.5</c:v>
                </c:pt>
                <c:pt idx="47184">
                  <c:v>23592</c:v>
                </c:pt>
                <c:pt idx="47185">
                  <c:v>23592.5</c:v>
                </c:pt>
                <c:pt idx="47186">
                  <c:v>23593</c:v>
                </c:pt>
                <c:pt idx="47187">
                  <c:v>23593.5</c:v>
                </c:pt>
                <c:pt idx="47188">
                  <c:v>23594</c:v>
                </c:pt>
                <c:pt idx="47189">
                  <c:v>23594.5</c:v>
                </c:pt>
                <c:pt idx="47190">
                  <c:v>23595</c:v>
                </c:pt>
                <c:pt idx="47191">
                  <c:v>23595.5</c:v>
                </c:pt>
                <c:pt idx="47192">
                  <c:v>23596</c:v>
                </c:pt>
                <c:pt idx="47193">
                  <c:v>23596.5</c:v>
                </c:pt>
                <c:pt idx="47194">
                  <c:v>23597</c:v>
                </c:pt>
                <c:pt idx="47195">
                  <c:v>23597.5</c:v>
                </c:pt>
                <c:pt idx="47196">
                  <c:v>23598</c:v>
                </c:pt>
                <c:pt idx="47197">
                  <c:v>23598.5</c:v>
                </c:pt>
                <c:pt idx="47198">
                  <c:v>23599</c:v>
                </c:pt>
                <c:pt idx="47199">
                  <c:v>23599.5</c:v>
                </c:pt>
                <c:pt idx="47200">
                  <c:v>23600</c:v>
                </c:pt>
                <c:pt idx="47201">
                  <c:v>23600.5</c:v>
                </c:pt>
                <c:pt idx="47202">
                  <c:v>23601</c:v>
                </c:pt>
                <c:pt idx="47203">
                  <c:v>23601.5</c:v>
                </c:pt>
                <c:pt idx="47204">
                  <c:v>23602</c:v>
                </c:pt>
                <c:pt idx="47205">
                  <c:v>23602.5</c:v>
                </c:pt>
                <c:pt idx="47206">
                  <c:v>23603</c:v>
                </c:pt>
                <c:pt idx="47207">
                  <c:v>23603.5</c:v>
                </c:pt>
                <c:pt idx="47208">
                  <c:v>23604</c:v>
                </c:pt>
                <c:pt idx="47209">
                  <c:v>23604.5</c:v>
                </c:pt>
                <c:pt idx="47210">
                  <c:v>23605</c:v>
                </c:pt>
                <c:pt idx="47211">
                  <c:v>23605.5</c:v>
                </c:pt>
                <c:pt idx="47212">
                  <c:v>23606</c:v>
                </c:pt>
                <c:pt idx="47213">
                  <c:v>23606.5</c:v>
                </c:pt>
                <c:pt idx="47214">
                  <c:v>23607</c:v>
                </c:pt>
                <c:pt idx="47215">
                  <c:v>23607.5</c:v>
                </c:pt>
                <c:pt idx="47216">
                  <c:v>23608</c:v>
                </c:pt>
                <c:pt idx="47217">
                  <c:v>23608.5</c:v>
                </c:pt>
                <c:pt idx="47218">
                  <c:v>23609</c:v>
                </c:pt>
                <c:pt idx="47219">
                  <c:v>23609.5</c:v>
                </c:pt>
                <c:pt idx="47220">
                  <c:v>23610</c:v>
                </c:pt>
                <c:pt idx="47221">
                  <c:v>23610.5</c:v>
                </c:pt>
                <c:pt idx="47222">
                  <c:v>23611</c:v>
                </c:pt>
                <c:pt idx="47223">
                  <c:v>23611.5</c:v>
                </c:pt>
                <c:pt idx="47224">
                  <c:v>23612</c:v>
                </c:pt>
                <c:pt idx="47225">
                  <c:v>23612.5</c:v>
                </c:pt>
                <c:pt idx="47226">
                  <c:v>23613</c:v>
                </c:pt>
                <c:pt idx="47227">
                  <c:v>23613.5</c:v>
                </c:pt>
                <c:pt idx="47228">
                  <c:v>23614</c:v>
                </c:pt>
                <c:pt idx="47229">
                  <c:v>23614.5</c:v>
                </c:pt>
                <c:pt idx="47230">
                  <c:v>23615</c:v>
                </c:pt>
                <c:pt idx="47231">
                  <c:v>23615.5</c:v>
                </c:pt>
                <c:pt idx="47232">
                  <c:v>23616</c:v>
                </c:pt>
                <c:pt idx="47233">
                  <c:v>23616.5</c:v>
                </c:pt>
                <c:pt idx="47234">
                  <c:v>23617</c:v>
                </c:pt>
                <c:pt idx="47235">
                  <c:v>23617.5</c:v>
                </c:pt>
                <c:pt idx="47236">
                  <c:v>23618</c:v>
                </c:pt>
                <c:pt idx="47237">
                  <c:v>23618.5</c:v>
                </c:pt>
                <c:pt idx="47238">
                  <c:v>23619</c:v>
                </c:pt>
                <c:pt idx="47239">
                  <c:v>23619.5</c:v>
                </c:pt>
                <c:pt idx="47240">
                  <c:v>23620</c:v>
                </c:pt>
                <c:pt idx="47241">
                  <c:v>23620.5</c:v>
                </c:pt>
                <c:pt idx="47242">
                  <c:v>23621</c:v>
                </c:pt>
                <c:pt idx="47243">
                  <c:v>23621.5</c:v>
                </c:pt>
                <c:pt idx="47244">
                  <c:v>23622</c:v>
                </c:pt>
                <c:pt idx="47245">
                  <c:v>23622.5</c:v>
                </c:pt>
                <c:pt idx="47246">
                  <c:v>23623</c:v>
                </c:pt>
                <c:pt idx="47247">
                  <c:v>23623.5</c:v>
                </c:pt>
                <c:pt idx="47248">
                  <c:v>23624</c:v>
                </c:pt>
                <c:pt idx="47249">
                  <c:v>23624.5</c:v>
                </c:pt>
                <c:pt idx="47250">
                  <c:v>23625</c:v>
                </c:pt>
                <c:pt idx="47251">
                  <c:v>23625.5</c:v>
                </c:pt>
                <c:pt idx="47252">
                  <c:v>23626</c:v>
                </c:pt>
                <c:pt idx="47253">
                  <c:v>23626.5</c:v>
                </c:pt>
                <c:pt idx="47254">
                  <c:v>23627</c:v>
                </c:pt>
                <c:pt idx="47255">
                  <c:v>23627.5</c:v>
                </c:pt>
                <c:pt idx="47256">
                  <c:v>23628</c:v>
                </c:pt>
                <c:pt idx="47257">
                  <c:v>23628.5</c:v>
                </c:pt>
                <c:pt idx="47258">
                  <c:v>23629</c:v>
                </c:pt>
                <c:pt idx="47259">
                  <c:v>23629.5</c:v>
                </c:pt>
                <c:pt idx="47260">
                  <c:v>23630</c:v>
                </c:pt>
                <c:pt idx="47261">
                  <c:v>23630.5</c:v>
                </c:pt>
                <c:pt idx="47262">
                  <c:v>23631</c:v>
                </c:pt>
                <c:pt idx="47263">
                  <c:v>23631.5</c:v>
                </c:pt>
                <c:pt idx="47264">
                  <c:v>23632</c:v>
                </c:pt>
                <c:pt idx="47265">
                  <c:v>23632.5</c:v>
                </c:pt>
                <c:pt idx="47266">
                  <c:v>23633</c:v>
                </c:pt>
                <c:pt idx="47267">
                  <c:v>23633.5</c:v>
                </c:pt>
                <c:pt idx="47268">
                  <c:v>23634</c:v>
                </c:pt>
                <c:pt idx="47269">
                  <c:v>23634.5</c:v>
                </c:pt>
                <c:pt idx="47270">
                  <c:v>23635</c:v>
                </c:pt>
                <c:pt idx="47271">
                  <c:v>23635.5</c:v>
                </c:pt>
                <c:pt idx="47272">
                  <c:v>23636</c:v>
                </c:pt>
                <c:pt idx="47273">
                  <c:v>23636.5</c:v>
                </c:pt>
                <c:pt idx="47274">
                  <c:v>23637</c:v>
                </c:pt>
                <c:pt idx="47275">
                  <c:v>23637.5</c:v>
                </c:pt>
                <c:pt idx="47276">
                  <c:v>23638</c:v>
                </c:pt>
                <c:pt idx="47277">
                  <c:v>23638.5</c:v>
                </c:pt>
                <c:pt idx="47278">
                  <c:v>23639</c:v>
                </c:pt>
                <c:pt idx="47279">
                  <c:v>23639.5</c:v>
                </c:pt>
                <c:pt idx="47280">
                  <c:v>23640</c:v>
                </c:pt>
                <c:pt idx="47281">
                  <c:v>23640.5</c:v>
                </c:pt>
                <c:pt idx="47282">
                  <c:v>23641</c:v>
                </c:pt>
                <c:pt idx="47283">
                  <c:v>23641.5</c:v>
                </c:pt>
                <c:pt idx="47284">
                  <c:v>23642</c:v>
                </c:pt>
                <c:pt idx="47285">
                  <c:v>23642.5</c:v>
                </c:pt>
                <c:pt idx="47286">
                  <c:v>23643</c:v>
                </c:pt>
                <c:pt idx="47287">
                  <c:v>23643.5</c:v>
                </c:pt>
                <c:pt idx="47288">
                  <c:v>23644</c:v>
                </c:pt>
                <c:pt idx="47289">
                  <c:v>23644.5</c:v>
                </c:pt>
                <c:pt idx="47290">
                  <c:v>23645</c:v>
                </c:pt>
                <c:pt idx="47291">
                  <c:v>23645.5</c:v>
                </c:pt>
                <c:pt idx="47292">
                  <c:v>23646</c:v>
                </c:pt>
                <c:pt idx="47293">
                  <c:v>23646.5</c:v>
                </c:pt>
                <c:pt idx="47294">
                  <c:v>23647</c:v>
                </c:pt>
                <c:pt idx="47295">
                  <c:v>23647.5</c:v>
                </c:pt>
                <c:pt idx="47296">
                  <c:v>23648</c:v>
                </c:pt>
                <c:pt idx="47297">
                  <c:v>23648.5</c:v>
                </c:pt>
                <c:pt idx="47298">
                  <c:v>23649</c:v>
                </c:pt>
                <c:pt idx="47299">
                  <c:v>23649.5</c:v>
                </c:pt>
                <c:pt idx="47300">
                  <c:v>23650</c:v>
                </c:pt>
                <c:pt idx="47301">
                  <c:v>23650.5</c:v>
                </c:pt>
                <c:pt idx="47302">
                  <c:v>23651</c:v>
                </c:pt>
                <c:pt idx="47303">
                  <c:v>23651.5</c:v>
                </c:pt>
                <c:pt idx="47304">
                  <c:v>23652</c:v>
                </c:pt>
                <c:pt idx="47305">
                  <c:v>23652.5</c:v>
                </c:pt>
                <c:pt idx="47306">
                  <c:v>23653</c:v>
                </c:pt>
                <c:pt idx="47307">
                  <c:v>23653.5</c:v>
                </c:pt>
                <c:pt idx="47308">
                  <c:v>23654</c:v>
                </c:pt>
                <c:pt idx="47309">
                  <c:v>23654.5</c:v>
                </c:pt>
                <c:pt idx="47310">
                  <c:v>23655</c:v>
                </c:pt>
                <c:pt idx="47311">
                  <c:v>23655.5</c:v>
                </c:pt>
                <c:pt idx="47312">
                  <c:v>23656</c:v>
                </c:pt>
                <c:pt idx="47313">
                  <c:v>23656.5</c:v>
                </c:pt>
                <c:pt idx="47314">
                  <c:v>23657</c:v>
                </c:pt>
                <c:pt idx="47315">
                  <c:v>23657.5</c:v>
                </c:pt>
                <c:pt idx="47316">
                  <c:v>23658</c:v>
                </c:pt>
                <c:pt idx="47317">
                  <c:v>23658.5</c:v>
                </c:pt>
                <c:pt idx="47318">
                  <c:v>23659</c:v>
                </c:pt>
                <c:pt idx="47319">
                  <c:v>23659.5</c:v>
                </c:pt>
                <c:pt idx="47320">
                  <c:v>23660</c:v>
                </c:pt>
                <c:pt idx="47321">
                  <c:v>23660.5</c:v>
                </c:pt>
                <c:pt idx="47322">
                  <c:v>23661</c:v>
                </c:pt>
                <c:pt idx="47323">
                  <c:v>23661.5</c:v>
                </c:pt>
                <c:pt idx="47324">
                  <c:v>23662</c:v>
                </c:pt>
                <c:pt idx="47325">
                  <c:v>23662.5</c:v>
                </c:pt>
                <c:pt idx="47326">
                  <c:v>23663</c:v>
                </c:pt>
                <c:pt idx="47327">
                  <c:v>23663.5</c:v>
                </c:pt>
                <c:pt idx="47328">
                  <c:v>23664</c:v>
                </c:pt>
                <c:pt idx="47329">
                  <c:v>23664.5</c:v>
                </c:pt>
                <c:pt idx="47330">
                  <c:v>23665</c:v>
                </c:pt>
                <c:pt idx="47331">
                  <c:v>23665.5</c:v>
                </c:pt>
                <c:pt idx="47332">
                  <c:v>23666</c:v>
                </c:pt>
                <c:pt idx="47333">
                  <c:v>23666.5</c:v>
                </c:pt>
                <c:pt idx="47334">
                  <c:v>23667</c:v>
                </c:pt>
                <c:pt idx="47335">
                  <c:v>23667.5</c:v>
                </c:pt>
                <c:pt idx="47336">
                  <c:v>23668</c:v>
                </c:pt>
                <c:pt idx="47337">
                  <c:v>23668.5</c:v>
                </c:pt>
                <c:pt idx="47338">
                  <c:v>23669</c:v>
                </c:pt>
                <c:pt idx="47339">
                  <c:v>23669.5</c:v>
                </c:pt>
                <c:pt idx="47340">
                  <c:v>23670</c:v>
                </c:pt>
                <c:pt idx="47341">
                  <c:v>23670.5</c:v>
                </c:pt>
                <c:pt idx="47342">
                  <c:v>23671</c:v>
                </c:pt>
                <c:pt idx="47343">
                  <c:v>23671.5</c:v>
                </c:pt>
                <c:pt idx="47344">
                  <c:v>23672</c:v>
                </c:pt>
                <c:pt idx="47345">
                  <c:v>23672.5</c:v>
                </c:pt>
                <c:pt idx="47346">
                  <c:v>23673</c:v>
                </c:pt>
                <c:pt idx="47347">
                  <c:v>23673.5</c:v>
                </c:pt>
                <c:pt idx="47348">
                  <c:v>23674</c:v>
                </c:pt>
                <c:pt idx="47349">
                  <c:v>23674.5</c:v>
                </c:pt>
                <c:pt idx="47350">
                  <c:v>23675</c:v>
                </c:pt>
                <c:pt idx="47351">
                  <c:v>23675.5</c:v>
                </c:pt>
                <c:pt idx="47352">
                  <c:v>23676</c:v>
                </c:pt>
                <c:pt idx="47353">
                  <c:v>23676.5</c:v>
                </c:pt>
                <c:pt idx="47354">
                  <c:v>23677</c:v>
                </c:pt>
                <c:pt idx="47355">
                  <c:v>23677.5</c:v>
                </c:pt>
                <c:pt idx="47356">
                  <c:v>23678</c:v>
                </c:pt>
                <c:pt idx="47357">
                  <c:v>23678.5</c:v>
                </c:pt>
                <c:pt idx="47358">
                  <c:v>23679</c:v>
                </c:pt>
                <c:pt idx="47359">
                  <c:v>23679.5</c:v>
                </c:pt>
                <c:pt idx="47360">
                  <c:v>23680</c:v>
                </c:pt>
                <c:pt idx="47361">
                  <c:v>23680.5</c:v>
                </c:pt>
                <c:pt idx="47362">
                  <c:v>23681</c:v>
                </c:pt>
                <c:pt idx="47363">
                  <c:v>23681.5</c:v>
                </c:pt>
                <c:pt idx="47364">
                  <c:v>23682</c:v>
                </c:pt>
                <c:pt idx="47365">
                  <c:v>23682.5</c:v>
                </c:pt>
                <c:pt idx="47366">
                  <c:v>23683</c:v>
                </c:pt>
                <c:pt idx="47367">
                  <c:v>23683.5</c:v>
                </c:pt>
                <c:pt idx="47368">
                  <c:v>23684</c:v>
                </c:pt>
                <c:pt idx="47369">
                  <c:v>23684.5</c:v>
                </c:pt>
                <c:pt idx="47370">
                  <c:v>23685</c:v>
                </c:pt>
                <c:pt idx="47371">
                  <c:v>23685.5</c:v>
                </c:pt>
                <c:pt idx="47372">
                  <c:v>23686</c:v>
                </c:pt>
                <c:pt idx="47373">
                  <c:v>23686.5</c:v>
                </c:pt>
                <c:pt idx="47374">
                  <c:v>23687</c:v>
                </c:pt>
                <c:pt idx="47375">
                  <c:v>23687.5</c:v>
                </c:pt>
                <c:pt idx="47376">
                  <c:v>23688</c:v>
                </c:pt>
                <c:pt idx="47377">
                  <c:v>23688.5</c:v>
                </c:pt>
                <c:pt idx="47378">
                  <c:v>23689</c:v>
                </c:pt>
                <c:pt idx="47379">
                  <c:v>23689.5</c:v>
                </c:pt>
                <c:pt idx="47380">
                  <c:v>23690</c:v>
                </c:pt>
                <c:pt idx="47381">
                  <c:v>23690.5</c:v>
                </c:pt>
                <c:pt idx="47382">
                  <c:v>23691</c:v>
                </c:pt>
                <c:pt idx="47383">
                  <c:v>23691.5</c:v>
                </c:pt>
                <c:pt idx="47384">
                  <c:v>23692</c:v>
                </c:pt>
                <c:pt idx="47385">
                  <c:v>23692.5</c:v>
                </c:pt>
                <c:pt idx="47386">
                  <c:v>23693</c:v>
                </c:pt>
                <c:pt idx="47387">
                  <c:v>23693.5</c:v>
                </c:pt>
                <c:pt idx="47388">
                  <c:v>23694</c:v>
                </c:pt>
                <c:pt idx="47389">
                  <c:v>23694.5</c:v>
                </c:pt>
                <c:pt idx="47390">
                  <c:v>23695</c:v>
                </c:pt>
                <c:pt idx="47391">
                  <c:v>23695.5</c:v>
                </c:pt>
                <c:pt idx="47392">
                  <c:v>23696</c:v>
                </c:pt>
                <c:pt idx="47393">
                  <c:v>23696.5</c:v>
                </c:pt>
                <c:pt idx="47394">
                  <c:v>23697</c:v>
                </c:pt>
                <c:pt idx="47395">
                  <c:v>23697.5</c:v>
                </c:pt>
                <c:pt idx="47396">
                  <c:v>23698</c:v>
                </c:pt>
                <c:pt idx="47397">
                  <c:v>23698.5</c:v>
                </c:pt>
                <c:pt idx="47398">
                  <c:v>23699</c:v>
                </c:pt>
                <c:pt idx="47399">
                  <c:v>23699.5</c:v>
                </c:pt>
                <c:pt idx="47400">
                  <c:v>23700</c:v>
                </c:pt>
                <c:pt idx="47401">
                  <c:v>23700.5</c:v>
                </c:pt>
                <c:pt idx="47402">
                  <c:v>23701</c:v>
                </c:pt>
                <c:pt idx="47403">
                  <c:v>23701.5</c:v>
                </c:pt>
                <c:pt idx="47404">
                  <c:v>23702</c:v>
                </c:pt>
                <c:pt idx="47405">
                  <c:v>23702.5</c:v>
                </c:pt>
                <c:pt idx="47406">
                  <c:v>23703</c:v>
                </c:pt>
                <c:pt idx="47407">
                  <c:v>23703.5</c:v>
                </c:pt>
                <c:pt idx="47408">
                  <c:v>23704</c:v>
                </c:pt>
                <c:pt idx="47409">
                  <c:v>23704.5</c:v>
                </c:pt>
                <c:pt idx="47410">
                  <c:v>23705</c:v>
                </c:pt>
                <c:pt idx="47411">
                  <c:v>23705.5</c:v>
                </c:pt>
                <c:pt idx="47412">
                  <c:v>23706</c:v>
                </c:pt>
                <c:pt idx="47413">
                  <c:v>23706.5</c:v>
                </c:pt>
                <c:pt idx="47414">
                  <c:v>23707</c:v>
                </c:pt>
                <c:pt idx="47415">
                  <c:v>23707.5</c:v>
                </c:pt>
                <c:pt idx="47416">
                  <c:v>23708</c:v>
                </c:pt>
                <c:pt idx="47417">
                  <c:v>23708.5</c:v>
                </c:pt>
                <c:pt idx="47418">
                  <c:v>23709</c:v>
                </c:pt>
                <c:pt idx="47419">
                  <c:v>23709.5</c:v>
                </c:pt>
                <c:pt idx="47420">
                  <c:v>23710</c:v>
                </c:pt>
                <c:pt idx="47421">
                  <c:v>23710.5</c:v>
                </c:pt>
                <c:pt idx="47422">
                  <c:v>23711</c:v>
                </c:pt>
                <c:pt idx="47423">
                  <c:v>23711.5</c:v>
                </c:pt>
                <c:pt idx="47424">
                  <c:v>23712</c:v>
                </c:pt>
                <c:pt idx="47425">
                  <c:v>23712.5</c:v>
                </c:pt>
                <c:pt idx="47426">
                  <c:v>23713</c:v>
                </c:pt>
                <c:pt idx="47427">
                  <c:v>23713.5</c:v>
                </c:pt>
                <c:pt idx="47428">
                  <c:v>23714</c:v>
                </c:pt>
                <c:pt idx="47429">
                  <c:v>23714.5</c:v>
                </c:pt>
                <c:pt idx="47430">
                  <c:v>23715</c:v>
                </c:pt>
                <c:pt idx="47431">
                  <c:v>23715.5</c:v>
                </c:pt>
                <c:pt idx="47432">
                  <c:v>23716</c:v>
                </c:pt>
                <c:pt idx="47433">
                  <c:v>23716.5</c:v>
                </c:pt>
                <c:pt idx="47434">
                  <c:v>23717</c:v>
                </c:pt>
                <c:pt idx="47435">
                  <c:v>23717.5</c:v>
                </c:pt>
                <c:pt idx="47436">
                  <c:v>23718</c:v>
                </c:pt>
                <c:pt idx="47437">
                  <c:v>23718.5</c:v>
                </c:pt>
                <c:pt idx="47438">
                  <c:v>23719</c:v>
                </c:pt>
                <c:pt idx="47439">
                  <c:v>23719.5</c:v>
                </c:pt>
                <c:pt idx="47440">
                  <c:v>23720</c:v>
                </c:pt>
                <c:pt idx="47441">
                  <c:v>23720.5</c:v>
                </c:pt>
                <c:pt idx="47442">
                  <c:v>23721</c:v>
                </c:pt>
                <c:pt idx="47443">
                  <c:v>23721.5</c:v>
                </c:pt>
                <c:pt idx="47444">
                  <c:v>23722</c:v>
                </c:pt>
                <c:pt idx="47445">
                  <c:v>23722.5</c:v>
                </c:pt>
                <c:pt idx="47446">
                  <c:v>23723</c:v>
                </c:pt>
                <c:pt idx="47447">
                  <c:v>23723.5</c:v>
                </c:pt>
                <c:pt idx="47448">
                  <c:v>23724</c:v>
                </c:pt>
                <c:pt idx="47449">
                  <c:v>23724.5</c:v>
                </c:pt>
                <c:pt idx="47450">
                  <c:v>23725</c:v>
                </c:pt>
                <c:pt idx="47451">
                  <c:v>23725.5</c:v>
                </c:pt>
                <c:pt idx="47452">
                  <c:v>23726</c:v>
                </c:pt>
                <c:pt idx="47453">
                  <c:v>23726.5</c:v>
                </c:pt>
                <c:pt idx="47454">
                  <c:v>23727</c:v>
                </c:pt>
                <c:pt idx="47455">
                  <c:v>23727.5</c:v>
                </c:pt>
                <c:pt idx="47456">
                  <c:v>23728</c:v>
                </c:pt>
                <c:pt idx="47457">
                  <c:v>23728.5</c:v>
                </c:pt>
                <c:pt idx="47458">
                  <c:v>23729</c:v>
                </c:pt>
                <c:pt idx="47459">
                  <c:v>23729.5</c:v>
                </c:pt>
                <c:pt idx="47460">
                  <c:v>23730</c:v>
                </c:pt>
                <c:pt idx="47461">
                  <c:v>23730.5</c:v>
                </c:pt>
                <c:pt idx="47462">
                  <c:v>23731</c:v>
                </c:pt>
                <c:pt idx="47463">
                  <c:v>23731.5</c:v>
                </c:pt>
                <c:pt idx="47464">
                  <c:v>23732</c:v>
                </c:pt>
                <c:pt idx="47465">
                  <c:v>23732.5</c:v>
                </c:pt>
                <c:pt idx="47466">
                  <c:v>23733</c:v>
                </c:pt>
                <c:pt idx="47467">
                  <c:v>23733.5</c:v>
                </c:pt>
                <c:pt idx="47468">
                  <c:v>23734</c:v>
                </c:pt>
                <c:pt idx="47469">
                  <c:v>23734.5</c:v>
                </c:pt>
                <c:pt idx="47470">
                  <c:v>23735</c:v>
                </c:pt>
                <c:pt idx="47471">
                  <c:v>23735.5</c:v>
                </c:pt>
                <c:pt idx="47472">
                  <c:v>23736</c:v>
                </c:pt>
                <c:pt idx="47473">
                  <c:v>23736.5</c:v>
                </c:pt>
                <c:pt idx="47474">
                  <c:v>23737</c:v>
                </c:pt>
                <c:pt idx="47475">
                  <c:v>23737.5</c:v>
                </c:pt>
                <c:pt idx="47476">
                  <c:v>23738</c:v>
                </c:pt>
                <c:pt idx="47477">
                  <c:v>23738.5</c:v>
                </c:pt>
                <c:pt idx="47478">
                  <c:v>23739</c:v>
                </c:pt>
                <c:pt idx="47479">
                  <c:v>23739.5</c:v>
                </c:pt>
                <c:pt idx="47480">
                  <c:v>23740</c:v>
                </c:pt>
                <c:pt idx="47481">
                  <c:v>23740.5</c:v>
                </c:pt>
                <c:pt idx="47482">
                  <c:v>23741</c:v>
                </c:pt>
                <c:pt idx="47483">
                  <c:v>23741.5</c:v>
                </c:pt>
                <c:pt idx="47484">
                  <c:v>23742</c:v>
                </c:pt>
                <c:pt idx="47485">
                  <c:v>23742.5</c:v>
                </c:pt>
                <c:pt idx="47486">
                  <c:v>23743</c:v>
                </c:pt>
                <c:pt idx="47487">
                  <c:v>23743.5</c:v>
                </c:pt>
                <c:pt idx="47488">
                  <c:v>23744</c:v>
                </c:pt>
                <c:pt idx="47489">
                  <c:v>23744.5</c:v>
                </c:pt>
                <c:pt idx="47490">
                  <c:v>23745</c:v>
                </c:pt>
                <c:pt idx="47491">
                  <c:v>23745.5</c:v>
                </c:pt>
                <c:pt idx="47492">
                  <c:v>23746</c:v>
                </c:pt>
                <c:pt idx="47493">
                  <c:v>23746.5</c:v>
                </c:pt>
                <c:pt idx="47494">
                  <c:v>23747</c:v>
                </c:pt>
                <c:pt idx="47495">
                  <c:v>23747.5</c:v>
                </c:pt>
                <c:pt idx="47496">
                  <c:v>23748</c:v>
                </c:pt>
                <c:pt idx="47497">
                  <c:v>23748.5</c:v>
                </c:pt>
                <c:pt idx="47498">
                  <c:v>23749</c:v>
                </c:pt>
                <c:pt idx="47499">
                  <c:v>23749.5</c:v>
                </c:pt>
                <c:pt idx="47500">
                  <c:v>23750</c:v>
                </c:pt>
                <c:pt idx="47501">
                  <c:v>23750.5</c:v>
                </c:pt>
                <c:pt idx="47502">
                  <c:v>23751</c:v>
                </c:pt>
                <c:pt idx="47503">
                  <c:v>23751.5</c:v>
                </c:pt>
                <c:pt idx="47504">
                  <c:v>23752</c:v>
                </c:pt>
                <c:pt idx="47505">
                  <c:v>23752.5</c:v>
                </c:pt>
                <c:pt idx="47506">
                  <c:v>23753</c:v>
                </c:pt>
                <c:pt idx="47507">
                  <c:v>23753.5</c:v>
                </c:pt>
                <c:pt idx="47508">
                  <c:v>23754</c:v>
                </c:pt>
                <c:pt idx="47509">
                  <c:v>23754.5</c:v>
                </c:pt>
                <c:pt idx="47510">
                  <c:v>23755</c:v>
                </c:pt>
                <c:pt idx="47511">
                  <c:v>23755.5</c:v>
                </c:pt>
                <c:pt idx="47512">
                  <c:v>23756</c:v>
                </c:pt>
                <c:pt idx="47513">
                  <c:v>23756.5</c:v>
                </c:pt>
                <c:pt idx="47514">
                  <c:v>23757</c:v>
                </c:pt>
                <c:pt idx="47515">
                  <c:v>23757.5</c:v>
                </c:pt>
                <c:pt idx="47516">
                  <c:v>23758</c:v>
                </c:pt>
                <c:pt idx="47517">
                  <c:v>23758.5</c:v>
                </c:pt>
                <c:pt idx="47518">
                  <c:v>23759</c:v>
                </c:pt>
                <c:pt idx="47519">
                  <c:v>23759.5</c:v>
                </c:pt>
                <c:pt idx="47520">
                  <c:v>23760</c:v>
                </c:pt>
                <c:pt idx="47521">
                  <c:v>23760.5</c:v>
                </c:pt>
                <c:pt idx="47522">
                  <c:v>23761</c:v>
                </c:pt>
                <c:pt idx="47523">
                  <c:v>23761.5</c:v>
                </c:pt>
                <c:pt idx="47524">
                  <c:v>23762</c:v>
                </c:pt>
                <c:pt idx="47525">
                  <c:v>23762.5</c:v>
                </c:pt>
                <c:pt idx="47526">
                  <c:v>23763</c:v>
                </c:pt>
                <c:pt idx="47527">
                  <c:v>23763.5</c:v>
                </c:pt>
                <c:pt idx="47528">
                  <c:v>23764</c:v>
                </c:pt>
                <c:pt idx="47529">
                  <c:v>23764.5</c:v>
                </c:pt>
                <c:pt idx="47530">
                  <c:v>23765</c:v>
                </c:pt>
                <c:pt idx="47531">
                  <c:v>23765.5</c:v>
                </c:pt>
                <c:pt idx="47532">
                  <c:v>23766</c:v>
                </c:pt>
                <c:pt idx="47533">
                  <c:v>23766.5</c:v>
                </c:pt>
                <c:pt idx="47534">
                  <c:v>23767</c:v>
                </c:pt>
                <c:pt idx="47535">
                  <c:v>23767.5</c:v>
                </c:pt>
                <c:pt idx="47536">
                  <c:v>23768</c:v>
                </c:pt>
                <c:pt idx="47537">
                  <c:v>23768.5</c:v>
                </c:pt>
                <c:pt idx="47538">
                  <c:v>23769</c:v>
                </c:pt>
                <c:pt idx="47539">
                  <c:v>23769.5</c:v>
                </c:pt>
                <c:pt idx="47540">
                  <c:v>23770</c:v>
                </c:pt>
                <c:pt idx="47541">
                  <c:v>23770.5</c:v>
                </c:pt>
                <c:pt idx="47542">
                  <c:v>23771</c:v>
                </c:pt>
                <c:pt idx="47543">
                  <c:v>23771.5</c:v>
                </c:pt>
                <c:pt idx="47544">
                  <c:v>23772</c:v>
                </c:pt>
                <c:pt idx="47545">
                  <c:v>23772.5</c:v>
                </c:pt>
                <c:pt idx="47546">
                  <c:v>23773</c:v>
                </c:pt>
                <c:pt idx="47547">
                  <c:v>23773.5</c:v>
                </c:pt>
                <c:pt idx="47548">
                  <c:v>23774</c:v>
                </c:pt>
                <c:pt idx="47549">
                  <c:v>23774.5</c:v>
                </c:pt>
                <c:pt idx="47550">
                  <c:v>23775</c:v>
                </c:pt>
                <c:pt idx="47551">
                  <c:v>23775.5</c:v>
                </c:pt>
                <c:pt idx="47552">
                  <c:v>23776</c:v>
                </c:pt>
                <c:pt idx="47553">
                  <c:v>23776.5</c:v>
                </c:pt>
                <c:pt idx="47554">
                  <c:v>23777</c:v>
                </c:pt>
                <c:pt idx="47555">
                  <c:v>23777.5</c:v>
                </c:pt>
                <c:pt idx="47556">
                  <c:v>23778</c:v>
                </c:pt>
                <c:pt idx="47557">
                  <c:v>23778.5</c:v>
                </c:pt>
                <c:pt idx="47558">
                  <c:v>23779</c:v>
                </c:pt>
                <c:pt idx="47559">
                  <c:v>23779.5</c:v>
                </c:pt>
                <c:pt idx="47560">
                  <c:v>23780</c:v>
                </c:pt>
                <c:pt idx="47561">
                  <c:v>23780.5</c:v>
                </c:pt>
                <c:pt idx="47562">
                  <c:v>23781</c:v>
                </c:pt>
                <c:pt idx="47563">
                  <c:v>23781.5</c:v>
                </c:pt>
                <c:pt idx="47564">
                  <c:v>23782</c:v>
                </c:pt>
                <c:pt idx="47565">
                  <c:v>23782.5</c:v>
                </c:pt>
                <c:pt idx="47566">
                  <c:v>23783</c:v>
                </c:pt>
                <c:pt idx="47567">
                  <c:v>23783.5</c:v>
                </c:pt>
                <c:pt idx="47568">
                  <c:v>23784</c:v>
                </c:pt>
                <c:pt idx="47569">
                  <c:v>23784.5</c:v>
                </c:pt>
                <c:pt idx="47570">
                  <c:v>23785</c:v>
                </c:pt>
                <c:pt idx="47571">
                  <c:v>23785.5</c:v>
                </c:pt>
                <c:pt idx="47572">
                  <c:v>23786</c:v>
                </c:pt>
                <c:pt idx="47573">
                  <c:v>23786.5</c:v>
                </c:pt>
                <c:pt idx="47574">
                  <c:v>23787</c:v>
                </c:pt>
                <c:pt idx="47575">
                  <c:v>23787.5</c:v>
                </c:pt>
                <c:pt idx="47576">
                  <c:v>23788</c:v>
                </c:pt>
                <c:pt idx="47577">
                  <c:v>23788.5</c:v>
                </c:pt>
                <c:pt idx="47578">
                  <c:v>23789</c:v>
                </c:pt>
                <c:pt idx="47579">
                  <c:v>23789.5</c:v>
                </c:pt>
                <c:pt idx="47580">
                  <c:v>23790</c:v>
                </c:pt>
                <c:pt idx="47581">
                  <c:v>23790.5</c:v>
                </c:pt>
                <c:pt idx="47582">
                  <c:v>23791</c:v>
                </c:pt>
                <c:pt idx="47583">
                  <c:v>23791.5</c:v>
                </c:pt>
                <c:pt idx="47584">
                  <c:v>23792</c:v>
                </c:pt>
                <c:pt idx="47585">
                  <c:v>23792.5</c:v>
                </c:pt>
                <c:pt idx="47586">
                  <c:v>23793</c:v>
                </c:pt>
                <c:pt idx="47587">
                  <c:v>23793.5</c:v>
                </c:pt>
                <c:pt idx="47588">
                  <c:v>23794</c:v>
                </c:pt>
                <c:pt idx="47589">
                  <c:v>23794.5</c:v>
                </c:pt>
                <c:pt idx="47590">
                  <c:v>23795</c:v>
                </c:pt>
                <c:pt idx="47591">
                  <c:v>23795.5</c:v>
                </c:pt>
                <c:pt idx="47592">
                  <c:v>23796</c:v>
                </c:pt>
                <c:pt idx="47593">
                  <c:v>23796.5</c:v>
                </c:pt>
                <c:pt idx="47594">
                  <c:v>23797</c:v>
                </c:pt>
                <c:pt idx="47595">
                  <c:v>23797.5</c:v>
                </c:pt>
                <c:pt idx="47596">
                  <c:v>23798</c:v>
                </c:pt>
                <c:pt idx="47597">
                  <c:v>23798.5</c:v>
                </c:pt>
                <c:pt idx="47598">
                  <c:v>23799</c:v>
                </c:pt>
                <c:pt idx="47599">
                  <c:v>23799.5</c:v>
                </c:pt>
                <c:pt idx="47600">
                  <c:v>23800</c:v>
                </c:pt>
                <c:pt idx="47601">
                  <c:v>23800.5</c:v>
                </c:pt>
                <c:pt idx="47602">
                  <c:v>23801</c:v>
                </c:pt>
                <c:pt idx="47603">
                  <c:v>23801.5</c:v>
                </c:pt>
                <c:pt idx="47604">
                  <c:v>23802</c:v>
                </c:pt>
                <c:pt idx="47605">
                  <c:v>23802.5</c:v>
                </c:pt>
                <c:pt idx="47606">
                  <c:v>23803</c:v>
                </c:pt>
                <c:pt idx="47607">
                  <c:v>23803.5</c:v>
                </c:pt>
                <c:pt idx="47608">
                  <c:v>23804</c:v>
                </c:pt>
                <c:pt idx="47609">
                  <c:v>23804.5</c:v>
                </c:pt>
                <c:pt idx="47610">
                  <c:v>23805</c:v>
                </c:pt>
                <c:pt idx="47611">
                  <c:v>23805.5</c:v>
                </c:pt>
                <c:pt idx="47612">
                  <c:v>23806</c:v>
                </c:pt>
                <c:pt idx="47613">
                  <c:v>23806.5</c:v>
                </c:pt>
                <c:pt idx="47614">
                  <c:v>23807</c:v>
                </c:pt>
                <c:pt idx="47615">
                  <c:v>23807.5</c:v>
                </c:pt>
                <c:pt idx="47616">
                  <c:v>23808</c:v>
                </c:pt>
                <c:pt idx="47617">
                  <c:v>23808.5</c:v>
                </c:pt>
                <c:pt idx="47618">
                  <c:v>23809</c:v>
                </c:pt>
                <c:pt idx="47619">
                  <c:v>23809.5</c:v>
                </c:pt>
                <c:pt idx="47620">
                  <c:v>23810</c:v>
                </c:pt>
                <c:pt idx="47621">
                  <c:v>23810.5</c:v>
                </c:pt>
                <c:pt idx="47622">
                  <c:v>23811</c:v>
                </c:pt>
                <c:pt idx="47623">
                  <c:v>23811.5</c:v>
                </c:pt>
                <c:pt idx="47624">
                  <c:v>23812</c:v>
                </c:pt>
                <c:pt idx="47625">
                  <c:v>23812.5</c:v>
                </c:pt>
                <c:pt idx="47626">
                  <c:v>23813</c:v>
                </c:pt>
                <c:pt idx="47627">
                  <c:v>23813.5</c:v>
                </c:pt>
                <c:pt idx="47628">
                  <c:v>23814</c:v>
                </c:pt>
                <c:pt idx="47629">
                  <c:v>23814.5</c:v>
                </c:pt>
                <c:pt idx="47630">
                  <c:v>23815</c:v>
                </c:pt>
                <c:pt idx="47631">
                  <c:v>23815.5</c:v>
                </c:pt>
                <c:pt idx="47632">
                  <c:v>23816</c:v>
                </c:pt>
                <c:pt idx="47633">
                  <c:v>23816.5</c:v>
                </c:pt>
                <c:pt idx="47634">
                  <c:v>23817</c:v>
                </c:pt>
                <c:pt idx="47635">
                  <c:v>23817.5</c:v>
                </c:pt>
                <c:pt idx="47636">
                  <c:v>23818</c:v>
                </c:pt>
                <c:pt idx="47637">
                  <c:v>23818.5</c:v>
                </c:pt>
                <c:pt idx="47638">
                  <c:v>23819</c:v>
                </c:pt>
                <c:pt idx="47639">
                  <c:v>23819.5</c:v>
                </c:pt>
                <c:pt idx="47640">
                  <c:v>23820</c:v>
                </c:pt>
                <c:pt idx="47641">
                  <c:v>23820.5</c:v>
                </c:pt>
                <c:pt idx="47642">
                  <c:v>23821</c:v>
                </c:pt>
                <c:pt idx="47643">
                  <c:v>23821.5</c:v>
                </c:pt>
                <c:pt idx="47644">
                  <c:v>23822</c:v>
                </c:pt>
                <c:pt idx="47645">
                  <c:v>23822.5</c:v>
                </c:pt>
                <c:pt idx="47646">
                  <c:v>23823</c:v>
                </c:pt>
                <c:pt idx="47647">
                  <c:v>23823.5</c:v>
                </c:pt>
                <c:pt idx="47648">
                  <c:v>23824</c:v>
                </c:pt>
                <c:pt idx="47649">
                  <c:v>23824.5</c:v>
                </c:pt>
                <c:pt idx="47650">
                  <c:v>23825</c:v>
                </c:pt>
                <c:pt idx="47651">
                  <c:v>23825.5</c:v>
                </c:pt>
                <c:pt idx="47652">
                  <c:v>23826</c:v>
                </c:pt>
                <c:pt idx="47653">
                  <c:v>23826.5</c:v>
                </c:pt>
                <c:pt idx="47654">
                  <c:v>23827</c:v>
                </c:pt>
                <c:pt idx="47655">
                  <c:v>23827.5</c:v>
                </c:pt>
                <c:pt idx="47656">
                  <c:v>23828</c:v>
                </c:pt>
                <c:pt idx="47657">
                  <c:v>23828.5</c:v>
                </c:pt>
                <c:pt idx="47658">
                  <c:v>23829</c:v>
                </c:pt>
                <c:pt idx="47659">
                  <c:v>23829.5</c:v>
                </c:pt>
                <c:pt idx="47660">
                  <c:v>23830</c:v>
                </c:pt>
                <c:pt idx="47661">
                  <c:v>23830.5</c:v>
                </c:pt>
                <c:pt idx="47662">
                  <c:v>23831</c:v>
                </c:pt>
                <c:pt idx="47663">
                  <c:v>23831.5</c:v>
                </c:pt>
                <c:pt idx="47664">
                  <c:v>23832</c:v>
                </c:pt>
                <c:pt idx="47665">
                  <c:v>23832.5</c:v>
                </c:pt>
                <c:pt idx="47666">
                  <c:v>23833</c:v>
                </c:pt>
                <c:pt idx="47667">
                  <c:v>23833.5</c:v>
                </c:pt>
                <c:pt idx="47668">
                  <c:v>23834</c:v>
                </c:pt>
                <c:pt idx="47669">
                  <c:v>23834.5</c:v>
                </c:pt>
                <c:pt idx="47670">
                  <c:v>23835</c:v>
                </c:pt>
                <c:pt idx="47671">
                  <c:v>23835.5</c:v>
                </c:pt>
                <c:pt idx="47672">
                  <c:v>23836</c:v>
                </c:pt>
                <c:pt idx="47673">
                  <c:v>23836.5</c:v>
                </c:pt>
                <c:pt idx="47674">
                  <c:v>23837</c:v>
                </c:pt>
                <c:pt idx="47675">
                  <c:v>23837.5</c:v>
                </c:pt>
                <c:pt idx="47676">
                  <c:v>23838</c:v>
                </c:pt>
                <c:pt idx="47677">
                  <c:v>23838.5</c:v>
                </c:pt>
                <c:pt idx="47678">
                  <c:v>23839</c:v>
                </c:pt>
                <c:pt idx="47679">
                  <c:v>23839.5</c:v>
                </c:pt>
                <c:pt idx="47680">
                  <c:v>23840</c:v>
                </c:pt>
                <c:pt idx="47681">
                  <c:v>23840.5</c:v>
                </c:pt>
                <c:pt idx="47682">
                  <c:v>23841</c:v>
                </c:pt>
                <c:pt idx="47683">
                  <c:v>23841.5</c:v>
                </c:pt>
                <c:pt idx="47684">
                  <c:v>23842</c:v>
                </c:pt>
                <c:pt idx="47685">
                  <c:v>23842.5</c:v>
                </c:pt>
                <c:pt idx="47686">
                  <c:v>23843</c:v>
                </c:pt>
                <c:pt idx="47687">
                  <c:v>23843.5</c:v>
                </c:pt>
                <c:pt idx="47688">
                  <c:v>23844</c:v>
                </c:pt>
                <c:pt idx="47689">
                  <c:v>23844.5</c:v>
                </c:pt>
                <c:pt idx="47690">
                  <c:v>23845</c:v>
                </c:pt>
                <c:pt idx="47691">
                  <c:v>23845.5</c:v>
                </c:pt>
                <c:pt idx="47692">
                  <c:v>23846</c:v>
                </c:pt>
                <c:pt idx="47693">
                  <c:v>23846.5</c:v>
                </c:pt>
                <c:pt idx="47694">
                  <c:v>23847</c:v>
                </c:pt>
                <c:pt idx="47695">
                  <c:v>23847.5</c:v>
                </c:pt>
                <c:pt idx="47696">
                  <c:v>23848</c:v>
                </c:pt>
                <c:pt idx="47697">
                  <c:v>23848.5</c:v>
                </c:pt>
                <c:pt idx="47698">
                  <c:v>23849</c:v>
                </c:pt>
                <c:pt idx="47699">
                  <c:v>23849.5</c:v>
                </c:pt>
                <c:pt idx="47700">
                  <c:v>23850</c:v>
                </c:pt>
                <c:pt idx="47701">
                  <c:v>23850.5</c:v>
                </c:pt>
                <c:pt idx="47702">
                  <c:v>23851</c:v>
                </c:pt>
                <c:pt idx="47703">
                  <c:v>23851.5</c:v>
                </c:pt>
                <c:pt idx="47704">
                  <c:v>23852</c:v>
                </c:pt>
                <c:pt idx="47705">
                  <c:v>23852.5</c:v>
                </c:pt>
                <c:pt idx="47706">
                  <c:v>23853</c:v>
                </c:pt>
                <c:pt idx="47707">
                  <c:v>23853.5</c:v>
                </c:pt>
                <c:pt idx="47708">
                  <c:v>23854</c:v>
                </c:pt>
                <c:pt idx="47709">
                  <c:v>23854.5</c:v>
                </c:pt>
                <c:pt idx="47710">
                  <c:v>23855</c:v>
                </c:pt>
                <c:pt idx="47711">
                  <c:v>23855.5</c:v>
                </c:pt>
                <c:pt idx="47712">
                  <c:v>23856</c:v>
                </c:pt>
                <c:pt idx="47713">
                  <c:v>23856.5</c:v>
                </c:pt>
                <c:pt idx="47714">
                  <c:v>23857</c:v>
                </c:pt>
                <c:pt idx="47715">
                  <c:v>23857.5</c:v>
                </c:pt>
                <c:pt idx="47716">
                  <c:v>23858</c:v>
                </c:pt>
                <c:pt idx="47717">
                  <c:v>23858.5</c:v>
                </c:pt>
                <c:pt idx="47718">
                  <c:v>23859</c:v>
                </c:pt>
                <c:pt idx="47719">
                  <c:v>23859.5</c:v>
                </c:pt>
                <c:pt idx="47720">
                  <c:v>23860</c:v>
                </c:pt>
                <c:pt idx="47721">
                  <c:v>23860.5</c:v>
                </c:pt>
                <c:pt idx="47722">
                  <c:v>23861</c:v>
                </c:pt>
                <c:pt idx="47723">
                  <c:v>23861.5</c:v>
                </c:pt>
                <c:pt idx="47724">
                  <c:v>23862</c:v>
                </c:pt>
                <c:pt idx="47725">
                  <c:v>23862.5</c:v>
                </c:pt>
                <c:pt idx="47726">
                  <c:v>23863</c:v>
                </c:pt>
                <c:pt idx="47727">
                  <c:v>23863.5</c:v>
                </c:pt>
                <c:pt idx="47728">
                  <c:v>23864</c:v>
                </c:pt>
                <c:pt idx="47729">
                  <c:v>23864.5</c:v>
                </c:pt>
                <c:pt idx="47730">
                  <c:v>23865</c:v>
                </c:pt>
                <c:pt idx="47731">
                  <c:v>23865.5</c:v>
                </c:pt>
                <c:pt idx="47732">
                  <c:v>23866</c:v>
                </c:pt>
                <c:pt idx="47733">
                  <c:v>23866.5</c:v>
                </c:pt>
                <c:pt idx="47734">
                  <c:v>23867</c:v>
                </c:pt>
                <c:pt idx="47735">
                  <c:v>23867.5</c:v>
                </c:pt>
                <c:pt idx="47736">
                  <c:v>23868</c:v>
                </c:pt>
                <c:pt idx="47737">
                  <c:v>23868.5</c:v>
                </c:pt>
                <c:pt idx="47738">
                  <c:v>23869</c:v>
                </c:pt>
                <c:pt idx="47739">
                  <c:v>23869.5</c:v>
                </c:pt>
                <c:pt idx="47740">
                  <c:v>23870</c:v>
                </c:pt>
                <c:pt idx="47741">
                  <c:v>23870.5</c:v>
                </c:pt>
                <c:pt idx="47742">
                  <c:v>23871</c:v>
                </c:pt>
                <c:pt idx="47743">
                  <c:v>23871.5</c:v>
                </c:pt>
                <c:pt idx="47744">
                  <c:v>23872</c:v>
                </c:pt>
                <c:pt idx="47745">
                  <c:v>23872.5</c:v>
                </c:pt>
                <c:pt idx="47746">
                  <c:v>23873</c:v>
                </c:pt>
                <c:pt idx="47747">
                  <c:v>23873.5</c:v>
                </c:pt>
                <c:pt idx="47748">
                  <c:v>23874</c:v>
                </c:pt>
                <c:pt idx="47749">
                  <c:v>23874.5</c:v>
                </c:pt>
                <c:pt idx="47750">
                  <c:v>23875</c:v>
                </c:pt>
                <c:pt idx="47751">
                  <c:v>23875.5</c:v>
                </c:pt>
                <c:pt idx="47752">
                  <c:v>23876</c:v>
                </c:pt>
                <c:pt idx="47753">
                  <c:v>23876.5</c:v>
                </c:pt>
                <c:pt idx="47754">
                  <c:v>23877</c:v>
                </c:pt>
                <c:pt idx="47755">
                  <c:v>23877.5</c:v>
                </c:pt>
                <c:pt idx="47756">
                  <c:v>23878</c:v>
                </c:pt>
                <c:pt idx="47757">
                  <c:v>23878.5</c:v>
                </c:pt>
                <c:pt idx="47758">
                  <c:v>23879</c:v>
                </c:pt>
                <c:pt idx="47759">
                  <c:v>23879.5</c:v>
                </c:pt>
                <c:pt idx="47760">
                  <c:v>23880</c:v>
                </c:pt>
                <c:pt idx="47761">
                  <c:v>23880.5</c:v>
                </c:pt>
                <c:pt idx="47762">
                  <c:v>23881</c:v>
                </c:pt>
                <c:pt idx="47763">
                  <c:v>23881.5</c:v>
                </c:pt>
                <c:pt idx="47764">
                  <c:v>23882</c:v>
                </c:pt>
                <c:pt idx="47765">
                  <c:v>23882.5</c:v>
                </c:pt>
                <c:pt idx="47766">
                  <c:v>23883</c:v>
                </c:pt>
                <c:pt idx="47767">
                  <c:v>23883.5</c:v>
                </c:pt>
                <c:pt idx="47768">
                  <c:v>23884</c:v>
                </c:pt>
                <c:pt idx="47769">
                  <c:v>23884.5</c:v>
                </c:pt>
                <c:pt idx="47770">
                  <c:v>23885</c:v>
                </c:pt>
                <c:pt idx="47771">
                  <c:v>23885.5</c:v>
                </c:pt>
                <c:pt idx="47772">
                  <c:v>23886</c:v>
                </c:pt>
                <c:pt idx="47773">
                  <c:v>23886.5</c:v>
                </c:pt>
                <c:pt idx="47774">
                  <c:v>23887</c:v>
                </c:pt>
                <c:pt idx="47775">
                  <c:v>23887.5</c:v>
                </c:pt>
                <c:pt idx="47776">
                  <c:v>23888</c:v>
                </c:pt>
                <c:pt idx="47777">
                  <c:v>23888.5</c:v>
                </c:pt>
                <c:pt idx="47778">
                  <c:v>23889</c:v>
                </c:pt>
                <c:pt idx="47779">
                  <c:v>23889.5</c:v>
                </c:pt>
                <c:pt idx="47780">
                  <c:v>23890</c:v>
                </c:pt>
                <c:pt idx="47781">
                  <c:v>23890.5</c:v>
                </c:pt>
                <c:pt idx="47782">
                  <c:v>23891</c:v>
                </c:pt>
                <c:pt idx="47783">
                  <c:v>23891.5</c:v>
                </c:pt>
                <c:pt idx="47784">
                  <c:v>23892</c:v>
                </c:pt>
                <c:pt idx="47785">
                  <c:v>23892.5</c:v>
                </c:pt>
                <c:pt idx="47786">
                  <c:v>23893</c:v>
                </c:pt>
                <c:pt idx="47787">
                  <c:v>23893.5</c:v>
                </c:pt>
                <c:pt idx="47788">
                  <c:v>23894</c:v>
                </c:pt>
                <c:pt idx="47789">
                  <c:v>23894.5</c:v>
                </c:pt>
                <c:pt idx="47790">
                  <c:v>23895</c:v>
                </c:pt>
                <c:pt idx="47791">
                  <c:v>23895.5</c:v>
                </c:pt>
                <c:pt idx="47792">
                  <c:v>23896</c:v>
                </c:pt>
                <c:pt idx="47793">
                  <c:v>23896.5</c:v>
                </c:pt>
                <c:pt idx="47794">
                  <c:v>23897</c:v>
                </c:pt>
                <c:pt idx="47795">
                  <c:v>23897.5</c:v>
                </c:pt>
                <c:pt idx="47796">
                  <c:v>23898</c:v>
                </c:pt>
                <c:pt idx="47797">
                  <c:v>23898.5</c:v>
                </c:pt>
                <c:pt idx="47798">
                  <c:v>23899</c:v>
                </c:pt>
                <c:pt idx="47799">
                  <c:v>23899.5</c:v>
                </c:pt>
                <c:pt idx="47800">
                  <c:v>23900</c:v>
                </c:pt>
                <c:pt idx="47801">
                  <c:v>23900.5</c:v>
                </c:pt>
                <c:pt idx="47802">
                  <c:v>23901</c:v>
                </c:pt>
                <c:pt idx="47803">
                  <c:v>23901.5</c:v>
                </c:pt>
                <c:pt idx="47804">
                  <c:v>23902</c:v>
                </c:pt>
                <c:pt idx="47805">
                  <c:v>23902.5</c:v>
                </c:pt>
                <c:pt idx="47806">
                  <c:v>23903</c:v>
                </c:pt>
                <c:pt idx="47807">
                  <c:v>23903.5</c:v>
                </c:pt>
                <c:pt idx="47808">
                  <c:v>23904</c:v>
                </c:pt>
                <c:pt idx="47809">
                  <c:v>23904.5</c:v>
                </c:pt>
                <c:pt idx="47810">
                  <c:v>23905</c:v>
                </c:pt>
                <c:pt idx="47811">
                  <c:v>23905.5</c:v>
                </c:pt>
                <c:pt idx="47812">
                  <c:v>23906</c:v>
                </c:pt>
                <c:pt idx="47813">
                  <c:v>23906.5</c:v>
                </c:pt>
                <c:pt idx="47814">
                  <c:v>23907</c:v>
                </c:pt>
                <c:pt idx="47815">
                  <c:v>23907.5</c:v>
                </c:pt>
                <c:pt idx="47816">
                  <c:v>23908</c:v>
                </c:pt>
                <c:pt idx="47817">
                  <c:v>23908.5</c:v>
                </c:pt>
                <c:pt idx="47818">
                  <c:v>23909</c:v>
                </c:pt>
                <c:pt idx="47819">
                  <c:v>23909.5</c:v>
                </c:pt>
                <c:pt idx="47820">
                  <c:v>23910</c:v>
                </c:pt>
                <c:pt idx="47821">
                  <c:v>23910.5</c:v>
                </c:pt>
                <c:pt idx="47822">
                  <c:v>23911</c:v>
                </c:pt>
                <c:pt idx="47823">
                  <c:v>23911.5</c:v>
                </c:pt>
                <c:pt idx="47824">
                  <c:v>23912</c:v>
                </c:pt>
                <c:pt idx="47825">
                  <c:v>23912.5</c:v>
                </c:pt>
                <c:pt idx="47826">
                  <c:v>23913</c:v>
                </c:pt>
                <c:pt idx="47827">
                  <c:v>23913.5</c:v>
                </c:pt>
                <c:pt idx="47828">
                  <c:v>23914</c:v>
                </c:pt>
                <c:pt idx="47829">
                  <c:v>23914.5</c:v>
                </c:pt>
                <c:pt idx="47830">
                  <c:v>23915</c:v>
                </c:pt>
                <c:pt idx="47831">
                  <c:v>23915.5</c:v>
                </c:pt>
                <c:pt idx="47832">
                  <c:v>23916</c:v>
                </c:pt>
                <c:pt idx="47833">
                  <c:v>23916.5</c:v>
                </c:pt>
                <c:pt idx="47834">
                  <c:v>23917</c:v>
                </c:pt>
                <c:pt idx="47835">
                  <c:v>23917.5</c:v>
                </c:pt>
                <c:pt idx="47836">
                  <c:v>23918</c:v>
                </c:pt>
                <c:pt idx="47837">
                  <c:v>23918.5</c:v>
                </c:pt>
                <c:pt idx="47838">
                  <c:v>23919</c:v>
                </c:pt>
                <c:pt idx="47839">
                  <c:v>23919.5</c:v>
                </c:pt>
                <c:pt idx="47840">
                  <c:v>23920</c:v>
                </c:pt>
                <c:pt idx="47841">
                  <c:v>23920.5</c:v>
                </c:pt>
                <c:pt idx="47842">
                  <c:v>23921</c:v>
                </c:pt>
                <c:pt idx="47843">
                  <c:v>23921.5</c:v>
                </c:pt>
                <c:pt idx="47844">
                  <c:v>23922</c:v>
                </c:pt>
                <c:pt idx="47845">
                  <c:v>23922.5</c:v>
                </c:pt>
                <c:pt idx="47846">
                  <c:v>23923</c:v>
                </c:pt>
                <c:pt idx="47847">
                  <c:v>23923.5</c:v>
                </c:pt>
                <c:pt idx="47848">
                  <c:v>23924</c:v>
                </c:pt>
                <c:pt idx="47849">
                  <c:v>23924.5</c:v>
                </c:pt>
                <c:pt idx="47850">
                  <c:v>23925</c:v>
                </c:pt>
                <c:pt idx="47851">
                  <c:v>23925.5</c:v>
                </c:pt>
                <c:pt idx="47852">
                  <c:v>23926</c:v>
                </c:pt>
                <c:pt idx="47853">
                  <c:v>23926.5</c:v>
                </c:pt>
                <c:pt idx="47854">
                  <c:v>23927</c:v>
                </c:pt>
                <c:pt idx="47855">
                  <c:v>23927.5</c:v>
                </c:pt>
                <c:pt idx="47856">
                  <c:v>23928</c:v>
                </c:pt>
                <c:pt idx="47857">
                  <c:v>23928.5</c:v>
                </c:pt>
                <c:pt idx="47858">
                  <c:v>23929</c:v>
                </c:pt>
                <c:pt idx="47859">
                  <c:v>23929.5</c:v>
                </c:pt>
                <c:pt idx="47860">
                  <c:v>23930</c:v>
                </c:pt>
                <c:pt idx="47861">
                  <c:v>23930.5</c:v>
                </c:pt>
                <c:pt idx="47862">
                  <c:v>23931</c:v>
                </c:pt>
                <c:pt idx="47863">
                  <c:v>23931.5</c:v>
                </c:pt>
                <c:pt idx="47864">
                  <c:v>23932</c:v>
                </c:pt>
                <c:pt idx="47865">
                  <c:v>23932.5</c:v>
                </c:pt>
                <c:pt idx="47866">
                  <c:v>23933</c:v>
                </c:pt>
                <c:pt idx="47867">
                  <c:v>23933.5</c:v>
                </c:pt>
                <c:pt idx="47868">
                  <c:v>23934</c:v>
                </c:pt>
                <c:pt idx="47869">
                  <c:v>23934.5</c:v>
                </c:pt>
                <c:pt idx="47870">
                  <c:v>23935</c:v>
                </c:pt>
                <c:pt idx="47871">
                  <c:v>23935.5</c:v>
                </c:pt>
                <c:pt idx="47872">
                  <c:v>23936</c:v>
                </c:pt>
                <c:pt idx="47873">
                  <c:v>23936.5</c:v>
                </c:pt>
                <c:pt idx="47874">
                  <c:v>23937</c:v>
                </c:pt>
                <c:pt idx="47875">
                  <c:v>23937.5</c:v>
                </c:pt>
                <c:pt idx="47876">
                  <c:v>23938</c:v>
                </c:pt>
                <c:pt idx="47877">
                  <c:v>23938.5</c:v>
                </c:pt>
                <c:pt idx="47878">
                  <c:v>23939</c:v>
                </c:pt>
                <c:pt idx="47879">
                  <c:v>23939.5</c:v>
                </c:pt>
                <c:pt idx="47880">
                  <c:v>23940</c:v>
                </c:pt>
                <c:pt idx="47881">
                  <c:v>23940.5</c:v>
                </c:pt>
                <c:pt idx="47882">
                  <c:v>23941</c:v>
                </c:pt>
                <c:pt idx="47883">
                  <c:v>23941.5</c:v>
                </c:pt>
                <c:pt idx="47884">
                  <c:v>23942</c:v>
                </c:pt>
                <c:pt idx="47885">
                  <c:v>23942.5</c:v>
                </c:pt>
                <c:pt idx="47886">
                  <c:v>23943</c:v>
                </c:pt>
                <c:pt idx="47887">
                  <c:v>23943.5</c:v>
                </c:pt>
                <c:pt idx="47888">
                  <c:v>23944</c:v>
                </c:pt>
                <c:pt idx="47889">
                  <c:v>23944.5</c:v>
                </c:pt>
                <c:pt idx="47890">
                  <c:v>23945</c:v>
                </c:pt>
                <c:pt idx="47891">
                  <c:v>23945.5</c:v>
                </c:pt>
                <c:pt idx="47892">
                  <c:v>23946</c:v>
                </c:pt>
                <c:pt idx="47893">
                  <c:v>23946.5</c:v>
                </c:pt>
                <c:pt idx="47894">
                  <c:v>23947</c:v>
                </c:pt>
                <c:pt idx="47895">
                  <c:v>23947.5</c:v>
                </c:pt>
                <c:pt idx="47896">
                  <c:v>23948</c:v>
                </c:pt>
                <c:pt idx="47897">
                  <c:v>23948.5</c:v>
                </c:pt>
                <c:pt idx="47898">
                  <c:v>23949</c:v>
                </c:pt>
                <c:pt idx="47899">
                  <c:v>23949.5</c:v>
                </c:pt>
                <c:pt idx="47900">
                  <c:v>23950</c:v>
                </c:pt>
                <c:pt idx="47901">
                  <c:v>23950.5</c:v>
                </c:pt>
                <c:pt idx="47902">
                  <c:v>23951</c:v>
                </c:pt>
                <c:pt idx="47903">
                  <c:v>23951.5</c:v>
                </c:pt>
                <c:pt idx="47904">
                  <c:v>23952</c:v>
                </c:pt>
                <c:pt idx="47905">
                  <c:v>23952.5</c:v>
                </c:pt>
                <c:pt idx="47906">
                  <c:v>23953</c:v>
                </c:pt>
                <c:pt idx="47907">
                  <c:v>23953.5</c:v>
                </c:pt>
                <c:pt idx="47908">
                  <c:v>23954</c:v>
                </c:pt>
                <c:pt idx="47909">
                  <c:v>23954.5</c:v>
                </c:pt>
                <c:pt idx="47910">
                  <c:v>23955</c:v>
                </c:pt>
                <c:pt idx="47911">
                  <c:v>23955.5</c:v>
                </c:pt>
                <c:pt idx="47912">
                  <c:v>23956</c:v>
                </c:pt>
                <c:pt idx="47913">
                  <c:v>23956.5</c:v>
                </c:pt>
                <c:pt idx="47914">
                  <c:v>23957</c:v>
                </c:pt>
                <c:pt idx="47915">
                  <c:v>23957.5</c:v>
                </c:pt>
                <c:pt idx="47916">
                  <c:v>23958</c:v>
                </c:pt>
                <c:pt idx="47917">
                  <c:v>23958.5</c:v>
                </c:pt>
                <c:pt idx="47918">
                  <c:v>23959</c:v>
                </c:pt>
                <c:pt idx="47919">
                  <c:v>23959.5</c:v>
                </c:pt>
                <c:pt idx="47920">
                  <c:v>23960</c:v>
                </c:pt>
                <c:pt idx="47921">
                  <c:v>23960.5</c:v>
                </c:pt>
                <c:pt idx="47922">
                  <c:v>23961</c:v>
                </c:pt>
                <c:pt idx="47923">
                  <c:v>23961.5</c:v>
                </c:pt>
                <c:pt idx="47924">
                  <c:v>23962</c:v>
                </c:pt>
                <c:pt idx="47925">
                  <c:v>23962.5</c:v>
                </c:pt>
                <c:pt idx="47926">
                  <c:v>23963</c:v>
                </c:pt>
                <c:pt idx="47927">
                  <c:v>23963.5</c:v>
                </c:pt>
                <c:pt idx="47928">
                  <c:v>23964</c:v>
                </c:pt>
                <c:pt idx="47929">
                  <c:v>23964.5</c:v>
                </c:pt>
                <c:pt idx="47930">
                  <c:v>23965</c:v>
                </c:pt>
                <c:pt idx="47931">
                  <c:v>23965.5</c:v>
                </c:pt>
                <c:pt idx="47932">
                  <c:v>23966</c:v>
                </c:pt>
                <c:pt idx="47933">
                  <c:v>23966.5</c:v>
                </c:pt>
                <c:pt idx="47934">
                  <c:v>23967</c:v>
                </c:pt>
                <c:pt idx="47935">
                  <c:v>23967.5</c:v>
                </c:pt>
                <c:pt idx="47936">
                  <c:v>23968</c:v>
                </c:pt>
                <c:pt idx="47937">
                  <c:v>23968.5</c:v>
                </c:pt>
                <c:pt idx="47938">
                  <c:v>23969</c:v>
                </c:pt>
                <c:pt idx="47939">
                  <c:v>23969.5</c:v>
                </c:pt>
                <c:pt idx="47940">
                  <c:v>23970</c:v>
                </c:pt>
                <c:pt idx="47941">
                  <c:v>23970.5</c:v>
                </c:pt>
                <c:pt idx="47942">
                  <c:v>23971</c:v>
                </c:pt>
                <c:pt idx="47943">
                  <c:v>23971.5</c:v>
                </c:pt>
                <c:pt idx="47944">
                  <c:v>23972</c:v>
                </c:pt>
                <c:pt idx="47945">
                  <c:v>23972.5</c:v>
                </c:pt>
                <c:pt idx="47946">
                  <c:v>23973</c:v>
                </c:pt>
                <c:pt idx="47947">
                  <c:v>23973.5</c:v>
                </c:pt>
                <c:pt idx="47948">
                  <c:v>23974</c:v>
                </c:pt>
                <c:pt idx="47949">
                  <c:v>23974.5</c:v>
                </c:pt>
                <c:pt idx="47950">
                  <c:v>23975</c:v>
                </c:pt>
                <c:pt idx="47951">
                  <c:v>23975.5</c:v>
                </c:pt>
                <c:pt idx="47952">
                  <c:v>23976</c:v>
                </c:pt>
                <c:pt idx="47953">
                  <c:v>23976.5</c:v>
                </c:pt>
                <c:pt idx="47954">
                  <c:v>23977</c:v>
                </c:pt>
                <c:pt idx="47955">
                  <c:v>23977.5</c:v>
                </c:pt>
                <c:pt idx="47956">
                  <c:v>23978</c:v>
                </c:pt>
                <c:pt idx="47957">
                  <c:v>23978.5</c:v>
                </c:pt>
                <c:pt idx="47958">
                  <c:v>23979</c:v>
                </c:pt>
                <c:pt idx="47959">
                  <c:v>23979.5</c:v>
                </c:pt>
                <c:pt idx="47960">
                  <c:v>23980</c:v>
                </c:pt>
                <c:pt idx="47961">
                  <c:v>23980.5</c:v>
                </c:pt>
                <c:pt idx="47962">
                  <c:v>23981</c:v>
                </c:pt>
                <c:pt idx="47963">
                  <c:v>23981.5</c:v>
                </c:pt>
                <c:pt idx="47964">
                  <c:v>23982</c:v>
                </c:pt>
                <c:pt idx="47965">
                  <c:v>23982.5</c:v>
                </c:pt>
                <c:pt idx="47966">
                  <c:v>23983</c:v>
                </c:pt>
                <c:pt idx="47967">
                  <c:v>23983.5</c:v>
                </c:pt>
                <c:pt idx="47968">
                  <c:v>23984</c:v>
                </c:pt>
                <c:pt idx="47969">
                  <c:v>23984.5</c:v>
                </c:pt>
                <c:pt idx="47970">
                  <c:v>23985</c:v>
                </c:pt>
                <c:pt idx="47971">
                  <c:v>23985.5</c:v>
                </c:pt>
                <c:pt idx="47972">
                  <c:v>23986</c:v>
                </c:pt>
                <c:pt idx="47973">
                  <c:v>23986.5</c:v>
                </c:pt>
                <c:pt idx="47974">
                  <c:v>23987</c:v>
                </c:pt>
                <c:pt idx="47975">
                  <c:v>23987.5</c:v>
                </c:pt>
                <c:pt idx="47976">
                  <c:v>23988</c:v>
                </c:pt>
                <c:pt idx="47977">
                  <c:v>23988.5</c:v>
                </c:pt>
                <c:pt idx="47978">
                  <c:v>23989</c:v>
                </c:pt>
                <c:pt idx="47979">
                  <c:v>23989.5</c:v>
                </c:pt>
                <c:pt idx="47980">
                  <c:v>23990</c:v>
                </c:pt>
                <c:pt idx="47981">
                  <c:v>23990.5</c:v>
                </c:pt>
                <c:pt idx="47982">
                  <c:v>23991</c:v>
                </c:pt>
                <c:pt idx="47983">
                  <c:v>23991.5</c:v>
                </c:pt>
                <c:pt idx="47984">
                  <c:v>23992</c:v>
                </c:pt>
                <c:pt idx="47985">
                  <c:v>23992.5</c:v>
                </c:pt>
                <c:pt idx="47986">
                  <c:v>23993</c:v>
                </c:pt>
                <c:pt idx="47987">
                  <c:v>23993.5</c:v>
                </c:pt>
                <c:pt idx="47988">
                  <c:v>23994</c:v>
                </c:pt>
                <c:pt idx="47989">
                  <c:v>23994.5</c:v>
                </c:pt>
                <c:pt idx="47990">
                  <c:v>23995</c:v>
                </c:pt>
                <c:pt idx="47991">
                  <c:v>23995.5</c:v>
                </c:pt>
                <c:pt idx="47992">
                  <c:v>23996</c:v>
                </c:pt>
                <c:pt idx="47993">
                  <c:v>23996.5</c:v>
                </c:pt>
                <c:pt idx="47994">
                  <c:v>23997</c:v>
                </c:pt>
                <c:pt idx="47995">
                  <c:v>23997.5</c:v>
                </c:pt>
                <c:pt idx="47996">
                  <c:v>23998</c:v>
                </c:pt>
                <c:pt idx="47997">
                  <c:v>23998.5</c:v>
                </c:pt>
                <c:pt idx="47998">
                  <c:v>23999</c:v>
                </c:pt>
                <c:pt idx="47999">
                  <c:v>23999.5</c:v>
                </c:pt>
                <c:pt idx="48000">
                  <c:v>24000</c:v>
                </c:pt>
                <c:pt idx="48001">
                  <c:v>24000.5</c:v>
                </c:pt>
                <c:pt idx="48002">
                  <c:v>24001</c:v>
                </c:pt>
                <c:pt idx="48003">
                  <c:v>24001.5</c:v>
                </c:pt>
                <c:pt idx="48004">
                  <c:v>24002</c:v>
                </c:pt>
                <c:pt idx="48005">
                  <c:v>24002.5</c:v>
                </c:pt>
                <c:pt idx="48006">
                  <c:v>24003</c:v>
                </c:pt>
                <c:pt idx="48007">
                  <c:v>24003.5</c:v>
                </c:pt>
                <c:pt idx="48008">
                  <c:v>24004</c:v>
                </c:pt>
                <c:pt idx="48009">
                  <c:v>24004.5</c:v>
                </c:pt>
                <c:pt idx="48010">
                  <c:v>24005</c:v>
                </c:pt>
                <c:pt idx="48011">
                  <c:v>24005.5</c:v>
                </c:pt>
                <c:pt idx="48012">
                  <c:v>24006</c:v>
                </c:pt>
                <c:pt idx="48013">
                  <c:v>24006.5</c:v>
                </c:pt>
                <c:pt idx="48014">
                  <c:v>24007</c:v>
                </c:pt>
                <c:pt idx="48015">
                  <c:v>24007.5</c:v>
                </c:pt>
                <c:pt idx="48016">
                  <c:v>24008</c:v>
                </c:pt>
                <c:pt idx="48017">
                  <c:v>24008.5</c:v>
                </c:pt>
                <c:pt idx="48018">
                  <c:v>24009</c:v>
                </c:pt>
                <c:pt idx="48019">
                  <c:v>24009.5</c:v>
                </c:pt>
                <c:pt idx="48020">
                  <c:v>24010</c:v>
                </c:pt>
                <c:pt idx="48021">
                  <c:v>24010.5</c:v>
                </c:pt>
                <c:pt idx="48022">
                  <c:v>24011</c:v>
                </c:pt>
                <c:pt idx="48023">
                  <c:v>24011.5</c:v>
                </c:pt>
                <c:pt idx="48024">
                  <c:v>24012</c:v>
                </c:pt>
                <c:pt idx="48025">
                  <c:v>24012.5</c:v>
                </c:pt>
                <c:pt idx="48026">
                  <c:v>24013</c:v>
                </c:pt>
                <c:pt idx="48027">
                  <c:v>24013.5</c:v>
                </c:pt>
                <c:pt idx="48028">
                  <c:v>24014</c:v>
                </c:pt>
                <c:pt idx="48029">
                  <c:v>24014.5</c:v>
                </c:pt>
                <c:pt idx="48030">
                  <c:v>24015</c:v>
                </c:pt>
                <c:pt idx="48031">
                  <c:v>24015.5</c:v>
                </c:pt>
                <c:pt idx="48032">
                  <c:v>24016</c:v>
                </c:pt>
                <c:pt idx="48033">
                  <c:v>24016.5</c:v>
                </c:pt>
                <c:pt idx="48034">
                  <c:v>24017</c:v>
                </c:pt>
                <c:pt idx="48035">
                  <c:v>24017.5</c:v>
                </c:pt>
                <c:pt idx="48036">
                  <c:v>24018</c:v>
                </c:pt>
                <c:pt idx="48037">
                  <c:v>24018.5</c:v>
                </c:pt>
                <c:pt idx="48038">
                  <c:v>24019</c:v>
                </c:pt>
                <c:pt idx="48039">
                  <c:v>24019.5</c:v>
                </c:pt>
                <c:pt idx="48040">
                  <c:v>24020</c:v>
                </c:pt>
                <c:pt idx="48041">
                  <c:v>24020.5</c:v>
                </c:pt>
                <c:pt idx="48042">
                  <c:v>24021</c:v>
                </c:pt>
                <c:pt idx="48043">
                  <c:v>24021.5</c:v>
                </c:pt>
                <c:pt idx="48044">
                  <c:v>24022</c:v>
                </c:pt>
                <c:pt idx="48045">
                  <c:v>24022.5</c:v>
                </c:pt>
                <c:pt idx="48046">
                  <c:v>24023</c:v>
                </c:pt>
                <c:pt idx="48047">
                  <c:v>24023.5</c:v>
                </c:pt>
                <c:pt idx="48048">
                  <c:v>24024</c:v>
                </c:pt>
                <c:pt idx="48049">
                  <c:v>24024.5</c:v>
                </c:pt>
                <c:pt idx="48050">
                  <c:v>24025</c:v>
                </c:pt>
                <c:pt idx="48051">
                  <c:v>24025.5</c:v>
                </c:pt>
                <c:pt idx="48052">
                  <c:v>24026</c:v>
                </c:pt>
                <c:pt idx="48053">
                  <c:v>24026.5</c:v>
                </c:pt>
                <c:pt idx="48054">
                  <c:v>24027</c:v>
                </c:pt>
                <c:pt idx="48055">
                  <c:v>24027.5</c:v>
                </c:pt>
                <c:pt idx="48056">
                  <c:v>24028</c:v>
                </c:pt>
                <c:pt idx="48057">
                  <c:v>24028.5</c:v>
                </c:pt>
                <c:pt idx="48058">
                  <c:v>24029</c:v>
                </c:pt>
                <c:pt idx="48059">
                  <c:v>24029.5</c:v>
                </c:pt>
                <c:pt idx="48060">
                  <c:v>24030</c:v>
                </c:pt>
                <c:pt idx="48061">
                  <c:v>24030.5</c:v>
                </c:pt>
                <c:pt idx="48062">
                  <c:v>24031</c:v>
                </c:pt>
                <c:pt idx="48063">
                  <c:v>24031.5</c:v>
                </c:pt>
                <c:pt idx="48064">
                  <c:v>24032</c:v>
                </c:pt>
                <c:pt idx="48065">
                  <c:v>24032.5</c:v>
                </c:pt>
                <c:pt idx="48066">
                  <c:v>24033</c:v>
                </c:pt>
                <c:pt idx="48067">
                  <c:v>24033.5</c:v>
                </c:pt>
                <c:pt idx="48068">
                  <c:v>24034</c:v>
                </c:pt>
                <c:pt idx="48069">
                  <c:v>24034.5</c:v>
                </c:pt>
                <c:pt idx="48070">
                  <c:v>24035</c:v>
                </c:pt>
                <c:pt idx="48071">
                  <c:v>24035.5</c:v>
                </c:pt>
                <c:pt idx="48072">
                  <c:v>24036</c:v>
                </c:pt>
                <c:pt idx="48073">
                  <c:v>24036.5</c:v>
                </c:pt>
                <c:pt idx="48074">
                  <c:v>24037</c:v>
                </c:pt>
                <c:pt idx="48075">
                  <c:v>24037.5</c:v>
                </c:pt>
                <c:pt idx="48076">
                  <c:v>24038</c:v>
                </c:pt>
                <c:pt idx="48077">
                  <c:v>24038.5</c:v>
                </c:pt>
                <c:pt idx="48078">
                  <c:v>24039</c:v>
                </c:pt>
                <c:pt idx="48079">
                  <c:v>24039.5</c:v>
                </c:pt>
                <c:pt idx="48080">
                  <c:v>24040</c:v>
                </c:pt>
                <c:pt idx="48081">
                  <c:v>24040.5</c:v>
                </c:pt>
                <c:pt idx="48082">
                  <c:v>24041</c:v>
                </c:pt>
                <c:pt idx="48083">
                  <c:v>24041.5</c:v>
                </c:pt>
                <c:pt idx="48084">
                  <c:v>24042</c:v>
                </c:pt>
                <c:pt idx="48085">
                  <c:v>24042.5</c:v>
                </c:pt>
                <c:pt idx="48086">
                  <c:v>24043</c:v>
                </c:pt>
                <c:pt idx="48087">
                  <c:v>24043.5</c:v>
                </c:pt>
                <c:pt idx="48088">
                  <c:v>24044</c:v>
                </c:pt>
                <c:pt idx="48089">
                  <c:v>24044.5</c:v>
                </c:pt>
                <c:pt idx="48090">
                  <c:v>24045</c:v>
                </c:pt>
                <c:pt idx="48091">
                  <c:v>24045.5</c:v>
                </c:pt>
                <c:pt idx="48092">
                  <c:v>24046</c:v>
                </c:pt>
                <c:pt idx="48093">
                  <c:v>24046.5</c:v>
                </c:pt>
                <c:pt idx="48094">
                  <c:v>24047</c:v>
                </c:pt>
                <c:pt idx="48095">
                  <c:v>24047.5</c:v>
                </c:pt>
                <c:pt idx="48096">
                  <c:v>24048</c:v>
                </c:pt>
                <c:pt idx="48097">
                  <c:v>24048.5</c:v>
                </c:pt>
                <c:pt idx="48098">
                  <c:v>24049</c:v>
                </c:pt>
                <c:pt idx="48099">
                  <c:v>24049.5</c:v>
                </c:pt>
                <c:pt idx="48100">
                  <c:v>24050</c:v>
                </c:pt>
                <c:pt idx="48101">
                  <c:v>24050.5</c:v>
                </c:pt>
                <c:pt idx="48102">
                  <c:v>24051</c:v>
                </c:pt>
                <c:pt idx="48103">
                  <c:v>24051.5</c:v>
                </c:pt>
                <c:pt idx="48104">
                  <c:v>24052</c:v>
                </c:pt>
                <c:pt idx="48105">
                  <c:v>24052.5</c:v>
                </c:pt>
                <c:pt idx="48106">
                  <c:v>24053</c:v>
                </c:pt>
                <c:pt idx="48107">
                  <c:v>24053.5</c:v>
                </c:pt>
                <c:pt idx="48108">
                  <c:v>24054</c:v>
                </c:pt>
                <c:pt idx="48109">
                  <c:v>24054.5</c:v>
                </c:pt>
                <c:pt idx="48110">
                  <c:v>24055</c:v>
                </c:pt>
                <c:pt idx="48111">
                  <c:v>24055.5</c:v>
                </c:pt>
                <c:pt idx="48112">
                  <c:v>24056</c:v>
                </c:pt>
                <c:pt idx="48113">
                  <c:v>24056.5</c:v>
                </c:pt>
                <c:pt idx="48114">
                  <c:v>24057</c:v>
                </c:pt>
                <c:pt idx="48115">
                  <c:v>24057.5</c:v>
                </c:pt>
                <c:pt idx="48116">
                  <c:v>24058</c:v>
                </c:pt>
                <c:pt idx="48117">
                  <c:v>24058.5</c:v>
                </c:pt>
                <c:pt idx="48118">
                  <c:v>24059</c:v>
                </c:pt>
                <c:pt idx="48119">
                  <c:v>24059.5</c:v>
                </c:pt>
                <c:pt idx="48120">
                  <c:v>24060</c:v>
                </c:pt>
                <c:pt idx="48121">
                  <c:v>24060.5</c:v>
                </c:pt>
                <c:pt idx="48122">
                  <c:v>24061</c:v>
                </c:pt>
                <c:pt idx="48123">
                  <c:v>24061.5</c:v>
                </c:pt>
                <c:pt idx="48124">
                  <c:v>24062</c:v>
                </c:pt>
                <c:pt idx="48125">
                  <c:v>24062.5</c:v>
                </c:pt>
                <c:pt idx="48126">
                  <c:v>24063</c:v>
                </c:pt>
                <c:pt idx="48127">
                  <c:v>24063.5</c:v>
                </c:pt>
                <c:pt idx="48128">
                  <c:v>24064</c:v>
                </c:pt>
                <c:pt idx="48129">
                  <c:v>24064.5</c:v>
                </c:pt>
                <c:pt idx="48130">
                  <c:v>24065</c:v>
                </c:pt>
                <c:pt idx="48131">
                  <c:v>24065.5</c:v>
                </c:pt>
                <c:pt idx="48132">
                  <c:v>24066</c:v>
                </c:pt>
                <c:pt idx="48133">
                  <c:v>24066.5</c:v>
                </c:pt>
                <c:pt idx="48134">
                  <c:v>24067</c:v>
                </c:pt>
                <c:pt idx="48135">
                  <c:v>24067.5</c:v>
                </c:pt>
                <c:pt idx="48136">
                  <c:v>24068</c:v>
                </c:pt>
                <c:pt idx="48137">
                  <c:v>24068.5</c:v>
                </c:pt>
                <c:pt idx="48138">
                  <c:v>24069</c:v>
                </c:pt>
                <c:pt idx="48139">
                  <c:v>24069.5</c:v>
                </c:pt>
                <c:pt idx="48140">
                  <c:v>24070</c:v>
                </c:pt>
                <c:pt idx="48141">
                  <c:v>24070.5</c:v>
                </c:pt>
                <c:pt idx="48142">
                  <c:v>24071</c:v>
                </c:pt>
                <c:pt idx="48143">
                  <c:v>24071.5</c:v>
                </c:pt>
                <c:pt idx="48144">
                  <c:v>24072</c:v>
                </c:pt>
                <c:pt idx="48145">
                  <c:v>24072.5</c:v>
                </c:pt>
                <c:pt idx="48146">
                  <c:v>24073</c:v>
                </c:pt>
                <c:pt idx="48147">
                  <c:v>24073.5</c:v>
                </c:pt>
                <c:pt idx="48148">
                  <c:v>24074</c:v>
                </c:pt>
                <c:pt idx="48149">
                  <c:v>24074.5</c:v>
                </c:pt>
                <c:pt idx="48150">
                  <c:v>24075</c:v>
                </c:pt>
                <c:pt idx="48151">
                  <c:v>24075.5</c:v>
                </c:pt>
                <c:pt idx="48152">
                  <c:v>24076</c:v>
                </c:pt>
                <c:pt idx="48153">
                  <c:v>24076.5</c:v>
                </c:pt>
                <c:pt idx="48154">
                  <c:v>24077</c:v>
                </c:pt>
                <c:pt idx="48155">
                  <c:v>24077.5</c:v>
                </c:pt>
                <c:pt idx="48156">
                  <c:v>24078</c:v>
                </c:pt>
                <c:pt idx="48157">
                  <c:v>24078.5</c:v>
                </c:pt>
                <c:pt idx="48158">
                  <c:v>24079</c:v>
                </c:pt>
                <c:pt idx="48159">
                  <c:v>24079.5</c:v>
                </c:pt>
                <c:pt idx="48160">
                  <c:v>24080</c:v>
                </c:pt>
                <c:pt idx="48161">
                  <c:v>24080.5</c:v>
                </c:pt>
                <c:pt idx="48162">
                  <c:v>24081</c:v>
                </c:pt>
                <c:pt idx="48163">
                  <c:v>24081.5</c:v>
                </c:pt>
                <c:pt idx="48164">
                  <c:v>24082</c:v>
                </c:pt>
                <c:pt idx="48165">
                  <c:v>24082.5</c:v>
                </c:pt>
                <c:pt idx="48166">
                  <c:v>24083</c:v>
                </c:pt>
                <c:pt idx="48167">
                  <c:v>24083.5</c:v>
                </c:pt>
                <c:pt idx="48168">
                  <c:v>24084</c:v>
                </c:pt>
                <c:pt idx="48169">
                  <c:v>24084.5</c:v>
                </c:pt>
                <c:pt idx="48170">
                  <c:v>24085</c:v>
                </c:pt>
                <c:pt idx="48171">
                  <c:v>24085.5</c:v>
                </c:pt>
                <c:pt idx="48172">
                  <c:v>24086</c:v>
                </c:pt>
                <c:pt idx="48173">
                  <c:v>24086.5</c:v>
                </c:pt>
                <c:pt idx="48174">
                  <c:v>24087</c:v>
                </c:pt>
                <c:pt idx="48175">
                  <c:v>24087.5</c:v>
                </c:pt>
                <c:pt idx="48176">
                  <c:v>24088</c:v>
                </c:pt>
                <c:pt idx="48177">
                  <c:v>24088.5</c:v>
                </c:pt>
                <c:pt idx="48178">
                  <c:v>24089</c:v>
                </c:pt>
                <c:pt idx="48179">
                  <c:v>24089.5</c:v>
                </c:pt>
                <c:pt idx="48180">
                  <c:v>24090</c:v>
                </c:pt>
                <c:pt idx="48181">
                  <c:v>24090.5</c:v>
                </c:pt>
                <c:pt idx="48182">
                  <c:v>24091</c:v>
                </c:pt>
                <c:pt idx="48183">
                  <c:v>24091.5</c:v>
                </c:pt>
                <c:pt idx="48184">
                  <c:v>24092</c:v>
                </c:pt>
                <c:pt idx="48185">
                  <c:v>24092.5</c:v>
                </c:pt>
                <c:pt idx="48186">
                  <c:v>24093</c:v>
                </c:pt>
                <c:pt idx="48187">
                  <c:v>24093.5</c:v>
                </c:pt>
                <c:pt idx="48188">
                  <c:v>24094</c:v>
                </c:pt>
                <c:pt idx="48189">
                  <c:v>24094.5</c:v>
                </c:pt>
                <c:pt idx="48190">
                  <c:v>24095</c:v>
                </c:pt>
                <c:pt idx="48191">
                  <c:v>24095.5</c:v>
                </c:pt>
                <c:pt idx="48192">
                  <c:v>24096</c:v>
                </c:pt>
                <c:pt idx="48193">
                  <c:v>24096.5</c:v>
                </c:pt>
                <c:pt idx="48194">
                  <c:v>24097</c:v>
                </c:pt>
                <c:pt idx="48195">
                  <c:v>24097.5</c:v>
                </c:pt>
                <c:pt idx="48196">
                  <c:v>24098</c:v>
                </c:pt>
                <c:pt idx="48197">
                  <c:v>24098.5</c:v>
                </c:pt>
                <c:pt idx="48198">
                  <c:v>24099</c:v>
                </c:pt>
                <c:pt idx="48199">
                  <c:v>24099.5</c:v>
                </c:pt>
                <c:pt idx="48200">
                  <c:v>24100</c:v>
                </c:pt>
                <c:pt idx="48201">
                  <c:v>24100.5</c:v>
                </c:pt>
                <c:pt idx="48202">
                  <c:v>24101</c:v>
                </c:pt>
                <c:pt idx="48203">
                  <c:v>24101.5</c:v>
                </c:pt>
                <c:pt idx="48204">
                  <c:v>24102</c:v>
                </c:pt>
                <c:pt idx="48205">
                  <c:v>24102.5</c:v>
                </c:pt>
                <c:pt idx="48206">
                  <c:v>24103</c:v>
                </c:pt>
                <c:pt idx="48207">
                  <c:v>24103.5</c:v>
                </c:pt>
                <c:pt idx="48208">
                  <c:v>24104</c:v>
                </c:pt>
                <c:pt idx="48209">
                  <c:v>24104.5</c:v>
                </c:pt>
                <c:pt idx="48210">
                  <c:v>24105</c:v>
                </c:pt>
                <c:pt idx="48211">
                  <c:v>24105.5</c:v>
                </c:pt>
                <c:pt idx="48212">
                  <c:v>24106</c:v>
                </c:pt>
                <c:pt idx="48213">
                  <c:v>24106.5</c:v>
                </c:pt>
                <c:pt idx="48214">
                  <c:v>24107</c:v>
                </c:pt>
                <c:pt idx="48215">
                  <c:v>24107.5</c:v>
                </c:pt>
                <c:pt idx="48216">
                  <c:v>24108</c:v>
                </c:pt>
                <c:pt idx="48217">
                  <c:v>24108.5</c:v>
                </c:pt>
                <c:pt idx="48218">
                  <c:v>24109</c:v>
                </c:pt>
                <c:pt idx="48219">
                  <c:v>24109.5</c:v>
                </c:pt>
                <c:pt idx="48220">
                  <c:v>24110</c:v>
                </c:pt>
                <c:pt idx="48221">
                  <c:v>24110.5</c:v>
                </c:pt>
                <c:pt idx="48222">
                  <c:v>24111</c:v>
                </c:pt>
                <c:pt idx="48223">
                  <c:v>24111.5</c:v>
                </c:pt>
                <c:pt idx="48224">
                  <c:v>24112</c:v>
                </c:pt>
                <c:pt idx="48225">
                  <c:v>24112.5</c:v>
                </c:pt>
                <c:pt idx="48226">
                  <c:v>24113</c:v>
                </c:pt>
                <c:pt idx="48227">
                  <c:v>24113.5</c:v>
                </c:pt>
                <c:pt idx="48228">
                  <c:v>24114</c:v>
                </c:pt>
                <c:pt idx="48229">
                  <c:v>24114.5</c:v>
                </c:pt>
                <c:pt idx="48230">
                  <c:v>24115</c:v>
                </c:pt>
                <c:pt idx="48231">
                  <c:v>24115.5</c:v>
                </c:pt>
                <c:pt idx="48232">
                  <c:v>24116</c:v>
                </c:pt>
                <c:pt idx="48233">
                  <c:v>24116.5</c:v>
                </c:pt>
                <c:pt idx="48234">
                  <c:v>24117</c:v>
                </c:pt>
                <c:pt idx="48235">
                  <c:v>24117.5</c:v>
                </c:pt>
                <c:pt idx="48236">
                  <c:v>24118</c:v>
                </c:pt>
                <c:pt idx="48237">
                  <c:v>24118.5</c:v>
                </c:pt>
                <c:pt idx="48238">
                  <c:v>24119</c:v>
                </c:pt>
                <c:pt idx="48239">
                  <c:v>24119.5</c:v>
                </c:pt>
                <c:pt idx="48240">
                  <c:v>24120</c:v>
                </c:pt>
                <c:pt idx="48241">
                  <c:v>24120.5</c:v>
                </c:pt>
                <c:pt idx="48242">
                  <c:v>24121</c:v>
                </c:pt>
                <c:pt idx="48243">
                  <c:v>24121.5</c:v>
                </c:pt>
                <c:pt idx="48244">
                  <c:v>24122</c:v>
                </c:pt>
                <c:pt idx="48245">
                  <c:v>24122.5</c:v>
                </c:pt>
                <c:pt idx="48246">
                  <c:v>24123</c:v>
                </c:pt>
                <c:pt idx="48247">
                  <c:v>24123.5</c:v>
                </c:pt>
                <c:pt idx="48248">
                  <c:v>24124</c:v>
                </c:pt>
                <c:pt idx="48249">
                  <c:v>24124.5</c:v>
                </c:pt>
                <c:pt idx="48250">
                  <c:v>24125</c:v>
                </c:pt>
                <c:pt idx="48251">
                  <c:v>24125.5</c:v>
                </c:pt>
                <c:pt idx="48252">
                  <c:v>24126</c:v>
                </c:pt>
                <c:pt idx="48253">
                  <c:v>24126.5</c:v>
                </c:pt>
                <c:pt idx="48254">
                  <c:v>24127</c:v>
                </c:pt>
                <c:pt idx="48255">
                  <c:v>24127.5</c:v>
                </c:pt>
                <c:pt idx="48256">
                  <c:v>24128</c:v>
                </c:pt>
                <c:pt idx="48257">
                  <c:v>24128.5</c:v>
                </c:pt>
                <c:pt idx="48258">
                  <c:v>24129</c:v>
                </c:pt>
                <c:pt idx="48259">
                  <c:v>24129.5</c:v>
                </c:pt>
                <c:pt idx="48260">
                  <c:v>24130</c:v>
                </c:pt>
                <c:pt idx="48261">
                  <c:v>24130.5</c:v>
                </c:pt>
                <c:pt idx="48262">
                  <c:v>24131</c:v>
                </c:pt>
                <c:pt idx="48263">
                  <c:v>24131.5</c:v>
                </c:pt>
                <c:pt idx="48264">
                  <c:v>24132</c:v>
                </c:pt>
                <c:pt idx="48265">
                  <c:v>24132.5</c:v>
                </c:pt>
                <c:pt idx="48266">
                  <c:v>24133</c:v>
                </c:pt>
                <c:pt idx="48267">
                  <c:v>24133.5</c:v>
                </c:pt>
                <c:pt idx="48268">
                  <c:v>24134</c:v>
                </c:pt>
                <c:pt idx="48269">
                  <c:v>24134.5</c:v>
                </c:pt>
                <c:pt idx="48270">
                  <c:v>24135</c:v>
                </c:pt>
                <c:pt idx="48271">
                  <c:v>24135.5</c:v>
                </c:pt>
                <c:pt idx="48272">
                  <c:v>24136</c:v>
                </c:pt>
                <c:pt idx="48273">
                  <c:v>24136.5</c:v>
                </c:pt>
                <c:pt idx="48274">
                  <c:v>24137</c:v>
                </c:pt>
                <c:pt idx="48275">
                  <c:v>24137.5</c:v>
                </c:pt>
                <c:pt idx="48276">
                  <c:v>24138</c:v>
                </c:pt>
                <c:pt idx="48277">
                  <c:v>24138.5</c:v>
                </c:pt>
                <c:pt idx="48278">
                  <c:v>24139</c:v>
                </c:pt>
                <c:pt idx="48279">
                  <c:v>24139.5</c:v>
                </c:pt>
                <c:pt idx="48280">
                  <c:v>24140</c:v>
                </c:pt>
                <c:pt idx="48281">
                  <c:v>24140.5</c:v>
                </c:pt>
                <c:pt idx="48282">
                  <c:v>24141</c:v>
                </c:pt>
                <c:pt idx="48283">
                  <c:v>24141.5</c:v>
                </c:pt>
                <c:pt idx="48284">
                  <c:v>24142</c:v>
                </c:pt>
                <c:pt idx="48285">
                  <c:v>24142.5</c:v>
                </c:pt>
                <c:pt idx="48286">
                  <c:v>24143</c:v>
                </c:pt>
                <c:pt idx="48287">
                  <c:v>24143.5</c:v>
                </c:pt>
                <c:pt idx="48288">
                  <c:v>24144</c:v>
                </c:pt>
                <c:pt idx="48289">
                  <c:v>24144.5</c:v>
                </c:pt>
                <c:pt idx="48290">
                  <c:v>24145</c:v>
                </c:pt>
                <c:pt idx="48291">
                  <c:v>24145.5</c:v>
                </c:pt>
                <c:pt idx="48292">
                  <c:v>24146</c:v>
                </c:pt>
                <c:pt idx="48293">
                  <c:v>24146.5</c:v>
                </c:pt>
                <c:pt idx="48294">
                  <c:v>24147</c:v>
                </c:pt>
                <c:pt idx="48295">
                  <c:v>24147.5</c:v>
                </c:pt>
                <c:pt idx="48296">
                  <c:v>24148</c:v>
                </c:pt>
                <c:pt idx="48297">
                  <c:v>24148.5</c:v>
                </c:pt>
                <c:pt idx="48298">
                  <c:v>24149</c:v>
                </c:pt>
                <c:pt idx="48299">
                  <c:v>24149.5</c:v>
                </c:pt>
                <c:pt idx="48300">
                  <c:v>24150</c:v>
                </c:pt>
                <c:pt idx="48301">
                  <c:v>24150.5</c:v>
                </c:pt>
                <c:pt idx="48302">
                  <c:v>24151</c:v>
                </c:pt>
                <c:pt idx="48303">
                  <c:v>24151.5</c:v>
                </c:pt>
                <c:pt idx="48304">
                  <c:v>24152</c:v>
                </c:pt>
                <c:pt idx="48305">
                  <c:v>24152.5</c:v>
                </c:pt>
                <c:pt idx="48306">
                  <c:v>24153</c:v>
                </c:pt>
                <c:pt idx="48307">
                  <c:v>24153.5</c:v>
                </c:pt>
                <c:pt idx="48308">
                  <c:v>24154</c:v>
                </c:pt>
                <c:pt idx="48309">
                  <c:v>24154.5</c:v>
                </c:pt>
                <c:pt idx="48310">
                  <c:v>24155</c:v>
                </c:pt>
                <c:pt idx="48311">
                  <c:v>24155.5</c:v>
                </c:pt>
                <c:pt idx="48312">
                  <c:v>24156</c:v>
                </c:pt>
                <c:pt idx="48313">
                  <c:v>24156.5</c:v>
                </c:pt>
                <c:pt idx="48314">
                  <c:v>24157</c:v>
                </c:pt>
                <c:pt idx="48315">
                  <c:v>24157.5</c:v>
                </c:pt>
                <c:pt idx="48316">
                  <c:v>24158</c:v>
                </c:pt>
                <c:pt idx="48317">
                  <c:v>24158.5</c:v>
                </c:pt>
                <c:pt idx="48318">
                  <c:v>24159</c:v>
                </c:pt>
                <c:pt idx="48319">
                  <c:v>24159.5</c:v>
                </c:pt>
                <c:pt idx="48320">
                  <c:v>24160</c:v>
                </c:pt>
                <c:pt idx="48321">
                  <c:v>24160.5</c:v>
                </c:pt>
                <c:pt idx="48322">
                  <c:v>24161</c:v>
                </c:pt>
                <c:pt idx="48323">
                  <c:v>24161.5</c:v>
                </c:pt>
                <c:pt idx="48324">
                  <c:v>24162</c:v>
                </c:pt>
                <c:pt idx="48325">
                  <c:v>24162.5</c:v>
                </c:pt>
                <c:pt idx="48326">
                  <c:v>24163</c:v>
                </c:pt>
                <c:pt idx="48327">
                  <c:v>24163.5</c:v>
                </c:pt>
                <c:pt idx="48328">
                  <c:v>24164</c:v>
                </c:pt>
                <c:pt idx="48329">
                  <c:v>24164.5</c:v>
                </c:pt>
                <c:pt idx="48330">
                  <c:v>24165</c:v>
                </c:pt>
                <c:pt idx="48331">
                  <c:v>24165.5</c:v>
                </c:pt>
                <c:pt idx="48332">
                  <c:v>24166</c:v>
                </c:pt>
                <c:pt idx="48333">
                  <c:v>24166.5</c:v>
                </c:pt>
                <c:pt idx="48334">
                  <c:v>24167</c:v>
                </c:pt>
                <c:pt idx="48335">
                  <c:v>24167.5</c:v>
                </c:pt>
                <c:pt idx="48336">
                  <c:v>24168</c:v>
                </c:pt>
                <c:pt idx="48337">
                  <c:v>24168.5</c:v>
                </c:pt>
                <c:pt idx="48338">
                  <c:v>24169</c:v>
                </c:pt>
                <c:pt idx="48339">
                  <c:v>24169.5</c:v>
                </c:pt>
                <c:pt idx="48340">
                  <c:v>24170</c:v>
                </c:pt>
                <c:pt idx="48341">
                  <c:v>24170.5</c:v>
                </c:pt>
                <c:pt idx="48342">
                  <c:v>24171</c:v>
                </c:pt>
                <c:pt idx="48343">
                  <c:v>24171.5</c:v>
                </c:pt>
                <c:pt idx="48344">
                  <c:v>24172</c:v>
                </c:pt>
                <c:pt idx="48345">
                  <c:v>24172.5</c:v>
                </c:pt>
                <c:pt idx="48346">
                  <c:v>24173</c:v>
                </c:pt>
                <c:pt idx="48347">
                  <c:v>24173.5</c:v>
                </c:pt>
                <c:pt idx="48348">
                  <c:v>24174</c:v>
                </c:pt>
                <c:pt idx="48349">
                  <c:v>24174.5</c:v>
                </c:pt>
                <c:pt idx="48350">
                  <c:v>24175</c:v>
                </c:pt>
                <c:pt idx="48351">
                  <c:v>24175.5</c:v>
                </c:pt>
                <c:pt idx="48352">
                  <c:v>24176</c:v>
                </c:pt>
                <c:pt idx="48353">
                  <c:v>24176.5</c:v>
                </c:pt>
                <c:pt idx="48354">
                  <c:v>24177</c:v>
                </c:pt>
                <c:pt idx="48355">
                  <c:v>24177.5</c:v>
                </c:pt>
                <c:pt idx="48356">
                  <c:v>24178</c:v>
                </c:pt>
                <c:pt idx="48357">
                  <c:v>24178.5</c:v>
                </c:pt>
                <c:pt idx="48358">
                  <c:v>24179</c:v>
                </c:pt>
                <c:pt idx="48359">
                  <c:v>24179.5</c:v>
                </c:pt>
                <c:pt idx="48360">
                  <c:v>24180</c:v>
                </c:pt>
                <c:pt idx="48361">
                  <c:v>24180.5</c:v>
                </c:pt>
                <c:pt idx="48362">
                  <c:v>24181</c:v>
                </c:pt>
                <c:pt idx="48363">
                  <c:v>24181.5</c:v>
                </c:pt>
                <c:pt idx="48364">
                  <c:v>24182</c:v>
                </c:pt>
                <c:pt idx="48365">
                  <c:v>24182.5</c:v>
                </c:pt>
                <c:pt idx="48366">
                  <c:v>24183</c:v>
                </c:pt>
                <c:pt idx="48367">
                  <c:v>24183.5</c:v>
                </c:pt>
                <c:pt idx="48368">
                  <c:v>24184</c:v>
                </c:pt>
                <c:pt idx="48369">
                  <c:v>24184.5</c:v>
                </c:pt>
                <c:pt idx="48370">
                  <c:v>24185</c:v>
                </c:pt>
                <c:pt idx="48371">
                  <c:v>24185.5</c:v>
                </c:pt>
                <c:pt idx="48372">
                  <c:v>24186</c:v>
                </c:pt>
                <c:pt idx="48373">
                  <c:v>24186.5</c:v>
                </c:pt>
                <c:pt idx="48374">
                  <c:v>24187</c:v>
                </c:pt>
                <c:pt idx="48375">
                  <c:v>24187.5</c:v>
                </c:pt>
                <c:pt idx="48376">
                  <c:v>24188</c:v>
                </c:pt>
                <c:pt idx="48377">
                  <c:v>24188.5</c:v>
                </c:pt>
                <c:pt idx="48378">
                  <c:v>24189</c:v>
                </c:pt>
                <c:pt idx="48379">
                  <c:v>24189.5</c:v>
                </c:pt>
                <c:pt idx="48380">
                  <c:v>24190</c:v>
                </c:pt>
                <c:pt idx="48381">
                  <c:v>24190.5</c:v>
                </c:pt>
                <c:pt idx="48382">
                  <c:v>24191</c:v>
                </c:pt>
                <c:pt idx="48383">
                  <c:v>24191.5</c:v>
                </c:pt>
                <c:pt idx="48384">
                  <c:v>24192</c:v>
                </c:pt>
                <c:pt idx="48385">
                  <c:v>24192.5</c:v>
                </c:pt>
                <c:pt idx="48386">
                  <c:v>24193</c:v>
                </c:pt>
                <c:pt idx="48387">
                  <c:v>24193.5</c:v>
                </c:pt>
                <c:pt idx="48388">
                  <c:v>24194</c:v>
                </c:pt>
                <c:pt idx="48389">
                  <c:v>24194.5</c:v>
                </c:pt>
                <c:pt idx="48390">
                  <c:v>24195</c:v>
                </c:pt>
                <c:pt idx="48391">
                  <c:v>24195.5</c:v>
                </c:pt>
                <c:pt idx="48392">
                  <c:v>24196</c:v>
                </c:pt>
                <c:pt idx="48393">
                  <c:v>24196.5</c:v>
                </c:pt>
                <c:pt idx="48394">
                  <c:v>24197</c:v>
                </c:pt>
                <c:pt idx="48395">
                  <c:v>24197.5</c:v>
                </c:pt>
                <c:pt idx="48396">
                  <c:v>24198</c:v>
                </c:pt>
                <c:pt idx="48397">
                  <c:v>24198.5</c:v>
                </c:pt>
                <c:pt idx="48398">
                  <c:v>24199</c:v>
                </c:pt>
                <c:pt idx="48399">
                  <c:v>24199.5</c:v>
                </c:pt>
                <c:pt idx="48400">
                  <c:v>24200</c:v>
                </c:pt>
                <c:pt idx="48401">
                  <c:v>24200.5</c:v>
                </c:pt>
                <c:pt idx="48402">
                  <c:v>24201</c:v>
                </c:pt>
                <c:pt idx="48403">
                  <c:v>24201.5</c:v>
                </c:pt>
                <c:pt idx="48404">
                  <c:v>24202</c:v>
                </c:pt>
                <c:pt idx="48405">
                  <c:v>24202.5</c:v>
                </c:pt>
                <c:pt idx="48406">
                  <c:v>24203</c:v>
                </c:pt>
                <c:pt idx="48407">
                  <c:v>24203.5</c:v>
                </c:pt>
                <c:pt idx="48408">
                  <c:v>24204</c:v>
                </c:pt>
                <c:pt idx="48409">
                  <c:v>24204.5</c:v>
                </c:pt>
                <c:pt idx="48410">
                  <c:v>24205</c:v>
                </c:pt>
                <c:pt idx="48411">
                  <c:v>24205.5</c:v>
                </c:pt>
                <c:pt idx="48412">
                  <c:v>24206</c:v>
                </c:pt>
                <c:pt idx="48413">
                  <c:v>24206.5</c:v>
                </c:pt>
                <c:pt idx="48414">
                  <c:v>24207</c:v>
                </c:pt>
                <c:pt idx="48415">
                  <c:v>24207.5</c:v>
                </c:pt>
                <c:pt idx="48416">
                  <c:v>24208</c:v>
                </c:pt>
                <c:pt idx="48417">
                  <c:v>24208.5</c:v>
                </c:pt>
                <c:pt idx="48418">
                  <c:v>24209</c:v>
                </c:pt>
                <c:pt idx="48419">
                  <c:v>24209.5</c:v>
                </c:pt>
                <c:pt idx="48420">
                  <c:v>24210</c:v>
                </c:pt>
                <c:pt idx="48421">
                  <c:v>24210.5</c:v>
                </c:pt>
                <c:pt idx="48422">
                  <c:v>24211</c:v>
                </c:pt>
                <c:pt idx="48423">
                  <c:v>24211.5</c:v>
                </c:pt>
                <c:pt idx="48424">
                  <c:v>24212</c:v>
                </c:pt>
                <c:pt idx="48425">
                  <c:v>24212.5</c:v>
                </c:pt>
                <c:pt idx="48426">
                  <c:v>24213</c:v>
                </c:pt>
                <c:pt idx="48427">
                  <c:v>24213.5</c:v>
                </c:pt>
                <c:pt idx="48428">
                  <c:v>24214</c:v>
                </c:pt>
                <c:pt idx="48429">
                  <c:v>24214.5</c:v>
                </c:pt>
                <c:pt idx="48430">
                  <c:v>24215</c:v>
                </c:pt>
                <c:pt idx="48431">
                  <c:v>24215.5</c:v>
                </c:pt>
                <c:pt idx="48432">
                  <c:v>24216</c:v>
                </c:pt>
                <c:pt idx="48433">
                  <c:v>24216.5</c:v>
                </c:pt>
                <c:pt idx="48434">
                  <c:v>24217</c:v>
                </c:pt>
                <c:pt idx="48435">
                  <c:v>24217.5</c:v>
                </c:pt>
                <c:pt idx="48436">
                  <c:v>24218</c:v>
                </c:pt>
                <c:pt idx="48437">
                  <c:v>24218.5</c:v>
                </c:pt>
                <c:pt idx="48438">
                  <c:v>24219</c:v>
                </c:pt>
                <c:pt idx="48439">
                  <c:v>24219.5</c:v>
                </c:pt>
                <c:pt idx="48440">
                  <c:v>24220</c:v>
                </c:pt>
                <c:pt idx="48441">
                  <c:v>24220.5</c:v>
                </c:pt>
                <c:pt idx="48442">
                  <c:v>24221</c:v>
                </c:pt>
                <c:pt idx="48443">
                  <c:v>24221.5</c:v>
                </c:pt>
                <c:pt idx="48444">
                  <c:v>24222</c:v>
                </c:pt>
                <c:pt idx="48445">
                  <c:v>24222.5</c:v>
                </c:pt>
                <c:pt idx="48446">
                  <c:v>24223</c:v>
                </c:pt>
                <c:pt idx="48447">
                  <c:v>24223.5</c:v>
                </c:pt>
                <c:pt idx="48448">
                  <c:v>24224</c:v>
                </c:pt>
                <c:pt idx="48449">
                  <c:v>24224.5</c:v>
                </c:pt>
                <c:pt idx="48450">
                  <c:v>24225</c:v>
                </c:pt>
                <c:pt idx="48451">
                  <c:v>24225.5</c:v>
                </c:pt>
                <c:pt idx="48452">
                  <c:v>24226</c:v>
                </c:pt>
                <c:pt idx="48453">
                  <c:v>24226.5</c:v>
                </c:pt>
                <c:pt idx="48454">
                  <c:v>24227</c:v>
                </c:pt>
                <c:pt idx="48455">
                  <c:v>24227.5</c:v>
                </c:pt>
                <c:pt idx="48456">
                  <c:v>24228</c:v>
                </c:pt>
                <c:pt idx="48457">
                  <c:v>24228.5</c:v>
                </c:pt>
                <c:pt idx="48458">
                  <c:v>24229</c:v>
                </c:pt>
                <c:pt idx="48459">
                  <c:v>24229.5</c:v>
                </c:pt>
                <c:pt idx="48460">
                  <c:v>24230</c:v>
                </c:pt>
                <c:pt idx="48461">
                  <c:v>24230.5</c:v>
                </c:pt>
                <c:pt idx="48462">
                  <c:v>24231</c:v>
                </c:pt>
                <c:pt idx="48463">
                  <c:v>24231.5</c:v>
                </c:pt>
                <c:pt idx="48464">
                  <c:v>24232</c:v>
                </c:pt>
                <c:pt idx="48465">
                  <c:v>24232.5</c:v>
                </c:pt>
                <c:pt idx="48466">
                  <c:v>24233</c:v>
                </c:pt>
                <c:pt idx="48467">
                  <c:v>24233.5</c:v>
                </c:pt>
                <c:pt idx="48468">
                  <c:v>24234</c:v>
                </c:pt>
                <c:pt idx="48469">
                  <c:v>24234.5</c:v>
                </c:pt>
                <c:pt idx="48470">
                  <c:v>24235</c:v>
                </c:pt>
                <c:pt idx="48471">
                  <c:v>24235.5</c:v>
                </c:pt>
                <c:pt idx="48472">
                  <c:v>24236</c:v>
                </c:pt>
                <c:pt idx="48473">
                  <c:v>24236.5</c:v>
                </c:pt>
                <c:pt idx="48474">
                  <c:v>24237</c:v>
                </c:pt>
                <c:pt idx="48475">
                  <c:v>24237.5</c:v>
                </c:pt>
                <c:pt idx="48476">
                  <c:v>24238</c:v>
                </c:pt>
                <c:pt idx="48477">
                  <c:v>24238.5</c:v>
                </c:pt>
                <c:pt idx="48478">
                  <c:v>24239</c:v>
                </c:pt>
                <c:pt idx="48479">
                  <c:v>24239.5</c:v>
                </c:pt>
                <c:pt idx="48480">
                  <c:v>24240</c:v>
                </c:pt>
                <c:pt idx="48481">
                  <c:v>24240.5</c:v>
                </c:pt>
                <c:pt idx="48482">
                  <c:v>24241</c:v>
                </c:pt>
                <c:pt idx="48483">
                  <c:v>24241.5</c:v>
                </c:pt>
                <c:pt idx="48484">
                  <c:v>24242</c:v>
                </c:pt>
                <c:pt idx="48485">
                  <c:v>24242.5</c:v>
                </c:pt>
                <c:pt idx="48486">
                  <c:v>24243</c:v>
                </c:pt>
                <c:pt idx="48487">
                  <c:v>24243.5</c:v>
                </c:pt>
                <c:pt idx="48488">
                  <c:v>24244</c:v>
                </c:pt>
                <c:pt idx="48489">
                  <c:v>24244.5</c:v>
                </c:pt>
                <c:pt idx="48490">
                  <c:v>24245</c:v>
                </c:pt>
                <c:pt idx="48491">
                  <c:v>24245.5</c:v>
                </c:pt>
                <c:pt idx="48492">
                  <c:v>24246</c:v>
                </c:pt>
                <c:pt idx="48493">
                  <c:v>24246.5</c:v>
                </c:pt>
                <c:pt idx="48494">
                  <c:v>24247</c:v>
                </c:pt>
                <c:pt idx="48495">
                  <c:v>24247.5</c:v>
                </c:pt>
                <c:pt idx="48496">
                  <c:v>24248</c:v>
                </c:pt>
                <c:pt idx="48497">
                  <c:v>24248.5</c:v>
                </c:pt>
                <c:pt idx="48498">
                  <c:v>24249</c:v>
                </c:pt>
                <c:pt idx="48499">
                  <c:v>24249.5</c:v>
                </c:pt>
                <c:pt idx="48500">
                  <c:v>24250</c:v>
                </c:pt>
                <c:pt idx="48501">
                  <c:v>24250.5</c:v>
                </c:pt>
                <c:pt idx="48502">
                  <c:v>24251</c:v>
                </c:pt>
                <c:pt idx="48503">
                  <c:v>24251.5</c:v>
                </c:pt>
                <c:pt idx="48504">
                  <c:v>24252</c:v>
                </c:pt>
                <c:pt idx="48505">
                  <c:v>24252.5</c:v>
                </c:pt>
                <c:pt idx="48506">
                  <c:v>24253</c:v>
                </c:pt>
                <c:pt idx="48507">
                  <c:v>24253.5</c:v>
                </c:pt>
                <c:pt idx="48508">
                  <c:v>24254</c:v>
                </c:pt>
                <c:pt idx="48509">
                  <c:v>24254.5</c:v>
                </c:pt>
                <c:pt idx="48510">
                  <c:v>24255</c:v>
                </c:pt>
                <c:pt idx="48511">
                  <c:v>24255.5</c:v>
                </c:pt>
                <c:pt idx="48512">
                  <c:v>24256</c:v>
                </c:pt>
                <c:pt idx="48513">
                  <c:v>24256.5</c:v>
                </c:pt>
                <c:pt idx="48514">
                  <c:v>24257</c:v>
                </c:pt>
                <c:pt idx="48515">
                  <c:v>24257.5</c:v>
                </c:pt>
                <c:pt idx="48516">
                  <c:v>24258</c:v>
                </c:pt>
                <c:pt idx="48517">
                  <c:v>24258.5</c:v>
                </c:pt>
                <c:pt idx="48518">
                  <c:v>24259</c:v>
                </c:pt>
                <c:pt idx="48519">
                  <c:v>24259.5</c:v>
                </c:pt>
                <c:pt idx="48520">
                  <c:v>24260</c:v>
                </c:pt>
                <c:pt idx="48521">
                  <c:v>24260.5</c:v>
                </c:pt>
                <c:pt idx="48522">
                  <c:v>24261</c:v>
                </c:pt>
                <c:pt idx="48523">
                  <c:v>24261.5</c:v>
                </c:pt>
                <c:pt idx="48524">
                  <c:v>24262</c:v>
                </c:pt>
                <c:pt idx="48525">
                  <c:v>24262.5</c:v>
                </c:pt>
                <c:pt idx="48526">
                  <c:v>24263</c:v>
                </c:pt>
                <c:pt idx="48527">
                  <c:v>24263.5</c:v>
                </c:pt>
                <c:pt idx="48528">
                  <c:v>24264</c:v>
                </c:pt>
                <c:pt idx="48529">
                  <c:v>24264.5</c:v>
                </c:pt>
                <c:pt idx="48530">
                  <c:v>24265</c:v>
                </c:pt>
                <c:pt idx="48531">
                  <c:v>24265.5</c:v>
                </c:pt>
                <c:pt idx="48532">
                  <c:v>24266</c:v>
                </c:pt>
                <c:pt idx="48533">
                  <c:v>24266.5</c:v>
                </c:pt>
                <c:pt idx="48534">
                  <c:v>24267</c:v>
                </c:pt>
                <c:pt idx="48535">
                  <c:v>24267.5</c:v>
                </c:pt>
                <c:pt idx="48536">
                  <c:v>24268</c:v>
                </c:pt>
                <c:pt idx="48537">
                  <c:v>24268.5</c:v>
                </c:pt>
                <c:pt idx="48538">
                  <c:v>24269</c:v>
                </c:pt>
                <c:pt idx="48539">
                  <c:v>24269.5</c:v>
                </c:pt>
                <c:pt idx="48540">
                  <c:v>24270</c:v>
                </c:pt>
                <c:pt idx="48541">
                  <c:v>24270.5</c:v>
                </c:pt>
                <c:pt idx="48542">
                  <c:v>24271</c:v>
                </c:pt>
                <c:pt idx="48543">
                  <c:v>24271.5</c:v>
                </c:pt>
                <c:pt idx="48544">
                  <c:v>24272</c:v>
                </c:pt>
                <c:pt idx="48545">
                  <c:v>24272.5</c:v>
                </c:pt>
                <c:pt idx="48546">
                  <c:v>24273</c:v>
                </c:pt>
                <c:pt idx="48547">
                  <c:v>24273.5</c:v>
                </c:pt>
                <c:pt idx="48548">
                  <c:v>24274</c:v>
                </c:pt>
                <c:pt idx="48549">
                  <c:v>24274.5</c:v>
                </c:pt>
                <c:pt idx="48550">
                  <c:v>24275</c:v>
                </c:pt>
                <c:pt idx="48551">
                  <c:v>24275.5</c:v>
                </c:pt>
                <c:pt idx="48552">
                  <c:v>24276</c:v>
                </c:pt>
                <c:pt idx="48553">
                  <c:v>24276.5</c:v>
                </c:pt>
                <c:pt idx="48554">
                  <c:v>24277</c:v>
                </c:pt>
                <c:pt idx="48555">
                  <c:v>24277.5</c:v>
                </c:pt>
                <c:pt idx="48556">
                  <c:v>24278</c:v>
                </c:pt>
                <c:pt idx="48557">
                  <c:v>24278.5</c:v>
                </c:pt>
                <c:pt idx="48558">
                  <c:v>24279</c:v>
                </c:pt>
                <c:pt idx="48559">
                  <c:v>24279.5</c:v>
                </c:pt>
                <c:pt idx="48560">
                  <c:v>24280</c:v>
                </c:pt>
                <c:pt idx="48561">
                  <c:v>24280.5</c:v>
                </c:pt>
                <c:pt idx="48562">
                  <c:v>24281</c:v>
                </c:pt>
                <c:pt idx="48563">
                  <c:v>24281.5</c:v>
                </c:pt>
                <c:pt idx="48564">
                  <c:v>24282</c:v>
                </c:pt>
                <c:pt idx="48565">
                  <c:v>24282.5</c:v>
                </c:pt>
                <c:pt idx="48566">
                  <c:v>24283</c:v>
                </c:pt>
                <c:pt idx="48567">
                  <c:v>24283.5</c:v>
                </c:pt>
                <c:pt idx="48568">
                  <c:v>24284</c:v>
                </c:pt>
                <c:pt idx="48569">
                  <c:v>24284.5</c:v>
                </c:pt>
                <c:pt idx="48570">
                  <c:v>24285</c:v>
                </c:pt>
                <c:pt idx="48571">
                  <c:v>24285.5</c:v>
                </c:pt>
                <c:pt idx="48572">
                  <c:v>24286</c:v>
                </c:pt>
                <c:pt idx="48573">
                  <c:v>24286.5</c:v>
                </c:pt>
                <c:pt idx="48574">
                  <c:v>24287</c:v>
                </c:pt>
                <c:pt idx="48575">
                  <c:v>24287.5</c:v>
                </c:pt>
                <c:pt idx="48576">
                  <c:v>24288</c:v>
                </c:pt>
                <c:pt idx="48577">
                  <c:v>24288.5</c:v>
                </c:pt>
                <c:pt idx="48578">
                  <c:v>24289</c:v>
                </c:pt>
                <c:pt idx="48579">
                  <c:v>24289.5</c:v>
                </c:pt>
                <c:pt idx="48580">
                  <c:v>24290</c:v>
                </c:pt>
                <c:pt idx="48581">
                  <c:v>24290.5</c:v>
                </c:pt>
                <c:pt idx="48582">
                  <c:v>24291</c:v>
                </c:pt>
                <c:pt idx="48583">
                  <c:v>24291.5</c:v>
                </c:pt>
                <c:pt idx="48584">
                  <c:v>24292</c:v>
                </c:pt>
                <c:pt idx="48585">
                  <c:v>24292.5</c:v>
                </c:pt>
                <c:pt idx="48586">
                  <c:v>24293</c:v>
                </c:pt>
                <c:pt idx="48587">
                  <c:v>24293.5</c:v>
                </c:pt>
                <c:pt idx="48588">
                  <c:v>24294</c:v>
                </c:pt>
                <c:pt idx="48589">
                  <c:v>24294.5</c:v>
                </c:pt>
                <c:pt idx="48590">
                  <c:v>24295</c:v>
                </c:pt>
                <c:pt idx="48591">
                  <c:v>24295.5</c:v>
                </c:pt>
                <c:pt idx="48592">
                  <c:v>24296</c:v>
                </c:pt>
                <c:pt idx="48593">
                  <c:v>24296.5</c:v>
                </c:pt>
                <c:pt idx="48594">
                  <c:v>24297</c:v>
                </c:pt>
                <c:pt idx="48595">
                  <c:v>24297.5</c:v>
                </c:pt>
                <c:pt idx="48596">
                  <c:v>24298</c:v>
                </c:pt>
                <c:pt idx="48597">
                  <c:v>24298.5</c:v>
                </c:pt>
                <c:pt idx="48598">
                  <c:v>24299</c:v>
                </c:pt>
                <c:pt idx="48599">
                  <c:v>24299.5</c:v>
                </c:pt>
                <c:pt idx="48600">
                  <c:v>24300</c:v>
                </c:pt>
                <c:pt idx="48601">
                  <c:v>24300.5</c:v>
                </c:pt>
                <c:pt idx="48602">
                  <c:v>24301</c:v>
                </c:pt>
                <c:pt idx="48603">
                  <c:v>24301.5</c:v>
                </c:pt>
                <c:pt idx="48604">
                  <c:v>24302</c:v>
                </c:pt>
                <c:pt idx="48605">
                  <c:v>24302.5</c:v>
                </c:pt>
                <c:pt idx="48606">
                  <c:v>24303</c:v>
                </c:pt>
                <c:pt idx="48607">
                  <c:v>24303.5</c:v>
                </c:pt>
                <c:pt idx="48608">
                  <c:v>24304</c:v>
                </c:pt>
                <c:pt idx="48609">
                  <c:v>24304.5</c:v>
                </c:pt>
                <c:pt idx="48610">
                  <c:v>24305</c:v>
                </c:pt>
                <c:pt idx="48611">
                  <c:v>24305.5</c:v>
                </c:pt>
                <c:pt idx="48612">
                  <c:v>24306</c:v>
                </c:pt>
                <c:pt idx="48613">
                  <c:v>24306.5</c:v>
                </c:pt>
                <c:pt idx="48614">
                  <c:v>24307</c:v>
                </c:pt>
                <c:pt idx="48615">
                  <c:v>24307.5</c:v>
                </c:pt>
                <c:pt idx="48616">
                  <c:v>24308</c:v>
                </c:pt>
                <c:pt idx="48617">
                  <c:v>24308.5</c:v>
                </c:pt>
                <c:pt idx="48618">
                  <c:v>24309</c:v>
                </c:pt>
                <c:pt idx="48619">
                  <c:v>24309.5</c:v>
                </c:pt>
                <c:pt idx="48620">
                  <c:v>24310</c:v>
                </c:pt>
                <c:pt idx="48621">
                  <c:v>24310.5</c:v>
                </c:pt>
                <c:pt idx="48622">
                  <c:v>24311</c:v>
                </c:pt>
                <c:pt idx="48623">
                  <c:v>24311.5</c:v>
                </c:pt>
                <c:pt idx="48624">
                  <c:v>24312</c:v>
                </c:pt>
                <c:pt idx="48625">
                  <c:v>24312.5</c:v>
                </c:pt>
                <c:pt idx="48626">
                  <c:v>24313</c:v>
                </c:pt>
                <c:pt idx="48627">
                  <c:v>24313.5</c:v>
                </c:pt>
                <c:pt idx="48628">
                  <c:v>24314</c:v>
                </c:pt>
                <c:pt idx="48629">
                  <c:v>24314.5</c:v>
                </c:pt>
                <c:pt idx="48630">
                  <c:v>24315</c:v>
                </c:pt>
                <c:pt idx="48631">
                  <c:v>24315.5</c:v>
                </c:pt>
                <c:pt idx="48632">
                  <c:v>24316</c:v>
                </c:pt>
                <c:pt idx="48633">
                  <c:v>24316.5</c:v>
                </c:pt>
                <c:pt idx="48634">
                  <c:v>24317</c:v>
                </c:pt>
                <c:pt idx="48635">
                  <c:v>24317.5</c:v>
                </c:pt>
                <c:pt idx="48636">
                  <c:v>24318</c:v>
                </c:pt>
                <c:pt idx="48637">
                  <c:v>24318.5</c:v>
                </c:pt>
                <c:pt idx="48638">
                  <c:v>24319</c:v>
                </c:pt>
                <c:pt idx="48639">
                  <c:v>24319.5</c:v>
                </c:pt>
                <c:pt idx="48640">
                  <c:v>24320</c:v>
                </c:pt>
                <c:pt idx="48641">
                  <c:v>24320.5</c:v>
                </c:pt>
                <c:pt idx="48642">
                  <c:v>24321</c:v>
                </c:pt>
                <c:pt idx="48643">
                  <c:v>24321.5</c:v>
                </c:pt>
                <c:pt idx="48644">
                  <c:v>24322</c:v>
                </c:pt>
                <c:pt idx="48645">
                  <c:v>24322.5</c:v>
                </c:pt>
                <c:pt idx="48646">
                  <c:v>24323</c:v>
                </c:pt>
                <c:pt idx="48647">
                  <c:v>24323.5</c:v>
                </c:pt>
                <c:pt idx="48648">
                  <c:v>24324</c:v>
                </c:pt>
                <c:pt idx="48649">
                  <c:v>24324.5</c:v>
                </c:pt>
                <c:pt idx="48650">
                  <c:v>24325</c:v>
                </c:pt>
                <c:pt idx="48651">
                  <c:v>24325.5</c:v>
                </c:pt>
                <c:pt idx="48652">
                  <c:v>24326</c:v>
                </c:pt>
                <c:pt idx="48653">
                  <c:v>24326.5</c:v>
                </c:pt>
                <c:pt idx="48654">
                  <c:v>24327</c:v>
                </c:pt>
                <c:pt idx="48655">
                  <c:v>24327.5</c:v>
                </c:pt>
                <c:pt idx="48656">
                  <c:v>24328</c:v>
                </c:pt>
                <c:pt idx="48657">
                  <c:v>24328.5</c:v>
                </c:pt>
                <c:pt idx="48658">
                  <c:v>24329</c:v>
                </c:pt>
                <c:pt idx="48659">
                  <c:v>24329.5</c:v>
                </c:pt>
                <c:pt idx="48660">
                  <c:v>24330</c:v>
                </c:pt>
                <c:pt idx="48661">
                  <c:v>24330.5</c:v>
                </c:pt>
                <c:pt idx="48662">
                  <c:v>24331</c:v>
                </c:pt>
                <c:pt idx="48663">
                  <c:v>24331.5</c:v>
                </c:pt>
                <c:pt idx="48664">
                  <c:v>24332</c:v>
                </c:pt>
                <c:pt idx="48665">
                  <c:v>24332.5</c:v>
                </c:pt>
                <c:pt idx="48666">
                  <c:v>24333</c:v>
                </c:pt>
                <c:pt idx="48667">
                  <c:v>24333.5</c:v>
                </c:pt>
                <c:pt idx="48668">
                  <c:v>24334</c:v>
                </c:pt>
                <c:pt idx="48669">
                  <c:v>24334.5</c:v>
                </c:pt>
                <c:pt idx="48670">
                  <c:v>24335</c:v>
                </c:pt>
                <c:pt idx="48671">
                  <c:v>24335.5</c:v>
                </c:pt>
                <c:pt idx="48672">
                  <c:v>24336</c:v>
                </c:pt>
                <c:pt idx="48673">
                  <c:v>24336.5</c:v>
                </c:pt>
                <c:pt idx="48674">
                  <c:v>24337</c:v>
                </c:pt>
                <c:pt idx="48675">
                  <c:v>24337.5</c:v>
                </c:pt>
                <c:pt idx="48676">
                  <c:v>24338</c:v>
                </c:pt>
                <c:pt idx="48677">
                  <c:v>24338.5</c:v>
                </c:pt>
                <c:pt idx="48678">
                  <c:v>24339</c:v>
                </c:pt>
                <c:pt idx="48679">
                  <c:v>24339.5</c:v>
                </c:pt>
                <c:pt idx="48680">
                  <c:v>24340</c:v>
                </c:pt>
                <c:pt idx="48681">
                  <c:v>24340.5</c:v>
                </c:pt>
                <c:pt idx="48682">
                  <c:v>24341</c:v>
                </c:pt>
                <c:pt idx="48683">
                  <c:v>24341.5</c:v>
                </c:pt>
                <c:pt idx="48684">
                  <c:v>24342</c:v>
                </c:pt>
                <c:pt idx="48685">
                  <c:v>24342.5</c:v>
                </c:pt>
                <c:pt idx="48686">
                  <c:v>24343</c:v>
                </c:pt>
                <c:pt idx="48687">
                  <c:v>24343.5</c:v>
                </c:pt>
                <c:pt idx="48688">
                  <c:v>24344</c:v>
                </c:pt>
                <c:pt idx="48689">
                  <c:v>24344.5</c:v>
                </c:pt>
                <c:pt idx="48690">
                  <c:v>24345</c:v>
                </c:pt>
                <c:pt idx="48691">
                  <c:v>24345.5</c:v>
                </c:pt>
                <c:pt idx="48692">
                  <c:v>24346</c:v>
                </c:pt>
                <c:pt idx="48693">
                  <c:v>24346.5</c:v>
                </c:pt>
                <c:pt idx="48694">
                  <c:v>24347</c:v>
                </c:pt>
                <c:pt idx="48695">
                  <c:v>24347.5</c:v>
                </c:pt>
                <c:pt idx="48696">
                  <c:v>24348</c:v>
                </c:pt>
                <c:pt idx="48697">
                  <c:v>24348.5</c:v>
                </c:pt>
                <c:pt idx="48698">
                  <c:v>24349</c:v>
                </c:pt>
                <c:pt idx="48699">
                  <c:v>24349.5</c:v>
                </c:pt>
                <c:pt idx="48700">
                  <c:v>24350</c:v>
                </c:pt>
                <c:pt idx="48701">
                  <c:v>24350.5</c:v>
                </c:pt>
                <c:pt idx="48702">
                  <c:v>24351</c:v>
                </c:pt>
                <c:pt idx="48703">
                  <c:v>24351.5</c:v>
                </c:pt>
                <c:pt idx="48704">
                  <c:v>24352</c:v>
                </c:pt>
                <c:pt idx="48705">
                  <c:v>24352.5</c:v>
                </c:pt>
                <c:pt idx="48706">
                  <c:v>24353</c:v>
                </c:pt>
                <c:pt idx="48707">
                  <c:v>24353.5</c:v>
                </c:pt>
                <c:pt idx="48708">
                  <c:v>24354</c:v>
                </c:pt>
                <c:pt idx="48709">
                  <c:v>24354.5</c:v>
                </c:pt>
                <c:pt idx="48710">
                  <c:v>24355</c:v>
                </c:pt>
                <c:pt idx="48711">
                  <c:v>24355.5</c:v>
                </c:pt>
                <c:pt idx="48712">
                  <c:v>24356</c:v>
                </c:pt>
                <c:pt idx="48713">
                  <c:v>24356.5</c:v>
                </c:pt>
                <c:pt idx="48714">
                  <c:v>24357</c:v>
                </c:pt>
                <c:pt idx="48715">
                  <c:v>24357.5</c:v>
                </c:pt>
                <c:pt idx="48716">
                  <c:v>24358</c:v>
                </c:pt>
                <c:pt idx="48717">
                  <c:v>24358.5</c:v>
                </c:pt>
                <c:pt idx="48718">
                  <c:v>24359</c:v>
                </c:pt>
                <c:pt idx="48719">
                  <c:v>24359.5</c:v>
                </c:pt>
                <c:pt idx="48720">
                  <c:v>24360</c:v>
                </c:pt>
                <c:pt idx="48721">
                  <c:v>24360.5</c:v>
                </c:pt>
                <c:pt idx="48722">
                  <c:v>24361</c:v>
                </c:pt>
                <c:pt idx="48723">
                  <c:v>24361.5</c:v>
                </c:pt>
                <c:pt idx="48724">
                  <c:v>24362</c:v>
                </c:pt>
                <c:pt idx="48725">
                  <c:v>24362.5</c:v>
                </c:pt>
                <c:pt idx="48726">
                  <c:v>24363</c:v>
                </c:pt>
                <c:pt idx="48727">
                  <c:v>24363.5</c:v>
                </c:pt>
                <c:pt idx="48728">
                  <c:v>24364</c:v>
                </c:pt>
                <c:pt idx="48729">
                  <c:v>24364.5</c:v>
                </c:pt>
                <c:pt idx="48730">
                  <c:v>24365</c:v>
                </c:pt>
                <c:pt idx="48731">
                  <c:v>24365.5</c:v>
                </c:pt>
                <c:pt idx="48732">
                  <c:v>24366</c:v>
                </c:pt>
                <c:pt idx="48733">
                  <c:v>24366.5</c:v>
                </c:pt>
                <c:pt idx="48734">
                  <c:v>24367</c:v>
                </c:pt>
                <c:pt idx="48735">
                  <c:v>24367.5</c:v>
                </c:pt>
                <c:pt idx="48736">
                  <c:v>24368</c:v>
                </c:pt>
                <c:pt idx="48737">
                  <c:v>24368.5</c:v>
                </c:pt>
                <c:pt idx="48738">
                  <c:v>24369</c:v>
                </c:pt>
                <c:pt idx="48739">
                  <c:v>24369.5</c:v>
                </c:pt>
                <c:pt idx="48740">
                  <c:v>24370</c:v>
                </c:pt>
                <c:pt idx="48741">
                  <c:v>24370.5</c:v>
                </c:pt>
                <c:pt idx="48742">
                  <c:v>24371</c:v>
                </c:pt>
                <c:pt idx="48743">
                  <c:v>24371.5</c:v>
                </c:pt>
                <c:pt idx="48744">
                  <c:v>24372</c:v>
                </c:pt>
                <c:pt idx="48745">
                  <c:v>24372.5</c:v>
                </c:pt>
                <c:pt idx="48746">
                  <c:v>24373</c:v>
                </c:pt>
                <c:pt idx="48747">
                  <c:v>24373.5</c:v>
                </c:pt>
                <c:pt idx="48748">
                  <c:v>24374</c:v>
                </c:pt>
                <c:pt idx="48749">
                  <c:v>24374.5</c:v>
                </c:pt>
                <c:pt idx="48750">
                  <c:v>24375</c:v>
                </c:pt>
                <c:pt idx="48751">
                  <c:v>24375.5</c:v>
                </c:pt>
                <c:pt idx="48752">
                  <c:v>24376</c:v>
                </c:pt>
                <c:pt idx="48753">
                  <c:v>24376.5</c:v>
                </c:pt>
                <c:pt idx="48754">
                  <c:v>24377</c:v>
                </c:pt>
                <c:pt idx="48755">
                  <c:v>24377.5</c:v>
                </c:pt>
                <c:pt idx="48756">
                  <c:v>24378</c:v>
                </c:pt>
                <c:pt idx="48757">
                  <c:v>24378.5</c:v>
                </c:pt>
                <c:pt idx="48758">
                  <c:v>24379</c:v>
                </c:pt>
                <c:pt idx="48759">
                  <c:v>24379.5</c:v>
                </c:pt>
                <c:pt idx="48760">
                  <c:v>24380</c:v>
                </c:pt>
                <c:pt idx="48761">
                  <c:v>24380.5</c:v>
                </c:pt>
                <c:pt idx="48762">
                  <c:v>24381</c:v>
                </c:pt>
                <c:pt idx="48763">
                  <c:v>24381.5</c:v>
                </c:pt>
                <c:pt idx="48764">
                  <c:v>24382</c:v>
                </c:pt>
                <c:pt idx="48765">
                  <c:v>24382.5</c:v>
                </c:pt>
                <c:pt idx="48766">
                  <c:v>24383</c:v>
                </c:pt>
                <c:pt idx="48767">
                  <c:v>24383.5</c:v>
                </c:pt>
                <c:pt idx="48768">
                  <c:v>24384</c:v>
                </c:pt>
                <c:pt idx="48769">
                  <c:v>24384.5</c:v>
                </c:pt>
                <c:pt idx="48770">
                  <c:v>24385</c:v>
                </c:pt>
                <c:pt idx="48771">
                  <c:v>24385.5</c:v>
                </c:pt>
                <c:pt idx="48772">
                  <c:v>24386</c:v>
                </c:pt>
                <c:pt idx="48773">
                  <c:v>24386.5</c:v>
                </c:pt>
                <c:pt idx="48774">
                  <c:v>24387</c:v>
                </c:pt>
                <c:pt idx="48775">
                  <c:v>24387.5</c:v>
                </c:pt>
                <c:pt idx="48776">
                  <c:v>24388</c:v>
                </c:pt>
                <c:pt idx="48777">
                  <c:v>24388.5</c:v>
                </c:pt>
                <c:pt idx="48778">
                  <c:v>24389</c:v>
                </c:pt>
                <c:pt idx="48779">
                  <c:v>24389.5</c:v>
                </c:pt>
                <c:pt idx="48780">
                  <c:v>24390</c:v>
                </c:pt>
                <c:pt idx="48781">
                  <c:v>24390.5</c:v>
                </c:pt>
                <c:pt idx="48782">
                  <c:v>24391</c:v>
                </c:pt>
                <c:pt idx="48783">
                  <c:v>24391.5</c:v>
                </c:pt>
                <c:pt idx="48784">
                  <c:v>24392</c:v>
                </c:pt>
                <c:pt idx="48785">
                  <c:v>24392.5</c:v>
                </c:pt>
                <c:pt idx="48786">
                  <c:v>24393</c:v>
                </c:pt>
                <c:pt idx="48787">
                  <c:v>24393.5</c:v>
                </c:pt>
                <c:pt idx="48788">
                  <c:v>24394</c:v>
                </c:pt>
                <c:pt idx="48789">
                  <c:v>24394.5</c:v>
                </c:pt>
                <c:pt idx="48790">
                  <c:v>24395</c:v>
                </c:pt>
                <c:pt idx="48791">
                  <c:v>24395.5</c:v>
                </c:pt>
                <c:pt idx="48792">
                  <c:v>24396</c:v>
                </c:pt>
                <c:pt idx="48793">
                  <c:v>24396.5</c:v>
                </c:pt>
                <c:pt idx="48794">
                  <c:v>24397</c:v>
                </c:pt>
                <c:pt idx="48795">
                  <c:v>24397.5</c:v>
                </c:pt>
                <c:pt idx="48796">
                  <c:v>24398</c:v>
                </c:pt>
                <c:pt idx="48797">
                  <c:v>24398.5</c:v>
                </c:pt>
                <c:pt idx="48798">
                  <c:v>24399</c:v>
                </c:pt>
                <c:pt idx="48799">
                  <c:v>24399.5</c:v>
                </c:pt>
                <c:pt idx="48800">
                  <c:v>24400</c:v>
                </c:pt>
                <c:pt idx="48801">
                  <c:v>24400.5</c:v>
                </c:pt>
                <c:pt idx="48802">
                  <c:v>24401</c:v>
                </c:pt>
                <c:pt idx="48803">
                  <c:v>24401.5</c:v>
                </c:pt>
                <c:pt idx="48804">
                  <c:v>24402</c:v>
                </c:pt>
                <c:pt idx="48805">
                  <c:v>24402.5</c:v>
                </c:pt>
                <c:pt idx="48806">
                  <c:v>24403</c:v>
                </c:pt>
                <c:pt idx="48807">
                  <c:v>24403.5</c:v>
                </c:pt>
                <c:pt idx="48808">
                  <c:v>24404</c:v>
                </c:pt>
                <c:pt idx="48809">
                  <c:v>24404.5</c:v>
                </c:pt>
                <c:pt idx="48810">
                  <c:v>24405</c:v>
                </c:pt>
                <c:pt idx="48811">
                  <c:v>24405.5</c:v>
                </c:pt>
                <c:pt idx="48812">
                  <c:v>24406</c:v>
                </c:pt>
                <c:pt idx="48813">
                  <c:v>24406.5</c:v>
                </c:pt>
                <c:pt idx="48814">
                  <c:v>24407</c:v>
                </c:pt>
                <c:pt idx="48815">
                  <c:v>24407.5</c:v>
                </c:pt>
                <c:pt idx="48816">
                  <c:v>24408</c:v>
                </c:pt>
                <c:pt idx="48817">
                  <c:v>24408.5</c:v>
                </c:pt>
                <c:pt idx="48818">
                  <c:v>24409</c:v>
                </c:pt>
                <c:pt idx="48819">
                  <c:v>24409.5</c:v>
                </c:pt>
                <c:pt idx="48820">
                  <c:v>24410</c:v>
                </c:pt>
                <c:pt idx="48821">
                  <c:v>24410.5</c:v>
                </c:pt>
                <c:pt idx="48822">
                  <c:v>24411</c:v>
                </c:pt>
                <c:pt idx="48823">
                  <c:v>24411.5</c:v>
                </c:pt>
                <c:pt idx="48824">
                  <c:v>24412</c:v>
                </c:pt>
                <c:pt idx="48825">
                  <c:v>24412.5</c:v>
                </c:pt>
                <c:pt idx="48826">
                  <c:v>24413</c:v>
                </c:pt>
                <c:pt idx="48827">
                  <c:v>24413.5</c:v>
                </c:pt>
                <c:pt idx="48828">
                  <c:v>24414</c:v>
                </c:pt>
                <c:pt idx="48829">
                  <c:v>24414.5</c:v>
                </c:pt>
                <c:pt idx="48830">
                  <c:v>24415</c:v>
                </c:pt>
                <c:pt idx="48831">
                  <c:v>24415.5</c:v>
                </c:pt>
                <c:pt idx="48832">
                  <c:v>24416</c:v>
                </c:pt>
                <c:pt idx="48833">
                  <c:v>24416.5</c:v>
                </c:pt>
                <c:pt idx="48834">
                  <c:v>24417</c:v>
                </c:pt>
                <c:pt idx="48835">
                  <c:v>24417.5</c:v>
                </c:pt>
                <c:pt idx="48836">
                  <c:v>24418</c:v>
                </c:pt>
                <c:pt idx="48837">
                  <c:v>24418.5</c:v>
                </c:pt>
                <c:pt idx="48838">
                  <c:v>24419</c:v>
                </c:pt>
                <c:pt idx="48839">
                  <c:v>24419.5</c:v>
                </c:pt>
                <c:pt idx="48840">
                  <c:v>24420</c:v>
                </c:pt>
                <c:pt idx="48841">
                  <c:v>24420.5</c:v>
                </c:pt>
                <c:pt idx="48842">
                  <c:v>24421</c:v>
                </c:pt>
                <c:pt idx="48843">
                  <c:v>24421.5</c:v>
                </c:pt>
                <c:pt idx="48844">
                  <c:v>24422</c:v>
                </c:pt>
                <c:pt idx="48845">
                  <c:v>24422.5</c:v>
                </c:pt>
                <c:pt idx="48846">
                  <c:v>24423</c:v>
                </c:pt>
                <c:pt idx="48847">
                  <c:v>24423.5</c:v>
                </c:pt>
                <c:pt idx="48848">
                  <c:v>24424</c:v>
                </c:pt>
                <c:pt idx="48849">
                  <c:v>24424.5</c:v>
                </c:pt>
                <c:pt idx="48850">
                  <c:v>24425</c:v>
                </c:pt>
                <c:pt idx="48851">
                  <c:v>24425.5</c:v>
                </c:pt>
                <c:pt idx="48852">
                  <c:v>24426</c:v>
                </c:pt>
                <c:pt idx="48853">
                  <c:v>24426.5</c:v>
                </c:pt>
                <c:pt idx="48854">
                  <c:v>24427</c:v>
                </c:pt>
                <c:pt idx="48855">
                  <c:v>24427.5</c:v>
                </c:pt>
                <c:pt idx="48856">
                  <c:v>24428</c:v>
                </c:pt>
                <c:pt idx="48857">
                  <c:v>24428.5</c:v>
                </c:pt>
                <c:pt idx="48858">
                  <c:v>24429</c:v>
                </c:pt>
                <c:pt idx="48859">
                  <c:v>24429.5</c:v>
                </c:pt>
                <c:pt idx="48860">
                  <c:v>24430</c:v>
                </c:pt>
                <c:pt idx="48861">
                  <c:v>24430.5</c:v>
                </c:pt>
                <c:pt idx="48862">
                  <c:v>24431</c:v>
                </c:pt>
                <c:pt idx="48863">
                  <c:v>24431.5</c:v>
                </c:pt>
                <c:pt idx="48864">
                  <c:v>24432</c:v>
                </c:pt>
                <c:pt idx="48865">
                  <c:v>24432.5</c:v>
                </c:pt>
                <c:pt idx="48866">
                  <c:v>24433</c:v>
                </c:pt>
                <c:pt idx="48867">
                  <c:v>24433.5</c:v>
                </c:pt>
                <c:pt idx="48868">
                  <c:v>24434</c:v>
                </c:pt>
                <c:pt idx="48869">
                  <c:v>24434.5</c:v>
                </c:pt>
                <c:pt idx="48870">
                  <c:v>24435</c:v>
                </c:pt>
                <c:pt idx="48871">
                  <c:v>24435.5</c:v>
                </c:pt>
                <c:pt idx="48872">
                  <c:v>24436</c:v>
                </c:pt>
                <c:pt idx="48873">
                  <c:v>24436.5</c:v>
                </c:pt>
                <c:pt idx="48874">
                  <c:v>24437</c:v>
                </c:pt>
                <c:pt idx="48875">
                  <c:v>24437.5</c:v>
                </c:pt>
                <c:pt idx="48876">
                  <c:v>24438</c:v>
                </c:pt>
                <c:pt idx="48877">
                  <c:v>24438.5</c:v>
                </c:pt>
                <c:pt idx="48878">
                  <c:v>24439</c:v>
                </c:pt>
                <c:pt idx="48879">
                  <c:v>24439.5</c:v>
                </c:pt>
                <c:pt idx="48880">
                  <c:v>24440</c:v>
                </c:pt>
                <c:pt idx="48881">
                  <c:v>24440.5</c:v>
                </c:pt>
                <c:pt idx="48882">
                  <c:v>24441</c:v>
                </c:pt>
                <c:pt idx="48883">
                  <c:v>24441.5</c:v>
                </c:pt>
                <c:pt idx="48884">
                  <c:v>24442</c:v>
                </c:pt>
                <c:pt idx="48885">
                  <c:v>24442.5</c:v>
                </c:pt>
                <c:pt idx="48886">
                  <c:v>24443</c:v>
                </c:pt>
                <c:pt idx="48887">
                  <c:v>24443.5</c:v>
                </c:pt>
                <c:pt idx="48888">
                  <c:v>24444</c:v>
                </c:pt>
                <c:pt idx="48889">
                  <c:v>24444.5</c:v>
                </c:pt>
                <c:pt idx="48890">
                  <c:v>24445</c:v>
                </c:pt>
                <c:pt idx="48891">
                  <c:v>24445.5</c:v>
                </c:pt>
                <c:pt idx="48892">
                  <c:v>24446</c:v>
                </c:pt>
                <c:pt idx="48893">
                  <c:v>24446.5</c:v>
                </c:pt>
                <c:pt idx="48894">
                  <c:v>24447</c:v>
                </c:pt>
                <c:pt idx="48895">
                  <c:v>24447.5</c:v>
                </c:pt>
                <c:pt idx="48896">
                  <c:v>24448</c:v>
                </c:pt>
                <c:pt idx="48897">
                  <c:v>24448.5</c:v>
                </c:pt>
                <c:pt idx="48898">
                  <c:v>24449</c:v>
                </c:pt>
                <c:pt idx="48899">
                  <c:v>24449.5</c:v>
                </c:pt>
                <c:pt idx="48900">
                  <c:v>24450</c:v>
                </c:pt>
                <c:pt idx="48901">
                  <c:v>24450.5</c:v>
                </c:pt>
                <c:pt idx="48902">
                  <c:v>24451</c:v>
                </c:pt>
                <c:pt idx="48903">
                  <c:v>24451.5</c:v>
                </c:pt>
                <c:pt idx="48904">
                  <c:v>24452</c:v>
                </c:pt>
                <c:pt idx="48905">
                  <c:v>24452.5</c:v>
                </c:pt>
                <c:pt idx="48906">
                  <c:v>24453</c:v>
                </c:pt>
                <c:pt idx="48907">
                  <c:v>24453.5</c:v>
                </c:pt>
                <c:pt idx="48908">
                  <c:v>24454</c:v>
                </c:pt>
                <c:pt idx="48909">
                  <c:v>24454.5</c:v>
                </c:pt>
                <c:pt idx="48910">
                  <c:v>24455</c:v>
                </c:pt>
                <c:pt idx="48911">
                  <c:v>24455.5</c:v>
                </c:pt>
                <c:pt idx="48912">
                  <c:v>24456</c:v>
                </c:pt>
                <c:pt idx="48913">
                  <c:v>24456.5</c:v>
                </c:pt>
                <c:pt idx="48914">
                  <c:v>24457</c:v>
                </c:pt>
                <c:pt idx="48915">
                  <c:v>24457.5</c:v>
                </c:pt>
                <c:pt idx="48916">
                  <c:v>24458</c:v>
                </c:pt>
                <c:pt idx="48917">
                  <c:v>24458.5</c:v>
                </c:pt>
                <c:pt idx="48918">
                  <c:v>24459</c:v>
                </c:pt>
                <c:pt idx="48919">
                  <c:v>24459.5</c:v>
                </c:pt>
                <c:pt idx="48920">
                  <c:v>24460</c:v>
                </c:pt>
                <c:pt idx="48921">
                  <c:v>24460.5</c:v>
                </c:pt>
                <c:pt idx="48922">
                  <c:v>24461</c:v>
                </c:pt>
                <c:pt idx="48923">
                  <c:v>24461.5</c:v>
                </c:pt>
                <c:pt idx="48924">
                  <c:v>24462</c:v>
                </c:pt>
                <c:pt idx="48925">
                  <c:v>24462.5</c:v>
                </c:pt>
                <c:pt idx="48926">
                  <c:v>24463</c:v>
                </c:pt>
                <c:pt idx="48927">
                  <c:v>24463.5</c:v>
                </c:pt>
                <c:pt idx="48928">
                  <c:v>24464</c:v>
                </c:pt>
                <c:pt idx="48929">
                  <c:v>24464.5</c:v>
                </c:pt>
                <c:pt idx="48930">
                  <c:v>24465</c:v>
                </c:pt>
                <c:pt idx="48931">
                  <c:v>24465.5</c:v>
                </c:pt>
                <c:pt idx="48932">
                  <c:v>24466</c:v>
                </c:pt>
                <c:pt idx="48933">
                  <c:v>24466.5</c:v>
                </c:pt>
                <c:pt idx="48934">
                  <c:v>24467</c:v>
                </c:pt>
                <c:pt idx="48935">
                  <c:v>24467.5</c:v>
                </c:pt>
                <c:pt idx="48936">
                  <c:v>24468</c:v>
                </c:pt>
                <c:pt idx="48937">
                  <c:v>24468.5</c:v>
                </c:pt>
                <c:pt idx="48938">
                  <c:v>24469</c:v>
                </c:pt>
                <c:pt idx="48939">
                  <c:v>24469.5</c:v>
                </c:pt>
                <c:pt idx="48940">
                  <c:v>24470</c:v>
                </c:pt>
                <c:pt idx="48941">
                  <c:v>24470.5</c:v>
                </c:pt>
                <c:pt idx="48942">
                  <c:v>24471</c:v>
                </c:pt>
                <c:pt idx="48943">
                  <c:v>24471.5</c:v>
                </c:pt>
                <c:pt idx="48944">
                  <c:v>24472</c:v>
                </c:pt>
                <c:pt idx="48945">
                  <c:v>24472.5</c:v>
                </c:pt>
                <c:pt idx="48946">
                  <c:v>24473</c:v>
                </c:pt>
                <c:pt idx="48947">
                  <c:v>24473.5</c:v>
                </c:pt>
                <c:pt idx="48948">
                  <c:v>24474</c:v>
                </c:pt>
                <c:pt idx="48949">
                  <c:v>24474.5</c:v>
                </c:pt>
                <c:pt idx="48950">
                  <c:v>24475</c:v>
                </c:pt>
                <c:pt idx="48951">
                  <c:v>24475.5</c:v>
                </c:pt>
                <c:pt idx="48952">
                  <c:v>24476</c:v>
                </c:pt>
                <c:pt idx="48953">
                  <c:v>24476.5</c:v>
                </c:pt>
                <c:pt idx="48954">
                  <c:v>24477</c:v>
                </c:pt>
                <c:pt idx="48955">
                  <c:v>24477.5</c:v>
                </c:pt>
                <c:pt idx="48956">
                  <c:v>24478</c:v>
                </c:pt>
                <c:pt idx="48957">
                  <c:v>24478.5</c:v>
                </c:pt>
                <c:pt idx="48958">
                  <c:v>24479</c:v>
                </c:pt>
                <c:pt idx="48959">
                  <c:v>24479.5</c:v>
                </c:pt>
                <c:pt idx="48960">
                  <c:v>24480</c:v>
                </c:pt>
                <c:pt idx="48961">
                  <c:v>24480.5</c:v>
                </c:pt>
                <c:pt idx="48962">
                  <c:v>24481</c:v>
                </c:pt>
                <c:pt idx="48963">
                  <c:v>24481.5</c:v>
                </c:pt>
                <c:pt idx="48964">
                  <c:v>24482</c:v>
                </c:pt>
                <c:pt idx="48965">
                  <c:v>24482.5</c:v>
                </c:pt>
                <c:pt idx="48966">
                  <c:v>24483</c:v>
                </c:pt>
                <c:pt idx="48967">
                  <c:v>24483.5</c:v>
                </c:pt>
                <c:pt idx="48968">
                  <c:v>24484</c:v>
                </c:pt>
                <c:pt idx="48969">
                  <c:v>24484.5</c:v>
                </c:pt>
                <c:pt idx="48970">
                  <c:v>24485</c:v>
                </c:pt>
                <c:pt idx="48971">
                  <c:v>24485.5</c:v>
                </c:pt>
                <c:pt idx="48972">
                  <c:v>24486</c:v>
                </c:pt>
                <c:pt idx="48973">
                  <c:v>24486.5</c:v>
                </c:pt>
                <c:pt idx="48974">
                  <c:v>24487</c:v>
                </c:pt>
                <c:pt idx="48975">
                  <c:v>24487.5</c:v>
                </c:pt>
                <c:pt idx="48976">
                  <c:v>24488</c:v>
                </c:pt>
                <c:pt idx="48977">
                  <c:v>24488.5</c:v>
                </c:pt>
                <c:pt idx="48978">
                  <c:v>24489</c:v>
                </c:pt>
                <c:pt idx="48979">
                  <c:v>24489.5</c:v>
                </c:pt>
                <c:pt idx="48980">
                  <c:v>24490</c:v>
                </c:pt>
                <c:pt idx="48981">
                  <c:v>24490.5</c:v>
                </c:pt>
                <c:pt idx="48982">
                  <c:v>24491</c:v>
                </c:pt>
                <c:pt idx="48983">
                  <c:v>24491.5</c:v>
                </c:pt>
                <c:pt idx="48984">
                  <c:v>24492</c:v>
                </c:pt>
                <c:pt idx="48985">
                  <c:v>24492.5</c:v>
                </c:pt>
                <c:pt idx="48986">
                  <c:v>24493</c:v>
                </c:pt>
                <c:pt idx="48987">
                  <c:v>24493.5</c:v>
                </c:pt>
                <c:pt idx="48988">
                  <c:v>24494</c:v>
                </c:pt>
                <c:pt idx="48989">
                  <c:v>24494.5</c:v>
                </c:pt>
                <c:pt idx="48990">
                  <c:v>24495</c:v>
                </c:pt>
                <c:pt idx="48991">
                  <c:v>24495.5</c:v>
                </c:pt>
                <c:pt idx="48992">
                  <c:v>24496</c:v>
                </c:pt>
                <c:pt idx="48993">
                  <c:v>24496.5</c:v>
                </c:pt>
                <c:pt idx="48994">
                  <c:v>24497</c:v>
                </c:pt>
                <c:pt idx="48995">
                  <c:v>24497.5</c:v>
                </c:pt>
                <c:pt idx="48996">
                  <c:v>24498</c:v>
                </c:pt>
                <c:pt idx="48997">
                  <c:v>24498.5</c:v>
                </c:pt>
                <c:pt idx="48998">
                  <c:v>24499</c:v>
                </c:pt>
                <c:pt idx="48999">
                  <c:v>24499.5</c:v>
                </c:pt>
                <c:pt idx="49000">
                  <c:v>24500</c:v>
                </c:pt>
                <c:pt idx="49001">
                  <c:v>24500.5</c:v>
                </c:pt>
                <c:pt idx="49002">
                  <c:v>24501</c:v>
                </c:pt>
                <c:pt idx="49003">
                  <c:v>24501.5</c:v>
                </c:pt>
                <c:pt idx="49004">
                  <c:v>24502</c:v>
                </c:pt>
                <c:pt idx="49005">
                  <c:v>24502.5</c:v>
                </c:pt>
                <c:pt idx="49006">
                  <c:v>24503</c:v>
                </c:pt>
                <c:pt idx="49007">
                  <c:v>24503.5</c:v>
                </c:pt>
                <c:pt idx="49008">
                  <c:v>24504</c:v>
                </c:pt>
                <c:pt idx="49009">
                  <c:v>24504.5</c:v>
                </c:pt>
                <c:pt idx="49010">
                  <c:v>24505</c:v>
                </c:pt>
                <c:pt idx="49011">
                  <c:v>24505.5</c:v>
                </c:pt>
                <c:pt idx="49012">
                  <c:v>24506</c:v>
                </c:pt>
                <c:pt idx="49013">
                  <c:v>24506.5</c:v>
                </c:pt>
                <c:pt idx="49014">
                  <c:v>24507</c:v>
                </c:pt>
                <c:pt idx="49015">
                  <c:v>24507.5</c:v>
                </c:pt>
                <c:pt idx="49016">
                  <c:v>24508</c:v>
                </c:pt>
                <c:pt idx="49017">
                  <c:v>24508.5</c:v>
                </c:pt>
                <c:pt idx="49018">
                  <c:v>24509</c:v>
                </c:pt>
                <c:pt idx="49019">
                  <c:v>24509.5</c:v>
                </c:pt>
                <c:pt idx="49020">
                  <c:v>24510</c:v>
                </c:pt>
                <c:pt idx="49021">
                  <c:v>24510.5</c:v>
                </c:pt>
                <c:pt idx="49022">
                  <c:v>24511</c:v>
                </c:pt>
                <c:pt idx="49023">
                  <c:v>24511.5</c:v>
                </c:pt>
                <c:pt idx="49024">
                  <c:v>24512</c:v>
                </c:pt>
                <c:pt idx="49025">
                  <c:v>24512.5</c:v>
                </c:pt>
                <c:pt idx="49026">
                  <c:v>24513</c:v>
                </c:pt>
                <c:pt idx="49027">
                  <c:v>24513.5</c:v>
                </c:pt>
                <c:pt idx="49028">
                  <c:v>24514</c:v>
                </c:pt>
                <c:pt idx="49029">
                  <c:v>24514.5</c:v>
                </c:pt>
                <c:pt idx="49030">
                  <c:v>24515</c:v>
                </c:pt>
                <c:pt idx="49031">
                  <c:v>24515.5</c:v>
                </c:pt>
                <c:pt idx="49032">
                  <c:v>24516</c:v>
                </c:pt>
                <c:pt idx="49033">
                  <c:v>24516.5</c:v>
                </c:pt>
                <c:pt idx="49034">
                  <c:v>24517</c:v>
                </c:pt>
                <c:pt idx="49035">
                  <c:v>24517.5</c:v>
                </c:pt>
                <c:pt idx="49036">
                  <c:v>24518</c:v>
                </c:pt>
                <c:pt idx="49037">
                  <c:v>24518.5</c:v>
                </c:pt>
                <c:pt idx="49038">
                  <c:v>24519</c:v>
                </c:pt>
                <c:pt idx="49039">
                  <c:v>24519.5</c:v>
                </c:pt>
                <c:pt idx="49040">
                  <c:v>24520</c:v>
                </c:pt>
                <c:pt idx="49041">
                  <c:v>24520.5</c:v>
                </c:pt>
                <c:pt idx="49042">
                  <c:v>24521</c:v>
                </c:pt>
                <c:pt idx="49043">
                  <c:v>24521.5</c:v>
                </c:pt>
                <c:pt idx="49044">
                  <c:v>24522</c:v>
                </c:pt>
                <c:pt idx="49045">
                  <c:v>24522.5</c:v>
                </c:pt>
                <c:pt idx="49046">
                  <c:v>24523</c:v>
                </c:pt>
                <c:pt idx="49047">
                  <c:v>24523.5</c:v>
                </c:pt>
                <c:pt idx="49048">
                  <c:v>24524</c:v>
                </c:pt>
                <c:pt idx="49049">
                  <c:v>24524.5</c:v>
                </c:pt>
                <c:pt idx="49050">
                  <c:v>24525</c:v>
                </c:pt>
                <c:pt idx="49051">
                  <c:v>24525.5</c:v>
                </c:pt>
                <c:pt idx="49052">
                  <c:v>24526</c:v>
                </c:pt>
                <c:pt idx="49053">
                  <c:v>24526.5</c:v>
                </c:pt>
                <c:pt idx="49054">
                  <c:v>24527</c:v>
                </c:pt>
                <c:pt idx="49055">
                  <c:v>24527.5</c:v>
                </c:pt>
                <c:pt idx="49056">
                  <c:v>24528</c:v>
                </c:pt>
                <c:pt idx="49057">
                  <c:v>24528.5</c:v>
                </c:pt>
                <c:pt idx="49058">
                  <c:v>24529</c:v>
                </c:pt>
                <c:pt idx="49059">
                  <c:v>24529.5</c:v>
                </c:pt>
                <c:pt idx="49060">
                  <c:v>24530</c:v>
                </c:pt>
                <c:pt idx="49061">
                  <c:v>24530.5</c:v>
                </c:pt>
                <c:pt idx="49062">
                  <c:v>24531</c:v>
                </c:pt>
                <c:pt idx="49063">
                  <c:v>24531.5</c:v>
                </c:pt>
                <c:pt idx="49064">
                  <c:v>24532</c:v>
                </c:pt>
                <c:pt idx="49065">
                  <c:v>24532.5</c:v>
                </c:pt>
                <c:pt idx="49066">
                  <c:v>24533</c:v>
                </c:pt>
                <c:pt idx="49067">
                  <c:v>24533.5</c:v>
                </c:pt>
                <c:pt idx="49068">
                  <c:v>24534</c:v>
                </c:pt>
                <c:pt idx="49069">
                  <c:v>24534.5</c:v>
                </c:pt>
                <c:pt idx="49070">
                  <c:v>24535</c:v>
                </c:pt>
                <c:pt idx="49071">
                  <c:v>24535.5</c:v>
                </c:pt>
                <c:pt idx="49072">
                  <c:v>24536</c:v>
                </c:pt>
                <c:pt idx="49073">
                  <c:v>24536.5</c:v>
                </c:pt>
                <c:pt idx="49074">
                  <c:v>24537</c:v>
                </c:pt>
                <c:pt idx="49075">
                  <c:v>24537.5</c:v>
                </c:pt>
                <c:pt idx="49076">
                  <c:v>24538</c:v>
                </c:pt>
                <c:pt idx="49077">
                  <c:v>24538.5</c:v>
                </c:pt>
                <c:pt idx="49078">
                  <c:v>24539</c:v>
                </c:pt>
                <c:pt idx="49079">
                  <c:v>24539.5</c:v>
                </c:pt>
                <c:pt idx="49080">
                  <c:v>24540</c:v>
                </c:pt>
                <c:pt idx="49081">
                  <c:v>24540.5</c:v>
                </c:pt>
                <c:pt idx="49082">
                  <c:v>24541</c:v>
                </c:pt>
                <c:pt idx="49083">
                  <c:v>24541.5</c:v>
                </c:pt>
                <c:pt idx="49084">
                  <c:v>24542</c:v>
                </c:pt>
                <c:pt idx="49085">
                  <c:v>24542.5</c:v>
                </c:pt>
                <c:pt idx="49086">
                  <c:v>24543</c:v>
                </c:pt>
                <c:pt idx="49087">
                  <c:v>24543.5</c:v>
                </c:pt>
                <c:pt idx="49088">
                  <c:v>24544</c:v>
                </c:pt>
                <c:pt idx="49089">
                  <c:v>24544.5</c:v>
                </c:pt>
                <c:pt idx="49090">
                  <c:v>24545</c:v>
                </c:pt>
                <c:pt idx="49091">
                  <c:v>24545.5</c:v>
                </c:pt>
                <c:pt idx="49092">
                  <c:v>24546</c:v>
                </c:pt>
                <c:pt idx="49093">
                  <c:v>24546.5</c:v>
                </c:pt>
                <c:pt idx="49094">
                  <c:v>24547</c:v>
                </c:pt>
                <c:pt idx="49095">
                  <c:v>24547.5</c:v>
                </c:pt>
                <c:pt idx="49096">
                  <c:v>24548</c:v>
                </c:pt>
                <c:pt idx="49097">
                  <c:v>24548.5</c:v>
                </c:pt>
                <c:pt idx="49098">
                  <c:v>24549</c:v>
                </c:pt>
                <c:pt idx="49099">
                  <c:v>24549.5</c:v>
                </c:pt>
                <c:pt idx="49100">
                  <c:v>24550</c:v>
                </c:pt>
                <c:pt idx="49101">
                  <c:v>24550.5</c:v>
                </c:pt>
                <c:pt idx="49102">
                  <c:v>24551</c:v>
                </c:pt>
                <c:pt idx="49103">
                  <c:v>24551.5</c:v>
                </c:pt>
                <c:pt idx="49104">
                  <c:v>24552</c:v>
                </c:pt>
                <c:pt idx="49105">
                  <c:v>24552.5</c:v>
                </c:pt>
                <c:pt idx="49106">
                  <c:v>24553</c:v>
                </c:pt>
                <c:pt idx="49107">
                  <c:v>24553.5</c:v>
                </c:pt>
                <c:pt idx="49108">
                  <c:v>24554</c:v>
                </c:pt>
                <c:pt idx="49109">
                  <c:v>24554.5</c:v>
                </c:pt>
                <c:pt idx="49110">
                  <c:v>24555</c:v>
                </c:pt>
                <c:pt idx="49111">
                  <c:v>24555.5</c:v>
                </c:pt>
                <c:pt idx="49112">
                  <c:v>24556</c:v>
                </c:pt>
                <c:pt idx="49113">
                  <c:v>24556.5</c:v>
                </c:pt>
                <c:pt idx="49114">
                  <c:v>24557</c:v>
                </c:pt>
                <c:pt idx="49115">
                  <c:v>24557.5</c:v>
                </c:pt>
                <c:pt idx="49116">
                  <c:v>24558</c:v>
                </c:pt>
                <c:pt idx="49117">
                  <c:v>24558.5</c:v>
                </c:pt>
                <c:pt idx="49118">
                  <c:v>24559</c:v>
                </c:pt>
                <c:pt idx="49119">
                  <c:v>24559.5</c:v>
                </c:pt>
                <c:pt idx="49120">
                  <c:v>24560</c:v>
                </c:pt>
                <c:pt idx="49121">
                  <c:v>24560.5</c:v>
                </c:pt>
                <c:pt idx="49122">
                  <c:v>24561</c:v>
                </c:pt>
                <c:pt idx="49123">
                  <c:v>24561.5</c:v>
                </c:pt>
                <c:pt idx="49124">
                  <c:v>24562</c:v>
                </c:pt>
                <c:pt idx="49125">
                  <c:v>24562.5</c:v>
                </c:pt>
                <c:pt idx="49126">
                  <c:v>24563</c:v>
                </c:pt>
                <c:pt idx="49127">
                  <c:v>24563.5</c:v>
                </c:pt>
                <c:pt idx="49128">
                  <c:v>24564</c:v>
                </c:pt>
                <c:pt idx="49129">
                  <c:v>24564.5</c:v>
                </c:pt>
                <c:pt idx="49130">
                  <c:v>24565</c:v>
                </c:pt>
                <c:pt idx="49131">
                  <c:v>24565.5</c:v>
                </c:pt>
                <c:pt idx="49132">
                  <c:v>24566</c:v>
                </c:pt>
                <c:pt idx="49133">
                  <c:v>24566.5</c:v>
                </c:pt>
                <c:pt idx="49134">
                  <c:v>24567</c:v>
                </c:pt>
                <c:pt idx="49135">
                  <c:v>24567.5</c:v>
                </c:pt>
                <c:pt idx="49136">
                  <c:v>24568</c:v>
                </c:pt>
                <c:pt idx="49137">
                  <c:v>24568.5</c:v>
                </c:pt>
                <c:pt idx="49138">
                  <c:v>24569</c:v>
                </c:pt>
                <c:pt idx="49139">
                  <c:v>24569.5</c:v>
                </c:pt>
                <c:pt idx="49140">
                  <c:v>24570</c:v>
                </c:pt>
                <c:pt idx="49141">
                  <c:v>24570.5</c:v>
                </c:pt>
                <c:pt idx="49142">
                  <c:v>24571</c:v>
                </c:pt>
                <c:pt idx="49143">
                  <c:v>24571.5</c:v>
                </c:pt>
                <c:pt idx="49144">
                  <c:v>24572</c:v>
                </c:pt>
                <c:pt idx="49145">
                  <c:v>24572.5</c:v>
                </c:pt>
                <c:pt idx="49146">
                  <c:v>24573</c:v>
                </c:pt>
                <c:pt idx="49147">
                  <c:v>24573.5</c:v>
                </c:pt>
                <c:pt idx="49148">
                  <c:v>24574</c:v>
                </c:pt>
                <c:pt idx="49149">
                  <c:v>24574.5</c:v>
                </c:pt>
                <c:pt idx="49150">
                  <c:v>24575</c:v>
                </c:pt>
                <c:pt idx="49151">
                  <c:v>24575.5</c:v>
                </c:pt>
                <c:pt idx="49152">
                  <c:v>24576</c:v>
                </c:pt>
                <c:pt idx="49153">
                  <c:v>24576.5</c:v>
                </c:pt>
                <c:pt idx="49154">
                  <c:v>24577</c:v>
                </c:pt>
                <c:pt idx="49155">
                  <c:v>24577.5</c:v>
                </c:pt>
                <c:pt idx="49156">
                  <c:v>24578</c:v>
                </c:pt>
                <c:pt idx="49157">
                  <c:v>24578.5</c:v>
                </c:pt>
                <c:pt idx="49158">
                  <c:v>24579</c:v>
                </c:pt>
                <c:pt idx="49159">
                  <c:v>24579.5</c:v>
                </c:pt>
                <c:pt idx="49160">
                  <c:v>24580</c:v>
                </c:pt>
                <c:pt idx="49161">
                  <c:v>24580.5</c:v>
                </c:pt>
                <c:pt idx="49162">
                  <c:v>24581</c:v>
                </c:pt>
                <c:pt idx="49163">
                  <c:v>24581.5</c:v>
                </c:pt>
                <c:pt idx="49164">
                  <c:v>24582</c:v>
                </c:pt>
                <c:pt idx="49165">
                  <c:v>24582.5</c:v>
                </c:pt>
                <c:pt idx="49166">
                  <c:v>24583</c:v>
                </c:pt>
                <c:pt idx="49167">
                  <c:v>24583.5</c:v>
                </c:pt>
                <c:pt idx="49168">
                  <c:v>24584</c:v>
                </c:pt>
                <c:pt idx="49169">
                  <c:v>24584.5</c:v>
                </c:pt>
                <c:pt idx="49170">
                  <c:v>24585</c:v>
                </c:pt>
                <c:pt idx="49171">
                  <c:v>24585.5</c:v>
                </c:pt>
                <c:pt idx="49172">
                  <c:v>24586</c:v>
                </c:pt>
                <c:pt idx="49173">
                  <c:v>24586.5</c:v>
                </c:pt>
                <c:pt idx="49174">
                  <c:v>24587</c:v>
                </c:pt>
                <c:pt idx="49175">
                  <c:v>24587.5</c:v>
                </c:pt>
                <c:pt idx="49176">
                  <c:v>24588</c:v>
                </c:pt>
                <c:pt idx="49177">
                  <c:v>24588.5</c:v>
                </c:pt>
                <c:pt idx="49178">
                  <c:v>24589</c:v>
                </c:pt>
                <c:pt idx="49179">
                  <c:v>24589.5</c:v>
                </c:pt>
                <c:pt idx="49180">
                  <c:v>24590</c:v>
                </c:pt>
                <c:pt idx="49181">
                  <c:v>24590.5</c:v>
                </c:pt>
                <c:pt idx="49182">
                  <c:v>24591</c:v>
                </c:pt>
                <c:pt idx="49183">
                  <c:v>24591.5</c:v>
                </c:pt>
                <c:pt idx="49184">
                  <c:v>24592</c:v>
                </c:pt>
                <c:pt idx="49185">
                  <c:v>24592.5</c:v>
                </c:pt>
                <c:pt idx="49186">
                  <c:v>24593</c:v>
                </c:pt>
                <c:pt idx="49187">
                  <c:v>24593.5</c:v>
                </c:pt>
                <c:pt idx="49188">
                  <c:v>24594</c:v>
                </c:pt>
                <c:pt idx="49189">
                  <c:v>24594.5</c:v>
                </c:pt>
                <c:pt idx="49190">
                  <c:v>24595</c:v>
                </c:pt>
                <c:pt idx="49191">
                  <c:v>24595.5</c:v>
                </c:pt>
                <c:pt idx="49192">
                  <c:v>24596</c:v>
                </c:pt>
                <c:pt idx="49193">
                  <c:v>24596.5</c:v>
                </c:pt>
                <c:pt idx="49194">
                  <c:v>24597</c:v>
                </c:pt>
                <c:pt idx="49195">
                  <c:v>24597.5</c:v>
                </c:pt>
                <c:pt idx="49196">
                  <c:v>24598</c:v>
                </c:pt>
                <c:pt idx="49197">
                  <c:v>24598.5</c:v>
                </c:pt>
                <c:pt idx="49198">
                  <c:v>24599</c:v>
                </c:pt>
                <c:pt idx="49199">
                  <c:v>24599.5</c:v>
                </c:pt>
                <c:pt idx="49200">
                  <c:v>24600</c:v>
                </c:pt>
                <c:pt idx="49201">
                  <c:v>24600.5</c:v>
                </c:pt>
                <c:pt idx="49202">
                  <c:v>24601</c:v>
                </c:pt>
                <c:pt idx="49203">
                  <c:v>24601.5</c:v>
                </c:pt>
                <c:pt idx="49204">
                  <c:v>24602</c:v>
                </c:pt>
                <c:pt idx="49205">
                  <c:v>24602.5</c:v>
                </c:pt>
                <c:pt idx="49206">
                  <c:v>24603</c:v>
                </c:pt>
                <c:pt idx="49207">
                  <c:v>24603.5</c:v>
                </c:pt>
                <c:pt idx="49208">
                  <c:v>24604</c:v>
                </c:pt>
                <c:pt idx="49209">
                  <c:v>24604.5</c:v>
                </c:pt>
                <c:pt idx="49210">
                  <c:v>24605</c:v>
                </c:pt>
                <c:pt idx="49211">
                  <c:v>24605.5</c:v>
                </c:pt>
                <c:pt idx="49212">
                  <c:v>24606</c:v>
                </c:pt>
                <c:pt idx="49213">
                  <c:v>24606.5</c:v>
                </c:pt>
                <c:pt idx="49214">
                  <c:v>24607</c:v>
                </c:pt>
                <c:pt idx="49215">
                  <c:v>24607.5</c:v>
                </c:pt>
                <c:pt idx="49216">
                  <c:v>24608</c:v>
                </c:pt>
                <c:pt idx="49217">
                  <c:v>24608.5</c:v>
                </c:pt>
                <c:pt idx="49218">
                  <c:v>24609</c:v>
                </c:pt>
                <c:pt idx="49219">
                  <c:v>24609.5</c:v>
                </c:pt>
                <c:pt idx="49220">
                  <c:v>24610</c:v>
                </c:pt>
                <c:pt idx="49221">
                  <c:v>24610.5</c:v>
                </c:pt>
                <c:pt idx="49222">
                  <c:v>24611</c:v>
                </c:pt>
                <c:pt idx="49223">
                  <c:v>24611.5</c:v>
                </c:pt>
                <c:pt idx="49224">
                  <c:v>24612</c:v>
                </c:pt>
                <c:pt idx="49225">
                  <c:v>24612.5</c:v>
                </c:pt>
                <c:pt idx="49226">
                  <c:v>24613</c:v>
                </c:pt>
                <c:pt idx="49227">
                  <c:v>24613.5</c:v>
                </c:pt>
                <c:pt idx="49228">
                  <c:v>24614</c:v>
                </c:pt>
                <c:pt idx="49229">
                  <c:v>24614.5</c:v>
                </c:pt>
                <c:pt idx="49230">
                  <c:v>24615</c:v>
                </c:pt>
                <c:pt idx="49231">
                  <c:v>24615.5</c:v>
                </c:pt>
                <c:pt idx="49232">
                  <c:v>24616</c:v>
                </c:pt>
                <c:pt idx="49233">
                  <c:v>24616.5</c:v>
                </c:pt>
                <c:pt idx="49234">
                  <c:v>24617</c:v>
                </c:pt>
                <c:pt idx="49235">
                  <c:v>24617.5</c:v>
                </c:pt>
                <c:pt idx="49236">
                  <c:v>24618</c:v>
                </c:pt>
                <c:pt idx="49237">
                  <c:v>24618.5</c:v>
                </c:pt>
                <c:pt idx="49238">
                  <c:v>24619</c:v>
                </c:pt>
                <c:pt idx="49239">
                  <c:v>24619.5</c:v>
                </c:pt>
                <c:pt idx="49240">
                  <c:v>24620</c:v>
                </c:pt>
                <c:pt idx="49241">
                  <c:v>24620.5</c:v>
                </c:pt>
                <c:pt idx="49242">
                  <c:v>24621</c:v>
                </c:pt>
                <c:pt idx="49243">
                  <c:v>24621.5</c:v>
                </c:pt>
                <c:pt idx="49244">
                  <c:v>24622</c:v>
                </c:pt>
                <c:pt idx="49245">
                  <c:v>24622.5</c:v>
                </c:pt>
                <c:pt idx="49246">
                  <c:v>24623</c:v>
                </c:pt>
                <c:pt idx="49247">
                  <c:v>24623.5</c:v>
                </c:pt>
                <c:pt idx="49248">
                  <c:v>24624</c:v>
                </c:pt>
                <c:pt idx="49249">
                  <c:v>24624.5</c:v>
                </c:pt>
                <c:pt idx="49250">
                  <c:v>24625</c:v>
                </c:pt>
                <c:pt idx="49251">
                  <c:v>24625.5</c:v>
                </c:pt>
                <c:pt idx="49252">
                  <c:v>24626</c:v>
                </c:pt>
                <c:pt idx="49253">
                  <c:v>24626.5</c:v>
                </c:pt>
                <c:pt idx="49254">
                  <c:v>24627</c:v>
                </c:pt>
                <c:pt idx="49255">
                  <c:v>24627.5</c:v>
                </c:pt>
                <c:pt idx="49256">
                  <c:v>24628</c:v>
                </c:pt>
                <c:pt idx="49257">
                  <c:v>24628.5</c:v>
                </c:pt>
                <c:pt idx="49258">
                  <c:v>24629</c:v>
                </c:pt>
                <c:pt idx="49259">
                  <c:v>24629.5</c:v>
                </c:pt>
                <c:pt idx="49260">
                  <c:v>24630</c:v>
                </c:pt>
                <c:pt idx="49261">
                  <c:v>24630.5</c:v>
                </c:pt>
                <c:pt idx="49262">
                  <c:v>24631</c:v>
                </c:pt>
                <c:pt idx="49263">
                  <c:v>24631.5</c:v>
                </c:pt>
                <c:pt idx="49264">
                  <c:v>24632</c:v>
                </c:pt>
                <c:pt idx="49265">
                  <c:v>24632.5</c:v>
                </c:pt>
                <c:pt idx="49266">
                  <c:v>24633</c:v>
                </c:pt>
                <c:pt idx="49267">
                  <c:v>24633.5</c:v>
                </c:pt>
                <c:pt idx="49268">
                  <c:v>24634</c:v>
                </c:pt>
                <c:pt idx="49269">
                  <c:v>24634.5</c:v>
                </c:pt>
                <c:pt idx="49270">
                  <c:v>24635</c:v>
                </c:pt>
                <c:pt idx="49271">
                  <c:v>24635.5</c:v>
                </c:pt>
                <c:pt idx="49272">
                  <c:v>24636</c:v>
                </c:pt>
                <c:pt idx="49273">
                  <c:v>24636.5</c:v>
                </c:pt>
                <c:pt idx="49274">
                  <c:v>24637</c:v>
                </c:pt>
                <c:pt idx="49275">
                  <c:v>24637.5</c:v>
                </c:pt>
                <c:pt idx="49276">
                  <c:v>24638</c:v>
                </c:pt>
                <c:pt idx="49277">
                  <c:v>24638.5</c:v>
                </c:pt>
                <c:pt idx="49278">
                  <c:v>24639</c:v>
                </c:pt>
                <c:pt idx="49279">
                  <c:v>24639.5</c:v>
                </c:pt>
                <c:pt idx="49280">
                  <c:v>24640</c:v>
                </c:pt>
                <c:pt idx="49281">
                  <c:v>24640.5</c:v>
                </c:pt>
                <c:pt idx="49282">
                  <c:v>24641</c:v>
                </c:pt>
                <c:pt idx="49283">
                  <c:v>24641.5</c:v>
                </c:pt>
                <c:pt idx="49284">
                  <c:v>24642</c:v>
                </c:pt>
                <c:pt idx="49285">
                  <c:v>24642.5</c:v>
                </c:pt>
                <c:pt idx="49286">
                  <c:v>24643</c:v>
                </c:pt>
                <c:pt idx="49287">
                  <c:v>24643.5</c:v>
                </c:pt>
                <c:pt idx="49288">
                  <c:v>24644</c:v>
                </c:pt>
                <c:pt idx="49289">
                  <c:v>24644.5</c:v>
                </c:pt>
                <c:pt idx="49290">
                  <c:v>24645</c:v>
                </c:pt>
                <c:pt idx="49291">
                  <c:v>24645.5</c:v>
                </c:pt>
                <c:pt idx="49292">
                  <c:v>24646</c:v>
                </c:pt>
                <c:pt idx="49293">
                  <c:v>24646.5</c:v>
                </c:pt>
                <c:pt idx="49294">
                  <c:v>24647</c:v>
                </c:pt>
                <c:pt idx="49295">
                  <c:v>24647.5</c:v>
                </c:pt>
                <c:pt idx="49296">
                  <c:v>24648</c:v>
                </c:pt>
                <c:pt idx="49297">
                  <c:v>24648.5</c:v>
                </c:pt>
                <c:pt idx="49298">
                  <c:v>24649</c:v>
                </c:pt>
                <c:pt idx="49299">
                  <c:v>24649.5</c:v>
                </c:pt>
                <c:pt idx="49300">
                  <c:v>24650</c:v>
                </c:pt>
                <c:pt idx="49301">
                  <c:v>24650.5</c:v>
                </c:pt>
                <c:pt idx="49302">
                  <c:v>24651</c:v>
                </c:pt>
                <c:pt idx="49303">
                  <c:v>24651.5</c:v>
                </c:pt>
                <c:pt idx="49304">
                  <c:v>24652</c:v>
                </c:pt>
                <c:pt idx="49305">
                  <c:v>24652.5</c:v>
                </c:pt>
                <c:pt idx="49306">
                  <c:v>24653</c:v>
                </c:pt>
                <c:pt idx="49307">
                  <c:v>24653.5</c:v>
                </c:pt>
                <c:pt idx="49308">
                  <c:v>24654</c:v>
                </c:pt>
                <c:pt idx="49309">
                  <c:v>24654.5</c:v>
                </c:pt>
                <c:pt idx="49310">
                  <c:v>24655</c:v>
                </c:pt>
                <c:pt idx="49311">
                  <c:v>24655.5</c:v>
                </c:pt>
                <c:pt idx="49312">
                  <c:v>24656</c:v>
                </c:pt>
                <c:pt idx="49313">
                  <c:v>24656.5</c:v>
                </c:pt>
                <c:pt idx="49314">
                  <c:v>24657</c:v>
                </c:pt>
                <c:pt idx="49315">
                  <c:v>24657.5</c:v>
                </c:pt>
                <c:pt idx="49316">
                  <c:v>24658</c:v>
                </c:pt>
                <c:pt idx="49317">
                  <c:v>24658.5</c:v>
                </c:pt>
                <c:pt idx="49318">
                  <c:v>24659</c:v>
                </c:pt>
                <c:pt idx="49319">
                  <c:v>24659.5</c:v>
                </c:pt>
                <c:pt idx="49320">
                  <c:v>24660</c:v>
                </c:pt>
                <c:pt idx="49321">
                  <c:v>24660.5</c:v>
                </c:pt>
                <c:pt idx="49322">
                  <c:v>24661</c:v>
                </c:pt>
                <c:pt idx="49323">
                  <c:v>24661.5</c:v>
                </c:pt>
                <c:pt idx="49324">
                  <c:v>24662</c:v>
                </c:pt>
                <c:pt idx="49325">
                  <c:v>24662.5</c:v>
                </c:pt>
                <c:pt idx="49326">
                  <c:v>24663</c:v>
                </c:pt>
                <c:pt idx="49327">
                  <c:v>24663.5</c:v>
                </c:pt>
                <c:pt idx="49328">
                  <c:v>24664</c:v>
                </c:pt>
                <c:pt idx="49329">
                  <c:v>24664.5</c:v>
                </c:pt>
                <c:pt idx="49330">
                  <c:v>24665</c:v>
                </c:pt>
                <c:pt idx="49331">
                  <c:v>24665.5</c:v>
                </c:pt>
                <c:pt idx="49332">
                  <c:v>24666</c:v>
                </c:pt>
                <c:pt idx="49333">
                  <c:v>24666.5</c:v>
                </c:pt>
                <c:pt idx="49334">
                  <c:v>24667</c:v>
                </c:pt>
                <c:pt idx="49335">
                  <c:v>24667.5</c:v>
                </c:pt>
                <c:pt idx="49336">
                  <c:v>24668</c:v>
                </c:pt>
                <c:pt idx="49337">
                  <c:v>24668.5</c:v>
                </c:pt>
                <c:pt idx="49338">
                  <c:v>24669</c:v>
                </c:pt>
                <c:pt idx="49339">
                  <c:v>24669.5</c:v>
                </c:pt>
                <c:pt idx="49340">
                  <c:v>24670</c:v>
                </c:pt>
                <c:pt idx="49341">
                  <c:v>24670.5</c:v>
                </c:pt>
                <c:pt idx="49342">
                  <c:v>24671</c:v>
                </c:pt>
                <c:pt idx="49343">
                  <c:v>24671.5</c:v>
                </c:pt>
                <c:pt idx="49344">
                  <c:v>24672</c:v>
                </c:pt>
                <c:pt idx="49345">
                  <c:v>24672.5</c:v>
                </c:pt>
                <c:pt idx="49346">
                  <c:v>24673</c:v>
                </c:pt>
                <c:pt idx="49347">
                  <c:v>24673.5</c:v>
                </c:pt>
                <c:pt idx="49348">
                  <c:v>24674</c:v>
                </c:pt>
                <c:pt idx="49349">
                  <c:v>24674.5</c:v>
                </c:pt>
                <c:pt idx="49350">
                  <c:v>24675</c:v>
                </c:pt>
                <c:pt idx="49351">
                  <c:v>24675.5</c:v>
                </c:pt>
                <c:pt idx="49352">
                  <c:v>24676</c:v>
                </c:pt>
                <c:pt idx="49353">
                  <c:v>24676.5</c:v>
                </c:pt>
                <c:pt idx="49354">
                  <c:v>24677</c:v>
                </c:pt>
                <c:pt idx="49355">
                  <c:v>24677.5</c:v>
                </c:pt>
                <c:pt idx="49356">
                  <c:v>24678</c:v>
                </c:pt>
                <c:pt idx="49357">
                  <c:v>24678.5</c:v>
                </c:pt>
                <c:pt idx="49358">
                  <c:v>24679</c:v>
                </c:pt>
                <c:pt idx="49359">
                  <c:v>24679.5</c:v>
                </c:pt>
                <c:pt idx="49360">
                  <c:v>24680</c:v>
                </c:pt>
                <c:pt idx="49361">
                  <c:v>24680.5</c:v>
                </c:pt>
                <c:pt idx="49362">
                  <c:v>24681</c:v>
                </c:pt>
                <c:pt idx="49363">
                  <c:v>24681.5</c:v>
                </c:pt>
                <c:pt idx="49364">
                  <c:v>24682</c:v>
                </c:pt>
                <c:pt idx="49365">
                  <c:v>24682.5</c:v>
                </c:pt>
                <c:pt idx="49366">
                  <c:v>24683</c:v>
                </c:pt>
                <c:pt idx="49367">
                  <c:v>24683.5</c:v>
                </c:pt>
                <c:pt idx="49368">
                  <c:v>24684</c:v>
                </c:pt>
                <c:pt idx="49369">
                  <c:v>24684.5</c:v>
                </c:pt>
                <c:pt idx="49370">
                  <c:v>24685</c:v>
                </c:pt>
                <c:pt idx="49371">
                  <c:v>24685.5</c:v>
                </c:pt>
                <c:pt idx="49372">
                  <c:v>24686</c:v>
                </c:pt>
                <c:pt idx="49373">
                  <c:v>24686.5</c:v>
                </c:pt>
                <c:pt idx="49374">
                  <c:v>24687</c:v>
                </c:pt>
                <c:pt idx="49375">
                  <c:v>24687.5</c:v>
                </c:pt>
                <c:pt idx="49376">
                  <c:v>24688</c:v>
                </c:pt>
                <c:pt idx="49377">
                  <c:v>24688.5</c:v>
                </c:pt>
                <c:pt idx="49378">
                  <c:v>24689</c:v>
                </c:pt>
                <c:pt idx="49379">
                  <c:v>24689.5</c:v>
                </c:pt>
                <c:pt idx="49380">
                  <c:v>24690</c:v>
                </c:pt>
                <c:pt idx="49381">
                  <c:v>24690.5</c:v>
                </c:pt>
                <c:pt idx="49382">
                  <c:v>24691</c:v>
                </c:pt>
                <c:pt idx="49383">
                  <c:v>24691.5</c:v>
                </c:pt>
                <c:pt idx="49384">
                  <c:v>24692</c:v>
                </c:pt>
                <c:pt idx="49385">
                  <c:v>24692.5</c:v>
                </c:pt>
                <c:pt idx="49386">
                  <c:v>24693</c:v>
                </c:pt>
                <c:pt idx="49387">
                  <c:v>24693.5</c:v>
                </c:pt>
                <c:pt idx="49388">
                  <c:v>24694</c:v>
                </c:pt>
                <c:pt idx="49389">
                  <c:v>24694.5</c:v>
                </c:pt>
                <c:pt idx="49390">
                  <c:v>24695</c:v>
                </c:pt>
                <c:pt idx="49391">
                  <c:v>24695.5</c:v>
                </c:pt>
                <c:pt idx="49392">
                  <c:v>24696</c:v>
                </c:pt>
                <c:pt idx="49393">
                  <c:v>24696.5</c:v>
                </c:pt>
                <c:pt idx="49394">
                  <c:v>24697</c:v>
                </c:pt>
                <c:pt idx="49395">
                  <c:v>24697.5</c:v>
                </c:pt>
                <c:pt idx="49396">
                  <c:v>24698</c:v>
                </c:pt>
                <c:pt idx="49397">
                  <c:v>24698.5</c:v>
                </c:pt>
                <c:pt idx="49398">
                  <c:v>24699</c:v>
                </c:pt>
                <c:pt idx="49399">
                  <c:v>24699.5</c:v>
                </c:pt>
                <c:pt idx="49400">
                  <c:v>24700</c:v>
                </c:pt>
                <c:pt idx="49401">
                  <c:v>24700.5</c:v>
                </c:pt>
                <c:pt idx="49402">
                  <c:v>24701</c:v>
                </c:pt>
                <c:pt idx="49403">
                  <c:v>24701.5</c:v>
                </c:pt>
                <c:pt idx="49404">
                  <c:v>24702</c:v>
                </c:pt>
                <c:pt idx="49405">
                  <c:v>24702.5</c:v>
                </c:pt>
                <c:pt idx="49406">
                  <c:v>24703</c:v>
                </c:pt>
                <c:pt idx="49407">
                  <c:v>24703.5</c:v>
                </c:pt>
                <c:pt idx="49408">
                  <c:v>24704</c:v>
                </c:pt>
                <c:pt idx="49409">
                  <c:v>24704.5</c:v>
                </c:pt>
                <c:pt idx="49410">
                  <c:v>24705</c:v>
                </c:pt>
                <c:pt idx="49411">
                  <c:v>24705.5</c:v>
                </c:pt>
                <c:pt idx="49412">
                  <c:v>24706</c:v>
                </c:pt>
                <c:pt idx="49413">
                  <c:v>24706.5</c:v>
                </c:pt>
                <c:pt idx="49414">
                  <c:v>24707</c:v>
                </c:pt>
                <c:pt idx="49415">
                  <c:v>24707.5</c:v>
                </c:pt>
                <c:pt idx="49416">
                  <c:v>24708</c:v>
                </c:pt>
                <c:pt idx="49417">
                  <c:v>24708.5</c:v>
                </c:pt>
                <c:pt idx="49418">
                  <c:v>24709</c:v>
                </c:pt>
                <c:pt idx="49419">
                  <c:v>24709.5</c:v>
                </c:pt>
                <c:pt idx="49420">
                  <c:v>24710</c:v>
                </c:pt>
                <c:pt idx="49421">
                  <c:v>24710.5</c:v>
                </c:pt>
                <c:pt idx="49422">
                  <c:v>24711</c:v>
                </c:pt>
                <c:pt idx="49423">
                  <c:v>24711.5</c:v>
                </c:pt>
                <c:pt idx="49424">
                  <c:v>24712</c:v>
                </c:pt>
                <c:pt idx="49425">
                  <c:v>24712.5</c:v>
                </c:pt>
                <c:pt idx="49426">
                  <c:v>24713</c:v>
                </c:pt>
                <c:pt idx="49427">
                  <c:v>24713.5</c:v>
                </c:pt>
                <c:pt idx="49428">
                  <c:v>24714</c:v>
                </c:pt>
                <c:pt idx="49429">
                  <c:v>24714.5</c:v>
                </c:pt>
                <c:pt idx="49430">
                  <c:v>24715</c:v>
                </c:pt>
                <c:pt idx="49431">
                  <c:v>24715.5</c:v>
                </c:pt>
                <c:pt idx="49432">
                  <c:v>24716</c:v>
                </c:pt>
                <c:pt idx="49433">
                  <c:v>24716.5</c:v>
                </c:pt>
                <c:pt idx="49434">
                  <c:v>24717</c:v>
                </c:pt>
                <c:pt idx="49435">
                  <c:v>24717.5</c:v>
                </c:pt>
                <c:pt idx="49436">
                  <c:v>24718</c:v>
                </c:pt>
                <c:pt idx="49437">
                  <c:v>24718.5</c:v>
                </c:pt>
                <c:pt idx="49438">
                  <c:v>24719</c:v>
                </c:pt>
                <c:pt idx="49439">
                  <c:v>24719.5</c:v>
                </c:pt>
                <c:pt idx="49440">
                  <c:v>24720</c:v>
                </c:pt>
                <c:pt idx="49441">
                  <c:v>24720.5</c:v>
                </c:pt>
                <c:pt idx="49442">
                  <c:v>24721</c:v>
                </c:pt>
                <c:pt idx="49443">
                  <c:v>24721.5</c:v>
                </c:pt>
                <c:pt idx="49444">
                  <c:v>24722</c:v>
                </c:pt>
                <c:pt idx="49445">
                  <c:v>24722.5</c:v>
                </c:pt>
                <c:pt idx="49446">
                  <c:v>24723</c:v>
                </c:pt>
                <c:pt idx="49447">
                  <c:v>24723.5</c:v>
                </c:pt>
                <c:pt idx="49448">
                  <c:v>24724</c:v>
                </c:pt>
                <c:pt idx="49449">
                  <c:v>24724.5</c:v>
                </c:pt>
                <c:pt idx="49450">
                  <c:v>24725</c:v>
                </c:pt>
                <c:pt idx="49451">
                  <c:v>24725.5</c:v>
                </c:pt>
                <c:pt idx="49452">
                  <c:v>24726</c:v>
                </c:pt>
                <c:pt idx="49453">
                  <c:v>24726.5</c:v>
                </c:pt>
                <c:pt idx="49454">
                  <c:v>24727</c:v>
                </c:pt>
                <c:pt idx="49455">
                  <c:v>24727.5</c:v>
                </c:pt>
                <c:pt idx="49456">
                  <c:v>24728</c:v>
                </c:pt>
                <c:pt idx="49457">
                  <c:v>24728.5</c:v>
                </c:pt>
                <c:pt idx="49458">
                  <c:v>24729</c:v>
                </c:pt>
                <c:pt idx="49459">
                  <c:v>24729.5</c:v>
                </c:pt>
                <c:pt idx="49460">
                  <c:v>24730</c:v>
                </c:pt>
                <c:pt idx="49461">
                  <c:v>24730.5</c:v>
                </c:pt>
                <c:pt idx="49462">
                  <c:v>24731</c:v>
                </c:pt>
                <c:pt idx="49463">
                  <c:v>24731.5</c:v>
                </c:pt>
                <c:pt idx="49464">
                  <c:v>24732</c:v>
                </c:pt>
                <c:pt idx="49465">
                  <c:v>24732.5</c:v>
                </c:pt>
                <c:pt idx="49466">
                  <c:v>24733</c:v>
                </c:pt>
                <c:pt idx="49467">
                  <c:v>24733.5</c:v>
                </c:pt>
                <c:pt idx="49468">
                  <c:v>24734</c:v>
                </c:pt>
                <c:pt idx="49469">
                  <c:v>24734.5</c:v>
                </c:pt>
                <c:pt idx="49470">
                  <c:v>24735</c:v>
                </c:pt>
                <c:pt idx="49471">
                  <c:v>24735.5</c:v>
                </c:pt>
                <c:pt idx="49472">
                  <c:v>24736</c:v>
                </c:pt>
                <c:pt idx="49473">
                  <c:v>24736.5</c:v>
                </c:pt>
                <c:pt idx="49474">
                  <c:v>24737</c:v>
                </c:pt>
                <c:pt idx="49475">
                  <c:v>24737.5</c:v>
                </c:pt>
                <c:pt idx="49476">
                  <c:v>24738</c:v>
                </c:pt>
                <c:pt idx="49477">
                  <c:v>24738.5</c:v>
                </c:pt>
                <c:pt idx="49478">
                  <c:v>24739</c:v>
                </c:pt>
                <c:pt idx="49479">
                  <c:v>24739.5</c:v>
                </c:pt>
                <c:pt idx="49480">
                  <c:v>24740</c:v>
                </c:pt>
                <c:pt idx="49481">
                  <c:v>24740.5</c:v>
                </c:pt>
                <c:pt idx="49482">
                  <c:v>24741</c:v>
                </c:pt>
                <c:pt idx="49483">
                  <c:v>24741.5</c:v>
                </c:pt>
                <c:pt idx="49484">
                  <c:v>24742</c:v>
                </c:pt>
                <c:pt idx="49485">
                  <c:v>24742.5</c:v>
                </c:pt>
                <c:pt idx="49486">
                  <c:v>24743</c:v>
                </c:pt>
                <c:pt idx="49487">
                  <c:v>24743.5</c:v>
                </c:pt>
                <c:pt idx="49488">
                  <c:v>24744</c:v>
                </c:pt>
                <c:pt idx="49489">
                  <c:v>24744.5</c:v>
                </c:pt>
                <c:pt idx="49490">
                  <c:v>24745</c:v>
                </c:pt>
                <c:pt idx="49491">
                  <c:v>24745.5</c:v>
                </c:pt>
                <c:pt idx="49492">
                  <c:v>24746</c:v>
                </c:pt>
                <c:pt idx="49493">
                  <c:v>24746.5</c:v>
                </c:pt>
                <c:pt idx="49494">
                  <c:v>24747</c:v>
                </c:pt>
                <c:pt idx="49495">
                  <c:v>24747.5</c:v>
                </c:pt>
                <c:pt idx="49496">
                  <c:v>24748</c:v>
                </c:pt>
                <c:pt idx="49497">
                  <c:v>24748.5</c:v>
                </c:pt>
                <c:pt idx="49498">
                  <c:v>24749</c:v>
                </c:pt>
                <c:pt idx="49499">
                  <c:v>24749.5</c:v>
                </c:pt>
                <c:pt idx="49500">
                  <c:v>24750</c:v>
                </c:pt>
                <c:pt idx="49501">
                  <c:v>24750.5</c:v>
                </c:pt>
                <c:pt idx="49502">
                  <c:v>24751</c:v>
                </c:pt>
                <c:pt idx="49503">
                  <c:v>24751.5</c:v>
                </c:pt>
                <c:pt idx="49504">
                  <c:v>24752</c:v>
                </c:pt>
                <c:pt idx="49505">
                  <c:v>24752.5</c:v>
                </c:pt>
                <c:pt idx="49506">
                  <c:v>24753</c:v>
                </c:pt>
                <c:pt idx="49507">
                  <c:v>24753.5</c:v>
                </c:pt>
                <c:pt idx="49508">
                  <c:v>24754</c:v>
                </c:pt>
                <c:pt idx="49509">
                  <c:v>24754.5</c:v>
                </c:pt>
                <c:pt idx="49510">
                  <c:v>24755</c:v>
                </c:pt>
                <c:pt idx="49511">
                  <c:v>24755.5</c:v>
                </c:pt>
                <c:pt idx="49512">
                  <c:v>24756</c:v>
                </c:pt>
                <c:pt idx="49513">
                  <c:v>24756.5</c:v>
                </c:pt>
                <c:pt idx="49514">
                  <c:v>24757</c:v>
                </c:pt>
                <c:pt idx="49515">
                  <c:v>24757.5</c:v>
                </c:pt>
                <c:pt idx="49516">
                  <c:v>24758</c:v>
                </c:pt>
                <c:pt idx="49517">
                  <c:v>24758.5</c:v>
                </c:pt>
                <c:pt idx="49518">
                  <c:v>24759</c:v>
                </c:pt>
                <c:pt idx="49519">
                  <c:v>24759.5</c:v>
                </c:pt>
                <c:pt idx="49520">
                  <c:v>24760</c:v>
                </c:pt>
                <c:pt idx="49521">
                  <c:v>24760.5</c:v>
                </c:pt>
                <c:pt idx="49522">
                  <c:v>24761</c:v>
                </c:pt>
                <c:pt idx="49523">
                  <c:v>24761.5</c:v>
                </c:pt>
                <c:pt idx="49524">
                  <c:v>24762</c:v>
                </c:pt>
                <c:pt idx="49525">
                  <c:v>24762.5</c:v>
                </c:pt>
                <c:pt idx="49526">
                  <c:v>24763</c:v>
                </c:pt>
                <c:pt idx="49527">
                  <c:v>24763.5</c:v>
                </c:pt>
                <c:pt idx="49528">
                  <c:v>24764</c:v>
                </c:pt>
                <c:pt idx="49529">
                  <c:v>24764.5</c:v>
                </c:pt>
                <c:pt idx="49530">
                  <c:v>24765</c:v>
                </c:pt>
                <c:pt idx="49531">
                  <c:v>24765.5</c:v>
                </c:pt>
                <c:pt idx="49532">
                  <c:v>24766</c:v>
                </c:pt>
                <c:pt idx="49533">
                  <c:v>24766.5</c:v>
                </c:pt>
                <c:pt idx="49534">
                  <c:v>24767</c:v>
                </c:pt>
                <c:pt idx="49535">
                  <c:v>24767.5</c:v>
                </c:pt>
                <c:pt idx="49536">
                  <c:v>24768</c:v>
                </c:pt>
                <c:pt idx="49537">
                  <c:v>24768.5</c:v>
                </c:pt>
                <c:pt idx="49538">
                  <c:v>24769</c:v>
                </c:pt>
                <c:pt idx="49539">
                  <c:v>24769.5</c:v>
                </c:pt>
                <c:pt idx="49540">
                  <c:v>24770</c:v>
                </c:pt>
                <c:pt idx="49541">
                  <c:v>24770.5</c:v>
                </c:pt>
                <c:pt idx="49542">
                  <c:v>24771</c:v>
                </c:pt>
                <c:pt idx="49543">
                  <c:v>24771.5</c:v>
                </c:pt>
                <c:pt idx="49544">
                  <c:v>24772</c:v>
                </c:pt>
                <c:pt idx="49545">
                  <c:v>24772.5</c:v>
                </c:pt>
                <c:pt idx="49546">
                  <c:v>24773</c:v>
                </c:pt>
                <c:pt idx="49547">
                  <c:v>24773.5</c:v>
                </c:pt>
                <c:pt idx="49548">
                  <c:v>24774</c:v>
                </c:pt>
                <c:pt idx="49549">
                  <c:v>24774.5</c:v>
                </c:pt>
                <c:pt idx="49550">
                  <c:v>24775</c:v>
                </c:pt>
                <c:pt idx="49551">
                  <c:v>24775.5</c:v>
                </c:pt>
                <c:pt idx="49552">
                  <c:v>24776</c:v>
                </c:pt>
                <c:pt idx="49553">
                  <c:v>24776.5</c:v>
                </c:pt>
                <c:pt idx="49554">
                  <c:v>24777</c:v>
                </c:pt>
                <c:pt idx="49555">
                  <c:v>24777.5</c:v>
                </c:pt>
                <c:pt idx="49556">
                  <c:v>24778</c:v>
                </c:pt>
                <c:pt idx="49557">
                  <c:v>24778.5</c:v>
                </c:pt>
                <c:pt idx="49558">
                  <c:v>24779</c:v>
                </c:pt>
                <c:pt idx="49559">
                  <c:v>24779.5</c:v>
                </c:pt>
                <c:pt idx="49560">
                  <c:v>24780</c:v>
                </c:pt>
                <c:pt idx="49561">
                  <c:v>24780.5</c:v>
                </c:pt>
                <c:pt idx="49562">
                  <c:v>24781</c:v>
                </c:pt>
                <c:pt idx="49563">
                  <c:v>24781.5</c:v>
                </c:pt>
                <c:pt idx="49564">
                  <c:v>24782</c:v>
                </c:pt>
                <c:pt idx="49565">
                  <c:v>24782.5</c:v>
                </c:pt>
                <c:pt idx="49566">
                  <c:v>24783</c:v>
                </c:pt>
                <c:pt idx="49567">
                  <c:v>24783.5</c:v>
                </c:pt>
                <c:pt idx="49568">
                  <c:v>24784</c:v>
                </c:pt>
                <c:pt idx="49569">
                  <c:v>24784.5</c:v>
                </c:pt>
                <c:pt idx="49570">
                  <c:v>24785</c:v>
                </c:pt>
                <c:pt idx="49571">
                  <c:v>24785.5</c:v>
                </c:pt>
                <c:pt idx="49572">
                  <c:v>24786</c:v>
                </c:pt>
                <c:pt idx="49573">
                  <c:v>24786.5</c:v>
                </c:pt>
                <c:pt idx="49574">
                  <c:v>24787</c:v>
                </c:pt>
                <c:pt idx="49575">
                  <c:v>24787.5</c:v>
                </c:pt>
                <c:pt idx="49576">
                  <c:v>24788</c:v>
                </c:pt>
                <c:pt idx="49577">
                  <c:v>24788.5</c:v>
                </c:pt>
                <c:pt idx="49578">
                  <c:v>24789</c:v>
                </c:pt>
                <c:pt idx="49579">
                  <c:v>24789.5</c:v>
                </c:pt>
                <c:pt idx="49580">
                  <c:v>24790</c:v>
                </c:pt>
                <c:pt idx="49581">
                  <c:v>24790.5</c:v>
                </c:pt>
                <c:pt idx="49582">
                  <c:v>24791</c:v>
                </c:pt>
                <c:pt idx="49583">
                  <c:v>24791.5</c:v>
                </c:pt>
                <c:pt idx="49584">
                  <c:v>24792</c:v>
                </c:pt>
                <c:pt idx="49585">
                  <c:v>24792.5</c:v>
                </c:pt>
                <c:pt idx="49586">
                  <c:v>24793</c:v>
                </c:pt>
                <c:pt idx="49587">
                  <c:v>24793.5</c:v>
                </c:pt>
                <c:pt idx="49588">
                  <c:v>24794</c:v>
                </c:pt>
                <c:pt idx="49589">
                  <c:v>24794.5</c:v>
                </c:pt>
                <c:pt idx="49590">
                  <c:v>24795</c:v>
                </c:pt>
                <c:pt idx="49591">
                  <c:v>24795.5</c:v>
                </c:pt>
                <c:pt idx="49592">
                  <c:v>24796</c:v>
                </c:pt>
                <c:pt idx="49593">
                  <c:v>24796.5</c:v>
                </c:pt>
                <c:pt idx="49594">
                  <c:v>24797</c:v>
                </c:pt>
                <c:pt idx="49595">
                  <c:v>24797.5</c:v>
                </c:pt>
                <c:pt idx="49596">
                  <c:v>24798</c:v>
                </c:pt>
                <c:pt idx="49597">
                  <c:v>24798.5</c:v>
                </c:pt>
                <c:pt idx="49598">
                  <c:v>24799</c:v>
                </c:pt>
                <c:pt idx="49599">
                  <c:v>24799.5</c:v>
                </c:pt>
                <c:pt idx="49600">
                  <c:v>24800</c:v>
                </c:pt>
                <c:pt idx="49601">
                  <c:v>24800.5</c:v>
                </c:pt>
                <c:pt idx="49602">
                  <c:v>24801</c:v>
                </c:pt>
                <c:pt idx="49603">
                  <c:v>24801.5</c:v>
                </c:pt>
                <c:pt idx="49604">
                  <c:v>24802</c:v>
                </c:pt>
                <c:pt idx="49605">
                  <c:v>24802.5</c:v>
                </c:pt>
                <c:pt idx="49606">
                  <c:v>24803</c:v>
                </c:pt>
                <c:pt idx="49607">
                  <c:v>24803.5</c:v>
                </c:pt>
                <c:pt idx="49608">
                  <c:v>24804</c:v>
                </c:pt>
                <c:pt idx="49609">
                  <c:v>24804.5</c:v>
                </c:pt>
                <c:pt idx="49610">
                  <c:v>24805</c:v>
                </c:pt>
                <c:pt idx="49611">
                  <c:v>24805.5</c:v>
                </c:pt>
                <c:pt idx="49612">
                  <c:v>24806</c:v>
                </c:pt>
                <c:pt idx="49613">
                  <c:v>24806.5</c:v>
                </c:pt>
                <c:pt idx="49614">
                  <c:v>24807</c:v>
                </c:pt>
                <c:pt idx="49615">
                  <c:v>24807.5</c:v>
                </c:pt>
                <c:pt idx="49616">
                  <c:v>24808</c:v>
                </c:pt>
                <c:pt idx="49617">
                  <c:v>24808.5</c:v>
                </c:pt>
                <c:pt idx="49618">
                  <c:v>24809</c:v>
                </c:pt>
                <c:pt idx="49619">
                  <c:v>24809.5</c:v>
                </c:pt>
                <c:pt idx="49620">
                  <c:v>24810</c:v>
                </c:pt>
                <c:pt idx="49621">
                  <c:v>24810.5</c:v>
                </c:pt>
                <c:pt idx="49622">
                  <c:v>24811</c:v>
                </c:pt>
                <c:pt idx="49623">
                  <c:v>24811.5</c:v>
                </c:pt>
                <c:pt idx="49624">
                  <c:v>24812</c:v>
                </c:pt>
                <c:pt idx="49625">
                  <c:v>24812.5</c:v>
                </c:pt>
                <c:pt idx="49626">
                  <c:v>24813</c:v>
                </c:pt>
                <c:pt idx="49627">
                  <c:v>24813.5</c:v>
                </c:pt>
                <c:pt idx="49628">
                  <c:v>24814</c:v>
                </c:pt>
                <c:pt idx="49629">
                  <c:v>24814.5</c:v>
                </c:pt>
                <c:pt idx="49630">
                  <c:v>24815</c:v>
                </c:pt>
                <c:pt idx="49631">
                  <c:v>24815.5</c:v>
                </c:pt>
                <c:pt idx="49632">
                  <c:v>24816</c:v>
                </c:pt>
                <c:pt idx="49633">
                  <c:v>24816.5</c:v>
                </c:pt>
                <c:pt idx="49634">
                  <c:v>24817</c:v>
                </c:pt>
                <c:pt idx="49635">
                  <c:v>24817.5</c:v>
                </c:pt>
                <c:pt idx="49636">
                  <c:v>24818</c:v>
                </c:pt>
                <c:pt idx="49637">
                  <c:v>24818.5</c:v>
                </c:pt>
                <c:pt idx="49638">
                  <c:v>24819</c:v>
                </c:pt>
                <c:pt idx="49639">
                  <c:v>24819.5</c:v>
                </c:pt>
                <c:pt idx="49640">
                  <c:v>24820</c:v>
                </c:pt>
                <c:pt idx="49641">
                  <c:v>24820.5</c:v>
                </c:pt>
                <c:pt idx="49642">
                  <c:v>24821</c:v>
                </c:pt>
                <c:pt idx="49643">
                  <c:v>24821.5</c:v>
                </c:pt>
                <c:pt idx="49644">
                  <c:v>24822</c:v>
                </c:pt>
                <c:pt idx="49645">
                  <c:v>24822.5</c:v>
                </c:pt>
                <c:pt idx="49646">
                  <c:v>24823</c:v>
                </c:pt>
                <c:pt idx="49647">
                  <c:v>24823.5</c:v>
                </c:pt>
                <c:pt idx="49648">
                  <c:v>24824</c:v>
                </c:pt>
                <c:pt idx="49649">
                  <c:v>24824.5</c:v>
                </c:pt>
                <c:pt idx="49650">
                  <c:v>24825</c:v>
                </c:pt>
                <c:pt idx="49651">
                  <c:v>24825.5</c:v>
                </c:pt>
                <c:pt idx="49652">
                  <c:v>24826</c:v>
                </c:pt>
                <c:pt idx="49653">
                  <c:v>24826.5</c:v>
                </c:pt>
                <c:pt idx="49654">
                  <c:v>24827</c:v>
                </c:pt>
                <c:pt idx="49655">
                  <c:v>24827.5</c:v>
                </c:pt>
                <c:pt idx="49656">
                  <c:v>24828</c:v>
                </c:pt>
                <c:pt idx="49657">
                  <c:v>24828.5</c:v>
                </c:pt>
                <c:pt idx="49658">
                  <c:v>24829</c:v>
                </c:pt>
                <c:pt idx="49659">
                  <c:v>24829.5</c:v>
                </c:pt>
                <c:pt idx="49660">
                  <c:v>24830</c:v>
                </c:pt>
                <c:pt idx="49661">
                  <c:v>24830.5</c:v>
                </c:pt>
                <c:pt idx="49662">
                  <c:v>24831</c:v>
                </c:pt>
                <c:pt idx="49663">
                  <c:v>24831.5</c:v>
                </c:pt>
                <c:pt idx="49664">
                  <c:v>24832</c:v>
                </c:pt>
                <c:pt idx="49665">
                  <c:v>24832.5</c:v>
                </c:pt>
                <c:pt idx="49666">
                  <c:v>24833</c:v>
                </c:pt>
                <c:pt idx="49667">
                  <c:v>24833.5</c:v>
                </c:pt>
                <c:pt idx="49668">
                  <c:v>24834</c:v>
                </c:pt>
                <c:pt idx="49669">
                  <c:v>24834.5</c:v>
                </c:pt>
                <c:pt idx="49670">
                  <c:v>24835</c:v>
                </c:pt>
                <c:pt idx="49671">
                  <c:v>24835.5</c:v>
                </c:pt>
                <c:pt idx="49672">
                  <c:v>24836</c:v>
                </c:pt>
                <c:pt idx="49673">
                  <c:v>24836.5</c:v>
                </c:pt>
                <c:pt idx="49674">
                  <c:v>24837</c:v>
                </c:pt>
                <c:pt idx="49675">
                  <c:v>24837.5</c:v>
                </c:pt>
                <c:pt idx="49676">
                  <c:v>24838</c:v>
                </c:pt>
                <c:pt idx="49677">
                  <c:v>24838.5</c:v>
                </c:pt>
                <c:pt idx="49678">
                  <c:v>24839</c:v>
                </c:pt>
                <c:pt idx="49679">
                  <c:v>24839.5</c:v>
                </c:pt>
                <c:pt idx="49680">
                  <c:v>24840</c:v>
                </c:pt>
                <c:pt idx="49681">
                  <c:v>24840.5</c:v>
                </c:pt>
                <c:pt idx="49682">
                  <c:v>24841</c:v>
                </c:pt>
                <c:pt idx="49683">
                  <c:v>24841.5</c:v>
                </c:pt>
                <c:pt idx="49684">
                  <c:v>24842</c:v>
                </c:pt>
                <c:pt idx="49685">
                  <c:v>24842.5</c:v>
                </c:pt>
                <c:pt idx="49686">
                  <c:v>24843</c:v>
                </c:pt>
                <c:pt idx="49687">
                  <c:v>24843.5</c:v>
                </c:pt>
                <c:pt idx="49688">
                  <c:v>24844</c:v>
                </c:pt>
                <c:pt idx="49689">
                  <c:v>24844.5</c:v>
                </c:pt>
                <c:pt idx="49690">
                  <c:v>24845</c:v>
                </c:pt>
                <c:pt idx="49691">
                  <c:v>24845.5</c:v>
                </c:pt>
                <c:pt idx="49692">
                  <c:v>24846</c:v>
                </c:pt>
                <c:pt idx="49693">
                  <c:v>24846.5</c:v>
                </c:pt>
                <c:pt idx="49694">
                  <c:v>24847</c:v>
                </c:pt>
                <c:pt idx="49695">
                  <c:v>24847.5</c:v>
                </c:pt>
                <c:pt idx="49696">
                  <c:v>24848</c:v>
                </c:pt>
                <c:pt idx="49697">
                  <c:v>24848.5</c:v>
                </c:pt>
                <c:pt idx="49698">
                  <c:v>24849</c:v>
                </c:pt>
                <c:pt idx="49699">
                  <c:v>24849.5</c:v>
                </c:pt>
                <c:pt idx="49700">
                  <c:v>24850</c:v>
                </c:pt>
                <c:pt idx="49701">
                  <c:v>24850.5</c:v>
                </c:pt>
                <c:pt idx="49702">
                  <c:v>24851</c:v>
                </c:pt>
                <c:pt idx="49703">
                  <c:v>24851.5</c:v>
                </c:pt>
                <c:pt idx="49704">
                  <c:v>24852</c:v>
                </c:pt>
                <c:pt idx="49705">
                  <c:v>24852.5</c:v>
                </c:pt>
                <c:pt idx="49706">
                  <c:v>24853</c:v>
                </c:pt>
                <c:pt idx="49707">
                  <c:v>24853.5</c:v>
                </c:pt>
                <c:pt idx="49708">
                  <c:v>24854</c:v>
                </c:pt>
                <c:pt idx="49709">
                  <c:v>24854.5</c:v>
                </c:pt>
                <c:pt idx="49710">
                  <c:v>24855</c:v>
                </c:pt>
                <c:pt idx="49711">
                  <c:v>24855.5</c:v>
                </c:pt>
                <c:pt idx="49712">
                  <c:v>24856</c:v>
                </c:pt>
                <c:pt idx="49713">
                  <c:v>24856.5</c:v>
                </c:pt>
                <c:pt idx="49714">
                  <c:v>24857</c:v>
                </c:pt>
                <c:pt idx="49715">
                  <c:v>24857.5</c:v>
                </c:pt>
                <c:pt idx="49716">
                  <c:v>24858</c:v>
                </c:pt>
                <c:pt idx="49717">
                  <c:v>24858.5</c:v>
                </c:pt>
                <c:pt idx="49718">
                  <c:v>24859</c:v>
                </c:pt>
                <c:pt idx="49719">
                  <c:v>24859.5</c:v>
                </c:pt>
                <c:pt idx="49720">
                  <c:v>24860</c:v>
                </c:pt>
                <c:pt idx="49721">
                  <c:v>24860.5</c:v>
                </c:pt>
                <c:pt idx="49722">
                  <c:v>24861</c:v>
                </c:pt>
                <c:pt idx="49723">
                  <c:v>24861.5</c:v>
                </c:pt>
                <c:pt idx="49724">
                  <c:v>24862</c:v>
                </c:pt>
                <c:pt idx="49725">
                  <c:v>24862.5</c:v>
                </c:pt>
                <c:pt idx="49726">
                  <c:v>24863</c:v>
                </c:pt>
                <c:pt idx="49727">
                  <c:v>24863.5</c:v>
                </c:pt>
                <c:pt idx="49728">
                  <c:v>24864</c:v>
                </c:pt>
                <c:pt idx="49729">
                  <c:v>24864.5</c:v>
                </c:pt>
                <c:pt idx="49730">
                  <c:v>24865</c:v>
                </c:pt>
                <c:pt idx="49731">
                  <c:v>24865.5</c:v>
                </c:pt>
                <c:pt idx="49732">
                  <c:v>24866</c:v>
                </c:pt>
                <c:pt idx="49733">
                  <c:v>24866.5</c:v>
                </c:pt>
                <c:pt idx="49734">
                  <c:v>24867</c:v>
                </c:pt>
                <c:pt idx="49735">
                  <c:v>24867.5</c:v>
                </c:pt>
                <c:pt idx="49736">
                  <c:v>24868</c:v>
                </c:pt>
                <c:pt idx="49737">
                  <c:v>24868.5</c:v>
                </c:pt>
                <c:pt idx="49738">
                  <c:v>24869</c:v>
                </c:pt>
                <c:pt idx="49739">
                  <c:v>24869.5</c:v>
                </c:pt>
                <c:pt idx="49740">
                  <c:v>24870</c:v>
                </c:pt>
                <c:pt idx="49741">
                  <c:v>24870.5</c:v>
                </c:pt>
                <c:pt idx="49742">
                  <c:v>24871</c:v>
                </c:pt>
                <c:pt idx="49743">
                  <c:v>24871.5</c:v>
                </c:pt>
                <c:pt idx="49744">
                  <c:v>24872</c:v>
                </c:pt>
                <c:pt idx="49745">
                  <c:v>24872.5</c:v>
                </c:pt>
                <c:pt idx="49746">
                  <c:v>24873</c:v>
                </c:pt>
                <c:pt idx="49747">
                  <c:v>24873.5</c:v>
                </c:pt>
                <c:pt idx="49748">
                  <c:v>24874</c:v>
                </c:pt>
                <c:pt idx="49749">
                  <c:v>24874.5</c:v>
                </c:pt>
                <c:pt idx="49750">
                  <c:v>24875</c:v>
                </c:pt>
                <c:pt idx="49751">
                  <c:v>24875.5</c:v>
                </c:pt>
                <c:pt idx="49752">
                  <c:v>24876</c:v>
                </c:pt>
                <c:pt idx="49753">
                  <c:v>24876.5</c:v>
                </c:pt>
                <c:pt idx="49754">
                  <c:v>24877</c:v>
                </c:pt>
                <c:pt idx="49755">
                  <c:v>24877.5</c:v>
                </c:pt>
                <c:pt idx="49756">
                  <c:v>24878</c:v>
                </c:pt>
                <c:pt idx="49757">
                  <c:v>24878.5</c:v>
                </c:pt>
                <c:pt idx="49758">
                  <c:v>24879</c:v>
                </c:pt>
                <c:pt idx="49759">
                  <c:v>24879.5</c:v>
                </c:pt>
                <c:pt idx="49760">
                  <c:v>24880</c:v>
                </c:pt>
                <c:pt idx="49761">
                  <c:v>24880.5</c:v>
                </c:pt>
                <c:pt idx="49762">
                  <c:v>24881</c:v>
                </c:pt>
                <c:pt idx="49763">
                  <c:v>24881.5</c:v>
                </c:pt>
                <c:pt idx="49764">
                  <c:v>24882</c:v>
                </c:pt>
                <c:pt idx="49765">
                  <c:v>24882.5</c:v>
                </c:pt>
                <c:pt idx="49766">
                  <c:v>24883</c:v>
                </c:pt>
                <c:pt idx="49767">
                  <c:v>24883.5</c:v>
                </c:pt>
                <c:pt idx="49768">
                  <c:v>24884</c:v>
                </c:pt>
                <c:pt idx="49769">
                  <c:v>24884.5</c:v>
                </c:pt>
                <c:pt idx="49770">
                  <c:v>24885</c:v>
                </c:pt>
                <c:pt idx="49771">
                  <c:v>24885.5</c:v>
                </c:pt>
                <c:pt idx="49772">
                  <c:v>24886</c:v>
                </c:pt>
                <c:pt idx="49773">
                  <c:v>24886.5</c:v>
                </c:pt>
                <c:pt idx="49774">
                  <c:v>24887</c:v>
                </c:pt>
                <c:pt idx="49775">
                  <c:v>24887.5</c:v>
                </c:pt>
                <c:pt idx="49776">
                  <c:v>24888</c:v>
                </c:pt>
                <c:pt idx="49777">
                  <c:v>24888.5</c:v>
                </c:pt>
                <c:pt idx="49778">
                  <c:v>24889</c:v>
                </c:pt>
                <c:pt idx="49779">
                  <c:v>24889.5</c:v>
                </c:pt>
                <c:pt idx="49780">
                  <c:v>24890</c:v>
                </c:pt>
                <c:pt idx="49781">
                  <c:v>24890.5</c:v>
                </c:pt>
                <c:pt idx="49782">
                  <c:v>24891</c:v>
                </c:pt>
                <c:pt idx="49783">
                  <c:v>24891.5</c:v>
                </c:pt>
                <c:pt idx="49784">
                  <c:v>24892</c:v>
                </c:pt>
                <c:pt idx="49785">
                  <c:v>24892.5</c:v>
                </c:pt>
                <c:pt idx="49786">
                  <c:v>24893</c:v>
                </c:pt>
                <c:pt idx="49787">
                  <c:v>24893.5</c:v>
                </c:pt>
                <c:pt idx="49788">
                  <c:v>24894</c:v>
                </c:pt>
                <c:pt idx="49789">
                  <c:v>24894.5</c:v>
                </c:pt>
                <c:pt idx="49790">
                  <c:v>24895</c:v>
                </c:pt>
                <c:pt idx="49791">
                  <c:v>24895.5</c:v>
                </c:pt>
                <c:pt idx="49792">
                  <c:v>24896</c:v>
                </c:pt>
                <c:pt idx="49793">
                  <c:v>24896.5</c:v>
                </c:pt>
                <c:pt idx="49794">
                  <c:v>24897</c:v>
                </c:pt>
                <c:pt idx="49795">
                  <c:v>24897.5</c:v>
                </c:pt>
                <c:pt idx="49796">
                  <c:v>24898</c:v>
                </c:pt>
                <c:pt idx="49797">
                  <c:v>24898.5</c:v>
                </c:pt>
                <c:pt idx="49798">
                  <c:v>24899</c:v>
                </c:pt>
                <c:pt idx="49799">
                  <c:v>24899.5</c:v>
                </c:pt>
                <c:pt idx="49800">
                  <c:v>24900</c:v>
                </c:pt>
                <c:pt idx="49801">
                  <c:v>24900.5</c:v>
                </c:pt>
                <c:pt idx="49802">
                  <c:v>24901</c:v>
                </c:pt>
                <c:pt idx="49803">
                  <c:v>24901.5</c:v>
                </c:pt>
                <c:pt idx="49804">
                  <c:v>24902</c:v>
                </c:pt>
                <c:pt idx="49805">
                  <c:v>24902.5</c:v>
                </c:pt>
                <c:pt idx="49806">
                  <c:v>24903</c:v>
                </c:pt>
                <c:pt idx="49807">
                  <c:v>24903.5</c:v>
                </c:pt>
                <c:pt idx="49808">
                  <c:v>24904</c:v>
                </c:pt>
                <c:pt idx="49809">
                  <c:v>24904.5</c:v>
                </c:pt>
                <c:pt idx="49810">
                  <c:v>24905</c:v>
                </c:pt>
                <c:pt idx="49811">
                  <c:v>24905.5</c:v>
                </c:pt>
                <c:pt idx="49812">
                  <c:v>24906</c:v>
                </c:pt>
                <c:pt idx="49813">
                  <c:v>24906.5</c:v>
                </c:pt>
                <c:pt idx="49814">
                  <c:v>24907</c:v>
                </c:pt>
                <c:pt idx="49815">
                  <c:v>24907.5</c:v>
                </c:pt>
                <c:pt idx="49816">
                  <c:v>24908</c:v>
                </c:pt>
                <c:pt idx="49817">
                  <c:v>24908.5</c:v>
                </c:pt>
                <c:pt idx="49818">
                  <c:v>24909</c:v>
                </c:pt>
                <c:pt idx="49819">
                  <c:v>24909.5</c:v>
                </c:pt>
                <c:pt idx="49820">
                  <c:v>24910</c:v>
                </c:pt>
                <c:pt idx="49821">
                  <c:v>24910.5</c:v>
                </c:pt>
                <c:pt idx="49822">
                  <c:v>24911</c:v>
                </c:pt>
                <c:pt idx="49823">
                  <c:v>24911.5</c:v>
                </c:pt>
                <c:pt idx="49824">
                  <c:v>24912</c:v>
                </c:pt>
                <c:pt idx="49825">
                  <c:v>24912.5</c:v>
                </c:pt>
                <c:pt idx="49826">
                  <c:v>24913</c:v>
                </c:pt>
                <c:pt idx="49827">
                  <c:v>24913.5</c:v>
                </c:pt>
                <c:pt idx="49828">
                  <c:v>24914</c:v>
                </c:pt>
                <c:pt idx="49829">
                  <c:v>24914.5</c:v>
                </c:pt>
                <c:pt idx="49830">
                  <c:v>24915</c:v>
                </c:pt>
                <c:pt idx="49831">
                  <c:v>24915.5</c:v>
                </c:pt>
                <c:pt idx="49832">
                  <c:v>24916</c:v>
                </c:pt>
                <c:pt idx="49833">
                  <c:v>24916.5</c:v>
                </c:pt>
                <c:pt idx="49834">
                  <c:v>24917</c:v>
                </c:pt>
                <c:pt idx="49835">
                  <c:v>24917.5</c:v>
                </c:pt>
                <c:pt idx="49836">
                  <c:v>24918</c:v>
                </c:pt>
                <c:pt idx="49837">
                  <c:v>24918.5</c:v>
                </c:pt>
                <c:pt idx="49838">
                  <c:v>24919</c:v>
                </c:pt>
                <c:pt idx="49839">
                  <c:v>24919.5</c:v>
                </c:pt>
                <c:pt idx="49840">
                  <c:v>24920</c:v>
                </c:pt>
                <c:pt idx="49841">
                  <c:v>24920.5</c:v>
                </c:pt>
                <c:pt idx="49842">
                  <c:v>24921</c:v>
                </c:pt>
                <c:pt idx="49843">
                  <c:v>24921.5</c:v>
                </c:pt>
                <c:pt idx="49844">
                  <c:v>24922</c:v>
                </c:pt>
                <c:pt idx="49845">
                  <c:v>24922.5</c:v>
                </c:pt>
                <c:pt idx="49846">
                  <c:v>24923</c:v>
                </c:pt>
                <c:pt idx="49847">
                  <c:v>24923.5</c:v>
                </c:pt>
                <c:pt idx="49848">
                  <c:v>24924</c:v>
                </c:pt>
                <c:pt idx="49849">
                  <c:v>24924.5</c:v>
                </c:pt>
                <c:pt idx="49850">
                  <c:v>24925</c:v>
                </c:pt>
                <c:pt idx="49851">
                  <c:v>24925.5</c:v>
                </c:pt>
                <c:pt idx="49852">
                  <c:v>24926</c:v>
                </c:pt>
                <c:pt idx="49853">
                  <c:v>24926.5</c:v>
                </c:pt>
                <c:pt idx="49854">
                  <c:v>24927</c:v>
                </c:pt>
                <c:pt idx="49855">
                  <c:v>24927.5</c:v>
                </c:pt>
                <c:pt idx="49856">
                  <c:v>24928</c:v>
                </c:pt>
                <c:pt idx="49857">
                  <c:v>24928.5</c:v>
                </c:pt>
                <c:pt idx="49858">
                  <c:v>24929</c:v>
                </c:pt>
                <c:pt idx="49859">
                  <c:v>24929.5</c:v>
                </c:pt>
                <c:pt idx="49860">
                  <c:v>24930</c:v>
                </c:pt>
                <c:pt idx="49861">
                  <c:v>24930.5</c:v>
                </c:pt>
                <c:pt idx="49862">
                  <c:v>24931</c:v>
                </c:pt>
                <c:pt idx="49863">
                  <c:v>24931.5</c:v>
                </c:pt>
                <c:pt idx="49864">
                  <c:v>24932</c:v>
                </c:pt>
                <c:pt idx="49865">
                  <c:v>24932.5</c:v>
                </c:pt>
                <c:pt idx="49866">
                  <c:v>24933</c:v>
                </c:pt>
                <c:pt idx="49867">
                  <c:v>24933.5</c:v>
                </c:pt>
                <c:pt idx="49868">
                  <c:v>24934</c:v>
                </c:pt>
                <c:pt idx="49869">
                  <c:v>24934.5</c:v>
                </c:pt>
                <c:pt idx="49870">
                  <c:v>24935</c:v>
                </c:pt>
                <c:pt idx="49871">
                  <c:v>24935.5</c:v>
                </c:pt>
                <c:pt idx="49872">
                  <c:v>24936</c:v>
                </c:pt>
                <c:pt idx="49873">
                  <c:v>24936.5</c:v>
                </c:pt>
                <c:pt idx="49874">
                  <c:v>24937</c:v>
                </c:pt>
                <c:pt idx="49875">
                  <c:v>24937.5</c:v>
                </c:pt>
                <c:pt idx="49876">
                  <c:v>24938</c:v>
                </c:pt>
                <c:pt idx="49877">
                  <c:v>24938.5</c:v>
                </c:pt>
                <c:pt idx="49878">
                  <c:v>24939</c:v>
                </c:pt>
                <c:pt idx="49879">
                  <c:v>24939.5</c:v>
                </c:pt>
                <c:pt idx="49880">
                  <c:v>24940</c:v>
                </c:pt>
                <c:pt idx="49881">
                  <c:v>24940.5</c:v>
                </c:pt>
                <c:pt idx="49882">
                  <c:v>24941</c:v>
                </c:pt>
                <c:pt idx="49883">
                  <c:v>24941.5</c:v>
                </c:pt>
                <c:pt idx="49884">
                  <c:v>24942</c:v>
                </c:pt>
                <c:pt idx="49885">
                  <c:v>24942.5</c:v>
                </c:pt>
                <c:pt idx="49886">
                  <c:v>24943</c:v>
                </c:pt>
                <c:pt idx="49887">
                  <c:v>24943.5</c:v>
                </c:pt>
                <c:pt idx="49888">
                  <c:v>24944</c:v>
                </c:pt>
                <c:pt idx="49889">
                  <c:v>24944.5</c:v>
                </c:pt>
                <c:pt idx="49890">
                  <c:v>24945</c:v>
                </c:pt>
                <c:pt idx="49891">
                  <c:v>24945.5</c:v>
                </c:pt>
                <c:pt idx="49892">
                  <c:v>24946</c:v>
                </c:pt>
                <c:pt idx="49893">
                  <c:v>24946.5</c:v>
                </c:pt>
                <c:pt idx="49894">
                  <c:v>24947</c:v>
                </c:pt>
                <c:pt idx="49895">
                  <c:v>24947.5</c:v>
                </c:pt>
                <c:pt idx="49896">
                  <c:v>24948</c:v>
                </c:pt>
                <c:pt idx="49897">
                  <c:v>24948.5</c:v>
                </c:pt>
                <c:pt idx="49898">
                  <c:v>24949</c:v>
                </c:pt>
                <c:pt idx="49899">
                  <c:v>24949.5</c:v>
                </c:pt>
                <c:pt idx="49900">
                  <c:v>24950</c:v>
                </c:pt>
                <c:pt idx="49901">
                  <c:v>24950.5</c:v>
                </c:pt>
                <c:pt idx="49902">
                  <c:v>24951</c:v>
                </c:pt>
                <c:pt idx="49903">
                  <c:v>24951.5</c:v>
                </c:pt>
                <c:pt idx="49904">
                  <c:v>24952</c:v>
                </c:pt>
                <c:pt idx="49905">
                  <c:v>24952.5</c:v>
                </c:pt>
                <c:pt idx="49906">
                  <c:v>24953</c:v>
                </c:pt>
                <c:pt idx="49907">
                  <c:v>24953.5</c:v>
                </c:pt>
                <c:pt idx="49908">
                  <c:v>24954</c:v>
                </c:pt>
                <c:pt idx="49909">
                  <c:v>24954.5</c:v>
                </c:pt>
                <c:pt idx="49910">
                  <c:v>24955</c:v>
                </c:pt>
                <c:pt idx="49911">
                  <c:v>24955.5</c:v>
                </c:pt>
                <c:pt idx="49912">
                  <c:v>24956</c:v>
                </c:pt>
                <c:pt idx="49913">
                  <c:v>24956.5</c:v>
                </c:pt>
                <c:pt idx="49914">
                  <c:v>24957</c:v>
                </c:pt>
                <c:pt idx="49915">
                  <c:v>24957.5</c:v>
                </c:pt>
                <c:pt idx="49916">
                  <c:v>24958</c:v>
                </c:pt>
                <c:pt idx="49917">
                  <c:v>24958.5</c:v>
                </c:pt>
                <c:pt idx="49918">
                  <c:v>24959</c:v>
                </c:pt>
                <c:pt idx="49919">
                  <c:v>24959.5</c:v>
                </c:pt>
                <c:pt idx="49920">
                  <c:v>24960</c:v>
                </c:pt>
                <c:pt idx="49921">
                  <c:v>24960.5</c:v>
                </c:pt>
                <c:pt idx="49922">
                  <c:v>24961</c:v>
                </c:pt>
                <c:pt idx="49923">
                  <c:v>24961.5</c:v>
                </c:pt>
                <c:pt idx="49924">
                  <c:v>24962</c:v>
                </c:pt>
                <c:pt idx="49925">
                  <c:v>24962.5</c:v>
                </c:pt>
                <c:pt idx="49926">
                  <c:v>24963</c:v>
                </c:pt>
                <c:pt idx="49927">
                  <c:v>24963.5</c:v>
                </c:pt>
                <c:pt idx="49928">
                  <c:v>24964</c:v>
                </c:pt>
                <c:pt idx="49929">
                  <c:v>24964.5</c:v>
                </c:pt>
                <c:pt idx="49930">
                  <c:v>24965</c:v>
                </c:pt>
                <c:pt idx="49931">
                  <c:v>24965.5</c:v>
                </c:pt>
                <c:pt idx="49932">
                  <c:v>24966</c:v>
                </c:pt>
                <c:pt idx="49933">
                  <c:v>24966.5</c:v>
                </c:pt>
                <c:pt idx="49934">
                  <c:v>24967</c:v>
                </c:pt>
                <c:pt idx="49935">
                  <c:v>24967.5</c:v>
                </c:pt>
                <c:pt idx="49936">
                  <c:v>24968</c:v>
                </c:pt>
                <c:pt idx="49937">
                  <c:v>24968.5</c:v>
                </c:pt>
                <c:pt idx="49938">
                  <c:v>24969</c:v>
                </c:pt>
                <c:pt idx="49939">
                  <c:v>24969.5</c:v>
                </c:pt>
                <c:pt idx="49940">
                  <c:v>24970</c:v>
                </c:pt>
                <c:pt idx="49941">
                  <c:v>24970.5</c:v>
                </c:pt>
                <c:pt idx="49942">
                  <c:v>24971</c:v>
                </c:pt>
                <c:pt idx="49943">
                  <c:v>24971.5</c:v>
                </c:pt>
                <c:pt idx="49944">
                  <c:v>24972</c:v>
                </c:pt>
                <c:pt idx="49945">
                  <c:v>24972.5</c:v>
                </c:pt>
                <c:pt idx="49946">
                  <c:v>24973</c:v>
                </c:pt>
                <c:pt idx="49947">
                  <c:v>24973.5</c:v>
                </c:pt>
                <c:pt idx="49948">
                  <c:v>24974</c:v>
                </c:pt>
                <c:pt idx="49949">
                  <c:v>24974.5</c:v>
                </c:pt>
                <c:pt idx="49950">
                  <c:v>24975</c:v>
                </c:pt>
                <c:pt idx="49951">
                  <c:v>24975.5</c:v>
                </c:pt>
                <c:pt idx="49952">
                  <c:v>24976</c:v>
                </c:pt>
                <c:pt idx="49953">
                  <c:v>24976.5</c:v>
                </c:pt>
                <c:pt idx="49954">
                  <c:v>24977</c:v>
                </c:pt>
                <c:pt idx="49955">
                  <c:v>24977.5</c:v>
                </c:pt>
                <c:pt idx="49956">
                  <c:v>24978</c:v>
                </c:pt>
                <c:pt idx="49957">
                  <c:v>24978.5</c:v>
                </c:pt>
                <c:pt idx="49958">
                  <c:v>24979</c:v>
                </c:pt>
                <c:pt idx="49959">
                  <c:v>24979.5</c:v>
                </c:pt>
                <c:pt idx="49960">
                  <c:v>24980</c:v>
                </c:pt>
                <c:pt idx="49961">
                  <c:v>24980.5</c:v>
                </c:pt>
                <c:pt idx="49962">
                  <c:v>24981</c:v>
                </c:pt>
                <c:pt idx="49963">
                  <c:v>24981.5</c:v>
                </c:pt>
                <c:pt idx="49964">
                  <c:v>24982</c:v>
                </c:pt>
                <c:pt idx="49965">
                  <c:v>24982.5</c:v>
                </c:pt>
                <c:pt idx="49966">
                  <c:v>24983</c:v>
                </c:pt>
                <c:pt idx="49967">
                  <c:v>24983.5</c:v>
                </c:pt>
                <c:pt idx="49968">
                  <c:v>24984</c:v>
                </c:pt>
                <c:pt idx="49969">
                  <c:v>24984.5</c:v>
                </c:pt>
                <c:pt idx="49970">
                  <c:v>24985</c:v>
                </c:pt>
                <c:pt idx="49971">
                  <c:v>24985.5</c:v>
                </c:pt>
                <c:pt idx="49972">
                  <c:v>24986</c:v>
                </c:pt>
                <c:pt idx="49973">
                  <c:v>24986.5</c:v>
                </c:pt>
                <c:pt idx="49974">
                  <c:v>24987</c:v>
                </c:pt>
                <c:pt idx="49975">
                  <c:v>24987.5</c:v>
                </c:pt>
                <c:pt idx="49976">
                  <c:v>24988</c:v>
                </c:pt>
                <c:pt idx="49977">
                  <c:v>24988.5</c:v>
                </c:pt>
                <c:pt idx="49978">
                  <c:v>24989</c:v>
                </c:pt>
                <c:pt idx="49979">
                  <c:v>24989.5</c:v>
                </c:pt>
                <c:pt idx="49980">
                  <c:v>24990</c:v>
                </c:pt>
                <c:pt idx="49981">
                  <c:v>24990.5</c:v>
                </c:pt>
                <c:pt idx="49982">
                  <c:v>24991</c:v>
                </c:pt>
                <c:pt idx="49983">
                  <c:v>24991.5</c:v>
                </c:pt>
                <c:pt idx="49984">
                  <c:v>24992</c:v>
                </c:pt>
                <c:pt idx="49985">
                  <c:v>24992.5</c:v>
                </c:pt>
                <c:pt idx="49986">
                  <c:v>24993</c:v>
                </c:pt>
                <c:pt idx="49987">
                  <c:v>24993.5</c:v>
                </c:pt>
                <c:pt idx="49988">
                  <c:v>24994</c:v>
                </c:pt>
                <c:pt idx="49989">
                  <c:v>24994.5</c:v>
                </c:pt>
                <c:pt idx="49990">
                  <c:v>24995</c:v>
                </c:pt>
                <c:pt idx="49991">
                  <c:v>24995.5</c:v>
                </c:pt>
                <c:pt idx="49992">
                  <c:v>24996</c:v>
                </c:pt>
                <c:pt idx="49993">
                  <c:v>24996.5</c:v>
                </c:pt>
                <c:pt idx="49994">
                  <c:v>24997</c:v>
                </c:pt>
                <c:pt idx="49995">
                  <c:v>24997.5</c:v>
                </c:pt>
                <c:pt idx="49996">
                  <c:v>24998</c:v>
                </c:pt>
                <c:pt idx="49997">
                  <c:v>24998.5</c:v>
                </c:pt>
                <c:pt idx="49998">
                  <c:v>24999</c:v>
                </c:pt>
                <c:pt idx="49999">
                  <c:v>24999.5</c:v>
                </c:pt>
                <c:pt idx="50000">
                  <c:v>25000</c:v>
                </c:pt>
                <c:pt idx="50001">
                  <c:v>25000.5</c:v>
                </c:pt>
                <c:pt idx="50002">
                  <c:v>25001</c:v>
                </c:pt>
                <c:pt idx="50003">
                  <c:v>25001.5</c:v>
                </c:pt>
                <c:pt idx="50004">
                  <c:v>25002</c:v>
                </c:pt>
                <c:pt idx="50005">
                  <c:v>25002.5</c:v>
                </c:pt>
                <c:pt idx="50006">
                  <c:v>25003</c:v>
                </c:pt>
                <c:pt idx="50007">
                  <c:v>25003.5</c:v>
                </c:pt>
                <c:pt idx="50008">
                  <c:v>25004</c:v>
                </c:pt>
                <c:pt idx="50009">
                  <c:v>25004.5</c:v>
                </c:pt>
                <c:pt idx="50010">
                  <c:v>25005</c:v>
                </c:pt>
                <c:pt idx="50011">
                  <c:v>25005.5</c:v>
                </c:pt>
                <c:pt idx="50012">
                  <c:v>25006</c:v>
                </c:pt>
                <c:pt idx="50013">
                  <c:v>25006.5</c:v>
                </c:pt>
                <c:pt idx="50014">
                  <c:v>25007</c:v>
                </c:pt>
                <c:pt idx="50015">
                  <c:v>25007.5</c:v>
                </c:pt>
                <c:pt idx="50016">
                  <c:v>25008</c:v>
                </c:pt>
                <c:pt idx="50017">
                  <c:v>25008.5</c:v>
                </c:pt>
                <c:pt idx="50018">
                  <c:v>25009</c:v>
                </c:pt>
                <c:pt idx="50019">
                  <c:v>25009.5</c:v>
                </c:pt>
                <c:pt idx="50020">
                  <c:v>25010</c:v>
                </c:pt>
                <c:pt idx="50021">
                  <c:v>25010.5</c:v>
                </c:pt>
                <c:pt idx="50022">
                  <c:v>25011</c:v>
                </c:pt>
                <c:pt idx="50023">
                  <c:v>25011.5</c:v>
                </c:pt>
                <c:pt idx="50024">
                  <c:v>25012</c:v>
                </c:pt>
                <c:pt idx="50025">
                  <c:v>25012.5</c:v>
                </c:pt>
                <c:pt idx="50026">
                  <c:v>25013</c:v>
                </c:pt>
                <c:pt idx="50027">
                  <c:v>25013.5</c:v>
                </c:pt>
                <c:pt idx="50028">
                  <c:v>25014</c:v>
                </c:pt>
                <c:pt idx="50029">
                  <c:v>25014.5</c:v>
                </c:pt>
                <c:pt idx="50030">
                  <c:v>25015</c:v>
                </c:pt>
                <c:pt idx="50031">
                  <c:v>25015.5</c:v>
                </c:pt>
                <c:pt idx="50032">
                  <c:v>25016</c:v>
                </c:pt>
                <c:pt idx="50033">
                  <c:v>25016.5</c:v>
                </c:pt>
                <c:pt idx="50034">
                  <c:v>25017</c:v>
                </c:pt>
                <c:pt idx="50035">
                  <c:v>25017.5</c:v>
                </c:pt>
                <c:pt idx="50036">
                  <c:v>25018</c:v>
                </c:pt>
                <c:pt idx="50037">
                  <c:v>25018.5</c:v>
                </c:pt>
                <c:pt idx="50038">
                  <c:v>25019</c:v>
                </c:pt>
                <c:pt idx="50039">
                  <c:v>25019.5</c:v>
                </c:pt>
                <c:pt idx="50040">
                  <c:v>25020</c:v>
                </c:pt>
                <c:pt idx="50041">
                  <c:v>25020.5</c:v>
                </c:pt>
                <c:pt idx="50042">
                  <c:v>25021</c:v>
                </c:pt>
                <c:pt idx="50043">
                  <c:v>25021.5</c:v>
                </c:pt>
                <c:pt idx="50044">
                  <c:v>25022</c:v>
                </c:pt>
                <c:pt idx="50045">
                  <c:v>25022.5</c:v>
                </c:pt>
                <c:pt idx="50046">
                  <c:v>25023</c:v>
                </c:pt>
                <c:pt idx="50047">
                  <c:v>25023.5</c:v>
                </c:pt>
                <c:pt idx="50048">
                  <c:v>25024</c:v>
                </c:pt>
                <c:pt idx="50049">
                  <c:v>25024.5</c:v>
                </c:pt>
                <c:pt idx="50050">
                  <c:v>25025</c:v>
                </c:pt>
                <c:pt idx="50051">
                  <c:v>25025.5</c:v>
                </c:pt>
                <c:pt idx="50052">
                  <c:v>25026</c:v>
                </c:pt>
                <c:pt idx="50053">
                  <c:v>25026.5</c:v>
                </c:pt>
                <c:pt idx="50054">
                  <c:v>25027</c:v>
                </c:pt>
                <c:pt idx="50055">
                  <c:v>25027.5</c:v>
                </c:pt>
                <c:pt idx="50056">
                  <c:v>25028</c:v>
                </c:pt>
                <c:pt idx="50057">
                  <c:v>25028.5</c:v>
                </c:pt>
                <c:pt idx="50058">
                  <c:v>25029</c:v>
                </c:pt>
                <c:pt idx="50059">
                  <c:v>25029.5</c:v>
                </c:pt>
                <c:pt idx="50060">
                  <c:v>25030</c:v>
                </c:pt>
                <c:pt idx="50061">
                  <c:v>25030.5</c:v>
                </c:pt>
                <c:pt idx="50062">
                  <c:v>25031</c:v>
                </c:pt>
                <c:pt idx="50063">
                  <c:v>25031.5</c:v>
                </c:pt>
                <c:pt idx="50064">
                  <c:v>25032</c:v>
                </c:pt>
                <c:pt idx="50065">
                  <c:v>25032.5</c:v>
                </c:pt>
                <c:pt idx="50066">
                  <c:v>25033</c:v>
                </c:pt>
                <c:pt idx="50067">
                  <c:v>25033.5</c:v>
                </c:pt>
                <c:pt idx="50068">
                  <c:v>25034</c:v>
                </c:pt>
                <c:pt idx="50069">
                  <c:v>25034.5</c:v>
                </c:pt>
                <c:pt idx="50070">
                  <c:v>25035</c:v>
                </c:pt>
                <c:pt idx="50071">
                  <c:v>25035.5</c:v>
                </c:pt>
                <c:pt idx="50072">
                  <c:v>25036</c:v>
                </c:pt>
                <c:pt idx="50073">
                  <c:v>25036.5</c:v>
                </c:pt>
                <c:pt idx="50074">
                  <c:v>25037</c:v>
                </c:pt>
                <c:pt idx="50075">
                  <c:v>25037.5</c:v>
                </c:pt>
                <c:pt idx="50076">
                  <c:v>25038</c:v>
                </c:pt>
                <c:pt idx="50077">
                  <c:v>25038.5</c:v>
                </c:pt>
                <c:pt idx="50078">
                  <c:v>25039</c:v>
                </c:pt>
                <c:pt idx="50079">
                  <c:v>25039.5</c:v>
                </c:pt>
                <c:pt idx="50080">
                  <c:v>25040</c:v>
                </c:pt>
                <c:pt idx="50081">
                  <c:v>25040.5</c:v>
                </c:pt>
                <c:pt idx="50082">
                  <c:v>25041</c:v>
                </c:pt>
                <c:pt idx="50083">
                  <c:v>25041.5</c:v>
                </c:pt>
                <c:pt idx="50084">
                  <c:v>25042</c:v>
                </c:pt>
                <c:pt idx="50085">
                  <c:v>25042.5</c:v>
                </c:pt>
                <c:pt idx="50086">
                  <c:v>25043</c:v>
                </c:pt>
                <c:pt idx="50087">
                  <c:v>25043.5</c:v>
                </c:pt>
                <c:pt idx="50088">
                  <c:v>25044</c:v>
                </c:pt>
                <c:pt idx="50089">
                  <c:v>25044.5</c:v>
                </c:pt>
                <c:pt idx="50090">
                  <c:v>25045</c:v>
                </c:pt>
                <c:pt idx="50091">
                  <c:v>25045.5</c:v>
                </c:pt>
                <c:pt idx="50092">
                  <c:v>25046</c:v>
                </c:pt>
                <c:pt idx="50093">
                  <c:v>25046.5</c:v>
                </c:pt>
                <c:pt idx="50094">
                  <c:v>25047</c:v>
                </c:pt>
                <c:pt idx="50095">
                  <c:v>25047.5</c:v>
                </c:pt>
                <c:pt idx="50096">
                  <c:v>25048</c:v>
                </c:pt>
                <c:pt idx="50097">
                  <c:v>25048.5</c:v>
                </c:pt>
                <c:pt idx="50098">
                  <c:v>25049</c:v>
                </c:pt>
                <c:pt idx="50099">
                  <c:v>25049.5</c:v>
                </c:pt>
                <c:pt idx="50100">
                  <c:v>25050</c:v>
                </c:pt>
                <c:pt idx="50101">
                  <c:v>25050.5</c:v>
                </c:pt>
                <c:pt idx="50102">
                  <c:v>25051</c:v>
                </c:pt>
                <c:pt idx="50103">
                  <c:v>25051.5</c:v>
                </c:pt>
                <c:pt idx="50104">
                  <c:v>25052</c:v>
                </c:pt>
                <c:pt idx="50105">
                  <c:v>25052.5</c:v>
                </c:pt>
                <c:pt idx="50106">
                  <c:v>25053</c:v>
                </c:pt>
                <c:pt idx="50107">
                  <c:v>25053.5</c:v>
                </c:pt>
                <c:pt idx="50108">
                  <c:v>25054</c:v>
                </c:pt>
                <c:pt idx="50109">
                  <c:v>25054.5</c:v>
                </c:pt>
                <c:pt idx="50110">
                  <c:v>25055</c:v>
                </c:pt>
                <c:pt idx="50111">
                  <c:v>25055.5</c:v>
                </c:pt>
                <c:pt idx="50112">
                  <c:v>25056</c:v>
                </c:pt>
                <c:pt idx="50113">
                  <c:v>25056.5</c:v>
                </c:pt>
                <c:pt idx="50114">
                  <c:v>25057</c:v>
                </c:pt>
                <c:pt idx="50115">
                  <c:v>25057.5</c:v>
                </c:pt>
                <c:pt idx="50116">
                  <c:v>25058</c:v>
                </c:pt>
                <c:pt idx="50117">
                  <c:v>25058.5</c:v>
                </c:pt>
                <c:pt idx="50118">
                  <c:v>25059</c:v>
                </c:pt>
                <c:pt idx="50119">
                  <c:v>25059.5</c:v>
                </c:pt>
                <c:pt idx="50120">
                  <c:v>25060</c:v>
                </c:pt>
                <c:pt idx="50121">
                  <c:v>25060.5</c:v>
                </c:pt>
                <c:pt idx="50122">
                  <c:v>25061</c:v>
                </c:pt>
                <c:pt idx="50123">
                  <c:v>25061.5</c:v>
                </c:pt>
                <c:pt idx="50124">
                  <c:v>25062</c:v>
                </c:pt>
                <c:pt idx="50125">
                  <c:v>25062.5</c:v>
                </c:pt>
                <c:pt idx="50126">
                  <c:v>25063</c:v>
                </c:pt>
                <c:pt idx="50127">
                  <c:v>25063.5</c:v>
                </c:pt>
                <c:pt idx="50128">
                  <c:v>25064</c:v>
                </c:pt>
                <c:pt idx="50129">
                  <c:v>25064.5</c:v>
                </c:pt>
                <c:pt idx="50130">
                  <c:v>25065</c:v>
                </c:pt>
                <c:pt idx="50131">
                  <c:v>25065.5</c:v>
                </c:pt>
                <c:pt idx="50132">
                  <c:v>25066</c:v>
                </c:pt>
                <c:pt idx="50133">
                  <c:v>25066.5</c:v>
                </c:pt>
                <c:pt idx="50134">
                  <c:v>25067</c:v>
                </c:pt>
                <c:pt idx="50135">
                  <c:v>25067.5</c:v>
                </c:pt>
                <c:pt idx="50136">
                  <c:v>25068</c:v>
                </c:pt>
                <c:pt idx="50137">
                  <c:v>25068.5</c:v>
                </c:pt>
                <c:pt idx="50138">
                  <c:v>25069</c:v>
                </c:pt>
                <c:pt idx="50139">
                  <c:v>25069.5</c:v>
                </c:pt>
                <c:pt idx="50140">
                  <c:v>25070</c:v>
                </c:pt>
                <c:pt idx="50141">
                  <c:v>25070.5</c:v>
                </c:pt>
                <c:pt idx="50142">
                  <c:v>25071</c:v>
                </c:pt>
                <c:pt idx="50143">
                  <c:v>25071.5</c:v>
                </c:pt>
                <c:pt idx="50144">
                  <c:v>25072</c:v>
                </c:pt>
                <c:pt idx="50145">
                  <c:v>25072.5</c:v>
                </c:pt>
                <c:pt idx="50146">
                  <c:v>25073</c:v>
                </c:pt>
                <c:pt idx="50147">
                  <c:v>25073.5</c:v>
                </c:pt>
                <c:pt idx="50148">
                  <c:v>25074</c:v>
                </c:pt>
                <c:pt idx="50149">
                  <c:v>25074.5</c:v>
                </c:pt>
                <c:pt idx="50150">
                  <c:v>25075</c:v>
                </c:pt>
                <c:pt idx="50151">
                  <c:v>25075.5</c:v>
                </c:pt>
                <c:pt idx="50152">
                  <c:v>25076</c:v>
                </c:pt>
                <c:pt idx="50153">
                  <c:v>25076.5</c:v>
                </c:pt>
                <c:pt idx="50154">
                  <c:v>25077</c:v>
                </c:pt>
                <c:pt idx="50155">
                  <c:v>25077.5</c:v>
                </c:pt>
                <c:pt idx="50156">
                  <c:v>25078</c:v>
                </c:pt>
                <c:pt idx="50157">
                  <c:v>25078.5</c:v>
                </c:pt>
                <c:pt idx="50158">
                  <c:v>25079</c:v>
                </c:pt>
                <c:pt idx="50159">
                  <c:v>25079.5</c:v>
                </c:pt>
                <c:pt idx="50160">
                  <c:v>25080</c:v>
                </c:pt>
                <c:pt idx="50161">
                  <c:v>25080.5</c:v>
                </c:pt>
                <c:pt idx="50162">
                  <c:v>25081</c:v>
                </c:pt>
                <c:pt idx="50163">
                  <c:v>25081.5</c:v>
                </c:pt>
                <c:pt idx="50164">
                  <c:v>25082</c:v>
                </c:pt>
                <c:pt idx="50165">
                  <c:v>25082.5</c:v>
                </c:pt>
                <c:pt idx="50166">
                  <c:v>25083</c:v>
                </c:pt>
                <c:pt idx="50167">
                  <c:v>25083.5</c:v>
                </c:pt>
                <c:pt idx="50168">
                  <c:v>25084</c:v>
                </c:pt>
                <c:pt idx="50169">
                  <c:v>25084.5</c:v>
                </c:pt>
                <c:pt idx="50170">
                  <c:v>25085</c:v>
                </c:pt>
                <c:pt idx="50171">
                  <c:v>25085.5</c:v>
                </c:pt>
                <c:pt idx="50172">
                  <c:v>25086</c:v>
                </c:pt>
                <c:pt idx="50173">
                  <c:v>25086.5</c:v>
                </c:pt>
                <c:pt idx="50174">
                  <c:v>25087</c:v>
                </c:pt>
                <c:pt idx="50175">
                  <c:v>25087.5</c:v>
                </c:pt>
                <c:pt idx="50176">
                  <c:v>25088</c:v>
                </c:pt>
                <c:pt idx="50177">
                  <c:v>25088.5</c:v>
                </c:pt>
                <c:pt idx="50178">
                  <c:v>25089</c:v>
                </c:pt>
                <c:pt idx="50179">
                  <c:v>25089.5</c:v>
                </c:pt>
                <c:pt idx="50180">
                  <c:v>25090</c:v>
                </c:pt>
                <c:pt idx="50181">
                  <c:v>25090.5</c:v>
                </c:pt>
                <c:pt idx="50182">
                  <c:v>25091</c:v>
                </c:pt>
                <c:pt idx="50183">
                  <c:v>25091.5</c:v>
                </c:pt>
                <c:pt idx="50184">
                  <c:v>25092</c:v>
                </c:pt>
                <c:pt idx="50185">
                  <c:v>25092.5</c:v>
                </c:pt>
                <c:pt idx="50186">
                  <c:v>25093</c:v>
                </c:pt>
                <c:pt idx="50187">
                  <c:v>25093.5</c:v>
                </c:pt>
                <c:pt idx="50188">
                  <c:v>25094</c:v>
                </c:pt>
                <c:pt idx="50189">
                  <c:v>25094.5</c:v>
                </c:pt>
                <c:pt idx="50190">
                  <c:v>25095</c:v>
                </c:pt>
                <c:pt idx="50191">
                  <c:v>25095.5</c:v>
                </c:pt>
                <c:pt idx="50192">
                  <c:v>25096</c:v>
                </c:pt>
                <c:pt idx="50193">
                  <c:v>25096.5</c:v>
                </c:pt>
                <c:pt idx="50194">
                  <c:v>25097</c:v>
                </c:pt>
                <c:pt idx="50195">
                  <c:v>25097.5</c:v>
                </c:pt>
                <c:pt idx="50196">
                  <c:v>25098</c:v>
                </c:pt>
                <c:pt idx="50197">
                  <c:v>25098.5</c:v>
                </c:pt>
                <c:pt idx="50198">
                  <c:v>25099</c:v>
                </c:pt>
                <c:pt idx="50199">
                  <c:v>25099.5</c:v>
                </c:pt>
                <c:pt idx="50200">
                  <c:v>25100</c:v>
                </c:pt>
                <c:pt idx="50201">
                  <c:v>25100.5</c:v>
                </c:pt>
                <c:pt idx="50202">
                  <c:v>25101</c:v>
                </c:pt>
                <c:pt idx="50203">
                  <c:v>25101.5</c:v>
                </c:pt>
                <c:pt idx="50204">
                  <c:v>25102</c:v>
                </c:pt>
                <c:pt idx="50205">
                  <c:v>25102.5</c:v>
                </c:pt>
                <c:pt idx="50206">
                  <c:v>25103</c:v>
                </c:pt>
                <c:pt idx="50207">
                  <c:v>25103.5</c:v>
                </c:pt>
                <c:pt idx="50208">
                  <c:v>25104</c:v>
                </c:pt>
                <c:pt idx="50209">
                  <c:v>25104.5</c:v>
                </c:pt>
                <c:pt idx="50210">
                  <c:v>25105</c:v>
                </c:pt>
                <c:pt idx="50211">
                  <c:v>25105.5</c:v>
                </c:pt>
                <c:pt idx="50212">
                  <c:v>25106</c:v>
                </c:pt>
                <c:pt idx="50213">
                  <c:v>25106.5</c:v>
                </c:pt>
                <c:pt idx="50214">
                  <c:v>25107</c:v>
                </c:pt>
                <c:pt idx="50215">
                  <c:v>25107.5</c:v>
                </c:pt>
                <c:pt idx="50216">
                  <c:v>25108</c:v>
                </c:pt>
                <c:pt idx="50217">
                  <c:v>25108.5</c:v>
                </c:pt>
                <c:pt idx="50218">
                  <c:v>25109</c:v>
                </c:pt>
                <c:pt idx="50219">
                  <c:v>25109.5</c:v>
                </c:pt>
                <c:pt idx="50220">
                  <c:v>25110</c:v>
                </c:pt>
                <c:pt idx="50221">
                  <c:v>25110.5</c:v>
                </c:pt>
                <c:pt idx="50222">
                  <c:v>25111</c:v>
                </c:pt>
                <c:pt idx="50223">
                  <c:v>25111.5</c:v>
                </c:pt>
                <c:pt idx="50224">
                  <c:v>25112</c:v>
                </c:pt>
                <c:pt idx="50225">
                  <c:v>25112.5</c:v>
                </c:pt>
                <c:pt idx="50226">
                  <c:v>25113</c:v>
                </c:pt>
                <c:pt idx="50227">
                  <c:v>25113.5</c:v>
                </c:pt>
                <c:pt idx="50228">
                  <c:v>25114</c:v>
                </c:pt>
                <c:pt idx="50229">
                  <c:v>25114.5</c:v>
                </c:pt>
                <c:pt idx="50230">
                  <c:v>25115</c:v>
                </c:pt>
                <c:pt idx="50231">
                  <c:v>25115.5</c:v>
                </c:pt>
                <c:pt idx="50232">
                  <c:v>25116</c:v>
                </c:pt>
                <c:pt idx="50233">
                  <c:v>25116.5</c:v>
                </c:pt>
                <c:pt idx="50234">
                  <c:v>25117</c:v>
                </c:pt>
                <c:pt idx="50235">
                  <c:v>25117.5</c:v>
                </c:pt>
                <c:pt idx="50236">
                  <c:v>25118</c:v>
                </c:pt>
                <c:pt idx="50237">
                  <c:v>25118.5</c:v>
                </c:pt>
                <c:pt idx="50238">
                  <c:v>25119</c:v>
                </c:pt>
                <c:pt idx="50239">
                  <c:v>25119.5</c:v>
                </c:pt>
                <c:pt idx="50240">
                  <c:v>25120</c:v>
                </c:pt>
                <c:pt idx="50241">
                  <c:v>25120.5</c:v>
                </c:pt>
                <c:pt idx="50242">
                  <c:v>25121</c:v>
                </c:pt>
                <c:pt idx="50243">
                  <c:v>25121.5</c:v>
                </c:pt>
                <c:pt idx="50244">
                  <c:v>25122</c:v>
                </c:pt>
                <c:pt idx="50245">
                  <c:v>25122.5</c:v>
                </c:pt>
                <c:pt idx="50246">
                  <c:v>25123</c:v>
                </c:pt>
                <c:pt idx="50247">
                  <c:v>25123.5</c:v>
                </c:pt>
                <c:pt idx="50248">
                  <c:v>25124</c:v>
                </c:pt>
                <c:pt idx="50249">
                  <c:v>25124.5</c:v>
                </c:pt>
                <c:pt idx="50250">
                  <c:v>25125</c:v>
                </c:pt>
                <c:pt idx="50251">
                  <c:v>25125.5</c:v>
                </c:pt>
                <c:pt idx="50252">
                  <c:v>25126</c:v>
                </c:pt>
                <c:pt idx="50253">
                  <c:v>25126.5</c:v>
                </c:pt>
                <c:pt idx="50254">
                  <c:v>25127</c:v>
                </c:pt>
                <c:pt idx="50255">
                  <c:v>25127.5</c:v>
                </c:pt>
                <c:pt idx="50256">
                  <c:v>25128</c:v>
                </c:pt>
                <c:pt idx="50257">
                  <c:v>25128.5</c:v>
                </c:pt>
                <c:pt idx="50258">
                  <c:v>25129</c:v>
                </c:pt>
                <c:pt idx="50259">
                  <c:v>25129.5</c:v>
                </c:pt>
                <c:pt idx="50260">
                  <c:v>25130</c:v>
                </c:pt>
                <c:pt idx="50261">
                  <c:v>25130.5</c:v>
                </c:pt>
                <c:pt idx="50262">
                  <c:v>25131</c:v>
                </c:pt>
                <c:pt idx="50263">
                  <c:v>25131.5</c:v>
                </c:pt>
                <c:pt idx="50264">
                  <c:v>25132</c:v>
                </c:pt>
                <c:pt idx="50265">
                  <c:v>25132.5</c:v>
                </c:pt>
                <c:pt idx="50266">
                  <c:v>25133</c:v>
                </c:pt>
                <c:pt idx="50267">
                  <c:v>25133.5</c:v>
                </c:pt>
                <c:pt idx="50268">
                  <c:v>25134</c:v>
                </c:pt>
                <c:pt idx="50269">
                  <c:v>25134.5</c:v>
                </c:pt>
                <c:pt idx="50270">
                  <c:v>25135</c:v>
                </c:pt>
                <c:pt idx="50271">
                  <c:v>25135.5</c:v>
                </c:pt>
                <c:pt idx="50272">
                  <c:v>25136</c:v>
                </c:pt>
                <c:pt idx="50273">
                  <c:v>25136.5</c:v>
                </c:pt>
                <c:pt idx="50274">
                  <c:v>25137</c:v>
                </c:pt>
                <c:pt idx="50275">
                  <c:v>25137.5</c:v>
                </c:pt>
                <c:pt idx="50276">
                  <c:v>25138</c:v>
                </c:pt>
                <c:pt idx="50277">
                  <c:v>25138.5</c:v>
                </c:pt>
                <c:pt idx="50278">
                  <c:v>25139</c:v>
                </c:pt>
                <c:pt idx="50279">
                  <c:v>25139.5</c:v>
                </c:pt>
                <c:pt idx="50280">
                  <c:v>25140</c:v>
                </c:pt>
                <c:pt idx="50281">
                  <c:v>25140.5</c:v>
                </c:pt>
                <c:pt idx="50282">
                  <c:v>25141</c:v>
                </c:pt>
                <c:pt idx="50283">
                  <c:v>25141.5</c:v>
                </c:pt>
                <c:pt idx="50284">
                  <c:v>25142</c:v>
                </c:pt>
                <c:pt idx="50285">
                  <c:v>25142.5</c:v>
                </c:pt>
                <c:pt idx="50286">
                  <c:v>25143</c:v>
                </c:pt>
                <c:pt idx="50287">
                  <c:v>25143.5</c:v>
                </c:pt>
                <c:pt idx="50288">
                  <c:v>25144</c:v>
                </c:pt>
                <c:pt idx="50289">
                  <c:v>25144.5</c:v>
                </c:pt>
                <c:pt idx="50290">
                  <c:v>25145</c:v>
                </c:pt>
                <c:pt idx="50291">
                  <c:v>25145.5</c:v>
                </c:pt>
                <c:pt idx="50292">
                  <c:v>25146</c:v>
                </c:pt>
                <c:pt idx="50293">
                  <c:v>25146.5</c:v>
                </c:pt>
                <c:pt idx="50294">
                  <c:v>25147</c:v>
                </c:pt>
                <c:pt idx="50295">
                  <c:v>25147.5</c:v>
                </c:pt>
                <c:pt idx="50296">
                  <c:v>25148</c:v>
                </c:pt>
                <c:pt idx="50297">
                  <c:v>25148.5</c:v>
                </c:pt>
                <c:pt idx="50298">
                  <c:v>25149</c:v>
                </c:pt>
                <c:pt idx="50299">
                  <c:v>25149.5</c:v>
                </c:pt>
                <c:pt idx="50300">
                  <c:v>25150</c:v>
                </c:pt>
                <c:pt idx="50301">
                  <c:v>25150.5</c:v>
                </c:pt>
                <c:pt idx="50302">
                  <c:v>25151</c:v>
                </c:pt>
                <c:pt idx="50303">
                  <c:v>25151.5</c:v>
                </c:pt>
                <c:pt idx="50304">
                  <c:v>25152</c:v>
                </c:pt>
                <c:pt idx="50305">
                  <c:v>25152.5</c:v>
                </c:pt>
                <c:pt idx="50306">
                  <c:v>25153</c:v>
                </c:pt>
                <c:pt idx="50307">
                  <c:v>25153.5</c:v>
                </c:pt>
                <c:pt idx="50308">
                  <c:v>25154</c:v>
                </c:pt>
                <c:pt idx="50309">
                  <c:v>25154.5</c:v>
                </c:pt>
                <c:pt idx="50310">
                  <c:v>25155</c:v>
                </c:pt>
                <c:pt idx="50311">
                  <c:v>25155.5</c:v>
                </c:pt>
                <c:pt idx="50312">
                  <c:v>25156</c:v>
                </c:pt>
                <c:pt idx="50313">
                  <c:v>25156.5</c:v>
                </c:pt>
                <c:pt idx="50314">
                  <c:v>25157</c:v>
                </c:pt>
                <c:pt idx="50315">
                  <c:v>25157.5</c:v>
                </c:pt>
                <c:pt idx="50316">
                  <c:v>25158</c:v>
                </c:pt>
                <c:pt idx="50317">
                  <c:v>25158.5</c:v>
                </c:pt>
                <c:pt idx="50318">
                  <c:v>25159</c:v>
                </c:pt>
                <c:pt idx="50319">
                  <c:v>25159.5</c:v>
                </c:pt>
                <c:pt idx="50320">
                  <c:v>25160</c:v>
                </c:pt>
                <c:pt idx="50321">
                  <c:v>25160.5</c:v>
                </c:pt>
                <c:pt idx="50322">
                  <c:v>25161</c:v>
                </c:pt>
                <c:pt idx="50323">
                  <c:v>25161.5</c:v>
                </c:pt>
                <c:pt idx="50324">
                  <c:v>25162</c:v>
                </c:pt>
                <c:pt idx="50325">
                  <c:v>25162.5</c:v>
                </c:pt>
                <c:pt idx="50326">
                  <c:v>25163</c:v>
                </c:pt>
                <c:pt idx="50327">
                  <c:v>25163.5</c:v>
                </c:pt>
                <c:pt idx="50328">
                  <c:v>25164</c:v>
                </c:pt>
                <c:pt idx="50329">
                  <c:v>25164.5</c:v>
                </c:pt>
                <c:pt idx="50330">
                  <c:v>25165</c:v>
                </c:pt>
                <c:pt idx="50331">
                  <c:v>25165.5</c:v>
                </c:pt>
                <c:pt idx="50332">
                  <c:v>25166</c:v>
                </c:pt>
                <c:pt idx="50333">
                  <c:v>25166.5</c:v>
                </c:pt>
                <c:pt idx="50334">
                  <c:v>25167</c:v>
                </c:pt>
                <c:pt idx="50335">
                  <c:v>25167.5</c:v>
                </c:pt>
                <c:pt idx="50336">
                  <c:v>25168</c:v>
                </c:pt>
                <c:pt idx="50337">
                  <c:v>25168.5</c:v>
                </c:pt>
                <c:pt idx="50338">
                  <c:v>25169</c:v>
                </c:pt>
                <c:pt idx="50339">
                  <c:v>25169.5</c:v>
                </c:pt>
                <c:pt idx="50340">
                  <c:v>25170</c:v>
                </c:pt>
                <c:pt idx="50341">
                  <c:v>25170.5</c:v>
                </c:pt>
                <c:pt idx="50342">
                  <c:v>25171</c:v>
                </c:pt>
                <c:pt idx="50343">
                  <c:v>25171.5</c:v>
                </c:pt>
                <c:pt idx="50344">
                  <c:v>25172</c:v>
                </c:pt>
                <c:pt idx="50345">
                  <c:v>25172.5</c:v>
                </c:pt>
                <c:pt idx="50346">
                  <c:v>25173</c:v>
                </c:pt>
                <c:pt idx="50347">
                  <c:v>25173.5</c:v>
                </c:pt>
                <c:pt idx="50348">
                  <c:v>25174</c:v>
                </c:pt>
                <c:pt idx="50349">
                  <c:v>25174.5</c:v>
                </c:pt>
                <c:pt idx="50350">
                  <c:v>25175</c:v>
                </c:pt>
                <c:pt idx="50351">
                  <c:v>25175.5</c:v>
                </c:pt>
                <c:pt idx="50352">
                  <c:v>25176</c:v>
                </c:pt>
                <c:pt idx="50353">
                  <c:v>25176.5</c:v>
                </c:pt>
                <c:pt idx="50354">
                  <c:v>25177</c:v>
                </c:pt>
                <c:pt idx="50355">
                  <c:v>25177.5</c:v>
                </c:pt>
                <c:pt idx="50356">
                  <c:v>25178</c:v>
                </c:pt>
                <c:pt idx="50357">
                  <c:v>25178.5</c:v>
                </c:pt>
                <c:pt idx="50358">
                  <c:v>25179</c:v>
                </c:pt>
                <c:pt idx="50359">
                  <c:v>25179.5</c:v>
                </c:pt>
                <c:pt idx="50360">
                  <c:v>25180</c:v>
                </c:pt>
                <c:pt idx="50361">
                  <c:v>25180.5</c:v>
                </c:pt>
                <c:pt idx="50362">
                  <c:v>25181</c:v>
                </c:pt>
                <c:pt idx="50363">
                  <c:v>25181.5</c:v>
                </c:pt>
                <c:pt idx="50364">
                  <c:v>25182</c:v>
                </c:pt>
                <c:pt idx="50365">
                  <c:v>25182.5</c:v>
                </c:pt>
                <c:pt idx="50366">
                  <c:v>25183</c:v>
                </c:pt>
                <c:pt idx="50367">
                  <c:v>25183.5</c:v>
                </c:pt>
                <c:pt idx="50368">
                  <c:v>25184</c:v>
                </c:pt>
                <c:pt idx="50369">
                  <c:v>25184.5</c:v>
                </c:pt>
                <c:pt idx="50370">
                  <c:v>25185</c:v>
                </c:pt>
                <c:pt idx="50371">
                  <c:v>25185.5</c:v>
                </c:pt>
                <c:pt idx="50372">
                  <c:v>25186</c:v>
                </c:pt>
                <c:pt idx="50373">
                  <c:v>25186.5</c:v>
                </c:pt>
                <c:pt idx="50374">
                  <c:v>25187</c:v>
                </c:pt>
                <c:pt idx="50375">
                  <c:v>25187.5</c:v>
                </c:pt>
                <c:pt idx="50376">
                  <c:v>25188</c:v>
                </c:pt>
                <c:pt idx="50377">
                  <c:v>25188.5</c:v>
                </c:pt>
                <c:pt idx="50378">
                  <c:v>25189</c:v>
                </c:pt>
                <c:pt idx="50379">
                  <c:v>25189.5</c:v>
                </c:pt>
                <c:pt idx="50380">
                  <c:v>25190</c:v>
                </c:pt>
                <c:pt idx="50381">
                  <c:v>25190.5</c:v>
                </c:pt>
                <c:pt idx="50382">
                  <c:v>25191</c:v>
                </c:pt>
                <c:pt idx="50383">
                  <c:v>25191.5</c:v>
                </c:pt>
                <c:pt idx="50384">
                  <c:v>25192</c:v>
                </c:pt>
                <c:pt idx="50385">
                  <c:v>25192.5</c:v>
                </c:pt>
                <c:pt idx="50386">
                  <c:v>25193</c:v>
                </c:pt>
                <c:pt idx="50387">
                  <c:v>25193.5</c:v>
                </c:pt>
                <c:pt idx="50388">
                  <c:v>25194</c:v>
                </c:pt>
                <c:pt idx="50389">
                  <c:v>25194.5</c:v>
                </c:pt>
                <c:pt idx="50390">
                  <c:v>25195</c:v>
                </c:pt>
                <c:pt idx="50391">
                  <c:v>25195.5</c:v>
                </c:pt>
                <c:pt idx="50392">
                  <c:v>25196</c:v>
                </c:pt>
                <c:pt idx="50393">
                  <c:v>25196.5</c:v>
                </c:pt>
                <c:pt idx="50394">
                  <c:v>25197</c:v>
                </c:pt>
                <c:pt idx="50395">
                  <c:v>25197.5</c:v>
                </c:pt>
                <c:pt idx="50396">
                  <c:v>25198</c:v>
                </c:pt>
                <c:pt idx="50397">
                  <c:v>25198.5</c:v>
                </c:pt>
                <c:pt idx="50398">
                  <c:v>25199</c:v>
                </c:pt>
                <c:pt idx="50399">
                  <c:v>25199.5</c:v>
                </c:pt>
                <c:pt idx="50400">
                  <c:v>25200</c:v>
                </c:pt>
                <c:pt idx="50401">
                  <c:v>25200.5</c:v>
                </c:pt>
                <c:pt idx="50402">
                  <c:v>25201</c:v>
                </c:pt>
                <c:pt idx="50403">
                  <c:v>25201.5</c:v>
                </c:pt>
                <c:pt idx="50404">
                  <c:v>25202</c:v>
                </c:pt>
                <c:pt idx="50405">
                  <c:v>25202.5</c:v>
                </c:pt>
                <c:pt idx="50406">
                  <c:v>25203</c:v>
                </c:pt>
                <c:pt idx="50407">
                  <c:v>25203.5</c:v>
                </c:pt>
                <c:pt idx="50408">
                  <c:v>25204</c:v>
                </c:pt>
                <c:pt idx="50409">
                  <c:v>25204.5</c:v>
                </c:pt>
                <c:pt idx="50410">
                  <c:v>25205</c:v>
                </c:pt>
                <c:pt idx="50411">
                  <c:v>25205.5</c:v>
                </c:pt>
                <c:pt idx="50412">
                  <c:v>25206</c:v>
                </c:pt>
                <c:pt idx="50413">
                  <c:v>25206.5</c:v>
                </c:pt>
                <c:pt idx="50414">
                  <c:v>25207</c:v>
                </c:pt>
                <c:pt idx="50415">
                  <c:v>25207.5</c:v>
                </c:pt>
                <c:pt idx="50416">
                  <c:v>25208</c:v>
                </c:pt>
                <c:pt idx="50417">
                  <c:v>25208.5</c:v>
                </c:pt>
                <c:pt idx="50418">
                  <c:v>25209</c:v>
                </c:pt>
                <c:pt idx="50419">
                  <c:v>25209.5</c:v>
                </c:pt>
                <c:pt idx="50420">
                  <c:v>25210</c:v>
                </c:pt>
                <c:pt idx="50421">
                  <c:v>25210.5</c:v>
                </c:pt>
                <c:pt idx="50422">
                  <c:v>25211</c:v>
                </c:pt>
                <c:pt idx="50423">
                  <c:v>25211.5</c:v>
                </c:pt>
                <c:pt idx="50424">
                  <c:v>25212</c:v>
                </c:pt>
                <c:pt idx="50425">
                  <c:v>25212.5</c:v>
                </c:pt>
                <c:pt idx="50426">
                  <c:v>25213</c:v>
                </c:pt>
                <c:pt idx="50427">
                  <c:v>25213.5</c:v>
                </c:pt>
                <c:pt idx="50428">
                  <c:v>25214</c:v>
                </c:pt>
                <c:pt idx="50429">
                  <c:v>25214.5</c:v>
                </c:pt>
                <c:pt idx="50430">
                  <c:v>25215</c:v>
                </c:pt>
                <c:pt idx="50431">
                  <c:v>25215.5</c:v>
                </c:pt>
                <c:pt idx="50432">
                  <c:v>25216</c:v>
                </c:pt>
                <c:pt idx="50433">
                  <c:v>25216.5</c:v>
                </c:pt>
                <c:pt idx="50434">
                  <c:v>25217</c:v>
                </c:pt>
                <c:pt idx="50435">
                  <c:v>25217.5</c:v>
                </c:pt>
                <c:pt idx="50436">
                  <c:v>25218</c:v>
                </c:pt>
                <c:pt idx="50437">
                  <c:v>25218.5</c:v>
                </c:pt>
                <c:pt idx="50438">
                  <c:v>25219</c:v>
                </c:pt>
                <c:pt idx="50439">
                  <c:v>25219.5</c:v>
                </c:pt>
                <c:pt idx="50440">
                  <c:v>25220</c:v>
                </c:pt>
                <c:pt idx="50441">
                  <c:v>25220.5</c:v>
                </c:pt>
                <c:pt idx="50442">
                  <c:v>25221</c:v>
                </c:pt>
                <c:pt idx="50443">
                  <c:v>25221.5</c:v>
                </c:pt>
                <c:pt idx="50444">
                  <c:v>25222</c:v>
                </c:pt>
                <c:pt idx="50445">
                  <c:v>25222.5</c:v>
                </c:pt>
                <c:pt idx="50446">
                  <c:v>25223</c:v>
                </c:pt>
                <c:pt idx="50447">
                  <c:v>25223.5</c:v>
                </c:pt>
                <c:pt idx="50448">
                  <c:v>25224</c:v>
                </c:pt>
                <c:pt idx="50449">
                  <c:v>25224.5</c:v>
                </c:pt>
                <c:pt idx="50450">
                  <c:v>25225</c:v>
                </c:pt>
                <c:pt idx="50451">
                  <c:v>25225.5</c:v>
                </c:pt>
                <c:pt idx="50452">
                  <c:v>25226</c:v>
                </c:pt>
                <c:pt idx="50453">
                  <c:v>25226.5</c:v>
                </c:pt>
                <c:pt idx="50454">
                  <c:v>25227</c:v>
                </c:pt>
                <c:pt idx="50455">
                  <c:v>25227.5</c:v>
                </c:pt>
                <c:pt idx="50456">
                  <c:v>25228</c:v>
                </c:pt>
                <c:pt idx="50457">
                  <c:v>25228.5</c:v>
                </c:pt>
                <c:pt idx="50458">
                  <c:v>25229</c:v>
                </c:pt>
                <c:pt idx="50459">
                  <c:v>25229.5</c:v>
                </c:pt>
                <c:pt idx="50460">
                  <c:v>25230</c:v>
                </c:pt>
                <c:pt idx="50461">
                  <c:v>25230.5</c:v>
                </c:pt>
                <c:pt idx="50462">
                  <c:v>25231</c:v>
                </c:pt>
                <c:pt idx="50463">
                  <c:v>25231.5</c:v>
                </c:pt>
                <c:pt idx="50464">
                  <c:v>25232</c:v>
                </c:pt>
                <c:pt idx="50465">
                  <c:v>25232.5</c:v>
                </c:pt>
                <c:pt idx="50466">
                  <c:v>25233</c:v>
                </c:pt>
                <c:pt idx="50467">
                  <c:v>25233.5</c:v>
                </c:pt>
                <c:pt idx="50468">
                  <c:v>25234</c:v>
                </c:pt>
                <c:pt idx="50469">
                  <c:v>25234.5</c:v>
                </c:pt>
                <c:pt idx="50470">
                  <c:v>25235</c:v>
                </c:pt>
                <c:pt idx="50471">
                  <c:v>25235.5</c:v>
                </c:pt>
                <c:pt idx="50472">
                  <c:v>25236</c:v>
                </c:pt>
                <c:pt idx="50473">
                  <c:v>25236.5</c:v>
                </c:pt>
                <c:pt idx="50474">
                  <c:v>25237</c:v>
                </c:pt>
                <c:pt idx="50475">
                  <c:v>25237.5</c:v>
                </c:pt>
                <c:pt idx="50476">
                  <c:v>25238</c:v>
                </c:pt>
                <c:pt idx="50477">
                  <c:v>25238.5</c:v>
                </c:pt>
                <c:pt idx="50478">
                  <c:v>25239</c:v>
                </c:pt>
                <c:pt idx="50479">
                  <c:v>25239.5</c:v>
                </c:pt>
                <c:pt idx="50480">
                  <c:v>25240</c:v>
                </c:pt>
                <c:pt idx="50481">
                  <c:v>25240.5</c:v>
                </c:pt>
                <c:pt idx="50482">
                  <c:v>25241</c:v>
                </c:pt>
                <c:pt idx="50483">
                  <c:v>25241.5</c:v>
                </c:pt>
                <c:pt idx="50484">
                  <c:v>25242</c:v>
                </c:pt>
                <c:pt idx="50485">
                  <c:v>25242.5</c:v>
                </c:pt>
                <c:pt idx="50486">
                  <c:v>25243</c:v>
                </c:pt>
                <c:pt idx="50487">
                  <c:v>25243.5</c:v>
                </c:pt>
                <c:pt idx="50488">
                  <c:v>25244</c:v>
                </c:pt>
                <c:pt idx="50489">
                  <c:v>25244.5</c:v>
                </c:pt>
                <c:pt idx="50490">
                  <c:v>25245</c:v>
                </c:pt>
                <c:pt idx="50491">
                  <c:v>25245.5</c:v>
                </c:pt>
                <c:pt idx="50492">
                  <c:v>25246</c:v>
                </c:pt>
                <c:pt idx="50493">
                  <c:v>25246.5</c:v>
                </c:pt>
                <c:pt idx="50494">
                  <c:v>25247</c:v>
                </c:pt>
                <c:pt idx="50495">
                  <c:v>25247.5</c:v>
                </c:pt>
                <c:pt idx="50496">
                  <c:v>25248</c:v>
                </c:pt>
                <c:pt idx="50497">
                  <c:v>25248.5</c:v>
                </c:pt>
                <c:pt idx="50498">
                  <c:v>25249</c:v>
                </c:pt>
                <c:pt idx="50499">
                  <c:v>25249.5</c:v>
                </c:pt>
                <c:pt idx="50500">
                  <c:v>25250</c:v>
                </c:pt>
                <c:pt idx="50501">
                  <c:v>25250.5</c:v>
                </c:pt>
                <c:pt idx="50502">
                  <c:v>25251</c:v>
                </c:pt>
                <c:pt idx="50503">
                  <c:v>25251.5</c:v>
                </c:pt>
                <c:pt idx="50504">
                  <c:v>25252</c:v>
                </c:pt>
                <c:pt idx="50505">
                  <c:v>25252.5</c:v>
                </c:pt>
                <c:pt idx="50506">
                  <c:v>25253</c:v>
                </c:pt>
                <c:pt idx="50507">
                  <c:v>25253.5</c:v>
                </c:pt>
                <c:pt idx="50508">
                  <c:v>25254</c:v>
                </c:pt>
                <c:pt idx="50509">
                  <c:v>25254.5</c:v>
                </c:pt>
                <c:pt idx="50510">
                  <c:v>25255</c:v>
                </c:pt>
                <c:pt idx="50511">
                  <c:v>25255.5</c:v>
                </c:pt>
                <c:pt idx="50512">
                  <c:v>25256</c:v>
                </c:pt>
                <c:pt idx="50513">
                  <c:v>25256.5</c:v>
                </c:pt>
                <c:pt idx="50514">
                  <c:v>25257</c:v>
                </c:pt>
                <c:pt idx="50515">
                  <c:v>25257.5</c:v>
                </c:pt>
                <c:pt idx="50516">
                  <c:v>25258</c:v>
                </c:pt>
                <c:pt idx="50517">
                  <c:v>25258.5</c:v>
                </c:pt>
                <c:pt idx="50518">
                  <c:v>25259</c:v>
                </c:pt>
                <c:pt idx="50519">
                  <c:v>25259.5</c:v>
                </c:pt>
                <c:pt idx="50520">
                  <c:v>25260</c:v>
                </c:pt>
                <c:pt idx="50521">
                  <c:v>25260.5</c:v>
                </c:pt>
                <c:pt idx="50522">
                  <c:v>25261</c:v>
                </c:pt>
                <c:pt idx="50523">
                  <c:v>25261.5</c:v>
                </c:pt>
                <c:pt idx="50524">
                  <c:v>25262</c:v>
                </c:pt>
                <c:pt idx="50525">
                  <c:v>25262.5</c:v>
                </c:pt>
                <c:pt idx="50526">
                  <c:v>25263</c:v>
                </c:pt>
                <c:pt idx="50527">
                  <c:v>25263.5</c:v>
                </c:pt>
                <c:pt idx="50528">
                  <c:v>25264</c:v>
                </c:pt>
                <c:pt idx="50529">
                  <c:v>25264.5</c:v>
                </c:pt>
                <c:pt idx="50530">
                  <c:v>25265</c:v>
                </c:pt>
                <c:pt idx="50531">
                  <c:v>25265.5</c:v>
                </c:pt>
                <c:pt idx="50532">
                  <c:v>25266</c:v>
                </c:pt>
                <c:pt idx="50533">
                  <c:v>25266.5</c:v>
                </c:pt>
                <c:pt idx="50534">
                  <c:v>25267</c:v>
                </c:pt>
                <c:pt idx="50535">
                  <c:v>25267.5</c:v>
                </c:pt>
                <c:pt idx="50536">
                  <c:v>25268</c:v>
                </c:pt>
                <c:pt idx="50537">
                  <c:v>25268.5</c:v>
                </c:pt>
                <c:pt idx="50538">
                  <c:v>25269</c:v>
                </c:pt>
                <c:pt idx="50539">
                  <c:v>25269.5</c:v>
                </c:pt>
                <c:pt idx="50540">
                  <c:v>25270</c:v>
                </c:pt>
                <c:pt idx="50541">
                  <c:v>25270.5</c:v>
                </c:pt>
                <c:pt idx="50542">
                  <c:v>25271</c:v>
                </c:pt>
                <c:pt idx="50543">
                  <c:v>25271.5</c:v>
                </c:pt>
                <c:pt idx="50544">
                  <c:v>25272</c:v>
                </c:pt>
                <c:pt idx="50545">
                  <c:v>25272.5</c:v>
                </c:pt>
                <c:pt idx="50546">
                  <c:v>25273</c:v>
                </c:pt>
                <c:pt idx="50547">
                  <c:v>25273.5</c:v>
                </c:pt>
                <c:pt idx="50548">
                  <c:v>25274</c:v>
                </c:pt>
                <c:pt idx="50549">
                  <c:v>25274.5</c:v>
                </c:pt>
                <c:pt idx="50550">
                  <c:v>25275</c:v>
                </c:pt>
                <c:pt idx="50551">
                  <c:v>25275.5</c:v>
                </c:pt>
                <c:pt idx="50552">
                  <c:v>25276</c:v>
                </c:pt>
                <c:pt idx="50553">
                  <c:v>25276.5</c:v>
                </c:pt>
                <c:pt idx="50554">
                  <c:v>25277</c:v>
                </c:pt>
                <c:pt idx="50555">
                  <c:v>25277.5</c:v>
                </c:pt>
                <c:pt idx="50556">
                  <c:v>25278</c:v>
                </c:pt>
                <c:pt idx="50557">
                  <c:v>25278.5</c:v>
                </c:pt>
                <c:pt idx="50558">
                  <c:v>25279</c:v>
                </c:pt>
                <c:pt idx="50559">
                  <c:v>25279.5</c:v>
                </c:pt>
                <c:pt idx="50560">
                  <c:v>25280</c:v>
                </c:pt>
                <c:pt idx="50561">
                  <c:v>25280.5</c:v>
                </c:pt>
                <c:pt idx="50562">
                  <c:v>25281</c:v>
                </c:pt>
                <c:pt idx="50563">
                  <c:v>25281.5</c:v>
                </c:pt>
                <c:pt idx="50564">
                  <c:v>25282</c:v>
                </c:pt>
                <c:pt idx="50565">
                  <c:v>25282.5</c:v>
                </c:pt>
                <c:pt idx="50566">
                  <c:v>25283</c:v>
                </c:pt>
                <c:pt idx="50567">
                  <c:v>25283.5</c:v>
                </c:pt>
                <c:pt idx="50568">
                  <c:v>25284</c:v>
                </c:pt>
                <c:pt idx="50569">
                  <c:v>25284.5</c:v>
                </c:pt>
                <c:pt idx="50570">
                  <c:v>25285</c:v>
                </c:pt>
                <c:pt idx="50571">
                  <c:v>25285.5</c:v>
                </c:pt>
                <c:pt idx="50572">
                  <c:v>25286</c:v>
                </c:pt>
                <c:pt idx="50573">
                  <c:v>25286.5</c:v>
                </c:pt>
                <c:pt idx="50574">
                  <c:v>25287</c:v>
                </c:pt>
                <c:pt idx="50575">
                  <c:v>25287.5</c:v>
                </c:pt>
                <c:pt idx="50576">
                  <c:v>25288</c:v>
                </c:pt>
                <c:pt idx="50577">
                  <c:v>25288.5</c:v>
                </c:pt>
                <c:pt idx="50578">
                  <c:v>25289</c:v>
                </c:pt>
                <c:pt idx="50579">
                  <c:v>25289.5</c:v>
                </c:pt>
                <c:pt idx="50580">
                  <c:v>25290</c:v>
                </c:pt>
                <c:pt idx="50581">
                  <c:v>25290.5</c:v>
                </c:pt>
                <c:pt idx="50582">
                  <c:v>25291</c:v>
                </c:pt>
                <c:pt idx="50583">
                  <c:v>25291.5</c:v>
                </c:pt>
                <c:pt idx="50584">
                  <c:v>25292</c:v>
                </c:pt>
                <c:pt idx="50585">
                  <c:v>25292.5</c:v>
                </c:pt>
                <c:pt idx="50586">
                  <c:v>25293</c:v>
                </c:pt>
                <c:pt idx="50587">
                  <c:v>25293.5</c:v>
                </c:pt>
                <c:pt idx="50588">
                  <c:v>25294</c:v>
                </c:pt>
                <c:pt idx="50589">
                  <c:v>25294.5</c:v>
                </c:pt>
                <c:pt idx="50590">
                  <c:v>25295</c:v>
                </c:pt>
                <c:pt idx="50591">
                  <c:v>25295.5</c:v>
                </c:pt>
                <c:pt idx="50592">
                  <c:v>25296</c:v>
                </c:pt>
                <c:pt idx="50593">
                  <c:v>25296.5</c:v>
                </c:pt>
                <c:pt idx="50594">
                  <c:v>25297</c:v>
                </c:pt>
                <c:pt idx="50595">
                  <c:v>25297.5</c:v>
                </c:pt>
                <c:pt idx="50596">
                  <c:v>25298</c:v>
                </c:pt>
                <c:pt idx="50597">
                  <c:v>25298.5</c:v>
                </c:pt>
                <c:pt idx="50598">
                  <c:v>25299</c:v>
                </c:pt>
                <c:pt idx="50599">
                  <c:v>25299.5</c:v>
                </c:pt>
                <c:pt idx="50600">
                  <c:v>25300</c:v>
                </c:pt>
                <c:pt idx="50601">
                  <c:v>25300.5</c:v>
                </c:pt>
                <c:pt idx="50602">
                  <c:v>25301</c:v>
                </c:pt>
                <c:pt idx="50603">
                  <c:v>25301.5</c:v>
                </c:pt>
                <c:pt idx="50604">
                  <c:v>25302</c:v>
                </c:pt>
                <c:pt idx="50605">
                  <c:v>25302.5</c:v>
                </c:pt>
                <c:pt idx="50606">
                  <c:v>25303</c:v>
                </c:pt>
                <c:pt idx="50607">
                  <c:v>25303.5</c:v>
                </c:pt>
                <c:pt idx="50608">
                  <c:v>25304</c:v>
                </c:pt>
                <c:pt idx="50609">
                  <c:v>25304.5</c:v>
                </c:pt>
                <c:pt idx="50610">
                  <c:v>25305</c:v>
                </c:pt>
                <c:pt idx="50611">
                  <c:v>25305.5</c:v>
                </c:pt>
                <c:pt idx="50612">
                  <c:v>25306</c:v>
                </c:pt>
                <c:pt idx="50613">
                  <c:v>25306.5</c:v>
                </c:pt>
                <c:pt idx="50614">
                  <c:v>25307</c:v>
                </c:pt>
                <c:pt idx="50615">
                  <c:v>25307.5</c:v>
                </c:pt>
                <c:pt idx="50616">
                  <c:v>25308</c:v>
                </c:pt>
                <c:pt idx="50617">
                  <c:v>25308.5</c:v>
                </c:pt>
                <c:pt idx="50618">
                  <c:v>25309</c:v>
                </c:pt>
                <c:pt idx="50619">
                  <c:v>25309.5</c:v>
                </c:pt>
                <c:pt idx="50620">
                  <c:v>25310</c:v>
                </c:pt>
                <c:pt idx="50621">
                  <c:v>25310.5</c:v>
                </c:pt>
                <c:pt idx="50622">
                  <c:v>25311</c:v>
                </c:pt>
                <c:pt idx="50623">
                  <c:v>25311.5</c:v>
                </c:pt>
                <c:pt idx="50624">
                  <c:v>25312</c:v>
                </c:pt>
                <c:pt idx="50625">
                  <c:v>25312.5</c:v>
                </c:pt>
                <c:pt idx="50626">
                  <c:v>25313</c:v>
                </c:pt>
                <c:pt idx="50627">
                  <c:v>25313.5</c:v>
                </c:pt>
                <c:pt idx="50628">
                  <c:v>25314</c:v>
                </c:pt>
                <c:pt idx="50629">
                  <c:v>25314.5</c:v>
                </c:pt>
                <c:pt idx="50630">
                  <c:v>25315</c:v>
                </c:pt>
                <c:pt idx="50631">
                  <c:v>25315.5</c:v>
                </c:pt>
                <c:pt idx="50632">
                  <c:v>25316</c:v>
                </c:pt>
                <c:pt idx="50633">
                  <c:v>25316.5</c:v>
                </c:pt>
                <c:pt idx="50634">
                  <c:v>25317</c:v>
                </c:pt>
                <c:pt idx="50635">
                  <c:v>25317.5</c:v>
                </c:pt>
                <c:pt idx="50636">
                  <c:v>25318</c:v>
                </c:pt>
                <c:pt idx="50637">
                  <c:v>25318.5</c:v>
                </c:pt>
                <c:pt idx="50638">
                  <c:v>25319</c:v>
                </c:pt>
                <c:pt idx="50639">
                  <c:v>25319.5</c:v>
                </c:pt>
                <c:pt idx="50640">
                  <c:v>25320</c:v>
                </c:pt>
                <c:pt idx="50641">
                  <c:v>25320.5</c:v>
                </c:pt>
                <c:pt idx="50642">
                  <c:v>25321</c:v>
                </c:pt>
                <c:pt idx="50643">
                  <c:v>25321.5</c:v>
                </c:pt>
                <c:pt idx="50644">
                  <c:v>25322</c:v>
                </c:pt>
                <c:pt idx="50645">
                  <c:v>25322.5</c:v>
                </c:pt>
                <c:pt idx="50646">
                  <c:v>25323</c:v>
                </c:pt>
                <c:pt idx="50647">
                  <c:v>25323.5</c:v>
                </c:pt>
                <c:pt idx="50648">
                  <c:v>25324</c:v>
                </c:pt>
                <c:pt idx="50649">
                  <c:v>25324.5</c:v>
                </c:pt>
                <c:pt idx="50650">
                  <c:v>25325</c:v>
                </c:pt>
                <c:pt idx="50651">
                  <c:v>25325.5</c:v>
                </c:pt>
                <c:pt idx="50652">
                  <c:v>25326</c:v>
                </c:pt>
                <c:pt idx="50653">
                  <c:v>25326.5</c:v>
                </c:pt>
                <c:pt idx="50654">
                  <c:v>25327</c:v>
                </c:pt>
                <c:pt idx="50655">
                  <c:v>25327.5</c:v>
                </c:pt>
                <c:pt idx="50656">
                  <c:v>25328</c:v>
                </c:pt>
                <c:pt idx="50657">
                  <c:v>25328.5</c:v>
                </c:pt>
                <c:pt idx="50658">
                  <c:v>25329</c:v>
                </c:pt>
                <c:pt idx="50659">
                  <c:v>25329.5</c:v>
                </c:pt>
                <c:pt idx="50660">
                  <c:v>25330</c:v>
                </c:pt>
                <c:pt idx="50661">
                  <c:v>25330.5</c:v>
                </c:pt>
                <c:pt idx="50662">
                  <c:v>25331</c:v>
                </c:pt>
                <c:pt idx="50663">
                  <c:v>25331.5</c:v>
                </c:pt>
                <c:pt idx="50664">
                  <c:v>25332</c:v>
                </c:pt>
                <c:pt idx="50665">
                  <c:v>25332.5</c:v>
                </c:pt>
                <c:pt idx="50666">
                  <c:v>25333</c:v>
                </c:pt>
                <c:pt idx="50667">
                  <c:v>25333.5</c:v>
                </c:pt>
                <c:pt idx="50668">
                  <c:v>25334</c:v>
                </c:pt>
                <c:pt idx="50669">
                  <c:v>25334.5</c:v>
                </c:pt>
                <c:pt idx="50670">
                  <c:v>25335</c:v>
                </c:pt>
                <c:pt idx="50671">
                  <c:v>25335.5</c:v>
                </c:pt>
                <c:pt idx="50672">
                  <c:v>25336</c:v>
                </c:pt>
                <c:pt idx="50673">
                  <c:v>25336.5</c:v>
                </c:pt>
                <c:pt idx="50674">
                  <c:v>25337</c:v>
                </c:pt>
                <c:pt idx="50675">
                  <c:v>25337.5</c:v>
                </c:pt>
                <c:pt idx="50676">
                  <c:v>25338</c:v>
                </c:pt>
                <c:pt idx="50677">
                  <c:v>25338.5</c:v>
                </c:pt>
                <c:pt idx="50678">
                  <c:v>25339</c:v>
                </c:pt>
                <c:pt idx="50679">
                  <c:v>25339.5</c:v>
                </c:pt>
                <c:pt idx="50680">
                  <c:v>25340</c:v>
                </c:pt>
                <c:pt idx="50681">
                  <c:v>25340.5</c:v>
                </c:pt>
                <c:pt idx="50682">
                  <c:v>25341</c:v>
                </c:pt>
                <c:pt idx="50683">
                  <c:v>25341.5</c:v>
                </c:pt>
                <c:pt idx="50684">
                  <c:v>25342</c:v>
                </c:pt>
                <c:pt idx="50685">
                  <c:v>25342.5</c:v>
                </c:pt>
                <c:pt idx="50686">
                  <c:v>25343</c:v>
                </c:pt>
                <c:pt idx="50687">
                  <c:v>25343.5</c:v>
                </c:pt>
                <c:pt idx="50688">
                  <c:v>25344</c:v>
                </c:pt>
                <c:pt idx="50689">
                  <c:v>25344.5</c:v>
                </c:pt>
                <c:pt idx="50690">
                  <c:v>25345</c:v>
                </c:pt>
                <c:pt idx="50691">
                  <c:v>25345.5</c:v>
                </c:pt>
                <c:pt idx="50692">
                  <c:v>25346</c:v>
                </c:pt>
                <c:pt idx="50693">
                  <c:v>25346.5</c:v>
                </c:pt>
                <c:pt idx="50694">
                  <c:v>25347</c:v>
                </c:pt>
                <c:pt idx="50695">
                  <c:v>25347.5</c:v>
                </c:pt>
                <c:pt idx="50696">
                  <c:v>25348</c:v>
                </c:pt>
                <c:pt idx="50697">
                  <c:v>25348.5</c:v>
                </c:pt>
                <c:pt idx="50698">
                  <c:v>25349</c:v>
                </c:pt>
                <c:pt idx="50699">
                  <c:v>25349.5</c:v>
                </c:pt>
                <c:pt idx="50700">
                  <c:v>25350</c:v>
                </c:pt>
                <c:pt idx="50701">
                  <c:v>25350.5</c:v>
                </c:pt>
                <c:pt idx="50702">
                  <c:v>25351</c:v>
                </c:pt>
                <c:pt idx="50703">
                  <c:v>25351.5</c:v>
                </c:pt>
                <c:pt idx="50704">
                  <c:v>25352</c:v>
                </c:pt>
                <c:pt idx="50705">
                  <c:v>25352.5</c:v>
                </c:pt>
                <c:pt idx="50706">
                  <c:v>25353</c:v>
                </c:pt>
                <c:pt idx="50707">
                  <c:v>25353.5</c:v>
                </c:pt>
                <c:pt idx="50708">
                  <c:v>25354</c:v>
                </c:pt>
                <c:pt idx="50709">
                  <c:v>25354.5</c:v>
                </c:pt>
                <c:pt idx="50710">
                  <c:v>25355</c:v>
                </c:pt>
                <c:pt idx="50711">
                  <c:v>25355.5</c:v>
                </c:pt>
                <c:pt idx="50712">
                  <c:v>25356</c:v>
                </c:pt>
                <c:pt idx="50713">
                  <c:v>25356.5</c:v>
                </c:pt>
                <c:pt idx="50714">
                  <c:v>25357</c:v>
                </c:pt>
                <c:pt idx="50715">
                  <c:v>25357.5</c:v>
                </c:pt>
                <c:pt idx="50716">
                  <c:v>25358</c:v>
                </c:pt>
                <c:pt idx="50717">
                  <c:v>25358.5</c:v>
                </c:pt>
                <c:pt idx="50718">
                  <c:v>25359</c:v>
                </c:pt>
                <c:pt idx="50719">
                  <c:v>25359.5</c:v>
                </c:pt>
                <c:pt idx="50720">
                  <c:v>25360</c:v>
                </c:pt>
                <c:pt idx="50721">
                  <c:v>25360.5</c:v>
                </c:pt>
                <c:pt idx="50722">
                  <c:v>25361</c:v>
                </c:pt>
                <c:pt idx="50723">
                  <c:v>25361.5</c:v>
                </c:pt>
                <c:pt idx="50724">
                  <c:v>25362</c:v>
                </c:pt>
                <c:pt idx="50725">
                  <c:v>25362.5</c:v>
                </c:pt>
                <c:pt idx="50726">
                  <c:v>25363</c:v>
                </c:pt>
                <c:pt idx="50727">
                  <c:v>25363.5</c:v>
                </c:pt>
                <c:pt idx="50728">
                  <c:v>25364</c:v>
                </c:pt>
                <c:pt idx="50729">
                  <c:v>25364.5</c:v>
                </c:pt>
                <c:pt idx="50730">
                  <c:v>25365</c:v>
                </c:pt>
                <c:pt idx="50731">
                  <c:v>25365.5</c:v>
                </c:pt>
                <c:pt idx="50732">
                  <c:v>25366</c:v>
                </c:pt>
                <c:pt idx="50733">
                  <c:v>25366.5</c:v>
                </c:pt>
                <c:pt idx="50734">
                  <c:v>25367</c:v>
                </c:pt>
                <c:pt idx="50735">
                  <c:v>25367.5</c:v>
                </c:pt>
                <c:pt idx="50736">
                  <c:v>25368</c:v>
                </c:pt>
                <c:pt idx="50737">
                  <c:v>25368.5</c:v>
                </c:pt>
                <c:pt idx="50738">
                  <c:v>25369</c:v>
                </c:pt>
                <c:pt idx="50739">
                  <c:v>25369.5</c:v>
                </c:pt>
                <c:pt idx="50740">
                  <c:v>25370</c:v>
                </c:pt>
                <c:pt idx="50741">
                  <c:v>25370.5</c:v>
                </c:pt>
                <c:pt idx="50742">
                  <c:v>25371</c:v>
                </c:pt>
                <c:pt idx="50743">
                  <c:v>25371.5</c:v>
                </c:pt>
                <c:pt idx="50744">
                  <c:v>25372</c:v>
                </c:pt>
                <c:pt idx="50745">
                  <c:v>25372.5</c:v>
                </c:pt>
                <c:pt idx="50746">
                  <c:v>25373</c:v>
                </c:pt>
                <c:pt idx="50747">
                  <c:v>25373.5</c:v>
                </c:pt>
                <c:pt idx="50748">
                  <c:v>25374</c:v>
                </c:pt>
                <c:pt idx="50749">
                  <c:v>25374.5</c:v>
                </c:pt>
                <c:pt idx="50750">
                  <c:v>25375</c:v>
                </c:pt>
                <c:pt idx="50751">
                  <c:v>25375.5</c:v>
                </c:pt>
                <c:pt idx="50752">
                  <c:v>25376</c:v>
                </c:pt>
                <c:pt idx="50753">
                  <c:v>25376.5</c:v>
                </c:pt>
                <c:pt idx="50754">
                  <c:v>25377</c:v>
                </c:pt>
                <c:pt idx="50755">
                  <c:v>25377.5</c:v>
                </c:pt>
                <c:pt idx="50756">
                  <c:v>25378</c:v>
                </c:pt>
                <c:pt idx="50757">
                  <c:v>25378.5</c:v>
                </c:pt>
                <c:pt idx="50758">
                  <c:v>25379</c:v>
                </c:pt>
                <c:pt idx="50759">
                  <c:v>25379.5</c:v>
                </c:pt>
                <c:pt idx="50760">
                  <c:v>25380</c:v>
                </c:pt>
                <c:pt idx="50761">
                  <c:v>25380.5</c:v>
                </c:pt>
                <c:pt idx="50762">
                  <c:v>25381</c:v>
                </c:pt>
                <c:pt idx="50763">
                  <c:v>25381.5</c:v>
                </c:pt>
                <c:pt idx="50764">
                  <c:v>25382</c:v>
                </c:pt>
                <c:pt idx="50765">
                  <c:v>25382.5</c:v>
                </c:pt>
                <c:pt idx="50766">
                  <c:v>25383</c:v>
                </c:pt>
                <c:pt idx="50767">
                  <c:v>25383.5</c:v>
                </c:pt>
                <c:pt idx="50768">
                  <c:v>25384</c:v>
                </c:pt>
                <c:pt idx="50769">
                  <c:v>25384.5</c:v>
                </c:pt>
                <c:pt idx="50770">
                  <c:v>25385</c:v>
                </c:pt>
                <c:pt idx="50771">
                  <c:v>25385.5</c:v>
                </c:pt>
                <c:pt idx="50772">
                  <c:v>25386</c:v>
                </c:pt>
                <c:pt idx="50773">
                  <c:v>25386.5</c:v>
                </c:pt>
                <c:pt idx="50774">
                  <c:v>25387</c:v>
                </c:pt>
                <c:pt idx="50775">
                  <c:v>25387.5</c:v>
                </c:pt>
                <c:pt idx="50776">
                  <c:v>25388</c:v>
                </c:pt>
                <c:pt idx="50777">
                  <c:v>25388.5</c:v>
                </c:pt>
                <c:pt idx="50778">
                  <c:v>25389</c:v>
                </c:pt>
                <c:pt idx="50779">
                  <c:v>25389.5</c:v>
                </c:pt>
                <c:pt idx="50780">
                  <c:v>25390</c:v>
                </c:pt>
                <c:pt idx="50781">
                  <c:v>25390.5</c:v>
                </c:pt>
                <c:pt idx="50782">
                  <c:v>25391</c:v>
                </c:pt>
                <c:pt idx="50783">
                  <c:v>25391.5</c:v>
                </c:pt>
                <c:pt idx="50784">
                  <c:v>25392</c:v>
                </c:pt>
                <c:pt idx="50785">
                  <c:v>25392.5</c:v>
                </c:pt>
                <c:pt idx="50786">
                  <c:v>25393</c:v>
                </c:pt>
                <c:pt idx="50787">
                  <c:v>25393.5</c:v>
                </c:pt>
                <c:pt idx="50788">
                  <c:v>25394</c:v>
                </c:pt>
                <c:pt idx="50789">
                  <c:v>25394.5</c:v>
                </c:pt>
                <c:pt idx="50790">
                  <c:v>25395</c:v>
                </c:pt>
                <c:pt idx="50791">
                  <c:v>25395.5</c:v>
                </c:pt>
                <c:pt idx="50792">
                  <c:v>25396</c:v>
                </c:pt>
                <c:pt idx="50793">
                  <c:v>25396.5</c:v>
                </c:pt>
                <c:pt idx="50794">
                  <c:v>25397</c:v>
                </c:pt>
                <c:pt idx="50795">
                  <c:v>25397.5</c:v>
                </c:pt>
                <c:pt idx="50796">
                  <c:v>25398</c:v>
                </c:pt>
                <c:pt idx="50797">
                  <c:v>25398.5</c:v>
                </c:pt>
                <c:pt idx="50798">
                  <c:v>25399</c:v>
                </c:pt>
                <c:pt idx="50799">
                  <c:v>25399.5</c:v>
                </c:pt>
                <c:pt idx="50800">
                  <c:v>25400</c:v>
                </c:pt>
                <c:pt idx="50801">
                  <c:v>25400.5</c:v>
                </c:pt>
                <c:pt idx="50802">
                  <c:v>25401</c:v>
                </c:pt>
                <c:pt idx="50803">
                  <c:v>25401.5</c:v>
                </c:pt>
                <c:pt idx="50804">
                  <c:v>25402</c:v>
                </c:pt>
                <c:pt idx="50805">
                  <c:v>25402.5</c:v>
                </c:pt>
                <c:pt idx="50806">
                  <c:v>25403</c:v>
                </c:pt>
                <c:pt idx="50807">
                  <c:v>25403.5</c:v>
                </c:pt>
                <c:pt idx="50808">
                  <c:v>25404</c:v>
                </c:pt>
                <c:pt idx="50809">
                  <c:v>25404.5</c:v>
                </c:pt>
                <c:pt idx="50810">
                  <c:v>25405</c:v>
                </c:pt>
                <c:pt idx="50811">
                  <c:v>25405.5</c:v>
                </c:pt>
                <c:pt idx="50812">
                  <c:v>25406</c:v>
                </c:pt>
                <c:pt idx="50813">
                  <c:v>25406.5</c:v>
                </c:pt>
                <c:pt idx="50814">
                  <c:v>25407</c:v>
                </c:pt>
                <c:pt idx="50815">
                  <c:v>25407.5</c:v>
                </c:pt>
                <c:pt idx="50816">
                  <c:v>25408</c:v>
                </c:pt>
                <c:pt idx="50817">
                  <c:v>25408.5</c:v>
                </c:pt>
                <c:pt idx="50818">
                  <c:v>25409</c:v>
                </c:pt>
                <c:pt idx="50819">
                  <c:v>25409.5</c:v>
                </c:pt>
                <c:pt idx="50820">
                  <c:v>25410</c:v>
                </c:pt>
                <c:pt idx="50821">
                  <c:v>25410.5</c:v>
                </c:pt>
                <c:pt idx="50822">
                  <c:v>25411</c:v>
                </c:pt>
                <c:pt idx="50823">
                  <c:v>25411.5</c:v>
                </c:pt>
                <c:pt idx="50824">
                  <c:v>25412</c:v>
                </c:pt>
                <c:pt idx="50825">
                  <c:v>25412.5</c:v>
                </c:pt>
                <c:pt idx="50826">
                  <c:v>25413</c:v>
                </c:pt>
                <c:pt idx="50827">
                  <c:v>25413.5</c:v>
                </c:pt>
                <c:pt idx="50828">
                  <c:v>25414</c:v>
                </c:pt>
                <c:pt idx="50829">
                  <c:v>25414.5</c:v>
                </c:pt>
                <c:pt idx="50830">
                  <c:v>25415</c:v>
                </c:pt>
                <c:pt idx="50831">
                  <c:v>25415.5</c:v>
                </c:pt>
                <c:pt idx="50832">
                  <c:v>25416</c:v>
                </c:pt>
                <c:pt idx="50833">
                  <c:v>25416.5</c:v>
                </c:pt>
                <c:pt idx="50834">
                  <c:v>25417</c:v>
                </c:pt>
                <c:pt idx="50835">
                  <c:v>25417.5</c:v>
                </c:pt>
                <c:pt idx="50836">
                  <c:v>25418</c:v>
                </c:pt>
                <c:pt idx="50837">
                  <c:v>25418.5</c:v>
                </c:pt>
                <c:pt idx="50838">
                  <c:v>25419</c:v>
                </c:pt>
                <c:pt idx="50839">
                  <c:v>25419.5</c:v>
                </c:pt>
                <c:pt idx="50840">
                  <c:v>25420</c:v>
                </c:pt>
                <c:pt idx="50841">
                  <c:v>25420.5</c:v>
                </c:pt>
                <c:pt idx="50842">
                  <c:v>25421</c:v>
                </c:pt>
                <c:pt idx="50843">
                  <c:v>25421.5</c:v>
                </c:pt>
                <c:pt idx="50844">
                  <c:v>25422</c:v>
                </c:pt>
                <c:pt idx="50845">
                  <c:v>25422.5</c:v>
                </c:pt>
                <c:pt idx="50846">
                  <c:v>25423</c:v>
                </c:pt>
                <c:pt idx="50847">
                  <c:v>25423.5</c:v>
                </c:pt>
                <c:pt idx="50848">
                  <c:v>25424</c:v>
                </c:pt>
                <c:pt idx="50849">
                  <c:v>25424.5</c:v>
                </c:pt>
                <c:pt idx="50850">
                  <c:v>25425</c:v>
                </c:pt>
                <c:pt idx="50851">
                  <c:v>25425.5</c:v>
                </c:pt>
                <c:pt idx="50852">
                  <c:v>25426</c:v>
                </c:pt>
                <c:pt idx="50853">
                  <c:v>25426.5</c:v>
                </c:pt>
                <c:pt idx="50854">
                  <c:v>25427</c:v>
                </c:pt>
                <c:pt idx="50855">
                  <c:v>25427.5</c:v>
                </c:pt>
                <c:pt idx="50856">
                  <c:v>25428</c:v>
                </c:pt>
                <c:pt idx="50857">
                  <c:v>25428.5</c:v>
                </c:pt>
                <c:pt idx="50858">
                  <c:v>25429</c:v>
                </c:pt>
                <c:pt idx="50859">
                  <c:v>25429.5</c:v>
                </c:pt>
                <c:pt idx="50860">
                  <c:v>25430</c:v>
                </c:pt>
                <c:pt idx="50861">
                  <c:v>25430.5</c:v>
                </c:pt>
                <c:pt idx="50862">
                  <c:v>25431</c:v>
                </c:pt>
                <c:pt idx="50863">
                  <c:v>25431.5</c:v>
                </c:pt>
                <c:pt idx="50864">
                  <c:v>25432</c:v>
                </c:pt>
                <c:pt idx="50865">
                  <c:v>25432.5</c:v>
                </c:pt>
                <c:pt idx="50866">
                  <c:v>25433</c:v>
                </c:pt>
                <c:pt idx="50867">
                  <c:v>25433.5</c:v>
                </c:pt>
                <c:pt idx="50868">
                  <c:v>25434</c:v>
                </c:pt>
                <c:pt idx="50869">
                  <c:v>25434.5</c:v>
                </c:pt>
                <c:pt idx="50870">
                  <c:v>25435</c:v>
                </c:pt>
                <c:pt idx="50871">
                  <c:v>25435.5</c:v>
                </c:pt>
                <c:pt idx="50872">
                  <c:v>25436</c:v>
                </c:pt>
                <c:pt idx="50873">
                  <c:v>25436.5</c:v>
                </c:pt>
                <c:pt idx="50874">
                  <c:v>25437</c:v>
                </c:pt>
                <c:pt idx="50875">
                  <c:v>25437.5</c:v>
                </c:pt>
                <c:pt idx="50876">
                  <c:v>25438</c:v>
                </c:pt>
                <c:pt idx="50877">
                  <c:v>25438.5</c:v>
                </c:pt>
                <c:pt idx="50878">
                  <c:v>25439</c:v>
                </c:pt>
                <c:pt idx="50879">
                  <c:v>25439.5</c:v>
                </c:pt>
                <c:pt idx="50880">
                  <c:v>25440</c:v>
                </c:pt>
                <c:pt idx="50881">
                  <c:v>25440.5</c:v>
                </c:pt>
                <c:pt idx="50882">
                  <c:v>25441</c:v>
                </c:pt>
                <c:pt idx="50883">
                  <c:v>25441.5</c:v>
                </c:pt>
                <c:pt idx="50884">
                  <c:v>25442</c:v>
                </c:pt>
                <c:pt idx="50885">
                  <c:v>25442.5</c:v>
                </c:pt>
                <c:pt idx="50886">
                  <c:v>25443</c:v>
                </c:pt>
                <c:pt idx="50887">
                  <c:v>25443.5</c:v>
                </c:pt>
                <c:pt idx="50888">
                  <c:v>25444</c:v>
                </c:pt>
                <c:pt idx="50889">
                  <c:v>25444.5</c:v>
                </c:pt>
                <c:pt idx="50890">
                  <c:v>25445</c:v>
                </c:pt>
                <c:pt idx="50891">
                  <c:v>25445.5</c:v>
                </c:pt>
                <c:pt idx="50892">
                  <c:v>25446</c:v>
                </c:pt>
                <c:pt idx="50893">
                  <c:v>25446.5</c:v>
                </c:pt>
                <c:pt idx="50894">
                  <c:v>25447</c:v>
                </c:pt>
                <c:pt idx="50895">
                  <c:v>25447.5</c:v>
                </c:pt>
                <c:pt idx="50896">
                  <c:v>25448</c:v>
                </c:pt>
                <c:pt idx="50897">
                  <c:v>25448.5</c:v>
                </c:pt>
                <c:pt idx="50898">
                  <c:v>25449</c:v>
                </c:pt>
                <c:pt idx="50899">
                  <c:v>25449.5</c:v>
                </c:pt>
                <c:pt idx="50900">
                  <c:v>25450</c:v>
                </c:pt>
                <c:pt idx="50901">
                  <c:v>25450.5</c:v>
                </c:pt>
                <c:pt idx="50902">
                  <c:v>25451</c:v>
                </c:pt>
                <c:pt idx="50903">
                  <c:v>25451.5</c:v>
                </c:pt>
                <c:pt idx="50904">
                  <c:v>25452</c:v>
                </c:pt>
                <c:pt idx="50905">
                  <c:v>25452.5</c:v>
                </c:pt>
                <c:pt idx="50906">
                  <c:v>25453</c:v>
                </c:pt>
                <c:pt idx="50907">
                  <c:v>25453.5</c:v>
                </c:pt>
                <c:pt idx="50908">
                  <c:v>25454</c:v>
                </c:pt>
                <c:pt idx="50909">
                  <c:v>25454.5</c:v>
                </c:pt>
                <c:pt idx="50910">
                  <c:v>25455</c:v>
                </c:pt>
                <c:pt idx="50911">
                  <c:v>25455.5</c:v>
                </c:pt>
                <c:pt idx="50912">
                  <c:v>25456</c:v>
                </c:pt>
                <c:pt idx="50913">
                  <c:v>25456.5</c:v>
                </c:pt>
                <c:pt idx="50914">
                  <c:v>25457</c:v>
                </c:pt>
                <c:pt idx="50915">
                  <c:v>25457.5</c:v>
                </c:pt>
                <c:pt idx="50916">
                  <c:v>25458</c:v>
                </c:pt>
                <c:pt idx="50917">
                  <c:v>25458.5</c:v>
                </c:pt>
                <c:pt idx="50918">
                  <c:v>25459</c:v>
                </c:pt>
                <c:pt idx="50919">
                  <c:v>25459.5</c:v>
                </c:pt>
                <c:pt idx="50920">
                  <c:v>25460</c:v>
                </c:pt>
                <c:pt idx="50921">
                  <c:v>25460.5</c:v>
                </c:pt>
                <c:pt idx="50922">
                  <c:v>25461</c:v>
                </c:pt>
                <c:pt idx="50923">
                  <c:v>25461.5</c:v>
                </c:pt>
                <c:pt idx="50924">
                  <c:v>25462</c:v>
                </c:pt>
                <c:pt idx="50925">
                  <c:v>25462.5</c:v>
                </c:pt>
                <c:pt idx="50926">
                  <c:v>25463</c:v>
                </c:pt>
                <c:pt idx="50927">
                  <c:v>25463.5</c:v>
                </c:pt>
                <c:pt idx="50928">
                  <c:v>25464</c:v>
                </c:pt>
                <c:pt idx="50929">
                  <c:v>25464.5</c:v>
                </c:pt>
                <c:pt idx="50930">
                  <c:v>25465</c:v>
                </c:pt>
                <c:pt idx="50931">
                  <c:v>25465.5</c:v>
                </c:pt>
                <c:pt idx="50932">
                  <c:v>25466</c:v>
                </c:pt>
                <c:pt idx="50933">
                  <c:v>25466.5</c:v>
                </c:pt>
                <c:pt idx="50934">
                  <c:v>25467</c:v>
                </c:pt>
                <c:pt idx="50935">
                  <c:v>25467.5</c:v>
                </c:pt>
                <c:pt idx="50936">
                  <c:v>25468</c:v>
                </c:pt>
                <c:pt idx="50937">
                  <c:v>25468.5</c:v>
                </c:pt>
                <c:pt idx="50938">
                  <c:v>25469</c:v>
                </c:pt>
                <c:pt idx="50939">
                  <c:v>25469.5</c:v>
                </c:pt>
                <c:pt idx="50940">
                  <c:v>25470</c:v>
                </c:pt>
                <c:pt idx="50941">
                  <c:v>25470.5</c:v>
                </c:pt>
                <c:pt idx="50942">
                  <c:v>25471</c:v>
                </c:pt>
                <c:pt idx="50943">
                  <c:v>25471.5</c:v>
                </c:pt>
                <c:pt idx="50944">
                  <c:v>25472</c:v>
                </c:pt>
                <c:pt idx="50945">
                  <c:v>25472.5</c:v>
                </c:pt>
                <c:pt idx="50946">
                  <c:v>25473</c:v>
                </c:pt>
                <c:pt idx="50947">
                  <c:v>25473.5</c:v>
                </c:pt>
                <c:pt idx="50948">
                  <c:v>25474</c:v>
                </c:pt>
                <c:pt idx="50949">
                  <c:v>25474.5</c:v>
                </c:pt>
                <c:pt idx="50950">
                  <c:v>25475</c:v>
                </c:pt>
                <c:pt idx="50951">
                  <c:v>25475.5</c:v>
                </c:pt>
                <c:pt idx="50952">
                  <c:v>25476</c:v>
                </c:pt>
                <c:pt idx="50953">
                  <c:v>25476.5</c:v>
                </c:pt>
                <c:pt idx="50954">
                  <c:v>25477</c:v>
                </c:pt>
                <c:pt idx="50955">
                  <c:v>25477.5</c:v>
                </c:pt>
                <c:pt idx="50956">
                  <c:v>25478</c:v>
                </c:pt>
                <c:pt idx="50957">
                  <c:v>25478.5</c:v>
                </c:pt>
                <c:pt idx="50958">
                  <c:v>25479</c:v>
                </c:pt>
                <c:pt idx="50959">
                  <c:v>25479.5</c:v>
                </c:pt>
                <c:pt idx="50960">
                  <c:v>25480</c:v>
                </c:pt>
                <c:pt idx="50961">
                  <c:v>25480.5</c:v>
                </c:pt>
                <c:pt idx="50962">
                  <c:v>25481</c:v>
                </c:pt>
                <c:pt idx="50963">
                  <c:v>25481.5</c:v>
                </c:pt>
                <c:pt idx="50964">
                  <c:v>25482</c:v>
                </c:pt>
                <c:pt idx="50965">
                  <c:v>25482.5</c:v>
                </c:pt>
                <c:pt idx="50966">
                  <c:v>25483</c:v>
                </c:pt>
                <c:pt idx="50967">
                  <c:v>25483.5</c:v>
                </c:pt>
                <c:pt idx="50968">
                  <c:v>25484</c:v>
                </c:pt>
                <c:pt idx="50969">
                  <c:v>25484.5</c:v>
                </c:pt>
                <c:pt idx="50970">
                  <c:v>25485</c:v>
                </c:pt>
                <c:pt idx="50971">
                  <c:v>25485.5</c:v>
                </c:pt>
                <c:pt idx="50972">
                  <c:v>25486</c:v>
                </c:pt>
                <c:pt idx="50973">
                  <c:v>25486.5</c:v>
                </c:pt>
                <c:pt idx="50974">
                  <c:v>25487</c:v>
                </c:pt>
                <c:pt idx="50975">
                  <c:v>25487.5</c:v>
                </c:pt>
                <c:pt idx="50976">
                  <c:v>25488</c:v>
                </c:pt>
                <c:pt idx="50977">
                  <c:v>25488.5</c:v>
                </c:pt>
                <c:pt idx="50978">
                  <c:v>25489</c:v>
                </c:pt>
                <c:pt idx="50979">
                  <c:v>25489.5</c:v>
                </c:pt>
                <c:pt idx="50980">
                  <c:v>25490</c:v>
                </c:pt>
                <c:pt idx="50981">
                  <c:v>25490.5</c:v>
                </c:pt>
                <c:pt idx="50982">
                  <c:v>25491</c:v>
                </c:pt>
                <c:pt idx="50983">
                  <c:v>25491.5</c:v>
                </c:pt>
                <c:pt idx="50984">
                  <c:v>25492</c:v>
                </c:pt>
                <c:pt idx="50985">
                  <c:v>25492.5</c:v>
                </c:pt>
                <c:pt idx="50986">
                  <c:v>25493</c:v>
                </c:pt>
                <c:pt idx="50987">
                  <c:v>25493.5</c:v>
                </c:pt>
                <c:pt idx="50988">
                  <c:v>25494</c:v>
                </c:pt>
                <c:pt idx="50989">
                  <c:v>25494.5</c:v>
                </c:pt>
                <c:pt idx="50990">
                  <c:v>25495</c:v>
                </c:pt>
                <c:pt idx="50991">
                  <c:v>25495.5</c:v>
                </c:pt>
                <c:pt idx="50992">
                  <c:v>25496</c:v>
                </c:pt>
                <c:pt idx="50993">
                  <c:v>25496.5</c:v>
                </c:pt>
                <c:pt idx="50994">
                  <c:v>25497</c:v>
                </c:pt>
                <c:pt idx="50995">
                  <c:v>25497.5</c:v>
                </c:pt>
                <c:pt idx="50996">
                  <c:v>25498</c:v>
                </c:pt>
                <c:pt idx="50997">
                  <c:v>25498.5</c:v>
                </c:pt>
                <c:pt idx="50998">
                  <c:v>25499</c:v>
                </c:pt>
                <c:pt idx="50999">
                  <c:v>25499.5</c:v>
                </c:pt>
                <c:pt idx="51000">
                  <c:v>25500</c:v>
                </c:pt>
                <c:pt idx="51001">
                  <c:v>25500.5</c:v>
                </c:pt>
                <c:pt idx="51002">
                  <c:v>25501</c:v>
                </c:pt>
                <c:pt idx="51003">
                  <c:v>25501.5</c:v>
                </c:pt>
                <c:pt idx="51004">
                  <c:v>25502</c:v>
                </c:pt>
                <c:pt idx="51005">
                  <c:v>25502.5</c:v>
                </c:pt>
                <c:pt idx="51006">
                  <c:v>25503</c:v>
                </c:pt>
                <c:pt idx="51007">
                  <c:v>25503.5</c:v>
                </c:pt>
                <c:pt idx="51008">
                  <c:v>25504</c:v>
                </c:pt>
                <c:pt idx="51009">
                  <c:v>25504.5</c:v>
                </c:pt>
                <c:pt idx="51010">
                  <c:v>25505</c:v>
                </c:pt>
                <c:pt idx="51011">
                  <c:v>25505.5</c:v>
                </c:pt>
                <c:pt idx="51012">
                  <c:v>25506</c:v>
                </c:pt>
                <c:pt idx="51013">
                  <c:v>25506.5</c:v>
                </c:pt>
                <c:pt idx="51014">
                  <c:v>25507</c:v>
                </c:pt>
                <c:pt idx="51015">
                  <c:v>25507.5</c:v>
                </c:pt>
                <c:pt idx="51016">
                  <c:v>25508</c:v>
                </c:pt>
                <c:pt idx="51017">
                  <c:v>25508.5</c:v>
                </c:pt>
                <c:pt idx="51018">
                  <c:v>25509</c:v>
                </c:pt>
                <c:pt idx="51019">
                  <c:v>25509.5</c:v>
                </c:pt>
                <c:pt idx="51020">
                  <c:v>25510</c:v>
                </c:pt>
                <c:pt idx="51021">
                  <c:v>25510.5</c:v>
                </c:pt>
                <c:pt idx="51022">
                  <c:v>25511</c:v>
                </c:pt>
                <c:pt idx="51023">
                  <c:v>25511.5</c:v>
                </c:pt>
                <c:pt idx="51024">
                  <c:v>25512</c:v>
                </c:pt>
                <c:pt idx="51025">
                  <c:v>25512.5</c:v>
                </c:pt>
                <c:pt idx="51026">
                  <c:v>25513</c:v>
                </c:pt>
                <c:pt idx="51027">
                  <c:v>25513.5</c:v>
                </c:pt>
                <c:pt idx="51028">
                  <c:v>25514</c:v>
                </c:pt>
                <c:pt idx="51029">
                  <c:v>25514.5</c:v>
                </c:pt>
                <c:pt idx="51030">
                  <c:v>25515</c:v>
                </c:pt>
                <c:pt idx="51031">
                  <c:v>25515.5</c:v>
                </c:pt>
                <c:pt idx="51032">
                  <c:v>25516</c:v>
                </c:pt>
                <c:pt idx="51033">
                  <c:v>25516.5</c:v>
                </c:pt>
                <c:pt idx="51034">
                  <c:v>25517</c:v>
                </c:pt>
                <c:pt idx="51035">
                  <c:v>25517.5</c:v>
                </c:pt>
                <c:pt idx="51036">
                  <c:v>25518</c:v>
                </c:pt>
                <c:pt idx="51037">
                  <c:v>25518.5</c:v>
                </c:pt>
                <c:pt idx="51038">
                  <c:v>25519</c:v>
                </c:pt>
                <c:pt idx="51039">
                  <c:v>25519.5</c:v>
                </c:pt>
                <c:pt idx="51040">
                  <c:v>25520</c:v>
                </c:pt>
                <c:pt idx="51041">
                  <c:v>25520.5</c:v>
                </c:pt>
                <c:pt idx="51042">
                  <c:v>25521</c:v>
                </c:pt>
                <c:pt idx="51043">
                  <c:v>25521.5</c:v>
                </c:pt>
                <c:pt idx="51044">
                  <c:v>25522</c:v>
                </c:pt>
                <c:pt idx="51045">
                  <c:v>25522.5</c:v>
                </c:pt>
                <c:pt idx="51046">
                  <c:v>25523</c:v>
                </c:pt>
                <c:pt idx="51047">
                  <c:v>25523.5</c:v>
                </c:pt>
                <c:pt idx="51048">
                  <c:v>25524</c:v>
                </c:pt>
                <c:pt idx="51049">
                  <c:v>25524.5</c:v>
                </c:pt>
                <c:pt idx="51050">
                  <c:v>25525</c:v>
                </c:pt>
                <c:pt idx="51051">
                  <c:v>25525.5</c:v>
                </c:pt>
                <c:pt idx="51052">
                  <c:v>25526</c:v>
                </c:pt>
                <c:pt idx="51053">
                  <c:v>25526.5</c:v>
                </c:pt>
                <c:pt idx="51054">
                  <c:v>25527</c:v>
                </c:pt>
                <c:pt idx="51055">
                  <c:v>25527.5</c:v>
                </c:pt>
                <c:pt idx="51056">
                  <c:v>25528</c:v>
                </c:pt>
                <c:pt idx="51057">
                  <c:v>25528.5</c:v>
                </c:pt>
                <c:pt idx="51058">
                  <c:v>25529</c:v>
                </c:pt>
                <c:pt idx="51059">
                  <c:v>25529.5</c:v>
                </c:pt>
                <c:pt idx="51060">
                  <c:v>25530</c:v>
                </c:pt>
                <c:pt idx="51061">
                  <c:v>25530.5</c:v>
                </c:pt>
                <c:pt idx="51062">
                  <c:v>25531</c:v>
                </c:pt>
                <c:pt idx="51063">
                  <c:v>25531.5</c:v>
                </c:pt>
                <c:pt idx="51064">
                  <c:v>25532</c:v>
                </c:pt>
                <c:pt idx="51065">
                  <c:v>25532.5</c:v>
                </c:pt>
                <c:pt idx="51066">
                  <c:v>25533</c:v>
                </c:pt>
                <c:pt idx="51067">
                  <c:v>25533.5</c:v>
                </c:pt>
                <c:pt idx="51068">
                  <c:v>25534</c:v>
                </c:pt>
                <c:pt idx="51069">
                  <c:v>25534.5</c:v>
                </c:pt>
                <c:pt idx="51070">
                  <c:v>25535</c:v>
                </c:pt>
                <c:pt idx="51071">
                  <c:v>25535.5</c:v>
                </c:pt>
                <c:pt idx="51072">
                  <c:v>25536</c:v>
                </c:pt>
                <c:pt idx="51073">
                  <c:v>25536.5</c:v>
                </c:pt>
                <c:pt idx="51074">
                  <c:v>25537</c:v>
                </c:pt>
                <c:pt idx="51075">
                  <c:v>25537.5</c:v>
                </c:pt>
                <c:pt idx="51076">
                  <c:v>25538</c:v>
                </c:pt>
                <c:pt idx="51077">
                  <c:v>25538.5</c:v>
                </c:pt>
                <c:pt idx="51078">
                  <c:v>25539</c:v>
                </c:pt>
                <c:pt idx="51079">
                  <c:v>25539.5</c:v>
                </c:pt>
                <c:pt idx="51080">
                  <c:v>25540</c:v>
                </c:pt>
                <c:pt idx="51081">
                  <c:v>25540.5</c:v>
                </c:pt>
                <c:pt idx="51082">
                  <c:v>25541</c:v>
                </c:pt>
                <c:pt idx="51083">
                  <c:v>25541.5</c:v>
                </c:pt>
                <c:pt idx="51084">
                  <c:v>25542</c:v>
                </c:pt>
                <c:pt idx="51085">
                  <c:v>25542.5</c:v>
                </c:pt>
                <c:pt idx="51086">
                  <c:v>25543</c:v>
                </c:pt>
                <c:pt idx="51087">
                  <c:v>25543.5</c:v>
                </c:pt>
                <c:pt idx="51088">
                  <c:v>25544</c:v>
                </c:pt>
                <c:pt idx="51089">
                  <c:v>25544.5</c:v>
                </c:pt>
                <c:pt idx="51090">
                  <c:v>25545</c:v>
                </c:pt>
                <c:pt idx="51091">
                  <c:v>25545.5</c:v>
                </c:pt>
                <c:pt idx="51092">
                  <c:v>25546</c:v>
                </c:pt>
                <c:pt idx="51093">
                  <c:v>25546.5</c:v>
                </c:pt>
                <c:pt idx="51094">
                  <c:v>25547</c:v>
                </c:pt>
                <c:pt idx="51095">
                  <c:v>25547.5</c:v>
                </c:pt>
                <c:pt idx="51096">
                  <c:v>25548</c:v>
                </c:pt>
                <c:pt idx="51097">
                  <c:v>25548.5</c:v>
                </c:pt>
                <c:pt idx="51098">
                  <c:v>25549</c:v>
                </c:pt>
                <c:pt idx="51099">
                  <c:v>25549.5</c:v>
                </c:pt>
                <c:pt idx="51100">
                  <c:v>25550</c:v>
                </c:pt>
                <c:pt idx="51101">
                  <c:v>25550.5</c:v>
                </c:pt>
                <c:pt idx="51102">
                  <c:v>25551</c:v>
                </c:pt>
                <c:pt idx="51103">
                  <c:v>25551.5</c:v>
                </c:pt>
                <c:pt idx="51104">
                  <c:v>25552</c:v>
                </c:pt>
                <c:pt idx="51105">
                  <c:v>25552.5</c:v>
                </c:pt>
                <c:pt idx="51106">
                  <c:v>25553</c:v>
                </c:pt>
                <c:pt idx="51107">
                  <c:v>25553.5</c:v>
                </c:pt>
                <c:pt idx="51108">
                  <c:v>25554</c:v>
                </c:pt>
                <c:pt idx="51109">
                  <c:v>25554.5</c:v>
                </c:pt>
                <c:pt idx="51110">
                  <c:v>25555</c:v>
                </c:pt>
                <c:pt idx="51111">
                  <c:v>25555.5</c:v>
                </c:pt>
                <c:pt idx="51112">
                  <c:v>25556</c:v>
                </c:pt>
                <c:pt idx="51113">
                  <c:v>25556.5</c:v>
                </c:pt>
                <c:pt idx="51114">
                  <c:v>25557</c:v>
                </c:pt>
                <c:pt idx="51115">
                  <c:v>25557.5</c:v>
                </c:pt>
                <c:pt idx="51116">
                  <c:v>25558</c:v>
                </c:pt>
                <c:pt idx="51117">
                  <c:v>25558.5</c:v>
                </c:pt>
                <c:pt idx="51118">
                  <c:v>25559</c:v>
                </c:pt>
                <c:pt idx="51119">
                  <c:v>25559.5</c:v>
                </c:pt>
                <c:pt idx="51120">
                  <c:v>25560</c:v>
                </c:pt>
                <c:pt idx="51121">
                  <c:v>25560.5</c:v>
                </c:pt>
                <c:pt idx="51122">
                  <c:v>25561</c:v>
                </c:pt>
                <c:pt idx="51123">
                  <c:v>25561.5</c:v>
                </c:pt>
                <c:pt idx="51124">
                  <c:v>25562</c:v>
                </c:pt>
                <c:pt idx="51125">
                  <c:v>25562.5</c:v>
                </c:pt>
                <c:pt idx="51126">
                  <c:v>25563</c:v>
                </c:pt>
                <c:pt idx="51127">
                  <c:v>25563.5</c:v>
                </c:pt>
                <c:pt idx="51128">
                  <c:v>25564</c:v>
                </c:pt>
                <c:pt idx="51129">
                  <c:v>25564.5</c:v>
                </c:pt>
                <c:pt idx="51130">
                  <c:v>25565</c:v>
                </c:pt>
                <c:pt idx="51131">
                  <c:v>25565.5</c:v>
                </c:pt>
                <c:pt idx="51132">
                  <c:v>25566</c:v>
                </c:pt>
                <c:pt idx="51133">
                  <c:v>25566.5</c:v>
                </c:pt>
                <c:pt idx="51134">
                  <c:v>25567</c:v>
                </c:pt>
                <c:pt idx="51135">
                  <c:v>25567.5</c:v>
                </c:pt>
                <c:pt idx="51136">
                  <c:v>25568</c:v>
                </c:pt>
                <c:pt idx="51137">
                  <c:v>25568.5</c:v>
                </c:pt>
                <c:pt idx="51138">
                  <c:v>25569</c:v>
                </c:pt>
                <c:pt idx="51139">
                  <c:v>25569.5</c:v>
                </c:pt>
                <c:pt idx="51140">
                  <c:v>25570</c:v>
                </c:pt>
                <c:pt idx="51141">
                  <c:v>25570.5</c:v>
                </c:pt>
                <c:pt idx="51142">
                  <c:v>25571</c:v>
                </c:pt>
                <c:pt idx="51143">
                  <c:v>25571.5</c:v>
                </c:pt>
                <c:pt idx="51144">
                  <c:v>25572</c:v>
                </c:pt>
                <c:pt idx="51145">
                  <c:v>25572.5</c:v>
                </c:pt>
                <c:pt idx="51146">
                  <c:v>25573</c:v>
                </c:pt>
                <c:pt idx="51147">
                  <c:v>25573.5</c:v>
                </c:pt>
                <c:pt idx="51148">
                  <c:v>25574</c:v>
                </c:pt>
                <c:pt idx="51149">
                  <c:v>25574.5</c:v>
                </c:pt>
                <c:pt idx="51150">
                  <c:v>25575</c:v>
                </c:pt>
                <c:pt idx="51151">
                  <c:v>25575.5</c:v>
                </c:pt>
                <c:pt idx="51152">
                  <c:v>25576</c:v>
                </c:pt>
                <c:pt idx="51153">
                  <c:v>25576.5</c:v>
                </c:pt>
                <c:pt idx="51154">
                  <c:v>25577</c:v>
                </c:pt>
                <c:pt idx="51155">
                  <c:v>25577.5</c:v>
                </c:pt>
                <c:pt idx="51156">
                  <c:v>25578</c:v>
                </c:pt>
                <c:pt idx="51157">
                  <c:v>25578.5</c:v>
                </c:pt>
                <c:pt idx="51158">
                  <c:v>25579</c:v>
                </c:pt>
                <c:pt idx="51159">
                  <c:v>25579.5</c:v>
                </c:pt>
                <c:pt idx="51160">
                  <c:v>25580</c:v>
                </c:pt>
                <c:pt idx="51161">
                  <c:v>25580.5</c:v>
                </c:pt>
                <c:pt idx="51162">
                  <c:v>25581</c:v>
                </c:pt>
                <c:pt idx="51163">
                  <c:v>25581.5</c:v>
                </c:pt>
                <c:pt idx="51164">
                  <c:v>25582</c:v>
                </c:pt>
                <c:pt idx="51165">
                  <c:v>25582.5</c:v>
                </c:pt>
                <c:pt idx="51166">
                  <c:v>25583</c:v>
                </c:pt>
                <c:pt idx="51167">
                  <c:v>25583.5</c:v>
                </c:pt>
                <c:pt idx="51168">
                  <c:v>25584</c:v>
                </c:pt>
                <c:pt idx="51169">
                  <c:v>25584.5</c:v>
                </c:pt>
                <c:pt idx="51170">
                  <c:v>25585</c:v>
                </c:pt>
                <c:pt idx="51171">
                  <c:v>25585.5</c:v>
                </c:pt>
                <c:pt idx="51172">
                  <c:v>25586</c:v>
                </c:pt>
                <c:pt idx="51173">
                  <c:v>25586.5</c:v>
                </c:pt>
                <c:pt idx="51174">
                  <c:v>25587</c:v>
                </c:pt>
                <c:pt idx="51175">
                  <c:v>25587.5</c:v>
                </c:pt>
                <c:pt idx="51176">
                  <c:v>25588</c:v>
                </c:pt>
                <c:pt idx="51177">
                  <c:v>25588.5</c:v>
                </c:pt>
                <c:pt idx="51178">
                  <c:v>25589</c:v>
                </c:pt>
                <c:pt idx="51179">
                  <c:v>25589.5</c:v>
                </c:pt>
                <c:pt idx="51180">
                  <c:v>25590</c:v>
                </c:pt>
                <c:pt idx="51181">
                  <c:v>25590.5</c:v>
                </c:pt>
                <c:pt idx="51182">
                  <c:v>25591</c:v>
                </c:pt>
                <c:pt idx="51183">
                  <c:v>25591.5</c:v>
                </c:pt>
                <c:pt idx="51184">
                  <c:v>25592</c:v>
                </c:pt>
                <c:pt idx="51185">
                  <c:v>25592.5</c:v>
                </c:pt>
                <c:pt idx="51186">
                  <c:v>25593</c:v>
                </c:pt>
                <c:pt idx="51187">
                  <c:v>25593.5</c:v>
                </c:pt>
                <c:pt idx="51188">
                  <c:v>25594</c:v>
                </c:pt>
                <c:pt idx="51189">
                  <c:v>25594.5</c:v>
                </c:pt>
                <c:pt idx="51190">
                  <c:v>25595</c:v>
                </c:pt>
                <c:pt idx="51191">
                  <c:v>25595.5</c:v>
                </c:pt>
                <c:pt idx="51192">
                  <c:v>25596</c:v>
                </c:pt>
                <c:pt idx="51193">
                  <c:v>25596.5</c:v>
                </c:pt>
                <c:pt idx="51194">
                  <c:v>25597</c:v>
                </c:pt>
                <c:pt idx="51195">
                  <c:v>25597.5</c:v>
                </c:pt>
                <c:pt idx="51196">
                  <c:v>25598</c:v>
                </c:pt>
                <c:pt idx="51197">
                  <c:v>25598.5</c:v>
                </c:pt>
                <c:pt idx="51198">
                  <c:v>25599</c:v>
                </c:pt>
                <c:pt idx="51199">
                  <c:v>25599.5</c:v>
                </c:pt>
                <c:pt idx="51200">
                  <c:v>25600</c:v>
                </c:pt>
                <c:pt idx="51201">
                  <c:v>25600.5</c:v>
                </c:pt>
                <c:pt idx="51202">
                  <c:v>25601</c:v>
                </c:pt>
                <c:pt idx="51203">
                  <c:v>25601.5</c:v>
                </c:pt>
                <c:pt idx="51204">
                  <c:v>25602</c:v>
                </c:pt>
                <c:pt idx="51205">
                  <c:v>25602.5</c:v>
                </c:pt>
                <c:pt idx="51206">
                  <c:v>25603</c:v>
                </c:pt>
                <c:pt idx="51207">
                  <c:v>25603.5</c:v>
                </c:pt>
                <c:pt idx="51208">
                  <c:v>25604</c:v>
                </c:pt>
                <c:pt idx="51209">
                  <c:v>25604.5</c:v>
                </c:pt>
                <c:pt idx="51210">
                  <c:v>25605</c:v>
                </c:pt>
                <c:pt idx="51211">
                  <c:v>25605.5</c:v>
                </c:pt>
                <c:pt idx="51212">
                  <c:v>25606</c:v>
                </c:pt>
                <c:pt idx="51213">
                  <c:v>25606.5</c:v>
                </c:pt>
                <c:pt idx="51214">
                  <c:v>25607</c:v>
                </c:pt>
                <c:pt idx="51215">
                  <c:v>25607.5</c:v>
                </c:pt>
                <c:pt idx="51216">
                  <c:v>25608</c:v>
                </c:pt>
                <c:pt idx="51217">
                  <c:v>25608.5</c:v>
                </c:pt>
                <c:pt idx="51218">
                  <c:v>25609</c:v>
                </c:pt>
                <c:pt idx="51219">
                  <c:v>25609.5</c:v>
                </c:pt>
                <c:pt idx="51220">
                  <c:v>25610</c:v>
                </c:pt>
                <c:pt idx="51221">
                  <c:v>25610.5</c:v>
                </c:pt>
                <c:pt idx="51222">
                  <c:v>25611</c:v>
                </c:pt>
                <c:pt idx="51223">
                  <c:v>25611.5</c:v>
                </c:pt>
                <c:pt idx="51224">
                  <c:v>25612</c:v>
                </c:pt>
                <c:pt idx="51225">
                  <c:v>25612.5</c:v>
                </c:pt>
                <c:pt idx="51226">
                  <c:v>25613</c:v>
                </c:pt>
                <c:pt idx="51227">
                  <c:v>25613.5</c:v>
                </c:pt>
                <c:pt idx="51228">
                  <c:v>25614</c:v>
                </c:pt>
                <c:pt idx="51229">
                  <c:v>25614.5</c:v>
                </c:pt>
                <c:pt idx="51230">
                  <c:v>25615</c:v>
                </c:pt>
                <c:pt idx="51231">
                  <c:v>25615.5</c:v>
                </c:pt>
                <c:pt idx="51232">
                  <c:v>25616</c:v>
                </c:pt>
                <c:pt idx="51233">
                  <c:v>25616.5</c:v>
                </c:pt>
                <c:pt idx="51234">
                  <c:v>25617</c:v>
                </c:pt>
                <c:pt idx="51235">
                  <c:v>25617.5</c:v>
                </c:pt>
                <c:pt idx="51236">
                  <c:v>25618</c:v>
                </c:pt>
                <c:pt idx="51237">
                  <c:v>25618.5</c:v>
                </c:pt>
                <c:pt idx="51238">
                  <c:v>25619</c:v>
                </c:pt>
                <c:pt idx="51239">
                  <c:v>25619.5</c:v>
                </c:pt>
                <c:pt idx="51240">
                  <c:v>25620</c:v>
                </c:pt>
                <c:pt idx="51241">
                  <c:v>25620.5</c:v>
                </c:pt>
                <c:pt idx="51242">
                  <c:v>25621</c:v>
                </c:pt>
                <c:pt idx="51243">
                  <c:v>25621.5</c:v>
                </c:pt>
                <c:pt idx="51244">
                  <c:v>25622</c:v>
                </c:pt>
                <c:pt idx="51245">
                  <c:v>25622.5</c:v>
                </c:pt>
                <c:pt idx="51246">
                  <c:v>25623</c:v>
                </c:pt>
                <c:pt idx="51247">
                  <c:v>25623.5</c:v>
                </c:pt>
                <c:pt idx="51248">
                  <c:v>25624</c:v>
                </c:pt>
                <c:pt idx="51249">
                  <c:v>25624.5</c:v>
                </c:pt>
                <c:pt idx="51250">
                  <c:v>25625</c:v>
                </c:pt>
                <c:pt idx="51251">
                  <c:v>25625.5</c:v>
                </c:pt>
                <c:pt idx="51252">
                  <c:v>25626</c:v>
                </c:pt>
                <c:pt idx="51253">
                  <c:v>25626.5</c:v>
                </c:pt>
                <c:pt idx="51254">
                  <c:v>25627</c:v>
                </c:pt>
                <c:pt idx="51255">
                  <c:v>25627.5</c:v>
                </c:pt>
                <c:pt idx="51256">
                  <c:v>25628</c:v>
                </c:pt>
                <c:pt idx="51257">
                  <c:v>25628.5</c:v>
                </c:pt>
                <c:pt idx="51258">
                  <c:v>25629</c:v>
                </c:pt>
                <c:pt idx="51259">
                  <c:v>25629.5</c:v>
                </c:pt>
                <c:pt idx="51260">
                  <c:v>25630</c:v>
                </c:pt>
                <c:pt idx="51261">
                  <c:v>25630.5</c:v>
                </c:pt>
                <c:pt idx="51262">
                  <c:v>25631</c:v>
                </c:pt>
                <c:pt idx="51263">
                  <c:v>25631.5</c:v>
                </c:pt>
                <c:pt idx="51264">
                  <c:v>25632</c:v>
                </c:pt>
                <c:pt idx="51265">
                  <c:v>25632.5</c:v>
                </c:pt>
                <c:pt idx="51266">
                  <c:v>25633</c:v>
                </c:pt>
                <c:pt idx="51267">
                  <c:v>25633.5</c:v>
                </c:pt>
                <c:pt idx="51268">
                  <c:v>25634</c:v>
                </c:pt>
                <c:pt idx="51269">
                  <c:v>25634.5</c:v>
                </c:pt>
                <c:pt idx="51270">
                  <c:v>25635</c:v>
                </c:pt>
                <c:pt idx="51271">
                  <c:v>25635.5</c:v>
                </c:pt>
                <c:pt idx="51272">
                  <c:v>25636</c:v>
                </c:pt>
                <c:pt idx="51273">
                  <c:v>25636.5</c:v>
                </c:pt>
                <c:pt idx="51274">
                  <c:v>25637</c:v>
                </c:pt>
                <c:pt idx="51275">
                  <c:v>25637.5</c:v>
                </c:pt>
                <c:pt idx="51276">
                  <c:v>25638</c:v>
                </c:pt>
                <c:pt idx="51277">
                  <c:v>25638.5</c:v>
                </c:pt>
                <c:pt idx="51278">
                  <c:v>25639</c:v>
                </c:pt>
                <c:pt idx="51279">
                  <c:v>25639.5</c:v>
                </c:pt>
                <c:pt idx="51280">
                  <c:v>25640</c:v>
                </c:pt>
                <c:pt idx="51281">
                  <c:v>25640.5</c:v>
                </c:pt>
                <c:pt idx="51282">
                  <c:v>25641</c:v>
                </c:pt>
                <c:pt idx="51283">
                  <c:v>25641.5</c:v>
                </c:pt>
                <c:pt idx="51284">
                  <c:v>25642</c:v>
                </c:pt>
                <c:pt idx="51285">
                  <c:v>25642.5</c:v>
                </c:pt>
                <c:pt idx="51286">
                  <c:v>25643</c:v>
                </c:pt>
                <c:pt idx="51287">
                  <c:v>25643.5</c:v>
                </c:pt>
                <c:pt idx="51288">
                  <c:v>25644</c:v>
                </c:pt>
                <c:pt idx="51289">
                  <c:v>25644.5</c:v>
                </c:pt>
                <c:pt idx="51290">
                  <c:v>25645</c:v>
                </c:pt>
                <c:pt idx="51291">
                  <c:v>25645.5</c:v>
                </c:pt>
                <c:pt idx="51292">
                  <c:v>25646</c:v>
                </c:pt>
                <c:pt idx="51293">
                  <c:v>25646.5</c:v>
                </c:pt>
                <c:pt idx="51294">
                  <c:v>25647</c:v>
                </c:pt>
                <c:pt idx="51295">
                  <c:v>25647.5</c:v>
                </c:pt>
                <c:pt idx="51296">
                  <c:v>25648</c:v>
                </c:pt>
                <c:pt idx="51297">
                  <c:v>25648.5</c:v>
                </c:pt>
                <c:pt idx="51298">
                  <c:v>25649</c:v>
                </c:pt>
                <c:pt idx="51299">
                  <c:v>25649.5</c:v>
                </c:pt>
                <c:pt idx="51300">
                  <c:v>25650</c:v>
                </c:pt>
                <c:pt idx="51301">
                  <c:v>25650.5</c:v>
                </c:pt>
                <c:pt idx="51302">
                  <c:v>25651</c:v>
                </c:pt>
                <c:pt idx="51303">
                  <c:v>25651.5</c:v>
                </c:pt>
                <c:pt idx="51304">
                  <c:v>25652</c:v>
                </c:pt>
                <c:pt idx="51305">
                  <c:v>25652.5</c:v>
                </c:pt>
                <c:pt idx="51306">
                  <c:v>25653</c:v>
                </c:pt>
                <c:pt idx="51307">
                  <c:v>25653.5</c:v>
                </c:pt>
                <c:pt idx="51308">
                  <c:v>25654</c:v>
                </c:pt>
                <c:pt idx="51309">
                  <c:v>25654.5</c:v>
                </c:pt>
                <c:pt idx="51310">
                  <c:v>25655</c:v>
                </c:pt>
                <c:pt idx="51311">
                  <c:v>25655.5</c:v>
                </c:pt>
                <c:pt idx="51312">
                  <c:v>25656</c:v>
                </c:pt>
                <c:pt idx="51313">
                  <c:v>25656.5</c:v>
                </c:pt>
                <c:pt idx="51314">
                  <c:v>25657</c:v>
                </c:pt>
                <c:pt idx="51315">
                  <c:v>25657.5</c:v>
                </c:pt>
                <c:pt idx="51316">
                  <c:v>25658</c:v>
                </c:pt>
                <c:pt idx="51317">
                  <c:v>25658.5</c:v>
                </c:pt>
                <c:pt idx="51318">
                  <c:v>25659</c:v>
                </c:pt>
                <c:pt idx="51319">
                  <c:v>25659.5</c:v>
                </c:pt>
                <c:pt idx="51320">
                  <c:v>25660</c:v>
                </c:pt>
                <c:pt idx="51321">
                  <c:v>25660.5</c:v>
                </c:pt>
                <c:pt idx="51322">
                  <c:v>25661</c:v>
                </c:pt>
                <c:pt idx="51323">
                  <c:v>25661.5</c:v>
                </c:pt>
                <c:pt idx="51324">
                  <c:v>25662</c:v>
                </c:pt>
                <c:pt idx="51325">
                  <c:v>25662.5</c:v>
                </c:pt>
                <c:pt idx="51326">
                  <c:v>25663</c:v>
                </c:pt>
                <c:pt idx="51327">
                  <c:v>25663.5</c:v>
                </c:pt>
                <c:pt idx="51328">
                  <c:v>25664</c:v>
                </c:pt>
                <c:pt idx="51329">
                  <c:v>25664.5</c:v>
                </c:pt>
                <c:pt idx="51330">
                  <c:v>25665</c:v>
                </c:pt>
                <c:pt idx="51331">
                  <c:v>25665.5</c:v>
                </c:pt>
                <c:pt idx="51332">
                  <c:v>25666</c:v>
                </c:pt>
                <c:pt idx="51333">
                  <c:v>25666.5</c:v>
                </c:pt>
                <c:pt idx="51334">
                  <c:v>25667</c:v>
                </c:pt>
                <c:pt idx="51335">
                  <c:v>25667.5</c:v>
                </c:pt>
                <c:pt idx="51336">
                  <c:v>25668</c:v>
                </c:pt>
                <c:pt idx="51337">
                  <c:v>25668.5</c:v>
                </c:pt>
                <c:pt idx="51338">
                  <c:v>25669</c:v>
                </c:pt>
                <c:pt idx="51339">
                  <c:v>25669.5</c:v>
                </c:pt>
                <c:pt idx="51340">
                  <c:v>25670</c:v>
                </c:pt>
                <c:pt idx="51341">
                  <c:v>25670.5</c:v>
                </c:pt>
                <c:pt idx="51342">
                  <c:v>25671</c:v>
                </c:pt>
                <c:pt idx="51343">
                  <c:v>25671.5</c:v>
                </c:pt>
                <c:pt idx="51344">
                  <c:v>25672</c:v>
                </c:pt>
                <c:pt idx="51345">
                  <c:v>25672.5</c:v>
                </c:pt>
                <c:pt idx="51346">
                  <c:v>25673</c:v>
                </c:pt>
                <c:pt idx="51347">
                  <c:v>25673.5</c:v>
                </c:pt>
                <c:pt idx="51348">
                  <c:v>25674</c:v>
                </c:pt>
                <c:pt idx="51349">
                  <c:v>25674.5</c:v>
                </c:pt>
                <c:pt idx="51350">
                  <c:v>25675</c:v>
                </c:pt>
                <c:pt idx="51351">
                  <c:v>25675.5</c:v>
                </c:pt>
                <c:pt idx="51352">
                  <c:v>25676</c:v>
                </c:pt>
                <c:pt idx="51353">
                  <c:v>25676.5</c:v>
                </c:pt>
                <c:pt idx="51354">
                  <c:v>25677</c:v>
                </c:pt>
                <c:pt idx="51355">
                  <c:v>25677.5</c:v>
                </c:pt>
                <c:pt idx="51356">
                  <c:v>25678</c:v>
                </c:pt>
                <c:pt idx="51357">
                  <c:v>25678.5</c:v>
                </c:pt>
                <c:pt idx="51358">
                  <c:v>25679</c:v>
                </c:pt>
                <c:pt idx="51359">
                  <c:v>25679.5</c:v>
                </c:pt>
                <c:pt idx="51360">
                  <c:v>25680</c:v>
                </c:pt>
                <c:pt idx="51361">
                  <c:v>25680.5</c:v>
                </c:pt>
                <c:pt idx="51362">
                  <c:v>25681</c:v>
                </c:pt>
                <c:pt idx="51363">
                  <c:v>25681.5</c:v>
                </c:pt>
                <c:pt idx="51364">
                  <c:v>25682</c:v>
                </c:pt>
                <c:pt idx="51365">
                  <c:v>25682.5</c:v>
                </c:pt>
                <c:pt idx="51366">
                  <c:v>25683</c:v>
                </c:pt>
                <c:pt idx="51367">
                  <c:v>25683.5</c:v>
                </c:pt>
                <c:pt idx="51368">
                  <c:v>25684</c:v>
                </c:pt>
                <c:pt idx="51369">
                  <c:v>25684.5</c:v>
                </c:pt>
                <c:pt idx="51370">
                  <c:v>25685</c:v>
                </c:pt>
                <c:pt idx="51371">
                  <c:v>25685.5</c:v>
                </c:pt>
                <c:pt idx="51372">
                  <c:v>25686</c:v>
                </c:pt>
                <c:pt idx="51373">
                  <c:v>25686.5</c:v>
                </c:pt>
                <c:pt idx="51374">
                  <c:v>25687</c:v>
                </c:pt>
                <c:pt idx="51375">
                  <c:v>25687.5</c:v>
                </c:pt>
                <c:pt idx="51376">
                  <c:v>25688</c:v>
                </c:pt>
                <c:pt idx="51377">
                  <c:v>25688.5</c:v>
                </c:pt>
                <c:pt idx="51378">
                  <c:v>25689</c:v>
                </c:pt>
                <c:pt idx="51379">
                  <c:v>25689.5</c:v>
                </c:pt>
                <c:pt idx="51380">
                  <c:v>25690</c:v>
                </c:pt>
                <c:pt idx="51381">
                  <c:v>25690.5</c:v>
                </c:pt>
                <c:pt idx="51382">
                  <c:v>25691</c:v>
                </c:pt>
                <c:pt idx="51383">
                  <c:v>25691.5</c:v>
                </c:pt>
                <c:pt idx="51384">
                  <c:v>25692</c:v>
                </c:pt>
                <c:pt idx="51385">
                  <c:v>25692.5</c:v>
                </c:pt>
                <c:pt idx="51386">
                  <c:v>25693</c:v>
                </c:pt>
                <c:pt idx="51387">
                  <c:v>25693.5</c:v>
                </c:pt>
                <c:pt idx="51388">
                  <c:v>25694</c:v>
                </c:pt>
                <c:pt idx="51389">
                  <c:v>25694.5</c:v>
                </c:pt>
                <c:pt idx="51390">
                  <c:v>25695</c:v>
                </c:pt>
                <c:pt idx="51391">
                  <c:v>25695.5</c:v>
                </c:pt>
                <c:pt idx="51392">
                  <c:v>25696</c:v>
                </c:pt>
                <c:pt idx="51393">
                  <c:v>25696.5</c:v>
                </c:pt>
                <c:pt idx="51394">
                  <c:v>25697</c:v>
                </c:pt>
                <c:pt idx="51395">
                  <c:v>25697.5</c:v>
                </c:pt>
                <c:pt idx="51396">
                  <c:v>25698</c:v>
                </c:pt>
                <c:pt idx="51397">
                  <c:v>25698.5</c:v>
                </c:pt>
                <c:pt idx="51398">
                  <c:v>25699</c:v>
                </c:pt>
                <c:pt idx="51399">
                  <c:v>25699.5</c:v>
                </c:pt>
                <c:pt idx="51400">
                  <c:v>25700</c:v>
                </c:pt>
                <c:pt idx="51401">
                  <c:v>25700.5</c:v>
                </c:pt>
                <c:pt idx="51402">
                  <c:v>25701</c:v>
                </c:pt>
                <c:pt idx="51403">
                  <c:v>25701.5</c:v>
                </c:pt>
                <c:pt idx="51404">
                  <c:v>25702</c:v>
                </c:pt>
                <c:pt idx="51405">
                  <c:v>25702.5</c:v>
                </c:pt>
                <c:pt idx="51406">
                  <c:v>25703</c:v>
                </c:pt>
                <c:pt idx="51407">
                  <c:v>25703.5</c:v>
                </c:pt>
                <c:pt idx="51408">
                  <c:v>25704</c:v>
                </c:pt>
                <c:pt idx="51409">
                  <c:v>25704.5</c:v>
                </c:pt>
                <c:pt idx="51410">
                  <c:v>25705</c:v>
                </c:pt>
                <c:pt idx="51411">
                  <c:v>25705.5</c:v>
                </c:pt>
                <c:pt idx="51412">
                  <c:v>25706</c:v>
                </c:pt>
                <c:pt idx="51413">
                  <c:v>25706.5</c:v>
                </c:pt>
                <c:pt idx="51414">
                  <c:v>25707</c:v>
                </c:pt>
                <c:pt idx="51415">
                  <c:v>25707.5</c:v>
                </c:pt>
                <c:pt idx="51416">
                  <c:v>25708</c:v>
                </c:pt>
                <c:pt idx="51417">
                  <c:v>25708.5</c:v>
                </c:pt>
                <c:pt idx="51418">
                  <c:v>25709</c:v>
                </c:pt>
                <c:pt idx="51419">
                  <c:v>25709.5</c:v>
                </c:pt>
                <c:pt idx="51420">
                  <c:v>25710</c:v>
                </c:pt>
                <c:pt idx="51421">
                  <c:v>25710.5</c:v>
                </c:pt>
                <c:pt idx="51422">
                  <c:v>25711</c:v>
                </c:pt>
                <c:pt idx="51423">
                  <c:v>25711.5</c:v>
                </c:pt>
                <c:pt idx="51424">
                  <c:v>25712</c:v>
                </c:pt>
                <c:pt idx="51425">
                  <c:v>25712.5</c:v>
                </c:pt>
                <c:pt idx="51426">
                  <c:v>25713</c:v>
                </c:pt>
                <c:pt idx="51427">
                  <c:v>25713.5</c:v>
                </c:pt>
                <c:pt idx="51428">
                  <c:v>25714</c:v>
                </c:pt>
                <c:pt idx="51429">
                  <c:v>25714.5</c:v>
                </c:pt>
                <c:pt idx="51430">
                  <c:v>25715</c:v>
                </c:pt>
                <c:pt idx="51431">
                  <c:v>25715.5</c:v>
                </c:pt>
                <c:pt idx="51432">
                  <c:v>25716</c:v>
                </c:pt>
                <c:pt idx="51433">
                  <c:v>25716.5</c:v>
                </c:pt>
                <c:pt idx="51434">
                  <c:v>25717</c:v>
                </c:pt>
                <c:pt idx="51435">
                  <c:v>25717.5</c:v>
                </c:pt>
                <c:pt idx="51436">
                  <c:v>25718</c:v>
                </c:pt>
                <c:pt idx="51437">
                  <c:v>25718.5</c:v>
                </c:pt>
                <c:pt idx="51438">
                  <c:v>25719</c:v>
                </c:pt>
                <c:pt idx="51439">
                  <c:v>25719.5</c:v>
                </c:pt>
                <c:pt idx="51440">
                  <c:v>25720</c:v>
                </c:pt>
                <c:pt idx="51441">
                  <c:v>25720.5</c:v>
                </c:pt>
                <c:pt idx="51442">
                  <c:v>25721</c:v>
                </c:pt>
                <c:pt idx="51443">
                  <c:v>25721.5</c:v>
                </c:pt>
                <c:pt idx="51444">
                  <c:v>25722</c:v>
                </c:pt>
                <c:pt idx="51445">
                  <c:v>25722.5</c:v>
                </c:pt>
                <c:pt idx="51446">
                  <c:v>25723</c:v>
                </c:pt>
                <c:pt idx="51447">
                  <c:v>25723.5</c:v>
                </c:pt>
                <c:pt idx="51448">
                  <c:v>25724</c:v>
                </c:pt>
                <c:pt idx="51449">
                  <c:v>25724.5</c:v>
                </c:pt>
                <c:pt idx="51450">
                  <c:v>25725</c:v>
                </c:pt>
                <c:pt idx="51451">
                  <c:v>25725.5</c:v>
                </c:pt>
                <c:pt idx="51452">
                  <c:v>25726</c:v>
                </c:pt>
                <c:pt idx="51453">
                  <c:v>25726.5</c:v>
                </c:pt>
                <c:pt idx="51454">
                  <c:v>25727</c:v>
                </c:pt>
                <c:pt idx="51455">
                  <c:v>25727.5</c:v>
                </c:pt>
                <c:pt idx="51456">
                  <c:v>25728</c:v>
                </c:pt>
                <c:pt idx="51457">
                  <c:v>25728.5</c:v>
                </c:pt>
                <c:pt idx="51458">
                  <c:v>25729</c:v>
                </c:pt>
                <c:pt idx="51459">
                  <c:v>25729.5</c:v>
                </c:pt>
                <c:pt idx="51460">
                  <c:v>25730</c:v>
                </c:pt>
                <c:pt idx="51461">
                  <c:v>25730.5</c:v>
                </c:pt>
                <c:pt idx="51462">
                  <c:v>25731</c:v>
                </c:pt>
                <c:pt idx="51463">
                  <c:v>25731.5</c:v>
                </c:pt>
                <c:pt idx="51464">
                  <c:v>25732</c:v>
                </c:pt>
                <c:pt idx="51465">
                  <c:v>25732.5</c:v>
                </c:pt>
                <c:pt idx="51466">
                  <c:v>25733</c:v>
                </c:pt>
                <c:pt idx="51467">
                  <c:v>25733.5</c:v>
                </c:pt>
                <c:pt idx="51468">
                  <c:v>25734</c:v>
                </c:pt>
                <c:pt idx="51469">
                  <c:v>25734.5</c:v>
                </c:pt>
                <c:pt idx="51470">
                  <c:v>25735</c:v>
                </c:pt>
                <c:pt idx="51471">
                  <c:v>25735.5</c:v>
                </c:pt>
                <c:pt idx="51472">
                  <c:v>25736</c:v>
                </c:pt>
                <c:pt idx="51473">
                  <c:v>25736.5</c:v>
                </c:pt>
                <c:pt idx="51474">
                  <c:v>25737</c:v>
                </c:pt>
                <c:pt idx="51475">
                  <c:v>25737.5</c:v>
                </c:pt>
                <c:pt idx="51476">
                  <c:v>25738</c:v>
                </c:pt>
                <c:pt idx="51477">
                  <c:v>25738.5</c:v>
                </c:pt>
                <c:pt idx="51478">
                  <c:v>25739</c:v>
                </c:pt>
                <c:pt idx="51479">
                  <c:v>25739.5</c:v>
                </c:pt>
                <c:pt idx="51480">
                  <c:v>25740</c:v>
                </c:pt>
                <c:pt idx="51481">
                  <c:v>25740.5</c:v>
                </c:pt>
                <c:pt idx="51482">
                  <c:v>25741</c:v>
                </c:pt>
                <c:pt idx="51483">
                  <c:v>25741.5</c:v>
                </c:pt>
                <c:pt idx="51484">
                  <c:v>25742</c:v>
                </c:pt>
                <c:pt idx="51485">
                  <c:v>25742.5</c:v>
                </c:pt>
                <c:pt idx="51486">
                  <c:v>25743</c:v>
                </c:pt>
                <c:pt idx="51487">
                  <c:v>25743.5</c:v>
                </c:pt>
                <c:pt idx="51488">
                  <c:v>25744</c:v>
                </c:pt>
                <c:pt idx="51489">
                  <c:v>25744.5</c:v>
                </c:pt>
                <c:pt idx="51490">
                  <c:v>25745</c:v>
                </c:pt>
                <c:pt idx="51491">
                  <c:v>25745.5</c:v>
                </c:pt>
                <c:pt idx="51492">
                  <c:v>25746</c:v>
                </c:pt>
                <c:pt idx="51493">
                  <c:v>25746.5</c:v>
                </c:pt>
                <c:pt idx="51494">
                  <c:v>25747</c:v>
                </c:pt>
                <c:pt idx="51495">
                  <c:v>25747.5</c:v>
                </c:pt>
                <c:pt idx="51496">
                  <c:v>25748</c:v>
                </c:pt>
                <c:pt idx="51497">
                  <c:v>25748.5</c:v>
                </c:pt>
                <c:pt idx="51498">
                  <c:v>25749</c:v>
                </c:pt>
                <c:pt idx="51499">
                  <c:v>25749.5</c:v>
                </c:pt>
                <c:pt idx="51500">
                  <c:v>25750</c:v>
                </c:pt>
                <c:pt idx="51501">
                  <c:v>25750.5</c:v>
                </c:pt>
                <c:pt idx="51502">
                  <c:v>25751</c:v>
                </c:pt>
                <c:pt idx="51503">
                  <c:v>25751.5</c:v>
                </c:pt>
                <c:pt idx="51504">
                  <c:v>25752</c:v>
                </c:pt>
                <c:pt idx="51505">
                  <c:v>25752.5</c:v>
                </c:pt>
                <c:pt idx="51506">
                  <c:v>25753</c:v>
                </c:pt>
                <c:pt idx="51507">
                  <c:v>25753.5</c:v>
                </c:pt>
                <c:pt idx="51508">
                  <c:v>25754</c:v>
                </c:pt>
                <c:pt idx="51509">
                  <c:v>25754.5</c:v>
                </c:pt>
                <c:pt idx="51510">
                  <c:v>25755</c:v>
                </c:pt>
                <c:pt idx="51511">
                  <c:v>25755.5</c:v>
                </c:pt>
                <c:pt idx="51512">
                  <c:v>25756</c:v>
                </c:pt>
                <c:pt idx="51513">
                  <c:v>25756.5</c:v>
                </c:pt>
                <c:pt idx="51514">
                  <c:v>25757</c:v>
                </c:pt>
                <c:pt idx="51515">
                  <c:v>25757.5</c:v>
                </c:pt>
                <c:pt idx="51516">
                  <c:v>25758</c:v>
                </c:pt>
                <c:pt idx="51517">
                  <c:v>25758.5</c:v>
                </c:pt>
                <c:pt idx="51518">
                  <c:v>25759</c:v>
                </c:pt>
                <c:pt idx="51519">
                  <c:v>25759.5</c:v>
                </c:pt>
                <c:pt idx="51520">
                  <c:v>25760</c:v>
                </c:pt>
                <c:pt idx="51521">
                  <c:v>25760.5</c:v>
                </c:pt>
                <c:pt idx="51522">
                  <c:v>25761</c:v>
                </c:pt>
                <c:pt idx="51523">
                  <c:v>25761.5</c:v>
                </c:pt>
                <c:pt idx="51524">
                  <c:v>25762</c:v>
                </c:pt>
                <c:pt idx="51525">
                  <c:v>25762.5</c:v>
                </c:pt>
                <c:pt idx="51526">
                  <c:v>25763</c:v>
                </c:pt>
                <c:pt idx="51527">
                  <c:v>25763.5</c:v>
                </c:pt>
                <c:pt idx="51528">
                  <c:v>25764</c:v>
                </c:pt>
                <c:pt idx="51529">
                  <c:v>25764.5</c:v>
                </c:pt>
                <c:pt idx="51530">
                  <c:v>25765</c:v>
                </c:pt>
                <c:pt idx="51531">
                  <c:v>25765.5</c:v>
                </c:pt>
                <c:pt idx="51532">
                  <c:v>25766</c:v>
                </c:pt>
                <c:pt idx="51533">
                  <c:v>25766.5</c:v>
                </c:pt>
                <c:pt idx="51534">
                  <c:v>25767</c:v>
                </c:pt>
                <c:pt idx="51535">
                  <c:v>25767.5</c:v>
                </c:pt>
                <c:pt idx="51536">
                  <c:v>25768</c:v>
                </c:pt>
                <c:pt idx="51537">
                  <c:v>25768.5</c:v>
                </c:pt>
                <c:pt idx="51538">
                  <c:v>25769</c:v>
                </c:pt>
                <c:pt idx="51539">
                  <c:v>25769.5</c:v>
                </c:pt>
                <c:pt idx="51540">
                  <c:v>25770</c:v>
                </c:pt>
                <c:pt idx="51541">
                  <c:v>25770.5</c:v>
                </c:pt>
                <c:pt idx="51542">
                  <c:v>25771</c:v>
                </c:pt>
                <c:pt idx="51543">
                  <c:v>25771.5</c:v>
                </c:pt>
                <c:pt idx="51544">
                  <c:v>25772</c:v>
                </c:pt>
                <c:pt idx="51545">
                  <c:v>25772.5</c:v>
                </c:pt>
                <c:pt idx="51546">
                  <c:v>25773</c:v>
                </c:pt>
                <c:pt idx="51547">
                  <c:v>25773.5</c:v>
                </c:pt>
                <c:pt idx="51548">
                  <c:v>25774</c:v>
                </c:pt>
                <c:pt idx="51549">
                  <c:v>25774.5</c:v>
                </c:pt>
                <c:pt idx="51550">
                  <c:v>25775</c:v>
                </c:pt>
                <c:pt idx="51551">
                  <c:v>25775.5</c:v>
                </c:pt>
                <c:pt idx="51552">
                  <c:v>25776</c:v>
                </c:pt>
                <c:pt idx="51553">
                  <c:v>25776.5</c:v>
                </c:pt>
                <c:pt idx="51554">
                  <c:v>25777</c:v>
                </c:pt>
                <c:pt idx="51555">
                  <c:v>25777.5</c:v>
                </c:pt>
                <c:pt idx="51556">
                  <c:v>25778</c:v>
                </c:pt>
                <c:pt idx="51557">
                  <c:v>25778.5</c:v>
                </c:pt>
                <c:pt idx="51558">
                  <c:v>25779</c:v>
                </c:pt>
                <c:pt idx="51559">
                  <c:v>25779.5</c:v>
                </c:pt>
                <c:pt idx="51560">
                  <c:v>25780</c:v>
                </c:pt>
                <c:pt idx="51561">
                  <c:v>25780.5</c:v>
                </c:pt>
                <c:pt idx="51562">
                  <c:v>25781</c:v>
                </c:pt>
                <c:pt idx="51563">
                  <c:v>25781.5</c:v>
                </c:pt>
                <c:pt idx="51564">
                  <c:v>25782</c:v>
                </c:pt>
                <c:pt idx="51565">
                  <c:v>25782.5</c:v>
                </c:pt>
                <c:pt idx="51566">
                  <c:v>25783</c:v>
                </c:pt>
                <c:pt idx="51567">
                  <c:v>25783.5</c:v>
                </c:pt>
                <c:pt idx="51568">
                  <c:v>25784</c:v>
                </c:pt>
                <c:pt idx="51569">
                  <c:v>25784.5</c:v>
                </c:pt>
                <c:pt idx="51570">
                  <c:v>25785</c:v>
                </c:pt>
                <c:pt idx="51571">
                  <c:v>25785.5</c:v>
                </c:pt>
                <c:pt idx="51572">
                  <c:v>25786</c:v>
                </c:pt>
                <c:pt idx="51573">
                  <c:v>25786.5</c:v>
                </c:pt>
                <c:pt idx="51574">
                  <c:v>25787</c:v>
                </c:pt>
                <c:pt idx="51575">
                  <c:v>25787.5</c:v>
                </c:pt>
                <c:pt idx="51576">
                  <c:v>25788</c:v>
                </c:pt>
                <c:pt idx="51577">
                  <c:v>25788.5</c:v>
                </c:pt>
                <c:pt idx="51578">
                  <c:v>25789</c:v>
                </c:pt>
                <c:pt idx="51579">
                  <c:v>25789.5</c:v>
                </c:pt>
                <c:pt idx="51580">
                  <c:v>25790</c:v>
                </c:pt>
                <c:pt idx="51581">
                  <c:v>25790.5</c:v>
                </c:pt>
                <c:pt idx="51582">
                  <c:v>25791</c:v>
                </c:pt>
                <c:pt idx="51583">
                  <c:v>25791.5</c:v>
                </c:pt>
                <c:pt idx="51584">
                  <c:v>25792</c:v>
                </c:pt>
                <c:pt idx="51585">
                  <c:v>25792.5</c:v>
                </c:pt>
                <c:pt idx="51586">
                  <c:v>25793</c:v>
                </c:pt>
                <c:pt idx="51587">
                  <c:v>25793.5</c:v>
                </c:pt>
                <c:pt idx="51588">
                  <c:v>25794</c:v>
                </c:pt>
                <c:pt idx="51589">
                  <c:v>25794.5</c:v>
                </c:pt>
                <c:pt idx="51590">
                  <c:v>25795</c:v>
                </c:pt>
                <c:pt idx="51591">
                  <c:v>25795.5</c:v>
                </c:pt>
                <c:pt idx="51592">
                  <c:v>25796</c:v>
                </c:pt>
                <c:pt idx="51593">
                  <c:v>25796.5</c:v>
                </c:pt>
                <c:pt idx="51594">
                  <c:v>25797</c:v>
                </c:pt>
                <c:pt idx="51595">
                  <c:v>25797.5</c:v>
                </c:pt>
                <c:pt idx="51596">
                  <c:v>25798</c:v>
                </c:pt>
                <c:pt idx="51597">
                  <c:v>25798.5</c:v>
                </c:pt>
                <c:pt idx="51598">
                  <c:v>25799</c:v>
                </c:pt>
                <c:pt idx="51599">
                  <c:v>25799.5</c:v>
                </c:pt>
                <c:pt idx="51600">
                  <c:v>25800</c:v>
                </c:pt>
                <c:pt idx="51601">
                  <c:v>25800.5</c:v>
                </c:pt>
                <c:pt idx="51602">
                  <c:v>25801</c:v>
                </c:pt>
                <c:pt idx="51603">
                  <c:v>25801.5</c:v>
                </c:pt>
                <c:pt idx="51604">
                  <c:v>25802</c:v>
                </c:pt>
                <c:pt idx="51605">
                  <c:v>25802.5</c:v>
                </c:pt>
                <c:pt idx="51606">
                  <c:v>25803</c:v>
                </c:pt>
                <c:pt idx="51607">
                  <c:v>25803.5</c:v>
                </c:pt>
                <c:pt idx="51608">
                  <c:v>25804</c:v>
                </c:pt>
                <c:pt idx="51609">
                  <c:v>25804.5</c:v>
                </c:pt>
                <c:pt idx="51610">
                  <c:v>25805</c:v>
                </c:pt>
                <c:pt idx="51611">
                  <c:v>25805.5</c:v>
                </c:pt>
                <c:pt idx="51612">
                  <c:v>25806</c:v>
                </c:pt>
                <c:pt idx="51613">
                  <c:v>25806.5</c:v>
                </c:pt>
                <c:pt idx="51614">
                  <c:v>25807</c:v>
                </c:pt>
                <c:pt idx="51615">
                  <c:v>25807.5</c:v>
                </c:pt>
                <c:pt idx="51616">
                  <c:v>25808</c:v>
                </c:pt>
                <c:pt idx="51617">
                  <c:v>25808.5</c:v>
                </c:pt>
                <c:pt idx="51618">
                  <c:v>25809</c:v>
                </c:pt>
                <c:pt idx="51619">
                  <c:v>25809.5</c:v>
                </c:pt>
                <c:pt idx="51620">
                  <c:v>25810</c:v>
                </c:pt>
                <c:pt idx="51621">
                  <c:v>25810.5</c:v>
                </c:pt>
                <c:pt idx="51622">
                  <c:v>25811</c:v>
                </c:pt>
                <c:pt idx="51623">
                  <c:v>25811.5</c:v>
                </c:pt>
                <c:pt idx="51624">
                  <c:v>25812</c:v>
                </c:pt>
                <c:pt idx="51625">
                  <c:v>25812.5</c:v>
                </c:pt>
                <c:pt idx="51626">
                  <c:v>25813</c:v>
                </c:pt>
                <c:pt idx="51627">
                  <c:v>25813.5</c:v>
                </c:pt>
                <c:pt idx="51628">
                  <c:v>25814</c:v>
                </c:pt>
                <c:pt idx="51629">
                  <c:v>25814.5</c:v>
                </c:pt>
                <c:pt idx="51630">
                  <c:v>25815</c:v>
                </c:pt>
                <c:pt idx="51631">
                  <c:v>25815.5</c:v>
                </c:pt>
                <c:pt idx="51632">
                  <c:v>25816</c:v>
                </c:pt>
                <c:pt idx="51633">
                  <c:v>25816.5</c:v>
                </c:pt>
                <c:pt idx="51634">
                  <c:v>25817</c:v>
                </c:pt>
                <c:pt idx="51635">
                  <c:v>25817.5</c:v>
                </c:pt>
                <c:pt idx="51636">
                  <c:v>25818</c:v>
                </c:pt>
                <c:pt idx="51637">
                  <c:v>25818.5</c:v>
                </c:pt>
                <c:pt idx="51638">
                  <c:v>25819</c:v>
                </c:pt>
                <c:pt idx="51639">
                  <c:v>25819.5</c:v>
                </c:pt>
                <c:pt idx="51640">
                  <c:v>25820</c:v>
                </c:pt>
                <c:pt idx="51641">
                  <c:v>25820.5</c:v>
                </c:pt>
                <c:pt idx="51642">
                  <c:v>25821</c:v>
                </c:pt>
                <c:pt idx="51643">
                  <c:v>25821.5</c:v>
                </c:pt>
                <c:pt idx="51644">
                  <c:v>25822</c:v>
                </c:pt>
                <c:pt idx="51645">
                  <c:v>25822.5</c:v>
                </c:pt>
                <c:pt idx="51646">
                  <c:v>25823</c:v>
                </c:pt>
                <c:pt idx="51647">
                  <c:v>25823.5</c:v>
                </c:pt>
                <c:pt idx="51648">
                  <c:v>25824</c:v>
                </c:pt>
                <c:pt idx="51649">
                  <c:v>25824.5</c:v>
                </c:pt>
                <c:pt idx="51650">
                  <c:v>25825</c:v>
                </c:pt>
                <c:pt idx="51651">
                  <c:v>25825.5</c:v>
                </c:pt>
                <c:pt idx="51652">
                  <c:v>25826</c:v>
                </c:pt>
                <c:pt idx="51653">
                  <c:v>25826.5</c:v>
                </c:pt>
                <c:pt idx="51654">
                  <c:v>25827</c:v>
                </c:pt>
                <c:pt idx="51655">
                  <c:v>25827.5</c:v>
                </c:pt>
                <c:pt idx="51656">
                  <c:v>25828</c:v>
                </c:pt>
                <c:pt idx="51657">
                  <c:v>25828.5</c:v>
                </c:pt>
                <c:pt idx="51658">
                  <c:v>25829</c:v>
                </c:pt>
                <c:pt idx="51659">
                  <c:v>25829.5</c:v>
                </c:pt>
                <c:pt idx="51660">
                  <c:v>25830</c:v>
                </c:pt>
                <c:pt idx="51661">
                  <c:v>25830.5</c:v>
                </c:pt>
                <c:pt idx="51662">
                  <c:v>25831</c:v>
                </c:pt>
                <c:pt idx="51663">
                  <c:v>25831.5</c:v>
                </c:pt>
                <c:pt idx="51664">
                  <c:v>25832</c:v>
                </c:pt>
                <c:pt idx="51665">
                  <c:v>25832.5</c:v>
                </c:pt>
                <c:pt idx="51666">
                  <c:v>25833</c:v>
                </c:pt>
                <c:pt idx="51667">
                  <c:v>25833.5</c:v>
                </c:pt>
                <c:pt idx="51668">
                  <c:v>25834</c:v>
                </c:pt>
                <c:pt idx="51669">
                  <c:v>25834.5</c:v>
                </c:pt>
                <c:pt idx="51670">
                  <c:v>25835</c:v>
                </c:pt>
                <c:pt idx="51671">
                  <c:v>25835.5</c:v>
                </c:pt>
                <c:pt idx="51672">
                  <c:v>25836</c:v>
                </c:pt>
                <c:pt idx="51673">
                  <c:v>25836.5</c:v>
                </c:pt>
                <c:pt idx="51674">
                  <c:v>25837</c:v>
                </c:pt>
                <c:pt idx="51675">
                  <c:v>25837.5</c:v>
                </c:pt>
                <c:pt idx="51676">
                  <c:v>25838</c:v>
                </c:pt>
                <c:pt idx="51677">
                  <c:v>25838.5</c:v>
                </c:pt>
                <c:pt idx="51678">
                  <c:v>25839</c:v>
                </c:pt>
                <c:pt idx="51679">
                  <c:v>25839.5</c:v>
                </c:pt>
                <c:pt idx="51680">
                  <c:v>25840</c:v>
                </c:pt>
                <c:pt idx="51681">
                  <c:v>25840.5</c:v>
                </c:pt>
                <c:pt idx="51682">
                  <c:v>25841</c:v>
                </c:pt>
                <c:pt idx="51683">
                  <c:v>25841.5</c:v>
                </c:pt>
                <c:pt idx="51684">
                  <c:v>25842</c:v>
                </c:pt>
                <c:pt idx="51685">
                  <c:v>25842.5</c:v>
                </c:pt>
                <c:pt idx="51686">
                  <c:v>25843</c:v>
                </c:pt>
                <c:pt idx="51687">
                  <c:v>25843.5</c:v>
                </c:pt>
                <c:pt idx="51688">
                  <c:v>25844</c:v>
                </c:pt>
                <c:pt idx="51689">
                  <c:v>25844.5</c:v>
                </c:pt>
                <c:pt idx="51690">
                  <c:v>25845</c:v>
                </c:pt>
                <c:pt idx="51691">
                  <c:v>25845.5</c:v>
                </c:pt>
                <c:pt idx="51692">
                  <c:v>25846</c:v>
                </c:pt>
                <c:pt idx="51693">
                  <c:v>25846.5</c:v>
                </c:pt>
                <c:pt idx="51694">
                  <c:v>25847</c:v>
                </c:pt>
                <c:pt idx="51695">
                  <c:v>25847.5</c:v>
                </c:pt>
                <c:pt idx="51696">
                  <c:v>25848</c:v>
                </c:pt>
                <c:pt idx="51697">
                  <c:v>25848.5</c:v>
                </c:pt>
                <c:pt idx="51698">
                  <c:v>25849</c:v>
                </c:pt>
                <c:pt idx="51699">
                  <c:v>25849.5</c:v>
                </c:pt>
                <c:pt idx="51700">
                  <c:v>25850</c:v>
                </c:pt>
                <c:pt idx="51701">
                  <c:v>25850.5</c:v>
                </c:pt>
                <c:pt idx="51702">
                  <c:v>25851</c:v>
                </c:pt>
                <c:pt idx="51703">
                  <c:v>25851.5</c:v>
                </c:pt>
                <c:pt idx="51704">
                  <c:v>25852</c:v>
                </c:pt>
                <c:pt idx="51705">
                  <c:v>25852.5</c:v>
                </c:pt>
                <c:pt idx="51706">
                  <c:v>25853</c:v>
                </c:pt>
                <c:pt idx="51707">
                  <c:v>25853.5</c:v>
                </c:pt>
                <c:pt idx="51708">
                  <c:v>25854</c:v>
                </c:pt>
                <c:pt idx="51709">
                  <c:v>25854.5</c:v>
                </c:pt>
                <c:pt idx="51710">
                  <c:v>25855</c:v>
                </c:pt>
                <c:pt idx="51711">
                  <c:v>25855.5</c:v>
                </c:pt>
                <c:pt idx="51712">
                  <c:v>25856</c:v>
                </c:pt>
                <c:pt idx="51713">
                  <c:v>25856.5</c:v>
                </c:pt>
                <c:pt idx="51714">
                  <c:v>25857</c:v>
                </c:pt>
                <c:pt idx="51715">
                  <c:v>25857.5</c:v>
                </c:pt>
                <c:pt idx="51716">
                  <c:v>25858</c:v>
                </c:pt>
                <c:pt idx="51717">
                  <c:v>25858.5</c:v>
                </c:pt>
                <c:pt idx="51718">
                  <c:v>25859</c:v>
                </c:pt>
                <c:pt idx="51719">
                  <c:v>25859.5</c:v>
                </c:pt>
                <c:pt idx="51720">
                  <c:v>25860</c:v>
                </c:pt>
                <c:pt idx="51721">
                  <c:v>25860.5</c:v>
                </c:pt>
                <c:pt idx="51722">
                  <c:v>25861</c:v>
                </c:pt>
                <c:pt idx="51723">
                  <c:v>25861.5</c:v>
                </c:pt>
                <c:pt idx="51724">
                  <c:v>25862</c:v>
                </c:pt>
                <c:pt idx="51725">
                  <c:v>25862.5</c:v>
                </c:pt>
                <c:pt idx="51726">
                  <c:v>25863</c:v>
                </c:pt>
                <c:pt idx="51727">
                  <c:v>25863.5</c:v>
                </c:pt>
                <c:pt idx="51728">
                  <c:v>25864</c:v>
                </c:pt>
                <c:pt idx="51729">
                  <c:v>25864.5</c:v>
                </c:pt>
                <c:pt idx="51730">
                  <c:v>25865</c:v>
                </c:pt>
                <c:pt idx="51731">
                  <c:v>25865.5</c:v>
                </c:pt>
                <c:pt idx="51732">
                  <c:v>25866</c:v>
                </c:pt>
                <c:pt idx="51733">
                  <c:v>25866.5</c:v>
                </c:pt>
                <c:pt idx="51734">
                  <c:v>25867</c:v>
                </c:pt>
                <c:pt idx="51735">
                  <c:v>25867.5</c:v>
                </c:pt>
                <c:pt idx="51736">
                  <c:v>25868</c:v>
                </c:pt>
                <c:pt idx="51737">
                  <c:v>25868.5</c:v>
                </c:pt>
                <c:pt idx="51738">
                  <c:v>25869</c:v>
                </c:pt>
                <c:pt idx="51739">
                  <c:v>25869.5</c:v>
                </c:pt>
                <c:pt idx="51740">
                  <c:v>25870</c:v>
                </c:pt>
                <c:pt idx="51741">
                  <c:v>25870.5</c:v>
                </c:pt>
                <c:pt idx="51742">
                  <c:v>25871</c:v>
                </c:pt>
                <c:pt idx="51743">
                  <c:v>25871.5</c:v>
                </c:pt>
                <c:pt idx="51744">
                  <c:v>25872</c:v>
                </c:pt>
                <c:pt idx="51745">
                  <c:v>25872.5</c:v>
                </c:pt>
                <c:pt idx="51746">
                  <c:v>25873</c:v>
                </c:pt>
                <c:pt idx="51747">
                  <c:v>25873.5</c:v>
                </c:pt>
                <c:pt idx="51748">
                  <c:v>25874</c:v>
                </c:pt>
                <c:pt idx="51749">
                  <c:v>25874.5</c:v>
                </c:pt>
                <c:pt idx="51750">
                  <c:v>25875</c:v>
                </c:pt>
                <c:pt idx="51751">
                  <c:v>25875.5</c:v>
                </c:pt>
                <c:pt idx="51752">
                  <c:v>25876</c:v>
                </c:pt>
                <c:pt idx="51753">
                  <c:v>25876.5</c:v>
                </c:pt>
                <c:pt idx="51754">
                  <c:v>25877</c:v>
                </c:pt>
                <c:pt idx="51755">
                  <c:v>25877.5</c:v>
                </c:pt>
                <c:pt idx="51756">
                  <c:v>25878</c:v>
                </c:pt>
                <c:pt idx="51757">
                  <c:v>25878.5</c:v>
                </c:pt>
                <c:pt idx="51758">
                  <c:v>25879</c:v>
                </c:pt>
                <c:pt idx="51759">
                  <c:v>25879.5</c:v>
                </c:pt>
                <c:pt idx="51760">
                  <c:v>25880</c:v>
                </c:pt>
                <c:pt idx="51761">
                  <c:v>25880.5</c:v>
                </c:pt>
                <c:pt idx="51762">
                  <c:v>25881</c:v>
                </c:pt>
                <c:pt idx="51763">
                  <c:v>25881.5</c:v>
                </c:pt>
                <c:pt idx="51764">
                  <c:v>25882</c:v>
                </c:pt>
                <c:pt idx="51765">
                  <c:v>25882.5</c:v>
                </c:pt>
                <c:pt idx="51766">
                  <c:v>25883</c:v>
                </c:pt>
                <c:pt idx="51767">
                  <c:v>25883.5</c:v>
                </c:pt>
                <c:pt idx="51768">
                  <c:v>25884</c:v>
                </c:pt>
                <c:pt idx="51769">
                  <c:v>25884.5</c:v>
                </c:pt>
                <c:pt idx="51770">
                  <c:v>25885</c:v>
                </c:pt>
                <c:pt idx="51771">
                  <c:v>25885.5</c:v>
                </c:pt>
                <c:pt idx="51772">
                  <c:v>25886</c:v>
                </c:pt>
                <c:pt idx="51773">
                  <c:v>25886.5</c:v>
                </c:pt>
                <c:pt idx="51774">
                  <c:v>25887</c:v>
                </c:pt>
                <c:pt idx="51775">
                  <c:v>25887.5</c:v>
                </c:pt>
                <c:pt idx="51776">
                  <c:v>25888</c:v>
                </c:pt>
                <c:pt idx="51777">
                  <c:v>25888.5</c:v>
                </c:pt>
                <c:pt idx="51778">
                  <c:v>25889</c:v>
                </c:pt>
                <c:pt idx="51779">
                  <c:v>25889.5</c:v>
                </c:pt>
                <c:pt idx="51780">
                  <c:v>25890</c:v>
                </c:pt>
                <c:pt idx="51781">
                  <c:v>25890.5</c:v>
                </c:pt>
                <c:pt idx="51782">
                  <c:v>25891</c:v>
                </c:pt>
                <c:pt idx="51783">
                  <c:v>25891.5</c:v>
                </c:pt>
                <c:pt idx="51784">
                  <c:v>25892</c:v>
                </c:pt>
                <c:pt idx="51785">
                  <c:v>25892.5</c:v>
                </c:pt>
                <c:pt idx="51786">
                  <c:v>25893</c:v>
                </c:pt>
                <c:pt idx="51787">
                  <c:v>25893.5</c:v>
                </c:pt>
                <c:pt idx="51788">
                  <c:v>25894</c:v>
                </c:pt>
                <c:pt idx="51789">
                  <c:v>25894.5</c:v>
                </c:pt>
                <c:pt idx="51790">
                  <c:v>25895</c:v>
                </c:pt>
                <c:pt idx="51791">
                  <c:v>25895.5</c:v>
                </c:pt>
                <c:pt idx="51792">
                  <c:v>25896</c:v>
                </c:pt>
                <c:pt idx="51793">
                  <c:v>25896.5</c:v>
                </c:pt>
                <c:pt idx="51794">
                  <c:v>25897</c:v>
                </c:pt>
                <c:pt idx="51795">
                  <c:v>25897.5</c:v>
                </c:pt>
                <c:pt idx="51796">
                  <c:v>25898</c:v>
                </c:pt>
                <c:pt idx="51797">
                  <c:v>25898.5</c:v>
                </c:pt>
                <c:pt idx="51798">
                  <c:v>25899</c:v>
                </c:pt>
                <c:pt idx="51799">
                  <c:v>25899.5</c:v>
                </c:pt>
                <c:pt idx="51800">
                  <c:v>25900</c:v>
                </c:pt>
                <c:pt idx="51801">
                  <c:v>25900.5</c:v>
                </c:pt>
                <c:pt idx="51802">
                  <c:v>25901</c:v>
                </c:pt>
                <c:pt idx="51803">
                  <c:v>25901.5</c:v>
                </c:pt>
                <c:pt idx="51804">
                  <c:v>25902</c:v>
                </c:pt>
                <c:pt idx="51805">
                  <c:v>25902.5</c:v>
                </c:pt>
                <c:pt idx="51806">
                  <c:v>25903</c:v>
                </c:pt>
                <c:pt idx="51807">
                  <c:v>25903.5</c:v>
                </c:pt>
                <c:pt idx="51808">
                  <c:v>25904</c:v>
                </c:pt>
                <c:pt idx="51809">
                  <c:v>25904.5</c:v>
                </c:pt>
                <c:pt idx="51810">
                  <c:v>25905</c:v>
                </c:pt>
                <c:pt idx="51811">
                  <c:v>25905.5</c:v>
                </c:pt>
                <c:pt idx="51812">
                  <c:v>25906</c:v>
                </c:pt>
                <c:pt idx="51813">
                  <c:v>25906.5</c:v>
                </c:pt>
                <c:pt idx="51814">
                  <c:v>25907</c:v>
                </c:pt>
                <c:pt idx="51815">
                  <c:v>25907.5</c:v>
                </c:pt>
                <c:pt idx="51816">
                  <c:v>25908</c:v>
                </c:pt>
                <c:pt idx="51817">
                  <c:v>25908.5</c:v>
                </c:pt>
                <c:pt idx="51818">
                  <c:v>25909</c:v>
                </c:pt>
                <c:pt idx="51819">
                  <c:v>25909.5</c:v>
                </c:pt>
                <c:pt idx="51820">
                  <c:v>25910</c:v>
                </c:pt>
                <c:pt idx="51821">
                  <c:v>25910.5</c:v>
                </c:pt>
                <c:pt idx="51822">
                  <c:v>25911</c:v>
                </c:pt>
                <c:pt idx="51823">
                  <c:v>25911.5</c:v>
                </c:pt>
                <c:pt idx="51824">
                  <c:v>25912</c:v>
                </c:pt>
                <c:pt idx="51825">
                  <c:v>25912.5</c:v>
                </c:pt>
                <c:pt idx="51826">
                  <c:v>25913</c:v>
                </c:pt>
                <c:pt idx="51827">
                  <c:v>25913.5</c:v>
                </c:pt>
                <c:pt idx="51828">
                  <c:v>25914</c:v>
                </c:pt>
                <c:pt idx="51829">
                  <c:v>25914.5</c:v>
                </c:pt>
                <c:pt idx="51830">
                  <c:v>25915</c:v>
                </c:pt>
                <c:pt idx="51831">
                  <c:v>25915.5</c:v>
                </c:pt>
                <c:pt idx="51832">
                  <c:v>25916</c:v>
                </c:pt>
                <c:pt idx="51833">
                  <c:v>25916.5</c:v>
                </c:pt>
                <c:pt idx="51834">
                  <c:v>25917</c:v>
                </c:pt>
                <c:pt idx="51835">
                  <c:v>25917.5</c:v>
                </c:pt>
                <c:pt idx="51836">
                  <c:v>25918</c:v>
                </c:pt>
                <c:pt idx="51837">
                  <c:v>25918.5</c:v>
                </c:pt>
                <c:pt idx="51838">
                  <c:v>25919</c:v>
                </c:pt>
                <c:pt idx="51839">
                  <c:v>25919.5</c:v>
                </c:pt>
                <c:pt idx="51840">
                  <c:v>25920</c:v>
                </c:pt>
                <c:pt idx="51841">
                  <c:v>25920.5</c:v>
                </c:pt>
                <c:pt idx="51842">
                  <c:v>25921</c:v>
                </c:pt>
                <c:pt idx="51843">
                  <c:v>25921.5</c:v>
                </c:pt>
                <c:pt idx="51844">
                  <c:v>25922</c:v>
                </c:pt>
                <c:pt idx="51845">
                  <c:v>25922.5</c:v>
                </c:pt>
                <c:pt idx="51846">
                  <c:v>25923</c:v>
                </c:pt>
                <c:pt idx="51847">
                  <c:v>25923.5</c:v>
                </c:pt>
                <c:pt idx="51848">
                  <c:v>25924</c:v>
                </c:pt>
                <c:pt idx="51849">
                  <c:v>25924.5</c:v>
                </c:pt>
                <c:pt idx="51850">
                  <c:v>25925</c:v>
                </c:pt>
                <c:pt idx="51851">
                  <c:v>25925.5</c:v>
                </c:pt>
                <c:pt idx="51852">
                  <c:v>25926</c:v>
                </c:pt>
                <c:pt idx="51853">
                  <c:v>25926.5</c:v>
                </c:pt>
                <c:pt idx="51854">
                  <c:v>25927</c:v>
                </c:pt>
                <c:pt idx="51855">
                  <c:v>25927.5</c:v>
                </c:pt>
                <c:pt idx="51856">
                  <c:v>25928</c:v>
                </c:pt>
                <c:pt idx="51857">
                  <c:v>25928.5</c:v>
                </c:pt>
                <c:pt idx="51858">
                  <c:v>25929</c:v>
                </c:pt>
                <c:pt idx="51859">
                  <c:v>25929.5</c:v>
                </c:pt>
                <c:pt idx="51860">
                  <c:v>25930</c:v>
                </c:pt>
                <c:pt idx="51861">
                  <c:v>25930.5</c:v>
                </c:pt>
                <c:pt idx="51862">
                  <c:v>25931</c:v>
                </c:pt>
                <c:pt idx="51863">
                  <c:v>25931.5</c:v>
                </c:pt>
                <c:pt idx="51864">
                  <c:v>25932</c:v>
                </c:pt>
                <c:pt idx="51865">
                  <c:v>25932.5</c:v>
                </c:pt>
                <c:pt idx="51866">
                  <c:v>25933</c:v>
                </c:pt>
                <c:pt idx="51867">
                  <c:v>25933.5</c:v>
                </c:pt>
                <c:pt idx="51868">
                  <c:v>25934</c:v>
                </c:pt>
                <c:pt idx="51869">
                  <c:v>25934.5</c:v>
                </c:pt>
                <c:pt idx="51870">
                  <c:v>25935</c:v>
                </c:pt>
                <c:pt idx="51871">
                  <c:v>25935.5</c:v>
                </c:pt>
                <c:pt idx="51872">
                  <c:v>25936</c:v>
                </c:pt>
                <c:pt idx="51873">
                  <c:v>25936.5</c:v>
                </c:pt>
                <c:pt idx="51874">
                  <c:v>25937</c:v>
                </c:pt>
                <c:pt idx="51875">
                  <c:v>25937.5</c:v>
                </c:pt>
                <c:pt idx="51876">
                  <c:v>25938</c:v>
                </c:pt>
                <c:pt idx="51877">
                  <c:v>25938.5</c:v>
                </c:pt>
                <c:pt idx="51878">
                  <c:v>25939</c:v>
                </c:pt>
                <c:pt idx="51879">
                  <c:v>25939.5</c:v>
                </c:pt>
                <c:pt idx="51880">
                  <c:v>25940</c:v>
                </c:pt>
                <c:pt idx="51881">
                  <c:v>25940.5</c:v>
                </c:pt>
                <c:pt idx="51882">
                  <c:v>25941</c:v>
                </c:pt>
                <c:pt idx="51883">
                  <c:v>25941.5</c:v>
                </c:pt>
                <c:pt idx="51884">
                  <c:v>25942</c:v>
                </c:pt>
                <c:pt idx="51885">
                  <c:v>25942.5</c:v>
                </c:pt>
                <c:pt idx="51886">
                  <c:v>25943</c:v>
                </c:pt>
                <c:pt idx="51887">
                  <c:v>25943.5</c:v>
                </c:pt>
                <c:pt idx="51888">
                  <c:v>25944</c:v>
                </c:pt>
                <c:pt idx="51889">
                  <c:v>25944.5</c:v>
                </c:pt>
                <c:pt idx="51890">
                  <c:v>25945</c:v>
                </c:pt>
                <c:pt idx="51891">
                  <c:v>25945.5</c:v>
                </c:pt>
                <c:pt idx="51892">
                  <c:v>25946</c:v>
                </c:pt>
                <c:pt idx="51893">
                  <c:v>25946.5</c:v>
                </c:pt>
                <c:pt idx="51894">
                  <c:v>25947</c:v>
                </c:pt>
                <c:pt idx="51895">
                  <c:v>25947.5</c:v>
                </c:pt>
                <c:pt idx="51896">
                  <c:v>25948</c:v>
                </c:pt>
                <c:pt idx="51897">
                  <c:v>25948.5</c:v>
                </c:pt>
                <c:pt idx="51898">
                  <c:v>25949</c:v>
                </c:pt>
                <c:pt idx="51899">
                  <c:v>25949.5</c:v>
                </c:pt>
                <c:pt idx="51900">
                  <c:v>25950</c:v>
                </c:pt>
                <c:pt idx="51901">
                  <c:v>25950.5</c:v>
                </c:pt>
                <c:pt idx="51902">
                  <c:v>25951</c:v>
                </c:pt>
                <c:pt idx="51903">
                  <c:v>25951.5</c:v>
                </c:pt>
                <c:pt idx="51904">
                  <c:v>25952</c:v>
                </c:pt>
                <c:pt idx="51905">
                  <c:v>25952.5</c:v>
                </c:pt>
                <c:pt idx="51906">
                  <c:v>25953</c:v>
                </c:pt>
                <c:pt idx="51907">
                  <c:v>25953.5</c:v>
                </c:pt>
                <c:pt idx="51908">
                  <c:v>25954</c:v>
                </c:pt>
                <c:pt idx="51909">
                  <c:v>25954.5</c:v>
                </c:pt>
                <c:pt idx="51910">
                  <c:v>25955</c:v>
                </c:pt>
                <c:pt idx="51911">
                  <c:v>25955.5</c:v>
                </c:pt>
                <c:pt idx="51912">
                  <c:v>25956</c:v>
                </c:pt>
                <c:pt idx="51913">
                  <c:v>25956.5</c:v>
                </c:pt>
                <c:pt idx="51914">
                  <c:v>25957</c:v>
                </c:pt>
                <c:pt idx="51915">
                  <c:v>25957.5</c:v>
                </c:pt>
                <c:pt idx="51916">
                  <c:v>25958</c:v>
                </c:pt>
                <c:pt idx="51917">
                  <c:v>25958.5</c:v>
                </c:pt>
                <c:pt idx="51918">
                  <c:v>25959</c:v>
                </c:pt>
                <c:pt idx="51919">
                  <c:v>25959.5</c:v>
                </c:pt>
                <c:pt idx="51920">
                  <c:v>25960</c:v>
                </c:pt>
                <c:pt idx="51921">
                  <c:v>25960.5</c:v>
                </c:pt>
                <c:pt idx="51922">
                  <c:v>25961</c:v>
                </c:pt>
                <c:pt idx="51923">
                  <c:v>25961.5</c:v>
                </c:pt>
                <c:pt idx="51924">
                  <c:v>25962</c:v>
                </c:pt>
                <c:pt idx="51925">
                  <c:v>25962.5</c:v>
                </c:pt>
                <c:pt idx="51926">
                  <c:v>25963</c:v>
                </c:pt>
                <c:pt idx="51927">
                  <c:v>25963.5</c:v>
                </c:pt>
                <c:pt idx="51928">
                  <c:v>25964</c:v>
                </c:pt>
                <c:pt idx="51929">
                  <c:v>25964.5</c:v>
                </c:pt>
                <c:pt idx="51930">
                  <c:v>25965</c:v>
                </c:pt>
                <c:pt idx="51931">
                  <c:v>25965.5</c:v>
                </c:pt>
                <c:pt idx="51932">
                  <c:v>25966</c:v>
                </c:pt>
                <c:pt idx="51933">
                  <c:v>25966.5</c:v>
                </c:pt>
                <c:pt idx="51934">
                  <c:v>25967</c:v>
                </c:pt>
                <c:pt idx="51935">
                  <c:v>25967.5</c:v>
                </c:pt>
                <c:pt idx="51936">
                  <c:v>25968</c:v>
                </c:pt>
                <c:pt idx="51937">
                  <c:v>25968.5</c:v>
                </c:pt>
                <c:pt idx="51938">
                  <c:v>25969</c:v>
                </c:pt>
                <c:pt idx="51939">
                  <c:v>25969.5</c:v>
                </c:pt>
                <c:pt idx="51940">
                  <c:v>25970</c:v>
                </c:pt>
                <c:pt idx="51941">
                  <c:v>25970.5</c:v>
                </c:pt>
                <c:pt idx="51942">
                  <c:v>25971</c:v>
                </c:pt>
                <c:pt idx="51943">
                  <c:v>25971.5</c:v>
                </c:pt>
                <c:pt idx="51944">
                  <c:v>25972</c:v>
                </c:pt>
                <c:pt idx="51945">
                  <c:v>25972.5</c:v>
                </c:pt>
                <c:pt idx="51946">
                  <c:v>25973</c:v>
                </c:pt>
                <c:pt idx="51947">
                  <c:v>25973.5</c:v>
                </c:pt>
                <c:pt idx="51948">
                  <c:v>25974</c:v>
                </c:pt>
                <c:pt idx="51949">
                  <c:v>25974.5</c:v>
                </c:pt>
                <c:pt idx="51950">
                  <c:v>25975</c:v>
                </c:pt>
                <c:pt idx="51951">
                  <c:v>25975.5</c:v>
                </c:pt>
                <c:pt idx="51952">
                  <c:v>25976</c:v>
                </c:pt>
                <c:pt idx="51953">
                  <c:v>25976.5</c:v>
                </c:pt>
                <c:pt idx="51954">
                  <c:v>25977</c:v>
                </c:pt>
                <c:pt idx="51955">
                  <c:v>25977.5</c:v>
                </c:pt>
                <c:pt idx="51956">
                  <c:v>25978</c:v>
                </c:pt>
                <c:pt idx="51957">
                  <c:v>25978.5</c:v>
                </c:pt>
                <c:pt idx="51958">
                  <c:v>25979</c:v>
                </c:pt>
                <c:pt idx="51959">
                  <c:v>25979.5</c:v>
                </c:pt>
                <c:pt idx="51960">
                  <c:v>25980</c:v>
                </c:pt>
                <c:pt idx="51961">
                  <c:v>25980.5</c:v>
                </c:pt>
                <c:pt idx="51962">
                  <c:v>25981</c:v>
                </c:pt>
                <c:pt idx="51963">
                  <c:v>25981.5</c:v>
                </c:pt>
                <c:pt idx="51964">
                  <c:v>25982</c:v>
                </c:pt>
                <c:pt idx="51965">
                  <c:v>25982.5</c:v>
                </c:pt>
                <c:pt idx="51966">
                  <c:v>25983</c:v>
                </c:pt>
                <c:pt idx="51967">
                  <c:v>25983.5</c:v>
                </c:pt>
                <c:pt idx="51968">
                  <c:v>25984</c:v>
                </c:pt>
                <c:pt idx="51969">
                  <c:v>25984.5</c:v>
                </c:pt>
                <c:pt idx="51970">
                  <c:v>25985</c:v>
                </c:pt>
                <c:pt idx="51971">
                  <c:v>25985.5</c:v>
                </c:pt>
                <c:pt idx="51972">
                  <c:v>25986</c:v>
                </c:pt>
                <c:pt idx="51973">
                  <c:v>25986.5</c:v>
                </c:pt>
                <c:pt idx="51974">
                  <c:v>25987</c:v>
                </c:pt>
                <c:pt idx="51975">
                  <c:v>25987.5</c:v>
                </c:pt>
                <c:pt idx="51976">
                  <c:v>25988</c:v>
                </c:pt>
                <c:pt idx="51977">
                  <c:v>25988.5</c:v>
                </c:pt>
                <c:pt idx="51978">
                  <c:v>25989</c:v>
                </c:pt>
                <c:pt idx="51979">
                  <c:v>25989.5</c:v>
                </c:pt>
                <c:pt idx="51980">
                  <c:v>25990</c:v>
                </c:pt>
                <c:pt idx="51981">
                  <c:v>25990.5</c:v>
                </c:pt>
                <c:pt idx="51982">
                  <c:v>25991</c:v>
                </c:pt>
                <c:pt idx="51983">
                  <c:v>25991.5</c:v>
                </c:pt>
                <c:pt idx="51984">
                  <c:v>25992</c:v>
                </c:pt>
                <c:pt idx="51985">
                  <c:v>25992.5</c:v>
                </c:pt>
                <c:pt idx="51986">
                  <c:v>25993</c:v>
                </c:pt>
                <c:pt idx="51987">
                  <c:v>25993.5</c:v>
                </c:pt>
                <c:pt idx="51988">
                  <c:v>25994</c:v>
                </c:pt>
                <c:pt idx="51989">
                  <c:v>25994.5</c:v>
                </c:pt>
                <c:pt idx="51990">
                  <c:v>25995</c:v>
                </c:pt>
                <c:pt idx="51991">
                  <c:v>25995.5</c:v>
                </c:pt>
                <c:pt idx="51992">
                  <c:v>25996</c:v>
                </c:pt>
                <c:pt idx="51993">
                  <c:v>25996.5</c:v>
                </c:pt>
                <c:pt idx="51994">
                  <c:v>25997</c:v>
                </c:pt>
                <c:pt idx="51995">
                  <c:v>25997.5</c:v>
                </c:pt>
                <c:pt idx="51996">
                  <c:v>25998</c:v>
                </c:pt>
                <c:pt idx="51997">
                  <c:v>25998.5</c:v>
                </c:pt>
                <c:pt idx="51998">
                  <c:v>25999</c:v>
                </c:pt>
                <c:pt idx="51999">
                  <c:v>25999.5</c:v>
                </c:pt>
                <c:pt idx="52000">
                  <c:v>26000</c:v>
                </c:pt>
                <c:pt idx="52001">
                  <c:v>26000.5</c:v>
                </c:pt>
                <c:pt idx="52002">
                  <c:v>26001</c:v>
                </c:pt>
                <c:pt idx="52003">
                  <c:v>26001.5</c:v>
                </c:pt>
                <c:pt idx="52004">
                  <c:v>26002</c:v>
                </c:pt>
                <c:pt idx="52005">
                  <c:v>26002.5</c:v>
                </c:pt>
                <c:pt idx="52006">
                  <c:v>26003</c:v>
                </c:pt>
                <c:pt idx="52007">
                  <c:v>26003.5</c:v>
                </c:pt>
                <c:pt idx="52008">
                  <c:v>26004</c:v>
                </c:pt>
                <c:pt idx="52009">
                  <c:v>26004.5</c:v>
                </c:pt>
                <c:pt idx="52010">
                  <c:v>26005</c:v>
                </c:pt>
                <c:pt idx="52011">
                  <c:v>26005.5</c:v>
                </c:pt>
                <c:pt idx="52012">
                  <c:v>26006</c:v>
                </c:pt>
                <c:pt idx="52013">
                  <c:v>26006.5</c:v>
                </c:pt>
                <c:pt idx="52014">
                  <c:v>26007</c:v>
                </c:pt>
                <c:pt idx="52015">
                  <c:v>26007.5</c:v>
                </c:pt>
                <c:pt idx="52016">
                  <c:v>26008</c:v>
                </c:pt>
                <c:pt idx="52017">
                  <c:v>26008.5</c:v>
                </c:pt>
                <c:pt idx="52018">
                  <c:v>26009</c:v>
                </c:pt>
                <c:pt idx="52019">
                  <c:v>26009.5</c:v>
                </c:pt>
                <c:pt idx="52020">
                  <c:v>26010</c:v>
                </c:pt>
                <c:pt idx="52021">
                  <c:v>26010.5</c:v>
                </c:pt>
                <c:pt idx="52022">
                  <c:v>26011</c:v>
                </c:pt>
                <c:pt idx="52023">
                  <c:v>26011.5</c:v>
                </c:pt>
                <c:pt idx="52024">
                  <c:v>26012</c:v>
                </c:pt>
                <c:pt idx="52025">
                  <c:v>26012.5</c:v>
                </c:pt>
                <c:pt idx="52026">
                  <c:v>26013</c:v>
                </c:pt>
                <c:pt idx="52027">
                  <c:v>26013.5</c:v>
                </c:pt>
                <c:pt idx="52028">
                  <c:v>26014</c:v>
                </c:pt>
                <c:pt idx="52029">
                  <c:v>26014.5</c:v>
                </c:pt>
                <c:pt idx="52030">
                  <c:v>26015</c:v>
                </c:pt>
                <c:pt idx="52031">
                  <c:v>26015.5</c:v>
                </c:pt>
                <c:pt idx="52032">
                  <c:v>26016</c:v>
                </c:pt>
                <c:pt idx="52033">
                  <c:v>26016.5</c:v>
                </c:pt>
                <c:pt idx="52034">
                  <c:v>26017</c:v>
                </c:pt>
                <c:pt idx="52035">
                  <c:v>26017.5</c:v>
                </c:pt>
                <c:pt idx="52036">
                  <c:v>26018</c:v>
                </c:pt>
                <c:pt idx="52037">
                  <c:v>26018.5</c:v>
                </c:pt>
                <c:pt idx="52038">
                  <c:v>26019</c:v>
                </c:pt>
                <c:pt idx="52039">
                  <c:v>26019.5</c:v>
                </c:pt>
                <c:pt idx="52040">
                  <c:v>26020</c:v>
                </c:pt>
                <c:pt idx="52041">
                  <c:v>26020.5</c:v>
                </c:pt>
                <c:pt idx="52042">
                  <c:v>26021</c:v>
                </c:pt>
                <c:pt idx="52043">
                  <c:v>26021.5</c:v>
                </c:pt>
                <c:pt idx="52044">
                  <c:v>26022</c:v>
                </c:pt>
                <c:pt idx="52045">
                  <c:v>26022.5</c:v>
                </c:pt>
                <c:pt idx="52046">
                  <c:v>26023</c:v>
                </c:pt>
                <c:pt idx="52047">
                  <c:v>26023.5</c:v>
                </c:pt>
                <c:pt idx="52048">
                  <c:v>26024</c:v>
                </c:pt>
                <c:pt idx="52049">
                  <c:v>26024.5</c:v>
                </c:pt>
                <c:pt idx="52050">
                  <c:v>26025</c:v>
                </c:pt>
                <c:pt idx="52051">
                  <c:v>26025.5</c:v>
                </c:pt>
                <c:pt idx="52052">
                  <c:v>26026</c:v>
                </c:pt>
                <c:pt idx="52053">
                  <c:v>26026.5</c:v>
                </c:pt>
                <c:pt idx="52054">
                  <c:v>26027</c:v>
                </c:pt>
                <c:pt idx="52055">
                  <c:v>26027.5</c:v>
                </c:pt>
                <c:pt idx="52056">
                  <c:v>26028</c:v>
                </c:pt>
                <c:pt idx="52057">
                  <c:v>26028.5</c:v>
                </c:pt>
                <c:pt idx="52058">
                  <c:v>26029</c:v>
                </c:pt>
                <c:pt idx="52059">
                  <c:v>26029.5</c:v>
                </c:pt>
                <c:pt idx="52060">
                  <c:v>26030</c:v>
                </c:pt>
                <c:pt idx="52061">
                  <c:v>26030.5</c:v>
                </c:pt>
                <c:pt idx="52062">
                  <c:v>26031</c:v>
                </c:pt>
                <c:pt idx="52063">
                  <c:v>26031.5</c:v>
                </c:pt>
                <c:pt idx="52064">
                  <c:v>26032</c:v>
                </c:pt>
                <c:pt idx="52065">
                  <c:v>26032.5</c:v>
                </c:pt>
                <c:pt idx="52066">
                  <c:v>26033</c:v>
                </c:pt>
                <c:pt idx="52067">
                  <c:v>26033.5</c:v>
                </c:pt>
                <c:pt idx="52068">
                  <c:v>26034</c:v>
                </c:pt>
                <c:pt idx="52069">
                  <c:v>26034.5</c:v>
                </c:pt>
                <c:pt idx="52070">
                  <c:v>26035</c:v>
                </c:pt>
                <c:pt idx="52071">
                  <c:v>26035.5</c:v>
                </c:pt>
                <c:pt idx="52072">
                  <c:v>26036</c:v>
                </c:pt>
                <c:pt idx="52073">
                  <c:v>26036.5</c:v>
                </c:pt>
                <c:pt idx="52074">
                  <c:v>26037</c:v>
                </c:pt>
                <c:pt idx="52075">
                  <c:v>26037.5</c:v>
                </c:pt>
                <c:pt idx="52076">
                  <c:v>26038</c:v>
                </c:pt>
                <c:pt idx="52077">
                  <c:v>26038.5</c:v>
                </c:pt>
                <c:pt idx="52078">
                  <c:v>26039</c:v>
                </c:pt>
                <c:pt idx="52079">
                  <c:v>26039.5</c:v>
                </c:pt>
                <c:pt idx="52080">
                  <c:v>26040</c:v>
                </c:pt>
                <c:pt idx="52081">
                  <c:v>26040.5</c:v>
                </c:pt>
                <c:pt idx="52082">
                  <c:v>26041</c:v>
                </c:pt>
                <c:pt idx="52083">
                  <c:v>26041.5</c:v>
                </c:pt>
                <c:pt idx="52084">
                  <c:v>26042</c:v>
                </c:pt>
                <c:pt idx="52085">
                  <c:v>26042.5</c:v>
                </c:pt>
                <c:pt idx="52086">
                  <c:v>26043</c:v>
                </c:pt>
                <c:pt idx="52087">
                  <c:v>26043.5</c:v>
                </c:pt>
                <c:pt idx="52088">
                  <c:v>26044</c:v>
                </c:pt>
                <c:pt idx="52089">
                  <c:v>26044.5</c:v>
                </c:pt>
                <c:pt idx="52090">
                  <c:v>26045</c:v>
                </c:pt>
                <c:pt idx="52091">
                  <c:v>26045.5</c:v>
                </c:pt>
                <c:pt idx="52092">
                  <c:v>26046</c:v>
                </c:pt>
                <c:pt idx="52093">
                  <c:v>26046.5</c:v>
                </c:pt>
                <c:pt idx="52094">
                  <c:v>26047</c:v>
                </c:pt>
                <c:pt idx="52095">
                  <c:v>26047.5</c:v>
                </c:pt>
                <c:pt idx="52096">
                  <c:v>26048</c:v>
                </c:pt>
                <c:pt idx="52097">
                  <c:v>26048.5</c:v>
                </c:pt>
                <c:pt idx="52098">
                  <c:v>26049</c:v>
                </c:pt>
                <c:pt idx="52099">
                  <c:v>26049.5</c:v>
                </c:pt>
                <c:pt idx="52100">
                  <c:v>26050</c:v>
                </c:pt>
                <c:pt idx="52101">
                  <c:v>26050.5</c:v>
                </c:pt>
                <c:pt idx="52102">
                  <c:v>26051</c:v>
                </c:pt>
                <c:pt idx="52103">
                  <c:v>26051.5</c:v>
                </c:pt>
                <c:pt idx="52104">
                  <c:v>26052</c:v>
                </c:pt>
                <c:pt idx="52105">
                  <c:v>26052.5</c:v>
                </c:pt>
                <c:pt idx="52106">
                  <c:v>26053</c:v>
                </c:pt>
                <c:pt idx="52107">
                  <c:v>26053.5</c:v>
                </c:pt>
                <c:pt idx="52108">
                  <c:v>26054</c:v>
                </c:pt>
                <c:pt idx="52109">
                  <c:v>26054.5</c:v>
                </c:pt>
                <c:pt idx="52110">
                  <c:v>26055</c:v>
                </c:pt>
                <c:pt idx="52111">
                  <c:v>26055.5</c:v>
                </c:pt>
                <c:pt idx="52112">
                  <c:v>26056</c:v>
                </c:pt>
                <c:pt idx="52113">
                  <c:v>26056.5</c:v>
                </c:pt>
                <c:pt idx="52114">
                  <c:v>26057</c:v>
                </c:pt>
                <c:pt idx="52115">
                  <c:v>26057.5</c:v>
                </c:pt>
                <c:pt idx="52116">
                  <c:v>26058</c:v>
                </c:pt>
                <c:pt idx="52117">
                  <c:v>26058.5</c:v>
                </c:pt>
                <c:pt idx="52118">
                  <c:v>26059</c:v>
                </c:pt>
                <c:pt idx="52119">
                  <c:v>26059.5</c:v>
                </c:pt>
                <c:pt idx="52120">
                  <c:v>26060</c:v>
                </c:pt>
                <c:pt idx="52121">
                  <c:v>26060.5</c:v>
                </c:pt>
                <c:pt idx="52122">
                  <c:v>26061</c:v>
                </c:pt>
                <c:pt idx="52123">
                  <c:v>26061.5</c:v>
                </c:pt>
                <c:pt idx="52124">
                  <c:v>26062</c:v>
                </c:pt>
                <c:pt idx="52125">
                  <c:v>26062.5</c:v>
                </c:pt>
                <c:pt idx="52126">
                  <c:v>26063</c:v>
                </c:pt>
                <c:pt idx="52127">
                  <c:v>26063.5</c:v>
                </c:pt>
                <c:pt idx="52128">
                  <c:v>26064</c:v>
                </c:pt>
                <c:pt idx="52129">
                  <c:v>26064.5</c:v>
                </c:pt>
                <c:pt idx="52130">
                  <c:v>26065</c:v>
                </c:pt>
                <c:pt idx="52131">
                  <c:v>26065.5</c:v>
                </c:pt>
                <c:pt idx="52132">
                  <c:v>26066</c:v>
                </c:pt>
                <c:pt idx="52133">
                  <c:v>26066.5</c:v>
                </c:pt>
                <c:pt idx="52134">
                  <c:v>26067</c:v>
                </c:pt>
                <c:pt idx="52135">
                  <c:v>26067.5</c:v>
                </c:pt>
                <c:pt idx="52136">
                  <c:v>26068</c:v>
                </c:pt>
                <c:pt idx="52137">
                  <c:v>26068.5</c:v>
                </c:pt>
                <c:pt idx="52138">
                  <c:v>26069</c:v>
                </c:pt>
                <c:pt idx="52139">
                  <c:v>26069.5</c:v>
                </c:pt>
                <c:pt idx="52140">
                  <c:v>26070</c:v>
                </c:pt>
                <c:pt idx="52141">
                  <c:v>26070.5</c:v>
                </c:pt>
                <c:pt idx="52142">
                  <c:v>26071</c:v>
                </c:pt>
                <c:pt idx="52143">
                  <c:v>26071.5</c:v>
                </c:pt>
                <c:pt idx="52144">
                  <c:v>26072</c:v>
                </c:pt>
                <c:pt idx="52145">
                  <c:v>26072.5</c:v>
                </c:pt>
                <c:pt idx="52146">
                  <c:v>26073</c:v>
                </c:pt>
                <c:pt idx="52147">
                  <c:v>26073.5</c:v>
                </c:pt>
                <c:pt idx="52148">
                  <c:v>26074</c:v>
                </c:pt>
                <c:pt idx="52149">
                  <c:v>26074.5</c:v>
                </c:pt>
                <c:pt idx="52150">
                  <c:v>26075</c:v>
                </c:pt>
                <c:pt idx="52151">
                  <c:v>26075.5</c:v>
                </c:pt>
                <c:pt idx="52152">
                  <c:v>26076</c:v>
                </c:pt>
                <c:pt idx="52153">
                  <c:v>26076.5</c:v>
                </c:pt>
                <c:pt idx="52154">
                  <c:v>26077</c:v>
                </c:pt>
                <c:pt idx="52155">
                  <c:v>26077.5</c:v>
                </c:pt>
                <c:pt idx="52156">
                  <c:v>26078</c:v>
                </c:pt>
                <c:pt idx="52157">
                  <c:v>26078.5</c:v>
                </c:pt>
                <c:pt idx="52158">
                  <c:v>26079</c:v>
                </c:pt>
                <c:pt idx="52159">
                  <c:v>26079.5</c:v>
                </c:pt>
                <c:pt idx="52160">
                  <c:v>26080</c:v>
                </c:pt>
                <c:pt idx="52161">
                  <c:v>26080.5</c:v>
                </c:pt>
                <c:pt idx="52162">
                  <c:v>26081</c:v>
                </c:pt>
                <c:pt idx="52163">
                  <c:v>26081.5</c:v>
                </c:pt>
                <c:pt idx="52164">
                  <c:v>26082</c:v>
                </c:pt>
                <c:pt idx="52165">
                  <c:v>26082.5</c:v>
                </c:pt>
                <c:pt idx="52166">
                  <c:v>26083</c:v>
                </c:pt>
                <c:pt idx="52167">
                  <c:v>26083.5</c:v>
                </c:pt>
                <c:pt idx="52168">
                  <c:v>26084</c:v>
                </c:pt>
                <c:pt idx="52169">
                  <c:v>26084.5</c:v>
                </c:pt>
                <c:pt idx="52170">
                  <c:v>26085</c:v>
                </c:pt>
                <c:pt idx="52171">
                  <c:v>26085.5</c:v>
                </c:pt>
                <c:pt idx="52172">
                  <c:v>26086</c:v>
                </c:pt>
                <c:pt idx="52173">
                  <c:v>26086.5</c:v>
                </c:pt>
                <c:pt idx="52174">
                  <c:v>26087</c:v>
                </c:pt>
                <c:pt idx="52175">
                  <c:v>26087.5</c:v>
                </c:pt>
                <c:pt idx="52176">
                  <c:v>26088</c:v>
                </c:pt>
                <c:pt idx="52177">
                  <c:v>26088.5</c:v>
                </c:pt>
                <c:pt idx="52178">
                  <c:v>26089</c:v>
                </c:pt>
                <c:pt idx="52179">
                  <c:v>26089.5</c:v>
                </c:pt>
                <c:pt idx="52180">
                  <c:v>26090</c:v>
                </c:pt>
                <c:pt idx="52181">
                  <c:v>26090.5</c:v>
                </c:pt>
                <c:pt idx="52182">
                  <c:v>26091</c:v>
                </c:pt>
                <c:pt idx="52183">
                  <c:v>26091.5</c:v>
                </c:pt>
                <c:pt idx="52184">
                  <c:v>26092</c:v>
                </c:pt>
                <c:pt idx="52185">
                  <c:v>26092.5</c:v>
                </c:pt>
                <c:pt idx="52186">
                  <c:v>26093</c:v>
                </c:pt>
                <c:pt idx="52187">
                  <c:v>26093.5</c:v>
                </c:pt>
                <c:pt idx="52188">
                  <c:v>26094</c:v>
                </c:pt>
                <c:pt idx="52189">
                  <c:v>26094.5</c:v>
                </c:pt>
                <c:pt idx="52190">
                  <c:v>26095</c:v>
                </c:pt>
                <c:pt idx="52191">
                  <c:v>26095.5</c:v>
                </c:pt>
                <c:pt idx="52192">
                  <c:v>26096</c:v>
                </c:pt>
                <c:pt idx="52193">
                  <c:v>26096.5</c:v>
                </c:pt>
                <c:pt idx="52194">
                  <c:v>26097</c:v>
                </c:pt>
                <c:pt idx="52195">
                  <c:v>26097.5</c:v>
                </c:pt>
                <c:pt idx="52196">
                  <c:v>26098</c:v>
                </c:pt>
                <c:pt idx="52197">
                  <c:v>26098.5</c:v>
                </c:pt>
                <c:pt idx="52198">
                  <c:v>26099</c:v>
                </c:pt>
                <c:pt idx="52199">
                  <c:v>26099.5</c:v>
                </c:pt>
                <c:pt idx="52200">
                  <c:v>26100</c:v>
                </c:pt>
                <c:pt idx="52201">
                  <c:v>26100.5</c:v>
                </c:pt>
                <c:pt idx="52202">
                  <c:v>26101</c:v>
                </c:pt>
                <c:pt idx="52203">
                  <c:v>26101.5</c:v>
                </c:pt>
                <c:pt idx="52204">
                  <c:v>26102</c:v>
                </c:pt>
                <c:pt idx="52205">
                  <c:v>26102.5</c:v>
                </c:pt>
                <c:pt idx="52206">
                  <c:v>26103</c:v>
                </c:pt>
                <c:pt idx="52207">
                  <c:v>26103.5</c:v>
                </c:pt>
                <c:pt idx="52208">
                  <c:v>26104</c:v>
                </c:pt>
                <c:pt idx="52209">
                  <c:v>26104.5</c:v>
                </c:pt>
                <c:pt idx="52210">
                  <c:v>26105</c:v>
                </c:pt>
                <c:pt idx="52211">
                  <c:v>26105.5</c:v>
                </c:pt>
                <c:pt idx="52212">
                  <c:v>26106</c:v>
                </c:pt>
                <c:pt idx="52213">
                  <c:v>26106.5</c:v>
                </c:pt>
                <c:pt idx="52214">
                  <c:v>26107</c:v>
                </c:pt>
                <c:pt idx="52215">
                  <c:v>26107.5</c:v>
                </c:pt>
                <c:pt idx="52216">
                  <c:v>26108</c:v>
                </c:pt>
                <c:pt idx="52217">
                  <c:v>26108.5</c:v>
                </c:pt>
                <c:pt idx="52218">
                  <c:v>26109</c:v>
                </c:pt>
                <c:pt idx="52219">
                  <c:v>26109.5</c:v>
                </c:pt>
                <c:pt idx="52220">
                  <c:v>26110</c:v>
                </c:pt>
                <c:pt idx="52221">
                  <c:v>26110.5</c:v>
                </c:pt>
                <c:pt idx="52222">
                  <c:v>26111</c:v>
                </c:pt>
                <c:pt idx="52223">
                  <c:v>26111.5</c:v>
                </c:pt>
                <c:pt idx="52224">
                  <c:v>26112</c:v>
                </c:pt>
                <c:pt idx="52225">
                  <c:v>26112.5</c:v>
                </c:pt>
                <c:pt idx="52226">
                  <c:v>26113</c:v>
                </c:pt>
                <c:pt idx="52227">
                  <c:v>26113.5</c:v>
                </c:pt>
                <c:pt idx="52228">
                  <c:v>26114</c:v>
                </c:pt>
                <c:pt idx="52229">
                  <c:v>26114.5</c:v>
                </c:pt>
                <c:pt idx="52230">
                  <c:v>26115</c:v>
                </c:pt>
                <c:pt idx="52231">
                  <c:v>26115.5</c:v>
                </c:pt>
                <c:pt idx="52232">
                  <c:v>26116</c:v>
                </c:pt>
                <c:pt idx="52233">
                  <c:v>26116.5</c:v>
                </c:pt>
                <c:pt idx="52234">
                  <c:v>26117</c:v>
                </c:pt>
                <c:pt idx="52235">
                  <c:v>26117.5</c:v>
                </c:pt>
                <c:pt idx="52236">
                  <c:v>26118</c:v>
                </c:pt>
                <c:pt idx="52237">
                  <c:v>26118.5</c:v>
                </c:pt>
                <c:pt idx="52238">
                  <c:v>26119</c:v>
                </c:pt>
                <c:pt idx="52239">
                  <c:v>26119.5</c:v>
                </c:pt>
                <c:pt idx="52240">
                  <c:v>26120</c:v>
                </c:pt>
                <c:pt idx="52241">
                  <c:v>26120.5</c:v>
                </c:pt>
                <c:pt idx="52242">
                  <c:v>26121</c:v>
                </c:pt>
                <c:pt idx="52243">
                  <c:v>26121.5</c:v>
                </c:pt>
                <c:pt idx="52244">
                  <c:v>26122</c:v>
                </c:pt>
                <c:pt idx="52245">
                  <c:v>26122.5</c:v>
                </c:pt>
                <c:pt idx="52246">
                  <c:v>26123</c:v>
                </c:pt>
                <c:pt idx="52247">
                  <c:v>26123.5</c:v>
                </c:pt>
                <c:pt idx="52248">
                  <c:v>26124</c:v>
                </c:pt>
                <c:pt idx="52249">
                  <c:v>26124.5</c:v>
                </c:pt>
                <c:pt idx="52250">
                  <c:v>26125</c:v>
                </c:pt>
                <c:pt idx="52251">
                  <c:v>26125.5</c:v>
                </c:pt>
                <c:pt idx="52252">
                  <c:v>26126</c:v>
                </c:pt>
                <c:pt idx="52253">
                  <c:v>26126.5</c:v>
                </c:pt>
                <c:pt idx="52254">
                  <c:v>26127</c:v>
                </c:pt>
                <c:pt idx="52255">
                  <c:v>26127.5</c:v>
                </c:pt>
                <c:pt idx="52256">
                  <c:v>26128</c:v>
                </c:pt>
                <c:pt idx="52257">
                  <c:v>26128.5</c:v>
                </c:pt>
                <c:pt idx="52258">
                  <c:v>26129</c:v>
                </c:pt>
                <c:pt idx="52259">
                  <c:v>26129.5</c:v>
                </c:pt>
                <c:pt idx="52260">
                  <c:v>26130</c:v>
                </c:pt>
                <c:pt idx="52261">
                  <c:v>26130.5</c:v>
                </c:pt>
                <c:pt idx="52262">
                  <c:v>26131</c:v>
                </c:pt>
                <c:pt idx="52263">
                  <c:v>26131.5</c:v>
                </c:pt>
                <c:pt idx="52264">
                  <c:v>26132</c:v>
                </c:pt>
                <c:pt idx="52265">
                  <c:v>26132.5</c:v>
                </c:pt>
                <c:pt idx="52266">
                  <c:v>26133</c:v>
                </c:pt>
                <c:pt idx="52267">
                  <c:v>26133.5</c:v>
                </c:pt>
                <c:pt idx="52268">
                  <c:v>26134</c:v>
                </c:pt>
                <c:pt idx="52269">
                  <c:v>26134.5</c:v>
                </c:pt>
                <c:pt idx="52270">
                  <c:v>26135</c:v>
                </c:pt>
                <c:pt idx="52271">
                  <c:v>26135.5</c:v>
                </c:pt>
                <c:pt idx="52272">
                  <c:v>26136</c:v>
                </c:pt>
                <c:pt idx="52273">
                  <c:v>26136.5</c:v>
                </c:pt>
                <c:pt idx="52274">
                  <c:v>26137</c:v>
                </c:pt>
                <c:pt idx="52275">
                  <c:v>26137.5</c:v>
                </c:pt>
                <c:pt idx="52276">
                  <c:v>26138</c:v>
                </c:pt>
                <c:pt idx="52277">
                  <c:v>26138.5</c:v>
                </c:pt>
                <c:pt idx="52278">
                  <c:v>26139</c:v>
                </c:pt>
                <c:pt idx="52279">
                  <c:v>26139.5</c:v>
                </c:pt>
                <c:pt idx="52280">
                  <c:v>26140</c:v>
                </c:pt>
                <c:pt idx="52281">
                  <c:v>26140.5</c:v>
                </c:pt>
                <c:pt idx="52282">
                  <c:v>26141</c:v>
                </c:pt>
                <c:pt idx="52283">
                  <c:v>26141.5</c:v>
                </c:pt>
                <c:pt idx="52284">
                  <c:v>26142</c:v>
                </c:pt>
                <c:pt idx="52285">
                  <c:v>26142.5</c:v>
                </c:pt>
                <c:pt idx="52286">
                  <c:v>26143</c:v>
                </c:pt>
                <c:pt idx="52287">
                  <c:v>26143.5</c:v>
                </c:pt>
                <c:pt idx="52288">
                  <c:v>26144</c:v>
                </c:pt>
                <c:pt idx="52289">
                  <c:v>26144.5</c:v>
                </c:pt>
                <c:pt idx="52290">
                  <c:v>26145</c:v>
                </c:pt>
                <c:pt idx="52291">
                  <c:v>26145.5</c:v>
                </c:pt>
                <c:pt idx="52292">
                  <c:v>26146</c:v>
                </c:pt>
                <c:pt idx="52293">
                  <c:v>26146.5</c:v>
                </c:pt>
                <c:pt idx="52294">
                  <c:v>26147</c:v>
                </c:pt>
                <c:pt idx="52295">
                  <c:v>26147.5</c:v>
                </c:pt>
                <c:pt idx="52296">
                  <c:v>26148</c:v>
                </c:pt>
                <c:pt idx="52297">
                  <c:v>26148.5</c:v>
                </c:pt>
                <c:pt idx="52298">
                  <c:v>26149</c:v>
                </c:pt>
                <c:pt idx="52299">
                  <c:v>26149.5</c:v>
                </c:pt>
                <c:pt idx="52300">
                  <c:v>26150</c:v>
                </c:pt>
                <c:pt idx="52301">
                  <c:v>26150.5</c:v>
                </c:pt>
                <c:pt idx="52302">
                  <c:v>26151</c:v>
                </c:pt>
                <c:pt idx="52303">
                  <c:v>26151.5</c:v>
                </c:pt>
                <c:pt idx="52304">
                  <c:v>26152</c:v>
                </c:pt>
                <c:pt idx="52305">
                  <c:v>26152.5</c:v>
                </c:pt>
                <c:pt idx="52306">
                  <c:v>26153</c:v>
                </c:pt>
                <c:pt idx="52307">
                  <c:v>26153.5</c:v>
                </c:pt>
                <c:pt idx="52308">
                  <c:v>26154</c:v>
                </c:pt>
                <c:pt idx="52309">
                  <c:v>26154.5</c:v>
                </c:pt>
                <c:pt idx="52310">
                  <c:v>26155</c:v>
                </c:pt>
                <c:pt idx="52311">
                  <c:v>26155.5</c:v>
                </c:pt>
                <c:pt idx="52312">
                  <c:v>26156</c:v>
                </c:pt>
                <c:pt idx="52313">
                  <c:v>26156.5</c:v>
                </c:pt>
                <c:pt idx="52314">
                  <c:v>26157</c:v>
                </c:pt>
                <c:pt idx="52315">
                  <c:v>26157.5</c:v>
                </c:pt>
                <c:pt idx="52316">
                  <c:v>26158</c:v>
                </c:pt>
                <c:pt idx="52317">
                  <c:v>26158.5</c:v>
                </c:pt>
                <c:pt idx="52318">
                  <c:v>26159</c:v>
                </c:pt>
                <c:pt idx="52319">
                  <c:v>26159.5</c:v>
                </c:pt>
                <c:pt idx="52320">
                  <c:v>26160</c:v>
                </c:pt>
                <c:pt idx="52321">
                  <c:v>26160.5</c:v>
                </c:pt>
                <c:pt idx="52322">
                  <c:v>26161</c:v>
                </c:pt>
                <c:pt idx="52323">
                  <c:v>26161.5</c:v>
                </c:pt>
                <c:pt idx="52324">
                  <c:v>26162</c:v>
                </c:pt>
                <c:pt idx="52325">
                  <c:v>26162.5</c:v>
                </c:pt>
                <c:pt idx="52326">
                  <c:v>26163</c:v>
                </c:pt>
                <c:pt idx="52327">
                  <c:v>26163.5</c:v>
                </c:pt>
                <c:pt idx="52328">
                  <c:v>26164</c:v>
                </c:pt>
                <c:pt idx="52329">
                  <c:v>26164.5</c:v>
                </c:pt>
                <c:pt idx="52330">
                  <c:v>26165</c:v>
                </c:pt>
                <c:pt idx="52331">
                  <c:v>26165.5</c:v>
                </c:pt>
                <c:pt idx="52332">
                  <c:v>26166</c:v>
                </c:pt>
                <c:pt idx="52333">
                  <c:v>26166.5</c:v>
                </c:pt>
                <c:pt idx="52334">
                  <c:v>26167</c:v>
                </c:pt>
                <c:pt idx="52335">
                  <c:v>26167.5</c:v>
                </c:pt>
                <c:pt idx="52336">
                  <c:v>26168</c:v>
                </c:pt>
                <c:pt idx="52337">
                  <c:v>26168.5</c:v>
                </c:pt>
                <c:pt idx="52338">
                  <c:v>26169</c:v>
                </c:pt>
                <c:pt idx="52339">
                  <c:v>26169.5</c:v>
                </c:pt>
                <c:pt idx="52340">
                  <c:v>26170</c:v>
                </c:pt>
                <c:pt idx="52341">
                  <c:v>26170.5</c:v>
                </c:pt>
                <c:pt idx="52342">
                  <c:v>26171</c:v>
                </c:pt>
                <c:pt idx="52343">
                  <c:v>26171.5</c:v>
                </c:pt>
                <c:pt idx="52344">
                  <c:v>26172</c:v>
                </c:pt>
                <c:pt idx="52345">
                  <c:v>26172.5</c:v>
                </c:pt>
                <c:pt idx="52346">
                  <c:v>26173</c:v>
                </c:pt>
                <c:pt idx="52347">
                  <c:v>26173.5</c:v>
                </c:pt>
                <c:pt idx="52348">
                  <c:v>26174</c:v>
                </c:pt>
                <c:pt idx="52349">
                  <c:v>26174.5</c:v>
                </c:pt>
                <c:pt idx="52350">
                  <c:v>26175</c:v>
                </c:pt>
                <c:pt idx="52351">
                  <c:v>26175.5</c:v>
                </c:pt>
                <c:pt idx="52352">
                  <c:v>26176</c:v>
                </c:pt>
                <c:pt idx="52353">
                  <c:v>26176.5</c:v>
                </c:pt>
                <c:pt idx="52354">
                  <c:v>26177</c:v>
                </c:pt>
                <c:pt idx="52355">
                  <c:v>26177.5</c:v>
                </c:pt>
                <c:pt idx="52356">
                  <c:v>26178</c:v>
                </c:pt>
                <c:pt idx="52357">
                  <c:v>26178.5</c:v>
                </c:pt>
                <c:pt idx="52358">
                  <c:v>26179</c:v>
                </c:pt>
                <c:pt idx="52359">
                  <c:v>26179.5</c:v>
                </c:pt>
                <c:pt idx="52360">
                  <c:v>26180</c:v>
                </c:pt>
                <c:pt idx="52361">
                  <c:v>26180.5</c:v>
                </c:pt>
                <c:pt idx="52362">
                  <c:v>26181</c:v>
                </c:pt>
                <c:pt idx="52363">
                  <c:v>26181.5</c:v>
                </c:pt>
                <c:pt idx="52364">
                  <c:v>26182</c:v>
                </c:pt>
                <c:pt idx="52365">
                  <c:v>26182.5</c:v>
                </c:pt>
                <c:pt idx="52366">
                  <c:v>26183</c:v>
                </c:pt>
                <c:pt idx="52367">
                  <c:v>26183.5</c:v>
                </c:pt>
                <c:pt idx="52368">
                  <c:v>26184</c:v>
                </c:pt>
                <c:pt idx="52369">
                  <c:v>26184.5</c:v>
                </c:pt>
                <c:pt idx="52370">
                  <c:v>26185</c:v>
                </c:pt>
                <c:pt idx="52371">
                  <c:v>26185.5</c:v>
                </c:pt>
                <c:pt idx="52372">
                  <c:v>26186</c:v>
                </c:pt>
                <c:pt idx="52373">
                  <c:v>26186.5</c:v>
                </c:pt>
                <c:pt idx="52374">
                  <c:v>26187</c:v>
                </c:pt>
                <c:pt idx="52375">
                  <c:v>26187.5</c:v>
                </c:pt>
                <c:pt idx="52376">
                  <c:v>26188</c:v>
                </c:pt>
                <c:pt idx="52377">
                  <c:v>26188.5</c:v>
                </c:pt>
                <c:pt idx="52378">
                  <c:v>26189</c:v>
                </c:pt>
                <c:pt idx="52379">
                  <c:v>26189.5</c:v>
                </c:pt>
                <c:pt idx="52380">
                  <c:v>26190</c:v>
                </c:pt>
                <c:pt idx="52381">
                  <c:v>26190.5</c:v>
                </c:pt>
                <c:pt idx="52382">
                  <c:v>26191</c:v>
                </c:pt>
                <c:pt idx="52383">
                  <c:v>26191.5</c:v>
                </c:pt>
                <c:pt idx="52384">
                  <c:v>26192</c:v>
                </c:pt>
                <c:pt idx="52385">
                  <c:v>26192.5</c:v>
                </c:pt>
                <c:pt idx="52386">
                  <c:v>26193</c:v>
                </c:pt>
                <c:pt idx="52387">
                  <c:v>26193.5</c:v>
                </c:pt>
                <c:pt idx="52388">
                  <c:v>26194</c:v>
                </c:pt>
                <c:pt idx="52389">
                  <c:v>26194.5</c:v>
                </c:pt>
                <c:pt idx="52390">
                  <c:v>26195</c:v>
                </c:pt>
                <c:pt idx="52391">
                  <c:v>26195.5</c:v>
                </c:pt>
                <c:pt idx="52392">
                  <c:v>26196</c:v>
                </c:pt>
                <c:pt idx="52393">
                  <c:v>26196.5</c:v>
                </c:pt>
                <c:pt idx="52394">
                  <c:v>26197</c:v>
                </c:pt>
                <c:pt idx="52395">
                  <c:v>26197.5</c:v>
                </c:pt>
                <c:pt idx="52396">
                  <c:v>26198</c:v>
                </c:pt>
                <c:pt idx="52397">
                  <c:v>26198.5</c:v>
                </c:pt>
                <c:pt idx="52398">
                  <c:v>26199</c:v>
                </c:pt>
                <c:pt idx="52399">
                  <c:v>26199.5</c:v>
                </c:pt>
                <c:pt idx="52400">
                  <c:v>26200</c:v>
                </c:pt>
                <c:pt idx="52401">
                  <c:v>26200.5</c:v>
                </c:pt>
                <c:pt idx="52402">
                  <c:v>26201</c:v>
                </c:pt>
                <c:pt idx="52403">
                  <c:v>26201.5</c:v>
                </c:pt>
                <c:pt idx="52404">
                  <c:v>26202</c:v>
                </c:pt>
                <c:pt idx="52405">
                  <c:v>26202.5</c:v>
                </c:pt>
                <c:pt idx="52406">
                  <c:v>26203</c:v>
                </c:pt>
                <c:pt idx="52407">
                  <c:v>26203.5</c:v>
                </c:pt>
                <c:pt idx="52408">
                  <c:v>26204</c:v>
                </c:pt>
                <c:pt idx="52409">
                  <c:v>26204.5</c:v>
                </c:pt>
                <c:pt idx="52410">
                  <c:v>26205</c:v>
                </c:pt>
                <c:pt idx="52411">
                  <c:v>26205.5</c:v>
                </c:pt>
                <c:pt idx="52412">
                  <c:v>26206</c:v>
                </c:pt>
                <c:pt idx="52413">
                  <c:v>26206.5</c:v>
                </c:pt>
                <c:pt idx="52414">
                  <c:v>26207</c:v>
                </c:pt>
                <c:pt idx="52415">
                  <c:v>26207.5</c:v>
                </c:pt>
                <c:pt idx="52416">
                  <c:v>26208</c:v>
                </c:pt>
                <c:pt idx="52417">
                  <c:v>26208.5</c:v>
                </c:pt>
                <c:pt idx="52418">
                  <c:v>26209</c:v>
                </c:pt>
                <c:pt idx="52419">
                  <c:v>26209.5</c:v>
                </c:pt>
                <c:pt idx="52420">
                  <c:v>26210</c:v>
                </c:pt>
                <c:pt idx="52421">
                  <c:v>26210.5</c:v>
                </c:pt>
                <c:pt idx="52422">
                  <c:v>26211</c:v>
                </c:pt>
                <c:pt idx="52423">
                  <c:v>26211.5</c:v>
                </c:pt>
                <c:pt idx="52424">
                  <c:v>26212</c:v>
                </c:pt>
                <c:pt idx="52425">
                  <c:v>26212.5</c:v>
                </c:pt>
                <c:pt idx="52426">
                  <c:v>26213</c:v>
                </c:pt>
                <c:pt idx="52427">
                  <c:v>26213.5</c:v>
                </c:pt>
                <c:pt idx="52428">
                  <c:v>26214</c:v>
                </c:pt>
                <c:pt idx="52429">
                  <c:v>26214.5</c:v>
                </c:pt>
                <c:pt idx="52430">
                  <c:v>26215</c:v>
                </c:pt>
                <c:pt idx="52431">
                  <c:v>26215.5</c:v>
                </c:pt>
                <c:pt idx="52432">
                  <c:v>26216</c:v>
                </c:pt>
                <c:pt idx="52433">
                  <c:v>26216.5</c:v>
                </c:pt>
                <c:pt idx="52434">
                  <c:v>26217</c:v>
                </c:pt>
                <c:pt idx="52435">
                  <c:v>26217.5</c:v>
                </c:pt>
                <c:pt idx="52436">
                  <c:v>26218</c:v>
                </c:pt>
                <c:pt idx="52437">
                  <c:v>26218.5</c:v>
                </c:pt>
                <c:pt idx="52438">
                  <c:v>26219</c:v>
                </c:pt>
                <c:pt idx="52439">
                  <c:v>26219.5</c:v>
                </c:pt>
                <c:pt idx="52440">
                  <c:v>26220</c:v>
                </c:pt>
                <c:pt idx="52441">
                  <c:v>26220.5</c:v>
                </c:pt>
                <c:pt idx="52442">
                  <c:v>26221</c:v>
                </c:pt>
                <c:pt idx="52443">
                  <c:v>26221.5</c:v>
                </c:pt>
                <c:pt idx="52444">
                  <c:v>26222</c:v>
                </c:pt>
                <c:pt idx="52445">
                  <c:v>26222.5</c:v>
                </c:pt>
                <c:pt idx="52446">
                  <c:v>26223</c:v>
                </c:pt>
                <c:pt idx="52447">
                  <c:v>26223.5</c:v>
                </c:pt>
                <c:pt idx="52448">
                  <c:v>26224</c:v>
                </c:pt>
                <c:pt idx="52449">
                  <c:v>26224.5</c:v>
                </c:pt>
                <c:pt idx="52450">
                  <c:v>26225</c:v>
                </c:pt>
                <c:pt idx="52451">
                  <c:v>26225.5</c:v>
                </c:pt>
                <c:pt idx="52452">
                  <c:v>26226</c:v>
                </c:pt>
                <c:pt idx="52453">
                  <c:v>26226.5</c:v>
                </c:pt>
                <c:pt idx="52454">
                  <c:v>26227</c:v>
                </c:pt>
                <c:pt idx="52455">
                  <c:v>26227.5</c:v>
                </c:pt>
                <c:pt idx="52456">
                  <c:v>26228</c:v>
                </c:pt>
                <c:pt idx="52457">
                  <c:v>26228.5</c:v>
                </c:pt>
                <c:pt idx="52458">
                  <c:v>26229</c:v>
                </c:pt>
                <c:pt idx="52459">
                  <c:v>26229.5</c:v>
                </c:pt>
                <c:pt idx="52460">
                  <c:v>26230</c:v>
                </c:pt>
                <c:pt idx="52461">
                  <c:v>26230.5</c:v>
                </c:pt>
                <c:pt idx="52462">
                  <c:v>26231</c:v>
                </c:pt>
                <c:pt idx="52463">
                  <c:v>26231.5</c:v>
                </c:pt>
                <c:pt idx="52464">
                  <c:v>26232</c:v>
                </c:pt>
                <c:pt idx="52465">
                  <c:v>26232.5</c:v>
                </c:pt>
                <c:pt idx="52466">
                  <c:v>26233</c:v>
                </c:pt>
                <c:pt idx="52467">
                  <c:v>26233.5</c:v>
                </c:pt>
                <c:pt idx="52468">
                  <c:v>26234</c:v>
                </c:pt>
                <c:pt idx="52469">
                  <c:v>26234.5</c:v>
                </c:pt>
                <c:pt idx="52470">
                  <c:v>26235</c:v>
                </c:pt>
                <c:pt idx="52471">
                  <c:v>26235.5</c:v>
                </c:pt>
                <c:pt idx="52472">
                  <c:v>26236</c:v>
                </c:pt>
                <c:pt idx="52473">
                  <c:v>26236.5</c:v>
                </c:pt>
                <c:pt idx="52474">
                  <c:v>26237</c:v>
                </c:pt>
                <c:pt idx="52475">
                  <c:v>26237.5</c:v>
                </c:pt>
                <c:pt idx="52476">
                  <c:v>26238</c:v>
                </c:pt>
                <c:pt idx="52477">
                  <c:v>26238.5</c:v>
                </c:pt>
                <c:pt idx="52478">
                  <c:v>26239</c:v>
                </c:pt>
                <c:pt idx="52479">
                  <c:v>26239.5</c:v>
                </c:pt>
                <c:pt idx="52480">
                  <c:v>26240</c:v>
                </c:pt>
                <c:pt idx="52481">
                  <c:v>26240.5</c:v>
                </c:pt>
                <c:pt idx="52482">
                  <c:v>26241</c:v>
                </c:pt>
                <c:pt idx="52483">
                  <c:v>26241.5</c:v>
                </c:pt>
                <c:pt idx="52484">
                  <c:v>26242</c:v>
                </c:pt>
                <c:pt idx="52485">
                  <c:v>26242.5</c:v>
                </c:pt>
                <c:pt idx="52486">
                  <c:v>26243</c:v>
                </c:pt>
                <c:pt idx="52487">
                  <c:v>26243.5</c:v>
                </c:pt>
                <c:pt idx="52488">
                  <c:v>26244</c:v>
                </c:pt>
                <c:pt idx="52489">
                  <c:v>26244.5</c:v>
                </c:pt>
                <c:pt idx="52490">
                  <c:v>26245</c:v>
                </c:pt>
                <c:pt idx="52491">
                  <c:v>26245.5</c:v>
                </c:pt>
                <c:pt idx="52492">
                  <c:v>26246</c:v>
                </c:pt>
                <c:pt idx="52493">
                  <c:v>26246.5</c:v>
                </c:pt>
                <c:pt idx="52494">
                  <c:v>26247</c:v>
                </c:pt>
                <c:pt idx="52495">
                  <c:v>26247.5</c:v>
                </c:pt>
                <c:pt idx="52496">
                  <c:v>26248</c:v>
                </c:pt>
                <c:pt idx="52497">
                  <c:v>26248.5</c:v>
                </c:pt>
                <c:pt idx="52498">
                  <c:v>26249</c:v>
                </c:pt>
                <c:pt idx="52499">
                  <c:v>26249.5</c:v>
                </c:pt>
                <c:pt idx="52500">
                  <c:v>26250</c:v>
                </c:pt>
                <c:pt idx="52501">
                  <c:v>26250.5</c:v>
                </c:pt>
                <c:pt idx="52502">
                  <c:v>26251</c:v>
                </c:pt>
                <c:pt idx="52503">
                  <c:v>26251.5</c:v>
                </c:pt>
                <c:pt idx="52504">
                  <c:v>26252</c:v>
                </c:pt>
                <c:pt idx="52505">
                  <c:v>26252.5</c:v>
                </c:pt>
                <c:pt idx="52506">
                  <c:v>26253</c:v>
                </c:pt>
                <c:pt idx="52507">
                  <c:v>26253.5</c:v>
                </c:pt>
                <c:pt idx="52508">
                  <c:v>26254</c:v>
                </c:pt>
                <c:pt idx="52509">
                  <c:v>26254.5</c:v>
                </c:pt>
                <c:pt idx="52510">
                  <c:v>26255</c:v>
                </c:pt>
                <c:pt idx="52511">
                  <c:v>26255.5</c:v>
                </c:pt>
                <c:pt idx="52512">
                  <c:v>26256</c:v>
                </c:pt>
                <c:pt idx="52513">
                  <c:v>26256.5</c:v>
                </c:pt>
                <c:pt idx="52514">
                  <c:v>26257</c:v>
                </c:pt>
                <c:pt idx="52515">
                  <c:v>26257.5</c:v>
                </c:pt>
                <c:pt idx="52516">
                  <c:v>26258</c:v>
                </c:pt>
                <c:pt idx="52517">
                  <c:v>26258.5</c:v>
                </c:pt>
                <c:pt idx="52518">
                  <c:v>26259</c:v>
                </c:pt>
                <c:pt idx="52519">
                  <c:v>26259.5</c:v>
                </c:pt>
                <c:pt idx="52520">
                  <c:v>26260</c:v>
                </c:pt>
                <c:pt idx="52521">
                  <c:v>26260.5</c:v>
                </c:pt>
                <c:pt idx="52522">
                  <c:v>26261</c:v>
                </c:pt>
                <c:pt idx="52523">
                  <c:v>26261.5</c:v>
                </c:pt>
                <c:pt idx="52524">
                  <c:v>26262</c:v>
                </c:pt>
                <c:pt idx="52525">
                  <c:v>26262.5</c:v>
                </c:pt>
                <c:pt idx="52526">
                  <c:v>26263</c:v>
                </c:pt>
                <c:pt idx="52527">
                  <c:v>26263.5</c:v>
                </c:pt>
                <c:pt idx="52528">
                  <c:v>26264</c:v>
                </c:pt>
                <c:pt idx="52529">
                  <c:v>26264.5</c:v>
                </c:pt>
                <c:pt idx="52530">
                  <c:v>26265</c:v>
                </c:pt>
                <c:pt idx="52531">
                  <c:v>26265.5</c:v>
                </c:pt>
                <c:pt idx="52532">
                  <c:v>26266</c:v>
                </c:pt>
                <c:pt idx="52533">
                  <c:v>26266.5</c:v>
                </c:pt>
                <c:pt idx="52534">
                  <c:v>26267</c:v>
                </c:pt>
                <c:pt idx="52535">
                  <c:v>26267.5</c:v>
                </c:pt>
                <c:pt idx="52536">
                  <c:v>26268</c:v>
                </c:pt>
                <c:pt idx="52537">
                  <c:v>26268.5</c:v>
                </c:pt>
                <c:pt idx="52538">
                  <c:v>26269</c:v>
                </c:pt>
                <c:pt idx="52539">
                  <c:v>26269.5</c:v>
                </c:pt>
                <c:pt idx="52540">
                  <c:v>26270</c:v>
                </c:pt>
                <c:pt idx="52541">
                  <c:v>26270.5</c:v>
                </c:pt>
                <c:pt idx="52542">
                  <c:v>26271</c:v>
                </c:pt>
                <c:pt idx="52543">
                  <c:v>26271.5</c:v>
                </c:pt>
                <c:pt idx="52544">
                  <c:v>26272</c:v>
                </c:pt>
                <c:pt idx="52545">
                  <c:v>26272.5</c:v>
                </c:pt>
                <c:pt idx="52546">
                  <c:v>26273</c:v>
                </c:pt>
                <c:pt idx="52547">
                  <c:v>26273.5</c:v>
                </c:pt>
                <c:pt idx="52548">
                  <c:v>26274</c:v>
                </c:pt>
                <c:pt idx="52549">
                  <c:v>26274.5</c:v>
                </c:pt>
                <c:pt idx="52550">
                  <c:v>26275</c:v>
                </c:pt>
                <c:pt idx="52551">
                  <c:v>26275.5</c:v>
                </c:pt>
                <c:pt idx="52552">
                  <c:v>26276</c:v>
                </c:pt>
                <c:pt idx="52553">
                  <c:v>26276.5</c:v>
                </c:pt>
                <c:pt idx="52554">
                  <c:v>26277</c:v>
                </c:pt>
                <c:pt idx="52555">
                  <c:v>26277.5</c:v>
                </c:pt>
                <c:pt idx="52556">
                  <c:v>26278</c:v>
                </c:pt>
                <c:pt idx="52557">
                  <c:v>26278.5</c:v>
                </c:pt>
                <c:pt idx="52558">
                  <c:v>26279</c:v>
                </c:pt>
                <c:pt idx="52559">
                  <c:v>26279.5</c:v>
                </c:pt>
                <c:pt idx="52560">
                  <c:v>26280</c:v>
                </c:pt>
                <c:pt idx="52561">
                  <c:v>26280.5</c:v>
                </c:pt>
                <c:pt idx="52562">
                  <c:v>26281</c:v>
                </c:pt>
                <c:pt idx="52563">
                  <c:v>26281.5</c:v>
                </c:pt>
                <c:pt idx="52564">
                  <c:v>26282</c:v>
                </c:pt>
                <c:pt idx="52565">
                  <c:v>26282.5</c:v>
                </c:pt>
                <c:pt idx="52566">
                  <c:v>26283</c:v>
                </c:pt>
                <c:pt idx="52567">
                  <c:v>26283.5</c:v>
                </c:pt>
                <c:pt idx="52568">
                  <c:v>26284</c:v>
                </c:pt>
                <c:pt idx="52569">
                  <c:v>26284.5</c:v>
                </c:pt>
                <c:pt idx="52570">
                  <c:v>26285</c:v>
                </c:pt>
                <c:pt idx="52571">
                  <c:v>26285.5</c:v>
                </c:pt>
                <c:pt idx="52572">
                  <c:v>26286</c:v>
                </c:pt>
                <c:pt idx="52573">
                  <c:v>26286.5</c:v>
                </c:pt>
                <c:pt idx="52574">
                  <c:v>26287</c:v>
                </c:pt>
                <c:pt idx="52575">
                  <c:v>26287.5</c:v>
                </c:pt>
                <c:pt idx="52576">
                  <c:v>26288</c:v>
                </c:pt>
                <c:pt idx="52577">
                  <c:v>26288.5</c:v>
                </c:pt>
                <c:pt idx="52578">
                  <c:v>26289</c:v>
                </c:pt>
                <c:pt idx="52579">
                  <c:v>26289.5</c:v>
                </c:pt>
                <c:pt idx="52580">
                  <c:v>26290</c:v>
                </c:pt>
                <c:pt idx="52581">
                  <c:v>26290.5</c:v>
                </c:pt>
                <c:pt idx="52582">
                  <c:v>26291</c:v>
                </c:pt>
                <c:pt idx="52583">
                  <c:v>26291.5</c:v>
                </c:pt>
                <c:pt idx="52584">
                  <c:v>26292</c:v>
                </c:pt>
                <c:pt idx="52585">
                  <c:v>26292.5</c:v>
                </c:pt>
                <c:pt idx="52586">
                  <c:v>26293</c:v>
                </c:pt>
                <c:pt idx="52587">
                  <c:v>26293.5</c:v>
                </c:pt>
                <c:pt idx="52588">
                  <c:v>26294</c:v>
                </c:pt>
                <c:pt idx="52589">
                  <c:v>26294.5</c:v>
                </c:pt>
                <c:pt idx="52590">
                  <c:v>26295</c:v>
                </c:pt>
                <c:pt idx="52591">
                  <c:v>26295.5</c:v>
                </c:pt>
                <c:pt idx="52592">
                  <c:v>26296</c:v>
                </c:pt>
                <c:pt idx="52593">
                  <c:v>26296.5</c:v>
                </c:pt>
                <c:pt idx="52594">
                  <c:v>26297</c:v>
                </c:pt>
                <c:pt idx="52595">
                  <c:v>26297.5</c:v>
                </c:pt>
                <c:pt idx="52596">
                  <c:v>26298</c:v>
                </c:pt>
                <c:pt idx="52597">
                  <c:v>26298.5</c:v>
                </c:pt>
                <c:pt idx="52598">
                  <c:v>26299</c:v>
                </c:pt>
                <c:pt idx="52599">
                  <c:v>26299.5</c:v>
                </c:pt>
                <c:pt idx="52600">
                  <c:v>26300</c:v>
                </c:pt>
                <c:pt idx="52601">
                  <c:v>26300.5</c:v>
                </c:pt>
                <c:pt idx="52602">
                  <c:v>26301</c:v>
                </c:pt>
                <c:pt idx="52603">
                  <c:v>26301.5</c:v>
                </c:pt>
                <c:pt idx="52604">
                  <c:v>26302</c:v>
                </c:pt>
                <c:pt idx="52605">
                  <c:v>26302.5</c:v>
                </c:pt>
                <c:pt idx="52606">
                  <c:v>26303</c:v>
                </c:pt>
                <c:pt idx="52607">
                  <c:v>26303.5</c:v>
                </c:pt>
                <c:pt idx="52608">
                  <c:v>26304</c:v>
                </c:pt>
                <c:pt idx="52609">
                  <c:v>26304.5</c:v>
                </c:pt>
                <c:pt idx="52610">
                  <c:v>26305</c:v>
                </c:pt>
                <c:pt idx="52611">
                  <c:v>26305.5</c:v>
                </c:pt>
                <c:pt idx="52612">
                  <c:v>26306</c:v>
                </c:pt>
                <c:pt idx="52613">
                  <c:v>26306.5</c:v>
                </c:pt>
                <c:pt idx="52614">
                  <c:v>26307</c:v>
                </c:pt>
                <c:pt idx="52615">
                  <c:v>26307.5</c:v>
                </c:pt>
                <c:pt idx="52616">
                  <c:v>26308</c:v>
                </c:pt>
                <c:pt idx="52617">
                  <c:v>26308.5</c:v>
                </c:pt>
                <c:pt idx="52618">
                  <c:v>26309</c:v>
                </c:pt>
                <c:pt idx="52619">
                  <c:v>26309.5</c:v>
                </c:pt>
                <c:pt idx="52620">
                  <c:v>26310</c:v>
                </c:pt>
                <c:pt idx="52621">
                  <c:v>26310.5</c:v>
                </c:pt>
                <c:pt idx="52622">
                  <c:v>26311</c:v>
                </c:pt>
                <c:pt idx="52623">
                  <c:v>26311.5</c:v>
                </c:pt>
                <c:pt idx="52624">
                  <c:v>26312</c:v>
                </c:pt>
                <c:pt idx="52625">
                  <c:v>26312.5</c:v>
                </c:pt>
                <c:pt idx="52626">
                  <c:v>26313</c:v>
                </c:pt>
                <c:pt idx="52627">
                  <c:v>26313.5</c:v>
                </c:pt>
                <c:pt idx="52628">
                  <c:v>26314</c:v>
                </c:pt>
                <c:pt idx="52629">
                  <c:v>26314.5</c:v>
                </c:pt>
                <c:pt idx="52630">
                  <c:v>26315</c:v>
                </c:pt>
                <c:pt idx="52631">
                  <c:v>26315.5</c:v>
                </c:pt>
                <c:pt idx="52632">
                  <c:v>26316</c:v>
                </c:pt>
                <c:pt idx="52633">
                  <c:v>26316.5</c:v>
                </c:pt>
                <c:pt idx="52634">
                  <c:v>26317</c:v>
                </c:pt>
                <c:pt idx="52635">
                  <c:v>26317.5</c:v>
                </c:pt>
                <c:pt idx="52636">
                  <c:v>26318</c:v>
                </c:pt>
                <c:pt idx="52637">
                  <c:v>26318.5</c:v>
                </c:pt>
                <c:pt idx="52638">
                  <c:v>26319</c:v>
                </c:pt>
                <c:pt idx="52639">
                  <c:v>26319.5</c:v>
                </c:pt>
                <c:pt idx="52640">
                  <c:v>26320</c:v>
                </c:pt>
                <c:pt idx="52641">
                  <c:v>26320.5</c:v>
                </c:pt>
                <c:pt idx="52642">
                  <c:v>26321</c:v>
                </c:pt>
                <c:pt idx="52643">
                  <c:v>26321.5</c:v>
                </c:pt>
                <c:pt idx="52644">
                  <c:v>26322</c:v>
                </c:pt>
                <c:pt idx="52645">
                  <c:v>26322.5</c:v>
                </c:pt>
                <c:pt idx="52646">
                  <c:v>26323</c:v>
                </c:pt>
                <c:pt idx="52647">
                  <c:v>26323.5</c:v>
                </c:pt>
                <c:pt idx="52648">
                  <c:v>26324</c:v>
                </c:pt>
                <c:pt idx="52649">
                  <c:v>26324.5</c:v>
                </c:pt>
                <c:pt idx="52650">
                  <c:v>26325</c:v>
                </c:pt>
                <c:pt idx="52651">
                  <c:v>26325.5</c:v>
                </c:pt>
                <c:pt idx="52652">
                  <c:v>26326</c:v>
                </c:pt>
                <c:pt idx="52653">
                  <c:v>26326.5</c:v>
                </c:pt>
                <c:pt idx="52654">
                  <c:v>26327</c:v>
                </c:pt>
                <c:pt idx="52655">
                  <c:v>26327.5</c:v>
                </c:pt>
                <c:pt idx="52656">
                  <c:v>26328</c:v>
                </c:pt>
                <c:pt idx="52657">
                  <c:v>26328.5</c:v>
                </c:pt>
                <c:pt idx="52658">
                  <c:v>26329</c:v>
                </c:pt>
                <c:pt idx="52659">
                  <c:v>26329.5</c:v>
                </c:pt>
                <c:pt idx="52660">
                  <c:v>26330</c:v>
                </c:pt>
                <c:pt idx="52661">
                  <c:v>26330.5</c:v>
                </c:pt>
                <c:pt idx="52662">
                  <c:v>26331</c:v>
                </c:pt>
                <c:pt idx="52663">
                  <c:v>26331.5</c:v>
                </c:pt>
                <c:pt idx="52664">
                  <c:v>26332</c:v>
                </c:pt>
                <c:pt idx="52665">
                  <c:v>26332.5</c:v>
                </c:pt>
                <c:pt idx="52666">
                  <c:v>26333</c:v>
                </c:pt>
                <c:pt idx="52667">
                  <c:v>26333.5</c:v>
                </c:pt>
                <c:pt idx="52668">
                  <c:v>26334</c:v>
                </c:pt>
                <c:pt idx="52669">
                  <c:v>26334.5</c:v>
                </c:pt>
                <c:pt idx="52670">
                  <c:v>26335</c:v>
                </c:pt>
                <c:pt idx="52671">
                  <c:v>26335.5</c:v>
                </c:pt>
                <c:pt idx="52672">
                  <c:v>26336</c:v>
                </c:pt>
                <c:pt idx="52673">
                  <c:v>26336.5</c:v>
                </c:pt>
                <c:pt idx="52674">
                  <c:v>26337</c:v>
                </c:pt>
                <c:pt idx="52675">
                  <c:v>26337.5</c:v>
                </c:pt>
                <c:pt idx="52676">
                  <c:v>26338</c:v>
                </c:pt>
                <c:pt idx="52677">
                  <c:v>26338.5</c:v>
                </c:pt>
                <c:pt idx="52678">
                  <c:v>26339</c:v>
                </c:pt>
                <c:pt idx="52679">
                  <c:v>26339.5</c:v>
                </c:pt>
                <c:pt idx="52680">
                  <c:v>26340</c:v>
                </c:pt>
                <c:pt idx="52681">
                  <c:v>26340.5</c:v>
                </c:pt>
                <c:pt idx="52682">
                  <c:v>26341</c:v>
                </c:pt>
                <c:pt idx="52683">
                  <c:v>26341.5</c:v>
                </c:pt>
                <c:pt idx="52684">
                  <c:v>26342</c:v>
                </c:pt>
                <c:pt idx="52685">
                  <c:v>26342.5</c:v>
                </c:pt>
                <c:pt idx="52686">
                  <c:v>26343</c:v>
                </c:pt>
                <c:pt idx="52687">
                  <c:v>26343.5</c:v>
                </c:pt>
                <c:pt idx="52688">
                  <c:v>26344</c:v>
                </c:pt>
                <c:pt idx="52689">
                  <c:v>26344.5</c:v>
                </c:pt>
                <c:pt idx="52690">
                  <c:v>26345</c:v>
                </c:pt>
                <c:pt idx="52691">
                  <c:v>26345.5</c:v>
                </c:pt>
                <c:pt idx="52692">
                  <c:v>26346</c:v>
                </c:pt>
                <c:pt idx="52693">
                  <c:v>26346.5</c:v>
                </c:pt>
                <c:pt idx="52694">
                  <c:v>26347</c:v>
                </c:pt>
                <c:pt idx="52695">
                  <c:v>26347.5</c:v>
                </c:pt>
                <c:pt idx="52696">
                  <c:v>26348</c:v>
                </c:pt>
                <c:pt idx="52697">
                  <c:v>26348.5</c:v>
                </c:pt>
                <c:pt idx="52698">
                  <c:v>26349</c:v>
                </c:pt>
                <c:pt idx="52699">
                  <c:v>26349.5</c:v>
                </c:pt>
                <c:pt idx="52700">
                  <c:v>26350</c:v>
                </c:pt>
                <c:pt idx="52701">
                  <c:v>26350.5</c:v>
                </c:pt>
                <c:pt idx="52702">
                  <c:v>26351</c:v>
                </c:pt>
                <c:pt idx="52703">
                  <c:v>26351.5</c:v>
                </c:pt>
                <c:pt idx="52704">
                  <c:v>26352</c:v>
                </c:pt>
                <c:pt idx="52705">
                  <c:v>26352.5</c:v>
                </c:pt>
                <c:pt idx="52706">
                  <c:v>26353</c:v>
                </c:pt>
                <c:pt idx="52707">
                  <c:v>26353.5</c:v>
                </c:pt>
                <c:pt idx="52708">
                  <c:v>26354</c:v>
                </c:pt>
                <c:pt idx="52709">
                  <c:v>26354.5</c:v>
                </c:pt>
                <c:pt idx="52710">
                  <c:v>26355</c:v>
                </c:pt>
                <c:pt idx="52711">
                  <c:v>26355.5</c:v>
                </c:pt>
                <c:pt idx="52712">
                  <c:v>26356</c:v>
                </c:pt>
                <c:pt idx="52713">
                  <c:v>26356.5</c:v>
                </c:pt>
                <c:pt idx="52714">
                  <c:v>26357</c:v>
                </c:pt>
                <c:pt idx="52715">
                  <c:v>26357.5</c:v>
                </c:pt>
                <c:pt idx="52716">
                  <c:v>26358</c:v>
                </c:pt>
                <c:pt idx="52717">
                  <c:v>26358.5</c:v>
                </c:pt>
                <c:pt idx="52718">
                  <c:v>26359</c:v>
                </c:pt>
                <c:pt idx="52719">
                  <c:v>26359.5</c:v>
                </c:pt>
                <c:pt idx="52720">
                  <c:v>26360</c:v>
                </c:pt>
                <c:pt idx="52721">
                  <c:v>26360.5</c:v>
                </c:pt>
                <c:pt idx="52722">
                  <c:v>26361</c:v>
                </c:pt>
                <c:pt idx="52723">
                  <c:v>26361.5</c:v>
                </c:pt>
                <c:pt idx="52724">
                  <c:v>26362</c:v>
                </c:pt>
                <c:pt idx="52725">
                  <c:v>26362.5</c:v>
                </c:pt>
                <c:pt idx="52726">
                  <c:v>26363</c:v>
                </c:pt>
                <c:pt idx="52727">
                  <c:v>26363.5</c:v>
                </c:pt>
                <c:pt idx="52728">
                  <c:v>26364</c:v>
                </c:pt>
                <c:pt idx="52729">
                  <c:v>26364.5</c:v>
                </c:pt>
                <c:pt idx="52730">
                  <c:v>26365</c:v>
                </c:pt>
                <c:pt idx="52731">
                  <c:v>26365.5</c:v>
                </c:pt>
                <c:pt idx="52732">
                  <c:v>26366</c:v>
                </c:pt>
                <c:pt idx="52733">
                  <c:v>26366.5</c:v>
                </c:pt>
                <c:pt idx="52734">
                  <c:v>26367</c:v>
                </c:pt>
                <c:pt idx="52735">
                  <c:v>26367.5</c:v>
                </c:pt>
                <c:pt idx="52736">
                  <c:v>26368</c:v>
                </c:pt>
                <c:pt idx="52737">
                  <c:v>26368.5</c:v>
                </c:pt>
                <c:pt idx="52738">
                  <c:v>26369</c:v>
                </c:pt>
                <c:pt idx="52739">
                  <c:v>26369.5</c:v>
                </c:pt>
                <c:pt idx="52740">
                  <c:v>26370</c:v>
                </c:pt>
                <c:pt idx="52741">
                  <c:v>26370.5</c:v>
                </c:pt>
                <c:pt idx="52742">
                  <c:v>26371</c:v>
                </c:pt>
                <c:pt idx="52743">
                  <c:v>26371.5</c:v>
                </c:pt>
                <c:pt idx="52744">
                  <c:v>26372</c:v>
                </c:pt>
                <c:pt idx="52745">
                  <c:v>26372.5</c:v>
                </c:pt>
                <c:pt idx="52746">
                  <c:v>26373</c:v>
                </c:pt>
                <c:pt idx="52747">
                  <c:v>26373.5</c:v>
                </c:pt>
                <c:pt idx="52748">
                  <c:v>26374</c:v>
                </c:pt>
                <c:pt idx="52749">
                  <c:v>26374.5</c:v>
                </c:pt>
                <c:pt idx="52750">
                  <c:v>26375</c:v>
                </c:pt>
                <c:pt idx="52751">
                  <c:v>26375.5</c:v>
                </c:pt>
                <c:pt idx="52752">
                  <c:v>26376</c:v>
                </c:pt>
                <c:pt idx="52753">
                  <c:v>26376.5</c:v>
                </c:pt>
                <c:pt idx="52754">
                  <c:v>26377</c:v>
                </c:pt>
                <c:pt idx="52755">
                  <c:v>26377.5</c:v>
                </c:pt>
                <c:pt idx="52756">
                  <c:v>26378</c:v>
                </c:pt>
                <c:pt idx="52757">
                  <c:v>26378.5</c:v>
                </c:pt>
                <c:pt idx="52758">
                  <c:v>26379</c:v>
                </c:pt>
                <c:pt idx="52759">
                  <c:v>26379.5</c:v>
                </c:pt>
                <c:pt idx="52760">
                  <c:v>26380</c:v>
                </c:pt>
                <c:pt idx="52761">
                  <c:v>26380.5</c:v>
                </c:pt>
                <c:pt idx="52762">
                  <c:v>26381</c:v>
                </c:pt>
                <c:pt idx="52763">
                  <c:v>26381.5</c:v>
                </c:pt>
                <c:pt idx="52764">
                  <c:v>26382</c:v>
                </c:pt>
                <c:pt idx="52765">
                  <c:v>26382.5</c:v>
                </c:pt>
                <c:pt idx="52766">
                  <c:v>26383</c:v>
                </c:pt>
                <c:pt idx="52767">
                  <c:v>26383.5</c:v>
                </c:pt>
                <c:pt idx="52768">
                  <c:v>26384</c:v>
                </c:pt>
                <c:pt idx="52769">
                  <c:v>26384.5</c:v>
                </c:pt>
                <c:pt idx="52770">
                  <c:v>26385</c:v>
                </c:pt>
                <c:pt idx="52771">
                  <c:v>26385.5</c:v>
                </c:pt>
                <c:pt idx="52772">
                  <c:v>26386</c:v>
                </c:pt>
                <c:pt idx="52773">
                  <c:v>26386.5</c:v>
                </c:pt>
                <c:pt idx="52774">
                  <c:v>26387</c:v>
                </c:pt>
                <c:pt idx="52775">
                  <c:v>26387.5</c:v>
                </c:pt>
                <c:pt idx="52776">
                  <c:v>26388</c:v>
                </c:pt>
                <c:pt idx="52777">
                  <c:v>26388.5</c:v>
                </c:pt>
                <c:pt idx="52778">
                  <c:v>26389</c:v>
                </c:pt>
                <c:pt idx="52779">
                  <c:v>26389.5</c:v>
                </c:pt>
                <c:pt idx="52780">
                  <c:v>26390</c:v>
                </c:pt>
                <c:pt idx="52781">
                  <c:v>26390.5</c:v>
                </c:pt>
                <c:pt idx="52782">
                  <c:v>26391</c:v>
                </c:pt>
                <c:pt idx="52783">
                  <c:v>26391.5</c:v>
                </c:pt>
                <c:pt idx="52784">
                  <c:v>26392</c:v>
                </c:pt>
                <c:pt idx="52785">
                  <c:v>26392.5</c:v>
                </c:pt>
                <c:pt idx="52786">
                  <c:v>26393</c:v>
                </c:pt>
                <c:pt idx="52787">
                  <c:v>26393.5</c:v>
                </c:pt>
                <c:pt idx="52788">
                  <c:v>26394</c:v>
                </c:pt>
                <c:pt idx="52789">
                  <c:v>26394.5</c:v>
                </c:pt>
                <c:pt idx="52790">
                  <c:v>26395</c:v>
                </c:pt>
                <c:pt idx="52791">
                  <c:v>26395.5</c:v>
                </c:pt>
                <c:pt idx="52792">
                  <c:v>26396</c:v>
                </c:pt>
                <c:pt idx="52793">
                  <c:v>26396.5</c:v>
                </c:pt>
                <c:pt idx="52794">
                  <c:v>26397</c:v>
                </c:pt>
                <c:pt idx="52795">
                  <c:v>26397.5</c:v>
                </c:pt>
                <c:pt idx="52796">
                  <c:v>26398</c:v>
                </c:pt>
                <c:pt idx="52797">
                  <c:v>26398.5</c:v>
                </c:pt>
                <c:pt idx="52798">
                  <c:v>26399</c:v>
                </c:pt>
                <c:pt idx="52799">
                  <c:v>26399.5</c:v>
                </c:pt>
                <c:pt idx="52800">
                  <c:v>26400</c:v>
                </c:pt>
                <c:pt idx="52801">
                  <c:v>26400.5</c:v>
                </c:pt>
                <c:pt idx="52802">
                  <c:v>26401</c:v>
                </c:pt>
                <c:pt idx="52803">
                  <c:v>26401.5</c:v>
                </c:pt>
                <c:pt idx="52804">
                  <c:v>26402</c:v>
                </c:pt>
                <c:pt idx="52805">
                  <c:v>26402.5</c:v>
                </c:pt>
                <c:pt idx="52806">
                  <c:v>26403</c:v>
                </c:pt>
                <c:pt idx="52807">
                  <c:v>26403.5</c:v>
                </c:pt>
                <c:pt idx="52808">
                  <c:v>26404</c:v>
                </c:pt>
                <c:pt idx="52809">
                  <c:v>26404.5</c:v>
                </c:pt>
                <c:pt idx="52810">
                  <c:v>26405</c:v>
                </c:pt>
                <c:pt idx="52811">
                  <c:v>26405.5</c:v>
                </c:pt>
                <c:pt idx="52812">
                  <c:v>26406</c:v>
                </c:pt>
                <c:pt idx="52813">
                  <c:v>26406.5</c:v>
                </c:pt>
                <c:pt idx="52814">
                  <c:v>26407</c:v>
                </c:pt>
                <c:pt idx="52815">
                  <c:v>26407.5</c:v>
                </c:pt>
                <c:pt idx="52816">
                  <c:v>26408</c:v>
                </c:pt>
                <c:pt idx="52817">
                  <c:v>26408.5</c:v>
                </c:pt>
                <c:pt idx="52818">
                  <c:v>26409</c:v>
                </c:pt>
                <c:pt idx="52819">
                  <c:v>26409.5</c:v>
                </c:pt>
                <c:pt idx="52820">
                  <c:v>26410</c:v>
                </c:pt>
                <c:pt idx="52821">
                  <c:v>26410.5</c:v>
                </c:pt>
                <c:pt idx="52822">
                  <c:v>26411</c:v>
                </c:pt>
                <c:pt idx="52823">
                  <c:v>26411.5</c:v>
                </c:pt>
                <c:pt idx="52824">
                  <c:v>26412</c:v>
                </c:pt>
                <c:pt idx="52825">
                  <c:v>26412.5</c:v>
                </c:pt>
                <c:pt idx="52826">
                  <c:v>26413</c:v>
                </c:pt>
                <c:pt idx="52827">
                  <c:v>26413.5</c:v>
                </c:pt>
                <c:pt idx="52828">
                  <c:v>26414</c:v>
                </c:pt>
                <c:pt idx="52829">
                  <c:v>26414.5</c:v>
                </c:pt>
                <c:pt idx="52830">
                  <c:v>26415</c:v>
                </c:pt>
                <c:pt idx="52831">
                  <c:v>26415.5</c:v>
                </c:pt>
                <c:pt idx="52832">
                  <c:v>26416</c:v>
                </c:pt>
                <c:pt idx="52833">
                  <c:v>26416.5</c:v>
                </c:pt>
                <c:pt idx="52834">
                  <c:v>26417</c:v>
                </c:pt>
                <c:pt idx="52835">
                  <c:v>26417.5</c:v>
                </c:pt>
                <c:pt idx="52836">
                  <c:v>26418</c:v>
                </c:pt>
                <c:pt idx="52837">
                  <c:v>26418.5</c:v>
                </c:pt>
                <c:pt idx="52838">
                  <c:v>26419</c:v>
                </c:pt>
                <c:pt idx="52839">
                  <c:v>26419.5</c:v>
                </c:pt>
                <c:pt idx="52840">
                  <c:v>26420</c:v>
                </c:pt>
                <c:pt idx="52841">
                  <c:v>26420.5</c:v>
                </c:pt>
                <c:pt idx="52842">
                  <c:v>26421</c:v>
                </c:pt>
                <c:pt idx="52843">
                  <c:v>26421.5</c:v>
                </c:pt>
                <c:pt idx="52844">
                  <c:v>26422</c:v>
                </c:pt>
                <c:pt idx="52845">
                  <c:v>26422.5</c:v>
                </c:pt>
                <c:pt idx="52846">
                  <c:v>26423</c:v>
                </c:pt>
                <c:pt idx="52847">
                  <c:v>26423.5</c:v>
                </c:pt>
                <c:pt idx="52848">
                  <c:v>26424</c:v>
                </c:pt>
                <c:pt idx="52849">
                  <c:v>26424.5</c:v>
                </c:pt>
                <c:pt idx="52850">
                  <c:v>26425</c:v>
                </c:pt>
                <c:pt idx="52851">
                  <c:v>26425.5</c:v>
                </c:pt>
                <c:pt idx="52852">
                  <c:v>26426</c:v>
                </c:pt>
                <c:pt idx="52853">
                  <c:v>26426.5</c:v>
                </c:pt>
                <c:pt idx="52854">
                  <c:v>26427</c:v>
                </c:pt>
                <c:pt idx="52855">
                  <c:v>26427.5</c:v>
                </c:pt>
                <c:pt idx="52856">
                  <c:v>26428</c:v>
                </c:pt>
                <c:pt idx="52857">
                  <c:v>26428.5</c:v>
                </c:pt>
                <c:pt idx="52858">
                  <c:v>26429</c:v>
                </c:pt>
                <c:pt idx="52859">
                  <c:v>26429.5</c:v>
                </c:pt>
                <c:pt idx="52860">
                  <c:v>26430</c:v>
                </c:pt>
                <c:pt idx="52861">
                  <c:v>26430.5</c:v>
                </c:pt>
                <c:pt idx="52862">
                  <c:v>26431</c:v>
                </c:pt>
                <c:pt idx="52863">
                  <c:v>26431.5</c:v>
                </c:pt>
                <c:pt idx="52864">
                  <c:v>26432</c:v>
                </c:pt>
                <c:pt idx="52865">
                  <c:v>26432.5</c:v>
                </c:pt>
                <c:pt idx="52866">
                  <c:v>26433</c:v>
                </c:pt>
                <c:pt idx="52867">
                  <c:v>26433.5</c:v>
                </c:pt>
                <c:pt idx="52868">
                  <c:v>26434</c:v>
                </c:pt>
                <c:pt idx="52869">
                  <c:v>26434.5</c:v>
                </c:pt>
                <c:pt idx="52870">
                  <c:v>26435</c:v>
                </c:pt>
                <c:pt idx="52871">
                  <c:v>26435.5</c:v>
                </c:pt>
                <c:pt idx="52872">
                  <c:v>26436</c:v>
                </c:pt>
                <c:pt idx="52873">
                  <c:v>26436.5</c:v>
                </c:pt>
                <c:pt idx="52874">
                  <c:v>26437</c:v>
                </c:pt>
                <c:pt idx="52875">
                  <c:v>26437.5</c:v>
                </c:pt>
                <c:pt idx="52876">
                  <c:v>26438</c:v>
                </c:pt>
                <c:pt idx="52877">
                  <c:v>26438.5</c:v>
                </c:pt>
                <c:pt idx="52878">
                  <c:v>26439</c:v>
                </c:pt>
                <c:pt idx="52879">
                  <c:v>26439.5</c:v>
                </c:pt>
                <c:pt idx="52880">
                  <c:v>26440</c:v>
                </c:pt>
                <c:pt idx="52881">
                  <c:v>26440.5</c:v>
                </c:pt>
                <c:pt idx="52882">
                  <c:v>26441</c:v>
                </c:pt>
                <c:pt idx="52883">
                  <c:v>26441.5</c:v>
                </c:pt>
                <c:pt idx="52884">
                  <c:v>26442</c:v>
                </c:pt>
                <c:pt idx="52885">
                  <c:v>26442.5</c:v>
                </c:pt>
                <c:pt idx="52886">
                  <c:v>26443</c:v>
                </c:pt>
                <c:pt idx="52887">
                  <c:v>26443.5</c:v>
                </c:pt>
                <c:pt idx="52888">
                  <c:v>26444</c:v>
                </c:pt>
                <c:pt idx="52889">
                  <c:v>26444.5</c:v>
                </c:pt>
                <c:pt idx="52890">
                  <c:v>26445</c:v>
                </c:pt>
                <c:pt idx="52891">
                  <c:v>26445.5</c:v>
                </c:pt>
                <c:pt idx="52892">
                  <c:v>26446</c:v>
                </c:pt>
                <c:pt idx="52893">
                  <c:v>26446.5</c:v>
                </c:pt>
                <c:pt idx="52894">
                  <c:v>26447</c:v>
                </c:pt>
                <c:pt idx="52895">
                  <c:v>26447.5</c:v>
                </c:pt>
                <c:pt idx="52896">
                  <c:v>26448</c:v>
                </c:pt>
                <c:pt idx="52897">
                  <c:v>26448.5</c:v>
                </c:pt>
                <c:pt idx="52898">
                  <c:v>26449</c:v>
                </c:pt>
                <c:pt idx="52899">
                  <c:v>26449.5</c:v>
                </c:pt>
                <c:pt idx="52900">
                  <c:v>26450</c:v>
                </c:pt>
                <c:pt idx="52901">
                  <c:v>26450.5</c:v>
                </c:pt>
                <c:pt idx="52902">
                  <c:v>26451</c:v>
                </c:pt>
                <c:pt idx="52903">
                  <c:v>26451.5</c:v>
                </c:pt>
                <c:pt idx="52904">
                  <c:v>26452</c:v>
                </c:pt>
                <c:pt idx="52905">
                  <c:v>26452.5</c:v>
                </c:pt>
                <c:pt idx="52906">
                  <c:v>26453</c:v>
                </c:pt>
                <c:pt idx="52907">
                  <c:v>26453.5</c:v>
                </c:pt>
                <c:pt idx="52908">
                  <c:v>26454</c:v>
                </c:pt>
                <c:pt idx="52909">
                  <c:v>26454.5</c:v>
                </c:pt>
                <c:pt idx="52910">
                  <c:v>26455</c:v>
                </c:pt>
                <c:pt idx="52911">
                  <c:v>26455.5</c:v>
                </c:pt>
                <c:pt idx="52912">
                  <c:v>26456</c:v>
                </c:pt>
                <c:pt idx="52913">
                  <c:v>26456.5</c:v>
                </c:pt>
                <c:pt idx="52914">
                  <c:v>26457</c:v>
                </c:pt>
                <c:pt idx="52915">
                  <c:v>26457.5</c:v>
                </c:pt>
                <c:pt idx="52916">
                  <c:v>26458</c:v>
                </c:pt>
                <c:pt idx="52917">
                  <c:v>26458.5</c:v>
                </c:pt>
                <c:pt idx="52918">
                  <c:v>26459</c:v>
                </c:pt>
                <c:pt idx="52919">
                  <c:v>26459.5</c:v>
                </c:pt>
                <c:pt idx="52920">
                  <c:v>26460</c:v>
                </c:pt>
                <c:pt idx="52921">
                  <c:v>26460.5</c:v>
                </c:pt>
                <c:pt idx="52922">
                  <c:v>26461</c:v>
                </c:pt>
                <c:pt idx="52923">
                  <c:v>26461.5</c:v>
                </c:pt>
                <c:pt idx="52924">
                  <c:v>26462</c:v>
                </c:pt>
                <c:pt idx="52925">
                  <c:v>26462.5</c:v>
                </c:pt>
                <c:pt idx="52926">
                  <c:v>26463</c:v>
                </c:pt>
                <c:pt idx="52927">
                  <c:v>26463.5</c:v>
                </c:pt>
                <c:pt idx="52928">
                  <c:v>26464</c:v>
                </c:pt>
                <c:pt idx="52929">
                  <c:v>26464.5</c:v>
                </c:pt>
                <c:pt idx="52930">
                  <c:v>26465</c:v>
                </c:pt>
                <c:pt idx="52931">
                  <c:v>26465.5</c:v>
                </c:pt>
                <c:pt idx="52932">
                  <c:v>26466</c:v>
                </c:pt>
                <c:pt idx="52933">
                  <c:v>26466.5</c:v>
                </c:pt>
                <c:pt idx="52934">
                  <c:v>26467</c:v>
                </c:pt>
                <c:pt idx="52935">
                  <c:v>26467.5</c:v>
                </c:pt>
                <c:pt idx="52936">
                  <c:v>26468</c:v>
                </c:pt>
                <c:pt idx="52937">
                  <c:v>26468.5</c:v>
                </c:pt>
                <c:pt idx="52938">
                  <c:v>26469</c:v>
                </c:pt>
                <c:pt idx="52939">
                  <c:v>26469.5</c:v>
                </c:pt>
                <c:pt idx="52940">
                  <c:v>26470</c:v>
                </c:pt>
                <c:pt idx="52941">
                  <c:v>26470.5</c:v>
                </c:pt>
                <c:pt idx="52942">
                  <c:v>26471</c:v>
                </c:pt>
                <c:pt idx="52943">
                  <c:v>26471.5</c:v>
                </c:pt>
                <c:pt idx="52944">
                  <c:v>26472</c:v>
                </c:pt>
                <c:pt idx="52945">
                  <c:v>26472.5</c:v>
                </c:pt>
                <c:pt idx="52946">
                  <c:v>26473</c:v>
                </c:pt>
                <c:pt idx="52947">
                  <c:v>26473.5</c:v>
                </c:pt>
                <c:pt idx="52948">
                  <c:v>26474</c:v>
                </c:pt>
                <c:pt idx="52949">
                  <c:v>26474.5</c:v>
                </c:pt>
                <c:pt idx="52950">
                  <c:v>26475</c:v>
                </c:pt>
                <c:pt idx="52951">
                  <c:v>26475.5</c:v>
                </c:pt>
                <c:pt idx="52952">
                  <c:v>26476</c:v>
                </c:pt>
                <c:pt idx="52953">
                  <c:v>26476.5</c:v>
                </c:pt>
                <c:pt idx="52954">
                  <c:v>26477</c:v>
                </c:pt>
                <c:pt idx="52955">
                  <c:v>26477.5</c:v>
                </c:pt>
                <c:pt idx="52956">
                  <c:v>26478</c:v>
                </c:pt>
                <c:pt idx="52957">
                  <c:v>26478.5</c:v>
                </c:pt>
                <c:pt idx="52958">
                  <c:v>26479</c:v>
                </c:pt>
                <c:pt idx="52959">
                  <c:v>26479.5</c:v>
                </c:pt>
                <c:pt idx="52960">
                  <c:v>26480</c:v>
                </c:pt>
                <c:pt idx="52961">
                  <c:v>26480.5</c:v>
                </c:pt>
                <c:pt idx="52962">
                  <c:v>26481</c:v>
                </c:pt>
                <c:pt idx="52963">
                  <c:v>26481.5</c:v>
                </c:pt>
                <c:pt idx="52964">
                  <c:v>26482</c:v>
                </c:pt>
                <c:pt idx="52965">
                  <c:v>26482.5</c:v>
                </c:pt>
                <c:pt idx="52966">
                  <c:v>26483</c:v>
                </c:pt>
                <c:pt idx="52967">
                  <c:v>26483.5</c:v>
                </c:pt>
                <c:pt idx="52968">
                  <c:v>26484</c:v>
                </c:pt>
                <c:pt idx="52969">
                  <c:v>26484.5</c:v>
                </c:pt>
                <c:pt idx="52970">
                  <c:v>26485</c:v>
                </c:pt>
                <c:pt idx="52971">
                  <c:v>26485.5</c:v>
                </c:pt>
                <c:pt idx="52972">
                  <c:v>26486</c:v>
                </c:pt>
                <c:pt idx="52973">
                  <c:v>26486.5</c:v>
                </c:pt>
                <c:pt idx="52974">
                  <c:v>26487</c:v>
                </c:pt>
                <c:pt idx="52975">
                  <c:v>26487.5</c:v>
                </c:pt>
                <c:pt idx="52976">
                  <c:v>26488</c:v>
                </c:pt>
                <c:pt idx="52977">
                  <c:v>26488.5</c:v>
                </c:pt>
                <c:pt idx="52978">
                  <c:v>26489</c:v>
                </c:pt>
                <c:pt idx="52979">
                  <c:v>26489.5</c:v>
                </c:pt>
                <c:pt idx="52980">
                  <c:v>26490</c:v>
                </c:pt>
                <c:pt idx="52981">
                  <c:v>26490.5</c:v>
                </c:pt>
                <c:pt idx="52982">
                  <c:v>26491</c:v>
                </c:pt>
                <c:pt idx="52983">
                  <c:v>26491.5</c:v>
                </c:pt>
                <c:pt idx="52984">
                  <c:v>26492</c:v>
                </c:pt>
                <c:pt idx="52985">
                  <c:v>26492.5</c:v>
                </c:pt>
                <c:pt idx="52986">
                  <c:v>26493</c:v>
                </c:pt>
                <c:pt idx="52987">
                  <c:v>26493.5</c:v>
                </c:pt>
                <c:pt idx="52988">
                  <c:v>26494</c:v>
                </c:pt>
                <c:pt idx="52989">
                  <c:v>26494.5</c:v>
                </c:pt>
                <c:pt idx="52990">
                  <c:v>26495</c:v>
                </c:pt>
                <c:pt idx="52991">
                  <c:v>26495.5</c:v>
                </c:pt>
                <c:pt idx="52992">
                  <c:v>26496</c:v>
                </c:pt>
                <c:pt idx="52993">
                  <c:v>26496.5</c:v>
                </c:pt>
                <c:pt idx="52994">
                  <c:v>26497</c:v>
                </c:pt>
                <c:pt idx="52995">
                  <c:v>26497.5</c:v>
                </c:pt>
                <c:pt idx="52996">
                  <c:v>26498</c:v>
                </c:pt>
                <c:pt idx="52997">
                  <c:v>26498.5</c:v>
                </c:pt>
                <c:pt idx="52998">
                  <c:v>26499</c:v>
                </c:pt>
                <c:pt idx="52999">
                  <c:v>26499.5</c:v>
                </c:pt>
                <c:pt idx="53000">
                  <c:v>26500</c:v>
                </c:pt>
                <c:pt idx="53001">
                  <c:v>26500.5</c:v>
                </c:pt>
                <c:pt idx="53002">
                  <c:v>26501</c:v>
                </c:pt>
                <c:pt idx="53003">
                  <c:v>26501.5</c:v>
                </c:pt>
                <c:pt idx="53004">
                  <c:v>26502</c:v>
                </c:pt>
                <c:pt idx="53005">
                  <c:v>26502.5</c:v>
                </c:pt>
                <c:pt idx="53006">
                  <c:v>26503</c:v>
                </c:pt>
                <c:pt idx="53007">
                  <c:v>26503.5</c:v>
                </c:pt>
                <c:pt idx="53008">
                  <c:v>26504</c:v>
                </c:pt>
                <c:pt idx="53009">
                  <c:v>26504.5</c:v>
                </c:pt>
                <c:pt idx="53010">
                  <c:v>26505</c:v>
                </c:pt>
                <c:pt idx="53011">
                  <c:v>26505.5</c:v>
                </c:pt>
                <c:pt idx="53012">
                  <c:v>26506</c:v>
                </c:pt>
                <c:pt idx="53013">
                  <c:v>26506.5</c:v>
                </c:pt>
                <c:pt idx="53014">
                  <c:v>26507</c:v>
                </c:pt>
                <c:pt idx="53015">
                  <c:v>26507.5</c:v>
                </c:pt>
                <c:pt idx="53016">
                  <c:v>26508</c:v>
                </c:pt>
                <c:pt idx="53017">
                  <c:v>26508.5</c:v>
                </c:pt>
                <c:pt idx="53018">
                  <c:v>26509</c:v>
                </c:pt>
                <c:pt idx="53019">
                  <c:v>26509.5</c:v>
                </c:pt>
                <c:pt idx="53020">
                  <c:v>26510</c:v>
                </c:pt>
                <c:pt idx="53021">
                  <c:v>26510.5</c:v>
                </c:pt>
                <c:pt idx="53022">
                  <c:v>26511</c:v>
                </c:pt>
                <c:pt idx="53023">
                  <c:v>26511.5</c:v>
                </c:pt>
                <c:pt idx="53024">
                  <c:v>26512</c:v>
                </c:pt>
                <c:pt idx="53025">
                  <c:v>26512.5</c:v>
                </c:pt>
                <c:pt idx="53026">
                  <c:v>26513</c:v>
                </c:pt>
                <c:pt idx="53027">
                  <c:v>26513.5</c:v>
                </c:pt>
                <c:pt idx="53028">
                  <c:v>26514</c:v>
                </c:pt>
                <c:pt idx="53029">
                  <c:v>26514.5</c:v>
                </c:pt>
                <c:pt idx="53030">
                  <c:v>26515</c:v>
                </c:pt>
                <c:pt idx="53031">
                  <c:v>26515.5</c:v>
                </c:pt>
                <c:pt idx="53032">
                  <c:v>26516</c:v>
                </c:pt>
                <c:pt idx="53033">
                  <c:v>26516.5</c:v>
                </c:pt>
                <c:pt idx="53034">
                  <c:v>26517</c:v>
                </c:pt>
                <c:pt idx="53035">
                  <c:v>26517.5</c:v>
                </c:pt>
                <c:pt idx="53036">
                  <c:v>26518</c:v>
                </c:pt>
                <c:pt idx="53037">
                  <c:v>26518.5</c:v>
                </c:pt>
                <c:pt idx="53038">
                  <c:v>26519</c:v>
                </c:pt>
                <c:pt idx="53039">
                  <c:v>26519.5</c:v>
                </c:pt>
                <c:pt idx="53040">
                  <c:v>26520</c:v>
                </c:pt>
                <c:pt idx="53041">
                  <c:v>26520.5</c:v>
                </c:pt>
                <c:pt idx="53042">
                  <c:v>26521</c:v>
                </c:pt>
                <c:pt idx="53043">
                  <c:v>26521.5</c:v>
                </c:pt>
                <c:pt idx="53044">
                  <c:v>26522</c:v>
                </c:pt>
                <c:pt idx="53045">
                  <c:v>26522.5</c:v>
                </c:pt>
                <c:pt idx="53046">
                  <c:v>26523</c:v>
                </c:pt>
                <c:pt idx="53047">
                  <c:v>26523.5</c:v>
                </c:pt>
                <c:pt idx="53048">
                  <c:v>26524</c:v>
                </c:pt>
                <c:pt idx="53049">
                  <c:v>26524.5</c:v>
                </c:pt>
                <c:pt idx="53050">
                  <c:v>26525</c:v>
                </c:pt>
                <c:pt idx="53051">
                  <c:v>26525.5</c:v>
                </c:pt>
                <c:pt idx="53052">
                  <c:v>26526</c:v>
                </c:pt>
                <c:pt idx="53053">
                  <c:v>26526.5</c:v>
                </c:pt>
                <c:pt idx="53054">
                  <c:v>26527</c:v>
                </c:pt>
                <c:pt idx="53055">
                  <c:v>26527.5</c:v>
                </c:pt>
                <c:pt idx="53056">
                  <c:v>26528</c:v>
                </c:pt>
                <c:pt idx="53057">
                  <c:v>26528.5</c:v>
                </c:pt>
                <c:pt idx="53058">
                  <c:v>26529</c:v>
                </c:pt>
                <c:pt idx="53059">
                  <c:v>26529.5</c:v>
                </c:pt>
                <c:pt idx="53060">
                  <c:v>26530</c:v>
                </c:pt>
                <c:pt idx="53061">
                  <c:v>26530.5</c:v>
                </c:pt>
                <c:pt idx="53062">
                  <c:v>26531</c:v>
                </c:pt>
                <c:pt idx="53063">
                  <c:v>26531.5</c:v>
                </c:pt>
                <c:pt idx="53064">
                  <c:v>26532</c:v>
                </c:pt>
                <c:pt idx="53065">
                  <c:v>26532.5</c:v>
                </c:pt>
                <c:pt idx="53066">
                  <c:v>26533</c:v>
                </c:pt>
                <c:pt idx="53067">
                  <c:v>26533.5</c:v>
                </c:pt>
                <c:pt idx="53068">
                  <c:v>26534</c:v>
                </c:pt>
                <c:pt idx="53069">
                  <c:v>26534.5</c:v>
                </c:pt>
                <c:pt idx="53070">
                  <c:v>26535</c:v>
                </c:pt>
                <c:pt idx="53071">
                  <c:v>26535.5</c:v>
                </c:pt>
                <c:pt idx="53072">
                  <c:v>26536</c:v>
                </c:pt>
                <c:pt idx="53073">
                  <c:v>26536.5</c:v>
                </c:pt>
                <c:pt idx="53074">
                  <c:v>26537</c:v>
                </c:pt>
                <c:pt idx="53075">
                  <c:v>26537.5</c:v>
                </c:pt>
                <c:pt idx="53076">
                  <c:v>26538</c:v>
                </c:pt>
                <c:pt idx="53077">
                  <c:v>26538.5</c:v>
                </c:pt>
                <c:pt idx="53078">
                  <c:v>26539</c:v>
                </c:pt>
                <c:pt idx="53079">
                  <c:v>26539.5</c:v>
                </c:pt>
                <c:pt idx="53080">
                  <c:v>26540</c:v>
                </c:pt>
                <c:pt idx="53081">
                  <c:v>26540.5</c:v>
                </c:pt>
                <c:pt idx="53082">
                  <c:v>26541</c:v>
                </c:pt>
                <c:pt idx="53083">
                  <c:v>26541.5</c:v>
                </c:pt>
                <c:pt idx="53084">
                  <c:v>26542</c:v>
                </c:pt>
                <c:pt idx="53085">
                  <c:v>26542.5</c:v>
                </c:pt>
                <c:pt idx="53086">
                  <c:v>26543</c:v>
                </c:pt>
                <c:pt idx="53087">
                  <c:v>26543.5</c:v>
                </c:pt>
                <c:pt idx="53088">
                  <c:v>26544</c:v>
                </c:pt>
                <c:pt idx="53089">
                  <c:v>26544.5</c:v>
                </c:pt>
                <c:pt idx="53090">
                  <c:v>26545</c:v>
                </c:pt>
                <c:pt idx="53091">
                  <c:v>26545.5</c:v>
                </c:pt>
                <c:pt idx="53092">
                  <c:v>26546</c:v>
                </c:pt>
                <c:pt idx="53093">
                  <c:v>26546.5</c:v>
                </c:pt>
                <c:pt idx="53094">
                  <c:v>26547</c:v>
                </c:pt>
                <c:pt idx="53095">
                  <c:v>26547.5</c:v>
                </c:pt>
                <c:pt idx="53096">
                  <c:v>26548</c:v>
                </c:pt>
                <c:pt idx="53097">
                  <c:v>26548.5</c:v>
                </c:pt>
                <c:pt idx="53098">
                  <c:v>26549</c:v>
                </c:pt>
                <c:pt idx="53099">
                  <c:v>26549.5</c:v>
                </c:pt>
                <c:pt idx="53100">
                  <c:v>26550</c:v>
                </c:pt>
                <c:pt idx="53101">
                  <c:v>26550.5</c:v>
                </c:pt>
                <c:pt idx="53102">
                  <c:v>26551</c:v>
                </c:pt>
                <c:pt idx="53103">
                  <c:v>26551.5</c:v>
                </c:pt>
                <c:pt idx="53104">
                  <c:v>26552</c:v>
                </c:pt>
                <c:pt idx="53105">
                  <c:v>26552.5</c:v>
                </c:pt>
                <c:pt idx="53106">
                  <c:v>26553</c:v>
                </c:pt>
                <c:pt idx="53107">
                  <c:v>26553.5</c:v>
                </c:pt>
                <c:pt idx="53108">
                  <c:v>26554</c:v>
                </c:pt>
                <c:pt idx="53109">
                  <c:v>26554.5</c:v>
                </c:pt>
                <c:pt idx="53110">
                  <c:v>26555</c:v>
                </c:pt>
                <c:pt idx="53111">
                  <c:v>26555.5</c:v>
                </c:pt>
                <c:pt idx="53112">
                  <c:v>26556</c:v>
                </c:pt>
                <c:pt idx="53113">
                  <c:v>26556.5</c:v>
                </c:pt>
                <c:pt idx="53114">
                  <c:v>26557</c:v>
                </c:pt>
                <c:pt idx="53115">
                  <c:v>26557.5</c:v>
                </c:pt>
                <c:pt idx="53116">
                  <c:v>26558</c:v>
                </c:pt>
                <c:pt idx="53117">
                  <c:v>26558.5</c:v>
                </c:pt>
                <c:pt idx="53118">
                  <c:v>26559</c:v>
                </c:pt>
                <c:pt idx="53119">
                  <c:v>26559.5</c:v>
                </c:pt>
                <c:pt idx="53120">
                  <c:v>26560</c:v>
                </c:pt>
                <c:pt idx="53121">
                  <c:v>26560.5</c:v>
                </c:pt>
                <c:pt idx="53122">
                  <c:v>26561</c:v>
                </c:pt>
                <c:pt idx="53123">
                  <c:v>26561.5</c:v>
                </c:pt>
                <c:pt idx="53124">
                  <c:v>26562</c:v>
                </c:pt>
                <c:pt idx="53125">
                  <c:v>26562.5</c:v>
                </c:pt>
                <c:pt idx="53126">
                  <c:v>26563</c:v>
                </c:pt>
                <c:pt idx="53127">
                  <c:v>26563.5</c:v>
                </c:pt>
                <c:pt idx="53128">
                  <c:v>26564</c:v>
                </c:pt>
                <c:pt idx="53129">
                  <c:v>26564.5</c:v>
                </c:pt>
                <c:pt idx="53130">
                  <c:v>26565</c:v>
                </c:pt>
                <c:pt idx="53131">
                  <c:v>26565.5</c:v>
                </c:pt>
                <c:pt idx="53132">
                  <c:v>26566</c:v>
                </c:pt>
                <c:pt idx="53133">
                  <c:v>26566.5</c:v>
                </c:pt>
                <c:pt idx="53134">
                  <c:v>26567</c:v>
                </c:pt>
                <c:pt idx="53135">
                  <c:v>26567.5</c:v>
                </c:pt>
                <c:pt idx="53136">
                  <c:v>26568</c:v>
                </c:pt>
                <c:pt idx="53137">
                  <c:v>26568.5</c:v>
                </c:pt>
                <c:pt idx="53138">
                  <c:v>26569</c:v>
                </c:pt>
                <c:pt idx="53139">
                  <c:v>26569.5</c:v>
                </c:pt>
                <c:pt idx="53140">
                  <c:v>26570</c:v>
                </c:pt>
                <c:pt idx="53141">
                  <c:v>26570.5</c:v>
                </c:pt>
                <c:pt idx="53142">
                  <c:v>26571</c:v>
                </c:pt>
                <c:pt idx="53143">
                  <c:v>26571.5</c:v>
                </c:pt>
                <c:pt idx="53144">
                  <c:v>26572</c:v>
                </c:pt>
                <c:pt idx="53145">
                  <c:v>26572.5</c:v>
                </c:pt>
                <c:pt idx="53146">
                  <c:v>26573</c:v>
                </c:pt>
                <c:pt idx="53147">
                  <c:v>26573.5</c:v>
                </c:pt>
                <c:pt idx="53148">
                  <c:v>26574</c:v>
                </c:pt>
                <c:pt idx="53149">
                  <c:v>26574.5</c:v>
                </c:pt>
                <c:pt idx="53150">
                  <c:v>26575</c:v>
                </c:pt>
                <c:pt idx="53151">
                  <c:v>26575.5</c:v>
                </c:pt>
                <c:pt idx="53152">
                  <c:v>26576</c:v>
                </c:pt>
                <c:pt idx="53153">
                  <c:v>26576.5</c:v>
                </c:pt>
                <c:pt idx="53154">
                  <c:v>26577</c:v>
                </c:pt>
                <c:pt idx="53155">
                  <c:v>26577.5</c:v>
                </c:pt>
                <c:pt idx="53156">
                  <c:v>26578</c:v>
                </c:pt>
                <c:pt idx="53157">
                  <c:v>26578.5</c:v>
                </c:pt>
                <c:pt idx="53158">
                  <c:v>26579</c:v>
                </c:pt>
                <c:pt idx="53159">
                  <c:v>26579.5</c:v>
                </c:pt>
                <c:pt idx="53160">
                  <c:v>26580</c:v>
                </c:pt>
                <c:pt idx="53161">
                  <c:v>26580.5</c:v>
                </c:pt>
                <c:pt idx="53162">
                  <c:v>26581</c:v>
                </c:pt>
                <c:pt idx="53163">
                  <c:v>26581.5</c:v>
                </c:pt>
                <c:pt idx="53164">
                  <c:v>26582</c:v>
                </c:pt>
                <c:pt idx="53165">
                  <c:v>26582.5</c:v>
                </c:pt>
                <c:pt idx="53166">
                  <c:v>26583</c:v>
                </c:pt>
                <c:pt idx="53167">
                  <c:v>26583.5</c:v>
                </c:pt>
                <c:pt idx="53168">
                  <c:v>26584</c:v>
                </c:pt>
                <c:pt idx="53169">
                  <c:v>26584.5</c:v>
                </c:pt>
                <c:pt idx="53170">
                  <c:v>26585</c:v>
                </c:pt>
                <c:pt idx="53171">
                  <c:v>26585.5</c:v>
                </c:pt>
                <c:pt idx="53172">
                  <c:v>26586</c:v>
                </c:pt>
                <c:pt idx="53173">
                  <c:v>26586.5</c:v>
                </c:pt>
                <c:pt idx="53174">
                  <c:v>26587</c:v>
                </c:pt>
                <c:pt idx="53175">
                  <c:v>26587.5</c:v>
                </c:pt>
                <c:pt idx="53176">
                  <c:v>26588</c:v>
                </c:pt>
                <c:pt idx="53177">
                  <c:v>26588.5</c:v>
                </c:pt>
                <c:pt idx="53178">
                  <c:v>26589</c:v>
                </c:pt>
                <c:pt idx="53179">
                  <c:v>26589.5</c:v>
                </c:pt>
                <c:pt idx="53180">
                  <c:v>26590</c:v>
                </c:pt>
                <c:pt idx="53181">
                  <c:v>26590.5</c:v>
                </c:pt>
                <c:pt idx="53182">
                  <c:v>26591</c:v>
                </c:pt>
                <c:pt idx="53183">
                  <c:v>26591.5</c:v>
                </c:pt>
                <c:pt idx="53184">
                  <c:v>26592</c:v>
                </c:pt>
                <c:pt idx="53185">
                  <c:v>26592.5</c:v>
                </c:pt>
                <c:pt idx="53186">
                  <c:v>26593</c:v>
                </c:pt>
                <c:pt idx="53187">
                  <c:v>26593.5</c:v>
                </c:pt>
                <c:pt idx="53188">
                  <c:v>26594</c:v>
                </c:pt>
                <c:pt idx="53189">
                  <c:v>26594.5</c:v>
                </c:pt>
                <c:pt idx="53190">
                  <c:v>26595</c:v>
                </c:pt>
                <c:pt idx="53191">
                  <c:v>26595.5</c:v>
                </c:pt>
                <c:pt idx="53192">
                  <c:v>26596</c:v>
                </c:pt>
                <c:pt idx="53193">
                  <c:v>26596.5</c:v>
                </c:pt>
                <c:pt idx="53194">
                  <c:v>26597</c:v>
                </c:pt>
                <c:pt idx="53195">
                  <c:v>26597.5</c:v>
                </c:pt>
                <c:pt idx="53196">
                  <c:v>26598</c:v>
                </c:pt>
                <c:pt idx="53197">
                  <c:v>26598.5</c:v>
                </c:pt>
                <c:pt idx="53198">
                  <c:v>26599</c:v>
                </c:pt>
                <c:pt idx="53199">
                  <c:v>26599.5</c:v>
                </c:pt>
                <c:pt idx="53200">
                  <c:v>26600</c:v>
                </c:pt>
                <c:pt idx="53201">
                  <c:v>26600.5</c:v>
                </c:pt>
                <c:pt idx="53202">
                  <c:v>26601</c:v>
                </c:pt>
                <c:pt idx="53203">
                  <c:v>26601.5</c:v>
                </c:pt>
                <c:pt idx="53204">
                  <c:v>26602</c:v>
                </c:pt>
                <c:pt idx="53205">
                  <c:v>26602.5</c:v>
                </c:pt>
                <c:pt idx="53206">
                  <c:v>26603</c:v>
                </c:pt>
                <c:pt idx="53207">
                  <c:v>26603.5</c:v>
                </c:pt>
                <c:pt idx="53208">
                  <c:v>26604</c:v>
                </c:pt>
                <c:pt idx="53209">
                  <c:v>26604.5</c:v>
                </c:pt>
                <c:pt idx="53210">
                  <c:v>26605</c:v>
                </c:pt>
                <c:pt idx="53211">
                  <c:v>26605.5</c:v>
                </c:pt>
                <c:pt idx="53212">
                  <c:v>26606</c:v>
                </c:pt>
                <c:pt idx="53213">
                  <c:v>26606.5</c:v>
                </c:pt>
                <c:pt idx="53214">
                  <c:v>26607</c:v>
                </c:pt>
                <c:pt idx="53215">
                  <c:v>26607.5</c:v>
                </c:pt>
                <c:pt idx="53216">
                  <c:v>26608</c:v>
                </c:pt>
                <c:pt idx="53217">
                  <c:v>26608.5</c:v>
                </c:pt>
                <c:pt idx="53218">
                  <c:v>26609</c:v>
                </c:pt>
                <c:pt idx="53219">
                  <c:v>26609.5</c:v>
                </c:pt>
                <c:pt idx="53220">
                  <c:v>26610</c:v>
                </c:pt>
                <c:pt idx="53221">
                  <c:v>26610.5</c:v>
                </c:pt>
                <c:pt idx="53222">
                  <c:v>26611</c:v>
                </c:pt>
                <c:pt idx="53223">
                  <c:v>26611.5</c:v>
                </c:pt>
                <c:pt idx="53224">
                  <c:v>26612</c:v>
                </c:pt>
                <c:pt idx="53225">
                  <c:v>26612.5</c:v>
                </c:pt>
                <c:pt idx="53226">
                  <c:v>26613</c:v>
                </c:pt>
                <c:pt idx="53227">
                  <c:v>26613.5</c:v>
                </c:pt>
                <c:pt idx="53228">
                  <c:v>26614</c:v>
                </c:pt>
                <c:pt idx="53229">
                  <c:v>26614.5</c:v>
                </c:pt>
                <c:pt idx="53230">
                  <c:v>26615</c:v>
                </c:pt>
                <c:pt idx="53231">
                  <c:v>26615.5</c:v>
                </c:pt>
                <c:pt idx="53232">
                  <c:v>26616</c:v>
                </c:pt>
                <c:pt idx="53233">
                  <c:v>26616.5</c:v>
                </c:pt>
                <c:pt idx="53234">
                  <c:v>26617</c:v>
                </c:pt>
                <c:pt idx="53235">
                  <c:v>26617.5</c:v>
                </c:pt>
                <c:pt idx="53236">
                  <c:v>26618</c:v>
                </c:pt>
                <c:pt idx="53237">
                  <c:v>26618.5</c:v>
                </c:pt>
                <c:pt idx="53238">
                  <c:v>26619</c:v>
                </c:pt>
                <c:pt idx="53239">
                  <c:v>26619.5</c:v>
                </c:pt>
                <c:pt idx="53240">
                  <c:v>26620</c:v>
                </c:pt>
                <c:pt idx="53241">
                  <c:v>26620.5</c:v>
                </c:pt>
                <c:pt idx="53242">
                  <c:v>26621</c:v>
                </c:pt>
                <c:pt idx="53243">
                  <c:v>26621.5</c:v>
                </c:pt>
                <c:pt idx="53244">
                  <c:v>26622</c:v>
                </c:pt>
                <c:pt idx="53245">
                  <c:v>26622.5</c:v>
                </c:pt>
                <c:pt idx="53246">
                  <c:v>26623</c:v>
                </c:pt>
                <c:pt idx="53247">
                  <c:v>26623.5</c:v>
                </c:pt>
                <c:pt idx="53248">
                  <c:v>26624</c:v>
                </c:pt>
                <c:pt idx="53249">
                  <c:v>26624.5</c:v>
                </c:pt>
                <c:pt idx="53250">
                  <c:v>26625</c:v>
                </c:pt>
                <c:pt idx="53251">
                  <c:v>26625.5</c:v>
                </c:pt>
                <c:pt idx="53252">
                  <c:v>26626</c:v>
                </c:pt>
                <c:pt idx="53253">
                  <c:v>26626.5</c:v>
                </c:pt>
                <c:pt idx="53254">
                  <c:v>26627</c:v>
                </c:pt>
                <c:pt idx="53255">
                  <c:v>26627.5</c:v>
                </c:pt>
                <c:pt idx="53256">
                  <c:v>26628</c:v>
                </c:pt>
                <c:pt idx="53257">
                  <c:v>26628.5</c:v>
                </c:pt>
                <c:pt idx="53258">
                  <c:v>26629</c:v>
                </c:pt>
                <c:pt idx="53259">
                  <c:v>26629.5</c:v>
                </c:pt>
                <c:pt idx="53260">
                  <c:v>26630</c:v>
                </c:pt>
                <c:pt idx="53261">
                  <c:v>26630.5</c:v>
                </c:pt>
                <c:pt idx="53262">
                  <c:v>26631</c:v>
                </c:pt>
                <c:pt idx="53263">
                  <c:v>26631.5</c:v>
                </c:pt>
                <c:pt idx="53264">
                  <c:v>26632</c:v>
                </c:pt>
                <c:pt idx="53265">
                  <c:v>26632.5</c:v>
                </c:pt>
                <c:pt idx="53266">
                  <c:v>26633</c:v>
                </c:pt>
                <c:pt idx="53267">
                  <c:v>26633.5</c:v>
                </c:pt>
                <c:pt idx="53268">
                  <c:v>26634</c:v>
                </c:pt>
                <c:pt idx="53269">
                  <c:v>26634.5</c:v>
                </c:pt>
                <c:pt idx="53270">
                  <c:v>26635</c:v>
                </c:pt>
                <c:pt idx="53271">
                  <c:v>26635.5</c:v>
                </c:pt>
                <c:pt idx="53272">
                  <c:v>26636</c:v>
                </c:pt>
                <c:pt idx="53273">
                  <c:v>26636.5</c:v>
                </c:pt>
                <c:pt idx="53274">
                  <c:v>26637</c:v>
                </c:pt>
                <c:pt idx="53275">
                  <c:v>26637.5</c:v>
                </c:pt>
                <c:pt idx="53276">
                  <c:v>26638</c:v>
                </c:pt>
                <c:pt idx="53277">
                  <c:v>26638.5</c:v>
                </c:pt>
                <c:pt idx="53278">
                  <c:v>26639</c:v>
                </c:pt>
                <c:pt idx="53279">
                  <c:v>26639.5</c:v>
                </c:pt>
                <c:pt idx="53280">
                  <c:v>26640</c:v>
                </c:pt>
                <c:pt idx="53281">
                  <c:v>26640.5</c:v>
                </c:pt>
                <c:pt idx="53282">
                  <c:v>26641</c:v>
                </c:pt>
                <c:pt idx="53283">
                  <c:v>26641.5</c:v>
                </c:pt>
                <c:pt idx="53284">
                  <c:v>26642</c:v>
                </c:pt>
                <c:pt idx="53285">
                  <c:v>26642.5</c:v>
                </c:pt>
                <c:pt idx="53286">
                  <c:v>26643</c:v>
                </c:pt>
                <c:pt idx="53287">
                  <c:v>26643.5</c:v>
                </c:pt>
                <c:pt idx="53288">
                  <c:v>26644</c:v>
                </c:pt>
                <c:pt idx="53289">
                  <c:v>26644.5</c:v>
                </c:pt>
                <c:pt idx="53290">
                  <c:v>26645</c:v>
                </c:pt>
                <c:pt idx="53291">
                  <c:v>26645.5</c:v>
                </c:pt>
                <c:pt idx="53292">
                  <c:v>26646</c:v>
                </c:pt>
                <c:pt idx="53293">
                  <c:v>26646.5</c:v>
                </c:pt>
                <c:pt idx="53294">
                  <c:v>26647</c:v>
                </c:pt>
                <c:pt idx="53295">
                  <c:v>26647.5</c:v>
                </c:pt>
                <c:pt idx="53296">
                  <c:v>26648</c:v>
                </c:pt>
                <c:pt idx="53297">
                  <c:v>26648.5</c:v>
                </c:pt>
                <c:pt idx="53298">
                  <c:v>26649</c:v>
                </c:pt>
                <c:pt idx="53299">
                  <c:v>26649.5</c:v>
                </c:pt>
                <c:pt idx="53300">
                  <c:v>26650</c:v>
                </c:pt>
                <c:pt idx="53301">
                  <c:v>26650.5</c:v>
                </c:pt>
                <c:pt idx="53302">
                  <c:v>26651</c:v>
                </c:pt>
                <c:pt idx="53303">
                  <c:v>26651.5</c:v>
                </c:pt>
                <c:pt idx="53304">
                  <c:v>26652</c:v>
                </c:pt>
                <c:pt idx="53305">
                  <c:v>26652.5</c:v>
                </c:pt>
                <c:pt idx="53306">
                  <c:v>26653</c:v>
                </c:pt>
                <c:pt idx="53307">
                  <c:v>26653.5</c:v>
                </c:pt>
                <c:pt idx="53308">
                  <c:v>26654</c:v>
                </c:pt>
                <c:pt idx="53309">
                  <c:v>26654.5</c:v>
                </c:pt>
                <c:pt idx="53310">
                  <c:v>26655</c:v>
                </c:pt>
                <c:pt idx="53311">
                  <c:v>26655.5</c:v>
                </c:pt>
                <c:pt idx="53312">
                  <c:v>26656</c:v>
                </c:pt>
                <c:pt idx="53313">
                  <c:v>26656.5</c:v>
                </c:pt>
                <c:pt idx="53314">
                  <c:v>26657</c:v>
                </c:pt>
                <c:pt idx="53315">
                  <c:v>26657.5</c:v>
                </c:pt>
                <c:pt idx="53316">
                  <c:v>26658</c:v>
                </c:pt>
                <c:pt idx="53317">
                  <c:v>26658.5</c:v>
                </c:pt>
                <c:pt idx="53318">
                  <c:v>26659</c:v>
                </c:pt>
                <c:pt idx="53319">
                  <c:v>26659.5</c:v>
                </c:pt>
                <c:pt idx="53320">
                  <c:v>26660</c:v>
                </c:pt>
                <c:pt idx="53321">
                  <c:v>26660.5</c:v>
                </c:pt>
                <c:pt idx="53322">
                  <c:v>26661</c:v>
                </c:pt>
                <c:pt idx="53323">
                  <c:v>26661.5</c:v>
                </c:pt>
                <c:pt idx="53324">
                  <c:v>26662</c:v>
                </c:pt>
                <c:pt idx="53325">
                  <c:v>26662.5</c:v>
                </c:pt>
                <c:pt idx="53326">
                  <c:v>26663</c:v>
                </c:pt>
                <c:pt idx="53327">
                  <c:v>26663.5</c:v>
                </c:pt>
                <c:pt idx="53328">
                  <c:v>26664</c:v>
                </c:pt>
                <c:pt idx="53329">
                  <c:v>26664.5</c:v>
                </c:pt>
                <c:pt idx="53330">
                  <c:v>26665</c:v>
                </c:pt>
                <c:pt idx="53331">
                  <c:v>26665.5</c:v>
                </c:pt>
                <c:pt idx="53332">
                  <c:v>26666</c:v>
                </c:pt>
                <c:pt idx="53333">
                  <c:v>26666.5</c:v>
                </c:pt>
                <c:pt idx="53334">
                  <c:v>26667</c:v>
                </c:pt>
                <c:pt idx="53335">
                  <c:v>26667.5</c:v>
                </c:pt>
                <c:pt idx="53336">
                  <c:v>26668</c:v>
                </c:pt>
                <c:pt idx="53337">
                  <c:v>26668.5</c:v>
                </c:pt>
                <c:pt idx="53338">
                  <c:v>26669</c:v>
                </c:pt>
                <c:pt idx="53339">
                  <c:v>26669.5</c:v>
                </c:pt>
                <c:pt idx="53340">
                  <c:v>26670</c:v>
                </c:pt>
                <c:pt idx="53341">
                  <c:v>26670.5</c:v>
                </c:pt>
                <c:pt idx="53342">
                  <c:v>26671</c:v>
                </c:pt>
                <c:pt idx="53343">
                  <c:v>26671.5</c:v>
                </c:pt>
                <c:pt idx="53344">
                  <c:v>26672</c:v>
                </c:pt>
                <c:pt idx="53345">
                  <c:v>26672.5</c:v>
                </c:pt>
                <c:pt idx="53346">
                  <c:v>26673</c:v>
                </c:pt>
                <c:pt idx="53347">
                  <c:v>26673.5</c:v>
                </c:pt>
                <c:pt idx="53348">
                  <c:v>26674</c:v>
                </c:pt>
                <c:pt idx="53349">
                  <c:v>26674.5</c:v>
                </c:pt>
                <c:pt idx="53350">
                  <c:v>26675</c:v>
                </c:pt>
                <c:pt idx="53351">
                  <c:v>26675.5</c:v>
                </c:pt>
                <c:pt idx="53352">
                  <c:v>26676</c:v>
                </c:pt>
                <c:pt idx="53353">
                  <c:v>26676.5</c:v>
                </c:pt>
                <c:pt idx="53354">
                  <c:v>26677</c:v>
                </c:pt>
                <c:pt idx="53355">
                  <c:v>26677.5</c:v>
                </c:pt>
                <c:pt idx="53356">
                  <c:v>26678</c:v>
                </c:pt>
                <c:pt idx="53357">
                  <c:v>26678.5</c:v>
                </c:pt>
                <c:pt idx="53358">
                  <c:v>26679</c:v>
                </c:pt>
                <c:pt idx="53359">
                  <c:v>26679.5</c:v>
                </c:pt>
                <c:pt idx="53360">
                  <c:v>26680</c:v>
                </c:pt>
                <c:pt idx="53361">
                  <c:v>26680.5</c:v>
                </c:pt>
                <c:pt idx="53362">
                  <c:v>26681</c:v>
                </c:pt>
                <c:pt idx="53363">
                  <c:v>26681.5</c:v>
                </c:pt>
                <c:pt idx="53364">
                  <c:v>26682</c:v>
                </c:pt>
                <c:pt idx="53365">
                  <c:v>26682.5</c:v>
                </c:pt>
                <c:pt idx="53366">
                  <c:v>26683</c:v>
                </c:pt>
                <c:pt idx="53367">
                  <c:v>26683.5</c:v>
                </c:pt>
                <c:pt idx="53368">
                  <c:v>26684</c:v>
                </c:pt>
                <c:pt idx="53369">
                  <c:v>26684.5</c:v>
                </c:pt>
                <c:pt idx="53370">
                  <c:v>26685</c:v>
                </c:pt>
                <c:pt idx="53371">
                  <c:v>26685.5</c:v>
                </c:pt>
                <c:pt idx="53372">
                  <c:v>26686</c:v>
                </c:pt>
                <c:pt idx="53373">
                  <c:v>26686.5</c:v>
                </c:pt>
                <c:pt idx="53374">
                  <c:v>26687</c:v>
                </c:pt>
                <c:pt idx="53375">
                  <c:v>26687.5</c:v>
                </c:pt>
                <c:pt idx="53376">
                  <c:v>26688</c:v>
                </c:pt>
                <c:pt idx="53377">
                  <c:v>26688.5</c:v>
                </c:pt>
                <c:pt idx="53378">
                  <c:v>26689</c:v>
                </c:pt>
                <c:pt idx="53379">
                  <c:v>26689.5</c:v>
                </c:pt>
                <c:pt idx="53380">
                  <c:v>26690</c:v>
                </c:pt>
                <c:pt idx="53381">
                  <c:v>26690.5</c:v>
                </c:pt>
                <c:pt idx="53382">
                  <c:v>26691</c:v>
                </c:pt>
                <c:pt idx="53383">
                  <c:v>26691.5</c:v>
                </c:pt>
                <c:pt idx="53384">
                  <c:v>26692</c:v>
                </c:pt>
                <c:pt idx="53385">
                  <c:v>26692.5</c:v>
                </c:pt>
                <c:pt idx="53386">
                  <c:v>26693</c:v>
                </c:pt>
                <c:pt idx="53387">
                  <c:v>26693.5</c:v>
                </c:pt>
                <c:pt idx="53388">
                  <c:v>26694</c:v>
                </c:pt>
                <c:pt idx="53389">
                  <c:v>26694.5</c:v>
                </c:pt>
                <c:pt idx="53390">
                  <c:v>26695</c:v>
                </c:pt>
                <c:pt idx="53391">
                  <c:v>26695.5</c:v>
                </c:pt>
                <c:pt idx="53392">
                  <c:v>26696</c:v>
                </c:pt>
                <c:pt idx="53393">
                  <c:v>26696.5</c:v>
                </c:pt>
                <c:pt idx="53394">
                  <c:v>26697</c:v>
                </c:pt>
                <c:pt idx="53395">
                  <c:v>26697.5</c:v>
                </c:pt>
                <c:pt idx="53396">
                  <c:v>26698</c:v>
                </c:pt>
                <c:pt idx="53397">
                  <c:v>26698.5</c:v>
                </c:pt>
                <c:pt idx="53398">
                  <c:v>26699</c:v>
                </c:pt>
                <c:pt idx="53399">
                  <c:v>26699.5</c:v>
                </c:pt>
                <c:pt idx="53400">
                  <c:v>26700</c:v>
                </c:pt>
                <c:pt idx="53401">
                  <c:v>26700.5</c:v>
                </c:pt>
                <c:pt idx="53402">
                  <c:v>26701</c:v>
                </c:pt>
                <c:pt idx="53403">
                  <c:v>26701.5</c:v>
                </c:pt>
                <c:pt idx="53404">
                  <c:v>26702</c:v>
                </c:pt>
                <c:pt idx="53405">
                  <c:v>26702.5</c:v>
                </c:pt>
                <c:pt idx="53406">
                  <c:v>26703</c:v>
                </c:pt>
                <c:pt idx="53407">
                  <c:v>26703.5</c:v>
                </c:pt>
                <c:pt idx="53408">
                  <c:v>26704</c:v>
                </c:pt>
                <c:pt idx="53409">
                  <c:v>26704.5</c:v>
                </c:pt>
                <c:pt idx="53410">
                  <c:v>26705</c:v>
                </c:pt>
                <c:pt idx="53411">
                  <c:v>26705.5</c:v>
                </c:pt>
                <c:pt idx="53412">
                  <c:v>26706</c:v>
                </c:pt>
                <c:pt idx="53413">
                  <c:v>26706.5</c:v>
                </c:pt>
                <c:pt idx="53414">
                  <c:v>26707</c:v>
                </c:pt>
                <c:pt idx="53415">
                  <c:v>26707.5</c:v>
                </c:pt>
                <c:pt idx="53416">
                  <c:v>26708</c:v>
                </c:pt>
                <c:pt idx="53417">
                  <c:v>26708.5</c:v>
                </c:pt>
                <c:pt idx="53418">
                  <c:v>26709</c:v>
                </c:pt>
                <c:pt idx="53419">
                  <c:v>26709.5</c:v>
                </c:pt>
                <c:pt idx="53420">
                  <c:v>26710</c:v>
                </c:pt>
                <c:pt idx="53421">
                  <c:v>26710.5</c:v>
                </c:pt>
                <c:pt idx="53422">
                  <c:v>26711</c:v>
                </c:pt>
                <c:pt idx="53423">
                  <c:v>26711.5</c:v>
                </c:pt>
                <c:pt idx="53424">
                  <c:v>26712</c:v>
                </c:pt>
                <c:pt idx="53425">
                  <c:v>26712.5</c:v>
                </c:pt>
                <c:pt idx="53426">
                  <c:v>26713</c:v>
                </c:pt>
                <c:pt idx="53427">
                  <c:v>26713.5</c:v>
                </c:pt>
                <c:pt idx="53428">
                  <c:v>26714</c:v>
                </c:pt>
                <c:pt idx="53429">
                  <c:v>26714.5</c:v>
                </c:pt>
                <c:pt idx="53430">
                  <c:v>26715</c:v>
                </c:pt>
                <c:pt idx="53431">
                  <c:v>26715.5</c:v>
                </c:pt>
                <c:pt idx="53432">
                  <c:v>26716</c:v>
                </c:pt>
                <c:pt idx="53433">
                  <c:v>26716.5</c:v>
                </c:pt>
                <c:pt idx="53434">
                  <c:v>26717</c:v>
                </c:pt>
                <c:pt idx="53435">
                  <c:v>26717.5</c:v>
                </c:pt>
                <c:pt idx="53436">
                  <c:v>26718</c:v>
                </c:pt>
                <c:pt idx="53437">
                  <c:v>26718.5</c:v>
                </c:pt>
                <c:pt idx="53438">
                  <c:v>26719</c:v>
                </c:pt>
                <c:pt idx="53439">
                  <c:v>26719.5</c:v>
                </c:pt>
                <c:pt idx="53440">
                  <c:v>26720</c:v>
                </c:pt>
                <c:pt idx="53441">
                  <c:v>26720.5</c:v>
                </c:pt>
                <c:pt idx="53442">
                  <c:v>26721</c:v>
                </c:pt>
                <c:pt idx="53443">
                  <c:v>26721.5</c:v>
                </c:pt>
                <c:pt idx="53444">
                  <c:v>26722</c:v>
                </c:pt>
                <c:pt idx="53445">
                  <c:v>26722.5</c:v>
                </c:pt>
                <c:pt idx="53446">
                  <c:v>26723</c:v>
                </c:pt>
                <c:pt idx="53447">
                  <c:v>26723.5</c:v>
                </c:pt>
                <c:pt idx="53448">
                  <c:v>26724</c:v>
                </c:pt>
                <c:pt idx="53449">
                  <c:v>26724.5</c:v>
                </c:pt>
                <c:pt idx="53450">
                  <c:v>26725</c:v>
                </c:pt>
                <c:pt idx="53451">
                  <c:v>26725.5</c:v>
                </c:pt>
                <c:pt idx="53452">
                  <c:v>26726</c:v>
                </c:pt>
                <c:pt idx="53453">
                  <c:v>26726.5</c:v>
                </c:pt>
                <c:pt idx="53454">
                  <c:v>26727</c:v>
                </c:pt>
                <c:pt idx="53455">
                  <c:v>26727.5</c:v>
                </c:pt>
                <c:pt idx="53456">
                  <c:v>26728</c:v>
                </c:pt>
                <c:pt idx="53457">
                  <c:v>26728.5</c:v>
                </c:pt>
                <c:pt idx="53458">
                  <c:v>26729</c:v>
                </c:pt>
                <c:pt idx="53459">
                  <c:v>26729.5</c:v>
                </c:pt>
                <c:pt idx="53460">
                  <c:v>26730</c:v>
                </c:pt>
                <c:pt idx="53461">
                  <c:v>26730.5</c:v>
                </c:pt>
                <c:pt idx="53462">
                  <c:v>26731</c:v>
                </c:pt>
                <c:pt idx="53463">
                  <c:v>26731.5</c:v>
                </c:pt>
                <c:pt idx="53464">
                  <c:v>26732</c:v>
                </c:pt>
                <c:pt idx="53465">
                  <c:v>26732.5</c:v>
                </c:pt>
                <c:pt idx="53466">
                  <c:v>26733</c:v>
                </c:pt>
                <c:pt idx="53467">
                  <c:v>26733.5</c:v>
                </c:pt>
                <c:pt idx="53468">
                  <c:v>26734</c:v>
                </c:pt>
                <c:pt idx="53469">
                  <c:v>26734.5</c:v>
                </c:pt>
                <c:pt idx="53470">
                  <c:v>26735</c:v>
                </c:pt>
                <c:pt idx="53471">
                  <c:v>26735.5</c:v>
                </c:pt>
                <c:pt idx="53472">
                  <c:v>26736</c:v>
                </c:pt>
                <c:pt idx="53473">
                  <c:v>26736.5</c:v>
                </c:pt>
                <c:pt idx="53474">
                  <c:v>26737</c:v>
                </c:pt>
                <c:pt idx="53475">
                  <c:v>26737.5</c:v>
                </c:pt>
                <c:pt idx="53476">
                  <c:v>26738</c:v>
                </c:pt>
                <c:pt idx="53477">
                  <c:v>26738.5</c:v>
                </c:pt>
                <c:pt idx="53478">
                  <c:v>26739</c:v>
                </c:pt>
                <c:pt idx="53479">
                  <c:v>26739.5</c:v>
                </c:pt>
                <c:pt idx="53480">
                  <c:v>26740</c:v>
                </c:pt>
                <c:pt idx="53481">
                  <c:v>26740.5</c:v>
                </c:pt>
                <c:pt idx="53482">
                  <c:v>26741</c:v>
                </c:pt>
                <c:pt idx="53483">
                  <c:v>26741.5</c:v>
                </c:pt>
                <c:pt idx="53484">
                  <c:v>26742</c:v>
                </c:pt>
                <c:pt idx="53485">
                  <c:v>26742.5</c:v>
                </c:pt>
                <c:pt idx="53486">
                  <c:v>26743</c:v>
                </c:pt>
                <c:pt idx="53487">
                  <c:v>26743.5</c:v>
                </c:pt>
                <c:pt idx="53488">
                  <c:v>26744</c:v>
                </c:pt>
                <c:pt idx="53489">
                  <c:v>26744.5</c:v>
                </c:pt>
                <c:pt idx="53490">
                  <c:v>26745</c:v>
                </c:pt>
                <c:pt idx="53491">
                  <c:v>26745.5</c:v>
                </c:pt>
                <c:pt idx="53492">
                  <c:v>26746</c:v>
                </c:pt>
                <c:pt idx="53493">
                  <c:v>26746.5</c:v>
                </c:pt>
                <c:pt idx="53494">
                  <c:v>26747</c:v>
                </c:pt>
                <c:pt idx="53495">
                  <c:v>26747.5</c:v>
                </c:pt>
                <c:pt idx="53496">
                  <c:v>26748</c:v>
                </c:pt>
                <c:pt idx="53497">
                  <c:v>26748.5</c:v>
                </c:pt>
                <c:pt idx="53498">
                  <c:v>26749</c:v>
                </c:pt>
                <c:pt idx="53499">
                  <c:v>26749.5</c:v>
                </c:pt>
                <c:pt idx="53500">
                  <c:v>26750</c:v>
                </c:pt>
                <c:pt idx="53501">
                  <c:v>26750.5</c:v>
                </c:pt>
                <c:pt idx="53502">
                  <c:v>26751</c:v>
                </c:pt>
                <c:pt idx="53503">
                  <c:v>26751.5</c:v>
                </c:pt>
                <c:pt idx="53504">
                  <c:v>26752</c:v>
                </c:pt>
                <c:pt idx="53505">
                  <c:v>26752.5</c:v>
                </c:pt>
                <c:pt idx="53506">
                  <c:v>26753</c:v>
                </c:pt>
                <c:pt idx="53507">
                  <c:v>26753.5</c:v>
                </c:pt>
                <c:pt idx="53508">
                  <c:v>26754</c:v>
                </c:pt>
                <c:pt idx="53509">
                  <c:v>26754.5</c:v>
                </c:pt>
                <c:pt idx="53510">
                  <c:v>26755</c:v>
                </c:pt>
                <c:pt idx="53511">
                  <c:v>26755.5</c:v>
                </c:pt>
                <c:pt idx="53512">
                  <c:v>26756</c:v>
                </c:pt>
                <c:pt idx="53513">
                  <c:v>26756.5</c:v>
                </c:pt>
                <c:pt idx="53514">
                  <c:v>26757</c:v>
                </c:pt>
                <c:pt idx="53515">
                  <c:v>26757.5</c:v>
                </c:pt>
                <c:pt idx="53516">
                  <c:v>26758</c:v>
                </c:pt>
                <c:pt idx="53517">
                  <c:v>26758.5</c:v>
                </c:pt>
                <c:pt idx="53518">
                  <c:v>26759</c:v>
                </c:pt>
                <c:pt idx="53519">
                  <c:v>26759.5</c:v>
                </c:pt>
                <c:pt idx="53520">
                  <c:v>26760</c:v>
                </c:pt>
                <c:pt idx="53521">
                  <c:v>26760.5</c:v>
                </c:pt>
                <c:pt idx="53522">
                  <c:v>26761</c:v>
                </c:pt>
                <c:pt idx="53523">
                  <c:v>26761.5</c:v>
                </c:pt>
                <c:pt idx="53524">
                  <c:v>26762</c:v>
                </c:pt>
                <c:pt idx="53525">
                  <c:v>26762.5</c:v>
                </c:pt>
                <c:pt idx="53526">
                  <c:v>26763</c:v>
                </c:pt>
                <c:pt idx="53527">
                  <c:v>26763.5</c:v>
                </c:pt>
                <c:pt idx="53528">
                  <c:v>26764</c:v>
                </c:pt>
                <c:pt idx="53529">
                  <c:v>26764.5</c:v>
                </c:pt>
                <c:pt idx="53530">
                  <c:v>26765</c:v>
                </c:pt>
                <c:pt idx="53531">
                  <c:v>26765.5</c:v>
                </c:pt>
                <c:pt idx="53532">
                  <c:v>26766</c:v>
                </c:pt>
                <c:pt idx="53533">
                  <c:v>26766.5</c:v>
                </c:pt>
                <c:pt idx="53534">
                  <c:v>26767</c:v>
                </c:pt>
                <c:pt idx="53535">
                  <c:v>26767.5</c:v>
                </c:pt>
                <c:pt idx="53536">
                  <c:v>26768</c:v>
                </c:pt>
                <c:pt idx="53537">
                  <c:v>26768.5</c:v>
                </c:pt>
                <c:pt idx="53538">
                  <c:v>26769</c:v>
                </c:pt>
                <c:pt idx="53539">
                  <c:v>26769.5</c:v>
                </c:pt>
                <c:pt idx="53540">
                  <c:v>26770</c:v>
                </c:pt>
                <c:pt idx="53541">
                  <c:v>26770.5</c:v>
                </c:pt>
                <c:pt idx="53542">
                  <c:v>26771</c:v>
                </c:pt>
                <c:pt idx="53543">
                  <c:v>26771.5</c:v>
                </c:pt>
                <c:pt idx="53544">
                  <c:v>26772</c:v>
                </c:pt>
                <c:pt idx="53545">
                  <c:v>26772.5</c:v>
                </c:pt>
                <c:pt idx="53546">
                  <c:v>26773</c:v>
                </c:pt>
                <c:pt idx="53547">
                  <c:v>26773.5</c:v>
                </c:pt>
                <c:pt idx="53548">
                  <c:v>26774</c:v>
                </c:pt>
                <c:pt idx="53549">
                  <c:v>26774.5</c:v>
                </c:pt>
                <c:pt idx="53550">
                  <c:v>26775</c:v>
                </c:pt>
                <c:pt idx="53551">
                  <c:v>26775.5</c:v>
                </c:pt>
                <c:pt idx="53552">
                  <c:v>26776</c:v>
                </c:pt>
                <c:pt idx="53553">
                  <c:v>26776.5</c:v>
                </c:pt>
                <c:pt idx="53554">
                  <c:v>26777</c:v>
                </c:pt>
                <c:pt idx="53555">
                  <c:v>26777.5</c:v>
                </c:pt>
                <c:pt idx="53556">
                  <c:v>26778</c:v>
                </c:pt>
                <c:pt idx="53557">
                  <c:v>26778.5</c:v>
                </c:pt>
                <c:pt idx="53558">
                  <c:v>26779</c:v>
                </c:pt>
                <c:pt idx="53559">
                  <c:v>26779.5</c:v>
                </c:pt>
                <c:pt idx="53560">
                  <c:v>26780</c:v>
                </c:pt>
                <c:pt idx="53561">
                  <c:v>26780.5</c:v>
                </c:pt>
                <c:pt idx="53562">
                  <c:v>26781</c:v>
                </c:pt>
                <c:pt idx="53563">
                  <c:v>26781.5</c:v>
                </c:pt>
                <c:pt idx="53564">
                  <c:v>26782</c:v>
                </c:pt>
                <c:pt idx="53565">
                  <c:v>26782.5</c:v>
                </c:pt>
                <c:pt idx="53566">
                  <c:v>26783</c:v>
                </c:pt>
                <c:pt idx="53567">
                  <c:v>26783.5</c:v>
                </c:pt>
                <c:pt idx="53568">
                  <c:v>26784</c:v>
                </c:pt>
                <c:pt idx="53569">
                  <c:v>26784.5</c:v>
                </c:pt>
                <c:pt idx="53570">
                  <c:v>26785</c:v>
                </c:pt>
                <c:pt idx="53571">
                  <c:v>26785.5</c:v>
                </c:pt>
                <c:pt idx="53572">
                  <c:v>26786</c:v>
                </c:pt>
                <c:pt idx="53573">
                  <c:v>26786.5</c:v>
                </c:pt>
                <c:pt idx="53574">
                  <c:v>26787</c:v>
                </c:pt>
                <c:pt idx="53575">
                  <c:v>26787.5</c:v>
                </c:pt>
                <c:pt idx="53576">
                  <c:v>26788</c:v>
                </c:pt>
                <c:pt idx="53577">
                  <c:v>26788.5</c:v>
                </c:pt>
                <c:pt idx="53578">
                  <c:v>26789</c:v>
                </c:pt>
                <c:pt idx="53579">
                  <c:v>26789.5</c:v>
                </c:pt>
                <c:pt idx="53580">
                  <c:v>26790</c:v>
                </c:pt>
                <c:pt idx="53581">
                  <c:v>26790.5</c:v>
                </c:pt>
                <c:pt idx="53582">
                  <c:v>26791</c:v>
                </c:pt>
                <c:pt idx="53583">
                  <c:v>26791.5</c:v>
                </c:pt>
                <c:pt idx="53584">
                  <c:v>26792</c:v>
                </c:pt>
                <c:pt idx="53585">
                  <c:v>26792.5</c:v>
                </c:pt>
                <c:pt idx="53586">
                  <c:v>26793</c:v>
                </c:pt>
                <c:pt idx="53587">
                  <c:v>26793.5</c:v>
                </c:pt>
                <c:pt idx="53588">
                  <c:v>26794</c:v>
                </c:pt>
                <c:pt idx="53589">
                  <c:v>26794.5</c:v>
                </c:pt>
                <c:pt idx="53590">
                  <c:v>26795</c:v>
                </c:pt>
                <c:pt idx="53591">
                  <c:v>26795.5</c:v>
                </c:pt>
                <c:pt idx="53592">
                  <c:v>26796</c:v>
                </c:pt>
                <c:pt idx="53593">
                  <c:v>26796.5</c:v>
                </c:pt>
                <c:pt idx="53594">
                  <c:v>26797</c:v>
                </c:pt>
                <c:pt idx="53595">
                  <c:v>26797.5</c:v>
                </c:pt>
                <c:pt idx="53596">
                  <c:v>26798</c:v>
                </c:pt>
                <c:pt idx="53597">
                  <c:v>26798.5</c:v>
                </c:pt>
                <c:pt idx="53598">
                  <c:v>26799</c:v>
                </c:pt>
                <c:pt idx="53599">
                  <c:v>26799.5</c:v>
                </c:pt>
                <c:pt idx="53600">
                  <c:v>26800</c:v>
                </c:pt>
                <c:pt idx="53601">
                  <c:v>26800.5</c:v>
                </c:pt>
                <c:pt idx="53602">
                  <c:v>26801</c:v>
                </c:pt>
                <c:pt idx="53603">
                  <c:v>26801.5</c:v>
                </c:pt>
                <c:pt idx="53604">
                  <c:v>26802</c:v>
                </c:pt>
                <c:pt idx="53605">
                  <c:v>26802.5</c:v>
                </c:pt>
                <c:pt idx="53606">
                  <c:v>26803</c:v>
                </c:pt>
                <c:pt idx="53607">
                  <c:v>26803.5</c:v>
                </c:pt>
                <c:pt idx="53608">
                  <c:v>26804</c:v>
                </c:pt>
                <c:pt idx="53609">
                  <c:v>26804.5</c:v>
                </c:pt>
                <c:pt idx="53610">
                  <c:v>26805</c:v>
                </c:pt>
                <c:pt idx="53611">
                  <c:v>26805.5</c:v>
                </c:pt>
                <c:pt idx="53612">
                  <c:v>26806</c:v>
                </c:pt>
                <c:pt idx="53613">
                  <c:v>26806.5</c:v>
                </c:pt>
                <c:pt idx="53614">
                  <c:v>26807</c:v>
                </c:pt>
                <c:pt idx="53615">
                  <c:v>26807.5</c:v>
                </c:pt>
                <c:pt idx="53616">
                  <c:v>26808</c:v>
                </c:pt>
                <c:pt idx="53617">
                  <c:v>26808.5</c:v>
                </c:pt>
                <c:pt idx="53618">
                  <c:v>26809</c:v>
                </c:pt>
                <c:pt idx="53619">
                  <c:v>26809.5</c:v>
                </c:pt>
                <c:pt idx="53620">
                  <c:v>26810</c:v>
                </c:pt>
                <c:pt idx="53621">
                  <c:v>26810.5</c:v>
                </c:pt>
                <c:pt idx="53622">
                  <c:v>26811</c:v>
                </c:pt>
                <c:pt idx="53623">
                  <c:v>26811.5</c:v>
                </c:pt>
                <c:pt idx="53624">
                  <c:v>26812</c:v>
                </c:pt>
                <c:pt idx="53625">
                  <c:v>26812.5</c:v>
                </c:pt>
                <c:pt idx="53626">
                  <c:v>26813</c:v>
                </c:pt>
                <c:pt idx="53627">
                  <c:v>26813.5</c:v>
                </c:pt>
                <c:pt idx="53628">
                  <c:v>26814</c:v>
                </c:pt>
                <c:pt idx="53629">
                  <c:v>26814.5</c:v>
                </c:pt>
                <c:pt idx="53630">
                  <c:v>26815</c:v>
                </c:pt>
                <c:pt idx="53631">
                  <c:v>26815.5</c:v>
                </c:pt>
                <c:pt idx="53632">
                  <c:v>26816</c:v>
                </c:pt>
                <c:pt idx="53633">
                  <c:v>26816.5</c:v>
                </c:pt>
                <c:pt idx="53634">
                  <c:v>26817</c:v>
                </c:pt>
                <c:pt idx="53635">
                  <c:v>26817.5</c:v>
                </c:pt>
                <c:pt idx="53636">
                  <c:v>26818</c:v>
                </c:pt>
                <c:pt idx="53637">
                  <c:v>26818.5</c:v>
                </c:pt>
                <c:pt idx="53638">
                  <c:v>26819</c:v>
                </c:pt>
                <c:pt idx="53639">
                  <c:v>26819.5</c:v>
                </c:pt>
                <c:pt idx="53640">
                  <c:v>26820</c:v>
                </c:pt>
                <c:pt idx="53641">
                  <c:v>26820.5</c:v>
                </c:pt>
                <c:pt idx="53642">
                  <c:v>26821</c:v>
                </c:pt>
                <c:pt idx="53643">
                  <c:v>26821.5</c:v>
                </c:pt>
                <c:pt idx="53644">
                  <c:v>26822</c:v>
                </c:pt>
                <c:pt idx="53645">
                  <c:v>26822.5</c:v>
                </c:pt>
                <c:pt idx="53646">
                  <c:v>26823</c:v>
                </c:pt>
                <c:pt idx="53647">
                  <c:v>26823.5</c:v>
                </c:pt>
                <c:pt idx="53648">
                  <c:v>26824</c:v>
                </c:pt>
                <c:pt idx="53649">
                  <c:v>26824.5</c:v>
                </c:pt>
                <c:pt idx="53650">
                  <c:v>26825</c:v>
                </c:pt>
                <c:pt idx="53651">
                  <c:v>26825.5</c:v>
                </c:pt>
                <c:pt idx="53652">
                  <c:v>26826</c:v>
                </c:pt>
                <c:pt idx="53653">
                  <c:v>26826.5</c:v>
                </c:pt>
                <c:pt idx="53654">
                  <c:v>26827</c:v>
                </c:pt>
                <c:pt idx="53655">
                  <c:v>26827.5</c:v>
                </c:pt>
                <c:pt idx="53656">
                  <c:v>26828</c:v>
                </c:pt>
                <c:pt idx="53657">
                  <c:v>26828.5</c:v>
                </c:pt>
                <c:pt idx="53658">
                  <c:v>26829</c:v>
                </c:pt>
                <c:pt idx="53659">
                  <c:v>26829.5</c:v>
                </c:pt>
                <c:pt idx="53660">
                  <c:v>26830</c:v>
                </c:pt>
                <c:pt idx="53661">
                  <c:v>26830.5</c:v>
                </c:pt>
                <c:pt idx="53662">
                  <c:v>26831</c:v>
                </c:pt>
                <c:pt idx="53663">
                  <c:v>26831.5</c:v>
                </c:pt>
                <c:pt idx="53664">
                  <c:v>26832</c:v>
                </c:pt>
                <c:pt idx="53665">
                  <c:v>26832.5</c:v>
                </c:pt>
                <c:pt idx="53666">
                  <c:v>26833</c:v>
                </c:pt>
                <c:pt idx="53667">
                  <c:v>26833.5</c:v>
                </c:pt>
                <c:pt idx="53668">
                  <c:v>26834</c:v>
                </c:pt>
                <c:pt idx="53669">
                  <c:v>26834.5</c:v>
                </c:pt>
                <c:pt idx="53670">
                  <c:v>26835</c:v>
                </c:pt>
                <c:pt idx="53671">
                  <c:v>26835.5</c:v>
                </c:pt>
                <c:pt idx="53672">
                  <c:v>26836</c:v>
                </c:pt>
                <c:pt idx="53673">
                  <c:v>26836.5</c:v>
                </c:pt>
                <c:pt idx="53674">
                  <c:v>26837</c:v>
                </c:pt>
                <c:pt idx="53675">
                  <c:v>26837.5</c:v>
                </c:pt>
                <c:pt idx="53676">
                  <c:v>26838</c:v>
                </c:pt>
                <c:pt idx="53677">
                  <c:v>26838.5</c:v>
                </c:pt>
                <c:pt idx="53678">
                  <c:v>26839</c:v>
                </c:pt>
                <c:pt idx="53679">
                  <c:v>26839.5</c:v>
                </c:pt>
                <c:pt idx="53680">
                  <c:v>26840</c:v>
                </c:pt>
                <c:pt idx="53681">
                  <c:v>26840.5</c:v>
                </c:pt>
                <c:pt idx="53682">
                  <c:v>26841</c:v>
                </c:pt>
                <c:pt idx="53683">
                  <c:v>26841.5</c:v>
                </c:pt>
                <c:pt idx="53684">
                  <c:v>26842</c:v>
                </c:pt>
                <c:pt idx="53685">
                  <c:v>26842.5</c:v>
                </c:pt>
                <c:pt idx="53686">
                  <c:v>26843</c:v>
                </c:pt>
                <c:pt idx="53687">
                  <c:v>26843.5</c:v>
                </c:pt>
                <c:pt idx="53688">
                  <c:v>26844</c:v>
                </c:pt>
                <c:pt idx="53689">
                  <c:v>26844.5</c:v>
                </c:pt>
                <c:pt idx="53690">
                  <c:v>26845</c:v>
                </c:pt>
                <c:pt idx="53691">
                  <c:v>26845.5</c:v>
                </c:pt>
                <c:pt idx="53692">
                  <c:v>26846</c:v>
                </c:pt>
                <c:pt idx="53693">
                  <c:v>26846.5</c:v>
                </c:pt>
                <c:pt idx="53694">
                  <c:v>26847</c:v>
                </c:pt>
                <c:pt idx="53695">
                  <c:v>26847.5</c:v>
                </c:pt>
                <c:pt idx="53696">
                  <c:v>26848</c:v>
                </c:pt>
                <c:pt idx="53697">
                  <c:v>26848.5</c:v>
                </c:pt>
                <c:pt idx="53698">
                  <c:v>26849</c:v>
                </c:pt>
                <c:pt idx="53699">
                  <c:v>26849.5</c:v>
                </c:pt>
                <c:pt idx="53700">
                  <c:v>26850</c:v>
                </c:pt>
                <c:pt idx="53701">
                  <c:v>26850.5</c:v>
                </c:pt>
                <c:pt idx="53702">
                  <c:v>26851</c:v>
                </c:pt>
                <c:pt idx="53703">
                  <c:v>26851.5</c:v>
                </c:pt>
                <c:pt idx="53704">
                  <c:v>26852</c:v>
                </c:pt>
                <c:pt idx="53705">
                  <c:v>26852.5</c:v>
                </c:pt>
                <c:pt idx="53706">
                  <c:v>26853</c:v>
                </c:pt>
                <c:pt idx="53707">
                  <c:v>26853.5</c:v>
                </c:pt>
                <c:pt idx="53708">
                  <c:v>26854</c:v>
                </c:pt>
                <c:pt idx="53709">
                  <c:v>26854.5</c:v>
                </c:pt>
                <c:pt idx="53710">
                  <c:v>26855</c:v>
                </c:pt>
                <c:pt idx="53711">
                  <c:v>26855.5</c:v>
                </c:pt>
                <c:pt idx="53712">
                  <c:v>26856</c:v>
                </c:pt>
                <c:pt idx="53713">
                  <c:v>26856.5</c:v>
                </c:pt>
                <c:pt idx="53714">
                  <c:v>26857</c:v>
                </c:pt>
                <c:pt idx="53715">
                  <c:v>26857.5</c:v>
                </c:pt>
                <c:pt idx="53716">
                  <c:v>26858</c:v>
                </c:pt>
                <c:pt idx="53717">
                  <c:v>26858.5</c:v>
                </c:pt>
                <c:pt idx="53718">
                  <c:v>26859</c:v>
                </c:pt>
                <c:pt idx="53719">
                  <c:v>26859.5</c:v>
                </c:pt>
                <c:pt idx="53720">
                  <c:v>26860</c:v>
                </c:pt>
                <c:pt idx="53721">
                  <c:v>26860.5</c:v>
                </c:pt>
                <c:pt idx="53722">
                  <c:v>26861</c:v>
                </c:pt>
                <c:pt idx="53723">
                  <c:v>26861.5</c:v>
                </c:pt>
                <c:pt idx="53724">
                  <c:v>26862</c:v>
                </c:pt>
                <c:pt idx="53725">
                  <c:v>26862.5</c:v>
                </c:pt>
                <c:pt idx="53726">
                  <c:v>26863</c:v>
                </c:pt>
                <c:pt idx="53727">
                  <c:v>26863.5</c:v>
                </c:pt>
                <c:pt idx="53728">
                  <c:v>26864</c:v>
                </c:pt>
                <c:pt idx="53729">
                  <c:v>26864.5</c:v>
                </c:pt>
                <c:pt idx="53730">
                  <c:v>26865</c:v>
                </c:pt>
                <c:pt idx="53731">
                  <c:v>26865.5</c:v>
                </c:pt>
                <c:pt idx="53732">
                  <c:v>26866</c:v>
                </c:pt>
                <c:pt idx="53733">
                  <c:v>26866.5</c:v>
                </c:pt>
                <c:pt idx="53734">
                  <c:v>26867</c:v>
                </c:pt>
                <c:pt idx="53735">
                  <c:v>26867.5</c:v>
                </c:pt>
                <c:pt idx="53736">
                  <c:v>26868</c:v>
                </c:pt>
                <c:pt idx="53737">
                  <c:v>26868.5</c:v>
                </c:pt>
                <c:pt idx="53738">
                  <c:v>26869</c:v>
                </c:pt>
                <c:pt idx="53739">
                  <c:v>26869.5</c:v>
                </c:pt>
                <c:pt idx="53740">
                  <c:v>26870</c:v>
                </c:pt>
                <c:pt idx="53741">
                  <c:v>26870.5</c:v>
                </c:pt>
                <c:pt idx="53742">
                  <c:v>26871</c:v>
                </c:pt>
                <c:pt idx="53743">
                  <c:v>26871.5</c:v>
                </c:pt>
                <c:pt idx="53744">
                  <c:v>26872</c:v>
                </c:pt>
                <c:pt idx="53745">
                  <c:v>26872.5</c:v>
                </c:pt>
                <c:pt idx="53746">
                  <c:v>26873</c:v>
                </c:pt>
                <c:pt idx="53747">
                  <c:v>26873.5</c:v>
                </c:pt>
                <c:pt idx="53748">
                  <c:v>26874</c:v>
                </c:pt>
                <c:pt idx="53749">
                  <c:v>26874.5</c:v>
                </c:pt>
                <c:pt idx="53750">
                  <c:v>26875</c:v>
                </c:pt>
                <c:pt idx="53751">
                  <c:v>26875.5</c:v>
                </c:pt>
                <c:pt idx="53752">
                  <c:v>26876</c:v>
                </c:pt>
                <c:pt idx="53753">
                  <c:v>26876.5</c:v>
                </c:pt>
                <c:pt idx="53754">
                  <c:v>26877</c:v>
                </c:pt>
                <c:pt idx="53755">
                  <c:v>26877.5</c:v>
                </c:pt>
                <c:pt idx="53756">
                  <c:v>26878</c:v>
                </c:pt>
                <c:pt idx="53757">
                  <c:v>26878.5</c:v>
                </c:pt>
                <c:pt idx="53758">
                  <c:v>26879</c:v>
                </c:pt>
                <c:pt idx="53759">
                  <c:v>26879.5</c:v>
                </c:pt>
                <c:pt idx="53760">
                  <c:v>26880</c:v>
                </c:pt>
                <c:pt idx="53761">
                  <c:v>26880.5</c:v>
                </c:pt>
                <c:pt idx="53762">
                  <c:v>26881</c:v>
                </c:pt>
                <c:pt idx="53763">
                  <c:v>26881.5</c:v>
                </c:pt>
                <c:pt idx="53764">
                  <c:v>26882</c:v>
                </c:pt>
                <c:pt idx="53765">
                  <c:v>26882.5</c:v>
                </c:pt>
                <c:pt idx="53766">
                  <c:v>26883</c:v>
                </c:pt>
                <c:pt idx="53767">
                  <c:v>26883.5</c:v>
                </c:pt>
                <c:pt idx="53768">
                  <c:v>26884</c:v>
                </c:pt>
                <c:pt idx="53769">
                  <c:v>26884.5</c:v>
                </c:pt>
                <c:pt idx="53770">
                  <c:v>26885</c:v>
                </c:pt>
                <c:pt idx="53771">
                  <c:v>26885.5</c:v>
                </c:pt>
                <c:pt idx="53772">
                  <c:v>26886</c:v>
                </c:pt>
                <c:pt idx="53773">
                  <c:v>26886.5</c:v>
                </c:pt>
                <c:pt idx="53774">
                  <c:v>26887</c:v>
                </c:pt>
                <c:pt idx="53775">
                  <c:v>26887.5</c:v>
                </c:pt>
                <c:pt idx="53776">
                  <c:v>26888</c:v>
                </c:pt>
                <c:pt idx="53777">
                  <c:v>26888.5</c:v>
                </c:pt>
                <c:pt idx="53778">
                  <c:v>26889</c:v>
                </c:pt>
                <c:pt idx="53779">
                  <c:v>26889.5</c:v>
                </c:pt>
                <c:pt idx="53780">
                  <c:v>26890</c:v>
                </c:pt>
                <c:pt idx="53781">
                  <c:v>26890.5</c:v>
                </c:pt>
                <c:pt idx="53782">
                  <c:v>26891</c:v>
                </c:pt>
                <c:pt idx="53783">
                  <c:v>26891.5</c:v>
                </c:pt>
                <c:pt idx="53784">
                  <c:v>26892</c:v>
                </c:pt>
                <c:pt idx="53785">
                  <c:v>26892.5</c:v>
                </c:pt>
                <c:pt idx="53786">
                  <c:v>26893</c:v>
                </c:pt>
                <c:pt idx="53787">
                  <c:v>26893.5</c:v>
                </c:pt>
                <c:pt idx="53788">
                  <c:v>26894</c:v>
                </c:pt>
                <c:pt idx="53789">
                  <c:v>26894.5</c:v>
                </c:pt>
                <c:pt idx="53790">
                  <c:v>26895</c:v>
                </c:pt>
                <c:pt idx="53791">
                  <c:v>26895.5</c:v>
                </c:pt>
                <c:pt idx="53792">
                  <c:v>26896</c:v>
                </c:pt>
                <c:pt idx="53793">
                  <c:v>26896.5</c:v>
                </c:pt>
                <c:pt idx="53794">
                  <c:v>26897</c:v>
                </c:pt>
                <c:pt idx="53795">
                  <c:v>26897.5</c:v>
                </c:pt>
                <c:pt idx="53796">
                  <c:v>26898</c:v>
                </c:pt>
                <c:pt idx="53797">
                  <c:v>26898.5</c:v>
                </c:pt>
                <c:pt idx="53798">
                  <c:v>26899</c:v>
                </c:pt>
                <c:pt idx="53799">
                  <c:v>26899.5</c:v>
                </c:pt>
                <c:pt idx="53800">
                  <c:v>26900</c:v>
                </c:pt>
                <c:pt idx="53801">
                  <c:v>26900.5</c:v>
                </c:pt>
                <c:pt idx="53802">
                  <c:v>26901</c:v>
                </c:pt>
                <c:pt idx="53803">
                  <c:v>26901.5</c:v>
                </c:pt>
                <c:pt idx="53804">
                  <c:v>26902</c:v>
                </c:pt>
                <c:pt idx="53805">
                  <c:v>26902.5</c:v>
                </c:pt>
                <c:pt idx="53806">
                  <c:v>26903</c:v>
                </c:pt>
                <c:pt idx="53807">
                  <c:v>26903.5</c:v>
                </c:pt>
                <c:pt idx="53808">
                  <c:v>26904</c:v>
                </c:pt>
                <c:pt idx="53809">
                  <c:v>26904.5</c:v>
                </c:pt>
                <c:pt idx="53810">
                  <c:v>26905</c:v>
                </c:pt>
                <c:pt idx="53811">
                  <c:v>26905.5</c:v>
                </c:pt>
                <c:pt idx="53812">
                  <c:v>26906</c:v>
                </c:pt>
                <c:pt idx="53813">
                  <c:v>26906.5</c:v>
                </c:pt>
                <c:pt idx="53814">
                  <c:v>26907</c:v>
                </c:pt>
                <c:pt idx="53815">
                  <c:v>26907.5</c:v>
                </c:pt>
                <c:pt idx="53816">
                  <c:v>26908</c:v>
                </c:pt>
                <c:pt idx="53817">
                  <c:v>26908.5</c:v>
                </c:pt>
                <c:pt idx="53818">
                  <c:v>26909</c:v>
                </c:pt>
                <c:pt idx="53819">
                  <c:v>26909.5</c:v>
                </c:pt>
                <c:pt idx="53820">
                  <c:v>26910</c:v>
                </c:pt>
                <c:pt idx="53821">
                  <c:v>26910.5</c:v>
                </c:pt>
                <c:pt idx="53822">
                  <c:v>26911</c:v>
                </c:pt>
                <c:pt idx="53823">
                  <c:v>26911.5</c:v>
                </c:pt>
                <c:pt idx="53824">
                  <c:v>26912</c:v>
                </c:pt>
                <c:pt idx="53825">
                  <c:v>26912.5</c:v>
                </c:pt>
                <c:pt idx="53826">
                  <c:v>26913</c:v>
                </c:pt>
                <c:pt idx="53827">
                  <c:v>26913.5</c:v>
                </c:pt>
                <c:pt idx="53828">
                  <c:v>26914</c:v>
                </c:pt>
                <c:pt idx="53829">
                  <c:v>26914.5</c:v>
                </c:pt>
                <c:pt idx="53830">
                  <c:v>26915</c:v>
                </c:pt>
                <c:pt idx="53831">
                  <c:v>26915.5</c:v>
                </c:pt>
                <c:pt idx="53832">
                  <c:v>26916</c:v>
                </c:pt>
                <c:pt idx="53833">
                  <c:v>26916.5</c:v>
                </c:pt>
                <c:pt idx="53834">
                  <c:v>26917</c:v>
                </c:pt>
                <c:pt idx="53835">
                  <c:v>26917.5</c:v>
                </c:pt>
                <c:pt idx="53836">
                  <c:v>26918</c:v>
                </c:pt>
                <c:pt idx="53837">
                  <c:v>26918.5</c:v>
                </c:pt>
                <c:pt idx="53838">
                  <c:v>26919</c:v>
                </c:pt>
                <c:pt idx="53839">
                  <c:v>26919.5</c:v>
                </c:pt>
                <c:pt idx="53840">
                  <c:v>26920</c:v>
                </c:pt>
                <c:pt idx="53841">
                  <c:v>26920.5</c:v>
                </c:pt>
                <c:pt idx="53842">
                  <c:v>26921</c:v>
                </c:pt>
                <c:pt idx="53843">
                  <c:v>26921.5</c:v>
                </c:pt>
                <c:pt idx="53844">
                  <c:v>26922</c:v>
                </c:pt>
                <c:pt idx="53845">
                  <c:v>26922.5</c:v>
                </c:pt>
                <c:pt idx="53846">
                  <c:v>26923</c:v>
                </c:pt>
                <c:pt idx="53847">
                  <c:v>26923.5</c:v>
                </c:pt>
                <c:pt idx="53848">
                  <c:v>26924</c:v>
                </c:pt>
                <c:pt idx="53849">
                  <c:v>26924.5</c:v>
                </c:pt>
                <c:pt idx="53850">
                  <c:v>26925</c:v>
                </c:pt>
                <c:pt idx="53851">
                  <c:v>26925.5</c:v>
                </c:pt>
                <c:pt idx="53852">
                  <c:v>26926</c:v>
                </c:pt>
                <c:pt idx="53853">
                  <c:v>26926.5</c:v>
                </c:pt>
                <c:pt idx="53854">
                  <c:v>26927</c:v>
                </c:pt>
                <c:pt idx="53855">
                  <c:v>26927.5</c:v>
                </c:pt>
                <c:pt idx="53856">
                  <c:v>26928</c:v>
                </c:pt>
                <c:pt idx="53857">
                  <c:v>26928.5</c:v>
                </c:pt>
                <c:pt idx="53858">
                  <c:v>26929</c:v>
                </c:pt>
                <c:pt idx="53859">
                  <c:v>26929.5</c:v>
                </c:pt>
                <c:pt idx="53860">
                  <c:v>26930</c:v>
                </c:pt>
                <c:pt idx="53861">
                  <c:v>26930.5</c:v>
                </c:pt>
                <c:pt idx="53862">
                  <c:v>26931</c:v>
                </c:pt>
                <c:pt idx="53863">
                  <c:v>26931.5</c:v>
                </c:pt>
                <c:pt idx="53864">
                  <c:v>26932</c:v>
                </c:pt>
                <c:pt idx="53865">
                  <c:v>26932.5</c:v>
                </c:pt>
                <c:pt idx="53866">
                  <c:v>26933</c:v>
                </c:pt>
                <c:pt idx="53867">
                  <c:v>26933.5</c:v>
                </c:pt>
                <c:pt idx="53868">
                  <c:v>26934</c:v>
                </c:pt>
                <c:pt idx="53869">
                  <c:v>26934.5</c:v>
                </c:pt>
                <c:pt idx="53870">
                  <c:v>26935</c:v>
                </c:pt>
                <c:pt idx="53871">
                  <c:v>26935.5</c:v>
                </c:pt>
                <c:pt idx="53872">
                  <c:v>26936</c:v>
                </c:pt>
                <c:pt idx="53873">
                  <c:v>26936.5</c:v>
                </c:pt>
                <c:pt idx="53874">
                  <c:v>26937</c:v>
                </c:pt>
                <c:pt idx="53875">
                  <c:v>26937.5</c:v>
                </c:pt>
                <c:pt idx="53876">
                  <c:v>26938</c:v>
                </c:pt>
                <c:pt idx="53877">
                  <c:v>26938.5</c:v>
                </c:pt>
                <c:pt idx="53878">
                  <c:v>26939</c:v>
                </c:pt>
                <c:pt idx="53879">
                  <c:v>26939.5</c:v>
                </c:pt>
                <c:pt idx="53880">
                  <c:v>26940</c:v>
                </c:pt>
                <c:pt idx="53881">
                  <c:v>26940.5</c:v>
                </c:pt>
                <c:pt idx="53882">
                  <c:v>26941</c:v>
                </c:pt>
                <c:pt idx="53883">
                  <c:v>26941.5</c:v>
                </c:pt>
                <c:pt idx="53884">
                  <c:v>26942</c:v>
                </c:pt>
                <c:pt idx="53885">
                  <c:v>26942.5</c:v>
                </c:pt>
                <c:pt idx="53886">
                  <c:v>26943</c:v>
                </c:pt>
                <c:pt idx="53887">
                  <c:v>26943.5</c:v>
                </c:pt>
                <c:pt idx="53888">
                  <c:v>26944</c:v>
                </c:pt>
                <c:pt idx="53889">
                  <c:v>26944.5</c:v>
                </c:pt>
                <c:pt idx="53890">
                  <c:v>26945</c:v>
                </c:pt>
                <c:pt idx="53891">
                  <c:v>26945.5</c:v>
                </c:pt>
                <c:pt idx="53892">
                  <c:v>26946</c:v>
                </c:pt>
                <c:pt idx="53893">
                  <c:v>26946.5</c:v>
                </c:pt>
                <c:pt idx="53894">
                  <c:v>26947</c:v>
                </c:pt>
                <c:pt idx="53895">
                  <c:v>26947.5</c:v>
                </c:pt>
                <c:pt idx="53896">
                  <c:v>26948</c:v>
                </c:pt>
                <c:pt idx="53897">
                  <c:v>26948.5</c:v>
                </c:pt>
                <c:pt idx="53898">
                  <c:v>26949</c:v>
                </c:pt>
                <c:pt idx="53899">
                  <c:v>26949.5</c:v>
                </c:pt>
                <c:pt idx="53900">
                  <c:v>26950</c:v>
                </c:pt>
                <c:pt idx="53901">
                  <c:v>26950.5</c:v>
                </c:pt>
                <c:pt idx="53902">
                  <c:v>26951</c:v>
                </c:pt>
                <c:pt idx="53903">
                  <c:v>26951.5</c:v>
                </c:pt>
                <c:pt idx="53904">
                  <c:v>26952</c:v>
                </c:pt>
                <c:pt idx="53905">
                  <c:v>26952.5</c:v>
                </c:pt>
                <c:pt idx="53906">
                  <c:v>26953</c:v>
                </c:pt>
                <c:pt idx="53907">
                  <c:v>26953.5</c:v>
                </c:pt>
                <c:pt idx="53908">
                  <c:v>26954</c:v>
                </c:pt>
                <c:pt idx="53909">
                  <c:v>26954.5</c:v>
                </c:pt>
                <c:pt idx="53910">
                  <c:v>26955</c:v>
                </c:pt>
                <c:pt idx="53911">
                  <c:v>26955.5</c:v>
                </c:pt>
                <c:pt idx="53912">
                  <c:v>26956</c:v>
                </c:pt>
                <c:pt idx="53913">
                  <c:v>26956.5</c:v>
                </c:pt>
                <c:pt idx="53914">
                  <c:v>26957</c:v>
                </c:pt>
                <c:pt idx="53915">
                  <c:v>26957.5</c:v>
                </c:pt>
                <c:pt idx="53916">
                  <c:v>26958</c:v>
                </c:pt>
                <c:pt idx="53917">
                  <c:v>26958.5</c:v>
                </c:pt>
                <c:pt idx="53918">
                  <c:v>26959</c:v>
                </c:pt>
                <c:pt idx="53919">
                  <c:v>26959.5</c:v>
                </c:pt>
                <c:pt idx="53920">
                  <c:v>26960</c:v>
                </c:pt>
                <c:pt idx="53921">
                  <c:v>26960.5</c:v>
                </c:pt>
                <c:pt idx="53922">
                  <c:v>26961</c:v>
                </c:pt>
                <c:pt idx="53923">
                  <c:v>26961.5</c:v>
                </c:pt>
                <c:pt idx="53924">
                  <c:v>26962</c:v>
                </c:pt>
                <c:pt idx="53925">
                  <c:v>26962.5</c:v>
                </c:pt>
                <c:pt idx="53926">
                  <c:v>26963</c:v>
                </c:pt>
                <c:pt idx="53927">
                  <c:v>26963.5</c:v>
                </c:pt>
                <c:pt idx="53928">
                  <c:v>26964</c:v>
                </c:pt>
                <c:pt idx="53929">
                  <c:v>26964.5</c:v>
                </c:pt>
                <c:pt idx="53930">
                  <c:v>26965</c:v>
                </c:pt>
                <c:pt idx="53931">
                  <c:v>26965.5</c:v>
                </c:pt>
                <c:pt idx="53932">
                  <c:v>26966</c:v>
                </c:pt>
                <c:pt idx="53933">
                  <c:v>26966.5</c:v>
                </c:pt>
                <c:pt idx="53934">
                  <c:v>26967</c:v>
                </c:pt>
                <c:pt idx="53935">
                  <c:v>26967.5</c:v>
                </c:pt>
                <c:pt idx="53936">
                  <c:v>26968</c:v>
                </c:pt>
                <c:pt idx="53937">
                  <c:v>26968.5</c:v>
                </c:pt>
                <c:pt idx="53938">
                  <c:v>26969</c:v>
                </c:pt>
                <c:pt idx="53939">
                  <c:v>26969.5</c:v>
                </c:pt>
                <c:pt idx="53940">
                  <c:v>26970</c:v>
                </c:pt>
                <c:pt idx="53941">
                  <c:v>26970.5</c:v>
                </c:pt>
                <c:pt idx="53942">
                  <c:v>26971</c:v>
                </c:pt>
                <c:pt idx="53943">
                  <c:v>26971.5</c:v>
                </c:pt>
                <c:pt idx="53944">
                  <c:v>26972</c:v>
                </c:pt>
                <c:pt idx="53945">
                  <c:v>26972.5</c:v>
                </c:pt>
                <c:pt idx="53946">
                  <c:v>26973</c:v>
                </c:pt>
                <c:pt idx="53947">
                  <c:v>26973.5</c:v>
                </c:pt>
                <c:pt idx="53948">
                  <c:v>26974</c:v>
                </c:pt>
                <c:pt idx="53949">
                  <c:v>26974.5</c:v>
                </c:pt>
                <c:pt idx="53950">
                  <c:v>26975</c:v>
                </c:pt>
                <c:pt idx="53951">
                  <c:v>26975.5</c:v>
                </c:pt>
                <c:pt idx="53952">
                  <c:v>26976</c:v>
                </c:pt>
                <c:pt idx="53953">
                  <c:v>26976.5</c:v>
                </c:pt>
                <c:pt idx="53954">
                  <c:v>26977</c:v>
                </c:pt>
                <c:pt idx="53955">
                  <c:v>26977.5</c:v>
                </c:pt>
                <c:pt idx="53956">
                  <c:v>26978</c:v>
                </c:pt>
                <c:pt idx="53957">
                  <c:v>26978.5</c:v>
                </c:pt>
                <c:pt idx="53958">
                  <c:v>26979</c:v>
                </c:pt>
                <c:pt idx="53959">
                  <c:v>26979.5</c:v>
                </c:pt>
                <c:pt idx="53960">
                  <c:v>26980</c:v>
                </c:pt>
                <c:pt idx="53961">
                  <c:v>26980.5</c:v>
                </c:pt>
                <c:pt idx="53962">
                  <c:v>26981</c:v>
                </c:pt>
                <c:pt idx="53963">
                  <c:v>26981.5</c:v>
                </c:pt>
                <c:pt idx="53964">
                  <c:v>26982</c:v>
                </c:pt>
                <c:pt idx="53965">
                  <c:v>26982.5</c:v>
                </c:pt>
                <c:pt idx="53966">
                  <c:v>26983</c:v>
                </c:pt>
                <c:pt idx="53967">
                  <c:v>26983.5</c:v>
                </c:pt>
                <c:pt idx="53968">
                  <c:v>26984</c:v>
                </c:pt>
                <c:pt idx="53969">
                  <c:v>26984.5</c:v>
                </c:pt>
                <c:pt idx="53970">
                  <c:v>26985</c:v>
                </c:pt>
                <c:pt idx="53971">
                  <c:v>26985.5</c:v>
                </c:pt>
                <c:pt idx="53972">
                  <c:v>26986</c:v>
                </c:pt>
                <c:pt idx="53973">
                  <c:v>26986.5</c:v>
                </c:pt>
                <c:pt idx="53974">
                  <c:v>26987</c:v>
                </c:pt>
                <c:pt idx="53975">
                  <c:v>26987.5</c:v>
                </c:pt>
                <c:pt idx="53976">
                  <c:v>26988</c:v>
                </c:pt>
                <c:pt idx="53977">
                  <c:v>26988.5</c:v>
                </c:pt>
                <c:pt idx="53978">
                  <c:v>26989</c:v>
                </c:pt>
                <c:pt idx="53979">
                  <c:v>26989.5</c:v>
                </c:pt>
                <c:pt idx="53980">
                  <c:v>26990</c:v>
                </c:pt>
                <c:pt idx="53981">
                  <c:v>26990.5</c:v>
                </c:pt>
                <c:pt idx="53982">
                  <c:v>26991</c:v>
                </c:pt>
                <c:pt idx="53983">
                  <c:v>26991.5</c:v>
                </c:pt>
                <c:pt idx="53984">
                  <c:v>26992</c:v>
                </c:pt>
                <c:pt idx="53985">
                  <c:v>26992.5</c:v>
                </c:pt>
                <c:pt idx="53986">
                  <c:v>26993</c:v>
                </c:pt>
                <c:pt idx="53987">
                  <c:v>26993.5</c:v>
                </c:pt>
                <c:pt idx="53988">
                  <c:v>26994</c:v>
                </c:pt>
                <c:pt idx="53989">
                  <c:v>26994.5</c:v>
                </c:pt>
                <c:pt idx="53990">
                  <c:v>26995</c:v>
                </c:pt>
                <c:pt idx="53991">
                  <c:v>26995.5</c:v>
                </c:pt>
                <c:pt idx="53992">
                  <c:v>26996</c:v>
                </c:pt>
                <c:pt idx="53993">
                  <c:v>26996.5</c:v>
                </c:pt>
                <c:pt idx="53994">
                  <c:v>26997</c:v>
                </c:pt>
                <c:pt idx="53995">
                  <c:v>26997.5</c:v>
                </c:pt>
                <c:pt idx="53996">
                  <c:v>26998</c:v>
                </c:pt>
                <c:pt idx="53997">
                  <c:v>26998.5</c:v>
                </c:pt>
                <c:pt idx="53998">
                  <c:v>26999</c:v>
                </c:pt>
                <c:pt idx="53999">
                  <c:v>26999.5</c:v>
                </c:pt>
                <c:pt idx="54000">
                  <c:v>27000</c:v>
                </c:pt>
                <c:pt idx="54001">
                  <c:v>27000.5</c:v>
                </c:pt>
                <c:pt idx="54002">
                  <c:v>27001</c:v>
                </c:pt>
                <c:pt idx="54003">
                  <c:v>27001.5</c:v>
                </c:pt>
                <c:pt idx="54004">
                  <c:v>27002</c:v>
                </c:pt>
                <c:pt idx="54005">
                  <c:v>27002.5</c:v>
                </c:pt>
                <c:pt idx="54006">
                  <c:v>27003</c:v>
                </c:pt>
                <c:pt idx="54007">
                  <c:v>27003.5</c:v>
                </c:pt>
                <c:pt idx="54008">
                  <c:v>27004</c:v>
                </c:pt>
                <c:pt idx="54009">
                  <c:v>27004.5</c:v>
                </c:pt>
                <c:pt idx="54010">
                  <c:v>27005</c:v>
                </c:pt>
                <c:pt idx="54011">
                  <c:v>27005.5</c:v>
                </c:pt>
                <c:pt idx="54012">
                  <c:v>27006</c:v>
                </c:pt>
                <c:pt idx="54013">
                  <c:v>27006.5</c:v>
                </c:pt>
                <c:pt idx="54014">
                  <c:v>27007</c:v>
                </c:pt>
                <c:pt idx="54015">
                  <c:v>27007.5</c:v>
                </c:pt>
                <c:pt idx="54016">
                  <c:v>27008</c:v>
                </c:pt>
                <c:pt idx="54017">
                  <c:v>27008.5</c:v>
                </c:pt>
                <c:pt idx="54018">
                  <c:v>27009</c:v>
                </c:pt>
                <c:pt idx="54019">
                  <c:v>27009.5</c:v>
                </c:pt>
                <c:pt idx="54020">
                  <c:v>27010</c:v>
                </c:pt>
                <c:pt idx="54021">
                  <c:v>27010.5</c:v>
                </c:pt>
                <c:pt idx="54022">
                  <c:v>27011</c:v>
                </c:pt>
                <c:pt idx="54023">
                  <c:v>27011.5</c:v>
                </c:pt>
                <c:pt idx="54024">
                  <c:v>27012</c:v>
                </c:pt>
                <c:pt idx="54025">
                  <c:v>27012.5</c:v>
                </c:pt>
                <c:pt idx="54026">
                  <c:v>27013</c:v>
                </c:pt>
                <c:pt idx="54027">
                  <c:v>27013.5</c:v>
                </c:pt>
                <c:pt idx="54028">
                  <c:v>27014</c:v>
                </c:pt>
                <c:pt idx="54029">
                  <c:v>27014.5</c:v>
                </c:pt>
                <c:pt idx="54030">
                  <c:v>27015</c:v>
                </c:pt>
                <c:pt idx="54031">
                  <c:v>27015.5</c:v>
                </c:pt>
                <c:pt idx="54032">
                  <c:v>27016</c:v>
                </c:pt>
                <c:pt idx="54033">
                  <c:v>27016.5</c:v>
                </c:pt>
                <c:pt idx="54034">
                  <c:v>27017</c:v>
                </c:pt>
                <c:pt idx="54035">
                  <c:v>27017.5</c:v>
                </c:pt>
                <c:pt idx="54036">
                  <c:v>27018</c:v>
                </c:pt>
                <c:pt idx="54037">
                  <c:v>27018.5</c:v>
                </c:pt>
                <c:pt idx="54038">
                  <c:v>27019</c:v>
                </c:pt>
                <c:pt idx="54039">
                  <c:v>27019.5</c:v>
                </c:pt>
                <c:pt idx="54040">
                  <c:v>27020</c:v>
                </c:pt>
                <c:pt idx="54041">
                  <c:v>27020.5</c:v>
                </c:pt>
                <c:pt idx="54042">
                  <c:v>27021</c:v>
                </c:pt>
                <c:pt idx="54043">
                  <c:v>27021.5</c:v>
                </c:pt>
                <c:pt idx="54044">
                  <c:v>27022</c:v>
                </c:pt>
                <c:pt idx="54045">
                  <c:v>27022.5</c:v>
                </c:pt>
                <c:pt idx="54046">
                  <c:v>27023</c:v>
                </c:pt>
                <c:pt idx="54047">
                  <c:v>27023.5</c:v>
                </c:pt>
                <c:pt idx="54048">
                  <c:v>27024</c:v>
                </c:pt>
                <c:pt idx="54049">
                  <c:v>27024.5</c:v>
                </c:pt>
                <c:pt idx="54050">
                  <c:v>27025</c:v>
                </c:pt>
                <c:pt idx="54051">
                  <c:v>27025.5</c:v>
                </c:pt>
                <c:pt idx="54052">
                  <c:v>27026</c:v>
                </c:pt>
                <c:pt idx="54053">
                  <c:v>27026.5</c:v>
                </c:pt>
                <c:pt idx="54054">
                  <c:v>27027</c:v>
                </c:pt>
                <c:pt idx="54055">
                  <c:v>27027.5</c:v>
                </c:pt>
                <c:pt idx="54056">
                  <c:v>27028</c:v>
                </c:pt>
                <c:pt idx="54057">
                  <c:v>27028.5</c:v>
                </c:pt>
                <c:pt idx="54058">
                  <c:v>27029</c:v>
                </c:pt>
                <c:pt idx="54059">
                  <c:v>27029.5</c:v>
                </c:pt>
                <c:pt idx="54060">
                  <c:v>27030</c:v>
                </c:pt>
                <c:pt idx="54061">
                  <c:v>27030.5</c:v>
                </c:pt>
                <c:pt idx="54062">
                  <c:v>27031</c:v>
                </c:pt>
                <c:pt idx="54063">
                  <c:v>27031.5</c:v>
                </c:pt>
                <c:pt idx="54064">
                  <c:v>27032</c:v>
                </c:pt>
                <c:pt idx="54065">
                  <c:v>27032.5</c:v>
                </c:pt>
                <c:pt idx="54066">
                  <c:v>27033</c:v>
                </c:pt>
                <c:pt idx="54067">
                  <c:v>27033.5</c:v>
                </c:pt>
                <c:pt idx="54068">
                  <c:v>27034</c:v>
                </c:pt>
                <c:pt idx="54069">
                  <c:v>27034.5</c:v>
                </c:pt>
                <c:pt idx="54070">
                  <c:v>27035</c:v>
                </c:pt>
                <c:pt idx="54071">
                  <c:v>27035.5</c:v>
                </c:pt>
                <c:pt idx="54072">
                  <c:v>27036</c:v>
                </c:pt>
                <c:pt idx="54073">
                  <c:v>27036.5</c:v>
                </c:pt>
                <c:pt idx="54074">
                  <c:v>27037</c:v>
                </c:pt>
                <c:pt idx="54075">
                  <c:v>27037.5</c:v>
                </c:pt>
                <c:pt idx="54076">
                  <c:v>27038</c:v>
                </c:pt>
                <c:pt idx="54077">
                  <c:v>27038.5</c:v>
                </c:pt>
                <c:pt idx="54078">
                  <c:v>27039</c:v>
                </c:pt>
                <c:pt idx="54079">
                  <c:v>27039.5</c:v>
                </c:pt>
                <c:pt idx="54080">
                  <c:v>27040</c:v>
                </c:pt>
                <c:pt idx="54081">
                  <c:v>27040.5</c:v>
                </c:pt>
                <c:pt idx="54082">
                  <c:v>27041</c:v>
                </c:pt>
                <c:pt idx="54083">
                  <c:v>27041.5</c:v>
                </c:pt>
                <c:pt idx="54084">
                  <c:v>27042</c:v>
                </c:pt>
                <c:pt idx="54085">
                  <c:v>27042.5</c:v>
                </c:pt>
                <c:pt idx="54086">
                  <c:v>27043</c:v>
                </c:pt>
                <c:pt idx="54087">
                  <c:v>27043.5</c:v>
                </c:pt>
                <c:pt idx="54088">
                  <c:v>27044</c:v>
                </c:pt>
                <c:pt idx="54089">
                  <c:v>27044.5</c:v>
                </c:pt>
                <c:pt idx="54090">
                  <c:v>27045</c:v>
                </c:pt>
                <c:pt idx="54091">
                  <c:v>27045.5</c:v>
                </c:pt>
                <c:pt idx="54092">
                  <c:v>27046</c:v>
                </c:pt>
                <c:pt idx="54093">
                  <c:v>27046.5</c:v>
                </c:pt>
                <c:pt idx="54094">
                  <c:v>27047</c:v>
                </c:pt>
                <c:pt idx="54095">
                  <c:v>27047.5</c:v>
                </c:pt>
                <c:pt idx="54096">
                  <c:v>27048</c:v>
                </c:pt>
                <c:pt idx="54097">
                  <c:v>27048.5</c:v>
                </c:pt>
                <c:pt idx="54098">
                  <c:v>27049</c:v>
                </c:pt>
                <c:pt idx="54099">
                  <c:v>27049.5</c:v>
                </c:pt>
                <c:pt idx="54100">
                  <c:v>27050</c:v>
                </c:pt>
                <c:pt idx="54101">
                  <c:v>27050.5</c:v>
                </c:pt>
                <c:pt idx="54102">
                  <c:v>27051</c:v>
                </c:pt>
                <c:pt idx="54103">
                  <c:v>27051.5</c:v>
                </c:pt>
                <c:pt idx="54104">
                  <c:v>27052</c:v>
                </c:pt>
                <c:pt idx="54105">
                  <c:v>27052.5</c:v>
                </c:pt>
                <c:pt idx="54106">
                  <c:v>27053</c:v>
                </c:pt>
                <c:pt idx="54107">
                  <c:v>27053.5</c:v>
                </c:pt>
                <c:pt idx="54108">
                  <c:v>27054</c:v>
                </c:pt>
                <c:pt idx="54109">
                  <c:v>27054.5</c:v>
                </c:pt>
                <c:pt idx="54110">
                  <c:v>27055</c:v>
                </c:pt>
                <c:pt idx="54111">
                  <c:v>27055.5</c:v>
                </c:pt>
                <c:pt idx="54112">
                  <c:v>27056</c:v>
                </c:pt>
                <c:pt idx="54113">
                  <c:v>27056.5</c:v>
                </c:pt>
                <c:pt idx="54114">
                  <c:v>27057</c:v>
                </c:pt>
                <c:pt idx="54115">
                  <c:v>27057.5</c:v>
                </c:pt>
                <c:pt idx="54116">
                  <c:v>27058</c:v>
                </c:pt>
                <c:pt idx="54117">
                  <c:v>27058.5</c:v>
                </c:pt>
                <c:pt idx="54118">
                  <c:v>27059</c:v>
                </c:pt>
                <c:pt idx="54119">
                  <c:v>27059.5</c:v>
                </c:pt>
                <c:pt idx="54120">
                  <c:v>27060</c:v>
                </c:pt>
                <c:pt idx="54121">
                  <c:v>27060.5</c:v>
                </c:pt>
                <c:pt idx="54122">
                  <c:v>27061</c:v>
                </c:pt>
                <c:pt idx="54123">
                  <c:v>27061.5</c:v>
                </c:pt>
                <c:pt idx="54124">
                  <c:v>27062</c:v>
                </c:pt>
                <c:pt idx="54125">
                  <c:v>27062.5</c:v>
                </c:pt>
                <c:pt idx="54126">
                  <c:v>27063</c:v>
                </c:pt>
                <c:pt idx="54127">
                  <c:v>27063.5</c:v>
                </c:pt>
                <c:pt idx="54128">
                  <c:v>27064</c:v>
                </c:pt>
                <c:pt idx="54129">
                  <c:v>27064.5</c:v>
                </c:pt>
                <c:pt idx="54130">
                  <c:v>27065</c:v>
                </c:pt>
                <c:pt idx="54131">
                  <c:v>27065.5</c:v>
                </c:pt>
                <c:pt idx="54132">
                  <c:v>27066</c:v>
                </c:pt>
                <c:pt idx="54133">
                  <c:v>27066.5</c:v>
                </c:pt>
                <c:pt idx="54134">
                  <c:v>27067</c:v>
                </c:pt>
                <c:pt idx="54135">
                  <c:v>27067.5</c:v>
                </c:pt>
                <c:pt idx="54136">
                  <c:v>27068</c:v>
                </c:pt>
                <c:pt idx="54137">
                  <c:v>27068.5</c:v>
                </c:pt>
                <c:pt idx="54138">
                  <c:v>27069</c:v>
                </c:pt>
                <c:pt idx="54139">
                  <c:v>27069.5</c:v>
                </c:pt>
                <c:pt idx="54140">
                  <c:v>27070</c:v>
                </c:pt>
                <c:pt idx="54141">
                  <c:v>27070.5</c:v>
                </c:pt>
                <c:pt idx="54142">
                  <c:v>27071</c:v>
                </c:pt>
                <c:pt idx="54143">
                  <c:v>27071.5</c:v>
                </c:pt>
                <c:pt idx="54144">
                  <c:v>27072</c:v>
                </c:pt>
                <c:pt idx="54145">
                  <c:v>27072.5</c:v>
                </c:pt>
                <c:pt idx="54146">
                  <c:v>27073</c:v>
                </c:pt>
                <c:pt idx="54147">
                  <c:v>27073.5</c:v>
                </c:pt>
                <c:pt idx="54148">
                  <c:v>27074</c:v>
                </c:pt>
                <c:pt idx="54149">
                  <c:v>27074.5</c:v>
                </c:pt>
                <c:pt idx="54150">
                  <c:v>27075</c:v>
                </c:pt>
                <c:pt idx="54151">
                  <c:v>27075.5</c:v>
                </c:pt>
                <c:pt idx="54152">
                  <c:v>27076</c:v>
                </c:pt>
                <c:pt idx="54153">
                  <c:v>27076.5</c:v>
                </c:pt>
                <c:pt idx="54154">
                  <c:v>27077</c:v>
                </c:pt>
                <c:pt idx="54155">
                  <c:v>27077.5</c:v>
                </c:pt>
                <c:pt idx="54156">
                  <c:v>27078</c:v>
                </c:pt>
                <c:pt idx="54157">
                  <c:v>27078.5</c:v>
                </c:pt>
                <c:pt idx="54158">
                  <c:v>27079</c:v>
                </c:pt>
                <c:pt idx="54159">
                  <c:v>27079.5</c:v>
                </c:pt>
                <c:pt idx="54160">
                  <c:v>27080</c:v>
                </c:pt>
                <c:pt idx="54161">
                  <c:v>27080.5</c:v>
                </c:pt>
                <c:pt idx="54162">
                  <c:v>27081</c:v>
                </c:pt>
                <c:pt idx="54163">
                  <c:v>27081.5</c:v>
                </c:pt>
                <c:pt idx="54164">
                  <c:v>27082</c:v>
                </c:pt>
                <c:pt idx="54165">
                  <c:v>27082.5</c:v>
                </c:pt>
                <c:pt idx="54166">
                  <c:v>27083</c:v>
                </c:pt>
                <c:pt idx="54167">
                  <c:v>27083.5</c:v>
                </c:pt>
                <c:pt idx="54168">
                  <c:v>27084</c:v>
                </c:pt>
                <c:pt idx="54169">
                  <c:v>27084.5</c:v>
                </c:pt>
                <c:pt idx="54170">
                  <c:v>27085</c:v>
                </c:pt>
                <c:pt idx="54171">
                  <c:v>27085.5</c:v>
                </c:pt>
                <c:pt idx="54172">
                  <c:v>27086</c:v>
                </c:pt>
                <c:pt idx="54173">
                  <c:v>27086.5</c:v>
                </c:pt>
                <c:pt idx="54174">
                  <c:v>27087</c:v>
                </c:pt>
                <c:pt idx="54175">
                  <c:v>27087.5</c:v>
                </c:pt>
                <c:pt idx="54176">
                  <c:v>27088</c:v>
                </c:pt>
                <c:pt idx="54177">
                  <c:v>27088.5</c:v>
                </c:pt>
                <c:pt idx="54178">
                  <c:v>27089</c:v>
                </c:pt>
                <c:pt idx="54179">
                  <c:v>27089.5</c:v>
                </c:pt>
                <c:pt idx="54180">
                  <c:v>27090</c:v>
                </c:pt>
                <c:pt idx="54181">
                  <c:v>27090.5</c:v>
                </c:pt>
                <c:pt idx="54182">
                  <c:v>27091</c:v>
                </c:pt>
                <c:pt idx="54183">
                  <c:v>27091.5</c:v>
                </c:pt>
                <c:pt idx="54184">
                  <c:v>27092</c:v>
                </c:pt>
                <c:pt idx="54185">
                  <c:v>27092.5</c:v>
                </c:pt>
                <c:pt idx="54186">
                  <c:v>27093</c:v>
                </c:pt>
                <c:pt idx="54187">
                  <c:v>27093.5</c:v>
                </c:pt>
                <c:pt idx="54188">
                  <c:v>27094</c:v>
                </c:pt>
                <c:pt idx="54189">
                  <c:v>27094.5</c:v>
                </c:pt>
                <c:pt idx="54190">
                  <c:v>27095</c:v>
                </c:pt>
                <c:pt idx="54191">
                  <c:v>27095.5</c:v>
                </c:pt>
                <c:pt idx="54192">
                  <c:v>27096</c:v>
                </c:pt>
                <c:pt idx="54193">
                  <c:v>27096.5</c:v>
                </c:pt>
                <c:pt idx="54194">
                  <c:v>27097</c:v>
                </c:pt>
                <c:pt idx="54195">
                  <c:v>27097.5</c:v>
                </c:pt>
                <c:pt idx="54196">
                  <c:v>27098</c:v>
                </c:pt>
                <c:pt idx="54197">
                  <c:v>27098.5</c:v>
                </c:pt>
                <c:pt idx="54198">
                  <c:v>27099</c:v>
                </c:pt>
                <c:pt idx="54199">
                  <c:v>27099.5</c:v>
                </c:pt>
                <c:pt idx="54200">
                  <c:v>27100</c:v>
                </c:pt>
                <c:pt idx="54201">
                  <c:v>27100.5</c:v>
                </c:pt>
                <c:pt idx="54202">
                  <c:v>27101</c:v>
                </c:pt>
                <c:pt idx="54203">
                  <c:v>27101.5</c:v>
                </c:pt>
                <c:pt idx="54204">
                  <c:v>27102</c:v>
                </c:pt>
                <c:pt idx="54205">
                  <c:v>27102.5</c:v>
                </c:pt>
                <c:pt idx="54206">
                  <c:v>27103</c:v>
                </c:pt>
                <c:pt idx="54207">
                  <c:v>27103.5</c:v>
                </c:pt>
                <c:pt idx="54208">
                  <c:v>27104</c:v>
                </c:pt>
                <c:pt idx="54209">
                  <c:v>27104.5</c:v>
                </c:pt>
                <c:pt idx="54210">
                  <c:v>27105</c:v>
                </c:pt>
                <c:pt idx="54211">
                  <c:v>27105.5</c:v>
                </c:pt>
                <c:pt idx="54212">
                  <c:v>27106</c:v>
                </c:pt>
                <c:pt idx="54213">
                  <c:v>27106.5</c:v>
                </c:pt>
                <c:pt idx="54214">
                  <c:v>27107</c:v>
                </c:pt>
                <c:pt idx="54215">
                  <c:v>27107.5</c:v>
                </c:pt>
                <c:pt idx="54216">
                  <c:v>27108</c:v>
                </c:pt>
                <c:pt idx="54217">
                  <c:v>27108.5</c:v>
                </c:pt>
                <c:pt idx="54218">
                  <c:v>27109</c:v>
                </c:pt>
                <c:pt idx="54219">
                  <c:v>27109.5</c:v>
                </c:pt>
                <c:pt idx="54220">
                  <c:v>27110</c:v>
                </c:pt>
                <c:pt idx="54221">
                  <c:v>27110.5</c:v>
                </c:pt>
                <c:pt idx="54222">
                  <c:v>27111</c:v>
                </c:pt>
                <c:pt idx="54223">
                  <c:v>27111.5</c:v>
                </c:pt>
                <c:pt idx="54224">
                  <c:v>27112</c:v>
                </c:pt>
                <c:pt idx="54225">
                  <c:v>27112.5</c:v>
                </c:pt>
                <c:pt idx="54226">
                  <c:v>27113</c:v>
                </c:pt>
                <c:pt idx="54227">
                  <c:v>27113.5</c:v>
                </c:pt>
                <c:pt idx="54228">
                  <c:v>27114</c:v>
                </c:pt>
                <c:pt idx="54229">
                  <c:v>27114.5</c:v>
                </c:pt>
                <c:pt idx="54230">
                  <c:v>27115</c:v>
                </c:pt>
                <c:pt idx="54231">
                  <c:v>27115.5</c:v>
                </c:pt>
                <c:pt idx="54232">
                  <c:v>27116</c:v>
                </c:pt>
                <c:pt idx="54233">
                  <c:v>27116.5</c:v>
                </c:pt>
                <c:pt idx="54234">
                  <c:v>27117</c:v>
                </c:pt>
                <c:pt idx="54235">
                  <c:v>27117.5</c:v>
                </c:pt>
                <c:pt idx="54236">
                  <c:v>27118</c:v>
                </c:pt>
                <c:pt idx="54237">
                  <c:v>27118.5</c:v>
                </c:pt>
                <c:pt idx="54238">
                  <c:v>27119</c:v>
                </c:pt>
                <c:pt idx="54239">
                  <c:v>27119.5</c:v>
                </c:pt>
                <c:pt idx="54240">
                  <c:v>27120</c:v>
                </c:pt>
                <c:pt idx="54241">
                  <c:v>27120.5</c:v>
                </c:pt>
                <c:pt idx="54242">
                  <c:v>27121</c:v>
                </c:pt>
                <c:pt idx="54243">
                  <c:v>27121.5</c:v>
                </c:pt>
                <c:pt idx="54244">
                  <c:v>27122</c:v>
                </c:pt>
                <c:pt idx="54245">
                  <c:v>27122.5</c:v>
                </c:pt>
                <c:pt idx="54246">
                  <c:v>27123</c:v>
                </c:pt>
                <c:pt idx="54247">
                  <c:v>27123.5</c:v>
                </c:pt>
                <c:pt idx="54248">
                  <c:v>27124</c:v>
                </c:pt>
                <c:pt idx="54249">
                  <c:v>27124.5</c:v>
                </c:pt>
                <c:pt idx="54250">
                  <c:v>27125</c:v>
                </c:pt>
                <c:pt idx="54251">
                  <c:v>27125.5</c:v>
                </c:pt>
                <c:pt idx="54252">
                  <c:v>27126</c:v>
                </c:pt>
                <c:pt idx="54253">
                  <c:v>27126.5</c:v>
                </c:pt>
                <c:pt idx="54254">
                  <c:v>27127</c:v>
                </c:pt>
                <c:pt idx="54255">
                  <c:v>27127.5</c:v>
                </c:pt>
                <c:pt idx="54256">
                  <c:v>27128</c:v>
                </c:pt>
                <c:pt idx="54257">
                  <c:v>27128.5</c:v>
                </c:pt>
                <c:pt idx="54258">
                  <c:v>27129</c:v>
                </c:pt>
                <c:pt idx="54259">
                  <c:v>27129.5</c:v>
                </c:pt>
                <c:pt idx="54260">
                  <c:v>27130</c:v>
                </c:pt>
                <c:pt idx="54261">
                  <c:v>27130.5</c:v>
                </c:pt>
                <c:pt idx="54262">
                  <c:v>27131</c:v>
                </c:pt>
                <c:pt idx="54263">
                  <c:v>27131.5</c:v>
                </c:pt>
                <c:pt idx="54264">
                  <c:v>27132</c:v>
                </c:pt>
                <c:pt idx="54265">
                  <c:v>27132.5</c:v>
                </c:pt>
                <c:pt idx="54266">
                  <c:v>27133</c:v>
                </c:pt>
                <c:pt idx="54267">
                  <c:v>27133.5</c:v>
                </c:pt>
                <c:pt idx="54268">
                  <c:v>27134</c:v>
                </c:pt>
                <c:pt idx="54269">
                  <c:v>27134.5</c:v>
                </c:pt>
                <c:pt idx="54270">
                  <c:v>27135</c:v>
                </c:pt>
                <c:pt idx="54271">
                  <c:v>27135.5</c:v>
                </c:pt>
                <c:pt idx="54272">
                  <c:v>27136</c:v>
                </c:pt>
                <c:pt idx="54273">
                  <c:v>27136.5</c:v>
                </c:pt>
                <c:pt idx="54274">
                  <c:v>27137</c:v>
                </c:pt>
                <c:pt idx="54275">
                  <c:v>27137.5</c:v>
                </c:pt>
                <c:pt idx="54276">
                  <c:v>27138</c:v>
                </c:pt>
                <c:pt idx="54277">
                  <c:v>27138.5</c:v>
                </c:pt>
                <c:pt idx="54278">
                  <c:v>27139</c:v>
                </c:pt>
                <c:pt idx="54279">
                  <c:v>27139.5</c:v>
                </c:pt>
                <c:pt idx="54280">
                  <c:v>27140</c:v>
                </c:pt>
                <c:pt idx="54281">
                  <c:v>27140.5</c:v>
                </c:pt>
                <c:pt idx="54282">
                  <c:v>27141</c:v>
                </c:pt>
                <c:pt idx="54283">
                  <c:v>27141.5</c:v>
                </c:pt>
                <c:pt idx="54284">
                  <c:v>27142</c:v>
                </c:pt>
                <c:pt idx="54285">
                  <c:v>27142.5</c:v>
                </c:pt>
                <c:pt idx="54286">
                  <c:v>27143</c:v>
                </c:pt>
                <c:pt idx="54287">
                  <c:v>27143.5</c:v>
                </c:pt>
                <c:pt idx="54288">
                  <c:v>27144</c:v>
                </c:pt>
                <c:pt idx="54289">
                  <c:v>27144.5</c:v>
                </c:pt>
                <c:pt idx="54290">
                  <c:v>27145</c:v>
                </c:pt>
                <c:pt idx="54291">
                  <c:v>27145.5</c:v>
                </c:pt>
                <c:pt idx="54292">
                  <c:v>27146</c:v>
                </c:pt>
                <c:pt idx="54293">
                  <c:v>27146.5</c:v>
                </c:pt>
                <c:pt idx="54294">
                  <c:v>27147</c:v>
                </c:pt>
                <c:pt idx="54295">
                  <c:v>27147.5</c:v>
                </c:pt>
                <c:pt idx="54296">
                  <c:v>27148</c:v>
                </c:pt>
                <c:pt idx="54297">
                  <c:v>27148.5</c:v>
                </c:pt>
                <c:pt idx="54298">
                  <c:v>27149</c:v>
                </c:pt>
                <c:pt idx="54299">
                  <c:v>27149.5</c:v>
                </c:pt>
                <c:pt idx="54300">
                  <c:v>27150</c:v>
                </c:pt>
                <c:pt idx="54301">
                  <c:v>27150.5</c:v>
                </c:pt>
                <c:pt idx="54302">
                  <c:v>27151</c:v>
                </c:pt>
                <c:pt idx="54303">
                  <c:v>27151.5</c:v>
                </c:pt>
                <c:pt idx="54304">
                  <c:v>27152</c:v>
                </c:pt>
                <c:pt idx="54305">
                  <c:v>27152.5</c:v>
                </c:pt>
                <c:pt idx="54306">
                  <c:v>27153</c:v>
                </c:pt>
                <c:pt idx="54307">
                  <c:v>27153.5</c:v>
                </c:pt>
                <c:pt idx="54308">
                  <c:v>27154</c:v>
                </c:pt>
                <c:pt idx="54309">
                  <c:v>27154.5</c:v>
                </c:pt>
                <c:pt idx="54310">
                  <c:v>27155</c:v>
                </c:pt>
                <c:pt idx="54311">
                  <c:v>27155.5</c:v>
                </c:pt>
                <c:pt idx="54312">
                  <c:v>27156</c:v>
                </c:pt>
                <c:pt idx="54313">
                  <c:v>27156.5</c:v>
                </c:pt>
                <c:pt idx="54314">
                  <c:v>27157</c:v>
                </c:pt>
                <c:pt idx="54315">
                  <c:v>27157.5</c:v>
                </c:pt>
                <c:pt idx="54316">
                  <c:v>27158</c:v>
                </c:pt>
                <c:pt idx="54317">
                  <c:v>27158.5</c:v>
                </c:pt>
                <c:pt idx="54318">
                  <c:v>27159</c:v>
                </c:pt>
                <c:pt idx="54319">
                  <c:v>27159.5</c:v>
                </c:pt>
                <c:pt idx="54320">
                  <c:v>27160</c:v>
                </c:pt>
                <c:pt idx="54321">
                  <c:v>27160.5</c:v>
                </c:pt>
                <c:pt idx="54322">
                  <c:v>27161</c:v>
                </c:pt>
                <c:pt idx="54323">
                  <c:v>27161.5</c:v>
                </c:pt>
                <c:pt idx="54324">
                  <c:v>27162</c:v>
                </c:pt>
                <c:pt idx="54325">
                  <c:v>27162.5</c:v>
                </c:pt>
                <c:pt idx="54326">
                  <c:v>27163</c:v>
                </c:pt>
                <c:pt idx="54327">
                  <c:v>27163.5</c:v>
                </c:pt>
                <c:pt idx="54328">
                  <c:v>27164</c:v>
                </c:pt>
                <c:pt idx="54329">
                  <c:v>27164.5</c:v>
                </c:pt>
                <c:pt idx="54330">
                  <c:v>27165</c:v>
                </c:pt>
                <c:pt idx="54331">
                  <c:v>27165.5</c:v>
                </c:pt>
                <c:pt idx="54332">
                  <c:v>27166</c:v>
                </c:pt>
                <c:pt idx="54333">
                  <c:v>27166.5</c:v>
                </c:pt>
                <c:pt idx="54334">
                  <c:v>27167</c:v>
                </c:pt>
                <c:pt idx="54335">
                  <c:v>27167.5</c:v>
                </c:pt>
                <c:pt idx="54336">
                  <c:v>27168</c:v>
                </c:pt>
                <c:pt idx="54337">
                  <c:v>27168.5</c:v>
                </c:pt>
                <c:pt idx="54338">
                  <c:v>27169</c:v>
                </c:pt>
                <c:pt idx="54339">
                  <c:v>27169.5</c:v>
                </c:pt>
                <c:pt idx="54340">
                  <c:v>27170</c:v>
                </c:pt>
                <c:pt idx="54341">
                  <c:v>27170.5</c:v>
                </c:pt>
                <c:pt idx="54342">
                  <c:v>27171</c:v>
                </c:pt>
                <c:pt idx="54343">
                  <c:v>27171.5</c:v>
                </c:pt>
                <c:pt idx="54344">
                  <c:v>27172</c:v>
                </c:pt>
                <c:pt idx="54345">
                  <c:v>27172.5</c:v>
                </c:pt>
                <c:pt idx="54346">
                  <c:v>27173</c:v>
                </c:pt>
                <c:pt idx="54347">
                  <c:v>27173.5</c:v>
                </c:pt>
                <c:pt idx="54348">
                  <c:v>27174</c:v>
                </c:pt>
                <c:pt idx="54349">
                  <c:v>27174.5</c:v>
                </c:pt>
                <c:pt idx="54350">
                  <c:v>27175</c:v>
                </c:pt>
                <c:pt idx="54351">
                  <c:v>27175.5</c:v>
                </c:pt>
                <c:pt idx="54352">
                  <c:v>27176</c:v>
                </c:pt>
                <c:pt idx="54353">
                  <c:v>27176.5</c:v>
                </c:pt>
                <c:pt idx="54354">
                  <c:v>27177</c:v>
                </c:pt>
                <c:pt idx="54355">
                  <c:v>27177.5</c:v>
                </c:pt>
                <c:pt idx="54356">
                  <c:v>27178</c:v>
                </c:pt>
                <c:pt idx="54357">
                  <c:v>27178.5</c:v>
                </c:pt>
                <c:pt idx="54358">
                  <c:v>27179</c:v>
                </c:pt>
                <c:pt idx="54359">
                  <c:v>27179.5</c:v>
                </c:pt>
                <c:pt idx="54360">
                  <c:v>27180</c:v>
                </c:pt>
                <c:pt idx="54361">
                  <c:v>27180.5</c:v>
                </c:pt>
                <c:pt idx="54362">
                  <c:v>27181</c:v>
                </c:pt>
                <c:pt idx="54363">
                  <c:v>27181.5</c:v>
                </c:pt>
                <c:pt idx="54364">
                  <c:v>27182</c:v>
                </c:pt>
                <c:pt idx="54365">
                  <c:v>27182.5</c:v>
                </c:pt>
                <c:pt idx="54366">
                  <c:v>27183</c:v>
                </c:pt>
                <c:pt idx="54367">
                  <c:v>27183.5</c:v>
                </c:pt>
                <c:pt idx="54368">
                  <c:v>27184</c:v>
                </c:pt>
                <c:pt idx="54369">
                  <c:v>27184.5</c:v>
                </c:pt>
                <c:pt idx="54370">
                  <c:v>27185</c:v>
                </c:pt>
                <c:pt idx="54371">
                  <c:v>27185.5</c:v>
                </c:pt>
                <c:pt idx="54372">
                  <c:v>27186</c:v>
                </c:pt>
                <c:pt idx="54373">
                  <c:v>27186.5</c:v>
                </c:pt>
                <c:pt idx="54374">
                  <c:v>27187</c:v>
                </c:pt>
                <c:pt idx="54375">
                  <c:v>27187.5</c:v>
                </c:pt>
                <c:pt idx="54376">
                  <c:v>27188</c:v>
                </c:pt>
                <c:pt idx="54377">
                  <c:v>27188.5</c:v>
                </c:pt>
                <c:pt idx="54378">
                  <c:v>27189</c:v>
                </c:pt>
                <c:pt idx="54379">
                  <c:v>27189.5</c:v>
                </c:pt>
                <c:pt idx="54380">
                  <c:v>27190</c:v>
                </c:pt>
                <c:pt idx="54381">
                  <c:v>27190.5</c:v>
                </c:pt>
                <c:pt idx="54382">
                  <c:v>27191</c:v>
                </c:pt>
                <c:pt idx="54383">
                  <c:v>27191.5</c:v>
                </c:pt>
                <c:pt idx="54384">
                  <c:v>27192</c:v>
                </c:pt>
                <c:pt idx="54385">
                  <c:v>27192.5</c:v>
                </c:pt>
                <c:pt idx="54386">
                  <c:v>27193</c:v>
                </c:pt>
                <c:pt idx="54387">
                  <c:v>27193.5</c:v>
                </c:pt>
                <c:pt idx="54388">
                  <c:v>27194</c:v>
                </c:pt>
                <c:pt idx="54389">
                  <c:v>27194.5</c:v>
                </c:pt>
                <c:pt idx="54390">
                  <c:v>27195</c:v>
                </c:pt>
                <c:pt idx="54391">
                  <c:v>27195.5</c:v>
                </c:pt>
                <c:pt idx="54392">
                  <c:v>27196</c:v>
                </c:pt>
                <c:pt idx="54393">
                  <c:v>27196.5</c:v>
                </c:pt>
                <c:pt idx="54394">
                  <c:v>27197</c:v>
                </c:pt>
                <c:pt idx="54395">
                  <c:v>27197.5</c:v>
                </c:pt>
                <c:pt idx="54396">
                  <c:v>27198</c:v>
                </c:pt>
                <c:pt idx="54397">
                  <c:v>27198.5</c:v>
                </c:pt>
                <c:pt idx="54398">
                  <c:v>27199</c:v>
                </c:pt>
                <c:pt idx="54399">
                  <c:v>27199.5</c:v>
                </c:pt>
                <c:pt idx="54400">
                  <c:v>27200</c:v>
                </c:pt>
                <c:pt idx="54401">
                  <c:v>27200.5</c:v>
                </c:pt>
                <c:pt idx="54402">
                  <c:v>27201</c:v>
                </c:pt>
                <c:pt idx="54403">
                  <c:v>27201.5</c:v>
                </c:pt>
                <c:pt idx="54404">
                  <c:v>27202</c:v>
                </c:pt>
                <c:pt idx="54405">
                  <c:v>27202.5</c:v>
                </c:pt>
                <c:pt idx="54406">
                  <c:v>27203</c:v>
                </c:pt>
                <c:pt idx="54407">
                  <c:v>27203.5</c:v>
                </c:pt>
                <c:pt idx="54408">
                  <c:v>27204</c:v>
                </c:pt>
                <c:pt idx="54409">
                  <c:v>27204.5</c:v>
                </c:pt>
                <c:pt idx="54410">
                  <c:v>27205</c:v>
                </c:pt>
                <c:pt idx="54411">
                  <c:v>27205.5</c:v>
                </c:pt>
                <c:pt idx="54412">
                  <c:v>27206</c:v>
                </c:pt>
                <c:pt idx="54413">
                  <c:v>27206.5</c:v>
                </c:pt>
                <c:pt idx="54414">
                  <c:v>27207</c:v>
                </c:pt>
                <c:pt idx="54415">
                  <c:v>27207.5</c:v>
                </c:pt>
                <c:pt idx="54416">
                  <c:v>27208</c:v>
                </c:pt>
                <c:pt idx="54417">
                  <c:v>27208.5</c:v>
                </c:pt>
                <c:pt idx="54418">
                  <c:v>27209</c:v>
                </c:pt>
                <c:pt idx="54419">
                  <c:v>27209.5</c:v>
                </c:pt>
                <c:pt idx="54420">
                  <c:v>27210</c:v>
                </c:pt>
                <c:pt idx="54421">
                  <c:v>27210.5</c:v>
                </c:pt>
                <c:pt idx="54422">
                  <c:v>27211</c:v>
                </c:pt>
                <c:pt idx="54423">
                  <c:v>27211.5</c:v>
                </c:pt>
                <c:pt idx="54424">
                  <c:v>27212</c:v>
                </c:pt>
                <c:pt idx="54425">
                  <c:v>27212.5</c:v>
                </c:pt>
                <c:pt idx="54426">
                  <c:v>27213</c:v>
                </c:pt>
                <c:pt idx="54427">
                  <c:v>27213.5</c:v>
                </c:pt>
                <c:pt idx="54428">
                  <c:v>27214</c:v>
                </c:pt>
                <c:pt idx="54429">
                  <c:v>27214.5</c:v>
                </c:pt>
                <c:pt idx="54430">
                  <c:v>27215</c:v>
                </c:pt>
                <c:pt idx="54431">
                  <c:v>27215.5</c:v>
                </c:pt>
                <c:pt idx="54432">
                  <c:v>27216</c:v>
                </c:pt>
                <c:pt idx="54433">
                  <c:v>27216.5</c:v>
                </c:pt>
                <c:pt idx="54434">
                  <c:v>27217</c:v>
                </c:pt>
                <c:pt idx="54435">
                  <c:v>27217.5</c:v>
                </c:pt>
                <c:pt idx="54436">
                  <c:v>27218</c:v>
                </c:pt>
                <c:pt idx="54437">
                  <c:v>27218.5</c:v>
                </c:pt>
                <c:pt idx="54438">
                  <c:v>27219</c:v>
                </c:pt>
                <c:pt idx="54439">
                  <c:v>27219.5</c:v>
                </c:pt>
                <c:pt idx="54440">
                  <c:v>27220</c:v>
                </c:pt>
                <c:pt idx="54441">
                  <c:v>27220.5</c:v>
                </c:pt>
                <c:pt idx="54442">
                  <c:v>27221</c:v>
                </c:pt>
                <c:pt idx="54443">
                  <c:v>27221.5</c:v>
                </c:pt>
                <c:pt idx="54444">
                  <c:v>27222</c:v>
                </c:pt>
                <c:pt idx="54445">
                  <c:v>27222.5</c:v>
                </c:pt>
                <c:pt idx="54446">
                  <c:v>27223</c:v>
                </c:pt>
                <c:pt idx="54447">
                  <c:v>27223.5</c:v>
                </c:pt>
                <c:pt idx="54448">
                  <c:v>27224</c:v>
                </c:pt>
                <c:pt idx="54449">
                  <c:v>27224.5</c:v>
                </c:pt>
                <c:pt idx="54450">
                  <c:v>27225</c:v>
                </c:pt>
                <c:pt idx="54451">
                  <c:v>27225.5</c:v>
                </c:pt>
                <c:pt idx="54452">
                  <c:v>27226</c:v>
                </c:pt>
                <c:pt idx="54453">
                  <c:v>27226.5</c:v>
                </c:pt>
                <c:pt idx="54454">
                  <c:v>27227</c:v>
                </c:pt>
                <c:pt idx="54455">
                  <c:v>27227.5</c:v>
                </c:pt>
                <c:pt idx="54456">
                  <c:v>27228</c:v>
                </c:pt>
                <c:pt idx="54457">
                  <c:v>27228.5</c:v>
                </c:pt>
                <c:pt idx="54458">
                  <c:v>27229</c:v>
                </c:pt>
                <c:pt idx="54459">
                  <c:v>27229.5</c:v>
                </c:pt>
                <c:pt idx="54460">
                  <c:v>27230</c:v>
                </c:pt>
                <c:pt idx="54461">
                  <c:v>27230.5</c:v>
                </c:pt>
                <c:pt idx="54462">
                  <c:v>27231</c:v>
                </c:pt>
                <c:pt idx="54463">
                  <c:v>27231.5</c:v>
                </c:pt>
                <c:pt idx="54464">
                  <c:v>27232</c:v>
                </c:pt>
                <c:pt idx="54465">
                  <c:v>27232.5</c:v>
                </c:pt>
                <c:pt idx="54466">
                  <c:v>27233</c:v>
                </c:pt>
                <c:pt idx="54467">
                  <c:v>27233.5</c:v>
                </c:pt>
                <c:pt idx="54468">
                  <c:v>27234</c:v>
                </c:pt>
                <c:pt idx="54469">
                  <c:v>27234.5</c:v>
                </c:pt>
                <c:pt idx="54470">
                  <c:v>27235</c:v>
                </c:pt>
                <c:pt idx="54471">
                  <c:v>27235.5</c:v>
                </c:pt>
                <c:pt idx="54472">
                  <c:v>27236</c:v>
                </c:pt>
                <c:pt idx="54473">
                  <c:v>27236.5</c:v>
                </c:pt>
                <c:pt idx="54474">
                  <c:v>27237</c:v>
                </c:pt>
                <c:pt idx="54475">
                  <c:v>27237.5</c:v>
                </c:pt>
                <c:pt idx="54476">
                  <c:v>27238</c:v>
                </c:pt>
                <c:pt idx="54477">
                  <c:v>27238.5</c:v>
                </c:pt>
                <c:pt idx="54478">
                  <c:v>27239</c:v>
                </c:pt>
                <c:pt idx="54479">
                  <c:v>27239.5</c:v>
                </c:pt>
                <c:pt idx="54480">
                  <c:v>27240</c:v>
                </c:pt>
                <c:pt idx="54481">
                  <c:v>27240.5</c:v>
                </c:pt>
                <c:pt idx="54482">
                  <c:v>27241</c:v>
                </c:pt>
                <c:pt idx="54483">
                  <c:v>27241.5</c:v>
                </c:pt>
                <c:pt idx="54484">
                  <c:v>27242</c:v>
                </c:pt>
                <c:pt idx="54485">
                  <c:v>27242.5</c:v>
                </c:pt>
                <c:pt idx="54486">
                  <c:v>27243</c:v>
                </c:pt>
                <c:pt idx="54487">
                  <c:v>27243.5</c:v>
                </c:pt>
                <c:pt idx="54488">
                  <c:v>27244</c:v>
                </c:pt>
                <c:pt idx="54489">
                  <c:v>27244.5</c:v>
                </c:pt>
                <c:pt idx="54490">
                  <c:v>27245</c:v>
                </c:pt>
                <c:pt idx="54491">
                  <c:v>27245.5</c:v>
                </c:pt>
                <c:pt idx="54492">
                  <c:v>27246</c:v>
                </c:pt>
                <c:pt idx="54493">
                  <c:v>27246.5</c:v>
                </c:pt>
                <c:pt idx="54494">
                  <c:v>27247</c:v>
                </c:pt>
                <c:pt idx="54495">
                  <c:v>27247.5</c:v>
                </c:pt>
                <c:pt idx="54496">
                  <c:v>27248</c:v>
                </c:pt>
                <c:pt idx="54497">
                  <c:v>27248.5</c:v>
                </c:pt>
                <c:pt idx="54498">
                  <c:v>27249</c:v>
                </c:pt>
                <c:pt idx="54499">
                  <c:v>27249.5</c:v>
                </c:pt>
                <c:pt idx="54500">
                  <c:v>27250</c:v>
                </c:pt>
                <c:pt idx="54501">
                  <c:v>27250.5</c:v>
                </c:pt>
                <c:pt idx="54502">
                  <c:v>27251</c:v>
                </c:pt>
                <c:pt idx="54503">
                  <c:v>27251.5</c:v>
                </c:pt>
                <c:pt idx="54504">
                  <c:v>27252</c:v>
                </c:pt>
                <c:pt idx="54505">
                  <c:v>27252.5</c:v>
                </c:pt>
                <c:pt idx="54506">
                  <c:v>27253</c:v>
                </c:pt>
                <c:pt idx="54507">
                  <c:v>27253.5</c:v>
                </c:pt>
                <c:pt idx="54508">
                  <c:v>27254</c:v>
                </c:pt>
                <c:pt idx="54509">
                  <c:v>27254.5</c:v>
                </c:pt>
                <c:pt idx="54510">
                  <c:v>27255</c:v>
                </c:pt>
                <c:pt idx="54511">
                  <c:v>27255.5</c:v>
                </c:pt>
                <c:pt idx="54512">
                  <c:v>27256</c:v>
                </c:pt>
                <c:pt idx="54513">
                  <c:v>27256.5</c:v>
                </c:pt>
                <c:pt idx="54514">
                  <c:v>27257</c:v>
                </c:pt>
                <c:pt idx="54515">
                  <c:v>27257.5</c:v>
                </c:pt>
                <c:pt idx="54516">
                  <c:v>27258</c:v>
                </c:pt>
                <c:pt idx="54517">
                  <c:v>27258.5</c:v>
                </c:pt>
                <c:pt idx="54518">
                  <c:v>27259</c:v>
                </c:pt>
                <c:pt idx="54519">
                  <c:v>27259.5</c:v>
                </c:pt>
                <c:pt idx="54520">
                  <c:v>27260</c:v>
                </c:pt>
                <c:pt idx="54521">
                  <c:v>27260.5</c:v>
                </c:pt>
                <c:pt idx="54522">
                  <c:v>27261</c:v>
                </c:pt>
                <c:pt idx="54523">
                  <c:v>27261.5</c:v>
                </c:pt>
                <c:pt idx="54524">
                  <c:v>27262</c:v>
                </c:pt>
                <c:pt idx="54525">
                  <c:v>27262.5</c:v>
                </c:pt>
                <c:pt idx="54526">
                  <c:v>27263</c:v>
                </c:pt>
                <c:pt idx="54527">
                  <c:v>27263.5</c:v>
                </c:pt>
                <c:pt idx="54528">
                  <c:v>27264</c:v>
                </c:pt>
                <c:pt idx="54529">
                  <c:v>27264.5</c:v>
                </c:pt>
                <c:pt idx="54530">
                  <c:v>27265</c:v>
                </c:pt>
                <c:pt idx="54531">
                  <c:v>27265.5</c:v>
                </c:pt>
                <c:pt idx="54532">
                  <c:v>27266</c:v>
                </c:pt>
                <c:pt idx="54533">
                  <c:v>27266.5</c:v>
                </c:pt>
                <c:pt idx="54534">
                  <c:v>27267</c:v>
                </c:pt>
                <c:pt idx="54535">
                  <c:v>27267.5</c:v>
                </c:pt>
                <c:pt idx="54536">
                  <c:v>27268</c:v>
                </c:pt>
                <c:pt idx="54537">
                  <c:v>27268.5</c:v>
                </c:pt>
                <c:pt idx="54538">
                  <c:v>27269</c:v>
                </c:pt>
                <c:pt idx="54539">
                  <c:v>27269.5</c:v>
                </c:pt>
                <c:pt idx="54540">
                  <c:v>27270</c:v>
                </c:pt>
                <c:pt idx="54541">
                  <c:v>27270.5</c:v>
                </c:pt>
                <c:pt idx="54542">
                  <c:v>27271</c:v>
                </c:pt>
                <c:pt idx="54543">
                  <c:v>27271.5</c:v>
                </c:pt>
                <c:pt idx="54544">
                  <c:v>27272</c:v>
                </c:pt>
                <c:pt idx="54545">
                  <c:v>27272.5</c:v>
                </c:pt>
                <c:pt idx="54546">
                  <c:v>27273</c:v>
                </c:pt>
                <c:pt idx="54547">
                  <c:v>27273.5</c:v>
                </c:pt>
                <c:pt idx="54548">
                  <c:v>27274</c:v>
                </c:pt>
                <c:pt idx="54549">
                  <c:v>27274.5</c:v>
                </c:pt>
                <c:pt idx="54550">
                  <c:v>27275</c:v>
                </c:pt>
                <c:pt idx="54551">
                  <c:v>27275.5</c:v>
                </c:pt>
                <c:pt idx="54552">
                  <c:v>27276</c:v>
                </c:pt>
                <c:pt idx="54553">
                  <c:v>27276.5</c:v>
                </c:pt>
                <c:pt idx="54554">
                  <c:v>27277</c:v>
                </c:pt>
                <c:pt idx="54555">
                  <c:v>27277.5</c:v>
                </c:pt>
                <c:pt idx="54556">
                  <c:v>27278</c:v>
                </c:pt>
                <c:pt idx="54557">
                  <c:v>27278.5</c:v>
                </c:pt>
                <c:pt idx="54558">
                  <c:v>27279</c:v>
                </c:pt>
                <c:pt idx="54559">
                  <c:v>27279.5</c:v>
                </c:pt>
                <c:pt idx="54560">
                  <c:v>27280</c:v>
                </c:pt>
                <c:pt idx="54561">
                  <c:v>27280.5</c:v>
                </c:pt>
                <c:pt idx="54562">
                  <c:v>27281</c:v>
                </c:pt>
                <c:pt idx="54563">
                  <c:v>27281.5</c:v>
                </c:pt>
                <c:pt idx="54564">
                  <c:v>27282</c:v>
                </c:pt>
                <c:pt idx="54565">
                  <c:v>27282.5</c:v>
                </c:pt>
                <c:pt idx="54566">
                  <c:v>27283</c:v>
                </c:pt>
                <c:pt idx="54567">
                  <c:v>27283.5</c:v>
                </c:pt>
                <c:pt idx="54568">
                  <c:v>27284</c:v>
                </c:pt>
                <c:pt idx="54569">
                  <c:v>27284.5</c:v>
                </c:pt>
                <c:pt idx="54570">
                  <c:v>27285</c:v>
                </c:pt>
                <c:pt idx="54571">
                  <c:v>27285.5</c:v>
                </c:pt>
                <c:pt idx="54572">
                  <c:v>27286</c:v>
                </c:pt>
                <c:pt idx="54573">
                  <c:v>27286.5</c:v>
                </c:pt>
                <c:pt idx="54574">
                  <c:v>27287</c:v>
                </c:pt>
                <c:pt idx="54575">
                  <c:v>27287.5</c:v>
                </c:pt>
                <c:pt idx="54576">
                  <c:v>27288</c:v>
                </c:pt>
                <c:pt idx="54577">
                  <c:v>27288.5</c:v>
                </c:pt>
                <c:pt idx="54578">
                  <c:v>27289</c:v>
                </c:pt>
                <c:pt idx="54579">
                  <c:v>27289.5</c:v>
                </c:pt>
                <c:pt idx="54580">
                  <c:v>27290</c:v>
                </c:pt>
                <c:pt idx="54581">
                  <c:v>27290.5</c:v>
                </c:pt>
                <c:pt idx="54582">
                  <c:v>27291</c:v>
                </c:pt>
                <c:pt idx="54583">
                  <c:v>27291.5</c:v>
                </c:pt>
                <c:pt idx="54584">
                  <c:v>27292</c:v>
                </c:pt>
                <c:pt idx="54585">
                  <c:v>27292.5</c:v>
                </c:pt>
                <c:pt idx="54586">
                  <c:v>27293</c:v>
                </c:pt>
                <c:pt idx="54587">
                  <c:v>27293.5</c:v>
                </c:pt>
                <c:pt idx="54588">
                  <c:v>27294</c:v>
                </c:pt>
                <c:pt idx="54589">
                  <c:v>27294.5</c:v>
                </c:pt>
                <c:pt idx="54590">
                  <c:v>27295</c:v>
                </c:pt>
                <c:pt idx="54591">
                  <c:v>27295.5</c:v>
                </c:pt>
                <c:pt idx="54592">
                  <c:v>27296</c:v>
                </c:pt>
                <c:pt idx="54593">
                  <c:v>27296.5</c:v>
                </c:pt>
                <c:pt idx="54594">
                  <c:v>27297</c:v>
                </c:pt>
                <c:pt idx="54595">
                  <c:v>27297.5</c:v>
                </c:pt>
                <c:pt idx="54596">
                  <c:v>27298</c:v>
                </c:pt>
                <c:pt idx="54597">
                  <c:v>27298.5</c:v>
                </c:pt>
                <c:pt idx="54598">
                  <c:v>27299</c:v>
                </c:pt>
                <c:pt idx="54599">
                  <c:v>27299.5</c:v>
                </c:pt>
                <c:pt idx="54600">
                  <c:v>27300</c:v>
                </c:pt>
                <c:pt idx="54601">
                  <c:v>27300.5</c:v>
                </c:pt>
                <c:pt idx="54602">
                  <c:v>27301</c:v>
                </c:pt>
                <c:pt idx="54603">
                  <c:v>27301.5</c:v>
                </c:pt>
                <c:pt idx="54604">
                  <c:v>27302</c:v>
                </c:pt>
                <c:pt idx="54605">
                  <c:v>27302.5</c:v>
                </c:pt>
                <c:pt idx="54606">
                  <c:v>27303</c:v>
                </c:pt>
                <c:pt idx="54607">
                  <c:v>27303.5</c:v>
                </c:pt>
                <c:pt idx="54608">
                  <c:v>27304</c:v>
                </c:pt>
                <c:pt idx="54609">
                  <c:v>27304.5</c:v>
                </c:pt>
                <c:pt idx="54610">
                  <c:v>27305</c:v>
                </c:pt>
                <c:pt idx="54611">
                  <c:v>27305.5</c:v>
                </c:pt>
                <c:pt idx="54612">
                  <c:v>27306</c:v>
                </c:pt>
                <c:pt idx="54613">
                  <c:v>27306.5</c:v>
                </c:pt>
                <c:pt idx="54614">
                  <c:v>27307</c:v>
                </c:pt>
                <c:pt idx="54615">
                  <c:v>27307.5</c:v>
                </c:pt>
                <c:pt idx="54616">
                  <c:v>27308</c:v>
                </c:pt>
                <c:pt idx="54617">
                  <c:v>27308.5</c:v>
                </c:pt>
                <c:pt idx="54618">
                  <c:v>27309</c:v>
                </c:pt>
                <c:pt idx="54619">
                  <c:v>27309.5</c:v>
                </c:pt>
                <c:pt idx="54620">
                  <c:v>27310</c:v>
                </c:pt>
                <c:pt idx="54621">
                  <c:v>27310.5</c:v>
                </c:pt>
                <c:pt idx="54622">
                  <c:v>27311</c:v>
                </c:pt>
                <c:pt idx="54623">
                  <c:v>27311.5</c:v>
                </c:pt>
                <c:pt idx="54624">
                  <c:v>27312</c:v>
                </c:pt>
                <c:pt idx="54625">
                  <c:v>27312.5</c:v>
                </c:pt>
                <c:pt idx="54626">
                  <c:v>27313</c:v>
                </c:pt>
                <c:pt idx="54627">
                  <c:v>27313.5</c:v>
                </c:pt>
                <c:pt idx="54628">
                  <c:v>27314</c:v>
                </c:pt>
                <c:pt idx="54629">
                  <c:v>27314.5</c:v>
                </c:pt>
                <c:pt idx="54630">
                  <c:v>27315</c:v>
                </c:pt>
                <c:pt idx="54631">
                  <c:v>27315.5</c:v>
                </c:pt>
                <c:pt idx="54632">
                  <c:v>27316</c:v>
                </c:pt>
                <c:pt idx="54633">
                  <c:v>27316.5</c:v>
                </c:pt>
                <c:pt idx="54634">
                  <c:v>27317</c:v>
                </c:pt>
                <c:pt idx="54635">
                  <c:v>27317.5</c:v>
                </c:pt>
                <c:pt idx="54636">
                  <c:v>27318</c:v>
                </c:pt>
                <c:pt idx="54637">
                  <c:v>27318.5</c:v>
                </c:pt>
                <c:pt idx="54638">
                  <c:v>27319</c:v>
                </c:pt>
                <c:pt idx="54639">
                  <c:v>27319.5</c:v>
                </c:pt>
                <c:pt idx="54640">
                  <c:v>27320</c:v>
                </c:pt>
                <c:pt idx="54641">
                  <c:v>27320.5</c:v>
                </c:pt>
                <c:pt idx="54642">
                  <c:v>27321</c:v>
                </c:pt>
                <c:pt idx="54643">
                  <c:v>27321.5</c:v>
                </c:pt>
                <c:pt idx="54644">
                  <c:v>27322</c:v>
                </c:pt>
                <c:pt idx="54645">
                  <c:v>27322.5</c:v>
                </c:pt>
                <c:pt idx="54646">
                  <c:v>27323</c:v>
                </c:pt>
                <c:pt idx="54647">
                  <c:v>27323.5</c:v>
                </c:pt>
                <c:pt idx="54648">
                  <c:v>27324</c:v>
                </c:pt>
                <c:pt idx="54649">
                  <c:v>27324.5</c:v>
                </c:pt>
                <c:pt idx="54650">
                  <c:v>27325</c:v>
                </c:pt>
                <c:pt idx="54651">
                  <c:v>27325.5</c:v>
                </c:pt>
                <c:pt idx="54652">
                  <c:v>27326</c:v>
                </c:pt>
                <c:pt idx="54653">
                  <c:v>27326.5</c:v>
                </c:pt>
                <c:pt idx="54654">
                  <c:v>27327</c:v>
                </c:pt>
                <c:pt idx="54655">
                  <c:v>27327.5</c:v>
                </c:pt>
                <c:pt idx="54656">
                  <c:v>27328</c:v>
                </c:pt>
                <c:pt idx="54657">
                  <c:v>27328.5</c:v>
                </c:pt>
                <c:pt idx="54658">
                  <c:v>27329</c:v>
                </c:pt>
                <c:pt idx="54659">
                  <c:v>27329.5</c:v>
                </c:pt>
                <c:pt idx="54660">
                  <c:v>27330</c:v>
                </c:pt>
                <c:pt idx="54661">
                  <c:v>27330.5</c:v>
                </c:pt>
                <c:pt idx="54662">
                  <c:v>27331</c:v>
                </c:pt>
                <c:pt idx="54663">
                  <c:v>27331.5</c:v>
                </c:pt>
                <c:pt idx="54664">
                  <c:v>27332</c:v>
                </c:pt>
                <c:pt idx="54665">
                  <c:v>27332.5</c:v>
                </c:pt>
                <c:pt idx="54666">
                  <c:v>27333</c:v>
                </c:pt>
                <c:pt idx="54667">
                  <c:v>27333.5</c:v>
                </c:pt>
                <c:pt idx="54668">
                  <c:v>27334</c:v>
                </c:pt>
                <c:pt idx="54669">
                  <c:v>27334.5</c:v>
                </c:pt>
                <c:pt idx="54670">
                  <c:v>27335</c:v>
                </c:pt>
                <c:pt idx="54671">
                  <c:v>27335.5</c:v>
                </c:pt>
                <c:pt idx="54672">
                  <c:v>27336</c:v>
                </c:pt>
                <c:pt idx="54673">
                  <c:v>27336.5</c:v>
                </c:pt>
                <c:pt idx="54674">
                  <c:v>27337</c:v>
                </c:pt>
                <c:pt idx="54675">
                  <c:v>27337.5</c:v>
                </c:pt>
                <c:pt idx="54676">
                  <c:v>27338</c:v>
                </c:pt>
                <c:pt idx="54677">
                  <c:v>27338.5</c:v>
                </c:pt>
                <c:pt idx="54678">
                  <c:v>27339</c:v>
                </c:pt>
                <c:pt idx="54679">
                  <c:v>27339.5</c:v>
                </c:pt>
                <c:pt idx="54680">
                  <c:v>27340</c:v>
                </c:pt>
                <c:pt idx="54681">
                  <c:v>27340.5</c:v>
                </c:pt>
                <c:pt idx="54682">
                  <c:v>27341</c:v>
                </c:pt>
                <c:pt idx="54683">
                  <c:v>27341.5</c:v>
                </c:pt>
                <c:pt idx="54684">
                  <c:v>27342</c:v>
                </c:pt>
                <c:pt idx="54685">
                  <c:v>27342.5</c:v>
                </c:pt>
                <c:pt idx="54686">
                  <c:v>27343</c:v>
                </c:pt>
                <c:pt idx="54687">
                  <c:v>27343.5</c:v>
                </c:pt>
                <c:pt idx="54688">
                  <c:v>27344</c:v>
                </c:pt>
                <c:pt idx="54689">
                  <c:v>27344.5</c:v>
                </c:pt>
                <c:pt idx="54690">
                  <c:v>27345</c:v>
                </c:pt>
                <c:pt idx="54691">
                  <c:v>27345.5</c:v>
                </c:pt>
                <c:pt idx="54692">
                  <c:v>27346</c:v>
                </c:pt>
                <c:pt idx="54693">
                  <c:v>27346.5</c:v>
                </c:pt>
                <c:pt idx="54694">
                  <c:v>27347</c:v>
                </c:pt>
                <c:pt idx="54695">
                  <c:v>27347.5</c:v>
                </c:pt>
                <c:pt idx="54696">
                  <c:v>27348</c:v>
                </c:pt>
                <c:pt idx="54697">
                  <c:v>27348.5</c:v>
                </c:pt>
                <c:pt idx="54698">
                  <c:v>27349</c:v>
                </c:pt>
                <c:pt idx="54699">
                  <c:v>27349.5</c:v>
                </c:pt>
                <c:pt idx="54700">
                  <c:v>27350</c:v>
                </c:pt>
                <c:pt idx="54701">
                  <c:v>27350.5</c:v>
                </c:pt>
                <c:pt idx="54702">
                  <c:v>27351</c:v>
                </c:pt>
                <c:pt idx="54703">
                  <c:v>27351.5</c:v>
                </c:pt>
                <c:pt idx="54704">
                  <c:v>27352</c:v>
                </c:pt>
                <c:pt idx="54705">
                  <c:v>27352.5</c:v>
                </c:pt>
                <c:pt idx="54706">
                  <c:v>27353</c:v>
                </c:pt>
                <c:pt idx="54707">
                  <c:v>27353.5</c:v>
                </c:pt>
                <c:pt idx="54708">
                  <c:v>27354</c:v>
                </c:pt>
                <c:pt idx="54709">
                  <c:v>27354.5</c:v>
                </c:pt>
                <c:pt idx="54710">
                  <c:v>27355</c:v>
                </c:pt>
                <c:pt idx="54711">
                  <c:v>27355.5</c:v>
                </c:pt>
                <c:pt idx="54712">
                  <c:v>27356</c:v>
                </c:pt>
                <c:pt idx="54713">
                  <c:v>27356.5</c:v>
                </c:pt>
                <c:pt idx="54714">
                  <c:v>27357</c:v>
                </c:pt>
                <c:pt idx="54715">
                  <c:v>27357.5</c:v>
                </c:pt>
                <c:pt idx="54716">
                  <c:v>27358</c:v>
                </c:pt>
                <c:pt idx="54717">
                  <c:v>27358.5</c:v>
                </c:pt>
                <c:pt idx="54718">
                  <c:v>27359</c:v>
                </c:pt>
                <c:pt idx="54719">
                  <c:v>27359.5</c:v>
                </c:pt>
                <c:pt idx="54720">
                  <c:v>27360</c:v>
                </c:pt>
                <c:pt idx="54721">
                  <c:v>27360.5</c:v>
                </c:pt>
                <c:pt idx="54722">
                  <c:v>27361</c:v>
                </c:pt>
                <c:pt idx="54723">
                  <c:v>27361.5</c:v>
                </c:pt>
                <c:pt idx="54724">
                  <c:v>27362</c:v>
                </c:pt>
                <c:pt idx="54725">
                  <c:v>27362.5</c:v>
                </c:pt>
                <c:pt idx="54726">
                  <c:v>27363</c:v>
                </c:pt>
                <c:pt idx="54727">
                  <c:v>27363.5</c:v>
                </c:pt>
                <c:pt idx="54728">
                  <c:v>27364</c:v>
                </c:pt>
                <c:pt idx="54729">
                  <c:v>27364.5</c:v>
                </c:pt>
                <c:pt idx="54730">
                  <c:v>27365</c:v>
                </c:pt>
                <c:pt idx="54731">
                  <c:v>27365.5</c:v>
                </c:pt>
                <c:pt idx="54732">
                  <c:v>27366</c:v>
                </c:pt>
                <c:pt idx="54733">
                  <c:v>27366.5</c:v>
                </c:pt>
                <c:pt idx="54734">
                  <c:v>27367</c:v>
                </c:pt>
                <c:pt idx="54735">
                  <c:v>27367.5</c:v>
                </c:pt>
                <c:pt idx="54736">
                  <c:v>27368</c:v>
                </c:pt>
                <c:pt idx="54737">
                  <c:v>27368.5</c:v>
                </c:pt>
                <c:pt idx="54738">
                  <c:v>27369</c:v>
                </c:pt>
                <c:pt idx="54739">
                  <c:v>27369.5</c:v>
                </c:pt>
                <c:pt idx="54740">
                  <c:v>27370</c:v>
                </c:pt>
                <c:pt idx="54741">
                  <c:v>27370.5</c:v>
                </c:pt>
                <c:pt idx="54742">
                  <c:v>27371</c:v>
                </c:pt>
                <c:pt idx="54743">
                  <c:v>27371.5</c:v>
                </c:pt>
                <c:pt idx="54744">
                  <c:v>27372</c:v>
                </c:pt>
                <c:pt idx="54745">
                  <c:v>27372.5</c:v>
                </c:pt>
                <c:pt idx="54746">
                  <c:v>27373</c:v>
                </c:pt>
                <c:pt idx="54747">
                  <c:v>27373.5</c:v>
                </c:pt>
                <c:pt idx="54748">
                  <c:v>27374</c:v>
                </c:pt>
                <c:pt idx="54749">
                  <c:v>27374.5</c:v>
                </c:pt>
                <c:pt idx="54750">
                  <c:v>27375</c:v>
                </c:pt>
                <c:pt idx="54751">
                  <c:v>27375.5</c:v>
                </c:pt>
                <c:pt idx="54752">
                  <c:v>27376</c:v>
                </c:pt>
                <c:pt idx="54753">
                  <c:v>27376.5</c:v>
                </c:pt>
                <c:pt idx="54754">
                  <c:v>27377</c:v>
                </c:pt>
                <c:pt idx="54755">
                  <c:v>27377.5</c:v>
                </c:pt>
                <c:pt idx="54756">
                  <c:v>27378</c:v>
                </c:pt>
                <c:pt idx="54757">
                  <c:v>27378.5</c:v>
                </c:pt>
                <c:pt idx="54758">
                  <c:v>27379</c:v>
                </c:pt>
                <c:pt idx="54759">
                  <c:v>27379.5</c:v>
                </c:pt>
                <c:pt idx="54760">
                  <c:v>27380</c:v>
                </c:pt>
                <c:pt idx="54761">
                  <c:v>27380.5</c:v>
                </c:pt>
                <c:pt idx="54762">
                  <c:v>27381</c:v>
                </c:pt>
                <c:pt idx="54763">
                  <c:v>27381.5</c:v>
                </c:pt>
                <c:pt idx="54764">
                  <c:v>27382</c:v>
                </c:pt>
                <c:pt idx="54765">
                  <c:v>27382.5</c:v>
                </c:pt>
                <c:pt idx="54766">
                  <c:v>27383</c:v>
                </c:pt>
                <c:pt idx="54767">
                  <c:v>27383.5</c:v>
                </c:pt>
                <c:pt idx="54768">
                  <c:v>27384</c:v>
                </c:pt>
                <c:pt idx="54769">
                  <c:v>27384.5</c:v>
                </c:pt>
                <c:pt idx="54770">
                  <c:v>27385</c:v>
                </c:pt>
                <c:pt idx="54771">
                  <c:v>27385.5</c:v>
                </c:pt>
                <c:pt idx="54772">
                  <c:v>27386</c:v>
                </c:pt>
                <c:pt idx="54773">
                  <c:v>27386.5</c:v>
                </c:pt>
                <c:pt idx="54774">
                  <c:v>27387</c:v>
                </c:pt>
                <c:pt idx="54775">
                  <c:v>27387.5</c:v>
                </c:pt>
                <c:pt idx="54776">
                  <c:v>27388</c:v>
                </c:pt>
                <c:pt idx="54777">
                  <c:v>27388.5</c:v>
                </c:pt>
                <c:pt idx="54778">
                  <c:v>27389</c:v>
                </c:pt>
                <c:pt idx="54779">
                  <c:v>27389.5</c:v>
                </c:pt>
                <c:pt idx="54780">
                  <c:v>27390</c:v>
                </c:pt>
                <c:pt idx="54781">
                  <c:v>27390.5</c:v>
                </c:pt>
                <c:pt idx="54782">
                  <c:v>27391</c:v>
                </c:pt>
                <c:pt idx="54783">
                  <c:v>27391.5</c:v>
                </c:pt>
                <c:pt idx="54784">
                  <c:v>27392</c:v>
                </c:pt>
                <c:pt idx="54785">
                  <c:v>27392.5</c:v>
                </c:pt>
                <c:pt idx="54786">
                  <c:v>27393</c:v>
                </c:pt>
                <c:pt idx="54787">
                  <c:v>27393.5</c:v>
                </c:pt>
                <c:pt idx="54788">
                  <c:v>27394</c:v>
                </c:pt>
                <c:pt idx="54789">
                  <c:v>27394.5</c:v>
                </c:pt>
                <c:pt idx="54790">
                  <c:v>27395</c:v>
                </c:pt>
                <c:pt idx="54791">
                  <c:v>27395.5</c:v>
                </c:pt>
                <c:pt idx="54792">
                  <c:v>27396</c:v>
                </c:pt>
                <c:pt idx="54793">
                  <c:v>27396.5</c:v>
                </c:pt>
                <c:pt idx="54794">
                  <c:v>27397</c:v>
                </c:pt>
                <c:pt idx="54795">
                  <c:v>27397.5</c:v>
                </c:pt>
                <c:pt idx="54796">
                  <c:v>27398</c:v>
                </c:pt>
                <c:pt idx="54797">
                  <c:v>27398.5</c:v>
                </c:pt>
                <c:pt idx="54798">
                  <c:v>27399</c:v>
                </c:pt>
                <c:pt idx="54799">
                  <c:v>27399.5</c:v>
                </c:pt>
                <c:pt idx="54800">
                  <c:v>27400</c:v>
                </c:pt>
                <c:pt idx="54801">
                  <c:v>27400.5</c:v>
                </c:pt>
                <c:pt idx="54802">
                  <c:v>27401</c:v>
                </c:pt>
                <c:pt idx="54803">
                  <c:v>27401.5</c:v>
                </c:pt>
                <c:pt idx="54804">
                  <c:v>27402</c:v>
                </c:pt>
                <c:pt idx="54805">
                  <c:v>27402.5</c:v>
                </c:pt>
                <c:pt idx="54806">
                  <c:v>27403</c:v>
                </c:pt>
                <c:pt idx="54807">
                  <c:v>27403.5</c:v>
                </c:pt>
                <c:pt idx="54808">
                  <c:v>27404</c:v>
                </c:pt>
                <c:pt idx="54809">
                  <c:v>27404.5</c:v>
                </c:pt>
                <c:pt idx="54810">
                  <c:v>27405</c:v>
                </c:pt>
                <c:pt idx="54811">
                  <c:v>27405.5</c:v>
                </c:pt>
                <c:pt idx="54812">
                  <c:v>27406</c:v>
                </c:pt>
                <c:pt idx="54813">
                  <c:v>27406.5</c:v>
                </c:pt>
                <c:pt idx="54814">
                  <c:v>27407</c:v>
                </c:pt>
                <c:pt idx="54815">
                  <c:v>27407.5</c:v>
                </c:pt>
                <c:pt idx="54816">
                  <c:v>27408</c:v>
                </c:pt>
                <c:pt idx="54817">
                  <c:v>27408.5</c:v>
                </c:pt>
                <c:pt idx="54818">
                  <c:v>27409</c:v>
                </c:pt>
                <c:pt idx="54819">
                  <c:v>27409.5</c:v>
                </c:pt>
                <c:pt idx="54820">
                  <c:v>27410</c:v>
                </c:pt>
                <c:pt idx="54821">
                  <c:v>27410.5</c:v>
                </c:pt>
                <c:pt idx="54822">
                  <c:v>27411</c:v>
                </c:pt>
                <c:pt idx="54823">
                  <c:v>27411.5</c:v>
                </c:pt>
                <c:pt idx="54824">
                  <c:v>27412</c:v>
                </c:pt>
                <c:pt idx="54825">
                  <c:v>27412.5</c:v>
                </c:pt>
                <c:pt idx="54826">
                  <c:v>27413</c:v>
                </c:pt>
                <c:pt idx="54827">
                  <c:v>27413.5</c:v>
                </c:pt>
                <c:pt idx="54828">
                  <c:v>27414</c:v>
                </c:pt>
                <c:pt idx="54829">
                  <c:v>27414.5</c:v>
                </c:pt>
                <c:pt idx="54830">
                  <c:v>27415</c:v>
                </c:pt>
                <c:pt idx="54831">
                  <c:v>27415.5</c:v>
                </c:pt>
                <c:pt idx="54832">
                  <c:v>27416</c:v>
                </c:pt>
                <c:pt idx="54833">
                  <c:v>27416.5</c:v>
                </c:pt>
                <c:pt idx="54834">
                  <c:v>27417</c:v>
                </c:pt>
                <c:pt idx="54835">
                  <c:v>27417.5</c:v>
                </c:pt>
                <c:pt idx="54836">
                  <c:v>27418</c:v>
                </c:pt>
                <c:pt idx="54837">
                  <c:v>27418.5</c:v>
                </c:pt>
                <c:pt idx="54838">
                  <c:v>27419</c:v>
                </c:pt>
                <c:pt idx="54839">
                  <c:v>27419.5</c:v>
                </c:pt>
                <c:pt idx="54840">
                  <c:v>27420</c:v>
                </c:pt>
                <c:pt idx="54841">
                  <c:v>27420.5</c:v>
                </c:pt>
                <c:pt idx="54842">
                  <c:v>27421</c:v>
                </c:pt>
                <c:pt idx="54843">
                  <c:v>27421.5</c:v>
                </c:pt>
                <c:pt idx="54844">
                  <c:v>27422</c:v>
                </c:pt>
                <c:pt idx="54845">
                  <c:v>27422.5</c:v>
                </c:pt>
                <c:pt idx="54846">
                  <c:v>27423</c:v>
                </c:pt>
                <c:pt idx="54847">
                  <c:v>27423.5</c:v>
                </c:pt>
                <c:pt idx="54848">
                  <c:v>27424</c:v>
                </c:pt>
                <c:pt idx="54849">
                  <c:v>27424.5</c:v>
                </c:pt>
                <c:pt idx="54850">
                  <c:v>27425</c:v>
                </c:pt>
                <c:pt idx="54851">
                  <c:v>27425.5</c:v>
                </c:pt>
                <c:pt idx="54852">
                  <c:v>27426</c:v>
                </c:pt>
                <c:pt idx="54853">
                  <c:v>27426.5</c:v>
                </c:pt>
                <c:pt idx="54854">
                  <c:v>27427</c:v>
                </c:pt>
                <c:pt idx="54855">
                  <c:v>27427.5</c:v>
                </c:pt>
                <c:pt idx="54856">
                  <c:v>27428</c:v>
                </c:pt>
                <c:pt idx="54857">
                  <c:v>27428.5</c:v>
                </c:pt>
                <c:pt idx="54858">
                  <c:v>27429</c:v>
                </c:pt>
                <c:pt idx="54859">
                  <c:v>27429.5</c:v>
                </c:pt>
                <c:pt idx="54860">
                  <c:v>27430</c:v>
                </c:pt>
                <c:pt idx="54861">
                  <c:v>27430.5</c:v>
                </c:pt>
                <c:pt idx="54862">
                  <c:v>27431</c:v>
                </c:pt>
                <c:pt idx="54863">
                  <c:v>27431.5</c:v>
                </c:pt>
                <c:pt idx="54864">
                  <c:v>27432</c:v>
                </c:pt>
                <c:pt idx="54865">
                  <c:v>27432.5</c:v>
                </c:pt>
                <c:pt idx="54866">
                  <c:v>27433</c:v>
                </c:pt>
                <c:pt idx="54867">
                  <c:v>27433.5</c:v>
                </c:pt>
                <c:pt idx="54868">
                  <c:v>27434</c:v>
                </c:pt>
                <c:pt idx="54869">
                  <c:v>27434.5</c:v>
                </c:pt>
                <c:pt idx="54870">
                  <c:v>27435</c:v>
                </c:pt>
                <c:pt idx="54871">
                  <c:v>27435.5</c:v>
                </c:pt>
                <c:pt idx="54872">
                  <c:v>27436</c:v>
                </c:pt>
                <c:pt idx="54873">
                  <c:v>27436.5</c:v>
                </c:pt>
                <c:pt idx="54874">
                  <c:v>27437</c:v>
                </c:pt>
                <c:pt idx="54875">
                  <c:v>27437.5</c:v>
                </c:pt>
                <c:pt idx="54876">
                  <c:v>27438</c:v>
                </c:pt>
                <c:pt idx="54877">
                  <c:v>27438.5</c:v>
                </c:pt>
                <c:pt idx="54878">
                  <c:v>27439</c:v>
                </c:pt>
                <c:pt idx="54879">
                  <c:v>27439.5</c:v>
                </c:pt>
                <c:pt idx="54880">
                  <c:v>27440</c:v>
                </c:pt>
                <c:pt idx="54881">
                  <c:v>27440.5</c:v>
                </c:pt>
                <c:pt idx="54882">
                  <c:v>27441</c:v>
                </c:pt>
                <c:pt idx="54883">
                  <c:v>27441.5</c:v>
                </c:pt>
                <c:pt idx="54884">
                  <c:v>27442</c:v>
                </c:pt>
                <c:pt idx="54885">
                  <c:v>27442.5</c:v>
                </c:pt>
                <c:pt idx="54886">
                  <c:v>27443</c:v>
                </c:pt>
                <c:pt idx="54887">
                  <c:v>27443.5</c:v>
                </c:pt>
                <c:pt idx="54888">
                  <c:v>27444</c:v>
                </c:pt>
                <c:pt idx="54889">
                  <c:v>27444.5</c:v>
                </c:pt>
                <c:pt idx="54890">
                  <c:v>27445</c:v>
                </c:pt>
                <c:pt idx="54891">
                  <c:v>27445.5</c:v>
                </c:pt>
                <c:pt idx="54892">
                  <c:v>27446</c:v>
                </c:pt>
                <c:pt idx="54893">
                  <c:v>27446.5</c:v>
                </c:pt>
                <c:pt idx="54894">
                  <c:v>27447</c:v>
                </c:pt>
                <c:pt idx="54895">
                  <c:v>27447.5</c:v>
                </c:pt>
                <c:pt idx="54896">
                  <c:v>27448</c:v>
                </c:pt>
                <c:pt idx="54897">
                  <c:v>27448.5</c:v>
                </c:pt>
                <c:pt idx="54898">
                  <c:v>27449</c:v>
                </c:pt>
                <c:pt idx="54899">
                  <c:v>27449.5</c:v>
                </c:pt>
                <c:pt idx="54900">
                  <c:v>27450</c:v>
                </c:pt>
                <c:pt idx="54901">
                  <c:v>27450.5</c:v>
                </c:pt>
                <c:pt idx="54902">
                  <c:v>27451</c:v>
                </c:pt>
                <c:pt idx="54903">
                  <c:v>27451.5</c:v>
                </c:pt>
                <c:pt idx="54904">
                  <c:v>27452</c:v>
                </c:pt>
                <c:pt idx="54905">
                  <c:v>27452.5</c:v>
                </c:pt>
                <c:pt idx="54906">
                  <c:v>27453</c:v>
                </c:pt>
                <c:pt idx="54907">
                  <c:v>27453.5</c:v>
                </c:pt>
                <c:pt idx="54908">
                  <c:v>27454</c:v>
                </c:pt>
                <c:pt idx="54909">
                  <c:v>27454.5</c:v>
                </c:pt>
                <c:pt idx="54910">
                  <c:v>27455</c:v>
                </c:pt>
                <c:pt idx="54911">
                  <c:v>27455.5</c:v>
                </c:pt>
                <c:pt idx="54912">
                  <c:v>27456</c:v>
                </c:pt>
                <c:pt idx="54913">
                  <c:v>27456.5</c:v>
                </c:pt>
                <c:pt idx="54914">
                  <c:v>27457</c:v>
                </c:pt>
                <c:pt idx="54915">
                  <c:v>27457.5</c:v>
                </c:pt>
                <c:pt idx="54916">
                  <c:v>27458</c:v>
                </c:pt>
                <c:pt idx="54917">
                  <c:v>27458.5</c:v>
                </c:pt>
                <c:pt idx="54918">
                  <c:v>27459</c:v>
                </c:pt>
                <c:pt idx="54919">
                  <c:v>27459.5</c:v>
                </c:pt>
                <c:pt idx="54920">
                  <c:v>27460</c:v>
                </c:pt>
                <c:pt idx="54921">
                  <c:v>27460.5</c:v>
                </c:pt>
                <c:pt idx="54922">
                  <c:v>27461</c:v>
                </c:pt>
                <c:pt idx="54923">
                  <c:v>27461.5</c:v>
                </c:pt>
                <c:pt idx="54924">
                  <c:v>27462</c:v>
                </c:pt>
                <c:pt idx="54925">
                  <c:v>27462.5</c:v>
                </c:pt>
                <c:pt idx="54926">
                  <c:v>27463</c:v>
                </c:pt>
                <c:pt idx="54927">
                  <c:v>27463.5</c:v>
                </c:pt>
                <c:pt idx="54928">
                  <c:v>27464</c:v>
                </c:pt>
                <c:pt idx="54929">
                  <c:v>27464.5</c:v>
                </c:pt>
                <c:pt idx="54930">
                  <c:v>27465</c:v>
                </c:pt>
                <c:pt idx="54931">
                  <c:v>27465.5</c:v>
                </c:pt>
                <c:pt idx="54932">
                  <c:v>27466</c:v>
                </c:pt>
                <c:pt idx="54933">
                  <c:v>27466.5</c:v>
                </c:pt>
                <c:pt idx="54934">
                  <c:v>27467</c:v>
                </c:pt>
                <c:pt idx="54935">
                  <c:v>27467.5</c:v>
                </c:pt>
                <c:pt idx="54936">
                  <c:v>27468</c:v>
                </c:pt>
                <c:pt idx="54937">
                  <c:v>27468.5</c:v>
                </c:pt>
                <c:pt idx="54938">
                  <c:v>27469</c:v>
                </c:pt>
                <c:pt idx="54939">
                  <c:v>27469.5</c:v>
                </c:pt>
                <c:pt idx="54940">
                  <c:v>27470</c:v>
                </c:pt>
                <c:pt idx="54941">
                  <c:v>27470.5</c:v>
                </c:pt>
                <c:pt idx="54942">
                  <c:v>27471</c:v>
                </c:pt>
                <c:pt idx="54943">
                  <c:v>27471.5</c:v>
                </c:pt>
                <c:pt idx="54944">
                  <c:v>27472</c:v>
                </c:pt>
                <c:pt idx="54945">
                  <c:v>27472.5</c:v>
                </c:pt>
                <c:pt idx="54946">
                  <c:v>27473</c:v>
                </c:pt>
                <c:pt idx="54947">
                  <c:v>27473.5</c:v>
                </c:pt>
                <c:pt idx="54948">
                  <c:v>27474</c:v>
                </c:pt>
                <c:pt idx="54949">
                  <c:v>27474.5</c:v>
                </c:pt>
                <c:pt idx="54950">
                  <c:v>27475</c:v>
                </c:pt>
                <c:pt idx="54951">
                  <c:v>27475.5</c:v>
                </c:pt>
                <c:pt idx="54952">
                  <c:v>27476</c:v>
                </c:pt>
                <c:pt idx="54953">
                  <c:v>27476.5</c:v>
                </c:pt>
                <c:pt idx="54954">
                  <c:v>27477</c:v>
                </c:pt>
                <c:pt idx="54955">
                  <c:v>27477.5</c:v>
                </c:pt>
                <c:pt idx="54956">
                  <c:v>27478</c:v>
                </c:pt>
                <c:pt idx="54957">
                  <c:v>27478.5</c:v>
                </c:pt>
                <c:pt idx="54958">
                  <c:v>27479</c:v>
                </c:pt>
                <c:pt idx="54959">
                  <c:v>27479.5</c:v>
                </c:pt>
                <c:pt idx="54960">
                  <c:v>27480</c:v>
                </c:pt>
                <c:pt idx="54961">
                  <c:v>27480.5</c:v>
                </c:pt>
                <c:pt idx="54962">
                  <c:v>27481</c:v>
                </c:pt>
                <c:pt idx="54963">
                  <c:v>27481.5</c:v>
                </c:pt>
                <c:pt idx="54964">
                  <c:v>27482</c:v>
                </c:pt>
                <c:pt idx="54965">
                  <c:v>27482.5</c:v>
                </c:pt>
                <c:pt idx="54966">
                  <c:v>27483</c:v>
                </c:pt>
                <c:pt idx="54967">
                  <c:v>27483.5</c:v>
                </c:pt>
                <c:pt idx="54968">
                  <c:v>27484</c:v>
                </c:pt>
                <c:pt idx="54969">
                  <c:v>27484.5</c:v>
                </c:pt>
                <c:pt idx="54970">
                  <c:v>27485</c:v>
                </c:pt>
                <c:pt idx="54971">
                  <c:v>27485.5</c:v>
                </c:pt>
                <c:pt idx="54972">
                  <c:v>27486</c:v>
                </c:pt>
                <c:pt idx="54973">
                  <c:v>27486.5</c:v>
                </c:pt>
                <c:pt idx="54974">
                  <c:v>27487</c:v>
                </c:pt>
                <c:pt idx="54975">
                  <c:v>27487.5</c:v>
                </c:pt>
                <c:pt idx="54976">
                  <c:v>27488</c:v>
                </c:pt>
                <c:pt idx="54977">
                  <c:v>27488.5</c:v>
                </c:pt>
                <c:pt idx="54978">
                  <c:v>27489</c:v>
                </c:pt>
                <c:pt idx="54979">
                  <c:v>27489.5</c:v>
                </c:pt>
                <c:pt idx="54980">
                  <c:v>27490</c:v>
                </c:pt>
                <c:pt idx="54981">
                  <c:v>27490.5</c:v>
                </c:pt>
                <c:pt idx="54982">
                  <c:v>27491</c:v>
                </c:pt>
                <c:pt idx="54983">
                  <c:v>27491.5</c:v>
                </c:pt>
                <c:pt idx="54984">
                  <c:v>27492</c:v>
                </c:pt>
                <c:pt idx="54985">
                  <c:v>27492.5</c:v>
                </c:pt>
                <c:pt idx="54986">
                  <c:v>27493</c:v>
                </c:pt>
                <c:pt idx="54987">
                  <c:v>27493.5</c:v>
                </c:pt>
                <c:pt idx="54988">
                  <c:v>27494</c:v>
                </c:pt>
                <c:pt idx="54989">
                  <c:v>27494.5</c:v>
                </c:pt>
                <c:pt idx="54990">
                  <c:v>27495</c:v>
                </c:pt>
                <c:pt idx="54991">
                  <c:v>27495.5</c:v>
                </c:pt>
                <c:pt idx="54992">
                  <c:v>27496</c:v>
                </c:pt>
                <c:pt idx="54993">
                  <c:v>27496.5</c:v>
                </c:pt>
                <c:pt idx="54994">
                  <c:v>27497</c:v>
                </c:pt>
                <c:pt idx="54995">
                  <c:v>27497.5</c:v>
                </c:pt>
                <c:pt idx="54996">
                  <c:v>27498</c:v>
                </c:pt>
                <c:pt idx="54997">
                  <c:v>27498.5</c:v>
                </c:pt>
                <c:pt idx="54998">
                  <c:v>27499</c:v>
                </c:pt>
                <c:pt idx="54999">
                  <c:v>27499.5</c:v>
                </c:pt>
                <c:pt idx="55000">
                  <c:v>27500</c:v>
                </c:pt>
                <c:pt idx="55001">
                  <c:v>27500.5</c:v>
                </c:pt>
                <c:pt idx="55002">
                  <c:v>27501</c:v>
                </c:pt>
                <c:pt idx="55003">
                  <c:v>27501.5</c:v>
                </c:pt>
                <c:pt idx="55004">
                  <c:v>27502</c:v>
                </c:pt>
                <c:pt idx="55005">
                  <c:v>27502.5</c:v>
                </c:pt>
                <c:pt idx="55006">
                  <c:v>27503</c:v>
                </c:pt>
                <c:pt idx="55007">
                  <c:v>27503.5</c:v>
                </c:pt>
                <c:pt idx="55008">
                  <c:v>27504</c:v>
                </c:pt>
                <c:pt idx="55009">
                  <c:v>27504.5</c:v>
                </c:pt>
                <c:pt idx="55010">
                  <c:v>27505</c:v>
                </c:pt>
                <c:pt idx="55011">
                  <c:v>27505.5</c:v>
                </c:pt>
                <c:pt idx="55012">
                  <c:v>27506</c:v>
                </c:pt>
                <c:pt idx="55013">
                  <c:v>27506.5</c:v>
                </c:pt>
                <c:pt idx="55014">
                  <c:v>27507</c:v>
                </c:pt>
                <c:pt idx="55015">
                  <c:v>27507.5</c:v>
                </c:pt>
                <c:pt idx="55016">
                  <c:v>27508</c:v>
                </c:pt>
                <c:pt idx="55017">
                  <c:v>27508.5</c:v>
                </c:pt>
                <c:pt idx="55018">
                  <c:v>27509</c:v>
                </c:pt>
                <c:pt idx="55019">
                  <c:v>27509.5</c:v>
                </c:pt>
                <c:pt idx="55020">
                  <c:v>27510</c:v>
                </c:pt>
                <c:pt idx="55021">
                  <c:v>27510.5</c:v>
                </c:pt>
                <c:pt idx="55022">
                  <c:v>27511</c:v>
                </c:pt>
                <c:pt idx="55023">
                  <c:v>27511.5</c:v>
                </c:pt>
                <c:pt idx="55024">
                  <c:v>27512</c:v>
                </c:pt>
                <c:pt idx="55025">
                  <c:v>27512.5</c:v>
                </c:pt>
                <c:pt idx="55026">
                  <c:v>27513</c:v>
                </c:pt>
                <c:pt idx="55027">
                  <c:v>27513.5</c:v>
                </c:pt>
                <c:pt idx="55028">
                  <c:v>27514</c:v>
                </c:pt>
                <c:pt idx="55029">
                  <c:v>27514.5</c:v>
                </c:pt>
                <c:pt idx="55030">
                  <c:v>27515</c:v>
                </c:pt>
                <c:pt idx="55031">
                  <c:v>27515.5</c:v>
                </c:pt>
                <c:pt idx="55032">
                  <c:v>27516</c:v>
                </c:pt>
                <c:pt idx="55033">
                  <c:v>27516.5</c:v>
                </c:pt>
                <c:pt idx="55034">
                  <c:v>27517</c:v>
                </c:pt>
                <c:pt idx="55035">
                  <c:v>27517.5</c:v>
                </c:pt>
                <c:pt idx="55036">
                  <c:v>27518</c:v>
                </c:pt>
                <c:pt idx="55037">
                  <c:v>27518.5</c:v>
                </c:pt>
                <c:pt idx="55038">
                  <c:v>27519</c:v>
                </c:pt>
                <c:pt idx="55039">
                  <c:v>27519.5</c:v>
                </c:pt>
                <c:pt idx="55040">
                  <c:v>27520</c:v>
                </c:pt>
                <c:pt idx="55041">
                  <c:v>27520.5</c:v>
                </c:pt>
                <c:pt idx="55042">
                  <c:v>27521</c:v>
                </c:pt>
                <c:pt idx="55043">
                  <c:v>27521.5</c:v>
                </c:pt>
                <c:pt idx="55044">
                  <c:v>27522</c:v>
                </c:pt>
                <c:pt idx="55045">
                  <c:v>27522.5</c:v>
                </c:pt>
                <c:pt idx="55046">
                  <c:v>27523</c:v>
                </c:pt>
                <c:pt idx="55047">
                  <c:v>27523.5</c:v>
                </c:pt>
                <c:pt idx="55048">
                  <c:v>27524</c:v>
                </c:pt>
                <c:pt idx="55049">
                  <c:v>27524.5</c:v>
                </c:pt>
                <c:pt idx="55050">
                  <c:v>27525</c:v>
                </c:pt>
                <c:pt idx="55051">
                  <c:v>27525.5</c:v>
                </c:pt>
                <c:pt idx="55052">
                  <c:v>27526</c:v>
                </c:pt>
                <c:pt idx="55053">
                  <c:v>27526.5</c:v>
                </c:pt>
                <c:pt idx="55054">
                  <c:v>27527</c:v>
                </c:pt>
                <c:pt idx="55055">
                  <c:v>27527.5</c:v>
                </c:pt>
                <c:pt idx="55056">
                  <c:v>27528</c:v>
                </c:pt>
                <c:pt idx="55057">
                  <c:v>27528.5</c:v>
                </c:pt>
                <c:pt idx="55058">
                  <c:v>27529</c:v>
                </c:pt>
                <c:pt idx="55059">
                  <c:v>27529.5</c:v>
                </c:pt>
                <c:pt idx="55060">
                  <c:v>27530</c:v>
                </c:pt>
                <c:pt idx="55061">
                  <c:v>27530.5</c:v>
                </c:pt>
                <c:pt idx="55062">
                  <c:v>27531</c:v>
                </c:pt>
                <c:pt idx="55063">
                  <c:v>27531.5</c:v>
                </c:pt>
                <c:pt idx="55064">
                  <c:v>27532</c:v>
                </c:pt>
                <c:pt idx="55065">
                  <c:v>27532.5</c:v>
                </c:pt>
                <c:pt idx="55066">
                  <c:v>27533</c:v>
                </c:pt>
                <c:pt idx="55067">
                  <c:v>27533.5</c:v>
                </c:pt>
                <c:pt idx="55068">
                  <c:v>27534</c:v>
                </c:pt>
                <c:pt idx="55069">
                  <c:v>27534.5</c:v>
                </c:pt>
                <c:pt idx="55070">
                  <c:v>27535</c:v>
                </c:pt>
                <c:pt idx="55071">
                  <c:v>27535.5</c:v>
                </c:pt>
                <c:pt idx="55072">
                  <c:v>27536</c:v>
                </c:pt>
                <c:pt idx="55073">
                  <c:v>27536.5</c:v>
                </c:pt>
                <c:pt idx="55074">
                  <c:v>27537</c:v>
                </c:pt>
                <c:pt idx="55075">
                  <c:v>27537.5</c:v>
                </c:pt>
                <c:pt idx="55076">
                  <c:v>27538</c:v>
                </c:pt>
                <c:pt idx="55077">
                  <c:v>27538.5</c:v>
                </c:pt>
                <c:pt idx="55078">
                  <c:v>27539</c:v>
                </c:pt>
                <c:pt idx="55079">
                  <c:v>27539.5</c:v>
                </c:pt>
                <c:pt idx="55080">
                  <c:v>27540</c:v>
                </c:pt>
                <c:pt idx="55081">
                  <c:v>27540.5</c:v>
                </c:pt>
                <c:pt idx="55082">
                  <c:v>27541</c:v>
                </c:pt>
                <c:pt idx="55083">
                  <c:v>27541.5</c:v>
                </c:pt>
                <c:pt idx="55084">
                  <c:v>27542</c:v>
                </c:pt>
                <c:pt idx="55085">
                  <c:v>27542.5</c:v>
                </c:pt>
                <c:pt idx="55086">
                  <c:v>27543</c:v>
                </c:pt>
                <c:pt idx="55087">
                  <c:v>27543.5</c:v>
                </c:pt>
                <c:pt idx="55088">
                  <c:v>27544</c:v>
                </c:pt>
                <c:pt idx="55089">
                  <c:v>27544.5</c:v>
                </c:pt>
                <c:pt idx="55090">
                  <c:v>27545</c:v>
                </c:pt>
                <c:pt idx="55091">
                  <c:v>27545.5</c:v>
                </c:pt>
                <c:pt idx="55092">
                  <c:v>27546</c:v>
                </c:pt>
                <c:pt idx="55093">
                  <c:v>27546.5</c:v>
                </c:pt>
                <c:pt idx="55094">
                  <c:v>27547</c:v>
                </c:pt>
                <c:pt idx="55095">
                  <c:v>27547.5</c:v>
                </c:pt>
                <c:pt idx="55096">
                  <c:v>27548</c:v>
                </c:pt>
                <c:pt idx="55097">
                  <c:v>27548.5</c:v>
                </c:pt>
                <c:pt idx="55098">
                  <c:v>27549</c:v>
                </c:pt>
                <c:pt idx="55099">
                  <c:v>27549.5</c:v>
                </c:pt>
                <c:pt idx="55100">
                  <c:v>27550</c:v>
                </c:pt>
                <c:pt idx="55101">
                  <c:v>27550.5</c:v>
                </c:pt>
                <c:pt idx="55102">
                  <c:v>27551</c:v>
                </c:pt>
                <c:pt idx="55103">
                  <c:v>27551.5</c:v>
                </c:pt>
                <c:pt idx="55104">
                  <c:v>27552</c:v>
                </c:pt>
                <c:pt idx="55105">
                  <c:v>27552.5</c:v>
                </c:pt>
                <c:pt idx="55106">
                  <c:v>27553</c:v>
                </c:pt>
                <c:pt idx="55107">
                  <c:v>27553.5</c:v>
                </c:pt>
                <c:pt idx="55108">
                  <c:v>27554</c:v>
                </c:pt>
                <c:pt idx="55109">
                  <c:v>27554.5</c:v>
                </c:pt>
                <c:pt idx="55110">
                  <c:v>27555</c:v>
                </c:pt>
                <c:pt idx="55111">
                  <c:v>27555.5</c:v>
                </c:pt>
                <c:pt idx="55112">
                  <c:v>27556</c:v>
                </c:pt>
                <c:pt idx="55113">
                  <c:v>27556.5</c:v>
                </c:pt>
                <c:pt idx="55114">
                  <c:v>27557</c:v>
                </c:pt>
                <c:pt idx="55115">
                  <c:v>27557.5</c:v>
                </c:pt>
                <c:pt idx="55116">
                  <c:v>27558</c:v>
                </c:pt>
                <c:pt idx="55117">
                  <c:v>27558.5</c:v>
                </c:pt>
                <c:pt idx="55118">
                  <c:v>27559</c:v>
                </c:pt>
                <c:pt idx="55119">
                  <c:v>27559.5</c:v>
                </c:pt>
                <c:pt idx="55120">
                  <c:v>27560</c:v>
                </c:pt>
                <c:pt idx="55121">
                  <c:v>27560.5</c:v>
                </c:pt>
                <c:pt idx="55122">
                  <c:v>27561</c:v>
                </c:pt>
                <c:pt idx="55123">
                  <c:v>27561.5</c:v>
                </c:pt>
                <c:pt idx="55124">
                  <c:v>27562</c:v>
                </c:pt>
                <c:pt idx="55125">
                  <c:v>27562.5</c:v>
                </c:pt>
                <c:pt idx="55126">
                  <c:v>27563</c:v>
                </c:pt>
                <c:pt idx="55127">
                  <c:v>27563.5</c:v>
                </c:pt>
                <c:pt idx="55128">
                  <c:v>27564</c:v>
                </c:pt>
                <c:pt idx="55129">
                  <c:v>27564.5</c:v>
                </c:pt>
                <c:pt idx="55130">
                  <c:v>27565</c:v>
                </c:pt>
                <c:pt idx="55131">
                  <c:v>27565.5</c:v>
                </c:pt>
                <c:pt idx="55132">
                  <c:v>27566</c:v>
                </c:pt>
                <c:pt idx="55133">
                  <c:v>27566.5</c:v>
                </c:pt>
                <c:pt idx="55134">
                  <c:v>27567</c:v>
                </c:pt>
                <c:pt idx="55135">
                  <c:v>27567.5</c:v>
                </c:pt>
                <c:pt idx="55136">
                  <c:v>27568</c:v>
                </c:pt>
                <c:pt idx="55137">
                  <c:v>27568.5</c:v>
                </c:pt>
                <c:pt idx="55138">
                  <c:v>27569</c:v>
                </c:pt>
                <c:pt idx="55139">
                  <c:v>27569.5</c:v>
                </c:pt>
                <c:pt idx="55140">
                  <c:v>27570</c:v>
                </c:pt>
                <c:pt idx="55141">
                  <c:v>27570.5</c:v>
                </c:pt>
                <c:pt idx="55142">
                  <c:v>27571</c:v>
                </c:pt>
                <c:pt idx="55143">
                  <c:v>27571.5</c:v>
                </c:pt>
                <c:pt idx="55144">
                  <c:v>27572</c:v>
                </c:pt>
                <c:pt idx="55145">
                  <c:v>27572.5</c:v>
                </c:pt>
                <c:pt idx="55146">
                  <c:v>27573</c:v>
                </c:pt>
                <c:pt idx="55147">
                  <c:v>27573.5</c:v>
                </c:pt>
                <c:pt idx="55148">
                  <c:v>27574</c:v>
                </c:pt>
                <c:pt idx="55149">
                  <c:v>27574.5</c:v>
                </c:pt>
                <c:pt idx="55150">
                  <c:v>27575</c:v>
                </c:pt>
                <c:pt idx="55151">
                  <c:v>27575.5</c:v>
                </c:pt>
                <c:pt idx="55152">
                  <c:v>27576</c:v>
                </c:pt>
                <c:pt idx="55153">
                  <c:v>27576.5</c:v>
                </c:pt>
                <c:pt idx="55154">
                  <c:v>27577</c:v>
                </c:pt>
                <c:pt idx="55155">
                  <c:v>27577.5</c:v>
                </c:pt>
                <c:pt idx="55156">
                  <c:v>27578</c:v>
                </c:pt>
                <c:pt idx="55157">
                  <c:v>27578.5</c:v>
                </c:pt>
                <c:pt idx="55158">
                  <c:v>27579</c:v>
                </c:pt>
                <c:pt idx="55159">
                  <c:v>27579.5</c:v>
                </c:pt>
                <c:pt idx="55160">
                  <c:v>27580</c:v>
                </c:pt>
                <c:pt idx="55161">
                  <c:v>27580.5</c:v>
                </c:pt>
                <c:pt idx="55162">
                  <c:v>27581</c:v>
                </c:pt>
                <c:pt idx="55163">
                  <c:v>27581.5</c:v>
                </c:pt>
                <c:pt idx="55164">
                  <c:v>27582</c:v>
                </c:pt>
                <c:pt idx="55165">
                  <c:v>27582.5</c:v>
                </c:pt>
                <c:pt idx="55166">
                  <c:v>27583</c:v>
                </c:pt>
                <c:pt idx="55167">
                  <c:v>27583.5</c:v>
                </c:pt>
                <c:pt idx="55168">
                  <c:v>27584</c:v>
                </c:pt>
                <c:pt idx="55169">
                  <c:v>27584.5</c:v>
                </c:pt>
                <c:pt idx="55170">
                  <c:v>27585</c:v>
                </c:pt>
                <c:pt idx="55171">
                  <c:v>27585.5</c:v>
                </c:pt>
                <c:pt idx="55172">
                  <c:v>27586</c:v>
                </c:pt>
                <c:pt idx="55173">
                  <c:v>27586.5</c:v>
                </c:pt>
                <c:pt idx="55174">
                  <c:v>27587</c:v>
                </c:pt>
                <c:pt idx="55175">
                  <c:v>27587.5</c:v>
                </c:pt>
                <c:pt idx="55176">
                  <c:v>27588</c:v>
                </c:pt>
                <c:pt idx="55177">
                  <c:v>27588.5</c:v>
                </c:pt>
                <c:pt idx="55178">
                  <c:v>27589</c:v>
                </c:pt>
                <c:pt idx="55179">
                  <c:v>27589.5</c:v>
                </c:pt>
                <c:pt idx="55180">
                  <c:v>27590</c:v>
                </c:pt>
                <c:pt idx="55181">
                  <c:v>27590.5</c:v>
                </c:pt>
                <c:pt idx="55182">
                  <c:v>27591</c:v>
                </c:pt>
                <c:pt idx="55183">
                  <c:v>27591.5</c:v>
                </c:pt>
                <c:pt idx="55184">
                  <c:v>27592</c:v>
                </c:pt>
                <c:pt idx="55185">
                  <c:v>27592.5</c:v>
                </c:pt>
                <c:pt idx="55186">
                  <c:v>27593</c:v>
                </c:pt>
                <c:pt idx="55187">
                  <c:v>27593.5</c:v>
                </c:pt>
                <c:pt idx="55188">
                  <c:v>27594</c:v>
                </c:pt>
                <c:pt idx="55189">
                  <c:v>27594.5</c:v>
                </c:pt>
                <c:pt idx="55190">
                  <c:v>27595</c:v>
                </c:pt>
                <c:pt idx="55191">
                  <c:v>27595.5</c:v>
                </c:pt>
                <c:pt idx="55192">
                  <c:v>27596</c:v>
                </c:pt>
                <c:pt idx="55193">
                  <c:v>27596.5</c:v>
                </c:pt>
                <c:pt idx="55194">
                  <c:v>27597</c:v>
                </c:pt>
                <c:pt idx="55195">
                  <c:v>27597.5</c:v>
                </c:pt>
                <c:pt idx="55196">
                  <c:v>27598</c:v>
                </c:pt>
                <c:pt idx="55197">
                  <c:v>27598.5</c:v>
                </c:pt>
                <c:pt idx="55198">
                  <c:v>27599</c:v>
                </c:pt>
                <c:pt idx="55199">
                  <c:v>27599.5</c:v>
                </c:pt>
                <c:pt idx="55200">
                  <c:v>27600</c:v>
                </c:pt>
                <c:pt idx="55201">
                  <c:v>27600.5</c:v>
                </c:pt>
                <c:pt idx="55202">
                  <c:v>27601</c:v>
                </c:pt>
                <c:pt idx="55203">
                  <c:v>27601.5</c:v>
                </c:pt>
                <c:pt idx="55204">
                  <c:v>27602</c:v>
                </c:pt>
                <c:pt idx="55205">
                  <c:v>27602.5</c:v>
                </c:pt>
                <c:pt idx="55206">
                  <c:v>27603</c:v>
                </c:pt>
                <c:pt idx="55207">
                  <c:v>27603.5</c:v>
                </c:pt>
                <c:pt idx="55208">
                  <c:v>27604</c:v>
                </c:pt>
                <c:pt idx="55209">
                  <c:v>27604.5</c:v>
                </c:pt>
                <c:pt idx="55210">
                  <c:v>27605</c:v>
                </c:pt>
                <c:pt idx="55211">
                  <c:v>27605.5</c:v>
                </c:pt>
                <c:pt idx="55212">
                  <c:v>27606</c:v>
                </c:pt>
                <c:pt idx="55213">
                  <c:v>27606.5</c:v>
                </c:pt>
                <c:pt idx="55214">
                  <c:v>27607</c:v>
                </c:pt>
                <c:pt idx="55215">
                  <c:v>27607.5</c:v>
                </c:pt>
                <c:pt idx="55216">
                  <c:v>27608</c:v>
                </c:pt>
                <c:pt idx="55217">
                  <c:v>27608.5</c:v>
                </c:pt>
                <c:pt idx="55218">
                  <c:v>27609</c:v>
                </c:pt>
                <c:pt idx="55219">
                  <c:v>27609.5</c:v>
                </c:pt>
                <c:pt idx="55220">
                  <c:v>27610</c:v>
                </c:pt>
                <c:pt idx="55221">
                  <c:v>27610.5</c:v>
                </c:pt>
                <c:pt idx="55222">
                  <c:v>27611</c:v>
                </c:pt>
                <c:pt idx="55223">
                  <c:v>27611.5</c:v>
                </c:pt>
                <c:pt idx="55224">
                  <c:v>27612</c:v>
                </c:pt>
                <c:pt idx="55225">
                  <c:v>27612.5</c:v>
                </c:pt>
                <c:pt idx="55226">
                  <c:v>27613</c:v>
                </c:pt>
                <c:pt idx="55227">
                  <c:v>27613.5</c:v>
                </c:pt>
                <c:pt idx="55228">
                  <c:v>27614</c:v>
                </c:pt>
                <c:pt idx="55229">
                  <c:v>27614.5</c:v>
                </c:pt>
                <c:pt idx="55230">
                  <c:v>27615</c:v>
                </c:pt>
                <c:pt idx="55231">
                  <c:v>27615.5</c:v>
                </c:pt>
                <c:pt idx="55232">
                  <c:v>27616</c:v>
                </c:pt>
                <c:pt idx="55233">
                  <c:v>27616.5</c:v>
                </c:pt>
                <c:pt idx="55234">
                  <c:v>27617</c:v>
                </c:pt>
                <c:pt idx="55235">
                  <c:v>27617.5</c:v>
                </c:pt>
                <c:pt idx="55236">
                  <c:v>27618</c:v>
                </c:pt>
                <c:pt idx="55237">
                  <c:v>27618.5</c:v>
                </c:pt>
                <c:pt idx="55238">
                  <c:v>27619</c:v>
                </c:pt>
                <c:pt idx="55239">
                  <c:v>27619.5</c:v>
                </c:pt>
                <c:pt idx="55240">
                  <c:v>27620</c:v>
                </c:pt>
                <c:pt idx="55241">
                  <c:v>27620.5</c:v>
                </c:pt>
                <c:pt idx="55242">
                  <c:v>27621</c:v>
                </c:pt>
                <c:pt idx="55243">
                  <c:v>27621.5</c:v>
                </c:pt>
                <c:pt idx="55244">
                  <c:v>27622</c:v>
                </c:pt>
                <c:pt idx="55245">
                  <c:v>27622.5</c:v>
                </c:pt>
                <c:pt idx="55246">
                  <c:v>27623</c:v>
                </c:pt>
                <c:pt idx="55247">
                  <c:v>27623.5</c:v>
                </c:pt>
                <c:pt idx="55248">
                  <c:v>27624</c:v>
                </c:pt>
                <c:pt idx="55249">
                  <c:v>27624.5</c:v>
                </c:pt>
                <c:pt idx="55250">
                  <c:v>27625</c:v>
                </c:pt>
                <c:pt idx="55251">
                  <c:v>27625.5</c:v>
                </c:pt>
                <c:pt idx="55252">
                  <c:v>27626</c:v>
                </c:pt>
                <c:pt idx="55253">
                  <c:v>27626.5</c:v>
                </c:pt>
                <c:pt idx="55254">
                  <c:v>27627</c:v>
                </c:pt>
                <c:pt idx="55255">
                  <c:v>27627.5</c:v>
                </c:pt>
                <c:pt idx="55256">
                  <c:v>27628</c:v>
                </c:pt>
                <c:pt idx="55257">
                  <c:v>27628.5</c:v>
                </c:pt>
                <c:pt idx="55258">
                  <c:v>27629</c:v>
                </c:pt>
                <c:pt idx="55259">
                  <c:v>27629.5</c:v>
                </c:pt>
                <c:pt idx="55260">
                  <c:v>27630</c:v>
                </c:pt>
                <c:pt idx="55261">
                  <c:v>27630.5</c:v>
                </c:pt>
                <c:pt idx="55262">
                  <c:v>27631</c:v>
                </c:pt>
                <c:pt idx="55263">
                  <c:v>27631.5</c:v>
                </c:pt>
                <c:pt idx="55264">
                  <c:v>27632</c:v>
                </c:pt>
                <c:pt idx="55265">
                  <c:v>27632.5</c:v>
                </c:pt>
                <c:pt idx="55266">
                  <c:v>27633</c:v>
                </c:pt>
                <c:pt idx="55267">
                  <c:v>27633.5</c:v>
                </c:pt>
                <c:pt idx="55268">
                  <c:v>27634</c:v>
                </c:pt>
                <c:pt idx="55269">
                  <c:v>27634.5</c:v>
                </c:pt>
                <c:pt idx="55270">
                  <c:v>27635</c:v>
                </c:pt>
                <c:pt idx="55271">
                  <c:v>27635.5</c:v>
                </c:pt>
                <c:pt idx="55272">
                  <c:v>27636</c:v>
                </c:pt>
                <c:pt idx="55273">
                  <c:v>27636.5</c:v>
                </c:pt>
                <c:pt idx="55274">
                  <c:v>27637</c:v>
                </c:pt>
                <c:pt idx="55275">
                  <c:v>27637.5</c:v>
                </c:pt>
                <c:pt idx="55276">
                  <c:v>27638</c:v>
                </c:pt>
                <c:pt idx="55277">
                  <c:v>27638.5</c:v>
                </c:pt>
                <c:pt idx="55278">
                  <c:v>27639</c:v>
                </c:pt>
                <c:pt idx="55279">
                  <c:v>27639.5</c:v>
                </c:pt>
                <c:pt idx="55280">
                  <c:v>27640</c:v>
                </c:pt>
                <c:pt idx="55281">
                  <c:v>27640.5</c:v>
                </c:pt>
                <c:pt idx="55282">
                  <c:v>27641</c:v>
                </c:pt>
                <c:pt idx="55283">
                  <c:v>27641.5</c:v>
                </c:pt>
                <c:pt idx="55284">
                  <c:v>27642</c:v>
                </c:pt>
                <c:pt idx="55285">
                  <c:v>27642.5</c:v>
                </c:pt>
                <c:pt idx="55286">
                  <c:v>27643</c:v>
                </c:pt>
                <c:pt idx="55287">
                  <c:v>27643.5</c:v>
                </c:pt>
                <c:pt idx="55288">
                  <c:v>27644</c:v>
                </c:pt>
                <c:pt idx="55289">
                  <c:v>27644.5</c:v>
                </c:pt>
                <c:pt idx="55290">
                  <c:v>27645</c:v>
                </c:pt>
                <c:pt idx="55291">
                  <c:v>27645.5</c:v>
                </c:pt>
                <c:pt idx="55292">
                  <c:v>27646</c:v>
                </c:pt>
                <c:pt idx="55293">
                  <c:v>27646.5</c:v>
                </c:pt>
                <c:pt idx="55294">
                  <c:v>27647</c:v>
                </c:pt>
                <c:pt idx="55295">
                  <c:v>27647.5</c:v>
                </c:pt>
                <c:pt idx="55296">
                  <c:v>27648</c:v>
                </c:pt>
                <c:pt idx="55297">
                  <c:v>27648.5</c:v>
                </c:pt>
                <c:pt idx="55298">
                  <c:v>27649</c:v>
                </c:pt>
                <c:pt idx="55299">
                  <c:v>27649.5</c:v>
                </c:pt>
                <c:pt idx="55300">
                  <c:v>27650</c:v>
                </c:pt>
                <c:pt idx="55301">
                  <c:v>27650.5</c:v>
                </c:pt>
                <c:pt idx="55302">
                  <c:v>27651</c:v>
                </c:pt>
                <c:pt idx="55303">
                  <c:v>27651.5</c:v>
                </c:pt>
                <c:pt idx="55304">
                  <c:v>27652</c:v>
                </c:pt>
                <c:pt idx="55305">
                  <c:v>27652.5</c:v>
                </c:pt>
                <c:pt idx="55306">
                  <c:v>27653</c:v>
                </c:pt>
                <c:pt idx="55307">
                  <c:v>27653.5</c:v>
                </c:pt>
                <c:pt idx="55308">
                  <c:v>27654</c:v>
                </c:pt>
                <c:pt idx="55309">
                  <c:v>27654.5</c:v>
                </c:pt>
                <c:pt idx="55310">
                  <c:v>27655</c:v>
                </c:pt>
                <c:pt idx="55311">
                  <c:v>27655.5</c:v>
                </c:pt>
                <c:pt idx="55312">
                  <c:v>27656</c:v>
                </c:pt>
                <c:pt idx="55313">
                  <c:v>27656.5</c:v>
                </c:pt>
                <c:pt idx="55314">
                  <c:v>27657</c:v>
                </c:pt>
                <c:pt idx="55315">
                  <c:v>27657.5</c:v>
                </c:pt>
                <c:pt idx="55316">
                  <c:v>27658</c:v>
                </c:pt>
                <c:pt idx="55317">
                  <c:v>27658.5</c:v>
                </c:pt>
                <c:pt idx="55318">
                  <c:v>27659</c:v>
                </c:pt>
                <c:pt idx="55319">
                  <c:v>27659.5</c:v>
                </c:pt>
                <c:pt idx="55320">
                  <c:v>27660</c:v>
                </c:pt>
                <c:pt idx="55321">
                  <c:v>27660.5</c:v>
                </c:pt>
                <c:pt idx="55322">
                  <c:v>27661</c:v>
                </c:pt>
                <c:pt idx="55323">
                  <c:v>27661.5</c:v>
                </c:pt>
                <c:pt idx="55324">
                  <c:v>27662</c:v>
                </c:pt>
                <c:pt idx="55325">
                  <c:v>27662.5</c:v>
                </c:pt>
                <c:pt idx="55326">
                  <c:v>27663</c:v>
                </c:pt>
                <c:pt idx="55327">
                  <c:v>27663.5</c:v>
                </c:pt>
                <c:pt idx="55328">
                  <c:v>27664</c:v>
                </c:pt>
                <c:pt idx="55329">
                  <c:v>27664.5</c:v>
                </c:pt>
                <c:pt idx="55330">
                  <c:v>27665</c:v>
                </c:pt>
                <c:pt idx="55331">
                  <c:v>27665.5</c:v>
                </c:pt>
                <c:pt idx="55332">
                  <c:v>27666</c:v>
                </c:pt>
                <c:pt idx="55333">
                  <c:v>27666.5</c:v>
                </c:pt>
                <c:pt idx="55334">
                  <c:v>27667</c:v>
                </c:pt>
                <c:pt idx="55335">
                  <c:v>27667.5</c:v>
                </c:pt>
                <c:pt idx="55336">
                  <c:v>27668</c:v>
                </c:pt>
                <c:pt idx="55337">
                  <c:v>27668.5</c:v>
                </c:pt>
                <c:pt idx="55338">
                  <c:v>27669</c:v>
                </c:pt>
                <c:pt idx="55339">
                  <c:v>27669.5</c:v>
                </c:pt>
                <c:pt idx="55340">
                  <c:v>27670</c:v>
                </c:pt>
                <c:pt idx="55341">
                  <c:v>27670.5</c:v>
                </c:pt>
                <c:pt idx="55342">
                  <c:v>27671</c:v>
                </c:pt>
                <c:pt idx="55343">
                  <c:v>27671.5</c:v>
                </c:pt>
                <c:pt idx="55344">
                  <c:v>27672</c:v>
                </c:pt>
                <c:pt idx="55345">
                  <c:v>27672.5</c:v>
                </c:pt>
                <c:pt idx="55346">
                  <c:v>27673</c:v>
                </c:pt>
                <c:pt idx="55347">
                  <c:v>27673.5</c:v>
                </c:pt>
                <c:pt idx="55348">
                  <c:v>27674</c:v>
                </c:pt>
                <c:pt idx="55349">
                  <c:v>27674.5</c:v>
                </c:pt>
                <c:pt idx="55350">
                  <c:v>27675</c:v>
                </c:pt>
                <c:pt idx="55351">
                  <c:v>27675.5</c:v>
                </c:pt>
                <c:pt idx="55352">
                  <c:v>27676</c:v>
                </c:pt>
                <c:pt idx="55353">
                  <c:v>27676.5</c:v>
                </c:pt>
                <c:pt idx="55354">
                  <c:v>27677</c:v>
                </c:pt>
                <c:pt idx="55355">
                  <c:v>27677.5</c:v>
                </c:pt>
                <c:pt idx="55356">
                  <c:v>27678</c:v>
                </c:pt>
                <c:pt idx="55357">
                  <c:v>27678.5</c:v>
                </c:pt>
                <c:pt idx="55358">
                  <c:v>27679</c:v>
                </c:pt>
                <c:pt idx="55359">
                  <c:v>27679.5</c:v>
                </c:pt>
                <c:pt idx="55360">
                  <c:v>27680</c:v>
                </c:pt>
                <c:pt idx="55361">
                  <c:v>27680.5</c:v>
                </c:pt>
                <c:pt idx="55362">
                  <c:v>27681</c:v>
                </c:pt>
                <c:pt idx="55363">
                  <c:v>27681.5</c:v>
                </c:pt>
                <c:pt idx="55364">
                  <c:v>27682</c:v>
                </c:pt>
                <c:pt idx="55365">
                  <c:v>27682.5</c:v>
                </c:pt>
                <c:pt idx="55366">
                  <c:v>27683</c:v>
                </c:pt>
                <c:pt idx="55367">
                  <c:v>27683.5</c:v>
                </c:pt>
                <c:pt idx="55368">
                  <c:v>27684</c:v>
                </c:pt>
                <c:pt idx="55369">
                  <c:v>27684.5</c:v>
                </c:pt>
                <c:pt idx="55370">
                  <c:v>27685</c:v>
                </c:pt>
                <c:pt idx="55371">
                  <c:v>27685.5</c:v>
                </c:pt>
                <c:pt idx="55372">
                  <c:v>27686</c:v>
                </c:pt>
                <c:pt idx="55373">
                  <c:v>27686.5</c:v>
                </c:pt>
                <c:pt idx="55374">
                  <c:v>27687</c:v>
                </c:pt>
                <c:pt idx="55375">
                  <c:v>27687.5</c:v>
                </c:pt>
                <c:pt idx="55376">
                  <c:v>27688</c:v>
                </c:pt>
                <c:pt idx="55377">
                  <c:v>27688.5</c:v>
                </c:pt>
                <c:pt idx="55378">
                  <c:v>27689</c:v>
                </c:pt>
                <c:pt idx="55379">
                  <c:v>27689.5</c:v>
                </c:pt>
                <c:pt idx="55380">
                  <c:v>27690</c:v>
                </c:pt>
                <c:pt idx="55381">
                  <c:v>27690.5</c:v>
                </c:pt>
                <c:pt idx="55382">
                  <c:v>27691</c:v>
                </c:pt>
                <c:pt idx="55383">
                  <c:v>27691.5</c:v>
                </c:pt>
                <c:pt idx="55384">
                  <c:v>27692</c:v>
                </c:pt>
                <c:pt idx="55385">
                  <c:v>27692.5</c:v>
                </c:pt>
                <c:pt idx="55386">
                  <c:v>27693</c:v>
                </c:pt>
                <c:pt idx="55387">
                  <c:v>27693.5</c:v>
                </c:pt>
                <c:pt idx="55388">
                  <c:v>27694</c:v>
                </c:pt>
                <c:pt idx="55389">
                  <c:v>27694.5</c:v>
                </c:pt>
                <c:pt idx="55390">
                  <c:v>27695</c:v>
                </c:pt>
                <c:pt idx="55391">
                  <c:v>27695.5</c:v>
                </c:pt>
                <c:pt idx="55392">
                  <c:v>27696</c:v>
                </c:pt>
                <c:pt idx="55393">
                  <c:v>27696.5</c:v>
                </c:pt>
                <c:pt idx="55394">
                  <c:v>27697</c:v>
                </c:pt>
                <c:pt idx="55395">
                  <c:v>27697.5</c:v>
                </c:pt>
                <c:pt idx="55396">
                  <c:v>27698</c:v>
                </c:pt>
                <c:pt idx="55397">
                  <c:v>27698.5</c:v>
                </c:pt>
                <c:pt idx="55398">
                  <c:v>27699</c:v>
                </c:pt>
                <c:pt idx="55399">
                  <c:v>27699.5</c:v>
                </c:pt>
                <c:pt idx="55400">
                  <c:v>27700</c:v>
                </c:pt>
                <c:pt idx="55401">
                  <c:v>27700.5</c:v>
                </c:pt>
                <c:pt idx="55402">
                  <c:v>27701</c:v>
                </c:pt>
                <c:pt idx="55403">
                  <c:v>27701.5</c:v>
                </c:pt>
                <c:pt idx="55404">
                  <c:v>27702</c:v>
                </c:pt>
                <c:pt idx="55405">
                  <c:v>27702.5</c:v>
                </c:pt>
                <c:pt idx="55406">
                  <c:v>27703</c:v>
                </c:pt>
                <c:pt idx="55407">
                  <c:v>27703.5</c:v>
                </c:pt>
                <c:pt idx="55408">
                  <c:v>27704</c:v>
                </c:pt>
                <c:pt idx="55409">
                  <c:v>27704.5</c:v>
                </c:pt>
                <c:pt idx="55410">
                  <c:v>27705</c:v>
                </c:pt>
                <c:pt idx="55411">
                  <c:v>27705.5</c:v>
                </c:pt>
                <c:pt idx="55412">
                  <c:v>27706</c:v>
                </c:pt>
                <c:pt idx="55413">
                  <c:v>27706.5</c:v>
                </c:pt>
                <c:pt idx="55414">
                  <c:v>27707</c:v>
                </c:pt>
                <c:pt idx="55415">
                  <c:v>27707.5</c:v>
                </c:pt>
                <c:pt idx="55416">
                  <c:v>27708</c:v>
                </c:pt>
                <c:pt idx="55417">
                  <c:v>27708.5</c:v>
                </c:pt>
                <c:pt idx="55418">
                  <c:v>27709</c:v>
                </c:pt>
                <c:pt idx="55419">
                  <c:v>27709.5</c:v>
                </c:pt>
                <c:pt idx="55420">
                  <c:v>27710</c:v>
                </c:pt>
                <c:pt idx="55421">
                  <c:v>27710.5</c:v>
                </c:pt>
                <c:pt idx="55422">
                  <c:v>27711</c:v>
                </c:pt>
                <c:pt idx="55423">
                  <c:v>27711.5</c:v>
                </c:pt>
                <c:pt idx="55424">
                  <c:v>27712</c:v>
                </c:pt>
                <c:pt idx="55425">
                  <c:v>27712.5</c:v>
                </c:pt>
                <c:pt idx="55426">
                  <c:v>27713</c:v>
                </c:pt>
                <c:pt idx="55427">
                  <c:v>27713.5</c:v>
                </c:pt>
                <c:pt idx="55428">
                  <c:v>27714</c:v>
                </c:pt>
                <c:pt idx="55429">
                  <c:v>27714.5</c:v>
                </c:pt>
                <c:pt idx="55430">
                  <c:v>27715</c:v>
                </c:pt>
                <c:pt idx="55431">
                  <c:v>27715.5</c:v>
                </c:pt>
                <c:pt idx="55432">
                  <c:v>27716</c:v>
                </c:pt>
                <c:pt idx="55433">
                  <c:v>27716.5</c:v>
                </c:pt>
                <c:pt idx="55434">
                  <c:v>27717</c:v>
                </c:pt>
                <c:pt idx="55435">
                  <c:v>27717.5</c:v>
                </c:pt>
                <c:pt idx="55436">
                  <c:v>27718</c:v>
                </c:pt>
                <c:pt idx="55437">
                  <c:v>27718.5</c:v>
                </c:pt>
                <c:pt idx="55438">
                  <c:v>27719</c:v>
                </c:pt>
                <c:pt idx="55439">
                  <c:v>27719.5</c:v>
                </c:pt>
                <c:pt idx="55440">
                  <c:v>27720</c:v>
                </c:pt>
                <c:pt idx="55441">
                  <c:v>27720.5</c:v>
                </c:pt>
                <c:pt idx="55442">
                  <c:v>27721</c:v>
                </c:pt>
                <c:pt idx="55443">
                  <c:v>27721.5</c:v>
                </c:pt>
                <c:pt idx="55444">
                  <c:v>27722</c:v>
                </c:pt>
                <c:pt idx="55445">
                  <c:v>27722.5</c:v>
                </c:pt>
                <c:pt idx="55446">
                  <c:v>27723</c:v>
                </c:pt>
                <c:pt idx="55447">
                  <c:v>27723.5</c:v>
                </c:pt>
                <c:pt idx="55448">
                  <c:v>27724</c:v>
                </c:pt>
                <c:pt idx="55449">
                  <c:v>27724.5</c:v>
                </c:pt>
                <c:pt idx="55450">
                  <c:v>27725</c:v>
                </c:pt>
                <c:pt idx="55451">
                  <c:v>27725.5</c:v>
                </c:pt>
                <c:pt idx="55452">
                  <c:v>27726</c:v>
                </c:pt>
                <c:pt idx="55453">
                  <c:v>27726.5</c:v>
                </c:pt>
                <c:pt idx="55454">
                  <c:v>27727</c:v>
                </c:pt>
                <c:pt idx="55455">
                  <c:v>27727.5</c:v>
                </c:pt>
                <c:pt idx="55456">
                  <c:v>27728</c:v>
                </c:pt>
                <c:pt idx="55457">
                  <c:v>27728.5</c:v>
                </c:pt>
                <c:pt idx="55458">
                  <c:v>27729</c:v>
                </c:pt>
                <c:pt idx="55459">
                  <c:v>27729.5</c:v>
                </c:pt>
                <c:pt idx="55460">
                  <c:v>27730</c:v>
                </c:pt>
                <c:pt idx="55461">
                  <c:v>27730.5</c:v>
                </c:pt>
                <c:pt idx="55462">
                  <c:v>27731</c:v>
                </c:pt>
                <c:pt idx="55463">
                  <c:v>27731.5</c:v>
                </c:pt>
                <c:pt idx="55464">
                  <c:v>27732</c:v>
                </c:pt>
                <c:pt idx="55465">
                  <c:v>27732.5</c:v>
                </c:pt>
                <c:pt idx="55466">
                  <c:v>27733</c:v>
                </c:pt>
                <c:pt idx="55467">
                  <c:v>27733.5</c:v>
                </c:pt>
                <c:pt idx="55468">
                  <c:v>27734</c:v>
                </c:pt>
                <c:pt idx="55469">
                  <c:v>27734.5</c:v>
                </c:pt>
                <c:pt idx="55470">
                  <c:v>27735</c:v>
                </c:pt>
                <c:pt idx="55471">
                  <c:v>27735.5</c:v>
                </c:pt>
                <c:pt idx="55472">
                  <c:v>27736</c:v>
                </c:pt>
                <c:pt idx="55473">
                  <c:v>27736.5</c:v>
                </c:pt>
                <c:pt idx="55474">
                  <c:v>27737</c:v>
                </c:pt>
                <c:pt idx="55475">
                  <c:v>27737.5</c:v>
                </c:pt>
                <c:pt idx="55476">
                  <c:v>27738</c:v>
                </c:pt>
                <c:pt idx="55477">
                  <c:v>27738.5</c:v>
                </c:pt>
                <c:pt idx="55478">
                  <c:v>27739</c:v>
                </c:pt>
                <c:pt idx="55479">
                  <c:v>27739.5</c:v>
                </c:pt>
                <c:pt idx="55480">
                  <c:v>27740</c:v>
                </c:pt>
                <c:pt idx="55481">
                  <c:v>27740.5</c:v>
                </c:pt>
                <c:pt idx="55482">
                  <c:v>27741</c:v>
                </c:pt>
                <c:pt idx="55483">
                  <c:v>27741.5</c:v>
                </c:pt>
                <c:pt idx="55484">
                  <c:v>27742</c:v>
                </c:pt>
                <c:pt idx="55485">
                  <c:v>27742.5</c:v>
                </c:pt>
                <c:pt idx="55486">
                  <c:v>27743</c:v>
                </c:pt>
                <c:pt idx="55487">
                  <c:v>27743.5</c:v>
                </c:pt>
                <c:pt idx="55488">
                  <c:v>27744</c:v>
                </c:pt>
                <c:pt idx="55489">
                  <c:v>27744.5</c:v>
                </c:pt>
                <c:pt idx="55490">
                  <c:v>27745</c:v>
                </c:pt>
                <c:pt idx="55491">
                  <c:v>27745.5</c:v>
                </c:pt>
                <c:pt idx="55492">
                  <c:v>27746</c:v>
                </c:pt>
                <c:pt idx="55493">
                  <c:v>27746.5</c:v>
                </c:pt>
                <c:pt idx="55494">
                  <c:v>27747</c:v>
                </c:pt>
                <c:pt idx="55495">
                  <c:v>27747.5</c:v>
                </c:pt>
                <c:pt idx="55496">
                  <c:v>27748</c:v>
                </c:pt>
                <c:pt idx="55497">
                  <c:v>27748.5</c:v>
                </c:pt>
                <c:pt idx="55498">
                  <c:v>27749</c:v>
                </c:pt>
                <c:pt idx="55499">
                  <c:v>27749.5</c:v>
                </c:pt>
                <c:pt idx="55500">
                  <c:v>27750</c:v>
                </c:pt>
                <c:pt idx="55501">
                  <c:v>27750.5</c:v>
                </c:pt>
                <c:pt idx="55502">
                  <c:v>27751</c:v>
                </c:pt>
                <c:pt idx="55503">
                  <c:v>27751.5</c:v>
                </c:pt>
                <c:pt idx="55504">
                  <c:v>27752</c:v>
                </c:pt>
                <c:pt idx="55505">
                  <c:v>27752.5</c:v>
                </c:pt>
                <c:pt idx="55506">
                  <c:v>27753</c:v>
                </c:pt>
                <c:pt idx="55507">
                  <c:v>27753.5</c:v>
                </c:pt>
                <c:pt idx="55508">
                  <c:v>27754</c:v>
                </c:pt>
                <c:pt idx="55509">
                  <c:v>27754.5</c:v>
                </c:pt>
                <c:pt idx="55510">
                  <c:v>27755</c:v>
                </c:pt>
                <c:pt idx="55511">
                  <c:v>27755.5</c:v>
                </c:pt>
                <c:pt idx="55512">
                  <c:v>27756</c:v>
                </c:pt>
                <c:pt idx="55513">
                  <c:v>27756.5</c:v>
                </c:pt>
                <c:pt idx="55514">
                  <c:v>27757</c:v>
                </c:pt>
                <c:pt idx="55515">
                  <c:v>27757.5</c:v>
                </c:pt>
                <c:pt idx="55516">
                  <c:v>27758</c:v>
                </c:pt>
                <c:pt idx="55517">
                  <c:v>27758.5</c:v>
                </c:pt>
                <c:pt idx="55518">
                  <c:v>27759</c:v>
                </c:pt>
                <c:pt idx="55519">
                  <c:v>27759.5</c:v>
                </c:pt>
                <c:pt idx="55520">
                  <c:v>27760</c:v>
                </c:pt>
                <c:pt idx="55521">
                  <c:v>27760.5</c:v>
                </c:pt>
                <c:pt idx="55522">
                  <c:v>27761</c:v>
                </c:pt>
                <c:pt idx="55523">
                  <c:v>27761.5</c:v>
                </c:pt>
                <c:pt idx="55524">
                  <c:v>27762</c:v>
                </c:pt>
                <c:pt idx="55525">
                  <c:v>27762.5</c:v>
                </c:pt>
                <c:pt idx="55526">
                  <c:v>27763</c:v>
                </c:pt>
                <c:pt idx="55527">
                  <c:v>27763.5</c:v>
                </c:pt>
                <c:pt idx="55528">
                  <c:v>27764</c:v>
                </c:pt>
                <c:pt idx="55529">
                  <c:v>27764.5</c:v>
                </c:pt>
                <c:pt idx="55530">
                  <c:v>27765</c:v>
                </c:pt>
                <c:pt idx="55531">
                  <c:v>27765.5</c:v>
                </c:pt>
                <c:pt idx="55532">
                  <c:v>27766</c:v>
                </c:pt>
                <c:pt idx="55533">
                  <c:v>27766.5</c:v>
                </c:pt>
                <c:pt idx="55534">
                  <c:v>27767</c:v>
                </c:pt>
                <c:pt idx="55535">
                  <c:v>27767.5</c:v>
                </c:pt>
                <c:pt idx="55536">
                  <c:v>27768</c:v>
                </c:pt>
                <c:pt idx="55537">
                  <c:v>27768.5</c:v>
                </c:pt>
                <c:pt idx="55538">
                  <c:v>27769</c:v>
                </c:pt>
                <c:pt idx="55539">
                  <c:v>27769.5</c:v>
                </c:pt>
                <c:pt idx="55540">
                  <c:v>27770</c:v>
                </c:pt>
                <c:pt idx="55541">
                  <c:v>27770.5</c:v>
                </c:pt>
                <c:pt idx="55542">
                  <c:v>27771</c:v>
                </c:pt>
                <c:pt idx="55543">
                  <c:v>27771.5</c:v>
                </c:pt>
                <c:pt idx="55544">
                  <c:v>27772</c:v>
                </c:pt>
                <c:pt idx="55545">
                  <c:v>27772.5</c:v>
                </c:pt>
                <c:pt idx="55546">
                  <c:v>27773</c:v>
                </c:pt>
                <c:pt idx="55547">
                  <c:v>27773.5</c:v>
                </c:pt>
                <c:pt idx="55548">
                  <c:v>27774</c:v>
                </c:pt>
                <c:pt idx="55549">
                  <c:v>27774.5</c:v>
                </c:pt>
                <c:pt idx="55550">
                  <c:v>27775</c:v>
                </c:pt>
                <c:pt idx="55551">
                  <c:v>27775.5</c:v>
                </c:pt>
                <c:pt idx="55552">
                  <c:v>27776</c:v>
                </c:pt>
                <c:pt idx="55553">
                  <c:v>27776.5</c:v>
                </c:pt>
                <c:pt idx="55554">
                  <c:v>27777</c:v>
                </c:pt>
                <c:pt idx="55555">
                  <c:v>27777.5</c:v>
                </c:pt>
                <c:pt idx="55556">
                  <c:v>27778</c:v>
                </c:pt>
                <c:pt idx="55557">
                  <c:v>27778.5</c:v>
                </c:pt>
                <c:pt idx="55558">
                  <c:v>27779</c:v>
                </c:pt>
                <c:pt idx="55559">
                  <c:v>27779.5</c:v>
                </c:pt>
                <c:pt idx="55560">
                  <c:v>27780</c:v>
                </c:pt>
                <c:pt idx="55561">
                  <c:v>27780.5</c:v>
                </c:pt>
                <c:pt idx="55562">
                  <c:v>27781</c:v>
                </c:pt>
                <c:pt idx="55563">
                  <c:v>27781.5</c:v>
                </c:pt>
                <c:pt idx="55564">
                  <c:v>27782</c:v>
                </c:pt>
                <c:pt idx="55565">
                  <c:v>27782.5</c:v>
                </c:pt>
                <c:pt idx="55566">
                  <c:v>27783</c:v>
                </c:pt>
                <c:pt idx="55567">
                  <c:v>27783.5</c:v>
                </c:pt>
                <c:pt idx="55568">
                  <c:v>27784</c:v>
                </c:pt>
                <c:pt idx="55569">
                  <c:v>27784.5</c:v>
                </c:pt>
                <c:pt idx="55570">
                  <c:v>27785</c:v>
                </c:pt>
                <c:pt idx="55571">
                  <c:v>27785.5</c:v>
                </c:pt>
                <c:pt idx="55572">
                  <c:v>27786</c:v>
                </c:pt>
                <c:pt idx="55573">
                  <c:v>27786.5</c:v>
                </c:pt>
                <c:pt idx="55574">
                  <c:v>27787</c:v>
                </c:pt>
                <c:pt idx="55575">
                  <c:v>27787.5</c:v>
                </c:pt>
                <c:pt idx="55576">
                  <c:v>27788</c:v>
                </c:pt>
                <c:pt idx="55577">
                  <c:v>27788.5</c:v>
                </c:pt>
                <c:pt idx="55578">
                  <c:v>27789</c:v>
                </c:pt>
                <c:pt idx="55579">
                  <c:v>27789.5</c:v>
                </c:pt>
                <c:pt idx="55580">
                  <c:v>27790</c:v>
                </c:pt>
                <c:pt idx="55581">
                  <c:v>27790.5</c:v>
                </c:pt>
                <c:pt idx="55582">
                  <c:v>27791</c:v>
                </c:pt>
                <c:pt idx="55583">
                  <c:v>27791.5</c:v>
                </c:pt>
                <c:pt idx="55584">
                  <c:v>27792</c:v>
                </c:pt>
                <c:pt idx="55585">
                  <c:v>27792.5</c:v>
                </c:pt>
                <c:pt idx="55586">
                  <c:v>27793</c:v>
                </c:pt>
                <c:pt idx="55587">
                  <c:v>27793.5</c:v>
                </c:pt>
                <c:pt idx="55588">
                  <c:v>27794</c:v>
                </c:pt>
                <c:pt idx="55589">
                  <c:v>27794.5</c:v>
                </c:pt>
                <c:pt idx="55590">
                  <c:v>27795</c:v>
                </c:pt>
                <c:pt idx="55591">
                  <c:v>27795.5</c:v>
                </c:pt>
                <c:pt idx="55592">
                  <c:v>27796</c:v>
                </c:pt>
                <c:pt idx="55593">
                  <c:v>27796.5</c:v>
                </c:pt>
                <c:pt idx="55594">
                  <c:v>27797</c:v>
                </c:pt>
                <c:pt idx="55595">
                  <c:v>27797.5</c:v>
                </c:pt>
                <c:pt idx="55596">
                  <c:v>27798</c:v>
                </c:pt>
                <c:pt idx="55597">
                  <c:v>27798.5</c:v>
                </c:pt>
                <c:pt idx="55598">
                  <c:v>27799</c:v>
                </c:pt>
                <c:pt idx="55599">
                  <c:v>27799.5</c:v>
                </c:pt>
                <c:pt idx="55600">
                  <c:v>27800</c:v>
                </c:pt>
                <c:pt idx="55601">
                  <c:v>27800.5</c:v>
                </c:pt>
                <c:pt idx="55602">
                  <c:v>27801</c:v>
                </c:pt>
                <c:pt idx="55603">
                  <c:v>27801.5</c:v>
                </c:pt>
                <c:pt idx="55604">
                  <c:v>27802</c:v>
                </c:pt>
                <c:pt idx="55605">
                  <c:v>27802.5</c:v>
                </c:pt>
                <c:pt idx="55606">
                  <c:v>27803</c:v>
                </c:pt>
                <c:pt idx="55607">
                  <c:v>27803.5</c:v>
                </c:pt>
                <c:pt idx="55608">
                  <c:v>27804</c:v>
                </c:pt>
                <c:pt idx="55609">
                  <c:v>27804.5</c:v>
                </c:pt>
                <c:pt idx="55610">
                  <c:v>27805</c:v>
                </c:pt>
                <c:pt idx="55611">
                  <c:v>27805.5</c:v>
                </c:pt>
                <c:pt idx="55612">
                  <c:v>27806</c:v>
                </c:pt>
                <c:pt idx="55613">
                  <c:v>27806.5</c:v>
                </c:pt>
                <c:pt idx="55614">
                  <c:v>27807</c:v>
                </c:pt>
                <c:pt idx="55615">
                  <c:v>27807.5</c:v>
                </c:pt>
                <c:pt idx="55616">
                  <c:v>27808</c:v>
                </c:pt>
                <c:pt idx="55617">
                  <c:v>27808.5</c:v>
                </c:pt>
                <c:pt idx="55618">
                  <c:v>27809</c:v>
                </c:pt>
                <c:pt idx="55619">
                  <c:v>27809.5</c:v>
                </c:pt>
                <c:pt idx="55620">
                  <c:v>27810</c:v>
                </c:pt>
                <c:pt idx="55621">
                  <c:v>27810.5</c:v>
                </c:pt>
                <c:pt idx="55622">
                  <c:v>27811</c:v>
                </c:pt>
                <c:pt idx="55623">
                  <c:v>27811.5</c:v>
                </c:pt>
                <c:pt idx="55624">
                  <c:v>27812</c:v>
                </c:pt>
                <c:pt idx="55625">
                  <c:v>27812.5</c:v>
                </c:pt>
                <c:pt idx="55626">
                  <c:v>27813</c:v>
                </c:pt>
                <c:pt idx="55627">
                  <c:v>27813.5</c:v>
                </c:pt>
                <c:pt idx="55628">
                  <c:v>27814</c:v>
                </c:pt>
                <c:pt idx="55629">
                  <c:v>27814.5</c:v>
                </c:pt>
                <c:pt idx="55630">
                  <c:v>27815</c:v>
                </c:pt>
                <c:pt idx="55631">
                  <c:v>27815.5</c:v>
                </c:pt>
                <c:pt idx="55632">
                  <c:v>27816</c:v>
                </c:pt>
                <c:pt idx="55633">
                  <c:v>27816.5</c:v>
                </c:pt>
                <c:pt idx="55634">
                  <c:v>27817</c:v>
                </c:pt>
                <c:pt idx="55635">
                  <c:v>27817.5</c:v>
                </c:pt>
                <c:pt idx="55636">
                  <c:v>27818</c:v>
                </c:pt>
                <c:pt idx="55637">
                  <c:v>27818.5</c:v>
                </c:pt>
                <c:pt idx="55638">
                  <c:v>27819</c:v>
                </c:pt>
                <c:pt idx="55639">
                  <c:v>27819.5</c:v>
                </c:pt>
                <c:pt idx="55640">
                  <c:v>27820</c:v>
                </c:pt>
                <c:pt idx="55641">
                  <c:v>27820.5</c:v>
                </c:pt>
                <c:pt idx="55642">
                  <c:v>27821</c:v>
                </c:pt>
                <c:pt idx="55643">
                  <c:v>27821.5</c:v>
                </c:pt>
                <c:pt idx="55644">
                  <c:v>27822</c:v>
                </c:pt>
                <c:pt idx="55645">
                  <c:v>27822.5</c:v>
                </c:pt>
                <c:pt idx="55646">
                  <c:v>27823</c:v>
                </c:pt>
                <c:pt idx="55647">
                  <c:v>27823.5</c:v>
                </c:pt>
                <c:pt idx="55648">
                  <c:v>27824</c:v>
                </c:pt>
                <c:pt idx="55649">
                  <c:v>27824.5</c:v>
                </c:pt>
                <c:pt idx="55650">
                  <c:v>27825</c:v>
                </c:pt>
                <c:pt idx="55651">
                  <c:v>27825.5</c:v>
                </c:pt>
                <c:pt idx="55652">
                  <c:v>27826</c:v>
                </c:pt>
                <c:pt idx="55653">
                  <c:v>27826.5</c:v>
                </c:pt>
                <c:pt idx="55654">
                  <c:v>27827</c:v>
                </c:pt>
                <c:pt idx="55655">
                  <c:v>27827.5</c:v>
                </c:pt>
                <c:pt idx="55656">
                  <c:v>27828</c:v>
                </c:pt>
                <c:pt idx="55657">
                  <c:v>27828.5</c:v>
                </c:pt>
                <c:pt idx="55658">
                  <c:v>27829</c:v>
                </c:pt>
                <c:pt idx="55659">
                  <c:v>27829.5</c:v>
                </c:pt>
                <c:pt idx="55660">
                  <c:v>27830</c:v>
                </c:pt>
                <c:pt idx="55661">
                  <c:v>27830.5</c:v>
                </c:pt>
                <c:pt idx="55662">
                  <c:v>27831</c:v>
                </c:pt>
                <c:pt idx="55663">
                  <c:v>27831.5</c:v>
                </c:pt>
                <c:pt idx="55664">
                  <c:v>27832</c:v>
                </c:pt>
                <c:pt idx="55665">
                  <c:v>27832.5</c:v>
                </c:pt>
                <c:pt idx="55666">
                  <c:v>27833</c:v>
                </c:pt>
                <c:pt idx="55667">
                  <c:v>27833.5</c:v>
                </c:pt>
                <c:pt idx="55668">
                  <c:v>27834</c:v>
                </c:pt>
                <c:pt idx="55669">
                  <c:v>27834.5</c:v>
                </c:pt>
                <c:pt idx="55670">
                  <c:v>27835</c:v>
                </c:pt>
                <c:pt idx="55671">
                  <c:v>27835.5</c:v>
                </c:pt>
                <c:pt idx="55672">
                  <c:v>27836</c:v>
                </c:pt>
                <c:pt idx="55673">
                  <c:v>27836.5</c:v>
                </c:pt>
                <c:pt idx="55674">
                  <c:v>27837</c:v>
                </c:pt>
                <c:pt idx="55675">
                  <c:v>27837.5</c:v>
                </c:pt>
                <c:pt idx="55676">
                  <c:v>27838</c:v>
                </c:pt>
                <c:pt idx="55677">
                  <c:v>27838.5</c:v>
                </c:pt>
                <c:pt idx="55678">
                  <c:v>27839</c:v>
                </c:pt>
                <c:pt idx="55679">
                  <c:v>27839.5</c:v>
                </c:pt>
                <c:pt idx="55680">
                  <c:v>27840</c:v>
                </c:pt>
                <c:pt idx="55681">
                  <c:v>27840.5</c:v>
                </c:pt>
                <c:pt idx="55682">
                  <c:v>27841</c:v>
                </c:pt>
                <c:pt idx="55683">
                  <c:v>27841.5</c:v>
                </c:pt>
                <c:pt idx="55684">
                  <c:v>27842</c:v>
                </c:pt>
                <c:pt idx="55685">
                  <c:v>27842.5</c:v>
                </c:pt>
                <c:pt idx="55686">
                  <c:v>27843</c:v>
                </c:pt>
                <c:pt idx="55687">
                  <c:v>27843.5</c:v>
                </c:pt>
                <c:pt idx="55688">
                  <c:v>27844</c:v>
                </c:pt>
                <c:pt idx="55689">
                  <c:v>27844.5</c:v>
                </c:pt>
                <c:pt idx="55690">
                  <c:v>27845</c:v>
                </c:pt>
                <c:pt idx="55691">
                  <c:v>27845.5</c:v>
                </c:pt>
                <c:pt idx="55692">
                  <c:v>27846</c:v>
                </c:pt>
                <c:pt idx="55693">
                  <c:v>27846.5</c:v>
                </c:pt>
                <c:pt idx="55694">
                  <c:v>27847</c:v>
                </c:pt>
                <c:pt idx="55695">
                  <c:v>27847.5</c:v>
                </c:pt>
                <c:pt idx="55696">
                  <c:v>27848</c:v>
                </c:pt>
                <c:pt idx="55697">
                  <c:v>27848.5</c:v>
                </c:pt>
                <c:pt idx="55698">
                  <c:v>27849</c:v>
                </c:pt>
                <c:pt idx="55699">
                  <c:v>27849.5</c:v>
                </c:pt>
                <c:pt idx="55700">
                  <c:v>27850</c:v>
                </c:pt>
                <c:pt idx="55701">
                  <c:v>27850.5</c:v>
                </c:pt>
                <c:pt idx="55702">
                  <c:v>27851</c:v>
                </c:pt>
                <c:pt idx="55703">
                  <c:v>27851.5</c:v>
                </c:pt>
                <c:pt idx="55704">
                  <c:v>27852</c:v>
                </c:pt>
                <c:pt idx="55705">
                  <c:v>27852.5</c:v>
                </c:pt>
                <c:pt idx="55706">
                  <c:v>27853</c:v>
                </c:pt>
                <c:pt idx="55707">
                  <c:v>27853.5</c:v>
                </c:pt>
                <c:pt idx="55708">
                  <c:v>27854</c:v>
                </c:pt>
                <c:pt idx="55709">
                  <c:v>27854.5</c:v>
                </c:pt>
                <c:pt idx="55710">
                  <c:v>27855</c:v>
                </c:pt>
                <c:pt idx="55711">
                  <c:v>27855.5</c:v>
                </c:pt>
                <c:pt idx="55712">
                  <c:v>27856</c:v>
                </c:pt>
                <c:pt idx="55713">
                  <c:v>27856.5</c:v>
                </c:pt>
                <c:pt idx="55714">
                  <c:v>27857</c:v>
                </c:pt>
                <c:pt idx="55715">
                  <c:v>27857.5</c:v>
                </c:pt>
                <c:pt idx="55716">
                  <c:v>27858</c:v>
                </c:pt>
                <c:pt idx="55717">
                  <c:v>27858.5</c:v>
                </c:pt>
                <c:pt idx="55718">
                  <c:v>27859</c:v>
                </c:pt>
                <c:pt idx="55719">
                  <c:v>27859.5</c:v>
                </c:pt>
                <c:pt idx="55720">
                  <c:v>27860</c:v>
                </c:pt>
                <c:pt idx="55721">
                  <c:v>27860.5</c:v>
                </c:pt>
                <c:pt idx="55722">
                  <c:v>27861</c:v>
                </c:pt>
                <c:pt idx="55723">
                  <c:v>27861.5</c:v>
                </c:pt>
                <c:pt idx="55724">
                  <c:v>27862</c:v>
                </c:pt>
                <c:pt idx="55725">
                  <c:v>27862.5</c:v>
                </c:pt>
                <c:pt idx="55726">
                  <c:v>27863</c:v>
                </c:pt>
                <c:pt idx="55727">
                  <c:v>27863.5</c:v>
                </c:pt>
                <c:pt idx="55728">
                  <c:v>27864</c:v>
                </c:pt>
                <c:pt idx="55729">
                  <c:v>27864.5</c:v>
                </c:pt>
                <c:pt idx="55730">
                  <c:v>27865</c:v>
                </c:pt>
                <c:pt idx="55731">
                  <c:v>27865.5</c:v>
                </c:pt>
                <c:pt idx="55732">
                  <c:v>27866</c:v>
                </c:pt>
                <c:pt idx="55733">
                  <c:v>27866.5</c:v>
                </c:pt>
                <c:pt idx="55734">
                  <c:v>27867</c:v>
                </c:pt>
                <c:pt idx="55735">
                  <c:v>27867.5</c:v>
                </c:pt>
                <c:pt idx="55736">
                  <c:v>27868</c:v>
                </c:pt>
                <c:pt idx="55737">
                  <c:v>27868.5</c:v>
                </c:pt>
                <c:pt idx="55738">
                  <c:v>27869</c:v>
                </c:pt>
                <c:pt idx="55739">
                  <c:v>27869.5</c:v>
                </c:pt>
                <c:pt idx="55740">
                  <c:v>27870</c:v>
                </c:pt>
                <c:pt idx="55741">
                  <c:v>27870.5</c:v>
                </c:pt>
                <c:pt idx="55742">
                  <c:v>27871</c:v>
                </c:pt>
                <c:pt idx="55743">
                  <c:v>27871.5</c:v>
                </c:pt>
                <c:pt idx="55744">
                  <c:v>27872</c:v>
                </c:pt>
                <c:pt idx="55745">
                  <c:v>27872.5</c:v>
                </c:pt>
                <c:pt idx="55746">
                  <c:v>27873</c:v>
                </c:pt>
                <c:pt idx="55747">
                  <c:v>27873.5</c:v>
                </c:pt>
                <c:pt idx="55748">
                  <c:v>27874</c:v>
                </c:pt>
                <c:pt idx="55749">
                  <c:v>27874.5</c:v>
                </c:pt>
                <c:pt idx="55750">
                  <c:v>27875</c:v>
                </c:pt>
                <c:pt idx="55751">
                  <c:v>27875.5</c:v>
                </c:pt>
                <c:pt idx="55752">
                  <c:v>27876</c:v>
                </c:pt>
                <c:pt idx="55753">
                  <c:v>27876.5</c:v>
                </c:pt>
                <c:pt idx="55754">
                  <c:v>27877</c:v>
                </c:pt>
                <c:pt idx="55755">
                  <c:v>27877.5</c:v>
                </c:pt>
                <c:pt idx="55756">
                  <c:v>27878</c:v>
                </c:pt>
                <c:pt idx="55757">
                  <c:v>27878.5</c:v>
                </c:pt>
                <c:pt idx="55758">
                  <c:v>27879</c:v>
                </c:pt>
                <c:pt idx="55759">
                  <c:v>27879.5</c:v>
                </c:pt>
                <c:pt idx="55760">
                  <c:v>27880</c:v>
                </c:pt>
                <c:pt idx="55761">
                  <c:v>27880.5</c:v>
                </c:pt>
                <c:pt idx="55762">
                  <c:v>27881</c:v>
                </c:pt>
                <c:pt idx="55763">
                  <c:v>27881.5</c:v>
                </c:pt>
                <c:pt idx="55764">
                  <c:v>27882</c:v>
                </c:pt>
                <c:pt idx="55765">
                  <c:v>27882.5</c:v>
                </c:pt>
                <c:pt idx="55766">
                  <c:v>27883</c:v>
                </c:pt>
                <c:pt idx="55767">
                  <c:v>27883.5</c:v>
                </c:pt>
                <c:pt idx="55768">
                  <c:v>27884</c:v>
                </c:pt>
                <c:pt idx="55769">
                  <c:v>27884.5</c:v>
                </c:pt>
                <c:pt idx="55770">
                  <c:v>27885</c:v>
                </c:pt>
                <c:pt idx="55771">
                  <c:v>27885.5</c:v>
                </c:pt>
                <c:pt idx="55772">
                  <c:v>27886</c:v>
                </c:pt>
                <c:pt idx="55773">
                  <c:v>27886.5</c:v>
                </c:pt>
                <c:pt idx="55774">
                  <c:v>27887</c:v>
                </c:pt>
                <c:pt idx="55775">
                  <c:v>27887.5</c:v>
                </c:pt>
                <c:pt idx="55776">
                  <c:v>27888</c:v>
                </c:pt>
                <c:pt idx="55777">
                  <c:v>27888.5</c:v>
                </c:pt>
                <c:pt idx="55778">
                  <c:v>27889</c:v>
                </c:pt>
                <c:pt idx="55779">
                  <c:v>27889.5</c:v>
                </c:pt>
                <c:pt idx="55780">
                  <c:v>27890</c:v>
                </c:pt>
                <c:pt idx="55781">
                  <c:v>27890.5</c:v>
                </c:pt>
                <c:pt idx="55782">
                  <c:v>27891</c:v>
                </c:pt>
                <c:pt idx="55783">
                  <c:v>27891.5</c:v>
                </c:pt>
                <c:pt idx="55784">
                  <c:v>27892</c:v>
                </c:pt>
                <c:pt idx="55785">
                  <c:v>27892.5</c:v>
                </c:pt>
                <c:pt idx="55786">
                  <c:v>27893</c:v>
                </c:pt>
                <c:pt idx="55787">
                  <c:v>27893.5</c:v>
                </c:pt>
                <c:pt idx="55788">
                  <c:v>27894</c:v>
                </c:pt>
                <c:pt idx="55789">
                  <c:v>27894.5</c:v>
                </c:pt>
                <c:pt idx="55790">
                  <c:v>27895</c:v>
                </c:pt>
                <c:pt idx="55791">
                  <c:v>27895.5</c:v>
                </c:pt>
                <c:pt idx="55792">
                  <c:v>27896</c:v>
                </c:pt>
                <c:pt idx="55793">
                  <c:v>27896.5</c:v>
                </c:pt>
                <c:pt idx="55794">
                  <c:v>27897</c:v>
                </c:pt>
                <c:pt idx="55795">
                  <c:v>27897.5</c:v>
                </c:pt>
                <c:pt idx="55796">
                  <c:v>27898</c:v>
                </c:pt>
                <c:pt idx="55797">
                  <c:v>27898.5</c:v>
                </c:pt>
                <c:pt idx="55798">
                  <c:v>27899</c:v>
                </c:pt>
                <c:pt idx="55799">
                  <c:v>27899.5</c:v>
                </c:pt>
                <c:pt idx="55800">
                  <c:v>27900</c:v>
                </c:pt>
                <c:pt idx="55801">
                  <c:v>27900.5</c:v>
                </c:pt>
                <c:pt idx="55802">
                  <c:v>27901</c:v>
                </c:pt>
                <c:pt idx="55803">
                  <c:v>27901.5</c:v>
                </c:pt>
                <c:pt idx="55804">
                  <c:v>27902</c:v>
                </c:pt>
                <c:pt idx="55805">
                  <c:v>27902.5</c:v>
                </c:pt>
                <c:pt idx="55806">
                  <c:v>27903</c:v>
                </c:pt>
                <c:pt idx="55807">
                  <c:v>27903.5</c:v>
                </c:pt>
                <c:pt idx="55808">
                  <c:v>27904</c:v>
                </c:pt>
                <c:pt idx="55809">
                  <c:v>27904.5</c:v>
                </c:pt>
                <c:pt idx="55810">
                  <c:v>27905</c:v>
                </c:pt>
                <c:pt idx="55811">
                  <c:v>27905.5</c:v>
                </c:pt>
                <c:pt idx="55812">
                  <c:v>27906</c:v>
                </c:pt>
                <c:pt idx="55813">
                  <c:v>27906.5</c:v>
                </c:pt>
                <c:pt idx="55814">
                  <c:v>27907</c:v>
                </c:pt>
                <c:pt idx="55815">
                  <c:v>27907.5</c:v>
                </c:pt>
                <c:pt idx="55816">
                  <c:v>27908</c:v>
                </c:pt>
                <c:pt idx="55817">
                  <c:v>27908.5</c:v>
                </c:pt>
                <c:pt idx="55818">
                  <c:v>27909</c:v>
                </c:pt>
                <c:pt idx="55819">
                  <c:v>27909.5</c:v>
                </c:pt>
                <c:pt idx="55820">
                  <c:v>27910</c:v>
                </c:pt>
                <c:pt idx="55821">
                  <c:v>27910.5</c:v>
                </c:pt>
                <c:pt idx="55822">
                  <c:v>27911</c:v>
                </c:pt>
                <c:pt idx="55823">
                  <c:v>27911.5</c:v>
                </c:pt>
                <c:pt idx="55824">
                  <c:v>27912</c:v>
                </c:pt>
                <c:pt idx="55825">
                  <c:v>27912.5</c:v>
                </c:pt>
                <c:pt idx="55826">
                  <c:v>27913</c:v>
                </c:pt>
                <c:pt idx="55827">
                  <c:v>27913.5</c:v>
                </c:pt>
                <c:pt idx="55828">
                  <c:v>27914</c:v>
                </c:pt>
                <c:pt idx="55829">
                  <c:v>27914.5</c:v>
                </c:pt>
                <c:pt idx="55830">
                  <c:v>27915</c:v>
                </c:pt>
                <c:pt idx="55831">
                  <c:v>27915.5</c:v>
                </c:pt>
                <c:pt idx="55832">
                  <c:v>27916</c:v>
                </c:pt>
                <c:pt idx="55833">
                  <c:v>27916.5</c:v>
                </c:pt>
                <c:pt idx="55834">
                  <c:v>27917</c:v>
                </c:pt>
                <c:pt idx="55835">
                  <c:v>27917.5</c:v>
                </c:pt>
                <c:pt idx="55836">
                  <c:v>27918</c:v>
                </c:pt>
                <c:pt idx="55837">
                  <c:v>27918.5</c:v>
                </c:pt>
                <c:pt idx="55838">
                  <c:v>27919</c:v>
                </c:pt>
                <c:pt idx="55839">
                  <c:v>27919.5</c:v>
                </c:pt>
                <c:pt idx="55840">
                  <c:v>27920</c:v>
                </c:pt>
                <c:pt idx="55841">
                  <c:v>27920.5</c:v>
                </c:pt>
                <c:pt idx="55842">
                  <c:v>27921</c:v>
                </c:pt>
                <c:pt idx="55843">
                  <c:v>27921.5</c:v>
                </c:pt>
                <c:pt idx="55844">
                  <c:v>27922</c:v>
                </c:pt>
                <c:pt idx="55845">
                  <c:v>27922.5</c:v>
                </c:pt>
                <c:pt idx="55846">
                  <c:v>27923</c:v>
                </c:pt>
                <c:pt idx="55847">
                  <c:v>27923.5</c:v>
                </c:pt>
                <c:pt idx="55848">
                  <c:v>27924</c:v>
                </c:pt>
                <c:pt idx="55849">
                  <c:v>27924.5</c:v>
                </c:pt>
                <c:pt idx="55850">
                  <c:v>27925</c:v>
                </c:pt>
                <c:pt idx="55851">
                  <c:v>27925.5</c:v>
                </c:pt>
                <c:pt idx="55852">
                  <c:v>27926</c:v>
                </c:pt>
                <c:pt idx="55853">
                  <c:v>27926.5</c:v>
                </c:pt>
                <c:pt idx="55854">
                  <c:v>27927</c:v>
                </c:pt>
                <c:pt idx="55855">
                  <c:v>27927.5</c:v>
                </c:pt>
                <c:pt idx="55856">
                  <c:v>27928</c:v>
                </c:pt>
                <c:pt idx="55857">
                  <c:v>27928.5</c:v>
                </c:pt>
                <c:pt idx="55858">
                  <c:v>27929</c:v>
                </c:pt>
                <c:pt idx="55859">
                  <c:v>27929.5</c:v>
                </c:pt>
                <c:pt idx="55860">
                  <c:v>27930</c:v>
                </c:pt>
                <c:pt idx="55861">
                  <c:v>27930.5</c:v>
                </c:pt>
                <c:pt idx="55862">
                  <c:v>27931</c:v>
                </c:pt>
                <c:pt idx="55863">
                  <c:v>27931.5</c:v>
                </c:pt>
                <c:pt idx="55864">
                  <c:v>27932</c:v>
                </c:pt>
                <c:pt idx="55865">
                  <c:v>27932.5</c:v>
                </c:pt>
                <c:pt idx="55866">
                  <c:v>27933</c:v>
                </c:pt>
                <c:pt idx="55867">
                  <c:v>27933.5</c:v>
                </c:pt>
                <c:pt idx="55868">
                  <c:v>27934</c:v>
                </c:pt>
                <c:pt idx="55869">
                  <c:v>27934.5</c:v>
                </c:pt>
                <c:pt idx="55870">
                  <c:v>27935</c:v>
                </c:pt>
                <c:pt idx="55871">
                  <c:v>27935.5</c:v>
                </c:pt>
                <c:pt idx="55872">
                  <c:v>27936</c:v>
                </c:pt>
                <c:pt idx="55873">
                  <c:v>27936.5</c:v>
                </c:pt>
                <c:pt idx="55874">
                  <c:v>27937</c:v>
                </c:pt>
                <c:pt idx="55875">
                  <c:v>27937.5</c:v>
                </c:pt>
                <c:pt idx="55876">
                  <c:v>27938</c:v>
                </c:pt>
                <c:pt idx="55877">
                  <c:v>27938.5</c:v>
                </c:pt>
                <c:pt idx="55878">
                  <c:v>27939</c:v>
                </c:pt>
                <c:pt idx="55879">
                  <c:v>27939.5</c:v>
                </c:pt>
                <c:pt idx="55880">
                  <c:v>27940</c:v>
                </c:pt>
                <c:pt idx="55881">
                  <c:v>27940.5</c:v>
                </c:pt>
                <c:pt idx="55882">
                  <c:v>27941</c:v>
                </c:pt>
                <c:pt idx="55883">
                  <c:v>27941.5</c:v>
                </c:pt>
                <c:pt idx="55884">
                  <c:v>27942</c:v>
                </c:pt>
                <c:pt idx="55885">
                  <c:v>27942.5</c:v>
                </c:pt>
                <c:pt idx="55886">
                  <c:v>27943</c:v>
                </c:pt>
                <c:pt idx="55887">
                  <c:v>27943.5</c:v>
                </c:pt>
                <c:pt idx="55888">
                  <c:v>27944</c:v>
                </c:pt>
                <c:pt idx="55889">
                  <c:v>27944.5</c:v>
                </c:pt>
                <c:pt idx="55890">
                  <c:v>27945</c:v>
                </c:pt>
                <c:pt idx="55891">
                  <c:v>27945.5</c:v>
                </c:pt>
                <c:pt idx="55892">
                  <c:v>27946</c:v>
                </c:pt>
                <c:pt idx="55893">
                  <c:v>27946.5</c:v>
                </c:pt>
                <c:pt idx="55894">
                  <c:v>27947</c:v>
                </c:pt>
                <c:pt idx="55895">
                  <c:v>27947.5</c:v>
                </c:pt>
                <c:pt idx="55896">
                  <c:v>27948</c:v>
                </c:pt>
                <c:pt idx="55897">
                  <c:v>27948.5</c:v>
                </c:pt>
                <c:pt idx="55898">
                  <c:v>27949</c:v>
                </c:pt>
                <c:pt idx="55899">
                  <c:v>27949.5</c:v>
                </c:pt>
                <c:pt idx="55900">
                  <c:v>27950</c:v>
                </c:pt>
                <c:pt idx="55901">
                  <c:v>27950.5</c:v>
                </c:pt>
                <c:pt idx="55902">
                  <c:v>27951</c:v>
                </c:pt>
                <c:pt idx="55903">
                  <c:v>27951.5</c:v>
                </c:pt>
                <c:pt idx="55904">
                  <c:v>27952</c:v>
                </c:pt>
                <c:pt idx="55905">
                  <c:v>27952.5</c:v>
                </c:pt>
                <c:pt idx="55906">
                  <c:v>27953</c:v>
                </c:pt>
                <c:pt idx="55907">
                  <c:v>27953.5</c:v>
                </c:pt>
                <c:pt idx="55908">
                  <c:v>27954</c:v>
                </c:pt>
                <c:pt idx="55909">
                  <c:v>27954.5</c:v>
                </c:pt>
                <c:pt idx="55910">
                  <c:v>27955</c:v>
                </c:pt>
                <c:pt idx="55911">
                  <c:v>27955.5</c:v>
                </c:pt>
                <c:pt idx="55912">
                  <c:v>27956</c:v>
                </c:pt>
                <c:pt idx="55913">
                  <c:v>27956.5</c:v>
                </c:pt>
                <c:pt idx="55914">
                  <c:v>27957</c:v>
                </c:pt>
                <c:pt idx="55915">
                  <c:v>27957.5</c:v>
                </c:pt>
                <c:pt idx="55916">
                  <c:v>27958</c:v>
                </c:pt>
                <c:pt idx="55917">
                  <c:v>27958.5</c:v>
                </c:pt>
                <c:pt idx="55918">
                  <c:v>27959</c:v>
                </c:pt>
                <c:pt idx="55919">
                  <c:v>27959.5</c:v>
                </c:pt>
                <c:pt idx="55920">
                  <c:v>27960</c:v>
                </c:pt>
                <c:pt idx="55921">
                  <c:v>27960.5</c:v>
                </c:pt>
                <c:pt idx="55922">
                  <c:v>27961</c:v>
                </c:pt>
                <c:pt idx="55923">
                  <c:v>27961.5</c:v>
                </c:pt>
                <c:pt idx="55924">
                  <c:v>27962</c:v>
                </c:pt>
                <c:pt idx="55925">
                  <c:v>27962.5</c:v>
                </c:pt>
                <c:pt idx="55926">
                  <c:v>27963</c:v>
                </c:pt>
                <c:pt idx="55927">
                  <c:v>27963.5</c:v>
                </c:pt>
                <c:pt idx="55928">
                  <c:v>27964</c:v>
                </c:pt>
                <c:pt idx="55929">
                  <c:v>27964.5</c:v>
                </c:pt>
                <c:pt idx="55930">
                  <c:v>27965</c:v>
                </c:pt>
                <c:pt idx="55931">
                  <c:v>27965.5</c:v>
                </c:pt>
                <c:pt idx="55932">
                  <c:v>27966</c:v>
                </c:pt>
                <c:pt idx="55933">
                  <c:v>27966.5</c:v>
                </c:pt>
                <c:pt idx="55934">
                  <c:v>27967</c:v>
                </c:pt>
                <c:pt idx="55935">
                  <c:v>27967.5</c:v>
                </c:pt>
                <c:pt idx="55936">
                  <c:v>27968</c:v>
                </c:pt>
                <c:pt idx="55937">
                  <c:v>27968.5</c:v>
                </c:pt>
                <c:pt idx="55938">
                  <c:v>27969</c:v>
                </c:pt>
                <c:pt idx="55939">
                  <c:v>27969.5</c:v>
                </c:pt>
                <c:pt idx="55940">
                  <c:v>27970</c:v>
                </c:pt>
                <c:pt idx="55941">
                  <c:v>27970.5</c:v>
                </c:pt>
                <c:pt idx="55942">
                  <c:v>27971</c:v>
                </c:pt>
                <c:pt idx="55943">
                  <c:v>27971.5</c:v>
                </c:pt>
                <c:pt idx="55944">
                  <c:v>27972</c:v>
                </c:pt>
                <c:pt idx="55945">
                  <c:v>27972.5</c:v>
                </c:pt>
                <c:pt idx="55946">
                  <c:v>27973</c:v>
                </c:pt>
                <c:pt idx="55947">
                  <c:v>27973.5</c:v>
                </c:pt>
                <c:pt idx="55948">
                  <c:v>27974</c:v>
                </c:pt>
                <c:pt idx="55949">
                  <c:v>27974.5</c:v>
                </c:pt>
                <c:pt idx="55950">
                  <c:v>27975</c:v>
                </c:pt>
                <c:pt idx="55951">
                  <c:v>27975.5</c:v>
                </c:pt>
                <c:pt idx="55952">
                  <c:v>27976</c:v>
                </c:pt>
                <c:pt idx="55953">
                  <c:v>27976.5</c:v>
                </c:pt>
                <c:pt idx="55954">
                  <c:v>27977</c:v>
                </c:pt>
                <c:pt idx="55955">
                  <c:v>27977.5</c:v>
                </c:pt>
                <c:pt idx="55956">
                  <c:v>27978</c:v>
                </c:pt>
                <c:pt idx="55957">
                  <c:v>27978.5</c:v>
                </c:pt>
                <c:pt idx="55958">
                  <c:v>27979</c:v>
                </c:pt>
                <c:pt idx="55959">
                  <c:v>27979.5</c:v>
                </c:pt>
                <c:pt idx="55960">
                  <c:v>27980</c:v>
                </c:pt>
                <c:pt idx="55961">
                  <c:v>27980.5</c:v>
                </c:pt>
                <c:pt idx="55962">
                  <c:v>27981</c:v>
                </c:pt>
                <c:pt idx="55963">
                  <c:v>27981.5</c:v>
                </c:pt>
                <c:pt idx="55964">
                  <c:v>27982</c:v>
                </c:pt>
                <c:pt idx="55965">
                  <c:v>27982.5</c:v>
                </c:pt>
                <c:pt idx="55966">
                  <c:v>27983</c:v>
                </c:pt>
                <c:pt idx="55967">
                  <c:v>27983.5</c:v>
                </c:pt>
                <c:pt idx="55968">
                  <c:v>27984</c:v>
                </c:pt>
                <c:pt idx="55969">
                  <c:v>27984.5</c:v>
                </c:pt>
                <c:pt idx="55970">
                  <c:v>27985</c:v>
                </c:pt>
                <c:pt idx="55971">
                  <c:v>27985.5</c:v>
                </c:pt>
                <c:pt idx="55972">
                  <c:v>27986</c:v>
                </c:pt>
                <c:pt idx="55973">
                  <c:v>27986.5</c:v>
                </c:pt>
                <c:pt idx="55974">
                  <c:v>27987</c:v>
                </c:pt>
                <c:pt idx="55975">
                  <c:v>27987.5</c:v>
                </c:pt>
                <c:pt idx="55976">
                  <c:v>27988</c:v>
                </c:pt>
                <c:pt idx="55977">
                  <c:v>27988.5</c:v>
                </c:pt>
                <c:pt idx="55978">
                  <c:v>27989</c:v>
                </c:pt>
                <c:pt idx="55979">
                  <c:v>27989.5</c:v>
                </c:pt>
                <c:pt idx="55980">
                  <c:v>27990</c:v>
                </c:pt>
                <c:pt idx="55981">
                  <c:v>27990.5</c:v>
                </c:pt>
                <c:pt idx="55982">
                  <c:v>27991</c:v>
                </c:pt>
                <c:pt idx="55983">
                  <c:v>27991.5</c:v>
                </c:pt>
                <c:pt idx="55984">
                  <c:v>27992</c:v>
                </c:pt>
                <c:pt idx="55985">
                  <c:v>27992.5</c:v>
                </c:pt>
                <c:pt idx="55986">
                  <c:v>27993</c:v>
                </c:pt>
                <c:pt idx="55987">
                  <c:v>27993.5</c:v>
                </c:pt>
                <c:pt idx="55988">
                  <c:v>27994</c:v>
                </c:pt>
                <c:pt idx="55989">
                  <c:v>27994.5</c:v>
                </c:pt>
                <c:pt idx="55990">
                  <c:v>27995</c:v>
                </c:pt>
                <c:pt idx="55991">
                  <c:v>27995.5</c:v>
                </c:pt>
                <c:pt idx="55992">
                  <c:v>27996</c:v>
                </c:pt>
                <c:pt idx="55993">
                  <c:v>27996.5</c:v>
                </c:pt>
                <c:pt idx="55994">
                  <c:v>27997</c:v>
                </c:pt>
                <c:pt idx="55995">
                  <c:v>27997.5</c:v>
                </c:pt>
                <c:pt idx="55996">
                  <c:v>27998</c:v>
                </c:pt>
                <c:pt idx="55997">
                  <c:v>27998.5</c:v>
                </c:pt>
                <c:pt idx="55998">
                  <c:v>27999</c:v>
                </c:pt>
                <c:pt idx="55999">
                  <c:v>27999.5</c:v>
                </c:pt>
                <c:pt idx="56000">
                  <c:v>28000</c:v>
                </c:pt>
                <c:pt idx="56001">
                  <c:v>28000.5</c:v>
                </c:pt>
                <c:pt idx="56002">
                  <c:v>28001</c:v>
                </c:pt>
                <c:pt idx="56003">
                  <c:v>28001.5</c:v>
                </c:pt>
                <c:pt idx="56004">
                  <c:v>28002</c:v>
                </c:pt>
                <c:pt idx="56005">
                  <c:v>28002.5</c:v>
                </c:pt>
                <c:pt idx="56006">
                  <c:v>28003</c:v>
                </c:pt>
                <c:pt idx="56007">
                  <c:v>28003.5</c:v>
                </c:pt>
                <c:pt idx="56008">
                  <c:v>28004</c:v>
                </c:pt>
                <c:pt idx="56009">
                  <c:v>28004.5</c:v>
                </c:pt>
                <c:pt idx="56010">
                  <c:v>28005</c:v>
                </c:pt>
                <c:pt idx="56011">
                  <c:v>28005.5</c:v>
                </c:pt>
                <c:pt idx="56012">
                  <c:v>28006</c:v>
                </c:pt>
                <c:pt idx="56013">
                  <c:v>28006.5</c:v>
                </c:pt>
                <c:pt idx="56014">
                  <c:v>28007</c:v>
                </c:pt>
                <c:pt idx="56015">
                  <c:v>28007.5</c:v>
                </c:pt>
                <c:pt idx="56016">
                  <c:v>28008</c:v>
                </c:pt>
                <c:pt idx="56017">
                  <c:v>28008.5</c:v>
                </c:pt>
                <c:pt idx="56018">
                  <c:v>28009</c:v>
                </c:pt>
                <c:pt idx="56019">
                  <c:v>28009.5</c:v>
                </c:pt>
                <c:pt idx="56020">
                  <c:v>28010</c:v>
                </c:pt>
                <c:pt idx="56021">
                  <c:v>28010.5</c:v>
                </c:pt>
                <c:pt idx="56022">
                  <c:v>28011</c:v>
                </c:pt>
                <c:pt idx="56023">
                  <c:v>28011.5</c:v>
                </c:pt>
                <c:pt idx="56024">
                  <c:v>28012</c:v>
                </c:pt>
                <c:pt idx="56025">
                  <c:v>28012.5</c:v>
                </c:pt>
                <c:pt idx="56026">
                  <c:v>28013</c:v>
                </c:pt>
                <c:pt idx="56027">
                  <c:v>28013.5</c:v>
                </c:pt>
                <c:pt idx="56028">
                  <c:v>28014</c:v>
                </c:pt>
                <c:pt idx="56029">
                  <c:v>28014.5</c:v>
                </c:pt>
                <c:pt idx="56030">
                  <c:v>28015</c:v>
                </c:pt>
                <c:pt idx="56031">
                  <c:v>28015.5</c:v>
                </c:pt>
                <c:pt idx="56032">
                  <c:v>28016</c:v>
                </c:pt>
                <c:pt idx="56033">
                  <c:v>28016.5</c:v>
                </c:pt>
                <c:pt idx="56034">
                  <c:v>28017</c:v>
                </c:pt>
                <c:pt idx="56035">
                  <c:v>28017.5</c:v>
                </c:pt>
                <c:pt idx="56036">
                  <c:v>28018</c:v>
                </c:pt>
                <c:pt idx="56037">
                  <c:v>28018.5</c:v>
                </c:pt>
                <c:pt idx="56038">
                  <c:v>28019</c:v>
                </c:pt>
                <c:pt idx="56039">
                  <c:v>28019.5</c:v>
                </c:pt>
                <c:pt idx="56040">
                  <c:v>28020</c:v>
                </c:pt>
                <c:pt idx="56041">
                  <c:v>28020.5</c:v>
                </c:pt>
                <c:pt idx="56042">
                  <c:v>28021</c:v>
                </c:pt>
                <c:pt idx="56043">
                  <c:v>28021.5</c:v>
                </c:pt>
                <c:pt idx="56044">
                  <c:v>28022</c:v>
                </c:pt>
                <c:pt idx="56045">
                  <c:v>28022.5</c:v>
                </c:pt>
                <c:pt idx="56046">
                  <c:v>28023</c:v>
                </c:pt>
                <c:pt idx="56047">
                  <c:v>28023.5</c:v>
                </c:pt>
                <c:pt idx="56048">
                  <c:v>28024</c:v>
                </c:pt>
                <c:pt idx="56049">
                  <c:v>28024.5</c:v>
                </c:pt>
                <c:pt idx="56050">
                  <c:v>28025</c:v>
                </c:pt>
                <c:pt idx="56051">
                  <c:v>28025.5</c:v>
                </c:pt>
                <c:pt idx="56052">
                  <c:v>28026</c:v>
                </c:pt>
                <c:pt idx="56053">
                  <c:v>28026.5</c:v>
                </c:pt>
                <c:pt idx="56054">
                  <c:v>28027</c:v>
                </c:pt>
                <c:pt idx="56055">
                  <c:v>28027.5</c:v>
                </c:pt>
                <c:pt idx="56056">
                  <c:v>28028</c:v>
                </c:pt>
                <c:pt idx="56057">
                  <c:v>28028.5</c:v>
                </c:pt>
                <c:pt idx="56058">
                  <c:v>28029</c:v>
                </c:pt>
                <c:pt idx="56059">
                  <c:v>28029.5</c:v>
                </c:pt>
                <c:pt idx="56060">
                  <c:v>28030</c:v>
                </c:pt>
                <c:pt idx="56061">
                  <c:v>28030.5</c:v>
                </c:pt>
                <c:pt idx="56062">
                  <c:v>28031</c:v>
                </c:pt>
                <c:pt idx="56063">
                  <c:v>28031.5</c:v>
                </c:pt>
                <c:pt idx="56064">
                  <c:v>28032</c:v>
                </c:pt>
                <c:pt idx="56065">
                  <c:v>28032.5</c:v>
                </c:pt>
                <c:pt idx="56066">
                  <c:v>28033</c:v>
                </c:pt>
                <c:pt idx="56067">
                  <c:v>28033.5</c:v>
                </c:pt>
                <c:pt idx="56068">
                  <c:v>28034</c:v>
                </c:pt>
                <c:pt idx="56069">
                  <c:v>28034.5</c:v>
                </c:pt>
                <c:pt idx="56070">
                  <c:v>28035</c:v>
                </c:pt>
                <c:pt idx="56071">
                  <c:v>28035.5</c:v>
                </c:pt>
                <c:pt idx="56072">
                  <c:v>28036</c:v>
                </c:pt>
                <c:pt idx="56073">
                  <c:v>28036.5</c:v>
                </c:pt>
                <c:pt idx="56074">
                  <c:v>28037</c:v>
                </c:pt>
                <c:pt idx="56075">
                  <c:v>28037.5</c:v>
                </c:pt>
                <c:pt idx="56076">
                  <c:v>28038</c:v>
                </c:pt>
                <c:pt idx="56077">
                  <c:v>28038.5</c:v>
                </c:pt>
                <c:pt idx="56078">
                  <c:v>28039</c:v>
                </c:pt>
                <c:pt idx="56079">
                  <c:v>28039.5</c:v>
                </c:pt>
                <c:pt idx="56080">
                  <c:v>28040</c:v>
                </c:pt>
                <c:pt idx="56081">
                  <c:v>28040.5</c:v>
                </c:pt>
                <c:pt idx="56082">
                  <c:v>28041</c:v>
                </c:pt>
                <c:pt idx="56083">
                  <c:v>28041.5</c:v>
                </c:pt>
                <c:pt idx="56084">
                  <c:v>28042</c:v>
                </c:pt>
                <c:pt idx="56085">
                  <c:v>28042.5</c:v>
                </c:pt>
                <c:pt idx="56086">
                  <c:v>28043</c:v>
                </c:pt>
                <c:pt idx="56087">
                  <c:v>28043.5</c:v>
                </c:pt>
                <c:pt idx="56088">
                  <c:v>28044</c:v>
                </c:pt>
                <c:pt idx="56089">
                  <c:v>28044.5</c:v>
                </c:pt>
                <c:pt idx="56090">
                  <c:v>28045</c:v>
                </c:pt>
                <c:pt idx="56091">
                  <c:v>28045.5</c:v>
                </c:pt>
                <c:pt idx="56092">
                  <c:v>28046</c:v>
                </c:pt>
                <c:pt idx="56093">
                  <c:v>28046.5</c:v>
                </c:pt>
                <c:pt idx="56094">
                  <c:v>28047</c:v>
                </c:pt>
                <c:pt idx="56095">
                  <c:v>28047.5</c:v>
                </c:pt>
                <c:pt idx="56096">
                  <c:v>28048</c:v>
                </c:pt>
                <c:pt idx="56097">
                  <c:v>28048.5</c:v>
                </c:pt>
                <c:pt idx="56098">
                  <c:v>28049</c:v>
                </c:pt>
                <c:pt idx="56099">
                  <c:v>28049.5</c:v>
                </c:pt>
                <c:pt idx="56100">
                  <c:v>28050</c:v>
                </c:pt>
                <c:pt idx="56101">
                  <c:v>28050.5</c:v>
                </c:pt>
                <c:pt idx="56102">
                  <c:v>28051</c:v>
                </c:pt>
                <c:pt idx="56103">
                  <c:v>28051.5</c:v>
                </c:pt>
                <c:pt idx="56104">
                  <c:v>28052</c:v>
                </c:pt>
                <c:pt idx="56105">
                  <c:v>28052.5</c:v>
                </c:pt>
                <c:pt idx="56106">
                  <c:v>28053</c:v>
                </c:pt>
                <c:pt idx="56107">
                  <c:v>28053.5</c:v>
                </c:pt>
                <c:pt idx="56108">
                  <c:v>28054</c:v>
                </c:pt>
                <c:pt idx="56109">
                  <c:v>28054.5</c:v>
                </c:pt>
                <c:pt idx="56110">
                  <c:v>28055</c:v>
                </c:pt>
                <c:pt idx="56111">
                  <c:v>28055.5</c:v>
                </c:pt>
                <c:pt idx="56112">
                  <c:v>28056</c:v>
                </c:pt>
                <c:pt idx="56113">
                  <c:v>28056.5</c:v>
                </c:pt>
                <c:pt idx="56114">
                  <c:v>28057</c:v>
                </c:pt>
                <c:pt idx="56115">
                  <c:v>28057.5</c:v>
                </c:pt>
                <c:pt idx="56116">
                  <c:v>28058</c:v>
                </c:pt>
                <c:pt idx="56117">
                  <c:v>28058.5</c:v>
                </c:pt>
                <c:pt idx="56118">
                  <c:v>28059</c:v>
                </c:pt>
                <c:pt idx="56119">
                  <c:v>28059.5</c:v>
                </c:pt>
                <c:pt idx="56120">
                  <c:v>28060</c:v>
                </c:pt>
                <c:pt idx="56121">
                  <c:v>28060.5</c:v>
                </c:pt>
                <c:pt idx="56122">
                  <c:v>28061</c:v>
                </c:pt>
                <c:pt idx="56123">
                  <c:v>28061.5</c:v>
                </c:pt>
                <c:pt idx="56124">
                  <c:v>28062</c:v>
                </c:pt>
                <c:pt idx="56125">
                  <c:v>28062.5</c:v>
                </c:pt>
                <c:pt idx="56126">
                  <c:v>28063</c:v>
                </c:pt>
                <c:pt idx="56127">
                  <c:v>28063.5</c:v>
                </c:pt>
                <c:pt idx="56128">
                  <c:v>28064</c:v>
                </c:pt>
                <c:pt idx="56129">
                  <c:v>28064.5</c:v>
                </c:pt>
                <c:pt idx="56130">
                  <c:v>28065</c:v>
                </c:pt>
                <c:pt idx="56131">
                  <c:v>28065.5</c:v>
                </c:pt>
                <c:pt idx="56132">
                  <c:v>28066</c:v>
                </c:pt>
                <c:pt idx="56133">
                  <c:v>28066.5</c:v>
                </c:pt>
                <c:pt idx="56134">
                  <c:v>28067</c:v>
                </c:pt>
                <c:pt idx="56135">
                  <c:v>28067.5</c:v>
                </c:pt>
                <c:pt idx="56136">
                  <c:v>28068</c:v>
                </c:pt>
                <c:pt idx="56137">
                  <c:v>28068.5</c:v>
                </c:pt>
                <c:pt idx="56138">
                  <c:v>28069</c:v>
                </c:pt>
                <c:pt idx="56139">
                  <c:v>28069.5</c:v>
                </c:pt>
                <c:pt idx="56140">
                  <c:v>28070</c:v>
                </c:pt>
                <c:pt idx="56141">
                  <c:v>28070.5</c:v>
                </c:pt>
                <c:pt idx="56142">
                  <c:v>28071</c:v>
                </c:pt>
                <c:pt idx="56143">
                  <c:v>28071.5</c:v>
                </c:pt>
                <c:pt idx="56144">
                  <c:v>28072</c:v>
                </c:pt>
                <c:pt idx="56145">
                  <c:v>28072.5</c:v>
                </c:pt>
                <c:pt idx="56146">
                  <c:v>28073</c:v>
                </c:pt>
                <c:pt idx="56147">
                  <c:v>28073.5</c:v>
                </c:pt>
                <c:pt idx="56148">
                  <c:v>28074</c:v>
                </c:pt>
                <c:pt idx="56149">
                  <c:v>28074.5</c:v>
                </c:pt>
                <c:pt idx="56150">
                  <c:v>28075</c:v>
                </c:pt>
                <c:pt idx="56151">
                  <c:v>28075.5</c:v>
                </c:pt>
                <c:pt idx="56152">
                  <c:v>28076</c:v>
                </c:pt>
                <c:pt idx="56153">
                  <c:v>28076.5</c:v>
                </c:pt>
                <c:pt idx="56154">
                  <c:v>28077</c:v>
                </c:pt>
                <c:pt idx="56155">
                  <c:v>28077.5</c:v>
                </c:pt>
                <c:pt idx="56156">
                  <c:v>28078</c:v>
                </c:pt>
                <c:pt idx="56157">
                  <c:v>28078.5</c:v>
                </c:pt>
                <c:pt idx="56158">
                  <c:v>28079</c:v>
                </c:pt>
                <c:pt idx="56159">
                  <c:v>28079.5</c:v>
                </c:pt>
                <c:pt idx="56160">
                  <c:v>28080</c:v>
                </c:pt>
                <c:pt idx="56161">
                  <c:v>28080.5</c:v>
                </c:pt>
                <c:pt idx="56162">
                  <c:v>28081</c:v>
                </c:pt>
                <c:pt idx="56163">
                  <c:v>28081.5</c:v>
                </c:pt>
                <c:pt idx="56164">
                  <c:v>28082</c:v>
                </c:pt>
                <c:pt idx="56165">
                  <c:v>28082.5</c:v>
                </c:pt>
                <c:pt idx="56166">
                  <c:v>28083</c:v>
                </c:pt>
                <c:pt idx="56167">
                  <c:v>28083.5</c:v>
                </c:pt>
                <c:pt idx="56168">
                  <c:v>28084</c:v>
                </c:pt>
                <c:pt idx="56169">
                  <c:v>28084.5</c:v>
                </c:pt>
                <c:pt idx="56170">
                  <c:v>28085</c:v>
                </c:pt>
                <c:pt idx="56171">
                  <c:v>28085.5</c:v>
                </c:pt>
                <c:pt idx="56172">
                  <c:v>28086</c:v>
                </c:pt>
                <c:pt idx="56173">
                  <c:v>28086.5</c:v>
                </c:pt>
                <c:pt idx="56174">
                  <c:v>28087</c:v>
                </c:pt>
                <c:pt idx="56175">
                  <c:v>28087.5</c:v>
                </c:pt>
                <c:pt idx="56176">
                  <c:v>28088</c:v>
                </c:pt>
                <c:pt idx="56177">
                  <c:v>28088.5</c:v>
                </c:pt>
                <c:pt idx="56178">
                  <c:v>28089</c:v>
                </c:pt>
                <c:pt idx="56179">
                  <c:v>28089.5</c:v>
                </c:pt>
                <c:pt idx="56180">
                  <c:v>28090</c:v>
                </c:pt>
                <c:pt idx="56181">
                  <c:v>28090.5</c:v>
                </c:pt>
                <c:pt idx="56182">
                  <c:v>28091</c:v>
                </c:pt>
                <c:pt idx="56183">
                  <c:v>28091.5</c:v>
                </c:pt>
                <c:pt idx="56184">
                  <c:v>28092</c:v>
                </c:pt>
                <c:pt idx="56185">
                  <c:v>28092.5</c:v>
                </c:pt>
                <c:pt idx="56186">
                  <c:v>28093</c:v>
                </c:pt>
                <c:pt idx="56187">
                  <c:v>28093.5</c:v>
                </c:pt>
                <c:pt idx="56188">
                  <c:v>28094</c:v>
                </c:pt>
                <c:pt idx="56189">
                  <c:v>28094.5</c:v>
                </c:pt>
                <c:pt idx="56190">
                  <c:v>28095</c:v>
                </c:pt>
                <c:pt idx="56191">
                  <c:v>28095.5</c:v>
                </c:pt>
                <c:pt idx="56192">
                  <c:v>28096</c:v>
                </c:pt>
                <c:pt idx="56193">
                  <c:v>28096.5</c:v>
                </c:pt>
                <c:pt idx="56194">
                  <c:v>28097</c:v>
                </c:pt>
                <c:pt idx="56195">
                  <c:v>28097.5</c:v>
                </c:pt>
                <c:pt idx="56196">
                  <c:v>28098</c:v>
                </c:pt>
                <c:pt idx="56197">
                  <c:v>28098.5</c:v>
                </c:pt>
                <c:pt idx="56198">
                  <c:v>28099</c:v>
                </c:pt>
                <c:pt idx="56199">
                  <c:v>28099.5</c:v>
                </c:pt>
                <c:pt idx="56200">
                  <c:v>28100</c:v>
                </c:pt>
                <c:pt idx="56201">
                  <c:v>28100.5</c:v>
                </c:pt>
                <c:pt idx="56202">
                  <c:v>28101</c:v>
                </c:pt>
                <c:pt idx="56203">
                  <c:v>28101.5</c:v>
                </c:pt>
                <c:pt idx="56204">
                  <c:v>28102</c:v>
                </c:pt>
                <c:pt idx="56205">
                  <c:v>28102.5</c:v>
                </c:pt>
                <c:pt idx="56206">
                  <c:v>28103</c:v>
                </c:pt>
                <c:pt idx="56207">
                  <c:v>28103.5</c:v>
                </c:pt>
                <c:pt idx="56208">
                  <c:v>28104</c:v>
                </c:pt>
                <c:pt idx="56209">
                  <c:v>28104.5</c:v>
                </c:pt>
                <c:pt idx="56210">
                  <c:v>28105</c:v>
                </c:pt>
                <c:pt idx="56211">
                  <c:v>28105.5</c:v>
                </c:pt>
                <c:pt idx="56212">
                  <c:v>28106</c:v>
                </c:pt>
                <c:pt idx="56213">
                  <c:v>28106.5</c:v>
                </c:pt>
                <c:pt idx="56214">
                  <c:v>28107</c:v>
                </c:pt>
                <c:pt idx="56215">
                  <c:v>28107.5</c:v>
                </c:pt>
                <c:pt idx="56216">
                  <c:v>28108</c:v>
                </c:pt>
                <c:pt idx="56217">
                  <c:v>28108.5</c:v>
                </c:pt>
                <c:pt idx="56218">
                  <c:v>28109</c:v>
                </c:pt>
                <c:pt idx="56219">
                  <c:v>28109.5</c:v>
                </c:pt>
                <c:pt idx="56220">
                  <c:v>28110</c:v>
                </c:pt>
                <c:pt idx="56221">
                  <c:v>28110.5</c:v>
                </c:pt>
                <c:pt idx="56222">
                  <c:v>28111</c:v>
                </c:pt>
                <c:pt idx="56223">
                  <c:v>28111.5</c:v>
                </c:pt>
                <c:pt idx="56224">
                  <c:v>28112</c:v>
                </c:pt>
                <c:pt idx="56225">
                  <c:v>28112.5</c:v>
                </c:pt>
                <c:pt idx="56226">
                  <c:v>28113</c:v>
                </c:pt>
                <c:pt idx="56227">
                  <c:v>28113.5</c:v>
                </c:pt>
                <c:pt idx="56228">
                  <c:v>28114</c:v>
                </c:pt>
                <c:pt idx="56229">
                  <c:v>28114.5</c:v>
                </c:pt>
                <c:pt idx="56230">
                  <c:v>28115</c:v>
                </c:pt>
                <c:pt idx="56231">
                  <c:v>28115.5</c:v>
                </c:pt>
                <c:pt idx="56232">
                  <c:v>28116</c:v>
                </c:pt>
                <c:pt idx="56233">
                  <c:v>28116.5</c:v>
                </c:pt>
                <c:pt idx="56234">
                  <c:v>28117</c:v>
                </c:pt>
                <c:pt idx="56235">
                  <c:v>28117.5</c:v>
                </c:pt>
                <c:pt idx="56236">
                  <c:v>28118</c:v>
                </c:pt>
                <c:pt idx="56237">
                  <c:v>28118.5</c:v>
                </c:pt>
                <c:pt idx="56238">
                  <c:v>28119</c:v>
                </c:pt>
                <c:pt idx="56239">
                  <c:v>28119.5</c:v>
                </c:pt>
                <c:pt idx="56240">
                  <c:v>28120</c:v>
                </c:pt>
                <c:pt idx="56241">
                  <c:v>28120.5</c:v>
                </c:pt>
                <c:pt idx="56242">
                  <c:v>28121</c:v>
                </c:pt>
                <c:pt idx="56243">
                  <c:v>28121.5</c:v>
                </c:pt>
                <c:pt idx="56244">
                  <c:v>28122</c:v>
                </c:pt>
                <c:pt idx="56245">
                  <c:v>28122.5</c:v>
                </c:pt>
                <c:pt idx="56246">
                  <c:v>28123</c:v>
                </c:pt>
                <c:pt idx="56247">
                  <c:v>28123.5</c:v>
                </c:pt>
                <c:pt idx="56248">
                  <c:v>28124</c:v>
                </c:pt>
                <c:pt idx="56249">
                  <c:v>28124.5</c:v>
                </c:pt>
                <c:pt idx="56250">
                  <c:v>28125</c:v>
                </c:pt>
                <c:pt idx="56251">
                  <c:v>28125.5</c:v>
                </c:pt>
                <c:pt idx="56252">
                  <c:v>28126</c:v>
                </c:pt>
                <c:pt idx="56253">
                  <c:v>28126.5</c:v>
                </c:pt>
                <c:pt idx="56254">
                  <c:v>28127</c:v>
                </c:pt>
                <c:pt idx="56255">
                  <c:v>28127.5</c:v>
                </c:pt>
                <c:pt idx="56256">
                  <c:v>28128</c:v>
                </c:pt>
                <c:pt idx="56257">
                  <c:v>28128.5</c:v>
                </c:pt>
                <c:pt idx="56258">
                  <c:v>28129</c:v>
                </c:pt>
                <c:pt idx="56259">
                  <c:v>28129.5</c:v>
                </c:pt>
                <c:pt idx="56260">
                  <c:v>28130</c:v>
                </c:pt>
                <c:pt idx="56261">
                  <c:v>28130.5</c:v>
                </c:pt>
                <c:pt idx="56262">
                  <c:v>28131</c:v>
                </c:pt>
                <c:pt idx="56263">
                  <c:v>28131.5</c:v>
                </c:pt>
                <c:pt idx="56264">
                  <c:v>28132</c:v>
                </c:pt>
                <c:pt idx="56265">
                  <c:v>28132.5</c:v>
                </c:pt>
                <c:pt idx="56266">
                  <c:v>28133</c:v>
                </c:pt>
                <c:pt idx="56267">
                  <c:v>28133.5</c:v>
                </c:pt>
                <c:pt idx="56268">
                  <c:v>28134</c:v>
                </c:pt>
                <c:pt idx="56269">
                  <c:v>28134.5</c:v>
                </c:pt>
                <c:pt idx="56270">
                  <c:v>28135</c:v>
                </c:pt>
                <c:pt idx="56271">
                  <c:v>28135.5</c:v>
                </c:pt>
                <c:pt idx="56272">
                  <c:v>28136</c:v>
                </c:pt>
                <c:pt idx="56273">
                  <c:v>28136.5</c:v>
                </c:pt>
                <c:pt idx="56274">
                  <c:v>28137</c:v>
                </c:pt>
                <c:pt idx="56275">
                  <c:v>28137.5</c:v>
                </c:pt>
                <c:pt idx="56276">
                  <c:v>28138</c:v>
                </c:pt>
                <c:pt idx="56277">
                  <c:v>28138.5</c:v>
                </c:pt>
                <c:pt idx="56278">
                  <c:v>28139</c:v>
                </c:pt>
                <c:pt idx="56279">
                  <c:v>28139.5</c:v>
                </c:pt>
                <c:pt idx="56280">
                  <c:v>28140</c:v>
                </c:pt>
                <c:pt idx="56281">
                  <c:v>28140.5</c:v>
                </c:pt>
                <c:pt idx="56282">
                  <c:v>28141</c:v>
                </c:pt>
                <c:pt idx="56283">
                  <c:v>28141.5</c:v>
                </c:pt>
                <c:pt idx="56284">
                  <c:v>28142</c:v>
                </c:pt>
                <c:pt idx="56285">
                  <c:v>28142.5</c:v>
                </c:pt>
                <c:pt idx="56286">
                  <c:v>28143</c:v>
                </c:pt>
                <c:pt idx="56287">
                  <c:v>28143.5</c:v>
                </c:pt>
                <c:pt idx="56288">
                  <c:v>28144</c:v>
                </c:pt>
                <c:pt idx="56289">
                  <c:v>28144.5</c:v>
                </c:pt>
                <c:pt idx="56290">
                  <c:v>28145</c:v>
                </c:pt>
                <c:pt idx="56291">
                  <c:v>28145.5</c:v>
                </c:pt>
                <c:pt idx="56292">
                  <c:v>28146</c:v>
                </c:pt>
                <c:pt idx="56293">
                  <c:v>28146.5</c:v>
                </c:pt>
                <c:pt idx="56294">
                  <c:v>28147</c:v>
                </c:pt>
                <c:pt idx="56295">
                  <c:v>28147.5</c:v>
                </c:pt>
                <c:pt idx="56296">
                  <c:v>28148</c:v>
                </c:pt>
                <c:pt idx="56297">
                  <c:v>28148.5</c:v>
                </c:pt>
                <c:pt idx="56298">
                  <c:v>28149</c:v>
                </c:pt>
                <c:pt idx="56299">
                  <c:v>28149.5</c:v>
                </c:pt>
                <c:pt idx="56300">
                  <c:v>28150</c:v>
                </c:pt>
                <c:pt idx="56301">
                  <c:v>28150.5</c:v>
                </c:pt>
                <c:pt idx="56302">
                  <c:v>28151</c:v>
                </c:pt>
                <c:pt idx="56303">
                  <c:v>28151.5</c:v>
                </c:pt>
                <c:pt idx="56304">
                  <c:v>28152</c:v>
                </c:pt>
                <c:pt idx="56305">
                  <c:v>28152.5</c:v>
                </c:pt>
                <c:pt idx="56306">
                  <c:v>28153</c:v>
                </c:pt>
                <c:pt idx="56307">
                  <c:v>28153.5</c:v>
                </c:pt>
                <c:pt idx="56308">
                  <c:v>28154</c:v>
                </c:pt>
                <c:pt idx="56309">
                  <c:v>28154.5</c:v>
                </c:pt>
                <c:pt idx="56310">
                  <c:v>28155</c:v>
                </c:pt>
                <c:pt idx="56311">
                  <c:v>28155.5</c:v>
                </c:pt>
                <c:pt idx="56312">
                  <c:v>28156</c:v>
                </c:pt>
                <c:pt idx="56313">
                  <c:v>28156.5</c:v>
                </c:pt>
                <c:pt idx="56314">
                  <c:v>28157</c:v>
                </c:pt>
                <c:pt idx="56315">
                  <c:v>28157.5</c:v>
                </c:pt>
                <c:pt idx="56316">
                  <c:v>28158</c:v>
                </c:pt>
                <c:pt idx="56317">
                  <c:v>28158.5</c:v>
                </c:pt>
                <c:pt idx="56318">
                  <c:v>28159</c:v>
                </c:pt>
                <c:pt idx="56319">
                  <c:v>28159.5</c:v>
                </c:pt>
                <c:pt idx="56320">
                  <c:v>28160</c:v>
                </c:pt>
                <c:pt idx="56321">
                  <c:v>28160.5</c:v>
                </c:pt>
                <c:pt idx="56322">
                  <c:v>28161</c:v>
                </c:pt>
                <c:pt idx="56323">
                  <c:v>28161.5</c:v>
                </c:pt>
                <c:pt idx="56324">
                  <c:v>28162</c:v>
                </c:pt>
                <c:pt idx="56325">
                  <c:v>28162.5</c:v>
                </c:pt>
                <c:pt idx="56326">
                  <c:v>28163</c:v>
                </c:pt>
                <c:pt idx="56327">
                  <c:v>28163.5</c:v>
                </c:pt>
                <c:pt idx="56328">
                  <c:v>28164</c:v>
                </c:pt>
                <c:pt idx="56329">
                  <c:v>28164.5</c:v>
                </c:pt>
                <c:pt idx="56330">
                  <c:v>28165</c:v>
                </c:pt>
                <c:pt idx="56331">
                  <c:v>28165.5</c:v>
                </c:pt>
                <c:pt idx="56332">
                  <c:v>28166</c:v>
                </c:pt>
                <c:pt idx="56333">
                  <c:v>28166.5</c:v>
                </c:pt>
                <c:pt idx="56334">
                  <c:v>28167</c:v>
                </c:pt>
                <c:pt idx="56335">
                  <c:v>28167.5</c:v>
                </c:pt>
                <c:pt idx="56336">
                  <c:v>28168</c:v>
                </c:pt>
                <c:pt idx="56337">
                  <c:v>28168.5</c:v>
                </c:pt>
                <c:pt idx="56338">
                  <c:v>28169</c:v>
                </c:pt>
                <c:pt idx="56339">
                  <c:v>28169.5</c:v>
                </c:pt>
                <c:pt idx="56340">
                  <c:v>28170</c:v>
                </c:pt>
                <c:pt idx="56341">
                  <c:v>28170.5</c:v>
                </c:pt>
                <c:pt idx="56342">
                  <c:v>28171</c:v>
                </c:pt>
                <c:pt idx="56343">
                  <c:v>28171.5</c:v>
                </c:pt>
                <c:pt idx="56344">
                  <c:v>28172</c:v>
                </c:pt>
                <c:pt idx="56345">
                  <c:v>28172.5</c:v>
                </c:pt>
                <c:pt idx="56346">
                  <c:v>28173</c:v>
                </c:pt>
                <c:pt idx="56347">
                  <c:v>28173.5</c:v>
                </c:pt>
                <c:pt idx="56348">
                  <c:v>28174</c:v>
                </c:pt>
                <c:pt idx="56349">
                  <c:v>28174.5</c:v>
                </c:pt>
                <c:pt idx="56350">
                  <c:v>28175</c:v>
                </c:pt>
                <c:pt idx="56351">
                  <c:v>28175.5</c:v>
                </c:pt>
                <c:pt idx="56352">
                  <c:v>28176</c:v>
                </c:pt>
                <c:pt idx="56353">
                  <c:v>28176.5</c:v>
                </c:pt>
                <c:pt idx="56354">
                  <c:v>28177</c:v>
                </c:pt>
                <c:pt idx="56355">
                  <c:v>28177.5</c:v>
                </c:pt>
                <c:pt idx="56356">
                  <c:v>28178</c:v>
                </c:pt>
                <c:pt idx="56357">
                  <c:v>28178.5</c:v>
                </c:pt>
                <c:pt idx="56358">
                  <c:v>28179</c:v>
                </c:pt>
                <c:pt idx="56359">
                  <c:v>28179.5</c:v>
                </c:pt>
                <c:pt idx="56360">
                  <c:v>28180</c:v>
                </c:pt>
                <c:pt idx="56361">
                  <c:v>28180.5</c:v>
                </c:pt>
                <c:pt idx="56362">
                  <c:v>28181</c:v>
                </c:pt>
                <c:pt idx="56363">
                  <c:v>28181.5</c:v>
                </c:pt>
                <c:pt idx="56364">
                  <c:v>28182</c:v>
                </c:pt>
                <c:pt idx="56365">
                  <c:v>28182.5</c:v>
                </c:pt>
                <c:pt idx="56366">
                  <c:v>28183</c:v>
                </c:pt>
                <c:pt idx="56367">
                  <c:v>28183.5</c:v>
                </c:pt>
                <c:pt idx="56368">
                  <c:v>28184</c:v>
                </c:pt>
                <c:pt idx="56369">
                  <c:v>28184.5</c:v>
                </c:pt>
                <c:pt idx="56370">
                  <c:v>28185</c:v>
                </c:pt>
                <c:pt idx="56371">
                  <c:v>28185.5</c:v>
                </c:pt>
                <c:pt idx="56372">
                  <c:v>28186</c:v>
                </c:pt>
                <c:pt idx="56373">
                  <c:v>28186.5</c:v>
                </c:pt>
                <c:pt idx="56374">
                  <c:v>28187</c:v>
                </c:pt>
                <c:pt idx="56375">
                  <c:v>28187.5</c:v>
                </c:pt>
                <c:pt idx="56376">
                  <c:v>28188</c:v>
                </c:pt>
                <c:pt idx="56377">
                  <c:v>28188.5</c:v>
                </c:pt>
                <c:pt idx="56378">
                  <c:v>28189</c:v>
                </c:pt>
                <c:pt idx="56379">
                  <c:v>28189.5</c:v>
                </c:pt>
                <c:pt idx="56380">
                  <c:v>28190</c:v>
                </c:pt>
                <c:pt idx="56381">
                  <c:v>28190.5</c:v>
                </c:pt>
                <c:pt idx="56382">
                  <c:v>28191</c:v>
                </c:pt>
                <c:pt idx="56383">
                  <c:v>28191.5</c:v>
                </c:pt>
                <c:pt idx="56384">
                  <c:v>28192</c:v>
                </c:pt>
                <c:pt idx="56385">
                  <c:v>28192.5</c:v>
                </c:pt>
                <c:pt idx="56386">
                  <c:v>28193</c:v>
                </c:pt>
                <c:pt idx="56387">
                  <c:v>28193.5</c:v>
                </c:pt>
                <c:pt idx="56388">
                  <c:v>28194</c:v>
                </c:pt>
                <c:pt idx="56389">
                  <c:v>28194.5</c:v>
                </c:pt>
                <c:pt idx="56390">
                  <c:v>28195</c:v>
                </c:pt>
                <c:pt idx="56391">
                  <c:v>28195.5</c:v>
                </c:pt>
                <c:pt idx="56392">
                  <c:v>28196</c:v>
                </c:pt>
                <c:pt idx="56393">
                  <c:v>28196.5</c:v>
                </c:pt>
                <c:pt idx="56394">
                  <c:v>28197</c:v>
                </c:pt>
                <c:pt idx="56395">
                  <c:v>28197.5</c:v>
                </c:pt>
                <c:pt idx="56396">
                  <c:v>28198</c:v>
                </c:pt>
                <c:pt idx="56397">
                  <c:v>28198.5</c:v>
                </c:pt>
                <c:pt idx="56398">
                  <c:v>28199</c:v>
                </c:pt>
                <c:pt idx="56399">
                  <c:v>28199.5</c:v>
                </c:pt>
                <c:pt idx="56400">
                  <c:v>28200</c:v>
                </c:pt>
                <c:pt idx="56401">
                  <c:v>28200.5</c:v>
                </c:pt>
                <c:pt idx="56402">
                  <c:v>28201</c:v>
                </c:pt>
                <c:pt idx="56403">
                  <c:v>28201.5</c:v>
                </c:pt>
                <c:pt idx="56404">
                  <c:v>28202</c:v>
                </c:pt>
                <c:pt idx="56405">
                  <c:v>28202.5</c:v>
                </c:pt>
                <c:pt idx="56406">
                  <c:v>28203</c:v>
                </c:pt>
                <c:pt idx="56407">
                  <c:v>28203.5</c:v>
                </c:pt>
                <c:pt idx="56408">
                  <c:v>28204</c:v>
                </c:pt>
                <c:pt idx="56409">
                  <c:v>28204.5</c:v>
                </c:pt>
                <c:pt idx="56410">
                  <c:v>28205</c:v>
                </c:pt>
                <c:pt idx="56411">
                  <c:v>28205.5</c:v>
                </c:pt>
                <c:pt idx="56412">
                  <c:v>28206</c:v>
                </c:pt>
                <c:pt idx="56413">
                  <c:v>28206.5</c:v>
                </c:pt>
                <c:pt idx="56414">
                  <c:v>28207</c:v>
                </c:pt>
                <c:pt idx="56415">
                  <c:v>28207.5</c:v>
                </c:pt>
                <c:pt idx="56416">
                  <c:v>28208</c:v>
                </c:pt>
                <c:pt idx="56417">
                  <c:v>28208.5</c:v>
                </c:pt>
                <c:pt idx="56418">
                  <c:v>28209</c:v>
                </c:pt>
                <c:pt idx="56419">
                  <c:v>28209.5</c:v>
                </c:pt>
                <c:pt idx="56420">
                  <c:v>28210</c:v>
                </c:pt>
                <c:pt idx="56421">
                  <c:v>28210.5</c:v>
                </c:pt>
                <c:pt idx="56422">
                  <c:v>28211</c:v>
                </c:pt>
                <c:pt idx="56423">
                  <c:v>28211.5</c:v>
                </c:pt>
                <c:pt idx="56424">
                  <c:v>28212</c:v>
                </c:pt>
                <c:pt idx="56425">
                  <c:v>28212.5</c:v>
                </c:pt>
                <c:pt idx="56426">
                  <c:v>28213</c:v>
                </c:pt>
                <c:pt idx="56427">
                  <c:v>28213.5</c:v>
                </c:pt>
                <c:pt idx="56428">
                  <c:v>28214</c:v>
                </c:pt>
                <c:pt idx="56429">
                  <c:v>28214.5</c:v>
                </c:pt>
                <c:pt idx="56430">
                  <c:v>28215</c:v>
                </c:pt>
                <c:pt idx="56431">
                  <c:v>28215.5</c:v>
                </c:pt>
                <c:pt idx="56432">
                  <c:v>28216</c:v>
                </c:pt>
                <c:pt idx="56433">
                  <c:v>28216.5</c:v>
                </c:pt>
                <c:pt idx="56434">
                  <c:v>28217</c:v>
                </c:pt>
                <c:pt idx="56435">
                  <c:v>28217.5</c:v>
                </c:pt>
                <c:pt idx="56436">
                  <c:v>28218</c:v>
                </c:pt>
                <c:pt idx="56437">
                  <c:v>28218.5</c:v>
                </c:pt>
                <c:pt idx="56438">
                  <c:v>28219</c:v>
                </c:pt>
                <c:pt idx="56439">
                  <c:v>28219.5</c:v>
                </c:pt>
                <c:pt idx="56440">
                  <c:v>28220</c:v>
                </c:pt>
                <c:pt idx="56441">
                  <c:v>28220.5</c:v>
                </c:pt>
                <c:pt idx="56442">
                  <c:v>28221</c:v>
                </c:pt>
                <c:pt idx="56443">
                  <c:v>28221.5</c:v>
                </c:pt>
                <c:pt idx="56444">
                  <c:v>28222</c:v>
                </c:pt>
                <c:pt idx="56445">
                  <c:v>28222.5</c:v>
                </c:pt>
                <c:pt idx="56446">
                  <c:v>28223</c:v>
                </c:pt>
                <c:pt idx="56447">
                  <c:v>28223.5</c:v>
                </c:pt>
                <c:pt idx="56448">
                  <c:v>28224</c:v>
                </c:pt>
                <c:pt idx="56449">
                  <c:v>28224.5</c:v>
                </c:pt>
                <c:pt idx="56450">
                  <c:v>28225</c:v>
                </c:pt>
                <c:pt idx="56451">
                  <c:v>28225.5</c:v>
                </c:pt>
                <c:pt idx="56452">
                  <c:v>28226</c:v>
                </c:pt>
                <c:pt idx="56453">
                  <c:v>28226.5</c:v>
                </c:pt>
                <c:pt idx="56454">
                  <c:v>28227</c:v>
                </c:pt>
                <c:pt idx="56455">
                  <c:v>28227.5</c:v>
                </c:pt>
                <c:pt idx="56456">
                  <c:v>28228</c:v>
                </c:pt>
                <c:pt idx="56457">
                  <c:v>28228.5</c:v>
                </c:pt>
                <c:pt idx="56458">
                  <c:v>28229</c:v>
                </c:pt>
                <c:pt idx="56459">
                  <c:v>28229.5</c:v>
                </c:pt>
                <c:pt idx="56460">
                  <c:v>28230</c:v>
                </c:pt>
                <c:pt idx="56461">
                  <c:v>28230.5</c:v>
                </c:pt>
                <c:pt idx="56462">
                  <c:v>28231</c:v>
                </c:pt>
                <c:pt idx="56463">
                  <c:v>28231.5</c:v>
                </c:pt>
                <c:pt idx="56464">
                  <c:v>28232</c:v>
                </c:pt>
                <c:pt idx="56465">
                  <c:v>28232.5</c:v>
                </c:pt>
                <c:pt idx="56466">
                  <c:v>28233</c:v>
                </c:pt>
                <c:pt idx="56467">
                  <c:v>28233.5</c:v>
                </c:pt>
                <c:pt idx="56468">
                  <c:v>28234</c:v>
                </c:pt>
                <c:pt idx="56469">
                  <c:v>28234.5</c:v>
                </c:pt>
                <c:pt idx="56470">
                  <c:v>28235</c:v>
                </c:pt>
                <c:pt idx="56471">
                  <c:v>28235.5</c:v>
                </c:pt>
                <c:pt idx="56472">
                  <c:v>28236</c:v>
                </c:pt>
                <c:pt idx="56473">
                  <c:v>28236.5</c:v>
                </c:pt>
                <c:pt idx="56474">
                  <c:v>28237</c:v>
                </c:pt>
                <c:pt idx="56475">
                  <c:v>28237.5</c:v>
                </c:pt>
                <c:pt idx="56476">
                  <c:v>28238</c:v>
                </c:pt>
                <c:pt idx="56477">
                  <c:v>28238.5</c:v>
                </c:pt>
                <c:pt idx="56478">
                  <c:v>28239</c:v>
                </c:pt>
                <c:pt idx="56479">
                  <c:v>28239.5</c:v>
                </c:pt>
                <c:pt idx="56480">
                  <c:v>28240</c:v>
                </c:pt>
                <c:pt idx="56481">
                  <c:v>28240.5</c:v>
                </c:pt>
                <c:pt idx="56482">
                  <c:v>28241</c:v>
                </c:pt>
                <c:pt idx="56483">
                  <c:v>28241.5</c:v>
                </c:pt>
                <c:pt idx="56484">
                  <c:v>28242</c:v>
                </c:pt>
                <c:pt idx="56485">
                  <c:v>28242.5</c:v>
                </c:pt>
                <c:pt idx="56486">
                  <c:v>28243</c:v>
                </c:pt>
                <c:pt idx="56487">
                  <c:v>28243.5</c:v>
                </c:pt>
                <c:pt idx="56488">
                  <c:v>28244</c:v>
                </c:pt>
                <c:pt idx="56489">
                  <c:v>28244.5</c:v>
                </c:pt>
                <c:pt idx="56490">
                  <c:v>28245</c:v>
                </c:pt>
                <c:pt idx="56491">
                  <c:v>28245.5</c:v>
                </c:pt>
                <c:pt idx="56492">
                  <c:v>28246</c:v>
                </c:pt>
                <c:pt idx="56493">
                  <c:v>28246.5</c:v>
                </c:pt>
                <c:pt idx="56494">
                  <c:v>28247</c:v>
                </c:pt>
                <c:pt idx="56495">
                  <c:v>28247.5</c:v>
                </c:pt>
                <c:pt idx="56496">
                  <c:v>28248</c:v>
                </c:pt>
                <c:pt idx="56497">
                  <c:v>28248.5</c:v>
                </c:pt>
                <c:pt idx="56498">
                  <c:v>28249</c:v>
                </c:pt>
                <c:pt idx="56499">
                  <c:v>28249.5</c:v>
                </c:pt>
                <c:pt idx="56500">
                  <c:v>28250</c:v>
                </c:pt>
                <c:pt idx="56501">
                  <c:v>28250.5</c:v>
                </c:pt>
                <c:pt idx="56502">
                  <c:v>28251</c:v>
                </c:pt>
                <c:pt idx="56503">
                  <c:v>28251.5</c:v>
                </c:pt>
                <c:pt idx="56504">
                  <c:v>28252</c:v>
                </c:pt>
                <c:pt idx="56505">
                  <c:v>28252.5</c:v>
                </c:pt>
                <c:pt idx="56506">
                  <c:v>28253</c:v>
                </c:pt>
                <c:pt idx="56507">
                  <c:v>28253.5</c:v>
                </c:pt>
                <c:pt idx="56508">
                  <c:v>28254</c:v>
                </c:pt>
                <c:pt idx="56509">
                  <c:v>28254.5</c:v>
                </c:pt>
                <c:pt idx="56510">
                  <c:v>28255</c:v>
                </c:pt>
                <c:pt idx="56511">
                  <c:v>28255.5</c:v>
                </c:pt>
                <c:pt idx="56512">
                  <c:v>28256</c:v>
                </c:pt>
                <c:pt idx="56513">
                  <c:v>28256.5</c:v>
                </c:pt>
                <c:pt idx="56514">
                  <c:v>28257</c:v>
                </c:pt>
                <c:pt idx="56515">
                  <c:v>28257.5</c:v>
                </c:pt>
                <c:pt idx="56516">
                  <c:v>28258</c:v>
                </c:pt>
                <c:pt idx="56517">
                  <c:v>28258.5</c:v>
                </c:pt>
                <c:pt idx="56518">
                  <c:v>28259</c:v>
                </c:pt>
                <c:pt idx="56519">
                  <c:v>28259.5</c:v>
                </c:pt>
                <c:pt idx="56520">
                  <c:v>28260</c:v>
                </c:pt>
                <c:pt idx="56521">
                  <c:v>28260.5</c:v>
                </c:pt>
                <c:pt idx="56522">
                  <c:v>28261</c:v>
                </c:pt>
                <c:pt idx="56523">
                  <c:v>28261.5</c:v>
                </c:pt>
                <c:pt idx="56524">
                  <c:v>28262</c:v>
                </c:pt>
                <c:pt idx="56525">
                  <c:v>28262.5</c:v>
                </c:pt>
                <c:pt idx="56526">
                  <c:v>28263</c:v>
                </c:pt>
                <c:pt idx="56527">
                  <c:v>28263.5</c:v>
                </c:pt>
                <c:pt idx="56528">
                  <c:v>28264</c:v>
                </c:pt>
                <c:pt idx="56529">
                  <c:v>28264.5</c:v>
                </c:pt>
                <c:pt idx="56530">
                  <c:v>28265</c:v>
                </c:pt>
                <c:pt idx="56531">
                  <c:v>28265.5</c:v>
                </c:pt>
                <c:pt idx="56532">
                  <c:v>28266</c:v>
                </c:pt>
                <c:pt idx="56533">
                  <c:v>28266.5</c:v>
                </c:pt>
                <c:pt idx="56534">
                  <c:v>28267</c:v>
                </c:pt>
                <c:pt idx="56535">
                  <c:v>28267.5</c:v>
                </c:pt>
                <c:pt idx="56536">
                  <c:v>28268</c:v>
                </c:pt>
                <c:pt idx="56537">
                  <c:v>28268.5</c:v>
                </c:pt>
                <c:pt idx="56538">
                  <c:v>28269</c:v>
                </c:pt>
                <c:pt idx="56539">
                  <c:v>28269.5</c:v>
                </c:pt>
                <c:pt idx="56540">
                  <c:v>28270</c:v>
                </c:pt>
                <c:pt idx="56541">
                  <c:v>28270.5</c:v>
                </c:pt>
                <c:pt idx="56542">
                  <c:v>28271</c:v>
                </c:pt>
                <c:pt idx="56543">
                  <c:v>28271.5</c:v>
                </c:pt>
                <c:pt idx="56544">
                  <c:v>28272</c:v>
                </c:pt>
                <c:pt idx="56545">
                  <c:v>28272.5</c:v>
                </c:pt>
                <c:pt idx="56546">
                  <c:v>28273</c:v>
                </c:pt>
                <c:pt idx="56547">
                  <c:v>28273.5</c:v>
                </c:pt>
                <c:pt idx="56548">
                  <c:v>28274</c:v>
                </c:pt>
                <c:pt idx="56549">
                  <c:v>28274.5</c:v>
                </c:pt>
                <c:pt idx="56550">
                  <c:v>28275</c:v>
                </c:pt>
                <c:pt idx="56551">
                  <c:v>28275.5</c:v>
                </c:pt>
                <c:pt idx="56552">
                  <c:v>28276</c:v>
                </c:pt>
                <c:pt idx="56553">
                  <c:v>28276.5</c:v>
                </c:pt>
                <c:pt idx="56554">
                  <c:v>28277</c:v>
                </c:pt>
                <c:pt idx="56555">
                  <c:v>28277.5</c:v>
                </c:pt>
                <c:pt idx="56556">
                  <c:v>28278</c:v>
                </c:pt>
                <c:pt idx="56557">
                  <c:v>28278.5</c:v>
                </c:pt>
                <c:pt idx="56558">
                  <c:v>28279</c:v>
                </c:pt>
                <c:pt idx="56559">
                  <c:v>28279.5</c:v>
                </c:pt>
                <c:pt idx="56560">
                  <c:v>28280</c:v>
                </c:pt>
                <c:pt idx="56561">
                  <c:v>28280.5</c:v>
                </c:pt>
                <c:pt idx="56562">
                  <c:v>28281</c:v>
                </c:pt>
                <c:pt idx="56563">
                  <c:v>28281.5</c:v>
                </c:pt>
                <c:pt idx="56564">
                  <c:v>28282</c:v>
                </c:pt>
                <c:pt idx="56565">
                  <c:v>28282.5</c:v>
                </c:pt>
                <c:pt idx="56566">
                  <c:v>28283</c:v>
                </c:pt>
                <c:pt idx="56567">
                  <c:v>28283.5</c:v>
                </c:pt>
                <c:pt idx="56568">
                  <c:v>28284</c:v>
                </c:pt>
                <c:pt idx="56569">
                  <c:v>28284.5</c:v>
                </c:pt>
                <c:pt idx="56570">
                  <c:v>28285</c:v>
                </c:pt>
                <c:pt idx="56571">
                  <c:v>28285.5</c:v>
                </c:pt>
                <c:pt idx="56572">
                  <c:v>28286</c:v>
                </c:pt>
                <c:pt idx="56573">
                  <c:v>28286.5</c:v>
                </c:pt>
                <c:pt idx="56574">
                  <c:v>28287</c:v>
                </c:pt>
                <c:pt idx="56575">
                  <c:v>28287.5</c:v>
                </c:pt>
                <c:pt idx="56576">
                  <c:v>28288</c:v>
                </c:pt>
                <c:pt idx="56577">
                  <c:v>28288.5</c:v>
                </c:pt>
                <c:pt idx="56578">
                  <c:v>28289</c:v>
                </c:pt>
                <c:pt idx="56579">
                  <c:v>28289.5</c:v>
                </c:pt>
                <c:pt idx="56580">
                  <c:v>28290</c:v>
                </c:pt>
                <c:pt idx="56581">
                  <c:v>28290.5</c:v>
                </c:pt>
                <c:pt idx="56582">
                  <c:v>28291</c:v>
                </c:pt>
                <c:pt idx="56583">
                  <c:v>28291.5</c:v>
                </c:pt>
                <c:pt idx="56584">
                  <c:v>28292</c:v>
                </c:pt>
                <c:pt idx="56585">
                  <c:v>28292.5</c:v>
                </c:pt>
                <c:pt idx="56586">
                  <c:v>28293</c:v>
                </c:pt>
                <c:pt idx="56587">
                  <c:v>28293.5</c:v>
                </c:pt>
                <c:pt idx="56588">
                  <c:v>28294</c:v>
                </c:pt>
                <c:pt idx="56589">
                  <c:v>28294.5</c:v>
                </c:pt>
                <c:pt idx="56590">
                  <c:v>28295</c:v>
                </c:pt>
                <c:pt idx="56591">
                  <c:v>28295.5</c:v>
                </c:pt>
                <c:pt idx="56592">
                  <c:v>28296</c:v>
                </c:pt>
                <c:pt idx="56593">
                  <c:v>28296.5</c:v>
                </c:pt>
                <c:pt idx="56594">
                  <c:v>28297</c:v>
                </c:pt>
                <c:pt idx="56595">
                  <c:v>28297.5</c:v>
                </c:pt>
                <c:pt idx="56596">
                  <c:v>28298</c:v>
                </c:pt>
                <c:pt idx="56597">
                  <c:v>28298.5</c:v>
                </c:pt>
                <c:pt idx="56598">
                  <c:v>28299</c:v>
                </c:pt>
                <c:pt idx="56599">
                  <c:v>28299.5</c:v>
                </c:pt>
                <c:pt idx="56600">
                  <c:v>28300</c:v>
                </c:pt>
                <c:pt idx="56601">
                  <c:v>28300.5</c:v>
                </c:pt>
                <c:pt idx="56602">
                  <c:v>28301</c:v>
                </c:pt>
                <c:pt idx="56603">
                  <c:v>28301.5</c:v>
                </c:pt>
                <c:pt idx="56604">
                  <c:v>28302</c:v>
                </c:pt>
                <c:pt idx="56605">
                  <c:v>28302.5</c:v>
                </c:pt>
                <c:pt idx="56606">
                  <c:v>28303</c:v>
                </c:pt>
                <c:pt idx="56607">
                  <c:v>28303.5</c:v>
                </c:pt>
                <c:pt idx="56608">
                  <c:v>28304</c:v>
                </c:pt>
                <c:pt idx="56609">
                  <c:v>28304.5</c:v>
                </c:pt>
                <c:pt idx="56610">
                  <c:v>28305</c:v>
                </c:pt>
                <c:pt idx="56611">
                  <c:v>28305.5</c:v>
                </c:pt>
                <c:pt idx="56612">
                  <c:v>28306</c:v>
                </c:pt>
                <c:pt idx="56613">
                  <c:v>28306.5</c:v>
                </c:pt>
                <c:pt idx="56614">
                  <c:v>28307</c:v>
                </c:pt>
                <c:pt idx="56615">
                  <c:v>28307.5</c:v>
                </c:pt>
                <c:pt idx="56616">
                  <c:v>28308</c:v>
                </c:pt>
                <c:pt idx="56617">
                  <c:v>28308.5</c:v>
                </c:pt>
                <c:pt idx="56618">
                  <c:v>28309</c:v>
                </c:pt>
                <c:pt idx="56619">
                  <c:v>28309.5</c:v>
                </c:pt>
                <c:pt idx="56620">
                  <c:v>28310</c:v>
                </c:pt>
                <c:pt idx="56621">
                  <c:v>28310.5</c:v>
                </c:pt>
                <c:pt idx="56622">
                  <c:v>28311</c:v>
                </c:pt>
                <c:pt idx="56623">
                  <c:v>28311.5</c:v>
                </c:pt>
                <c:pt idx="56624">
                  <c:v>28312</c:v>
                </c:pt>
                <c:pt idx="56625">
                  <c:v>28312.5</c:v>
                </c:pt>
                <c:pt idx="56626">
                  <c:v>28313</c:v>
                </c:pt>
                <c:pt idx="56627">
                  <c:v>28313.5</c:v>
                </c:pt>
                <c:pt idx="56628">
                  <c:v>28314</c:v>
                </c:pt>
                <c:pt idx="56629">
                  <c:v>28314.5</c:v>
                </c:pt>
                <c:pt idx="56630">
                  <c:v>28315</c:v>
                </c:pt>
                <c:pt idx="56631">
                  <c:v>28315.5</c:v>
                </c:pt>
                <c:pt idx="56632">
                  <c:v>28316</c:v>
                </c:pt>
                <c:pt idx="56633">
                  <c:v>28316.5</c:v>
                </c:pt>
                <c:pt idx="56634">
                  <c:v>28317</c:v>
                </c:pt>
                <c:pt idx="56635">
                  <c:v>28317.5</c:v>
                </c:pt>
                <c:pt idx="56636">
                  <c:v>28318</c:v>
                </c:pt>
                <c:pt idx="56637">
                  <c:v>28318.5</c:v>
                </c:pt>
                <c:pt idx="56638">
                  <c:v>28319</c:v>
                </c:pt>
                <c:pt idx="56639">
                  <c:v>28319.5</c:v>
                </c:pt>
                <c:pt idx="56640">
                  <c:v>28320</c:v>
                </c:pt>
                <c:pt idx="56641">
                  <c:v>28320.5</c:v>
                </c:pt>
                <c:pt idx="56642">
                  <c:v>28321</c:v>
                </c:pt>
                <c:pt idx="56643">
                  <c:v>28321.5</c:v>
                </c:pt>
                <c:pt idx="56644">
                  <c:v>28322</c:v>
                </c:pt>
                <c:pt idx="56645">
                  <c:v>28322.5</c:v>
                </c:pt>
                <c:pt idx="56646">
                  <c:v>28323</c:v>
                </c:pt>
                <c:pt idx="56647">
                  <c:v>28323.5</c:v>
                </c:pt>
                <c:pt idx="56648">
                  <c:v>28324</c:v>
                </c:pt>
                <c:pt idx="56649">
                  <c:v>28324.5</c:v>
                </c:pt>
                <c:pt idx="56650">
                  <c:v>28325</c:v>
                </c:pt>
                <c:pt idx="56651">
                  <c:v>28325.5</c:v>
                </c:pt>
                <c:pt idx="56652">
                  <c:v>28326</c:v>
                </c:pt>
                <c:pt idx="56653">
                  <c:v>28326.5</c:v>
                </c:pt>
                <c:pt idx="56654">
                  <c:v>28327</c:v>
                </c:pt>
                <c:pt idx="56655">
                  <c:v>28327.5</c:v>
                </c:pt>
                <c:pt idx="56656">
                  <c:v>28328</c:v>
                </c:pt>
                <c:pt idx="56657">
                  <c:v>28328.5</c:v>
                </c:pt>
                <c:pt idx="56658">
                  <c:v>28329</c:v>
                </c:pt>
                <c:pt idx="56659">
                  <c:v>28329.5</c:v>
                </c:pt>
                <c:pt idx="56660">
                  <c:v>28330</c:v>
                </c:pt>
                <c:pt idx="56661">
                  <c:v>28330.5</c:v>
                </c:pt>
                <c:pt idx="56662">
                  <c:v>28331</c:v>
                </c:pt>
                <c:pt idx="56663">
                  <c:v>28331.5</c:v>
                </c:pt>
                <c:pt idx="56664">
                  <c:v>28332</c:v>
                </c:pt>
                <c:pt idx="56665">
                  <c:v>28332.5</c:v>
                </c:pt>
                <c:pt idx="56666">
                  <c:v>28333</c:v>
                </c:pt>
                <c:pt idx="56667">
                  <c:v>28333.5</c:v>
                </c:pt>
                <c:pt idx="56668">
                  <c:v>28334</c:v>
                </c:pt>
                <c:pt idx="56669">
                  <c:v>28334.5</c:v>
                </c:pt>
                <c:pt idx="56670">
                  <c:v>28335</c:v>
                </c:pt>
                <c:pt idx="56671">
                  <c:v>28335.5</c:v>
                </c:pt>
                <c:pt idx="56672">
                  <c:v>28336</c:v>
                </c:pt>
                <c:pt idx="56673">
                  <c:v>28336.5</c:v>
                </c:pt>
                <c:pt idx="56674">
                  <c:v>28337</c:v>
                </c:pt>
                <c:pt idx="56675">
                  <c:v>28337.5</c:v>
                </c:pt>
                <c:pt idx="56676">
                  <c:v>28338</c:v>
                </c:pt>
                <c:pt idx="56677">
                  <c:v>28338.5</c:v>
                </c:pt>
                <c:pt idx="56678">
                  <c:v>28339</c:v>
                </c:pt>
                <c:pt idx="56679">
                  <c:v>28339.5</c:v>
                </c:pt>
                <c:pt idx="56680">
                  <c:v>28340</c:v>
                </c:pt>
                <c:pt idx="56681">
                  <c:v>28340.5</c:v>
                </c:pt>
                <c:pt idx="56682">
                  <c:v>28341</c:v>
                </c:pt>
                <c:pt idx="56683">
                  <c:v>28341.5</c:v>
                </c:pt>
                <c:pt idx="56684">
                  <c:v>28342</c:v>
                </c:pt>
                <c:pt idx="56685">
                  <c:v>28342.5</c:v>
                </c:pt>
                <c:pt idx="56686">
                  <c:v>28343</c:v>
                </c:pt>
                <c:pt idx="56687">
                  <c:v>28343.5</c:v>
                </c:pt>
                <c:pt idx="56688">
                  <c:v>28344</c:v>
                </c:pt>
                <c:pt idx="56689">
                  <c:v>28344.5</c:v>
                </c:pt>
                <c:pt idx="56690">
                  <c:v>28345</c:v>
                </c:pt>
                <c:pt idx="56691">
                  <c:v>28345.5</c:v>
                </c:pt>
                <c:pt idx="56692">
                  <c:v>28346</c:v>
                </c:pt>
                <c:pt idx="56693">
                  <c:v>28346.5</c:v>
                </c:pt>
                <c:pt idx="56694">
                  <c:v>28347</c:v>
                </c:pt>
                <c:pt idx="56695">
                  <c:v>28347.5</c:v>
                </c:pt>
                <c:pt idx="56696">
                  <c:v>28348</c:v>
                </c:pt>
                <c:pt idx="56697">
                  <c:v>28348.5</c:v>
                </c:pt>
                <c:pt idx="56698">
                  <c:v>28349</c:v>
                </c:pt>
                <c:pt idx="56699">
                  <c:v>28349.5</c:v>
                </c:pt>
                <c:pt idx="56700">
                  <c:v>28350</c:v>
                </c:pt>
                <c:pt idx="56701">
                  <c:v>28350.5</c:v>
                </c:pt>
                <c:pt idx="56702">
                  <c:v>28351</c:v>
                </c:pt>
                <c:pt idx="56703">
                  <c:v>28351.5</c:v>
                </c:pt>
                <c:pt idx="56704">
                  <c:v>28352</c:v>
                </c:pt>
                <c:pt idx="56705">
                  <c:v>28352.5</c:v>
                </c:pt>
                <c:pt idx="56706">
                  <c:v>28353</c:v>
                </c:pt>
                <c:pt idx="56707">
                  <c:v>28353.5</c:v>
                </c:pt>
                <c:pt idx="56708">
                  <c:v>28354</c:v>
                </c:pt>
                <c:pt idx="56709">
                  <c:v>28354.5</c:v>
                </c:pt>
                <c:pt idx="56710">
                  <c:v>28355</c:v>
                </c:pt>
                <c:pt idx="56711">
                  <c:v>28355.5</c:v>
                </c:pt>
                <c:pt idx="56712">
                  <c:v>28356</c:v>
                </c:pt>
                <c:pt idx="56713">
                  <c:v>28356.5</c:v>
                </c:pt>
                <c:pt idx="56714">
                  <c:v>28357</c:v>
                </c:pt>
                <c:pt idx="56715">
                  <c:v>28357.5</c:v>
                </c:pt>
                <c:pt idx="56716">
                  <c:v>28358</c:v>
                </c:pt>
                <c:pt idx="56717">
                  <c:v>28358.5</c:v>
                </c:pt>
                <c:pt idx="56718">
                  <c:v>28359</c:v>
                </c:pt>
                <c:pt idx="56719">
                  <c:v>28359.5</c:v>
                </c:pt>
                <c:pt idx="56720">
                  <c:v>28360</c:v>
                </c:pt>
                <c:pt idx="56721">
                  <c:v>28360.5</c:v>
                </c:pt>
                <c:pt idx="56722">
                  <c:v>28361</c:v>
                </c:pt>
                <c:pt idx="56723">
                  <c:v>28361.5</c:v>
                </c:pt>
                <c:pt idx="56724">
                  <c:v>28362</c:v>
                </c:pt>
                <c:pt idx="56725">
                  <c:v>28362.5</c:v>
                </c:pt>
                <c:pt idx="56726">
                  <c:v>28363</c:v>
                </c:pt>
                <c:pt idx="56727">
                  <c:v>28363.5</c:v>
                </c:pt>
                <c:pt idx="56728">
                  <c:v>28364</c:v>
                </c:pt>
                <c:pt idx="56729">
                  <c:v>28364.5</c:v>
                </c:pt>
                <c:pt idx="56730">
                  <c:v>28365</c:v>
                </c:pt>
                <c:pt idx="56731">
                  <c:v>28365.5</c:v>
                </c:pt>
                <c:pt idx="56732">
                  <c:v>28366</c:v>
                </c:pt>
                <c:pt idx="56733">
                  <c:v>28366.5</c:v>
                </c:pt>
                <c:pt idx="56734">
                  <c:v>28367</c:v>
                </c:pt>
                <c:pt idx="56735">
                  <c:v>28367.5</c:v>
                </c:pt>
                <c:pt idx="56736">
                  <c:v>28368</c:v>
                </c:pt>
                <c:pt idx="56737">
                  <c:v>28368.5</c:v>
                </c:pt>
                <c:pt idx="56738">
                  <c:v>28369</c:v>
                </c:pt>
                <c:pt idx="56739">
                  <c:v>28369.5</c:v>
                </c:pt>
                <c:pt idx="56740">
                  <c:v>28370</c:v>
                </c:pt>
                <c:pt idx="56741">
                  <c:v>28370.5</c:v>
                </c:pt>
                <c:pt idx="56742">
                  <c:v>28371</c:v>
                </c:pt>
                <c:pt idx="56743">
                  <c:v>28371.5</c:v>
                </c:pt>
                <c:pt idx="56744">
                  <c:v>28372</c:v>
                </c:pt>
                <c:pt idx="56745">
                  <c:v>28372.5</c:v>
                </c:pt>
                <c:pt idx="56746">
                  <c:v>28373</c:v>
                </c:pt>
                <c:pt idx="56747">
                  <c:v>28373.5</c:v>
                </c:pt>
                <c:pt idx="56748">
                  <c:v>28374</c:v>
                </c:pt>
                <c:pt idx="56749">
                  <c:v>28374.5</c:v>
                </c:pt>
                <c:pt idx="56750">
                  <c:v>28375</c:v>
                </c:pt>
                <c:pt idx="56751">
                  <c:v>28375.5</c:v>
                </c:pt>
                <c:pt idx="56752">
                  <c:v>28376</c:v>
                </c:pt>
                <c:pt idx="56753">
                  <c:v>28376.5</c:v>
                </c:pt>
                <c:pt idx="56754">
                  <c:v>28377</c:v>
                </c:pt>
                <c:pt idx="56755">
                  <c:v>28377.5</c:v>
                </c:pt>
                <c:pt idx="56756">
                  <c:v>28378</c:v>
                </c:pt>
                <c:pt idx="56757">
                  <c:v>28378.5</c:v>
                </c:pt>
                <c:pt idx="56758">
                  <c:v>28379</c:v>
                </c:pt>
                <c:pt idx="56759">
                  <c:v>28379.5</c:v>
                </c:pt>
                <c:pt idx="56760">
                  <c:v>28380</c:v>
                </c:pt>
                <c:pt idx="56761">
                  <c:v>28380.5</c:v>
                </c:pt>
                <c:pt idx="56762">
                  <c:v>28381</c:v>
                </c:pt>
                <c:pt idx="56763">
                  <c:v>28381.5</c:v>
                </c:pt>
                <c:pt idx="56764">
                  <c:v>28382</c:v>
                </c:pt>
                <c:pt idx="56765">
                  <c:v>28382.5</c:v>
                </c:pt>
                <c:pt idx="56766">
                  <c:v>28383</c:v>
                </c:pt>
                <c:pt idx="56767">
                  <c:v>28383.5</c:v>
                </c:pt>
                <c:pt idx="56768">
                  <c:v>28384</c:v>
                </c:pt>
                <c:pt idx="56769">
                  <c:v>28384.5</c:v>
                </c:pt>
                <c:pt idx="56770">
                  <c:v>28385</c:v>
                </c:pt>
                <c:pt idx="56771">
                  <c:v>28385.5</c:v>
                </c:pt>
                <c:pt idx="56772">
                  <c:v>28386</c:v>
                </c:pt>
                <c:pt idx="56773">
                  <c:v>28386.5</c:v>
                </c:pt>
                <c:pt idx="56774">
                  <c:v>28387</c:v>
                </c:pt>
                <c:pt idx="56775">
                  <c:v>28387.5</c:v>
                </c:pt>
                <c:pt idx="56776">
                  <c:v>28388</c:v>
                </c:pt>
                <c:pt idx="56777">
                  <c:v>28388.5</c:v>
                </c:pt>
                <c:pt idx="56778">
                  <c:v>28389</c:v>
                </c:pt>
                <c:pt idx="56779">
                  <c:v>28389.5</c:v>
                </c:pt>
                <c:pt idx="56780">
                  <c:v>28390</c:v>
                </c:pt>
                <c:pt idx="56781">
                  <c:v>28390.5</c:v>
                </c:pt>
                <c:pt idx="56782">
                  <c:v>28391</c:v>
                </c:pt>
                <c:pt idx="56783">
                  <c:v>28391.5</c:v>
                </c:pt>
                <c:pt idx="56784">
                  <c:v>28392</c:v>
                </c:pt>
                <c:pt idx="56785">
                  <c:v>28392.5</c:v>
                </c:pt>
                <c:pt idx="56786">
                  <c:v>28393</c:v>
                </c:pt>
                <c:pt idx="56787">
                  <c:v>28393.5</c:v>
                </c:pt>
                <c:pt idx="56788">
                  <c:v>28394</c:v>
                </c:pt>
                <c:pt idx="56789">
                  <c:v>28394.5</c:v>
                </c:pt>
                <c:pt idx="56790">
                  <c:v>28395</c:v>
                </c:pt>
                <c:pt idx="56791">
                  <c:v>28395.5</c:v>
                </c:pt>
                <c:pt idx="56792">
                  <c:v>28396</c:v>
                </c:pt>
                <c:pt idx="56793">
                  <c:v>28396.5</c:v>
                </c:pt>
                <c:pt idx="56794">
                  <c:v>28397</c:v>
                </c:pt>
                <c:pt idx="56795">
                  <c:v>28397.5</c:v>
                </c:pt>
                <c:pt idx="56796">
                  <c:v>28398</c:v>
                </c:pt>
                <c:pt idx="56797">
                  <c:v>28398.5</c:v>
                </c:pt>
                <c:pt idx="56798">
                  <c:v>28399</c:v>
                </c:pt>
                <c:pt idx="56799">
                  <c:v>28399.5</c:v>
                </c:pt>
                <c:pt idx="56800">
                  <c:v>28400</c:v>
                </c:pt>
                <c:pt idx="56801">
                  <c:v>28400.5</c:v>
                </c:pt>
                <c:pt idx="56802">
                  <c:v>28401</c:v>
                </c:pt>
                <c:pt idx="56803">
                  <c:v>28401.5</c:v>
                </c:pt>
                <c:pt idx="56804">
                  <c:v>28402</c:v>
                </c:pt>
                <c:pt idx="56805">
                  <c:v>28402.5</c:v>
                </c:pt>
                <c:pt idx="56806">
                  <c:v>28403</c:v>
                </c:pt>
                <c:pt idx="56807">
                  <c:v>28403.5</c:v>
                </c:pt>
                <c:pt idx="56808">
                  <c:v>28404</c:v>
                </c:pt>
                <c:pt idx="56809">
                  <c:v>28404.5</c:v>
                </c:pt>
                <c:pt idx="56810">
                  <c:v>28405</c:v>
                </c:pt>
                <c:pt idx="56811">
                  <c:v>28405.5</c:v>
                </c:pt>
                <c:pt idx="56812">
                  <c:v>28406</c:v>
                </c:pt>
                <c:pt idx="56813">
                  <c:v>28406.5</c:v>
                </c:pt>
                <c:pt idx="56814">
                  <c:v>28407</c:v>
                </c:pt>
                <c:pt idx="56815">
                  <c:v>28407.5</c:v>
                </c:pt>
                <c:pt idx="56816">
                  <c:v>28408</c:v>
                </c:pt>
                <c:pt idx="56817">
                  <c:v>28408.5</c:v>
                </c:pt>
                <c:pt idx="56818">
                  <c:v>28409</c:v>
                </c:pt>
                <c:pt idx="56819">
                  <c:v>28409.5</c:v>
                </c:pt>
                <c:pt idx="56820">
                  <c:v>28410</c:v>
                </c:pt>
                <c:pt idx="56821">
                  <c:v>28410.5</c:v>
                </c:pt>
                <c:pt idx="56822">
                  <c:v>28411</c:v>
                </c:pt>
                <c:pt idx="56823">
                  <c:v>28411.5</c:v>
                </c:pt>
                <c:pt idx="56824">
                  <c:v>28412</c:v>
                </c:pt>
                <c:pt idx="56825">
                  <c:v>28412.5</c:v>
                </c:pt>
                <c:pt idx="56826">
                  <c:v>28413</c:v>
                </c:pt>
                <c:pt idx="56827">
                  <c:v>28413.5</c:v>
                </c:pt>
                <c:pt idx="56828">
                  <c:v>28414</c:v>
                </c:pt>
                <c:pt idx="56829">
                  <c:v>28414.5</c:v>
                </c:pt>
                <c:pt idx="56830">
                  <c:v>28415</c:v>
                </c:pt>
                <c:pt idx="56831">
                  <c:v>28415.5</c:v>
                </c:pt>
                <c:pt idx="56832">
                  <c:v>28416</c:v>
                </c:pt>
                <c:pt idx="56833">
                  <c:v>28416.5</c:v>
                </c:pt>
                <c:pt idx="56834">
                  <c:v>28417</c:v>
                </c:pt>
                <c:pt idx="56835">
                  <c:v>28417.5</c:v>
                </c:pt>
                <c:pt idx="56836">
                  <c:v>28418</c:v>
                </c:pt>
                <c:pt idx="56837">
                  <c:v>28418.5</c:v>
                </c:pt>
                <c:pt idx="56838">
                  <c:v>28419</c:v>
                </c:pt>
                <c:pt idx="56839">
                  <c:v>28419.5</c:v>
                </c:pt>
                <c:pt idx="56840">
                  <c:v>28420</c:v>
                </c:pt>
                <c:pt idx="56841">
                  <c:v>28420.5</c:v>
                </c:pt>
                <c:pt idx="56842">
                  <c:v>28421</c:v>
                </c:pt>
                <c:pt idx="56843">
                  <c:v>28421.5</c:v>
                </c:pt>
                <c:pt idx="56844">
                  <c:v>28422</c:v>
                </c:pt>
                <c:pt idx="56845">
                  <c:v>28422.5</c:v>
                </c:pt>
                <c:pt idx="56846">
                  <c:v>28423</c:v>
                </c:pt>
                <c:pt idx="56847">
                  <c:v>28423.5</c:v>
                </c:pt>
                <c:pt idx="56848">
                  <c:v>28424</c:v>
                </c:pt>
                <c:pt idx="56849">
                  <c:v>28424.5</c:v>
                </c:pt>
                <c:pt idx="56850">
                  <c:v>28425</c:v>
                </c:pt>
                <c:pt idx="56851">
                  <c:v>28425.5</c:v>
                </c:pt>
                <c:pt idx="56852">
                  <c:v>28426</c:v>
                </c:pt>
                <c:pt idx="56853">
                  <c:v>28426.5</c:v>
                </c:pt>
                <c:pt idx="56854">
                  <c:v>28427</c:v>
                </c:pt>
                <c:pt idx="56855">
                  <c:v>28427.5</c:v>
                </c:pt>
                <c:pt idx="56856">
                  <c:v>28428</c:v>
                </c:pt>
                <c:pt idx="56857">
                  <c:v>28428.5</c:v>
                </c:pt>
                <c:pt idx="56858">
                  <c:v>28429</c:v>
                </c:pt>
                <c:pt idx="56859">
                  <c:v>28429.5</c:v>
                </c:pt>
                <c:pt idx="56860">
                  <c:v>28430</c:v>
                </c:pt>
                <c:pt idx="56861">
                  <c:v>28430.5</c:v>
                </c:pt>
                <c:pt idx="56862">
                  <c:v>28431</c:v>
                </c:pt>
                <c:pt idx="56863">
                  <c:v>28431.5</c:v>
                </c:pt>
                <c:pt idx="56864">
                  <c:v>28432</c:v>
                </c:pt>
                <c:pt idx="56865">
                  <c:v>28432.5</c:v>
                </c:pt>
                <c:pt idx="56866">
                  <c:v>28433</c:v>
                </c:pt>
                <c:pt idx="56867">
                  <c:v>28433.5</c:v>
                </c:pt>
                <c:pt idx="56868">
                  <c:v>28434</c:v>
                </c:pt>
                <c:pt idx="56869">
                  <c:v>28434.5</c:v>
                </c:pt>
                <c:pt idx="56870">
                  <c:v>28435</c:v>
                </c:pt>
                <c:pt idx="56871">
                  <c:v>28435.5</c:v>
                </c:pt>
                <c:pt idx="56872">
                  <c:v>28436</c:v>
                </c:pt>
                <c:pt idx="56873">
                  <c:v>28436.5</c:v>
                </c:pt>
                <c:pt idx="56874">
                  <c:v>28437</c:v>
                </c:pt>
                <c:pt idx="56875">
                  <c:v>28437.5</c:v>
                </c:pt>
                <c:pt idx="56876">
                  <c:v>28438</c:v>
                </c:pt>
                <c:pt idx="56877">
                  <c:v>28438.5</c:v>
                </c:pt>
                <c:pt idx="56878">
                  <c:v>28439</c:v>
                </c:pt>
                <c:pt idx="56879">
                  <c:v>28439.5</c:v>
                </c:pt>
                <c:pt idx="56880">
                  <c:v>28440</c:v>
                </c:pt>
                <c:pt idx="56881">
                  <c:v>28440.5</c:v>
                </c:pt>
                <c:pt idx="56882">
                  <c:v>28441</c:v>
                </c:pt>
                <c:pt idx="56883">
                  <c:v>28441.5</c:v>
                </c:pt>
                <c:pt idx="56884">
                  <c:v>28442</c:v>
                </c:pt>
                <c:pt idx="56885">
                  <c:v>28442.5</c:v>
                </c:pt>
                <c:pt idx="56886">
                  <c:v>28443</c:v>
                </c:pt>
                <c:pt idx="56887">
                  <c:v>28443.5</c:v>
                </c:pt>
                <c:pt idx="56888">
                  <c:v>28444</c:v>
                </c:pt>
                <c:pt idx="56889">
                  <c:v>28444.5</c:v>
                </c:pt>
                <c:pt idx="56890">
                  <c:v>28445</c:v>
                </c:pt>
                <c:pt idx="56891">
                  <c:v>28445.5</c:v>
                </c:pt>
                <c:pt idx="56892">
                  <c:v>28446</c:v>
                </c:pt>
                <c:pt idx="56893">
                  <c:v>28446.5</c:v>
                </c:pt>
                <c:pt idx="56894">
                  <c:v>28447</c:v>
                </c:pt>
                <c:pt idx="56895">
                  <c:v>28447.5</c:v>
                </c:pt>
                <c:pt idx="56896">
                  <c:v>28448</c:v>
                </c:pt>
                <c:pt idx="56897">
                  <c:v>28448.5</c:v>
                </c:pt>
                <c:pt idx="56898">
                  <c:v>28449</c:v>
                </c:pt>
                <c:pt idx="56899">
                  <c:v>28449.5</c:v>
                </c:pt>
                <c:pt idx="56900">
                  <c:v>28450</c:v>
                </c:pt>
                <c:pt idx="56901">
                  <c:v>28450.5</c:v>
                </c:pt>
                <c:pt idx="56902">
                  <c:v>28451</c:v>
                </c:pt>
                <c:pt idx="56903">
                  <c:v>28451.5</c:v>
                </c:pt>
                <c:pt idx="56904">
                  <c:v>28452</c:v>
                </c:pt>
                <c:pt idx="56905">
                  <c:v>28452.5</c:v>
                </c:pt>
                <c:pt idx="56906">
                  <c:v>28453</c:v>
                </c:pt>
                <c:pt idx="56907">
                  <c:v>28453.5</c:v>
                </c:pt>
                <c:pt idx="56908">
                  <c:v>28454</c:v>
                </c:pt>
                <c:pt idx="56909">
                  <c:v>28454.5</c:v>
                </c:pt>
                <c:pt idx="56910">
                  <c:v>28455</c:v>
                </c:pt>
                <c:pt idx="56911">
                  <c:v>28455.5</c:v>
                </c:pt>
                <c:pt idx="56912">
                  <c:v>28456</c:v>
                </c:pt>
                <c:pt idx="56913">
                  <c:v>28456.5</c:v>
                </c:pt>
                <c:pt idx="56914">
                  <c:v>28457</c:v>
                </c:pt>
                <c:pt idx="56915">
                  <c:v>28457.5</c:v>
                </c:pt>
                <c:pt idx="56916">
                  <c:v>28458</c:v>
                </c:pt>
                <c:pt idx="56917">
                  <c:v>28458.5</c:v>
                </c:pt>
                <c:pt idx="56918">
                  <c:v>28459</c:v>
                </c:pt>
                <c:pt idx="56919">
                  <c:v>28459.5</c:v>
                </c:pt>
                <c:pt idx="56920">
                  <c:v>28460</c:v>
                </c:pt>
                <c:pt idx="56921">
                  <c:v>28460.5</c:v>
                </c:pt>
                <c:pt idx="56922">
                  <c:v>28461</c:v>
                </c:pt>
                <c:pt idx="56923">
                  <c:v>28461.5</c:v>
                </c:pt>
                <c:pt idx="56924">
                  <c:v>28462</c:v>
                </c:pt>
                <c:pt idx="56925">
                  <c:v>28462.5</c:v>
                </c:pt>
                <c:pt idx="56926">
                  <c:v>28463</c:v>
                </c:pt>
                <c:pt idx="56927">
                  <c:v>28463.5</c:v>
                </c:pt>
                <c:pt idx="56928">
                  <c:v>28464</c:v>
                </c:pt>
                <c:pt idx="56929">
                  <c:v>28464.5</c:v>
                </c:pt>
                <c:pt idx="56930">
                  <c:v>28465</c:v>
                </c:pt>
                <c:pt idx="56931">
                  <c:v>28465.5</c:v>
                </c:pt>
                <c:pt idx="56932">
                  <c:v>28466</c:v>
                </c:pt>
                <c:pt idx="56933">
                  <c:v>28466.5</c:v>
                </c:pt>
                <c:pt idx="56934">
                  <c:v>28467</c:v>
                </c:pt>
                <c:pt idx="56935">
                  <c:v>28467.5</c:v>
                </c:pt>
                <c:pt idx="56936">
                  <c:v>28468</c:v>
                </c:pt>
                <c:pt idx="56937">
                  <c:v>28468.5</c:v>
                </c:pt>
                <c:pt idx="56938">
                  <c:v>28469</c:v>
                </c:pt>
                <c:pt idx="56939">
                  <c:v>28469.5</c:v>
                </c:pt>
                <c:pt idx="56940">
                  <c:v>28470</c:v>
                </c:pt>
                <c:pt idx="56941">
                  <c:v>28470.5</c:v>
                </c:pt>
                <c:pt idx="56942">
                  <c:v>28471</c:v>
                </c:pt>
                <c:pt idx="56943">
                  <c:v>28471.5</c:v>
                </c:pt>
                <c:pt idx="56944">
                  <c:v>28472</c:v>
                </c:pt>
                <c:pt idx="56945">
                  <c:v>28472.5</c:v>
                </c:pt>
                <c:pt idx="56946">
                  <c:v>28473</c:v>
                </c:pt>
                <c:pt idx="56947">
                  <c:v>28473.5</c:v>
                </c:pt>
                <c:pt idx="56948">
                  <c:v>28474</c:v>
                </c:pt>
                <c:pt idx="56949">
                  <c:v>28474.5</c:v>
                </c:pt>
                <c:pt idx="56950">
                  <c:v>28475</c:v>
                </c:pt>
                <c:pt idx="56951">
                  <c:v>28475.5</c:v>
                </c:pt>
                <c:pt idx="56952">
                  <c:v>28476</c:v>
                </c:pt>
                <c:pt idx="56953">
                  <c:v>28476.5</c:v>
                </c:pt>
                <c:pt idx="56954">
                  <c:v>28477</c:v>
                </c:pt>
                <c:pt idx="56955">
                  <c:v>28477.5</c:v>
                </c:pt>
                <c:pt idx="56956">
                  <c:v>28478</c:v>
                </c:pt>
                <c:pt idx="56957">
                  <c:v>28478.5</c:v>
                </c:pt>
                <c:pt idx="56958">
                  <c:v>28479</c:v>
                </c:pt>
                <c:pt idx="56959">
                  <c:v>28479.5</c:v>
                </c:pt>
                <c:pt idx="56960">
                  <c:v>28480</c:v>
                </c:pt>
                <c:pt idx="56961">
                  <c:v>28480.5</c:v>
                </c:pt>
                <c:pt idx="56962">
                  <c:v>28481</c:v>
                </c:pt>
                <c:pt idx="56963">
                  <c:v>28481.5</c:v>
                </c:pt>
                <c:pt idx="56964">
                  <c:v>28482</c:v>
                </c:pt>
                <c:pt idx="56965">
                  <c:v>28482.5</c:v>
                </c:pt>
                <c:pt idx="56966">
                  <c:v>28483</c:v>
                </c:pt>
                <c:pt idx="56967">
                  <c:v>28483.5</c:v>
                </c:pt>
                <c:pt idx="56968">
                  <c:v>28484</c:v>
                </c:pt>
                <c:pt idx="56969">
                  <c:v>28484.5</c:v>
                </c:pt>
                <c:pt idx="56970">
                  <c:v>28485</c:v>
                </c:pt>
                <c:pt idx="56971">
                  <c:v>28485.5</c:v>
                </c:pt>
                <c:pt idx="56972">
                  <c:v>28486</c:v>
                </c:pt>
                <c:pt idx="56973">
                  <c:v>28486.5</c:v>
                </c:pt>
                <c:pt idx="56974">
                  <c:v>28487</c:v>
                </c:pt>
                <c:pt idx="56975">
                  <c:v>28487.5</c:v>
                </c:pt>
                <c:pt idx="56976">
                  <c:v>28488</c:v>
                </c:pt>
                <c:pt idx="56977">
                  <c:v>28488.5</c:v>
                </c:pt>
                <c:pt idx="56978">
                  <c:v>28489</c:v>
                </c:pt>
                <c:pt idx="56979">
                  <c:v>28489.5</c:v>
                </c:pt>
                <c:pt idx="56980">
                  <c:v>28490</c:v>
                </c:pt>
                <c:pt idx="56981">
                  <c:v>28490.5</c:v>
                </c:pt>
                <c:pt idx="56982">
                  <c:v>28491</c:v>
                </c:pt>
                <c:pt idx="56983">
                  <c:v>28491.5</c:v>
                </c:pt>
                <c:pt idx="56984">
                  <c:v>28492</c:v>
                </c:pt>
                <c:pt idx="56985">
                  <c:v>28492.5</c:v>
                </c:pt>
                <c:pt idx="56986">
                  <c:v>28493</c:v>
                </c:pt>
                <c:pt idx="56987">
                  <c:v>28493.5</c:v>
                </c:pt>
                <c:pt idx="56988">
                  <c:v>28494</c:v>
                </c:pt>
                <c:pt idx="56989">
                  <c:v>28494.5</c:v>
                </c:pt>
                <c:pt idx="56990">
                  <c:v>28495</c:v>
                </c:pt>
                <c:pt idx="56991">
                  <c:v>28495.5</c:v>
                </c:pt>
                <c:pt idx="56992">
                  <c:v>28496</c:v>
                </c:pt>
                <c:pt idx="56993">
                  <c:v>28496.5</c:v>
                </c:pt>
                <c:pt idx="56994">
                  <c:v>28497</c:v>
                </c:pt>
                <c:pt idx="56995">
                  <c:v>28497.5</c:v>
                </c:pt>
                <c:pt idx="56996">
                  <c:v>28498</c:v>
                </c:pt>
                <c:pt idx="56997">
                  <c:v>28498.5</c:v>
                </c:pt>
                <c:pt idx="56998">
                  <c:v>28499</c:v>
                </c:pt>
                <c:pt idx="56999">
                  <c:v>28499.5</c:v>
                </c:pt>
                <c:pt idx="57000">
                  <c:v>28500</c:v>
                </c:pt>
                <c:pt idx="57001">
                  <c:v>28500.5</c:v>
                </c:pt>
                <c:pt idx="57002">
                  <c:v>28501</c:v>
                </c:pt>
                <c:pt idx="57003">
                  <c:v>28501.5</c:v>
                </c:pt>
                <c:pt idx="57004">
                  <c:v>28502</c:v>
                </c:pt>
                <c:pt idx="57005">
                  <c:v>28502.5</c:v>
                </c:pt>
                <c:pt idx="57006">
                  <c:v>28503</c:v>
                </c:pt>
                <c:pt idx="57007">
                  <c:v>28503.5</c:v>
                </c:pt>
                <c:pt idx="57008">
                  <c:v>28504</c:v>
                </c:pt>
                <c:pt idx="57009">
                  <c:v>28504.5</c:v>
                </c:pt>
                <c:pt idx="57010">
                  <c:v>28505</c:v>
                </c:pt>
                <c:pt idx="57011">
                  <c:v>28505.5</c:v>
                </c:pt>
                <c:pt idx="57012">
                  <c:v>28506</c:v>
                </c:pt>
                <c:pt idx="57013">
                  <c:v>28506.5</c:v>
                </c:pt>
                <c:pt idx="57014">
                  <c:v>28507</c:v>
                </c:pt>
                <c:pt idx="57015">
                  <c:v>28507.5</c:v>
                </c:pt>
                <c:pt idx="57016">
                  <c:v>28508</c:v>
                </c:pt>
                <c:pt idx="57017">
                  <c:v>28508.5</c:v>
                </c:pt>
                <c:pt idx="57018">
                  <c:v>28509</c:v>
                </c:pt>
                <c:pt idx="57019">
                  <c:v>28509.5</c:v>
                </c:pt>
                <c:pt idx="57020">
                  <c:v>28510</c:v>
                </c:pt>
                <c:pt idx="57021">
                  <c:v>28510.5</c:v>
                </c:pt>
                <c:pt idx="57022">
                  <c:v>28511</c:v>
                </c:pt>
                <c:pt idx="57023">
                  <c:v>28511.5</c:v>
                </c:pt>
                <c:pt idx="57024">
                  <c:v>28512</c:v>
                </c:pt>
                <c:pt idx="57025">
                  <c:v>28512.5</c:v>
                </c:pt>
                <c:pt idx="57026">
                  <c:v>28513</c:v>
                </c:pt>
                <c:pt idx="57027">
                  <c:v>28513.5</c:v>
                </c:pt>
                <c:pt idx="57028">
                  <c:v>28514</c:v>
                </c:pt>
                <c:pt idx="57029">
                  <c:v>28514.5</c:v>
                </c:pt>
                <c:pt idx="57030">
                  <c:v>28515</c:v>
                </c:pt>
                <c:pt idx="57031">
                  <c:v>28515.5</c:v>
                </c:pt>
                <c:pt idx="57032">
                  <c:v>28516</c:v>
                </c:pt>
                <c:pt idx="57033">
                  <c:v>28516.5</c:v>
                </c:pt>
                <c:pt idx="57034">
                  <c:v>28517</c:v>
                </c:pt>
                <c:pt idx="57035">
                  <c:v>28517.5</c:v>
                </c:pt>
                <c:pt idx="57036">
                  <c:v>28518</c:v>
                </c:pt>
                <c:pt idx="57037">
                  <c:v>28518.5</c:v>
                </c:pt>
                <c:pt idx="57038">
                  <c:v>28519</c:v>
                </c:pt>
                <c:pt idx="57039">
                  <c:v>28519.5</c:v>
                </c:pt>
                <c:pt idx="57040">
                  <c:v>28520</c:v>
                </c:pt>
                <c:pt idx="57041">
                  <c:v>28520.5</c:v>
                </c:pt>
                <c:pt idx="57042">
                  <c:v>28521</c:v>
                </c:pt>
                <c:pt idx="57043">
                  <c:v>28521.5</c:v>
                </c:pt>
                <c:pt idx="57044">
                  <c:v>28522</c:v>
                </c:pt>
                <c:pt idx="57045">
                  <c:v>28522.5</c:v>
                </c:pt>
                <c:pt idx="57046">
                  <c:v>28523</c:v>
                </c:pt>
                <c:pt idx="57047">
                  <c:v>28523.5</c:v>
                </c:pt>
                <c:pt idx="57048">
                  <c:v>28524</c:v>
                </c:pt>
                <c:pt idx="57049">
                  <c:v>28524.5</c:v>
                </c:pt>
                <c:pt idx="57050">
                  <c:v>28525</c:v>
                </c:pt>
                <c:pt idx="57051">
                  <c:v>28525.5</c:v>
                </c:pt>
                <c:pt idx="57052">
                  <c:v>28526</c:v>
                </c:pt>
                <c:pt idx="57053">
                  <c:v>28526.5</c:v>
                </c:pt>
                <c:pt idx="57054">
                  <c:v>28527</c:v>
                </c:pt>
                <c:pt idx="57055">
                  <c:v>28527.5</c:v>
                </c:pt>
                <c:pt idx="57056">
                  <c:v>28528</c:v>
                </c:pt>
                <c:pt idx="57057">
                  <c:v>28528.5</c:v>
                </c:pt>
                <c:pt idx="57058">
                  <c:v>28529</c:v>
                </c:pt>
                <c:pt idx="57059">
                  <c:v>28529.5</c:v>
                </c:pt>
                <c:pt idx="57060">
                  <c:v>28530</c:v>
                </c:pt>
                <c:pt idx="57061">
                  <c:v>28530.5</c:v>
                </c:pt>
                <c:pt idx="57062">
                  <c:v>28531</c:v>
                </c:pt>
                <c:pt idx="57063">
                  <c:v>28531.5</c:v>
                </c:pt>
                <c:pt idx="57064">
                  <c:v>28532</c:v>
                </c:pt>
                <c:pt idx="57065">
                  <c:v>28532.5</c:v>
                </c:pt>
                <c:pt idx="57066">
                  <c:v>28533</c:v>
                </c:pt>
                <c:pt idx="57067">
                  <c:v>28533.5</c:v>
                </c:pt>
                <c:pt idx="57068">
                  <c:v>28534</c:v>
                </c:pt>
                <c:pt idx="57069">
                  <c:v>28534.5</c:v>
                </c:pt>
                <c:pt idx="57070">
                  <c:v>28535</c:v>
                </c:pt>
                <c:pt idx="57071">
                  <c:v>28535.5</c:v>
                </c:pt>
                <c:pt idx="57072">
                  <c:v>28536</c:v>
                </c:pt>
                <c:pt idx="57073">
                  <c:v>28536.5</c:v>
                </c:pt>
                <c:pt idx="57074">
                  <c:v>28537</c:v>
                </c:pt>
                <c:pt idx="57075">
                  <c:v>28537.5</c:v>
                </c:pt>
                <c:pt idx="57076">
                  <c:v>28538</c:v>
                </c:pt>
                <c:pt idx="57077">
                  <c:v>28538.5</c:v>
                </c:pt>
                <c:pt idx="57078">
                  <c:v>28539</c:v>
                </c:pt>
                <c:pt idx="57079">
                  <c:v>28539.5</c:v>
                </c:pt>
                <c:pt idx="57080">
                  <c:v>28540</c:v>
                </c:pt>
                <c:pt idx="57081">
                  <c:v>28540.5</c:v>
                </c:pt>
                <c:pt idx="57082">
                  <c:v>28541</c:v>
                </c:pt>
                <c:pt idx="57083">
                  <c:v>28541.5</c:v>
                </c:pt>
                <c:pt idx="57084">
                  <c:v>28542</c:v>
                </c:pt>
                <c:pt idx="57085">
                  <c:v>28542.5</c:v>
                </c:pt>
                <c:pt idx="57086">
                  <c:v>28543</c:v>
                </c:pt>
                <c:pt idx="57087">
                  <c:v>28543.5</c:v>
                </c:pt>
                <c:pt idx="57088">
                  <c:v>28544</c:v>
                </c:pt>
                <c:pt idx="57089">
                  <c:v>28544.5</c:v>
                </c:pt>
                <c:pt idx="57090">
                  <c:v>28545</c:v>
                </c:pt>
                <c:pt idx="57091">
                  <c:v>28545.5</c:v>
                </c:pt>
                <c:pt idx="57092">
                  <c:v>28546</c:v>
                </c:pt>
                <c:pt idx="57093">
                  <c:v>28546.5</c:v>
                </c:pt>
                <c:pt idx="57094">
                  <c:v>28547</c:v>
                </c:pt>
                <c:pt idx="57095">
                  <c:v>28547.5</c:v>
                </c:pt>
                <c:pt idx="57096">
                  <c:v>28548</c:v>
                </c:pt>
                <c:pt idx="57097">
                  <c:v>28548.5</c:v>
                </c:pt>
                <c:pt idx="57098">
                  <c:v>28549</c:v>
                </c:pt>
                <c:pt idx="57099">
                  <c:v>28549.5</c:v>
                </c:pt>
                <c:pt idx="57100">
                  <c:v>28550</c:v>
                </c:pt>
                <c:pt idx="57101">
                  <c:v>28550.5</c:v>
                </c:pt>
                <c:pt idx="57102">
                  <c:v>28551</c:v>
                </c:pt>
                <c:pt idx="57103">
                  <c:v>28551.5</c:v>
                </c:pt>
                <c:pt idx="57104">
                  <c:v>28552</c:v>
                </c:pt>
                <c:pt idx="57105">
                  <c:v>28552.5</c:v>
                </c:pt>
                <c:pt idx="57106">
                  <c:v>28553</c:v>
                </c:pt>
                <c:pt idx="57107">
                  <c:v>28553.5</c:v>
                </c:pt>
                <c:pt idx="57108">
                  <c:v>28554</c:v>
                </c:pt>
                <c:pt idx="57109">
                  <c:v>28554.5</c:v>
                </c:pt>
                <c:pt idx="57110">
                  <c:v>28555</c:v>
                </c:pt>
                <c:pt idx="57111">
                  <c:v>28555.5</c:v>
                </c:pt>
                <c:pt idx="57112">
                  <c:v>28556</c:v>
                </c:pt>
                <c:pt idx="57113">
                  <c:v>28556.5</c:v>
                </c:pt>
                <c:pt idx="57114">
                  <c:v>28557</c:v>
                </c:pt>
                <c:pt idx="57115">
                  <c:v>28557.5</c:v>
                </c:pt>
                <c:pt idx="57116">
                  <c:v>28558</c:v>
                </c:pt>
                <c:pt idx="57117">
                  <c:v>28558.5</c:v>
                </c:pt>
                <c:pt idx="57118">
                  <c:v>28559</c:v>
                </c:pt>
                <c:pt idx="57119">
                  <c:v>28559.5</c:v>
                </c:pt>
                <c:pt idx="57120">
                  <c:v>28560</c:v>
                </c:pt>
                <c:pt idx="57121">
                  <c:v>28560.5</c:v>
                </c:pt>
                <c:pt idx="57122">
                  <c:v>28561</c:v>
                </c:pt>
                <c:pt idx="57123">
                  <c:v>28561.5</c:v>
                </c:pt>
                <c:pt idx="57124">
                  <c:v>28562</c:v>
                </c:pt>
                <c:pt idx="57125">
                  <c:v>28562.5</c:v>
                </c:pt>
                <c:pt idx="57126">
                  <c:v>28563</c:v>
                </c:pt>
                <c:pt idx="57127">
                  <c:v>28563.5</c:v>
                </c:pt>
                <c:pt idx="57128">
                  <c:v>28564</c:v>
                </c:pt>
                <c:pt idx="57129">
                  <c:v>28564.5</c:v>
                </c:pt>
                <c:pt idx="57130">
                  <c:v>28565</c:v>
                </c:pt>
                <c:pt idx="57131">
                  <c:v>28565.5</c:v>
                </c:pt>
                <c:pt idx="57132">
                  <c:v>28566</c:v>
                </c:pt>
                <c:pt idx="57133">
                  <c:v>28566.5</c:v>
                </c:pt>
                <c:pt idx="57134">
                  <c:v>28567</c:v>
                </c:pt>
                <c:pt idx="57135">
                  <c:v>28567.5</c:v>
                </c:pt>
                <c:pt idx="57136">
                  <c:v>28568</c:v>
                </c:pt>
                <c:pt idx="57137">
                  <c:v>28568.5</c:v>
                </c:pt>
                <c:pt idx="57138">
                  <c:v>28569</c:v>
                </c:pt>
                <c:pt idx="57139">
                  <c:v>28569.5</c:v>
                </c:pt>
                <c:pt idx="57140">
                  <c:v>28570</c:v>
                </c:pt>
                <c:pt idx="57141">
                  <c:v>28570.5</c:v>
                </c:pt>
                <c:pt idx="57142">
                  <c:v>28571</c:v>
                </c:pt>
                <c:pt idx="57143">
                  <c:v>28571.5</c:v>
                </c:pt>
                <c:pt idx="57144">
                  <c:v>28572</c:v>
                </c:pt>
                <c:pt idx="57145">
                  <c:v>28572.5</c:v>
                </c:pt>
                <c:pt idx="57146">
                  <c:v>28573</c:v>
                </c:pt>
                <c:pt idx="57147">
                  <c:v>28573.5</c:v>
                </c:pt>
                <c:pt idx="57148">
                  <c:v>28574</c:v>
                </c:pt>
                <c:pt idx="57149">
                  <c:v>28574.5</c:v>
                </c:pt>
                <c:pt idx="57150">
                  <c:v>28575</c:v>
                </c:pt>
                <c:pt idx="57151">
                  <c:v>28575.5</c:v>
                </c:pt>
                <c:pt idx="57152">
                  <c:v>28576</c:v>
                </c:pt>
                <c:pt idx="57153">
                  <c:v>28576.5</c:v>
                </c:pt>
                <c:pt idx="57154">
                  <c:v>28577</c:v>
                </c:pt>
                <c:pt idx="57155">
                  <c:v>28577.5</c:v>
                </c:pt>
                <c:pt idx="57156">
                  <c:v>28578</c:v>
                </c:pt>
                <c:pt idx="57157">
                  <c:v>28578.5</c:v>
                </c:pt>
                <c:pt idx="57158">
                  <c:v>28579</c:v>
                </c:pt>
                <c:pt idx="57159">
                  <c:v>28579.5</c:v>
                </c:pt>
                <c:pt idx="57160">
                  <c:v>28580</c:v>
                </c:pt>
                <c:pt idx="57161">
                  <c:v>28580.5</c:v>
                </c:pt>
                <c:pt idx="57162">
                  <c:v>28581</c:v>
                </c:pt>
                <c:pt idx="57163">
                  <c:v>28581.5</c:v>
                </c:pt>
                <c:pt idx="57164">
                  <c:v>28582</c:v>
                </c:pt>
                <c:pt idx="57165">
                  <c:v>28582.5</c:v>
                </c:pt>
                <c:pt idx="57166">
                  <c:v>28583</c:v>
                </c:pt>
                <c:pt idx="57167">
                  <c:v>28583.5</c:v>
                </c:pt>
                <c:pt idx="57168">
                  <c:v>28584</c:v>
                </c:pt>
                <c:pt idx="57169">
                  <c:v>28584.5</c:v>
                </c:pt>
                <c:pt idx="57170">
                  <c:v>28585</c:v>
                </c:pt>
                <c:pt idx="57171">
                  <c:v>28585.5</c:v>
                </c:pt>
                <c:pt idx="57172">
                  <c:v>28586</c:v>
                </c:pt>
                <c:pt idx="57173">
                  <c:v>28586.5</c:v>
                </c:pt>
                <c:pt idx="57174">
                  <c:v>28587</c:v>
                </c:pt>
                <c:pt idx="57175">
                  <c:v>28587.5</c:v>
                </c:pt>
                <c:pt idx="57176">
                  <c:v>28588</c:v>
                </c:pt>
                <c:pt idx="57177">
                  <c:v>28588.5</c:v>
                </c:pt>
                <c:pt idx="57178">
                  <c:v>28589</c:v>
                </c:pt>
                <c:pt idx="57179">
                  <c:v>28589.5</c:v>
                </c:pt>
                <c:pt idx="57180">
                  <c:v>28590</c:v>
                </c:pt>
                <c:pt idx="57181">
                  <c:v>28590.5</c:v>
                </c:pt>
                <c:pt idx="57182">
                  <c:v>28591</c:v>
                </c:pt>
                <c:pt idx="57183">
                  <c:v>28591.5</c:v>
                </c:pt>
                <c:pt idx="57184">
                  <c:v>28592</c:v>
                </c:pt>
                <c:pt idx="57185">
                  <c:v>28592.5</c:v>
                </c:pt>
                <c:pt idx="57186">
                  <c:v>28593</c:v>
                </c:pt>
                <c:pt idx="57187">
                  <c:v>28593.5</c:v>
                </c:pt>
                <c:pt idx="57188">
                  <c:v>28594</c:v>
                </c:pt>
                <c:pt idx="57189">
                  <c:v>28594.5</c:v>
                </c:pt>
                <c:pt idx="57190">
                  <c:v>28595</c:v>
                </c:pt>
                <c:pt idx="57191">
                  <c:v>28595.5</c:v>
                </c:pt>
                <c:pt idx="57192">
                  <c:v>28596</c:v>
                </c:pt>
                <c:pt idx="57193">
                  <c:v>28596.5</c:v>
                </c:pt>
                <c:pt idx="57194">
                  <c:v>28597</c:v>
                </c:pt>
                <c:pt idx="57195">
                  <c:v>28597.5</c:v>
                </c:pt>
                <c:pt idx="57196">
                  <c:v>28598</c:v>
                </c:pt>
                <c:pt idx="57197">
                  <c:v>28598.5</c:v>
                </c:pt>
                <c:pt idx="57198">
                  <c:v>28599</c:v>
                </c:pt>
                <c:pt idx="57199">
                  <c:v>28599.5</c:v>
                </c:pt>
                <c:pt idx="57200">
                  <c:v>28600</c:v>
                </c:pt>
                <c:pt idx="57201">
                  <c:v>28600.5</c:v>
                </c:pt>
                <c:pt idx="57202">
                  <c:v>28601</c:v>
                </c:pt>
                <c:pt idx="57203">
                  <c:v>28601.5</c:v>
                </c:pt>
                <c:pt idx="57204">
                  <c:v>28602</c:v>
                </c:pt>
                <c:pt idx="57205">
                  <c:v>28602.5</c:v>
                </c:pt>
                <c:pt idx="57206">
                  <c:v>28603</c:v>
                </c:pt>
                <c:pt idx="57207">
                  <c:v>28603.5</c:v>
                </c:pt>
                <c:pt idx="57208">
                  <c:v>28604</c:v>
                </c:pt>
                <c:pt idx="57209">
                  <c:v>28604.5</c:v>
                </c:pt>
                <c:pt idx="57210">
                  <c:v>28605</c:v>
                </c:pt>
                <c:pt idx="57211">
                  <c:v>28605.5</c:v>
                </c:pt>
                <c:pt idx="57212">
                  <c:v>28606</c:v>
                </c:pt>
                <c:pt idx="57213">
                  <c:v>28606.5</c:v>
                </c:pt>
                <c:pt idx="57214">
                  <c:v>28607</c:v>
                </c:pt>
                <c:pt idx="57215">
                  <c:v>28607.5</c:v>
                </c:pt>
                <c:pt idx="57216">
                  <c:v>28608</c:v>
                </c:pt>
                <c:pt idx="57217">
                  <c:v>28608.5</c:v>
                </c:pt>
                <c:pt idx="57218">
                  <c:v>28609</c:v>
                </c:pt>
                <c:pt idx="57219">
                  <c:v>28609.5</c:v>
                </c:pt>
                <c:pt idx="57220">
                  <c:v>28610</c:v>
                </c:pt>
                <c:pt idx="57221">
                  <c:v>28610.5</c:v>
                </c:pt>
                <c:pt idx="57222">
                  <c:v>28611</c:v>
                </c:pt>
                <c:pt idx="57223">
                  <c:v>28611.5</c:v>
                </c:pt>
                <c:pt idx="57224">
                  <c:v>28612</c:v>
                </c:pt>
                <c:pt idx="57225">
                  <c:v>28612.5</c:v>
                </c:pt>
                <c:pt idx="57226">
                  <c:v>28613</c:v>
                </c:pt>
                <c:pt idx="57227">
                  <c:v>28613.5</c:v>
                </c:pt>
                <c:pt idx="57228">
                  <c:v>28614</c:v>
                </c:pt>
                <c:pt idx="57229">
                  <c:v>28614.5</c:v>
                </c:pt>
                <c:pt idx="57230">
                  <c:v>28615</c:v>
                </c:pt>
                <c:pt idx="57231">
                  <c:v>28615.5</c:v>
                </c:pt>
                <c:pt idx="57232">
                  <c:v>28616</c:v>
                </c:pt>
                <c:pt idx="57233">
                  <c:v>28616.5</c:v>
                </c:pt>
                <c:pt idx="57234">
                  <c:v>28617</c:v>
                </c:pt>
                <c:pt idx="57235">
                  <c:v>28617.5</c:v>
                </c:pt>
                <c:pt idx="57236">
                  <c:v>28618</c:v>
                </c:pt>
                <c:pt idx="57237">
                  <c:v>28618.5</c:v>
                </c:pt>
                <c:pt idx="57238">
                  <c:v>28619</c:v>
                </c:pt>
                <c:pt idx="57239">
                  <c:v>28619.5</c:v>
                </c:pt>
                <c:pt idx="57240">
                  <c:v>28620</c:v>
                </c:pt>
                <c:pt idx="57241">
                  <c:v>28620.5</c:v>
                </c:pt>
                <c:pt idx="57242">
                  <c:v>28621</c:v>
                </c:pt>
                <c:pt idx="57243">
                  <c:v>28621.5</c:v>
                </c:pt>
                <c:pt idx="57244">
                  <c:v>28622</c:v>
                </c:pt>
                <c:pt idx="57245">
                  <c:v>28622.5</c:v>
                </c:pt>
                <c:pt idx="57246">
                  <c:v>28623</c:v>
                </c:pt>
                <c:pt idx="57247">
                  <c:v>28623.5</c:v>
                </c:pt>
                <c:pt idx="57248">
                  <c:v>28624</c:v>
                </c:pt>
                <c:pt idx="57249">
                  <c:v>28624.5</c:v>
                </c:pt>
                <c:pt idx="57250">
                  <c:v>28625</c:v>
                </c:pt>
                <c:pt idx="57251">
                  <c:v>28625.5</c:v>
                </c:pt>
                <c:pt idx="57252">
                  <c:v>28626</c:v>
                </c:pt>
                <c:pt idx="57253">
                  <c:v>28626.5</c:v>
                </c:pt>
                <c:pt idx="57254">
                  <c:v>28627</c:v>
                </c:pt>
                <c:pt idx="57255">
                  <c:v>28627.5</c:v>
                </c:pt>
                <c:pt idx="57256">
                  <c:v>28628</c:v>
                </c:pt>
                <c:pt idx="57257">
                  <c:v>28628.5</c:v>
                </c:pt>
                <c:pt idx="57258">
                  <c:v>28629</c:v>
                </c:pt>
                <c:pt idx="57259">
                  <c:v>28629.5</c:v>
                </c:pt>
                <c:pt idx="57260">
                  <c:v>28630</c:v>
                </c:pt>
                <c:pt idx="57261">
                  <c:v>28630.5</c:v>
                </c:pt>
                <c:pt idx="57262">
                  <c:v>28631</c:v>
                </c:pt>
                <c:pt idx="57263">
                  <c:v>28631.5</c:v>
                </c:pt>
                <c:pt idx="57264">
                  <c:v>28632</c:v>
                </c:pt>
                <c:pt idx="57265">
                  <c:v>28632.5</c:v>
                </c:pt>
                <c:pt idx="57266">
                  <c:v>28633</c:v>
                </c:pt>
                <c:pt idx="57267">
                  <c:v>28633.5</c:v>
                </c:pt>
                <c:pt idx="57268">
                  <c:v>28634</c:v>
                </c:pt>
                <c:pt idx="57269">
                  <c:v>28634.5</c:v>
                </c:pt>
                <c:pt idx="57270">
                  <c:v>28635</c:v>
                </c:pt>
                <c:pt idx="57271">
                  <c:v>28635.5</c:v>
                </c:pt>
                <c:pt idx="57272">
                  <c:v>28636</c:v>
                </c:pt>
                <c:pt idx="57273">
                  <c:v>28636.5</c:v>
                </c:pt>
                <c:pt idx="57274">
                  <c:v>28637</c:v>
                </c:pt>
                <c:pt idx="57275">
                  <c:v>28637.5</c:v>
                </c:pt>
                <c:pt idx="57276">
                  <c:v>28638</c:v>
                </c:pt>
                <c:pt idx="57277">
                  <c:v>28638.5</c:v>
                </c:pt>
                <c:pt idx="57278">
                  <c:v>28639</c:v>
                </c:pt>
                <c:pt idx="57279">
                  <c:v>28639.5</c:v>
                </c:pt>
                <c:pt idx="57280">
                  <c:v>28640</c:v>
                </c:pt>
                <c:pt idx="57281">
                  <c:v>28640.5</c:v>
                </c:pt>
                <c:pt idx="57282">
                  <c:v>28641</c:v>
                </c:pt>
                <c:pt idx="57283">
                  <c:v>28641.5</c:v>
                </c:pt>
                <c:pt idx="57284">
                  <c:v>28642</c:v>
                </c:pt>
                <c:pt idx="57285">
                  <c:v>28642.5</c:v>
                </c:pt>
                <c:pt idx="57286">
                  <c:v>28643</c:v>
                </c:pt>
                <c:pt idx="57287">
                  <c:v>28643.5</c:v>
                </c:pt>
                <c:pt idx="57288">
                  <c:v>28644</c:v>
                </c:pt>
                <c:pt idx="57289">
                  <c:v>28644.5</c:v>
                </c:pt>
                <c:pt idx="57290">
                  <c:v>28645</c:v>
                </c:pt>
                <c:pt idx="57291">
                  <c:v>28645.5</c:v>
                </c:pt>
                <c:pt idx="57292">
                  <c:v>28646</c:v>
                </c:pt>
                <c:pt idx="57293">
                  <c:v>28646.5</c:v>
                </c:pt>
                <c:pt idx="57294">
                  <c:v>28647</c:v>
                </c:pt>
                <c:pt idx="57295">
                  <c:v>28647.5</c:v>
                </c:pt>
                <c:pt idx="57296">
                  <c:v>28648</c:v>
                </c:pt>
                <c:pt idx="57297">
                  <c:v>28648.5</c:v>
                </c:pt>
                <c:pt idx="57298">
                  <c:v>28649</c:v>
                </c:pt>
                <c:pt idx="57299">
                  <c:v>28649.5</c:v>
                </c:pt>
                <c:pt idx="57300">
                  <c:v>28650</c:v>
                </c:pt>
                <c:pt idx="57301">
                  <c:v>28650.5</c:v>
                </c:pt>
                <c:pt idx="57302">
                  <c:v>28651</c:v>
                </c:pt>
                <c:pt idx="57303">
                  <c:v>28651.5</c:v>
                </c:pt>
                <c:pt idx="57304">
                  <c:v>28652</c:v>
                </c:pt>
                <c:pt idx="57305">
                  <c:v>28652.5</c:v>
                </c:pt>
                <c:pt idx="57306">
                  <c:v>28653</c:v>
                </c:pt>
                <c:pt idx="57307">
                  <c:v>28653.5</c:v>
                </c:pt>
                <c:pt idx="57308">
                  <c:v>28654</c:v>
                </c:pt>
                <c:pt idx="57309">
                  <c:v>28654.5</c:v>
                </c:pt>
                <c:pt idx="57310">
                  <c:v>28655</c:v>
                </c:pt>
                <c:pt idx="57311">
                  <c:v>28655.5</c:v>
                </c:pt>
                <c:pt idx="57312">
                  <c:v>28656</c:v>
                </c:pt>
                <c:pt idx="57313">
                  <c:v>28656.5</c:v>
                </c:pt>
                <c:pt idx="57314">
                  <c:v>28657</c:v>
                </c:pt>
                <c:pt idx="57315">
                  <c:v>28657.5</c:v>
                </c:pt>
                <c:pt idx="57316">
                  <c:v>28658</c:v>
                </c:pt>
                <c:pt idx="57317">
                  <c:v>28658.5</c:v>
                </c:pt>
                <c:pt idx="57318">
                  <c:v>28659</c:v>
                </c:pt>
                <c:pt idx="57319">
                  <c:v>28659.5</c:v>
                </c:pt>
                <c:pt idx="57320">
                  <c:v>28660</c:v>
                </c:pt>
                <c:pt idx="57321">
                  <c:v>28660.5</c:v>
                </c:pt>
                <c:pt idx="57322">
                  <c:v>28661</c:v>
                </c:pt>
                <c:pt idx="57323">
                  <c:v>28661.5</c:v>
                </c:pt>
                <c:pt idx="57324">
                  <c:v>28662</c:v>
                </c:pt>
                <c:pt idx="57325">
                  <c:v>28662.5</c:v>
                </c:pt>
                <c:pt idx="57326">
                  <c:v>28663</c:v>
                </c:pt>
                <c:pt idx="57327">
                  <c:v>28663.5</c:v>
                </c:pt>
                <c:pt idx="57328">
                  <c:v>28664</c:v>
                </c:pt>
                <c:pt idx="57329">
                  <c:v>28664.5</c:v>
                </c:pt>
                <c:pt idx="57330">
                  <c:v>28665</c:v>
                </c:pt>
                <c:pt idx="57331">
                  <c:v>28665.5</c:v>
                </c:pt>
                <c:pt idx="57332">
                  <c:v>28666</c:v>
                </c:pt>
                <c:pt idx="57333">
                  <c:v>28666.5</c:v>
                </c:pt>
                <c:pt idx="57334">
                  <c:v>28667</c:v>
                </c:pt>
                <c:pt idx="57335">
                  <c:v>28667.5</c:v>
                </c:pt>
                <c:pt idx="57336">
                  <c:v>28668</c:v>
                </c:pt>
                <c:pt idx="57337">
                  <c:v>28668.5</c:v>
                </c:pt>
                <c:pt idx="57338">
                  <c:v>28669</c:v>
                </c:pt>
                <c:pt idx="57339">
                  <c:v>28669.5</c:v>
                </c:pt>
                <c:pt idx="57340">
                  <c:v>28670</c:v>
                </c:pt>
                <c:pt idx="57341">
                  <c:v>28670.5</c:v>
                </c:pt>
                <c:pt idx="57342">
                  <c:v>28671</c:v>
                </c:pt>
                <c:pt idx="57343">
                  <c:v>28671.5</c:v>
                </c:pt>
                <c:pt idx="57344">
                  <c:v>28672</c:v>
                </c:pt>
                <c:pt idx="57345">
                  <c:v>28672.5</c:v>
                </c:pt>
                <c:pt idx="57346">
                  <c:v>28673</c:v>
                </c:pt>
                <c:pt idx="57347">
                  <c:v>28673.5</c:v>
                </c:pt>
                <c:pt idx="57348">
                  <c:v>28674</c:v>
                </c:pt>
                <c:pt idx="57349">
                  <c:v>28674.5</c:v>
                </c:pt>
                <c:pt idx="57350">
                  <c:v>28675</c:v>
                </c:pt>
                <c:pt idx="57351">
                  <c:v>28675.5</c:v>
                </c:pt>
                <c:pt idx="57352">
                  <c:v>28676</c:v>
                </c:pt>
                <c:pt idx="57353">
                  <c:v>28676.5</c:v>
                </c:pt>
                <c:pt idx="57354">
                  <c:v>28677</c:v>
                </c:pt>
                <c:pt idx="57355">
                  <c:v>28677.5</c:v>
                </c:pt>
                <c:pt idx="57356">
                  <c:v>28678</c:v>
                </c:pt>
                <c:pt idx="57357">
                  <c:v>28678.5</c:v>
                </c:pt>
                <c:pt idx="57358">
                  <c:v>28679</c:v>
                </c:pt>
                <c:pt idx="57359">
                  <c:v>28679.5</c:v>
                </c:pt>
                <c:pt idx="57360">
                  <c:v>28680</c:v>
                </c:pt>
                <c:pt idx="57361">
                  <c:v>28680.5</c:v>
                </c:pt>
                <c:pt idx="57362">
                  <c:v>28681</c:v>
                </c:pt>
                <c:pt idx="57363">
                  <c:v>28681.5</c:v>
                </c:pt>
                <c:pt idx="57364">
                  <c:v>28682</c:v>
                </c:pt>
                <c:pt idx="57365">
                  <c:v>28682.5</c:v>
                </c:pt>
                <c:pt idx="57366">
                  <c:v>28683</c:v>
                </c:pt>
                <c:pt idx="57367">
                  <c:v>28683.5</c:v>
                </c:pt>
                <c:pt idx="57368">
                  <c:v>28684</c:v>
                </c:pt>
                <c:pt idx="57369">
                  <c:v>28684.5</c:v>
                </c:pt>
                <c:pt idx="57370">
                  <c:v>28685</c:v>
                </c:pt>
                <c:pt idx="57371">
                  <c:v>28685.5</c:v>
                </c:pt>
                <c:pt idx="57372">
                  <c:v>28686</c:v>
                </c:pt>
                <c:pt idx="57373">
                  <c:v>28686.5</c:v>
                </c:pt>
                <c:pt idx="57374">
                  <c:v>28687</c:v>
                </c:pt>
                <c:pt idx="57375">
                  <c:v>28687.5</c:v>
                </c:pt>
                <c:pt idx="57376">
                  <c:v>28688</c:v>
                </c:pt>
                <c:pt idx="57377">
                  <c:v>28688.5</c:v>
                </c:pt>
                <c:pt idx="57378">
                  <c:v>28689</c:v>
                </c:pt>
                <c:pt idx="57379">
                  <c:v>28689.5</c:v>
                </c:pt>
                <c:pt idx="57380">
                  <c:v>28690</c:v>
                </c:pt>
                <c:pt idx="57381">
                  <c:v>28690.5</c:v>
                </c:pt>
                <c:pt idx="57382">
                  <c:v>28691</c:v>
                </c:pt>
                <c:pt idx="57383">
                  <c:v>28691.5</c:v>
                </c:pt>
                <c:pt idx="57384">
                  <c:v>28692</c:v>
                </c:pt>
                <c:pt idx="57385">
                  <c:v>28692.5</c:v>
                </c:pt>
                <c:pt idx="57386">
                  <c:v>28693</c:v>
                </c:pt>
                <c:pt idx="57387">
                  <c:v>28693.5</c:v>
                </c:pt>
                <c:pt idx="57388">
                  <c:v>28694</c:v>
                </c:pt>
                <c:pt idx="57389">
                  <c:v>28694.5</c:v>
                </c:pt>
                <c:pt idx="57390">
                  <c:v>28695</c:v>
                </c:pt>
                <c:pt idx="57391">
                  <c:v>28695.5</c:v>
                </c:pt>
                <c:pt idx="57392">
                  <c:v>28696</c:v>
                </c:pt>
                <c:pt idx="57393">
                  <c:v>28696.5</c:v>
                </c:pt>
                <c:pt idx="57394">
                  <c:v>28697</c:v>
                </c:pt>
                <c:pt idx="57395">
                  <c:v>28697.5</c:v>
                </c:pt>
                <c:pt idx="57396">
                  <c:v>28698</c:v>
                </c:pt>
                <c:pt idx="57397">
                  <c:v>28698.5</c:v>
                </c:pt>
                <c:pt idx="57398">
                  <c:v>28699</c:v>
                </c:pt>
                <c:pt idx="57399">
                  <c:v>28699.5</c:v>
                </c:pt>
                <c:pt idx="57400">
                  <c:v>28700</c:v>
                </c:pt>
                <c:pt idx="57401">
                  <c:v>28700.5</c:v>
                </c:pt>
                <c:pt idx="57402">
                  <c:v>28701</c:v>
                </c:pt>
                <c:pt idx="57403">
                  <c:v>28701.5</c:v>
                </c:pt>
                <c:pt idx="57404">
                  <c:v>28702</c:v>
                </c:pt>
                <c:pt idx="57405">
                  <c:v>28702.5</c:v>
                </c:pt>
                <c:pt idx="57406">
                  <c:v>28703</c:v>
                </c:pt>
                <c:pt idx="57407">
                  <c:v>28703.5</c:v>
                </c:pt>
                <c:pt idx="57408">
                  <c:v>28704</c:v>
                </c:pt>
                <c:pt idx="57409">
                  <c:v>28704.5</c:v>
                </c:pt>
                <c:pt idx="57410">
                  <c:v>28705</c:v>
                </c:pt>
                <c:pt idx="57411">
                  <c:v>28705.5</c:v>
                </c:pt>
                <c:pt idx="57412">
                  <c:v>28706</c:v>
                </c:pt>
                <c:pt idx="57413">
                  <c:v>28706.5</c:v>
                </c:pt>
                <c:pt idx="57414">
                  <c:v>28707</c:v>
                </c:pt>
                <c:pt idx="57415">
                  <c:v>28707.5</c:v>
                </c:pt>
                <c:pt idx="57416">
                  <c:v>28708</c:v>
                </c:pt>
                <c:pt idx="57417">
                  <c:v>28708.5</c:v>
                </c:pt>
                <c:pt idx="57418">
                  <c:v>28709</c:v>
                </c:pt>
                <c:pt idx="57419">
                  <c:v>28709.5</c:v>
                </c:pt>
                <c:pt idx="57420">
                  <c:v>28710</c:v>
                </c:pt>
                <c:pt idx="57421">
                  <c:v>28710.5</c:v>
                </c:pt>
                <c:pt idx="57422">
                  <c:v>28711</c:v>
                </c:pt>
                <c:pt idx="57423">
                  <c:v>28711.5</c:v>
                </c:pt>
                <c:pt idx="57424">
                  <c:v>28712</c:v>
                </c:pt>
                <c:pt idx="57425">
                  <c:v>28712.5</c:v>
                </c:pt>
                <c:pt idx="57426">
                  <c:v>28713</c:v>
                </c:pt>
                <c:pt idx="57427">
                  <c:v>28713.5</c:v>
                </c:pt>
                <c:pt idx="57428">
                  <c:v>28714</c:v>
                </c:pt>
                <c:pt idx="57429">
                  <c:v>28714.5</c:v>
                </c:pt>
                <c:pt idx="57430">
                  <c:v>28715</c:v>
                </c:pt>
                <c:pt idx="57431">
                  <c:v>28715.5</c:v>
                </c:pt>
                <c:pt idx="57432">
                  <c:v>28716</c:v>
                </c:pt>
                <c:pt idx="57433">
                  <c:v>28716.5</c:v>
                </c:pt>
                <c:pt idx="57434">
                  <c:v>28717</c:v>
                </c:pt>
                <c:pt idx="57435">
                  <c:v>28717.5</c:v>
                </c:pt>
                <c:pt idx="57436">
                  <c:v>28718</c:v>
                </c:pt>
                <c:pt idx="57437">
                  <c:v>28718.5</c:v>
                </c:pt>
                <c:pt idx="57438">
                  <c:v>28719</c:v>
                </c:pt>
                <c:pt idx="57439">
                  <c:v>28719.5</c:v>
                </c:pt>
                <c:pt idx="57440">
                  <c:v>28720</c:v>
                </c:pt>
                <c:pt idx="57441">
                  <c:v>28720.5</c:v>
                </c:pt>
                <c:pt idx="57442">
                  <c:v>28721</c:v>
                </c:pt>
                <c:pt idx="57443">
                  <c:v>28721.5</c:v>
                </c:pt>
                <c:pt idx="57444">
                  <c:v>28722</c:v>
                </c:pt>
                <c:pt idx="57445">
                  <c:v>28722.5</c:v>
                </c:pt>
                <c:pt idx="57446">
                  <c:v>28723</c:v>
                </c:pt>
                <c:pt idx="57447">
                  <c:v>28723.5</c:v>
                </c:pt>
                <c:pt idx="57448">
                  <c:v>28724</c:v>
                </c:pt>
                <c:pt idx="57449">
                  <c:v>28724.5</c:v>
                </c:pt>
                <c:pt idx="57450">
                  <c:v>28725</c:v>
                </c:pt>
                <c:pt idx="57451">
                  <c:v>28725.5</c:v>
                </c:pt>
                <c:pt idx="57452">
                  <c:v>28726</c:v>
                </c:pt>
                <c:pt idx="57453">
                  <c:v>28726.5</c:v>
                </c:pt>
                <c:pt idx="57454">
                  <c:v>28727</c:v>
                </c:pt>
                <c:pt idx="57455">
                  <c:v>28727.5</c:v>
                </c:pt>
                <c:pt idx="57456">
                  <c:v>28728</c:v>
                </c:pt>
                <c:pt idx="57457">
                  <c:v>28728.5</c:v>
                </c:pt>
                <c:pt idx="57458">
                  <c:v>28729</c:v>
                </c:pt>
                <c:pt idx="57459">
                  <c:v>28729.5</c:v>
                </c:pt>
                <c:pt idx="57460">
                  <c:v>28730</c:v>
                </c:pt>
                <c:pt idx="57461">
                  <c:v>28730.5</c:v>
                </c:pt>
                <c:pt idx="57462">
                  <c:v>28731</c:v>
                </c:pt>
                <c:pt idx="57463">
                  <c:v>28731.5</c:v>
                </c:pt>
                <c:pt idx="57464">
                  <c:v>28732</c:v>
                </c:pt>
                <c:pt idx="57465">
                  <c:v>28732.5</c:v>
                </c:pt>
                <c:pt idx="57466">
                  <c:v>28733</c:v>
                </c:pt>
                <c:pt idx="57467">
                  <c:v>28733.5</c:v>
                </c:pt>
                <c:pt idx="57468">
                  <c:v>28734</c:v>
                </c:pt>
                <c:pt idx="57469">
                  <c:v>28734.5</c:v>
                </c:pt>
                <c:pt idx="57470">
                  <c:v>28735</c:v>
                </c:pt>
                <c:pt idx="57471">
                  <c:v>28735.5</c:v>
                </c:pt>
                <c:pt idx="57472">
                  <c:v>28736</c:v>
                </c:pt>
                <c:pt idx="57473">
                  <c:v>28736.5</c:v>
                </c:pt>
                <c:pt idx="57474">
                  <c:v>28737</c:v>
                </c:pt>
                <c:pt idx="57475">
                  <c:v>28737.5</c:v>
                </c:pt>
                <c:pt idx="57476">
                  <c:v>28738</c:v>
                </c:pt>
                <c:pt idx="57477">
                  <c:v>28738.5</c:v>
                </c:pt>
                <c:pt idx="57478">
                  <c:v>28739</c:v>
                </c:pt>
                <c:pt idx="57479">
                  <c:v>28739.5</c:v>
                </c:pt>
                <c:pt idx="57480">
                  <c:v>28740</c:v>
                </c:pt>
                <c:pt idx="57481">
                  <c:v>28740.5</c:v>
                </c:pt>
                <c:pt idx="57482">
                  <c:v>28741</c:v>
                </c:pt>
                <c:pt idx="57483">
                  <c:v>28741.5</c:v>
                </c:pt>
                <c:pt idx="57484">
                  <c:v>28742</c:v>
                </c:pt>
                <c:pt idx="57485">
                  <c:v>28742.5</c:v>
                </c:pt>
                <c:pt idx="57486">
                  <c:v>28743</c:v>
                </c:pt>
                <c:pt idx="57487">
                  <c:v>28743.5</c:v>
                </c:pt>
                <c:pt idx="57488">
                  <c:v>28744</c:v>
                </c:pt>
                <c:pt idx="57489">
                  <c:v>28744.5</c:v>
                </c:pt>
                <c:pt idx="57490">
                  <c:v>28745</c:v>
                </c:pt>
                <c:pt idx="57491">
                  <c:v>28745.5</c:v>
                </c:pt>
                <c:pt idx="57492">
                  <c:v>28746</c:v>
                </c:pt>
                <c:pt idx="57493">
                  <c:v>28746.5</c:v>
                </c:pt>
                <c:pt idx="57494">
                  <c:v>28747</c:v>
                </c:pt>
                <c:pt idx="57495">
                  <c:v>28747.5</c:v>
                </c:pt>
                <c:pt idx="57496">
                  <c:v>28748</c:v>
                </c:pt>
                <c:pt idx="57497">
                  <c:v>28748.5</c:v>
                </c:pt>
                <c:pt idx="57498">
                  <c:v>28749</c:v>
                </c:pt>
                <c:pt idx="57499">
                  <c:v>28749.5</c:v>
                </c:pt>
                <c:pt idx="57500">
                  <c:v>28750</c:v>
                </c:pt>
                <c:pt idx="57501">
                  <c:v>28750.5</c:v>
                </c:pt>
                <c:pt idx="57502">
                  <c:v>28751</c:v>
                </c:pt>
                <c:pt idx="57503">
                  <c:v>28751.5</c:v>
                </c:pt>
                <c:pt idx="57504">
                  <c:v>28752</c:v>
                </c:pt>
                <c:pt idx="57505">
                  <c:v>28752.5</c:v>
                </c:pt>
                <c:pt idx="57506">
                  <c:v>28753</c:v>
                </c:pt>
                <c:pt idx="57507">
                  <c:v>28753.5</c:v>
                </c:pt>
                <c:pt idx="57508">
                  <c:v>28754</c:v>
                </c:pt>
                <c:pt idx="57509">
                  <c:v>28754.5</c:v>
                </c:pt>
                <c:pt idx="57510">
                  <c:v>28755</c:v>
                </c:pt>
                <c:pt idx="57511">
                  <c:v>28755.5</c:v>
                </c:pt>
                <c:pt idx="57512">
                  <c:v>28756</c:v>
                </c:pt>
                <c:pt idx="57513">
                  <c:v>28756.5</c:v>
                </c:pt>
                <c:pt idx="57514">
                  <c:v>28757</c:v>
                </c:pt>
                <c:pt idx="57515">
                  <c:v>28757.5</c:v>
                </c:pt>
                <c:pt idx="57516">
                  <c:v>28758</c:v>
                </c:pt>
                <c:pt idx="57517">
                  <c:v>28758.5</c:v>
                </c:pt>
                <c:pt idx="57518">
                  <c:v>28759</c:v>
                </c:pt>
                <c:pt idx="57519">
                  <c:v>28759.5</c:v>
                </c:pt>
                <c:pt idx="57520">
                  <c:v>28760</c:v>
                </c:pt>
                <c:pt idx="57521">
                  <c:v>28760.5</c:v>
                </c:pt>
                <c:pt idx="57522">
                  <c:v>28761</c:v>
                </c:pt>
                <c:pt idx="57523">
                  <c:v>28761.5</c:v>
                </c:pt>
                <c:pt idx="57524">
                  <c:v>28762</c:v>
                </c:pt>
                <c:pt idx="57525">
                  <c:v>28762.5</c:v>
                </c:pt>
                <c:pt idx="57526">
                  <c:v>28763</c:v>
                </c:pt>
                <c:pt idx="57527">
                  <c:v>28763.5</c:v>
                </c:pt>
                <c:pt idx="57528">
                  <c:v>28764</c:v>
                </c:pt>
                <c:pt idx="57529">
                  <c:v>28764.5</c:v>
                </c:pt>
                <c:pt idx="57530">
                  <c:v>28765</c:v>
                </c:pt>
                <c:pt idx="57531">
                  <c:v>28765.5</c:v>
                </c:pt>
                <c:pt idx="57532">
                  <c:v>28766</c:v>
                </c:pt>
                <c:pt idx="57533">
                  <c:v>28766.5</c:v>
                </c:pt>
                <c:pt idx="57534">
                  <c:v>28767</c:v>
                </c:pt>
                <c:pt idx="57535">
                  <c:v>28767.5</c:v>
                </c:pt>
                <c:pt idx="57536">
                  <c:v>28768</c:v>
                </c:pt>
                <c:pt idx="57537">
                  <c:v>28768.5</c:v>
                </c:pt>
                <c:pt idx="57538">
                  <c:v>28769</c:v>
                </c:pt>
                <c:pt idx="57539">
                  <c:v>28769.5</c:v>
                </c:pt>
                <c:pt idx="57540">
                  <c:v>28770</c:v>
                </c:pt>
                <c:pt idx="57541">
                  <c:v>28770.5</c:v>
                </c:pt>
                <c:pt idx="57542">
                  <c:v>28771</c:v>
                </c:pt>
                <c:pt idx="57543">
                  <c:v>28771.5</c:v>
                </c:pt>
                <c:pt idx="57544">
                  <c:v>28772</c:v>
                </c:pt>
                <c:pt idx="57545">
                  <c:v>28772.5</c:v>
                </c:pt>
                <c:pt idx="57546">
                  <c:v>28773</c:v>
                </c:pt>
                <c:pt idx="57547">
                  <c:v>28773.5</c:v>
                </c:pt>
                <c:pt idx="57548">
                  <c:v>28774</c:v>
                </c:pt>
                <c:pt idx="57549">
                  <c:v>28774.5</c:v>
                </c:pt>
                <c:pt idx="57550">
                  <c:v>28775</c:v>
                </c:pt>
                <c:pt idx="57551">
                  <c:v>28775.5</c:v>
                </c:pt>
                <c:pt idx="57552">
                  <c:v>28776</c:v>
                </c:pt>
                <c:pt idx="57553">
                  <c:v>28776.5</c:v>
                </c:pt>
                <c:pt idx="57554">
                  <c:v>28777</c:v>
                </c:pt>
                <c:pt idx="57555">
                  <c:v>28777.5</c:v>
                </c:pt>
                <c:pt idx="57556">
                  <c:v>28778</c:v>
                </c:pt>
                <c:pt idx="57557">
                  <c:v>28778.5</c:v>
                </c:pt>
                <c:pt idx="57558">
                  <c:v>28779</c:v>
                </c:pt>
                <c:pt idx="57559">
                  <c:v>28779.5</c:v>
                </c:pt>
                <c:pt idx="57560">
                  <c:v>28780</c:v>
                </c:pt>
                <c:pt idx="57561">
                  <c:v>28780.5</c:v>
                </c:pt>
                <c:pt idx="57562">
                  <c:v>28781</c:v>
                </c:pt>
                <c:pt idx="57563">
                  <c:v>28781.5</c:v>
                </c:pt>
                <c:pt idx="57564">
                  <c:v>28782</c:v>
                </c:pt>
                <c:pt idx="57565">
                  <c:v>28782.5</c:v>
                </c:pt>
                <c:pt idx="57566">
                  <c:v>28783</c:v>
                </c:pt>
                <c:pt idx="57567">
                  <c:v>28783.5</c:v>
                </c:pt>
                <c:pt idx="57568">
                  <c:v>28784</c:v>
                </c:pt>
                <c:pt idx="57569">
                  <c:v>28784.5</c:v>
                </c:pt>
                <c:pt idx="57570">
                  <c:v>28785</c:v>
                </c:pt>
                <c:pt idx="57571">
                  <c:v>28785.5</c:v>
                </c:pt>
                <c:pt idx="57572">
                  <c:v>28786</c:v>
                </c:pt>
                <c:pt idx="57573">
                  <c:v>28786.5</c:v>
                </c:pt>
                <c:pt idx="57574">
                  <c:v>28787</c:v>
                </c:pt>
                <c:pt idx="57575">
                  <c:v>28787.5</c:v>
                </c:pt>
                <c:pt idx="57576">
                  <c:v>28788</c:v>
                </c:pt>
                <c:pt idx="57577">
                  <c:v>28788.5</c:v>
                </c:pt>
                <c:pt idx="57578">
                  <c:v>28789</c:v>
                </c:pt>
                <c:pt idx="57579">
                  <c:v>28789.5</c:v>
                </c:pt>
                <c:pt idx="57580">
                  <c:v>28790</c:v>
                </c:pt>
                <c:pt idx="57581">
                  <c:v>28790.5</c:v>
                </c:pt>
                <c:pt idx="57582">
                  <c:v>28791</c:v>
                </c:pt>
                <c:pt idx="57583">
                  <c:v>28791.5</c:v>
                </c:pt>
                <c:pt idx="57584">
                  <c:v>28792</c:v>
                </c:pt>
                <c:pt idx="57585">
                  <c:v>28792.5</c:v>
                </c:pt>
                <c:pt idx="57586">
                  <c:v>28793</c:v>
                </c:pt>
                <c:pt idx="57587">
                  <c:v>28793.5</c:v>
                </c:pt>
                <c:pt idx="57588">
                  <c:v>28794</c:v>
                </c:pt>
                <c:pt idx="57589">
                  <c:v>28794.5</c:v>
                </c:pt>
                <c:pt idx="57590">
                  <c:v>28795</c:v>
                </c:pt>
                <c:pt idx="57591">
                  <c:v>28795.5</c:v>
                </c:pt>
                <c:pt idx="57592">
                  <c:v>28796</c:v>
                </c:pt>
                <c:pt idx="57593">
                  <c:v>28796.5</c:v>
                </c:pt>
                <c:pt idx="57594">
                  <c:v>28797</c:v>
                </c:pt>
                <c:pt idx="57595">
                  <c:v>28797.5</c:v>
                </c:pt>
                <c:pt idx="57596">
                  <c:v>28798</c:v>
                </c:pt>
                <c:pt idx="57597">
                  <c:v>28798.5</c:v>
                </c:pt>
                <c:pt idx="57598">
                  <c:v>28799</c:v>
                </c:pt>
                <c:pt idx="57599">
                  <c:v>28799.5</c:v>
                </c:pt>
                <c:pt idx="57600">
                  <c:v>28800</c:v>
                </c:pt>
                <c:pt idx="57601">
                  <c:v>28800.5</c:v>
                </c:pt>
                <c:pt idx="57602">
                  <c:v>28801</c:v>
                </c:pt>
                <c:pt idx="57603">
                  <c:v>28801.5</c:v>
                </c:pt>
                <c:pt idx="57604">
                  <c:v>28802</c:v>
                </c:pt>
                <c:pt idx="57605">
                  <c:v>28802.5</c:v>
                </c:pt>
                <c:pt idx="57606">
                  <c:v>28803</c:v>
                </c:pt>
                <c:pt idx="57607">
                  <c:v>28803.5</c:v>
                </c:pt>
                <c:pt idx="57608">
                  <c:v>28804</c:v>
                </c:pt>
                <c:pt idx="57609">
                  <c:v>28804.5</c:v>
                </c:pt>
                <c:pt idx="57610">
                  <c:v>28805</c:v>
                </c:pt>
                <c:pt idx="57611">
                  <c:v>28805.5</c:v>
                </c:pt>
                <c:pt idx="57612">
                  <c:v>28806</c:v>
                </c:pt>
                <c:pt idx="57613">
                  <c:v>28806.5</c:v>
                </c:pt>
                <c:pt idx="57614">
                  <c:v>28807</c:v>
                </c:pt>
                <c:pt idx="57615">
                  <c:v>28807.5</c:v>
                </c:pt>
                <c:pt idx="57616">
                  <c:v>28808</c:v>
                </c:pt>
                <c:pt idx="57617">
                  <c:v>28808.5</c:v>
                </c:pt>
                <c:pt idx="57618">
                  <c:v>28809</c:v>
                </c:pt>
                <c:pt idx="57619">
                  <c:v>28809.5</c:v>
                </c:pt>
                <c:pt idx="57620">
                  <c:v>28810</c:v>
                </c:pt>
                <c:pt idx="57621">
                  <c:v>28810.5</c:v>
                </c:pt>
                <c:pt idx="57622">
                  <c:v>28811</c:v>
                </c:pt>
                <c:pt idx="57623">
                  <c:v>28811.5</c:v>
                </c:pt>
                <c:pt idx="57624">
                  <c:v>28812</c:v>
                </c:pt>
                <c:pt idx="57625">
                  <c:v>28812.5</c:v>
                </c:pt>
                <c:pt idx="57626">
                  <c:v>28813</c:v>
                </c:pt>
                <c:pt idx="57627">
                  <c:v>28813.5</c:v>
                </c:pt>
                <c:pt idx="57628">
                  <c:v>28814</c:v>
                </c:pt>
                <c:pt idx="57629">
                  <c:v>28814.5</c:v>
                </c:pt>
                <c:pt idx="57630">
                  <c:v>28815</c:v>
                </c:pt>
                <c:pt idx="57631">
                  <c:v>28815.5</c:v>
                </c:pt>
                <c:pt idx="57632">
                  <c:v>28816</c:v>
                </c:pt>
                <c:pt idx="57633">
                  <c:v>28816.5</c:v>
                </c:pt>
                <c:pt idx="57634">
                  <c:v>28817</c:v>
                </c:pt>
                <c:pt idx="57635">
                  <c:v>28817.5</c:v>
                </c:pt>
                <c:pt idx="57636">
                  <c:v>28818</c:v>
                </c:pt>
                <c:pt idx="57637">
                  <c:v>28818.5</c:v>
                </c:pt>
                <c:pt idx="57638">
                  <c:v>28819</c:v>
                </c:pt>
                <c:pt idx="57639">
                  <c:v>28819.5</c:v>
                </c:pt>
                <c:pt idx="57640">
                  <c:v>28820</c:v>
                </c:pt>
                <c:pt idx="57641">
                  <c:v>28820.5</c:v>
                </c:pt>
                <c:pt idx="57642">
                  <c:v>28821</c:v>
                </c:pt>
                <c:pt idx="57643">
                  <c:v>28821.5</c:v>
                </c:pt>
                <c:pt idx="57644">
                  <c:v>28822</c:v>
                </c:pt>
                <c:pt idx="57645">
                  <c:v>28822.5</c:v>
                </c:pt>
                <c:pt idx="57646">
                  <c:v>28823</c:v>
                </c:pt>
                <c:pt idx="57647">
                  <c:v>28823.5</c:v>
                </c:pt>
                <c:pt idx="57648">
                  <c:v>28824</c:v>
                </c:pt>
                <c:pt idx="57649">
                  <c:v>28824.5</c:v>
                </c:pt>
                <c:pt idx="57650">
                  <c:v>28825</c:v>
                </c:pt>
                <c:pt idx="57651">
                  <c:v>28825.5</c:v>
                </c:pt>
                <c:pt idx="57652">
                  <c:v>28826</c:v>
                </c:pt>
                <c:pt idx="57653">
                  <c:v>28826.5</c:v>
                </c:pt>
                <c:pt idx="57654">
                  <c:v>28827</c:v>
                </c:pt>
                <c:pt idx="57655">
                  <c:v>28827.5</c:v>
                </c:pt>
                <c:pt idx="57656">
                  <c:v>28828</c:v>
                </c:pt>
                <c:pt idx="57657">
                  <c:v>28828.5</c:v>
                </c:pt>
                <c:pt idx="57658">
                  <c:v>28829</c:v>
                </c:pt>
                <c:pt idx="57659">
                  <c:v>28829.5</c:v>
                </c:pt>
                <c:pt idx="57660">
                  <c:v>28830</c:v>
                </c:pt>
                <c:pt idx="57661">
                  <c:v>28830.5</c:v>
                </c:pt>
                <c:pt idx="57662">
                  <c:v>28831</c:v>
                </c:pt>
                <c:pt idx="57663">
                  <c:v>28831.5</c:v>
                </c:pt>
                <c:pt idx="57664">
                  <c:v>28832</c:v>
                </c:pt>
                <c:pt idx="57665">
                  <c:v>28832.5</c:v>
                </c:pt>
                <c:pt idx="57666">
                  <c:v>28833</c:v>
                </c:pt>
                <c:pt idx="57667">
                  <c:v>28833.5</c:v>
                </c:pt>
                <c:pt idx="57668">
                  <c:v>28834</c:v>
                </c:pt>
                <c:pt idx="57669">
                  <c:v>28834.5</c:v>
                </c:pt>
                <c:pt idx="57670">
                  <c:v>28835</c:v>
                </c:pt>
                <c:pt idx="57671">
                  <c:v>28835.5</c:v>
                </c:pt>
                <c:pt idx="57672">
                  <c:v>28836</c:v>
                </c:pt>
                <c:pt idx="57673">
                  <c:v>28836.5</c:v>
                </c:pt>
                <c:pt idx="57674">
                  <c:v>28837</c:v>
                </c:pt>
                <c:pt idx="57675">
                  <c:v>28837.5</c:v>
                </c:pt>
                <c:pt idx="57676">
                  <c:v>28838</c:v>
                </c:pt>
                <c:pt idx="57677">
                  <c:v>28838.5</c:v>
                </c:pt>
                <c:pt idx="57678">
                  <c:v>28839</c:v>
                </c:pt>
                <c:pt idx="57679">
                  <c:v>28839.5</c:v>
                </c:pt>
                <c:pt idx="57680">
                  <c:v>28840</c:v>
                </c:pt>
                <c:pt idx="57681">
                  <c:v>28840.5</c:v>
                </c:pt>
                <c:pt idx="57682">
                  <c:v>28841</c:v>
                </c:pt>
                <c:pt idx="57683">
                  <c:v>28841.5</c:v>
                </c:pt>
                <c:pt idx="57684">
                  <c:v>28842</c:v>
                </c:pt>
                <c:pt idx="57685">
                  <c:v>28842.5</c:v>
                </c:pt>
                <c:pt idx="57686">
                  <c:v>28843</c:v>
                </c:pt>
                <c:pt idx="57687">
                  <c:v>28843.5</c:v>
                </c:pt>
                <c:pt idx="57688">
                  <c:v>28844</c:v>
                </c:pt>
                <c:pt idx="57689">
                  <c:v>28844.5</c:v>
                </c:pt>
                <c:pt idx="57690">
                  <c:v>28845</c:v>
                </c:pt>
                <c:pt idx="57691">
                  <c:v>28845.5</c:v>
                </c:pt>
                <c:pt idx="57692">
                  <c:v>28846</c:v>
                </c:pt>
                <c:pt idx="57693">
                  <c:v>28846.5</c:v>
                </c:pt>
                <c:pt idx="57694">
                  <c:v>28847</c:v>
                </c:pt>
                <c:pt idx="57695">
                  <c:v>28847.5</c:v>
                </c:pt>
                <c:pt idx="57696">
                  <c:v>28848</c:v>
                </c:pt>
                <c:pt idx="57697">
                  <c:v>28848.5</c:v>
                </c:pt>
                <c:pt idx="57698">
                  <c:v>28849</c:v>
                </c:pt>
                <c:pt idx="57699">
                  <c:v>28849.5</c:v>
                </c:pt>
                <c:pt idx="57700">
                  <c:v>28850</c:v>
                </c:pt>
                <c:pt idx="57701">
                  <c:v>28850.5</c:v>
                </c:pt>
                <c:pt idx="57702">
                  <c:v>28851</c:v>
                </c:pt>
                <c:pt idx="57703">
                  <c:v>28851.5</c:v>
                </c:pt>
                <c:pt idx="57704">
                  <c:v>28852</c:v>
                </c:pt>
                <c:pt idx="57705">
                  <c:v>28852.5</c:v>
                </c:pt>
                <c:pt idx="57706">
                  <c:v>28853</c:v>
                </c:pt>
                <c:pt idx="57707">
                  <c:v>28853.5</c:v>
                </c:pt>
                <c:pt idx="57708">
                  <c:v>28854</c:v>
                </c:pt>
                <c:pt idx="57709">
                  <c:v>28854.5</c:v>
                </c:pt>
                <c:pt idx="57710">
                  <c:v>28855</c:v>
                </c:pt>
                <c:pt idx="57711">
                  <c:v>28855.5</c:v>
                </c:pt>
                <c:pt idx="57712">
                  <c:v>28856</c:v>
                </c:pt>
                <c:pt idx="57713">
                  <c:v>28856.5</c:v>
                </c:pt>
                <c:pt idx="57714">
                  <c:v>28857</c:v>
                </c:pt>
                <c:pt idx="57715">
                  <c:v>28857.5</c:v>
                </c:pt>
                <c:pt idx="57716">
                  <c:v>28858</c:v>
                </c:pt>
                <c:pt idx="57717">
                  <c:v>28858.5</c:v>
                </c:pt>
                <c:pt idx="57718">
                  <c:v>28859</c:v>
                </c:pt>
                <c:pt idx="57719">
                  <c:v>28859.5</c:v>
                </c:pt>
                <c:pt idx="57720">
                  <c:v>28860</c:v>
                </c:pt>
                <c:pt idx="57721">
                  <c:v>28860.5</c:v>
                </c:pt>
                <c:pt idx="57722">
                  <c:v>28861</c:v>
                </c:pt>
                <c:pt idx="57723">
                  <c:v>28861.5</c:v>
                </c:pt>
                <c:pt idx="57724">
                  <c:v>28862</c:v>
                </c:pt>
                <c:pt idx="57725">
                  <c:v>28862.5</c:v>
                </c:pt>
                <c:pt idx="57726">
                  <c:v>28863</c:v>
                </c:pt>
                <c:pt idx="57727">
                  <c:v>28863.5</c:v>
                </c:pt>
                <c:pt idx="57728">
                  <c:v>28864</c:v>
                </c:pt>
                <c:pt idx="57729">
                  <c:v>28864.5</c:v>
                </c:pt>
                <c:pt idx="57730">
                  <c:v>28865</c:v>
                </c:pt>
                <c:pt idx="57731">
                  <c:v>28865.5</c:v>
                </c:pt>
                <c:pt idx="57732">
                  <c:v>28866</c:v>
                </c:pt>
                <c:pt idx="57733">
                  <c:v>28866.5</c:v>
                </c:pt>
                <c:pt idx="57734">
                  <c:v>28867</c:v>
                </c:pt>
                <c:pt idx="57735">
                  <c:v>28867.5</c:v>
                </c:pt>
                <c:pt idx="57736">
                  <c:v>28868</c:v>
                </c:pt>
                <c:pt idx="57737">
                  <c:v>28868.5</c:v>
                </c:pt>
                <c:pt idx="57738">
                  <c:v>28869</c:v>
                </c:pt>
                <c:pt idx="57739">
                  <c:v>28869.5</c:v>
                </c:pt>
                <c:pt idx="57740">
                  <c:v>28870</c:v>
                </c:pt>
                <c:pt idx="57741">
                  <c:v>28870.5</c:v>
                </c:pt>
                <c:pt idx="57742">
                  <c:v>28871</c:v>
                </c:pt>
                <c:pt idx="57743">
                  <c:v>28871.5</c:v>
                </c:pt>
                <c:pt idx="57744">
                  <c:v>28872</c:v>
                </c:pt>
                <c:pt idx="57745">
                  <c:v>28872.5</c:v>
                </c:pt>
                <c:pt idx="57746">
                  <c:v>28873</c:v>
                </c:pt>
                <c:pt idx="57747">
                  <c:v>28873.5</c:v>
                </c:pt>
                <c:pt idx="57748">
                  <c:v>28874</c:v>
                </c:pt>
                <c:pt idx="57749">
                  <c:v>28874.5</c:v>
                </c:pt>
                <c:pt idx="57750">
                  <c:v>28875</c:v>
                </c:pt>
                <c:pt idx="57751">
                  <c:v>28875.5</c:v>
                </c:pt>
                <c:pt idx="57752">
                  <c:v>28876</c:v>
                </c:pt>
                <c:pt idx="57753">
                  <c:v>28876.5</c:v>
                </c:pt>
                <c:pt idx="57754">
                  <c:v>28877</c:v>
                </c:pt>
                <c:pt idx="57755">
                  <c:v>28877.5</c:v>
                </c:pt>
                <c:pt idx="57756">
                  <c:v>28878</c:v>
                </c:pt>
                <c:pt idx="57757">
                  <c:v>28878.5</c:v>
                </c:pt>
                <c:pt idx="57758">
                  <c:v>28879</c:v>
                </c:pt>
                <c:pt idx="57759">
                  <c:v>28879.5</c:v>
                </c:pt>
                <c:pt idx="57760">
                  <c:v>28880</c:v>
                </c:pt>
                <c:pt idx="57761">
                  <c:v>28880.5</c:v>
                </c:pt>
                <c:pt idx="57762">
                  <c:v>28881</c:v>
                </c:pt>
                <c:pt idx="57763">
                  <c:v>28881.5</c:v>
                </c:pt>
                <c:pt idx="57764">
                  <c:v>28882</c:v>
                </c:pt>
                <c:pt idx="57765">
                  <c:v>28882.5</c:v>
                </c:pt>
                <c:pt idx="57766">
                  <c:v>28883</c:v>
                </c:pt>
                <c:pt idx="57767">
                  <c:v>28883.5</c:v>
                </c:pt>
                <c:pt idx="57768">
                  <c:v>28884</c:v>
                </c:pt>
                <c:pt idx="57769">
                  <c:v>28884.5</c:v>
                </c:pt>
                <c:pt idx="57770">
                  <c:v>28885</c:v>
                </c:pt>
                <c:pt idx="57771">
                  <c:v>28885.5</c:v>
                </c:pt>
                <c:pt idx="57772">
                  <c:v>28886</c:v>
                </c:pt>
                <c:pt idx="57773">
                  <c:v>28886.5</c:v>
                </c:pt>
                <c:pt idx="57774">
                  <c:v>28887</c:v>
                </c:pt>
                <c:pt idx="57775">
                  <c:v>28887.5</c:v>
                </c:pt>
                <c:pt idx="57776">
                  <c:v>28888</c:v>
                </c:pt>
                <c:pt idx="57777">
                  <c:v>28888.5</c:v>
                </c:pt>
                <c:pt idx="57778">
                  <c:v>28889</c:v>
                </c:pt>
                <c:pt idx="57779">
                  <c:v>28889.5</c:v>
                </c:pt>
                <c:pt idx="57780">
                  <c:v>28890</c:v>
                </c:pt>
                <c:pt idx="57781">
                  <c:v>28890.5</c:v>
                </c:pt>
                <c:pt idx="57782">
                  <c:v>28891</c:v>
                </c:pt>
                <c:pt idx="57783">
                  <c:v>28891.5</c:v>
                </c:pt>
                <c:pt idx="57784">
                  <c:v>28892</c:v>
                </c:pt>
                <c:pt idx="57785">
                  <c:v>28892.5</c:v>
                </c:pt>
                <c:pt idx="57786">
                  <c:v>28893</c:v>
                </c:pt>
                <c:pt idx="57787">
                  <c:v>28893.5</c:v>
                </c:pt>
                <c:pt idx="57788">
                  <c:v>28894</c:v>
                </c:pt>
                <c:pt idx="57789">
                  <c:v>28894.5</c:v>
                </c:pt>
                <c:pt idx="57790">
                  <c:v>28895</c:v>
                </c:pt>
                <c:pt idx="57791">
                  <c:v>28895.5</c:v>
                </c:pt>
                <c:pt idx="57792">
                  <c:v>28896</c:v>
                </c:pt>
                <c:pt idx="57793">
                  <c:v>28896.5</c:v>
                </c:pt>
                <c:pt idx="57794">
                  <c:v>28897</c:v>
                </c:pt>
                <c:pt idx="57795">
                  <c:v>28897.5</c:v>
                </c:pt>
                <c:pt idx="57796">
                  <c:v>28898</c:v>
                </c:pt>
                <c:pt idx="57797">
                  <c:v>28898.5</c:v>
                </c:pt>
                <c:pt idx="57798">
                  <c:v>28899</c:v>
                </c:pt>
                <c:pt idx="57799">
                  <c:v>28899.5</c:v>
                </c:pt>
                <c:pt idx="57800">
                  <c:v>28900</c:v>
                </c:pt>
                <c:pt idx="57801">
                  <c:v>28900.5</c:v>
                </c:pt>
                <c:pt idx="57802">
                  <c:v>28901</c:v>
                </c:pt>
                <c:pt idx="57803">
                  <c:v>28901.5</c:v>
                </c:pt>
                <c:pt idx="57804">
                  <c:v>28902</c:v>
                </c:pt>
                <c:pt idx="57805">
                  <c:v>28902.5</c:v>
                </c:pt>
                <c:pt idx="57806">
                  <c:v>28903</c:v>
                </c:pt>
                <c:pt idx="57807">
                  <c:v>28903.5</c:v>
                </c:pt>
                <c:pt idx="57808">
                  <c:v>28904</c:v>
                </c:pt>
                <c:pt idx="57809">
                  <c:v>28904.5</c:v>
                </c:pt>
                <c:pt idx="57810">
                  <c:v>28905</c:v>
                </c:pt>
                <c:pt idx="57811">
                  <c:v>28905.5</c:v>
                </c:pt>
                <c:pt idx="57812">
                  <c:v>28906</c:v>
                </c:pt>
                <c:pt idx="57813">
                  <c:v>28906.5</c:v>
                </c:pt>
                <c:pt idx="57814">
                  <c:v>28907</c:v>
                </c:pt>
                <c:pt idx="57815">
                  <c:v>28907.5</c:v>
                </c:pt>
                <c:pt idx="57816">
                  <c:v>28908</c:v>
                </c:pt>
                <c:pt idx="57817">
                  <c:v>28908.5</c:v>
                </c:pt>
                <c:pt idx="57818">
                  <c:v>28909</c:v>
                </c:pt>
                <c:pt idx="57819">
                  <c:v>28909.5</c:v>
                </c:pt>
                <c:pt idx="57820">
                  <c:v>28910</c:v>
                </c:pt>
                <c:pt idx="57821">
                  <c:v>28910.5</c:v>
                </c:pt>
                <c:pt idx="57822">
                  <c:v>28911</c:v>
                </c:pt>
                <c:pt idx="57823">
                  <c:v>28911.5</c:v>
                </c:pt>
                <c:pt idx="57824">
                  <c:v>28912</c:v>
                </c:pt>
                <c:pt idx="57825">
                  <c:v>28912.5</c:v>
                </c:pt>
                <c:pt idx="57826">
                  <c:v>28913</c:v>
                </c:pt>
                <c:pt idx="57827">
                  <c:v>28913.5</c:v>
                </c:pt>
                <c:pt idx="57828">
                  <c:v>28914</c:v>
                </c:pt>
                <c:pt idx="57829">
                  <c:v>28914.5</c:v>
                </c:pt>
                <c:pt idx="57830">
                  <c:v>28915</c:v>
                </c:pt>
                <c:pt idx="57831">
                  <c:v>28915.5</c:v>
                </c:pt>
                <c:pt idx="57832">
                  <c:v>28916</c:v>
                </c:pt>
                <c:pt idx="57833">
                  <c:v>28916.5</c:v>
                </c:pt>
                <c:pt idx="57834">
                  <c:v>28917</c:v>
                </c:pt>
                <c:pt idx="57835">
                  <c:v>28917.5</c:v>
                </c:pt>
                <c:pt idx="57836">
                  <c:v>28918</c:v>
                </c:pt>
                <c:pt idx="57837">
                  <c:v>28918.5</c:v>
                </c:pt>
                <c:pt idx="57838">
                  <c:v>28919</c:v>
                </c:pt>
                <c:pt idx="57839">
                  <c:v>28919.5</c:v>
                </c:pt>
                <c:pt idx="57840">
                  <c:v>28920</c:v>
                </c:pt>
                <c:pt idx="57841">
                  <c:v>28920.5</c:v>
                </c:pt>
                <c:pt idx="57842">
                  <c:v>28921</c:v>
                </c:pt>
                <c:pt idx="57843">
                  <c:v>28921.5</c:v>
                </c:pt>
                <c:pt idx="57844">
                  <c:v>28922</c:v>
                </c:pt>
                <c:pt idx="57845">
                  <c:v>28922.5</c:v>
                </c:pt>
                <c:pt idx="57846">
                  <c:v>28923</c:v>
                </c:pt>
                <c:pt idx="57847">
                  <c:v>28923.5</c:v>
                </c:pt>
                <c:pt idx="57848">
                  <c:v>28924</c:v>
                </c:pt>
                <c:pt idx="57849">
                  <c:v>28924.5</c:v>
                </c:pt>
                <c:pt idx="57850">
                  <c:v>28925</c:v>
                </c:pt>
                <c:pt idx="57851">
                  <c:v>28925.5</c:v>
                </c:pt>
                <c:pt idx="57852">
                  <c:v>28926</c:v>
                </c:pt>
                <c:pt idx="57853">
                  <c:v>28926.5</c:v>
                </c:pt>
                <c:pt idx="57854">
                  <c:v>28927</c:v>
                </c:pt>
                <c:pt idx="57855">
                  <c:v>28927.5</c:v>
                </c:pt>
                <c:pt idx="57856">
                  <c:v>28928</c:v>
                </c:pt>
                <c:pt idx="57857">
                  <c:v>28928.5</c:v>
                </c:pt>
                <c:pt idx="57858">
                  <c:v>28929</c:v>
                </c:pt>
                <c:pt idx="57859">
                  <c:v>28929.5</c:v>
                </c:pt>
                <c:pt idx="57860">
                  <c:v>28930</c:v>
                </c:pt>
                <c:pt idx="57861">
                  <c:v>28930.5</c:v>
                </c:pt>
                <c:pt idx="57862">
                  <c:v>28931</c:v>
                </c:pt>
                <c:pt idx="57863">
                  <c:v>28931.5</c:v>
                </c:pt>
                <c:pt idx="57864">
                  <c:v>28932</c:v>
                </c:pt>
                <c:pt idx="57865">
                  <c:v>28932.5</c:v>
                </c:pt>
                <c:pt idx="57866">
                  <c:v>28933</c:v>
                </c:pt>
                <c:pt idx="57867">
                  <c:v>28933.5</c:v>
                </c:pt>
                <c:pt idx="57868">
                  <c:v>28934</c:v>
                </c:pt>
                <c:pt idx="57869">
                  <c:v>28934.5</c:v>
                </c:pt>
                <c:pt idx="57870">
                  <c:v>28935</c:v>
                </c:pt>
                <c:pt idx="57871">
                  <c:v>28935.5</c:v>
                </c:pt>
                <c:pt idx="57872">
                  <c:v>28936</c:v>
                </c:pt>
                <c:pt idx="57873">
                  <c:v>28936.5</c:v>
                </c:pt>
                <c:pt idx="57874">
                  <c:v>28937</c:v>
                </c:pt>
                <c:pt idx="57875">
                  <c:v>28937.5</c:v>
                </c:pt>
                <c:pt idx="57876">
                  <c:v>28938</c:v>
                </c:pt>
                <c:pt idx="57877">
                  <c:v>28938.5</c:v>
                </c:pt>
                <c:pt idx="57878">
                  <c:v>28939</c:v>
                </c:pt>
                <c:pt idx="57879">
                  <c:v>28939.5</c:v>
                </c:pt>
                <c:pt idx="57880">
                  <c:v>28940</c:v>
                </c:pt>
                <c:pt idx="57881">
                  <c:v>28940.5</c:v>
                </c:pt>
                <c:pt idx="57882">
                  <c:v>28941</c:v>
                </c:pt>
                <c:pt idx="57883">
                  <c:v>28941.5</c:v>
                </c:pt>
                <c:pt idx="57884">
                  <c:v>28942</c:v>
                </c:pt>
                <c:pt idx="57885">
                  <c:v>28942.5</c:v>
                </c:pt>
                <c:pt idx="57886">
                  <c:v>28943</c:v>
                </c:pt>
                <c:pt idx="57887">
                  <c:v>28943.5</c:v>
                </c:pt>
                <c:pt idx="57888">
                  <c:v>28944</c:v>
                </c:pt>
                <c:pt idx="57889">
                  <c:v>28944.5</c:v>
                </c:pt>
                <c:pt idx="57890">
                  <c:v>28945</c:v>
                </c:pt>
                <c:pt idx="57891">
                  <c:v>28945.5</c:v>
                </c:pt>
                <c:pt idx="57892">
                  <c:v>28946</c:v>
                </c:pt>
                <c:pt idx="57893">
                  <c:v>28946.5</c:v>
                </c:pt>
                <c:pt idx="57894">
                  <c:v>28947</c:v>
                </c:pt>
                <c:pt idx="57895">
                  <c:v>28947.5</c:v>
                </c:pt>
                <c:pt idx="57896">
                  <c:v>28948</c:v>
                </c:pt>
                <c:pt idx="57897">
                  <c:v>28948.5</c:v>
                </c:pt>
                <c:pt idx="57898">
                  <c:v>28949</c:v>
                </c:pt>
                <c:pt idx="57899">
                  <c:v>28949.5</c:v>
                </c:pt>
                <c:pt idx="57900">
                  <c:v>28950</c:v>
                </c:pt>
                <c:pt idx="57901">
                  <c:v>28950.5</c:v>
                </c:pt>
                <c:pt idx="57902">
                  <c:v>28951</c:v>
                </c:pt>
                <c:pt idx="57903">
                  <c:v>28951.5</c:v>
                </c:pt>
                <c:pt idx="57904">
                  <c:v>28952</c:v>
                </c:pt>
                <c:pt idx="57905">
                  <c:v>28952.5</c:v>
                </c:pt>
                <c:pt idx="57906">
                  <c:v>28953</c:v>
                </c:pt>
                <c:pt idx="57907">
                  <c:v>28953.5</c:v>
                </c:pt>
                <c:pt idx="57908">
                  <c:v>28954</c:v>
                </c:pt>
                <c:pt idx="57909">
                  <c:v>28954.5</c:v>
                </c:pt>
                <c:pt idx="57910">
                  <c:v>28955</c:v>
                </c:pt>
                <c:pt idx="57911">
                  <c:v>28955.5</c:v>
                </c:pt>
                <c:pt idx="57912">
                  <c:v>28956</c:v>
                </c:pt>
                <c:pt idx="57913">
                  <c:v>28956.5</c:v>
                </c:pt>
                <c:pt idx="57914">
                  <c:v>28957</c:v>
                </c:pt>
                <c:pt idx="57915">
                  <c:v>28957.5</c:v>
                </c:pt>
                <c:pt idx="57916">
                  <c:v>28958</c:v>
                </c:pt>
                <c:pt idx="57917">
                  <c:v>28958.5</c:v>
                </c:pt>
                <c:pt idx="57918">
                  <c:v>28959</c:v>
                </c:pt>
                <c:pt idx="57919">
                  <c:v>28959.5</c:v>
                </c:pt>
                <c:pt idx="57920">
                  <c:v>28960</c:v>
                </c:pt>
                <c:pt idx="57921">
                  <c:v>28960.5</c:v>
                </c:pt>
                <c:pt idx="57922">
                  <c:v>28961</c:v>
                </c:pt>
                <c:pt idx="57923">
                  <c:v>28961.5</c:v>
                </c:pt>
                <c:pt idx="57924">
                  <c:v>28962</c:v>
                </c:pt>
                <c:pt idx="57925">
                  <c:v>28962.5</c:v>
                </c:pt>
                <c:pt idx="57926">
                  <c:v>28963</c:v>
                </c:pt>
                <c:pt idx="57927">
                  <c:v>28963.5</c:v>
                </c:pt>
                <c:pt idx="57928">
                  <c:v>28964</c:v>
                </c:pt>
                <c:pt idx="57929">
                  <c:v>28964.5</c:v>
                </c:pt>
                <c:pt idx="57930">
                  <c:v>28965</c:v>
                </c:pt>
                <c:pt idx="57931">
                  <c:v>28965.5</c:v>
                </c:pt>
                <c:pt idx="57932">
                  <c:v>28966</c:v>
                </c:pt>
                <c:pt idx="57933">
                  <c:v>28966.5</c:v>
                </c:pt>
                <c:pt idx="57934">
                  <c:v>28967</c:v>
                </c:pt>
                <c:pt idx="57935">
                  <c:v>28967.5</c:v>
                </c:pt>
                <c:pt idx="57936">
                  <c:v>28968</c:v>
                </c:pt>
                <c:pt idx="57937">
                  <c:v>28968.5</c:v>
                </c:pt>
                <c:pt idx="57938">
                  <c:v>28969</c:v>
                </c:pt>
                <c:pt idx="57939">
                  <c:v>28969.5</c:v>
                </c:pt>
                <c:pt idx="57940">
                  <c:v>28970</c:v>
                </c:pt>
                <c:pt idx="57941">
                  <c:v>28970.5</c:v>
                </c:pt>
                <c:pt idx="57942">
                  <c:v>28971</c:v>
                </c:pt>
                <c:pt idx="57943">
                  <c:v>28971.5</c:v>
                </c:pt>
                <c:pt idx="57944">
                  <c:v>28972</c:v>
                </c:pt>
                <c:pt idx="57945">
                  <c:v>28972.5</c:v>
                </c:pt>
                <c:pt idx="57946">
                  <c:v>28973</c:v>
                </c:pt>
                <c:pt idx="57947">
                  <c:v>28973.5</c:v>
                </c:pt>
                <c:pt idx="57948">
                  <c:v>28974</c:v>
                </c:pt>
                <c:pt idx="57949">
                  <c:v>28974.5</c:v>
                </c:pt>
                <c:pt idx="57950">
                  <c:v>28975</c:v>
                </c:pt>
                <c:pt idx="57951">
                  <c:v>28975.5</c:v>
                </c:pt>
                <c:pt idx="57952">
                  <c:v>28976</c:v>
                </c:pt>
                <c:pt idx="57953">
                  <c:v>28976.5</c:v>
                </c:pt>
                <c:pt idx="57954">
                  <c:v>28977</c:v>
                </c:pt>
                <c:pt idx="57955">
                  <c:v>28977.5</c:v>
                </c:pt>
                <c:pt idx="57956">
                  <c:v>28978</c:v>
                </c:pt>
                <c:pt idx="57957">
                  <c:v>28978.5</c:v>
                </c:pt>
                <c:pt idx="57958">
                  <c:v>28979</c:v>
                </c:pt>
                <c:pt idx="57959">
                  <c:v>28979.5</c:v>
                </c:pt>
                <c:pt idx="57960">
                  <c:v>28980</c:v>
                </c:pt>
                <c:pt idx="57961">
                  <c:v>28980.5</c:v>
                </c:pt>
                <c:pt idx="57962">
                  <c:v>28981</c:v>
                </c:pt>
                <c:pt idx="57963">
                  <c:v>28981.5</c:v>
                </c:pt>
                <c:pt idx="57964">
                  <c:v>28982</c:v>
                </c:pt>
                <c:pt idx="57965">
                  <c:v>28982.5</c:v>
                </c:pt>
                <c:pt idx="57966">
                  <c:v>28983</c:v>
                </c:pt>
                <c:pt idx="57967">
                  <c:v>28983.5</c:v>
                </c:pt>
                <c:pt idx="57968">
                  <c:v>28984</c:v>
                </c:pt>
                <c:pt idx="57969">
                  <c:v>28984.5</c:v>
                </c:pt>
                <c:pt idx="57970">
                  <c:v>28985</c:v>
                </c:pt>
                <c:pt idx="57971">
                  <c:v>28985.5</c:v>
                </c:pt>
                <c:pt idx="57972">
                  <c:v>28986</c:v>
                </c:pt>
                <c:pt idx="57973">
                  <c:v>28986.5</c:v>
                </c:pt>
                <c:pt idx="57974">
                  <c:v>28987</c:v>
                </c:pt>
                <c:pt idx="57975">
                  <c:v>28987.5</c:v>
                </c:pt>
                <c:pt idx="57976">
                  <c:v>28988</c:v>
                </c:pt>
                <c:pt idx="57977">
                  <c:v>28988.5</c:v>
                </c:pt>
                <c:pt idx="57978">
                  <c:v>28989</c:v>
                </c:pt>
                <c:pt idx="57979">
                  <c:v>28989.5</c:v>
                </c:pt>
                <c:pt idx="57980">
                  <c:v>28990</c:v>
                </c:pt>
                <c:pt idx="57981">
                  <c:v>28990.5</c:v>
                </c:pt>
                <c:pt idx="57982">
                  <c:v>28991</c:v>
                </c:pt>
                <c:pt idx="57983">
                  <c:v>28991.5</c:v>
                </c:pt>
                <c:pt idx="57984">
                  <c:v>28992</c:v>
                </c:pt>
                <c:pt idx="57985">
                  <c:v>28992.5</c:v>
                </c:pt>
                <c:pt idx="57986">
                  <c:v>28993</c:v>
                </c:pt>
                <c:pt idx="57987">
                  <c:v>28993.5</c:v>
                </c:pt>
                <c:pt idx="57988">
                  <c:v>28994</c:v>
                </c:pt>
                <c:pt idx="57989">
                  <c:v>28994.5</c:v>
                </c:pt>
                <c:pt idx="57990">
                  <c:v>28995</c:v>
                </c:pt>
                <c:pt idx="57991">
                  <c:v>28995.5</c:v>
                </c:pt>
                <c:pt idx="57992">
                  <c:v>28996</c:v>
                </c:pt>
                <c:pt idx="57993">
                  <c:v>28996.5</c:v>
                </c:pt>
                <c:pt idx="57994">
                  <c:v>28997</c:v>
                </c:pt>
                <c:pt idx="57995">
                  <c:v>28997.5</c:v>
                </c:pt>
                <c:pt idx="57996">
                  <c:v>28998</c:v>
                </c:pt>
                <c:pt idx="57997">
                  <c:v>28998.5</c:v>
                </c:pt>
                <c:pt idx="57998">
                  <c:v>28999</c:v>
                </c:pt>
                <c:pt idx="57999">
                  <c:v>28999.5</c:v>
                </c:pt>
                <c:pt idx="58000">
                  <c:v>29000</c:v>
                </c:pt>
                <c:pt idx="58001">
                  <c:v>29000.5</c:v>
                </c:pt>
                <c:pt idx="58002">
                  <c:v>29001</c:v>
                </c:pt>
                <c:pt idx="58003">
                  <c:v>29001.5</c:v>
                </c:pt>
                <c:pt idx="58004">
                  <c:v>29002</c:v>
                </c:pt>
                <c:pt idx="58005">
                  <c:v>29002.5</c:v>
                </c:pt>
                <c:pt idx="58006">
                  <c:v>29003</c:v>
                </c:pt>
                <c:pt idx="58007">
                  <c:v>29003.5</c:v>
                </c:pt>
                <c:pt idx="58008">
                  <c:v>29004</c:v>
                </c:pt>
                <c:pt idx="58009">
                  <c:v>29004.5</c:v>
                </c:pt>
                <c:pt idx="58010">
                  <c:v>29005</c:v>
                </c:pt>
                <c:pt idx="58011">
                  <c:v>29005.5</c:v>
                </c:pt>
                <c:pt idx="58012">
                  <c:v>29006</c:v>
                </c:pt>
                <c:pt idx="58013">
                  <c:v>29006.5</c:v>
                </c:pt>
                <c:pt idx="58014">
                  <c:v>29007</c:v>
                </c:pt>
                <c:pt idx="58015">
                  <c:v>29007.5</c:v>
                </c:pt>
                <c:pt idx="58016">
                  <c:v>29008</c:v>
                </c:pt>
                <c:pt idx="58017">
                  <c:v>29008.5</c:v>
                </c:pt>
                <c:pt idx="58018">
                  <c:v>29009</c:v>
                </c:pt>
                <c:pt idx="58019">
                  <c:v>29009.5</c:v>
                </c:pt>
                <c:pt idx="58020">
                  <c:v>29010</c:v>
                </c:pt>
                <c:pt idx="58021">
                  <c:v>29010.5</c:v>
                </c:pt>
                <c:pt idx="58022">
                  <c:v>29011</c:v>
                </c:pt>
                <c:pt idx="58023">
                  <c:v>29011.5</c:v>
                </c:pt>
                <c:pt idx="58024">
                  <c:v>29012</c:v>
                </c:pt>
                <c:pt idx="58025">
                  <c:v>29012.5</c:v>
                </c:pt>
                <c:pt idx="58026">
                  <c:v>29013</c:v>
                </c:pt>
                <c:pt idx="58027">
                  <c:v>29013.5</c:v>
                </c:pt>
                <c:pt idx="58028">
                  <c:v>29014</c:v>
                </c:pt>
                <c:pt idx="58029">
                  <c:v>29014.5</c:v>
                </c:pt>
                <c:pt idx="58030">
                  <c:v>29015</c:v>
                </c:pt>
                <c:pt idx="58031">
                  <c:v>29015.5</c:v>
                </c:pt>
                <c:pt idx="58032">
                  <c:v>29016</c:v>
                </c:pt>
                <c:pt idx="58033">
                  <c:v>29016.5</c:v>
                </c:pt>
                <c:pt idx="58034">
                  <c:v>29017</c:v>
                </c:pt>
                <c:pt idx="58035">
                  <c:v>29017.5</c:v>
                </c:pt>
                <c:pt idx="58036">
                  <c:v>29018</c:v>
                </c:pt>
                <c:pt idx="58037">
                  <c:v>29018.5</c:v>
                </c:pt>
                <c:pt idx="58038">
                  <c:v>29019</c:v>
                </c:pt>
                <c:pt idx="58039">
                  <c:v>29019.5</c:v>
                </c:pt>
                <c:pt idx="58040">
                  <c:v>29020</c:v>
                </c:pt>
                <c:pt idx="58041">
                  <c:v>29020.5</c:v>
                </c:pt>
                <c:pt idx="58042">
                  <c:v>29021</c:v>
                </c:pt>
                <c:pt idx="58043">
                  <c:v>29021.5</c:v>
                </c:pt>
                <c:pt idx="58044">
                  <c:v>29022</c:v>
                </c:pt>
                <c:pt idx="58045">
                  <c:v>29022.5</c:v>
                </c:pt>
                <c:pt idx="58046">
                  <c:v>29023</c:v>
                </c:pt>
                <c:pt idx="58047">
                  <c:v>29023.5</c:v>
                </c:pt>
                <c:pt idx="58048">
                  <c:v>29024</c:v>
                </c:pt>
                <c:pt idx="58049">
                  <c:v>29024.5</c:v>
                </c:pt>
                <c:pt idx="58050">
                  <c:v>29025</c:v>
                </c:pt>
                <c:pt idx="58051">
                  <c:v>29025.5</c:v>
                </c:pt>
                <c:pt idx="58052">
                  <c:v>29026</c:v>
                </c:pt>
                <c:pt idx="58053">
                  <c:v>29026.5</c:v>
                </c:pt>
                <c:pt idx="58054">
                  <c:v>29027</c:v>
                </c:pt>
                <c:pt idx="58055">
                  <c:v>29027.5</c:v>
                </c:pt>
                <c:pt idx="58056">
                  <c:v>29028</c:v>
                </c:pt>
                <c:pt idx="58057">
                  <c:v>29028.5</c:v>
                </c:pt>
                <c:pt idx="58058">
                  <c:v>29029</c:v>
                </c:pt>
                <c:pt idx="58059">
                  <c:v>29029.5</c:v>
                </c:pt>
                <c:pt idx="58060">
                  <c:v>29030</c:v>
                </c:pt>
                <c:pt idx="58061">
                  <c:v>29030.5</c:v>
                </c:pt>
                <c:pt idx="58062">
                  <c:v>29031</c:v>
                </c:pt>
                <c:pt idx="58063">
                  <c:v>29031.5</c:v>
                </c:pt>
                <c:pt idx="58064">
                  <c:v>29032</c:v>
                </c:pt>
                <c:pt idx="58065">
                  <c:v>29032.5</c:v>
                </c:pt>
                <c:pt idx="58066">
                  <c:v>29033</c:v>
                </c:pt>
                <c:pt idx="58067">
                  <c:v>29033.5</c:v>
                </c:pt>
                <c:pt idx="58068">
                  <c:v>29034</c:v>
                </c:pt>
                <c:pt idx="58069">
                  <c:v>29034.5</c:v>
                </c:pt>
                <c:pt idx="58070">
                  <c:v>29035</c:v>
                </c:pt>
                <c:pt idx="58071">
                  <c:v>29035.5</c:v>
                </c:pt>
                <c:pt idx="58072">
                  <c:v>29036</c:v>
                </c:pt>
                <c:pt idx="58073">
                  <c:v>29036.5</c:v>
                </c:pt>
                <c:pt idx="58074">
                  <c:v>29037</c:v>
                </c:pt>
                <c:pt idx="58075">
                  <c:v>29037.5</c:v>
                </c:pt>
                <c:pt idx="58076">
                  <c:v>29038</c:v>
                </c:pt>
                <c:pt idx="58077">
                  <c:v>29038.5</c:v>
                </c:pt>
                <c:pt idx="58078">
                  <c:v>29039</c:v>
                </c:pt>
                <c:pt idx="58079">
                  <c:v>29039.5</c:v>
                </c:pt>
                <c:pt idx="58080">
                  <c:v>29040</c:v>
                </c:pt>
                <c:pt idx="58081">
                  <c:v>29040.5</c:v>
                </c:pt>
                <c:pt idx="58082">
                  <c:v>29041</c:v>
                </c:pt>
                <c:pt idx="58083">
                  <c:v>29041.5</c:v>
                </c:pt>
                <c:pt idx="58084">
                  <c:v>29042</c:v>
                </c:pt>
                <c:pt idx="58085">
                  <c:v>29042.5</c:v>
                </c:pt>
                <c:pt idx="58086">
                  <c:v>29043</c:v>
                </c:pt>
                <c:pt idx="58087">
                  <c:v>29043.5</c:v>
                </c:pt>
                <c:pt idx="58088">
                  <c:v>29044</c:v>
                </c:pt>
                <c:pt idx="58089">
                  <c:v>29044.5</c:v>
                </c:pt>
                <c:pt idx="58090">
                  <c:v>29045</c:v>
                </c:pt>
                <c:pt idx="58091">
                  <c:v>29045.5</c:v>
                </c:pt>
                <c:pt idx="58092">
                  <c:v>29046</c:v>
                </c:pt>
                <c:pt idx="58093">
                  <c:v>29046.5</c:v>
                </c:pt>
                <c:pt idx="58094">
                  <c:v>29047</c:v>
                </c:pt>
                <c:pt idx="58095">
                  <c:v>29047.5</c:v>
                </c:pt>
                <c:pt idx="58096">
                  <c:v>29048</c:v>
                </c:pt>
                <c:pt idx="58097">
                  <c:v>29048.5</c:v>
                </c:pt>
                <c:pt idx="58098">
                  <c:v>29049</c:v>
                </c:pt>
                <c:pt idx="58099">
                  <c:v>29049.5</c:v>
                </c:pt>
                <c:pt idx="58100">
                  <c:v>29050</c:v>
                </c:pt>
                <c:pt idx="58101">
                  <c:v>29050.5</c:v>
                </c:pt>
                <c:pt idx="58102">
                  <c:v>29051</c:v>
                </c:pt>
                <c:pt idx="58103">
                  <c:v>29051.5</c:v>
                </c:pt>
                <c:pt idx="58104">
                  <c:v>29052</c:v>
                </c:pt>
                <c:pt idx="58105">
                  <c:v>29052.5</c:v>
                </c:pt>
                <c:pt idx="58106">
                  <c:v>29053</c:v>
                </c:pt>
                <c:pt idx="58107">
                  <c:v>29053.5</c:v>
                </c:pt>
                <c:pt idx="58108">
                  <c:v>29054</c:v>
                </c:pt>
                <c:pt idx="58109">
                  <c:v>29054.5</c:v>
                </c:pt>
                <c:pt idx="58110">
                  <c:v>29055</c:v>
                </c:pt>
                <c:pt idx="58111">
                  <c:v>29055.5</c:v>
                </c:pt>
                <c:pt idx="58112">
                  <c:v>29056</c:v>
                </c:pt>
                <c:pt idx="58113">
                  <c:v>29056.5</c:v>
                </c:pt>
                <c:pt idx="58114">
                  <c:v>29057</c:v>
                </c:pt>
                <c:pt idx="58115">
                  <c:v>29057.5</c:v>
                </c:pt>
                <c:pt idx="58116">
                  <c:v>29058</c:v>
                </c:pt>
                <c:pt idx="58117">
                  <c:v>29058.5</c:v>
                </c:pt>
                <c:pt idx="58118">
                  <c:v>29059</c:v>
                </c:pt>
                <c:pt idx="58119">
                  <c:v>29059.5</c:v>
                </c:pt>
                <c:pt idx="58120">
                  <c:v>29060</c:v>
                </c:pt>
                <c:pt idx="58121">
                  <c:v>29060.5</c:v>
                </c:pt>
                <c:pt idx="58122">
                  <c:v>29061</c:v>
                </c:pt>
                <c:pt idx="58123">
                  <c:v>29061.5</c:v>
                </c:pt>
                <c:pt idx="58124">
                  <c:v>29062</c:v>
                </c:pt>
                <c:pt idx="58125">
                  <c:v>29062.5</c:v>
                </c:pt>
                <c:pt idx="58126">
                  <c:v>29063</c:v>
                </c:pt>
                <c:pt idx="58127">
                  <c:v>29063.5</c:v>
                </c:pt>
                <c:pt idx="58128">
                  <c:v>29064</c:v>
                </c:pt>
                <c:pt idx="58129">
                  <c:v>29064.5</c:v>
                </c:pt>
                <c:pt idx="58130">
                  <c:v>29065</c:v>
                </c:pt>
                <c:pt idx="58131">
                  <c:v>29065.5</c:v>
                </c:pt>
                <c:pt idx="58132">
                  <c:v>29066</c:v>
                </c:pt>
                <c:pt idx="58133">
                  <c:v>29066.5</c:v>
                </c:pt>
                <c:pt idx="58134">
                  <c:v>29067</c:v>
                </c:pt>
                <c:pt idx="58135">
                  <c:v>29067.5</c:v>
                </c:pt>
                <c:pt idx="58136">
                  <c:v>29068</c:v>
                </c:pt>
                <c:pt idx="58137">
                  <c:v>29068.5</c:v>
                </c:pt>
                <c:pt idx="58138">
                  <c:v>29069</c:v>
                </c:pt>
                <c:pt idx="58139">
                  <c:v>29069.5</c:v>
                </c:pt>
                <c:pt idx="58140">
                  <c:v>29070</c:v>
                </c:pt>
                <c:pt idx="58141">
                  <c:v>29070.5</c:v>
                </c:pt>
                <c:pt idx="58142">
                  <c:v>29071</c:v>
                </c:pt>
                <c:pt idx="58143">
                  <c:v>29071.5</c:v>
                </c:pt>
                <c:pt idx="58144">
                  <c:v>29072</c:v>
                </c:pt>
                <c:pt idx="58145">
                  <c:v>29072.5</c:v>
                </c:pt>
                <c:pt idx="58146">
                  <c:v>29073</c:v>
                </c:pt>
                <c:pt idx="58147">
                  <c:v>29073.5</c:v>
                </c:pt>
                <c:pt idx="58148">
                  <c:v>29074</c:v>
                </c:pt>
                <c:pt idx="58149">
                  <c:v>29074.5</c:v>
                </c:pt>
                <c:pt idx="58150">
                  <c:v>29075</c:v>
                </c:pt>
                <c:pt idx="58151">
                  <c:v>29075.5</c:v>
                </c:pt>
                <c:pt idx="58152">
                  <c:v>29076</c:v>
                </c:pt>
                <c:pt idx="58153">
                  <c:v>29076.5</c:v>
                </c:pt>
                <c:pt idx="58154">
                  <c:v>29077</c:v>
                </c:pt>
                <c:pt idx="58155">
                  <c:v>29077.5</c:v>
                </c:pt>
                <c:pt idx="58156">
                  <c:v>29078</c:v>
                </c:pt>
                <c:pt idx="58157">
                  <c:v>29078.5</c:v>
                </c:pt>
                <c:pt idx="58158">
                  <c:v>29079</c:v>
                </c:pt>
                <c:pt idx="58159">
                  <c:v>29079.5</c:v>
                </c:pt>
                <c:pt idx="58160">
                  <c:v>29080</c:v>
                </c:pt>
                <c:pt idx="58161">
                  <c:v>29080.5</c:v>
                </c:pt>
                <c:pt idx="58162">
                  <c:v>29081</c:v>
                </c:pt>
                <c:pt idx="58163">
                  <c:v>29081.5</c:v>
                </c:pt>
                <c:pt idx="58164">
                  <c:v>29082</c:v>
                </c:pt>
                <c:pt idx="58165">
                  <c:v>29082.5</c:v>
                </c:pt>
                <c:pt idx="58166">
                  <c:v>29083</c:v>
                </c:pt>
                <c:pt idx="58167">
                  <c:v>29083.5</c:v>
                </c:pt>
                <c:pt idx="58168">
                  <c:v>29084</c:v>
                </c:pt>
                <c:pt idx="58169">
                  <c:v>29084.5</c:v>
                </c:pt>
                <c:pt idx="58170">
                  <c:v>29085</c:v>
                </c:pt>
                <c:pt idx="58171">
                  <c:v>29085.5</c:v>
                </c:pt>
                <c:pt idx="58172">
                  <c:v>29086</c:v>
                </c:pt>
                <c:pt idx="58173">
                  <c:v>29086.5</c:v>
                </c:pt>
                <c:pt idx="58174">
                  <c:v>29087</c:v>
                </c:pt>
                <c:pt idx="58175">
                  <c:v>29087.5</c:v>
                </c:pt>
                <c:pt idx="58176">
                  <c:v>29088</c:v>
                </c:pt>
                <c:pt idx="58177">
                  <c:v>29088.5</c:v>
                </c:pt>
                <c:pt idx="58178">
                  <c:v>29089</c:v>
                </c:pt>
                <c:pt idx="58179">
                  <c:v>29089.5</c:v>
                </c:pt>
                <c:pt idx="58180">
                  <c:v>29090</c:v>
                </c:pt>
                <c:pt idx="58181">
                  <c:v>29090.5</c:v>
                </c:pt>
                <c:pt idx="58182">
                  <c:v>29091</c:v>
                </c:pt>
                <c:pt idx="58183">
                  <c:v>29091.5</c:v>
                </c:pt>
                <c:pt idx="58184">
                  <c:v>29092</c:v>
                </c:pt>
                <c:pt idx="58185">
                  <c:v>29092.5</c:v>
                </c:pt>
                <c:pt idx="58186">
                  <c:v>29093</c:v>
                </c:pt>
                <c:pt idx="58187">
                  <c:v>29093.5</c:v>
                </c:pt>
                <c:pt idx="58188">
                  <c:v>29094</c:v>
                </c:pt>
                <c:pt idx="58189">
                  <c:v>29094.5</c:v>
                </c:pt>
                <c:pt idx="58190">
                  <c:v>29095</c:v>
                </c:pt>
                <c:pt idx="58191">
                  <c:v>29095.5</c:v>
                </c:pt>
                <c:pt idx="58192">
                  <c:v>29096</c:v>
                </c:pt>
                <c:pt idx="58193">
                  <c:v>29096.5</c:v>
                </c:pt>
                <c:pt idx="58194">
                  <c:v>29097</c:v>
                </c:pt>
                <c:pt idx="58195">
                  <c:v>29097.5</c:v>
                </c:pt>
                <c:pt idx="58196">
                  <c:v>29098</c:v>
                </c:pt>
                <c:pt idx="58197">
                  <c:v>29098.5</c:v>
                </c:pt>
                <c:pt idx="58198">
                  <c:v>29099</c:v>
                </c:pt>
                <c:pt idx="58199">
                  <c:v>29099.5</c:v>
                </c:pt>
                <c:pt idx="58200">
                  <c:v>29100</c:v>
                </c:pt>
                <c:pt idx="58201">
                  <c:v>29100.5</c:v>
                </c:pt>
                <c:pt idx="58202">
                  <c:v>29101</c:v>
                </c:pt>
                <c:pt idx="58203">
                  <c:v>29101.5</c:v>
                </c:pt>
                <c:pt idx="58204">
                  <c:v>29102</c:v>
                </c:pt>
                <c:pt idx="58205">
                  <c:v>29102.5</c:v>
                </c:pt>
                <c:pt idx="58206">
                  <c:v>29103</c:v>
                </c:pt>
                <c:pt idx="58207">
                  <c:v>29103.5</c:v>
                </c:pt>
                <c:pt idx="58208">
                  <c:v>29104</c:v>
                </c:pt>
                <c:pt idx="58209">
                  <c:v>29104.5</c:v>
                </c:pt>
                <c:pt idx="58210">
                  <c:v>29105</c:v>
                </c:pt>
                <c:pt idx="58211">
                  <c:v>29105.5</c:v>
                </c:pt>
                <c:pt idx="58212">
                  <c:v>29106</c:v>
                </c:pt>
                <c:pt idx="58213">
                  <c:v>29106.5</c:v>
                </c:pt>
                <c:pt idx="58214">
                  <c:v>29107</c:v>
                </c:pt>
                <c:pt idx="58215">
                  <c:v>29107.5</c:v>
                </c:pt>
                <c:pt idx="58216">
                  <c:v>29108</c:v>
                </c:pt>
                <c:pt idx="58217">
                  <c:v>29108.5</c:v>
                </c:pt>
                <c:pt idx="58218">
                  <c:v>29109</c:v>
                </c:pt>
                <c:pt idx="58219">
                  <c:v>29109.5</c:v>
                </c:pt>
                <c:pt idx="58220">
                  <c:v>29110</c:v>
                </c:pt>
                <c:pt idx="58221">
                  <c:v>29110.5</c:v>
                </c:pt>
                <c:pt idx="58222">
                  <c:v>29111</c:v>
                </c:pt>
                <c:pt idx="58223">
                  <c:v>29111.5</c:v>
                </c:pt>
                <c:pt idx="58224">
                  <c:v>29112</c:v>
                </c:pt>
                <c:pt idx="58225">
                  <c:v>29112.5</c:v>
                </c:pt>
                <c:pt idx="58226">
                  <c:v>29113</c:v>
                </c:pt>
                <c:pt idx="58227">
                  <c:v>29113.5</c:v>
                </c:pt>
                <c:pt idx="58228">
                  <c:v>29114</c:v>
                </c:pt>
                <c:pt idx="58229">
                  <c:v>29114.5</c:v>
                </c:pt>
                <c:pt idx="58230">
                  <c:v>29115</c:v>
                </c:pt>
                <c:pt idx="58231">
                  <c:v>29115.5</c:v>
                </c:pt>
                <c:pt idx="58232">
                  <c:v>29116</c:v>
                </c:pt>
                <c:pt idx="58233">
                  <c:v>29116.5</c:v>
                </c:pt>
                <c:pt idx="58234">
                  <c:v>29117</c:v>
                </c:pt>
                <c:pt idx="58235">
                  <c:v>29117.5</c:v>
                </c:pt>
                <c:pt idx="58236">
                  <c:v>29118</c:v>
                </c:pt>
                <c:pt idx="58237">
                  <c:v>29118.5</c:v>
                </c:pt>
                <c:pt idx="58238">
                  <c:v>29119</c:v>
                </c:pt>
                <c:pt idx="58239">
                  <c:v>29119.5</c:v>
                </c:pt>
                <c:pt idx="58240">
                  <c:v>29120</c:v>
                </c:pt>
                <c:pt idx="58241">
                  <c:v>29120.5</c:v>
                </c:pt>
                <c:pt idx="58242">
                  <c:v>29121</c:v>
                </c:pt>
                <c:pt idx="58243">
                  <c:v>29121.5</c:v>
                </c:pt>
                <c:pt idx="58244">
                  <c:v>29122</c:v>
                </c:pt>
                <c:pt idx="58245">
                  <c:v>29122.5</c:v>
                </c:pt>
                <c:pt idx="58246">
                  <c:v>29123</c:v>
                </c:pt>
                <c:pt idx="58247">
                  <c:v>29123.5</c:v>
                </c:pt>
                <c:pt idx="58248">
                  <c:v>29124</c:v>
                </c:pt>
                <c:pt idx="58249">
                  <c:v>29124.5</c:v>
                </c:pt>
                <c:pt idx="58250">
                  <c:v>29125</c:v>
                </c:pt>
                <c:pt idx="58251">
                  <c:v>29125.5</c:v>
                </c:pt>
                <c:pt idx="58252">
                  <c:v>29126</c:v>
                </c:pt>
                <c:pt idx="58253">
                  <c:v>29126.5</c:v>
                </c:pt>
                <c:pt idx="58254">
                  <c:v>29127</c:v>
                </c:pt>
                <c:pt idx="58255">
                  <c:v>29127.5</c:v>
                </c:pt>
                <c:pt idx="58256">
                  <c:v>29128</c:v>
                </c:pt>
                <c:pt idx="58257">
                  <c:v>29128.5</c:v>
                </c:pt>
                <c:pt idx="58258">
                  <c:v>29129</c:v>
                </c:pt>
                <c:pt idx="58259">
                  <c:v>29129.5</c:v>
                </c:pt>
                <c:pt idx="58260">
                  <c:v>29130</c:v>
                </c:pt>
                <c:pt idx="58261">
                  <c:v>29130.5</c:v>
                </c:pt>
                <c:pt idx="58262">
                  <c:v>29131</c:v>
                </c:pt>
                <c:pt idx="58263">
                  <c:v>29131.5</c:v>
                </c:pt>
                <c:pt idx="58264">
                  <c:v>29132</c:v>
                </c:pt>
                <c:pt idx="58265">
                  <c:v>29132.5</c:v>
                </c:pt>
                <c:pt idx="58266">
                  <c:v>29133</c:v>
                </c:pt>
                <c:pt idx="58267">
                  <c:v>29133.5</c:v>
                </c:pt>
                <c:pt idx="58268">
                  <c:v>29134</c:v>
                </c:pt>
                <c:pt idx="58269">
                  <c:v>29134.5</c:v>
                </c:pt>
                <c:pt idx="58270">
                  <c:v>29135</c:v>
                </c:pt>
                <c:pt idx="58271">
                  <c:v>29135.5</c:v>
                </c:pt>
                <c:pt idx="58272">
                  <c:v>29136</c:v>
                </c:pt>
                <c:pt idx="58273">
                  <c:v>29136.5</c:v>
                </c:pt>
                <c:pt idx="58274">
                  <c:v>29137</c:v>
                </c:pt>
                <c:pt idx="58275">
                  <c:v>29137.5</c:v>
                </c:pt>
                <c:pt idx="58276">
                  <c:v>29138</c:v>
                </c:pt>
                <c:pt idx="58277">
                  <c:v>29138.5</c:v>
                </c:pt>
                <c:pt idx="58278">
                  <c:v>29139</c:v>
                </c:pt>
                <c:pt idx="58279">
                  <c:v>29139.5</c:v>
                </c:pt>
                <c:pt idx="58280">
                  <c:v>29140</c:v>
                </c:pt>
                <c:pt idx="58281">
                  <c:v>29140.5</c:v>
                </c:pt>
                <c:pt idx="58282">
                  <c:v>29141</c:v>
                </c:pt>
                <c:pt idx="58283">
                  <c:v>29141.5</c:v>
                </c:pt>
                <c:pt idx="58284">
                  <c:v>29142</c:v>
                </c:pt>
                <c:pt idx="58285">
                  <c:v>29142.5</c:v>
                </c:pt>
                <c:pt idx="58286">
                  <c:v>29143</c:v>
                </c:pt>
                <c:pt idx="58287">
                  <c:v>29143.5</c:v>
                </c:pt>
                <c:pt idx="58288">
                  <c:v>29144</c:v>
                </c:pt>
                <c:pt idx="58289">
                  <c:v>29144.5</c:v>
                </c:pt>
                <c:pt idx="58290">
                  <c:v>29145</c:v>
                </c:pt>
                <c:pt idx="58291">
                  <c:v>29145.5</c:v>
                </c:pt>
                <c:pt idx="58292">
                  <c:v>29146</c:v>
                </c:pt>
                <c:pt idx="58293">
                  <c:v>29146.5</c:v>
                </c:pt>
                <c:pt idx="58294">
                  <c:v>29147</c:v>
                </c:pt>
                <c:pt idx="58295">
                  <c:v>29147.5</c:v>
                </c:pt>
                <c:pt idx="58296">
                  <c:v>29148</c:v>
                </c:pt>
                <c:pt idx="58297">
                  <c:v>29148.5</c:v>
                </c:pt>
                <c:pt idx="58298">
                  <c:v>29149</c:v>
                </c:pt>
                <c:pt idx="58299">
                  <c:v>29149.5</c:v>
                </c:pt>
                <c:pt idx="58300">
                  <c:v>29150</c:v>
                </c:pt>
                <c:pt idx="58301">
                  <c:v>29150.5</c:v>
                </c:pt>
                <c:pt idx="58302">
                  <c:v>29151</c:v>
                </c:pt>
                <c:pt idx="58303">
                  <c:v>29151.5</c:v>
                </c:pt>
                <c:pt idx="58304">
                  <c:v>29152</c:v>
                </c:pt>
                <c:pt idx="58305">
                  <c:v>29152.5</c:v>
                </c:pt>
                <c:pt idx="58306">
                  <c:v>29153</c:v>
                </c:pt>
                <c:pt idx="58307">
                  <c:v>29153.5</c:v>
                </c:pt>
                <c:pt idx="58308">
                  <c:v>29154</c:v>
                </c:pt>
                <c:pt idx="58309">
                  <c:v>29154.5</c:v>
                </c:pt>
                <c:pt idx="58310">
                  <c:v>29155</c:v>
                </c:pt>
                <c:pt idx="58311">
                  <c:v>29155.5</c:v>
                </c:pt>
                <c:pt idx="58312">
                  <c:v>29156</c:v>
                </c:pt>
                <c:pt idx="58313">
                  <c:v>29156.5</c:v>
                </c:pt>
                <c:pt idx="58314">
                  <c:v>29157</c:v>
                </c:pt>
                <c:pt idx="58315">
                  <c:v>29157.5</c:v>
                </c:pt>
                <c:pt idx="58316">
                  <c:v>29158</c:v>
                </c:pt>
                <c:pt idx="58317">
                  <c:v>29158.5</c:v>
                </c:pt>
                <c:pt idx="58318">
                  <c:v>29159</c:v>
                </c:pt>
                <c:pt idx="58319">
                  <c:v>29159.5</c:v>
                </c:pt>
                <c:pt idx="58320">
                  <c:v>29160</c:v>
                </c:pt>
                <c:pt idx="58321">
                  <c:v>29160.5</c:v>
                </c:pt>
                <c:pt idx="58322">
                  <c:v>29161</c:v>
                </c:pt>
                <c:pt idx="58323">
                  <c:v>29161.5</c:v>
                </c:pt>
                <c:pt idx="58324">
                  <c:v>29162</c:v>
                </c:pt>
                <c:pt idx="58325">
                  <c:v>29162.5</c:v>
                </c:pt>
                <c:pt idx="58326">
                  <c:v>29163</c:v>
                </c:pt>
                <c:pt idx="58327">
                  <c:v>29163.5</c:v>
                </c:pt>
                <c:pt idx="58328">
                  <c:v>29164</c:v>
                </c:pt>
                <c:pt idx="58329">
                  <c:v>29164.5</c:v>
                </c:pt>
                <c:pt idx="58330">
                  <c:v>29165</c:v>
                </c:pt>
                <c:pt idx="58331">
                  <c:v>29165.5</c:v>
                </c:pt>
                <c:pt idx="58332">
                  <c:v>29166</c:v>
                </c:pt>
                <c:pt idx="58333">
                  <c:v>29166.5</c:v>
                </c:pt>
                <c:pt idx="58334">
                  <c:v>29167</c:v>
                </c:pt>
                <c:pt idx="58335">
                  <c:v>29167.5</c:v>
                </c:pt>
                <c:pt idx="58336">
                  <c:v>29168</c:v>
                </c:pt>
                <c:pt idx="58337">
                  <c:v>29168.5</c:v>
                </c:pt>
                <c:pt idx="58338">
                  <c:v>29169</c:v>
                </c:pt>
                <c:pt idx="58339">
                  <c:v>29169.5</c:v>
                </c:pt>
                <c:pt idx="58340">
                  <c:v>29170</c:v>
                </c:pt>
                <c:pt idx="58341">
                  <c:v>29170.5</c:v>
                </c:pt>
                <c:pt idx="58342">
                  <c:v>29171</c:v>
                </c:pt>
                <c:pt idx="58343">
                  <c:v>29171.5</c:v>
                </c:pt>
                <c:pt idx="58344">
                  <c:v>29172</c:v>
                </c:pt>
                <c:pt idx="58345">
                  <c:v>29172.5</c:v>
                </c:pt>
                <c:pt idx="58346">
                  <c:v>29173</c:v>
                </c:pt>
                <c:pt idx="58347">
                  <c:v>29173.5</c:v>
                </c:pt>
                <c:pt idx="58348">
                  <c:v>29174</c:v>
                </c:pt>
                <c:pt idx="58349">
                  <c:v>29174.5</c:v>
                </c:pt>
                <c:pt idx="58350">
                  <c:v>29175</c:v>
                </c:pt>
                <c:pt idx="58351">
                  <c:v>29175.5</c:v>
                </c:pt>
                <c:pt idx="58352">
                  <c:v>29176</c:v>
                </c:pt>
                <c:pt idx="58353">
                  <c:v>29176.5</c:v>
                </c:pt>
                <c:pt idx="58354">
                  <c:v>29177</c:v>
                </c:pt>
                <c:pt idx="58355">
                  <c:v>29177.5</c:v>
                </c:pt>
                <c:pt idx="58356">
                  <c:v>29178</c:v>
                </c:pt>
                <c:pt idx="58357">
                  <c:v>29178.5</c:v>
                </c:pt>
                <c:pt idx="58358">
                  <c:v>29179</c:v>
                </c:pt>
                <c:pt idx="58359">
                  <c:v>29179.5</c:v>
                </c:pt>
                <c:pt idx="58360">
                  <c:v>29180</c:v>
                </c:pt>
                <c:pt idx="58361">
                  <c:v>29180.5</c:v>
                </c:pt>
                <c:pt idx="58362">
                  <c:v>29181</c:v>
                </c:pt>
                <c:pt idx="58363">
                  <c:v>29181.5</c:v>
                </c:pt>
                <c:pt idx="58364">
                  <c:v>29182</c:v>
                </c:pt>
                <c:pt idx="58365">
                  <c:v>29182.5</c:v>
                </c:pt>
                <c:pt idx="58366">
                  <c:v>29183</c:v>
                </c:pt>
                <c:pt idx="58367">
                  <c:v>29183.5</c:v>
                </c:pt>
                <c:pt idx="58368">
                  <c:v>29184</c:v>
                </c:pt>
                <c:pt idx="58369">
                  <c:v>29184.5</c:v>
                </c:pt>
                <c:pt idx="58370">
                  <c:v>29185</c:v>
                </c:pt>
                <c:pt idx="58371">
                  <c:v>29185.5</c:v>
                </c:pt>
                <c:pt idx="58372">
                  <c:v>29186</c:v>
                </c:pt>
                <c:pt idx="58373">
                  <c:v>29186.5</c:v>
                </c:pt>
                <c:pt idx="58374">
                  <c:v>29187</c:v>
                </c:pt>
                <c:pt idx="58375">
                  <c:v>29187.5</c:v>
                </c:pt>
                <c:pt idx="58376">
                  <c:v>29188</c:v>
                </c:pt>
                <c:pt idx="58377">
                  <c:v>29188.5</c:v>
                </c:pt>
                <c:pt idx="58378">
                  <c:v>29189</c:v>
                </c:pt>
                <c:pt idx="58379">
                  <c:v>29189.5</c:v>
                </c:pt>
                <c:pt idx="58380">
                  <c:v>29190</c:v>
                </c:pt>
                <c:pt idx="58381">
                  <c:v>29190.5</c:v>
                </c:pt>
                <c:pt idx="58382">
                  <c:v>29191</c:v>
                </c:pt>
                <c:pt idx="58383">
                  <c:v>29191.5</c:v>
                </c:pt>
                <c:pt idx="58384">
                  <c:v>29192</c:v>
                </c:pt>
                <c:pt idx="58385">
                  <c:v>29192.5</c:v>
                </c:pt>
                <c:pt idx="58386">
                  <c:v>29193</c:v>
                </c:pt>
                <c:pt idx="58387">
                  <c:v>29193.5</c:v>
                </c:pt>
                <c:pt idx="58388">
                  <c:v>29194</c:v>
                </c:pt>
                <c:pt idx="58389">
                  <c:v>29194.5</c:v>
                </c:pt>
                <c:pt idx="58390">
                  <c:v>29195</c:v>
                </c:pt>
                <c:pt idx="58391">
                  <c:v>29195.5</c:v>
                </c:pt>
                <c:pt idx="58392">
                  <c:v>29196</c:v>
                </c:pt>
                <c:pt idx="58393">
                  <c:v>29196.5</c:v>
                </c:pt>
                <c:pt idx="58394">
                  <c:v>29197</c:v>
                </c:pt>
                <c:pt idx="58395">
                  <c:v>29197.5</c:v>
                </c:pt>
                <c:pt idx="58396">
                  <c:v>29198</c:v>
                </c:pt>
                <c:pt idx="58397">
                  <c:v>29198.5</c:v>
                </c:pt>
                <c:pt idx="58398">
                  <c:v>29199</c:v>
                </c:pt>
                <c:pt idx="58399">
                  <c:v>29199.5</c:v>
                </c:pt>
                <c:pt idx="58400">
                  <c:v>29200</c:v>
                </c:pt>
                <c:pt idx="58401">
                  <c:v>29200.5</c:v>
                </c:pt>
                <c:pt idx="58402">
                  <c:v>29201</c:v>
                </c:pt>
                <c:pt idx="58403">
                  <c:v>29201.5</c:v>
                </c:pt>
                <c:pt idx="58404">
                  <c:v>29202</c:v>
                </c:pt>
                <c:pt idx="58405">
                  <c:v>29202.5</c:v>
                </c:pt>
                <c:pt idx="58406">
                  <c:v>29203</c:v>
                </c:pt>
                <c:pt idx="58407">
                  <c:v>29203.5</c:v>
                </c:pt>
                <c:pt idx="58408">
                  <c:v>29204</c:v>
                </c:pt>
                <c:pt idx="58409">
                  <c:v>29204.5</c:v>
                </c:pt>
                <c:pt idx="58410">
                  <c:v>29205</c:v>
                </c:pt>
                <c:pt idx="58411">
                  <c:v>29205.5</c:v>
                </c:pt>
                <c:pt idx="58412">
                  <c:v>29206</c:v>
                </c:pt>
                <c:pt idx="58413">
                  <c:v>29206.5</c:v>
                </c:pt>
                <c:pt idx="58414">
                  <c:v>29207</c:v>
                </c:pt>
                <c:pt idx="58415">
                  <c:v>29207.5</c:v>
                </c:pt>
                <c:pt idx="58416">
                  <c:v>29208</c:v>
                </c:pt>
                <c:pt idx="58417">
                  <c:v>29208.5</c:v>
                </c:pt>
                <c:pt idx="58418">
                  <c:v>29209</c:v>
                </c:pt>
                <c:pt idx="58419">
                  <c:v>29209.5</c:v>
                </c:pt>
                <c:pt idx="58420">
                  <c:v>29210</c:v>
                </c:pt>
                <c:pt idx="58421">
                  <c:v>29210.5</c:v>
                </c:pt>
                <c:pt idx="58422">
                  <c:v>29211</c:v>
                </c:pt>
                <c:pt idx="58423">
                  <c:v>29211.5</c:v>
                </c:pt>
                <c:pt idx="58424">
                  <c:v>29212</c:v>
                </c:pt>
                <c:pt idx="58425">
                  <c:v>29212.5</c:v>
                </c:pt>
                <c:pt idx="58426">
                  <c:v>29213</c:v>
                </c:pt>
                <c:pt idx="58427">
                  <c:v>29213.5</c:v>
                </c:pt>
                <c:pt idx="58428">
                  <c:v>29214</c:v>
                </c:pt>
                <c:pt idx="58429">
                  <c:v>29214.5</c:v>
                </c:pt>
                <c:pt idx="58430">
                  <c:v>29215</c:v>
                </c:pt>
                <c:pt idx="58431">
                  <c:v>29215.5</c:v>
                </c:pt>
                <c:pt idx="58432">
                  <c:v>29216</c:v>
                </c:pt>
                <c:pt idx="58433">
                  <c:v>29216.5</c:v>
                </c:pt>
                <c:pt idx="58434">
                  <c:v>29217</c:v>
                </c:pt>
                <c:pt idx="58435">
                  <c:v>29217.5</c:v>
                </c:pt>
                <c:pt idx="58436">
                  <c:v>29218</c:v>
                </c:pt>
                <c:pt idx="58437">
                  <c:v>29218.5</c:v>
                </c:pt>
                <c:pt idx="58438">
                  <c:v>29219</c:v>
                </c:pt>
                <c:pt idx="58439">
                  <c:v>29219.5</c:v>
                </c:pt>
                <c:pt idx="58440">
                  <c:v>29220</c:v>
                </c:pt>
                <c:pt idx="58441">
                  <c:v>29220.5</c:v>
                </c:pt>
                <c:pt idx="58442">
                  <c:v>29221</c:v>
                </c:pt>
                <c:pt idx="58443">
                  <c:v>29221.5</c:v>
                </c:pt>
                <c:pt idx="58444">
                  <c:v>29222</c:v>
                </c:pt>
                <c:pt idx="58445">
                  <c:v>29222.5</c:v>
                </c:pt>
                <c:pt idx="58446">
                  <c:v>29223</c:v>
                </c:pt>
                <c:pt idx="58447">
                  <c:v>29223.5</c:v>
                </c:pt>
                <c:pt idx="58448">
                  <c:v>29224</c:v>
                </c:pt>
                <c:pt idx="58449">
                  <c:v>29224.5</c:v>
                </c:pt>
                <c:pt idx="58450">
                  <c:v>29225</c:v>
                </c:pt>
                <c:pt idx="58451">
                  <c:v>29225.5</c:v>
                </c:pt>
                <c:pt idx="58452">
                  <c:v>29226</c:v>
                </c:pt>
                <c:pt idx="58453">
                  <c:v>29226.5</c:v>
                </c:pt>
                <c:pt idx="58454">
                  <c:v>29227</c:v>
                </c:pt>
                <c:pt idx="58455">
                  <c:v>29227.5</c:v>
                </c:pt>
                <c:pt idx="58456">
                  <c:v>29228</c:v>
                </c:pt>
                <c:pt idx="58457">
                  <c:v>29228.5</c:v>
                </c:pt>
                <c:pt idx="58458">
                  <c:v>29229</c:v>
                </c:pt>
                <c:pt idx="58459">
                  <c:v>29229.5</c:v>
                </c:pt>
                <c:pt idx="58460">
                  <c:v>29230</c:v>
                </c:pt>
                <c:pt idx="58461">
                  <c:v>29230.5</c:v>
                </c:pt>
                <c:pt idx="58462">
                  <c:v>29231</c:v>
                </c:pt>
                <c:pt idx="58463">
                  <c:v>29231.5</c:v>
                </c:pt>
                <c:pt idx="58464">
                  <c:v>29232</c:v>
                </c:pt>
                <c:pt idx="58465">
                  <c:v>29232.5</c:v>
                </c:pt>
                <c:pt idx="58466">
                  <c:v>29233</c:v>
                </c:pt>
                <c:pt idx="58467">
                  <c:v>29233.5</c:v>
                </c:pt>
                <c:pt idx="58468">
                  <c:v>29234</c:v>
                </c:pt>
                <c:pt idx="58469">
                  <c:v>29234.5</c:v>
                </c:pt>
                <c:pt idx="58470">
                  <c:v>29235</c:v>
                </c:pt>
                <c:pt idx="58471">
                  <c:v>29235.5</c:v>
                </c:pt>
                <c:pt idx="58472">
                  <c:v>29236</c:v>
                </c:pt>
                <c:pt idx="58473">
                  <c:v>29236.5</c:v>
                </c:pt>
                <c:pt idx="58474">
                  <c:v>29237</c:v>
                </c:pt>
                <c:pt idx="58475">
                  <c:v>29237.5</c:v>
                </c:pt>
                <c:pt idx="58476">
                  <c:v>29238</c:v>
                </c:pt>
                <c:pt idx="58477">
                  <c:v>29238.5</c:v>
                </c:pt>
                <c:pt idx="58478">
                  <c:v>29239</c:v>
                </c:pt>
                <c:pt idx="58479">
                  <c:v>29239.5</c:v>
                </c:pt>
                <c:pt idx="58480">
                  <c:v>29240</c:v>
                </c:pt>
                <c:pt idx="58481">
                  <c:v>29240.5</c:v>
                </c:pt>
                <c:pt idx="58482">
                  <c:v>29241</c:v>
                </c:pt>
                <c:pt idx="58483">
                  <c:v>29241.5</c:v>
                </c:pt>
                <c:pt idx="58484">
                  <c:v>29242</c:v>
                </c:pt>
                <c:pt idx="58485">
                  <c:v>29242.5</c:v>
                </c:pt>
                <c:pt idx="58486">
                  <c:v>29243</c:v>
                </c:pt>
                <c:pt idx="58487">
                  <c:v>29243.5</c:v>
                </c:pt>
                <c:pt idx="58488">
                  <c:v>29244</c:v>
                </c:pt>
                <c:pt idx="58489">
                  <c:v>29244.5</c:v>
                </c:pt>
                <c:pt idx="58490">
                  <c:v>29245</c:v>
                </c:pt>
                <c:pt idx="58491">
                  <c:v>29245.5</c:v>
                </c:pt>
                <c:pt idx="58492">
                  <c:v>29246</c:v>
                </c:pt>
                <c:pt idx="58493">
                  <c:v>29246.5</c:v>
                </c:pt>
                <c:pt idx="58494">
                  <c:v>29247</c:v>
                </c:pt>
                <c:pt idx="58495">
                  <c:v>29247.5</c:v>
                </c:pt>
                <c:pt idx="58496">
                  <c:v>29248</c:v>
                </c:pt>
                <c:pt idx="58497">
                  <c:v>29248.5</c:v>
                </c:pt>
                <c:pt idx="58498">
                  <c:v>29249</c:v>
                </c:pt>
                <c:pt idx="58499">
                  <c:v>29249.5</c:v>
                </c:pt>
                <c:pt idx="58500">
                  <c:v>29250</c:v>
                </c:pt>
                <c:pt idx="58501">
                  <c:v>29250.5</c:v>
                </c:pt>
                <c:pt idx="58502">
                  <c:v>29251</c:v>
                </c:pt>
                <c:pt idx="58503">
                  <c:v>29251.5</c:v>
                </c:pt>
                <c:pt idx="58504">
                  <c:v>29252</c:v>
                </c:pt>
                <c:pt idx="58505">
                  <c:v>29252.5</c:v>
                </c:pt>
                <c:pt idx="58506">
                  <c:v>29253</c:v>
                </c:pt>
                <c:pt idx="58507">
                  <c:v>29253.5</c:v>
                </c:pt>
                <c:pt idx="58508">
                  <c:v>29254</c:v>
                </c:pt>
                <c:pt idx="58509">
                  <c:v>29254.5</c:v>
                </c:pt>
                <c:pt idx="58510">
                  <c:v>29255</c:v>
                </c:pt>
                <c:pt idx="58511">
                  <c:v>29255.5</c:v>
                </c:pt>
                <c:pt idx="58512">
                  <c:v>29256</c:v>
                </c:pt>
                <c:pt idx="58513">
                  <c:v>29256.5</c:v>
                </c:pt>
                <c:pt idx="58514">
                  <c:v>29257</c:v>
                </c:pt>
                <c:pt idx="58515">
                  <c:v>29257.5</c:v>
                </c:pt>
                <c:pt idx="58516">
                  <c:v>29258</c:v>
                </c:pt>
                <c:pt idx="58517">
                  <c:v>29258.5</c:v>
                </c:pt>
                <c:pt idx="58518">
                  <c:v>29259</c:v>
                </c:pt>
                <c:pt idx="58519">
                  <c:v>29259.5</c:v>
                </c:pt>
                <c:pt idx="58520">
                  <c:v>29260</c:v>
                </c:pt>
                <c:pt idx="58521">
                  <c:v>29260.5</c:v>
                </c:pt>
                <c:pt idx="58522">
                  <c:v>29261</c:v>
                </c:pt>
                <c:pt idx="58523">
                  <c:v>29261.5</c:v>
                </c:pt>
                <c:pt idx="58524">
                  <c:v>29262</c:v>
                </c:pt>
                <c:pt idx="58525">
                  <c:v>29262.5</c:v>
                </c:pt>
                <c:pt idx="58526">
                  <c:v>29263</c:v>
                </c:pt>
                <c:pt idx="58527">
                  <c:v>29263.5</c:v>
                </c:pt>
                <c:pt idx="58528">
                  <c:v>29264</c:v>
                </c:pt>
                <c:pt idx="58529">
                  <c:v>29264.5</c:v>
                </c:pt>
                <c:pt idx="58530">
                  <c:v>29265</c:v>
                </c:pt>
                <c:pt idx="58531">
                  <c:v>29265.5</c:v>
                </c:pt>
                <c:pt idx="58532">
                  <c:v>29266</c:v>
                </c:pt>
                <c:pt idx="58533">
                  <c:v>29266.5</c:v>
                </c:pt>
                <c:pt idx="58534">
                  <c:v>29267</c:v>
                </c:pt>
                <c:pt idx="58535">
                  <c:v>29267.5</c:v>
                </c:pt>
                <c:pt idx="58536">
                  <c:v>29268</c:v>
                </c:pt>
                <c:pt idx="58537">
                  <c:v>29268.5</c:v>
                </c:pt>
                <c:pt idx="58538">
                  <c:v>29269</c:v>
                </c:pt>
                <c:pt idx="58539">
                  <c:v>29269.5</c:v>
                </c:pt>
                <c:pt idx="58540">
                  <c:v>29270</c:v>
                </c:pt>
                <c:pt idx="58541">
                  <c:v>29270.5</c:v>
                </c:pt>
                <c:pt idx="58542">
                  <c:v>29271</c:v>
                </c:pt>
                <c:pt idx="58543">
                  <c:v>29271.5</c:v>
                </c:pt>
                <c:pt idx="58544">
                  <c:v>29272</c:v>
                </c:pt>
                <c:pt idx="58545">
                  <c:v>29272.5</c:v>
                </c:pt>
                <c:pt idx="58546">
                  <c:v>29273</c:v>
                </c:pt>
                <c:pt idx="58547">
                  <c:v>29273.5</c:v>
                </c:pt>
                <c:pt idx="58548">
                  <c:v>29274</c:v>
                </c:pt>
                <c:pt idx="58549">
                  <c:v>29274.5</c:v>
                </c:pt>
                <c:pt idx="58550">
                  <c:v>29275</c:v>
                </c:pt>
                <c:pt idx="58551">
                  <c:v>29275.5</c:v>
                </c:pt>
                <c:pt idx="58552">
                  <c:v>29276</c:v>
                </c:pt>
                <c:pt idx="58553">
                  <c:v>29276.5</c:v>
                </c:pt>
                <c:pt idx="58554">
                  <c:v>29277</c:v>
                </c:pt>
                <c:pt idx="58555">
                  <c:v>29277.5</c:v>
                </c:pt>
                <c:pt idx="58556">
                  <c:v>29278</c:v>
                </c:pt>
                <c:pt idx="58557">
                  <c:v>29278.5</c:v>
                </c:pt>
                <c:pt idx="58558">
                  <c:v>29279</c:v>
                </c:pt>
                <c:pt idx="58559">
                  <c:v>29279.5</c:v>
                </c:pt>
                <c:pt idx="58560">
                  <c:v>29280</c:v>
                </c:pt>
                <c:pt idx="58561">
                  <c:v>29280.5</c:v>
                </c:pt>
                <c:pt idx="58562">
                  <c:v>29281</c:v>
                </c:pt>
                <c:pt idx="58563">
                  <c:v>29281.5</c:v>
                </c:pt>
                <c:pt idx="58564">
                  <c:v>29282</c:v>
                </c:pt>
                <c:pt idx="58565">
                  <c:v>29282.5</c:v>
                </c:pt>
                <c:pt idx="58566">
                  <c:v>29283</c:v>
                </c:pt>
                <c:pt idx="58567">
                  <c:v>29283.5</c:v>
                </c:pt>
                <c:pt idx="58568">
                  <c:v>29284</c:v>
                </c:pt>
                <c:pt idx="58569">
                  <c:v>29284.5</c:v>
                </c:pt>
                <c:pt idx="58570">
                  <c:v>29285</c:v>
                </c:pt>
                <c:pt idx="58571">
                  <c:v>29285.5</c:v>
                </c:pt>
                <c:pt idx="58572">
                  <c:v>29286</c:v>
                </c:pt>
                <c:pt idx="58573">
                  <c:v>29286.5</c:v>
                </c:pt>
                <c:pt idx="58574">
                  <c:v>29287</c:v>
                </c:pt>
                <c:pt idx="58575">
                  <c:v>29287.5</c:v>
                </c:pt>
                <c:pt idx="58576">
                  <c:v>29288</c:v>
                </c:pt>
                <c:pt idx="58577">
                  <c:v>29288.5</c:v>
                </c:pt>
                <c:pt idx="58578">
                  <c:v>29289</c:v>
                </c:pt>
                <c:pt idx="58579">
                  <c:v>29289.5</c:v>
                </c:pt>
                <c:pt idx="58580">
                  <c:v>29290</c:v>
                </c:pt>
                <c:pt idx="58581">
                  <c:v>29290.5</c:v>
                </c:pt>
                <c:pt idx="58582">
                  <c:v>29291</c:v>
                </c:pt>
                <c:pt idx="58583">
                  <c:v>29291.5</c:v>
                </c:pt>
                <c:pt idx="58584">
                  <c:v>29292</c:v>
                </c:pt>
                <c:pt idx="58585">
                  <c:v>29292.5</c:v>
                </c:pt>
                <c:pt idx="58586">
                  <c:v>29293</c:v>
                </c:pt>
                <c:pt idx="58587">
                  <c:v>29293.5</c:v>
                </c:pt>
                <c:pt idx="58588">
                  <c:v>29294</c:v>
                </c:pt>
                <c:pt idx="58589">
                  <c:v>29294.5</c:v>
                </c:pt>
                <c:pt idx="58590">
                  <c:v>29295</c:v>
                </c:pt>
                <c:pt idx="58591">
                  <c:v>29295.5</c:v>
                </c:pt>
                <c:pt idx="58592">
                  <c:v>29296</c:v>
                </c:pt>
                <c:pt idx="58593">
                  <c:v>29296.5</c:v>
                </c:pt>
                <c:pt idx="58594">
                  <c:v>29297</c:v>
                </c:pt>
                <c:pt idx="58595">
                  <c:v>29297.5</c:v>
                </c:pt>
                <c:pt idx="58596">
                  <c:v>29298</c:v>
                </c:pt>
                <c:pt idx="58597">
                  <c:v>29298.5</c:v>
                </c:pt>
                <c:pt idx="58598">
                  <c:v>29299</c:v>
                </c:pt>
                <c:pt idx="58599">
                  <c:v>29299.5</c:v>
                </c:pt>
                <c:pt idx="58600">
                  <c:v>29300</c:v>
                </c:pt>
                <c:pt idx="58601">
                  <c:v>29300.5</c:v>
                </c:pt>
                <c:pt idx="58602">
                  <c:v>29301</c:v>
                </c:pt>
                <c:pt idx="58603">
                  <c:v>29301.5</c:v>
                </c:pt>
                <c:pt idx="58604">
                  <c:v>29302</c:v>
                </c:pt>
                <c:pt idx="58605">
                  <c:v>29302.5</c:v>
                </c:pt>
                <c:pt idx="58606">
                  <c:v>29303</c:v>
                </c:pt>
                <c:pt idx="58607">
                  <c:v>29303.5</c:v>
                </c:pt>
                <c:pt idx="58608">
                  <c:v>29304</c:v>
                </c:pt>
                <c:pt idx="58609">
                  <c:v>29304.5</c:v>
                </c:pt>
                <c:pt idx="58610">
                  <c:v>29305</c:v>
                </c:pt>
                <c:pt idx="58611">
                  <c:v>29305.5</c:v>
                </c:pt>
                <c:pt idx="58612">
                  <c:v>29306</c:v>
                </c:pt>
                <c:pt idx="58613">
                  <c:v>29306.5</c:v>
                </c:pt>
                <c:pt idx="58614">
                  <c:v>29307</c:v>
                </c:pt>
                <c:pt idx="58615">
                  <c:v>29307.5</c:v>
                </c:pt>
                <c:pt idx="58616">
                  <c:v>29308</c:v>
                </c:pt>
                <c:pt idx="58617">
                  <c:v>29308.5</c:v>
                </c:pt>
                <c:pt idx="58618">
                  <c:v>29309</c:v>
                </c:pt>
                <c:pt idx="58619">
                  <c:v>29309.5</c:v>
                </c:pt>
                <c:pt idx="58620">
                  <c:v>29310</c:v>
                </c:pt>
                <c:pt idx="58621">
                  <c:v>29310.5</c:v>
                </c:pt>
                <c:pt idx="58622">
                  <c:v>29311</c:v>
                </c:pt>
                <c:pt idx="58623">
                  <c:v>29311.5</c:v>
                </c:pt>
                <c:pt idx="58624">
                  <c:v>29312</c:v>
                </c:pt>
                <c:pt idx="58625">
                  <c:v>29312.5</c:v>
                </c:pt>
                <c:pt idx="58626">
                  <c:v>29313</c:v>
                </c:pt>
                <c:pt idx="58627">
                  <c:v>29313.5</c:v>
                </c:pt>
                <c:pt idx="58628">
                  <c:v>29314</c:v>
                </c:pt>
                <c:pt idx="58629">
                  <c:v>29314.5</c:v>
                </c:pt>
                <c:pt idx="58630">
                  <c:v>29315</c:v>
                </c:pt>
                <c:pt idx="58631">
                  <c:v>29315.5</c:v>
                </c:pt>
                <c:pt idx="58632">
                  <c:v>29316</c:v>
                </c:pt>
                <c:pt idx="58633">
                  <c:v>29316.5</c:v>
                </c:pt>
                <c:pt idx="58634">
                  <c:v>29317</c:v>
                </c:pt>
                <c:pt idx="58635">
                  <c:v>29317.5</c:v>
                </c:pt>
                <c:pt idx="58636">
                  <c:v>29318</c:v>
                </c:pt>
                <c:pt idx="58637">
                  <c:v>29318.5</c:v>
                </c:pt>
                <c:pt idx="58638">
                  <c:v>29319</c:v>
                </c:pt>
                <c:pt idx="58639">
                  <c:v>29319.5</c:v>
                </c:pt>
                <c:pt idx="58640">
                  <c:v>29320</c:v>
                </c:pt>
                <c:pt idx="58641">
                  <c:v>29320.5</c:v>
                </c:pt>
                <c:pt idx="58642">
                  <c:v>29321</c:v>
                </c:pt>
                <c:pt idx="58643">
                  <c:v>29321.5</c:v>
                </c:pt>
                <c:pt idx="58644">
                  <c:v>29322</c:v>
                </c:pt>
                <c:pt idx="58645">
                  <c:v>29322.5</c:v>
                </c:pt>
                <c:pt idx="58646">
                  <c:v>29323</c:v>
                </c:pt>
                <c:pt idx="58647">
                  <c:v>29323.5</c:v>
                </c:pt>
                <c:pt idx="58648">
                  <c:v>29324</c:v>
                </c:pt>
                <c:pt idx="58649">
                  <c:v>29324.5</c:v>
                </c:pt>
                <c:pt idx="58650">
                  <c:v>29325</c:v>
                </c:pt>
                <c:pt idx="58651">
                  <c:v>29325.5</c:v>
                </c:pt>
                <c:pt idx="58652">
                  <c:v>29326</c:v>
                </c:pt>
                <c:pt idx="58653">
                  <c:v>29326.5</c:v>
                </c:pt>
                <c:pt idx="58654">
                  <c:v>29327</c:v>
                </c:pt>
                <c:pt idx="58655">
                  <c:v>29327.5</c:v>
                </c:pt>
                <c:pt idx="58656">
                  <c:v>29328</c:v>
                </c:pt>
                <c:pt idx="58657">
                  <c:v>29328.5</c:v>
                </c:pt>
                <c:pt idx="58658">
                  <c:v>29329</c:v>
                </c:pt>
                <c:pt idx="58659">
                  <c:v>29329.5</c:v>
                </c:pt>
                <c:pt idx="58660">
                  <c:v>29330</c:v>
                </c:pt>
                <c:pt idx="58661">
                  <c:v>29330.5</c:v>
                </c:pt>
                <c:pt idx="58662">
                  <c:v>29331</c:v>
                </c:pt>
                <c:pt idx="58663">
                  <c:v>29331.5</c:v>
                </c:pt>
                <c:pt idx="58664">
                  <c:v>29332</c:v>
                </c:pt>
                <c:pt idx="58665">
                  <c:v>29332.5</c:v>
                </c:pt>
                <c:pt idx="58666">
                  <c:v>29333</c:v>
                </c:pt>
                <c:pt idx="58667">
                  <c:v>29333.5</c:v>
                </c:pt>
                <c:pt idx="58668">
                  <c:v>29334</c:v>
                </c:pt>
                <c:pt idx="58669">
                  <c:v>29334.5</c:v>
                </c:pt>
                <c:pt idx="58670">
                  <c:v>29335</c:v>
                </c:pt>
                <c:pt idx="58671">
                  <c:v>29335.5</c:v>
                </c:pt>
                <c:pt idx="58672">
                  <c:v>29336</c:v>
                </c:pt>
                <c:pt idx="58673">
                  <c:v>29336.5</c:v>
                </c:pt>
                <c:pt idx="58674">
                  <c:v>29337</c:v>
                </c:pt>
                <c:pt idx="58675">
                  <c:v>29337.5</c:v>
                </c:pt>
                <c:pt idx="58676">
                  <c:v>29338</c:v>
                </c:pt>
                <c:pt idx="58677">
                  <c:v>29338.5</c:v>
                </c:pt>
                <c:pt idx="58678">
                  <c:v>29339</c:v>
                </c:pt>
                <c:pt idx="58679">
                  <c:v>29339.5</c:v>
                </c:pt>
                <c:pt idx="58680">
                  <c:v>29340</c:v>
                </c:pt>
                <c:pt idx="58681">
                  <c:v>29340.5</c:v>
                </c:pt>
                <c:pt idx="58682">
                  <c:v>29341</c:v>
                </c:pt>
                <c:pt idx="58683">
                  <c:v>29341.5</c:v>
                </c:pt>
                <c:pt idx="58684">
                  <c:v>29342</c:v>
                </c:pt>
                <c:pt idx="58685">
                  <c:v>29342.5</c:v>
                </c:pt>
                <c:pt idx="58686">
                  <c:v>29343</c:v>
                </c:pt>
                <c:pt idx="58687">
                  <c:v>29343.5</c:v>
                </c:pt>
                <c:pt idx="58688">
                  <c:v>29344</c:v>
                </c:pt>
                <c:pt idx="58689">
                  <c:v>29344.5</c:v>
                </c:pt>
                <c:pt idx="58690">
                  <c:v>29345</c:v>
                </c:pt>
                <c:pt idx="58691">
                  <c:v>29345.5</c:v>
                </c:pt>
                <c:pt idx="58692">
                  <c:v>29346</c:v>
                </c:pt>
                <c:pt idx="58693">
                  <c:v>29346.5</c:v>
                </c:pt>
                <c:pt idx="58694">
                  <c:v>29347</c:v>
                </c:pt>
                <c:pt idx="58695">
                  <c:v>29347.5</c:v>
                </c:pt>
                <c:pt idx="58696">
                  <c:v>29348</c:v>
                </c:pt>
                <c:pt idx="58697">
                  <c:v>29348.5</c:v>
                </c:pt>
                <c:pt idx="58698">
                  <c:v>29349</c:v>
                </c:pt>
                <c:pt idx="58699">
                  <c:v>29349.5</c:v>
                </c:pt>
                <c:pt idx="58700">
                  <c:v>29350</c:v>
                </c:pt>
                <c:pt idx="58701">
                  <c:v>29350.5</c:v>
                </c:pt>
                <c:pt idx="58702">
                  <c:v>29351</c:v>
                </c:pt>
                <c:pt idx="58703">
                  <c:v>29351.5</c:v>
                </c:pt>
                <c:pt idx="58704">
                  <c:v>29352</c:v>
                </c:pt>
                <c:pt idx="58705">
                  <c:v>29352.5</c:v>
                </c:pt>
                <c:pt idx="58706">
                  <c:v>29353</c:v>
                </c:pt>
                <c:pt idx="58707">
                  <c:v>29353.5</c:v>
                </c:pt>
                <c:pt idx="58708">
                  <c:v>29354</c:v>
                </c:pt>
                <c:pt idx="58709">
                  <c:v>29354.5</c:v>
                </c:pt>
                <c:pt idx="58710">
                  <c:v>29355</c:v>
                </c:pt>
                <c:pt idx="58711">
                  <c:v>29355.5</c:v>
                </c:pt>
                <c:pt idx="58712">
                  <c:v>29356</c:v>
                </c:pt>
                <c:pt idx="58713">
                  <c:v>29356.5</c:v>
                </c:pt>
                <c:pt idx="58714">
                  <c:v>29357</c:v>
                </c:pt>
                <c:pt idx="58715">
                  <c:v>29357.5</c:v>
                </c:pt>
                <c:pt idx="58716">
                  <c:v>29358</c:v>
                </c:pt>
                <c:pt idx="58717">
                  <c:v>29358.5</c:v>
                </c:pt>
                <c:pt idx="58718">
                  <c:v>29359</c:v>
                </c:pt>
                <c:pt idx="58719">
                  <c:v>29359.5</c:v>
                </c:pt>
                <c:pt idx="58720">
                  <c:v>29360</c:v>
                </c:pt>
                <c:pt idx="58721">
                  <c:v>29360.5</c:v>
                </c:pt>
                <c:pt idx="58722">
                  <c:v>29361</c:v>
                </c:pt>
                <c:pt idx="58723">
                  <c:v>29361.5</c:v>
                </c:pt>
                <c:pt idx="58724">
                  <c:v>29362</c:v>
                </c:pt>
                <c:pt idx="58725">
                  <c:v>29362.5</c:v>
                </c:pt>
                <c:pt idx="58726">
                  <c:v>29363</c:v>
                </c:pt>
                <c:pt idx="58727">
                  <c:v>29363.5</c:v>
                </c:pt>
                <c:pt idx="58728">
                  <c:v>29364</c:v>
                </c:pt>
                <c:pt idx="58729">
                  <c:v>29364.5</c:v>
                </c:pt>
                <c:pt idx="58730">
                  <c:v>29365</c:v>
                </c:pt>
                <c:pt idx="58731">
                  <c:v>29365.5</c:v>
                </c:pt>
                <c:pt idx="58732">
                  <c:v>29366</c:v>
                </c:pt>
                <c:pt idx="58733">
                  <c:v>29366.5</c:v>
                </c:pt>
                <c:pt idx="58734">
                  <c:v>29367</c:v>
                </c:pt>
                <c:pt idx="58735">
                  <c:v>29367.5</c:v>
                </c:pt>
                <c:pt idx="58736">
                  <c:v>29368</c:v>
                </c:pt>
                <c:pt idx="58737">
                  <c:v>29368.5</c:v>
                </c:pt>
                <c:pt idx="58738">
                  <c:v>29369</c:v>
                </c:pt>
                <c:pt idx="58739">
                  <c:v>29369.5</c:v>
                </c:pt>
                <c:pt idx="58740">
                  <c:v>29370</c:v>
                </c:pt>
                <c:pt idx="58741">
                  <c:v>29370.5</c:v>
                </c:pt>
                <c:pt idx="58742">
                  <c:v>29371</c:v>
                </c:pt>
                <c:pt idx="58743">
                  <c:v>29371.5</c:v>
                </c:pt>
                <c:pt idx="58744">
                  <c:v>29372</c:v>
                </c:pt>
                <c:pt idx="58745">
                  <c:v>29372.5</c:v>
                </c:pt>
                <c:pt idx="58746">
                  <c:v>29373</c:v>
                </c:pt>
                <c:pt idx="58747">
                  <c:v>29373.5</c:v>
                </c:pt>
                <c:pt idx="58748">
                  <c:v>29374</c:v>
                </c:pt>
                <c:pt idx="58749">
                  <c:v>29374.5</c:v>
                </c:pt>
                <c:pt idx="58750">
                  <c:v>29375</c:v>
                </c:pt>
                <c:pt idx="58751">
                  <c:v>29375.5</c:v>
                </c:pt>
                <c:pt idx="58752">
                  <c:v>29376</c:v>
                </c:pt>
                <c:pt idx="58753">
                  <c:v>29376.5</c:v>
                </c:pt>
                <c:pt idx="58754">
                  <c:v>29377</c:v>
                </c:pt>
                <c:pt idx="58755">
                  <c:v>29377.5</c:v>
                </c:pt>
                <c:pt idx="58756">
                  <c:v>29378</c:v>
                </c:pt>
                <c:pt idx="58757">
                  <c:v>29378.5</c:v>
                </c:pt>
                <c:pt idx="58758">
                  <c:v>29379</c:v>
                </c:pt>
                <c:pt idx="58759">
                  <c:v>29379.5</c:v>
                </c:pt>
                <c:pt idx="58760">
                  <c:v>29380</c:v>
                </c:pt>
                <c:pt idx="58761">
                  <c:v>29380.5</c:v>
                </c:pt>
                <c:pt idx="58762">
                  <c:v>29381</c:v>
                </c:pt>
                <c:pt idx="58763">
                  <c:v>29381.5</c:v>
                </c:pt>
                <c:pt idx="58764">
                  <c:v>29382</c:v>
                </c:pt>
                <c:pt idx="58765">
                  <c:v>29382.5</c:v>
                </c:pt>
                <c:pt idx="58766">
                  <c:v>29383</c:v>
                </c:pt>
                <c:pt idx="58767">
                  <c:v>29383.5</c:v>
                </c:pt>
                <c:pt idx="58768">
                  <c:v>29384</c:v>
                </c:pt>
                <c:pt idx="58769">
                  <c:v>29384.5</c:v>
                </c:pt>
                <c:pt idx="58770">
                  <c:v>29385</c:v>
                </c:pt>
                <c:pt idx="58771">
                  <c:v>29385.5</c:v>
                </c:pt>
                <c:pt idx="58772">
                  <c:v>29386</c:v>
                </c:pt>
                <c:pt idx="58773">
                  <c:v>29386.5</c:v>
                </c:pt>
                <c:pt idx="58774">
                  <c:v>29387</c:v>
                </c:pt>
                <c:pt idx="58775">
                  <c:v>29387.5</c:v>
                </c:pt>
                <c:pt idx="58776">
                  <c:v>29388</c:v>
                </c:pt>
                <c:pt idx="58777">
                  <c:v>29388.5</c:v>
                </c:pt>
                <c:pt idx="58778">
                  <c:v>29389</c:v>
                </c:pt>
                <c:pt idx="58779">
                  <c:v>29389.5</c:v>
                </c:pt>
                <c:pt idx="58780">
                  <c:v>29390</c:v>
                </c:pt>
                <c:pt idx="58781">
                  <c:v>29390.5</c:v>
                </c:pt>
                <c:pt idx="58782">
                  <c:v>29391</c:v>
                </c:pt>
                <c:pt idx="58783">
                  <c:v>29391.5</c:v>
                </c:pt>
                <c:pt idx="58784">
                  <c:v>29392</c:v>
                </c:pt>
                <c:pt idx="58785">
                  <c:v>29392.5</c:v>
                </c:pt>
                <c:pt idx="58786">
                  <c:v>29393</c:v>
                </c:pt>
                <c:pt idx="58787">
                  <c:v>29393.5</c:v>
                </c:pt>
                <c:pt idx="58788">
                  <c:v>29394</c:v>
                </c:pt>
                <c:pt idx="58789">
                  <c:v>29394.5</c:v>
                </c:pt>
                <c:pt idx="58790">
                  <c:v>29395</c:v>
                </c:pt>
                <c:pt idx="58791">
                  <c:v>29395.5</c:v>
                </c:pt>
                <c:pt idx="58792">
                  <c:v>29396</c:v>
                </c:pt>
                <c:pt idx="58793">
                  <c:v>29396.5</c:v>
                </c:pt>
                <c:pt idx="58794">
                  <c:v>29397</c:v>
                </c:pt>
                <c:pt idx="58795">
                  <c:v>29397.5</c:v>
                </c:pt>
                <c:pt idx="58796">
                  <c:v>29398</c:v>
                </c:pt>
                <c:pt idx="58797">
                  <c:v>29398.5</c:v>
                </c:pt>
                <c:pt idx="58798">
                  <c:v>29399</c:v>
                </c:pt>
                <c:pt idx="58799">
                  <c:v>29399.5</c:v>
                </c:pt>
                <c:pt idx="58800">
                  <c:v>29400</c:v>
                </c:pt>
                <c:pt idx="58801">
                  <c:v>29400.5</c:v>
                </c:pt>
                <c:pt idx="58802">
                  <c:v>29401</c:v>
                </c:pt>
                <c:pt idx="58803">
                  <c:v>29401.5</c:v>
                </c:pt>
                <c:pt idx="58804">
                  <c:v>29402</c:v>
                </c:pt>
                <c:pt idx="58805">
                  <c:v>29402.5</c:v>
                </c:pt>
                <c:pt idx="58806">
                  <c:v>29403</c:v>
                </c:pt>
                <c:pt idx="58807">
                  <c:v>29403.5</c:v>
                </c:pt>
                <c:pt idx="58808">
                  <c:v>29404</c:v>
                </c:pt>
                <c:pt idx="58809">
                  <c:v>29404.5</c:v>
                </c:pt>
                <c:pt idx="58810">
                  <c:v>29405</c:v>
                </c:pt>
                <c:pt idx="58811">
                  <c:v>29405.5</c:v>
                </c:pt>
                <c:pt idx="58812">
                  <c:v>29406</c:v>
                </c:pt>
                <c:pt idx="58813">
                  <c:v>29406.5</c:v>
                </c:pt>
                <c:pt idx="58814">
                  <c:v>29407</c:v>
                </c:pt>
                <c:pt idx="58815">
                  <c:v>29407.5</c:v>
                </c:pt>
                <c:pt idx="58816">
                  <c:v>29408</c:v>
                </c:pt>
                <c:pt idx="58817">
                  <c:v>29408.5</c:v>
                </c:pt>
                <c:pt idx="58818">
                  <c:v>29409</c:v>
                </c:pt>
                <c:pt idx="58819">
                  <c:v>29409.5</c:v>
                </c:pt>
                <c:pt idx="58820">
                  <c:v>29410</c:v>
                </c:pt>
                <c:pt idx="58821">
                  <c:v>29410.5</c:v>
                </c:pt>
                <c:pt idx="58822">
                  <c:v>29411</c:v>
                </c:pt>
                <c:pt idx="58823">
                  <c:v>29411.5</c:v>
                </c:pt>
                <c:pt idx="58824">
                  <c:v>29412</c:v>
                </c:pt>
                <c:pt idx="58825">
                  <c:v>29412.5</c:v>
                </c:pt>
                <c:pt idx="58826">
                  <c:v>29413</c:v>
                </c:pt>
                <c:pt idx="58827">
                  <c:v>29413.5</c:v>
                </c:pt>
                <c:pt idx="58828">
                  <c:v>29414</c:v>
                </c:pt>
                <c:pt idx="58829">
                  <c:v>29414.5</c:v>
                </c:pt>
                <c:pt idx="58830">
                  <c:v>29415</c:v>
                </c:pt>
                <c:pt idx="58831">
                  <c:v>29415.5</c:v>
                </c:pt>
                <c:pt idx="58832">
                  <c:v>29416</c:v>
                </c:pt>
                <c:pt idx="58833">
                  <c:v>29416.5</c:v>
                </c:pt>
                <c:pt idx="58834">
                  <c:v>29417</c:v>
                </c:pt>
                <c:pt idx="58835">
                  <c:v>29417.5</c:v>
                </c:pt>
                <c:pt idx="58836">
                  <c:v>29418</c:v>
                </c:pt>
                <c:pt idx="58837">
                  <c:v>29418.5</c:v>
                </c:pt>
                <c:pt idx="58838">
                  <c:v>29419</c:v>
                </c:pt>
                <c:pt idx="58839">
                  <c:v>29419.5</c:v>
                </c:pt>
                <c:pt idx="58840">
                  <c:v>29420</c:v>
                </c:pt>
                <c:pt idx="58841">
                  <c:v>29420.5</c:v>
                </c:pt>
                <c:pt idx="58842">
                  <c:v>29421</c:v>
                </c:pt>
                <c:pt idx="58843">
                  <c:v>29421.5</c:v>
                </c:pt>
                <c:pt idx="58844">
                  <c:v>29422</c:v>
                </c:pt>
                <c:pt idx="58845">
                  <c:v>29422.5</c:v>
                </c:pt>
                <c:pt idx="58846">
                  <c:v>29423</c:v>
                </c:pt>
                <c:pt idx="58847">
                  <c:v>29423.5</c:v>
                </c:pt>
                <c:pt idx="58848">
                  <c:v>29424</c:v>
                </c:pt>
                <c:pt idx="58849">
                  <c:v>29424.5</c:v>
                </c:pt>
                <c:pt idx="58850">
                  <c:v>29425</c:v>
                </c:pt>
                <c:pt idx="58851">
                  <c:v>29425.5</c:v>
                </c:pt>
                <c:pt idx="58852">
                  <c:v>29426</c:v>
                </c:pt>
                <c:pt idx="58853">
                  <c:v>29426.5</c:v>
                </c:pt>
                <c:pt idx="58854">
                  <c:v>29427</c:v>
                </c:pt>
                <c:pt idx="58855">
                  <c:v>29427.5</c:v>
                </c:pt>
                <c:pt idx="58856">
                  <c:v>29428</c:v>
                </c:pt>
                <c:pt idx="58857">
                  <c:v>29428.5</c:v>
                </c:pt>
                <c:pt idx="58858">
                  <c:v>29429</c:v>
                </c:pt>
                <c:pt idx="58859">
                  <c:v>29429.5</c:v>
                </c:pt>
                <c:pt idx="58860">
                  <c:v>29430</c:v>
                </c:pt>
                <c:pt idx="58861">
                  <c:v>29430.5</c:v>
                </c:pt>
                <c:pt idx="58862">
                  <c:v>29431</c:v>
                </c:pt>
                <c:pt idx="58863">
                  <c:v>29431.5</c:v>
                </c:pt>
                <c:pt idx="58864">
                  <c:v>29432</c:v>
                </c:pt>
                <c:pt idx="58865">
                  <c:v>29432.5</c:v>
                </c:pt>
                <c:pt idx="58866">
                  <c:v>29433</c:v>
                </c:pt>
                <c:pt idx="58867">
                  <c:v>29433.5</c:v>
                </c:pt>
                <c:pt idx="58868">
                  <c:v>29434</c:v>
                </c:pt>
                <c:pt idx="58869">
                  <c:v>29434.5</c:v>
                </c:pt>
                <c:pt idx="58870">
                  <c:v>29435</c:v>
                </c:pt>
                <c:pt idx="58871">
                  <c:v>29435.5</c:v>
                </c:pt>
                <c:pt idx="58872">
                  <c:v>29436</c:v>
                </c:pt>
                <c:pt idx="58873">
                  <c:v>29436.5</c:v>
                </c:pt>
                <c:pt idx="58874">
                  <c:v>29437</c:v>
                </c:pt>
                <c:pt idx="58875">
                  <c:v>29437.5</c:v>
                </c:pt>
                <c:pt idx="58876">
                  <c:v>29438</c:v>
                </c:pt>
                <c:pt idx="58877">
                  <c:v>29438.5</c:v>
                </c:pt>
                <c:pt idx="58878">
                  <c:v>29439</c:v>
                </c:pt>
                <c:pt idx="58879">
                  <c:v>29439.5</c:v>
                </c:pt>
                <c:pt idx="58880">
                  <c:v>29440</c:v>
                </c:pt>
                <c:pt idx="58881">
                  <c:v>29440.5</c:v>
                </c:pt>
                <c:pt idx="58882">
                  <c:v>29441</c:v>
                </c:pt>
                <c:pt idx="58883">
                  <c:v>29441.5</c:v>
                </c:pt>
                <c:pt idx="58884">
                  <c:v>29442</c:v>
                </c:pt>
                <c:pt idx="58885">
                  <c:v>29442.5</c:v>
                </c:pt>
                <c:pt idx="58886">
                  <c:v>29443</c:v>
                </c:pt>
                <c:pt idx="58887">
                  <c:v>29443.5</c:v>
                </c:pt>
                <c:pt idx="58888">
                  <c:v>29444</c:v>
                </c:pt>
                <c:pt idx="58889">
                  <c:v>29444.5</c:v>
                </c:pt>
                <c:pt idx="58890">
                  <c:v>29445</c:v>
                </c:pt>
                <c:pt idx="58891">
                  <c:v>29445.5</c:v>
                </c:pt>
                <c:pt idx="58892">
                  <c:v>29446</c:v>
                </c:pt>
                <c:pt idx="58893">
                  <c:v>29446.5</c:v>
                </c:pt>
                <c:pt idx="58894">
                  <c:v>29447</c:v>
                </c:pt>
                <c:pt idx="58895">
                  <c:v>29447.5</c:v>
                </c:pt>
                <c:pt idx="58896">
                  <c:v>29448</c:v>
                </c:pt>
                <c:pt idx="58897">
                  <c:v>29448.5</c:v>
                </c:pt>
                <c:pt idx="58898">
                  <c:v>29449</c:v>
                </c:pt>
                <c:pt idx="58899">
                  <c:v>29449.5</c:v>
                </c:pt>
                <c:pt idx="58900">
                  <c:v>29450</c:v>
                </c:pt>
                <c:pt idx="58901">
                  <c:v>29450.5</c:v>
                </c:pt>
                <c:pt idx="58902">
                  <c:v>29451</c:v>
                </c:pt>
                <c:pt idx="58903">
                  <c:v>29451.5</c:v>
                </c:pt>
                <c:pt idx="58904">
                  <c:v>29452</c:v>
                </c:pt>
                <c:pt idx="58905">
                  <c:v>29452.5</c:v>
                </c:pt>
                <c:pt idx="58906">
                  <c:v>29453</c:v>
                </c:pt>
                <c:pt idx="58907">
                  <c:v>29453.5</c:v>
                </c:pt>
                <c:pt idx="58908">
                  <c:v>29454</c:v>
                </c:pt>
                <c:pt idx="58909">
                  <c:v>29454.5</c:v>
                </c:pt>
                <c:pt idx="58910">
                  <c:v>29455</c:v>
                </c:pt>
                <c:pt idx="58911">
                  <c:v>29455.5</c:v>
                </c:pt>
                <c:pt idx="58912">
                  <c:v>29456</c:v>
                </c:pt>
                <c:pt idx="58913">
                  <c:v>29456.5</c:v>
                </c:pt>
                <c:pt idx="58914">
                  <c:v>29457</c:v>
                </c:pt>
                <c:pt idx="58915">
                  <c:v>29457.5</c:v>
                </c:pt>
                <c:pt idx="58916">
                  <c:v>29458</c:v>
                </c:pt>
                <c:pt idx="58917">
                  <c:v>29458.5</c:v>
                </c:pt>
                <c:pt idx="58918">
                  <c:v>29459</c:v>
                </c:pt>
                <c:pt idx="58919">
                  <c:v>29459.5</c:v>
                </c:pt>
                <c:pt idx="58920">
                  <c:v>29460</c:v>
                </c:pt>
                <c:pt idx="58921">
                  <c:v>29460.5</c:v>
                </c:pt>
                <c:pt idx="58922">
                  <c:v>29461</c:v>
                </c:pt>
                <c:pt idx="58923">
                  <c:v>29461.5</c:v>
                </c:pt>
                <c:pt idx="58924">
                  <c:v>29462</c:v>
                </c:pt>
                <c:pt idx="58925">
                  <c:v>29462.5</c:v>
                </c:pt>
                <c:pt idx="58926">
                  <c:v>29463</c:v>
                </c:pt>
                <c:pt idx="58927">
                  <c:v>29463.5</c:v>
                </c:pt>
                <c:pt idx="58928">
                  <c:v>29464</c:v>
                </c:pt>
                <c:pt idx="58929">
                  <c:v>29464.5</c:v>
                </c:pt>
                <c:pt idx="58930">
                  <c:v>29465</c:v>
                </c:pt>
                <c:pt idx="58931">
                  <c:v>29465.5</c:v>
                </c:pt>
                <c:pt idx="58932">
                  <c:v>29466</c:v>
                </c:pt>
                <c:pt idx="58933">
                  <c:v>29466.5</c:v>
                </c:pt>
                <c:pt idx="58934">
                  <c:v>29467</c:v>
                </c:pt>
                <c:pt idx="58935">
                  <c:v>29467.5</c:v>
                </c:pt>
                <c:pt idx="58936">
                  <c:v>29468</c:v>
                </c:pt>
                <c:pt idx="58937">
                  <c:v>29468.5</c:v>
                </c:pt>
                <c:pt idx="58938">
                  <c:v>29469</c:v>
                </c:pt>
                <c:pt idx="58939">
                  <c:v>29469.5</c:v>
                </c:pt>
                <c:pt idx="58940">
                  <c:v>29470</c:v>
                </c:pt>
                <c:pt idx="58941">
                  <c:v>29470.5</c:v>
                </c:pt>
                <c:pt idx="58942">
                  <c:v>29471</c:v>
                </c:pt>
                <c:pt idx="58943">
                  <c:v>29471.5</c:v>
                </c:pt>
                <c:pt idx="58944">
                  <c:v>29472</c:v>
                </c:pt>
                <c:pt idx="58945">
                  <c:v>29472.5</c:v>
                </c:pt>
                <c:pt idx="58946">
                  <c:v>29473</c:v>
                </c:pt>
                <c:pt idx="58947">
                  <c:v>29473.5</c:v>
                </c:pt>
                <c:pt idx="58948">
                  <c:v>29474</c:v>
                </c:pt>
                <c:pt idx="58949">
                  <c:v>29474.5</c:v>
                </c:pt>
                <c:pt idx="58950">
                  <c:v>29475</c:v>
                </c:pt>
                <c:pt idx="58951">
                  <c:v>29475.5</c:v>
                </c:pt>
                <c:pt idx="58952">
                  <c:v>29476</c:v>
                </c:pt>
                <c:pt idx="58953">
                  <c:v>29476.5</c:v>
                </c:pt>
                <c:pt idx="58954">
                  <c:v>29477</c:v>
                </c:pt>
                <c:pt idx="58955">
                  <c:v>29477.5</c:v>
                </c:pt>
                <c:pt idx="58956">
                  <c:v>29478</c:v>
                </c:pt>
                <c:pt idx="58957">
                  <c:v>29478.5</c:v>
                </c:pt>
                <c:pt idx="58958">
                  <c:v>29479</c:v>
                </c:pt>
                <c:pt idx="58959">
                  <c:v>29479.5</c:v>
                </c:pt>
                <c:pt idx="58960">
                  <c:v>29480</c:v>
                </c:pt>
                <c:pt idx="58961">
                  <c:v>29480.5</c:v>
                </c:pt>
                <c:pt idx="58962">
                  <c:v>29481</c:v>
                </c:pt>
                <c:pt idx="58963">
                  <c:v>29481.5</c:v>
                </c:pt>
                <c:pt idx="58964">
                  <c:v>29482</c:v>
                </c:pt>
                <c:pt idx="58965">
                  <c:v>29482.5</c:v>
                </c:pt>
                <c:pt idx="58966">
                  <c:v>29483</c:v>
                </c:pt>
                <c:pt idx="58967">
                  <c:v>29483.5</c:v>
                </c:pt>
                <c:pt idx="58968">
                  <c:v>29484</c:v>
                </c:pt>
                <c:pt idx="58969">
                  <c:v>29484.5</c:v>
                </c:pt>
                <c:pt idx="58970">
                  <c:v>29485</c:v>
                </c:pt>
                <c:pt idx="58971">
                  <c:v>29485.5</c:v>
                </c:pt>
                <c:pt idx="58972">
                  <c:v>29486</c:v>
                </c:pt>
                <c:pt idx="58973">
                  <c:v>29486.5</c:v>
                </c:pt>
                <c:pt idx="58974">
                  <c:v>29487</c:v>
                </c:pt>
                <c:pt idx="58975">
                  <c:v>29487.5</c:v>
                </c:pt>
                <c:pt idx="58976">
                  <c:v>29488</c:v>
                </c:pt>
                <c:pt idx="58977">
                  <c:v>29488.5</c:v>
                </c:pt>
                <c:pt idx="58978">
                  <c:v>29489</c:v>
                </c:pt>
                <c:pt idx="58979">
                  <c:v>29489.5</c:v>
                </c:pt>
                <c:pt idx="58980">
                  <c:v>29490</c:v>
                </c:pt>
                <c:pt idx="58981">
                  <c:v>29490.5</c:v>
                </c:pt>
                <c:pt idx="58982">
                  <c:v>29491</c:v>
                </c:pt>
                <c:pt idx="58983">
                  <c:v>29491.5</c:v>
                </c:pt>
                <c:pt idx="58984">
                  <c:v>29492</c:v>
                </c:pt>
                <c:pt idx="58985">
                  <c:v>29492.5</c:v>
                </c:pt>
                <c:pt idx="58986">
                  <c:v>29493</c:v>
                </c:pt>
                <c:pt idx="58987">
                  <c:v>29493.5</c:v>
                </c:pt>
                <c:pt idx="58988">
                  <c:v>29494</c:v>
                </c:pt>
                <c:pt idx="58989">
                  <c:v>29494.5</c:v>
                </c:pt>
                <c:pt idx="58990">
                  <c:v>29495</c:v>
                </c:pt>
                <c:pt idx="58991">
                  <c:v>29495.5</c:v>
                </c:pt>
                <c:pt idx="58992">
                  <c:v>29496</c:v>
                </c:pt>
                <c:pt idx="58993">
                  <c:v>29496.5</c:v>
                </c:pt>
                <c:pt idx="58994">
                  <c:v>29497</c:v>
                </c:pt>
                <c:pt idx="58995">
                  <c:v>29497.5</c:v>
                </c:pt>
                <c:pt idx="58996">
                  <c:v>29498</c:v>
                </c:pt>
                <c:pt idx="58997">
                  <c:v>29498.5</c:v>
                </c:pt>
                <c:pt idx="58998">
                  <c:v>29499</c:v>
                </c:pt>
                <c:pt idx="58999">
                  <c:v>29499.5</c:v>
                </c:pt>
                <c:pt idx="59000">
                  <c:v>29500</c:v>
                </c:pt>
                <c:pt idx="59001">
                  <c:v>29500.5</c:v>
                </c:pt>
                <c:pt idx="59002">
                  <c:v>29501</c:v>
                </c:pt>
                <c:pt idx="59003">
                  <c:v>29501.5</c:v>
                </c:pt>
                <c:pt idx="59004">
                  <c:v>29502</c:v>
                </c:pt>
                <c:pt idx="59005">
                  <c:v>29502.5</c:v>
                </c:pt>
                <c:pt idx="59006">
                  <c:v>29503</c:v>
                </c:pt>
                <c:pt idx="59007">
                  <c:v>29503.5</c:v>
                </c:pt>
                <c:pt idx="59008">
                  <c:v>29504</c:v>
                </c:pt>
                <c:pt idx="59009">
                  <c:v>29504.5</c:v>
                </c:pt>
                <c:pt idx="59010">
                  <c:v>29505</c:v>
                </c:pt>
                <c:pt idx="59011">
                  <c:v>29505.5</c:v>
                </c:pt>
                <c:pt idx="59012">
                  <c:v>29506</c:v>
                </c:pt>
                <c:pt idx="59013">
                  <c:v>29506.5</c:v>
                </c:pt>
                <c:pt idx="59014">
                  <c:v>29507</c:v>
                </c:pt>
                <c:pt idx="59015">
                  <c:v>29507.5</c:v>
                </c:pt>
                <c:pt idx="59016">
                  <c:v>29508</c:v>
                </c:pt>
                <c:pt idx="59017">
                  <c:v>29508.5</c:v>
                </c:pt>
                <c:pt idx="59018">
                  <c:v>29509</c:v>
                </c:pt>
                <c:pt idx="59019">
                  <c:v>29509.5</c:v>
                </c:pt>
                <c:pt idx="59020">
                  <c:v>29510</c:v>
                </c:pt>
                <c:pt idx="59021">
                  <c:v>29510.5</c:v>
                </c:pt>
                <c:pt idx="59022">
                  <c:v>29511</c:v>
                </c:pt>
                <c:pt idx="59023">
                  <c:v>29511.5</c:v>
                </c:pt>
                <c:pt idx="59024">
                  <c:v>29512</c:v>
                </c:pt>
                <c:pt idx="59025">
                  <c:v>29512.5</c:v>
                </c:pt>
                <c:pt idx="59026">
                  <c:v>29513</c:v>
                </c:pt>
                <c:pt idx="59027">
                  <c:v>29513.5</c:v>
                </c:pt>
                <c:pt idx="59028">
                  <c:v>29514</c:v>
                </c:pt>
                <c:pt idx="59029">
                  <c:v>29514.5</c:v>
                </c:pt>
                <c:pt idx="59030">
                  <c:v>29515</c:v>
                </c:pt>
                <c:pt idx="59031">
                  <c:v>29515.5</c:v>
                </c:pt>
                <c:pt idx="59032">
                  <c:v>29516</c:v>
                </c:pt>
                <c:pt idx="59033">
                  <c:v>29516.5</c:v>
                </c:pt>
                <c:pt idx="59034">
                  <c:v>29517</c:v>
                </c:pt>
                <c:pt idx="59035">
                  <c:v>29517.5</c:v>
                </c:pt>
                <c:pt idx="59036">
                  <c:v>29518</c:v>
                </c:pt>
                <c:pt idx="59037">
                  <c:v>29518.5</c:v>
                </c:pt>
                <c:pt idx="59038">
                  <c:v>29519</c:v>
                </c:pt>
                <c:pt idx="59039">
                  <c:v>29519.5</c:v>
                </c:pt>
                <c:pt idx="59040">
                  <c:v>29520</c:v>
                </c:pt>
                <c:pt idx="59041">
                  <c:v>29520.5</c:v>
                </c:pt>
                <c:pt idx="59042">
                  <c:v>29521</c:v>
                </c:pt>
                <c:pt idx="59043">
                  <c:v>29521.5</c:v>
                </c:pt>
                <c:pt idx="59044">
                  <c:v>29522</c:v>
                </c:pt>
                <c:pt idx="59045">
                  <c:v>29522.5</c:v>
                </c:pt>
                <c:pt idx="59046">
                  <c:v>29523</c:v>
                </c:pt>
                <c:pt idx="59047">
                  <c:v>29523.5</c:v>
                </c:pt>
                <c:pt idx="59048">
                  <c:v>29524</c:v>
                </c:pt>
                <c:pt idx="59049">
                  <c:v>29524.5</c:v>
                </c:pt>
                <c:pt idx="59050">
                  <c:v>29525</c:v>
                </c:pt>
                <c:pt idx="59051">
                  <c:v>29525.5</c:v>
                </c:pt>
                <c:pt idx="59052">
                  <c:v>29526</c:v>
                </c:pt>
                <c:pt idx="59053">
                  <c:v>29526.5</c:v>
                </c:pt>
                <c:pt idx="59054">
                  <c:v>29527</c:v>
                </c:pt>
                <c:pt idx="59055">
                  <c:v>29527.5</c:v>
                </c:pt>
                <c:pt idx="59056">
                  <c:v>29528</c:v>
                </c:pt>
                <c:pt idx="59057">
                  <c:v>29528.5</c:v>
                </c:pt>
                <c:pt idx="59058">
                  <c:v>29529</c:v>
                </c:pt>
                <c:pt idx="59059">
                  <c:v>29529.5</c:v>
                </c:pt>
                <c:pt idx="59060">
                  <c:v>29530</c:v>
                </c:pt>
                <c:pt idx="59061">
                  <c:v>29530.5</c:v>
                </c:pt>
                <c:pt idx="59062">
                  <c:v>29531</c:v>
                </c:pt>
                <c:pt idx="59063">
                  <c:v>29531.5</c:v>
                </c:pt>
                <c:pt idx="59064">
                  <c:v>29532</c:v>
                </c:pt>
                <c:pt idx="59065">
                  <c:v>29532.5</c:v>
                </c:pt>
                <c:pt idx="59066">
                  <c:v>29533</c:v>
                </c:pt>
                <c:pt idx="59067">
                  <c:v>29533.5</c:v>
                </c:pt>
                <c:pt idx="59068">
                  <c:v>29534</c:v>
                </c:pt>
                <c:pt idx="59069">
                  <c:v>29534.5</c:v>
                </c:pt>
                <c:pt idx="59070">
                  <c:v>29535</c:v>
                </c:pt>
                <c:pt idx="59071">
                  <c:v>29535.5</c:v>
                </c:pt>
                <c:pt idx="59072">
                  <c:v>29536</c:v>
                </c:pt>
                <c:pt idx="59073">
                  <c:v>29536.5</c:v>
                </c:pt>
                <c:pt idx="59074">
                  <c:v>29537</c:v>
                </c:pt>
                <c:pt idx="59075">
                  <c:v>29537.5</c:v>
                </c:pt>
                <c:pt idx="59076">
                  <c:v>29538</c:v>
                </c:pt>
                <c:pt idx="59077">
                  <c:v>29538.5</c:v>
                </c:pt>
                <c:pt idx="59078">
                  <c:v>29539</c:v>
                </c:pt>
                <c:pt idx="59079">
                  <c:v>29539.5</c:v>
                </c:pt>
                <c:pt idx="59080">
                  <c:v>29540</c:v>
                </c:pt>
                <c:pt idx="59081">
                  <c:v>29540.5</c:v>
                </c:pt>
                <c:pt idx="59082">
                  <c:v>29541</c:v>
                </c:pt>
                <c:pt idx="59083">
                  <c:v>29541.5</c:v>
                </c:pt>
                <c:pt idx="59084">
                  <c:v>29542</c:v>
                </c:pt>
                <c:pt idx="59085">
                  <c:v>29542.5</c:v>
                </c:pt>
                <c:pt idx="59086">
                  <c:v>29543</c:v>
                </c:pt>
                <c:pt idx="59087">
                  <c:v>29543.5</c:v>
                </c:pt>
                <c:pt idx="59088">
                  <c:v>29544</c:v>
                </c:pt>
                <c:pt idx="59089">
                  <c:v>29544.5</c:v>
                </c:pt>
                <c:pt idx="59090">
                  <c:v>29545</c:v>
                </c:pt>
                <c:pt idx="59091">
                  <c:v>29545.5</c:v>
                </c:pt>
                <c:pt idx="59092">
                  <c:v>29546</c:v>
                </c:pt>
                <c:pt idx="59093">
                  <c:v>29546.5</c:v>
                </c:pt>
                <c:pt idx="59094">
                  <c:v>29547</c:v>
                </c:pt>
                <c:pt idx="59095">
                  <c:v>29547.5</c:v>
                </c:pt>
                <c:pt idx="59096">
                  <c:v>29548</c:v>
                </c:pt>
                <c:pt idx="59097">
                  <c:v>29548.5</c:v>
                </c:pt>
                <c:pt idx="59098">
                  <c:v>29549</c:v>
                </c:pt>
                <c:pt idx="59099">
                  <c:v>29549.5</c:v>
                </c:pt>
                <c:pt idx="59100">
                  <c:v>29550</c:v>
                </c:pt>
                <c:pt idx="59101">
                  <c:v>29550.5</c:v>
                </c:pt>
                <c:pt idx="59102">
                  <c:v>29551</c:v>
                </c:pt>
                <c:pt idx="59103">
                  <c:v>29551.5</c:v>
                </c:pt>
                <c:pt idx="59104">
                  <c:v>29552</c:v>
                </c:pt>
                <c:pt idx="59105">
                  <c:v>29552.5</c:v>
                </c:pt>
                <c:pt idx="59106">
                  <c:v>29553</c:v>
                </c:pt>
                <c:pt idx="59107">
                  <c:v>29553.5</c:v>
                </c:pt>
                <c:pt idx="59108">
                  <c:v>29554</c:v>
                </c:pt>
                <c:pt idx="59109">
                  <c:v>29554.5</c:v>
                </c:pt>
                <c:pt idx="59110">
                  <c:v>29555</c:v>
                </c:pt>
                <c:pt idx="59111">
                  <c:v>29555.5</c:v>
                </c:pt>
                <c:pt idx="59112">
                  <c:v>29556</c:v>
                </c:pt>
                <c:pt idx="59113">
                  <c:v>29556.5</c:v>
                </c:pt>
                <c:pt idx="59114">
                  <c:v>29557</c:v>
                </c:pt>
                <c:pt idx="59115">
                  <c:v>29557.5</c:v>
                </c:pt>
                <c:pt idx="59116">
                  <c:v>29558</c:v>
                </c:pt>
                <c:pt idx="59117">
                  <c:v>29558.5</c:v>
                </c:pt>
                <c:pt idx="59118">
                  <c:v>29559</c:v>
                </c:pt>
                <c:pt idx="59119">
                  <c:v>29559.5</c:v>
                </c:pt>
                <c:pt idx="59120">
                  <c:v>29560</c:v>
                </c:pt>
                <c:pt idx="59121">
                  <c:v>29560.5</c:v>
                </c:pt>
                <c:pt idx="59122">
                  <c:v>29561</c:v>
                </c:pt>
                <c:pt idx="59123">
                  <c:v>29561.5</c:v>
                </c:pt>
                <c:pt idx="59124">
                  <c:v>29562</c:v>
                </c:pt>
                <c:pt idx="59125">
                  <c:v>29562.5</c:v>
                </c:pt>
                <c:pt idx="59126">
                  <c:v>29563</c:v>
                </c:pt>
                <c:pt idx="59127">
                  <c:v>29563.5</c:v>
                </c:pt>
                <c:pt idx="59128">
                  <c:v>29564</c:v>
                </c:pt>
                <c:pt idx="59129">
                  <c:v>29564.5</c:v>
                </c:pt>
                <c:pt idx="59130">
                  <c:v>29565</c:v>
                </c:pt>
                <c:pt idx="59131">
                  <c:v>29565.5</c:v>
                </c:pt>
                <c:pt idx="59132">
                  <c:v>29566</c:v>
                </c:pt>
                <c:pt idx="59133">
                  <c:v>29566.5</c:v>
                </c:pt>
                <c:pt idx="59134">
                  <c:v>29567</c:v>
                </c:pt>
                <c:pt idx="59135">
                  <c:v>29567.5</c:v>
                </c:pt>
                <c:pt idx="59136">
                  <c:v>29568</c:v>
                </c:pt>
                <c:pt idx="59137">
                  <c:v>29568.5</c:v>
                </c:pt>
                <c:pt idx="59138">
                  <c:v>29569</c:v>
                </c:pt>
                <c:pt idx="59139">
                  <c:v>29569.5</c:v>
                </c:pt>
                <c:pt idx="59140">
                  <c:v>29570</c:v>
                </c:pt>
                <c:pt idx="59141">
                  <c:v>29570.5</c:v>
                </c:pt>
                <c:pt idx="59142">
                  <c:v>29571</c:v>
                </c:pt>
                <c:pt idx="59143">
                  <c:v>29571.5</c:v>
                </c:pt>
                <c:pt idx="59144">
                  <c:v>29572</c:v>
                </c:pt>
                <c:pt idx="59145">
                  <c:v>29572.5</c:v>
                </c:pt>
                <c:pt idx="59146">
                  <c:v>29573</c:v>
                </c:pt>
                <c:pt idx="59147">
                  <c:v>29573.5</c:v>
                </c:pt>
                <c:pt idx="59148">
                  <c:v>29574</c:v>
                </c:pt>
                <c:pt idx="59149">
                  <c:v>29574.5</c:v>
                </c:pt>
                <c:pt idx="59150">
                  <c:v>29575</c:v>
                </c:pt>
                <c:pt idx="59151">
                  <c:v>29575.5</c:v>
                </c:pt>
                <c:pt idx="59152">
                  <c:v>29576</c:v>
                </c:pt>
                <c:pt idx="59153">
                  <c:v>29576.5</c:v>
                </c:pt>
                <c:pt idx="59154">
                  <c:v>29577</c:v>
                </c:pt>
                <c:pt idx="59155">
                  <c:v>29577.5</c:v>
                </c:pt>
                <c:pt idx="59156">
                  <c:v>29578</c:v>
                </c:pt>
                <c:pt idx="59157">
                  <c:v>29578.5</c:v>
                </c:pt>
                <c:pt idx="59158">
                  <c:v>29579</c:v>
                </c:pt>
                <c:pt idx="59159">
                  <c:v>29579.5</c:v>
                </c:pt>
                <c:pt idx="59160">
                  <c:v>29580</c:v>
                </c:pt>
                <c:pt idx="59161">
                  <c:v>29580.5</c:v>
                </c:pt>
                <c:pt idx="59162">
                  <c:v>29581</c:v>
                </c:pt>
                <c:pt idx="59163">
                  <c:v>29581.5</c:v>
                </c:pt>
                <c:pt idx="59164">
                  <c:v>29582</c:v>
                </c:pt>
                <c:pt idx="59165">
                  <c:v>29582.5</c:v>
                </c:pt>
                <c:pt idx="59166">
                  <c:v>29583</c:v>
                </c:pt>
                <c:pt idx="59167">
                  <c:v>29583.5</c:v>
                </c:pt>
                <c:pt idx="59168">
                  <c:v>29584</c:v>
                </c:pt>
                <c:pt idx="59169">
                  <c:v>29584.5</c:v>
                </c:pt>
                <c:pt idx="59170">
                  <c:v>29585</c:v>
                </c:pt>
                <c:pt idx="59171">
                  <c:v>29585.5</c:v>
                </c:pt>
                <c:pt idx="59172">
                  <c:v>29586</c:v>
                </c:pt>
                <c:pt idx="59173">
                  <c:v>29586.5</c:v>
                </c:pt>
                <c:pt idx="59174">
                  <c:v>29587</c:v>
                </c:pt>
                <c:pt idx="59175">
                  <c:v>29587.5</c:v>
                </c:pt>
                <c:pt idx="59176">
                  <c:v>29588</c:v>
                </c:pt>
                <c:pt idx="59177">
                  <c:v>29588.5</c:v>
                </c:pt>
                <c:pt idx="59178">
                  <c:v>29589</c:v>
                </c:pt>
                <c:pt idx="59179">
                  <c:v>29589.5</c:v>
                </c:pt>
                <c:pt idx="59180">
                  <c:v>29590</c:v>
                </c:pt>
                <c:pt idx="59181">
                  <c:v>29590.5</c:v>
                </c:pt>
                <c:pt idx="59182">
                  <c:v>29591</c:v>
                </c:pt>
                <c:pt idx="59183">
                  <c:v>29591.5</c:v>
                </c:pt>
                <c:pt idx="59184">
                  <c:v>29592</c:v>
                </c:pt>
                <c:pt idx="59185">
                  <c:v>29592.5</c:v>
                </c:pt>
                <c:pt idx="59186">
                  <c:v>29593</c:v>
                </c:pt>
                <c:pt idx="59187">
                  <c:v>29593.5</c:v>
                </c:pt>
                <c:pt idx="59188">
                  <c:v>29594</c:v>
                </c:pt>
                <c:pt idx="59189">
                  <c:v>29594.5</c:v>
                </c:pt>
                <c:pt idx="59190">
                  <c:v>29595</c:v>
                </c:pt>
                <c:pt idx="59191">
                  <c:v>29595.5</c:v>
                </c:pt>
                <c:pt idx="59192">
                  <c:v>29596</c:v>
                </c:pt>
                <c:pt idx="59193">
                  <c:v>29596.5</c:v>
                </c:pt>
                <c:pt idx="59194">
                  <c:v>29597</c:v>
                </c:pt>
                <c:pt idx="59195">
                  <c:v>29597.5</c:v>
                </c:pt>
                <c:pt idx="59196">
                  <c:v>29598</c:v>
                </c:pt>
                <c:pt idx="59197">
                  <c:v>29598.5</c:v>
                </c:pt>
                <c:pt idx="59198">
                  <c:v>29599</c:v>
                </c:pt>
                <c:pt idx="59199">
                  <c:v>29599.5</c:v>
                </c:pt>
                <c:pt idx="59200">
                  <c:v>29600</c:v>
                </c:pt>
                <c:pt idx="59201">
                  <c:v>29600.5</c:v>
                </c:pt>
                <c:pt idx="59202">
                  <c:v>29601</c:v>
                </c:pt>
                <c:pt idx="59203">
                  <c:v>29601.5</c:v>
                </c:pt>
                <c:pt idx="59204">
                  <c:v>29602</c:v>
                </c:pt>
                <c:pt idx="59205">
                  <c:v>29602.5</c:v>
                </c:pt>
                <c:pt idx="59206">
                  <c:v>29603</c:v>
                </c:pt>
                <c:pt idx="59207">
                  <c:v>29603.5</c:v>
                </c:pt>
                <c:pt idx="59208">
                  <c:v>29604</c:v>
                </c:pt>
                <c:pt idx="59209">
                  <c:v>29604.5</c:v>
                </c:pt>
                <c:pt idx="59210">
                  <c:v>29605</c:v>
                </c:pt>
                <c:pt idx="59211">
                  <c:v>29605.5</c:v>
                </c:pt>
                <c:pt idx="59212">
                  <c:v>29606</c:v>
                </c:pt>
                <c:pt idx="59213">
                  <c:v>29606.5</c:v>
                </c:pt>
                <c:pt idx="59214">
                  <c:v>29607</c:v>
                </c:pt>
                <c:pt idx="59215">
                  <c:v>29607.5</c:v>
                </c:pt>
                <c:pt idx="59216">
                  <c:v>29608</c:v>
                </c:pt>
                <c:pt idx="59217">
                  <c:v>29608.5</c:v>
                </c:pt>
                <c:pt idx="59218">
                  <c:v>29609</c:v>
                </c:pt>
                <c:pt idx="59219">
                  <c:v>29609.5</c:v>
                </c:pt>
                <c:pt idx="59220">
                  <c:v>29610</c:v>
                </c:pt>
                <c:pt idx="59221">
                  <c:v>29610.5</c:v>
                </c:pt>
                <c:pt idx="59222">
                  <c:v>29611</c:v>
                </c:pt>
                <c:pt idx="59223">
                  <c:v>29611.5</c:v>
                </c:pt>
                <c:pt idx="59224">
                  <c:v>29612</c:v>
                </c:pt>
                <c:pt idx="59225">
                  <c:v>29612.5</c:v>
                </c:pt>
                <c:pt idx="59226">
                  <c:v>29613</c:v>
                </c:pt>
                <c:pt idx="59227">
                  <c:v>29613.5</c:v>
                </c:pt>
                <c:pt idx="59228">
                  <c:v>29614</c:v>
                </c:pt>
                <c:pt idx="59229">
                  <c:v>29614.5</c:v>
                </c:pt>
                <c:pt idx="59230">
                  <c:v>29615</c:v>
                </c:pt>
                <c:pt idx="59231">
                  <c:v>29615.5</c:v>
                </c:pt>
                <c:pt idx="59232">
                  <c:v>29616</c:v>
                </c:pt>
                <c:pt idx="59233">
                  <c:v>29616.5</c:v>
                </c:pt>
                <c:pt idx="59234">
                  <c:v>29617</c:v>
                </c:pt>
                <c:pt idx="59235">
                  <c:v>29617.5</c:v>
                </c:pt>
                <c:pt idx="59236">
                  <c:v>29618</c:v>
                </c:pt>
                <c:pt idx="59237">
                  <c:v>29618.5</c:v>
                </c:pt>
                <c:pt idx="59238">
                  <c:v>29619</c:v>
                </c:pt>
                <c:pt idx="59239">
                  <c:v>29619.5</c:v>
                </c:pt>
                <c:pt idx="59240">
                  <c:v>29620</c:v>
                </c:pt>
                <c:pt idx="59241">
                  <c:v>29620.5</c:v>
                </c:pt>
                <c:pt idx="59242">
                  <c:v>29621</c:v>
                </c:pt>
                <c:pt idx="59243">
                  <c:v>29621.5</c:v>
                </c:pt>
                <c:pt idx="59244">
                  <c:v>29622</c:v>
                </c:pt>
                <c:pt idx="59245">
                  <c:v>29622.5</c:v>
                </c:pt>
                <c:pt idx="59246">
                  <c:v>29623</c:v>
                </c:pt>
                <c:pt idx="59247">
                  <c:v>29623.5</c:v>
                </c:pt>
                <c:pt idx="59248">
                  <c:v>29624</c:v>
                </c:pt>
                <c:pt idx="59249">
                  <c:v>29624.5</c:v>
                </c:pt>
                <c:pt idx="59250">
                  <c:v>29625</c:v>
                </c:pt>
                <c:pt idx="59251">
                  <c:v>29625.5</c:v>
                </c:pt>
                <c:pt idx="59252">
                  <c:v>29626</c:v>
                </c:pt>
                <c:pt idx="59253">
                  <c:v>29626.5</c:v>
                </c:pt>
                <c:pt idx="59254">
                  <c:v>29627</c:v>
                </c:pt>
                <c:pt idx="59255">
                  <c:v>29627.5</c:v>
                </c:pt>
                <c:pt idx="59256">
                  <c:v>29628</c:v>
                </c:pt>
                <c:pt idx="59257">
                  <c:v>29628.5</c:v>
                </c:pt>
                <c:pt idx="59258">
                  <c:v>29629</c:v>
                </c:pt>
                <c:pt idx="59259">
                  <c:v>29629.5</c:v>
                </c:pt>
                <c:pt idx="59260">
                  <c:v>29630</c:v>
                </c:pt>
                <c:pt idx="59261">
                  <c:v>29630.5</c:v>
                </c:pt>
                <c:pt idx="59262">
                  <c:v>29631</c:v>
                </c:pt>
                <c:pt idx="59263">
                  <c:v>29631.5</c:v>
                </c:pt>
                <c:pt idx="59264">
                  <c:v>29632</c:v>
                </c:pt>
                <c:pt idx="59265">
                  <c:v>29632.5</c:v>
                </c:pt>
                <c:pt idx="59266">
                  <c:v>29633</c:v>
                </c:pt>
                <c:pt idx="59267">
                  <c:v>29633.5</c:v>
                </c:pt>
                <c:pt idx="59268">
                  <c:v>29634</c:v>
                </c:pt>
                <c:pt idx="59269">
                  <c:v>29634.5</c:v>
                </c:pt>
                <c:pt idx="59270">
                  <c:v>29635</c:v>
                </c:pt>
                <c:pt idx="59271">
                  <c:v>29635.5</c:v>
                </c:pt>
                <c:pt idx="59272">
                  <c:v>29636</c:v>
                </c:pt>
                <c:pt idx="59273">
                  <c:v>29636.5</c:v>
                </c:pt>
                <c:pt idx="59274">
                  <c:v>29637</c:v>
                </c:pt>
                <c:pt idx="59275">
                  <c:v>29637.5</c:v>
                </c:pt>
                <c:pt idx="59276">
                  <c:v>29638</c:v>
                </c:pt>
                <c:pt idx="59277">
                  <c:v>29638.5</c:v>
                </c:pt>
                <c:pt idx="59278">
                  <c:v>29639</c:v>
                </c:pt>
                <c:pt idx="59279">
                  <c:v>29639.5</c:v>
                </c:pt>
                <c:pt idx="59280">
                  <c:v>29640</c:v>
                </c:pt>
                <c:pt idx="59281">
                  <c:v>29640.5</c:v>
                </c:pt>
                <c:pt idx="59282">
                  <c:v>29641</c:v>
                </c:pt>
                <c:pt idx="59283">
                  <c:v>29641.5</c:v>
                </c:pt>
                <c:pt idx="59284">
                  <c:v>29642</c:v>
                </c:pt>
                <c:pt idx="59285">
                  <c:v>29642.5</c:v>
                </c:pt>
                <c:pt idx="59286">
                  <c:v>29643</c:v>
                </c:pt>
                <c:pt idx="59287">
                  <c:v>29643.5</c:v>
                </c:pt>
                <c:pt idx="59288">
                  <c:v>29644</c:v>
                </c:pt>
                <c:pt idx="59289">
                  <c:v>29644.5</c:v>
                </c:pt>
                <c:pt idx="59290">
                  <c:v>29645</c:v>
                </c:pt>
                <c:pt idx="59291">
                  <c:v>29645.5</c:v>
                </c:pt>
                <c:pt idx="59292">
                  <c:v>29646</c:v>
                </c:pt>
                <c:pt idx="59293">
                  <c:v>29646.5</c:v>
                </c:pt>
                <c:pt idx="59294">
                  <c:v>29647</c:v>
                </c:pt>
                <c:pt idx="59295">
                  <c:v>29647.5</c:v>
                </c:pt>
                <c:pt idx="59296">
                  <c:v>29648</c:v>
                </c:pt>
                <c:pt idx="59297">
                  <c:v>29648.5</c:v>
                </c:pt>
                <c:pt idx="59298">
                  <c:v>29649</c:v>
                </c:pt>
                <c:pt idx="59299">
                  <c:v>29649.5</c:v>
                </c:pt>
                <c:pt idx="59300">
                  <c:v>29650</c:v>
                </c:pt>
                <c:pt idx="59301">
                  <c:v>29650.5</c:v>
                </c:pt>
                <c:pt idx="59302">
                  <c:v>29651</c:v>
                </c:pt>
                <c:pt idx="59303">
                  <c:v>29651.5</c:v>
                </c:pt>
                <c:pt idx="59304">
                  <c:v>29652</c:v>
                </c:pt>
                <c:pt idx="59305">
                  <c:v>29652.5</c:v>
                </c:pt>
                <c:pt idx="59306">
                  <c:v>29653</c:v>
                </c:pt>
                <c:pt idx="59307">
                  <c:v>29653.5</c:v>
                </c:pt>
                <c:pt idx="59308">
                  <c:v>29654</c:v>
                </c:pt>
                <c:pt idx="59309">
                  <c:v>29654.5</c:v>
                </c:pt>
                <c:pt idx="59310">
                  <c:v>29655</c:v>
                </c:pt>
                <c:pt idx="59311">
                  <c:v>29655.5</c:v>
                </c:pt>
                <c:pt idx="59312">
                  <c:v>29656</c:v>
                </c:pt>
                <c:pt idx="59313">
                  <c:v>29656.5</c:v>
                </c:pt>
                <c:pt idx="59314">
                  <c:v>29657</c:v>
                </c:pt>
                <c:pt idx="59315">
                  <c:v>29657.5</c:v>
                </c:pt>
                <c:pt idx="59316">
                  <c:v>29658</c:v>
                </c:pt>
                <c:pt idx="59317">
                  <c:v>29658.5</c:v>
                </c:pt>
                <c:pt idx="59318">
                  <c:v>29659</c:v>
                </c:pt>
                <c:pt idx="59319">
                  <c:v>29659.5</c:v>
                </c:pt>
                <c:pt idx="59320">
                  <c:v>29660</c:v>
                </c:pt>
                <c:pt idx="59321">
                  <c:v>29660.5</c:v>
                </c:pt>
                <c:pt idx="59322">
                  <c:v>29661</c:v>
                </c:pt>
                <c:pt idx="59323">
                  <c:v>29661.5</c:v>
                </c:pt>
                <c:pt idx="59324">
                  <c:v>29662</c:v>
                </c:pt>
                <c:pt idx="59325">
                  <c:v>29662.5</c:v>
                </c:pt>
                <c:pt idx="59326">
                  <c:v>29663</c:v>
                </c:pt>
                <c:pt idx="59327">
                  <c:v>29663.5</c:v>
                </c:pt>
                <c:pt idx="59328">
                  <c:v>29664</c:v>
                </c:pt>
                <c:pt idx="59329">
                  <c:v>29664.5</c:v>
                </c:pt>
                <c:pt idx="59330">
                  <c:v>29665</c:v>
                </c:pt>
                <c:pt idx="59331">
                  <c:v>29665.5</c:v>
                </c:pt>
                <c:pt idx="59332">
                  <c:v>29666</c:v>
                </c:pt>
                <c:pt idx="59333">
                  <c:v>29666.5</c:v>
                </c:pt>
                <c:pt idx="59334">
                  <c:v>29667</c:v>
                </c:pt>
                <c:pt idx="59335">
                  <c:v>29667.5</c:v>
                </c:pt>
                <c:pt idx="59336">
                  <c:v>29668</c:v>
                </c:pt>
                <c:pt idx="59337">
                  <c:v>29668.5</c:v>
                </c:pt>
                <c:pt idx="59338">
                  <c:v>29669</c:v>
                </c:pt>
                <c:pt idx="59339">
                  <c:v>29669.5</c:v>
                </c:pt>
                <c:pt idx="59340">
                  <c:v>29670</c:v>
                </c:pt>
                <c:pt idx="59341">
                  <c:v>29670.5</c:v>
                </c:pt>
                <c:pt idx="59342">
                  <c:v>29671</c:v>
                </c:pt>
                <c:pt idx="59343">
                  <c:v>29671.5</c:v>
                </c:pt>
                <c:pt idx="59344">
                  <c:v>29672</c:v>
                </c:pt>
                <c:pt idx="59345">
                  <c:v>29672.5</c:v>
                </c:pt>
                <c:pt idx="59346">
                  <c:v>29673</c:v>
                </c:pt>
                <c:pt idx="59347">
                  <c:v>29673.5</c:v>
                </c:pt>
                <c:pt idx="59348">
                  <c:v>29674</c:v>
                </c:pt>
                <c:pt idx="59349">
                  <c:v>29674.5</c:v>
                </c:pt>
                <c:pt idx="59350">
                  <c:v>29675</c:v>
                </c:pt>
                <c:pt idx="59351">
                  <c:v>29675.5</c:v>
                </c:pt>
                <c:pt idx="59352">
                  <c:v>29676</c:v>
                </c:pt>
                <c:pt idx="59353">
                  <c:v>29676.5</c:v>
                </c:pt>
                <c:pt idx="59354">
                  <c:v>29677</c:v>
                </c:pt>
                <c:pt idx="59355">
                  <c:v>29677.5</c:v>
                </c:pt>
                <c:pt idx="59356">
                  <c:v>29678</c:v>
                </c:pt>
                <c:pt idx="59357">
                  <c:v>29678.5</c:v>
                </c:pt>
                <c:pt idx="59358">
                  <c:v>29679</c:v>
                </c:pt>
                <c:pt idx="59359">
                  <c:v>29679.5</c:v>
                </c:pt>
                <c:pt idx="59360">
                  <c:v>29680</c:v>
                </c:pt>
                <c:pt idx="59361">
                  <c:v>29680.5</c:v>
                </c:pt>
                <c:pt idx="59362">
                  <c:v>29681</c:v>
                </c:pt>
                <c:pt idx="59363">
                  <c:v>29681.5</c:v>
                </c:pt>
                <c:pt idx="59364">
                  <c:v>29682</c:v>
                </c:pt>
                <c:pt idx="59365">
                  <c:v>29682.5</c:v>
                </c:pt>
                <c:pt idx="59366">
                  <c:v>29683</c:v>
                </c:pt>
                <c:pt idx="59367">
                  <c:v>29683.5</c:v>
                </c:pt>
                <c:pt idx="59368">
                  <c:v>29684</c:v>
                </c:pt>
                <c:pt idx="59369">
                  <c:v>29684.5</c:v>
                </c:pt>
                <c:pt idx="59370">
                  <c:v>29685</c:v>
                </c:pt>
                <c:pt idx="59371">
                  <c:v>29685.5</c:v>
                </c:pt>
                <c:pt idx="59372">
                  <c:v>29686</c:v>
                </c:pt>
                <c:pt idx="59373">
                  <c:v>29686.5</c:v>
                </c:pt>
                <c:pt idx="59374">
                  <c:v>29687</c:v>
                </c:pt>
                <c:pt idx="59375">
                  <c:v>29687.5</c:v>
                </c:pt>
                <c:pt idx="59376">
                  <c:v>29688</c:v>
                </c:pt>
                <c:pt idx="59377">
                  <c:v>29688.5</c:v>
                </c:pt>
                <c:pt idx="59378">
                  <c:v>29689</c:v>
                </c:pt>
                <c:pt idx="59379">
                  <c:v>29689.5</c:v>
                </c:pt>
                <c:pt idx="59380">
                  <c:v>29690</c:v>
                </c:pt>
                <c:pt idx="59381">
                  <c:v>29690.5</c:v>
                </c:pt>
                <c:pt idx="59382">
                  <c:v>29691</c:v>
                </c:pt>
                <c:pt idx="59383">
                  <c:v>29691.5</c:v>
                </c:pt>
                <c:pt idx="59384">
                  <c:v>29692</c:v>
                </c:pt>
                <c:pt idx="59385">
                  <c:v>29692.5</c:v>
                </c:pt>
                <c:pt idx="59386">
                  <c:v>29693</c:v>
                </c:pt>
                <c:pt idx="59387">
                  <c:v>29693.5</c:v>
                </c:pt>
                <c:pt idx="59388">
                  <c:v>29694</c:v>
                </c:pt>
                <c:pt idx="59389">
                  <c:v>29694.5</c:v>
                </c:pt>
                <c:pt idx="59390">
                  <c:v>29695</c:v>
                </c:pt>
                <c:pt idx="59391">
                  <c:v>29695.5</c:v>
                </c:pt>
                <c:pt idx="59392">
                  <c:v>29696</c:v>
                </c:pt>
                <c:pt idx="59393">
                  <c:v>29696.5</c:v>
                </c:pt>
                <c:pt idx="59394">
                  <c:v>29697</c:v>
                </c:pt>
                <c:pt idx="59395">
                  <c:v>29697.5</c:v>
                </c:pt>
                <c:pt idx="59396">
                  <c:v>29698</c:v>
                </c:pt>
                <c:pt idx="59397">
                  <c:v>29698.5</c:v>
                </c:pt>
                <c:pt idx="59398">
                  <c:v>29699</c:v>
                </c:pt>
                <c:pt idx="59399">
                  <c:v>29699.5</c:v>
                </c:pt>
                <c:pt idx="59400">
                  <c:v>29700</c:v>
                </c:pt>
                <c:pt idx="59401">
                  <c:v>29700.5</c:v>
                </c:pt>
                <c:pt idx="59402">
                  <c:v>29701</c:v>
                </c:pt>
                <c:pt idx="59403">
                  <c:v>29701.5</c:v>
                </c:pt>
                <c:pt idx="59404">
                  <c:v>29702</c:v>
                </c:pt>
                <c:pt idx="59405">
                  <c:v>29702.5</c:v>
                </c:pt>
                <c:pt idx="59406">
                  <c:v>29703</c:v>
                </c:pt>
                <c:pt idx="59407">
                  <c:v>29703.5</c:v>
                </c:pt>
                <c:pt idx="59408">
                  <c:v>29704</c:v>
                </c:pt>
                <c:pt idx="59409">
                  <c:v>29704.5</c:v>
                </c:pt>
                <c:pt idx="59410">
                  <c:v>29705</c:v>
                </c:pt>
                <c:pt idx="59411">
                  <c:v>29705.5</c:v>
                </c:pt>
                <c:pt idx="59412">
                  <c:v>29706</c:v>
                </c:pt>
                <c:pt idx="59413">
                  <c:v>29706.5</c:v>
                </c:pt>
                <c:pt idx="59414">
                  <c:v>29707</c:v>
                </c:pt>
                <c:pt idx="59415">
                  <c:v>29707.5</c:v>
                </c:pt>
                <c:pt idx="59416">
                  <c:v>29708</c:v>
                </c:pt>
                <c:pt idx="59417">
                  <c:v>29708.5</c:v>
                </c:pt>
                <c:pt idx="59418">
                  <c:v>29709</c:v>
                </c:pt>
                <c:pt idx="59419">
                  <c:v>29709.5</c:v>
                </c:pt>
                <c:pt idx="59420">
                  <c:v>29710</c:v>
                </c:pt>
                <c:pt idx="59421">
                  <c:v>29710.5</c:v>
                </c:pt>
                <c:pt idx="59422">
                  <c:v>29711</c:v>
                </c:pt>
                <c:pt idx="59423">
                  <c:v>29711.5</c:v>
                </c:pt>
                <c:pt idx="59424">
                  <c:v>29712</c:v>
                </c:pt>
                <c:pt idx="59425">
                  <c:v>29712.5</c:v>
                </c:pt>
                <c:pt idx="59426">
                  <c:v>29713</c:v>
                </c:pt>
                <c:pt idx="59427">
                  <c:v>29713.5</c:v>
                </c:pt>
                <c:pt idx="59428">
                  <c:v>29714</c:v>
                </c:pt>
                <c:pt idx="59429">
                  <c:v>29714.5</c:v>
                </c:pt>
                <c:pt idx="59430">
                  <c:v>29715</c:v>
                </c:pt>
                <c:pt idx="59431">
                  <c:v>29715.5</c:v>
                </c:pt>
                <c:pt idx="59432">
                  <c:v>29716</c:v>
                </c:pt>
                <c:pt idx="59433">
                  <c:v>29716.5</c:v>
                </c:pt>
                <c:pt idx="59434">
                  <c:v>29717</c:v>
                </c:pt>
                <c:pt idx="59435">
                  <c:v>29717.5</c:v>
                </c:pt>
                <c:pt idx="59436">
                  <c:v>29718</c:v>
                </c:pt>
                <c:pt idx="59437">
                  <c:v>29718.5</c:v>
                </c:pt>
                <c:pt idx="59438">
                  <c:v>29719</c:v>
                </c:pt>
                <c:pt idx="59439">
                  <c:v>29719.5</c:v>
                </c:pt>
                <c:pt idx="59440">
                  <c:v>29720</c:v>
                </c:pt>
                <c:pt idx="59441">
                  <c:v>29720.5</c:v>
                </c:pt>
                <c:pt idx="59442">
                  <c:v>29721</c:v>
                </c:pt>
                <c:pt idx="59443">
                  <c:v>29721.5</c:v>
                </c:pt>
                <c:pt idx="59444">
                  <c:v>29722</c:v>
                </c:pt>
                <c:pt idx="59445">
                  <c:v>29722.5</c:v>
                </c:pt>
                <c:pt idx="59446">
                  <c:v>29723</c:v>
                </c:pt>
                <c:pt idx="59447">
                  <c:v>29723.5</c:v>
                </c:pt>
                <c:pt idx="59448">
                  <c:v>29724</c:v>
                </c:pt>
                <c:pt idx="59449">
                  <c:v>29724.5</c:v>
                </c:pt>
                <c:pt idx="59450">
                  <c:v>29725</c:v>
                </c:pt>
                <c:pt idx="59451">
                  <c:v>29725.5</c:v>
                </c:pt>
                <c:pt idx="59452">
                  <c:v>29726</c:v>
                </c:pt>
                <c:pt idx="59453">
                  <c:v>29726.5</c:v>
                </c:pt>
                <c:pt idx="59454">
                  <c:v>29727</c:v>
                </c:pt>
                <c:pt idx="59455">
                  <c:v>29727.5</c:v>
                </c:pt>
                <c:pt idx="59456">
                  <c:v>29728</c:v>
                </c:pt>
                <c:pt idx="59457">
                  <c:v>29728.5</c:v>
                </c:pt>
                <c:pt idx="59458">
                  <c:v>29729</c:v>
                </c:pt>
                <c:pt idx="59459">
                  <c:v>29729.5</c:v>
                </c:pt>
                <c:pt idx="59460">
                  <c:v>29730</c:v>
                </c:pt>
                <c:pt idx="59461">
                  <c:v>29730.5</c:v>
                </c:pt>
                <c:pt idx="59462">
                  <c:v>29731</c:v>
                </c:pt>
                <c:pt idx="59463">
                  <c:v>29731.5</c:v>
                </c:pt>
                <c:pt idx="59464">
                  <c:v>29732</c:v>
                </c:pt>
                <c:pt idx="59465">
                  <c:v>29732.5</c:v>
                </c:pt>
                <c:pt idx="59466">
                  <c:v>29733</c:v>
                </c:pt>
                <c:pt idx="59467">
                  <c:v>29733.5</c:v>
                </c:pt>
                <c:pt idx="59468">
                  <c:v>29734</c:v>
                </c:pt>
                <c:pt idx="59469">
                  <c:v>29734.5</c:v>
                </c:pt>
                <c:pt idx="59470">
                  <c:v>29735</c:v>
                </c:pt>
                <c:pt idx="59471">
                  <c:v>29735.5</c:v>
                </c:pt>
                <c:pt idx="59472">
                  <c:v>29736</c:v>
                </c:pt>
                <c:pt idx="59473">
                  <c:v>29736.5</c:v>
                </c:pt>
                <c:pt idx="59474">
                  <c:v>29737</c:v>
                </c:pt>
                <c:pt idx="59475">
                  <c:v>29737.5</c:v>
                </c:pt>
                <c:pt idx="59476">
                  <c:v>29738</c:v>
                </c:pt>
                <c:pt idx="59477">
                  <c:v>29738.5</c:v>
                </c:pt>
                <c:pt idx="59478">
                  <c:v>29739</c:v>
                </c:pt>
                <c:pt idx="59479">
                  <c:v>29739.5</c:v>
                </c:pt>
                <c:pt idx="59480">
                  <c:v>29740</c:v>
                </c:pt>
                <c:pt idx="59481">
                  <c:v>29740.5</c:v>
                </c:pt>
                <c:pt idx="59482">
                  <c:v>29741</c:v>
                </c:pt>
                <c:pt idx="59483">
                  <c:v>29741.5</c:v>
                </c:pt>
                <c:pt idx="59484">
                  <c:v>29742</c:v>
                </c:pt>
                <c:pt idx="59485">
                  <c:v>29742.5</c:v>
                </c:pt>
                <c:pt idx="59486">
                  <c:v>29743</c:v>
                </c:pt>
                <c:pt idx="59487">
                  <c:v>29743.5</c:v>
                </c:pt>
                <c:pt idx="59488">
                  <c:v>29744</c:v>
                </c:pt>
                <c:pt idx="59489">
                  <c:v>29744.5</c:v>
                </c:pt>
                <c:pt idx="59490">
                  <c:v>29745</c:v>
                </c:pt>
                <c:pt idx="59491">
                  <c:v>29745.5</c:v>
                </c:pt>
                <c:pt idx="59492">
                  <c:v>29746</c:v>
                </c:pt>
                <c:pt idx="59493">
                  <c:v>29746.5</c:v>
                </c:pt>
                <c:pt idx="59494">
                  <c:v>29747</c:v>
                </c:pt>
                <c:pt idx="59495">
                  <c:v>29747.5</c:v>
                </c:pt>
                <c:pt idx="59496">
                  <c:v>29748</c:v>
                </c:pt>
                <c:pt idx="59497">
                  <c:v>29748.5</c:v>
                </c:pt>
                <c:pt idx="59498">
                  <c:v>29749</c:v>
                </c:pt>
                <c:pt idx="59499">
                  <c:v>29749.5</c:v>
                </c:pt>
                <c:pt idx="59500">
                  <c:v>29750</c:v>
                </c:pt>
                <c:pt idx="59501">
                  <c:v>29750.5</c:v>
                </c:pt>
                <c:pt idx="59502">
                  <c:v>29751</c:v>
                </c:pt>
                <c:pt idx="59503">
                  <c:v>29751.5</c:v>
                </c:pt>
                <c:pt idx="59504">
                  <c:v>29752</c:v>
                </c:pt>
                <c:pt idx="59505">
                  <c:v>29752.5</c:v>
                </c:pt>
                <c:pt idx="59506">
                  <c:v>29753</c:v>
                </c:pt>
                <c:pt idx="59507">
                  <c:v>29753.5</c:v>
                </c:pt>
                <c:pt idx="59508">
                  <c:v>29754</c:v>
                </c:pt>
                <c:pt idx="59509">
                  <c:v>29754.5</c:v>
                </c:pt>
                <c:pt idx="59510">
                  <c:v>29755</c:v>
                </c:pt>
                <c:pt idx="59511">
                  <c:v>29755.5</c:v>
                </c:pt>
                <c:pt idx="59512">
                  <c:v>29756</c:v>
                </c:pt>
                <c:pt idx="59513">
                  <c:v>29756.5</c:v>
                </c:pt>
                <c:pt idx="59514">
                  <c:v>29757</c:v>
                </c:pt>
                <c:pt idx="59515">
                  <c:v>29757.5</c:v>
                </c:pt>
                <c:pt idx="59516">
                  <c:v>29758</c:v>
                </c:pt>
                <c:pt idx="59517">
                  <c:v>29758.5</c:v>
                </c:pt>
                <c:pt idx="59518">
                  <c:v>29759</c:v>
                </c:pt>
                <c:pt idx="59519">
                  <c:v>29759.5</c:v>
                </c:pt>
                <c:pt idx="59520">
                  <c:v>29760</c:v>
                </c:pt>
                <c:pt idx="59521">
                  <c:v>29760.5</c:v>
                </c:pt>
                <c:pt idx="59522">
                  <c:v>29761</c:v>
                </c:pt>
                <c:pt idx="59523">
                  <c:v>29761.5</c:v>
                </c:pt>
                <c:pt idx="59524">
                  <c:v>29762</c:v>
                </c:pt>
                <c:pt idx="59525">
                  <c:v>29762.5</c:v>
                </c:pt>
                <c:pt idx="59526">
                  <c:v>29763</c:v>
                </c:pt>
                <c:pt idx="59527">
                  <c:v>29763.5</c:v>
                </c:pt>
                <c:pt idx="59528">
                  <c:v>29764</c:v>
                </c:pt>
                <c:pt idx="59529">
                  <c:v>29764.5</c:v>
                </c:pt>
                <c:pt idx="59530">
                  <c:v>29765</c:v>
                </c:pt>
                <c:pt idx="59531">
                  <c:v>29765.5</c:v>
                </c:pt>
                <c:pt idx="59532">
                  <c:v>29766</c:v>
                </c:pt>
                <c:pt idx="59533">
                  <c:v>29766.5</c:v>
                </c:pt>
                <c:pt idx="59534">
                  <c:v>29767</c:v>
                </c:pt>
                <c:pt idx="59535">
                  <c:v>29767.5</c:v>
                </c:pt>
                <c:pt idx="59536">
                  <c:v>29768</c:v>
                </c:pt>
                <c:pt idx="59537">
                  <c:v>29768.5</c:v>
                </c:pt>
                <c:pt idx="59538">
                  <c:v>29769</c:v>
                </c:pt>
                <c:pt idx="59539">
                  <c:v>29769.5</c:v>
                </c:pt>
                <c:pt idx="59540">
                  <c:v>29770</c:v>
                </c:pt>
                <c:pt idx="59541">
                  <c:v>29770.5</c:v>
                </c:pt>
                <c:pt idx="59542">
                  <c:v>29771</c:v>
                </c:pt>
                <c:pt idx="59543">
                  <c:v>29771.5</c:v>
                </c:pt>
                <c:pt idx="59544">
                  <c:v>29772</c:v>
                </c:pt>
                <c:pt idx="59545">
                  <c:v>29772.5</c:v>
                </c:pt>
                <c:pt idx="59546">
                  <c:v>29773</c:v>
                </c:pt>
                <c:pt idx="59547">
                  <c:v>29773.5</c:v>
                </c:pt>
                <c:pt idx="59548">
                  <c:v>29774</c:v>
                </c:pt>
                <c:pt idx="59549">
                  <c:v>29774.5</c:v>
                </c:pt>
                <c:pt idx="59550">
                  <c:v>29775</c:v>
                </c:pt>
                <c:pt idx="59551">
                  <c:v>29775.5</c:v>
                </c:pt>
                <c:pt idx="59552">
                  <c:v>29776</c:v>
                </c:pt>
                <c:pt idx="59553">
                  <c:v>29776.5</c:v>
                </c:pt>
                <c:pt idx="59554">
                  <c:v>29777</c:v>
                </c:pt>
                <c:pt idx="59555">
                  <c:v>29777.5</c:v>
                </c:pt>
                <c:pt idx="59556">
                  <c:v>29778</c:v>
                </c:pt>
                <c:pt idx="59557">
                  <c:v>29778.5</c:v>
                </c:pt>
                <c:pt idx="59558">
                  <c:v>29779</c:v>
                </c:pt>
                <c:pt idx="59559">
                  <c:v>29779.5</c:v>
                </c:pt>
                <c:pt idx="59560">
                  <c:v>29780</c:v>
                </c:pt>
                <c:pt idx="59561">
                  <c:v>29780.5</c:v>
                </c:pt>
                <c:pt idx="59562">
                  <c:v>29781</c:v>
                </c:pt>
                <c:pt idx="59563">
                  <c:v>29781.5</c:v>
                </c:pt>
                <c:pt idx="59564">
                  <c:v>29782</c:v>
                </c:pt>
                <c:pt idx="59565">
                  <c:v>29782.5</c:v>
                </c:pt>
                <c:pt idx="59566">
                  <c:v>29783</c:v>
                </c:pt>
                <c:pt idx="59567">
                  <c:v>29783.5</c:v>
                </c:pt>
                <c:pt idx="59568">
                  <c:v>29784</c:v>
                </c:pt>
                <c:pt idx="59569">
                  <c:v>29784.5</c:v>
                </c:pt>
                <c:pt idx="59570">
                  <c:v>29785</c:v>
                </c:pt>
                <c:pt idx="59571">
                  <c:v>29785.5</c:v>
                </c:pt>
                <c:pt idx="59572">
                  <c:v>29786</c:v>
                </c:pt>
                <c:pt idx="59573">
                  <c:v>29786.5</c:v>
                </c:pt>
                <c:pt idx="59574">
                  <c:v>29787</c:v>
                </c:pt>
                <c:pt idx="59575">
                  <c:v>29787.5</c:v>
                </c:pt>
                <c:pt idx="59576">
                  <c:v>29788</c:v>
                </c:pt>
                <c:pt idx="59577">
                  <c:v>29788.5</c:v>
                </c:pt>
                <c:pt idx="59578">
                  <c:v>29789</c:v>
                </c:pt>
                <c:pt idx="59579">
                  <c:v>29789.5</c:v>
                </c:pt>
                <c:pt idx="59580">
                  <c:v>29790</c:v>
                </c:pt>
                <c:pt idx="59581">
                  <c:v>29790.5</c:v>
                </c:pt>
                <c:pt idx="59582">
                  <c:v>29791</c:v>
                </c:pt>
                <c:pt idx="59583">
                  <c:v>29791.5</c:v>
                </c:pt>
                <c:pt idx="59584">
                  <c:v>29792</c:v>
                </c:pt>
                <c:pt idx="59585">
                  <c:v>29792.5</c:v>
                </c:pt>
                <c:pt idx="59586">
                  <c:v>29793</c:v>
                </c:pt>
                <c:pt idx="59587">
                  <c:v>29793.5</c:v>
                </c:pt>
                <c:pt idx="59588">
                  <c:v>29794</c:v>
                </c:pt>
                <c:pt idx="59589">
                  <c:v>29794.5</c:v>
                </c:pt>
                <c:pt idx="59590">
                  <c:v>29795</c:v>
                </c:pt>
                <c:pt idx="59591">
                  <c:v>29795.5</c:v>
                </c:pt>
                <c:pt idx="59592">
                  <c:v>29796</c:v>
                </c:pt>
                <c:pt idx="59593">
                  <c:v>29796.5</c:v>
                </c:pt>
                <c:pt idx="59594">
                  <c:v>29797</c:v>
                </c:pt>
                <c:pt idx="59595">
                  <c:v>29797.5</c:v>
                </c:pt>
                <c:pt idx="59596">
                  <c:v>29798</c:v>
                </c:pt>
                <c:pt idx="59597">
                  <c:v>29798.5</c:v>
                </c:pt>
                <c:pt idx="59598">
                  <c:v>29799</c:v>
                </c:pt>
                <c:pt idx="59599">
                  <c:v>29799.5</c:v>
                </c:pt>
                <c:pt idx="59600">
                  <c:v>29800</c:v>
                </c:pt>
                <c:pt idx="59601">
                  <c:v>29800.5</c:v>
                </c:pt>
                <c:pt idx="59602">
                  <c:v>29801</c:v>
                </c:pt>
                <c:pt idx="59603">
                  <c:v>29801.5</c:v>
                </c:pt>
                <c:pt idx="59604">
                  <c:v>29802</c:v>
                </c:pt>
                <c:pt idx="59605">
                  <c:v>29802.5</c:v>
                </c:pt>
                <c:pt idx="59606">
                  <c:v>29803</c:v>
                </c:pt>
                <c:pt idx="59607">
                  <c:v>29803.5</c:v>
                </c:pt>
                <c:pt idx="59608">
                  <c:v>29804</c:v>
                </c:pt>
                <c:pt idx="59609">
                  <c:v>29804.5</c:v>
                </c:pt>
                <c:pt idx="59610">
                  <c:v>29805</c:v>
                </c:pt>
                <c:pt idx="59611">
                  <c:v>29805.5</c:v>
                </c:pt>
                <c:pt idx="59612">
                  <c:v>29806</c:v>
                </c:pt>
                <c:pt idx="59613">
                  <c:v>29806.5</c:v>
                </c:pt>
                <c:pt idx="59614">
                  <c:v>29807</c:v>
                </c:pt>
                <c:pt idx="59615">
                  <c:v>29807.5</c:v>
                </c:pt>
                <c:pt idx="59616">
                  <c:v>29808</c:v>
                </c:pt>
                <c:pt idx="59617">
                  <c:v>29808.5</c:v>
                </c:pt>
                <c:pt idx="59618">
                  <c:v>29809</c:v>
                </c:pt>
                <c:pt idx="59619">
                  <c:v>29809.5</c:v>
                </c:pt>
                <c:pt idx="59620">
                  <c:v>29810</c:v>
                </c:pt>
                <c:pt idx="59621">
                  <c:v>29810.5</c:v>
                </c:pt>
                <c:pt idx="59622">
                  <c:v>29811</c:v>
                </c:pt>
                <c:pt idx="59623">
                  <c:v>29811.5</c:v>
                </c:pt>
                <c:pt idx="59624">
                  <c:v>29812</c:v>
                </c:pt>
                <c:pt idx="59625">
                  <c:v>29812.5</c:v>
                </c:pt>
                <c:pt idx="59626">
                  <c:v>29813</c:v>
                </c:pt>
                <c:pt idx="59627">
                  <c:v>29813.5</c:v>
                </c:pt>
                <c:pt idx="59628">
                  <c:v>29814</c:v>
                </c:pt>
                <c:pt idx="59629">
                  <c:v>29814.5</c:v>
                </c:pt>
                <c:pt idx="59630">
                  <c:v>29815</c:v>
                </c:pt>
                <c:pt idx="59631">
                  <c:v>29815.5</c:v>
                </c:pt>
                <c:pt idx="59632">
                  <c:v>29816</c:v>
                </c:pt>
                <c:pt idx="59633">
                  <c:v>29816.5</c:v>
                </c:pt>
                <c:pt idx="59634">
                  <c:v>29817</c:v>
                </c:pt>
                <c:pt idx="59635">
                  <c:v>29817.5</c:v>
                </c:pt>
                <c:pt idx="59636">
                  <c:v>29818</c:v>
                </c:pt>
                <c:pt idx="59637">
                  <c:v>29818.5</c:v>
                </c:pt>
                <c:pt idx="59638">
                  <c:v>29819</c:v>
                </c:pt>
                <c:pt idx="59639">
                  <c:v>29819.5</c:v>
                </c:pt>
                <c:pt idx="59640">
                  <c:v>29820</c:v>
                </c:pt>
                <c:pt idx="59641">
                  <c:v>29820.5</c:v>
                </c:pt>
                <c:pt idx="59642">
                  <c:v>29821</c:v>
                </c:pt>
                <c:pt idx="59643">
                  <c:v>29821.5</c:v>
                </c:pt>
                <c:pt idx="59644">
                  <c:v>29822</c:v>
                </c:pt>
                <c:pt idx="59645">
                  <c:v>29822.5</c:v>
                </c:pt>
                <c:pt idx="59646">
                  <c:v>29823</c:v>
                </c:pt>
                <c:pt idx="59647">
                  <c:v>29823.5</c:v>
                </c:pt>
                <c:pt idx="59648">
                  <c:v>29824</c:v>
                </c:pt>
                <c:pt idx="59649">
                  <c:v>29824.5</c:v>
                </c:pt>
                <c:pt idx="59650">
                  <c:v>29825</c:v>
                </c:pt>
                <c:pt idx="59651">
                  <c:v>29825.5</c:v>
                </c:pt>
                <c:pt idx="59652">
                  <c:v>29826</c:v>
                </c:pt>
                <c:pt idx="59653">
                  <c:v>29826.5</c:v>
                </c:pt>
                <c:pt idx="59654">
                  <c:v>29827</c:v>
                </c:pt>
                <c:pt idx="59655">
                  <c:v>29827.5</c:v>
                </c:pt>
                <c:pt idx="59656">
                  <c:v>29828</c:v>
                </c:pt>
                <c:pt idx="59657">
                  <c:v>29828.5</c:v>
                </c:pt>
                <c:pt idx="59658">
                  <c:v>29829</c:v>
                </c:pt>
                <c:pt idx="59659">
                  <c:v>29829.5</c:v>
                </c:pt>
                <c:pt idx="59660">
                  <c:v>29830</c:v>
                </c:pt>
                <c:pt idx="59661">
                  <c:v>29830.5</c:v>
                </c:pt>
                <c:pt idx="59662">
                  <c:v>29831</c:v>
                </c:pt>
                <c:pt idx="59663">
                  <c:v>29831.5</c:v>
                </c:pt>
                <c:pt idx="59664">
                  <c:v>29832</c:v>
                </c:pt>
                <c:pt idx="59665">
                  <c:v>29832.5</c:v>
                </c:pt>
                <c:pt idx="59666">
                  <c:v>29833</c:v>
                </c:pt>
                <c:pt idx="59667">
                  <c:v>29833.5</c:v>
                </c:pt>
                <c:pt idx="59668">
                  <c:v>29834</c:v>
                </c:pt>
                <c:pt idx="59669">
                  <c:v>29834.5</c:v>
                </c:pt>
                <c:pt idx="59670">
                  <c:v>29835</c:v>
                </c:pt>
                <c:pt idx="59671">
                  <c:v>29835.5</c:v>
                </c:pt>
                <c:pt idx="59672">
                  <c:v>29836</c:v>
                </c:pt>
                <c:pt idx="59673">
                  <c:v>29836.5</c:v>
                </c:pt>
                <c:pt idx="59674">
                  <c:v>29837</c:v>
                </c:pt>
                <c:pt idx="59675">
                  <c:v>29837.5</c:v>
                </c:pt>
                <c:pt idx="59676">
                  <c:v>29838</c:v>
                </c:pt>
                <c:pt idx="59677">
                  <c:v>29838.5</c:v>
                </c:pt>
                <c:pt idx="59678">
                  <c:v>29839</c:v>
                </c:pt>
                <c:pt idx="59679">
                  <c:v>29839.5</c:v>
                </c:pt>
                <c:pt idx="59680">
                  <c:v>29840</c:v>
                </c:pt>
                <c:pt idx="59681">
                  <c:v>29840.5</c:v>
                </c:pt>
                <c:pt idx="59682">
                  <c:v>29841</c:v>
                </c:pt>
                <c:pt idx="59683">
                  <c:v>29841.5</c:v>
                </c:pt>
                <c:pt idx="59684">
                  <c:v>29842</c:v>
                </c:pt>
                <c:pt idx="59685">
                  <c:v>29842.5</c:v>
                </c:pt>
                <c:pt idx="59686">
                  <c:v>29843</c:v>
                </c:pt>
                <c:pt idx="59687">
                  <c:v>29843.5</c:v>
                </c:pt>
                <c:pt idx="59688">
                  <c:v>29844</c:v>
                </c:pt>
                <c:pt idx="59689">
                  <c:v>29844.5</c:v>
                </c:pt>
                <c:pt idx="59690">
                  <c:v>29845</c:v>
                </c:pt>
                <c:pt idx="59691">
                  <c:v>29845.5</c:v>
                </c:pt>
                <c:pt idx="59692">
                  <c:v>29846</c:v>
                </c:pt>
                <c:pt idx="59693">
                  <c:v>29846.5</c:v>
                </c:pt>
                <c:pt idx="59694">
                  <c:v>29847</c:v>
                </c:pt>
                <c:pt idx="59695">
                  <c:v>29847.5</c:v>
                </c:pt>
                <c:pt idx="59696">
                  <c:v>29848</c:v>
                </c:pt>
                <c:pt idx="59697">
                  <c:v>29848.5</c:v>
                </c:pt>
                <c:pt idx="59698">
                  <c:v>29849</c:v>
                </c:pt>
                <c:pt idx="59699">
                  <c:v>29849.5</c:v>
                </c:pt>
                <c:pt idx="59700">
                  <c:v>29850</c:v>
                </c:pt>
                <c:pt idx="59701">
                  <c:v>29850.5</c:v>
                </c:pt>
                <c:pt idx="59702">
                  <c:v>29851</c:v>
                </c:pt>
                <c:pt idx="59703">
                  <c:v>29851.5</c:v>
                </c:pt>
                <c:pt idx="59704">
                  <c:v>29852</c:v>
                </c:pt>
                <c:pt idx="59705">
                  <c:v>29852.5</c:v>
                </c:pt>
                <c:pt idx="59706">
                  <c:v>29853</c:v>
                </c:pt>
                <c:pt idx="59707">
                  <c:v>29853.5</c:v>
                </c:pt>
                <c:pt idx="59708">
                  <c:v>29854</c:v>
                </c:pt>
                <c:pt idx="59709">
                  <c:v>29854.5</c:v>
                </c:pt>
                <c:pt idx="59710">
                  <c:v>29855</c:v>
                </c:pt>
                <c:pt idx="59711">
                  <c:v>29855.5</c:v>
                </c:pt>
                <c:pt idx="59712">
                  <c:v>29856</c:v>
                </c:pt>
                <c:pt idx="59713">
                  <c:v>29856.5</c:v>
                </c:pt>
                <c:pt idx="59714">
                  <c:v>29857</c:v>
                </c:pt>
                <c:pt idx="59715">
                  <c:v>29857.5</c:v>
                </c:pt>
                <c:pt idx="59716">
                  <c:v>29858</c:v>
                </c:pt>
                <c:pt idx="59717">
                  <c:v>29858.5</c:v>
                </c:pt>
                <c:pt idx="59718">
                  <c:v>29859</c:v>
                </c:pt>
                <c:pt idx="59719">
                  <c:v>29859.5</c:v>
                </c:pt>
                <c:pt idx="59720">
                  <c:v>29860</c:v>
                </c:pt>
                <c:pt idx="59721">
                  <c:v>29860.5</c:v>
                </c:pt>
                <c:pt idx="59722">
                  <c:v>29861</c:v>
                </c:pt>
                <c:pt idx="59723">
                  <c:v>29861.5</c:v>
                </c:pt>
                <c:pt idx="59724">
                  <c:v>29862</c:v>
                </c:pt>
                <c:pt idx="59725">
                  <c:v>29862.5</c:v>
                </c:pt>
                <c:pt idx="59726">
                  <c:v>29863</c:v>
                </c:pt>
                <c:pt idx="59727">
                  <c:v>29863.5</c:v>
                </c:pt>
                <c:pt idx="59728">
                  <c:v>29864</c:v>
                </c:pt>
                <c:pt idx="59729">
                  <c:v>29864.5</c:v>
                </c:pt>
                <c:pt idx="59730">
                  <c:v>29865</c:v>
                </c:pt>
                <c:pt idx="59731">
                  <c:v>29865.5</c:v>
                </c:pt>
                <c:pt idx="59732">
                  <c:v>29866</c:v>
                </c:pt>
                <c:pt idx="59733">
                  <c:v>29866.5</c:v>
                </c:pt>
                <c:pt idx="59734">
                  <c:v>29867</c:v>
                </c:pt>
                <c:pt idx="59735">
                  <c:v>29867.5</c:v>
                </c:pt>
                <c:pt idx="59736">
                  <c:v>29868</c:v>
                </c:pt>
                <c:pt idx="59737">
                  <c:v>29868.5</c:v>
                </c:pt>
                <c:pt idx="59738">
                  <c:v>29869</c:v>
                </c:pt>
                <c:pt idx="59739">
                  <c:v>29869.5</c:v>
                </c:pt>
                <c:pt idx="59740">
                  <c:v>29870</c:v>
                </c:pt>
                <c:pt idx="59741">
                  <c:v>29870.5</c:v>
                </c:pt>
                <c:pt idx="59742">
                  <c:v>29871</c:v>
                </c:pt>
                <c:pt idx="59743">
                  <c:v>29871.5</c:v>
                </c:pt>
                <c:pt idx="59744">
                  <c:v>29872</c:v>
                </c:pt>
                <c:pt idx="59745">
                  <c:v>29872.5</c:v>
                </c:pt>
                <c:pt idx="59746">
                  <c:v>29873</c:v>
                </c:pt>
                <c:pt idx="59747">
                  <c:v>29873.5</c:v>
                </c:pt>
                <c:pt idx="59748">
                  <c:v>29874</c:v>
                </c:pt>
                <c:pt idx="59749">
                  <c:v>29874.5</c:v>
                </c:pt>
                <c:pt idx="59750">
                  <c:v>29875</c:v>
                </c:pt>
                <c:pt idx="59751">
                  <c:v>29875.5</c:v>
                </c:pt>
                <c:pt idx="59752">
                  <c:v>29876</c:v>
                </c:pt>
                <c:pt idx="59753">
                  <c:v>29876.5</c:v>
                </c:pt>
                <c:pt idx="59754">
                  <c:v>29877</c:v>
                </c:pt>
                <c:pt idx="59755">
                  <c:v>29877.5</c:v>
                </c:pt>
                <c:pt idx="59756">
                  <c:v>29878</c:v>
                </c:pt>
                <c:pt idx="59757">
                  <c:v>29878.5</c:v>
                </c:pt>
                <c:pt idx="59758">
                  <c:v>29879</c:v>
                </c:pt>
                <c:pt idx="59759">
                  <c:v>29879.5</c:v>
                </c:pt>
                <c:pt idx="59760">
                  <c:v>29880</c:v>
                </c:pt>
                <c:pt idx="59761">
                  <c:v>29880.5</c:v>
                </c:pt>
                <c:pt idx="59762">
                  <c:v>29881</c:v>
                </c:pt>
                <c:pt idx="59763">
                  <c:v>29881.5</c:v>
                </c:pt>
                <c:pt idx="59764">
                  <c:v>29882</c:v>
                </c:pt>
                <c:pt idx="59765">
                  <c:v>29882.5</c:v>
                </c:pt>
                <c:pt idx="59766">
                  <c:v>29883</c:v>
                </c:pt>
                <c:pt idx="59767">
                  <c:v>29883.5</c:v>
                </c:pt>
                <c:pt idx="59768">
                  <c:v>29884</c:v>
                </c:pt>
                <c:pt idx="59769">
                  <c:v>29884.5</c:v>
                </c:pt>
                <c:pt idx="59770">
                  <c:v>29885</c:v>
                </c:pt>
                <c:pt idx="59771">
                  <c:v>29885.5</c:v>
                </c:pt>
                <c:pt idx="59772">
                  <c:v>29886</c:v>
                </c:pt>
                <c:pt idx="59773">
                  <c:v>29886.5</c:v>
                </c:pt>
                <c:pt idx="59774">
                  <c:v>29887</c:v>
                </c:pt>
                <c:pt idx="59775">
                  <c:v>29887.5</c:v>
                </c:pt>
                <c:pt idx="59776">
                  <c:v>29888</c:v>
                </c:pt>
                <c:pt idx="59777">
                  <c:v>29888.5</c:v>
                </c:pt>
                <c:pt idx="59778">
                  <c:v>29889</c:v>
                </c:pt>
                <c:pt idx="59779">
                  <c:v>29889.5</c:v>
                </c:pt>
                <c:pt idx="59780">
                  <c:v>29890</c:v>
                </c:pt>
                <c:pt idx="59781">
                  <c:v>29890.5</c:v>
                </c:pt>
                <c:pt idx="59782">
                  <c:v>29891</c:v>
                </c:pt>
                <c:pt idx="59783">
                  <c:v>29891.5</c:v>
                </c:pt>
                <c:pt idx="59784">
                  <c:v>29892</c:v>
                </c:pt>
                <c:pt idx="59785">
                  <c:v>29892.5</c:v>
                </c:pt>
                <c:pt idx="59786">
                  <c:v>29893</c:v>
                </c:pt>
                <c:pt idx="59787">
                  <c:v>29893.5</c:v>
                </c:pt>
                <c:pt idx="59788">
                  <c:v>29894</c:v>
                </c:pt>
                <c:pt idx="59789">
                  <c:v>29894.5</c:v>
                </c:pt>
                <c:pt idx="59790">
                  <c:v>29895</c:v>
                </c:pt>
                <c:pt idx="59791">
                  <c:v>29895.5</c:v>
                </c:pt>
                <c:pt idx="59792">
                  <c:v>29896</c:v>
                </c:pt>
                <c:pt idx="59793">
                  <c:v>29896.5</c:v>
                </c:pt>
                <c:pt idx="59794">
                  <c:v>29897</c:v>
                </c:pt>
                <c:pt idx="59795">
                  <c:v>29897.5</c:v>
                </c:pt>
                <c:pt idx="59796">
                  <c:v>29898</c:v>
                </c:pt>
                <c:pt idx="59797">
                  <c:v>29898.5</c:v>
                </c:pt>
                <c:pt idx="59798">
                  <c:v>29899</c:v>
                </c:pt>
                <c:pt idx="59799">
                  <c:v>29899.5</c:v>
                </c:pt>
                <c:pt idx="59800">
                  <c:v>29900</c:v>
                </c:pt>
                <c:pt idx="59801">
                  <c:v>29900.5</c:v>
                </c:pt>
                <c:pt idx="59802">
                  <c:v>29901</c:v>
                </c:pt>
                <c:pt idx="59803">
                  <c:v>29901.5</c:v>
                </c:pt>
                <c:pt idx="59804">
                  <c:v>29902</c:v>
                </c:pt>
                <c:pt idx="59805">
                  <c:v>29902.5</c:v>
                </c:pt>
                <c:pt idx="59806">
                  <c:v>29903</c:v>
                </c:pt>
                <c:pt idx="59807">
                  <c:v>29903.5</c:v>
                </c:pt>
                <c:pt idx="59808">
                  <c:v>29904</c:v>
                </c:pt>
                <c:pt idx="59809">
                  <c:v>29904.5</c:v>
                </c:pt>
                <c:pt idx="59810">
                  <c:v>29905</c:v>
                </c:pt>
                <c:pt idx="59811">
                  <c:v>29905.5</c:v>
                </c:pt>
                <c:pt idx="59812">
                  <c:v>29906</c:v>
                </c:pt>
                <c:pt idx="59813">
                  <c:v>29906.5</c:v>
                </c:pt>
                <c:pt idx="59814">
                  <c:v>29907</c:v>
                </c:pt>
                <c:pt idx="59815">
                  <c:v>29907.5</c:v>
                </c:pt>
                <c:pt idx="59816">
                  <c:v>29908</c:v>
                </c:pt>
                <c:pt idx="59817">
                  <c:v>29908.5</c:v>
                </c:pt>
                <c:pt idx="59818">
                  <c:v>29909</c:v>
                </c:pt>
                <c:pt idx="59819">
                  <c:v>29909.5</c:v>
                </c:pt>
                <c:pt idx="59820">
                  <c:v>29910</c:v>
                </c:pt>
                <c:pt idx="59821">
                  <c:v>29910.5</c:v>
                </c:pt>
                <c:pt idx="59822">
                  <c:v>29911</c:v>
                </c:pt>
                <c:pt idx="59823">
                  <c:v>29911.5</c:v>
                </c:pt>
                <c:pt idx="59824">
                  <c:v>29912</c:v>
                </c:pt>
                <c:pt idx="59825">
                  <c:v>29912.5</c:v>
                </c:pt>
                <c:pt idx="59826">
                  <c:v>29913</c:v>
                </c:pt>
                <c:pt idx="59827">
                  <c:v>29913.5</c:v>
                </c:pt>
                <c:pt idx="59828">
                  <c:v>29914</c:v>
                </c:pt>
                <c:pt idx="59829">
                  <c:v>29914.5</c:v>
                </c:pt>
                <c:pt idx="59830">
                  <c:v>29915</c:v>
                </c:pt>
                <c:pt idx="59831">
                  <c:v>29915.5</c:v>
                </c:pt>
                <c:pt idx="59832">
                  <c:v>29916</c:v>
                </c:pt>
                <c:pt idx="59833">
                  <c:v>29916.5</c:v>
                </c:pt>
                <c:pt idx="59834">
                  <c:v>29917</c:v>
                </c:pt>
                <c:pt idx="59835">
                  <c:v>29917.5</c:v>
                </c:pt>
                <c:pt idx="59836">
                  <c:v>29918</c:v>
                </c:pt>
                <c:pt idx="59837">
                  <c:v>29918.5</c:v>
                </c:pt>
                <c:pt idx="59838">
                  <c:v>29919</c:v>
                </c:pt>
                <c:pt idx="59839">
                  <c:v>29919.5</c:v>
                </c:pt>
                <c:pt idx="59840">
                  <c:v>29920</c:v>
                </c:pt>
                <c:pt idx="59841">
                  <c:v>29920.5</c:v>
                </c:pt>
                <c:pt idx="59842">
                  <c:v>29921</c:v>
                </c:pt>
                <c:pt idx="59843">
                  <c:v>29921.5</c:v>
                </c:pt>
                <c:pt idx="59844">
                  <c:v>29922</c:v>
                </c:pt>
                <c:pt idx="59845">
                  <c:v>29922.5</c:v>
                </c:pt>
                <c:pt idx="59846">
                  <c:v>29923</c:v>
                </c:pt>
                <c:pt idx="59847">
                  <c:v>29923.5</c:v>
                </c:pt>
                <c:pt idx="59848">
                  <c:v>29924</c:v>
                </c:pt>
                <c:pt idx="59849">
                  <c:v>29924.5</c:v>
                </c:pt>
                <c:pt idx="59850">
                  <c:v>29925</c:v>
                </c:pt>
                <c:pt idx="59851">
                  <c:v>29925.5</c:v>
                </c:pt>
                <c:pt idx="59852">
                  <c:v>29926</c:v>
                </c:pt>
                <c:pt idx="59853">
                  <c:v>29926.5</c:v>
                </c:pt>
                <c:pt idx="59854">
                  <c:v>29927</c:v>
                </c:pt>
                <c:pt idx="59855">
                  <c:v>29927.5</c:v>
                </c:pt>
                <c:pt idx="59856">
                  <c:v>29928</c:v>
                </c:pt>
                <c:pt idx="59857">
                  <c:v>29928.5</c:v>
                </c:pt>
                <c:pt idx="59858">
                  <c:v>29929</c:v>
                </c:pt>
                <c:pt idx="59859">
                  <c:v>29929.5</c:v>
                </c:pt>
                <c:pt idx="59860">
                  <c:v>29930</c:v>
                </c:pt>
                <c:pt idx="59861">
                  <c:v>29930.5</c:v>
                </c:pt>
                <c:pt idx="59862">
                  <c:v>29931</c:v>
                </c:pt>
                <c:pt idx="59863">
                  <c:v>29931.5</c:v>
                </c:pt>
                <c:pt idx="59864">
                  <c:v>29932</c:v>
                </c:pt>
                <c:pt idx="59865">
                  <c:v>29932.5</c:v>
                </c:pt>
                <c:pt idx="59866">
                  <c:v>29933</c:v>
                </c:pt>
                <c:pt idx="59867">
                  <c:v>29933.5</c:v>
                </c:pt>
                <c:pt idx="59868">
                  <c:v>29934</c:v>
                </c:pt>
                <c:pt idx="59869">
                  <c:v>29934.5</c:v>
                </c:pt>
                <c:pt idx="59870">
                  <c:v>29935</c:v>
                </c:pt>
                <c:pt idx="59871">
                  <c:v>29935.5</c:v>
                </c:pt>
                <c:pt idx="59872">
                  <c:v>29936</c:v>
                </c:pt>
                <c:pt idx="59873">
                  <c:v>29936.5</c:v>
                </c:pt>
                <c:pt idx="59874">
                  <c:v>29937</c:v>
                </c:pt>
                <c:pt idx="59875">
                  <c:v>29937.5</c:v>
                </c:pt>
                <c:pt idx="59876">
                  <c:v>29938</c:v>
                </c:pt>
                <c:pt idx="59877">
                  <c:v>29938.5</c:v>
                </c:pt>
                <c:pt idx="59878">
                  <c:v>29939</c:v>
                </c:pt>
                <c:pt idx="59879">
                  <c:v>29939.5</c:v>
                </c:pt>
                <c:pt idx="59880">
                  <c:v>29940</c:v>
                </c:pt>
                <c:pt idx="59881">
                  <c:v>29940.5</c:v>
                </c:pt>
                <c:pt idx="59882">
                  <c:v>29941</c:v>
                </c:pt>
                <c:pt idx="59883">
                  <c:v>29941.5</c:v>
                </c:pt>
                <c:pt idx="59884">
                  <c:v>29942</c:v>
                </c:pt>
                <c:pt idx="59885">
                  <c:v>29942.5</c:v>
                </c:pt>
                <c:pt idx="59886">
                  <c:v>29943</c:v>
                </c:pt>
                <c:pt idx="59887">
                  <c:v>29943.5</c:v>
                </c:pt>
                <c:pt idx="59888">
                  <c:v>29944</c:v>
                </c:pt>
                <c:pt idx="59889">
                  <c:v>29944.5</c:v>
                </c:pt>
                <c:pt idx="59890">
                  <c:v>29945</c:v>
                </c:pt>
                <c:pt idx="59891">
                  <c:v>29945.5</c:v>
                </c:pt>
                <c:pt idx="59892">
                  <c:v>29946</c:v>
                </c:pt>
                <c:pt idx="59893">
                  <c:v>29946.5</c:v>
                </c:pt>
                <c:pt idx="59894">
                  <c:v>29947</c:v>
                </c:pt>
                <c:pt idx="59895">
                  <c:v>29947.5</c:v>
                </c:pt>
                <c:pt idx="59896">
                  <c:v>29948</c:v>
                </c:pt>
                <c:pt idx="59897">
                  <c:v>29948.5</c:v>
                </c:pt>
                <c:pt idx="59898">
                  <c:v>29949</c:v>
                </c:pt>
                <c:pt idx="59899">
                  <c:v>29949.5</c:v>
                </c:pt>
                <c:pt idx="59900">
                  <c:v>29950</c:v>
                </c:pt>
                <c:pt idx="59901">
                  <c:v>29950.5</c:v>
                </c:pt>
                <c:pt idx="59902">
                  <c:v>29951</c:v>
                </c:pt>
                <c:pt idx="59903">
                  <c:v>29951.5</c:v>
                </c:pt>
                <c:pt idx="59904">
                  <c:v>29952</c:v>
                </c:pt>
                <c:pt idx="59905">
                  <c:v>29952.5</c:v>
                </c:pt>
                <c:pt idx="59906">
                  <c:v>29953</c:v>
                </c:pt>
                <c:pt idx="59907">
                  <c:v>29953.5</c:v>
                </c:pt>
                <c:pt idx="59908">
                  <c:v>29954</c:v>
                </c:pt>
                <c:pt idx="59909">
                  <c:v>29954.5</c:v>
                </c:pt>
                <c:pt idx="59910">
                  <c:v>29955</c:v>
                </c:pt>
                <c:pt idx="59911">
                  <c:v>29955.5</c:v>
                </c:pt>
                <c:pt idx="59912">
                  <c:v>29956</c:v>
                </c:pt>
                <c:pt idx="59913">
                  <c:v>29956.5</c:v>
                </c:pt>
                <c:pt idx="59914">
                  <c:v>29957</c:v>
                </c:pt>
                <c:pt idx="59915">
                  <c:v>29957.5</c:v>
                </c:pt>
                <c:pt idx="59916">
                  <c:v>29958</c:v>
                </c:pt>
                <c:pt idx="59917">
                  <c:v>29958.5</c:v>
                </c:pt>
                <c:pt idx="59918">
                  <c:v>29959</c:v>
                </c:pt>
                <c:pt idx="59919">
                  <c:v>29959.5</c:v>
                </c:pt>
                <c:pt idx="59920">
                  <c:v>29960</c:v>
                </c:pt>
                <c:pt idx="59921">
                  <c:v>29960.5</c:v>
                </c:pt>
                <c:pt idx="59922">
                  <c:v>29961</c:v>
                </c:pt>
                <c:pt idx="59923">
                  <c:v>29961.5</c:v>
                </c:pt>
                <c:pt idx="59924">
                  <c:v>29962</c:v>
                </c:pt>
                <c:pt idx="59925">
                  <c:v>29962.5</c:v>
                </c:pt>
                <c:pt idx="59926">
                  <c:v>29963</c:v>
                </c:pt>
                <c:pt idx="59927">
                  <c:v>29963.5</c:v>
                </c:pt>
                <c:pt idx="59928">
                  <c:v>29964</c:v>
                </c:pt>
                <c:pt idx="59929">
                  <c:v>29964.5</c:v>
                </c:pt>
                <c:pt idx="59930">
                  <c:v>29965</c:v>
                </c:pt>
                <c:pt idx="59931">
                  <c:v>29965.5</c:v>
                </c:pt>
                <c:pt idx="59932">
                  <c:v>29966</c:v>
                </c:pt>
                <c:pt idx="59933">
                  <c:v>29966.5</c:v>
                </c:pt>
                <c:pt idx="59934">
                  <c:v>29967</c:v>
                </c:pt>
                <c:pt idx="59935">
                  <c:v>29967.5</c:v>
                </c:pt>
                <c:pt idx="59936">
                  <c:v>29968</c:v>
                </c:pt>
                <c:pt idx="59937">
                  <c:v>29968.5</c:v>
                </c:pt>
                <c:pt idx="59938">
                  <c:v>29969</c:v>
                </c:pt>
                <c:pt idx="59939">
                  <c:v>29969.5</c:v>
                </c:pt>
                <c:pt idx="59940">
                  <c:v>29970</c:v>
                </c:pt>
                <c:pt idx="59941">
                  <c:v>29970.5</c:v>
                </c:pt>
                <c:pt idx="59942">
                  <c:v>29971</c:v>
                </c:pt>
                <c:pt idx="59943">
                  <c:v>29971.5</c:v>
                </c:pt>
                <c:pt idx="59944">
                  <c:v>29972</c:v>
                </c:pt>
                <c:pt idx="59945">
                  <c:v>29972.5</c:v>
                </c:pt>
                <c:pt idx="59946">
                  <c:v>29973</c:v>
                </c:pt>
                <c:pt idx="59947">
                  <c:v>29973.5</c:v>
                </c:pt>
                <c:pt idx="59948">
                  <c:v>29974</c:v>
                </c:pt>
                <c:pt idx="59949">
                  <c:v>29974.5</c:v>
                </c:pt>
                <c:pt idx="59950">
                  <c:v>29975</c:v>
                </c:pt>
                <c:pt idx="59951">
                  <c:v>29975.5</c:v>
                </c:pt>
                <c:pt idx="59952">
                  <c:v>29976</c:v>
                </c:pt>
                <c:pt idx="59953">
                  <c:v>29976.5</c:v>
                </c:pt>
                <c:pt idx="59954">
                  <c:v>29977</c:v>
                </c:pt>
                <c:pt idx="59955">
                  <c:v>29977.5</c:v>
                </c:pt>
                <c:pt idx="59956">
                  <c:v>29978</c:v>
                </c:pt>
                <c:pt idx="59957">
                  <c:v>29978.5</c:v>
                </c:pt>
                <c:pt idx="59958">
                  <c:v>29979</c:v>
                </c:pt>
                <c:pt idx="59959">
                  <c:v>29979.5</c:v>
                </c:pt>
                <c:pt idx="59960">
                  <c:v>29980</c:v>
                </c:pt>
                <c:pt idx="59961">
                  <c:v>29980.5</c:v>
                </c:pt>
                <c:pt idx="59962">
                  <c:v>29981</c:v>
                </c:pt>
                <c:pt idx="59963">
                  <c:v>29981.5</c:v>
                </c:pt>
                <c:pt idx="59964">
                  <c:v>29982</c:v>
                </c:pt>
                <c:pt idx="59965">
                  <c:v>29982.5</c:v>
                </c:pt>
                <c:pt idx="59966">
                  <c:v>29983</c:v>
                </c:pt>
                <c:pt idx="59967">
                  <c:v>29983.5</c:v>
                </c:pt>
                <c:pt idx="59968">
                  <c:v>29984</c:v>
                </c:pt>
                <c:pt idx="59969">
                  <c:v>29984.5</c:v>
                </c:pt>
                <c:pt idx="59970">
                  <c:v>29985</c:v>
                </c:pt>
                <c:pt idx="59971">
                  <c:v>29985.5</c:v>
                </c:pt>
                <c:pt idx="59972">
                  <c:v>29986</c:v>
                </c:pt>
                <c:pt idx="59973">
                  <c:v>29986.5</c:v>
                </c:pt>
                <c:pt idx="59974">
                  <c:v>29987</c:v>
                </c:pt>
                <c:pt idx="59975">
                  <c:v>29987.5</c:v>
                </c:pt>
                <c:pt idx="59976">
                  <c:v>29988</c:v>
                </c:pt>
                <c:pt idx="59977">
                  <c:v>29988.5</c:v>
                </c:pt>
                <c:pt idx="59978">
                  <c:v>29989</c:v>
                </c:pt>
                <c:pt idx="59979">
                  <c:v>29989.5</c:v>
                </c:pt>
                <c:pt idx="59980">
                  <c:v>29990</c:v>
                </c:pt>
                <c:pt idx="59981">
                  <c:v>29990.5</c:v>
                </c:pt>
                <c:pt idx="59982">
                  <c:v>29991</c:v>
                </c:pt>
                <c:pt idx="59983">
                  <c:v>29991.5</c:v>
                </c:pt>
                <c:pt idx="59984">
                  <c:v>29992</c:v>
                </c:pt>
                <c:pt idx="59985">
                  <c:v>29992.5</c:v>
                </c:pt>
                <c:pt idx="59986">
                  <c:v>29993</c:v>
                </c:pt>
                <c:pt idx="59987">
                  <c:v>29993.5</c:v>
                </c:pt>
                <c:pt idx="59988">
                  <c:v>29994</c:v>
                </c:pt>
                <c:pt idx="59989">
                  <c:v>29994.5</c:v>
                </c:pt>
                <c:pt idx="59990">
                  <c:v>29995</c:v>
                </c:pt>
                <c:pt idx="59991">
                  <c:v>29995.5</c:v>
                </c:pt>
                <c:pt idx="59992">
                  <c:v>29996</c:v>
                </c:pt>
                <c:pt idx="59993">
                  <c:v>29996.5</c:v>
                </c:pt>
                <c:pt idx="59994">
                  <c:v>29997</c:v>
                </c:pt>
                <c:pt idx="59995">
                  <c:v>29997.5</c:v>
                </c:pt>
                <c:pt idx="59996">
                  <c:v>29998</c:v>
                </c:pt>
                <c:pt idx="59997">
                  <c:v>29998.5</c:v>
                </c:pt>
                <c:pt idx="59998">
                  <c:v>29999</c:v>
                </c:pt>
                <c:pt idx="59999">
                  <c:v>29999.5</c:v>
                </c:pt>
                <c:pt idx="60000">
                  <c:v>30000</c:v>
                </c:pt>
                <c:pt idx="60001">
                  <c:v>30000.5</c:v>
                </c:pt>
                <c:pt idx="60002">
                  <c:v>30001</c:v>
                </c:pt>
                <c:pt idx="60003">
                  <c:v>30001.5</c:v>
                </c:pt>
                <c:pt idx="60004">
                  <c:v>30002</c:v>
                </c:pt>
                <c:pt idx="60005">
                  <c:v>30002.5</c:v>
                </c:pt>
                <c:pt idx="60006">
                  <c:v>30003</c:v>
                </c:pt>
                <c:pt idx="60007">
                  <c:v>30003.5</c:v>
                </c:pt>
                <c:pt idx="60008">
                  <c:v>30004</c:v>
                </c:pt>
                <c:pt idx="60009">
                  <c:v>30004.5</c:v>
                </c:pt>
                <c:pt idx="60010">
                  <c:v>30005</c:v>
                </c:pt>
                <c:pt idx="60011">
                  <c:v>30005.5</c:v>
                </c:pt>
                <c:pt idx="60012">
                  <c:v>30006</c:v>
                </c:pt>
                <c:pt idx="60013">
                  <c:v>30006.5</c:v>
                </c:pt>
                <c:pt idx="60014">
                  <c:v>30007</c:v>
                </c:pt>
                <c:pt idx="60015">
                  <c:v>30007.5</c:v>
                </c:pt>
                <c:pt idx="60016">
                  <c:v>30008</c:v>
                </c:pt>
                <c:pt idx="60017">
                  <c:v>30008.5</c:v>
                </c:pt>
                <c:pt idx="60018">
                  <c:v>30009</c:v>
                </c:pt>
                <c:pt idx="60019">
                  <c:v>30009.5</c:v>
                </c:pt>
                <c:pt idx="60020">
                  <c:v>30010</c:v>
                </c:pt>
                <c:pt idx="60021">
                  <c:v>30010.5</c:v>
                </c:pt>
                <c:pt idx="60022">
                  <c:v>30011</c:v>
                </c:pt>
                <c:pt idx="60023">
                  <c:v>30011.5</c:v>
                </c:pt>
                <c:pt idx="60024">
                  <c:v>30012</c:v>
                </c:pt>
                <c:pt idx="60025">
                  <c:v>30012.5</c:v>
                </c:pt>
                <c:pt idx="60026">
                  <c:v>30013</c:v>
                </c:pt>
                <c:pt idx="60027">
                  <c:v>30013.5</c:v>
                </c:pt>
                <c:pt idx="60028">
                  <c:v>30014</c:v>
                </c:pt>
                <c:pt idx="60029">
                  <c:v>30014.5</c:v>
                </c:pt>
                <c:pt idx="60030">
                  <c:v>30015</c:v>
                </c:pt>
                <c:pt idx="60031">
                  <c:v>30015.5</c:v>
                </c:pt>
                <c:pt idx="60032">
                  <c:v>30016</c:v>
                </c:pt>
                <c:pt idx="60033">
                  <c:v>30016.5</c:v>
                </c:pt>
                <c:pt idx="60034">
                  <c:v>30017</c:v>
                </c:pt>
                <c:pt idx="60035">
                  <c:v>30017.5</c:v>
                </c:pt>
                <c:pt idx="60036">
                  <c:v>30018</c:v>
                </c:pt>
                <c:pt idx="60037">
                  <c:v>30018.5</c:v>
                </c:pt>
                <c:pt idx="60038">
                  <c:v>30019</c:v>
                </c:pt>
                <c:pt idx="60039">
                  <c:v>30019.5</c:v>
                </c:pt>
                <c:pt idx="60040">
                  <c:v>30020</c:v>
                </c:pt>
                <c:pt idx="60041">
                  <c:v>30020.5</c:v>
                </c:pt>
                <c:pt idx="60042">
                  <c:v>30021</c:v>
                </c:pt>
                <c:pt idx="60043">
                  <c:v>30021.5</c:v>
                </c:pt>
                <c:pt idx="60044">
                  <c:v>30022</c:v>
                </c:pt>
                <c:pt idx="60045">
                  <c:v>30022.5</c:v>
                </c:pt>
                <c:pt idx="60046">
                  <c:v>30023</c:v>
                </c:pt>
                <c:pt idx="60047">
                  <c:v>30023.5</c:v>
                </c:pt>
                <c:pt idx="60048">
                  <c:v>30024</c:v>
                </c:pt>
                <c:pt idx="60049">
                  <c:v>30024.5</c:v>
                </c:pt>
                <c:pt idx="60050">
                  <c:v>30025</c:v>
                </c:pt>
                <c:pt idx="60051">
                  <c:v>30025.5</c:v>
                </c:pt>
                <c:pt idx="60052">
                  <c:v>30026</c:v>
                </c:pt>
                <c:pt idx="60053">
                  <c:v>30026.5</c:v>
                </c:pt>
                <c:pt idx="60054">
                  <c:v>30027</c:v>
                </c:pt>
                <c:pt idx="60055">
                  <c:v>30027.5</c:v>
                </c:pt>
                <c:pt idx="60056">
                  <c:v>30028</c:v>
                </c:pt>
                <c:pt idx="60057">
                  <c:v>30028.5</c:v>
                </c:pt>
                <c:pt idx="60058">
                  <c:v>30029</c:v>
                </c:pt>
                <c:pt idx="60059">
                  <c:v>30029.5</c:v>
                </c:pt>
                <c:pt idx="60060">
                  <c:v>30030</c:v>
                </c:pt>
                <c:pt idx="60061">
                  <c:v>30030.5</c:v>
                </c:pt>
                <c:pt idx="60062">
                  <c:v>30031</c:v>
                </c:pt>
                <c:pt idx="60063">
                  <c:v>30031.5</c:v>
                </c:pt>
                <c:pt idx="60064">
                  <c:v>30032</c:v>
                </c:pt>
                <c:pt idx="60065">
                  <c:v>30032.5</c:v>
                </c:pt>
                <c:pt idx="60066">
                  <c:v>30033</c:v>
                </c:pt>
                <c:pt idx="60067">
                  <c:v>30033.5</c:v>
                </c:pt>
                <c:pt idx="60068">
                  <c:v>30034</c:v>
                </c:pt>
                <c:pt idx="60069">
                  <c:v>30034.5</c:v>
                </c:pt>
                <c:pt idx="60070">
                  <c:v>30035</c:v>
                </c:pt>
                <c:pt idx="60071">
                  <c:v>30035.5</c:v>
                </c:pt>
                <c:pt idx="60072">
                  <c:v>30036</c:v>
                </c:pt>
                <c:pt idx="60073">
                  <c:v>30036.5</c:v>
                </c:pt>
                <c:pt idx="60074">
                  <c:v>30037</c:v>
                </c:pt>
                <c:pt idx="60075">
                  <c:v>30037.5</c:v>
                </c:pt>
                <c:pt idx="60076">
                  <c:v>30038</c:v>
                </c:pt>
                <c:pt idx="60077">
                  <c:v>30038.5</c:v>
                </c:pt>
                <c:pt idx="60078">
                  <c:v>30039</c:v>
                </c:pt>
                <c:pt idx="60079">
                  <c:v>30039.5</c:v>
                </c:pt>
                <c:pt idx="60080">
                  <c:v>30040</c:v>
                </c:pt>
                <c:pt idx="60081">
                  <c:v>30040.5</c:v>
                </c:pt>
                <c:pt idx="60082">
                  <c:v>30041</c:v>
                </c:pt>
                <c:pt idx="60083">
                  <c:v>30041.5</c:v>
                </c:pt>
                <c:pt idx="60084">
                  <c:v>30042</c:v>
                </c:pt>
                <c:pt idx="60085">
                  <c:v>30042.5</c:v>
                </c:pt>
                <c:pt idx="60086">
                  <c:v>30043</c:v>
                </c:pt>
                <c:pt idx="60087">
                  <c:v>30043.5</c:v>
                </c:pt>
                <c:pt idx="60088">
                  <c:v>30044</c:v>
                </c:pt>
                <c:pt idx="60089">
                  <c:v>30044.5</c:v>
                </c:pt>
                <c:pt idx="60090">
                  <c:v>30045</c:v>
                </c:pt>
                <c:pt idx="60091">
                  <c:v>30045.5</c:v>
                </c:pt>
                <c:pt idx="60092">
                  <c:v>30046</c:v>
                </c:pt>
                <c:pt idx="60093">
                  <c:v>30046.5</c:v>
                </c:pt>
                <c:pt idx="60094">
                  <c:v>30047</c:v>
                </c:pt>
                <c:pt idx="60095">
                  <c:v>30047.5</c:v>
                </c:pt>
                <c:pt idx="60096">
                  <c:v>30048</c:v>
                </c:pt>
                <c:pt idx="60097">
                  <c:v>30048.5</c:v>
                </c:pt>
                <c:pt idx="60098">
                  <c:v>30049</c:v>
                </c:pt>
                <c:pt idx="60099">
                  <c:v>30049.5</c:v>
                </c:pt>
                <c:pt idx="60100">
                  <c:v>30050</c:v>
                </c:pt>
                <c:pt idx="60101">
                  <c:v>30050.5</c:v>
                </c:pt>
                <c:pt idx="60102">
                  <c:v>30051</c:v>
                </c:pt>
                <c:pt idx="60103">
                  <c:v>30051.5</c:v>
                </c:pt>
                <c:pt idx="60104">
                  <c:v>30052</c:v>
                </c:pt>
                <c:pt idx="60105">
                  <c:v>30052.5</c:v>
                </c:pt>
                <c:pt idx="60106">
                  <c:v>30053</c:v>
                </c:pt>
                <c:pt idx="60107">
                  <c:v>30053.5</c:v>
                </c:pt>
                <c:pt idx="60108">
                  <c:v>30054</c:v>
                </c:pt>
                <c:pt idx="60109">
                  <c:v>30054.5</c:v>
                </c:pt>
                <c:pt idx="60110">
                  <c:v>30055</c:v>
                </c:pt>
                <c:pt idx="60111">
                  <c:v>30055.5</c:v>
                </c:pt>
                <c:pt idx="60112">
                  <c:v>30056</c:v>
                </c:pt>
                <c:pt idx="60113">
                  <c:v>30056.5</c:v>
                </c:pt>
                <c:pt idx="60114">
                  <c:v>30057</c:v>
                </c:pt>
                <c:pt idx="60115">
                  <c:v>30057.5</c:v>
                </c:pt>
                <c:pt idx="60116">
                  <c:v>30058</c:v>
                </c:pt>
                <c:pt idx="60117">
                  <c:v>30058.5</c:v>
                </c:pt>
                <c:pt idx="60118">
                  <c:v>30059</c:v>
                </c:pt>
                <c:pt idx="60119">
                  <c:v>30059.5</c:v>
                </c:pt>
                <c:pt idx="60120">
                  <c:v>30060</c:v>
                </c:pt>
                <c:pt idx="60121">
                  <c:v>30060.5</c:v>
                </c:pt>
                <c:pt idx="60122">
                  <c:v>30061</c:v>
                </c:pt>
                <c:pt idx="60123">
                  <c:v>30061.5</c:v>
                </c:pt>
                <c:pt idx="60124">
                  <c:v>30062</c:v>
                </c:pt>
                <c:pt idx="60125">
                  <c:v>30062.5</c:v>
                </c:pt>
                <c:pt idx="60126">
                  <c:v>30063</c:v>
                </c:pt>
                <c:pt idx="60127">
                  <c:v>30063.5</c:v>
                </c:pt>
                <c:pt idx="60128">
                  <c:v>30064</c:v>
                </c:pt>
                <c:pt idx="60129">
                  <c:v>30064.5</c:v>
                </c:pt>
                <c:pt idx="60130">
                  <c:v>30065</c:v>
                </c:pt>
                <c:pt idx="60131">
                  <c:v>30065.5</c:v>
                </c:pt>
                <c:pt idx="60132">
                  <c:v>30066</c:v>
                </c:pt>
                <c:pt idx="60133">
                  <c:v>30066.5</c:v>
                </c:pt>
                <c:pt idx="60134">
                  <c:v>30067</c:v>
                </c:pt>
                <c:pt idx="60135">
                  <c:v>30067.5</c:v>
                </c:pt>
                <c:pt idx="60136">
                  <c:v>30068</c:v>
                </c:pt>
                <c:pt idx="60137">
                  <c:v>30068.5</c:v>
                </c:pt>
                <c:pt idx="60138">
                  <c:v>30069</c:v>
                </c:pt>
                <c:pt idx="60139">
                  <c:v>30069.5</c:v>
                </c:pt>
                <c:pt idx="60140">
                  <c:v>30070</c:v>
                </c:pt>
                <c:pt idx="60141">
                  <c:v>30070.5</c:v>
                </c:pt>
                <c:pt idx="60142">
                  <c:v>30071</c:v>
                </c:pt>
                <c:pt idx="60143">
                  <c:v>30071.5</c:v>
                </c:pt>
                <c:pt idx="60144">
                  <c:v>30072</c:v>
                </c:pt>
                <c:pt idx="60145">
                  <c:v>30072.5</c:v>
                </c:pt>
                <c:pt idx="60146">
                  <c:v>30073</c:v>
                </c:pt>
                <c:pt idx="60147">
                  <c:v>30073.5</c:v>
                </c:pt>
                <c:pt idx="60148">
                  <c:v>30074</c:v>
                </c:pt>
                <c:pt idx="60149">
                  <c:v>30074.5</c:v>
                </c:pt>
                <c:pt idx="60150">
                  <c:v>30075</c:v>
                </c:pt>
                <c:pt idx="60151">
                  <c:v>30075.5</c:v>
                </c:pt>
                <c:pt idx="60152">
                  <c:v>30076</c:v>
                </c:pt>
                <c:pt idx="60153">
                  <c:v>30076.5</c:v>
                </c:pt>
                <c:pt idx="60154">
                  <c:v>30077</c:v>
                </c:pt>
                <c:pt idx="60155">
                  <c:v>30077.5</c:v>
                </c:pt>
                <c:pt idx="60156">
                  <c:v>30078</c:v>
                </c:pt>
                <c:pt idx="60157">
                  <c:v>30078.5</c:v>
                </c:pt>
                <c:pt idx="60158">
                  <c:v>30079</c:v>
                </c:pt>
                <c:pt idx="60159">
                  <c:v>30079.5</c:v>
                </c:pt>
                <c:pt idx="60160">
                  <c:v>30080</c:v>
                </c:pt>
                <c:pt idx="60161">
                  <c:v>30080.5</c:v>
                </c:pt>
                <c:pt idx="60162">
                  <c:v>30081</c:v>
                </c:pt>
                <c:pt idx="60163">
                  <c:v>30081.5</c:v>
                </c:pt>
                <c:pt idx="60164">
                  <c:v>30082</c:v>
                </c:pt>
                <c:pt idx="60165">
                  <c:v>30082.5</c:v>
                </c:pt>
                <c:pt idx="60166">
                  <c:v>30083</c:v>
                </c:pt>
                <c:pt idx="60167">
                  <c:v>30083.5</c:v>
                </c:pt>
                <c:pt idx="60168">
                  <c:v>30084</c:v>
                </c:pt>
                <c:pt idx="60169">
                  <c:v>30084.5</c:v>
                </c:pt>
                <c:pt idx="60170">
                  <c:v>30085</c:v>
                </c:pt>
                <c:pt idx="60171">
                  <c:v>30085.5</c:v>
                </c:pt>
                <c:pt idx="60172">
                  <c:v>30086</c:v>
                </c:pt>
                <c:pt idx="60173">
                  <c:v>30086.5</c:v>
                </c:pt>
                <c:pt idx="60174">
                  <c:v>30087</c:v>
                </c:pt>
                <c:pt idx="60175">
                  <c:v>30087.5</c:v>
                </c:pt>
                <c:pt idx="60176">
                  <c:v>30088</c:v>
                </c:pt>
                <c:pt idx="60177">
                  <c:v>30088.5</c:v>
                </c:pt>
                <c:pt idx="60178">
                  <c:v>30089</c:v>
                </c:pt>
                <c:pt idx="60179">
                  <c:v>30089.5</c:v>
                </c:pt>
                <c:pt idx="60180">
                  <c:v>30090</c:v>
                </c:pt>
                <c:pt idx="60181">
                  <c:v>30090.5</c:v>
                </c:pt>
                <c:pt idx="60182">
                  <c:v>30091</c:v>
                </c:pt>
                <c:pt idx="60183">
                  <c:v>30091.5</c:v>
                </c:pt>
                <c:pt idx="60184">
                  <c:v>30092</c:v>
                </c:pt>
                <c:pt idx="60185">
                  <c:v>30092.5</c:v>
                </c:pt>
                <c:pt idx="60186">
                  <c:v>30093</c:v>
                </c:pt>
                <c:pt idx="60187">
                  <c:v>30093.5</c:v>
                </c:pt>
                <c:pt idx="60188">
                  <c:v>30094</c:v>
                </c:pt>
                <c:pt idx="60189">
                  <c:v>30094.5</c:v>
                </c:pt>
                <c:pt idx="60190">
                  <c:v>30095</c:v>
                </c:pt>
                <c:pt idx="60191">
                  <c:v>30095.5</c:v>
                </c:pt>
                <c:pt idx="60192">
                  <c:v>30096</c:v>
                </c:pt>
                <c:pt idx="60193">
                  <c:v>30096.5</c:v>
                </c:pt>
                <c:pt idx="60194">
                  <c:v>30097</c:v>
                </c:pt>
                <c:pt idx="60195">
                  <c:v>30097.5</c:v>
                </c:pt>
                <c:pt idx="60196">
                  <c:v>30098</c:v>
                </c:pt>
                <c:pt idx="60197">
                  <c:v>30098.5</c:v>
                </c:pt>
                <c:pt idx="60198">
                  <c:v>30099</c:v>
                </c:pt>
                <c:pt idx="60199">
                  <c:v>30099.5</c:v>
                </c:pt>
                <c:pt idx="60200">
                  <c:v>30100</c:v>
                </c:pt>
                <c:pt idx="60201">
                  <c:v>30100.5</c:v>
                </c:pt>
                <c:pt idx="60202">
                  <c:v>30101</c:v>
                </c:pt>
                <c:pt idx="60203">
                  <c:v>30101.5</c:v>
                </c:pt>
                <c:pt idx="60204">
                  <c:v>30102</c:v>
                </c:pt>
                <c:pt idx="60205">
                  <c:v>30102.5</c:v>
                </c:pt>
                <c:pt idx="60206">
                  <c:v>30103</c:v>
                </c:pt>
                <c:pt idx="60207">
                  <c:v>30103.5</c:v>
                </c:pt>
                <c:pt idx="60208">
                  <c:v>30104</c:v>
                </c:pt>
                <c:pt idx="60209">
                  <c:v>30104.5</c:v>
                </c:pt>
                <c:pt idx="60210">
                  <c:v>30105</c:v>
                </c:pt>
                <c:pt idx="60211">
                  <c:v>30105.5</c:v>
                </c:pt>
                <c:pt idx="60212">
                  <c:v>30106</c:v>
                </c:pt>
                <c:pt idx="60213">
                  <c:v>30106.5</c:v>
                </c:pt>
                <c:pt idx="60214">
                  <c:v>30107</c:v>
                </c:pt>
                <c:pt idx="60215">
                  <c:v>30107.5</c:v>
                </c:pt>
                <c:pt idx="60216">
                  <c:v>30108</c:v>
                </c:pt>
                <c:pt idx="60217">
                  <c:v>30108.5</c:v>
                </c:pt>
                <c:pt idx="60218">
                  <c:v>30109</c:v>
                </c:pt>
                <c:pt idx="60219">
                  <c:v>30109.5</c:v>
                </c:pt>
                <c:pt idx="60220">
                  <c:v>30110</c:v>
                </c:pt>
                <c:pt idx="60221">
                  <c:v>30110.5</c:v>
                </c:pt>
                <c:pt idx="60222">
                  <c:v>30111</c:v>
                </c:pt>
                <c:pt idx="60223">
                  <c:v>30111.5</c:v>
                </c:pt>
                <c:pt idx="60224">
                  <c:v>30112</c:v>
                </c:pt>
                <c:pt idx="60225">
                  <c:v>30112.5</c:v>
                </c:pt>
                <c:pt idx="60226">
                  <c:v>30113</c:v>
                </c:pt>
                <c:pt idx="60227">
                  <c:v>30113.5</c:v>
                </c:pt>
                <c:pt idx="60228">
                  <c:v>30114</c:v>
                </c:pt>
                <c:pt idx="60229">
                  <c:v>30114.5</c:v>
                </c:pt>
                <c:pt idx="60230">
                  <c:v>30115</c:v>
                </c:pt>
                <c:pt idx="60231">
                  <c:v>30115.5</c:v>
                </c:pt>
                <c:pt idx="60232">
                  <c:v>30116</c:v>
                </c:pt>
                <c:pt idx="60233">
                  <c:v>30116.5</c:v>
                </c:pt>
                <c:pt idx="60234">
                  <c:v>30117</c:v>
                </c:pt>
                <c:pt idx="60235">
                  <c:v>30117.5</c:v>
                </c:pt>
                <c:pt idx="60236">
                  <c:v>30118</c:v>
                </c:pt>
                <c:pt idx="60237">
                  <c:v>30118.5</c:v>
                </c:pt>
                <c:pt idx="60238">
                  <c:v>30119</c:v>
                </c:pt>
                <c:pt idx="60239">
                  <c:v>30119.5</c:v>
                </c:pt>
                <c:pt idx="60240">
                  <c:v>30120</c:v>
                </c:pt>
                <c:pt idx="60241">
                  <c:v>30120.5</c:v>
                </c:pt>
                <c:pt idx="60242">
                  <c:v>30121</c:v>
                </c:pt>
                <c:pt idx="60243">
                  <c:v>30121.5</c:v>
                </c:pt>
                <c:pt idx="60244">
                  <c:v>30122</c:v>
                </c:pt>
                <c:pt idx="60245">
                  <c:v>30122.5</c:v>
                </c:pt>
                <c:pt idx="60246">
                  <c:v>30123</c:v>
                </c:pt>
                <c:pt idx="60247">
                  <c:v>30123.5</c:v>
                </c:pt>
                <c:pt idx="60248">
                  <c:v>30124</c:v>
                </c:pt>
                <c:pt idx="60249">
                  <c:v>30124.5</c:v>
                </c:pt>
                <c:pt idx="60250">
                  <c:v>30125</c:v>
                </c:pt>
                <c:pt idx="60251">
                  <c:v>30125.5</c:v>
                </c:pt>
                <c:pt idx="60252">
                  <c:v>30126</c:v>
                </c:pt>
                <c:pt idx="60253">
                  <c:v>30126.5</c:v>
                </c:pt>
                <c:pt idx="60254">
                  <c:v>30127</c:v>
                </c:pt>
                <c:pt idx="60255">
                  <c:v>30127.5</c:v>
                </c:pt>
                <c:pt idx="60256">
                  <c:v>30128</c:v>
                </c:pt>
                <c:pt idx="60257">
                  <c:v>30128.5</c:v>
                </c:pt>
                <c:pt idx="60258">
                  <c:v>30129</c:v>
                </c:pt>
                <c:pt idx="60259">
                  <c:v>30129.5</c:v>
                </c:pt>
                <c:pt idx="60260">
                  <c:v>30130</c:v>
                </c:pt>
                <c:pt idx="60261">
                  <c:v>30130.5</c:v>
                </c:pt>
                <c:pt idx="60262">
                  <c:v>30131</c:v>
                </c:pt>
                <c:pt idx="60263">
                  <c:v>30131.5</c:v>
                </c:pt>
                <c:pt idx="60264">
                  <c:v>30132</c:v>
                </c:pt>
                <c:pt idx="60265">
                  <c:v>30132.5</c:v>
                </c:pt>
                <c:pt idx="60266">
                  <c:v>30133</c:v>
                </c:pt>
                <c:pt idx="60267">
                  <c:v>30133.5</c:v>
                </c:pt>
                <c:pt idx="60268">
                  <c:v>30134</c:v>
                </c:pt>
                <c:pt idx="60269">
                  <c:v>30134.5</c:v>
                </c:pt>
                <c:pt idx="60270">
                  <c:v>30135</c:v>
                </c:pt>
                <c:pt idx="60271">
                  <c:v>30135.5</c:v>
                </c:pt>
                <c:pt idx="60272">
                  <c:v>30136</c:v>
                </c:pt>
                <c:pt idx="60273">
                  <c:v>30136.5</c:v>
                </c:pt>
                <c:pt idx="60274">
                  <c:v>30137</c:v>
                </c:pt>
                <c:pt idx="60275">
                  <c:v>30137.5</c:v>
                </c:pt>
                <c:pt idx="60276">
                  <c:v>30138</c:v>
                </c:pt>
                <c:pt idx="60277">
                  <c:v>30138.5</c:v>
                </c:pt>
                <c:pt idx="60278">
                  <c:v>30139</c:v>
                </c:pt>
                <c:pt idx="60279">
                  <c:v>30139.5</c:v>
                </c:pt>
                <c:pt idx="60280">
                  <c:v>30140</c:v>
                </c:pt>
                <c:pt idx="60281">
                  <c:v>30140.5</c:v>
                </c:pt>
                <c:pt idx="60282">
                  <c:v>30141</c:v>
                </c:pt>
                <c:pt idx="60283">
                  <c:v>30141.5</c:v>
                </c:pt>
                <c:pt idx="60284">
                  <c:v>30142</c:v>
                </c:pt>
                <c:pt idx="60285">
                  <c:v>30142.5</c:v>
                </c:pt>
                <c:pt idx="60286">
                  <c:v>30143</c:v>
                </c:pt>
                <c:pt idx="60287">
                  <c:v>30143.5</c:v>
                </c:pt>
                <c:pt idx="60288">
                  <c:v>30144</c:v>
                </c:pt>
                <c:pt idx="60289">
                  <c:v>30144.5</c:v>
                </c:pt>
                <c:pt idx="60290">
                  <c:v>30145</c:v>
                </c:pt>
                <c:pt idx="60291">
                  <c:v>30145.5</c:v>
                </c:pt>
                <c:pt idx="60292">
                  <c:v>30146</c:v>
                </c:pt>
                <c:pt idx="60293">
                  <c:v>30146.5</c:v>
                </c:pt>
                <c:pt idx="60294">
                  <c:v>30147</c:v>
                </c:pt>
                <c:pt idx="60295">
                  <c:v>30147.5</c:v>
                </c:pt>
                <c:pt idx="60296">
                  <c:v>30148</c:v>
                </c:pt>
                <c:pt idx="60297">
                  <c:v>30148.5</c:v>
                </c:pt>
                <c:pt idx="60298">
                  <c:v>30149</c:v>
                </c:pt>
                <c:pt idx="60299">
                  <c:v>30149.5</c:v>
                </c:pt>
                <c:pt idx="60300">
                  <c:v>30150</c:v>
                </c:pt>
                <c:pt idx="60301">
                  <c:v>30150.5</c:v>
                </c:pt>
                <c:pt idx="60302">
                  <c:v>30151</c:v>
                </c:pt>
                <c:pt idx="60303">
                  <c:v>30151.5</c:v>
                </c:pt>
                <c:pt idx="60304">
                  <c:v>30152</c:v>
                </c:pt>
                <c:pt idx="60305">
                  <c:v>30152.5</c:v>
                </c:pt>
                <c:pt idx="60306">
                  <c:v>30153</c:v>
                </c:pt>
                <c:pt idx="60307">
                  <c:v>30153.5</c:v>
                </c:pt>
                <c:pt idx="60308">
                  <c:v>30154</c:v>
                </c:pt>
                <c:pt idx="60309">
                  <c:v>30154.5</c:v>
                </c:pt>
                <c:pt idx="60310">
                  <c:v>30155</c:v>
                </c:pt>
                <c:pt idx="60311">
                  <c:v>30155.5</c:v>
                </c:pt>
                <c:pt idx="60312">
                  <c:v>30156</c:v>
                </c:pt>
                <c:pt idx="60313">
                  <c:v>30156.5</c:v>
                </c:pt>
                <c:pt idx="60314">
                  <c:v>30157</c:v>
                </c:pt>
                <c:pt idx="60315">
                  <c:v>30157.5</c:v>
                </c:pt>
                <c:pt idx="60316">
                  <c:v>30158</c:v>
                </c:pt>
                <c:pt idx="60317">
                  <c:v>30158.5</c:v>
                </c:pt>
                <c:pt idx="60318">
                  <c:v>30159</c:v>
                </c:pt>
                <c:pt idx="60319">
                  <c:v>30159.5</c:v>
                </c:pt>
                <c:pt idx="60320">
                  <c:v>30160</c:v>
                </c:pt>
                <c:pt idx="60321">
                  <c:v>30160.5</c:v>
                </c:pt>
                <c:pt idx="60322">
                  <c:v>30161</c:v>
                </c:pt>
                <c:pt idx="60323">
                  <c:v>30161.5</c:v>
                </c:pt>
                <c:pt idx="60324">
                  <c:v>30162</c:v>
                </c:pt>
                <c:pt idx="60325">
                  <c:v>30162.5</c:v>
                </c:pt>
                <c:pt idx="60326">
                  <c:v>30163</c:v>
                </c:pt>
                <c:pt idx="60327">
                  <c:v>30163.5</c:v>
                </c:pt>
                <c:pt idx="60328">
                  <c:v>30164</c:v>
                </c:pt>
                <c:pt idx="60329">
                  <c:v>30164.5</c:v>
                </c:pt>
                <c:pt idx="60330">
                  <c:v>30165</c:v>
                </c:pt>
                <c:pt idx="60331">
                  <c:v>30165.5</c:v>
                </c:pt>
                <c:pt idx="60332">
                  <c:v>30166</c:v>
                </c:pt>
                <c:pt idx="60333">
                  <c:v>30166.5</c:v>
                </c:pt>
                <c:pt idx="60334">
                  <c:v>30167</c:v>
                </c:pt>
                <c:pt idx="60335">
                  <c:v>30167.5</c:v>
                </c:pt>
                <c:pt idx="60336">
                  <c:v>30168</c:v>
                </c:pt>
                <c:pt idx="60337">
                  <c:v>30168.5</c:v>
                </c:pt>
                <c:pt idx="60338">
                  <c:v>30169</c:v>
                </c:pt>
                <c:pt idx="60339">
                  <c:v>30169.5</c:v>
                </c:pt>
                <c:pt idx="60340">
                  <c:v>30170</c:v>
                </c:pt>
                <c:pt idx="60341">
                  <c:v>30170.5</c:v>
                </c:pt>
                <c:pt idx="60342">
                  <c:v>30171</c:v>
                </c:pt>
                <c:pt idx="60343">
                  <c:v>30171.5</c:v>
                </c:pt>
                <c:pt idx="60344">
                  <c:v>30172</c:v>
                </c:pt>
                <c:pt idx="60345">
                  <c:v>30172.5</c:v>
                </c:pt>
                <c:pt idx="60346">
                  <c:v>30173</c:v>
                </c:pt>
                <c:pt idx="60347">
                  <c:v>30173.5</c:v>
                </c:pt>
                <c:pt idx="60348">
                  <c:v>30174</c:v>
                </c:pt>
                <c:pt idx="60349">
                  <c:v>30174.5</c:v>
                </c:pt>
                <c:pt idx="60350">
                  <c:v>30175</c:v>
                </c:pt>
                <c:pt idx="60351">
                  <c:v>30175.5</c:v>
                </c:pt>
                <c:pt idx="60352">
                  <c:v>30176</c:v>
                </c:pt>
                <c:pt idx="60353">
                  <c:v>30176.5</c:v>
                </c:pt>
                <c:pt idx="60354">
                  <c:v>30177</c:v>
                </c:pt>
                <c:pt idx="60355">
                  <c:v>30177.5</c:v>
                </c:pt>
                <c:pt idx="60356">
                  <c:v>30178</c:v>
                </c:pt>
                <c:pt idx="60357">
                  <c:v>30178.5</c:v>
                </c:pt>
                <c:pt idx="60358">
                  <c:v>30179</c:v>
                </c:pt>
                <c:pt idx="60359">
                  <c:v>30179.5</c:v>
                </c:pt>
                <c:pt idx="60360">
                  <c:v>30180</c:v>
                </c:pt>
                <c:pt idx="60361">
                  <c:v>30180.5</c:v>
                </c:pt>
                <c:pt idx="60362">
                  <c:v>30181</c:v>
                </c:pt>
                <c:pt idx="60363">
                  <c:v>30181.5</c:v>
                </c:pt>
                <c:pt idx="60364">
                  <c:v>30182</c:v>
                </c:pt>
                <c:pt idx="60365">
                  <c:v>30182.5</c:v>
                </c:pt>
                <c:pt idx="60366">
                  <c:v>30183</c:v>
                </c:pt>
                <c:pt idx="60367">
                  <c:v>30183.5</c:v>
                </c:pt>
                <c:pt idx="60368">
                  <c:v>30184</c:v>
                </c:pt>
                <c:pt idx="60369">
                  <c:v>30184.5</c:v>
                </c:pt>
                <c:pt idx="60370">
                  <c:v>30185</c:v>
                </c:pt>
                <c:pt idx="60371">
                  <c:v>30185.5</c:v>
                </c:pt>
                <c:pt idx="60372">
                  <c:v>30186</c:v>
                </c:pt>
                <c:pt idx="60373">
                  <c:v>30186.5</c:v>
                </c:pt>
                <c:pt idx="60374">
                  <c:v>30187</c:v>
                </c:pt>
                <c:pt idx="60375">
                  <c:v>30187.5</c:v>
                </c:pt>
                <c:pt idx="60376">
                  <c:v>30188</c:v>
                </c:pt>
                <c:pt idx="60377">
                  <c:v>30188.5</c:v>
                </c:pt>
                <c:pt idx="60378">
                  <c:v>30189</c:v>
                </c:pt>
                <c:pt idx="60379">
                  <c:v>30189.5</c:v>
                </c:pt>
                <c:pt idx="60380">
                  <c:v>30190</c:v>
                </c:pt>
                <c:pt idx="60381">
                  <c:v>30190.5</c:v>
                </c:pt>
                <c:pt idx="60382">
                  <c:v>30191</c:v>
                </c:pt>
                <c:pt idx="60383">
                  <c:v>30191.5</c:v>
                </c:pt>
                <c:pt idx="60384">
                  <c:v>30192</c:v>
                </c:pt>
                <c:pt idx="60385">
                  <c:v>30192.5</c:v>
                </c:pt>
                <c:pt idx="60386">
                  <c:v>30193</c:v>
                </c:pt>
                <c:pt idx="60387">
                  <c:v>30193.5</c:v>
                </c:pt>
                <c:pt idx="60388">
                  <c:v>30194</c:v>
                </c:pt>
                <c:pt idx="60389">
                  <c:v>30194.5</c:v>
                </c:pt>
                <c:pt idx="60390">
                  <c:v>30195</c:v>
                </c:pt>
                <c:pt idx="60391">
                  <c:v>30195.5</c:v>
                </c:pt>
                <c:pt idx="60392">
                  <c:v>30196</c:v>
                </c:pt>
                <c:pt idx="60393">
                  <c:v>30196.5</c:v>
                </c:pt>
                <c:pt idx="60394">
                  <c:v>30197</c:v>
                </c:pt>
                <c:pt idx="60395">
                  <c:v>30197.5</c:v>
                </c:pt>
                <c:pt idx="60396">
                  <c:v>30198</c:v>
                </c:pt>
                <c:pt idx="60397">
                  <c:v>30198.5</c:v>
                </c:pt>
                <c:pt idx="60398">
                  <c:v>30199</c:v>
                </c:pt>
                <c:pt idx="60399">
                  <c:v>30199.5</c:v>
                </c:pt>
                <c:pt idx="60400">
                  <c:v>30200</c:v>
                </c:pt>
                <c:pt idx="60401">
                  <c:v>30200.5</c:v>
                </c:pt>
                <c:pt idx="60402">
                  <c:v>30201</c:v>
                </c:pt>
                <c:pt idx="60403">
                  <c:v>30201.5</c:v>
                </c:pt>
                <c:pt idx="60404">
                  <c:v>30202</c:v>
                </c:pt>
                <c:pt idx="60405">
                  <c:v>30202.5</c:v>
                </c:pt>
                <c:pt idx="60406">
                  <c:v>30203</c:v>
                </c:pt>
                <c:pt idx="60407">
                  <c:v>30203.5</c:v>
                </c:pt>
                <c:pt idx="60408">
                  <c:v>30204</c:v>
                </c:pt>
                <c:pt idx="60409">
                  <c:v>30204.5</c:v>
                </c:pt>
                <c:pt idx="60410">
                  <c:v>30205</c:v>
                </c:pt>
                <c:pt idx="60411">
                  <c:v>30205.5</c:v>
                </c:pt>
                <c:pt idx="60412">
                  <c:v>30206</c:v>
                </c:pt>
                <c:pt idx="60413">
                  <c:v>30206.5</c:v>
                </c:pt>
                <c:pt idx="60414">
                  <c:v>30207</c:v>
                </c:pt>
                <c:pt idx="60415">
                  <c:v>30207.5</c:v>
                </c:pt>
                <c:pt idx="60416">
                  <c:v>30208</c:v>
                </c:pt>
                <c:pt idx="60417">
                  <c:v>30208.5</c:v>
                </c:pt>
                <c:pt idx="60418">
                  <c:v>30209</c:v>
                </c:pt>
                <c:pt idx="60419">
                  <c:v>30209.5</c:v>
                </c:pt>
                <c:pt idx="60420">
                  <c:v>30210</c:v>
                </c:pt>
                <c:pt idx="60421">
                  <c:v>30210.5</c:v>
                </c:pt>
                <c:pt idx="60422">
                  <c:v>30211</c:v>
                </c:pt>
                <c:pt idx="60423">
                  <c:v>30211.5</c:v>
                </c:pt>
                <c:pt idx="60424">
                  <c:v>30212</c:v>
                </c:pt>
                <c:pt idx="60425">
                  <c:v>30212.5</c:v>
                </c:pt>
                <c:pt idx="60426">
                  <c:v>30213</c:v>
                </c:pt>
                <c:pt idx="60427">
                  <c:v>30213.5</c:v>
                </c:pt>
                <c:pt idx="60428">
                  <c:v>30214</c:v>
                </c:pt>
                <c:pt idx="60429">
                  <c:v>30214.5</c:v>
                </c:pt>
                <c:pt idx="60430">
                  <c:v>30215</c:v>
                </c:pt>
                <c:pt idx="60431">
                  <c:v>30215.5</c:v>
                </c:pt>
                <c:pt idx="60432">
                  <c:v>30216</c:v>
                </c:pt>
                <c:pt idx="60433">
                  <c:v>30216.5</c:v>
                </c:pt>
                <c:pt idx="60434">
                  <c:v>30217</c:v>
                </c:pt>
                <c:pt idx="60435">
                  <c:v>30217.5</c:v>
                </c:pt>
                <c:pt idx="60436">
                  <c:v>30218</c:v>
                </c:pt>
                <c:pt idx="60437">
                  <c:v>30218.5</c:v>
                </c:pt>
                <c:pt idx="60438">
                  <c:v>30219</c:v>
                </c:pt>
                <c:pt idx="60439">
                  <c:v>30219.5</c:v>
                </c:pt>
                <c:pt idx="60440">
                  <c:v>30220</c:v>
                </c:pt>
                <c:pt idx="60441">
                  <c:v>30220.5</c:v>
                </c:pt>
                <c:pt idx="60442">
                  <c:v>30221</c:v>
                </c:pt>
                <c:pt idx="60443">
                  <c:v>30221.5</c:v>
                </c:pt>
                <c:pt idx="60444">
                  <c:v>30222</c:v>
                </c:pt>
                <c:pt idx="60445">
                  <c:v>30222.5</c:v>
                </c:pt>
                <c:pt idx="60446">
                  <c:v>30223</c:v>
                </c:pt>
                <c:pt idx="60447">
                  <c:v>30223.5</c:v>
                </c:pt>
                <c:pt idx="60448">
                  <c:v>30224</c:v>
                </c:pt>
                <c:pt idx="60449">
                  <c:v>30224.5</c:v>
                </c:pt>
                <c:pt idx="60450">
                  <c:v>30225</c:v>
                </c:pt>
                <c:pt idx="60451">
                  <c:v>30225.5</c:v>
                </c:pt>
                <c:pt idx="60452">
                  <c:v>30226</c:v>
                </c:pt>
                <c:pt idx="60453">
                  <c:v>30226.5</c:v>
                </c:pt>
                <c:pt idx="60454">
                  <c:v>30227</c:v>
                </c:pt>
                <c:pt idx="60455">
                  <c:v>30227.5</c:v>
                </c:pt>
                <c:pt idx="60456">
                  <c:v>30228</c:v>
                </c:pt>
                <c:pt idx="60457">
                  <c:v>30228.5</c:v>
                </c:pt>
                <c:pt idx="60458">
                  <c:v>30229</c:v>
                </c:pt>
                <c:pt idx="60459">
                  <c:v>30229.5</c:v>
                </c:pt>
                <c:pt idx="60460">
                  <c:v>30230</c:v>
                </c:pt>
                <c:pt idx="60461">
                  <c:v>30230.5</c:v>
                </c:pt>
                <c:pt idx="60462">
                  <c:v>30231</c:v>
                </c:pt>
                <c:pt idx="60463">
                  <c:v>30231.5</c:v>
                </c:pt>
                <c:pt idx="60464">
                  <c:v>30232</c:v>
                </c:pt>
                <c:pt idx="60465">
                  <c:v>30232.5</c:v>
                </c:pt>
                <c:pt idx="60466">
                  <c:v>30233</c:v>
                </c:pt>
                <c:pt idx="60467">
                  <c:v>30233.5</c:v>
                </c:pt>
                <c:pt idx="60468">
                  <c:v>30234</c:v>
                </c:pt>
                <c:pt idx="60469">
                  <c:v>30234.5</c:v>
                </c:pt>
                <c:pt idx="60470">
                  <c:v>30235</c:v>
                </c:pt>
                <c:pt idx="60471">
                  <c:v>30235.5</c:v>
                </c:pt>
                <c:pt idx="60472">
                  <c:v>30236</c:v>
                </c:pt>
                <c:pt idx="60473">
                  <c:v>30236.5</c:v>
                </c:pt>
                <c:pt idx="60474">
                  <c:v>30237</c:v>
                </c:pt>
                <c:pt idx="60475">
                  <c:v>30237.5</c:v>
                </c:pt>
                <c:pt idx="60476">
                  <c:v>30238</c:v>
                </c:pt>
                <c:pt idx="60477">
                  <c:v>30238.5</c:v>
                </c:pt>
                <c:pt idx="60478">
                  <c:v>30239</c:v>
                </c:pt>
                <c:pt idx="60479">
                  <c:v>30239.5</c:v>
                </c:pt>
                <c:pt idx="60480">
                  <c:v>30240</c:v>
                </c:pt>
                <c:pt idx="60481">
                  <c:v>30240.5</c:v>
                </c:pt>
                <c:pt idx="60482">
                  <c:v>30241</c:v>
                </c:pt>
                <c:pt idx="60483">
                  <c:v>30241.5</c:v>
                </c:pt>
                <c:pt idx="60484">
                  <c:v>30242</c:v>
                </c:pt>
                <c:pt idx="60485">
                  <c:v>30242.5</c:v>
                </c:pt>
                <c:pt idx="60486">
                  <c:v>30243</c:v>
                </c:pt>
                <c:pt idx="60487">
                  <c:v>30243.5</c:v>
                </c:pt>
                <c:pt idx="60488">
                  <c:v>30244</c:v>
                </c:pt>
                <c:pt idx="60489">
                  <c:v>30244.5</c:v>
                </c:pt>
                <c:pt idx="60490">
                  <c:v>30245</c:v>
                </c:pt>
                <c:pt idx="60491">
                  <c:v>30245.5</c:v>
                </c:pt>
                <c:pt idx="60492">
                  <c:v>30246</c:v>
                </c:pt>
                <c:pt idx="60493">
                  <c:v>30246.5</c:v>
                </c:pt>
                <c:pt idx="60494">
                  <c:v>30247</c:v>
                </c:pt>
                <c:pt idx="60495">
                  <c:v>30247.5</c:v>
                </c:pt>
                <c:pt idx="60496">
                  <c:v>30248</c:v>
                </c:pt>
                <c:pt idx="60497">
                  <c:v>30248.5</c:v>
                </c:pt>
                <c:pt idx="60498">
                  <c:v>30249</c:v>
                </c:pt>
                <c:pt idx="60499">
                  <c:v>30249.5</c:v>
                </c:pt>
                <c:pt idx="60500">
                  <c:v>30250</c:v>
                </c:pt>
                <c:pt idx="60501">
                  <c:v>30250.5</c:v>
                </c:pt>
                <c:pt idx="60502">
                  <c:v>30251</c:v>
                </c:pt>
                <c:pt idx="60503">
                  <c:v>30251.5</c:v>
                </c:pt>
                <c:pt idx="60504">
                  <c:v>30252</c:v>
                </c:pt>
                <c:pt idx="60505">
                  <c:v>30252.5</c:v>
                </c:pt>
                <c:pt idx="60506">
                  <c:v>30253</c:v>
                </c:pt>
                <c:pt idx="60507">
                  <c:v>30253.5</c:v>
                </c:pt>
                <c:pt idx="60508">
                  <c:v>30254</c:v>
                </c:pt>
                <c:pt idx="60509">
                  <c:v>30254.5</c:v>
                </c:pt>
                <c:pt idx="60510">
                  <c:v>30255</c:v>
                </c:pt>
                <c:pt idx="60511">
                  <c:v>30255.5</c:v>
                </c:pt>
                <c:pt idx="60512">
                  <c:v>30256</c:v>
                </c:pt>
                <c:pt idx="60513">
                  <c:v>30256.5</c:v>
                </c:pt>
                <c:pt idx="60514">
                  <c:v>30257</c:v>
                </c:pt>
                <c:pt idx="60515">
                  <c:v>30257.5</c:v>
                </c:pt>
                <c:pt idx="60516">
                  <c:v>30258</c:v>
                </c:pt>
                <c:pt idx="60517">
                  <c:v>30258.5</c:v>
                </c:pt>
                <c:pt idx="60518">
                  <c:v>30259</c:v>
                </c:pt>
                <c:pt idx="60519">
                  <c:v>30259.5</c:v>
                </c:pt>
                <c:pt idx="60520">
                  <c:v>30260</c:v>
                </c:pt>
                <c:pt idx="60521">
                  <c:v>30260.5</c:v>
                </c:pt>
                <c:pt idx="60522">
                  <c:v>30261</c:v>
                </c:pt>
                <c:pt idx="60523">
                  <c:v>30261.5</c:v>
                </c:pt>
                <c:pt idx="60524">
                  <c:v>30262</c:v>
                </c:pt>
                <c:pt idx="60525">
                  <c:v>30262.5</c:v>
                </c:pt>
                <c:pt idx="60526">
                  <c:v>30263</c:v>
                </c:pt>
                <c:pt idx="60527">
                  <c:v>30263.5</c:v>
                </c:pt>
                <c:pt idx="60528">
                  <c:v>30264</c:v>
                </c:pt>
                <c:pt idx="60529">
                  <c:v>30264.5</c:v>
                </c:pt>
                <c:pt idx="60530">
                  <c:v>30265</c:v>
                </c:pt>
                <c:pt idx="60531">
                  <c:v>30265.5</c:v>
                </c:pt>
                <c:pt idx="60532">
                  <c:v>30266</c:v>
                </c:pt>
                <c:pt idx="60533">
                  <c:v>30266.5</c:v>
                </c:pt>
                <c:pt idx="60534">
                  <c:v>30267</c:v>
                </c:pt>
                <c:pt idx="60535">
                  <c:v>30267.5</c:v>
                </c:pt>
                <c:pt idx="60536">
                  <c:v>30268</c:v>
                </c:pt>
                <c:pt idx="60537">
                  <c:v>30268.5</c:v>
                </c:pt>
                <c:pt idx="60538">
                  <c:v>30269</c:v>
                </c:pt>
                <c:pt idx="60539">
                  <c:v>30269.5</c:v>
                </c:pt>
                <c:pt idx="60540">
                  <c:v>30270</c:v>
                </c:pt>
                <c:pt idx="60541">
                  <c:v>30270.5</c:v>
                </c:pt>
                <c:pt idx="60542">
                  <c:v>30271</c:v>
                </c:pt>
                <c:pt idx="60543">
                  <c:v>30271.5</c:v>
                </c:pt>
                <c:pt idx="60544">
                  <c:v>30272</c:v>
                </c:pt>
                <c:pt idx="60545">
                  <c:v>30272.5</c:v>
                </c:pt>
                <c:pt idx="60546">
                  <c:v>30273</c:v>
                </c:pt>
                <c:pt idx="60547">
                  <c:v>30273.5</c:v>
                </c:pt>
                <c:pt idx="60548">
                  <c:v>30274</c:v>
                </c:pt>
                <c:pt idx="60549">
                  <c:v>30274.5</c:v>
                </c:pt>
                <c:pt idx="60550">
                  <c:v>30275</c:v>
                </c:pt>
                <c:pt idx="60551">
                  <c:v>30275.5</c:v>
                </c:pt>
                <c:pt idx="60552">
                  <c:v>30276</c:v>
                </c:pt>
                <c:pt idx="60553">
                  <c:v>30276.5</c:v>
                </c:pt>
                <c:pt idx="60554">
                  <c:v>30277</c:v>
                </c:pt>
                <c:pt idx="60555">
                  <c:v>30277.5</c:v>
                </c:pt>
                <c:pt idx="60556">
                  <c:v>30278</c:v>
                </c:pt>
                <c:pt idx="60557">
                  <c:v>30278.5</c:v>
                </c:pt>
                <c:pt idx="60558">
                  <c:v>30279</c:v>
                </c:pt>
                <c:pt idx="60559">
                  <c:v>30279.5</c:v>
                </c:pt>
                <c:pt idx="60560">
                  <c:v>30280</c:v>
                </c:pt>
                <c:pt idx="60561">
                  <c:v>30280.5</c:v>
                </c:pt>
                <c:pt idx="60562">
                  <c:v>30281</c:v>
                </c:pt>
                <c:pt idx="60563">
                  <c:v>30281.5</c:v>
                </c:pt>
                <c:pt idx="60564">
                  <c:v>30282</c:v>
                </c:pt>
                <c:pt idx="60565">
                  <c:v>30282.5</c:v>
                </c:pt>
                <c:pt idx="60566">
                  <c:v>30283</c:v>
                </c:pt>
                <c:pt idx="60567">
                  <c:v>30283.5</c:v>
                </c:pt>
                <c:pt idx="60568">
                  <c:v>30284</c:v>
                </c:pt>
                <c:pt idx="60569">
                  <c:v>30284.5</c:v>
                </c:pt>
                <c:pt idx="60570">
                  <c:v>30285</c:v>
                </c:pt>
                <c:pt idx="60571">
                  <c:v>30285.5</c:v>
                </c:pt>
                <c:pt idx="60572">
                  <c:v>30286</c:v>
                </c:pt>
                <c:pt idx="60573">
                  <c:v>30286.5</c:v>
                </c:pt>
                <c:pt idx="60574">
                  <c:v>30287</c:v>
                </c:pt>
                <c:pt idx="60575">
                  <c:v>30287.5</c:v>
                </c:pt>
                <c:pt idx="60576">
                  <c:v>30288</c:v>
                </c:pt>
                <c:pt idx="60577">
                  <c:v>30288.5</c:v>
                </c:pt>
                <c:pt idx="60578">
                  <c:v>30289</c:v>
                </c:pt>
                <c:pt idx="60579">
                  <c:v>30289.5</c:v>
                </c:pt>
                <c:pt idx="60580">
                  <c:v>30290</c:v>
                </c:pt>
                <c:pt idx="60581">
                  <c:v>30290.5</c:v>
                </c:pt>
                <c:pt idx="60582">
                  <c:v>30291</c:v>
                </c:pt>
                <c:pt idx="60583">
                  <c:v>30291.5</c:v>
                </c:pt>
                <c:pt idx="60584">
                  <c:v>30292</c:v>
                </c:pt>
                <c:pt idx="60585">
                  <c:v>30292.5</c:v>
                </c:pt>
                <c:pt idx="60586">
                  <c:v>30293</c:v>
                </c:pt>
                <c:pt idx="60587">
                  <c:v>30293.5</c:v>
                </c:pt>
                <c:pt idx="60588">
                  <c:v>30294</c:v>
                </c:pt>
                <c:pt idx="60589">
                  <c:v>30294.5</c:v>
                </c:pt>
                <c:pt idx="60590">
                  <c:v>30295</c:v>
                </c:pt>
                <c:pt idx="60591">
                  <c:v>30295.5</c:v>
                </c:pt>
                <c:pt idx="60592">
                  <c:v>30296</c:v>
                </c:pt>
                <c:pt idx="60593">
                  <c:v>30296.5</c:v>
                </c:pt>
                <c:pt idx="60594">
                  <c:v>30297</c:v>
                </c:pt>
                <c:pt idx="60595">
                  <c:v>30297.5</c:v>
                </c:pt>
                <c:pt idx="60596">
                  <c:v>30298</c:v>
                </c:pt>
                <c:pt idx="60597">
                  <c:v>30298.5</c:v>
                </c:pt>
                <c:pt idx="60598">
                  <c:v>30299</c:v>
                </c:pt>
                <c:pt idx="60599">
                  <c:v>30299.5</c:v>
                </c:pt>
                <c:pt idx="60600">
                  <c:v>30300</c:v>
                </c:pt>
                <c:pt idx="60601">
                  <c:v>30300.5</c:v>
                </c:pt>
                <c:pt idx="60602">
                  <c:v>30301</c:v>
                </c:pt>
                <c:pt idx="60603">
                  <c:v>30301.5</c:v>
                </c:pt>
                <c:pt idx="60604">
                  <c:v>30302</c:v>
                </c:pt>
                <c:pt idx="60605">
                  <c:v>30302.5</c:v>
                </c:pt>
                <c:pt idx="60606">
                  <c:v>30303</c:v>
                </c:pt>
                <c:pt idx="60607">
                  <c:v>30303.5</c:v>
                </c:pt>
                <c:pt idx="60608">
                  <c:v>30304</c:v>
                </c:pt>
                <c:pt idx="60609">
                  <c:v>30304.5</c:v>
                </c:pt>
                <c:pt idx="60610">
                  <c:v>30305</c:v>
                </c:pt>
                <c:pt idx="60611">
                  <c:v>30305.5</c:v>
                </c:pt>
                <c:pt idx="60612">
                  <c:v>30306</c:v>
                </c:pt>
                <c:pt idx="60613">
                  <c:v>30306.5</c:v>
                </c:pt>
                <c:pt idx="60614">
                  <c:v>30307</c:v>
                </c:pt>
                <c:pt idx="60615">
                  <c:v>30307.5</c:v>
                </c:pt>
                <c:pt idx="60616">
                  <c:v>30308</c:v>
                </c:pt>
                <c:pt idx="60617">
                  <c:v>30308.5</c:v>
                </c:pt>
                <c:pt idx="60618">
                  <c:v>30309</c:v>
                </c:pt>
                <c:pt idx="60619">
                  <c:v>30309.5</c:v>
                </c:pt>
                <c:pt idx="60620">
                  <c:v>30310</c:v>
                </c:pt>
                <c:pt idx="60621">
                  <c:v>30310.5</c:v>
                </c:pt>
                <c:pt idx="60622">
                  <c:v>30311</c:v>
                </c:pt>
                <c:pt idx="60623">
                  <c:v>30311.5</c:v>
                </c:pt>
                <c:pt idx="60624">
                  <c:v>30312</c:v>
                </c:pt>
                <c:pt idx="60625">
                  <c:v>30312.5</c:v>
                </c:pt>
                <c:pt idx="60626">
                  <c:v>30313</c:v>
                </c:pt>
                <c:pt idx="60627">
                  <c:v>30313.5</c:v>
                </c:pt>
                <c:pt idx="60628">
                  <c:v>30314</c:v>
                </c:pt>
                <c:pt idx="60629">
                  <c:v>30314.5</c:v>
                </c:pt>
                <c:pt idx="60630">
                  <c:v>30315</c:v>
                </c:pt>
                <c:pt idx="60631">
                  <c:v>30315.5</c:v>
                </c:pt>
                <c:pt idx="60632">
                  <c:v>30316</c:v>
                </c:pt>
                <c:pt idx="60633">
                  <c:v>30316.5</c:v>
                </c:pt>
                <c:pt idx="60634">
                  <c:v>30317</c:v>
                </c:pt>
                <c:pt idx="60635">
                  <c:v>30317.5</c:v>
                </c:pt>
                <c:pt idx="60636">
                  <c:v>30318</c:v>
                </c:pt>
                <c:pt idx="60637">
                  <c:v>30318.5</c:v>
                </c:pt>
                <c:pt idx="60638">
                  <c:v>30319</c:v>
                </c:pt>
                <c:pt idx="60639">
                  <c:v>30319.5</c:v>
                </c:pt>
                <c:pt idx="60640">
                  <c:v>30320</c:v>
                </c:pt>
                <c:pt idx="60641">
                  <c:v>30320.5</c:v>
                </c:pt>
                <c:pt idx="60642">
                  <c:v>30321</c:v>
                </c:pt>
                <c:pt idx="60643">
                  <c:v>30321.5</c:v>
                </c:pt>
                <c:pt idx="60644">
                  <c:v>30322</c:v>
                </c:pt>
                <c:pt idx="60645">
                  <c:v>30322.5</c:v>
                </c:pt>
                <c:pt idx="60646">
                  <c:v>30323</c:v>
                </c:pt>
                <c:pt idx="60647">
                  <c:v>30323.5</c:v>
                </c:pt>
                <c:pt idx="60648">
                  <c:v>30324</c:v>
                </c:pt>
                <c:pt idx="60649">
                  <c:v>30324.5</c:v>
                </c:pt>
                <c:pt idx="60650">
                  <c:v>30325</c:v>
                </c:pt>
                <c:pt idx="60651">
                  <c:v>30325.5</c:v>
                </c:pt>
                <c:pt idx="60652">
                  <c:v>30326</c:v>
                </c:pt>
                <c:pt idx="60653">
                  <c:v>30326.5</c:v>
                </c:pt>
                <c:pt idx="60654">
                  <c:v>30327</c:v>
                </c:pt>
                <c:pt idx="60655">
                  <c:v>30327.5</c:v>
                </c:pt>
                <c:pt idx="60656">
                  <c:v>30328</c:v>
                </c:pt>
                <c:pt idx="60657">
                  <c:v>30328.5</c:v>
                </c:pt>
                <c:pt idx="60658">
                  <c:v>30329</c:v>
                </c:pt>
                <c:pt idx="60659">
                  <c:v>30329.5</c:v>
                </c:pt>
                <c:pt idx="60660">
                  <c:v>30330</c:v>
                </c:pt>
                <c:pt idx="60661">
                  <c:v>30330.5</c:v>
                </c:pt>
                <c:pt idx="60662">
                  <c:v>30331</c:v>
                </c:pt>
                <c:pt idx="60663">
                  <c:v>30331.5</c:v>
                </c:pt>
                <c:pt idx="60664">
                  <c:v>30332</c:v>
                </c:pt>
                <c:pt idx="60665">
                  <c:v>30332.5</c:v>
                </c:pt>
                <c:pt idx="60666">
                  <c:v>30333</c:v>
                </c:pt>
                <c:pt idx="60667">
                  <c:v>30333.5</c:v>
                </c:pt>
                <c:pt idx="60668">
                  <c:v>30334</c:v>
                </c:pt>
                <c:pt idx="60669">
                  <c:v>30334.5</c:v>
                </c:pt>
                <c:pt idx="60670">
                  <c:v>30335</c:v>
                </c:pt>
                <c:pt idx="60671">
                  <c:v>30335.5</c:v>
                </c:pt>
                <c:pt idx="60672">
                  <c:v>30336</c:v>
                </c:pt>
                <c:pt idx="60673">
                  <c:v>30336.5</c:v>
                </c:pt>
                <c:pt idx="60674">
                  <c:v>30337</c:v>
                </c:pt>
                <c:pt idx="60675">
                  <c:v>30337.5</c:v>
                </c:pt>
                <c:pt idx="60676">
                  <c:v>30338</c:v>
                </c:pt>
                <c:pt idx="60677">
                  <c:v>30338.5</c:v>
                </c:pt>
                <c:pt idx="60678">
                  <c:v>30339</c:v>
                </c:pt>
                <c:pt idx="60679">
                  <c:v>30339.5</c:v>
                </c:pt>
                <c:pt idx="60680">
                  <c:v>30340</c:v>
                </c:pt>
                <c:pt idx="60681">
                  <c:v>30340.5</c:v>
                </c:pt>
                <c:pt idx="60682">
                  <c:v>30341</c:v>
                </c:pt>
                <c:pt idx="60683">
                  <c:v>30341.5</c:v>
                </c:pt>
                <c:pt idx="60684">
                  <c:v>30342</c:v>
                </c:pt>
                <c:pt idx="60685">
                  <c:v>30342.5</c:v>
                </c:pt>
                <c:pt idx="60686">
                  <c:v>30343</c:v>
                </c:pt>
                <c:pt idx="60687">
                  <c:v>30343.5</c:v>
                </c:pt>
                <c:pt idx="60688">
                  <c:v>30344</c:v>
                </c:pt>
                <c:pt idx="60689">
                  <c:v>30344.5</c:v>
                </c:pt>
                <c:pt idx="60690">
                  <c:v>30345</c:v>
                </c:pt>
                <c:pt idx="60691">
                  <c:v>30345.5</c:v>
                </c:pt>
                <c:pt idx="60692">
                  <c:v>30346</c:v>
                </c:pt>
                <c:pt idx="60693">
                  <c:v>30346.5</c:v>
                </c:pt>
                <c:pt idx="60694">
                  <c:v>30347</c:v>
                </c:pt>
                <c:pt idx="60695">
                  <c:v>30347.5</c:v>
                </c:pt>
                <c:pt idx="60696">
                  <c:v>30348</c:v>
                </c:pt>
                <c:pt idx="60697">
                  <c:v>30348.5</c:v>
                </c:pt>
                <c:pt idx="60698">
                  <c:v>30349</c:v>
                </c:pt>
                <c:pt idx="60699">
                  <c:v>30349.5</c:v>
                </c:pt>
                <c:pt idx="60700">
                  <c:v>30350</c:v>
                </c:pt>
                <c:pt idx="60701">
                  <c:v>30350.5</c:v>
                </c:pt>
                <c:pt idx="60702">
                  <c:v>30351</c:v>
                </c:pt>
                <c:pt idx="60703">
                  <c:v>30351.5</c:v>
                </c:pt>
                <c:pt idx="60704">
                  <c:v>30352</c:v>
                </c:pt>
                <c:pt idx="60705">
                  <c:v>30352.5</c:v>
                </c:pt>
                <c:pt idx="60706">
                  <c:v>30353</c:v>
                </c:pt>
                <c:pt idx="60707">
                  <c:v>30353.5</c:v>
                </c:pt>
                <c:pt idx="60708">
                  <c:v>30354</c:v>
                </c:pt>
                <c:pt idx="60709">
                  <c:v>30354.5</c:v>
                </c:pt>
                <c:pt idx="60710">
                  <c:v>30355</c:v>
                </c:pt>
                <c:pt idx="60711">
                  <c:v>30355.5</c:v>
                </c:pt>
                <c:pt idx="60712">
                  <c:v>30356</c:v>
                </c:pt>
                <c:pt idx="60713">
                  <c:v>30356.5</c:v>
                </c:pt>
                <c:pt idx="60714">
                  <c:v>30357</c:v>
                </c:pt>
                <c:pt idx="60715">
                  <c:v>30357.5</c:v>
                </c:pt>
                <c:pt idx="60716">
                  <c:v>30358</c:v>
                </c:pt>
                <c:pt idx="60717">
                  <c:v>30358.5</c:v>
                </c:pt>
                <c:pt idx="60718">
                  <c:v>30359</c:v>
                </c:pt>
                <c:pt idx="60719">
                  <c:v>30359.5</c:v>
                </c:pt>
                <c:pt idx="60720">
                  <c:v>30360</c:v>
                </c:pt>
                <c:pt idx="60721">
                  <c:v>30360.5</c:v>
                </c:pt>
                <c:pt idx="60722">
                  <c:v>30361</c:v>
                </c:pt>
                <c:pt idx="60723">
                  <c:v>30361.5</c:v>
                </c:pt>
                <c:pt idx="60724">
                  <c:v>30362</c:v>
                </c:pt>
                <c:pt idx="60725">
                  <c:v>30362.5</c:v>
                </c:pt>
                <c:pt idx="60726">
                  <c:v>30363</c:v>
                </c:pt>
                <c:pt idx="60727">
                  <c:v>30363.5</c:v>
                </c:pt>
                <c:pt idx="60728">
                  <c:v>30364</c:v>
                </c:pt>
                <c:pt idx="60729">
                  <c:v>30364.5</c:v>
                </c:pt>
                <c:pt idx="60730">
                  <c:v>30365</c:v>
                </c:pt>
                <c:pt idx="60731">
                  <c:v>30365.5</c:v>
                </c:pt>
                <c:pt idx="60732">
                  <c:v>30366</c:v>
                </c:pt>
                <c:pt idx="60733">
                  <c:v>30366.5</c:v>
                </c:pt>
                <c:pt idx="60734">
                  <c:v>30367</c:v>
                </c:pt>
                <c:pt idx="60735">
                  <c:v>30367.5</c:v>
                </c:pt>
                <c:pt idx="60736">
                  <c:v>30368</c:v>
                </c:pt>
                <c:pt idx="60737">
                  <c:v>30368.5</c:v>
                </c:pt>
                <c:pt idx="60738">
                  <c:v>30369</c:v>
                </c:pt>
                <c:pt idx="60739">
                  <c:v>30369.5</c:v>
                </c:pt>
                <c:pt idx="60740">
                  <c:v>30370</c:v>
                </c:pt>
                <c:pt idx="60741">
                  <c:v>30370.5</c:v>
                </c:pt>
                <c:pt idx="60742">
                  <c:v>30371</c:v>
                </c:pt>
                <c:pt idx="60743">
                  <c:v>30371.5</c:v>
                </c:pt>
                <c:pt idx="60744">
                  <c:v>30372</c:v>
                </c:pt>
                <c:pt idx="60745">
                  <c:v>30372.5</c:v>
                </c:pt>
                <c:pt idx="60746">
                  <c:v>30373</c:v>
                </c:pt>
                <c:pt idx="60747">
                  <c:v>30373.5</c:v>
                </c:pt>
                <c:pt idx="60748">
                  <c:v>30374</c:v>
                </c:pt>
                <c:pt idx="60749">
                  <c:v>30374.5</c:v>
                </c:pt>
                <c:pt idx="60750">
                  <c:v>30375</c:v>
                </c:pt>
                <c:pt idx="60751">
                  <c:v>30375.5</c:v>
                </c:pt>
                <c:pt idx="60752">
                  <c:v>30376</c:v>
                </c:pt>
                <c:pt idx="60753">
                  <c:v>30376.5</c:v>
                </c:pt>
                <c:pt idx="60754">
                  <c:v>30377</c:v>
                </c:pt>
                <c:pt idx="60755">
                  <c:v>30377.5</c:v>
                </c:pt>
                <c:pt idx="60756">
                  <c:v>30378</c:v>
                </c:pt>
                <c:pt idx="60757">
                  <c:v>30378.5</c:v>
                </c:pt>
                <c:pt idx="60758">
                  <c:v>30379</c:v>
                </c:pt>
                <c:pt idx="60759">
                  <c:v>30379.5</c:v>
                </c:pt>
                <c:pt idx="60760">
                  <c:v>30380</c:v>
                </c:pt>
                <c:pt idx="60761">
                  <c:v>30380.5</c:v>
                </c:pt>
                <c:pt idx="60762">
                  <c:v>30381</c:v>
                </c:pt>
                <c:pt idx="60763">
                  <c:v>30381.5</c:v>
                </c:pt>
                <c:pt idx="60764">
                  <c:v>30382</c:v>
                </c:pt>
                <c:pt idx="60765">
                  <c:v>30382.5</c:v>
                </c:pt>
                <c:pt idx="60766">
                  <c:v>30383</c:v>
                </c:pt>
                <c:pt idx="60767">
                  <c:v>30383.5</c:v>
                </c:pt>
                <c:pt idx="60768">
                  <c:v>30384</c:v>
                </c:pt>
                <c:pt idx="60769">
                  <c:v>30384.5</c:v>
                </c:pt>
                <c:pt idx="60770">
                  <c:v>30385</c:v>
                </c:pt>
                <c:pt idx="60771">
                  <c:v>30385.5</c:v>
                </c:pt>
                <c:pt idx="60772">
                  <c:v>30386</c:v>
                </c:pt>
                <c:pt idx="60773">
                  <c:v>30386.5</c:v>
                </c:pt>
                <c:pt idx="60774">
                  <c:v>30387</c:v>
                </c:pt>
                <c:pt idx="60775">
                  <c:v>30387.5</c:v>
                </c:pt>
                <c:pt idx="60776">
                  <c:v>30388</c:v>
                </c:pt>
                <c:pt idx="60777">
                  <c:v>30388.5</c:v>
                </c:pt>
                <c:pt idx="60778">
                  <c:v>30389</c:v>
                </c:pt>
                <c:pt idx="60779">
                  <c:v>30389.5</c:v>
                </c:pt>
                <c:pt idx="60780">
                  <c:v>30390</c:v>
                </c:pt>
                <c:pt idx="60781">
                  <c:v>30390.5</c:v>
                </c:pt>
                <c:pt idx="60782">
                  <c:v>30391</c:v>
                </c:pt>
                <c:pt idx="60783">
                  <c:v>30391.5</c:v>
                </c:pt>
                <c:pt idx="60784">
                  <c:v>30392</c:v>
                </c:pt>
                <c:pt idx="60785">
                  <c:v>30392.5</c:v>
                </c:pt>
                <c:pt idx="60786">
                  <c:v>30393</c:v>
                </c:pt>
                <c:pt idx="60787">
                  <c:v>30393.5</c:v>
                </c:pt>
                <c:pt idx="60788">
                  <c:v>30394</c:v>
                </c:pt>
                <c:pt idx="60789">
                  <c:v>30394.5</c:v>
                </c:pt>
                <c:pt idx="60790">
                  <c:v>30395</c:v>
                </c:pt>
                <c:pt idx="60791">
                  <c:v>30395.5</c:v>
                </c:pt>
                <c:pt idx="60792">
                  <c:v>30396</c:v>
                </c:pt>
                <c:pt idx="60793">
                  <c:v>30396.5</c:v>
                </c:pt>
                <c:pt idx="60794">
                  <c:v>30397</c:v>
                </c:pt>
                <c:pt idx="60795">
                  <c:v>30397.5</c:v>
                </c:pt>
                <c:pt idx="60796">
                  <c:v>30398</c:v>
                </c:pt>
                <c:pt idx="60797">
                  <c:v>30398.5</c:v>
                </c:pt>
                <c:pt idx="60798">
                  <c:v>30399</c:v>
                </c:pt>
                <c:pt idx="60799">
                  <c:v>30399.5</c:v>
                </c:pt>
                <c:pt idx="60800">
                  <c:v>30400</c:v>
                </c:pt>
                <c:pt idx="60801">
                  <c:v>30400.5</c:v>
                </c:pt>
                <c:pt idx="60802">
                  <c:v>30401</c:v>
                </c:pt>
                <c:pt idx="60803">
                  <c:v>30401.5</c:v>
                </c:pt>
                <c:pt idx="60804">
                  <c:v>30402</c:v>
                </c:pt>
                <c:pt idx="60805">
                  <c:v>30402.5</c:v>
                </c:pt>
                <c:pt idx="60806">
                  <c:v>30403</c:v>
                </c:pt>
                <c:pt idx="60807">
                  <c:v>30403.5</c:v>
                </c:pt>
                <c:pt idx="60808">
                  <c:v>30404</c:v>
                </c:pt>
                <c:pt idx="60809">
                  <c:v>30404.5</c:v>
                </c:pt>
                <c:pt idx="60810">
                  <c:v>30405</c:v>
                </c:pt>
                <c:pt idx="60811">
                  <c:v>30405.5</c:v>
                </c:pt>
                <c:pt idx="60812">
                  <c:v>30406</c:v>
                </c:pt>
                <c:pt idx="60813">
                  <c:v>30406.5</c:v>
                </c:pt>
                <c:pt idx="60814">
                  <c:v>30407</c:v>
                </c:pt>
                <c:pt idx="60815">
                  <c:v>30407.5</c:v>
                </c:pt>
                <c:pt idx="60816">
                  <c:v>30408</c:v>
                </c:pt>
                <c:pt idx="60817">
                  <c:v>30408.5</c:v>
                </c:pt>
                <c:pt idx="60818">
                  <c:v>30409</c:v>
                </c:pt>
                <c:pt idx="60819">
                  <c:v>30409.5</c:v>
                </c:pt>
                <c:pt idx="60820">
                  <c:v>30410</c:v>
                </c:pt>
                <c:pt idx="60821">
                  <c:v>30410.5</c:v>
                </c:pt>
                <c:pt idx="60822">
                  <c:v>30411</c:v>
                </c:pt>
                <c:pt idx="60823">
                  <c:v>30411.5</c:v>
                </c:pt>
                <c:pt idx="60824">
                  <c:v>30412</c:v>
                </c:pt>
                <c:pt idx="60825">
                  <c:v>30412.5</c:v>
                </c:pt>
                <c:pt idx="60826">
                  <c:v>30413</c:v>
                </c:pt>
                <c:pt idx="60827">
                  <c:v>30413.5</c:v>
                </c:pt>
                <c:pt idx="60828">
                  <c:v>30414</c:v>
                </c:pt>
                <c:pt idx="60829">
                  <c:v>30414.5</c:v>
                </c:pt>
                <c:pt idx="60830">
                  <c:v>30415</c:v>
                </c:pt>
                <c:pt idx="60831">
                  <c:v>30415.5</c:v>
                </c:pt>
                <c:pt idx="60832">
                  <c:v>30416</c:v>
                </c:pt>
                <c:pt idx="60833">
                  <c:v>30416.5</c:v>
                </c:pt>
                <c:pt idx="60834">
                  <c:v>30417</c:v>
                </c:pt>
                <c:pt idx="60835">
                  <c:v>30417.5</c:v>
                </c:pt>
                <c:pt idx="60836">
                  <c:v>30418</c:v>
                </c:pt>
                <c:pt idx="60837">
                  <c:v>30418.5</c:v>
                </c:pt>
                <c:pt idx="60838">
                  <c:v>30419</c:v>
                </c:pt>
                <c:pt idx="60839">
                  <c:v>30419.5</c:v>
                </c:pt>
                <c:pt idx="60840">
                  <c:v>30420</c:v>
                </c:pt>
                <c:pt idx="60841">
                  <c:v>30420.5</c:v>
                </c:pt>
                <c:pt idx="60842">
                  <c:v>30421</c:v>
                </c:pt>
                <c:pt idx="60843">
                  <c:v>30421.5</c:v>
                </c:pt>
                <c:pt idx="60844">
                  <c:v>30422</c:v>
                </c:pt>
                <c:pt idx="60845">
                  <c:v>30422.5</c:v>
                </c:pt>
                <c:pt idx="60846">
                  <c:v>30423</c:v>
                </c:pt>
                <c:pt idx="60847">
                  <c:v>30423.5</c:v>
                </c:pt>
                <c:pt idx="60848">
                  <c:v>30424</c:v>
                </c:pt>
                <c:pt idx="60849">
                  <c:v>30424.5</c:v>
                </c:pt>
                <c:pt idx="60850">
                  <c:v>30425</c:v>
                </c:pt>
                <c:pt idx="60851">
                  <c:v>30425.5</c:v>
                </c:pt>
                <c:pt idx="60852">
                  <c:v>30426</c:v>
                </c:pt>
                <c:pt idx="60853">
                  <c:v>30426.5</c:v>
                </c:pt>
                <c:pt idx="60854">
                  <c:v>30427</c:v>
                </c:pt>
                <c:pt idx="60855">
                  <c:v>30427.5</c:v>
                </c:pt>
                <c:pt idx="60856">
                  <c:v>30428</c:v>
                </c:pt>
                <c:pt idx="60857">
                  <c:v>30428.5</c:v>
                </c:pt>
                <c:pt idx="60858">
                  <c:v>30429</c:v>
                </c:pt>
                <c:pt idx="60859">
                  <c:v>30429.5</c:v>
                </c:pt>
                <c:pt idx="60860">
                  <c:v>30430</c:v>
                </c:pt>
                <c:pt idx="60861">
                  <c:v>30430.5</c:v>
                </c:pt>
                <c:pt idx="60862">
                  <c:v>30431</c:v>
                </c:pt>
                <c:pt idx="60863">
                  <c:v>30431.5</c:v>
                </c:pt>
                <c:pt idx="60864">
                  <c:v>30432</c:v>
                </c:pt>
                <c:pt idx="60865">
                  <c:v>30432.5</c:v>
                </c:pt>
                <c:pt idx="60866">
                  <c:v>30433</c:v>
                </c:pt>
                <c:pt idx="60867">
                  <c:v>30433.5</c:v>
                </c:pt>
                <c:pt idx="60868">
                  <c:v>30434</c:v>
                </c:pt>
                <c:pt idx="60869">
                  <c:v>30434.5</c:v>
                </c:pt>
                <c:pt idx="60870">
                  <c:v>30435</c:v>
                </c:pt>
                <c:pt idx="60871">
                  <c:v>30435.5</c:v>
                </c:pt>
                <c:pt idx="60872">
                  <c:v>30436</c:v>
                </c:pt>
                <c:pt idx="60873">
                  <c:v>30436.5</c:v>
                </c:pt>
                <c:pt idx="60874">
                  <c:v>30437</c:v>
                </c:pt>
                <c:pt idx="60875">
                  <c:v>30437.5</c:v>
                </c:pt>
                <c:pt idx="60876">
                  <c:v>30438</c:v>
                </c:pt>
                <c:pt idx="60877">
                  <c:v>30438.5</c:v>
                </c:pt>
                <c:pt idx="60878">
                  <c:v>30439</c:v>
                </c:pt>
                <c:pt idx="60879">
                  <c:v>30439.5</c:v>
                </c:pt>
                <c:pt idx="60880">
                  <c:v>30440</c:v>
                </c:pt>
                <c:pt idx="60881">
                  <c:v>30440.5</c:v>
                </c:pt>
                <c:pt idx="60882">
                  <c:v>30441</c:v>
                </c:pt>
                <c:pt idx="60883">
                  <c:v>30441.5</c:v>
                </c:pt>
                <c:pt idx="60884">
                  <c:v>30442</c:v>
                </c:pt>
                <c:pt idx="60885">
                  <c:v>30442.5</c:v>
                </c:pt>
                <c:pt idx="60886">
                  <c:v>30443</c:v>
                </c:pt>
                <c:pt idx="60887">
                  <c:v>30443.5</c:v>
                </c:pt>
                <c:pt idx="60888">
                  <c:v>30444</c:v>
                </c:pt>
                <c:pt idx="60889">
                  <c:v>30444.5</c:v>
                </c:pt>
                <c:pt idx="60890">
                  <c:v>30445</c:v>
                </c:pt>
                <c:pt idx="60891">
                  <c:v>30445.5</c:v>
                </c:pt>
                <c:pt idx="60892">
                  <c:v>30446</c:v>
                </c:pt>
                <c:pt idx="60893">
                  <c:v>30446.5</c:v>
                </c:pt>
                <c:pt idx="60894">
                  <c:v>30447</c:v>
                </c:pt>
                <c:pt idx="60895">
                  <c:v>30447.5</c:v>
                </c:pt>
                <c:pt idx="60896">
                  <c:v>30448</c:v>
                </c:pt>
                <c:pt idx="60897">
                  <c:v>30448.5</c:v>
                </c:pt>
                <c:pt idx="60898">
                  <c:v>30449</c:v>
                </c:pt>
                <c:pt idx="60899">
                  <c:v>30449.5</c:v>
                </c:pt>
                <c:pt idx="60900">
                  <c:v>30450</c:v>
                </c:pt>
                <c:pt idx="60901">
                  <c:v>30450.5</c:v>
                </c:pt>
                <c:pt idx="60902">
                  <c:v>30451</c:v>
                </c:pt>
                <c:pt idx="60903">
                  <c:v>30451.5</c:v>
                </c:pt>
                <c:pt idx="60904">
                  <c:v>30452</c:v>
                </c:pt>
                <c:pt idx="60905">
                  <c:v>30452.5</c:v>
                </c:pt>
                <c:pt idx="60906">
                  <c:v>30453</c:v>
                </c:pt>
                <c:pt idx="60907">
                  <c:v>30453.5</c:v>
                </c:pt>
                <c:pt idx="60908">
                  <c:v>30454</c:v>
                </c:pt>
                <c:pt idx="60909">
                  <c:v>30454.5</c:v>
                </c:pt>
                <c:pt idx="60910">
                  <c:v>30455</c:v>
                </c:pt>
                <c:pt idx="60911">
                  <c:v>30455.5</c:v>
                </c:pt>
                <c:pt idx="60912">
                  <c:v>30456</c:v>
                </c:pt>
                <c:pt idx="60913">
                  <c:v>30456.5</c:v>
                </c:pt>
                <c:pt idx="60914">
                  <c:v>30457</c:v>
                </c:pt>
                <c:pt idx="60915">
                  <c:v>30457.5</c:v>
                </c:pt>
                <c:pt idx="60916">
                  <c:v>30458</c:v>
                </c:pt>
                <c:pt idx="60917">
                  <c:v>30458.5</c:v>
                </c:pt>
                <c:pt idx="60918">
                  <c:v>30459</c:v>
                </c:pt>
                <c:pt idx="60919">
                  <c:v>30459.5</c:v>
                </c:pt>
                <c:pt idx="60920">
                  <c:v>30460</c:v>
                </c:pt>
                <c:pt idx="60921">
                  <c:v>30460.5</c:v>
                </c:pt>
                <c:pt idx="60922">
                  <c:v>30461</c:v>
                </c:pt>
                <c:pt idx="60923">
                  <c:v>30461.5</c:v>
                </c:pt>
                <c:pt idx="60924">
                  <c:v>30462</c:v>
                </c:pt>
                <c:pt idx="60925">
                  <c:v>30462.5</c:v>
                </c:pt>
                <c:pt idx="60926">
                  <c:v>30463</c:v>
                </c:pt>
                <c:pt idx="60927">
                  <c:v>30463.5</c:v>
                </c:pt>
                <c:pt idx="60928">
                  <c:v>30464</c:v>
                </c:pt>
                <c:pt idx="60929">
                  <c:v>30464.5</c:v>
                </c:pt>
                <c:pt idx="60930">
                  <c:v>30465</c:v>
                </c:pt>
                <c:pt idx="60931">
                  <c:v>30465.5</c:v>
                </c:pt>
                <c:pt idx="60932">
                  <c:v>30466</c:v>
                </c:pt>
                <c:pt idx="60933">
                  <c:v>30466.5</c:v>
                </c:pt>
                <c:pt idx="60934">
                  <c:v>30467</c:v>
                </c:pt>
                <c:pt idx="60935">
                  <c:v>30467.5</c:v>
                </c:pt>
                <c:pt idx="60936">
                  <c:v>30468</c:v>
                </c:pt>
                <c:pt idx="60937">
                  <c:v>30468.5</c:v>
                </c:pt>
                <c:pt idx="60938">
                  <c:v>30469</c:v>
                </c:pt>
                <c:pt idx="60939">
                  <c:v>30469.5</c:v>
                </c:pt>
                <c:pt idx="60940">
                  <c:v>30470</c:v>
                </c:pt>
                <c:pt idx="60941">
                  <c:v>30470.5</c:v>
                </c:pt>
                <c:pt idx="60942">
                  <c:v>30471</c:v>
                </c:pt>
                <c:pt idx="60943">
                  <c:v>30471.5</c:v>
                </c:pt>
                <c:pt idx="60944">
                  <c:v>30472</c:v>
                </c:pt>
                <c:pt idx="60945">
                  <c:v>30472.5</c:v>
                </c:pt>
                <c:pt idx="60946">
                  <c:v>30473</c:v>
                </c:pt>
                <c:pt idx="60947">
                  <c:v>30473.5</c:v>
                </c:pt>
                <c:pt idx="60948">
                  <c:v>30474</c:v>
                </c:pt>
                <c:pt idx="60949">
                  <c:v>30474.5</c:v>
                </c:pt>
                <c:pt idx="60950">
                  <c:v>30475</c:v>
                </c:pt>
                <c:pt idx="60951">
                  <c:v>30475.5</c:v>
                </c:pt>
                <c:pt idx="60952">
                  <c:v>30476</c:v>
                </c:pt>
                <c:pt idx="60953">
                  <c:v>30476.5</c:v>
                </c:pt>
                <c:pt idx="60954">
                  <c:v>30477</c:v>
                </c:pt>
                <c:pt idx="60955">
                  <c:v>30477.5</c:v>
                </c:pt>
                <c:pt idx="60956">
                  <c:v>30478</c:v>
                </c:pt>
                <c:pt idx="60957">
                  <c:v>30478.5</c:v>
                </c:pt>
                <c:pt idx="60958">
                  <c:v>30479</c:v>
                </c:pt>
                <c:pt idx="60959">
                  <c:v>30479.5</c:v>
                </c:pt>
                <c:pt idx="60960">
                  <c:v>30480</c:v>
                </c:pt>
                <c:pt idx="60961">
                  <c:v>30480.5</c:v>
                </c:pt>
                <c:pt idx="60962">
                  <c:v>30481</c:v>
                </c:pt>
                <c:pt idx="60963">
                  <c:v>30481.5</c:v>
                </c:pt>
                <c:pt idx="60964">
                  <c:v>30482</c:v>
                </c:pt>
                <c:pt idx="60965">
                  <c:v>30482.5</c:v>
                </c:pt>
                <c:pt idx="60966">
                  <c:v>30483</c:v>
                </c:pt>
                <c:pt idx="60967">
                  <c:v>30483.5</c:v>
                </c:pt>
                <c:pt idx="60968">
                  <c:v>30484</c:v>
                </c:pt>
                <c:pt idx="60969">
                  <c:v>30484.5</c:v>
                </c:pt>
                <c:pt idx="60970">
                  <c:v>30485</c:v>
                </c:pt>
                <c:pt idx="60971">
                  <c:v>30485.5</c:v>
                </c:pt>
                <c:pt idx="60972">
                  <c:v>30486</c:v>
                </c:pt>
                <c:pt idx="60973">
                  <c:v>30486.5</c:v>
                </c:pt>
                <c:pt idx="60974">
                  <c:v>30487</c:v>
                </c:pt>
                <c:pt idx="60975">
                  <c:v>30487.5</c:v>
                </c:pt>
                <c:pt idx="60976">
                  <c:v>30488</c:v>
                </c:pt>
                <c:pt idx="60977">
                  <c:v>30488.5</c:v>
                </c:pt>
                <c:pt idx="60978">
                  <c:v>30489</c:v>
                </c:pt>
                <c:pt idx="60979">
                  <c:v>30489.5</c:v>
                </c:pt>
                <c:pt idx="60980">
                  <c:v>30490</c:v>
                </c:pt>
                <c:pt idx="60981">
                  <c:v>30490.5</c:v>
                </c:pt>
                <c:pt idx="60982">
                  <c:v>30491</c:v>
                </c:pt>
                <c:pt idx="60983">
                  <c:v>30491.5</c:v>
                </c:pt>
                <c:pt idx="60984">
                  <c:v>30492</c:v>
                </c:pt>
                <c:pt idx="60985">
                  <c:v>30492.5</c:v>
                </c:pt>
                <c:pt idx="60986">
                  <c:v>30493</c:v>
                </c:pt>
                <c:pt idx="60987">
                  <c:v>30493.5</c:v>
                </c:pt>
                <c:pt idx="60988">
                  <c:v>30494</c:v>
                </c:pt>
                <c:pt idx="60989">
                  <c:v>30494.5</c:v>
                </c:pt>
                <c:pt idx="60990">
                  <c:v>30495</c:v>
                </c:pt>
                <c:pt idx="60991">
                  <c:v>30495.5</c:v>
                </c:pt>
                <c:pt idx="60992">
                  <c:v>30496</c:v>
                </c:pt>
                <c:pt idx="60993">
                  <c:v>30496.5</c:v>
                </c:pt>
                <c:pt idx="60994">
                  <c:v>30497</c:v>
                </c:pt>
                <c:pt idx="60995">
                  <c:v>30497.5</c:v>
                </c:pt>
                <c:pt idx="60996">
                  <c:v>30498</c:v>
                </c:pt>
                <c:pt idx="60997">
                  <c:v>30498.5</c:v>
                </c:pt>
                <c:pt idx="60998">
                  <c:v>30499</c:v>
                </c:pt>
                <c:pt idx="60999">
                  <c:v>30499.5</c:v>
                </c:pt>
                <c:pt idx="61000">
                  <c:v>30500</c:v>
                </c:pt>
                <c:pt idx="61001">
                  <c:v>30500.5</c:v>
                </c:pt>
                <c:pt idx="61002">
                  <c:v>30501</c:v>
                </c:pt>
                <c:pt idx="61003">
                  <c:v>30501.5</c:v>
                </c:pt>
                <c:pt idx="61004">
                  <c:v>30502</c:v>
                </c:pt>
                <c:pt idx="61005">
                  <c:v>30502.5</c:v>
                </c:pt>
                <c:pt idx="61006">
                  <c:v>30503</c:v>
                </c:pt>
                <c:pt idx="61007">
                  <c:v>30503.5</c:v>
                </c:pt>
                <c:pt idx="61008">
                  <c:v>30504</c:v>
                </c:pt>
                <c:pt idx="61009">
                  <c:v>30504.5</c:v>
                </c:pt>
                <c:pt idx="61010">
                  <c:v>30505</c:v>
                </c:pt>
                <c:pt idx="61011">
                  <c:v>30505.5</c:v>
                </c:pt>
                <c:pt idx="61012">
                  <c:v>30506</c:v>
                </c:pt>
                <c:pt idx="61013">
                  <c:v>30506.5</c:v>
                </c:pt>
                <c:pt idx="61014">
                  <c:v>30507</c:v>
                </c:pt>
                <c:pt idx="61015">
                  <c:v>30507.5</c:v>
                </c:pt>
                <c:pt idx="61016">
                  <c:v>30508</c:v>
                </c:pt>
                <c:pt idx="61017">
                  <c:v>30508.5</c:v>
                </c:pt>
                <c:pt idx="61018">
                  <c:v>30509</c:v>
                </c:pt>
                <c:pt idx="61019">
                  <c:v>30509.5</c:v>
                </c:pt>
                <c:pt idx="61020">
                  <c:v>30510</c:v>
                </c:pt>
                <c:pt idx="61021">
                  <c:v>30510.5</c:v>
                </c:pt>
                <c:pt idx="61022">
                  <c:v>30511</c:v>
                </c:pt>
                <c:pt idx="61023">
                  <c:v>30511.5</c:v>
                </c:pt>
                <c:pt idx="61024">
                  <c:v>30512</c:v>
                </c:pt>
                <c:pt idx="61025">
                  <c:v>30512.5</c:v>
                </c:pt>
                <c:pt idx="61026">
                  <c:v>30513</c:v>
                </c:pt>
                <c:pt idx="61027">
                  <c:v>30513.5</c:v>
                </c:pt>
                <c:pt idx="61028">
                  <c:v>30514</c:v>
                </c:pt>
                <c:pt idx="61029">
                  <c:v>30514.5</c:v>
                </c:pt>
                <c:pt idx="61030">
                  <c:v>30515</c:v>
                </c:pt>
                <c:pt idx="61031">
                  <c:v>30515.5</c:v>
                </c:pt>
                <c:pt idx="61032">
                  <c:v>30516</c:v>
                </c:pt>
                <c:pt idx="61033">
                  <c:v>30516.5</c:v>
                </c:pt>
                <c:pt idx="61034">
                  <c:v>30517</c:v>
                </c:pt>
                <c:pt idx="61035">
                  <c:v>30517.5</c:v>
                </c:pt>
                <c:pt idx="61036">
                  <c:v>30518</c:v>
                </c:pt>
                <c:pt idx="61037">
                  <c:v>30518.5</c:v>
                </c:pt>
                <c:pt idx="61038">
                  <c:v>30519</c:v>
                </c:pt>
                <c:pt idx="61039">
                  <c:v>30519.5</c:v>
                </c:pt>
                <c:pt idx="61040">
                  <c:v>30520</c:v>
                </c:pt>
                <c:pt idx="61041">
                  <c:v>30520.5</c:v>
                </c:pt>
                <c:pt idx="61042">
                  <c:v>30521</c:v>
                </c:pt>
                <c:pt idx="61043">
                  <c:v>30521.5</c:v>
                </c:pt>
                <c:pt idx="61044">
                  <c:v>30522</c:v>
                </c:pt>
                <c:pt idx="61045">
                  <c:v>30522.5</c:v>
                </c:pt>
                <c:pt idx="61046">
                  <c:v>30523</c:v>
                </c:pt>
                <c:pt idx="61047">
                  <c:v>30523.5</c:v>
                </c:pt>
                <c:pt idx="61048">
                  <c:v>30524</c:v>
                </c:pt>
                <c:pt idx="61049">
                  <c:v>30524.5</c:v>
                </c:pt>
                <c:pt idx="61050">
                  <c:v>30525</c:v>
                </c:pt>
                <c:pt idx="61051">
                  <c:v>30525.5</c:v>
                </c:pt>
                <c:pt idx="61052">
                  <c:v>30526</c:v>
                </c:pt>
                <c:pt idx="61053">
                  <c:v>30526.5</c:v>
                </c:pt>
                <c:pt idx="61054">
                  <c:v>30527</c:v>
                </c:pt>
                <c:pt idx="61055">
                  <c:v>30527.5</c:v>
                </c:pt>
                <c:pt idx="61056">
                  <c:v>30528</c:v>
                </c:pt>
                <c:pt idx="61057">
                  <c:v>30528.5</c:v>
                </c:pt>
                <c:pt idx="61058">
                  <c:v>30529</c:v>
                </c:pt>
                <c:pt idx="61059">
                  <c:v>30529.5</c:v>
                </c:pt>
                <c:pt idx="61060">
                  <c:v>30530</c:v>
                </c:pt>
                <c:pt idx="61061">
                  <c:v>30530.5</c:v>
                </c:pt>
                <c:pt idx="61062">
                  <c:v>30531</c:v>
                </c:pt>
                <c:pt idx="61063">
                  <c:v>30531.5</c:v>
                </c:pt>
                <c:pt idx="61064">
                  <c:v>30532</c:v>
                </c:pt>
                <c:pt idx="61065">
                  <c:v>30532.5</c:v>
                </c:pt>
                <c:pt idx="61066">
                  <c:v>30533</c:v>
                </c:pt>
                <c:pt idx="61067">
                  <c:v>30533.5</c:v>
                </c:pt>
                <c:pt idx="61068">
                  <c:v>30534</c:v>
                </c:pt>
                <c:pt idx="61069">
                  <c:v>30534.5</c:v>
                </c:pt>
                <c:pt idx="61070">
                  <c:v>30535</c:v>
                </c:pt>
                <c:pt idx="61071">
                  <c:v>30535.5</c:v>
                </c:pt>
                <c:pt idx="61072">
                  <c:v>30536</c:v>
                </c:pt>
                <c:pt idx="61073">
                  <c:v>30536.5</c:v>
                </c:pt>
                <c:pt idx="61074">
                  <c:v>30537</c:v>
                </c:pt>
                <c:pt idx="61075">
                  <c:v>30537.5</c:v>
                </c:pt>
                <c:pt idx="61076">
                  <c:v>30538</c:v>
                </c:pt>
                <c:pt idx="61077">
                  <c:v>30538.5</c:v>
                </c:pt>
                <c:pt idx="61078">
                  <c:v>30539</c:v>
                </c:pt>
                <c:pt idx="61079">
                  <c:v>30539.5</c:v>
                </c:pt>
                <c:pt idx="61080">
                  <c:v>30540</c:v>
                </c:pt>
                <c:pt idx="61081">
                  <c:v>30540.5</c:v>
                </c:pt>
                <c:pt idx="61082">
                  <c:v>30541</c:v>
                </c:pt>
                <c:pt idx="61083">
                  <c:v>30541.5</c:v>
                </c:pt>
                <c:pt idx="61084">
                  <c:v>30542</c:v>
                </c:pt>
                <c:pt idx="61085">
                  <c:v>30542.5</c:v>
                </c:pt>
                <c:pt idx="61086">
                  <c:v>30543</c:v>
                </c:pt>
                <c:pt idx="61087">
                  <c:v>30543.5</c:v>
                </c:pt>
                <c:pt idx="61088">
                  <c:v>30544</c:v>
                </c:pt>
                <c:pt idx="61089">
                  <c:v>30544.5</c:v>
                </c:pt>
                <c:pt idx="61090">
                  <c:v>30545</c:v>
                </c:pt>
                <c:pt idx="61091">
                  <c:v>30545.5</c:v>
                </c:pt>
                <c:pt idx="61092">
                  <c:v>30546</c:v>
                </c:pt>
                <c:pt idx="61093">
                  <c:v>30546.5</c:v>
                </c:pt>
                <c:pt idx="61094">
                  <c:v>30547</c:v>
                </c:pt>
                <c:pt idx="61095">
                  <c:v>30547.5</c:v>
                </c:pt>
                <c:pt idx="61096">
                  <c:v>30548</c:v>
                </c:pt>
                <c:pt idx="61097">
                  <c:v>30548.5</c:v>
                </c:pt>
                <c:pt idx="61098">
                  <c:v>30549</c:v>
                </c:pt>
                <c:pt idx="61099">
                  <c:v>30549.5</c:v>
                </c:pt>
                <c:pt idx="61100">
                  <c:v>30550</c:v>
                </c:pt>
                <c:pt idx="61101">
                  <c:v>30550.5</c:v>
                </c:pt>
                <c:pt idx="61102">
                  <c:v>30551</c:v>
                </c:pt>
                <c:pt idx="61103">
                  <c:v>30551.5</c:v>
                </c:pt>
                <c:pt idx="61104">
                  <c:v>30552</c:v>
                </c:pt>
                <c:pt idx="61105">
                  <c:v>30552.5</c:v>
                </c:pt>
                <c:pt idx="61106">
                  <c:v>30553</c:v>
                </c:pt>
                <c:pt idx="61107">
                  <c:v>30553.5</c:v>
                </c:pt>
                <c:pt idx="61108">
                  <c:v>30554</c:v>
                </c:pt>
                <c:pt idx="61109">
                  <c:v>30554.5</c:v>
                </c:pt>
                <c:pt idx="61110">
                  <c:v>30555</c:v>
                </c:pt>
                <c:pt idx="61111">
                  <c:v>30555.5</c:v>
                </c:pt>
                <c:pt idx="61112">
                  <c:v>30556</c:v>
                </c:pt>
                <c:pt idx="61113">
                  <c:v>30556.5</c:v>
                </c:pt>
                <c:pt idx="61114">
                  <c:v>30557</c:v>
                </c:pt>
                <c:pt idx="61115">
                  <c:v>30557.5</c:v>
                </c:pt>
                <c:pt idx="61116">
                  <c:v>30558</c:v>
                </c:pt>
                <c:pt idx="61117">
                  <c:v>30558.5</c:v>
                </c:pt>
                <c:pt idx="61118">
                  <c:v>30559</c:v>
                </c:pt>
                <c:pt idx="61119">
                  <c:v>30559.5</c:v>
                </c:pt>
                <c:pt idx="61120">
                  <c:v>30560</c:v>
                </c:pt>
                <c:pt idx="61121">
                  <c:v>30560.5</c:v>
                </c:pt>
                <c:pt idx="61122">
                  <c:v>30561</c:v>
                </c:pt>
                <c:pt idx="61123">
                  <c:v>30561.5</c:v>
                </c:pt>
                <c:pt idx="61124">
                  <c:v>30562</c:v>
                </c:pt>
                <c:pt idx="61125">
                  <c:v>30562.5</c:v>
                </c:pt>
                <c:pt idx="61126">
                  <c:v>30563</c:v>
                </c:pt>
                <c:pt idx="61127">
                  <c:v>30563.5</c:v>
                </c:pt>
                <c:pt idx="61128">
                  <c:v>30564</c:v>
                </c:pt>
                <c:pt idx="61129">
                  <c:v>30564.5</c:v>
                </c:pt>
                <c:pt idx="61130">
                  <c:v>30565</c:v>
                </c:pt>
                <c:pt idx="61131">
                  <c:v>30565.5</c:v>
                </c:pt>
                <c:pt idx="61132">
                  <c:v>30566</c:v>
                </c:pt>
                <c:pt idx="61133">
                  <c:v>30566.5</c:v>
                </c:pt>
                <c:pt idx="61134">
                  <c:v>30567</c:v>
                </c:pt>
                <c:pt idx="61135">
                  <c:v>30567.5</c:v>
                </c:pt>
                <c:pt idx="61136">
                  <c:v>30568</c:v>
                </c:pt>
                <c:pt idx="61137">
                  <c:v>30568.5</c:v>
                </c:pt>
                <c:pt idx="61138">
                  <c:v>30569</c:v>
                </c:pt>
                <c:pt idx="61139">
                  <c:v>30569.5</c:v>
                </c:pt>
                <c:pt idx="61140">
                  <c:v>30570</c:v>
                </c:pt>
                <c:pt idx="61141">
                  <c:v>30570.5</c:v>
                </c:pt>
                <c:pt idx="61142">
                  <c:v>30571</c:v>
                </c:pt>
                <c:pt idx="61143">
                  <c:v>30571.5</c:v>
                </c:pt>
                <c:pt idx="61144">
                  <c:v>30572</c:v>
                </c:pt>
                <c:pt idx="61145">
                  <c:v>30572.5</c:v>
                </c:pt>
                <c:pt idx="61146">
                  <c:v>30573</c:v>
                </c:pt>
                <c:pt idx="61147">
                  <c:v>30573.5</c:v>
                </c:pt>
                <c:pt idx="61148">
                  <c:v>30574</c:v>
                </c:pt>
                <c:pt idx="61149">
                  <c:v>30574.5</c:v>
                </c:pt>
                <c:pt idx="61150">
                  <c:v>30575</c:v>
                </c:pt>
                <c:pt idx="61151">
                  <c:v>30575.5</c:v>
                </c:pt>
                <c:pt idx="61152">
                  <c:v>30576</c:v>
                </c:pt>
                <c:pt idx="61153">
                  <c:v>30576.5</c:v>
                </c:pt>
                <c:pt idx="61154">
                  <c:v>30577</c:v>
                </c:pt>
                <c:pt idx="61155">
                  <c:v>30577.5</c:v>
                </c:pt>
                <c:pt idx="61156">
                  <c:v>30578</c:v>
                </c:pt>
                <c:pt idx="61157">
                  <c:v>30578.5</c:v>
                </c:pt>
                <c:pt idx="61158">
                  <c:v>30579</c:v>
                </c:pt>
                <c:pt idx="61159">
                  <c:v>30579.5</c:v>
                </c:pt>
                <c:pt idx="61160">
                  <c:v>30580</c:v>
                </c:pt>
                <c:pt idx="61161">
                  <c:v>30580.5</c:v>
                </c:pt>
                <c:pt idx="61162">
                  <c:v>30581</c:v>
                </c:pt>
                <c:pt idx="61163">
                  <c:v>30581.5</c:v>
                </c:pt>
                <c:pt idx="61164">
                  <c:v>30582</c:v>
                </c:pt>
                <c:pt idx="61165">
                  <c:v>30582.5</c:v>
                </c:pt>
                <c:pt idx="61166">
                  <c:v>30583</c:v>
                </c:pt>
                <c:pt idx="61167">
                  <c:v>30583.5</c:v>
                </c:pt>
                <c:pt idx="61168">
                  <c:v>30584</c:v>
                </c:pt>
                <c:pt idx="61169">
                  <c:v>30584.5</c:v>
                </c:pt>
                <c:pt idx="61170">
                  <c:v>30585</c:v>
                </c:pt>
                <c:pt idx="61171">
                  <c:v>30585.5</c:v>
                </c:pt>
                <c:pt idx="61172">
                  <c:v>30586</c:v>
                </c:pt>
                <c:pt idx="61173">
                  <c:v>30586.5</c:v>
                </c:pt>
                <c:pt idx="61174">
                  <c:v>30587</c:v>
                </c:pt>
                <c:pt idx="61175">
                  <c:v>30587.5</c:v>
                </c:pt>
                <c:pt idx="61176">
                  <c:v>30588</c:v>
                </c:pt>
                <c:pt idx="61177">
                  <c:v>30588.5</c:v>
                </c:pt>
                <c:pt idx="61178">
                  <c:v>30589</c:v>
                </c:pt>
                <c:pt idx="61179">
                  <c:v>30589.5</c:v>
                </c:pt>
                <c:pt idx="61180">
                  <c:v>30590</c:v>
                </c:pt>
                <c:pt idx="61181">
                  <c:v>30590.5</c:v>
                </c:pt>
                <c:pt idx="61182">
                  <c:v>30591</c:v>
                </c:pt>
                <c:pt idx="61183">
                  <c:v>30591.5</c:v>
                </c:pt>
                <c:pt idx="61184">
                  <c:v>30592</c:v>
                </c:pt>
                <c:pt idx="61185">
                  <c:v>30592.5</c:v>
                </c:pt>
                <c:pt idx="61186">
                  <c:v>30593</c:v>
                </c:pt>
                <c:pt idx="61187">
                  <c:v>30593.5</c:v>
                </c:pt>
                <c:pt idx="61188">
                  <c:v>30594</c:v>
                </c:pt>
                <c:pt idx="61189">
                  <c:v>30594.5</c:v>
                </c:pt>
                <c:pt idx="61190">
                  <c:v>30595</c:v>
                </c:pt>
                <c:pt idx="61191">
                  <c:v>30595.5</c:v>
                </c:pt>
                <c:pt idx="61192">
                  <c:v>30596</c:v>
                </c:pt>
                <c:pt idx="61193">
                  <c:v>30596.5</c:v>
                </c:pt>
                <c:pt idx="61194">
                  <c:v>30597</c:v>
                </c:pt>
                <c:pt idx="61195">
                  <c:v>30597.5</c:v>
                </c:pt>
                <c:pt idx="61196">
                  <c:v>30598</c:v>
                </c:pt>
                <c:pt idx="61197">
                  <c:v>30598.5</c:v>
                </c:pt>
                <c:pt idx="61198">
                  <c:v>30599</c:v>
                </c:pt>
                <c:pt idx="61199">
                  <c:v>30599.5</c:v>
                </c:pt>
                <c:pt idx="61200">
                  <c:v>30600</c:v>
                </c:pt>
                <c:pt idx="61201">
                  <c:v>30600.5</c:v>
                </c:pt>
                <c:pt idx="61202">
                  <c:v>30601</c:v>
                </c:pt>
                <c:pt idx="61203">
                  <c:v>30601.5</c:v>
                </c:pt>
                <c:pt idx="61204">
                  <c:v>30602</c:v>
                </c:pt>
                <c:pt idx="61205">
                  <c:v>30602.5</c:v>
                </c:pt>
                <c:pt idx="61206">
                  <c:v>30603</c:v>
                </c:pt>
                <c:pt idx="61207">
                  <c:v>30603.5</c:v>
                </c:pt>
                <c:pt idx="61208">
                  <c:v>30604</c:v>
                </c:pt>
                <c:pt idx="61209">
                  <c:v>30604.5</c:v>
                </c:pt>
                <c:pt idx="61210">
                  <c:v>30605</c:v>
                </c:pt>
                <c:pt idx="61211">
                  <c:v>30605.5</c:v>
                </c:pt>
                <c:pt idx="61212">
                  <c:v>30606</c:v>
                </c:pt>
                <c:pt idx="61213">
                  <c:v>30606.5</c:v>
                </c:pt>
                <c:pt idx="61214">
                  <c:v>30607</c:v>
                </c:pt>
                <c:pt idx="61215">
                  <c:v>30607.5</c:v>
                </c:pt>
                <c:pt idx="61216">
                  <c:v>30608</c:v>
                </c:pt>
                <c:pt idx="61217">
                  <c:v>30608.5</c:v>
                </c:pt>
                <c:pt idx="61218">
                  <c:v>30609</c:v>
                </c:pt>
                <c:pt idx="61219">
                  <c:v>30609.5</c:v>
                </c:pt>
                <c:pt idx="61220">
                  <c:v>30610</c:v>
                </c:pt>
                <c:pt idx="61221">
                  <c:v>30610.5</c:v>
                </c:pt>
                <c:pt idx="61222">
                  <c:v>30611</c:v>
                </c:pt>
                <c:pt idx="61223">
                  <c:v>30611.5</c:v>
                </c:pt>
                <c:pt idx="61224">
                  <c:v>30612</c:v>
                </c:pt>
                <c:pt idx="61225">
                  <c:v>30612.5</c:v>
                </c:pt>
                <c:pt idx="61226">
                  <c:v>30613</c:v>
                </c:pt>
                <c:pt idx="61227">
                  <c:v>30613.5</c:v>
                </c:pt>
                <c:pt idx="61228">
                  <c:v>30614</c:v>
                </c:pt>
                <c:pt idx="61229">
                  <c:v>30614.5</c:v>
                </c:pt>
                <c:pt idx="61230">
                  <c:v>30615</c:v>
                </c:pt>
                <c:pt idx="61231">
                  <c:v>30615.5</c:v>
                </c:pt>
                <c:pt idx="61232">
                  <c:v>30616</c:v>
                </c:pt>
                <c:pt idx="61233">
                  <c:v>30616.5</c:v>
                </c:pt>
                <c:pt idx="61234">
                  <c:v>30617</c:v>
                </c:pt>
                <c:pt idx="61235">
                  <c:v>30617.5</c:v>
                </c:pt>
                <c:pt idx="61236">
                  <c:v>30618</c:v>
                </c:pt>
                <c:pt idx="61237">
                  <c:v>30618.5</c:v>
                </c:pt>
                <c:pt idx="61238">
                  <c:v>30619</c:v>
                </c:pt>
                <c:pt idx="61239">
                  <c:v>30619.5</c:v>
                </c:pt>
                <c:pt idx="61240">
                  <c:v>30620</c:v>
                </c:pt>
                <c:pt idx="61241">
                  <c:v>30620.5</c:v>
                </c:pt>
                <c:pt idx="61242">
                  <c:v>30621</c:v>
                </c:pt>
                <c:pt idx="61243">
                  <c:v>30621.5</c:v>
                </c:pt>
                <c:pt idx="61244">
                  <c:v>30622</c:v>
                </c:pt>
                <c:pt idx="61245">
                  <c:v>30622.5</c:v>
                </c:pt>
                <c:pt idx="61246">
                  <c:v>30623</c:v>
                </c:pt>
                <c:pt idx="61247">
                  <c:v>30623.5</c:v>
                </c:pt>
                <c:pt idx="61248">
                  <c:v>30624</c:v>
                </c:pt>
                <c:pt idx="61249">
                  <c:v>30624.5</c:v>
                </c:pt>
                <c:pt idx="61250">
                  <c:v>30625</c:v>
                </c:pt>
                <c:pt idx="61251">
                  <c:v>30625.5</c:v>
                </c:pt>
                <c:pt idx="61252">
                  <c:v>30626</c:v>
                </c:pt>
                <c:pt idx="61253">
                  <c:v>30626.5</c:v>
                </c:pt>
                <c:pt idx="61254">
                  <c:v>30627</c:v>
                </c:pt>
                <c:pt idx="61255">
                  <c:v>30627.5</c:v>
                </c:pt>
                <c:pt idx="61256">
                  <c:v>30628</c:v>
                </c:pt>
                <c:pt idx="61257">
                  <c:v>30628.5</c:v>
                </c:pt>
                <c:pt idx="61258">
                  <c:v>30629</c:v>
                </c:pt>
                <c:pt idx="61259">
                  <c:v>30629.5</c:v>
                </c:pt>
                <c:pt idx="61260">
                  <c:v>30630</c:v>
                </c:pt>
                <c:pt idx="61261">
                  <c:v>30630.5</c:v>
                </c:pt>
                <c:pt idx="61262">
                  <c:v>30631</c:v>
                </c:pt>
                <c:pt idx="61263">
                  <c:v>30631.5</c:v>
                </c:pt>
                <c:pt idx="61264">
                  <c:v>30632</c:v>
                </c:pt>
                <c:pt idx="61265">
                  <c:v>30632.5</c:v>
                </c:pt>
                <c:pt idx="61266">
                  <c:v>30633</c:v>
                </c:pt>
                <c:pt idx="61267">
                  <c:v>30633.5</c:v>
                </c:pt>
                <c:pt idx="61268">
                  <c:v>30634</c:v>
                </c:pt>
                <c:pt idx="61269">
                  <c:v>30634.5</c:v>
                </c:pt>
                <c:pt idx="61270">
                  <c:v>30635</c:v>
                </c:pt>
                <c:pt idx="61271">
                  <c:v>30635.5</c:v>
                </c:pt>
                <c:pt idx="61272">
                  <c:v>30636</c:v>
                </c:pt>
                <c:pt idx="61273">
                  <c:v>30636.5</c:v>
                </c:pt>
                <c:pt idx="61274">
                  <c:v>30637</c:v>
                </c:pt>
                <c:pt idx="61275">
                  <c:v>30637.5</c:v>
                </c:pt>
                <c:pt idx="61276">
                  <c:v>30638</c:v>
                </c:pt>
                <c:pt idx="61277">
                  <c:v>30638.5</c:v>
                </c:pt>
                <c:pt idx="61278">
                  <c:v>30639</c:v>
                </c:pt>
                <c:pt idx="61279">
                  <c:v>30639.5</c:v>
                </c:pt>
                <c:pt idx="61280">
                  <c:v>30640</c:v>
                </c:pt>
                <c:pt idx="61281">
                  <c:v>30640.5</c:v>
                </c:pt>
                <c:pt idx="61282">
                  <c:v>30641</c:v>
                </c:pt>
                <c:pt idx="61283">
                  <c:v>30641.5</c:v>
                </c:pt>
                <c:pt idx="61284">
                  <c:v>30642</c:v>
                </c:pt>
                <c:pt idx="61285">
                  <c:v>30642.5</c:v>
                </c:pt>
                <c:pt idx="61286">
                  <c:v>30643</c:v>
                </c:pt>
                <c:pt idx="61287">
                  <c:v>30643.5</c:v>
                </c:pt>
                <c:pt idx="61288">
                  <c:v>30644</c:v>
                </c:pt>
                <c:pt idx="61289">
                  <c:v>30644.5</c:v>
                </c:pt>
                <c:pt idx="61290">
                  <c:v>30645</c:v>
                </c:pt>
                <c:pt idx="61291">
                  <c:v>30645.5</c:v>
                </c:pt>
                <c:pt idx="61292">
                  <c:v>30646</c:v>
                </c:pt>
                <c:pt idx="61293">
                  <c:v>30646.5</c:v>
                </c:pt>
                <c:pt idx="61294">
                  <c:v>30647</c:v>
                </c:pt>
                <c:pt idx="61295">
                  <c:v>30647.5</c:v>
                </c:pt>
                <c:pt idx="61296">
                  <c:v>30648</c:v>
                </c:pt>
                <c:pt idx="61297">
                  <c:v>30648.5</c:v>
                </c:pt>
                <c:pt idx="61298">
                  <c:v>30649</c:v>
                </c:pt>
                <c:pt idx="61299">
                  <c:v>30649.5</c:v>
                </c:pt>
                <c:pt idx="61300">
                  <c:v>30650</c:v>
                </c:pt>
                <c:pt idx="61301">
                  <c:v>30650.5</c:v>
                </c:pt>
                <c:pt idx="61302">
                  <c:v>30651</c:v>
                </c:pt>
                <c:pt idx="61303">
                  <c:v>30651.5</c:v>
                </c:pt>
                <c:pt idx="61304">
                  <c:v>30652</c:v>
                </c:pt>
                <c:pt idx="61305">
                  <c:v>30652.5</c:v>
                </c:pt>
                <c:pt idx="61306">
                  <c:v>30653</c:v>
                </c:pt>
                <c:pt idx="61307">
                  <c:v>30653.5</c:v>
                </c:pt>
                <c:pt idx="61308">
                  <c:v>30654</c:v>
                </c:pt>
                <c:pt idx="61309">
                  <c:v>30654.5</c:v>
                </c:pt>
                <c:pt idx="61310">
                  <c:v>30655</c:v>
                </c:pt>
                <c:pt idx="61311">
                  <c:v>30655.5</c:v>
                </c:pt>
                <c:pt idx="61312">
                  <c:v>30656</c:v>
                </c:pt>
                <c:pt idx="61313">
                  <c:v>30656.5</c:v>
                </c:pt>
                <c:pt idx="61314">
                  <c:v>30657</c:v>
                </c:pt>
                <c:pt idx="61315">
                  <c:v>30657.5</c:v>
                </c:pt>
                <c:pt idx="61316">
                  <c:v>30658</c:v>
                </c:pt>
                <c:pt idx="61317">
                  <c:v>30658.5</c:v>
                </c:pt>
                <c:pt idx="61318">
                  <c:v>30659</c:v>
                </c:pt>
                <c:pt idx="61319">
                  <c:v>30659.5</c:v>
                </c:pt>
                <c:pt idx="61320">
                  <c:v>30660</c:v>
                </c:pt>
                <c:pt idx="61321">
                  <c:v>30660.5</c:v>
                </c:pt>
                <c:pt idx="61322">
                  <c:v>30661</c:v>
                </c:pt>
                <c:pt idx="61323">
                  <c:v>30661.5</c:v>
                </c:pt>
                <c:pt idx="61324">
                  <c:v>30662</c:v>
                </c:pt>
                <c:pt idx="61325">
                  <c:v>30662.5</c:v>
                </c:pt>
                <c:pt idx="61326">
                  <c:v>30663</c:v>
                </c:pt>
                <c:pt idx="61327">
                  <c:v>30663.5</c:v>
                </c:pt>
                <c:pt idx="61328">
                  <c:v>30664</c:v>
                </c:pt>
                <c:pt idx="61329">
                  <c:v>30664.5</c:v>
                </c:pt>
                <c:pt idx="61330">
                  <c:v>30665</c:v>
                </c:pt>
                <c:pt idx="61331">
                  <c:v>30665.5</c:v>
                </c:pt>
                <c:pt idx="61332">
                  <c:v>30666</c:v>
                </c:pt>
                <c:pt idx="61333">
                  <c:v>30666.5</c:v>
                </c:pt>
                <c:pt idx="61334">
                  <c:v>30667</c:v>
                </c:pt>
                <c:pt idx="61335">
                  <c:v>30667.5</c:v>
                </c:pt>
                <c:pt idx="61336">
                  <c:v>30668</c:v>
                </c:pt>
                <c:pt idx="61337">
                  <c:v>30668.5</c:v>
                </c:pt>
                <c:pt idx="61338">
                  <c:v>30669</c:v>
                </c:pt>
                <c:pt idx="61339">
                  <c:v>30669.5</c:v>
                </c:pt>
                <c:pt idx="61340">
                  <c:v>30670</c:v>
                </c:pt>
                <c:pt idx="61341">
                  <c:v>30670.5</c:v>
                </c:pt>
                <c:pt idx="61342">
                  <c:v>30671</c:v>
                </c:pt>
                <c:pt idx="61343">
                  <c:v>30671.5</c:v>
                </c:pt>
                <c:pt idx="61344">
                  <c:v>30672</c:v>
                </c:pt>
                <c:pt idx="61345">
                  <c:v>30672.5</c:v>
                </c:pt>
                <c:pt idx="61346">
                  <c:v>30673</c:v>
                </c:pt>
                <c:pt idx="61347">
                  <c:v>30673.5</c:v>
                </c:pt>
                <c:pt idx="61348">
                  <c:v>30674</c:v>
                </c:pt>
                <c:pt idx="61349">
                  <c:v>30674.5</c:v>
                </c:pt>
                <c:pt idx="61350">
                  <c:v>30675</c:v>
                </c:pt>
                <c:pt idx="61351">
                  <c:v>30675.5</c:v>
                </c:pt>
                <c:pt idx="61352">
                  <c:v>30676</c:v>
                </c:pt>
                <c:pt idx="61353">
                  <c:v>30676.5</c:v>
                </c:pt>
                <c:pt idx="61354">
                  <c:v>30677</c:v>
                </c:pt>
                <c:pt idx="61355">
                  <c:v>30677.5</c:v>
                </c:pt>
                <c:pt idx="61356">
                  <c:v>30678</c:v>
                </c:pt>
                <c:pt idx="61357">
                  <c:v>30678.5</c:v>
                </c:pt>
                <c:pt idx="61358">
                  <c:v>30679</c:v>
                </c:pt>
                <c:pt idx="61359">
                  <c:v>30679.5</c:v>
                </c:pt>
                <c:pt idx="61360">
                  <c:v>30680</c:v>
                </c:pt>
                <c:pt idx="61361">
                  <c:v>30680.5</c:v>
                </c:pt>
                <c:pt idx="61362">
                  <c:v>30681</c:v>
                </c:pt>
                <c:pt idx="61363">
                  <c:v>30681.5</c:v>
                </c:pt>
                <c:pt idx="61364">
                  <c:v>30682</c:v>
                </c:pt>
                <c:pt idx="61365">
                  <c:v>30682.5</c:v>
                </c:pt>
                <c:pt idx="61366">
                  <c:v>30683</c:v>
                </c:pt>
                <c:pt idx="61367">
                  <c:v>30683.5</c:v>
                </c:pt>
                <c:pt idx="61368">
                  <c:v>30684</c:v>
                </c:pt>
                <c:pt idx="61369">
                  <c:v>30684.5</c:v>
                </c:pt>
                <c:pt idx="61370">
                  <c:v>30685</c:v>
                </c:pt>
                <c:pt idx="61371">
                  <c:v>30685.5</c:v>
                </c:pt>
                <c:pt idx="61372">
                  <c:v>30686</c:v>
                </c:pt>
                <c:pt idx="61373">
                  <c:v>30686.5</c:v>
                </c:pt>
                <c:pt idx="61374">
                  <c:v>30687</c:v>
                </c:pt>
                <c:pt idx="61375">
                  <c:v>30687.5</c:v>
                </c:pt>
                <c:pt idx="61376">
                  <c:v>30688</c:v>
                </c:pt>
                <c:pt idx="61377">
                  <c:v>30688.5</c:v>
                </c:pt>
                <c:pt idx="61378">
                  <c:v>30689</c:v>
                </c:pt>
                <c:pt idx="61379">
                  <c:v>30689.5</c:v>
                </c:pt>
                <c:pt idx="61380">
                  <c:v>30690</c:v>
                </c:pt>
                <c:pt idx="61381">
                  <c:v>30690.5</c:v>
                </c:pt>
                <c:pt idx="61382">
                  <c:v>30691</c:v>
                </c:pt>
                <c:pt idx="61383">
                  <c:v>30691.5</c:v>
                </c:pt>
                <c:pt idx="61384">
                  <c:v>30692</c:v>
                </c:pt>
                <c:pt idx="61385">
                  <c:v>30692.5</c:v>
                </c:pt>
                <c:pt idx="61386">
                  <c:v>30693</c:v>
                </c:pt>
                <c:pt idx="61387">
                  <c:v>30693.5</c:v>
                </c:pt>
                <c:pt idx="61388">
                  <c:v>30694</c:v>
                </c:pt>
                <c:pt idx="61389">
                  <c:v>30694.5</c:v>
                </c:pt>
                <c:pt idx="61390">
                  <c:v>30695</c:v>
                </c:pt>
                <c:pt idx="61391">
                  <c:v>30695.5</c:v>
                </c:pt>
                <c:pt idx="61392">
                  <c:v>30696</c:v>
                </c:pt>
                <c:pt idx="61393">
                  <c:v>30696.5</c:v>
                </c:pt>
                <c:pt idx="61394">
                  <c:v>30697</c:v>
                </c:pt>
                <c:pt idx="61395">
                  <c:v>30697.5</c:v>
                </c:pt>
                <c:pt idx="61396">
                  <c:v>30698</c:v>
                </c:pt>
                <c:pt idx="61397">
                  <c:v>30698.5</c:v>
                </c:pt>
                <c:pt idx="61398">
                  <c:v>30699</c:v>
                </c:pt>
                <c:pt idx="61399">
                  <c:v>30699.5</c:v>
                </c:pt>
                <c:pt idx="61400">
                  <c:v>30700</c:v>
                </c:pt>
                <c:pt idx="61401">
                  <c:v>30700.5</c:v>
                </c:pt>
                <c:pt idx="61402">
                  <c:v>30701</c:v>
                </c:pt>
                <c:pt idx="61403">
                  <c:v>30701.5</c:v>
                </c:pt>
                <c:pt idx="61404">
                  <c:v>30702</c:v>
                </c:pt>
                <c:pt idx="61405">
                  <c:v>30702.5</c:v>
                </c:pt>
                <c:pt idx="61406">
                  <c:v>30703</c:v>
                </c:pt>
                <c:pt idx="61407">
                  <c:v>30703.5</c:v>
                </c:pt>
                <c:pt idx="61408">
                  <c:v>30704</c:v>
                </c:pt>
                <c:pt idx="61409">
                  <c:v>30704.5</c:v>
                </c:pt>
                <c:pt idx="61410">
                  <c:v>30705</c:v>
                </c:pt>
                <c:pt idx="61411">
                  <c:v>30705.5</c:v>
                </c:pt>
                <c:pt idx="61412">
                  <c:v>30706</c:v>
                </c:pt>
                <c:pt idx="61413">
                  <c:v>30706.5</c:v>
                </c:pt>
                <c:pt idx="61414">
                  <c:v>30707</c:v>
                </c:pt>
                <c:pt idx="61415">
                  <c:v>30707.5</c:v>
                </c:pt>
                <c:pt idx="61416">
                  <c:v>30708</c:v>
                </c:pt>
                <c:pt idx="61417">
                  <c:v>30708.5</c:v>
                </c:pt>
                <c:pt idx="61418">
                  <c:v>30709</c:v>
                </c:pt>
                <c:pt idx="61419">
                  <c:v>30709.5</c:v>
                </c:pt>
                <c:pt idx="61420">
                  <c:v>30710</c:v>
                </c:pt>
                <c:pt idx="61421">
                  <c:v>30710.5</c:v>
                </c:pt>
                <c:pt idx="61422">
                  <c:v>30711</c:v>
                </c:pt>
                <c:pt idx="61423">
                  <c:v>30711.5</c:v>
                </c:pt>
                <c:pt idx="61424">
                  <c:v>30712</c:v>
                </c:pt>
                <c:pt idx="61425">
                  <c:v>30712.5</c:v>
                </c:pt>
                <c:pt idx="61426">
                  <c:v>30713</c:v>
                </c:pt>
                <c:pt idx="61427">
                  <c:v>30713.5</c:v>
                </c:pt>
                <c:pt idx="61428">
                  <c:v>30714</c:v>
                </c:pt>
                <c:pt idx="61429">
                  <c:v>30714.5</c:v>
                </c:pt>
                <c:pt idx="61430">
                  <c:v>30715</c:v>
                </c:pt>
                <c:pt idx="61431">
                  <c:v>30715.5</c:v>
                </c:pt>
                <c:pt idx="61432">
                  <c:v>30716</c:v>
                </c:pt>
                <c:pt idx="61433">
                  <c:v>30716.5</c:v>
                </c:pt>
                <c:pt idx="61434">
                  <c:v>30717</c:v>
                </c:pt>
                <c:pt idx="61435">
                  <c:v>30717.5</c:v>
                </c:pt>
                <c:pt idx="61436">
                  <c:v>30718</c:v>
                </c:pt>
                <c:pt idx="61437">
                  <c:v>30718.5</c:v>
                </c:pt>
                <c:pt idx="61438">
                  <c:v>30719</c:v>
                </c:pt>
                <c:pt idx="61439">
                  <c:v>30719.5</c:v>
                </c:pt>
                <c:pt idx="61440">
                  <c:v>30720</c:v>
                </c:pt>
                <c:pt idx="61441">
                  <c:v>30720.5</c:v>
                </c:pt>
                <c:pt idx="61442">
                  <c:v>30721</c:v>
                </c:pt>
                <c:pt idx="61443">
                  <c:v>30721.5</c:v>
                </c:pt>
                <c:pt idx="61444">
                  <c:v>30722</c:v>
                </c:pt>
                <c:pt idx="61445">
                  <c:v>30722.5</c:v>
                </c:pt>
                <c:pt idx="61446">
                  <c:v>30723</c:v>
                </c:pt>
                <c:pt idx="61447">
                  <c:v>30723.5</c:v>
                </c:pt>
                <c:pt idx="61448">
                  <c:v>30724</c:v>
                </c:pt>
                <c:pt idx="61449">
                  <c:v>30724.5</c:v>
                </c:pt>
                <c:pt idx="61450">
                  <c:v>30725</c:v>
                </c:pt>
                <c:pt idx="61451">
                  <c:v>30725.5</c:v>
                </c:pt>
                <c:pt idx="61452">
                  <c:v>30726</c:v>
                </c:pt>
                <c:pt idx="61453">
                  <c:v>30726.5</c:v>
                </c:pt>
                <c:pt idx="61454">
                  <c:v>30727</c:v>
                </c:pt>
                <c:pt idx="61455">
                  <c:v>30727.5</c:v>
                </c:pt>
                <c:pt idx="61456">
                  <c:v>30728</c:v>
                </c:pt>
                <c:pt idx="61457">
                  <c:v>30728.5</c:v>
                </c:pt>
                <c:pt idx="61458">
                  <c:v>30729</c:v>
                </c:pt>
                <c:pt idx="61459">
                  <c:v>30729.5</c:v>
                </c:pt>
                <c:pt idx="61460">
                  <c:v>30730</c:v>
                </c:pt>
                <c:pt idx="61461">
                  <c:v>30730.5</c:v>
                </c:pt>
                <c:pt idx="61462">
                  <c:v>30731</c:v>
                </c:pt>
                <c:pt idx="61463">
                  <c:v>30731.5</c:v>
                </c:pt>
                <c:pt idx="61464">
                  <c:v>30732</c:v>
                </c:pt>
                <c:pt idx="61465">
                  <c:v>30732.5</c:v>
                </c:pt>
                <c:pt idx="61466">
                  <c:v>30733</c:v>
                </c:pt>
                <c:pt idx="61467">
                  <c:v>30733.5</c:v>
                </c:pt>
                <c:pt idx="61468">
                  <c:v>30734</c:v>
                </c:pt>
                <c:pt idx="61469">
                  <c:v>30734.5</c:v>
                </c:pt>
                <c:pt idx="61470">
                  <c:v>30735</c:v>
                </c:pt>
                <c:pt idx="61471">
                  <c:v>30735.5</c:v>
                </c:pt>
                <c:pt idx="61472">
                  <c:v>30736</c:v>
                </c:pt>
                <c:pt idx="61473">
                  <c:v>30736.5</c:v>
                </c:pt>
                <c:pt idx="61474">
                  <c:v>30737</c:v>
                </c:pt>
                <c:pt idx="61475">
                  <c:v>30737.5</c:v>
                </c:pt>
                <c:pt idx="61476">
                  <c:v>30738</c:v>
                </c:pt>
                <c:pt idx="61477">
                  <c:v>30738.5</c:v>
                </c:pt>
                <c:pt idx="61478">
                  <c:v>30739</c:v>
                </c:pt>
                <c:pt idx="61479">
                  <c:v>30739.5</c:v>
                </c:pt>
                <c:pt idx="61480">
                  <c:v>30740</c:v>
                </c:pt>
                <c:pt idx="61481">
                  <c:v>30740.5</c:v>
                </c:pt>
                <c:pt idx="61482">
                  <c:v>30741</c:v>
                </c:pt>
                <c:pt idx="61483">
                  <c:v>30741.5</c:v>
                </c:pt>
                <c:pt idx="61484">
                  <c:v>30742</c:v>
                </c:pt>
                <c:pt idx="61485">
                  <c:v>30742.5</c:v>
                </c:pt>
                <c:pt idx="61486">
                  <c:v>30743</c:v>
                </c:pt>
                <c:pt idx="61487">
                  <c:v>30743.5</c:v>
                </c:pt>
                <c:pt idx="61488">
                  <c:v>30744</c:v>
                </c:pt>
                <c:pt idx="61489">
                  <c:v>30744.5</c:v>
                </c:pt>
                <c:pt idx="61490">
                  <c:v>30745</c:v>
                </c:pt>
                <c:pt idx="61491">
                  <c:v>30745.5</c:v>
                </c:pt>
                <c:pt idx="61492">
                  <c:v>30746</c:v>
                </c:pt>
                <c:pt idx="61493">
                  <c:v>30746.5</c:v>
                </c:pt>
                <c:pt idx="61494">
                  <c:v>30747</c:v>
                </c:pt>
                <c:pt idx="61495">
                  <c:v>30747.5</c:v>
                </c:pt>
                <c:pt idx="61496">
                  <c:v>30748</c:v>
                </c:pt>
                <c:pt idx="61497">
                  <c:v>30748.5</c:v>
                </c:pt>
                <c:pt idx="61498">
                  <c:v>30749</c:v>
                </c:pt>
                <c:pt idx="61499">
                  <c:v>30749.5</c:v>
                </c:pt>
                <c:pt idx="61500">
                  <c:v>30750</c:v>
                </c:pt>
                <c:pt idx="61501">
                  <c:v>30750.5</c:v>
                </c:pt>
                <c:pt idx="61502">
                  <c:v>30751</c:v>
                </c:pt>
                <c:pt idx="61503">
                  <c:v>30751.5</c:v>
                </c:pt>
                <c:pt idx="61504">
                  <c:v>30752</c:v>
                </c:pt>
                <c:pt idx="61505">
                  <c:v>30752.5</c:v>
                </c:pt>
                <c:pt idx="61506">
                  <c:v>30753</c:v>
                </c:pt>
                <c:pt idx="61507">
                  <c:v>30753.5</c:v>
                </c:pt>
                <c:pt idx="61508">
                  <c:v>30754</c:v>
                </c:pt>
                <c:pt idx="61509">
                  <c:v>30754.5</c:v>
                </c:pt>
                <c:pt idx="61510">
                  <c:v>30755</c:v>
                </c:pt>
                <c:pt idx="61511">
                  <c:v>30755.5</c:v>
                </c:pt>
                <c:pt idx="61512">
                  <c:v>30756</c:v>
                </c:pt>
                <c:pt idx="61513">
                  <c:v>30756.5</c:v>
                </c:pt>
                <c:pt idx="61514">
                  <c:v>30757</c:v>
                </c:pt>
                <c:pt idx="61515">
                  <c:v>30757.5</c:v>
                </c:pt>
                <c:pt idx="61516">
                  <c:v>30758</c:v>
                </c:pt>
                <c:pt idx="61517">
                  <c:v>30758.5</c:v>
                </c:pt>
                <c:pt idx="61518">
                  <c:v>30759</c:v>
                </c:pt>
                <c:pt idx="61519">
                  <c:v>30759.5</c:v>
                </c:pt>
                <c:pt idx="61520">
                  <c:v>30760</c:v>
                </c:pt>
                <c:pt idx="61521">
                  <c:v>30760.5</c:v>
                </c:pt>
                <c:pt idx="61522">
                  <c:v>30761</c:v>
                </c:pt>
                <c:pt idx="61523">
                  <c:v>30761.5</c:v>
                </c:pt>
                <c:pt idx="61524">
                  <c:v>30762</c:v>
                </c:pt>
                <c:pt idx="61525">
                  <c:v>30762.5</c:v>
                </c:pt>
                <c:pt idx="61526">
                  <c:v>30763</c:v>
                </c:pt>
                <c:pt idx="61527">
                  <c:v>30763.5</c:v>
                </c:pt>
                <c:pt idx="61528">
                  <c:v>30764</c:v>
                </c:pt>
                <c:pt idx="61529">
                  <c:v>30764.5</c:v>
                </c:pt>
                <c:pt idx="61530">
                  <c:v>30765</c:v>
                </c:pt>
                <c:pt idx="61531">
                  <c:v>30765.5</c:v>
                </c:pt>
                <c:pt idx="61532">
                  <c:v>30766</c:v>
                </c:pt>
                <c:pt idx="61533">
                  <c:v>30766.5</c:v>
                </c:pt>
                <c:pt idx="61534">
                  <c:v>30767</c:v>
                </c:pt>
                <c:pt idx="61535">
                  <c:v>30767.5</c:v>
                </c:pt>
                <c:pt idx="61536">
                  <c:v>30768</c:v>
                </c:pt>
                <c:pt idx="61537">
                  <c:v>30768.5</c:v>
                </c:pt>
                <c:pt idx="61538">
                  <c:v>30769</c:v>
                </c:pt>
                <c:pt idx="61539">
                  <c:v>30769.5</c:v>
                </c:pt>
                <c:pt idx="61540">
                  <c:v>30770</c:v>
                </c:pt>
                <c:pt idx="61541">
                  <c:v>30770.5</c:v>
                </c:pt>
                <c:pt idx="61542">
                  <c:v>30771</c:v>
                </c:pt>
                <c:pt idx="61543">
                  <c:v>30771.5</c:v>
                </c:pt>
                <c:pt idx="61544">
                  <c:v>30772</c:v>
                </c:pt>
                <c:pt idx="61545">
                  <c:v>30772.5</c:v>
                </c:pt>
                <c:pt idx="61546">
                  <c:v>30773</c:v>
                </c:pt>
                <c:pt idx="61547">
                  <c:v>30773.5</c:v>
                </c:pt>
                <c:pt idx="61548">
                  <c:v>30774</c:v>
                </c:pt>
                <c:pt idx="61549">
                  <c:v>30774.5</c:v>
                </c:pt>
                <c:pt idx="61550">
                  <c:v>30775</c:v>
                </c:pt>
                <c:pt idx="61551">
                  <c:v>30775.5</c:v>
                </c:pt>
                <c:pt idx="61552">
                  <c:v>30776</c:v>
                </c:pt>
                <c:pt idx="61553">
                  <c:v>30776.5</c:v>
                </c:pt>
                <c:pt idx="61554">
                  <c:v>30777</c:v>
                </c:pt>
                <c:pt idx="61555">
                  <c:v>30777.5</c:v>
                </c:pt>
                <c:pt idx="61556">
                  <c:v>30778</c:v>
                </c:pt>
                <c:pt idx="61557">
                  <c:v>30778.5</c:v>
                </c:pt>
                <c:pt idx="61558">
                  <c:v>30779</c:v>
                </c:pt>
                <c:pt idx="61559">
                  <c:v>30779.5</c:v>
                </c:pt>
                <c:pt idx="61560">
                  <c:v>30780</c:v>
                </c:pt>
                <c:pt idx="61561">
                  <c:v>30780.5</c:v>
                </c:pt>
                <c:pt idx="61562">
                  <c:v>30781</c:v>
                </c:pt>
                <c:pt idx="61563">
                  <c:v>30781.5</c:v>
                </c:pt>
                <c:pt idx="61564">
                  <c:v>30782</c:v>
                </c:pt>
                <c:pt idx="61565">
                  <c:v>30782.5</c:v>
                </c:pt>
                <c:pt idx="61566">
                  <c:v>30783</c:v>
                </c:pt>
                <c:pt idx="61567">
                  <c:v>30783.5</c:v>
                </c:pt>
                <c:pt idx="61568">
                  <c:v>30784</c:v>
                </c:pt>
                <c:pt idx="61569">
                  <c:v>30784.5</c:v>
                </c:pt>
                <c:pt idx="61570">
                  <c:v>30785</c:v>
                </c:pt>
                <c:pt idx="61571">
                  <c:v>30785.5</c:v>
                </c:pt>
                <c:pt idx="61572">
                  <c:v>30786</c:v>
                </c:pt>
                <c:pt idx="61573">
                  <c:v>30786.5</c:v>
                </c:pt>
                <c:pt idx="61574">
                  <c:v>30787</c:v>
                </c:pt>
                <c:pt idx="61575">
                  <c:v>30787.5</c:v>
                </c:pt>
                <c:pt idx="61576">
                  <c:v>30788</c:v>
                </c:pt>
                <c:pt idx="61577">
                  <c:v>30788.5</c:v>
                </c:pt>
                <c:pt idx="61578">
                  <c:v>30789</c:v>
                </c:pt>
                <c:pt idx="61579">
                  <c:v>30789.5</c:v>
                </c:pt>
                <c:pt idx="61580">
                  <c:v>30790</c:v>
                </c:pt>
                <c:pt idx="61581">
                  <c:v>30790.5</c:v>
                </c:pt>
                <c:pt idx="61582">
                  <c:v>30791</c:v>
                </c:pt>
                <c:pt idx="61583">
                  <c:v>30791.5</c:v>
                </c:pt>
                <c:pt idx="61584">
                  <c:v>30792</c:v>
                </c:pt>
                <c:pt idx="61585">
                  <c:v>30792.5</c:v>
                </c:pt>
                <c:pt idx="61586">
                  <c:v>30793</c:v>
                </c:pt>
                <c:pt idx="61587">
                  <c:v>30793.5</c:v>
                </c:pt>
                <c:pt idx="61588">
                  <c:v>30794</c:v>
                </c:pt>
                <c:pt idx="61589">
                  <c:v>30794.5</c:v>
                </c:pt>
                <c:pt idx="61590">
                  <c:v>30795</c:v>
                </c:pt>
                <c:pt idx="61591">
                  <c:v>30795.5</c:v>
                </c:pt>
                <c:pt idx="61592">
                  <c:v>30796</c:v>
                </c:pt>
                <c:pt idx="61593">
                  <c:v>30796.5</c:v>
                </c:pt>
                <c:pt idx="61594">
                  <c:v>30797</c:v>
                </c:pt>
                <c:pt idx="61595">
                  <c:v>30797.5</c:v>
                </c:pt>
                <c:pt idx="61596">
                  <c:v>30798</c:v>
                </c:pt>
                <c:pt idx="61597">
                  <c:v>30798.5</c:v>
                </c:pt>
                <c:pt idx="61598">
                  <c:v>30799</c:v>
                </c:pt>
                <c:pt idx="61599">
                  <c:v>30799.5</c:v>
                </c:pt>
                <c:pt idx="61600">
                  <c:v>30800</c:v>
                </c:pt>
                <c:pt idx="61601">
                  <c:v>30800.5</c:v>
                </c:pt>
                <c:pt idx="61602">
                  <c:v>30801</c:v>
                </c:pt>
                <c:pt idx="61603">
                  <c:v>30801.5</c:v>
                </c:pt>
                <c:pt idx="61604">
                  <c:v>30802</c:v>
                </c:pt>
                <c:pt idx="61605">
                  <c:v>30802.5</c:v>
                </c:pt>
                <c:pt idx="61606">
                  <c:v>30803</c:v>
                </c:pt>
                <c:pt idx="61607">
                  <c:v>30803.5</c:v>
                </c:pt>
                <c:pt idx="61608">
                  <c:v>30804</c:v>
                </c:pt>
                <c:pt idx="61609">
                  <c:v>30804.5</c:v>
                </c:pt>
                <c:pt idx="61610">
                  <c:v>30805</c:v>
                </c:pt>
                <c:pt idx="61611">
                  <c:v>30805.5</c:v>
                </c:pt>
                <c:pt idx="61612">
                  <c:v>30806</c:v>
                </c:pt>
                <c:pt idx="61613">
                  <c:v>30806.5</c:v>
                </c:pt>
                <c:pt idx="61614">
                  <c:v>30807</c:v>
                </c:pt>
                <c:pt idx="61615">
                  <c:v>30807.5</c:v>
                </c:pt>
                <c:pt idx="61616">
                  <c:v>30808</c:v>
                </c:pt>
                <c:pt idx="61617">
                  <c:v>30808.5</c:v>
                </c:pt>
                <c:pt idx="61618">
                  <c:v>30809</c:v>
                </c:pt>
                <c:pt idx="61619">
                  <c:v>30809.5</c:v>
                </c:pt>
                <c:pt idx="61620">
                  <c:v>30810</c:v>
                </c:pt>
                <c:pt idx="61621">
                  <c:v>30810.5</c:v>
                </c:pt>
                <c:pt idx="61622">
                  <c:v>30811</c:v>
                </c:pt>
                <c:pt idx="61623">
                  <c:v>30811.5</c:v>
                </c:pt>
                <c:pt idx="61624">
                  <c:v>30812</c:v>
                </c:pt>
                <c:pt idx="61625">
                  <c:v>30812.5</c:v>
                </c:pt>
                <c:pt idx="61626">
                  <c:v>30813</c:v>
                </c:pt>
                <c:pt idx="61627">
                  <c:v>30813.5</c:v>
                </c:pt>
                <c:pt idx="61628">
                  <c:v>30814</c:v>
                </c:pt>
                <c:pt idx="61629">
                  <c:v>30814.5</c:v>
                </c:pt>
                <c:pt idx="61630">
                  <c:v>30815</c:v>
                </c:pt>
                <c:pt idx="61631">
                  <c:v>30815.5</c:v>
                </c:pt>
                <c:pt idx="61632">
                  <c:v>30816</c:v>
                </c:pt>
                <c:pt idx="61633">
                  <c:v>30816.5</c:v>
                </c:pt>
                <c:pt idx="61634">
                  <c:v>30817</c:v>
                </c:pt>
                <c:pt idx="61635">
                  <c:v>30817.5</c:v>
                </c:pt>
                <c:pt idx="61636">
                  <c:v>30818</c:v>
                </c:pt>
                <c:pt idx="61637">
                  <c:v>30818.5</c:v>
                </c:pt>
                <c:pt idx="61638">
                  <c:v>30819</c:v>
                </c:pt>
                <c:pt idx="61639">
                  <c:v>30819.5</c:v>
                </c:pt>
                <c:pt idx="61640">
                  <c:v>30820</c:v>
                </c:pt>
                <c:pt idx="61641">
                  <c:v>30820.5</c:v>
                </c:pt>
                <c:pt idx="61642">
                  <c:v>30821</c:v>
                </c:pt>
                <c:pt idx="61643">
                  <c:v>30821.5</c:v>
                </c:pt>
                <c:pt idx="61644">
                  <c:v>30822</c:v>
                </c:pt>
                <c:pt idx="61645">
                  <c:v>30822.5</c:v>
                </c:pt>
                <c:pt idx="61646">
                  <c:v>30823</c:v>
                </c:pt>
                <c:pt idx="61647">
                  <c:v>30823.5</c:v>
                </c:pt>
                <c:pt idx="61648">
                  <c:v>30824</c:v>
                </c:pt>
                <c:pt idx="61649">
                  <c:v>30824.5</c:v>
                </c:pt>
                <c:pt idx="61650">
                  <c:v>30825</c:v>
                </c:pt>
                <c:pt idx="61651">
                  <c:v>30825.5</c:v>
                </c:pt>
                <c:pt idx="61652">
                  <c:v>30826</c:v>
                </c:pt>
                <c:pt idx="61653">
                  <c:v>30826.5</c:v>
                </c:pt>
                <c:pt idx="61654">
                  <c:v>30827</c:v>
                </c:pt>
                <c:pt idx="61655">
                  <c:v>30827.5</c:v>
                </c:pt>
                <c:pt idx="61656">
                  <c:v>30828</c:v>
                </c:pt>
                <c:pt idx="61657">
                  <c:v>30828.5</c:v>
                </c:pt>
                <c:pt idx="61658">
                  <c:v>30829</c:v>
                </c:pt>
                <c:pt idx="61659">
                  <c:v>30829.5</c:v>
                </c:pt>
                <c:pt idx="61660">
                  <c:v>30830</c:v>
                </c:pt>
                <c:pt idx="61661">
                  <c:v>30830.5</c:v>
                </c:pt>
                <c:pt idx="61662">
                  <c:v>30831</c:v>
                </c:pt>
                <c:pt idx="61663">
                  <c:v>30831.5</c:v>
                </c:pt>
                <c:pt idx="61664">
                  <c:v>30832</c:v>
                </c:pt>
                <c:pt idx="61665">
                  <c:v>30832.5</c:v>
                </c:pt>
                <c:pt idx="61666">
                  <c:v>30833</c:v>
                </c:pt>
                <c:pt idx="61667">
                  <c:v>30833.5</c:v>
                </c:pt>
                <c:pt idx="61668">
                  <c:v>30834</c:v>
                </c:pt>
                <c:pt idx="61669">
                  <c:v>30834.5</c:v>
                </c:pt>
                <c:pt idx="61670">
                  <c:v>30835</c:v>
                </c:pt>
                <c:pt idx="61671">
                  <c:v>30835.5</c:v>
                </c:pt>
                <c:pt idx="61672">
                  <c:v>30836</c:v>
                </c:pt>
                <c:pt idx="61673">
                  <c:v>30836.5</c:v>
                </c:pt>
                <c:pt idx="61674">
                  <c:v>30837</c:v>
                </c:pt>
                <c:pt idx="61675">
                  <c:v>30837.5</c:v>
                </c:pt>
                <c:pt idx="61676">
                  <c:v>30838</c:v>
                </c:pt>
                <c:pt idx="61677">
                  <c:v>30838.5</c:v>
                </c:pt>
                <c:pt idx="61678">
                  <c:v>30839</c:v>
                </c:pt>
                <c:pt idx="61679">
                  <c:v>30839.5</c:v>
                </c:pt>
                <c:pt idx="61680">
                  <c:v>30840</c:v>
                </c:pt>
                <c:pt idx="61681">
                  <c:v>30840.5</c:v>
                </c:pt>
                <c:pt idx="61682">
                  <c:v>30841</c:v>
                </c:pt>
                <c:pt idx="61683">
                  <c:v>30841.5</c:v>
                </c:pt>
                <c:pt idx="61684">
                  <c:v>30842</c:v>
                </c:pt>
                <c:pt idx="61685">
                  <c:v>30842.5</c:v>
                </c:pt>
                <c:pt idx="61686">
                  <c:v>30843</c:v>
                </c:pt>
                <c:pt idx="61687">
                  <c:v>30843.5</c:v>
                </c:pt>
                <c:pt idx="61688">
                  <c:v>30844</c:v>
                </c:pt>
                <c:pt idx="61689">
                  <c:v>30844.5</c:v>
                </c:pt>
                <c:pt idx="61690">
                  <c:v>30845</c:v>
                </c:pt>
                <c:pt idx="61691">
                  <c:v>30845.5</c:v>
                </c:pt>
                <c:pt idx="61692">
                  <c:v>30846</c:v>
                </c:pt>
                <c:pt idx="61693">
                  <c:v>30846.5</c:v>
                </c:pt>
                <c:pt idx="61694">
                  <c:v>30847</c:v>
                </c:pt>
                <c:pt idx="61695">
                  <c:v>30847.5</c:v>
                </c:pt>
                <c:pt idx="61696">
                  <c:v>30848</c:v>
                </c:pt>
                <c:pt idx="61697">
                  <c:v>30848.5</c:v>
                </c:pt>
                <c:pt idx="61698">
                  <c:v>30849</c:v>
                </c:pt>
                <c:pt idx="61699">
                  <c:v>30849.5</c:v>
                </c:pt>
                <c:pt idx="61700">
                  <c:v>30850</c:v>
                </c:pt>
                <c:pt idx="61701">
                  <c:v>30850.5</c:v>
                </c:pt>
                <c:pt idx="61702">
                  <c:v>30851</c:v>
                </c:pt>
                <c:pt idx="61703">
                  <c:v>30851.5</c:v>
                </c:pt>
                <c:pt idx="61704">
                  <c:v>30852</c:v>
                </c:pt>
                <c:pt idx="61705">
                  <c:v>30852.5</c:v>
                </c:pt>
                <c:pt idx="61706">
                  <c:v>30853</c:v>
                </c:pt>
                <c:pt idx="61707">
                  <c:v>30853.5</c:v>
                </c:pt>
                <c:pt idx="61708">
                  <c:v>30854</c:v>
                </c:pt>
                <c:pt idx="61709">
                  <c:v>30854.5</c:v>
                </c:pt>
                <c:pt idx="61710">
                  <c:v>30855</c:v>
                </c:pt>
                <c:pt idx="61711">
                  <c:v>30855.5</c:v>
                </c:pt>
                <c:pt idx="61712">
                  <c:v>30856</c:v>
                </c:pt>
                <c:pt idx="61713">
                  <c:v>30856.5</c:v>
                </c:pt>
                <c:pt idx="61714">
                  <c:v>30857</c:v>
                </c:pt>
                <c:pt idx="61715">
                  <c:v>30857.5</c:v>
                </c:pt>
                <c:pt idx="61716">
                  <c:v>30858</c:v>
                </c:pt>
                <c:pt idx="61717">
                  <c:v>30858.5</c:v>
                </c:pt>
                <c:pt idx="61718">
                  <c:v>30859</c:v>
                </c:pt>
                <c:pt idx="61719">
                  <c:v>30859.5</c:v>
                </c:pt>
                <c:pt idx="61720">
                  <c:v>30860</c:v>
                </c:pt>
                <c:pt idx="61721">
                  <c:v>30860.5</c:v>
                </c:pt>
                <c:pt idx="61722">
                  <c:v>30861</c:v>
                </c:pt>
                <c:pt idx="61723">
                  <c:v>30861.5</c:v>
                </c:pt>
                <c:pt idx="61724">
                  <c:v>30862</c:v>
                </c:pt>
                <c:pt idx="61725">
                  <c:v>30862.5</c:v>
                </c:pt>
                <c:pt idx="61726">
                  <c:v>30863</c:v>
                </c:pt>
                <c:pt idx="61727">
                  <c:v>30863.5</c:v>
                </c:pt>
                <c:pt idx="61728">
                  <c:v>30864</c:v>
                </c:pt>
                <c:pt idx="61729">
                  <c:v>30864.5</c:v>
                </c:pt>
                <c:pt idx="61730">
                  <c:v>30865</c:v>
                </c:pt>
                <c:pt idx="61731">
                  <c:v>30865.5</c:v>
                </c:pt>
                <c:pt idx="61732">
                  <c:v>30866</c:v>
                </c:pt>
                <c:pt idx="61733">
                  <c:v>30866.5</c:v>
                </c:pt>
                <c:pt idx="61734">
                  <c:v>30867</c:v>
                </c:pt>
                <c:pt idx="61735">
                  <c:v>30867.5</c:v>
                </c:pt>
                <c:pt idx="61736">
                  <c:v>30868</c:v>
                </c:pt>
                <c:pt idx="61737">
                  <c:v>30868.5</c:v>
                </c:pt>
                <c:pt idx="61738">
                  <c:v>30869</c:v>
                </c:pt>
                <c:pt idx="61739">
                  <c:v>30869.5</c:v>
                </c:pt>
                <c:pt idx="61740">
                  <c:v>30870</c:v>
                </c:pt>
                <c:pt idx="61741">
                  <c:v>30870.5</c:v>
                </c:pt>
                <c:pt idx="61742">
                  <c:v>30871</c:v>
                </c:pt>
                <c:pt idx="61743">
                  <c:v>30871.5</c:v>
                </c:pt>
                <c:pt idx="61744">
                  <c:v>30872</c:v>
                </c:pt>
                <c:pt idx="61745">
                  <c:v>30872.5</c:v>
                </c:pt>
                <c:pt idx="61746">
                  <c:v>30873</c:v>
                </c:pt>
                <c:pt idx="61747">
                  <c:v>30873.5</c:v>
                </c:pt>
                <c:pt idx="61748">
                  <c:v>30874</c:v>
                </c:pt>
                <c:pt idx="61749">
                  <c:v>30874.5</c:v>
                </c:pt>
                <c:pt idx="61750">
                  <c:v>30875</c:v>
                </c:pt>
                <c:pt idx="61751">
                  <c:v>30875.5</c:v>
                </c:pt>
                <c:pt idx="61752">
                  <c:v>30876</c:v>
                </c:pt>
                <c:pt idx="61753">
                  <c:v>30876.5</c:v>
                </c:pt>
                <c:pt idx="61754">
                  <c:v>30877</c:v>
                </c:pt>
                <c:pt idx="61755">
                  <c:v>30877.5</c:v>
                </c:pt>
                <c:pt idx="61756">
                  <c:v>30878</c:v>
                </c:pt>
                <c:pt idx="61757">
                  <c:v>30878.5</c:v>
                </c:pt>
                <c:pt idx="61758">
                  <c:v>30879</c:v>
                </c:pt>
                <c:pt idx="61759">
                  <c:v>30879.5</c:v>
                </c:pt>
                <c:pt idx="61760">
                  <c:v>30880</c:v>
                </c:pt>
                <c:pt idx="61761">
                  <c:v>30880.5</c:v>
                </c:pt>
                <c:pt idx="61762">
                  <c:v>30881</c:v>
                </c:pt>
                <c:pt idx="61763">
                  <c:v>30881.5</c:v>
                </c:pt>
                <c:pt idx="61764">
                  <c:v>30882</c:v>
                </c:pt>
                <c:pt idx="61765">
                  <c:v>30882.5</c:v>
                </c:pt>
                <c:pt idx="61766">
                  <c:v>30883</c:v>
                </c:pt>
                <c:pt idx="61767">
                  <c:v>30883.5</c:v>
                </c:pt>
                <c:pt idx="61768">
                  <c:v>30884</c:v>
                </c:pt>
                <c:pt idx="61769">
                  <c:v>30884.5</c:v>
                </c:pt>
                <c:pt idx="61770">
                  <c:v>30885</c:v>
                </c:pt>
                <c:pt idx="61771">
                  <c:v>30885.5</c:v>
                </c:pt>
                <c:pt idx="61772">
                  <c:v>30886</c:v>
                </c:pt>
                <c:pt idx="61773">
                  <c:v>30886.5</c:v>
                </c:pt>
                <c:pt idx="61774">
                  <c:v>30887</c:v>
                </c:pt>
                <c:pt idx="61775">
                  <c:v>30887.5</c:v>
                </c:pt>
                <c:pt idx="61776">
                  <c:v>30888</c:v>
                </c:pt>
                <c:pt idx="61777">
                  <c:v>30888.5</c:v>
                </c:pt>
                <c:pt idx="61778">
                  <c:v>30889</c:v>
                </c:pt>
                <c:pt idx="61779">
                  <c:v>30889.5</c:v>
                </c:pt>
                <c:pt idx="61780">
                  <c:v>30890</c:v>
                </c:pt>
                <c:pt idx="61781">
                  <c:v>30890.5</c:v>
                </c:pt>
                <c:pt idx="61782">
                  <c:v>30891</c:v>
                </c:pt>
                <c:pt idx="61783">
                  <c:v>30891.5</c:v>
                </c:pt>
                <c:pt idx="61784">
                  <c:v>30892</c:v>
                </c:pt>
                <c:pt idx="61785">
                  <c:v>30892.5</c:v>
                </c:pt>
                <c:pt idx="61786">
                  <c:v>30893</c:v>
                </c:pt>
                <c:pt idx="61787">
                  <c:v>30893.5</c:v>
                </c:pt>
                <c:pt idx="61788">
                  <c:v>30894</c:v>
                </c:pt>
                <c:pt idx="61789">
                  <c:v>30894.5</c:v>
                </c:pt>
                <c:pt idx="61790">
                  <c:v>30895</c:v>
                </c:pt>
                <c:pt idx="61791">
                  <c:v>30895.5</c:v>
                </c:pt>
                <c:pt idx="61792">
                  <c:v>30896</c:v>
                </c:pt>
                <c:pt idx="61793">
                  <c:v>30896.5</c:v>
                </c:pt>
                <c:pt idx="61794">
                  <c:v>30897</c:v>
                </c:pt>
                <c:pt idx="61795">
                  <c:v>30897.5</c:v>
                </c:pt>
                <c:pt idx="61796">
                  <c:v>30898</c:v>
                </c:pt>
                <c:pt idx="61797">
                  <c:v>30898.5</c:v>
                </c:pt>
                <c:pt idx="61798">
                  <c:v>30899</c:v>
                </c:pt>
                <c:pt idx="61799">
                  <c:v>30899.5</c:v>
                </c:pt>
                <c:pt idx="61800">
                  <c:v>30900</c:v>
                </c:pt>
                <c:pt idx="61801">
                  <c:v>30900.5</c:v>
                </c:pt>
                <c:pt idx="61802">
                  <c:v>30901</c:v>
                </c:pt>
                <c:pt idx="61803">
                  <c:v>30901.5</c:v>
                </c:pt>
                <c:pt idx="61804">
                  <c:v>30902</c:v>
                </c:pt>
                <c:pt idx="61805">
                  <c:v>30902.5</c:v>
                </c:pt>
                <c:pt idx="61806">
                  <c:v>30903</c:v>
                </c:pt>
                <c:pt idx="61807">
                  <c:v>30903.5</c:v>
                </c:pt>
                <c:pt idx="61808">
                  <c:v>30904</c:v>
                </c:pt>
                <c:pt idx="61809">
                  <c:v>30904.5</c:v>
                </c:pt>
                <c:pt idx="61810">
                  <c:v>30905</c:v>
                </c:pt>
                <c:pt idx="61811">
                  <c:v>30905.5</c:v>
                </c:pt>
                <c:pt idx="61812">
                  <c:v>30906</c:v>
                </c:pt>
                <c:pt idx="61813">
                  <c:v>30906.5</c:v>
                </c:pt>
                <c:pt idx="61814">
                  <c:v>30907</c:v>
                </c:pt>
                <c:pt idx="61815">
                  <c:v>30907.5</c:v>
                </c:pt>
                <c:pt idx="61816">
                  <c:v>30908</c:v>
                </c:pt>
                <c:pt idx="61817">
                  <c:v>30908.5</c:v>
                </c:pt>
                <c:pt idx="61818">
                  <c:v>30909</c:v>
                </c:pt>
                <c:pt idx="61819">
                  <c:v>30909.5</c:v>
                </c:pt>
                <c:pt idx="61820">
                  <c:v>30910</c:v>
                </c:pt>
                <c:pt idx="61821">
                  <c:v>30910.5</c:v>
                </c:pt>
                <c:pt idx="61822">
                  <c:v>30911</c:v>
                </c:pt>
                <c:pt idx="61823">
                  <c:v>30911.5</c:v>
                </c:pt>
                <c:pt idx="61824">
                  <c:v>30912</c:v>
                </c:pt>
                <c:pt idx="61825">
                  <c:v>30912.5</c:v>
                </c:pt>
                <c:pt idx="61826">
                  <c:v>30913</c:v>
                </c:pt>
                <c:pt idx="61827">
                  <c:v>30913.5</c:v>
                </c:pt>
                <c:pt idx="61828">
                  <c:v>30914</c:v>
                </c:pt>
                <c:pt idx="61829">
                  <c:v>30914.5</c:v>
                </c:pt>
                <c:pt idx="61830">
                  <c:v>30915</c:v>
                </c:pt>
                <c:pt idx="61831">
                  <c:v>30915.5</c:v>
                </c:pt>
                <c:pt idx="61832">
                  <c:v>30916</c:v>
                </c:pt>
                <c:pt idx="61833">
                  <c:v>30916.5</c:v>
                </c:pt>
                <c:pt idx="61834">
                  <c:v>30917</c:v>
                </c:pt>
                <c:pt idx="61835">
                  <c:v>30917.5</c:v>
                </c:pt>
                <c:pt idx="61836">
                  <c:v>30918</c:v>
                </c:pt>
                <c:pt idx="61837">
                  <c:v>30918.5</c:v>
                </c:pt>
                <c:pt idx="61838">
                  <c:v>30919</c:v>
                </c:pt>
                <c:pt idx="61839">
                  <c:v>30919.5</c:v>
                </c:pt>
                <c:pt idx="61840">
                  <c:v>30920</c:v>
                </c:pt>
                <c:pt idx="61841">
                  <c:v>30920.5</c:v>
                </c:pt>
                <c:pt idx="61842">
                  <c:v>30921</c:v>
                </c:pt>
                <c:pt idx="61843">
                  <c:v>30921.5</c:v>
                </c:pt>
                <c:pt idx="61844">
                  <c:v>30922</c:v>
                </c:pt>
                <c:pt idx="61845">
                  <c:v>30922.5</c:v>
                </c:pt>
                <c:pt idx="61846">
                  <c:v>30923</c:v>
                </c:pt>
                <c:pt idx="61847">
                  <c:v>30923.5</c:v>
                </c:pt>
                <c:pt idx="61848">
                  <c:v>30924</c:v>
                </c:pt>
                <c:pt idx="61849">
                  <c:v>30924.5</c:v>
                </c:pt>
                <c:pt idx="61850">
                  <c:v>30925</c:v>
                </c:pt>
                <c:pt idx="61851">
                  <c:v>30925.5</c:v>
                </c:pt>
                <c:pt idx="61852">
                  <c:v>30926</c:v>
                </c:pt>
                <c:pt idx="61853">
                  <c:v>30926.5</c:v>
                </c:pt>
                <c:pt idx="61854">
                  <c:v>30927</c:v>
                </c:pt>
                <c:pt idx="61855">
                  <c:v>30927.5</c:v>
                </c:pt>
                <c:pt idx="61856">
                  <c:v>30928</c:v>
                </c:pt>
                <c:pt idx="61857">
                  <c:v>30928.5</c:v>
                </c:pt>
                <c:pt idx="61858">
                  <c:v>30929</c:v>
                </c:pt>
                <c:pt idx="61859">
                  <c:v>30929.5</c:v>
                </c:pt>
                <c:pt idx="61860">
                  <c:v>30930</c:v>
                </c:pt>
                <c:pt idx="61861">
                  <c:v>30930.5</c:v>
                </c:pt>
                <c:pt idx="61862">
                  <c:v>30931</c:v>
                </c:pt>
                <c:pt idx="61863">
                  <c:v>30931.5</c:v>
                </c:pt>
                <c:pt idx="61864">
                  <c:v>30932</c:v>
                </c:pt>
                <c:pt idx="61865">
                  <c:v>30932.5</c:v>
                </c:pt>
                <c:pt idx="61866">
                  <c:v>30933</c:v>
                </c:pt>
                <c:pt idx="61867">
                  <c:v>30933.5</c:v>
                </c:pt>
                <c:pt idx="61868">
                  <c:v>30934</c:v>
                </c:pt>
                <c:pt idx="61869">
                  <c:v>30934.5</c:v>
                </c:pt>
                <c:pt idx="61870">
                  <c:v>30935</c:v>
                </c:pt>
                <c:pt idx="61871">
                  <c:v>30935.5</c:v>
                </c:pt>
                <c:pt idx="61872">
                  <c:v>30936</c:v>
                </c:pt>
                <c:pt idx="61873">
                  <c:v>30936.5</c:v>
                </c:pt>
                <c:pt idx="61874">
                  <c:v>30937</c:v>
                </c:pt>
                <c:pt idx="61875">
                  <c:v>30937.5</c:v>
                </c:pt>
                <c:pt idx="61876">
                  <c:v>30938</c:v>
                </c:pt>
                <c:pt idx="61877">
                  <c:v>30938.5</c:v>
                </c:pt>
                <c:pt idx="61878">
                  <c:v>30939</c:v>
                </c:pt>
                <c:pt idx="61879">
                  <c:v>30939.5</c:v>
                </c:pt>
                <c:pt idx="61880">
                  <c:v>30940</c:v>
                </c:pt>
                <c:pt idx="61881">
                  <c:v>30940.5</c:v>
                </c:pt>
                <c:pt idx="61882">
                  <c:v>30941</c:v>
                </c:pt>
                <c:pt idx="61883">
                  <c:v>30941.5</c:v>
                </c:pt>
                <c:pt idx="61884">
                  <c:v>30942</c:v>
                </c:pt>
                <c:pt idx="61885">
                  <c:v>30942.5</c:v>
                </c:pt>
                <c:pt idx="61886">
                  <c:v>30943</c:v>
                </c:pt>
                <c:pt idx="61887">
                  <c:v>30943.5</c:v>
                </c:pt>
                <c:pt idx="61888">
                  <c:v>30944</c:v>
                </c:pt>
                <c:pt idx="61889">
                  <c:v>30944.5</c:v>
                </c:pt>
                <c:pt idx="61890">
                  <c:v>30945</c:v>
                </c:pt>
                <c:pt idx="61891">
                  <c:v>30945.5</c:v>
                </c:pt>
                <c:pt idx="61892">
                  <c:v>30946</c:v>
                </c:pt>
                <c:pt idx="61893">
                  <c:v>30946.5</c:v>
                </c:pt>
                <c:pt idx="61894">
                  <c:v>30947</c:v>
                </c:pt>
                <c:pt idx="61895">
                  <c:v>30947.5</c:v>
                </c:pt>
                <c:pt idx="61896">
                  <c:v>30948</c:v>
                </c:pt>
                <c:pt idx="61897">
                  <c:v>30948.5</c:v>
                </c:pt>
                <c:pt idx="61898">
                  <c:v>30949</c:v>
                </c:pt>
                <c:pt idx="61899">
                  <c:v>30949.5</c:v>
                </c:pt>
                <c:pt idx="61900">
                  <c:v>30950</c:v>
                </c:pt>
                <c:pt idx="61901">
                  <c:v>30950.5</c:v>
                </c:pt>
                <c:pt idx="61902">
                  <c:v>30951</c:v>
                </c:pt>
                <c:pt idx="61903">
                  <c:v>30951.5</c:v>
                </c:pt>
                <c:pt idx="61904">
                  <c:v>30952</c:v>
                </c:pt>
                <c:pt idx="61905">
                  <c:v>30952.5</c:v>
                </c:pt>
                <c:pt idx="61906">
                  <c:v>30953</c:v>
                </c:pt>
                <c:pt idx="61907">
                  <c:v>30953.5</c:v>
                </c:pt>
                <c:pt idx="61908">
                  <c:v>30954</c:v>
                </c:pt>
                <c:pt idx="61909">
                  <c:v>30954.5</c:v>
                </c:pt>
                <c:pt idx="61910">
                  <c:v>30955</c:v>
                </c:pt>
                <c:pt idx="61911">
                  <c:v>30955.5</c:v>
                </c:pt>
                <c:pt idx="61912">
                  <c:v>30956</c:v>
                </c:pt>
                <c:pt idx="61913">
                  <c:v>30956.5</c:v>
                </c:pt>
                <c:pt idx="61914">
                  <c:v>30957</c:v>
                </c:pt>
                <c:pt idx="61915">
                  <c:v>30957.5</c:v>
                </c:pt>
                <c:pt idx="61916">
                  <c:v>30958</c:v>
                </c:pt>
                <c:pt idx="61917">
                  <c:v>30958.5</c:v>
                </c:pt>
                <c:pt idx="61918">
                  <c:v>30959</c:v>
                </c:pt>
                <c:pt idx="61919">
                  <c:v>30959.5</c:v>
                </c:pt>
                <c:pt idx="61920">
                  <c:v>30960</c:v>
                </c:pt>
                <c:pt idx="61921">
                  <c:v>30960.5</c:v>
                </c:pt>
                <c:pt idx="61922">
                  <c:v>30961</c:v>
                </c:pt>
                <c:pt idx="61923">
                  <c:v>30961.5</c:v>
                </c:pt>
                <c:pt idx="61924">
                  <c:v>30962</c:v>
                </c:pt>
                <c:pt idx="61925">
                  <c:v>30962.5</c:v>
                </c:pt>
                <c:pt idx="61926">
                  <c:v>30963</c:v>
                </c:pt>
                <c:pt idx="61927">
                  <c:v>30963.5</c:v>
                </c:pt>
                <c:pt idx="61928">
                  <c:v>30964</c:v>
                </c:pt>
                <c:pt idx="61929">
                  <c:v>30964.5</c:v>
                </c:pt>
                <c:pt idx="61930">
                  <c:v>30965</c:v>
                </c:pt>
                <c:pt idx="61931">
                  <c:v>30965.5</c:v>
                </c:pt>
                <c:pt idx="61932">
                  <c:v>30966</c:v>
                </c:pt>
                <c:pt idx="61933">
                  <c:v>30966.5</c:v>
                </c:pt>
                <c:pt idx="61934">
                  <c:v>30967</c:v>
                </c:pt>
                <c:pt idx="61935">
                  <c:v>30967.5</c:v>
                </c:pt>
                <c:pt idx="61936">
                  <c:v>30968</c:v>
                </c:pt>
                <c:pt idx="61937">
                  <c:v>30968.5</c:v>
                </c:pt>
                <c:pt idx="61938">
                  <c:v>30969</c:v>
                </c:pt>
                <c:pt idx="61939">
                  <c:v>30969.5</c:v>
                </c:pt>
                <c:pt idx="61940">
                  <c:v>30970</c:v>
                </c:pt>
                <c:pt idx="61941">
                  <c:v>30970.5</c:v>
                </c:pt>
                <c:pt idx="61942">
                  <c:v>30971</c:v>
                </c:pt>
                <c:pt idx="61943">
                  <c:v>30971.5</c:v>
                </c:pt>
                <c:pt idx="61944">
                  <c:v>30972</c:v>
                </c:pt>
                <c:pt idx="61945">
                  <c:v>30972.5</c:v>
                </c:pt>
                <c:pt idx="61946">
                  <c:v>30973</c:v>
                </c:pt>
                <c:pt idx="61947">
                  <c:v>30973.5</c:v>
                </c:pt>
                <c:pt idx="61948">
                  <c:v>30974</c:v>
                </c:pt>
                <c:pt idx="61949">
                  <c:v>30974.5</c:v>
                </c:pt>
                <c:pt idx="61950">
                  <c:v>30975</c:v>
                </c:pt>
                <c:pt idx="61951">
                  <c:v>30975.5</c:v>
                </c:pt>
                <c:pt idx="61952">
                  <c:v>30976</c:v>
                </c:pt>
                <c:pt idx="61953">
                  <c:v>30976.5</c:v>
                </c:pt>
                <c:pt idx="61954">
                  <c:v>30977</c:v>
                </c:pt>
                <c:pt idx="61955">
                  <c:v>30977.5</c:v>
                </c:pt>
                <c:pt idx="61956">
                  <c:v>30978</c:v>
                </c:pt>
                <c:pt idx="61957">
                  <c:v>30978.5</c:v>
                </c:pt>
                <c:pt idx="61958">
                  <c:v>30979</c:v>
                </c:pt>
                <c:pt idx="61959">
                  <c:v>30979.5</c:v>
                </c:pt>
                <c:pt idx="61960">
                  <c:v>30980</c:v>
                </c:pt>
                <c:pt idx="61961">
                  <c:v>30980.5</c:v>
                </c:pt>
                <c:pt idx="61962">
                  <c:v>30981</c:v>
                </c:pt>
                <c:pt idx="61963">
                  <c:v>30981.5</c:v>
                </c:pt>
                <c:pt idx="61964">
                  <c:v>30982</c:v>
                </c:pt>
                <c:pt idx="61965">
                  <c:v>30982.5</c:v>
                </c:pt>
                <c:pt idx="61966">
                  <c:v>30983</c:v>
                </c:pt>
                <c:pt idx="61967">
                  <c:v>30983.5</c:v>
                </c:pt>
                <c:pt idx="61968">
                  <c:v>30984</c:v>
                </c:pt>
                <c:pt idx="61969">
                  <c:v>30984.5</c:v>
                </c:pt>
                <c:pt idx="61970">
                  <c:v>30985</c:v>
                </c:pt>
                <c:pt idx="61971">
                  <c:v>30985.5</c:v>
                </c:pt>
                <c:pt idx="61972">
                  <c:v>30986</c:v>
                </c:pt>
                <c:pt idx="61973">
                  <c:v>30986.5</c:v>
                </c:pt>
                <c:pt idx="61974">
                  <c:v>30987</c:v>
                </c:pt>
                <c:pt idx="61975">
                  <c:v>30987.5</c:v>
                </c:pt>
                <c:pt idx="61976">
                  <c:v>30988</c:v>
                </c:pt>
                <c:pt idx="61977">
                  <c:v>30988.5</c:v>
                </c:pt>
                <c:pt idx="61978">
                  <c:v>30989</c:v>
                </c:pt>
                <c:pt idx="61979">
                  <c:v>30989.5</c:v>
                </c:pt>
                <c:pt idx="61980">
                  <c:v>30990</c:v>
                </c:pt>
                <c:pt idx="61981">
                  <c:v>30990.5</c:v>
                </c:pt>
                <c:pt idx="61982">
                  <c:v>30991</c:v>
                </c:pt>
                <c:pt idx="61983">
                  <c:v>30991.5</c:v>
                </c:pt>
                <c:pt idx="61984">
                  <c:v>30992</c:v>
                </c:pt>
                <c:pt idx="61985">
                  <c:v>30992.5</c:v>
                </c:pt>
                <c:pt idx="61986">
                  <c:v>30993</c:v>
                </c:pt>
                <c:pt idx="61987">
                  <c:v>30993.5</c:v>
                </c:pt>
                <c:pt idx="61988">
                  <c:v>30994</c:v>
                </c:pt>
                <c:pt idx="61989">
                  <c:v>30994.5</c:v>
                </c:pt>
                <c:pt idx="61990">
                  <c:v>30995</c:v>
                </c:pt>
                <c:pt idx="61991">
                  <c:v>30995.5</c:v>
                </c:pt>
                <c:pt idx="61992">
                  <c:v>30996</c:v>
                </c:pt>
                <c:pt idx="61993">
                  <c:v>30996.5</c:v>
                </c:pt>
                <c:pt idx="61994">
                  <c:v>30997</c:v>
                </c:pt>
                <c:pt idx="61995">
                  <c:v>30997.5</c:v>
                </c:pt>
                <c:pt idx="61996">
                  <c:v>30998</c:v>
                </c:pt>
                <c:pt idx="61997">
                  <c:v>30998.5</c:v>
                </c:pt>
                <c:pt idx="61998">
                  <c:v>30999</c:v>
                </c:pt>
                <c:pt idx="61999">
                  <c:v>30999.5</c:v>
                </c:pt>
                <c:pt idx="62000">
                  <c:v>31000</c:v>
                </c:pt>
                <c:pt idx="62001">
                  <c:v>31000.5</c:v>
                </c:pt>
                <c:pt idx="62002">
                  <c:v>31001</c:v>
                </c:pt>
                <c:pt idx="62003">
                  <c:v>31001.5</c:v>
                </c:pt>
                <c:pt idx="62004">
                  <c:v>31002</c:v>
                </c:pt>
                <c:pt idx="62005">
                  <c:v>31002.5</c:v>
                </c:pt>
                <c:pt idx="62006">
                  <c:v>31003</c:v>
                </c:pt>
                <c:pt idx="62007">
                  <c:v>31003.5</c:v>
                </c:pt>
                <c:pt idx="62008">
                  <c:v>31004</c:v>
                </c:pt>
                <c:pt idx="62009">
                  <c:v>31004.5</c:v>
                </c:pt>
                <c:pt idx="62010">
                  <c:v>31005</c:v>
                </c:pt>
                <c:pt idx="62011">
                  <c:v>31005.5</c:v>
                </c:pt>
                <c:pt idx="62012">
                  <c:v>31006</c:v>
                </c:pt>
                <c:pt idx="62013">
                  <c:v>31006.5</c:v>
                </c:pt>
                <c:pt idx="62014">
                  <c:v>31007</c:v>
                </c:pt>
                <c:pt idx="62015">
                  <c:v>31007.5</c:v>
                </c:pt>
                <c:pt idx="62016">
                  <c:v>31008</c:v>
                </c:pt>
                <c:pt idx="62017">
                  <c:v>31008.5</c:v>
                </c:pt>
                <c:pt idx="62018">
                  <c:v>31009</c:v>
                </c:pt>
                <c:pt idx="62019">
                  <c:v>31009.5</c:v>
                </c:pt>
                <c:pt idx="62020">
                  <c:v>31010</c:v>
                </c:pt>
                <c:pt idx="62021">
                  <c:v>31010.5</c:v>
                </c:pt>
                <c:pt idx="62022">
                  <c:v>31011</c:v>
                </c:pt>
                <c:pt idx="62023">
                  <c:v>31011.5</c:v>
                </c:pt>
                <c:pt idx="62024">
                  <c:v>31012</c:v>
                </c:pt>
                <c:pt idx="62025">
                  <c:v>31012.5</c:v>
                </c:pt>
                <c:pt idx="62026">
                  <c:v>31013</c:v>
                </c:pt>
                <c:pt idx="62027">
                  <c:v>31013.5</c:v>
                </c:pt>
                <c:pt idx="62028">
                  <c:v>31014</c:v>
                </c:pt>
                <c:pt idx="62029">
                  <c:v>31014.5</c:v>
                </c:pt>
                <c:pt idx="62030">
                  <c:v>31015</c:v>
                </c:pt>
                <c:pt idx="62031">
                  <c:v>31015.5</c:v>
                </c:pt>
                <c:pt idx="62032">
                  <c:v>31016</c:v>
                </c:pt>
                <c:pt idx="62033">
                  <c:v>31016.5</c:v>
                </c:pt>
                <c:pt idx="62034">
                  <c:v>31017</c:v>
                </c:pt>
                <c:pt idx="62035">
                  <c:v>31017.5</c:v>
                </c:pt>
                <c:pt idx="62036">
                  <c:v>31018</c:v>
                </c:pt>
                <c:pt idx="62037">
                  <c:v>31018.5</c:v>
                </c:pt>
                <c:pt idx="62038">
                  <c:v>31019</c:v>
                </c:pt>
                <c:pt idx="62039">
                  <c:v>31019.5</c:v>
                </c:pt>
                <c:pt idx="62040">
                  <c:v>31020</c:v>
                </c:pt>
                <c:pt idx="62041">
                  <c:v>31020.5</c:v>
                </c:pt>
                <c:pt idx="62042">
                  <c:v>31021</c:v>
                </c:pt>
                <c:pt idx="62043">
                  <c:v>31021.5</c:v>
                </c:pt>
                <c:pt idx="62044">
                  <c:v>31022</c:v>
                </c:pt>
                <c:pt idx="62045">
                  <c:v>31022.5</c:v>
                </c:pt>
                <c:pt idx="62046">
                  <c:v>31023</c:v>
                </c:pt>
                <c:pt idx="62047">
                  <c:v>31023.5</c:v>
                </c:pt>
                <c:pt idx="62048">
                  <c:v>31024</c:v>
                </c:pt>
                <c:pt idx="62049">
                  <c:v>31024.5</c:v>
                </c:pt>
                <c:pt idx="62050">
                  <c:v>31025</c:v>
                </c:pt>
                <c:pt idx="62051">
                  <c:v>31025.5</c:v>
                </c:pt>
                <c:pt idx="62052">
                  <c:v>31026</c:v>
                </c:pt>
                <c:pt idx="62053">
                  <c:v>31026.5</c:v>
                </c:pt>
                <c:pt idx="62054">
                  <c:v>31027</c:v>
                </c:pt>
                <c:pt idx="62055">
                  <c:v>31027.5</c:v>
                </c:pt>
                <c:pt idx="62056">
                  <c:v>31028</c:v>
                </c:pt>
                <c:pt idx="62057">
                  <c:v>31028.5</c:v>
                </c:pt>
                <c:pt idx="62058">
                  <c:v>31029</c:v>
                </c:pt>
                <c:pt idx="62059">
                  <c:v>31029.5</c:v>
                </c:pt>
                <c:pt idx="62060">
                  <c:v>31030</c:v>
                </c:pt>
                <c:pt idx="62061">
                  <c:v>31030.5</c:v>
                </c:pt>
                <c:pt idx="62062">
                  <c:v>31031</c:v>
                </c:pt>
                <c:pt idx="62063">
                  <c:v>31031.5</c:v>
                </c:pt>
                <c:pt idx="62064">
                  <c:v>31032</c:v>
                </c:pt>
                <c:pt idx="62065">
                  <c:v>31032.5</c:v>
                </c:pt>
                <c:pt idx="62066">
                  <c:v>31033</c:v>
                </c:pt>
                <c:pt idx="62067">
                  <c:v>31033.5</c:v>
                </c:pt>
                <c:pt idx="62068">
                  <c:v>31034</c:v>
                </c:pt>
                <c:pt idx="62069">
                  <c:v>31034.5</c:v>
                </c:pt>
                <c:pt idx="62070">
                  <c:v>31035</c:v>
                </c:pt>
                <c:pt idx="62071">
                  <c:v>31035.5</c:v>
                </c:pt>
                <c:pt idx="62072">
                  <c:v>31036</c:v>
                </c:pt>
                <c:pt idx="62073">
                  <c:v>31036.5</c:v>
                </c:pt>
                <c:pt idx="62074">
                  <c:v>31037</c:v>
                </c:pt>
                <c:pt idx="62075">
                  <c:v>31037.5</c:v>
                </c:pt>
                <c:pt idx="62076">
                  <c:v>31038</c:v>
                </c:pt>
                <c:pt idx="62077">
                  <c:v>31038.5</c:v>
                </c:pt>
                <c:pt idx="62078">
                  <c:v>31039</c:v>
                </c:pt>
                <c:pt idx="62079">
                  <c:v>31039.5</c:v>
                </c:pt>
                <c:pt idx="62080">
                  <c:v>31040</c:v>
                </c:pt>
                <c:pt idx="62081">
                  <c:v>31040.5</c:v>
                </c:pt>
                <c:pt idx="62082">
                  <c:v>31041</c:v>
                </c:pt>
                <c:pt idx="62083">
                  <c:v>31041.5</c:v>
                </c:pt>
                <c:pt idx="62084">
                  <c:v>31042</c:v>
                </c:pt>
                <c:pt idx="62085">
                  <c:v>31042.5</c:v>
                </c:pt>
                <c:pt idx="62086">
                  <c:v>31043</c:v>
                </c:pt>
                <c:pt idx="62087">
                  <c:v>31043.5</c:v>
                </c:pt>
                <c:pt idx="62088">
                  <c:v>31044</c:v>
                </c:pt>
                <c:pt idx="62089">
                  <c:v>31044.5</c:v>
                </c:pt>
                <c:pt idx="62090">
                  <c:v>31045</c:v>
                </c:pt>
                <c:pt idx="62091">
                  <c:v>31045.5</c:v>
                </c:pt>
                <c:pt idx="62092">
                  <c:v>31046</c:v>
                </c:pt>
                <c:pt idx="62093">
                  <c:v>31046.5</c:v>
                </c:pt>
                <c:pt idx="62094">
                  <c:v>31047</c:v>
                </c:pt>
                <c:pt idx="62095">
                  <c:v>31047.5</c:v>
                </c:pt>
                <c:pt idx="62096">
                  <c:v>31048</c:v>
                </c:pt>
                <c:pt idx="62097">
                  <c:v>31048.5</c:v>
                </c:pt>
                <c:pt idx="62098">
                  <c:v>31049</c:v>
                </c:pt>
                <c:pt idx="62099">
                  <c:v>31049.5</c:v>
                </c:pt>
                <c:pt idx="62100">
                  <c:v>31050</c:v>
                </c:pt>
                <c:pt idx="62101">
                  <c:v>31050.5</c:v>
                </c:pt>
                <c:pt idx="62102">
                  <c:v>31051</c:v>
                </c:pt>
                <c:pt idx="62103">
                  <c:v>31051.5</c:v>
                </c:pt>
                <c:pt idx="62104">
                  <c:v>31052</c:v>
                </c:pt>
                <c:pt idx="62105">
                  <c:v>31052.5</c:v>
                </c:pt>
                <c:pt idx="62106">
                  <c:v>31053</c:v>
                </c:pt>
                <c:pt idx="62107">
                  <c:v>31053.5</c:v>
                </c:pt>
                <c:pt idx="62108">
                  <c:v>31054</c:v>
                </c:pt>
                <c:pt idx="62109">
                  <c:v>31054.5</c:v>
                </c:pt>
                <c:pt idx="62110">
                  <c:v>31055</c:v>
                </c:pt>
                <c:pt idx="62111">
                  <c:v>31055.5</c:v>
                </c:pt>
                <c:pt idx="62112">
                  <c:v>31056</c:v>
                </c:pt>
                <c:pt idx="62113">
                  <c:v>31056.5</c:v>
                </c:pt>
                <c:pt idx="62114">
                  <c:v>31057</c:v>
                </c:pt>
                <c:pt idx="62115">
                  <c:v>31057.5</c:v>
                </c:pt>
                <c:pt idx="62116">
                  <c:v>31058</c:v>
                </c:pt>
                <c:pt idx="62117">
                  <c:v>31058.5</c:v>
                </c:pt>
                <c:pt idx="62118">
                  <c:v>31059</c:v>
                </c:pt>
                <c:pt idx="62119">
                  <c:v>31059.5</c:v>
                </c:pt>
                <c:pt idx="62120">
                  <c:v>31060</c:v>
                </c:pt>
                <c:pt idx="62121">
                  <c:v>31060.5</c:v>
                </c:pt>
                <c:pt idx="62122">
                  <c:v>31061</c:v>
                </c:pt>
                <c:pt idx="62123">
                  <c:v>31061.5</c:v>
                </c:pt>
                <c:pt idx="62124">
                  <c:v>31062</c:v>
                </c:pt>
                <c:pt idx="62125">
                  <c:v>31062.5</c:v>
                </c:pt>
                <c:pt idx="62126">
                  <c:v>31063</c:v>
                </c:pt>
                <c:pt idx="62127">
                  <c:v>31063.5</c:v>
                </c:pt>
                <c:pt idx="62128">
                  <c:v>31064</c:v>
                </c:pt>
                <c:pt idx="62129">
                  <c:v>31064.5</c:v>
                </c:pt>
                <c:pt idx="62130">
                  <c:v>31065</c:v>
                </c:pt>
                <c:pt idx="62131">
                  <c:v>31065.5</c:v>
                </c:pt>
                <c:pt idx="62132">
                  <c:v>31066</c:v>
                </c:pt>
                <c:pt idx="62133">
                  <c:v>31066.5</c:v>
                </c:pt>
                <c:pt idx="62134">
                  <c:v>31067</c:v>
                </c:pt>
                <c:pt idx="62135">
                  <c:v>31067.5</c:v>
                </c:pt>
                <c:pt idx="62136">
                  <c:v>31068</c:v>
                </c:pt>
                <c:pt idx="62137">
                  <c:v>31068.5</c:v>
                </c:pt>
                <c:pt idx="62138">
                  <c:v>31069</c:v>
                </c:pt>
                <c:pt idx="62139">
                  <c:v>31069.5</c:v>
                </c:pt>
                <c:pt idx="62140">
                  <c:v>31070</c:v>
                </c:pt>
                <c:pt idx="62141">
                  <c:v>31070.5</c:v>
                </c:pt>
                <c:pt idx="62142">
                  <c:v>31071</c:v>
                </c:pt>
                <c:pt idx="62143">
                  <c:v>31071.5</c:v>
                </c:pt>
                <c:pt idx="62144">
                  <c:v>31072</c:v>
                </c:pt>
                <c:pt idx="62145">
                  <c:v>31072.5</c:v>
                </c:pt>
                <c:pt idx="62146">
                  <c:v>31073</c:v>
                </c:pt>
                <c:pt idx="62147">
                  <c:v>31073.5</c:v>
                </c:pt>
                <c:pt idx="62148">
                  <c:v>31074</c:v>
                </c:pt>
                <c:pt idx="62149">
                  <c:v>31074.5</c:v>
                </c:pt>
                <c:pt idx="62150">
                  <c:v>31075</c:v>
                </c:pt>
                <c:pt idx="62151">
                  <c:v>31075.5</c:v>
                </c:pt>
                <c:pt idx="62152">
                  <c:v>31076</c:v>
                </c:pt>
                <c:pt idx="62153">
                  <c:v>31076.5</c:v>
                </c:pt>
                <c:pt idx="62154">
                  <c:v>31077</c:v>
                </c:pt>
                <c:pt idx="62155">
                  <c:v>31077.5</c:v>
                </c:pt>
                <c:pt idx="62156">
                  <c:v>31078</c:v>
                </c:pt>
                <c:pt idx="62157">
                  <c:v>31078.5</c:v>
                </c:pt>
                <c:pt idx="62158">
                  <c:v>31079</c:v>
                </c:pt>
                <c:pt idx="62159">
                  <c:v>31079.5</c:v>
                </c:pt>
                <c:pt idx="62160">
                  <c:v>31080</c:v>
                </c:pt>
                <c:pt idx="62161">
                  <c:v>31080.5</c:v>
                </c:pt>
                <c:pt idx="62162">
                  <c:v>31081</c:v>
                </c:pt>
                <c:pt idx="62163">
                  <c:v>31081.5</c:v>
                </c:pt>
                <c:pt idx="62164">
                  <c:v>31082</c:v>
                </c:pt>
                <c:pt idx="62165">
                  <c:v>31082.5</c:v>
                </c:pt>
                <c:pt idx="62166">
                  <c:v>31083</c:v>
                </c:pt>
                <c:pt idx="62167">
                  <c:v>31083.5</c:v>
                </c:pt>
                <c:pt idx="62168">
                  <c:v>31084</c:v>
                </c:pt>
                <c:pt idx="62169">
                  <c:v>31084.5</c:v>
                </c:pt>
                <c:pt idx="62170">
                  <c:v>31085</c:v>
                </c:pt>
                <c:pt idx="62171">
                  <c:v>31085.5</c:v>
                </c:pt>
                <c:pt idx="62172">
                  <c:v>31086</c:v>
                </c:pt>
                <c:pt idx="62173">
                  <c:v>31086.5</c:v>
                </c:pt>
                <c:pt idx="62174">
                  <c:v>31087</c:v>
                </c:pt>
                <c:pt idx="62175">
                  <c:v>31087.5</c:v>
                </c:pt>
                <c:pt idx="62176">
                  <c:v>31088</c:v>
                </c:pt>
                <c:pt idx="62177">
                  <c:v>31088.5</c:v>
                </c:pt>
                <c:pt idx="62178">
                  <c:v>31089</c:v>
                </c:pt>
                <c:pt idx="62179">
                  <c:v>31089.5</c:v>
                </c:pt>
                <c:pt idx="62180">
                  <c:v>31090</c:v>
                </c:pt>
                <c:pt idx="62181">
                  <c:v>31090.5</c:v>
                </c:pt>
                <c:pt idx="62182">
                  <c:v>31091</c:v>
                </c:pt>
                <c:pt idx="62183">
                  <c:v>31091.5</c:v>
                </c:pt>
                <c:pt idx="62184">
                  <c:v>31092</c:v>
                </c:pt>
                <c:pt idx="62185">
                  <c:v>31092.5</c:v>
                </c:pt>
                <c:pt idx="62186">
                  <c:v>31093</c:v>
                </c:pt>
                <c:pt idx="62187">
                  <c:v>31093.5</c:v>
                </c:pt>
                <c:pt idx="62188">
                  <c:v>31094</c:v>
                </c:pt>
                <c:pt idx="62189">
                  <c:v>31094.5</c:v>
                </c:pt>
                <c:pt idx="62190">
                  <c:v>31095</c:v>
                </c:pt>
                <c:pt idx="62191">
                  <c:v>31095.5</c:v>
                </c:pt>
                <c:pt idx="62192">
                  <c:v>31096</c:v>
                </c:pt>
                <c:pt idx="62193">
                  <c:v>31096.5</c:v>
                </c:pt>
                <c:pt idx="62194">
                  <c:v>31097</c:v>
                </c:pt>
                <c:pt idx="62195">
                  <c:v>31097.5</c:v>
                </c:pt>
                <c:pt idx="62196">
                  <c:v>31098</c:v>
                </c:pt>
                <c:pt idx="62197">
                  <c:v>31098.5</c:v>
                </c:pt>
                <c:pt idx="62198">
                  <c:v>31099</c:v>
                </c:pt>
                <c:pt idx="62199">
                  <c:v>31099.5</c:v>
                </c:pt>
                <c:pt idx="62200">
                  <c:v>31100</c:v>
                </c:pt>
                <c:pt idx="62201">
                  <c:v>31100.5</c:v>
                </c:pt>
                <c:pt idx="62202">
                  <c:v>31101</c:v>
                </c:pt>
                <c:pt idx="62203">
                  <c:v>31101.5</c:v>
                </c:pt>
                <c:pt idx="62204">
                  <c:v>31102</c:v>
                </c:pt>
                <c:pt idx="62205">
                  <c:v>31102.5</c:v>
                </c:pt>
                <c:pt idx="62206">
                  <c:v>31103</c:v>
                </c:pt>
                <c:pt idx="62207">
                  <c:v>31103.5</c:v>
                </c:pt>
                <c:pt idx="62208">
                  <c:v>31104</c:v>
                </c:pt>
                <c:pt idx="62209">
                  <c:v>31104.5</c:v>
                </c:pt>
                <c:pt idx="62210">
                  <c:v>31105</c:v>
                </c:pt>
                <c:pt idx="62211">
                  <c:v>31105.5</c:v>
                </c:pt>
                <c:pt idx="62212">
                  <c:v>31106</c:v>
                </c:pt>
                <c:pt idx="62213">
                  <c:v>31106.5</c:v>
                </c:pt>
                <c:pt idx="62214">
                  <c:v>31107</c:v>
                </c:pt>
                <c:pt idx="62215">
                  <c:v>31107.5</c:v>
                </c:pt>
                <c:pt idx="62216">
                  <c:v>31108</c:v>
                </c:pt>
                <c:pt idx="62217">
                  <c:v>31108.5</c:v>
                </c:pt>
                <c:pt idx="62218">
                  <c:v>31109</c:v>
                </c:pt>
                <c:pt idx="62219">
                  <c:v>31109.5</c:v>
                </c:pt>
                <c:pt idx="62220">
                  <c:v>31110</c:v>
                </c:pt>
                <c:pt idx="62221">
                  <c:v>31110.5</c:v>
                </c:pt>
                <c:pt idx="62222">
                  <c:v>31111</c:v>
                </c:pt>
                <c:pt idx="62223">
                  <c:v>31111.5</c:v>
                </c:pt>
                <c:pt idx="62224">
                  <c:v>31112</c:v>
                </c:pt>
                <c:pt idx="62225">
                  <c:v>31112.5</c:v>
                </c:pt>
                <c:pt idx="62226">
                  <c:v>31113</c:v>
                </c:pt>
                <c:pt idx="62227">
                  <c:v>31113.5</c:v>
                </c:pt>
                <c:pt idx="62228">
                  <c:v>31114</c:v>
                </c:pt>
                <c:pt idx="62229">
                  <c:v>31114.5</c:v>
                </c:pt>
                <c:pt idx="62230">
                  <c:v>31115</c:v>
                </c:pt>
                <c:pt idx="62231">
                  <c:v>31115.5</c:v>
                </c:pt>
                <c:pt idx="62232">
                  <c:v>31116</c:v>
                </c:pt>
                <c:pt idx="62233">
                  <c:v>31116.5</c:v>
                </c:pt>
                <c:pt idx="62234">
                  <c:v>31117</c:v>
                </c:pt>
                <c:pt idx="62235">
                  <c:v>31117.5</c:v>
                </c:pt>
                <c:pt idx="62236">
                  <c:v>31118</c:v>
                </c:pt>
                <c:pt idx="62237">
                  <c:v>31118.5</c:v>
                </c:pt>
                <c:pt idx="62238">
                  <c:v>31119</c:v>
                </c:pt>
                <c:pt idx="62239">
                  <c:v>31119.5</c:v>
                </c:pt>
                <c:pt idx="62240">
                  <c:v>31120</c:v>
                </c:pt>
                <c:pt idx="62241">
                  <c:v>31120.5</c:v>
                </c:pt>
                <c:pt idx="62242">
                  <c:v>31121</c:v>
                </c:pt>
                <c:pt idx="62243">
                  <c:v>31121.5</c:v>
                </c:pt>
                <c:pt idx="62244">
                  <c:v>31122</c:v>
                </c:pt>
                <c:pt idx="62245">
                  <c:v>31122.5</c:v>
                </c:pt>
                <c:pt idx="62246">
                  <c:v>31123</c:v>
                </c:pt>
                <c:pt idx="62247">
                  <c:v>31123.5</c:v>
                </c:pt>
                <c:pt idx="62248">
                  <c:v>31124</c:v>
                </c:pt>
                <c:pt idx="62249">
                  <c:v>31124.5</c:v>
                </c:pt>
                <c:pt idx="62250">
                  <c:v>31125</c:v>
                </c:pt>
                <c:pt idx="62251">
                  <c:v>31125.5</c:v>
                </c:pt>
                <c:pt idx="62252">
                  <c:v>31126</c:v>
                </c:pt>
                <c:pt idx="62253">
                  <c:v>31126.5</c:v>
                </c:pt>
                <c:pt idx="62254">
                  <c:v>31127</c:v>
                </c:pt>
                <c:pt idx="62255">
                  <c:v>31127.5</c:v>
                </c:pt>
                <c:pt idx="62256">
                  <c:v>31128</c:v>
                </c:pt>
                <c:pt idx="62257">
                  <c:v>31128.5</c:v>
                </c:pt>
                <c:pt idx="62258">
                  <c:v>31129</c:v>
                </c:pt>
                <c:pt idx="62259">
                  <c:v>31129.5</c:v>
                </c:pt>
                <c:pt idx="62260">
                  <c:v>31130</c:v>
                </c:pt>
                <c:pt idx="62261">
                  <c:v>31130.5</c:v>
                </c:pt>
                <c:pt idx="62262">
                  <c:v>31131</c:v>
                </c:pt>
                <c:pt idx="62263">
                  <c:v>31131.5</c:v>
                </c:pt>
                <c:pt idx="62264">
                  <c:v>31132</c:v>
                </c:pt>
                <c:pt idx="62265">
                  <c:v>31132.5</c:v>
                </c:pt>
                <c:pt idx="62266">
                  <c:v>31133</c:v>
                </c:pt>
                <c:pt idx="62267">
                  <c:v>31133.5</c:v>
                </c:pt>
                <c:pt idx="62268">
                  <c:v>31134</c:v>
                </c:pt>
                <c:pt idx="62269">
                  <c:v>31134.5</c:v>
                </c:pt>
                <c:pt idx="62270">
                  <c:v>31135</c:v>
                </c:pt>
                <c:pt idx="62271">
                  <c:v>31135.5</c:v>
                </c:pt>
                <c:pt idx="62272">
                  <c:v>31136</c:v>
                </c:pt>
                <c:pt idx="62273">
                  <c:v>31136.5</c:v>
                </c:pt>
                <c:pt idx="62274">
                  <c:v>31137</c:v>
                </c:pt>
                <c:pt idx="62275">
                  <c:v>31137.5</c:v>
                </c:pt>
                <c:pt idx="62276">
                  <c:v>31138</c:v>
                </c:pt>
                <c:pt idx="62277">
                  <c:v>31138.5</c:v>
                </c:pt>
                <c:pt idx="62278">
                  <c:v>31139</c:v>
                </c:pt>
                <c:pt idx="62279">
                  <c:v>31139.5</c:v>
                </c:pt>
                <c:pt idx="62280">
                  <c:v>31140</c:v>
                </c:pt>
                <c:pt idx="62281">
                  <c:v>31140.5</c:v>
                </c:pt>
                <c:pt idx="62282">
                  <c:v>31141</c:v>
                </c:pt>
                <c:pt idx="62283">
                  <c:v>31141.5</c:v>
                </c:pt>
                <c:pt idx="62284">
                  <c:v>31142</c:v>
                </c:pt>
                <c:pt idx="62285">
                  <c:v>31142.5</c:v>
                </c:pt>
                <c:pt idx="62286">
                  <c:v>31143</c:v>
                </c:pt>
                <c:pt idx="62287">
                  <c:v>31143.5</c:v>
                </c:pt>
                <c:pt idx="62288">
                  <c:v>31144</c:v>
                </c:pt>
                <c:pt idx="62289">
                  <c:v>31144.5</c:v>
                </c:pt>
                <c:pt idx="62290">
                  <c:v>31145</c:v>
                </c:pt>
                <c:pt idx="62291">
                  <c:v>31145.5</c:v>
                </c:pt>
                <c:pt idx="62292">
                  <c:v>31146</c:v>
                </c:pt>
                <c:pt idx="62293">
                  <c:v>31146.5</c:v>
                </c:pt>
                <c:pt idx="62294">
                  <c:v>31147</c:v>
                </c:pt>
                <c:pt idx="62295">
                  <c:v>31147.5</c:v>
                </c:pt>
                <c:pt idx="62296">
                  <c:v>31148</c:v>
                </c:pt>
                <c:pt idx="62297">
                  <c:v>31148.5</c:v>
                </c:pt>
                <c:pt idx="62298">
                  <c:v>31149</c:v>
                </c:pt>
                <c:pt idx="62299">
                  <c:v>31149.5</c:v>
                </c:pt>
                <c:pt idx="62300">
                  <c:v>31150</c:v>
                </c:pt>
                <c:pt idx="62301">
                  <c:v>31150.5</c:v>
                </c:pt>
                <c:pt idx="62302">
                  <c:v>31151</c:v>
                </c:pt>
                <c:pt idx="62303">
                  <c:v>31151.5</c:v>
                </c:pt>
                <c:pt idx="62304">
                  <c:v>31152</c:v>
                </c:pt>
                <c:pt idx="62305">
                  <c:v>31152.5</c:v>
                </c:pt>
                <c:pt idx="62306">
                  <c:v>31153</c:v>
                </c:pt>
                <c:pt idx="62307">
                  <c:v>31153.5</c:v>
                </c:pt>
                <c:pt idx="62308">
                  <c:v>31154</c:v>
                </c:pt>
                <c:pt idx="62309">
                  <c:v>31154.5</c:v>
                </c:pt>
                <c:pt idx="62310">
                  <c:v>31155</c:v>
                </c:pt>
                <c:pt idx="62311">
                  <c:v>31155.5</c:v>
                </c:pt>
                <c:pt idx="62312">
                  <c:v>31156</c:v>
                </c:pt>
                <c:pt idx="62313">
                  <c:v>31156.5</c:v>
                </c:pt>
                <c:pt idx="62314">
                  <c:v>31157</c:v>
                </c:pt>
                <c:pt idx="62315">
                  <c:v>31157.5</c:v>
                </c:pt>
                <c:pt idx="62316">
                  <c:v>31158</c:v>
                </c:pt>
                <c:pt idx="62317">
                  <c:v>31158.5</c:v>
                </c:pt>
                <c:pt idx="62318">
                  <c:v>31159</c:v>
                </c:pt>
                <c:pt idx="62319">
                  <c:v>31159.5</c:v>
                </c:pt>
                <c:pt idx="62320">
                  <c:v>31160</c:v>
                </c:pt>
                <c:pt idx="62321">
                  <c:v>31160.5</c:v>
                </c:pt>
                <c:pt idx="62322">
                  <c:v>31161</c:v>
                </c:pt>
                <c:pt idx="62323">
                  <c:v>31161.5</c:v>
                </c:pt>
                <c:pt idx="62324">
                  <c:v>31162</c:v>
                </c:pt>
                <c:pt idx="62325">
                  <c:v>31162.5</c:v>
                </c:pt>
                <c:pt idx="62326">
                  <c:v>31163</c:v>
                </c:pt>
                <c:pt idx="62327">
                  <c:v>31163.5</c:v>
                </c:pt>
                <c:pt idx="62328">
                  <c:v>31164</c:v>
                </c:pt>
                <c:pt idx="62329">
                  <c:v>31164.5</c:v>
                </c:pt>
                <c:pt idx="62330">
                  <c:v>31165</c:v>
                </c:pt>
                <c:pt idx="62331">
                  <c:v>31165.5</c:v>
                </c:pt>
                <c:pt idx="62332">
                  <c:v>31166</c:v>
                </c:pt>
                <c:pt idx="62333">
                  <c:v>31166.5</c:v>
                </c:pt>
                <c:pt idx="62334">
                  <c:v>31167</c:v>
                </c:pt>
                <c:pt idx="62335">
                  <c:v>31167.5</c:v>
                </c:pt>
                <c:pt idx="62336">
                  <c:v>31168</c:v>
                </c:pt>
                <c:pt idx="62337">
                  <c:v>31168.5</c:v>
                </c:pt>
                <c:pt idx="62338">
                  <c:v>31169</c:v>
                </c:pt>
                <c:pt idx="62339">
                  <c:v>31169.5</c:v>
                </c:pt>
                <c:pt idx="62340">
                  <c:v>31170</c:v>
                </c:pt>
                <c:pt idx="62341">
                  <c:v>31170.5</c:v>
                </c:pt>
                <c:pt idx="62342">
                  <c:v>31171</c:v>
                </c:pt>
                <c:pt idx="62343">
                  <c:v>31171.5</c:v>
                </c:pt>
                <c:pt idx="62344">
                  <c:v>31172</c:v>
                </c:pt>
                <c:pt idx="62345">
                  <c:v>31172.5</c:v>
                </c:pt>
                <c:pt idx="62346">
                  <c:v>31173</c:v>
                </c:pt>
                <c:pt idx="62347">
                  <c:v>31173.5</c:v>
                </c:pt>
                <c:pt idx="62348">
                  <c:v>31174</c:v>
                </c:pt>
                <c:pt idx="62349">
                  <c:v>31174.5</c:v>
                </c:pt>
                <c:pt idx="62350">
                  <c:v>31175</c:v>
                </c:pt>
                <c:pt idx="62351">
                  <c:v>31175.5</c:v>
                </c:pt>
                <c:pt idx="62352">
                  <c:v>31176</c:v>
                </c:pt>
                <c:pt idx="62353">
                  <c:v>31176.5</c:v>
                </c:pt>
                <c:pt idx="62354">
                  <c:v>31177</c:v>
                </c:pt>
                <c:pt idx="62355">
                  <c:v>31177.5</c:v>
                </c:pt>
                <c:pt idx="62356">
                  <c:v>31178</c:v>
                </c:pt>
                <c:pt idx="62357">
                  <c:v>31178.5</c:v>
                </c:pt>
                <c:pt idx="62358">
                  <c:v>31179</c:v>
                </c:pt>
                <c:pt idx="62359">
                  <c:v>31179.5</c:v>
                </c:pt>
                <c:pt idx="62360">
                  <c:v>31180</c:v>
                </c:pt>
                <c:pt idx="62361">
                  <c:v>31180.5</c:v>
                </c:pt>
                <c:pt idx="62362">
                  <c:v>31181</c:v>
                </c:pt>
                <c:pt idx="62363">
                  <c:v>31181.5</c:v>
                </c:pt>
                <c:pt idx="62364">
                  <c:v>31182</c:v>
                </c:pt>
                <c:pt idx="62365">
                  <c:v>31182.5</c:v>
                </c:pt>
                <c:pt idx="62366">
                  <c:v>31183</c:v>
                </c:pt>
                <c:pt idx="62367">
                  <c:v>31183.5</c:v>
                </c:pt>
                <c:pt idx="62368">
                  <c:v>31184</c:v>
                </c:pt>
                <c:pt idx="62369">
                  <c:v>31184.5</c:v>
                </c:pt>
                <c:pt idx="62370">
                  <c:v>31185</c:v>
                </c:pt>
                <c:pt idx="62371">
                  <c:v>31185.5</c:v>
                </c:pt>
                <c:pt idx="62372">
                  <c:v>31186</c:v>
                </c:pt>
                <c:pt idx="62373">
                  <c:v>31186.5</c:v>
                </c:pt>
                <c:pt idx="62374">
                  <c:v>31187</c:v>
                </c:pt>
                <c:pt idx="62375">
                  <c:v>31187.5</c:v>
                </c:pt>
                <c:pt idx="62376">
                  <c:v>31188</c:v>
                </c:pt>
                <c:pt idx="62377">
                  <c:v>31188.5</c:v>
                </c:pt>
                <c:pt idx="62378">
                  <c:v>31189</c:v>
                </c:pt>
                <c:pt idx="62379">
                  <c:v>31189.5</c:v>
                </c:pt>
                <c:pt idx="62380">
                  <c:v>31190</c:v>
                </c:pt>
                <c:pt idx="62381">
                  <c:v>31190.5</c:v>
                </c:pt>
                <c:pt idx="62382">
                  <c:v>31191</c:v>
                </c:pt>
                <c:pt idx="62383">
                  <c:v>31191.5</c:v>
                </c:pt>
                <c:pt idx="62384">
                  <c:v>31192</c:v>
                </c:pt>
                <c:pt idx="62385">
                  <c:v>31192.5</c:v>
                </c:pt>
                <c:pt idx="62386">
                  <c:v>31193</c:v>
                </c:pt>
                <c:pt idx="62387">
                  <c:v>31193.5</c:v>
                </c:pt>
                <c:pt idx="62388">
                  <c:v>31194</c:v>
                </c:pt>
                <c:pt idx="62389">
                  <c:v>31194.5</c:v>
                </c:pt>
                <c:pt idx="62390">
                  <c:v>31195</c:v>
                </c:pt>
                <c:pt idx="62391">
                  <c:v>31195.5</c:v>
                </c:pt>
                <c:pt idx="62392">
                  <c:v>31196</c:v>
                </c:pt>
                <c:pt idx="62393">
                  <c:v>31196.5</c:v>
                </c:pt>
                <c:pt idx="62394">
                  <c:v>31197</c:v>
                </c:pt>
                <c:pt idx="62395">
                  <c:v>31197.5</c:v>
                </c:pt>
                <c:pt idx="62396">
                  <c:v>31198</c:v>
                </c:pt>
                <c:pt idx="62397">
                  <c:v>31198.5</c:v>
                </c:pt>
                <c:pt idx="62398">
                  <c:v>31199</c:v>
                </c:pt>
                <c:pt idx="62399">
                  <c:v>31199.5</c:v>
                </c:pt>
                <c:pt idx="62400">
                  <c:v>31200</c:v>
                </c:pt>
                <c:pt idx="62401">
                  <c:v>31200.5</c:v>
                </c:pt>
                <c:pt idx="62402">
                  <c:v>31201</c:v>
                </c:pt>
                <c:pt idx="62403">
                  <c:v>31201.5</c:v>
                </c:pt>
                <c:pt idx="62404">
                  <c:v>31202</c:v>
                </c:pt>
                <c:pt idx="62405">
                  <c:v>31202.5</c:v>
                </c:pt>
                <c:pt idx="62406">
                  <c:v>31203</c:v>
                </c:pt>
                <c:pt idx="62407">
                  <c:v>31203.5</c:v>
                </c:pt>
                <c:pt idx="62408">
                  <c:v>31204</c:v>
                </c:pt>
                <c:pt idx="62409">
                  <c:v>31204.5</c:v>
                </c:pt>
                <c:pt idx="62410">
                  <c:v>31205</c:v>
                </c:pt>
                <c:pt idx="62411">
                  <c:v>31205.5</c:v>
                </c:pt>
                <c:pt idx="62412">
                  <c:v>31206</c:v>
                </c:pt>
                <c:pt idx="62413">
                  <c:v>31206.5</c:v>
                </c:pt>
                <c:pt idx="62414">
                  <c:v>31207</c:v>
                </c:pt>
                <c:pt idx="62415">
                  <c:v>31207.5</c:v>
                </c:pt>
                <c:pt idx="62416">
                  <c:v>31208</c:v>
                </c:pt>
                <c:pt idx="62417">
                  <c:v>31208.5</c:v>
                </c:pt>
                <c:pt idx="62418">
                  <c:v>31209</c:v>
                </c:pt>
                <c:pt idx="62419">
                  <c:v>31209.5</c:v>
                </c:pt>
                <c:pt idx="62420">
                  <c:v>31210</c:v>
                </c:pt>
                <c:pt idx="62421">
                  <c:v>31210.5</c:v>
                </c:pt>
                <c:pt idx="62422">
                  <c:v>31211</c:v>
                </c:pt>
                <c:pt idx="62423">
                  <c:v>31211.5</c:v>
                </c:pt>
                <c:pt idx="62424">
                  <c:v>31212</c:v>
                </c:pt>
                <c:pt idx="62425">
                  <c:v>31212.5</c:v>
                </c:pt>
                <c:pt idx="62426">
                  <c:v>31213</c:v>
                </c:pt>
                <c:pt idx="62427">
                  <c:v>31213.5</c:v>
                </c:pt>
                <c:pt idx="62428">
                  <c:v>31214</c:v>
                </c:pt>
                <c:pt idx="62429">
                  <c:v>31214.5</c:v>
                </c:pt>
                <c:pt idx="62430">
                  <c:v>31215</c:v>
                </c:pt>
                <c:pt idx="62431">
                  <c:v>31215.5</c:v>
                </c:pt>
                <c:pt idx="62432">
                  <c:v>31216</c:v>
                </c:pt>
                <c:pt idx="62433">
                  <c:v>31216.5</c:v>
                </c:pt>
                <c:pt idx="62434">
                  <c:v>31217</c:v>
                </c:pt>
                <c:pt idx="62435">
                  <c:v>31217.5</c:v>
                </c:pt>
                <c:pt idx="62436">
                  <c:v>31218</c:v>
                </c:pt>
                <c:pt idx="62437">
                  <c:v>31218.5</c:v>
                </c:pt>
                <c:pt idx="62438">
                  <c:v>31219</c:v>
                </c:pt>
                <c:pt idx="62439">
                  <c:v>31219.5</c:v>
                </c:pt>
                <c:pt idx="62440">
                  <c:v>31220</c:v>
                </c:pt>
                <c:pt idx="62441">
                  <c:v>31220.5</c:v>
                </c:pt>
                <c:pt idx="62442">
                  <c:v>31221</c:v>
                </c:pt>
                <c:pt idx="62443">
                  <c:v>31221.5</c:v>
                </c:pt>
                <c:pt idx="62444">
                  <c:v>31222</c:v>
                </c:pt>
                <c:pt idx="62445">
                  <c:v>31222.5</c:v>
                </c:pt>
                <c:pt idx="62446">
                  <c:v>31223</c:v>
                </c:pt>
                <c:pt idx="62447">
                  <c:v>31223.5</c:v>
                </c:pt>
                <c:pt idx="62448">
                  <c:v>31224</c:v>
                </c:pt>
                <c:pt idx="62449">
                  <c:v>31224.5</c:v>
                </c:pt>
                <c:pt idx="62450">
                  <c:v>31225</c:v>
                </c:pt>
                <c:pt idx="62451">
                  <c:v>31225.5</c:v>
                </c:pt>
                <c:pt idx="62452">
                  <c:v>31226</c:v>
                </c:pt>
                <c:pt idx="62453">
                  <c:v>31226.5</c:v>
                </c:pt>
                <c:pt idx="62454">
                  <c:v>31227</c:v>
                </c:pt>
                <c:pt idx="62455">
                  <c:v>31227.5</c:v>
                </c:pt>
                <c:pt idx="62456">
                  <c:v>31228</c:v>
                </c:pt>
                <c:pt idx="62457">
                  <c:v>31228.5</c:v>
                </c:pt>
                <c:pt idx="62458">
                  <c:v>31229</c:v>
                </c:pt>
                <c:pt idx="62459">
                  <c:v>31229.5</c:v>
                </c:pt>
                <c:pt idx="62460">
                  <c:v>31230</c:v>
                </c:pt>
                <c:pt idx="62461">
                  <c:v>31230.5</c:v>
                </c:pt>
                <c:pt idx="62462">
                  <c:v>31231</c:v>
                </c:pt>
                <c:pt idx="62463">
                  <c:v>31231.5</c:v>
                </c:pt>
                <c:pt idx="62464">
                  <c:v>31232</c:v>
                </c:pt>
                <c:pt idx="62465">
                  <c:v>31232.5</c:v>
                </c:pt>
                <c:pt idx="62466">
                  <c:v>31233</c:v>
                </c:pt>
                <c:pt idx="62467">
                  <c:v>31233.5</c:v>
                </c:pt>
                <c:pt idx="62468">
                  <c:v>31234</c:v>
                </c:pt>
                <c:pt idx="62469">
                  <c:v>31234.5</c:v>
                </c:pt>
                <c:pt idx="62470">
                  <c:v>31235</c:v>
                </c:pt>
                <c:pt idx="62471">
                  <c:v>31235.5</c:v>
                </c:pt>
                <c:pt idx="62472">
                  <c:v>31236</c:v>
                </c:pt>
                <c:pt idx="62473">
                  <c:v>31236.5</c:v>
                </c:pt>
                <c:pt idx="62474">
                  <c:v>31237</c:v>
                </c:pt>
                <c:pt idx="62475">
                  <c:v>31237.5</c:v>
                </c:pt>
                <c:pt idx="62476">
                  <c:v>31238</c:v>
                </c:pt>
                <c:pt idx="62477">
                  <c:v>31238.5</c:v>
                </c:pt>
                <c:pt idx="62478">
                  <c:v>31239</c:v>
                </c:pt>
                <c:pt idx="62479">
                  <c:v>31239.5</c:v>
                </c:pt>
                <c:pt idx="62480">
                  <c:v>31240</c:v>
                </c:pt>
                <c:pt idx="62481">
                  <c:v>31240.5</c:v>
                </c:pt>
                <c:pt idx="62482">
                  <c:v>31241</c:v>
                </c:pt>
                <c:pt idx="62483">
                  <c:v>31241.5</c:v>
                </c:pt>
                <c:pt idx="62484">
                  <c:v>31242</c:v>
                </c:pt>
                <c:pt idx="62485">
                  <c:v>31242.5</c:v>
                </c:pt>
                <c:pt idx="62486">
                  <c:v>31243</c:v>
                </c:pt>
                <c:pt idx="62487">
                  <c:v>31243.5</c:v>
                </c:pt>
                <c:pt idx="62488">
                  <c:v>31244</c:v>
                </c:pt>
                <c:pt idx="62489">
                  <c:v>31244.5</c:v>
                </c:pt>
                <c:pt idx="62490">
                  <c:v>31245</c:v>
                </c:pt>
                <c:pt idx="62491">
                  <c:v>31245.5</c:v>
                </c:pt>
                <c:pt idx="62492">
                  <c:v>31246</c:v>
                </c:pt>
                <c:pt idx="62493">
                  <c:v>31246.5</c:v>
                </c:pt>
                <c:pt idx="62494">
                  <c:v>31247</c:v>
                </c:pt>
                <c:pt idx="62495">
                  <c:v>31247.5</c:v>
                </c:pt>
                <c:pt idx="62496">
                  <c:v>31248</c:v>
                </c:pt>
                <c:pt idx="62497">
                  <c:v>31248.5</c:v>
                </c:pt>
                <c:pt idx="62498">
                  <c:v>31249</c:v>
                </c:pt>
                <c:pt idx="62499">
                  <c:v>31249.5</c:v>
                </c:pt>
                <c:pt idx="62500">
                  <c:v>31250</c:v>
                </c:pt>
                <c:pt idx="62501">
                  <c:v>31250.5</c:v>
                </c:pt>
                <c:pt idx="62502">
                  <c:v>31251</c:v>
                </c:pt>
                <c:pt idx="62503">
                  <c:v>31251.5</c:v>
                </c:pt>
                <c:pt idx="62504">
                  <c:v>31252</c:v>
                </c:pt>
                <c:pt idx="62505">
                  <c:v>31252.5</c:v>
                </c:pt>
                <c:pt idx="62506">
                  <c:v>31253</c:v>
                </c:pt>
                <c:pt idx="62507">
                  <c:v>31253.5</c:v>
                </c:pt>
                <c:pt idx="62508">
                  <c:v>31254</c:v>
                </c:pt>
                <c:pt idx="62509">
                  <c:v>31254.5</c:v>
                </c:pt>
                <c:pt idx="62510">
                  <c:v>31255</c:v>
                </c:pt>
                <c:pt idx="62511">
                  <c:v>31255.5</c:v>
                </c:pt>
                <c:pt idx="62512">
                  <c:v>31256</c:v>
                </c:pt>
                <c:pt idx="62513">
                  <c:v>31256.5</c:v>
                </c:pt>
                <c:pt idx="62514">
                  <c:v>31257</c:v>
                </c:pt>
                <c:pt idx="62515">
                  <c:v>31257.5</c:v>
                </c:pt>
                <c:pt idx="62516">
                  <c:v>31258</c:v>
                </c:pt>
                <c:pt idx="62517">
                  <c:v>31258.5</c:v>
                </c:pt>
                <c:pt idx="62518">
                  <c:v>31259</c:v>
                </c:pt>
                <c:pt idx="62519">
                  <c:v>31259.5</c:v>
                </c:pt>
                <c:pt idx="62520">
                  <c:v>31260</c:v>
                </c:pt>
                <c:pt idx="62521">
                  <c:v>31260.5</c:v>
                </c:pt>
                <c:pt idx="62522">
                  <c:v>31261</c:v>
                </c:pt>
                <c:pt idx="62523">
                  <c:v>31261.5</c:v>
                </c:pt>
                <c:pt idx="62524">
                  <c:v>31262</c:v>
                </c:pt>
                <c:pt idx="62525">
                  <c:v>31262.5</c:v>
                </c:pt>
                <c:pt idx="62526">
                  <c:v>31263</c:v>
                </c:pt>
                <c:pt idx="62527">
                  <c:v>31263.5</c:v>
                </c:pt>
                <c:pt idx="62528">
                  <c:v>31264</c:v>
                </c:pt>
                <c:pt idx="62529">
                  <c:v>31264.5</c:v>
                </c:pt>
                <c:pt idx="62530">
                  <c:v>31265</c:v>
                </c:pt>
                <c:pt idx="62531">
                  <c:v>31265.5</c:v>
                </c:pt>
                <c:pt idx="62532">
                  <c:v>31266</c:v>
                </c:pt>
                <c:pt idx="62533">
                  <c:v>31266.5</c:v>
                </c:pt>
                <c:pt idx="62534">
                  <c:v>31267</c:v>
                </c:pt>
                <c:pt idx="62535">
                  <c:v>31267.5</c:v>
                </c:pt>
                <c:pt idx="62536">
                  <c:v>31268</c:v>
                </c:pt>
                <c:pt idx="62537">
                  <c:v>31268.5</c:v>
                </c:pt>
                <c:pt idx="62538">
                  <c:v>31269</c:v>
                </c:pt>
                <c:pt idx="62539">
                  <c:v>31269.5</c:v>
                </c:pt>
                <c:pt idx="62540">
                  <c:v>31270</c:v>
                </c:pt>
                <c:pt idx="62541">
                  <c:v>31270.5</c:v>
                </c:pt>
                <c:pt idx="62542">
                  <c:v>31271</c:v>
                </c:pt>
                <c:pt idx="62543">
                  <c:v>31271.5</c:v>
                </c:pt>
                <c:pt idx="62544">
                  <c:v>31272</c:v>
                </c:pt>
                <c:pt idx="62545">
                  <c:v>31272.5</c:v>
                </c:pt>
                <c:pt idx="62546">
                  <c:v>31273</c:v>
                </c:pt>
                <c:pt idx="62547">
                  <c:v>31273.5</c:v>
                </c:pt>
                <c:pt idx="62548">
                  <c:v>31274</c:v>
                </c:pt>
                <c:pt idx="62549">
                  <c:v>31274.5</c:v>
                </c:pt>
                <c:pt idx="62550">
                  <c:v>31275</c:v>
                </c:pt>
                <c:pt idx="62551">
                  <c:v>31275.5</c:v>
                </c:pt>
                <c:pt idx="62552">
                  <c:v>31276</c:v>
                </c:pt>
                <c:pt idx="62553">
                  <c:v>31276.5</c:v>
                </c:pt>
                <c:pt idx="62554">
                  <c:v>31277</c:v>
                </c:pt>
                <c:pt idx="62555">
                  <c:v>31277.5</c:v>
                </c:pt>
                <c:pt idx="62556">
                  <c:v>31278</c:v>
                </c:pt>
                <c:pt idx="62557">
                  <c:v>31278.5</c:v>
                </c:pt>
                <c:pt idx="62558">
                  <c:v>31279</c:v>
                </c:pt>
                <c:pt idx="62559">
                  <c:v>31279.5</c:v>
                </c:pt>
                <c:pt idx="62560">
                  <c:v>31280</c:v>
                </c:pt>
                <c:pt idx="62561">
                  <c:v>31280.5</c:v>
                </c:pt>
                <c:pt idx="62562">
                  <c:v>31281</c:v>
                </c:pt>
                <c:pt idx="62563">
                  <c:v>31281.5</c:v>
                </c:pt>
                <c:pt idx="62564">
                  <c:v>31282</c:v>
                </c:pt>
                <c:pt idx="62565">
                  <c:v>31282.5</c:v>
                </c:pt>
                <c:pt idx="62566">
                  <c:v>31283</c:v>
                </c:pt>
                <c:pt idx="62567">
                  <c:v>31283.5</c:v>
                </c:pt>
                <c:pt idx="62568">
                  <c:v>31284</c:v>
                </c:pt>
                <c:pt idx="62569">
                  <c:v>31284.5</c:v>
                </c:pt>
                <c:pt idx="62570">
                  <c:v>31285</c:v>
                </c:pt>
                <c:pt idx="62571">
                  <c:v>31285.5</c:v>
                </c:pt>
                <c:pt idx="62572">
                  <c:v>31286</c:v>
                </c:pt>
                <c:pt idx="62573">
                  <c:v>31286.5</c:v>
                </c:pt>
                <c:pt idx="62574">
                  <c:v>31287</c:v>
                </c:pt>
                <c:pt idx="62575">
                  <c:v>31287.5</c:v>
                </c:pt>
                <c:pt idx="62576">
                  <c:v>31288</c:v>
                </c:pt>
                <c:pt idx="62577">
                  <c:v>31288.5</c:v>
                </c:pt>
                <c:pt idx="62578">
                  <c:v>31289</c:v>
                </c:pt>
                <c:pt idx="62579">
                  <c:v>31289.5</c:v>
                </c:pt>
                <c:pt idx="62580">
                  <c:v>31290</c:v>
                </c:pt>
                <c:pt idx="62581">
                  <c:v>31290.5</c:v>
                </c:pt>
                <c:pt idx="62582">
                  <c:v>31291</c:v>
                </c:pt>
                <c:pt idx="62583">
                  <c:v>31291.5</c:v>
                </c:pt>
                <c:pt idx="62584">
                  <c:v>31292</c:v>
                </c:pt>
                <c:pt idx="62585">
                  <c:v>31292.5</c:v>
                </c:pt>
                <c:pt idx="62586">
                  <c:v>31293</c:v>
                </c:pt>
                <c:pt idx="62587">
                  <c:v>31293.5</c:v>
                </c:pt>
                <c:pt idx="62588">
                  <c:v>31294</c:v>
                </c:pt>
                <c:pt idx="62589">
                  <c:v>31294.5</c:v>
                </c:pt>
                <c:pt idx="62590">
                  <c:v>31295</c:v>
                </c:pt>
                <c:pt idx="62591">
                  <c:v>31295.5</c:v>
                </c:pt>
                <c:pt idx="62592">
                  <c:v>31296</c:v>
                </c:pt>
                <c:pt idx="62593">
                  <c:v>31296.5</c:v>
                </c:pt>
                <c:pt idx="62594">
                  <c:v>31297</c:v>
                </c:pt>
                <c:pt idx="62595">
                  <c:v>31297.5</c:v>
                </c:pt>
                <c:pt idx="62596">
                  <c:v>31298</c:v>
                </c:pt>
                <c:pt idx="62597">
                  <c:v>31298.5</c:v>
                </c:pt>
                <c:pt idx="62598">
                  <c:v>31299</c:v>
                </c:pt>
                <c:pt idx="62599">
                  <c:v>31299.5</c:v>
                </c:pt>
                <c:pt idx="62600">
                  <c:v>31300</c:v>
                </c:pt>
                <c:pt idx="62601">
                  <c:v>31300.5</c:v>
                </c:pt>
                <c:pt idx="62602">
                  <c:v>31301</c:v>
                </c:pt>
                <c:pt idx="62603">
                  <c:v>31301.5</c:v>
                </c:pt>
                <c:pt idx="62604">
                  <c:v>31302</c:v>
                </c:pt>
                <c:pt idx="62605">
                  <c:v>31302.5</c:v>
                </c:pt>
                <c:pt idx="62606">
                  <c:v>31303</c:v>
                </c:pt>
                <c:pt idx="62607">
                  <c:v>31303.5</c:v>
                </c:pt>
                <c:pt idx="62608">
                  <c:v>31304</c:v>
                </c:pt>
                <c:pt idx="62609">
                  <c:v>31304.5</c:v>
                </c:pt>
                <c:pt idx="62610">
                  <c:v>31305</c:v>
                </c:pt>
                <c:pt idx="62611">
                  <c:v>31305.5</c:v>
                </c:pt>
                <c:pt idx="62612">
                  <c:v>31306</c:v>
                </c:pt>
                <c:pt idx="62613">
                  <c:v>31306.5</c:v>
                </c:pt>
                <c:pt idx="62614">
                  <c:v>31307</c:v>
                </c:pt>
                <c:pt idx="62615">
                  <c:v>31307.5</c:v>
                </c:pt>
                <c:pt idx="62616">
                  <c:v>31308</c:v>
                </c:pt>
                <c:pt idx="62617">
                  <c:v>31308.5</c:v>
                </c:pt>
                <c:pt idx="62618">
                  <c:v>31309</c:v>
                </c:pt>
                <c:pt idx="62619">
                  <c:v>31309.5</c:v>
                </c:pt>
                <c:pt idx="62620">
                  <c:v>31310</c:v>
                </c:pt>
                <c:pt idx="62621">
                  <c:v>31310.5</c:v>
                </c:pt>
                <c:pt idx="62622">
                  <c:v>31311</c:v>
                </c:pt>
                <c:pt idx="62623">
                  <c:v>31311.5</c:v>
                </c:pt>
                <c:pt idx="62624">
                  <c:v>31312</c:v>
                </c:pt>
                <c:pt idx="62625">
                  <c:v>31312.5</c:v>
                </c:pt>
                <c:pt idx="62626">
                  <c:v>31313</c:v>
                </c:pt>
                <c:pt idx="62627">
                  <c:v>31313.5</c:v>
                </c:pt>
                <c:pt idx="62628">
                  <c:v>31314</c:v>
                </c:pt>
                <c:pt idx="62629">
                  <c:v>31314.5</c:v>
                </c:pt>
                <c:pt idx="62630">
                  <c:v>31315</c:v>
                </c:pt>
                <c:pt idx="62631">
                  <c:v>31315.5</c:v>
                </c:pt>
                <c:pt idx="62632">
                  <c:v>31316</c:v>
                </c:pt>
                <c:pt idx="62633">
                  <c:v>31316.5</c:v>
                </c:pt>
                <c:pt idx="62634">
                  <c:v>31317</c:v>
                </c:pt>
                <c:pt idx="62635">
                  <c:v>31317.5</c:v>
                </c:pt>
                <c:pt idx="62636">
                  <c:v>31318</c:v>
                </c:pt>
                <c:pt idx="62637">
                  <c:v>31318.5</c:v>
                </c:pt>
                <c:pt idx="62638">
                  <c:v>31319</c:v>
                </c:pt>
                <c:pt idx="62639">
                  <c:v>31319.5</c:v>
                </c:pt>
                <c:pt idx="62640">
                  <c:v>31320</c:v>
                </c:pt>
                <c:pt idx="62641">
                  <c:v>31320.5</c:v>
                </c:pt>
                <c:pt idx="62642">
                  <c:v>31321</c:v>
                </c:pt>
                <c:pt idx="62643">
                  <c:v>31321.5</c:v>
                </c:pt>
                <c:pt idx="62644">
                  <c:v>31322</c:v>
                </c:pt>
                <c:pt idx="62645">
                  <c:v>31322.5</c:v>
                </c:pt>
                <c:pt idx="62646">
                  <c:v>31323</c:v>
                </c:pt>
                <c:pt idx="62647">
                  <c:v>31323.5</c:v>
                </c:pt>
                <c:pt idx="62648">
                  <c:v>31324</c:v>
                </c:pt>
                <c:pt idx="62649">
                  <c:v>31324.5</c:v>
                </c:pt>
                <c:pt idx="62650">
                  <c:v>31325</c:v>
                </c:pt>
                <c:pt idx="62651">
                  <c:v>31325.5</c:v>
                </c:pt>
                <c:pt idx="62652">
                  <c:v>31326</c:v>
                </c:pt>
                <c:pt idx="62653">
                  <c:v>31326.5</c:v>
                </c:pt>
                <c:pt idx="62654">
                  <c:v>31327</c:v>
                </c:pt>
                <c:pt idx="62655">
                  <c:v>31327.5</c:v>
                </c:pt>
                <c:pt idx="62656">
                  <c:v>31328</c:v>
                </c:pt>
                <c:pt idx="62657">
                  <c:v>31328.5</c:v>
                </c:pt>
                <c:pt idx="62658">
                  <c:v>31329</c:v>
                </c:pt>
                <c:pt idx="62659">
                  <c:v>31329.5</c:v>
                </c:pt>
                <c:pt idx="62660">
                  <c:v>31330</c:v>
                </c:pt>
                <c:pt idx="62661">
                  <c:v>31330.5</c:v>
                </c:pt>
                <c:pt idx="62662">
                  <c:v>31331</c:v>
                </c:pt>
                <c:pt idx="62663">
                  <c:v>31331.5</c:v>
                </c:pt>
                <c:pt idx="62664">
                  <c:v>31332</c:v>
                </c:pt>
                <c:pt idx="62665">
                  <c:v>31332.5</c:v>
                </c:pt>
                <c:pt idx="62666">
                  <c:v>31333</c:v>
                </c:pt>
                <c:pt idx="62667">
                  <c:v>31333.5</c:v>
                </c:pt>
                <c:pt idx="62668">
                  <c:v>31334</c:v>
                </c:pt>
                <c:pt idx="62669">
                  <c:v>31334.5</c:v>
                </c:pt>
                <c:pt idx="62670">
                  <c:v>31335</c:v>
                </c:pt>
                <c:pt idx="62671">
                  <c:v>31335.5</c:v>
                </c:pt>
                <c:pt idx="62672">
                  <c:v>31336</c:v>
                </c:pt>
                <c:pt idx="62673">
                  <c:v>31336.5</c:v>
                </c:pt>
                <c:pt idx="62674">
                  <c:v>31337</c:v>
                </c:pt>
                <c:pt idx="62675">
                  <c:v>31337.5</c:v>
                </c:pt>
                <c:pt idx="62676">
                  <c:v>31338</c:v>
                </c:pt>
                <c:pt idx="62677">
                  <c:v>31338.5</c:v>
                </c:pt>
                <c:pt idx="62678">
                  <c:v>31339</c:v>
                </c:pt>
                <c:pt idx="62679">
                  <c:v>31339.5</c:v>
                </c:pt>
                <c:pt idx="62680">
                  <c:v>31340</c:v>
                </c:pt>
                <c:pt idx="62681">
                  <c:v>31340.5</c:v>
                </c:pt>
                <c:pt idx="62682">
                  <c:v>31341</c:v>
                </c:pt>
                <c:pt idx="62683">
                  <c:v>31341.5</c:v>
                </c:pt>
                <c:pt idx="62684">
                  <c:v>31342</c:v>
                </c:pt>
                <c:pt idx="62685">
                  <c:v>31342.5</c:v>
                </c:pt>
                <c:pt idx="62686">
                  <c:v>31343</c:v>
                </c:pt>
                <c:pt idx="62687">
                  <c:v>31343.5</c:v>
                </c:pt>
                <c:pt idx="62688">
                  <c:v>31344</c:v>
                </c:pt>
                <c:pt idx="62689">
                  <c:v>31344.5</c:v>
                </c:pt>
                <c:pt idx="62690">
                  <c:v>31345</c:v>
                </c:pt>
                <c:pt idx="62691">
                  <c:v>31345.5</c:v>
                </c:pt>
                <c:pt idx="62692">
                  <c:v>31346</c:v>
                </c:pt>
                <c:pt idx="62693">
                  <c:v>31346.5</c:v>
                </c:pt>
                <c:pt idx="62694">
                  <c:v>31347</c:v>
                </c:pt>
                <c:pt idx="62695">
                  <c:v>31347.5</c:v>
                </c:pt>
                <c:pt idx="62696">
                  <c:v>31348</c:v>
                </c:pt>
                <c:pt idx="62697">
                  <c:v>31348.5</c:v>
                </c:pt>
                <c:pt idx="62698">
                  <c:v>31349</c:v>
                </c:pt>
                <c:pt idx="62699">
                  <c:v>31349.5</c:v>
                </c:pt>
                <c:pt idx="62700">
                  <c:v>31350</c:v>
                </c:pt>
                <c:pt idx="62701">
                  <c:v>31350.5</c:v>
                </c:pt>
                <c:pt idx="62702">
                  <c:v>31351</c:v>
                </c:pt>
                <c:pt idx="62703">
                  <c:v>31351.5</c:v>
                </c:pt>
                <c:pt idx="62704">
                  <c:v>31352</c:v>
                </c:pt>
                <c:pt idx="62705">
                  <c:v>31352.5</c:v>
                </c:pt>
                <c:pt idx="62706">
                  <c:v>31353</c:v>
                </c:pt>
                <c:pt idx="62707">
                  <c:v>31353.5</c:v>
                </c:pt>
                <c:pt idx="62708">
                  <c:v>31354</c:v>
                </c:pt>
                <c:pt idx="62709">
                  <c:v>31354.5</c:v>
                </c:pt>
                <c:pt idx="62710">
                  <c:v>31355</c:v>
                </c:pt>
                <c:pt idx="62711">
                  <c:v>31355.5</c:v>
                </c:pt>
                <c:pt idx="62712">
                  <c:v>31356</c:v>
                </c:pt>
                <c:pt idx="62713">
                  <c:v>31356.5</c:v>
                </c:pt>
                <c:pt idx="62714">
                  <c:v>31357</c:v>
                </c:pt>
                <c:pt idx="62715">
                  <c:v>31357.5</c:v>
                </c:pt>
                <c:pt idx="62716">
                  <c:v>31358</c:v>
                </c:pt>
                <c:pt idx="62717">
                  <c:v>31358.5</c:v>
                </c:pt>
                <c:pt idx="62718">
                  <c:v>31359</c:v>
                </c:pt>
                <c:pt idx="62719">
                  <c:v>31359.5</c:v>
                </c:pt>
                <c:pt idx="62720">
                  <c:v>31360</c:v>
                </c:pt>
                <c:pt idx="62721">
                  <c:v>31360.5</c:v>
                </c:pt>
                <c:pt idx="62722">
                  <c:v>31361</c:v>
                </c:pt>
                <c:pt idx="62723">
                  <c:v>31361.5</c:v>
                </c:pt>
                <c:pt idx="62724">
                  <c:v>31362</c:v>
                </c:pt>
                <c:pt idx="62725">
                  <c:v>31362.5</c:v>
                </c:pt>
                <c:pt idx="62726">
                  <c:v>31363</c:v>
                </c:pt>
                <c:pt idx="62727">
                  <c:v>31363.5</c:v>
                </c:pt>
                <c:pt idx="62728">
                  <c:v>31364</c:v>
                </c:pt>
                <c:pt idx="62729">
                  <c:v>31364.5</c:v>
                </c:pt>
                <c:pt idx="62730">
                  <c:v>31365</c:v>
                </c:pt>
                <c:pt idx="62731">
                  <c:v>31365.5</c:v>
                </c:pt>
                <c:pt idx="62732">
                  <c:v>31366</c:v>
                </c:pt>
                <c:pt idx="62733">
                  <c:v>31366.5</c:v>
                </c:pt>
                <c:pt idx="62734">
                  <c:v>31367</c:v>
                </c:pt>
                <c:pt idx="62735">
                  <c:v>31367.5</c:v>
                </c:pt>
                <c:pt idx="62736">
                  <c:v>31368</c:v>
                </c:pt>
                <c:pt idx="62737">
                  <c:v>31368.5</c:v>
                </c:pt>
                <c:pt idx="62738">
                  <c:v>31369</c:v>
                </c:pt>
                <c:pt idx="62739">
                  <c:v>31369.5</c:v>
                </c:pt>
                <c:pt idx="62740">
                  <c:v>31370</c:v>
                </c:pt>
                <c:pt idx="62741">
                  <c:v>31370.5</c:v>
                </c:pt>
                <c:pt idx="62742">
                  <c:v>31371</c:v>
                </c:pt>
                <c:pt idx="62743">
                  <c:v>31371.5</c:v>
                </c:pt>
                <c:pt idx="62744">
                  <c:v>31372</c:v>
                </c:pt>
                <c:pt idx="62745">
                  <c:v>31372.5</c:v>
                </c:pt>
                <c:pt idx="62746">
                  <c:v>31373</c:v>
                </c:pt>
                <c:pt idx="62747">
                  <c:v>31373.5</c:v>
                </c:pt>
                <c:pt idx="62748">
                  <c:v>31374</c:v>
                </c:pt>
                <c:pt idx="62749">
                  <c:v>31374.5</c:v>
                </c:pt>
                <c:pt idx="62750">
                  <c:v>31375</c:v>
                </c:pt>
                <c:pt idx="62751">
                  <c:v>31375.5</c:v>
                </c:pt>
                <c:pt idx="62752">
                  <c:v>31376</c:v>
                </c:pt>
                <c:pt idx="62753">
                  <c:v>31376.5</c:v>
                </c:pt>
                <c:pt idx="62754">
                  <c:v>31377</c:v>
                </c:pt>
                <c:pt idx="62755">
                  <c:v>31377.5</c:v>
                </c:pt>
                <c:pt idx="62756">
                  <c:v>31378</c:v>
                </c:pt>
                <c:pt idx="62757">
                  <c:v>31378.5</c:v>
                </c:pt>
                <c:pt idx="62758">
                  <c:v>31379</c:v>
                </c:pt>
                <c:pt idx="62759">
                  <c:v>31379.5</c:v>
                </c:pt>
                <c:pt idx="62760">
                  <c:v>31380</c:v>
                </c:pt>
                <c:pt idx="62761">
                  <c:v>31380.5</c:v>
                </c:pt>
                <c:pt idx="62762">
                  <c:v>31381</c:v>
                </c:pt>
                <c:pt idx="62763">
                  <c:v>31381.5</c:v>
                </c:pt>
                <c:pt idx="62764">
                  <c:v>31382</c:v>
                </c:pt>
                <c:pt idx="62765">
                  <c:v>31382.5</c:v>
                </c:pt>
                <c:pt idx="62766">
                  <c:v>31383</c:v>
                </c:pt>
                <c:pt idx="62767">
                  <c:v>31383.5</c:v>
                </c:pt>
                <c:pt idx="62768">
                  <c:v>31384</c:v>
                </c:pt>
                <c:pt idx="62769">
                  <c:v>31384.5</c:v>
                </c:pt>
                <c:pt idx="62770">
                  <c:v>31385</c:v>
                </c:pt>
                <c:pt idx="62771">
                  <c:v>31385.5</c:v>
                </c:pt>
                <c:pt idx="62772">
                  <c:v>31386</c:v>
                </c:pt>
                <c:pt idx="62773">
                  <c:v>31386.5</c:v>
                </c:pt>
                <c:pt idx="62774">
                  <c:v>31387</c:v>
                </c:pt>
                <c:pt idx="62775">
                  <c:v>31387.5</c:v>
                </c:pt>
                <c:pt idx="62776">
                  <c:v>31388</c:v>
                </c:pt>
                <c:pt idx="62777">
                  <c:v>31388.5</c:v>
                </c:pt>
                <c:pt idx="62778">
                  <c:v>31389</c:v>
                </c:pt>
                <c:pt idx="62779">
                  <c:v>31389.5</c:v>
                </c:pt>
                <c:pt idx="62780">
                  <c:v>31390</c:v>
                </c:pt>
                <c:pt idx="62781">
                  <c:v>31390.5</c:v>
                </c:pt>
                <c:pt idx="62782">
                  <c:v>31391</c:v>
                </c:pt>
                <c:pt idx="62783">
                  <c:v>31391.5</c:v>
                </c:pt>
                <c:pt idx="62784">
                  <c:v>31392</c:v>
                </c:pt>
                <c:pt idx="62785">
                  <c:v>31392.5</c:v>
                </c:pt>
                <c:pt idx="62786">
                  <c:v>31393</c:v>
                </c:pt>
                <c:pt idx="62787">
                  <c:v>31393.5</c:v>
                </c:pt>
                <c:pt idx="62788">
                  <c:v>31394</c:v>
                </c:pt>
                <c:pt idx="62789">
                  <c:v>31394.5</c:v>
                </c:pt>
                <c:pt idx="62790">
                  <c:v>31395</c:v>
                </c:pt>
                <c:pt idx="62791">
                  <c:v>31395.5</c:v>
                </c:pt>
                <c:pt idx="62792">
                  <c:v>31396</c:v>
                </c:pt>
                <c:pt idx="62793">
                  <c:v>31396.5</c:v>
                </c:pt>
                <c:pt idx="62794">
                  <c:v>31397</c:v>
                </c:pt>
                <c:pt idx="62795">
                  <c:v>31397.5</c:v>
                </c:pt>
                <c:pt idx="62796">
                  <c:v>31398</c:v>
                </c:pt>
                <c:pt idx="62797">
                  <c:v>31398.5</c:v>
                </c:pt>
                <c:pt idx="62798">
                  <c:v>31399</c:v>
                </c:pt>
                <c:pt idx="62799">
                  <c:v>31399.5</c:v>
                </c:pt>
                <c:pt idx="62800">
                  <c:v>31400</c:v>
                </c:pt>
                <c:pt idx="62801">
                  <c:v>31400.5</c:v>
                </c:pt>
                <c:pt idx="62802">
                  <c:v>31401</c:v>
                </c:pt>
                <c:pt idx="62803">
                  <c:v>31401.5</c:v>
                </c:pt>
                <c:pt idx="62804">
                  <c:v>31402</c:v>
                </c:pt>
                <c:pt idx="62805">
                  <c:v>31402.5</c:v>
                </c:pt>
                <c:pt idx="62806">
                  <c:v>31403</c:v>
                </c:pt>
                <c:pt idx="62807">
                  <c:v>31403.5</c:v>
                </c:pt>
                <c:pt idx="62808">
                  <c:v>31404</c:v>
                </c:pt>
                <c:pt idx="62809">
                  <c:v>31404.5</c:v>
                </c:pt>
                <c:pt idx="62810">
                  <c:v>31405</c:v>
                </c:pt>
                <c:pt idx="62811">
                  <c:v>31405.5</c:v>
                </c:pt>
                <c:pt idx="62812">
                  <c:v>31406</c:v>
                </c:pt>
                <c:pt idx="62813">
                  <c:v>31406.5</c:v>
                </c:pt>
                <c:pt idx="62814">
                  <c:v>31407</c:v>
                </c:pt>
                <c:pt idx="62815">
                  <c:v>31407.5</c:v>
                </c:pt>
                <c:pt idx="62816">
                  <c:v>31408</c:v>
                </c:pt>
                <c:pt idx="62817">
                  <c:v>31408.5</c:v>
                </c:pt>
                <c:pt idx="62818">
                  <c:v>31409</c:v>
                </c:pt>
                <c:pt idx="62819">
                  <c:v>31409.5</c:v>
                </c:pt>
                <c:pt idx="62820">
                  <c:v>31410</c:v>
                </c:pt>
                <c:pt idx="62821">
                  <c:v>31410.5</c:v>
                </c:pt>
                <c:pt idx="62822">
                  <c:v>31411</c:v>
                </c:pt>
                <c:pt idx="62823">
                  <c:v>31411.5</c:v>
                </c:pt>
                <c:pt idx="62824">
                  <c:v>31412</c:v>
                </c:pt>
                <c:pt idx="62825">
                  <c:v>31412.5</c:v>
                </c:pt>
                <c:pt idx="62826">
                  <c:v>31413</c:v>
                </c:pt>
                <c:pt idx="62827">
                  <c:v>31413.5</c:v>
                </c:pt>
                <c:pt idx="62828">
                  <c:v>31414</c:v>
                </c:pt>
                <c:pt idx="62829">
                  <c:v>31414.5</c:v>
                </c:pt>
                <c:pt idx="62830">
                  <c:v>31415</c:v>
                </c:pt>
                <c:pt idx="62831">
                  <c:v>31415.5</c:v>
                </c:pt>
                <c:pt idx="62832">
                  <c:v>31416</c:v>
                </c:pt>
                <c:pt idx="62833">
                  <c:v>31416.5</c:v>
                </c:pt>
                <c:pt idx="62834">
                  <c:v>31417</c:v>
                </c:pt>
                <c:pt idx="62835">
                  <c:v>31417.5</c:v>
                </c:pt>
                <c:pt idx="62836">
                  <c:v>31418</c:v>
                </c:pt>
                <c:pt idx="62837">
                  <c:v>31418.5</c:v>
                </c:pt>
                <c:pt idx="62838">
                  <c:v>31419</c:v>
                </c:pt>
                <c:pt idx="62839">
                  <c:v>31419.5</c:v>
                </c:pt>
                <c:pt idx="62840">
                  <c:v>31420</c:v>
                </c:pt>
                <c:pt idx="62841">
                  <c:v>31420.5</c:v>
                </c:pt>
                <c:pt idx="62842">
                  <c:v>31421</c:v>
                </c:pt>
                <c:pt idx="62843">
                  <c:v>31421.5</c:v>
                </c:pt>
                <c:pt idx="62844">
                  <c:v>31422</c:v>
                </c:pt>
                <c:pt idx="62845">
                  <c:v>31422.5</c:v>
                </c:pt>
                <c:pt idx="62846">
                  <c:v>31423</c:v>
                </c:pt>
                <c:pt idx="62847">
                  <c:v>31423.5</c:v>
                </c:pt>
                <c:pt idx="62848">
                  <c:v>31424</c:v>
                </c:pt>
                <c:pt idx="62849">
                  <c:v>31424.5</c:v>
                </c:pt>
                <c:pt idx="62850">
                  <c:v>31425</c:v>
                </c:pt>
                <c:pt idx="62851">
                  <c:v>31425.5</c:v>
                </c:pt>
                <c:pt idx="62852">
                  <c:v>31426</c:v>
                </c:pt>
                <c:pt idx="62853">
                  <c:v>31426.5</c:v>
                </c:pt>
                <c:pt idx="62854">
                  <c:v>31427</c:v>
                </c:pt>
                <c:pt idx="62855">
                  <c:v>31427.5</c:v>
                </c:pt>
                <c:pt idx="62856">
                  <c:v>31428</c:v>
                </c:pt>
                <c:pt idx="62857">
                  <c:v>31428.5</c:v>
                </c:pt>
                <c:pt idx="62858">
                  <c:v>31429</c:v>
                </c:pt>
                <c:pt idx="62859">
                  <c:v>31429.5</c:v>
                </c:pt>
                <c:pt idx="62860">
                  <c:v>31430</c:v>
                </c:pt>
                <c:pt idx="62861">
                  <c:v>31430.5</c:v>
                </c:pt>
                <c:pt idx="62862">
                  <c:v>31431</c:v>
                </c:pt>
                <c:pt idx="62863">
                  <c:v>31431.5</c:v>
                </c:pt>
                <c:pt idx="62864">
                  <c:v>31432</c:v>
                </c:pt>
                <c:pt idx="62865">
                  <c:v>31432.5</c:v>
                </c:pt>
                <c:pt idx="62866">
                  <c:v>31433</c:v>
                </c:pt>
                <c:pt idx="62867">
                  <c:v>31433.5</c:v>
                </c:pt>
                <c:pt idx="62868">
                  <c:v>31434</c:v>
                </c:pt>
                <c:pt idx="62869">
                  <c:v>31434.5</c:v>
                </c:pt>
                <c:pt idx="62870">
                  <c:v>31435</c:v>
                </c:pt>
                <c:pt idx="62871">
                  <c:v>31435.5</c:v>
                </c:pt>
                <c:pt idx="62872">
                  <c:v>31436</c:v>
                </c:pt>
                <c:pt idx="62873">
                  <c:v>31436.5</c:v>
                </c:pt>
                <c:pt idx="62874">
                  <c:v>31437</c:v>
                </c:pt>
                <c:pt idx="62875">
                  <c:v>31437.5</c:v>
                </c:pt>
                <c:pt idx="62876">
                  <c:v>31438</c:v>
                </c:pt>
                <c:pt idx="62877">
                  <c:v>31438.5</c:v>
                </c:pt>
                <c:pt idx="62878">
                  <c:v>31439</c:v>
                </c:pt>
                <c:pt idx="62879">
                  <c:v>31439.5</c:v>
                </c:pt>
                <c:pt idx="62880">
                  <c:v>31440</c:v>
                </c:pt>
                <c:pt idx="62881">
                  <c:v>31440.5</c:v>
                </c:pt>
                <c:pt idx="62882">
                  <c:v>31441</c:v>
                </c:pt>
                <c:pt idx="62883">
                  <c:v>31441.5</c:v>
                </c:pt>
                <c:pt idx="62884">
                  <c:v>31442</c:v>
                </c:pt>
                <c:pt idx="62885">
                  <c:v>31442.5</c:v>
                </c:pt>
                <c:pt idx="62886">
                  <c:v>31443</c:v>
                </c:pt>
                <c:pt idx="62887">
                  <c:v>31443.5</c:v>
                </c:pt>
                <c:pt idx="62888">
                  <c:v>31444</c:v>
                </c:pt>
                <c:pt idx="62889">
                  <c:v>31444.5</c:v>
                </c:pt>
                <c:pt idx="62890">
                  <c:v>31445</c:v>
                </c:pt>
                <c:pt idx="62891">
                  <c:v>31445.5</c:v>
                </c:pt>
                <c:pt idx="62892">
                  <c:v>31446</c:v>
                </c:pt>
                <c:pt idx="62893">
                  <c:v>31446.5</c:v>
                </c:pt>
                <c:pt idx="62894">
                  <c:v>31447</c:v>
                </c:pt>
                <c:pt idx="62895">
                  <c:v>31447.5</c:v>
                </c:pt>
                <c:pt idx="62896">
                  <c:v>31448</c:v>
                </c:pt>
                <c:pt idx="62897">
                  <c:v>31448.5</c:v>
                </c:pt>
                <c:pt idx="62898">
                  <c:v>31449</c:v>
                </c:pt>
                <c:pt idx="62899">
                  <c:v>31449.5</c:v>
                </c:pt>
                <c:pt idx="62900">
                  <c:v>31450</c:v>
                </c:pt>
                <c:pt idx="62901">
                  <c:v>31450.5</c:v>
                </c:pt>
                <c:pt idx="62902">
                  <c:v>31451</c:v>
                </c:pt>
                <c:pt idx="62903">
                  <c:v>31451.5</c:v>
                </c:pt>
                <c:pt idx="62904">
                  <c:v>31452</c:v>
                </c:pt>
                <c:pt idx="62905">
                  <c:v>31452.5</c:v>
                </c:pt>
                <c:pt idx="62906">
                  <c:v>31453</c:v>
                </c:pt>
                <c:pt idx="62907">
                  <c:v>31453.5</c:v>
                </c:pt>
                <c:pt idx="62908">
                  <c:v>31454</c:v>
                </c:pt>
                <c:pt idx="62909">
                  <c:v>31454.5</c:v>
                </c:pt>
                <c:pt idx="62910">
                  <c:v>31455</c:v>
                </c:pt>
                <c:pt idx="62911">
                  <c:v>31455.5</c:v>
                </c:pt>
                <c:pt idx="62912">
                  <c:v>31456</c:v>
                </c:pt>
                <c:pt idx="62913">
                  <c:v>31456.5</c:v>
                </c:pt>
                <c:pt idx="62914">
                  <c:v>31457</c:v>
                </c:pt>
                <c:pt idx="62915">
                  <c:v>31457.5</c:v>
                </c:pt>
                <c:pt idx="62916">
                  <c:v>31458</c:v>
                </c:pt>
                <c:pt idx="62917">
                  <c:v>31458.5</c:v>
                </c:pt>
                <c:pt idx="62918">
                  <c:v>31459</c:v>
                </c:pt>
                <c:pt idx="62919">
                  <c:v>31459.5</c:v>
                </c:pt>
                <c:pt idx="62920">
                  <c:v>31460</c:v>
                </c:pt>
                <c:pt idx="62921">
                  <c:v>31460.5</c:v>
                </c:pt>
                <c:pt idx="62922">
                  <c:v>31461</c:v>
                </c:pt>
                <c:pt idx="62923">
                  <c:v>31461.5</c:v>
                </c:pt>
                <c:pt idx="62924">
                  <c:v>31462</c:v>
                </c:pt>
                <c:pt idx="62925">
                  <c:v>31462.5</c:v>
                </c:pt>
                <c:pt idx="62926">
                  <c:v>31463</c:v>
                </c:pt>
                <c:pt idx="62927">
                  <c:v>31463.5</c:v>
                </c:pt>
                <c:pt idx="62928">
                  <c:v>31464</c:v>
                </c:pt>
                <c:pt idx="62929">
                  <c:v>31464.5</c:v>
                </c:pt>
                <c:pt idx="62930">
                  <c:v>31465</c:v>
                </c:pt>
                <c:pt idx="62931">
                  <c:v>31465.5</c:v>
                </c:pt>
                <c:pt idx="62932">
                  <c:v>31466</c:v>
                </c:pt>
                <c:pt idx="62933">
                  <c:v>31466.5</c:v>
                </c:pt>
                <c:pt idx="62934">
                  <c:v>31467</c:v>
                </c:pt>
                <c:pt idx="62935">
                  <c:v>31467.5</c:v>
                </c:pt>
                <c:pt idx="62936">
                  <c:v>31468</c:v>
                </c:pt>
                <c:pt idx="62937">
                  <c:v>31468.5</c:v>
                </c:pt>
                <c:pt idx="62938">
                  <c:v>31469</c:v>
                </c:pt>
                <c:pt idx="62939">
                  <c:v>31469.5</c:v>
                </c:pt>
                <c:pt idx="62940">
                  <c:v>31470</c:v>
                </c:pt>
                <c:pt idx="62941">
                  <c:v>31470.5</c:v>
                </c:pt>
                <c:pt idx="62942">
                  <c:v>31471</c:v>
                </c:pt>
                <c:pt idx="62943">
                  <c:v>31471.5</c:v>
                </c:pt>
                <c:pt idx="62944">
                  <c:v>31472</c:v>
                </c:pt>
                <c:pt idx="62945">
                  <c:v>31472.5</c:v>
                </c:pt>
                <c:pt idx="62946">
                  <c:v>31473</c:v>
                </c:pt>
                <c:pt idx="62947">
                  <c:v>31473.5</c:v>
                </c:pt>
                <c:pt idx="62948">
                  <c:v>31474</c:v>
                </c:pt>
                <c:pt idx="62949">
                  <c:v>31474.5</c:v>
                </c:pt>
                <c:pt idx="62950">
                  <c:v>31475</c:v>
                </c:pt>
                <c:pt idx="62951">
                  <c:v>31475.5</c:v>
                </c:pt>
                <c:pt idx="62952">
                  <c:v>31476</c:v>
                </c:pt>
                <c:pt idx="62953">
                  <c:v>31476.5</c:v>
                </c:pt>
                <c:pt idx="62954">
                  <c:v>31477</c:v>
                </c:pt>
                <c:pt idx="62955">
                  <c:v>31477.5</c:v>
                </c:pt>
                <c:pt idx="62956">
                  <c:v>31478</c:v>
                </c:pt>
                <c:pt idx="62957">
                  <c:v>31478.5</c:v>
                </c:pt>
                <c:pt idx="62958">
                  <c:v>31479</c:v>
                </c:pt>
                <c:pt idx="62959">
                  <c:v>31479.5</c:v>
                </c:pt>
                <c:pt idx="62960">
                  <c:v>31480</c:v>
                </c:pt>
                <c:pt idx="62961">
                  <c:v>31480.5</c:v>
                </c:pt>
                <c:pt idx="62962">
                  <c:v>31481</c:v>
                </c:pt>
                <c:pt idx="62963">
                  <c:v>31481.5</c:v>
                </c:pt>
                <c:pt idx="62964">
                  <c:v>31482</c:v>
                </c:pt>
                <c:pt idx="62965">
                  <c:v>31482.5</c:v>
                </c:pt>
                <c:pt idx="62966">
                  <c:v>31483</c:v>
                </c:pt>
                <c:pt idx="62967">
                  <c:v>31483.5</c:v>
                </c:pt>
                <c:pt idx="62968">
                  <c:v>31484</c:v>
                </c:pt>
                <c:pt idx="62969">
                  <c:v>31484.5</c:v>
                </c:pt>
                <c:pt idx="62970">
                  <c:v>31485</c:v>
                </c:pt>
                <c:pt idx="62971">
                  <c:v>31485.5</c:v>
                </c:pt>
                <c:pt idx="62972">
                  <c:v>31486</c:v>
                </c:pt>
                <c:pt idx="62973">
                  <c:v>31486.5</c:v>
                </c:pt>
                <c:pt idx="62974">
                  <c:v>31487</c:v>
                </c:pt>
                <c:pt idx="62975">
                  <c:v>31487.5</c:v>
                </c:pt>
                <c:pt idx="62976">
                  <c:v>31488</c:v>
                </c:pt>
                <c:pt idx="62977">
                  <c:v>31488.5</c:v>
                </c:pt>
                <c:pt idx="62978">
                  <c:v>31489</c:v>
                </c:pt>
                <c:pt idx="62979">
                  <c:v>31489.5</c:v>
                </c:pt>
                <c:pt idx="62980">
                  <c:v>31490</c:v>
                </c:pt>
                <c:pt idx="62981">
                  <c:v>31490.5</c:v>
                </c:pt>
                <c:pt idx="62982">
                  <c:v>31491</c:v>
                </c:pt>
                <c:pt idx="62983">
                  <c:v>31491.5</c:v>
                </c:pt>
                <c:pt idx="62984">
                  <c:v>31492</c:v>
                </c:pt>
                <c:pt idx="62985">
                  <c:v>31492.5</c:v>
                </c:pt>
                <c:pt idx="62986">
                  <c:v>31493</c:v>
                </c:pt>
                <c:pt idx="62987">
                  <c:v>31493.5</c:v>
                </c:pt>
                <c:pt idx="62988">
                  <c:v>31494</c:v>
                </c:pt>
                <c:pt idx="62989">
                  <c:v>31494.5</c:v>
                </c:pt>
                <c:pt idx="62990">
                  <c:v>31495</c:v>
                </c:pt>
                <c:pt idx="62991">
                  <c:v>31495.5</c:v>
                </c:pt>
                <c:pt idx="62992">
                  <c:v>31496</c:v>
                </c:pt>
                <c:pt idx="62993">
                  <c:v>31496.5</c:v>
                </c:pt>
                <c:pt idx="62994">
                  <c:v>31497</c:v>
                </c:pt>
                <c:pt idx="62995">
                  <c:v>31497.5</c:v>
                </c:pt>
                <c:pt idx="62996">
                  <c:v>31498</c:v>
                </c:pt>
                <c:pt idx="62997">
                  <c:v>31498.5</c:v>
                </c:pt>
                <c:pt idx="62998">
                  <c:v>31499</c:v>
                </c:pt>
                <c:pt idx="62999">
                  <c:v>31499.5</c:v>
                </c:pt>
                <c:pt idx="63000">
                  <c:v>31500</c:v>
                </c:pt>
                <c:pt idx="63001">
                  <c:v>31500.5</c:v>
                </c:pt>
                <c:pt idx="63002">
                  <c:v>31501</c:v>
                </c:pt>
                <c:pt idx="63003">
                  <c:v>31501.5</c:v>
                </c:pt>
                <c:pt idx="63004">
                  <c:v>31502</c:v>
                </c:pt>
                <c:pt idx="63005">
                  <c:v>31502.5</c:v>
                </c:pt>
                <c:pt idx="63006">
                  <c:v>31503</c:v>
                </c:pt>
                <c:pt idx="63007">
                  <c:v>31503.5</c:v>
                </c:pt>
                <c:pt idx="63008">
                  <c:v>31504</c:v>
                </c:pt>
                <c:pt idx="63009">
                  <c:v>31504.5</c:v>
                </c:pt>
                <c:pt idx="63010">
                  <c:v>31505</c:v>
                </c:pt>
                <c:pt idx="63011">
                  <c:v>31505.5</c:v>
                </c:pt>
                <c:pt idx="63012">
                  <c:v>31506</c:v>
                </c:pt>
                <c:pt idx="63013">
                  <c:v>31506.5</c:v>
                </c:pt>
                <c:pt idx="63014">
                  <c:v>31507</c:v>
                </c:pt>
                <c:pt idx="63015">
                  <c:v>31507.5</c:v>
                </c:pt>
                <c:pt idx="63016">
                  <c:v>31508</c:v>
                </c:pt>
                <c:pt idx="63017">
                  <c:v>31508.5</c:v>
                </c:pt>
                <c:pt idx="63018">
                  <c:v>31509</c:v>
                </c:pt>
                <c:pt idx="63019">
                  <c:v>31509.5</c:v>
                </c:pt>
                <c:pt idx="63020">
                  <c:v>31510</c:v>
                </c:pt>
                <c:pt idx="63021">
                  <c:v>31510.5</c:v>
                </c:pt>
                <c:pt idx="63022">
                  <c:v>31511</c:v>
                </c:pt>
                <c:pt idx="63023">
                  <c:v>31511.5</c:v>
                </c:pt>
                <c:pt idx="63024">
                  <c:v>31512</c:v>
                </c:pt>
                <c:pt idx="63025">
                  <c:v>31512.5</c:v>
                </c:pt>
                <c:pt idx="63026">
                  <c:v>31513</c:v>
                </c:pt>
                <c:pt idx="63027">
                  <c:v>31513.5</c:v>
                </c:pt>
                <c:pt idx="63028">
                  <c:v>31514</c:v>
                </c:pt>
                <c:pt idx="63029">
                  <c:v>31514.5</c:v>
                </c:pt>
                <c:pt idx="63030">
                  <c:v>31515</c:v>
                </c:pt>
                <c:pt idx="63031">
                  <c:v>31515.5</c:v>
                </c:pt>
                <c:pt idx="63032">
                  <c:v>31516</c:v>
                </c:pt>
                <c:pt idx="63033">
                  <c:v>31516.5</c:v>
                </c:pt>
                <c:pt idx="63034">
                  <c:v>31517</c:v>
                </c:pt>
                <c:pt idx="63035">
                  <c:v>31517.5</c:v>
                </c:pt>
                <c:pt idx="63036">
                  <c:v>31518</c:v>
                </c:pt>
                <c:pt idx="63037">
                  <c:v>31518.5</c:v>
                </c:pt>
                <c:pt idx="63038">
                  <c:v>31519</c:v>
                </c:pt>
                <c:pt idx="63039">
                  <c:v>31519.5</c:v>
                </c:pt>
                <c:pt idx="63040">
                  <c:v>31520</c:v>
                </c:pt>
                <c:pt idx="63041">
                  <c:v>31520.5</c:v>
                </c:pt>
                <c:pt idx="63042">
                  <c:v>31521</c:v>
                </c:pt>
                <c:pt idx="63043">
                  <c:v>31521.5</c:v>
                </c:pt>
                <c:pt idx="63044">
                  <c:v>31522</c:v>
                </c:pt>
                <c:pt idx="63045">
                  <c:v>31522.5</c:v>
                </c:pt>
                <c:pt idx="63046">
                  <c:v>31523</c:v>
                </c:pt>
                <c:pt idx="63047">
                  <c:v>31523.5</c:v>
                </c:pt>
                <c:pt idx="63048">
                  <c:v>31524</c:v>
                </c:pt>
                <c:pt idx="63049">
                  <c:v>31524.5</c:v>
                </c:pt>
                <c:pt idx="63050">
                  <c:v>31525</c:v>
                </c:pt>
                <c:pt idx="63051">
                  <c:v>31525.5</c:v>
                </c:pt>
                <c:pt idx="63052">
                  <c:v>31526</c:v>
                </c:pt>
                <c:pt idx="63053">
                  <c:v>31526.5</c:v>
                </c:pt>
                <c:pt idx="63054">
                  <c:v>31527</c:v>
                </c:pt>
                <c:pt idx="63055">
                  <c:v>31527.5</c:v>
                </c:pt>
                <c:pt idx="63056">
                  <c:v>31528</c:v>
                </c:pt>
                <c:pt idx="63057">
                  <c:v>31528.5</c:v>
                </c:pt>
                <c:pt idx="63058">
                  <c:v>31529</c:v>
                </c:pt>
                <c:pt idx="63059">
                  <c:v>31529.5</c:v>
                </c:pt>
                <c:pt idx="63060">
                  <c:v>31530</c:v>
                </c:pt>
                <c:pt idx="63061">
                  <c:v>31530.5</c:v>
                </c:pt>
                <c:pt idx="63062">
                  <c:v>31531</c:v>
                </c:pt>
                <c:pt idx="63063">
                  <c:v>31531.5</c:v>
                </c:pt>
                <c:pt idx="63064">
                  <c:v>31532</c:v>
                </c:pt>
                <c:pt idx="63065">
                  <c:v>31532.5</c:v>
                </c:pt>
                <c:pt idx="63066">
                  <c:v>31533</c:v>
                </c:pt>
                <c:pt idx="63067">
                  <c:v>31533.5</c:v>
                </c:pt>
                <c:pt idx="63068">
                  <c:v>31534</c:v>
                </c:pt>
                <c:pt idx="63069">
                  <c:v>31534.5</c:v>
                </c:pt>
                <c:pt idx="63070">
                  <c:v>31535</c:v>
                </c:pt>
                <c:pt idx="63071">
                  <c:v>31535.5</c:v>
                </c:pt>
                <c:pt idx="63072">
                  <c:v>31536</c:v>
                </c:pt>
                <c:pt idx="63073">
                  <c:v>31536.5</c:v>
                </c:pt>
                <c:pt idx="63074">
                  <c:v>31537</c:v>
                </c:pt>
                <c:pt idx="63075">
                  <c:v>31537.5</c:v>
                </c:pt>
                <c:pt idx="63076">
                  <c:v>31538</c:v>
                </c:pt>
                <c:pt idx="63077">
                  <c:v>31538.5</c:v>
                </c:pt>
                <c:pt idx="63078">
                  <c:v>31539</c:v>
                </c:pt>
                <c:pt idx="63079">
                  <c:v>31539.5</c:v>
                </c:pt>
                <c:pt idx="63080">
                  <c:v>31540</c:v>
                </c:pt>
                <c:pt idx="63081">
                  <c:v>31540.5</c:v>
                </c:pt>
                <c:pt idx="63082">
                  <c:v>31541</c:v>
                </c:pt>
                <c:pt idx="63083">
                  <c:v>31541.5</c:v>
                </c:pt>
                <c:pt idx="63084">
                  <c:v>31542</c:v>
                </c:pt>
                <c:pt idx="63085">
                  <c:v>31542.5</c:v>
                </c:pt>
                <c:pt idx="63086">
                  <c:v>31543</c:v>
                </c:pt>
                <c:pt idx="63087">
                  <c:v>31543.5</c:v>
                </c:pt>
                <c:pt idx="63088">
                  <c:v>31544</c:v>
                </c:pt>
                <c:pt idx="63089">
                  <c:v>31544.5</c:v>
                </c:pt>
                <c:pt idx="63090">
                  <c:v>31545</c:v>
                </c:pt>
                <c:pt idx="63091">
                  <c:v>31545.5</c:v>
                </c:pt>
                <c:pt idx="63092">
                  <c:v>31546</c:v>
                </c:pt>
                <c:pt idx="63093">
                  <c:v>31546.5</c:v>
                </c:pt>
                <c:pt idx="63094">
                  <c:v>31547</c:v>
                </c:pt>
                <c:pt idx="63095">
                  <c:v>31547.5</c:v>
                </c:pt>
                <c:pt idx="63096">
                  <c:v>31548</c:v>
                </c:pt>
                <c:pt idx="63097">
                  <c:v>31548.5</c:v>
                </c:pt>
                <c:pt idx="63098">
                  <c:v>31549</c:v>
                </c:pt>
                <c:pt idx="63099">
                  <c:v>31549.5</c:v>
                </c:pt>
                <c:pt idx="63100">
                  <c:v>31550</c:v>
                </c:pt>
                <c:pt idx="63101">
                  <c:v>31550.5</c:v>
                </c:pt>
                <c:pt idx="63102">
                  <c:v>31551</c:v>
                </c:pt>
                <c:pt idx="63103">
                  <c:v>31551.5</c:v>
                </c:pt>
                <c:pt idx="63104">
                  <c:v>31552</c:v>
                </c:pt>
                <c:pt idx="63105">
                  <c:v>31552.5</c:v>
                </c:pt>
                <c:pt idx="63106">
                  <c:v>31553</c:v>
                </c:pt>
                <c:pt idx="63107">
                  <c:v>31553.5</c:v>
                </c:pt>
                <c:pt idx="63108">
                  <c:v>31554</c:v>
                </c:pt>
                <c:pt idx="63109">
                  <c:v>31554.5</c:v>
                </c:pt>
                <c:pt idx="63110">
                  <c:v>31555</c:v>
                </c:pt>
                <c:pt idx="63111">
                  <c:v>31555.5</c:v>
                </c:pt>
                <c:pt idx="63112">
                  <c:v>31556</c:v>
                </c:pt>
                <c:pt idx="63113">
                  <c:v>31556.5</c:v>
                </c:pt>
                <c:pt idx="63114">
                  <c:v>31557</c:v>
                </c:pt>
                <c:pt idx="63115">
                  <c:v>31557.5</c:v>
                </c:pt>
                <c:pt idx="63116">
                  <c:v>31558</c:v>
                </c:pt>
                <c:pt idx="63117">
                  <c:v>31558.5</c:v>
                </c:pt>
                <c:pt idx="63118">
                  <c:v>31559</c:v>
                </c:pt>
                <c:pt idx="63119">
                  <c:v>31559.5</c:v>
                </c:pt>
                <c:pt idx="63120">
                  <c:v>31560</c:v>
                </c:pt>
                <c:pt idx="63121">
                  <c:v>31560.5</c:v>
                </c:pt>
                <c:pt idx="63122">
                  <c:v>31561</c:v>
                </c:pt>
                <c:pt idx="63123">
                  <c:v>31561.5</c:v>
                </c:pt>
                <c:pt idx="63124">
                  <c:v>31562</c:v>
                </c:pt>
                <c:pt idx="63125">
                  <c:v>31562.5</c:v>
                </c:pt>
                <c:pt idx="63126">
                  <c:v>31563</c:v>
                </c:pt>
                <c:pt idx="63127">
                  <c:v>31563.5</c:v>
                </c:pt>
                <c:pt idx="63128">
                  <c:v>31564</c:v>
                </c:pt>
                <c:pt idx="63129">
                  <c:v>31564.5</c:v>
                </c:pt>
                <c:pt idx="63130">
                  <c:v>31565</c:v>
                </c:pt>
                <c:pt idx="63131">
                  <c:v>31565.5</c:v>
                </c:pt>
                <c:pt idx="63132">
                  <c:v>31566</c:v>
                </c:pt>
                <c:pt idx="63133">
                  <c:v>31566.5</c:v>
                </c:pt>
                <c:pt idx="63134">
                  <c:v>31567</c:v>
                </c:pt>
                <c:pt idx="63135">
                  <c:v>31567.5</c:v>
                </c:pt>
                <c:pt idx="63136">
                  <c:v>31568</c:v>
                </c:pt>
                <c:pt idx="63137">
                  <c:v>31568.5</c:v>
                </c:pt>
                <c:pt idx="63138">
                  <c:v>31569</c:v>
                </c:pt>
                <c:pt idx="63139">
                  <c:v>31569.5</c:v>
                </c:pt>
                <c:pt idx="63140">
                  <c:v>31570</c:v>
                </c:pt>
                <c:pt idx="63141">
                  <c:v>31570.5</c:v>
                </c:pt>
                <c:pt idx="63142">
                  <c:v>31571</c:v>
                </c:pt>
                <c:pt idx="63143">
                  <c:v>31571.5</c:v>
                </c:pt>
                <c:pt idx="63144">
                  <c:v>31572</c:v>
                </c:pt>
                <c:pt idx="63145">
                  <c:v>31572.5</c:v>
                </c:pt>
                <c:pt idx="63146">
                  <c:v>31573</c:v>
                </c:pt>
                <c:pt idx="63147">
                  <c:v>31573.5</c:v>
                </c:pt>
                <c:pt idx="63148">
                  <c:v>31574</c:v>
                </c:pt>
                <c:pt idx="63149">
                  <c:v>31574.5</c:v>
                </c:pt>
                <c:pt idx="63150">
                  <c:v>31575</c:v>
                </c:pt>
                <c:pt idx="63151">
                  <c:v>31575.5</c:v>
                </c:pt>
                <c:pt idx="63152">
                  <c:v>31576</c:v>
                </c:pt>
                <c:pt idx="63153">
                  <c:v>31576.5</c:v>
                </c:pt>
                <c:pt idx="63154">
                  <c:v>31577</c:v>
                </c:pt>
                <c:pt idx="63155">
                  <c:v>31577.5</c:v>
                </c:pt>
                <c:pt idx="63156">
                  <c:v>31578</c:v>
                </c:pt>
                <c:pt idx="63157">
                  <c:v>31578.5</c:v>
                </c:pt>
                <c:pt idx="63158">
                  <c:v>31579</c:v>
                </c:pt>
                <c:pt idx="63159">
                  <c:v>31579.5</c:v>
                </c:pt>
                <c:pt idx="63160">
                  <c:v>31580</c:v>
                </c:pt>
                <c:pt idx="63161">
                  <c:v>31580.5</c:v>
                </c:pt>
                <c:pt idx="63162">
                  <c:v>31581</c:v>
                </c:pt>
                <c:pt idx="63163">
                  <c:v>31581.5</c:v>
                </c:pt>
                <c:pt idx="63164">
                  <c:v>31582</c:v>
                </c:pt>
                <c:pt idx="63165">
                  <c:v>31582.5</c:v>
                </c:pt>
                <c:pt idx="63166">
                  <c:v>31583</c:v>
                </c:pt>
                <c:pt idx="63167">
                  <c:v>31583.5</c:v>
                </c:pt>
                <c:pt idx="63168">
                  <c:v>31584</c:v>
                </c:pt>
                <c:pt idx="63169">
                  <c:v>31584.5</c:v>
                </c:pt>
                <c:pt idx="63170">
                  <c:v>31585</c:v>
                </c:pt>
                <c:pt idx="63171">
                  <c:v>31585.5</c:v>
                </c:pt>
                <c:pt idx="63172">
                  <c:v>31586</c:v>
                </c:pt>
                <c:pt idx="63173">
                  <c:v>31586.5</c:v>
                </c:pt>
                <c:pt idx="63174">
                  <c:v>31587</c:v>
                </c:pt>
                <c:pt idx="63175">
                  <c:v>31587.5</c:v>
                </c:pt>
                <c:pt idx="63176">
                  <c:v>31588</c:v>
                </c:pt>
                <c:pt idx="63177">
                  <c:v>31588.5</c:v>
                </c:pt>
                <c:pt idx="63178">
                  <c:v>31589</c:v>
                </c:pt>
                <c:pt idx="63179">
                  <c:v>31589.5</c:v>
                </c:pt>
                <c:pt idx="63180">
                  <c:v>31590</c:v>
                </c:pt>
                <c:pt idx="63181">
                  <c:v>31590.5</c:v>
                </c:pt>
                <c:pt idx="63182">
                  <c:v>31591</c:v>
                </c:pt>
                <c:pt idx="63183">
                  <c:v>31591.5</c:v>
                </c:pt>
                <c:pt idx="63184">
                  <c:v>31592</c:v>
                </c:pt>
                <c:pt idx="63185">
                  <c:v>31592.5</c:v>
                </c:pt>
                <c:pt idx="63186">
                  <c:v>31593</c:v>
                </c:pt>
                <c:pt idx="63187">
                  <c:v>31593.5</c:v>
                </c:pt>
                <c:pt idx="63188">
                  <c:v>31594</c:v>
                </c:pt>
                <c:pt idx="63189">
                  <c:v>31594.5</c:v>
                </c:pt>
                <c:pt idx="63190">
                  <c:v>31595</c:v>
                </c:pt>
                <c:pt idx="63191">
                  <c:v>31595.5</c:v>
                </c:pt>
                <c:pt idx="63192">
                  <c:v>31596</c:v>
                </c:pt>
                <c:pt idx="63193">
                  <c:v>31596.5</c:v>
                </c:pt>
                <c:pt idx="63194">
                  <c:v>31597</c:v>
                </c:pt>
                <c:pt idx="63195">
                  <c:v>31597.5</c:v>
                </c:pt>
                <c:pt idx="63196">
                  <c:v>31598</c:v>
                </c:pt>
                <c:pt idx="63197">
                  <c:v>31598.5</c:v>
                </c:pt>
                <c:pt idx="63198">
                  <c:v>31599</c:v>
                </c:pt>
                <c:pt idx="63199">
                  <c:v>31599.5</c:v>
                </c:pt>
                <c:pt idx="63200">
                  <c:v>31600</c:v>
                </c:pt>
                <c:pt idx="63201">
                  <c:v>31600.5</c:v>
                </c:pt>
                <c:pt idx="63202">
                  <c:v>31601</c:v>
                </c:pt>
                <c:pt idx="63203">
                  <c:v>31601.5</c:v>
                </c:pt>
                <c:pt idx="63204">
                  <c:v>31602</c:v>
                </c:pt>
                <c:pt idx="63205">
                  <c:v>31602.5</c:v>
                </c:pt>
                <c:pt idx="63206">
                  <c:v>31603</c:v>
                </c:pt>
                <c:pt idx="63207">
                  <c:v>31603.5</c:v>
                </c:pt>
                <c:pt idx="63208">
                  <c:v>31604</c:v>
                </c:pt>
                <c:pt idx="63209">
                  <c:v>31604.5</c:v>
                </c:pt>
                <c:pt idx="63210">
                  <c:v>31605</c:v>
                </c:pt>
                <c:pt idx="63211">
                  <c:v>31605.5</c:v>
                </c:pt>
                <c:pt idx="63212">
                  <c:v>31606</c:v>
                </c:pt>
                <c:pt idx="63213">
                  <c:v>31606.5</c:v>
                </c:pt>
                <c:pt idx="63214">
                  <c:v>31607</c:v>
                </c:pt>
                <c:pt idx="63215">
                  <c:v>31607.5</c:v>
                </c:pt>
                <c:pt idx="63216">
                  <c:v>31608</c:v>
                </c:pt>
                <c:pt idx="63217">
                  <c:v>31608.5</c:v>
                </c:pt>
                <c:pt idx="63218">
                  <c:v>31609</c:v>
                </c:pt>
                <c:pt idx="63219">
                  <c:v>31609.5</c:v>
                </c:pt>
                <c:pt idx="63220">
                  <c:v>31610</c:v>
                </c:pt>
                <c:pt idx="63221">
                  <c:v>31610.5</c:v>
                </c:pt>
                <c:pt idx="63222">
                  <c:v>31611</c:v>
                </c:pt>
                <c:pt idx="63223">
                  <c:v>31611.5</c:v>
                </c:pt>
                <c:pt idx="63224">
                  <c:v>31612</c:v>
                </c:pt>
                <c:pt idx="63225">
                  <c:v>31612.5</c:v>
                </c:pt>
                <c:pt idx="63226">
                  <c:v>31613</c:v>
                </c:pt>
                <c:pt idx="63227">
                  <c:v>31613.5</c:v>
                </c:pt>
                <c:pt idx="63228">
                  <c:v>31614</c:v>
                </c:pt>
                <c:pt idx="63229">
                  <c:v>31614.5</c:v>
                </c:pt>
                <c:pt idx="63230">
                  <c:v>31615</c:v>
                </c:pt>
                <c:pt idx="63231">
                  <c:v>31615.5</c:v>
                </c:pt>
                <c:pt idx="63232">
                  <c:v>31616</c:v>
                </c:pt>
                <c:pt idx="63233">
                  <c:v>31616.5</c:v>
                </c:pt>
                <c:pt idx="63234">
                  <c:v>31617</c:v>
                </c:pt>
                <c:pt idx="63235">
                  <c:v>31617.5</c:v>
                </c:pt>
                <c:pt idx="63236">
                  <c:v>31618</c:v>
                </c:pt>
                <c:pt idx="63237">
                  <c:v>31618.5</c:v>
                </c:pt>
                <c:pt idx="63238">
                  <c:v>31619</c:v>
                </c:pt>
                <c:pt idx="63239">
                  <c:v>31619.5</c:v>
                </c:pt>
                <c:pt idx="63240">
                  <c:v>31620</c:v>
                </c:pt>
                <c:pt idx="63241">
                  <c:v>31620.5</c:v>
                </c:pt>
                <c:pt idx="63242">
                  <c:v>31621</c:v>
                </c:pt>
                <c:pt idx="63243">
                  <c:v>31621.5</c:v>
                </c:pt>
                <c:pt idx="63244">
                  <c:v>31622</c:v>
                </c:pt>
                <c:pt idx="63245">
                  <c:v>31622.5</c:v>
                </c:pt>
                <c:pt idx="63246">
                  <c:v>31623</c:v>
                </c:pt>
                <c:pt idx="63247">
                  <c:v>31623.5</c:v>
                </c:pt>
                <c:pt idx="63248">
                  <c:v>31624</c:v>
                </c:pt>
                <c:pt idx="63249">
                  <c:v>31624.5</c:v>
                </c:pt>
                <c:pt idx="63250">
                  <c:v>31625</c:v>
                </c:pt>
                <c:pt idx="63251">
                  <c:v>31625.5</c:v>
                </c:pt>
                <c:pt idx="63252">
                  <c:v>31626</c:v>
                </c:pt>
                <c:pt idx="63253">
                  <c:v>31626.5</c:v>
                </c:pt>
                <c:pt idx="63254">
                  <c:v>31627</c:v>
                </c:pt>
                <c:pt idx="63255">
                  <c:v>31627.5</c:v>
                </c:pt>
                <c:pt idx="63256">
                  <c:v>31628</c:v>
                </c:pt>
                <c:pt idx="63257">
                  <c:v>31628.5</c:v>
                </c:pt>
                <c:pt idx="63258">
                  <c:v>31629</c:v>
                </c:pt>
                <c:pt idx="63259">
                  <c:v>31629.5</c:v>
                </c:pt>
                <c:pt idx="63260">
                  <c:v>31630</c:v>
                </c:pt>
                <c:pt idx="63261">
                  <c:v>31630.5</c:v>
                </c:pt>
                <c:pt idx="63262">
                  <c:v>31631</c:v>
                </c:pt>
                <c:pt idx="63263">
                  <c:v>31631.5</c:v>
                </c:pt>
                <c:pt idx="63264">
                  <c:v>31632</c:v>
                </c:pt>
                <c:pt idx="63265">
                  <c:v>31632.5</c:v>
                </c:pt>
                <c:pt idx="63266">
                  <c:v>31633</c:v>
                </c:pt>
                <c:pt idx="63267">
                  <c:v>31633.5</c:v>
                </c:pt>
                <c:pt idx="63268">
                  <c:v>31634</c:v>
                </c:pt>
                <c:pt idx="63269">
                  <c:v>31634.5</c:v>
                </c:pt>
                <c:pt idx="63270">
                  <c:v>31635</c:v>
                </c:pt>
                <c:pt idx="63271">
                  <c:v>31635.5</c:v>
                </c:pt>
                <c:pt idx="63272">
                  <c:v>31636</c:v>
                </c:pt>
                <c:pt idx="63273">
                  <c:v>31636.5</c:v>
                </c:pt>
                <c:pt idx="63274">
                  <c:v>31637</c:v>
                </c:pt>
                <c:pt idx="63275">
                  <c:v>31637.5</c:v>
                </c:pt>
                <c:pt idx="63276">
                  <c:v>31638</c:v>
                </c:pt>
                <c:pt idx="63277">
                  <c:v>31638.5</c:v>
                </c:pt>
                <c:pt idx="63278">
                  <c:v>31639</c:v>
                </c:pt>
                <c:pt idx="63279">
                  <c:v>31639.5</c:v>
                </c:pt>
                <c:pt idx="63280">
                  <c:v>31640</c:v>
                </c:pt>
                <c:pt idx="63281">
                  <c:v>31640.5</c:v>
                </c:pt>
                <c:pt idx="63282">
                  <c:v>31641</c:v>
                </c:pt>
                <c:pt idx="63283">
                  <c:v>31641.5</c:v>
                </c:pt>
                <c:pt idx="63284">
                  <c:v>31642</c:v>
                </c:pt>
                <c:pt idx="63285">
                  <c:v>31642.5</c:v>
                </c:pt>
                <c:pt idx="63286">
                  <c:v>31643</c:v>
                </c:pt>
                <c:pt idx="63287">
                  <c:v>31643.5</c:v>
                </c:pt>
                <c:pt idx="63288">
                  <c:v>31644</c:v>
                </c:pt>
                <c:pt idx="63289">
                  <c:v>31644.5</c:v>
                </c:pt>
                <c:pt idx="63290">
                  <c:v>31645</c:v>
                </c:pt>
                <c:pt idx="63291">
                  <c:v>31645.5</c:v>
                </c:pt>
                <c:pt idx="63292">
                  <c:v>31646</c:v>
                </c:pt>
                <c:pt idx="63293">
                  <c:v>31646.5</c:v>
                </c:pt>
                <c:pt idx="63294">
                  <c:v>31647</c:v>
                </c:pt>
                <c:pt idx="63295">
                  <c:v>31647.5</c:v>
                </c:pt>
                <c:pt idx="63296">
                  <c:v>31648</c:v>
                </c:pt>
                <c:pt idx="63297">
                  <c:v>31648.5</c:v>
                </c:pt>
                <c:pt idx="63298">
                  <c:v>31649</c:v>
                </c:pt>
                <c:pt idx="63299">
                  <c:v>31649.5</c:v>
                </c:pt>
                <c:pt idx="63300">
                  <c:v>31650</c:v>
                </c:pt>
                <c:pt idx="63301">
                  <c:v>31650.5</c:v>
                </c:pt>
                <c:pt idx="63302">
                  <c:v>31651</c:v>
                </c:pt>
                <c:pt idx="63303">
                  <c:v>31651.5</c:v>
                </c:pt>
                <c:pt idx="63304">
                  <c:v>31652</c:v>
                </c:pt>
                <c:pt idx="63305">
                  <c:v>31652.5</c:v>
                </c:pt>
                <c:pt idx="63306">
                  <c:v>31653</c:v>
                </c:pt>
                <c:pt idx="63307">
                  <c:v>31653.5</c:v>
                </c:pt>
                <c:pt idx="63308">
                  <c:v>31654</c:v>
                </c:pt>
                <c:pt idx="63309">
                  <c:v>31654.5</c:v>
                </c:pt>
                <c:pt idx="63310">
                  <c:v>31655</c:v>
                </c:pt>
                <c:pt idx="63311">
                  <c:v>31655.5</c:v>
                </c:pt>
                <c:pt idx="63312">
                  <c:v>31656</c:v>
                </c:pt>
                <c:pt idx="63313">
                  <c:v>31656.5</c:v>
                </c:pt>
                <c:pt idx="63314">
                  <c:v>31657</c:v>
                </c:pt>
                <c:pt idx="63315">
                  <c:v>31657.5</c:v>
                </c:pt>
                <c:pt idx="63316">
                  <c:v>31658</c:v>
                </c:pt>
                <c:pt idx="63317">
                  <c:v>31658.5</c:v>
                </c:pt>
                <c:pt idx="63318">
                  <c:v>31659</c:v>
                </c:pt>
                <c:pt idx="63319">
                  <c:v>31659.5</c:v>
                </c:pt>
                <c:pt idx="63320">
                  <c:v>31660</c:v>
                </c:pt>
                <c:pt idx="63321">
                  <c:v>31660.5</c:v>
                </c:pt>
                <c:pt idx="63322">
                  <c:v>31661</c:v>
                </c:pt>
                <c:pt idx="63323">
                  <c:v>31661.5</c:v>
                </c:pt>
                <c:pt idx="63324">
                  <c:v>31662</c:v>
                </c:pt>
                <c:pt idx="63325">
                  <c:v>31662.5</c:v>
                </c:pt>
                <c:pt idx="63326">
                  <c:v>31663</c:v>
                </c:pt>
                <c:pt idx="63327">
                  <c:v>31663.5</c:v>
                </c:pt>
                <c:pt idx="63328">
                  <c:v>31664</c:v>
                </c:pt>
                <c:pt idx="63329">
                  <c:v>31664.5</c:v>
                </c:pt>
                <c:pt idx="63330">
                  <c:v>31665</c:v>
                </c:pt>
                <c:pt idx="63331">
                  <c:v>31665.5</c:v>
                </c:pt>
                <c:pt idx="63332">
                  <c:v>31666</c:v>
                </c:pt>
                <c:pt idx="63333">
                  <c:v>31666.5</c:v>
                </c:pt>
                <c:pt idx="63334">
                  <c:v>31667</c:v>
                </c:pt>
                <c:pt idx="63335">
                  <c:v>31667.5</c:v>
                </c:pt>
                <c:pt idx="63336">
                  <c:v>31668</c:v>
                </c:pt>
                <c:pt idx="63337">
                  <c:v>31668.5</c:v>
                </c:pt>
                <c:pt idx="63338">
                  <c:v>31669</c:v>
                </c:pt>
                <c:pt idx="63339">
                  <c:v>31669.5</c:v>
                </c:pt>
                <c:pt idx="63340">
                  <c:v>31670</c:v>
                </c:pt>
                <c:pt idx="63341">
                  <c:v>31670.5</c:v>
                </c:pt>
                <c:pt idx="63342">
                  <c:v>31671</c:v>
                </c:pt>
                <c:pt idx="63343">
                  <c:v>31671.5</c:v>
                </c:pt>
                <c:pt idx="63344">
                  <c:v>31672</c:v>
                </c:pt>
                <c:pt idx="63345">
                  <c:v>31672.5</c:v>
                </c:pt>
                <c:pt idx="63346">
                  <c:v>31673</c:v>
                </c:pt>
                <c:pt idx="63347">
                  <c:v>31673.5</c:v>
                </c:pt>
                <c:pt idx="63348">
                  <c:v>31674</c:v>
                </c:pt>
                <c:pt idx="63349">
                  <c:v>31674.5</c:v>
                </c:pt>
                <c:pt idx="63350">
                  <c:v>31675</c:v>
                </c:pt>
                <c:pt idx="63351">
                  <c:v>31675.5</c:v>
                </c:pt>
                <c:pt idx="63352">
                  <c:v>31676</c:v>
                </c:pt>
                <c:pt idx="63353">
                  <c:v>31676.5</c:v>
                </c:pt>
                <c:pt idx="63354">
                  <c:v>31677</c:v>
                </c:pt>
                <c:pt idx="63355">
                  <c:v>31677.5</c:v>
                </c:pt>
                <c:pt idx="63356">
                  <c:v>31678</c:v>
                </c:pt>
                <c:pt idx="63357">
                  <c:v>31678.5</c:v>
                </c:pt>
                <c:pt idx="63358">
                  <c:v>31679</c:v>
                </c:pt>
                <c:pt idx="63359">
                  <c:v>31679.5</c:v>
                </c:pt>
                <c:pt idx="63360">
                  <c:v>31680</c:v>
                </c:pt>
                <c:pt idx="63361">
                  <c:v>31680.5</c:v>
                </c:pt>
                <c:pt idx="63362">
                  <c:v>31681</c:v>
                </c:pt>
                <c:pt idx="63363">
                  <c:v>31681.5</c:v>
                </c:pt>
                <c:pt idx="63364">
                  <c:v>31682</c:v>
                </c:pt>
                <c:pt idx="63365">
                  <c:v>31682.5</c:v>
                </c:pt>
                <c:pt idx="63366">
                  <c:v>31683</c:v>
                </c:pt>
                <c:pt idx="63367">
                  <c:v>31683.5</c:v>
                </c:pt>
                <c:pt idx="63368">
                  <c:v>31684</c:v>
                </c:pt>
                <c:pt idx="63369">
                  <c:v>31684.5</c:v>
                </c:pt>
                <c:pt idx="63370">
                  <c:v>31685</c:v>
                </c:pt>
                <c:pt idx="63371">
                  <c:v>31685.5</c:v>
                </c:pt>
                <c:pt idx="63372">
                  <c:v>31686</c:v>
                </c:pt>
                <c:pt idx="63373">
                  <c:v>31686.5</c:v>
                </c:pt>
                <c:pt idx="63374">
                  <c:v>31687</c:v>
                </c:pt>
                <c:pt idx="63375">
                  <c:v>31687.5</c:v>
                </c:pt>
                <c:pt idx="63376">
                  <c:v>31688</c:v>
                </c:pt>
                <c:pt idx="63377">
                  <c:v>31688.5</c:v>
                </c:pt>
                <c:pt idx="63378">
                  <c:v>31689</c:v>
                </c:pt>
                <c:pt idx="63379">
                  <c:v>31689.5</c:v>
                </c:pt>
                <c:pt idx="63380">
                  <c:v>31690</c:v>
                </c:pt>
                <c:pt idx="63381">
                  <c:v>31690.5</c:v>
                </c:pt>
                <c:pt idx="63382">
                  <c:v>31691</c:v>
                </c:pt>
                <c:pt idx="63383">
                  <c:v>31691.5</c:v>
                </c:pt>
                <c:pt idx="63384">
                  <c:v>31692</c:v>
                </c:pt>
                <c:pt idx="63385">
                  <c:v>31692.5</c:v>
                </c:pt>
                <c:pt idx="63386">
                  <c:v>31693</c:v>
                </c:pt>
                <c:pt idx="63387">
                  <c:v>31693.5</c:v>
                </c:pt>
                <c:pt idx="63388">
                  <c:v>31694</c:v>
                </c:pt>
                <c:pt idx="63389">
                  <c:v>31694.5</c:v>
                </c:pt>
                <c:pt idx="63390">
                  <c:v>31695</c:v>
                </c:pt>
                <c:pt idx="63391">
                  <c:v>31695.5</c:v>
                </c:pt>
                <c:pt idx="63392">
                  <c:v>31696</c:v>
                </c:pt>
                <c:pt idx="63393">
                  <c:v>31696.5</c:v>
                </c:pt>
                <c:pt idx="63394">
                  <c:v>31697</c:v>
                </c:pt>
                <c:pt idx="63395">
                  <c:v>31697.5</c:v>
                </c:pt>
                <c:pt idx="63396">
                  <c:v>31698</c:v>
                </c:pt>
                <c:pt idx="63397">
                  <c:v>31698.5</c:v>
                </c:pt>
                <c:pt idx="63398">
                  <c:v>31699</c:v>
                </c:pt>
                <c:pt idx="63399">
                  <c:v>31699.5</c:v>
                </c:pt>
                <c:pt idx="63400">
                  <c:v>31700</c:v>
                </c:pt>
                <c:pt idx="63401">
                  <c:v>31700.5</c:v>
                </c:pt>
                <c:pt idx="63402">
                  <c:v>31701</c:v>
                </c:pt>
                <c:pt idx="63403">
                  <c:v>31701.5</c:v>
                </c:pt>
                <c:pt idx="63404">
                  <c:v>31702</c:v>
                </c:pt>
                <c:pt idx="63405">
                  <c:v>31702.5</c:v>
                </c:pt>
                <c:pt idx="63406">
                  <c:v>31703</c:v>
                </c:pt>
                <c:pt idx="63407">
                  <c:v>31703.5</c:v>
                </c:pt>
                <c:pt idx="63408">
                  <c:v>31704</c:v>
                </c:pt>
                <c:pt idx="63409">
                  <c:v>31704.5</c:v>
                </c:pt>
                <c:pt idx="63410">
                  <c:v>31705</c:v>
                </c:pt>
                <c:pt idx="63411">
                  <c:v>31705.5</c:v>
                </c:pt>
                <c:pt idx="63412">
                  <c:v>31706</c:v>
                </c:pt>
                <c:pt idx="63413">
                  <c:v>31706.5</c:v>
                </c:pt>
                <c:pt idx="63414">
                  <c:v>31707</c:v>
                </c:pt>
                <c:pt idx="63415">
                  <c:v>31707.5</c:v>
                </c:pt>
                <c:pt idx="63416">
                  <c:v>31708</c:v>
                </c:pt>
                <c:pt idx="63417">
                  <c:v>31708.5</c:v>
                </c:pt>
                <c:pt idx="63418">
                  <c:v>31709</c:v>
                </c:pt>
                <c:pt idx="63419">
                  <c:v>31709.5</c:v>
                </c:pt>
                <c:pt idx="63420">
                  <c:v>31710</c:v>
                </c:pt>
                <c:pt idx="63421">
                  <c:v>31710.5</c:v>
                </c:pt>
                <c:pt idx="63422">
                  <c:v>31711</c:v>
                </c:pt>
                <c:pt idx="63423">
                  <c:v>31711.5</c:v>
                </c:pt>
                <c:pt idx="63424">
                  <c:v>31712</c:v>
                </c:pt>
                <c:pt idx="63425">
                  <c:v>31712.5</c:v>
                </c:pt>
                <c:pt idx="63426">
                  <c:v>31713</c:v>
                </c:pt>
                <c:pt idx="63427">
                  <c:v>31713.5</c:v>
                </c:pt>
                <c:pt idx="63428">
                  <c:v>31714</c:v>
                </c:pt>
                <c:pt idx="63429">
                  <c:v>31714.5</c:v>
                </c:pt>
                <c:pt idx="63430">
                  <c:v>31715</c:v>
                </c:pt>
                <c:pt idx="63431">
                  <c:v>31715.5</c:v>
                </c:pt>
                <c:pt idx="63432">
                  <c:v>31716</c:v>
                </c:pt>
                <c:pt idx="63433">
                  <c:v>31716.5</c:v>
                </c:pt>
                <c:pt idx="63434">
                  <c:v>31717</c:v>
                </c:pt>
                <c:pt idx="63435">
                  <c:v>31717.5</c:v>
                </c:pt>
                <c:pt idx="63436">
                  <c:v>31718</c:v>
                </c:pt>
                <c:pt idx="63437">
                  <c:v>31718.5</c:v>
                </c:pt>
                <c:pt idx="63438">
                  <c:v>31719</c:v>
                </c:pt>
                <c:pt idx="63439">
                  <c:v>31719.5</c:v>
                </c:pt>
                <c:pt idx="63440">
                  <c:v>31720</c:v>
                </c:pt>
                <c:pt idx="63441">
                  <c:v>31720.5</c:v>
                </c:pt>
                <c:pt idx="63442">
                  <c:v>31721</c:v>
                </c:pt>
                <c:pt idx="63443">
                  <c:v>31721.5</c:v>
                </c:pt>
                <c:pt idx="63444">
                  <c:v>31722</c:v>
                </c:pt>
                <c:pt idx="63445">
                  <c:v>31722.5</c:v>
                </c:pt>
                <c:pt idx="63446">
                  <c:v>31723</c:v>
                </c:pt>
                <c:pt idx="63447">
                  <c:v>31723.5</c:v>
                </c:pt>
                <c:pt idx="63448">
                  <c:v>31724</c:v>
                </c:pt>
                <c:pt idx="63449">
                  <c:v>31724.5</c:v>
                </c:pt>
                <c:pt idx="63450">
                  <c:v>31725</c:v>
                </c:pt>
                <c:pt idx="63451">
                  <c:v>31725.5</c:v>
                </c:pt>
                <c:pt idx="63452">
                  <c:v>31726</c:v>
                </c:pt>
                <c:pt idx="63453">
                  <c:v>31726.5</c:v>
                </c:pt>
                <c:pt idx="63454">
                  <c:v>31727</c:v>
                </c:pt>
                <c:pt idx="63455">
                  <c:v>31727.5</c:v>
                </c:pt>
                <c:pt idx="63456">
                  <c:v>31728</c:v>
                </c:pt>
                <c:pt idx="63457">
                  <c:v>31728.5</c:v>
                </c:pt>
                <c:pt idx="63458">
                  <c:v>31729</c:v>
                </c:pt>
                <c:pt idx="63459">
                  <c:v>31729.5</c:v>
                </c:pt>
                <c:pt idx="63460">
                  <c:v>31730</c:v>
                </c:pt>
                <c:pt idx="63461">
                  <c:v>31730.5</c:v>
                </c:pt>
                <c:pt idx="63462">
                  <c:v>31731</c:v>
                </c:pt>
                <c:pt idx="63463">
                  <c:v>31731.5</c:v>
                </c:pt>
                <c:pt idx="63464">
                  <c:v>31732</c:v>
                </c:pt>
                <c:pt idx="63465">
                  <c:v>31732.5</c:v>
                </c:pt>
                <c:pt idx="63466">
                  <c:v>31733</c:v>
                </c:pt>
                <c:pt idx="63467">
                  <c:v>31733.5</c:v>
                </c:pt>
                <c:pt idx="63468">
                  <c:v>31734</c:v>
                </c:pt>
                <c:pt idx="63469">
                  <c:v>31734.5</c:v>
                </c:pt>
                <c:pt idx="63470">
                  <c:v>31735</c:v>
                </c:pt>
                <c:pt idx="63471">
                  <c:v>31735.5</c:v>
                </c:pt>
                <c:pt idx="63472">
                  <c:v>31736</c:v>
                </c:pt>
                <c:pt idx="63473">
                  <c:v>31736.5</c:v>
                </c:pt>
                <c:pt idx="63474">
                  <c:v>31737</c:v>
                </c:pt>
                <c:pt idx="63475">
                  <c:v>31737.5</c:v>
                </c:pt>
                <c:pt idx="63476">
                  <c:v>31738</c:v>
                </c:pt>
                <c:pt idx="63477">
                  <c:v>31738.5</c:v>
                </c:pt>
                <c:pt idx="63478">
                  <c:v>31739</c:v>
                </c:pt>
                <c:pt idx="63479">
                  <c:v>31739.5</c:v>
                </c:pt>
                <c:pt idx="63480">
                  <c:v>31740</c:v>
                </c:pt>
                <c:pt idx="63481">
                  <c:v>31740.5</c:v>
                </c:pt>
                <c:pt idx="63482">
                  <c:v>31741</c:v>
                </c:pt>
                <c:pt idx="63483">
                  <c:v>31741.5</c:v>
                </c:pt>
                <c:pt idx="63484">
                  <c:v>31742</c:v>
                </c:pt>
                <c:pt idx="63485">
                  <c:v>31742.5</c:v>
                </c:pt>
                <c:pt idx="63486">
                  <c:v>31743</c:v>
                </c:pt>
                <c:pt idx="63487">
                  <c:v>31743.5</c:v>
                </c:pt>
                <c:pt idx="63488">
                  <c:v>31744</c:v>
                </c:pt>
                <c:pt idx="63489">
                  <c:v>31744.5</c:v>
                </c:pt>
                <c:pt idx="63490">
                  <c:v>31745</c:v>
                </c:pt>
                <c:pt idx="63491">
                  <c:v>31745.5</c:v>
                </c:pt>
                <c:pt idx="63492">
                  <c:v>31746</c:v>
                </c:pt>
                <c:pt idx="63493">
                  <c:v>31746.5</c:v>
                </c:pt>
                <c:pt idx="63494">
                  <c:v>31747</c:v>
                </c:pt>
                <c:pt idx="63495">
                  <c:v>31747.5</c:v>
                </c:pt>
                <c:pt idx="63496">
                  <c:v>31748</c:v>
                </c:pt>
                <c:pt idx="63497">
                  <c:v>31748.5</c:v>
                </c:pt>
                <c:pt idx="63498">
                  <c:v>31749</c:v>
                </c:pt>
                <c:pt idx="63499">
                  <c:v>31749.5</c:v>
                </c:pt>
                <c:pt idx="63500">
                  <c:v>31750</c:v>
                </c:pt>
                <c:pt idx="63501">
                  <c:v>31750.5</c:v>
                </c:pt>
                <c:pt idx="63502">
                  <c:v>31751</c:v>
                </c:pt>
                <c:pt idx="63503">
                  <c:v>31751.5</c:v>
                </c:pt>
                <c:pt idx="63504">
                  <c:v>31752</c:v>
                </c:pt>
                <c:pt idx="63505">
                  <c:v>31752.5</c:v>
                </c:pt>
                <c:pt idx="63506">
                  <c:v>31753</c:v>
                </c:pt>
                <c:pt idx="63507">
                  <c:v>31753.5</c:v>
                </c:pt>
                <c:pt idx="63508">
                  <c:v>31754</c:v>
                </c:pt>
                <c:pt idx="63509">
                  <c:v>31754.5</c:v>
                </c:pt>
                <c:pt idx="63510">
                  <c:v>31755</c:v>
                </c:pt>
                <c:pt idx="63511">
                  <c:v>31755.5</c:v>
                </c:pt>
                <c:pt idx="63512">
                  <c:v>31756</c:v>
                </c:pt>
                <c:pt idx="63513">
                  <c:v>31756.5</c:v>
                </c:pt>
                <c:pt idx="63514">
                  <c:v>31757</c:v>
                </c:pt>
                <c:pt idx="63515">
                  <c:v>31757.5</c:v>
                </c:pt>
                <c:pt idx="63516">
                  <c:v>31758</c:v>
                </c:pt>
                <c:pt idx="63517">
                  <c:v>31758.5</c:v>
                </c:pt>
                <c:pt idx="63518">
                  <c:v>31759</c:v>
                </c:pt>
                <c:pt idx="63519">
                  <c:v>31759.5</c:v>
                </c:pt>
                <c:pt idx="63520">
                  <c:v>31760</c:v>
                </c:pt>
                <c:pt idx="63521">
                  <c:v>31760.5</c:v>
                </c:pt>
                <c:pt idx="63522">
                  <c:v>31761</c:v>
                </c:pt>
                <c:pt idx="63523">
                  <c:v>31761.5</c:v>
                </c:pt>
                <c:pt idx="63524">
                  <c:v>31762</c:v>
                </c:pt>
                <c:pt idx="63525">
                  <c:v>31762.5</c:v>
                </c:pt>
                <c:pt idx="63526">
                  <c:v>31763</c:v>
                </c:pt>
                <c:pt idx="63527">
                  <c:v>31763.5</c:v>
                </c:pt>
                <c:pt idx="63528">
                  <c:v>31764</c:v>
                </c:pt>
                <c:pt idx="63529">
                  <c:v>31764.5</c:v>
                </c:pt>
                <c:pt idx="63530">
                  <c:v>31765</c:v>
                </c:pt>
                <c:pt idx="63531">
                  <c:v>31765.5</c:v>
                </c:pt>
                <c:pt idx="63532">
                  <c:v>31766</c:v>
                </c:pt>
                <c:pt idx="63533">
                  <c:v>31766.5</c:v>
                </c:pt>
                <c:pt idx="63534">
                  <c:v>31767</c:v>
                </c:pt>
                <c:pt idx="63535">
                  <c:v>31767.5</c:v>
                </c:pt>
                <c:pt idx="63536">
                  <c:v>31768</c:v>
                </c:pt>
                <c:pt idx="63537">
                  <c:v>31768.5</c:v>
                </c:pt>
                <c:pt idx="63538">
                  <c:v>31769</c:v>
                </c:pt>
                <c:pt idx="63539">
                  <c:v>31769.5</c:v>
                </c:pt>
                <c:pt idx="63540">
                  <c:v>31770</c:v>
                </c:pt>
                <c:pt idx="63541">
                  <c:v>31770.5</c:v>
                </c:pt>
                <c:pt idx="63542">
                  <c:v>31771</c:v>
                </c:pt>
                <c:pt idx="63543">
                  <c:v>31771.5</c:v>
                </c:pt>
                <c:pt idx="63544">
                  <c:v>31772</c:v>
                </c:pt>
                <c:pt idx="63545">
                  <c:v>31772.5</c:v>
                </c:pt>
                <c:pt idx="63546">
                  <c:v>31773</c:v>
                </c:pt>
                <c:pt idx="63547">
                  <c:v>31773.5</c:v>
                </c:pt>
                <c:pt idx="63548">
                  <c:v>31774</c:v>
                </c:pt>
                <c:pt idx="63549">
                  <c:v>31774.5</c:v>
                </c:pt>
                <c:pt idx="63550">
                  <c:v>31775</c:v>
                </c:pt>
                <c:pt idx="63551">
                  <c:v>31775.5</c:v>
                </c:pt>
                <c:pt idx="63552">
                  <c:v>31776</c:v>
                </c:pt>
                <c:pt idx="63553">
                  <c:v>31776.5</c:v>
                </c:pt>
                <c:pt idx="63554">
                  <c:v>31777</c:v>
                </c:pt>
                <c:pt idx="63555">
                  <c:v>31777.5</c:v>
                </c:pt>
                <c:pt idx="63556">
                  <c:v>31778</c:v>
                </c:pt>
                <c:pt idx="63557">
                  <c:v>31778.5</c:v>
                </c:pt>
                <c:pt idx="63558">
                  <c:v>31779</c:v>
                </c:pt>
                <c:pt idx="63559">
                  <c:v>31779.5</c:v>
                </c:pt>
                <c:pt idx="63560">
                  <c:v>31780</c:v>
                </c:pt>
                <c:pt idx="63561">
                  <c:v>31780.5</c:v>
                </c:pt>
                <c:pt idx="63562">
                  <c:v>31781</c:v>
                </c:pt>
                <c:pt idx="63563">
                  <c:v>31781.5</c:v>
                </c:pt>
                <c:pt idx="63564">
                  <c:v>31782</c:v>
                </c:pt>
                <c:pt idx="63565">
                  <c:v>31782.5</c:v>
                </c:pt>
                <c:pt idx="63566">
                  <c:v>31783</c:v>
                </c:pt>
                <c:pt idx="63567">
                  <c:v>31783.5</c:v>
                </c:pt>
                <c:pt idx="63568">
                  <c:v>31784</c:v>
                </c:pt>
                <c:pt idx="63569">
                  <c:v>31784.5</c:v>
                </c:pt>
                <c:pt idx="63570">
                  <c:v>31785</c:v>
                </c:pt>
                <c:pt idx="63571">
                  <c:v>31785.5</c:v>
                </c:pt>
                <c:pt idx="63572">
                  <c:v>31786</c:v>
                </c:pt>
                <c:pt idx="63573">
                  <c:v>31786.5</c:v>
                </c:pt>
                <c:pt idx="63574">
                  <c:v>31787</c:v>
                </c:pt>
                <c:pt idx="63575">
                  <c:v>31787.5</c:v>
                </c:pt>
                <c:pt idx="63576">
                  <c:v>31788</c:v>
                </c:pt>
                <c:pt idx="63577">
                  <c:v>31788.5</c:v>
                </c:pt>
                <c:pt idx="63578">
                  <c:v>31789</c:v>
                </c:pt>
                <c:pt idx="63579">
                  <c:v>31789.5</c:v>
                </c:pt>
                <c:pt idx="63580">
                  <c:v>31790</c:v>
                </c:pt>
                <c:pt idx="63581">
                  <c:v>31790.5</c:v>
                </c:pt>
                <c:pt idx="63582">
                  <c:v>31791</c:v>
                </c:pt>
                <c:pt idx="63583">
                  <c:v>31791.5</c:v>
                </c:pt>
                <c:pt idx="63584">
                  <c:v>31792</c:v>
                </c:pt>
                <c:pt idx="63585">
                  <c:v>31792.5</c:v>
                </c:pt>
                <c:pt idx="63586">
                  <c:v>31793</c:v>
                </c:pt>
                <c:pt idx="63587">
                  <c:v>31793.5</c:v>
                </c:pt>
                <c:pt idx="63588">
                  <c:v>31794</c:v>
                </c:pt>
                <c:pt idx="63589">
                  <c:v>31794.5</c:v>
                </c:pt>
                <c:pt idx="63590">
                  <c:v>31795</c:v>
                </c:pt>
                <c:pt idx="63591">
                  <c:v>31795.5</c:v>
                </c:pt>
                <c:pt idx="63592">
                  <c:v>31796</c:v>
                </c:pt>
                <c:pt idx="63593">
                  <c:v>31796.5</c:v>
                </c:pt>
                <c:pt idx="63594">
                  <c:v>31797</c:v>
                </c:pt>
                <c:pt idx="63595">
                  <c:v>31797.5</c:v>
                </c:pt>
                <c:pt idx="63596">
                  <c:v>31798</c:v>
                </c:pt>
                <c:pt idx="63597">
                  <c:v>31798.5</c:v>
                </c:pt>
                <c:pt idx="63598">
                  <c:v>31799</c:v>
                </c:pt>
                <c:pt idx="63599">
                  <c:v>31799.5</c:v>
                </c:pt>
                <c:pt idx="63600">
                  <c:v>31800</c:v>
                </c:pt>
                <c:pt idx="63601">
                  <c:v>31800.5</c:v>
                </c:pt>
                <c:pt idx="63602">
                  <c:v>31801</c:v>
                </c:pt>
                <c:pt idx="63603">
                  <c:v>31801.5</c:v>
                </c:pt>
                <c:pt idx="63604">
                  <c:v>31802</c:v>
                </c:pt>
                <c:pt idx="63605">
                  <c:v>31802.5</c:v>
                </c:pt>
                <c:pt idx="63606">
                  <c:v>31803</c:v>
                </c:pt>
                <c:pt idx="63607">
                  <c:v>31803.5</c:v>
                </c:pt>
                <c:pt idx="63608">
                  <c:v>31804</c:v>
                </c:pt>
                <c:pt idx="63609">
                  <c:v>31804.5</c:v>
                </c:pt>
                <c:pt idx="63610">
                  <c:v>31805</c:v>
                </c:pt>
                <c:pt idx="63611">
                  <c:v>31805.5</c:v>
                </c:pt>
                <c:pt idx="63612">
                  <c:v>31806</c:v>
                </c:pt>
                <c:pt idx="63613">
                  <c:v>31806.5</c:v>
                </c:pt>
                <c:pt idx="63614">
                  <c:v>31807</c:v>
                </c:pt>
                <c:pt idx="63615">
                  <c:v>31807.5</c:v>
                </c:pt>
                <c:pt idx="63616">
                  <c:v>31808</c:v>
                </c:pt>
                <c:pt idx="63617">
                  <c:v>31808.5</c:v>
                </c:pt>
                <c:pt idx="63618">
                  <c:v>31809</c:v>
                </c:pt>
                <c:pt idx="63619">
                  <c:v>31809.5</c:v>
                </c:pt>
                <c:pt idx="63620">
                  <c:v>31810</c:v>
                </c:pt>
                <c:pt idx="63621">
                  <c:v>31810.5</c:v>
                </c:pt>
                <c:pt idx="63622">
                  <c:v>31811</c:v>
                </c:pt>
                <c:pt idx="63623">
                  <c:v>31811.5</c:v>
                </c:pt>
                <c:pt idx="63624">
                  <c:v>31812</c:v>
                </c:pt>
                <c:pt idx="63625">
                  <c:v>31812.5</c:v>
                </c:pt>
                <c:pt idx="63626">
                  <c:v>31813</c:v>
                </c:pt>
                <c:pt idx="63627">
                  <c:v>31813.5</c:v>
                </c:pt>
                <c:pt idx="63628">
                  <c:v>31814</c:v>
                </c:pt>
                <c:pt idx="63629">
                  <c:v>31814.5</c:v>
                </c:pt>
                <c:pt idx="63630">
                  <c:v>31815</c:v>
                </c:pt>
                <c:pt idx="63631">
                  <c:v>31815.5</c:v>
                </c:pt>
                <c:pt idx="63632">
                  <c:v>31816</c:v>
                </c:pt>
                <c:pt idx="63633">
                  <c:v>31816.5</c:v>
                </c:pt>
                <c:pt idx="63634">
                  <c:v>31817</c:v>
                </c:pt>
                <c:pt idx="63635">
                  <c:v>31817.5</c:v>
                </c:pt>
                <c:pt idx="63636">
                  <c:v>31818</c:v>
                </c:pt>
                <c:pt idx="63637">
                  <c:v>31818.5</c:v>
                </c:pt>
                <c:pt idx="63638">
                  <c:v>31819</c:v>
                </c:pt>
                <c:pt idx="63639">
                  <c:v>31819.5</c:v>
                </c:pt>
                <c:pt idx="63640">
                  <c:v>31820</c:v>
                </c:pt>
                <c:pt idx="63641">
                  <c:v>31820.5</c:v>
                </c:pt>
                <c:pt idx="63642">
                  <c:v>31821</c:v>
                </c:pt>
                <c:pt idx="63643">
                  <c:v>31821.5</c:v>
                </c:pt>
                <c:pt idx="63644">
                  <c:v>31822</c:v>
                </c:pt>
                <c:pt idx="63645">
                  <c:v>31822.5</c:v>
                </c:pt>
                <c:pt idx="63646">
                  <c:v>31823</c:v>
                </c:pt>
                <c:pt idx="63647">
                  <c:v>31823.5</c:v>
                </c:pt>
                <c:pt idx="63648">
                  <c:v>31824</c:v>
                </c:pt>
                <c:pt idx="63649">
                  <c:v>31824.5</c:v>
                </c:pt>
                <c:pt idx="63650">
                  <c:v>31825</c:v>
                </c:pt>
                <c:pt idx="63651">
                  <c:v>31825.5</c:v>
                </c:pt>
                <c:pt idx="63652">
                  <c:v>31826</c:v>
                </c:pt>
                <c:pt idx="63653">
                  <c:v>31826.5</c:v>
                </c:pt>
                <c:pt idx="63654">
                  <c:v>31827</c:v>
                </c:pt>
                <c:pt idx="63655">
                  <c:v>31827.5</c:v>
                </c:pt>
                <c:pt idx="63656">
                  <c:v>31828</c:v>
                </c:pt>
                <c:pt idx="63657">
                  <c:v>31828.5</c:v>
                </c:pt>
                <c:pt idx="63658">
                  <c:v>31829</c:v>
                </c:pt>
                <c:pt idx="63659">
                  <c:v>31829.5</c:v>
                </c:pt>
                <c:pt idx="63660">
                  <c:v>31830</c:v>
                </c:pt>
                <c:pt idx="63661">
                  <c:v>31830.5</c:v>
                </c:pt>
                <c:pt idx="63662">
                  <c:v>31831</c:v>
                </c:pt>
                <c:pt idx="63663">
                  <c:v>31831.5</c:v>
                </c:pt>
                <c:pt idx="63664">
                  <c:v>31832</c:v>
                </c:pt>
                <c:pt idx="63665">
                  <c:v>31832.5</c:v>
                </c:pt>
                <c:pt idx="63666">
                  <c:v>31833</c:v>
                </c:pt>
                <c:pt idx="63667">
                  <c:v>31833.5</c:v>
                </c:pt>
                <c:pt idx="63668">
                  <c:v>31834</c:v>
                </c:pt>
                <c:pt idx="63669">
                  <c:v>31834.5</c:v>
                </c:pt>
                <c:pt idx="63670">
                  <c:v>31835</c:v>
                </c:pt>
                <c:pt idx="63671">
                  <c:v>31835.5</c:v>
                </c:pt>
                <c:pt idx="63672">
                  <c:v>31836</c:v>
                </c:pt>
                <c:pt idx="63673">
                  <c:v>31836.5</c:v>
                </c:pt>
                <c:pt idx="63674">
                  <c:v>31837</c:v>
                </c:pt>
                <c:pt idx="63675">
                  <c:v>31837.5</c:v>
                </c:pt>
                <c:pt idx="63676">
                  <c:v>31838</c:v>
                </c:pt>
                <c:pt idx="63677">
                  <c:v>31838.5</c:v>
                </c:pt>
                <c:pt idx="63678">
                  <c:v>31839</c:v>
                </c:pt>
                <c:pt idx="63679">
                  <c:v>31839.5</c:v>
                </c:pt>
                <c:pt idx="63680">
                  <c:v>31840</c:v>
                </c:pt>
                <c:pt idx="63681">
                  <c:v>31840.5</c:v>
                </c:pt>
                <c:pt idx="63682">
                  <c:v>31841</c:v>
                </c:pt>
                <c:pt idx="63683">
                  <c:v>31841.5</c:v>
                </c:pt>
                <c:pt idx="63684">
                  <c:v>31842</c:v>
                </c:pt>
                <c:pt idx="63685">
                  <c:v>31842.5</c:v>
                </c:pt>
                <c:pt idx="63686">
                  <c:v>31843</c:v>
                </c:pt>
                <c:pt idx="63687">
                  <c:v>31843.5</c:v>
                </c:pt>
                <c:pt idx="63688">
                  <c:v>31844</c:v>
                </c:pt>
                <c:pt idx="63689">
                  <c:v>31844.5</c:v>
                </c:pt>
                <c:pt idx="63690">
                  <c:v>31845</c:v>
                </c:pt>
                <c:pt idx="63691">
                  <c:v>31845.5</c:v>
                </c:pt>
                <c:pt idx="63692">
                  <c:v>31846</c:v>
                </c:pt>
                <c:pt idx="63693">
                  <c:v>31846.5</c:v>
                </c:pt>
                <c:pt idx="63694">
                  <c:v>31847</c:v>
                </c:pt>
                <c:pt idx="63695">
                  <c:v>31847.5</c:v>
                </c:pt>
                <c:pt idx="63696">
                  <c:v>31848</c:v>
                </c:pt>
                <c:pt idx="63697">
                  <c:v>31848.5</c:v>
                </c:pt>
                <c:pt idx="63698">
                  <c:v>31849</c:v>
                </c:pt>
                <c:pt idx="63699">
                  <c:v>31849.5</c:v>
                </c:pt>
                <c:pt idx="63700">
                  <c:v>31850</c:v>
                </c:pt>
                <c:pt idx="63701">
                  <c:v>31850.5</c:v>
                </c:pt>
                <c:pt idx="63702">
                  <c:v>31851</c:v>
                </c:pt>
                <c:pt idx="63703">
                  <c:v>31851.5</c:v>
                </c:pt>
                <c:pt idx="63704">
                  <c:v>31852</c:v>
                </c:pt>
                <c:pt idx="63705">
                  <c:v>31852.5</c:v>
                </c:pt>
                <c:pt idx="63706">
                  <c:v>31853</c:v>
                </c:pt>
                <c:pt idx="63707">
                  <c:v>31853.5</c:v>
                </c:pt>
                <c:pt idx="63708">
                  <c:v>31854</c:v>
                </c:pt>
                <c:pt idx="63709">
                  <c:v>31854.5</c:v>
                </c:pt>
                <c:pt idx="63710">
                  <c:v>31855</c:v>
                </c:pt>
                <c:pt idx="63711">
                  <c:v>31855.5</c:v>
                </c:pt>
                <c:pt idx="63712">
                  <c:v>31856</c:v>
                </c:pt>
                <c:pt idx="63713">
                  <c:v>31856.5</c:v>
                </c:pt>
                <c:pt idx="63714">
                  <c:v>31857</c:v>
                </c:pt>
                <c:pt idx="63715">
                  <c:v>31857.5</c:v>
                </c:pt>
                <c:pt idx="63716">
                  <c:v>31858</c:v>
                </c:pt>
                <c:pt idx="63717">
                  <c:v>31858.5</c:v>
                </c:pt>
                <c:pt idx="63718">
                  <c:v>31859</c:v>
                </c:pt>
                <c:pt idx="63719">
                  <c:v>31859.5</c:v>
                </c:pt>
                <c:pt idx="63720">
                  <c:v>31860</c:v>
                </c:pt>
                <c:pt idx="63721">
                  <c:v>31860.5</c:v>
                </c:pt>
                <c:pt idx="63722">
                  <c:v>31861</c:v>
                </c:pt>
                <c:pt idx="63723">
                  <c:v>31861.5</c:v>
                </c:pt>
                <c:pt idx="63724">
                  <c:v>31862</c:v>
                </c:pt>
                <c:pt idx="63725">
                  <c:v>31862.5</c:v>
                </c:pt>
                <c:pt idx="63726">
                  <c:v>31863</c:v>
                </c:pt>
                <c:pt idx="63727">
                  <c:v>31863.5</c:v>
                </c:pt>
                <c:pt idx="63728">
                  <c:v>31864</c:v>
                </c:pt>
                <c:pt idx="63729">
                  <c:v>31864.5</c:v>
                </c:pt>
                <c:pt idx="63730">
                  <c:v>31865</c:v>
                </c:pt>
                <c:pt idx="63731">
                  <c:v>31865.5</c:v>
                </c:pt>
                <c:pt idx="63732">
                  <c:v>31866</c:v>
                </c:pt>
                <c:pt idx="63733">
                  <c:v>31866.5</c:v>
                </c:pt>
                <c:pt idx="63734">
                  <c:v>31867</c:v>
                </c:pt>
                <c:pt idx="63735">
                  <c:v>31867.5</c:v>
                </c:pt>
                <c:pt idx="63736">
                  <c:v>31868</c:v>
                </c:pt>
                <c:pt idx="63737">
                  <c:v>31868.5</c:v>
                </c:pt>
                <c:pt idx="63738">
                  <c:v>31869</c:v>
                </c:pt>
                <c:pt idx="63739">
                  <c:v>31869.5</c:v>
                </c:pt>
                <c:pt idx="63740">
                  <c:v>31870</c:v>
                </c:pt>
                <c:pt idx="63741">
                  <c:v>31870.5</c:v>
                </c:pt>
                <c:pt idx="63742">
                  <c:v>31871</c:v>
                </c:pt>
                <c:pt idx="63743">
                  <c:v>31871.5</c:v>
                </c:pt>
                <c:pt idx="63744">
                  <c:v>31872</c:v>
                </c:pt>
                <c:pt idx="63745">
                  <c:v>31872.5</c:v>
                </c:pt>
                <c:pt idx="63746">
                  <c:v>31873</c:v>
                </c:pt>
                <c:pt idx="63747">
                  <c:v>31873.5</c:v>
                </c:pt>
                <c:pt idx="63748">
                  <c:v>31874</c:v>
                </c:pt>
                <c:pt idx="63749">
                  <c:v>31874.5</c:v>
                </c:pt>
                <c:pt idx="63750">
                  <c:v>31875</c:v>
                </c:pt>
                <c:pt idx="63751">
                  <c:v>31875.5</c:v>
                </c:pt>
                <c:pt idx="63752">
                  <c:v>31876</c:v>
                </c:pt>
                <c:pt idx="63753">
                  <c:v>31876.5</c:v>
                </c:pt>
                <c:pt idx="63754">
                  <c:v>31877</c:v>
                </c:pt>
                <c:pt idx="63755">
                  <c:v>31877.5</c:v>
                </c:pt>
                <c:pt idx="63756">
                  <c:v>31878</c:v>
                </c:pt>
                <c:pt idx="63757">
                  <c:v>31878.5</c:v>
                </c:pt>
                <c:pt idx="63758">
                  <c:v>31879</c:v>
                </c:pt>
                <c:pt idx="63759">
                  <c:v>31879.5</c:v>
                </c:pt>
                <c:pt idx="63760">
                  <c:v>31880</c:v>
                </c:pt>
                <c:pt idx="63761">
                  <c:v>31880.5</c:v>
                </c:pt>
                <c:pt idx="63762">
                  <c:v>31881</c:v>
                </c:pt>
                <c:pt idx="63763">
                  <c:v>31881.5</c:v>
                </c:pt>
                <c:pt idx="63764">
                  <c:v>31882</c:v>
                </c:pt>
                <c:pt idx="63765">
                  <c:v>31882.5</c:v>
                </c:pt>
                <c:pt idx="63766">
                  <c:v>31883</c:v>
                </c:pt>
                <c:pt idx="63767">
                  <c:v>31883.5</c:v>
                </c:pt>
                <c:pt idx="63768">
                  <c:v>31884</c:v>
                </c:pt>
                <c:pt idx="63769">
                  <c:v>31884.5</c:v>
                </c:pt>
                <c:pt idx="63770">
                  <c:v>31885</c:v>
                </c:pt>
                <c:pt idx="63771">
                  <c:v>31885.5</c:v>
                </c:pt>
                <c:pt idx="63772">
                  <c:v>31886</c:v>
                </c:pt>
                <c:pt idx="63773">
                  <c:v>31886.5</c:v>
                </c:pt>
                <c:pt idx="63774">
                  <c:v>31887</c:v>
                </c:pt>
                <c:pt idx="63775">
                  <c:v>31887.5</c:v>
                </c:pt>
                <c:pt idx="63776">
                  <c:v>31888</c:v>
                </c:pt>
                <c:pt idx="63777">
                  <c:v>31888.5</c:v>
                </c:pt>
                <c:pt idx="63778">
                  <c:v>31889</c:v>
                </c:pt>
                <c:pt idx="63779">
                  <c:v>31889.5</c:v>
                </c:pt>
                <c:pt idx="63780">
                  <c:v>31890</c:v>
                </c:pt>
                <c:pt idx="63781">
                  <c:v>31890.5</c:v>
                </c:pt>
                <c:pt idx="63782">
                  <c:v>31891</c:v>
                </c:pt>
                <c:pt idx="63783">
                  <c:v>31891.5</c:v>
                </c:pt>
                <c:pt idx="63784">
                  <c:v>31892</c:v>
                </c:pt>
                <c:pt idx="63785">
                  <c:v>31892.5</c:v>
                </c:pt>
                <c:pt idx="63786">
                  <c:v>31893</c:v>
                </c:pt>
                <c:pt idx="63787">
                  <c:v>31893.5</c:v>
                </c:pt>
                <c:pt idx="63788">
                  <c:v>31894</c:v>
                </c:pt>
                <c:pt idx="63789">
                  <c:v>31894.5</c:v>
                </c:pt>
                <c:pt idx="63790">
                  <c:v>31895</c:v>
                </c:pt>
                <c:pt idx="63791">
                  <c:v>31895.5</c:v>
                </c:pt>
                <c:pt idx="63792">
                  <c:v>31896</c:v>
                </c:pt>
                <c:pt idx="63793">
                  <c:v>31896.5</c:v>
                </c:pt>
                <c:pt idx="63794">
                  <c:v>31897</c:v>
                </c:pt>
                <c:pt idx="63795">
                  <c:v>31897.5</c:v>
                </c:pt>
                <c:pt idx="63796">
                  <c:v>31898</c:v>
                </c:pt>
                <c:pt idx="63797">
                  <c:v>31898.5</c:v>
                </c:pt>
                <c:pt idx="63798">
                  <c:v>31899</c:v>
                </c:pt>
                <c:pt idx="63799">
                  <c:v>31899.5</c:v>
                </c:pt>
                <c:pt idx="63800">
                  <c:v>31900</c:v>
                </c:pt>
                <c:pt idx="63801">
                  <c:v>31900.5</c:v>
                </c:pt>
                <c:pt idx="63802">
                  <c:v>31901</c:v>
                </c:pt>
                <c:pt idx="63803">
                  <c:v>31901.5</c:v>
                </c:pt>
                <c:pt idx="63804">
                  <c:v>31902</c:v>
                </c:pt>
                <c:pt idx="63805">
                  <c:v>31902.5</c:v>
                </c:pt>
                <c:pt idx="63806">
                  <c:v>31903</c:v>
                </c:pt>
                <c:pt idx="63807">
                  <c:v>31903.5</c:v>
                </c:pt>
                <c:pt idx="63808">
                  <c:v>31904</c:v>
                </c:pt>
                <c:pt idx="63809">
                  <c:v>31904.5</c:v>
                </c:pt>
                <c:pt idx="63810">
                  <c:v>31905</c:v>
                </c:pt>
                <c:pt idx="63811">
                  <c:v>31905.5</c:v>
                </c:pt>
                <c:pt idx="63812">
                  <c:v>31906</c:v>
                </c:pt>
                <c:pt idx="63813">
                  <c:v>31906.5</c:v>
                </c:pt>
                <c:pt idx="63814">
                  <c:v>31907</c:v>
                </c:pt>
                <c:pt idx="63815">
                  <c:v>31907.5</c:v>
                </c:pt>
                <c:pt idx="63816">
                  <c:v>31908</c:v>
                </c:pt>
                <c:pt idx="63817">
                  <c:v>31908.5</c:v>
                </c:pt>
                <c:pt idx="63818">
                  <c:v>31909</c:v>
                </c:pt>
                <c:pt idx="63819">
                  <c:v>31909.5</c:v>
                </c:pt>
                <c:pt idx="63820">
                  <c:v>31910</c:v>
                </c:pt>
                <c:pt idx="63821">
                  <c:v>31910.5</c:v>
                </c:pt>
                <c:pt idx="63822">
                  <c:v>31911</c:v>
                </c:pt>
                <c:pt idx="63823">
                  <c:v>31911.5</c:v>
                </c:pt>
                <c:pt idx="63824">
                  <c:v>31912</c:v>
                </c:pt>
                <c:pt idx="63825">
                  <c:v>31912.5</c:v>
                </c:pt>
                <c:pt idx="63826">
                  <c:v>31913</c:v>
                </c:pt>
                <c:pt idx="63827">
                  <c:v>31913.5</c:v>
                </c:pt>
                <c:pt idx="63828">
                  <c:v>31914</c:v>
                </c:pt>
                <c:pt idx="63829">
                  <c:v>31914.5</c:v>
                </c:pt>
                <c:pt idx="63830">
                  <c:v>31915</c:v>
                </c:pt>
                <c:pt idx="63831">
                  <c:v>31915.5</c:v>
                </c:pt>
                <c:pt idx="63832">
                  <c:v>31916</c:v>
                </c:pt>
                <c:pt idx="63833">
                  <c:v>31916.5</c:v>
                </c:pt>
                <c:pt idx="63834">
                  <c:v>31917</c:v>
                </c:pt>
                <c:pt idx="63835">
                  <c:v>31917.5</c:v>
                </c:pt>
                <c:pt idx="63836">
                  <c:v>31918</c:v>
                </c:pt>
                <c:pt idx="63837">
                  <c:v>31918.5</c:v>
                </c:pt>
                <c:pt idx="63838">
                  <c:v>31919</c:v>
                </c:pt>
                <c:pt idx="63839">
                  <c:v>31919.5</c:v>
                </c:pt>
                <c:pt idx="63840">
                  <c:v>31920</c:v>
                </c:pt>
                <c:pt idx="63841">
                  <c:v>31920.5</c:v>
                </c:pt>
                <c:pt idx="63842">
                  <c:v>31921</c:v>
                </c:pt>
                <c:pt idx="63843">
                  <c:v>31921.5</c:v>
                </c:pt>
                <c:pt idx="63844">
                  <c:v>31922</c:v>
                </c:pt>
                <c:pt idx="63845">
                  <c:v>31922.5</c:v>
                </c:pt>
                <c:pt idx="63846">
                  <c:v>31923</c:v>
                </c:pt>
                <c:pt idx="63847">
                  <c:v>31923.5</c:v>
                </c:pt>
                <c:pt idx="63848">
                  <c:v>31924</c:v>
                </c:pt>
                <c:pt idx="63849">
                  <c:v>31924.5</c:v>
                </c:pt>
                <c:pt idx="63850">
                  <c:v>31925</c:v>
                </c:pt>
                <c:pt idx="63851">
                  <c:v>31925.5</c:v>
                </c:pt>
                <c:pt idx="63852">
                  <c:v>31926</c:v>
                </c:pt>
                <c:pt idx="63853">
                  <c:v>31926.5</c:v>
                </c:pt>
                <c:pt idx="63854">
                  <c:v>31927</c:v>
                </c:pt>
                <c:pt idx="63855">
                  <c:v>31927.5</c:v>
                </c:pt>
                <c:pt idx="63856">
                  <c:v>31928</c:v>
                </c:pt>
                <c:pt idx="63857">
                  <c:v>31928.5</c:v>
                </c:pt>
                <c:pt idx="63858">
                  <c:v>31929</c:v>
                </c:pt>
                <c:pt idx="63859">
                  <c:v>31929.5</c:v>
                </c:pt>
                <c:pt idx="63860">
                  <c:v>31930</c:v>
                </c:pt>
                <c:pt idx="63861">
                  <c:v>31930.5</c:v>
                </c:pt>
                <c:pt idx="63862">
                  <c:v>31931</c:v>
                </c:pt>
                <c:pt idx="63863">
                  <c:v>31931.5</c:v>
                </c:pt>
                <c:pt idx="63864">
                  <c:v>31932</c:v>
                </c:pt>
                <c:pt idx="63865">
                  <c:v>31932.5</c:v>
                </c:pt>
                <c:pt idx="63866">
                  <c:v>31933</c:v>
                </c:pt>
                <c:pt idx="63867">
                  <c:v>31933.5</c:v>
                </c:pt>
                <c:pt idx="63868">
                  <c:v>31934</c:v>
                </c:pt>
                <c:pt idx="63869">
                  <c:v>31934.5</c:v>
                </c:pt>
                <c:pt idx="63870">
                  <c:v>31935</c:v>
                </c:pt>
                <c:pt idx="63871">
                  <c:v>31935.5</c:v>
                </c:pt>
                <c:pt idx="63872">
                  <c:v>31936</c:v>
                </c:pt>
                <c:pt idx="63873">
                  <c:v>31936.5</c:v>
                </c:pt>
                <c:pt idx="63874">
                  <c:v>31937</c:v>
                </c:pt>
                <c:pt idx="63875">
                  <c:v>31937.5</c:v>
                </c:pt>
                <c:pt idx="63876">
                  <c:v>31938</c:v>
                </c:pt>
                <c:pt idx="63877">
                  <c:v>31938.5</c:v>
                </c:pt>
                <c:pt idx="63878">
                  <c:v>31939</c:v>
                </c:pt>
                <c:pt idx="63879">
                  <c:v>31939.5</c:v>
                </c:pt>
                <c:pt idx="63880">
                  <c:v>31940</c:v>
                </c:pt>
                <c:pt idx="63881">
                  <c:v>31940.5</c:v>
                </c:pt>
                <c:pt idx="63882">
                  <c:v>31941</c:v>
                </c:pt>
                <c:pt idx="63883">
                  <c:v>31941.5</c:v>
                </c:pt>
                <c:pt idx="63884">
                  <c:v>31942</c:v>
                </c:pt>
                <c:pt idx="63885">
                  <c:v>31942.5</c:v>
                </c:pt>
                <c:pt idx="63886">
                  <c:v>31943</c:v>
                </c:pt>
                <c:pt idx="63887">
                  <c:v>31943.5</c:v>
                </c:pt>
                <c:pt idx="63888">
                  <c:v>31944</c:v>
                </c:pt>
                <c:pt idx="63889">
                  <c:v>31944.5</c:v>
                </c:pt>
                <c:pt idx="63890">
                  <c:v>31945</c:v>
                </c:pt>
                <c:pt idx="63891">
                  <c:v>31945.5</c:v>
                </c:pt>
                <c:pt idx="63892">
                  <c:v>31946</c:v>
                </c:pt>
                <c:pt idx="63893">
                  <c:v>31946.5</c:v>
                </c:pt>
                <c:pt idx="63894">
                  <c:v>31947</c:v>
                </c:pt>
                <c:pt idx="63895">
                  <c:v>31947.5</c:v>
                </c:pt>
                <c:pt idx="63896">
                  <c:v>31948</c:v>
                </c:pt>
                <c:pt idx="63897">
                  <c:v>31948.5</c:v>
                </c:pt>
                <c:pt idx="63898">
                  <c:v>31949</c:v>
                </c:pt>
                <c:pt idx="63899">
                  <c:v>31949.5</c:v>
                </c:pt>
                <c:pt idx="63900">
                  <c:v>31950</c:v>
                </c:pt>
                <c:pt idx="63901">
                  <c:v>31950.5</c:v>
                </c:pt>
                <c:pt idx="63902">
                  <c:v>31951</c:v>
                </c:pt>
                <c:pt idx="63903">
                  <c:v>31951.5</c:v>
                </c:pt>
                <c:pt idx="63904">
                  <c:v>31952</c:v>
                </c:pt>
                <c:pt idx="63905">
                  <c:v>31952.5</c:v>
                </c:pt>
                <c:pt idx="63906">
                  <c:v>31953</c:v>
                </c:pt>
                <c:pt idx="63907">
                  <c:v>31953.5</c:v>
                </c:pt>
                <c:pt idx="63908">
                  <c:v>31954</c:v>
                </c:pt>
                <c:pt idx="63909">
                  <c:v>31954.5</c:v>
                </c:pt>
                <c:pt idx="63910">
                  <c:v>31955</c:v>
                </c:pt>
                <c:pt idx="63911">
                  <c:v>31955.5</c:v>
                </c:pt>
                <c:pt idx="63912">
                  <c:v>31956</c:v>
                </c:pt>
                <c:pt idx="63913">
                  <c:v>31956.5</c:v>
                </c:pt>
                <c:pt idx="63914">
                  <c:v>31957</c:v>
                </c:pt>
                <c:pt idx="63915">
                  <c:v>31957.5</c:v>
                </c:pt>
                <c:pt idx="63916">
                  <c:v>31958</c:v>
                </c:pt>
                <c:pt idx="63917">
                  <c:v>31958.5</c:v>
                </c:pt>
                <c:pt idx="63918">
                  <c:v>31959</c:v>
                </c:pt>
                <c:pt idx="63919">
                  <c:v>31959.5</c:v>
                </c:pt>
                <c:pt idx="63920">
                  <c:v>31960</c:v>
                </c:pt>
                <c:pt idx="63921">
                  <c:v>31960.5</c:v>
                </c:pt>
                <c:pt idx="63922">
                  <c:v>31961</c:v>
                </c:pt>
                <c:pt idx="63923">
                  <c:v>31961.5</c:v>
                </c:pt>
                <c:pt idx="63924">
                  <c:v>31962</c:v>
                </c:pt>
                <c:pt idx="63925">
                  <c:v>31962.5</c:v>
                </c:pt>
                <c:pt idx="63926">
                  <c:v>31963</c:v>
                </c:pt>
                <c:pt idx="63927">
                  <c:v>31963.5</c:v>
                </c:pt>
                <c:pt idx="63928">
                  <c:v>31964</c:v>
                </c:pt>
                <c:pt idx="63929">
                  <c:v>31964.5</c:v>
                </c:pt>
                <c:pt idx="63930">
                  <c:v>31965</c:v>
                </c:pt>
                <c:pt idx="63931">
                  <c:v>31965.5</c:v>
                </c:pt>
                <c:pt idx="63932">
                  <c:v>31966</c:v>
                </c:pt>
                <c:pt idx="63933">
                  <c:v>31966.5</c:v>
                </c:pt>
                <c:pt idx="63934">
                  <c:v>31967</c:v>
                </c:pt>
                <c:pt idx="63935">
                  <c:v>31967.5</c:v>
                </c:pt>
                <c:pt idx="63936">
                  <c:v>31968</c:v>
                </c:pt>
                <c:pt idx="63937">
                  <c:v>31968.5</c:v>
                </c:pt>
                <c:pt idx="63938">
                  <c:v>31969</c:v>
                </c:pt>
                <c:pt idx="63939">
                  <c:v>31969.5</c:v>
                </c:pt>
                <c:pt idx="63940">
                  <c:v>31970</c:v>
                </c:pt>
                <c:pt idx="63941">
                  <c:v>31970.5</c:v>
                </c:pt>
                <c:pt idx="63942">
                  <c:v>31971</c:v>
                </c:pt>
                <c:pt idx="63943">
                  <c:v>31971.5</c:v>
                </c:pt>
                <c:pt idx="63944">
                  <c:v>31972</c:v>
                </c:pt>
                <c:pt idx="63945">
                  <c:v>31972.5</c:v>
                </c:pt>
                <c:pt idx="63946">
                  <c:v>31973</c:v>
                </c:pt>
                <c:pt idx="63947">
                  <c:v>31973.5</c:v>
                </c:pt>
                <c:pt idx="63948">
                  <c:v>31974</c:v>
                </c:pt>
                <c:pt idx="63949">
                  <c:v>31974.5</c:v>
                </c:pt>
                <c:pt idx="63950">
                  <c:v>31975</c:v>
                </c:pt>
                <c:pt idx="63951">
                  <c:v>31975.5</c:v>
                </c:pt>
                <c:pt idx="63952">
                  <c:v>31976</c:v>
                </c:pt>
                <c:pt idx="63953">
                  <c:v>31976.5</c:v>
                </c:pt>
                <c:pt idx="63954">
                  <c:v>31977</c:v>
                </c:pt>
                <c:pt idx="63955">
                  <c:v>31977.5</c:v>
                </c:pt>
                <c:pt idx="63956">
                  <c:v>31978</c:v>
                </c:pt>
                <c:pt idx="63957">
                  <c:v>31978.5</c:v>
                </c:pt>
                <c:pt idx="63958">
                  <c:v>31979</c:v>
                </c:pt>
                <c:pt idx="63959">
                  <c:v>31979.5</c:v>
                </c:pt>
                <c:pt idx="63960">
                  <c:v>31980</c:v>
                </c:pt>
                <c:pt idx="63961">
                  <c:v>31980.5</c:v>
                </c:pt>
                <c:pt idx="63962">
                  <c:v>31981</c:v>
                </c:pt>
                <c:pt idx="63963">
                  <c:v>31981.5</c:v>
                </c:pt>
                <c:pt idx="63964">
                  <c:v>31982</c:v>
                </c:pt>
                <c:pt idx="63965">
                  <c:v>31982.5</c:v>
                </c:pt>
                <c:pt idx="63966">
                  <c:v>31983</c:v>
                </c:pt>
                <c:pt idx="63967">
                  <c:v>31983.5</c:v>
                </c:pt>
                <c:pt idx="63968">
                  <c:v>31984</c:v>
                </c:pt>
                <c:pt idx="63969">
                  <c:v>31984.5</c:v>
                </c:pt>
                <c:pt idx="63970">
                  <c:v>31985</c:v>
                </c:pt>
                <c:pt idx="63971">
                  <c:v>31985.5</c:v>
                </c:pt>
                <c:pt idx="63972">
                  <c:v>31986</c:v>
                </c:pt>
                <c:pt idx="63973">
                  <c:v>31986.5</c:v>
                </c:pt>
                <c:pt idx="63974">
                  <c:v>31987</c:v>
                </c:pt>
                <c:pt idx="63975">
                  <c:v>31987.5</c:v>
                </c:pt>
                <c:pt idx="63976">
                  <c:v>31988</c:v>
                </c:pt>
                <c:pt idx="63977">
                  <c:v>31988.5</c:v>
                </c:pt>
                <c:pt idx="63978">
                  <c:v>31989</c:v>
                </c:pt>
                <c:pt idx="63979">
                  <c:v>31989.5</c:v>
                </c:pt>
                <c:pt idx="63980">
                  <c:v>31990</c:v>
                </c:pt>
                <c:pt idx="63981">
                  <c:v>31990.5</c:v>
                </c:pt>
                <c:pt idx="63982">
                  <c:v>31991</c:v>
                </c:pt>
                <c:pt idx="63983">
                  <c:v>31991.5</c:v>
                </c:pt>
                <c:pt idx="63984">
                  <c:v>31992</c:v>
                </c:pt>
                <c:pt idx="63985">
                  <c:v>31992.5</c:v>
                </c:pt>
                <c:pt idx="63986">
                  <c:v>31993</c:v>
                </c:pt>
                <c:pt idx="63987">
                  <c:v>31993.5</c:v>
                </c:pt>
                <c:pt idx="63988">
                  <c:v>31994</c:v>
                </c:pt>
                <c:pt idx="63989">
                  <c:v>31994.5</c:v>
                </c:pt>
                <c:pt idx="63990">
                  <c:v>31995</c:v>
                </c:pt>
                <c:pt idx="63991">
                  <c:v>31995.5</c:v>
                </c:pt>
                <c:pt idx="63992">
                  <c:v>31996</c:v>
                </c:pt>
                <c:pt idx="63993">
                  <c:v>31996.5</c:v>
                </c:pt>
                <c:pt idx="63994">
                  <c:v>31997</c:v>
                </c:pt>
                <c:pt idx="63995">
                  <c:v>31997.5</c:v>
                </c:pt>
                <c:pt idx="63996">
                  <c:v>31998</c:v>
                </c:pt>
                <c:pt idx="63997">
                  <c:v>31998.5</c:v>
                </c:pt>
                <c:pt idx="63998">
                  <c:v>31999</c:v>
                </c:pt>
                <c:pt idx="63999">
                  <c:v>31999.5</c:v>
                </c:pt>
                <c:pt idx="64000">
                  <c:v>32000</c:v>
                </c:pt>
                <c:pt idx="64001">
                  <c:v>32000.5</c:v>
                </c:pt>
                <c:pt idx="64002">
                  <c:v>32001</c:v>
                </c:pt>
                <c:pt idx="64003">
                  <c:v>32001.5</c:v>
                </c:pt>
                <c:pt idx="64004">
                  <c:v>32002</c:v>
                </c:pt>
                <c:pt idx="64005">
                  <c:v>32002.5</c:v>
                </c:pt>
                <c:pt idx="64006">
                  <c:v>32003</c:v>
                </c:pt>
                <c:pt idx="64007">
                  <c:v>32003.5</c:v>
                </c:pt>
                <c:pt idx="64008">
                  <c:v>32004</c:v>
                </c:pt>
                <c:pt idx="64009">
                  <c:v>32004.5</c:v>
                </c:pt>
                <c:pt idx="64010">
                  <c:v>32005</c:v>
                </c:pt>
                <c:pt idx="64011">
                  <c:v>32005.5</c:v>
                </c:pt>
                <c:pt idx="64012">
                  <c:v>32006</c:v>
                </c:pt>
                <c:pt idx="64013">
                  <c:v>32006.5</c:v>
                </c:pt>
                <c:pt idx="64014">
                  <c:v>32007</c:v>
                </c:pt>
                <c:pt idx="64015">
                  <c:v>32007.5</c:v>
                </c:pt>
                <c:pt idx="64016">
                  <c:v>32008</c:v>
                </c:pt>
                <c:pt idx="64017">
                  <c:v>32008.5</c:v>
                </c:pt>
                <c:pt idx="64018">
                  <c:v>32009</c:v>
                </c:pt>
                <c:pt idx="64019">
                  <c:v>32009.5</c:v>
                </c:pt>
                <c:pt idx="64020">
                  <c:v>32010</c:v>
                </c:pt>
                <c:pt idx="64021">
                  <c:v>32010.5</c:v>
                </c:pt>
                <c:pt idx="64022">
                  <c:v>32011</c:v>
                </c:pt>
                <c:pt idx="64023">
                  <c:v>32011.5</c:v>
                </c:pt>
                <c:pt idx="64024">
                  <c:v>32012</c:v>
                </c:pt>
                <c:pt idx="64025">
                  <c:v>32012.5</c:v>
                </c:pt>
                <c:pt idx="64026">
                  <c:v>32013</c:v>
                </c:pt>
                <c:pt idx="64027">
                  <c:v>32013.5</c:v>
                </c:pt>
                <c:pt idx="64028">
                  <c:v>32014</c:v>
                </c:pt>
                <c:pt idx="64029">
                  <c:v>32014.5</c:v>
                </c:pt>
                <c:pt idx="64030">
                  <c:v>32015</c:v>
                </c:pt>
                <c:pt idx="64031">
                  <c:v>32015.5</c:v>
                </c:pt>
                <c:pt idx="64032">
                  <c:v>32016</c:v>
                </c:pt>
                <c:pt idx="64033">
                  <c:v>32016.5</c:v>
                </c:pt>
                <c:pt idx="64034">
                  <c:v>32017</c:v>
                </c:pt>
                <c:pt idx="64035">
                  <c:v>32017.5</c:v>
                </c:pt>
                <c:pt idx="64036">
                  <c:v>32018</c:v>
                </c:pt>
                <c:pt idx="64037">
                  <c:v>32018.5</c:v>
                </c:pt>
                <c:pt idx="64038">
                  <c:v>32019</c:v>
                </c:pt>
                <c:pt idx="64039">
                  <c:v>32019.5</c:v>
                </c:pt>
                <c:pt idx="64040">
                  <c:v>32020</c:v>
                </c:pt>
                <c:pt idx="64041">
                  <c:v>32020.5</c:v>
                </c:pt>
                <c:pt idx="64042">
                  <c:v>32021</c:v>
                </c:pt>
                <c:pt idx="64043">
                  <c:v>32021.5</c:v>
                </c:pt>
                <c:pt idx="64044">
                  <c:v>32022</c:v>
                </c:pt>
                <c:pt idx="64045">
                  <c:v>32022.5</c:v>
                </c:pt>
                <c:pt idx="64046">
                  <c:v>32023</c:v>
                </c:pt>
                <c:pt idx="64047">
                  <c:v>32023.5</c:v>
                </c:pt>
                <c:pt idx="64048">
                  <c:v>32024</c:v>
                </c:pt>
                <c:pt idx="64049">
                  <c:v>32024.5</c:v>
                </c:pt>
                <c:pt idx="64050">
                  <c:v>32025</c:v>
                </c:pt>
                <c:pt idx="64051">
                  <c:v>32025.5</c:v>
                </c:pt>
                <c:pt idx="64052">
                  <c:v>32026</c:v>
                </c:pt>
                <c:pt idx="64053">
                  <c:v>32026.5</c:v>
                </c:pt>
                <c:pt idx="64054">
                  <c:v>32027</c:v>
                </c:pt>
                <c:pt idx="64055">
                  <c:v>32027.5</c:v>
                </c:pt>
                <c:pt idx="64056">
                  <c:v>32028</c:v>
                </c:pt>
                <c:pt idx="64057">
                  <c:v>32028.5</c:v>
                </c:pt>
                <c:pt idx="64058">
                  <c:v>32029</c:v>
                </c:pt>
                <c:pt idx="64059">
                  <c:v>32029.5</c:v>
                </c:pt>
                <c:pt idx="64060">
                  <c:v>32030</c:v>
                </c:pt>
                <c:pt idx="64061">
                  <c:v>32030.5</c:v>
                </c:pt>
                <c:pt idx="64062">
                  <c:v>32031</c:v>
                </c:pt>
                <c:pt idx="64063">
                  <c:v>32031.5</c:v>
                </c:pt>
                <c:pt idx="64064">
                  <c:v>32032</c:v>
                </c:pt>
                <c:pt idx="64065">
                  <c:v>32032.5</c:v>
                </c:pt>
                <c:pt idx="64066">
                  <c:v>32033</c:v>
                </c:pt>
                <c:pt idx="64067">
                  <c:v>32033.5</c:v>
                </c:pt>
                <c:pt idx="64068">
                  <c:v>32034</c:v>
                </c:pt>
                <c:pt idx="64069">
                  <c:v>32034.5</c:v>
                </c:pt>
                <c:pt idx="64070">
                  <c:v>32035</c:v>
                </c:pt>
                <c:pt idx="64071">
                  <c:v>32035.5</c:v>
                </c:pt>
                <c:pt idx="64072">
                  <c:v>32036</c:v>
                </c:pt>
                <c:pt idx="64073">
                  <c:v>32036.5</c:v>
                </c:pt>
                <c:pt idx="64074">
                  <c:v>32037</c:v>
                </c:pt>
                <c:pt idx="64075">
                  <c:v>32037.5</c:v>
                </c:pt>
                <c:pt idx="64076">
                  <c:v>32038</c:v>
                </c:pt>
                <c:pt idx="64077">
                  <c:v>32038.5</c:v>
                </c:pt>
                <c:pt idx="64078">
                  <c:v>32039</c:v>
                </c:pt>
                <c:pt idx="64079">
                  <c:v>32039.5</c:v>
                </c:pt>
                <c:pt idx="64080">
                  <c:v>32040</c:v>
                </c:pt>
                <c:pt idx="64081">
                  <c:v>32040.5</c:v>
                </c:pt>
                <c:pt idx="64082">
                  <c:v>32041</c:v>
                </c:pt>
                <c:pt idx="64083">
                  <c:v>32041.5</c:v>
                </c:pt>
                <c:pt idx="64084">
                  <c:v>32042</c:v>
                </c:pt>
                <c:pt idx="64085">
                  <c:v>32042.5</c:v>
                </c:pt>
                <c:pt idx="64086">
                  <c:v>32043</c:v>
                </c:pt>
                <c:pt idx="64087">
                  <c:v>32043.5</c:v>
                </c:pt>
                <c:pt idx="64088">
                  <c:v>32044</c:v>
                </c:pt>
                <c:pt idx="64089">
                  <c:v>32044.5</c:v>
                </c:pt>
                <c:pt idx="64090">
                  <c:v>32045</c:v>
                </c:pt>
                <c:pt idx="64091">
                  <c:v>32045.5</c:v>
                </c:pt>
                <c:pt idx="64092">
                  <c:v>32046</c:v>
                </c:pt>
                <c:pt idx="64093">
                  <c:v>32046.5</c:v>
                </c:pt>
                <c:pt idx="64094">
                  <c:v>32047</c:v>
                </c:pt>
                <c:pt idx="64095">
                  <c:v>32047.5</c:v>
                </c:pt>
                <c:pt idx="64096">
                  <c:v>32048</c:v>
                </c:pt>
                <c:pt idx="64097">
                  <c:v>32048.5</c:v>
                </c:pt>
                <c:pt idx="64098">
                  <c:v>32049</c:v>
                </c:pt>
                <c:pt idx="64099">
                  <c:v>32049.5</c:v>
                </c:pt>
                <c:pt idx="64100">
                  <c:v>32050</c:v>
                </c:pt>
                <c:pt idx="64101">
                  <c:v>32050.5</c:v>
                </c:pt>
                <c:pt idx="64102">
                  <c:v>32051</c:v>
                </c:pt>
                <c:pt idx="64103">
                  <c:v>32051.5</c:v>
                </c:pt>
                <c:pt idx="64104">
                  <c:v>32052</c:v>
                </c:pt>
                <c:pt idx="64105">
                  <c:v>32052.5</c:v>
                </c:pt>
                <c:pt idx="64106">
                  <c:v>32053</c:v>
                </c:pt>
                <c:pt idx="64107">
                  <c:v>32053.5</c:v>
                </c:pt>
                <c:pt idx="64108">
                  <c:v>32054</c:v>
                </c:pt>
                <c:pt idx="64109">
                  <c:v>32054.5</c:v>
                </c:pt>
                <c:pt idx="64110">
                  <c:v>32055</c:v>
                </c:pt>
                <c:pt idx="64111">
                  <c:v>32055.5</c:v>
                </c:pt>
                <c:pt idx="64112">
                  <c:v>32056</c:v>
                </c:pt>
                <c:pt idx="64113">
                  <c:v>32056.5</c:v>
                </c:pt>
                <c:pt idx="64114">
                  <c:v>32057</c:v>
                </c:pt>
                <c:pt idx="64115">
                  <c:v>32057.5</c:v>
                </c:pt>
                <c:pt idx="64116">
                  <c:v>32058</c:v>
                </c:pt>
                <c:pt idx="64117">
                  <c:v>32058.5</c:v>
                </c:pt>
                <c:pt idx="64118">
                  <c:v>32059</c:v>
                </c:pt>
                <c:pt idx="64119">
                  <c:v>32059.5</c:v>
                </c:pt>
                <c:pt idx="64120">
                  <c:v>32060</c:v>
                </c:pt>
                <c:pt idx="64121">
                  <c:v>32060.5</c:v>
                </c:pt>
                <c:pt idx="64122">
                  <c:v>32061</c:v>
                </c:pt>
                <c:pt idx="64123">
                  <c:v>32061.5</c:v>
                </c:pt>
                <c:pt idx="64124">
                  <c:v>32062</c:v>
                </c:pt>
                <c:pt idx="64125">
                  <c:v>32062.5</c:v>
                </c:pt>
                <c:pt idx="64126">
                  <c:v>32063</c:v>
                </c:pt>
                <c:pt idx="64127">
                  <c:v>32063.5</c:v>
                </c:pt>
                <c:pt idx="64128">
                  <c:v>32064</c:v>
                </c:pt>
                <c:pt idx="64129">
                  <c:v>32064.5</c:v>
                </c:pt>
                <c:pt idx="64130">
                  <c:v>32065</c:v>
                </c:pt>
                <c:pt idx="64131">
                  <c:v>32065.5</c:v>
                </c:pt>
                <c:pt idx="64132">
                  <c:v>32066</c:v>
                </c:pt>
                <c:pt idx="64133">
                  <c:v>32066.5</c:v>
                </c:pt>
                <c:pt idx="64134">
                  <c:v>32067</c:v>
                </c:pt>
                <c:pt idx="64135">
                  <c:v>32067.5</c:v>
                </c:pt>
                <c:pt idx="64136">
                  <c:v>32068</c:v>
                </c:pt>
                <c:pt idx="64137">
                  <c:v>32068.5</c:v>
                </c:pt>
                <c:pt idx="64138">
                  <c:v>32069</c:v>
                </c:pt>
                <c:pt idx="64139">
                  <c:v>32069.5</c:v>
                </c:pt>
                <c:pt idx="64140">
                  <c:v>32070</c:v>
                </c:pt>
                <c:pt idx="64141">
                  <c:v>32070.5</c:v>
                </c:pt>
                <c:pt idx="64142">
                  <c:v>32071</c:v>
                </c:pt>
                <c:pt idx="64143">
                  <c:v>32071.5</c:v>
                </c:pt>
                <c:pt idx="64144">
                  <c:v>32072</c:v>
                </c:pt>
                <c:pt idx="64145">
                  <c:v>32072.5</c:v>
                </c:pt>
                <c:pt idx="64146">
                  <c:v>32073</c:v>
                </c:pt>
                <c:pt idx="64147">
                  <c:v>32073.5</c:v>
                </c:pt>
                <c:pt idx="64148">
                  <c:v>32074</c:v>
                </c:pt>
                <c:pt idx="64149">
                  <c:v>32074.5</c:v>
                </c:pt>
                <c:pt idx="64150">
                  <c:v>32075</c:v>
                </c:pt>
                <c:pt idx="64151">
                  <c:v>32075.5</c:v>
                </c:pt>
                <c:pt idx="64152">
                  <c:v>32076</c:v>
                </c:pt>
                <c:pt idx="64153">
                  <c:v>32076.5</c:v>
                </c:pt>
                <c:pt idx="64154">
                  <c:v>32077</c:v>
                </c:pt>
                <c:pt idx="64155">
                  <c:v>32077.5</c:v>
                </c:pt>
                <c:pt idx="64156">
                  <c:v>32078</c:v>
                </c:pt>
                <c:pt idx="64157">
                  <c:v>32078.5</c:v>
                </c:pt>
                <c:pt idx="64158">
                  <c:v>32079</c:v>
                </c:pt>
                <c:pt idx="64159">
                  <c:v>32079.5</c:v>
                </c:pt>
                <c:pt idx="64160">
                  <c:v>32080</c:v>
                </c:pt>
                <c:pt idx="64161">
                  <c:v>32080.5</c:v>
                </c:pt>
                <c:pt idx="64162">
                  <c:v>32081</c:v>
                </c:pt>
                <c:pt idx="64163">
                  <c:v>32081.5</c:v>
                </c:pt>
                <c:pt idx="64164">
                  <c:v>32082</c:v>
                </c:pt>
                <c:pt idx="64165">
                  <c:v>32082.5</c:v>
                </c:pt>
                <c:pt idx="64166">
                  <c:v>32083</c:v>
                </c:pt>
                <c:pt idx="64167">
                  <c:v>32083.5</c:v>
                </c:pt>
                <c:pt idx="64168">
                  <c:v>32084</c:v>
                </c:pt>
                <c:pt idx="64169">
                  <c:v>32084.5</c:v>
                </c:pt>
                <c:pt idx="64170">
                  <c:v>32085</c:v>
                </c:pt>
                <c:pt idx="64171">
                  <c:v>32085.5</c:v>
                </c:pt>
                <c:pt idx="64172">
                  <c:v>32086</c:v>
                </c:pt>
                <c:pt idx="64173">
                  <c:v>32086.5</c:v>
                </c:pt>
                <c:pt idx="64174">
                  <c:v>32087</c:v>
                </c:pt>
                <c:pt idx="64175">
                  <c:v>32087.5</c:v>
                </c:pt>
                <c:pt idx="64176">
                  <c:v>32088</c:v>
                </c:pt>
                <c:pt idx="64177">
                  <c:v>32088.5</c:v>
                </c:pt>
                <c:pt idx="64178">
                  <c:v>32089</c:v>
                </c:pt>
                <c:pt idx="64179">
                  <c:v>32089.5</c:v>
                </c:pt>
                <c:pt idx="64180">
                  <c:v>32090</c:v>
                </c:pt>
                <c:pt idx="64181">
                  <c:v>32090.5</c:v>
                </c:pt>
                <c:pt idx="64182">
                  <c:v>32091</c:v>
                </c:pt>
                <c:pt idx="64183">
                  <c:v>32091.5</c:v>
                </c:pt>
                <c:pt idx="64184">
                  <c:v>32092</c:v>
                </c:pt>
                <c:pt idx="64185">
                  <c:v>32092.5</c:v>
                </c:pt>
                <c:pt idx="64186">
                  <c:v>32093</c:v>
                </c:pt>
                <c:pt idx="64187">
                  <c:v>32093.5</c:v>
                </c:pt>
                <c:pt idx="64188">
                  <c:v>32094</c:v>
                </c:pt>
                <c:pt idx="64189">
                  <c:v>32094.5</c:v>
                </c:pt>
                <c:pt idx="64190">
                  <c:v>32095</c:v>
                </c:pt>
                <c:pt idx="64191">
                  <c:v>32095.5</c:v>
                </c:pt>
                <c:pt idx="64192">
                  <c:v>32096</c:v>
                </c:pt>
                <c:pt idx="64193">
                  <c:v>32096.5</c:v>
                </c:pt>
                <c:pt idx="64194">
                  <c:v>32097</c:v>
                </c:pt>
                <c:pt idx="64195">
                  <c:v>32097.5</c:v>
                </c:pt>
                <c:pt idx="64196">
                  <c:v>32098</c:v>
                </c:pt>
                <c:pt idx="64197">
                  <c:v>32098.5</c:v>
                </c:pt>
                <c:pt idx="64198">
                  <c:v>32099</c:v>
                </c:pt>
                <c:pt idx="64199">
                  <c:v>32099.5</c:v>
                </c:pt>
                <c:pt idx="64200">
                  <c:v>32100</c:v>
                </c:pt>
                <c:pt idx="64201">
                  <c:v>32100.5</c:v>
                </c:pt>
                <c:pt idx="64202">
                  <c:v>32101</c:v>
                </c:pt>
                <c:pt idx="64203">
                  <c:v>32101.5</c:v>
                </c:pt>
                <c:pt idx="64204">
                  <c:v>32102</c:v>
                </c:pt>
                <c:pt idx="64205">
                  <c:v>32102.5</c:v>
                </c:pt>
                <c:pt idx="64206">
                  <c:v>32103</c:v>
                </c:pt>
                <c:pt idx="64207">
                  <c:v>32103.5</c:v>
                </c:pt>
                <c:pt idx="64208">
                  <c:v>32104</c:v>
                </c:pt>
                <c:pt idx="64209">
                  <c:v>32104.5</c:v>
                </c:pt>
                <c:pt idx="64210">
                  <c:v>32105</c:v>
                </c:pt>
                <c:pt idx="64211">
                  <c:v>32105.5</c:v>
                </c:pt>
                <c:pt idx="64212">
                  <c:v>32106</c:v>
                </c:pt>
                <c:pt idx="64213">
                  <c:v>32106.5</c:v>
                </c:pt>
                <c:pt idx="64214">
                  <c:v>32107</c:v>
                </c:pt>
                <c:pt idx="64215">
                  <c:v>32107.5</c:v>
                </c:pt>
                <c:pt idx="64216">
                  <c:v>32108</c:v>
                </c:pt>
                <c:pt idx="64217">
                  <c:v>32108.5</c:v>
                </c:pt>
                <c:pt idx="64218">
                  <c:v>32109</c:v>
                </c:pt>
                <c:pt idx="64219">
                  <c:v>32109.5</c:v>
                </c:pt>
                <c:pt idx="64220">
                  <c:v>32110</c:v>
                </c:pt>
                <c:pt idx="64221">
                  <c:v>32110.5</c:v>
                </c:pt>
                <c:pt idx="64222">
                  <c:v>32111</c:v>
                </c:pt>
                <c:pt idx="64223">
                  <c:v>32111.5</c:v>
                </c:pt>
                <c:pt idx="64224">
                  <c:v>32112</c:v>
                </c:pt>
                <c:pt idx="64225">
                  <c:v>32112.5</c:v>
                </c:pt>
                <c:pt idx="64226">
                  <c:v>32113</c:v>
                </c:pt>
                <c:pt idx="64227">
                  <c:v>32113.5</c:v>
                </c:pt>
                <c:pt idx="64228">
                  <c:v>32114</c:v>
                </c:pt>
                <c:pt idx="64229">
                  <c:v>32114.5</c:v>
                </c:pt>
                <c:pt idx="64230">
                  <c:v>32115</c:v>
                </c:pt>
                <c:pt idx="64231">
                  <c:v>32115.5</c:v>
                </c:pt>
                <c:pt idx="64232">
                  <c:v>32116</c:v>
                </c:pt>
                <c:pt idx="64233">
                  <c:v>32116.5</c:v>
                </c:pt>
                <c:pt idx="64234">
                  <c:v>32117</c:v>
                </c:pt>
                <c:pt idx="64235">
                  <c:v>32117.5</c:v>
                </c:pt>
                <c:pt idx="64236">
                  <c:v>32118</c:v>
                </c:pt>
                <c:pt idx="64237">
                  <c:v>32118.5</c:v>
                </c:pt>
                <c:pt idx="64238">
                  <c:v>32119</c:v>
                </c:pt>
                <c:pt idx="64239">
                  <c:v>32119.5</c:v>
                </c:pt>
                <c:pt idx="64240">
                  <c:v>32120</c:v>
                </c:pt>
                <c:pt idx="64241">
                  <c:v>32120.5</c:v>
                </c:pt>
                <c:pt idx="64242">
                  <c:v>32121</c:v>
                </c:pt>
                <c:pt idx="64243">
                  <c:v>32121.5</c:v>
                </c:pt>
                <c:pt idx="64244">
                  <c:v>32122</c:v>
                </c:pt>
                <c:pt idx="64245">
                  <c:v>32122.5</c:v>
                </c:pt>
                <c:pt idx="64246">
                  <c:v>32123</c:v>
                </c:pt>
                <c:pt idx="64247">
                  <c:v>32123.5</c:v>
                </c:pt>
                <c:pt idx="64248">
                  <c:v>32124</c:v>
                </c:pt>
                <c:pt idx="64249">
                  <c:v>32124.5</c:v>
                </c:pt>
                <c:pt idx="64250">
                  <c:v>32125</c:v>
                </c:pt>
                <c:pt idx="64251">
                  <c:v>32125.5</c:v>
                </c:pt>
                <c:pt idx="64252">
                  <c:v>32126</c:v>
                </c:pt>
                <c:pt idx="64253">
                  <c:v>32126.5</c:v>
                </c:pt>
                <c:pt idx="64254">
                  <c:v>32127</c:v>
                </c:pt>
                <c:pt idx="64255">
                  <c:v>32127.5</c:v>
                </c:pt>
                <c:pt idx="64256">
                  <c:v>32128</c:v>
                </c:pt>
                <c:pt idx="64257">
                  <c:v>32128.5</c:v>
                </c:pt>
                <c:pt idx="64258">
                  <c:v>32129</c:v>
                </c:pt>
                <c:pt idx="64259">
                  <c:v>32129.5</c:v>
                </c:pt>
                <c:pt idx="64260">
                  <c:v>32130</c:v>
                </c:pt>
                <c:pt idx="64261">
                  <c:v>32130.5</c:v>
                </c:pt>
                <c:pt idx="64262">
                  <c:v>32131</c:v>
                </c:pt>
                <c:pt idx="64263">
                  <c:v>32131.5</c:v>
                </c:pt>
                <c:pt idx="64264">
                  <c:v>32132</c:v>
                </c:pt>
                <c:pt idx="64265">
                  <c:v>32132.5</c:v>
                </c:pt>
                <c:pt idx="64266">
                  <c:v>32133</c:v>
                </c:pt>
                <c:pt idx="64267">
                  <c:v>32133.5</c:v>
                </c:pt>
                <c:pt idx="64268">
                  <c:v>32134</c:v>
                </c:pt>
                <c:pt idx="64269">
                  <c:v>32134.5</c:v>
                </c:pt>
                <c:pt idx="64270">
                  <c:v>32135</c:v>
                </c:pt>
                <c:pt idx="64271">
                  <c:v>32135.5</c:v>
                </c:pt>
                <c:pt idx="64272">
                  <c:v>32136</c:v>
                </c:pt>
                <c:pt idx="64273">
                  <c:v>32136.5</c:v>
                </c:pt>
                <c:pt idx="64274">
                  <c:v>32137</c:v>
                </c:pt>
                <c:pt idx="64275">
                  <c:v>32137.5</c:v>
                </c:pt>
                <c:pt idx="64276">
                  <c:v>32138</c:v>
                </c:pt>
                <c:pt idx="64277">
                  <c:v>32138.5</c:v>
                </c:pt>
                <c:pt idx="64278">
                  <c:v>32139</c:v>
                </c:pt>
                <c:pt idx="64279">
                  <c:v>32139.5</c:v>
                </c:pt>
                <c:pt idx="64280">
                  <c:v>32140</c:v>
                </c:pt>
                <c:pt idx="64281">
                  <c:v>32140.5</c:v>
                </c:pt>
                <c:pt idx="64282">
                  <c:v>32141</c:v>
                </c:pt>
                <c:pt idx="64283">
                  <c:v>32141.5</c:v>
                </c:pt>
                <c:pt idx="64284">
                  <c:v>32142</c:v>
                </c:pt>
                <c:pt idx="64285">
                  <c:v>32142.5</c:v>
                </c:pt>
                <c:pt idx="64286">
                  <c:v>32143</c:v>
                </c:pt>
                <c:pt idx="64287">
                  <c:v>32143.5</c:v>
                </c:pt>
                <c:pt idx="64288">
                  <c:v>32144</c:v>
                </c:pt>
                <c:pt idx="64289">
                  <c:v>32144.5</c:v>
                </c:pt>
                <c:pt idx="64290">
                  <c:v>32145</c:v>
                </c:pt>
                <c:pt idx="64291">
                  <c:v>32145.5</c:v>
                </c:pt>
                <c:pt idx="64292">
                  <c:v>32146</c:v>
                </c:pt>
                <c:pt idx="64293">
                  <c:v>32146.5</c:v>
                </c:pt>
                <c:pt idx="64294">
                  <c:v>32147</c:v>
                </c:pt>
                <c:pt idx="64295">
                  <c:v>32147.5</c:v>
                </c:pt>
                <c:pt idx="64296">
                  <c:v>32148</c:v>
                </c:pt>
                <c:pt idx="64297">
                  <c:v>32148.5</c:v>
                </c:pt>
                <c:pt idx="64298">
                  <c:v>32149</c:v>
                </c:pt>
                <c:pt idx="64299">
                  <c:v>32149.5</c:v>
                </c:pt>
                <c:pt idx="64300">
                  <c:v>32150</c:v>
                </c:pt>
                <c:pt idx="64301">
                  <c:v>32150.5</c:v>
                </c:pt>
                <c:pt idx="64302">
                  <c:v>32151</c:v>
                </c:pt>
                <c:pt idx="64303">
                  <c:v>32151.5</c:v>
                </c:pt>
                <c:pt idx="64304">
                  <c:v>32152</c:v>
                </c:pt>
                <c:pt idx="64305">
                  <c:v>32152.5</c:v>
                </c:pt>
                <c:pt idx="64306">
                  <c:v>32153</c:v>
                </c:pt>
                <c:pt idx="64307">
                  <c:v>32153.5</c:v>
                </c:pt>
                <c:pt idx="64308">
                  <c:v>32154</c:v>
                </c:pt>
                <c:pt idx="64309">
                  <c:v>32154.5</c:v>
                </c:pt>
                <c:pt idx="64310">
                  <c:v>32155</c:v>
                </c:pt>
                <c:pt idx="64311">
                  <c:v>32155.5</c:v>
                </c:pt>
                <c:pt idx="64312">
                  <c:v>32156</c:v>
                </c:pt>
                <c:pt idx="64313">
                  <c:v>32156.5</c:v>
                </c:pt>
                <c:pt idx="64314">
                  <c:v>32157</c:v>
                </c:pt>
                <c:pt idx="64315">
                  <c:v>32157.5</c:v>
                </c:pt>
                <c:pt idx="64316">
                  <c:v>32158</c:v>
                </c:pt>
                <c:pt idx="64317">
                  <c:v>32158.5</c:v>
                </c:pt>
                <c:pt idx="64318">
                  <c:v>32159</c:v>
                </c:pt>
                <c:pt idx="64319">
                  <c:v>32159.5</c:v>
                </c:pt>
                <c:pt idx="64320">
                  <c:v>32160</c:v>
                </c:pt>
                <c:pt idx="64321">
                  <c:v>32160.5</c:v>
                </c:pt>
                <c:pt idx="64322">
                  <c:v>32161</c:v>
                </c:pt>
                <c:pt idx="64323">
                  <c:v>32161.5</c:v>
                </c:pt>
                <c:pt idx="64324">
                  <c:v>32162</c:v>
                </c:pt>
                <c:pt idx="64325">
                  <c:v>32162.5</c:v>
                </c:pt>
                <c:pt idx="64326">
                  <c:v>32163</c:v>
                </c:pt>
                <c:pt idx="64327">
                  <c:v>32163.5</c:v>
                </c:pt>
                <c:pt idx="64328">
                  <c:v>32164</c:v>
                </c:pt>
                <c:pt idx="64329">
                  <c:v>32164.5</c:v>
                </c:pt>
                <c:pt idx="64330">
                  <c:v>32165</c:v>
                </c:pt>
                <c:pt idx="64331">
                  <c:v>32165.5</c:v>
                </c:pt>
                <c:pt idx="64332">
                  <c:v>32166</c:v>
                </c:pt>
                <c:pt idx="64333">
                  <c:v>32166.5</c:v>
                </c:pt>
                <c:pt idx="64334">
                  <c:v>32167</c:v>
                </c:pt>
                <c:pt idx="64335">
                  <c:v>32167.5</c:v>
                </c:pt>
                <c:pt idx="64336">
                  <c:v>32168</c:v>
                </c:pt>
                <c:pt idx="64337">
                  <c:v>32168.5</c:v>
                </c:pt>
                <c:pt idx="64338">
                  <c:v>32169</c:v>
                </c:pt>
                <c:pt idx="64339">
                  <c:v>32169.5</c:v>
                </c:pt>
                <c:pt idx="64340">
                  <c:v>32170</c:v>
                </c:pt>
                <c:pt idx="64341">
                  <c:v>32170.5</c:v>
                </c:pt>
                <c:pt idx="64342">
                  <c:v>32171</c:v>
                </c:pt>
                <c:pt idx="64343">
                  <c:v>32171.5</c:v>
                </c:pt>
                <c:pt idx="64344">
                  <c:v>32172</c:v>
                </c:pt>
                <c:pt idx="64345">
                  <c:v>32172.5</c:v>
                </c:pt>
                <c:pt idx="64346">
                  <c:v>32173</c:v>
                </c:pt>
                <c:pt idx="64347">
                  <c:v>32173.5</c:v>
                </c:pt>
                <c:pt idx="64348">
                  <c:v>32174</c:v>
                </c:pt>
                <c:pt idx="64349">
                  <c:v>32174.5</c:v>
                </c:pt>
                <c:pt idx="64350">
                  <c:v>32175</c:v>
                </c:pt>
                <c:pt idx="64351">
                  <c:v>32175.5</c:v>
                </c:pt>
                <c:pt idx="64352">
                  <c:v>32176</c:v>
                </c:pt>
                <c:pt idx="64353">
                  <c:v>32176.5</c:v>
                </c:pt>
                <c:pt idx="64354">
                  <c:v>32177</c:v>
                </c:pt>
                <c:pt idx="64355">
                  <c:v>32177.5</c:v>
                </c:pt>
                <c:pt idx="64356">
                  <c:v>32178</c:v>
                </c:pt>
                <c:pt idx="64357">
                  <c:v>32178.5</c:v>
                </c:pt>
                <c:pt idx="64358">
                  <c:v>32179</c:v>
                </c:pt>
                <c:pt idx="64359">
                  <c:v>32179.5</c:v>
                </c:pt>
                <c:pt idx="64360">
                  <c:v>32180</c:v>
                </c:pt>
                <c:pt idx="64361">
                  <c:v>32180.5</c:v>
                </c:pt>
                <c:pt idx="64362">
                  <c:v>32181</c:v>
                </c:pt>
                <c:pt idx="64363">
                  <c:v>32181.5</c:v>
                </c:pt>
                <c:pt idx="64364">
                  <c:v>32182</c:v>
                </c:pt>
                <c:pt idx="64365">
                  <c:v>32182.5</c:v>
                </c:pt>
                <c:pt idx="64366">
                  <c:v>32183</c:v>
                </c:pt>
                <c:pt idx="64367">
                  <c:v>32183.5</c:v>
                </c:pt>
                <c:pt idx="64368">
                  <c:v>32184</c:v>
                </c:pt>
                <c:pt idx="64369">
                  <c:v>32184.5</c:v>
                </c:pt>
                <c:pt idx="64370">
                  <c:v>32185</c:v>
                </c:pt>
                <c:pt idx="64371">
                  <c:v>32185.5</c:v>
                </c:pt>
                <c:pt idx="64372">
                  <c:v>32186</c:v>
                </c:pt>
                <c:pt idx="64373">
                  <c:v>32186.5</c:v>
                </c:pt>
                <c:pt idx="64374">
                  <c:v>32187</c:v>
                </c:pt>
                <c:pt idx="64375">
                  <c:v>32187.5</c:v>
                </c:pt>
                <c:pt idx="64376">
                  <c:v>32188</c:v>
                </c:pt>
                <c:pt idx="64377">
                  <c:v>32188.5</c:v>
                </c:pt>
                <c:pt idx="64378">
                  <c:v>32189</c:v>
                </c:pt>
                <c:pt idx="64379">
                  <c:v>32189.5</c:v>
                </c:pt>
                <c:pt idx="64380">
                  <c:v>32190</c:v>
                </c:pt>
                <c:pt idx="64381">
                  <c:v>32190.5</c:v>
                </c:pt>
                <c:pt idx="64382">
                  <c:v>32191</c:v>
                </c:pt>
                <c:pt idx="64383">
                  <c:v>32191.5</c:v>
                </c:pt>
                <c:pt idx="64384">
                  <c:v>32192</c:v>
                </c:pt>
                <c:pt idx="64385">
                  <c:v>32192.5</c:v>
                </c:pt>
                <c:pt idx="64386">
                  <c:v>32193</c:v>
                </c:pt>
                <c:pt idx="64387">
                  <c:v>32193.5</c:v>
                </c:pt>
                <c:pt idx="64388">
                  <c:v>32194</c:v>
                </c:pt>
                <c:pt idx="64389">
                  <c:v>32194.5</c:v>
                </c:pt>
                <c:pt idx="64390">
                  <c:v>32195</c:v>
                </c:pt>
                <c:pt idx="64391">
                  <c:v>32195.5</c:v>
                </c:pt>
                <c:pt idx="64392">
                  <c:v>32196</c:v>
                </c:pt>
                <c:pt idx="64393">
                  <c:v>32196.5</c:v>
                </c:pt>
                <c:pt idx="64394">
                  <c:v>32197</c:v>
                </c:pt>
                <c:pt idx="64395">
                  <c:v>32197.5</c:v>
                </c:pt>
                <c:pt idx="64396">
                  <c:v>32198</c:v>
                </c:pt>
                <c:pt idx="64397">
                  <c:v>32198.5</c:v>
                </c:pt>
                <c:pt idx="64398">
                  <c:v>32199</c:v>
                </c:pt>
                <c:pt idx="64399">
                  <c:v>32199.5</c:v>
                </c:pt>
                <c:pt idx="64400">
                  <c:v>32200</c:v>
                </c:pt>
                <c:pt idx="64401">
                  <c:v>32200.5</c:v>
                </c:pt>
                <c:pt idx="64402">
                  <c:v>32201</c:v>
                </c:pt>
                <c:pt idx="64403">
                  <c:v>32201.5</c:v>
                </c:pt>
                <c:pt idx="64404">
                  <c:v>32202</c:v>
                </c:pt>
                <c:pt idx="64405">
                  <c:v>32202.5</c:v>
                </c:pt>
                <c:pt idx="64406">
                  <c:v>32203</c:v>
                </c:pt>
                <c:pt idx="64407">
                  <c:v>32203.5</c:v>
                </c:pt>
                <c:pt idx="64408">
                  <c:v>32204</c:v>
                </c:pt>
                <c:pt idx="64409">
                  <c:v>32204.5</c:v>
                </c:pt>
                <c:pt idx="64410">
                  <c:v>32205</c:v>
                </c:pt>
                <c:pt idx="64411">
                  <c:v>32205.5</c:v>
                </c:pt>
                <c:pt idx="64412">
                  <c:v>32206</c:v>
                </c:pt>
                <c:pt idx="64413">
                  <c:v>32206.5</c:v>
                </c:pt>
                <c:pt idx="64414">
                  <c:v>32207</c:v>
                </c:pt>
                <c:pt idx="64415">
                  <c:v>32207.5</c:v>
                </c:pt>
                <c:pt idx="64416">
                  <c:v>32208</c:v>
                </c:pt>
                <c:pt idx="64417">
                  <c:v>32208.5</c:v>
                </c:pt>
                <c:pt idx="64418">
                  <c:v>32209</c:v>
                </c:pt>
                <c:pt idx="64419">
                  <c:v>32209.5</c:v>
                </c:pt>
                <c:pt idx="64420">
                  <c:v>32210</c:v>
                </c:pt>
                <c:pt idx="64421">
                  <c:v>32210.5</c:v>
                </c:pt>
                <c:pt idx="64422">
                  <c:v>32211</c:v>
                </c:pt>
                <c:pt idx="64423">
                  <c:v>32211.5</c:v>
                </c:pt>
                <c:pt idx="64424">
                  <c:v>32212</c:v>
                </c:pt>
                <c:pt idx="64425">
                  <c:v>32212.5</c:v>
                </c:pt>
                <c:pt idx="64426">
                  <c:v>32213</c:v>
                </c:pt>
                <c:pt idx="64427">
                  <c:v>32213.5</c:v>
                </c:pt>
                <c:pt idx="64428">
                  <c:v>32214</c:v>
                </c:pt>
                <c:pt idx="64429">
                  <c:v>32214.5</c:v>
                </c:pt>
                <c:pt idx="64430">
                  <c:v>32215</c:v>
                </c:pt>
                <c:pt idx="64431">
                  <c:v>32215.5</c:v>
                </c:pt>
                <c:pt idx="64432">
                  <c:v>32216</c:v>
                </c:pt>
                <c:pt idx="64433">
                  <c:v>32216.5</c:v>
                </c:pt>
                <c:pt idx="64434">
                  <c:v>32217</c:v>
                </c:pt>
                <c:pt idx="64435">
                  <c:v>32217.5</c:v>
                </c:pt>
                <c:pt idx="64436">
                  <c:v>32218</c:v>
                </c:pt>
                <c:pt idx="64437">
                  <c:v>32218.5</c:v>
                </c:pt>
                <c:pt idx="64438">
                  <c:v>32219</c:v>
                </c:pt>
                <c:pt idx="64439">
                  <c:v>32219.5</c:v>
                </c:pt>
                <c:pt idx="64440">
                  <c:v>32220</c:v>
                </c:pt>
                <c:pt idx="64441">
                  <c:v>32220.5</c:v>
                </c:pt>
                <c:pt idx="64442">
                  <c:v>32221</c:v>
                </c:pt>
                <c:pt idx="64443">
                  <c:v>32221.5</c:v>
                </c:pt>
                <c:pt idx="64444">
                  <c:v>32222</c:v>
                </c:pt>
                <c:pt idx="64445">
                  <c:v>32222.5</c:v>
                </c:pt>
                <c:pt idx="64446">
                  <c:v>32223</c:v>
                </c:pt>
                <c:pt idx="64447">
                  <c:v>32223.5</c:v>
                </c:pt>
                <c:pt idx="64448">
                  <c:v>32224</c:v>
                </c:pt>
                <c:pt idx="64449">
                  <c:v>32224.5</c:v>
                </c:pt>
                <c:pt idx="64450">
                  <c:v>32225</c:v>
                </c:pt>
                <c:pt idx="64451">
                  <c:v>32225.5</c:v>
                </c:pt>
                <c:pt idx="64452">
                  <c:v>32226</c:v>
                </c:pt>
                <c:pt idx="64453">
                  <c:v>32226.5</c:v>
                </c:pt>
                <c:pt idx="64454">
                  <c:v>32227</c:v>
                </c:pt>
                <c:pt idx="64455">
                  <c:v>32227.5</c:v>
                </c:pt>
                <c:pt idx="64456">
                  <c:v>32228</c:v>
                </c:pt>
                <c:pt idx="64457">
                  <c:v>32228.5</c:v>
                </c:pt>
                <c:pt idx="64458">
                  <c:v>32229</c:v>
                </c:pt>
                <c:pt idx="64459">
                  <c:v>32229.5</c:v>
                </c:pt>
                <c:pt idx="64460">
                  <c:v>32230</c:v>
                </c:pt>
                <c:pt idx="64461">
                  <c:v>32230.5</c:v>
                </c:pt>
                <c:pt idx="64462">
                  <c:v>32231</c:v>
                </c:pt>
                <c:pt idx="64463">
                  <c:v>32231.5</c:v>
                </c:pt>
                <c:pt idx="64464">
                  <c:v>32232</c:v>
                </c:pt>
                <c:pt idx="64465">
                  <c:v>32232.5</c:v>
                </c:pt>
                <c:pt idx="64466">
                  <c:v>32233</c:v>
                </c:pt>
                <c:pt idx="64467">
                  <c:v>32233.5</c:v>
                </c:pt>
                <c:pt idx="64468">
                  <c:v>32234</c:v>
                </c:pt>
                <c:pt idx="64469">
                  <c:v>32234.5</c:v>
                </c:pt>
                <c:pt idx="64470">
                  <c:v>32235</c:v>
                </c:pt>
                <c:pt idx="64471">
                  <c:v>32235.5</c:v>
                </c:pt>
                <c:pt idx="64472">
                  <c:v>32236</c:v>
                </c:pt>
                <c:pt idx="64473">
                  <c:v>32236.5</c:v>
                </c:pt>
                <c:pt idx="64474">
                  <c:v>32237</c:v>
                </c:pt>
                <c:pt idx="64475">
                  <c:v>32237.5</c:v>
                </c:pt>
                <c:pt idx="64476">
                  <c:v>32238</c:v>
                </c:pt>
                <c:pt idx="64477">
                  <c:v>32238.5</c:v>
                </c:pt>
                <c:pt idx="64478">
                  <c:v>32239</c:v>
                </c:pt>
                <c:pt idx="64479">
                  <c:v>32239.5</c:v>
                </c:pt>
                <c:pt idx="64480">
                  <c:v>32240</c:v>
                </c:pt>
                <c:pt idx="64481">
                  <c:v>32240.5</c:v>
                </c:pt>
                <c:pt idx="64482">
                  <c:v>32241</c:v>
                </c:pt>
                <c:pt idx="64483">
                  <c:v>32241.5</c:v>
                </c:pt>
                <c:pt idx="64484">
                  <c:v>32242</c:v>
                </c:pt>
                <c:pt idx="64485">
                  <c:v>32242.5</c:v>
                </c:pt>
                <c:pt idx="64486">
                  <c:v>32243</c:v>
                </c:pt>
                <c:pt idx="64487">
                  <c:v>32243.5</c:v>
                </c:pt>
                <c:pt idx="64488">
                  <c:v>32244</c:v>
                </c:pt>
                <c:pt idx="64489">
                  <c:v>32244.5</c:v>
                </c:pt>
                <c:pt idx="64490">
                  <c:v>32245</c:v>
                </c:pt>
                <c:pt idx="64491">
                  <c:v>32245.5</c:v>
                </c:pt>
                <c:pt idx="64492">
                  <c:v>32246</c:v>
                </c:pt>
                <c:pt idx="64493">
                  <c:v>32246.5</c:v>
                </c:pt>
                <c:pt idx="64494">
                  <c:v>32247</c:v>
                </c:pt>
                <c:pt idx="64495">
                  <c:v>32247.5</c:v>
                </c:pt>
                <c:pt idx="64496">
                  <c:v>32248</c:v>
                </c:pt>
                <c:pt idx="64497">
                  <c:v>32248.5</c:v>
                </c:pt>
                <c:pt idx="64498">
                  <c:v>32249</c:v>
                </c:pt>
                <c:pt idx="64499">
                  <c:v>32249.5</c:v>
                </c:pt>
                <c:pt idx="64500">
                  <c:v>32250</c:v>
                </c:pt>
                <c:pt idx="64501">
                  <c:v>32250.5</c:v>
                </c:pt>
                <c:pt idx="64502">
                  <c:v>32251</c:v>
                </c:pt>
                <c:pt idx="64503">
                  <c:v>32251.5</c:v>
                </c:pt>
                <c:pt idx="64504">
                  <c:v>32252</c:v>
                </c:pt>
                <c:pt idx="64505">
                  <c:v>32252.5</c:v>
                </c:pt>
                <c:pt idx="64506">
                  <c:v>32253</c:v>
                </c:pt>
                <c:pt idx="64507">
                  <c:v>32253.5</c:v>
                </c:pt>
                <c:pt idx="64508">
                  <c:v>32254</c:v>
                </c:pt>
                <c:pt idx="64509">
                  <c:v>32254.5</c:v>
                </c:pt>
                <c:pt idx="64510">
                  <c:v>32255</c:v>
                </c:pt>
                <c:pt idx="64511">
                  <c:v>32255.5</c:v>
                </c:pt>
                <c:pt idx="64512">
                  <c:v>32256</c:v>
                </c:pt>
                <c:pt idx="64513">
                  <c:v>32256.5</c:v>
                </c:pt>
                <c:pt idx="64514">
                  <c:v>32257</c:v>
                </c:pt>
                <c:pt idx="64515">
                  <c:v>32257.5</c:v>
                </c:pt>
                <c:pt idx="64516">
                  <c:v>32258</c:v>
                </c:pt>
                <c:pt idx="64517">
                  <c:v>32258.5</c:v>
                </c:pt>
                <c:pt idx="64518">
                  <c:v>32259</c:v>
                </c:pt>
                <c:pt idx="64519">
                  <c:v>32259.5</c:v>
                </c:pt>
                <c:pt idx="64520">
                  <c:v>32260</c:v>
                </c:pt>
                <c:pt idx="64521">
                  <c:v>32260.5</c:v>
                </c:pt>
                <c:pt idx="64522">
                  <c:v>32261</c:v>
                </c:pt>
                <c:pt idx="64523">
                  <c:v>32261.5</c:v>
                </c:pt>
                <c:pt idx="64524">
                  <c:v>32262</c:v>
                </c:pt>
                <c:pt idx="64525">
                  <c:v>32262.5</c:v>
                </c:pt>
                <c:pt idx="64526">
                  <c:v>32263</c:v>
                </c:pt>
                <c:pt idx="64527">
                  <c:v>32263.5</c:v>
                </c:pt>
                <c:pt idx="64528">
                  <c:v>32264</c:v>
                </c:pt>
                <c:pt idx="64529">
                  <c:v>32264.5</c:v>
                </c:pt>
                <c:pt idx="64530">
                  <c:v>32265</c:v>
                </c:pt>
                <c:pt idx="64531">
                  <c:v>32265.5</c:v>
                </c:pt>
                <c:pt idx="64532">
                  <c:v>32266</c:v>
                </c:pt>
                <c:pt idx="64533">
                  <c:v>32266.5</c:v>
                </c:pt>
                <c:pt idx="64534">
                  <c:v>32267</c:v>
                </c:pt>
                <c:pt idx="64535">
                  <c:v>32267.5</c:v>
                </c:pt>
                <c:pt idx="64536">
                  <c:v>32268</c:v>
                </c:pt>
                <c:pt idx="64537">
                  <c:v>32268.5</c:v>
                </c:pt>
                <c:pt idx="64538">
                  <c:v>32269</c:v>
                </c:pt>
                <c:pt idx="64539">
                  <c:v>32269.5</c:v>
                </c:pt>
                <c:pt idx="64540">
                  <c:v>32270</c:v>
                </c:pt>
                <c:pt idx="64541">
                  <c:v>32270.5</c:v>
                </c:pt>
                <c:pt idx="64542">
                  <c:v>32271</c:v>
                </c:pt>
                <c:pt idx="64543">
                  <c:v>32271.5</c:v>
                </c:pt>
                <c:pt idx="64544">
                  <c:v>32272</c:v>
                </c:pt>
                <c:pt idx="64545">
                  <c:v>32272.5</c:v>
                </c:pt>
                <c:pt idx="64546">
                  <c:v>32273</c:v>
                </c:pt>
                <c:pt idx="64547">
                  <c:v>32273.5</c:v>
                </c:pt>
                <c:pt idx="64548">
                  <c:v>32274</c:v>
                </c:pt>
                <c:pt idx="64549">
                  <c:v>32274.5</c:v>
                </c:pt>
                <c:pt idx="64550">
                  <c:v>32275</c:v>
                </c:pt>
                <c:pt idx="64551">
                  <c:v>32275.5</c:v>
                </c:pt>
                <c:pt idx="64552">
                  <c:v>32276</c:v>
                </c:pt>
                <c:pt idx="64553">
                  <c:v>32276.5</c:v>
                </c:pt>
                <c:pt idx="64554">
                  <c:v>32277</c:v>
                </c:pt>
                <c:pt idx="64555">
                  <c:v>32277.5</c:v>
                </c:pt>
                <c:pt idx="64556">
                  <c:v>32278</c:v>
                </c:pt>
                <c:pt idx="64557">
                  <c:v>32278.5</c:v>
                </c:pt>
                <c:pt idx="64558">
                  <c:v>32279</c:v>
                </c:pt>
                <c:pt idx="64559">
                  <c:v>32279.5</c:v>
                </c:pt>
                <c:pt idx="64560">
                  <c:v>32280</c:v>
                </c:pt>
                <c:pt idx="64561">
                  <c:v>32280.5</c:v>
                </c:pt>
                <c:pt idx="64562">
                  <c:v>32281</c:v>
                </c:pt>
                <c:pt idx="64563">
                  <c:v>32281.5</c:v>
                </c:pt>
                <c:pt idx="64564">
                  <c:v>32282</c:v>
                </c:pt>
                <c:pt idx="64565">
                  <c:v>32282.5</c:v>
                </c:pt>
                <c:pt idx="64566">
                  <c:v>32283</c:v>
                </c:pt>
                <c:pt idx="64567">
                  <c:v>32283.5</c:v>
                </c:pt>
                <c:pt idx="64568">
                  <c:v>32284</c:v>
                </c:pt>
                <c:pt idx="64569">
                  <c:v>32284.5</c:v>
                </c:pt>
                <c:pt idx="64570">
                  <c:v>32285</c:v>
                </c:pt>
                <c:pt idx="64571">
                  <c:v>32285.5</c:v>
                </c:pt>
                <c:pt idx="64572">
                  <c:v>32286</c:v>
                </c:pt>
                <c:pt idx="64573">
                  <c:v>32286.5</c:v>
                </c:pt>
                <c:pt idx="64574">
                  <c:v>32287</c:v>
                </c:pt>
                <c:pt idx="64575">
                  <c:v>32287.5</c:v>
                </c:pt>
                <c:pt idx="64576">
                  <c:v>32288</c:v>
                </c:pt>
                <c:pt idx="64577">
                  <c:v>32288.5</c:v>
                </c:pt>
                <c:pt idx="64578">
                  <c:v>32289</c:v>
                </c:pt>
                <c:pt idx="64579">
                  <c:v>32289.5</c:v>
                </c:pt>
                <c:pt idx="64580">
                  <c:v>32290</c:v>
                </c:pt>
                <c:pt idx="64581">
                  <c:v>32290.5</c:v>
                </c:pt>
                <c:pt idx="64582">
                  <c:v>32291</c:v>
                </c:pt>
                <c:pt idx="64583">
                  <c:v>32291.5</c:v>
                </c:pt>
                <c:pt idx="64584">
                  <c:v>32292</c:v>
                </c:pt>
                <c:pt idx="64585">
                  <c:v>32292.5</c:v>
                </c:pt>
                <c:pt idx="64586">
                  <c:v>32293</c:v>
                </c:pt>
                <c:pt idx="64587">
                  <c:v>32293.5</c:v>
                </c:pt>
                <c:pt idx="64588">
                  <c:v>32294</c:v>
                </c:pt>
                <c:pt idx="64589">
                  <c:v>32294.5</c:v>
                </c:pt>
                <c:pt idx="64590">
                  <c:v>32295</c:v>
                </c:pt>
                <c:pt idx="64591">
                  <c:v>32295.5</c:v>
                </c:pt>
                <c:pt idx="64592">
                  <c:v>32296</c:v>
                </c:pt>
                <c:pt idx="64593">
                  <c:v>32296.5</c:v>
                </c:pt>
                <c:pt idx="64594">
                  <c:v>32297</c:v>
                </c:pt>
                <c:pt idx="64595">
                  <c:v>32297.5</c:v>
                </c:pt>
                <c:pt idx="64596">
                  <c:v>32298</c:v>
                </c:pt>
                <c:pt idx="64597">
                  <c:v>32298.5</c:v>
                </c:pt>
                <c:pt idx="64598">
                  <c:v>32299</c:v>
                </c:pt>
                <c:pt idx="64599">
                  <c:v>32299.5</c:v>
                </c:pt>
                <c:pt idx="64600">
                  <c:v>32300</c:v>
                </c:pt>
                <c:pt idx="64601">
                  <c:v>32300.5</c:v>
                </c:pt>
                <c:pt idx="64602">
                  <c:v>32301</c:v>
                </c:pt>
                <c:pt idx="64603">
                  <c:v>32301.5</c:v>
                </c:pt>
                <c:pt idx="64604">
                  <c:v>32302</c:v>
                </c:pt>
                <c:pt idx="64605">
                  <c:v>32302.5</c:v>
                </c:pt>
                <c:pt idx="64606">
                  <c:v>32303</c:v>
                </c:pt>
                <c:pt idx="64607">
                  <c:v>32303.5</c:v>
                </c:pt>
                <c:pt idx="64608">
                  <c:v>32304</c:v>
                </c:pt>
                <c:pt idx="64609">
                  <c:v>32304.5</c:v>
                </c:pt>
                <c:pt idx="64610">
                  <c:v>32305</c:v>
                </c:pt>
                <c:pt idx="64611">
                  <c:v>32305.5</c:v>
                </c:pt>
                <c:pt idx="64612">
                  <c:v>32306</c:v>
                </c:pt>
                <c:pt idx="64613">
                  <c:v>32306.5</c:v>
                </c:pt>
                <c:pt idx="64614">
                  <c:v>32307</c:v>
                </c:pt>
                <c:pt idx="64615">
                  <c:v>32307.5</c:v>
                </c:pt>
                <c:pt idx="64616">
                  <c:v>32308</c:v>
                </c:pt>
                <c:pt idx="64617">
                  <c:v>32308.5</c:v>
                </c:pt>
                <c:pt idx="64618">
                  <c:v>32309</c:v>
                </c:pt>
                <c:pt idx="64619">
                  <c:v>32309.5</c:v>
                </c:pt>
                <c:pt idx="64620">
                  <c:v>32310</c:v>
                </c:pt>
                <c:pt idx="64621">
                  <c:v>32310.5</c:v>
                </c:pt>
                <c:pt idx="64622">
                  <c:v>32311</c:v>
                </c:pt>
                <c:pt idx="64623">
                  <c:v>32311.5</c:v>
                </c:pt>
                <c:pt idx="64624">
                  <c:v>32312</c:v>
                </c:pt>
                <c:pt idx="64625">
                  <c:v>32312.5</c:v>
                </c:pt>
                <c:pt idx="64626">
                  <c:v>32313</c:v>
                </c:pt>
                <c:pt idx="64627">
                  <c:v>32313.5</c:v>
                </c:pt>
                <c:pt idx="64628">
                  <c:v>32314</c:v>
                </c:pt>
                <c:pt idx="64629">
                  <c:v>32314.5</c:v>
                </c:pt>
                <c:pt idx="64630">
                  <c:v>32315</c:v>
                </c:pt>
                <c:pt idx="64631">
                  <c:v>32315.5</c:v>
                </c:pt>
                <c:pt idx="64632">
                  <c:v>32316</c:v>
                </c:pt>
                <c:pt idx="64633">
                  <c:v>32316.5</c:v>
                </c:pt>
                <c:pt idx="64634">
                  <c:v>32317</c:v>
                </c:pt>
                <c:pt idx="64635">
                  <c:v>32317.5</c:v>
                </c:pt>
                <c:pt idx="64636">
                  <c:v>32318</c:v>
                </c:pt>
                <c:pt idx="64637">
                  <c:v>32318.5</c:v>
                </c:pt>
                <c:pt idx="64638">
                  <c:v>32319</c:v>
                </c:pt>
                <c:pt idx="64639">
                  <c:v>32319.5</c:v>
                </c:pt>
                <c:pt idx="64640">
                  <c:v>32320</c:v>
                </c:pt>
                <c:pt idx="64641">
                  <c:v>32320.5</c:v>
                </c:pt>
                <c:pt idx="64642">
                  <c:v>32321</c:v>
                </c:pt>
                <c:pt idx="64643">
                  <c:v>32321.5</c:v>
                </c:pt>
                <c:pt idx="64644">
                  <c:v>32322</c:v>
                </c:pt>
                <c:pt idx="64645">
                  <c:v>32322.5</c:v>
                </c:pt>
                <c:pt idx="64646">
                  <c:v>32323</c:v>
                </c:pt>
                <c:pt idx="64647">
                  <c:v>32323.5</c:v>
                </c:pt>
                <c:pt idx="64648">
                  <c:v>32324</c:v>
                </c:pt>
                <c:pt idx="64649">
                  <c:v>32324.5</c:v>
                </c:pt>
                <c:pt idx="64650">
                  <c:v>32325</c:v>
                </c:pt>
                <c:pt idx="64651">
                  <c:v>32325.5</c:v>
                </c:pt>
                <c:pt idx="64652">
                  <c:v>32326</c:v>
                </c:pt>
                <c:pt idx="64653">
                  <c:v>32326.5</c:v>
                </c:pt>
                <c:pt idx="64654">
                  <c:v>32327</c:v>
                </c:pt>
                <c:pt idx="64655">
                  <c:v>32327.5</c:v>
                </c:pt>
                <c:pt idx="64656">
                  <c:v>32328</c:v>
                </c:pt>
                <c:pt idx="64657">
                  <c:v>32328.5</c:v>
                </c:pt>
                <c:pt idx="64658">
                  <c:v>32329</c:v>
                </c:pt>
                <c:pt idx="64659">
                  <c:v>32329.5</c:v>
                </c:pt>
                <c:pt idx="64660">
                  <c:v>32330</c:v>
                </c:pt>
                <c:pt idx="64661">
                  <c:v>32330.5</c:v>
                </c:pt>
                <c:pt idx="64662">
                  <c:v>32331</c:v>
                </c:pt>
                <c:pt idx="64663">
                  <c:v>32331.5</c:v>
                </c:pt>
                <c:pt idx="64664">
                  <c:v>32332</c:v>
                </c:pt>
                <c:pt idx="64665">
                  <c:v>32332.5</c:v>
                </c:pt>
                <c:pt idx="64666">
                  <c:v>32333</c:v>
                </c:pt>
                <c:pt idx="64667">
                  <c:v>32333.5</c:v>
                </c:pt>
                <c:pt idx="64668">
                  <c:v>32334</c:v>
                </c:pt>
                <c:pt idx="64669">
                  <c:v>32334.5</c:v>
                </c:pt>
                <c:pt idx="64670">
                  <c:v>32335</c:v>
                </c:pt>
                <c:pt idx="64671">
                  <c:v>32335.5</c:v>
                </c:pt>
                <c:pt idx="64672">
                  <c:v>32336</c:v>
                </c:pt>
                <c:pt idx="64673">
                  <c:v>32336.5</c:v>
                </c:pt>
                <c:pt idx="64674">
                  <c:v>32337</c:v>
                </c:pt>
                <c:pt idx="64675">
                  <c:v>32337.5</c:v>
                </c:pt>
                <c:pt idx="64676">
                  <c:v>32338</c:v>
                </c:pt>
                <c:pt idx="64677">
                  <c:v>32338.5</c:v>
                </c:pt>
                <c:pt idx="64678">
                  <c:v>32339</c:v>
                </c:pt>
                <c:pt idx="64679">
                  <c:v>32339.5</c:v>
                </c:pt>
                <c:pt idx="64680">
                  <c:v>32340</c:v>
                </c:pt>
                <c:pt idx="64681">
                  <c:v>32340.5</c:v>
                </c:pt>
                <c:pt idx="64682">
                  <c:v>32341</c:v>
                </c:pt>
                <c:pt idx="64683">
                  <c:v>32341.5</c:v>
                </c:pt>
                <c:pt idx="64684">
                  <c:v>32342</c:v>
                </c:pt>
                <c:pt idx="64685">
                  <c:v>32342.5</c:v>
                </c:pt>
                <c:pt idx="64686">
                  <c:v>32343</c:v>
                </c:pt>
                <c:pt idx="64687">
                  <c:v>32343.5</c:v>
                </c:pt>
                <c:pt idx="64688">
                  <c:v>32344</c:v>
                </c:pt>
                <c:pt idx="64689">
                  <c:v>32344.5</c:v>
                </c:pt>
                <c:pt idx="64690">
                  <c:v>32345</c:v>
                </c:pt>
                <c:pt idx="64691">
                  <c:v>32345.5</c:v>
                </c:pt>
                <c:pt idx="64692">
                  <c:v>32346</c:v>
                </c:pt>
                <c:pt idx="64693">
                  <c:v>32346.5</c:v>
                </c:pt>
                <c:pt idx="64694">
                  <c:v>32347</c:v>
                </c:pt>
                <c:pt idx="64695">
                  <c:v>32347.5</c:v>
                </c:pt>
                <c:pt idx="64696">
                  <c:v>32348</c:v>
                </c:pt>
                <c:pt idx="64697">
                  <c:v>32348.5</c:v>
                </c:pt>
                <c:pt idx="64698">
                  <c:v>32349</c:v>
                </c:pt>
                <c:pt idx="64699">
                  <c:v>32349.5</c:v>
                </c:pt>
                <c:pt idx="64700">
                  <c:v>32350</c:v>
                </c:pt>
                <c:pt idx="64701">
                  <c:v>32350.5</c:v>
                </c:pt>
                <c:pt idx="64702">
                  <c:v>32351</c:v>
                </c:pt>
                <c:pt idx="64703">
                  <c:v>32351.5</c:v>
                </c:pt>
                <c:pt idx="64704">
                  <c:v>32352</c:v>
                </c:pt>
                <c:pt idx="64705">
                  <c:v>32352.5</c:v>
                </c:pt>
                <c:pt idx="64706">
                  <c:v>32353</c:v>
                </c:pt>
                <c:pt idx="64707">
                  <c:v>32353.5</c:v>
                </c:pt>
                <c:pt idx="64708">
                  <c:v>32354</c:v>
                </c:pt>
                <c:pt idx="64709">
                  <c:v>32354.5</c:v>
                </c:pt>
                <c:pt idx="64710">
                  <c:v>32355</c:v>
                </c:pt>
                <c:pt idx="64711">
                  <c:v>32355.5</c:v>
                </c:pt>
                <c:pt idx="64712">
                  <c:v>32356</c:v>
                </c:pt>
                <c:pt idx="64713">
                  <c:v>32356.5</c:v>
                </c:pt>
                <c:pt idx="64714">
                  <c:v>32357</c:v>
                </c:pt>
                <c:pt idx="64715">
                  <c:v>32357.5</c:v>
                </c:pt>
                <c:pt idx="64716">
                  <c:v>32358</c:v>
                </c:pt>
                <c:pt idx="64717">
                  <c:v>32358.5</c:v>
                </c:pt>
                <c:pt idx="64718">
                  <c:v>32359</c:v>
                </c:pt>
                <c:pt idx="64719">
                  <c:v>32359.5</c:v>
                </c:pt>
                <c:pt idx="64720">
                  <c:v>32360</c:v>
                </c:pt>
                <c:pt idx="64721">
                  <c:v>32360.5</c:v>
                </c:pt>
                <c:pt idx="64722">
                  <c:v>32361</c:v>
                </c:pt>
                <c:pt idx="64723">
                  <c:v>32361.5</c:v>
                </c:pt>
                <c:pt idx="64724">
                  <c:v>32362</c:v>
                </c:pt>
                <c:pt idx="64725">
                  <c:v>32362.5</c:v>
                </c:pt>
                <c:pt idx="64726">
                  <c:v>32363</c:v>
                </c:pt>
                <c:pt idx="64727">
                  <c:v>32363.5</c:v>
                </c:pt>
                <c:pt idx="64728">
                  <c:v>32364</c:v>
                </c:pt>
                <c:pt idx="64729">
                  <c:v>32364.5</c:v>
                </c:pt>
                <c:pt idx="64730">
                  <c:v>32365</c:v>
                </c:pt>
                <c:pt idx="64731">
                  <c:v>32365.5</c:v>
                </c:pt>
                <c:pt idx="64732">
                  <c:v>32366</c:v>
                </c:pt>
                <c:pt idx="64733">
                  <c:v>32366.5</c:v>
                </c:pt>
                <c:pt idx="64734">
                  <c:v>32367</c:v>
                </c:pt>
                <c:pt idx="64735">
                  <c:v>32367.5</c:v>
                </c:pt>
                <c:pt idx="64736">
                  <c:v>32368</c:v>
                </c:pt>
                <c:pt idx="64737">
                  <c:v>32368.5</c:v>
                </c:pt>
                <c:pt idx="64738">
                  <c:v>32369</c:v>
                </c:pt>
                <c:pt idx="64739">
                  <c:v>32369.5</c:v>
                </c:pt>
                <c:pt idx="64740">
                  <c:v>32370</c:v>
                </c:pt>
                <c:pt idx="64741">
                  <c:v>32370.5</c:v>
                </c:pt>
                <c:pt idx="64742">
                  <c:v>32371</c:v>
                </c:pt>
                <c:pt idx="64743">
                  <c:v>32371.5</c:v>
                </c:pt>
                <c:pt idx="64744">
                  <c:v>32372</c:v>
                </c:pt>
                <c:pt idx="64745">
                  <c:v>32372.5</c:v>
                </c:pt>
                <c:pt idx="64746">
                  <c:v>32373</c:v>
                </c:pt>
                <c:pt idx="64747">
                  <c:v>32373.5</c:v>
                </c:pt>
                <c:pt idx="64748">
                  <c:v>32374</c:v>
                </c:pt>
                <c:pt idx="64749">
                  <c:v>32374.5</c:v>
                </c:pt>
                <c:pt idx="64750">
                  <c:v>32375</c:v>
                </c:pt>
                <c:pt idx="64751">
                  <c:v>32375.5</c:v>
                </c:pt>
                <c:pt idx="64752">
                  <c:v>32376</c:v>
                </c:pt>
                <c:pt idx="64753">
                  <c:v>32376.5</c:v>
                </c:pt>
                <c:pt idx="64754">
                  <c:v>32377</c:v>
                </c:pt>
                <c:pt idx="64755">
                  <c:v>32377.5</c:v>
                </c:pt>
                <c:pt idx="64756">
                  <c:v>32378</c:v>
                </c:pt>
                <c:pt idx="64757">
                  <c:v>32378.5</c:v>
                </c:pt>
                <c:pt idx="64758">
                  <c:v>32379</c:v>
                </c:pt>
                <c:pt idx="64759">
                  <c:v>32379.5</c:v>
                </c:pt>
                <c:pt idx="64760">
                  <c:v>32380</c:v>
                </c:pt>
                <c:pt idx="64761">
                  <c:v>32380.5</c:v>
                </c:pt>
                <c:pt idx="64762">
                  <c:v>32381</c:v>
                </c:pt>
                <c:pt idx="64763">
                  <c:v>32381.5</c:v>
                </c:pt>
                <c:pt idx="64764">
                  <c:v>32382</c:v>
                </c:pt>
                <c:pt idx="64765">
                  <c:v>32382.5</c:v>
                </c:pt>
                <c:pt idx="64766">
                  <c:v>32383</c:v>
                </c:pt>
                <c:pt idx="64767">
                  <c:v>32383.5</c:v>
                </c:pt>
                <c:pt idx="64768">
                  <c:v>32384</c:v>
                </c:pt>
                <c:pt idx="64769">
                  <c:v>32384.5</c:v>
                </c:pt>
                <c:pt idx="64770">
                  <c:v>32385</c:v>
                </c:pt>
                <c:pt idx="64771">
                  <c:v>32385.5</c:v>
                </c:pt>
                <c:pt idx="64772">
                  <c:v>32386</c:v>
                </c:pt>
                <c:pt idx="64773">
                  <c:v>32386.5</c:v>
                </c:pt>
                <c:pt idx="64774">
                  <c:v>32387</c:v>
                </c:pt>
                <c:pt idx="64775">
                  <c:v>32387.5</c:v>
                </c:pt>
                <c:pt idx="64776">
                  <c:v>32388</c:v>
                </c:pt>
                <c:pt idx="64777">
                  <c:v>32388.5</c:v>
                </c:pt>
                <c:pt idx="64778">
                  <c:v>32389</c:v>
                </c:pt>
                <c:pt idx="64779">
                  <c:v>32389.5</c:v>
                </c:pt>
                <c:pt idx="64780">
                  <c:v>32390</c:v>
                </c:pt>
                <c:pt idx="64781">
                  <c:v>32390.5</c:v>
                </c:pt>
                <c:pt idx="64782">
                  <c:v>32391</c:v>
                </c:pt>
                <c:pt idx="64783">
                  <c:v>32391.5</c:v>
                </c:pt>
                <c:pt idx="64784">
                  <c:v>32392</c:v>
                </c:pt>
                <c:pt idx="64785">
                  <c:v>32392.5</c:v>
                </c:pt>
                <c:pt idx="64786">
                  <c:v>32393</c:v>
                </c:pt>
                <c:pt idx="64787">
                  <c:v>32393.5</c:v>
                </c:pt>
                <c:pt idx="64788">
                  <c:v>32394</c:v>
                </c:pt>
                <c:pt idx="64789">
                  <c:v>32394.5</c:v>
                </c:pt>
                <c:pt idx="64790">
                  <c:v>32395</c:v>
                </c:pt>
                <c:pt idx="64791">
                  <c:v>32395.5</c:v>
                </c:pt>
                <c:pt idx="64792">
                  <c:v>32396</c:v>
                </c:pt>
                <c:pt idx="64793">
                  <c:v>32396.5</c:v>
                </c:pt>
                <c:pt idx="64794">
                  <c:v>32397</c:v>
                </c:pt>
                <c:pt idx="64795">
                  <c:v>32397.5</c:v>
                </c:pt>
                <c:pt idx="64796">
                  <c:v>32398</c:v>
                </c:pt>
                <c:pt idx="64797">
                  <c:v>32398.5</c:v>
                </c:pt>
                <c:pt idx="64798">
                  <c:v>32399</c:v>
                </c:pt>
                <c:pt idx="64799">
                  <c:v>32399.5</c:v>
                </c:pt>
                <c:pt idx="64800">
                  <c:v>32400</c:v>
                </c:pt>
                <c:pt idx="64801">
                  <c:v>32400.5</c:v>
                </c:pt>
                <c:pt idx="64802">
                  <c:v>32401</c:v>
                </c:pt>
                <c:pt idx="64803">
                  <c:v>32401.5</c:v>
                </c:pt>
                <c:pt idx="64804">
                  <c:v>32402</c:v>
                </c:pt>
                <c:pt idx="64805">
                  <c:v>32402.5</c:v>
                </c:pt>
                <c:pt idx="64806">
                  <c:v>32403</c:v>
                </c:pt>
                <c:pt idx="64807">
                  <c:v>32403.5</c:v>
                </c:pt>
                <c:pt idx="64808">
                  <c:v>32404</c:v>
                </c:pt>
                <c:pt idx="64809">
                  <c:v>32404.5</c:v>
                </c:pt>
                <c:pt idx="64810">
                  <c:v>32405</c:v>
                </c:pt>
                <c:pt idx="64811">
                  <c:v>32405.5</c:v>
                </c:pt>
                <c:pt idx="64812">
                  <c:v>32406</c:v>
                </c:pt>
                <c:pt idx="64813">
                  <c:v>32406.5</c:v>
                </c:pt>
                <c:pt idx="64814">
                  <c:v>32407</c:v>
                </c:pt>
                <c:pt idx="64815">
                  <c:v>32407.5</c:v>
                </c:pt>
                <c:pt idx="64816">
                  <c:v>32408</c:v>
                </c:pt>
                <c:pt idx="64817">
                  <c:v>32408.5</c:v>
                </c:pt>
                <c:pt idx="64818">
                  <c:v>32409</c:v>
                </c:pt>
                <c:pt idx="64819">
                  <c:v>32409.5</c:v>
                </c:pt>
                <c:pt idx="64820">
                  <c:v>32410</c:v>
                </c:pt>
                <c:pt idx="64821">
                  <c:v>32410.5</c:v>
                </c:pt>
                <c:pt idx="64822">
                  <c:v>32411</c:v>
                </c:pt>
                <c:pt idx="64823">
                  <c:v>32411.5</c:v>
                </c:pt>
                <c:pt idx="64824">
                  <c:v>32412</c:v>
                </c:pt>
                <c:pt idx="64825">
                  <c:v>32412.5</c:v>
                </c:pt>
                <c:pt idx="64826">
                  <c:v>32413</c:v>
                </c:pt>
                <c:pt idx="64827">
                  <c:v>32413.5</c:v>
                </c:pt>
                <c:pt idx="64828">
                  <c:v>32414</c:v>
                </c:pt>
                <c:pt idx="64829">
                  <c:v>32414.5</c:v>
                </c:pt>
                <c:pt idx="64830">
                  <c:v>32415</c:v>
                </c:pt>
                <c:pt idx="64831">
                  <c:v>32415.5</c:v>
                </c:pt>
                <c:pt idx="64832">
                  <c:v>32416</c:v>
                </c:pt>
                <c:pt idx="64833">
                  <c:v>32416.5</c:v>
                </c:pt>
                <c:pt idx="64834">
                  <c:v>32417</c:v>
                </c:pt>
                <c:pt idx="64835">
                  <c:v>32417.5</c:v>
                </c:pt>
                <c:pt idx="64836">
                  <c:v>32418</c:v>
                </c:pt>
                <c:pt idx="64837">
                  <c:v>32418.5</c:v>
                </c:pt>
                <c:pt idx="64838">
                  <c:v>32419</c:v>
                </c:pt>
                <c:pt idx="64839">
                  <c:v>32419.5</c:v>
                </c:pt>
                <c:pt idx="64840">
                  <c:v>32420</c:v>
                </c:pt>
                <c:pt idx="64841">
                  <c:v>32420.5</c:v>
                </c:pt>
                <c:pt idx="64842">
                  <c:v>32421</c:v>
                </c:pt>
                <c:pt idx="64843">
                  <c:v>32421.5</c:v>
                </c:pt>
                <c:pt idx="64844">
                  <c:v>32422</c:v>
                </c:pt>
                <c:pt idx="64845">
                  <c:v>32422.5</c:v>
                </c:pt>
                <c:pt idx="64846">
                  <c:v>32423</c:v>
                </c:pt>
                <c:pt idx="64847">
                  <c:v>32423.5</c:v>
                </c:pt>
                <c:pt idx="64848">
                  <c:v>32424</c:v>
                </c:pt>
                <c:pt idx="64849">
                  <c:v>32424.5</c:v>
                </c:pt>
                <c:pt idx="64850">
                  <c:v>32425</c:v>
                </c:pt>
                <c:pt idx="64851">
                  <c:v>32425.5</c:v>
                </c:pt>
                <c:pt idx="64852">
                  <c:v>32426</c:v>
                </c:pt>
                <c:pt idx="64853">
                  <c:v>32426.5</c:v>
                </c:pt>
                <c:pt idx="64854">
                  <c:v>32427</c:v>
                </c:pt>
                <c:pt idx="64855">
                  <c:v>32427.5</c:v>
                </c:pt>
                <c:pt idx="64856">
                  <c:v>32428</c:v>
                </c:pt>
                <c:pt idx="64857">
                  <c:v>32428.5</c:v>
                </c:pt>
                <c:pt idx="64858">
                  <c:v>32429</c:v>
                </c:pt>
                <c:pt idx="64859">
                  <c:v>32429.5</c:v>
                </c:pt>
                <c:pt idx="64860">
                  <c:v>32430</c:v>
                </c:pt>
                <c:pt idx="64861">
                  <c:v>32430.5</c:v>
                </c:pt>
                <c:pt idx="64862">
                  <c:v>32431</c:v>
                </c:pt>
                <c:pt idx="64863">
                  <c:v>32431.5</c:v>
                </c:pt>
                <c:pt idx="64864">
                  <c:v>32432</c:v>
                </c:pt>
                <c:pt idx="64865">
                  <c:v>32432.5</c:v>
                </c:pt>
                <c:pt idx="64866">
                  <c:v>32433</c:v>
                </c:pt>
                <c:pt idx="64867">
                  <c:v>32433.5</c:v>
                </c:pt>
                <c:pt idx="64868">
                  <c:v>32434</c:v>
                </c:pt>
                <c:pt idx="64869">
                  <c:v>32434.5</c:v>
                </c:pt>
                <c:pt idx="64870">
                  <c:v>32435</c:v>
                </c:pt>
                <c:pt idx="64871">
                  <c:v>32435.5</c:v>
                </c:pt>
                <c:pt idx="64872">
                  <c:v>32436</c:v>
                </c:pt>
                <c:pt idx="64873">
                  <c:v>32436.5</c:v>
                </c:pt>
                <c:pt idx="64874">
                  <c:v>32437</c:v>
                </c:pt>
                <c:pt idx="64875">
                  <c:v>32437.5</c:v>
                </c:pt>
                <c:pt idx="64876">
                  <c:v>32438</c:v>
                </c:pt>
                <c:pt idx="64877">
                  <c:v>32438.5</c:v>
                </c:pt>
                <c:pt idx="64878">
                  <c:v>32439</c:v>
                </c:pt>
                <c:pt idx="64879">
                  <c:v>32439.5</c:v>
                </c:pt>
                <c:pt idx="64880">
                  <c:v>32440</c:v>
                </c:pt>
                <c:pt idx="64881">
                  <c:v>32440.5</c:v>
                </c:pt>
                <c:pt idx="64882">
                  <c:v>32441</c:v>
                </c:pt>
                <c:pt idx="64883">
                  <c:v>32441.5</c:v>
                </c:pt>
                <c:pt idx="64884">
                  <c:v>32442</c:v>
                </c:pt>
                <c:pt idx="64885">
                  <c:v>32442.5</c:v>
                </c:pt>
                <c:pt idx="64886">
                  <c:v>32443</c:v>
                </c:pt>
                <c:pt idx="64887">
                  <c:v>32443.5</c:v>
                </c:pt>
                <c:pt idx="64888">
                  <c:v>32444</c:v>
                </c:pt>
                <c:pt idx="64889">
                  <c:v>32444.5</c:v>
                </c:pt>
                <c:pt idx="64890">
                  <c:v>32445</c:v>
                </c:pt>
                <c:pt idx="64891">
                  <c:v>32445.5</c:v>
                </c:pt>
                <c:pt idx="64892">
                  <c:v>32446</c:v>
                </c:pt>
                <c:pt idx="64893">
                  <c:v>32446.5</c:v>
                </c:pt>
                <c:pt idx="64894">
                  <c:v>32447</c:v>
                </c:pt>
                <c:pt idx="64895">
                  <c:v>32447.5</c:v>
                </c:pt>
                <c:pt idx="64896">
                  <c:v>32448</c:v>
                </c:pt>
                <c:pt idx="64897">
                  <c:v>32448.5</c:v>
                </c:pt>
                <c:pt idx="64898">
                  <c:v>32449</c:v>
                </c:pt>
                <c:pt idx="64899">
                  <c:v>32449.5</c:v>
                </c:pt>
                <c:pt idx="64900">
                  <c:v>32450</c:v>
                </c:pt>
                <c:pt idx="64901">
                  <c:v>32450.5</c:v>
                </c:pt>
                <c:pt idx="64902">
                  <c:v>32451</c:v>
                </c:pt>
                <c:pt idx="64903">
                  <c:v>32451.5</c:v>
                </c:pt>
                <c:pt idx="64904">
                  <c:v>32452</c:v>
                </c:pt>
                <c:pt idx="64905">
                  <c:v>32452.5</c:v>
                </c:pt>
                <c:pt idx="64906">
                  <c:v>32453</c:v>
                </c:pt>
                <c:pt idx="64907">
                  <c:v>32453.5</c:v>
                </c:pt>
                <c:pt idx="64908">
                  <c:v>32454</c:v>
                </c:pt>
                <c:pt idx="64909">
                  <c:v>32454.5</c:v>
                </c:pt>
                <c:pt idx="64910">
                  <c:v>32455</c:v>
                </c:pt>
                <c:pt idx="64911">
                  <c:v>32455.5</c:v>
                </c:pt>
                <c:pt idx="64912">
                  <c:v>32456</c:v>
                </c:pt>
                <c:pt idx="64913">
                  <c:v>32456.5</c:v>
                </c:pt>
                <c:pt idx="64914">
                  <c:v>32457</c:v>
                </c:pt>
                <c:pt idx="64915">
                  <c:v>32457.5</c:v>
                </c:pt>
                <c:pt idx="64916">
                  <c:v>32458</c:v>
                </c:pt>
                <c:pt idx="64917">
                  <c:v>32458.5</c:v>
                </c:pt>
                <c:pt idx="64918">
                  <c:v>32459</c:v>
                </c:pt>
                <c:pt idx="64919">
                  <c:v>32459.5</c:v>
                </c:pt>
                <c:pt idx="64920">
                  <c:v>32460</c:v>
                </c:pt>
                <c:pt idx="64921">
                  <c:v>32460.5</c:v>
                </c:pt>
                <c:pt idx="64922">
                  <c:v>32461</c:v>
                </c:pt>
                <c:pt idx="64923">
                  <c:v>32461.5</c:v>
                </c:pt>
                <c:pt idx="64924">
                  <c:v>32462</c:v>
                </c:pt>
                <c:pt idx="64925">
                  <c:v>32462.5</c:v>
                </c:pt>
                <c:pt idx="64926">
                  <c:v>32463</c:v>
                </c:pt>
                <c:pt idx="64927">
                  <c:v>32463.5</c:v>
                </c:pt>
                <c:pt idx="64928">
                  <c:v>32464</c:v>
                </c:pt>
                <c:pt idx="64929">
                  <c:v>32464.5</c:v>
                </c:pt>
                <c:pt idx="64930">
                  <c:v>32465</c:v>
                </c:pt>
                <c:pt idx="64931">
                  <c:v>32465.5</c:v>
                </c:pt>
                <c:pt idx="64932">
                  <c:v>32466</c:v>
                </c:pt>
                <c:pt idx="64933">
                  <c:v>32466.5</c:v>
                </c:pt>
                <c:pt idx="64934">
                  <c:v>32467</c:v>
                </c:pt>
                <c:pt idx="64935">
                  <c:v>32467.5</c:v>
                </c:pt>
                <c:pt idx="64936">
                  <c:v>32468</c:v>
                </c:pt>
                <c:pt idx="64937">
                  <c:v>32468.5</c:v>
                </c:pt>
                <c:pt idx="64938">
                  <c:v>32469</c:v>
                </c:pt>
                <c:pt idx="64939">
                  <c:v>32469.5</c:v>
                </c:pt>
                <c:pt idx="64940">
                  <c:v>32470</c:v>
                </c:pt>
                <c:pt idx="64941">
                  <c:v>32470.5</c:v>
                </c:pt>
                <c:pt idx="64942">
                  <c:v>32471</c:v>
                </c:pt>
                <c:pt idx="64943">
                  <c:v>32471.5</c:v>
                </c:pt>
                <c:pt idx="64944">
                  <c:v>32472</c:v>
                </c:pt>
                <c:pt idx="64945">
                  <c:v>32472.5</c:v>
                </c:pt>
                <c:pt idx="64946">
                  <c:v>32473</c:v>
                </c:pt>
                <c:pt idx="64947">
                  <c:v>32473.5</c:v>
                </c:pt>
                <c:pt idx="64948">
                  <c:v>32474</c:v>
                </c:pt>
                <c:pt idx="64949">
                  <c:v>32474.5</c:v>
                </c:pt>
                <c:pt idx="64950">
                  <c:v>32475</c:v>
                </c:pt>
                <c:pt idx="64951">
                  <c:v>32475.5</c:v>
                </c:pt>
                <c:pt idx="64952">
                  <c:v>32476</c:v>
                </c:pt>
                <c:pt idx="64953">
                  <c:v>32476.5</c:v>
                </c:pt>
                <c:pt idx="64954">
                  <c:v>32477</c:v>
                </c:pt>
                <c:pt idx="64955">
                  <c:v>32477.5</c:v>
                </c:pt>
                <c:pt idx="64956">
                  <c:v>32478</c:v>
                </c:pt>
                <c:pt idx="64957">
                  <c:v>32478.5</c:v>
                </c:pt>
                <c:pt idx="64958">
                  <c:v>32479</c:v>
                </c:pt>
                <c:pt idx="64959">
                  <c:v>32479.5</c:v>
                </c:pt>
                <c:pt idx="64960">
                  <c:v>32480</c:v>
                </c:pt>
                <c:pt idx="64961">
                  <c:v>32480.5</c:v>
                </c:pt>
                <c:pt idx="64962">
                  <c:v>32481</c:v>
                </c:pt>
                <c:pt idx="64963">
                  <c:v>32481.5</c:v>
                </c:pt>
                <c:pt idx="64964">
                  <c:v>32482</c:v>
                </c:pt>
                <c:pt idx="64965">
                  <c:v>32482.5</c:v>
                </c:pt>
                <c:pt idx="64966">
                  <c:v>32483</c:v>
                </c:pt>
                <c:pt idx="64967">
                  <c:v>32483.5</c:v>
                </c:pt>
                <c:pt idx="64968">
                  <c:v>32484</c:v>
                </c:pt>
                <c:pt idx="64969">
                  <c:v>32484.5</c:v>
                </c:pt>
                <c:pt idx="64970">
                  <c:v>32485</c:v>
                </c:pt>
                <c:pt idx="64971">
                  <c:v>32485.5</c:v>
                </c:pt>
                <c:pt idx="64972">
                  <c:v>32486</c:v>
                </c:pt>
                <c:pt idx="64973">
                  <c:v>32486.5</c:v>
                </c:pt>
                <c:pt idx="64974">
                  <c:v>32487</c:v>
                </c:pt>
                <c:pt idx="64975">
                  <c:v>32487.5</c:v>
                </c:pt>
                <c:pt idx="64976">
                  <c:v>32488</c:v>
                </c:pt>
                <c:pt idx="64977">
                  <c:v>32488.5</c:v>
                </c:pt>
                <c:pt idx="64978">
                  <c:v>32489</c:v>
                </c:pt>
                <c:pt idx="64979">
                  <c:v>32489.5</c:v>
                </c:pt>
                <c:pt idx="64980">
                  <c:v>32490</c:v>
                </c:pt>
                <c:pt idx="64981">
                  <c:v>32490.5</c:v>
                </c:pt>
                <c:pt idx="64982">
                  <c:v>32491</c:v>
                </c:pt>
                <c:pt idx="64983">
                  <c:v>32491.5</c:v>
                </c:pt>
                <c:pt idx="64984">
                  <c:v>32492</c:v>
                </c:pt>
                <c:pt idx="64985">
                  <c:v>32492.5</c:v>
                </c:pt>
                <c:pt idx="64986">
                  <c:v>32493</c:v>
                </c:pt>
                <c:pt idx="64987">
                  <c:v>32493.5</c:v>
                </c:pt>
                <c:pt idx="64988">
                  <c:v>32494</c:v>
                </c:pt>
                <c:pt idx="64989">
                  <c:v>32494.5</c:v>
                </c:pt>
                <c:pt idx="64990">
                  <c:v>32495</c:v>
                </c:pt>
                <c:pt idx="64991">
                  <c:v>32495.5</c:v>
                </c:pt>
                <c:pt idx="64992">
                  <c:v>32496</c:v>
                </c:pt>
                <c:pt idx="64993">
                  <c:v>32496.5</c:v>
                </c:pt>
                <c:pt idx="64994">
                  <c:v>32497</c:v>
                </c:pt>
                <c:pt idx="64995">
                  <c:v>32497.5</c:v>
                </c:pt>
                <c:pt idx="64996">
                  <c:v>32498</c:v>
                </c:pt>
                <c:pt idx="64997">
                  <c:v>32498.5</c:v>
                </c:pt>
                <c:pt idx="64998">
                  <c:v>32499</c:v>
                </c:pt>
                <c:pt idx="64999">
                  <c:v>32499.5</c:v>
                </c:pt>
                <c:pt idx="65000">
                  <c:v>32500</c:v>
                </c:pt>
                <c:pt idx="65001">
                  <c:v>32500.5</c:v>
                </c:pt>
                <c:pt idx="65002">
                  <c:v>32501</c:v>
                </c:pt>
                <c:pt idx="65003">
                  <c:v>32501.5</c:v>
                </c:pt>
                <c:pt idx="65004">
                  <c:v>32502</c:v>
                </c:pt>
                <c:pt idx="65005">
                  <c:v>32502.5</c:v>
                </c:pt>
                <c:pt idx="65006">
                  <c:v>32503</c:v>
                </c:pt>
                <c:pt idx="65007">
                  <c:v>32503.5</c:v>
                </c:pt>
                <c:pt idx="65008">
                  <c:v>32504</c:v>
                </c:pt>
                <c:pt idx="65009">
                  <c:v>32504.5</c:v>
                </c:pt>
                <c:pt idx="65010">
                  <c:v>32505</c:v>
                </c:pt>
                <c:pt idx="65011">
                  <c:v>32505.5</c:v>
                </c:pt>
                <c:pt idx="65012">
                  <c:v>32506</c:v>
                </c:pt>
                <c:pt idx="65013">
                  <c:v>32506.5</c:v>
                </c:pt>
                <c:pt idx="65014">
                  <c:v>32507</c:v>
                </c:pt>
                <c:pt idx="65015">
                  <c:v>32507.5</c:v>
                </c:pt>
                <c:pt idx="65016">
                  <c:v>32508</c:v>
                </c:pt>
                <c:pt idx="65017">
                  <c:v>32508.5</c:v>
                </c:pt>
                <c:pt idx="65018">
                  <c:v>32509</c:v>
                </c:pt>
                <c:pt idx="65019">
                  <c:v>32509.5</c:v>
                </c:pt>
                <c:pt idx="65020">
                  <c:v>32510</c:v>
                </c:pt>
                <c:pt idx="65021">
                  <c:v>32510.5</c:v>
                </c:pt>
                <c:pt idx="65022">
                  <c:v>32511</c:v>
                </c:pt>
                <c:pt idx="65023">
                  <c:v>32511.5</c:v>
                </c:pt>
                <c:pt idx="65024">
                  <c:v>32512</c:v>
                </c:pt>
                <c:pt idx="65025">
                  <c:v>32512.5</c:v>
                </c:pt>
                <c:pt idx="65026">
                  <c:v>32513</c:v>
                </c:pt>
                <c:pt idx="65027">
                  <c:v>32513.5</c:v>
                </c:pt>
                <c:pt idx="65028">
                  <c:v>32514</c:v>
                </c:pt>
                <c:pt idx="65029">
                  <c:v>32514.5</c:v>
                </c:pt>
                <c:pt idx="65030">
                  <c:v>32515</c:v>
                </c:pt>
                <c:pt idx="65031">
                  <c:v>32515.5</c:v>
                </c:pt>
                <c:pt idx="65032">
                  <c:v>32516</c:v>
                </c:pt>
                <c:pt idx="65033">
                  <c:v>32516.5</c:v>
                </c:pt>
                <c:pt idx="65034">
                  <c:v>32517</c:v>
                </c:pt>
                <c:pt idx="65035">
                  <c:v>32517.5</c:v>
                </c:pt>
                <c:pt idx="65036">
                  <c:v>32518</c:v>
                </c:pt>
                <c:pt idx="65037">
                  <c:v>32518.5</c:v>
                </c:pt>
                <c:pt idx="65038">
                  <c:v>32519</c:v>
                </c:pt>
                <c:pt idx="65039">
                  <c:v>32519.5</c:v>
                </c:pt>
                <c:pt idx="65040">
                  <c:v>32520</c:v>
                </c:pt>
                <c:pt idx="65041">
                  <c:v>32520.5</c:v>
                </c:pt>
                <c:pt idx="65042">
                  <c:v>32521</c:v>
                </c:pt>
                <c:pt idx="65043">
                  <c:v>32521.5</c:v>
                </c:pt>
                <c:pt idx="65044">
                  <c:v>32522</c:v>
                </c:pt>
                <c:pt idx="65045">
                  <c:v>32522.5</c:v>
                </c:pt>
                <c:pt idx="65046">
                  <c:v>32523</c:v>
                </c:pt>
                <c:pt idx="65047">
                  <c:v>32523.5</c:v>
                </c:pt>
                <c:pt idx="65048">
                  <c:v>32524</c:v>
                </c:pt>
                <c:pt idx="65049">
                  <c:v>32524.5</c:v>
                </c:pt>
                <c:pt idx="65050">
                  <c:v>32525</c:v>
                </c:pt>
                <c:pt idx="65051">
                  <c:v>32525.5</c:v>
                </c:pt>
                <c:pt idx="65052">
                  <c:v>32526</c:v>
                </c:pt>
                <c:pt idx="65053">
                  <c:v>32526.5</c:v>
                </c:pt>
                <c:pt idx="65054">
                  <c:v>32527</c:v>
                </c:pt>
                <c:pt idx="65055">
                  <c:v>32527.5</c:v>
                </c:pt>
                <c:pt idx="65056">
                  <c:v>32528</c:v>
                </c:pt>
                <c:pt idx="65057">
                  <c:v>32528.5</c:v>
                </c:pt>
                <c:pt idx="65058">
                  <c:v>32529</c:v>
                </c:pt>
                <c:pt idx="65059">
                  <c:v>32529.5</c:v>
                </c:pt>
                <c:pt idx="65060">
                  <c:v>32530</c:v>
                </c:pt>
                <c:pt idx="65061">
                  <c:v>32530.5</c:v>
                </c:pt>
                <c:pt idx="65062">
                  <c:v>32531</c:v>
                </c:pt>
                <c:pt idx="65063">
                  <c:v>32531.5</c:v>
                </c:pt>
                <c:pt idx="65064">
                  <c:v>32532</c:v>
                </c:pt>
                <c:pt idx="65065">
                  <c:v>32532.5</c:v>
                </c:pt>
                <c:pt idx="65066">
                  <c:v>32533</c:v>
                </c:pt>
                <c:pt idx="65067">
                  <c:v>32533.5</c:v>
                </c:pt>
                <c:pt idx="65068">
                  <c:v>32534</c:v>
                </c:pt>
                <c:pt idx="65069">
                  <c:v>32534.5</c:v>
                </c:pt>
                <c:pt idx="65070">
                  <c:v>32535</c:v>
                </c:pt>
                <c:pt idx="65071">
                  <c:v>32535.5</c:v>
                </c:pt>
                <c:pt idx="65072">
                  <c:v>32536</c:v>
                </c:pt>
                <c:pt idx="65073">
                  <c:v>32536.5</c:v>
                </c:pt>
                <c:pt idx="65074">
                  <c:v>32537</c:v>
                </c:pt>
                <c:pt idx="65075">
                  <c:v>32537.5</c:v>
                </c:pt>
                <c:pt idx="65076">
                  <c:v>32538</c:v>
                </c:pt>
                <c:pt idx="65077">
                  <c:v>32538.5</c:v>
                </c:pt>
                <c:pt idx="65078">
                  <c:v>32539</c:v>
                </c:pt>
                <c:pt idx="65079">
                  <c:v>32539.5</c:v>
                </c:pt>
                <c:pt idx="65080">
                  <c:v>32540</c:v>
                </c:pt>
                <c:pt idx="65081">
                  <c:v>32540.5</c:v>
                </c:pt>
                <c:pt idx="65082">
                  <c:v>32541</c:v>
                </c:pt>
                <c:pt idx="65083">
                  <c:v>32541.5</c:v>
                </c:pt>
                <c:pt idx="65084">
                  <c:v>32542</c:v>
                </c:pt>
                <c:pt idx="65085">
                  <c:v>32542.5</c:v>
                </c:pt>
                <c:pt idx="65086">
                  <c:v>32543</c:v>
                </c:pt>
                <c:pt idx="65087">
                  <c:v>32543.5</c:v>
                </c:pt>
                <c:pt idx="65088">
                  <c:v>32544</c:v>
                </c:pt>
                <c:pt idx="65089">
                  <c:v>32544.5</c:v>
                </c:pt>
                <c:pt idx="65090">
                  <c:v>32545</c:v>
                </c:pt>
                <c:pt idx="65091">
                  <c:v>32545.5</c:v>
                </c:pt>
                <c:pt idx="65092">
                  <c:v>32546</c:v>
                </c:pt>
                <c:pt idx="65093">
                  <c:v>32546.5</c:v>
                </c:pt>
                <c:pt idx="65094">
                  <c:v>32547</c:v>
                </c:pt>
                <c:pt idx="65095">
                  <c:v>32547.5</c:v>
                </c:pt>
                <c:pt idx="65096">
                  <c:v>32548</c:v>
                </c:pt>
                <c:pt idx="65097">
                  <c:v>32548.5</c:v>
                </c:pt>
                <c:pt idx="65098">
                  <c:v>32549</c:v>
                </c:pt>
                <c:pt idx="65099">
                  <c:v>32549.5</c:v>
                </c:pt>
                <c:pt idx="65100">
                  <c:v>32550</c:v>
                </c:pt>
                <c:pt idx="65101">
                  <c:v>32550.5</c:v>
                </c:pt>
                <c:pt idx="65102">
                  <c:v>32551</c:v>
                </c:pt>
                <c:pt idx="65103">
                  <c:v>32551.5</c:v>
                </c:pt>
                <c:pt idx="65104">
                  <c:v>32552</c:v>
                </c:pt>
                <c:pt idx="65105">
                  <c:v>32552.5</c:v>
                </c:pt>
                <c:pt idx="65106">
                  <c:v>32553</c:v>
                </c:pt>
                <c:pt idx="65107">
                  <c:v>32553.5</c:v>
                </c:pt>
                <c:pt idx="65108">
                  <c:v>32554</c:v>
                </c:pt>
                <c:pt idx="65109">
                  <c:v>32554.5</c:v>
                </c:pt>
                <c:pt idx="65110">
                  <c:v>32555</c:v>
                </c:pt>
                <c:pt idx="65111">
                  <c:v>32555.5</c:v>
                </c:pt>
                <c:pt idx="65112">
                  <c:v>32556</c:v>
                </c:pt>
                <c:pt idx="65113">
                  <c:v>32556.5</c:v>
                </c:pt>
                <c:pt idx="65114">
                  <c:v>32557</c:v>
                </c:pt>
                <c:pt idx="65115">
                  <c:v>32557.5</c:v>
                </c:pt>
                <c:pt idx="65116">
                  <c:v>32558</c:v>
                </c:pt>
                <c:pt idx="65117">
                  <c:v>32558.5</c:v>
                </c:pt>
                <c:pt idx="65118">
                  <c:v>32559</c:v>
                </c:pt>
                <c:pt idx="65119">
                  <c:v>32559.5</c:v>
                </c:pt>
                <c:pt idx="65120">
                  <c:v>32560</c:v>
                </c:pt>
                <c:pt idx="65121">
                  <c:v>32560.5</c:v>
                </c:pt>
                <c:pt idx="65122">
                  <c:v>32561</c:v>
                </c:pt>
                <c:pt idx="65123">
                  <c:v>32561.5</c:v>
                </c:pt>
                <c:pt idx="65124">
                  <c:v>32562</c:v>
                </c:pt>
                <c:pt idx="65125">
                  <c:v>32562.5</c:v>
                </c:pt>
                <c:pt idx="65126">
                  <c:v>32563</c:v>
                </c:pt>
                <c:pt idx="65127">
                  <c:v>32563.5</c:v>
                </c:pt>
                <c:pt idx="65128">
                  <c:v>32564</c:v>
                </c:pt>
                <c:pt idx="65129">
                  <c:v>32564.5</c:v>
                </c:pt>
                <c:pt idx="65130">
                  <c:v>32565</c:v>
                </c:pt>
                <c:pt idx="65131">
                  <c:v>32565.5</c:v>
                </c:pt>
                <c:pt idx="65132">
                  <c:v>32566</c:v>
                </c:pt>
                <c:pt idx="65133">
                  <c:v>32566.5</c:v>
                </c:pt>
                <c:pt idx="65134">
                  <c:v>32567</c:v>
                </c:pt>
                <c:pt idx="65135">
                  <c:v>32567.5</c:v>
                </c:pt>
                <c:pt idx="65136">
                  <c:v>32568</c:v>
                </c:pt>
                <c:pt idx="65137">
                  <c:v>32568.5</c:v>
                </c:pt>
                <c:pt idx="65138">
                  <c:v>32569</c:v>
                </c:pt>
                <c:pt idx="65139">
                  <c:v>32569.5</c:v>
                </c:pt>
                <c:pt idx="65140">
                  <c:v>32570</c:v>
                </c:pt>
                <c:pt idx="65141">
                  <c:v>32570.5</c:v>
                </c:pt>
                <c:pt idx="65142">
                  <c:v>32571</c:v>
                </c:pt>
                <c:pt idx="65143">
                  <c:v>32571.5</c:v>
                </c:pt>
                <c:pt idx="65144">
                  <c:v>32572</c:v>
                </c:pt>
                <c:pt idx="65145">
                  <c:v>32572.5</c:v>
                </c:pt>
                <c:pt idx="65146">
                  <c:v>32573</c:v>
                </c:pt>
                <c:pt idx="65147">
                  <c:v>32573.5</c:v>
                </c:pt>
                <c:pt idx="65148">
                  <c:v>32574</c:v>
                </c:pt>
                <c:pt idx="65149">
                  <c:v>32574.5</c:v>
                </c:pt>
                <c:pt idx="65150">
                  <c:v>32575</c:v>
                </c:pt>
                <c:pt idx="65151">
                  <c:v>32575.5</c:v>
                </c:pt>
                <c:pt idx="65152">
                  <c:v>32576</c:v>
                </c:pt>
                <c:pt idx="65153">
                  <c:v>32576.5</c:v>
                </c:pt>
                <c:pt idx="65154">
                  <c:v>32577</c:v>
                </c:pt>
                <c:pt idx="65155">
                  <c:v>32577.5</c:v>
                </c:pt>
                <c:pt idx="65156">
                  <c:v>32578</c:v>
                </c:pt>
                <c:pt idx="65157">
                  <c:v>32578.5</c:v>
                </c:pt>
                <c:pt idx="65158">
                  <c:v>32579</c:v>
                </c:pt>
                <c:pt idx="65159">
                  <c:v>32579.5</c:v>
                </c:pt>
                <c:pt idx="65160">
                  <c:v>32580</c:v>
                </c:pt>
                <c:pt idx="65161">
                  <c:v>32580.5</c:v>
                </c:pt>
                <c:pt idx="65162">
                  <c:v>32581</c:v>
                </c:pt>
                <c:pt idx="65163">
                  <c:v>32581.5</c:v>
                </c:pt>
                <c:pt idx="65164">
                  <c:v>32582</c:v>
                </c:pt>
                <c:pt idx="65165">
                  <c:v>32582.5</c:v>
                </c:pt>
                <c:pt idx="65166">
                  <c:v>32583</c:v>
                </c:pt>
                <c:pt idx="65167">
                  <c:v>32583.5</c:v>
                </c:pt>
                <c:pt idx="65168">
                  <c:v>32584</c:v>
                </c:pt>
                <c:pt idx="65169">
                  <c:v>32584.5</c:v>
                </c:pt>
                <c:pt idx="65170">
                  <c:v>32585</c:v>
                </c:pt>
                <c:pt idx="65171">
                  <c:v>32585.5</c:v>
                </c:pt>
                <c:pt idx="65172">
                  <c:v>32586</c:v>
                </c:pt>
                <c:pt idx="65173">
                  <c:v>32586.5</c:v>
                </c:pt>
                <c:pt idx="65174">
                  <c:v>32587</c:v>
                </c:pt>
                <c:pt idx="65175">
                  <c:v>32587.5</c:v>
                </c:pt>
                <c:pt idx="65176">
                  <c:v>32588</c:v>
                </c:pt>
                <c:pt idx="65177">
                  <c:v>32588.5</c:v>
                </c:pt>
                <c:pt idx="65178">
                  <c:v>32589</c:v>
                </c:pt>
                <c:pt idx="65179">
                  <c:v>32589.5</c:v>
                </c:pt>
                <c:pt idx="65180">
                  <c:v>32590</c:v>
                </c:pt>
                <c:pt idx="65181">
                  <c:v>32590.5</c:v>
                </c:pt>
                <c:pt idx="65182">
                  <c:v>32591</c:v>
                </c:pt>
                <c:pt idx="65183">
                  <c:v>32591.5</c:v>
                </c:pt>
                <c:pt idx="65184">
                  <c:v>32592</c:v>
                </c:pt>
                <c:pt idx="65185">
                  <c:v>32592.5</c:v>
                </c:pt>
                <c:pt idx="65186">
                  <c:v>32593</c:v>
                </c:pt>
                <c:pt idx="65187">
                  <c:v>32593.5</c:v>
                </c:pt>
                <c:pt idx="65188">
                  <c:v>32594</c:v>
                </c:pt>
                <c:pt idx="65189">
                  <c:v>32594.5</c:v>
                </c:pt>
                <c:pt idx="65190">
                  <c:v>32595</c:v>
                </c:pt>
                <c:pt idx="65191">
                  <c:v>32595.5</c:v>
                </c:pt>
                <c:pt idx="65192">
                  <c:v>32596</c:v>
                </c:pt>
                <c:pt idx="65193">
                  <c:v>32596.5</c:v>
                </c:pt>
                <c:pt idx="65194">
                  <c:v>32597</c:v>
                </c:pt>
                <c:pt idx="65195">
                  <c:v>32597.5</c:v>
                </c:pt>
                <c:pt idx="65196">
                  <c:v>32598</c:v>
                </c:pt>
                <c:pt idx="65197">
                  <c:v>32598.5</c:v>
                </c:pt>
                <c:pt idx="65198">
                  <c:v>32599</c:v>
                </c:pt>
                <c:pt idx="65199">
                  <c:v>32599.5</c:v>
                </c:pt>
                <c:pt idx="65200">
                  <c:v>32600</c:v>
                </c:pt>
                <c:pt idx="65201">
                  <c:v>32600.5</c:v>
                </c:pt>
                <c:pt idx="65202">
                  <c:v>32601</c:v>
                </c:pt>
                <c:pt idx="65203">
                  <c:v>32601.5</c:v>
                </c:pt>
                <c:pt idx="65204">
                  <c:v>32602</c:v>
                </c:pt>
                <c:pt idx="65205">
                  <c:v>32602.5</c:v>
                </c:pt>
                <c:pt idx="65206">
                  <c:v>32603</c:v>
                </c:pt>
                <c:pt idx="65207">
                  <c:v>32603.5</c:v>
                </c:pt>
                <c:pt idx="65208">
                  <c:v>32604</c:v>
                </c:pt>
                <c:pt idx="65209">
                  <c:v>32604.5</c:v>
                </c:pt>
                <c:pt idx="65210">
                  <c:v>32605</c:v>
                </c:pt>
                <c:pt idx="65211">
                  <c:v>32605.5</c:v>
                </c:pt>
                <c:pt idx="65212">
                  <c:v>32606</c:v>
                </c:pt>
                <c:pt idx="65213">
                  <c:v>32606.5</c:v>
                </c:pt>
                <c:pt idx="65214">
                  <c:v>32607</c:v>
                </c:pt>
                <c:pt idx="65215">
                  <c:v>32607.5</c:v>
                </c:pt>
                <c:pt idx="65216">
                  <c:v>32608</c:v>
                </c:pt>
                <c:pt idx="65217">
                  <c:v>32608.5</c:v>
                </c:pt>
                <c:pt idx="65218">
                  <c:v>32609</c:v>
                </c:pt>
                <c:pt idx="65219">
                  <c:v>32609.5</c:v>
                </c:pt>
                <c:pt idx="65220">
                  <c:v>32610</c:v>
                </c:pt>
                <c:pt idx="65221">
                  <c:v>32610.5</c:v>
                </c:pt>
                <c:pt idx="65222">
                  <c:v>32611</c:v>
                </c:pt>
                <c:pt idx="65223">
                  <c:v>32611.5</c:v>
                </c:pt>
                <c:pt idx="65224">
                  <c:v>32612</c:v>
                </c:pt>
                <c:pt idx="65225">
                  <c:v>32612.5</c:v>
                </c:pt>
                <c:pt idx="65226">
                  <c:v>32613</c:v>
                </c:pt>
                <c:pt idx="65227">
                  <c:v>32613.5</c:v>
                </c:pt>
                <c:pt idx="65228">
                  <c:v>32614</c:v>
                </c:pt>
                <c:pt idx="65229">
                  <c:v>32614.5</c:v>
                </c:pt>
                <c:pt idx="65230">
                  <c:v>32615</c:v>
                </c:pt>
                <c:pt idx="65231">
                  <c:v>32615.5</c:v>
                </c:pt>
                <c:pt idx="65232">
                  <c:v>32616</c:v>
                </c:pt>
                <c:pt idx="65233">
                  <c:v>32616.5</c:v>
                </c:pt>
                <c:pt idx="65234">
                  <c:v>32617</c:v>
                </c:pt>
                <c:pt idx="65235">
                  <c:v>32617.5</c:v>
                </c:pt>
                <c:pt idx="65236">
                  <c:v>32618</c:v>
                </c:pt>
                <c:pt idx="65237">
                  <c:v>32618.5</c:v>
                </c:pt>
                <c:pt idx="65238">
                  <c:v>32619</c:v>
                </c:pt>
                <c:pt idx="65239">
                  <c:v>32619.5</c:v>
                </c:pt>
                <c:pt idx="65240">
                  <c:v>32620</c:v>
                </c:pt>
                <c:pt idx="65241">
                  <c:v>32620.5</c:v>
                </c:pt>
                <c:pt idx="65242">
                  <c:v>32621</c:v>
                </c:pt>
                <c:pt idx="65243">
                  <c:v>32621.5</c:v>
                </c:pt>
                <c:pt idx="65244">
                  <c:v>32622</c:v>
                </c:pt>
                <c:pt idx="65245">
                  <c:v>32622.5</c:v>
                </c:pt>
                <c:pt idx="65246">
                  <c:v>32623</c:v>
                </c:pt>
                <c:pt idx="65247">
                  <c:v>32623.5</c:v>
                </c:pt>
                <c:pt idx="65248">
                  <c:v>32624</c:v>
                </c:pt>
                <c:pt idx="65249">
                  <c:v>32624.5</c:v>
                </c:pt>
                <c:pt idx="65250">
                  <c:v>32625</c:v>
                </c:pt>
                <c:pt idx="65251">
                  <c:v>32625.5</c:v>
                </c:pt>
                <c:pt idx="65252">
                  <c:v>32626</c:v>
                </c:pt>
                <c:pt idx="65253">
                  <c:v>32626.5</c:v>
                </c:pt>
                <c:pt idx="65254">
                  <c:v>32627</c:v>
                </c:pt>
                <c:pt idx="65255">
                  <c:v>32627.5</c:v>
                </c:pt>
                <c:pt idx="65256">
                  <c:v>32628</c:v>
                </c:pt>
                <c:pt idx="65257">
                  <c:v>32628.5</c:v>
                </c:pt>
                <c:pt idx="65258">
                  <c:v>32629</c:v>
                </c:pt>
                <c:pt idx="65259">
                  <c:v>32629.5</c:v>
                </c:pt>
                <c:pt idx="65260">
                  <c:v>32630</c:v>
                </c:pt>
                <c:pt idx="65261">
                  <c:v>32630.5</c:v>
                </c:pt>
                <c:pt idx="65262">
                  <c:v>32631</c:v>
                </c:pt>
                <c:pt idx="65263">
                  <c:v>32631.5</c:v>
                </c:pt>
                <c:pt idx="65264">
                  <c:v>32632</c:v>
                </c:pt>
                <c:pt idx="65265">
                  <c:v>32632.5</c:v>
                </c:pt>
                <c:pt idx="65266">
                  <c:v>32633</c:v>
                </c:pt>
                <c:pt idx="65267">
                  <c:v>32633.5</c:v>
                </c:pt>
                <c:pt idx="65268">
                  <c:v>32634</c:v>
                </c:pt>
                <c:pt idx="65269">
                  <c:v>32634.5</c:v>
                </c:pt>
                <c:pt idx="65270">
                  <c:v>32635</c:v>
                </c:pt>
                <c:pt idx="65271">
                  <c:v>32635.5</c:v>
                </c:pt>
                <c:pt idx="65272">
                  <c:v>32636</c:v>
                </c:pt>
                <c:pt idx="65273">
                  <c:v>32636.5</c:v>
                </c:pt>
                <c:pt idx="65274">
                  <c:v>32637</c:v>
                </c:pt>
                <c:pt idx="65275">
                  <c:v>32637.5</c:v>
                </c:pt>
                <c:pt idx="65276">
                  <c:v>32638</c:v>
                </c:pt>
                <c:pt idx="65277">
                  <c:v>32638.5</c:v>
                </c:pt>
                <c:pt idx="65278">
                  <c:v>32639</c:v>
                </c:pt>
                <c:pt idx="65279">
                  <c:v>32639.5</c:v>
                </c:pt>
                <c:pt idx="65280">
                  <c:v>32640</c:v>
                </c:pt>
                <c:pt idx="65281">
                  <c:v>32640.5</c:v>
                </c:pt>
                <c:pt idx="65282">
                  <c:v>32641</c:v>
                </c:pt>
                <c:pt idx="65283">
                  <c:v>32641.5</c:v>
                </c:pt>
                <c:pt idx="65284">
                  <c:v>32642</c:v>
                </c:pt>
                <c:pt idx="65285">
                  <c:v>32642.5</c:v>
                </c:pt>
                <c:pt idx="65286">
                  <c:v>32643</c:v>
                </c:pt>
                <c:pt idx="65287">
                  <c:v>32643.5</c:v>
                </c:pt>
                <c:pt idx="65288">
                  <c:v>32644</c:v>
                </c:pt>
                <c:pt idx="65289">
                  <c:v>32644.5</c:v>
                </c:pt>
                <c:pt idx="65290">
                  <c:v>32645</c:v>
                </c:pt>
                <c:pt idx="65291">
                  <c:v>32645.5</c:v>
                </c:pt>
                <c:pt idx="65292">
                  <c:v>32646</c:v>
                </c:pt>
                <c:pt idx="65293">
                  <c:v>32646.5</c:v>
                </c:pt>
                <c:pt idx="65294">
                  <c:v>32647</c:v>
                </c:pt>
                <c:pt idx="65295">
                  <c:v>32647.5</c:v>
                </c:pt>
                <c:pt idx="65296">
                  <c:v>32648</c:v>
                </c:pt>
                <c:pt idx="65297">
                  <c:v>32648.5</c:v>
                </c:pt>
                <c:pt idx="65298">
                  <c:v>32649</c:v>
                </c:pt>
                <c:pt idx="65299">
                  <c:v>32649.5</c:v>
                </c:pt>
                <c:pt idx="65300">
                  <c:v>32650</c:v>
                </c:pt>
                <c:pt idx="65301">
                  <c:v>32650.5</c:v>
                </c:pt>
                <c:pt idx="65302">
                  <c:v>32651</c:v>
                </c:pt>
                <c:pt idx="65303">
                  <c:v>32651.5</c:v>
                </c:pt>
                <c:pt idx="65304">
                  <c:v>32652</c:v>
                </c:pt>
                <c:pt idx="65305">
                  <c:v>32652.5</c:v>
                </c:pt>
                <c:pt idx="65306">
                  <c:v>32653</c:v>
                </c:pt>
                <c:pt idx="65307">
                  <c:v>32653.5</c:v>
                </c:pt>
                <c:pt idx="65308">
                  <c:v>32654</c:v>
                </c:pt>
                <c:pt idx="65309">
                  <c:v>32654.5</c:v>
                </c:pt>
                <c:pt idx="65310">
                  <c:v>32655</c:v>
                </c:pt>
                <c:pt idx="65311">
                  <c:v>32655.5</c:v>
                </c:pt>
                <c:pt idx="65312">
                  <c:v>32656</c:v>
                </c:pt>
                <c:pt idx="65313">
                  <c:v>32656.5</c:v>
                </c:pt>
                <c:pt idx="65314">
                  <c:v>32657</c:v>
                </c:pt>
                <c:pt idx="65315">
                  <c:v>32657.5</c:v>
                </c:pt>
                <c:pt idx="65316">
                  <c:v>32658</c:v>
                </c:pt>
                <c:pt idx="65317">
                  <c:v>32658.5</c:v>
                </c:pt>
                <c:pt idx="65318">
                  <c:v>32659</c:v>
                </c:pt>
                <c:pt idx="65319">
                  <c:v>32659.5</c:v>
                </c:pt>
                <c:pt idx="65320">
                  <c:v>32660</c:v>
                </c:pt>
                <c:pt idx="65321">
                  <c:v>32660.5</c:v>
                </c:pt>
                <c:pt idx="65322">
                  <c:v>32661</c:v>
                </c:pt>
                <c:pt idx="65323">
                  <c:v>32661.5</c:v>
                </c:pt>
                <c:pt idx="65324">
                  <c:v>32662</c:v>
                </c:pt>
                <c:pt idx="65325">
                  <c:v>32662.5</c:v>
                </c:pt>
                <c:pt idx="65326">
                  <c:v>32663</c:v>
                </c:pt>
                <c:pt idx="65327">
                  <c:v>32663.5</c:v>
                </c:pt>
                <c:pt idx="65328">
                  <c:v>32664</c:v>
                </c:pt>
                <c:pt idx="65329">
                  <c:v>32664.5</c:v>
                </c:pt>
                <c:pt idx="65330">
                  <c:v>32665</c:v>
                </c:pt>
                <c:pt idx="65331">
                  <c:v>32665.5</c:v>
                </c:pt>
                <c:pt idx="65332">
                  <c:v>32666</c:v>
                </c:pt>
                <c:pt idx="65333">
                  <c:v>32666.5</c:v>
                </c:pt>
                <c:pt idx="65334">
                  <c:v>32667</c:v>
                </c:pt>
                <c:pt idx="65335">
                  <c:v>32667.5</c:v>
                </c:pt>
                <c:pt idx="65336">
                  <c:v>32668</c:v>
                </c:pt>
                <c:pt idx="65337">
                  <c:v>32668.5</c:v>
                </c:pt>
                <c:pt idx="65338">
                  <c:v>32669</c:v>
                </c:pt>
                <c:pt idx="65339">
                  <c:v>32669.5</c:v>
                </c:pt>
                <c:pt idx="65340">
                  <c:v>32670</c:v>
                </c:pt>
                <c:pt idx="65341">
                  <c:v>32670.5</c:v>
                </c:pt>
                <c:pt idx="65342">
                  <c:v>32671</c:v>
                </c:pt>
                <c:pt idx="65343">
                  <c:v>32671.5</c:v>
                </c:pt>
                <c:pt idx="65344">
                  <c:v>32672</c:v>
                </c:pt>
                <c:pt idx="65345">
                  <c:v>32672.5</c:v>
                </c:pt>
                <c:pt idx="65346">
                  <c:v>32673</c:v>
                </c:pt>
                <c:pt idx="65347">
                  <c:v>32673.5</c:v>
                </c:pt>
                <c:pt idx="65348">
                  <c:v>32674</c:v>
                </c:pt>
                <c:pt idx="65349">
                  <c:v>32674.5</c:v>
                </c:pt>
                <c:pt idx="65350">
                  <c:v>32675</c:v>
                </c:pt>
                <c:pt idx="65351">
                  <c:v>32675.5</c:v>
                </c:pt>
                <c:pt idx="65352">
                  <c:v>32676</c:v>
                </c:pt>
                <c:pt idx="65353">
                  <c:v>32676.5</c:v>
                </c:pt>
                <c:pt idx="65354">
                  <c:v>32677</c:v>
                </c:pt>
                <c:pt idx="65355">
                  <c:v>32677.5</c:v>
                </c:pt>
                <c:pt idx="65356">
                  <c:v>32678</c:v>
                </c:pt>
                <c:pt idx="65357">
                  <c:v>32678.5</c:v>
                </c:pt>
                <c:pt idx="65358">
                  <c:v>32679</c:v>
                </c:pt>
                <c:pt idx="65359">
                  <c:v>32679.5</c:v>
                </c:pt>
                <c:pt idx="65360">
                  <c:v>32680</c:v>
                </c:pt>
                <c:pt idx="65361">
                  <c:v>32680.5</c:v>
                </c:pt>
                <c:pt idx="65362">
                  <c:v>32681</c:v>
                </c:pt>
                <c:pt idx="65363">
                  <c:v>32681.5</c:v>
                </c:pt>
                <c:pt idx="65364">
                  <c:v>32682</c:v>
                </c:pt>
                <c:pt idx="65365">
                  <c:v>32682.5</c:v>
                </c:pt>
                <c:pt idx="65366">
                  <c:v>32683</c:v>
                </c:pt>
                <c:pt idx="65367">
                  <c:v>32683.5</c:v>
                </c:pt>
                <c:pt idx="65368">
                  <c:v>32684</c:v>
                </c:pt>
                <c:pt idx="65369">
                  <c:v>32684.5</c:v>
                </c:pt>
                <c:pt idx="65370">
                  <c:v>32685</c:v>
                </c:pt>
                <c:pt idx="65371">
                  <c:v>32685.5</c:v>
                </c:pt>
                <c:pt idx="65372">
                  <c:v>32686</c:v>
                </c:pt>
                <c:pt idx="65373">
                  <c:v>32686.5</c:v>
                </c:pt>
                <c:pt idx="65374">
                  <c:v>32687</c:v>
                </c:pt>
                <c:pt idx="65375">
                  <c:v>32687.5</c:v>
                </c:pt>
                <c:pt idx="65376">
                  <c:v>32688</c:v>
                </c:pt>
                <c:pt idx="65377">
                  <c:v>32688.5</c:v>
                </c:pt>
                <c:pt idx="65378">
                  <c:v>32689</c:v>
                </c:pt>
                <c:pt idx="65379">
                  <c:v>32689.5</c:v>
                </c:pt>
                <c:pt idx="65380">
                  <c:v>32690</c:v>
                </c:pt>
                <c:pt idx="65381">
                  <c:v>32690.5</c:v>
                </c:pt>
                <c:pt idx="65382">
                  <c:v>32691</c:v>
                </c:pt>
                <c:pt idx="65383">
                  <c:v>32691.5</c:v>
                </c:pt>
                <c:pt idx="65384">
                  <c:v>32692</c:v>
                </c:pt>
                <c:pt idx="65385">
                  <c:v>32692.5</c:v>
                </c:pt>
                <c:pt idx="65386">
                  <c:v>32693</c:v>
                </c:pt>
                <c:pt idx="65387">
                  <c:v>32693.5</c:v>
                </c:pt>
                <c:pt idx="65388">
                  <c:v>32694</c:v>
                </c:pt>
                <c:pt idx="65389">
                  <c:v>32694.5</c:v>
                </c:pt>
                <c:pt idx="65390">
                  <c:v>32695</c:v>
                </c:pt>
                <c:pt idx="65391">
                  <c:v>32695.5</c:v>
                </c:pt>
                <c:pt idx="65392">
                  <c:v>32696</c:v>
                </c:pt>
                <c:pt idx="65393">
                  <c:v>32696.5</c:v>
                </c:pt>
                <c:pt idx="65394">
                  <c:v>32697</c:v>
                </c:pt>
                <c:pt idx="65395">
                  <c:v>32697.5</c:v>
                </c:pt>
                <c:pt idx="65396">
                  <c:v>32698</c:v>
                </c:pt>
                <c:pt idx="65397">
                  <c:v>32698.5</c:v>
                </c:pt>
                <c:pt idx="65398">
                  <c:v>32699</c:v>
                </c:pt>
                <c:pt idx="65399">
                  <c:v>32699.5</c:v>
                </c:pt>
                <c:pt idx="65400">
                  <c:v>32700</c:v>
                </c:pt>
                <c:pt idx="65401">
                  <c:v>32700.5</c:v>
                </c:pt>
                <c:pt idx="65402">
                  <c:v>32701</c:v>
                </c:pt>
                <c:pt idx="65403">
                  <c:v>32701.5</c:v>
                </c:pt>
                <c:pt idx="65404">
                  <c:v>32702</c:v>
                </c:pt>
                <c:pt idx="65405">
                  <c:v>32702.5</c:v>
                </c:pt>
                <c:pt idx="65406">
                  <c:v>32703</c:v>
                </c:pt>
                <c:pt idx="65407">
                  <c:v>32703.5</c:v>
                </c:pt>
                <c:pt idx="65408">
                  <c:v>32704</c:v>
                </c:pt>
                <c:pt idx="65409">
                  <c:v>32704.5</c:v>
                </c:pt>
                <c:pt idx="65410">
                  <c:v>32705</c:v>
                </c:pt>
                <c:pt idx="65411">
                  <c:v>32705.5</c:v>
                </c:pt>
                <c:pt idx="65412">
                  <c:v>32706</c:v>
                </c:pt>
                <c:pt idx="65413">
                  <c:v>32706.5</c:v>
                </c:pt>
                <c:pt idx="65414">
                  <c:v>32707</c:v>
                </c:pt>
                <c:pt idx="65415">
                  <c:v>32707.5</c:v>
                </c:pt>
                <c:pt idx="65416">
                  <c:v>32708</c:v>
                </c:pt>
                <c:pt idx="65417">
                  <c:v>32708.5</c:v>
                </c:pt>
                <c:pt idx="65418">
                  <c:v>32709</c:v>
                </c:pt>
                <c:pt idx="65419">
                  <c:v>32709.5</c:v>
                </c:pt>
                <c:pt idx="65420">
                  <c:v>32710</c:v>
                </c:pt>
                <c:pt idx="65421">
                  <c:v>32710.5</c:v>
                </c:pt>
                <c:pt idx="65422">
                  <c:v>32711</c:v>
                </c:pt>
                <c:pt idx="65423">
                  <c:v>32711.5</c:v>
                </c:pt>
                <c:pt idx="65424">
                  <c:v>32712</c:v>
                </c:pt>
                <c:pt idx="65425">
                  <c:v>32712.5</c:v>
                </c:pt>
                <c:pt idx="65426">
                  <c:v>32713</c:v>
                </c:pt>
                <c:pt idx="65427">
                  <c:v>32713.5</c:v>
                </c:pt>
                <c:pt idx="65428">
                  <c:v>32714</c:v>
                </c:pt>
                <c:pt idx="65429">
                  <c:v>32714.5</c:v>
                </c:pt>
                <c:pt idx="65430">
                  <c:v>32715</c:v>
                </c:pt>
                <c:pt idx="65431">
                  <c:v>32715.5</c:v>
                </c:pt>
                <c:pt idx="65432">
                  <c:v>32716</c:v>
                </c:pt>
                <c:pt idx="65433">
                  <c:v>32716.5</c:v>
                </c:pt>
                <c:pt idx="65434">
                  <c:v>32717</c:v>
                </c:pt>
                <c:pt idx="65435">
                  <c:v>32717.5</c:v>
                </c:pt>
                <c:pt idx="65436">
                  <c:v>32718</c:v>
                </c:pt>
                <c:pt idx="65437">
                  <c:v>32718.5</c:v>
                </c:pt>
                <c:pt idx="65438">
                  <c:v>32719</c:v>
                </c:pt>
                <c:pt idx="65439">
                  <c:v>32719.5</c:v>
                </c:pt>
                <c:pt idx="65440">
                  <c:v>32720</c:v>
                </c:pt>
                <c:pt idx="65441">
                  <c:v>32720.5</c:v>
                </c:pt>
                <c:pt idx="65442">
                  <c:v>32721</c:v>
                </c:pt>
                <c:pt idx="65443">
                  <c:v>32721.5</c:v>
                </c:pt>
                <c:pt idx="65444">
                  <c:v>32722</c:v>
                </c:pt>
                <c:pt idx="65445">
                  <c:v>32722.5</c:v>
                </c:pt>
                <c:pt idx="65446">
                  <c:v>32723</c:v>
                </c:pt>
                <c:pt idx="65447">
                  <c:v>32723.5</c:v>
                </c:pt>
                <c:pt idx="65448">
                  <c:v>32724</c:v>
                </c:pt>
                <c:pt idx="65449">
                  <c:v>32724.5</c:v>
                </c:pt>
                <c:pt idx="65450">
                  <c:v>32725</c:v>
                </c:pt>
                <c:pt idx="65451">
                  <c:v>32725.5</c:v>
                </c:pt>
                <c:pt idx="65452">
                  <c:v>32726</c:v>
                </c:pt>
                <c:pt idx="65453">
                  <c:v>32726.5</c:v>
                </c:pt>
                <c:pt idx="65454">
                  <c:v>32727</c:v>
                </c:pt>
                <c:pt idx="65455">
                  <c:v>32727.5</c:v>
                </c:pt>
                <c:pt idx="65456">
                  <c:v>32728</c:v>
                </c:pt>
                <c:pt idx="65457">
                  <c:v>32728.5</c:v>
                </c:pt>
                <c:pt idx="65458">
                  <c:v>32729</c:v>
                </c:pt>
                <c:pt idx="65459">
                  <c:v>32729.5</c:v>
                </c:pt>
                <c:pt idx="65460">
                  <c:v>32730</c:v>
                </c:pt>
                <c:pt idx="65461">
                  <c:v>32730.5</c:v>
                </c:pt>
                <c:pt idx="65462">
                  <c:v>32731</c:v>
                </c:pt>
                <c:pt idx="65463">
                  <c:v>32731.5</c:v>
                </c:pt>
                <c:pt idx="65464">
                  <c:v>32732</c:v>
                </c:pt>
                <c:pt idx="65465">
                  <c:v>32732.5</c:v>
                </c:pt>
                <c:pt idx="65466">
                  <c:v>32733</c:v>
                </c:pt>
                <c:pt idx="65467">
                  <c:v>32733.5</c:v>
                </c:pt>
                <c:pt idx="65468">
                  <c:v>32734</c:v>
                </c:pt>
                <c:pt idx="65469">
                  <c:v>32734.5</c:v>
                </c:pt>
                <c:pt idx="65470">
                  <c:v>32735</c:v>
                </c:pt>
                <c:pt idx="65471">
                  <c:v>32735.5</c:v>
                </c:pt>
                <c:pt idx="65472">
                  <c:v>32736</c:v>
                </c:pt>
                <c:pt idx="65473">
                  <c:v>32736.5</c:v>
                </c:pt>
                <c:pt idx="65474">
                  <c:v>32737</c:v>
                </c:pt>
                <c:pt idx="65475">
                  <c:v>32737.5</c:v>
                </c:pt>
                <c:pt idx="65476">
                  <c:v>32738</c:v>
                </c:pt>
                <c:pt idx="65477">
                  <c:v>32738.5</c:v>
                </c:pt>
                <c:pt idx="65478">
                  <c:v>32739</c:v>
                </c:pt>
                <c:pt idx="65479">
                  <c:v>32739.5</c:v>
                </c:pt>
                <c:pt idx="65480">
                  <c:v>32740</c:v>
                </c:pt>
                <c:pt idx="65481">
                  <c:v>32740.5</c:v>
                </c:pt>
                <c:pt idx="65482">
                  <c:v>32741</c:v>
                </c:pt>
                <c:pt idx="65483">
                  <c:v>32741.5</c:v>
                </c:pt>
                <c:pt idx="65484">
                  <c:v>32742</c:v>
                </c:pt>
                <c:pt idx="65485">
                  <c:v>32742.5</c:v>
                </c:pt>
                <c:pt idx="65486">
                  <c:v>32743</c:v>
                </c:pt>
                <c:pt idx="65487">
                  <c:v>32743.5</c:v>
                </c:pt>
                <c:pt idx="65488">
                  <c:v>32744</c:v>
                </c:pt>
                <c:pt idx="65489">
                  <c:v>32744.5</c:v>
                </c:pt>
                <c:pt idx="65490">
                  <c:v>32745</c:v>
                </c:pt>
                <c:pt idx="65491">
                  <c:v>32745.5</c:v>
                </c:pt>
                <c:pt idx="65492">
                  <c:v>32746</c:v>
                </c:pt>
                <c:pt idx="65493">
                  <c:v>32746.5</c:v>
                </c:pt>
                <c:pt idx="65494">
                  <c:v>32747</c:v>
                </c:pt>
                <c:pt idx="65495">
                  <c:v>32747.5</c:v>
                </c:pt>
                <c:pt idx="65496">
                  <c:v>32748</c:v>
                </c:pt>
                <c:pt idx="65497">
                  <c:v>32748.5</c:v>
                </c:pt>
                <c:pt idx="65498">
                  <c:v>32749</c:v>
                </c:pt>
                <c:pt idx="65499">
                  <c:v>32749.5</c:v>
                </c:pt>
                <c:pt idx="65500">
                  <c:v>32750</c:v>
                </c:pt>
                <c:pt idx="65501">
                  <c:v>32750.5</c:v>
                </c:pt>
                <c:pt idx="65502">
                  <c:v>32751</c:v>
                </c:pt>
                <c:pt idx="65503">
                  <c:v>32751.5</c:v>
                </c:pt>
                <c:pt idx="65504">
                  <c:v>32752</c:v>
                </c:pt>
                <c:pt idx="65505">
                  <c:v>32752.5</c:v>
                </c:pt>
                <c:pt idx="65506">
                  <c:v>32753</c:v>
                </c:pt>
                <c:pt idx="65507">
                  <c:v>32753.5</c:v>
                </c:pt>
                <c:pt idx="65508">
                  <c:v>32754</c:v>
                </c:pt>
                <c:pt idx="65509">
                  <c:v>32754.5</c:v>
                </c:pt>
                <c:pt idx="65510">
                  <c:v>32755</c:v>
                </c:pt>
                <c:pt idx="65511">
                  <c:v>32755.5</c:v>
                </c:pt>
                <c:pt idx="65512">
                  <c:v>32756</c:v>
                </c:pt>
                <c:pt idx="65513">
                  <c:v>32756.5</c:v>
                </c:pt>
                <c:pt idx="65514">
                  <c:v>32757</c:v>
                </c:pt>
                <c:pt idx="65515">
                  <c:v>32757.5</c:v>
                </c:pt>
                <c:pt idx="65516">
                  <c:v>32758</c:v>
                </c:pt>
                <c:pt idx="65517">
                  <c:v>32758.5</c:v>
                </c:pt>
                <c:pt idx="65518">
                  <c:v>32759</c:v>
                </c:pt>
                <c:pt idx="65519">
                  <c:v>32759.5</c:v>
                </c:pt>
                <c:pt idx="65520">
                  <c:v>32760</c:v>
                </c:pt>
                <c:pt idx="65521">
                  <c:v>32760.5</c:v>
                </c:pt>
                <c:pt idx="65522">
                  <c:v>32761</c:v>
                </c:pt>
                <c:pt idx="65523">
                  <c:v>32761.5</c:v>
                </c:pt>
                <c:pt idx="65524">
                  <c:v>32762</c:v>
                </c:pt>
                <c:pt idx="65525">
                  <c:v>32762.5</c:v>
                </c:pt>
                <c:pt idx="65526">
                  <c:v>32763</c:v>
                </c:pt>
                <c:pt idx="65527">
                  <c:v>32763.5</c:v>
                </c:pt>
                <c:pt idx="65528">
                  <c:v>32764</c:v>
                </c:pt>
                <c:pt idx="65529">
                  <c:v>32764.5</c:v>
                </c:pt>
                <c:pt idx="65530">
                  <c:v>32765</c:v>
                </c:pt>
                <c:pt idx="65531">
                  <c:v>32765.5</c:v>
                </c:pt>
                <c:pt idx="65532">
                  <c:v>32766</c:v>
                </c:pt>
                <c:pt idx="65533">
                  <c:v>32766.5</c:v>
                </c:pt>
                <c:pt idx="65534">
                  <c:v>32767</c:v>
                </c:pt>
                <c:pt idx="65535">
                  <c:v>32767.5</c:v>
                </c:pt>
                <c:pt idx="65536">
                  <c:v>32768</c:v>
                </c:pt>
                <c:pt idx="65537">
                  <c:v>32768.5</c:v>
                </c:pt>
                <c:pt idx="65538">
                  <c:v>32769</c:v>
                </c:pt>
                <c:pt idx="65539">
                  <c:v>32769.5</c:v>
                </c:pt>
                <c:pt idx="65540">
                  <c:v>32770</c:v>
                </c:pt>
                <c:pt idx="65541">
                  <c:v>32770.5</c:v>
                </c:pt>
                <c:pt idx="65542">
                  <c:v>32771</c:v>
                </c:pt>
                <c:pt idx="65543">
                  <c:v>32771.5</c:v>
                </c:pt>
                <c:pt idx="65544">
                  <c:v>32772</c:v>
                </c:pt>
                <c:pt idx="65545">
                  <c:v>32772.5</c:v>
                </c:pt>
                <c:pt idx="65546">
                  <c:v>32773</c:v>
                </c:pt>
                <c:pt idx="65547">
                  <c:v>32773.5</c:v>
                </c:pt>
                <c:pt idx="65548">
                  <c:v>32774</c:v>
                </c:pt>
                <c:pt idx="65549">
                  <c:v>32774.5</c:v>
                </c:pt>
                <c:pt idx="65550">
                  <c:v>32775</c:v>
                </c:pt>
                <c:pt idx="65551">
                  <c:v>32775.5</c:v>
                </c:pt>
                <c:pt idx="65552">
                  <c:v>32776</c:v>
                </c:pt>
                <c:pt idx="65553">
                  <c:v>32776.5</c:v>
                </c:pt>
                <c:pt idx="65554">
                  <c:v>32777</c:v>
                </c:pt>
                <c:pt idx="65555">
                  <c:v>32777.5</c:v>
                </c:pt>
                <c:pt idx="65556">
                  <c:v>32778</c:v>
                </c:pt>
                <c:pt idx="65557">
                  <c:v>32778.5</c:v>
                </c:pt>
                <c:pt idx="65558">
                  <c:v>32779</c:v>
                </c:pt>
                <c:pt idx="65559">
                  <c:v>32779.5</c:v>
                </c:pt>
                <c:pt idx="65560">
                  <c:v>32780</c:v>
                </c:pt>
                <c:pt idx="65561">
                  <c:v>32780.5</c:v>
                </c:pt>
                <c:pt idx="65562">
                  <c:v>32781</c:v>
                </c:pt>
                <c:pt idx="65563">
                  <c:v>32781.5</c:v>
                </c:pt>
                <c:pt idx="65564">
                  <c:v>32782</c:v>
                </c:pt>
                <c:pt idx="65565">
                  <c:v>32782.5</c:v>
                </c:pt>
                <c:pt idx="65566">
                  <c:v>32783</c:v>
                </c:pt>
                <c:pt idx="65567">
                  <c:v>32783.5</c:v>
                </c:pt>
                <c:pt idx="65568">
                  <c:v>32784</c:v>
                </c:pt>
                <c:pt idx="65569">
                  <c:v>32784.5</c:v>
                </c:pt>
                <c:pt idx="65570">
                  <c:v>32785</c:v>
                </c:pt>
                <c:pt idx="65571">
                  <c:v>32785.5</c:v>
                </c:pt>
                <c:pt idx="65572">
                  <c:v>32786</c:v>
                </c:pt>
                <c:pt idx="65573">
                  <c:v>32786.5</c:v>
                </c:pt>
                <c:pt idx="65574">
                  <c:v>32787</c:v>
                </c:pt>
                <c:pt idx="65575">
                  <c:v>32787.5</c:v>
                </c:pt>
                <c:pt idx="65576">
                  <c:v>32788</c:v>
                </c:pt>
                <c:pt idx="65577">
                  <c:v>32788.5</c:v>
                </c:pt>
                <c:pt idx="65578">
                  <c:v>32789</c:v>
                </c:pt>
                <c:pt idx="65579">
                  <c:v>32789.5</c:v>
                </c:pt>
                <c:pt idx="65580">
                  <c:v>32790</c:v>
                </c:pt>
                <c:pt idx="65581">
                  <c:v>32790.5</c:v>
                </c:pt>
                <c:pt idx="65582">
                  <c:v>32791</c:v>
                </c:pt>
                <c:pt idx="65583">
                  <c:v>32791.5</c:v>
                </c:pt>
                <c:pt idx="65584">
                  <c:v>32792</c:v>
                </c:pt>
                <c:pt idx="65585">
                  <c:v>32792.5</c:v>
                </c:pt>
                <c:pt idx="65586">
                  <c:v>32793</c:v>
                </c:pt>
                <c:pt idx="65587">
                  <c:v>32793.5</c:v>
                </c:pt>
                <c:pt idx="65588">
                  <c:v>32794</c:v>
                </c:pt>
                <c:pt idx="65589">
                  <c:v>32794.5</c:v>
                </c:pt>
                <c:pt idx="65590">
                  <c:v>32795</c:v>
                </c:pt>
                <c:pt idx="65591">
                  <c:v>32795.5</c:v>
                </c:pt>
                <c:pt idx="65592">
                  <c:v>32796</c:v>
                </c:pt>
                <c:pt idx="65593">
                  <c:v>32796.5</c:v>
                </c:pt>
                <c:pt idx="65594">
                  <c:v>32797</c:v>
                </c:pt>
                <c:pt idx="65595">
                  <c:v>32797.5</c:v>
                </c:pt>
                <c:pt idx="65596">
                  <c:v>32798</c:v>
                </c:pt>
                <c:pt idx="65597">
                  <c:v>32798.5</c:v>
                </c:pt>
                <c:pt idx="65598">
                  <c:v>32799</c:v>
                </c:pt>
                <c:pt idx="65599">
                  <c:v>32799.5</c:v>
                </c:pt>
                <c:pt idx="65600">
                  <c:v>32800</c:v>
                </c:pt>
                <c:pt idx="65601">
                  <c:v>32800.5</c:v>
                </c:pt>
                <c:pt idx="65602">
                  <c:v>32801</c:v>
                </c:pt>
                <c:pt idx="65603">
                  <c:v>32801.5</c:v>
                </c:pt>
                <c:pt idx="65604">
                  <c:v>32802</c:v>
                </c:pt>
                <c:pt idx="65605">
                  <c:v>32802.5</c:v>
                </c:pt>
                <c:pt idx="65606">
                  <c:v>32803</c:v>
                </c:pt>
                <c:pt idx="65607">
                  <c:v>32803.5</c:v>
                </c:pt>
                <c:pt idx="65608">
                  <c:v>32804</c:v>
                </c:pt>
                <c:pt idx="65609">
                  <c:v>32804.5</c:v>
                </c:pt>
                <c:pt idx="65610">
                  <c:v>32805</c:v>
                </c:pt>
                <c:pt idx="65611">
                  <c:v>32805.5</c:v>
                </c:pt>
                <c:pt idx="65612">
                  <c:v>32806</c:v>
                </c:pt>
                <c:pt idx="65613">
                  <c:v>32806.5</c:v>
                </c:pt>
                <c:pt idx="65614">
                  <c:v>32807</c:v>
                </c:pt>
                <c:pt idx="65615">
                  <c:v>32807.5</c:v>
                </c:pt>
                <c:pt idx="65616">
                  <c:v>32808</c:v>
                </c:pt>
                <c:pt idx="65617">
                  <c:v>32808.5</c:v>
                </c:pt>
                <c:pt idx="65618">
                  <c:v>32809</c:v>
                </c:pt>
                <c:pt idx="65619">
                  <c:v>32809.5</c:v>
                </c:pt>
                <c:pt idx="65620">
                  <c:v>32810</c:v>
                </c:pt>
                <c:pt idx="65621">
                  <c:v>32810.5</c:v>
                </c:pt>
                <c:pt idx="65622">
                  <c:v>32811</c:v>
                </c:pt>
                <c:pt idx="65623">
                  <c:v>32811.5</c:v>
                </c:pt>
                <c:pt idx="65624">
                  <c:v>32812</c:v>
                </c:pt>
                <c:pt idx="65625">
                  <c:v>32812.5</c:v>
                </c:pt>
                <c:pt idx="65626">
                  <c:v>32813</c:v>
                </c:pt>
                <c:pt idx="65627">
                  <c:v>32813.5</c:v>
                </c:pt>
                <c:pt idx="65628">
                  <c:v>32814</c:v>
                </c:pt>
                <c:pt idx="65629">
                  <c:v>32814.5</c:v>
                </c:pt>
                <c:pt idx="65630">
                  <c:v>32815</c:v>
                </c:pt>
                <c:pt idx="65631">
                  <c:v>32815.5</c:v>
                </c:pt>
                <c:pt idx="65632">
                  <c:v>32816</c:v>
                </c:pt>
                <c:pt idx="65633">
                  <c:v>32816.5</c:v>
                </c:pt>
                <c:pt idx="65634">
                  <c:v>32817</c:v>
                </c:pt>
                <c:pt idx="65635">
                  <c:v>32817.5</c:v>
                </c:pt>
                <c:pt idx="65636">
                  <c:v>32818</c:v>
                </c:pt>
                <c:pt idx="65637">
                  <c:v>32818.5</c:v>
                </c:pt>
                <c:pt idx="65638">
                  <c:v>32819</c:v>
                </c:pt>
                <c:pt idx="65639">
                  <c:v>32819.5</c:v>
                </c:pt>
                <c:pt idx="65640">
                  <c:v>32820</c:v>
                </c:pt>
                <c:pt idx="65641">
                  <c:v>32820.5</c:v>
                </c:pt>
                <c:pt idx="65642">
                  <c:v>32821</c:v>
                </c:pt>
                <c:pt idx="65643">
                  <c:v>32821.5</c:v>
                </c:pt>
                <c:pt idx="65644">
                  <c:v>32822</c:v>
                </c:pt>
                <c:pt idx="65645">
                  <c:v>32822.5</c:v>
                </c:pt>
                <c:pt idx="65646">
                  <c:v>32823</c:v>
                </c:pt>
                <c:pt idx="65647">
                  <c:v>32823.5</c:v>
                </c:pt>
                <c:pt idx="65648">
                  <c:v>32824</c:v>
                </c:pt>
                <c:pt idx="65649">
                  <c:v>32824.5</c:v>
                </c:pt>
                <c:pt idx="65650">
                  <c:v>32825</c:v>
                </c:pt>
                <c:pt idx="65651">
                  <c:v>32825.5</c:v>
                </c:pt>
                <c:pt idx="65652">
                  <c:v>32826</c:v>
                </c:pt>
                <c:pt idx="65653">
                  <c:v>32826.5</c:v>
                </c:pt>
                <c:pt idx="65654">
                  <c:v>32827</c:v>
                </c:pt>
                <c:pt idx="65655">
                  <c:v>32827.5</c:v>
                </c:pt>
                <c:pt idx="65656">
                  <c:v>32828</c:v>
                </c:pt>
                <c:pt idx="65657">
                  <c:v>32828.5</c:v>
                </c:pt>
                <c:pt idx="65658">
                  <c:v>32829</c:v>
                </c:pt>
                <c:pt idx="65659">
                  <c:v>32829.5</c:v>
                </c:pt>
                <c:pt idx="65660">
                  <c:v>32830</c:v>
                </c:pt>
                <c:pt idx="65661">
                  <c:v>32830.5</c:v>
                </c:pt>
                <c:pt idx="65662">
                  <c:v>32831</c:v>
                </c:pt>
                <c:pt idx="65663">
                  <c:v>32831.5</c:v>
                </c:pt>
                <c:pt idx="65664">
                  <c:v>32832</c:v>
                </c:pt>
                <c:pt idx="65665">
                  <c:v>32832.5</c:v>
                </c:pt>
                <c:pt idx="65666">
                  <c:v>32833</c:v>
                </c:pt>
                <c:pt idx="65667">
                  <c:v>32833.5</c:v>
                </c:pt>
                <c:pt idx="65668">
                  <c:v>32834</c:v>
                </c:pt>
                <c:pt idx="65669">
                  <c:v>32834.5</c:v>
                </c:pt>
                <c:pt idx="65670">
                  <c:v>32835</c:v>
                </c:pt>
                <c:pt idx="65671">
                  <c:v>32835.5</c:v>
                </c:pt>
                <c:pt idx="65672">
                  <c:v>32836</c:v>
                </c:pt>
                <c:pt idx="65673">
                  <c:v>32836.5</c:v>
                </c:pt>
                <c:pt idx="65674">
                  <c:v>32837</c:v>
                </c:pt>
                <c:pt idx="65675">
                  <c:v>32837.5</c:v>
                </c:pt>
                <c:pt idx="65676">
                  <c:v>32838</c:v>
                </c:pt>
                <c:pt idx="65677">
                  <c:v>32838.5</c:v>
                </c:pt>
                <c:pt idx="65678">
                  <c:v>32839</c:v>
                </c:pt>
                <c:pt idx="65679">
                  <c:v>32839.5</c:v>
                </c:pt>
                <c:pt idx="65680">
                  <c:v>32840</c:v>
                </c:pt>
                <c:pt idx="65681">
                  <c:v>32840.5</c:v>
                </c:pt>
                <c:pt idx="65682">
                  <c:v>32841</c:v>
                </c:pt>
                <c:pt idx="65683">
                  <c:v>32841.5</c:v>
                </c:pt>
                <c:pt idx="65684">
                  <c:v>32842</c:v>
                </c:pt>
                <c:pt idx="65685">
                  <c:v>32842.5</c:v>
                </c:pt>
                <c:pt idx="65686">
                  <c:v>32843</c:v>
                </c:pt>
                <c:pt idx="65687">
                  <c:v>32843.5</c:v>
                </c:pt>
                <c:pt idx="65688">
                  <c:v>32844</c:v>
                </c:pt>
                <c:pt idx="65689">
                  <c:v>32844.5</c:v>
                </c:pt>
                <c:pt idx="65690">
                  <c:v>32845</c:v>
                </c:pt>
                <c:pt idx="65691">
                  <c:v>32845.5</c:v>
                </c:pt>
                <c:pt idx="65692">
                  <c:v>32846</c:v>
                </c:pt>
                <c:pt idx="65693">
                  <c:v>32846.5</c:v>
                </c:pt>
                <c:pt idx="65694">
                  <c:v>32847</c:v>
                </c:pt>
                <c:pt idx="65695">
                  <c:v>32847.5</c:v>
                </c:pt>
                <c:pt idx="65696">
                  <c:v>32848</c:v>
                </c:pt>
                <c:pt idx="65697">
                  <c:v>32848.5</c:v>
                </c:pt>
                <c:pt idx="65698">
                  <c:v>32849</c:v>
                </c:pt>
                <c:pt idx="65699">
                  <c:v>32849.5</c:v>
                </c:pt>
                <c:pt idx="65700">
                  <c:v>32850</c:v>
                </c:pt>
                <c:pt idx="65701">
                  <c:v>32850.5</c:v>
                </c:pt>
                <c:pt idx="65702">
                  <c:v>32851</c:v>
                </c:pt>
                <c:pt idx="65703">
                  <c:v>32851.5</c:v>
                </c:pt>
                <c:pt idx="65704">
                  <c:v>32852</c:v>
                </c:pt>
                <c:pt idx="65705">
                  <c:v>32852.5</c:v>
                </c:pt>
                <c:pt idx="65706">
                  <c:v>32853</c:v>
                </c:pt>
                <c:pt idx="65707">
                  <c:v>32853.5</c:v>
                </c:pt>
                <c:pt idx="65708">
                  <c:v>32854</c:v>
                </c:pt>
                <c:pt idx="65709">
                  <c:v>32854.5</c:v>
                </c:pt>
                <c:pt idx="65710">
                  <c:v>32855</c:v>
                </c:pt>
                <c:pt idx="65711">
                  <c:v>32855.5</c:v>
                </c:pt>
                <c:pt idx="65712">
                  <c:v>32856</c:v>
                </c:pt>
                <c:pt idx="65713">
                  <c:v>32856.5</c:v>
                </c:pt>
                <c:pt idx="65714">
                  <c:v>32857</c:v>
                </c:pt>
                <c:pt idx="65715">
                  <c:v>32857.5</c:v>
                </c:pt>
                <c:pt idx="65716">
                  <c:v>32858</c:v>
                </c:pt>
                <c:pt idx="65717">
                  <c:v>32858.5</c:v>
                </c:pt>
                <c:pt idx="65718">
                  <c:v>32859</c:v>
                </c:pt>
                <c:pt idx="65719">
                  <c:v>32859.5</c:v>
                </c:pt>
                <c:pt idx="65720">
                  <c:v>32860</c:v>
                </c:pt>
                <c:pt idx="65721">
                  <c:v>32860.5</c:v>
                </c:pt>
                <c:pt idx="65722">
                  <c:v>32861</c:v>
                </c:pt>
                <c:pt idx="65723">
                  <c:v>32861.5</c:v>
                </c:pt>
                <c:pt idx="65724">
                  <c:v>32862</c:v>
                </c:pt>
                <c:pt idx="65725">
                  <c:v>32862.5</c:v>
                </c:pt>
                <c:pt idx="65726">
                  <c:v>32863</c:v>
                </c:pt>
                <c:pt idx="65727">
                  <c:v>32863.5</c:v>
                </c:pt>
                <c:pt idx="65728">
                  <c:v>32864</c:v>
                </c:pt>
                <c:pt idx="65729">
                  <c:v>32864.5</c:v>
                </c:pt>
                <c:pt idx="65730">
                  <c:v>32865</c:v>
                </c:pt>
                <c:pt idx="65731">
                  <c:v>32865.5</c:v>
                </c:pt>
                <c:pt idx="65732">
                  <c:v>32866</c:v>
                </c:pt>
                <c:pt idx="65733">
                  <c:v>32866.5</c:v>
                </c:pt>
                <c:pt idx="65734">
                  <c:v>32867</c:v>
                </c:pt>
                <c:pt idx="65735">
                  <c:v>32867.5</c:v>
                </c:pt>
                <c:pt idx="65736">
                  <c:v>32868</c:v>
                </c:pt>
                <c:pt idx="65737">
                  <c:v>32868.5</c:v>
                </c:pt>
                <c:pt idx="65738">
                  <c:v>32869</c:v>
                </c:pt>
                <c:pt idx="65739">
                  <c:v>32869.5</c:v>
                </c:pt>
                <c:pt idx="65740">
                  <c:v>32870</c:v>
                </c:pt>
                <c:pt idx="65741">
                  <c:v>32870.5</c:v>
                </c:pt>
                <c:pt idx="65742">
                  <c:v>32871</c:v>
                </c:pt>
                <c:pt idx="65743">
                  <c:v>32871.5</c:v>
                </c:pt>
                <c:pt idx="65744">
                  <c:v>32872</c:v>
                </c:pt>
                <c:pt idx="65745">
                  <c:v>32872.5</c:v>
                </c:pt>
                <c:pt idx="65746">
                  <c:v>32873</c:v>
                </c:pt>
                <c:pt idx="65747">
                  <c:v>32873.5</c:v>
                </c:pt>
                <c:pt idx="65748">
                  <c:v>32874</c:v>
                </c:pt>
                <c:pt idx="65749">
                  <c:v>32874.5</c:v>
                </c:pt>
                <c:pt idx="65750">
                  <c:v>32875</c:v>
                </c:pt>
                <c:pt idx="65751">
                  <c:v>32875.5</c:v>
                </c:pt>
                <c:pt idx="65752">
                  <c:v>32876</c:v>
                </c:pt>
                <c:pt idx="65753">
                  <c:v>32876.5</c:v>
                </c:pt>
                <c:pt idx="65754">
                  <c:v>32877</c:v>
                </c:pt>
                <c:pt idx="65755">
                  <c:v>32877.5</c:v>
                </c:pt>
                <c:pt idx="65756">
                  <c:v>32878</c:v>
                </c:pt>
                <c:pt idx="65757">
                  <c:v>32878.5</c:v>
                </c:pt>
                <c:pt idx="65758">
                  <c:v>32879</c:v>
                </c:pt>
                <c:pt idx="65759">
                  <c:v>32879.5</c:v>
                </c:pt>
                <c:pt idx="65760">
                  <c:v>32880</c:v>
                </c:pt>
                <c:pt idx="65761">
                  <c:v>32880.5</c:v>
                </c:pt>
                <c:pt idx="65762">
                  <c:v>32881</c:v>
                </c:pt>
                <c:pt idx="65763">
                  <c:v>32881.5</c:v>
                </c:pt>
                <c:pt idx="65764">
                  <c:v>32882</c:v>
                </c:pt>
                <c:pt idx="65765">
                  <c:v>32882.5</c:v>
                </c:pt>
                <c:pt idx="65766">
                  <c:v>32883</c:v>
                </c:pt>
                <c:pt idx="65767">
                  <c:v>32883.5</c:v>
                </c:pt>
                <c:pt idx="65768">
                  <c:v>32884</c:v>
                </c:pt>
                <c:pt idx="65769">
                  <c:v>32884.5</c:v>
                </c:pt>
                <c:pt idx="65770">
                  <c:v>32885</c:v>
                </c:pt>
                <c:pt idx="65771">
                  <c:v>32885.5</c:v>
                </c:pt>
                <c:pt idx="65772">
                  <c:v>32886</c:v>
                </c:pt>
                <c:pt idx="65773">
                  <c:v>32886.5</c:v>
                </c:pt>
                <c:pt idx="65774">
                  <c:v>32887</c:v>
                </c:pt>
                <c:pt idx="65775">
                  <c:v>32887.5</c:v>
                </c:pt>
                <c:pt idx="65776">
                  <c:v>32888</c:v>
                </c:pt>
                <c:pt idx="65777">
                  <c:v>32888.5</c:v>
                </c:pt>
                <c:pt idx="65778">
                  <c:v>32889</c:v>
                </c:pt>
                <c:pt idx="65779">
                  <c:v>32889.5</c:v>
                </c:pt>
                <c:pt idx="65780">
                  <c:v>32890</c:v>
                </c:pt>
                <c:pt idx="65781">
                  <c:v>32890.5</c:v>
                </c:pt>
                <c:pt idx="65782">
                  <c:v>32891</c:v>
                </c:pt>
                <c:pt idx="65783">
                  <c:v>32891.5</c:v>
                </c:pt>
                <c:pt idx="65784">
                  <c:v>32892</c:v>
                </c:pt>
                <c:pt idx="65785">
                  <c:v>32892.5</c:v>
                </c:pt>
                <c:pt idx="65786">
                  <c:v>32893</c:v>
                </c:pt>
                <c:pt idx="65787">
                  <c:v>32893.5</c:v>
                </c:pt>
                <c:pt idx="65788">
                  <c:v>32894</c:v>
                </c:pt>
                <c:pt idx="65789">
                  <c:v>32894.5</c:v>
                </c:pt>
                <c:pt idx="65790">
                  <c:v>32895</c:v>
                </c:pt>
                <c:pt idx="65791">
                  <c:v>32895.5</c:v>
                </c:pt>
                <c:pt idx="65792">
                  <c:v>32896</c:v>
                </c:pt>
                <c:pt idx="65793">
                  <c:v>32896.5</c:v>
                </c:pt>
                <c:pt idx="65794">
                  <c:v>32897</c:v>
                </c:pt>
                <c:pt idx="65795">
                  <c:v>32897.5</c:v>
                </c:pt>
                <c:pt idx="65796">
                  <c:v>32898</c:v>
                </c:pt>
                <c:pt idx="65797">
                  <c:v>32898.5</c:v>
                </c:pt>
                <c:pt idx="65798">
                  <c:v>32899</c:v>
                </c:pt>
                <c:pt idx="65799">
                  <c:v>32899.5</c:v>
                </c:pt>
                <c:pt idx="65800">
                  <c:v>32900</c:v>
                </c:pt>
                <c:pt idx="65801">
                  <c:v>32900.5</c:v>
                </c:pt>
                <c:pt idx="65802">
                  <c:v>32901</c:v>
                </c:pt>
                <c:pt idx="65803">
                  <c:v>32901.5</c:v>
                </c:pt>
                <c:pt idx="65804">
                  <c:v>32902</c:v>
                </c:pt>
                <c:pt idx="65805">
                  <c:v>32902.5</c:v>
                </c:pt>
                <c:pt idx="65806">
                  <c:v>32903</c:v>
                </c:pt>
                <c:pt idx="65807">
                  <c:v>32903.5</c:v>
                </c:pt>
                <c:pt idx="65808">
                  <c:v>32904</c:v>
                </c:pt>
                <c:pt idx="65809">
                  <c:v>32904.5</c:v>
                </c:pt>
                <c:pt idx="65810">
                  <c:v>32905</c:v>
                </c:pt>
                <c:pt idx="65811">
                  <c:v>32905.5</c:v>
                </c:pt>
                <c:pt idx="65812">
                  <c:v>32906</c:v>
                </c:pt>
                <c:pt idx="65813">
                  <c:v>32906.5</c:v>
                </c:pt>
                <c:pt idx="65814">
                  <c:v>32907</c:v>
                </c:pt>
                <c:pt idx="65815">
                  <c:v>32907.5</c:v>
                </c:pt>
                <c:pt idx="65816">
                  <c:v>32908</c:v>
                </c:pt>
                <c:pt idx="65817">
                  <c:v>32908.5</c:v>
                </c:pt>
                <c:pt idx="65818">
                  <c:v>32909</c:v>
                </c:pt>
                <c:pt idx="65819">
                  <c:v>32909.5</c:v>
                </c:pt>
                <c:pt idx="65820">
                  <c:v>32910</c:v>
                </c:pt>
                <c:pt idx="65821">
                  <c:v>32910.5</c:v>
                </c:pt>
                <c:pt idx="65822">
                  <c:v>32911</c:v>
                </c:pt>
                <c:pt idx="65823">
                  <c:v>32911.5</c:v>
                </c:pt>
                <c:pt idx="65824">
                  <c:v>32912</c:v>
                </c:pt>
                <c:pt idx="65825">
                  <c:v>32912.5</c:v>
                </c:pt>
                <c:pt idx="65826">
                  <c:v>32913</c:v>
                </c:pt>
                <c:pt idx="65827">
                  <c:v>32913.5</c:v>
                </c:pt>
                <c:pt idx="65828">
                  <c:v>32914</c:v>
                </c:pt>
                <c:pt idx="65829">
                  <c:v>32914.5</c:v>
                </c:pt>
                <c:pt idx="65830">
                  <c:v>32915</c:v>
                </c:pt>
                <c:pt idx="65831">
                  <c:v>32915.5</c:v>
                </c:pt>
                <c:pt idx="65832">
                  <c:v>32916</c:v>
                </c:pt>
                <c:pt idx="65833">
                  <c:v>32916.5</c:v>
                </c:pt>
                <c:pt idx="65834">
                  <c:v>32917</c:v>
                </c:pt>
                <c:pt idx="65835">
                  <c:v>32917.5</c:v>
                </c:pt>
                <c:pt idx="65836">
                  <c:v>32918</c:v>
                </c:pt>
                <c:pt idx="65837">
                  <c:v>32918.5</c:v>
                </c:pt>
                <c:pt idx="65838">
                  <c:v>32919</c:v>
                </c:pt>
                <c:pt idx="65839">
                  <c:v>32919.5</c:v>
                </c:pt>
                <c:pt idx="65840">
                  <c:v>32920</c:v>
                </c:pt>
                <c:pt idx="65841">
                  <c:v>32920.5</c:v>
                </c:pt>
                <c:pt idx="65842">
                  <c:v>32921</c:v>
                </c:pt>
                <c:pt idx="65843">
                  <c:v>32921.5</c:v>
                </c:pt>
                <c:pt idx="65844">
                  <c:v>32922</c:v>
                </c:pt>
                <c:pt idx="65845">
                  <c:v>32922.5</c:v>
                </c:pt>
                <c:pt idx="65846">
                  <c:v>32923</c:v>
                </c:pt>
                <c:pt idx="65847">
                  <c:v>32923.5</c:v>
                </c:pt>
                <c:pt idx="65848">
                  <c:v>32924</c:v>
                </c:pt>
                <c:pt idx="65849">
                  <c:v>32924.5</c:v>
                </c:pt>
                <c:pt idx="65850">
                  <c:v>32925</c:v>
                </c:pt>
                <c:pt idx="65851">
                  <c:v>32925.5</c:v>
                </c:pt>
                <c:pt idx="65852">
                  <c:v>32926</c:v>
                </c:pt>
                <c:pt idx="65853">
                  <c:v>32926.5</c:v>
                </c:pt>
                <c:pt idx="65854">
                  <c:v>32927</c:v>
                </c:pt>
                <c:pt idx="65855">
                  <c:v>32927.5</c:v>
                </c:pt>
                <c:pt idx="65856">
                  <c:v>32928</c:v>
                </c:pt>
                <c:pt idx="65857">
                  <c:v>32928.5</c:v>
                </c:pt>
                <c:pt idx="65858">
                  <c:v>32929</c:v>
                </c:pt>
                <c:pt idx="65859">
                  <c:v>32929.5</c:v>
                </c:pt>
                <c:pt idx="65860">
                  <c:v>32930</c:v>
                </c:pt>
                <c:pt idx="65861">
                  <c:v>32930.5</c:v>
                </c:pt>
                <c:pt idx="65862">
                  <c:v>32931</c:v>
                </c:pt>
                <c:pt idx="65863">
                  <c:v>32931.5</c:v>
                </c:pt>
                <c:pt idx="65864">
                  <c:v>32932</c:v>
                </c:pt>
                <c:pt idx="65865">
                  <c:v>32932.5</c:v>
                </c:pt>
                <c:pt idx="65866">
                  <c:v>32933</c:v>
                </c:pt>
                <c:pt idx="65867">
                  <c:v>32933.5</c:v>
                </c:pt>
                <c:pt idx="65868">
                  <c:v>32934</c:v>
                </c:pt>
                <c:pt idx="65869">
                  <c:v>32934.5</c:v>
                </c:pt>
                <c:pt idx="65870">
                  <c:v>32935</c:v>
                </c:pt>
                <c:pt idx="65871">
                  <c:v>32935.5</c:v>
                </c:pt>
                <c:pt idx="65872">
                  <c:v>32936</c:v>
                </c:pt>
                <c:pt idx="65873">
                  <c:v>32936.5</c:v>
                </c:pt>
                <c:pt idx="65874">
                  <c:v>32937</c:v>
                </c:pt>
                <c:pt idx="65875">
                  <c:v>32937.5</c:v>
                </c:pt>
                <c:pt idx="65876">
                  <c:v>32938</c:v>
                </c:pt>
                <c:pt idx="65877">
                  <c:v>32938.5</c:v>
                </c:pt>
                <c:pt idx="65878">
                  <c:v>32939</c:v>
                </c:pt>
                <c:pt idx="65879">
                  <c:v>32939.5</c:v>
                </c:pt>
                <c:pt idx="65880">
                  <c:v>32940</c:v>
                </c:pt>
                <c:pt idx="65881">
                  <c:v>32940.5</c:v>
                </c:pt>
                <c:pt idx="65882">
                  <c:v>32941</c:v>
                </c:pt>
                <c:pt idx="65883">
                  <c:v>32941.5</c:v>
                </c:pt>
                <c:pt idx="65884">
                  <c:v>32942</c:v>
                </c:pt>
                <c:pt idx="65885">
                  <c:v>32942.5</c:v>
                </c:pt>
                <c:pt idx="65886">
                  <c:v>32943</c:v>
                </c:pt>
                <c:pt idx="65887">
                  <c:v>32943.5</c:v>
                </c:pt>
                <c:pt idx="65888">
                  <c:v>32944</c:v>
                </c:pt>
                <c:pt idx="65889">
                  <c:v>32944.5</c:v>
                </c:pt>
                <c:pt idx="65890">
                  <c:v>32945</c:v>
                </c:pt>
                <c:pt idx="65891">
                  <c:v>32945.5</c:v>
                </c:pt>
                <c:pt idx="65892">
                  <c:v>32946</c:v>
                </c:pt>
                <c:pt idx="65893">
                  <c:v>32946.5</c:v>
                </c:pt>
                <c:pt idx="65894">
                  <c:v>32947</c:v>
                </c:pt>
                <c:pt idx="65895">
                  <c:v>32947.5</c:v>
                </c:pt>
                <c:pt idx="65896">
                  <c:v>32948</c:v>
                </c:pt>
                <c:pt idx="65897">
                  <c:v>32948.5</c:v>
                </c:pt>
                <c:pt idx="65898">
                  <c:v>32949</c:v>
                </c:pt>
                <c:pt idx="65899">
                  <c:v>32949.5</c:v>
                </c:pt>
                <c:pt idx="65900">
                  <c:v>32950</c:v>
                </c:pt>
                <c:pt idx="65901">
                  <c:v>32950.5</c:v>
                </c:pt>
                <c:pt idx="65902">
                  <c:v>32951</c:v>
                </c:pt>
                <c:pt idx="65903">
                  <c:v>32951.5</c:v>
                </c:pt>
                <c:pt idx="65904">
                  <c:v>32952</c:v>
                </c:pt>
                <c:pt idx="65905">
                  <c:v>32952.5</c:v>
                </c:pt>
                <c:pt idx="65906">
                  <c:v>32953</c:v>
                </c:pt>
                <c:pt idx="65907">
                  <c:v>32953.5</c:v>
                </c:pt>
                <c:pt idx="65908">
                  <c:v>32954</c:v>
                </c:pt>
                <c:pt idx="65909">
                  <c:v>32954.5</c:v>
                </c:pt>
                <c:pt idx="65910">
                  <c:v>32955</c:v>
                </c:pt>
                <c:pt idx="65911">
                  <c:v>32955.5</c:v>
                </c:pt>
                <c:pt idx="65912">
                  <c:v>32956</c:v>
                </c:pt>
                <c:pt idx="65913">
                  <c:v>32956.5</c:v>
                </c:pt>
                <c:pt idx="65914">
                  <c:v>32957</c:v>
                </c:pt>
                <c:pt idx="65915">
                  <c:v>32957.5</c:v>
                </c:pt>
                <c:pt idx="65916">
                  <c:v>32958</c:v>
                </c:pt>
                <c:pt idx="65917">
                  <c:v>32958.5</c:v>
                </c:pt>
                <c:pt idx="65918">
                  <c:v>32959</c:v>
                </c:pt>
                <c:pt idx="65919">
                  <c:v>32959.5</c:v>
                </c:pt>
                <c:pt idx="65920">
                  <c:v>32960</c:v>
                </c:pt>
                <c:pt idx="65921">
                  <c:v>32960.5</c:v>
                </c:pt>
                <c:pt idx="65922">
                  <c:v>32961</c:v>
                </c:pt>
                <c:pt idx="65923">
                  <c:v>32961.5</c:v>
                </c:pt>
                <c:pt idx="65924">
                  <c:v>32962</c:v>
                </c:pt>
                <c:pt idx="65925">
                  <c:v>32962.5</c:v>
                </c:pt>
                <c:pt idx="65926">
                  <c:v>32963</c:v>
                </c:pt>
                <c:pt idx="65927">
                  <c:v>32963.5</c:v>
                </c:pt>
                <c:pt idx="65928">
                  <c:v>32964</c:v>
                </c:pt>
                <c:pt idx="65929">
                  <c:v>32964.5</c:v>
                </c:pt>
                <c:pt idx="65930">
                  <c:v>32965</c:v>
                </c:pt>
                <c:pt idx="65931">
                  <c:v>32965.5</c:v>
                </c:pt>
                <c:pt idx="65932">
                  <c:v>32966</c:v>
                </c:pt>
                <c:pt idx="65933">
                  <c:v>32966.5</c:v>
                </c:pt>
                <c:pt idx="65934">
                  <c:v>32967</c:v>
                </c:pt>
                <c:pt idx="65935">
                  <c:v>32967.5</c:v>
                </c:pt>
                <c:pt idx="65936">
                  <c:v>32968</c:v>
                </c:pt>
                <c:pt idx="65937">
                  <c:v>32968.5</c:v>
                </c:pt>
                <c:pt idx="65938">
                  <c:v>32969</c:v>
                </c:pt>
                <c:pt idx="65939">
                  <c:v>32969.5</c:v>
                </c:pt>
                <c:pt idx="65940">
                  <c:v>32970</c:v>
                </c:pt>
                <c:pt idx="65941">
                  <c:v>32970.5</c:v>
                </c:pt>
                <c:pt idx="65942">
                  <c:v>32971</c:v>
                </c:pt>
                <c:pt idx="65943">
                  <c:v>32971.5</c:v>
                </c:pt>
                <c:pt idx="65944">
                  <c:v>32972</c:v>
                </c:pt>
                <c:pt idx="65945">
                  <c:v>32972.5</c:v>
                </c:pt>
                <c:pt idx="65946">
                  <c:v>32973</c:v>
                </c:pt>
                <c:pt idx="65947">
                  <c:v>32973.5</c:v>
                </c:pt>
                <c:pt idx="65948">
                  <c:v>32974</c:v>
                </c:pt>
                <c:pt idx="65949">
                  <c:v>32974.5</c:v>
                </c:pt>
                <c:pt idx="65950">
                  <c:v>32975</c:v>
                </c:pt>
                <c:pt idx="65951">
                  <c:v>32975.5</c:v>
                </c:pt>
                <c:pt idx="65952">
                  <c:v>32976</c:v>
                </c:pt>
                <c:pt idx="65953">
                  <c:v>32976.5</c:v>
                </c:pt>
                <c:pt idx="65954">
                  <c:v>32977</c:v>
                </c:pt>
                <c:pt idx="65955">
                  <c:v>32977.5</c:v>
                </c:pt>
                <c:pt idx="65956">
                  <c:v>32978</c:v>
                </c:pt>
                <c:pt idx="65957">
                  <c:v>32978.5</c:v>
                </c:pt>
                <c:pt idx="65958">
                  <c:v>32979</c:v>
                </c:pt>
                <c:pt idx="65959">
                  <c:v>32979.5</c:v>
                </c:pt>
                <c:pt idx="65960">
                  <c:v>32980</c:v>
                </c:pt>
                <c:pt idx="65961">
                  <c:v>32980.5</c:v>
                </c:pt>
                <c:pt idx="65962">
                  <c:v>32981</c:v>
                </c:pt>
                <c:pt idx="65963">
                  <c:v>32981.5</c:v>
                </c:pt>
                <c:pt idx="65964">
                  <c:v>32982</c:v>
                </c:pt>
                <c:pt idx="65965">
                  <c:v>32982.5</c:v>
                </c:pt>
                <c:pt idx="65966">
                  <c:v>32983</c:v>
                </c:pt>
                <c:pt idx="65967">
                  <c:v>32983.5</c:v>
                </c:pt>
                <c:pt idx="65968">
                  <c:v>32984</c:v>
                </c:pt>
                <c:pt idx="65969">
                  <c:v>32984.5</c:v>
                </c:pt>
                <c:pt idx="65970">
                  <c:v>32985</c:v>
                </c:pt>
                <c:pt idx="65971">
                  <c:v>32985.5</c:v>
                </c:pt>
                <c:pt idx="65972">
                  <c:v>32986</c:v>
                </c:pt>
                <c:pt idx="65973">
                  <c:v>32986.5</c:v>
                </c:pt>
                <c:pt idx="65974">
                  <c:v>32987</c:v>
                </c:pt>
                <c:pt idx="65975">
                  <c:v>32987.5</c:v>
                </c:pt>
                <c:pt idx="65976">
                  <c:v>32988</c:v>
                </c:pt>
                <c:pt idx="65977">
                  <c:v>32988.5</c:v>
                </c:pt>
                <c:pt idx="65978">
                  <c:v>32989</c:v>
                </c:pt>
                <c:pt idx="65979">
                  <c:v>32989.5</c:v>
                </c:pt>
                <c:pt idx="65980">
                  <c:v>32990</c:v>
                </c:pt>
                <c:pt idx="65981">
                  <c:v>32990.5</c:v>
                </c:pt>
                <c:pt idx="65982">
                  <c:v>32991</c:v>
                </c:pt>
                <c:pt idx="65983">
                  <c:v>32991.5</c:v>
                </c:pt>
                <c:pt idx="65984">
                  <c:v>32992</c:v>
                </c:pt>
                <c:pt idx="65985">
                  <c:v>32992.5</c:v>
                </c:pt>
                <c:pt idx="65986">
                  <c:v>32993</c:v>
                </c:pt>
                <c:pt idx="65987">
                  <c:v>32993.5</c:v>
                </c:pt>
                <c:pt idx="65988">
                  <c:v>32994</c:v>
                </c:pt>
                <c:pt idx="65989">
                  <c:v>32994.5</c:v>
                </c:pt>
                <c:pt idx="65990">
                  <c:v>32995</c:v>
                </c:pt>
                <c:pt idx="65991">
                  <c:v>32995.5</c:v>
                </c:pt>
                <c:pt idx="65992">
                  <c:v>32996</c:v>
                </c:pt>
                <c:pt idx="65993">
                  <c:v>32996.5</c:v>
                </c:pt>
                <c:pt idx="65994">
                  <c:v>32997</c:v>
                </c:pt>
                <c:pt idx="65995">
                  <c:v>32997.5</c:v>
                </c:pt>
                <c:pt idx="65996">
                  <c:v>32998</c:v>
                </c:pt>
                <c:pt idx="65997">
                  <c:v>32998.5</c:v>
                </c:pt>
                <c:pt idx="65998">
                  <c:v>32999</c:v>
                </c:pt>
                <c:pt idx="65999">
                  <c:v>32999.5</c:v>
                </c:pt>
                <c:pt idx="66000">
                  <c:v>33000</c:v>
                </c:pt>
                <c:pt idx="66001">
                  <c:v>33000.5</c:v>
                </c:pt>
                <c:pt idx="66002">
                  <c:v>33001</c:v>
                </c:pt>
                <c:pt idx="66003">
                  <c:v>33001.5</c:v>
                </c:pt>
                <c:pt idx="66004">
                  <c:v>33002</c:v>
                </c:pt>
                <c:pt idx="66005">
                  <c:v>33002.5</c:v>
                </c:pt>
                <c:pt idx="66006">
                  <c:v>33003</c:v>
                </c:pt>
                <c:pt idx="66007">
                  <c:v>33003.5</c:v>
                </c:pt>
                <c:pt idx="66008">
                  <c:v>33004</c:v>
                </c:pt>
                <c:pt idx="66009">
                  <c:v>33004.5</c:v>
                </c:pt>
                <c:pt idx="66010">
                  <c:v>33005</c:v>
                </c:pt>
                <c:pt idx="66011">
                  <c:v>33005.5</c:v>
                </c:pt>
                <c:pt idx="66012">
                  <c:v>33006</c:v>
                </c:pt>
                <c:pt idx="66013">
                  <c:v>33006.5</c:v>
                </c:pt>
                <c:pt idx="66014">
                  <c:v>33007</c:v>
                </c:pt>
                <c:pt idx="66015">
                  <c:v>33007.5</c:v>
                </c:pt>
                <c:pt idx="66016">
                  <c:v>33008</c:v>
                </c:pt>
                <c:pt idx="66017">
                  <c:v>33008.5</c:v>
                </c:pt>
                <c:pt idx="66018">
                  <c:v>33009</c:v>
                </c:pt>
                <c:pt idx="66019">
                  <c:v>33009.5</c:v>
                </c:pt>
                <c:pt idx="66020">
                  <c:v>33010</c:v>
                </c:pt>
                <c:pt idx="66021">
                  <c:v>33010.5</c:v>
                </c:pt>
                <c:pt idx="66022">
                  <c:v>33011</c:v>
                </c:pt>
                <c:pt idx="66023">
                  <c:v>33011.5</c:v>
                </c:pt>
                <c:pt idx="66024">
                  <c:v>33012</c:v>
                </c:pt>
                <c:pt idx="66025">
                  <c:v>33012.5</c:v>
                </c:pt>
                <c:pt idx="66026">
                  <c:v>33013</c:v>
                </c:pt>
                <c:pt idx="66027">
                  <c:v>33013.5</c:v>
                </c:pt>
                <c:pt idx="66028">
                  <c:v>33014</c:v>
                </c:pt>
                <c:pt idx="66029">
                  <c:v>33014.5</c:v>
                </c:pt>
                <c:pt idx="66030">
                  <c:v>33015</c:v>
                </c:pt>
                <c:pt idx="66031">
                  <c:v>33015.5</c:v>
                </c:pt>
                <c:pt idx="66032">
                  <c:v>33016</c:v>
                </c:pt>
                <c:pt idx="66033">
                  <c:v>33016.5</c:v>
                </c:pt>
                <c:pt idx="66034">
                  <c:v>33017</c:v>
                </c:pt>
                <c:pt idx="66035">
                  <c:v>33017.5</c:v>
                </c:pt>
                <c:pt idx="66036">
                  <c:v>33018</c:v>
                </c:pt>
                <c:pt idx="66037">
                  <c:v>33018.5</c:v>
                </c:pt>
                <c:pt idx="66038">
                  <c:v>33019</c:v>
                </c:pt>
                <c:pt idx="66039">
                  <c:v>33019.5</c:v>
                </c:pt>
                <c:pt idx="66040">
                  <c:v>33020</c:v>
                </c:pt>
                <c:pt idx="66041">
                  <c:v>33020.5</c:v>
                </c:pt>
                <c:pt idx="66042">
                  <c:v>33021</c:v>
                </c:pt>
                <c:pt idx="66043">
                  <c:v>33021.5</c:v>
                </c:pt>
                <c:pt idx="66044">
                  <c:v>33022</c:v>
                </c:pt>
                <c:pt idx="66045">
                  <c:v>33022.5</c:v>
                </c:pt>
                <c:pt idx="66046">
                  <c:v>33023</c:v>
                </c:pt>
                <c:pt idx="66047">
                  <c:v>33023.5</c:v>
                </c:pt>
                <c:pt idx="66048">
                  <c:v>33024</c:v>
                </c:pt>
                <c:pt idx="66049">
                  <c:v>33024.5</c:v>
                </c:pt>
                <c:pt idx="66050">
                  <c:v>33025</c:v>
                </c:pt>
                <c:pt idx="66051">
                  <c:v>33025.5</c:v>
                </c:pt>
                <c:pt idx="66052">
                  <c:v>33026</c:v>
                </c:pt>
                <c:pt idx="66053">
                  <c:v>33026.5</c:v>
                </c:pt>
                <c:pt idx="66054">
                  <c:v>33027</c:v>
                </c:pt>
                <c:pt idx="66055">
                  <c:v>33027.5</c:v>
                </c:pt>
                <c:pt idx="66056">
                  <c:v>33028</c:v>
                </c:pt>
                <c:pt idx="66057">
                  <c:v>33028.5</c:v>
                </c:pt>
                <c:pt idx="66058">
                  <c:v>33029</c:v>
                </c:pt>
                <c:pt idx="66059">
                  <c:v>33029.5</c:v>
                </c:pt>
                <c:pt idx="66060">
                  <c:v>33030</c:v>
                </c:pt>
                <c:pt idx="66061">
                  <c:v>33030.5</c:v>
                </c:pt>
                <c:pt idx="66062">
                  <c:v>33031</c:v>
                </c:pt>
                <c:pt idx="66063">
                  <c:v>33031.5</c:v>
                </c:pt>
                <c:pt idx="66064">
                  <c:v>33032</c:v>
                </c:pt>
                <c:pt idx="66065">
                  <c:v>33032.5</c:v>
                </c:pt>
                <c:pt idx="66066">
                  <c:v>33033</c:v>
                </c:pt>
                <c:pt idx="66067">
                  <c:v>33033.5</c:v>
                </c:pt>
                <c:pt idx="66068">
                  <c:v>33034</c:v>
                </c:pt>
                <c:pt idx="66069">
                  <c:v>33034.5</c:v>
                </c:pt>
                <c:pt idx="66070">
                  <c:v>33035</c:v>
                </c:pt>
                <c:pt idx="66071">
                  <c:v>33035.5</c:v>
                </c:pt>
                <c:pt idx="66072">
                  <c:v>33036</c:v>
                </c:pt>
                <c:pt idx="66073">
                  <c:v>33036.5</c:v>
                </c:pt>
                <c:pt idx="66074">
                  <c:v>33037</c:v>
                </c:pt>
                <c:pt idx="66075">
                  <c:v>33037.5</c:v>
                </c:pt>
                <c:pt idx="66076">
                  <c:v>33038</c:v>
                </c:pt>
                <c:pt idx="66077">
                  <c:v>33038.5</c:v>
                </c:pt>
                <c:pt idx="66078">
                  <c:v>33039</c:v>
                </c:pt>
                <c:pt idx="66079">
                  <c:v>33039.5</c:v>
                </c:pt>
                <c:pt idx="66080">
                  <c:v>33040</c:v>
                </c:pt>
                <c:pt idx="66081">
                  <c:v>33040.5</c:v>
                </c:pt>
                <c:pt idx="66082">
                  <c:v>33041</c:v>
                </c:pt>
                <c:pt idx="66083">
                  <c:v>33041.5</c:v>
                </c:pt>
                <c:pt idx="66084">
                  <c:v>33042</c:v>
                </c:pt>
                <c:pt idx="66085">
                  <c:v>33042.5</c:v>
                </c:pt>
                <c:pt idx="66086">
                  <c:v>33043</c:v>
                </c:pt>
                <c:pt idx="66087">
                  <c:v>33043.5</c:v>
                </c:pt>
                <c:pt idx="66088">
                  <c:v>33044</c:v>
                </c:pt>
                <c:pt idx="66089">
                  <c:v>33044.5</c:v>
                </c:pt>
                <c:pt idx="66090">
                  <c:v>33045</c:v>
                </c:pt>
                <c:pt idx="66091">
                  <c:v>33045.5</c:v>
                </c:pt>
                <c:pt idx="66092">
                  <c:v>33046</c:v>
                </c:pt>
                <c:pt idx="66093">
                  <c:v>33046.5</c:v>
                </c:pt>
                <c:pt idx="66094">
                  <c:v>33047</c:v>
                </c:pt>
                <c:pt idx="66095">
                  <c:v>33047.5</c:v>
                </c:pt>
                <c:pt idx="66096">
                  <c:v>33048</c:v>
                </c:pt>
                <c:pt idx="66097">
                  <c:v>33048.5</c:v>
                </c:pt>
                <c:pt idx="66098">
                  <c:v>33049</c:v>
                </c:pt>
                <c:pt idx="66099">
                  <c:v>33049.5</c:v>
                </c:pt>
                <c:pt idx="66100">
                  <c:v>33050</c:v>
                </c:pt>
                <c:pt idx="66101">
                  <c:v>33050.5</c:v>
                </c:pt>
                <c:pt idx="66102">
                  <c:v>33051</c:v>
                </c:pt>
                <c:pt idx="66103">
                  <c:v>33051.5</c:v>
                </c:pt>
                <c:pt idx="66104">
                  <c:v>33052</c:v>
                </c:pt>
                <c:pt idx="66105">
                  <c:v>33052.5</c:v>
                </c:pt>
                <c:pt idx="66106">
                  <c:v>33053</c:v>
                </c:pt>
                <c:pt idx="66107">
                  <c:v>33053.5</c:v>
                </c:pt>
                <c:pt idx="66108">
                  <c:v>33054</c:v>
                </c:pt>
                <c:pt idx="66109">
                  <c:v>33054.5</c:v>
                </c:pt>
                <c:pt idx="66110">
                  <c:v>33055</c:v>
                </c:pt>
                <c:pt idx="66111">
                  <c:v>33055.5</c:v>
                </c:pt>
                <c:pt idx="66112">
                  <c:v>33056</c:v>
                </c:pt>
                <c:pt idx="66113">
                  <c:v>33056.5</c:v>
                </c:pt>
                <c:pt idx="66114">
                  <c:v>33057</c:v>
                </c:pt>
                <c:pt idx="66115">
                  <c:v>33057.5</c:v>
                </c:pt>
                <c:pt idx="66116">
                  <c:v>33058</c:v>
                </c:pt>
                <c:pt idx="66117">
                  <c:v>33058.5</c:v>
                </c:pt>
                <c:pt idx="66118">
                  <c:v>33059</c:v>
                </c:pt>
                <c:pt idx="66119">
                  <c:v>33059.5</c:v>
                </c:pt>
                <c:pt idx="66120">
                  <c:v>33060</c:v>
                </c:pt>
                <c:pt idx="66121">
                  <c:v>33060.5</c:v>
                </c:pt>
                <c:pt idx="66122">
                  <c:v>33061</c:v>
                </c:pt>
                <c:pt idx="66123">
                  <c:v>33061.5</c:v>
                </c:pt>
                <c:pt idx="66124">
                  <c:v>33062</c:v>
                </c:pt>
                <c:pt idx="66125">
                  <c:v>33062.5</c:v>
                </c:pt>
                <c:pt idx="66126">
                  <c:v>33063</c:v>
                </c:pt>
                <c:pt idx="66127">
                  <c:v>33063.5</c:v>
                </c:pt>
                <c:pt idx="66128">
                  <c:v>33064</c:v>
                </c:pt>
                <c:pt idx="66129">
                  <c:v>33064.5</c:v>
                </c:pt>
                <c:pt idx="66130">
                  <c:v>33065</c:v>
                </c:pt>
                <c:pt idx="66131">
                  <c:v>33065.5</c:v>
                </c:pt>
                <c:pt idx="66132">
                  <c:v>33066</c:v>
                </c:pt>
                <c:pt idx="66133">
                  <c:v>33066.5</c:v>
                </c:pt>
                <c:pt idx="66134">
                  <c:v>33067</c:v>
                </c:pt>
                <c:pt idx="66135">
                  <c:v>33067.5</c:v>
                </c:pt>
                <c:pt idx="66136">
                  <c:v>33068</c:v>
                </c:pt>
                <c:pt idx="66137">
                  <c:v>33068.5</c:v>
                </c:pt>
                <c:pt idx="66138">
                  <c:v>33069</c:v>
                </c:pt>
                <c:pt idx="66139">
                  <c:v>33069.5</c:v>
                </c:pt>
                <c:pt idx="66140">
                  <c:v>33070</c:v>
                </c:pt>
                <c:pt idx="66141">
                  <c:v>33070.5</c:v>
                </c:pt>
                <c:pt idx="66142">
                  <c:v>33071</c:v>
                </c:pt>
                <c:pt idx="66143">
                  <c:v>33071.5</c:v>
                </c:pt>
                <c:pt idx="66144">
                  <c:v>33072</c:v>
                </c:pt>
                <c:pt idx="66145">
                  <c:v>33072.5</c:v>
                </c:pt>
                <c:pt idx="66146">
                  <c:v>33073</c:v>
                </c:pt>
                <c:pt idx="66147">
                  <c:v>33073.5</c:v>
                </c:pt>
                <c:pt idx="66148">
                  <c:v>33074</c:v>
                </c:pt>
                <c:pt idx="66149">
                  <c:v>33074.5</c:v>
                </c:pt>
                <c:pt idx="66150">
                  <c:v>33075</c:v>
                </c:pt>
                <c:pt idx="66151">
                  <c:v>33075.5</c:v>
                </c:pt>
                <c:pt idx="66152">
                  <c:v>33076</c:v>
                </c:pt>
                <c:pt idx="66153">
                  <c:v>33076.5</c:v>
                </c:pt>
                <c:pt idx="66154">
                  <c:v>33077</c:v>
                </c:pt>
                <c:pt idx="66155">
                  <c:v>33077.5</c:v>
                </c:pt>
                <c:pt idx="66156">
                  <c:v>33078</c:v>
                </c:pt>
                <c:pt idx="66157">
                  <c:v>33078.5</c:v>
                </c:pt>
                <c:pt idx="66158">
                  <c:v>33079</c:v>
                </c:pt>
                <c:pt idx="66159">
                  <c:v>33079.5</c:v>
                </c:pt>
                <c:pt idx="66160">
                  <c:v>33080</c:v>
                </c:pt>
                <c:pt idx="66161">
                  <c:v>33080.5</c:v>
                </c:pt>
                <c:pt idx="66162">
                  <c:v>33081</c:v>
                </c:pt>
                <c:pt idx="66163">
                  <c:v>33081.5</c:v>
                </c:pt>
                <c:pt idx="66164">
                  <c:v>33082</c:v>
                </c:pt>
                <c:pt idx="66165">
                  <c:v>33082.5</c:v>
                </c:pt>
                <c:pt idx="66166">
                  <c:v>33083</c:v>
                </c:pt>
                <c:pt idx="66167">
                  <c:v>33083.5</c:v>
                </c:pt>
                <c:pt idx="66168">
                  <c:v>33084</c:v>
                </c:pt>
                <c:pt idx="66169">
                  <c:v>33084.5</c:v>
                </c:pt>
                <c:pt idx="66170">
                  <c:v>33085</c:v>
                </c:pt>
                <c:pt idx="66171">
                  <c:v>33085.5</c:v>
                </c:pt>
                <c:pt idx="66172">
                  <c:v>33086</c:v>
                </c:pt>
                <c:pt idx="66173">
                  <c:v>33086.5</c:v>
                </c:pt>
                <c:pt idx="66174">
                  <c:v>33087</c:v>
                </c:pt>
                <c:pt idx="66175">
                  <c:v>33087.5</c:v>
                </c:pt>
                <c:pt idx="66176">
                  <c:v>33088</c:v>
                </c:pt>
                <c:pt idx="66177">
                  <c:v>33088.5</c:v>
                </c:pt>
                <c:pt idx="66178">
                  <c:v>33089</c:v>
                </c:pt>
                <c:pt idx="66179">
                  <c:v>33089.5</c:v>
                </c:pt>
                <c:pt idx="66180">
                  <c:v>33090</c:v>
                </c:pt>
                <c:pt idx="66181">
                  <c:v>33090.5</c:v>
                </c:pt>
                <c:pt idx="66182">
                  <c:v>33091</c:v>
                </c:pt>
                <c:pt idx="66183">
                  <c:v>33091.5</c:v>
                </c:pt>
                <c:pt idx="66184">
                  <c:v>33092</c:v>
                </c:pt>
                <c:pt idx="66185">
                  <c:v>33092.5</c:v>
                </c:pt>
                <c:pt idx="66186">
                  <c:v>33093</c:v>
                </c:pt>
                <c:pt idx="66187">
                  <c:v>33093.5</c:v>
                </c:pt>
                <c:pt idx="66188">
                  <c:v>33094</c:v>
                </c:pt>
                <c:pt idx="66189">
                  <c:v>33094.5</c:v>
                </c:pt>
                <c:pt idx="66190">
                  <c:v>33095</c:v>
                </c:pt>
                <c:pt idx="66191">
                  <c:v>33095.5</c:v>
                </c:pt>
                <c:pt idx="66192">
                  <c:v>33096</c:v>
                </c:pt>
                <c:pt idx="66193">
                  <c:v>33096.5</c:v>
                </c:pt>
                <c:pt idx="66194">
                  <c:v>33097</c:v>
                </c:pt>
                <c:pt idx="66195">
                  <c:v>33097.5</c:v>
                </c:pt>
                <c:pt idx="66196">
                  <c:v>33098</c:v>
                </c:pt>
                <c:pt idx="66197">
                  <c:v>33098.5</c:v>
                </c:pt>
                <c:pt idx="66198">
                  <c:v>33099</c:v>
                </c:pt>
                <c:pt idx="66199">
                  <c:v>33099.5</c:v>
                </c:pt>
                <c:pt idx="66200">
                  <c:v>33100</c:v>
                </c:pt>
                <c:pt idx="66201">
                  <c:v>33100.5</c:v>
                </c:pt>
                <c:pt idx="66202">
                  <c:v>33101</c:v>
                </c:pt>
                <c:pt idx="66203">
                  <c:v>33101.5</c:v>
                </c:pt>
                <c:pt idx="66204">
                  <c:v>33102</c:v>
                </c:pt>
                <c:pt idx="66205">
                  <c:v>33102.5</c:v>
                </c:pt>
                <c:pt idx="66206">
                  <c:v>33103</c:v>
                </c:pt>
                <c:pt idx="66207">
                  <c:v>33103.5</c:v>
                </c:pt>
                <c:pt idx="66208">
                  <c:v>33104</c:v>
                </c:pt>
                <c:pt idx="66209">
                  <c:v>33104.5</c:v>
                </c:pt>
                <c:pt idx="66210">
                  <c:v>33105</c:v>
                </c:pt>
                <c:pt idx="66211">
                  <c:v>33105.5</c:v>
                </c:pt>
                <c:pt idx="66212">
                  <c:v>33106</c:v>
                </c:pt>
                <c:pt idx="66213">
                  <c:v>33106.5</c:v>
                </c:pt>
                <c:pt idx="66214">
                  <c:v>33107</c:v>
                </c:pt>
                <c:pt idx="66215">
                  <c:v>33107.5</c:v>
                </c:pt>
                <c:pt idx="66216">
                  <c:v>33108</c:v>
                </c:pt>
                <c:pt idx="66217">
                  <c:v>33108.5</c:v>
                </c:pt>
                <c:pt idx="66218">
                  <c:v>33109</c:v>
                </c:pt>
                <c:pt idx="66219">
                  <c:v>33109.5</c:v>
                </c:pt>
                <c:pt idx="66220">
                  <c:v>33110</c:v>
                </c:pt>
                <c:pt idx="66221">
                  <c:v>33110.5</c:v>
                </c:pt>
                <c:pt idx="66222">
                  <c:v>33111</c:v>
                </c:pt>
                <c:pt idx="66223">
                  <c:v>33111.5</c:v>
                </c:pt>
                <c:pt idx="66224">
                  <c:v>33112</c:v>
                </c:pt>
                <c:pt idx="66225">
                  <c:v>33112.5</c:v>
                </c:pt>
                <c:pt idx="66226">
                  <c:v>33113</c:v>
                </c:pt>
                <c:pt idx="66227">
                  <c:v>33113.5</c:v>
                </c:pt>
                <c:pt idx="66228">
                  <c:v>33114</c:v>
                </c:pt>
                <c:pt idx="66229">
                  <c:v>33114.5</c:v>
                </c:pt>
                <c:pt idx="66230">
                  <c:v>33115</c:v>
                </c:pt>
                <c:pt idx="66231">
                  <c:v>33115.5</c:v>
                </c:pt>
                <c:pt idx="66232">
                  <c:v>33116</c:v>
                </c:pt>
                <c:pt idx="66233">
                  <c:v>33116.5</c:v>
                </c:pt>
                <c:pt idx="66234">
                  <c:v>33117</c:v>
                </c:pt>
                <c:pt idx="66235">
                  <c:v>33117.5</c:v>
                </c:pt>
                <c:pt idx="66236">
                  <c:v>33118</c:v>
                </c:pt>
                <c:pt idx="66237">
                  <c:v>33118.5</c:v>
                </c:pt>
                <c:pt idx="66238">
                  <c:v>33119</c:v>
                </c:pt>
                <c:pt idx="66239">
                  <c:v>33119.5</c:v>
                </c:pt>
                <c:pt idx="66240">
                  <c:v>33120</c:v>
                </c:pt>
                <c:pt idx="66241">
                  <c:v>33120.5</c:v>
                </c:pt>
                <c:pt idx="66242">
                  <c:v>33121</c:v>
                </c:pt>
                <c:pt idx="66243">
                  <c:v>33121.5</c:v>
                </c:pt>
                <c:pt idx="66244">
                  <c:v>33122</c:v>
                </c:pt>
                <c:pt idx="66245">
                  <c:v>33122.5</c:v>
                </c:pt>
                <c:pt idx="66246">
                  <c:v>33123</c:v>
                </c:pt>
                <c:pt idx="66247">
                  <c:v>33123.5</c:v>
                </c:pt>
                <c:pt idx="66248">
                  <c:v>33124</c:v>
                </c:pt>
                <c:pt idx="66249">
                  <c:v>33124.5</c:v>
                </c:pt>
                <c:pt idx="66250">
                  <c:v>33125</c:v>
                </c:pt>
                <c:pt idx="66251">
                  <c:v>33125.5</c:v>
                </c:pt>
                <c:pt idx="66252">
                  <c:v>33126</c:v>
                </c:pt>
                <c:pt idx="66253">
                  <c:v>33126.5</c:v>
                </c:pt>
                <c:pt idx="66254">
                  <c:v>33127</c:v>
                </c:pt>
                <c:pt idx="66255">
                  <c:v>33127.5</c:v>
                </c:pt>
                <c:pt idx="66256">
                  <c:v>33128</c:v>
                </c:pt>
                <c:pt idx="66257">
                  <c:v>33128.5</c:v>
                </c:pt>
                <c:pt idx="66258">
                  <c:v>33129</c:v>
                </c:pt>
                <c:pt idx="66259">
                  <c:v>33129.5</c:v>
                </c:pt>
                <c:pt idx="66260">
                  <c:v>33130</c:v>
                </c:pt>
                <c:pt idx="66261">
                  <c:v>33130.5</c:v>
                </c:pt>
                <c:pt idx="66262">
                  <c:v>33131</c:v>
                </c:pt>
                <c:pt idx="66263">
                  <c:v>33131.5</c:v>
                </c:pt>
                <c:pt idx="66264">
                  <c:v>33132</c:v>
                </c:pt>
                <c:pt idx="66265">
                  <c:v>33132.5</c:v>
                </c:pt>
                <c:pt idx="66266">
                  <c:v>33133</c:v>
                </c:pt>
                <c:pt idx="66267">
                  <c:v>33133.5</c:v>
                </c:pt>
                <c:pt idx="66268">
                  <c:v>33134</c:v>
                </c:pt>
                <c:pt idx="66269">
                  <c:v>33134.5</c:v>
                </c:pt>
                <c:pt idx="66270">
                  <c:v>33135</c:v>
                </c:pt>
                <c:pt idx="66271">
                  <c:v>33135.5</c:v>
                </c:pt>
                <c:pt idx="66272">
                  <c:v>33136</c:v>
                </c:pt>
                <c:pt idx="66273">
                  <c:v>33136.5</c:v>
                </c:pt>
                <c:pt idx="66274">
                  <c:v>33137</c:v>
                </c:pt>
                <c:pt idx="66275">
                  <c:v>33137.5</c:v>
                </c:pt>
                <c:pt idx="66276">
                  <c:v>33138</c:v>
                </c:pt>
                <c:pt idx="66277">
                  <c:v>33138.5</c:v>
                </c:pt>
                <c:pt idx="66278">
                  <c:v>33139</c:v>
                </c:pt>
                <c:pt idx="66279">
                  <c:v>33139.5</c:v>
                </c:pt>
                <c:pt idx="66280">
                  <c:v>33140</c:v>
                </c:pt>
                <c:pt idx="66281">
                  <c:v>33140.5</c:v>
                </c:pt>
                <c:pt idx="66282">
                  <c:v>33141</c:v>
                </c:pt>
                <c:pt idx="66283">
                  <c:v>33141.5</c:v>
                </c:pt>
                <c:pt idx="66284">
                  <c:v>33142</c:v>
                </c:pt>
                <c:pt idx="66285">
                  <c:v>33142.5</c:v>
                </c:pt>
                <c:pt idx="66286">
                  <c:v>33143</c:v>
                </c:pt>
                <c:pt idx="66287">
                  <c:v>33143.5</c:v>
                </c:pt>
                <c:pt idx="66288">
                  <c:v>33144</c:v>
                </c:pt>
                <c:pt idx="66289">
                  <c:v>33144.5</c:v>
                </c:pt>
                <c:pt idx="66290">
                  <c:v>33145</c:v>
                </c:pt>
                <c:pt idx="66291">
                  <c:v>33145.5</c:v>
                </c:pt>
                <c:pt idx="66292">
                  <c:v>33146</c:v>
                </c:pt>
                <c:pt idx="66293">
                  <c:v>33146.5</c:v>
                </c:pt>
                <c:pt idx="66294">
                  <c:v>33147</c:v>
                </c:pt>
                <c:pt idx="66295">
                  <c:v>33147.5</c:v>
                </c:pt>
                <c:pt idx="66296">
                  <c:v>33148</c:v>
                </c:pt>
                <c:pt idx="66297">
                  <c:v>33148.5</c:v>
                </c:pt>
                <c:pt idx="66298">
                  <c:v>33149</c:v>
                </c:pt>
                <c:pt idx="66299">
                  <c:v>33149.5</c:v>
                </c:pt>
                <c:pt idx="66300">
                  <c:v>33150</c:v>
                </c:pt>
                <c:pt idx="66301">
                  <c:v>33150.5</c:v>
                </c:pt>
                <c:pt idx="66302">
                  <c:v>33151</c:v>
                </c:pt>
                <c:pt idx="66303">
                  <c:v>33151.5</c:v>
                </c:pt>
                <c:pt idx="66304">
                  <c:v>33152</c:v>
                </c:pt>
                <c:pt idx="66305">
                  <c:v>33152.5</c:v>
                </c:pt>
                <c:pt idx="66306">
                  <c:v>33153</c:v>
                </c:pt>
                <c:pt idx="66307">
                  <c:v>33153.5</c:v>
                </c:pt>
                <c:pt idx="66308">
                  <c:v>33154</c:v>
                </c:pt>
                <c:pt idx="66309">
                  <c:v>33154.5</c:v>
                </c:pt>
                <c:pt idx="66310">
                  <c:v>33155</c:v>
                </c:pt>
                <c:pt idx="66311">
                  <c:v>33155.5</c:v>
                </c:pt>
                <c:pt idx="66312">
                  <c:v>33156</c:v>
                </c:pt>
                <c:pt idx="66313">
                  <c:v>33156.5</c:v>
                </c:pt>
                <c:pt idx="66314">
                  <c:v>33157</c:v>
                </c:pt>
                <c:pt idx="66315">
                  <c:v>33157.5</c:v>
                </c:pt>
                <c:pt idx="66316">
                  <c:v>33158</c:v>
                </c:pt>
                <c:pt idx="66317">
                  <c:v>33158.5</c:v>
                </c:pt>
                <c:pt idx="66318">
                  <c:v>33159</c:v>
                </c:pt>
                <c:pt idx="66319">
                  <c:v>33159.5</c:v>
                </c:pt>
                <c:pt idx="66320">
                  <c:v>33160</c:v>
                </c:pt>
                <c:pt idx="66321">
                  <c:v>33160.5</c:v>
                </c:pt>
                <c:pt idx="66322">
                  <c:v>33161</c:v>
                </c:pt>
                <c:pt idx="66323">
                  <c:v>33161.5</c:v>
                </c:pt>
                <c:pt idx="66324">
                  <c:v>33162</c:v>
                </c:pt>
                <c:pt idx="66325">
                  <c:v>33162.5</c:v>
                </c:pt>
                <c:pt idx="66326">
                  <c:v>33163</c:v>
                </c:pt>
                <c:pt idx="66327">
                  <c:v>33163.5</c:v>
                </c:pt>
                <c:pt idx="66328">
                  <c:v>33164</c:v>
                </c:pt>
                <c:pt idx="66329">
                  <c:v>33164.5</c:v>
                </c:pt>
                <c:pt idx="66330">
                  <c:v>33165</c:v>
                </c:pt>
                <c:pt idx="66331">
                  <c:v>33165.5</c:v>
                </c:pt>
                <c:pt idx="66332">
                  <c:v>33166</c:v>
                </c:pt>
                <c:pt idx="66333">
                  <c:v>33166.5</c:v>
                </c:pt>
                <c:pt idx="66334">
                  <c:v>33167</c:v>
                </c:pt>
                <c:pt idx="66335">
                  <c:v>33167.5</c:v>
                </c:pt>
                <c:pt idx="66336">
                  <c:v>33168</c:v>
                </c:pt>
                <c:pt idx="66337">
                  <c:v>33168.5</c:v>
                </c:pt>
                <c:pt idx="66338">
                  <c:v>33169</c:v>
                </c:pt>
                <c:pt idx="66339">
                  <c:v>33169.5</c:v>
                </c:pt>
                <c:pt idx="66340">
                  <c:v>33170</c:v>
                </c:pt>
                <c:pt idx="66341">
                  <c:v>33170.5</c:v>
                </c:pt>
                <c:pt idx="66342">
                  <c:v>33171</c:v>
                </c:pt>
                <c:pt idx="66343">
                  <c:v>33171.5</c:v>
                </c:pt>
                <c:pt idx="66344">
                  <c:v>33172</c:v>
                </c:pt>
                <c:pt idx="66345">
                  <c:v>33172.5</c:v>
                </c:pt>
                <c:pt idx="66346">
                  <c:v>33173</c:v>
                </c:pt>
                <c:pt idx="66347">
                  <c:v>33173.5</c:v>
                </c:pt>
                <c:pt idx="66348">
                  <c:v>33174</c:v>
                </c:pt>
                <c:pt idx="66349">
                  <c:v>33174.5</c:v>
                </c:pt>
                <c:pt idx="66350">
                  <c:v>33175</c:v>
                </c:pt>
                <c:pt idx="66351">
                  <c:v>33175.5</c:v>
                </c:pt>
                <c:pt idx="66352">
                  <c:v>33176</c:v>
                </c:pt>
                <c:pt idx="66353">
                  <c:v>33176.5</c:v>
                </c:pt>
                <c:pt idx="66354">
                  <c:v>33177</c:v>
                </c:pt>
                <c:pt idx="66355">
                  <c:v>33177.5</c:v>
                </c:pt>
                <c:pt idx="66356">
                  <c:v>33178</c:v>
                </c:pt>
                <c:pt idx="66357">
                  <c:v>33178.5</c:v>
                </c:pt>
                <c:pt idx="66358">
                  <c:v>33179</c:v>
                </c:pt>
                <c:pt idx="66359">
                  <c:v>33179.5</c:v>
                </c:pt>
                <c:pt idx="66360">
                  <c:v>33180</c:v>
                </c:pt>
                <c:pt idx="66361">
                  <c:v>33180.5</c:v>
                </c:pt>
                <c:pt idx="66362">
                  <c:v>33181</c:v>
                </c:pt>
                <c:pt idx="66363">
                  <c:v>33181.5</c:v>
                </c:pt>
                <c:pt idx="66364">
                  <c:v>33182</c:v>
                </c:pt>
                <c:pt idx="66365">
                  <c:v>33182.5</c:v>
                </c:pt>
                <c:pt idx="66366">
                  <c:v>33183</c:v>
                </c:pt>
                <c:pt idx="66367">
                  <c:v>33183.5</c:v>
                </c:pt>
                <c:pt idx="66368">
                  <c:v>33184</c:v>
                </c:pt>
                <c:pt idx="66369">
                  <c:v>33184.5</c:v>
                </c:pt>
                <c:pt idx="66370">
                  <c:v>33185</c:v>
                </c:pt>
                <c:pt idx="66371">
                  <c:v>33185.5</c:v>
                </c:pt>
                <c:pt idx="66372">
                  <c:v>33186</c:v>
                </c:pt>
                <c:pt idx="66373">
                  <c:v>33186.5</c:v>
                </c:pt>
                <c:pt idx="66374">
                  <c:v>33187</c:v>
                </c:pt>
                <c:pt idx="66375">
                  <c:v>33187.5</c:v>
                </c:pt>
                <c:pt idx="66376">
                  <c:v>33188</c:v>
                </c:pt>
                <c:pt idx="66377">
                  <c:v>33188.5</c:v>
                </c:pt>
                <c:pt idx="66378">
                  <c:v>33189</c:v>
                </c:pt>
                <c:pt idx="66379">
                  <c:v>33189.5</c:v>
                </c:pt>
                <c:pt idx="66380">
                  <c:v>33190</c:v>
                </c:pt>
                <c:pt idx="66381">
                  <c:v>33190.5</c:v>
                </c:pt>
                <c:pt idx="66382">
                  <c:v>33191</c:v>
                </c:pt>
                <c:pt idx="66383">
                  <c:v>33191.5</c:v>
                </c:pt>
                <c:pt idx="66384">
                  <c:v>33192</c:v>
                </c:pt>
                <c:pt idx="66385">
                  <c:v>33192.5</c:v>
                </c:pt>
                <c:pt idx="66386">
                  <c:v>33193</c:v>
                </c:pt>
                <c:pt idx="66387">
                  <c:v>33193.5</c:v>
                </c:pt>
                <c:pt idx="66388">
                  <c:v>33194</c:v>
                </c:pt>
                <c:pt idx="66389">
                  <c:v>33194.5</c:v>
                </c:pt>
                <c:pt idx="66390">
                  <c:v>33195</c:v>
                </c:pt>
                <c:pt idx="66391">
                  <c:v>33195.5</c:v>
                </c:pt>
                <c:pt idx="66392">
                  <c:v>33196</c:v>
                </c:pt>
                <c:pt idx="66393">
                  <c:v>33196.5</c:v>
                </c:pt>
                <c:pt idx="66394">
                  <c:v>33197</c:v>
                </c:pt>
                <c:pt idx="66395">
                  <c:v>33197.5</c:v>
                </c:pt>
                <c:pt idx="66396">
                  <c:v>33198</c:v>
                </c:pt>
                <c:pt idx="66397">
                  <c:v>33198.5</c:v>
                </c:pt>
                <c:pt idx="66398">
                  <c:v>33199</c:v>
                </c:pt>
                <c:pt idx="66399">
                  <c:v>33199.5</c:v>
                </c:pt>
                <c:pt idx="66400">
                  <c:v>33200</c:v>
                </c:pt>
                <c:pt idx="66401">
                  <c:v>33200.5</c:v>
                </c:pt>
                <c:pt idx="66402">
                  <c:v>33201</c:v>
                </c:pt>
                <c:pt idx="66403">
                  <c:v>33201.5</c:v>
                </c:pt>
                <c:pt idx="66404">
                  <c:v>33202</c:v>
                </c:pt>
                <c:pt idx="66405">
                  <c:v>33202.5</c:v>
                </c:pt>
                <c:pt idx="66406">
                  <c:v>33203</c:v>
                </c:pt>
                <c:pt idx="66407">
                  <c:v>33203.5</c:v>
                </c:pt>
                <c:pt idx="66408">
                  <c:v>33204</c:v>
                </c:pt>
                <c:pt idx="66409">
                  <c:v>33204.5</c:v>
                </c:pt>
                <c:pt idx="66410">
                  <c:v>33205</c:v>
                </c:pt>
                <c:pt idx="66411">
                  <c:v>33205.5</c:v>
                </c:pt>
                <c:pt idx="66412">
                  <c:v>33206</c:v>
                </c:pt>
                <c:pt idx="66413">
                  <c:v>33206.5</c:v>
                </c:pt>
                <c:pt idx="66414">
                  <c:v>33207</c:v>
                </c:pt>
                <c:pt idx="66415">
                  <c:v>33207.5</c:v>
                </c:pt>
                <c:pt idx="66416">
                  <c:v>33208</c:v>
                </c:pt>
                <c:pt idx="66417">
                  <c:v>33208.5</c:v>
                </c:pt>
                <c:pt idx="66418">
                  <c:v>33209</c:v>
                </c:pt>
                <c:pt idx="66419">
                  <c:v>33209.5</c:v>
                </c:pt>
                <c:pt idx="66420">
                  <c:v>33210</c:v>
                </c:pt>
                <c:pt idx="66421">
                  <c:v>33210.5</c:v>
                </c:pt>
                <c:pt idx="66422">
                  <c:v>33211</c:v>
                </c:pt>
                <c:pt idx="66423">
                  <c:v>33211.5</c:v>
                </c:pt>
                <c:pt idx="66424">
                  <c:v>33212</c:v>
                </c:pt>
                <c:pt idx="66425">
                  <c:v>33212.5</c:v>
                </c:pt>
                <c:pt idx="66426">
                  <c:v>33213</c:v>
                </c:pt>
                <c:pt idx="66427">
                  <c:v>33213.5</c:v>
                </c:pt>
                <c:pt idx="66428">
                  <c:v>33214</c:v>
                </c:pt>
                <c:pt idx="66429">
                  <c:v>33214.5</c:v>
                </c:pt>
                <c:pt idx="66430">
                  <c:v>33215</c:v>
                </c:pt>
                <c:pt idx="66431">
                  <c:v>33215.5</c:v>
                </c:pt>
                <c:pt idx="66432">
                  <c:v>33216</c:v>
                </c:pt>
                <c:pt idx="66433">
                  <c:v>33216.5</c:v>
                </c:pt>
                <c:pt idx="66434">
                  <c:v>33217</c:v>
                </c:pt>
                <c:pt idx="66435">
                  <c:v>33217.5</c:v>
                </c:pt>
                <c:pt idx="66436">
                  <c:v>33218</c:v>
                </c:pt>
                <c:pt idx="66437">
                  <c:v>33218.5</c:v>
                </c:pt>
                <c:pt idx="66438">
                  <c:v>33219</c:v>
                </c:pt>
                <c:pt idx="66439">
                  <c:v>33219.5</c:v>
                </c:pt>
                <c:pt idx="66440">
                  <c:v>33220</c:v>
                </c:pt>
                <c:pt idx="66441">
                  <c:v>33220.5</c:v>
                </c:pt>
                <c:pt idx="66442">
                  <c:v>33221</c:v>
                </c:pt>
                <c:pt idx="66443">
                  <c:v>33221.5</c:v>
                </c:pt>
                <c:pt idx="66444">
                  <c:v>33222</c:v>
                </c:pt>
                <c:pt idx="66445">
                  <c:v>33222.5</c:v>
                </c:pt>
                <c:pt idx="66446">
                  <c:v>33223</c:v>
                </c:pt>
                <c:pt idx="66447">
                  <c:v>33223.5</c:v>
                </c:pt>
                <c:pt idx="66448">
                  <c:v>33224</c:v>
                </c:pt>
                <c:pt idx="66449">
                  <c:v>33224.5</c:v>
                </c:pt>
                <c:pt idx="66450">
                  <c:v>33225</c:v>
                </c:pt>
                <c:pt idx="66451">
                  <c:v>33225.5</c:v>
                </c:pt>
                <c:pt idx="66452">
                  <c:v>33226</c:v>
                </c:pt>
                <c:pt idx="66453">
                  <c:v>33226.5</c:v>
                </c:pt>
                <c:pt idx="66454">
                  <c:v>33227</c:v>
                </c:pt>
                <c:pt idx="66455">
                  <c:v>33227.5</c:v>
                </c:pt>
                <c:pt idx="66456">
                  <c:v>33228</c:v>
                </c:pt>
                <c:pt idx="66457">
                  <c:v>33228.5</c:v>
                </c:pt>
                <c:pt idx="66458">
                  <c:v>33229</c:v>
                </c:pt>
                <c:pt idx="66459">
                  <c:v>33229.5</c:v>
                </c:pt>
                <c:pt idx="66460">
                  <c:v>33230</c:v>
                </c:pt>
                <c:pt idx="66461">
                  <c:v>33230.5</c:v>
                </c:pt>
                <c:pt idx="66462">
                  <c:v>33231</c:v>
                </c:pt>
                <c:pt idx="66463">
                  <c:v>33231.5</c:v>
                </c:pt>
                <c:pt idx="66464">
                  <c:v>33232</c:v>
                </c:pt>
                <c:pt idx="66465">
                  <c:v>33232.5</c:v>
                </c:pt>
                <c:pt idx="66466">
                  <c:v>33233</c:v>
                </c:pt>
                <c:pt idx="66467">
                  <c:v>33233.5</c:v>
                </c:pt>
                <c:pt idx="66468">
                  <c:v>33234</c:v>
                </c:pt>
                <c:pt idx="66469">
                  <c:v>33234.5</c:v>
                </c:pt>
                <c:pt idx="66470">
                  <c:v>33235</c:v>
                </c:pt>
                <c:pt idx="66471">
                  <c:v>33235.5</c:v>
                </c:pt>
                <c:pt idx="66472">
                  <c:v>33236</c:v>
                </c:pt>
                <c:pt idx="66473">
                  <c:v>33236.5</c:v>
                </c:pt>
                <c:pt idx="66474">
                  <c:v>33237</c:v>
                </c:pt>
                <c:pt idx="66475">
                  <c:v>33237.5</c:v>
                </c:pt>
                <c:pt idx="66476">
                  <c:v>33238</c:v>
                </c:pt>
                <c:pt idx="66477">
                  <c:v>33238.5</c:v>
                </c:pt>
                <c:pt idx="66478">
                  <c:v>33239</c:v>
                </c:pt>
                <c:pt idx="66479">
                  <c:v>33239.5</c:v>
                </c:pt>
                <c:pt idx="66480">
                  <c:v>33240</c:v>
                </c:pt>
                <c:pt idx="66481">
                  <c:v>33240.5</c:v>
                </c:pt>
                <c:pt idx="66482">
                  <c:v>33241</c:v>
                </c:pt>
                <c:pt idx="66483">
                  <c:v>33241.5</c:v>
                </c:pt>
                <c:pt idx="66484">
                  <c:v>33242</c:v>
                </c:pt>
                <c:pt idx="66485">
                  <c:v>33242.5</c:v>
                </c:pt>
                <c:pt idx="66486">
                  <c:v>33243</c:v>
                </c:pt>
                <c:pt idx="66487">
                  <c:v>33243.5</c:v>
                </c:pt>
                <c:pt idx="66488">
                  <c:v>33244</c:v>
                </c:pt>
                <c:pt idx="66489">
                  <c:v>33244.5</c:v>
                </c:pt>
                <c:pt idx="66490">
                  <c:v>33245</c:v>
                </c:pt>
                <c:pt idx="66491">
                  <c:v>33245.5</c:v>
                </c:pt>
                <c:pt idx="66492">
                  <c:v>33246</c:v>
                </c:pt>
                <c:pt idx="66493">
                  <c:v>33246.5</c:v>
                </c:pt>
                <c:pt idx="66494">
                  <c:v>33247</c:v>
                </c:pt>
                <c:pt idx="66495">
                  <c:v>33247.5</c:v>
                </c:pt>
                <c:pt idx="66496">
                  <c:v>33248</c:v>
                </c:pt>
                <c:pt idx="66497">
                  <c:v>33248.5</c:v>
                </c:pt>
                <c:pt idx="66498">
                  <c:v>33249</c:v>
                </c:pt>
                <c:pt idx="66499">
                  <c:v>33249.5</c:v>
                </c:pt>
                <c:pt idx="66500">
                  <c:v>33250</c:v>
                </c:pt>
                <c:pt idx="66501">
                  <c:v>33250.5</c:v>
                </c:pt>
                <c:pt idx="66502">
                  <c:v>33251</c:v>
                </c:pt>
                <c:pt idx="66503">
                  <c:v>33251.5</c:v>
                </c:pt>
                <c:pt idx="66504">
                  <c:v>33252</c:v>
                </c:pt>
                <c:pt idx="66505">
                  <c:v>33252.5</c:v>
                </c:pt>
                <c:pt idx="66506">
                  <c:v>33253</c:v>
                </c:pt>
                <c:pt idx="66507">
                  <c:v>33253.5</c:v>
                </c:pt>
                <c:pt idx="66508">
                  <c:v>33254</c:v>
                </c:pt>
                <c:pt idx="66509">
                  <c:v>33254.5</c:v>
                </c:pt>
                <c:pt idx="66510">
                  <c:v>33255</c:v>
                </c:pt>
                <c:pt idx="66511">
                  <c:v>33255.5</c:v>
                </c:pt>
                <c:pt idx="66512">
                  <c:v>33256</c:v>
                </c:pt>
                <c:pt idx="66513">
                  <c:v>33256.5</c:v>
                </c:pt>
                <c:pt idx="66514">
                  <c:v>33257</c:v>
                </c:pt>
                <c:pt idx="66515">
                  <c:v>33257.5</c:v>
                </c:pt>
                <c:pt idx="66516">
                  <c:v>33258</c:v>
                </c:pt>
                <c:pt idx="66517">
                  <c:v>33258.5</c:v>
                </c:pt>
                <c:pt idx="66518">
                  <c:v>33259</c:v>
                </c:pt>
                <c:pt idx="66519">
                  <c:v>33259.5</c:v>
                </c:pt>
                <c:pt idx="66520">
                  <c:v>33260</c:v>
                </c:pt>
                <c:pt idx="66521">
                  <c:v>33260.5</c:v>
                </c:pt>
                <c:pt idx="66522">
                  <c:v>33261</c:v>
                </c:pt>
                <c:pt idx="66523">
                  <c:v>33261.5</c:v>
                </c:pt>
                <c:pt idx="66524">
                  <c:v>33262</c:v>
                </c:pt>
                <c:pt idx="66525">
                  <c:v>33262.5</c:v>
                </c:pt>
                <c:pt idx="66526">
                  <c:v>33263</c:v>
                </c:pt>
                <c:pt idx="66527">
                  <c:v>33263.5</c:v>
                </c:pt>
                <c:pt idx="66528">
                  <c:v>33264</c:v>
                </c:pt>
                <c:pt idx="66529">
                  <c:v>33264.5</c:v>
                </c:pt>
                <c:pt idx="66530">
                  <c:v>33265</c:v>
                </c:pt>
                <c:pt idx="66531">
                  <c:v>33265.5</c:v>
                </c:pt>
                <c:pt idx="66532">
                  <c:v>33266</c:v>
                </c:pt>
                <c:pt idx="66533">
                  <c:v>33266.5</c:v>
                </c:pt>
                <c:pt idx="66534">
                  <c:v>33267</c:v>
                </c:pt>
                <c:pt idx="66535">
                  <c:v>33267.5</c:v>
                </c:pt>
                <c:pt idx="66536">
                  <c:v>33268</c:v>
                </c:pt>
                <c:pt idx="66537">
                  <c:v>33268.5</c:v>
                </c:pt>
                <c:pt idx="66538">
                  <c:v>33269</c:v>
                </c:pt>
                <c:pt idx="66539">
                  <c:v>33269.5</c:v>
                </c:pt>
                <c:pt idx="66540">
                  <c:v>33270</c:v>
                </c:pt>
                <c:pt idx="66541">
                  <c:v>33270.5</c:v>
                </c:pt>
                <c:pt idx="66542">
                  <c:v>33271</c:v>
                </c:pt>
                <c:pt idx="66543">
                  <c:v>33271.5</c:v>
                </c:pt>
                <c:pt idx="66544">
                  <c:v>33272</c:v>
                </c:pt>
                <c:pt idx="66545">
                  <c:v>33272.5</c:v>
                </c:pt>
                <c:pt idx="66546">
                  <c:v>33273</c:v>
                </c:pt>
                <c:pt idx="66547">
                  <c:v>33273.5</c:v>
                </c:pt>
                <c:pt idx="66548">
                  <c:v>33274</c:v>
                </c:pt>
                <c:pt idx="66549">
                  <c:v>33274.5</c:v>
                </c:pt>
                <c:pt idx="66550">
                  <c:v>33275</c:v>
                </c:pt>
                <c:pt idx="66551">
                  <c:v>33275.5</c:v>
                </c:pt>
                <c:pt idx="66552">
                  <c:v>33276</c:v>
                </c:pt>
                <c:pt idx="66553">
                  <c:v>33276.5</c:v>
                </c:pt>
                <c:pt idx="66554">
                  <c:v>33277</c:v>
                </c:pt>
                <c:pt idx="66555">
                  <c:v>33277.5</c:v>
                </c:pt>
                <c:pt idx="66556">
                  <c:v>33278</c:v>
                </c:pt>
                <c:pt idx="66557">
                  <c:v>33278.5</c:v>
                </c:pt>
                <c:pt idx="66558">
                  <c:v>33279</c:v>
                </c:pt>
                <c:pt idx="66559">
                  <c:v>33279.5</c:v>
                </c:pt>
                <c:pt idx="66560">
                  <c:v>33280</c:v>
                </c:pt>
                <c:pt idx="66561">
                  <c:v>33280.5</c:v>
                </c:pt>
                <c:pt idx="66562">
                  <c:v>33281</c:v>
                </c:pt>
                <c:pt idx="66563">
                  <c:v>33281.5</c:v>
                </c:pt>
                <c:pt idx="66564">
                  <c:v>33282</c:v>
                </c:pt>
                <c:pt idx="66565">
                  <c:v>33282.5</c:v>
                </c:pt>
                <c:pt idx="66566">
                  <c:v>33283</c:v>
                </c:pt>
                <c:pt idx="66567">
                  <c:v>33283.5</c:v>
                </c:pt>
                <c:pt idx="66568">
                  <c:v>33284</c:v>
                </c:pt>
                <c:pt idx="66569">
                  <c:v>33284.5</c:v>
                </c:pt>
                <c:pt idx="66570">
                  <c:v>33285</c:v>
                </c:pt>
                <c:pt idx="66571">
                  <c:v>33285.5</c:v>
                </c:pt>
                <c:pt idx="66572">
                  <c:v>33286</c:v>
                </c:pt>
                <c:pt idx="66573">
                  <c:v>33286.5</c:v>
                </c:pt>
                <c:pt idx="66574">
                  <c:v>33287</c:v>
                </c:pt>
                <c:pt idx="66575">
                  <c:v>33287.5</c:v>
                </c:pt>
                <c:pt idx="66576">
                  <c:v>33288</c:v>
                </c:pt>
                <c:pt idx="66577">
                  <c:v>33288.5</c:v>
                </c:pt>
                <c:pt idx="66578">
                  <c:v>33289</c:v>
                </c:pt>
                <c:pt idx="66579">
                  <c:v>33289.5</c:v>
                </c:pt>
                <c:pt idx="66580">
                  <c:v>33290</c:v>
                </c:pt>
                <c:pt idx="66581">
                  <c:v>33290.5</c:v>
                </c:pt>
                <c:pt idx="66582">
                  <c:v>33291</c:v>
                </c:pt>
                <c:pt idx="66583">
                  <c:v>33291.5</c:v>
                </c:pt>
                <c:pt idx="66584">
                  <c:v>33292</c:v>
                </c:pt>
                <c:pt idx="66585">
                  <c:v>33292.5</c:v>
                </c:pt>
                <c:pt idx="66586">
                  <c:v>33293</c:v>
                </c:pt>
                <c:pt idx="66587">
                  <c:v>33293.5</c:v>
                </c:pt>
                <c:pt idx="66588">
                  <c:v>33294</c:v>
                </c:pt>
                <c:pt idx="66589">
                  <c:v>33294.5</c:v>
                </c:pt>
                <c:pt idx="66590">
                  <c:v>33295</c:v>
                </c:pt>
                <c:pt idx="66591">
                  <c:v>33295.5</c:v>
                </c:pt>
                <c:pt idx="66592">
                  <c:v>33296</c:v>
                </c:pt>
                <c:pt idx="66593">
                  <c:v>33296.5</c:v>
                </c:pt>
                <c:pt idx="66594">
                  <c:v>33297</c:v>
                </c:pt>
                <c:pt idx="66595">
                  <c:v>33297.5</c:v>
                </c:pt>
                <c:pt idx="66596">
                  <c:v>33298</c:v>
                </c:pt>
                <c:pt idx="66597">
                  <c:v>33298.5</c:v>
                </c:pt>
                <c:pt idx="66598">
                  <c:v>33299</c:v>
                </c:pt>
                <c:pt idx="66599">
                  <c:v>33299.5</c:v>
                </c:pt>
                <c:pt idx="66600">
                  <c:v>33300</c:v>
                </c:pt>
                <c:pt idx="66601">
                  <c:v>33300.5</c:v>
                </c:pt>
                <c:pt idx="66602">
                  <c:v>33301</c:v>
                </c:pt>
                <c:pt idx="66603">
                  <c:v>33301.5</c:v>
                </c:pt>
                <c:pt idx="66604">
                  <c:v>33302</c:v>
                </c:pt>
                <c:pt idx="66605">
                  <c:v>33302.5</c:v>
                </c:pt>
                <c:pt idx="66606">
                  <c:v>33303</c:v>
                </c:pt>
                <c:pt idx="66607">
                  <c:v>33303.5</c:v>
                </c:pt>
                <c:pt idx="66608">
                  <c:v>33304</c:v>
                </c:pt>
                <c:pt idx="66609">
                  <c:v>33304.5</c:v>
                </c:pt>
                <c:pt idx="66610">
                  <c:v>33305</c:v>
                </c:pt>
                <c:pt idx="66611">
                  <c:v>33305.5</c:v>
                </c:pt>
                <c:pt idx="66612">
                  <c:v>33306</c:v>
                </c:pt>
                <c:pt idx="66613">
                  <c:v>33306.5</c:v>
                </c:pt>
                <c:pt idx="66614">
                  <c:v>33307</c:v>
                </c:pt>
                <c:pt idx="66615">
                  <c:v>33307.5</c:v>
                </c:pt>
                <c:pt idx="66616">
                  <c:v>33308</c:v>
                </c:pt>
                <c:pt idx="66617">
                  <c:v>33308.5</c:v>
                </c:pt>
                <c:pt idx="66618">
                  <c:v>33309</c:v>
                </c:pt>
                <c:pt idx="66619">
                  <c:v>33309.5</c:v>
                </c:pt>
                <c:pt idx="66620">
                  <c:v>33310</c:v>
                </c:pt>
                <c:pt idx="66621">
                  <c:v>33310.5</c:v>
                </c:pt>
                <c:pt idx="66622">
                  <c:v>33311</c:v>
                </c:pt>
                <c:pt idx="66623">
                  <c:v>33311.5</c:v>
                </c:pt>
                <c:pt idx="66624">
                  <c:v>33312</c:v>
                </c:pt>
                <c:pt idx="66625">
                  <c:v>33312.5</c:v>
                </c:pt>
                <c:pt idx="66626">
                  <c:v>33313</c:v>
                </c:pt>
                <c:pt idx="66627">
                  <c:v>33313.5</c:v>
                </c:pt>
                <c:pt idx="66628">
                  <c:v>33314</c:v>
                </c:pt>
                <c:pt idx="66629">
                  <c:v>33314.5</c:v>
                </c:pt>
                <c:pt idx="66630">
                  <c:v>33315</c:v>
                </c:pt>
                <c:pt idx="66631">
                  <c:v>33315.5</c:v>
                </c:pt>
                <c:pt idx="66632">
                  <c:v>33316</c:v>
                </c:pt>
                <c:pt idx="66633">
                  <c:v>33316.5</c:v>
                </c:pt>
                <c:pt idx="66634">
                  <c:v>33317</c:v>
                </c:pt>
                <c:pt idx="66635">
                  <c:v>33317.5</c:v>
                </c:pt>
                <c:pt idx="66636">
                  <c:v>33318</c:v>
                </c:pt>
                <c:pt idx="66637">
                  <c:v>33318.5</c:v>
                </c:pt>
                <c:pt idx="66638">
                  <c:v>33319</c:v>
                </c:pt>
                <c:pt idx="66639">
                  <c:v>33319.5</c:v>
                </c:pt>
                <c:pt idx="66640">
                  <c:v>33320</c:v>
                </c:pt>
                <c:pt idx="66641">
                  <c:v>33320.5</c:v>
                </c:pt>
                <c:pt idx="66642">
                  <c:v>33321</c:v>
                </c:pt>
                <c:pt idx="66643">
                  <c:v>33321.5</c:v>
                </c:pt>
                <c:pt idx="66644">
                  <c:v>33322</c:v>
                </c:pt>
                <c:pt idx="66645">
                  <c:v>33322.5</c:v>
                </c:pt>
                <c:pt idx="66646">
                  <c:v>33323</c:v>
                </c:pt>
                <c:pt idx="66647">
                  <c:v>33323.5</c:v>
                </c:pt>
                <c:pt idx="66648">
                  <c:v>33324</c:v>
                </c:pt>
                <c:pt idx="66649">
                  <c:v>33324.5</c:v>
                </c:pt>
                <c:pt idx="66650">
                  <c:v>33325</c:v>
                </c:pt>
                <c:pt idx="66651">
                  <c:v>33325.5</c:v>
                </c:pt>
                <c:pt idx="66652">
                  <c:v>33326</c:v>
                </c:pt>
                <c:pt idx="66653">
                  <c:v>33326.5</c:v>
                </c:pt>
                <c:pt idx="66654">
                  <c:v>33327</c:v>
                </c:pt>
                <c:pt idx="66655">
                  <c:v>33327.5</c:v>
                </c:pt>
                <c:pt idx="66656">
                  <c:v>33328</c:v>
                </c:pt>
                <c:pt idx="66657">
                  <c:v>33328.5</c:v>
                </c:pt>
                <c:pt idx="66658">
                  <c:v>33329</c:v>
                </c:pt>
                <c:pt idx="66659">
                  <c:v>33329.5</c:v>
                </c:pt>
                <c:pt idx="66660">
                  <c:v>33330</c:v>
                </c:pt>
                <c:pt idx="66661">
                  <c:v>33330.5</c:v>
                </c:pt>
                <c:pt idx="66662">
                  <c:v>33331</c:v>
                </c:pt>
                <c:pt idx="66663">
                  <c:v>33331.5</c:v>
                </c:pt>
                <c:pt idx="66664">
                  <c:v>33332</c:v>
                </c:pt>
                <c:pt idx="66665">
                  <c:v>33332.5</c:v>
                </c:pt>
                <c:pt idx="66666">
                  <c:v>33333</c:v>
                </c:pt>
                <c:pt idx="66667">
                  <c:v>33333.5</c:v>
                </c:pt>
                <c:pt idx="66668">
                  <c:v>33334</c:v>
                </c:pt>
                <c:pt idx="66669">
                  <c:v>33334.5</c:v>
                </c:pt>
                <c:pt idx="66670">
                  <c:v>33335</c:v>
                </c:pt>
                <c:pt idx="66671">
                  <c:v>33335.5</c:v>
                </c:pt>
                <c:pt idx="66672">
                  <c:v>33336</c:v>
                </c:pt>
                <c:pt idx="66673">
                  <c:v>33336.5</c:v>
                </c:pt>
                <c:pt idx="66674">
                  <c:v>33337</c:v>
                </c:pt>
                <c:pt idx="66675">
                  <c:v>33337.5</c:v>
                </c:pt>
                <c:pt idx="66676">
                  <c:v>33338</c:v>
                </c:pt>
                <c:pt idx="66677">
                  <c:v>33338.5</c:v>
                </c:pt>
                <c:pt idx="66678">
                  <c:v>33339</c:v>
                </c:pt>
                <c:pt idx="66679">
                  <c:v>33339.5</c:v>
                </c:pt>
                <c:pt idx="66680">
                  <c:v>33340</c:v>
                </c:pt>
                <c:pt idx="66681">
                  <c:v>33340.5</c:v>
                </c:pt>
                <c:pt idx="66682">
                  <c:v>33341</c:v>
                </c:pt>
                <c:pt idx="66683">
                  <c:v>33341.5</c:v>
                </c:pt>
                <c:pt idx="66684">
                  <c:v>33342</c:v>
                </c:pt>
                <c:pt idx="66685">
                  <c:v>33342.5</c:v>
                </c:pt>
                <c:pt idx="66686">
                  <c:v>33343</c:v>
                </c:pt>
                <c:pt idx="66687">
                  <c:v>33343.5</c:v>
                </c:pt>
                <c:pt idx="66688">
                  <c:v>33344</c:v>
                </c:pt>
                <c:pt idx="66689">
                  <c:v>33344.5</c:v>
                </c:pt>
                <c:pt idx="66690">
                  <c:v>33345</c:v>
                </c:pt>
                <c:pt idx="66691">
                  <c:v>33345.5</c:v>
                </c:pt>
                <c:pt idx="66692">
                  <c:v>33346</c:v>
                </c:pt>
                <c:pt idx="66693">
                  <c:v>33346.5</c:v>
                </c:pt>
                <c:pt idx="66694">
                  <c:v>33347</c:v>
                </c:pt>
                <c:pt idx="66695">
                  <c:v>33347.5</c:v>
                </c:pt>
                <c:pt idx="66696">
                  <c:v>33348</c:v>
                </c:pt>
                <c:pt idx="66697">
                  <c:v>33348.5</c:v>
                </c:pt>
                <c:pt idx="66698">
                  <c:v>33349</c:v>
                </c:pt>
                <c:pt idx="66699">
                  <c:v>33349.5</c:v>
                </c:pt>
                <c:pt idx="66700">
                  <c:v>33350</c:v>
                </c:pt>
                <c:pt idx="66701">
                  <c:v>33350.5</c:v>
                </c:pt>
                <c:pt idx="66702">
                  <c:v>33351</c:v>
                </c:pt>
                <c:pt idx="66703">
                  <c:v>33351.5</c:v>
                </c:pt>
                <c:pt idx="66704">
                  <c:v>33352</c:v>
                </c:pt>
                <c:pt idx="66705">
                  <c:v>33352.5</c:v>
                </c:pt>
                <c:pt idx="66706">
                  <c:v>33353</c:v>
                </c:pt>
                <c:pt idx="66707">
                  <c:v>33353.5</c:v>
                </c:pt>
                <c:pt idx="66708">
                  <c:v>33354</c:v>
                </c:pt>
                <c:pt idx="66709">
                  <c:v>33354.5</c:v>
                </c:pt>
                <c:pt idx="66710">
                  <c:v>33355</c:v>
                </c:pt>
                <c:pt idx="66711">
                  <c:v>33355.5</c:v>
                </c:pt>
                <c:pt idx="66712">
                  <c:v>33356</c:v>
                </c:pt>
                <c:pt idx="66713">
                  <c:v>33356.5</c:v>
                </c:pt>
                <c:pt idx="66714">
                  <c:v>33357</c:v>
                </c:pt>
                <c:pt idx="66715">
                  <c:v>33357.5</c:v>
                </c:pt>
                <c:pt idx="66716">
                  <c:v>33358</c:v>
                </c:pt>
                <c:pt idx="66717">
                  <c:v>33358.5</c:v>
                </c:pt>
                <c:pt idx="66718">
                  <c:v>33359</c:v>
                </c:pt>
                <c:pt idx="66719">
                  <c:v>33359.5</c:v>
                </c:pt>
                <c:pt idx="66720">
                  <c:v>33360</c:v>
                </c:pt>
                <c:pt idx="66721">
                  <c:v>33360.5</c:v>
                </c:pt>
                <c:pt idx="66722">
                  <c:v>33361</c:v>
                </c:pt>
                <c:pt idx="66723">
                  <c:v>33361.5</c:v>
                </c:pt>
                <c:pt idx="66724">
                  <c:v>33362</c:v>
                </c:pt>
                <c:pt idx="66725">
                  <c:v>33362.5</c:v>
                </c:pt>
                <c:pt idx="66726">
                  <c:v>33363</c:v>
                </c:pt>
                <c:pt idx="66727">
                  <c:v>33363.5</c:v>
                </c:pt>
                <c:pt idx="66728">
                  <c:v>33364</c:v>
                </c:pt>
                <c:pt idx="66729">
                  <c:v>33364.5</c:v>
                </c:pt>
                <c:pt idx="66730">
                  <c:v>33365</c:v>
                </c:pt>
                <c:pt idx="66731">
                  <c:v>33365.5</c:v>
                </c:pt>
                <c:pt idx="66732">
                  <c:v>33366</c:v>
                </c:pt>
                <c:pt idx="66733">
                  <c:v>33366.5</c:v>
                </c:pt>
                <c:pt idx="66734">
                  <c:v>33367</c:v>
                </c:pt>
                <c:pt idx="66735">
                  <c:v>33367.5</c:v>
                </c:pt>
                <c:pt idx="66736">
                  <c:v>33368</c:v>
                </c:pt>
                <c:pt idx="66737">
                  <c:v>33368.5</c:v>
                </c:pt>
                <c:pt idx="66738">
                  <c:v>33369</c:v>
                </c:pt>
                <c:pt idx="66739">
                  <c:v>33369.5</c:v>
                </c:pt>
                <c:pt idx="66740">
                  <c:v>33370</c:v>
                </c:pt>
                <c:pt idx="66741">
                  <c:v>33370.5</c:v>
                </c:pt>
                <c:pt idx="66742">
                  <c:v>33371</c:v>
                </c:pt>
                <c:pt idx="66743">
                  <c:v>33371.5</c:v>
                </c:pt>
                <c:pt idx="66744">
                  <c:v>33372</c:v>
                </c:pt>
                <c:pt idx="66745">
                  <c:v>33372.5</c:v>
                </c:pt>
                <c:pt idx="66746">
                  <c:v>33373</c:v>
                </c:pt>
                <c:pt idx="66747">
                  <c:v>33373.5</c:v>
                </c:pt>
                <c:pt idx="66748">
                  <c:v>33374</c:v>
                </c:pt>
                <c:pt idx="66749">
                  <c:v>33374.5</c:v>
                </c:pt>
                <c:pt idx="66750">
                  <c:v>33375</c:v>
                </c:pt>
                <c:pt idx="66751">
                  <c:v>33375.5</c:v>
                </c:pt>
                <c:pt idx="66752">
                  <c:v>33376</c:v>
                </c:pt>
                <c:pt idx="66753">
                  <c:v>33376.5</c:v>
                </c:pt>
                <c:pt idx="66754">
                  <c:v>33377</c:v>
                </c:pt>
                <c:pt idx="66755">
                  <c:v>33377.5</c:v>
                </c:pt>
                <c:pt idx="66756">
                  <c:v>33378</c:v>
                </c:pt>
                <c:pt idx="66757">
                  <c:v>33378.5</c:v>
                </c:pt>
                <c:pt idx="66758">
                  <c:v>33379</c:v>
                </c:pt>
                <c:pt idx="66759">
                  <c:v>33379.5</c:v>
                </c:pt>
                <c:pt idx="66760">
                  <c:v>33380</c:v>
                </c:pt>
                <c:pt idx="66761">
                  <c:v>33380.5</c:v>
                </c:pt>
                <c:pt idx="66762">
                  <c:v>33381</c:v>
                </c:pt>
                <c:pt idx="66763">
                  <c:v>33381.5</c:v>
                </c:pt>
                <c:pt idx="66764">
                  <c:v>33382</c:v>
                </c:pt>
                <c:pt idx="66765">
                  <c:v>33382.5</c:v>
                </c:pt>
                <c:pt idx="66766">
                  <c:v>33383</c:v>
                </c:pt>
                <c:pt idx="66767">
                  <c:v>33383.5</c:v>
                </c:pt>
                <c:pt idx="66768">
                  <c:v>33384</c:v>
                </c:pt>
                <c:pt idx="66769">
                  <c:v>33384.5</c:v>
                </c:pt>
                <c:pt idx="66770">
                  <c:v>33385</c:v>
                </c:pt>
                <c:pt idx="66771">
                  <c:v>33385.5</c:v>
                </c:pt>
                <c:pt idx="66772">
                  <c:v>33386</c:v>
                </c:pt>
                <c:pt idx="66773">
                  <c:v>33386.5</c:v>
                </c:pt>
                <c:pt idx="66774">
                  <c:v>33387</c:v>
                </c:pt>
                <c:pt idx="66775">
                  <c:v>33387.5</c:v>
                </c:pt>
                <c:pt idx="66776">
                  <c:v>33388</c:v>
                </c:pt>
                <c:pt idx="66777">
                  <c:v>33388.5</c:v>
                </c:pt>
                <c:pt idx="66778">
                  <c:v>33389</c:v>
                </c:pt>
                <c:pt idx="66779">
                  <c:v>33389.5</c:v>
                </c:pt>
                <c:pt idx="66780">
                  <c:v>33390</c:v>
                </c:pt>
                <c:pt idx="66781">
                  <c:v>33390.5</c:v>
                </c:pt>
                <c:pt idx="66782">
                  <c:v>33391</c:v>
                </c:pt>
                <c:pt idx="66783">
                  <c:v>33391.5</c:v>
                </c:pt>
                <c:pt idx="66784">
                  <c:v>33392</c:v>
                </c:pt>
                <c:pt idx="66785">
                  <c:v>33392.5</c:v>
                </c:pt>
                <c:pt idx="66786">
                  <c:v>33393</c:v>
                </c:pt>
                <c:pt idx="66787">
                  <c:v>33393.5</c:v>
                </c:pt>
                <c:pt idx="66788">
                  <c:v>33394</c:v>
                </c:pt>
                <c:pt idx="66789">
                  <c:v>33394.5</c:v>
                </c:pt>
                <c:pt idx="66790">
                  <c:v>33395</c:v>
                </c:pt>
                <c:pt idx="66791">
                  <c:v>33395.5</c:v>
                </c:pt>
                <c:pt idx="66792">
                  <c:v>33396</c:v>
                </c:pt>
                <c:pt idx="66793">
                  <c:v>33396.5</c:v>
                </c:pt>
                <c:pt idx="66794">
                  <c:v>33397</c:v>
                </c:pt>
                <c:pt idx="66795">
                  <c:v>33397.5</c:v>
                </c:pt>
                <c:pt idx="66796">
                  <c:v>33398</c:v>
                </c:pt>
                <c:pt idx="66797">
                  <c:v>33398.5</c:v>
                </c:pt>
                <c:pt idx="66798">
                  <c:v>33399</c:v>
                </c:pt>
                <c:pt idx="66799">
                  <c:v>33399.5</c:v>
                </c:pt>
                <c:pt idx="66800">
                  <c:v>33400</c:v>
                </c:pt>
                <c:pt idx="66801">
                  <c:v>33400.5</c:v>
                </c:pt>
                <c:pt idx="66802">
                  <c:v>33401</c:v>
                </c:pt>
                <c:pt idx="66803">
                  <c:v>33401.5</c:v>
                </c:pt>
                <c:pt idx="66804">
                  <c:v>33402</c:v>
                </c:pt>
                <c:pt idx="66805">
                  <c:v>33402.5</c:v>
                </c:pt>
                <c:pt idx="66806">
                  <c:v>33403</c:v>
                </c:pt>
                <c:pt idx="66807">
                  <c:v>33403.5</c:v>
                </c:pt>
                <c:pt idx="66808">
                  <c:v>33404</c:v>
                </c:pt>
                <c:pt idx="66809">
                  <c:v>33404.5</c:v>
                </c:pt>
                <c:pt idx="66810">
                  <c:v>33405</c:v>
                </c:pt>
                <c:pt idx="66811">
                  <c:v>33405.5</c:v>
                </c:pt>
                <c:pt idx="66812">
                  <c:v>33406</c:v>
                </c:pt>
                <c:pt idx="66813">
                  <c:v>33406.5</c:v>
                </c:pt>
                <c:pt idx="66814">
                  <c:v>33407</c:v>
                </c:pt>
                <c:pt idx="66815">
                  <c:v>33407.5</c:v>
                </c:pt>
                <c:pt idx="66816">
                  <c:v>33408</c:v>
                </c:pt>
                <c:pt idx="66817">
                  <c:v>33408.5</c:v>
                </c:pt>
                <c:pt idx="66818">
                  <c:v>33409</c:v>
                </c:pt>
                <c:pt idx="66819">
                  <c:v>33409.5</c:v>
                </c:pt>
                <c:pt idx="66820">
                  <c:v>33410</c:v>
                </c:pt>
                <c:pt idx="66821">
                  <c:v>33410.5</c:v>
                </c:pt>
                <c:pt idx="66822">
                  <c:v>33411</c:v>
                </c:pt>
                <c:pt idx="66823">
                  <c:v>33411.5</c:v>
                </c:pt>
                <c:pt idx="66824">
                  <c:v>33412</c:v>
                </c:pt>
                <c:pt idx="66825">
                  <c:v>33412.5</c:v>
                </c:pt>
                <c:pt idx="66826">
                  <c:v>33413</c:v>
                </c:pt>
                <c:pt idx="66827">
                  <c:v>33413.5</c:v>
                </c:pt>
                <c:pt idx="66828">
                  <c:v>33414</c:v>
                </c:pt>
                <c:pt idx="66829">
                  <c:v>33414.5</c:v>
                </c:pt>
                <c:pt idx="66830">
                  <c:v>33415</c:v>
                </c:pt>
                <c:pt idx="66831">
                  <c:v>33415.5</c:v>
                </c:pt>
                <c:pt idx="66832">
                  <c:v>33416</c:v>
                </c:pt>
                <c:pt idx="66833">
                  <c:v>33416.5</c:v>
                </c:pt>
                <c:pt idx="66834">
                  <c:v>33417</c:v>
                </c:pt>
                <c:pt idx="66835">
                  <c:v>33417.5</c:v>
                </c:pt>
                <c:pt idx="66836">
                  <c:v>33418</c:v>
                </c:pt>
                <c:pt idx="66837">
                  <c:v>33418.5</c:v>
                </c:pt>
                <c:pt idx="66838">
                  <c:v>33419</c:v>
                </c:pt>
                <c:pt idx="66839">
                  <c:v>33419.5</c:v>
                </c:pt>
                <c:pt idx="66840">
                  <c:v>33420</c:v>
                </c:pt>
                <c:pt idx="66841">
                  <c:v>33420.5</c:v>
                </c:pt>
                <c:pt idx="66842">
                  <c:v>33421</c:v>
                </c:pt>
                <c:pt idx="66843">
                  <c:v>33421.5</c:v>
                </c:pt>
                <c:pt idx="66844">
                  <c:v>33422</c:v>
                </c:pt>
                <c:pt idx="66845">
                  <c:v>33422.5</c:v>
                </c:pt>
                <c:pt idx="66846">
                  <c:v>33423</c:v>
                </c:pt>
                <c:pt idx="66847">
                  <c:v>33423.5</c:v>
                </c:pt>
                <c:pt idx="66848">
                  <c:v>33424</c:v>
                </c:pt>
                <c:pt idx="66849">
                  <c:v>33424.5</c:v>
                </c:pt>
                <c:pt idx="66850">
                  <c:v>33425</c:v>
                </c:pt>
                <c:pt idx="66851">
                  <c:v>33425.5</c:v>
                </c:pt>
                <c:pt idx="66852">
                  <c:v>33426</c:v>
                </c:pt>
                <c:pt idx="66853">
                  <c:v>33426.5</c:v>
                </c:pt>
                <c:pt idx="66854">
                  <c:v>33427</c:v>
                </c:pt>
                <c:pt idx="66855">
                  <c:v>33427.5</c:v>
                </c:pt>
                <c:pt idx="66856">
                  <c:v>33428</c:v>
                </c:pt>
                <c:pt idx="66857">
                  <c:v>33428.5</c:v>
                </c:pt>
                <c:pt idx="66858">
                  <c:v>33429</c:v>
                </c:pt>
                <c:pt idx="66859">
                  <c:v>33429.5</c:v>
                </c:pt>
                <c:pt idx="66860">
                  <c:v>33430</c:v>
                </c:pt>
                <c:pt idx="66861">
                  <c:v>33430.5</c:v>
                </c:pt>
                <c:pt idx="66862">
                  <c:v>33431</c:v>
                </c:pt>
                <c:pt idx="66863">
                  <c:v>33431.5</c:v>
                </c:pt>
                <c:pt idx="66864">
                  <c:v>33432</c:v>
                </c:pt>
                <c:pt idx="66865">
                  <c:v>33432.5</c:v>
                </c:pt>
                <c:pt idx="66866">
                  <c:v>33433</c:v>
                </c:pt>
                <c:pt idx="66867">
                  <c:v>33433.5</c:v>
                </c:pt>
                <c:pt idx="66868">
                  <c:v>33434</c:v>
                </c:pt>
                <c:pt idx="66869">
                  <c:v>33434.5</c:v>
                </c:pt>
                <c:pt idx="66870">
                  <c:v>33435</c:v>
                </c:pt>
                <c:pt idx="66871">
                  <c:v>33435.5</c:v>
                </c:pt>
                <c:pt idx="66872">
                  <c:v>33436</c:v>
                </c:pt>
                <c:pt idx="66873">
                  <c:v>33436.5</c:v>
                </c:pt>
                <c:pt idx="66874">
                  <c:v>33437</c:v>
                </c:pt>
                <c:pt idx="66875">
                  <c:v>33437.5</c:v>
                </c:pt>
                <c:pt idx="66876">
                  <c:v>33438</c:v>
                </c:pt>
                <c:pt idx="66877">
                  <c:v>33438.5</c:v>
                </c:pt>
                <c:pt idx="66878">
                  <c:v>33439</c:v>
                </c:pt>
                <c:pt idx="66879">
                  <c:v>33439.5</c:v>
                </c:pt>
                <c:pt idx="66880">
                  <c:v>33440</c:v>
                </c:pt>
                <c:pt idx="66881">
                  <c:v>33440.5</c:v>
                </c:pt>
                <c:pt idx="66882">
                  <c:v>33441</c:v>
                </c:pt>
                <c:pt idx="66883">
                  <c:v>33441.5</c:v>
                </c:pt>
                <c:pt idx="66884">
                  <c:v>33442</c:v>
                </c:pt>
                <c:pt idx="66885">
                  <c:v>33442.5</c:v>
                </c:pt>
                <c:pt idx="66886">
                  <c:v>33443</c:v>
                </c:pt>
                <c:pt idx="66887">
                  <c:v>33443.5</c:v>
                </c:pt>
                <c:pt idx="66888">
                  <c:v>33444</c:v>
                </c:pt>
                <c:pt idx="66889">
                  <c:v>33444.5</c:v>
                </c:pt>
                <c:pt idx="66890">
                  <c:v>33445</c:v>
                </c:pt>
                <c:pt idx="66891">
                  <c:v>33445.5</c:v>
                </c:pt>
                <c:pt idx="66892">
                  <c:v>33446</c:v>
                </c:pt>
                <c:pt idx="66893">
                  <c:v>33446.5</c:v>
                </c:pt>
                <c:pt idx="66894">
                  <c:v>33447</c:v>
                </c:pt>
                <c:pt idx="66895">
                  <c:v>33447.5</c:v>
                </c:pt>
                <c:pt idx="66896">
                  <c:v>33448</c:v>
                </c:pt>
                <c:pt idx="66897">
                  <c:v>33448.5</c:v>
                </c:pt>
                <c:pt idx="66898">
                  <c:v>33449</c:v>
                </c:pt>
                <c:pt idx="66899">
                  <c:v>33449.5</c:v>
                </c:pt>
                <c:pt idx="66900">
                  <c:v>33450</c:v>
                </c:pt>
                <c:pt idx="66901">
                  <c:v>33450.5</c:v>
                </c:pt>
                <c:pt idx="66902">
                  <c:v>33451</c:v>
                </c:pt>
                <c:pt idx="66903">
                  <c:v>33451.5</c:v>
                </c:pt>
                <c:pt idx="66904">
                  <c:v>33452</c:v>
                </c:pt>
                <c:pt idx="66905">
                  <c:v>33452.5</c:v>
                </c:pt>
                <c:pt idx="66906">
                  <c:v>33453</c:v>
                </c:pt>
                <c:pt idx="66907">
                  <c:v>33453.5</c:v>
                </c:pt>
                <c:pt idx="66908">
                  <c:v>33454</c:v>
                </c:pt>
                <c:pt idx="66909">
                  <c:v>33454.5</c:v>
                </c:pt>
                <c:pt idx="66910">
                  <c:v>33455</c:v>
                </c:pt>
                <c:pt idx="66911">
                  <c:v>33455.5</c:v>
                </c:pt>
                <c:pt idx="66912">
                  <c:v>33456</c:v>
                </c:pt>
                <c:pt idx="66913">
                  <c:v>33456.5</c:v>
                </c:pt>
                <c:pt idx="66914">
                  <c:v>33457</c:v>
                </c:pt>
                <c:pt idx="66915">
                  <c:v>33457.5</c:v>
                </c:pt>
                <c:pt idx="66916">
                  <c:v>33458</c:v>
                </c:pt>
                <c:pt idx="66917">
                  <c:v>33458.5</c:v>
                </c:pt>
                <c:pt idx="66918">
                  <c:v>33459</c:v>
                </c:pt>
                <c:pt idx="66919">
                  <c:v>33459.5</c:v>
                </c:pt>
                <c:pt idx="66920">
                  <c:v>33460</c:v>
                </c:pt>
                <c:pt idx="66921">
                  <c:v>33460.5</c:v>
                </c:pt>
                <c:pt idx="66922">
                  <c:v>33461</c:v>
                </c:pt>
                <c:pt idx="66923">
                  <c:v>33461.5</c:v>
                </c:pt>
                <c:pt idx="66924">
                  <c:v>33462</c:v>
                </c:pt>
                <c:pt idx="66925">
                  <c:v>33462.5</c:v>
                </c:pt>
                <c:pt idx="66926">
                  <c:v>33463</c:v>
                </c:pt>
                <c:pt idx="66927">
                  <c:v>33463.5</c:v>
                </c:pt>
                <c:pt idx="66928">
                  <c:v>33464</c:v>
                </c:pt>
                <c:pt idx="66929">
                  <c:v>33464.5</c:v>
                </c:pt>
                <c:pt idx="66930">
                  <c:v>33465</c:v>
                </c:pt>
                <c:pt idx="66931">
                  <c:v>33465.5</c:v>
                </c:pt>
                <c:pt idx="66932">
                  <c:v>33466</c:v>
                </c:pt>
                <c:pt idx="66933">
                  <c:v>33466.5</c:v>
                </c:pt>
                <c:pt idx="66934">
                  <c:v>33467</c:v>
                </c:pt>
                <c:pt idx="66935">
                  <c:v>33467.5</c:v>
                </c:pt>
                <c:pt idx="66936">
                  <c:v>33468</c:v>
                </c:pt>
                <c:pt idx="66937">
                  <c:v>33468.5</c:v>
                </c:pt>
                <c:pt idx="66938">
                  <c:v>33469</c:v>
                </c:pt>
                <c:pt idx="66939">
                  <c:v>33469.5</c:v>
                </c:pt>
                <c:pt idx="66940">
                  <c:v>33470</c:v>
                </c:pt>
                <c:pt idx="66941">
                  <c:v>33470.5</c:v>
                </c:pt>
                <c:pt idx="66942">
                  <c:v>33471</c:v>
                </c:pt>
                <c:pt idx="66943">
                  <c:v>33471.5</c:v>
                </c:pt>
                <c:pt idx="66944">
                  <c:v>33472</c:v>
                </c:pt>
                <c:pt idx="66945">
                  <c:v>33472.5</c:v>
                </c:pt>
                <c:pt idx="66946">
                  <c:v>33473</c:v>
                </c:pt>
                <c:pt idx="66947">
                  <c:v>33473.5</c:v>
                </c:pt>
                <c:pt idx="66948">
                  <c:v>33474</c:v>
                </c:pt>
                <c:pt idx="66949">
                  <c:v>33474.5</c:v>
                </c:pt>
                <c:pt idx="66950">
                  <c:v>33475</c:v>
                </c:pt>
                <c:pt idx="66951">
                  <c:v>33475.5</c:v>
                </c:pt>
                <c:pt idx="66952">
                  <c:v>33476</c:v>
                </c:pt>
                <c:pt idx="66953">
                  <c:v>33476.5</c:v>
                </c:pt>
                <c:pt idx="66954">
                  <c:v>33477</c:v>
                </c:pt>
                <c:pt idx="66955">
                  <c:v>33477.5</c:v>
                </c:pt>
                <c:pt idx="66956">
                  <c:v>33478</c:v>
                </c:pt>
                <c:pt idx="66957">
                  <c:v>33478.5</c:v>
                </c:pt>
                <c:pt idx="66958">
                  <c:v>33479</c:v>
                </c:pt>
                <c:pt idx="66959">
                  <c:v>33479.5</c:v>
                </c:pt>
                <c:pt idx="66960">
                  <c:v>33480</c:v>
                </c:pt>
                <c:pt idx="66961">
                  <c:v>33480.5</c:v>
                </c:pt>
                <c:pt idx="66962">
                  <c:v>33481</c:v>
                </c:pt>
                <c:pt idx="66963">
                  <c:v>33481.5</c:v>
                </c:pt>
                <c:pt idx="66964">
                  <c:v>33482</c:v>
                </c:pt>
                <c:pt idx="66965">
                  <c:v>33482.5</c:v>
                </c:pt>
                <c:pt idx="66966">
                  <c:v>33483</c:v>
                </c:pt>
                <c:pt idx="66967">
                  <c:v>33483.5</c:v>
                </c:pt>
                <c:pt idx="66968">
                  <c:v>33484</c:v>
                </c:pt>
                <c:pt idx="66969">
                  <c:v>33484.5</c:v>
                </c:pt>
                <c:pt idx="66970">
                  <c:v>33485</c:v>
                </c:pt>
                <c:pt idx="66971">
                  <c:v>33485.5</c:v>
                </c:pt>
                <c:pt idx="66972">
                  <c:v>33486</c:v>
                </c:pt>
                <c:pt idx="66973">
                  <c:v>33486.5</c:v>
                </c:pt>
                <c:pt idx="66974">
                  <c:v>33487</c:v>
                </c:pt>
                <c:pt idx="66975">
                  <c:v>33487.5</c:v>
                </c:pt>
                <c:pt idx="66976">
                  <c:v>33488</c:v>
                </c:pt>
                <c:pt idx="66977">
                  <c:v>33488.5</c:v>
                </c:pt>
                <c:pt idx="66978">
                  <c:v>33489</c:v>
                </c:pt>
                <c:pt idx="66979">
                  <c:v>33489.5</c:v>
                </c:pt>
                <c:pt idx="66980">
                  <c:v>33490</c:v>
                </c:pt>
                <c:pt idx="66981">
                  <c:v>33490.5</c:v>
                </c:pt>
                <c:pt idx="66982">
                  <c:v>33491</c:v>
                </c:pt>
                <c:pt idx="66983">
                  <c:v>33491.5</c:v>
                </c:pt>
                <c:pt idx="66984">
                  <c:v>33492</c:v>
                </c:pt>
                <c:pt idx="66985">
                  <c:v>33492.5</c:v>
                </c:pt>
                <c:pt idx="66986">
                  <c:v>33493</c:v>
                </c:pt>
                <c:pt idx="66987">
                  <c:v>33493.5</c:v>
                </c:pt>
                <c:pt idx="66988">
                  <c:v>33494</c:v>
                </c:pt>
                <c:pt idx="66989">
                  <c:v>33494.5</c:v>
                </c:pt>
                <c:pt idx="66990">
                  <c:v>33495</c:v>
                </c:pt>
                <c:pt idx="66991">
                  <c:v>33495.5</c:v>
                </c:pt>
                <c:pt idx="66992">
                  <c:v>33496</c:v>
                </c:pt>
                <c:pt idx="66993">
                  <c:v>33496.5</c:v>
                </c:pt>
                <c:pt idx="66994">
                  <c:v>33497</c:v>
                </c:pt>
                <c:pt idx="66995">
                  <c:v>33497.5</c:v>
                </c:pt>
                <c:pt idx="66996">
                  <c:v>33498</c:v>
                </c:pt>
                <c:pt idx="66997">
                  <c:v>33498.5</c:v>
                </c:pt>
                <c:pt idx="66998">
                  <c:v>33499</c:v>
                </c:pt>
                <c:pt idx="66999">
                  <c:v>33499.5</c:v>
                </c:pt>
                <c:pt idx="67000">
                  <c:v>33500</c:v>
                </c:pt>
                <c:pt idx="67001">
                  <c:v>33500.5</c:v>
                </c:pt>
                <c:pt idx="67002">
                  <c:v>33501</c:v>
                </c:pt>
                <c:pt idx="67003">
                  <c:v>33501.5</c:v>
                </c:pt>
                <c:pt idx="67004">
                  <c:v>33502</c:v>
                </c:pt>
                <c:pt idx="67005">
                  <c:v>33502.5</c:v>
                </c:pt>
                <c:pt idx="67006">
                  <c:v>33503</c:v>
                </c:pt>
                <c:pt idx="67007">
                  <c:v>33503.5</c:v>
                </c:pt>
                <c:pt idx="67008">
                  <c:v>33504</c:v>
                </c:pt>
                <c:pt idx="67009">
                  <c:v>33504.5</c:v>
                </c:pt>
                <c:pt idx="67010">
                  <c:v>33505</c:v>
                </c:pt>
                <c:pt idx="67011">
                  <c:v>33505.5</c:v>
                </c:pt>
                <c:pt idx="67012">
                  <c:v>33506</c:v>
                </c:pt>
                <c:pt idx="67013">
                  <c:v>33506.5</c:v>
                </c:pt>
                <c:pt idx="67014">
                  <c:v>33507</c:v>
                </c:pt>
                <c:pt idx="67015">
                  <c:v>33507.5</c:v>
                </c:pt>
                <c:pt idx="67016">
                  <c:v>33508</c:v>
                </c:pt>
                <c:pt idx="67017">
                  <c:v>33508.5</c:v>
                </c:pt>
                <c:pt idx="67018">
                  <c:v>33509</c:v>
                </c:pt>
                <c:pt idx="67019">
                  <c:v>33509.5</c:v>
                </c:pt>
                <c:pt idx="67020">
                  <c:v>33510</c:v>
                </c:pt>
                <c:pt idx="67021">
                  <c:v>33510.5</c:v>
                </c:pt>
                <c:pt idx="67022">
                  <c:v>33511</c:v>
                </c:pt>
                <c:pt idx="67023">
                  <c:v>33511.5</c:v>
                </c:pt>
                <c:pt idx="67024">
                  <c:v>33512</c:v>
                </c:pt>
                <c:pt idx="67025">
                  <c:v>33512.5</c:v>
                </c:pt>
                <c:pt idx="67026">
                  <c:v>33513</c:v>
                </c:pt>
                <c:pt idx="67027">
                  <c:v>33513.5</c:v>
                </c:pt>
                <c:pt idx="67028">
                  <c:v>33514</c:v>
                </c:pt>
                <c:pt idx="67029">
                  <c:v>33514.5</c:v>
                </c:pt>
                <c:pt idx="67030">
                  <c:v>33515</c:v>
                </c:pt>
                <c:pt idx="67031">
                  <c:v>33515.5</c:v>
                </c:pt>
                <c:pt idx="67032">
                  <c:v>33516</c:v>
                </c:pt>
                <c:pt idx="67033">
                  <c:v>33516.5</c:v>
                </c:pt>
                <c:pt idx="67034">
                  <c:v>33517</c:v>
                </c:pt>
                <c:pt idx="67035">
                  <c:v>33517.5</c:v>
                </c:pt>
                <c:pt idx="67036">
                  <c:v>33518</c:v>
                </c:pt>
                <c:pt idx="67037">
                  <c:v>33518.5</c:v>
                </c:pt>
                <c:pt idx="67038">
                  <c:v>33519</c:v>
                </c:pt>
                <c:pt idx="67039">
                  <c:v>33519.5</c:v>
                </c:pt>
                <c:pt idx="67040">
                  <c:v>33520</c:v>
                </c:pt>
                <c:pt idx="67041">
                  <c:v>33520.5</c:v>
                </c:pt>
                <c:pt idx="67042">
                  <c:v>33521</c:v>
                </c:pt>
                <c:pt idx="67043">
                  <c:v>33521.5</c:v>
                </c:pt>
                <c:pt idx="67044">
                  <c:v>33522</c:v>
                </c:pt>
                <c:pt idx="67045">
                  <c:v>33522.5</c:v>
                </c:pt>
                <c:pt idx="67046">
                  <c:v>33523</c:v>
                </c:pt>
                <c:pt idx="67047">
                  <c:v>33523.5</c:v>
                </c:pt>
                <c:pt idx="67048">
                  <c:v>33524</c:v>
                </c:pt>
                <c:pt idx="67049">
                  <c:v>33524.5</c:v>
                </c:pt>
                <c:pt idx="67050">
                  <c:v>33525</c:v>
                </c:pt>
                <c:pt idx="67051">
                  <c:v>33525.5</c:v>
                </c:pt>
                <c:pt idx="67052">
                  <c:v>33526</c:v>
                </c:pt>
                <c:pt idx="67053">
                  <c:v>33526.5</c:v>
                </c:pt>
                <c:pt idx="67054">
                  <c:v>33527</c:v>
                </c:pt>
                <c:pt idx="67055">
                  <c:v>33527.5</c:v>
                </c:pt>
                <c:pt idx="67056">
                  <c:v>33528</c:v>
                </c:pt>
                <c:pt idx="67057">
                  <c:v>33528.5</c:v>
                </c:pt>
                <c:pt idx="67058">
                  <c:v>33529</c:v>
                </c:pt>
                <c:pt idx="67059">
                  <c:v>33529.5</c:v>
                </c:pt>
                <c:pt idx="67060">
                  <c:v>33530</c:v>
                </c:pt>
                <c:pt idx="67061">
                  <c:v>33530.5</c:v>
                </c:pt>
                <c:pt idx="67062">
                  <c:v>33531</c:v>
                </c:pt>
                <c:pt idx="67063">
                  <c:v>33531.5</c:v>
                </c:pt>
                <c:pt idx="67064">
                  <c:v>33532</c:v>
                </c:pt>
                <c:pt idx="67065">
                  <c:v>33532.5</c:v>
                </c:pt>
                <c:pt idx="67066">
                  <c:v>33533</c:v>
                </c:pt>
                <c:pt idx="67067">
                  <c:v>33533.5</c:v>
                </c:pt>
                <c:pt idx="67068">
                  <c:v>33534</c:v>
                </c:pt>
                <c:pt idx="67069">
                  <c:v>33534.5</c:v>
                </c:pt>
                <c:pt idx="67070">
                  <c:v>33535</c:v>
                </c:pt>
                <c:pt idx="67071">
                  <c:v>33535.5</c:v>
                </c:pt>
                <c:pt idx="67072">
                  <c:v>33536</c:v>
                </c:pt>
                <c:pt idx="67073">
                  <c:v>33536.5</c:v>
                </c:pt>
                <c:pt idx="67074">
                  <c:v>33537</c:v>
                </c:pt>
                <c:pt idx="67075">
                  <c:v>33537.5</c:v>
                </c:pt>
                <c:pt idx="67076">
                  <c:v>33538</c:v>
                </c:pt>
                <c:pt idx="67077">
                  <c:v>33538.5</c:v>
                </c:pt>
                <c:pt idx="67078">
                  <c:v>33539</c:v>
                </c:pt>
                <c:pt idx="67079">
                  <c:v>33539.5</c:v>
                </c:pt>
                <c:pt idx="67080">
                  <c:v>33540</c:v>
                </c:pt>
                <c:pt idx="67081">
                  <c:v>33540.5</c:v>
                </c:pt>
                <c:pt idx="67082">
                  <c:v>33541</c:v>
                </c:pt>
                <c:pt idx="67083">
                  <c:v>33541.5</c:v>
                </c:pt>
                <c:pt idx="67084">
                  <c:v>33542</c:v>
                </c:pt>
                <c:pt idx="67085">
                  <c:v>33542.5</c:v>
                </c:pt>
                <c:pt idx="67086">
                  <c:v>33543</c:v>
                </c:pt>
                <c:pt idx="67087">
                  <c:v>33543.5</c:v>
                </c:pt>
                <c:pt idx="67088">
                  <c:v>33544</c:v>
                </c:pt>
                <c:pt idx="67089">
                  <c:v>33544.5</c:v>
                </c:pt>
                <c:pt idx="67090">
                  <c:v>33545</c:v>
                </c:pt>
                <c:pt idx="67091">
                  <c:v>33545.5</c:v>
                </c:pt>
                <c:pt idx="67092">
                  <c:v>33546</c:v>
                </c:pt>
                <c:pt idx="67093">
                  <c:v>33546.5</c:v>
                </c:pt>
                <c:pt idx="67094">
                  <c:v>33547</c:v>
                </c:pt>
                <c:pt idx="67095">
                  <c:v>33547.5</c:v>
                </c:pt>
                <c:pt idx="67096">
                  <c:v>33548</c:v>
                </c:pt>
                <c:pt idx="67097">
                  <c:v>33548.5</c:v>
                </c:pt>
                <c:pt idx="67098">
                  <c:v>33549</c:v>
                </c:pt>
                <c:pt idx="67099">
                  <c:v>33549.5</c:v>
                </c:pt>
                <c:pt idx="67100">
                  <c:v>33550</c:v>
                </c:pt>
                <c:pt idx="67101">
                  <c:v>33550.5</c:v>
                </c:pt>
                <c:pt idx="67102">
                  <c:v>33551</c:v>
                </c:pt>
                <c:pt idx="67103">
                  <c:v>33551.5</c:v>
                </c:pt>
                <c:pt idx="67104">
                  <c:v>33552</c:v>
                </c:pt>
                <c:pt idx="67105">
                  <c:v>33552.5</c:v>
                </c:pt>
                <c:pt idx="67106">
                  <c:v>33553</c:v>
                </c:pt>
                <c:pt idx="67107">
                  <c:v>33553.5</c:v>
                </c:pt>
                <c:pt idx="67108">
                  <c:v>33554</c:v>
                </c:pt>
                <c:pt idx="67109">
                  <c:v>33554.5</c:v>
                </c:pt>
                <c:pt idx="67110">
                  <c:v>33555</c:v>
                </c:pt>
                <c:pt idx="67111">
                  <c:v>33555.5</c:v>
                </c:pt>
                <c:pt idx="67112">
                  <c:v>33556</c:v>
                </c:pt>
                <c:pt idx="67113">
                  <c:v>33556.5</c:v>
                </c:pt>
                <c:pt idx="67114">
                  <c:v>33557</c:v>
                </c:pt>
                <c:pt idx="67115">
                  <c:v>33557.5</c:v>
                </c:pt>
                <c:pt idx="67116">
                  <c:v>33558</c:v>
                </c:pt>
                <c:pt idx="67117">
                  <c:v>33558.5</c:v>
                </c:pt>
                <c:pt idx="67118">
                  <c:v>33559</c:v>
                </c:pt>
                <c:pt idx="67119">
                  <c:v>33559.5</c:v>
                </c:pt>
                <c:pt idx="67120">
                  <c:v>33560</c:v>
                </c:pt>
                <c:pt idx="67121">
                  <c:v>33560.5</c:v>
                </c:pt>
                <c:pt idx="67122">
                  <c:v>33561</c:v>
                </c:pt>
                <c:pt idx="67123">
                  <c:v>33561.5</c:v>
                </c:pt>
                <c:pt idx="67124">
                  <c:v>33562</c:v>
                </c:pt>
                <c:pt idx="67125">
                  <c:v>33562.5</c:v>
                </c:pt>
                <c:pt idx="67126">
                  <c:v>33563</c:v>
                </c:pt>
                <c:pt idx="67127">
                  <c:v>33563.5</c:v>
                </c:pt>
                <c:pt idx="67128">
                  <c:v>33564</c:v>
                </c:pt>
                <c:pt idx="67129">
                  <c:v>33564.5</c:v>
                </c:pt>
                <c:pt idx="67130">
                  <c:v>33565</c:v>
                </c:pt>
                <c:pt idx="67131">
                  <c:v>33565.5</c:v>
                </c:pt>
                <c:pt idx="67132">
                  <c:v>33566</c:v>
                </c:pt>
                <c:pt idx="67133">
                  <c:v>33566.5</c:v>
                </c:pt>
                <c:pt idx="67134">
                  <c:v>33567</c:v>
                </c:pt>
                <c:pt idx="67135">
                  <c:v>33567.5</c:v>
                </c:pt>
                <c:pt idx="67136">
                  <c:v>33568</c:v>
                </c:pt>
                <c:pt idx="67137">
                  <c:v>33568.5</c:v>
                </c:pt>
                <c:pt idx="67138">
                  <c:v>33569</c:v>
                </c:pt>
                <c:pt idx="67139">
                  <c:v>33569.5</c:v>
                </c:pt>
                <c:pt idx="67140">
                  <c:v>33570</c:v>
                </c:pt>
                <c:pt idx="67141">
                  <c:v>33570.5</c:v>
                </c:pt>
                <c:pt idx="67142">
                  <c:v>33571</c:v>
                </c:pt>
                <c:pt idx="67143">
                  <c:v>33571.5</c:v>
                </c:pt>
                <c:pt idx="67144">
                  <c:v>33572</c:v>
                </c:pt>
                <c:pt idx="67145">
                  <c:v>33572.5</c:v>
                </c:pt>
                <c:pt idx="67146">
                  <c:v>33573</c:v>
                </c:pt>
                <c:pt idx="67147">
                  <c:v>33573.5</c:v>
                </c:pt>
                <c:pt idx="67148">
                  <c:v>33574</c:v>
                </c:pt>
                <c:pt idx="67149">
                  <c:v>33574.5</c:v>
                </c:pt>
                <c:pt idx="67150">
                  <c:v>33575</c:v>
                </c:pt>
                <c:pt idx="67151">
                  <c:v>33575.5</c:v>
                </c:pt>
                <c:pt idx="67152">
                  <c:v>33576</c:v>
                </c:pt>
                <c:pt idx="67153">
                  <c:v>33576.5</c:v>
                </c:pt>
                <c:pt idx="67154">
                  <c:v>33577</c:v>
                </c:pt>
                <c:pt idx="67155">
                  <c:v>33577.5</c:v>
                </c:pt>
                <c:pt idx="67156">
                  <c:v>33578</c:v>
                </c:pt>
                <c:pt idx="67157">
                  <c:v>33578.5</c:v>
                </c:pt>
                <c:pt idx="67158">
                  <c:v>33579</c:v>
                </c:pt>
                <c:pt idx="67159">
                  <c:v>33579.5</c:v>
                </c:pt>
                <c:pt idx="67160">
                  <c:v>33580</c:v>
                </c:pt>
                <c:pt idx="67161">
                  <c:v>33580.5</c:v>
                </c:pt>
                <c:pt idx="67162">
                  <c:v>33581</c:v>
                </c:pt>
                <c:pt idx="67163">
                  <c:v>33581.5</c:v>
                </c:pt>
                <c:pt idx="67164">
                  <c:v>33582</c:v>
                </c:pt>
                <c:pt idx="67165">
                  <c:v>33582.5</c:v>
                </c:pt>
                <c:pt idx="67166">
                  <c:v>33583</c:v>
                </c:pt>
                <c:pt idx="67167">
                  <c:v>33583.5</c:v>
                </c:pt>
                <c:pt idx="67168">
                  <c:v>33584</c:v>
                </c:pt>
                <c:pt idx="67169">
                  <c:v>33584.5</c:v>
                </c:pt>
                <c:pt idx="67170">
                  <c:v>33585</c:v>
                </c:pt>
                <c:pt idx="67171">
                  <c:v>33585.5</c:v>
                </c:pt>
                <c:pt idx="67172">
                  <c:v>33586</c:v>
                </c:pt>
                <c:pt idx="67173">
                  <c:v>33586.5</c:v>
                </c:pt>
                <c:pt idx="67174">
                  <c:v>33587</c:v>
                </c:pt>
                <c:pt idx="67175">
                  <c:v>33587.5</c:v>
                </c:pt>
                <c:pt idx="67176">
                  <c:v>33588</c:v>
                </c:pt>
                <c:pt idx="67177">
                  <c:v>33588.5</c:v>
                </c:pt>
                <c:pt idx="67178">
                  <c:v>33589</c:v>
                </c:pt>
                <c:pt idx="67179">
                  <c:v>33589.5</c:v>
                </c:pt>
                <c:pt idx="67180">
                  <c:v>33590</c:v>
                </c:pt>
                <c:pt idx="67181">
                  <c:v>33590.5</c:v>
                </c:pt>
                <c:pt idx="67182">
                  <c:v>33591</c:v>
                </c:pt>
                <c:pt idx="67183">
                  <c:v>33591.5</c:v>
                </c:pt>
                <c:pt idx="67184">
                  <c:v>33592</c:v>
                </c:pt>
                <c:pt idx="67185">
                  <c:v>33592.5</c:v>
                </c:pt>
                <c:pt idx="67186">
                  <c:v>33593</c:v>
                </c:pt>
                <c:pt idx="67187">
                  <c:v>33593.5</c:v>
                </c:pt>
                <c:pt idx="67188">
                  <c:v>33594</c:v>
                </c:pt>
                <c:pt idx="67189">
                  <c:v>33594.5</c:v>
                </c:pt>
                <c:pt idx="67190">
                  <c:v>33595</c:v>
                </c:pt>
                <c:pt idx="67191">
                  <c:v>33595.5</c:v>
                </c:pt>
                <c:pt idx="67192">
                  <c:v>33596</c:v>
                </c:pt>
                <c:pt idx="67193">
                  <c:v>33596.5</c:v>
                </c:pt>
                <c:pt idx="67194">
                  <c:v>33597</c:v>
                </c:pt>
                <c:pt idx="67195">
                  <c:v>33597.5</c:v>
                </c:pt>
                <c:pt idx="67196">
                  <c:v>33598</c:v>
                </c:pt>
                <c:pt idx="67197">
                  <c:v>33598.5</c:v>
                </c:pt>
                <c:pt idx="67198">
                  <c:v>33599</c:v>
                </c:pt>
                <c:pt idx="67199">
                  <c:v>33599.5</c:v>
                </c:pt>
                <c:pt idx="67200">
                  <c:v>33600</c:v>
                </c:pt>
                <c:pt idx="67201">
                  <c:v>33600.5</c:v>
                </c:pt>
                <c:pt idx="67202">
                  <c:v>33601</c:v>
                </c:pt>
                <c:pt idx="67203">
                  <c:v>33601.5</c:v>
                </c:pt>
                <c:pt idx="67204">
                  <c:v>33602</c:v>
                </c:pt>
                <c:pt idx="67205">
                  <c:v>33602.5</c:v>
                </c:pt>
                <c:pt idx="67206">
                  <c:v>33603</c:v>
                </c:pt>
                <c:pt idx="67207">
                  <c:v>33603.5</c:v>
                </c:pt>
                <c:pt idx="67208">
                  <c:v>33604</c:v>
                </c:pt>
                <c:pt idx="67209">
                  <c:v>33604.5</c:v>
                </c:pt>
                <c:pt idx="67210">
                  <c:v>33605</c:v>
                </c:pt>
                <c:pt idx="67211">
                  <c:v>33605.5</c:v>
                </c:pt>
                <c:pt idx="67212">
                  <c:v>33606</c:v>
                </c:pt>
                <c:pt idx="67213">
                  <c:v>33606.5</c:v>
                </c:pt>
                <c:pt idx="67214">
                  <c:v>33607</c:v>
                </c:pt>
                <c:pt idx="67215">
                  <c:v>33607.5</c:v>
                </c:pt>
                <c:pt idx="67216">
                  <c:v>33608</c:v>
                </c:pt>
                <c:pt idx="67217">
                  <c:v>33608.5</c:v>
                </c:pt>
                <c:pt idx="67218">
                  <c:v>33609</c:v>
                </c:pt>
                <c:pt idx="67219">
                  <c:v>33609.5</c:v>
                </c:pt>
                <c:pt idx="67220">
                  <c:v>33610</c:v>
                </c:pt>
                <c:pt idx="67221">
                  <c:v>33610.5</c:v>
                </c:pt>
                <c:pt idx="67222">
                  <c:v>33611</c:v>
                </c:pt>
                <c:pt idx="67223">
                  <c:v>33611.5</c:v>
                </c:pt>
                <c:pt idx="67224">
                  <c:v>33612</c:v>
                </c:pt>
                <c:pt idx="67225">
                  <c:v>33612.5</c:v>
                </c:pt>
                <c:pt idx="67226">
                  <c:v>33613</c:v>
                </c:pt>
                <c:pt idx="67227">
                  <c:v>33613.5</c:v>
                </c:pt>
                <c:pt idx="67228">
                  <c:v>33614</c:v>
                </c:pt>
                <c:pt idx="67229">
                  <c:v>33614.5</c:v>
                </c:pt>
                <c:pt idx="67230">
                  <c:v>33615</c:v>
                </c:pt>
                <c:pt idx="67231">
                  <c:v>33615.5</c:v>
                </c:pt>
                <c:pt idx="67232">
                  <c:v>33616</c:v>
                </c:pt>
                <c:pt idx="67233">
                  <c:v>33616.5</c:v>
                </c:pt>
                <c:pt idx="67234">
                  <c:v>33617</c:v>
                </c:pt>
                <c:pt idx="67235">
                  <c:v>33617.5</c:v>
                </c:pt>
                <c:pt idx="67236">
                  <c:v>33618</c:v>
                </c:pt>
                <c:pt idx="67237">
                  <c:v>33618.5</c:v>
                </c:pt>
                <c:pt idx="67238">
                  <c:v>33619</c:v>
                </c:pt>
                <c:pt idx="67239">
                  <c:v>33619.5</c:v>
                </c:pt>
                <c:pt idx="67240">
                  <c:v>33620</c:v>
                </c:pt>
                <c:pt idx="67241">
                  <c:v>33620.5</c:v>
                </c:pt>
                <c:pt idx="67242">
                  <c:v>33621</c:v>
                </c:pt>
                <c:pt idx="67243">
                  <c:v>33621.5</c:v>
                </c:pt>
                <c:pt idx="67244">
                  <c:v>33622</c:v>
                </c:pt>
                <c:pt idx="67245">
                  <c:v>33622.5</c:v>
                </c:pt>
                <c:pt idx="67246">
                  <c:v>33623</c:v>
                </c:pt>
                <c:pt idx="67247">
                  <c:v>33623.5</c:v>
                </c:pt>
                <c:pt idx="67248">
                  <c:v>33624</c:v>
                </c:pt>
                <c:pt idx="67249">
                  <c:v>33624.5</c:v>
                </c:pt>
                <c:pt idx="67250">
                  <c:v>33625</c:v>
                </c:pt>
                <c:pt idx="67251">
                  <c:v>33625.5</c:v>
                </c:pt>
                <c:pt idx="67252">
                  <c:v>33626</c:v>
                </c:pt>
                <c:pt idx="67253">
                  <c:v>33626.5</c:v>
                </c:pt>
                <c:pt idx="67254">
                  <c:v>33627</c:v>
                </c:pt>
                <c:pt idx="67255">
                  <c:v>33627.5</c:v>
                </c:pt>
                <c:pt idx="67256">
                  <c:v>33628</c:v>
                </c:pt>
                <c:pt idx="67257">
                  <c:v>33628.5</c:v>
                </c:pt>
                <c:pt idx="67258">
                  <c:v>33629</c:v>
                </c:pt>
                <c:pt idx="67259">
                  <c:v>33629.5</c:v>
                </c:pt>
                <c:pt idx="67260">
                  <c:v>33630</c:v>
                </c:pt>
                <c:pt idx="67261">
                  <c:v>33630.5</c:v>
                </c:pt>
                <c:pt idx="67262">
                  <c:v>33631</c:v>
                </c:pt>
                <c:pt idx="67263">
                  <c:v>33631.5</c:v>
                </c:pt>
                <c:pt idx="67264">
                  <c:v>33632</c:v>
                </c:pt>
                <c:pt idx="67265">
                  <c:v>33632.5</c:v>
                </c:pt>
                <c:pt idx="67266">
                  <c:v>33633</c:v>
                </c:pt>
                <c:pt idx="67267">
                  <c:v>33633.5</c:v>
                </c:pt>
                <c:pt idx="67268">
                  <c:v>33634</c:v>
                </c:pt>
                <c:pt idx="67269">
                  <c:v>33634.5</c:v>
                </c:pt>
                <c:pt idx="67270">
                  <c:v>33635</c:v>
                </c:pt>
                <c:pt idx="67271">
                  <c:v>33635.5</c:v>
                </c:pt>
                <c:pt idx="67272">
                  <c:v>33636</c:v>
                </c:pt>
                <c:pt idx="67273">
                  <c:v>33636.5</c:v>
                </c:pt>
                <c:pt idx="67274">
                  <c:v>33637</c:v>
                </c:pt>
                <c:pt idx="67275">
                  <c:v>33637.5</c:v>
                </c:pt>
                <c:pt idx="67276">
                  <c:v>33638</c:v>
                </c:pt>
                <c:pt idx="67277">
                  <c:v>33638.5</c:v>
                </c:pt>
                <c:pt idx="67278">
                  <c:v>33639</c:v>
                </c:pt>
                <c:pt idx="67279">
                  <c:v>33639.5</c:v>
                </c:pt>
                <c:pt idx="67280">
                  <c:v>33640</c:v>
                </c:pt>
                <c:pt idx="67281">
                  <c:v>33640.5</c:v>
                </c:pt>
                <c:pt idx="67282">
                  <c:v>33641</c:v>
                </c:pt>
                <c:pt idx="67283">
                  <c:v>33641.5</c:v>
                </c:pt>
                <c:pt idx="67284">
                  <c:v>33642</c:v>
                </c:pt>
                <c:pt idx="67285">
                  <c:v>33642.5</c:v>
                </c:pt>
                <c:pt idx="67286">
                  <c:v>33643</c:v>
                </c:pt>
                <c:pt idx="67287">
                  <c:v>33643.5</c:v>
                </c:pt>
                <c:pt idx="67288">
                  <c:v>33644</c:v>
                </c:pt>
                <c:pt idx="67289">
                  <c:v>33644.5</c:v>
                </c:pt>
                <c:pt idx="67290">
                  <c:v>33645</c:v>
                </c:pt>
                <c:pt idx="67291">
                  <c:v>33645.5</c:v>
                </c:pt>
                <c:pt idx="67292">
                  <c:v>33646</c:v>
                </c:pt>
                <c:pt idx="67293">
                  <c:v>33646.5</c:v>
                </c:pt>
                <c:pt idx="67294">
                  <c:v>33647</c:v>
                </c:pt>
                <c:pt idx="67295">
                  <c:v>33647.5</c:v>
                </c:pt>
                <c:pt idx="67296">
                  <c:v>33648</c:v>
                </c:pt>
                <c:pt idx="67297">
                  <c:v>33648.5</c:v>
                </c:pt>
                <c:pt idx="67298">
                  <c:v>33649</c:v>
                </c:pt>
                <c:pt idx="67299">
                  <c:v>33649.5</c:v>
                </c:pt>
                <c:pt idx="67300">
                  <c:v>33650</c:v>
                </c:pt>
                <c:pt idx="67301">
                  <c:v>33650.5</c:v>
                </c:pt>
                <c:pt idx="67302">
                  <c:v>33651</c:v>
                </c:pt>
                <c:pt idx="67303">
                  <c:v>33651.5</c:v>
                </c:pt>
                <c:pt idx="67304">
                  <c:v>33652</c:v>
                </c:pt>
                <c:pt idx="67305">
                  <c:v>33652.5</c:v>
                </c:pt>
                <c:pt idx="67306">
                  <c:v>33653</c:v>
                </c:pt>
                <c:pt idx="67307">
                  <c:v>33653.5</c:v>
                </c:pt>
                <c:pt idx="67308">
                  <c:v>33654</c:v>
                </c:pt>
                <c:pt idx="67309">
                  <c:v>33654.5</c:v>
                </c:pt>
                <c:pt idx="67310">
                  <c:v>33655</c:v>
                </c:pt>
                <c:pt idx="67311">
                  <c:v>33655.5</c:v>
                </c:pt>
                <c:pt idx="67312">
                  <c:v>33656</c:v>
                </c:pt>
                <c:pt idx="67313">
                  <c:v>33656.5</c:v>
                </c:pt>
                <c:pt idx="67314">
                  <c:v>33657</c:v>
                </c:pt>
                <c:pt idx="67315">
                  <c:v>33657.5</c:v>
                </c:pt>
                <c:pt idx="67316">
                  <c:v>33658</c:v>
                </c:pt>
                <c:pt idx="67317">
                  <c:v>33658.5</c:v>
                </c:pt>
                <c:pt idx="67318">
                  <c:v>33659</c:v>
                </c:pt>
                <c:pt idx="67319">
                  <c:v>33659.5</c:v>
                </c:pt>
                <c:pt idx="67320">
                  <c:v>33660</c:v>
                </c:pt>
                <c:pt idx="67321">
                  <c:v>33660.5</c:v>
                </c:pt>
                <c:pt idx="67322">
                  <c:v>33661</c:v>
                </c:pt>
                <c:pt idx="67323">
                  <c:v>33661.5</c:v>
                </c:pt>
                <c:pt idx="67324">
                  <c:v>33662</c:v>
                </c:pt>
                <c:pt idx="67325">
                  <c:v>33662.5</c:v>
                </c:pt>
                <c:pt idx="67326">
                  <c:v>33663</c:v>
                </c:pt>
                <c:pt idx="67327">
                  <c:v>33663.5</c:v>
                </c:pt>
                <c:pt idx="67328">
                  <c:v>33664</c:v>
                </c:pt>
                <c:pt idx="67329">
                  <c:v>33664.5</c:v>
                </c:pt>
                <c:pt idx="67330">
                  <c:v>33665</c:v>
                </c:pt>
                <c:pt idx="67331">
                  <c:v>33665.5</c:v>
                </c:pt>
                <c:pt idx="67332">
                  <c:v>33666</c:v>
                </c:pt>
                <c:pt idx="67333">
                  <c:v>33666.5</c:v>
                </c:pt>
                <c:pt idx="67334">
                  <c:v>33667</c:v>
                </c:pt>
                <c:pt idx="67335">
                  <c:v>33667.5</c:v>
                </c:pt>
                <c:pt idx="67336">
                  <c:v>33668</c:v>
                </c:pt>
                <c:pt idx="67337">
                  <c:v>33668.5</c:v>
                </c:pt>
                <c:pt idx="67338">
                  <c:v>33669</c:v>
                </c:pt>
                <c:pt idx="67339">
                  <c:v>33669.5</c:v>
                </c:pt>
                <c:pt idx="67340">
                  <c:v>33670</c:v>
                </c:pt>
                <c:pt idx="67341">
                  <c:v>33670.5</c:v>
                </c:pt>
                <c:pt idx="67342">
                  <c:v>33671</c:v>
                </c:pt>
                <c:pt idx="67343">
                  <c:v>33671.5</c:v>
                </c:pt>
                <c:pt idx="67344">
                  <c:v>33672</c:v>
                </c:pt>
                <c:pt idx="67345">
                  <c:v>33672.5</c:v>
                </c:pt>
                <c:pt idx="67346">
                  <c:v>33673</c:v>
                </c:pt>
                <c:pt idx="67347">
                  <c:v>33673.5</c:v>
                </c:pt>
                <c:pt idx="67348">
                  <c:v>33674</c:v>
                </c:pt>
                <c:pt idx="67349">
                  <c:v>33674.5</c:v>
                </c:pt>
                <c:pt idx="67350">
                  <c:v>33675</c:v>
                </c:pt>
                <c:pt idx="67351">
                  <c:v>33675.5</c:v>
                </c:pt>
                <c:pt idx="67352">
                  <c:v>33676</c:v>
                </c:pt>
                <c:pt idx="67353">
                  <c:v>33676.5</c:v>
                </c:pt>
                <c:pt idx="67354">
                  <c:v>33677</c:v>
                </c:pt>
                <c:pt idx="67355">
                  <c:v>33677.5</c:v>
                </c:pt>
                <c:pt idx="67356">
                  <c:v>33678</c:v>
                </c:pt>
                <c:pt idx="67357">
                  <c:v>33678.5</c:v>
                </c:pt>
                <c:pt idx="67358">
                  <c:v>33679</c:v>
                </c:pt>
                <c:pt idx="67359">
                  <c:v>33679.5</c:v>
                </c:pt>
                <c:pt idx="67360">
                  <c:v>33680</c:v>
                </c:pt>
                <c:pt idx="67361">
                  <c:v>33680.5</c:v>
                </c:pt>
                <c:pt idx="67362">
                  <c:v>33681</c:v>
                </c:pt>
                <c:pt idx="67363">
                  <c:v>33681.5</c:v>
                </c:pt>
                <c:pt idx="67364">
                  <c:v>33682</c:v>
                </c:pt>
                <c:pt idx="67365">
                  <c:v>33682.5</c:v>
                </c:pt>
                <c:pt idx="67366">
                  <c:v>33683</c:v>
                </c:pt>
                <c:pt idx="67367">
                  <c:v>33683.5</c:v>
                </c:pt>
                <c:pt idx="67368">
                  <c:v>33684</c:v>
                </c:pt>
                <c:pt idx="67369">
                  <c:v>33684.5</c:v>
                </c:pt>
                <c:pt idx="67370">
                  <c:v>33685</c:v>
                </c:pt>
                <c:pt idx="67371">
                  <c:v>33685.5</c:v>
                </c:pt>
                <c:pt idx="67372">
                  <c:v>33686</c:v>
                </c:pt>
                <c:pt idx="67373">
                  <c:v>33686.5</c:v>
                </c:pt>
                <c:pt idx="67374">
                  <c:v>33687</c:v>
                </c:pt>
                <c:pt idx="67375">
                  <c:v>33687.5</c:v>
                </c:pt>
                <c:pt idx="67376">
                  <c:v>33688</c:v>
                </c:pt>
                <c:pt idx="67377">
                  <c:v>33688.5</c:v>
                </c:pt>
                <c:pt idx="67378">
                  <c:v>33689</c:v>
                </c:pt>
                <c:pt idx="67379">
                  <c:v>33689.5</c:v>
                </c:pt>
                <c:pt idx="67380">
                  <c:v>33690</c:v>
                </c:pt>
                <c:pt idx="67381">
                  <c:v>33690.5</c:v>
                </c:pt>
                <c:pt idx="67382">
                  <c:v>33691</c:v>
                </c:pt>
                <c:pt idx="67383">
                  <c:v>33691.5</c:v>
                </c:pt>
                <c:pt idx="67384">
                  <c:v>33692</c:v>
                </c:pt>
                <c:pt idx="67385">
                  <c:v>33692.5</c:v>
                </c:pt>
                <c:pt idx="67386">
                  <c:v>33693</c:v>
                </c:pt>
                <c:pt idx="67387">
                  <c:v>33693.5</c:v>
                </c:pt>
                <c:pt idx="67388">
                  <c:v>33694</c:v>
                </c:pt>
                <c:pt idx="67389">
                  <c:v>33694.5</c:v>
                </c:pt>
                <c:pt idx="67390">
                  <c:v>33695</c:v>
                </c:pt>
                <c:pt idx="67391">
                  <c:v>33695.5</c:v>
                </c:pt>
                <c:pt idx="67392">
                  <c:v>33696</c:v>
                </c:pt>
                <c:pt idx="67393">
                  <c:v>33696.5</c:v>
                </c:pt>
                <c:pt idx="67394">
                  <c:v>33697</c:v>
                </c:pt>
                <c:pt idx="67395">
                  <c:v>33697.5</c:v>
                </c:pt>
                <c:pt idx="67396">
                  <c:v>33698</c:v>
                </c:pt>
                <c:pt idx="67397">
                  <c:v>33698.5</c:v>
                </c:pt>
                <c:pt idx="67398">
                  <c:v>33699</c:v>
                </c:pt>
                <c:pt idx="67399">
                  <c:v>33699.5</c:v>
                </c:pt>
                <c:pt idx="67400">
                  <c:v>33700</c:v>
                </c:pt>
                <c:pt idx="67401">
                  <c:v>33700.5</c:v>
                </c:pt>
                <c:pt idx="67402">
                  <c:v>33701</c:v>
                </c:pt>
                <c:pt idx="67403">
                  <c:v>33701.5</c:v>
                </c:pt>
                <c:pt idx="67404">
                  <c:v>33702</c:v>
                </c:pt>
                <c:pt idx="67405">
                  <c:v>33702.5</c:v>
                </c:pt>
                <c:pt idx="67406">
                  <c:v>33703</c:v>
                </c:pt>
                <c:pt idx="67407">
                  <c:v>33703.5</c:v>
                </c:pt>
                <c:pt idx="67408">
                  <c:v>33704</c:v>
                </c:pt>
                <c:pt idx="67409">
                  <c:v>33704.5</c:v>
                </c:pt>
                <c:pt idx="67410">
                  <c:v>33705</c:v>
                </c:pt>
                <c:pt idx="67411">
                  <c:v>33705.5</c:v>
                </c:pt>
                <c:pt idx="67412">
                  <c:v>33706</c:v>
                </c:pt>
                <c:pt idx="67413">
                  <c:v>33706.5</c:v>
                </c:pt>
                <c:pt idx="67414">
                  <c:v>33707</c:v>
                </c:pt>
                <c:pt idx="67415">
                  <c:v>33707.5</c:v>
                </c:pt>
                <c:pt idx="67416">
                  <c:v>33708</c:v>
                </c:pt>
                <c:pt idx="67417">
                  <c:v>33708.5</c:v>
                </c:pt>
                <c:pt idx="67418">
                  <c:v>33709</c:v>
                </c:pt>
                <c:pt idx="67419">
                  <c:v>33709.5</c:v>
                </c:pt>
                <c:pt idx="67420">
                  <c:v>33710</c:v>
                </c:pt>
                <c:pt idx="67421">
                  <c:v>33710.5</c:v>
                </c:pt>
                <c:pt idx="67422">
                  <c:v>33711</c:v>
                </c:pt>
                <c:pt idx="67423">
                  <c:v>33711.5</c:v>
                </c:pt>
                <c:pt idx="67424">
                  <c:v>33712</c:v>
                </c:pt>
                <c:pt idx="67425">
                  <c:v>33712.5</c:v>
                </c:pt>
                <c:pt idx="67426">
                  <c:v>33713</c:v>
                </c:pt>
                <c:pt idx="67427">
                  <c:v>33713.5</c:v>
                </c:pt>
                <c:pt idx="67428">
                  <c:v>33714</c:v>
                </c:pt>
                <c:pt idx="67429">
                  <c:v>33714.5</c:v>
                </c:pt>
                <c:pt idx="67430">
                  <c:v>33715</c:v>
                </c:pt>
                <c:pt idx="67431">
                  <c:v>33715.5</c:v>
                </c:pt>
                <c:pt idx="67432">
                  <c:v>33716</c:v>
                </c:pt>
                <c:pt idx="67433">
                  <c:v>33716.5</c:v>
                </c:pt>
                <c:pt idx="67434">
                  <c:v>33717</c:v>
                </c:pt>
                <c:pt idx="67435">
                  <c:v>33717.5</c:v>
                </c:pt>
                <c:pt idx="67436">
                  <c:v>33718</c:v>
                </c:pt>
                <c:pt idx="67437">
                  <c:v>33718.5</c:v>
                </c:pt>
                <c:pt idx="67438">
                  <c:v>33719</c:v>
                </c:pt>
                <c:pt idx="67439">
                  <c:v>33719.5</c:v>
                </c:pt>
                <c:pt idx="67440">
                  <c:v>33720</c:v>
                </c:pt>
                <c:pt idx="67441">
                  <c:v>33720.5</c:v>
                </c:pt>
                <c:pt idx="67442">
                  <c:v>33721</c:v>
                </c:pt>
                <c:pt idx="67443">
                  <c:v>33721.5</c:v>
                </c:pt>
                <c:pt idx="67444">
                  <c:v>33722</c:v>
                </c:pt>
                <c:pt idx="67445">
                  <c:v>33722.5</c:v>
                </c:pt>
                <c:pt idx="67446">
                  <c:v>33723</c:v>
                </c:pt>
                <c:pt idx="67447">
                  <c:v>33723.5</c:v>
                </c:pt>
                <c:pt idx="67448">
                  <c:v>33724</c:v>
                </c:pt>
                <c:pt idx="67449">
                  <c:v>33724.5</c:v>
                </c:pt>
                <c:pt idx="67450">
                  <c:v>33725</c:v>
                </c:pt>
                <c:pt idx="67451">
                  <c:v>33725.5</c:v>
                </c:pt>
                <c:pt idx="67452">
                  <c:v>33726</c:v>
                </c:pt>
                <c:pt idx="67453">
                  <c:v>33726.5</c:v>
                </c:pt>
                <c:pt idx="67454">
                  <c:v>33727</c:v>
                </c:pt>
                <c:pt idx="67455">
                  <c:v>33727.5</c:v>
                </c:pt>
                <c:pt idx="67456">
                  <c:v>33728</c:v>
                </c:pt>
                <c:pt idx="67457">
                  <c:v>33728.5</c:v>
                </c:pt>
                <c:pt idx="67458">
                  <c:v>33729</c:v>
                </c:pt>
                <c:pt idx="67459">
                  <c:v>33729.5</c:v>
                </c:pt>
                <c:pt idx="67460">
                  <c:v>33730</c:v>
                </c:pt>
                <c:pt idx="67461">
                  <c:v>33730.5</c:v>
                </c:pt>
                <c:pt idx="67462">
                  <c:v>33731</c:v>
                </c:pt>
                <c:pt idx="67463">
                  <c:v>33731.5</c:v>
                </c:pt>
                <c:pt idx="67464">
                  <c:v>33732</c:v>
                </c:pt>
                <c:pt idx="67465">
                  <c:v>33732.5</c:v>
                </c:pt>
                <c:pt idx="67466">
                  <c:v>33733</c:v>
                </c:pt>
                <c:pt idx="67467">
                  <c:v>33733.5</c:v>
                </c:pt>
                <c:pt idx="67468">
                  <c:v>33734</c:v>
                </c:pt>
                <c:pt idx="67469">
                  <c:v>33734.5</c:v>
                </c:pt>
                <c:pt idx="67470">
                  <c:v>33735</c:v>
                </c:pt>
                <c:pt idx="67471">
                  <c:v>33735.5</c:v>
                </c:pt>
                <c:pt idx="67472">
                  <c:v>33736</c:v>
                </c:pt>
                <c:pt idx="67473">
                  <c:v>33736.5</c:v>
                </c:pt>
                <c:pt idx="67474">
                  <c:v>33737</c:v>
                </c:pt>
                <c:pt idx="67475">
                  <c:v>33737.5</c:v>
                </c:pt>
                <c:pt idx="67476">
                  <c:v>33738</c:v>
                </c:pt>
                <c:pt idx="67477">
                  <c:v>33738.5</c:v>
                </c:pt>
                <c:pt idx="67478">
                  <c:v>33739</c:v>
                </c:pt>
                <c:pt idx="67479">
                  <c:v>33739.5</c:v>
                </c:pt>
                <c:pt idx="67480">
                  <c:v>33740</c:v>
                </c:pt>
                <c:pt idx="67481">
                  <c:v>33740.5</c:v>
                </c:pt>
                <c:pt idx="67482">
                  <c:v>33741</c:v>
                </c:pt>
                <c:pt idx="67483">
                  <c:v>33741.5</c:v>
                </c:pt>
                <c:pt idx="67484">
                  <c:v>33742</c:v>
                </c:pt>
                <c:pt idx="67485">
                  <c:v>33742.5</c:v>
                </c:pt>
                <c:pt idx="67486">
                  <c:v>33743</c:v>
                </c:pt>
                <c:pt idx="67487">
                  <c:v>33743.5</c:v>
                </c:pt>
                <c:pt idx="67488">
                  <c:v>33744</c:v>
                </c:pt>
                <c:pt idx="67489">
                  <c:v>33744.5</c:v>
                </c:pt>
                <c:pt idx="67490">
                  <c:v>33745</c:v>
                </c:pt>
                <c:pt idx="67491">
                  <c:v>33745.5</c:v>
                </c:pt>
                <c:pt idx="67492">
                  <c:v>33746</c:v>
                </c:pt>
                <c:pt idx="67493">
                  <c:v>33746.5</c:v>
                </c:pt>
                <c:pt idx="67494">
                  <c:v>33747</c:v>
                </c:pt>
                <c:pt idx="67495">
                  <c:v>33747.5</c:v>
                </c:pt>
                <c:pt idx="67496">
                  <c:v>33748</c:v>
                </c:pt>
                <c:pt idx="67497">
                  <c:v>33748.5</c:v>
                </c:pt>
                <c:pt idx="67498">
                  <c:v>33749</c:v>
                </c:pt>
                <c:pt idx="67499">
                  <c:v>33749.5</c:v>
                </c:pt>
                <c:pt idx="67500">
                  <c:v>33750</c:v>
                </c:pt>
                <c:pt idx="67501">
                  <c:v>33750.5</c:v>
                </c:pt>
                <c:pt idx="67502">
                  <c:v>33751</c:v>
                </c:pt>
                <c:pt idx="67503">
                  <c:v>33751.5</c:v>
                </c:pt>
                <c:pt idx="67504">
                  <c:v>33752</c:v>
                </c:pt>
                <c:pt idx="67505">
                  <c:v>33752.5</c:v>
                </c:pt>
                <c:pt idx="67506">
                  <c:v>33753</c:v>
                </c:pt>
                <c:pt idx="67507">
                  <c:v>33753.5</c:v>
                </c:pt>
                <c:pt idx="67508">
                  <c:v>33754</c:v>
                </c:pt>
                <c:pt idx="67509">
                  <c:v>33754.5</c:v>
                </c:pt>
                <c:pt idx="67510">
                  <c:v>33755</c:v>
                </c:pt>
                <c:pt idx="67511">
                  <c:v>33755.5</c:v>
                </c:pt>
                <c:pt idx="67512">
                  <c:v>33756</c:v>
                </c:pt>
                <c:pt idx="67513">
                  <c:v>33756.5</c:v>
                </c:pt>
                <c:pt idx="67514">
                  <c:v>33757</c:v>
                </c:pt>
                <c:pt idx="67515">
                  <c:v>33757.5</c:v>
                </c:pt>
                <c:pt idx="67516">
                  <c:v>33758</c:v>
                </c:pt>
                <c:pt idx="67517">
                  <c:v>33758.5</c:v>
                </c:pt>
                <c:pt idx="67518">
                  <c:v>33759</c:v>
                </c:pt>
                <c:pt idx="67519">
                  <c:v>33759.5</c:v>
                </c:pt>
                <c:pt idx="67520">
                  <c:v>33760</c:v>
                </c:pt>
                <c:pt idx="67521">
                  <c:v>33760.5</c:v>
                </c:pt>
                <c:pt idx="67522">
                  <c:v>33761</c:v>
                </c:pt>
                <c:pt idx="67523">
                  <c:v>33761.5</c:v>
                </c:pt>
                <c:pt idx="67524">
                  <c:v>33762</c:v>
                </c:pt>
                <c:pt idx="67525">
                  <c:v>33762.5</c:v>
                </c:pt>
                <c:pt idx="67526">
                  <c:v>33763</c:v>
                </c:pt>
                <c:pt idx="67527">
                  <c:v>33763.5</c:v>
                </c:pt>
                <c:pt idx="67528">
                  <c:v>33764</c:v>
                </c:pt>
                <c:pt idx="67529">
                  <c:v>33764.5</c:v>
                </c:pt>
                <c:pt idx="67530">
                  <c:v>33765</c:v>
                </c:pt>
                <c:pt idx="67531">
                  <c:v>33765.5</c:v>
                </c:pt>
                <c:pt idx="67532">
                  <c:v>33766</c:v>
                </c:pt>
                <c:pt idx="67533">
                  <c:v>33766.5</c:v>
                </c:pt>
                <c:pt idx="67534">
                  <c:v>33767</c:v>
                </c:pt>
                <c:pt idx="67535">
                  <c:v>33767.5</c:v>
                </c:pt>
                <c:pt idx="67536">
                  <c:v>33768</c:v>
                </c:pt>
                <c:pt idx="67537">
                  <c:v>33768.5</c:v>
                </c:pt>
                <c:pt idx="67538">
                  <c:v>33769</c:v>
                </c:pt>
                <c:pt idx="67539">
                  <c:v>33769.5</c:v>
                </c:pt>
                <c:pt idx="67540">
                  <c:v>33770</c:v>
                </c:pt>
                <c:pt idx="67541">
                  <c:v>33770.5</c:v>
                </c:pt>
                <c:pt idx="67542">
                  <c:v>33771</c:v>
                </c:pt>
                <c:pt idx="67543">
                  <c:v>33771.5</c:v>
                </c:pt>
                <c:pt idx="67544">
                  <c:v>33772</c:v>
                </c:pt>
                <c:pt idx="67545">
                  <c:v>33772.5</c:v>
                </c:pt>
                <c:pt idx="67546">
                  <c:v>33773</c:v>
                </c:pt>
                <c:pt idx="67547">
                  <c:v>33773.5</c:v>
                </c:pt>
                <c:pt idx="67548">
                  <c:v>33774</c:v>
                </c:pt>
                <c:pt idx="67549">
                  <c:v>33774.5</c:v>
                </c:pt>
                <c:pt idx="67550">
                  <c:v>33775</c:v>
                </c:pt>
                <c:pt idx="67551">
                  <c:v>33775.5</c:v>
                </c:pt>
                <c:pt idx="67552">
                  <c:v>33776</c:v>
                </c:pt>
                <c:pt idx="67553">
                  <c:v>33776.5</c:v>
                </c:pt>
                <c:pt idx="67554">
                  <c:v>33777</c:v>
                </c:pt>
                <c:pt idx="67555">
                  <c:v>33777.5</c:v>
                </c:pt>
                <c:pt idx="67556">
                  <c:v>33778</c:v>
                </c:pt>
                <c:pt idx="67557">
                  <c:v>33778.5</c:v>
                </c:pt>
                <c:pt idx="67558">
                  <c:v>33779</c:v>
                </c:pt>
                <c:pt idx="67559">
                  <c:v>33779.5</c:v>
                </c:pt>
                <c:pt idx="67560">
                  <c:v>33780</c:v>
                </c:pt>
                <c:pt idx="67561">
                  <c:v>33780.5</c:v>
                </c:pt>
                <c:pt idx="67562">
                  <c:v>33781</c:v>
                </c:pt>
                <c:pt idx="67563">
                  <c:v>33781.5</c:v>
                </c:pt>
                <c:pt idx="67564">
                  <c:v>33782</c:v>
                </c:pt>
                <c:pt idx="67565">
                  <c:v>33782.5</c:v>
                </c:pt>
                <c:pt idx="67566">
                  <c:v>33783</c:v>
                </c:pt>
                <c:pt idx="67567">
                  <c:v>33783.5</c:v>
                </c:pt>
                <c:pt idx="67568">
                  <c:v>33784</c:v>
                </c:pt>
                <c:pt idx="67569">
                  <c:v>33784.5</c:v>
                </c:pt>
                <c:pt idx="67570">
                  <c:v>33785</c:v>
                </c:pt>
                <c:pt idx="67571">
                  <c:v>33785.5</c:v>
                </c:pt>
                <c:pt idx="67572">
                  <c:v>33786</c:v>
                </c:pt>
                <c:pt idx="67573">
                  <c:v>33786.5</c:v>
                </c:pt>
                <c:pt idx="67574">
                  <c:v>33787</c:v>
                </c:pt>
                <c:pt idx="67575">
                  <c:v>33787.5</c:v>
                </c:pt>
                <c:pt idx="67576">
                  <c:v>33788</c:v>
                </c:pt>
                <c:pt idx="67577">
                  <c:v>33788.5</c:v>
                </c:pt>
                <c:pt idx="67578">
                  <c:v>33789</c:v>
                </c:pt>
                <c:pt idx="67579">
                  <c:v>33789.5</c:v>
                </c:pt>
                <c:pt idx="67580">
                  <c:v>33790</c:v>
                </c:pt>
                <c:pt idx="67581">
                  <c:v>33790.5</c:v>
                </c:pt>
                <c:pt idx="67582">
                  <c:v>33791</c:v>
                </c:pt>
                <c:pt idx="67583">
                  <c:v>33791.5</c:v>
                </c:pt>
                <c:pt idx="67584">
                  <c:v>33792</c:v>
                </c:pt>
                <c:pt idx="67585">
                  <c:v>33792.5</c:v>
                </c:pt>
                <c:pt idx="67586">
                  <c:v>33793</c:v>
                </c:pt>
                <c:pt idx="67587">
                  <c:v>33793.5</c:v>
                </c:pt>
                <c:pt idx="67588">
                  <c:v>33794</c:v>
                </c:pt>
                <c:pt idx="67589">
                  <c:v>33794.5</c:v>
                </c:pt>
                <c:pt idx="67590">
                  <c:v>33795</c:v>
                </c:pt>
                <c:pt idx="67591">
                  <c:v>33795.5</c:v>
                </c:pt>
                <c:pt idx="67592">
                  <c:v>33796</c:v>
                </c:pt>
                <c:pt idx="67593">
                  <c:v>33796.5</c:v>
                </c:pt>
                <c:pt idx="67594">
                  <c:v>33797</c:v>
                </c:pt>
                <c:pt idx="67595">
                  <c:v>33797.5</c:v>
                </c:pt>
                <c:pt idx="67596">
                  <c:v>33798</c:v>
                </c:pt>
                <c:pt idx="67597">
                  <c:v>33798.5</c:v>
                </c:pt>
                <c:pt idx="67598">
                  <c:v>33799</c:v>
                </c:pt>
                <c:pt idx="67599">
                  <c:v>33799.5</c:v>
                </c:pt>
                <c:pt idx="67600">
                  <c:v>33800</c:v>
                </c:pt>
                <c:pt idx="67601">
                  <c:v>33800.5</c:v>
                </c:pt>
                <c:pt idx="67602">
                  <c:v>33801</c:v>
                </c:pt>
                <c:pt idx="67603">
                  <c:v>33801.5</c:v>
                </c:pt>
                <c:pt idx="67604">
                  <c:v>33802</c:v>
                </c:pt>
                <c:pt idx="67605">
                  <c:v>33802.5</c:v>
                </c:pt>
                <c:pt idx="67606">
                  <c:v>33803</c:v>
                </c:pt>
                <c:pt idx="67607">
                  <c:v>33803.5</c:v>
                </c:pt>
                <c:pt idx="67608">
                  <c:v>33804</c:v>
                </c:pt>
                <c:pt idx="67609">
                  <c:v>33804.5</c:v>
                </c:pt>
                <c:pt idx="67610">
                  <c:v>33805</c:v>
                </c:pt>
                <c:pt idx="67611">
                  <c:v>33805.5</c:v>
                </c:pt>
                <c:pt idx="67612">
                  <c:v>33806</c:v>
                </c:pt>
                <c:pt idx="67613">
                  <c:v>33806.5</c:v>
                </c:pt>
                <c:pt idx="67614">
                  <c:v>33807</c:v>
                </c:pt>
                <c:pt idx="67615">
                  <c:v>33807.5</c:v>
                </c:pt>
                <c:pt idx="67616">
                  <c:v>33808</c:v>
                </c:pt>
                <c:pt idx="67617">
                  <c:v>33808.5</c:v>
                </c:pt>
                <c:pt idx="67618">
                  <c:v>33809</c:v>
                </c:pt>
                <c:pt idx="67619">
                  <c:v>33809.5</c:v>
                </c:pt>
                <c:pt idx="67620">
                  <c:v>33810</c:v>
                </c:pt>
                <c:pt idx="67621">
                  <c:v>33810.5</c:v>
                </c:pt>
                <c:pt idx="67622">
                  <c:v>33811</c:v>
                </c:pt>
                <c:pt idx="67623">
                  <c:v>33811.5</c:v>
                </c:pt>
                <c:pt idx="67624">
                  <c:v>33812</c:v>
                </c:pt>
                <c:pt idx="67625">
                  <c:v>33812.5</c:v>
                </c:pt>
                <c:pt idx="67626">
                  <c:v>33813</c:v>
                </c:pt>
                <c:pt idx="67627">
                  <c:v>33813.5</c:v>
                </c:pt>
                <c:pt idx="67628">
                  <c:v>33814</c:v>
                </c:pt>
                <c:pt idx="67629">
                  <c:v>33814.5</c:v>
                </c:pt>
                <c:pt idx="67630">
                  <c:v>33815</c:v>
                </c:pt>
                <c:pt idx="67631">
                  <c:v>33815.5</c:v>
                </c:pt>
                <c:pt idx="67632">
                  <c:v>33816</c:v>
                </c:pt>
                <c:pt idx="67633">
                  <c:v>33816.5</c:v>
                </c:pt>
                <c:pt idx="67634">
                  <c:v>33817</c:v>
                </c:pt>
                <c:pt idx="67635">
                  <c:v>33817.5</c:v>
                </c:pt>
                <c:pt idx="67636">
                  <c:v>33818</c:v>
                </c:pt>
                <c:pt idx="67637">
                  <c:v>33818.5</c:v>
                </c:pt>
                <c:pt idx="67638">
                  <c:v>33819</c:v>
                </c:pt>
                <c:pt idx="67639">
                  <c:v>33819.5</c:v>
                </c:pt>
                <c:pt idx="67640">
                  <c:v>33820</c:v>
                </c:pt>
                <c:pt idx="67641">
                  <c:v>33820.5</c:v>
                </c:pt>
                <c:pt idx="67642">
                  <c:v>33821</c:v>
                </c:pt>
                <c:pt idx="67643">
                  <c:v>33821.5</c:v>
                </c:pt>
                <c:pt idx="67644">
                  <c:v>33822</c:v>
                </c:pt>
                <c:pt idx="67645">
                  <c:v>33822.5</c:v>
                </c:pt>
                <c:pt idx="67646">
                  <c:v>33823</c:v>
                </c:pt>
                <c:pt idx="67647">
                  <c:v>33823.5</c:v>
                </c:pt>
                <c:pt idx="67648">
                  <c:v>33824</c:v>
                </c:pt>
                <c:pt idx="67649">
                  <c:v>33824.5</c:v>
                </c:pt>
                <c:pt idx="67650">
                  <c:v>33825</c:v>
                </c:pt>
                <c:pt idx="67651">
                  <c:v>33825.5</c:v>
                </c:pt>
                <c:pt idx="67652">
                  <c:v>33826</c:v>
                </c:pt>
                <c:pt idx="67653">
                  <c:v>33826.5</c:v>
                </c:pt>
                <c:pt idx="67654">
                  <c:v>33827</c:v>
                </c:pt>
                <c:pt idx="67655">
                  <c:v>33827.5</c:v>
                </c:pt>
                <c:pt idx="67656">
                  <c:v>33828</c:v>
                </c:pt>
                <c:pt idx="67657">
                  <c:v>33828.5</c:v>
                </c:pt>
                <c:pt idx="67658">
                  <c:v>33829</c:v>
                </c:pt>
                <c:pt idx="67659">
                  <c:v>33829.5</c:v>
                </c:pt>
                <c:pt idx="67660">
                  <c:v>33830</c:v>
                </c:pt>
                <c:pt idx="67661">
                  <c:v>33830.5</c:v>
                </c:pt>
                <c:pt idx="67662">
                  <c:v>33831</c:v>
                </c:pt>
                <c:pt idx="67663">
                  <c:v>33831.5</c:v>
                </c:pt>
                <c:pt idx="67664">
                  <c:v>33832</c:v>
                </c:pt>
                <c:pt idx="67665">
                  <c:v>33832.5</c:v>
                </c:pt>
                <c:pt idx="67666">
                  <c:v>33833</c:v>
                </c:pt>
                <c:pt idx="67667">
                  <c:v>33833.5</c:v>
                </c:pt>
                <c:pt idx="67668">
                  <c:v>33834</c:v>
                </c:pt>
                <c:pt idx="67669">
                  <c:v>33834.5</c:v>
                </c:pt>
                <c:pt idx="67670">
                  <c:v>33835</c:v>
                </c:pt>
                <c:pt idx="67671">
                  <c:v>33835.5</c:v>
                </c:pt>
                <c:pt idx="67672">
                  <c:v>33836</c:v>
                </c:pt>
                <c:pt idx="67673">
                  <c:v>33836.5</c:v>
                </c:pt>
                <c:pt idx="67674">
                  <c:v>33837</c:v>
                </c:pt>
                <c:pt idx="67675">
                  <c:v>33837.5</c:v>
                </c:pt>
                <c:pt idx="67676">
                  <c:v>33838</c:v>
                </c:pt>
                <c:pt idx="67677">
                  <c:v>33838.5</c:v>
                </c:pt>
                <c:pt idx="67678">
                  <c:v>33839</c:v>
                </c:pt>
                <c:pt idx="67679">
                  <c:v>33839.5</c:v>
                </c:pt>
                <c:pt idx="67680">
                  <c:v>33840</c:v>
                </c:pt>
                <c:pt idx="67681">
                  <c:v>33840.5</c:v>
                </c:pt>
                <c:pt idx="67682">
                  <c:v>33841</c:v>
                </c:pt>
                <c:pt idx="67683">
                  <c:v>33841.5</c:v>
                </c:pt>
                <c:pt idx="67684">
                  <c:v>33842</c:v>
                </c:pt>
                <c:pt idx="67685">
                  <c:v>33842.5</c:v>
                </c:pt>
                <c:pt idx="67686">
                  <c:v>33843</c:v>
                </c:pt>
                <c:pt idx="67687">
                  <c:v>33843.5</c:v>
                </c:pt>
                <c:pt idx="67688">
                  <c:v>33844</c:v>
                </c:pt>
                <c:pt idx="67689">
                  <c:v>33844.5</c:v>
                </c:pt>
                <c:pt idx="67690">
                  <c:v>33845</c:v>
                </c:pt>
                <c:pt idx="67691">
                  <c:v>33845.5</c:v>
                </c:pt>
                <c:pt idx="67692">
                  <c:v>33846</c:v>
                </c:pt>
                <c:pt idx="67693">
                  <c:v>33846.5</c:v>
                </c:pt>
                <c:pt idx="67694">
                  <c:v>33847</c:v>
                </c:pt>
                <c:pt idx="67695">
                  <c:v>33847.5</c:v>
                </c:pt>
                <c:pt idx="67696">
                  <c:v>33848</c:v>
                </c:pt>
                <c:pt idx="67697">
                  <c:v>33848.5</c:v>
                </c:pt>
                <c:pt idx="67698">
                  <c:v>33849</c:v>
                </c:pt>
                <c:pt idx="67699">
                  <c:v>33849.5</c:v>
                </c:pt>
                <c:pt idx="67700">
                  <c:v>33850</c:v>
                </c:pt>
                <c:pt idx="67701">
                  <c:v>33850.5</c:v>
                </c:pt>
                <c:pt idx="67702">
                  <c:v>33851</c:v>
                </c:pt>
                <c:pt idx="67703">
                  <c:v>33851.5</c:v>
                </c:pt>
                <c:pt idx="67704">
                  <c:v>33852</c:v>
                </c:pt>
                <c:pt idx="67705">
                  <c:v>33852.5</c:v>
                </c:pt>
                <c:pt idx="67706">
                  <c:v>33853</c:v>
                </c:pt>
                <c:pt idx="67707">
                  <c:v>33853.5</c:v>
                </c:pt>
                <c:pt idx="67708">
                  <c:v>33854</c:v>
                </c:pt>
                <c:pt idx="67709">
                  <c:v>33854.5</c:v>
                </c:pt>
                <c:pt idx="67710">
                  <c:v>33855</c:v>
                </c:pt>
                <c:pt idx="67711">
                  <c:v>33855.5</c:v>
                </c:pt>
                <c:pt idx="67712">
                  <c:v>33856</c:v>
                </c:pt>
                <c:pt idx="67713">
                  <c:v>33856.5</c:v>
                </c:pt>
                <c:pt idx="67714">
                  <c:v>33857</c:v>
                </c:pt>
                <c:pt idx="67715">
                  <c:v>33857.5</c:v>
                </c:pt>
                <c:pt idx="67716">
                  <c:v>33858</c:v>
                </c:pt>
                <c:pt idx="67717">
                  <c:v>33858.5</c:v>
                </c:pt>
                <c:pt idx="67718">
                  <c:v>33859</c:v>
                </c:pt>
                <c:pt idx="67719">
                  <c:v>33859.5</c:v>
                </c:pt>
                <c:pt idx="67720">
                  <c:v>33860</c:v>
                </c:pt>
                <c:pt idx="67721">
                  <c:v>33860.5</c:v>
                </c:pt>
                <c:pt idx="67722">
                  <c:v>33861</c:v>
                </c:pt>
                <c:pt idx="67723">
                  <c:v>33861.5</c:v>
                </c:pt>
                <c:pt idx="67724">
                  <c:v>33862</c:v>
                </c:pt>
                <c:pt idx="67725">
                  <c:v>33862.5</c:v>
                </c:pt>
                <c:pt idx="67726">
                  <c:v>33863</c:v>
                </c:pt>
                <c:pt idx="67727">
                  <c:v>33863.5</c:v>
                </c:pt>
                <c:pt idx="67728">
                  <c:v>33864</c:v>
                </c:pt>
                <c:pt idx="67729">
                  <c:v>33864.5</c:v>
                </c:pt>
                <c:pt idx="67730">
                  <c:v>33865</c:v>
                </c:pt>
                <c:pt idx="67731">
                  <c:v>33865.5</c:v>
                </c:pt>
                <c:pt idx="67732">
                  <c:v>33866</c:v>
                </c:pt>
                <c:pt idx="67733">
                  <c:v>33866.5</c:v>
                </c:pt>
                <c:pt idx="67734">
                  <c:v>33867</c:v>
                </c:pt>
                <c:pt idx="67735">
                  <c:v>33867.5</c:v>
                </c:pt>
                <c:pt idx="67736">
                  <c:v>33868</c:v>
                </c:pt>
                <c:pt idx="67737">
                  <c:v>33868.5</c:v>
                </c:pt>
                <c:pt idx="67738">
                  <c:v>33869</c:v>
                </c:pt>
                <c:pt idx="67739">
                  <c:v>33869.5</c:v>
                </c:pt>
                <c:pt idx="67740">
                  <c:v>33870</c:v>
                </c:pt>
                <c:pt idx="67741">
                  <c:v>33870.5</c:v>
                </c:pt>
                <c:pt idx="67742">
                  <c:v>33871</c:v>
                </c:pt>
                <c:pt idx="67743">
                  <c:v>33871.5</c:v>
                </c:pt>
                <c:pt idx="67744">
                  <c:v>33872</c:v>
                </c:pt>
                <c:pt idx="67745">
                  <c:v>33872.5</c:v>
                </c:pt>
                <c:pt idx="67746">
                  <c:v>33873</c:v>
                </c:pt>
                <c:pt idx="67747">
                  <c:v>33873.5</c:v>
                </c:pt>
                <c:pt idx="67748">
                  <c:v>33874</c:v>
                </c:pt>
                <c:pt idx="67749">
                  <c:v>33874.5</c:v>
                </c:pt>
                <c:pt idx="67750">
                  <c:v>33875</c:v>
                </c:pt>
                <c:pt idx="67751">
                  <c:v>33875.5</c:v>
                </c:pt>
                <c:pt idx="67752">
                  <c:v>33876</c:v>
                </c:pt>
                <c:pt idx="67753">
                  <c:v>33876.5</c:v>
                </c:pt>
                <c:pt idx="67754">
                  <c:v>33877</c:v>
                </c:pt>
                <c:pt idx="67755">
                  <c:v>33877.5</c:v>
                </c:pt>
                <c:pt idx="67756">
                  <c:v>33878</c:v>
                </c:pt>
                <c:pt idx="67757">
                  <c:v>33878.5</c:v>
                </c:pt>
                <c:pt idx="67758">
                  <c:v>33879</c:v>
                </c:pt>
                <c:pt idx="67759">
                  <c:v>33879.5</c:v>
                </c:pt>
                <c:pt idx="67760">
                  <c:v>33880</c:v>
                </c:pt>
                <c:pt idx="67761">
                  <c:v>33880.5</c:v>
                </c:pt>
                <c:pt idx="67762">
                  <c:v>33881</c:v>
                </c:pt>
                <c:pt idx="67763">
                  <c:v>33881.5</c:v>
                </c:pt>
                <c:pt idx="67764">
                  <c:v>33882</c:v>
                </c:pt>
                <c:pt idx="67765">
                  <c:v>33882.5</c:v>
                </c:pt>
                <c:pt idx="67766">
                  <c:v>33883</c:v>
                </c:pt>
                <c:pt idx="67767">
                  <c:v>33883.5</c:v>
                </c:pt>
                <c:pt idx="67768">
                  <c:v>33884</c:v>
                </c:pt>
                <c:pt idx="67769">
                  <c:v>33884.5</c:v>
                </c:pt>
                <c:pt idx="67770">
                  <c:v>33885</c:v>
                </c:pt>
                <c:pt idx="67771">
                  <c:v>33885.5</c:v>
                </c:pt>
                <c:pt idx="67772">
                  <c:v>33886</c:v>
                </c:pt>
                <c:pt idx="67773">
                  <c:v>33886.5</c:v>
                </c:pt>
                <c:pt idx="67774">
                  <c:v>33887</c:v>
                </c:pt>
                <c:pt idx="67775">
                  <c:v>33887.5</c:v>
                </c:pt>
                <c:pt idx="67776">
                  <c:v>33888</c:v>
                </c:pt>
                <c:pt idx="67777">
                  <c:v>33888.5</c:v>
                </c:pt>
                <c:pt idx="67778">
                  <c:v>33889</c:v>
                </c:pt>
                <c:pt idx="67779">
                  <c:v>33889.5</c:v>
                </c:pt>
                <c:pt idx="67780">
                  <c:v>33890</c:v>
                </c:pt>
                <c:pt idx="67781">
                  <c:v>33890.5</c:v>
                </c:pt>
                <c:pt idx="67782">
                  <c:v>33891</c:v>
                </c:pt>
                <c:pt idx="67783">
                  <c:v>33891.5</c:v>
                </c:pt>
                <c:pt idx="67784">
                  <c:v>33892</c:v>
                </c:pt>
                <c:pt idx="67785">
                  <c:v>33892.5</c:v>
                </c:pt>
                <c:pt idx="67786">
                  <c:v>33893</c:v>
                </c:pt>
                <c:pt idx="67787">
                  <c:v>33893.5</c:v>
                </c:pt>
                <c:pt idx="67788">
                  <c:v>33894</c:v>
                </c:pt>
                <c:pt idx="67789">
                  <c:v>33894.5</c:v>
                </c:pt>
                <c:pt idx="67790">
                  <c:v>33895</c:v>
                </c:pt>
                <c:pt idx="67791">
                  <c:v>33895.5</c:v>
                </c:pt>
                <c:pt idx="67792">
                  <c:v>33896</c:v>
                </c:pt>
                <c:pt idx="67793">
                  <c:v>33896.5</c:v>
                </c:pt>
                <c:pt idx="67794">
                  <c:v>33897</c:v>
                </c:pt>
                <c:pt idx="67795">
                  <c:v>33897.5</c:v>
                </c:pt>
                <c:pt idx="67796">
                  <c:v>33898</c:v>
                </c:pt>
                <c:pt idx="67797">
                  <c:v>33898.5</c:v>
                </c:pt>
                <c:pt idx="67798">
                  <c:v>33899</c:v>
                </c:pt>
                <c:pt idx="67799">
                  <c:v>33899.5</c:v>
                </c:pt>
                <c:pt idx="67800">
                  <c:v>33900</c:v>
                </c:pt>
                <c:pt idx="67801">
                  <c:v>33900.5</c:v>
                </c:pt>
                <c:pt idx="67802">
                  <c:v>33901</c:v>
                </c:pt>
                <c:pt idx="67803">
                  <c:v>33901.5</c:v>
                </c:pt>
                <c:pt idx="67804">
                  <c:v>33902</c:v>
                </c:pt>
                <c:pt idx="67805">
                  <c:v>33902.5</c:v>
                </c:pt>
                <c:pt idx="67806">
                  <c:v>33903</c:v>
                </c:pt>
                <c:pt idx="67807">
                  <c:v>33903.5</c:v>
                </c:pt>
                <c:pt idx="67808">
                  <c:v>33904</c:v>
                </c:pt>
                <c:pt idx="67809">
                  <c:v>33904.5</c:v>
                </c:pt>
                <c:pt idx="67810">
                  <c:v>33905</c:v>
                </c:pt>
                <c:pt idx="67811">
                  <c:v>33905.5</c:v>
                </c:pt>
                <c:pt idx="67812">
                  <c:v>33906</c:v>
                </c:pt>
                <c:pt idx="67813">
                  <c:v>33906.5</c:v>
                </c:pt>
                <c:pt idx="67814">
                  <c:v>33907</c:v>
                </c:pt>
                <c:pt idx="67815">
                  <c:v>33907.5</c:v>
                </c:pt>
                <c:pt idx="67816">
                  <c:v>33908</c:v>
                </c:pt>
                <c:pt idx="67817">
                  <c:v>33908.5</c:v>
                </c:pt>
                <c:pt idx="67818">
                  <c:v>33909</c:v>
                </c:pt>
                <c:pt idx="67819">
                  <c:v>33909.5</c:v>
                </c:pt>
                <c:pt idx="67820">
                  <c:v>33910</c:v>
                </c:pt>
                <c:pt idx="67821">
                  <c:v>33910.5</c:v>
                </c:pt>
                <c:pt idx="67822">
                  <c:v>33911</c:v>
                </c:pt>
                <c:pt idx="67823">
                  <c:v>33911.5</c:v>
                </c:pt>
                <c:pt idx="67824">
                  <c:v>33912</c:v>
                </c:pt>
                <c:pt idx="67825">
                  <c:v>33912.5</c:v>
                </c:pt>
                <c:pt idx="67826">
                  <c:v>33913</c:v>
                </c:pt>
                <c:pt idx="67827">
                  <c:v>33913.5</c:v>
                </c:pt>
                <c:pt idx="67828">
                  <c:v>33914</c:v>
                </c:pt>
                <c:pt idx="67829">
                  <c:v>33914.5</c:v>
                </c:pt>
                <c:pt idx="67830">
                  <c:v>33915</c:v>
                </c:pt>
                <c:pt idx="67831">
                  <c:v>33915.5</c:v>
                </c:pt>
                <c:pt idx="67832">
                  <c:v>33916</c:v>
                </c:pt>
                <c:pt idx="67833">
                  <c:v>33916.5</c:v>
                </c:pt>
                <c:pt idx="67834">
                  <c:v>33917</c:v>
                </c:pt>
                <c:pt idx="67835">
                  <c:v>33917.5</c:v>
                </c:pt>
                <c:pt idx="67836">
                  <c:v>33918</c:v>
                </c:pt>
                <c:pt idx="67837">
                  <c:v>33918.5</c:v>
                </c:pt>
                <c:pt idx="67838">
                  <c:v>33919</c:v>
                </c:pt>
                <c:pt idx="67839">
                  <c:v>33919.5</c:v>
                </c:pt>
                <c:pt idx="67840">
                  <c:v>33920</c:v>
                </c:pt>
                <c:pt idx="67841">
                  <c:v>33920.5</c:v>
                </c:pt>
                <c:pt idx="67842">
                  <c:v>33921</c:v>
                </c:pt>
                <c:pt idx="67843">
                  <c:v>33921.5</c:v>
                </c:pt>
                <c:pt idx="67844">
                  <c:v>33922</c:v>
                </c:pt>
                <c:pt idx="67845">
                  <c:v>33922.5</c:v>
                </c:pt>
                <c:pt idx="67846">
                  <c:v>33923</c:v>
                </c:pt>
                <c:pt idx="67847">
                  <c:v>33923.5</c:v>
                </c:pt>
                <c:pt idx="67848">
                  <c:v>33924</c:v>
                </c:pt>
                <c:pt idx="67849">
                  <c:v>33924.5</c:v>
                </c:pt>
                <c:pt idx="67850">
                  <c:v>33925</c:v>
                </c:pt>
                <c:pt idx="67851">
                  <c:v>33925.5</c:v>
                </c:pt>
                <c:pt idx="67852">
                  <c:v>33926</c:v>
                </c:pt>
                <c:pt idx="67853">
                  <c:v>33926.5</c:v>
                </c:pt>
                <c:pt idx="67854">
                  <c:v>33927</c:v>
                </c:pt>
                <c:pt idx="67855">
                  <c:v>33927.5</c:v>
                </c:pt>
                <c:pt idx="67856">
                  <c:v>33928</c:v>
                </c:pt>
                <c:pt idx="67857">
                  <c:v>33928.5</c:v>
                </c:pt>
                <c:pt idx="67858">
                  <c:v>33929</c:v>
                </c:pt>
                <c:pt idx="67859">
                  <c:v>33929.5</c:v>
                </c:pt>
                <c:pt idx="67860">
                  <c:v>33930</c:v>
                </c:pt>
                <c:pt idx="67861">
                  <c:v>33930.5</c:v>
                </c:pt>
                <c:pt idx="67862">
                  <c:v>33931</c:v>
                </c:pt>
                <c:pt idx="67863">
                  <c:v>33931.5</c:v>
                </c:pt>
                <c:pt idx="67864">
                  <c:v>33932</c:v>
                </c:pt>
                <c:pt idx="67865">
                  <c:v>33932.5</c:v>
                </c:pt>
                <c:pt idx="67866">
                  <c:v>33933</c:v>
                </c:pt>
                <c:pt idx="67867">
                  <c:v>33933.5</c:v>
                </c:pt>
                <c:pt idx="67868">
                  <c:v>33934</c:v>
                </c:pt>
                <c:pt idx="67869">
                  <c:v>33934.5</c:v>
                </c:pt>
                <c:pt idx="67870">
                  <c:v>33935</c:v>
                </c:pt>
                <c:pt idx="67871">
                  <c:v>33935.5</c:v>
                </c:pt>
                <c:pt idx="67872">
                  <c:v>33936</c:v>
                </c:pt>
                <c:pt idx="67873">
                  <c:v>33936.5</c:v>
                </c:pt>
                <c:pt idx="67874">
                  <c:v>33937</c:v>
                </c:pt>
                <c:pt idx="67875">
                  <c:v>33937.5</c:v>
                </c:pt>
                <c:pt idx="67876">
                  <c:v>33938</c:v>
                </c:pt>
                <c:pt idx="67877">
                  <c:v>33938.5</c:v>
                </c:pt>
                <c:pt idx="67878">
                  <c:v>33939</c:v>
                </c:pt>
                <c:pt idx="67879">
                  <c:v>33939.5</c:v>
                </c:pt>
                <c:pt idx="67880">
                  <c:v>33940</c:v>
                </c:pt>
                <c:pt idx="67881">
                  <c:v>33940.5</c:v>
                </c:pt>
                <c:pt idx="67882">
                  <c:v>33941</c:v>
                </c:pt>
                <c:pt idx="67883">
                  <c:v>33941.5</c:v>
                </c:pt>
                <c:pt idx="67884">
                  <c:v>33942</c:v>
                </c:pt>
                <c:pt idx="67885">
                  <c:v>33942.5</c:v>
                </c:pt>
                <c:pt idx="67886">
                  <c:v>33943</c:v>
                </c:pt>
                <c:pt idx="67887">
                  <c:v>33943.5</c:v>
                </c:pt>
                <c:pt idx="67888">
                  <c:v>33944</c:v>
                </c:pt>
                <c:pt idx="67889">
                  <c:v>33944.5</c:v>
                </c:pt>
                <c:pt idx="67890">
                  <c:v>33945</c:v>
                </c:pt>
                <c:pt idx="67891">
                  <c:v>33945.5</c:v>
                </c:pt>
                <c:pt idx="67892">
                  <c:v>33946</c:v>
                </c:pt>
                <c:pt idx="67893">
                  <c:v>33946.5</c:v>
                </c:pt>
                <c:pt idx="67894">
                  <c:v>33947</c:v>
                </c:pt>
                <c:pt idx="67895">
                  <c:v>33947.5</c:v>
                </c:pt>
                <c:pt idx="67896">
                  <c:v>33948</c:v>
                </c:pt>
                <c:pt idx="67897">
                  <c:v>33948.5</c:v>
                </c:pt>
                <c:pt idx="67898">
                  <c:v>33949</c:v>
                </c:pt>
                <c:pt idx="67899">
                  <c:v>33949.5</c:v>
                </c:pt>
                <c:pt idx="67900">
                  <c:v>33950</c:v>
                </c:pt>
                <c:pt idx="67901">
                  <c:v>33950.5</c:v>
                </c:pt>
                <c:pt idx="67902">
                  <c:v>33951</c:v>
                </c:pt>
                <c:pt idx="67903">
                  <c:v>33951.5</c:v>
                </c:pt>
                <c:pt idx="67904">
                  <c:v>33952</c:v>
                </c:pt>
                <c:pt idx="67905">
                  <c:v>33952.5</c:v>
                </c:pt>
                <c:pt idx="67906">
                  <c:v>33953</c:v>
                </c:pt>
                <c:pt idx="67907">
                  <c:v>33953.5</c:v>
                </c:pt>
                <c:pt idx="67908">
                  <c:v>33954</c:v>
                </c:pt>
                <c:pt idx="67909">
                  <c:v>33954.5</c:v>
                </c:pt>
                <c:pt idx="67910">
                  <c:v>33955</c:v>
                </c:pt>
                <c:pt idx="67911">
                  <c:v>33955.5</c:v>
                </c:pt>
                <c:pt idx="67912">
                  <c:v>33956</c:v>
                </c:pt>
                <c:pt idx="67913">
                  <c:v>33956.5</c:v>
                </c:pt>
                <c:pt idx="67914">
                  <c:v>33957</c:v>
                </c:pt>
                <c:pt idx="67915">
                  <c:v>33957.5</c:v>
                </c:pt>
                <c:pt idx="67916">
                  <c:v>33958</c:v>
                </c:pt>
                <c:pt idx="67917">
                  <c:v>33958.5</c:v>
                </c:pt>
                <c:pt idx="67918">
                  <c:v>33959</c:v>
                </c:pt>
                <c:pt idx="67919">
                  <c:v>33959.5</c:v>
                </c:pt>
                <c:pt idx="67920">
                  <c:v>33960</c:v>
                </c:pt>
                <c:pt idx="67921">
                  <c:v>33960.5</c:v>
                </c:pt>
                <c:pt idx="67922">
                  <c:v>33961</c:v>
                </c:pt>
                <c:pt idx="67923">
                  <c:v>33961.5</c:v>
                </c:pt>
                <c:pt idx="67924">
                  <c:v>33962</c:v>
                </c:pt>
                <c:pt idx="67925">
                  <c:v>33962.5</c:v>
                </c:pt>
                <c:pt idx="67926">
                  <c:v>33963</c:v>
                </c:pt>
                <c:pt idx="67927">
                  <c:v>33963.5</c:v>
                </c:pt>
                <c:pt idx="67928">
                  <c:v>33964</c:v>
                </c:pt>
                <c:pt idx="67929">
                  <c:v>33964.5</c:v>
                </c:pt>
                <c:pt idx="67930">
                  <c:v>33965</c:v>
                </c:pt>
                <c:pt idx="67931">
                  <c:v>33965.5</c:v>
                </c:pt>
                <c:pt idx="67932">
                  <c:v>33966</c:v>
                </c:pt>
                <c:pt idx="67933">
                  <c:v>33966.5</c:v>
                </c:pt>
                <c:pt idx="67934">
                  <c:v>33967</c:v>
                </c:pt>
                <c:pt idx="67935">
                  <c:v>33967.5</c:v>
                </c:pt>
                <c:pt idx="67936">
                  <c:v>33968</c:v>
                </c:pt>
                <c:pt idx="67937">
                  <c:v>33968.5</c:v>
                </c:pt>
                <c:pt idx="67938">
                  <c:v>33969</c:v>
                </c:pt>
                <c:pt idx="67939">
                  <c:v>33969.5</c:v>
                </c:pt>
                <c:pt idx="67940">
                  <c:v>33970</c:v>
                </c:pt>
                <c:pt idx="67941">
                  <c:v>33970.5</c:v>
                </c:pt>
                <c:pt idx="67942">
                  <c:v>33971</c:v>
                </c:pt>
                <c:pt idx="67943">
                  <c:v>33971.5</c:v>
                </c:pt>
                <c:pt idx="67944">
                  <c:v>33972</c:v>
                </c:pt>
                <c:pt idx="67945">
                  <c:v>33972.5</c:v>
                </c:pt>
                <c:pt idx="67946">
                  <c:v>33973</c:v>
                </c:pt>
                <c:pt idx="67947">
                  <c:v>33973.5</c:v>
                </c:pt>
                <c:pt idx="67948">
                  <c:v>33974</c:v>
                </c:pt>
                <c:pt idx="67949">
                  <c:v>33974.5</c:v>
                </c:pt>
                <c:pt idx="67950">
                  <c:v>33975</c:v>
                </c:pt>
                <c:pt idx="67951">
                  <c:v>33975.5</c:v>
                </c:pt>
                <c:pt idx="67952">
                  <c:v>33976</c:v>
                </c:pt>
                <c:pt idx="67953">
                  <c:v>33976.5</c:v>
                </c:pt>
                <c:pt idx="67954">
                  <c:v>33977</c:v>
                </c:pt>
                <c:pt idx="67955">
                  <c:v>33977.5</c:v>
                </c:pt>
                <c:pt idx="67956">
                  <c:v>33978</c:v>
                </c:pt>
                <c:pt idx="67957">
                  <c:v>33978.5</c:v>
                </c:pt>
                <c:pt idx="67958">
                  <c:v>33979</c:v>
                </c:pt>
                <c:pt idx="67959">
                  <c:v>33979.5</c:v>
                </c:pt>
                <c:pt idx="67960">
                  <c:v>33980</c:v>
                </c:pt>
                <c:pt idx="67961">
                  <c:v>33980.5</c:v>
                </c:pt>
                <c:pt idx="67962">
                  <c:v>33981</c:v>
                </c:pt>
                <c:pt idx="67963">
                  <c:v>33981.5</c:v>
                </c:pt>
                <c:pt idx="67964">
                  <c:v>33982</c:v>
                </c:pt>
                <c:pt idx="67965">
                  <c:v>33982.5</c:v>
                </c:pt>
                <c:pt idx="67966">
                  <c:v>33983</c:v>
                </c:pt>
                <c:pt idx="67967">
                  <c:v>33983.5</c:v>
                </c:pt>
                <c:pt idx="67968">
                  <c:v>33984</c:v>
                </c:pt>
                <c:pt idx="67969">
                  <c:v>33984.5</c:v>
                </c:pt>
                <c:pt idx="67970">
                  <c:v>33985</c:v>
                </c:pt>
                <c:pt idx="67971">
                  <c:v>33985.5</c:v>
                </c:pt>
                <c:pt idx="67972">
                  <c:v>33986</c:v>
                </c:pt>
                <c:pt idx="67973">
                  <c:v>33986.5</c:v>
                </c:pt>
                <c:pt idx="67974">
                  <c:v>33987</c:v>
                </c:pt>
                <c:pt idx="67975">
                  <c:v>33987.5</c:v>
                </c:pt>
                <c:pt idx="67976">
                  <c:v>33988</c:v>
                </c:pt>
                <c:pt idx="67977">
                  <c:v>33988.5</c:v>
                </c:pt>
                <c:pt idx="67978">
                  <c:v>33989</c:v>
                </c:pt>
                <c:pt idx="67979">
                  <c:v>33989.5</c:v>
                </c:pt>
                <c:pt idx="67980">
                  <c:v>33990</c:v>
                </c:pt>
                <c:pt idx="67981">
                  <c:v>33990.5</c:v>
                </c:pt>
                <c:pt idx="67982">
                  <c:v>33991</c:v>
                </c:pt>
                <c:pt idx="67983">
                  <c:v>33991.5</c:v>
                </c:pt>
                <c:pt idx="67984">
                  <c:v>33992</c:v>
                </c:pt>
                <c:pt idx="67985">
                  <c:v>33992.5</c:v>
                </c:pt>
                <c:pt idx="67986">
                  <c:v>33993</c:v>
                </c:pt>
                <c:pt idx="67987">
                  <c:v>33993.5</c:v>
                </c:pt>
                <c:pt idx="67988">
                  <c:v>33994</c:v>
                </c:pt>
                <c:pt idx="67989">
                  <c:v>33994.5</c:v>
                </c:pt>
                <c:pt idx="67990">
                  <c:v>33995</c:v>
                </c:pt>
                <c:pt idx="67991">
                  <c:v>33995.5</c:v>
                </c:pt>
                <c:pt idx="67992">
                  <c:v>33996</c:v>
                </c:pt>
                <c:pt idx="67993">
                  <c:v>33996.5</c:v>
                </c:pt>
                <c:pt idx="67994">
                  <c:v>33997</c:v>
                </c:pt>
                <c:pt idx="67995">
                  <c:v>33997.5</c:v>
                </c:pt>
                <c:pt idx="67996">
                  <c:v>33998</c:v>
                </c:pt>
                <c:pt idx="67997">
                  <c:v>33998.5</c:v>
                </c:pt>
                <c:pt idx="67998">
                  <c:v>33999</c:v>
                </c:pt>
                <c:pt idx="67999">
                  <c:v>33999.5</c:v>
                </c:pt>
                <c:pt idx="68000">
                  <c:v>34000</c:v>
                </c:pt>
                <c:pt idx="68001">
                  <c:v>34000.5</c:v>
                </c:pt>
                <c:pt idx="68002">
                  <c:v>34001</c:v>
                </c:pt>
                <c:pt idx="68003">
                  <c:v>34001.5</c:v>
                </c:pt>
                <c:pt idx="68004">
                  <c:v>34002</c:v>
                </c:pt>
                <c:pt idx="68005">
                  <c:v>34002.5</c:v>
                </c:pt>
                <c:pt idx="68006">
                  <c:v>34003</c:v>
                </c:pt>
                <c:pt idx="68007">
                  <c:v>34003.5</c:v>
                </c:pt>
                <c:pt idx="68008">
                  <c:v>34004</c:v>
                </c:pt>
                <c:pt idx="68009">
                  <c:v>34004.5</c:v>
                </c:pt>
                <c:pt idx="68010">
                  <c:v>34005</c:v>
                </c:pt>
                <c:pt idx="68011">
                  <c:v>34005.5</c:v>
                </c:pt>
                <c:pt idx="68012">
                  <c:v>34006</c:v>
                </c:pt>
                <c:pt idx="68013">
                  <c:v>34006.5</c:v>
                </c:pt>
                <c:pt idx="68014">
                  <c:v>34007</c:v>
                </c:pt>
                <c:pt idx="68015">
                  <c:v>34007.5</c:v>
                </c:pt>
                <c:pt idx="68016">
                  <c:v>34008</c:v>
                </c:pt>
                <c:pt idx="68017">
                  <c:v>34008.5</c:v>
                </c:pt>
                <c:pt idx="68018">
                  <c:v>34009</c:v>
                </c:pt>
                <c:pt idx="68019">
                  <c:v>34009.5</c:v>
                </c:pt>
                <c:pt idx="68020">
                  <c:v>34010</c:v>
                </c:pt>
                <c:pt idx="68021">
                  <c:v>34010.5</c:v>
                </c:pt>
                <c:pt idx="68022">
                  <c:v>34011</c:v>
                </c:pt>
                <c:pt idx="68023">
                  <c:v>34011.5</c:v>
                </c:pt>
                <c:pt idx="68024">
                  <c:v>34012</c:v>
                </c:pt>
                <c:pt idx="68025">
                  <c:v>34012.5</c:v>
                </c:pt>
                <c:pt idx="68026">
                  <c:v>34013</c:v>
                </c:pt>
                <c:pt idx="68027">
                  <c:v>34013.5</c:v>
                </c:pt>
                <c:pt idx="68028">
                  <c:v>34014</c:v>
                </c:pt>
                <c:pt idx="68029">
                  <c:v>34014.5</c:v>
                </c:pt>
                <c:pt idx="68030">
                  <c:v>34015</c:v>
                </c:pt>
                <c:pt idx="68031">
                  <c:v>34015.5</c:v>
                </c:pt>
                <c:pt idx="68032">
                  <c:v>34016</c:v>
                </c:pt>
                <c:pt idx="68033">
                  <c:v>34016.5</c:v>
                </c:pt>
                <c:pt idx="68034">
                  <c:v>34017</c:v>
                </c:pt>
                <c:pt idx="68035">
                  <c:v>34017.5</c:v>
                </c:pt>
                <c:pt idx="68036">
                  <c:v>34018</c:v>
                </c:pt>
                <c:pt idx="68037">
                  <c:v>34018.5</c:v>
                </c:pt>
                <c:pt idx="68038">
                  <c:v>34019</c:v>
                </c:pt>
                <c:pt idx="68039">
                  <c:v>34019.5</c:v>
                </c:pt>
                <c:pt idx="68040">
                  <c:v>34020</c:v>
                </c:pt>
                <c:pt idx="68041">
                  <c:v>34020.5</c:v>
                </c:pt>
                <c:pt idx="68042">
                  <c:v>34021</c:v>
                </c:pt>
                <c:pt idx="68043">
                  <c:v>34021.5</c:v>
                </c:pt>
                <c:pt idx="68044">
                  <c:v>34022</c:v>
                </c:pt>
                <c:pt idx="68045">
                  <c:v>34022.5</c:v>
                </c:pt>
                <c:pt idx="68046">
                  <c:v>34023</c:v>
                </c:pt>
                <c:pt idx="68047">
                  <c:v>34023.5</c:v>
                </c:pt>
                <c:pt idx="68048">
                  <c:v>34024</c:v>
                </c:pt>
                <c:pt idx="68049">
                  <c:v>34024.5</c:v>
                </c:pt>
                <c:pt idx="68050">
                  <c:v>34025</c:v>
                </c:pt>
                <c:pt idx="68051">
                  <c:v>34025.5</c:v>
                </c:pt>
                <c:pt idx="68052">
                  <c:v>34026</c:v>
                </c:pt>
                <c:pt idx="68053">
                  <c:v>34026.5</c:v>
                </c:pt>
                <c:pt idx="68054">
                  <c:v>34027</c:v>
                </c:pt>
                <c:pt idx="68055">
                  <c:v>34027.5</c:v>
                </c:pt>
                <c:pt idx="68056">
                  <c:v>34028</c:v>
                </c:pt>
                <c:pt idx="68057">
                  <c:v>34028.5</c:v>
                </c:pt>
                <c:pt idx="68058">
                  <c:v>34029</c:v>
                </c:pt>
                <c:pt idx="68059">
                  <c:v>34029.5</c:v>
                </c:pt>
                <c:pt idx="68060">
                  <c:v>34030</c:v>
                </c:pt>
                <c:pt idx="68061">
                  <c:v>34030.5</c:v>
                </c:pt>
                <c:pt idx="68062">
                  <c:v>34031</c:v>
                </c:pt>
                <c:pt idx="68063">
                  <c:v>34031.5</c:v>
                </c:pt>
                <c:pt idx="68064">
                  <c:v>34032</c:v>
                </c:pt>
                <c:pt idx="68065">
                  <c:v>34032.5</c:v>
                </c:pt>
                <c:pt idx="68066">
                  <c:v>34033</c:v>
                </c:pt>
                <c:pt idx="68067">
                  <c:v>34033.5</c:v>
                </c:pt>
                <c:pt idx="68068">
                  <c:v>34034</c:v>
                </c:pt>
                <c:pt idx="68069">
                  <c:v>34034.5</c:v>
                </c:pt>
                <c:pt idx="68070">
                  <c:v>34035</c:v>
                </c:pt>
                <c:pt idx="68071">
                  <c:v>34035.5</c:v>
                </c:pt>
                <c:pt idx="68072">
                  <c:v>34036</c:v>
                </c:pt>
                <c:pt idx="68073">
                  <c:v>34036.5</c:v>
                </c:pt>
                <c:pt idx="68074">
                  <c:v>34037</c:v>
                </c:pt>
                <c:pt idx="68075">
                  <c:v>34037.5</c:v>
                </c:pt>
                <c:pt idx="68076">
                  <c:v>34038</c:v>
                </c:pt>
                <c:pt idx="68077">
                  <c:v>34038.5</c:v>
                </c:pt>
                <c:pt idx="68078">
                  <c:v>34039</c:v>
                </c:pt>
                <c:pt idx="68079">
                  <c:v>34039.5</c:v>
                </c:pt>
                <c:pt idx="68080">
                  <c:v>34040</c:v>
                </c:pt>
                <c:pt idx="68081">
                  <c:v>34040.5</c:v>
                </c:pt>
                <c:pt idx="68082">
                  <c:v>34041</c:v>
                </c:pt>
                <c:pt idx="68083">
                  <c:v>34041.5</c:v>
                </c:pt>
                <c:pt idx="68084">
                  <c:v>34042</c:v>
                </c:pt>
                <c:pt idx="68085">
                  <c:v>34042.5</c:v>
                </c:pt>
                <c:pt idx="68086">
                  <c:v>34043</c:v>
                </c:pt>
                <c:pt idx="68087">
                  <c:v>34043.5</c:v>
                </c:pt>
                <c:pt idx="68088">
                  <c:v>34044</c:v>
                </c:pt>
                <c:pt idx="68089">
                  <c:v>34044.5</c:v>
                </c:pt>
                <c:pt idx="68090">
                  <c:v>34045</c:v>
                </c:pt>
                <c:pt idx="68091">
                  <c:v>34045.5</c:v>
                </c:pt>
                <c:pt idx="68092">
                  <c:v>34046</c:v>
                </c:pt>
                <c:pt idx="68093">
                  <c:v>34046.5</c:v>
                </c:pt>
                <c:pt idx="68094">
                  <c:v>34047</c:v>
                </c:pt>
                <c:pt idx="68095">
                  <c:v>34047.5</c:v>
                </c:pt>
                <c:pt idx="68096">
                  <c:v>34048</c:v>
                </c:pt>
                <c:pt idx="68097">
                  <c:v>34048.5</c:v>
                </c:pt>
                <c:pt idx="68098">
                  <c:v>34049</c:v>
                </c:pt>
                <c:pt idx="68099">
                  <c:v>34049.5</c:v>
                </c:pt>
                <c:pt idx="68100">
                  <c:v>34050</c:v>
                </c:pt>
                <c:pt idx="68101">
                  <c:v>34050.5</c:v>
                </c:pt>
                <c:pt idx="68102">
                  <c:v>34051</c:v>
                </c:pt>
                <c:pt idx="68103">
                  <c:v>34051.5</c:v>
                </c:pt>
                <c:pt idx="68104">
                  <c:v>34052</c:v>
                </c:pt>
                <c:pt idx="68105">
                  <c:v>34052.5</c:v>
                </c:pt>
                <c:pt idx="68106">
                  <c:v>34053</c:v>
                </c:pt>
                <c:pt idx="68107">
                  <c:v>34053.5</c:v>
                </c:pt>
                <c:pt idx="68108">
                  <c:v>34054</c:v>
                </c:pt>
                <c:pt idx="68109">
                  <c:v>34054.5</c:v>
                </c:pt>
                <c:pt idx="68110">
                  <c:v>34055</c:v>
                </c:pt>
                <c:pt idx="68111">
                  <c:v>34055.5</c:v>
                </c:pt>
                <c:pt idx="68112">
                  <c:v>34056</c:v>
                </c:pt>
                <c:pt idx="68113">
                  <c:v>34056.5</c:v>
                </c:pt>
                <c:pt idx="68114">
                  <c:v>34057</c:v>
                </c:pt>
                <c:pt idx="68115">
                  <c:v>34057.5</c:v>
                </c:pt>
                <c:pt idx="68116">
                  <c:v>34058</c:v>
                </c:pt>
                <c:pt idx="68117">
                  <c:v>34058.5</c:v>
                </c:pt>
                <c:pt idx="68118">
                  <c:v>34059</c:v>
                </c:pt>
                <c:pt idx="68119">
                  <c:v>34059.5</c:v>
                </c:pt>
                <c:pt idx="68120">
                  <c:v>34060</c:v>
                </c:pt>
                <c:pt idx="68121">
                  <c:v>34060.5</c:v>
                </c:pt>
                <c:pt idx="68122">
                  <c:v>34061</c:v>
                </c:pt>
                <c:pt idx="68123">
                  <c:v>34061.5</c:v>
                </c:pt>
                <c:pt idx="68124">
                  <c:v>34062</c:v>
                </c:pt>
                <c:pt idx="68125">
                  <c:v>34062.5</c:v>
                </c:pt>
                <c:pt idx="68126">
                  <c:v>34063</c:v>
                </c:pt>
                <c:pt idx="68127">
                  <c:v>34063.5</c:v>
                </c:pt>
                <c:pt idx="68128">
                  <c:v>34064</c:v>
                </c:pt>
                <c:pt idx="68129">
                  <c:v>34064.5</c:v>
                </c:pt>
                <c:pt idx="68130">
                  <c:v>34065</c:v>
                </c:pt>
                <c:pt idx="68131">
                  <c:v>34065.5</c:v>
                </c:pt>
                <c:pt idx="68132">
                  <c:v>34066</c:v>
                </c:pt>
                <c:pt idx="68133">
                  <c:v>34066.5</c:v>
                </c:pt>
                <c:pt idx="68134">
                  <c:v>34067</c:v>
                </c:pt>
                <c:pt idx="68135">
                  <c:v>34067.5</c:v>
                </c:pt>
                <c:pt idx="68136">
                  <c:v>34068</c:v>
                </c:pt>
                <c:pt idx="68137">
                  <c:v>34068.5</c:v>
                </c:pt>
                <c:pt idx="68138">
                  <c:v>34069</c:v>
                </c:pt>
                <c:pt idx="68139">
                  <c:v>34069.5</c:v>
                </c:pt>
                <c:pt idx="68140">
                  <c:v>34070</c:v>
                </c:pt>
                <c:pt idx="68141">
                  <c:v>34070.5</c:v>
                </c:pt>
                <c:pt idx="68142">
                  <c:v>34071</c:v>
                </c:pt>
                <c:pt idx="68143">
                  <c:v>34071.5</c:v>
                </c:pt>
                <c:pt idx="68144">
                  <c:v>34072</c:v>
                </c:pt>
                <c:pt idx="68145">
                  <c:v>34072.5</c:v>
                </c:pt>
                <c:pt idx="68146">
                  <c:v>34073</c:v>
                </c:pt>
                <c:pt idx="68147">
                  <c:v>34073.5</c:v>
                </c:pt>
                <c:pt idx="68148">
                  <c:v>34074</c:v>
                </c:pt>
                <c:pt idx="68149">
                  <c:v>34074.5</c:v>
                </c:pt>
                <c:pt idx="68150">
                  <c:v>34075</c:v>
                </c:pt>
                <c:pt idx="68151">
                  <c:v>34075.5</c:v>
                </c:pt>
                <c:pt idx="68152">
                  <c:v>34076</c:v>
                </c:pt>
                <c:pt idx="68153">
                  <c:v>34076.5</c:v>
                </c:pt>
                <c:pt idx="68154">
                  <c:v>34077</c:v>
                </c:pt>
                <c:pt idx="68155">
                  <c:v>34077.5</c:v>
                </c:pt>
                <c:pt idx="68156">
                  <c:v>34078</c:v>
                </c:pt>
                <c:pt idx="68157">
                  <c:v>34078.5</c:v>
                </c:pt>
                <c:pt idx="68158">
                  <c:v>34079</c:v>
                </c:pt>
                <c:pt idx="68159">
                  <c:v>34079.5</c:v>
                </c:pt>
                <c:pt idx="68160">
                  <c:v>34080</c:v>
                </c:pt>
                <c:pt idx="68161">
                  <c:v>34080.5</c:v>
                </c:pt>
                <c:pt idx="68162">
                  <c:v>34081</c:v>
                </c:pt>
                <c:pt idx="68163">
                  <c:v>34081.5</c:v>
                </c:pt>
                <c:pt idx="68164">
                  <c:v>34082</c:v>
                </c:pt>
                <c:pt idx="68165">
                  <c:v>34082.5</c:v>
                </c:pt>
                <c:pt idx="68166">
                  <c:v>34083</c:v>
                </c:pt>
                <c:pt idx="68167">
                  <c:v>34083.5</c:v>
                </c:pt>
                <c:pt idx="68168">
                  <c:v>34084</c:v>
                </c:pt>
                <c:pt idx="68169">
                  <c:v>34084.5</c:v>
                </c:pt>
                <c:pt idx="68170">
                  <c:v>34085</c:v>
                </c:pt>
                <c:pt idx="68171">
                  <c:v>34085.5</c:v>
                </c:pt>
                <c:pt idx="68172">
                  <c:v>34086</c:v>
                </c:pt>
                <c:pt idx="68173">
                  <c:v>34086.5</c:v>
                </c:pt>
                <c:pt idx="68174">
                  <c:v>34087</c:v>
                </c:pt>
                <c:pt idx="68175">
                  <c:v>34087.5</c:v>
                </c:pt>
                <c:pt idx="68176">
                  <c:v>34088</c:v>
                </c:pt>
                <c:pt idx="68177">
                  <c:v>34088.5</c:v>
                </c:pt>
                <c:pt idx="68178">
                  <c:v>34089</c:v>
                </c:pt>
                <c:pt idx="68179">
                  <c:v>34089.5</c:v>
                </c:pt>
                <c:pt idx="68180">
                  <c:v>34090</c:v>
                </c:pt>
                <c:pt idx="68181">
                  <c:v>34090.5</c:v>
                </c:pt>
                <c:pt idx="68182">
                  <c:v>34091</c:v>
                </c:pt>
                <c:pt idx="68183">
                  <c:v>34091.5</c:v>
                </c:pt>
                <c:pt idx="68184">
                  <c:v>34092</c:v>
                </c:pt>
                <c:pt idx="68185">
                  <c:v>34092.5</c:v>
                </c:pt>
                <c:pt idx="68186">
                  <c:v>34093</c:v>
                </c:pt>
                <c:pt idx="68187">
                  <c:v>34093.5</c:v>
                </c:pt>
                <c:pt idx="68188">
                  <c:v>34094</c:v>
                </c:pt>
                <c:pt idx="68189">
                  <c:v>34094.5</c:v>
                </c:pt>
                <c:pt idx="68190">
                  <c:v>34095</c:v>
                </c:pt>
                <c:pt idx="68191">
                  <c:v>34095.5</c:v>
                </c:pt>
                <c:pt idx="68192">
                  <c:v>34096</c:v>
                </c:pt>
                <c:pt idx="68193">
                  <c:v>34096.5</c:v>
                </c:pt>
                <c:pt idx="68194">
                  <c:v>34097</c:v>
                </c:pt>
                <c:pt idx="68195">
                  <c:v>34097.5</c:v>
                </c:pt>
                <c:pt idx="68196">
                  <c:v>34098</c:v>
                </c:pt>
                <c:pt idx="68197">
                  <c:v>34098.5</c:v>
                </c:pt>
                <c:pt idx="68198">
                  <c:v>34099</c:v>
                </c:pt>
                <c:pt idx="68199">
                  <c:v>34099.5</c:v>
                </c:pt>
                <c:pt idx="68200">
                  <c:v>34100</c:v>
                </c:pt>
                <c:pt idx="68201">
                  <c:v>34100.5</c:v>
                </c:pt>
                <c:pt idx="68202">
                  <c:v>34101</c:v>
                </c:pt>
                <c:pt idx="68203">
                  <c:v>34101.5</c:v>
                </c:pt>
                <c:pt idx="68204">
                  <c:v>34102</c:v>
                </c:pt>
                <c:pt idx="68205">
                  <c:v>34102.5</c:v>
                </c:pt>
                <c:pt idx="68206">
                  <c:v>34103</c:v>
                </c:pt>
                <c:pt idx="68207">
                  <c:v>34103.5</c:v>
                </c:pt>
                <c:pt idx="68208">
                  <c:v>34104</c:v>
                </c:pt>
                <c:pt idx="68209">
                  <c:v>34104.5</c:v>
                </c:pt>
                <c:pt idx="68210">
                  <c:v>34105</c:v>
                </c:pt>
                <c:pt idx="68211">
                  <c:v>34105.5</c:v>
                </c:pt>
                <c:pt idx="68212">
                  <c:v>34106</c:v>
                </c:pt>
                <c:pt idx="68213">
                  <c:v>34106.5</c:v>
                </c:pt>
                <c:pt idx="68214">
                  <c:v>34107</c:v>
                </c:pt>
                <c:pt idx="68215">
                  <c:v>34107.5</c:v>
                </c:pt>
                <c:pt idx="68216">
                  <c:v>34108</c:v>
                </c:pt>
                <c:pt idx="68217">
                  <c:v>34108.5</c:v>
                </c:pt>
                <c:pt idx="68218">
                  <c:v>34109</c:v>
                </c:pt>
                <c:pt idx="68219">
                  <c:v>34109.5</c:v>
                </c:pt>
                <c:pt idx="68220">
                  <c:v>34110</c:v>
                </c:pt>
                <c:pt idx="68221">
                  <c:v>34110.5</c:v>
                </c:pt>
                <c:pt idx="68222">
                  <c:v>34111</c:v>
                </c:pt>
                <c:pt idx="68223">
                  <c:v>34111.5</c:v>
                </c:pt>
                <c:pt idx="68224">
                  <c:v>34112</c:v>
                </c:pt>
                <c:pt idx="68225">
                  <c:v>34112.5</c:v>
                </c:pt>
                <c:pt idx="68226">
                  <c:v>34113</c:v>
                </c:pt>
                <c:pt idx="68227">
                  <c:v>34113.5</c:v>
                </c:pt>
                <c:pt idx="68228">
                  <c:v>34114</c:v>
                </c:pt>
                <c:pt idx="68229">
                  <c:v>34114.5</c:v>
                </c:pt>
                <c:pt idx="68230">
                  <c:v>34115</c:v>
                </c:pt>
                <c:pt idx="68231">
                  <c:v>34115.5</c:v>
                </c:pt>
                <c:pt idx="68232">
                  <c:v>34116</c:v>
                </c:pt>
                <c:pt idx="68233">
                  <c:v>34116.5</c:v>
                </c:pt>
                <c:pt idx="68234">
                  <c:v>34117</c:v>
                </c:pt>
                <c:pt idx="68235">
                  <c:v>34117.5</c:v>
                </c:pt>
                <c:pt idx="68236">
                  <c:v>34118</c:v>
                </c:pt>
                <c:pt idx="68237">
                  <c:v>34118.5</c:v>
                </c:pt>
                <c:pt idx="68238">
                  <c:v>34119</c:v>
                </c:pt>
                <c:pt idx="68239">
                  <c:v>34119.5</c:v>
                </c:pt>
                <c:pt idx="68240">
                  <c:v>34120</c:v>
                </c:pt>
                <c:pt idx="68241">
                  <c:v>34120.5</c:v>
                </c:pt>
                <c:pt idx="68242">
                  <c:v>34121</c:v>
                </c:pt>
                <c:pt idx="68243">
                  <c:v>34121.5</c:v>
                </c:pt>
                <c:pt idx="68244">
                  <c:v>34122</c:v>
                </c:pt>
                <c:pt idx="68245">
                  <c:v>34122.5</c:v>
                </c:pt>
                <c:pt idx="68246">
                  <c:v>34123</c:v>
                </c:pt>
                <c:pt idx="68247">
                  <c:v>34123.5</c:v>
                </c:pt>
                <c:pt idx="68248">
                  <c:v>34124</c:v>
                </c:pt>
                <c:pt idx="68249">
                  <c:v>34124.5</c:v>
                </c:pt>
                <c:pt idx="68250">
                  <c:v>34125</c:v>
                </c:pt>
                <c:pt idx="68251">
                  <c:v>34125.5</c:v>
                </c:pt>
                <c:pt idx="68252">
                  <c:v>34126</c:v>
                </c:pt>
                <c:pt idx="68253">
                  <c:v>34126.5</c:v>
                </c:pt>
                <c:pt idx="68254">
                  <c:v>34127</c:v>
                </c:pt>
                <c:pt idx="68255">
                  <c:v>34127.5</c:v>
                </c:pt>
                <c:pt idx="68256">
                  <c:v>34128</c:v>
                </c:pt>
                <c:pt idx="68257">
                  <c:v>34128.5</c:v>
                </c:pt>
                <c:pt idx="68258">
                  <c:v>34129</c:v>
                </c:pt>
                <c:pt idx="68259">
                  <c:v>34129.5</c:v>
                </c:pt>
                <c:pt idx="68260">
                  <c:v>34130</c:v>
                </c:pt>
                <c:pt idx="68261">
                  <c:v>34130.5</c:v>
                </c:pt>
                <c:pt idx="68262">
                  <c:v>34131</c:v>
                </c:pt>
                <c:pt idx="68263">
                  <c:v>34131.5</c:v>
                </c:pt>
                <c:pt idx="68264">
                  <c:v>34132</c:v>
                </c:pt>
                <c:pt idx="68265">
                  <c:v>34132.5</c:v>
                </c:pt>
                <c:pt idx="68266">
                  <c:v>34133</c:v>
                </c:pt>
                <c:pt idx="68267">
                  <c:v>34133.5</c:v>
                </c:pt>
                <c:pt idx="68268">
                  <c:v>34134</c:v>
                </c:pt>
                <c:pt idx="68269">
                  <c:v>34134.5</c:v>
                </c:pt>
                <c:pt idx="68270">
                  <c:v>34135</c:v>
                </c:pt>
                <c:pt idx="68271">
                  <c:v>34135.5</c:v>
                </c:pt>
                <c:pt idx="68272">
                  <c:v>34136</c:v>
                </c:pt>
                <c:pt idx="68273">
                  <c:v>34136.5</c:v>
                </c:pt>
                <c:pt idx="68274">
                  <c:v>34137</c:v>
                </c:pt>
                <c:pt idx="68275">
                  <c:v>34137.5</c:v>
                </c:pt>
                <c:pt idx="68276">
                  <c:v>34138</c:v>
                </c:pt>
                <c:pt idx="68277">
                  <c:v>34138.5</c:v>
                </c:pt>
                <c:pt idx="68278">
                  <c:v>34139</c:v>
                </c:pt>
                <c:pt idx="68279">
                  <c:v>34139.5</c:v>
                </c:pt>
                <c:pt idx="68280">
                  <c:v>34140</c:v>
                </c:pt>
                <c:pt idx="68281">
                  <c:v>34140.5</c:v>
                </c:pt>
                <c:pt idx="68282">
                  <c:v>34141</c:v>
                </c:pt>
                <c:pt idx="68283">
                  <c:v>34141.5</c:v>
                </c:pt>
                <c:pt idx="68284">
                  <c:v>34142</c:v>
                </c:pt>
                <c:pt idx="68285">
                  <c:v>34142.5</c:v>
                </c:pt>
                <c:pt idx="68286">
                  <c:v>34143</c:v>
                </c:pt>
                <c:pt idx="68287">
                  <c:v>34143.5</c:v>
                </c:pt>
                <c:pt idx="68288">
                  <c:v>34144</c:v>
                </c:pt>
                <c:pt idx="68289">
                  <c:v>34144.5</c:v>
                </c:pt>
                <c:pt idx="68290">
                  <c:v>34145</c:v>
                </c:pt>
                <c:pt idx="68291">
                  <c:v>34145.5</c:v>
                </c:pt>
                <c:pt idx="68292">
                  <c:v>34146</c:v>
                </c:pt>
                <c:pt idx="68293">
                  <c:v>34146.5</c:v>
                </c:pt>
                <c:pt idx="68294">
                  <c:v>34147</c:v>
                </c:pt>
                <c:pt idx="68295">
                  <c:v>34147.5</c:v>
                </c:pt>
                <c:pt idx="68296">
                  <c:v>34148</c:v>
                </c:pt>
                <c:pt idx="68297">
                  <c:v>34148.5</c:v>
                </c:pt>
                <c:pt idx="68298">
                  <c:v>34149</c:v>
                </c:pt>
                <c:pt idx="68299">
                  <c:v>34149.5</c:v>
                </c:pt>
                <c:pt idx="68300">
                  <c:v>34150</c:v>
                </c:pt>
                <c:pt idx="68301">
                  <c:v>34150.5</c:v>
                </c:pt>
                <c:pt idx="68302">
                  <c:v>34151</c:v>
                </c:pt>
                <c:pt idx="68303">
                  <c:v>34151.5</c:v>
                </c:pt>
                <c:pt idx="68304">
                  <c:v>34152</c:v>
                </c:pt>
                <c:pt idx="68305">
                  <c:v>34152.5</c:v>
                </c:pt>
                <c:pt idx="68306">
                  <c:v>34153</c:v>
                </c:pt>
                <c:pt idx="68307">
                  <c:v>34153.5</c:v>
                </c:pt>
                <c:pt idx="68308">
                  <c:v>34154</c:v>
                </c:pt>
                <c:pt idx="68309">
                  <c:v>34154.5</c:v>
                </c:pt>
                <c:pt idx="68310">
                  <c:v>34155</c:v>
                </c:pt>
                <c:pt idx="68311">
                  <c:v>34155.5</c:v>
                </c:pt>
                <c:pt idx="68312">
                  <c:v>34156</c:v>
                </c:pt>
                <c:pt idx="68313">
                  <c:v>34156.5</c:v>
                </c:pt>
                <c:pt idx="68314">
                  <c:v>34157</c:v>
                </c:pt>
                <c:pt idx="68315">
                  <c:v>34157.5</c:v>
                </c:pt>
                <c:pt idx="68316">
                  <c:v>34158</c:v>
                </c:pt>
                <c:pt idx="68317">
                  <c:v>34158.5</c:v>
                </c:pt>
                <c:pt idx="68318">
                  <c:v>34159</c:v>
                </c:pt>
                <c:pt idx="68319">
                  <c:v>34159.5</c:v>
                </c:pt>
                <c:pt idx="68320">
                  <c:v>34160</c:v>
                </c:pt>
                <c:pt idx="68321">
                  <c:v>34160.5</c:v>
                </c:pt>
                <c:pt idx="68322">
                  <c:v>34161</c:v>
                </c:pt>
                <c:pt idx="68323">
                  <c:v>34161.5</c:v>
                </c:pt>
                <c:pt idx="68324">
                  <c:v>34162</c:v>
                </c:pt>
                <c:pt idx="68325">
                  <c:v>34162.5</c:v>
                </c:pt>
                <c:pt idx="68326">
                  <c:v>34163</c:v>
                </c:pt>
                <c:pt idx="68327">
                  <c:v>34163.5</c:v>
                </c:pt>
                <c:pt idx="68328">
                  <c:v>34164</c:v>
                </c:pt>
                <c:pt idx="68329">
                  <c:v>34164.5</c:v>
                </c:pt>
                <c:pt idx="68330">
                  <c:v>34165</c:v>
                </c:pt>
                <c:pt idx="68331">
                  <c:v>34165.5</c:v>
                </c:pt>
                <c:pt idx="68332">
                  <c:v>34166</c:v>
                </c:pt>
                <c:pt idx="68333">
                  <c:v>34166.5</c:v>
                </c:pt>
                <c:pt idx="68334">
                  <c:v>34167</c:v>
                </c:pt>
                <c:pt idx="68335">
                  <c:v>34167.5</c:v>
                </c:pt>
                <c:pt idx="68336">
                  <c:v>34168</c:v>
                </c:pt>
                <c:pt idx="68337">
                  <c:v>34168.5</c:v>
                </c:pt>
                <c:pt idx="68338">
                  <c:v>34169</c:v>
                </c:pt>
                <c:pt idx="68339">
                  <c:v>34169.5</c:v>
                </c:pt>
                <c:pt idx="68340">
                  <c:v>34170</c:v>
                </c:pt>
                <c:pt idx="68341">
                  <c:v>34170.5</c:v>
                </c:pt>
                <c:pt idx="68342">
                  <c:v>34171</c:v>
                </c:pt>
                <c:pt idx="68343">
                  <c:v>34171.5</c:v>
                </c:pt>
                <c:pt idx="68344">
                  <c:v>34172</c:v>
                </c:pt>
                <c:pt idx="68345">
                  <c:v>34172.5</c:v>
                </c:pt>
                <c:pt idx="68346">
                  <c:v>34173</c:v>
                </c:pt>
                <c:pt idx="68347">
                  <c:v>34173.5</c:v>
                </c:pt>
                <c:pt idx="68348">
                  <c:v>34174</c:v>
                </c:pt>
                <c:pt idx="68349">
                  <c:v>34174.5</c:v>
                </c:pt>
                <c:pt idx="68350">
                  <c:v>34175</c:v>
                </c:pt>
                <c:pt idx="68351">
                  <c:v>34175.5</c:v>
                </c:pt>
                <c:pt idx="68352">
                  <c:v>34176</c:v>
                </c:pt>
                <c:pt idx="68353">
                  <c:v>34176.5</c:v>
                </c:pt>
                <c:pt idx="68354">
                  <c:v>34177</c:v>
                </c:pt>
                <c:pt idx="68355">
                  <c:v>34177.5</c:v>
                </c:pt>
                <c:pt idx="68356">
                  <c:v>34178</c:v>
                </c:pt>
                <c:pt idx="68357">
                  <c:v>34178.5</c:v>
                </c:pt>
                <c:pt idx="68358">
                  <c:v>34179</c:v>
                </c:pt>
                <c:pt idx="68359">
                  <c:v>34179.5</c:v>
                </c:pt>
                <c:pt idx="68360">
                  <c:v>34180</c:v>
                </c:pt>
                <c:pt idx="68361">
                  <c:v>34180.5</c:v>
                </c:pt>
                <c:pt idx="68362">
                  <c:v>34181</c:v>
                </c:pt>
                <c:pt idx="68363">
                  <c:v>34181.5</c:v>
                </c:pt>
                <c:pt idx="68364">
                  <c:v>34182</c:v>
                </c:pt>
                <c:pt idx="68365">
                  <c:v>34182.5</c:v>
                </c:pt>
                <c:pt idx="68366">
                  <c:v>34183</c:v>
                </c:pt>
                <c:pt idx="68367">
                  <c:v>34183.5</c:v>
                </c:pt>
                <c:pt idx="68368">
                  <c:v>34184</c:v>
                </c:pt>
                <c:pt idx="68369">
                  <c:v>34184.5</c:v>
                </c:pt>
                <c:pt idx="68370">
                  <c:v>34185</c:v>
                </c:pt>
                <c:pt idx="68371">
                  <c:v>34185.5</c:v>
                </c:pt>
                <c:pt idx="68372">
                  <c:v>34186</c:v>
                </c:pt>
                <c:pt idx="68373">
                  <c:v>34186.5</c:v>
                </c:pt>
                <c:pt idx="68374">
                  <c:v>34187</c:v>
                </c:pt>
                <c:pt idx="68375">
                  <c:v>34187.5</c:v>
                </c:pt>
                <c:pt idx="68376">
                  <c:v>34188</c:v>
                </c:pt>
                <c:pt idx="68377">
                  <c:v>34188.5</c:v>
                </c:pt>
                <c:pt idx="68378">
                  <c:v>34189</c:v>
                </c:pt>
                <c:pt idx="68379">
                  <c:v>34189.5</c:v>
                </c:pt>
                <c:pt idx="68380">
                  <c:v>34190</c:v>
                </c:pt>
                <c:pt idx="68381">
                  <c:v>34190.5</c:v>
                </c:pt>
                <c:pt idx="68382">
                  <c:v>34191</c:v>
                </c:pt>
                <c:pt idx="68383">
                  <c:v>34191.5</c:v>
                </c:pt>
                <c:pt idx="68384">
                  <c:v>34192</c:v>
                </c:pt>
                <c:pt idx="68385">
                  <c:v>34192.5</c:v>
                </c:pt>
                <c:pt idx="68386">
                  <c:v>34193</c:v>
                </c:pt>
                <c:pt idx="68387">
                  <c:v>34193.5</c:v>
                </c:pt>
                <c:pt idx="68388">
                  <c:v>34194</c:v>
                </c:pt>
                <c:pt idx="68389">
                  <c:v>34194.5</c:v>
                </c:pt>
                <c:pt idx="68390">
                  <c:v>34195</c:v>
                </c:pt>
                <c:pt idx="68391">
                  <c:v>34195.5</c:v>
                </c:pt>
                <c:pt idx="68392">
                  <c:v>34196</c:v>
                </c:pt>
                <c:pt idx="68393">
                  <c:v>34196.5</c:v>
                </c:pt>
                <c:pt idx="68394">
                  <c:v>34197</c:v>
                </c:pt>
                <c:pt idx="68395">
                  <c:v>34197.5</c:v>
                </c:pt>
                <c:pt idx="68396">
                  <c:v>34198</c:v>
                </c:pt>
                <c:pt idx="68397">
                  <c:v>34198.5</c:v>
                </c:pt>
                <c:pt idx="68398">
                  <c:v>34199</c:v>
                </c:pt>
                <c:pt idx="68399">
                  <c:v>34199.5</c:v>
                </c:pt>
                <c:pt idx="68400">
                  <c:v>34200</c:v>
                </c:pt>
                <c:pt idx="68401">
                  <c:v>34200.5</c:v>
                </c:pt>
                <c:pt idx="68402">
                  <c:v>34201</c:v>
                </c:pt>
                <c:pt idx="68403">
                  <c:v>34201.5</c:v>
                </c:pt>
                <c:pt idx="68404">
                  <c:v>34202</c:v>
                </c:pt>
                <c:pt idx="68405">
                  <c:v>34202.5</c:v>
                </c:pt>
                <c:pt idx="68406">
                  <c:v>34203</c:v>
                </c:pt>
                <c:pt idx="68407">
                  <c:v>34203.5</c:v>
                </c:pt>
                <c:pt idx="68408">
                  <c:v>34204</c:v>
                </c:pt>
                <c:pt idx="68409">
                  <c:v>34204.5</c:v>
                </c:pt>
                <c:pt idx="68410">
                  <c:v>34205</c:v>
                </c:pt>
                <c:pt idx="68411">
                  <c:v>34205.5</c:v>
                </c:pt>
                <c:pt idx="68412">
                  <c:v>34206</c:v>
                </c:pt>
                <c:pt idx="68413">
                  <c:v>34206.5</c:v>
                </c:pt>
                <c:pt idx="68414">
                  <c:v>34207</c:v>
                </c:pt>
                <c:pt idx="68415">
                  <c:v>34207.5</c:v>
                </c:pt>
                <c:pt idx="68416">
                  <c:v>34208</c:v>
                </c:pt>
                <c:pt idx="68417">
                  <c:v>34208.5</c:v>
                </c:pt>
                <c:pt idx="68418">
                  <c:v>34209</c:v>
                </c:pt>
                <c:pt idx="68419">
                  <c:v>34209.5</c:v>
                </c:pt>
                <c:pt idx="68420">
                  <c:v>34210</c:v>
                </c:pt>
                <c:pt idx="68421">
                  <c:v>34210.5</c:v>
                </c:pt>
                <c:pt idx="68422">
                  <c:v>34211</c:v>
                </c:pt>
                <c:pt idx="68423">
                  <c:v>34211.5</c:v>
                </c:pt>
                <c:pt idx="68424">
                  <c:v>34212</c:v>
                </c:pt>
                <c:pt idx="68425">
                  <c:v>34212.5</c:v>
                </c:pt>
                <c:pt idx="68426">
                  <c:v>34213</c:v>
                </c:pt>
                <c:pt idx="68427">
                  <c:v>34213.5</c:v>
                </c:pt>
                <c:pt idx="68428">
                  <c:v>34214</c:v>
                </c:pt>
                <c:pt idx="68429">
                  <c:v>34214.5</c:v>
                </c:pt>
                <c:pt idx="68430">
                  <c:v>34215</c:v>
                </c:pt>
                <c:pt idx="68431">
                  <c:v>34215.5</c:v>
                </c:pt>
                <c:pt idx="68432">
                  <c:v>34216</c:v>
                </c:pt>
                <c:pt idx="68433">
                  <c:v>34216.5</c:v>
                </c:pt>
                <c:pt idx="68434">
                  <c:v>34217</c:v>
                </c:pt>
                <c:pt idx="68435">
                  <c:v>34217.5</c:v>
                </c:pt>
                <c:pt idx="68436">
                  <c:v>34218</c:v>
                </c:pt>
                <c:pt idx="68437">
                  <c:v>34218.5</c:v>
                </c:pt>
                <c:pt idx="68438">
                  <c:v>34219</c:v>
                </c:pt>
                <c:pt idx="68439">
                  <c:v>34219.5</c:v>
                </c:pt>
                <c:pt idx="68440">
                  <c:v>34220</c:v>
                </c:pt>
                <c:pt idx="68441">
                  <c:v>34220.5</c:v>
                </c:pt>
                <c:pt idx="68442">
                  <c:v>34221</c:v>
                </c:pt>
                <c:pt idx="68443">
                  <c:v>34221.5</c:v>
                </c:pt>
                <c:pt idx="68444">
                  <c:v>34222</c:v>
                </c:pt>
                <c:pt idx="68445">
                  <c:v>34222.5</c:v>
                </c:pt>
                <c:pt idx="68446">
                  <c:v>34223</c:v>
                </c:pt>
                <c:pt idx="68447">
                  <c:v>34223.5</c:v>
                </c:pt>
                <c:pt idx="68448">
                  <c:v>34224</c:v>
                </c:pt>
                <c:pt idx="68449">
                  <c:v>34224.5</c:v>
                </c:pt>
                <c:pt idx="68450">
                  <c:v>34225</c:v>
                </c:pt>
                <c:pt idx="68451">
                  <c:v>34225.5</c:v>
                </c:pt>
                <c:pt idx="68452">
                  <c:v>34226</c:v>
                </c:pt>
                <c:pt idx="68453">
                  <c:v>34226.5</c:v>
                </c:pt>
                <c:pt idx="68454">
                  <c:v>34227</c:v>
                </c:pt>
                <c:pt idx="68455">
                  <c:v>34227.5</c:v>
                </c:pt>
                <c:pt idx="68456">
                  <c:v>34228</c:v>
                </c:pt>
                <c:pt idx="68457">
                  <c:v>34228.5</c:v>
                </c:pt>
                <c:pt idx="68458">
                  <c:v>34229</c:v>
                </c:pt>
                <c:pt idx="68459">
                  <c:v>34229.5</c:v>
                </c:pt>
                <c:pt idx="68460">
                  <c:v>34230</c:v>
                </c:pt>
                <c:pt idx="68461">
                  <c:v>34230.5</c:v>
                </c:pt>
                <c:pt idx="68462">
                  <c:v>34231</c:v>
                </c:pt>
                <c:pt idx="68463">
                  <c:v>34231.5</c:v>
                </c:pt>
                <c:pt idx="68464">
                  <c:v>34232</c:v>
                </c:pt>
                <c:pt idx="68465">
                  <c:v>34232.5</c:v>
                </c:pt>
                <c:pt idx="68466">
                  <c:v>34233</c:v>
                </c:pt>
                <c:pt idx="68467">
                  <c:v>34233.5</c:v>
                </c:pt>
                <c:pt idx="68468">
                  <c:v>34234</c:v>
                </c:pt>
                <c:pt idx="68469">
                  <c:v>34234.5</c:v>
                </c:pt>
                <c:pt idx="68470">
                  <c:v>34235</c:v>
                </c:pt>
                <c:pt idx="68471">
                  <c:v>34235.5</c:v>
                </c:pt>
                <c:pt idx="68472">
                  <c:v>34236</c:v>
                </c:pt>
                <c:pt idx="68473">
                  <c:v>34236.5</c:v>
                </c:pt>
                <c:pt idx="68474">
                  <c:v>34237</c:v>
                </c:pt>
                <c:pt idx="68475">
                  <c:v>34237.5</c:v>
                </c:pt>
                <c:pt idx="68476">
                  <c:v>34238</c:v>
                </c:pt>
                <c:pt idx="68477">
                  <c:v>34238.5</c:v>
                </c:pt>
                <c:pt idx="68478">
                  <c:v>34239</c:v>
                </c:pt>
                <c:pt idx="68479">
                  <c:v>34239.5</c:v>
                </c:pt>
                <c:pt idx="68480">
                  <c:v>34240</c:v>
                </c:pt>
                <c:pt idx="68481">
                  <c:v>34240.5</c:v>
                </c:pt>
                <c:pt idx="68482">
                  <c:v>34241</c:v>
                </c:pt>
                <c:pt idx="68483">
                  <c:v>34241.5</c:v>
                </c:pt>
                <c:pt idx="68484">
                  <c:v>34242</c:v>
                </c:pt>
                <c:pt idx="68485">
                  <c:v>34242.5</c:v>
                </c:pt>
                <c:pt idx="68486">
                  <c:v>34243</c:v>
                </c:pt>
                <c:pt idx="68487">
                  <c:v>34243.5</c:v>
                </c:pt>
                <c:pt idx="68488">
                  <c:v>34244</c:v>
                </c:pt>
                <c:pt idx="68489">
                  <c:v>34244.5</c:v>
                </c:pt>
                <c:pt idx="68490">
                  <c:v>34245</c:v>
                </c:pt>
                <c:pt idx="68491">
                  <c:v>34245.5</c:v>
                </c:pt>
                <c:pt idx="68492">
                  <c:v>34246</c:v>
                </c:pt>
                <c:pt idx="68493">
                  <c:v>34246.5</c:v>
                </c:pt>
                <c:pt idx="68494">
                  <c:v>34247</c:v>
                </c:pt>
                <c:pt idx="68495">
                  <c:v>34247.5</c:v>
                </c:pt>
                <c:pt idx="68496">
                  <c:v>34248</c:v>
                </c:pt>
                <c:pt idx="68497">
                  <c:v>34248.5</c:v>
                </c:pt>
                <c:pt idx="68498">
                  <c:v>34249</c:v>
                </c:pt>
                <c:pt idx="68499">
                  <c:v>34249.5</c:v>
                </c:pt>
                <c:pt idx="68500">
                  <c:v>34250</c:v>
                </c:pt>
                <c:pt idx="68501">
                  <c:v>34250.5</c:v>
                </c:pt>
                <c:pt idx="68502">
                  <c:v>34251</c:v>
                </c:pt>
                <c:pt idx="68503">
                  <c:v>34251.5</c:v>
                </c:pt>
                <c:pt idx="68504">
                  <c:v>34252</c:v>
                </c:pt>
                <c:pt idx="68505">
                  <c:v>34252.5</c:v>
                </c:pt>
                <c:pt idx="68506">
                  <c:v>34253</c:v>
                </c:pt>
                <c:pt idx="68507">
                  <c:v>34253.5</c:v>
                </c:pt>
                <c:pt idx="68508">
                  <c:v>34254</c:v>
                </c:pt>
                <c:pt idx="68509">
                  <c:v>34254.5</c:v>
                </c:pt>
                <c:pt idx="68510">
                  <c:v>34255</c:v>
                </c:pt>
                <c:pt idx="68511">
                  <c:v>34255.5</c:v>
                </c:pt>
                <c:pt idx="68512">
                  <c:v>34256</c:v>
                </c:pt>
                <c:pt idx="68513">
                  <c:v>34256.5</c:v>
                </c:pt>
                <c:pt idx="68514">
                  <c:v>34257</c:v>
                </c:pt>
                <c:pt idx="68515">
                  <c:v>34257.5</c:v>
                </c:pt>
                <c:pt idx="68516">
                  <c:v>34258</c:v>
                </c:pt>
                <c:pt idx="68517">
                  <c:v>34258.5</c:v>
                </c:pt>
                <c:pt idx="68518">
                  <c:v>34259</c:v>
                </c:pt>
                <c:pt idx="68519">
                  <c:v>34259.5</c:v>
                </c:pt>
                <c:pt idx="68520">
                  <c:v>34260</c:v>
                </c:pt>
                <c:pt idx="68521">
                  <c:v>34260.5</c:v>
                </c:pt>
                <c:pt idx="68522">
                  <c:v>34261</c:v>
                </c:pt>
                <c:pt idx="68523">
                  <c:v>34261.5</c:v>
                </c:pt>
                <c:pt idx="68524">
                  <c:v>34262</c:v>
                </c:pt>
                <c:pt idx="68525">
                  <c:v>34262.5</c:v>
                </c:pt>
                <c:pt idx="68526">
                  <c:v>34263</c:v>
                </c:pt>
                <c:pt idx="68527">
                  <c:v>34263.5</c:v>
                </c:pt>
                <c:pt idx="68528">
                  <c:v>34264</c:v>
                </c:pt>
                <c:pt idx="68529">
                  <c:v>34264.5</c:v>
                </c:pt>
                <c:pt idx="68530">
                  <c:v>34265</c:v>
                </c:pt>
                <c:pt idx="68531">
                  <c:v>34265.5</c:v>
                </c:pt>
                <c:pt idx="68532">
                  <c:v>34266</c:v>
                </c:pt>
                <c:pt idx="68533">
                  <c:v>34266.5</c:v>
                </c:pt>
                <c:pt idx="68534">
                  <c:v>34267</c:v>
                </c:pt>
                <c:pt idx="68535">
                  <c:v>34267.5</c:v>
                </c:pt>
                <c:pt idx="68536">
                  <c:v>34268</c:v>
                </c:pt>
                <c:pt idx="68537">
                  <c:v>34268.5</c:v>
                </c:pt>
                <c:pt idx="68538">
                  <c:v>34269</c:v>
                </c:pt>
                <c:pt idx="68539">
                  <c:v>34269.5</c:v>
                </c:pt>
                <c:pt idx="68540">
                  <c:v>34270</c:v>
                </c:pt>
                <c:pt idx="68541">
                  <c:v>34270.5</c:v>
                </c:pt>
                <c:pt idx="68542">
                  <c:v>34271</c:v>
                </c:pt>
                <c:pt idx="68543">
                  <c:v>34271.5</c:v>
                </c:pt>
                <c:pt idx="68544">
                  <c:v>34272</c:v>
                </c:pt>
                <c:pt idx="68545">
                  <c:v>34272.5</c:v>
                </c:pt>
                <c:pt idx="68546">
                  <c:v>34273</c:v>
                </c:pt>
                <c:pt idx="68547">
                  <c:v>34273.5</c:v>
                </c:pt>
                <c:pt idx="68548">
                  <c:v>34274</c:v>
                </c:pt>
                <c:pt idx="68549">
                  <c:v>34274.5</c:v>
                </c:pt>
                <c:pt idx="68550">
                  <c:v>34275</c:v>
                </c:pt>
                <c:pt idx="68551">
                  <c:v>34275.5</c:v>
                </c:pt>
                <c:pt idx="68552">
                  <c:v>34276</c:v>
                </c:pt>
                <c:pt idx="68553">
                  <c:v>34276.5</c:v>
                </c:pt>
                <c:pt idx="68554">
                  <c:v>34277</c:v>
                </c:pt>
                <c:pt idx="68555">
                  <c:v>34277.5</c:v>
                </c:pt>
                <c:pt idx="68556">
                  <c:v>34278</c:v>
                </c:pt>
                <c:pt idx="68557">
                  <c:v>34278.5</c:v>
                </c:pt>
                <c:pt idx="68558">
                  <c:v>34279</c:v>
                </c:pt>
                <c:pt idx="68559">
                  <c:v>34279.5</c:v>
                </c:pt>
                <c:pt idx="68560">
                  <c:v>34280</c:v>
                </c:pt>
                <c:pt idx="68561">
                  <c:v>34280.5</c:v>
                </c:pt>
                <c:pt idx="68562">
                  <c:v>34281</c:v>
                </c:pt>
                <c:pt idx="68563">
                  <c:v>34281.5</c:v>
                </c:pt>
                <c:pt idx="68564">
                  <c:v>34282</c:v>
                </c:pt>
                <c:pt idx="68565">
                  <c:v>34282.5</c:v>
                </c:pt>
                <c:pt idx="68566">
                  <c:v>34283</c:v>
                </c:pt>
                <c:pt idx="68567">
                  <c:v>34283.5</c:v>
                </c:pt>
                <c:pt idx="68568">
                  <c:v>34284</c:v>
                </c:pt>
                <c:pt idx="68569">
                  <c:v>34284.5</c:v>
                </c:pt>
                <c:pt idx="68570">
                  <c:v>34285</c:v>
                </c:pt>
                <c:pt idx="68571">
                  <c:v>34285.5</c:v>
                </c:pt>
                <c:pt idx="68572">
                  <c:v>34286</c:v>
                </c:pt>
                <c:pt idx="68573">
                  <c:v>34286.5</c:v>
                </c:pt>
                <c:pt idx="68574">
                  <c:v>34287</c:v>
                </c:pt>
                <c:pt idx="68575">
                  <c:v>34287.5</c:v>
                </c:pt>
                <c:pt idx="68576">
                  <c:v>34288</c:v>
                </c:pt>
                <c:pt idx="68577">
                  <c:v>34288.5</c:v>
                </c:pt>
                <c:pt idx="68578">
                  <c:v>34289</c:v>
                </c:pt>
                <c:pt idx="68579">
                  <c:v>34289.5</c:v>
                </c:pt>
                <c:pt idx="68580">
                  <c:v>34290</c:v>
                </c:pt>
                <c:pt idx="68581">
                  <c:v>34290.5</c:v>
                </c:pt>
                <c:pt idx="68582">
                  <c:v>34291</c:v>
                </c:pt>
                <c:pt idx="68583">
                  <c:v>34291.5</c:v>
                </c:pt>
                <c:pt idx="68584">
                  <c:v>34292</c:v>
                </c:pt>
                <c:pt idx="68585">
                  <c:v>34292.5</c:v>
                </c:pt>
                <c:pt idx="68586">
                  <c:v>34293</c:v>
                </c:pt>
                <c:pt idx="68587">
                  <c:v>34293.5</c:v>
                </c:pt>
                <c:pt idx="68588">
                  <c:v>34294</c:v>
                </c:pt>
                <c:pt idx="68589">
                  <c:v>34294.5</c:v>
                </c:pt>
                <c:pt idx="68590">
                  <c:v>34295</c:v>
                </c:pt>
                <c:pt idx="68591">
                  <c:v>34295.5</c:v>
                </c:pt>
                <c:pt idx="68592">
                  <c:v>34296</c:v>
                </c:pt>
                <c:pt idx="68593">
                  <c:v>34296.5</c:v>
                </c:pt>
                <c:pt idx="68594">
                  <c:v>34297</c:v>
                </c:pt>
                <c:pt idx="68595">
                  <c:v>34297.5</c:v>
                </c:pt>
                <c:pt idx="68596">
                  <c:v>34298</c:v>
                </c:pt>
                <c:pt idx="68597">
                  <c:v>34298.5</c:v>
                </c:pt>
                <c:pt idx="68598">
                  <c:v>34299</c:v>
                </c:pt>
                <c:pt idx="68599">
                  <c:v>34299.5</c:v>
                </c:pt>
                <c:pt idx="68600">
                  <c:v>34300</c:v>
                </c:pt>
                <c:pt idx="68601">
                  <c:v>34300.5</c:v>
                </c:pt>
                <c:pt idx="68602">
                  <c:v>34301</c:v>
                </c:pt>
                <c:pt idx="68603">
                  <c:v>34301.5</c:v>
                </c:pt>
                <c:pt idx="68604">
                  <c:v>34302</c:v>
                </c:pt>
                <c:pt idx="68605">
                  <c:v>34302.5</c:v>
                </c:pt>
                <c:pt idx="68606">
                  <c:v>34303</c:v>
                </c:pt>
                <c:pt idx="68607">
                  <c:v>34303.5</c:v>
                </c:pt>
                <c:pt idx="68608">
                  <c:v>34304</c:v>
                </c:pt>
                <c:pt idx="68609">
                  <c:v>34304.5</c:v>
                </c:pt>
                <c:pt idx="68610">
                  <c:v>34305</c:v>
                </c:pt>
                <c:pt idx="68611">
                  <c:v>34305.5</c:v>
                </c:pt>
                <c:pt idx="68612">
                  <c:v>34306</c:v>
                </c:pt>
                <c:pt idx="68613">
                  <c:v>34306.5</c:v>
                </c:pt>
                <c:pt idx="68614">
                  <c:v>34307</c:v>
                </c:pt>
                <c:pt idx="68615">
                  <c:v>34307.5</c:v>
                </c:pt>
                <c:pt idx="68616">
                  <c:v>34308</c:v>
                </c:pt>
                <c:pt idx="68617">
                  <c:v>34308.5</c:v>
                </c:pt>
                <c:pt idx="68618">
                  <c:v>34309</c:v>
                </c:pt>
                <c:pt idx="68619">
                  <c:v>34309.5</c:v>
                </c:pt>
                <c:pt idx="68620">
                  <c:v>34310</c:v>
                </c:pt>
                <c:pt idx="68621">
                  <c:v>34310.5</c:v>
                </c:pt>
                <c:pt idx="68622">
                  <c:v>34311</c:v>
                </c:pt>
                <c:pt idx="68623">
                  <c:v>34311.5</c:v>
                </c:pt>
                <c:pt idx="68624">
                  <c:v>34312</c:v>
                </c:pt>
                <c:pt idx="68625">
                  <c:v>34312.5</c:v>
                </c:pt>
                <c:pt idx="68626">
                  <c:v>34313</c:v>
                </c:pt>
                <c:pt idx="68627">
                  <c:v>34313.5</c:v>
                </c:pt>
                <c:pt idx="68628">
                  <c:v>34314</c:v>
                </c:pt>
                <c:pt idx="68629">
                  <c:v>34314.5</c:v>
                </c:pt>
                <c:pt idx="68630">
                  <c:v>34315</c:v>
                </c:pt>
                <c:pt idx="68631">
                  <c:v>34315.5</c:v>
                </c:pt>
                <c:pt idx="68632">
                  <c:v>34316</c:v>
                </c:pt>
                <c:pt idx="68633">
                  <c:v>34316.5</c:v>
                </c:pt>
                <c:pt idx="68634">
                  <c:v>34317</c:v>
                </c:pt>
                <c:pt idx="68635">
                  <c:v>34317.5</c:v>
                </c:pt>
                <c:pt idx="68636">
                  <c:v>34318</c:v>
                </c:pt>
                <c:pt idx="68637">
                  <c:v>34318.5</c:v>
                </c:pt>
                <c:pt idx="68638">
                  <c:v>34319</c:v>
                </c:pt>
                <c:pt idx="68639">
                  <c:v>34319.5</c:v>
                </c:pt>
                <c:pt idx="68640">
                  <c:v>34320</c:v>
                </c:pt>
                <c:pt idx="68641">
                  <c:v>34320.5</c:v>
                </c:pt>
                <c:pt idx="68642">
                  <c:v>34321</c:v>
                </c:pt>
                <c:pt idx="68643">
                  <c:v>34321.5</c:v>
                </c:pt>
                <c:pt idx="68644">
                  <c:v>34322</c:v>
                </c:pt>
                <c:pt idx="68645">
                  <c:v>34322.5</c:v>
                </c:pt>
                <c:pt idx="68646">
                  <c:v>34323</c:v>
                </c:pt>
                <c:pt idx="68647">
                  <c:v>34323.5</c:v>
                </c:pt>
                <c:pt idx="68648">
                  <c:v>34324</c:v>
                </c:pt>
                <c:pt idx="68649">
                  <c:v>34324.5</c:v>
                </c:pt>
                <c:pt idx="68650">
                  <c:v>34325</c:v>
                </c:pt>
                <c:pt idx="68651">
                  <c:v>34325.5</c:v>
                </c:pt>
                <c:pt idx="68652">
                  <c:v>34326</c:v>
                </c:pt>
                <c:pt idx="68653">
                  <c:v>34326.5</c:v>
                </c:pt>
                <c:pt idx="68654">
                  <c:v>34327</c:v>
                </c:pt>
                <c:pt idx="68655">
                  <c:v>34327.5</c:v>
                </c:pt>
                <c:pt idx="68656">
                  <c:v>34328</c:v>
                </c:pt>
                <c:pt idx="68657">
                  <c:v>34328.5</c:v>
                </c:pt>
                <c:pt idx="68658">
                  <c:v>34329</c:v>
                </c:pt>
                <c:pt idx="68659">
                  <c:v>34329.5</c:v>
                </c:pt>
                <c:pt idx="68660">
                  <c:v>34330</c:v>
                </c:pt>
                <c:pt idx="68661">
                  <c:v>34330.5</c:v>
                </c:pt>
                <c:pt idx="68662">
                  <c:v>34331</c:v>
                </c:pt>
                <c:pt idx="68663">
                  <c:v>34331.5</c:v>
                </c:pt>
                <c:pt idx="68664">
                  <c:v>34332</c:v>
                </c:pt>
                <c:pt idx="68665">
                  <c:v>34332.5</c:v>
                </c:pt>
                <c:pt idx="68666">
                  <c:v>34333</c:v>
                </c:pt>
                <c:pt idx="68667">
                  <c:v>34333.5</c:v>
                </c:pt>
                <c:pt idx="68668">
                  <c:v>34334</c:v>
                </c:pt>
                <c:pt idx="68669">
                  <c:v>34334.5</c:v>
                </c:pt>
                <c:pt idx="68670">
                  <c:v>34335</c:v>
                </c:pt>
                <c:pt idx="68671">
                  <c:v>34335.5</c:v>
                </c:pt>
                <c:pt idx="68672">
                  <c:v>34336</c:v>
                </c:pt>
                <c:pt idx="68673">
                  <c:v>34336.5</c:v>
                </c:pt>
                <c:pt idx="68674">
                  <c:v>34337</c:v>
                </c:pt>
                <c:pt idx="68675">
                  <c:v>34337.5</c:v>
                </c:pt>
                <c:pt idx="68676">
                  <c:v>34338</c:v>
                </c:pt>
                <c:pt idx="68677">
                  <c:v>34338.5</c:v>
                </c:pt>
                <c:pt idx="68678">
                  <c:v>34339</c:v>
                </c:pt>
                <c:pt idx="68679">
                  <c:v>34339.5</c:v>
                </c:pt>
                <c:pt idx="68680">
                  <c:v>34340</c:v>
                </c:pt>
                <c:pt idx="68681">
                  <c:v>34340.5</c:v>
                </c:pt>
                <c:pt idx="68682">
                  <c:v>34341</c:v>
                </c:pt>
                <c:pt idx="68683">
                  <c:v>34341.5</c:v>
                </c:pt>
                <c:pt idx="68684">
                  <c:v>34342</c:v>
                </c:pt>
                <c:pt idx="68685">
                  <c:v>34342.5</c:v>
                </c:pt>
                <c:pt idx="68686">
                  <c:v>34343</c:v>
                </c:pt>
                <c:pt idx="68687">
                  <c:v>34343.5</c:v>
                </c:pt>
                <c:pt idx="68688">
                  <c:v>34344</c:v>
                </c:pt>
                <c:pt idx="68689">
                  <c:v>34344.5</c:v>
                </c:pt>
                <c:pt idx="68690">
                  <c:v>34345</c:v>
                </c:pt>
                <c:pt idx="68691">
                  <c:v>34345.5</c:v>
                </c:pt>
                <c:pt idx="68692">
                  <c:v>34346</c:v>
                </c:pt>
                <c:pt idx="68693">
                  <c:v>34346.5</c:v>
                </c:pt>
                <c:pt idx="68694">
                  <c:v>34347</c:v>
                </c:pt>
                <c:pt idx="68695">
                  <c:v>34347.5</c:v>
                </c:pt>
                <c:pt idx="68696">
                  <c:v>34348</c:v>
                </c:pt>
                <c:pt idx="68697">
                  <c:v>34348.5</c:v>
                </c:pt>
                <c:pt idx="68698">
                  <c:v>34349</c:v>
                </c:pt>
                <c:pt idx="68699">
                  <c:v>34349.5</c:v>
                </c:pt>
                <c:pt idx="68700">
                  <c:v>34350</c:v>
                </c:pt>
                <c:pt idx="68701">
                  <c:v>34350.5</c:v>
                </c:pt>
                <c:pt idx="68702">
                  <c:v>34351</c:v>
                </c:pt>
                <c:pt idx="68703">
                  <c:v>34351.5</c:v>
                </c:pt>
                <c:pt idx="68704">
                  <c:v>34352</c:v>
                </c:pt>
                <c:pt idx="68705">
                  <c:v>34352.5</c:v>
                </c:pt>
                <c:pt idx="68706">
                  <c:v>34353</c:v>
                </c:pt>
                <c:pt idx="68707">
                  <c:v>34353.5</c:v>
                </c:pt>
                <c:pt idx="68708">
                  <c:v>34354</c:v>
                </c:pt>
                <c:pt idx="68709">
                  <c:v>34354.5</c:v>
                </c:pt>
                <c:pt idx="68710">
                  <c:v>34355</c:v>
                </c:pt>
                <c:pt idx="68711">
                  <c:v>34355.5</c:v>
                </c:pt>
                <c:pt idx="68712">
                  <c:v>34356</c:v>
                </c:pt>
                <c:pt idx="68713">
                  <c:v>34356.5</c:v>
                </c:pt>
                <c:pt idx="68714">
                  <c:v>34357</c:v>
                </c:pt>
                <c:pt idx="68715">
                  <c:v>34357.5</c:v>
                </c:pt>
                <c:pt idx="68716">
                  <c:v>34358</c:v>
                </c:pt>
                <c:pt idx="68717">
                  <c:v>34358.5</c:v>
                </c:pt>
                <c:pt idx="68718">
                  <c:v>34359</c:v>
                </c:pt>
                <c:pt idx="68719">
                  <c:v>34359.5</c:v>
                </c:pt>
                <c:pt idx="68720">
                  <c:v>34360</c:v>
                </c:pt>
                <c:pt idx="68721">
                  <c:v>34360.5</c:v>
                </c:pt>
                <c:pt idx="68722">
                  <c:v>34361</c:v>
                </c:pt>
                <c:pt idx="68723">
                  <c:v>34361.5</c:v>
                </c:pt>
                <c:pt idx="68724">
                  <c:v>34362</c:v>
                </c:pt>
                <c:pt idx="68725">
                  <c:v>34362.5</c:v>
                </c:pt>
                <c:pt idx="68726">
                  <c:v>34363</c:v>
                </c:pt>
                <c:pt idx="68727">
                  <c:v>34363.5</c:v>
                </c:pt>
                <c:pt idx="68728">
                  <c:v>34364</c:v>
                </c:pt>
                <c:pt idx="68729">
                  <c:v>34364.5</c:v>
                </c:pt>
                <c:pt idx="68730">
                  <c:v>34365</c:v>
                </c:pt>
                <c:pt idx="68731">
                  <c:v>34365.5</c:v>
                </c:pt>
                <c:pt idx="68732">
                  <c:v>34366</c:v>
                </c:pt>
                <c:pt idx="68733">
                  <c:v>34366.5</c:v>
                </c:pt>
                <c:pt idx="68734">
                  <c:v>34367</c:v>
                </c:pt>
                <c:pt idx="68735">
                  <c:v>34367.5</c:v>
                </c:pt>
                <c:pt idx="68736">
                  <c:v>34368</c:v>
                </c:pt>
                <c:pt idx="68737">
                  <c:v>34368.5</c:v>
                </c:pt>
                <c:pt idx="68738">
                  <c:v>34369</c:v>
                </c:pt>
                <c:pt idx="68739">
                  <c:v>34369.5</c:v>
                </c:pt>
                <c:pt idx="68740">
                  <c:v>34370</c:v>
                </c:pt>
                <c:pt idx="68741">
                  <c:v>34370.5</c:v>
                </c:pt>
                <c:pt idx="68742">
                  <c:v>34371</c:v>
                </c:pt>
                <c:pt idx="68743">
                  <c:v>34371.5</c:v>
                </c:pt>
                <c:pt idx="68744">
                  <c:v>34372</c:v>
                </c:pt>
                <c:pt idx="68745">
                  <c:v>34372.5</c:v>
                </c:pt>
                <c:pt idx="68746">
                  <c:v>34373</c:v>
                </c:pt>
                <c:pt idx="68747">
                  <c:v>34373.5</c:v>
                </c:pt>
                <c:pt idx="68748">
                  <c:v>34374</c:v>
                </c:pt>
                <c:pt idx="68749">
                  <c:v>34374.5</c:v>
                </c:pt>
                <c:pt idx="68750">
                  <c:v>34375</c:v>
                </c:pt>
                <c:pt idx="68751">
                  <c:v>34375.5</c:v>
                </c:pt>
                <c:pt idx="68752">
                  <c:v>34376</c:v>
                </c:pt>
                <c:pt idx="68753">
                  <c:v>34376.5</c:v>
                </c:pt>
                <c:pt idx="68754">
                  <c:v>34377</c:v>
                </c:pt>
                <c:pt idx="68755">
                  <c:v>34377.5</c:v>
                </c:pt>
                <c:pt idx="68756">
                  <c:v>34378</c:v>
                </c:pt>
                <c:pt idx="68757">
                  <c:v>34378.5</c:v>
                </c:pt>
                <c:pt idx="68758">
                  <c:v>34379</c:v>
                </c:pt>
                <c:pt idx="68759">
                  <c:v>34379.5</c:v>
                </c:pt>
                <c:pt idx="68760">
                  <c:v>34380</c:v>
                </c:pt>
                <c:pt idx="68761">
                  <c:v>34380.5</c:v>
                </c:pt>
                <c:pt idx="68762">
                  <c:v>34381</c:v>
                </c:pt>
                <c:pt idx="68763">
                  <c:v>34381.5</c:v>
                </c:pt>
                <c:pt idx="68764">
                  <c:v>34382</c:v>
                </c:pt>
                <c:pt idx="68765">
                  <c:v>34382.5</c:v>
                </c:pt>
                <c:pt idx="68766">
                  <c:v>34383</c:v>
                </c:pt>
                <c:pt idx="68767">
                  <c:v>34383.5</c:v>
                </c:pt>
                <c:pt idx="68768">
                  <c:v>34384</c:v>
                </c:pt>
                <c:pt idx="68769">
                  <c:v>34384.5</c:v>
                </c:pt>
                <c:pt idx="68770">
                  <c:v>34385</c:v>
                </c:pt>
                <c:pt idx="68771">
                  <c:v>34385.5</c:v>
                </c:pt>
                <c:pt idx="68772">
                  <c:v>34386</c:v>
                </c:pt>
                <c:pt idx="68773">
                  <c:v>34386.5</c:v>
                </c:pt>
                <c:pt idx="68774">
                  <c:v>34387</c:v>
                </c:pt>
                <c:pt idx="68775">
                  <c:v>34387.5</c:v>
                </c:pt>
                <c:pt idx="68776">
                  <c:v>34388</c:v>
                </c:pt>
                <c:pt idx="68777">
                  <c:v>34388.5</c:v>
                </c:pt>
                <c:pt idx="68778">
                  <c:v>34389</c:v>
                </c:pt>
                <c:pt idx="68779">
                  <c:v>34389.5</c:v>
                </c:pt>
                <c:pt idx="68780">
                  <c:v>34390</c:v>
                </c:pt>
                <c:pt idx="68781">
                  <c:v>34390.5</c:v>
                </c:pt>
                <c:pt idx="68782">
                  <c:v>34391</c:v>
                </c:pt>
                <c:pt idx="68783">
                  <c:v>34391.5</c:v>
                </c:pt>
                <c:pt idx="68784">
                  <c:v>34392</c:v>
                </c:pt>
                <c:pt idx="68785">
                  <c:v>34392.5</c:v>
                </c:pt>
                <c:pt idx="68786">
                  <c:v>34393</c:v>
                </c:pt>
                <c:pt idx="68787">
                  <c:v>34393.5</c:v>
                </c:pt>
                <c:pt idx="68788">
                  <c:v>34394</c:v>
                </c:pt>
                <c:pt idx="68789">
                  <c:v>34394.5</c:v>
                </c:pt>
                <c:pt idx="68790">
                  <c:v>34395</c:v>
                </c:pt>
                <c:pt idx="68791">
                  <c:v>34395.5</c:v>
                </c:pt>
                <c:pt idx="68792">
                  <c:v>34396</c:v>
                </c:pt>
                <c:pt idx="68793">
                  <c:v>34396.5</c:v>
                </c:pt>
                <c:pt idx="68794">
                  <c:v>34397</c:v>
                </c:pt>
                <c:pt idx="68795">
                  <c:v>34397.5</c:v>
                </c:pt>
                <c:pt idx="68796">
                  <c:v>34398</c:v>
                </c:pt>
                <c:pt idx="68797">
                  <c:v>34398.5</c:v>
                </c:pt>
                <c:pt idx="68798">
                  <c:v>34399</c:v>
                </c:pt>
                <c:pt idx="68799">
                  <c:v>34399.5</c:v>
                </c:pt>
                <c:pt idx="68800">
                  <c:v>34400</c:v>
                </c:pt>
                <c:pt idx="68801">
                  <c:v>34400.5</c:v>
                </c:pt>
                <c:pt idx="68802">
                  <c:v>34401</c:v>
                </c:pt>
                <c:pt idx="68803">
                  <c:v>34401.5</c:v>
                </c:pt>
                <c:pt idx="68804">
                  <c:v>34402</c:v>
                </c:pt>
                <c:pt idx="68805">
                  <c:v>34402.5</c:v>
                </c:pt>
                <c:pt idx="68806">
                  <c:v>34403</c:v>
                </c:pt>
                <c:pt idx="68807">
                  <c:v>34403.5</c:v>
                </c:pt>
                <c:pt idx="68808">
                  <c:v>34404</c:v>
                </c:pt>
                <c:pt idx="68809">
                  <c:v>34404.5</c:v>
                </c:pt>
                <c:pt idx="68810">
                  <c:v>34405</c:v>
                </c:pt>
                <c:pt idx="68811">
                  <c:v>34405.5</c:v>
                </c:pt>
                <c:pt idx="68812">
                  <c:v>34406</c:v>
                </c:pt>
                <c:pt idx="68813">
                  <c:v>34406.5</c:v>
                </c:pt>
                <c:pt idx="68814">
                  <c:v>34407</c:v>
                </c:pt>
                <c:pt idx="68815">
                  <c:v>34407.5</c:v>
                </c:pt>
                <c:pt idx="68816">
                  <c:v>34408</c:v>
                </c:pt>
                <c:pt idx="68817">
                  <c:v>34408.5</c:v>
                </c:pt>
                <c:pt idx="68818">
                  <c:v>34409</c:v>
                </c:pt>
                <c:pt idx="68819">
                  <c:v>34409.5</c:v>
                </c:pt>
                <c:pt idx="68820">
                  <c:v>34410</c:v>
                </c:pt>
                <c:pt idx="68821">
                  <c:v>34410.5</c:v>
                </c:pt>
                <c:pt idx="68822">
                  <c:v>34411</c:v>
                </c:pt>
                <c:pt idx="68823">
                  <c:v>34411.5</c:v>
                </c:pt>
                <c:pt idx="68824">
                  <c:v>34412</c:v>
                </c:pt>
                <c:pt idx="68825">
                  <c:v>34412.5</c:v>
                </c:pt>
                <c:pt idx="68826">
                  <c:v>34413</c:v>
                </c:pt>
                <c:pt idx="68827">
                  <c:v>34413.5</c:v>
                </c:pt>
                <c:pt idx="68828">
                  <c:v>34414</c:v>
                </c:pt>
                <c:pt idx="68829">
                  <c:v>34414.5</c:v>
                </c:pt>
                <c:pt idx="68830">
                  <c:v>34415</c:v>
                </c:pt>
                <c:pt idx="68831">
                  <c:v>34415.5</c:v>
                </c:pt>
                <c:pt idx="68832">
                  <c:v>34416</c:v>
                </c:pt>
                <c:pt idx="68833">
                  <c:v>34416.5</c:v>
                </c:pt>
                <c:pt idx="68834">
                  <c:v>34417</c:v>
                </c:pt>
                <c:pt idx="68835">
                  <c:v>34417.5</c:v>
                </c:pt>
                <c:pt idx="68836">
                  <c:v>34418</c:v>
                </c:pt>
                <c:pt idx="68837">
                  <c:v>34418.5</c:v>
                </c:pt>
                <c:pt idx="68838">
                  <c:v>34419</c:v>
                </c:pt>
                <c:pt idx="68839">
                  <c:v>34419.5</c:v>
                </c:pt>
                <c:pt idx="68840">
                  <c:v>34420</c:v>
                </c:pt>
                <c:pt idx="68841">
                  <c:v>34420.5</c:v>
                </c:pt>
                <c:pt idx="68842">
                  <c:v>34421</c:v>
                </c:pt>
                <c:pt idx="68843">
                  <c:v>34421.5</c:v>
                </c:pt>
                <c:pt idx="68844">
                  <c:v>34422</c:v>
                </c:pt>
                <c:pt idx="68845">
                  <c:v>34422.5</c:v>
                </c:pt>
                <c:pt idx="68846">
                  <c:v>34423</c:v>
                </c:pt>
                <c:pt idx="68847">
                  <c:v>34423.5</c:v>
                </c:pt>
                <c:pt idx="68848">
                  <c:v>34424</c:v>
                </c:pt>
                <c:pt idx="68849">
                  <c:v>34424.5</c:v>
                </c:pt>
                <c:pt idx="68850">
                  <c:v>34425</c:v>
                </c:pt>
                <c:pt idx="68851">
                  <c:v>34425.5</c:v>
                </c:pt>
                <c:pt idx="68852">
                  <c:v>34426</c:v>
                </c:pt>
                <c:pt idx="68853">
                  <c:v>34426.5</c:v>
                </c:pt>
                <c:pt idx="68854">
                  <c:v>34427</c:v>
                </c:pt>
                <c:pt idx="68855">
                  <c:v>34427.5</c:v>
                </c:pt>
                <c:pt idx="68856">
                  <c:v>34428</c:v>
                </c:pt>
                <c:pt idx="68857">
                  <c:v>34428.5</c:v>
                </c:pt>
                <c:pt idx="68858">
                  <c:v>34429</c:v>
                </c:pt>
                <c:pt idx="68859">
                  <c:v>34429.5</c:v>
                </c:pt>
                <c:pt idx="68860">
                  <c:v>34430</c:v>
                </c:pt>
                <c:pt idx="68861">
                  <c:v>34430.5</c:v>
                </c:pt>
                <c:pt idx="68862">
                  <c:v>34431</c:v>
                </c:pt>
                <c:pt idx="68863">
                  <c:v>34431.5</c:v>
                </c:pt>
                <c:pt idx="68864">
                  <c:v>34432</c:v>
                </c:pt>
                <c:pt idx="68865">
                  <c:v>34432.5</c:v>
                </c:pt>
                <c:pt idx="68866">
                  <c:v>34433</c:v>
                </c:pt>
                <c:pt idx="68867">
                  <c:v>34433.5</c:v>
                </c:pt>
                <c:pt idx="68868">
                  <c:v>34434</c:v>
                </c:pt>
                <c:pt idx="68869">
                  <c:v>34434.5</c:v>
                </c:pt>
                <c:pt idx="68870">
                  <c:v>34435</c:v>
                </c:pt>
                <c:pt idx="68871">
                  <c:v>34435.5</c:v>
                </c:pt>
                <c:pt idx="68872">
                  <c:v>34436</c:v>
                </c:pt>
                <c:pt idx="68873">
                  <c:v>34436.5</c:v>
                </c:pt>
                <c:pt idx="68874">
                  <c:v>34437</c:v>
                </c:pt>
                <c:pt idx="68875">
                  <c:v>34437.5</c:v>
                </c:pt>
                <c:pt idx="68876">
                  <c:v>34438</c:v>
                </c:pt>
                <c:pt idx="68877">
                  <c:v>34438.5</c:v>
                </c:pt>
                <c:pt idx="68878">
                  <c:v>34439</c:v>
                </c:pt>
                <c:pt idx="68879">
                  <c:v>34439.5</c:v>
                </c:pt>
                <c:pt idx="68880">
                  <c:v>34440</c:v>
                </c:pt>
                <c:pt idx="68881">
                  <c:v>34440.5</c:v>
                </c:pt>
                <c:pt idx="68882">
                  <c:v>34441</c:v>
                </c:pt>
                <c:pt idx="68883">
                  <c:v>34441.5</c:v>
                </c:pt>
                <c:pt idx="68884">
                  <c:v>34442</c:v>
                </c:pt>
                <c:pt idx="68885">
                  <c:v>34442.5</c:v>
                </c:pt>
                <c:pt idx="68886">
                  <c:v>34443</c:v>
                </c:pt>
                <c:pt idx="68887">
                  <c:v>34443.5</c:v>
                </c:pt>
                <c:pt idx="68888">
                  <c:v>34444</c:v>
                </c:pt>
                <c:pt idx="68889">
                  <c:v>34444.5</c:v>
                </c:pt>
                <c:pt idx="68890">
                  <c:v>34445</c:v>
                </c:pt>
                <c:pt idx="68891">
                  <c:v>34445.5</c:v>
                </c:pt>
                <c:pt idx="68892">
                  <c:v>34446</c:v>
                </c:pt>
                <c:pt idx="68893">
                  <c:v>34446.5</c:v>
                </c:pt>
                <c:pt idx="68894">
                  <c:v>34447</c:v>
                </c:pt>
                <c:pt idx="68895">
                  <c:v>34447.5</c:v>
                </c:pt>
                <c:pt idx="68896">
                  <c:v>34448</c:v>
                </c:pt>
                <c:pt idx="68897">
                  <c:v>34448.5</c:v>
                </c:pt>
                <c:pt idx="68898">
                  <c:v>34449</c:v>
                </c:pt>
                <c:pt idx="68899">
                  <c:v>34449.5</c:v>
                </c:pt>
                <c:pt idx="68900">
                  <c:v>34450</c:v>
                </c:pt>
                <c:pt idx="68901">
                  <c:v>34450.5</c:v>
                </c:pt>
                <c:pt idx="68902">
                  <c:v>34451</c:v>
                </c:pt>
                <c:pt idx="68903">
                  <c:v>34451.5</c:v>
                </c:pt>
                <c:pt idx="68904">
                  <c:v>34452</c:v>
                </c:pt>
                <c:pt idx="68905">
                  <c:v>34452.5</c:v>
                </c:pt>
                <c:pt idx="68906">
                  <c:v>34453</c:v>
                </c:pt>
                <c:pt idx="68907">
                  <c:v>34453.5</c:v>
                </c:pt>
                <c:pt idx="68908">
                  <c:v>34454</c:v>
                </c:pt>
                <c:pt idx="68909">
                  <c:v>34454.5</c:v>
                </c:pt>
                <c:pt idx="68910">
                  <c:v>34455</c:v>
                </c:pt>
                <c:pt idx="68911">
                  <c:v>34455.5</c:v>
                </c:pt>
                <c:pt idx="68912">
                  <c:v>34456</c:v>
                </c:pt>
                <c:pt idx="68913">
                  <c:v>34456.5</c:v>
                </c:pt>
                <c:pt idx="68914">
                  <c:v>34457</c:v>
                </c:pt>
                <c:pt idx="68915">
                  <c:v>34457.5</c:v>
                </c:pt>
                <c:pt idx="68916">
                  <c:v>34458</c:v>
                </c:pt>
                <c:pt idx="68917">
                  <c:v>34458.5</c:v>
                </c:pt>
                <c:pt idx="68918">
                  <c:v>34459</c:v>
                </c:pt>
                <c:pt idx="68919">
                  <c:v>34459.5</c:v>
                </c:pt>
                <c:pt idx="68920">
                  <c:v>34460</c:v>
                </c:pt>
                <c:pt idx="68921">
                  <c:v>34460.5</c:v>
                </c:pt>
                <c:pt idx="68922">
                  <c:v>34461</c:v>
                </c:pt>
                <c:pt idx="68923">
                  <c:v>34461.5</c:v>
                </c:pt>
                <c:pt idx="68924">
                  <c:v>34462</c:v>
                </c:pt>
                <c:pt idx="68925">
                  <c:v>34462.5</c:v>
                </c:pt>
                <c:pt idx="68926">
                  <c:v>34463</c:v>
                </c:pt>
                <c:pt idx="68927">
                  <c:v>34463.5</c:v>
                </c:pt>
                <c:pt idx="68928">
                  <c:v>34464</c:v>
                </c:pt>
                <c:pt idx="68929">
                  <c:v>34464.5</c:v>
                </c:pt>
                <c:pt idx="68930">
                  <c:v>34465</c:v>
                </c:pt>
                <c:pt idx="68931">
                  <c:v>34465.5</c:v>
                </c:pt>
                <c:pt idx="68932">
                  <c:v>34466</c:v>
                </c:pt>
                <c:pt idx="68933">
                  <c:v>34466.5</c:v>
                </c:pt>
                <c:pt idx="68934">
                  <c:v>34467</c:v>
                </c:pt>
                <c:pt idx="68935">
                  <c:v>34467.5</c:v>
                </c:pt>
                <c:pt idx="68936">
                  <c:v>34468</c:v>
                </c:pt>
                <c:pt idx="68937">
                  <c:v>34468.5</c:v>
                </c:pt>
                <c:pt idx="68938">
                  <c:v>34469</c:v>
                </c:pt>
                <c:pt idx="68939">
                  <c:v>34469.5</c:v>
                </c:pt>
                <c:pt idx="68940">
                  <c:v>34470</c:v>
                </c:pt>
                <c:pt idx="68941">
                  <c:v>34470.5</c:v>
                </c:pt>
                <c:pt idx="68942">
                  <c:v>34471</c:v>
                </c:pt>
                <c:pt idx="68943">
                  <c:v>34471.5</c:v>
                </c:pt>
                <c:pt idx="68944">
                  <c:v>34472</c:v>
                </c:pt>
                <c:pt idx="68945">
                  <c:v>34472.5</c:v>
                </c:pt>
                <c:pt idx="68946">
                  <c:v>34473</c:v>
                </c:pt>
                <c:pt idx="68947">
                  <c:v>34473.5</c:v>
                </c:pt>
                <c:pt idx="68948">
                  <c:v>34474</c:v>
                </c:pt>
                <c:pt idx="68949">
                  <c:v>34474.5</c:v>
                </c:pt>
                <c:pt idx="68950">
                  <c:v>34475</c:v>
                </c:pt>
                <c:pt idx="68951">
                  <c:v>34475.5</c:v>
                </c:pt>
                <c:pt idx="68952">
                  <c:v>34476</c:v>
                </c:pt>
                <c:pt idx="68953">
                  <c:v>34476.5</c:v>
                </c:pt>
                <c:pt idx="68954">
                  <c:v>34477</c:v>
                </c:pt>
                <c:pt idx="68955">
                  <c:v>34477.5</c:v>
                </c:pt>
                <c:pt idx="68956">
                  <c:v>34478</c:v>
                </c:pt>
                <c:pt idx="68957">
                  <c:v>34478.5</c:v>
                </c:pt>
                <c:pt idx="68958">
                  <c:v>34479</c:v>
                </c:pt>
                <c:pt idx="68959">
                  <c:v>34479.5</c:v>
                </c:pt>
                <c:pt idx="68960">
                  <c:v>34480</c:v>
                </c:pt>
                <c:pt idx="68961">
                  <c:v>34480.5</c:v>
                </c:pt>
                <c:pt idx="68962">
                  <c:v>34481</c:v>
                </c:pt>
                <c:pt idx="68963">
                  <c:v>34481.5</c:v>
                </c:pt>
                <c:pt idx="68964">
                  <c:v>34482</c:v>
                </c:pt>
                <c:pt idx="68965">
                  <c:v>34482.5</c:v>
                </c:pt>
                <c:pt idx="68966">
                  <c:v>34483</c:v>
                </c:pt>
                <c:pt idx="68967">
                  <c:v>34483.5</c:v>
                </c:pt>
                <c:pt idx="68968">
                  <c:v>34484</c:v>
                </c:pt>
                <c:pt idx="68969">
                  <c:v>34484.5</c:v>
                </c:pt>
                <c:pt idx="68970">
                  <c:v>34485</c:v>
                </c:pt>
                <c:pt idx="68971">
                  <c:v>34485.5</c:v>
                </c:pt>
                <c:pt idx="68972">
                  <c:v>34486</c:v>
                </c:pt>
                <c:pt idx="68973">
                  <c:v>34486.5</c:v>
                </c:pt>
                <c:pt idx="68974">
                  <c:v>34487</c:v>
                </c:pt>
                <c:pt idx="68975">
                  <c:v>34487.5</c:v>
                </c:pt>
                <c:pt idx="68976">
                  <c:v>34488</c:v>
                </c:pt>
                <c:pt idx="68977">
                  <c:v>34488.5</c:v>
                </c:pt>
                <c:pt idx="68978">
                  <c:v>34489</c:v>
                </c:pt>
                <c:pt idx="68979">
                  <c:v>34489.5</c:v>
                </c:pt>
                <c:pt idx="68980">
                  <c:v>34490</c:v>
                </c:pt>
                <c:pt idx="68981">
                  <c:v>34490.5</c:v>
                </c:pt>
                <c:pt idx="68982">
                  <c:v>34491</c:v>
                </c:pt>
                <c:pt idx="68983">
                  <c:v>34491.5</c:v>
                </c:pt>
                <c:pt idx="68984">
                  <c:v>34492</c:v>
                </c:pt>
                <c:pt idx="68985">
                  <c:v>34492.5</c:v>
                </c:pt>
                <c:pt idx="68986">
                  <c:v>34493</c:v>
                </c:pt>
                <c:pt idx="68987">
                  <c:v>34493.5</c:v>
                </c:pt>
                <c:pt idx="68988">
                  <c:v>34494</c:v>
                </c:pt>
                <c:pt idx="68989">
                  <c:v>34494.5</c:v>
                </c:pt>
                <c:pt idx="68990">
                  <c:v>34495</c:v>
                </c:pt>
                <c:pt idx="68991">
                  <c:v>34495.5</c:v>
                </c:pt>
                <c:pt idx="68992">
                  <c:v>34496</c:v>
                </c:pt>
                <c:pt idx="68993">
                  <c:v>34496.5</c:v>
                </c:pt>
                <c:pt idx="68994">
                  <c:v>34497</c:v>
                </c:pt>
                <c:pt idx="68995">
                  <c:v>34497.5</c:v>
                </c:pt>
                <c:pt idx="68996">
                  <c:v>34498</c:v>
                </c:pt>
                <c:pt idx="68997">
                  <c:v>34498.5</c:v>
                </c:pt>
                <c:pt idx="68998">
                  <c:v>34499</c:v>
                </c:pt>
                <c:pt idx="68999">
                  <c:v>34499.5</c:v>
                </c:pt>
                <c:pt idx="69000">
                  <c:v>34500</c:v>
                </c:pt>
                <c:pt idx="69001">
                  <c:v>34500.5</c:v>
                </c:pt>
                <c:pt idx="69002">
                  <c:v>34501</c:v>
                </c:pt>
                <c:pt idx="69003">
                  <c:v>34501.5</c:v>
                </c:pt>
                <c:pt idx="69004">
                  <c:v>34502</c:v>
                </c:pt>
                <c:pt idx="69005">
                  <c:v>34502.5</c:v>
                </c:pt>
                <c:pt idx="69006">
                  <c:v>34503</c:v>
                </c:pt>
                <c:pt idx="69007">
                  <c:v>34503.5</c:v>
                </c:pt>
                <c:pt idx="69008">
                  <c:v>34504</c:v>
                </c:pt>
                <c:pt idx="69009">
                  <c:v>34504.5</c:v>
                </c:pt>
                <c:pt idx="69010">
                  <c:v>34505</c:v>
                </c:pt>
                <c:pt idx="69011">
                  <c:v>34505.5</c:v>
                </c:pt>
                <c:pt idx="69012">
                  <c:v>34506</c:v>
                </c:pt>
                <c:pt idx="69013">
                  <c:v>34506.5</c:v>
                </c:pt>
                <c:pt idx="69014">
                  <c:v>34507</c:v>
                </c:pt>
                <c:pt idx="69015">
                  <c:v>34507.5</c:v>
                </c:pt>
                <c:pt idx="69016">
                  <c:v>34508</c:v>
                </c:pt>
                <c:pt idx="69017">
                  <c:v>34508.5</c:v>
                </c:pt>
                <c:pt idx="69018">
                  <c:v>34509</c:v>
                </c:pt>
                <c:pt idx="69019">
                  <c:v>34509.5</c:v>
                </c:pt>
                <c:pt idx="69020">
                  <c:v>34510</c:v>
                </c:pt>
                <c:pt idx="69021">
                  <c:v>34510.5</c:v>
                </c:pt>
                <c:pt idx="69022">
                  <c:v>34511</c:v>
                </c:pt>
                <c:pt idx="69023">
                  <c:v>34511.5</c:v>
                </c:pt>
                <c:pt idx="69024">
                  <c:v>34512</c:v>
                </c:pt>
                <c:pt idx="69025">
                  <c:v>34512.5</c:v>
                </c:pt>
                <c:pt idx="69026">
                  <c:v>34513</c:v>
                </c:pt>
                <c:pt idx="69027">
                  <c:v>34513.5</c:v>
                </c:pt>
                <c:pt idx="69028">
                  <c:v>34514</c:v>
                </c:pt>
                <c:pt idx="69029">
                  <c:v>34514.5</c:v>
                </c:pt>
                <c:pt idx="69030">
                  <c:v>34515</c:v>
                </c:pt>
                <c:pt idx="69031">
                  <c:v>34515.5</c:v>
                </c:pt>
                <c:pt idx="69032">
                  <c:v>34516</c:v>
                </c:pt>
                <c:pt idx="69033">
                  <c:v>34516.5</c:v>
                </c:pt>
                <c:pt idx="69034">
                  <c:v>34517</c:v>
                </c:pt>
                <c:pt idx="69035">
                  <c:v>34517.5</c:v>
                </c:pt>
                <c:pt idx="69036">
                  <c:v>34518</c:v>
                </c:pt>
                <c:pt idx="69037">
                  <c:v>34518.5</c:v>
                </c:pt>
                <c:pt idx="69038">
                  <c:v>34519</c:v>
                </c:pt>
                <c:pt idx="69039">
                  <c:v>34519.5</c:v>
                </c:pt>
                <c:pt idx="69040">
                  <c:v>34520</c:v>
                </c:pt>
                <c:pt idx="69041">
                  <c:v>34520.5</c:v>
                </c:pt>
                <c:pt idx="69042">
                  <c:v>34521</c:v>
                </c:pt>
                <c:pt idx="69043">
                  <c:v>34521.5</c:v>
                </c:pt>
                <c:pt idx="69044">
                  <c:v>34522</c:v>
                </c:pt>
                <c:pt idx="69045">
                  <c:v>34522.5</c:v>
                </c:pt>
                <c:pt idx="69046">
                  <c:v>34523</c:v>
                </c:pt>
                <c:pt idx="69047">
                  <c:v>34523.5</c:v>
                </c:pt>
                <c:pt idx="69048">
                  <c:v>34524</c:v>
                </c:pt>
                <c:pt idx="69049">
                  <c:v>34524.5</c:v>
                </c:pt>
                <c:pt idx="69050">
                  <c:v>34525</c:v>
                </c:pt>
                <c:pt idx="69051">
                  <c:v>34525.5</c:v>
                </c:pt>
                <c:pt idx="69052">
                  <c:v>34526</c:v>
                </c:pt>
                <c:pt idx="69053">
                  <c:v>34526.5</c:v>
                </c:pt>
                <c:pt idx="69054">
                  <c:v>34527</c:v>
                </c:pt>
                <c:pt idx="69055">
                  <c:v>34527.5</c:v>
                </c:pt>
                <c:pt idx="69056">
                  <c:v>34528</c:v>
                </c:pt>
                <c:pt idx="69057">
                  <c:v>34528.5</c:v>
                </c:pt>
                <c:pt idx="69058">
                  <c:v>34529</c:v>
                </c:pt>
                <c:pt idx="69059">
                  <c:v>34529.5</c:v>
                </c:pt>
                <c:pt idx="69060">
                  <c:v>34530</c:v>
                </c:pt>
                <c:pt idx="69061">
                  <c:v>34530.5</c:v>
                </c:pt>
                <c:pt idx="69062">
                  <c:v>34531</c:v>
                </c:pt>
                <c:pt idx="69063">
                  <c:v>34531.5</c:v>
                </c:pt>
                <c:pt idx="69064">
                  <c:v>34532</c:v>
                </c:pt>
                <c:pt idx="69065">
                  <c:v>34532.5</c:v>
                </c:pt>
                <c:pt idx="69066">
                  <c:v>34533</c:v>
                </c:pt>
                <c:pt idx="69067">
                  <c:v>34533.5</c:v>
                </c:pt>
                <c:pt idx="69068">
                  <c:v>34534</c:v>
                </c:pt>
                <c:pt idx="69069">
                  <c:v>34534.5</c:v>
                </c:pt>
                <c:pt idx="69070">
                  <c:v>34535</c:v>
                </c:pt>
                <c:pt idx="69071">
                  <c:v>34535.5</c:v>
                </c:pt>
                <c:pt idx="69072">
                  <c:v>34536</c:v>
                </c:pt>
                <c:pt idx="69073">
                  <c:v>34536.5</c:v>
                </c:pt>
                <c:pt idx="69074">
                  <c:v>34537</c:v>
                </c:pt>
                <c:pt idx="69075">
                  <c:v>34537.5</c:v>
                </c:pt>
                <c:pt idx="69076">
                  <c:v>34538</c:v>
                </c:pt>
                <c:pt idx="69077">
                  <c:v>34538.5</c:v>
                </c:pt>
                <c:pt idx="69078">
                  <c:v>34539</c:v>
                </c:pt>
                <c:pt idx="69079">
                  <c:v>34539.5</c:v>
                </c:pt>
                <c:pt idx="69080">
                  <c:v>34540</c:v>
                </c:pt>
                <c:pt idx="69081">
                  <c:v>34540.5</c:v>
                </c:pt>
                <c:pt idx="69082">
                  <c:v>34541</c:v>
                </c:pt>
                <c:pt idx="69083">
                  <c:v>34541.5</c:v>
                </c:pt>
                <c:pt idx="69084">
                  <c:v>34542</c:v>
                </c:pt>
                <c:pt idx="69085">
                  <c:v>34542.5</c:v>
                </c:pt>
                <c:pt idx="69086">
                  <c:v>34543</c:v>
                </c:pt>
                <c:pt idx="69087">
                  <c:v>34543.5</c:v>
                </c:pt>
                <c:pt idx="69088">
                  <c:v>34544</c:v>
                </c:pt>
                <c:pt idx="69089">
                  <c:v>34544.5</c:v>
                </c:pt>
                <c:pt idx="69090">
                  <c:v>34545</c:v>
                </c:pt>
                <c:pt idx="69091">
                  <c:v>34545.5</c:v>
                </c:pt>
                <c:pt idx="69092">
                  <c:v>34546</c:v>
                </c:pt>
                <c:pt idx="69093">
                  <c:v>34546.5</c:v>
                </c:pt>
                <c:pt idx="69094">
                  <c:v>34547</c:v>
                </c:pt>
                <c:pt idx="69095">
                  <c:v>34547.5</c:v>
                </c:pt>
                <c:pt idx="69096">
                  <c:v>34548</c:v>
                </c:pt>
                <c:pt idx="69097">
                  <c:v>34548.5</c:v>
                </c:pt>
                <c:pt idx="69098">
                  <c:v>34549</c:v>
                </c:pt>
                <c:pt idx="69099">
                  <c:v>34549.5</c:v>
                </c:pt>
                <c:pt idx="69100">
                  <c:v>34550</c:v>
                </c:pt>
                <c:pt idx="69101">
                  <c:v>34550.5</c:v>
                </c:pt>
                <c:pt idx="69102">
                  <c:v>34551</c:v>
                </c:pt>
                <c:pt idx="69103">
                  <c:v>34551.5</c:v>
                </c:pt>
                <c:pt idx="69104">
                  <c:v>34552</c:v>
                </c:pt>
                <c:pt idx="69105">
                  <c:v>34552.5</c:v>
                </c:pt>
                <c:pt idx="69106">
                  <c:v>34553</c:v>
                </c:pt>
                <c:pt idx="69107">
                  <c:v>34553.5</c:v>
                </c:pt>
                <c:pt idx="69108">
                  <c:v>34554</c:v>
                </c:pt>
                <c:pt idx="69109">
                  <c:v>34554.5</c:v>
                </c:pt>
                <c:pt idx="69110">
                  <c:v>34555</c:v>
                </c:pt>
                <c:pt idx="69111">
                  <c:v>34555.5</c:v>
                </c:pt>
                <c:pt idx="69112">
                  <c:v>34556</c:v>
                </c:pt>
                <c:pt idx="69113">
                  <c:v>34556.5</c:v>
                </c:pt>
                <c:pt idx="69114">
                  <c:v>34557</c:v>
                </c:pt>
                <c:pt idx="69115">
                  <c:v>34557.5</c:v>
                </c:pt>
                <c:pt idx="69116">
                  <c:v>34558</c:v>
                </c:pt>
                <c:pt idx="69117">
                  <c:v>34558.5</c:v>
                </c:pt>
                <c:pt idx="69118">
                  <c:v>34559</c:v>
                </c:pt>
                <c:pt idx="69119">
                  <c:v>34559.5</c:v>
                </c:pt>
                <c:pt idx="69120">
                  <c:v>34560</c:v>
                </c:pt>
                <c:pt idx="69121">
                  <c:v>34560.5</c:v>
                </c:pt>
                <c:pt idx="69122">
                  <c:v>34561</c:v>
                </c:pt>
                <c:pt idx="69123">
                  <c:v>34561.5</c:v>
                </c:pt>
                <c:pt idx="69124">
                  <c:v>34562</c:v>
                </c:pt>
                <c:pt idx="69125">
                  <c:v>34562.5</c:v>
                </c:pt>
                <c:pt idx="69126">
                  <c:v>34563</c:v>
                </c:pt>
                <c:pt idx="69127">
                  <c:v>34563.5</c:v>
                </c:pt>
                <c:pt idx="69128">
                  <c:v>34564</c:v>
                </c:pt>
                <c:pt idx="69129">
                  <c:v>34564.5</c:v>
                </c:pt>
                <c:pt idx="69130">
                  <c:v>34565</c:v>
                </c:pt>
                <c:pt idx="69131">
                  <c:v>34565.5</c:v>
                </c:pt>
                <c:pt idx="69132">
                  <c:v>34566</c:v>
                </c:pt>
                <c:pt idx="69133">
                  <c:v>34566.5</c:v>
                </c:pt>
                <c:pt idx="69134">
                  <c:v>34567</c:v>
                </c:pt>
                <c:pt idx="69135">
                  <c:v>34567.5</c:v>
                </c:pt>
                <c:pt idx="69136">
                  <c:v>34568</c:v>
                </c:pt>
                <c:pt idx="69137">
                  <c:v>34568.5</c:v>
                </c:pt>
                <c:pt idx="69138">
                  <c:v>34569</c:v>
                </c:pt>
                <c:pt idx="69139">
                  <c:v>34569.5</c:v>
                </c:pt>
                <c:pt idx="69140">
                  <c:v>34570</c:v>
                </c:pt>
                <c:pt idx="69141">
                  <c:v>34570.5</c:v>
                </c:pt>
                <c:pt idx="69142">
                  <c:v>34571</c:v>
                </c:pt>
                <c:pt idx="69143">
                  <c:v>34571.5</c:v>
                </c:pt>
                <c:pt idx="69144">
                  <c:v>34572</c:v>
                </c:pt>
                <c:pt idx="69145">
                  <c:v>34572.5</c:v>
                </c:pt>
                <c:pt idx="69146">
                  <c:v>34573</c:v>
                </c:pt>
                <c:pt idx="69147">
                  <c:v>34573.5</c:v>
                </c:pt>
                <c:pt idx="69148">
                  <c:v>34574</c:v>
                </c:pt>
                <c:pt idx="69149">
                  <c:v>34574.5</c:v>
                </c:pt>
                <c:pt idx="69150">
                  <c:v>34575</c:v>
                </c:pt>
                <c:pt idx="69151">
                  <c:v>34575.5</c:v>
                </c:pt>
                <c:pt idx="69152">
                  <c:v>34576</c:v>
                </c:pt>
                <c:pt idx="69153">
                  <c:v>34576.5</c:v>
                </c:pt>
                <c:pt idx="69154">
                  <c:v>34577</c:v>
                </c:pt>
                <c:pt idx="69155">
                  <c:v>34577.5</c:v>
                </c:pt>
                <c:pt idx="69156">
                  <c:v>34578</c:v>
                </c:pt>
                <c:pt idx="69157">
                  <c:v>34578.5</c:v>
                </c:pt>
                <c:pt idx="69158">
                  <c:v>34579</c:v>
                </c:pt>
                <c:pt idx="69159">
                  <c:v>34579.5</c:v>
                </c:pt>
                <c:pt idx="69160">
                  <c:v>34580</c:v>
                </c:pt>
                <c:pt idx="69161">
                  <c:v>34580.5</c:v>
                </c:pt>
                <c:pt idx="69162">
                  <c:v>34581</c:v>
                </c:pt>
                <c:pt idx="69163">
                  <c:v>34581.5</c:v>
                </c:pt>
                <c:pt idx="69164">
                  <c:v>34582</c:v>
                </c:pt>
                <c:pt idx="69165">
                  <c:v>34582.5</c:v>
                </c:pt>
                <c:pt idx="69166">
                  <c:v>34583</c:v>
                </c:pt>
                <c:pt idx="69167">
                  <c:v>34583.5</c:v>
                </c:pt>
                <c:pt idx="69168">
                  <c:v>34584</c:v>
                </c:pt>
                <c:pt idx="69169">
                  <c:v>34584.5</c:v>
                </c:pt>
                <c:pt idx="69170">
                  <c:v>34585</c:v>
                </c:pt>
                <c:pt idx="69171">
                  <c:v>34585.5</c:v>
                </c:pt>
                <c:pt idx="69172">
                  <c:v>34586</c:v>
                </c:pt>
                <c:pt idx="69173">
                  <c:v>34586.5</c:v>
                </c:pt>
                <c:pt idx="69174">
                  <c:v>34587</c:v>
                </c:pt>
                <c:pt idx="69175">
                  <c:v>34587.5</c:v>
                </c:pt>
                <c:pt idx="69176">
                  <c:v>34588</c:v>
                </c:pt>
                <c:pt idx="69177">
                  <c:v>34588.5</c:v>
                </c:pt>
                <c:pt idx="69178">
                  <c:v>34589</c:v>
                </c:pt>
                <c:pt idx="69179">
                  <c:v>34589.5</c:v>
                </c:pt>
                <c:pt idx="69180">
                  <c:v>34590</c:v>
                </c:pt>
                <c:pt idx="69181">
                  <c:v>34590.5</c:v>
                </c:pt>
                <c:pt idx="69182">
                  <c:v>34591</c:v>
                </c:pt>
                <c:pt idx="69183">
                  <c:v>34591.5</c:v>
                </c:pt>
                <c:pt idx="69184">
                  <c:v>34592</c:v>
                </c:pt>
                <c:pt idx="69185">
                  <c:v>34592.5</c:v>
                </c:pt>
                <c:pt idx="69186">
                  <c:v>34593</c:v>
                </c:pt>
                <c:pt idx="69187">
                  <c:v>34593.5</c:v>
                </c:pt>
                <c:pt idx="69188">
                  <c:v>34594</c:v>
                </c:pt>
                <c:pt idx="69189">
                  <c:v>34594.5</c:v>
                </c:pt>
                <c:pt idx="69190">
                  <c:v>34595</c:v>
                </c:pt>
                <c:pt idx="69191">
                  <c:v>34595.5</c:v>
                </c:pt>
                <c:pt idx="69192">
                  <c:v>34596</c:v>
                </c:pt>
                <c:pt idx="69193">
                  <c:v>34596.5</c:v>
                </c:pt>
                <c:pt idx="69194">
                  <c:v>34597</c:v>
                </c:pt>
                <c:pt idx="69195">
                  <c:v>34597.5</c:v>
                </c:pt>
                <c:pt idx="69196">
                  <c:v>34598</c:v>
                </c:pt>
                <c:pt idx="69197">
                  <c:v>34598.5</c:v>
                </c:pt>
                <c:pt idx="69198">
                  <c:v>34599</c:v>
                </c:pt>
                <c:pt idx="69199">
                  <c:v>34599.5</c:v>
                </c:pt>
                <c:pt idx="69200">
                  <c:v>34600</c:v>
                </c:pt>
                <c:pt idx="69201">
                  <c:v>34600.5</c:v>
                </c:pt>
                <c:pt idx="69202">
                  <c:v>34601</c:v>
                </c:pt>
                <c:pt idx="69203">
                  <c:v>34601.5</c:v>
                </c:pt>
                <c:pt idx="69204">
                  <c:v>34602</c:v>
                </c:pt>
                <c:pt idx="69205">
                  <c:v>34602.5</c:v>
                </c:pt>
                <c:pt idx="69206">
                  <c:v>34603</c:v>
                </c:pt>
                <c:pt idx="69207">
                  <c:v>34603.5</c:v>
                </c:pt>
                <c:pt idx="69208">
                  <c:v>34604</c:v>
                </c:pt>
                <c:pt idx="69209">
                  <c:v>34604.5</c:v>
                </c:pt>
                <c:pt idx="69210">
                  <c:v>34605</c:v>
                </c:pt>
                <c:pt idx="69211">
                  <c:v>34605.5</c:v>
                </c:pt>
                <c:pt idx="69212">
                  <c:v>34606</c:v>
                </c:pt>
                <c:pt idx="69213">
                  <c:v>34606.5</c:v>
                </c:pt>
                <c:pt idx="69214">
                  <c:v>34607</c:v>
                </c:pt>
                <c:pt idx="69215">
                  <c:v>34607.5</c:v>
                </c:pt>
                <c:pt idx="69216">
                  <c:v>34608</c:v>
                </c:pt>
                <c:pt idx="69217">
                  <c:v>34608.5</c:v>
                </c:pt>
                <c:pt idx="69218">
                  <c:v>34609</c:v>
                </c:pt>
                <c:pt idx="69219">
                  <c:v>34609.5</c:v>
                </c:pt>
                <c:pt idx="69220">
                  <c:v>34610</c:v>
                </c:pt>
                <c:pt idx="69221">
                  <c:v>34610.5</c:v>
                </c:pt>
                <c:pt idx="69222">
                  <c:v>34611</c:v>
                </c:pt>
                <c:pt idx="69223">
                  <c:v>34611.5</c:v>
                </c:pt>
                <c:pt idx="69224">
                  <c:v>34612</c:v>
                </c:pt>
                <c:pt idx="69225">
                  <c:v>34612.5</c:v>
                </c:pt>
                <c:pt idx="69226">
                  <c:v>34613</c:v>
                </c:pt>
                <c:pt idx="69227">
                  <c:v>34613.5</c:v>
                </c:pt>
                <c:pt idx="69228">
                  <c:v>34614</c:v>
                </c:pt>
                <c:pt idx="69229">
                  <c:v>34614.5</c:v>
                </c:pt>
                <c:pt idx="69230">
                  <c:v>34615</c:v>
                </c:pt>
                <c:pt idx="69231">
                  <c:v>34615.5</c:v>
                </c:pt>
                <c:pt idx="69232">
                  <c:v>34616</c:v>
                </c:pt>
                <c:pt idx="69233">
                  <c:v>34616.5</c:v>
                </c:pt>
                <c:pt idx="69234">
                  <c:v>34617</c:v>
                </c:pt>
                <c:pt idx="69235">
                  <c:v>34617.5</c:v>
                </c:pt>
                <c:pt idx="69236">
                  <c:v>34618</c:v>
                </c:pt>
                <c:pt idx="69237">
                  <c:v>34618.5</c:v>
                </c:pt>
                <c:pt idx="69238">
                  <c:v>34619</c:v>
                </c:pt>
                <c:pt idx="69239">
                  <c:v>34619.5</c:v>
                </c:pt>
                <c:pt idx="69240">
                  <c:v>34620</c:v>
                </c:pt>
                <c:pt idx="69241">
                  <c:v>34620.5</c:v>
                </c:pt>
                <c:pt idx="69242">
                  <c:v>34621</c:v>
                </c:pt>
                <c:pt idx="69243">
                  <c:v>34621.5</c:v>
                </c:pt>
                <c:pt idx="69244">
                  <c:v>34622</c:v>
                </c:pt>
                <c:pt idx="69245">
                  <c:v>34622.5</c:v>
                </c:pt>
                <c:pt idx="69246">
                  <c:v>34623</c:v>
                </c:pt>
                <c:pt idx="69247">
                  <c:v>34623.5</c:v>
                </c:pt>
                <c:pt idx="69248">
                  <c:v>34624</c:v>
                </c:pt>
                <c:pt idx="69249">
                  <c:v>34624.5</c:v>
                </c:pt>
                <c:pt idx="69250">
                  <c:v>34625</c:v>
                </c:pt>
                <c:pt idx="69251">
                  <c:v>34625.5</c:v>
                </c:pt>
                <c:pt idx="69252">
                  <c:v>34626</c:v>
                </c:pt>
                <c:pt idx="69253">
                  <c:v>34626.5</c:v>
                </c:pt>
                <c:pt idx="69254">
                  <c:v>34627</c:v>
                </c:pt>
                <c:pt idx="69255">
                  <c:v>34627.5</c:v>
                </c:pt>
                <c:pt idx="69256">
                  <c:v>34628</c:v>
                </c:pt>
                <c:pt idx="69257">
                  <c:v>34628.5</c:v>
                </c:pt>
                <c:pt idx="69258">
                  <c:v>34629</c:v>
                </c:pt>
                <c:pt idx="69259">
                  <c:v>34629.5</c:v>
                </c:pt>
                <c:pt idx="69260">
                  <c:v>34630</c:v>
                </c:pt>
                <c:pt idx="69261">
                  <c:v>34630.5</c:v>
                </c:pt>
                <c:pt idx="69262">
                  <c:v>34631</c:v>
                </c:pt>
                <c:pt idx="69263">
                  <c:v>34631.5</c:v>
                </c:pt>
                <c:pt idx="69264">
                  <c:v>34632</c:v>
                </c:pt>
                <c:pt idx="69265">
                  <c:v>34632.5</c:v>
                </c:pt>
                <c:pt idx="69266">
                  <c:v>34633</c:v>
                </c:pt>
                <c:pt idx="69267">
                  <c:v>34633.5</c:v>
                </c:pt>
                <c:pt idx="69268">
                  <c:v>34634</c:v>
                </c:pt>
                <c:pt idx="69269">
                  <c:v>34634.5</c:v>
                </c:pt>
                <c:pt idx="69270">
                  <c:v>34635</c:v>
                </c:pt>
                <c:pt idx="69271">
                  <c:v>34635.5</c:v>
                </c:pt>
                <c:pt idx="69272">
                  <c:v>34636</c:v>
                </c:pt>
                <c:pt idx="69273">
                  <c:v>34636.5</c:v>
                </c:pt>
                <c:pt idx="69274">
                  <c:v>34637</c:v>
                </c:pt>
                <c:pt idx="69275">
                  <c:v>34637.5</c:v>
                </c:pt>
                <c:pt idx="69276">
                  <c:v>34638</c:v>
                </c:pt>
                <c:pt idx="69277">
                  <c:v>34638.5</c:v>
                </c:pt>
                <c:pt idx="69278">
                  <c:v>34639</c:v>
                </c:pt>
                <c:pt idx="69279">
                  <c:v>34639.5</c:v>
                </c:pt>
                <c:pt idx="69280">
                  <c:v>34640</c:v>
                </c:pt>
                <c:pt idx="69281">
                  <c:v>34640.5</c:v>
                </c:pt>
                <c:pt idx="69282">
                  <c:v>34641</c:v>
                </c:pt>
                <c:pt idx="69283">
                  <c:v>34641.5</c:v>
                </c:pt>
                <c:pt idx="69284">
                  <c:v>34642</c:v>
                </c:pt>
                <c:pt idx="69285">
                  <c:v>34642.5</c:v>
                </c:pt>
                <c:pt idx="69286">
                  <c:v>34643</c:v>
                </c:pt>
                <c:pt idx="69287">
                  <c:v>34643.5</c:v>
                </c:pt>
                <c:pt idx="69288">
                  <c:v>34644</c:v>
                </c:pt>
                <c:pt idx="69289">
                  <c:v>34644.5</c:v>
                </c:pt>
                <c:pt idx="69290">
                  <c:v>34645</c:v>
                </c:pt>
                <c:pt idx="69291">
                  <c:v>34645.5</c:v>
                </c:pt>
                <c:pt idx="69292">
                  <c:v>34646</c:v>
                </c:pt>
                <c:pt idx="69293">
                  <c:v>34646.5</c:v>
                </c:pt>
                <c:pt idx="69294">
                  <c:v>34647</c:v>
                </c:pt>
                <c:pt idx="69295">
                  <c:v>34647.5</c:v>
                </c:pt>
                <c:pt idx="69296">
                  <c:v>34648</c:v>
                </c:pt>
                <c:pt idx="69297">
                  <c:v>34648.5</c:v>
                </c:pt>
                <c:pt idx="69298">
                  <c:v>34649</c:v>
                </c:pt>
                <c:pt idx="69299">
                  <c:v>34649.5</c:v>
                </c:pt>
                <c:pt idx="69300">
                  <c:v>34650</c:v>
                </c:pt>
                <c:pt idx="69301">
                  <c:v>34650.5</c:v>
                </c:pt>
                <c:pt idx="69302">
                  <c:v>34651</c:v>
                </c:pt>
                <c:pt idx="69303">
                  <c:v>34651.5</c:v>
                </c:pt>
                <c:pt idx="69304">
                  <c:v>34652</c:v>
                </c:pt>
                <c:pt idx="69305">
                  <c:v>34652.5</c:v>
                </c:pt>
                <c:pt idx="69306">
                  <c:v>34653</c:v>
                </c:pt>
                <c:pt idx="69307">
                  <c:v>34653.5</c:v>
                </c:pt>
                <c:pt idx="69308">
                  <c:v>34654</c:v>
                </c:pt>
                <c:pt idx="69309">
                  <c:v>34654.5</c:v>
                </c:pt>
                <c:pt idx="69310">
                  <c:v>34655</c:v>
                </c:pt>
                <c:pt idx="69311">
                  <c:v>34655.5</c:v>
                </c:pt>
                <c:pt idx="69312">
                  <c:v>34656</c:v>
                </c:pt>
                <c:pt idx="69313">
                  <c:v>34656.5</c:v>
                </c:pt>
                <c:pt idx="69314">
                  <c:v>34657</c:v>
                </c:pt>
                <c:pt idx="69315">
                  <c:v>34657.5</c:v>
                </c:pt>
                <c:pt idx="69316">
                  <c:v>34658</c:v>
                </c:pt>
                <c:pt idx="69317">
                  <c:v>34658.5</c:v>
                </c:pt>
                <c:pt idx="69318">
                  <c:v>34659</c:v>
                </c:pt>
                <c:pt idx="69319">
                  <c:v>34659.5</c:v>
                </c:pt>
                <c:pt idx="69320">
                  <c:v>34660</c:v>
                </c:pt>
                <c:pt idx="69321">
                  <c:v>34660.5</c:v>
                </c:pt>
                <c:pt idx="69322">
                  <c:v>34661</c:v>
                </c:pt>
                <c:pt idx="69323">
                  <c:v>34661.5</c:v>
                </c:pt>
                <c:pt idx="69324">
                  <c:v>34662</c:v>
                </c:pt>
                <c:pt idx="69325">
                  <c:v>34662.5</c:v>
                </c:pt>
                <c:pt idx="69326">
                  <c:v>34663</c:v>
                </c:pt>
                <c:pt idx="69327">
                  <c:v>34663.5</c:v>
                </c:pt>
                <c:pt idx="69328">
                  <c:v>34664</c:v>
                </c:pt>
                <c:pt idx="69329">
                  <c:v>34664.5</c:v>
                </c:pt>
                <c:pt idx="69330">
                  <c:v>34665</c:v>
                </c:pt>
                <c:pt idx="69331">
                  <c:v>34665.5</c:v>
                </c:pt>
                <c:pt idx="69332">
                  <c:v>34666</c:v>
                </c:pt>
                <c:pt idx="69333">
                  <c:v>34666.5</c:v>
                </c:pt>
                <c:pt idx="69334">
                  <c:v>34667</c:v>
                </c:pt>
                <c:pt idx="69335">
                  <c:v>34667.5</c:v>
                </c:pt>
                <c:pt idx="69336">
                  <c:v>34668</c:v>
                </c:pt>
                <c:pt idx="69337">
                  <c:v>34668.5</c:v>
                </c:pt>
                <c:pt idx="69338">
                  <c:v>34669</c:v>
                </c:pt>
                <c:pt idx="69339">
                  <c:v>34669.5</c:v>
                </c:pt>
                <c:pt idx="69340">
                  <c:v>34670</c:v>
                </c:pt>
                <c:pt idx="69341">
                  <c:v>34670.5</c:v>
                </c:pt>
                <c:pt idx="69342">
                  <c:v>34671</c:v>
                </c:pt>
                <c:pt idx="69343">
                  <c:v>34671.5</c:v>
                </c:pt>
                <c:pt idx="69344">
                  <c:v>34672</c:v>
                </c:pt>
                <c:pt idx="69345">
                  <c:v>34672.5</c:v>
                </c:pt>
                <c:pt idx="69346">
                  <c:v>34673</c:v>
                </c:pt>
                <c:pt idx="69347">
                  <c:v>34673.5</c:v>
                </c:pt>
                <c:pt idx="69348">
                  <c:v>34674</c:v>
                </c:pt>
                <c:pt idx="69349">
                  <c:v>34674.5</c:v>
                </c:pt>
                <c:pt idx="69350">
                  <c:v>34675</c:v>
                </c:pt>
                <c:pt idx="69351">
                  <c:v>34675.5</c:v>
                </c:pt>
                <c:pt idx="69352">
                  <c:v>34676</c:v>
                </c:pt>
                <c:pt idx="69353">
                  <c:v>34676.5</c:v>
                </c:pt>
                <c:pt idx="69354">
                  <c:v>34677</c:v>
                </c:pt>
                <c:pt idx="69355">
                  <c:v>34677.5</c:v>
                </c:pt>
                <c:pt idx="69356">
                  <c:v>34678</c:v>
                </c:pt>
                <c:pt idx="69357">
                  <c:v>34678.5</c:v>
                </c:pt>
                <c:pt idx="69358">
                  <c:v>34679</c:v>
                </c:pt>
                <c:pt idx="69359">
                  <c:v>34679.5</c:v>
                </c:pt>
                <c:pt idx="69360">
                  <c:v>34680</c:v>
                </c:pt>
                <c:pt idx="69361">
                  <c:v>34680.5</c:v>
                </c:pt>
                <c:pt idx="69362">
                  <c:v>34681</c:v>
                </c:pt>
                <c:pt idx="69363">
                  <c:v>34681.5</c:v>
                </c:pt>
                <c:pt idx="69364">
                  <c:v>34682</c:v>
                </c:pt>
                <c:pt idx="69365">
                  <c:v>34682.5</c:v>
                </c:pt>
                <c:pt idx="69366">
                  <c:v>34683</c:v>
                </c:pt>
                <c:pt idx="69367">
                  <c:v>34683.5</c:v>
                </c:pt>
                <c:pt idx="69368">
                  <c:v>34684</c:v>
                </c:pt>
                <c:pt idx="69369">
                  <c:v>34684.5</c:v>
                </c:pt>
                <c:pt idx="69370">
                  <c:v>34685</c:v>
                </c:pt>
                <c:pt idx="69371">
                  <c:v>34685.5</c:v>
                </c:pt>
                <c:pt idx="69372">
                  <c:v>34686</c:v>
                </c:pt>
                <c:pt idx="69373">
                  <c:v>34686.5</c:v>
                </c:pt>
                <c:pt idx="69374">
                  <c:v>34687</c:v>
                </c:pt>
                <c:pt idx="69375">
                  <c:v>34687.5</c:v>
                </c:pt>
                <c:pt idx="69376">
                  <c:v>34688</c:v>
                </c:pt>
                <c:pt idx="69377">
                  <c:v>34688.5</c:v>
                </c:pt>
                <c:pt idx="69378">
                  <c:v>34689</c:v>
                </c:pt>
                <c:pt idx="69379">
                  <c:v>34689.5</c:v>
                </c:pt>
                <c:pt idx="69380">
                  <c:v>34690</c:v>
                </c:pt>
                <c:pt idx="69381">
                  <c:v>34690.5</c:v>
                </c:pt>
                <c:pt idx="69382">
                  <c:v>34691</c:v>
                </c:pt>
                <c:pt idx="69383">
                  <c:v>34691.5</c:v>
                </c:pt>
                <c:pt idx="69384">
                  <c:v>34692</c:v>
                </c:pt>
                <c:pt idx="69385">
                  <c:v>34692.5</c:v>
                </c:pt>
                <c:pt idx="69386">
                  <c:v>34693</c:v>
                </c:pt>
                <c:pt idx="69387">
                  <c:v>34693.5</c:v>
                </c:pt>
                <c:pt idx="69388">
                  <c:v>34694</c:v>
                </c:pt>
                <c:pt idx="69389">
                  <c:v>34694.5</c:v>
                </c:pt>
                <c:pt idx="69390">
                  <c:v>34695</c:v>
                </c:pt>
                <c:pt idx="69391">
                  <c:v>34695.5</c:v>
                </c:pt>
                <c:pt idx="69392">
                  <c:v>34696</c:v>
                </c:pt>
                <c:pt idx="69393">
                  <c:v>34696.5</c:v>
                </c:pt>
                <c:pt idx="69394">
                  <c:v>34697</c:v>
                </c:pt>
                <c:pt idx="69395">
                  <c:v>34697.5</c:v>
                </c:pt>
                <c:pt idx="69396">
                  <c:v>34698</c:v>
                </c:pt>
                <c:pt idx="69397">
                  <c:v>34698.5</c:v>
                </c:pt>
                <c:pt idx="69398">
                  <c:v>34699</c:v>
                </c:pt>
                <c:pt idx="69399">
                  <c:v>34699.5</c:v>
                </c:pt>
                <c:pt idx="69400">
                  <c:v>34700</c:v>
                </c:pt>
                <c:pt idx="69401">
                  <c:v>34700.5</c:v>
                </c:pt>
                <c:pt idx="69402">
                  <c:v>34701</c:v>
                </c:pt>
                <c:pt idx="69403">
                  <c:v>34701.5</c:v>
                </c:pt>
                <c:pt idx="69404">
                  <c:v>34702</c:v>
                </c:pt>
                <c:pt idx="69405">
                  <c:v>34702.5</c:v>
                </c:pt>
                <c:pt idx="69406">
                  <c:v>34703</c:v>
                </c:pt>
                <c:pt idx="69407">
                  <c:v>34703.5</c:v>
                </c:pt>
                <c:pt idx="69408">
                  <c:v>34704</c:v>
                </c:pt>
                <c:pt idx="69409">
                  <c:v>34704.5</c:v>
                </c:pt>
                <c:pt idx="69410">
                  <c:v>34705</c:v>
                </c:pt>
                <c:pt idx="69411">
                  <c:v>34705.5</c:v>
                </c:pt>
                <c:pt idx="69412">
                  <c:v>34706</c:v>
                </c:pt>
                <c:pt idx="69413">
                  <c:v>34706.5</c:v>
                </c:pt>
                <c:pt idx="69414">
                  <c:v>34707</c:v>
                </c:pt>
                <c:pt idx="69415">
                  <c:v>34707.5</c:v>
                </c:pt>
                <c:pt idx="69416">
                  <c:v>34708</c:v>
                </c:pt>
                <c:pt idx="69417">
                  <c:v>34708.5</c:v>
                </c:pt>
                <c:pt idx="69418">
                  <c:v>34709</c:v>
                </c:pt>
                <c:pt idx="69419">
                  <c:v>34709.5</c:v>
                </c:pt>
                <c:pt idx="69420">
                  <c:v>34710</c:v>
                </c:pt>
                <c:pt idx="69421">
                  <c:v>34710.5</c:v>
                </c:pt>
                <c:pt idx="69422">
                  <c:v>34711</c:v>
                </c:pt>
                <c:pt idx="69423">
                  <c:v>34711.5</c:v>
                </c:pt>
                <c:pt idx="69424">
                  <c:v>34712</c:v>
                </c:pt>
                <c:pt idx="69425">
                  <c:v>34712.5</c:v>
                </c:pt>
                <c:pt idx="69426">
                  <c:v>34713</c:v>
                </c:pt>
                <c:pt idx="69427">
                  <c:v>34713.5</c:v>
                </c:pt>
                <c:pt idx="69428">
                  <c:v>34714</c:v>
                </c:pt>
                <c:pt idx="69429">
                  <c:v>34714.5</c:v>
                </c:pt>
                <c:pt idx="69430">
                  <c:v>34715</c:v>
                </c:pt>
                <c:pt idx="69431">
                  <c:v>34715.5</c:v>
                </c:pt>
                <c:pt idx="69432">
                  <c:v>34716</c:v>
                </c:pt>
                <c:pt idx="69433">
                  <c:v>34716.5</c:v>
                </c:pt>
                <c:pt idx="69434">
                  <c:v>34717</c:v>
                </c:pt>
                <c:pt idx="69435">
                  <c:v>34717.5</c:v>
                </c:pt>
                <c:pt idx="69436">
                  <c:v>34718</c:v>
                </c:pt>
                <c:pt idx="69437">
                  <c:v>34718.5</c:v>
                </c:pt>
                <c:pt idx="69438">
                  <c:v>34719</c:v>
                </c:pt>
                <c:pt idx="69439">
                  <c:v>34719.5</c:v>
                </c:pt>
                <c:pt idx="69440">
                  <c:v>34720</c:v>
                </c:pt>
                <c:pt idx="69441">
                  <c:v>34720.5</c:v>
                </c:pt>
                <c:pt idx="69442">
                  <c:v>34721</c:v>
                </c:pt>
                <c:pt idx="69443">
                  <c:v>34721.5</c:v>
                </c:pt>
                <c:pt idx="69444">
                  <c:v>34722</c:v>
                </c:pt>
                <c:pt idx="69445">
                  <c:v>34722.5</c:v>
                </c:pt>
                <c:pt idx="69446">
                  <c:v>34723</c:v>
                </c:pt>
                <c:pt idx="69447">
                  <c:v>34723.5</c:v>
                </c:pt>
                <c:pt idx="69448">
                  <c:v>34724</c:v>
                </c:pt>
                <c:pt idx="69449">
                  <c:v>34724.5</c:v>
                </c:pt>
                <c:pt idx="69450">
                  <c:v>34725</c:v>
                </c:pt>
                <c:pt idx="69451">
                  <c:v>34725.5</c:v>
                </c:pt>
                <c:pt idx="69452">
                  <c:v>34726</c:v>
                </c:pt>
                <c:pt idx="69453">
                  <c:v>34726.5</c:v>
                </c:pt>
                <c:pt idx="69454">
                  <c:v>34727</c:v>
                </c:pt>
                <c:pt idx="69455">
                  <c:v>34727.5</c:v>
                </c:pt>
                <c:pt idx="69456">
                  <c:v>34728</c:v>
                </c:pt>
                <c:pt idx="69457">
                  <c:v>34728.5</c:v>
                </c:pt>
                <c:pt idx="69458">
                  <c:v>34729</c:v>
                </c:pt>
                <c:pt idx="69459">
                  <c:v>34729.5</c:v>
                </c:pt>
                <c:pt idx="69460">
                  <c:v>34730</c:v>
                </c:pt>
                <c:pt idx="69461">
                  <c:v>34730.5</c:v>
                </c:pt>
                <c:pt idx="69462">
                  <c:v>34731</c:v>
                </c:pt>
                <c:pt idx="69463">
                  <c:v>34731.5</c:v>
                </c:pt>
                <c:pt idx="69464">
                  <c:v>34732</c:v>
                </c:pt>
                <c:pt idx="69465">
                  <c:v>34732.5</c:v>
                </c:pt>
                <c:pt idx="69466">
                  <c:v>34733</c:v>
                </c:pt>
                <c:pt idx="69467">
                  <c:v>34733.5</c:v>
                </c:pt>
                <c:pt idx="69468">
                  <c:v>34734</c:v>
                </c:pt>
                <c:pt idx="69469">
                  <c:v>34734.5</c:v>
                </c:pt>
                <c:pt idx="69470">
                  <c:v>34735</c:v>
                </c:pt>
                <c:pt idx="69471">
                  <c:v>34735.5</c:v>
                </c:pt>
                <c:pt idx="69472">
                  <c:v>34736</c:v>
                </c:pt>
                <c:pt idx="69473">
                  <c:v>34736.5</c:v>
                </c:pt>
                <c:pt idx="69474">
                  <c:v>34737</c:v>
                </c:pt>
                <c:pt idx="69475">
                  <c:v>34737.5</c:v>
                </c:pt>
                <c:pt idx="69476">
                  <c:v>34738</c:v>
                </c:pt>
                <c:pt idx="69477">
                  <c:v>34738.5</c:v>
                </c:pt>
                <c:pt idx="69478">
                  <c:v>34739</c:v>
                </c:pt>
                <c:pt idx="69479">
                  <c:v>34739.5</c:v>
                </c:pt>
                <c:pt idx="69480">
                  <c:v>34740</c:v>
                </c:pt>
                <c:pt idx="69481">
                  <c:v>34740.5</c:v>
                </c:pt>
                <c:pt idx="69482">
                  <c:v>34741</c:v>
                </c:pt>
                <c:pt idx="69483">
                  <c:v>34741.5</c:v>
                </c:pt>
                <c:pt idx="69484">
                  <c:v>34742</c:v>
                </c:pt>
                <c:pt idx="69485">
                  <c:v>34742.5</c:v>
                </c:pt>
                <c:pt idx="69486">
                  <c:v>34743</c:v>
                </c:pt>
                <c:pt idx="69487">
                  <c:v>34743.5</c:v>
                </c:pt>
                <c:pt idx="69488">
                  <c:v>34744</c:v>
                </c:pt>
                <c:pt idx="69489">
                  <c:v>34744.5</c:v>
                </c:pt>
                <c:pt idx="69490">
                  <c:v>34745</c:v>
                </c:pt>
                <c:pt idx="69491">
                  <c:v>34745.5</c:v>
                </c:pt>
                <c:pt idx="69492">
                  <c:v>34746</c:v>
                </c:pt>
                <c:pt idx="69493">
                  <c:v>34746.5</c:v>
                </c:pt>
                <c:pt idx="69494">
                  <c:v>34747</c:v>
                </c:pt>
                <c:pt idx="69495">
                  <c:v>34747.5</c:v>
                </c:pt>
                <c:pt idx="69496">
                  <c:v>34748</c:v>
                </c:pt>
                <c:pt idx="69497">
                  <c:v>34748.5</c:v>
                </c:pt>
                <c:pt idx="69498">
                  <c:v>34749</c:v>
                </c:pt>
                <c:pt idx="69499">
                  <c:v>34749.5</c:v>
                </c:pt>
                <c:pt idx="69500">
                  <c:v>34750</c:v>
                </c:pt>
                <c:pt idx="69501">
                  <c:v>34750.5</c:v>
                </c:pt>
                <c:pt idx="69502">
                  <c:v>34751</c:v>
                </c:pt>
                <c:pt idx="69503">
                  <c:v>34751.5</c:v>
                </c:pt>
                <c:pt idx="69504">
                  <c:v>34752</c:v>
                </c:pt>
                <c:pt idx="69505">
                  <c:v>34752.5</c:v>
                </c:pt>
                <c:pt idx="69506">
                  <c:v>34753</c:v>
                </c:pt>
                <c:pt idx="69507">
                  <c:v>34753.5</c:v>
                </c:pt>
                <c:pt idx="69508">
                  <c:v>34754</c:v>
                </c:pt>
                <c:pt idx="69509">
                  <c:v>34754.5</c:v>
                </c:pt>
                <c:pt idx="69510">
                  <c:v>34755</c:v>
                </c:pt>
                <c:pt idx="69511">
                  <c:v>34755.5</c:v>
                </c:pt>
                <c:pt idx="69512">
                  <c:v>34756</c:v>
                </c:pt>
                <c:pt idx="69513">
                  <c:v>34756.5</c:v>
                </c:pt>
                <c:pt idx="69514">
                  <c:v>34757</c:v>
                </c:pt>
                <c:pt idx="69515">
                  <c:v>34757.5</c:v>
                </c:pt>
                <c:pt idx="69516">
                  <c:v>34758</c:v>
                </c:pt>
                <c:pt idx="69517">
                  <c:v>34758.5</c:v>
                </c:pt>
                <c:pt idx="69518">
                  <c:v>34759</c:v>
                </c:pt>
                <c:pt idx="69519">
                  <c:v>34759.5</c:v>
                </c:pt>
                <c:pt idx="69520">
                  <c:v>34760</c:v>
                </c:pt>
                <c:pt idx="69521">
                  <c:v>34760.5</c:v>
                </c:pt>
                <c:pt idx="69522">
                  <c:v>34761</c:v>
                </c:pt>
                <c:pt idx="69523">
                  <c:v>34761.5</c:v>
                </c:pt>
                <c:pt idx="69524">
                  <c:v>34762</c:v>
                </c:pt>
                <c:pt idx="69525">
                  <c:v>34762.5</c:v>
                </c:pt>
                <c:pt idx="69526">
                  <c:v>34763</c:v>
                </c:pt>
                <c:pt idx="69527">
                  <c:v>34763.5</c:v>
                </c:pt>
                <c:pt idx="69528">
                  <c:v>34764</c:v>
                </c:pt>
                <c:pt idx="69529">
                  <c:v>34764.5</c:v>
                </c:pt>
                <c:pt idx="69530">
                  <c:v>34765</c:v>
                </c:pt>
                <c:pt idx="69531">
                  <c:v>34765.5</c:v>
                </c:pt>
                <c:pt idx="69532">
                  <c:v>34766</c:v>
                </c:pt>
                <c:pt idx="69533">
                  <c:v>34766.5</c:v>
                </c:pt>
                <c:pt idx="69534">
                  <c:v>34767</c:v>
                </c:pt>
                <c:pt idx="69535">
                  <c:v>34767.5</c:v>
                </c:pt>
                <c:pt idx="69536">
                  <c:v>34768</c:v>
                </c:pt>
                <c:pt idx="69537">
                  <c:v>34768.5</c:v>
                </c:pt>
                <c:pt idx="69538">
                  <c:v>34769</c:v>
                </c:pt>
                <c:pt idx="69539">
                  <c:v>34769.5</c:v>
                </c:pt>
                <c:pt idx="69540">
                  <c:v>34770</c:v>
                </c:pt>
                <c:pt idx="69541">
                  <c:v>34770.5</c:v>
                </c:pt>
                <c:pt idx="69542">
                  <c:v>34771</c:v>
                </c:pt>
                <c:pt idx="69543">
                  <c:v>34771.5</c:v>
                </c:pt>
                <c:pt idx="69544">
                  <c:v>34772</c:v>
                </c:pt>
                <c:pt idx="69545">
                  <c:v>34772.5</c:v>
                </c:pt>
                <c:pt idx="69546">
                  <c:v>34773</c:v>
                </c:pt>
                <c:pt idx="69547">
                  <c:v>34773.5</c:v>
                </c:pt>
                <c:pt idx="69548">
                  <c:v>34774</c:v>
                </c:pt>
                <c:pt idx="69549">
                  <c:v>34774.5</c:v>
                </c:pt>
                <c:pt idx="69550">
                  <c:v>34775</c:v>
                </c:pt>
                <c:pt idx="69551">
                  <c:v>34775.5</c:v>
                </c:pt>
                <c:pt idx="69552">
                  <c:v>34776</c:v>
                </c:pt>
                <c:pt idx="69553">
                  <c:v>34776.5</c:v>
                </c:pt>
                <c:pt idx="69554">
                  <c:v>34777</c:v>
                </c:pt>
                <c:pt idx="69555">
                  <c:v>34777.5</c:v>
                </c:pt>
                <c:pt idx="69556">
                  <c:v>34778</c:v>
                </c:pt>
                <c:pt idx="69557">
                  <c:v>34778.5</c:v>
                </c:pt>
                <c:pt idx="69558">
                  <c:v>34779</c:v>
                </c:pt>
                <c:pt idx="69559">
                  <c:v>34779.5</c:v>
                </c:pt>
                <c:pt idx="69560">
                  <c:v>34780</c:v>
                </c:pt>
                <c:pt idx="69561">
                  <c:v>34780.5</c:v>
                </c:pt>
                <c:pt idx="69562">
                  <c:v>34781</c:v>
                </c:pt>
                <c:pt idx="69563">
                  <c:v>34781.5</c:v>
                </c:pt>
                <c:pt idx="69564">
                  <c:v>34782</c:v>
                </c:pt>
                <c:pt idx="69565">
                  <c:v>34782.5</c:v>
                </c:pt>
                <c:pt idx="69566">
                  <c:v>34783</c:v>
                </c:pt>
                <c:pt idx="69567">
                  <c:v>34783.5</c:v>
                </c:pt>
                <c:pt idx="69568">
                  <c:v>34784</c:v>
                </c:pt>
                <c:pt idx="69569">
                  <c:v>34784.5</c:v>
                </c:pt>
                <c:pt idx="69570">
                  <c:v>34785</c:v>
                </c:pt>
                <c:pt idx="69571">
                  <c:v>34785.5</c:v>
                </c:pt>
                <c:pt idx="69572">
                  <c:v>34786</c:v>
                </c:pt>
                <c:pt idx="69573">
                  <c:v>34786.5</c:v>
                </c:pt>
                <c:pt idx="69574">
                  <c:v>34787</c:v>
                </c:pt>
                <c:pt idx="69575">
                  <c:v>34787.5</c:v>
                </c:pt>
                <c:pt idx="69576">
                  <c:v>34788</c:v>
                </c:pt>
                <c:pt idx="69577">
                  <c:v>34788.5</c:v>
                </c:pt>
                <c:pt idx="69578">
                  <c:v>34789</c:v>
                </c:pt>
                <c:pt idx="69579">
                  <c:v>34789.5</c:v>
                </c:pt>
                <c:pt idx="69580">
                  <c:v>34790</c:v>
                </c:pt>
                <c:pt idx="69581">
                  <c:v>34790.5</c:v>
                </c:pt>
                <c:pt idx="69582">
                  <c:v>34791</c:v>
                </c:pt>
                <c:pt idx="69583">
                  <c:v>34791.5</c:v>
                </c:pt>
                <c:pt idx="69584">
                  <c:v>34792</c:v>
                </c:pt>
                <c:pt idx="69585">
                  <c:v>34792.5</c:v>
                </c:pt>
                <c:pt idx="69586">
                  <c:v>34793</c:v>
                </c:pt>
                <c:pt idx="69587">
                  <c:v>34793.5</c:v>
                </c:pt>
                <c:pt idx="69588">
                  <c:v>34794</c:v>
                </c:pt>
                <c:pt idx="69589">
                  <c:v>34794.5</c:v>
                </c:pt>
                <c:pt idx="69590">
                  <c:v>34795</c:v>
                </c:pt>
                <c:pt idx="69591">
                  <c:v>34795.5</c:v>
                </c:pt>
                <c:pt idx="69592">
                  <c:v>34796</c:v>
                </c:pt>
                <c:pt idx="69593">
                  <c:v>34796.5</c:v>
                </c:pt>
                <c:pt idx="69594">
                  <c:v>34797</c:v>
                </c:pt>
                <c:pt idx="69595">
                  <c:v>34797.5</c:v>
                </c:pt>
                <c:pt idx="69596">
                  <c:v>34798</c:v>
                </c:pt>
                <c:pt idx="69597">
                  <c:v>34798.5</c:v>
                </c:pt>
                <c:pt idx="69598">
                  <c:v>34799</c:v>
                </c:pt>
                <c:pt idx="69599">
                  <c:v>34799.5</c:v>
                </c:pt>
                <c:pt idx="69600">
                  <c:v>34800</c:v>
                </c:pt>
                <c:pt idx="69601">
                  <c:v>34800.5</c:v>
                </c:pt>
                <c:pt idx="69602">
                  <c:v>34801</c:v>
                </c:pt>
                <c:pt idx="69603">
                  <c:v>34801.5</c:v>
                </c:pt>
                <c:pt idx="69604">
                  <c:v>34802</c:v>
                </c:pt>
                <c:pt idx="69605">
                  <c:v>34802.5</c:v>
                </c:pt>
                <c:pt idx="69606">
                  <c:v>34803</c:v>
                </c:pt>
                <c:pt idx="69607">
                  <c:v>34803.5</c:v>
                </c:pt>
                <c:pt idx="69608">
                  <c:v>34804</c:v>
                </c:pt>
                <c:pt idx="69609">
                  <c:v>34804.5</c:v>
                </c:pt>
                <c:pt idx="69610">
                  <c:v>34805</c:v>
                </c:pt>
                <c:pt idx="69611">
                  <c:v>34805.5</c:v>
                </c:pt>
                <c:pt idx="69612">
                  <c:v>34806</c:v>
                </c:pt>
                <c:pt idx="69613">
                  <c:v>34806.5</c:v>
                </c:pt>
                <c:pt idx="69614">
                  <c:v>34807</c:v>
                </c:pt>
                <c:pt idx="69615">
                  <c:v>34807.5</c:v>
                </c:pt>
                <c:pt idx="69616">
                  <c:v>34808</c:v>
                </c:pt>
                <c:pt idx="69617">
                  <c:v>34808.5</c:v>
                </c:pt>
                <c:pt idx="69618">
                  <c:v>34809</c:v>
                </c:pt>
                <c:pt idx="69619">
                  <c:v>34809.5</c:v>
                </c:pt>
                <c:pt idx="69620">
                  <c:v>34810</c:v>
                </c:pt>
                <c:pt idx="69621">
                  <c:v>34810.5</c:v>
                </c:pt>
                <c:pt idx="69622">
                  <c:v>34811</c:v>
                </c:pt>
                <c:pt idx="69623">
                  <c:v>34811.5</c:v>
                </c:pt>
                <c:pt idx="69624">
                  <c:v>34812</c:v>
                </c:pt>
                <c:pt idx="69625">
                  <c:v>34812.5</c:v>
                </c:pt>
                <c:pt idx="69626">
                  <c:v>34813</c:v>
                </c:pt>
                <c:pt idx="69627">
                  <c:v>34813.5</c:v>
                </c:pt>
                <c:pt idx="69628">
                  <c:v>34814</c:v>
                </c:pt>
                <c:pt idx="69629">
                  <c:v>34814.5</c:v>
                </c:pt>
                <c:pt idx="69630">
                  <c:v>34815</c:v>
                </c:pt>
                <c:pt idx="69631">
                  <c:v>34815.5</c:v>
                </c:pt>
                <c:pt idx="69632">
                  <c:v>34816</c:v>
                </c:pt>
                <c:pt idx="69633">
                  <c:v>34816.5</c:v>
                </c:pt>
                <c:pt idx="69634">
                  <c:v>34817</c:v>
                </c:pt>
                <c:pt idx="69635">
                  <c:v>34817.5</c:v>
                </c:pt>
                <c:pt idx="69636">
                  <c:v>34818</c:v>
                </c:pt>
                <c:pt idx="69637">
                  <c:v>34818.5</c:v>
                </c:pt>
                <c:pt idx="69638">
                  <c:v>34819</c:v>
                </c:pt>
                <c:pt idx="69639">
                  <c:v>34819.5</c:v>
                </c:pt>
                <c:pt idx="69640">
                  <c:v>34820</c:v>
                </c:pt>
                <c:pt idx="69641">
                  <c:v>34820.5</c:v>
                </c:pt>
                <c:pt idx="69642">
                  <c:v>34821</c:v>
                </c:pt>
                <c:pt idx="69643">
                  <c:v>34821.5</c:v>
                </c:pt>
                <c:pt idx="69644">
                  <c:v>34822</c:v>
                </c:pt>
                <c:pt idx="69645">
                  <c:v>34822.5</c:v>
                </c:pt>
                <c:pt idx="69646">
                  <c:v>34823</c:v>
                </c:pt>
                <c:pt idx="69647">
                  <c:v>34823.5</c:v>
                </c:pt>
                <c:pt idx="69648">
                  <c:v>34824</c:v>
                </c:pt>
                <c:pt idx="69649">
                  <c:v>34824.5</c:v>
                </c:pt>
                <c:pt idx="69650">
                  <c:v>34825</c:v>
                </c:pt>
                <c:pt idx="69651">
                  <c:v>34825.5</c:v>
                </c:pt>
                <c:pt idx="69652">
                  <c:v>34826</c:v>
                </c:pt>
                <c:pt idx="69653">
                  <c:v>34826.5</c:v>
                </c:pt>
                <c:pt idx="69654">
                  <c:v>34827</c:v>
                </c:pt>
                <c:pt idx="69655">
                  <c:v>34827.5</c:v>
                </c:pt>
                <c:pt idx="69656">
                  <c:v>34828</c:v>
                </c:pt>
                <c:pt idx="69657">
                  <c:v>34828.5</c:v>
                </c:pt>
                <c:pt idx="69658">
                  <c:v>34829</c:v>
                </c:pt>
                <c:pt idx="69659">
                  <c:v>34829.5</c:v>
                </c:pt>
                <c:pt idx="69660">
                  <c:v>34830</c:v>
                </c:pt>
                <c:pt idx="69661">
                  <c:v>34830.5</c:v>
                </c:pt>
                <c:pt idx="69662">
                  <c:v>34831</c:v>
                </c:pt>
                <c:pt idx="69663">
                  <c:v>34831.5</c:v>
                </c:pt>
                <c:pt idx="69664">
                  <c:v>34832</c:v>
                </c:pt>
                <c:pt idx="69665">
                  <c:v>34832.5</c:v>
                </c:pt>
                <c:pt idx="69666">
                  <c:v>34833</c:v>
                </c:pt>
                <c:pt idx="69667">
                  <c:v>34833.5</c:v>
                </c:pt>
                <c:pt idx="69668">
                  <c:v>34834</c:v>
                </c:pt>
                <c:pt idx="69669">
                  <c:v>34834.5</c:v>
                </c:pt>
                <c:pt idx="69670">
                  <c:v>34835</c:v>
                </c:pt>
                <c:pt idx="69671">
                  <c:v>34835.5</c:v>
                </c:pt>
                <c:pt idx="69672">
                  <c:v>34836</c:v>
                </c:pt>
                <c:pt idx="69673">
                  <c:v>34836.5</c:v>
                </c:pt>
                <c:pt idx="69674">
                  <c:v>34837</c:v>
                </c:pt>
                <c:pt idx="69675">
                  <c:v>34837.5</c:v>
                </c:pt>
                <c:pt idx="69676">
                  <c:v>34838</c:v>
                </c:pt>
                <c:pt idx="69677">
                  <c:v>34838.5</c:v>
                </c:pt>
                <c:pt idx="69678">
                  <c:v>34839</c:v>
                </c:pt>
                <c:pt idx="69679">
                  <c:v>34839.5</c:v>
                </c:pt>
                <c:pt idx="69680">
                  <c:v>34840</c:v>
                </c:pt>
                <c:pt idx="69681">
                  <c:v>34840.5</c:v>
                </c:pt>
                <c:pt idx="69682">
                  <c:v>34841</c:v>
                </c:pt>
                <c:pt idx="69683">
                  <c:v>34841.5</c:v>
                </c:pt>
                <c:pt idx="69684">
                  <c:v>34842</c:v>
                </c:pt>
                <c:pt idx="69685">
                  <c:v>34842.5</c:v>
                </c:pt>
                <c:pt idx="69686">
                  <c:v>34843</c:v>
                </c:pt>
                <c:pt idx="69687">
                  <c:v>34843.5</c:v>
                </c:pt>
                <c:pt idx="69688">
                  <c:v>34844</c:v>
                </c:pt>
                <c:pt idx="69689">
                  <c:v>34844.5</c:v>
                </c:pt>
                <c:pt idx="69690">
                  <c:v>34845</c:v>
                </c:pt>
                <c:pt idx="69691">
                  <c:v>34845.5</c:v>
                </c:pt>
                <c:pt idx="69692">
                  <c:v>34846</c:v>
                </c:pt>
                <c:pt idx="69693">
                  <c:v>34846.5</c:v>
                </c:pt>
                <c:pt idx="69694">
                  <c:v>34847</c:v>
                </c:pt>
                <c:pt idx="69695">
                  <c:v>34847.5</c:v>
                </c:pt>
                <c:pt idx="69696">
                  <c:v>34848</c:v>
                </c:pt>
                <c:pt idx="69697">
                  <c:v>34848.5</c:v>
                </c:pt>
                <c:pt idx="69698">
                  <c:v>34849</c:v>
                </c:pt>
                <c:pt idx="69699">
                  <c:v>34849.5</c:v>
                </c:pt>
                <c:pt idx="69700">
                  <c:v>34850</c:v>
                </c:pt>
                <c:pt idx="69701">
                  <c:v>34850.5</c:v>
                </c:pt>
                <c:pt idx="69702">
                  <c:v>34851</c:v>
                </c:pt>
                <c:pt idx="69703">
                  <c:v>34851.5</c:v>
                </c:pt>
                <c:pt idx="69704">
                  <c:v>34852</c:v>
                </c:pt>
                <c:pt idx="69705">
                  <c:v>34852.5</c:v>
                </c:pt>
                <c:pt idx="69706">
                  <c:v>34853</c:v>
                </c:pt>
                <c:pt idx="69707">
                  <c:v>34853.5</c:v>
                </c:pt>
                <c:pt idx="69708">
                  <c:v>34854</c:v>
                </c:pt>
                <c:pt idx="69709">
                  <c:v>34854.5</c:v>
                </c:pt>
                <c:pt idx="69710">
                  <c:v>34855</c:v>
                </c:pt>
                <c:pt idx="69711">
                  <c:v>34855.5</c:v>
                </c:pt>
                <c:pt idx="69712">
                  <c:v>34856</c:v>
                </c:pt>
                <c:pt idx="69713">
                  <c:v>34856.5</c:v>
                </c:pt>
                <c:pt idx="69714">
                  <c:v>34857</c:v>
                </c:pt>
                <c:pt idx="69715">
                  <c:v>34857.5</c:v>
                </c:pt>
                <c:pt idx="69716">
                  <c:v>34858</c:v>
                </c:pt>
                <c:pt idx="69717">
                  <c:v>34858.5</c:v>
                </c:pt>
                <c:pt idx="69718">
                  <c:v>34859</c:v>
                </c:pt>
                <c:pt idx="69719">
                  <c:v>34859.5</c:v>
                </c:pt>
                <c:pt idx="69720">
                  <c:v>34860</c:v>
                </c:pt>
                <c:pt idx="69721">
                  <c:v>34860.5</c:v>
                </c:pt>
                <c:pt idx="69722">
                  <c:v>34861</c:v>
                </c:pt>
                <c:pt idx="69723">
                  <c:v>34861.5</c:v>
                </c:pt>
                <c:pt idx="69724">
                  <c:v>34862</c:v>
                </c:pt>
                <c:pt idx="69725">
                  <c:v>34862.5</c:v>
                </c:pt>
                <c:pt idx="69726">
                  <c:v>34863</c:v>
                </c:pt>
                <c:pt idx="69727">
                  <c:v>34863.5</c:v>
                </c:pt>
                <c:pt idx="69728">
                  <c:v>34864</c:v>
                </c:pt>
                <c:pt idx="69729">
                  <c:v>34864.5</c:v>
                </c:pt>
                <c:pt idx="69730">
                  <c:v>34865</c:v>
                </c:pt>
                <c:pt idx="69731">
                  <c:v>34865.5</c:v>
                </c:pt>
                <c:pt idx="69732">
                  <c:v>34866</c:v>
                </c:pt>
                <c:pt idx="69733">
                  <c:v>34866.5</c:v>
                </c:pt>
                <c:pt idx="69734">
                  <c:v>34867</c:v>
                </c:pt>
                <c:pt idx="69735">
                  <c:v>34867.5</c:v>
                </c:pt>
                <c:pt idx="69736">
                  <c:v>34868</c:v>
                </c:pt>
                <c:pt idx="69737">
                  <c:v>34868.5</c:v>
                </c:pt>
                <c:pt idx="69738">
                  <c:v>34869</c:v>
                </c:pt>
                <c:pt idx="69739">
                  <c:v>34869.5</c:v>
                </c:pt>
                <c:pt idx="69740">
                  <c:v>34870</c:v>
                </c:pt>
                <c:pt idx="69741">
                  <c:v>34870.5</c:v>
                </c:pt>
                <c:pt idx="69742">
                  <c:v>34871</c:v>
                </c:pt>
                <c:pt idx="69743">
                  <c:v>34871.5</c:v>
                </c:pt>
                <c:pt idx="69744">
                  <c:v>34872</c:v>
                </c:pt>
                <c:pt idx="69745">
                  <c:v>34872.5</c:v>
                </c:pt>
                <c:pt idx="69746">
                  <c:v>34873</c:v>
                </c:pt>
                <c:pt idx="69747">
                  <c:v>34873.5</c:v>
                </c:pt>
                <c:pt idx="69748">
                  <c:v>34874</c:v>
                </c:pt>
                <c:pt idx="69749">
                  <c:v>34874.5</c:v>
                </c:pt>
                <c:pt idx="69750">
                  <c:v>34875</c:v>
                </c:pt>
                <c:pt idx="69751">
                  <c:v>34875.5</c:v>
                </c:pt>
                <c:pt idx="69752">
                  <c:v>34876</c:v>
                </c:pt>
                <c:pt idx="69753">
                  <c:v>34876.5</c:v>
                </c:pt>
                <c:pt idx="69754">
                  <c:v>34877</c:v>
                </c:pt>
                <c:pt idx="69755">
                  <c:v>34877.5</c:v>
                </c:pt>
                <c:pt idx="69756">
                  <c:v>34878</c:v>
                </c:pt>
                <c:pt idx="69757">
                  <c:v>34878.5</c:v>
                </c:pt>
                <c:pt idx="69758">
                  <c:v>34879</c:v>
                </c:pt>
                <c:pt idx="69759">
                  <c:v>34879.5</c:v>
                </c:pt>
                <c:pt idx="69760">
                  <c:v>34880</c:v>
                </c:pt>
                <c:pt idx="69761">
                  <c:v>34880.5</c:v>
                </c:pt>
                <c:pt idx="69762">
                  <c:v>34881</c:v>
                </c:pt>
                <c:pt idx="69763">
                  <c:v>34881.5</c:v>
                </c:pt>
                <c:pt idx="69764">
                  <c:v>34882</c:v>
                </c:pt>
                <c:pt idx="69765">
                  <c:v>34882.5</c:v>
                </c:pt>
                <c:pt idx="69766">
                  <c:v>34883</c:v>
                </c:pt>
                <c:pt idx="69767">
                  <c:v>34883.5</c:v>
                </c:pt>
                <c:pt idx="69768">
                  <c:v>34884</c:v>
                </c:pt>
                <c:pt idx="69769">
                  <c:v>34884.5</c:v>
                </c:pt>
                <c:pt idx="69770">
                  <c:v>34885</c:v>
                </c:pt>
                <c:pt idx="69771">
                  <c:v>34885.5</c:v>
                </c:pt>
                <c:pt idx="69772">
                  <c:v>34886</c:v>
                </c:pt>
                <c:pt idx="69773">
                  <c:v>34886.5</c:v>
                </c:pt>
                <c:pt idx="69774">
                  <c:v>34887</c:v>
                </c:pt>
                <c:pt idx="69775">
                  <c:v>34887.5</c:v>
                </c:pt>
                <c:pt idx="69776">
                  <c:v>34888</c:v>
                </c:pt>
                <c:pt idx="69777">
                  <c:v>34888.5</c:v>
                </c:pt>
                <c:pt idx="69778">
                  <c:v>34889</c:v>
                </c:pt>
                <c:pt idx="69779">
                  <c:v>34889.5</c:v>
                </c:pt>
                <c:pt idx="69780">
                  <c:v>34890</c:v>
                </c:pt>
                <c:pt idx="69781">
                  <c:v>34890.5</c:v>
                </c:pt>
                <c:pt idx="69782">
                  <c:v>34891</c:v>
                </c:pt>
                <c:pt idx="69783">
                  <c:v>34891.5</c:v>
                </c:pt>
                <c:pt idx="69784">
                  <c:v>34892</c:v>
                </c:pt>
                <c:pt idx="69785">
                  <c:v>34892.5</c:v>
                </c:pt>
                <c:pt idx="69786">
                  <c:v>34893</c:v>
                </c:pt>
                <c:pt idx="69787">
                  <c:v>34893.5</c:v>
                </c:pt>
                <c:pt idx="69788">
                  <c:v>34894</c:v>
                </c:pt>
                <c:pt idx="69789">
                  <c:v>34894.5</c:v>
                </c:pt>
                <c:pt idx="69790">
                  <c:v>34895</c:v>
                </c:pt>
                <c:pt idx="69791">
                  <c:v>34895.5</c:v>
                </c:pt>
                <c:pt idx="69792">
                  <c:v>34896</c:v>
                </c:pt>
                <c:pt idx="69793">
                  <c:v>34896.5</c:v>
                </c:pt>
                <c:pt idx="69794">
                  <c:v>34897</c:v>
                </c:pt>
                <c:pt idx="69795">
                  <c:v>34897.5</c:v>
                </c:pt>
                <c:pt idx="69796">
                  <c:v>34898</c:v>
                </c:pt>
                <c:pt idx="69797">
                  <c:v>34898.5</c:v>
                </c:pt>
                <c:pt idx="69798">
                  <c:v>34899</c:v>
                </c:pt>
                <c:pt idx="69799">
                  <c:v>34899.5</c:v>
                </c:pt>
                <c:pt idx="69800">
                  <c:v>34900</c:v>
                </c:pt>
                <c:pt idx="69801">
                  <c:v>34900.5</c:v>
                </c:pt>
                <c:pt idx="69802">
                  <c:v>34901</c:v>
                </c:pt>
                <c:pt idx="69803">
                  <c:v>34901.5</c:v>
                </c:pt>
                <c:pt idx="69804">
                  <c:v>34902</c:v>
                </c:pt>
                <c:pt idx="69805">
                  <c:v>34902.5</c:v>
                </c:pt>
                <c:pt idx="69806">
                  <c:v>34903</c:v>
                </c:pt>
                <c:pt idx="69807">
                  <c:v>34903.5</c:v>
                </c:pt>
                <c:pt idx="69808">
                  <c:v>34904</c:v>
                </c:pt>
                <c:pt idx="69809">
                  <c:v>34904.5</c:v>
                </c:pt>
                <c:pt idx="69810">
                  <c:v>34905</c:v>
                </c:pt>
                <c:pt idx="69811">
                  <c:v>34905.5</c:v>
                </c:pt>
                <c:pt idx="69812">
                  <c:v>34906</c:v>
                </c:pt>
                <c:pt idx="69813">
                  <c:v>34906.5</c:v>
                </c:pt>
                <c:pt idx="69814">
                  <c:v>34907</c:v>
                </c:pt>
                <c:pt idx="69815">
                  <c:v>34907.5</c:v>
                </c:pt>
                <c:pt idx="69816">
                  <c:v>34908</c:v>
                </c:pt>
                <c:pt idx="69817">
                  <c:v>34908.5</c:v>
                </c:pt>
                <c:pt idx="69818">
                  <c:v>34909</c:v>
                </c:pt>
                <c:pt idx="69819">
                  <c:v>34909.5</c:v>
                </c:pt>
                <c:pt idx="69820">
                  <c:v>34910</c:v>
                </c:pt>
                <c:pt idx="69821">
                  <c:v>34910.5</c:v>
                </c:pt>
                <c:pt idx="69822">
                  <c:v>34911</c:v>
                </c:pt>
                <c:pt idx="69823">
                  <c:v>34911.5</c:v>
                </c:pt>
                <c:pt idx="69824">
                  <c:v>34912</c:v>
                </c:pt>
                <c:pt idx="69825">
                  <c:v>34912.5</c:v>
                </c:pt>
                <c:pt idx="69826">
                  <c:v>34913</c:v>
                </c:pt>
                <c:pt idx="69827">
                  <c:v>34913.5</c:v>
                </c:pt>
                <c:pt idx="69828">
                  <c:v>34914</c:v>
                </c:pt>
                <c:pt idx="69829">
                  <c:v>34914.5</c:v>
                </c:pt>
                <c:pt idx="69830">
                  <c:v>34915</c:v>
                </c:pt>
                <c:pt idx="69831">
                  <c:v>34915.5</c:v>
                </c:pt>
                <c:pt idx="69832">
                  <c:v>34916</c:v>
                </c:pt>
                <c:pt idx="69833">
                  <c:v>34916.5</c:v>
                </c:pt>
                <c:pt idx="69834">
                  <c:v>34917</c:v>
                </c:pt>
                <c:pt idx="69835">
                  <c:v>34917.5</c:v>
                </c:pt>
                <c:pt idx="69836">
                  <c:v>34918</c:v>
                </c:pt>
                <c:pt idx="69837">
                  <c:v>34918.5</c:v>
                </c:pt>
                <c:pt idx="69838">
                  <c:v>34919</c:v>
                </c:pt>
                <c:pt idx="69839">
                  <c:v>34919.5</c:v>
                </c:pt>
                <c:pt idx="69840">
                  <c:v>34920</c:v>
                </c:pt>
                <c:pt idx="69841">
                  <c:v>34920.5</c:v>
                </c:pt>
                <c:pt idx="69842">
                  <c:v>34921</c:v>
                </c:pt>
                <c:pt idx="69843">
                  <c:v>34921.5</c:v>
                </c:pt>
                <c:pt idx="69844">
                  <c:v>34922</c:v>
                </c:pt>
                <c:pt idx="69845">
                  <c:v>34922.5</c:v>
                </c:pt>
                <c:pt idx="69846">
                  <c:v>34923</c:v>
                </c:pt>
                <c:pt idx="69847">
                  <c:v>34923.5</c:v>
                </c:pt>
                <c:pt idx="69848">
                  <c:v>34924</c:v>
                </c:pt>
                <c:pt idx="69849">
                  <c:v>34924.5</c:v>
                </c:pt>
                <c:pt idx="69850">
                  <c:v>34925</c:v>
                </c:pt>
                <c:pt idx="69851">
                  <c:v>34925.5</c:v>
                </c:pt>
                <c:pt idx="69852">
                  <c:v>34926</c:v>
                </c:pt>
                <c:pt idx="69853">
                  <c:v>34926.5</c:v>
                </c:pt>
                <c:pt idx="69854">
                  <c:v>34927</c:v>
                </c:pt>
                <c:pt idx="69855">
                  <c:v>34927.5</c:v>
                </c:pt>
                <c:pt idx="69856">
                  <c:v>34928</c:v>
                </c:pt>
                <c:pt idx="69857">
                  <c:v>34928.5</c:v>
                </c:pt>
                <c:pt idx="69858">
                  <c:v>34929</c:v>
                </c:pt>
                <c:pt idx="69859">
                  <c:v>34929.5</c:v>
                </c:pt>
                <c:pt idx="69860">
                  <c:v>34930</c:v>
                </c:pt>
                <c:pt idx="69861">
                  <c:v>34930.5</c:v>
                </c:pt>
                <c:pt idx="69862">
                  <c:v>34931</c:v>
                </c:pt>
                <c:pt idx="69863">
                  <c:v>34931.5</c:v>
                </c:pt>
                <c:pt idx="69864">
                  <c:v>34932</c:v>
                </c:pt>
                <c:pt idx="69865">
                  <c:v>34932.5</c:v>
                </c:pt>
                <c:pt idx="69866">
                  <c:v>34933</c:v>
                </c:pt>
                <c:pt idx="69867">
                  <c:v>34933.5</c:v>
                </c:pt>
                <c:pt idx="69868">
                  <c:v>34934</c:v>
                </c:pt>
                <c:pt idx="69869">
                  <c:v>34934.5</c:v>
                </c:pt>
                <c:pt idx="69870">
                  <c:v>34935</c:v>
                </c:pt>
                <c:pt idx="69871">
                  <c:v>34935.5</c:v>
                </c:pt>
                <c:pt idx="69872">
                  <c:v>34936</c:v>
                </c:pt>
                <c:pt idx="69873">
                  <c:v>34936.5</c:v>
                </c:pt>
                <c:pt idx="69874">
                  <c:v>34937</c:v>
                </c:pt>
                <c:pt idx="69875">
                  <c:v>34937.5</c:v>
                </c:pt>
                <c:pt idx="69876">
                  <c:v>34938</c:v>
                </c:pt>
                <c:pt idx="69877">
                  <c:v>34938.5</c:v>
                </c:pt>
                <c:pt idx="69878">
                  <c:v>34939</c:v>
                </c:pt>
                <c:pt idx="69879">
                  <c:v>34939.5</c:v>
                </c:pt>
                <c:pt idx="69880">
                  <c:v>34940</c:v>
                </c:pt>
                <c:pt idx="69881">
                  <c:v>34940.5</c:v>
                </c:pt>
                <c:pt idx="69882">
                  <c:v>34941</c:v>
                </c:pt>
                <c:pt idx="69883">
                  <c:v>34941.5</c:v>
                </c:pt>
                <c:pt idx="69884">
                  <c:v>34942</c:v>
                </c:pt>
                <c:pt idx="69885">
                  <c:v>34942.5</c:v>
                </c:pt>
                <c:pt idx="69886">
                  <c:v>34943</c:v>
                </c:pt>
                <c:pt idx="69887">
                  <c:v>34943.5</c:v>
                </c:pt>
                <c:pt idx="69888">
                  <c:v>34944</c:v>
                </c:pt>
                <c:pt idx="69889">
                  <c:v>34944.5</c:v>
                </c:pt>
                <c:pt idx="69890">
                  <c:v>34945</c:v>
                </c:pt>
                <c:pt idx="69891">
                  <c:v>34945.5</c:v>
                </c:pt>
                <c:pt idx="69892">
                  <c:v>34946</c:v>
                </c:pt>
                <c:pt idx="69893">
                  <c:v>34946.5</c:v>
                </c:pt>
                <c:pt idx="69894">
                  <c:v>34947</c:v>
                </c:pt>
                <c:pt idx="69895">
                  <c:v>34947.5</c:v>
                </c:pt>
                <c:pt idx="69896">
                  <c:v>34948</c:v>
                </c:pt>
                <c:pt idx="69897">
                  <c:v>34948.5</c:v>
                </c:pt>
                <c:pt idx="69898">
                  <c:v>34949</c:v>
                </c:pt>
                <c:pt idx="69899">
                  <c:v>34949.5</c:v>
                </c:pt>
                <c:pt idx="69900">
                  <c:v>34950</c:v>
                </c:pt>
                <c:pt idx="69901">
                  <c:v>34950.5</c:v>
                </c:pt>
                <c:pt idx="69902">
                  <c:v>34951</c:v>
                </c:pt>
                <c:pt idx="69903">
                  <c:v>34951.5</c:v>
                </c:pt>
                <c:pt idx="69904">
                  <c:v>34952</c:v>
                </c:pt>
                <c:pt idx="69905">
                  <c:v>34952.5</c:v>
                </c:pt>
                <c:pt idx="69906">
                  <c:v>34953</c:v>
                </c:pt>
                <c:pt idx="69907">
                  <c:v>34953.5</c:v>
                </c:pt>
                <c:pt idx="69908">
                  <c:v>34954</c:v>
                </c:pt>
                <c:pt idx="69909">
                  <c:v>34954.5</c:v>
                </c:pt>
                <c:pt idx="69910">
                  <c:v>34955</c:v>
                </c:pt>
                <c:pt idx="69911">
                  <c:v>34955.5</c:v>
                </c:pt>
                <c:pt idx="69912">
                  <c:v>34956</c:v>
                </c:pt>
                <c:pt idx="69913">
                  <c:v>34956.5</c:v>
                </c:pt>
                <c:pt idx="69914">
                  <c:v>34957</c:v>
                </c:pt>
                <c:pt idx="69915">
                  <c:v>34957.5</c:v>
                </c:pt>
                <c:pt idx="69916">
                  <c:v>34958</c:v>
                </c:pt>
                <c:pt idx="69917">
                  <c:v>34958.5</c:v>
                </c:pt>
                <c:pt idx="69918">
                  <c:v>34959</c:v>
                </c:pt>
                <c:pt idx="69919">
                  <c:v>34959.5</c:v>
                </c:pt>
                <c:pt idx="69920">
                  <c:v>34960</c:v>
                </c:pt>
                <c:pt idx="69921">
                  <c:v>34960.5</c:v>
                </c:pt>
                <c:pt idx="69922">
                  <c:v>34961</c:v>
                </c:pt>
                <c:pt idx="69923">
                  <c:v>34961.5</c:v>
                </c:pt>
                <c:pt idx="69924">
                  <c:v>34962</c:v>
                </c:pt>
                <c:pt idx="69925">
                  <c:v>34962.5</c:v>
                </c:pt>
                <c:pt idx="69926">
                  <c:v>34963</c:v>
                </c:pt>
                <c:pt idx="69927">
                  <c:v>34963.5</c:v>
                </c:pt>
                <c:pt idx="69928">
                  <c:v>34964</c:v>
                </c:pt>
                <c:pt idx="69929">
                  <c:v>34964.5</c:v>
                </c:pt>
                <c:pt idx="69930">
                  <c:v>34965</c:v>
                </c:pt>
                <c:pt idx="69931">
                  <c:v>34965.5</c:v>
                </c:pt>
                <c:pt idx="69932">
                  <c:v>34966</c:v>
                </c:pt>
                <c:pt idx="69933">
                  <c:v>34966.5</c:v>
                </c:pt>
                <c:pt idx="69934">
                  <c:v>34967</c:v>
                </c:pt>
                <c:pt idx="69935">
                  <c:v>34967.5</c:v>
                </c:pt>
                <c:pt idx="69936">
                  <c:v>34968</c:v>
                </c:pt>
                <c:pt idx="69937">
                  <c:v>34968.5</c:v>
                </c:pt>
                <c:pt idx="69938">
                  <c:v>34969</c:v>
                </c:pt>
                <c:pt idx="69939">
                  <c:v>34969.5</c:v>
                </c:pt>
                <c:pt idx="69940">
                  <c:v>34970</c:v>
                </c:pt>
                <c:pt idx="69941">
                  <c:v>34970.5</c:v>
                </c:pt>
                <c:pt idx="69942">
                  <c:v>34971</c:v>
                </c:pt>
                <c:pt idx="69943">
                  <c:v>34971.5</c:v>
                </c:pt>
                <c:pt idx="69944">
                  <c:v>34972</c:v>
                </c:pt>
                <c:pt idx="69945">
                  <c:v>34972.5</c:v>
                </c:pt>
                <c:pt idx="69946">
                  <c:v>34973</c:v>
                </c:pt>
                <c:pt idx="69947">
                  <c:v>34973.5</c:v>
                </c:pt>
                <c:pt idx="69948">
                  <c:v>34974</c:v>
                </c:pt>
                <c:pt idx="69949">
                  <c:v>34974.5</c:v>
                </c:pt>
                <c:pt idx="69950">
                  <c:v>34975</c:v>
                </c:pt>
                <c:pt idx="69951">
                  <c:v>34975.5</c:v>
                </c:pt>
                <c:pt idx="69952">
                  <c:v>34976</c:v>
                </c:pt>
                <c:pt idx="69953">
                  <c:v>34976.5</c:v>
                </c:pt>
                <c:pt idx="69954">
                  <c:v>34977</c:v>
                </c:pt>
                <c:pt idx="69955">
                  <c:v>34977.5</c:v>
                </c:pt>
                <c:pt idx="69956">
                  <c:v>34978</c:v>
                </c:pt>
                <c:pt idx="69957">
                  <c:v>34978.5</c:v>
                </c:pt>
                <c:pt idx="69958">
                  <c:v>34979</c:v>
                </c:pt>
                <c:pt idx="69959">
                  <c:v>34979.5</c:v>
                </c:pt>
                <c:pt idx="69960">
                  <c:v>34980</c:v>
                </c:pt>
                <c:pt idx="69961">
                  <c:v>34980.5</c:v>
                </c:pt>
                <c:pt idx="69962">
                  <c:v>34981</c:v>
                </c:pt>
                <c:pt idx="69963">
                  <c:v>34981.5</c:v>
                </c:pt>
                <c:pt idx="69964">
                  <c:v>34982</c:v>
                </c:pt>
                <c:pt idx="69965">
                  <c:v>34982.5</c:v>
                </c:pt>
                <c:pt idx="69966">
                  <c:v>34983</c:v>
                </c:pt>
                <c:pt idx="69967">
                  <c:v>34983.5</c:v>
                </c:pt>
                <c:pt idx="69968">
                  <c:v>34984</c:v>
                </c:pt>
                <c:pt idx="69969">
                  <c:v>34984.5</c:v>
                </c:pt>
                <c:pt idx="69970">
                  <c:v>34985</c:v>
                </c:pt>
                <c:pt idx="69971">
                  <c:v>34985.5</c:v>
                </c:pt>
                <c:pt idx="69972">
                  <c:v>34986</c:v>
                </c:pt>
                <c:pt idx="69973">
                  <c:v>34986.5</c:v>
                </c:pt>
                <c:pt idx="69974">
                  <c:v>34987</c:v>
                </c:pt>
                <c:pt idx="69975">
                  <c:v>34987.5</c:v>
                </c:pt>
                <c:pt idx="69976">
                  <c:v>34988</c:v>
                </c:pt>
                <c:pt idx="69977">
                  <c:v>34988.5</c:v>
                </c:pt>
                <c:pt idx="69978">
                  <c:v>34989</c:v>
                </c:pt>
                <c:pt idx="69979">
                  <c:v>34989.5</c:v>
                </c:pt>
                <c:pt idx="69980">
                  <c:v>34990</c:v>
                </c:pt>
                <c:pt idx="69981">
                  <c:v>34990.5</c:v>
                </c:pt>
                <c:pt idx="69982">
                  <c:v>34991</c:v>
                </c:pt>
                <c:pt idx="69983">
                  <c:v>34991.5</c:v>
                </c:pt>
                <c:pt idx="69984">
                  <c:v>34992</c:v>
                </c:pt>
                <c:pt idx="69985">
                  <c:v>34992.5</c:v>
                </c:pt>
                <c:pt idx="69986">
                  <c:v>34993</c:v>
                </c:pt>
                <c:pt idx="69987">
                  <c:v>34993.5</c:v>
                </c:pt>
                <c:pt idx="69988">
                  <c:v>34994</c:v>
                </c:pt>
                <c:pt idx="69989">
                  <c:v>34994.5</c:v>
                </c:pt>
                <c:pt idx="69990">
                  <c:v>34995</c:v>
                </c:pt>
                <c:pt idx="69991">
                  <c:v>34995.5</c:v>
                </c:pt>
                <c:pt idx="69992">
                  <c:v>34996</c:v>
                </c:pt>
                <c:pt idx="69993">
                  <c:v>34996.5</c:v>
                </c:pt>
                <c:pt idx="69994">
                  <c:v>34997</c:v>
                </c:pt>
                <c:pt idx="69995">
                  <c:v>34997.5</c:v>
                </c:pt>
                <c:pt idx="69996">
                  <c:v>34998</c:v>
                </c:pt>
                <c:pt idx="69997">
                  <c:v>34998.5</c:v>
                </c:pt>
                <c:pt idx="69998">
                  <c:v>34999</c:v>
                </c:pt>
                <c:pt idx="69999">
                  <c:v>34999.5</c:v>
                </c:pt>
                <c:pt idx="70000">
                  <c:v>35000</c:v>
                </c:pt>
                <c:pt idx="70001">
                  <c:v>35000.5</c:v>
                </c:pt>
                <c:pt idx="70002">
                  <c:v>35001</c:v>
                </c:pt>
                <c:pt idx="70003">
                  <c:v>35001.5</c:v>
                </c:pt>
                <c:pt idx="70004">
                  <c:v>35002</c:v>
                </c:pt>
                <c:pt idx="70005">
                  <c:v>35002.5</c:v>
                </c:pt>
                <c:pt idx="70006">
                  <c:v>35003</c:v>
                </c:pt>
                <c:pt idx="70007">
                  <c:v>35003.5</c:v>
                </c:pt>
                <c:pt idx="70008">
                  <c:v>35004</c:v>
                </c:pt>
                <c:pt idx="70009">
                  <c:v>35004.5</c:v>
                </c:pt>
                <c:pt idx="70010">
                  <c:v>35005</c:v>
                </c:pt>
                <c:pt idx="70011">
                  <c:v>35005.5</c:v>
                </c:pt>
                <c:pt idx="70012">
                  <c:v>35006</c:v>
                </c:pt>
                <c:pt idx="70013">
                  <c:v>35006.5</c:v>
                </c:pt>
                <c:pt idx="70014">
                  <c:v>35007</c:v>
                </c:pt>
                <c:pt idx="70015">
                  <c:v>35007.5</c:v>
                </c:pt>
                <c:pt idx="70016">
                  <c:v>35008</c:v>
                </c:pt>
                <c:pt idx="70017">
                  <c:v>35008.5</c:v>
                </c:pt>
                <c:pt idx="70018">
                  <c:v>35009</c:v>
                </c:pt>
                <c:pt idx="70019">
                  <c:v>35009.5</c:v>
                </c:pt>
                <c:pt idx="70020">
                  <c:v>35010</c:v>
                </c:pt>
                <c:pt idx="70021">
                  <c:v>35010.5</c:v>
                </c:pt>
                <c:pt idx="70022">
                  <c:v>35011</c:v>
                </c:pt>
                <c:pt idx="70023">
                  <c:v>35011.5</c:v>
                </c:pt>
                <c:pt idx="70024">
                  <c:v>35012</c:v>
                </c:pt>
                <c:pt idx="70025">
                  <c:v>35012.5</c:v>
                </c:pt>
                <c:pt idx="70026">
                  <c:v>35013</c:v>
                </c:pt>
                <c:pt idx="70027">
                  <c:v>35013.5</c:v>
                </c:pt>
                <c:pt idx="70028">
                  <c:v>35014</c:v>
                </c:pt>
                <c:pt idx="70029">
                  <c:v>35014.5</c:v>
                </c:pt>
                <c:pt idx="70030">
                  <c:v>35015</c:v>
                </c:pt>
                <c:pt idx="70031">
                  <c:v>35015.5</c:v>
                </c:pt>
                <c:pt idx="70032">
                  <c:v>35016</c:v>
                </c:pt>
                <c:pt idx="70033">
                  <c:v>35016.5</c:v>
                </c:pt>
                <c:pt idx="70034">
                  <c:v>35017</c:v>
                </c:pt>
                <c:pt idx="70035">
                  <c:v>35017.5</c:v>
                </c:pt>
                <c:pt idx="70036">
                  <c:v>35018</c:v>
                </c:pt>
                <c:pt idx="70037">
                  <c:v>35018.5</c:v>
                </c:pt>
                <c:pt idx="70038">
                  <c:v>35019</c:v>
                </c:pt>
                <c:pt idx="70039">
                  <c:v>35019.5</c:v>
                </c:pt>
                <c:pt idx="70040">
                  <c:v>35020</c:v>
                </c:pt>
                <c:pt idx="70041">
                  <c:v>35020.5</c:v>
                </c:pt>
                <c:pt idx="70042">
                  <c:v>35021</c:v>
                </c:pt>
                <c:pt idx="70043">
                  <c:v>35021.5</c:v>
                </c:pt>
                <c:pt idx="70044">
                  <c:v>35022</c:v>
                </c:pt>
                <c:pt idx="70045">
                  <c:v>35022.5</c:v>
                </c:pt>
                <c:pt idx="70046">
                  <c:v>35023</c:v>
                </c:pt>
                <c:pt idx="70047">
                  <c:v>35023.5</c:v>
                </c:pt>
                <c:pt idx="70048">
                  <c:v>35024</c:v>
                </c:pt>
                <c:pt idx="70049">
                  <c:v>35024.5</c:v>
                </c:pt>
                <c:pt idx="70050">
                  <c:v>35025</c:v>
                </c:pt>
                <c:pt idx="70051">
                  <c:v>35025.5</c:v>
                </c:pt>
                <c:pt idx="70052">
                  <c:v>35026</c:v>
                </c:pt>
                <c:pt idx="70053">
                  <c:v>35026.5</c:v>
                </c:pt>
                <c:pt idx="70054">
                  <c:v>35027</c:v>
                </c:pt>
                <c:pt idx="70055">
                  <c:v>35027.5</c:v>
                </c:pt>
                <c:pt idx="70056">
                  <c:v>35028</c:v>
                </c:pt>
                <c:pt idx="70057">
                  <c:v>35028.5</c:v>
                </c:pt>
                <c:pt idx="70058">
                  <c:v>35029</c:v>
                </c:pt>
                <c:pt idx="70059">
                  <c:v>35029.5</c:v>
                </c:pt>
                <c:pt idx="70060">
                  <c:v>35030</c:v>
                </c:pt>
                <c:pt idx="70061">
                  <c:v>35030.5</c:v>
                </c:pt>
                <c:pt idx="70062">
                  <c:v>35031</c:v>
                </c:pt>
                <c:pt idx="70063">
                  <c:v>35031.5</c:v>
                </c:pt>
                <c:pt idx="70064">
                  <c:v>35032</c:v>
                </c:pt>
                <c:pt idx="70065">
                  <c:v>35032.5</c:v>
                </c:pt>
                <c:pt idx="70066">
                  <c:v>35033</c:v>
                </c:pt>
                <c:pt idx="70067">
                  <c:v>35033.5</c:v>
                </c:pt>
                <c:pt idx="70068">
                  <c:v>35034</c:v>
                </c:pt>
                <c:pt idx="70069">
                  <c:v>35034.5</c:v>
                </c:pt>
                <c:pt idx="70070">
                  <c:v>35035</c:v>
                </c:pt>
                <c:pt idx="70071">
                  <c:v>35035.5</c:v>
                </c:pt>
                <c:pt idx="70072">
                  <c:v>35036</c:v>
                </c:pt>
                <c:pt idx="70073">
                  <c:v>35036.5</c:v>
                </c:pt>
                <c:pt idx="70074">
                  <c:v>35037</c:v>
                </c:pt>
                <c:pt idx="70075">
                  <c:v>35037.5</c:v>
                </c:pt>
                <c:pt idx="70076">
                  <c:v>35038</c:v>
                </c:pt>
                <c:pt idx="70077">
                  <c:v>35038.5</c:v>
                </c:pt>
                <c:pt idx="70078">
                  <c:v>35039</c:v>
                </c:pt>
                <c:pt idx="70079">
                  <c:v>35039.5</c:v>
                </c:pt>
                <c:pt idx="70080">
                  <c:v>35040</c:v>
                </c:pt>
                <c:pt idx="70081">
                  <c:v>35040.5</c:v>
                </c:pt>
                <c:pt idx="70082">
                  <c:v>35041</c:v>
                </c:pt>
                <c:pt idx="70083">
                  <c:v>35041.5</c:v>
                </c:pt>
                <c:pt idx="70084">
                  <c:v>35042</c:v>
                </c:pt>
                <c:pt idx="70085">
                  <c:v>35042.5</c:v>
                </c:pt>
                <c:pt idx="70086">
                  <c:v>35043</c:v>
                </c:pt>
                <c:pt idx="70087">
                  <c:v>35043.5</c:v>
                </c:pt>
                <c:pt idx="70088">
                  <c:v>35044</c:v>
                </c:pt>
                <c:pt idx="70089">
                  <c:v>35044.5</c:v>
                </c:pt>
                <c:pt idx="70090">
                  <c:v>35045</c:v>
                </c:pt>
                <c:pt idx="70091">
                  <c:v>35045.5</c:v>
                </c:pt>
                <c:pt idx="70092">
                  <c:v>35046</c:v>
                </c:pt>
                <c:pt idx="70093">
                  <c:v>35046.5</c:v>
                </c:pt>
                <c:pt idx="70094">
                  <c:v>35047</c:v>
                </c:pt>
                <c:pt idx="70095">
                  <c:v>35047.5</c:v>
                </c:pt>
                <c:pt idx="70096">
                  <c:v>35048</c:v>
                </c:pt>
                <c:pt idx="70097">
                  <c:v>35048.5</c:v>
                </c:pt>
                <c:pt idx="70098">
                  <c:v>35049</c:v>
                </c:pt>
                <c:pt idx="70099">
                  <c:v>35049.5</c:v>
                </c:pt>
                <c:pt idx="70100">
                  <c:v>35050</c:v>
                </c:pt>
                <c:pt idx="70101">
                  <c:v>35050.5</c:v>
                </c:pt>
                <c:pt idx="70102">
                  <c:v>35051</c:v>
                </c:pt>
                <c:pt idx="70103">
                  <c:v>35051.5</c:v>
                </c:pt>
                <c:pt idx="70104">
                  <c:v>35052</c:v>
                </c:pt>
                <c:pt idx="70105">
                  <c:v>35052.5</c:v>
                </c:pt>
                <c:pt idx="70106">
                  <c:v>35053</c:v>
                </c:pt>
                <c:pt idx="70107">
                  <c:v>35053.5</c:v>
                </c:pt>
                <c:pt idx="70108">
                  <c:v>35054</c:v>
                </c:pt>
                <c:pt idx="70109">
                  <c:v>35054.5</c:v>
                </c:pt>
                <c:pt idx="70110">
                  <c:v>35055</c:v>
                </c:pt>
                <c:pt idx="70111">
                  <c:v>35055.5</c:v>
                </c:pt>
                <c:pt idx="70112">
                  <c:v>35056</c:v>
                </c:pt>
                <c:pt idx="70113">
                  <c:v>35056.5</c:v>
                </c:pt>
                <c:pt idx="70114">
                  <c:v>35057</c:v>
                </c:pt>
                <c:pt idx="70115">
                  <c:v>35057.5</c:v>
                </c:pt>
                <c:pt idx="70116">
                  <c:v>35058</c:v>
                </c:pt>
                <c:pt idx="70117">
                  <c:v>35058.5</c:v>
                </c:pt>
                <c:pt idx="70118">
                  <c:v>35059</c:v>
                </c:pt>
                <c:pt idx="70119">
                  <c:v>35059.5</c:v>
                </c:pt>
                <c:pt idx="70120">
                  <c:v>35060</c:v>
                </c:pt>
                <c:pt idx="70121">
                  <c:v>35060.5</c:v>
                </c:pt>
                <c:pt idx="70122">
                  <c:v>35061</c:v>
                </c:pt>
                <c:pt idx="70123">
                  <c:v>35061.5</c:v>
                </c:pt>
                <c:pt idx="70124">
                  <c:v>35062</c:v>
                </c:pt>
                <c:pt idx="70125">
                  <c:v>35062.5</c:v>
                </c:pt>
                <c:pt idx="70126">
                  <c:v>35063</c:v>
                </c:pt>
                <c:pt idx="70127">
                  <c:v>35063.5</c:v>
                </c:pt>
                <c:pt idx="70128">
                  <c:v>35064</c:v>
                </c:pt>
                <c:pt idx="70129">
                  <c:v>35064.5</c:v>
                </c:pt>
                <c:pt idx="70130">
                  <c:v>35065</c:v>
                </c:pt>
                <c:pt idx="70131">
                  <c:v>35065.5</c:v>
                </c:pt>
                <c:pt idx="70132">
                  <c:v>35066</c:v>
                </c:pt>
                <c:pt idx="70133">
                  <c:v>35066.5</c:v>
                </c:pt>
                <c:pt idx="70134">
                  <c:v>35067</c:v>
                </c:pt>
                <c:pt idx="70135">
                  <c:v>35067.5</c:v>
                </c:pt>
                <c:pt idx="70136">
                  <c:v>35068</c:v>
                </c:pt>
                <c:pt idx="70137">
                  <c:v>35068.5</c:v>
                </c:pt>
                <c:pt idx="70138">
                  <c:v>35069</c:v>
                </c:pt>
                <c:pt idx="70139">
                  <c:v>35069.5</c:v>
                </c:pt>
                <c:pt idx="70140">
                  <c:v>35070</c:v>
                </c:pt>
                <c:pt idx="70141">
                  <c:v>35070.5</c:v>
                </c:pt>
                <c:pt idx="70142">
                  <c:v>35071</c:v>
                </c:pt>
                <c:pt idx="70143">
                  <c:v>35071.5</c:v>
                </c:pt>
                <c:pt idx="70144">
                  <c:v>35072</c:v>
                </c:pt>
                <c:pt idx="70145">
                  <c:v>35072.5</c:v>
                </c:pt>
                <c:pt idx="70146">
                  <c:v>35073</c:v>
                </c:pt>
                <c:pt idx="70147">
                  <c:v>35073.5</c:v>
                </c:pt>
                <c:pt idx="70148">
                  <c:v>35074</c:v>
                </c:pt>
                <c:pt idx="70149">
                  <c:v>35074.5</c:v>
                </c:pt>
                <c:pt idx="70150">
                  <c:v>35075</c:v>
                </c:pt>
                <c:pt idx="70151">
                  <c:v>35075.5</c:v>
                </c:pt>
                <c:pt idx="70152">
                  <c:v>35076</c:v>
                </c:pt>
                <c:pt idx="70153">
                  <c:v>35076.5</c:v>
                </c:pt>
                <c:pt idx="70154">
                  <c:v>35077</c:v>
                </c:pt>
                <c:pt idx="70155">
                  <c:v>35077.5</c:v>
                </c:pt>
                <c:pt idx="70156">
                  <c:v>35078</c:v>
                </c:pt>
                <c:pt idx="70157">
                  <c:v>35078.5</c:v>
                </c:pt>
                <c:pt idx="70158">
                  <c:v>35079</c:v>
                </c:pt>
                <c:pt idx="70159">
                  <c:v>35079.5</c:v>
                </c:pt>
                <c:pt idx="70160">
                  <c:v>35080</c:v>
                </c:pt>
                <c:pt idx="70161">
                  <c:v>35080.5</c:v>
                </c:pt>
                <c:pt idx="70162">
                  <c:v>35081</c:v>
                </c:pt>
                <c:pt idx="70163">
                  <c:v>35081.5</c:v>
                </c:pt>
                <c:pt idx="70164">
                  <c:v>35082</c:v>
                </c:pt>
                <c:pt idx="70165">
                  <c:v>35082.5</c:v>
                </c:pt>
                <c:pt idx="70166">
                  <c:v>35083</c:v>
                </c:pt>
                <c:pt idx="70167">
                  <c:v>35083.5</c:v>
                </c:pt>
                <c:pt idx="70168">
                  <c:v>35084</c:v>
                </c:pt>
                <c:pt idx="70169">
                  <c:v>35084.5</c:v>
                </c:pt>
                <c:pt idx="70170">
                  <c:v>35085</c:v>
                </c:pt>
                <c:pt idx="70171">
                  <c:v>35085.5</c:v>
                </c:pt>
                <c:pt idx="70172">
                  <c:v>35086</c:v>
                </c:pt>
                <c:pt idx="70173">
                  <c:v>35086.5</c:v>
                </c:pt>
                <c:pt idx="70174">
                  <c:v>35087</c:v>
                </c:pt>
                <c:pt idx="70175">
                  <c:v>35087.5</c:v>
                </c:pt>
                <c:pt idx="70176">
                  <c:v>35088</c:v>
                </c:pt>
                <c:pt idx="70177">
                  <c:v>35088.5</c:v>
                </c:pt>
                <c:pt idx="70178">
                  <c:v>35089</c:v>
                </c:pt>
                <c:pt idx="70179">
                  <c:v>35089.5</c:v>
                </c:pt>
                <c:pt idx="70180">
                  <c:v>35090</c:v>
                </c:pt>
                <c:pt idx="70181">
                  <c:v>35090.5</c:v>
                </c:pt>
                <c:pt idx="70182">
                  <c:v>35091</c:v>
                </c:pt>
                <c:pt idx="70183">
                  <c:v>35091.5</c:v>
                </c:pt>
                <c:pt idx="70184">
                  <c:v>35092</c:v>
                </c:pt>
                <c:pt idx="70185">
                  <c:v>35092.5</c:v>
                </c:pt>
                <c:pt idx="70186">
                  <c:v>35093</c:v>
                </c:pt>
                <c:pt idx="70187">
                  <c:v>35093.5</c:v>
                </c:pt>
                <c:pt idx="70188">
                  <c:v>35094</c:v>
                </c:pt>
                <c:pt idx="70189">
                  <c:v>35094.5</c:v>
                </c:pt>
                <c:pt idx="70190">
                  <c:v>35095</c:v>
                </c:pt>
                <c:pt idx="70191">
                  <c:v>35095.5</c:v>
                </c:pt>
                <c:pt idx="70192">
                  <c:v>35096</c:v>
                </c:pt>
                <c:pt idx="70193">
                  <c:v>35096.5</c:v>
                </c:pt>
                <c:pt idx="70194">
                  <c:v>35097</c:v>
                </c:pt>
                <c:pt idx="70195">
                  <c:v>35097.5</c:v>
                </c:pt>
                <c:pt idx="70196">
                  <c:v>35098</c:v>
                </c:pt>
                <c:pt idx="70197">
                  <c:v>35098.5</c:v>
                </c:pt>
                <c:pt idx="70198">
                  <c:v>35099</c:v>
                </c:pt>
                <c:pt idx="70199">
                  <c:v>35099.5</c:v>
                </c:pt>
                <c:pt idx="70200">
                  <c:v>35100</c:v>
                </c:pt>
                <c:pt idx="70201">
                  <c:v>35100.5</c:v>
                </c:pt>
                <c:pt idx="70202">
                  <c:v>35101</c:v>
                </c:pt>
                <c:pt idx="70203">
                  <c:v>35101.5</c:v>
                </c:pt>
                <c:pt idx="70204">
                  <c:v>35102</c:v>
                </c:pt>
                <c:pt idx="70205">
                  <c:v>35102.5</c:v>
                </c:pt>
                <c:pt idx="70206">
                  <c:v>35103</c:v>
                </c:pt>
                <c:pt idx="70207">
                  <c:v>35103.5</c:v>
                </c:pt>
                <c:pt idx="70208">
                  <c:v>35104</c:v>
                </c:pt>
                <c:pt idx="70209">
                  <c:v>35104.5</c:v>
                </c:pt>
                <c:pt idx="70210">
                  <c:v>35105</c:v>
                </c:pt>
                <c:pt idx="70211">
                  <c:v>35105.5</c:v>
                </c:pt>
                <c:pt idx="70212">
                  <c:v>35106</c:v>
                </c:pt>
                <c:pt idx="70213">
                  <c:v>35106.5</c:v>
                </c:pt>
                <c:pt idx="70214">
                  <c:v>35107</c:v>
                </c:pt>
                <c:pt idx="70215">
                  <c:v>35107.5</c:v>
                </c:pt>
                <c:pt idx="70216">
                  <c:v>35108</c:v>
                </c:pt>
                <c:pt idx="70217">
                  <c:v>35108.5</c:v>
                </c:pt>
                <c:pt idx="70218">
                  <c:v>35109</c:v>
                </c:pt>
                <c:pt idx="70219">
                  <c:v>35109.5</c:v>
                </c:pt>
                <c:pt idx="70220">
                  <c:v>35110</c:v>
                </c:pt>
                <c:pt idx="70221">
                  <c:v>35110.5</c:v>
                </c:pt>
                <c:pt idx="70222">
                  <c:v>35111</c:v>
                </c:pt>
                <c:pt idx="70223">
                  <c:v>35111.5</c:v>
                </c:pt>
                <c:pt idx="70224">
                  <c:v>35112</c:v>
                </c:pt>
                <c:pt idx="70225">
                  <c:v>35112.5</c:v>
                </c:pt>
                <c:pt idx="70226">
                  <c:v>35113</c:v>
                </c:pt>
                <c:pt idx="70227">
                  <c:v>35113.5</c:v>
                </c:pt>
                <c:pt idx="70228">
                  <c:v>35114</c:v>
                </c:pt>
                <c:pt idx="70229">
                  <c:v>35114.5</c:v>
                </c:pt>
                <c:pt idx="70230">
                  <c:v>35115</c:v>
                </c:pt>
                <c:pt idx="70231">
                  <c:v>35115.5</c:v>
                </c:pt>
                <c:pt idx="70232">
                  <c:v>35116</c:v>
                </c:pt>
                <c:pt idx="70233">
                  <c:v>35116.5</c:v>
                </c:pt>
                <c:pt idx="70234">
                  <c:v>35117</c:v>
                </c:pt>
                <c:pt idx="70235">
                  <c:v>35117.5</c:v>
                </c:pt>
                <c:pt idx="70236">
                  <c:v>35118</c:v>
                </c:pt>
                <c:pt idx="70237">
                  <c:v>35118.5</c:v>
                </c:pt>
                <c:pt idx="70238">
                  <c:v>35119</c:v>
                </c:pt>
                <c:pt idx="70239">
                  <c:v>35119.5</c:v>
                </c:pt>
                <c:pt idx="70240">
                  <c:v>35120</c:v>
                </c:pt>
                <c:pt idx="70241">
                  <c:v>35120.5</c:v>
                </c:pt>
                <c:pt idx="70242">
                  <c:v>35121</c:v>
                </c:pt>
                <c:pt idx="70243">
                  <c:v>35121.5</c:v>
                </c:pt>
                <c:pt idx="70244">
                  <c:v>35122</c:v>
                </c:pt>
                <c:pt idx="70245">
                  <c:v>35122.5</c:v>
                </c:pt>
                <c:pt idx="70246">
                  <c:v>35123</c:v>
                </c:pt>
                <c:pt idx="70247">
                  <c:v>35123.5</c:v>
                </c:pt>
                <c:pt idx="70248">
                  <c:v>35124</c:v>
                </c:pt>
                <c:pt idx="70249">
                  <c:v>35124.5</c:v>
                </c:pt>
                <c:pt idx="70250">
                  <c:v>35125</c:v>
                </c:pt>
                <c:pt idx="70251">
                  <c:v>35125.5</c:v>
                </c:pt>
                <c:pt idx="70252">
                  <c:v>35126</c:v>
                </c:pt>
                <c:pt idx="70253">
                  <c:v>35126.5</c:v>
                </c:pt>
                <c:pt idx="70254">
                  <c:v>35127</c:v>
                </c:pt>
                <c:pt idx="70255">
                  <c:v>35127.5</c:v>
                </c:pt>
                <c:pt idx="70256">
                  <c:v>35128</c:v>
                </c:pt>
                <c:pt idx="70257">
                  <c:v>35128.5</c:v>
                </c:pt>
                <c:pt idx="70258">
                  <c:v>35129</c:v>
                </c:pt>
                <c:pt idx="70259">
                  <c:v>35129.5</c:v>
                </c:pt>
                <c:pt idx="70260">
                  <c:v>35130</c:v>
                </c:pt>
                <c:pt idx="70261">
                  <c:v>35130.5</c:v>
                </c:pt>
                <c:pt idx="70262">
                  <c:v>35131</c:v>
                </c:pt>
                <c:pt idx="70263">
                  <c:v>35131.5</c:v>
                </c:pt>
                <c:pt idx="70264">
                  <c:v>35132</c:v>
                </c:pt>
                <c:pt idx="70265">
                  <c:v>35132.5</c:v>
                </c:pt>
                <c:pt idx="70266">
                  <c:v>35133</c:v>
                </c:pt>
                <c:pt idx="70267">
                  <c:v>35133.5</c:v>
                </c:pt>
                <c:pt idx="70268">
                  <c:v>35134</c:v>
                </c:pt>
                <c:pt idx="70269">
                  <c:v>35134.5</c:v>
                </c:pt>
                <c:pt idx="70270">
                  <c:v>35135</c:v>
                </c:pt>
                <c:pt idx="70271">
                  <c:v>35135.5</c:v>
                </c:pt>
                <c:pt idx="70272">
                  <c:v>35136</c:v>
                </c:pt>
                <c:pt idx="70273">
                  <c:v>35136.5</c:v>
                </c:pt>
                <c:pt idx="70274">
                  <c:v>35137</c:v>
                </c:pt>
                <c:pt idx="70275">
                  <c:v>35137.5</c:v>
                </c:pt>
                <c:pt idx="70276">
                  <c:v>35138</c:v>
                </c:pt>
                <c:pt idx="70277">
                  <c:v>35138.5</c:v>
                </c:pt>
                <c:pt idx="70278">
                  <c:v>35139</c:v>
                </c:pt>
                <c:pt idx="70279">
                  <c:v>35139.5</c:v>
                </c:pt>
                <c:pt idx="70280">
                  <c:v>35140</c:v>
                </c:pt>
                <c:pt idx="70281">
                  <c:v>35140.5</c:v>
                </c:pt>
                <c:pt idx="70282">
                  <c:v>35141</c:v>
                </c:pt>
                <c:pt idx="70283">
                  <c:v>35141.5</c:v>
                </c:pt>
                <c:pt idx="70284">
                  <c:v>35142</c:v>
                </c:pt>
                <c:pt idx="70285">
                  <c:v>35142.5</c:v>
                </c:pt>
                <c:pt idx="70286">
                  <c:v>35143</c:v>
                </c:pt>
                <c:pt idx="70287">
                  <c:v>35143.5</c:v>
                </c:pt>
                <c:pt idx="70288">
                  <c:v>35144</c:v>
                </c:pt>
                <c:pt idx="70289">
                  <c:v>35144.5</c:v>
                </c:pt>
                <c:pt idx="70290">
                  <c:v>35145</c:v>
                </c:pt>
                <c:pt idx="70291">
                  <c:v>35145.5</c:v>
                </c:pt>
                <c:pt idx="70292">
                  <c:v>35146</c:v>
                </c:pt>
                <c:pt idx="70293">
                  <c:v>35146.5</c:v>
                </c:pt>
                <c:pt idx="70294">
                  <c:v>35147</c:v>
                </c:pt>
                <c:pt idx="70295">
                  <c:v>35147.5</c:v>
                </c:pt>
                <c:pt idx="70296">
                  <c:v>35148</c:v>
                </c:pt>
                <c:pt idx="70297">
                  <c:v>35148.5</c:v>
                </c:pt>
                <c:pt idx="70298">
                  <c:v>35149</c:v>
                </c:pt>
                <c:pt idx="70299">
                  <c:v>35149.5</c:v>
                </c:pt>
                <c:pt idx="70300">
                  <c:v>35150</c:v>
                </c:pt>
                <c:pt idx="70301">
                  <c:v>35150.5</c:v>
                </c:pt>
                <c:pt idx="70302">
                  <c:v>35151</c:v>
                </c:pt>
                <c:pt idx="70303">
                  <c:v>35151.5</c:v>
                </c:pt>
                <c:pt idx="70304">
                  <c:v>35152</c:v>
                </c:pt>
                <c:pt idx="70305">
                  <c:v>35152.5</c:v>
                </c:pt>
                <c:pt idx="70306">
                  <c:v>35153</c:v>
                </c:pt>
                <c:pt idx="70307">
                  <c:v>35153.5</c:v>
                </c:pt>
                <c:pt idx="70308">
                  <c:v>35154</c:v>
                </c:pt>
                <c:pt idx="70309">
                  <c:v>35154.5</c:v>
                </c:pt>
                <c:pt idx="70310">
                  <c:v>35155</c:v>
                </c:pt>
                <c:pt idx="70311">
                  <c:v>35155.5</c:v>
                </c:pt>
                <c:pt idx="70312">
                  <c:v>35156</c:v>
                </c:pt>
                <c:pt idx="70313">
                  <c:v>35156.5</c:v>
                </c:pt>
                <c:pt idx="70314">
                  <c:v>35157</c:v>
                </c:pt>
                <c:pt idx="70315">
                  <c:v>35157.5</c:v>
                </c:pt>
                <c:pt idx="70316">
                  <c:v>35158</c:v>
                </c:pt>
                <c:pt idx="70317">
                  <c:v>35158.5</c:v>
                </c:pt>
                <c:pt idx="70318">
                  <c:v>35159</c:v>
                </c:pt>
                <c:pt idx="70319">
                  <c:v>35159.5</c:v>
                </c:pt>
                <c:pt idx="70320">
                  <c:v>35160</c:v>
                </c:pt>
                <c:pt idx="70321">
                  <c:v>35160.5</c:v>
                </c:pt>
                <c:pt idx="70322">
                  <c:v>35161</c:v>
                </c:pt>
                <c:pt idx="70323">
                  <c:v>35161.5</c:v>
                </c:pt>
                <c:pt idx="70324">
                  <c:v>35162</c:v>
                </c:pt>
                <c:pt idx="70325">
                  <c:v>35162.5</c:v>
                </c:pt>
                <c:pt idx="70326">
                  <c:v>35163</c:v>
                </c:pt>
                <c:pt idx="70327">
                  <c:v>35163.5</c:v>
                </c:pt>
                <c:pt idx="70328">
                  <c:v>35164</c:v>
                </c:pt>
                <c:pt idx="70329">
                  <c:v>35164.5</c:v>
                </c:pt>
                <c:pt idx="70330">
                  <c:v>35165</c:v>
                </c:pt>
                <c:pt idx="70331">
                  <c:v>35165.5</c:v>
                </c:pt>
                <c:pt idx="70332">
                  <c:v>35166</c:v>
                </c:pt>
                <c:pt idx="70333">
                  <c:v>35166.5</c:v>
                </c:pt>
                <c:pt idx="70334">
                  <c:v>35167</c:v>
                </c:pt>
                <c:pt idx="70335">
                  <c:v>35167.5</c:v>
                </c:pt>
                <c:pt idx="70336">
                  <c:v>35168</c:v>
                </c:pt>
                <c:pt idx="70337">
                  <c:v>35168.5</c:v>
                </c:pt>
                <c:pt idx="70338">
                  <c:v>35169</c:v>
                </c:pt>
                <c:pt idx="70339">
                  <c:v>35169.5</c:v>
                </c:pt>
                <c:pt idx="70340">
                  <c:v>35170</c:v>
                </c:pt>
                <c:pt idx="70341">
                  <c:v>35170.5</c:v>
                </c:pt>
                <c:pt idx="70342">
                  <c:v>35171</c:v>
                </c:pt>
                <c:pt idx="70343">
                  <c:v>35171.5</c:v>
                </c:pt>
                <c:pt idx="70344">
                  <c:v>35172</c:v>
                </c:pt>
                <c:pt idx="70345">
                  <c:v>35172.5</c:v>
                </c:pt>
                <c:pt idx="70346">
                  <c:v>35173</c:v>
                </c:pt>
                <c:pt idx="70347">
                  <c:v>35173.5</c:v>
                </c:pt>
                <c:pt idx="70348">
                  <c:v>35174</c:v>
                </c:pt>
                <c:pt idx="70349">
                  <c:v>35174.5</c:v>
                </c:pt>
                <c:pt idx="70350">
                  <c:v>35175</c:v>
                </c:pt>
                <c:pt idx="70351">
                  <c:v>35175.5</c:v>
                </c:pt>
                <c:pt idx="70352">
                  <c:v>35176</c:v>
                </c:pt>
                <c:pt idx="70353">
                  <c:v>35176.5</c:v>
                </c:pt>
                <c:pt idx="70354">
                  <c:v>35177</c:v>
                </c:pt>
                <c:pt idx="70355">
                  <c:v>35177.5</c:v>
                </c:pt>
                <c:pt idx="70356">
                  <c:v>35178</c:v>
                </c:pt>
                <c:pt idx="70357">
                  <c:v>35178.5</c:v>
                </c:pt>
                <c:pt idx="70358">
                  <c:v>35179</c:v>
                </c:pt>
                <c:pt idx="70359">
                  <c:v>35179.5</c:v>
                </c:pt>
                <c:pt idx="70360">
                  <c:v>35180</c:v>
                </c:pt>
                <c:pt idx="70361">
                  <c:v>35180.5</c:v>
                </c:pt>
                <c:pt idx="70362">
                  <c:v>35181</c:v>
                </c:pt>
                <c:pt idx="70363">
                  <c:v>35181.5</c:v>
                </c:pt>
                <c:pt idx="70364">
                  <c:v>35182</c:v>
                </c:pt>
                <c:pt idx="70365">
                  <c:v>35182.5</c:v>
                </c:pt>
                <c:pt idx="70366">
                  <c:v>35183</c:v>
                </c:pt>
                <c:pt idx="70367">
                  <c:v>35183.5</c:v>
                </c:pt>
                <c:pt idx="70368">
                  <c:v>35184</c:v>
                </c:pt>
                <c:pt idx="70369">
                  <c:v>35184.5</c:v>
                </c:pt>
                <c:pt idx="70370">
                  <c:v>35185</c:v>
                </c:pt>
                <c:pt idx="70371">
                  <c:v>35185.5</c:v>
                </c:pt>
                <c:pt idx="70372">
                  <c:v>35186</c:v>
                </c:pt>
                <c:pt idx="70373">
                  <c:v>35186.5</c:v>
                </c:pt>
                <c:pt idx="70374">
                  <c:v>35187</c:v>
                </c:pt>
                <c:pt idx="70375">
                  <c:v>35187.5</c:v>
                </c:pt>
                <c:pt idx="70376">
                  <c:v>35188</c:v>
                </c:pt>
                <c:pt idx="70377">
                  <c:v>35188.5</c:v>
                </c:pt>
                <c:pt idx="70378">
                  <c:v>35189</c:v>
                </c:pt>
                <c:pt idx="70379">
                  <c:v>35189.5</c:v>
                </c:pt>
                <c:pt idx="70380">
                  <c:v>35190</c:v>
                </c:pt>
                <c:pt idx="70381">
                  <c:v>35190.5</c:v>
                </c:pt>
                <c:pt idx="70382">
                  <c:v>35191</c:v>
                </c:pt>
                <c:pt idx="70383">
                  <c:v>35191.5</c:v>
                </c:pt>
                <c:pt idx="70384">
                  <c:v>35192</c:v>
                </c:pt>
                <c:pt idx="70385">
                  <c:v>35192.5</c:v>
                </c:pt>
                <c:pt idx="70386">
                  <c:v>35193</c:v>
                </c:pt>
                <c:pt idx="70387">
                  <c:v>35193.5</c:v>
                </c:pt>
                <c:pt idx="70388">
                  <c:v>35194</c:v>
                </c:pt>
                <c:pt idx="70389">
                  <c:v>35194.5</c:v>
                </c:pt>
                <c:pt idx="70390">
                  <c:v>35195</c:v>
                </c:pt>
                <c:pt idx="70391">
                  <c:v>35195.5</c:v>
                </c:pt>
                <c:pt idx="70392">
                  <c:v>35196</c:v>
                </c:pt>
                <c:pt idx="70393">
                  <c:v>35196.5</c:v>
                </c:pt>
                <c:pt idx="70394">
                  <c:v>35197</c:v>
                </c:pt>
                <c:pt idx="70395">
                  <c:v>35197.5</c:v>
                </c:pt>
                <c:pt idx="70396">
                  <c:v>35198</c:v>
                </c:pt>
                <c:pt idx="70397">
                  <c:v>35198.5</c:v>
                </c:pt>
                <c:pt idx="70398">
                  <c:v>35199</c:v>
                </c:pt>
                <c:pt idx="70399">
                  <c:v>35199.5</c:v>
                </c:pt>
                <c:pt idx="70400">
                  <c:v>35200</c:v>
                </c:pt>
                <c:pt idx="70401">
                  <c:v>35200.5</c:v>
                </c:pt>
                <c:pt idx="70402">
                  <c:v>35201</c:v>
                </c:pt>
                <c:pt idx="70403">
                  <c:v>35201.5</c:v>
                </c:pt>
                <c:pt idx="70404">
                  <c:v>35202</c:v>
                </c:pt>
                <c:pt idx="70405">
                  <c:v>35202.5</c:v>
                </c:pt>
                <c:pt idx="70406">
                  <c:v>35203</c:v>
                </c:pt>
                <c:pt idx="70407">
                  <c:v>35203.5</c:v>
                </c:pt>
                <c:pt idx="70408">
                  <c:v>35204</c:v>
                </c:pt>
                <c:pt idx="70409">
                  <c:v>35204.5</c:v>
                </c:pt>
                <c:pt idx="70410">
                  <c:v>35205</c:v>
                </c:pt>
                <c:pt idx="70411">
                  <c:v>35205.5</c:v>
                </c:pt>
                <c:pt idx="70412">
                  <c:v>35206</c:v>
                </c:pt>
                <c:pt idx="70413">
                  <c:v>35206.5</c:v>
                </c:pt>
                <c:pt idx="70414">
                  <c:v>35207</c:v>
                </c:pt>
                <c:pt idx="70415">
                  <c:v>35207.5</c:v>
                </c:pt>
                <c:pt idx="70416">
                  <c:v>35208</c:v>
                </c:pt>
                <c:pt idx="70417">
                  <c:v>35208.5</c:v>
                </c:pt>
                <c:pt idx="70418">
                  <c:v>35209</c:v>
                </c:pt>
                <c:pt idx="70419">
                  <c:v>35209.5</c:v>
                </c:pt>
                <c:pt idx="70420">
                  <c:v>35210</c:v>
                </c:pt>
                <c:pt idx="70421">
                  <c:v>35210.5</c:v>
                </c:pt>
                <c:pt idx="70422">
                  <c:v>35211</c:v>
                </c:pt>
                <c:pt idx="70423">
                  <c:v>35211.5</c:v>
                </c:pt>
                <c:pt idx="70424">
                  <c:v>35212</c:v>
                </c:pt>
                <c:pt idx="70425">
                  <c:v>35212.5</c:v>
                </c:pt>
                <c:pt idx="70426">
                  <c:v>35213</c:v>
                </c:pt>
                <c:pt idx="70427">
                  <c:v>35213.5</c:v>
                </c:pt>
                <c:pt idx="70428">
                  <c:v>35214</c:v>
                </c:pt>
                <c:pt idx="70429">
                  <c:v>35214.5</c:v>
                </c:pt>
                <c:pt idx="70430">
                  <c:v>35215</c:v>
                </c:pt>
                <c:pt idx="70431">
                  <c:v>35215.5</c:v>
                </c:pt>
                <c:pt idx="70432">
                  <c:v>35216</c:v>
                </c:pt>
                <c:pt idx="70433">
                  <c:v>35216.5</c:v>
                </c:pt>
                <c:pt idx="70434">
                  <c:v>35217</c:v>
                </c:pt>
                <c:pt idx="70435">
                  <c:v>35217.5</c:v>
                </c:pt>
                <c:pt idx="70436">
                  <c:v>35218</c:v>
                </c:pt>
                <c:pt idx="70437">
                  <c:v>35218.5</c:v>
                </c:pt>
                <c:pt idx="70438">
                  <c:v>35219</c:v>
                </c:pt>
                <c:pt idx="70439">
                  <c:v>35219.5</c:v>
                </c:pt>
                <c:pt idx="70440">
                  <c:v>35220</c:v>
                </c:pt>
                <c:pt idx="70441">
                  <c:v>35220.5</c:v>
                </c:pt>
                <c:pt idx="70442">
                  <c:v>35221</c:v>
                </c:pt>
                <c:pt idx="70443">
                  <c:v>35221.5</c:v>
                </c:pt>
                <c:pt idx="70444">
                  <c:v>35222</c:v>
                </c:pt>
                <c:pt idx="70445">
                  <c:v>35222.5</c:v>
                </c:pt>
                <c:pt idx="70446">
                  <c:v>35223</c:v>
                </c:pt>
                <c:pt idx="70447">
                  <c:v>35223.5</c:v>
                </c:pt>
                <c:pt idx="70448">
                  <c:v>35224</c:v>
                </c:pt>
                <c:pt idx="70449">
                  <c:v>35224.5</c:v>
                </c:pt>
                <c:pt idx="70450">
                  <c:v>35225</c:v>
                </c:pt>
                <c:pt idx="70451">
                  <c:v>35225.5</c:v>
                </c:pt>
                <c:pt idx="70452">
                  <c:v>35226</c:v>
                </c:pt>
                <c:pt idx="70453">
                  <c:v>35226.5</c:v>
                </c:pt>
                <c:pt idx="70454">
                  <c:v>35227</c:v>
                </c:pt>
                <c:pt idx="70455">
                  <c:v>35227.5</c:v>
                </c:pt>
                <c:pt idx="70456">
                  <c:v>35228</c:v>
                </c:pt>
                <c:pt idx="70457">
                  <c:v>35228.5</c:v>
                </c:pt>
                <c:pt idx="70458">
                  <c:v>35229</c:v>
                </c:pt>
                <c:pt idx="70459">
                  <c:v>35229.5</c:v>
                </c:pt>
                <c:pt idx="70460">
                  <c:v>35230</c:v>
                </c:pt>
                <c:pt idx="70461">
                  <c:v>35230.5</c:v>
                </c:pt>
                <c:pt idx="70462">
                  <c:v>35231</c:v>
                </c:pt>
                <c:pt idx="70463">
                  <c:v>35231.5</c:v>
                </c:pt>
                <c:pt idx="70464">
                  <c:v>35232</c:v>
                </c:pt>
                <c:pt idx="70465">
                  <c:v>35232.5</c:v>
                </c:pt>
                <c:pt idx="70466">
                  <c:v>35233</c:v>
                </c:pt>
                <c:pt idx="70467">
                  <c:v>35233.5</c:v>
                </c:pt>
                <c:pt idx="70468">
                  <c:v>35234</c:v>
                </c:pt>
                <c:pt idx="70469">
                  <c:v>35234.5</c:v>
                </c:pt>
                <c:pt idx="70470">
                  <c:v>35235</c:v>
                </c:pt>
                <c:pt idx="70471">
                  <c:v>35235.5</c:v>
                </c:pt>
                <c:pt idx="70472">
                  <c:v>35236</c:v>
                </c:pt>
                <c:pt idx="70473">
                  <c:v>35236.5</c:v>
                </c:pt>
                <c:pt idx="70474">
                  <c:v>35237</c:v>
                </c:pt>
                <c:pt idx="70475">
                  <c:v>35237.5</c:v>
                </c:pt>
                <c:pt idx="70476">
                  <c:v>35238</c:v>
                </c:pt>
                <c:pt idx="70477">
                  <c:v>35238.5</c:v>
                </c:pt>
                <c:pt idx="70478">
                  <c:v>35239</c:v>
                </c:pt>
                <c:pt idx="70479">
                  <c:v>35239.5</c:v>
                </c:pt>
                <c:pt idx="70480">
                  <c:v>35240</c:v>
                </c:pt>
                <c:pt idx="70481">
                  <c:v>35240.5</c:v>
                </c:pt>
                <c:pt idx="70482">
                  <c:v>35241</c:v>
                </c:pt>
                <c:pt idx="70483">
                  <c:v>35241.5</c:v>
                </c:pt>
                <c:pt idx="70484">
                  <c:v>35242</c:v>
                </c:pt>
                <c:pt idx="70485">
                  <c:v>35242.5</c:v>
                </c:pt>
                <c:pt idx="70486">
                  <c:v>35243</c:v>
                </c:pt>
                <c:pt idx="70487">
                  <c:v>35243.5</c:v>
                </c:pt>
                <c:pt idx="70488">
                  <c:v>35244</c:v>
                </c:pt>
                <c:pt idx="70489">
                  <c:v>35244.5</c:v>
                </c:pt>
                <c:pt idx="70490">
                  <c:v>35245</c:v>
                </c:pt>
                <c:pt idx="70491">
                  <c:v>35245.5</c:v>
                </c:pt>
                <c:pt idx="70492">
                  <c:v>35246</c:v>
                </c:pt>
                <c:pt idx="70493">
                  <c:v>35246.5</c:v>
                </c:pt>
                <c:pt idx="70494">
                  <c:v>35247</c:v>
                </c:pt>
                <c:pt idx="70495">
                  <c:v>35247.5</c:v>
                </c:pt>
                <c:pt idx="70496">
                  <c:v>35248</c:v>
                </c:pt>
                <c:pt idx="70497">
                  <c:v>35248.5</c:v>
                </c:pt>
                <c:pt idx="70498">
                  <c:v>35249</c:v>
                </c:pt>
                <c:pt idx="70499">
                  <c:v>35249.5</c:v>
                </c:pt>
                <c:pt idx="70500">
                  <c:v>35250</c:v>
                </c:pt>
                <c:pt idx="70501">
                  <c:v>35250.5</c:v>
                </c:pt>
                <c:pt idx="70502">
                  <c:v>35251</c:v>
                </c:pt>
                <c:pt idx="70503">
                  <c:v>35251.5</c:v>
                </c:pt>
                <c:pt idx="70504">
                  <c:v>35252</c:v>
                </c:pt>
                <c:pt idx="70505">
                  <c:v>35252.5</c:v>
                </c:pt>
                <c:pt idx="70506">
                  <c:v>35253</c:v>
                </c:pt>
                <c:pt idx="70507">
                  <c:v>35253.5</c:v>
                </c:pt>
                <c:pt idx="70508">
                  <c:v>35254</c:v>
                </c:pt>
                <c:pt idx="70509">
                  <c:v>35254.5</c:v>
                </c:pt>
                <c:pt idx="70510">
                  <c:v>35255</c:v>
                </c:pt>
                <c:pt idx="70511">
                  <c:v>35255.5</c:v>
                </c:pt>
                <c:pt idx="70512">
                  <c:v>35256</c:v>
                </c:pt>
                <c:pt idx="70513">
                  <c:v>35256.5</c:v>
                </c:pt>
                <c:pt idx="70514">
                  <c:v>35257</c:v>
                </c:pt>
                <c:pt idx="70515">
                  <c:v>35257.5</c:v>
                </c:pt>
                <c:pt idx="70516">
                  <c:v>35258</c:v>
                </c:pt>
                <c:pt idx="70517">
                  <c:v>35258.5</c:v>
                </c:pt>
                <c:pt idx="70518">
                  <c:v>35259</c:v>
                </c:pt>
                <c:pt idx="70519">
                  <c:v>35259.5</c:v>
                </c:pt>
                <c:pt idx="70520">
                  <c:v>35260</c:v>
                </c:pt>
                <c:pt idx="70521">
                  <c:v>35260.5</c:v>
                </c:pt>
                <c:pt idx="70522">
                  <c:v>35261</c:v>
                </c:pt>
                <c:pt idx="70523">
                  <c:v>35261.5</c:v>
                </c:pt>
                <c:pt idx="70524">
                  <c:v>35262</c:v>
                </c:pt>
                <c:pt idx="70525">
                  <c:v>35262.5</c:v>
                </c:pt>
                <c:pt idx="70526">
                  <c:v>35263</c:v>
                </c:pt>
                <c:pt idx="70527">
                  <c:v>35263.5</c:v>
                </c:pt>
                <c:pt idx="70528">
                  <c:v>35264</c:v>
                </c:pt>
                <c:pt idx="70529">
                  <c:v>35264.5</c:v>
                </c:pt>
                <c:pt idx="70530">
                  <c:v>35265</c:v>
                </c:pt>
                <c:pt idx="70531">
                  <c:v>35265.5</c:v>
                </c:pt>
                <c:pt idx="70532">
                  <c:v>35266</c:v>
                </c:pt>
                <c:pt idx="70533">
                  <c:v>35266.5</c:v>
                </c:pt>
                <c:pt idx="70534">
                  <c:v>35267</c:v>
                </c:pt>
                <c:pt idx="70535">
                  <c:v>35267.5</c:v>
                </c:pt>
                <c:pt idx="70536">
                  <c:v>35268</c:v>
                </c:pt>
                <c:pt idx="70537">
                  <c:v>35268.5</c:v>
                </c:pt>
                <c:pt idx="70538">
                  <c:v>35269</c:v>
                </c:pt>
                <c:pt idx="70539">
                  <c:v>35269.5</c:v>
                </c:pt>
                <c:pt idx="70540">
                  <c:v>35270</c:v>
                </c:pt>
                <c:pt idx="70541">
                  <c:v>35270.5</c:v>
                </c:pt>
                <c:pt idx="70542">
                  <c:v>35271</c:v>
                </c:pt>
                <c:pt idx="70543">
                  <c:v>35271.5</c:v>
                </c:pt>
                <c:pt idx="70544">
                  <c:v>35272</c:v>
                </c:pt>
                <c:pt idx="70545">
                  <c:v>35272.5</c:v>
                </c:pt>
                <c:pt idx="70546">
                  <c:v>35273</c:v>
                </c:pt>
                <c:pt idx="70547">
                  <c:v>35273.5</c:v>
                </c:pt>
                <c:pt idx="70548">
                  <c:v>35274</c:v>
                </c:pt>
                <c:pt idx="70549">
                  <c:v>35274.5</c:v>
                </c:pt>
                <c:pt idx="70550">
                  <c:v>35275</c:v>
                </c:pt>
                <c:pt idx="70551">
                  <c:v>35275.5</c:v>
                </c:pt>
                <c:pt idx="70552">
                  <c:v>35276</c:v>
                </c:pt>
                <c:pt idx="70553">
                  <c:v>35276.5</c:v>
                </c:pt>
                <c:pt idx="70554">
                  <c:v>35277</c:v>
                </c:pt>
                <c:pt idx="70555">
                  <c:v>35277.5</c:v>
                </c:pt>
                <c:pt idx="70556">
                  <c:v>35278</c:v>
                </c:pt>
                <c:pt idx="70557">
                  <c:v>35278.5</c:v>
                </c:pt>
                <c:pt idx="70558">
                  <c:v>35279</c:v>
                </c:pt>
                <c:pt idx="70559">
                  <c:v>35279.5</c:v>
                </c:pt>
                <c:pt idx="70560">
                  <c:v>35280</c:v>
                </c:pt>
                <c:pt idx="70561">
                  <c:v>35280.5</c:v>
                </c:pt>
                <c:pt idx="70562">
                  <c:v>35281</c:v>
                </c:pt>
                <c:pt idx="70563">
                  <c:v>35281.5</c:v>
                </c:pt>
                <c:pt idx="70564">
                  <c:v>35282</c:v>
                </c:pt>
                <c:pt idx="70565">
                  <c:v>35282.5</c:v>
                </c:pt>
                <c:pt idx="70566">
                  <c:v>35283</c:v>
                </c:pt>
                <c:pt idx="70567">
                  <c:v>35283.5</c:v>
                </c:pt>
                <c:pt idx="70568">
                  <c:v>35284</c:v>
                </c:pt>
                <c:pt idx="70569">
                  <c:v>35284.5</c:v>
                </c:pt>
                <c:pt idx="70570">
                  <c:v>35285</c:v>
                </c:pt>
                <c:pt idx="70571">
                  <c:v>35285.5</c:v>
                </c:pt>
                <c:pt idx="70572">
                  <c:v>35286</c:v>
                </c:pt>
                <c:pt idx="70573">
                  <c:v>35286.5</c:v>
                </c:pt>
                <c:pt idx="70574">
                  <c:v>35287</c:v>
                </c:pt>
                <c:pt idx="70575">
                  <c:v>35287.5</c:v>
                </c:pt>
                <c:pt idx="70576">
                  <c:v>35288</c:v>
                </c:pt>
                <c:pt idx="70577">
                  <c:v>35288.5</c:v>
                </c:pt>
                <c:pt idx="70578">
                  <c:v>35289</c:v>
                </c:pt>
                <c:pt idx="70579">
                  <c:v>35289.5</c:v>
                </c:pt>
                <c:pt idx="70580">
                  <c:v>35290</c:v>
                </c:pt>
                <c:pt idx="70581">
                  <c:v>35290.5</c:v>
                </c:pt>
                <c:pt idx="70582">
                  <c:v>35291</c:v>
                </c:pt>
                <c:pt idx="70583">
                  <c:v>35291.5</c:v>
                </c:pt>
                <c:pt idx="70584">
                  <c:v>35292</c:v>
                </c:pt>
                <c:pt idx="70585">
                  <c:v>35292.5</c:v>
                </c:pt>
                <c:pt idx="70586">
                  <c:v>35293</c:v>
                </c:pt>
                <c:pt idx="70587">
                  <c:v>35293.5</c:v>
                </c:pt>
                <c:pt idx="70588">
                  <c:v>35294</c:v>
                </c:pt>
                <c:pt idx="70589">
                  <c:v>35294.5</c:v>
                </c:pt>
                <c:pt idx="70590">
                  <c:v>35295</c:v>
                </c:pt>
                <c:pt idx="70591">
                  <c:v>35295.5</c:v>
                </c:pt>
                <c:pt idx="70592">
                  <c:v>35296</c:v>
                </c:pt>
                <c:pt idx="70593">
                  <c:v>35296.5</c:v>
                </c:pt>
                <c:pt idx="70594">
                  <c:v>35297</c:v>
                </c:pt>
                <c:pt idx="70595">
                  <c:v>35297.5</c:v>
                </c:pt>
                <c:pt idx="70596">
                  <c:v>35298</c:v>
                </c:pt>
                <c:pt idx="70597">
                  <c:v>35298.5</c:v>
                </c:pt>
                <c:pt idx="70598">
                  <c:v>35299</c:v>
                </c:pt>
                <c:pt idx="70599">
                  <c:v>35299.5</c:v>
                </c:pt>
                <c:pt idx="70600">
                  <c:v>35300</c:v>
                </c:pt>
                <c:pt idx="70601">
                  <c:v>35300.5</c:v>
                </c:pt>
                <c:pt idx="70602">
                  <c:v>35301</c:v>
                </c:pt>
                <c:pt idx="70603">
                  <c:v>35301.5</c:v>
                </c:pt>
                <c:pt idx="70604">
                  <c:v>35302</c:v>
                </c:pt>
                <c:pt idx="70605">
                  <c:v>35302.5</c:v>
                </c:pt>
                <c:pt idx="70606">
                  <c:v>35303</c:v>
                </c:pt>
                <c:pt idx="70607">
                  <c:v>35303.5</c:v>
                </c:pt>
                <c:pt idx="70608">
                  <c:v>35304</c:v>
                </c:pt>
                <c:pt idx="70609">
                  <c:v>35304.5</c:v>
                </c:pt>
                <c:pt idx="70610">
                  <c:v>35305</c:v>
                </c:pt>
                <c:pt idx="70611">
                  <c:v>35305.5</c:v>
                </c:pt>
                <c:pt idx="70612">
                  <c:v>35306</c:v>
                </c:pt>
                <c:pt idx="70613">
                  <c:v>35306.5</c:v>
                </c:pt>
                <c:pt idx="70614">
                  <c:v>35307</c:v>
                </c:pt>
                <c:pt idx="70615">
                  <c:v>35307.5</c:v>
                </c:pt>
                <c:pt idx="70616">
                  <c:v>35308</c:v>
                </c:pt>
                <c:pt idx="70617">
                  <c:v>35308.5</c:v>
                </c:pt>
                <c:pt idx="70618">
                  <c:v>35309</c:v>
                </c:pt>
                <c:pt idx="70619">
                  <c:v>35309.5</c:v>
                </c:pt>
                <c:pt idx="70620">
                  <c:v>35310</c:v>
                </c:pt>
                <c:pt idx="70621">
                  <c:v>35310.5</c:v>
                </c:pt>
                <c:pt idx="70622">
                  <c:v>35311</c:v>
                </c:pt>
                <c:pt idx="70623">
                  <c:v>35311.5</c:v>
                </c:pt>
                <c:pt idx="70624">
                  <c:v>35312</c:v>
                </c:pt>
                <c:pt idx="70625">
                  <c:v>35312.5</c:v>
                </c:pt>
                <c:pt idx="70626">
                  <c:v>35313</c:v>
                </c:pt>
                <c:pt idx="70627">
                  <c:v>35313.5</c:v>
                </c:pt>
                <c:pt idx="70628">
                  <c:v>35314</c:v>
                </c:pt>
                <c:pt idx="70629">
                  <c:v>35314.5</c:v>
                </c:pt>
                <c:pt idx="70630">
                  <c:v>35315</c:v>
                </c:pt>
                <c:pt idx="70631">
                  <c:v>35315.5</c:v>
                </c:pt>
                <c:pt idx="70632">
                  <c:v>35316</c:v>
                </c:pt>
                <c:pt idx="70633">
                  <c:v>35316.5</c:v>
                </c:pt>
                <c:pt idx="70634">
                  <c:v>35317</c:v>
                </c:pt>
                <c:pt idx="70635">
                  <c:v>35317.5</c:v>
                </c:pt>
                <c:pt idx="70636">
                  <c:v>35318</c:v>
                </c:pt>
                <c:pt idx="70637">
                  <c:v>35318.5</c:v>
                </c:pt>
                <c:pt idx="70638">
                  <c:v>35319</c:v>
                </c:pt>
                <c:pt idx="70639">
                  <c:v>35319.5</c:v>
                </c:pt>
                <c:pt idx="70640">
                  <c:v>35320</c:v>
                </c:pt>
                <c:pt idx="70641">
                  <c:v>35320.5</c:v>
                </c:pt>
                <c:pt idx="70642">
                  <c:v>35321</c:v>
                </c:pt>
                <c:pt idx="70643">
                  <c:v>35321.5</c:v>
                </c:pt>
                <c:pt idx="70644">
                  <c:v>35322</c:v>
                </c:pt>
                <c:pt idx="70645">
                  <c:v>35322.5</c:v>
                </c:pt>
                <c:pt idx="70646">
                  <c:v>35323</c:v>
                </c:pt>
                <c:pt idx="70647">
                  <c:v>35323.5</c:v>
                </c:pt>
                <c:pt idx="70648">
                  <c:v>35324</c:v>
                </c:pt>
                <c:pt idx="70649">
                  <c:v>35324.5</c:v>
                </c:pt>
                <c:pt idx="70650">
                  <c:v>35325</c:v>
                </c:pt>
                <c:pt idx="70651">
                  <c:v>35325.5</c:v>
                </c:pt>
                <c:pt idx="70652">
                  <c:v>35326</c:v>
                </c:pt>
                <c:pt idx="70653">
                  <c:v>35326.5</c:v>
                </c:pt>
                <c:pt idx="70654">
                  <c:v>35327</c:v>
                </c:pt>
                <c:pt idx="70655">
                  <c:v>35327.5</c:v>
                </c:pt>
                <c:pt idx="70656">
                  <c:v>35328</c:v>
                </c:pt>
                <c:pt idx="70657">
                  <c:v>35328.5</c:v>
                </c:pt>
                <c:pt idx="70658">
                  <c:v>35329</c:v>
                </c:pt>
                <c:pt idx="70659">
                  <c:v>35329.5</c:v>
                </c:pt>
                <c:pt idx="70660">
                  <c:v>35330</c:v>
                </c:pt>
                <c:pt idx="70661">
                  <c:v>35330.5</c:v>
                </c:pt>
                <c:pt idx="70662">
                  <c:v>35331</c:v>
                </c:pt>
                <c:pt idx="70663">
                  <c:v>35331.5</c:v>
                </c:pt>
                <c:pt idx="70664">
                  <c:v>35332</c:v>
                </c:pt>
                <c:pt idx="70665">
                  <c:v>35332.5</c:v>
                </c:pt>
                <c:pt idx="70666">
                  <c:v>35333</c:v>
                </c:pt>
                <c:pt idx="70667">
                  <c:v>35333.5</c:v>
                </c:pt>
                <c:pt idx="70668">
                  <c:v>35334</c:v>
                </c:pt>
                <c:pt idx="70669">
                  <c:v>35334.5</c:v>
                </c:pt>
                <c:pt idx="70670">
                  <c:v>35335</c:v>
                </c:pt>
                <c:pt idx="70671">
                  <c:v>35335.5</c:v>
                </c:pt>
                <c:pt idx="70672">
                  <c:v>35336</c:v>
                </c:pt>
                <c:pt idx="70673">
                  <c:v>35336.5</c:v>
                </c:pt>
                <c:pt idx="70674">
                  <c:v>35337</c:v>
                </c:pt>
                <c:pt idx="70675">
                  <c:v>35337.5</c:v>
                </c:pt>
                <c:pt idx="70676">
                  <c:v>35338</c:v>
                </c:pt>
                <c:pt idx="70677">
                  <c:v>35338.5</c:v>
                </c:pt>
                <c:pt idx="70678">
                  <c:v>35339</c:v>
                </c:pt>
                <c:pt idx="70679">
                  <c:v>35339.5</c:v>
                </c:pt>
                <c:pt idx="70680">
                  <c:v>35340</c:v>
                </c:pt>
                <c:pt idx="70681">
                  <c:v>35340.5</c:v>
                </c:pt>
                <c:pt idx="70682">
                  <c:v>35341</c:v>
                </c:pt>
                <c:pt idx="70683">
                  <c:v>35341.5</c:v>
                </c:pt>
                <c:pt idx="70684">
                  <c:v>35342</c:v>
                </c:pt>
                <c:pt idx="70685">
                  <c:v>35342.5</c:v>
                </c:pt>
                <c:pt idx="70686">
                  <c:v>35343</c:v>
                </c:pt>
                <c:pt idx="70687">
                  <c:v>35343.5</c:v>
                </c:pt>
                <c:pt idx="70688">
                  <c:v>35344</c:v>
                </c:pt>
                <c:pt idx="70689">
                  <c:v>35344.5</c:v>
                </c:pt>
                <c:pt idx="70690">
                  <c:v>35345</c:v>
                </c:pt>
                <c:pt idx="70691">
                  <c:v>35345.5</c:v>
                </c:pt>
                <c:pt idx="70692">
                  <c:v>35346</c:v>
                </c:pt>
                <c:pt idx="70693">
                  <c:v>35346.5</c:v>
                </c:pt>
                <c:pt idx="70694">
                  <c:v>35347</c:v>
                </c:pt>
                <c:pt idx="70695">
                  <c:v>35347.5</c:v>
                </c:pt>
                <c:pt idx="70696">
                  <c:v>35348</c:v>
                </c:pt>
                <c:pt idx="70697">
                  <c:v>35348.5</c:v>
                </c:pt>
                <c:pt idx="70698">
                  <c:v>35349</c:v>
                </c:pt>
                <c:pt idx="70699">
                  <c:v>35349.5</c:v>
                </c:pt>
                <c:pt idx="70700">
                  <c:v>35350</c:v>
                </c:pt>
                <c:pt idx="70701">
                  <c:v>35350.5</c:v>
                </c:pt>
                <c:pt idx="70702">
                  <c:v>35351</c:v>
                </c:pt>
                <c:pt idx="70703">
                  <c:v>35351.5</c:v>
                </c:pt>
                <c:pt idx="70704">
                  <c:v>35352</c:v>
                </c:pt>
                <c:pt idx="70705">
                  <c:v>35352.5</c:v>
                </c:pt>
                <c:pt idx="70706">
                  <c:v>35353</c:v>
                </c:pt>
                <c:pt idx="70707">
                  <c:v>35353.5</c:v>
                </c:pt>
                <c:pt idx="70708">
                  <c:v>35354</c:v>
                </c:pt>
                <c:pt idx="70709">
                  <c:v>35354.5</c:v>
                </c:pt>
                <c:pt idx="70710">
                  <c:v>35355</c:v>
                </c:pt>
                <c:pt idx="70711">
                  <c:v>35355.5</c:v>
                </c:pt>
                <c:pt idx="70712">
                  <c:v>35356</c:v>
                </c:pt>
                <c:pt idx="70713">
                  <c:v>35356.5</c:v>
                </c:pt>
                <c:pt idx="70714">
                  <c:v>35357</c:v>
                </c:pt>
                <c:pt idx="70715">
                  <c:v>35357.5</c:v>
                </c:pt>
                <c:pt idx="70716">
                  <c:v>35358</c:v>
                </c:pt>
                <c:pt idx="70717">
                  <c:v>35358.5</c:v>
                </c:pt>
                <c:pt idx="70718">
                  <c:v>35359</c:v>
                </c:pt>
                <c:pt idx="70719">
                  <c:v>35359.5</c:v>
                </c:pt>
                <c:pt idx="70720">
                  <c:v>35360</c:v>
                </c:pt>
                <c:pt idx="70721">
                  <c:v>35360.5</c:v>
                </c:pt>
                <c:pt idx="70722">
                  <c:v>35361</c:v>
                </c:pt>
                <c:pt idx="70723">
                  <c:v>35361.5</c:v>
                </c:pt>
                <c:pt idx="70724">
                  <c:v>35362</c:v>
                </c:pt>
                <c:pt idx="70725">
                  <c:v>35362.5</c:v>
                </c:pt>
                <c:pt idx="70726">
                  <c:v>35363</c:v>
                </c:pt>
                <c:pt idx="70727">
                  <c:v>35363.5</c:v>
                </c:pt>
                <c:pt idx="70728">
                  <c:v>35364</c:v>
                </c:pt>
                <c:pt idx="70729">
                  <c:v>35364.5</c:v>
                </c:pt>
                <c:pt idx="70730">
                  <c:v>35365</c:v>
                </c:pt>
                <c:pt idx="70731">
                  <c:v>35365.5</c:v>
                </c:pt>
                <c:pt idx="70732">
                  <c:v>35366</c:v>
                </c:pt>
                <c:pt idx="70733">
                  <c:v>35366.5</c:v>
                </c:pt>
                <c:pt idx="70734">
                  <c:v>35367</c:v>
                </c:pt>
                <c:pt idx="70735">
                  <c:v>35367.5</c:v>
                </c:pt>
                <c:pt idx="70736">
                  <c:v>35368</c:v>
                </c:pt>
                <c:pt idx="70737">
                  <c:v>35368.5</c:v>
                </c:pt>
                <c:pt idx="70738">
                  <c:v>35369</c:v>
                </c:pt>
                <c:pt idx="70739">
                  <c:v>35369.5</c:v>
                </c:pt>
                <c:pt idx="70740">
                  <c:v>35370</c:v>
                </c:pt>
                <c:pt idx="70741">
                  <c:v>35370.5</c:v>
                </c:pt>
                <c:pt idx="70742">
                  <c:v>35371</c:v>
                </c:pt>
                <c:pt idx="70743">
                  <c:v>35371.5</c:v>
                </c:pt>
                <c:pt idx="70744">
                  <c:v>35372</c:v>
                </c:pt>
                <c:pt idx="70745">
                  <c:v>35372.5</c:v>
                </c:pt>
                <c:pt idx="70746">
                  <c:v>35373</c:v>
                </c:pt>
                <c:pt idx="70747">
                  <c:v>35373.5</c:v>
                </c:pt>
                <c:pt idx="70748">
                  <c:v>35374</c:v>
                </c:pt>
                <c:pt idx="70749">
                  <c:v>35374.5</c:v>
                </c:pt>
                <c:pt idx="70750">
                  <c:v>35375</c:v>
                </c:pt>
                <c:pt idx="70751">
                  <c:v>35375.5</c:v>
                </c:pt>
                <c:pt idx="70752">
                  <c:v>35376</c:v>
                </c:pt>
                <c:pt idx="70753">
                  <c:v>35376.5</c:v>
                </c:pt>
                <c:pt idx="70754">
                  <c:v>35377</c:v>
                </c:pt>
                <c:pt idx="70755">
                  <c:v>35377.5</c:v>
                </c:pt>
                <c:pt idx="70756">
                  <c:v>35378</c:v>
                </c:pt>
                <c:pt idx="70757">
                  <c:v>35378.5</c:v>
                </c:pt>
                <c:pt idx="70758">
                  <c:v>35379</c:v>
                </c:pt>
                <c:pt idx="70759">
                  <c:v>35379.5</c:v>
                </c:pt>
                <c:pt idx="70760">
                  <c:v>35380</c:v>
                </c:pt>
                <c:pt idx="70761">
                  <c:v>35380.5</c:v>
                </c:pt>
                <c:pt idx="70762">
                  <c:v>35381</c:v>
                </c:pt>
                <c:pt idx="70763">
                  <c:v>35381.5</c:v>
                </c:pt>
                <c:pt idx="70764">
                  <c:v>35382</c:v>
                </c:pt>
                <c:pt idx="70765">
                  <c:v>35382.5</c:v>
                </c:pt>
                <c:pt idx="70766">
                  <c:v>35383</c:v>
                </c:pt>
                <c:pt idx="70767">
                  <c:v>35383.5</c:v>
                </c:pt>
                <c:pt idx="70768">
                  <c:v>35384</c:v>
                </c:pt>
                <c:pt idx="70769">
                  <c:v>35384.5</c:v>
                </c:pt>
                <c:pt idx="70770">
                  <c:v>35385</c:v>
                </c:pt>
                <c:pt idx="70771">
                  <c:v>35385.5</c:v>
                </c:pt>
                <c:pt idx="70772">
                  <c:v>35386</c:v>
                </c:pt>
                <c:pt idx="70773">
                  <c:v>35386.5</c:v>
                </c:pt>
                <c:pt idx="70774">
                  <c:v>35387</c:v>
                </c:pt>
                <c:pt idx="70775">
                  <c:v>35387.5</c:v>
                </c:pt>
                <c:pt idx="70776">
                  <c:v>35388</c:v>
                </c:pt>
                <c:pt idx="70777">
                  <c:v>35388.5</c:v>
                </c:pt>
                <c:pt idx="70778">
                  <c:v>35389</c:v>
                </c:pt>
                <c:pt idx="70779">
                  <c:v>35389.5</c:v>
                </c:pt>
                <c:pt idx="70780">
                  <c:v>35390</c:v>
                </c:pt>
                <c:pt idx="70781">
                  <c:v>35390.5</c:v>
                </c:pt>
                <c:pt idx="70782">
                  <c:v>35391</c:v>
                </c:pt>
                <c:pt idx="70783">
                  <c:v>35391.5</c:v>
                </c:pt>
                <c:pt idx="70784">
                  <c:v>35392</c:v>
                </c:pt>
                <c:pt idx="70785">
                  <c:v>35392.5</c:v>
                </c:pt>
                <c:pt idx="70786">
                  <c:v>35393</c:v>
                </c:pt>
                <c:pt idx="70787">
                  <c:v>35393.5</c:v>
                </c:pt>
                <c:pt idx="70788">
                  <c:v>35394</c:v>
                </c:pt>
                <c:pt idx="70789">
                  <c:v>35394.5</c:v>
                </c:pt>
                <c:pt idx="70790">
                  <c:v>35395</c:v>
                </c:pt>
                <c:pt idx="70791">
                  <c:v>35395.5</c:v>
                </c:pt>
                <c:pt idx="70792">
                  <c:v>35396</c:v>
                </c:pt>
                <c:pt idx="70793">
                  <c:v>35396.5</c:v>
                </c:pt>
                <c:pt idx="70794">
                  <c:v>35397</c:v>
                </c:pt>
                <c:pt idx="70795">
                  <c:v>35397.5</c:v>
                </c:pt>
                <c:pt idx="70796">
                  <c:v>35398</c:v>
                </c:pt>
                <c:pt idx="70797">
                  <c:v>35398.5</c:v>
                </c:pt>
                <c:pt idx="70798">
                  <c:v>35399</c:v>
                </c:pt>
                <c:pt idx="70799">
                  <c:v>35399.5</c:v>
                </c:pt>
                <c:pt idx="70800">
                  <c:v>35400</c:v>
                </c:pt>
                <c:pt idx="70801">
                  <c:v>35400.5</c:v>
                </c:pt>
                <c:pt idx="70802">
                  <c:v>35401</c:v>
                </c:pt>
                <c:pt idx="70803">
                  <c:v>35401.5</c:v>
                </c:pt>
                <c:pt idx="70804">
                  <c:v>35402</c:v>
                </c:pt>
                <c:pt idx="70805">
                  <c:v>35402.5</c:v>
                </c:pt>
                <c:pt idx="70806">
                  <c:v>35403</c:v>
                </c:pt>
                <c:pt idx="70807">
                  <c:v>35403.5</c:v>
                </c:pt>
                <c:pt idx="70808">
                  <c:v>35404</c:v>
                </c:pt>
                <c:pt idx="70809">
                  <c:v>35404.5</c:v>
                </c:pt>
                <c:pt idx="70810">
                  <c:v>35405</c:v>
                </c:pt>
                <c:pt idx="70811">
                  <c:v>35405.5</c:v>
                </c:pt>
                <c:pt idx="70812">
                  <c:v>35406</c:v>
                </c:pt>
                <c:pt idx="70813">
                  <c:v>35406.5</c:v>
                </c:pt>
                <c:pt idx="70814">
                  <c:v>35407</c:v>
                </c:pt>
                <c:pt idx="70815">
                  <c:v>35407.5</c:v>
                </c:pt>
                <c:pt idx="70816">
                  <c:v>35408</c:v>
                </c:pt>
                <c:pt idx="70817">
                  <c:v>35408.5</c:v>
                </c:pt>
                <c:pt idx="70818">
                  <c:v>35409</c:v>
                </c:pt>
                <c:pt idx="70819">
                  <c:v>35409.5</c:v>
                </c:pt>
                <c:pt idx="70820">
                  <c:v>35410</c:v>
                </c:pt>
                <c:pt idx="70821">
                  <c:v>35410.5</c:v>
                </c:pt>
                <c:pt idx="70822">
                  <c:v>35411</c:v>
                </c:pt>
                <c:pt idx="70823">
                  <c:v>35411.5</c:v>
                </c:pt>
                <c:pt idx="70824">
                  <c:v>35412</c:v>
                </c:pt>
                <c:pt idx="70825">
                  <c:v>35412.5</c:v>
                </c:pt>
                <c:pt idx="70826">
                  <c:v>35413</c:v>
                </c:pt>
                <c:pt idx="70827">
                  <c:v>35413.5</c:v>
                </c:pt>
                <c:pt idx="70828">
                  <c:v>35414</c:v>
                </c:pt>
                <c:pt idx="70829">
                  <c:v>35414.5</c:v>
                </c:pt>
                <c:pt idx="70830">
                  <c:v>35415</c:v>
                </c:pt>
                <c:pt idx="70831">
                  <c:v>35415.5</c:v>
                </c:pt>
                <c:pt idx="70832">
                  <c:v>35416</c:v>
                </c:pt>
                <c:pt idx="70833">
                  <c:v>35416.5</c:v>
                </c:pt>
                <c:pt idx="70834">
                  <c:v>35417</c:v>
                </c:pt>
                <c:pt idx="70835">
                  <c:v>35417.5</c:v>
                </c:pt>
                <c:pt idx="70836">
                  <c:v>35418</c:v>
                </c:pt>
                <c:pt idx="70837">
                  <c:v>35418.5</c:v>
                </c:pt>
                <c:pt idx="70838">
                  <c:v>35419</c:v>
                </c:pt>
                <c:pt idx="70839">
                  <c:v>35419.5</c:v>
                </c:pt>
                <c:pt idx="70840">
                  <c:v>35420</c:v>
                </c:pt>
                <c:pt idx="70841">
                  <c:v>35420.5</c:v>
                </c:pt>
                <c:pt idx="70842">
                  <c:v>35421</c:v>
                </c:pt>
                <c:pt idx="70843">
                  <c:v>35421.5</c:v>
                </c:pt>
                <c:pt idx="70844">
                  <c:v>35422</c:v>
                </c:pt>
                <c:pt idx="70845">
                  <c:v>35422.5</c:v>
                </c:pt>
                <c:pt idx="70846">
                  <c:v>35423</c:v>
                </c:pt>
                <c:pt idx="70847">
                  <c:v>35423.5</c:v>
                </c:pt>
                <c:pt idx="70848">
                  <c:v>35424</c:v>
                </c:pt>
                <c:pt idx="70849">
                  <c:v>35424.5</c:v>
                </c:pt>
                <c:pt idx="70850">
                  <c:v>35425</c:v>
                </c:pt>
                <c:pt idx="70851">
                  <c:v>35425.5</c:v>
                </c:pt>
                <c:pt idx="70852">
                  <c:v>35426</c:v>
                </c:pt>
                <c:pt idx="70853">
                  <c:v>35426.5</c:v>
                </c:pt>
                <c:pt idx="70854">
                  <c:v>35427</c:v>
                </c:pt>
                <c:pt idx="70855">
                  <c:v>35427.5</c:v>
                </c:pt>
                <c:pt idx="70856">
                  <c:v>35428</c:v>
                </c:pt>
                <c:pt idx="70857">
                  <c:v>35428.5</c:v>
                </c:pt>
                <c:pt idx="70858">
                  <c:v>35429</c:v>
                </c:pt>
                <c:pt idx="70859">
                  <c:v>35429.5</c:v>
                </c:pt>
                <c:pt idx="70860">
                  <c:v>35430</c:v>
                </c:pt>
                <c:pt idx="70861">
                  <c:v>35430.5</c:v>
                </c:pt>
                <c:pt idx="70862">
                  <c:v>35431</c:v>
                </c:pt>
                <c:pt idx="70863">
                  <c:v>35431.5</c:v>
                </c:pt>
                <c:pt idx="70864">
                  <c:v>35432</c:v>
                </c:pt>
                <c:pt idx="70865">
                  <c:v>35432.5</c:v>
                </c:pt>
                <c:pt idx="70866">
                  <c:v>35433</c:v>
                </c:pt>
                <c:pt idx="70867">
                  <c:v>35433.5</c:v>
                </c:pt>
                <c:pt idx="70868">
                  <c:v>35434</c:v>
                </c:pt>
                <c:pt idx="70869">
                  <c:v>35434.5</c:v>
                </c:pt>
                <c:pt idx="70870">
                  <c:v>35435</c:v>
                </c:pt>
                <c:pt idx="70871">
                  <c:v>35435.5</c:v>
                </c:pt>
                <c:pt idx="70872">
                  <c:v>35436</c:v>
                </c:pt>
                <c:pt idx="70873">
                  <c:v>35436.5</c:v>
                </c:pt>
                <c:pt idx="70874">
                  <c:v>35437</c:v>
                </c:pt>
                <c:pt idx="70875">
                  <c:v>35437.5</c:v>
                </c:pt>
                <c:pt idx="70876">
                  <c:v>35438</c:v>
                </c:pt>
                <c:pt idx="70877">
                  <c:v>35438.5</c:v>
                </c:pt>
                <c:pt idx="70878">
                  <c:v>35439</c:v>
                </c:pt>
                <c:pt idx="70879">
                  <c:v>35439.5</c:v>
                </c:pt>
                <c:pt idx="70880">
                  <c:v>35440</c:v>
                </c:pt>
                <c:pt idx="70881">
                  <c:v>35440.5</c:v>
                </c:pt>
                <c:pt idx="70882">
                  <c:v>35441</c:v>
                </c:pt>
                <c:pt idx="70883">
                  <c:v>35441.5</c:v>
                </c:pt>
                <c:pt idx="70884">
                  <c:v>35442</c:v>
                </c:pt>
                <c:pt idx="70885">
                  <c:v>35442.5</c:v>
                </c:pt>
                <c:pt idx="70886">
                  <c:v>35443</c:v>
                </c:pt>
                <c:pt idx="70887">
                  <c:v>35443.5</c:v>
                </c:pt>
                <c:pt idx="70888">
                  <c:v>35444</c:v>
                </c:pt>
                <c:pt idx="70889">
                  <c:v>35444.5</c:v>
                </c:pt>
                <c:pt idx="70890">
                  <c:v>35445</c:v>
                </c:pt>
                <c:pt idx="70891">
                  <c:v>35445.5</c:v>
                </c:pt>
                <c:pt idx="70892">
                  <c:v>35446</c:v>
                </c:pt>
                <c:pt idx="70893">
                  <c:v>35446.5</c:v>
                </c:pt>
                <c:pt idx="70894">
                  <c:v>35447</c:v>
                </c:pt>
                <c:pt idx="70895">
                  <c:v>35447.5</c:v>
                </c:pt>
                <c:pt idx="70896">
                  <c:v>35448</c:v>
                </c:pt>
                <c:pt idx="70897">
                  <c:v>35448.5</c:v>
                </c:pt>
                <c:pt idx="70898">
                  <c:v>35449</c:v>
                </c:pt>
                <c:pt idx="70899">
                  <c:v>35449.5</c:v>
                </c:pt>
                <c:pt idx="70900">
                  <c:v>35450</c:v>
                </c:pt>
                <c:pt idx="70901">
                  <c:v>35450.5</c:v>
                </c:pt>
                <c:pt idx="70902">
                  <c:v>35451</c:v>
                </c:pt>
                <c:pt idx="70903">
                  <c:v>35451.5</c:v>
                </c:pt>
                <c:pt idx="70904">
                  <c:v>35452</c:v>
                </c:pt>
                <c:pt idx="70905">
                  <c:v>35452.5</c:v>
                </c:pt>
                <c:pt idx="70906">
                  <c:v>35453</c:v>
                </c:pt>
                <c:pt idx="70907">
                  <c:v>35453.5</c:v>
                </c:pt>
                <c:pt idx="70908">
                  <c:v>35454</c:v>
                </c:pt>
                <c:pt idx="70909">
                  <c:v>35454.5</c:v>
                </c:pt>
                <c:pt idx="70910">
                  <c:v>35455</c:v>
                </c:pt>
                <c:pt idx="70911">
                  <c:v>35455.5</c:v>
                </c:pt>
                <c:pt idx="70912">
                  <c:v>35456</c:v>
                </c:pt>
                <c:pt idx="70913">
                  <c:v>35456.5</c:v>
                </c:pt>
                <c:pt idx="70914">
                  <c:v>35457</c:v>
                </c:pt>
                <c:pt idx="70915">
                  <c:v>35457.5</c:v>
                </c:pt>
                <c:pt idx="70916">
                  <c:v>35458</c:v>
                </c:pt>
                <c:pt idx="70917">
                  <c:v>35458.5</c:v>
                </c:pt>
                <c:pt idx="70918">
                  <c:v>35459</c:v>
                </c:pt>
                <c:pt idx="70919">
                  <c:v>35459.5</c:v>
                </c:pt>
                <c:pt idx="70920">
                  <c:v>35460</c:v>
                </c:pt>
                <c:pt idx="70921">
                  <c:v>35460.5</c:v>
                </c:pt>
                <c:pt idx="70922">
                  <c:v>35461</c:v>
                </c:pt>
                <c:pt idx="70923">
                  <c:v>35461.5</c:v>
                </c:pt>
                <c:pt idx="70924">
                  <c:v>35462</c:v>
                </c:pt>
                <c:pt idx="70925">
                  <c:v>35462.5</c:v>
                </c:pt>
                <c:pt idx="70926">
                  <c:v>35463</c:v>
                </c:pt>
                <c:pt idx="70927">
                  <c:v>35463.5</c:v>
                </c:pt>
                <c:pt idx="70928">
                  <c:v>35464</c:v>
                </c:pt>
                <c:pt idx="70929">
                  <c:v>35464.5</c:v>
                </c:pt>
                <c:pt idx="70930">
                  <c:v>35465</c:v>
                </c:pt>
                <c:pt idx="70931">
                  <c:v>35465.5</c:v>
                </c:pt>
                <c:pt idx="70932">
                  <c:v>35466</c:v>
                </c:pt>
                <c:pt idx="70933">
                  <c:v>35466.5</c:v>
                </c:pt>
                <c:pt idx="70934">
                  <c:v>35467</c:v>
                </c:pt>
                <c:pt idx="70935">
                  <c:v>35467.5</c:v>
                </c:pt>
                <c:pt idx="70936">
                  <c:v>35468</c:v>
                </c:pt>
                <c:pt idx="70937">
                  <c:v>35468.5</c:v>
                </c:pt>
                <c:pt idx="70938">
                  <c:v>35469</c:v>
                </c:pt>
                <c:pt idx="70939">
                  <c:v>35469.5</c:v>
                </c:pt>
                <c:pt idx="70940">
                  <c:v>35470</c:v>
                </c:pt>
                <c:pt idx="70941">
                  <c:v>35470.5</c:v>
                </c:pt>
                <c:pt idx="70942">
                  <c:v>35471</c:v>
                </c:pt>
                <c:pt idx="70943">
                  <c:v>35471.5</c:v>
                </c:pt>
                <c:pt idx="70944">
                  <c:v>35472</c:v>
                </c:pt>
                <c:pt idx="70945">
                  <c:v>35472.5</c:v>
                </c:pt>
                <c:pt idx="70946">
                  <c:v>35473</c:v>
                </c:pt>
                <c:pt idx="70947">
                  <c:v>35473.5</c:v>
                </c:pt>
                <c:pt idx="70948">
                  <c:v>35474</c:v>
                </c:pt>
                <c:pt idx="70949">
                  <c:v>35474.5</c:v>
                </c:pt>
                <c:pt idx="70950">
                  <c:v>35475</c:v>
                </c:pt>
                <c:pt idx="70951">
                  <c:v>35475.5</c:v>
                </c:pt>
                <c:pt idx="70952">
                  <c:v>35476</c:v>
                </c:pt>
                <c:pt idx="70953">
                  <c:v>35476.5</c:v>
                </c:pt>
                <c:pt idx="70954">
                  <c:v>35477</c:v>
                </c:pt>
                <c:pt idx="70955">
                  <c:v>35477.5</c:v>
                </c:pt>
                <c:pt idx="70956">
                  <c:v>35478</c:v>
                </c:pt>
                <c:pt idx="70957">
                  <c:v>35478.5</c:v>
                </c:pt>
                <c:pt idx="70958">
                  <c:v>35479</c:v>
                </c:pt>
                <c:pt idx="70959">
                  <c:v>35479.5</c:v>
                </c:pt>
                <c:pt idx="70960">
                  <c:v>35480</c:v>
                </c:pt>
                <c:pt idx="70961">
                  <c:v>35480.5</c:v>
                </c:pt>
                <c:pt idx="70962">
                  <c:v>35481</c:v>
                </c:pt>
                <c:pt idx="70963">
                  <c:v>35481.5</c:v>
                </c:pt>
                <c:pt idx="70964">
                  <c:v>35482</c:v>
                </c:pt>
                <c:pt idx="70965">
                  <c:v>35482.5</c:v>
                </c:pt>
                <c:pt idx="70966">
                  <c:v>35483</c:v>
                </c:pt>
                <c:pt idx="70967">
                  <c:v>35483.5</c:v>
                </c:pt>
                <c:pt idx="70968">
                  <c:v>35484</c:v>
                </c:pt>
                <c:pt idx="70969">
                  <c:v>35484.5</c:v>
                </c:pt>
                <c:pt idx="70970">
                  <c:v>35485</c:v>
                </c:pt>
                <c:pt idx="70971">
                  <c:v>35485.5</c:v>
                </c:pt>
                <c:pt idx="70972">
                  <c:v>35486</c:v>
                </c:pt>
                <c:pt idx="70973">
                  <c:v>35486.5</c:v>
                </c:pt>
                <c:pt idx="70974">
                  <c:v>35487</c:v>
                </c:pt>
                <c:pt idx="70975">
                  <c:v>35487.5</c:v>
                </c:pt>
                <c:pt idx="70976">
                  <c:v>35488</c:v>
                </c:pt>
                <c:pt idx="70977">
                  <c:v>35488.5</c:v>
                </c:pt>
                <c:pt idx="70978">
                  <c:v>35489</c:v>
                </c:pt>
                <c:pt idx="70979">
                  <c:v>35489.5</c:v>
                </c:pt>
                <c:pt idx="70980">
                  <c:v>35490</c:v>
                </c:pt>
                <c:pt idx="70981">
                  <c:v>35490.5</c:v>
                </c:pt>
                <c:pt idx="70982">
                  <c:v>35491</c:v>
                </c:pt>
                <c:pt idx="70983">
                  <c:v>35491.5</c:v>
                </c:pt>
                <c:pt idx="70984">
                  <c:v>35492</c:v>
                </c:pt>
                <c:pt idx="70985">
                  <c:v>35492.5</c:v>
                </c:pt>
                <c:pt idx="70986">
                  <c:v>35493</c:v>
                </c:pt>
                <c:pt idx="70987">
                  <c:v>35493.5</c:v>
                </c:pt>
                <c:pt idx="70988">
                  <c:v>35494</c:v>
                </c:pt>
                <c:pt idx="70989">
                  <c:v>35494.5</c:v>
                </c:pt>
                <c:pt idx="70990">
                  <c:v>35495</c:v>
                </c:pt>
                <c:pt idx="70991">
                  <c:v>35495.5</c:v>
                </c:pt>
                <c:pt idx="70992">
                  <c:v>35496</c:v>
                </c:pt>
                <c:pt idx="70993">
                  <c:v>35496.5</c:v>
                </c:pt>
                <c:pt idx="70994">
                  <c:v>35497</c:v>
                </c:pt>
                <c:pt idx="70995">
                  <c:v>35497.5</c:v>
                </c:pt>
                <c:pt idx="70996">
                  <c:v>35498</c:v>
                </c:pt>
                <c:pt idx="70997">
                  <c:v>35498.5</c:v>
                </c:pt>
                <c:pt idx="70998">
                  <c:v>35499</c:v>
                </c:pt>
                <c:pt idx="70999">
                  <c:v>35499.5</c:v>
                </c:pt>
                <c:pt idx="71000">
                  <c:v>35500</c:v>
                </c:pt>
                <c:pt idx="71001">
                  <c:v>35500.5</c:v>
                </c:pt>
                <c:pt idx="71002">
                  <c:v>35501</c:v>
                </c:pt>
                <c:pt idx="71003">
                  <c:v>35501.5</c:v>
                </c:pt>
                <c:pt idx="71004">
                  <c:v>35502</c:v>
                </c:pt>
                <c:pt idx="71005">
                  <c:v>35502.5</c:v>
                </c:pt>
                <c:pt idx="71006">
                  <c:v>35503</c:v>
                </c:pt>
                <c:pt idx="71007">
                  <c:v>35503.5</c:v>
                </c:pt>
                <c:pt idx="71008">
                  <c:v>35504</c:v>
                </c:pt>
                <c:pt idx="71009">
                  <c:v>35504.5</c:v>
                </c:pt>
                <c:pt idx="71010">
                  <c:v>35505</c:v>
                </c:pt>
                <c:pt idx="71011">
                  <c:v>35505.5</c:v>
                </c:pt>
                <c:pt idx="71012">
                  <c:v>35506</c:v>
                </c:pt>
                <c:pt idx="71013">
                  <c:v>35506.5</c:v>
                </c:pt>
                <c:pt idx="71014">
                  <c:v>35507</c:v>
                </c:pt>
                <c:pt idx="71015">
                  <c:v>35507.5</c:v>
                </c:pt>
                <c:pt idx="71016">
                  <c:v>35508</c:v>
                </c:pt>
                <c:pt idx="71017">
                  <c:v>35508.5</c:v>
                </c:pt>
                <c:pt idx="71018">
                  <c:v>35509</c:v>
                </c:pt>
                <c:pt idx="71019">
                  <c:v>35509.5</c:v>
                </c:pt>
                <c:pt idx="71020">
                  <c:v>35510</c:v>
                </c:pt>
                <c:pt idx="71021">
                  <c:v>35510.5</c:v>
                </c:pt>
                <c:pt idx="71022">
                  <c:v>35511</c:v>
                </c:pt>
                <c:pt idx="71023">
                  <c:v>35511.5</c:v>
                </c:pt>
                <c:pt idx="71024">
                  <c:v>35512</c:v>
                </c:pt>
                <c:pt idx="71025">
                  <c:v>35512.5</c:v>
                </c:pt>
                <c:pt idx="71026">
                  <c:v>35513</c:v>
                </c:pt>
                <c:pt idx="71027">
                  <c:v>35513.5</c:v>
                </c:pt>
                <c:pt idx="71028">
                  <c:v>35514</c:v>
                </c:pt>
                <c:pt idx="71029">
                  <c:v>35514.5</c:v>
                </c:pt>
                <c:pt idx="71030">
                  <c:v>35515</c:v>
                </c:pt>
                <c:pt idx="71031">
                  <c:v>35515.5</c:v>
                </c:pt>
                <c:pt idx="71032">
                  <c:v>35516</c:v>
                </c:pt>
                <c:pt idx="71033">
                  <c:v>35516.5</c:v>
                </c:pt>
                <c:pt idx="71034">
                  <c:v>35517</c:v>
                </c:pt>
                <c:pt idx="71035">
                  <c:v>35517.5</c:v>
                </c:pt>
                <c:pt idx="71036">
                  <c:v>35518</c:v>
                </c:pt>
                <c:pt idx="71037">
                  <c:v>35518.5</c:v>
                </c:pt>
                <c:pt idx="71038">
                  <c:v>35519</c:v>
                </c:pt>
                <c:pt idx="71039">
                  <c:v>35519.5</c:v>
                </c:pt>
                <c:pt idx="71040">
                  <c:v>35520</c:v>
                </c:pt>
                <c:pt idx="71041">
                  <c:v>35520.5</c:v>
                </c:pt>
                <c:pt idx="71042">
                  <c:v>35521</c:v>
                </c:pt>
                <c:pt idx="71043">
                  <c:v>35521.5</c:v>
                </c:pt>
                <c:pt idx="71044">
                  <c:v>35522</c:v>
                </c:pt>
                <c:pt idx="71045">
                  <c:v>35522.5</c:v>
                </c:pt>
                <c:pt idx="71046">
                  <c:v>35523</c:v>
                </c:pt>
                <c:pt idx="71047">
                  <c:v>35523.5</c:v>
                </c:pt>
                <c:pt idx="71048">
                  <c:v>35524</c:v>
                </c:pt>
                <c:pt idx="71049">
                  <c:v>35524.5</c:v>
                </c:pt>
                <c:pt idx="71050">
                  <c:v>35525</c:v>
                </c:pt>
                <c:pt idx="71051">
                  <c:v>35525.5</c:v>
                </c:pt>
                <c:pt idx="71052">
                  <c:v>35526</c:v>
                </c:pt>
                <c:pt idx="71053">
                  <c:v>35526.5</c:v>
                </c:pt>
                <c:pt idx="71054">
                  <c:v>35527</c:v>
                </c:pt>
                <c:pt idx="71055">
                  <c:v>35527.5</c:v>
                </c:pt>
                <c:pt idx="71056">
                  <c:v>35528</c:v>
                </c:pt>
                <c:pt idx="71057">
                  <c:v>35528.5</c:v>
                </c:pt>
                <c:pt idx="71058">
                  <c:v>35529</c:v>
                </c:pt>
                <c:pt idx="71059">
                  <c:v>35529.5</c:v>
                </c:pt>
                <c:pt idx="71060">
                  <c:v>35530</c:v>
                </c:pt>
                <c:pt idx="71061">
                  <c:v>35530.5</c:v>
                </c:pt>
                <c:pt idx="71062">
                  <c:v>35531</c:v>
                </c:pt>
                <c:pt idx="71063">
                  <c:v>35531.5</c:v>
                </c:pt>
                <c:pt idx="71064">
                  <c:v>35532</c:v>
                </c:pt>
                <c:pt idx="71065">
                  <c:v>35532.5</c:v>
                </c:pt>
                <c:pt idx="71066">
                  <c:v>35533</c:v>
                </c:pt>
                <c:pt idx="71067">
                  <c:v>35533.5</c:v>
                </c:pt>
                <c:pt idx="71068">
                  <c:v>35534</c:v>
                </c:pt>
                <c:pt idx="71069">
                  <c:v>35534.5</c:v>
                </c:pt>
                <c:pt idx="71070">
                  <c:v>35535</c:v>
                </c:pt>
                <c:pt idx="71071">
                  <c:v>35535.5</c:v>
                </c:pt>
                <c:pt idx="71072">
                  <c:v>35536</c:v>
                </c:pt>
                <c:pt idx="71073">
                  <c:v>35536.5</c:v>
                </c:pt>
                <c:pt idx="71074">
                  <c:v>35537</c:v>
                </c:pt>
                <c:pt idx="71075">
                  <c:v>35537.5</c:v>
                </c:pt>
                <c:pt idx="71076">
                  <c:v>35538</c:v>
                </c:pt>
                <c:pt idx="71077">
                  <c:v>35538.5</c:v>
                </c:pt>
                <c:pt idx="71078">
                  <c:v>35539</c:v>
                </c:pt>
                <c:pt idx="71079">
                  <c:v>35539.5</c:v>
                </c:pt>
                <c:pt idx="71080">
                  <c:v>35540</c:v>
                </c:pt>
                <c:pt idx="71081">
                  <c:v>35540.5</c:v>
                </c:pt>
                <c:pt idx="71082">
                  <c:v>35541</c:v>
                </c:pt>
                <c:pt idx="71083">
                  <c:v>35541.5</c:v>
                </c:pt>
                <c:pt idx="71084">
                  <c:v>35542</c:v>
                </c:pt>
                <c:pt idx="71085">
                  <c:v>35542.5</c:v>
                </c:pt>
                <c:pt idx="71086">
                  <c:v>35543</c:v>
                </c:pt>
                <c:pt idx="71087">
                  <c:v>35543.5</c:v>
                </c:pt>
                <c:pt idx="71088">
                  <c:v>35544</c:v>
                </c:pt>
                <c:pt idx="71089">
                  <c:v>35544.5</c:v>
                </c:pt>
                <c:pt idx="71090">
                  <c:v>35545</c:v>
                </c:pt>
                <c:pt idx="71091">
                  <c:v>35545.5</c:v>
                </c:pt>
                <c:pt idx="71092">
                  <c:v>35546</c:v>
                </c:pt>
                <c:pt idx="71093">
                  <c:v>35546.5</c:v>
                </c:pt>
                <c:pt idx="71094">
                  <c:v>35547</c:v>
                </c:pt>
                <c:pt idx="71095">
                  <c:v>35547.5</c:v>
                </c:pt>
                <c:pt idx="71096">
                  <c:v>35548</c:v>
                </c:pt>
                <c:pt idx="71097">
                  <c:v>35548.5</c:v>
                </c:pt>
                <c:pt idx="71098">
                  <c:v>35549</c:v>
                </c:pt>
                <c:pt idx="71099">
                  <c:v>35549.5</c:v>
                </c:pt>
                <c:pt idx="71100">
                  <c:v>35550</c:v>
                </c:pt>
                <c:pt idx="71101">
                  <c:v>35550.5</c:v>
                </c:pt>
                <c:pt idx="71102">
                  <c:v>35551</c:v>
                </c:pt>
                <c:pt idx="71103">
                  <c:v>35551.5</c:v>
                </c:pt>
                <c:pt idx="71104">
                  <c:v>35552</c:v>
                </c:pt>
                <c:pt idx="71105">
                  <c:v>35552.5</c:v>
                </c:pt>
                <c:pt idx="71106">
                  <c:v>35553</c:v>
                </c:pt>
                <c:pt idx="71107">
                  <c:v>35553.5</c:v>
                </c:pt>
                <c:pt idx="71108">
                  <c:v>35554</c:v>
                </c:pt>
                <c:pt idx="71109">
                  <c:v>35554.5</c:v>
                </c:pt>
                <c:pt idx="71110">
                  <c:v>35555</c:v>
                </c:pt>
                <c:pt idx="71111">
                  <c:v>35555.5</c:v>
                </c:pt>
                <c:pt idx="71112">
                  <c:v>35556</c:v>
                </c:pt>
                <c:pt idx="71113">
                  <c:v>35556.5</c:v>
                </c:pt>
                <c:pt idx="71114">
                  <c:v>35557</c:v>
                </c:pt>
                <c:pt idx="71115">
                  <c:v>35557.5</c:v>
                </c:pt>
                <c:pt idx="71116">
                  <c:v>35558</c:v>
                </c:pt>
                <c:pt idx="71117">
                  <c:v>35558.5</c:v>
                </c:pt>
                <c:pt idx="71118">
                  <c:v>35559</c:v>
                </c:pt>
                <c:pt idx="71119">
                  <c:v>35559.5</c:v>
                </c:pt>
                <c:pt idx="71120">
                  <c:v>35560</c:v>
                </c:pt>
                <c:pt idx="71121">
                  <c:v>35560.5</c:v>
                </c:pt>
                <c:pt idx="71122">
                  <c:v>35561</c:v>
                </c:pt>
                <c:pt idx="71123">
                  <c:v>35561.5</c:v>
                </c:pt>
                <c:pt idx="71124">
                  <c:v>35562</c:v>
                </c:pt>
                <c:pt idx="71125">
                  <c:v>35562.5</c:v>
                </c:pt>
                <c:pt idx="71126">
                  <c:v>35563</c:v>
                </c:pt>
                <c:pt idx="71127">
                  <c:v>35563.5</c:v>
                </c:pt>
                <c:pt idx="71128">
                  <c:v>35564</c:v>
                </c:pt>
                <c:pt idx="71129">
                  <c:v>35564.5</c:v>
                </c:pt>
                <c:pt idx="71130">
                  <c:v>35565</c:v>
                </c:pt>
                <c:pt idx="71131">
                  <c:v>35565.5</c:v>
                </c:pt>
                <c:pt idx="71132">
                  <c:v>35566</c:v>
                </c:pt>
                <c:pt idx="71133">
                  <c:v>35566.5</c:v>
                </c:pt>
                <c:pt idx="71134">
                  <c:v>35567</c:v>
                </c:pt>
                <c:pt idx="71135">
                  <c:v>35567.5</c:v>
                </c:pt>
                <c:pt idx="71136">
                  <c:v>35568</c:v>
                </c:pt>
                <c:pt idx="71137">
                  <c:v>35568.5</c:v>
                </c:pt>
                <c:pt idx="71138">
                  <c:v>35569</c:v>
                </c:pt>
                <c:pt idx="71139">
                  <c:v>35569.5</c:v>
                </c:pt>
                <c:pt idx="71140">
                  <c:v>35570</c:v>
                </c:pt>
                <c:pt idx="71141">
                  <c:v>35570.5</c:v>
                </c:pt>
                <c:pt idx="71142">
                  <c:v>35571</c:v>
                </c:pt>
                <c:pt idx="71143">
                  <c:v>35571.5</c:v>
                </c:pt>
                <c:pt idx="71144">
                  <c:v>35572</c:v>
                </c:pt>
                <c:pt idx="71145">
                  <c:v>35572.5</c:v>
                </c:pt>
                <c:pt idx="71146">
                  <c:v>35573</c:v>
                </c:pt>
                <c:pt idx="71147">
                  <c:v>35573.5</c:v>
                </c:pt>
                <c:pt idx="71148">
                  <c:v>35574</c:v>
                </c:pt>
                <c:pt idx="71149">
                  <c:v>35574.5</c:v>
                </c:pt>
                <c:pt idx="71150">
                  <c:v>35575</c:v>
                </c:pt>
                <c:pt idx="71151">
                  <c:v>35575.5</c:v>
                </c:pt>
                <c:pt idx="71152">
                  <c:v>35576</c:v>
                </c:pt>
                <c:pt idx="71153">
                  <c:v>35576.5</c:v>
                </c:pt>
                <c:pt idx="71154">
                  <c:v>35577</c:v>
                </c:pt>
                <c:pt idx="71155">
                  <c:v>35577.5</c:v>
                </c:pt>
                <c:pt idx="71156">
                  <c:v>35578</c:v>
                </c:pt>
                <c:pt idx="71157">
                  <c:v>35578.5</c:v>
                </c:pt>
                <c:pt idx="71158">
                  <c:v>35579</c:v>
                </c:pt>
                <c:pt idx="71159">
                  <c:v>35579.5</c:v>
                </c:pt>
                <c:pt idx="71160">
                  <c:v>35580</c:v>
                </c:pt>
                <c:pt idx="71161">
                  <c:v>35580.5</c:v>
                </c:pt>
                <c:pt idx="71162">
                  <c:v>35581</c:v>
                </c:pt>
                <c:pt idx="71163">
                  <c:v>35581.5</c:v>
                </c:pt>
                <c:pt idx="71164">
                  <c:v>35582</c:v>
                </c:pt>
                <c:pt idx="71165">
                  <c:v>35582.5</c:v>
                </c:pt>
                <c:pt idx="71166">
                  <c:v>35583</c:v>
                </c:pt>
                <c:pt idx="71167">
                  <c:v>35583.5</c:v>
                </c:pt>
                <c:pt idx="71168">
                  <c:v>35584</c:v>
                </c:pt>
                <c:pt idx="71169">
                  <c:v>35584.5</c:v>
                </c:pt>
                <c:pt idx="71170">
                  <c:v>35585</c:v>
                </c:pt>
                <c:pt idx="71171">
                  <c:v>35585.5</c:v>
                </c:pt>
                <c:pt idx="71172">
                  <c:v>35586</c:v>
                </c:pt>
                <c:pt idx="71173">
                  <c:v>35586.5</c:v>
                </c:pt>
                <c:pt idx="71174">
                  <c:v>35587</c:v>
                </c:pt>
                <c:pt idx="71175">
                  <c:v>35587.5</c:v>
                </c:pt>
                <c:pt idx="71176">
                  <c:v>35588</c:v>
                </c:pt>
                <c:pt idx="71177">
                  <c:v>35588.5</c:v>
                </c:pt>
                <c:pt idx="71178">
                  <c:v>35589</c:v>
                </c:pt>
                <c:pt idx="71179">
                  <c:v>35589.5</c:v>
                </c:pt>
                <c:pt idx="71180">
                  <c:v>35590</c:v>
                </c:pt>
                <c:pt idx="71181">
                  <c:v>35590.5</c:v>
                </c:pt>
                <c:pt idx="71182">
                  <c:v>35591</c:v>
                </c:pt>
                <c:pt idx="71183">
                  <c:v>35591.5</c:v>
                </c:pt>
                <c:pt idx="71184">
                  <c:v>35592</c:v>
                </c:pt>
                <c:pt idx="71185">
                  <c:v>35592.5</c:v>
                </c:pt>
                <c:pt idx="71186">
                  <c:v>35593</c:v>
                </c:pt>
                <c:pt idx="71187">
                  <c:v>35593.5</c:v>
                </c:pt>
                <c:pt idx="71188">
                  <c:v>35594</c:v>
                </c:pt>
                <c:pt idx="71189">
                  <c:v>35594.5</c:v>
                </c:pt>
                <c:pt idx="71190">
                  <c:v>35595</c:v>
                </c:pt>
                <c:pt idx="71191">
                  <c:v>35595.5</c:v>
                </c:pt>
                <c:pt idx="71192">
                  <c:v>35596</c:v>
                </c:pt>
                <c:pt idx="71193">
                  <c:v>35596.5</c:v>
                </c:pt>
                <c:pt idx="71194">
                  <c:v>35597</c:v>
                </c:pt>
                <c:pt idx="71195">
                  <c:v>35597.5</c:v>
                </c:pt>
                <c:pt idx="71196">
                  <c:v>35598</c:v>
                </c:pt>
                <c:pt idx="71197">
                  <c:v>35598.5</c:v>
                </c:pt>
                <c:pt idx="71198">
                  <c:v>35599</c:v>
                </c:pt>
                <c:pt idx="71199">
                  <c:v>35599.5</c:v>
                </c:pt>
                <c:pt idx="71200">
                  <c:v>35600</c:v>
                </c:pt>
                <c:pt idx="71201">
                  <c:v>35600.5</c:v>
                </c:pt>
                <c:pt idx="71202">
                  <c:v>35601</c:v>
                </c:pt>
                <c:pt idx="71203">
                  <c:v>35601.5</c:v>
                </c:pt>
                <c:pt idx="71204">
                  <c:v>35602</c:v>
                </c:pt>
                <c:pt idx="71205">
                  <c:v>35602.5</c:v>
                </c:pt>
                <c:pt idx="71206">
                  <c:v>35603</c:v>
                </c:pt>
                <c:pt idx="71207">
                  <c:v>35603.5</c:v>
                </c:pt>
                <c:pt idx="71208">
                  <c:v>35604</c:v>
                </c:pt>
                <c:pt idx="71209">
                  <c:v>35604.5</c:v>
                </c:pt>
                <c:pt idx="71210">
                  <c:v>35605</c:v>
                </c:pt>
                <c:pt idx="71211">
                  <c:v>35605.5</c:v>
                </c:pt>
                <c:pt idx="71212">
                  <c:v>35606</c:v>
                </c:pt>
                <c:pt idx="71213">
                  <c:v>35606.5</c:v>
                </c:pt>
                <c:pt idx="71214">
                  <c:v>35607</c:v>
                </c:pt>
                <c:pt idx="71215">
                  <c:v>35607.5</c:v>
                </c:pt>
                <c:pt idx="71216">
                  <c:v>35608</c:v>
                </c:pt>
                <c:pt idx="71217">
                  <c:v>35608.5</c:v>
                </c:pt>
                <c:pt idx="71218">
                  <c:v>35609</c:v>
                </c:pt>
                <c:pt idx="71219">
                  <c:v>35609.5</c:v>
                </c:pt>
                <c:pt idx="71220">
                  <c:v>35610</c:v>
                </c:pt>
                <c:pt idx="71221">
                  <c:v>35610.5</c:v>
                </c:pt>
                <c:pt idx="71222">
                  <c:v>35611</c:v>
                </c:pt>
                <c:pt idx="71223">
                  <c:v>35611.5</c:v>
                </c:pt>
                <c:pt idx="71224">
                  <c:v>35612</c:v>
                </c:pt>
                <c:pt idx="71225">
                  <c:v>35612.5</c:v>
                </c:pt>
                <c:pt idx="71226">
                  <c:v>35613</c:v>
                </c:pt>
                <c:pt idx="71227">
                  <c:v>35613.5</c:v>
                </c:pt>
                <c:pt idx="71228">
                  <c:v>35614</c:v>
                </c:pt>
                <c:pt idx="71229">
                  <c:v>35614.5</c:v>
                </c:pt>
                <c:pt idx="71230">
                  <c:v>35615</c:v>
                </c:pt>
                <c:pt idx="71231">
                  <c:v>35615.5</c:v>
                </c:pt>
                <c:pt idx="71232">
                  <c:v>35616</c:v>
                </c:pt>
                <c:pt idx="71233">
                  <c:v>35616.5</c:v>
                </c:pt>
                <c:pt idx="71234">
                  <c:v>35617</c:v>
                </c:pt>
                <c:pt idx="71235">
                  <c:v>35617.5</c:v>
                </c:pt>
                <c:pt idx="71236">
                  <c:v>35618</c:v>
                </c:pt>
                <c:pt idx="71237">
                  <c:v>35618.5</c:v>
                </c:pt>
                <c:pt idx="71238">
                  <c:v>35619</c:v>
                </c:pt>
                <c:pt idx="71239">
                  <c:v>35619.5</c:v>
                </c:pt>
                <c:pt idx="71240">
                  <c:v>35620</c:v>
                </c:pt>
                <c:pt idx="71241">
                  <c:v>35620.5</c:v>
                </c:pt>
                <c:pt idx="71242">
                  <c:v>35621</c:v>
                </c:pt>
                <c:pt idx="71243">
                  <c:v>35621.5</c:v>
                </c:pt>
                <c:pt idx="71244">
                  <c:v>35622</c:v>
                </c:pt>
                <c:pt idx="71245">
                  <c:v>35622.5</c:v>
                </c:pt>
                <c:pt idx="71246">
                  <c:v>35623</c:v>
                </c:pt>
                <c:pt idx="71247">
                  <c:v>35623.5</c:v>
                </c:pt>
                <c:pt idx="71248">
                  <c:v>35624</c:v>
                </c:pt>
                <c:pt idx="71249">
                  <c:v>35624.5</c:v>
                </c:pt>
                <c:pt idx="71250">
                  <c:v>35625</c:v>
                </c:pt>
                <c:pt idx="71251">
                  <c:v>35625.5</c:v>
                </c:pt>
                <c:pt idx="71252">
                  <c:v>35626</c:v>
                </c:pt>
                <c:pt idx="71253">
                  <c:v>35626.5</c:v>
                </c:pt>
                <c:pt idx="71254">
                  <c:v>35627</c:v>
                </c:pt>
                <c:pt idx="71255">
                  <c:v>35627.5</c:v>
                </c:pt>
                <c:pt idx="71256">
                  <c:v>35628</c:v>
                </c:pt>
                <c:pt idx="71257">
                  <c:v>35628.5</c:v>
                </c:pt>
                <c:pt idx="71258">
                  <c:v>35629</c:v>
                </c:pt>
                <c:pt idx="71259">
                  <c:v>35629.5</c:v>
                </c:pt>
                <c:pt idx="71260">
                  <c:v>35630</c:v>
                </c:pt>
                <c:pt idx="71261">
                  <c:v>35630.5</c:v>
                </c:pt>
                <c:pt idx="71262">
                  <c:v>35631</c:v>
                </c:pt>
                <c:pt idx="71263">
                  <c:v>35631.5</c:v>
                </c:pt>
                <c:pt idx="71264">
                  <c:v>35632</c:v>
                </c:pt>
                <c:pt idx="71265">
                  <c:v>35632.5</c:v>
                </c:pt>
                <c:pt idx="71266">
                  <c:v>35633</c:v>
                </c:pt>
                <c:pt idx="71267">
                  <c:v>35633.5</c:v>
                </c:pt>
                <c:pt idx="71268">
                  <c:v>35634</c:v>
                </c:pt>
                <c:pt idx="71269">
                  <c:v>35634.5</c:v>
                </c:pt>
                <c:pt idx="71270">
                  <c:v>35635</c:v>
                </c:pt>
                <c:pt idx="71271">
                  <c:v>35635.5</c:v>
                </c:pt>
                <c:pt idx="71272">
                  <c:v>35636</c:v>
                </c:pt>
                <c:pt idx="71273">
                  <c:v>35636.5</c:v>
                </c:pt>
                <c:pt idx="71274">
                  <c:v>35637</c:v>
                </c:pt>
                <c:pt idx="71275">
                  <c:v>35637.5</c:v>
                </c:pt>
                <c:pt idx="71276">
                  <c:v>35638</c:v>
                </c:pt>
                <c:pt idx="71277">
                  <c:v>35638.5</c:v>
                </c:pt>
                <c:pt idx="71278">
                  <c:v>35639</c:v>
                </c:pt>
                <c:pt idx="71279">
                  <c:v>35639.5</c:v>
                </c:pt>
                <c:pt idx="71280">
                  <c:v>35640</c:v>
                </c:pt>
                <c:pt idx="71281">
                  <c:v>35640.5</c:v>
                </c:pt>
                <c:pt idx="71282">
                  <c:v>35641</c:v>
                </c:pt>
                <c:pt idx="71283">
                  <c:v>35641.5</c:v>
                </c:pt>
                <c:pt idx="71284">
                  <c:v>35642</c:v>
                </c:pt>
                <c:pt idx="71285">
                  <c:v>35642.5</c:v>
                </c:pt>
                <c:pt idx="71286">
                  <c:v>35643</c:v>
                </c:pt>
                <c:pt idx="71287">
                  <c:v>35643.5</c:v>
                </c:pt>
                <c:pt idx="71288">
                  <c:v>35644</c:v>
                </c:pt>
                <c:pt idx="71289">
                  <c:v>35644.5</c:v>
                </c:pt>
                <c:pt idx="71290">
                  <c:v>35645</c:v>
                </c:pt>
                <c:pt idx="71291">
                  <c:v>35645.5</c:v>
                </c:pt>
                <c:pt idx="71292">
                  <c:v>35646</c:v>
                </c:pt>
                <c:pt idx="71293">
                  <c:v>35646.5</c:v>
                </c:pt>
                <c:pt idx="71294">
                  <c:v>35647</c:v>
                </c:pt>
                <c:pt idx="71295">
                  <c:v>35647.5</c:v>
                </c:pt>
                <c:pt idx="71296">
                  <c:v>35648</c:v>
                </c:pt>
                <c:pt idx="71297">
                  <c:v>35648.5</c:v>
                </c:pt>
                <c:pt idx="71298">
                  <c:v>35649</c:v>
                </c:pt>
                <c:pt idx="71299">
                  <c:v>35649.5</c:v>
                </c:pt>
                <c:pt idx="71300">
                  <c:v>35650</c:v>
                </c:pt>
                <c:pt idx="71301">
                  <c:v>35650.5</c:v>
                </c:pt>
                <c:pt idx="71302">
                  <c:v>35651</c:v>
                </c:pt>
                <c:pt idx="71303">
                  <c:v>35651.5</c:v>
                </c:pt>
                <c:pt idx="71304">
                  <c:v>35652</c:v>
                </c:pt>
                <c:pt idx="71305">
                  <c:v>35652.5</c:v>
                </c:pt>
                <c:pt idx="71306">
                  <c:v>35653</c:v>
                </c:pt>
                <c:pt idx="71307">
                  <c:v>35653.5</c:v>
                </c:pt>
                <c:pt idx="71308">
                  <c:v>35654</c:v>
                </c:pt>
                <c:pt idx="71309">
                  <c:v>35654.5</c:v>
                </c:pt>
                <c:pt idx="71310">
                  <c:v>35655</c:v>
                </c:pt>
                <c:pt idx="71311">
                  <c:v>35655.5</c:v>
                </c:pt>
                <c:pt idx="71312">
                  <c:v>35656</c:v>
                </c:pt>
                <c:pt idx="71313">
                  <c:v>35656.5</c:v>
                </c:pt>
                <c:pt idx="71314">
                  <c:v>35657</c:v>
                </c:pt>
                <c:pt idx="71315">
                  <c:v>35657.5</c:v>
                </c:pt>
                <c:pt idx="71316">
                  <c:v>35658</c:v>
                </c:pt>
                <c:pt idx="71317">
                  <c:v>35658.5</c:v>
                </c:pt>
                <c:pt idx="71318">
                  <c:v>35659</c:v>
                </c:pt>
                <c:pt idx="71319">
                  <c:v>35659.5</c:v>
                </c:pt>
                <c:pt idx="71320">
                  <c:v>35660</c:v>
                </c:pt>
                <c:pt idx="71321">
                  <c:v>35660.5</c:v>
                </c:pt>
                <c:pt idx="71322">
                  <c:v>35661</c:v>
                </c:pt>
                <c:pt idx="71323">
                  <c:v>35661.5</c:v>
                </c:pt>
                <c:pt idx="71324">
                  <c:v>35662</c:v>
                </c:pt>
                <c:pt idx="71325">
                  <c:v>35662.5</c:v>
                </c:pt>
                <c:pt idx="71326">
                  <c:v>35663</c:v>
                </c:pt>
                <c:pt idx="71327">
                  <c:v>35663.5</c:v>
                </c:pt>
                <c:pt idx="71328">
                  <c:v>35664</c:v>
                </c:pt>
                <c:pt idx="71329">
                  <c:v>35664.5</c:v>
                </c:pt>
                <c:pt idx="71330">
                  <c:v>35665</c:v>
                </c:pt>
                <c:pt idx="71331">
                  <c:v>35665.5</c:v>
                </c:pt>
                <c:pt idx="71332">
                  <c:v>35666</c:v>
                </c:pt>
                <c:pt idx="71333">
                  <c:v>35666.5</c:v>
                </c:pt>
                <c:pt idx="71334">
                  <c:v>35667</c:v>
                </c:pt>
                <c:pt idx="71335">
                  <c:v>35667.5</c:v>
                </c:pt>
                <c:pt idx="71336">
                  <c:v>35668</c:v>
                </c:pt>
                <c:pt idx="71337">
                  <c:v>35668.5</c:v>
                </c:pt>
                <c:pt idx="71338">
                  <c:v>35669</c:v>
                </c:pt>
                <c:pt idx="71339">
                  <c:v>35669.5</c:v>
                </c:pt>
                <c:pt idx="71340">
                  <c:v>35670</c:v>
                </c:pt>
                <c:pt idx="71341">
                  <c:v>35670.5</c:v>
                </c:pt>
                <c:pt idx="71342">
                  <c:v>35671</c:v>
                </c:pt>
                <c:pt idx="71343">
                  <c:v>35671.5</c:v>
                </c:pt>
                <c:pt idx="71344">
                  <c:v>35672</c:v>
                </c:pt>
                <c:pt idx="71345">
                  <c:v>35672.5</c:v>
                </c:pt>
                <c:pt idx="71346">
                  <c:v>35673</c:v>
                </c:pt>
                <c:pt idx="71347">
                  <c:v>35673.5</c:v>
                </c:pt>
                <c:pt idx="71348">
                  <c:v>35674</c:v>
                </c:pt>
                <c:pt idx="71349">
                  <c:v>35674.5</c:v>
                </c:pt>
                <c:pt idx="71350">
                  <c:v>35675</c:v>
                </c:pt>
                <c:pt idx="71351">
                  <c:v>35675.5</c:v>
                </c:pt>
                <c:pt idx="71352">
                  <c:v>35676</c:v>
                </c:pt>
                <c:pt idx="71353">
                  <c:v>35676.5</c:v>
                </c:pt>
                <c:pt idx="71354">
                  <c:v>35677</c:v>
                </c:pt>
                <c:pt idx="71355">
                  <c:v>35677.5</c:v>
                </c:pt>
                <c:pt idx="71356">
                  <c:v>35678</c:v>
                </c:pt>
                <c:pt idx="71357">
                  <c:v>35678.5</c:v>
                </c:pt>
                <c:pt idx="71358">
                  <c:v>35679</c:v>
                </c:pt>
                <c:pt idx="71359">
                  <c:v>35679.5</c:v>
                </c:pt>
                <c:pt idx="71360">
                  <c:v>35680</c:v>
                </c:pt>
                <c:pt idx="71361">
                  <c:v>35680.5</c:v>
                </c:pt>
                <c:pt idx="71362">
                  <c:v>35681</c:v>
                </c:pt>
                <c:pt idx="71363">
                  <c:v>35681.5</c:v>
                </c:pt>
                <c:pt idx="71364">
                  <c:v>35682</c:v>
                </c:pt>
                <c:pt idx="71365">
                  <c:v>35682.5</c:v>
                </c:pt>
                <c:pt idx="71366">
                  <c:v>35683</c:v>
                </c:pt>
                <c:pt idx="71367">
                  <c:v>35683.5</c:v>
                </c:pt>
                <c:pt idx="71368">
                  <c:v>35684</c:v>
                </c:pt>
                <c:pt idx="71369">
                  <c:v>35684.5</c:v>
                </c:pt>
                <c:pt idx="71370">
                  <c:v>35685</c:v>
                </c:pt>
                <c:pt idx="71371">
                  <c:v>35685.5</c:v>
                </c:pt>
                <c:pt idx="71372">
                  <c:v>35686</c:v>
                </c:pt>
                <c:pt idx="71373">
                  <c:v>35686.5</c:v>
                </c:pt>
                <c:pt idx="71374">
                  <c:v>35687</c:v>
                </c:pt>
                <c:pt idx="71375">
                  <c:v>35687.5</c:v>
                </c:pt>
                <c:pt idx="71376">
                  <c:v>35688</c:v>
                </c:pt>
                <c:pt idx="71377">
                  <c:v>35688.5</c:v>
                </c:pt>
                <c:pt idx="71378">
                  <c:v>35689</c:v>
                </c:pt>
                <c:pt idx="71379">
                  <c:v>35689.5</c:v>
                </c:pt>
                <c:pt idx="71380">
                  <c:v>35690</c:v>
                </c:pt>
                <c:pt idx="71381">
                  <c:v>35690.5</c:v>
                </c:pt>
                <c:pt idx="71382">
                  <c:v>35691</c:v>
                </c:pt>
                <c:pt idx="71383">
                  <c:v>35691.5</c:v>
                </c:pt>
                <c:pt idx="71384">
                  <c:v>35692</c:v>
                </c:pt>
                <c:pt idx="71385">
                  <c:v>35692.5</c:v>
                </c:pt>
                <c:pt idx="71386">
                  <c:v>35693</c:v>
                </c:pt>
                <c:pt idx="71387">
                  <c:v>35693.5</c:v>
                </c:pt>
                <c:pt idx="71388">
                  <c:v>35694</c:v>
                </c:pt>
                <c:pt idx="71389">
                  <c:v>35694.5</c:v>
                </c:pt>
                <c:pt idx="71390">
                  <c:v>35695</c:v>
                </c:pt>
                <c:pt idx="71391">
                  <c:v>35695.5</c:v>
                </c:pt>
                <c:pt idx="71392">
                  <c:v>35696</c:v>
                </c:pt>
                <c:pt idx="71393">
                  <c:v>35696.5</c:v>
                </c:pt>
                <c:pt idx="71394">
                  <c:v>35697</c:v>
                </c:pt>
                <c:pt idx="71395">
                  <c:v>35697.5</c:v>
                </c:pt>
                <c:pt idx="71396">
                  <c:v>35698</c:v>
                </c:pt>
                <c:pt idx="71397">
                  <c:v>35698.5</c:v>
                </c:pt>
                <c:pt idx="71398">
                  <c:v>35699</c:v>
                </c:pt>
                <c:pt idx="71399">
                  <c:v>35699.5</c:v>
                </c:pt>
                <c:pt idx="71400">
                  <c:v>35700</c:v>
                </c:pt>
                <c:pt idx="71401">
                  <c:v>35700.5</c:v>
                </c:pt>
                <c:pt idx="71402">
                  <c:v>35701</c:v>
                </c:pt>
                <c:pt idx="71403">
                  <c:v>35701.5</c:v>
                </c:pt>
                <c:pt idx="71404">
                  <c:v>35702</c:v>
                </c:pt>
                <c:pt idx="71405">
                  <c:v>35702.5</c:v>
                </c:pt>
                <c:pt idx="71406">
                  <c:v>35703</c:v>
                </c:pt>
                <c:pt idx="71407">
                  <c:v>35703.5</c:v>
                </c:pt>
                <c:pt idx="71408">
                  <c:v>35704</c:v>
                </c:pt>
                <c:pt idx="71409">
                  <c:v>35704.5</c:v>
                </c:pt>
                <c:pt idx="71410">
                  <c:v>35705</c:v>
                </c:pt>
                <c:pt idx="71411">
                  <c:v>35705.5</c:v>
                </c:pt>
                <c:pt idx="71412">
                  <c:v>35706</c:v>
                </c:pt>
                <c:pt idx="71413">
                  <c:v>35706.5</c:v>
                </c:pt>
                <c:pt idx="71414">
                  <c:v>35707</c:v>
                </c:pt>
                <c:pt idx="71415">
                  <c:v>35707.5</c:v>
                </c:pt>
                <c:pt idx="71416">
                  <c:v>35708</c:v>
                </c:pt>
                <c:pt idx="71417">
                  <c:v>35708.5</c:v>
                </c:pt>
                <c:pt idx="71418">
                  <c:v>35709</c:v>
                </c:pt>
                <c:pt idx="71419">
                  <c:v>35709.5</c:v>
                </c:pt>
                <c:pt idx="71420">
                  <c:v>35710</c:v>
                </c:pt>
                <c:pt idx="71421">
                  <c:v>35710.5</c:v>
                </c:pt>
                <c:pt idx="71422">
                  <c:v>35711</c:v>
                </c:pt>
                <c:pt idx="71423">
                  <c:v>35711.5</c:v>
                </c:pt>
                <c:pt idx="71424">
                  <c:v>35712</c:v>
                </c:pt>
                <c:pt idx="71425">
                  <c:v>35712.5</c:v>
                </c:pt>
                <c:pt idx="71426">
                  <c:v>35713</c:v>
                </c:pt>
                <c:pt idx="71427">
                  <c:v>35713.5</c:v>
                </c:pt>
                <c:pt idx="71428">
                  <c:v>35714</c:v>
                </c:pt>
                <c:pt idx="71429">
                  <c:v>35714.5</c:v>
                </c:pt>
                <c:pt idx="71430">
                  <c:v>35715</c:v>
                </c:pt>
                <c:pt idx="71431">
                  <c:v>35715.5</c:v>
                </c:pt>
                <c:pt idx="71432">
                  <c:v>35716</c:v>
                </c:pt>
                <c:pt idx="71433">
                  <c:v>35716.5</c:v>
                </c:pt>
                <c:pt idx="71434">
                  <c:v>35717</c:v>
                </c:pt>
                <c:pt idx="71435">
                  <c:v>35717.5</c:v>
                </c:pt>
                <c:pt idx="71436">
                  <c:v>35718</c:v>
                </c:pt>
                <c:pt idx="71437">
                  <c:v>35718.5</c:v>
                </c:pt>
                <c:pt idx="71438">
                  <c:v>35719</c:v>
                </c:pt>
                <c:pt idx="71439">
                  <c:v>35719.5</c:v>
                </c:pt>
                <c:pt idx="71440">
                  <c:v>35720</c:v>
                </c:pt>
                <c:pt idx="71441">
                  <c:v>35720.5</c:v>
                </c:pt>
                <c:pt idx="71442">
                  <c:v>35721</c:v>
                </c:pt>
                <c:pt idx="71443">
                  <c:v>35721.5</c:v>
                </c:pt>
                <c:pt idx="71444">
                  <c:v>35722</c:v>
                </c:pt>
                <c:pt idx="71445">
                  <c:v>35722.5</c:v>
                </c:pt>
                <c:pt idx="71446">
                  <c:v>35723</c:v>
                </c:pt>
                <c:pt idx="71447">
                  <c:v>35723.5</c:v>
                </c:pt>
                <c:pt idx="71448">
                  <c:v>35724</c:v>
                </c:pt>
                <c:pt idx="71449">
                  <c:v>35724.5</c:v>
                </c:pt>
                <c:pt idx="71450">
                  <c:v>35725</c:v>
                </c:pt>
                <c:pt idx="71451">
                  <c:v>35725.5</c:v>
                </c:pt>
                <c:pt idx="71452">
                  <c:v>35726</c:v>
                </c:pt>
                <c:pt idx="71453">
                  <c:v>35726.5</c:v>
                </c:pt>
                <c:pt idx="71454">
                  <c:v>35727</c:v>
                </c:pt>
                <c:pt idx="71455">
                  <c:v>35727.5</c:v>
                </c:pt>
                <c:pt idx="71456">
                  <c:v>35728</c:v>
                </c:pt>
                <c:pt idx="71457">
                  <c:v>35728.5</c:v>
                </c:pt>
                <c:pt idx="71458">
                  <c:v>35729</c:v>
                </c:pt>
                <c:pt idx="71459">
                  <c:v>35729.5</c:v>
                </c:pt>
                <c:pt idx="71460">
                  <c:v>35730</c:v>
                </c:pt>
                <c:pt idx="71461">
                  <c:v>35730.5</c:v>
                </c:pt>
                <c:pt idx="71462">
                  <c:v>35731</c:v>
                </c:pt>
                <c:pt idx="71463">
                  <c:v>35731.5</c:v>
                </c:pt>
                <c:pt idx="71464">
                  <c:v>35732</c:v>
                </c:pt>
                <c:pt idx="71465">
                  <c:v>35732.5</c:v>
                </c:pt>
                <c:pt idx="71466">
                  <c:v>35733</c:v>
                </c:pt>
                <c:pt idx="71467">
                  <c:v>35733.5</c:v>
                </c:pt>
                <c:pt idx="71468">
                  <c:v>35734</c:v>
                </c:pt>
                <c:pt idx="71469">
                  <c:v>35734.5</c:v>
                </c:pt>
                <c:pt idx="71470">
                  <c:v>35735</c:v>
                </c:pt>
                <c:pt idx="71471">
                  <c:v>35735.5</c:v>
                </c:pt>
                <c:pt idx="71472">
                  <c:v>35736</c:v>
                </c:pt>
                <c:pt idx="71473">
                  <c:v>35736.5</c:v>
                </c:pt>
                <c:pt idx="71474">
                  <c:v>35737</c:v>
                </c:pt>
                <c:pt idx="71475">
                  <c:v>35737.5</c:v>
                </c:pt>
                <c:pt idx="71476">
                  <c:v>35738</c:v>
                </c:pt>
                <c:pt idx="71477">
                  <c:v>35738.5</c:v>
                </c:pt>
                <c:pt idx="71478">
                  <c:v>35739</c:v>
                </c:pt>
                <c:pt idx="71479">
                  <c:v>35739.5</c:v>
                </c:pt>
                <c:pt idx="71480">
                  <c:v>35740</c:v>
                </c:pt>
                <c:pt idx="71481">
                  <c:v>35740.5</c:v>
                </c:pt>
                <c:pt idx="71482">
                  <c:v>35741</c:v>
                </c:pt>
                <c:pt idx="71483">
                  <c:v>35741.5</c:v>
                </c:pt>
                <c:pt idx="71484">
                  <c:v>35742</c:v>
                </c:pt>
                <c:pt idx="71485">
                  <c:v>35742.5</c:v>
                </c:pt>
                <c:pt idx="71486">
                  <c:v>35743</c:v>
                </c:pt>
                <c:pt idx="71487">
                  <c:v>35743.5</c:v>
                </c:pt>
                <c:pt idx="71488">
                  <c:v>35744</c:v>
                </c:pt>
                <c:pt idx="71489">
                  <c:v>35744.5</c:v>
                </c:pt>
                <c:pt idx="71490">
                  <c:v>35745</c:v>
                </c:pt>
                <c:pt idx="71491">
                  <c:v>35745.5</c:v>
                </c:pt>
                <c:pt idx="71492">
                  <c:v>35746</c:v>
                </c:pt>
                <c:pt idx="71493">
                  <c:v>35746.5</c:v>
                </c:pt>
                <c:pt idx="71494">
                  <c:v>35747</c:v>
                </c:pt>
                <c:pt idx="71495">
                  <c:v>35747.5</c:v>
                </c:pt>
                <c:pt idx="71496">
                  <c:v>35748</c:v>
                </c:pt>
                <c:pt idx="71497">
                  <c:v>35748.5</c:v>
                </c:pt>
                <c:pt idx="71498">
                  <c:v>35749</c:v>
                </c:pt>
                <c:pt idx="71499">
                  <c:v>35749.5</c:v>
                </c:pt>
                <c:pt idx="71500">
                  <c:v>35750</c:v>
                </c:pt>
                <c:pt idx="71501">
                  <c:v>35750.5</c:v>
                </c:pt>
                <c:pt idx="71502">
                  <c:v>35751</c:v>
                </c:pt>
                <c:pt idx="71503">
                  <c:v>35751.5</c:v>
                </c:pt>
                <c:pt idx="71504">
                  <c:v>35752</c:v>
                </c:pt>
                <c:pt idx="71505">
                  <c:v>35752.5</c:v>
                </c:pt>
                <c:pt idx="71506">
                  <c:v>35753</c:v>
                </c:pt>
                <c:pt idx="71507">
                  <c:v>35753.5</c:v>
                </c:pt>
                <c:pt idx="71508">
                  <c:v>35754</c:v>
                </c:pt>
                <c:pt idx="71509">
                  <c:v>35754.5</c:v>
                </c:pt>
                <c:pt idx="71510">
                  <c:v>35755</c:v>
                </c:pt>
                <c:pt idx="71511">
                  <c:v>35755.5</c:v>
                </c:pt>
                <c:pt idx="71512">
                  <c:v>35756</c:v>
                </c:pt>
                <c:pt idx="71513">
                  <c:v>35756.5</c:v>
                </c:pt>
                <c:pt idx="71514">
                  <c:v>35757</c:v>
                </c:pt>
                <c:pt idx="71515">
                  <c:v>35757.5</c:v>
                </c:pt>
                <c:pt idx="71516">
                  <c:v>35758</c:v>
                </c:pt>
                <c:pt idx="71517">
                  <c:v>35758.5</c:v>
                </c:pt>
                <c:pt idx="71518">
                  <c:v>35759</c:v>
                </c:pt>
                <c:pt idx="71519">
                  <c:v>35759.5</c:v>
                </c:pt>
                <c:pt idx="71520">
                  <c:v>35760</c:v>
                </c:pt>
                <c:pt idx="71521">
                  <c:v>35760.5</c:v>
                </c:pt>
                <c:pt idx="71522">
                  <c:v>35761</c:v>
                </c:pt>
                <c:pt idx="71523">
                  <c:v>35761.5</c:v>
                </c:pt>
                <c:pt idx="71524">
                  <c:v>35762</c:v>
                </c:pt>
                <c:pt idx="71525">
                  <c:v>35762.5</c:v>
                </c:pt>
                <c:pt idx="71526">
                  <c:v>35763</c:v>
                </c:pt>
                <c:pt idx="71527">
                  <c:v>35763.5</c:v>
                </c:pt>
                <c:pt idx="71528">
                  <c:v>35764</c:v>
                </c:pt>
                <c:pt idx="71529">
                  <c:v>35764.5</c:v>
                </c:pt>
                <c:pt idx="71530">
                  <c:v>35765</c:v>
                </c:pt>
                <c:pt idx="71531">
                  <c:v>35765.5</c:v>
                </c:pt>
                <c:pt idx="71532">
                  <c:v>35766</c:v>
                </c:pt>
                <c:pt idx="71533">
                  <c:v>35766.5</c:v>
                </c:pt>
                <c:pt idx="71534">
                  <c:v>35767</c:v>
                </c:pt>
                <c:pt idx="71535">
                  <c:v>35767.5</c:v>
                </c:pt>
                <c:pt idx="71536">
                  <c:v>35768</c:v>
                </c:pt>
                <c:pt idx="71537">
                  <c:v>35768.5</c:v>
                </c:pt>
                <c:pt idx="71538">
                  <c:v>35769</c:v>
                </c:pt>
                <c:pt idx="71539">
                  <c:v>35769.5</c:v>
                </c:pt>
                <c:pt idx="71540">
                  <c:v>35770</c:v>
                </c:pt>
                <c:pt idx="71541">
                  <c:v>35770.5</c:v>
                </c:pt>
                <c:pt idx="71542">
                  <c:v>35771</c:v>
                </c:pt>
                <c:pt idx="71543">
                  <c:v>35771.5</c:v>
                </c:pt>
                <c:pt idx="71544">
                  <c:v>35772</c:v>
                </c:pt>
                <c:pt idx="71545">
                  <c:v>35772.5</c:v>
                </c:pt>
                <c:pt idx="71546">
                  <c:v>35773</c:v>
                </c:pt>
                <c:pt idx="71547">
                  <c:v>35773.5</c:v>
                </c:pt>
                <c:pt idx="71548">
                  <c:v>35774</c:v>
                </c:pt>
                <c:pt idx="71549">
                  <c:v>35774.5</c:v>
                </c:pt>
                <c:pt idx="71550">
                  <c:v>35775</c:v>
                </c:pt>
                <c:pt idx="71551">
                  <c:v>35775.5</c:v>
                </c:pt>
                <c:pt idx="71552">
                  <c:v>35776</c:v>
                </c:pt>
                <c:pt idx="71553">
                  <c:v>35776.5</c:v>
                </c:pt>
                <c:pt idx="71554">
                  <c:v>35777</c:v>
                </c:pt>
                <c:pt idx="71555">
                  <c:v>35777.5</c:v>
                </c:pt>
                <c:pt idx="71556">
                  <c:v>35778</c:v>
                </c:pt>
                <c:pt idx="71557">
                  <c:v>35778.5</c:v>
                </c:pt>
                <c:pt idx="71558">
                  <c:v>35779</c:v>
                </c:pt>
                <c:pt idx="71559">
                  <c:v>35779.5</c:v>
                </c:pt>
                <c:pt idx="71560">
                  <c:v>35780</c:v>
                </c:pt>
                <c:pt idx="71561">
                  <c:v>35780.5</c:v>
                </c:pt>
                <c:pt idx="71562">
                  <c:v>35781</c:v>
                </c:pt>
                <c:pt idx="71563">
                  <c:v>35781.5</c:v>
                </c:pt>
                <c:pt idx="71564">
                  <c:v>35782</c:v>
                </c:pt>
                <c:pt idx="71565">
                  <c:v>35782.5</c:v>
                </c:pt>
                <c:pt idx="71566">
                  <c:v>35783</c:v>
                </c:pt>
                <c:pt idx="71567">
                  <c:v>35783.5</c:v>
                </c:pt>
                <c:pt idx="71568">
                  <c:v>35784</c:v>
                </c:pt>
                <c:pt idx="71569">
                  <c:v>35784.5</c:v>
                </c:pt>
                <c:pt idx="71570">
                  <c:v>35785</c:v>
                </c:pt>
                <c:pt idx="71571">
                  <c:v>35785.5</c:v>
                </c:pt>
                <c:pt idx="71572">
                  <c:v>35786</c:v>
                </c:pt>
                <c:pt idx="71573">
                  <c:v>35786.5</c:v>
                </c:pt>
                <c:pt idx="71574">
                  <c:v>35787</c:v>
                </c:pt>
                <c:pt idx="71575">
                  <c:v>35787.5</c:v>
                </c:pt>
                <c:pt idx="71576">
                  <c:v>35788</c:v>
                </c:pt>
                <c:pt idx="71577">
                  <c:v>35788.5</c:v>
                </c:pt>
                <c:pt idx="71578">
                  <c:v>35789</c:v>
                </c:pt>
                <c:pt idx="71579">
                  <c:v>35789.5</c:v>
                </c:pt>
                <c:pt idx="71580">
                  <c:v>35790</c:v>
                </c:pt>
                <c:pt idx="71581">
                  <c:v>35790.5</c:v>
                </c:pt>
                <c:pt idx="71582">
                  <c:v>35791</c:v>
                </c:pt>
                <c:pt idx="71583">
                  <c:v>35791.5</c:v>
                </c:pt>
                <c:pt idx="71584">
                  <c:v>35792</c:v>
                </c:pt>
                <c:pt idx="71585">
                  <c:v>35792.5</c:v>
                </c:pt>
                <c:pt idx="71586">
                  <c:v>35793</c:v>
                </c:pt>
                <c:pt idx="71587">
                  <c:v>35793.5</c:v>
                </c:pt>
                <c:pt idx="71588">
                  <c:v>35794</c:v>
                </c:pt>
                <c:pt idx="71589">
                  <c:v>35794.5</c:v>
                </c:pt>
                <c:pt idx="71590">
                  <c:v>35795</c:v>
                </c:pt>
                <c:pt idx="71591">
                  <c:v>35795.5</c:v>
                </c:pt>
                <c:pt idx="71592">
                  <c:v>35796</c:v>
                </c:pt>
                <c:pt idx="71593">
                  <c:v>35796.5</c:v>
                </c:pt>
                <c:pt idx="71594">
                  <c:v>35797</c:v>
                </c:pt>
                <c:pt idx="71595">
                  <c:v>35797.5</c:v>
                </c:pt>
                <c:pt idx="71596">
                  <c:v>35798</c:v>
                </c:pt>
                <c:pt idx="71597">
                  <c:v>35798.5</c:v>
                </c:pt>
                <c:pt idx="71598">
                  <c:v>35799</c:v>
                </c:pt>
                <c:pt idx="71599">
                  <c:v>35799.5</c:v>
                </c:pt>
                <c:pt idx="71600">
                  <c:v>35800</c:v>
                </c:pt>
                <c:pt idx="71601">
                  <c:v>35800.5</c:v>
                </c:pt>
                <c:pt idx="71602">
                  <c:v>35801</c:v>
                </c:pt>
                <c:pt idx="71603">
                  <c:v>35801.5</c:v>
                </c:pt>
                <c:pt idx="71604">
                  <c:v>35802</c:v>
                </c:pt>
                <c:pt idx="71605">
                  <c:v>35802.5</c:v>
                </c:pt>
                <c:pt idx="71606">
                  <c:v>35803</c:v>
                </c:pt>
                <c:pt idx="71607">
                  <c:v>35803.5</c:v>
                </c:pt>
                <c:pt idx="71608">
                  <c:v>35804</c:v>
                </c:pt>
                <c:pt idx="71609">
                  <c:v>35804.5</c:v>
                </c:pt>
                <c:pt idx="71610">
                  <c:v>35805</c:v>
                </c:pt>
                <c:pt idx="71611">
                  <c:v>35805.5</c:v>
                </c:pt>
                <c:pt idx="71612">
                  <c:v>35806</c:v>
                </c:pt>
                <c:pt idx="71613">
                  <c:v>35806.5</c:v>
                </c:pt>
                <c:pt idx="71614">
                  <c:v>35807</c:v>
                </c:pt>
                <c:pt idx="71615">
                  <c:v>35807.5</c:v>
                </c:pt>
                <c:pt idx="71616">
                  <c:v>35808</c:v>
                </c:pt>
                <c:pt idx="71617">
                  <c:v>35808.5</c:v>
                </c:pt>
                <c:pt idx="71618">
                  <c:v>35809</c:v>
                </c:pt>
                <c:pt idx="71619">
                  <c:v>35809.5</c:v>
                </c:pt>
                <c:pt idx="71620">
                  <c:v>35810</c:v>
                </c:pt>
                <c:pt idx="71621">
                  <c:v>35810.5</c:v>
                </c:pt>
                <c:pt idx="71622">
                  <c:v>35811</c:v>
                </c:pt>
                <c:pt idx="71623">
                  <c:v>35811.5</c:v>
                </c:pt>
                <c:pt idx="71624">
                  <c:v>35812</c:v>
                </c:pt>
                <c:pt idx="71625">
                  <c:v>35812.5</c:v>
                </c:pt>
                <c:pt idx="71626">
                  <c:v>35813</c:v>
                </c:pt>
                <c:pt idx="71627">
                  <c:v>35813.5</c:v>
                </c:pt>
                <c:pt idx="71628">
                  <c:v>35814</c:v>
                </c:pt>
                <c:pt idx="71629">
                  <c:v>35814.5</c:v>
                </c:pt>
                <c:pt idx="71630">
                  <c:v>35815</c:v>
                </c:pt>
                <c:pt idx="71631">
                  <c:v>35815.5</c:v>
                </c:pt>
                <c:pt idx="71632">
                  <c:v>35816</c:v>
                </c:pt>
                <c:pt idx="71633">
                  <c:v>35816.5</c:v>
                </c:pt>
                <c:pt idx="71634">
                  <c:v>35817</c:v>
                </c:pt>
                <c:pt idx="71635">
                  <c:v>35817.5</c:v>
                </c:pt>
                <c:pt idx="71636">
                  <c:v>35818</c:v>
                </c:pt>
                <c:pt idx="71637">
                  <c:v>35818.5</c:v>
                </c:pt>
                <c:pt idx="71638">
                  <c:v>35819</c:v>
                </c:pt>
                <c:pt idx="71639">
                  <c:v>35819.5</c:v>
                </c:pt>
                <c:pt idx="71640">
                  <c:v>35820</c:v>
                </c:pt>
                <c:pt idx="71641">
                  <c:v>35820.5</c:v>
                </c:pt>
                <c:pt idx="71642">
                  <c:v>35821</c:v>
                </c:pt>
                <c:pt idx="71643">
                  <c:v>35821.5</c:v>
                </c:pt>
                <c:pt idx="71644">
                  <c:v>35822</c:v>
                </c:pt>
                <c:pt idx="71645">
                  <c:v>35822.5</c:v>
                </c:pt>
                <c:pt idx="71646">
                  <c:v>35823</c:v>
                </c:pt>
                <c:pt idx="71647">
                  <c:v>35823.5</c:v>
                </c:pt>
                <c:pt idx="71648">
                  <c:v>35824</c:v>
                </c:pt>
                <c:pt idx="71649">
                  <c:v>35824.5</c:v>
                </c:pt>
                <c:pt idx="71650">
                  <c:v>35825</c:v>
                </c:pt>
                <c:pt idx="71651">
                  <c:v>35825.5</c:v>
                </c:pt>
                <c:pt idx="71652">
                  <c:v>35826</c:v>
                </c:pt>
                <c:pt idx="71653">
                  <c:v>35826.5</c:v>
                </c:pt>
                <c:pt idx="71654">
                  <c:v>35827</c:v>
                </c:pt>
                <c:pt idx="71655">
                  <c:v>35827.5</c:v>
                </c:pt>
                <c:pt idx="71656">
                  <c:v>35828</c:v>
                </c:pt>
                <c:pt idx="71657">
                  <c:v>35828.5</c:v>
                </c:pt>
                <c:pt idx="71658">
                  <c:v>35829</c:v>
                </c:pt>
                <c:pt idx="71659">
                  <c:v>35829.5</c:v>
                </c:pt>
                <c:pt idx="71660">
                  <c:v>35830</c:v>
                </c:pt>
                <c:pt idx="71661">
                  <c:v>35830.5</c:v>
                </c:pt>
                <c:pt idx="71662">
                  <c:v>35831</c:v>
                </c:pt>
                <c:pt idx="71663">
                  <c:v>35831.5</c:v>
                </c:pt>
                <c:pt idx="71664">
                  <c:v>35832</c:v>
                </c:pt>
                <c:pt idx="71665">
                  <c:v>35832.5</c:v>
                </c:pt>
                <c:pt idx="71666">
                  <c:v>35833</c:v>
                </c:pt>
                <c:pt idx="71667">
                  <c:v>35833.5</c:v>
                </c:pt>
                <c:pt idx="71668">
                  <c:v>35834</c:v>
                </c:pt>
                <c:pt idx="71669">
                  <c:v>35834.5</c:v>
                </c:pt>
                <c:pt idx="71670">
                  <c:v>35835</c:v>
                </c:pt>
                <c:pt idx="71671">
                  <c:v>35835.5</c:v>
                </c:pt>
                <c:pt idx="71672">
                  <c:v>35836</c:v>
                </c:pt>
                <c:pt idx="71673">
                  <c:v>35836.5</c:v>
                </c:pt>
                <c:pt idx="71674">
                  <c:v>35837</c:v>
                </c:pt>
                <c:pt idx="71675">
                  <c:v>35837.5</c:v>
                </c:pt>
                <c:pt idx="71676">
                  <c:v>35838</c:v>
                </c:pt>
                <c:pt idx="71677">
                  <c:v>35838.5</c:v>
                </c:pt>
                <c:pt idx="71678">
                  <c:v>35839</c:v>
                </c:pt>
                <c:pt idx="71679">
                  <c:v>35839.5</c:v>
                </c:pt>
                <c:pt idx="71680">
                  <c:v>35840</c:v>
                </c:pt>
                <c:pt idx="71681">
                  <c:v>35840.5</c:v>
                </c:pt>
                <c:pt idx="71682">
                  <c:v>35841</c:v>
                </c:pt>
                <c:pt idx="71683">
                  <c:v>35841.5</c:v>
                </c:pt>
                <c:pt idx="71684">
                  <c:v>35842</c:v>
                </c:pt>
                <c:pt idx="71685">
                  <c:v>35842.5</c:v>
                </c:pt>
                <c:pt idx="71686">
                  <c:v>35843</c:v>
                </c:pt>
                <c:pt idx="71687">
                  <c:v>35843.5</c:v>
                </c:pt>
                <c:pt idx="71688">
                  <c:v>35844</c:v>
                </c:pt>
                <c:pt idx="71689">
                  <c:v>35844.5</c:v>
                </c:pt>
                <c:pt idx="71690">
                  <c:v>35845</c:v>
                </c:pt>
                <c:pt idx="71691">
                  <c:v>35845.5</c:v>
                </c:pt>
                <c:pt idx="71692">
                  <c:v>35846</c:v>
                </c:pt>
                <c:pt idx="71693">
                  <c:v>35846.5</c:v>
                </c:pt>
                <c:pt idx="71694">
                  <c:v>35847</c:v>
                </c:pt>
                <c:pt idx="71695">
                  <c:v>35847.5</c:v>
                </c:pt>
                <c:pt idx="71696">
                  <c:v>35848</c:v>
                </c:pt>
                <c:pt idx="71697">
                  <c:v>35848.5</c:v>
                </c:pt>
                <c:pt idx="71698">
                  <c:v>35849</c:v>
                </c:pt>
                <c:pt idx="71699">
                  <c:v>35849.5</c:v>
                </c:pt>
                <c:pt idx="71700">
                  <c:v>35850</c:v>
                </c:pt>
                <c:pt idx="71701">
                  <c:v>35850.5</c:v>
                </c:pt>
                <c:pt idx="71702">
                  <c:v>35851</c:v>
                </c:pt>
                <c:pt idx="71703">
                  <c:v>35851.5</c:v>
                </c:pt>
                <c:pt idx="71704">
                  <c:v>35852</c:v>
                </c:pt>
                <c:pt idx="71705">
                  <c:v>35852.5</c:v>
                </c:pt>
                <c:pt idx="71706">
                  <c:v>35853</c:v>
                </c:pt>
                <c:pt idx="71707">
                  <c:v>35853.5</c:v>
                </c:pt>
                <c:pt idx="71708">
                  <c:v>35854</c:v>
                </c:pt>
                <c:pt idx="71709">
                  <c:v>35854.5</c:v>
                </c:pt>
                <c:pt idx="71710">
                  <c:v>35855</c:v>
                </c:pt>
                <c:pt idx="71711">
                  <c:v>35855.5</c:v>
                </c:pt>
                <c:pt idx="71712">
                  <c:v>35856</c:v>
                </c:pt>
                <c:pt idx="71713">
                  <c:v>35856.5</c:v>
                </c:pt>
                <c:pt idx="71714">
                  <c:v>35857</c:v>
                </c:pt>
                <c:pt idx="71715">
                  <c:v>35857.5</c:v>
                </c:pt>
                <c:pt idx="71716">
                  <c:v>35858</c:v>
                </c:pt>
                <c:pt idx="71717">
                  <c:v>35858.5</c:v>
                </c:pt>
                <c:pt idx="71718">
                  <c:v>35859</c:v>
                </c:pt>
                <c:pt idx="71719">
                  <c:v>35859.5</c:v>
                </c:pt>
                <c:pt idx="71720">
                  <c:v>35860</c:v>
                </c:pt>
                <c:pt idx="71721">
                  <c:v>35860.5</c:v>
                </c:pt>
                <c:pt idx="71722">
                  <c:v>35861</c:v>
                </c:pt>
                <c:pt idx="71723">
                  <c:v>35861.5</c:v>
                </c:pt>
                <c:pt idx="71724">
                  <c:v>35862</c:v>
                </c:pt>
                <c:pt idx="71725">
                  <c:v>35862.5</c:v>
                </c:pt>
                <c:pt idx="71726">
                  <c:v>35863</c:v>
                </c:pt>
                <c:pt idx="71727">
                  <c:v>35863.5</c:v>
                </c:pt>
                <c:pt idx="71728">
                  <c:v>35864</c:v>
                </c:pt>
                <c:pt idx="71729">
                  <c:v>35864.5</c:v>
                </c:pt>
                <c:pt idx="71730">
                  <c:v>35865</c:v>
                </c:pt>
                <c:pt idx="71731">
                  <c:v>35865.5</c:v>
                </c:pt>
                <c:pt idx="71732">
                  <c:v>35866</c:v>
                </c:pt>
                <c:pt idx="71733">
                  <c:v>35866.5</c:v>
                </c:pt>
                <c:pt idx="71734">
                  <c:v>35867</c:v>
                </c:pt>
                <c:pt idx="71735">
                  <c:v>35867.5</c:v>
                </c:pt>
                <c:pt idx="71736">
                  <c:v>35868</c:v>
                </c:pt>
                <c:pt idx="71737">
                  <c:v>35868.5</c:v>
                </c:pt>
                <c:pt idx="71738">
                  <c:v>35869</c:v>
                </c:pt>
                <c:pt idx="71739">
                  <c:v>35869.5</c:v>
                </c:pt>
                <c:pt idx="71740">
                  <c:v>35870</c:v>
                </c:pt>
                <c:pt idx="71741">
                  <c:v>35870.5</c:v>
                </c:pt>
                <c:pt idx="71742">
                  <c:v>35871</c:v>
                </c:pt>
                <c:pt idx="71743">
                  <c:v>35871.5</c:v>
                </c:pt>
                <c:pt idx="71744">
                  <c:v>35872</c:v>
                </c:pt>
                <c:pt idx="71745">
                  <c:v>35872.5</c:v>
                </c:pt>
                <c:pt idx="71746">
                  <c:v>35873</c:v>
                </c:pt>
                <c:pt idx="71747">
                  <c:v>35873.5</c:v>
                </c:pt>
                <c:pt idx="71748">
                  <c:v>35874</c:v>
                </c:pt>
                <c:pt idx="71749">
                  <c:v>35874.5</c:v>
                </c:pt>
                <c:pt idx="71750">
                  <c:v>35875</c:v>
                </c:pt>
                <c:pt idx="71751">
                  <c:v>35875.5</c:v>
                </c:pt>
                <c:pt idx="71752">
                  <c:v>35876</c:v>
                </c:pt>
                <c:pt idx="71753">
                  <c:v>35876.5</c:v>
                </c:pt>
                <c:pt idx="71754">
                  <c:v>35877</c:v>
                </c:pt>
                <c:pt idx="71755">
                  <c:v>35877.5</c:v>
                </c:pt>
                <c:pt idx="71756">
                  <c:v>35878</c:v>
                </c:pt>
                <c:pt idx="71757">
                  <c:v>35878.5</c:v>
                </c:pt>
                <c:pt idx="71758">
                  <c:v>35879</c:v>
                </c:pt>
                <c:pt idx="71759">
                  <c:v>35879.5</c:v>
                </c:pt>
                <c:pt idx="71760">
                  <c:v>35880</c:v>
                </c:pt>
                <c:pt idx="71761">
                  <c:v>35880.5</c:v>
                </c:pt>
                <c:pt idx="71762">
                  <c:v>35881</c:v>
                </c:pt>
                <c:pt idx="71763">
                  <c:v>35881.5</c:v>
                </c:pt>
                <c:pt idx="71764">
                  <c:v>35882</c:v>
                </c:pt>
                <c:pt idx="71765">
                  <c:v>35882.5</c:v>
                </c:pt>
                <c:pt idx="71766">
                  <c:v>35883</c:v>
                </c:pt>
                <c:pt idx="71767">
                  <c:v>35883.5</c:v>
                </c:pt>
                <c:pt idx="71768">
                  <c:v>35884</c:v>
                </c:pt>
                <c:pt idx="71769">
                  <c:v>35884.5</c:v>
                </c:pt>
                <c:pt idx="71770">
                  <c:v>35885</c:v>
                </c:pt>
                <c:pt idx="71771">
                  <c:v>35885.5</c:v>
                </c:pt>
                <c:pt idx="71772">
                  <c:v>35886</c:v>
                </c:pt>
                <c:pt idx="71773">
                  <c:v>35886.5</c:v>
                </c:pt>
                <c:pt idx="71774">
                  <c:v>35887</c:v>
                </c:pt>
                <c:pt idx="71775">
                  <c:v>35887.5</c:v>
                </c:pt>
                <c:pt idx="71776">
                  <c:v>35888</c:v>
                </c:pt>
                <c:pt idx="71777">
                  <c:v>35888.5</c:v>
                </c:pt>
                <c:pt idx="71778">
                  <c:v>35889</c:v>
                </c:pt>
                <c:pt idx="71779">
                  <c:v>35889.5</c:v>
                </c:pt>
                <c:pt idx="71780">
                  <c:v>35890</c:v>
                </c:pt>
                <c:pt idx="71781">
                  <c:v>35890.5</c:v>
                </c:pt>
                <c:pt idx="71782">
                  <c:v>35891</c:v>
                </c:pt>
                <c:pt idx="71783">
                  <c:v>35891.5</c:v>
                </c:pt>
                <c:pt idx="71784">
                  <c:v>35892</c:v>
                </c:pt>
                <c:pt idx="71785">
                  <c:v>35892.5</c:v>
                </c:pt>
                <c:pt idx="71786">
                  <c:v>35893</c:v>
                </c:pt>
                <c:pt idx="71787">
                  <c:v>35893.5</c:v>
                </c:pt>
                <c:pt idx="71788">
                  <c:v>35894</c:v>
                </c:pt>
                <c:pt idx="71789">
                  <c:v>35894.5</c:v>
                </c:pt>
                <c:pt idx="71790">
                  <c:v>35895</c:v>
                </c:pt>
                <c:pt idx="71791">
                  <c:v>35895.5</c:v>
                </c:pt>
                <c:pt idx="71792">
                  <c:v>35896</c:v>
                </c:pt>
                <c:pt idx="71793">
                  <c:v>35896.5</c:v>
                </c:pt>
                <c:pt idx="71794">
                  <c:v>35897</c:v>
                </c:pt>
                <c:pt idx="71795">
                  <c:v>35897.5</c:v>
                </c:pt>
                <c:pt idx="71796">
                  <c:v>35898</c:v>
                </c:pt>
                <c:pt idx="71797">
                  <c:v>35898.5</c:v>
                </c:pt>
                <c:pt idx="71798">
                  <c:v>35899</c:v>
                </c:pt>
                <c:pt idx="71799">
                  <c:v>35899.5</c:v>
                </c:pt>
                <c:pt idx="71800">
                  <c:v>35900</c:v>
                </c:pt>
                <c:pt idx="71801">
                  <c:v>35900.5</c:v>
                </c:pt>
                <c:pt idx="71802">
                  <c:v>35901</c:v>
                </c:pt>
                <c:pt idx="71803">
                  <c:v>35901.5</c:v>
                </c:pt>
                <c:pt idx="71804">
                  <c:v>35902</c:v>
                </c:pt>
                <c:pt idx="71805">
                  <c:v>35902.5</c:v>
                </c:pt>
                <c:pt idx="71806">
                  <c:v>35903</c:v>
                </c:pt>
                <c:pt idx="71807">
                  <c:v>35903.5</c:v>
                </c:pt>
                <c:pt idx="71808">
                  <c:v>35904</c:v>
                </c:pt>
                <c:pt idx="71809">
                  <c:v>35904.5</c:v>
                </c:pt>
                <c:pt idx="71810">
                  <c:v>35905</c:v>
                </c:pt>
                <c:pt idx="71811">
                  <c:v>35905.5</c:v>
                </c:pt>
                <c:pt idx="71812">
                  <c:v>35906</c:v>
                </c:pt>
                <c:pt idx="71813">
                  <c:v>35906.5</c:v>
                </c:pt>
                <c:pt idx="71814">
                  <c:v>35907</c:v>
                </c:pt>
                <c:pt idx="71815">
                  <c:v>35907.5</c:v>
                </c:pt>
                <c:pt idx="71816">
                  <c:v>35908</c:v>
                </c:pt>
                <c:pt idx="71817">
                  <c:v>35908.5</c:v>
                </c:pt>
                <c:pt idx="71818">
                  <c:v>35909</c:v>
                </c:pt>
                <c:pt idx="71819">
                  <c:v>35909.5</c:v>
                </c:pt>
                <c:pt idx="71820">
                  <c:v>35910</c:v>
                </c:pt>
                <c:pt idx="71821">
                  <c:v>35910.5</c:v>
                </c:pt>
                <c:pt idx="71822">
                  <c:v>35911</c:v>
                </c:pt>
                <c:pt idx="71823">
                  <c:v>35911.5</c:v>
                </c:pt>
                <c:pt idx="71824">
                  <c:v>35912</c:v>
                </c:pt>
                <c:pt idx="71825">
                  <c:v>35912.5</c:v>
                </c:pt>
                <c:pt idx="71826">
                  <c:v>35913</c:v>
                </c:pt>
                <c:pt idx="71827">
                  <c:v>35913.5</c:v>
                </c:pt>
                <c:pt idx="71828">
                  <c:v>35914</c:v>
                </c:pt>
                <c:pt idx="71829">
                  <c:v>35914.5</c:v>
                </c:pt>
                <c:pt idx="71830">
                  <c:v>35915</c:v>
                </c:pt>
                <c:pt idx="71831">
                  <c:v>35915.5</c:v>
                </c:pt>
                <c:pt idx="71832">
                  <c:v>35916</c:v>
                </c:pt>
                <c:pt idx="71833">
                  <c:v>35916.5</c:v>
                </c:pt>
                <c:pt idx="71834">
                  <c:v>35917</c:v>
                </c:pt>
                <c:pt idx="71835">
                  <c:v>35917.5</c:v>
                </c:pt>
                <c:pt idx="71836">
                  <c:v>35918</c:v>
                </c:pt>
                <c:pt idx="71837">
                  <c:v>35918.5</c:v>
                </c:pt>
                <c:pt idx="71838">
                  <c:v>35919</c:v>
                </c:pt>
                <c:pt idx="71839">
                  <c:v>35919.5</c:v>
                </c:pt>
                <c:pt idx="71840">
                  <c:v>35920</c:v>
                </c:pt>
                <c:pt idx="71841">
                  <c:v>35920.5</c:v>
                </c:pt>
                <c:pt idx="71842">
                  <c:v>35921</c:v>
                </c:pt>
                <c:pt idx="71843">
                  <c:v>35921.5</c:v>
                </c:pt>
                <c:pt idx="71844">
                  <c:v>35922</c:v>
                </c:pt>
                <c:pt idx="71845">
                  <c:v>35922.5</c:v>
                </c:pt>
                <c:pt idx="71846">
                  <c:v>35923</c:v>
                </c:pt>
                <c:pt idx="71847">
                  <c:v>35923.5</c:v>
                </c:pt>
                <c:pt idx="71848">
                  <c:v>35924</c:v>
                </c:pt>
                <c:pt idx="71849">
                  <c:v>35924.5</c:v>
                </c:pt>
                <c:pt idx="71850">
                  <c:v>35925</c:v>
                </c:pt>
                <c:pt idx="71851">
                  <c:v>35925.5</c:v>
                </c:pt>
                <c:pt idx="71852">
                  <c:v>35926</c:v>
                </c:pt>
                <c:pt idx="71853">
                  <c:v>35926.5</c:v>
                </c:pt>
                <c:pt idx="71854">
                  <c:v>35927</c:v>
                </c:pt>
                <c:pt idx="71855">
                  <c:v>35927.5</c:v>
                </c:pt>
                <c:pt idx="71856">
                  <c:v>35928</c:v>
                </c:pt>
                <c:pt idx="71857">
                  <c:v>35928.5</c:v>
                </c:pt>
                <c:pt idx="71858">
                  <c:v>35929</c:v>
                </c:pt>
                <c:pt idx="71859">
                  <c:v>35929.5</c:v>
                </c:pt>
                <c:pt idx="71860">
                  <c:v>35930</c:v>
                </c:pt>
                <c:pt idx="71861">
                  <c:v>35930.5</c:v>
                </c:pt>
                <c:pt idx="71862">
                  <c:v>35931</c:v>
                </c:pt>
                <c:pt idx="71863">
                  <c:v>35931.5</c:v>
                </c:pt>
                <c:pt idx="71864">
                  <c:v>35932</c:v>
                </c:pt>
                <c:pt idx="71865">
                  <c:v>35932.5</c:v>
                </c:pt>
                <c:pt idx="71866">
                  <c:v>35933</c:v>
                </c:pt>
                <c:pt idx="71867">
                  <c:v>35933.5</c:v>
                </c:pt>
                <c:pt idx="71868">
                  <c:v>35934</c:v>
                </c:pt>
                <c:pt idx="71869">
                  <c:v>35934.5</c:v>
                </c:pt>
                <c:pt idx="71870">
                  <c:v>35935</c:v>
                </c:pt>
                <c:pt idx="71871">
                  <c:v>35935.5</c:v>
                </c:pt>
                <c:pt idx="71872">
                  <c:v>35936</c:v>
                </c:pt>
                <c:pt idx="71873">
                  <c:v>35936.5</c:v>
                </c:pt>
                <c:pt idx="71874">
                  <c:v>35937</c:v>
                </c:pt>
                <c:pt idx="71875">
                  <c:v>35937.5</c:v>
                </c:pt>
                <c:pt idx="71876">
                  <c:v>35938</c:v>
                </c:pt>
                <c:pt idx="71877">
                  <c:v>35938.5</c:v>
                </c:pt>
                <c:pt idx="71878">
                  <c:v>35939</c:v>
                </c:pt>
                <c:pt idx="71879">
                  <c:v>35939.5</c:v>
                </c:pt>
                <c:pt idx="71880">
                  <c:v>35940</c:v>
                </c:pt>
                <c:pt idx="71881">
                  <c:v>35940.5</c:v>
                </c:pt>
                <c:pt idx="71882">
                  <c:v>35941</c:v>
                </c:pt>
                <c:pt idx="71883">
                  <c:v>35941.5</c:v>
                </c:pt>
                <c:pt idx="71884">
                  <c:v>35942</c:v>
                </c:pt>
                <c:pt idx="71885">
                  <c:v>35942.5</c:v>
                </c:pt>
                <c:pt idx="71886">
                  <c:v>35943</c:v>
                </c:pt>
                <c:pt idx="71887">
                  <c:v>35943.5</c:v>
                </c:pt>
                <c:pt idx="71888">
                  <c:v>35944</c:v>
                </c:pt>
                <c:pt idx="71889">
                  <c:v>35944.5</c:v>
                </c:pt>
                <c:pt idx="71890">
                  <c:v>35945</c:v>
                </c:pt>
                <c:pt idx="71891">
                  <c:v>35945.5</c:v>
                </c:pt>
                <c:pt idx="71892">
                  <c:v>35946</c:v>
                </c:pt>
                <c:pt idx="71893">
                  <c:v>35946.5</c:v>
                </c:pt>
                <c:pt idx="71894">
                  <c:v>35947</c:v>
                </c:pt>
                <c:pt idx="71895">
                  <c:v>35947.5</c:v>
                </c:pt>
                <c:pt idx="71896">
                  <c:v>35948</c:v>
                </c:pt>
                <c:pt idx="71897">
                  <c:v>35948.5</c:v>
                </c:pt>
                <c:pt idx="71898">
                  <c:v>35949</c:v>
                </c:pt>
                <c:pt idx="71899">
                  <c:v>35949.5</c:v>
                </c:pt>
                <c:pt idx="71900">
                  <c:v>35950</c:v>
                </c:pt>
                <c:pt idx="71901">
                  <c:v>35950.5</c:v>
                </c:pt>
                <c:pt idx="71902">
                  <c:v>35951</c:v>
                </c:pt>
                <c:pt idx="71903">
                  <c:v>35951.5</c:v>
                </c:pt>
                <c:pt idx="71904">
                  <c:v>35952</c:v>
                </c:pt>
                <c:pt idx="71905">
                  <c:v>35952.5</c:v>
                </c:pt>
                <c:pt idx="71906">
                  <c:v>35953</c:v>
                </c:pt>
                <c:pt idx="71907">
                  <c:v>35953.5</c:v>
                </c:pt>
                <c:pt idx="71908">
                  <c:v>35954</c:v>
                </c:pt>
                <c:pt idx="71909">
                  <c:v>35954.5</c:v>
                </c:pt>
                <c:pt idx="71910">
                  <c:v>35955</c:v>
                </c:pt>
                <c:pt idx="71911">
                  <c:v>35955.5</c:v>
                </c:pt>
                <c:pt idx="71912">
                  <c:v>35956</c:v>
                </c:pt>
                <c:pt idx="71913">
                  <c:v>35956.5</c:v>
                </c:pt>
                <c:pt idx="71914">
                  <c:v>35957</c:v>
                </c:pt>
                <c:pt idx="71915">
                  <c:v>35957.5</c:v>
                </c:pt>
                <c:pt idx="71916">
                  <c:v>35958</c:v>
                </c:pt>
                <c:pt idx="71917">
                  <c:v>35958.5</c:v>
                </c:pt>
                <c:pt idx="71918">
                  <c:v>35959</c:v>
                </c:pt>
                <c:pt idx="71919">
                  <c:v>35959.5</c:v>
                </c:pt>
                <c:pt idx="71920">
                  <c:v>35960</c:v>
                </c:pt>
                <c:pt idx="71921">
                  <c:v>35960.5</c:v>
                </c:pt>
                <c:pt idx="71922">
                  <c:v>35961</c:v>
                </c:pt>
                <c:pt idx="71923">
                  <c:v>35961.5</c:v>
                </c:pt>
                <c:pt idx="71924">
                  <c:v>35962</c:v>
                </c:pt>
                <c:pt idx="71925">
                  <c:v>35962.5</c:v>
                </c:pt>
                <c:pt idx="71926">
                  <c:v>35963</c:v>
                </c:pt>
                <c:pt idx="71927">
                  <c:v>35963.5</c:v>
                </c:pt>
                <c:pt idx="71928">
                  <c:v>35964</c:v>
                </c:pt>
                <c:pt idx="71929">
                  <c:v>35964.5</c:v>
                </c:pt>
                <c:pt idx="71930">
                  <c:v>35965</c:v>
                </c:pt>
                <c:pt idx="71931">
                  <c:v>35965.5</c:v>
                </c:pt>
                <c:pt idx="71932">
                  <c:v>35966</c:v>
                </c:pt>
                <c:pt idx="71933">
                  <c:v>35966.5</c:v>
                </c:pt>
                <c:pt idx="71934">
                  <c:v>35967</c:v>
                </c:pt>
                <c:pt idx="71935">
                  <c:v>35967.5</c:v>
                </c:pt>
                <c:pt idx="71936">
                  <c:v>35968</c:v>
                </c:pt>
                <c:pt idx="71937">
                  <c:v>35968.5</c:v>
                </c:pt>
                <c:pt idx="71938">
                  <c:v>35969</c:v>
                </c:pt>
                <c:pt idx="71939">
                  <c:v>35969.5</c:v>
                </c:pt>
                <c:pt idx="71940">
                  <c:v>35970</c:v>
                </c:pt>
                <c:pt idx="71941">
                  <c:v>35970.5</c:v>
                </c:pt>
                <c:pt idx="71942">
                  <c:v>35971</c:v>
                </c:pt>
                <c:pt idx="71943">
                  <c:v>35971.5</c:v>
                </c:pt>
                <c:pt idx="71944">
                  <c:v>35972</c:v>
                </c:pt>
                <c:pt idx="71945">
                  <c:v>35972.5</c:v>
                </c:pt>
                <c:pt idx="71946">
                  <c:v>35973</c:v>
                </c:pt>
                <c:pt idx="71947">
                  <c:v>35973.5</c:v>
                </c:pt>
                <c:pt idx="71948">
                  <c:v>35974</c:v>
                </c:pt>
                <c:pt idx="71949">
                  <c:v>35974.5</c:v>
                </c:pt>
                <c:pt idx="71950">
                  <c:v>35975</c:v>
                </c:pt>
                <c:pt idx="71951">
                  <c:v>35975.5</c:v>
                </c:pt>
                <c:pt idx="71952">
                  <c:v>35976</c:v>
                </c:pt>
                <c:pt idx="71953">
                  <c:v>35976.5</c:v>
                </c:pt>
                <c:pt idx="71954">
                  <c:v>35977</c:v>
                </c:pt>
                <c:pt idx="71955">
                  <c:v>35977.5</c:v>
                </c:pt>
                <c:pt idx="71956">
                  <c:v>35978</c:v>
                </c:pt>
                <c:pt idx="71957">
                  <c:v>35978.5</c:v>
                </c:pt>
                <c:pt idx="71958">
                  <c:v>35979</c:v>
                </c:pt>
                <c:pt idx="71959">
                  <c:v>35979.5</c:v>
                </c:pt>
                <c:pt idx="71960">
                  <c:v>35980</c:v>
                </c:pt>
                <c:pt idx="71961">
                  <c:v>35980.5</c:v>
                </c:pt>
                <c:pt idx="71962">
                  <c:v>35981</c:v>
                </c:pt>
                <c:pt idx="71963">
                  <c:v>35981.5</c:v>
                </c:pt>
                <c:pt idx="71964">
                  <c:v>35982</c:v>
                </c:pt>
                <c:pt idx="71965">
                  <c:v>35982.5</c:v>
                </c:pt>
                <c:pt idx="71966">
                  <c:v>35983</c:v>
                </c:pt>
                <c:pt idx="71967">
                  <c:v>35983.5</c:v>
                </c:pt>
                <c:pt idx="71968">
                  <c:v>35984</c:v>
                </c:pt>
                <c:pt idx="71969">
                  <c:v>35984.5</c:v>
                </c:pt>
                <c:pt idx="71970">
                  <c:v>35985</c:v>
                </c:pt>
                <c:pt idx="71971">
                  <c:v>35985.5</c:v>
                </c:pt>
                <c:pt idx="71972">
                  <c:v>35986</c:v>
                </c:pt>
                <c:pt idx="71973">
                  <c:v>35986.5</c:v>
                </c:pt>
                <c:pt idx="71974">
                  <c:v>35987</c:v>
                </c:pt>
                <c:pt idx="71975">
                  <c:v>35987.5</c:v>
                </c:pt>
                <c:pt idx="71976">
                  <c:v>35988</c:v>
                </c:pt>
                <c:pt idx="71977">
                  <c:v>35988.5</c:v>
                </c:pt>
                <c:pt idx="71978">
                  <c:v>35989</c:v>
                </c:pt>
                <c:pt idx="71979">
                  <c:v>35989.5</c:v>
                </c:pt>
                <c:pt idx="71980">
                  <c:v>35990</c:v>
                </c:pt>
                <c:pt idx="71981">
                  <c:v>35990.5</c:v>
                </c:pt>
                <c:pt idx="71982">
                  <c:v>35991</c:v>
                </c:pt>
                <c:pt idx="71983">
                  <c:v>35991.5</c:v>
                </c:pt>
                <c:pt idx="71984">
                  <c:v>35992</c:v>
                </c:pt>
                <c:pt idx="71985">
                  <c:v>35992.5</c:v>
                </c:pt>
                <c:pt idx="71986">
                  <c:v>35993</c:v>
                </c:pt>
                <c:pt idx="71987">
                  <c:v>35993.5</c:v>
                </c:pt>
                <c:pt idx="71988">
                  <c:v>35994</c:v>
                </c:pt>
                <c:pt idx="71989">
                  <c:v>35994.5</c:v>
                </c:pt>
                <c:pt idx="71990">
                  <c:v>35995</c:v>
                </c:pt>
                <c:pt idx="71991">
                  <c:v>35995.5</c:v>
                </c:pt>
                <c:pt idx="71992">
                  <c:v>35996</c:v>
                </c:pt>
                <c:pt idx="71993">
                  <c:v>35996.5</c:v>
                </c:pt>
                <c:pt idx="71994">
                  <c:v>35997</c:v>
                </c:pt>
                <c:pt idx="71995">
                  <c:v>35997.5</c:v>
                </c:pt>
                <c:pt idx="71996">
                  <c:v>35998</c:v>
                </c:pt>
                <c:pt idx="71997">
                  <c:v>35998.5</c:v>
                </c:pt>
                <c:pt idx="71998">
                  <c:v>35999</c:v>
                </c:pt>
                <c:pt idx="71999">
                  <c:v>35999.5</c:v>
                </c:pt>
                <c:pt idx="72000">
                  <c:v>36000</c:v>
                </c:pt>
                <c:pt idx="72001">
                  <c:v>36000.5</c:v>
                </c:pt>
                <c:pt idx="72002">
                  <c:v>36001</c:v>
                </c:pt>
                <c:pt idx="72003">
                  <c:v>36001.5</c:v>
                </c:pt>
                <c:pt idx="72004">
                  <c:v>36002</c:v>
                </c:pt>
                <c:pt idx="72005">
                  <c:v>36002.5</c:v>
                </c:pt>
                <c:pt idx="72006">
                  <c:v>36003</c:v>
                </c:pt>
                <c:pt idx="72007">
                  <c:v>36003.5</c:v>
                </c:pt>
                <c:pt idx="72008">
                  <c:v>36004</c:v>
                </c:pt>
                <c:pt idx="72009">
                  <c:v>36004.5</c:v>
                </c:pt>
                <c:pt idx="72010">
                  <c:v>36005</c:v>
                </c:pt>
                <c:pt idx="72011">
                  <c:v>36005.5</c:v>
                </c:pt>
                <c:pt idx="72012">
                  <c:v>36006</c:v>
                </c:pt>
                <c:pt idx="72013">
                  <c:v>36006.5</c:v>
                </c:pt>
                <c:pt idx="72014">
                  <c:v>36007</c:v>
                </c:pt>
                <c:pt idx="72015">
                  <c:v>36007.5</c:v>
                </c:pt>
                <c:pt idx="72016">
                  <c:v>36008</c:v>
                </c:pt>
                <c:pt idx="72017">
                  <c:v>36008.5</c:v>
                </c:pt>
                <c:pt idx="72018">
                  <c:v>36009</c:v>
                </c:pt>
                <c:pt idx="72019">
                  <c:v>36009.5</c:v>
                </c:pt>
                <c:pt idx="72020">
                  <c:v>36010</c:v>
                </c:pt>
                <c:pt idx="72021">
                  <c:v>36010.5</c:v>
                </c:pt>
                <c:pt idx="72022">
                  <c:v>36011</c:v>
                </c:pt>
                <c:pt idx="72023">
                  <c:v>36011.5</c:v>
                </c:pt>
                <c:pt idx="72024">
                  <c:v>36012</c:v>
                </c:pt>
                <c:pt idx="72025">
                  <c:v>36012.5</c:v>
                </c:pt>
                <c:pt idx="72026">
                  <c:v>36013</c:v>
                </c:pt>
                <c:pt idx="72027">
                  <c:v>36013.5</c:v>
                </c:pt>
                <c:pt idx="72028">
                  <c:v>36014</c:v>
                </c:pt>
                <c:pt idx="72029">
                  <c:v>36014.5</c:v>
                </c:pt>
                <c:pt idx="72030">
                  <c:v>36015</c:v>
                </c:pt>
                <c:pt idx="72031">
                  <c:v>36015.5</c:v>
                </c:pt>
                <c:pt idx="72032">
                  <c:v>36016</c:v>
                </c:pt>
                <c:pt idx="72033">
                  <c:v>36016.5</c:v>
                </c:pt>
                <c:pt idx="72034">
                  <c:v>36017</c:v>
                </c:pt>
                <c:pt idx="72035">
                  <c:v>36017.5</c:v>
                </c:pt>
                <c:pt idx="72036">
                  <c:v>36018</c:v>
                </c:pt>
                <c:pt idx="72037">
                  <c:v>36018.5</c:v>
                </c:pt>
                <c:pt idx="72038">
                  <c:v>36019</c:v>
                </c:pt>
                <c:pt idx="72039">
                  <c:v>36019.5</c:v>
                </c:pt>
                <c:pt idx="72040">
                  <c:v>36020</c:v>
                </c:pt>
                <c:pt idx="72041">
                  <c:v>36020.5</c:v>
                </c:pt>
                <c:pt idx="72042">
                  <c:v>36021</c:v>
                </c:pt>
                <c:pt idx="72043">
                  <c:v>36021.5</c:v>
                </c:pt>
                <c:pt idx="72044">
                  <c:v>36022</c:v>
                </c:pt>
                <c:pt idx="72045">
                  <c:v>36022.5</c:v>
                </c:pt>
                <c:pt idx="72046">
                  <c:v>36023</c:v>
                </c:pt>
                <c:pt idx="72047">
                  <c:v>36023.5</c:v>
                </c:pt>
                <c:pt idx="72048">
                  <c:v>36024</c:v>
                </c:pt>
                <c:pt idx="72049">
                  <c:v>36024.5</c:v>
                </c:pt>
                <c:pt idx="72050">
                  <c:v>36025</c:v>
                </c:pt>
                <c:pt idx="72051">
                  <c:v>36025.5</c:v>
                </c:pt>
                <c:pt idx="72052">
                  <c:v>36026</c:v>
                </c:pt>
                <c:pt idx="72053">
                  <c:v>36026.5</c:v>
                </c:pt>
                <c:pt idx="72054">
                  <c:v>36027</c:v>
                </c:pt>
                <c:pt idx="72055">
                  <c:v>36027.5</c:v>
                </c:pt>
                <c:pt idx="72056">
                  <c:v>36028</c:v>
                </c:pt>
                <c:pt idx="72057">
                  <c:v>36028.5</c:v>
                </c:pt>
                <c:pt idx="72058">
                  <c:v>36029</c:v>
                </c:pt>
                <c:pt idx="72059">
                  <c:v>36029.5</c:v>
                </c:pt>
                <c:pt idx="72060">
                  <c:v>36030</c:v>
                </c:pt>
                <c:pt idx="72061">
                  <c:v>36030.5</c:v>
                </c:pt>
                <c:pt idx="72062">
                  <c:v>36031</c:v>
                </c:pt>
                <c:pt idx="72063">
                  <c:v>36031.5</c:v>
                </c:pt>
                <c:pt idx="72064">
                  <c:v>36032</c:v>
                </c:pt>
                <c:pt idx="72065">
                  <c:v>36032.5</c:v>
                </c:pt>
                <c:pt idx="72066">
                  <c:v>36033</c:v>
                </c:pt>
                <c:pt idx="72067">
                  <c:v>36033.5</c:v>
                </c:pt>
                <c:pt idx="72068">
                  <c:v>36034</c:v>
                </c:pt>
                <c:pt idx="72069">
                  <c:v>36034.5</c:v>
                </c:pt>
                <c:pt idx="72070">
                  <c:v>36035</c:v>
                </c:pt>
                <c:pt idx="72071">
                  <c:v>36035.5</c:v>
                </c:pt>
                <c:pt idx="72072">
                  <c:v>36036</c:v>
                </c:pt>
                <c:pt idx="72073">
                  <c:v>36036.5</c:v>
                </c:pt>
                <c:pt idx="72074">
                  <c:v>36037</c:v>
                </c:pt>
                <c:pt idx="72075">
                  <c:v>36037.5</c:v>
                </c:pt>
                <c:pt idx="72076">
                  <c:v>36038</c:v>
                </c:pt>
                <c:pt idx="72077">
                  <c:v>36038.5</c:v>
                </c:pt>
                <c:pt idx="72078">
                  <c:v>36039</c:v>
                </c:pt>
                <c:pt idx="72079">
                  <c:v>36039.5</c:v>
                </c:pt>
                <c:pt idx="72080">
                  <c:v>36040</c:v>
                </c:pt>
                <c:pt idx="72081">
                  <c:v>36040.5</c:v>
                </c:pt>
                <c:pt idx="72082">
                  <c:v>36041</c:v>
                </c:pt>
                <c:pt idx="72083">
                  <c:v>36041.5</c:v>
                </c:pt>
                <c:pt idx="72084">
                  <c:v>36042</c:v>
                </c:pt>
                <c:pt idx="72085">
                  <c:v>36042.5</c:v>
                </c:pt>
                <c:pt idx="72086">
                  <c:v>36043</c:v>
                </c:pt>
                <c:pt idx="72087">
                  <c:v>36043.5</c:v>
                </c:pt>
                <c:pt idx="72088">
                  <c:v>36044</c:v>
                </c:pt>
                <c:pt idx="72089">
                  <c:v>36044.5</c:v>
                </c:pt>
                <c:pt idx="72090">
                  <c:v>36045</c:v>
                </c:pt>
                <c:pt idx="72091">
                  <c:v>36045.5</c:v>
                </c:pt>
                <c:pt idx="72092">
                  <c:v>36046</c:v>
                </c:pt>
                <c:pt idx="72093">
                  <c:v>36046.5</c:v>
                </c:pt>
                <c:pt idx="72094">
                  <c:v>36047</c:v>
                </c:pt>
                <c:pt idx="72095">
                  <c:v>36047.5</c:v>
                </c:pt>
                <c:pt idx="72096">
                  <c:v>36048</c:v>
                </c:pt>
                <c:pt idx="72097">
                  <c:v>36048.5</c:v>
                </c:pt>
                <c:pt idx="72098">
                  <c:v>36049</c:v>
                </c:pt>
                <c:pt idx="72099">
                  <c:v>36049.5</c:v>
                </c:pt>
                <c:pt idx="72100">
                  <c:v>36050</c:v>
                </c:pt>
                <c:pt idx="72101">
                  <c:v>36050.5</c:v>
                </c:pt>
                <c:pt idx="72102">
                  <c:v>36051</c:v>
                </c:pt>
                <c:pt idx="72103">
                  <c:v>36051.5</c:v>
                </c:pt>
                <c:pt idx="72104">
                  <c:v>36052</c:v>
                </c:pt>
                <c:pt idx="72105">
                  <c:v>36052.5</c:v>
                </c:pt>
                <c:pt idx="72106">
                  <c:v>36053</c:v>
                </c:pt>
                <c:pt idx="72107">
                  <c:v>36053.5</c:v>
                </c:pt>
                <c:pt idx="72108">
                  <c:v>36054</c:v>
                </c:pt>
                <c:pt idx="72109">
                  <c:v>36054.5</c:v>
                </c:pt>
                <c:pt idx="72110">
                  <c:v>36055</c:v>
                </c:pt>
                <c:pt idx="72111">
                  <c:v>36055.5</c:v>
                </c:pt>
                <c:pt idx="72112">
                  <c:v>36056</c:v>
                </c:pt>
                <c:pt idx="72113">
                  <c:v>36056.5</c:v>
                </c:pt>
                <c:pt idx="72114">
                  <c:v>36057</c:v>
                </c:pt>
                <c:pt idx="72115">
                  <c:v>36057.5</c:v>
                </c:pt>
                <c:pt idx="72116">
                  <c:v>36058</c:v>
                </c:pt>
                <c:pt idx="72117">
                  <c:v>36058.5</c:v>
                </c:pt>
                <c:pt idx="72118">
                  <c:v>36059</c:v>
                </c:pt>
                <c:pt idx="72119">
                  <c:v>36059.5</c:v>
                </c:pt>
                <c:pt idx="72120">
                  <c:v>36060</c:v>
                </c:pt>
                <c:pt idx="72121">
                  <c:v>36060.5</c:v>
                </c:pt>
                <c:pt idx="72122">
                  <c:v>36061</c:v>
                </c:pt>
                <c:pt idx="72123">
                  <c:v>36061.5</c:v>
                </c:pt>
                <c:pt idx="72124">
                  <c:v>36062</c:v>
                </c:pt>
                <c:pt idx="72125">
                  <c:v>36062.5</c:v>
                </c:pt>
                <c:pt idx="72126">
                  <c:v>36063</c:v>
                </c:pt>
                <c:pt idx="72127">
                  <c:v>36063.5</c:v>
                </c:pt>
                <c:pt idx="72128">
                  <c:v>36064</c:v>
                </c:pt>
                <c:pt idx="72129">
                  <c:v>36064.5</c:v>
                </c:pt>
                <c:pt idx="72130">
                  <c:v>36065</c:v>
                </c:pt>
                <c:pt idx="72131">
                  <c:v>36065.5</c:v>
                </c:pt>
                <c:pt idx="72132">
                  <c:v>36066</c:v>
                </c:pt>
                <c:pt idx="72133">
                  <c:v>36066.5</c:v>
                </c:pt>
                <c:pt idx="72134">
                  <c:v>36067</c:v>
                </c:pt>
                <c:pt idx="72135">
                  <c:v>36067.5</c:v>
                </c:pt>
                <c:pt idx="72136">
                  <c:v>36068</c:v>
                </c:pt>
                <c:pt idx="72137">
                  <c:v>36068.5</c:v>
                </c:pt>
                <c:pt idx="72138">
                  <c:v>36069</c:v>
                </c:pt>
                <c:pt idx="72139">
                  <c:v>36069.5</c:v>
                </c:pt>
                <c:pt idx="72140">
                  <c:v>36070</c:v>
                </c:pt>
                <c:pt idx="72141">
                  <c:v>36070.5</c:v>
                </c:pt>
                <c:pt idx="72142">
                  <c:v>36071</c:v>
                </c:pt>
                <c:pt idx="72143">
                  <c:v>36071.5</c:v>
                </c:pt>
                <c:pt idx="72144">
                  <c:v>36072</c:v>
                </c:pt>
                <c:pt idx="72145">
                  <c:v>36072.5</c:v>
                </c:pt>
                <c:pt idx="72146">
                  <c:v>36073</c:v>
                </c:pt>
                <c:pt idx="72147">
                  <c:v>36073.5</c:v>
                </c:pt>
                <c:pt idx="72148">
                  <c:v>36074</c:v>
                </c:pt>
                <c:pt idx="72149">
                  <c:v>36074.5</c:v>
                </c:pt>
                <c:pt idx="72150">
                  <c:v>36075</c:v>
                </c:pt>
                <c:pt idx="72151">
                  <c:v>36075.5</c:v>
                </c:pt>
                <c:pt idx="72152">
                  <c:v>36076</c:v>
                </c:pt>
                <c:pt idx="72153">
                  <c:v>36076.5</c:v>
                </c:pt>
                <c:pt idx="72154">
                  <c:v>36077</c:v>
                </c:pt>
                <c:pt idx="72155">
                  <c:v>36077.5</c:v>
                </c:pt>
                <c:pt idx="72156">
                  <c:v>36078</c:v>
                </c:pt>
                <c:pt idx="72157">
                  <c:v>36078.5</c:v>
                </c:pt>
                <c:pt idx="72158">
                  <c:v>36079</c:v>
                </c:pt>
                <c:pt idx="72159">
                  <c:v>36079.5</c:v>
                </c:pt>
                <c:pt idx="72160">
                  <c:v>36080</c:v>
                </c:pt>
                <c:pt idx="72161">
                  <c:v>36080.5</c:v>
                </c:pt>
                <c:pt idx="72162">
                  <c:v>36081</c:v>
                </c:pt>
                <c:pt idx="72163">
                  <c:v>36081.5</c:v>
                </c:pt>
                <c:pt idx="72164">
                  <c:v>36082</c:v>
                </c:pt>
                <c:pt idx="72165">
                  <c:v>36082.5</c:v>
                </c:pt>
                <c:pt idx="72166">
                  <c:v>36083</c:v>
                </c:pt>
                <c:pt idx="72167">
                  <c:v>36083.5</c:v>
                </c:pt>
                <c:pt idx="72168">
                  <c:v>36084</c:v>
                </c:pt>
                <c:pt idx="72169">
                  <c:v>36084.5</c:v>
                </c:pt>
                <c:pt idx="72170">
                  <c:v>36085</c:v>
                </c:pt>
                <c:pt idx="72171">
                  <c:v>36085.5</c:v>
                </c:pt>
                <c:pt idx="72172">
                  <c:v>36086</c:v>
                </c:pt>
                <c:pt idx="72173">
                  <c:v>36086.5</c:v>
                </c:pt>
                <c:pt idx="72174">
                  <c:v>36087</c:v>
                </c:pt>
                <c:pt idx="72175">
                  <c:v>36087.5</c:v>
                </c:pt>
                <c:pt idx="72176">
                  <c:v>36088</c:v>
                </c:pt>
                <c:pt idx="72177">
                  <c:v>36088.5</c:v>
                </c:pt>
                <c:pt idx="72178">
                  <c:v>36089</c:v>
                </c:pt>
                <c:pt idx="72179">
                  <c:v>36089.5</c:v>
                </c:pt>
                <c:pt idx="72180">
                  <c:v>36090</c:v>
                </c:pt>
                <c:pt idx="72181">
                  <c:v>36090.5</c:v>
                </c:pt>
                <c:pt idx="72182">
                  <c:v>36091</c:v>
                </c:pt>
                <c:pt idx="72183">
                  <c:v>36091.5</c:v>
                </c:pt>
                <c:pt idx="72184">
                  <c:v>36092</c:v>
                </c:pt>
                <c:pt idx="72185">
                  <c:v>36092.5</c:v>
                </c:pt>
                <c:pt idx="72186">
                  <c:v>36093</c:v>
                </c:pt>
                <c:pt idx="72187">
                  <c:v>36093.5</c:v>
                </c:pt>
                <c:pt idx="72188">
                  <c:v>36094</c:v>
                </c:pt>
                <c:pt idx="72189">
                  <c:v>36094.5</c:v>
                </c:pt>
                <c:pt idx="72190">
                  <c:v>36095</c:v>
                </c:pt>
                <c:pt idx="72191">
                  <c:v>36095.5</c:v>
                </c:pt>
                <c:pt idx="72192">
                  <c:v>36096</c:v>
                </c:pt>
                <c:pt idx="72193">
                  <c:v>36096.5</c:v>
                </c:pt>
                <c:pt idx="72194">
                  <c:v>36097</c:v>
                </c:pt>
                <c:pt idx="72195">
                  <c:v>36097.5</c:v>
                </c:pt>
                <c:pt idx="72196">
                  <c:v>36098</c:v>
                </c:pt>
                <c:pt idx="72197">
                  <c:v>36098.5</c:v>
                </c:pt>
                <c:pt idx="72198">
                  <c:v>36099</c:v>
                </c:pt>
                <c:pt idx="72199">
                  <c:v>36099.5</c:v>
                </c:pt>
                <c:pt idx="72200">
                  <c:v>36100</c:v>
                </c:pt>
                <c:pt idx="72201">
                  <c:v>36100.5</c:v>
                </c:pt>
                <c:pt idx="72202">
                  <c:v>36101</c:v>
                </c:pt>
                <c:pt idx="72203">
                  <c:v>36101.5</c:v>
                </c:pt>
                <c:pt idx="72204">
                  <c:v>36102</c:v>
                </c:pt>
                <c:pt idx="72205">
                  <c:v>36102.5</c:v>
                </c:pt>
                <c:pt idx="72206">
                  <c:v>36103</c:v>
                </c:pt>
                <c:pt idx="72207">
                  <c:v>36103.5</c:v>
                </c:pt>
                <c:pt idx="72208">
                  <c:v>36104</c:v>
                </c:pt>
                <c:pt idx="72209">
                  <c:v>36104.5</c:v>
                </c:pt>
                <c:pt idx="72210">
                  <c:v>36105</c:v>
                </c:pt>
                <c:pt idx="72211">
                  <c:v>36105.5</c:v>
                </c:pt>
                <c:pt idx="72212">
                  <c:v>36106</c:v>
                </c:pt>
                <c:pt idx="72213">
                  <c:v>36106.5</c:v>
                </c:pt>
                <c:pt idx="72214">
                  <c:v>36107</c:v>
                </c:pt>
                <c:pt idx="72215">
                  <c:v>36107.5</c:v>
                </c:pt>
                <c:pt idx="72216">
                  <c:v>36108</c:v>
                </c:pt>
                <c:pt idx="72217">
                  <c:v>36108.5</c:v>
                </c:pt>
                <c:pt idx="72218">
                  <c:v>36109</c:v>
                </c:pt>
                <c:pt idx="72219">
                  <c:v>36109.5</c:v>
                </c:pt>
                <c:pt idx="72220">
                  <c:v>36110</c:v>
                </c:pt>
                <c:pt idx="72221">
                  <c:v>36110.5</c:v>
                </c:pt>
                <c:pt idx="72222">
                  <c:v>36111</c:v>
                </c:pt>
                <c:pt idx="72223">
                  <c:v>36111.5</c:v>
                </c:pt>
                <c:pt idx="72224">
                  <c:v>36112</c:v>
                </c:pt>
                <c:pt idx="72225">
                  <c:v>36112.5</c:v>
                </c:pt>
                <c:pt idx="72226">
                  <c:v>36113</c:v>
                </c:pt>
                <c:pt idx="72227">
                  <c:v>36113.5</c:v>
                </c:pt>
                <c:pt idx="72228">
                  <c:v>36114</c:v>
                </c:pt>
                <c:pt idx="72229">
                  <c:v>36114.5</c:v>
                </c:pt>
                <c:pt idx="72230">
                  <c:v>36115</c:v>
                </c:pt>
                <c:pt idx="72231">
                  <c:v>36115.5</c:v>
                </c:pt>
                <c:pt idx="72232">
                  <c:v>36116</c:v>
                </c:pt>
                <c:pt idx="72233">
                  <c:v>36116.5</c:v>
                </c:pt>
                <c:pt idx="72234">
                  <c:v>36117</c:v>
                </c:pt>
                <c:pt idx="72235">
                  <c:v>36117.5</c:v>
                </c:pt>
                <c:pt idx="72236">
                  <c:v>36118</c:v>
                </c:pt>
                <c:pt idx="72237">
                  <c:v>36118.5</c:v>
                </c:pt>
                <c:pt idx="72238">
                  <c:v>36119</c:v>
                </c:pt>
                <c:pt idx="72239">
                  <c:v>36119.5</c:v>
                </c:pt>
                <c:pt idx="72240">
                  <c:v>36120</c:v>
                </c:pt>
                <c:pt idx="72241">
                  <c:v>36120.5</c:v>
                </c:pt>
                <c:pt idx="72242">
                  <c:v>36121</c:v>
                </c:pt>
                <c:pt idx="72243">
                  <c:v>36121.5</c:v>
                </c:pt>
                <c:pt idx="72244">
                  <c:v>36122</c:v>
                </c:pt>
                <c:pt idx="72245">
                  <c:v>36122.5</c:v>
                </c:pt>
                <c:pt idx="72246">
                  <c:v>36123</c:v>
                </c:pt>
                <c:pt idx="72247">
                  <c:v>36123.5</c:v>
                </c:pt>
                <c:pt idx="72248">
                  <c:v>36124</c:v>
                </c:pt>
                <c:pt idx="72249">
                  <c:v>36124.5</c:v>
                </c:pt>
                <c:pt idx="72250">
                  <c:v>36125</c:v>
                </c:pt>
                <c:pt idx="72251">
                  <c:v>36125.5</c:v>
                </c:pt>
                <c:pt idx="72252">
                  <c:v>36126</c:v>
                </c:pt>
                <c:pt idx="72253">
                  <c:v>36126.5</c:v>
                </c:pt>
                <c:pt idx="72254">
                  <c:v>36127</c:v>
                </c:pt>
                <c:pt idx="72255">
                  <c:v>36127.5</c:v>
                </c:pt>
                <c:pt idx="72256">
                  <c:v>36128</c:v>
                </c:pt>
                <c:pt idx="72257">
                  <c:v>36128.5</c:v>
                </c:pt>
                <c:pt idx="72258">
                  <c:v>36129</c:v>
                </c:pt>
                <c:pt idx="72259">
                  <c:v>36129.5</c:v>
                </c:pt>
                <c:pt idx="72260">
                  <c:v>36130</c:v>
                </c:pt>
                <c:pt idx="72261">
                  <c:v>36130.5</c:v>
                </c:pt>
                <c:pt idx="72262">
                  <c:v>36131</c:v>
                </c:pt>
                <c:pt idx="72263">
                  <c:v>36131.5</c:v>
                </c:pt>
                <c:pt idx="72264">
                  <c:v>36132</c:v>
                </c:pt>
                <c:pt idx="72265">
                  <c:v>36132.5</c:v>
                </c:pt>
                <c:pt idx="72266">
                  <c:v>36133</c:v>
                </c:pt>
                <c:pt idx="72267">
                  <c:v>36133.5</c:v>
                </c:pt>
                <c:pt idx="72268">
                  <c:v>36134</c:v>
                </c:pt>
                <c:pt idx="72269">
                  <c:v>36134.5</c:v>
                </c:pt>
                <c:pt idx="72270">
                  <c:v>36135</c:v>
                </c:pt>
                <c:pt idx="72271">
                  <c:v>36135.5</c:v>
                </c:pt>
                <c:pt idx="72272">
                  <c:v>36136</c:v>
                </c:pt>
                <c:pt idx="72273">
                  <c:v>36136.5</c:v>
                </c:pt>
                <c:pt idx="72274">
                  <c:v>36137</c:v>
                </c:pt>
                <c:pt idx="72275">
                  <c:v>36137.5</c:v>
                </c:pt>
                <c:pt idx="72276">
                  <c:v>36138</c:v>
                </c:pt>
                <c:pt idx="72277">
                  <c:v>36138.5</c:v>
                </c:pt>
                <c:pt idx="72278">
                  <c:v>36139</c:v>
                </c:pt>
                <c:pt idx="72279">
                  <c:v>36139.5</c:v>
                </c:pt>
                <c:pt idx="72280">
                  <c:v>36140</c:v>
                </c:pt>
                <c:pt idx="72281">
                  <c:v>36140.5</c:v>
                </c:pt>
                <c:pt idx="72282">
                  <c:v>36141</c:v>
                </c:pt>
                <c:pt idx="72283">
                  <c:v>36141.5</c:v>
                </c:pt>
                <c:pt idx="72284">
                  <c:v>36142</c:v>
                </c:pt>
                <c:pt idx="72285">
                  <c:v>36142.5</c:v>
                </c:pt>
                <c:pt idx="72286">
                  <c:v>36143</c:v>
                </c:pt>
                <c:pt idx="72287">
                  <c:v>36143.5</c:v>
                </c:pt>
                <c:pt idx="72288">
                  <c:v>36144</c:v>
                </c:pt>
                <c:pt idx="72289">
                  <c:v>36144.5</c:v>
                </c:pt>
                <c:pt idx="72290">
                  <c:v>36145</c:v>
                </c:pt>
                <c:pt idx="72291">
                  <c:v>36145.5</c:v>
                </c:pt>
                <c:pt idx="72292">
                  <c:v>36146</c:v>
                </c:pt>
                <c:pt idx="72293">
                  <c:v>36146.5</c:v>
                </c:pt>
                <c:pt idx="72294">
                  <c:v>36147</c:v>
                </c:pt>
                <c:pt idx="72295">
                  <c:v>36147.5</c:v>
                </c:pt>
                <c:pt idx="72296">
                  <c:v>36148</c:v>
                </c:pt>
                <c:pt idx="72297">
                  <c:v>36148.5</c:v>
                </c:pt>
                <c:pt idx="72298">
                  <c:v>36149</c:v>
                </c:pt>
                <c:pt idx="72299">
                  <c:v>36149.5</c:v>
                </c:pt>
                <c:pt idx="72300">
                  <c:v>36150</c:v>
                </c:pt>
                <c:pt idx="72301">
                  <c:v>36150.5</c:v>
                </c:pt>
                <c:pt idx="72302">
                  <c:v>36151</c:v>
                </c:pt>
                <c:pt idx="72303">
                  <c:v>36151.5</c:v>
                </c:pt>
                <c:pt idx="72304">
                  <c:v>36152</c:v>
                </c:pt>
                <c:pt idx="72305">
                  <c:v>36152.5</c:v>
                </c:pt>
                <c:pt idx="72306">
                  <c:v>36153</c:v>
                </c:pt>
                <c:pt idx="72307">
                  <c:v>36153.5</c:v>
                </c:pt>
                <c:pt idx="72308">
                  <c:v>36154</c:v>
                </c:pt>
                <c:pt idx="72309">
                  <c:v>36154.5</c:v>
                </c:pt>
                <c:pt idx="72310">
                  <c:v>36155</c:v>
                </c:pt>
                <c:pt idx="72311">
                  <c:v>36155.5</c:v>
                </c:pt>
                <c:pt idx="72312">
                  <c:v>36156</c:v>
                </c:pt>
                <c:pt idx="72313">
                  <c:v>36156.5</c:v>
                </c:pt>
                <c:pt idx="72314">
                  <c:v>36157</c:v>
                </c:pt>
                <c:pt idx="72315">
                  <c:v>36157.5</c:v>
                </c:pt>
                <c:pt idx="72316">
                  <c:v>36158</c:v>
                </c:pt>
                <c:pt idx="72317">
                  <c:v>36158.5</c:v>
                </c:pt>
                <c:pt idx="72318">
                  <c:v>36159</c:v>
                </c:pt>
                <c:pt idx="72319">
                  <c:v>36159.5</c:v>
                </c:pt>
                <c:pt idx="72320">
                  <c:v>36160</c:v>
                </c:pt>
                <c:pt idx="72321">
                  <c:v>36160.5</c:v>
                </c:pt>
                <c:pt idx="72322">
                  <c:v>36161</c:v>
                </c:pt>
                <c:pt idx="72323">
                  <c:v>36161.5</c:v>
                </c:pt>
                <c:pt idx="72324">
                  <c:v>36162</c:v>
                </c:pt>
                <c:pt idx="72325">
                  <c:v>36162.5</c:v>
                </c:pt>
                <c:pt idx="72326">
                  <c:v>36163</c:v>
                </c:pt>
                <c:pt idx="72327">
                  <c:v>36163.5</c:v>
                </c:pt>
                <c:pt idx="72328">
                  <c:v>36164</c:v>
                </c:pt>
                <c:pt idx="72329">
                  <c:v>36164.5</c:v>
                </c:pt>
                <c:pt idx="72330">
                  <c:v>36165</c:v>
                </c:pt>
                <c:pt idx="72331">
                  <c:v>36165.5</c:v>
                </c:pt>
                <c:pt idx="72332">
                  <c:v>36166</c:v>
                </c:pt>
                <c:pt idx="72333">
                  <c:v>36166.5</c:v>
                </c:pt>
                <c:pt idx="72334">
                  <c:v>36167</c:v>
                </c:pt>
                <c:pt idx="72335">
                  <c:v>36167.5</c:v>
                </c:pt>
                <c:pt idx="72336">
                  <c:v>36168</c:v>
                </c:pt>
                <c:pt idx="72337">
                  <c:v>36168.5</c:v>
                </c:pt>
                <c:pt idx="72338">
                  <c:v>36169</c:v>
                </c:pt>
                <c:pt idx="72339">
                  <c:v>36169.5</c:v>
                </c:pt>
                <c:pt idx="72340">
                  <c:v>36170</c:v>
                </c:pt>
                <c:pt idx="72341">
                  <c:v>36170.5</c:v>
                </c:pt>
                <c:pt idx="72342">
                  <c:v>36171</c:v>
                </c:pt>
                <c:pt idx="72343">
                  <c:v>36171.5</c:v>
                </c:pt>
                <c:pt idx="72344">
                  <c:v>36172</c:v>
                </c:pt>
                <c:pt idx="72345">
                  <c:v>36172.5</c:v>
                </c:pt>
                <c:pt idx="72346">
                  <c:v>36173</c:v>
                </c:pt>
                <c:pt idx="72347">
                  <c:v>36173.5</c:v>
                </c:pt>
                <c:pt idx="72348">
                  <c:v>36174</c:v>
                </c:pt>
                <c:pt idx="72349">
                  <c:v>36174.5</c:v>
                </c:pt>
                <c:pt idx="72350">
                  <c:v>36175</c:v>
                </c:pt>
                <c:pt idx="72351">
                  <c:v>36175.5</c:v>
                </c:pt>
                <c:pt idx="72352">
                  <c:v>36176</c:v>
                </c:pt>
                <c:pt idx="72353">
                  <c:v>36176.5</c:v>
                </c:pt>
                <c:pt idx="72354">
                  <c:v>36177</c:v>
                </c:pt>
                <c:pt idx="72355">
                  <c:v>36177.5</c:v>
                </c:pt>
                <c:pt idx="72356">
                  <c:v>36178</c:v>
                </c:pt>
                <c:pt idx="72357">
                  <c:v>36178.5</c:v>
                </c:pt>
                <c:pt idx="72358">
                  <c:v>36179</c:v>
                </c:pt>
                <c:pt idx="72359">
                  <c:v>36179.5</c:v>
                </c:pt>
                <c:pt idx="72360">
                  <c:v>36180</c:v>
                </c:pt>
                <c:pt idx="72361">
                  <c:v>36180.5</c:v>
                </c:pt>
                <c:pt idx="72362">
                  <c:v>36181</c:v>
                </c:pt>
                <c:pt idx="72363">
                  <c:v>36181.5</c:v>
                </c:pt>
                <c:pt idx="72364">
                  <c:v>36182</c:v>
                </c:pt>
                <c:pt idx="72365">
                  <c:v>36182.5</c:v>
                </c:pt>
                <c:pt idx="72366">
                  <c:v>36183</c:v>
                </c:pt>
                <c:pt idx="72367">
                  <c:v>36183.5</c:v>
                </c:pt>
                <c:pt idx="72368">
                  <c:v>36184</c:v>
                </c:pt>
                <c:pt idx="72369">
                  <c:v>36184.5</c:v>
                </c:pt>
                <c:pt idx="72370">
                  <c:v>36185</c:v>
                </c:pt>
                <c:pt idx="72371">
                  <c:v>36185.5</c:v>
                </c:pt>
                <c:pt idx="72372">
                  <c:v>36186</c:v>
                </c:pt>
                <c:pt idx="72373">
                  <c:v>36186.5</c:v>
                </c:pt>
                <c:pt idx="72374">
                  <c:v>36187</c:v>
                </c:pt>
                <c:pt idx="72375">
                  <c:v>36187.5</c:v>
                </c:pt>
                <c:pt idx="72376">
                  <c:v>36188</c:v>
                </c:pt>
                <c:pt idx="72377">
                  <c:v>36188.5</c:v>
                </c:pt>
                <c:pt idx="72378">
                  <c:v>36189</c:v>
                </c:pt>
                <c:pt idx="72379">
                  <c:v>36189.5</c:v>
                </c:pt>
                <c:pt idx="72380">
                  <c:v>36190</c:v>
                </c:pt>
                <c:pt idx="72381">
                  <c:v>36190.5</c:v>
                </c:pt>
                <c:pt idx="72382">
                  <c:v>36191</c:v>
                </c:pt>
                <c:pt idx="72383">
                  <c:v>36191.5</c:v>
                </c:pt>
                <c:pt idx="72384">
                  <c:v>36192</c:v>
                </c:pt>
                <c:pt idx="72385">
                  <c:v>36192.5</c:v>
                </c:pt>
                <c:pt idx="72386">
                  <c:v>36193</c:v>
                </c:pt>
                <c:pt idx="72387">
                  <c:v>36193.5</c:v>
                </c:pt>
                <c:pt idx="72388">
                  <c:v>36194</c:v>
                </c:pt>
                <c:pt idx="72389">
                  <c:v>36194.5</c:v>
                </c:pt>
                <c:pt idx="72390">
                  <c:v>36195</c:v>
                </c:pt>
                <c:pt idx="72391">
                  <c:v>36195.5</c:v>
                </c:pt>
                <c:pt idx="72392">
                  <c:v>36196</c:v>
                </c:pt>
                <c:pt idx="72393">
                  <c:v>36196.5</c:v>
                </c:pt>
                <c:pt idx="72394">
                  <c:v>36197</c:v>
                </c:pt>
                <c:pt idx="72395">
                  <c:v>36197.5</c:v>
                </c:pt>
                <c:pt idx="72396">
                  <c:v>36198</c:v>
                </c:pt>
                <c:pt idx="72397">
                  <c:v>36198.5</c:v>
                </c:pt>
                <c:pt idx="72398">
                  <c:v>36199</c:v>
                </c:pt>
                <c:pt idx="72399">
                  <c:v>36199.5</c:v>
                </c:pt>
                <c:pt idx="72400">
                  <c:v>36200</c:v>
                </c:pt>
                <c:pt idx="72401">
                  <c:v>36200.5</c:v>
                </c:pt>
                <c:pt idx="72402">
                  <c:v>36201</c:v>
                </c:pt>
                <c:pt idx="72403">
                  <c:v>36201.5</c:v>
                </c:pt>
                <c:pt idx="72404">
                  <c:v>36202</c:v>
                </c:pt>
                <c:pt idx="72405">
                  <c:v>36202.5</c:v>
                </c:pt>
                <c:pt idx="72406">
                  <c:v>36203</c:v>
                </c:pt>
                <c:pt idx="72407">
                  <c:v>36203.5</c:v>
                </c:pt>
                <c:pt idx="72408">
                  <c:v>36204</c:v>
                </c:pt>
                <c:pt idx="72409">
                  <c:v>36204.5</c:v>
                </c:pt>
                <c:pt idx="72410">
                  <c:v>36205</c:v>
                </c:pt>
                <c:pt idx="72411">
                  <c:v>36205.5</c:v>
                </c:pt>
                <c:pt idx="72412">
                  <c:v>36206</c:v>
                </c:pt>
                <c:pt idx="72413">
                  <c:v>36206.5</c:v>
                </c:pt>
                <c:pt idx="72414">
                  <c:v>36207</c:v>
                </c:pt>
                <c:pt idx="72415">
                  <c:v>36207.5</c:v>
                </c:pt>
                <c:pt idx="72416">
                  <c:v>36208</c:v>
                </c:pt>
                <c:pt idx="72417">
                  <c:v>36208.5</c:v>
                </c:pt>
                <c:pt idx="72418">
                  <c:v>36209</c:v>
                </c:pt>
                <c:pt idx="72419">
                  <c:v>36209.5</c:v>
                </c:pt>
                <c:pt idx="72420">
                  <c:v>36210</c:v>
                </c:pt>
                <c:pt idx="72421">
                  <c:v>36210.5</c:v>
                </c:pt>
                <c:pt idx="72422">
                  <c:v>36211</c:v>
                </c:pt>
                <c:pt idx="72423">
                  <c:v>36211.5</c:v>
                </c:pt>
                <c:pt idx="72424">
                  <c:v>36212</c:v>
                </c:pt>
                <c:pt idx="72425">
                  <c:v>36212.5</c:v>
                </c:pt>
                <c:pt idx="72426">
                  <c:v>36213</c:v>
                </c:pt>
                <c:pt idx="72427">
                  <c:v>36213.5</c:v>
                </c:pt>
                <c:pt idx="72428">
                  <c:v>36214</c:v>
                </c:pt>
                <c:pt idx="72429">
                  <c:v>36214.5</c:v>
                </c:pt>
                <c:pt idx="72430">
                  <c:v>36215</c:v>
                </c:pt>
                <c:pt idx="72431">
                  <c:v>36215.5</c:v>
                </c:pt>
                <c:pt idx="72432">
                  <c:v>36216</c:v>
                </c:pt>
                <c:pt idx="72433">
                  <c:v>36216.5</c:v>
                </c:pt>
                <c:pt idx="72434">
                  <c:v>36217</c:v>
                </c:pt>
                <c:pt idx="72435">
                  <c:v>36217.5</c:v>
                </c:pt>
                <c:pt idx="72436">
                  <c:v>36218</c:v>
                </c:pt>
                <c:pt idx="72437">
                  <c:v>36218.5</c:v>
                </c:pt>
                <c:pt idx="72438">
                  <c:v>36219</c:v>
                </c:pt>
                <c:pt idx="72439">
                  <c:v>36219.5</c:v>
                </c:pt>
                <c:pt idx="72440">
                  <c:v>36220</c:v>
                </c:pt>
                <c:pt idx="72441">
                  <c:v>36220.5</c:v>
                </c:pt>
                <c:pt idx="72442">
                  <c:v>36221</c:v>
                </c:pt>
                <c:pt idx="72443">
                  <c:v>36221.5</c:v>
                </c:pt>
                <c:pt idx="72444">
                  <c:v>36222</c:v>
                </c:pt>
                <c:pt idx="72445">
                  <c:v>36222.5</c:v>
                </c:pt>
                <c:pt idx="72446">
                  <c:v>36223</c:v>
                </c:pt>
                <c:pt idx="72447">
                  <c:v>36223.5</c:v>
                </c:pt>
                <c:pt idx="72448">
                  <c:v>36224</c:v>
                </c:pt>
                <c:pt idx="72449">
                  <c:v>36224.5</c:v>
                </c:pt>
                <c:pt idx="72450">
                  <c:v>36225</c:v>
                </c:pt>
                <c:pt idx="72451">
                  <c:v>36225.5</c:v>
                </c:pt>
                <c:pt idx="72452">
                  <c:v>36226</c:v>
                </c:pt>
                <c:pt idx="72453">
                  <c:v>36226.5</c:v>
                </c:pt>
                <c:pt idx="72454">
                  <c:v>36227</c:v>
                </c:pt>
                <c:pt idx="72455">
                  <c:v>36227.5</c:v>
                </c:pt>
                <c:pt idx="72456">
                  <c:v>36228</c:v>
                </c:pt>
                <c:pt idx="72457">
                  <c:v>36228.5</c:v>
                </c:pt>
                <c:pt idx="72458">
                  <c:v>36229</c:v>
                </c:pt>
                <c:pt idx="72459">
                  <c:v>36229.5</c:v>
                </c:pt>
                <c:pt idx="72460">
                  <c:v>36230</c:v>
                </c:pt>
                <c:pt idx="72461">
                  <c:v>36230.5</c:v>
                </c:pt>
                <c:pt idx="72462">
                  <c:v>36231</c:v>
                </c:pt>
                <c:pt idx="72463">
                  <c:v>36231.5</c:v>
                </c:pt>
                <c:pt idx="72464">
                  <c:v>36232</c:v>
                </c:pt>
                <c:pt idx="72465">
                  <c:v>36232.5</c:v>
                </c:pt>
                <c:pt idx="72466">
                  <c:v>36233</c:v>
                </c:pt>
                <c:pt idx="72467">
                  <c:v>36233.5</c:v>
                </c:pt>
                <c:pt idx="72468">
                  <c:v>36234</c:v>
                </c:pt>
                <c:pt idx="72469">
                  <c:v>36234.5</c:v>
                </c:pt>
                <c:pt idx="72470">
                  <c:v>36235</c:v>
                </c:pt>
                <c:pt idx="72471">
                  <c:v>36235.5</c:v>
                </c:pt>
                <c:pt idx="72472">
                  <c:v>36236</c:v>
                </c:pt>
                <c:pt idx="72473">
                  <c:v>36236.5</c:v>
                </c:pt>
                <c:pt idx="72474">
                  <c:v>36237</c:v>
                </c:pt>
                <c:pt idx="72475">
                  <c:v>36237.5</c:v>
                </c:pt>
                <c:pt idx="72476">
                  <c:v>36238</c:v>
                </c:pt>
                <c:pt idx="72477">
                  <c:v>36238.5</c:v>
                </c:pt>
                <c:pt idx="72478">
                  <c:v>36239</c:v>
                </c:pt>
                <c:pt idx="72479">
                  <c:v>36239.5</c:v>
                </c:pt>
                <c:pt idx="72480">
                  <c:v>36240</c:v>
                </c:pt>
                <c:pt idx="72481">
                  <c:v>36240.5</c:v>
                </c:pt>
                <c:pt idx="72482">
                  <c:v>36241</c:v>
                </c:pt>
                <c:pt idx="72483">
                  <c:v>36241.5</c:v>
                </c:pt>
                <c:pt idx="72484">
                  <c:v>36242</c:v>
                </c:pt>
                <c:pt idx="72485">
                  <c:v>36242.5</c:v>
                </c:pt>
                <c:pt idx="72486">
                  <c:v>36243</c:v>
                </c:pt>
                <c:pt idx="72487">
                  <c:v>36243.5</c:v>
                </c:pt>
                <c:pt idx="72488">
                  <c:v>36244</c:v>
                </c:pt>
                <c:pt idx="72489">
                  <c:v>36244.5</c:v>
                </c:pt>
                <c:pt idx="72490">
                  <c:v>36245</c:v>
                </c:pt>
                <c:pt idx="72491">
                  <c:v>36245.5</c:v>
                </c:pt>
                <c:pt idx="72492">
                  <c:v>36246</c:v>
                </c:pt>
                <c:pt idx="72493">
                  <c:v>36246.5</c:v>
                </c:pt>
                <c:pt idx="72494">
                  <c:v>36247</c:v>
                </c:pt>
                <c:pt idx="72495">
                  <c:v>36247.5</c:v>
                </c:pt>
                <c:pt idx="72496">
                  <c:v>36248</c:v>
                </c:pt>
                <c:pt idx="72497">
                  <c:v>36248.5</c:v>
                </c:pt>
                <c:pt idx="72498">
                  <c:v>36249</c:v>
                </c:pt>
                <c:pt idx="72499">
                  <c:v>36249.5</c:v>
                </c:pt>
                <c:pt idx="72500">
                  <c:v>36250</c:v>
                </c:pt>
                <c:pt idx="72501">
                  <c:v>36250.5</c:v>
                </c:pt>
                <c:pt idx="72502">
                  <c:v>36251</c:v>
                </c:pt>
                <c:pt idx="72503">
                  <c:v>36251.5</c:v>
                </c:pt>
                <c:pt idx="72504">
                  <c:v>36252</c:v>
                </c:pt>
                <c:pt idx="72505">
                  <c:v>36252.5</c:v>
                </c:pt>
                <c:pt idx="72506">
                  <c:v>36253</c:v>
                </c:pt>
                <c:pt idx="72507">
                  <c:v>36253.5</c:v>
                </c:pt>
                <c:pt idx="72508">
                  <c:v>36254</c:v>
                </c:pt>
                <c:pt idx="72509">
                  <c:v>36254.5</c:v>
                </c:pt>
                <c:pt idx="72510">
                  <c:v>36255</c:v>
                </c:pt>
                <c:pt idx="72511">
                  <c:v>36255.5</c:v>
                </c:pt>
                <c:pt idx="72512">
                  <c:v>36256</c:v>
                </c:pt>
                <c:pt idx="72513">
                  <c:v>36256.5</c:v>
                </c:pt>
                <c:pt idx="72514">
                  <c:v>36257</c:v>
                </c:pt>
                <c:pt idx="72515">
                  <c:v>36257.5</c:v>
                </c:pt>
                <c:pt idx="72516">
                  <c:v>36258</c:v>
                </c:pt>
                <c:pt idx="72517">
                  <c:v>36258.5</c:v>
                </c:pt>
                <c:pt idx="72518">
                  <c:v>36259</c:v>
                </c:pt>
                <c:pt idx="72519">
                  <c:v>36259.5</c:v>
                </c:pt>
                <c:pt idx="72520">
                  <c:v>36260</c:v>
                </c:pt>
                <c:pt idx="72521">
                  <c:v>36260.5</c:v>
                </c:pt>
                <c:pt idx="72522">
                  <c:v>36261</c:v>
                </c:pt>
                <c:pt idx="72523">
                  <c:v>36261.5</c:v>
                </c:pt>
                <c:pt idx="72524">
                  <c:v>36262</c:v>
                </c:pt>
                <c:pt idx="72525">
                  <c:v>36262.5</c:v>
                </c:pt>
                <c:pt idx="72526">
                  <c:v>36263</c:v>
                </c:pt>
                <c:pt idx="72527">
                  <c:v>36263.5</c:v>
                </c:pt>
                <c:pt idx="72528">
                  <c:v>36264</c:v>
                </c:pt>
                <c:pt idx="72529">
                  <c:v>36264.5</c:v>
                </c:pt>
                <c:pt idx="72530">
                  <c:v>36265</c:v>
                </c:pt>
                <c:pt idx="72531">
                  <c:v>36265.5</c:v>
                </c:pt>
                <c:pt idx="72532">
                  <c:v>36266</c:v>
                </c:pt>
                <c:pt idx="72533">
                  <c:v>36266.5</c:v>
                </c:pt>
                <c:pt idx="72534">
                  <c:v>36267</c:v>
                </c:pt>
                <c:pt idx="72535">
                  <c:v>36267.5</c:v>
                </c:pt>
                <c:pt idx="72536">
                  <c:v>36268</c:v>
                </c:pt>
                <c:pt idx="72537">
                  <c:v>36268.5</c:v>
                </c:pt>
                <c:pt idx="72538">
                  <c:v>36269</c:v>
                </c:pt>
                <c:pt idx="72539">
                  <c:v>36269.5</c:v>
                </c:pt>
                <c:pt idx="72540">
                  <c:v>36270</c:v>
                </c:pt>
                <c:pt idx="72541">
                  <c:v>36270.5</c:v>
                </c:pt>
                <c:pt idx="72542">
                  <c:v>36271</c:v>
                </c:pt>
                <c:pt idx="72543">
                  <c:v>36271.5</c:v>
                </c:pt>
                <c:pt idx="72544">
                  <c:v>36272</c:v>
                </c:pt>
                <c:pt idx="72545">
                  <c:v>36272.5</c:v>
                </c:pt>
                <c:pt idx="72546">
                  <c:v>36273</c:v>
                </c:pt>
                <c:pt idx="72547">
                  <c:v>36273.5</c:v>
                </c:pt>
                <c:pt idx="72548">
                  <c:v>36274</c:v>
                </c:pt>
                <c:pt idx="72549">
                  <c:v>36274.5</c:v>
                </c:pt>
                <c:pt idx="72550">
                  <c:v>36275</c:v>
                </c:pt>
                <c:pt idx="72551">
                  <c:v>36275.5</c:v>
                </c:pt>
                <c:pt idx="72552">
                  <c:v>36276</c:v>
                </c:pt>
                <c:pt idx="72553">
                  <c:v>36276.5</c:v>
                </c:pt>
                <c:pt idx="72554">
                  <c:v>36277</c:v>
                </c:pt>
                <c:pt idx="72555">
                  <c:v>36277.5</c:v>
                </c:pt>
                <c:pt idx="72556">
                  <c:v>36278</c:v>
                </c:pt>
                <c:pt idx="72557">
                  <c:v>36278.5</c:v>
                </c:pt>
                <c:pt idx="72558">
                  <c:v>36279</c:v>
                </c:pt>
                <c:pt idx="72559">
                  <c:v>36279.5</c:v>
                </c:pt>
                <c:pt idx="72560">
                  <c:v>36280</c:v>
                </c:pt>
                <c:pt idx="72561">
                  <c:v>36280.5</c:v>
                </c:pt>
                <c:pt idx="72562">
                  <c:v>36281</c:v>
                </c:pt>
                <c:pt idx="72563">
                  <c:v>36281.5</c:v>
                </c:pt>
                <c:pt idx="72564">
                  <c:v>36282</c:v>
                </c:pt>
                <c:pt idx="72565">
                  <c:v>36282.5</c:v>
                </c:pt>
                <c:pt idx="72566">
                  <c:v>36283</c:v>
                </c:pt>
                <c:pt idx="72567">
                  <c:v>36283.5</c:v>
                </c:pt>
                <c:pt idx="72568">
                  <c:v>36284</c:v>
                </c:pt>
                <c:pt idx="72569">
                  <c:v>36284.5</c:v>
                </c:pt>
                <c:pt idx="72570">
                  <c:v>36285</c:v>
                </c:pt>
                <c:pt idx="72571">
                  <c:v>36285.5</c:v>
                </c:pt>
                <c:pt idx="72572">
                  <c:v>36286</c:v>
                </c:pt>
                <c:pt idx="72573">
                  <c:v>36286.5</c:v>
                </c:pt>
                <c:pt idx="72574">
                  <c:v>36287</c:v>
                </c:pt>
                <c:pt idx="72575">
                  <c:v>36287.5</c:v>
                </c:pt>
                <c:pt idx="72576">
                  <c:v>36288</c:v>
                </c:pt>
                <c:pt idx="72577">
                  <c:v>36288.5</c:v>
                </c:pt>
                <c:pt idx="72578">
                  <c:v>36289</c:v>
                </c:pt>
                <c:pt idx="72579">
                  <c:v>36289.5</c:v>
                </c:pt>
                <c:pt idx="72580">
                  <c:v>36290</c:v>
                </c:pt>
                <c:pt idx="72581">
                  <c:v>36290.5</c:v>
                </c:pt>
                <c:pt idx="72582">
                  <c:v>36291</c:v>
                </c:pt>
                <c:pt idx="72583">
                  <c:v>36291.5</c:v>
                </c:pt>
                <c:pt idx="72584">
                  <c:v>36292</c:v>
                </c:pt>
                <c:pt idx="72585">
                  <c:v>36292.5</c:v>
                </c:pt>
                <c:pt idx="72586">
                  <c:v>36293</c:v>
                </c:pt>
                <c:pt idx="72587">
                  <c:v>36293.5</c:v>
                </c:pt>
                <c:pt idx="72588">
                  <c:v>36294</c:v>
                </c:pt>
                <c:pt idx="72589">
                  <c:v>36294.5</c:v>
                </c:pt>
                <c:pt idx="72590">
                  <c:v>36295</c:v>
                </c:pt>
                <c:pt idx="72591">
                  <c:v>36295.5</c:v>
                </c:pt>
                <c:pt idx="72592">
                  <c:v>36296</c:v>
                </c:pt>
                <c:pt idx="72593">
                  <c:v>36296.5</c:v>
                </c:pt>
                <c:pt idx="72594">
                  <c:v>36297</c:v>
                </c:pt>
                <c:pt idx="72595">
                  <c:v>36297.5</c:v>
                </c:pt>
                <c:pt idx="72596">
                  <c:v>36298</c:v>
                </c:pt>
                <c:pt idx="72597">
                  <c:v>36298.5</c:v>
                </c:pt>
                <c:pt idx="72598">
                  <c:v>36299</c:v>
                </c:pt>
                <c:pt idx="72599">
                  <c:v>36299.5</c:v>
                </c:pt>
                <c:pt idx="72600">
                  <c:v>36300</c:v>
                </c:pt>
                <c:pt idx="72601">
                  <c:v>36300.5</c:v>
                </c:pt>
                <c:pt idx="72602">
                  <c:v>36301</c:v>
                </c:pt>
                <c:pt idx="72603">
                  <c:v>36301.5</c:v>
                </c:pt>
                <c:pt idx="72604">
                  <c:v>36302</c:v>
                </c:pt>
                <c:pt idx="72605">
                  <c:v>36302.5</c:v>
                </c:pt>
                <c:pt idx="72606">
                  <c:v>36303</c:v>
                </c:pt>
                <c:pt idx="72607">
                  <c:v>36303.5</c:v>
                </c:pt>
                <c:pt idx="72608">
                  <c:v>36304</c:v>
                </c:pt>
                <c:pt idx="72609">
                  <c:v>36304.5</c:v>
                </c:pt>
                <c:pt idx="72610">
                  <c:v>36305</c:v>
                </c:pt>
                <c:pt idx="72611">
                  <c:v>36305.5</c:v>
                </c:pt>
                <c:pt idx="72612">
                  <c:v>36306</c:v>
                </c:pt>
                <c:pt idx="72613">
                  <c:v>36306.5</c:v>
                </c:pt>
                <c:pt idx="72614">
                  <c:v>36307</c:v>
                </c:pt>
                <c:pt idx="72615">
                  <c:v>36307.5</c:v>
                </c:pt>
                <c:pt idx="72616">
                  <c:v>36308</c:v>
                </c:pt>
                <c:pt idx="72617">
                  <c:v>36308.5</c:v>
                </c:pt>
                <c:pt idx="72618">
                  <c:v>36309</c:v>
                </c:pt>
                <c:pt idx="72619">
                  <c:v>36309.5</c:v>
                </c:pt>
                <c:pt idx="72620">
                  <c:v>36310</c:v>
                </c:pt>
                <c:pt idx="72621">
                  <c:v>36310.5</c:v>
                </c:pt>
                <c:pt idx="72622">
                  <c:v>36311</c:v>
                </c:pt>
                <c:pt idx="72623">
                  <c:v>36311.5</c:v>
                </c:pt>
                <c:pt idx="72624">
                  <c:v>36312</c:v>
                </c:pt>
                <c:pt idx="72625">
                  <c:v>36312.5</c:v>
                </c:pt>
                <c:pt idx="72626">
                  <c:v>36313</c:v>
                </c:pt>
                <c:pt idx="72627">
                  <c:v>36313.5</c:v>
                </c:pt>
                <c:pt idx="72628">
                  <c:v>36314</c:v>
                </c:pt>
                <c:pt idx="72629">
                  <c:v>36314.5</c:v>
                </c:pt>
                <c:pt idx="72630">
                  <c:v>36315</c:v>
                </c:pt>
                <c:pt idx="72631">
                  <c:v>36315.5</c:v>
                </c:pt>
                <c:pt idx="72632">
                  <c:v>36316</c:v>
                </c:pt>
                <c:pt idx="72633">
                  <c:v>36316.5</c:v>
                </c:pt>
                <c:pt idx="72634">
                  <c:v>36317</c:v>
                </c:pt>
                <c:pt idx="72635">
                  <c:v>36317.5</c:v>
                </c:pt>
                <c:pt idx="72636">
                  <c:v>36318</c:v>
                </c:pt>
                <c:pt idx="72637">
                  <c:v>36318.5</c:v>
                </c:pt>
                <c:pt idx="72638">
                  <c:v>36319</c:v>
                </c:pt>
                <c:pt idx="72639">
                  <c:v>36319.5</c:v>
                </c:pt>
                <c:pt idx="72640">
                  <c:v>36320</c:v>
                </c:pt>
                <c:pt idx="72641">
                  <c:v>36320.5</c:v>
                </c:pt>
                <c:pt idx="72642">
                  <c:v>36321</c:v>
                </c:pt>
                <c:pt idx="72643">
                  <c:v>36321.5</c:v>
                </c:pt>
                <c:pt idx="72644">
                  <c:v>36322</c:v>
                </c:pt>
                <c:pt idx="72645">
                  <c:v>36322.5</c:v>
                </c:pt>
                <c:pt idx="72646">
                  <c:v>36323</c:v>
                </c:pt>
                <c:pt idx="72647">
                  <c:v>36323.5</c:v>
                </c:pt>
                <c:pt idx="72648">
                  <c:v>36324</c:v>
                </c:pt>
                <c:pt idx="72649">
                  <c:v>36324.5</c:v>
                </c:pt>
                <c:pt idx="72650">
                  <c:v>36325</c:v>
                </c:pt>
                <c:pt idx="72651">
                  <c:v>36325.5</c:v>
                </c:pt>
                <c:pt idx="72652">
                  <c:v>36326</c:v>
                </c:pt>
                <c:pt idx="72653">
                  <c:v>36326.5</c:v>
                </c:pt>
                <c:pt idx="72654">
                  <c:v>36327</c:v>
                </c:pt>
                <c:pt idx="72655">
                  <c:v>36327.5</c:v>
                </c:pt>
                <c:pt idx="72656">
                  <c:v>36328</c:v>
                </c:pt>
                <c:pt idx="72657">
                  <c:v>36328.5</c:v>
                </c:pt>
                <c:pt idx="72658">
                  <c:v>36329</c:v>
                </c:pt>
                <c:pt idx="72659">
                  <c:v>36329.5</c:v>
                </c:pt>
                <c:pt idx="72660">
                  <c:v>36330</c:v>
                </c:pt>
                <c:pt idx="72661">
                  <c:v>36330.5</c:v>
                </c:pt>
                <c:pt idx="72662">
                  <c:v>36331</c:v>
                </c:pt>
                <c:pt idx="72663">
                  <c:v>36331.5</c:v>
                </c:pt>
                <c:pt idx="72664">
                  <c:v>36332</c:v>
                </c:pt>
                <c:pt idx="72665">
                  <c:v>36332.5</c:v>
                </c:pt>
                <c:pt idx="72666">
                  <c:v>36333</c:v>
                </c:pt>
                <c:pt idx="72667">
                  <c:v>36333.5</c:v>
                </c:pt>
                <c:pt idx="72668">
                  <c:v>36334</c:v>
                </c:pt>
                <c:pt idx="72669">
                  <c:v>36334.5</c:v>
                </c:pt>
                <c:pt idx="72670">
                  <c:v>36335</c:v>
                </c:pt>
                <c:pt idx="72671">
                  <c:v>36335.5</c:v>
                </c:pt>
                <c:pt idx="72672">
                  <c:v>36336</c:v>
                </c:pt>
                <c:pt idx="72673">
                  <c:v>36336.5</c:v>
                </c:pt>
                <c:pt idx="72674">
                  <c:v>36337</c:v>
                </c:pt>
                <c:pt idx="72675">
                  <c:v>36337.5</c:v>
                </c:pt>
                <c:pt idx="72676">
                  <c:v>36338</c:v>
                </c:pt>
                <c:pt idx="72677">
                  <c:v>36338.5</c:v>
                </c:pt>
                <c:pt idx="72678">
                  <c:v>36339</c:v>
                </c:pt>
                <c:pt idx="72679">
                  <c:v>36339.5</c:v>
                </c:pt>
                <c:pt idx="72680">
                  <c:v>36340</c:v>
                </c:pt>
                <c:pt idx="72681">
                  <c:v>36340.5</c:v>
                </c:pt>
                <c:pt idx="72682">
                  <c:v>36341</c:v>
                </c:pt>
                <c:pt idx="72683">
                  <c:v>36341.5</c:v>
                </c:pt>
                <c:pt idx="72684">
                  <c:v>36342</c:v>
                </c:pt>
                <c:pt idx="72685">
                  <c:v>36342.5</c:v>
                </c:pt>
                <c:pt idx="72686">
                  <c:v>36343</c:v>
                </c:pt>
                <c:pt idx="72687">
                  <c:v>36343.5</c:v>
                </c:pt>
                <c:pt idx="72688">
                  <c:v>36344</c:v>
                </c:pt>
                <c:pt idx="72689">
                  <c:v>36344.5</c:v>
                </c:pt>
                <c:pt idx="72690">
                  <c:v>36345</c:v>
                </c:pt>
                <c:pt idx="72691">
                  <c:v>36345.5</c:v>
                </c:pt>
                <c:pt idx="72692">
                  <c:v>36346</c:v>
                </c:pt>
                <c:pt idx="72693">
                  <c:v>36346.5</c:v>
                </c:pt>
                <c:pt idx="72694">
                  <c:v>36347</c:v>
                </c:pt>
                <c:pt idx="72695">
                  <c:v>36347.5</c:v>
                </c:pt>
                <c:pt idx="72696">
                  <c:v>36348</c:v>
                </c:pt>
                <c:pt idx="72697">
                  <c:v>36348.5</c:v>
                </c:pt>
                <c:pt idx="72698">
                  <c:v>36349</c:v>
                </c:pt>
                <c:pt idx="72699">
                  <c:v>36349.5</c:v>
                </c:pt>
                <c:pt idx="72700">
                  <c:v>36350</c:v>
                </c:pt>
                <c:pt idx="72701">
                  <c:v>36350.5</c:v>
                </c:pt>
                <c:pt idx="72702">
                  <c:v>36351</c:v>
                </c:pt>
                <c:pt idx="72703">
                  <c:v>36351.5</c:v>
                </c:pt>
                <c:pt idx="72704">
                  <c:v>36352</c:v>
                </c:pt>
                <c:pt idx="72705">
                  <c:v>36352.5</c:v>
                </c:pt>
                <c:pt idx="72706">
                  <c:v>36353</c:v>
                </c:pt>
                <c:pt idx="72707">
                  <c:v>36353.5</c:v>
                </c:pt>
                <c:pt idx="72708">
                  <c:v>36354</c:v>
                </c:pt>
                <c:pt idx="72709">
                  <c:v>36354.5</c:v>
                </c:pt>
                <c:pt idx="72710">
                  <c:v>36355</c:v>
                </c:pt>
                <c:pt idx="72711">
                  <c:v>36355.5</c:v>
                </c:pt>
                <c:pt idx="72712">
                  <c:v>36356</c:v>
                </c:pt>
                <c:pt idx="72713">
                  <c:v>36356.5</c:v>
                </c:pt>
                <c:pt idx="72714">
                  <c:v>36357</c:v>
                </c:pt>
                <c:pt idx="72715">
                  <c:v>36357.5</c:v>
                </c:pt>
                <c:pt idx="72716">
                  <c:v>36358</c:v>
                </c:pt>
                <c:pt idx="72717">
                  <c:v>36358.5</c:v>
                </c:pt>
                <c:pt idx="72718">
                  <c:v>36359</c:v>
                </c:pt>
                <c:pt idx="72719">
                  <c:v>36359.5</c:v>
                </c:pt>
                <c:pt idx="72720">
                  <c:v>36360</c:v>
                </c:pt>
                <c:pt idx="72721">
                  <c:v>36360.5</c:v>
                </c:pt>
                <c:pt idx="72722">
                  <c:v>36361</c:v>
                </c:pt>
                <c:pt idx="72723">
                  <c:v>36361.5</c:v>
                </c:pt>
                <c:pt idx="72724">
                  <c:v>36362</c:v>
                </c:pt>
                <c:pt idx="72725">
                  <c:v>36362.5</c:v>
                </c:pt>
                <c:pt idx="72726">
                  <c:v>36363</c:v>
                </c:pt>
                <c:pt idx="72727">
                  <c:v>36363.5</c:v>
                </c:pt>
                <c:pt idx="72728">
                  <c:v>36364</c:v>
                </c:pt>
                <c:pt idx="72729">
                  <c:v>36364.5</c:v>
                </c:pt>
                <c:pt idx="72730">
                  <c:v>36365</c:v>
                </c:pt>
                <c:pt idx="72731">
                  <c:v>36365.5</c:v>
                </c:pt>
                <c:pt idx="72732">
                  <c:v>36366</c:v>
                </c:pt>
                <c:pt idx="72733">
                  <c:v>36366.5</c:v>
                </c:pt>
                <c:pt idx="72734">
                  <c:v>36367</c:v>
                </c:pt>
                <c:pt idx="72735">
                  <c:v>36367.5</c:v>
                </c:pt>
                <c:pt idx="72736">
                  <c:v>36368</c:v>
                </c:pt>
                <c:pt idx="72737">
                  <c:v>36368.5</c:v>
                </c:pt>
                <c:pt idx="72738">
                  <c:v>36369</c:v>
                </c:pt>
                <c:pt idx="72739">
                  <c:v>36369.5</c:v>
                </c:pt>
                <c:pt idx="72740">
                  <c:v>36370</c:v>
                </c:pt>
                <c:pt idx="72741">
                  <c:v>36370.5</c:v>
                </c:pt>
                <c:pt idx="72742">
                  <c:v>36371</c:v>
                </c:pt>
                <c:pt idx="72743">
                  <c:v>36371.5</c:v>
                </c:pt>
                <c:pt idx="72744">
                  <c:v>36372</c:v>
                </c:pt>
                <c:pt idx="72745">
                  <c:v>36372.5</c:v>
                </c:pt>
                <c:pt idx="72746">
                  <c:v>36373</c:v>
                </c:pt>
                <c:pt idx="72747">
                  <c:v>36373.5</c:v>
                </c:pt>
                <c:pt idx="72748">
                  <c:v>36374</c:v>
                </c:pt>
                <c:pt idx="72749">
                  <c:v>36374.5</c:v>
                </c:pt>
                <c:pt idx="72750">
                  <c:v>36375</c:v>
                </c:pt>
                <c:pt idx="72751">
                  <c:v>36375.5</c:v>
                </c:pt>
                <c:pt idx="72752">
                  <c:v>36376</c:v>
                </c:pt>
                <c:pt idx="72753">
                  <c:v>36376.5</c:v>
                </c:pt>
                <c:pt idx="72754">
                  <c:v>36377</c:v>
                </c:pt>
                <c:pt idx="72755">
                  <c:v>36377.5</c:v>
                </c:pt>
                <c:pt idx="72756">
                  <c:v>36378</c:v>
                </c:pt>
                <c:pt idx="72757">
                  <c:v>36378.5</c:v>
                </c:pt>
                <c:pt idx="72758">
                  <c:v>36379</c:v>
                </c:pt>
                <c:pt idx="72759">
                  <c:v>36379.5</c:v>
                </c:pt>
                <c:pt idx="72760">
                  <c:v>36380</c:v>
                </c:pt>
                <c:pt idx="72761">
                  <c:v>36380.5</c:v>
                </c:pt>
                <c:pt idx="72762">
                  <c:v>36381</c:v>
                </c:pt>
                <c:pt idx="72763">
                  <c:v>36381.5</c:v>
                </c:pt>
                <c:pt idx="72764">
                  <c:v>36382</c:v>
                </c:pt>
                <c:pt idx="72765">
                  <c:v>36382.5</c:v>
                </c:pt>
                <c:pt idx="72766">
                  <c:v>36383</c:v>
                </c:pt>
                <c:pt idx="72767">
                  <c:v>36383.5</c:v>
                </c:pt>
                <c:pt idx="72768">
                  <c:v>36384</c:v>
                </c:pt>
                <c:pt idx="72769">
                  <c:v>36384.5</c:v>
                </c:pt>
                <c:pt idx="72770">
                  <c:v>36385</c:v>
                </c:pt>
                <c:pt idx="72771">
                  <c:v>36385.5</c:v>
                </c:pt>
                <c:pt idx="72772">
                  <c:v>36386</c:v>
                </c:pt>
                <c:pt idx="72773">
                  <c:v>36386.5</c:v>
                </c:pt>
                <c:pt idx="72774">
                  <c:v>36387</c:v>
                </c:pt>
                <c:pt idx="72775">
                  <c:v>36387.5</c:v>
                </c:pt>
                <c:pt idx="72776">
                  <c:v>36388</c:v>
                </c:pt>
                <c:pt idx="72777">
                  <c:v>36388.5</c:v>
                </c:pt>
                <c:pt idx="72778">
                  <c:v>36389</c:v>
                </c:pt>
                <c:pt idx="72779">
                  <c:v>36389.5</c:v>
                </c:pt>
                <c:pt idx="72780">
                  <c:v>36390</c:v>
                </c:pt>
                <c:pt idx="72781">
                  <c:v>36390.5</c:v>
                </c:pt>
                <c:pt idx="72782">
                  <c:v>36391</c:v>
                </c:pt>
                <c:pt idx="72783">
                  <c:v>36391.5</c:v>
                </c:pt>
                <c:pt idx="72784">
                  <c:v>36392</c:v>
                </c:pt>
                <c:pt idx="72785">
                  <c:v>36392.5</c:v>
                </c:pt>
                <c:pt idx="72786">
                  <c:v>36393</c:v>
                </c:pt>
                <c:pt idx="72787">
                  <c:v>36393.5</c:v>
                </c:pt>
                <c:pt idx="72788">
                  <c:v>36394</c:v>
                </c:pt>
                <c:pt idx="72789">
                  <c:v>36394.5</c:v>
                </c:pt>
                <c:pt idx="72790">
                  <c:v>36395</c:v>
                </c:pt>
                <c:pt idx="72791">
                  <c:v>36395.5</c:v>
                </c:pt>
                <c:pt idx="72792">
                  <c:v>36396</c:v>
                </c:pt>
                <c:pt idx="72793">
                  <c:v>36396.5</c:v>
                </c:pt>
                <c:pt idx="72794">
                  <c:v>36397</c:v>
                </c:pt>
                <c:pt idx="72795">
                  <c:v>36397.5</c:v>
                </c:pt>
                <c:pt idx="72796">
                  <c:v>36398</c:v>
                </c:pt>
                <c:pt idx="72797">
                  <c:v>36398.5</c:v>
                </c:pt>
                <c:pt idx="72798">
                  <c:v>36399</c:v>
                </c:pt>
                <c:pt idx="72799">
                  <c:v>36399.5</c:v>
                </c:pt>
                <c:pt idx="72800">
                  <c:v>36400</c:v>
                </c:pt>
                <c:pt idx="72801">
                  <c:v>36400.5</c:v>
                </c:pt>
                <c:pt idx="72802">
                  <c:v>36401</c:v>
                </c:pt>
                <c:pt idx="72803">
                  <c:v>36401.5</c:v>
                </c:pt>
                <c:pt idx="72804">
                  <c:v>36402</c:v>
                </c:pt>
                <c:pt idx="72805">
                  <c:v>36402.5</c:v>
                </c:pt>
                <c:pt idx="72806">
                  <c:v>36403</c:v>
                </c:pt>
                <c:pt idx="72807">
                  <c:v>36403.5</c:v>
                </c:pt>
                <c:pt idx="72808">
                  <c:v>36404</c:v>
                </c:pt>
                <c:pt idx="72809">
                  <c:v>36404.5</c:v>
                </c:pt>
                <c:pt idx="72810">
                  <c:v>36405</c:v>
                </c:pt>
                <c:pt idx="72811">
                  <c:v>36405.5</c:v>
                </c:pt>
                <c:pt idx="72812">
                  <c:v>36406</c:v>
                </c:pt>
                <c:pt idx="72813">
                  <c:v>36406.5</c:v>
                </c:pt>
                <c:pt idx="72814">
                  <c:v>36407</c:v>
                </c:pt>
                <c:pt idx="72815">
                  <c:v>36407.5</c:v>
                </c:pt>
                <c:pt idx="72816">
                  <c:v>36408</c:v>
                </c:pt>
                <c:pt idx="72817">
                  <c:v>36408.5</c:v>
                </c:pt>
                <c:pt idx="72818">
                  <c:v>36409</c:v>
                </c:pt>
                <c:pt idx="72819">
                  <c:v>36409.5</c:v>
                </c:pt>
                <c:pt idx="72820">
                  <c:v>36410</c:v>
                </c:pt>
                <c:pt idx="72821">
                  <c:v>36410.5</c:v>
                </c:pt>
                <c:pt idx="72822">
                  <c:v>36411</c:v>
                </c:pt>
                <c:pt idx="72823">
                  <c:v>36411.5</c:v>
                </c:pt>
                <c:pt idx="72824">
                  <c:v>36412</c:v>
                </c:pt>
                <c:pt idx="72825">
                  <c:v>36412.5</c:v>
                </c:pt>
                <c:pt idx="72826">
                  <c:v>36413</c:v>
                </c:pt>
                <c:pt idx="72827">
                  <c:v>36413.5</c:v>
                </c:pt>
                <c:pt idx="72828">
                  <c:v>36414</c:v>
                </c:pt>
                <c:pt idx="72829">
                  <c:v>36414.5</c:v>
                </c:pt>
                <c:pt idx="72830">
                  <c:v>36415</c:v>
                </c:pt>
                <c:pt idx="72831">
                  <c:v>36415.5</c:v>
                </c:pt>
                <c:pt idx="72832">
                  <c:v>36416</c:v>
                </c:pt>
                <c:pt idx="72833">
                  <c:v>36416.5</c:v>
                </c:pt>
                <c:pt idx="72834">
                  <c:v>36417</c:v>
                </c:pt>
                <c:pt idx="72835">
                  <c:v>36417.5</c:v>
                </c:pt>
                <c:pt idx="72836">
                  <c:v>36418</c:v>
                </c:pt>
                <c:pt idx="72837">
                  <c:v>36418.5</c:v>
                </c:pt>
                <c:pt idx="72838">
                  <c:v>36419</c:v>
                </c:pt>
                <c:pt idx="72839">
                  <c:v>36419.5</c:v>
                </c:pt>
                <c:pt idx="72840">
                  <c:v>36420</c:v>
                </c:pt>
                <c:pt idx="72841">
                  <c:v>36420.5</c:v>
                </c:pt>
                <c:pt idx="72842">
                  <c:v>36421</c:v>
                </c:pt>
                <c:pt idx="72843">
                  <c:v>36421.5</c:v>
                </c:pt>
                <c:pt idx="72844">
                  <c:v>36422</c:v>
                </c:pt>
                <c:pt idx="72845">
                  <c:v>36422.5</c:v>
                </c:pt>
                <c:pt idx="72846">
                  <c:v>36423</c:v>
                </c:pt>
                <c:pt idx="72847">
                  <c:v>36423.5</c:v>
                </c:pt>
                <c:pt idx="72848">
                  <c:v>36424</c:v>
                </c:pt>
                <c:pt idx="72849">
                  <c:v>36424.5</c:v>
                </c:pt>
                <c:pt idx="72850">
                  <c:v>36425</c:v>
                </c:pt>
                <c:pt idx="72851">
                  <c:v>36425.5</c:v>
                </c:pt>
                <c:pt idx="72852">
                  <c:v>36426</c:v>
                </c:pt>
                <c:pt idx="72853">
                  <c:v>36426.5</c:v>
                </c:pt>
                <c:pt idx="72854">
                  <c:v>36427</c:v>
                </c:pt>
                <c:pt idx="72855">
                  <c:v>36427.5</c:v>
                </c:pt>
                <c:pt idx="72856">
                  <c:v>36428</c:v>
                </c:pt>
                <c:pt idx="72857">
                  <c:v>36428.5</c:v>
                </c:pt>
                <c:pt idx="72858">
                  <c:v>36429</c:v>
                </c:pt>
                <c:pt idx="72859">
                  <c:v>36429.5</c:v>
                </c:pt>
                <c:pt idx="72860">
                  <c:v>36430</c:v>
                </c:pt>
                <c:pt idx="72861">
                  <c:v>36430.5</c:v>
                </c:pt>
                <c:pt idx="72862">
                  <c:v>36431</c:v>
                </c:pt>
                <c:pt idx="72863">
                  <c:v>36431.5</c:v>
                </c:pt>
                <c:pt idx="72864">
                  <c:v>36432</c:v>
                </c:pt>
                <c:pt idx="72865">
                  <c:v>36432.5</c:v>
                </c:pt>
                <c:pt idx="72866">
                  <c:v>36433</c:v>
                </c:pt>
                <c:pt idx="72867">
                  <c:v>36433.5</c:v>
                </c:pt>
                <c:pt idx="72868">
                  <c:v>36434</c:v>
                </c:pt>
                <c:pt idx="72869">
                  <c:v>36434.5</c:v>
                </c:pt>
                <c:pt idx="72870">
                  <c:v>36435</c:v>
                </c:pt>
                <c:pt idx="72871">
                  <c:v>36435.5</c:v>
                </c:pt>
                <c:pt idx="72872">
                  <c:v>36436</c:v>
                </c:pt>
                <c:pt idx="72873">
                  <c:v>36436.5</c:v>
                </c:pt>
                <c:pt idx="72874">
                  <c:v>36437</c:v>
                </c:pt>
                <c:pt idx="72875">
                  <c:v>36437.5</c:v>
                </c:pt>
                <c:pt idx="72876">
                  <c:v>36438</c:v>
                </c:pt>
                <c:pt idx="72877">
                  <c:v>36438.5</c:v>
                </c:pt>
                <c:pt idx="72878">
                  <c:v>36439</c:v>
                </c:pt>
                <c:pt idx="72879">
                  <c:v>36439.5</c:v>
                </c:pt>
                <c:pt idx="72880">
                  <c:v>36440</c:v>
                </c:pt>
                <c:pt idx="72881">
                  <c:v>36440.5</c:v>
                </c:pt>
                <c:pt idx="72882">
                  <c:v>36441</c:v>
                </c:pt>
                <c:pt idx="72883">
                  <c:v>36441.5</c:v>
                </c:pt>
                <c:pt idx="72884">
                  <c:v>36442</c:v>
                </c:pt>
                <c:pt idx="72885">
                  <c:v>36442.5</c:v>
                </c:pt>
                <c:pt idx="72886">
                  <c:v>36443</c:v>
                </c:pt>
                <c:pt idx="72887">
                  <c:v>36443.5</c:v>
                </c:pt>
                <c:pt idx="72888">
                  <c:v>36444</c:v>
                </c:pt>
                <c:pt idx="72889">
                  <c:v>36444.5</c:v>
                </c:pt>
                <c:pt idx="72890">
                  <c:v>36445</c:v>
                </c:pt>
                <c:pt idx="72891">
                  <c:v>36445.5</c:v>
                </c:pt>
                <c:pt idx="72892">
                  <c:v>36446</c:v>
                </c:pt>
                <c:pt idx="72893">
                  <c:v>36446.5</c:v>
                </c:pt>
                <c:pt idx="72894">
                  <c:v>36447</c:v>
                </c:pt>
                <c:pt idx="72895">
                  <c:v>36447.5</c:v>
                </c:pt>
                <c:pt idx="72896">
                  <c:v>36448</c:v>
                </c:pt>
                <c:pt idx="72897">
                  <c:v>36448.5</c:v>
                </c:pt>
                <c:pt idx="72898">
                  <c:v>36449</c:v>
                </c:pt>
                <c:pt idx="72899">
                  <c:v>36449.5</c:v>
                </c:pt>
                <c:pt idx="72900">
                  <c:v>36450</c:v>
                </c:pt>
                <c:pt idx="72901">
                  <c:v>36450.5</c:v>
                </c:pt>
                <c:pt idx="72902">
                  <c:v>36451</c:v>
                </c:pt>
                <c:pt idx="72903">
                  <c:v>36451.5</c:v>
                </c:pt>
                <c:pt idx="72904">
                  <c:v>36452</c:v>
                </c:pt>
                <c:pt idx="72905">
                  <c:v>36452.5</c:v>
                </c:pt>
                <c:pt idx="72906">
                  <c:v>36453</c:v>
                </c:pt>
                <c:pt idx="72907">
                  <c:v>36453.5</c:v>
                </c:pt>
                <c:pt idx="72908">
                  <c:v>36454</c:v>
                </c:pt>
                <c:pt idx="72909">
                  <c:v>36454.5</c:v>
                </c:pt>
                <c:pt idx="72910">
                  <c:v>36455</c:v>
                </c:pt>
                <c:pt idx="72911">
                  <c:v>36455.5</c:v>
                </c:pt>
                <c:pt idx="72912">
                  <c:v>36456</c:v>
                </c:pt>
                <c:pt idx="72913">
                  <c:v>36456.5</c:v>
                </c:pt>
                <c:pt idx="72914">
                  <c:v>36457</c:v>
                </c:pt>
                <c:pt idx="72915">
                  <c:v>36457.5</c:v>
                </c:pt>
                <c:pt idx="72916">
                  <c:v>36458</c:v>
                </c:pt>
                <c:pt idx="72917">
                  <c:v>36458.5</c:v>
                </c:pt>
                <c:pt idx="72918">
                  <c:v>36459</c:v>
                </c:pt>
                <c:pt idx="72919">
                  <c:v>36459.5</c:v>
                </c:pt>
                <c:pt idx="72920">
                  <c:v>36460</c:v>
                </c:pt>
                <c:pt idx="72921">
                  <c:v>36460.5</c:v>
                </c:pt>
                <c:pt idx="72922">
                  <c:v>36461</c:v>
                </c:pt>
                <c:pt idx="72923">
                  <c:v>36461.5</c:v>
                </c:pt>
                <c:pt idx="72924">
                  <c:v>36462</c:v>
                </c:pt>
                <c:pt idx="72925">
                  <c:v>36462.5</c:v>
                </c:pt>
                <c:pt idx="72926">
                  <c:v>36463</c:v>
                </c:pt>
                <c:pt idx="72927">
                  <c:v>36463.5</c:v>
                </c:pt>
                <c:pt idx="72928">
                  <c:v>36464</c:v>
                </c:pt>
                <c:pt idx="72929">
                  <c:v>36464.5</c:v>
                </c:pt>
                <c:pt idx="72930">
                  <c:v>36465</c:v>
                </c:pt>
                <c:pt idx="72931">
                  <c:v>36465.5</c:v>
                </c:pt>
                <c:pt idx="72932">
                  <c:v>36466</c:v>
                </c:pt>
                <c:pt idx="72933">
                  <c:v>36466.5</c:v>
                </c:pt>
                <c:pt idx="72934">
                  <c:v>36467</c:v>
                </c:pt>
                <c:pt idx="72935">
                  <c:v>36467.5</c:v>
                </c:pt>
                <c:pt idx="72936">
                  <c:v>36468</c:v>
                </c:pt>
                <c:pt idx="72937">
                  <c:v>36468.5</c:v>
                </c:pt>
                <c:pt idx="72938">
                  <c:v>36469</c:v>
                </c:pt>
                <c:pt idx="72939">
                  <c:v>36469.5</c:v>
                </c:pt>
                <c:pt idx="72940">
                  <c:v>36470</c:v>
                </c:pt>
                <c:pt idx="72941">
                  <c:v>36470.5</c:v>
                </c:pt>
                <c:pt idx="72942">
                  <c:v>36471</c:v>
                </c:pt>
                <c:pt idx="72943">
                  <c:v>36471.5</c:v>
                </c:pt>
                <c:pt idx="72944">
                  <c:v>36472</c:v>
                </c:pt>
                <c:pt idx="72945">
                  <c:v>36472.5</c:v>
                </c:pt>
                <c:pt idx="72946">
                  <c:v>36473</c:v>
                </c:pt>
                <c:pt idx="72947">
                  <c:v>36473.5</c:v>
                </c:pt>
                <c:pt idx="72948">
                  <c:v>36474</c:v>
                </c:pt>
                <c:pt idx="72949">
                  <c:v>36474.5</c:v>
                </c:pt>
                <c:pt idx="72950">
                  <c:v>36475</c:v>
                </c:pt>
                <c:pt idx="72951">
                  <c:v>36475.5</c:v>
                </c:pt>
                <c:pt idx="72952">
                  <c:v>36476</c:v>
                </c:pt>
                <c:pt idx="72953">
                  <c:v>36476.5</c:v>
                </c:pt>
                <c:pt idx="72954">
                  <c:v>36477</c:v>
                </c:pt>
                <c:pt idx="72955">
                  <c:v>36477.5</c:v>
                </c:pt>
                <c:pt idx="72956">
                  <c:v>36478</c:v>
                </c:pt>
                <c:pt idx="72957">
                  <c:v>36478.5</c:v>
                </c:pt>
                <c:pt idx="72958">
                  <c:v>36479</c:v>
                </c:pt>
                <c:pt idx="72959">
                  <c:v>36479.5</c:v>
                </c:pt>
                <c:pt idx="72960">
                  <c:v>36480</c:v>
                </c:pt>
                <c:pt idx="72961">
                  <c:v>36480.5</c:v>
                </c:pt>
                <c:pt idx="72962">
                  <c:v>36481</c:v>
                </c:pt>
                <c:pt idx="72963">
                  <c:v>36481.5</c:v>
                </c:pt>
                <c:pt idx="72964">
                  <c:v>36482</c:v>
                </c:pt>
                <c:pt idx="72965">
                  <c:v>36482.5</c:v>
                </c:pt>
                <c:pt idx="72966">
                  <c:v>36483</c:v>
                </c:pt>
                <c:pt idx="72967">
                  <c:v>36483.5</c:v>
                </c:pt>
                <c:pt idx="72968">
                  <c:v>36484</c:v>
                </c:pt>
                <c:pt idx="72969">
                  <c:v>36484.5</c:v>
                </c:pt>
                <c:pt idx="72970">
                  <c:v>36485</c:v>
                </c:pt>
                <c:pt idx="72971">
                  <c:v>36485.5</c:v>
                </c:pt>
                <c:pt idx="72972">
                  <c:v>36486</c:v>
                </c:pt>
                <c:pt idx="72973">
                  <c:v>36486.5</c:v>
                </c:pt>
                <c:pt idx="72974">
                  <c:v>36487</c:v>
                </c:pt>
                <c:pt idx="72975">
                  <c:v>36487.5</c:v>
                </c:pt>
                <c:pt idx="72976">
                  <c:v>36488</c:v>
                </c:pt>
                <c:pt idx="72977">
                  <c:v>36488.5</c:v>
                </c:pt>
                <c:pt idx="72978">
                  <c:v>36489</c:v>
                </c:pt>
                <c:pt idx="72979">
                  <c:v>36489.5</c:v>
                </c:pt>
                <c:pt idx="72980">
                  <c:v>36490</c:v>
                </c:pt>
                <c:pt idx="72981">
                  <c:v>36490.5</c:v>
                </c:pt>
                <c:pt idx="72982">
                  <c:v>36491</c:v>
                </c:pt>
                <c:pt idx="72983">
                  <c:v>36491.5</c:v>
                </c:pt>
                <c:pt idx="72984">
                  <c:v>36492</c:v>
                </c:pt>
                <c:pt idx="72985">
                  <c:v>36492.5</c:v>
                </c:pt>
                <c:pt idx="72986">
                  <c:v>36493</c:v>
                </c:pt>
                <c:pt idx="72987">
                  <c:v>36493.5</c:v>
                </c:pt>
                <c:pt idx="72988">
                  <c:v>36494</c:v>
                </c:pt>
                <c:pt idx="72989">
                  <c:v>36494.5</c:v>
                </c:pt>
                <c:pt idx="72990">
                  <c:v>36495</c:v>
                </c:pt>
                <c:pt idx="72991">
                  <c:v>36495.5</c:v>
                </c:pt>
                <c:pt idx="72992">
                  <c:v>36496</c:v>
                </c:pt>
                <c:pt idx="72993">
                  <c:v>36496.5</c:v>
                </c:pt>
                <c:pt idx="72994">
                  <c:v>36497</c:v>
                </c:pt>
                <c:pt idx="72995">
                  <c:v>36497.5</c:v>
                </c:pt>
                <c:pt idx="72996">
                  <c:v>36498</c:v>
                </c:pt>
                <c:pt idx="72997">
                  <c:v>36498.5</c:v>
                </c:pt>
                <c:pt idx="72998">
                  <c:v>36499</c:v>
                </c:pt>
                <c:pt idx="72999">
                  <c:v>36499.5</c:v>
                </c:pt>
                <c:pt idx="73000">
                  <c:v>36500</c:v>
                </c:pt>
                <c:pt idx="73001">
                  <c:v>36500.5</c:v>
                </c:pt>
                <c:pt idx="73002">
                  <c:v>36501</c:v>
                </c:pt>
                <c:pt idx="73003">
                  <c:v>36501.5</c:v>
                </c:pt>
                <c:pt idx="73004">
                  <c:v>36502</c:v>
                </c:pt>
                <c:pt idx="73005">
                  <c:v>36502.5</c:v>
                </c:pt>
                <c:pt idx="73006">
                  <c:v>36503</c:v>
                </c:pt>
                <c:pt idx="73007">
                  <c:v>36503.5</c:v>
                </c:pt>
                <c:pt idx="73008">
                  <c:v>36504</c:v>
                </c:pt>
                <c:pt idx="73009">
                  <c:v>36504.5</c:v>
                </c:pt>
                <c:pt idx="73010">
                  <c:v>36505</c:v>
                </c:pt>
                <c:pt idx="73011">
                  <c:v>36505.5</c:v>
                </c:pt>
                <c:pt idx="73012">
                  <c:v>36506</c:v>
                </c:pt>
                <c:pt idx="73013">
                  <c:v>36506.5</c:v>
                </c:pt>
                <c:pt idx="73014">
                  <c:v>36507</c:v>
                </c:pt>
                <c:pt idx="73015">
                  <c:v>36507.5</c:v>
                </c:pt>
                <c:pt idx="73016">
                  <c:v>36508</c:v>
                </c:pt>
                <c:pt idx="73017">
                  <c:v>36508.5</c:v>
                </c:pt>
                <c:pt idx="73018">
                  <c:v>36509</c:v>
                </c:pt>
                <c:pt idx="73019">
                  <c:v>36509.5</c:v>
                </c:pt>
                <c:pt idx="73020">
                  <c:v>36510</c:v>
                </c:pt>
                <c:pt idx="73021">
                  <c:v>36510.5</c:v>
                </c:pt>
                <c:pt idx="73022">
                  <c:v>36511</c:v>
                </c:pt>
                <c:pt idx="73023">
                  <c:v>36511.5</c:v>
                </c:pt>
                <c:pt idx="73024">
                  <c:v>36512</c:v>
                </c:pt>
                <c:pt idx="73025">
                  <c:v>36512.5</c:v>
                </c:pt>
                <c:pt idx="73026">
                  <c:v>36513</c:v>
                </c:pt>
                <c:pt idx="73027">
                  <c:v>36513.5</c:v>
                </c:pt>
                <c:pt idx="73028">
                  <c:v>36514</c:v>
                </c:pt>
                <c:pt idx="73029">
                  <c:v>36514.5</c:v>
                </c:pt>
                <c:pt idx="73030">
                  <c:v>36515</c:v>
                </c:pt>
                <c:pt idx="73031">
                  <c:v>36515.5</c:v>
                </c:pt>
                <c:pt idx="73032">
                  <c:v>36516</c:v>
                </c:pt>
                <c:pt idx="73033">
                  <c:v>36516.5</c:v>
                </c:pt>
                <c:pt idx="73034">
                  <c:v>36517</c:v>
                </c:pt>
                <c:pt idx="73035">
                  <c:v>36517.5</c:v>
                </c:pt>
                <c:pt idx="73036">
                  <c:v>36518</c:v>
                </c:pt>
                <c:pt idx="73037">
                  <c:v>36518.5</c:v>
                </c:pt>
                <c:pt idx="73038">
                  <c:v>36519</c:v>
                </c:pt>
                <c:pt idx="73039">
                  <c:v>36519.5</c:v>
                </c:pt>
                <c:pt idx="73040">
                  <c:v>36520</c:v>
                </c:pt>
                <c:pt idx="73041">
                  <c:v>36520.5</c:v>
                </c:pt>
                <c:pt idx="73042">
                  <c:v>36521</c:v>
                </c:pt>
                <c:pt idx="73043">
                  <c:v>36521.5</c:v>
                </c:pt>
                <c:pt idx="73044">
                  <c:v>36522</c:v>
                </c:pt>
                <c:pt idx="73045">
                  <c:v>36522.5</c:v>
                </c:pt>
                <c:pt idx="73046">
                  <c:v>36523</c:v>
                </c:pt>
                <c:pt idx="73047">
                  <c:v>36523.5</c:v>
                </c:pt>
                <c:pt idx="73048">
                  <c:v>36524</c:v>
                </c:pt>
                <c:pt idx="73049">
                  <c:v>36524.5</c:v>
                </c:pt>
                <c:pt idx="73050">
                  <c:v>36525</c:v>
                </c:pt>
                <c:pt idx="73051">
                  <c:v>36525.5</c:v>
                </c:pt>
                <c:pt idx="73052">
                  <c:v>36526</c:v>
                </c:pt>
                <c:pt idx="73053">
                  <c:v>36526.5</c:v>
                </c:pt>
                <c:pt idx="73054">
                  <c:v>36527</c:v>
                </c:pt>
                <c:pt idx="73055">
                  <c:v>36527.5</c:v>
                </c:pt>
                <c:pt idx="73056">
                  <c:v>36528</c:v>
                </c:pt>
                <c:pt idx="73057">
                  <c:v>36528.5</c:v>
                </c:pt>
                <c:pt idx="73058">
                  <c:v>36529</c:v>
                </c:pt>
                <c:pt idx="73059">
                  <c:v>36529.5</c:v>
                </c:pt>
                <c:pt idx="73060">
                  <c:v>36530</c:v>
                </c:pt>
                <c:pt idx="73061">
                  <c:v>36530.5</c:v>
                </c:pt>
                <c:pt idx="73062">
                  <c:v>36531</c:v>
                </c:pt>
                <c:pt idx="73063">
                  <c:v>36531.5</c:v>
                </c:pt>
                <c:pt idx="73064">
                  <c:v>36532</c:v>
                </c:pt>
                <c:pt idx="73065">
                  <c:v>36532.5</c:v>
                </c:pt>
                <c:pt idx="73066">
                  <c:v>36533</c:v>
                </c:pt>
                <c:pt idx="73067">
                  <c:v>36533.5</c:v>
                </c:pt>
                <c:pt idx="73068">
                  <c:v>36534</c:v>
                </c:pt>
                <c:pt idx="73069">
                  <c:v>36534.5</c:v>
                </c:pt>
                <c:pt idx="73070">
                  <c:v>36535</c:v>
                </c:pt>
                <c:pt idx="73071">
                  <c:v>36535.5</c:v>
                </c:pt>
                <c:pt idx="73072">
                  <c:v>36536</c:v>
                </c:pt>
                <c:pt idx="73073">
                  <c:v>36536.5</c:v>
                </c:pt>
                <c:pt idx="73074">
                  <c:v>36537</c:v>
                </c:pt>
                <c:pt idx="73075">
                  <c:v>36537.5</c:v>
                </c:pt>
                <c:pt idx="73076">
                  <c:v>36538</c:v>
                </c:pt>
                <c:pt idx="73077">
                  <c:v>36538.5</c:v>
                </c:pt>
                <c:pt idx="73078">
                  <c:v>36539</c:v>
                </c:pt>
                <c:pt idx="73079">
                  <c:v>36539.5</c:v>
                </c:pt>
                <c:pt idx="73080">
                  <c:v>36540</c:v>
                </c:pt>
                <c:pt idx="73081">
                  <c:v>36540.5</c:v>
                </c:pt>
                <c:pt idx="73082">
                  <c:v>36541</c:v>
                </c:pt>
                <c:pt idx="73083">
                  <c:v>36541.5</c:v>
                </c:pt>
                <c:pt idx="73084">
                  <c:v>36542</c:v>
                </c:pt>
                <c:pt idx="73085">
                  <c:v>36542.5</c:v>
                </c:pt>
                <c:pt idx="73086">
                  <c:v>36543</c:v>
                </c:pt>
                <c:pt idx="73087">
                  <c:v>36543.5</c:v>
                </c:pt>
                <c:pt idx="73088">
                  <c:v>36544</c:v>
                </c:pt>
                <c:pt idx="73089">
                  <c:v>36544.5</c:v>
                </c:pt>
                <c:pt idx="73090">
                  <c:v>36545</c:v>
                </c:pt>
                <c:pt idx="73091">
                  <c:v>36545.5</c:v>
                </c:pt>
                <c:pt idx="73092">
                  <c:v>36546</c:v>
                </c:pt>
                <c:pt idx="73093">
                  <c:v>36546.5</c:v>
                </c:pt>
                <c:pt idx="73094">
                  <c:v>36547</c:v>
                </c:pt>
                <c:pt idx="73095">
                  <c:v>36547.5</c:v>
                </c:pt>
                <c:pt idx="73096">
                  <c:v>36548</c:v>
                </c:pt>
                <c:pt idx="73097">
                  <c:v>36548.5</c:v>
                </c:pt>
                <c:pt idx="73098">
                  <c:v>36549</c:v>
                </c:pt>
                <c:pt idx="73099">
                  <c:v>36549.5</c:v>
                </c:pt>
                <c:pt idx="73100">
                  <c:v>36550</c:v>
                </c:pt>
                <c:pt idx="73101">
                  <c:v>36550.5</c:v>
                </c:pt>
                <c:pt idx="73102">
                  <c:v>36551</c:v>
                </c:pt>
                <c:pt idx="73103">
                  <c:v>36551.5</c:v>
                </c:pt>
                <c:pt idx="73104">
                  <c:v>36552</c:v>
                </c:pt>
                <c:pt idx="73105">
                  <c:v>36552.5</c:v>
                </c:pt>
                <c:pt idx="73106">
                  <c:v>36553</c:v>
                </c:pt>
                <c:pt idx="73107">
                  <c:v>36553.5</c:v>
                </c:pt>
                <c:pt idx="73108">
                  <c:v>36554</c:v>
                </c:pt>
                <c:pt idx="73109">
                  <c:v>36554.5</c:v>
                </c:pt>
                <c:pt idx="73110">
                  <c:v>36555</c:v>
                </c:pt>
                <c:pt idx="73111">
                  <c:v>36555.5</c:v>
                </c:pt>
                <c:pt idx="73112">
                  <c:v>36556</c:v>
                </c:pt>
                <c:pt idx="73113">
                  <c:v>36556.5</c:v>
                </c:pt>
                <c:pt idx="73114">
                  <c:v>36557</c:v>
                </c:pt>
                <c:pt idx="73115">
                  <c:v>36557.5</c:v>
                </c:pt>
                <c:pt idx="73116">
                  <c:v>36558</c:v>
                </c:pt>
                <c:pt idx="73117">
                  <c:v>36558.5</c:v>
                </c:pt>
                <c:pt idx="73118">
                  <c:v>36559</c:v>
                </c:pt>
                <c:pt idx="73119">
                  <c:v>36559.5</c:v>
                </c:pt>
                <c:pt idx="73120">
                  <c:v>36560</c:v>
                </c:pt>
                <c:pt idx="73121">
                  <c:v>36560.5</c:v>
                </c:pt>
                <c:pt idx="73122">
                  <c:v>36561</c:v>
                </c:pt>
                <c:pt idx="73123">
                  <c:v>36561.5</c:v>
                </c:pt>
                <c:pt idx="73124">
                  <c:v>36562</c:v>
                </c:pt>
                <c:pt idx="73125">
                  <c:v>36562.5</c:v>
                </c:pt>
                <c:pt idx="73126">
                  <c:v>36563</c:v>
                </c:pt>
                <c:pt idx="73127">
                  <c:v>36563.5</c:v>
                </c:pt>
                <c:pt idx="73128">
                  <c:v>36564</c:v>
                </c:pt>
                <c:pt idx="73129">
                  <c:v>36564.5</c:v>
                </c:pt>
                <c:pt idx="73130">
                  <c:v>36565</c:v>
                </c:pt>
                <c:pt idx="73131">
                  <c:v>36565.5</c:v>
                </c:pt>
                <c:pt idx="73132">
                  <c:v>36566</c:v>
                </c:pt>
                <c:pt idx="73133">
                  <c:v>36566.5</c:v>
                </c:pt>
                <c:pt idx="73134">
                  <c:v>36567</c:v>
                </c:pt>
                <c:pt idx="73135">
                  <c:v>36567.5</c:v>
                </c:pt>
                <c:pt idx="73136">
                  <c:v>36568</c:v>
                </c:pt>
                <c:pt idx="73137">
                  <c:v>36568.5</c:v>
                </c:pt>
                <c:pt idx="73138">
                  <c:v>36569</c:v>
                </c:pt>
                <c:pt idx="73139">
                  <c:v>36569.5</c:v>
                </c:pt>
                <c:pt idx="73140">
                  <c:v>36570</c:v>
                </c:pt>
                <c:pt idx="73141">
                  <c:v>36570.5</c:v>
                </c:pt>
                <c:pt idx="73142">
                  <c:v>36571</c:v>
                </c:pt>
                <c:pt idx="73143">
                  <c:v>36571.5</c:v>
                </c:pt>
                <c:pt idx="73144">
                  <c:v>36572</c:v>
                </c:pt>
                <c:pt idx="73145">
                  <c:v>36572.5</c:v>
                </c:pt>
                <c:pt idx="73146">
                  <c:v>36573</c:v>
                </c:pt>
                <c:pt idx="73147">
                  <c:v>36573.5</c:v>
                </c:pt>
                <c:pt idx="73148">
                  <c:v>36574</c:v>
                </c:pt>
                <c:pt idx="73149">
                  <c:v>36574.5</c:v>
                </c:pt>
                <c:pt idx="73150">
                  <c:v>36575</c:v>
                </c:pt>
                <c:pt idx="73151">
                  <c:v>36575.5</c:v>
                </c:pt>
                <c:pt idx="73152">
                  <c:v>36576</c:v>
                </c:pt>
                <c:pt idx="73153">
                  <c:v>36576.5</c:v>
                </c:pt>
                <c:pt idx="73154">
                  <c:v>36577</c:v>
                </c:pt>
                <c:pt idx="73155">
                  <c:v>36577.5</c:v>
                </c:pt>
                <c:pt idx="73156">
                  <c:v>36578</c:v>
                </c:pt>
                <c:pt idx="73157">
                  <c:v>36578.5</c:v>
                </c:pt>
                <c:pt idx="73158">
                  <c:v>36579</c:v>
                </c:pt>
                <c:pt idx="73159">
                  <c:v>36579.5</c:v>
                </c:pt>
                <c:pt idx="73160">
                  <c:v>36580</c:v>
                </c:pt>
                <c:pt idx="73161">
                  <c:v>36580.5</c:v>
                </c:pt>
                <c:pt idx="73162">
                  <c:v>36581</c:v>
                </c:pt>
                <c:pt idx="73163">
                  <c:v>36581.5</c:v>
                </c:pt>
                <c:pt idx="73164">
                  <c:v>36582</c:v>
                </c:pt>
                <c:pt idx="73165">
                  <c:v>36582.5</c:v>
                </c:pt>
                <c:pt idx="73166">
                  <c:v>36583</c:v>
                </c:pt>
                <c:pt idx="73167">
                  <c:v>36583.5</c:v>
                </c:pt>
                <c:pt idx="73168">
                  <c:v>36584</c:v>
                </c:pt>
                <c:pt idx="73169">
                  <c:v>36584.5</c:v>
                </c:pt>
                <c:pt idx="73170">
                  <c:v>36585</c:v>
                </c:pt>
                <c:pt idx="73171">
                  <c:v>36585.5</c:v>
                </c:pt>
                <c:pt idx="73172">
                  <c:v>36586</c:v>
                </c:pt>
                <c:pt idx="73173">
                  <c:v>36586.5</c:v>
                </c:pt>
                <c:pt idx="73174">
                  <c:v>36587</c:v>
                </c:pt>
                <c:pt idx="73175">
                  <c:v>36587.5</c:v>
                </c:pt>
                <c:pt idx="73176">
                  <c:v>36588</c:v>
                </c:pt>
                <c:pt idx="73177">
                  <c:v>36588.5</c:v>
                </c:pt>
                <c:pt idx="73178">
                  <c:v>36589</c:v>
                </c:pt>
                <c:pt idx="73179">
                  <c:v>36589.5</c:v>
                </c:pt>
                <c:pt idx="73180">
                  <c:v>36590</c:v>
                </c:pt>
                <c:pt idx="73181">
                  <c:v>36590.5</c:v>
                </c:pt>
                <c:pt idx="73182">
                  <c:v>36591</c:v>
                </c:pt>
                <c:pt idx="73183">
                  <c:v>36591.5</c:v>
                </c:pt>
                <c:pt idx="73184">
                  <c:v>36592</c:v>
                </c:pt>
                <c:pt idx="73185">
                  <c:v>36592.5</c:v>
                </c:pt>
                <c:pt idx="73186">
                  <c:v>36593</c:v>
                </c:pt>
                <c:pt idx="73187">
                  <c:v>36593.5</c:v>
                </c:pt>
                <c:pt idx="73188">
                  <c:v>36594</c:v>
                </c:pt>
                <c:pt idx="73189">
                  <c:v>36594.5</c:v>
                </c:pt>
                <c:pt idx="73190">
                  <c:v>36595</c:v>
                </c:pt>
                <c:pt idx="73191">
                  <c:v>36595.5</c:v>
                </c:pt>
                <c:pt idx="73192">
                  <c:v>36596</c:v>
                </c:pt>
                <c:pt idx="73193">
                  <c:v>36596.5</c:v>
                </c:pt>
                <c:pt idx="73194">
                  <c:v>36597</c:v>
                </c:pt>
                <c:pt idx="73195">
                  <c:v>36597.5</c:v>
                </c:pt>
                <c:pt idx="73196">
                  <c:v>36598</c:v>
                </c:pt>
                <c:pt idx="73197">
                  <c:v>36598.5</c:v>
                </c:pt>
                <c:pt idx="73198">
                  <c:v>36599</c:v>
                </c:pt>
                <c:pt idx="73199">
                  <c:v>36599.5</c:v>
                </c:pt>
                <c:pt idx="73200">
                  <c:v>36600</c:v>
                </c:pt>
                <c:pt idx="73201">
                  <c:v>36600.5</c:v>
                </c:pt>
                <c:pt idx="73202">
                  <c:v>36601</c:v>
                </c:pt>
                <c:pt idx="73203">
                  <c:v>36601.5</c:v>
                </c:pt>
                <c:pt idx="73204">
                  <c:v>36602</c:v>
                </c:pt>
                <c:pt idx="73205">
                  <c:v>36602.5</c:v>
                </c:pt>
                <c:pt idx="73206">
                  <c:v>36603</c:v>
                </c:pt>
                <c:pt idx="73207">
                  <c:v>36603.5</c:v>
                </c:pt>
                <c:pt idx="73208">
                  <c:v>36604</c:v>
                </c:pt>
                <c:pt idx="73209">
                  <c:v>36604.5</c:v>
                </c:pt>
                <c:pt idx="73210">
                  <c:v>36605</c:v>
                </c:pt>
                <c:pt idx="73211">
                  <c:v>36605.5</c:v>
                </c:pt>
                <c:pt idx="73212">
                  <c:v>36606</c:v>
                </c:pt>
                <c:pt idx="73213">
                  <c:v>36606.5</c:v>
                </c:pt>
                <c:pt idx="73214">
                  <c:v>36607</c:v>
                </c:pt>
                <c:pt idx="73215">
                  <c:v>36607.5</c:v>
                </c:pt>
                <c:pt idx="73216">
                  <c:v>36608</c:v>
                </c:pt>
                <c:pt idx="73217">
                  <c:v>36608.5</c:v>
                </c:pt>
                <c:pt idx="73218">
                  <c:v>36609</c:v>
                </c:pt>
                <c:pt idx="73219">
                  <c:v>36609.5</c:v>
                </c:pt>
                <c:pt idx="73220">
                  <c:v>36610</c:v>
                </c:pt>
                <c:pt idx="73221">
                  <c:v>36610.5</c:v>
                </c:pt>
                <c:pt idx="73222">
                  <c:v>36611</c:v>
                </c:pt>
                <c:pt idx="73223">
                  <c:v>36611.5</c:v>
                </c:pt>
                <c:pt idx="73224">
                  <c:v>36612</c:v>
                </c:pt>
                <c:pt idx="73225">
                  <c:v>36612.5</c:v>
                </c:pt>
                <c:pt idx="73226">
                  <c:v>36613</c:v>
                </c:pt>
                <c:pt idx="73227">
                  <c:v>36613.5</c:v>
                </c:pt>
                <c:pt idx="73228">
                  <c:v>36614</c:v>
                </c:pt>
                <c:pt idx="73229">
                  <c:v>36614.5</c:v>
                </c:pt>
                <c:pt idx="73230">
                  <c:v>36615</c:v>
                </c:pt>
                <c:pt idx="73231">
                  <c:v>36615.5</c:v>
                </c:pt>
                <c:pt idx="73232">
                  <c:v>36616</c:v>
                </c:pt>
                <c:pt idx="73233">
                  <c:v>36616.5</c:v>
                </c:pt>
                <c:pt idx="73234">
                  <c:v>36617</c:v>
                </c:pt>
                <c:pt idx="73235">
                  <c:v>36617.5</c:v>
                </c:pt>
                <c:pt idx="73236">
                  <c:v>36618</c:v>
                </c:pt>
                <c:pt idx="73237">
                  <c:v>36618.5</c:v>
                </c:pt>
                <c:pt idx="73238">
                  <c:v>36619</c:v>
                </c:pt>
                <c:pt idx="73239">
                  <c:v>36619.5</c:v>
                </c:pt>
                <c:pt idx="73240">
                  <c:v>36620</c:v>
                </c:pt>
                <c:pt idx="73241">
                  <c:v>36620.5</c:v>
                </c:pt>
                <c:pt idx="73242">
                  <c:v>36621</c:v>
                </c:pt>
                <c:pt idx="73243">
                  <c:v>36621.5</c:v>
                </c:pt>
                <c:pt idx="73244">
                  <c:v>36622</c:v>
                </c:pt>
                <c:pt idx="73245">
                  <c:v>36622.5</c:v>
                </c:pt>
                <c:pt idx="73246">
                  <c:v>36623</c:v>
                </c:pt>
                <c:pt idx="73247">
                  <c:v>36623.5</c:v>
                </c:pt>
                <c:pt idx="73248">
                  <c:v>36624</c:v>
                </c:pt>
                <c:pt idx="73249">
                  <c:v>36624.5</c:v>
                </c:pt>
                <c:pt idx="73250">
                  <c:v>36625</c:v>
                </c:pt>
                <c:pt idx="73251">
                  <c:v>36625.5</c:v>
                </c:pt>
                <c:pt idx="73252">
                  <c:v>36626</c:v>
                </c:pt>
                <c:pt idx="73253">
                  <c:v>36626.5</c:v>
                </c:pt>
                <c:pt idx="73254">
                  <c:v>36627</c:v>
                </c:pt>
                <c:pt idx="73255">
                  <c:v>36627.5</c:v>
                </c:pt>
                <c:pt idx="73256">
                  <c:v>36628</c:v>
                </c:pt>
                <c:pt idx="73257">
                  <c:v>36628.5</c:v>
                </c:pt>
                <c:pt idx="73258">
                  <c:v>36629</c:v>
                </c:pt>
                <c:pt idx="73259">
                  <c:v>36629.5</c:v>
                </c:pt>
                <c:pt idx="73260">
                  <c:v>36630</c:v>
                </c:pt>
                <c:pt idx="73261">
                  <c:v>36630.5</c:v>
                </c:pt>
                <c:pt idx="73262">
                  <c:v>36631</c:v>
                </c:pt>
                <c:pt idx="73263">
                  <c:v>36631.5</c:v>
                </c:pt>
                <c:pt idx="73264">
                  <c:v>36632</c:v>
                </c:pt>
                <c:pt idx="73265">
                  <c:v>36632.5</c:v>
                </c:pt>
                <c:pt idx="73266">
                  <c:v>36633</c:v>
                </c:pt>
                <c:pt idx="73267">
                  <c:v>36633.5</c:v>
                </c:pt>
                <c:pt idx="73268">
                  <c:v>36634</c:v>
                </c:pt>
                <c:pt idx="73269">
                  <c:v>36634.5</c:v>
                </c:pt>
                <c:pt idx="73270">
                  <c:v>36635</c:v>
                </c:pt>
                <c:pt idx="73271">
                  <c:v>36635.5</c:v>
                </c:pt>
                <c:pt idx="73272">
                  <c:v>36636</c:v>
                </c:pt>
                <c:pt idx="73273">
                  <c:v>36636.5</c:v>
                </c:pt>
                <c:pt idx="73274">
                  <c:v>36637</c:v>
                </c:pt>
                <c:pt idx="73275">
                  <c:v>36637.5</c:v>
                </c:pt>
                <c:pt idx="73276">
                  <c:v>36638</c:v>
                </c:pt>
                <c:pt idx="73277">
                  <c:v>36638.5</c:v>
                </c:pt>
                <c:pt idx="73278">
                  <c:v>36639</c:v>
                </c:pt>
                <c:pt idx="73279">
                  <c:v>36639.5</c:v>
                </c:pt>
                <c:pt idx="73280">
                  <c:v>36640</c:v>
                </c:pt>
                <c:pt idx="73281">
                  <c:v>36640.5</c:v>
                </c:pt>
                <c:pt idx="73282">
                  <c:v>36641</c:v>
                </c:pt>
                <c:pt idx="73283">
                  <c:v>36641.5</c:v>
                </c:pt>
                <c:pt idx="73284">
                  <c:v>36642</c:v>
                </c:pt>
                <c:pt idx="73285">
                  <c:v>36642.5</c:v>
                </c:pt>
                <c:pt idx="73286">
                  <c:v>36643</c:v>
                </c:pt>
                <c:pt idx="73287">
                  <c:v>36643.5</c:v>
                </c:pt>
                <c:pt idx="73288">
                  <c:v>36644</c:v>
                </c:pt>
                <c:pt idx="73289">
                  <c:v>36644.5</c:v>
                </c:pt>
                <c:pt idx="73290">
                  <c:v>36645</c:v>
                </c:pt>
                <c:pt idx="73291">
                  <c:v>36645.5</c:v>
                </c:pt>
                <c:pt idx="73292">
                  <c:v>36646</c:v>
                </c:pt>
                <c:pt idx="73293">
                  <c:v>36646.5</c:v>
                </c:pt>
                <c:pt idx="73294">
                  <c:v>36647</c:v>
                </c:pt>
                <c:pt idx="73295">
                  <c:v>36647.5</c:v>
                </c:pt>
                <c:pt idx="73296">
                  <c:v>36648</c:v>
                </c:pt>
                <c:pt idx="73297">
                  <c:v>36648.5</c:v>
                </c:pt>
                <c:pt idx="73298">
                  <c:v>36649</c:v>
                </c:pt>
                <c:pt idx="73299">
                  <c:v>36649.5</c:v>
                </c:pt>
                <c:pt idx="73300">
                  <c:v>36650</c:v>
                </c:pt>
                <c:pt idx="73301">
                  <c:v>36650.5</c:v>
                </c:pt>
                <c:pt idx="73302">
                  <c:v>36651</c:v>
                </c:pt>
                <c:pt idx="73303">
                  <c:v>36651.5</c:v>
                </c:pt>
                <c:pt idx="73304">
                  <c:v>36652</c:v>
                </c:pt>
                <c:pt idx="73305">
                  <c:v>36652.5</c:v>
                </c:pt>
                <c:pt idx="73306">
                  <c:v>36653</c:v>
                </c:pt>
                <c:pt idx="73307">
                  <c:v>36653.5</c:v>
                </c:pt>
                <c:pt idx="73308">
                  <c:v>36654</c:v>
                </c:pt>
                <c:pt idx="73309">
                  <c:v>36654.5</c:v>
                </c:pt>
                <c:pt idx="73310">
                  <c:v>36655</c:v>
                </c:pt>
                <c:pt idx="73311">
                  <c:v>36655.5</c:v>
                </c:pt>
                <c:pt idx="73312">
                  <c:v>36656</c:v>
                </c:pt>
                <c:pt idx="73313">
                  <c:v>36656.5</c:v>
                </c:pt>
                <c:pt idx="73314">
                  <c:v>36657</c:v>
                </c:pt>
                <c:pt idx="73315">
                  <c:v>36657.5</c:v>
                </c:pt>
                <c:pt idx="73316">
                  <c:v>36658</c:v>
                </c:pt>
                <c:pt idx="73317">
                  <c:v>36658.5</c:v>
                </c:pt>
                <c:pt idx="73318">
                  <c:v>36659</c:v>
                </c:pt>
                <c:pt idx="73319">
                  <c:v>36659.5</c:v>
                </c:pt>
                <c:pt idx="73320">
                  <c:v>36660</c:v>
                </c:pt>
                <c:pt idx="73321">
                  <c:v>36660.5</c:v>
                </c:pt>
                <c:pt idx="73322">
                  <c:v>36661</c:v>
                </c:pt>
                <c:pt idx="73323">
                  <c:v>36661.5</c:v>
                </c:pt>
                <c:pt idx="73324">
                  <c:v>36662</c:v>
                </c:pt>
                <c:pt idx="73325">
                  <c:v>36662.5</c:v>
                </c:pt>
                <c:pt idx="73326">
                  <c:v>36663</c:v>
                </c:pt>
                <c:pt idx="73327">
                  <c:v>36663.5</c:v>
                </c:pt>
                <c:pt idx="73328">
                  <c:v>36664</c:v>
                </c:pt>
                <c:pt idx="73329">
                  <c:v>36664.5</c:v>
                </c:pt>
                <c:pt idx="73330">
                  <c:v>36665</c:v>
                </c:pt>
                <c:pt idx="73331">
                  <c:v>36665.5</c:v>
                </c:pt>
                <c:pt idx="73332">
                  <c:v>36666</c:v>
                </c:pt>
                <c:pt idx="73333">
                  <c:v>36666.5</c:v>
                </c:pt>
                <c:pt idx="73334">
                  <c:v>36667</c:v>
                </c:pt>
                <c:pt idx="73335">
                  <c:v>36667.5</c:v>
                </c:pt>
                <c:pt idx="73336">
                  <c:v>36668</c:v>
                </c:pt>
                <c:pt idx="73337">
                  <c:v>36668.5</c:v>
                </c:pt>
                <c:pt idx="73338">
                  <c:v>36669</c:v>
                </c:pt>
                <c:pt idx="73339">
                  <c:v>36669.5</c:v>
                </c:pt>
                <c:pt idx="73340">
                  <c:v>36670</c:v>
                </c:pt>
                <c:pt idx="73341">
                  <c:v>36670.5</c:v>
                </c:pt>
                <c:pt idx="73342">
                  <c:v>36671</c:v>
                </c:pt>
                <c:pt idx="73343">
                  <c:v>36671.5</c:v>
                </c:pt>
                <c:pt idx="73344">
                  <c:v>36672</c:v>
                </c:pt>
                <c:pt idx="73345">
                  <c:v>36672.5</c:v>
                </c:pt>
                <c:pt idx="73346">
                  <c:v>36673</c:v>
                </c:pt>
                <c:pt idx="73347">
                  <c:v>36673.5</c:v>
                </c:pt>
                <c:pt idx="73348">
                  <c:v>36674</c:v>
                </c:pt>
                <c:pt idx="73349">
                  <c:v>36674.5</c:v>
                </c:pt>
                <c:pt idx="73350">
                  <c:v>36675</c:v>
                </c:pt>
                <c:pt idx="73351">
                  <c:v>36675.5</c:v>
                </c:pt>
                <c:pt idx="73352">
                  <c:v>36676</c:v>
                </c:pt>
                <c:pt idx="73353">
                  <c:v>36676.5</c:v>
                </c:pt>
                <c:pt idx="73354">
                  <c:v>36677</c:v>
                </c:pt>
                <c:pt idx="73355">
                  <c:v>36677.5</c:v>
                </c:pt>
                <c:pt idx="73356">
                  <c:v>36678</c:v>
                </c:pt>
                <c:pt idx="73357">
                  <c:v>36678.5</c:v>
                </c:pt>
                <c:pt idx="73358">
                  <c:v>36679</c:v>
                </c:pt>
                <c:pt idx="73359">
                  <c:v>36679.5</c:v>
                </c:pt>
                <c:pt idx="73360">
                  <c:v>36680</c:v>
                </c:pt>
                <c:pt idx="73361">
                  <c:v>36680.5</c:v>
                </c:pt>
                <c:pt idx="73362">
                  <c:v>36681</c:v>
                </c:pt>
                <c:pt idx="73363">
                  <c:v>36681.5</c:v>
                </c:pt>
                <c:pt idx="73364">
                  <c:v>36682</c:v>
                </c:pt>
                <c:pt idx="73365">
                  <c:v>36682.5</c:v>
                </c:pt>
                <c:pt idx="73366">
                  <c:v>36683</c:v>
                </c:pt>
                <c:pt idx="73367">
                  <c:v>36683.5</c:v>
                </c:pt>
                <c:pt idx="73368">
                  <c:v>36684</c:v>
                </c:pt>
                <c:pt idx="73369">
                  <c:v>36684.5</c:v>
                </c:pt>
                <c:pt idx="73370">
                  <c:v>36685</c:v>
                </c:pt>
                <c:pt idx="73371">
                  <c:v>36685.5</c:v>
                </c:pt>
                <c:pt idx="73372">
                  <c:v>36686</c:v>
                </c:pt>
                <c:pt idx="73373">
                  <c:v>36686.5</c:v>
                </c:pt>
                <c:pt idx="73374">
                  <c:v>36687</c:v>
                </c:pt>
                <c:pt idx="73375">
                  <c:v>36687.5</c:v>
                </c:pt>
                <c:pt idx="73376">
                  <c:v>36688</c:v>
                </c:pt>
                <c:pt idx="73377">
                  <c:v>36688.5</c:v>
                </c:pt>
                <c:pt idx="73378">
                  <c:v>36689</c:v>
                </c:pt>
                <c:pt idx="73379">
                  <c:v>36689.5</c:v>
                </c:pt>
                <c:pt idx="73380">
                  <c:v>36690</c:v>
                </c:pt>
                <c:pt idx="73381">
                  <c:v>36690.5</c:v>
                </c:pt>
                <c:pt idx="73382">
                  <c:v>36691</c:v>
                </c:pt>
                <c:pt idx="73383">
                  <c:v>36691.5</c:v>
                </c:pt>
                <c:pt idx="73384">
                  <c:v>36692</c:v>
                </c:pt>
                <c:pt idx="73385">
                  <c:v>36692.5</c:v>
                </c:pt>
                <c:pt idx="73386">
                  <c:v>36693</c:v>
                </c:pt>
                <c:pt idx="73387">
                  <c:v>36693.5</c:v>
                </c:pt>
                <c:pt idx="73388">
                  <c:v>36694</c:v>
                </c:pt>
                <c:pt idx="73389">
                  <c:v>36694.5</c:v>
                </c:pt>
                <c:pt idx="73390">
                  <c:v>36695</c:v>
                </c:pt>
                <c:pt idx="73391">
                  <c:v>36695.5</c:v>
                </c:pt>
                <c:pt idx="73392">
                  <c:v>36696</c:v>
                </c:pt>
                <c:pt idx="73393">
                  <c:v>36696.5</c:v>
                </c:pt>
                <c:pt idx="73394">
                  <c:v>36697</c:v>
                </c:pt>
                <c:pt idx="73395">
                  <c:v>36697.5</c:v>
                </c:pt>
                <c:pt idx="73396">
                  <c:v>36698</c:v>
                </c:pt>
                <c:pt idx="73397">
                  <c:v>36698.5</c:v>
                </c:pt>
                <c:pt idx="73398">
                  <c:v>36699</c:v>
                </c:pt>
                <c:pt idx="73399">
                  <c:v>36699.5</c:v>
                </c:pt>
                <c:pt idx="73400">
                  <c:v>36700</c:v>
                </c:pt>
                <c:pt idx="73401">
                  <c:v>36700.5</c:v>
                </c:pt>
                <c:pt idx="73402">
                  <c:v>36701</c:v>
                </c:pt>
                <c:pt idx="73403">
                  <c:v>36701.5</c:v>
                </c:pt>
                <c:pt idx="73404">
                  <c:v>36702</c:v>
                </c:pt>
                <c:pt idx="73405">
                  <c:v>36702.5</c:v>
                </c:pt>
                <c:pt idx="73406">
                  <c:v>36703</c:v>
                </c:pt>
                <c:pt idx="73407">
                  <c:v>36703.5</c:v>
                </c:pt>
                <c:pt idx="73408">
                  <c:v>36704</c:v>
                </c:pt>
                <c:pt idx="73409">
                  <c:v>36704.5</c:v>
                </c:pt>
                <c:pt idx="73410">
                  <c:v>36705</c:v>
                </c:pt>
                <c:pt idx="73411">
                  <c:v>36705.5</c:v>
                </c:pt>
                <c:pt idx="73412">
                  <c:v>36706</c:v>
                </c:pt>
                <c:pt idx="73413">
                  <c:v>36706.5</c:v>
                </c:pt>
                <c:pt idx="73414">
                  <c:v>36707</c:v>
                </c:pt>
                <c:pt idx="73415">
                  <c:v>36707.5</c:v>
                </c:pt>
                <c:pt idx="73416">
                  <c:v>36708</c:v>
                </c:pt>
                <c:pt idx="73417">
                  <c:v>36708.5</c:v>
                </c:pt>
                <c:pt idx="73418">
                  <c:v>36709</c:v>
                </c:pt>
                <c:pt idx="73419">
                  <c:v>36709.5</c:v>
                </c:pt>
                <c:pt idx="73420">
                  <c:v>36710</c:v>
                </c:pt>
                <c:pt idx="73421">
                  <c:v>36710.5</c:v>
                </c:pt>
                <c:pt idx="73422">
                  <c:v>36711</c:v>
                </c:pt>
                <c:pt idx="73423">
                  <c:v>36711.5</c:v>
                </c:pt>
                <c:pt idx="73424">
                  <c:v>36712</c:v>
                </c:pt>
                <c:pt idx="73425">
                  <c:v>36712.5</c:v>
                </c:pt>
                <c:pt idx="73426">
                  <c:v>36713</c:v>
                </c:pt>
                <c:pt idx="73427">
                  <c:v>36713.5</c:v>
                </c:pt>
                <c:pt idx="73428">
                  <c:v>36714</c:v>
                </c:pt>
                <c:pt idx="73429">
                  <c:v>36714.5</c:v>
                </c:pt>
                <c:pt idx="73430">
                  <c:v>36715</c:v>
                </c:pt>
                <c:pt idx="73431">
                  <c:v>36715.5</c:v>
                </c:pt>
                <c:pt idx="73432">
                  <c:v>36716</c:v>
                </c:pt>
                <c:pt idx="73433">
                  <c:v>36716.5</c:v>
                </c:pt>
                <c:pt idx="73434">
                  <c:v>36717</c:v>
                </c:pt>
                <c:pt idx="73435">
                  <c:v>36717.5</c:v>
                </c:pt>
                <c:pt idx="73436">
                  <c:v>36718</c:v>
                </c:pt>
                <c:pt idx="73437">
                  <c:v>36718.5</c:v>
                </c:pt>
                <c:pt idx="73438">
                  <c:v>36719</c:v>
                </c:pt>
                <c:pt idx="73439">
                  <c:v>36719.5</c:v>
                </c:pt>
                <c:pt idx="73440">
                  <c:v>36720</c:v>
                </c:pt>
                <c:pt idx="73441">
                  <c:v>36720.5</c:v>
                </c:pt>
                <c:pt idx="73442">
                  <c:v>36721</c:v>
                </c:pt>
                <c:pt idx="73443">
                  <c:v>36721.5</c:v>
                </c:pt>
                <c:pt idx="73444">
                  <c:v>36722</c:v>
                </c:pt>
                <c:pt idx="73445">
                  <c:v>36722.5</c:v>
                </c:pt>
                <c:pt idx="73446">
                  <c:v>36723</c:v>
                </c:pt>
                <c:pt idx="73447">
                  <c:v>36723.5</c:v>
                </c:pt>
                <c:pt idx="73448">
                  <c:v>36724</c:v>
                </c:pt>
                <c:pt idx="73449">
                  <c:v>36724.5</c:v>
                </c:pt>
                <c:pt idx="73450">
                  <c:v>36725</c:v>
                </c:pt>
                <c:pt idx="73451">
                  <c:v>36725.5</c:v>
                </c:pt>
                <c:pt idx="73452">
                  <c:v>36726</c:v>
                </c:pt>
                <c:pt idx="73453">
                  <c:v>36726.5</c:v>
                </c:pt>
                <c:pt idx="73454">
                  <c:v>36727</c:v>
                </c:pt>
                <c:pt idx="73455">
                  <c:v>36727.5</c:v>
                </c:pt>
                <c:pt idx="73456">
                  <c:v>36728</c:v>
                </c:pt>
                <c:pt idx="73457">
                  <c:v>36728.5</c:v>
                </c:pt>
                <c:pt idx="73458">
                  <c:v>36729</c:v>
                </c:pt>
                <c:pt idx="73459">
                  <c:v>36729.5</c:v>
                </c:pt>
                <c:pt idx="73460">
                  <c:v>36730</c:v>
                </c:pt>
                <c:pt idx="73461">
                  <c:v>36730.5</c:v>
                </c:pt>
                <c:pt idx="73462">
                  <c:v>36731</c:v>
                </c:pt>
                <c:pt idx="73463">
                  <c:v>36731.5</c:v>
                </c:pt>
                <c:pt idx="73464">
                  <c:v>36732</c:v>
                </c:pt>
                <c:pt idx="73465">
                  <c:v>36732.5</c:v>
                </c:pt>
                <c:pt idx="73466">
                  <c:v>36733</c:v>
                </c:pt>
                <c:pt idx="73467">
                  <c:v>36733.5</c:v>
                </c:pt>
                <c:pt idx="73468">
                  <c:v>36734</c:v>
                </c:pt>
                <c:pt idx="73469">
                  <c:v>36734.5</c:v>
                </c:pt>
                <c:pt idx="73470">
                  <c:v>36735</c:v>
                </c:pt>
                <c:pt idx="73471">
                  <c:v>36735.5</c:v>
                </c:pt>
                <c:pt idx="73472">
                  <c:v>36736</c:v>
                </c:pt>
                <c:pt idx="73473">
                  <c:v>36736.5</c:v>
                </c:pt>
                <c:pt idx="73474">
                  <c:v>36737</c:v>
                </c:pt>
                <c:pt idx="73475">
                  <c:v>36737.5</c:v>
                </c:pt>
                <c:pt idx="73476">
                  <c:v>36738</c:v>
                </c:pt>
                <c:pt idx="73477">
                  <c:v>36738.5</c:v>
                </c:pt>
                <c:pt idx="73478">
                  <c:v>36739</c:v>
                </c:pt>
                <c:pt idx="73479">
                  <c:v>36739.5</c:v>
                </c:pt>
                <c:pt idx="73480">
                  <c:v>36740</c:v>
                </c:pt>
                <c:pt idx="73481">
                  <c:v>36740.5</c:v>
                </c:pt>
                <c:pt idx="73482">
                  <c:v>36741</c:v>
                </c:pt>
                <c:pt idx="73483">
                  <c:v>36741.5</c:v>
                </c:pt>
                <c:pt idx="73484">
                  <c:v>36742</c:v>
                </c:pt>
                <c:pt idx="73485">
                  <c:v>36742.5</c:v>
                </c:pt>
                <c:pt idx="73486">
                  <c:v>36743</c:v>
                </c:pt>
                <c:pt idx="73487">
                  <c:v>36743.5</c:v>
                </c:pt>
                <c:pt idx="73488">
                  <c:v>36744</c:v>
                </c:pt>
                <c:pt idx="73489">
                  <c:v>36744.5</c:v>
                </c:pt>
                <c:pt idx="73490">
                  <c:v>36745</c:v>
                </c:pt>
                <c:pt idx="73491">
                  <c:v>36745.5</c:v>
                </c:pt>
                <c:pt idx="73492">
                  <c:v>36746</c:v>
                </c:pt>
                <c:pt idx="73493">
                  <c:v>36746.5</c:v>
                </c:pt>
                <c:pt idx="73494">
                  <c:v>36747</c:v>
                </c:pt>
                <c:pt idx="73495">
                  <c:v>36747.5</c:v>
                </c:pt>
                <c:pt idx="73496">
                  <c:v>36748</c:v>
                </c:pt>
                <c:pt idx="73497">
                  <c:v>36748.5</c:v>
                </c:pt>
                <c:pt idx="73498">
                  <c:v>36749</c:v>
                </c:pt>
                <c:pt idx="73499">
                  <c:v>36749.5</c:v>
                </c:pt>
                <c:pt idx="73500">
                  <c:v>36750</c:v>
                </c:pt>
                <c:pt idx="73501">
                  <c:v>36750.5</c:v>
                </c:pt>
                <c:pt idx="73502">
                  <c:v>36751</c:v>
                </c:pt>
                <c:pt idx="73503">
                  <c:v>36751.5</c:v>
                </c:pt>
                <c:pt idx="73504">
                  <c:v>36752</c:v>
                </c:pt>
                <c:pt idx="73505">
                  <c:v>36752.5</c:v>
                </c:pt>
                <c:pt idx="73506">
                  <c:v>36753</c:v>
                </c:pt>
                <c:pt idx="73507">
                  <c:v>36753.5</c:v>
                </c:pt>
                <c:pt idx="73508">
                  <c:v>36754</c:v>
                </c:pt>
                <c:pt idx="73509">
                  <c:v>36754.5</c:v>
                </c:pt>
                <c:pt idx="73510">
                  <c:v>36755</c:v>
                </c:pt>
                <c:pt idx="73511">
                  <c:v>36755.5</c:v>
                </c:pt>
                <c:pt idx="73512">
                  <c:v>36756</c:v>
                </c:pt>
                <c:pt idx="73513">
                  <c:v>36756.5</c:v>
                </c:pt>
                <c:pt idx="73514">
                  <c:v>36757</c:v>
                </c:pt>
                <c:pt idx="73515">
                  <c:v>36757.5</c:v>
                </c:pt>
                <c:pt idx="73516">
                  <c:v>36758</c:v>
                </c:pt>
                <c:pt idx="73517">
                  <c:v>36758.5</c:v>
                </c:pt>
                <c:pt idx="73518">
                  <c:v>36759</c:v>
                </c:pt>
                <c:pt idx="73519">
                  <c:v>36759.5</c:v>
                </c:pt>
                <c:pt idx="73520">
                  <c:v>36760</c:v>
                </c:pt>
                <c:pt idx="73521">
                  <c:v>36760.5</c:v>
                </c:pt>
                <c:pt idx="73522">
                  <c:v>36761</c:v>
                </c:pt>
                <c:pt idx="73523">
                  <c:v>36761.5</c:v>
                </c:pt>
                <c:pt idx="73524">
                  <c:v>36762</c:v>
                </c:pt>
                <c:pt idx="73525">
                  <c:v>36762.5</c:v>
                </c:pt>
                <c:pt idx="73526">
                  <c:v>36763</c:v>
                </c:pt>
                <c:pt idx="73527">
                  <c:v>36763.5</c:v>
                </c:pt>
                <c:pt idx="73528">
                  <c:v>36764</c:v>
                </c:pt>
                <c:pt idx="73529">
                  <c:v>36764.5</c:v>
                </c:pt>
                <c:pt idx="73530">
                  <c:v>36765</c:v>
                </c:pt>
                <c:pt idx="73531">
                  <c:v>36765.5</c:v>
                </c:pt>
                <c:pt idx="73532">
                  <c:v>36766</c:v>
                </c:pt>
                <c:pt idx="73533">
                  <c:v>36766.5</c:v>
                </c:pt>
                <c:pt idx="73534">
                  <c:v>36767</c:v>
                </c:pt>
                <c:pt idx="73535">
                  <c:v>36767.5</c:v>
                </c:pt>
                <c:pt idx="73536">
                  <c:v>36768</c:v>
                </c:pt>
                <c:pt idx="73537">
                  <c:v>36768.5</c:v>
                </c:pt>
                <c:pt idx="73538">
                  <c:v>36769</c:v>
                </c:pt>
                <c:pt idx="73539">
                  <c:v>36769.5</c:v>
                </c:pt>
                <c:pt idx="73540">
                  <c:v>36770</c:v>
                </c:pt>
                <c:pt idx="73541">
                  <c:v>36770.5</c:v>
                </c:pt>
                <c:pt idx="73542">
                  <c:v>36771</c:v>
                </c:pt>
                <c:pt idx="73543">
                  <c:v>36771.5</c:v>
                </c:pt>
                <c:pt idx="73544">
                  <c:v>36772</c:v>
                </c:pt>
                <c:pt idx="73545">
                  <c:v>36772.5</c:v>
                </c:pt>
                <c:pt idx="73546">
                  <c:v>36773</c:v>
                </c:pt>
                <c:pt idx="73547">
                  <c:v>36773.5</c:v>
                </c:pt>
                <c:pt idx="73548">
                  <c:v>36774</c:v>
                </c:pt>
                <c:pt idx="73549">
                  <c:v>36774.5</c:v>
                </c:pt>
                <c:pt idx="73550">
                  <c:v>36775</c:v>
                </c:pt>
                <c:pt idx="73551">
                  <c:v>36775.5</c:v>
                </c:pt>
                <c:pt idx="73552">
                  <c:v>36776</c:v>
                </c:pt>
                <c:pt idx="73553">
                  <c:v>36776.5</c:v>
                </c:pt>
                <c:pt idx="73554">
                  <c:v>36777</c:v>
                </c:pt>
                <c:pt idx="73555">
                  <c:v>36777.5</c:v>
                </c:pt>
                <c:pt idx="73556">
                  <c:v>36778</c:v>
                </c:pt>
                <c:pt idx="73557">
                  <c:v>36778.5</c:v>
                </c:pt>
                <c:pt idx="73558">
                  <c:v>36779</c:v>
                </c:pt>
                <c:pt idx="73559">
                  <c:v>36779.5</c:v>
                </c:pt>
                <c:pt idx="73560">
                  <c:v>36780</c:v>
                </c:pt>
                <c:pt idx="73561">
                  <c:v>36780.5</c:v>
                </c:pt>
                <c:pt idx="73562">
                  <c:v>36781</c:v>
                </c:pt>
                <c:pt idx="73563">
                  <c:v>36781.5</c:v>
                </c:pt>
                <c:pt idx="73564">
                  <c:v>36782</c:v>
                </c:pt>
                <c:pt idx="73565">
                  <c:v>36782.5</c:v>
                </c:pt>
                <c:pt idx="73566">
                  <c:v>36783</c:v>
                </c:pt>
                <c:pt idx="73567">
                  <c:v>36783.5</c:v>
                </c:pt>
                <c:pt idx="73568">
                  <c:v>36784</c:v>
                </c:pt>
                <c:pt idx="73569">
                  <c:v>36784.5</c:v>
                </c:pt>
                <c:pt idx="73570">
                  <c:v>36785</c:v>
                </c:pt>
                <c:pt idx="73571">
                  <c:v>36785.5</c:v>
                </c:pt>
                <c:pt idx="73572">
                  <c:v>36786</c:v>
                </c:pt>
                <c:pt idx="73573">
                  <c:v>36786.5</c:v>
                </c:pt>
                <c:pt idx="73574">
                  <c:v>36787</c:v>
                </c:pt>
                <c:pt idx="73575">
                  <c:v>36787.5</c:v>
                </c:pt>
                <c:pt idx="73576">
                  <c:v>36788</c:v>
                </c:pt>
                <c:pt idx="73577">
                  <c:v>36788.5</c:v>
                </c:pt>
                <c:pt idx="73578">
                  <c:v>36789</c:v>
                </c:pt>
                <c:pt idx="73579">
                  <c:v>36789.5</c:v>
                </c:pt>
                <c:pt idx="73580">
                  <c:v>36790</c:v>
                </c:pt>
                <c:pt idx="73581">
                  <c:v>36790.5</c:v>
                </c:pt>
                <c:pt idx="73582">
                  <c:v>36791</c:v>
                </c:pt>
                <c:pt idx="73583">
                  <c:v>36791.5</c:v>
                </c:pt>
                <c:pt idx="73584">
                  <c:v>36792</c:v>
                </c:pt>
                <c:pt idx="73585">
                  <c:v>36792.5</c:v>
                </c:pt>
                <c:pt idx="73586">
                  <c:v>36793</c:v>
                </c:pt>
                <c:pt idx="73587">
                  <c:v>36793.5</c:v>
                </c:pt>
                <c:pt idx="73588">
                  <c:v>36794</c:v>
                </c:pt>
                <c:pt idx="73589">
                  <c:v>36794.5</c:v>
                </c:pt>
                <c:pt idx="73590">
                  <c:v>36795</c:v>
                </c:pt>
                <c:pt idx="73591">
                  <c:v>36795.5</c:v>
                </c:pt>
                <c:pt idx="73592">
                  <c:v>36796</c:v>
                </c:pt>
                <c:pt idx="73593">
                  <c:v>36796.5</c:v>
                </c:pt>
                <c:pt idx="73594">
                  <c:v>36797</c:v>
                </c:pt>
                <c:pt idx="73595">
                  <c:v>36797.5</c:v>
                </c:pt>
                <c:pt idx="73596">
                  <c:v>36798</c:v>
                </c:pt>
                <c:pt idx="73597">
                  <c:v>36798.5</c:v>
                </c:pt>
                <c:pt idx="73598">
                  <c:v>36799</c:v>
                </c:pt>
                <c:pt idx="73599">
                  <c:v>36799.5</c:v>
                </c:pt>
                <c:pt idx="73600">
                  <c:v>36800</c:v>
                </c:pt>
                <c:pt idx="73601">
                  <c:v>36800.5</c:v>
                </c:pt>
                <c:pt idx="73602">
                  <c:v>36801</c:v>
                </c:pt>
                <c:pt idx="73603">
                  <c:v>36801.5</c:v>
                </c:pt>
                <c:pt idx="73604">
                  <c:v>36802</c:v>
                </c:pt>
                <c:pt idx="73605">
                  <c:v>36802.5</c:v>
                </c:pt>
                <c:pt idx="73606">
                  <c:v>36803</c:v>
                </c:pt>
                <c:pt idx="73607">
                  <c:v>36803.5</c:v>
                </c:pt>
                <c:pt idx="73608">
                  <c:v>36804</c:v>
                </c:pt>
                <c:pt idx="73609">
                  <c:v>36804.5</c:v>
                </c:pt>
                <c:pt idx="73610">
                  <c:v>36805</c:v>
                </c:pt>
                <c:pt idx="73611">
                  <c:v>36805.5</c:v>
                </c:pt>
                <c:pt idx="73612">
                  <c:v>36806</c:v>
                </c:pt>
                <c:pt idx="73613">
                  <c:v>36806.5</c:v>
                </c:pt>
                <c:pt idx="73614">
                  <c:v>36807</c:v>
                </c:pt>
                <c:pt idx="73615">
                  <c:v>36807.5</c:v>
                </c:pt>
                <c:pt idx="73616">
                  <c:v>36808</c:v>
                </c:pt>
                <c:pt idx="73617">
                  <c:v>36808.5</c:v>
                </c:pt>
                <c:pt idx="73618">
                  <c:v>36809</c:v>
                </c:pt>
                <c:pt idx="73619">
                  <c:v>36809.5</c:v>
                </c:pt>
                <c:pt idx="73620">
                  <c:v>36810</c:v>
                </c:pt>
                <c:pt idx="73621">
                  <c:v>36810.5</c:v>
                </c:pt>
                <c:pt idx="73622">
                  <c:v>36811</c:v>
                </c:pt>
                <c:pt idx="73623">
                  <c:v>36811.5</c:v>
                </c:pt>
                <c:pt idx="73624">
                  <c:v>36812</c:v>
                </c:pt>
                <c:pt idx="73625">
                  <c:v>36812.5</c:v>
                </c:pt>
                <c:pt idx="73626">
                  <c:v>36813</c:v>
                </c:pt>
                <c:pt idx="73627">
                  <c:v>36813.5</c:v>
                </c:pt>
                <c:pt idx="73628">
                  <c:v>36814</c:v>
                </c:pt>
                <c:pt idx="73629">
                  <c:v>36814.5</c:v>
                </c:pt>
                <c:pt idx="73630">
                  <c:v>36815</c:v>
                </c:pt>
                <c:pt idx="73631">
                  <c:v>36815.5</c:v>
                </c:pt>
                <c:pt idx="73632">
                  <c:v>36816</c:v>
                </c:pt>
                <c:pt idx="73633">
                  <c:v>36816.5</c:v>
                </c:pt>
                <c:pt idx="73634">
                  <c:v>36817</c:v>
                </c:pt>
                <c:pt idx="73635">
                  <c:v>36817.5</c:v>
                </c:pt>
                <c:pt idx="73636">
                  <c:v>36818</c:v>
                </c:pt>
                <c:pt idx="73637">
                  <c:v>36818.5</c:v>
                </c:pt>
                <c:pt idx="73638">
                  <c:v>36819</c:v>
                </c:pt>
                <c:pt idx="73639">
                  <c:v>36819.5</c:v>
                </c:pt>
                <c:pt idx="73640">
                  <c:v>36820</c:v>
                </c:pt>
                <c:pt idx="73641">
                  <c:v>36820.5</c:v>
                </c:pt>
                <c:pt idx="73642">
                  <c:v>36821</c:v>
                </c:pt>
                <c:pt idx="73643">
                  <c:v>36821.5</c:v>
                </c:pt>
                <c:pt idx="73644">
                  <c:v>36822</c:v>
                </c:pt>
                <c:pt idx="73645">
                  <c:v>36822.5</c:v>
                </c:pt>
                <c:pt idx="73646">
                  <c:v>36823</c:v>
                </c:pt>
                <c:pt idx="73647">
                  <c:v>36823.5</c:v>
                </c:pt>
                <c:pt idx="73648">
                  <c:v>36824</c:v>
                </c:pt>
                <c:pt idx="73649">
                  <c:v>36824.5</c:v>
                </c:pt>
                <c:pt idx="73650">
                  <c:v>36825</c:v>
                </c:pt>
                <c:pt idx="73651">
                  <c:v>36825.5</c:v>
                </c:pt>
                <c:pt idx="73652">
                  <c:v>36826</c:v>
                </c:pt>
                <c:pt idx="73653">
                  <c:v>36826.5</c:v>
                </c:pt>
                <c:pt idx="73654">
                  <c:v>36827</c:v>
                </c:pt>
                <c:pt idx="73655">
                  <c:v>36827.5</c:v>
                </c:pt>
                <c:pt idx="73656">
                  <c:v>36828</c:v>
                </c:pt>
                <c:pt idx="73657">
                  <c:v>36828.5</c:v>
                </c:pt>
                <c:pt idx="73658">
                  <c:v>36829</c:v>
                </c:pt>
                <c:pt idx="73659">
                  <c:v>36829.5</c:v>
                </c:pt>
                <c:pt idx="73660">
                  <c:v>36830</c:v>
                </c:pt>
                <c:pt idx="73661">
                  <c:v>36830.5</c:v>
                </c:pt>
                <c:pt idx="73662">
                  <c:v>36831</c:v>
                </c:pt>
                <c:pt idx="73663">
                  <c:v>36831.5</c:v>
                </c:pt>
                <c:pt idx="73664">
                  <c:v>36832</c:v>
                </c:pt>
                <c:pt idx="73665">
                  <c:v>36832.5</c:v>
                </c:pt>
                <c:pt idx="73666">
                  <c:v>36833</c:v>
                </c:pt>
                <c:pt idx="73667">
                  <c:v>36833.5</c:v>
                </c:pt>
                <c:pt idx="73668">
                  <c:v>36834</c:v>
                </c:pt>
                <c:pt idx="73669">
                  <c:v>36834.5</c:v>
                </c:pt>
                <c:pt idx="73670">
                  <c:v>36835</c:v>
                </c:pt>
                <c:pt idx="73671">
                  <c:v>36835.5</c:v>
                </c:pt>
                <c:pt idx="73672">
                  <c:v>36836</c:v>
                </c:pt>
                <c:pt idx="73673">
                  <c:v>36836.5</c:v>
                </c:pt>
                <c:pt idx="73674">
                  <c:v>36837</c:v>
                </c:pt>
                <c:pt idx="73675">
                  <c:v>36837.5</c:v>
                </c:pt>
                <c:pt idx="73676">
                  <c:v>36838</c:v>
                </c:pt>
                <c:pt idx="73677">
                  <c:v>36838.5</c:v>
                </c:pt>
                <c:pt idx="73678">
                  <c:v>36839</c:v>
                </c:pt>
                <c:pt idx="73679">
                  <c:v>36839.5</c:v>
                </c:pt>
                <c:pt idx="73680">
                  <c:v>36840</c:v>
                </c:pt>
                <c:pt idx="73681">
                  <c:v>36840.5</c:v>
                </c:pt>
                <c:pt idx="73682">
                  <c:v>36841</c:v>
                </c:pt>
                <c:pt idx="73683">
                  <c:v>36841.5</c:v>
                </c:pt>
                <c:pt idx="73684">
                  <c:v>36842</c:v>
                </c:pt>
                <c:pt idx="73685">
                  <c:v>36842.5</c:v>
                </c:pt>
                <c:pt idx="73686">
                  <c:v>36843</c:v>
                </c:pt>
                <c:pt idx="73687">
                  <c:v>36843.5</c:v>
                </c:pt>
                <c:pt idx="73688">
                  <c:v>36844</c:v>
                </c:pt>
                <c:pt idx="73689">
                  <c:v>36844.5</c:v>
                </c:pt>
                <c:pt idx="73690">
                  <c:v>36845</c:v>
                </c:pt>
                <c:pt idx="73691">
                  <c:v>36845.5</c:v>
                </c:pt>
                <c:pt idx="73692">
                  <c:v>36846</c:v>
                </c:pt>
                <c:pt idx="73693">
                  <c:v>36846.5</c:v>
                </c:pt>
                <c:pt idx="73694">
                  <c:v>36847</c:v>
                </c:pt>
                <c:pt idx="73695">
                  <c:v>36847.5</c:v>
                </c:pt>
                <c:pt idx="73696">
                  <c:v>36848</c:v>
                </c:pt>
                <c:pt idx="73697">
                  <c:v>36848.5</c:v>
                </c:pt>
                <c:pt idx="73698">
                  <c:v>36849</c:v>
                </c:pt>
                <c:pt idx="73699">
                  <c:v>36849.5</c:v>
                </c:pt>
                <c:pt idx="73700">
                  <c:v>36850</c:v>
                </c:pt>
                <c:pt idx="73701">
                  <c:v>36850.5</c:v>
                </c:pt>
                <c:pt idx="73702">
                  <c:v>36851</c:v>
                </c:pt>
                <c:pt idx="73703">
                  <c:v>36851.5</c:v>
                </c:pt>
                <c:pt idx="73704">
                  <c:v>36852</c:v>
                </c:pt>
                <c:pt idx="73705">
                  <c:v>36852.5</c:v>
                </c:pt>
                <c:pt idx="73706">
                  <c:v>36853</c:v>
                </c:pt>
                <c:pt idx="73707">
                  <c:v>36853.5</c:v>
                </c:pt>
                <c:pt idx="73708">
                  <c:v>36854</c:v>
                </c:pt>
                <c:pt idx="73709">
                  <c:v>36854.5</c:v>
                </c:pt>
                <c:pt idx="73710">
                  <c:v>36855</c:v>
                </c:pt>
                <c:pt idx="73711">
                  <c:v>36855.5</c:v>
                </c:pt>
                <c:pt idx="73712">
                  <c:v>36856</c:v>
                </c:pt>
                <c:pt idx="73713">
                  <c:v>36856.5</c:v>
                </c:pt>
                <c:pt idx="73714">
                  <c:v>36857</c:v>
                </c:pt>
                <c:pt idx="73715">
                  <c:v>36857.5</c:v>
                </c:pt>
                <c:pt idx="73716">
                  <c:v>36858</c:v>
                </c:pt>
                <c:pt idx="73717">
                  <c:v>36858.5</c:v>
                </c:pt>
                <c:pt idx="73718">
                  <c:v>36859</c:v>
                </c:pt>
                <c:pt idx="73719">
                  <c:v>36859.5</c:v>
                </c:pt>
                <c:pt idx="73720">
                  <c:v>36860</c:v>
                </c:pt>
                <c:pt idx="73721">
                  <c:v>36860.5</c:v>
                </c:pt>
                <c:pt idx="73722">
                  <c:v>36861</c:v>
                </c:pt>
                <c:pt idx="73723">
                  <c:v>36861.5</c:v>
                </c:pt>
                <c:pt idx="73724">
                  <c:v>36862</c:v>
                </c:pt>
                <c:pt idx="73725">
                  <c:v>36862.5</c:v>
                </c:pt>
                <c:pt idx="73726">
                  <c:v>36863</c:v>
                </c:pt>
                <c:pt idx="73727">
                  <c:v>36863.5</c:v>
                </c:pt>
                <c:pt idx="73728">
                  <c:v>36864</c:v>
                </c:pt>
                <c:pt idx="73729">
                  <c:v>36864.5</c:v>
                </c:pt>
                <c:pt idx="73730">
                  <c:v>36865</c:v>
                </c:pt>
                <c:pt idx="73731">
                  <c:v>36865.5</c:v>
                </c:pt>
                <c:pt idx="73732">
                  <c:v>36866</c:v>
                </c:pt>
                <c:pt idx="73733">
                  <c:v>36866.5</c:v>
                </c:pt>
                <c:pt idx="73734">
                  <c:v>36867</c:v>
                </c:pt>
                <c:pt idx="73735">
                  <c:v>36867.5</c:v>
                </c:pt>
                <c:pt idx="73736">
                  <c:v>36868</c:v>
                </c:pt>
                <c:pt idx="73737">
                  <c:v>36868.5</c:v>
                </c:pt>
                <c:pt idx="73738">
                  <c:v>36869</c:v>
                </c:pt>
                <c:pt idx="73739">
                  <c:v>36869.5</c:v>
                </c:pt>
                <c:pt idx="73740">
                  <c:v>36870</c:v>
                </c:pt>
                <c:pt idx="73741">
                  <c:v>36870.5</c:v>
                </c:pt>
                <c:pt idx="73742">
                  <c:v>36871</c:v>
                </c:pt>
                <c:pt idx="73743">
                  <c:v>36871.5</c:v>
                </c:pt>
                <c:pt idx="73744">
                  <c:v>36872</c:v>
                </c:pt>
                <c:pt idx="73745">
                  <c:v>36872.5</c:v>
                </c:pt>
                <c:pt idx="73746">
                  <c:v>36873</c:v>
                </c:pt>
                <c:pt idx="73747">
                  <c:v>36873.5</c:v>
                </c:pt>
                <c:pt idx="73748">
                  <c:v>36874</c:v>
                </c:pt>
                <c:pt idx="73749">
                  <c:v>36874.5</c:v>
                </c:pt>
                <c:pt idx="73750">
                  <c:v>36875</c:v>
                </c:pt>
                <c:pt idx="73751">
                  <c:v>36875.5</c:v>
                </c:pt>
                <c:pt idx="73752">
                  <c:v>36876</c:v>
                </c:pt>
                <c:pt idx="73753">
                  <c:v>36876.5</c:v>
                </c:pt>
                <c:pt idx="73754">
                  <c:v>36877</c:v>
                </c:pt>
                <c:pt idx="73755">
                  <c:v>36877.5</c:v>
                </c:pt>
                <c:pt idx="73756">
                  <c:v>36878</c:v>
                </c:pt>
                <c:pt idx="73757">
                  <c:v>36878.5</c:v>
                </c:pt>
                <c:pt idx="73758">
                  <c:v>36879</c:v>
                </c:pt>
                <c:pt idx="73759">
                  <c:v>36879.5</c:v>
                </c:pt>
                <c:pt idx="73760">
                  <c:v>36880</c:v>
                </c:pt>
                <c:pt idx="73761">
                  <c:v>36880.5</c:v>
                </c:pt>
                <c:pt idx="73762">
                  <c:v>36881</c:v>
                </c:pt>
                <c:pt idx="73763">
                  <c:v>36881.5</c:v>
                </c:pt>
                <c:pt idx="73764">
                  <c:v>36882</c:v>
                </c:pt>
                <c:pt idx="73765">
                  <c:v>36882.5</c:v>
                </c:pt>
                <c:pt idx="73766">
                  <c:v>36883</c:v>
                </c:pt>
                <c:pt idx="73767">
                  <c:v>36883.5</c:v>
                </c:pt>
                <c:pt idx="73768">
                  <c:v>36884</c:v>
                </c:pt>
                <c:pt idx="73769">
                  <c:v>36884.5</c:v>
                </c:pt>
                <c:pt idx="73770">
                  <c:v>36885</c:v>
                </c:pt>
                <c:pt idx="73771">
                  <c:v>36885.5</c:v>
                </c:pt>
                <c:pt idx="73772">
                  <c:v>36886</c:v>
                </c:pt>
                <c:pt idx="73773">
                  <c:v>36886.5</c:v>
                </c:pt>
                <c:pt idx="73774">
                  <c:v>36887</c:v>
                </c:pt>
                <c:pt idx="73775">
                  <c:v>36887.5</c:v>
                </c:pt>
                <c:pt idx="73776">
                  <c:v>36888</c:v>
                </c:pt>
                <c:pt idx="73777">
                  <c:v>36888.5</c:v>
                </c:pt>
                <c:pt idx="73778">
                  <c:v>36889</c:v>
                </c:pt>
                <c:pt idx="73779">
                  <c:v>36889.5</c:v>
                </c:pt>
                <c:pt idx="73780">
                  <c:v>36890</c:v>
                </c:pt>
                <c:pt idx="73781">
                  <c:v>36890.5</c:v>
                </c:pt>
                <c:pt idx="73782">
                  <c:v>36891</c:v>
                </c:pt>
                <c:pt idx="73783">
                  <c:v>36891.5</c:v>
                </c:pt>
                <c:pt idx="73784">
                  <c:v>36892</c:v>
                </c:pt>
                <c:pt idx="73785">
                  <c:v>36892.5</c:v>
                </c:pt>
                <c:pt idx="73786">
                  <c:v>36893</c:v>
                </c:pt>
                <c:pt idx="73787">
                  <c:v>36893.5</c:v>
                </c:pt>
                <c:pt idx="73788">
                  <c:v>36894</c:v>
                </c:pt>
                <c:pt idx="73789">
                  <c:v>36894.5</c:v>
                </c:pt>
                <c:pt idx="73790">
                  <c:v>36895</c:v>
                </c:pt>
                <c:pt idx="73791">
                  <c:v>36895.5</c:v>
                </c:pt>
                <c:pt idx="73792">
                  <c:v>36896</c:v>
                </c:pt>
                <c:pt idx="73793">
                  <c:v>36896.5</c:v>
                </c:pt>
                <c:pt idx="73794">
                  <c:v>36897</c:v>
                </c:pt>
                <c:pt idx="73795">
                  <c:v>36897.5</c:v>
                </c:pt>
                <c:pt idx="73796">
                  <c:v>36898</c:v>
                </c:pt>
                <c:pt idx="73797">
                  <c:v>36898.5</c:v>
                </c:pt>
                <c:pt idx="73798">
                  <c:v>36899</c:v>
                </c:pt>
                <c:pt idx="73799">
                  <c:v>36899.5</c:v>
                </c:pt>
                <c:pt idx="73800">
                  <c:v>36900</c:v>
                </c:pt>
                <c:pt idx="73801">
                  <c:v>36900.5</c:v>
                </c:pt>
                <c:pt idx="73802">
                  <c:v>36901</c:v>
                </c:pt>
                <c:pt idx="73803">
                  <c:v>36901.5</c:v>
                </c:pt>
                <c:pt idx="73804">
                  <c:v>36902</c:v>
                </c:pt>
                <c:pt idx="73805">
                  <c:v>36902.5</c:v>
                </c:pt>
                <c:pt idx="73806">
                  <c:v>36903</c:v>
                </c:pt>
                <c:pt idx="73807">
                  <c:v>36903.5</c:v>
                </c:pt>
                <c:pt idx="73808">
                  <c:v>36904</c:v>
                </c:pt>
                <c:pt idx="73809">
                  <c:v>36904.5</c:v>
                </c:pt>
                <c:pt idx="73810">
                  <c:v>36905</c:v>
                </c:pt>
                <c:pt idx="73811">
                  <c:v>36905.5</c:v>
                </c:pt>
                <c:pt idx="73812">
                  <c:v>36906</c:v>
                </c:pt>
                <c:pt idx="73813">
                  <c:v>36906.5</c:v>
                </c:pt>
                <c:pt idx="73814">
                  <c:v>36907</c:v>
                </c:pt>
                <c:pt idx="73815">
                  <c:v>36907.5</c:v>
                </c:pt>
                <c:pt idx="73816">
                  <c:v>36908</c:v>
                </c:pt>
                <c:pt idx="73817">
                  <c:v>36908.5</c:v>
                </c:pt>
                <c:pt idx="73818">
                  <c:v>36909</c:v>
                </c:pt>
                <c:pt idx="73819">
                  <c:v>36909.5</c:v>
                </c:pt>
                <c:pt idx="73820">
                  <c:v>36910</c:v>
                </c:pt>
                <c:pt idx="73821">
                  <c:v>36910.5</c:v>
                </c:pt>
                <c:pt idx="73822">
                  <c:v>36911</c:v>
                </c:pt>
                <c:pt idx="73823">
                  <c:v>36911.5</c:v>
                </c:pt>
                <c:pt idx="73824">
                  <c:v>36912</c:v>
                </c:pt>
                <c:pt idx="73825">
                  <c:v>36912.5</c:v>
                </c:pt>
                <c:pt idx="73826">
                  <c:v>36913</c:v>
                </c:pt>
                <c:pt idx="73827">
                  <c:v>36913.5</c:v>
                </c:pt>
                <c:pt idx="73828">
                  <c:v>36914</c:v>
                </c:pt>
                <c:pt idx="73829">
                  <c:v>36914.5</c:v>
                </c:pt>
                <c:pt idx="73830">
                  <c:v>36915</c:v>
                </c:pt>
                <c:pt idx="73831">
                  <c:v>36915.5</c:v>
                </c:pt>
                <c:pt idx="73832">
                  <c:v>36916</c:v>
                </c:pt>
                <c:pt idx="73833">
                  <c:v>36916.5</c:v>
                </c:pt>
                <c:pt idx="73834">
                  <c:v>36917</c:v>
                </c:pt>
                <c:pt idx="73835">
                  <c:v>36917.5</c:v>
                </c:pt>
                <c:pt idx="73836">
                  <c:v>36918</c:v>
                </c:pt>
                <c:pt idx="73837">
                  <c:v>36918.5</c:v>
                </c:pt>
                <c:pt idx="73838">
                  <c:v>36919</c:v>
                </c:pt>
                <c:pt idx="73839">
                  <c:v>36919.5</c:v>
                </c:pt>
                <c:pt idx="73840">
                  <c:v>36920</c:v>
                </c:pt>
                <c:pt idx="73841">
                  <c:v>36920.5</c:v>
                </c:pt>
                <c:pt idx="73842">
                  <c:v>36921</c:v>
                </c:pt>
                <c:pt idx="73843">
                  <c:v>36921.5</c:v>
                </c:pt>
                <c:pt idx="73844">
                  <c:v>36922</c:v>
                </c:pt>
                <c:pt idx="73845">
                  <c:v>36922.5</c:v>
                </c:pt>
                <c:pt idx="73846">
                  <c:v>36923</c:v>
                </c:pt>
                <c:pt idx="73847">
                  <c:v>36923.5</c:v>
                </c:pt>
                <c:pt idx="73848">
                  <c:v>36924</c:v>
                </c:pt>
                <c:pt idx="73849">
                  <c:v>36924.5</c:v>
                </c:pt>
                <c:pt idx="73850">
                  <c:v>36925</c:v>
                </c:pt>
                <c:pt idx="73851">
                  <c:v>36925.5</c:v>
                </c:pt>
                <c:pt idx="73852">
                  <c:v>36926</c:v>
                </c:pt>
                <c:pt idx="73853">
                  <c:v>36926.5</c:v>
                </c:pt>
                <c:pt idx="73854">
                  <c:v>36927</c:v>
                </c:pt>
                <c:pt idx="73855">
                  <c:v>36927.5</c:v>
                </c:pt>
                <c:pt idx="73856">
                  <c:v>36928</c:v>
                </c:pt>
                <c:pt idx="73857">
                  <c:v>36928.5</c:v>
                </c:pt>
                <c:pt idx="73858">
                  <c:v>36929</c:v>
                </c:pt>
                <c:pt idx="73859">
                  <c:v>36929.5</c:v>
                </c:pt>
                <c:pt idx="73860">
                  <c:v>36930</c:v>
                </c:pt>
                <c:pt idx="73861">
                  <c:v>36930.5</c:v>
                </c:pt>
                <c:pt idx="73862">
                  <c:v>36931</c:v>
                </c:pt>
                <c:pt idx="73863">
                  <c:v>36931.5</c:v>
                </c:pt>
                <c:pt idx="73864">
                  <c:v>36932</c:v>
                </c:pt>
                <c:pt idx="73865">
                  <c:v>36932.5</c:v>
                </c:pt>
                <c:pt idx="73866">
                  <c:v>36933</c:v>
                </c:pt>
                <c:pt idx="73867">
                  <c:v>36933.5</c:v>
                </c:pt>
                <c:pt idx="73868">
                  <c:v>36934</c:v>
                </c:pt>
                <c:pt idx="73869">
                  <c:v>36934.5</c:v>
                </c:pt>
                <c:pt idx="73870">
                  <c:v>36935</c:v>
                </c:pt>
                <c:pt idx="73871">
                  <c:v>36935.5</c:v>
                </c:pt>
                <c:pt idx="73872">
                  <c:v>36936</c:v>
                </c:pt>
                <c:pt idx="73873">
                  <c:v>36936.5</c:v>
                </c:pt>
                <c:pt idx="73874">
                  <c:v>36937</c:v>
                </c:pt>
                <c:pt idx="73875">
                  <c:v>36937.5</c:v>
                </c:pt>
                <c:pt idx="73876">
                  <c:v>36938</c:v>
                </c:pt>
                <c:pt idx="73877">
                  <c:v>36938.5</c:v>
                </c:pt>
                <c:pt idx="73878">
                  <c:v>36939</c:v>
                </c:pt>
                <c:pt idx="73879">
                  <c:v>36939.5</c:v>
                </c:pt>
                <c:pt idx="73880">
                  <c:v>36940</c:v>
                </c:pt>
                <c:pt idx="73881">
                  <c:v>36940.5</c:v>
                </c:pt>
                <c:pt idx="73882">
                  <c:v>36941</c:v>
                </c:pt>
                <c:pt idx="73883">
                  <c:v>36941.5</c:v>
                </c:pt>
                <c:pt idx="73884">
                  <c:v>36942</c:v>
                </c:pt>
                <c:pt idx="73885">
                  <c:v>36942.5</c:v>
                </c:pt>
                <c:pt idx="73886">
                  <c:v>36943</c:v>
                </c:pt>
                <c:pt idx="73887">
                  <c:v>36943.5</c:v>
                </c:pt>
                <c:pt idx="73888">
                  <c:v>36944</c:v>
                </c:pt>
                <c:pt idx="73889">
                  <c:v>36944.5</c:v>
                </c:pt>
                <c:pt idx="73890">
                  <c:v>36945</c:v>
                </c:pt>
                <c:pt idx="73891">
                  <c:v>36945.5</c:v>
                </c:pt>
                <c:pt idx="73892">
                  <c:v>36946</c:v>
                </c:pt>
                <c:pt idx="73893">
                  <c:v>36946.5</c:v>
                </c:pt>
                <c:pt idx="73894">
                  <c:v>36947</c:v>
                </c:pt>
                <c:pt idx="73895">
                  <c:v>36947.5</c:v>
                </c:pt>
                <c:pt idx="73896">
                  <c:v>36948</c:v>
                </c:pt>
                <c:pt idx="73897">
                  <c:v>36948.5</c:v>
                </c:pt>
                <c:pt idx="73898">
                  <c:v>36949</c:v>
                </c:pt>
                <c:pt idx="73899">
                  <c:v>36949.5</c:v>
                </c:pt>
                <c:pt idx="73900">
                  <c:v>36950</c:v>
                </c:pt>
                <c:pt idx="73901">
                  <c:v>36950.5</c:v>
                </c:pt>
                <c:pt idx="73902">
                  <c:v>36951</c:v>
                </c:pt>
                <c:pt idx="73903">
                  <c:v>36951.5</c:v>
                </c:pt>
                <c:pt idx="73904">
                  <c:v>36952</c:v>
                </c:pt>
                <c:pt idx="73905">
                  <c:v>36952.5</c:v>
                </c:pt>
                <c:pt idx="73906">
                  <c:v>36953</c:v>
                </c:pt>
                <c:pt idx="73907">
                  <c:v>36953.5</c:v>
                </c:pt>
                <c:pt idx="73908">
                  <c:v>36954</c:v>
                </c:pt>
                <c:pt idx="73909">
                  <c:v>36954.5</c:v>
                </c:pt>
                <c:pt idx="73910">
                  <c:v>36955</c:v>
                </c:pt>
                <c:pt idx="73911">
                  <c:v>36955.5</c:v>
                </c:pt>
                <c:pt idx="73912">
                  <c:v>36956</c:v>
                </c:pt>
                <c:pt idx="73913">
                  <c:v>36956.5</c:v>
                </c:pt>
                <c:pt idx="73914">
                  <c:v>36957</c:v>
                </c:pt>
                <c:pt idx="73915">
                  <c:v>36957.5</c:v>
                </c:pt>
                <c:pt idx="73916">
                  <c:v>36958</c:v>
                </c:pt>
                <c:pt idx="73917">
                  <c:v>36958.5</c:v>
                </c:pt>
                <c:pt idx="73918">
                  <c:v>36959</c:v>
                </c:pt>
                <c:pt idx="73919">
                  <c:v>36959.5</c:v>
                </c:pt>
                <c:pt idx="73920">
                  <c:v>36960</c:v>
                </c:pt>
                <c:pt idx="73921">
                  <c:v>36960.5</c:v>
                </c:pt>
                <c:pt idx="73922">
                  <c:v>36961</c:v>
                </c:pt>
                <c:pt idx="73923">
                  <c:v>36961.5</c:v>
                </c:pt>
                <c:pt idx="73924">
                  <c:v>36962</c:v>
                </c:pt>
                <c:pt idx="73925">
                  <c:v>36962.5</c:v>
                </c:pt>
                <c:pt idx="73926">
                  <c:v>36963</c:v>
                </c:pt>
                <c:pt idx="73927">
                  <c:v>36963.5</c:v>
                </c:pt>
                <c:pt idx="73928">
                  <c:v>36964</c:v>
                </c:pt>
                <c:pt idx="73929">
                  <c:v>36964.5</c:v>
                </c:pt>
                <c:pt idx="73930">
                  <c:v>36965</c:v>
                </c:pt>
                <c:pt idx="73931">
                  <c:v>36965.5</c:v>
                </c:pt>
                <c:pt idx="73932">
                  <c:v>36966</c:v>
                </c:pt>
                <c:pt idx="73933">
                  <c:v>36966.5</c:v>
                </c:pt>
                <c:pt idx="73934">
                  <c:v>36967</c:v>
                </c:pt>
                <c:pt idx="73935">
                  <c:v>36967.5</c:v>
                </c:pt>
                <c:pt idx="73936">
                  <c:v>36968</c:v>
                </c:pt>
                <c:pt idx="73937">
                  <c:v>36968.5</c:v>
                </c:pt>
                <c:pt idx="73938">
                  <c:v>36969</c:v>
                </c:pt>
                <c:pt idx="73939">
                  <c:v>36969.5</c:v>
                </c:pt>
                <c:pt idx="73940">
                  <c:v>36970</c:v>
                </c:pt>
                <c:pt idx="73941">
                  <c:v>36970.5</c:v>
                </c:pt>
                <c:pt idx="73942">
                  <c:v>36971</c:v>
                </c:pt>
                <c:pt idx="73943">
                  <c:v>36971.5</c:v>
                </c:pt>
                <c:pt idx="73944">
                  <c:v>36972</c:v>
                </c:pt>
                <c:pt idx="73945">
                  <c:v>36972.5</c:v>
                </c:pt>
                <c:pt idx="73946">
                  <c:v>36973</c:v>
                </c:pt>
                <c:pt idx="73947">
                  <c:v>36973.5</c:v>
                </c:pt>
                <c:pt idx="73948">
                  <c:v>36974</c:v>
                </c:pt>
                <c:pt idx="73949">
                  <c:v>36974.5</c:v>
                </c:pt>
                <c:pt idx="73950">
                  <c:v>36975</c:v>
                </c:pt>
                <c:pt idx="73951">
                  <c:v>36975.5</c:v>
                </c:pt>
                <c:pt idx="73952">
                  <c:v>36976</c:v>
                </c:pt>
                <c:pt idx="73953">
                  <c:v>36976.5</c:v>
                </c:pt>
                <c:pt idx="73954">
                  <c:v>36977</c:v>
                </c:pt>
                <c:pt idx="73955">
                  <c:v>36977.5</c:v>
                </c:pt>
                <c:pt idx="73956">
                  <c:v>36978</c:v>
                </c:pt>
                <c:pt idx="73957">
                  <c:v>36978.5</c:v>
                </c:pt>
                <c:pt idx="73958">
                  <c:v>36979</c:v>
                </c:pt>
                <c:pt idx="73959">
                  <c:v>36979.5</c:v>
                </c:pt>
                <c:pt idx="73960">
                  <c:v>36980</c:v>
                </c:pt>
                <c:pt idx="73961">
                  <c:v>36980.5</c:v>
                </c:pt>
                <c:pt idx="73962">
                  <c:v>36981</c:v>
                </c:pt>
                <c:pt idx="73963">
                  <c:v>36981.5</c:v>
                </c:pt>
                <c:pt idx="73964">
                  <c:v>36982</c:v>
                </c:pt>
                <c:pt idx="73965">
                  <c:v>36982.5</c:v>
                </c:pt>
                <c:pt idx="73966">
                  <c:v>36983</c:v>
                </c:pt>
                <c:pt idx="73967">
                  <c:v>36983.5</c:v>
                </c:pt>
                <c:pt idx="73968">
                  <c:v>36984</c:v>
                </c:pt>
                <c:pt idx="73969">
                  <c:v>36984.5</c:v>
                </c:pt>
                <c:pt idx="73970">
                  <c:v>36985</c:v>
                </c:pt>
                <c:pt idx="73971">
                  <c:v>36985.5</c:v>
                </c:pt>
                <c:pt idx="73972">
                  <c:v>36986</c:v>
                </c:pt>
                <c:pt idx="73973">
                  <c:v>36986.5</c:v>
                </c:pt>
                <c:pt idx="73974">
                  <c:v>36987</c:v>
                </c:pt>
                <c:pt idx="73975">
                  <c:v>36987.5</c:v>
                </c:pt>
                <c:pt idx="73976">
                  <c:v>36988</c:v>
                </c:pt>
                <c:pt idx="73977">
                  <c:v>36988.5</c:v>
                </c:pt>
                <c:pt idx="73978">
                  <c:v>36989</c:v>
                </c:pt>
                <c:pt idx="73979">
                  <c:v>36989.5</c:v>
                </c:pt>
                <c:pt idx="73980">
                  <c:v>36990</c:v>
                </c:pt>
                <c:pt idx="73981">
                  <c:v>36990.5</c:v>
                </c:pt>
                <c:pt idx="73982">
                  <c:v>36991</c:v>
                </c:pt>
                <c:pt idx="73983">
                  <c:v>36991.5</c:v>
                </c:pt>
                <c:pt idx="73984">
                  <c:v>36992</c:v>
                </c:pt>
                <c:pt idx="73985">
                  <c:v>36992.5</c:v>
                </c:pt>
                <c:pt idx="73986">
                  <c:v>36993</c:v>
                </c:pt>
                <c:pt idx="73987">
                  <c:v>36993.5</c:v>
                </c:pt>
                <c:pt idx="73988">
                  <c:v>36994</c:v>
                </c:pt>
                <c:pt idx="73989">
                  <c:v>36994.5</c:v>
                </c:pt>
                <c:pt idx="73990">
                  <c:v>36995</c:v>
                </c:pt>
                <c:pt idx="73991">
                  <c:v>36995.5</c:v>
                </c:pt>
                <c:pt idx="73992">
                  <c:v>36996</c:v>
                </c:pt>
                <c:pt idx="73993">
                  <c:v>36996.5</c:v>
                </c:pt>
                <c:pt idx="73994">
                  <c:v>36997</c:v>
                </c:pt>
                <c:pt idx="73995">
                  <c:v>36997.5</c:v>
                </c:pt>
                <c:pt idx="73996">
                  <c:v>36998</c:v>
                </c:pt>
                <c:pt idx="73997">
                  <c:v>36998.5</c:v>
                </c:pt>
                <c:pt idx="73998">
                  <c:v>36999</c:v>
                </c:pt>
                <c:pt idx="73999">
                  <c:v>36999.5</c:v>
                </c:pt>
                <c:pt idx="74000">
                  <c:v>37000</c:v>
                </c:pt>
                <c:pt idx="74001">
                  <c:v>37000.5</c:v>
                </c:pt>
                <c:pt idx="74002">
                  <c:v>37001</c:v>
                </c:pt>
                <c:pt idx="74003">
                  <c:v>37001.5</c:v>
                </c:pt>
                <c:pt idx="74004">
                  <c:v>37002</c:v>
                </c:pt>
                <c:pt idx="74005">
                  <c:v>37002.5</c:v>
                </c:pt>
                <c:pt idx="74006">
                  <c:v>37003</c:v>
                </c:pt>
                <c:pt idx="74007">
                  <c:v>37003.5</c:v>
                </c:pt>
                <c:pt idx="74008">
                  <c:v>37004</c:v>
                </c:pt>
                <c:pt idx="74009">
                  <c:v>37004.5</c:v>
                </c:pt>
                <c:pt idx="74010">
                  <c:v>37005</c:v>
                </c:pt>
                <c:pt idx="74011">
                  <c:v>37005.5</c:v>
                </c:pt>
                <c:pt idx="74012">
                  <c:v>37006</c:v>
                </c:pt>
                <c:pt idx="74013">
                  <c:v>37006.5</c:v>
                </c:pt>
                <c:pt idx="74014">
                  <c:v>37007</c:v>
                </c:pt>
                <c:pt idx="74015">
                  <c:v>37007.5</c:v>
                </c:pt>
                <c:pt idx="74016">
                  <c:v>37008</c:v>
                </c:pt>
                <c:pt idx="74017">
                  <c:v>37008.5</c:v>
                </c:pt>
                <c:pt idx="74018">
                  <c:v>37009</c:v>
                </c:pt>
                <c:pt idx="74019">
                  <c:v>37009.5</c:v>
                </c:pt>
                <c:pt idx="74020">
                  <c:v>37010</c:v>
                </c:pt>
                <c:pt idx="74021">
                  <c:v>37010.5</c:v>
                </c:pt>
                <c:pt idx="74022">
                  <c:v>37011</c:v>
                </c:pt>
                <c:pt idx="74023">
                  <c:v>37011.5</c:v>
                </c:pt>
                <c:pt idx="74024">
                  <c:v>37012</c:v>
                </c:pt>
                <c:pt idx="74025">
                  <c:v>37012.5</c:v>
                </c:pt>
                <c:pt idx="74026">
                  <c:v>37013</c:v>
                </c:pt>
                <c:pt idx="74027">
                  <c:v>37013.5</c:v>
                </c:pt>
                <c:pt idx="74028">
                  <c:v>37014</c:v>
                </c:pt>
                <c:pt idx="74029">
                  <c:v>37014.5</c:v>
                </c:pt>
                <c:pt idx="74030">
                  <c:v>37015</c:v>
                </c:pt>
                <c:pt idx="74031">
                  <c:v>37015.5</c:v>
                </c:pt>
                <c:pt idx="74032">
                  <c:v>37016</c:v>
                </c:pt>
                <c:pt idx="74033">
                  <c:v>37016.5</c:v>
                </c:pt>
                <c:pt idx="74034">
                  <c:v>37017</c:v>
                </c:pt>
                <c:pt idx="74035">
                  <c:v>37017.5</c:v>
                </c:pt>
                <c:pt idx="74036">
                  <c:v>37018</c:v>
                </c:pt>
                <c:pt idx="74037">
                  <c:v>37018.5</c:v>
                </c:pt>
                <c:pt idx="74038">
                  <c:v>37019</c:v>
                </c:pt>
                <c:pt idx="74039">
                  <c:v>37019.5</c:v>
                </c:pt>
                <c:pt idx="74040">
                  <c:v>37020</c:v>
                </c:pt>
                <c:pt idx="74041">
                  <c:v>37020.5</c:v>
                </c:pt>
                <c:pt idx="74042">
                  <c:v>37021</c:v>
                </c:pt>
                <c:pt idx="74043">
                  <c:v>37021.5</c:v>
                </c:pt>
                <c:pt idx="74044">
                  <c:v>37022</c:v>
                </c:pt>
                <c:pt idx="74045">
                  <c:v>37022.5</c:v>
                </c:pt>
                <c:pt idx="74046">
                  <c:v>37023</c:v>
                </c:pt>
                <c:pt idx="74047">
                  <c:v>37023.5</c:v>
                </c:pt>
                <c:pt idx="74048">
                  <c:v>37024</c:v>
                </c:pt>
                <c:pt idx="74049">
                  <c:v>37024.5</c:v>
                </c:pt>
                <c:pt idx="74050">
                  <c:v>37025</c:v>
                </c:pt>
                <c:pt idx="74051">
                  <c:v>37025.5</c:v>
                </c:pt>
                <c:pt idx="74052">
                  <c:v>37026</c:v>
                </c:pt>
                <c:pt idx="74053">
                  <c:v>37026.5</c:v>
                </c:pt>
                <c:pt idx="74054">
                  <c:v>37027</c:v>
                </c:pt>
                <c:pt idx="74055">
                  <c:v>37027.5</c:v>
                </c:pt>
                <c:pt idx="74056">
                  <c:v>37028</c:v>
                </c:pt>
                <c:pt idx="74057">
                  <c:v>37028.5</c:v>
                </c:pt>
                <c:pt idx="74058">
                  <c:v>37029</c:v>
                </c:pt>
                <c:pt idx="74059">
                  <c:v>37029.5</c:v>
                </c:pt>
                <c:pt idx="74060">
                  <c:v>37030</c:v>
                </c:pt>
                <c:pt idx="74061">
                  <c:v>37030.5</c:v>
                </c:pt>
                <c:pt idx="74062">
                  <c:v>37031</c:v>
                </c:pt>
                <c:pt idx="74063">
                  <c:v>37031.5</c:v>
                </c:pt>
                <c:pt idx="74064">
                  <c:v>37032</c:v>
                </c:pt>
                <c:pt idx="74065">
                  <c:v>37032.5</c:v>
                </c:pt>
                <c:pt idx="74066">
                  <c:v>37033</c:v>
                </c:pt>
                <c:pt idx="74067">
                  <c:v>37033.5</c:v>
                </c:pt>
                <c:pt idx="74068">
                  <c:v>37034</c:v>
                </c:pt>
                <c:pt idx="74069">
                  <c:v>37034.5</c:v>
                </c:pt>
                <c:pt idx="74070">
                  <c:v>37035</c:v>
                </c:pt>
                <c:pt idx="74071">
                  <c:v>37035.5</c:v>
                </c:pt>
                <c:pt idx="74072">
                  <c:v>37036</c:v>
                </c:pt>
                <c:pt idx="74073">
                  <c:v>37036.5</c:v>
                </c:pt>
                <c:pt idx="74074">
                  <c:v>37037</c:v>
                </c:pt>
                <c:pt idx="74075">
                  <c:v>37037.5</c:v>
                </c:pt>
                <c:pt idx="74076">
                  <c:v>37038</c:v>
                </c:pt>
                <c:pt idx="74077">
                  <c:v>37038.5</c:v>
                </c:pt>
                <c:pt idx="74078">
                  <c:v>37039</c:v>
                </c:pt>
                <c:pt idx="74079">
                  <c:v>37039.5</c:v>
                </c:pt>
                <c:pt idx="74080">
                  <c:v>37040</c:v>
                </c:pt>
                <c:pt idx="74081">
                  <c:v>37040.5</c:v>
                </c:pt>
                <c:pt idx="74082">
                  <c:v>37041</c:v>
                </c:pt>
                <c:pt idx="74083">
                  <c:v>37041.5</c:v>
                </c:pt>
                <c:pt idx="74084">
                  <c:v>37042</c:v>
                </c:pt>
                <c:pt idx="74085">
                  <c:v>37042.5</c:v>
                </c:pt>
                <c:pt idx="74086">
                  <c:v>37043</c:v>
                </c:pt>
                <c:pt idx="74087">
                  <c:v>37043.5</c:v>
                </c:pt>
                <c:pt idx="74088">
                  <c:v>37044</c:v>
                </c:pt>
                <c:pt idx="74089">
                  <c:v>37044.5</c:v>
                </c:pt>
                <c:pt idx="74090">
                  <c:v>37045</c:v>
                </c:pt>
                <c:pt idx="74091">
                  <c:v>37045.5</c:v>
                </c:pt>
                <c:pt idx="74092">
                  <c:v>37046</c:v>
                </c:pt>
                <c:pt idx="74093">
                  <c:v>37046.5</c:v>
                </c:pt>
                <c:pt idx="74094">
                  <c:v>37047</c:v>
                </c:pt>
                <c:pt idx="74095">
                  <c:v>37047.5</c:v>
                </c:pt>
                <c:pt idx="74096">
                  <c:v>37048</c:v>
                </c:pt>
                <c:pt idx="74097">
                  <c:v>37048.5</c:v>
                </c:pt>
                <c:pt idx="74098">
                  <c:v>37049</c:v>
                </c:pt>
                <c:pt idx="74099">
                  <c:v>37049.5</c:v>
                </c:pt>
                <c:pt idx="74100">
                  <c:v>37050</c:v>
                </c:pt>
                <c:pt idx="74101">
                  <c:v>37050.5</c:v>
                </c:pt>
                <c:pt idx="74102">
                  <c:v>37051</c:v>
                </c:pt>
                <c:pt idx="74103">
                  <c:v>37051.5</c:v>
                </c:pt>
                <c:pt idx="74104">
                  <c:v>37052</c:v>
                </c:pt>
                <c:pt idx="74105">
                  <c:v>37052.5</c:v>
                </c:pt>
                <c:pt idx="74106">
                  <c:v>37053</c:v>
                </c:pt>
                <c:pt idx="74107">
                  <c:v>37053.5</c:v>
                </c:pt>
                <c:pt idx="74108">
                  <c:v>37054</c:v>
                </c:pt>
                <c:pt idx="74109">
                  <c:v>37054.5</c:v>
                </c:pt>
                <c:pt idx="74110">
                  <c:v>37055</c:v>
                </c:pt>
                <c:pt idx="74111">
                  <c:v>37055.5</c:v>
                </c:pt>
                <c:pt idx="74112">
                  <c:v>37056</c:v>
                </c:pt>
                <c:pt idx="74113">
                  <c:v>37056.5</c:v>
                </c:pt>
                <c:pt idx="74114">
                  <c:v>37057</c:v>
                </c:pt>
                <c:pt idx="74115">
                  <c:v>37057.5</c:v>
                </c:pt>
                <c:pt idx="74116">
                  <c:v>37058</c:v>
                </c:pt>
                <c:pt idx="74117">
                  <c:v>37058.5</c:v>
                </c:pt>
                <c:pt idx="74118">
                  <c:v>37059</c:v>
                </c:pt>
                <c:pt idx="74119">
                  <c:v>37059.5</c:v>
                </c:pt>
                <c:pt idx="74120">
                  <c:v>37060</c:v>
                </c:pt>
                <c:pt idx="74121">
                  <c:v>37060.5</c:v>
                </c:pt>
                <c:pt idx="74122">
                  <c:v>37061</c:v>
                </c:pt>
                <c:pt idx="74123">
                  <c:v>37061.5</c:v>
                </c:pt>
                <c:pt idx="74124">
                  <c:v>37062</c:v>
                </c:pt>
                <c:pt idx="74125">
                  <c:v>37062.5</c:v>
                </c:pt>
                <c:pt idx="74126">
                  <c:v>37063</c:v>
                </c:pt>
                <c:pt idx="74127">
                  <c:v>37063.5</c:v>
                </c:pt>
                <c:pt idx="74128">
                  <c:v>37064</c:v>
                </c:pt>
                <c:pt idx="74129">
                  <c:v>37064.5</c:v>
                </c:pt>
                <c:pt idx="74130">
                  <c:v>37065</c:v>
                </c:pt>
                <c:pt idx="74131">
                  <c:v>37065.5</c:v>
                </c:pt>
                <c:pt idx="74132">
                  <c:v>37066</c:v>
                </c:pt>
                <c:pt idx="74133">
                  <c:v>37066.5</c:v>
                </c:pt>
                <c:pt idx="74134">
                  <c:v>37067</c:v>
                </c:pt>
                <c:pt idx="74135">
                  <c:v>37067.5</c:v>
                </c:pt>
                <c:pt idx="74136">
                  <c:v>37068</c:v>
                </c:pt>
                <c:pt idx="74137">
                  <c:v>37068.5</c:v>
                </c:pt>
                <c:pt idx="74138">
                  <c:v>37069</c:v>
                </c:pt>
                <c:pt idx="74139">
                  <c:v>37069.5</c:v>
                </c:pt>
                <c:pt idx="74140">
                  <c:v>37070</c:v>
                </c:pt>
                <c:pt idx="74141">
                  <c:v>37070.5</c:v>
                </c:pt>
                <c:pt idx="74142">
                  <c:v>37071</c:v>
                </c:pt>
                <c:pt idx="74143">
                  <c:v>37071.5</c:v>
                </c:pt>
                <c:pt idx="74144">
                  <c:v>37072</c:v>
                </c:pt>
                <c:pt idx="74145">
                  <c:v>37072.5</c:v>
                </c:pt>
                <c:pt idx="74146">
                  <c:v>37073</c:v>
                </c:pt>
                <c:pt idx="74147">
                  <c:v>37073.5</c:v>
                </c:pt>
                <c:pt idx="74148">
                  <c:v>37074</c:v>
                </c:pt>
                <c:pt idx="74149">
                  <c:v>37074.5</c:v>
                </c:pt>
                <c:pt idx="74150">
                  <c:v>37075</c:v>
                </c:pt>
                <c:pt idx="74151">
                  <c:v>37075.5</c:v>
                </c:pt>
                <c:pt idx="74152">
                  <c:v>37076</c:v>
                </c:pt>
                <c:pt idx="74153">
                  <c:v>37076.5</c:v>
                </c:pt>
                <c:pt idx="74154">
                  <c:v>37077</c:v>
                </c:pt>
                <c:pt idx="74155">
                  <c:v>37077.5</c:v>
                </c:pt>
                <c:pt idx="74156">
                  <c:v>37078</c:v>
                </c:pt>
                <c:pt idx="74157">
                  <c:v>37078.5</c:v>
                </c:pt>
                <c:pt idx="74158">
                  <c:v>37079</c:v>
                </c:pt>
                <c:pt idx="74159">
                  <c:v>37079.5</c:v>
                </c:pt>
                <c:pt idx="74160">
                  <c:v>37080</c:v>
                </c:pt>
                <c:pt idx="74161">
                  <c:v>37080.5</c:v>
                </c:pt>
                <c:pt idx="74162">
                  <c:v>37081</c:v>
                </c:pt>
                <c:pt idx="74163">
                  <c:v>37081.5</c:v>
                </c:pt>
                <c:pt idx="74164">
                  <c:v>37082</c:v>
                </c:pt>
                <c:pt idx="74165">
                  <c:v>37082.5</c:v>
                </c:pt>
                <c:pt idx="74166">
                  <c:v>37083</c:v>
                </c:pt>
                <c:pt idx="74167">
                  <c:v>37083.5</c:v>
                </c:pt>
                <c:pt idx="74168">
                  <c:v>37084</c:v>
                </c:pt>
                <c:pt idx="74169">
                  <c:v>37084.5</c:v>
                </c:pt>
                <c:pt idx="74170">
                  <c:v>37085</c:v>
                </c:pt>
                <c:pt idx="74171">
                  <c:v>37085.5</c:v>
                </c:pt>
                <c:pt idx="74172">
                  <c:v>37086</c:v>
                </c:pt>
                <c:pt idx="74173">
                  <c:v>37086.5</c:v>
                </c:pt>
                <c:pt idx="74174">
                  <c:v>37087</c:v>
                </c:pt>
                <c:pt idx="74175">
                  <c:v>37087.5</c:v>
                </c:pt>
                <c:pt idx="74176">
                  <c:v>37088</c:v>
                </c:pt>
                <c:pt idx="74177">
                  <c:v>37088.5</c:v>
                </c:pt>
                <c:pt idx="74178">
                  <c:v>37089</c:v>
                </c:pt>
                <c:pt idx="74179">
                  <c:v>37089.5</c:v>
                </c:pt>
                <c:pt idx="74180">
                  <c:v>37090</c:v>
                </c:pt>
                <c:pt idx="74181">
                  <c:v>37090.5</c:v>
                </c:pt>
                <c:pt idx="74182">
                  <c:v>37091</c:v>
                </c:pt>
                <c:pt idx="74183">
                  <c:v>37091.5</c:v>
                </c:pt>
                <c:pt idx="74184">
                  <c:v>37092</c:v>
                </c:pt>
                <c:pt idx="74185">
                  <c:v>37092.5</c:v>
                </c:pt>
                <c:pt idx="74186">
                  <c:v>37093</c:v>
                </c:pt>
                <c:pt idx="74187">
                  <c:v>37093.5</c:v>
                </c:pt>
                <c:pt idx="74188">
                  <c:v>37094</c:v>
                </c:pt>
                <c:pt idx="74189">
                  <c:v>37094.5</c:v>
                </c:pt>
                <c:pt idx="74190">
                  <c:v>37095</c:v>
                </c:pt>
                <c:pt idx="74191">
                  <c:v>37095.5</c:v>
                </c:pt>
                <c:pt idx="74192">
                  <c:v>37096</c:v>
                </c:pt>
                <c:pt idx="74193">
                  <c:v>37096.5</c:v>
                </c:pt>
                <c:pt idx="74194">
                  <c:v>37097</c:v>
                </c:pt>
                <c:pt idx="74195">
                  <c:v>37097.5</c:v>
                </c:pt>
                <c:pt idx="74196">
                  <c:v>37098</c:v>
                </c:pt>
                <c:pt idx="74197">
                  <c:v>37098.5</c:v>
                </c:pt>
                <c:pt idx="74198">
                  <c:v>37099</c:v>
                </c:pt>
                <c:pt idx="74199">
                  <c:v>37099.5</c:v>
                </c:pt>
                <c:pt idx="74200">
                  <c:v>37100</c:v>
                </c:pt>
                <c:pt idx="74201">
                  <c:v>37100.5</c:v>
                </c:pt>
                <c:pt idx="74202">
                  <c:v>37101</c:v>
                </c:pt>
                <c:pt idx="74203">
                  <c:v>37101.5</c:v>
                </c:pt>
                <c:pt idx="74204">
                  <c:v>37102</c:v>
                </c:pt>
                <c:pt idx="74205">
                  <c:v>37102.5</c:v>
                </c:pt>
                <c:pt idx="74206">
                  <c:v>37103</c:v>
                </c:pt>
                <c:pt idx="74207">
                  <c:v>37103.5</c:v>
                </c:pt>
                <c:pt idx="74208">
                  <c:v>37104</c:v>
                </c:pt>
                <c:pt idx="74209">
                  <c:v>37104.5</c:v>
                </c:pt>
                <c:pt idx="74210">
                  <c:v>37105</c:v>
                </c:pt>
                <c:pt idx="74211">
                  <c:v>37105.5</c:v>
                </c:pt>
                <c:pt idx="74212">
                  <c:v>37106</c:v>
                </c:pt>
                <c:pt idx="74213">
                  <c:v>37106.5</c:v>
                </c:pt>
                <c:pt idx="74214">
                  <c:v>37107</c:v>
                </c:pt>
                <c:pt idx="74215">
                  <c:v>37107.5</c:v>
                </c:pt>
                <c:pt idx="74216">
                  <c:v>37108</c:v>
                </c:pt>
                <c:pt idx="74217">
                  <c:v>37108.5</c:v>
                </c:pt>
                <c:pt idx="74218">
                  <c:v>37109</c:v>
                </c:pt>
                <c:pt idx="74219">
                  <c:v>37109.5</c:v>
                </c:pt>
                <c:pt idx="74220">
                  <c:v>37110</c:v>
                </c:pt>
                <c:pt idx="74221">
                  <c:v>37110.5</c:v>
                </c:pt>
                <c:pt idx="74222">
                  <c:v>37111</c:v>
                </c:pt>
                <c:pt idx="74223">
                  <c:v>37111.5</c:v>
                </c:pt>
                <c:pt idx="74224">
                  <c:v>37112</c:v>
                </c:pt>
                <c:pt idx="74225">
                  <c:v>37112.5</c:v>
                </c:pt>
                <c:pt idx="74226">
                  <c:v>37113</c:v>
                </c:pt>
                <c:pt idx="74227">
                  <c:v>37113.5</c:v>
                </c:pt>
                <c:pt idx="74228">
                  <c:v>37114</c:v>
                </c:pt>
                <c:pt idx="74229">
                  <c:v>37114.5</c:v>
                </c:pt>
                <c:pt idx="74230">
                  <c:v>37115</c:v>
                </c:pt>
                <c:pt idx="74231">
                  <c:v>37115.5</c:v>
                </c:pt>
                <c:pt idx="74232">
                  <c:v>37116</c:v>
                </c:pt>
                <c:pt idx="74233">
                  <c:v>37116.5</c:v>
                </c:pt>
                <c:pt idx="74234">
                  <c:v>37117</c:v>
                </c:pt>
                <c:pt idx="74235">
                  <c:v>37117.5</c:v>
                </c:pt>
                <c:pt idx="74236">
                  <c:v>37118</c:v>
                </c:pt>
                <c:pt idx="74237">
                  <c:v>37118.5</c:v>
                </c:pt>
                <c:pt idx="74238">
                  <c:v>37119</c:v>
                </c:pt>
                <c:pt idx="74239">
                  <c:v>37119.5</c:v>
                </c:pt>
                <c:pt idx="74240">
                  <c:v>37120</c:v>
                </c:pt>
                <c:pt idx="74241">
                  <c:v>37120.5</c:v>
                </c:pt>
                <c:pt idx="74242">
                  <c:v>37121</c:v>
                </c:pt>
                <c:pt idx="74243">
                  <c:v>37121.5</c:v>
                </c:pt>
                <c:pt idx="74244">
                  <c:v>37122</c:v>
                </c:pt>
                <c:pt idx="74245">
                  <c:v>37122.5</c:v>
                </c:pt>
                <c:pt idx="74246">
                  <c:v>37123</c:v>
                </c:pt>
                <c:pt idx="74247">
                  <c:v>37123.5</c:v>
                </c:pt>
                <c:pt idx="74248">
                  <c:v>37124</c:v>
                </c:pt>
                <c:pt idx="74249">
                  <c:v>37124.5</c:v>
                </c:pt>
                <c:pt idx="74250">
                  <c:v>37125</c:v>
                </c:pt>
                <c:pt idx="74251">
                  <c:v>37125.5</c:v>
                </c:pt>
                <c:pt idx="74252">
                  <c:v>37126</c:v>
                </c:pt>
                <c:pt idx="74253">
                  <c:v>37126.5</c:v>
                </c:pt>
                <c:pt idx="74254">
                  <c:v>37127</c:v>
                </c:pt>
                <c:pt idx="74255">
                  <c:v>37127.5</c:v>
                </c:pt>
                <c:pt idx="74256">
                  <c:v>37128</c:v>
                </c:pt>
                <c:pt idx="74257">
                  <c:v>37128.5</c:v>
                </c:pt>
                <c:pt idx="74258">
                  <c:v>37129</c:v>
                </c:pt>
                <c:pt idx="74259">
                  <c:v>37129.5</c:v>
                </c:pt>
                <c:pt idx="74260">
                  <c:v>37130</c:v>
                </c:pt>
                <c:pt idx="74261">
                  <c:v>37130.5</c:v>
                </c:pt>
                <c:pt idx="74262">
                  <c:v>37131</c:v>
                </c:pt>
                <c:pt idx="74263">
                  <c:v>37131.5</c:v>
                </c:pt>
                <c:pt idx="74264">
                  <c:v>37132</c:v>
                </c:pt>
                <c:pt idx="74265">
                  <c:v>37132.5</c:v>
                </c:pt>
                <c:pt idx="74266">
                  <c:v>37133</c:v>
                </c:pt>
                <c:pt idx="74267">
                  <c:v>37133.5</c:v>
                </c:pt>
                <c:pt idx="74268">
                  <c:v>37134</c:v>
                </c:pt>
                <c:pt idx="74269">
                  <c:v>37134.5</c:v>
                </c:pt>
                <c:pt idx="74270">
                  <c:v>37135</c:v>
                </c:pt>
                <c:pt idx="74271">
                  <c:v>37135.5</c:v>
                </c:pt>
                <c:pt idx="74272">
                  <c:v>37136</c:v>
                </c:pt>
                <c:pt idx="74273">
                  <c:v>37136.5</c:v>
                </c:pt>
                <c:pt idx="74274">
                  <c:v>37137</c:v>
                </c:pt>
                <c:pt idx="74275">
                  <c:v>37137.5</c:v>
                </c:pt>
                <c:pt idx="74276">
                  <c:v>37138</c:v>
                </c:pt>
                <c:pt idx="74277">
                  <c:v>37138.5</c:v>
                </c:pt>
                <c:pt idx="74278">
                  <c:v>37139</c:v>
                </c:pt>
                <c:pt idx="74279">
                  <c:v>37139.5</c:v>
                </c:pt>
                <c:pt idx="74280">
                  <c:v>37140</c:v>
                </c:pt>
                <c:pt idx="74281">
                  <c:v>37140.5</c:v>
                </c:pt>
                <c:pt idx="74282">
                  <c:v>37141</c:v>
                </c:pt>
                <c:pt idx="74283">
                  <c:v>37141.5</c:v>
                </c:pt>
                <c:pt idx="74284">
                  <c:v>37142</c:v>
                </c:pt>
                <c:pt idx="74285">
                  <c:v>37142.5</c:v>
                </c:pt>
                <c:pt idx="74286">
                  <c:v>37143</c:v>
                </c:pt>
                <c:pt idx="74287">
                  <c:v>37143.5</c:v>
                </c:pt>
                <c:pt idx="74288">
                  <c:v>37144</c:v>
                </c:pt>
                <c:pt idx="74289">
                  <c:v>37144.5</c:v>
                </c:pt>
                <c:pt idx="74290">
                  <c:v>37145</c:v>
                </c:pt>
                <c:pt idx="74291">
                  <c:v>37145.5</c:v>
                </c:pt>
                <c:pt idx="74292">
                  <c:v>37146</c:v>
                </c:pt>
                <c:pt idx="74293">
                  <c:v>37146.5</c:v>
                </c:pt>
                <c:pt idx="74294">
                  <c:v>37147</c:v>
                </c:pt>
                <c:pt idx="74295">
                  <c:v>37147.5</c:v>
                </c:pt>
                <c:pt idx="74296">
                  <c:v>37148</c:v>
                </c:pt>
                <c:pt idx="74297">
                  <c:v>37148.5</c:v>
                </c:pt>
                <c:pt idx="74298">
                  <c:v>37149</c:v>
                </c:pt>
                <c:pt idx="74299">
                  <c:v>37149.5</c:v>
                </c:pt>
                <c:pt idx="74300">
                  <c:v>37150</c:v>
                </c:pt>
                <c:pt idx="74301">
                  <c:v>37150.5</c:v>
                </c:pt>
                <c:pt idx="74302">
                  <c:v>37151</c:v>
                </c:pt>
                <c:pt idx="74303">
                  <c:v>37151.5</c:v>
                </c:pt>
                <c:pt idx="74304">
                  <c:v>37152</c:v>
                </c:pt>
                <c:pt idx="74305">
                  <c:v>37152.5</c:v>
                </c:pt>
                <c:pt idx="74306">
                  <c:v>37153</c:v>
                </c:pt>
                <c:pt idx="74307">
                  <c:v>37153.5</c:v>
                </c:pt>
                <c:pt idx="74308">
                  <c:v>37154</c:v>
                </c:pt>
                <c:pt idx="74309">
                  <c:v>37154.5</c:v>
                </c:pt>
                <c:pt idx="74310">
                  <c:v>37155</c:v>
                </c:pt>
                <c:pt idx="74311">
                  <c:v>37155.5</c:v>
                </c:pt>
                <c:pt idx="74312">
                  <c:v>37156</c:v>
                </c:pt>
                <c:pt idx="74313">
                  <c:v>37156.5</c:v>
                </c:pt>
                <c:pt idx="74314">
                  <c:v>37157</c:v>
                </c:pt>
                <c:pt idx="74315">
                  <c:v>37157.5</c:v>
                </c:pt>
                <c:pt idx="74316">
                  <c:v>37158</c:v>
                </c:pt>
                <c:pt idx="74317">
                  <c:v>37158.5</c:v>
                </c:pt>
                <c:pt idx="74318">
                  <c:v>37159</c:v>
                </c:pt>
                <c:pt idx="74319">
                  <c:v>37159.5</c:v>
                </c:pt>
                <c:pt idx="74320">
                  <c:v>37160</c:v>
                </c:pt>
                <c:pt idx="74321">
                  <c:v>37160.5</c:v>
                </c:pt>
                <c:pt idx="74322">
                  <c:v>37161</c:v>
                </c:pt>
                <c:pt idx="74323">
                  <c:v>37161.5</c:v>
                </c:pt>
                <c:pt idx="74324">
                  <c:v>37162</c:v>
                </c:pt>
                <c:pt idx="74325">
                  <c:v>37162.5</c:v>
                </c:pt>
                <c:pt idx="74326">
                  <c:v>37163</c:v>
                </c:pt>
                <c:pt idx="74327">
                  <c:v>37163.5</c:v>
                </c:pt>
                <c:pt idx="74328">
                  <c:v>37164</c:v>
                </c:pt>
                <c:pt idx="74329">
                  <c:v>37164.5</c:v>
                </c:pt>
                <c:pt idx="74330">
                  <c:v>37165</c:v>
                </c:pt>
                <c:pt idx="74331">
                  <c:v>37165.5</c:v>
                </c:pt>
                <c:pt idx="74332">
                  <c:v>37166</c:v>
                </c:pt>
                <c:pt idx="74333">
                  <c:v>37166.5</c:v>
                </c:pt>
                <c:pt idx="74334">
                  <c:v>37167</c:v>
                </c:pt>
                <c:pt idx="74335">
                  <c:v>37167.5</c:v>
                </c:pt>
                <c:pt idx="74336">
                  <c:v>37168</c:v>
                </c:pt>
                <c:pt idx="74337">
                  <c:v>37168.5</c:v>
                </c:pt>
                <c:pt idx="74338">
                  <c:v>37169</c:v>
                </c:pt>
                <c:pt idx="74339">
                  <c:v>37169.5</c:v>
                </c:pt>
                <c:pt idx="74340">
                  <c:v>37170</c:v>
                </c:pt>
                <c:pt idx="74341">
                  <c:v>37170.5</c:v>
                </c:pt>
                <c:pt idx="74342">
                  <c:v>37171</c:v>
                </c:pt>
                <c:pt idx="74343">
                  <c:v>37171.5</c:v>
                </c:pt>
                <c:pt idx="74344">
                  <c:v>37172</c:v>
                </c:pt>
                <c:pt idx="74345">
                  <c:v>37172.5</c:v>
                </c:pt>
                <c:pt idx="74346">
                  <c:v>37173</c:v>
                </c:pt>
                <c:pt idx="74347">
                  <c:v>37173.5</c:v>
                </c:pt>
                <c:pt idx="74348">
                  <c:v>37174</c:v>
                </c:pt>
                <c:pt idx="74349">
                  <c:v>37174.5</c:v>
                </c:pt>
                <c:pt idx="74350">
                  <c:v>37175</c:v>
                </c:pt>
                <c:pt idx="74351">
                  <c:v>37175.5</c:v>
                </c:pt>
                <c:pt idx="74352">
                  <c:v>37176</c:v>
                </c:pt>
                <c:pt idx="74353">
                  <c:v>37176.5</c:v>
                </c:pt>
                <c:pt idx="74354">
                  <c:v>37177</c:v>
                </c:pt>
                <c:pt idx="74355">
                  <c:v>37177.5</c:v>
                </c:pt>
                <c:pt idx="74356">
                  <c:v>37178</c:v>
                </c:pt>
                <c:pt idx="74357">
                  <c:v>37178.5</c:v>
                </c:pt>
                <c:pt idx="74358">
                  <c:v>37179</c:v>
                </c:pt>
                <c:pt idx="74359">
                  <c:v>37179.5</c:v>
                </c:pt>
                <c:pt idx="74360">
                  <c:v>37180</c:v>
                </c:pt>
                <c:pt idx="74361">
                  <c:v>37180.5</c:v>
                </c:pt>
                <c:pt idx="74362">
                  <c:v>37181</c:v>
                </c:pt>
                <c:pt idx="74363">
                  <c:v>37181.5</c:v>
                </c:pt>
                <c:pt idx="74364">
                  <c:v>37182</c:v>
                </c:pt>
                <c:pt idx="74365">
                  <c:v>37182.5</c:v>
                </c:pt>
                <c:pt idx="74366">
                  <c:v>37183</c:v>
                </c:pt>
                <c:pt idx="74367">
                  <c:v>37183.5</c:v>
                </c:pt>
                <c:pt idx="74368">
                  <c:v>37184</c:v>
                </c:pt>
                <c:pt idx="74369">
                  <c:v>37184.5</c:v>
                </c:pt>
                <c:pt idx="74370">
                  <c:v>37185</c:v>
                </c:pt>
                <c:pt idx="74371">
                  <c:v>37185.5</c:v>
                </c:pt>
                <c:pt idx="74372">
                  <c:v>37186</c:v>
                </c:pt>
                <c:pt idx="74373">
                  <c:v>37186.5</c:v>
                </c:pt>
                <c:pt idx="74374">
                  <c:v>37187</c:v>
                </c:pt>
                <c:pt idx="74375">
                  <c:v>37187.5</c:v>
                </c:pt>
                <c:pt idx="74376">
                  <c:v>37188</c:v>
                </c:pt>
                <c:pt idx="74377">
                  <c:v>37188.5</c:v>
                </c:pt>
                <c:pt idx="74378">
                  <c:v>37189</c:v>
                </c:pt>
                <c:pt idx="74379">
                  <c:v>37189.5</c:v>
                </c:pt>
                <c:pt idx="74380">
                  <c:v>37190</c:v>
                </c:pt>
                <c:pt idx="74381">
                  <c:v>37190.5</c:v>
                </c:pt>
                <c:pt idx="74382">
                  <c:v>37191</c:v>
                </c:pt>
                <c:pt idx="74383">
                  <c:v>37191.5</c:v>
                </c:pt>
                <c:pt idx="74384">
                  <c:v>37192</c:v>
                </c:pt>
                <c:pt idx="74385">
                  <c:v>37192.5</c:v>
                </c:pt>
                <c:pt idx="74386">
                  <c:v>37193</c:v>
                </c:pt>
                <c:pt idx="74387">
                  <c:v>37193.5</c:v>
                </c:pt>
                <c:pt idx="74388">
                  <c:v>37194</c:v>
                </c:pt>
                <c:pt idx="74389">
                  <c:v>37194.5</c:v>
                </c:pt>
                <c:pt idx="74390">
                  <c:v>37195</c:v>
                </c:pt>
                <c:pt idx="74391">
                  <c:v>37195.5</c:v>
                </c:pt>
                <c:pt idx="74392">
                  <c:v>37196</c:v>
                </c:pt>
                <c:pt idx="74393">
                  <c:v>37196.5</c:v>
                </c:pt>
                <c:pt idx="74394">
                  <c:v>37197</c:v>
                </c:pt>
                <c:pt idx="74395">
                  <c:v>37197.5</c:v>
                </c:pt>
                <c:pt idx="74396">
                  <c:v>37198</c:v>
                </c:pt>
                <c:pt idx="74397">
                  <c:v>37198.5</c:v>
                </c:pt>
                <c:pt idx="74398">
                  <c:v>37199</c:v>
                </c:pt>
                <c:pt idx="74399">
                  <c:v>37199.5</c:v>
                </c:pt>
                <c:pt idx="74400">
                  <c:v>37200</c:v>
                </c:pt>
                <c:pt idx="74401">
                  <c:v>37200.5</c:v>
                </c:pt>
                <c:pt idx="74402">
                  <c:v>37201</c:v>
                </c:pt>
                <c:pt idx="74403">
                  <c:v>37201.5</c:v>
                </c:pt>
                <c:pt idx="74404">
                  <c:v>37202</c:v>
                </c:pt>
                <c:pt idx="74405">
                  <c:v>37202.5</c:v>
                </c:pt>
                <c:pt idx="74406">
                  <c:v>37203</c:v>
                </c:pt>
                <c:pt idx="74407">
                  <c:v>37203.5</c:v>
                </c:pt>
                <c:pt idx="74408">
                  <c:v>37204</c:v>
                </c:pt>
                <c:pt idx="74409">
                  <c:v>37204.5</c:v>
                </c:pt>
                <c:pt idx="74410">
                  <c:v>37205</c:v>
                </c:pt>
                <c:pt idx="74411">
                  <c:v>37205.5</c:v>
                </c:pt>
                <c:pt idx="74412">
                  <c:v>37206</c:v>
                </c:pt>
                <c:pt idx="74413">
                  <c:v>37206.5</c:v>
                </c:pt>
                <c:pt idx="74414">
                  <c:v>37207</c:v>
                </c:pt>
                <c:pt idx="74415">
                  <c:v>37207.5</c:v>
                </c:pt>
                <c:pt idx="74416">
                  <c:v>37208</c:v>
                </c:pt>
                <c:pt idx="74417">
                  <c:v>37208.5</c:v>
                </c:pt>
                <c:pt idx="74418">
                  <c:v>37209</c:v>
                </c:pt>
                <c:pt idx="74419">
                  <c:v>37209.5</c:v>
                </c:pt>
                <c:pt idx="74420">
                  <c:v>37210</c:v>
                </c:pt>
                <c:pt idx="74421">
                  <c:v>37210.5</c:v>
                </c:pt>
                <c:pt idx="74422">
                  <c:v>37211</c:v>
                </c:pt>
                <c:pt idx="74423">
                  <c:v>37211.5</c:v>
                </c:pt>
                <c:pt idx="74424">
                  <c:v>37212</c:v>
                </c:pt>
                <c:pt idx="74425">
                  <c:v>37212.5</c:v>
                </c:pt>
                <c:pt idx="74426">
                  <c:v>37213</c:v>
                </c:pt>
                <c:pt idx="74427">
                  <c:v>37213.5</c:v>
                </c:pt>
                <c:pt idx="74428">
                  <c:v>37214</c:v>
                </c:pt>
                <c:pt idx="74429">
                  <c:v>37214.5</c:v>
                </c:pt>
                <c:pt idx="74430">
                  <c:v>37215</c:v>
                </c:pt>
                <c:pt idx="74431">
                  <c:v>37215.5</c:v>
                </c:pt>
                <c:pt idx="74432">
                  <c:v>37216</c:v>
                </c:pt>
                <c:pt idx="74433">
                  <c:v>37216.5</c:v>
                </c:pt>
                <c:pt idx="74434">
                  <c:v>37217</c:v>
                </c:pt>
                <c:pt idx="74435">
                  <c:v>37217.5</c:v>
                </c:pt>
                <c:pt idx="74436">
                  <c:v>37218</c:v>
                </c:pt>
                <c:pt idx="74437">
                  <c:v>37218.5</c:v>
                </c:pt>
                <c:pt idx="74438">
                  <c:v>37219</c:v>
                </c:pt>
                <c:pt idx="74439">
                  <c:v>37219.5</c:v>
                </c:pt>
                <c:pt idx="74440">
                  <c:v>37220</c:v>
                </c:pt>
                <c:pt idx="74441">
                  <c:v>37220.5</c:v>
                </c:pt>
                <c:pt idx="74442">
                  <c:v>37221</c:v>
                </c:pt>
                <c:pt idx="74443">
                  <c:v>37221.5</c:v>
                </c:pt>
                <c:pt idx="74444">
                  <c:v>37222</c:v>
                </c:pt>
                <c:pt idx="74445">
                  <c:v>37222.5</c:v>
                </c:pt>
                <c:pt idx="74446">
                  <c:v>37223</c:v>
                </c:pt>
                <c:pt idx="74447">
                  <c:v>37223.5</c:v>
                </c:pt>
                <c:pt idx="74448">
                  <c:v>37224</c:v>
                </c:pt>
                <c:pt idx="74449">
                  <c:v>37224.5</c:v>
                </c:pt>
                <c:pt idx="74450">
                  <c:v>37225</c:v>
                </c:pt>
                <c:pt idx="74451">
                  <c:v>37225.5</c:v>
                </c:pt>
                <c:pt idx="74452">
                  <c:v>37226</c:v>
                </c:pt>
                <c:pt idx="74453">
                  <c:v>37226.5</c:v>
                </c:pt>
                <c:pt idx="74454">
                  <c:v>37227</c:v>
                </c:pt>
                <c:pt idx="74455">
                  <c:v>37227.5</c:v>
                </c:pt>
                <c:pt idx="74456">
                  <c:v>37228</c:v>
                </c:pt>
                <c:pt idx="74457">
                  <c:v>37228.5</c:v>
                </c:pt>
                <c:pt idx="74458">
                  <c:v>37229</c:v>
                </c:pt>
                <c:pt idx="74459">
                  <c:v>37229.5</c:v>
                </c:pt>
                <c:pt idx="74460">
                  <c:v>37230</c:v>
                </c:pt>
                <c:pt idx="74461">
                  <c:v>37230.5</c:v>
                </c:pt>
                <c:pt idx="74462">
                  <c:v>37231</c:v>
                </c:pt>
                <c:pt idx="74463">
                  <c:v>37231.5</c:v>
                </c:pt>
                <c:pt idx="74464">
                  <c:v>37232</c:v>
                </c:pt>
                <c:pt idx="74465">
                  <c:v>37232.5</c:v>
                </c:pt>
                <c:pt idx="74466">
                  <c:v>37233</c:v>
                </c:pt>
                <c:pt idx="74467">
                  <c:v>37233.5</c:v>
                </c:pt>
                <c:pt idx="74468">
                  <c:v>37234</c:v>
                </c:pt>
                <c:pt idx="74469">
                  <c:v>37234.5</c:v>
                </c:pt>
                <c:pt idx="74470">
                  <c:v>37235</c:v>
                </c:pt>
                <c:pt idx="74471">
                  <c:v>37235.5</c:v>
                </c:pt>
                <c:pt idx="74472">
                  <c:v>37236</c:v>
                </c:pt>
                <c:pt idx="74473">
                  <c:v>37236.5</c:v>
                </c:pt>
                <c:pt idx="74474">
                  <c:v>37237</c:v>
                </c:pt>
                <c:pt idx="74475">
                  <c:v>37237.5</c:v>
                </c:pt>
                <c:pt idx="74476">
                  <c:v>37238</c:v>
                </c:pt>
                <c:pt idx="74477">
                  <c:v>37238.5</c:v>
                </c:pt>
                <c:pt idx="74478">
                  <c:v>37239</c:v>
                </c:pt>
                <c:pt idx="74479">
                  <c:v>37239.5</c:v>
                </c:pt>
                <c:pt idx="74480">
                  <c:v>37240</c:v>
                </c:pt>
                <c:pt idx="74481">
                  <c:v>37240.5</c:v>
                </c:pt>
                <c:pt idx="74482">
                  <c:v>37241</c:v>
                </c:pt>
                <c:pt idx="74483">
                  <c:v>37241.5</c:v>
                </c:pt>
                <c:pt idx="74484">
                  <c:v>37242</c:v>
                </c:pt>
                <c:pt idx="74485">
                  <c:v>37242.5</c:v>
                </c:pt>
                <c:pt idx="74486">
                  <c:v>37243</c:v>
                </c:pt>
                <c:pt idx="74487">
                  <c:v>37243.5</c:v>
                </c:pt>
                <c:pt idx="74488">
                  <c:v>37244</c:v>
                </c:pt>
                <c:pt idx="74489">
                  <c:v>37244.5</c:v>
                </c:pt>
                <c:pt idx="74490">
                  <c:v>37245</c:v>
                </c:pt>
                <c:pt idx="74491">
                  <c:v>37245.5</c:v>
                </c:pt>
                <c:pt idx="74492">
                  <c:v>37246</c:v>
                </c:pt>
                <c:pt idx="74493">
                  <c:v>37246.5</c:v>
                </c:pt>
                <c:pt idx="74494">
                  <c:v>37247</c:v>
                </c:pt>
                <c:pt idx="74495">
                  <c:v>37247.5</c:v>
                </c:pt>
                <c:pt idx="74496">
                  <c:v>37248</c:v>
                </c:pt>
                <c:pt idx="74497">
                  <c:v>37248.5</c:v>
                </c:pt>
                <c:pt idx="74498">
                  <c:v>37249</c:v>
                </c:pt>
                <c:pt idx="74499">
                  <c:v>37249.5</c:v>
                </c:pt>
                <c:pt idx="74500">
                  <c:v>37250</c:v>
                </c:pt>
                <c:pt idx="74501">
                  <c:v>37250.5</c:v>
                </c:pt>
                <c:pt idx="74502">
                  <c:v>37251</c:v>
                </c:pt>
                <c:pt idx="74503">
                  <c:v>37251.5</c:v>
                </c:pt>
                <c:pt idx="74504">
                  <c:v>37252</c:v>
                </c:pt>
                <c:pt idx="74505">
                  <c:v>37252.5</c:v>
                </c:pt>
                <c:pt idx="74506">
                  <c:v>37253</c:v>
                </c:pt>
                <c:pt idx="74507">
                  <c:v>37253.5</c:v>
                </c:pt>
                <c:pt idx="74508">
                  <c:v>37254</c:v>
                </c:pt>
                <c:pt idx="74509">
                  <c:v>37254.5</c:v>
                </c:pt>
                <c:pt idx="74510">
                  <c:v>37255</c:v>
                </c:pt>
                <c:pt idx="74511">
                  <c:v>37255.5</c:v>
                </c:pt>
                <c:pt idx="74512">
                  <c:v>37256</c:v>
                </c:pt>
                <c:pt idx="74513">
                  <c:v>37256.5</c:v>
                </c:pt>
                <c:pt idx="74514">
                  <c:v>37257</c:v>
                </c:pt>
                <c:pt idx="74515">
                  <c:v>37257.5</c:v>
                </c:pt>
                <c:pt idx="74516">
                  <c:v>37258</c:v>
                </c:pt>
                <c:pt idx="74517">
                  <c:v>37258.5</c:v>
                </c:pt>
                <c:pt idx="74518">
                  <c:v>37259</c:v>
                </c:pt>
                <c:pt idx="74519">
                  <c:v>37259.5</c:v>
                </c:pt>
                <c:pt idx="74520">
                  <c:v>37260</c:v>
                </c:pt>
                <c:pt idx="74521">
                  <c:v>37260.5</c:v>
                </c:pt>
                <c:pt idx="74522">
                  <c:v>37261</c:v>
                </c:pt>
                <c:pt idx="74523">
                  <c:v>37261.5</c:v>
                </c:pt>
                <c:pt idx="74524">
                  <c:v>37262</c:v>
                </c:pt>
                <c:pt idx="74525">
                  <c:v>37262.5</c:v>
                </c:pt>
                <c:pt idx="74526">
                  <c:v>37263</c:v>
                </c:pt>
                <c:pt idx="74527">
                  <c:v>37263.5</c:v>
                </c:pt>
                <c:pt idx="74528">
                  <c:v>37264</c:v>
                </c:pt>
                <c:pt idx="74529">
                  <c:v>37264.5</c:v>
                </c:pt>
                <c:pt idx="74530">
                  <c:v>37265</c:v>
                </c:pt>
                <c:pt idx="74531">
                  <c:v>37265.5</c:v>
                </c:pt>
                <c:pt idx="74532">
                  <c:v>37266</c:v>
                </c:pt>
                <c:pt idx="74533">
                  <c:v>37266.5</c:v>
                </c:pt>
                <c:pt idx="74534">
                  <c:v>37267</c:v>
                </c:pt>
                <c:pt idx="74535">
                  <c:v>37267.5</c:v>
                </c:pt>
                <c:pt idx="74536">
                  <c:v>37268</c:v>
                </c:pt>
                <c:pt idx="74537">
                  <c:v>37268.5</c:v>
                </c:pt>
                <c:pt idx="74538">
                  <c:v>37269</c:v>
                </c:pt>
                <c:pt idx="74539">
                  <c:v>37269.5</c:v>
                </c:pt>
                <c:pt idx="74540">
                  <c:v>37270</c:v>
                </c:pt>
                <c:pt idx="74541">
                  <c:v>37270.5</c:v>
                </c:pt>
                <c:pt idx="74542">
                  <c:v>37271</c:v>
                </c:pt>
                <c:pt idx="74543">
                  <c:v>37271.5</c:v>
                </c:pt>
                <c:pt idx="74544">
                  <c:v>37272</c:v>
                </c:pt>
                <c:pt idx="74545">
                  <c:v>37272.5</c:v>
                </c:pt>
                <c:pt idx="74546">
                  <c:v>37273</c:v>
                </c:pt>
                <c:pt idx="74547">
                  <c:v>37273.5</c:v>
                </c:pt>
                <c:pt idx="74548">
                  <c:v>37274</c:v>
                </c:pt>
                <c:pt idx="74549">
                  <c:v>37274.5</c:v>
                </c:pt>
                <c:pt idx="74550">
                  <c:v>37275</c:v>
                </c:pt>
                <c:pt idx="74551">
                  <c:v>37275.5</c:v>
                </c:pt>
                <c:pt idx="74552">
                  <c:v>37276</c:v>
                </c:pt>
                <c:pt idx="74553">
                  <c:v>37276.5</c:v>
                </c:pt>
                <c:pt idx="74554">
                  <c:v>37277</c:v>
                </c:pt>
                <c:pt idx="74555">
                  <c:v>37277.5</c:v>
                </c:pt>
                <c:pt idx="74556">
                  <c:v>37278</c:v>
                </c:pt>
                <c:pt idx="74557">
                  <c:v>37278.5</c:v>
                </c:pt>
                <c:pt idx="74558">
                  <c:v>37279</c:v>
                </c:pt>
                <c:pt idx="74559">
                  <c:v>37279.5</c:v>
                </c:pt>
                <c:pt idx="74560">
                  <c:v>37280</c:v>
                </c:pt>
                <c:pt idx="74561">
                  <c:v>37280.5</c:v>
                </c:pt>
                <c:pt idx="74562">
                  <c:v>37281</c:v>
                </c:pt>
                <c:pt idx="74563">
                  <c:v>37281.5</c:v>
                </c:pt>
                <c:pt idx="74564">
                  <c:v>37282</c:v>
                </c:pt>
                <c:pt idx="74565">
                  <c:v>37282.5</c:v>
                </c:pt>
                <c:pt idx="74566">
                  <c:v>37283</c:v>
                </c:pt>
                <c:pt idx="74567">
                  <c:v>37283.5</c:v>
                </c:pt>
                <c:pt idx="74568">
                  <c:v>37284</c:v>
                </c:pt>
                <c:pt idx="74569">
                  <c:v>37284.5</c:v>
                </c:pt>
                <c:pt idx="74570">
                  <c:v>37285</c:v>
                </c:pt>
                <c:pt idx="74571">
                  <c:v>37285.5</c:v>
                </c:pt>
                <c:pt idx="74572">
                  <c:v>37286</c:v>
                </c:pt>
                <c:pt idx="74573">
                  <c:v>37286.5</c:v>
                </c:pt>
                <c:pt idx="74574">
                  <c:v>37287</c:v>
                </c:pt>
                <c:pt idx="74575">
                  <c:v>37287.5</c:v>
                </c:pt>
                <c:pt idx="74576">
                  <c:v>37288</c:v>
                </c:pt>
                <c:pt idx="74577">
                  <c:v>37288.5</c:v>
                </c:pt>
                <c:pt idx="74578">
                  <c:v>37289</c:v>
                </c:pt>
                <c:pt idx="74579">
                  <c:v>37289.5</c:v>
                </c:pt>
                <c:pt idx="74580">
                  <c:v>37290</c:v>
                </c:pt>
                <c:pt idx="74581">
                  <c:v>37290.5</c:v>
                </c:pt>
                <c:pt idx="74582">
                  <c:v>37291</c:v>
                </c:pt>
                <c:pt idx="74583">
                  <c:v>37291.5</c:v>
                </c:pt>
                <c:pt idx="74584">
                  <c:v>37292</c:v>
                </c:pt>
                <c:pt idx="74585">
                  <c:v>37292.5</c:v>
                </c:pt>
                <c:pt idx="74586">
                  <c:v>37293</c:v>
                </c:pt>
                <c:pt idx="74587">
                  <c:v>37293.5</c:v>
                </c:pt>
                <c:pt idx="74588">
                  <c:v>37294</c:v>
                </c:pt>
                <c:pt idx="74589">
                  <c:v>37294.5</c:v>
                </c:pt>
                <c:pt idx="74590">
                  <c:v>37295</c:v>
                </c:pt>
                <c:pt idx="74591">
                  <c:v>37295.5</c:v>
                </c:pt>
                <c:pt idx="74592">
                  <c:v>37296</c:v>
                </c:pt>
                <c:pt idx="74593">
                  <c:v>37296.5</c:v>
                </c:pt>
                <c:pt idx="74594">
                  <c:v>37297</c:v>
                </c:pt>
                <c:pt idx="74595">
                  <c:v>37297.5</c:v>
                </c:pt>
                <c:pt idx="74596">
                  <c:v>37298</c:v>
                </c:pt>
                <c:pt idx="74597">
                  <c:v>37298.5</c:v>
                </c:pt>
                <c:pt idx="74598">
                  <c:v>37299</c:v>
                </c:pt>
                <c:pt idx="74599">
                  <c:v>37299.5</c:v>
                </c:pt>
                <c:pt idx="74600">
                  <c:v>37300</c:v>
                </c:pt>
                <c:pt idx="74601">
                  <c:v>37300.5</c:v>
                </c:pt>
                <c:pt idx="74602">
                  <c:v>37301</c:v>
                </c:pt>
                <c:pt idx="74603">
                  <c:v>37301.5</c:v>
                </c:pt>
                <c:pt idx="74604">
                  <c:v>37302</c:v>
                </c:pt>
                <c:pt idx="74605">
                  <c:v>37302.5</c:v>
                </c:pt>
                <c:pt idx="74606">
                  <c:v>37303</c:v>
                </c:pt>
                <c:pt idx="74607">
                  <c:v>37303.5</c:v>
                </c:pt>
                <c:pt idx="74608">
                  <c:v>37304</c:v>
                </c:pt>
                <c:pt idx="74609">
                  <c:v>37304.5</c:v>
                </c:pt>
                <c:pt idx="74610">
                  <c:v>37305</c:v>
                </c:pt>
                <c:pt idx="74611">
                  <c:v>37305.5</c:v>
                </c:pt>
                <c:pt idx="74612">
                  <c:v>37306</c:v>
                </c:pt>
                <c:pt idx="74613">
                  <c:v>37306.5</c:v>
                </c:pt>
                <c:pt idx="74614">
                  <c:v>37307</c:v>
                </c:pt>
                <c:pt idx="74615">
                  <c:v>37307.5</c:v>
                </c:pt>
                <c:pt idx="74616">
                  <c:v>37308</c:v>
                </c:pt>
                <c:pt idx="74617">
                  <c:v>37308.5</c:v>
                </c:pt>
                <c:pt idx="74618">
                  <c:v>37309</c:v>
                </c:pt>
                <c:pt idx="74619">
                  <c:v>37309.5</c:v>
                </c:pt>
                <c:pt idx="74620">
                  <c:v>37310</c:v>
                </c:pt>
                <c:pt idx="74621">
                  <c:v>37310.5</c:v>
                </c:pt>
                <c:pt idx="74622">
                  <c:v>37311</c:v>
                </c:pt>
                <c:pt idx="74623">
                  <c:v>37311.5</c:v>
                </c:pt>
                <c:pt idx="74624">
                  <c:v>37312</c:v>
                </c:pt>
                <c:pt idx="74625">
                  <c:v>37312.5</c:v>
                </c:pt>
                <c:pt idx="74626">
                  <c:v>37313</c:v>
                </c:pt>
                <c:pt idx="74627">
                  <c:v>37313.5</c:v>
                </c:pt>
                <c:pt idx="74628">
                  <c:v>37314</c:v>
                </c:pt>
                <c:pt idx="74629">
                  <c:v>37314.5</c:v>
                </c:pt>
                <c:pt idx="74630">
                  <c:v>37315</c:v>
                </c:pt>
                <c:pt idx="74631">
                  <c:v>37315.5</c:v>
                </c:pt>
                <c:pt idx="74632">
                  <c:v>37316</c:v>
                </c:pt>
                <c:pt idx="74633">
                  <c:v>37316.5</c:v>
                </c:pt>
                <c:pt idx="74634">
                  <c:v>37317</c:v>
                </c:pt>
                <c:pt idx="74635">
                  <c:v>37317.5</c:v>
                </c:pt>
                <c:pt idx="74636">
                  <c:v>37318</c:v>
                </c:pt>
                <c:pt idx="74637">
                  <c:v>37318.5</c:v>
                </c:pt>
                <c:pt idx="74638">
                  <c:v>37319</c:v>
                </c:pt>
                <c:pt idx="74639">
                  <c:v>37319.5</c:v>
                </c:pt>
                <c:pt idx="74640">
                  <c:v>37320</c:v>
                </c:pt>
                <c:pt idx="74641">
                  <c:v>37320.5</c:v>
                </c:pt>
                <c:pt idx="74642">
                  <c:v>37321</c:v>
                </c:pt>
                <c:pt idx="74643">
                  <c:v>37321.5</c:v>
                </c:pt>
                <c:pt idx="74644">
                  <c:v>37322</c:v>
                </c:pt>
                <c:pt idx="74645">
                  <c:v>37322.5</c:v>
                </c:pt>
                <c:pt idx="74646">
                  <c:v>37323</c:v>
                </c:pt>
                <c:pt idx="74647">
                  <c:v>37323.5</c:v>
                </c:pt>
                <c:pt idx="74648">
                  <c:v>37324</c:v>
                </c:pt>
                <c:pt idx="74649">
                  <c:v>37324.5</c:v>
                </c:pt>
                <c:pt idx="74650">
                  <c:v>37325</c:v>
                </c:pt>
                <c:pt idx="74651">
                  <c:v>37325.5</c:v>
                </c:pt>
                <c:pt idx="74652">
                  <c:v>37326</c:v>
                </c:pt>
                <c:pt idx="74653">
                  <c:v>37326.5</c:v>
                </c:pt>
                <c:pt idx="74654">
                  <c:v>37327</c:v>
                </c:pt>
                <c:pt idx="74655">
                  <c:v>37327.5</c:v>
                </c:pt>
                <c:pt idx="74656">
                  <c:v>37328</c:v>
                </c:pt>
                <c:pt idx="74657">
                  <c:v>37328.5</c:v>
                </c:pt>
                <c:pt idx="74658">
                  <c:v>37329</c:v>
                </c:pt>
                <c:pt idx="74659">
                  <c:v>37329.5</c:v>
                </c:pt>
                <c:pt idx="74660">
                  <c:v>37330</c:v>
                </c:pt>
                <c:pt idx="74661">
                  <c:v>37330.5</c:v>
                </c:pt>
                <c:pt idx="74662">
                  <c:v>37331</c:v>
                </c:pt>
                <c:pt idx="74663">
                  <c:v>37331.5</c:v>
                </c:pt>
                <c:pt idx="74664">
                  <c:v>37332</c:v>
                </c:pt>
                <c:pt idx="74665">
                  <c:v>37332.5</c:v>
                </c:pt>
                <c:pt idx="74666">
                  <c:v>37333</c:v>
                </c:pt>
                <c:pt idx="74667">
                  <c:v>37333.5</c:v>
                </c:pt>
                <c:pt idx="74668">
                  <c:v>37334</c:v>
                </c:pt>
                <c:pt idx="74669">
                  <c:v>37334.5</c:v>
                </c:pt>
                <c:pt idx="74670">
                  <c:v>37335</c:v>
                </c:pt>
                <c:pt idx="74671">
                  <c:v>37335.5</c:v>
                </c:pt>
                <c:pt idx="74672">
                  <c:v>37336</c:v>
                </c:pt>
                <c:pt idx="74673">
                  <c:v>37336.5</c:v>
                </c:pt>
                <c:pt idx="74674">
                  <c:v>37337</c:v>
                </c:pt>
                <c:pt idx="74675">
                  <c:v>37337.5</c:v>
                </c:pt>
                <c:pt idx="74676">
                  <c:v>37338</c:v>
                </c:pt>
                <c:pt idx="74677">
                  <c:v>37338.5</c:v>
                </c:pt>
                <c:pt idx="74678">
                  <c:v>37339</c:v>
                </c:pt>
                <c:pt idx="74679">
                  <c:v>37339.5</c:v>
                </c:pt>
                <c:pt idx="74680">
                  <c:v>37340</c:v>
                </c:pt>
                <c:pt idx="74681">
                  <c:v>37340.5</c:v>
                </c:pt>
                <c:pt idx="74682">
                  <c:v>37341</c:v>
                </c:pt>
                <c:pt idx="74683">
                  <c:v>37341.5</c:v>
                </c:pt>
                <c:pt idx="74684">
                  <c:v>37342</c:v>
                </c:pt>
                <c:pt idx="74685">
                  <c:v>37342.5</c:v>
                </c:pt>
                <c:pt idx="74686">
                  <c:v>37343</c:v>
                </c:pt>
                <c:pt idx="74687">
                  <c:v>37343.5</c:v>
                </c:pt>
                <c:pt idx="74688">
                  <c:v>37344</c:v>
                </c:pt>
                <c:pt idx="74689">
                  <c:v>37344.5</c:v>
                </c:pt>
                <c:pt idx="74690">
                  <c:v>37345</c:v>
                </c:pt>
                <c:pt idx="74691">
                  <c:v>37345.5</c:v>
                </c:pt>
                <c:pt idx="74692">
                  <c:v>37346</c:v>
                </c:pt>
                <c:pt idx="74693">
                  <c:v>37346.5</c:v>
                </c:pt>
                <c:pt idx="74694">
                  <c:v>37347</c:v>
                </c:pt>
                <c:pt idx="74695">
                  <c:v>37347.5</c:v>
                </c:pt>
                <c:pt idx="74696">
                  <c:v>37348</c:v>
                </c:pt>
                <c:pt idx="74697">
                  <c:v>37348.5</c:v>
                </c:pt>
                <c:pt idx="74698">
                  <c:v>37349</c:v>
                </c:pt>
                <c:pt idx="74699">
                  <c:v>37349.5</c:v>
                </c:pt>
                <c:pt idx="74700">
                  <c:v>37350</c:v>
                </c:pt>
                <c:pt idx="74701">
                  <c:v>37350.5</c:v>
                </c:pt>
                <c:pt idx="74702">
                  <c:v>37351</c:v>
                </c:pt>
                <c:pt idx="74703">
                  <c:v>37351.5</c:v>
                </c:pt>
                <c:pt idx="74704">
                  <c:v>37352</c:v>
                </c:pt>
                <c:pt idx="74705">
                  <c:v>37352.5</c:v>
                </c:pt>
                <c:pt idx="74706">
                  <c:v>37353</c:v>
                </c:pt>
                <c:pt idx="74707">
                  <c:v>37353.5</c:v>
                </c:pt>
                <c:pt idx="74708">
                  <c:v>37354</c:v>
                </c:pt>
                <c:pt idx="74709">
                  <c:v>37354.5</c:v>
                </c:pt>
                <c:pt idx="74710">
                  <c:v>37355</c:v>
                </c:pt>
                <c:pt idx="74711">
                  <c:v>37355.5</c:v>
                </c:pt>
                <c:pt idx="74712">
                  <c:v>37356</c:v>
                </c:pt>
                <c:pt idx="74713">
                  <c:v>37356.5</c:v>
                </c:pt>
                <c:pt idx="74714">
                  <c:v>37357</c:v>
                </c:pt>
                <c:pt idx="74715">
                  <c:v>37357.5</c:v>
                </c:pt>
                <c:pt idx="74716">
                  <c:v>37358</c:v>
                </c:pt>
                <c:pt idx="74717">
                  <c:v>37358.5</c:v>
                </c:pt>
                <c:pt idx="74718">
                  <c:v>37359</c:v>
                </c:pt>
                <c:pt idx="74719">
                  <c:v>37359.5</c:v>
                </c:pt>
                <c:pt idx="74720">
                  <c:v>37360</c:v>
                </c:pt>
                <c:pt idx="74721">
                  <c:v>37360.5</c:v>
                </c:pt>
                <c:pt idx="74722">
                  <c:v>37361</c:v>
                </c:pt>
                <c:pt idx="74723">
                  <c:v>37361.5</c:v>
                </c:pt>
                <c:pt idx="74724">
                  <c:v>37362</c:v>
                </c:pt>
                <c:pt idx="74725">
                  <c:v>37362.5</c:v>
                </c:pt>
                <c:pt idx="74726">
                  <c:v>37363</c:v>
                </c:pt>
                <c:pt idx="74727">
                  <c:v>37363.5</c:v>
                </c:pt>
                <c:pt idx="74728">
                  <c:v>37364</c:v>
                </c:pt>
                <c:pt idx="74729">
                  <c:v>37364.5</c:v>
                </c:pt>
                <c:pt idx="74730">
                  <c:v>37365</c:v>
                </c:pt>
                <c:pt idx="74731">
                  <c:v>37365.5</c:v>
                </c:pt>
                <c:pt idx="74732">
                  <c:v>37366</c:v>
                </c:pt>
                <c:pt idx="74733">
                  <c:v>37366.5</c:v>
                </c:pt>
                <c:pt idx="74734">
                  <c:v>37367</c:v>
                </c:pt>
                <c:pt idx="74735">
                  <c:v>37367.5</c:v>
                </c:pt>
                <c:pt idx="74736">
                  <c:v>37368</c:v>
                </c:pt>
                <c:pt idx="74737">
                  <c:v>37368.5</c:v>
                </c:pt>
                <c:pt idx="74738">
                  <c:v>37369</c:v>
                </c:pt>
                <c:pt idx="74739">
                  <c:v>37369.5</c:v>
                </c:pt>
                <c:pt idx="74740">
                  <c:v>37370</c:v>
                </c:pt>
                <c:pt idx="74741">
                  <c:v>37370.5</c:v>
                </c:pt>
                <c:pt idx="74742">
                  <c:v>37371</c:v>
                </c:pt>
                <c:pt idx="74743">
                  <c:v>37371.5</c:v>
                </c:pt>
                <c:pt idx="74744">
                  <c:v>37372</c:v>
                </c:pt>
                <c:pt idx="74745">
                  <c:v>37372.5</c:v>
                </c:pt>
                <c:pt idx="74746">
                  <c:v>37373</c:v>
                </c:pt>
                <c:pt idx="74747">
                  <c:v>37373.5</c:v>
                </c:pt>
                <c:pt idx="74748">
                  <c:v>37374</c:v>
                </c:pt>
                <c:pt idx="74749">
                  <c:v>37374.5</c:v>
                </c:pt>
                <c:pt idx="74750">
                  <c:v>37375</c:v>
                </c:pt>
                <c:pt idx="74751">
                  <c:v>37375.5</c:v>
                </c:pt>
                <c:pt idx="74752">
                  <c:v>37376</c:v>
                </c:pt>
                <c:pt idx="74753">
                  <c:v>37376.5</c:v>
                </c:pt>
                <c:pt idx="74754">
                  <c:v>37377</c:v>
                </c:pt>
                <c:pt idx="74755">
                  <c:v>37377.5</c:v>
                </c:pt>
                <c:pt idx="74756">
                  <c:v>37378</c:v>
                </c:pt>
                <c:pt idx="74757">
                  <c:v>37378.5</c:v>
                </c:pt>
                <c:pt idx="74758">
                  <c:v>37379</c:v>
                </c:pt>
                <c:pt idx="74759">
                  <c:v>37379.5</c:v>
                </c:pt>
                <c:pt idx="74760">
                  <c:v>37380</c:v>
                </c:pt>
                <c:pt idx="74761">
                  <c:v>37380.5</c:v>
                </c:pt>
                <c:pt idx="74762">
                  <c:v>37381</c:v>
                </c:pt>
                <c:pt idx="74763">
                  <c:v>37381.5</c:v>
                </c:pt>
                <c:pt idx="74764">
                  <c:v>37382</c:v>
                </c:pt>
                <c:pt idx="74765">
                  <c:v>37382.5</c:v>
                </c:pt>
                <c:pt idx="74766">
                  <c:v>37383</c:v>
                </c:pt>
                <c:pt idx="74767">
                  <c:v>37383.5</c:v>
                </c:pt>
                <c:pt idx="74768">
                  <c:v>37384</c:v>
                </c:pt>
                <c:pt idx="74769">
                  <c:v>37384.5</c:v>
                </c:pt>
                <c:pt idx="74770">
                  <c:v>37385</c:v>
                </c:pt>
                <c:pt idx="74771">
                  <c:v>37385.5</c:v>
                </c:pt>
                <c:pt idx="74772">
                  <c:v>37386</c:v>
                </c:pt>
                <c:pt idx="74773">
                  <c:v>37386.5</c:v>
                </c:pt>
                <c:pt idx="74774">
                  <c:v>37387</c:v>
                </c:pt>
                <c:pt idx="74775">
                  <c:v>37387.5</c:v>
                </c:pt>
                <c:pt idx="74776">
                  <c:v>37388</c:v>
                </c:pt>
                <c:pt idx="74777">
                  <c:v>37388.5</c:v>
                </c:pt>
                <c:pt idx="74778">
                  <c:v>37389</c:v>
                </c:pt>
                <c:pt idx="74779">
                  <c:v>37389.5</c:v>
                </c:pt>
                <c:pt idx="74780">
                  <c:v>37390</c:v>
                </c:pt>
                <c:pt idx="74781">
                  <c:v>37390.5</c:v>
                </c:pt>
                <c:pt idx="74782">
                  <c:v>37391</c:v>
                </c:pt>
                <c:pt idx="74783">
                  <c:v>37391.5</c:v>
                </c:pt>
                <c:pt idx="74784">
                  <c:v>37392</c:v>
                </c:pt>
                <c:pt idx="74785">
                  <c:v>37392.5</c:v>
                </c:pt>
                <c:pt idx="74786">
                  <c:v>37393</c:v>
                </c:pt>
                <c:pt idx="74787">
                  <c:v>37393.5</c:v>
                </c:pt>
                <c:pt idx="74788">
                  <c:v>37394</c:v>
                </c:pt>
                <c:pt idx="74789">
                  <c:v>37394.5</c:v>
                </c:pt>
                <c:pt idx="74790">
                  <c:v>37395</c:v>
                </c:pt>
                <c:pt idx="74791">
                  <c:v>37395.5</c:v>
                </c:pt>
                <c:pt idx="74792">
                  <c:v>37396</c:v>
                </c:pt>
                <c:pt idx="74793">
                  <c:v>37396.5</c:v>
                </c:pt>
                <c:pt idx="74794">
                  <c:v>37397</c:v>
                </c:pt>
                <c:pt idx="74795">
                  <c:v>37397.5</c:v>
                </c:pt>
                <c:pt idx="74796">
                  <c:v>37398</c:v>
                </c:pt>
                <c:pt idx="74797">
                  <c:v>37398.5</c:v>
                </c:pt>
                <c:pt idx="74798">
                  <c:v>37399</c:v>
                </c:pt>
                <c:pt idx="74799">
                  <c:v>37399.5</c:v>
                </c:pt>
                <c:pt idx="74800">
                  <c:v>37400</c:v>
                </c:pt>
                <c:pt idx="74801">
                  <c:v>37400.5</c:v>
                </c:pt>
                <c:pt idx="74802">
                  <c:v>37401</c:v>
                </c:pt>
                <c:pt idx="74803">
                  <c:v>37401.5</c:v>
                </c:pt>
                <c:pt idx="74804">
                  <c:v>37402</c:v>
                </c:pt>
                <c:pt idx="74805">
                  <c:v>37402.5</c:v>
                </c:pt>
                <c:pt idx="74806">
                  <c:v>37403</c:v>
                </c:pt>
                <c:pt idx="74807">
                  <c:v>37403.5</c:v>
                </c:pt>
                <c:pt idx="74808">
                  <c:v>37404</c:v>
                </c:pt>
                <c:pt idx="74809">
                  <c:v>37404.5</c:v>
                </c:pt>
                <c:pt idx="74810">
                  <c:v>37405</c:v>
                </c:pt>
                <c:pt idx="74811">
                  <c:v>37405.5</c:v>
                </c:pt>
                <c:pt idx="74812">
                  <c:v>37406</c:v>
                </c:pt>
                <c:pt idx="74813">
                  <c:v>37406.5</c:v>
                </c:pt>
                <c:pt idx="74814">
                  <c:v>37407</c:v>
                </c:pt>
                <c:pt idx="74815">
                  <c:v>37407.5</c:v>
                </c:pt>
                <c:pt idx="74816">
                  <c:v>37408</c:v>
                </c:pt>
                <c:pt idx="74817">
                  <c:v>37408.5</c:v>
                </c:pt>
                <c:pt idx="74818">
                  <c:v>37409</c:v>
                </c:pt>
                <c:pt idx="74819">
                  <c:v>37409.5</c:v>
                </c:pt>
                <c:pt idx="74820">
                  <c:v>37410</c:v>
                </c:pt>
                <c:pt idx="74821">
                  <c:v>37410.5</c:v>
                </c:pt>
                <c:pt idx="74822">
                  <c:v>37411</c:v>
                </c:pt>
                <c:pt idx="74823">
                  <c:v>37411.5</c:v>
                </c:pt>
                <c:pt idx="74824">
                  <c:v>37412</c:v>
                </c:pt>
                <c:pt idx="74825">
                  <c:v>37412.5</c:v>
                </c:pt>
                <c:pt idx="74826">
                  <c:v>37413</c:v>
                </c:pt>
                <c:pt idx="74827">
                  <c:v>37413.5</c:v>
                </c:pt>
                <c:pt idx="74828">
                  <c:v>37414</c:v>
                </c:pt>
                <c:pt idx="74829">
                  <c:v>37414.5</c:v>
                </c:pt>
                <c:pt idx="74830">
                  <c:v>37415</c:v>
                </c:pt>
                <c:pt idx="74831">
                  <c:v>37415.5</c:v>
                </c:pt>
                <c:pt idx="74832">
                  <c:v>37416</c:v>
                </c:pt>
                <c:pt idx="74833">
                  <c:v>37416.5</c:v>
                </c:pt>
                <c:pt idx="74834">
                  <c:v>37417</c:v>
                </c:pt>
                <c:pt idx="74835">
                  <c:v>37417.5</c:v>
                </c:pt>
                <c:pt idx="74836">
                  <c:v>37418</c:v>
                </c:pt>
                <c:pt idx="74837">
                  <c:v>37418.5</c:v>
                </c:pt>
                <c:pt idx="74838">
                  <c:v>37419</c:v>
                </c:pt>
                <c:pt idx="74839">
                  <c:v>37419.5</c:v>
                </c:pt>
                <c:pt idx="74840">
                  <c:v>37420</c:v>
                </c:pt>
                <c:pt idx="74841">
                  <c:v>37420.5</c:v>
                </c:pt>
                <c:pt idx="74842">
                  <c:v>37421</c:v>
                </c:pt>
                <c:pt idx="74843">
                  <c:v>37421.5</c:v>
                </c:pt>
                <c:pt idx="74844">
                  <c:v>37422</c:v>
                </c:pt>
                <c:pt idx="74845">
                  <c:v>37422.5</c:v>
                </c:pt>
                <c:pt idx="74846">
                  <c:v>37423</c:v>
                </c:pt>
                <c:pt idx="74847">
                  <c:v>37423.5</c:v>
                </c:pt>
                <c:pt idx="74848">
                  <c:v>37424</c:v>
                </c:pt>
                <c:pt idx="74849">
                  <c:v>37424.5</c:v>
                </c:pt>
                <c:pt idx="74850">
                  <c:v>37425</c:v>
                </c:pt>
                <c:pt idx="74851">
                  <c:v>37425.5</c:v>
                </c:pt>
                <c:pt idx="74852">
                  <c:v>37426</c:v>
                </c:pt>
                <c:pt idx="74853">
                  <c:v>37426.5</c:v>
                </c:pt>
                <c:pt idx="74854">
                  <c:v>37427</c:v>
                </c:pt>
                <c:pt idx="74855">
                  <c:v>37427.5</c:v>
                </c:pt>
                <c:pt idx="74856">
                  <c:v>37428</c:v>
                </c:pt>
                <c:pt idx="74857">
                  <c:v>37428.5</c:v>
                </c:pt>
                <c:pt idx="74858">
                  <c:v>37429</c:v>
                </c:pt>
                <c:pt idx="74859">
                  <c:v>37429.5</c:v>
                </c:pt>
                <c:pt idx="74860">
                  <c:v>37430</c:v>
                </c:pt>
                <c:pt idx="74861">
                  <c:v>37430.5</c:v>
                </c:pt>
                <c:pt idx="74862">
                  <c:v>37431</c:v>
                </c:pt>
                <c:pt idx="74863">
                  <c:v>37431.5</c:v>
                </c:pt>
                <c:pt idx="74864">
                  <c:v>37432</c:v>
                </c:pt>
                <c:pt idx="74865">
                  <c:v>37432.5</c:v>
                </c:pt>
                <c:pt idx="74866">
                  <c:v>37433</c:v>
                </c:pt>
                <c:pt idx="74867">
                  <c:v>37433.5</c:v>
                </c:pt>
                <c:pt idx="74868">
                  <c:v>37434</c:v>
                </c:pt>
                <c:pt idx="74869">
                  <c:v>37434.5</c:v>
                </c:pt>
                <c:pt idx="74870">
                  <c:v>37435</c:v>
                </c:pt>
                <c:pt idx="74871">
                  <c:v>37435.5</c:v>
                </c:pt>
                <c:pt idx="74872">
                  <c:v>37436</c:v>
                </c:pt>
                <c:pt idx="74873">
                  <c:v>37436.5</c:v>
                </c:pt>
                <c:pt idx="74874">
                  <c:v>37437</c:v>
                </c:pt>
                <c:pt idx="74875">
                  <c:v>37437.5</c:v>
                </c:pt>
                <c:pt idx="74876">
                  <c:v>37438</c:v>
                </c:pt>
                <c:pt idx="74877">
                  <c:v>37438.5</c:v>
                </c:pt>
                <c:pt idx="74878">
                  <c:v>37439</c:v>
                </c:pt>
                <c:pt idx="74879">
                  <c:v>37439.5</c:v>
                </c:pt>
                <c:pt idx="74880">
                  <c:v>37440</c:v>
                </c:pt>
                <c:pt idx="74881">
                  <c:v>37440.5</c:v>
                </c:pt>
                <c:pt idx="74882">
                  <c:v>37441</c:v>
                </c:pt>
                <c:pt idx="74883">
                  <c:v>37441.5</c:v>
                </c:pt>
                <c:pt idx="74884">
                  <c:v>37442</c:v>
                </c:pt>
                <c:pt idx="74885">
                  <c:v>37442.5</c:v>
                </c:pt>
                <c:pt idx="74886">
                  <c:v>37443</c:v>
                </c:pt>
                <c:pt idx="74887">
                  <c:v>37443.5</c:v>
                </c:pt>
                <c:pt idx="74888">
                  <c:v>37444</c:v>
                </c:pt>
                <c:pt idx="74889">
                  <c:v>37444.5</c:v>
                </c:pt>
                <c:pt idx="74890">
                  <c:v>37445</c:v>
                </c:pt>
                <c:pt idx="74891">
                  <c:v>37445.5</c:v>
                </c:pt>
                <c:pt idx="74892">
                  <c:v>37446</c:v>
                </c:pt>
                <c:pt idx="74893">
                  <c:v>37446.5</c:v>
                </c:pt>
                <c:pt idx="74894">
                  <c:v>37447</c:v>
                </c:pt>
                <c:pt idx="74895">
                  <c:v>37447.5</c:v>
                </c:pt>
                <c:pt idx="74896">
                  <c:v>37448</c:v>
                </c:pt>
                <c:pt idx="74897">
                  <c:v>37448.5</c:v>
                </c:pt>
                <c:pt idx="74898">
                  <c:v>37449</c:v>
                </c:pt>
                <c:pt idx="74899">
                  <c:v>37449.5</c:v>
                </c:pt>
                <c:pt idx="74900">
                  <c:v>37450</c:v>
                </c:pt>
                <c:pt idx="74901">
                  <c:v>37450.5</c:v>
                </c:pt>
                <c:pt idx="74902">
                  <c:v>37451</c:v>
                </c:pt>
                <c:pt idx="74903">
                  <c:v>37451.5</c:v>
                </c:pt>
                <c:pt idx="74904">
                  <c:v>37452</c:v>
                </c:pt>
                <c:pt idx="74905">
                  <c:v>37452.5</c:v>
                </c:pt>
                <c:pt idx="74906">
                  <c:v>37453</c:v>
                </c:pt>
                <c:pt idx="74907">
                  <c:v>37453.5</c:v>
                </c:pt>
                <c:pt idx="74908">
                  <c:v>37454</c:v>
                </c:pt>
                <c:pt idx="74909">
                  <c:v>37454.5</c:v>
                </c:pt>
                <c:pt idx="74910">
                  <c:v>37455</c:v>
                </c:pt>
                <c:pt idx="74911">
                  <c:v>37455.5</c:v>
                </c:pt>
                <c:pt idx="74912">
                  <c:v>37456</c:v>
                </c:pt>
                <c:pt idx="74913">
                  <c:v>37456.5</c:v>
                </c:pt>
                <c:pt idx="74914">
                  <c:v>37457</c:v>
                </c:pt>
                <c:pt idx="74915">
                  <c:v>37457.5</c:v>
                </c:pt>
                <c:pt idx="74916">
                  <c:v>37458</c:v>
                </c:pt>
                <c:pt idx="74917">
                  <c:v>37458.5</c:v>
                </c:pt>
                <c:pt idx="74918">
                  <c:v>37459</c:v>
                </c:pt>
                <c:pt idx="74919">
                  <c:v>37459.5</c:v>
                </c:pt>
                <c:pt idx="74920">
                  <c:v>37460</c:v>
                </c:pt>
                <c:pt idx="74921">
                  <c:v>37460.5</c:v>
                </c:pt>
                <c:pt idx="74922">
                  <c:v>37461</c:v>
                </c:pt>
                <c:pt idx="74923">
                  <c:v>37461.5</c:v>
                </c:pt>
                <c:pt idx="74924">
                  <c:v>37462</c:v>
                </c:pt>
                <c:pt idx="74925">
                  <c:v>37462.5</c:v>
                </c:pt>
                <c:pt idx="74926">
                  <c:v>37463</c:v>
                </c:pt>
                <c:pt idx="74927">
                  <c:v>37463.5</c:v>
                </c:pt>
                <c:pt idx="74928">
                  <c:v>37464</c:v>
                </c:pt>
                <c:pt idx="74929">
                  <c:v>37464.5</c:v>
                </c:pt>
                <c:pt idx="74930">
                  <c:v>37465</c:v>
                </c:pt>
                <c:pt idx="74931">
                  <c:v>37465.5</c:v>
                </c:pt>
                <c:pt idx="74932">
                  <c:v>37466</c:v>
                </c:pt>
                <c:pt idx="74933">
                  <c:v>37466.5</c:v>
                </c:pt>
                <c:pt idx="74934">
                  <c:v>37467</c:v>
                </c:pt>
                <c:pt idx="74935">
                  <c:v>37467.5</c:v>
                </c:pt>
                <c:pt idx="74936">
                  <c:v>37468</c:v>
                </c:pt>
                <c:pt idx="74937">
                  <c:v>37468.5</c:v>
                </c:pt>
                <c:pt idx="74938">
                  <c:v>37469</c:v>
                </c:pt>
                <c:pt idx="74939">
                  <c:v>37469.5</c:v>
                </c:pt>
                <c:pt idx="74940">
                  <c:v>37470</c:v>
                </c:pt>
                <c:pt idx="74941">
                  <c:v>37470.5</c:v>
                </c:pt>
                <c:pt idx="74942">
                  <c:v>37471</c:v>
                </c:pt>
                <c:pt idx="74943">
                  <c:v>37471.5</c:v>
                </c:pt>
                <c:pt idx="74944">
                  <c:v>37472</c:v>
                </c:pt>
                <c:pt idx="74945">
                  <c:v>37472.5</c:v>
                </c:pt>
                <c:pt idx="74946">
                  <c:v>37473</c:v>
                </c:pt>
                <c:pt idx="74947">
                  <c:v>37473.5</c:v>
                </c:pt>
                <c:pt idx="74948">
                  <c:v>37474</c:v>
                </c:pt>
                <c:pt idx="74949">
                  <c:v>37474.5</c:v>
                </c:pt>
                <c:pt idx="74950">
                  <c:v>37475</c:v>
                </c:pt>
                <c:pt idx="74951">
                  <c:v>37475.5</c:v>
                </c:pt>
                <c:pt idx="74952">
                  <c:v>37476</c:v>
                </c:pt>
                <c:pt idx="74953">
                  <c:v>37476.5</c:v>
                </c:pt>
                <c:pt idx="74954">
                  <c:v>37477</c:v>
                </c:pt>
                <c:pt idx="74955">
                  <c:v>37477.5</c:v>
                </c:pt>
                <c:pt idx="74956">
                  <c:v>37478</c:v>
                </c:pt>
                <c:pt idx="74957">
                  <c:v>37478.5</c:v>
                </c:pt>
                <c:pt idx="74958">
                  <c:v>37479</c:v>
                </c:pt>
                <c:pt idx="74959">
                  <c:v>37479.5</c:v>
                </c:pt>
                <c:pt idx="74960">
                  <c:v>37480</c:v>
                </c:pt>
                <c:pt idx="74961">
                  <c:v>37480.5</c:v>
                </c:pt>
                <c:pt idx="74962">
                  <c:v>37481</c:v>
                </c:pt>
                <c:pt idx="74963">
                  <c:v>37481.5</c:v>
                </c:pt>
                <c:pt idx="74964">
                  <c:v>37482</c:v>
                </c:pt>
                <c:pt idx="74965">
                  <c:v>37482.5</c:v>
                </c:pt>
                <c:pt idx="74966">
                  <c:v>37483</c:v>
                </c:pt>
                <c:pt idx="74967">
                  <c:v>37483.5</c:v>
                </c:pt>
                <c:pt idx="74968">
                  <c:v>37484</c:v>
                </c:pt>
                <c:pt idx="74969">
                  <c:v>37484.5</c:v>
                </c:pt>
                <c:pt idx="74970">
                  <c:v>37485</c:v>
                </c:pt>
                <c:pt idx="74971">
                  <c:v>37485.5</c:v>
                </c:pt>
                <c:pt idx="74972">
                  <c:v>37486</c:v>
                </c:pt>
                <c:pt idx="74973">
                  <c:v>37486.5</c:v>
                </c:pt>
                <c:pt idx="74974">
                  <c:v>37487</c:v>
                </c:pt>
                <c:pt idx="74975">
                  <c:v>37487.5</c:v>
                </c:pt>
                <c:pt idx="74976">
                  <c:v>37488</c:v>
                </c:pt>
                <c:pt idx="74977">
                  <c:v>37488.5</c:v>
                </c:pt>
                <c:pt idx="74978">
                  <c:v>37489</c:v>
                </c:pt>
                <c:pt idx="74979">
                  <c:v>37489.5</c:v>
                </c:pt>
                <c:pt idx="74980">
                  <c:v>37490</c:v>
                </c:pt>
                <c:pt idx="74981">
                  <c:v>37490.5</c:v>
                </c:pt>
                <c:pt idx="74982">
                  <c:v>37491</c:v>
                </c:pt>
                <c:pt idx="74983">
                  <c:v>37491.5</c:v>
                </c:pt>
                <c:pt idx="74984">
                  <c:v>37492</c:v>
                </c:pt>
                <c:pt idx="74985">
                  <c:v>37492.5</c:v>
                </c:pt>
                <c:pt idx="74986">
                  <c:v>37493</c:v>
                </c:pt>
                <c:pt idx="74987">
                  <c:v>37493.5</c:v>
                </c:pt>
                <c:pt idx="74988">
                  <c:v>37494</c:v>
                </c:pt>
                <c:pt idx="74989">
                  <c:v>37494.5</c:v>
                </c:pt>
                <c:pt idx="74990">
                  <c:v>37495</c:v>
                </c:pt>
                <c:pt idx="74991">
                  <c:v>37495.5</c:v>
                </c:pt>
                <c:pt idx="74992">
                  <c:v>37496</c:v>
                </c:pt>
                <c:pt idx="74993">
                  <c:v>37496.5</c:v>
                </c:pt>
                <c:pt idx="74994">
                  <c:v>37497</c:v>
                </c:pt>
                <c:pt idx="74995">
                  <c:v>37497.5</c:v>
                </c:pt>
                <c:pt idx="74996">
                  <c:v>37498</c:v>
                </c:pt>
                <c:pt idx="74997">
                  <c:v>37498.5</c:v>
                </c:pt>
                <c:pt idx="74998">
                  <c:v>37499</c:v>
                </c:pt>
                <c:pt idx="74999">
                  <c:v>37499.5</c:v>
                </c:pt>
                <c:pt idx="75000">
                  <c:v>37500</c:v>
                </c:pt>
                <c:pt idx="75001">
                  <c:v>37500.5</c:v>
                </c:pt>
                <c:pt idx="75002">
                  <c:v>37501</c:v>
                </c:pt>
                <c:pt idx="75003">
                  <c:v>37501.5</c:v>
                </c:pt>
                <c:pt idx="75004">
                  <c:v>37502</c:v>
                </c:pt>
                <c:pt idx="75005">
                  <c:v>37502.5</c:v>
                </c:pt>
                <c:pt idx="75006">
                  <c:v>37503</c:v>
                </c:pt>
                <c:pt idx="75007">
                  <c:v>37503.5</c:v>
                </c:pt>
                <c:pt idx="75008">
                  <c:v>37504</c:v>
                </c:pt>
                <c:pt idx="75009">
                  <c:v>37504.5</c:v>
                </c:pt>
                <c:pt idx="75010">
                  <c:v>37505</c:v>
                </c:pt>
                <c:pt idx="75011">
                  <c:v>37505.5</c:v>
                </c:pt>
                <c:pt idx="75012">
                  <c:v>37506</c:v>
                </c:pt>
                <c:pt idx="75013">
                  <c:v>37506.5</c:v>
                </c:pt>
                <c:pt idx="75014">
                  <c:v>37507</c:v>
                </c:pt>
                <c:pt idx="75015">
                  <c:v>37507.5</c:v>
                </c:pt>
                <c:pt idx="75016">
                  <c:v>37508</c:v>
                </c:pt>
                <c:pt idx="75017">
                  <c:v>37508.5</c:v>
                </c:pt>
                <c:pt idx="75018">
                  <c:v>37509</c:v>
                </c:pt>
                <c:pt idx="75019">
                  <c:v>37509.5</c:v>
                </c:pt>
                <c:pt idx="75020">
                  <c:v>37510</c:v>
                </c:pt>
                <c:pt idx="75021">
                  <c:v>37510.5</c:v>
                </c:pt>
                <c:pt idx="75022">
                  <c:v>37511</c:v>
                </c:pt>
                <c:pt idx="75023">
                  <c:v>37511.5</c:v>
                </c:pt>
                <c:pt idx="75024">
                  <c:v>37512</c:v>
                </c:pt>
                <c:pt idx="75025">
                  <c:v>37512.5</c:v>
                </c:pt>
                <c:pt idx="75026">
                  <c:v>37513</c:v>
                </c:pt>
                <c:pt idx="75027">
                  <c:v>37513.5</c:v>
                </c:pt>
                <c:pt idx="75028">
                  <c:v>37514</c:v>
                </c:pt>
                <c:pt idx="75029">
                  <c:v>37514.5</c:v>
                </c:pt>
                <c:pt idx="75030">
                  <c:v>37515</c:v>
                </c:pt>
                <c:pt idx="75031">
                  <c:v>37515.5</c:v>
                </c:pt>
                <c:pt idx="75032">
                  <c:v>37516</c:v>
                </c:pt>
                <c:pt idx="75033">
                  <c:v>37516.5</c:v>
                </c:pt>
                <c:pt idx="75034">
                  <c:v>37517</c:v>
                </c:pt>
                <c:pt idx="75035">
                  <c:v>37517.5</c:v>
                </c:pt>
                <c:pt idx="75036">
                  <c:v>37518</c:v>
                </c:pt>
                <c:pt idx="75037">
                  <c:v>37518.5</c:v>
                </c:pt>
                <c:pt idx="75038">
                  <c:v>37519</c:v>
                </c:pt>
                <c:pt idx="75039">
                  <c:v>37519.5</c:v>
                </c:pt>
                <c:pt idx="75040">
                  <c:v>37520</c:v>
                </c:pt>
                <c:pt idx="75041">
                  <c:v>37520.5</c:v>
                </c:pt>
                <c:pt idx="75042">
                  <c:v>37521</c:v>
                </c:pt>
                <c:pt idx="75043">
                  <c:v>37521.5</c:v>
                </c:pt>
                <c:pt idx="75044">
                  <c:v>37522</c:v>
                </c:pt>
                <c:pt idx="75045">
                  <c:v>37522.5</c:v>
                </c:pt>
                <c:pt idx="75046">
                  <c:v>37523</c:v>
                </c:pt>
                <c:pt idx="75047">
                  <c:v>37523.5</c:v>
                </c:pt>
                <c:pt idx="75048">
                  <c:v>37524</c:v>
                </c:pt>
                <c:pt idx="75049">
                  <c:v>37524.5</c:v>
                </c:pt>
                <c:pt idx="75050">
                  <c:v>37525</c:v>
                </c:pt>
                <c:pt idx="75051">
                  <c:v>37525.5</c:v>
                </c:pt>
                <c:pt idx="75052">
                  <c:v>37526</c:v>
                </c:pt>
                <c:pt idx="75053">
                  <c:v>37526.5</c:v>
                </c:pt>
                <c:pt idx="75054">
                  <c:v>37527</c:v>
                </c:pt>
                <c:pt idx="75055">
                  <c:v>37527.5</c:v>
                </c:pt>
                <c:pt idx="75056">
                  <c:v>37528</c:v>
                </c:pt>
                <c:pt idx="75057">
                  <c:v>37528.5</c:v>
                </c:pt>
                <c:pt idx="75058">
                  <c:v>37529</c:v>
                </c:pt>
                <c:pt idx="75059">
                  <c:v>37529.5</c:v>
                </c:pt>
                <c:pt idx="75060">
                  <c:v>37530</c:v>
                </c:pt>
                <c:pt idx="75061">
                  <c:v>37530.5</c:v>
                </c:pt>
                <c:pt idx="75062">
                  <c:v>37531</c:v>
                </c:pt>
                <c:pt idx="75063">
                  <c:v>37531.5</c:v>
                </c:pt>
                <c:pt idx="75064">
                  <c:v>37532</c:v>
                </c:pt>
                <c:pt idx="75065">
                  <c:v>37532.5</c:v>
                </c:pt>
                <c:pt idx="75066">
                  <c:v>37533</c:v>
                </c:pt>
                <c:pt idx="75067">
                  <c:v>37533.5</c:v>
                </c:pt>
                <c:pt idx="75068">
                  <c:v>37534</c:v>
                </c:pt>
                <c:pt idx="75069">
                  <c:v>37534.5</c:v>
                </c:pt>
                <c:pt idx="75070">
                  <c:v>37535</c:v>
                </c:pt>
                <c:pt idx="75071">
                  <c:v>37535.5</c:v>
                </c:pt>
                <c:pt idx="75072">
                  <c:v>37536</c:v>
                </c:pt>
                <c:pt idx="75073">
                  <c:v>37536.5</c:v>
                </c:pt>
                <c:pt idx="75074">
                  <c:v>37537</c:v>
                </c:pt>
                <c:pt idx="75075">
                  <c:v>37537.5</c:v>
                </c:pt>
                <c:pt idx="75076">
                  <c:v>37538</c:v>
                </c:pt>
                <c:pt idx="75077">
                  <c:v>37538.5</c:v>
                </c:pt>
                <c:pt idx="75078">
                  <c:v>37539</c:v>
                </c:pt>
                <c:pt idx="75079">
                  <c:v>37539.5</c:v>
                </c:pt>
                <c:pt idx="75080">
                  <c:v>37540</c:v>
                </c:pt>
                <c:pt idx="75081">
                  <c:v>37540.5</c:v>
                </c:pt>
                <c:pt idx="75082">
                  <c:v>37541</c:v>
                </c:pt>
                <c:pt idx="75083">
                  <c:v>37541.5</c:v>
                </c:pt>
                <c:pt idx="75084">
                  <c:v>37542</c:v>
                </c:pt>
                <c:pt idx="75085">
                  <c:v>37542.5</c:v>
                </c:pt>
                <c:pt idx="75086">
                  <c:v>37543</c:v>
                </c:pt>
                <c:pt idx="75087">
                  <c:v>37543.5</c:v>
                </c:pt>
                <c:pt idx="75088">
                  <c:v>37544</c:v>
                </c:pt>
                <c:pt idx="75089">
                  <c:v>37544.5</c:v>
                </c:pt>
                <c:pt idx="75090">
                  <c:v>37545</c:v>
                </c:pt>
                <c:pt idx="75091">
                  <c:v>37545.5</c:v>
                </c:pt>
                <c:pt idx="75092">
                  <c:v>37546</c:v>
                </c:pt>
                <c:pt idx="75093">
                  <c:v>37546.5</c:v>
                </c:pt>
                <c:pt idx="75094">
                  <c:v>37547</c:v>
                </c:pt>
                <c:pt idx="75095">
                  <c:v>37547.5</c:v>
                </c:pt>
                <c:pt idx="75096">
                  <c:v>37548</c:v>
                </c:pt>
                <c:pt idx="75097">
                  <c:v>37548.5</c:v>
                </c:pt>
                <c:pt idx="75098">
                  <c:v>37549</c:v>
                </c:pt>
                <c:pt idx="75099">
                  <c:v>37549.5</c:v>
                </c:pt>
                <c:pt idx="75100">
                  <c:v>37550</c:v>
                </c:pt>
                <c:pt idx="75101">
                  <c:v>37550.5</c:v>
                </c:pt>
                <c:pt idx="75102">
                  <c:v>37551</c:v>
                </c:pt>
                <c:pt idx="75103">
                  <c:v>37551.5</c:v>
                </c:pt>
                <c:pt idx="75104">
                  <c:v>37552</c:v>
                </c:pt>
                <c:pt idx="75105">
                  <c:v>37552.5</c:v>
                </c:pt>
                <c:pt idx="75106">
                  <c:v>37553</c:v>
                </c:pt>
                <c:pt idx="75107">
                  <c:v>37553.5</c:v>
                </c:pt>
                <c:pt idx="75108">
                  <c:v>37554</c:v>
                </c:pt>
                <c:pt idx="75109">
                  <c:v>37554.5</c:v>
                </c:pt>
                <c:pt idx="75110">
                  <c:v>37555</c:v>
                </c:pt>
                <c:pt idx="75111">
                  <c:v>37555.5</c:v>
                </c:pt>
                <c:pt idx="75112">
                  <c:v>37556</c:v>
                </c:pt>
                <c:pt idx="75113">
                  <c:v>37556.5</c:v>
                </c:pt>
                <c:pt idx="75114">
                  <c:v>37557</c:v>
                </c:pt>
                <c:pt idx="75115">
                  <c:v>37557.5</c:v>
                </c:pt>
                <c:pt idx="75116">
                  <c:v>37558</c:v>
                </c:pt>
                <c:pt idx="75117">
                  <c:v>37558.5</c:v>
                </c:pt>
                <c:pt idx="75118">
                  <c:v>37559</c:v>
                </c:pt>
                <c:pt idx="75119">
                  <c:v>37559.5</c:v>
                </c:pt>
                <c:pt idx="75120">
                  <c:v>37560</c:v>
                </c:pt>
                <c:pt idx="75121">
                  <c:v>37560.5</c:v>
                </c:pt>
                <c:pt idx="75122">
                  <c:v>37561</c:v>
                </c:pt>
                <c:pt idx="75123">
                  <c:v>37561.5</c:v>
                </c:pt>
                <c:pt idx="75124">
                  <c:v>37562</c:v>
                </c:pt>
                <c:pt idx="75125">
                  <c:v>37562.5</c:v>
                </c:pt>
                <c:pt idx="75126">
                  <c:v>37563</c:v>
                </c:pt>
                <c:pt idx="75127">
                  <c:v>37563.5</c:v>
                </c:pt>
                <c:pt idx="75128">
                  <c:v>37564</c:v>
                </c:pt>
                <c:pt idx="75129">
                  <c:v>37564.5</c:v>
                </c:pt>
                <c:pt idx="75130">
                  <c:v>37565</c:v>
                </c:pt>
                <c:pt idx="75131">
                  <c:v>37565.5</c:v>
                </c:pt>
                <c:pt idx="75132">
                  <c:v>37566</c:v>
                </c:pt>
                <c:pt idx="75133">
                  <c:v>37566.5</c:v>
                </c:pt>
                <c:pt idx="75134">
                  <c:v>37567</c:v>
                </c:pt>
                <c:pt idx="75135">
                  <c:v>37567.5</c:v>
                </c:pt>
                <c:pt idx="75136">
                  <c:v>37568</c:v>
                </c:pt>
                <c:pt idx="75137">
                  <c:v>37568.5</c:v>
                </c:pt>
                <c:pt idx="75138">
                  <c:v>37569</c:v>
                </c:pt>
                <c:pt idx="75139">
                  <c:v>37569.5</c:v>
                </c:pt>
                <c:pt idx="75140">
                  <c:v>37570</c:v>
                </c:pt>
                <c:pt idx="75141">
                  <c:v>37570.5</c:v>
                </c:pt>
                <c:pt idx="75142">
                  <c:v>37571</c:v>
                </c:pt>
                <c:pt idx="75143">
                  <c:v>37571.5</c:v>
                </c:pt>
                <c:pt idx="75144">
                  <c:v>37572</c:v>
                </c:pt>
                <c:pt idx="75145">
                  <c:v>37572.5</c:v>
                </c:pt>
                <c:pt idx="75146">
                  <c:v>37573</c:v>
                </c:pt>
                <c:pt idx="75147">
                  <c:v>37573.5</c:v>
                </c:pt>
                <c:pt idx="75148">
                  <c:v>37574</c:v>
                </c:pt>
                <c:pt idx="75149">
                  <c:v>37574.5</c:v>
                </c:pt>
                <c:pt idx="75150">
                  <c:v>37575</c:v>
                </c:pt>
                <c:pt idx="75151">
                  <c:v>37575.5</c:v>
                </c:pt>
                <c:pt idx="75152">
                  <c:v>37576</c:v>
                </c:pt>
                <c:pt idx="75153">
                  <c:v>37576.5</c:v>
                </c:pt>
                <c:pt idx="75154">
                  <c:v>37577</c:v>
                </c:pt>
                <c:pt idx="75155">
                  <c:v>37577.5</c:v>
                </c:pt>
                <c:pt idx="75156">
                  <c:v>37578</c:v>
                </c:pt>
                <c:pt idx="75157">
                  <c:v>37578.5</c:v>
                </c:pt>
                <c:pt idx="75158">
                  <c:v>37579</c:v>
                </c:pt>
                <c:pt idx="75159">
                  <c:v>37579.5</c:v>
                </c:pt>
                <c:pt idx="75160">
                  <c:v>37580</c:v>
                </c:pt>
                <c:pt idx="75161">
                  <c:v>37580.5</c:v>
                </c:pt>
                <c:pt idx="75162">
                  <c:v>37581</c:v>
                </c:pt>
                <c:pt idx="75163">
                  <c:v>37581.5</c:v>
                </c:pt>
                <c:pt idx="75164">
                  <c:v>37582</c:v>
                </c:pt>
                <c:pt idx="75165">
                  <c:v>37582.5</c:v>
                </c:pt>
                <c:pt idx="75166">
                  <c:v>37583</c:v>
                </c:pt>
                <c:pt idx="75167">
                  <c:v>37583.5</c:v>
                </c:pt>
                <c:pt idx="75168">
                  <c:v>37584</c:v>
                </c:pt>
                <c:pt idx="75169">
                  <c:v>37584.5</c:v>
                </c:pt>
                <c:pt idx="75170">
                  <c:v>37585</c:v>
                </c:pt>
                <c:pt idx="75171">
                  <c:v>37585.5</c:v>
                </c:pt>
                <c:pt idx="75172">
                  <c:v>37586</c:v>
                </c:pt>
                <c:pt idx="75173">
                  <c:v>37586.5</c:v>
                </c:pt>
                <c:pt idx="75174">
                  <c:v>37587</c:v>
                </c:pt>
                <c:pt idx="75175">
                  <c:v>37587.5</c:v>
                </c:pt>
                <c:pt idx="75176">
                  <c:v>37588</c:v>
                </c:pt>
                <c:pt idx="75177">
                  <c:v>37588.5</c:v>
                </c:pt>
                <c:pt idx="75178">
                  <c:v>37589</c:v>
                </c:pt>
                <c:pt idx="75179">
                  <c:v>37589.5</c:v>
                </c:pt>
                <c:pt idx="75180">
                  <c:v>37590</c:v>
                </c:pt>
                <c:pt idx="75181">
                  <c:v>37590.5</c:v>
                </c:pt>
                <c:pt idx="75182">
                  <c:v>37591</c:v>
                </c:pt>
                <c:pt idx="75183">
                  <c:v>37591.5</c:v>
                </c:pt>
                <c:pt idx="75184">
                  <c:v>37592</c:v>
                </c:pt>
                <c:pt idx="75185">
                  <c:v>37592.5</c:v>
                </c:pt>
                <c:pt idx="75186">
                  <c:v>37593</c:v>
                </c:pt>
                <c:pt idx="75187">
                  <c:v>37593.5</c:v>
                </c:pt>
                <c:pt idx="75188">
                  <c:v>37594</c:v>
                </c:pt>
                <c:pt idx="75189">
                  <c:v>37594.5</c:v>
                </c:pt>
                <c:pt idx="75190">
                  <c:v>37595</c:v>
                </c:pt>
                <c:pt idx="75191">
                  <c:v>37595.5</c:v>
                </c:pt>
                <c:pt idx="75192">
                  <c:v>37596</c:v>
                </c:pt>
                <c:pt idx="75193">
                  <c:v>37596.5</c:v>
                </c:pt>
                <c:pt idx="75194">
                  <c:v>37597</c:v>
                </c:pt>
                <c:pt idx="75195">
                  <c:v>37597.5</c:v>
                </c:pt>
                <c:pt idx="75196">
                  <c:v>37598</c:v>
                </c:pt>
                <c:pt idx="75197">
                  <c:v>37598.5</c:v>
                </c:pt>
                <c:pt idx="75198">
                  <c:v>37599</c:v>
                </c:pt>
                <c:pt idx="75199">
                  <c:v>37599.5</c:v>
                </c:pt>
                <c:pt idx="75200">
                  <c:v>37600</c:v>
                </c:pt>
                <c:pt idx="75201">
                  <c:v>37600.5</c:v>
                </c:pt>
                <c:pt idx="75202">
                  <c:v>37601</c:v>
                </c:pt>
                <c:pt idx="75203">
                  <c:v>37601.5</c:v>
                </c:pt>
                <c:pt idx="75204">
                  <c:v>37602</c:v>
                </c:pt>
                <c:pt idx="75205">
                  <c:v>37602.5</c:v>
                </c:pt>
                <c:pt idx="75206">
                  <c:v>37603</c:v>
                </c:pt>
                <c:pt idx="75207">
                  <c:v>37603.5</c:v>
                </c:pt>
                <c:pt idx="75208">
                  <c:v>37604</c:v>
                </c:pt>
                <c:pt idx="75209">
                  <c:v>37604.5</c:v>
                </c:pt>
                <c:pt idx="75210">
                  <c:v>37605</c:v>
                </c:pt>
                <c:pt idx="75211">
                  <c:v>37605.5</c:v>
                </c:pt>
                <c:pt idx="75212">
                  <c:v>37606</c:v>
                </c:pt>
                <c:pt idx="75213">
                  <c:v>37606.5</c:v>
                </c:pt>
                <c:pt idx="75214">
                  <c:v>37607</c:v>
                </c:pt>
                <c:pt idx="75215">
                  <c:v>37607.5</c:v>
                </c:pt>
                <c:pt idx="75216">
                  <c:v>37608</c:v>
                </c:pt>
                <c:pt idx="75217">
                  <c:v>37608.5</c:v>
                </c:pt>
                <c:pt idx="75218">
                  <c:v>37609</c:v>
                </c:pt>
                <c:pt idx="75219">
                  <c:v>37609.5</c:v>
                </c:pt>
                <c:pt idx="75220">
                  <c:v>37610</c:v>
                </c:pt>
                <c:pt idx="75221">
                  <c:v>37610.5</c:v>
                </c:pt>
                <c:pt idx="75222">
                  <c:v>37611</c:v>
                </c:pt>
                <c:pt idx="75223">
                  <c:v>37611.5</c:v>
                </c:pt>
                <c:pt idx="75224">
                  <c:v>37612</c:v>
                </c:pt>
                <c:pt idx="75225">
                  <c:v>37612.5</c:v>
                </c:pt>
                <c:pt idx="75226">
                  <c:v>37613</c:v>
                </c:pt>
                <c:pt idx="75227">
                  <c:v>37613.5</c:v>
                </c:pt>
                <c:pt idx="75228">
                  <c:v>37614</c:v>
                </c:pt>
                <c:pt idx="75229">
                  <c:v>37614.5</c:v>
                </c:pt>
                <c:pt idx="75230">
                  <c:v>37615</c:v>
                </c:pt>
                <c:pt idx="75231">
                  <c:v>37615.5</c:v>
                </c:pt>
                <c:pt idx="75232">
                  <c:v>37616</c:v>
                </c:pt>
                <c:pt idx="75233">
                  <c:v>37616.5</c:v>
                </c:pt>
                <c:pt idx="75234">
                  <c:v>37617</c:v>
                </c:pt>
                <c:pt idx="75235">
                  <c:v>37617.5</c:v>
                </c:pt>
                <c:pt idx="75236">
                  <c:v>37618</c:v>
                </c:pt>
                <c:pt idx="75237">
                  <c:v>37618.5</c:v>
                </c:pt>
                <c:pt idx="75238">
                  <c:v>37619</c:v>
                </c:pt>
                <c:pt idx="75239">
                  <c:v>37619.5</c:v>
                </c:pt>
                <c:pt idx="75240">
                  <c:v>37620</c:v>
                </c:pt>
                <c:pt idx="75241">
                  <c:v>37620.5</c:v>
                </c:pt>
                <c:pt idx="75242">
                  <c:v>37621</c:v>
                </c:pt>
                <c:pt idx="75243">
                  <c:v>37621.5</c:v>
                </c:pt>
                <c:pt idx="75244">
                  <c:v>37622</c:v>
                </c:pt>
                <c:pt idx="75245">
                  <c:v>37622.5</c:v>
                </c:pt>
                <c:pt idx="75246">
                  <c:v>37623</c:v>
                </c:pt>
                <c:pt idx="75247">
                  <c:v>37623.5</c:v>
                </c:pt>
                <c:pt idx="75248">
                  <c:v>37624</c:v>
                </c:pt>
                <c:pt idx="75249">
                  <c:v>37624.5</c:v>
                </c:pt>
                <c:pt idx="75250">
                  <c:v>37625</c:v>
                </c:pt>
                <c:pt idx="75251">
                  <c:v>37625.5</c:v>
                </c:pt>
                <c:pt idx="75252">
                  <c:v>37626</c:v>
                </c:pt>
                <c:pt idx="75253">
                  <c:v>37626.5</c:v>
                </c:pt>
                <c:pt idx="75254">
                  <c:v>37627</c:v>
                </c:pt>
                <c:pt idx="75255">
                  <c:v>37627.5</c:v>
                </c:pt>
                <c:pt idx="75256">
                  <c:v>37628</c:v>
                </c:pt>
                <c:pt idx="75257">
                  <c:v>37628.5</c:v>
                </c:pt>
                <c:pt idx="75258">
                  <c:v>37629</c:v>
                </c:pt>
                <c:pt idx="75259">
                  <c:v>37629.5</c:v>
                </c:pt>
                <c:pt idx="75260">
                  <c:v>37630</c:v>
                </c:pt>
                <c:pt idx="75261">
                  <c:v>37630.5</c:v>
                </c:pt>
                <c:pt idx="75262">
                  <c:v>37631</c:v>
                </c:pt>
                <c:pt idx="75263">
                  <c:v>37631.5</c:v>
                </c:pt>
                <c:pt idx="75264">
                  <c:v>37632</c:v>
                </c:pt>
                <c:pt idx="75265">
                  <c:v>37632.5</c:v>
                </c:pt>
                <c:pt idx="75266">
                  <c:v>37633</c:v>
                </c:pt>
                <c:pt idx="75267">
                  <c:v>37633.5</c:v>
                </c:pt>
                <c:pt idx="75268">
                  <c:v>37634</c:v>
                </c:pt>
                <c:pt idx="75269">
                  <c:v>37634.5</c:v>
                </c:pt>
                <c:pt idx="75270">
                  <c:v>37635</c:v>
                </c:pt>
                <c:pt idx="75271">
                  <c:v>37635.5</c:v>
                </c:pt>
                <c:pt idx="75272">
                  <c:v>37636</c:v>
                </c:pt>
                <c:pt idx="75273">
                  <c:v>37636.5</c:v>
                </c:pt>
                <c:pt idx="75274">
                  <c:v>37637</c:v>
                </c:pt>
                <c:pt idx="75275">
                  <c:v>37637.5</c:v>
                </c:pt>
                <c:pt idx="75276">
                  <c:v>37638</c:v>
                </c:pt>
                <c:pt idx="75277">
                  <c:v>37638.5</c:v>
                </c:pt>
                <c:pt idx="75278">
                  <c:v>37639</c:v>
                </c:pt>
                <c:pt idx="75279">
                  <c:v>37639.5</c:v>
                </c:pt>
                <c:pt idx="75280">
                  <c:v>37640</c:v>
                </c:pt>
                <c:pt idx="75281">
                  <c:v>37640.5</c:v>
                </c:pt>
                <c:pt idx="75282">
                  <c:v>37641</c:v>
                </c:pt>
                <c:pt idx="75283">
                  <c:v>37641.5</c:v>
                </c:pt>
                <c:pt idx="75284">
                  <c:v>37642</c:v>
                </c:pt>
                <c:pt idx="75285">
                  <c:v>37642.5</c:v>
                </c:pt>
                <c:pt idx="75286">
                  <c:v>37643</c:v>
                </c:pt>
                <c:pt idx="75287">
                  <c:v>37643.5</c:v>
                </c:pt>
                <c:pt idx="75288">
                  <c:v>37644</c:v>
                </c:pt>
                <c:pt idx="75289">
                  <c:v>37644.5</c:v>
                </c:pt>
                <c:pt idx="75290">
                  <c:v>37645</c:v>
                </c:pt>
                <c:pt idx="75291">
                  <c:v>37645.5</c:v>
                </c:pt>
                <c:pt idx="75292">
                  <c:v>37646</c:v>
                </c:pt>
                <c:pt idx="75293">
                  <c:v>37646.5</c:v>
                </c:pt>
                <c:pt idx="75294">
                  <c:v>37647</c:v>
                </c:pt>
                <c:pt idx="75295">
                  <c:v>37647.5</c:v>
                </c:pt>
                <c:pt idx="75296">
                  <c:v>37648</c:v>
                </c:pt>
                <c:pt idx="75297">
                  <c:v>37648.5</c:v>
                </c:pt>
                <c:pt idx="75298">
                  <c:v>37649</c:v>
                </c:pt>
                <c:pt idx="75299">
                  <c:v>37649.5</c:v>
                </c:pt>
                <c:pt idx="75300">
                  <c:v>37650</c:v>
                </c:pt>
                <c:pt idx="75301">
                  <c:v>37650.5</c:v>
                </c:pt>
                <c:pt idx="75302">
                  <c:v>37651</c:v>
                </c:pt>
                <c:pt idx="75303">
                  <c:v>37651.5</c:v>
                </c:pt>
                <c:pt idx="75304">
                  <c:v>37652</c:v>
                </c:pt>
                <c:pt idx="75305">
                  <c:v>37652.5</c:v>
                </c:pt>
                <c:pt idx="75306">
                  <c:v>37653</c:v>
                </c:pt>
                <c:pt idx="75307">
                  <c:v>37653.5</c:v>
                </c:pt>
                <c:pt idx="75308">
                  <c:v>37654</c:v>
                </c:pt>
                <c:pt idx="75309">
                  <c:v>37654.5</c:v>
                </c:pt>
                <c:pt idx="75310">
                  <c:v>37655</c:v>
                </c:pt>
                <c:pt idx="75311">
                  <c:v>37655.5</c:v>
                </c:pt>
                <c:pt idx="75312">
                  <c:v>37656</c:v>
                </c:pt>
                <c:pt idx="75313">
                  <c:v>37656.5</c:v>
                </c:pt>
                <c:pt idx="75314">
                  <c:v>37657</c:v>
                </c:pt>
                <c:pt idx="75315">
                  <c:v>37657.5</c:v>
                </c:pt>
                <c:pt idx="75316">
                  <c:v>37658</c:v>
                </c:pt>
                <c:pt idx="75317">
                  <c:v>37658.5</c:v>
                </c:pt>
                <c:pt idx="75318">
                  <c:v>37659</c:v>
                </c:pt>
                <c:pt idx="75319">
                  <c:v>37659.5</c:v>
                </c:pt>
                <c:pt idx="75320">
                  <c:v>37660</c:v>
                </c:pt>
                <c:pt idx="75321">
                  <c:v>37660.5</c:v>
                </c:pt>
                <c:pt idx="75322">
                  <c:v>37661</c:v>
                </c:pt>
                <c:pt idx="75323">
                  <c:v>37661.5</c:v>
                </c:pt>
                <c:pt idx="75324">
                  <c:v>37662</c:v>
                </c:pt>
                <c:pt idx="75325">
                  <c:v>37662.5</c:v>
                </c:pt>
                <c:pt idx="75326">
                  <c:v>37663</c:v>
                </c:pt>
                <c:pt idx="75327">
                  <c:v>37663.5</c:v>
                </c:pt>
                <c:pt idx="75328">
                  <c:v>37664</c:v>
                </c:pt>
                <c:pt idx="75329">
                  <c:v>37664.5</c:v>
                </c:pt>
                <c:pt idx="75330">
                  <c:v>37665</c:v>
                </c:pt>
                <c:pt idx="75331">
                  <c:v>37665.5</c:v>
                </c:pt>
                <c:pt idx="75332">
                  <c:v>37666</c:v>
                </c:pt>
                <c:pt idx="75333">
                  <c:v>37666.5</c:v>
                </c:pt>
                <c:pt idx="75334">
                  <c:v>37667</c:v>
                </c:pt>
                <c:pt idx="75335">
                  <c:v>37667.5</c:v>
                </c:pt>
                <c:pt idx="75336">
                  <c:v>37668</c:v>
                </c:pt>
                <c:pt idx="75337">
                  <c:v>37668.5</c:v>
                </c:pt>
                <c:pt idx="75338">
                  <c:v>37669</c:v>
                </c:pt>
                <c:pt idx="75339">
                  <c:v>37669.5</c:v>
                </c:pt>
                <c:pt idx="75340">
                  <c:v>37670</c:v>
                </c:pt>
                <c:pt idx="75341">
                  <c:v>37670.5</c:v>
                </c:pt>
                <c:pt idx="75342">
                  <c:v>37671</c:v>
                </c:pt>
                <c:pt idx="75343">
                  <c:v>37671.5</c:v>
                </c:pt>
                <c:pt idx="75344">
                  <c:v>37672</c:v>
                </c:pt>
                <c:pt idx="75345">
                  <c:v>37672.5</c:v>
                </c:pt>
                <c:pt idx="75346">
                  <c:v>37673</c:v>
                </c:pt>
                <c:pt idx="75347">
                  <c:v>37673.5</c:v>
                </c:pt>
                <c:pt idx="75348">
                  <c:v>37674</c:v>
                </c:pt>
                <c:pt idx="75349">
                  <c:v>37674.5</c:v>
                </c:pt>
                <c:pt idx="75350">
                  <c:v>37675</c:v>
                </c:pt>
                <c:pt idx="75351">
                  <c:v>37675.5</c:v>
                </c:pt>
                <c:pt idx="75352">
                  <c:v>37676</c:v>
                </c:pt>
                <c:pt idx="75353">
                  <c:v>37676.5</c:v>
                </c:pt>
                <c:pt idx="75354">
                  <c:v>37677</c:v>
                </c:pt>
                <c:pt idx="75355">
                  <c:v>37677.5</c:v>
                </c:pt>
                <c:pt idx="75356">
                  <c:v>37678</c:v>
                </c:pt>
                <c:pt idx="75357">
                  <c:v>37678.5</c:v>
                </c:pt>
                <c:pt idx="75358">
                  <c:v>37679</c:v>
                </c:pt>
                <c:pt idx="75359">
                  <c:v>37679.5</c:v>
                </c:pt>
                <c:pt idx="75360">
                  <c:v>37680</c:v>
                </c:pt>
                <c:pt idx="75361">
                  <c:v>37680.5</c:v>
                </c:pt>
                <c:pt idx="75362">
                  <c:v>37681</c:v>
                </c:pt>
                <c:pt idx="75363">
                  <c:v>37681.5</c:v>
                </c:pt>
                <c:pt idx="75364">
                  <c:v>37682</c:v>
                </c:pt>
                <c:pt idx="75365">
                  <c:v>37682.5</c:v>
                </c:pt>
                <c:pt idx="75366">
                  <c:v>37683</c:v>
                </c:pt>
                <c:pt idx="75367">
                  <c:v>37683.5</c:v>
                </c:pt>
                <c:pt idx="75368">
                  <c:v>37684</c:v>
                </c:pt>
                <c:pt idx="75369">
                  <c:v>37684.5</c:v>
                </c:pt>
                <c:pt idx="75370">
                  <c:v>37685</c:v>
                </c:pt>
                <c:pt idx="75371">
                  <c:v>37685.5</c:v>
                </c:pt>
                <c:pt idx="75372">
                  <c:v>37686</c:v>
                </c:pt>
                <c:pt idx="75373">
                  <c:v>37686.5</c:v>
                </c:pt>
                <c:pt idx="75374">
                  <c:v>37687</c:v>
                </c:pt>
                <c:pt idx="75375">
                  <c:v>37687.5</c:v>
                </c:pt>
                <c:pt idx="75376">
                  <c:v>37688</c:v>
                </c:pt>
                <c:pt idx="75377">
                  <c:v>37688.5</c:v>
                </c:pt>
                <c:pt idx="75378">
                  <c:v>37689</c:v>
                </c:pt>
                <c:pt idx="75379">
                  <c:v>37689.5</c:v>
                </c:pt>
                <c:pt idx="75380">
                  <c:v>37690</c:v>
                </c:pt>
                <c:pt idx="75381">
                  <c:v>37690.5</c:v>
                </c:pt>
                <c:pt idx="75382">
                  <c:v>37691</c:v>
                </c:pt>
                <c:pt idx="75383">
                  <c:v>37691.5</c:v>
                </c:pt>
                <c:pt idx="75384">
                  <c:v>37692</c:v>
                </c:pt>
                <c:pt idx="75385">
                  <c:v>37692.5</c:v>
                </c:pt>
                <c:pt idx="75386">
                  <c:v>37693</c:v>
                </c:pt>
                <c:pt idx="75387">
                  <c:v>37693.5</c:v>
                </c:pt>
                <c:pt idx="75388">
                  <c:v>37694</c:v>
                </c:pt>
                <c:pt idx="75389">
                  <c:v>37694.5</c:v>
                </c:pt>
                <c:pt idx="75390">
                  <c:v>37695</c:v>
                </c:pt>
                <c:pt idx="75391">
                  <c:v>37695.5</c:v>
                </c:pt>
                <c:pt idx="75392">
                  <c:v>37696</c:v>
                </c:pt>
                <c:pt idx="75393">
                  <c:v>37696.5</c:v>
                </c:pt>
                <c:pt idx="75394">
                  <c:v>37697</c:v>
                </c:pt>
                <c:pt idx="75395">
                  <c:v>37697.5</c:v>
                </c:pt>
                <c:pt idx="75396">
                  <c:v>37698</c:v>
                </c:pt>
                <c:pt idx="75397">
                  <c:v>37698.5</c:v>
                </c:pt>
                <c:pt idx="75398">
                  <c:v>37699</c:v>
                </c:pt>
                <c:pt idx="75399">
                  <c:v>37699.5</c:v>
                </c:pt>
                <c:pt idx="75400">
                  <c:v>37700</c:v>
                </c:pt>
                <c:pt idx="75401">
                  <c:v>37700.5</c:v>
                </c:pt>
                <c:pt idx="75402">
                  <c:v>37701</c:v>
                </c:pt>
                <c:pt idx="75403">
                  <c:v>37701.5</c:v>
                </c:pt>
                <c:pt idx="75404">
                  <c:v>37702</c:v>
                </c:pt>
                <c:pt idx="75405">
                  <c:v>37702.5</c:v>
                </c:pt>
                <c:pt idx="75406">
                  <c:v>37703</c:v>
                </c:pt>
                <c:pt idx="75407">
                  <c:v>37703.5</c:v>
                </c:pt>
                <c:pt idx="75408">
                  <c:v>37704</c:v>
                </c:pt>
                <c:pt idx="75409">
                  <c:v>37704.5</c:v>
                </c:pt>
                <c:pt idx="75410">
                  <c:v>37705</c:v>
                </c:pt>
                <c:pt idx="75411">
                  <c:v>37705.5</c:v>
                </c:pt>
                <c:pt idx="75412">
                  <c:v>37706</c:v>
                </c:pt>
                <c:pt idx="75413">
                  <c:v>37706.5</c:v>
                </c:pt>
                <c:pt idx="75414">
                  <c:v>37707</c:v>
                </c:pt>
                <c:pt idx="75415">
                  <c:v>37707.5</c:v>
                </c:pt>
                <c:pt idx="75416">
                  <c:v>37708</c:v>
                </c:pt>
                <c:pt idx="75417">
                  <c:v>37708.5</c:v>
                </c:pt>
                <c:pt idx="75418">
                  <c:v>37709</c:v>
                </c:pt>
                <c:pt idx="75419">
                  <c:v>37709.5</c:v>
                </c:pt>
                <c:pt idx="75420">
                  <c:v>37710</c:v>
                </c:pt>
                <c:pt idx="75421">
                  <c:v>37710.5</c:v>
                </c:pt>
                <c:pt idx="75422">
                  <c:v>37711</c:v>
                </c:pt>
                <c:pt idx="75423">
                  <c:v>37711.5</c:v>
                </c:pt>
                <c:pt idx="75424">
                  <c:v>37712</c:v>
                </c:pt>
                <c:pt idx="75425">
                  <c:v>37712.5</c:v>
                </c:pt>
                <c:pt idx="75426">
                  <c:v>37713</c:v>
                </c:pt>
                <c:pt idx="75427">
                  <c:v>37713.5</c:v>
                </c:pt>
                <c:pt idx="75428">
                  <c:v>37714</c:v>
                </c:pt>
                <c:pt idx="75429">
                  <c:v>37714.5</c:v>
                </c:pt>
                <c:pt idx="75430">
                  <c:v>37715</c:v>
                </c:pt>
                <c:pt idx="75431">
                  <c:v>37715.5</c:v>
                </c:pt>
                <c:pt idx="75432">
                  <c:v>37716</c:v>
                </c:pt>
                <c:pt idx="75433">
                  <c:v>37716.5</c:v>
                </c:pt>
                <c:pt idx="75434">
                  <c:v>37717</c:v>
                </c:pt>
                <c:pt idx="75435">
                  <c:v>37717.5</c:v>
                </c:pt>
                <c:pt idx="75436">
                  <c:v>37718</c:v>
                </c:pt>
                <c:pt idx="75437">
                  <c:v>37718.5</c:v>
                </c:pt>
                <c:pt idx="75438">
                  <c:v>37719</c:v>
                </c:pt>
                <c:pt idx="75439">
                  <c:v>37719.5</c:v>
                </c:pt>
                <c:pt idx="75440">
                  <c:v>37720</c:v>
                </c:pt>
                <c:pt idx="75441">
                  <c:v>37720.5</c:v>
                </c:pt>
                <c:pt idx="75442">
                  <c:v>37721</c:v>
                </c:pt>
                <c:pt idx="75443">
                  <c:v>37721.5</c:v>
                </c:pt>
                <c:pt idx="75444">
                  <c:v>37722</c:v>
                </c:pt>
                <c:pt idx="75445">
                  <c:v>37722.5</c:v>
                </c:pt>
                <c:pt idx="75446">
                  <c:v>37723</c:v>
                </c:pt>
                <c:pt idx="75447">
                  <c:v>37723.5</c:v>
                </c:pt>
                <c:pt idx="75448">
                  <c:v>37724</c:v>
                </c:pt>
                <c:pt idx="75449">
                  <c:v>37724.5</c:v>
                </c:pt>
                <c:pt idx="75450">
                  <c:v>37725</c:v>
                </c:pt>
                <c:pt idx="75451">
                  <c:v>37725.5</c:v>
                </c:pt>
                <c:pt idx="75452">
                  <c:v>37726</c:v>
                </c:pt>
                <c:pt idx="75453">
                  <c:v>37726.5</c:v>
                </c:pt>
                <c:pt idx="75454">
                  <c:v>37727</c:v>
                </c:pt>
                <c:pt idx="75455">
                  <c:v>37727.5</c:v>
                </c:pt>
                <c:pt idx="75456">
                  <c:v>37728</c:v>
                </c:pt>
                <c:pt idx="75457">
                  <c:v>37728.5</c:v>
                </c:pt>
                <c:pt idx="75458">
                  <c:v>37729</c:v>
                </c:pt>
                <c:pt idx="75459">
                  <c:v>37729.5</c:v>
                </c:pt>
                <c:pt idx="75460">
                  <c:v>37730</c:v>
                </c:pt>
                <c:pt idx="75461">
                  <c:v>37730.5</c:v>
                </c:pt>
                <c:pt idx="75462">
                  <c:v>37731</c:v>
                </c:pt>
                <c:pt idx="75463">
                  <c:v>37731.5</c:v>
                </c:pt>
                <c:pt idx="75464">
                  <c:v>37732</c:v>
                </c:pt>
                <c:pt idx="75465">
                  <c:v>37732.5</c:v>
                </c:pt>
                <c:pt idx="75466">
                  <c:v>37733</c:v>
                </c:pt>
                <c:pt idx="75467">
                  <c:v>37733.5</c:v>
                </c:pt>
                <c:pt idx="75468">
                  <c:v>37734</c:v>
                </c:pt>
                <c:pt idx="75469">
                  <c:v>37734.5</c:v>
                </c:pt>
                <c:pt idx="75470">
                  <c:v>37735</c:v>
                </c:pt>
                <c:pt idx="75471">
                  <c:v>37735.5</c:v>
                </c:pt>
                <c:pt idx="75472">
                  <c:v>37736</c:v>
                </c:pt>
                <c:pt idx="75473">
                  <c:v>37736.5</c:v>
                </c:pt>
                <c:pt idx="75474">
                  <c:v>37737</c:v>
                </c:pt>
                <c:pt idx="75475">
                  <c:v>37737.5</c:v>
                </c:pt>
                <c:pt idx="75476">
                  <c:v>37738</c:v>
                </c:pt>
                <c:pt idx="75477">
                  <c:v>37738.5</c:v>
                </c:pt>
                <c:pt idx="75478">
                  <c:v>37739</c:v>
                </c:pt>
                <c:pt idx="75479">
                  <c:v>37739.5</c:v>
                </c:pt>
                <c:pt idx="75480">
                  <c:v>37740</c:v>
                </c:pt>
                <c:pt idx="75481">
                  <c:v>37740.5</c:v>
                </c:pt>
                <c:pt idx="75482">
                  <c:v>37741</c:v>
                </c:pt>
                <c:pt idx="75483">
                  <c:v>37741.5</c:v>
                </c:pt>
                <c:pt idx="75484">
                  <c:v>37742</c:v>
                </c:pt>
                <c:pt idx="75485">
                  <c:v>37742.5</c:v>
                </c:pt>
                <c:pt idx="75486">
                  <c:v>37743</c:v>
                </c:pt>
                <c:pt idx="75487">
                  <c:v>37743.5</c:v>
                </c:pt>
                <c:pt idx="75488">
                  <c:v>37744</c:v>
                </c:pt>
                <c:pt idx="75489">
                  <c:v>37744.5</c:v>
                </c:pt>
                <c:pt idx="75490">
                  <c:v>37745</c:v>
                </c:pt>
                <c:pt idx="75491">
                  <c:v>37745.5</c:v>
                </c:pt>
                <c:pt idx="75492">
                  <c:v>37746</c:v>
                </c:pt>
                <c:pt idx="75493">
                  <c:v>37746.5</c:v>
                </c:pt>
                <c:pt idx="75494">
                  <c:v>37747</c:v>
                </c:pt>
                <c:pt idx="75495">
                  <c:v>37747.5</c:v>
                </c:pt>
                <c:pt idx="75496">
                  <c:v>37748</c:v>
                </c:pt>
                <c:pt idx="75497">
                  <c:v>37748.5</c:v>
                </c:pt>
                <c:pt idx="75498">
                  <c:v>37749</c:v>
                </c:pt>
                <c:pt idx="75499">
                  <c:v>37749.5</c:v>
                </c:pt>
                <c:pt idx="75500">
                  <c:v>37750</c:v>
                </c:pt>
                <c:pt idx="75501">
                  <c:v>37750.5</c:v>
                </c:pt>
                <c:pt idx="75502">
                  <c:v>37751</c:v>
                </c:pt>
                <c:pt idx="75503">
                  <c:v>37751.5</c:v>
                </c:pt>
                <c:pt idx="75504">
                  <c:v>37752</c:v>
                </c:pt>
                <c:pt idx="75505">
                  <c:v>37752.5</c:v>
                </c:pt>
                <c:pt idx="75506">
                  <c:v>37753</c:v>
                </c:pt>
                <c:pt idx="75507">
                  <c:v>37753.5</c:v>
                </c:pt>
                <c:pt idx="75508">
                  <c:v>37754</c:v>
                </c:pt>
                <c:pt idx="75509">
                  <c:v>37754.5</c:v>
                </c:pt>
                <c:pt idx="75510">
                  <c:v>37755</c:v>
                </c:pt>
                <c:pt idx="75511">
                  <c:v>37755.5</c:v>
                </c:pt>
                <c:pt idx="75512">
                  <c:v>37756</c:v>
                </c:pt>
                <c:pt idx="75513">
                  <c:v>37756.5</c:v>
                </c:pt>
                <c:pt idx="75514">
                  <c:v>37757</c:v>
                </c:pt>
                <c:pt idx="75515">
                  <c:v>37757.5</c:v>
                </c:pt>
                <c:pt idx="75516">
                  <c:v>37758</c:v>
                </c:pt>
                <c:pt idx="75517">
                  <c:v>37758.5</c:v>
                </c:pt>
                <c:pt idx="75518">
                  <c:v>37759</c:v>
                </c:pt>
                <c:pt idx="75519">
                  <c:v>37759.5</c:v>
                </c:pt>
                <c:pt idx="75520">
                  <c:v>37760</c:v>
                </c:pt>
                <c:pt idx="75521">
                  <c:v>37760.5</c:v>
                </c:pt>
                <c:pt idx="75522">
                  <c:v>37761</c:v>
                </c:pt>
                <c:pt idx="75523">
                  <c:v>37761.5</c:v>
                </c:pt>
                <c:pt idx="75524">
                  <c:v>37762</c:v>
                </c:pt>
                <c:pt idx="75525">
                  <c:v>37762.5</c:v>
                </c:pt>
                <c:pt idx="75526">
                  <c:v>37763</c:v>
                </c:pt>
                <c:pt idx="75527">
                  <c:v>37763.5</c:v>
                </c:pt>
                <c:pt idx="75528">
                  <c:v>37764</c:v>
                </c:pt>
                <c:pt idx="75529">
                  <c:v>37764.5</c:v>
                </c:pt>
                <c:pt idx="75530">
                  <c:v>37765</c:v>
                </c:pt>
                <c:pt idx="75531">
                  <c:v>37765.5</c:v>
                </c:pt>
                <c:pt idx="75532">
                  <c:v>37766</c:v>
                </c:pt>
                <c:pt idx="75533">
                  <c:v>37766.5</c:v>
                </c:pt>
                <c:pt idx="75534">
                  <c:v>37767</c:v>
                </c:pt>
                <c:pt idx="75535">
                  <c:v>37767.5</c:v>
                </c:pt>
                <c:pt idx="75536">
                  <c:v>37768</c:v>
                </c:pt>
                <c:pt idx="75537">
                  <c:v>37768.5</c:v>
                </c:pt>
                <c:pt idx="75538">
                  <c:v>37769</c:v>
                </c:pt>
                <c:pt idx="75539">
                  <c:v>37769.5</c:v>
                </c:pt>
                <c:pt idx="75540">
                  <c:v>37770</c:v>
                </c:pt>
                <c:pt idx="75541">
                  <c:v>37770.5</c:v>
                </c:pt>
                <c:pt idx="75542">
                  <c:v>37771</c:v>
                </c:pt>
                <c:pt idx="75543">
                  <c:v>37771.5</c:v>
                </c:pt>
                <c:pt idx="75544">
                  <c:v>37772</c:v>
                </c:pt>
                <c:pt idx="75545">
                  <c:v>37772.5</c:v>
                </c:pt>
                <c:pt idx="75546">
                  <c:v>37773</c:v>
                </c:pt>
                <c:pt idx="75547">
                  <c:v>37773.5</c:v>
                </c:pt>
                <c:pt idx="75548">
                  <c:v>37774</c:v>
                </c:pt>
                <c:pt idx="75549">
                  <c:v>37774.5</c:v>
                </c:pt>
                <c:pt idx="75550">
                  <c:v>37775</c:v>
                </c:pt>
                <c:pt idx="75551">
                  <c:v>37775.5</c:v>
                </c:pt>
                <c:pt idx="75552">
                  <c:v>37776</c:v>
                </c:pt>
                <c:pt idx="75553">
                  <c:v>37776.5</c:v>
                </c:pt>
                <c:pt idx="75554">
                  <c:v>37777</c:v>
                </c:pt>
                <c:pt idx="75555">
                  <c:v>37777.5</c:v>
                </c:pt>
                <c:pt idx="75556">
                  <c:v>37778</c:v>
                </c:pt>
                <c:pt idx="75557">
                  <c:v>37778.5</c:v>
                </c:pt>
                <c:pt idx="75558">
                  <c:v>37779</c:v>
                </c:pt>
                <c:pt idx="75559">
                  <c:v>37779.5</c:v>
                </c:pt>
                <c:pt idx="75560">
                  <c:v>37780</c:v>
                </c:pt>
                <c:pt idx="75561">
                  <c:v>37780.5</c:v>
                </c:pt>
                <c:pt idx="75562">
                  <c:v>37781</c:v>
                </c:pt>
                <c:pt idx="75563">
                  <c:v>37781.5</c:v>
                </c:pt>
                <c:pt idx="75564">
                  <c:v>37782</c:v>
                </c:pt>
                <c:pt idx="75565">
                  <c:v>37782.5</c:v>
                </c:pt>
                <c:pt idx="75566">
                  <c:v>37783</c:v>
                </c:pt>
                <c:pt idx="75567">
                  <c:v>37783.5</c:v>
                </c:pt>
                <c:pt idx="75568">
                  <c:v>37784</c:v>
                </c:pt>
                <c:pt idx="75569">
                  <c:v>37784.5</c:v>
                </c:pt>
                <c:pt idx="75570">
                  <c:v>37785</c:v>
                </c:pt>
                <c:pt idx="75571">
                  <c:v>37785.5</c:v>
                </c:pt>
                <c:pt idx="75572">
                  <c:v>37786</c:v>
                </c:pt>
                <c:pt idx="75573">
                  <c:v>37786.5</c:v>
                </c:pt>
                <c:pt idx="75574">
                  <c:v>37787</c:v>
                </c:pt>
                <c:pt idx="75575">
                  <c:v>37787.5</c:v>
                </c:pt>
                <c:pt idx="75576">
                  <c:v>37788</c:v>
                </c:pt>
                <c:pt idx="75577">
                  <c:v>37788.5</c:v>
                </c:pt>
                <c:pt idx="75578">
                  <c:v>37789</c:v>
                </c:pt>
                <c:pt idx="75579">
                  <c:v>37789.5</c:v>
                </c:pt>
                <c:pt idx="75580">
                  <c:v>37790</c:v>
                </c:pt>
                <c:pt idx="75581">
                  <c:v>37790.5</c:v>
                </c:pt>
                <c:pt idx="75582">
                  <c:v>37791</c:v>
                </c:pt>
                <c:pt idx="75583">
                  <c:v>37791.5</c:v>
                </c:pt>
                <c:pt idx="75584">
                  <c:v>37792</c:v>
                </c:pt>
                <c:pt idx="75585">
                  <c:v>37792.5</c:v>
                </c:pt>
                <c:pt idx="75586">
                  <c:v>37793</c:v>
                </c:pt>
                <c:pt idx="75587">
                  <c:v>37793.5</c:v>
                </c:pt>
                <c:pt idx="75588">
                  <c:v>37794</c:v>
                </c:pt>
                <c:pt idx="75589">
                  <c:v>37794.5</c:v>
                </c:pt>
                <c:pt idx="75590">
                  <c:v>37795</c:v>
                </c:pt>
                <c:pt idx="75591">
                  <c:v>37795.5</c:v>
                </c:pt>
                <c:pt idx="75592">
                  <c:v>37796</c:v>
                </c:pt>
                <c:pt idx="75593">
                  <c:v>37796.5</c:v>
                </c:pt>
                <c:pt idx="75594">
                  <c:v>37797</c:v>
                </c:pt>
                <c:pt idx="75595">
                  <c:v>37797.5</c:v>
                </c:pt>
                <c:pt idx="75596">
                  <c:v>37798</c:v>
                </c:pt>
                <c:pt idx="75597">
                  <c:v>37798.5</c:v>
                </c:pt>
                <c:pt idx="75598">
                  <c:v>37799</c:v>
                </c:pt>
                <c:pt idx="75599">
                  <c:v>37799.5</c:v>
                </c:pt>
                <c:pt idx="75600">
                  <c:v>37800</c:v>
                </c:pt>
                <c:pt idx="75601">
                  <c:v>37800.5</c:v>
                </c:pt>
                <c:pt idx="75602">
                  <c:v>37801</c:v>
                </c:pt>
                <c:pt idx="75603">
                  <c:v>37801.5</c:v>
                </c:pt>
                <c:pt idx="75604">
                  <c:v>37802</c:v>
                </c:pt>
                <c:pt idx="75605">
                  <c:v>37802.5</c:v>
                </c:pt>
                <c:pt idx="75606">
                  <c:v>37803</c:v>
                </c:pt>
                <c:pt idx="75607">
                  <c:v>37803.5</c:v>
                </c:pt>
                <c:pt idx="75608">
                  <c:v>37804</c:v>
                </c:pt>
                <c:pt idx="75609">
                  <c:v>37804.5</c:v>
                </c:pt>
                <c:pt idx="75610">
                  <c:v>37805</c:v>
                </c:pt>
                <c:pt idx="75611">
                  <c:v>37805.5</c:v>
                </c:pt>
                <c:pt idx="75612">
                  <c:v>37806</c:v>
                </c:pt>
                <c:pt idx="75613">
                  <c:v>37806.5</c:v>
                </c:pt>
                <c:pt idx="75614">
                  <c:v>37807</c:v>
                </c:pt>
                <c:pt idx="75615">
                  <c:v>37807.5</c:v>
                </c:pt>
                <c:pt idx="75616">
                  <c:v>37808</c:v>
                </c:pt>
                <c:pt idx="75617">
                  <c:v>37808.5</c:v>
                </c:pt>
                <c:pt idx="75618">
                  <c:v>37809</c:v>
                </c:pt>
                <c:pt idx="75619">
                  <c:v>37809.5</c:v>
                </c:pt>
                <c:pt idx="75620">
                  <c:v>37810</c:v>
                </c:pt>
                <c:pt idx="75621">
                  <c:v>37810.5</c:v>
                </c:pt>
                <c:pt idx="75622">
                  <c:v>37811</c:v>
                </c:pt>
                <c:pt idx="75623">
                  <c:v>37811.5</c:v>
                </c:pt>
                <c:pt idx="75624">
                  <c:v>37812</c:v>
                </c:pt>
                <c:pt idx="75625">
                  <c:v>37812.5</c:v>
                </c:pt>
                <c:pt idx="75626">
                  <c:v>37813</c:v>
                </c:pt>
                <c:pt idx="75627">
                  <c:v>37813.5</c:v>
                </c:pt>
                <c:pt idx="75628">
                  <c:v>37814</c:v>
                </c:pt>
                <c:pt idx="75629">
                  <c:v>37814.5</c:v>
                </c:pt>
                <c:pt idx="75630">
                  <c:v>37815</c:v>
                </c:pt>
                <c:pt idx="75631">
                  <c:v>37815.5</c:v>
                </c:pt>
                <c:pt idx="75632">
                  <c:v>37816</c:v>
                </c:pt>
                <c:pt idx="75633">
                  <c:v>37816.5</c:v>
                </c:pt>
                <c:pt idx="75634">
                  <c:v>37817</c:v>
                </c:pt>
                <c:pt idx="75635">
                  <c:v>37817.5</c:v>
                </c:pt>
                <c:pt idx="75636">
                  <c:v>37818</c:v>
                </c:pt>
                <c:pt idx="75637">
                  <c:v>37818.5</c:v>
                </c:pt>
                <c:pt idx="75638">
                  <c:v>37819</c:v>
                </c:pt>
                <c:pt idx="75639">
                  <c:v>37819.5</c:v>
                </c:pt>
                <c:pt idx="75640">
                  <c:v>37820</c:v>
                </c:pt>
                <c:pt idx="75641">
                  <c:v>37820.5</c:v>
                </c:pt>
                <c:pt idx="75642">
                  <c:v>37821</c:v>
                </c:pt>
                <c:pt idx="75643">
                  <c:v>37821.5</c:v>
                </c:pt>
                <c:pt idx="75644">
                  <c:v>37822</c:v>
                </c:pt>
                <c:pt idx="75645">
                  <c:v>37822.5</c:v>
                </c:pt>
                <c:pt idx="75646">
                  <c:v>37823</c:v>
                </c:pt>
                <c:pt idx="75647">
                  <c:v>37823.5</c:v>
                </c:pt>
                <c:pt idx="75648">
                  <c:v>37824</c:v>
                </c:pt>
                <c:pt idx="75649">
                  <c:v>37824.5</c:v>
                </c:pt>
                <c:pt idx="75650">
                  <c:v>37825</c:v>
                </c:pt>
                <c:pt idx="75651">
                  <c:v>37825.5</c:v>
                </c:pt>
                <c:pt idx="75652">
                  <c:v>37826</c:v>
                </c:pt>
                <c:pt idx="75653">
                  <c:v>37826.5</c:v>
                </c:pt>
                <c:pt idx="75654">
                  <c:v>37827</c:v>
                </c:pt>
                <c:pt idx="75655">
                  <c:v>37827.5</c:v>
                </c:pt>
                <c:pt idx="75656">
                  <c:v>37828</c:v>
                </c:pt>
                <c:pt idx="75657">
                  <c:v>37828.5</c:v>
                </c:pt>
                <c:pt idx="75658">
                  <c:v>37829</c:v>
                </c:pt>
                <c:pt idx="75659">
                  <c:v>37829.5</c:v>
                </c:pt>
                <c:pt idx="75660">
                  <c:v>37830</c:v>
                </c:pt>
                <c:pt idx="75661">
                  <c:v>37830.5</c:v>
                </c:pt>
                <c:pt idx="75662">
                  <c:v>37831</c:v>
                </c:pt>
                <c:pt idx="75663">
                  <c:v>37831.5</c:v>
                </c:pt>
                <c:pt idx="75664">
                  <c:v>37832</c:v>
                </c:pt>
                <c:pt idx="75665">
                  <c:v>37832.5</c:v>
                </c:pt>
                <c:pt idx="75666">
                  <c:v>37833</c:v>
                </c:pt>
                <c:pt idx="75667">
                  <c:v>37833.5</c:v>
                </c:pt>
                <c:pt idx="75668">
                  <c:v>37834</c:v>
                </c:pt>
                <c:pt idx="75669">
                  <c:v>37834.5</c:v>
                </c:pt>
                <c:pt idx="75670">
                  <c:v>37835</c:v>
                </c:pt>
                <c:pt idx="75671">
                  <c:v>37835.5</c:v>
                </c:pt>
                <c:pt idx="75672">
                  <c:v>37836</c:v>
                </c:pt>
                <c:pt idx="75673">
                  <c:v>37836.5</c:v>
                </c:pt>
                <c:pt idx="75674">
                  <c:v>37837</c:v>
                </c:pt>
                <c:pt idx="75675">
                  <c:v>37837.5</c:v>
                </c:pt>
                <c:pt idx="75676">
                  <c:v>37838</c:v>
                </c:pt>
                <c:pt idx="75677">
                  <c:v>37838.5</c:v>
                </c:pt>
                <c:pt idx="75678">
                  <c:v>37839</c:v>
                </c:pt>
                <c:pt idx="75679">
                  <c:v>37839.5</c:v>
                </c:pt>
                <c:pt idx="75680">
                  <c:v>37840</c:v>
                </c:pt>
                <c:pt idx="75681">
                  <c:v>37840.5</c:v>
                </c:pt>
                <c:pt idx="75682">
                  <c:v>37841</c:v>
                </c:pt>
                <c:pt idx="75683">
                  <c:v>37841.5</c:v>
                </c:pt>
                <c:pt idx="75684">
                  <c:v>37842</c:v>
                </c:pt>
                <c:pt idx="75685">
                  <c:v>37842.5</c:v>
                </c:pt>
                <c:pt idx="75686">
                  <c:v>37843</c:v>
                </c:pt>
                <c:pt idx="75687">
                  <c:v>37843.5</c:v>
                </c:pt>
                <c:pt idx="75688">
                  <c:v>37844</c:v>
                </c:pt>
                <c:pt idx="75689">
                  <c:v>37844.5</c:v>
                </c:pt>
                <c:pt idx="75690">
                  <c:v>37845</c:v>
                </c:pt>
                <c:pt idx="75691">
                  <c:v>37845.5</c:v>
                </c:pt>
                <c:pt idx="75692">
                  <c:v>37846</c:v>
                </c:pt>
                <c:pt idx="75693">
                  <c:v>37846.5</c:v>
                </c:pt>
                <c:pt idx="75694">
                  <c:v>37847</c:v>
                </c:pt>
                <c:pt idx="75695">
                  <c:v>37847.5</c:v>
                </c:pt>
                <c:pt idx="75696">
                  <c:v>37848</c:v>
                </c:pt>
                <c:pt idx="75697">
                  <c:v>37848.5</c:v>
                </c:pt>
                <c:pt idx="75698">
                  <c:v>37849</c:v>
                </c:pt>
                <c:pt idx="75699">
                  <c:v>37849.5</c:v>
                </c:pt>
                <c:pt idx="75700">
                  <c:v>37850</c:v>
                </c:pt>
                <c:pt idx="75701">
                  <c:v>37850.5</c:v>
                </c:pt>
                <c:pt idx="75702">
                  <c:v>37851</c:v>
                </c:pt>
                <c:pt idx="75703">
                  <c:v>37851.5</c:v>
                </c:pt>
                <c:pt idx="75704">
                  <c:v>37852</c:v>
                </c:pt>
                <c:pt idx="75705">
                  <c:v>37852.5</c:v>
                </c:pt>
                <c:pt idx="75706">
                  <c:v>37853</c:v>
                </c:pt>
                <c:pt idx="75707">
                  <c:v>37853.5</c:v>
                </c:pt>
                <c:pt idx="75708">
                  <c:v>37854</c:v>
                </c:pt>
                <c:pt idx="75709">
                  <c:v>37854.5</c:v>
                </c:pt>
                <c:pt idx="75710">
                  <c:v>37855</c:v>
                </c:pt>
                <c:pt idx="75711">
                  <c:v>37855.5</c:v>
                </c:pt>
                <c:pt idx="75712">
                  <c:v>37856</c:v>
                </c:pt>
                <c:pt idx="75713">
                  <c:v>37856.5</c:v>
                </c:pt>
                <c:pt idx="75714">
                  <c:v>37857</c:v>
                </c:pt>
                <c:pt idx="75715">
                  <c:v>37857.5</c:v>
                </c:pt>
                <c:pt idx="75716">
                  <c:v>37858</c:v>
                </c:pt>
                <c:pt idx="75717">
                  <c:v>37858.5</c:v>
                </c:pt>
                <c:pt idx="75718">
                  <c:v>37859</c:v>
                </c:pt>
                <c:pt idx="75719">
                  <c:v>37859.5</c:v>
                </c:pt>
                <c:pt idx="75720">
                  <c:v>37860</c:v>
                </c:pt>
                <c:pt idx="75721">
                  <c:v>37860.5</c:v>
                </c:pt>
                <c:pt idx="75722">
                  <c:v>37861</c:v>
                </c:pt>
                <c:pt idx="75723">
                  <c:v>37861.5</c:v>
                </c:pt>
                <c:pt idx="75724">
                  <c:v>37862</c:v>
                </c:pt>
                <c:pt idx="75725">
                  <c:v>37862.5</c:v>
                </c:pt>
                <c:pt idx="75726">
                  <c:v>37863</c:v>
                </c:pt>
                <c:pt idx="75727">
                  <c:v>37863.5</c:v>
                </c:pt>
                <c:pt idx="75728">
                  <c:v>37864</c:v>
                </c:pt>
                <c:pt idx="75729">
                  <c:v>37864.5</c:v>
                </c:pt>
                <c:pt idx="75730">
                  <c:v>37865</c:v>
                </c:pt>
                <c:pt idx="75731">
                  <c:v>37865.5</c:v>
                </c:pt>
                <c:pt idx="75732">
                  <c:v>37866</c:v>
                </c:pt>
                <c:pt idx="75733">
                  <c:v>37866.5</c:v>
                </c:pt>
                <c:pt idx="75734">
                  <c:v>37867</c:v>
                </c:pt>
                <c:pt idx="75735">
                  <c:v>37867.5</c:v>
                </c:pt>
                <c:pt idx="75736">
                  <c:v>37868</c:v>
                </c:pt>
                <c:pt idx="75737">
                  <c:v>37868.5</c:v>
                </c:pt>
                <c:pt idx="75738">
                  <c:v>37869</c:v>
                </c:pt>
                <c:pt idx="75739">
                  <c:v>37869.5</c:v>
                </c:pt>
                <c:pt idx="75740">
                  <c:v>37870</c:v>
                </c:pt>
                <c:pt idx="75741">
                  <c:v>37870.5</c:v>
                </c:pt>
                <c:pt idx="75742">
                  <c:v>37871</c:v>
                </c:pt>
                <c:pt idx="75743">
                  <c:v>37871.5</c:v>
                </c:pt>
                <c:pt idx="75744">
                  <c:v>37872</c:v>
                </c:pt>
                <c:pt idx="75745">
                  <c:v>37872.5</c:v>
                </c:pt>
                <c:pt idx="75746">
                  <c:v>37873</c:v>
                </c:pt>
                <c:pt idx="75747">
                  <c:v>37873.5</c:v>
                </c:pt>
                <c:pt idx="75748">
                  <c:v>37874</c:v>
                </c:pt>
                <c:pt idx="75749">
                  <c:v>37874.5</c:v>
                </c:pt>
                <c:pt idx="75750">
                  <c:v>37875</c:v>
                </c:pt>
                <c:pt idx="75751">
                  <c:v>37875.5</c:v>
                </c:pt>
                <c:pt idx="75752">
                  <c:v>37876</c:v>
                </c:pt>
                <c:pt idx="75753">
                  <c:v>37876.5</c:v>
                </c:pt>
                <c:pt idx="75754">
                  <c:v>37877</c:v>
                </c:pt>
                <c:pt idx="75755">
                  <c:v>37877.5</c:v>
                </c:pt>
                <c:pt idx="75756">
                  <c:v>37878</c:v>
                </c:pt>
                <c:pt idx="75757">
                  <c:v>37878.5</c:v>
                </c:pt>
                <c:pt idx="75758">
                  <c:v>37879</c:v>
                </c:pt>
                <c:pt idx="75759">
                  <c:v>37879.5</c:v>
                </c:pt>
                <c:pt idx="75760">
                  <c:v>37880</c:v>
                </c:pt>
                <c:pt idx="75761">
                  <c:v>37880.5</c:v>
                </c:pt>
                <c:pt idx="75762">
                  <c:v>37881</c:v>
                </c:pt>
                <c:pt idx="75763">
                  <c:v>37881.5</c:v>
                </c:pt>
                <c:pt idx="75764">
                  <c:v>37882</c:v>
                </c:pt>
                <c:pt idx="75765">
                  <c:v>37882.5</c:v>
                </c:pt>
                <c:pt idx="75766">
                  <c:v>37883</c:v>
                </c:pt>
                <c:pt idx="75767">
                  <c:v>37883.5</c:v>
                </c:pt>
                <c:pt idx="75768">
                  <c:v>37884</c:v>
                </c:pt>
                <c:pt idx="75769">
                  <c:v>37884.5</c:v>
                </c:pt>
                <c:pt idx="75770">
                  <c:v>37885</c:v>
                </c:pt>
                <c:pt idx="75771">
                  <c:v>37885.5</c:v>
                </c:pt>
                <c:pt idx="75772">
                  <c:v>37886</c:v>
                </c:pt>
                <c:pt idx="75773">
                  <c:v>37886.5</c:v>
                </c:pt>
                <c:pt idx="75774">
                  <c:v>37887</c:v>
                </c:pt>
                <c:pt idx="75775">
                  <c:v>37887.5</c:v>
                </c:pt>
                <c:pt idx="75776">
                  <c:v>37888</c:v>
                </c:pt>
                <c:pt idx="75777">
                  <c:v>37888.5</c:v>
                </c:pt>
                <c:pt idx="75778">
                  <c:v>37889</c:v>
                </c:pt>
                <c:pt idx="75779">
                  <c:v>37889.5</c:v>
                </c:pt>
                <c:pt idx="75780">
                  <c:v>37890</c:v>
                </c:pt>
                <c:pt idx="75781">
                  <c:v>37890.5</c:v>
                </c:pt>
                <c:pt idx="75782">
                  <c:v>37891</c:v>
                </c:pt>
                <c:pt idx="75783">
                  <c:v>37891.5</c:v>
                </c:pt>
                <c:pt idx="75784">
                  <c:v>37892</c:v>
                </c:pt>
                <c:pt idx="75785">
                  <c:v>37892.5</c:v>
                </c:pt>
                <c:pt idx="75786">
                  <c:v>37893</c:v>
                </c:pt>
                <c:pt idx="75787">
                  <c:v>37893.5</c:v>
                </c:pt>
                <c:pt idx="75788">
                  <c:v>37894</c:v>
                </c:pt>
                <c:pt idx="75789">
                  <c:v>37894.5</c:v>
                </c:pt>
                <c:pt idx="75790">
                  <c:v>37895</c:v>
                </c:pt>
                <c:pt idx="75791">
                  <c:v>37895.5</c:v>
                </c:pt>
                <c:pt idx="75792">
                  <c:v>37896</c:v>
                </c:pt>
                <c:pt idx="75793">
                  <c:v>37896.5</c:v>
                </c:pt>
                <c:pt idx="75794">
                  <c:v>37897</c:v>
                </c:pt>
                <c:pt idx="75795">
                  <c:v>37897.5</c:v>
                </c:pt>
                <c:pt idx="75796">
                  <c:v>37898</c:v>
                </c:pt>
                <c:pt idx="75797">
                  <c:v>37898.5</c:v>
                </c:pt>
                <c:pt idx="75798">
                  <c:v>37899</c:v>
                </c:pt>
                <c:pt idx="75799">
                  <c:v>37899.5</c:v>
                </c:pt>
                <c:pt idx="75800">
                  <c:v>37900</c:v>
                </c:pt>
                <c:pt idx="75801">
                  <c:v>37900.5</c:v>
                </c:pt>
                <c:pt idx="75802">
                  <c:v>37901</c:v>
                </c:pt>
                <c:pt idx="75803">
                  <c:v>37901.5</c:v>
                </c:pt>
                <c:pt idx="75804">
                  <c:v>37902</c:v>
                </c:pt>
                <c:pt idx="75805">
                  <c:v>37902.5</c:v>
                </c:pt>
                <c:pt idx="75806">
                  <c:v>37903</c:v>
                </c:pt>
                <c:pt idx="75807">
                  <c:v>37903.5</c:v>
                </c:pt>
                <c:pt idx="75808">
                  <c:v>37904</c:v>
                </c:pt>
                <c:pt idx="75809">
                  <c:v>37904.5</c:v>
                </c:pt>
                <c:pt idx="75810">
                  <c:v>37905</c:v>
                </c:pt>
                <c:pt idx="75811">
                  <c:v>37905.5</c:v>
                </c:pt>
                <c:pt idx="75812">
                  <c:v>37906</c:v>
                </c:pt>
                <c:pt idx="75813">
                  <c:v>37906.5</c:v>
                </c:pt>
                <c:pt idx="75814">
                  <c:v>37907</c:v>
                </c:pt>
                <c:pt idx="75815">
                  <c:v>37907.5</c:v>
                </c:pt>
                <c:pt idx="75816">
                  <c:v>37908</c:v>
                </c:pt>
                <c:pt idx="75817">
                  <c:v>37908.5</c:v>
                </c:pt>
                <c:pt idx="75818">
                  <c:v>37909</c:v>
                </c:pt>
                <c:pt idx="75819">
                  <c:v>37909.5</c:v>
                </c:pt>
                <c:pt idx="75820">
                  <c:v>37910</c:v>
                </c:pt>
                <c:pt idx="75821">
                  <c:v>37910.5</c:v>
                </c:pt>
                <c:pt idx="75822">
                  <c:v>37911</c:v>
                </c:pt>
                <c:pt idx="75823">
                  <c:v>37911.5</c:v>
                </c:pt>
                <c:pt idx="75824">
                  <c:v>37912</c:v>
                </c:pt>
                <c:pt idx="75825">
                  <c:v>37912.5</c:v>
                </c:pt>
                <c:pt idx="75826">
                  <c:v>37913</c:v>
                </c:pt>
                <c:pt idx="75827">
                  <c:v>37913.5</c:v>
                </c:pt>
                <c:pt idx="75828">
                  <c:v>37914</c:v>
                </c:pt>
                <c:pt idx="75829">
                  <c:v>37914.5</c:v>
                </c:pt>
                <c:pt idx="75830">
                  <c:v>37915</c:v>
                </c:pt>
                <c:pt idx="75831">
                  <c:v>37915.5</c:v>
                </c:pt>
                <c:pt idx="75832">
                  <c:v>37916</c:v>
                </c:pt>
                <c:pt idx="75833">
                  <c:v>37916.5</c:v>
                </c:pt>
                <c:pt idx="75834">
                  <c:v>37917</c:v>
                </c:pt>
                <c:pt idx="75835">
                  <c:v>37917.5</c:v>
                </c:pt>
                <c:pt idx="75836">
                  <c:v>37918</c:v>
                </c:pt>
                <c:pt idx="75837">
                  <c:v>37918.5</c:v>
                </c:pt>
                <c:pt idx="75838">
                  <c:v>37919</c:v>
                </c:pt>
                <c:pt idx="75839">
                  <c:v>37919.5</c:v>
                </c:pt>
                <c:pt idx="75840">
                  <c:v>37920</c:v>
                </c:pt>
                <c:pt idx="75841">
                  <c:v>37920.5</c:v>
                </c:pt>
                <c:pt idx="75842">
                  <c:v>37921</c:v>
                </c:pt>
                <c:pt idx="75843">
                  <c:v>37921.5</c:v>
                </c:pt>
                <c:pt idx="75844">
                  <c:v>37922</c:v>
                </c:pt>
                <c:pt idx="75845">
                  <c:v>37922.5</c:v>
                </c:pt>
                <c:pt idx="75846">
                  <c:v>37923</c:v>
                </c:pt>
                <c:pt idx="75847">
                  <c:v>37923.5</c:v>
                </c:pt>
                <c:pt idx="75848">
                  <c:v>37924</c:v>
                </c:pt>
                <c:pt idx="75849">
                  <c:v>37924.5</c:v>
                </c:pt>
                <c:pt idx="75850">
                  <c:v>37925</c:v>
                </c:pt>
                <c:pt idx="75851">
                  <c:v>37925.5</c:v>
                </c:pt>
                <c:pt idx="75852">
                  <c:v>37926</c:v>
                </c:pt>
                <c:pt idx="75853">
                  <c:v>37926.5</c:v>
                </c:pt>
                <c:pt idx="75854">
                  <c:v>37927</c:v>
                </c:pt>
                <c:pt idx="75855">
                  <c:v>37927.5</c:v>
                </c:pt>
                <c:pt idx="75856">
                  <c:v>37928</c:v>
                </c:pt>
                <c:pt idx="75857">
                  <c:v>37928.5</c:v>
                </c:pt>
                <c:pt idx="75858">
                  <c:v>37929</c:v>
                </c:pt>
                <c:pt idx="75859">
                  <c:v>37929.5</c:v>
                </c:pt>
                <c:pt idx="75860">
                  <c:v>37930</c:v>
                </c:pt>
                <c:pt idx="75861">
                  <c:v>37930.5</c:v>
                </c:pt>
                <c:pt idx="75862">
                  <c:v>37931</c:v>
                </c:pt>
                <c:pt idx="75863">
                  <c:v>37931.5</c:v>
                </c:pt>
                <c:pt idx="75864">
                  <c:v>37932</c:v>
                </c:pt>
                <c:pt idx="75865">
                  <c:v>37932.5</c:v>
                </c:pt>
                <c:pt idx="75866">
                  <c:v>37933</c:v>
                </c:pt>
                <c:pt idx="75867">
                  <c:v>37933.5</c:v>
                </c:pt>
                <c:pt idx="75868">
                  <c:v>37934</c:v>
                </c:pt>
                <c:pt idx="75869">
                  <c:v>37934.5</c:v>
                </c:pt>
                <c:pt idx="75870">
                  <c:v>37935</c:v>
                </c:pt>
                <c:pt idx="75871">
                  <c:v>37935.5</c:v>
                </c:pt>
                <c:pt idx="75872">
                  <c:v>37936</c:v>
                </c:pt>
                <c:pt idx="75873">
                  <c:v>37936.5</c:v>
                </c:pt>
                <c:pt idx="75874">
                  <c:v>37937</c:v>
                </c:pt>
                <c:pt idx="75875">
                  <c:v>37937.5</c:v>
                </c:pt>
                <c:pt idx="75876">
                  <c:v>37938</c:v>
                </c:pt>
                <c:pt idx="75877">
                  <c:v>37938.5</c:v>
                </c:pt>
                <c:pt idx="75878">
                  <c:v>37939</c:v>
                </c:pt>
                <c:pt idx="75879">
                  <c:v>37939.5</c:v>
                </c:pt>
                <c:pt idx="75880">
                  <c:v>37940</c:v>
                </c:pt>
                <c:pt idx="75881">
                  <c:v>37940.5</c:v>
                </c:pt>
                <c:pt idx="75882">
                  <c:v>37941</c:v>
                </c:pt>
                <c:pt idx="75883">
                  <c:v>37941.5</c:v>
                </c:pt>
                <c:pt idx="75884">
                  <c:v>37942</c:v>
                </c:pt>
                <c:pt idx="75885">
                  <c:v>37942.5</c:v>
                </c:pt>
                <c:pt idx="75886">
                  <c:v>37943</c:v>
                </c:pt>
                <c:pt idx="75887">
                  <c:v>37943.5</c:v>
                </c:pt>
                <c:pt idx="75888">
                  <c:v>37944</c:v>
                </c:pt>
                <c:pt idx="75889">
                  <c:v>37944.5</c:v>
                </c:pt>
                <c:pt idx="75890">
                  <c:v>37945</c:v>
                </c:pt>
                <c:pt idx="75891">
                  <c:v>37945.5</c:v>
                </c:pt>
                <c:pt idx="75892">
                  <c:v>37946</c:v>
                </c:pt>
                <c:pt idx="75893">
                  <c:v>37946.5</c:v>
                </c:pt>
                <c:pt idx="75894">
                  <c:v>37947</c:v>
                </c:pt>
                <c:pt idx="75895">
                  <c:v>37947.5</c:v>
                </c:pt>
                <c:pt idx="75896">
                  <c:v>37948</c:v>
                </c:pt>
                <c:pt idx="75897">
                  <c:v>37948.5</c:v>
                </c:pt>
                <c:pt idx="75898">
                  <c:v>37949</c:v>
                </c:pt>
                <c:pt idx="75899">
                  <c:v>37949.5</c:v>
                </c:pt>
                <c:pt idx="75900">
                  <c:v>37950</c:v>
                </c:pt>
                <c:pt idx="75901">
                  <c:v>37950.5</c:v>
                </c:pt>
                <c:pt idx="75902">
                  <c:v>37951</c:v>
                </c:pt>
                <c:pt idx="75903">
                  <c:v>37951.5</c:v>
                </c:pt>
                <c:pt idx="75904">
                  <c:v>37952</c:v>
                </c:pt>
                <c:pt idx="75905">
                  <c:v>37952.5</c:v>
                </c:pt>
                <c:pt idx="75906">
                  <c:v>37953</c:v>
                </c:pt>
                <c:pt idx="75907">
                  <c:v>37953.5</c:v>
                </c:pt>
                <c:pt idx="75908">
                  <c:v>37954</c:v>
                </c:pt>
                <c:pt idx="75909">
                  <c:v>37954.5</c:v>
                </c:pt>
                <c:pt idx="75910">
                  <c:v>37955</c:v>
                </c:pt>
                <c:pt idx="75911">
                  <c:v>37955.5</c:v>
                </c:pt>
                <c:pt idx="75912">
                  <c:v>37956</c:v>
                </c:pt>
                <c:pt idx="75913">
                  <c:v>37956.5</c:v>
                </c:pt>
                <c:pt idx="75914">
                  <c:v>37957</c:v>
                </c:pt>
                <c:pt idx="75915">
                  <c:v>37957.5</c:v>
                </c:pt>
                <c:pt idx="75916">
                  <c:v>37958</c:v>
                </c:pt>
                <c:pt idx="75917">
                  <c:v>37958.5</c:v>
                </c:pt>
                <c:pt idx="75918">
                  <c:v>37959</c:v>
                </c:pt>
                <c:pt idx="75919">
                  <c:v>37959.5</c:v>
                </c:pt>
                <c:pt idx="75920">
                  <c:v>37960</c:v>
                </c:pt>
                <c:pt idx="75921">
                  <c:v>37960.5</c:v>
                </c:pt>
                <c:pt idx="75922">
                  <c:v>37961</c:v>
                </c:pt>
                <c:pt idx="75923">
                  <c:v>37961.5</c:v>
                </c:pt>
                <c:pt idx="75924">
                  <c:v>37962</c:v>
                </c:pt>
                <c:pt idx="75925">
                  <c:v>37962.5</c:v>
                </c:pt>
                <c:pt idx="75926">
                  <c:v>37963</c:v>
                </c:pt>
                <c:pt idx="75927">
                  <c:v>37963.5</c:v>
                </c:pt>
                <c:pt idx="75928">
                  <c:v>37964</c:v>
                </c:pt>
                <c:pt idx="75929">
                  <c:v>37964.5</c:v>
                </c:pt>
                <c:pt idx="75930">
                  <c:v>37965</c:v>
                </c:pt>
                <c:pt idx="75931">
                  <c:v>37965.5</c:v>
                </c:pt>
                <c:pt idx="75932">
                  <c:v>37966</c:v>
                </c:pt>
                <c:pt idx="75933">
                  <c:v>37966.5</c:v>
                </c:pt>
                <c:pt idx="75934">
                  <c:v>37967</c:v>
                </c:pt>
                <c:pt idx="75935">
                  <c:v>37967.5</c:v>
                </c:pt>
                <c:pt idx="75936">
                  <c:v>37968</c:v>
                </c:pt>
                <c:pt idx="75937">
                  <c:v>37968.5</c:v>
                </c:pt>
                <c:pt idx="75938">
                  <c:v>37969</c:v>
                </c:pt>
                <c:pt idx="75939">
                  <c:v>37969.5</c:v>
                </c:pt>
                <c:pt idx="75940">
                  <c:v>37970</c:v>
                </c:pt>
                <c:pt idx="75941">
                  <c:v>37970.5</c:v>
                </c:pt>
                <c:pt idx="75942">
                  <c:v>37971</c:v>
                </c:pt>
                <c:pt idx="75943">
                  <c:v>37971.5</c:v>
                </c:pt>
                <c:pt idx="75944">
                  <c:v>37972</c:v>
                </c:pt>
                <c:pt idx="75945">
                  <c:v>37972.5</c:v>
                </c:pt>
                <c:pt idx="75946">
                  <c:v>37973</c:v>
                </c:pt>
                <c:pt idx="75947">
                  <c:v>37973.5</c:v>
                </c:pt>
                <c:pt idx="75948">
                  <c:v>37974</c:v>
                </c:pt>
                <c:pt idx="75949">
                  <c:v>37974.5</c:v>
                </c:pt>
                <c:pt idx="75950">
                  <c:v>37975</c:v>
                </c:pt>
                <c:pt idx="75951">
                  <c:v>37975.5</c:v>
                </c:pt>
                <c:pt idx="75952">
                  <c:v>37976</c:v>
                </c:pt>
                <c:pt idx="75953">
                  <c:v>37976.5</c:v>
                </c:pt>
                <c:pt idx="75954">
                  <c:v>37977</c:v>
                </c:pt>
                <c:pt idx="75955">
                  <c:v>37977.5</c:v>
                </c:pt>
                <c:pt idx="75956">
                  <c:v>37978</c:v>
                </c:pt>
                <c:pt idx="75957">
                  <c:v>37978.5</c:v>
                </c:pt>
                <c:pt idx="75958">
                  <c:v>37979</c:v>
                </c:pt>
                <c:pt idx="75959">
                  <c:v>37979.5</c:v>
                </c:pt>
                <c:pt idx="75960">
                  <c:v>37980</c:v>
                </c:pt>
                <c:pt idx="75961">
                  <c:v>37980.5</c:v>
                </c:pt>
                <c:pt idx="75962">
                  <c:v>37981</c:v>
                </c:pt>
                <c:pt idx="75963">
                  <c:v>37981.5</c:v>
                </c:pt>
                <c:pt idx="75964">
                  <c:v>37982</c:v>
                </c:pt>
                <c:pt idx="75965">
                  <c:v>37982.5</c:v>
                </c:pt>
                <c:pt idx="75966">
                  <c:v>37983</c:v>
                </c:pt>
                <c:pt idx="75967">
                  <c:v>37983.5</c:v>
                </c:pt>
                <c:pt idx="75968">
                  <c:v>37984</c:v>
                </c:pt>
                <c:pt idx="75969">
                  <c:v>37984.5</c:v>
                </c:pt>
                <c:pt idx="75970">
                  <c:v>37985</c:v>
                </c:pt>
                <c:pt idx="75971">
                  <c:v>37985.5</c:v>
                </c:pt>
                <c:pt idx="75972">
                  <c:v>37986</c:v>
                </c:pt>
                <c:pt idx="75973">
                  <c:v>37986.5</c:v>
                </c:pt>
                <c:pt idx="75974">
                  <c:v>37987</c:v>
                </c:pt>
                <c:pt idx="75975">
                  <c:v>37987.5</c:v>
                </c:pt>
                <c:pt idx="75976">
                  <c:v>37988</c:v>
                </c:pt>
                <c:pt idx="75977">
                  <c:v>37988.5</c:v>
                </c:pt>
                <c:pt idx="75978">
                  <c:v>37989</c:v>
                </c:pt>
                <c:pt idx="75979">
                  <c:v>37989.5</c:v>
                </c:pt>
                <c:pt idx="75980">
                  <c:v>37990</c:v>
                </c:pt>
                <c:pt idx="75981">
                  <c:v>37990.5</c:v>
                </c:pt>
                <c:pt idx="75982">
                  <c:v>37991</c:v>
                </c:pt>
                <c:pt idx="75983">
                  <c:v>37991.5</c:v>
                </c:pt>
                <c:pt idx="75984">
                  <c:v>37992</c:v>
                </c:pt>
                <c:pt idx="75985">
                  <c:v>37992.5</c:v>
                </c:pt>
                <c:pt idx="75986">
                  <c:v>37993</c:v>
                </c:pt>
                <c:pt idx="75987">
                  <c:v>37993.5</c:v>
                </c:pt>
                <c:pt idx="75988">
                  <c:v>37994</c:v>
                </c:pt>
                <c:pt idx="75989">
                  <c:v>37994.5</c:v>
                </c:pt>
                <c:pt idx="75990">
                  <c:v>37995</c:v>
                </c:pt>
                <c:pt idx="75991">
                  <c:v>37995.5</c:v>
                </c:pt>
                <c:pt idx="75992">
                  <c:v>37996</c:v>
                </c:pt>
                <c:pt idx="75993">
                  <c:v>37996.5</c:v>
                </c:pt>
                <c:pt idx="75994">
                  <c:v>37997</c:v>
                </c:pt>
                <c:pt idx="75995">
                  <c:v>37997.5</c:v>
                </c:pt>
                <c:pt idx="75996">
                  <c:v>37998</c:v>
                </c:pt>
                <c:pt idx="75997">
                  <c:v>37998.5</c:v>
                </c:pt>
                <c:pt idx="75998">
                  <c:v>37999</c:v>
                </c:pt>
                <c:pt idx="75999">
                  <c:v>37999.5</c:v>
                </c:pt>
                <c:pt idx="76000">
                  <c:v>38000</c:v>
                </c:pt>
                <c:pt idx="76001">
                  <c:v>38000.5</c:v>
                </c:pt>
                <c:pt idx="76002">
                  <c:v>38001</c:v>
                </c:pt>
                <c:pt idx="76003">
                  <c:v>38001.5</c:v>
                </c:pt>
                <c:pt idx="76004">
                  <c:v>38002</c:v>
                </c:pt>
                <c:pt idx="76005">
                  <c:v>38002.5</c:v>
                </c:pt>
                <c:pt idx="76006">
                  <c:v>38003</c:v>
                </c:pt>
                <c:pt idx="76007">
                  <c:v>38003.5</c:v>
                </c:pt>
                <c:pt idx="76008">
                  <c:v>38004</c:v>
                </c:pt>
                <c:pt idx="76009">
                  <c:v>38004.5</c:v>
                </c:pt>
                <c:pt idx="76010">
                  <c:v>38005</c:v>
                </c:pt>
                <c:pt idx="76011">
                  <c:v>38005.5</c:v>
                </c:pt>
                <c:pt idx="76012">
                  <c:v>38006</c:v>
                </c:pt>
                <c:pt idx="76013">
                  <c:v>38006.5</c:v>
                </c:pt>
                <c:pt idx="76014">
                  <c:v>38007</c:v>
                </c:pt>
                <c:pt idx="76015">
                  <c:v>38007.5</c:v>
                </c:pt>
                <c:pt idx="76016">
                  <c:v>38008</c:v>
                </c:pt>
                <c:pt idx="76017">
                  <c:v>38008.5</c:v>
                </c:pt>
                <c:pt idx="76018">
                  <c:v>38009</c:v>
                </c:pt>
                <c:pt idx="76019">
                  <c:v>38009.5</c:v>
                </c:pt>
                <c:pt idx="76020">
                  <c:v>38010</c:v>
                </c:pt>
                <c:pt idx="76021">
                  <c:v>38010.5</c:v>
                </c:pt>
                <c:pt idx="76022">
                  <c:v>38011</c:v>
                </c:pt>
                <c:pt idx="76023">
                  <c:v>38011.5</c:v>
                </c:pt>
                <c:pt idx="76024">
                  <c:v>38012</c:v>
                </c:pt>
                <c:pt idx="76025">
                  <c:v>38012.5</c:v>
                </c:pt>
                <c:pt idx="76026">
                  <c:v>38013</c:v>
                </c:pt>
                <c:pt idx="76027">
                  <c:v>38013.5</c:v>
                </c:pt>
                <c:pt idx="76028">
                  <c:v>38014</c:v>
                </c:pt>
                <c:pt idx="76029">
                  <c:v>38014.5</c:v>
                </c:pt>
                <c:pt idx="76030">
                  <c:v>38015</c:v>
                </c:pt>
                <c:pt idx="76031">
                  <c:v>38015.5</c:v>
                </c:pt>
                <c:pt idx="76032">
                  <c:v>38016</c:v>
                </c:pt>
                <c:pt idx="76033">
                  <c:v>38016.5</c:v>
                </c:pt>
                <c:pt idx="76034">
                  <c:v>38017</c:v>
                </c:pt>
                <c:pt idx="76035">
                  <c:v>38017.5</c:v>
                </c:pt>
                <c:pt idx="76036">
                  <c:v>38018</c:v>
                </c:pt>
                <c:pt idx="76037">
                  <c:v>38018.5</c:v>
                </c:pt>
                <c:pt idx="76038">
                  <c:v>38019</c:v>
                </c:pt>
                <c:pt idx="76039">
                  <c:v>38019.5</c:v>
                </c:pt>
                <c:pt idx="76040">
                  <c:v>38020</c:v>
                </c:pt>
                <c:pt idx="76041">
                  <c:v>38020.5</c:v>
                </c:pt>
                <c:pt idx="76042">
                  <c:v>38021</c:v>
                </c:pt>
                <c:pt idx="76043">
                  <c:v>38021.5</c:v>
                </c:pt>
                <c:pt idx="76044">
                  <c:v>38022</c:v>
                </c:pt>
                <c:pt idx="76045">
                  <c:v>38022.5</c:v>
                </c:pt>
                <c:pt idx="76046">
                  <c:v>38023</c:v>
                </c:pt>
                <c:pt idx="76047">
                  <c:v>38023.5</c:v>
                </c:pt>
                <c:pt idx="76048">
                  <c:v>38024</c:v>
                </c:pt>
                <c:pt idx="76049">
                  <c:v>38024.5</c:v>
                </c:pt>
                <c:pt idx="76050">
                  <c:v>38025</c:v>
                </c:pt>
                <c:pt idx="76051">
                  <c:v>38025.5</c:v>
                </c:pt>
                <c:pt idx="76052">
                  <c:v>38026</c:v>
                </c:pt>
                <c:pt idx="76053">
                  <c:v>38026.5</c:v>
                </c:pt>
                <c:pt idx="76054">
                  <c:v>38027</c:v>
                </c:pt>
                <c:pt idx="76055">
                  <c:v>38027.5</c:v>
                </c:pt>
                <c:pt idx="76056">
                  <c:v>38028</c:v>
                </c:pt>
                <c:pt idx="76057">
                  <c:v>38028.5</c:v>
                </c:pt>
                <c:pt idx="76058">
                  <c:v>38029</c:v>
                </c:pt>
                <c:pt idx="76059">
                  <c:v>38029.5</c:v>
                </c:pt>
                <c:pt idx="76060">
                  <c:v>38030</c:v>
                </c:pt>
                <c:pt idx="76061">
                  <c:v>38030.5</c:v>
                </c:pt>
                <c:pt idx="76062">
                  <c:v>38031</c:v>
                </c:pt>
                <c:pt idx="76063">
                  <c:v>38031.5</c:v>
                </c:pt>
                <c:pt idx="76064">
                  <c:v>38032</c:v>
                </c:pt>
                <c:pt idx="76065">
                  <c:v>38032.5</c:v>
                </c:pt>
                <c:pt idx="76066">
                  <c:v>38033</c:v>
                </c:pt>
                <c:pt idx="76067">
                  <c:v>38033.5</c:v>
                </c:pt>
                <c:pt idx="76068">
                  <c:v>38034</c:v>
                </c:pt>
                <c:pt idx="76069">
                  <c:v>38034.5</c:v>
                </c:pt>
                <c:pt idx="76070">
                  <c:v>38035</c:v>
                </c:pt>
                <c:pt idx="76071">
                  <c:v>38035.5</c:v>
                </c:pt>
                <c:pt idx="76072">
                  <c:v>38036</c:v>
                </c:pt>
                <c:pt idx="76073">
                  <c:v>38036.5</c:v>
                </c:pt>
                <c:pt idx="76074">
                  <c:v>38037</c:v>
                </c:pt>
                <c:pt idx="76075">
                  <c:v>38037.5</c:v>
                </c:pt>
                <c:pt idx="76076">
                  <c:v>38038</c:v>
                </c:pt>
                <c:pt idx="76077">
                  <c:v>38038.5</c:v>
                </c:pt>
                <c:pt idx="76078">
                  <c:v>38039</c:v>
                </c:pt>
                <c:pt idx="76079">
                  <c:v>38039.5</c:v>
                </c:pt>
                <c:pt idx="76080">
                  <c:v>38040</c:v>
                </c:pt>
                <c:pt idx="76081">
                  <c:v>38040.5</c:v>
                </c:pt>
                <c:pt idx="76082">
                  <c:v>38041</c:v>
                </c:pt>
                <c:pt idx="76083">
                  <c:v>38041.5</c:v>
                </c:pt>
                <c:pt idx="76084">
                  <c:v>38042</c:v>
                </c:pt>
                <c:pt idx="76085">
                  <c:v>38042.5</c:v>
                </c:pt>
                <c:pt idx="76086">
                  <c:v>38043</c:v>
                </c:pt>
                <c:pt idx="76087">
                  <c:v>38043.5</c:v>
                </c:pt>
                <c:pt idx="76088">
                  <c:v>38044</c:v>
                </c:pt>
                <c:pt idx="76089">
                  <c:v>38044.5</c:v>
                </c:pt>
                <c:pt idx="76090">
                  <c:v>38045</c:v>
                </c:pt>
                <c:pt idx="76091">
                  <c:v>38045.5</c:v>
                </c:pt>
                <c:pt idx="76092">
                  <c:v>38046</c:v>
                </c:pt>
                <c:pt idx="76093">
                  <c:v>38046.5</c:v>
                </c:pt>
                <c:pt idx="76094">
                  <c:v>38047</c:v>
                </c:pt>
                <c:pt idx="76095">
                  <c:v>38047.5</c:v>
                </c:pt>
                <c:pt idx="76096">
                  <c:v>38048</c:v>
                </c:pt>
                <c:pt idx="76097">
                  <c:v>38048.5</c:v>
                </c:pt>
                <c:pt idx="76098">
                  <c:v>38049</c:v>
                </c:pt>
                <c:pt idx="76099">
                  <c:v>38049.5</c:v>
                </c:pt>
                <c:pt idx="76100">
                  <c:v>38050</c:v>
                </c:pt>
                <c:pt idx="76101">
                  <c:v>38050.5</c:v>
                </c:pt>
                <c:pt idx="76102">
                  <c:v>38051</c:v>
                </c:pt>
                <c:pt idx="76103">
                  <c:v>38051.5</c:v>
                </c:pt>
                <c:pt idx="76104">
                  <c:v>38052</c:v>
                </c:pt>
                <c:pt idx="76105">
                  <c:v>38052.5</c:v>
                </c:pt>
                <c:pt idx="76106">
                  <c:v>38053</c:v>
                </c:pt>
                <c:pt idx="76107">
                  <c:v>38053.5</c:v>
                </c:pt>
                <c:pt idx="76108">
                  <c:v>38054</c:v>
                </c:pt>
                <c:pt idx="76109">
                  <c:v>38054.5</c:v>
                </c:pt>
                <c:pt idx="76110">
                  <c:v>38055</c:v>
                </c:pt>
                <c:pt idx="76111">
                  <c:v>38055.5</c:v>
                </c:pt>
                <c:pt idx="76112">
                  <c:v>38056</c:v>
                </c:pt>
                <c:pt idx="76113">
                  <c:v>38056.5</c:v>
                </c:pt>
                <c:pt idx="76114">
                  <c:v>38057</c:v>
                </c:pt>
                <c:pt idx="76115">
                  <c:v>38057.5</c:v>
                </c:pt>
                <c:pt idx="76116">
                  <c:v>38058</c:v>
                </c:pt>
                <c:pt idx="76117">
                  <c:v>38058.5</c:v>
                </c:pt>
                <c:pt idx="76118">
                  <c:v>38059</c:v>
                </c:pt>
                <c:pt idx="76119">
                  <c:v>38059.5</c:v>
                </c:pt>
                <c:pt idx="76120">
                  <c:v>38060</c:v>
                </c:pt>
                <c:pt idx="76121">
                  <c:v>38060.5</c:v>
                </c:pt>
                <c:pt idx="76122">
                  <c:v>38061</c:v>
                </c:pt>
                <c:pt idx="76123">
                  <c:v>38061.5</c:v>
                </c:pt>
                <c:pt idx="76124">
                  <c:v>38062</c:v>
                </c:pt>
                <c:pt idx="76125">
                  <c:v>38062.5</c:v>
                </c:pt>
                <c:pt idx="76126">
                  <c:v>38063</c:v>
                </c:pt>
                <c:pt idx="76127">
                  <c:v>38063.5</c:v>
                </c:pt>
                <c:pt idx="76128">
                  <c:v>38064</c:v>
                </c:pt>
                <c:pt idx="76129">
                  <c:v>38064.5</c:v>
                </c:pt>
                <c:pt idx="76130">
                  <c:v>38065</c:v>
                </c:pt>
                <c:pt idx="76131">
                  <c:v>38065.5</c:v>
                </c:pt>
                <c:pt idx="76132">
                  <c:v>38066</c:v>
                </c:pt>
                <c:pt idx="76133">
                  <c:v>38066.5</c:v>
                </c:pt>
                <c:pt idx="76134">
                  <c:v>38067</c:v>
                </c:pt>
                <c:pt idx="76135">
                  <c:v>38067.5</c:v>
                </c:pt>
                <c:pt idx="76136">
                  <c:v>38068</c:v>
                </c:pt>
                <c:pt idx="76137">
                  <c:v>38068.5</c:v>
                </c:pt>
                <c:pt idx="76138">
                  <c:v>38069</c:v>
                </c:pt>
                <c:pt idx="76139">
                  <c:v>38069.5</c:v>
                </c:pt>
                <c:pt idx="76140">
                  <c:v>38070</c:v>
                </c:pt>
                <c:pt idx="76141">
                  <c:v>38070.5</c:v>
                </c:pt>
                <c:pt idx="76142">
                  <c:v>38071</c:v>
                </c:pt>
                <c:pt idx="76143">
                  <c:v>38071.5</c:v>
                </c:pt>
                <c:pt idx="76144">
                  <c:v>38072</c:v>
                </c:pt>
                <c:pt idx="76145">
                  <c:v>38072.5</c:v>
                </c:pt>
                <c:pt idx="76146">
                  <c:v>38073</c:v>
                </c:pt>
                <c:pt idx="76147">
                  <c:v>38073.5</c:v>
                </c:pt>
                <c:pt idx="76148">
                  <c:v>38074</c:v>
                </c:pt>
                <c:pt idx="76149">
                  <c:v>38074.5</c:v>
                </c:pt>
                <c:pt idx="76150">
                  <c:v>38075</c:v>
                </c:pt>
                <c:pt idx="76151">
                  <c:v>38075.5</c:v>
                </c:pt>
                <c:pt idx="76152">
                  <c:v>38076</c:v>
                </c:pt>
                <c:pt idx="76153">
                  <c:v>38076.5</c:v>
                </c:pt>
                <c:pt idx="76154">
                  <c:v>38077</c:v>
                </c:pt>
                <c:pt idx="76155">
                  <c:v>38077.5</c:v>
                </c:pt>
                <c:pt idx="76156">
                  <c:v>38078</c:v>
                </c:pt>
                <c:pt idx="76157">
                  <c:v>38078.5</c:v>
                </c:pt>
                <c:pt idx="76158">
                  <c:v>38079</c:v>
                </c:pt>
                <c:pt idx="76159">
                  <c:v>38079.5</c:v>
                </c:pt>
                <c:pt idx="76160">
                  <c:v>38080</c:v>
                </c:pt>
                <c:pt idx="76161">
                  <c:v>38080.5</c:v>
                </c:pt>
                <c:pt idx="76162">
                  <c:v>38081</c:v>
                </c:pt>
                <c:pt idx="76163">
                  <c:v>38081.5</c:v>
                </c:pt>
                <c:pt idx="76164">
                  <c:v>38082</c:v>
                </c:pt>
                <c:pt idx="76165">
                  <c:v>38082.5</c:v>
                </c:pt>
                <c:pt idx="76166">
                  <c:v>38083</c:v>
                </c:pt>
                <c:pt idx="76167">
                  <c:v>38083.5</c:v>
                </c:pt>
                <c:pt idx="76168">
                  <c:v>38084</c:v>
                </c:pt>
                <c:pt idx="76169">
                  <c:v>38084.5</c:v>
                </c:pt>
                <c:pt idx="76170">
                  <c:v>38085</c:v>
                </c:pt>
                <c:pt idx="76171">
                  <c:v>38085.5</c:v>
                </c:pt>
                <c:pt idx="76172">
                  <c:v>38086</c:v>
                </c:pt>
                <c:pt idx="76173">
                  <c:v>38086.5</c:v>
                </c:pt>
                <c:pt idx="76174">
                  <c:v>38087</c:v>
                </c:pt>
                <c:pt idx="76175">
                  <c:v>38087.5</c:v>
                </c:pt>
                <c:pt idx="76176">
                  <c:v>38088</c:v>
                </c:pt>
                <c:pt idx="76177">
                  <c:v>38088.5</c:v>
                </c:pt>
                <c:pt idx="76178">
                  <c:v>38089</c:v>
                </c:pt>
                <c:pt idx="76179">
                  <c:v>38089.5</c:v>
                </c:pt>
                <c:pt idx="76180">
                  <c:v>38090</c:v>
                </c:pt>
                <c:pt idx="76181">
                  <c:v>38090.5</c:v>
                </c:pt>
                <c:pt idx="76182">
                  <c:v>38091</c:v>
                </c:pt>
                <c:pt idx="76183">
                  <c:v>38091.5</c:v>
                </c:pt>
                <c:pt idx="76184">
                  <c:v>38092</c:v>
                </c:pt>
                <c:pt idx="76185">
                  <c:v>38092.5</c:v>
                </c:pt>
                <c:pt idx="76186">
                  <c:v>38093</c:v>
                </c:pt>
                <c:pt idx="76187">
                  <c:v>38093.5</c:v>
                </c:pt>
                <c:pt idx="76188">
                  <c:v>38094</c:v>
                </c:pt>
                <c:pt idx="76189">
                  <c:v>38094.5</c:v>
                </c:pt>
                <c:pt idx="76190">
                  <c:v>38095</c:v>
                </c:pt>
                <c:pt idx="76191">
                  <c:v>38095.5</c:v>
                </c:pt>
                <c:pt idx="76192">
                  <c:v>38096</c:v>
                </c:pt>
                <c:pt idx="76193">
                  <c:v>38096.5</c:v>
                </c:pt>
                <c:pt idx="76194">
                  <c:v>38097</c:v>
                </c:pt>
                <c:pt idx="76195">
                  <c:v>38097.5</c:v>
                </c:pt>
                <c:pt idx="76196">
                  <c:v>38098</c:v>
                </c:pt>
                <c:pt idx="76197">
                  <c:v>38098.5</c:v>
                </c:pt>
                <c:pt idx="76198">
                  <c:v>38099</c:v>
                </c:pt>
                <c:pt idx="76199">
                  <c:v>38099.5</c:v>
                </c:pt>
                <c:pt idx="76200">
                  <c:v>38100</c:v>
                </c:pt>
                <c:pt idx="76201">
                  <c:v>38100.5</c:v>
                </c:pt>
                <c:pt idx="76202">
                  <c:v>38101</c:v>
                </c:pt>
                <c:pt idx="76203">
                  <c:v>38101.5</c:v>
                </c:pt>
                <c:pt idx="76204">
                  <c:v>38102</c:v>
                </c:pt>
                <c:pt idx="76205">
                  <c:v>38102.5</c:v>
                </c:pt>
                <c:pt idx="76206">
                  <c:v>38103</c:v>
                </c:pt>
                <c:pt idx="76207">
                  <c:v>38103.5</c:v>
                </c:pt>
                <c:pt idx="76208">
                  <c:v>38104</c:v>
                </c:pt>
                <c:pt idx="76209">
                  <c:v>38104.5</c:v>
                </c:pt>
                <c:pt idx="76210">
                  <c:v>38105</c:v>
                </c:pt>
                <c:pt idx="76211">
                  <c:v>38105.5</c:v>
                </c:pt>
                <c:pt idx="76212">
                  <c:v>38106</c:v>
                </c:pt>
                <c:pt idx="76213">
                  <c:v>38106.5</c:v>
                </c:pt>
                <c:pt idx="76214">
                  <c:v>38107</c:v>
                </c:pt>
                <c:pt idx="76215">
                  <c:v>38107.5</c:v>
                </c:pt>
                <c:pt idx="76216">
                  <c:v>38108</c:v>
                </c:pt>
                <c:pt idx="76217">
                  <c:v>38108.5</c:v>
                </c:pt>
                <c:pt idx="76218">
                  <c:v>38109</c:v>
                </c:pt>
                <c:pt idx="76219">
                  <c:v>38109.5</c:v>
                </c:pt>
                <c:pt idx="76220">
                  <c:v>38110</c:v>
                </c:pt>
                <c:pt idx="76221">
                  <c:v>38110.5</c:v>
                </c:pt>
                <c:pt idx="76222">
                  <c:v>38111</c:v>
                </c:pt>
                <c:pt idx="76223">
                  <c:v>38111.5</c:v>
                </c:pt>
                <c:pt idx="76224">
                  <c:v>38112</c:v>
                </c:pt>
                <c:pt idx="76225">
                  <c:v>38112.5</c:v>
                </c:pt>
                <c:pt idx="76226">
                  <c:v>38113</c:v>
                </c:pt>
                <c:pt idx="76227">
                  <c:v>38113.5</c:v>
                </c:pt>
                <c:pt idx="76228">
                  <c:v>38114</c:v>
                </c:pt>
                <c:pt idx="76229">
                  <c:v>38114.5</c:v>
                </c:pt>
                <c:pt idx="76230">
                  <c:v>38115</c:v>
                </c:pt>
                <c:pt idx="76231">
                  <c:v>38115.5</c:v>
                </c:pt>
                <c:pt idx="76232">
                  <c:v>38116</c:v>
                </c:pt>
                <c:pt idx="76233">
                  <c:v>38116.5</c:v>
                </c:pt>
                <c:pt idx="76234">
                  <c:v>38117</c:v>
                </c:pt>
                <c:pt idx="76235">
                  <c:v>38117.5</c:v>
                </c:pt>
                <c:pt idx="76236">
                  <c:v>38118</c:v>
                </c:pt>
                <c:pt idx="76237">
                  <c:v>38118.5</c:v>
                </c:pt>
                <c:pt idx="76238">
                  <c:v>38119</c:v>
                </c:pt>
                <c:pt idx="76239">
                  <c:v>38119.5</c:v>
                </c:pt>
                <c:pt idx="76240">
                  <c:v>38120</c:v>
                </c:pt>
                <c:pt idx="76241">
                  <c:v>38120.5</c:v>
                </c:pt>
                <c:pt idx="76242">
                  <c:v>38121</c:v>
                </c:pt>
                <c:pt idx="76243">
                  <c:v>38121.5</c:v>
                </c:pt>
                <c:pt idx="76244">
                  <c:v>38122</c:v>
                </c:pt>
                <c:pt idx="76245">
                  <c:v>38122.5</c:v>
                </c:pt>
                <c:pt idx="76246">
                  <c:v>38123</c:v>
                </c:pt>
                <c:pt idx="76247">
                  <c:v>38123.5</c:v>
                </c:pt>
                <c:pt idx="76248">
                  <c:v>38124</c:v>
                </c:pt>
                <c:pt idx="76249">
                  <c:v>38124.5</c:v>
                </c:pt>
                <c:pt idx="76250">
                  <c:v>38125</c:v>
                </c:pt>
                <c:pt idx="76251">
                  <c:v>38125.5</c:v>
                </c:pt>
                <c:pt idx="76252">
                  <c:v>38126</c:v>
                </c:pt>
                <c:pt idx="76253">
                  <c:v>38126.5</c:v>
                </c:pt>
                <c:pt idx="76254">
                  <c:v>38127</c:v>
                </c:pt>
                <c:pt idx="76255">
                  <c:v>38127.5</c:v>
                </c:pt>
                <c:pt idx="76256">
                  <c:v>38128</c:v>
                </c:pt>
                <c:pt idx="76257">
                  <c:v>38128.5</c:v>
                </c:pt>
                <c:pt idx="76258">
                  <c:v>38129</c:v>
                </c:pt>
                <c:pt idx="76259">
                  <c:v>38129.5</c:v>
                </c:pt>
                <c:pt idx="76260">
                  <c:v>38130</c:v>
                </c:pt>
                <c:pt idx="76261">
                  <c:v>38130.5</c:v>
                </c:pt>
                <c:pt idx="76262">
                  <c:v>38131</c:v>
                </c:pt>
                <c:pt idx="76263">
                  <c:v>38131.5</c:v>
                </c:pt>
                <c:pt idx="76264">
                  <c:v>38132</c:v>
                </c:pt>
                <c:pt idx="76265">
                  <c:v>38132.5</c:v>
                </c:pt>
                <c:pt idx="76266">
                  <c:v>38133</c:v>
                </c:pt>
                <c:pt idx="76267">
                  <c:v>38133.5</c:v>
                </c:pt>
                <c:pt idx="76268">
                  <c:v>38134</c:v>
                </c:pt>
                <c:pt idx="76269">
                  <c:v>38134.5</c:v>
                </c:pt>
                <c:pt idx="76270">
                  <c:v>38135</c:v>
                </c:pt>
                <c:pt idx="76271">
                  <c:v>38135.5</c:v>
                </c:pt>
                <c:pt idx="76272">
                  <c:v>38136</c:v>
                </c:pt>
                <c:pt idx="76273">
                  <c:v>38136.5</c:v>
                </c:pt>
                <c:pt idx="76274">
                  <c:v>38137</c:v>
                </c:pt>
                <c:pt idx="76275">
                  <c:v>38137.5</c:v>
                </c:pt>
                <c:pt idx="76276">
                  <c:v>38138</c:v>
                </c:pt>
                <c:pt idx="76277">
                  <c:v>38138.5</c:v>
                </c:pt>
                <c:pt idx="76278">
                  <c:v>38139</c:v>
                </c:pt>
                <c:pt idx="76279">
                  <c:v>38139.5</c:v>
                </c:pt>
                <c:pt idx="76280">
                  <c:v>38140</c:v>
                </c:pt>
                <c:pt idx="76281">
                  <c:v>38140.5</c:v>
                </c:pt>
                <c:pt idx="76282">
                  <c:v>38141</c:v>
                </c:pt>
                <c:pt idx="76283">
                  <c:v>38141.5</c:v>
                </c:pt>
                <c:pt idx="76284">
                  <c:v>38142</c:v>
                </c:pt>
                <c:pt idx="76285">
                  <c:v>38142.5</c:v>
                </c:pt>
                <c:pt idx="76286">
                  <c:v>38143</c:v>
                </c:pt>
                <c:pt idx="76287">
                  <c:v>38143.5</c:v>
                </c:pt>
                <c:pt idx="76288">
                  <c:v>38144</c:v>
                </c:pt>
                <c:pt idx="76289">
                  <c:v>38144.5</c:v>
                </c:pt>
                <c:pt idx="76290">
                  <c:v>38145</c:v>
                </c:pt>
                <c:pt idx="76291">
                  <c:v>38145.5</c:v>
                </c:pt>
                <c:pt idx="76292">
                  <c:v>38146</c:v>
                </c:pt>
                <c:pt idx="76293">
                  <c:v>38146.5</c:v>
                </c:pt>
                <c:pt idx="76294">
                  <c:v>38147</c:v>
                </c:pt>
                <c:pt idx="76295">
                  <c:v>38147.5</c:v>
                </c:pt>
                <c:pt idx="76296">
                  <c:v>38148</c:v>
                </c:pt>
                <c:pt idx="76297">
                  <c:v>38148.5</c:v>
                </c:pt>
                <c:pt idx="76298">
                  <c:v>38149</c:v>
                </c:pt>
                <c:pt idx="76299">
                  <c:v>38149.5</c:v>
                </c:pt>
                <c:pt idx="76300">
                  <c:v>38150</c:v>
                </c:pt>
                <c:pt idx="76301">
                  <c:v>38150.5</c:v>
                </c:pt>
                <c:pt idx="76302">
                  <c:v>38151</c:v>
                </c:pt>
                <c:pt idx="76303">
                  <c:v>38151.5</c:v>
                </c:pt>
                <c:pt idx="76304">
                  <c:v>38152</c:v>
                </c:pt>
                <c:pt idx="76305">
                  <c:v>38152.5</c:v>
                </c:pt>
                <c:pt idx="76306">
                  <c:v>38153</c:v>
                </c:pt>
                <c:pt idx="76307">
                  <c:v>38153.5</c:v>
                </c:pt>
                <c:pt idx="76308">
                  <c:v>38154</c:v>
                </c:pt>
                <c:pt idx="76309">
                  <c:v>38154.5</c:v>
                </c:pt>
                <c:pt idx="76310">
                  <c:v>38155</c:v>
                </c:pt>
                <c:pt idx="76311">
                  <c:v>38155.5</c:v>
                </c:pt>
                <c:pt idx="76312">
                  <c:v>38156</c:v>
                </c:pt>
                <c:pt idx="76313">
                  <c:v>38156.5</c:v>
                </c:pt>
                <c:pt idx="76314">
                  <c:v>38157</c:v>
                </c:pt>
                <c:pt idx="76315">
                  <c:v>38157.5</c:v>
                </c:pt>
                <c:pt idx="76316">
                  <c:v>38158</c:v>
                </c:pt>
                <c:pt idx="76317">
                  <c:v>38158.5</c:v>
                </c:pt>
                <c:pt idx="76318">
                  <c:v>38159</c:v>
                </c:pt>
                <c:pt idx="76319">
                  <c:v>38159.5</c:v>
                </c:pt>
                <c:pt idx="76320">
                  <c:v>38160</c:v>
                </c:pt>
                <c:pt idx="76321">
                  <c:v>38160.5</c:v>
                </c:pt>
                <c:pt idx="76322">
                  <c:v>38161</c:v>
                </c:pt>
                <c:pt idx="76323">
                  <c:v>38161.5</c:v>
                </c:pt>
                <c:pt idx="76324">
                  <c:v>38162</c:v>
                </c:pt>
                <c:pt idx="76325">
                  <c:v>38162.5</c:v>
                </c:pt>
                <c:pt idx="76326">
                  <c:v>38163</c:v>
                </c:pt>
                <c:pt idx="76327">
                  <c:v>38163.5</c:v>
                </c:pt>
                <c:pt idx="76328">
                  <c:v>38164</c:v>
                </c:pt>
                <c:pt idx="76329">
                  <c:v>38164.5</c:v>
                </c:pt>
                <c:pt idx="76330">
                  <c:v>38165</c:v>
                </c:pt>
                <c:pt idx="76331">
                  <c:v>38165.5</c:v>
                </c:pt>
                <c:pt idx="76332">
                  <c:v>38166</c:v>
                </c:pt>
                <c:pt idx="76333">
                  <c:v>38166.5</c:v>
                </c:pt>
                <c:pt idx="76334">
                  <c:v>38167</c:v>
                </c:pt>
                <c:pt idx="76335">
                  <c:v>38167.5</c:v>
                </c:pt>
                <c:pt idx="76336">
                  <c:v>38168</c:v>
                </c:pt>
                <c:pt idx="76337">
                  <c:v>38168.5</c:v>
                </c:pt>
                <c:pt idx="76338">
                  <c:v>38169</c:v>
                </c:pt>
                <c:pt idx="76339">
                  <c:v>38169.5</c:v>
                </c:pt>
                <c:pt idx="76340">
                  <c:v>38170</c:v>
                </c:pt>
                <c:pt idx="76341">
                  <c:v>38170.5</c:v>
                </c:pt>
                <c:pt idx="76342">
                  <c:v>38171</c:v>
                </c:pt>
                <c:pt idx="76343">
                  <c:v>38171.5</c:v>
                </c:pt>
                <c:pt idx="76344">
                  <c:v>38172</c:v>
                </c:pt>
                <c:pt idx="76345">
                  <c:v>38172.5</c:v>
                </c:pt>
                <c:pt idx="76346">
                  <c:v>38173</c:v>
                </c:pt>
                <c:pt idx="76347">
                  <c:v>38173.5</c:v>
                </c:pt>
                <c:pt idx="76348">
                  <c:v>38174</c:v>
                </c:pt>
                <c:pt idx="76349">
                  <c:v>38174.5</c:v>
                </c:pt>
                <c:pt idx="76350">
                  <c:v>38175</c:v>
                </c:pt>
                <c:pt idx="76351">
                  <c:v>38175.5</c:v>
                </c:pt>
                <c:pt idx="76352">
                  <c:v>38176</c:v>
                </c:pt>
                <c:pt idx="76353">
                  <c:v>38176.5</c:v>
                </c:pt>
                <c:pt idx="76354">
                  <c:v>38177</c:v>
                </c:pt>
                <c:pt idx="76355">
                  <c:v>38177.5</c:v>
                </c:pt>
                <c:pt idx="76356">
                  <c:v>38178</c:v>
                </c:pt>
                <c:pt idx="76357">
                  <c:v>38178.5</c:v>
                </c:pt>
                <c:pt idx="76358">
                  <c:v>38179</c:v>
                </c:pt>
                <c:pt idx="76359">
                  <c:v>38179.5</c:v>
                </c:pt>
                <c:pt idx="76360">
                  <c:v>38180</c:v>
                </c:pt>
                <c:pt idx="76361">
                  <c:v>38180.5</c:v>
                </c:pt>
                <c:pt idx="76362">
                  <c:v>38181</c:v>
                </c:pt>
                <c:pt idx="76363">
                  <c:v>38181.5</c:v>
                </c:pt>
                <c:pt idx="76364">
                  <c:v>38182</c:v>
                </c:pt>
                <c:pt idx="76365">
                  <c:v>38182.5</c:v>
                </c:pt>
                <c:pt idx="76366">
                  <c:v>38183</c:v>
                </c:pt>
                <c:pt idx="76367">
                  <c:v>38183.5</c:v>
                </c:pt>
                <c:pt idx="76368">
                  <c:v>38184</c:v>
                </c:pt>
                <c:pt idx="76369">
                  <c:v>38184.5</c:v>
                </c:pt>
                <c:pt idx="76370">
                  <c:v>38185</c:v>
                </c:pt>
                <c:pt idx="76371">
                  <c:v>38185.5</c:v>
                </c:pt>
                <c:pt idx="76372">
                  <c:v>38186</c:v>
                </c:pt>
                <c:pt idx="76373">
                  <c:v>38186.5</c:v>
                </c:pt>
                <c:pt idx="76374">
                  <c:v>38187</c:v>
                </c:pt>
                <c:pt idx="76375">
                  <c:v>38187.5</c:v>
                </c:pt>
                <c:pt idx="76376">
                  <c:v>38188</c:v>
                </c:pt>
                <c:pt idx="76377">
                  <c:v>38188.5</c:v>
                </c:pt>
                <c:pt idx="76378">
                  <c:v>38189</c:v>
                </c:pt>
                <c:pt idx="76379">
                  <c:v>38189.5</c:v>
                </c:pt>
                <c:pt idx="76380">
                  <c:v>38190</c:v>
                </c:pt>
                <c:pt idx="76381">
                  <c:v>38190.5</c:v>
                </c:pt>
                <c:pt idx="76382">
                  <c:v>38191</c:v>
                </c:pt>
                <c:pt idx="76383">
                  <c:v>38191.5</c:v>
                </c:pt>
                <c:pt idx="76384">
                  <c:v>38192</c:v>
                </c:pt>
                <c:pt idx="76385">
                  <c:v>38192.5</c:v>
                </c:pt>
                <c:pt idx="76386">
                  <c:v>38193</c:v>
                </c:pt>
                <c:pt idx="76387">
                  <c:v>38193.5</c:v>
                </c:pt>
                <c:pt idx="76388">
                  <c:v>38194</c:v>
                </c:pt>
                <c:pt idx="76389">
                  <c:v>38194.5</c:v>
                </c:pt>
                <c:pt idx="76390">
                  <c:v>38195</c:v>
                </c:pt>
                <c:pt idx="76391">
                  <c:v>38195.5</c:v>
                </c:pt>
                <c:pt idx="76392">
                  <c:v>38196</c:v>
                </c:pt>
                <c:pt idx="76393">
                  <c:v>38196.5</c:v>
                </c:pt>
                <c:pt idx="76394">
                  <c:v>38197</c:v>
                </c:pt>
                <c:pt idx="76395">
                  <c:v>38197.5</c:v>
                </c:pt>
                <c:pt idx="76396">
                  <c:v>38198</c:v>
                </c:pt>
                <c:pt idx="76397">
                  <c:v>38198.5</c:v>
                </c:pt>
                <c:pt idx="76398">
                  <c:v>38199</c:v>
                </c:pt>
                <c:pt idx="76399">
                  <c:v>38199.5</c:v>
                </c:pt>
                <c:pt idx="76400">
                  <c:v>38200</c:v>
                </c:pt>
                <c:pt idx="76401">
                  <c:v>38200.5</c:v>
                </c:pt>
                <c:pt idx="76402">
                  <c:v>38201</c:v>
                </c:pt>
                <c:pt idx="76403">
                  <c:v>38201.5</c:v>
                </c:pt>
                <c:pt idx="76404">
                  <c:v>38202</c:v>
                </c:pt>
                <c:pt idx="76405">
                  <c:v>38202.5</c:v>
                </c:pt>
                <c:pt idx="76406">
                  <c:v>38203</c:v>
                </c:pt>
                <c:pt idx="76407">
                  <c:v>38203.5</c:v>
                </c:pt>
                <c:pt idx="76408">
                  <c:v>38204</c:v>
                </c:pt>
                <c:pt idx="76409">
                  <c:v>38204.5</c:v>
                </c:pt>
                <c:pt idx="76410">
                  <c:v>38205</c:v>
                </c:pt>
                <c:pt idx="76411">
                  <c:v>38205.5</c:v>
                </c:pt>
                <c:pt idx="76412">
                  <c:v>38206</c:v>
                </c:pt>
                <c:pt idx="76413">
                  <c:v>38206.5</c:v>
                </c:pt>
                <c:pt idx="76414">
                  <c:v>38207</c:v>
                </c:pt>
                <c:pt idx="76415">
                  <c:v>38207.5</c:v>
                </c:pt>
                <c:pt idx="76416">
                  <c:v>38208</c:v>
                </c:pt>
                <c:pt idx="76417">
                  <c:v>38208.5</c:v>
                </c:pt>
                <c:pt idx="76418">
                  <c:v>38209</c:v>
                </c:pt>
                <c:pt idx="76419">
                  <c:v>38209.5</c:v>
                </c:pt>
                <c:pt idx="76420">
                  <c:v>38210</c:v>
                </c:pt>
                <c:pt idx="76421">
                  <c:v>38210.5</c:v>
                </c:pt>
                <c:pt idx="76422">
                  <c:v>38211</c:v>
                </c:pt>
                <c:pt idx="76423">
                  <c:v>38211.5</c:v>
                </c:pt>
                <c:pt idx="76424">
                  <c:v>38212</c:v>
                </c:pt>
                <c:pt idx="76425">
                  <c:v>38212.5</c:v>
                </c:pt>
                <c:pt idx="76426">
                  <c:v>38213</c:v>
                </c:pt>
                <c:pt idx="76427">
                  <c:v>38213.5</c:v>
                </c:pt>
                <c:pt idx="76428">
                  <c:v>38214</c:v>
                </c:pt>
                <c:pt idx="76429">
                  <c:v>38214.5</c:v>
                </c:pt>
                <c:pt idx="76430">
                  <c:v>38215</c:v>
                </c:pt>
                <c:pt idx="76431">
                  <c:v>38215.5</c:v>
                </c:pt>
                <c:pt idx="76432">
                  <c:v>38216</c:v>
                </c:pt>
                <c:pt idx="76433">
                  <c:v>38216.5</c:v>
                </c:pt>
                <c:pt idx="76434">
                  <c:v>38217</c:v>
                </c:pt>
                <c:pt idx="76435">
                  <c:v>38217.5</c:v>
                </c:pt>
                <c:pt idx="76436">
                  <c:v>38218</c:v>
                </c:pt>
                <c:pt idx="76437">
                  <c:v>38218.5</c:v>
                </c:pt>
                <c:pt idx="76438">
                  <c:v>38219</c:v>
                </c:pt>
                <c:pt idx="76439">
                  <c:v>38219.5</c:v>
                </c:pt>
                <c:pt idx="76440">
                  <c:v>38220</c:v>
                </c:pt>
                <c:pt idx="76441">
                  <c:v>38220.5</c:v>
                </c:pt>
                <c:pt idx="76442">
                  <c:v>38221</c:v>
                </c:pt>
                <c:pt idx="76443">
                  <c:v>38221.5</c:v>
                </c:pt>
                <c:pt idx="76444">
                  <c:v>38222</c:v>
                </c:pt>
                <c:pt idx="76445">
                  <c:v>38222.5</c:v>
                </c:pt>
                <c:pt idx="76446">
                  <c:v>38223</c:v>
                </c:pt>
                <c:pt idx="76447">
                  <c:v>38223.5</c:v>
                </c:pt>
                <c:pt idx="76448">
                  <c:v>38224</c:v>
                </c:pt>
                <c:pt idx="76449">
                  <c:v>38224.5</c:v>
                </c:pt>
                <c:pt idx="76450">
                  <c:v>38225</c:v>
                </c:pt>
                <c:pt idx="76451">
                  <c:v>38225.5</c:v>
                </c:pt>
                <c:pt idx="76452">
                  <c:v>38226</c:v>
                </c:pt>
                <c:pt idx="76453">
                  <c:v>38226.5</c:v>
                </c:pt>
                <c:pt idx="76454">
                  <c:v>38227</c:v>
                </c:pt>
                <c:pt idx="76455">
                  <c:v>38227.5</c:v>
                </c:pt>
                <c:pt idx="76456">
                  <c:v>38228</c:v>
                </c:pt>
                <c:pt idx="76457">
                  <c:v>38228.5</c:v>
                </c:pt>
                <c:pt idx="76458">
                  <c:v>38229</c:v>
                </c:pt>
                <c:pt idx="76459">
                  <c:v>38229.5</c:v>
                </c:pt>
                <c:pt idx="76460">
                  <c:v>38230</c:v>
                </c:pt>
                <c:pt idx="76461">
                  <c:v>38230.5</c:v>
                </c:pt>
                <c:pt idx="76462">
                  <c:v>38231</c:v>
                </c:pt>
                <c:pt idx="76463">
                  <c:v>38231.5</c:v>
                </c:pt>
                <c:pt idx="76464">
                  <c:v>38232</c:v>
                </c:pt>
                <c:pt idx="76465">
                  <c:v>38232.5</c:v>
                </c:pt>
                <c:pt idx="76466">
                  <c:v>38233</c:v>
                </c:pt>
                <c:pt idx="76467">
                  <c:v>38233.5</c:v>
                </c:pt>
                <c:pt idx="76468">
                  <c:v>38234</c:v>
                </c:pt>
                <c:pt idx="76469">
                  <c:v>38234.5</c:v>
                </c:pt>
                <c:pt idx="76470">
                  <c:v>38235</c:v>
                </c:pt>
                <c:pt idx="76471">
                  <c:v>38235.5</c:v>
                </c:pt>
                <c:pt idx="76472">
                  <c:v>38236</c:v>
                </c:pt>
                <c:pt idx="76473">
                  <c:v>38236.5</c:v>
                </c:pt>
                <c:pt idx="76474">
                  <c:v>38237</c:v>
                </c:pt>
                <c:pt idx="76475">
                  <c:v>38237.5</c:v>
                </c:pt>
                <c:pt idx="76476">
                  <c:v>38238</c:v>
                </c:pt>
                <c:pt idx="76477">
                  <c:v>38238.5</c:v>
                </c:pt>
                <c:pt idx="76478">
                  <c:v>38239</c:v>
                </c:pt>
                <c:pt idx="76479">
                  <c:v>38239.5</c:v>
                </c:pt>
                <c:pt idx="76480">
                  <c:v>38240</c:v>
                </c:pt>
                <c:pt idx="76481">
                  <c:v>38240.5</c:v>
                </c:pt>
                <c:pt idx="76482">
                  <c:v>38241</c:v>
                </c:pt>
                <c:pt idx="76483">
                  <c:v>38241.5</c:v>
                </c:pt>
                <c:pt idx="76484">
                  <c:v>38242</c:v>
                </c:pt>
                <c:pt idx="76485">
                  <c:v>38242.5</c:v>
                </c:pt>
                <c:pt idx="76486">
                  <c:v>38243</c:v>
                </c:pt>
                <c:pt idx="76487">
                  <c:v>38243.5</c:v>
                </c:pt>
                <c:pt idx="76488">
                  <c:v>38244</c:v>
                </c:pt>
                <c:pt idx="76489">
                  <c:v>38244.5</c:v>
                </c:pt>
                <c:pt idx="76490">
                  <c:v>38245</c:v>
                </c:pt>
                <c:pt idx="76491">
                  <c:v>38245.5</c:v>
                </c:pt>
                <c:pt idx="76492">
                  <c:v>38246</c:v>
                </c:pt>
                <c:pt idx="76493">
                  <c:v>38246.5</c:v>
                </c:pt>
                <c:pt idx="76494">
                  <c:v>38247</c:v>
                </c:pt>
                <c:pt idx="76495">
                  <c:v>38247.5</c:v>
                </c:pt>
                <c:pt idx="76496">
                  <c:v>38248</c:v>
                </c:pt>
                <c:pt idx="76497">
                  <c:v>38248.5</c:v>
                </c:pt>
                <c:pt idx="76498">
                  <c:v>38249</c:v>
                </c:pt>
                <c:pt idx="76499">
                  <c:v>38249.5</c:v>
                </c:pt>
                <c:pt idx="76500">
                  <c:v>38250</c:v>
                </c:pt>
                <c:pt idx="76501">
                  <c:v>38250.5</c:v>
                </c:pt>
                <c:pt idx="76502">
                  <c:v>38251</c:v>
                </c:pt>
                <c:pt idx="76503">
                  <c:v>38251.5</c:v>
                </c:pt>
                <c:pt idx="76504">
                  <c:v>38252</c:v>
                </c:pt>
                <c:pt idx="76505">
                  <c:v>38252.5</c:v>
                </c:pt>
                <c:pt idx="76506">
                  <c:v>38253</c:v>
                </c:pt>
                <c:pt idx="76507">
                  <c:v>38253.5</c:v>
                </c:pt>
                <c:pt idx="76508">
                  <c:v>38254</c:v>
                </c:pt>
                <c:pt idx="76509">
                  <c:v>38254.5</c:v>
                </c:pt>
                <c:pt idx="76510">
                  <c:v>38255</c:v>
                </c:pt>
                <c:pt idx="76511">
                  <c:v>38255.5</c:v>
                </c:pt>
                <c:pt idx="76512">
                  <c:v>38256</c:v>
                </c:pt>
                <c:pt idx="76513">
                  <c:v>38256.5</c:v>
                </c:pt>
                <c:pt idx="76514">
                  <c:v>38257</c:v>
                </c:pt>
                <c:pt idx="76515">
                  <c:v>38257.5</c:v>
                </c:pt>
                <c:pt idx="76516">
                  <c:v>38258</c:v>
                </c:pt>
                <c:pt idx="76517">
                  <c:v>38258.5</c:v>
                </c:pt>
                <c:pt idx="76518">
                  <c:v>38259</c:v>
                </c:pt>
                <c:pt idx="76519">
                  <c:v>38259.5</c:v>
                </c:pt>
                <c:pt idx="76520">
                  <c:v>38260</c:v>
                </c:pt>
                <c:pt idx="76521">
                  <c:v>38260.5</c:v>
                </c:pt>
                <c:pt idx="76522">
                  <c:v>38261</c:v>
                </c:pt>
                <c:pt idx="76523">
                  <c:v>38261.5</c:v>
                </c:pt>
                <c:pt idx="76524">
                  <c:v>38262</c:v>
                </c:pt>
                <c:pt idx="76525">
                  <c:v>38262.5</c:v>
                </c:pt>
                <c:pt idx="76526">
                  <c:v>38263</c:v>
                </c:pt>
                <c:pt idx="76527">
                  <c:v>38263.5</c:v>
                </c:pt>
                <c:pt idx="76528">
                  <c:v>38264</c:v>
                </c:pt>
                <c:pt idx="76529">
                  <c:v>38264.5</c:v>
                </c:pt>
                <c:pt idx="76530">
                  <c:v>38265</c:v>
                </c:pt>
                <c:pt idx="76531">
                  <c:v>38265.5</c:v>
                </c:pt>
                <c:pt idx="76532">
                  <c:v>38266</c:v>
                </c:pt>
                <c:pt idx="76533">
                  <c:v>38266.5</c:v>
                </c:pt>
                <c:pt idx="76534">
                  <c:v>38267</c:v>
                </c:pt>
                <c:pt idx="76535">
                  <c:v>38267.5</c:v>
                </c:pt>
                <c:pt idx="76536">
                  <c:v>38268</c:v>
                </c:pt>
                <c:pt idx="76537">
                  <c:v>38268.5</c:v>
                </c:pt>
                <c:pt idx="76538">
                  <c:v>38269</c:v>
                </c:pt>
                <c:pt idx="76539">
                  <c:v>38269.5</c:v>
                </c:pt>
                <c:pt idx="76540">
                  <c:v>38270</c:v>
                </c:pt>
                <c:pt idx="76541">
                  <c:v>38270.5</c:v>
                </c:pt>
                <c:pt idx="76542">
                  <c:v>38271</c:v>
                </c:pt>
                <c:pt idx="76543">
                  <c:v>38271.5</c:v>
                </c:pt>
                <c:pt idx="76544">
                  <c:v>38272</c:v>
                </c:pt>
                <c:pt idx="76545">
                  <c:v>38272.5</c:v>
                </c:pt>
                <c:pt idx="76546">
                  <c:v>38273</c:v>
                </c:pt>
                <c:pt idx="76547">
                  <c:v>38273.5</c:v>
                </c:pt>
                <c:pt idx="76548">
                  <c:v>38274</c:v>
                </c:pt>
                <c:pt idx="76549">
                  <c:v>38274.5</c:v>
                </c:pt>
                <c:pt idx="76550">
                  <c:v>38275</c:v>
                </c:pt>
                <c:pt idx="76551">
                  <c:v>38275.5</c:v>
                </c:pt>
                <c:pt idx="76552">
                  <c:v>38276</c:v>
                </c:pt>
                <c:pt idx="76553">
                  <c:v>38276.5</c:v>
                </c:pt>
                <c:pt idx="76554">
                  <c:v>38277</c:v>
                </c:pt>
                <c:pt idx="76555">
                  <c:v>38277.5</c:v>
                </c:pt>
                <c:pt idx="76556">
                  <c:v>38278</c:v>
                </c:pt>
                <c:pt idx="76557">
                  <c:v>38278.5</c:v>
                </c:pt>
                <c:pt idx="76558">
                  <c:v>38279</c:v>
                </c:pt>
                <c:pt idx="76559">
                  <c:v>38279.5</c:v>
                </c:pt>
                <c:pt idx="76560">
                  <c:v>38280</c:v>
                </c:pt>
                <c:pt idx="76561">
                  <c:v>38280.5</c:v>
                </c:pt>
                <c:pt idx="76562">
                  <c:v>38281</c:v>
                </c:pt>
                <c:pt idx="76563">
                  <c:v>38281.5</c:v>
                </c:pt>
                <c:pt idx="76564">
                  <c:v>38282</c:v>
                </c:pt>
                <c:pt idx="76565">
                  <c:v>38282.5</c:v>
                </c:pt>
                <c:pt idx="76566">
                  <c:v>38283</c:v>
                </c:pt>
                <c:pt idx="76567">
                  <c:v>38283.5</c:v>
                </c:pt>
                <c:pt idx="76568">
                  <c:v>38284</c:v>
                </c:pt>
                <c:pt idx="76569">
                  <c:v>38284.5</c:v>
                </c:pt>
                <c:pt idx="76570">
                  <c:v>38285</c:v>
                </c:pt>
                <c:pt idx="76571">
                  <c:v>38285.5</c:v>
                </c:pt>
                <c:pt idx="76572">
                  <c:v>38286</c:v>
                </c:pt>
                <c:pt idx="76573">
                  <c:v>38286.5</c:v>
                </c:pt>
                <c:pt idx="76574">
                  <c:v>38287</c:v>
                </c:pt>
                <c:pt idx="76575">
                  <c:v>38287.5</c:v>
                </c:pt>
                <c:pt idx="76576">
                  <c:v>38288</c:v>
                </c:pt>
                <c:pt idx="76577">
                  <c:v>38288.5</c:v>
                </c:pt>
                <c:pt idx="76578">
                  <c:v>38289</c:v>
                </c:pt>
                <c:pt idx="76579">
                  <c:v>38289.5</c:v>
                </c:pt>
                <c:pt idx="76580">
                  <c:v>38290</c:v>
                </c:pt>
                <c:pt idx="76581">
                  <c:v>38290.5</c:v>
                </c:pt>
                <c:pt idx="76582">
                  <c:v>38291</c:v>
                </c:pt>
                <c:pt idx="76583">
                  <c:v>38291.5</c:v>
                </c:pt>
                <c:pt idx="76584">
                  <c:v>38292</c:v>
                </c:pt>
                <c:pt idx="76585">
                  <c:v>38292.5</c:v>
                </c:pt>
                <c:pt idx="76586">
                  <c:v>38293</c:v>
                </c:pt>
                <c:pt idx="76587">
                  <c:v>38293.5</c:v>
                </c:pt>
                <c:pt idx="76588">
                  <c:v>38294</c:v>
                </c:pt>
                <c:pt idx="76589">
                  <c:v>38294.5</c:v>
                </c:pt>
                <c:pt idx="76590">
                  <c:v>38295</c:v>
                </c:pt>
                <c:pt idx="76591">
                  <c:v>38295.5</c:v>
                </c:pt>
                <c:pt idx="76592">
                  <c:v>38296</c:v>
                </c:pt>
                <c:pt idx="76593">
                  <c:v>38296.5</c:v>
                </c:pt>
                <c:pt idx="76594">
                  <c:v>38297</c:v>
                </c:pt>
                <c:pt idx="76595">
                  <c:v>38297.5</c:v>
                </c:pt>
                <c:pt idx="76596">
                  <c:v>38298</c:v>
                </c:pt>
                <c:pt idx="76597">
                  <c:v>38298.5</c:v>
                </c:pt>
                <c:pt idx="76598">
                  <c:v>38299</c:v>
                </c:pt>
                <c:pt idx="76599">
                  <c:v>38299.5</c:v>
                </c:pt>
                <c:pt idx="76600">
                  <c:v>38300</c:v>
                </c:pt>
                <c:pt idx="76601">
                  <c:v>38300.5</c:v>
                </c:pt>
                <c:pt idx="76602">
                  <c:v>38301</c:v>
                </c:pt>
                <c:pt idx="76603">
                  <c:v>38301.5</c:v>
                </c:pt>
                <c:pt idx="76604">
                  <c:v>38302</c:v>
                </c:pt>
                <c:pt idx="76605">
                  <c:v>38302.5</c:v>
                </c:pt>
                <c:pt idx="76606">
                  <c:v>38303</c:v>
                </c:pt>
                <c:pt idx="76607">
                  <c:v>38303.5</c:v>
                </c:pt>
                <c:pt idx="76608">
                  <c:v>38304</c:v>
                </c:pt>
                <c:pt idx="76609">
                  <c:v>38304.5</c:v>
                </c:pt>
                <c:pt idx="76610">
                  <c:v>38305</c:v>
                </c:pt>
                <c:pt idx="76611">
                  <c:v>38305.5</c:v>
                </c:pt>
                <c:pt idx="76612">
                  <c:v>38306</c:v>
                </c:pt>
                <c:pt idx="76613">
                  <c:v>38306.5</c:v>
                </c:pt>
                <c:pt idx="76614">
                  <c:v>38307</c:v>
                </c:pt>
                <c:pt idx="76615">
                  <c:v>38307.5</c:v>
                </c:pt>
                <c:pt idx="76616">
                  <c:v>38308</c:v>
                </c:pt>
                <c:pt idx="76617">
                  <c:v>38308.5</c:v>
                </c:pt>
                <c:pt idx="76618">
                  <c:v>38309</c:v>
                </c:pt>
                <c:pt idx="76619">
                  <c:v>38309.5</c:v>
                </c:pt>
                <c:pt idx="76620">
                  <c:v>38310</c:v>
                </c:pt>
                <c:pt idx="76621">
                  <c:v>38310.5</c:v>
                </c:pt>
                <c:pt idx="76622">
                  <c:v>38311</c:v>
                </c:pt>
                <c:pt idx="76623">
                  <c:v>38311.5</c:v>
                </c:pt>
                <c:pt idx="76624">
                  <c:v>38312</c:v>
                </c:pt>
                <c:pt idx="76625">
                  <c:v>38312.5</c:v>
                </c:pt>
                <c:pt idx="76626">
                  <c:v>38313</c:v>
                </c:pt>
                <c:pt idx="76627">
                  <c:v>38313.5</c:v>
                </c:pt>
                <c:pt idx="76628">
                  <c:v>38314</c:v>
                </c:pt>
                <c:pt idx="76629">
                  <c:v>38314.5</c:v>
                </c:pt>
                <c:pt idx="76630">
                  <c:v>38315</c:v>
                </c:pt>
                <c:pt idx="76631">
                  <c:v>38315.5</c:v>
                </c:pt>
                <c:pt idx="76632">
                  <c:v>38316</c:v>
                </c:pt>
                <c:pt idx="76633">
                  <c:v>38316.5</c:v>
                </c:pt>
                <c:pt idx="76634">
                  <c:v>38317</c:v>
                </c:pt>
                <c:pt idx="76635">
                  <c:v>38317.5</c:v>
                </c:pt>
                <c:pt idx="76636">
                  <c:v>38318</c:v>
                </c:pt>
                <c:pt idx="76637">
                  <c:v>38318.5</c:v>
                </c:pt>
                <c:pt idx="76638">
                  <c:v>38319</c:v>
                </c:pt>
                <c:pt idx="76639">
                  <c:v>38319.5</c:v>
                </c:pt>
                <c:pt idx="76640">
                  <c:v>38320</c:v>
                </c:pt>
                <c:pt idx="76641">
                  <c:v>38320.5</c:v>
                </c:pt>
                <c:pt idx="76642">
                  <c:v>38321</c:v>
                </c:pt>
                <c:pt idx="76643">
                  <c:v>38321.5</c:v>
                </c:pt>
                <c:pt idx="76644">
                  <c:v>38322</c:v>
                </c:pt>
                <c:pt idx="76645">
                  <c:v>38322.5</c:v>
                </c:pt>
                <c:pt idx="76646">
                  <c:v>38323</c:v>
                </c:pt>
                <c:pt idx="76647">
                  <c:v>38323.5</c:v>
                </c:pt>
                <c:pt idx="76648">
                  <c:v>38324</c:v>
                </c:pt>
                <c:pt idx="76649">
                  <c:v>38324.5</c:v>
                </c:pt>
                <c:pt idx="76650">
                  <c:v>38325</c:v>
                </c:pt>
                <c:pt idx="76651">
                  <c:v>38325.5</c:v>
                </c:pt>
                <c:pt idx="76652">
                  <c:v>38326</c:v>
                </c:pt>
                <c:pt idx="76653">
                  <c:v>38326.5</c:v>
                </c:pt>
                <c:pt idx="76654">
                  <c:v>38327</c:v>
                </c:pt>
                <c:pt idx="76655">
                  <c:v>38327.5</c:v>
                </c:pt>
                <c:pt idx="76656">
                  <c:v>38328</c:v>
                </c:pt>
                <c:pt idx="76657">
                  <c:v>38328.5</c:v>
                </c:pt>
                <c:pt idx="76658">
                  <c:v>38329</c:v>
                </c:pt>
                <c:pt idx="76659">
                  <c:v>38329.5</c:v>
                </c:pt>
                <c:pt idx="76660">
                  <c:v>38330</c:v>
                </c:pt>
                <c:pt idx="76661">
                  <c:v>38330.5</c:v>
                </c:pt>
                <c:pt idx="76662">
                  <c:v>38331</c:v>
                </c:pt>
                <c:pt idx="76663">
                  <c:v>38331.5</c:v>
                </c:pt>
                <c:pt idx="76664">
                  <c:v>38332</c:v>
                </c:pt>
                <c:pt idx="76665">
                  <c:v>38332.5</c:v>
                </c:pt>
                <c:pt idx="76666">
                  <c:v>38333</c:v>
                </c:pt>
                <c:pt idx="76667">
                  <c:v>38333.5</c:v>
                </c:pt>
                <c:pt idx="76668">
                  <c:v>38334</c:v>
                </c:pt>
                <c:pt idx="76669">
                  <c:v>38334.5</c:v>
                </c:pt>
                <c:pt idx="76670">
                  <c:v>38335</c:v>
                </c:pt>
                <c:pt idx="76671">
                  <c:v>38335.5</c:v>
                </c:pt>
                <c:pt idx="76672">
                  <c:v>38336</c:v>
                </c:pt>
                <c:pt idx="76673">
                  <c:v>38336.5</c:v>
                </c:pt>
                <c:pt idx="76674">
                  <c:v>38337</c:v>
                </c:pt>
                <c:pt idx="76675">
                  <c:v>38337.5</c:v>
                </c:pt>
                <c:pt idx="76676">
                  <c:v>38338</c:v>
                </c:pt>
                <c:pt idx="76677">
                  <c:v>38338.5</c:v>
                </c:pt>
                <c:pt idx="76678">
                  <c:v>38339</c:v>
                </c:pt>
                <c:pt idx="76679">
                  <c:v>38339.5</c:v>
                </c:pt>
                <c:pt idx="76680">
                  <c:v>38340</c:v>
                </c:pt>
                <c:pt idx="76681">
                  <c:v>38340.5</c:v>
                </c:pt>
                <c:pt idx="76682">
                  <c:v>38341</c:v>
                </c:pt>
                <c:pt idx="76683">
                  <c:v>38341.5</c:v>
                </c:pt>
                <c:pt idx="76684">
                  <c:v>38342</c:v>
                </c:pt>
                <c:pt idx="76685">
                  <c:v>38342.5</c:v>
                </c:pt>
                <c:pt idx="76686">
                  <c:v>38343</c:v>
                </c:pt>
                <c:pt idx="76687">
                  <c:v>38343.5</c:v>
                </c:pt>
                <c:pt idx="76688">
                  <c:v>38344</c:v>
                </c:pt>
                <c:pt idx="76689">
                  <c:v>38344.5</c:v>
                </c:pt>
                <c:pt idx="76690">
                  <c:v>38345</c:v>
                </c:pt>
                <c:pt idx="76691">
                  <c:v>38345.5</c:v>
                </c:pt>
                <c:pt idx="76692">
                  <c:v>38346</c:v>
                </c:pt>
                <c:pt idx="76693">
                  <c:v>38346.5</c:v>
                </c:pt>
                <c:pt idx="76694">
                  <c:v>38347</c:v>
                </c:pt>
                <c:pt idx="76695">
                  <c:v>38347.5</c:v>
                </c:pt>
                <c:pt idx="76696">
                  <c:v>38348</c:v>
                </c:pt>
                <c:pt idx="76697">
                  <c:v>38348.5</c:v>
                </c:pt>
                <c:pt idx="76698">
                  <c:v>38349</c:v>
                </c:pt>
                <c:pt idx="76699">
                  <c:v>38349.5</c:v>
                </c:pt>
                <c:pt idx="76700">
                  <c:v>38350</c:v>
                </c:pt>
                <c:pt idx="76701">
                  <c:v>38350.5</c:v>
                </c:pt>
                <c:pt idx="76702">
                  <c:v>38351</c:v>
                </c:pt>
                <c:pt idx="76703">
                  <c:v>38351.5</c:v>
                </c:pt>
                <c:pt idx="76704">
                  <c:v>38352</c:v>
                </c:pt>
                <c:pt idx="76705">
                  <c:v>38352.5</c:v>
                </c:pt>
                <c:pt idx="76706">
                  <c:v>38353</c:v>
                </c:pt>
                <c:pt idx="76707">
                  <c:v>38353.5</c:v>
                </c:pt>
                <c:pt idx="76708">
                  <c:v>38354</c:v>
                </c:pt>
                <c:pt idx="76709">
                  <c:v>38354.5</c:v>
                </c:pt>
                <c:pt idx="76710">
                  <c:v>38355</c:v>
                </c:pt>
                <c:pt idx="76711">
                  <c:v>38355.5</c:v>
                </c:pt>
                <c:pt idx="76712">
                  <c:v>38356</c:v>
                </c:pt>
                <c:pt idx="76713">
                  <c:v>38356.5</c:v>
                </c:pt>
                <c:pt idx="76714">
                  <c:v>38357</c:v>
                </c:pt>
                <c:pt idx="76715">
                  <c:v>38357.5</c:v>
                </c:pt>
                <c:pt idx="76716">
                  <c:v>38358</c:v>
                </c:pt>
                <c:pt idx="76717">
                  <c:v>38358.5</c:v>
                </c:pt>
                <c:pt idx="76718">
                  <c:v>38359</c:v>
                </c:pt>
                <c:pt idx="76719">
                  <c:v>38359.5</c:v>
                </c:pt>
                <c:pt idx="76720">
                  <c:v>38360</c:v>
                </c:pt>
                <c:pt idx="76721">
                  <c:v>38360.5</c:v>
                </c:pt>
                <c:pt idx="76722">
                  <c:v>38361</c:v>
                </c:pt>
                <c:pt idx="76723">
                  <c:v>38361.5</c:v>
                </c:pt>
                <c:pt idx="76724">
                  <c:v>38362</c:v>
                </c:pt>
                <c:pt idx="76725">
                  <c:v>38362.5</c:v>
                </c:pt>
                <c:pt idx="76726">
                  <c:v>38363</c:v>
                </c:pt>
                <c:pt idx="76727">
                  <c:v>38363.5</c:v>
                </c:pt>
                <c:pt idx="76728">
                  <c:v>38364</c:v>
                </c:pt>
                <c:pt idx="76729">
                  <c:v>38364.5</c:v>
                </c:pt>
                <c:pt idx="76730">
                  <c:v>38365</c:v>
                </c:pt>
                <c:pt idx="76731">
                  <c:v>38365.5</c:v>
                </c:pt>
                <c:pt idx="76732">
                  <c:v>38366</c:v>
                </c:pt>
                <c:pt idx="76733">
                  <c:v>38366.5</c:v>
                </c:pt>
                <c:pt idx="76734">
                  <c:v>38367</c:v>
                </c:pt>
                <c:pt idx="76735">
                  <c:v>38367.5</c:v>
                </c:pt>
                <c:pt idx="76736">
                  <c:v>38368</c:v>
                </c:pt>
                <c:pt idx="76737">
                  <c:v>38368.5</c:v>
                </c:pt>
                <c:pt idx="76738">
                  <c:v>38369</c:v>
                </c:pt>
                <c:pt idx="76739">
                  <c:v>38369.5</c:v>
                </c:pt>
                <c:pt idx="76740">
                  <c:v>38370</c:v>
                </c:pt>
                <c:pt idx="76741">
                  <c:v>38370.5</c:v>
                </c:pt>
                <c:pt idx="76742">
                  <c:v>38371</c:v>
                </c:pt>
                <c:pt idx="76743">
                  <c:v>38371.5</c:v>
                </c:pt>
                <c:pt idx="76744">
                  <c:v>38372</c:v>
                </c:pt>
                <c:pt idx="76745">
                  <c:v>38372.5</c:v>
                </c:pt>
                <c:pt idx="76746">
                  <c:v>38373</c:v>
                </c:pt>
                <c:pt idx="76747">
                  <c:v>38373.5</c:v>
                </c:pt>
                <c:pt idx="76748">
                  <c:v>38374</c:v>
                </c:pt>
                <c:pt idx="76749">
                  <c:v>38374.5</c:v>
                </c:pt>
                <c:pt idx="76750">
                  <c:v>38375</c:v>
                </c:pt>
                <c:pt idx="76751">
                  <c:v>38375.5</c:v>
                </c:pt>
                <c:pt idx="76752">
                  <c:v>38376</c:v>
                </c:pt>
                <c:pt idx="76753">
                  <c:v>38376.5</c:v>
                </c:pt>
                <c:pt idx="76754">
                  <c:v>38377</c:v>
                </c:pt>
                <c:pt idx="76755">
                  <c:v>38377.5</c:v>
                </c:pt>
                <c:pt idx="76756">
                  <c:v>38378</c:v>
                </c:pt>
                <c:pt idx="76757">
                  <c:v>38378.5</c:v>
                </c:pt>
                <c:pt idx="76758">
                  <c:v>38379</c:v>
                </c:pt>
                <c:pt idx="76759">
                  <c:v>38379.5</c:v>
                </c:pt>
                <c:pt idx="76760">
                  <c:v>38380</c:v>
                </c:pt>
                <c:pt idx="76761">
                  <c:v>38380.5</c:v>
                </c:pt>
                <c:pt idx="76762">
                  <c:v>38381</c:v>
                </c:pt>
                <c:pt idx="76763">
                  <c:v>38381.5</c:v>
                </c:pt>
                <c:pt idx="76764">
                  <c:v>38382</c:v>
                </c:pt>
                <c:pt idx="76765">
                  <c:v>38382.5</c:v>
                </c:pt>
                <c:pt idx="76766">
                  <c:v>38383</c:v>
                </c:pt>
                <c:pt idx="76767">
                  <c:v>38383.5</c:v>
                </c:pt>
                <c:pt idx="76768">
                  <c:v>38384</c:v>
                </c:pt>
                <c:pt idx="76769">
                  <c:v>38384.5</c:v>
                </c:pt>
                <c:pt idx="76770">
                  <c:v>38385</c:v>
                </c:pt>
                <c:pt idx="76771">
                  <c:v>38385.5</c:v>
                </c:pt>
                <c:pt idx="76772">
                  <c:v>38386</c:v>
                </c:pt>
                <c:pt idx="76773">
                  <c:v>38386.5</c:v>
                </c:pt>
                <c:pt idx="76774">
                  <c:v>38387</c:v>
                </c:pt>
                <c:pt idx="76775">
                  <c:v>38387.5</c:v>
                </c:pt>
                <c:pt idx="76776">
                  <c:v>38388</c:v>
                </c:pt>
                <c:pt idx="76777">
                  <c:v>38388.5</c:v>
                </c:pt>
                <c:pt idx="76778">
                  <c:v>38389</c:v>
                </c:pt>
                <c:pt idx="76779">
                  <c:v>38389.5</c:v>
                </c:pt>
                <c:pt idx="76780">
                  <c:v>38390</c:v>
                </c:pt>
                <c:pt idx="76781">
                  <c:v>38390.5</c:v>
                </c:pt>
                <c:pt idx="76782">
                  <c:v>38391</c:v>
                </c:pt>
                <c:pt idx="76783">
                  <c:v>38391.5</c:v>
                </c:pt>
                <c:pt idx="76784">
                  <c:v>38392</c:v>
                </c:pt>
                <c:pt idx="76785">
                  <c:v>38392.5</c:v>
                </c:pt>
                <c:pt idx="76786">
                  <c:v>38393</c:v>
                </c:pt>
                <c:pt idx="76787">
                  <c:v>38393.5</c:v>
                </c:pt>
                <c:pt idx="76788">
                  <c:v>38394</c:v>
                </c:pt>
                <c:pt idx="76789">
                  <c:v>38394.5</c:v>
                </c:pt>
                <c:pt idx="76790">
                  <c:v>38395</c:v>
                </c:pt>
                <c:pt idx="76791">
                  <c:v>38395.5</c:v>
                </c:pt>
                <c:pt idx="76792">
                  <c:v>38396</c:v>
                </c:pt>
                <c:pt idx="76793">
                  <c:v>38396.5</c:v>
                </c:pt>
                <c:pt idx="76794">
                  <c:v>38397</c:v>
                </c:pt>
                <c:pt idx="76795">
                  <c:v>38397.5</c:v>
                </c:pt>
                <c:pt idx="76796">
                  <c:v>38398</c:v>
                </c:pt>
                <c:pt idx="76797">
                  <c:v>38398.5</c:v>
                </c:pt>
                <c:pt idx="76798">
                  <c:v>38399</c:v>
                </c:pt>
                <c:pt idx="76799">
                  <c:v>38399.5</c:v>
                </c:pt>
                <c:pt idx="76800">
                  <c:v>38400</c:v>
                </c:pt>
                <c:pt idx="76801">
                  <c:v>38400.5</c:v>
                </c:pt>
                <c:pt idx="76802">
                  <c:v>38401</c:v>
                </c:pt>
                <c:pt idx="76803">
                  <c:v>38401.5</c:v>
                </c:pt>
                <c:pt idx="76804">
                  <c:v>38402</c:v>
                </c:pt>
                <c:pt idx="76805">
                  <c:v>38402.5</c:v>
                </c:pt>
                <c:pt idx="76806">
                  <c:v>38403</c:v>
                </c:pt>
                <c:pt idx="76807">
                  <c:v>38403.5</c:v>
                </c:pt>
                <c:pt idx="76808">
                  <c:v>38404</c:v>
                </c:pt>
                <c:pt idx="76809">
                  <c:v>38404.5</c:v>
                </c:pt>
                <c:pt idx="76810">
                  <c:v>38405</c:v>
                </c:pt>
                <c:pt idx="76811">
                  <c:v>38405.5</c:v>
                </c:pt>
                <c:pt idx="76812">
                  <c:v>38406</c:v>
                </c:pt>
                <c:pt idx="76813">
                  <c:v>38406.5</c:v>
                </c:pt>
                <c:pt idx="76814">
                  <c:v>38407</c:v>
                </c:pt>
                <c:pt idx="76815">
                  <c:v>38407.5</c:v>
                </c:pt>
                <c:pt idx="76816">
                  <c:v>38408</c:v>
                </c:pt>
                <c:pt idx="76817">
                  <c:v>38408.5</c:v>
                </c:pt>
                <c:pt idx="76818">
                  <c:v>38409</c:v>
                </c:pt>
                <c:pt idx="76819">
                  <c:v>38409.5</c:v>
                </c:pt>
                <c:pt idx="76820">
                  <c:v>38410</c:v>
                </c:pt>
                <c:pt idx="76821">
                  <c:v>38410.5</c:v>
                </c:pt>
                <c:pt idx="76822">
                  <c:v>38411</c:v>
                </c:pt>
                <c:pt idx="76823">
                  <c:v>38411.5</c:v>
                </c:pt>
                <c:pt idx="76824">
                  <c:v>38412</c:v>
                </c:pt>
                <c:pt idx="76825">
                  <c:v>38412.5</c:v>
                </c:pt>
                <c:pt idx="76826">
                  <c:v>38413</c:v>
                </c:pt>
                <c:pt idx="76827">
                  <c:v>38413.5</c:v>
                </c:pt>
                <c:pt idx="76828">
                  <c:v>38414</c:v>
                </c:pt>
                <c:pt idx="76829">
                  <c:v>38414.5</c:v>
                </c:pt>
                <c:pt idx="76830">
                  <c:v>38415</c:v>
                </c:pt>
                <c:pt idx="76831">
                  <c:v>38415.5</c:v>
                </c:pt>
                <c:pt idx="76832">
                  <c:v>38416</c:v>
                </c:pt>
                <c:pt idx="76833">
                  <c:v>38416.5</c:v>
                </c:pt>
                <c:pt idx="76834">
                  <c:v>38417</c:v>
                </c:pt>
                <c:pt idx="76835">
                  <c:v>38417.5</c:v>
                </c:pt>
                <c:pt idx="76836">
                  <c:v>38418</c:v>
                </c:pt>
                <c:pt idx="76837">
                  <c:v>38418.5</c:v>
                </c:pt>
                <c:pt idx="76838">
                  <c:v>38419</c:v>
                </c:pt>
                <c:pt idx="76839">
                  <c:v>38419.5</c:v>
                </c:pt>
                <c:pt idx="76840">
                  <c:v>38420</c:v>
                </c:pt>
                <c:pt idx="76841">
                  <c:v>38420.5</c:v>
                </c:pt>
                <c:pt idx="76842">
                  <c:v>38421</c:v>
                </c:pt>
                <c:pt idx="76843">
                  <c:v>38421.5</c:v>
                </c:pt>
                <c:pt idx="76844">
                  <c:v>38422</c:v>
                </c:pt>
                <c:pt idx="76845">
                  <c:v>38422.5</c:v>
                </c:pt>
                <c:pt idx="76846">
                  <c:v>38423</c:v>
                </c:pt>
                <c:pt idx="76847">
                  <c:v>38423.5</c:v>
                </c:pt>
                <c:pt idx="76848">
                  <c:v>38424</c:v>
                </c:pt>
                <c:pt idx="76849">
                  <c:v>38424.5</c:v>
                </c:pt>
                <c:pt idx="76850">
                  <c:v>38425</c:v>
                </c:pt>
                <c:pt idx="76851">
                  <c:v>38425.5</c:v>
                </c:pt>
                <c:pt idx="76852">
                  <c:v>38426</c:v>
                </c:pt>
                <c:pt idx="76853">
                  <c:v>38426.5</c:v>
                </c:pt>
                <c:pt idx="76854">
                  <c:v>38427</c:v>
                </c:pt>
                <c:pt idx="76855">
                  <c:v>38427.5</c:v>
                </c:pt>
                <c:pt idx="76856">
                  <c:v>38428</c:v>
                </c:pt>
                <c:pt idx="76857">
                  <c:v>38428.5</c:v>
                </c:pt>
                <c:pt idx="76858">
                  <c:v>38429</c:v>
                </c:pt>
                <c:pt idx="76859">
                  <c:v>38429.5</c:v>
                </c:pt>
                <c:pt idx="76860">
                  <c:v>38430</c:v>
                </c:pt>
                <c:pt idx="76861">
                  <c:v>38430.5</c:v>
                </c:pt>
                <c:pt idx="76862">
                  <c:v>38431</c:v>
                </c:pt>
                <c:pt idx="76863">
                  <c:v>38431.5</c:v>
                </c:pt>
                <c:pt idx="76864">
                  <c:v>38432</c:v>
                </c:pt>
                <c:pt idx="76865">
                  <c:v>38432.5</c:v>
                </c:pt>
                <c:pt idx="76866">
                  <c:v>38433</c:v>
                </c:pt>
                <c:pt idx="76867">
                  <c:v>38433.5</c:v>
                </c:pt>
                <c:pt idx="76868">
                  <c:v>38434</c:v>
                </c:pt>
                <c:pt idx="76869">
                  <c:v>38434.5</c:v>
                </c:pt>
                <c:pt idx="76870">
                  <c:v>38435</c:v>
                </c:pt>
                <c:pt idx="76871">
                  <c:v>38435.5</c:v>
                </c:pt>
                <c:pt idx="76872">
                  <c:v>38436</c:v>
                </c:pt>
                <c:pt idx="76873">
                  <c:v>38436.5</c:v>
                </c:pt>
                <c:pt idx="76874">
                  <c:v>38437</c:v>
                </c:pt>
                <c:pt idx="76875">
                  <c:v>38437.5</c:v>
                </c:pt>
                <c:pt idx="76876">
                  <c:v>38438</c:v>
                </c:pt>
                <c:pt idx="76877">
                  <c:v>38438.5</c:v>
                </c:pt>
                <c:pt idx="76878">
                  <c:v>38439</c:v>
                </c:pt>
                <c:pt idx="76879">
                  <c:v>38439.5</c:v>
                </c:pt>
                <c:pt idx="76880">
                  <c:v>38440</c:v>
                </c:pt>
                <c:pt idx="76881">
                  <c:v>38440.5</c:v>
                </c:pt>
                <c:pt idx="76882">
                  <c:v>38441</c:v>
                </c:pt>
                <c:pt idx="76883">
                  <c:v>38441.5</c:v>
                </c:pt>
                <c:pt idx="76884">
                  <c:v>38442</c:v>
                </c:pt>
                <c:pt idx="76885">
                  <c:v>38442.5</c:v>
                </c:pt>
                <c:pt idx="76886">
                  <c:v>38443</c:v>
                </c:pt>
                <c:pt idx="76887">
                  <c:v>38443.5</c:v>
                </c:pt>
                <c:pt idx="76888">
                  <c:v>38444</c:v>
                </c:pt>
                <c:pt idx="76889">
                  <c:v>38444.5</c:v>
                </c:pt>
                <c:pt idx="76890">
                  <c:v>38445</c:v>
                </c:pt>
                <c:pt idx="76891">
                  <c:v>38445.5</c:v>
                </c:pt>
                <c:pt idx="76892">
                  <c:v>38446</c:v>
                </c:pt>
                <c:pt idx="76893">
                  <c:v>38446.5</c:v>
                </c:pt>
                <c:pt idx="76894">
                  <c:v>38447</c:v>
                </c:pt>
                <c:pt idx="76895">
                  <c:v>38447.5</c:v>
                </c:pt>
                <c:pt idx="76896">
                  <c:v>38448</c:v>
                </c:pt>
                <c:pt idx="76897">
                  <c:v>38448.5</c:v>
                </c:pt>
                <c:pt idx="76898">
                  <c:v>38449</c:v>
                </c:pt>
                <c:pt idx="76899">
                  <c:v>38449.5</c:v>
                </c:pt>
                <c:pt idx="76900">
                  <c:v>38450</c:v>
                </c:pt>
                <c:pt idx="76901">
                  <c:v>38450.5</c:v>
                </c:pt>
                <c:pt idx="76902">
                  <c:v>38451</c:v>
                </c:pt>
                <c:pt idx="76903">
                  <c:v>38451.5</c:v>
                </c:pt>
                <c:pt idx="76904">
                  <c:v>38452</c:v>
                </c:pt>
                <c:pt idx="76905">
                  <c:v>38452.5</c:v>
                </c:pt>
                <c:pt idx="76906">
                  <c:v>38453</c:v>
                </c:pt>
                <c:pt idx="76907">
                  <c:v>38453.5</c:v>
                </c:pt>
                <c:pt idx="76908">
                  <c:v>38454</c:v>
                </c:pt>
                <c:pt idx="76909">
                  <c:v>38454.5</c:v>
                </c:pt>
                <c:pt idx="76910">
                  <c:v>38455</c:v>
                </c:pt>
                <c:pt idx="76911">
                  <c:v>38455.5</c:v>
                </c:pt>
                <c:pt idx="76912">
                  <c:v>38456</c:v>
                </c:pt>
                <c:pt idx="76913">
                  <c:v>38456.5</c:v>
                </c:pt>
                <c:pt idx="76914">
                  <c:v>38457</c:v>
                </c:pt>
                <c:pt idx="76915">
                  <c:v>38457.5</c:v>
                </c:pt>
                <c:pt idx="76916">
                  <c:v>38458</c:v>
                </c:pt>
                <c:pt idx="76917">
                  <c:v>38458.5</c:v>
                </c:pt>
                <c:pt idx="76918">
                  <c:v>38459</c:v>
                </c:pt>
                <c:pt idx="76919">
                  <c:v>38459.5</c:v>
                </c:pt>
                <c:pt idx="76920">
                  <c:v>38460</c:v>
                </c:pt>
                <c:pt idx="76921">
                  <c:v>38460.5</c:v>
                </c:pt>
                <c:pt idx="76922">
                  <c:v>38461</c:v>
                </c:pt>
                <c:pt idx="76923">
                  <c:v>38461.5</c:v>
                </c:pt>
                <c:pt idx="76924">
                  <c:v>38462</c:v>
                </c:pt>
                <c:pt idx="76925">
                  <c:v>38462.5</c:v>
                </c:pt>
                <c:pt idx="76926">
                  <c:v>38463</c:v>
                </c:pt>
                <c:pt idx="76927">
                  <c:v>38463.5</c:v>
                </c:pt>
                <c:pt idx="76928">
                  <c:v>38464</c:v>
                </c:pt>
                <c:pt idx="76929">
                  <c:v>38464.5</c:v>
                </c:pt>
                <c:pt idx="76930">
                  <c:v>38465</c:v>
                </c:pt>
                <c:pt idx="76931">
                  <c:v>38465.5</c:v>
                </c:pt>
                <c:pt idx="76932">
                  <c:v>38466</c:v>
                </c:pt>
                <c:pt idx="76933">
                  <c:v>38466.5</c:v>
                </c:pt>
                <c:pt idx="76934">
                  <c:v>38467</c:v>
                </c:pt>
                <c:pt idx="76935">
                  <c:v>38467.5</c:v>
                </c:pt>
                <c:pt idx="76936">
                  <c:v>38468</c:v>
                </c:pt>
                <c:pt idx="76937">
                  <c:v>38468.5</c:v>
                </c:pt>
                <c:pt idx="76938">
                  <c:v>38469</c:v>
                </c:pt>
                <c:pt idx="76939">
                  <c:v>38469.5</c:v>
                </c:pt>
                <c:pt idx="76940">
                  <c:v>38470</c:v>
                </c:pt>
                <c:pt idx="76941">
                  <c:v>38470.5</c:v>
                </c:pt>
                <c:pt idx="76942">
                  <c:v>38471</c:v>
                </c:pt>
                <c:pt idx="76943">
                  <c:v>38471.5</c:v>
                </c:pt>
                <c:pt idx="76944">
                  <c:v>38472</c:v>
                </c:pt>
                <c:pt idx="76945">
                  <c:v>38472.5</c:v>
                </c:pt>
                <c:pt idx="76946">
                  <c:v>38473</c:v>
                </c:pt>
                <c:pt idx="76947">
                  <c:v>38473.5</c:v>
                </c:pt>
                <c:pt idx="76948">
                  <c:v>38474</c:v>
                </c:pt>
                <c:pt idx="76949">
                  <c:v>38474.5</c:v>
                </c:pt>
                <c:pt idx="76950">
                  <c:v>38475</c:v>
                </c:pt>
                <c:pt idx="76951">
                  <c:v>38475.5</c:v>
                </c:pt>
                <c:pt idx="76952">
                  <c:v>38476</c:v>
                </c:pt>
                <c:pt idx="76953">
                  <c:v>38476.5</c:v>
                </c:pt>
                <c:pt idx="76954">
                  <c:v>38477</c:v>
                </c:pt>
                <c:pt idx="76955">
                  <c:v>38477.5</c:v>
                </c:pt>
                <c:pt idx="76956">
                  <c:v>38478</c:v>
                </c:pt>
                <c:pt idx="76957">
                  <c:v>38478.5</c:v>
                </c:pt>
                <c:pt idx="76958">
                  <c:v>38479</c:v>
                </c:pt>
                <c:pt idx="76959">
                  <c:v>38479.5</c:v>
                </c:pt>
                <c:pt idx="76960">
                  <c:v>38480</c:v>
                </c:pt>
                <c:pt idx="76961">
                  <c:v>38480.5</c:v>
                </c:pt>
                <c:pt idx="76962">
                  <c:v>38481</c:v>
                </c:pt>
                <c:pt idx="76963">
                  <c:v>38481.5</c:v>
                </c:pt>
                <c:pt idx="76964">
                  <c:v>38482</c:v>
                </c:pt>
                <c:pt idx="76965">
                  <c:v>38482.5</c:v>
                </c:pt>
                <c:pt idx="76966">
                  <c:v>38483</c:v>
                </c:pt>
                <c:pt idx="76967">
                  <c:v>38483.5</c:v>
                </c:pt>
                <c:pt idx="76968">
                  <c:v>38484</c:v>
                </c:pt>
                <c:pt idx="76969">
                  <c:v>38484.5</c:v>
                </c:pt>
                <c:pt idx="76970">
                  <c:v>38485</c:v>
                </c:pt>
                <c:pt idx="76971">
                  <c:v>38485.5</c:v>
                </c:pt>
                <c:pt idx="76972">
                  <c:v>38486</c:v>
                </c:pt>
                <c:pt idx="76973">
                  <c:v>38486.5</c:v>
                </c:pt>
                <c:pt idx="76974">
                  <c:v>38487</c:v>
                </c:pt>
                <c:pt idx="76975">
                  <c:v>38487.5</c:v>
                </c:pt>
                <c:pt idx="76976">
                  <c:v>38488</c:v>
                </c:pt>
                <c:pt idx="76977">
                  <c:v>38488.5</c:v>
                </c:pt>
                <c:pt idx="76978">
                  <c:v>38489</c:v>
                </c:pt>
                <c:pt idx="76979">
                  <c:v>38489.5</c:v>
                </c:pt>
                <c:pt idx="76980">
                  <c:v>38490</c:v>
                </c:pt>
                <c:pt idx="76981">
                  <c:v>38490.5</c:v>
                </c:pt>
                <c:pt idx="76982">
                  <c:v>38491</c:v>
                </c:pt>
                <c:pt idx="76983">
                  <c:v>38491.5</c:v>
                </c:pt>
                <c:pt idx="76984">
                  <c:v>38492</c:v>
                </c:pt>
                <c:pt idx="76985">
                  <c:v>38492.5</c:v>
                </c:pt>
                <c:pt idx="76986">
                  <c:v>38493</c:v>
                </c:pt>
                <c:pt idx="76987">
                  <c:v>38493.5</c:v>
                </c:pt>
                <c:pt idx="76988">
                  <c:v>38494</c:v>
                </c:pt>
                <c:pt idx="76989">
                  <c:v>38494.5</c:v>
                </c:pt>
                <c:pt idx="76990">
                  <c:v>38495</c:v>
                </c:pt>
                <c:pt idx="76991">
                  <c:v>38495.5</c:v>
                </c:pt>
                <c:pt idx="76992">
                  <c:v>38496</c:v>
                </c:pt>
                <c:pt idx="76993">
                  <c:v>38496.5</c:v>
                </c:pt>
                <c:pt idx="76994">
                  <c:v>38497</c:v>
                </c:pt>
                <c:pt idx="76995">
                  <c:v>38497.5</c:v>
                </c:pt>
                <c:pt idx="76996">
                  <c:v>38498</c:v>
                </c:pt>
                <c:pt idx="76997">
                  <c:v>38498.5</c:v>
                </c:pt>
                <c:pt idx="76998">
                  <c:v>38499</c:v>
                </c:pt>
                <c:pt idx="76999">
                  <c:v>38499.5</c:v>
                </c:pt>
                <c:pt idx="77000">
                  <c:v>38500</c:v>
                </c:pt>
                <c:pt idx="77001">
                  <c:v>38500.5</c:v>
                </c:pt>
                <c:pt idx="77002">
                  <c:v>38501</c:v>
                </c:pt>
                <c:pt idx="77003">
                  <c:v>38501.5</c:v>
                </c:pt>
                <c:pt idx="77004">
                  <c:v>38502</c:v>
                </c:pt>
                <c:pt idx="77005">
                  <c:v>38502.5</c:v>
                </c:pt>
                <c:pt idx="77006">
                  <c:v>38503</c:v>
                </c:pt>
                <c:pt idx="77007">
                  <c:v>38503.5</c:v>
                </c:pt>
                <c:pt idx="77008">
                  <c:v>38504</c:v>
                </c:pt>
                <c:pt idx="77009">
                  <c:v>38504.5</c:v>
                </c:pt>
                <c:pt idx="77010">
                  <c:v>38505</c:v>
                </c:pt>
                <c:pt idx="77011">
                  <c:v>38505.5</c:v>
                </c:pt>
                <c:pt idx="77012">
                  <c:v>38506</c:v>
                </c:pt>
                <c:pt idx="77013">
                  <c:v>38506.5</c:v>
                </c:pt>
                <c:pt idx="77014">
                  <c:v>38507</c:v>
                </c:pt>
                <c:pt idx="77015">
                  <c:v>38507.5</c:v>
                </c:pt>
                <c:pt idx="77016">
                  <c:v>38508</c:v>
                </c:pt>
                <c:pt idx="77017">
                  <c:v>38508.5</c:v>
                </c:pt>
                <c:pt idx="77018">
                  <c:v>38509</c:v>
                </c:pt>
                <c:pt idx="77019">
                  <c:v>38509.5</c:v>
                </c:pt>
                <c:pt idx="77020">
                  <c:v>38510</c:v>
                </c:pt>
                <c:pt idx="77021">
                  <c:v>38510.5</c:v>
                </c:pt>
                <c:pt idx="77022">
                  <c:v>38511</c:v>
                </c:pt>
                <c:pt idx="77023">
                  <c:v>38511.5</c:v>
                </c:pt>
                <c:pt idx="77024">
                  <c:v>38512</c:v>
                </c:pt>
                <c:pt idx="77025">
                  <c:v>38512.5</c:v>
                </c:pt>
                <c:pt idx="77026">
                  <c:v>38513</c:v>
                </c:pt>
                <c:pt idx="77027">
                  <c:v>38513.5</c:v>
                </c:pt>
                <c:pt idx="77028">
                  <c:v>38514</c:v>
                </c:pt>
                <c:pt idx="77029">
                  <c:v>38514.5</c:v>
                </c:pt>
                <c:pt idx="77030">
                  <c:v>38515</c:v>
                </c:pt>
                <c:pt idx="77031">
                  <c:v>38515.5</c:v>
                </c:pt>
                <c:pt idx="77032">
                  <c:v>38516</c:v>
                </c:pt>
                <c:pt idx="77033">
                  <c:v>38516.5</c:v>
                </c:pt>
                <c:pt idx="77034">
                  <c:v>38517</c:v>
                </c:pt>
                <c:pt idx="77035">
                  <c:v>38517.5</c:v>
                </c:pt>
                <c:pt idx="77036">
                  <c:v>38518</c:v>
                </c:pt>
                <c:pt idx="77037">
                  <c:v>38518.5</c:v>
                </c:pt>
                <c:pt idx="77038">
                  <c:v>38519</c:v>
                </c:pt>
                <c:pt idx="77039">
                  <c:v>38519.5</c:v>
                </c:pt>
                <c:pt idx="77040">
                  <c:v>38520</c:v>
                </c:pt>
                <c:pt idx="77041">
                  <c:v>38520.5</c:v>
                </c:pt>
                <c:pt idx="77042">
                  <c:v>38521</c:v>
                </c:pt>
                <c:pt idx="77043">
                  <c:v>38521.5</c:v>
                </c:pt>
                <c:pt idx="77044">
                  <c:v>38522</c:v>
                </c:pt>
                <c:pt idx="77045">
                  <c:v>38522.5</c:v>
                </c:pt>
                <c:pt idx="77046">
                  <c:v>38523</c:v>
                </c:pt>
                <c:pt idx="77047">
                  <c:v>38523.5</c:v>
                </c:pt>
                <c:pt idx="77048">
                  <c:v>38524</c:v>
                </c:pt>
                <c:pt idx="77049">
                  <c:v>38524.5</c:v>
                </c:pt>
                <c:pt idx="77050">
                  <c:v>38525</c:v>
                </c:pt>
                <c:pt idx="77051">
                  <c:v>38525.5</c:v>
                </c:pt>
                <c:pt idx="77052">
                  <c:v>38526</c:v>
                </c:pt>
                <c:pt idx="77053">
                  <c:v>38526.5</c:v>
                </c:pt>
                <c:pt idx="77054">
                  <c:v>38527</c:v>
                </c:pt>
                <c:pt idx="77055">
                  <c:v>38527.5</c:v>
                </c:pt>
                <c:pt idx="77056">
                  <c:v>38528</c:v>
                </c:pt>
                <c:pt idx="77057">
                  <c:v>38528.5</c:v>
                </c:pt>
                <c:pt idx="77058">
                  <c:v>38529</c:v>
                </c:pt>
                <c:pt idx="77059">
                  <c:v>38529.5</c:v>
                </c:pt>
                <c:pt idx="77060">
                  <c:v>38530</c:v>
                </c:pt>
                <c:pt idx="77061">
                  <c:v>38530.5</c:v>
                </c:pt>
                <c:pt idx="77062">
                  <c:v>38531</c:v>
                </c:pt>
                <c:pt idx="77063">
                  <c:v>38531.5</c:v>
                </c:pt>
                <c:pt idx="77064">
                  <c:v>38532</c:v>
                </c:pt>
                <c:pt idx="77065">
                  <c:v>38532.5</c:v>
                </c:pt>
                <c:pt idx="77066">
                  <c:v>38533</c:v>
                </c:pt>
                <c:pt idx="77067">
                  <c:v>38533.5</c:v>
                </c:pt>
                <c:pt idx="77068">
                  <c:v>38534</c:v>
                </c:pt>
                <c:pt idx="77069">
                  <c:v>38534.5</c:v>
                </c:pt>
                <c:pt idx="77070">
                  <c:v>38535</c:v>
                </c:pt>
                <c:pt idx="77071">
                  <c:v>38535.5</c:v>
                </c:pt>
                <c:pt idx="77072">
                  <c:v>38536</c:v>
                </c:pt>
                <c:pt idx="77073">
                  <c:v>38536.5</c:v>
                </c:pt>
                <c:pt idx="77074">
                  <c:v>38537</c:v>
                </c:pt>
                <c:pt idx="77075">
                  <c:v>38537.5</c:v>
                </c:pt>
                <c:pt idx="77076">
                  <c:v>38538</c:v>
                </c:pt>
                <c:pt idx="77077">
                  <c:v>38538.5</c:v>
                </c:pt>
                <c:pt idx="77078">
                  <c:v>38539</c:v>
                </c:pt>
                <c:pt idx="77079">
                  <c:v>38539.5</c:v>
                </c:pt>
                <c:pt idx="77080">
                  <c:v>38540</c:v>
                </c:pt>
                <c:pt idx="77081">
                  <c:v>38540.5</c:v>
                </c:pt>
                <c:pt idx="77082">
                  <c:v>38541</c:v>
                </c:pt>
                <c:pt idx="77083">
                  <c:v>38541.5</c:v>
                </c:pt>
                <c:pt idx="77084">
                  <c:v>38542</c:v>
                </c:pt>
                <c:pt idx="77085">
                  <c:v>38542.5</c:v>
                </c:pt>
                <c:pt idx="77086">
                  <c:v>38543</c:v>
                </c:pt>
                <c:pt idx="77087">
                  <c:v>38543.5</c:v>
                </c:pt>
                <c:pt idx="77088">
                  <c:v>38544</c:v>
                </c:pt>
                <c:pt idx="77089">
                  <c:v>38544.5</c:v>
                </c:pt>
                <c:pt idx="77090">
                  <c:v>38545</c:v>
                </c:pt>
                <c:pt idx="77091">
                  <c:v>38545.5</c:v>
                </c:pt>
                <c:pt idx="77092">
                  <c:v>38546</c:v>
                </c:pt>
                <c:pt idx="77093">
                  <c:v>38546.5</c:v>
                </c:pt>
                <c:pt idx="77094">
                  <c:v>38547</c:v>
                </c:pt>
                <c:pt idx="77095">
                  <c:v>38547.5</c:v>
                </c:pt>
                <c:pt idx="77096">
                  <c:v>38548</c:v>
                </c:pt>
                <c:pt idx="77097">
                  <c:v>38548.5</c:v>
                </c:pt>
                <c:pt idx="77098">
                  <c:v>38549</c:v>
                </c:pt>
                <c:pt idx="77099">
                  <c:v>38549.5</c:v>
                </c:pt>
                <c:pt idx="77100">
                  <c:v>38550</c:v>
                </c:pt>
                <c:pt idx="77101">
                  <c:v>38550.5</c:v>
                </c:pt>
                <c:pt idx="77102">
                  <c:v>38551</c:v>
                </c:pt>
                <c:pt idx="77103">
                  <c:v>38551.5</c:v>
                </c:pt>
                <c:pt idx="77104">
                  <c:v>38552</c:v>
                </c:pt>
                <c:pt idx="77105">
                  <c:v>38552.5</c:v>
                </c:pt>
                <c:pt idx="77106">
                  <c:v>38553</c:v>
                </c:pt>
                <c:pt idx="77107">
                  <c:v>38553.5</c:v>
                </c:pt>
                <c:pt idx="77108">
                  <c:v>38554</c:v>
                </c:pt>
                <c:pt idx="77109">
                  <c:v>38554.5</c:v>
                </c:pt>
                <c:pt idx="77110">
                  <c:v>38555</c:v>
                </c:pt>
                <c:pt idx="77111">
                  <c:v>38555.5</c:v>
                </c:pt>
                <c:pt idx="77112">
                  <c:v>38556</c:v>
                </c:pt>
                <c:pt idx="77113">
                  <c:v>38556.5</c:v>
                </c:pt>
                <c:pt idx="77114">
                  <c:v>38557</c:v>
                </c:pt>
                <c:pt idx="77115">
                  <c:v>38557.5</c:v>
                </c:pt>
                <c:pt idx="77116">
                  <c:v>38558</c:v>
                </c:pt>
                <c:pt idx="77117">
                  <c:v>38558.5</c:v>
                </c:pt>
                <c:pt idx="77118">
                  <c:v>38559</c:v>
                </c:pt>
                <c:pt idx="77119">
                  <c:v>38559.5</c:v>
                </c:pt>
                <c:pt idx="77120">
                  <c:v>38560</c:v>
                </c:pt>
                <c:pt idx="77121">
                  <c:v>38560.5</c:v>
                </c:pt>
                <c:pt idx="77122">
                  <c:v>38561</c:v>
                </c:pt>
                <c:pt idx="77123">
                  <c:v>38561.5</c:v>
                </c:pt>
                <c:pt idx="77124">
                  <c:v>38562</c:v>
                </c:pt>
                <c:pt idx="77125">
                  <c:v>38562.5</c:v>
                </c:pt>
                <c:pt idx="77126">
                  <c:v>38563</c:v>
                </c:pt>
                <c:pt idx="77127">
                  <c:v>38563.5</c:v>
                </c:pt>
                <c:pt idx="77128">
                  <c:v>38564</c:v>
                </c:pt>
                <c:pt idx="77129">
                  <c:v>38564.5</c:v>
                </c:pt>
                <c:pt idx="77130">
                  <c:v>38565</c:v>
                </c:pt>
                <c:pt idx="77131">
                  <c:v>38565.5</c:v>
                </c:pt>
                <c:pt idx="77132">
                  <c:v>38566</c:v>
                </c:pt>
                <c:pt idx="77133">
                  <c:v>38566.5</c:v>
                </c:pt>
                <c:pt idx="77134">
                  <c:v>38567</c:v>
                </c:pt>
                <c:pt idx="77135">
                  <c:v>38567.5</c:v>
                </c:pt>
                <c:pt idx="77136">
                  <c:v>38568</c:v>
                </c:pt>
                <c:pt idx="77137">
                  <c:v>38568.5</c:v>
                </c:pt>
                <c:pt idx="77138">
                  <c:v>38569</c:v>
                </c:pt>
                <c:pt idx="77139">
                  <c:v>38569.5</c:v>
                </c:pt>
                <c:pt idx="77140">
                  <c:v>38570</c:v>
                </c:pt>
                <c:pt idx="77141">
                  <c:v>38570.5</c:v>
                </c:pt>
                <c:pt idx="77142">
                  <c:v>38571</c:v>
                </c:pt>
                <c:pt idx="77143">
                  <c:v>38571.5</c:v>
                </c:pt>
                <c:pt idx="77144">
                  <c:v>38572</c:v>
                </c:pt>
                <c:pt idx="77145">
                  <c:v>38572.5</c:v>
                </c:pt>
                <c:pt idx="77146">
                  <c:v>38573</c:v>
                </c:pt>
                <c:pt idx="77147">
                  <c:v>38573.5</c:v>
                </c:pt>
                <c:pt idx="77148">
                  <c:v>38574</c:v>
                </c:pt>
                <c:pt idx="77149">
                  <c:v>38574.5</c:v>
                </c:pt>
                <c:pt idx="77150">
                  <c:v>38575</c:v>
                </c:pt>
                <c:pt idx="77151">
                  <c:v>38575.5</c:v>
                </c:pt>
                <c:pt idx="77152">
                  <c:v>38576</c:v>
                </c:pt>
                <c:pt idx="77153">
                  <c:v>38576.5</c:v>
                </c:pt>
                <c:pt idx="77154">
                  <c:v>38577</c:v>
                </c:pt>
                <c:pt idx="77155">
                  <c:v>38577.5</c:v>
                </c:pt>
                <c:pt idx="77156">
                  <c:v>38578</c:v>
                </c:pt>
                <c:pt idx="77157">
                  <c:v>38578.5</c:v>
                </c:pt>
                <c:pt idx="77158">
                  <c:v>38579</c:v>
                </c:pt>
                <c:pt idx="77159">
                  <c:v>38579.5</c:v>
                </c:pt>
                <c:pt idx="77160">
                  <c:v>38580</c:v>
                </c:pt>
                <c:pt idx="77161">
                  <c:v>38580.5</c:v>
                </c:pt>
                <c:pt idx="77162">
                  <c:v>38581</c:v>
                </c:pt>
                <c:pt idx="77163">
                  <c:v>38581.5</c:v>
                </c:pt>
                <c:pt idx="77164">
                  <c:v>38582</c:v>
                </c:pt>
                <c:pt idx="77165">
                  <c:v>38582.5</c:v>
                </c:pt>
                <c:pt idx="77166">
                  <c:v>38583</c:v>
                </c:pt>
                <c:pt idx="77167">
                  <c:v>38583.5</c:v>
                </c:pt>
                <c:pt idx="77168">
                  <c:v>38584</c:v>
                </c:pt>
                <c:pt idx="77169">
                  <c:v>38584.5</c:v>
                </c:pt>
                <c:pt idx="77170">
                  <c:v>38585</c:v>
                </c:pt>
                <c:pt idx="77171">
                  <c:v>38585.5</c:v>
                </c:pt>
                <c:pt idx="77172">
                  <c:v>38586</c:v>
                </c:pt>
                <c:pt idx="77173">
                  <c:v>38586.5</c:v>
                </c:pt>
                <c:pt idx="77174">
                  <c:v>38587</c:v>
                </c:pt>
                <c:pt idx="77175">
                  <c:v>38587.5</c:v>
                </c:pt>
                <c:pt idx="77176">
                  <c:v>38588</c:v>
                </c:pt>
                <c:pt idx="77177">
                  <c:v>38588.5</c:v>
                </c:pt>
                <c:pt idx="77178">
                  <c:v>38589</c:v>
                </c:pt>
                <c:pt idx="77179">
                  <c:v>38589.5</c:v>
                </c:pt>
                <c:pt idx="77180">
                  <c:v>38590</c:v>
                </c:pt>
                <c:pt idx="77181">
                  <c:v>38590.5</c:v>
                </c:pt>
                <c:pt idx="77182">
                  <c:v>38591</c:v>
                </c:pt>
                <c:pt idx="77183">
                  <c:v>38591.5</c:v>
                </c:pt>
                <c:pt idx="77184">
                  <c:v>38592</c:v>
                </c:pt>
                <c:pt idx="77185">
                  <c:v>38592.5</c:v>
                </c:pt>
                <c:pt idx="77186">
                  <c:v>38593</c:v>
                </c:pt>
                <c:pt idx="77187">
                  <c:v>38593.5</c:v>
                </c:pt>
                <c:pt idx="77188">
                  <c:v>38594</c:v>
                </c:pt>
                <c:pt idx="77189">
                  <c:v>38594.5</c:v>
                </c:pt>
                <c:pt idx="77190">
                  <c:v>38595</c:v>
                </c:pt>
                <c:pt idx="77191">
                  <c:v>38595.5</c:v>
                </c:pt>
                <c:pt idx="77192">
                  <c:v>38596</c:v>
                </c:pt>
                <c:pt idx="77193">
                  <c:v>38596.5</c:v>
                </c:pt>
                <c:pt idx="77194">
                  <c:v>38597</c:v>
                </c:pt>
                <c:pt idx="77195">
                  <c:v>38597.5</c:v>
                </c:pt>
                <c:pt idx="77196">
                  <c:v>38598</c:v>
                </c:pt>
                <c:pt idx="77197">
                  <c:v>38598.5</c:v>
                </c:pt>
                <c:pt idx="77198">
                  <c:v>38599</c:v>
                </c:pt>
                <c:pt idx="77199">
                  <c:v>38599.5</c:v>
                </c:pt>
                <c:pt idx="77200">
                  <c:v>38600</c:v>
                </c:pt>
                <c:pt idx="77201">
                  <c:v>38600.5</c:v>
                </c:pt>
                <c:pt idx="77202">
                  <c:v>38601</c:v>
                </c:pt>
                <c:pt idx="77203">
                  <c:v>38601.5</c:v>
                </c:pt>
                <c:pt idx="77204">
                  <c:v>38602</c:v>
                </c:pt>
                <c:pt idx="77205">
                  <c:v>38602.5</c:v>
                </c:pt>
                <c:pt idx="77206">
                  <c:v>38603</c:v>
                </c:pt>
                <c:pt idx="77207">
                  <c:v>38603.5</c:v>
                </c:pt>
                <c:pt idx="77208">
                  <c:v>38604</c:v>
                </c:pt>
                <c:pt idx="77209">
                  <c:v>38604.5</c:v>
                </c:pt>
                <c:pt idx="77210">
                  <c:v>38605</c:v>
                </c:pt>
                <c:pt idx="77211">
                  <c:v>38605.5</c:v>
                </c:pt>
                <c:pt idx="77212">
                  <c:v>38606</c:v>
                </c:pt>
                <c:pt idx="77213">
                  <c:v>38606.5</c:v>
                </c:pt>
                <c:pt idx="77214">
                  <c:v>38607</c:v>
                </c:pt>
                <c:pt idx="77215">
                  <c:v>38607.5</c:v>
                </c:pt>
                <c:pt idx="77216">
                  <c:v>38608</c:v>
                </c:pt>
                <c:pt idx="77217">
                  <c:v>38608.5</c:v>
                </c:pt>
                <c:pt idx="77218">
                  <c:v>38609</c:v>
                </c:pt>
                <c:pt idx="77219">
                  <c:v>38609.5</c:v>
                </c:pt>
                <c:pt idx="77220">
                  <c:v>38610</c:v>
                </c:pt>
                <c:pt idx="77221">
                  <c:v>38610.5</c:v>
                </c:pt>
                <c:pt idx="77222">
                  <c:v>38611</c:v>
                </c:pt>
                <c:pt idx="77223">
                  <c:v>38611.5</c:v>
                </c:pt>
                <c:pt idx="77224">
                  <c:v>38612</c:v>
                </c:pt>
                <c:pt idx="77225">
                  <c:v>38612.5</c:v>
                </c:pt>
                <c:pt idx="77226">
                  <c:v>38613</c:v>
                </c:pt>
                <c:pt idx="77227">
                  <c:v>38613.5</c:v>
                </c:pt>
                <c:pt idx="77228">
                  <c:v>38614</c:v>
                </c:pt>
                <c:pt idx="77229">
                  <c:v>38614.5</c:v>
                </c:pt>
                <c:pt idx="77230">
                  <c:v>38615</c:v>
                </c:pt>
                <c:pt idx="77231">
                  <c:v>38615.5</c:v>
                </c:pt>
                <c:pt idx="77232">
                  <c:v>38616</c:v>
                </c:pt>
                <c:pt idx="77233">
                  <c:v>38616.5</c:v>
                </c:pt>
                <c:pt idx="77234">
                  <c:v>38617</c:v>
                </c:pt>
                <c:pt idx="77235">
                  <c:v>38617.5</c:v>
                </c:pt>
                <c:pt idx="77236">
                  <c:v>38618</c:v>
                </c:pt>
                <c:pt idx="77237">
                  <c:v>38618.5</c:v>
                </c:pt>
                <c:pt idx="77238">
                  <c:v>38619</c:v>
                </c:pt>
                <c:pt idx="77239">
                  <c:v>38619.5</c:v>
                </c:pt>
                <c:pt idx="77240">
                  <c:v>38620</c:v>
                </c:pt>
                <c:pt idx="77241">
                  <c:v>38620.5</c:v>
                </c:pt>
                <c:pt idx="77242">
                  <c:v>38621</c:v>
                </c:pt>
                <c:pt idx="77243">
                  <c:v>38621.5</c:v>
                </c:pt>
                <c:pt idx="77244">
                  <c:v>38622</c:v>
                </c:pt>
                <c:pt idx="77245">
                  <c:v>38622.5</c:v>
                </c:pt>
                <c:pt idx="77246">
                  <c:v>38623</c:v>
                </c:pt>
                <c:pt idx="77247">
                  <c:v>38623.5</c:v>
                </c:pt>
                <c:pt idx="77248">
                  <c:v>38624</c:v>
                </c:pt>
                <c:pt idx="77249">
                  <c:v>38624.5</c:v>
                </c:pt>
                <c:pt idx="77250">
                  <c:v>38625</c:v>
                </c:pt>
                <c:pt idx="77251">
                  <c:v>38625.5</c:v>
                </c:pt>
                <c:pt idx="77252">
                  <c:v>38626</c:v>
                </c:pt>
                <c:pt idx="77253">
                  <c:v>38626.5</c:v>
                </c:pt>
                <c:pt idx="77254">
                  <c:v>38627</c:v>
                </c:pt>
                <c:pt idx="77255">
                  <c:v>38627.5</c:v>
                </c:pt>
                <c:pt idx="77256">
                  <c:v>38628</c:v>
                </c:pt>
                <c:pt idx="77257">
                  <c:v>38628.5</c:v>
                </c:pt>
                <c:pt idx="77258">
                  <c:v>38629</c:v>
                </c:pt>
                <c:pt idx="77259">
                  <c:v>38629.5</c:v>
                </c:pt>
                <c:pt idx="77260">
                  <c:v>38630</c:v>
                </c:pt>
                <c:pt idx="77261">
                  <c:v>38630.5</c:v>
                </c:pt>
                <c:pt idx="77262">
                  <c:v>38631</c:v>
                </c:pt>
                <c:pt idx="77263">
                  <c:v>38631.5</c:v>
                </c:pt>
                <c:pt idx="77264">
                  <c:v>38632</c:v>
                </c:pt>
                <c:pt idx="77265">
                  <c:v>38632.5</c:v>
                </c:pt>
                <c:pt idx="77266">
                  <c:v>38633</c:v>
                </c:pt>
                <c:pt idx="77267">
                  <c:v>38633.5</c:v>
                </c:pt>
                <c:pt idx="77268">
                  <c:v>38634</c:v>
                </c:pt>
                <c:pt idx="77269">
                  <c:v>38634.5</c:v>
                </c:pt>
                <c:pt idx="77270">
                  <c:v>38635</c:v>
                </c:pt>
                <c:pt idx="77271">
                  <c:v>38635.5</c:v>
                </c:pt>
                <c:pt idx="77272">
                  <c:v>38636</c:v>
                </c:pt>
                <c:pt idx="77273">
                  <c:v>38636.5</c:v>
                </c:pt>
                <c:pt idx="77274">
                  <c:v>38637</c:v>
                </c:pt>
                <c:pt idx="77275">
                  <c:v>38637.5</c:v>
                </c:pt>
                <c:pt idx="77276">
                  <c:v>38638</c:v>
                </c:pt>
                <c:pt idx="77277">
                  <c:v>38638.5</c:v>
                </c:pt>
                <c:pt idx="77278">
                  <c:v>38639</c:v>
                </c:pt>
                <c:pt idx="77279">
                  <c:v>38639.5</c:v>
                </c:pt>
                <c:pt idx="77280">
                  <c:v>38640</c:v>
                </c:pt>
                <c:pt idx="77281">
                  <c:v>38640.5</c:v>
                </c:pt>
                <c:pt idx="77282">
                  <c:v>38641</c:v>
                </c:pt>
                <c:pt idx="77283">
                  <c:v>38641.5</c:v>
                </c:pt>
                <c:pt idx="77284">
                  <c:v>38642</c:v>
                </c:pt>
                <c:pt idx="77285">
                  <c:v>38642.5</c:v>
                </c:pt>
                <c:pt idx="77286">
                  <c:v>38643</c:v>
                </c:pt>
                <c:pt idx="77287">
                  <c:v>38643.5</c:v>
                </c:pt>
                <c:pt idx="77288">
                  <c:v>38644</c:v>
                </c:pt>
                <c:pt idx="77289">
                  <c:v>38644.5</c:v>
                </c:pt>
                <c:pt idx="77290">
                  <c:v>38645</c:v>
                </c:pt>
                <c:pt idx="77291">
                  <c:v>38645.5</c:v>
                </c:pt>
                <c:pt idx="77292">
                  <c:v>38646</c:v>
                </c:pt>
                <c:pt idx="77293">
                  <c:v>38646.5</c:v>
                </c:pt>
                <c:pt idx="77294">
                  <c:v>38647</c:v>
                </c:pt>
                <c:pt idx="77295">
                  <c:v>38647.5</c:v>
                </c:pt>
                <c:pt idx="77296">
                  <c:v>38648</c:v>
                </c:pt>
                <c:pt idx="77297">
                  <c:v>38648.5</c:v>
                </c:pt>
                <c:pt idx="77298">
                  <c:v>38649</c:v>
                </c:pt>
                <c:pt idx="77299">
                  <c:v>38649.5</c:v>
                </c:pt>
                <c:pt idx="77300">
                  <c:v>38650</c:v>
                </c:pt>
                <c:pt idx="77301">
                  <c:v>38650.5</c:v>
                </c:pt>
                <c:pt idx="77302">
                  <c:v>38651</c:v>
                </c:pt>
                <c:pt idx="77303">
                  <c:v>38651.5</c:v>
                </c:pt>
                <c:pt idx="77304">
                  <c:v>38652</c:v>
                </c:pt>
                <c:pt idx="77305">
                  <c:v>38652.5</c:v>
                </c:pt>
                <c:pt idx="77306">
                  <c:v>38653</c:v>
                </c:pt>
                <c:pt idx="77307">
                  <c:v>38653.5</c:v>
                </c:pt>
                <c:pt idx="77308">
                  <c:v>38654</c:v>
                </c:pt>
                <c:pt idx="77309">
                  <c:v>38654.5</c:v>
                </c:pt>
                <c:pt idx="77310">
                  <c:v>38655</c:v>
                </c:pt>
                <c:pt idx="77311">
                  <c:v>38655.5</c:v>
                </c:pt>
                <c:pt idx="77312">
                  <c:v>38656</c:v>
                </c:pt>
                <c:pt idx="77313">
                  <c:v>38656.5</c:v>
                </c:pt>
                <c:pt idx="77314">
                  <c:v>38657</c:v>
                </c:pt>
                <c:pt idx="77315">
                  <c:v>38657.5</c:v>
                </c:pt>
                <c:pt idx="77316">
                  <c:v>38658</c:v>
                </c:pt>
                <c:pt idx="77317">
                  <c:v>38658.5</c:v>
                </c:pt>
                <c:pt idx="77318">
                  <c:v>38659</c:v>
                </c:pt>
                <c:pt idx="77319">
                  <c:v>38659.5</c:v>
                </c:pt>
                <c:pt idx="77320">
                  <c:v>38660</c:v>
                </c:pt>
                <c:pt idx="77321">
                  <c:v>38660.5</c:v>
                </c:pt>
                <c:pt idx="77322">
                  <c:v>38661</c:v>
                </c:pt>
                <c:pt idx="77323">
                  <c:v>38661.5</c:v>
                </c:pt>
                <c:pt idx="77324">
                  <c:v>38662</c:v>
                </c:pt>
                <c:pt idx="77325">
                  <c:v>38662.5</c:v>
                </c:pt>
                <c:pt idx="77326">
                  <c:v>38663</c:v>
                </c:pt>
                <c:pt idx="77327">
                  <c:v>38663.5</c:v>
                </c:pt>
                <c:pt idx="77328">
                  <c:v>38664</c:v>
                </c:pt>
                <c:pt idx="77329">
                  <c:v>38664.5</c:v>
                </c:pt>
                <c:pt idx="77330">
                  <c:v>38665</c:v>
                </c:pt>
                <c:pt idx="77331">
                  <c:v>38665.5</c:v>
                </c:pt>
                <c:pt idx="77332">
                  <c:v>38666</c:v>
                </c:pt>
                <c:pt idx="77333">
                  <c:v>38666.5</c:v>
                </c:pt>
                <c:pt idx="77334">
                  <c:v>38667</c:v>
                </c:pt>
                <c:pt idx="77335">
                  <c:v>38667.5</c:v>
                </c:pt>
                <c:pt idx="77336">
                  <c:v>38668</c:v>
                </c:pt>
                <c:pt idx="77337">
                  <c:v>38668.5</c:v>
                </c:pt>
                <c:pt idx="77338">
                  <c:v>38669</c:v>
                </c:pt>
                <c:pt idx="77339">
                  <c:v>38669.5</c:v>
                </c:pt>
                <c:pt idx="77340">
                  <c:v>38670</c:v>
                </c:pt>
                <c:pt idx="77341">
                  <c:v>38670.5</c:v>
                </c:pt>
                <c:pt idx="77342">
                  <c:v>38671</c:v>
                </c:pt>
                <c:pt idx="77343">
                  <c:v>38671.5</c:v>
                </c:pt>
                <c:pt idx="77344">
                  <c:v>38672</c:v>
                </c:pt>
                <c:pt idx="77345">
                  <c:v>38672.5</c:v>
                </c:pt>
                <c:pt idx="77346">
                  <c:v>38673</c:v>
                </c:pt>
                <c:pt idx="77347">
                  <c:v>38673.5</c:v>
                </c:pt>
                <c:pt idx="77348">
                  <c:v>38674</c:v>
                </c:pt>
                <c:pt idx="77349">
                  <c:v>38674.5</c:v>
                </c:pt>
                <c:pt idx="77350">
                  <c:v>38675</c:v>
                </c:pt>
                <c:pt idx="77351">
                  <c:v>38675.5</c:v>
                </c:pt>
                <c:pt idx="77352">
                  <c:v>38676</c:v>
                </c:pt>
                <c:pt idx="77353">
                  <c:v>38676.5</c:v>
                </c:pt>
                <c:pt idx="77354">
                  <c:v>38677</c:v>
                </c:pt>
                <c:pt idx="77355">
                  <c:v>38677.5</c:v>
                </c:pt>
                <c:pt idx="77356">
                  <c:v>38678</c:v>
                </c:pt>
                <c:pt idx="77357">
                  <c:v>38678.5</c:v>
                </c:pt>
                <c:pt idx="77358">
                  <c:v>38679</c:v>
                </c:pt>
                <c:pt idx="77359">
                  <c:v>38679.5</c:v>
                </c:pt>
                <c:pt idx="77360">
                  <c:v>38680</c:v>
                </c:pt>
                <c:pt idx="77361">
                  <c:v>38680.5</c:v>
                </c:pt>
                <c:pt idx="77362">
                  <c:v>38681</c:v>
                </c:pt>
                <c:pt idx="77363">
                  <c:v>38681.5</c:v>
                </c:pt>
                <c:pt idx="77364">
                  <c:v>38682</c:v>
                </c:pt>
                <c:pt idx="77365">
                  <c:v>38682.5</c:v>
                </c:pt>
                <c:pt idx="77366">
                  <c:v>38683</c:v>
                </c:pt>
                <c:pt idx="77367">
                  <c:v>38683.5</c:v>
                </c:pt>
                <c:pt idx="77368">
                  <c:v>38684</c:v>
                </c:pt>
                <c:pt idx="77369">
                  <c:v>38684.5</c:v>
                </c:pt>
                <c:pt idx="77370">
                  <c:v>38685</c:v>
                </c:pt>
                <c:pt idx="77371">
                  <c:v>38685.5</c:v>
                </c:pt>
                <c:pt idx="77372">
                  <c:v>38686</c:v>
                </c:pt>
                <c:pt idx="77373">
                  <c:v>38686.5</c:v>
                </c:pt>
                <c:pt idx="77374">
                  <c:v>38687</c:v>
                </c:pt>
                <c:pt idx="77375">
                  <c:v>38687.5</c:v>
                </c:pt>
                <c:pt idx="77376">
                  <c:v>38688</c:v>
                </c:pt>
                <c:pt idx="77377">
                  <c:v>38688.5</c:v>
                </c:pt>
                <c:pt idx="77378">
                  <c:v>38689</c:v>
                </c:pt>
                <c:pt idx="77379">
                  <c:v>38689.5</c:v>
                </c:pt>
                <c:pt idx="77380">
                  <c:v>38690</c:v>
                </c:pt>
                <c:pt idx="77381">
                  <c:v>38690.5</c:v>
                </c:pt>
                <c:pt idx="77382">
                  <c:v>38691</c:v>
                </c:pt>
                <c:pt idx="77383">
                  <c:v>38691.5</c:v>
                </c:pt>
                <c:pt idx="77384">
                  <c:v>38692</c:v>
                </c:pt>
                <c:pt idx="77385">
                  <c:v>38692.5</c:v>
                </c:pt>
                <c:pt idx="77386">
                  <c:v>38693</c:v>
                </c:pt>
                <c:pt idx="77387">
                  <c:v>38693.5</c:v>
                </c:pt>
                <c:pt idx="77388">
                  <c:v>38694</c:v>
                </c:pt>
                <c:pt idx="77389">
                  <c:v>38694.5</c:v>
                </c:pt>
                <c:pt idx="77390">
                  <c:v>38695</c:v>
                </c:pt>
                <c:pt idx="77391">
                  <c:v>38695.5</c:v>
                </c:pt>
                <c:pt idx="77392">
                  <c:v>38696</c:v>
                </c:pt>
                <c:pt idx="77393">
                  <c:v>38696.5</c:v>
                </c:pt>
                <c:pt idx="77394">
                  <c:v>38697</c:v>
                </c:pt>
                <c:pt idx="77395">
                  <c:v>38697.5</c:v>
                </c:pt>
                <c:pt idx="77396">
                  <c:v>38698</c:v>
                </c:pt>
                <c:pt idx="77397">
                  <c:v>38698.5</c:v>
                </c:pt>
                <c:pt idx="77398">
                  <c:v>38699</c:v>
                </c:pt>
                <c:pt idx="77399">
                  <c:v>38699.5</c:v>
                </c:pt>
                <c:pt idx="77400">
                  <c:v>38700</c:v>
                </c:pt>
                <c:pt idx="77401">
                  <c:v>38700.5</c:v>
                </c:pt>
                <c:pt idx="77402">
                  <c:v>38701</c:v>
                </c:pt>
                <c:pt idx="77403">
                  <c:v>38701.5</c:v>
                </c:pt>
                <c:pt idx="77404">
                  <c:v>38702</c:v>
                </c:pt>
                <c:pt idx="77405">
                  <c:v>38702.5</c:v>
                </c:pt>
                <c:pt idx="77406">
                  <c:v>38703</c:v>
                </c:pt>
                <c:pt idx="77407">
                  <c:v>38703.5</c:v>
                </c:pt>
                <c:pt idx="77408">
                  <c:v>38704</c:v>
                </c:pt>
                <c:pt idx="77409">
                  <c:v>38704.5</c:v>
                </c:pt>
                <c:pt idx="77410">
                  <c:v>38705</c:v>
                </c:pt>
                <c:pt idx="77411">
                  <c:v>38705.5</c:v>
                </c:pt>
                <c:pt idx="77412">
                  <c:v>38706</c:v>
                </c:pt>
                <c:pt idx="77413">
                  <c:v>38706.5</c:v>
                </c:pt>
                <c:pt idx="77414">
                  <c:v>38707</c:v>
                </c:pt>
                <c:pt idx="77415">
                  <c:v>38707.5</c:v>
                </c:pt>
                <c:pt idx="77416">
                  <c:v>38708</c:v>
                </c:pt>
                <c:pt idx="77417">
                  <c:v>38708.5</c:v>
                </c:pt>
                <c:pt idx="77418">
                  <c:v>38709</c:v>
                </c:pt>
                <c:pt idx="77419">
                  <c:v>38709.5</c:v>
                </c:pt>
                <c:pt idx="77420">
                  <c:v>38710</c:v>
                </c:pt>
                <c:pt idx="77421">
                  <c:v>38710.5</c:v>
                </c:pt>
                <c:pt idx="77422">
                  <c:v>38711</c:v>
                </c:pt>
                <c:pt idx="77423">
                  <c:v>38711.5</c:v>
                </c:pt>
                <c:pt idx="77424">
                  <c:v>38712</c:v>
                </c:pt>
                <c:pt idx="77425">
                  <c:v>38712.5</c:v>
                </c:pt>
                <c:pt idx="77426">
                  <c:v>38713</c:v>
                </c:pt>
                <c:pt idx="77427">
                  <c:v>38713.5</c:v>
                </c:pt>
                <c:pt idx="77428">
                  <c:v>38714</c:v>
                </c:pt>
                <c:pt idx="77429">
                  <c:v>38714.5</c:v>
                </c:pt>
                <c:pt idx="77430">
                  <c:v>38715</c:v>
                </c:pt>
                <c:pt idx="77431">
                  <c:v>38715.5</c:v>
                </c:pt>
                <c:pt idx="77432">
                  <c:v>38716</c:v>
                </c:pt>
                <c:pt idx="77433">
                  <c:v>38716.5</c:v>
                </c:pt>
                <c:pt idx="77434">
                  <c:v>38717</c:v>
                </c:pt>
                <c:pt idx="77435">
                  <c:v>38717.5</c:v>
                </c:pt>
                <c:pt idx="77436">
                  <c:v>38718</c:v>
                </c:pt>
                <c:pt idx="77437">
                  <c:v>38718.5</c:v>
                </c:pt>
                <c:pt idx="77438">
                  <c:v>38719</c:v>
                </c:pt>
                <c:pt idx="77439">
                  <c:v>38719.5</c:v>
                </c:pt>
                <c:pt idx="77440">
                  <c:v>38720</c:v>
                </c:pt>
                <c:pt idx="77441">
                  <c:v>38720.5</c:v>
                </c:pt>
                <c:pt idx="77442">
                  <c:v>38721</c:v>
                </c:pt>
                <c:pt idx="77443">
                  <c:v>38721.5</c:v>
                </c:pt>
                <c:pt idx="77444">
                  <c:v>38722</c:v>
                </c:pt>
                <c:pt idx="77445">
                  <c:v>38722.5</c:v>
                </c:pt>
                <c:pt idx="77446">
                  <c:v>38723</c:v>
                </c:pt>
                <c:pt idx="77447">
                  <c:v>38723.5</c:v>
                </c:pt>
                <c:pt idx="77448">
                  <c:v>38724</c:v>
                </c:pt>
                <c:pt idx="77449">
                  <c:v>38724.5</c:v>
                </c:pt>
                <c:pt idx="77450">
                  <c:v>38725</c:v>
                </c:pt>
                <c:pt idx="77451">
                  <c:v>38725.5</c:v>
                </c:pt>
                <c:pt idx="77452">
                  <c:v>38726</c:v>
                </c:pt>
                <c:pt idx="77453">
                  <c:v>38726.5</c:v>
                </c:pt>
                <c:pt idx="77454">
                  <c:v>38727</c:v>
                </c:pt>
                <c:pt idx="77455">
                  <c:v>38727.5</c:v>
                </c:pt>
                <c:pt idx="77456">
                  <c:v>38728</c:v>
                </c:pt>
                <c:pt idx="77457">
                  <c:v>38728.5</c:v>
                </c:pt>
                <c:pt idx="77458">
                  <c:v>38729</c:v>
                </c:pt>
                <c:pt idx="77459">
                  <c:v>38729.5</c:v>
                </c:pt>
                <c:pt idx="77460">
                  <c:v>38730</c:v>
                </c:pt>
                <c:pt idx="77461">
                  <c:v>38730.5</c:v>
                </c:pt>
                <c:pt idx="77462">
                  <c:v>38731</c:v>
                </c:pt>
                <c:pt idx="77463">
                  <c:v>38731.5</c:v>
                </c:pt>
                <c:pt idx="77464">
                  <c:v>38732</c:v>
                </c:pt>
                <c:pt idx="77465">
                  <c:v>38732.5</c:v>
                </c:pt>
                <c:pt idx="77466">
                  <c:v>38733</c:v>
                </c:pt>
                <c:pt idx="77467">
                  <c:v>38733.5</c:v>
                </c:pt>
                <c:pt idx="77468">
                  <c:v>38734</c:v>
                </c:pt>
                <c:pt idx="77469">
                  <c:v>38734.5</c:v>
                </c:pt>
                <c:pt idx="77470">
                  <c:v>38735</c:v>
                </c:pt>
                <c:pt idx="77471">
                  <c:v>38735.5</c:v>
                </c:pt>
                <c:pt idx="77472">
                  <c:v>38736</c:v>
                </c:pt>
                <c:pt idx="77473">
                  <c:v>38736.5</c:v>
                </c:pt>
                <c:pt idx="77474">
                  <c:v>38737</c:v>
                </c:pt>
                <c:pt idx="77475">
                  <c:v>38737.5</c:v>
                </c:pt>
                <c:pt idx="77476">
                  <c:v>38738</c:v>
                </c:pt>
                <c:pt idx="77477">
                  <c:v>38738.5</c:v>
                </c:pt>
                <c:pt idx="77478">
                  <c:v>38739</c:v>
                </c:pt>
                <c:pt idx="77479">
                  <c:v>38739.5</c:v>
                </c:pt>
                <c:pt idx="77480">
                  <c:v>38740</c:v>
                </c:pt>
                <c:pt idx="77481">
                  <c:v>38740.5</c:v>
                </c:pt>
                <c:pt idx="77482">
                  <c:v>38741</c:v>
                </c:pt>
                <c:pt idx="77483">
                  <c:v>38741.5</c:v>
                </c:pt>
                <c:pt idx="77484">
                  <c:v>38742</c:v>
                </c:pt>
                <c:pt idx="77485">
                  <c:v>38742.5</c:v>
                </c:pt>
                <c:pt idx="77486">
                  <c:v>38743</c:v>
                </c:pt>
                <c:pt idx="77487">
                  <c:v>38743.5</c:v>
                </c:pt>
                <c:pt idx="77488">
                  <c:v>38744</c:v>
                </c:pt>
                <c:pt idx="77489">
                  <c:v>38744.5</c:v>
                </c:pt>
                <c:pt idx="77490">
                  <c:v>38745</c:v>
                </c:pt>
                <c:pt idx="77491">
                  <c:v>38745.5</c:v>
                </c:pt>
                <c:pt idx="77492">
                  <c:v>38746</c:v>
                </c:pt>
                <c:pt idx="77493">
                  <c:v>38746.5</c:v>
                </c:pt>
                <c:pt idx="77494">
                  <c:v>38747</c:v>
                </c:pt>
                <c:pt idx="77495">
                  <c:v>38747.5</c:v>
                </c:pt>
                <c:pt idx="77496">
                  <c:v>38748</c:v>
                </c:pt>
                <c:pt idx="77497">
                  <c:v>38748.5</c:v>
                </c:pt>
                <c:pt idx="77498">
                  <c:v>38749</c:v>
                </c:pt>
                <c:pt idx="77499">
                  <c:v>38749.5</c:v>
                </c:pt>
                <c:pt idx="77500">
                  <c:v>38750</c:v>
                </c:pt>
                <c:pt idx="77501">
                  <c:v>38750.5</c:v>
                </c:pt>
                <c:pt idx="77502">
                  <c:v>38751</c:v>
                </c:pt>
                <c:pt idx="77503">
                  <c:v>38751.5</c:v>
                </c:pt>
                <c:pt idx="77504">
                  <c:v>38752</c:v>
                </c:pt>
                <c:pt idx="77505">
                  <c:v>38752.5</c:v>
                </c:pt>
                <c:pt idx="77506">
                  <c:v>38753</c:v>
                </c:pt>
                <c:pt idx="77507">
                  <c:v>38753.5</c:v>
                </c:pt>
                <c:pt idx="77508">
                  <c:v>38754</c:v>
                </c:pt>
                <c:pt idx="77509">
                  <c:v>38754.5</c:v>
                </c:pt>
                <c:pt idx="77510">
                  <c:v>38755</c:v>
                </c:pt>
                <c:pt idx="77511">
                  <c:v>38755.5</c:v>
                </c:pt>
                <c:pt idx="77512">
                  <c:v>38756</c:v>
                </c:pt>
                <c:pt idx="77513">
                  <c:v>38756.5</c:v>
                </c:pt>
                <c:pt idx="77514">
                  <c:v>38757</c:v>
                </c:pt>
                <c:pt idx="77515">
                  <c:v>38757.5</c:v>
                </c:pt>
                <c:pt idx="77516">
                  <c:v>38758</c:v>
                </c:pt>
                <c:pt idx="77517">
                  <c:v>38758.5</c:v>
                </c:pt>
                <c:pt idx="77518">
                  <c:v>38759</c:v>
                </c:pt>
                <c:pt idx="77519">
                  <c:v>38759.5</c:v>
                </c:pt>
                <c:pt idx="77520">
                  <c:v>38760</c:v>
                </c:pt>
                <c:pt idx="77521">
                  <c:v>38760.5</c:v>
                </c:pt>
                <c:pt idx="77522">
                  <c:v>38761</c:v>
                </c:pt>
                <c:pt idx="77523">
                  <c:v>38761.5</c:v>
                </c:pt>
                <c:pt idx="77524">
                  <c:v>38762</c:v>
                </c:pt>
                <c:pt idx="77525">
                  <c:v>38762.5</c:v>
                </c:pt>
                <c:pt idx="77526">
                  <c:v>38763</c:v>
                </c:pt>
                <c:pt idx="77527">
                  <c:v>38763.5</c:v>
                </c:pt>
                <c:pt idx="77528">
                  <c:v>38764</c:v>
                </c:pt>
                <c:pt idx="77529">
                  <c:v>38764.5</c:v>
                </c:pt>
                <c:pt idx="77530">
                  <c:v>38765</c:v>
                </c:pt>
                <c:pt idx="77531">
                  <c:v>38765.5</c:v>
                </c:pt>
                <c:pt idx="77532">
                  <c:v>38766</c:v>
                </c:pt>
                <c:pt idx="77533">
                  <c:v>38766.5</c:v>
                </c:pt>
                <c:pt idx="77534">
                  <c:v>38767</c:v>
                </c:pt>
                <c:pt idx="77535">
                  <c:v>38767.5</c:v>
                </c:pt>
                <c:pt idx="77536">
                  <c:v>38768</c:v>
                </c:pt>
                <c:pt idx="77537">
                  <c:v>38768.5</c:v>
                </c:pt>
                <c:pt idx="77538">
                  <c:v>38769</c:v>
                </c:pt>
                <c:pt idx="77539">
                  <c:v>38769.5</c:v>
                </c:pt>
                <c:pt idx="77540">
                  <c:v>38770</c:v>
                </c:pt>
                <c:pt idx="77541">
                  <c:v>38770.5</c:v>
                </c:pt>
                <c:pt idx="77542">
                  <c:v>38771</c:v>
                </c:pt>
                <c:pt idx="77543">
                  <c:v>38771.5</c:v>
                </c:pt>
                <c:pt idx="77544">
                  <c:v>38772</c:v>
                </c:pt>
                <c:pt idx="77545">
                  <c:v>38772.5</c:v>
                </c:pt>
                <c:pt idx="77546">
                  <c:v>38773</c:v>
                </c:pt>
                <c:pt idx="77547">
                  <c:v>38773.5</c:v>
                </c:pt>
                <c:pt idx="77548">
                  <c:v>38774</c:v>
                </c:pt>
                <c:pt idx="77549">
                  <c:v>38774.5</c:v>
                </c:pt>
                <c:pt idx="77550">
                  <c:v>38775</c:v>
                </c:pt>
                <c:pt idx="77551">
                  <c:v>38775.5</c:v>
                </c:pt>
                <c:pt idx="77552">
                  <c:v>38776</c:v>
                </c:pt>
                <c:pt idx="77553">
                  <c:v>38776.5</c:v>
                </c:pt>
                <c:pt idx="77554">
                  <c:v>38777</c:v>
                </c:pt>
                <c:pt idx="77555">
                  <c:v>38777.5</c:v>
                </c:pt>
                <c:pt idx="77556">
                  <c:v>38778</c:v>
                </c:pt>
                <c:pt idx="77557">
                  <c:v>38778.5</c:v>
                </c:pt>
                <c:pt idx="77558">
                  <c:v>38779</c:v>
                </c:pt>
                <c:pt idx="77559">
                  <c:v>38779.5</c:v>
                </c:pt>
                <c:pt idx="77560">
                  <c:v>38780</c:v>
                </c:pt>
                <c:pt idx="77561">
                  <c:v>38780.5</c:v>
                </c:pt>
                <c:pt idx="77562">
                  <c:v>38781</c:v>
                </c:pt>
                <c:pt idx="77563">
                  <c:v>38781.5</c:v>
                </c:pt>
                <c:pt idx="77564">
                  <c:v>38782</c:v>
                </c:pt>
                <c:pt idx="77565">
                  <c:v>38782.5</c:v>
                </c:pt>
                <c:pt idx="77566">
                  <c:v>38783</c:v>
                </c:pt>
                <c:pt idx="77567">
                  <c:v>38783.5</c:v>
                </c:pt>
                <c:pt idx="77568">
                  <c:v>38784</c:v>
                </c:pt>
                <c:pt idx="77569">
                  <c:v>38784.5</c:v>
                </c:pt>
                <c:pt idx="77570">
                  <c:v>38785</c:v>
                </c:pt>
                <c:pt idx="77571">
                  <c:v>38785.5</c:v>
                </c:pt>
                <c:pt idx="77572">
                  <c:v>38786</c:v>
                </c:pt>
                <c:pt idx="77573">
                  <c:v>38786.5</c:v>
                </c:pt>
                <c:pt idx="77574">
                  <c:v>38787</c:v>
                </c:pt>
                <c:pt idx="77575">
                  <c:v>38787.5</c:v>
                </c:pt>
                <c:pt idx="77576">
                  <c:v>38788</c:v>
                </c:pt>
                <c:pt idx="77577">
                  <c:v>38788.5</c:v>
                </c:pt>
                <c:pt idx="77578">
                  <c:v>38789</c:v>
                </c:pt>
                <c:pt idx="77579">
                  <c:v>38789.5</c:v>
                </c:pt>
                <c:pt idx="77580">
                  <c:v>38790</c:v>
                </c:pt>
                <c:pt idx="77581">
                  <c:v>38790.5</c:v>
                </c:pt>
                <c:pt idx="77582">
                  <c:v>38791</c:v>
                </c:pt>
                <c:pt idx="77583">
                  <c:v>38791.5</c:v>
                </c:pt>
                <c:pt idx="77584">
                  <c:v>38792</c:v>
                </c:pt>
                <c:pt idx="77585">
                  <c:v>38792.5</c:v>
                </c:pt>
                <c:pt idx="77586">
                  <c:v>38793</c:v>
                </c:pt>
                <c:pt idx="77587">
                  <c:v>38793.5</c:v>
                </c:pt>
                <c:pt idx="77588">
                  <c:v>38794</c:v>
                </c:pt>
                <c:pt idx="77589">
                  <c:v>38794.5</c:v>
                </c:pt>
                <c:pt idx="77590">
                  <c:v>38795</c:v>
                </c:pt>
                <c:pt idx="77591">
                  <c:v>38795.5</c:v>
                </c:pt>
                <c:pt idx="77592">
                  <c:v>38796</c:v>
                </c:pt>
                <c:pt idx="77593">
                  <c:v>38796.5</c:v>
                </c:pt>
                <c:pt idx="77594">
                  <c:v>38797</c:v>
                </c:pt>
                <c:pt idx="77595">
                  <c:v>38797.5</c:v>
                </c:pt>
                <c:pt idx="77596">
                  <c:v>38798</c:v>
                </c:pt>
                <c:pt idx="77597">
                  <c:v>38798.5</c:v>
                </c:pt>
                <c:pt idx="77598">
                  <c:v>38799</c:v>
                </c:pt>
                <c:pt idx="77599">
                  <c:v>38799.5</c:v>
                </c:pt>
                <c:pt idx="77600">
                  <c:v>38800</c:v>
                </c:pt>
                <c:pt idx="77601">
                  <c:v>38800.5</c:v>
                </c:pt>
                <c:pt idx="77602">
                  <c:v>38801</c:v>
                </c:pt>
                <c:pt idx="77603">
                  <c:v>38801.5</c:v>
                </c:pt>
                <c:pt idx="77604">
                  <c:v>38802</c:v>
                </c:pt>
                <c:pt idx="77605">
                  <c:v>38802.5</c:v>
                </c:pt>
                <c:pt idx="77606">
                  <c:v>38803</c:v>
                </c:pt>
                <c:pt idx="77607">
                  <c:v>38803.5</c:v>
                </c:pt>
                <c:pt idx="77608">
                  <c:v>38804</c:v>
                </c:pt>
                <c:pt idx="77609">
                  <c:v>38804.5</c:v>
                </c:pt>
                <c:pt idx="77610">
                  <c:v>38805</c:v>
                </c:pt>
                <c:pt idx="77611">
                  <c:v>38805.5</c:v>
                </c:pt>
                <c:pt idx="77612">
                  <c:v>38806</c:v>
                </c:pt>
                <c:pt idx="77613">
                  <c:v>38806.5</c:v>
                </c:pt>
                <c:pt idx="77614">
                  <c:v>38807</c:v>
                </c:pt>
                <c:pt idx="77615">
                  <c:v>38807.5</c:v>
                </c:pt>
                <c:pt idx="77616">
                  <c:v>38808</c:v>
                </c:pt>
                <c:pt idx="77617">
                  <c:v>38808.5</c:v>
                </c:pt>
                <c:pt idx="77618">
                  <c:v>38809</c:v>
                </c:pt>
                <c:pt idx="77619">
                  <c:v>38809.5</c:v>
                </c:pt>
                <c:pt idx="77620">
                  <c:v>38810</c:v>
                </c:pt>
                <c:pt idx="77621">
                  <c:v>38810.5</c:v>
                </c:pt>
                <c:pt idx="77622">
                  <c:v>38811</c:v>
                </c:pt>
                <c:pt idx="77623">
                  <c:v>38811.5</c:v>
                </c:pt>
                <c:pt idx="77624">
                  <c:v>38812</c:v>
                </c:pt>
                <c:pt idx="77625">
                  <c:v>38812.5</c:v>
                </c:pt>
                <c:pt idx="77626">
                  <c:v>38813</c:v>
                </c:pt>
                <c:pt idx="77627">
                  <c:v>38813.5</c:v>
                </c:pt>
                <c:pt idx="77628">
                  <c:v>38814</c:v>
                </c:pt>
                <c:pt idx="77629">
                  <c:v>38814.5</c:v>
                </c:pt>
                <c:pt idx="77630">
                  <c:v>38815</c:v>
                </c:pt>
                <c:pt idx="77631">
                  <c:v>38815.5</c:v>
                </c:pt>
                <c:pt idx="77632">
                  <c:v>38816</c:v>
                </c:pt>
                <c:pt idx="77633">
                  <c:v>38816.5</c:v>
                </c:pt>
                <c:pt idx="77634">
                  <c:v>38817</c:v>
                </c:pt>
                <c:pt idx="77635">
                  <c:v>38817.5</c:v>
                </c:pt>
                <c:pt idx="77636">
                  <c:v>38818</c:v>
                </c:pt>
                <c:pt idx="77637">
                  <c:v>38818.5</c:v>
                </c:pt>
                <c:pt idx="77638">
                  <c:v>38819</c:v>
                </c:pt>
                <c:pt idx="77639">
                  <c:v>38819.5</c:v>
                </c:pt>
                <c:pt idx="77640">
                  <c:v>38820</c:v>
                </c:pt>
                <c:pt idx="77641">
                  <c:v>38820.5</c:v>
                </c:pt>
                <c:pt idx="77642">
                  <c:v>38821</c:v>
                </c:pt>
                <c:pt idx="77643">
                  <c:v>38821.5</c:v>
                </c:pt>
                <c:pt idx="77644">
                  <c:v>38822</c:v>
                </c:pt>
                <c:pt idx="77645">
                  <c:v>38822.5</c:v>
                </c:pt>
                <c:pt idx="77646">
                  <c:v>38823</c:v>
                </c:pt>
                <c:pt idx="77647">
                  <c:v>38823.5</c:v>
                </c:pt>
                <c:pt idx="77648">
                  <c:v>38824</c:v>
                </c:pt>
                <c:pt idx="77649">
                  <c:v>38824.5</c:v>
                </c:pt>
                <c:pt idx="77650">
                  <c:v>38825</c:v>
                </c:pt>
                <c:pt idx="77651">
                  <c:v>38825.5</c:v>
                </c:pt>
                <c:pt idx="77652">
                  <c:v>38826</c:v>
                </c:pt>
                <c:pt idx="77653">
                  <c:v>38826.5</c:v>
                </c:pt>
                <c:pt idx="77654">
                  <c:v>38827</c:v>
                </c:pt>
                <c:pt idx="77655">
                  <c:v>38827.5</c:v>
                </c:pt>
                <c:pt idx="77656">
                  <c:v>38828</c:v>
                </c:pt>
                <c:pt idx="77657">
                  <c:v>38828.5</c:v>
                </c:pt>
                <c:pt idx="77658">
                  <c:v>38829</c:v>
                </c:pt>
                <c:pt idx="77659">
                  <c:v>38829.5</c:v>
                </c:pt>
                <c:pt idx="77660">
                  <c:v>38830</c:v>
                </c:pt>
                <c:pt idx="77661">
                  <c:v>38830.5</c:v>
                </c:pt>
                <c:pt idx="77662">
                  <c:v>38831</c:v>
                </c:pt>
                <c:pt idx="77663">
                  <c:v>38831.5</c:v>
                </c:pt>
                <c:pt idx="77664">
                  <c:v>38832</c:v>
                </c:pt>
                <c:pt idx="77665">
                  <c:v>38832.5</c:v>
                </c:pt>
                <c:pt idx="77666">
                  <c:v>38833</c:v>
                </c:pt>
                <c:pt idx="77667">
                  <c:v>38833.5</c:v>
                </c:pt>
                <c:pt idx="77668">
                  <c:v>38834</c:v>
                </c:pt>
                <c:pt idx="77669">
                  <c:v>38834.5</c:v>
                </c:pt>
                <c:pt idx="77670">
                  <c:v>38835</c:v>
                </c:pt>
                <c:pt idx="77671">
                  <c:v>38835.5</c:v>
                </c:pt>
                <c:pt idx="77672">
                  <c:v>38836</c:v>
                </c:pt>
                <c:pt idx="77673">
                  <c:v>38836.5</c:v>
                </c:pt>
                <c:pt idx="77674">
                  <c:v>38837</c:v>
                </c:pt>
                <c:pt idx="77675">
                  <c:v>38837.5</c:v>
                </c:pt>
                <c:pt idx="77676">
                  <c:v>38838</c:v>
                </c:pt>
                <c:pt idx="77677">
                  <c:v>38838.5</c:v>
                </c:pt>
                <c:pt idx="77678">
                  <c:v>38839</c:v>
                </c:pt>
                <c:pt idx="77679">
                  <c:v>38839.5</c:v>
                </c:pt>
                <c:pt idx="77680">
                  <c:v>38840</c:v>
                </c:pt>
                <c:pt idx="77681">
                  <c:v>38840.5</c:v>
                </c:pt>
                <c:pt idx="77682">
                  <c:v>38841</c:v>
                </c:pt>
                <c:pt idx="77683">
                  <c:v>38841.5</c:v>
                </c:pt>
                <c:pt idx="77684">
                  <c:v>38842</c:v>
                </c:pt>
                <c:pt idx="77685">
                  <c:v>38842.5</c:v>
                </c:pt>
                <c:pt idx="77686">
                  <c:v>38843</c:v>
                </c:pt>
                <c:pt idx="77687">
                  <c:v>38843.5</c:v>
                </c:pt>
                <c:pt idx="77688">
                  <c:v>38844</c:v>
                </c:pt>
                <c:pt idx="77689">
                  <c:v>38844.5</c:v>
                </c:pt>
                <c:pt idx="77690">
                  <c:v>38845</c:v>
                </c:pt>
                <c:pt idx="77691">
                  <c:v>38845.5</c:v>
                </c:pt>
                <c:pt idx="77692">
                  <c:v>38846</c:v>
                </c:pt>
                <c:pt idx="77693">
                  <c:v>38846.5</c:v>
                </c:pt>
                <c:pt idx="77694">
                  <c:v>38847</c:v>
                </c:pt>
                <c:pt idx="77695">
                  <c:v>38847.5</c:v>
                </c:pt>
                <c:pt idx="77696">
                  <c:v>38848</c:v>
                </c:pt>
                <c:pt idx="77697">
                  <c:v>38848.5</c:v>
                </c:pt>
                <c:pt idx="77698">
                  <c:v>38849</c:v>
                </c:pt>
                <c:pt idx="77699">
                  <c:v>38849.5</c:v>
                </c:pt>
                <c:pt idx="77700">
                  <c:v>38850</c:v>
                </c:pt>
                <c:pt idx="77701">
                  <c:v>38850.5</c:v>
                </c:pt>
                <c:pt idx="77702">
                  <c:v>38851</c:v>
                </c:pt>
                <c:pt idx="77703">
                  <c:v>38851.5</c:v>
                </c:pt>
                <c:pt idx="77704">
                  <c:v>38852</c:v>
                </c:pt>
                <c:pt idx="77705">
                  <c:v>38852.5</c:v>
                </c:pt>
                <c:pt idx="77706">
                  <c:v>38853</c:v>
                </c:pt>
                <c:pt idx="77707">
                  <c:v>38853.5</c:v>
                </c:pt>
                <c:pt idx="77708">
                  <c:v>38854</c:v>
                </c:pt>
                <c:pt idx="77709">
                  <c:v>38854.5</c:v>
                </c:pt>
                <c:pt idx="77710">
                  <c:v>38855</c:v>
                </c:pt>
                <c:pt idx="77711">
                  <c:v>38855.5</c:v>
                </c:pt>
                <c:pt idx="77712">
                  <c:v>38856</c:v>
                </c:pt>
                <c:pt idx="77713">
                  <c:v>38856.5</c:v>
                </c:pt>
                <c:pt idx="77714">
                  <c:v>38857</c:v>
                </c:pt>
                <c:pt idx="77715">
                  <c:v>38857.5</c:v>
                </c:pt>
                <c:pt idx="77716">
                  <c:v>38858</c:v>
                </c:pt>
                <c:pt idx="77717">
                  <c:v>38858.5</c:v>
                </c:pt>
                <c:pt idx="77718">
                  <c:v>38859</c:v>
                </c:pt>
                <c:pt idx="77719">
                  <c:v>38859.5</c:v>
                </c:pt>
                <c:pt idx="77720">
                  <c:v>38860</c:v>
                </c:pt>
                <c:pt idx="77721">
                  <c:v>38860.5</c:v>
                </c:pt>
                <c:pt idx="77722">
                  <c:v>38861</c:v>
                </c:pt>
                <c:pt idx="77723">
                  <c:v>38861.5</c:v>
                </c:pt>
                <c:pt idx="77724">
                  <c:v>38862</c:v>
                </c:pt>
                <c:pt idx="77725">
                  <c:v>38862.5</c:v>
                </c:pt>
                <c:pt idx="77726">
                  <c:v>38863</c:v>
                </c:pt>
                <c:pt idx="77727">
                  <c:v>38863.5</c:v>
                </c:pt>
                <c:pt idx="77728">
                  <c:v>38864</c:v>
                </c:pt>
                <c:pt idx="77729">
                  <c:v>38864.5</c:v>
                </c:pt>
                <c:pt idx="77730">
                  <c:v>38865</c:v>
                </c:pt>
                <c:pt idx="77731">
                  <c:v>38865.5</c:v>
                </c:pt>
                <c:pt idx="77732">
                  <c:v>38866</c:v>
                </c:pt>
                <c:pt idx="77733">
                  <c:v>38866.5</c:v>
                </c:pt>
                <c:pt idx="77734">
                  <c:v>38867</c:v>
                </c:pt>
                <c:pt idx="77735">
                  <c:v>38867.5</c:v>
                </c:pt>
                <c:pt idx="77736">
                  <c:v>38868</c:v>
                </c:pt>
                <c:pt idx="77737">
                  <c:v>38868.5</c:v>
                </c:pt>
                <c:pt idx="77738">
                  <c:v>38869</c:v>
                </c:pt>
                <c:pt idx="77739">
                  <c:v>38869.5</c:v>
                </c:pt>
                <c:pt idx="77740">
                  <c:v>38870</c:v>
                </c:pt>
                <c:pt idx="77741">
                  <c:v>38870.5</c:v>
                </c:pt>
                <c:pt idx="77742">
                  <c:v>38871</c:v>
                </c:pt>
                <c:pt idx="77743">
                  <c:v>38871.5</c:v>
                </c:pt>
                <c:pt idx="77744">
                  <c:v>38872</c:v>
                </c:pt>
                <c:pt idx="77745">
                  <c:v>38872.5</c:v>
                </c:pt>
                <c:pt idx="77746">
                  <c:v>38873</c:v>
                </c:pt>
                <c:pt idx="77747">
                  <c:v>38873.5</c:v>
                </c:pt>
                <c:pt idx="77748">
                  <c:v>38874</c:v>
                </c:pt>
                <c:pt idx="77749">
                  <c:v>38874.5</c:v>
                </c:pt>
                <c:pt idx="77750">
                  <c:v>38875</c:v>
                </c:pt>
                <c:pt idx="77751">
                  <c:v>38875.5</c:v>
                </c:pt>
                <c:pt idx="77752">
                  <c:v>38876</c:v>
                </c:pt>
                <c:pt idx="77753">
                  <c:v>38876.5</c:v>
                </c:pt>
                <c:pt idx="77754">
                  <c:v>38877</c:v>
                </c:pt>
                <c:pt idx="77755">
                  <c:v>38877.5</c:v>
                </c:pt>
                <c:pt idx="77756">
                  <c:v>38878</c:v>
                </c:pt>
                <c:pt idx="77757">
                  <c:v>38878.5</c:v>
                </c:pt>
                <c:pt idx="77758">
                  <c:v>38879</c:v>
                </c:pt>
                <c:pt idx="77759">
                  <c:v>38879.5</c:v>
                </c:pt>
                <c:pt idx="77760">
                  <c:v>38880</c:v>
                </c:pt>
                <c:pt idx="77761">
                  <c:v>38880.5</c:v>
                </c:pt>
                <c:pt idx="77762">
                  <c:v>38881</c:v>
                </c:pt>
                <c:pt idx="77763">
                  <c:v>38881.5</c:v>
                </c:pt>
                <c:pt idx="77764">
                  <c:v>38882</c:v>
                </c:pt>
                <c:pt idx="77765">
                  <c:v>38882.5</c:v>
                </c:pt>
                <c:pt idx="77766">
                  <c:v>38883</c:v>
                </c:pt>
                <c:pt idx="77767">
                  <c:v>38883.5</c:v>
                </c:pt>
                <c:pt idx="77768">
                  <c:v>38884</c:v>
                </c:pt>
                <c:pt idx="77769">
                  <c:v>38884.5</c:v>
                </c:pt>
                <c:pt idx="77770">
                  <c:v>38885</c:v>
                </c:pt>
                <c:pt idx="77771">
                  <c:v>38885.5</c:v>
                </c:pt>
                <c:pt idx="77772">
                  <c:v>38886</c:v>
                </c:pt>
                <c:pt idx="77773">
                  <c:v>38886.5</c:v>
                </c:pt>
                <c:pt idx="77774">
                  <c:v>38887</c:v>
                </c:pt>
                <c:pt idx="77775">
                  <c:v>38887.5</c:v>
                </c:pt>
                <c:pt idx="77776">
                  <c:v>38888</c:v>
                </c:pt>
                <c:pt idx="77777">
                  <c:v>38888.5</c:v>
                </c:pt>
                <c:pt idx="77778">
                  <c:v>38889</c:v>
                </c:pt>
                <c:pt idx="77779">
                  <c:v>38889.5</c:v>
                </c:pt>
                <c:pt idx="77780">
                  <c:v>38890</c:v>
                </c:pt>
                <c:pt idx="77781">
                  <c:v>38890.5</c:v>
                </c:pt>
                <c:pt idx="77782">
                  <c:v>38891</c:v>
                </c:pt>
                <c:pt idx="77783">
                  <c:v>38891.5</c:v>
                </c:pt>
                <c:pt idx="77784">
                  <c:v>38892</c:v>
                </c:pt>
                <c:pt idx="77785">
                  <c:v>38892.5</c:v>
                </c:pt>
                <c:pt idx="77786">
                  <c:v>38893</c:v>
                </c:pt>
                <c:pt idx="77787">
                  <c:v>38893.5</c:v>
                </c:pt>
                <c:pt idx="77788">
                  <c:v>38894</c:v>
                </c:pt>
                <c:pt idx="77789">
                  <c:v>38894.5</c:v>
                </c:pt>
                <c:pt idx="77790">
                  <c:v>38895</c:v>
                </c:pt>
                <c:pt idx="77791">
                  <c:v>38895.5</c:v>
                </c:pt>
                <c:pt idx="77792">
                  <c:v>38896</c:v>
                </c:pt>
                <c:pt idx="77793">
                  <c:v>38896.5</c:v>
                </c:pt>
                <c:pt idx="77794">
                  <c:v>38897</c:v>
                </c:pt>
                <c:pt idx="77795">
                  <c:v>38897.5</c:v>
                </c:pt>
                <c:pt idx="77796">
                  <c:v>38898</c:v>
                </c:pt>
                <c:pt idx="77797">
                  <c:v>38898.5</c:v>
                </c:pt>
                <c:pt idx="77798">
                  <c:v>38899</c:v>
                </c:pt>
                <c:pt idx="77799">
                  <c:v>38899.5</c:v>
                </c:pt>
                <c:pt idx="77800">
                  <c:v>38900</c:v>
                </c:pt>
                <c:pt idx="77801">
                  <c:v>38900.5</c:v>
                </c:pt>
                <c:pt idx="77802">
                  <c:v>38901</c:v>
                </c:pt>
                <c:pt idx="77803">
                  <c:v>38901.5</c:v>
                </c:pt>
                <c:pt idx="77804">
                  <c:v>38902</c:v>
                </c:pt>
                <c:pt idx="77805">
                  <c:v>38902.5</c:v>
                </c:pt>
                <c:pt idx="77806">
                  <c:v>38903</c:v>
                </c:pt>
                <c:pt idx="77807">
                  <c:v>38903.5</c:v>
                </c:pt>
                <c:pt idx="77808">
                  <c:v>38904</c:v>
                </c:pt>
                <c:pt idx="77809">
                  <c:v>38904.5</c:v>
                </c:pt>
                <c:pt idx="77810">
                  <c:v>38905</c:v>
                </c:pt>
                <c:pt idx="77811">
                  <c:v>38905.5</c:v>
                </c:pt>
                <c:pt idx="77812">
                  <c:v>38906</c:v>
                </c:pt>
                <c:pt idx="77813">
                  <c:v>38906.5</c:v>
                </c:pt>
                <c:pt idx="77814">
                  <c:v>38907</c:v>
                </c:pt>
                <c:pt idx="77815">
                  <c:v>38907.5</c:v>
                </c:pt>
                <c:pt idx="77816">
                  <c:v>38908</c:v>
                </c:pt>
                <c:pt idx="77817">
                  <c:v>38908.5</c:v>
                </c:pt>
                <c:pt idx="77818">
                  <c:v>38909</c:v>
                </c:pt>
                <c:pt idx="77819">
                  <c:v>38909.5</c:v>
                </c:pt>
                <c:pt idx="77820">
                  <c:v>38910</c:v>
                </c:pt>
                <c:pt idx="77821">
                  <c:v>38910.5</c:v>
                </c:pt>
                <c:pt idx="77822">
                  <c:v>38911</c:v>
                </c:pt>
                <c:pt idx="77823">
                  <c:v>38911.5</c:v>
                </c:pt>
                <c:pt idx="77824">
                  <c:v>38912</c:v>
                </c:pt>
                <c:pt idx="77825">
                  <c:v>38912.5</c:v>
                </c:pt>
                <c:pt idx="77826">
                  <c:v>38913</c:v>
                </c:pt>
                <c:pt idx="77827">
                  <c:v>38913.5</c:v>
                </c:pt>
                <c:pt idx="77828">
                  <c:v>38914</c:v>
                </c:pt>
                <c:pt idx="77829">
                  <c:v>38914.5</c:v>
                </c:pt>
                <c:pt idx="77830">
                  <c:v>38915</c:v>
                </c:pt>
                <c:pt idx="77831">
                  <c:v>38915.5</c:v>
                </c:pt>
                <c:pt idx="77832">
                  <c:v>38916</c:v>
                </c:pt>
                <c:pt idx="77833">
                  <c:v>38916.5</c:v>
                </c:pt>
                <c:pt idx="77834">
                  <c:v>38917</c:v>
                </c:pt>
                <c:pt idx="77835">
                  <c:v>38917.5</c:v>
                </c:pt>
                <c:pt idx="77836">
                  <c:v>38918</c:v>
                </c:pt>
                <c:pt idx="77837">
                  <c:v>38918.5</c:v>
                </c:pt>
                <c:pt idx="77838">
                  <c:v>38919</c:v>
                </c:pt>
                <c:pt idx="77839">
                  <c:v>38919.5</c:v>
                </c:pt>
                <c:pt idx="77840">
                  <c:v>38920</c:v>
                </c:pt>
                <c:pt idx="77841">
                  <c:v>38920.5</c:v>
                </c:pt>
                <c:pt idx="77842">
                  <c:v>38921</c:v>
                </c:pt>
                <c:pt idx="77843">
                  <c:v>38921.5</c:v>
                </c:pt>
                <c:pt idx="77844">
                  <c:v>38922</c:v>
                </c:pt>
                <c:pt idx="77845">
                  <c:v>38922.5</c:v>
                </c:pt>
                <c:pt idx="77846">
                  <c:v>38923</c:v>
                </c:pt>
                <c:pt idx="77847">
                  <c:v>38923.5</c:v>
                </c:pt>
                <c:pt idx="77848">
                  <c:v>38924</c:v>
                </c:pt>
                <c:pt idx="77849">
                  <c:v>38924.5</c:v>
                </c:pt>
                <c:pt idx="77850">
                  <c:v>38925</c:v>
                </c:pt>
                <c:pt idx="77851">
                  <c:v>38925.5</c:v>
                </c:pt>
                <c:pt idx="77852">
                  <c:v>38926</c:v>
                </c:pt>
                <c:pt idx="77853">
                  <c:v>38926.5</c:v>
                </c:pt>
                <c:pt idx="77854">
                  <c:v>38927</c:v>
                </c:pt>
                <c:pt idx="77855">
                  <c:v>38927.5</c:v>
                </c:pt>
                <c:pt idx="77856">
                  <c:v>38928</c:v>
                </c:pt>
                <c:pt idx="77857">
                  <c:v>38928.5</c:v>
                </c:pt>
                <c:pt idx="77858">
                  <c:v>38929</c:v>
                </c:pt>
                <c:pt idx="77859">
                  <c:v>38929.5</c:v>
                </c:pt>
                <c:pt idx="77860">
                  <c:v>38930</c:v>
                </c:pt>
                <c:pt idx="77861">
                  <c:v>38930.5</c:v>
                </c:pt>
                <c:pt idx="77862">
                  <c:v>38931</c:v>
                </c:pt>
                <c:pt idx="77863">
                  <c:v>38931.5</c:v>
                </c:pt>
                <c:pt idx="77864">
                  <c:v>38932</c:v>
                </c:pt>
                <c:pt idx="77865">
                  <c:v>38932.5</c:v>
                </c:pt>
                <c:pt idx="77866">
                  <c:v>38933</c:v>
                </c:pt>
                <c:pt idx="77867">
                  <c:v>38933.5</c:v>
                </c:pt>
                <c:pt idx="77868">
                  <c:v>38934</c:v>
                </c:pt>
                <c:pt idx="77869">
                  <c:v>38934.5</c:v>
                </c:pt>
                <c:pt idx="77870">
                  <c:v>38935</c:v>
                </c:pt>
                <c:pt idx="77871">
                  <c:v>38935.5</c:v>
                </c:pt>
                <c:pt idx="77872">
                  <c:v>38936</c:v>
                </c:pt>
                <c:pt idx="77873">
                  <c:v>38936.5</c:v>
                </c:pt>
                <c:pt idx="77874">
                  <c:v>38937</c:v>
                </c:pt>
                <c:pt idx="77875">
                  <c:v>38937.5</c:v>
                </c:pt>
                <c:pt idx="77876">
                  <c:v>38938</c:v>
                </c:pt>
                <c:pt idx="77877">
                  <c:v>38938.5</c:v>
                </c:pt>
                <c:pt idx="77878">
                  <c:v>38939</c:v>
                </c:pt>
                <c:pt idx="77879">
                  <c:v>38939.5</c:v>
                </c:pt>
                <c:pt idx="77880">
                  <c:v>38940</c:v>
                </c:pt>
                <c:pt idx="77881">
                  <c:v>38940.5</c:v>
                </c:pt>
                <c:pt idx="77882">
                  <c:v>38941</c:v>
                </c:pt>
                <c:pt idx="77883">
                  <c:v>38941.5</c:v>
                </c:pt>
                <c:pt idx="77884">
                  <c:v>38942</c:v>
                </c:pt>
                <c:pt idx="77885">
                  <c:v>38942.5</c:v>
                </c:pt>
                <c:pt idx="77886">
                  <c:v>38943</c:v>
                </c:pt>
                <c:pt idx="77887">
                  <c:v>38943.5</c:v>
                </c:pt>
                <c:pt idx="77888">
                  <c:v>38944</c:v>
                </c:pt>
                <c:pt idx="77889">
                  <c:v>38944.5</c:v>
                </c:pt>
                <c:pt idx="77890">
                  <c:v>38945</c:v>
                </c:pt>
                <c:pt idx="77891">
                  <c:v>38945.5</c:v>
                </c:pt>
                <c:pt idx="77892">
                  <c:v>38946</c:v>
                </c:pt>
                <c:pt idx="77893">
                  <c:v>38946.5</c:v>
                </c:pt>
                <c:pt idx="77894">
                  <c:v>38947</c:v>
                </c:pt>
                <c:pt idx="77895">
                  <c:v>38947.5</c:v>
                </c:pt>
                <c:pt idx="77896">
                  <c:v>38948</c:v>
                </c:pt>
                <c:pt idx="77897">
                  <c:v>38948.5</c:v>
                </c:pt>
                <c:pt idx="77898">
                  <c:v>38949</c:v>
                </c:pt>
                <c:pt idx="77899">
                  <c:v>38949.5</c:v>
                </c:pt>
                <c:pt idx="77900">
                  <c:v>38950</c:v>
                </c:pt>
                <c:pt idx="77901">
                  <c:v>38950.5</c:v>
                </c:pt>
                <c:pt idx="77902">
                  <c:v>38951</c:v>
                </c:pt>
                <c:pt idx="77903">
                  <c:v>38951.5</c:v>
                </c:pt>
                <c:pt idx="77904">
                  <c:v>38952</c:v>
                </c:pt>
                <c:pt idx="77905">
                  <c:v>38952.5</c:v>
                </c:pt>
                <c:pt idx="77906">
                  <c:v>38953</c:v>
                </c:pt>
                <c:pt idx="77907">
                  <c:v>38953.5</c:v>
                </c:pt>
                <c:pt idx="77908">
                  <c:v>38954</c:v>
                </c:pt>
                <c:pt idx="77909">
                  <c:v>38954.5</c:v>
                </c:pt>
                <c:pt idx="77910">
                  <c:v>38955</c:v>
                </c:pt>
                <c:pt idx="77911">
                  <c:v>38955.5</c:v>
                </c:pt>
                <c:pt idx="77912">
                  <c:v>38956</c:v>
                </c:pt>
                <c:pt idx="77913">
                  <c:v>38956.5</c:v>
                </c:pt>
                <c:pt idx="77914">
                  <c:v>38957</c:v>
                </c:pt>
                <c:pt idx="77915">
                  <c:v>38957.5</c:v>
                </c:pt>
                <c:pt idx="77916">
                  <c:v>38958</c:v>
                </c:pt>
                <c:pt idx="77917">
                  <c:v>38958.5</c:v>
                </c:pt>
                <c:pt idx="77918">
                  <c:v>38959</c:v>
                </c:pt>
                <c:pt idx="77919">
                  <c:v>38959.5</c:v>
                </c:pt>
                <c:pt idx="77920">
                  <c:v>38960</c:v>
                </c:pt>
                <c:pt idx="77921">
                  <c:v>38960.5</c:v>
                </c:pt>
                <c:pt idx="77922">
                  <c:v>38961</c:v>
                </c:pt>
                <c:pt idx="77923">
                  <c:v>38961.5</c:v>
                </c:pt>
                <c:pt idx="77924">
                  <c:v>38962</c:v>
                </c:pt>
                <c:pt idx="77925">
                  <c:v>38962.5</c:v>
                </c:pt>
                <c:pt idx="77926">
                  <c:v>38963</c:v>
                </c:pt>
                <c:pt idx="77927">
                  <c:v>38963.5</c:v>
                </c:pt>
                <c:pt idx="77928">
                  <c:v>38964</c:v>
                </c:pt>
                <c:pt idx="77929">
                  <c:v>38964.5</c:v>
                </c:pt>
                <c:pt idx="77930">
                  <c:v>38965</c:v>
                </c:pt>
                <c:pt idx="77931">
                  <c:v>38965.5</c:v>
                </c:pt>
                <c:pt idx="77932">
                  <c:v>38966</c:v>
                </c:pt>
                <c:pt idx="77933">
                  <c:v>38966.5</c:v>
                </c:pt>
                <c:pt idx="77934">
                  <c:v>38967</c:v>
                </c:pt>
                <c:pt idx="77935">
                  <c:v>38967.5</c:v>
                </c:pt>
                <c:pt idx="77936">
                  <c:v>38968</c:v>
                </c:pt>
                <c:pt idx="77937">
                  <c:v>38968.5</c:v>
                </c:pt>
                <c:pt idx="77938">
                  <c:v>38969</c:v>
                </c:pt>
                <c:pt idx="77939">
                  <c:v>38969.5</c:v>
                </c:pt>
                <c:pt idx="77940">
                  <c:v>38970</c:v>
                </c:pt>
                <c:pt idx="77941">
                  <c:v>38970.5</c:v>
                </c:pt>
                <c:pt idx="77942">
                  <c:v>38971</c:v>
                </c:pt>
                <c:pt idx="77943">
                  <c:v>38971.5</c:v>
                </c:pt>
                <c:pt idx="77944">
                  <c:v>38972</c:v>
                </c:pt>
                <c:pt idx="77945">
                  <c:v>38972.5</c:v>
                </c:pt>
                <c:pt idx="77946">
                  <c:v>38973</c:v>
                </c:pt>
                <c:pt idx="77947">
                  <c:v>38973.5</c:v>
                </c:pt>
                <c:pt idx="77948">
                  <c:v>38974</c:v>
                </c:pt>
                <c:pt idx="77949">
                  <c:v>38974.5</c:v>
                </c:pt>
                <c:pt idx="77950">
                  <c:v>38975</c:v>
                </c:pt>
                <c:pt idx="77951">
                  <c:v>38975.5</c:v>
                </c:pt>
                <c:pt idx="77952">
                  <c:v>38976</c:v>
                </c:pt>
                <c:pt idx="77953">
                  <c:v>38976.5</c:v>
                </c:pt>
                <c:pt idx="77954">
                  <c:v>38977</c:v>
                </c:pt>
                <c:pt idx="77955">
                  <c:v>38977.5</c:v>
                </c:pt>
                <c:pt idx="77956">
                  <c:v>38978</c:v>
                </c:pt>
                <c:pt idx="77957">
                  <c:v>38978.5</c:v>
                </c:pt>
                <c:pt idx="77958">
                  <c:v>38979</c:v>
                </c:pt>
                <c:pt idx="77959">
                  <c:v>38979.5</c:v>
                </c:pt>
                <c:pt idx="77960">
                  <c:v>38980</c:v>
                </c:pt>
                <c:pt idx="77961">
                  <c:v>38980.5</c:v>
                </c:pt>
                <c:pt idx="77962">
                  <c:v>38981</c:v>
                </c:pt>
                <c:pt idx="77963">
                  <c:v>38981.5</c:v>
                </c:pt>
                <c:pt idx="77964">
                  <c:v>38982</c:v>
                </c:pt>
                <c:pt idx="77965">
                  <c:v>38982.5</c:v>
                </c:pt>
                <c:pt idx="77966">
                  <c:v>38983</c:v>
                </c:pt>
                <c:pt idx="77967">
                  <c:v>38983.5</c:v>
                </c:pt>
                <c:pt idx="77968">
                  <c:v>38984</c:v>
                </c:pt>
                <c:pt idx="77969">
                  <c:v>38984.5</c:v>
                </c:pt>
                <c:pt idx="77970">
                  <c:v>38985</c:v>
                </c:pt>
                <c:pt idx="77971">
                  <c:v>38985.5</c:v>
                </c:pt>
                <c:pt idx="77972">
                  <c:v>38986</c:v>
                </c:pt>
                <c:pt idx="77973">
                  <c:v>38986.5</c:v>
                </c:pt>
                <c:pt idx="77974">
                  <c:v>38987</c:v>
                </c:pt>
                <c:pt idx="77975">
                  <c:v>38987.5</c:v>
                </c:pt>
                <c:pt idx="77976">
                  <c:v>38988</c:v>
                </c:pt>
                <c:pt idx="77977">
                  <c:v>38988.5</c:v>
                </c:pt>
                <c:pt idx="77978">
                  <c:v>38989</c:v>
                </c:pt>
                <c:pt idx="77979">
                  <c:v>38989.5</c:v>
                </c:pt>
                <c:pt idx="77980">
                  <c:v>38990</c:v>
                </c:pt>
                <c:pt idx="77981">
                  <c:v>38990.5</c:v>
                </c:pt>
                <c:pt idx="77982">
                  <c:v>38991</c:v>
                </c:pt>
                <c:pt idx="77983">
                  <c:v>38991.5</c:v>
                </c:pt>
                <c:pt idx="77984">
                  <c:v>38992</c:v>
                </c:pt>
                <c:pt idx="77985">
                  <c:v>38992.5</c:v>
                </c:pt>
                <c:pt idx="77986">
                  <c:v>38993</c:v>
                </c:pt>
                <c:pt idx="77987">
                  <c:v>38993.5</c:v>
                </c:pt>
                <c:pt idx="77988">
                  <c:v>38994</c:v>
                </c:pt>
                <c:pt idx="77989">
                  <c:v>38994.5</c:v>
                </c:pt>
                <c:pt idx="77990">
                  <c:v>38995</c:v>
                </c:pt>
                <c:pt idx="77991">
                  <c:v>38995.5</c:v>
                </c:pt>
                <c:pt idx="77992">
                  <c:v>38996</c:v>
                </c:pt>
                <c:pt idx="77993">
                  <c:v>38996.5</c:v>
                </c:pt>
                <c:pt idx="77994">
                  <c:v>38997</c:v>
                </c:pt>
                <c:pt idx="77995">
                  <c:v>38997.5</c:v>
                </c:pt>
                <c:pt idx="77996">
                  <c:v>38998</c:v>
                </c:pt>
                <c:pt idx="77997">
                  <c:v>38998.5</c:v>
                </c:pt>
                <c:pt idx="77998">
                  <c:v>38999</c:v>
                </c:pt>
                <c:pt idx="77999">
                  <c:v>38999.5</c:v>
                </c:pt>
                <c:pt idx="78000">
                  <c:v>39000</c:v>
                </c:pt>
                <c:pt idx="78001">
                  <c:v>39000.5</c:v>
                </c:pt>
                <c:pt idx="78002">
                  <c:v>39001</c:v>
                </c:pt>
                <c:pt idx="78003">
                  <c:v>39001.5</c:v>
                </c:pt>
                <c:pt idx="78004">
                  <c:v>39002</c:v>
                </c:pt>
                <c:pt idx="78005">
                  <c:v>39002.5</c:v>
                </c:pt>
                <c:pt idx="78006">
                  <c:v>39003</c:v>
                </c:pt>
                <c:pt idx="78007">
                  <c:v>39003.5</c:v>
                </c:pt>
                <c:pt idx="78008">
                  <c:v>39004</c:v>
                </c:pt>
                <c:pt idx="78009">
                  <c:v>39004.5</c:v>
                </c:pt>
                <c:pt idx="78010">
                  <c:v>39005</c:v>
                </c:pt>
                <c:pt idx="78011">
                  <c:v>39005.5</c:v>
                </c:pt>
                <c:pt idx="78012">
                  <c:v>39006</c:v>
                </c:pt>
                <c:pt idx="78013">
                  <c:v>39006.5</c:v>
                </c:pt>
                <c:pt idx="78014">
                  <c:v>39007</c:v>
                </c:pt>
                <c:pt idx="78015">
                  <c:v>39007.5</c:v>
                </c:pt>
                <c:pt idx="78016">
                  <c:v>39008</c:v>
                </c:pt>
                <c:pt idx="78017">
                  <c:v>39008.5</c:v>
                </c:pt>
                <c:pt idx="78018">
                  <c:v>39009</c:v>
                </c:pt>
                <c:pt idx="78019">
                  <c:v>39009.5</c:v>
                </c:pt>
                <c:pt idx="78020">
                  <c:v>39010</c:v>
                </c:pt>
                <c:pt idx="78021">
                  <c:v>39010.5</c:v>
                </c:pt>
                <c:pt idx="78022">
                  <c:v>39011</c:v>
                </c:pt>
                <c:pt idx="78023">
                  <c:v>39011.5</c:v>
                </c:pt>
                <c:pt idx="78024">
                  <c:v>39012</c:v>
                </c:pt>
                <c:pt idx="78025">
                  <c:v>39012.5</c:v>
                </c:pt>
                <c:pt idx="78026">
                  <c:v>39013</c:v>
                </c:pt>
                <c:pt idx="78027">
                  <c:v>39013.5</c:v>
                </c:pt>
                <c:pt idx="78028">
                  <c:v>39014</c:v>
                </c:pt>
                <c:pt idx="78029">
                  <c:v>39014.5</c:v>
                </c:pt>
                <c:pt idx="78030">
                  <c:v>39015</c:v>
                </c:pt>
                <c:pt idx="78031">
                  <c:v>39015.5</c:v>
                </c:pt>
                <c:pt idx="78032">
                  <c:v>39016</c:v>
                </c:pt>
                <c:pt idx="78033">
                  <c:v>39016.5</c:v>
                </c:pt>
                <c:pt idx="78034">
                  <c:v>39017</c:v>
                </c:pt>
                <c:pt idx="78035">
                  <c:v>39017.5</c:v>
                </c:pt>
                <c:pt idx="78036">
                  <c:v>39018</c:v>
                </c:pt>
                <c:pt idx="78037">
                  <c:v>39018.5</c:v>
                </c:pt>
                <c:pt idx="78038">
                  <c:v>39019</c:v>
                </c:pt>
                <c:pt idx="78039">
                  <c:v>39019.5</c:v>
                </c:pt>
                <c:pt idx="78040">
                  <c:v>39020</c:v>
                </c:pt>
                <c:pt idx="78041">
                  <c:v>39020.5</c:v>
                </c:pt>
                <c:pt idx="78042">
                  <c:v>39021</c:v>
                </c:pt>
                <c:pt idx="78043">
                  <c:v>39021.5</c:v>
                </c:pt>
                <c:pt idx="78044">
                  <c:v>39022</c:v>
                </c:pt>
                <c:pt idx="78045">
                  <c:v>39022.5</c:v>
                </c:pt>
                <c:pt idx="78046">
                  <c:v>39023</c:v>
                </c:pt>
                <c:pt idx="78047">
                  <c:v>39023.5</c:v>
                </c:pt>
                <c:pt idx="78048">
                  <c:v>39024</c:v>
                </c:pt>
                <c:pt idx="78049">
                  <c:v>39024.5</c:v>
                </c:pt>
                <c:pt idx="78050">
                  <c:v>39025</c:v>
                </c:pt>
                <c:pt idx="78051">
                  <c:v>39025.5</c:v>
                </c:pt>
                <c:pt idx="78052">
                  <c:v>39026</c:v>
                </c:pt>
                <c:pt idx="78053">
                  <c:v>39026.5</c:v>
                </c:pt>
                <c:pt idx="78054">
                  <c:v>39027</c:v>
                </c:pt>
                <c:pt idx="78055">
                  <c:v>39027.5</c:v>
                </c:pt>
                <c:pt idx="78056">
                  <c:v>39028</c:v>
                </c:pt>
                <c:pt idx="78057">
                  <c:v>39028.5</c:v>
                </c:pt>
                <c:pt idx="78058">
                  <c:v>39029</c:v>
                </c:pt>
                <c:pt idx="78059">
                  <c:v>39029.5</c:v>
                </c:pt>
                <c:pt idx="78060">
                  <c:v>39030</c:v>
                </c:pt>
                <c:pt idx="78061">
                  <c:v>39030.5</c:v>
                </c:pt>
                <c:pt idx="78062">
                  <c:v>39031</c:v>
                </c:pt>
                <c:pt idx="78063">
                  <c:v>39031.5</c:v>
                </c:pt>
                <c:pt idx="78064">
                  <c:v>39032</c:v>
                </c:pt>
                <c:pt idx="78065">
                  <c:v>39032.5</c:v>
                </c:pt>
                <c:pt idx="78066">
                  <c:v>39033</c:v>
                </c:pt>
                <c:pt idx="78067">
                  <c:v>39033.5</c:v>
                </c:pt>
                <c:pt idx="78068">
                  <c:v>39034</c:v>
                </c:pt>
                <c:pt idx="78069">
                  <c:v>39034.5</c:v>
                </c:pt>
                <c:pt idx="78070">
                  <c:v>39035</c:v>
                </c:pt>
                <c:pt idx="78071">
                  <c:v>39035.5</c:v>
                </c:pt>
                <c:pt idx="78072">
                  <c:v>39036</c:v>
                </c:pt>
                <c:pt idx="78073">
                  <c:v>39036.5</c:v>
                </c:pt>
                <c:pt idx="78074">
                  <c:v>39037</c:v>
                </c:pt>
                <c:pt idx="78075">
                  <c:v>39037.5</c:v>
                </c:pt>
                <c:pt idx="78076">
                  <c:v>39038</c:v>
                </c:pt>
                <c:pt idx="78077">
                  <c:v>39038.5</c:v>
                </c:pt>
                <c:pt idx="78078">
                  <c:v>39039</c:v>
                </c:pt>
                <c:pt idx="78079">
                  <c:v>39039.5</c:v>
                </c:pt>
                <c:pt idx="78080">
                  <c:v>39040</c:v>
                </c:pt>
                <c:pt idx="78081">
                  <c:v>39040.5</c:v>
                </c:pt>
                <c:pt idx="78082">
                  <c:v>39041</c:v>
                </c:pt>
                <c:pt idx="78083">
                  <c:v>39041.5</c:v>
                </c:pt>
                <c:pt idx="78084">
                  <c:v>39042</c:v>
                </c:pt>
                <c:pt idx="78085">
                  <c:v>39042.5</c:v>
                </c:pt>
                <c:pt idx="78086">
                  <c:v>39043</c:v>
                </c:pt>
                <c:pt idx="78087">
                  <c:v>39043.5</c:v>
                </c:pt>
                <c:pt idx="78088">
                  <c:v>39044</c:v>
                </c:pt>
                <c:pt idx="78089">
                  <c:v>39044.5</c:v>
                </c:pt>
                <c:pt idx="78090">
                  <c:v>39045</c:v>
                </c:pt>
                <c:pt idx="78091">
                  <c:v>39045.5</c:v>
                </c:pt>
                <c:pt idx="78092">
                  <c:v>39046</c:v>
                </c:pt>
                <c:pt idx="78093">
                  <c:v>39046.5</c:v>
                </c:pt>
                <c:pt idx="78094">
                  <c:v>39047</c:v>
                </c:pt>
                <c:pt idx="78095">
                  <c:v>39047.5</c:v>
                </c:pt>
                <c:pt idx="78096">
                  <c:v>39048</c:v>
                </c:pt>
                <c:pt idx="78097">
                  <c:v>39048.5</c:v>
                </c:pt>
                <c:pt idx="78098">
                  <c:v>39049</c:v>
                </c:pt>
                <c:pt idx="78099">
                  <c:v>39049.5</c:v>
                </c:pt>
                <c:pt idx="78100">
                  <c:v>39050</c:v>
                </c:pt>
                <c:pt idx="78101">
                  <c:v>39050.5</c:v>
                </c:pt>
                <c:pt idx="78102">
                  <c:v>39051</c:v>
                </c:pt>
                <c:pt idx="78103">
                  <c:v>39051.5</c:v>
                </c:pt>
                <c:pt idx="78104">
                  <c:v>39052</c:v>
                </c:pt>
                <c:pt idx="78105">
                  <c:v>39052.5</c:v>
                </c:pt>
                <c:pt idx="78106">
                  <c:v>39053</c:v>
                </c:pt>
                <c:pt idx="78107">
                  <c:v>39053.5</c:v>
                </c:pt>
                <c:pt idx="78108">
                  <c:v>39054</c:v>
                </c:pt>
                <c:pt idx="78109">
                  <c:v>39054.5</c:v>
                </c:pt>
                <c:pt idx="78110">
                  <c:v>39055</c:v>
                </c:pt>
                <c:pt idx="78111">
                  <c:v>39055.5</c:v>
                </c:pt>
                <c:pt idx="78112">
                  <c:v>39056</c:v>
                </c:pt>
                <c:pt idx="78113">
                  <c:v>39056.5</c:v>
                </c:pt>
                <c:pt idx="78114">
                  <c:v>39057</c:v>
                </c:pt>
                <c:pt idx="78115">
                  <c:v>39057.5</c:v>
                </c:pt>
                <c:pt idx="78116">
                  <c:v>39058</c:v>
                </c:pt>
                <c:pt idx="78117">
                  <c:v>39058.5</c:v>
                </c:pt>
                <c:pt idx="78118">
                  <c:v>39059</c:v>
                </c:pt>
                <c:pt idx="78119">
                  <c:v>39059.5</c:v>
                </c:pt>
                <c:pt idx="78120">
                  <c:v>39060</c:v>
                </c:pt>
                <c:pt idx="78121">
                  <c:v>39060.5</c:v>
                </c:pt>
                <c:pt idx="78122">
                  <c:v>39061</c:v>
                </c:pt>
                <c:pt idx="78123">
                  <c:v>39061.5</c:v>
                </c:pt>
                <c:pt idx="78124">
                  <c:v>39062</c:v>
                </c:pt>
                <c:pt idx="78125">
                  <c:v>39062.5</c:v>
                </c:pt>
                <c:pt idx="78126">
                  <c:v>39063</c:v>
                </c:pt>
                <c:pt idx="78127">
                  <c:v>39063.5</c:v>
                </c:pt>
                <c:pt idx="78128">
                  <c:v>39064</c:v>
                </c:pt>
                <c:pt idx="78129">
                  <c:v>39064.5</c:v>
                </c:pt>
                <c:pt idx="78130">
                  <c:v>39065</c:v>
                </c:pt>
                <c:pt idx="78131">
                  <c:v>39065.5</c:v>
                </c:pt>
                <c:pt idx="78132">
                  <c:v>39066</c:v>
                </c:pt>
                <c:pt idx="78133">
                  <c:v>39066.5</c:v>
                </c:pt>
                <c:pt idx="78134">
                  <c:v>39067</c:v>
                </c:pt>
                <c:pt idx="78135">
                  <c:v>39067.5</c:v>
                </c:pt>
                <c:pt idx="78136">
                  <c:v>39068</c:v>
                </c:pt>
                <c:pt idx="78137">
                  <c:v>39068.5</c:v>
                </c:pt>
                <c:pt idx="78138">
                  <c:v>39069</c:v>
                </c:pt>
                <c:pt idx="78139">
                  <c:v>39069.5</c:v>
                </c:pt>
                <c:pt idx="78140">
                  <c:v>39070</c:v>
                </c:pt>
                <c:pt idx="78141">
                  <c:v>39070.5</c:v>
                </c:pt>
                <c:pt idx="78142">
                  <c:v>39071</c:v>
                </c:pt>
                <c:pt idx="78143">
                  <c:v>39071.5</c:v>
                </c:pt>
                <c:pt idx="78144">
                  <c:v>39072</c:v>
                </c:pt>
                <c:pt idx="78145">
                  <c:v>39072.5</c:v>
                </c:pt>
                <c:pt idx="78146">
                  <c:v>39073</c:v>
                </c:pt>
                <c:pt idx="78147">
                  <c:v>39073.5</c:v>
                </c:pt>
                <c:pt idx="78148">
                  <c:v>39074</c:v>
                </c:pt>
                <c:pt idx="78149">
                  <c:v>39074.5</c:v>
                </c:pt>
                <c:pt idx="78150">
                  <c:v>39075</c:v>
                </c:pt>
                <c:pt idx="78151">
                  <c:v>39075.5</c:v>
                </c:pt>
                <c:pt idx="78152">
                  <c:v>39076</c:v>
                </c:pt>
                <c:pt idx="78153">
                  <c:v>39076.5</c:v>
                </c:pt>
                <c:pt idx="78154">
                  <c:v>39077</c:v>
                </c:pt>
                <c:pt idx="78155">
                  <c:v>39077.5</c:v>
                </c:pt>
                <c:pt idx="78156">
                  <c:v>39078</c:v>
                </c:pt>
                <c:pt idx="78157">
                  <c:v>39078.5</c:v>
                </c:pt>
                <c:pt idx="78158">
                  <c:v>39079</c:v>
                </c:pt>
                <c:pt idx="78159">
                  <c:v>39079.5</c:v>
                </c:pt>
                <c:pt idx="78160">
                  <c:v>39080</c:v>
                </c:pt>
                <c:pt idx="78161">
                  <c:v>39080.5</c:v>
                </c:pt>
                <c:pt idx="78162">
                  <c:v>39081</c:v>
                </c:pt>
                <c:pt idx="78163">
                  <c:v>39081.5</c:v>
                </c:pt>
                <c:pt idx="78164">
                  <c:v>39082</c:v>
                </c:pt>
                <c:pt idx="78165">
                  <c:v>39082.5</c:v>
                </c:pt>
                <c:pt idx="78166">
                  <c:v>39083</c:v>
                </c:pt>
                <c:pt idx="78167">
                  <c:v>39083.5</c:v>
                </c:pt>
                <c:pt idx="78168">
                  <c:v>39084</c:v>
                </c:pt>
                <c:pt idx="78169">
                  <c:v>39084.5</c:v>
                </c:pt>
                <c:pt idx="78170">
                  <c:v>39085</c:v>
                </c:pt>
                <c:pt idx="78171">
                  <c:v>39085.5</c:v>
                </c:pt>
                <c:pt idx="78172">
                  <c:v>39086</c:v>
                </c:pt>
                <c:pt idx="78173">
                  <c:v>39086.5</c:v>
                </c:pt>
                <c:pt idx="78174">
                  <c:v>39087</c:v>
                </c:pt>
                <c:pt idx="78175">
                  <c:v>39087.5</c:v>
                </c:pt>
                <c:pt idx="78176">
                  <c:v>39088</c:v>
                </c:pt>
                <c:pt idx="78177">
                  <c:v>39088.5</c:v>
                </c:pt>
                <c:pt idx="78178">
                  <c:v>39089</c:v>
                </c:pt>
                <c:pt idx="78179">
                  <c:v>39089.5</c:v>
                </c:pt>
                <c:pt idx="78180">
                  <c:v>39090</c:v>
                </c:pt>
                <c:pt idx="78181">
                  <c:v>39090.5</c:v>
                </c:pt>
                <c:pt idx="78182">
                  <c:v>39091</c:v>
                </c:pt>
                <c:pt idx="78183">
                  <c:v>39091.5</c:v>
                </c:pt>
                <c:pt idx="78184">
                  <c:v>39092</c:v>
                </c:pt>
                <c:pt idx="78185">
                  <c:v>39092.5</c:v>
                </c:pt>
                <c:pt idx="78186">
                  <c:v>39093</c:v>
                </c:pt>
                <c:pt idx="78187">
                  <c:v>39093.5</c:v>
                </c:pt>
                <c:pt idx="78188">
                  <c:v>39094</c:v>
                </c:pt>
                <c:pt idx="78189">
                  <c:v>39094.5</c:v>
                </c:pt>
                <c:pt idx="78190">
                  <c:v>39095</c:v>
                </c:pt>
                <c:pt idx="78191">
                  <c:v>39095.5</c:v>
                </c:pt>
                <c:pt idx="78192">
                  <c:v>39096</c:v>
                </c:pt>
                <c:pt idx="78193">
                  <c:v>39096.5</c:v>
                </c:pt>
                <c:pt idx="78194">
                  <c:v>39097</c:v>
                </c:pt>
                <c:pt idx="78195">
                  <c:v>39097.5</c:v>
                </c:pt>
                <c:pt idx="78196">
                  <c:v>39098</c:v>
                </c:pt>
                <c:pt idx="78197">
                  <c:v>39098.5</c:v>
                </c:pt>
                <c:pt idx="78198">
                  <c:v>39099</c:v>
                </c:pt>
                <c:pt idx="78199">
                  <c:v>39099.5</c:v>
                </c:pt>
                <c:pt idx="78200">
                  <c:v>39100</c:v>
                </c:pt>
                <c:pt idx="78201">
                  <c:v>39100.5</c:v>
                </c:pt>
                <c:pt idx="78202">
                  <c:v>39101</c:v>
                </c:pt>
                <c:pt idx="78203">
                  <c:v>39101.5</c:v>
                </c:pt>
                <c:pt idx="78204">
                  <c:v>39102</c:v>
                </c:pt>
                <c:pt idx="78205">
                  <c:v>39102.5</c:v>
                </c:pt>
                <c:pt idx="78206">
                  <c:v>39103</c:v>
                </c:pt>
                <c:pt idx="78207">
                  <c:v>39103.5</c:v>
                </c:pt>
                <c:pt idx="78208">
                  <c:v>39104</c:v>
                </c:pt>
                <c:pt idx="78209">
                  <c:v>39104.5</c:v>
                </c:pt>
                <c:pt idx="78210">
                  <c:v>39105</c:v>
                </c:pt>
                <c:pt idx="78211">
                  <c:v>39105.5</c:v>
                </c:pt>
                <c:pt idx="78212">
                  <c:v>39106</c:v>
                </c:pt>
                <c:pt idx="78213">
                  <c:v>39106.5</c:v>
                </c:pt>
                <c:pt idx="78214">
                  <c:v>39107</c:v>
                </c:pt>
                <c:pt idx="78215">
                  <c:v>39107.5</c:v>
                </c:pt>
                <c:pt idx="78216">
                  <c:v>39108</c:v>
                </c:pt>
                <c:pt idx="78217">
                  <c:v>39108.5</c:v>
                </c:pt>
                <c:pt idx="78218">
                  <c:v>39109</c:v>
                </c:pt>
                <c:pt idx="78219">
                  <c:v>39109.5</c:v>
                </c:pt>
                <c:pt idx="78220">
                  <c:v>39110</c:v>
                </c:pt>
                <c:pt idx="78221">
                  <c:v>39110.5</c:v>
                </c:pt>
                <c:pt idx="78222">
                  <c:v>39111</c:v>
                </c:pt>
                <c:pt idx="78223">
                  <c:v>39111.5</c:v>
                </c:pt>
                <c:pt idx="78224">
                  <c:v>39112</c:v>
                </c:pt>
                <c:pt idx="78225">
                  <c:v>39112.5</c:v>
                </c:pt>
                <c:pt idx="78226">
                  <c:v>39113</c:v>
                </c:pt>
                <c:pt idx="78227">
                  <c:v>39113.5</c:v>
                </c:pt>
                <c:pt idx="78228">
                  <c:v>39114</c:v>
                </c:pt>
                <c:pt idx="78229">
                  <c:v>39114.5</c:v>
                </c:pt>
                <c:pt idx="78230">
                  <c:v>39115</c:v>
                </c:pt>
                <c:pt idx="78231">
                  <c:v>39115.5</c:v>
                </c:pt>
                <c:pt idx="78232">
                  <c:v>39116</c:v>
                </c:pt>
                <c:pt idx="78233">
                  <c:v>39116.5</c:v>
                </c:pt>
                <c:pt idx="78234">
                  <c:v>39117</c:v>
                </c:pt>
                <c:pt idx="78235">
                  <c:v>39117.5</c:v>
                </c:pt>
                <c:pt idx="78236">
                  <c:v>39118</c:v>
                </c:pt>
                <c:pt idx="78237">
                  <c:v>39118.5</c:v>
                </c:pt>
                <c:pt idx="78238">
                  <c:v>39119</c:v>
                </c:pt>
                <c:pt idx="78239">
                  <c:v>39119.5</c:v>
                </c:pt>
                <c:pt idx="78240">
                  <c:v>39120</c:v>
                </c:pt>
                <c:pt idx="78241">
                  <c:v>39120.5</c:v>
                </c:pt>
                <c:pt idx="78242">
                  <c:v>39121</c:v>
                </c:pt>
                <c:pt idx="78243">
                  <c:v>39121.5</c:v>
                </c:pt>
                <c:pt idx="78244">
                  <c:v>39122</c:v>
                </c:pt>
                <c:pt idx="78245">
                  <c:v>39122.5</c:v>
                </c:pt>
                <c:pt idx="78246">
                  <c:v>39123</c:v>
                </c:pt>
                <c:pt idx="78247">
                  <c:v>39123.5</c:v>
                </c:pt>
                <c:pt idx="78248">
                  <c:v>39124</c:v>
                </c:pt>
                <c:pt idx="78249">
                  <c:v>39124.5</c:v>
                </c:pt>
                <c:pt idx="78250">
                  <c:v>39125</c:v>
                </c:pt>
                <c:pt idx="78251">
                  <c:v>39125.5</c:v>
                </c:pt>
                <c:pt idx="78252">
                  <c:v>39126</c:v>
                </c:pt>
                <c:pt idx="78253">
                  <c:v>39126.5</c:v>
                </c:pt>
                <c:pt idx="78254">
                  <c:v>39127</c:v>
                </c:pt>
                <c:pt idx="78255">
                  <c:v>39127.5</c:v>
                </c:pt>
                <c:pt idx="78256">
                  <c:v>39128</c:v>
                </c:pt>
                <c:pt idx="78257">
                  <c:v>39128.5</c:v>
                </c:pt>
                <c:pt idx="78258">
                  <c:v>39129</c:v>
                </c:pt>
                <c:pt idx="78259">
                  <c:v>39129.5</c:v>
                </c:pt>
                <c:pt idx="78260">
                  <c:v>39130</c:v>
                </c:pt>
                <c:pt idx="78261">
                  <c:v>39130.5</c:v>
                </c:pt>
                <c:pt idx="78262">
                  <c:v>39131</c:v>
                </c:pt>
                <c:pt idx="78263">
                  <c:v>39131.5</c:v>
                </c:pt>
                <c:pt idx="78264">
                  <c:v>39132</c:v>
                </c:pt>
                <c:pt idx="78265">
                  <c:v>39132.5</c:v>
                </c:pt>
                <c:pt idx="78266">
                  <c:v>39133</c:v>
                </c:pt>
                <c:pt idx="78267">
                  <c:v>39133.5</c:v>
                </c:pt>
                <c:pt idx="78268">
                  <c:v>39134</c:v>
                </c:pt>
                <c:pt idx="78269">
                  <c:v>39134.5</c:v>
                </c:pt>
                <c:pt idx="78270">
                  <c:v>39135</c:v>
                </c:pt>
                <c:pt idx="78271">
                  <c:v>39135.5</c:v>
                </c:pt>
                <c:pt idx="78272">
                  <c:v>39136</c:v>
                </c:pt>
                <c:pt idx="78273">
                  <c:v>39136.5</c:v>
                </c:pt>
                <c:pt idx="78274">
                  <c:v>39137</c:v>
                </c:pt>
                <c:pt idx="78275">
                  <c:v>39137.5</c:v>
                </c:pt>
                <c:pt idx="78276">
                  <c:v>39138</c:v>
                </c:pt>
                <c:pt idx="78277">
                  <c:v>39138.5</c:v>
                </c:pt>
                <c:pt idx="78278">
                  <c:v>39139</c:v>
                </c:pt>
                <c:pt idx="78279">
                  <c:v>39139.5</c:v>
                </c:pt>
                <c:pt idx="78280">
                  <c:v>39140</c:v>
                </c:pt>
                <c:pt idx="78281">
                  <c:v>39140.5</c:v>
                </c:pt>
                <c:pt idx="78282">
                  <c:v>39141</c:v>
                </c:pt>
                <c:pt idx="78283">
                  <c:v>39141.5</c:v>
                </c:pt>
                <c:pt idx="78284">
                  <c:v>39142</c:v>
                </c:pt>
                <c:pt idx="78285">
                  <c:v>39142.5</c:v>
                </c:pt>
                <c:pt idx="78286">
                  <c:v>39143</c:v>
                </c:pt>
                <c:pt idx="78287">
                  <c:v>39143.5</c:v>
                </c:pt>
                <c:pt idx="78288">
                  <c:v>39144</c:v>
                </c:pt>
                <c:pt idx="78289">
                  <c:v>39144.5</c:v>
                </c:pt>
                <c:pt idx="78290">
                  <c:v>39145</c:v>
                </c:pt>
                <c:pt idx="78291">
                  <c:v>39145.5</c:v>
                </c:pt>
                <c:pt idx="78292">
                  <c:v>39146</c:v>
                </c:pt>
                <c:pt idx="78293">
                  <c:v>39146.5</c:v>
                </c:pt>
                <c:pt idx="78294">
                  <c:v>39147</c:v>
                </c:pt>
                <c:pt idx="78295">
                  <c:v>39147.5</c:v>
                </c:pt>
                <c:pt idx="78296">
                  <c:v>39148</c:v>
                </c:pt>
                <c:pt idx="78297">
                  <c:v>39148.5</c:v>
                </c:pt>
                <c:pt idx="78298">
                  <c:v>39149</c:v>
                </c:pt>
                <c:pt idx="78299">
                  <c:v>39149.5</c:v>
                </c:pt>
                <c:pt idx="78300">
                  <c:v>39150</c:v>
                </c:pt>
                <c:pt idx="78301">
                  <c:v>39150.5</c:v>
                </c:pt>
                <c:pt idx="78302">
                  <c:v>39151</c:v>
                </c:pt>
                <c:pt idx="78303">
                  <c:v>39151.5</c:v>
                </c:pt>
                <c:pt idx="78304">
                  <c:v>39152</c:v>
                </c:pt>
                <c:pt idx="78305">
                  <c:v>39152.5</c:v>
                </c:pt>
                <c:pt idx="78306">
                  <c:v>39153</c:v>
                </c:pt>
                <c:pt idx="78307">
                  <c:v>39153.5</c:v>
                </c:pt>
                <c:pt idx="78308">
                  <c:v>39154</c:v>
                </c:pt>
                <c:pt idx="78309">
                  <c:v>39154.5</c:v>
                </c:pt>
                <c:pt idx="78310">
                  <c:v>39155</c:v>
                </c:pt>
                <c:pt idx="78311">
                  <c:v>39155.5</c:v>
                </c:pt>
                <c:pt idx="78312">
                  <c:v>39156</c:v>
                </c:pt>
                <c:pt idx="78313">
                  <c:v>39156.5</c:v>
                </c:pt>
                <c:pt idx="78314">
                  <c:v>39157</c:v>
                </c:pt>
                <c:pt idx="78315">
                  <c:v>39157.5</c:v>
                </c:pt>
                <c:pt idx="78316">
                  <c:v>39158</c:v>
                </c:pt>
                <c:pt idx="78317">
                  <c:v>39158.5</c:v>
                </c:pt>
                <c:pt idx="78318">
                  <c:v>39159</c:v>
                </c:pt>
                <c:pt idx="78319">
                  <c:v>39159.5</c:v>
                </c:pt>
                <c:pt idx="78320">
                  <c:v>39160</c:v>
                </c:pt>
                <c:pt idx="78321">
                  <c:v>39160.5</c:v>
                </c:pt>
                <c:pt idx="78322">
                  <c:v>39161</c:v>
                </c:pt>
                <c:pt idx="78323">
                  <c:v>39161.5</c:v>
                </c:pt>
                <c:pt idx="78324">
                  <c:v>39162</c:v>
                </c:pt>
                <c:pt idx="78325">
                  <c:v>39162.5</c:v>
                </c:pt>
                <c:pt idx="78326">
                  <c:v>39163</c:v>
                </c:pt>
                <c:pt idx="78327">
                  <c:v>39163.5</c:v>
                </c:pt>
                <c:pt idx="78328">
                  <c:v>39164</c:v>
                </c:pt>
                <c:pt idx="78329">
                  <c:v>39164.5</c:v>
                </c:pt>
                <c:pt idx="78330">
                  <c:v>39165</c:v>
                </c:pt>
                <c:pt idx="78331">
                  <c:v>39165.5</c:v>
                </c:pt>
                <c:pt idx="78332">
                  <c:v>39166</c:v>
                </c:pt>
                <c:pt idx="78333">
                  <c:v>39166.5</c:v>
                </c:pt>
                <c:pt idx="78334">
                  <c:v>39167</c:v>
                </c:pt>
                <c:pt idx="78335">
                  <c:v>39167.5</c:v>
                </c:pt>
                <c:pt idx="78336">
                  <c:v>39168</c:v>
                </c:pt>
                <c:pt idx="78337">
                  <c:v>39168.5</c:v>
                </c:pt>
                <c:pt idx="78338">
                  <c:v>39169</c:v>
                </c:pt>
                <c:pt idx="78339">
                  <c:v>39169.5</c:v>
                </c:pt>
                <c:pt idx="78340">
                  <c:v>39170</c:v>
                </c:pt>
                <c:pt idx="78341">
                  <c:v>39170.5</c:v>
                </c:pt>
                <c:pt idx="78342">
                  <c:v>39171</c:v>
                </c:pt>
                <c:pt idx="78343">
                  <c:v>39171.5</c:v>
                </c:pt>
                <c:pt idx="78344">
                  <c:v>39172</c:v>
                </c:pt>
                <c:pt idx="78345">
                  <c:v>39172.5</c:v>
                </c:pt>
                <c:pt idx="78346">
                  <c:v>39173</c:v>
                </c:pt>
                <c:pt idx="78347">
                  <c:v>39173.5</c:v>
                </c:pt>
                <c:pt idx="78348">
                  <c:v>39174</c:v>
                </c:pt>
                <c:pt idx="78349">
                  <c:v>39174.5</c:v>
                </c:pt>
                <c:pt idx="78350">
                  <c:v>39175</c:v>
                </c:pt>
                <c:pt idx="78351">
                  <c:v>39175.5</c:v>
                </c:pt>
                <c:pt idx="78352">
                  <c:v>39176</c:v>
                </c:pt>
                <c:pt idx="78353">
                  <c:v>39176.5</c:v>
                </c:pt>
                <c:pt idx="78354">
                  <c:v>39177</c:v>
                </c:pt>
                <c:pt idx="78355">
                  <c:v>39177.5</c:v>
                </c:pt>
                <c:pt idx="78356">
                  <c:v>39178</c:v>
                </c:pt>
                <c:pt idx="78357">
                  <c:v>39178.5</c:v>
                </c:pt>
                <c:pt idx="78358">
                  <c:v>39179</c:v>
                </c:pt>
                <c:pt idx="78359">
                  <c:v>39179.5</c:v>
                </c:pt>
                <c:pt idx="78360">
                  <c:v>39180</c:v>
                </c:pt>
                <c:pt idx="78361">
                  <c:v>39180.5</c:v>
                </c:pt>
                <c:pt idx="78362">
                  <c:v>39181</c:v>
                </c:pt>
                <c:pt idx="78363">
                  <c:v>39181.5</c:v>
                </c:pt>
                <c:pt idx="78364">
                  <c:v>39182</c:v>
                </c:pt>
                <c:pt idx="78365">
                  <c:v>39182.5</c:v>
                </c:pt>
                <c:pt idx="78366">
                  <c:v>39183</c:v>
                </c:pt>
                <c:pt idx="78367">
                  <c:v>39183.5</c:v>
                </c:pt>
                <c:pt idx="78368">
                  <c:v>39184</c:v>
                </c:pt>
                <c:pt idx="78369">
                  <c:v>39184.5</c:v>
                </c:pt>
                <c:pt idx="78370">
                  <c:v>39185</c:v>
                </c:pt>
                <c:pt idx="78371">
                  <c:v>39185.5</c:v>
                </c:pt>
                <c:pt idx="78372">
                  <c:v>39186</c:v>
                </c:pt>
                <c:pt idx="78373">
                  <c:v>39186.5</c:v>
                </c:pt>
                <c:pt idx="78374">
                  <c:v>39187</c:v>
                </c:pt>
                <c:pt idx="78375">
                  <c:v>39187.5</c:v>
                </c:pt>
                <c:pt idx="78376">
                  <c:v>39188</c:v>
                </c:pt>
                <c:pt idx="78377">
                  <c:v>39188.5</c:v>
                </c:pt>
                <c:pt idx="78378">
                  <c:v>39189</c:v>
                </c:pt>
                <c:pt idx="78379">
                  <c:v>39189.5</c:v>
                </c:pt>
                <c:pt idx="78380">
                  <c:v>39190</c:v>
                </c:pt>
                <c:pt idx="78381">
                  <c:v>39190.5</c:v>
                </c:pt>
                <c:pt idx="78382">
                  <c:v>39191</c:v>
                </c:pt>
                <c:pt idx="78383">
                  <c:v>39191.5</c:v>
                </c:pt>
                <c:pt idx="78384">
                  <c:v>39192</c:v>
                </c:pt>
                <c:pt idx="78385">
                  <c:v>39192.5</c:v>
                </c:pt>
                <c:pt idx="78386">
                  <c:v>39193</c:v>
                </c:pt>
                <c:pt idx="78387">
                  <c:v>39193.5</c:v>
                </c:pt>
                <c:pt idx="78388">
                  <c:v>39194</c:v>
                </c:pt>
                <c:pt idx="78389">
                  <c:v>39194.5</c:v>
                </c:pt>
                <c:pt idx="78390">
                  <c:v>39195</c:v>
                </c:pt>
                <c:pt idx="78391">
                  <c:v>39195.5</c:v>
                </c:pt>
                <c:pt idx="78392">
                  <c:v>39196</c:v>
                </c:pt>
                <c:pt idx="78393">
                  <c:v>39196.5</c:v>
                </c:pt>
                <c:pt idx="78394">
                  <c:v>39197</c:v>
                </c:pt>
                <c:pt idx="78395">
                  <c:v>39197.5</c:v>
                </c:pt>
                <c:pt idx="78396">
                  <c:v>39198</c:v>
                </c:pt>
                <c:pt idx="78397">
                  <c:v>39198.5</c:v>
                </c:pt>
                <c:pt idx="78398">
                  <c:v>39199</c:v>
                </c:pt>
                <c:pt idx="78399">
                  <c:v>39199.5</c:v>
                </c:pt>
                <c:pt idx="78400">
                  <c:v>39200</c:v>
                </c:pt>
                <c:pt idx="78401">
                  <c:v>39200.5</c:v>
                </c:pt>
                <c:pt idx="78402">
                  <c:v>39201</c:v>
                </c:pt>
                <c:pt idx="78403">
                  <c:v>39201.5</c:v>
                </c:pt>
                <c:pt idx="78404">
                  <c:v>39202</c:v>
                </c:pt>
                <c:pt idx="78405">
                  <c:v>39202.5</c:v>
                </c:pt>
                <c:pt idx="78406">
                  <c:v>39203</c:v>
                </c:pt>
                <c:pt idx="78407">
                  <c:v>39203.5</c:v>
                </c:pt>
                <c:pt idx="78408">
                  <c:v>39204</c:v>
                </c:pt>
                <c:pt idx="78409">
                  <c:v>39204.5</c:v>
                </c:pt>
                <c:pt idx="78410">
                  <c:v>39205</c:v>
                </c:pt>
                <c:pt idx="78411">
                  <c:v>39205.5</c:v>
                </c:pt>
                <c:pt idx="78412">
                  <c:v>39206</c:v>
                </c:pt>
                <c:pt idx="78413">
                  <c:v>39206.5</c:v>
                </c:pt>
                <c:pt idx="78414">
                  <c:v>39207</c:v>
                </c:pt>
                <c:pt idx="78415">
                  <c:v>39207.5</c:v>
                </c:pt>
                <c:pt idx="78416">
                  <c:v>39208</c:v>
                </c:pt>
                <c:pt idx="78417">
                  <c:v>39208.5</c:v>
                </c:pt>
                <c:pt idx="78418">
                  <c:v>39209</c:v>
                </c:pt>
                <c:pt idx="78419">
                  <c:v>39209.5</c:v>
                </c:pt>
                <c:pt idx="78420">
                  <c:v>39210</c:v>
                </c:pt>
                <c:pt idx="78421">
                  <c:v>39210.5</c:v>
                </c:pt>
                <c:pt idx="78422">
                  <c:v>39211</c:v>
                </c:pt>
                <c:pt idx="78423">
                  <c:v>39211.5</c:v>
                </c:pt>
                <c:pt idx="78424">
                  <c:v>39212</c:v>
                </c:pt>
                <c:pt idx="78425">
                  <c:v>39212.5</c:v>
                </c:pt>
                <c:pt idx="78426">
                  <c:v>39213</c:v>
                </c:pt>
                <c:pt idx="78427">
                  <c:v>39213.5</c:v>
                </c:pt>
                <c:pt idx="78428">
                  <c:v>39214</c:v>
                </c:pt>
                <c:pt idx="78429">
                  <c:v>39214.5</c:v>
                </c:pt>
                <c:pt idx="78430">
                  <c:v>39215</c:v>
                </c:pt>
                <c:pt idx="78431">
                  <c:v>39215.5</c:v>
                </c:pt>
                <c:pt idx="78432">
                  <c:v>39216</c:v>
                </c:pt>
                <c:pt idx="78433">
                  <c:v>39216.5</c:v>
                </c:pt>
                <c:pt idx="78434">
                  <c:v>39217</c:v>
                </c:pt>
                <c:pt idx="78435">
                  <c:v>39217.5</c:v>
                </c:pt>
                <c:pt idx="78436">
                  <c:v>39218</c:v>
                </c:pt>
                <c:pt idx="78437">
                  <c:v>39218.5</c:v>
                </c:pt>
                <c:pt idx="78438">
                  <c:v>39219</c:v>
                </c:pt>
                <c:pt idx="78439">
                  <c:v>39219.5</c:v>
                </c:pt>
                <c:pt idx="78440">
                  <c:v>39220</c:v>
                </c:pt>
                <c:pt idx="78441">
                  <c:v>39220.5</c:v>
                </c:pt>
                <c:pt idx="78442">
                  <c:v>39221</c:v>
                </c:pt>
                <c:pt idx="78443">
                  <c:v>39221.5</c:v>
                </c:pt>
                <c:pt idx="78444">
                  <c:v>39222</c:v>
                </c:pt>
                <c:pt idx="78445">
                  <c:v>39222.5</c:v>
                </c:pt>
                <c:pt idx="78446">
                  <c:v>39223</c:v>
                </c:pt>
                <c:pt idx="78447">
                  <c:v>39223.5</c:v>
                </c:pt>
                <c:pt idx="78448">
                  <c:v>39224</c:v>
                </c:pt>
                <c:pt idx="78449">
                  <c:v>39224.5</c:v>
                </c:pt>
                <c:pt idx="78450">
                  <c:v>39225</c:v>
                </c:pt>
                <c:pt idx="78451">
                  <c:v>39225.5</c:v>
                </c:pt>
                <c:pt idx="78452">
                  <c:v>39226</c:v>
                </c:pt>
                <c:pt idx="78453">
                  <c:v>39226.5</c:v>
                </c:pt>
                <c:pt idx="78454">
                  <c:v>39227</c:v>
                </c:pt>
                <c:pt idx="78455">
                  <c:v>39227.5</c:v>
                </c:pt>
                <c:pt idx="78456">
                  <c:v>39228</c:v>
                </c:pt>
                <c:pt idx="78457">
                  <c:v>39228.5</c:v>
                </c:pt>
                <c:pt idx="78458">
                  <c:v>39229</c:v>
                </c:pt>
                <c:pt idx="78459">
                  <c:v>39229.5</c:v>
                </c:pt>
                <c:pt idx="78460">
                  <c:v>39230</c:v>
                </c:pt>
                <c:pt idx="78461">
                  <c:v>39230.5</c:v>
                </c:pt>
                <c:pt idx="78462">
                  <c:v>39231</c:v>
                </c:pt>
                <c:pt idx="78463">
                  <c:v>39231.5</c:v>
                </c:pt>
                <c:pt idx="78464">
                  <c:v>39232</c:v>
                </c:pt>
                <c:pt idx="78465">
                  <c:v>39232.5</c:v>
                </c:pt>
                <c:pt idx="78466">
                  <c:v>39233</c:v>
                </c:pt>
                <c:pt idx="78467">
                  <c:v>39233.5</c:v>
                </c:pt>
                <c:pt idx="78468">
                  <c:v>39234</c:v>
                </c:pt>
                <c:pt idx="78469">
                  <c:v>39234.5</c:v>
                </c:pt>
                <c:pt idx="78470">
                  <c:v>39235</c:v>
                </c:pt>
                <c:pt idx="78471">
                  <c:v>39235.5</c:v>
                </c:pt>
                <c:pt idx="78472">
                  <c:v>39236</c:v>
                </c:pt>
                <c:pt idx="78473">
                  <c:v>39236.5</c:v>
                </c:pt>
                <c:pt idx="78474">
                  <c:v>39237</c:v>
                </c:pt>
                <c:pt idx="78475">
                  <c:v>39237.5</c:v>
                </c:pt>
                <c:pt idx="78476">
                  <c:v>39238</c:v>
                </c:pt>
                <c:pt idx="78477">
                  <c:v>39238.5</c:v>
                </c:pt>
                <c:pt idx="78478">
                  <c:v>39239</c:v>
                </c:pt>
                <c:pt idx="78479">
                  <c:v>39239.5</c:v>
                </c:pt>
                <c:pt idx="78480">
                  <c:v>39240</c:v>
                </c:pt>
                <c:pt idx="78481">
                  <c:v>39240.5</c:v>
                </c:pt>
                <c:pt idx="78482">
                  <c:v>39241</c:v>
                </c:pt>
                <c:pt idx="78483">
                  <c:v>39241.5</c:v>
                </c:pt>
                <c:pt idx="78484">
                  <c:v>39242</c:v>
                </c:pt>
                <c:pt idx="78485">
                  <c:v>39242.5</c:v>
                </c:pt>
                <c:pt idx="78486">
                  <c:v>39243</c:v>
                </c:pt>
                <c:pt idx="78487">
                  <c:v>39243.5</c:v>
                </c:pt>
                <c:pt idx="78488">
                  <c:v>39244</c:v>
                </c:pt>
                <c:pt idx="78489">
                  <c:v>39244.5</c:v>
                </c:pt>
                <c:pt idx="78490">
                  <c:v>39245</c:v>
                </c:pt>
                <c:pt idx="78491">
                  <c:v>39245.5</c:v>
                </c:pt>
                <c:pt idx="78492">
                  <c:v>39246</c:v>
                </c:pt>
                <c:pt idx="78493">
                  <c:v>39246.5</c:v>
                </c:pt>
                <c:pt idx="78494">
                  <c:v>39247</c:v>
                </c:pt>
                <c:pt idx="78495">
                  <c:v>39247.5</c:v>
                </c:pt>
                <c:pt idx="78496">
                  <c:v>39248</c:v>
                </c:pt>
                <c:pt idx="78497">
                  <c:v>39248.5</c:v>
                </c:pt>
                <c:pt idx="78498">
                  <c:v>39249</c:v>
                </c:pt>
                <c:pt idx="78499">
                  <c:v>39249.5</c:v>
                </c:pt>
                <c:pt idx="78500">
                  <c:v>39250</c:v>
                </c:pt>
                <c:pt idx="78501">
                  <c:v>39250.5</c:v>
                </c:pt>
                <c:pt idx="78502">
                  <c:v>39251</c:v>
                </c:pt>
                <c:pt idx="78503">
                  <c:v>39251.5</c:v>
                </c:pt>
                <c:pt idx="78504">
                  <c:v>39252</c:v>
                </c:pt>
                <c:pt idx="78505">
                  <c:v>39252.5</c:v>
                </c:pt>
                <c:pt idx="78506">
                  <c:v>39253</c:v>
                </c:pt>
                <c:pt idx="78507">
                  <c:v>39253.5</c:v>
                </c:pt>
                <c:pt idx="78508">
                  <c:v>39254</c:v>
                </c:pt>
                <c:pt idx="78509">
                  <c:v>39254.5</c:v>
                </c:pt>
                <c:pt idx="78510">
                  <c:v>39255</c:v>
                </c:pt>
                <c:pt idx="78511">
                  <c:v>39255.5</c:v>
                </c:pt>
                <c:pt idx="78512">
                  <c:v>39256</c:v>
                </c:pt>
                <c:pt idx="78513">
                  <c:v>39256.5</c:v>
                </c:pt>
                <c:pt idx="78514">
                  <c:v>39257</c:v>
                </c:pt>
                <c:pt idx="78515">
                  <c:v>39257.5</c:v>
                </c:pt>
                <c:pt idx="78516">
                  <c:v>39258</c:v>
                </c:pt>
                <c:pt idx="78517">
                  <c:v>39258.5</c:v>
                </c:pt>
                <c:pt idx="78518">
                  <c:v>39259</c:v>
                </c:pt>
                <c:pt idx="78519">
                  <c:v>39259.5</c:v>
                </c:pt>
                <c:pt idx="78520">
                  <c:v>39260</c:v>
                </c:pt>
                <c:pt idx="78521">
                  <c:v>39260.5</c:v>
                </c:pt>
                <c:pt idx="78522">
                  <c:v>39261</c:v>
                </c:pt>
                <c:pt idx="78523">
                  <c:v>39261.5</c:v>
                </c:pt>
                <c:pt idx="78524">
                  <c:v>39262</c:v>
                </c:pt>
                <c:pt idx="78525">
                  <c:v>39262.5</c:v>
                </c:pt>
                <c:pt idx="78526">
                  <c:v>39263</c:v>
                </c:pt>
                <c:pt idx="78527">
                  <c:v>39263.5</c:v>
                </c:pt>
                <c:pt idx="78528">
                  <c:v>39264</c:v>
                </c:pt>
                <c:pt idx="78529">
                  <c:v>39264.5</c:v>
                </c:pt>
                <c:pt idx="78530">
                  <c:v>39265</c:v>
                </c:pt>
                <c:pt idx="78531">
                  <c:v>39265.5</c:v>
                </c:pt>
                <c:pt idx="78532">
                  <c:v>39266</c:v>
                </c:pt>
                <c:pt idx="78533">
                  <c:v>39266.5</c:v>
                </c:pt>
                <c:pt idx="78534">
                  <c:v>39267</c:v>
                </c:pt>
                <c:pt idx="78535">
                  <c:v>39267.5</c:v>
                </c:pt>
                <c:pt idx="78536">
                  <c:v>39268</c:v>
                </c:pt>
                <c:pt idx="78537">
                  <c:v>39268.5</c:v>
                </c:pt>
                <c:pt idx="78538">
                  <c:v>39269</c:v>
                </c:pt>
                <c:pt idx="78539">
                  <c:v>39269.5</c:v>
                </c:pt>
                <c:pt idx="78540">
                  <c:v>39270</c:v>
                </c:pt>
                <c:pt idx="78541">
                  <c:v>39270.5</c:v>
                </c:pt>
                <c:pt idx="78542">
                  <c:v>39271</c:v>
                </c:pt>
                <c:pt idx="78543">
                  <c:v>39271.5</c:v>
                </c:pt>
                <c:pt idx="78544">
                  <c:v>39272</c:v>
                </c:pt>
                <c:pt idx="78545">
                  <c:v>39272.5</c:v>
                </c:pt>
                <c:pt idx="78546">
                  <c:v>39273</c:v>
                </c:pt>
                <c:pt idx="78547">
                  <c:v>39273.5</c:v>
                </c:pt>
                <c:pt idx="78548">
                  <c:v>39274</c:v>
                </c:pt>
                <c:pt idx="78549">
                  <c:v>39274.5</c:v>
                </c:pt>
                <c:pt idx="78550">
                  <c:v>39275</c:v>
                </c:pt>
                <c:pt idx="78551">
                  <c:v>39275.5</c:v>
                </c:pt>
                <c:pt idx="78552">
                  <c:v>39276</c:v>
                </c:pt>
                <c:pt idx="78553">
                  <c:v>39276.5</c:v>
                </c:pt>
                <c:pt idx="78554">
                  <c:v>39277</c:v>
                </c:pt>
                <c:pt idx="78555">
                  <c:v>39277.5</c:v>
                </c:pt>
                <c:pt idx="78556">
                  <c:v>39278</c:v>
                </c:pt>
                <c:pt idx="78557">
                  <c:v>39278.5</c:v>
                </c:pt>
                <c:pt idx="78558">
                  <c:v>39279</c:v>
                </c:pt>
                <c:pt idx="78559">
                  <c:v>39279.5</c:v>
                </c:pt>
                <c:pt idx="78560">
                  <c:v>39280</c:v>
                </c:pt>
                <c:pt idx="78561">
                  <c:v>39280.5</c:v>
                </c:pt>
                <c:pt idx="78562">
                  <c:v>39281</c:v>
                </c:pt>
                <c:pt idx="78563">
                  <c:v>39281.5</c:v>
                </c:pt>
                <c:pt idx="78564">
                  <c:v>39282</c:v>
                </c:pt>
                <c:pt idx="78565">
                  <c:v>39282.5</c:v>
                </c:pt>
                <c:pt idx="78566">
                  <c:v>39283</c:v>
                </c:pt>
                <c:pt idx="78567">
                  <c:v>39283.5</c:v>
                </c:pt>
                <c:pt idx="78568">
                  <c:v>39284</c:v>
                </c:pt>
                <c:pt idx="78569">
                  <c:v>39284.5</c:v>
                </c:pt>
                <c:pt idx="78570">
                  <c:v>39285</c:v>
                </c:pt>
                <c:pt idx="78571">
                  <c:v>39285.5</c:v>
                </c:pt>
                <c:pt idx="78572">
                  <c:v>39286</c:v>
                </c:pt>
                <c:pt idx="78573">
                  <c:v>39286.5</c:v>
                </c:pt>
                <c:pt idx="78574">
                  <c:v>39287</c:v>
                </c:pt>
                <c:pt idx="78575">
                  <c:v>39287.5</c:v>
                </c:pt>
                <c:pt idx="78576">
                  <c:v>39288</c:v>
                </c:pt>
                <c:pt idx="78577">
                  <c:v>39288.5</c:v>
                </c:pt>
                <c:pt idx="78578">
                  <c:v>39289</c:v>
                </c:pt>
                <c:pt idx="78579">
                  <c:v>39289.5</c:v>
                </c:pt>
                <c:pt idx="78580">
                  <c:v>39290</c:v>
                </c:pt>
                <c:pt idx="78581">
                  <c:v>39290.5</c:v>
                </c:pt>
                <c:pt idx="78582">
                  <c:v>39291</c:v>
                </c:pt>
                <c:pt idx="78583">
                  <c:v>39291.5</c:v>
                </c:pt>
                <c:pt idx="78584">
                  <c:v>39292</c:v>
                </c:pt>
                <c:pt idx="78585">
                  <c:v>39292.5</c:v>
                </c:pt>
                <c:pt idx="78586">
                  <c:v>39293</c:v>
                </c:pt>
                <c:pt idx="78587">
                  <c:v>39293.5</c:v>
                </c:pt>
                <c:pt idx="78588">
                  <c:v>39294</c:v>
                </c:pt>
                <c:pt idx="78589">
                  <c:v>39294.5</c:v>
                </c:pt>
                <c:pt idx="78590">
                  <c:v>39295</c:v>
                </c:pt>
                <c:pt idx="78591">
                  <c:v>39295.5</c:v>
                </c:pt>
                <c:pt idx="78592">
                  <c:v>39296</c:v>
                </c:pt>
                <c:pt idx="78593">
                  <c:v>39296.5</c:v>
                </c:pt>
                <c:pt idx="78594">
                  <c:v>39297</c:v>
                </c:pt>
                <c:pt idx="78595">
                  <c:v>39297.5</c:v>
                </c:pt>
                <c:pt idx="78596">
                  <c:v>39298</c:v>
                </c:pt>
                <c:pt idx="78597">
                  <c:v>39298.5</c:v>
                </c:pt>
                <c:pt idx="78598">
                  <c:v>39299</c:v>
                </c:pt>
                <c:pt idx="78599">
                  <c:v>39299.5</c:v>
                </c:pt>
                <c:pt idx="78600">
                  <c:v>39300</c:v>
                </c:pt>
                <c:pt idx="78601">
                  <c:v>39300.5</c:v>
                </c:pt>
                <c:pt idx="78602">
                  <c:v>39301</c:v>
                </c:pt>
                <c:pt idx="78603">
                  <c:v>39301.5</c:v>
                </c:pt>
                <c:pt idx="78604">
                  <c:v>39302</c:v>
                </c:pt>
                <c:pt idx="78605">
                  <c:v>39302.5</c:v>
                </c:pt>
                <c:pt idx="78606">
                  <c:v>39303</c:v>
                </c:pt>
                <c:pt idx="78607">
                  <c:v>39303.5</c:v>
                </c:pt>
                <c:pt idx="78608">
                  <c:v>39304</c:v>
                </c:pt>
                <c:pt idx="78609">
                  <c:v>39304.5</c:v>
                </c:pt>
                <c:pt idx="78610">
                  <c:v>39305</c:v>
                </c:pt>
                <c:pt idx="78611">
                  <c:v>39305.5</c:v>
                </c:pt>
                <c:pt idx="78612">
                  <c:v>39306</c:v>
                </c:pt>
                <c:pt idx="78613">
                  <c:v>39306.5</c:v>
                </c:pt>
                <c:pt idx="78614">
                  <c:v>39307</c:v>
                </c:pt>
                <c:pt idx="78615">
                  <c:v>39307.5</c:v>
                </c:pt>
                <c:pt idx="78616">
                  <c:v>39308</c:v>
                </c:pt>
                <c:pt idx="78617">
                  <c:v>39308.5</c:v>
                </c:pt>
                <c:pt idx="78618">
                  <c:v>39309</c:v>
                </c:pt>
                <c:pt idx="78619">
                  <c:v>39309.5</c:v>
                </c:pt>
                <c:pt idx="78620">
                  <c:v>39310</c:v>
                </c:pt>
                <c:pt idx="78621">
                  <c:v>39310.5</c:v>
                </c:pt>
                <c:pt idx="78622">
                  <c:v>39311</c:v>
                </c:pt>
                <c:pt idx="78623">
                  <c:v>39311.5</c:v>
                </c:pt>
                <c:pt idx="78624">
                  <c:v>39312</c:v>
                </c:pt>
                <c:pt idx="78625">
                  <c:v>39312.5</c:v>
                </c:pt>
                <c:pt idx="78626">
                  <c:v>39313</c:v>
                </c:pt>
                <c:pt idx="78627">
                  <c:v>39313.5</c:v>
                </c:pt>
                <c:pt idx="78628">
                  <c:v>39314</c:v>
                </c:pt>
                <c:pt idx="78629">
                  <c:v>39314.5</c:v>
                </c:pt>
                <c:pt idx="78630">
                  <c:v>39315</c:v>
                </c:pt>
                <c:pt idx="78631">
                  <c:v>39315.5</c:v>
                </c:pt>
                <c:pt idx="78632">
                  <c:v>39316</c:v>
                </c:pt>
                <c:pt idx="78633">
                  <c:v>39316.5</c:v>
                </c:pt>
                <c:pt idx="78634">
                  <c:v>39317</c:v>
                </c:pt>
                <c:pt idx="78635">
                  <c:v>39317.5</c:v>
                </c:pt>
                <c:pt idx="78636">
                  <c:v>39318</c:v>
                </c:pt>
                <c:pt idx="78637">
                  <c:v>39318.5</c:v>
                </c:pt>
                <c:pt idx="78638">
                  <c:v>39319</c:v>
                </c:pt>
                <c:pt idx="78639">
                  <c:v>39319.5</c:v>
                </c:pt>
                <c:pt idx="78640">
                  <c:v>39320</c:v>
                </c:pt>
                <c:pt idx="78641">
                  <c:v>39320.5</c:v>
                </c:pt>
                <c:pt idx="78642">
                  <c:v>39321</c:v>
                </c:pt>
                <c:pt idx="78643">
                  <c:v>39321.5</c:v>
                </c:pt>
                <c:pt idx="78644">
                  <c:v>39322</c:v>
                </c:pt>
                <c:pt idx="78645">
                  <c:v>39322.5</c:v>
                </c:pt>
                <c:pt idx="78646">
                  <c:v>39323</c:v>
                </c:pt>
                <c:pt idx="78647">
                  <c:v>39323.5</c:v>
                </c:pt>
                <c:pt idx="78648">
                  <c:v>39324</c:v>
                </c:pt>
                <c:pt idx="78649">
                  <c:v>39324.5</c:v>
                </c:pt>
                <c:pt idx="78650">
                  <c:v>39325</c:v>
                </c:pt>
                <c:pt idx="78651">
                  <c:v>39325.5</c:v>
                </c:pt>
                <c:pt idx="78652">
                  <c:v>39326</c:v>
                </c:pt>
                <c:pt idx="78653">
                  <c:v>39326.5</c:v>
                </c:pt>
                <c:pt idx="78654">
                  <c:v>39327</c:v>
                </c:pt>
                <c:pt idx="78655">
                  <c:v>39327.5</c:v>
                </c:pt>
                <c:pt idx="78656">
                  <c:v>39328</c:v>
                </c:pt>
                <c:pt idx="78657">
                  <c:v>39328.5</c:v>
                </c:pt>
                <c:pt idx="78658">
                  <c:v>39329</c:v>
                </c:pt>
                <c:pt idx="78659">
                  <c:v>39329.5</c:v>
                </c:pt>
                <c:pt idx="78660">
                  <c:v>39330</c:v>
                </c:pt>
                <c:pt idx="78661">
                  <c:v>39330.5</c:v>
                </c:pt>
                <c:pt idx="78662">
                  <c:v>39331</c:v>
                </c:pt>
                <c:pt idx="78663">
                  <c:v>39331.5</c:v>
                </c:pt>
                <c:pt idx="78664">
                  <c:v>39332</c:v>
                </c:pt>
                <c:pt idx="78665">
                  <c:v>39332.5</c:v>
                </c:pt>
                <c:pt idx="78666">
                  <c:v>39333</c:v>
                </c:pt>
                <c:pt idx="78667">
                  <c:v>39333.5</c:v>
                </c:pt>
                <c:pt idx="78668">
                  <c:v>39334</c:v>
                </c:pt>
                <c:pt idx="78669">
                  <c:v>39334.5</c:v>
                </c:pt>
                <c:pt idx="78670">
                  <c:v>39335</c:v>
                </c:pt>
                <c:pt idx="78671">
                  <c:v>39335.5</c:v>
                </c:pt>
                <c:pt idx="78672">
                  <c:v>39336</c:v>
                </c:pt>
                <c:pt idx="78673">
                  <c:v>39336.5</c:v>
                </c:pt>
                <c:pt idx="78674">
                  <c:v>39337</c:v>
                </c:pt>
                <c:pt idx="78675">
                  <c:v>39337.5</c:v>
                </c:pt>
                <c:pt idx="78676">
                  <c:v>39338</c:v>
                </c:pt>
                <c:pt idx="78677">
                  <c:v>39338.5</c:v>
                </c:pt>
                <c:pt idx="78678">
                  <c:v>39339</c:v>
                </c:pt>
                <c:pt idx="78679">
                  <c:v>39339.5</c:v>
                </c:pt>
                <c:pt idx="78680">
                  <c:v>39340</c:v>
                </c:pt>
                <c:pt idx="78681">
                  <c:v>39340.5</c:v>
                </c:pt>
                <c:pt idx="78682">
                  <c:v>39341</c:v>
                </c:pt>
                <c:pt idx="78683">
                  <c:v>39341.5</c:v>
                </c:pt>
                <c:pt idx="78684">
                  <c:v>39342</c:v>
                </c:pt>
                <c:pt idx="78685">
                  <c:v>39342.5</c:v>
                </c:pt>
                <c:pt idx="78686">
                  <c:v>39343</c:v>
                </c:pt>
                <c:pt idx="78687">
                  <c:v>39343.5</c:v>
                </c:pt>
                <c:pt idx="78688">
                  <c:v>39344</c:v>
                </c:pt>
                <c:pt idx="78689">
                  <c:v>39344.5</c:v>
                </c:pt>
                <c:pt idx="78690">
                  <c:v>39345</c:v>
                </c:pt>
                <c:pt idx="78691">
                  <c:v>39345.5</c:v>
                </c:pt>
                <c:pt idx="78692">
                  <c:v>39346</c:v>
                </c:pt>
                <c:pt idx="78693">
                  <c:v>39346.5</c:v>
                </c:pt>
                <c:pt idx="78694">
                  <c:v>39347</c:v>
                </c:pt>
                <c:pt idx="78695">
                  <c:v>39347.5</c:v>
                </c:pt>
                <c:pt idx="78696">
                  <c:v>39348</c:v>
                </c:pt>
                <c:pt idx="78697">
                  <c:v>39348.5</c:v>
                </c:pt>
                <c:pt idx="78698">
                  <c:v>39349</c:v>
                </c:pt>
                <c:pt idx="78699">
                  <c:v>39349.5</c:v>
                </c:pt>
                <c:pt idx="78700">
                  <c:v>39350</c:v>
                </c:pt>
                <c:pt idx="78701">
                  <c:v>39350.5</c:v>
                </c:pt>
                <c:pt idx="78702">
                  <c:v>39351</c:v>
                </c:pt>
                <c:pt idx="78703">
                  <c:v>39351.5</c:v>
                </c:pt>
                <c:pt idx="78704">
                  <c:v>39352</c:v>
                </c:pt>
                <c:pt idx="78705">
                  <c:v>39352.5</c:v>
                </c:pt>
                <c:pt idx="78706">
                  <c:v>39353</c:v>
                </c:pt>
                <c:pt idx="78707">
                  <c:v>39353.5</c:v>
                </c:pt>
                <c:pt idx="78708">
                  <c:v>39354</c:v>
                </c:pt>
                <c:pt idx="78709">
                  <c:v>39354.5</c:v>
                </c:pt>
                <c:pt idx="78710">
                  <c:v>39355</c:v>
                </c:pt>
                <c:pt idx="78711">
                  <c:v>39355.5</c:v>
                </c:pt>
                <c:pt idx="78712">
                  <c:v>39356</c:v>
                </c:pt>
                <c:pt idx="78713">
                  <c:v>39356.5</c:v>
                </c:pt>
                <c:pt idx="78714">
                  <c:v>39357</c:v>
                </c:pt>
                <c:pt idx="78715">
                  <c:v>39357.5</c:v>
                </c:pt>
                <c:pt idx="78716">
                  <c:v>39358</c:v>
                </c:pt>
                <c:pt idx="78717">
                  <c:v>39358.5</c:v>
                </c:pt>
                <c:pt idx="78718">
                  <c:v>39359</c:v>
                </c:pt>
                <c:pt idx="78719">
                  <c:v>39359.5</c:v>
                </c:pt>
                <c:pt idx="78720">
                  <c:v>39360</c:v>
                </c:pt>
                <c:pt idx="78721">
                  <c:v>39360.5</c:v>
                </c:pt>
                <c:pt idx="78722">
                  <c:v>39361</c:v>
                </c:pt>
                <c:pt idx="78723">
                  <c:v>39361.5</c:v>
                </c:pt>
                <c:pt idx="78724">
                  <c:v>39362</c:v>
                </c:pt>
                <c:pt idx="78725">
                  <c:v>39362.5</c:v>
                </c:pt>
                <c:pt idx="78726">
                  <c:v>39363</c:v>
                </c:pt>
                <c:pt idx="78727">
                  <c:v>39363.5</c:v>
                </c:pt>
                <c:pt idx="78728">
                  <c:v>39364</c:v>
                </c:pt>
                <c:pt idx="78729">
                  <c:v>39364.5</c:v>
                </c:pt>
                <c:pt idx="78730">
                  <c:v>39365</c:v>
                </c:pt>
                <c:pt idx="78731">
                  <c:v>39365.5</c:v>
                </c:pt>
                <c:pt idx="78732">
                  <c:v>39366</c:v>
                </c:pt>
                <c:pt idx="78733">
                  <c:v>39366.5</c:v>
                </c:pt>
                <c:pt idx="78734">
                  <c:v>39367</c:v>
                </c:pt>
                <c:pt idx="78735">
                  <c:v>39367.5</c:v>
                </c:pt>
                <c:pt idx="78736">
                  <c:v>39368</c:v>
                </c:pt>
                <c:pt idx="78737">
                  <c:v>39368.5</c:v>
                </c:pt>
                <c:pt idx="78738">
                  <c:v>39369</c:v>
                </c:pt>
                <c:pt idx="78739">
                  <c:v>39369.5</c:v>
                </c:pt>
                <c:pt idx="78740">
                  <c:v>39370</c:v>
                </c:pt>
                <c:pt idx="78741">
                  <c:v>39370.5</c:v>
                </c:pt>
                <c:pt idx="78742">
                  <c:v>39371</c:v>
                </c:pt>
                <c:pt idx="78743">
                  <c:v>39371.5</c:v>
                </c:pt>
                <c:pt idx="78744">
                  <c:v>39372</c:v>
                </c:pt>
                <c:pt idx="78745">
                  <c:v>39372.5</c:v>
                </c:pt>
                <c:pt idx="78746">
                  <c:v>39373</c:v>
                </c:pt>
                <c:pt idx="78747">
                  <c:v>39373.5</c:v>
                </c:pt>
                <c:pt idx="78748">
                  <c:v>39374</c:v>
                </c:pt>
                <c:pt idx="78749">
                  <c:v>39374.5</c:v>
                </c:pt>
                <c:pt idx="78750">
                  <c:v>39375</c:v>
                </c:pt>
                <c:pt idx="78751">
                  <c:v>39375.5</c:v>
                </c:pt>
                <c:pt idx="78752">
                  <c:v>39376</c:v>
                </c:pt>
                <c:pt idx="78753">
                  <c:v>39376.5</c:v>
                </c:pt>
                <c:pt idx="78754">
                  <c:v>39377</c:v>
                </c:pt>
                <c:pt idx="78755">
                  <c:v>39377.5</c:v>
                </c:pt>
                <c:pt idx="78756">
                  <c:v>39378</c:v>
                </c:pt>
                <c:pt idx="78757">
                  <c:v>39378.5</c:v>
                </c:pt>
                <c:pt idx="78758">
                  <c:v>39379</c:v>
                </c:pt>
                <c:pt idx="78759">
                  <c:v>39379.5</c:v>
                </c:pt>
                <c:pt idx="78760">
                  <c:v>39380</c:v>
                </c:pt>
                <c:pt idx="78761">
                  <c:v>39380.5</c:v>
                </c:pt>
                <c:pt idx="78762">
                  <c:v>39381</c:v>
                </c:pt>
                <c:pt idx="78763">
                  <c:v>39381.5</c:v>
                </c:pt>
                <c:pt idx="78764">
                  <c:v>39382</c:v>
                </c:pt>
                <c:pt idx="78765">
                  <c:v>39382.5</c:v>
                </c:pt>
                <c:pt idx="78766">
                  <c:v>39383</c:v>
                </c:pt>
                <c:pt idx="78767">
                  <c:v>39383.5</c:v>
                </c:pt>
                <c:pt idx="78768">
                  <c:v>39384</c:v>
                </c:pt>
                <c:pt idx="78769">
                  <c:v>39384.5</c:v>
                </c:pt>
                <c:pt idx="78770">
                  <c:v>39385</c:v>
                </c:pt>
                <c:pt idx="78771">
                  <c:v>39385.5</c:v>
                </c:pt>
                <c:pt idx="78772">
                  <c:v>39386</c:v>
                </c:pt>
                <c:pt idx="78773">
                  <c:v>39386.5</c:v>
                </c:pt>
                <c:pt idx="78774">
                  <c:v>39387</c:v>
                </c:pt>
                <c:pt idx="78775">
                  <c:v>39387.5</c:v>
                </c:pt>
                <c:pt idx="78776">
                  <c:v>39388</c:v>
                </c:pt>
                <c:pt idx="78777">
                  <c:v>39388.5</c:v>
                </c:pt>
                <c:pt idx="78778">
                  <c:v>39389</c:v>
                </c:pt>
                <c:pt idx="78779">
                  <c:v>39389.5</c:v>
                </c:pt>
                <c:pt idx="78780">
                  <c:v>39390</c:v>
                </c:pt>
                <c:pt idx="78781">
                  <c:v>39390.5</c:v>
                </c:pt>
                <c:pt idx="78782">
                  <c:v>39391</c:v>
                </c:pt>
                <c:pt idx="78783">
                  <c:v>39391.5</c:v>
                </c:pt>
                <c:pt idx="78784">
                  <c:v>39392</c:v>
                </c:pt>
                <c:pt idx="78785">
                  <c:v>39392.5</c:v>
                </c:pt>
                <c:pt idx="78786">
                  <c:v>39393</c:v>
                </c:pt>
                <c:pt idx="78787">
                  <c:v>39393.5</c:v>
                </c:pt>
                <c:pt idx="78788">
                  <c:v>39394</c:v>
                </c:pt>
                <c:pt idx="78789">
                  <c:v>39394.5</c:v>
                </c:pt>
                <c:pt idx="78790">
                  <c:v>39395</c:v>
                </c:pt>
                <c:pt idx="78791">
                  <c:v>39395.5</c:v>
                </c:pt>
                <c:pt idx="78792">
                  <c:v>39396</c:v>
                </c:pt>
                <c:pt idx="78793">
                  <c:v>39396.5</c:v>
                </c:pt>
                <c:pt idx="78794">
                  <c:v>39397</c:v>
                </c:pt>
                <c:pt idx="78795">
                  <c:v>39397.5</c:v>
                </c:pt>
                <c:pt idx="78796">
                  <c:v>39398</c:v>
                </c:pt>
                <c:pt idx="78797">
                  <c:v>39398.5</c:v>
                </c:pt>
                <c:pt idx="78798">
                  <c:v>39399</c:v>
                </c:pt>
                <c:pt idx="78799">
                  <c:v>39399.5</c:v>
                </c:pt>
                <c:pt idx="78800">
                  <c:v>39400</c:v>
                </c:pt>
                <c:pt idx="78801">
                  <c:v>39400.5</c:v>
                </c:pt>
                <c:pt idx="78802">
                  <c:v>39401</c:v>
                </c:pt>
                <c:pt idx="78803">
                  <c:v>39401.5</c:v>
                </c:pt>
                <c:pt idx="78804">
                  <c:v>39402</c:v>
                </c:pt>
                <c:pt idx="78805">
                  <c:v>39402.5</c:v>
                </c:pt>
                <c:pt idx="78806">
                  <c:v>39403</c:v>
                </c:pt>
                <c:pt idx="78807">
                  <c:v>39403.5</c:v>
                </c:pt>
                <c:pt idx="78808">
                  <c:v>39404</c:v>
                </c:pt>
                <c:pt idx="78809">
                  <c:v>39404.5</c:v>
                </c:pt>
                <c:pt idx="78810">
                  <c:v>39405</c:v>
                </c:pt>
                <c:pt idx="78811">
                  <c:v>39405.5</c:v>
                </c:pt>
                <c:pt idx="78812">
                  <c:v>39406</c:v>
                </c:pt>
                <c:pt idx="78813">
                  <c:v>39406.5</c:v>
                </c:pt>
                <c:pt idx="78814">
                  <c:v>39407</c:v>
                </c:pt>
                <c:pt idx="78815">
                  <c:v>39407.5</c:v>
                </c:pt>
                <c:pt idx="78816">
                  <c:v>39408</c:v>
                </c:pt>
                <c:pt idx="78817">
                  <c:v>39408.5</c:v>
                </c:pt>
                <c:pt idx="78818">
                  <c:v>39409</c:v>
                </c:pt>
                <c:pt idx="78819">
                  <c:v>39409.5</c:v>
                </c:pt>
                <c:pt idx="78820">
                  <c:v>39410</c:v>
                </c:pt>
                <c:pt idx="78821">
                  <c:v>39410.5</c:v>
                </c:pt>
                <c:pt idx="78822">
                  <c:v>39411</c:v>
                </c:pt>
                <c:pt idx="78823">
                  <c:v>39411.5</c:v>
                </c:pt>
                <c:pt idx="78824">
                  <c:v>39412</c:v>
                </c:pt>
                <c:pt idx="78825">
                  <c:v>39412.5</c:v>
                </c:pt>
                <c:pt idx="78826">
                  <c:v>39413</c:v>
                </c:pt>
                <c:pt idx="78827">
                  <c:v>39413.5</c:v>
                </c:pt>
                <c:pt idx="78828">
                  <c:v>39414</c:v>
                </c:pt>
                <c:pt idx="78829">
                  <c:v>39414.5</c:v>
                </c:pt>
                <c:pt idx="78830">
                  <c:v>39415</c:v>
                </c:pt>
                <c:pt idx="78831">
                  <c:v>39415.5</c:v>
                </c:pt>
                <c:pt idx="78832">
                  <c:v>39416</c:v>
                </c:pt>
                <c:pt idx="78833">
                  <c:v>39416.5</c:v>
                </c:pt>
                <c:pt idx="78834">
                  <c:v>39417</c:v>
                </c:pt>
                <c:pt idx="78835">
                  <c:v>39417.5</c:v>
                </c:pt>
                <c:pt idx="78836">
                  <c:v>39418</c:v>
                </c:pt>
                <c:pt idx="78837">
                  <c:v>39418.5</c:v>
                </c:pt>
                <c:pt idx="78838">
                  <c:v>39419</c:v>
                </c:pt>
                <c:pt idx="78839">
                  <c:v>39419.5</c:v>
                </c:pt>
                <c:pt idx="78840">
                  <c:v>39420</c:v>
                </c:pt>
                <c:pt idx="78841">
                  <c:v>39420.5</c:v>
                </c:pt>
                <c:pt idx="78842">
                  <c:v>39421</c:v>
                </c:pt>
                <c:pt idx="78843">
                  <c:v>39421.5</c:v>
                </c:pt>
                <c:pt idx="78844">
                  <c:v>39422</c:v>
                </c:pt>
                <c:pt idx="78845">
                  <c:v>39422.5</c:v>
                </c:pt>
                <c:pt idx="78846">
                  <c:v>39423</c:v>
                </c:pt>
                <c:pt idx="78847">
                  <c:v>39423.5</c:v>
                </c:pt>
                <c:pt idx="78848">
                  <c:v>39424</c:v>
                </c:pt>
                <c:pt idx="78849">
                  <c:v>39424.5</c:v>
                </c:pt>
                <c:pt idx="78850">
                  <c:v>39425</c:v>
                </c:pt>
                <c:pt idx="78851">
                  <c:v>39425.5</c:v>
                </c:pt>
                <c:pt idx="78852">
                  <c:v>39426</c:v>
                </c:pt>
                <c:pt idx="78853">
                  <c:v>39426.5</c:v>
                </c:pt>
                <c:pt idx="78854">
                  <c:v>39427</c:v>
                </c:pt>
                <c:pt idx="78855">
                  <c:v>39427.5</c:v>
                </c:pt>
                <c:pt idx="78856">
                  <c:v>39428</c:v>
                </c:pt>
                <c:pt idx="78857">
                  <c:v>39428.5</c:v>
                </c:pt>
                <c:pt idx="78858">
                  <c:v>39429</c:v>
                </c:pt>
                <c:pt idx="78859">
                  <c:v>39429.5</c:v>
                </c:pt>
                <c:pt idx="78860">
                  <c:v>39430</c:v>
                </c:pt>
                <c:pt idx="78861">
                  <c:v>39430.5</c:v>
                </c:pt>
                <c:pt idx="78862">
                  <c:v>39431</c:v>
                </c:pt>
                <c:pt idx="78863">
                  <c:v>39431.5</c:v>
                </c:pt>
                <c:pt idx="78864">
                  <c:v>39432</c:v>
                </c:pt>
                <c:pt idx="78865">
                  <c:v>39432.5</c:v>
                </c:pt>
                <c:pt idx="78866">
                  <c:v>39433</c:v>
                </c:pt>
                <c:pt idx="78867">
                  <c:v>39433.5</c:v>
                </c:pt>
                <c:pt idx="78868">
                  <c:v>39434</c:v>
                </c:pt>
                <c:pt idx="78869">
                  <c:v>39434.5</c:v>
                </c:pt>
                <c:pt idx="78870">
                  <c:v>39435</c:v>
                </c:pt>
                <c:pt idx="78871">
                  <c:v>39435.5</c:v>
                </c:pt>
                <c:pt idx="78872">
                  <c:v>39436</c:v>
                </c:pt>
                <c:pt idx="78873">
                  <c:v>39436.5</c:v>
                </c:pt>
                <c:pt idx="78874">
                  <c:v>39437</c:v>
                </c:pt>
                <c:pt idx="78875">
                  <c:v>39437.5</c:v>
                </c:pt>
                <c:pt idx="78876">
                  <c:v>39438</c:v>
                </c:pt>
                <c:pt idx="78877">
                  <c:v>39438.5</c:v>
                </c:pt>
                <c:pt idx="78878">
                  <c:v>39439</c:v>
                </c:pt>
                <c:pt idx="78879">
                  <c:v>39439.5</c:v>
                </c:pt>
                <c:pt idx="78880">
                  <c:v>39440</c:v>
                </c:pt>
                <c:pt idx="78881">
                  <c:v>39440.5</c:v>
                </c:pt>
                <c:pt idx="78882">
                  <c:v>39441</c:v>
                </c:pt>
                <c:pt idx="78883">
                  <c:v>39441.5</c:v>
                </c:pt>
                <c:pt idx="78884">
                  <c:v>39442</c:v>
                </c:pt>
                <c:pt idx="78885">
                  <c:v>39442.5</c:v>
                </c:pt>
                <c:pt idx="78886">
                  <c:v>39443</c:v>
                </c:pt>
                <c:pt idx="78887">
                  <c:v>39443.5</c:v>
                </c:pt>
                <c:pt idx="78888">
                  <c:v>39444</c:v>
                </c:pt>
                <c:pt idx="78889">
                  <c:v>39444.5</c:v>
                </c:pt>
                <c:pt idx="78890">
                  <c:v>39445</c:v>
                </c:pt>
                <c:pt idx="78891">
                  <c:v>39445.5</c:v>
                </c:pt>
                <c:pt idx="78892">
                  <c:v>39446</c:v>
                </c:pt>
                <c:pt idx="78893">
                  <c:v>39446.5</c:v>
                </c:pt>
                <c:pt idx="78894">
                  <c:v>39447</c:v>
                </c:pt>
                <c:pt idx="78895">
                  <c:v>39447.5</c:v>
                </c:pt>
                <c:pt idx="78896">
                  <c:v>39448</c:v>
                </c:pt>
                <c:pt idx="78897">
                  <c:v>39448.5</c:v>
                </c:pt>
                <c:pt idx="78898">
                  <c:v>39449</c:v>
                </c:pt>
                <c:pt idx="78899">
                  <c:v>39449.5</c:v>
                </c:pt>
                <c:pt idx="78900">
                  <c:v>39450</c:v>
                </c:pt>
                <c:pt idx="78901">
                  <c:v>39450.5</c:v>
                </c:pt>
                <c:pt idx="78902">
                  <c:v>39451</c:v>
                </c:pt>
                <c:pt idx="78903">
                  <c:v>39451.5</c:v>
                </c:pt>
                <c:pt idx="78904">
                  <c:v>39452</c:v>
                </c:pt>
                <c:pt idx="78905">
                  <c:v>39452.5</c:v>
                </c:pt>
                <c:pt idx="78906">
                  <c:v>39453</c:v>
                </c:pt>
                <c:pt idx="78907">
                  <c:v>39453.5</c:v>
                </c:pt>
                <c:pt idx="78908">
                  <c:v>39454</c:v>
                </c:pt>
                <c:pt idx="78909">
                  <c:v>39454.5</c:v>
                </c:pt>
                <c:pt idx="78910">
                  <c:v>39455</c:v>
                </c:pt>
                <c:pt idx="78911">
                  <c:v>39455.5</c:v>
                </c:pt>
                <c:pt idx="78912">
                  <c:v>39456</c:v>
                </c:pt>
                <c:pt idx="78913">
                  <c:v>39456.5</c:v>
                </c:pt>
                <c:pt idx="78914">
                  <c:v>39457</c:v>
                </c:pt>
                <c:pt idx="78915">
                  <c:v>39457.5</c:v>
                </c:pt>
                <c:pt idx="78916">
                  <c:v>39458</c:v>
                </c:pt>
                <c:pt idx="78917">
                  <c:v>39458.5</c:v>
                </c:pt>
                <c:pt idx="78918">
                  <c:v>39459</c:v>
                </c:pt>
                <c:pt idx="78919">
                  <c:v>39459.5</c:v>
                </c:pt>
                <c:pt idx="78920">
                  <c:v>39460</c:v>
                </c:pt>
                <c:pt idx="78921">
                  <c:v>39460.5</c:v>
                </c:pt>
                <c:pt idx="78922">
                  <c:v>39461</c:v>
                </c:pt>
                <c:pt idx="78923">
                  <c:v>39461.5</c:v>
                </c:pt>
                <c:pt idx="78924">
                  <c:v>39462</c:v>
                </c:pt>
                <c:pt idx="78925">
                  <c:v>39462.5</c:v>
                </c:pt>
                <c:pt idx="78926">
                  <c:v>39463</c:v>
                </c:pt>
                <c:pt idx="78927">
                  <c:v>39463.5</c:v>
                </c:pt>
                <c:pt idx="78928">
                  <c:v>39464</c:v>
                </c:pt>
                <c:pt idx="78929">
                  <c:v>39464.5</c:v>
                </c:pt>
                <c:pt idx="78930">
                  <c:v>39465</c:v>
                </c:pt>
                <c:pt idx="78931">
                  <c:v>39465.5</c:v>
                </c:pt>
                <c:pt idx="78932">
                  <c:v>39466</c:v>
                </c:pt>
                <c:pt idx="78933">
                  <c:v>39466.5</c:v>
                </c:pt>
                <c:pt idx="78934">
                  <c:v>39467</c:v>
                </c:pt>
                <c:pt idx="78935">
                  <c:v>39467.5</c:v>
                </c:pt>
                <c:pt idx="78936">
                  <c:v>39468</c:v>
                </c:pt>
                <c:pt idx="78937">
                  <c:v>39468.5</c:v>
                </c:pt>
                <c:pt idx="78938">
                  <c:v>39469</c:v>
                </c:pt>
                <c:pt idx="78939">
                  <c:v>39469.5</c:v>
                </c:pt>
                <c:pt idx="78940">
                  <c:v>39470</c:v>
                </c:pt>
                <c:pt idx="78941">
                  <c:v>39470.5</c:v>
                </c:pt>
                <c:pt idx="78942">
                  <c:v>39471</c:v>
                </c:pt>
                <c:pt idx="78943">
                  <c:v>39471.5</c:v>
                </c:pt>
                <c:pt idx="78944">
                  <c:v>39472</c:v>
                </c:pt>
                <c:pt idx="78945">
                  <c:v>39472.5</c:v>
                </c:pt>
                <c:pt idx="78946">
                  <c:v>39473</c:v>
                </c:pt>
                <c:pt idx="78947">
                  <c:v>39473.5</c:v>
                </c:pt>
                <c:pt idx="78948">
                  <c:v>39474</c:v>
                </c:pt>
                <c:pt idx="78949">
                  <c:v>39474.5</c:v>
                </c:pt>
                <c:pt idx="78950">
                  <c:v>39475</c:v>
                </c:pt>
                <c:pt idx="78951">
                  <c:v>39475.5</c:v>
                </c:pt>
                <c:pt idx="78952">
                  <c:v>39476</c:v>
                </c:pt>
                <c:pt idx="78953">
                  <c:v>39476.5</c:v>
                </c:pt>
                <c:pt idx="78954">
                  <c:v>39477</c:v>
                </c:pt>
                <c:pt idx="78955">
                  <c:v>39477.5</c:v>
                </c:pt>
                <c:pt idx="78956">
                  <c:v>39478</c:v>
                </c:pt>
                <c:pt idx="78957">
                  <c:v>39478.5</c:v>
                </c:pt>
                <c:pt idx="78958">
                  <c:v>39479</c:v>
                </c:pt>
                <c:pt idx="78959">
                  <c:v>39479.5</c:v>
                </c:pt>
                <c:pt idx="78960">
                  <c:v>39480</c:v>
                </c:pt>
                <c:pt idx="78961">
                  <c:v>39480.5</c:v>
                </c:pt>
                <c:pt idx="78962">
                  <c:v>39481</c:v>
                </c:pt>
                <c:pt idx="78963">
                  <c:v>39481.5</c:v>
                </c:pt>
                <c:pt idx="78964">
                  <c:v>39482</c:v>
                </c:pt>
                <c:pt idx="78965">
                  <c:v>39482.5</c:v>
                </c:pt>
                <c:pt idx="78966">
                  <c:v>39483</c:v>
                </c:pt>
                <c:pt idx="78967">
                  <c:v>39483.5</c:v>
                </c:pt>
                <c:pt idx="78968">
                  <c:v>39484</c:v>
                </c:pt>
                <c:pt idx="78969">
                  <c:v>39484.5</c:v>
                </c:pt>
                <c:pt idx="78970">
                  <c:v>39485</c:v>
                </c:pt>
                <c:pt idx="78971">
                  <c:v>39485.5</c:v>
                </c:pt>
                <c:pt idx="78972">
                  <c:v>39486</c:v>
                </c:pt>
                <c:pt idx="78973">
                  <c:v>39486.5</c:v>
                </c:pt>
                <c:pt idx="78974">
                  <c:v>39487</c:v>
                </c:pt>
                <c:pt idx="78975">
                  <c:v>39487.5</c:v>
                </c:pt>
                <c:pt idx="78976">
                  <c:v>39488</c:v>
                </c:pt>
                <c:pt idx="78977">
                  <c:v>39488.5</c:v>
                </c:pt>
                <c:pt idx="78978">
                  <c:v>39489</c:v>
                </c:pt>
                <c:pt idx="78979">
                  <c:v>39489.5</c:v>
                </c:pt>
                <c:pt idx="78980">
                  <c:v>39490</c:v>
                </c:pt>
                <c:pt idx="78981">
                  <c:v>39490.5</c:v>
                </c:pt>
                <c:pt idx="78982">
                  <c:v>39491</c:v>
                </c:pt>
                <c:pt idx="78983">
                  <c:v>39491.5</c:v>
                </c:pt>
                <c:pt idx="78984">
                  <c:v>39492</c:v>
                </c:pt>
                <c:pt idx="78985">
                  <c:v>39492.5</c:v>
                </c:pt>
                <c:pt idx="78986">
                  <c:v>39493</c:v>
                </c:pt>
                <c:pt idx="78987">
                  <c:v>39493.5</c:v>
                </c:pt>
                <c:pt idx="78988">
                  <c:v>39494</c:v>
                </c:pt>
                <c:pt idx="78989">
                  <c:v>39494.5</c:v>
                </c:pt>
                <c:pt idx="78990">
                  <c:v>39495</c:v>
                </c:pt>
                <c:pt idx="78991">
                  <c:v>39495.5</c:v>
                </c:pt>
                <c:pt idx="78992">
                  <c:v>39496</c:v>
                </c:pt>
                <c:pt idx="78993">
                  <c:v>39496.5</c:v>
                </c:pt>
                <c:pt idx="78994">
                  <c:v>39497</c:v>
                </c:pt>
                <c:pt idx="78995">
                  <c:v>39497.5</c:v>
                </c:pt>
                <c:pt idx="78996">
                  <c:v>39498</c:v>
                </c:pt>
                <c:pt idx="78997">
                  <c:v>39498.5</c:v>
                </c:pt>
                <c:pt idx="78998">
                  <c:v>39499</c:v>
                </c:pt>
                <c:pt idx="78999">
                  <c:v>39499.5</c:v>
                </c:pt>
                <c:pt idx="79000">
                  <c:v>39500</c:v>
                </c:pt>
                <c:pt idx="79001">
                  <c:v>39500.5</c:v>
                </c:pt>
                <c:pt idx="79002">
                  <c:v>39501</c:v>
                </c:pt>
                <c:pt idx="79003">
                  <c:v>39501.5</c:v>
                </c:pt>
                <c:pt idx="79004">
                  <c:v>39502</c:v>
                </c:pt>
                <c:pt idx="79005">
                  <c:v>39502.5</c:v>
                </c:pt>
                <c:pt idx="79006">
                  <c:v>39503</c:v>
                </c:pt>
                <c:pt idx="79007">
                  <c:v>39503.5</c:v>
                </c:pt>
                <c:pt idx="79008">
                  <c:v>39504</c:v>
                </c:pt>
                <c:pt idx="79009">
                  <c:v>39504.5</c:v>
                </c:pt>
                <c:pt idx="79010">
                  <c:v>39505</c:v>
                </c:pt>
                <c:pt idx="79011">
                  <c:v>39505.5</c:v>
                </c:pt>
                <c:pt idx="79012">
                  <c:v>39506</c:v>
                </c:pt>
                <c:pt idx="79013">
                  <c:v>39506.5</c:v>
                </c:pt>
                <c:pt idx="79014">
                  <c:v>39507</c:v>
                </c:pt>
                <c:pt idx="79015">
                  <c:v>39507.5</c:v>
                </c:pt>
                <c:pt idx="79016">
                  <c:v>39508</c:v>
                </c:pt>
                <c:pt idx="79017">
                  <c:v>39508.5</c:v>
                </c:pt>
                <c:pt idx="79018">
                  <c:v>39509</c:v>
                </c:pt>
                <c:pt idx="79019">
                  <c:v>39509.5</c:v>
                </c:pt>
                <c:pt idx="79020">
                  <c:v>39510</c:v>
                </c:pt>
                <c:pt idx="79021">
                  <c:v>39510.5</c:v>
                </c:pt>
                <c:pt idx="79022">
                  <c:v>39511</c:v>
                </c:pt>
                <c:pt idx="79023">
                  <c:v>39511.5</c:v>
                </c:pt>
                <c:pt idx="79024">
                  <c:v>39512</c:v>
                </c:pt>
                <c:pt idx="79025">
                  <c:v>39512.5</c:v>
                </c:pt>
                <c:pt idx="79026">
                  <c:v>39513</c:v>
                </c:pt>
                <c:pt idx="79027">
                  <c:v>39513.5</c:v>
                </c:pt>
                <c:pt idx="79028">
                  <c:v>39514</c:v>
                </c:pt>
                <c:pt idx="79029">
                  <c:v>39514.5</c:v>
                </c:pt>
                <c:pt idx="79030">
                  <c:v>39515</c:v>
                </c:pt>
                <c:pt idx="79031">
                  <c:v>39515.5</c:v>
                </c:pt>
                <c:pt idx="79032">
                  <c:v>39516</c:v>
                </c:pt>
                <c:pt idx="79033">
                  <c:v>39516.5</c:v>
                </c:pt>
                <c:pt idx="79034">
                  <c:v>39517</c:v>
                </c:pt>
                <c:pt idx="79035">
                  <c:v>39517.5</c:v>
                </c:pt>
                <c:pt idx="79036">
                  <c:v>39518</c:v>
                </c:pt>
                <c:pt idx="79037">
                  <c:v>39518.5</c:v>
                </c:pt>
                <c:pt idx="79038">
                  <c:v>39519</c:v>
                </c:pt>
                <c:pt idx="79039">
                  <c:v>39519.5</c:v>
                </c:pt>
                <c:pt idx="79040">
                  <c:v>39520</c:v>
                </c:pt>
                <c:pt idx="79041">
                  <c:v>39520.5</c:v>
                </c:pt>
                <c:pt idx="79042">
                  <c:v>39521</c:v>
                </c:pt>
                <c:pt idx="79043">
                  <c:v>39521.5</c:v>
                </c:pt>
                <c:pt idx="79044">
                  <c:v>39522</c:v>
                </c:pt>
                <c:pt idx="79045">
                  <c:v>39522.5</c:v>
                </c:pt>
                <c:pt idx="79046">
                  <c:v>39523</c:v>
                </c:pt>
                <c:pt idx="79047">
                  <c:v>39523.5</c:v>
                </c:pt>
                <c:pt idx="79048">
                  <c:v>39524</c:v>
                </c:pt>
                <c:pt idx="79049">
                  <c:v>39524.5</c:v>
                </c:pt>
                <c:pt idx="79050">
                  <c:v>39525</c:v>
                </c:pt>
                <c:pt idx="79051">
                  <c:v>39525.5</c:v>
                </c:pt>
                <c:pt idx="79052">
                  <c:v>39526</c:v>
                </c:pt>
                <c:pt idx="79053">
                  <c:v>39526.5</c:v>
                </c:pt>
                <c:pt idx="79054">
                  <c:v>39527</c:v>
                </c:pt>
                <c:pt idx="79055">
                  <c:v>39527.5</c:v>
                </c:pt>
                <c:pt idx="79056">
                  <c:v>39528</c:v>
                </c:pt>
                <c:pt idx="79057">
                  <c:v>39528.5</c:v>
                </c:pt>
                <c:pt idx="79058">
                  <c:v>39529</c:v>
                </c:pt>
                <c:pt idx="79059">
                  <c:v>39529.5</c:v>
                </c:pt>
                <c:pt idx="79060">
                  <c:v>39530</c:v>
                </c:pt>
                <c:pt idx="79061">
                  <c:v>39530.5</c:v>
                </c:pt>
                <c:pt idx="79062">
                  <c:v>39531</c:v>
                </c:pt>
                <c:pt idx="79063">
                  <c:v>39531.5</c:v>
                </c:pt>
                <c:pt idx="79064">
                  <c:v>39532</c:v>
                </c:pt>
                <c:pt idx="79065">
                  <c:v>39532.5</c:v>
                </c:pt>
                <c:pt idx="79066">
                  <c:v>39533</c:v>
                </c:pt>
                <c:pt idx="79067">
                  <c:v>39533.5</c:v>
                </c:pt>
                <c:pt idx="79068">
                  <c:v>39534</c:v>
                </c:pt>
                <c:pt idx="79069">
                  <c:v>39534.5</c:v>
                </c:pt>
                <c:pt idx="79070">
                  <c:v>39535</c:v>
                </c:pt>
                <c:pt idx="79071">
                  <c:v>39535.5</c:v>
                </c:pt>
                <c:pt idx="79072">
                  <c:v>39536</c:v>
                </c:pt>
                <c:pt idx="79073">
                  <c:v>39536.5</c:v>
                </c:pt>
                <c:pt idx="79074">
                  <c:v>39537</c:v>
                </c:pt>
                <c:pt idx="79075">
                  <c:v>39537.5</c:v>
                </c:pt>
                <c:pt idx="79076">
                  <c:v>39538</c:v>
                </c:pt>
                <c:pt idx="79077">
                  <c:v>39538.5</c:v>
                </c:pt>
                <c:pt idx="79078">
                  <c:v>39539</c:v>
                </c:pt>
                <c:pt idx="79079">
                  <c:v>39539.5</c:v>
                </c:pt>
                <c:pt idx="79080">
                  <c:v>39540</c:v>
                </c:pt>
                <c:pt idx="79081">
                  <c:v>39540.5</c:v>
                </c:pt>
                <c:pt idx="79082">
                  <c:v>39541</c:v>
                </c:pt>
                <c:pt idx="79083">
                  <c:v>39541.5</c:v>
                </c:pt>
                <c:pt idx="79084">
                  <c:v>39542</c:v>
                </c:pt>
                <c:pt idx="79085">
                  <c:v>39542.5</c:v>
                </c:pt>
                <c:pt idx="79086">
                  <c:v>39543</c:v>
                </c:pt>
                <c:pt idx="79087">
                  <c:v>39543.5</c:v>
                </c:pt>
                <c:pt idx="79088">
                  <c:v>39544</c:v>
                </c:pt>
                <c:pt idx="79089">
                  <c:v>39544.5</c:v>
                </c:pt>
                <c:pt idx="79090">
                  <c:v>39545</c:v>
                </c:pt>
                <c:pt idx="79091">
                  <c:v>39545.5</c:v>
                </c:pt>
                <c:pt idx="79092">
                  <c:v>39546</c:v>
                </c:pt>
                <c:pt idx="79093">
                  <c:v>39546.5</c:v>
                </c:pt>
                <c:pt idx="79094">
                  <c:v>39547</c:v>
                </c:pt>
                <c:pt idx="79095">
                  <c:v>39547.5</c:v>
                </c:pt>
                <c:pt idx="79096">
                  <c:v>39548</c:v>
                </c:pt>
                <c:pt idx="79097">
                  <c:v>39548.5</c:v>
                </c:pt>
                <c:pt idx="79098">
                  <c:v>39549</c:v>
                </c:pt>
                <c:pt idx="79099">
                  <c:v>39549.5</c:v>
                </c:pt>
                <c:pt idx="79100">
                  <c:v>39550</c:v>
                </c:pt>
                <c:pt idx="79101">
                  <c:v>39550.5</c:v>
                </c:pt>
                <c:pt idx="79102">
                  <c:v>39551</c:v>
                </c:pt>
                <c:pt idx="79103">
                  <c:v>39551.5</c:v>
                </c:pt>
                <c:pt idx="79104">
                  <c:v>39552</c:v>
                </c:pt>
                <c:pt idx="79105">
                  <c:v>39552.5</c:v>
                </c:pt>
                <c:pt idx="79106">
                  <c:v>39553</c:v>
                </c:pt>
                <c:pt idx="79107">
                  <c:v>39553.5</c:v>
                </c:pt>
                <c:pt idx="79108">
                  <c:v>39554</c:v>
                </c:pt>
                <c:pt idx="79109">
                  <c:v>39554.5</c:v>
                </c:pt>
                <c:pt idx="79110">
                  <c:v>39555</c:v>
                </c:pt>
                <c:pt idx="79111">
                  <c:v>39555.5</c:v>
                </c:pt>
                <c:pt idx="79112">
                  <c:v>39556</c:v>
                </c:pt>
                <c:pt idx="79113">
                  <c:v>39556.5</c:v>
                </c:pt>
                <c:pt idx="79114">
                  <c:v>39557</c:v>
                </c:pt>
                <c:pt idx="79115">
                  <c:v>39557.5</c:v>
                </c:pt>
                <c:pt idx="79116">
                  <c:v>39558</c:v>
                </c:pt>
                <c:pt idx="79117">
                  <c:v>39558.5</c:v>
                </c:pt>
                <c:pt idx="79118">
                  <c:v>39559</c:v>
                </c:pt>
                <c:pt idx="79119">
                  <c:v>39559.5</c:v>
                </c:pt>
                <c:pt idx="79120">
                  <c:v>39560</c:v>
                </c:pt>
                <c:pt idx="79121">
                  <c:v>39560.5</c:v>
                </c:pt>
                <c:pt idx="79122">
                  <c:v>39561</c:v>
                </c:pt>
                <c:pt idx="79123">
                  <c:v>39561.5</c:v>
                </c:pt>
                <c:pt idx="79124">
                  <c:v>39562</c:v>
                </c:pt>
                <c:pt idx="79125">
                  <c:v>39562.5</c:v>
                </c:pt>
                <c:pt idx="79126">
                  <c:v>39563</c:v>
                </c:pt>
                <c:pt idx="79127">
                  <c:v>39563.5</c:v>
                </c:pt>
                <c:pt idx="79128">
                  <c:v>39564</c:v>
                </c:pt>
                <c:pt idx="79129">
                  <c:v>39564.5</c:v>
                </c:pt>
                <c:pt idx="79130">
                  <c:v>39565</c:v>
                </c:pt>
                <c:pt idx="79131">
                  <c:v>39565.5</c:v>
                </c:pt>
                <c:pt idx="79132">
                  <c:v>39566</c:v>
                </c:pt>
                <c:pt idx="79133">
                  <c:v>39566.5</c:v>
                </c:pt>
                <c:pt idx="79134">
                  <c:v>39567</c:v>
                </c:pt>
                <c:pt idx="79135">
                  <c:v>39567.5</c:v>
                </c:pt>
                <c:pt idx="79136">
                  <c:v>39568</c:v>
                </c:pt>
                <c:pt idx="79137">
                  <c:v>39568.5</c:v>
                </c:pt>
                <c:pt idx="79138">
                  <c:v>39569</c:v>
                </c:pt>
                <c:pt idx="79139">
                  <c:v>39569.5</c:v>
                </c:pt>
                <c:pt idx="79140">
                  <c:v>39570</c:v>
                </c:pt>
                <c:pt idx="79141">
                  <c:v>39570.5</c:v>
                </c:pt>
                <c:pt idx="79142">
                  <c:v>39571</c:v>
                </c:pt>
                <c:pt idx="79143">
                  <c:v>39571.5</c:v>
                </c:pt>
                <c:pt idx="79144">
                  <c:v>39572</c:v>
                </c:pt>
                <c:pt idx="79145">
                  <c:v>39572.5</c:v>
                </c:pt>
                <c:pt idx="79146">
                  <c:v>39573</c:v>
                </c:pt>
                <c:pt idx="79147">
                  <c:v>39573.5</c:v>
                </c:pt>
                <c:pt idx="79148">
                  <c:v>39574</c:v>
                </c:pt>
                <c:pt idx="79149">
                  <c:v>39574.5</c:v>
                </c:pt>
                <c:pt idx="79150">
                  <c:v>39575</c:v>
                </c:pt>
                <c:pt idx="79151">
                  <c:v>39575.5</c:v>
                </c:pt>
                <c:pt idx="79152">
                  <c:v>39576</c:v>
                </c:pt>
                <c:pt idx="79153">
                  <c:v>39576.5</c:v>
                </c:pt>
                <c:pt idx="79154">
                  <c:v>39577</c:v>
                </c:pt>
                <c:pt idx="79155">
                  <c:v>39577.5</c:v>
                </c:pt>
                <c:pt idx="79156">
                  <c:v>39578</c:v>
                </c:pt>
                <c:pt idx="79157">
                  <c:v>39578.5</c:v>
                </c:pt>
                <c:pt idx="79158">
                  <c:v>39579</c:v>
                </c:pt>
                <c:pt idx="79159">
                  <c:v>39579.5</c:v>
                </c:pt>
                <c:pt idx="79160">
                  <c:v>39580</c:v>
                </c:pt>
                <c:pt idx="79161">
                  <c:v>39580.5</c:v>
                </c:pt>
                <c:pt idx="79162">
                  <c:v>39581</c:v>
                </c:pt>
                <c:pt idx="79163">
                  <c:v>39581.5</c:v>
                </c:pt>
                <c:pt idx="79164">
                  <c:v>39582</c:v>
                </c:pt>
                <c:pt idx="79165">
                  <c:v>39582.5</c:v>
                </c:pt>
                <c:pt idx="79166">
                  <c:v>39583</c:v>
                </c:pt>
                <c:pt idx="79167">
                  <c:v>39583.5</c:v>
                </c:pt>
                <c:pt idx="79168">
                  <c:v>39584</c:v>
                </c:pt>
                <c:pt idx="79169">
                  <c:v>39584.5</c:v>
                </c:pt>
                <c:pt idx="79170">
                  <c:v>39585</c:v>
                </c:pt>
                <c:pt idx="79171">
                  <c:v>39585.5</c:v>
                </c:pt>
                <c:pt idx="79172">
                  <c:v>39586</c:v>
                </c:pt>
                <c:pt idx="79173">
                  <c:v>39586.5</c:v>
                </c:pt>
                <c:pt idx="79174">
                  <c:v>39587</c:v>
                </c:pt>
                <c:pt idx="79175">
                  <c:v>39587.5</c:v>
                </c:pt>
                <c:pt idx="79176">
                  <c:v>39588</c:v>
                </c:pt>
                <c:pt idx="79177">
                  <c:v>39588.5</c:v>
                </c:pt>
                <c:pt idx="79178">
                  <c:v>39589</c:v>
                </c:pt>
                <c:pt idx="79179">
                  <c:v>39589.5</c:v>
                </c:pt>
                <c:pt idx="79180">
                  <c:v>39590</c:v>
                </c:pt>
                <c:pt idx="79181">
                  <c:v>39590.5</c:v>
                </c:pt>
                <c:pt idx="79182">
                  <c:v>39591</c:v>
                </c:pt>
                <c:pt idx="79183">
                  <c:v>39591.5</c:v>
                </c:pt>
                <c:pt idx="79184">
                  <c:v>39592</c:v>
                </c:pt>
                <c:pt idx="79185">
                  <c:v>39592.5</c:v>
                </c:pt>
                <c:pt idx="79186">
                  <c:v>39593</c:v>
                </c:pt>
                <c:pt idx="79187">
                  <c:v>39593.5</c:v>
                </c:pt>
                <c:pt idx="79188">
                  <c:v>39594</c:v>
                </c:pt>
                <c:pt idx="79189">
                  <c:v>39594.5</c:v>
                </c:pt>
                <c:pt idx="79190">
                  <c:v>39595</c:v>
                </c:pt>
                <c:pt idx="79191">
                  <c:v>39595.5</c:v>
                </c:pt>
                <c:pt idx="79192">
                  <c:v>39596</c:v>
                </c:pt>
                <c:pt idx="79193">
                  <c:v>39596.5</c:v>
                </c:pt>
                <c:pt idx="79194">
                  <c:v>39597</c:v>
                </c:pt>
                <c:pt idx="79195">
                  <c:v>39597.5</c:v>
                </c:pt>
                <c:pt idx="79196">
                  <c:v>39598</c:v>
                </c:pt>
                <c:pt idx="79197">
                  <c:v>39598.5</c:v>
                </c:pt>
                <c:pt idx="79198">
                  <c:v>39599</c:v>
                </c:pt>
                <c:pt idx="79199">
                  <c:v>39599.5</c:v>
                </c:pt>
                <c:pt idx="79200">
                  <c:v>39600</c:v>
                </c:pt>
                <c:pt idx="79201">
                  <c:v>39600.5</c:v>
                </c:pt>
                <c:pt idx="79202">
                  <c:v>39601</c:v>
                </c:pt>
                <c:pt idx="79203">
                  <c:v>39601.5</c:v>
                </c:pt>
                <c:pt idx="79204">
                  <c:v>39602</c:v>
                </c:pt>
                <c:pt idx="79205">
                  <c:v>39602.5</c:v>
                </c:pt>
                <c:pt idx="79206">
                  <c:v>39603</c:v>
                </c:pt>
                <c:pt idx="79207">
                  <c:v>39603.5</c:v>
                </c:pt>
                <c:pt idx="79208">
                  <c:v>39604</c:v>
                </c:pt>
                <c:pt idx="79209">
                  <c:v>39604.5</c:v>
                </c:pt>
                <c:pt idx="79210">
                  <c:v>39605</c:v>
                </c:pt>
                <c:pt idx="79211">
                  <c:v>39605.5</c:v>
                </c:pt>
                <c:pt idx="79212">
                  <c:v>39606</c:v>
                </c:pt>
                <c:pt idx="79213">
                  <c:v>39606.5</c:v>
                </c:pt>
                <c:pt idx="79214">
                  <c:v>39607</c:v>
                </c:pt>
                <c:pt idx="79215">
                  <c:v>39607.5</c:v>
                </c:pt>
                <c:pt idx="79216">
                  <c:v>39608</c:v>
                </c:pt>
                <c:pt idx="79217">
                  <c:v>39608.5</c:v>
                </c:pt>
                <c:pt idx="79218">
                  <c:v>39609</c:v>
                </c:pt>
                <c:pt idx="79219">
                  <c:v>39609.5</c:v>
                </c:pt>
                <c:pt idx="79220">
                  <c:v>39610</c:v>
                </c:pt>
                <c:pt idx="79221">
                  <c:v>39610.5</c:v>
                </c:pt>
                <c:pt idx="79222">
                  <c:v>39611</c:v>
                </c:pt>
                <c:pt idx="79223">
                  <c:v>39611.5</c:v>
                </c:pt>
                <c:pt idx="79224">
                  <c:v>39612</c:v>
                </c:pt>
                <c:pt idx="79225">
                  <c:v>39612.5</c:v>
                </c:pt>
                <c:pt idx="79226">
                  <c:v>39613</c:v>
                </c:pt>
                <c:pt idx="79227">
                  <c:v>39613.5</c:v>
                </c:pt>
                <c:pt idx="79228">
                  <c:v>39614</c:v>
                </c:pt>
                <c:pt idx="79229">
                  <c:v>39614.5</c:v>
                </c:pt>
                <c:pt idx="79230">
                  <c:v>39615</c:v>
                </c:pt>
                <c:pt idx="79231">
                  <c:v>39615.5</c:v>
                </c:pt>
                <c:pt idx="79232">
                  <c:v>39616</c:v>
                </c:pt>
                <c:pt idx="79233">
                  <c:v>39616.5</c:v>
                </c:pt>
                <c:pt idx="79234">
                  <c:v>39617</c:v>
                </c:pt>
                <c:pt idx="79235">
                  <c:v>39617.5</c:v>
                </c:pt>
                <c:pt idx="79236">
                  <c:v>39618</c:v>
                </c:pt>
                <c:pt idx="79237">
                  <c:v>39618.5</c:v>
                </c:pt>
                <c:pt idx="79238">
                  <c:v>39619</c:v>
                </c:pt>
                <c:pt idx="79239">
                  <c:v>39619.5</c:v>
                </c:pt>
                <c:pt idx="79240">
                  <c:v>39620</c:v>
                </c:pt>
                <c:pt idx="79241">
                  <c:v>39620.5</c:v>
                </c:pt>
                <c:pt idx="79242">
                  <c:v>39621</c:v>
                </c:pt>
                <c:pt idx="79243">
                  <c:v>39621.5</c:v>
                </c:pt>
                <c:pt idx="79244">
                  <c:v>39622</c:v>
                </c:pt>
                <c:pt idx="79245">
                  <c:v>39622.5</c:v>
                </c:pt>
                <c:pt idx="79246">
                  <c:v>39623</c:v>
                </c:pt>
                <c:pt idx="79247">
                  <c:v>39623.5</c:v>
                </c:pt>
                <c:pt idx="79248">
                  <c:v>39624</c:v>
                </c:pt>
                <c:pt idx="79249">
                  <c:v>39624.5</c:v>
                </c:pt>
                <c:pt idx="79250">
                  <c:v>39625</c:v>
                </c:pt>
                <c:pt idx="79251">
                  <c:v>39625.5</c:v>
                </c:pt>
                <c:pt idx="79252">
                  <c:v>39626</c:v>
                </c:pt>
                <c:pt idx="79253">
                  <c:v>39626.5</c:v>
                </c:pt>
                <c:pt idx="79254">
                  <c:v>39627</c:v>
                </c:pt>
                <c:pt idx="79255">
                  <c:v>39627.5</c:v>
                </c:pt>
                <c:pt idx="79256">
                  <c:v>39628</c:v>
                </c:pt>
                <c:pt idx="79257">
                  <c:v>39628.5</c:v>
                </c:pt>
                <c:pt idx="79258">
                  <c:v>39629</c:v>
                </c:pt>
                <c:pt idx="79259">
                  <c:v>39629.5</c:v>
                </c:pt>
                <c:pt idx="79260">
                  <c:v>39630</c:v>
                </c:pt>
                <c:pt idx="79261">
                  <c:v>39630.5</c:v>
                </c:pt>
                <c:pt idx="79262">
                  <c:v>39631</c:v>
                </c:pt>
                <c:pt idx="79263">
                  <c:v>39631.5</c:v>
                </c:pt>
                <c:pt idx="79264">
                  <c:v>39632</c:v>
                </c:pt>
                <c:pt idx="79265">
                  <c:v>39632.5</c:v>
                </c:pt>
                <c:pt idx="79266">
                  <c:v>39633</c:v>
                </c:pt>
                <c:pt idx="79267">
                  <c:v>39633.5</c:v>
                </c:pt>
                <c:pt idx="79268">
                  <c:v>39634</c:v>
                </c:pt>
                <c:pt idx="79269">
                  <c:v>39634.5</c:v>
                </c:pt>
                <c:pt idx="79270">
                  <c:v>39635</c:v>
                </c:pt>
                <c:pt idx="79271">
                  <c:v>39635.5</c:v>
                </c:pt>
                <c:pt idx="79272">
                  <c:v>39636</c:v>
                </c:pt>
                <c:pt idx="79273">
                  <c:v>39636.5</c:v>
                </c:pt>
                <c:pt idx="79274">
                  <c:v>39637</c:v>
                </c:pt>
                <c:pt idx="79275">
                  <c:v>39637.5</c:v>
                </c:pt>
                <c:pt idx="79276">
                  <c:v>39638</c:v>
                </c:pt>
                <c:pt idx="79277">
                  <c:v>39638.5</c:v>
                </c:pt>
                <c:pt idx="79278">
                  <c:v>39639</c:v>
                </c:pt>
                <c:pt idx="79279">
                  <c:v>39639.5</c:v>
                </c:pt>
                <c:pt idx="79280">
                  <c:v>39640</c:v>
                </c:pt>
                <c:pt idx="79281">
                  <c:v>39640.5</c:v>
                </c:pt>
                <c:pt idx="79282">
                  <c:v>39641</c:v>
                </c:pt>
                <c:pt idx="79283">
                  <c:v>39641.5</c:v>
                </c:pt>
                <c:pt idx="79284">
                  <c:v>39642</c:v>
                </c:pt>
                <c:pt idx="79285">
                  <c:v>39642.5</c:v>
                </c:pt>
                <c:pt idx="79286">
                  <c:v>39643</c:v>
                </c:pt>
                <c:pt idx="79287">
                  <c:v>39643.5</c:v>
                </c:pt>
                <c:pt idx="79288">
                  <c:v>39644</c:v>
                </c:pt>
                <c:pt idx="79289">
                  <c:v>39644.5</c:v>
                </c:pt>
                <c:pt idx="79290">
                  <c:v>39645</c:v>
                </c:pt>
                <c:pt idx="79291">
                  <c:v>39645.5</c:v>
                </c:pt>
                <c:pt idx="79292">
                  <c:v>39646</c:v>
                </c:pt>
                <c:pt idx="79293">
                  <c:v>39646.5</c:v>
                </c:pt>
                <c:pt idx="79294">
                  <c:v>39647</c:v>
                </c:pt>
                <c:pt idx="79295">
                  <c:v>39647.5</c:v>
                </c:pt>
                <c:pt idx="79296">
                  <c:v>39648</c:v>
                </c:pt>
                <c:pt idx="79297">
                  <c:v>39648.5</c:v>
                </c:pt>
                <c:pt idx="79298">
                  <c:v>39649</c:v>
                </c:pt>
                <c:pt idx="79299">
                  <c:v>39649.5</c:v>
                </c:pt>
                <c:pt idx="79300">
                  <c:v>39650</c:v>
                </c:pt>
                <c:pt idx="79301">
                  <c:v>39650.5</c:v>
                </c:pt>
                <c:pt idx="79302">
                  <c:v>39651</c:v>
                </c:pt>
                <c:pt idx="79303">
                  <c:v>39651.5</c:v>
                </c:pt>
                <c:pt idx="79304">
                  <c:v>39652</c:v>
                </c:pt>
                <c:pt idx="79305">
                  <c:v>39652.5</c:v>
                </c:pt>
                <c:pt idx="79306">
                  <c:v>39653</c:v>
                </c:pt>
                <c:pt idx="79307">
                  <c:v>39653.5</c:v>
                </c:pt>
                <c:pt idx="79308">
                  <c:v>39654</c:v>
                </c:pt>
                <c:pt idx="79309">
                  <c:v>39654.5</c:v>
                </c:pt>
                <c:pt idx="79310">
                  <c:v>39655</c:v>
                </c:pt>
                <c:pt idx="79311">
                  <c:v>39655.5</c:v>
                </c:pt>
                <c:pt idx="79312">
                  <c:v>39656</c:v>
                </c:pt>
                <c:pt idx="79313">
                  <c:v>39656.5</c:v>
                </c:pt>
                <c:pt idx="79314">
                  <c:v>39657</c:v>
                </c:pt>
                <c:pt idx="79315">
                  <c:v>39657.5</c:v>
                </c:pt>
                <c:pt idx="79316">
                  <c:v>39658</c:v>
                </c:pt>
                <c:pt idx="79317">
                  <c:v>39658.5</c:v>
                </c:pt>
                <c:pt idx="79318">
                  <c:v>39659</c:v>
                </c:pt>
                <c:pt idx="79319">
                  <c:v>39659.5</c:v>
                </c:pt>
                <c:pt idx="79320">
                  <c:v>39660</c:v>
                </c:pt>
                <c:pt idx="79321">
                  <c:v>39660.5</c:v>
                </c:pt>
                <c:pt idx="79322">
                  <c:v>39661</c:v>
                </c:pt>
                <c:pt idx="79323">
                  <c:v>39661.5</c:v>
                </c:pt>
                <c:pt idx="79324">
                  <c:v>39662</c:v>
                </c:pt>
                <c:pt idx="79325">
                  <c:v>39662.5</c:v>
                </c:pt>
                <c:pt idx="79326">
                  <c:v>39663</c:v>
                </c:pt>
                <c:pt idx="79327">
                  <c:v>39663.5</c:v>
                </c:pt>
                <c:pt idx="79328">
                  <c:v>39664</c:v>
                </c:pt>
                <c:pt idx="79329">
                  <c:v>39664.5</c:v>
                </c:pt>
                <c:pt idx="79330">
                  <c:v>39665</c:v>
                </c:pt>
                <c:pt idx="79331">
                  <c:v>39665.5</c:v>
                </c:pt>
                <c:pt idx="79332">
                  <c:v>39666</c:v>
                </c:pt>
                <c:pt idx="79333">
                  <c:v>39666.5</c:v>
                </c:pt>
                <c:pt idx="79334">
                  <c:v>39667</c:v>
                </c:pt>
                <c:pt idx="79335">
                  <c:v>39667.5</c:v>
                </c:pt>
                <c:pt idx="79336">
                  <c:v>39668</c:v>
                </c:pt>
                <c:pt idx="79337">
                  <c:v>39668.5</c:v>
                </c:pt>
                <c:pt idx="79338">
                  <c:v>39669</c:v>
                </c:pt>
                <c:pt idx="79339">
                  <c:v>39669.5</c:v>
                </c:pt>
                <c:pt idx="79340">
                  <c:v>39670</c:v>
                </c:pt>
                <c:pt idx="79341">
                  <c:v>39670.5</c:v>
                </c:pt>
                <c:pt idx="79342">
                  <c:v>39671</c:v>
                </c:pt>
                <c:pt idx="79343">
                  <c:v>39671.5</c:v>
                </c:pt>
                <c:pt idx="79344">
                  <c:v>39672</c:v>
                </c:pt>
                <c:pt idx="79345">
                  <c:v>39672.5</c:v>
                </c:pt>
                <c:pt idx="79346">
                  <c:v>39673</c:v>
                </c:pt>
                <c:pt idx="79347">
                  <c:v>39673.5</c:v>
                </c:pt>
                <c:pt idx="79348">
                  <c:v>39674</c:v>
                </c:pt>
                <c:pt idx="79349">
                  <c:v>39674.5</c:v>
                </c:pt>
                <c:pt idx="79350">
                  <c:v>39675</c:v>
                </c:pt>
                <c:pt idx="79351">
                  <c:v>39675.5</c:v>
                </c:pt>
                <c:pt idx="79352">
                  <c:v>39676</c:v>
                </c:pt>
                <c:pt idx="79353">
                  <c:v>39676.5</c:v>
                </c:pt>
                <c:pt idx="79354">
                  <c:v>39677</c:v>
                </c:pt>
                <c:pt idx="79355">
                  <c:v>39677.5</c:v>
                </c:pt>
                <c:pt idx="79356">
                  <c:v>39678</c:v>
                </c:pt>
                <c:pt idx="79357">
                  <c:v>39678.5</c:v>
                </c:pt>
                <c:pt idx="79358">
                  <c:v>39679</c:v>
                </c:pt>
                <c:pt idx="79359">
                  <c:v>39679.5</c:v>
                </c:pt>
                <c:pt idx="79360">
                  <c:v>39680</c:v>
                </c:pt>
                <c:pt idx="79361">
                  <c:v>39680.5</c:v>
                </c:pt>
                <c:pt idx="79362">
                  <c:v>39681</c:v>
                </c:pt>
                <c:pt idx="79363">
                  <c:v>39681.5</c:v>
                </c:pt>
                <c:pt idx="79364">
                  <c:v>39682</c:v>
                </c:pt>
                <c:pt idx="79365">
                  <c:v>39682.5</c:v>
                </c:pt>
                <c:pt idx="79366">
                  <c:v>39683</c:v>
                </c:pt>
                <c:pt idx="79367">
                  <c:v>39683.5</c:v>
                </c:pt>
                <c:pt idx="79368">
                  <c:v>39684</c:v>
                </c:pt>
                <c:pt idx="79369">
                  <c:v>39684.5</c:v>
                </c:pt>
                <c:pt idx="79370">
                  <c:v>39685</c:v>
                </c:pt>
                <c:pt idx="79371">
                  <c:v>39685.5</c:v>
                </c:pt>
                <c:pt idx="79372">
                  <c:v>39686</c:v>
                </c:pt>
                <c:pt idx="79373">
                  <c:v>39686.5</c:v>
                </c:pt>
                <c:pt idx="79374">
                  <c:v>39687</c:v>
                </c:pt>
                <c:pt idx="79375">
                  <c:v>39687.5</c:v>
                </c:pt>
                <c:pt idx="79376">
                  <c:v>39688</c:v>
                </c:pt>
                <c:pt idx="79377">
                  <c:v>39688.5</c:v>
                </c:pt>
                <c:pt idx="79378">
                  <c:v>39689</c:v>
                </c:pt>
                <c:pt idx="79379">
                  <c:v>39689.5</c:v>
                </c:pt>
                <c:pt idx="79380">
                  <c:v>39690</c:v>
                </c:pt>
                <c:pt idx="79381">
                  <c:v>39690.5</c:v>
                </c:pt>
                <c:pt idx="79382">
                  <c:v>39691</c:v>
                </c:pt>
                <c:pt idx="79383">
                  <c:v>39691.5</c:v>
                </c:pt>
                <c:pt idx="79384">
                  <c:v>39692</c:v>
                </c:pt>
                <c:pt idx="79385">
                  <c:v>39692.5</c:v>
                </c:pt>
                <c:pt idx="79386">
                  <c:v>39693</c:v>
                </c:pt>
                <c:pt idx="79387">
                  <c:v>39693.5</c:v>
                </c:pt>
                <c:pt idx="79388">
                  <c:v>39694</c:v>
                </c:pt>
                <c:pt idx="79389">
                  <c:v>39694.5</c:v>
                </c:pt>
                <c:pt idx="79390">
                  <c:v>39695</c:v>
                </c:pt>
                <c:pt idx="79391">
                  <c:v>39695.5</c:v>
                </c:pt>
                <c:pt idx="79392">
                  <c:v>39696</c:v>
                </c:pt>
                <c:pt idx="79393">
                  <c:v>39696.5</c:v>
                </c:pt>
                <c:pt idx="79394">
                  <c:v>39697</c:v>
                </c:pt>
                <c:pt idx="79395">
                  <c:v>39697.5</c:v>
                </c:pt>
                <c:pt idx="79396">
                  <c:v>39698</c:v>
                </c:pt>
                <c:pt idx="79397">
                  <c:v>39698.5</c:v>
                </c:pt>
                <c:pt idx="79398">
                  <c:v>39699</c:v>
                </c:pt>
                <c:pt idx="79399">
                  <c:v>39699.5</c:v>
                </c:pt>
                <c:pt idx="79400">
                  <c:v>39700</c:v>
                </c:pt>
                <c:pt idx="79401">
                  <c:v>39700.5</c:v>
                </c:pt>
                <c:pt idx="79402">
                  <c:v>39701</c:v>
                </c:pt>
                <c:pt idx="79403">
                  <c:v>39701.5</c:v>
                </c:pt>
                <c:pt idx="79404">
                  <c:v>39702</c:v>
                </c:pt>
                <c:pt idx="79405">
                  <c:v>39702.5</c:v>
                </c:pt>
                <c:pt idx="79406">
                  <c:v>39703</c:v>
                </c:pt>
                <c:pt idx="79407">
                  <c:v>39703.5</c:v>
                </c:pt>
                <c:pt idx="79408">
                  <c:v>39704</c:v>
                </c:pt>
                <c:pt idx="79409">
                  <c:v>39704.5</c:v>
                </c:pt>
                <c:pt idx="79410">
                  <c:v>39705</c:v>
                </c:pt>
                <c:pt idx="79411">
                  <c:v>39705.5</c:v>
                </c:pt>
                <c:pt idx="79412">
                  <c:v>39706</c:v>
                </c:pt>
                <c:pt idx="79413">
                  <c:v>39706.5</c:v>
                </c:pt>
                <c:pt idx="79414">
                  <c:v>39707</c:v>
                </c:pt>
                <c:pt idx="79415">
                  <c:v>39707.5</c:v>
                </c:pt>
                <c:pt idx="79416">
                  <c:v>39708</c:v>
                </c:pt>
                <c:pt idx="79417">
                  <c:v>39708.5</c:v>
                </c:pt>
                <c:pt idx="79418">
                  <c:v>39709</c:v>
                </c:pt>
                <c:pt idx="79419">
                  <c:v>39709.5</c:v>
                </c:pt>
                <c:pt idx="79420">
                  <c:v>39710</c:v>
                </c:pt>
                <c:pt idx="79421">
                  <c:v>39710.5</c:v>
                </c:pt>
                <c:pt idx="79422">
                  <c:v>39711</c:v>
                </c:pt>
                <c:pt idx="79423">
                  <c:v>39711.5</c:v>
                </c:pt>
                <c:pt idx="79424">
                  <c:v>39712</c:v>
                </c:pt>
                <c:pt idx="79425">
                  <c:v>39712.5</c:v>
                </c:pt>
                <c:pt idx="79426">
                  <c:v>39713</c:v>
                </c:pt>
                <c:pt idx="79427">
                  <c:v>39713.5</c:v>
                </c:pt>
                <c:pt idx="79428">
                  <c:v>39714</c:v>
                </c:pt>
                <c:pt idx="79429">
                  <c:v>39714.5</c:v>
                </c:pt>
                <c:pt idx="79430">
                  <c:v>39715</c:v>
                </c:pt>
                <c:pt idx="79431">
                  <c:v>39715.5</c:v>
                </c:pt>
                <c:pt idx="79432">
                  <c:v>39716</c:v>
                </c:pt>
                <c:pt idx="79433">
                  <c:v>39716.5</c:v>
                </c:pt>
                <c:pt idx="79434">
                  <c:v>39717</c:v>
                </c:pt>
                <c:pt idx="79435">
                  <c:v>39717.5</c:v>
                </c:pt>
                <c:pt idx="79436">
                  <c:v>39718</c:v>
                </c:pt>
                <c:pt idx="79437">
                  <c:v>39718.5</c:v>
                </c:pt>
                <c:pt idx="79438">
                  <c:v>39719</c:v>
                </c:pt>
                <c:pt idx="79439">
                  <c:v>39719.5</c:v>
                </c:pt>
                <c:pt idx="79440">
                  <c:v>39720</c:v>
                </c:pt>
                <c:pt idx="79441">
                  <c:v>39720.5</c:v>
                </c:pt>
                <c:pt idx="79442">
                  <c:v>39721</c:v>
                </c:pt>
                <c:pt idx="79443">
                  <c:v>39721.5</c:v>
                </c:pt>
                <c:pt idx="79444">
                  <c:v>39722</c:v>
                </c:pt>
                <c:pt idx="79445">
                  <c:v>39722.5</c:v>
                </c:pt>
                <c:pt idx="79446">
                  <c:v>39723</c:v>
                </c:pt>
                <c:pt idx="79447">
                  <c:v>39723.5</c:v>
                </c:pt>
                <c:pt idx="79448">
                  <c:v>39724</c:v>
                </c:pt>
                <c:pt idx="79449">
                  <c:v>39724.5</c:v>
                </c:pt>
                <c:pt idx="79450">
                  <c:v>39725</c:v>
                </c:pt>
                <c:pt idx="79451">
                  <c:v>39725.5</c:v>
                </c:pt>
                <c:pt idx="79452">
                  <c:v>39726</c:v>
                </c:pt>
                <c:pt idx="79453">
                  <c:v>39726.5</c:v>
                </c:pt>
                <c:pt idx="79454">
                  <c:v>39727</c:v>
                </c:pt>
                <c:pt idx="79455">
                  <c:v>39727.5</c:v>
                </c:pt>
                <c:pt idx="79456">
                  <c:v>39728</c:v>
                </c:pt>
                <c:pt idx="79457">
                  <c:v>39728.5</c:v>
                </c:pt>
                <c:pt idx="79458">
                  <c:v>39729</c:v>
                </c:pt>
                <c:pt idx="79459">
                  <c:v>39729.5</c:v>
                </c:pt>
                <c:pt idx="79460">
                  <c:v>39730</c:v>
                </c:pt>
                <c:pt idx="79461">
                  <c:v>39730.5</c:v>
                </c:pt>
                <c:pt idx="79462">
                  <c:v>39731</c:v>
                </c:pt>
                <c:pt idx="79463">
                  <c:v>39731.5</c:v>
                </c:pt>
                <c:pt idx="79464">
                  <c:v>39732</c:v>
                </c:pt>
                <c:pt idx="79465">
                  <c:v>39732.5</c:v>
                </c:pt>
                <c:pt idx="79466">
                  <c:v>39733</c:v>
                </c:pt>
                <c:pt idx="79467">
                  <c:v>39733.5</c:v>
                </c:pt>
                <c:pt idx="79468">
                  <c:v>39734</c:v>
                </c:pt>
                <c:pt idx="79469">
                  <c:v>39734.5</c:v>
                </c:pt>
                <c:pt idx="79470">
                  <c:v>39735</c:v>
                </c:pt>
                <c:pt idx="79471">
                  <c:v>39735.5</c:v>
                </c:pt>
                <c:pt idx="79472">
                  <c:v>39736</c:v>
                </c:pt>
                <c:pt idx="79473">
                  <c:v>39736.5</c:v>
                </c:pt>
                <c:pt idx="79474">
                  <c:v>39737</c:v>
                </c:pt>
                <c:pt idx="79475">
                  <c:v>39737.5</c:v>
                </c:pt>
                <c:pt idx="79476">
                  <c:v>39738</c:v>
                </c:pt>
                <c:pt idx="79477">
                  <c:v>39738.5</c:v>
                </c:pt>
                <c:pt idx="79478">
                  <c:v>39739</c:v>
                </c:pt>
                <c:pt idx="79479">
                  <c:v>39739.5</c:v>
                </c:pt>
                <c:pt idx="79480">
                  <c:v>39740</c:v>
                </c:pt>
                <c:pt idx="79481">
                  <c:v>39740.5</c:v>
                </c:pt>
                <c:pt idx="79482">
                  <c:v>39741</c:v>
                </c:pt>
                <c:pt idx="79483">
                  <c:v>39741.5</c:v>
                </c:pt>
                <c:pt idx="79484">
                  <c:v>39742</c:v>
                </c:pt>
                <c:pt idx="79485">
                  <c:v>39742.5</c:v>
                </c:pt>
                <c:pt idx="79486">
                  <c:v>39743</c:v>
                </c:pt>
                <c:pt idx="79487">
                  <c:v>39743.5</c:v>
                </c:pt>
                <c:pt idx="79488">
                  <c:v>39744</c:v>
                </c:pt>
                <c:pt idx="79489">
                  <c:v>39744.5</c:v>
                </c:pt>
                <c:pt idx="79490">
                  <c:v>39745</c:v>
                </c:pt>
                <c:pt idx="79491">
                  <c:v>39745.5</c:v>
                </c:pt>
                <c:pt idx="79492">
                  <c:v>39746</c:v>
                </c:pt>
                <c:pt idx="79493">
                  <c:v>39746.5</c:v>
                </c:pt>
                <c:pt idx="79494">
                  <c:v>39747</c:v>
                </c:pt>
                <c:pt idx="79495">
                  <c:v>39747.5</c:v>
                </c:pt>
                <c:pt idx="79496">
                  <c:v>39748</c:v>
                </c:pt>
                <c:pt idx="79497">
                  <c:v>39748.5</c:v>
                </c:pt>
                <c:pt idx="79498">
                  <c:v>39749</c:v>
                </c:pt>
                <c:pt idx="79499">
                  <c:v>39749.5</c:v>
                </c:pt>
                <c:pt idx="79500">
                  <c:v>39750</c:v>
                </c:pt>
                <c:pt idx="79501">
                  <c:v>39750.5</c:v>
                </c:pt>
                <c:pt idx="79502">
                  <c:v>39751</c:v>
                </c:pt>
                <c:pt idx="79503">
                  <c:v>39751.5</c:v>
                </c:pt>
                <c:pt idx="79504">
                  <c:v>39752</c:v>
                </c:pt>
                <c:pt idx="79505">
                  <c:v>39752.5</c:v>
                </c:pt>
                <c:pt idx="79506">
                  <c:v>39753</c:v>
                </c:pt>
                <c:pt idx="79507">
                  <c:v>39753.5</c:v>
                </c:pt>
                <c:pt idx="79508">
                  <c:v>39754</c:v>
                </c:pt>
                <c:pt idx="79509">
                  <c:v>39754.5</c:v>
                </c:pt>
                <c:pt idx="79510">
                  <c:v>39755</c:v>
                </c:pt>
                <c:pt idx="79511">
                  <c:v>39755.5</c:v>
                </c:pt>
                <c:pt idx="79512">
                  <c:v>39756</c:v>
                </c:pt>
                <c:pt idx="79513">
                  <c:v>39756.5</c:v>
                </c:pt>
                <c:pt idx="79514">
                  <c:v>39757</c:v>
                </c:pt>
                <c:pt idx="79515">
                  <c:v>39757.5</c:v>
                </c:pt>
                <c:pt idx="79516">
                  <c:v>39758</c:v>
                </c:pt>
                <c:pt idx="79517">
                  <c:v>39758.5</c:v>
                </c:pt>
                <c:pt idx="79518">
                  <c:v>39759</c:v>
                </c:pt>
                <c:pt idx="79519">
                  <c:v>39759.5</c:v>
                </c:pt>
                <c:pt idx="79520">
                  <c:v>39760</c:v>
                </c:pt>
                <c:pt idx="79521">
                  <c:v>39760.5</c:v>
                </c:pt>
                <c:pt idx="79522">
                  <c:v>39761</c:v>
                </c:pt>
                <c:pt idx="79523">
                  <c:v>39761.5</c:v>
                </c:pt>
                <c:pt idx="79524">
                  <c:v>39762</c:v>
                </c:pt>
                <c:pt idx="79525">
                  <c:v>39762.5</c:v>
                </c:pt>
                <c:pt idx="79526">
                  <c:v>39763</c:v>
                </c:pt>
                <c:pt idx="79527">
                  <c:v>39763.5</c:v>
                </c:pt>
                <c:pt idx="79528">
                  <c:v>39764</c:v>
                </c:pt>
                <c:pt idx="79529">
                  <c:v>39764.5</c:v>
                </c:pt>
                <c:pt idx="79530">
                  <c:v>39765</c:v>
                </c:pt>
                <c:pt idx="79531">
                  <c:v>39765.5</c:v>
                </c:pt>
                <c:pt idx="79532">
                  <c:v>39766</c:v>
                </c:pt>
                <c:pt idx="79533">
                  <c:v>39766.5</c:v>
                </c:pt>
                <c:pt idx="79534">
                  <c:v>39767</c:v>
                </c:pt>
                <c:pt idx="79535">
                  <c:v>39767.5</c:v>
                </c:pt>
                <c:pt idx="79536">
                  <c:v>39768</c:v>
                </c:pt>
                <c:pt idx="79537">
                  <c:v>39768.5</c:v>
                </c:pt>
                <c:pt idx="79538">
                  <c:v>39769</c:v>
                </c:pt>
                <c:pt idx="79539">
                  <c:v>39769.5</c:v>
                </c:pt>
                <c:pt idx="79540">
                  <c:v>39770</c:v>
                </c:pt>
                <c:pt idx="79541">
                  <c:v>39770.5</c:v>
                </c:pt>
                <c:pt idx="79542">
                  <c:v>39771</c:v>
                </c:pt>
                <c:pt idx="79543">
                  <c:v>39771.5</c:v>
                </c:pt>
                <c:pt idx="79544">
                  <c:v>39772</c:v>
                </c:pt>
                <c:pt idx="79545">
                  <c:v>39772.5</c:v>
                </c:pt>
                <c:pt idx="79546">
                  <c:v>39773</c:v>
                </c:pt>
                <c:pt idx="79547">
                  <c:v>39773.5</c:v>
                </c:pt>
                <c:pt idx="79548">
                  <c:v>39774</c:v>
                </c:pt>
                <c:pt idx="79549">
                  <c:v>39774.5</c:v>
                </c:pt>
                <c:pt idx="79550">
                  <c:v>39775</c:v>
                </c:pt>
                <c:pt idx="79551">
                  <c:v>39775.5</c:v>
                </c:pt>
                <c:pt idx="79552">
                  <c:v>39776</c:v>
                </c:pt>
                <c:pt idx="79553">
                  <c:v>39776.5</c:v>
                </c:pt>
                <c:pt idx="79554">
                  <c:v>39777</c:v>
                </c:pt>
                <c:pt idx="79555">
                  <c:v>39777.5</c:v>
                </c:pt>
                <c:pt idx="79556">
                  <c:v>39778</c:v>
                </c:pt>
                <c:pt idx="79557">
                  <c:v>39778.5</c:v>
                </c:pt>
                <c:pt idx="79558">
                  <c:v>39779</c:v>
                </c:pt>
                <c:pt idx="79559">
                  <c:v>39779.5</c:v>
                </c:pt>
                <c:pt idx="79560">
                  <c:v>39780</c:v>
                </c:pt>
                <c:pt idx="79561">
                  <c:v>39780.5</c:v>
                </c:pt>
                <c:pt idx="79562">
                  <c:v>39781</c:v>
                </c:pt>
                <c:pt idx="79563">
                  <c:v>39781.5</c:v>
                </c:pt>
                <c:pt idx="79564">
                  <c:v>39782</c:v>
                </c:pt>
                <c:pt idx="79565">
                  <c:v>39782.5</c:v>
                </c:pt>
                <c:pt idx="79566">
                  <c:v>39783</c:v>
                </c:pt>
                <c:pt idx="79567">
                  <c:v>39783.5</c:v>
                </c:pt>
                <c:pt idx="79568">
                  <c:v>39784</c:v>
                </c:pt>
                <c:pt idx="79569">
                  <c:v>39784.5</c:v>
                </c:pt>
                <c:pt idx="79570">
                  <c:v>39785</c:v>
                </c:pt>
                <c:pt idx="79571">
                  <c:v>39785.5</c:v>
                </c:pt>
                <c:pt idx="79572">
                  <c:v>39786</c:v>
                </c:pt>
                <c:pt idx="79573">
                  <c:v>39786.5</c:v>
                </c:pt>
                <c:pt idx="79574">
                  <c:v>39787</c:v>
                </c:pt>
                <c:pt idx="79575">
                  <c:v>39787.5</c:v>
                </c:pt>
                <c:pt idx="79576">
                  <c:v>39788</c:v>
                </c:pt>
                <c:pt idx="79577">
                  <c:v>39788.5</c:v>
                </c:pt>
                <c:pt idx="79578">
                  <c:v>39789</c:v>
                </c:pt>
                <c:pt idx="79579">
                  <c:v>39789.5</c:v>
                </c:pt>
                <c:pt idx="79580">
                  <c:v>39790</c:v>
                </c:pt>
                <c:pt idx="79581">
                  <c:v>39790.5</c:v>
                </c:pt>
                <c:pt idx="79582">
                  <c:v>39791</c:v>
                </c:pt>
                <c:pt idx="79583">
                  <c:v>39791.5</c:v>
                </c:pt>
                <c:pt idx="79584">
                  <c:v>39792</c:v>
                </c:pt>
                <c:pt idx="79585">
                  <c:v>39792.5</c:v>
                </c:pt>
                <c:pt idx="79586">
                  <c:v>39793</c:v>
                </c:pt>
                <c:pt idx="79587">
                  <c:v>39793.5</c:v>
                </c:pt>
                <c:pt idx="79588">
                  <c:v>39794</c:v>
                </c:pt>
                <c:pt idx="79589">
                  <c:v>39794.5</c:v>
                </c:pt>
                <c:pt idx="79590">
                  <c:v>39795</c:v>
                </c:pt>
                <c:pt idx="79591">
                  <c:v>39795.5</c:v>
                </c:pt>
                <c:pt idx="79592">
                  <c:v>39796</c:v>
                </c:pt>
                <c:pt idx="79593">
                  <c:v>39796.5</c:v>
                </c:pt>
                <c:pt idx="79594">
                  <c:v>39797</c:v>
                </c:pt>
                <c:pt idx="79595">
                  <c:v>39797.5</c:v>
                </c:pt>
                <c:pt idx="79596">
                  <c:v>39798</c:v>
                </c:pt>
                <c:pt idx="79597">
                  <c:v>39798.5</c:v>
                </c:pt>
                <c:pt idx="79598">
                  <c:v>39799</c:v>
                </c:pt>
                <c:pt idx="79599">
                  <c:v>39799.5</c:v>
                </c:pt>
                <c:pt idx="79600">
                  <c:v>39800</c:v>
                </c:pt>
                <c:pt idx="79601">
                  <c:v>39800.5</c:v>
                </c:pt>
                <c:pt idx="79602">
                  <c:v>39801</c:v>
                </c:pt>
                <c:pt idx="79603">
                  <c:v>39801.5</c:v>
                </c:pt>
                <c:pt idx="79604">
                  <c:v>39802</c:v>
                </c:pt>
                <c:pt idx="79605">
                  <c:v>39802.5</c:v>
                </c:pt>
                <c:pt idx="79606">
                  <c:v>39803</c:v>
                </c:pt>
                <c:pt idx="79607">
                  <c:v>39803.5</c:v>
                </c:pt>
                <c:pt idx="79608">
                  <c:v>39804</c:v>
                </c:pt>
                <c:pt idx="79609">
                  <c:v>39804.5</c:v>
                </c:pt>
                <c:pt idx="79610">
                  <c:v>39805</c:v>
                </c:pt>
                <c:pt idx="79611">
                  <c:v>39805.5</c:v>
                </c:pt>
                <c:pt idx="79612">
                  <c:v>39806</c:v>
                </c:pt>
                <c:pt idx="79613">
                  <c:v>39806.5</c:v>
                </c:pt>
                <c:pt idx="79614">
                  <c:v>39807</c:v>
                </c:pt>
                <c:pt idx="79615">
                  <c:v>39807.5</c:v>
                </c:pt>
                <c:pt idx="79616">
                  <c:v>39808</c:v>
                </c:pt>
                <c:pt idx="79617">
                  <c:v>39808.5</c:v>
                </c:pt>
                <c:pt idx="79618">
                  <c:v>39809</c:v>
                </c:pt>
                <c:pt idx="79619">
                  <c:v>39809.5</c:v>
                </c:pt>
                <c:pt idx="79620">
                  <c:v>39810</c:v>
                </c:pt>
                <c:pt idx="79621">
                  <c:v>39810.5</c:v>
                </c:pt>
                <c:pt idx="79622">
                  <c:v>39811</c:v>
                </c:pt>
                <c:pt idx="79623">
                  <c:v>39811.5</c:v>
                </c:pt>
                <c:pt idx="79624">
                  <c:v>39812</c:v>
                </c:pt>
                <c:pt idx="79625">
                  <c:v>39812.5</c:v>
                </c:pt>
                <c:pt idx="79626">
                  <c:v>39813</c:v>
                </c:pt>
                <c:pt idx="79627">
                  <c:v>39813.5</c:v>
                </c:pt>
                <c:pt idx="79628">
                  <c:v>39814</c:v>
                </c:pt>
                <c:pt idx="79629">
                  <c:v>39814.5</c:v>
                </c:pt>
                <c:pt idx="79630">
                  <c:v>39815</c:v>
                </c:pt>
                <c:pt idx="79631">
                  <c:v>39815.5</c:v>
                </c:pt>
                <c:pt idx="79632">
                  <c:v>39816</c:v>
                </c:pt>
                <c:pt idx="79633">
                  <c:v>39816.5</c:v>
                </c:pt>
                <c:pt idx="79634">
                  <c:v>39817</c:v>
                </c:pt>
                <c:pt idx="79635">
                  <c:v>39817.5</c:v>
                </c:pt>
                <c:pt idx="79636">
                  <c:v>39818</c:v>
                </c:pt>
                <c:pt idx="79637">
                  <c:v>39818.5</c:v>
                </c:pt>
                <c:pt idx="79638">
                  <c:v>39819</c:v>
                </c:pt>
                <c:pt idx="79639">
                  <c:v>39819.5</c:v>
                </c:pt>
                <c:pt idx="79640">
                  <c:v>39820</c:v>
                </c:pt>
                <c:pt idx="79641">
                  <c:v>39820.5</c:v>
                </c:pt>
                <c:pt idx="79642">
                  <c:v>39821</c:v>
                </c:pt>
                <c:pt idx="79643">
                  <c:v>39821.5</c:v>
                </c:pt>
                <c:pt idx="79644">
                  <c:v>39822</c:v>
                </c:pt>
                <c:pt idx="79645">
                  <c:v>39822.5</c:v>
                </c:pt>
                <c:pt idx="79646">
                  <c:v>39823</c:v>
                </c:pt>
                <c:pt idx="79647">
                  <c:v>39823.5</c:v>
                </c:pt>
                <c:pt idx="79648">
                  <c:v>39824</c:v>
                </c:pt>
                <c:pt idx="79649">
                  <c:v>39824.5</c:v>
                </c:pt>
                <c:pt idx="79650">
                  <c:v>39825</c:v>
                </c:pt>
                <c:pt idx="79651">
                  <c:v>39825.5</c:v>
                </c:pt>
                <c:pt idx="79652">
                  <c:v>39826</c:v>
                </c:pt>
                <c:pt idx="79653">
                  <c:v>39826.5</c:v>
                </c:pt>
                <c:pt idx="79654">
                  <c:v>39827</c:v>
                </c:pt>
                <c:pt idx="79655">
                  <c:v>39827.5</c:v>
                </c:pt>
                <c:pt idx="79656">
                  <c:v>39828</c:v>
                </c:pt>
                <c:pt idx="79657">
                  <c:v>39828.5</c:v>
                </c:pt>
                <c:pt idx="79658">
                  <c:v>39829</c:v>
                </c:pt>
                <c:pt idx="79659">
                  <c:v>39829.5</c:v>
                </c:pt>
                <c:pt idx="79660">
                  <c:v>39830</c:v>
                </c:pt>
                <c:pt idx="79661">
                  <c:v>39830.5</c:v>
                </c:pt>
                <c:pt idx="79662">
                  <c:v>39831</c:v>
                </c:pt>
                <c:pt idx="79663">
                  <c:v>39831.5</c:v>
                </c:pt>
                <c:pt idx="79664">
                  <c:v>39832</c:v>
                </c:pt>
                <c:pt idx="79665">
                  <c:v>39832.5</c:v>
                </c:pt>
                <c:pt idx="79666">
                  <c:v>39833</c:v>
                </c:pt>
                <c:pt idx="79667">
                  <c:v>39833.5</c:v>
                </c:pt>
                <c:pt idx="79668">
                  <c:v>39834</c:v>
                </c:pt>
                <c:pt idx="79669">
                  <c:v>39834.5</c:v>
                </c:pt>
                <c:pt idx="79670">
                  <c:v>39835</c:v>
                </c:pt>
                <c:pt idx="79671">
                  <c:v>39835.5</c:v>
                </c:pt>
                <c:pt idx="79672">
                  <c:v>39836</c:v>
                </c:pt>
                <c:pt idx="79673">
                  <c:v>39836.5</c:v>
                </c:pt>
                <c:pt idx="79674">
                  <c:v>39837</c:v>
                </c:pt>
                <c:pt idx="79675">
                  <c:v>39837.5</c:v>
                </c:pt>
                <c:pt idx="79676">
                  <c:v>39838</c:v>
                </c:pt>
                <c:pt idx="79677">
                  <c:v>39838.5</c:v>
                </c:pt>
                <c:pt idx="79678">
                  <c:v>39839</c:v>
                </c:pt>
                <c:pt idx="79679">
                  <c:v>39839.5</c:v>
                </c:pt>
                <c:pt idx="79680">
                  <c:v>39840</c:v>
                </c:pt>
                <c:pt idx="79681">
                  <c:v>39840.5</c:v>
                </c:pt>
                <c:pt idx="79682">
                  <c:v>39841</c:v>
                </c:pt>
                <c:pt idx="79683">
                  <c:v>39841.5</c:v>
                </c:pt>
                <c:pt idx="79684">
                  <c:v>39842</c:v>
                </c:pt>
                <c:pt idx="79685">
                  <c:v>39842.5</c:v>
                </c:pt>
                <c:pt idx="79686">
                  <c:v>39843</c:v>
                </c:pt>
                <c:pt idx="79687">
                  <c:v>39843.5</c:v>
                </c:pt>
                <c:pt idx="79688">
                  <c:v>39844</c:v>
                </c:pt>
                <c:pt idx="79689">
                  <c:v>39844.5</c:v>
                </c:pt>
                <c:pt idx="79690">
                  <c:v>39845</c:v>
                </c:pt>
                <c:pt idx="79691">
                  <c:v>39845.5</c:v>
                </c:pt>
                <c:pt idx="79692">
                  <c:v>39846</c:v>
                </c:pt>
                <c:pt idx="79693">
                  <c:v>39846.5</c:v>
                </c:pt>
                <c:pt idx="79694">
                  <c:v>39847</c:v>
                </c:pt>
                <c:pt idx="79695">
                  <c:v>39847.5</c:v>
                </c:pt>
                <c:pt idx="79696">
                  <c:v>39848</c:v>
                </c:pt>
                <c:pt idx="79697">
                  <c:v>39848.5</c:v>
                </c:pt>
                <c:pt idx="79698">
                  <c:v>39849</c:v>
                </c:pt>
                <c:pt idx="79699">
                  <c:v>39849.5</c:v>
                </c:pt>
                <c:pt idx="79700">
                  <c:v>39850</c:v>
                </c:pt>
                <c:pt idx="79701">
                  <c:v>39850.5</c:v>
                </c:pt>
                <c:pt idx="79702">
                  <c:v>39851</c:v>
                </c:pt>
                <c:pt idx="79703">
                  <c:v>39851.5</c:v>
                </c:pt>
                <c:pt idx="79704">
                  <c:v>39852</c:v>
                </c:pt>
                <c:pt idx="79705">
                  <c:v>39852.5</c:v>
                </c:pt>
                <c:pt idx="79706">
                  <c:v>39853</c:v>
                </c:pt>
                <c:pt idx="79707">
                  <c:v>39853.5</c:v>
                </c:pt>
                <c:pt idx="79708">
                  <c:v>39854</c:v>
                </c:pt>
                <c:pt idx="79709">
                  <c:v>39854.5</c:v>
                </c:pt>
                <c:pt idx="79710">
                  <c:v>39855</c:v>
                </c:pt>
                <c:pt idx="79711">
                  <c:v>39855.5</c:v>
                </c:pt>
                <c:pt idx="79712">
                  <c:v>39856</c:v>
                </c:pt>
                <c:pt idx="79713">
                  <c:v>39856.5</c:v>
                </c:pt>
                <c:pt idx="79714">
                  <c:v>39857</c:v>
                </c:pt>
                <c:pt idx="79715">
                  <c:v>39857.5</c:v>
                </c:pt>
                <c:pt idx="79716">
                  <c:v>39858</c:v>
                </c:pt>
                <c:pt idx="79717">
                  <c:v>39858.5</c:v>
                </c:pt>
                <c:pt idx="79718">
                  <c:v>39859</c:v>
                </c:pt>
                <c:pt idx="79719">
                  <c:v>39859.5</c:v>
                </c:pt>
                <c:pt idx="79720">
                  <c:v>39860</c:v>
                </c:pt>
                <c:pt idx="79721">
                  <c:v>39860.5</c:v>
                </c:pt>
                <c:pt idx="79722">
                  <c:v>39861</c:v>
                </c:pt>
                <c:pt idx="79723">
                  <c:v>39861.5</c:v>
                </c:pt>
                <c:pt idx="79724">
                  <c:v>39862</c:v>
                </c:pt>
                <c:pt idx="79725">
                  <c:v>39862.5</c:v>
                </c:pt>
                <c:pt idx="79726">
                  <c:v>39863</c:v>
                </c:pt>
                <c:pt idx="79727">
                  <c:v>39863.5</c:v>
                </c:pt>
                <c:pt idx="79728">
                  <c:v>39864</c:v>
                </c:pt>
                <c:pt idx="79729">
                  <c:v>39864.5</c:v>
                </c:pt>
                <c:pt idx="79730">
                  <c:v>39865</c:v>
                </c:pt>
                <c:pt idx="79731">
                  <c:v>39865.5</c:v>
                </c:pt>
                <c:pt idx="79732">
                  <c:v>39866</c:v>
                </c:pt>
                <c:pt idx="79733">
                  <c:v>39866.5</c:v>
                </c:pt>
                <c:pt idx="79734">
                  <c:v>39867</c:v>
                </c:pt>
                <c:pt idx="79735">
                  <c:v>39867.5</c:v>
                </c:pt>
                <c:pt idx="79736">
                  <c:v>39868</c:v>
                </c:pt>
                <c:pt idx="79737">
                  <c:v>39868.5</c:v>
                </c:pt>
                <c:pt idx="79738">
                  <c:v>39869</c:v>
                </c:pt>
                <c:pt idx="79739">
                  <c:v>39869.5</c:v>
                </c:pt>
                <c:pt idx="79740">
                  <c:v>39870</c:v>
                </c:pt>
                <c:pt idx="79741">
                  <c:v>39870.5</c:v>
                </c:pt>
                <c:pt idx="79742">
                  <c:v>39871</c:v>
                </c:pt>
                <c:pt idx="79743">
                  <c:v>39871.5</c:v>
                </c:pt>
                <c:pt idx="79744">
                  <c:v>39872</c:v>
                </c:pt>
                <c:pt idx="79745">
                  <c:v>39872.5</c:v>
                </c:pt>
                <c:pt idx="79746">
                  <c:v>39873</c:v>
                </c:pt>
                <c:pt idx="79747">
                  <c:v>39873.5</c:v>
                </c:pt>
                <c:pt idx="79748">
                  <c:v>39874</c:v>
                </c:pt>
                <c:pt idx="79749">
                  <c:v>39874.5</c:v>
                </c:pt>
                <c:pt idx="79750">
                  <c:v>39875</c:v>
                </c:pt>
                <c:pt idx="79751">
                  <c:v>39875.5</c:v>
                </c:pt>
                <c:pt idx="79752">
                  <c:v>39876</c:v>
                </c:pt>
                <c:pt idx="79753">
                  <c:v>39876.5</c:v>
                </c:pt>
                <c:pt idx="79754">
                  <c:v>39877</c:v>
                </c:pt>
                <c:pt idx="79755">
                  <c:v>39877.5</c:v>
                </c:pt>
                <c:pt idx="79756">
                  <c:v>39878</c:v>
                </c:pt>
                <c:pt idx="79757">
                  <c:v>39878.5</c:v>
                </c:pt>
                <c:pt idx="79758">
                  <c:v>39879</c:v>
                </c:pt>
                <c:pt idx="79759">
                  <c:v>39879.5</c:v>
                </c:pt>
                <c:pt idx="79760">
                  <c:v>39880</c:v>
                </c:pt>
                <c:pt idx="79761">
                  <c:v>39880.5</c:v>
                </c:pt>
                <c:pt idx="79762">
                  <c:v>39881</c:v>
                </c:pt>
                <c:pt idx="79763">
                  <c:v>39881.5</c:v>
                </c:pt>
                <c:pt idx="79764">
                  <c:v>39882</c:v>
                </c:pt>
                <c:pt idx="79765">
                  <c:v>39882.5</c:v>
                </c:pt>
                <c:pt idx="79766">
                  <c:v>39883</c:v>
                </c:pt>
                <c:pt idx="79767">
                  <c:v>39883.5</c:v>
                </c:pt>
                <c:pt idx="79768">
                  <c:v>39884</c:v>
                </c:pt>
                <c:pt idx="79769">
                  <c:v>39884.5</c:v>
                </c:pt>
                <c:pt idx="79770">
                  <c:v>39885</c:v>
                </c:pt>
                <c:pt idx="79771">
                  <c:v>39885.5</c:v>
                </c:pt>
                <c:pt idx="79772">
                  <c:v>39886</c:v>
                </c:pt>
                <c:pt idx="79773">
                  <c:v>39886.5</c:v>
                </c:pt>
                <c:pt idx="79774">
                  <c:v>39887</c:v>
                </c:pt>
                <c:pt idx="79775">
                  <c:v>39887.5</c:v>
                </c:pt>
                <c:pt idx="79776">
                  <c:v>39888</c:v>
                </c:pt>
                <c:pt idx="79777">
                  <c:v>39888.5</c:v>
                </c:pt>
                <c:pt idx="79778">
                  <c:v>39889</c:v>
                </c:pt>
                <c:pt idx="79779">
                  <c:v>39889.5</c:v>
                </c:pt>
                <c:pt idx="79780">
                  <c:v>39890</c:v>
                </c:pt>
                <c:pt idx="79781">
                  <c:v>39890.5</c:v>
                </c:pt>
                <c:pt idx="79782">
                  <c:v>39891</c:v>
                </c:pt>
                <c:pt idx="79783">
                  <c:v>39891.5</c:v>
                </c:pt>
                <c:pt idx="79784">
                  <c:v>39892</c:v>
                </c:pt>
                <c:pt idx="79785">
                  <c:v>39892.5</c:v>
                </c:pt>
                <c:pt idx="79786">
                  <c:v>39893</c:v>
                </c:pt>
                <c:pt idx="79787">
                  <c:v>39893.5</c:v>
                </c:pt>
                <c:pt idx="79788">
                  <c:v>39894</c:v>
                </c:pt>
                <c:pt idx="79789">
                  <c:v>39894.5</c:v>
                </c:pt>
                <c:pt idx="79790">
                  <c:v>39895</c:v>
                </c:pt>
                <c:pt idx="79791">
                  <c:v>39895.5</c:v>
                </c:pt>
                <c:pt idx="79792">
                  <c:v>39896</c:v>
                </c:pt>
                <c:pt idx="79793">
                  <c:v>39896.5</c:v>
                </c:pt>
                <c:pt idx="79794">
                  <c:v>39897</c:v>
                </c:pt>
                <c:pt idx="79795">
                  <c:v>39897.5</c:v>
                </c:pt>
                <c:pt idx="79796">
                  <c:v>39898</c:v>
                </c:pt>
                <c:pt idx="79797">
                  <c:v>39898.5</c:v>
                </c:pt>
                <c:pt idx="79798">
                  <c:v>39899</c:v>
                </c:pt>
                <c:pt idx="79799">
                  <c:v>39899.5</c:v>
                </c:pt>
                <c:pt idx="79800">
                  <c:v>39900</c:v>
                </c:pt>
                <c:pt idx="79801">
                  <c:v>39900.5</c:v>
                </c:pt>
                <c:pt idx="79802">
                  <c:v>39901</c:v>
                </c:pt>
                <c:pt idx="79803">
                  <c:v>39901.5</c:v>
                </c:pt>
                <c:pt idx="79804">
                  <c:v>39902</c:v>
                </c:pt>
                <c:pt idx="79805">
                  <c:v>39902.5</c:v>
                </c:pt>
                <c:pt idx="79806">
                  <c:v>39903</c:v>
                </c:pt>
                <c:pt idx="79807">
                  <c:v>39903.5</c:v>
                </c:pt>
                <c:pt idx="79808">
                  <c:v>39904</c:v>
                </c:pt>
                <c:pt idx="79809">
                  <c:v>39904.5</c:v>
                </c:pt>
                <c:pt idx="79810">
                  <c:v>39905</c:v>
                </c:pt>
                <c:pt idx="79811">
                  <c:v>39905.5</c:v>
                </c:pt>
                <c:pt idx="79812">
                  <c:v>39906</c:v>
                </c:pt>
                <c:pt idx="79813">
                  <c:v>39906.5</c:v>
                </c:pt>
                <c:pt idx="79814">
                  <c:v>39907</c:v>
                </c:pt>
                <c:pt idx="79815">
                  <c:v>39907.5</c:v>
                </c:pt>
                <c:pt idx="79816">
                  <c:v>39908</c:v>
                </c:pt>
                <c:pt idx="79817">
                  <c:v>39908.5</c:v>
                </c:pt>
                <c:pt idx="79818">
                  <c:v>39909</c:v>
                </c:pt>
                <c:pt idx="79819">
                  <c:v>39909.5</c:v>
                </c:pt>
                <c:pt idx="79820">
                  <c:v>39910</c:v>
                </c:pt>
                <c:pt idx="79821">
                  <c:v>39910.5</c:v>
                </c:pt>
                <c:pt idx="79822">
                  <c:v>39911</c:v>
                </c:pt>
                <c:pt idx="79823">
                  <c:v>39911.5</c:v>
                </c:pt>
                <c:pt idx="79824">
                  <c:v>39912</c:v>
                </c:pt>
                <c:pt idx="79825">
                  <c:v>39912.5</c:v>
                </c:pt>
                <c:pt idx="79826">
                  <c:v>39913</c:v>
                </c:pt>
                <c:pt idx="79827">
                  <c:v>39913.5</c:v>
                </c:pt>
                <c:pt idx="79828">
                  <c:v>39914</c:v>
                </c:pt>
                <c:pt idx="79829">
                  <c:v>39914.5</c:v>
                </c:pt>
                <c:pt idx="79830">
                  <c:v>39915</c:v>
                </c:pt>
                <c:pt idx="79831">
                  <c:v>39915.5</c:v>
                </c:pt>
                <c:pt idx="79832">
                  <c:v>39916</c:v>
                </c:pt>
                <c:pt idx="79833">
                  <c:v>39916.5</c:v>
                </c:pt>
                <c:pt idx="79834">
                  <c:v>39917</c:v>
                </c:pt>
                <c:pt idx="79835">
                  <c:v>39917.5</c:v>
                </c:pt>
                <c:pt idx="79836">
                  <c:v>39918</c:v>
                </c:pt>
                <c:pt idx="79837">
                  <c:v>39918.5</c:v>
                </c:pt>
                <c:pt idx="79838">
                  <c:v>39919</c:v>
                </c:pt>
                <c:pt idx="79839">
                  <c:v>39919.5</c:v>
                </c:pt>
                <c:pt idx="79840">
                  <c:v>39920</c:v>
                </c:pt>
                <c:pt idx="79841">
                  <c:v>39920.5</c:v>
                </c:pt>
                <c:pt idx="79842">
                  <c:v>39921</c:v>
                </c:pt>
                <c:pt idx="79843">
                  <c:v>39921.5</c:v>
                </c:pt>
                <c:pt idx="79844">
                  <c:v>39922</c:v>
                </c:pt>
                <c:pt idx="79845">
                  <c:v>39922.5</c:v>
                </c:pt>
                <c:pt idx="79846">
                  <c:v>39923</c:v>
                </c:pt>
                <c:pt idx="79847">
                  <c:v>39923.5</c:v>
                </c:pt>
                <c:pt idx="79848">
                  <c:v>39924</c:v>
                </c:pt>
                <c:pt idx="79849">
                  <c:v>39924.5</c:v>
                </c:pt>
                <c:pt idx="79850">
                  <c:v>39925</c:v>
                </c:pt>
                <c:pt idx="79851">
                  <c:v>39925.5</c:v>
                </c:pt>
                <c:pt idx="79852">
                  <c:v>39926</c:v>
                </c:pt>
                <c:pt idx="79853">
                  <c:v>39926.5</c:v>
                </c:pt>
                <c:pt idx="79854">
                  <c:v>39927</c:v>
                </c:pt>
                <c:pt idx="79855">
                  <c:v>39927.5</c:v>
                </c:pt>
                <c:pt idx="79856">
                  <c:v>39928</c:v>
                </c:pt>
                <c:pt idx="79857">
                  <c:v>39928.5</c:v>
                </c:pt>
                <c:pt idx="79858">
                  <c:v>39929</c:v>
                </c:pt>
                <c:pt idx="79859">
                  <c:v>39929.5</c:v>
                </c:pt>
                <c:pt idx="79860">
                  <c:v>39930</c:v>
                </c:pt>
                <c:pt idx="79861">
                  <c:v>39930.5</c:v>
                </c:pt>
                <c:pt idx="79862">
                  <c:v>39931</c:v>
                </c:pt>
                <c:pt idx="79863">
                  <c:v>39931.5</c:v>
                </c:pt>
                <c:pt idx="79864">
                  <c:v>39932</c:v>
                </c:pt>
                <c:pt idx="79865">
                  <c:v>39932.5</c:v>
                </c:pt>
                <c:pt idx="79866">
                  <c:v>39933</c:v>
                </c:pt>
                <c:pt idx="79867">
                  <c:v>39933.5</c:v>
                </c:pt>
                <c:pt idx="79868">
                  <c:v>39934</c:v>
                </c:pt>
                <c:pt idx="79869">
                  <c:v>39934.5</c:v>
                </c:pt>
                <c:pt idx="79870">
                  <c:v>39935</c:v>
                </c:pt>
                <c:pt idx="79871">
                  <c:v>39935.5</c:v>
                </c:pt>
                <c:pt idx="79872">
                  <c:v>39936</c:v>
                </c:pt>
                <c:pt idx="79873">
                  <c:v>39936.5</c:v>
                </c:pt>
                <c:pt idx="79874">
                  <c:v>39937</c:v>
                </c:pt>
                <c:pt idx="79875">
                  <c:v>39937.5</c:v>
                </c:pt>
                <c:pt idx="79876">
                  <c:v>39938</c:v>
                </c:pt>
                <c:pt idx="79877">
                  <c:v>39938.5</c:v>
                </c:pt>
                <c:pt idx="79878">
                  <c:v>39939</c:v>
                </c:pt>
                <c:pt idx="79879">
                  <c:v>39939.5</c:v>
                </c:pt>
                <c:pt idx="79880">
                  <c:v>39940</c:v>
                </c:pt>
                <c:pt idx="79881">
                  <c:v>39940.5</c:v>
                </c:pt>
                <c:pt idx="79882">
                  <c:v>39941</c:v>
                </c:pt>
                <c:pt idx="79883">
                  <c:v>39941.5</c:v>
                </c:pt>
                <c:pt idx="79884">
                  <c:v>39942</c:v>
                </c:pt>
                <c:pt idx="79885">
                  <c:v>39942.5</c:v>
                </c:pt>
                <c:pt idx="79886">
                  <c:v>39943</c:v>
                </c:pt>
                <c:pt idx="79887">
                  <c:v>39943.5</c:v>
                </c:pt>
                <c:pt idx="79888">
                  <c:v>39944</c:v>
                </c:pt>
                <c:pt idx="79889">
                  <c:v>39944.5</c:v>
                </c:pt>
                <c:pt idx="79890">
                  <c:v>39945</c:v>
                </c:pt>
                <c:pt idx="79891">
                  <c:v>39945.5</c:v>
                </c:pt>
                <c:pt idx="79892">
                  <c:v>39946</c:v>
                </c:pt>
                <c:pt idx="79893">
                  <c:v>39946.5</c:v>
                </c:pt>
                <c:pt idx="79894">
                  <c:v>39947</c:v>
                </c:pt>
                <c:pt idx="79895">
                  <c:v>39947.5</c:v>
                </c:pt>
                <c:pt idx="79896">
                  <c:v>39948</c:v>
                </c:pt>
                <c:pt idx="79897">
                  <c:v>39948.5</c:v>
                </c:pt>
                <c:pt idx="79898">
                  <c:v>39949</c:v>
                </c:pt>
                <c:pt idx="79899">
                  <c:v>39949.5</c:v>
                </c:pt>
                <c:pt idx="79900">
                  <c:v>39950</c:v>
                </c:pt>
                <c:pt idx="79901">
                  <c:v>39950.5</c:v>
                </c:pt>
                <c:pt idx="79902">
                  <c:v>39951</c:v>
                </c:pt>
                <c:pt idx="79903">
                  <c:v>39951.5</c:v>
                </c:pt>
                <c:pt idx="79904">
                  <c:v>39952</c:v>
                </c:pt>
                <c:pt idx="79905">
                  <c:v>39952.5</c:v>
                </c:pt>
                <c:pt idx="79906">
                  <c:v>39953</c:v>
                </c:pt>
                <c:pt idx="79907">
                  <c:v>39953.5</c:v>
                </c:pt>
                <c:pt idx="79908">
                  <c:v>39954</c:v>
                </c:pt>
                <c:pt idx="79909">
                  <c:v>39954.5</c:v>
                </c:pt>
                <c:pt idx="79910">
                  <c:v>39955</c:v>
                </c:pt>
                <c:pt idx="79911">
                  <c:v>39955.5</c:v>
                </c:pt>
                <c:pt idx="79912">
                  <c:v>39956</c:v>
                </c:pt>
                <c:pt idx="79913">
                  <c:v>39956.5</c:v>
                </c:pt>
                <c:pt idx="79914">
                  <c:v>39957</c:v>
                </c:pt>
                <c:pt idx="79915">
                  <c:v>39957.5</c:v>
                </c:pt>
                <c:pt idx="79916">
                  <c:v>39958</c:v>
                </c:pt>
                <c:pt idx="79917">
                  <c:v>39958.5</c:v>
                </c:pt>
                <c:pt idx="79918">
                  <c:v>39959</c:v>
                </c:pt>
                <c:pt idx="79919">
                  <c:v>39959.5</c:v>
                </c:pt>
                <c:pt idx="79920">
                  <c:v>39960</c:v>
                </c:pt>
                <c:pt idx="79921">
                  <c:v>39960.5</c:v>
                </c:pt>
                <c:pt idx="79922">
                  <c:v>39961</c:v>
                </c:pt>
                <c:pt idx="79923">
                  <c:v>39961.5</c:v>
                </c:pt>
                <c:pt idx="79924">
                  <c:v>39962</c:v>
                </c:pt>
                <c:pt idx="79925">
                  <c:v>39962.5</c:v>
                </c:pt>
                <c:pt idx="79926">
                  <c:v>39963</c:v>
                </c:pt>
                <c:pt idx="79927">
                  <c:v>39963.5</c:v>
                </c:pt>
                <c:pt idx="79928">
                  <c:v>39964</c:v>
                </c:pt>
                <c:pt idx="79929">
                  <c:v>39964.5</c:v>
                </c:pt>
                <c:pt idx="79930">
                  <c:v>39965</c:v>
                </c:pt>
                <c:pt idx="79931">
                  <c:v>39965.5</c:v>
                </c:pt>
                <c:pt idx="79932">
                  <c:v>39966</c:v>
                </c:pt>
                <c:pt idx="79933">
                  <c:v>39966.5</c:v>
                </c:pt>
                <c:pt idx="79934">
                  <c:v>39967</c:v>
                </c:pt>
                <c:pt idx="79935">
                  <c:v>39967.5</c:v>
                </c:pt>
                <c:pt idx="79936">
                  <c:v>39968</c:v>
                </c:pt>
                <c:pt idx="79937">
                  <c:v>39968.5</c:v>
                </c:pt>
                <c:pt idx="79938">
                  <c:v>39969</c:v>
                </c:pt>
                <c:pt idx="79939">
                  <c:v>39969.5</c:v>
                </c:pt>
                <c:pt idx="79940">
                  <c:v>39970</c:v>
                </c:pt>
                <c:pt idx="79941">
                  <c:v>39970.5</c:v>
                </c:pt>
                <c:pt idx="79942">
                  <c:v>39971</c:v>
                </c:pt>
                <c:pt idx="79943">
                  <c:v>39971.5</c:v>
                </c:pt>
                <c:pt idx="79944">
                  <c:v>39972</c:v>
                </c:pt>
                <c:pt idx="79945">
                  <c:v>39972.5</c:v>
                </c:pt>
                <c:pt idx="79946">
                  <c:v>39973</c:v>
                </c:pt>
                <c:pt idx="79947">
                  <c:v>39973.5</c:v>
                </c:pt>
                <c:pt idx="79948">
                  <c:v>39974</c:v>
                </c:pt>
                <c:pt idx="79949">
                  <c:v>39974.5</c:v>
                </c:pt>
                <c:pt idx="79950">
                  <c:v>39975</c:v>
                </c:pt>
                <c:pt idx="79951">
                  <c:v>39975.5</c:v>
                </c:pt>
                <c:pt idx="79952">
                  <c:v>39976</c:v>
                </c:pt>
                <c:pt idx="79953">
                  <c:v>39976.5</c:v>
                </c:pt>
                <c:pt idx="79954">
                  <c:v>39977</c:v>
                </c:pt>
                <c:pt idx="79955">
                  <c:v>39977.5</c:v>
                </c:pt>
                <c:pt idx="79956">
                  <c:v>39978</c:v>
                </c:pt>
                <c:pt idx="79957">
                  <c:v>39978.5</c:v>
                </c:pt>
                <c:pt idx="79958">
                  <c:v>39979</c:v>
                </c:pt>
                <c:pt idx="79959">
                  <c:v>39979.5</c:v>
                </c:pt>
                <c:pt idx="79960">
                  <c:v>39980</c:v>
                </c:pt>
                <c:pt idx="79961">
                  <c:v>39980.5</c:v>
                </c:pt>
                <c:pt idx="79962">
                  <c:v>39981</c:v>
                </c:pt>
                <c:pt idx="79963">
                  <c:v>39981.5</c:v>
                </c:pt>
                <c:pt idx="79964">
                  <c:v>39982</c:v>
                </c:pt>
                <c:pt idx="79965">
                  <c:v>39982.5</c:v>
                </c:pt>
                <c:pt idx="79966">
                  <c:v>39983</c:v>
                </c:pt>
                <c:pt idx="79967">
                  <c:v>39983.5</c:v>
                </c:pt>
                <c:pt idx="79968">
                  <c:v>39984</c:v>
                </c:pt>
                <c:pt idx="79969">
                  <c:v>39984.5</c:v>
                </c:pt>
                <c:pt idx="79970">
                  <c:v>39985</c:v>
                </c:pt>
                <c:pt idx="79971">
                  <c:v>39985.5</c:v>
                </c:pt>
                <c:pt idx="79972">
                  <c:v>39986</c:v>
                </c:pt>
                <c:pt idx="79973">
                  <c:v>39986.5</c:v>
                </c:pt>
                <c:pt idx="79974">
                  <c:v>39987</c:v>
                </c:pt>
                <c:pt idx="79975">
                  <c:v>39987.5</c:v>
                </c:pt>
                <c:pt idx="79976">
                  <c:v>39988</c:v>
                </c:pt>
                <c:pt idx="79977">
                  <c:v>39988.5</c:v>
                </c:pt>
                <c:pt idx="79978">
                  <c:v>39989</c:v>
                </c:pt>
                <c:pt idx="79979">
                  <c:v>39989.5</c:v>
                </c:pt>
                <c:pt idx="79980">
                  <c:v>39990</c:v>
                </c:pt>
                <c:pt idx="79981">
                  <c:v>39990.5</c:v>
                </c:pt>
                <c:pt idx="79982">
                  <c:v>39991</c:v>
                </c:pt>
                <c:pt idx="79983">
                  <c:v>39991.5</c:v>
                </c:pt>
                <c:pt idx="79984">
                  <c:v>39992</c:v>
                </c:pt>
                <c:pt idx="79985">
                  <c:v>39992.5</c:v>
                </c:pt>
                <c:pt idx="79986">
                  <c:v>39993</c:v>
                </c:pt>
                <c:pt idx="79987">
                  <c:v>39993.5</c:v>
                </c:pt>
                <c:pt idx="79988">
                  <c:v>39994</c:v>
                </c:pt>
                <c:pt idx="79989">
                  <c:v>39994.5</c:v>
                </c:pt>
                <c:pt idx="79990">
                  <c:v>39995</c:v>
                </c:pt>
                <c:pt idx="79991">
                  <c:v>39995.5</c:v>
                </c:pt>
                <c:pt idx="79992">
                  <c:v>39996</c:v>
                </c:pt>
                <c:pt idx="79993">
                  <c:v>39996.5</c:v>
                </c:pt>
                <c:pt idx="79994">
                  <c:v>39997</c:v>
                </c:pt>
                <c:pt idx="79995">
                  <c:v>39997.5</c:v>
                </c:pt>
                <c:pt idx="79996">
                  <c:v>39998</c:v>
                </c:pt>
                <c:pt idx="79997">
                  <c:v>39998.5</c:v>
                </c:pt>
                <c:pt idx="79998">
                  <c:v>39999</c:v>
                </c:pt>
                <c:pt idx="79999">
                  <c:v>39999.5</c:v>
                </c:pt>
                <c:pt idx="80000">
                  <c:v>40000</c:v>
                </c:pt>
                <c:pt idx="80001">
                  <c:v>40000.5</c:v>
                </c:pt>
                <c:pt idx="80002">
                  <c:v>40001</c:v>
                </c:pt>
                <c:pt idx="80003">
                  <c:v>40001.5</c:v>
                </c:pt>
                <c:pt idx="80004">
                  <c:v>40002</c:v>
                </c:pt>
                <c:pt idx="80005">
                  <c:v>40002.5</c:v>
                </c:pt>
                <c:pt idx="80006">
                  <c:v>40003</c:v>
                </c:pt>
                <c:pt idx="80007">
                  <c:v>40003.5</c:v>
                </c:pt>
                <c:pt idx="80008">
                  <c:v>40004</c:v>
                </c:pt>
                <c:pt idx="80009">
                  <c:v>40004.5</c:v>
                </c:pt>
                <c:pt idx="80010">
                  <c:v>40005</c:v>
                </c:pt>
                <c:pt idx="80011">
                  <c:v>40005.5</c:v>
                </c:pt>
                <c:pt idx="80012">
                  <c:v>40006</c:v>
                </c:pt>
                <c:pt idx="80013">
                  <c:v>40006.5</c:v>
                </c:pt>
                <c:pt idx="80014">
                  <c:v>40007</c:v>
                </c:pt>
                <c:pt idx="80015">
                  <c:v>40007.5</c:v>
                </c:pt>
                <c:pt idx="80016">
                  <c:v>40008</c:v>
                </c:pt>
                <c:pt idx="80017">
                  <c:v>40008.5</c:v>
                </c:pt>
                <c:pt idx="80018">
                  <c:v>40009</c:v>
                </c:pt>
                <c:pt idx="80019">
                  <c:v>40009.5</c:v>
                </c:pt>
                <c:pt idx="80020">
                  <c:v>40010</c:v>
                </c:pt>
                <c:pt idx="80021">
                  <c:v>40010.5</c:v>
                </c:pt>
                <c:pt idx="80022">
                  <c:v>40011</c:v>
                </c:pt>
                <c:pt idx="80023">
                  <c:v>40011.5</c:v>
                </c:pt>
                <c:pt idx="80024">
                  <c:v>40012</c:v>
                </c:pt>
                <c:pt idx="80025">
                  <c:v>40012.5</c:v>
                </c:pt>
                <c:pt idx="80026">
                  <c:v>40013</c:v>
                </c:pt>
                <c:pt idx="80027">
                  <c:v>40013.5</c:v>
                </c:pt>
                <c:pt idx="80028">
                  <c:v>40014</c:v>
                </c:pt>
                <c:pt idx="80029">
                  <c:v>40014.5</c:v>
                </c:pt>
                <c:pt idx="80030">
                  <c:v>40015</c:v>
                </c:pt>
                <c:pt idx="80031">
                  <c:v>40015.5</c:v>
                </c:pt>
                <c:pt idx="80032">
                  <c:v>40016</c:v>
                </c:pt>
                <c:pt idx="80033">
                  <c:v>40016.5</c:v>
                </c:pt>
                <c:pt idx="80034">
                  <c:v>40017</c:v>
                </c:pt>
                <c:pt idx="80035">
                  <c:v>40017.5</c:v>
                </c:pt>
                <c:pt idx="80036">
                  <c:v>40018</c:v>
                </c:pt>
                <c:pt idx="80037">
                  <c:v>40018.5</c:v>
                </c:pt>
                <c:pt idx="80038">
                  <c:v>40019</c:v>
                </c:pt>
                <c:pt idx="80039">
                  <c:v>40019.5</c:v>
                </c:pt>
                <c:pt idx="80040">
                  <c:v>40020</c:v>
                </c:pt>
                <c:pt idx="80041">
                  <c:v>40020.5</c:v>
                </c:pt>
                <c:pt idx="80042">
                  <c:v>40021</c:v>
                </c:pt>
                <c:pt idx="80043">
                  <c:v>40021.5</c:v>
                </c:pt>
                <c:pt idx="80044">
                  <c:v>40022</c:v>
                </c:pt>
                <c:pt idx="80045">
                  <c:v>40022.5</c:v>
                </c:pt>
                <c:pt idx="80046">
                  <c:v>40023</c:v>
                </c:pt>
                <c:pt idx="80047">
                  <c:v>40023.5</c:v>
                </c:pt>
                <c:pt idx="80048">
                  <c:v>40024</c:v>
                </c:pt>
                <c:pt idx="80049">
                  <c:v>40024.5</c:v>
                </c:pt>
                <c:pt idx="80050">
                  <c:v>40025</c:v>
                </c:pt>
                <c:pt idx="80051">
                  <c:v>40025.5</c:v>
                </c:pt>
                <c:pt idx="80052">
                  <c:v>40026</c:v>
                </c:pt>
                <c:pt idx="80053">
                  <c:v>40026.5</c:v>
                </c:pt>
                <c:pt idx="80054">
                  <c:v>40027</c:v>
                </c:pt>
                <c:pt idx="80055">
                  <c:v>40027.5</c:v>
                </c:pt>
                <c:pt idx="80056">
                  <c:v>40028</c:v>
                </c:pt>
                <c:pt idx="80057">
                  <c:v>40028.5</c:v>
                </c:pt>
                <c:pt idx="80058">
                  <c:v>40029</c:v>
                </c:pt>
                <c:pt idx="80059">
                  <c:v>40029.5</c:v>
                </c:pt>
                <c:pt idx="80060">
                  <c:v>40030</c:v>
                </c:pt>
                <c:pt idx="80061">
                  <c:v>40030.5</c:v>
                </c:pt>
                <c:pt idx="80062">
                  <c:v>40031</c:v>
                </c:pt>
                <c:pt idx="80063">
                  <c:v>40031.5</c:v>
                </c:pt>
                <c:pt idx="80064">
                  <c:v>40032</c:v>
                </c:pt>
                <c:pt idx="80065">
                  <c:v>40032.5</c:v>
                </c:pt>
                <c:pt idx="80066">
                  <c:v>40033</c:v>
                </c:pt>
                <c:pt idx="80067">
                  <c:v>40033.5</c:v>
                </c:pt>
                <c:pt idx="80068">
                  <c:v>40034</c:v>
                </c:pt>
                <c:pt idx="80069">
                  <c:v>40034.5</c:v>
                </c:pt>
                <c:pt idx="80070">
                  <c:v>40035</c:v>
                </c:pt>
                <c:pt idx="80071">
                  <c:v>40035.5</c:v>
                </c:pt>
                <c:pt idx="80072">
                  <c:v>40036</c:v>
                </c:pt>
                <c:pt idx="80073">
                  <c:v>40036.5</c:v>
                </c:pt>
                <c:pt idx="80074">
                  <c:v>40037</c:v>
                </c:pt>
                <c:pt idx="80075">
                  <c:v>40037.5</c:v>
                </c:pt>
                <c:pt idx="80076">
                  <c:v>40038</c:v>
                </c:pt>
                <c:pt idx="80077">
                  <c:v>40038.5</c:v>
                </c:pt>
                <c:pt idx="80078">
                  <c:v>40039</c:v>
                </c:pt>
                <c:pt idx="80079">
                  <c:v>40039.5</c:v>
                </c:pt>
                <c:pt idx="80080">
                  <c:v>40040</c:v>
                </c:pt>
                <c:pt idx="80081">
                  <c:v>40040.5</c:v>
                </c:pt>
                <c:pt idx="80082">
                  <c:v>40041</c:v>
                </c:pt>
                <c:pt idx="80083">
                  <c:v>40041.5</c:v>
                </c:pt>
                <c:pt idx="80084">
                  <c:v>40042</c:v>
                </c:pt>
                <c:pt idx="80085">
                  <c:v>40042.5</c:v>
                </c:pt>
                <c:pt idx="80086">
                  <c:v>40043</c:v>
                </c:pt>
                <c:pt idx="80087">
                  <c:v>40043.5</c:v>
                </c:pt>
                <c:pt idx="80088">
                  <c:v>40044</c:v>
                </c:pt>
                <c:pt idx="80089">
                  <c:v>40044.5</c:v>
                </c:pt>
                <c:pt idx="80090">
                  <c:v>40045</c:v>
                </c:pt>
                <c:pt idx="80091">
                  <c:v>40045.5</c:v>
                </c:pt>
                <c:pt idx="80092">
                  <c:v>40046</c:v>
                </c:pt>
                <c:pt idx="80093">
                  <c:v>40046.5</c:v>
                </c:pt>
                <c:pt idx="80094">
                  <c:v>40047</c:v>
                </c:pt>
                <c:pt idx="80095">
                  <c:v>40047.5</c:v>
                </c:pt>
                <c:pt idx="80096">
                  <c:v>40048</c:v>
                </c:pt>
                <c:pt idx="80097">
                  <c:v>40048.5</c:v>
                </c:pt>
                <c:pt idx="80098">
                  <c:v>40049</c:v>
                </c:pt>
                <c:pt idx="80099">
                  <c:v>40049.5</c:v>
                </c:pt>
                <c:pt idx="80100">
                  <c:v>40050</c:v>
                </c:pt>
                <c:pt idx="80101">
                  <c:v>40050.5</c:v>
                </c:pt>
                <c:pt idx="80102">
                  <c:v>40051</c:v>
                </c:pt>
                <c:pt idx="80103">
                  <c:v>40051.5</c:v>
                </c:pt>
                <c:pt idx="80104">
                  <c:v>40052</c:v>
                </c:pt>
                <c:pt idx="80105">
                  <c:v>40052.5</c:v>
                </c:pt>
                <c:pt idx="80106">
                  <c:v>40053</c:v>
                </c:pt>
                <c:pt idx="80107">
                  <c:v>40053.5</c:v>
                </c:pt>
                <c:pt idx="80108">
                  <c:v>40054</c:v>
                </c:pt>
                <c:pt idx="80109">
                  <c:v>40054.5</c:v>
                </c:pt>
                <c:pt idx="80110">
                  <c:v>40055</c:v>
                </c:pt>
                <c:pt idx="80111">
                  <c:v>40055.5</c:v>
                </c:pt>
                <c:pt idx="80112">
                  <c:v>40056</c:v>
                </c:pt>
                <c:pt idx="80113">
                  <c:v>40056.5</c:v>
                </c:pt>
                <c:pt idx="80114">
                  <c:v>40057</c:v>
                </c:pt>
                <c:pt idx="80115">
                  <c:v>40057.5</c:v>
                </c:pt>
                <c:pt idx="80116">
                  <c:v>40058</c:v>
                </c:pt>
                <c:pt idx="80117">
                  <c:v>40058.5</c:v>
                </c:pt>
                <c:pt idx="80118">
                  <c:v>40059</c:v>
                </c:pt>
                <c:pt idx="80119">
                  <c:v>40059.5</c:v>
                </c:pt>
                <c:pt idx="80120">
                  <c:v>40060</c:v>
                </c:pt>
                <c:pt idx="80121">
                  <c:v>40060.5</c:v>
                </c:pt>
                <c:pt idx="80122">
                  <c:v>40061</c:v>
                </c:pt>
                <c:pt idx="80123">
                  <c:v>40061.5</c:v>
                </c:pt>
                <c:pt idx="80124">
                  <c:v>40062</c:v>
                </c:pt>
                <c:pt idx="80125">
                  <c:v>40062.5</c:v>
                </c:pt>
                <c:pt idx="80126">
                  <c:v>40063</c:v>
                </c:pt>
                <c:pt idx="80127">
                  <c:v>40063.5</c:v>
                </c:pt>
                <c:pt idx="80128">
                  <c:v>40064</c:v>
                </c:pt>
                <c:pt idx="80129">
                  <c:v>40064.5</c:v>
                </c:pt>
                <c:pt idx="80130">
                  <c:v>40065</c:v>
                </c:pt>
                <c:pt idx="80131">
                  <c:v>40065.5</c:v>
                </c:pt>
                <c:pt idx="80132">
                  <c:v>40066</c:v>
                </c:pt>
                <c:pt idx="80133">
                  <c:v>40066.5</c:v>
                </c:pt>
                <c:pt idx="80134">
                  <c:v>40067</c:v>
                </c:pt>
                <c:pt idx="80135">
                  <c:v>40067.5</c:v>
                </c:pt>
                <c:pt idx="80136">
                  <c:v>40068</c:v>
                </c:pt>
                <c:pt idx="80137">
                  <c:v>40068.5</c:v>
                </c:pt>
                <c:pt idx="80138">
                  <c:v>40069</c:v>
                </c:pt>
                <c:pt idx="80139">
                  <c:v>40069.5</c:v>
                </c:pt>
                <c:pt idx="80140">
                  <c:v>40070</c:v>
                </c:pt>
                <c:pt idx="80141">
                  <c:v>40070.5</c:v>
                </c:pt>
                <c:pt idx="80142">
                  <c:v>40071</c:v>
                </c:pt>
                <c:pt idx="80143">
                  <c:v>40071.5</c:v>
                </c:pt>
                <c:pt idx="80144">
                  <c:v>40072</c:v>
                </c:pt>
                <c:pt idx="80145">
                  <c:v>40072.5</c:v>
                </c:pt>
                <c:pt idx="80146">
                  <c:v>40073</c:v>
                </c:pt>
                <c:pt idx="80147">
                  <c:v>40073.5</c:v>
                </c:pt>
                <c:pt idx="80148">
                  <c:v>40074</c:v>
                </c:pt>
                <c:pt idx="80149">
                  <c:v>40074.5</c:v>
                </c:pt>
                <c:pt idx="80150">
                  <c:v>40075</c:v>
                </c:pt>
                <c:pt idx="80151">
                  <c:v>40075.5</c:v>
                </c:pt>
                <c:pt idx="80152">
                  <c:v>40076</c:v>
                </c:pt>
                <c:pt idx="80153">
                  <c:v>40076.5</c:v>
                </c:pt>
                <c:pt idx="80154">
                  <c:v>40077</c:v>
                </c:pt>
                <c:pt idx="80155">
                  <c:v>40077.5</c:v>
                </c:pt>
                <c:pt idx="80156">
                  <c:v>40078</c:v>
                </c:pt>
                <c:pt idx="80157">
                  <c:v>40078.5</c:v>
                </c:pt>
                <c:pt idx="80158">
                  <c:v>40079</c:v>
                </c:pt>
                <c:pt idx="80159">
                  <c:v>40079.5</c:v>
                </c:pt>
                <c:pt idx="80160">
                  <c:v>40080</c:v>
                </c:pt>
                <c:pt idx="80161">
                  <c:v>40080.5</c:v>
                </c:pt>
                <c:pt idx="80162">
                  <c:v>40081</c:v>
                </c:pt>
                <c:pt idx="80163">
                  <c:v>40081.5</c:v>
                </c:pt>
                <c:pt idx="80164">
                  <c:v>40082</c:v>
                </c:pt>
                <c:pt idx="80165">
                  <c:v>40082.5</c:v>
                </c:pt>
                <c:pt idx="80166">
                  <c:v>40083</c:v>
                </c:pt>
                <c:pt idx="80167">
                  <c:v>40083.5</c:v>
                </c:pt>
                <c:pt idx="80168">
                  <c:v>40084</c:v>
                </c:pt>
                <c:pt idx="80169">
                  <c:v>40084.5</c:v>
                </c:pt>
                <c:pt idx="80170">
                  <c:v>40085</c:v>
                </c:pt>
                <c:pt idx="80171">
                  <c:v>40085.5</c:v>
                </c:pt>
                <c:pt idx="80172">
                  <c:v>40086</c:v>
                </c:pt>
                <c:pt idx="80173">
                  <c:v>40086.5</c:v>
                </c:pt>
                <c:pt idx="80174">
                  <c:v>40087</c:v>
                </c:pt>
                <c:pt idx="80175">
                  <c:v>40087.5</c:v>
                </c:pt>
                <c:pt idx="80176">
                  <c:v>40088</c:v>
                </c:pt>
                <c:pt idx="80177">
                  <c:v>40088.5</c:v>
                </c:pt>
                <c:pt idx="80178">
                  <c:v>40089</c:v>
                </c:pt>
                <c:pt idx="80179">
                  <c:v>40089.5</c:v>
                </c:pt>
                <c:pt idx="80180">
                  <c:v>40090</c:v>
                </c:pt>
                <c:pt idx="80181">
                  <c:v>40090.5</c:v>
                </c:pt>
                <c:pt idx="80182">
                  <c:v>40091</c:v>
                </c:pt>
                <c:pt idx="80183">
                  <c:v>40091.5</c:v>
                </c:pt>
                <c:pt idx="80184">
                  <c:v>40092</c:v>
                </c:pt>
                <c:pt idx="80185">
                  <c:v>40092.5</c:v>
                </c:pt>
                <c:pt idx="80186">
                  <c:v>40093</c:v>
                </c:pt>
                <c:pt idx="80187">
                  <c:v>40093.5</c:v>
                </c:pt>
                <c:pt idx="80188">
                  <c:v>40094</c:v>
                </c:pt>
                <c:pt idx="80189">
                  <c:v>40094.5</c:v>
                </c:pt>
                <c:pt idx="80190">
                  <c:v>40095</c:v>
                </c:pt>
                <c:pt idx="80191">
                  <c:v>40095.5</c:v>
                </c:pt>
                <c:pt idx="80192">
                  <c:v>40096</c:v>
                </c:pt>
                <c:pt idx="80193">
                  <c:v>40096.5</c:v>
                </c:pt>
                <c:pt idx="80194">
                  <c:v>40097</c:v>
                </c:pt>
                <c:pt idx="80195">
                  <c:v>40097.5</c:v>
                </c:pt>
                <c:pt idx="80196">
                  <c:v>40098</c:v>
                </c:pt>
                <c:pt idx="80197">
                  <c:v>40098.5</c:v>
                </c:pt>
                <c:pt idx="80198">
                  <c:v>40099</c:v>
                </c:pt>
                <c:pt idx="80199">
                  <c:v>40099.5</c:v>
                </c:pt>
                <c:pt idx="80200">
                  <c:v>40100</c:v>
                </c:pt>
                <c:pt idx="80201">
                  <c:v>40100.5</c:v>
                </c:pt>
                <c:pt idx="80202">
                  <c:v>40101</c:v>
                </c:pt>
                <c:pt idx="80203">
                  <c:v>40101.5</c:v>
                </c:pt>
                <c:pt idx="80204">
                  <c:v>40102</c:v>
                </c:pt>
                <c:pt idx="80205">
                  <c:v>40102.5</c:v>
                </c:pt>
                <c:pt idx="80206">
                  <c:v>40103</c:v>
                </c:pt>
                <c:pt idx="80207">
                  <c:v>40103.5</c:v>
                </c:pt>
                <c:pt idx="80208">
                  <c:v>40104</c:v>
                </c:pt>
                <c:pt idx="80209">
                  <c:v>40104.5</c:v>
                </c:pt>
                <c:pt idx="80210">
                  <c:v>40105</c:v>
                </c:pt>
                <c:pt idx="80211">
                  <c:v>40105.5</c:v>
                </c:pt>
                <c:pt idx="80212">
                  <c:v>40106</c:v>
                </c:pt>
                <c:pt idx="80213">
                  <c:v>40106.5</c:v>
                </c:pt>
                <c:pt idx="80214">
                  <c:v>40107</c:v>
                </c:pt>
                <c:pt idx="80215">
                  <c:v>40107.5</c:v>
                </c:pt>
                <c:pt idx="80216">
                  <c:v>40108</c:v>
                </c:pt>
                <c:pt idx="80217">
                  <c:v>40108.5</c:v>
                </c:pt>
                <c:pt idx="80218">
                  <c:v>40109</c:v>
                </c:pt>
                <c:pt idx="80219">
                  <c:v>40109.5</c:v>
                </c:pt>
                <c:pt idx="80220">
                  <c:v>40110</c:v>
                </c:pt>
                <c:pt idx="80221">
                  <c:v>40110.5</c:v>
                </c:pt>
                <c:pt idx="80222">
                  <c:v>40111</c:v>
                </c:pt>
                <c:pt idx="80223">
                  <c:v>40111.5</c:v>
                </c:pt>
                <c:pt idx="80224">
                  <c:v>40112</c:v>
                </c:pt>
                <c:pt idx="80225">
                  <c:v>40112.5</c:v>
                </c:pt>
                <c:pt idx="80226">
                  <c:v>40113</c:v>
                </c:pt>
                <c:pt idx="80227">
                  <c:v>40113.5</c:v>
                </c:pt>
                <c:pt idx="80228">
                  <c:v>40114</c:v>
                </c:pt>
                <c:pt idx="80229">
                  <c:v>40114.5</c:v>
                </c:pt>
                <c:pt idx="80230">
                  <c:v>40115</c:v>
                </c:pt>
                <c:pt idx="80231">
                  <c:v>40115.5</c:v>
                </c:pt>
                <c:pt idx="80232">
                  <c:v>40116</c:v>
                </c:pt>
                <c:pt idx="80233">
                  <c:v>40116.5</c:v>
                </c:pt>
                <c:pt idx="80234">
                  <c:v>40117</c:v>
                </c:pt>
                <c:pt idx="80235">
                  <c:v>40117.5</c:v>
                </c:pt>
                <c:pt idx="80236">
                  <c:v>40118</c:v>
                </c:pt>
                <c:pt idx="80237">
                  <c:v>40118.5</c:v>
                </c:pt>
                <c:pt idx="80238">
                  <c:v>40119</c:v>
                </c:pt>
                <c:pt idx="80239">
                  <c:v>40119.5</c:v>
                </c:pt>
                <c:pt idx="80240">
                  <c:v>40120</c:v>
                </c:pt>
                <c:pt idx="80241">
                  <c:v>40120.5</c:v>
                </c:pt>
                <c:pt idx="80242">
                  <c:v>40121</c:v>
                </c:pt>
                <c:pt idx="80243">
                  <c:v>40121.5</c:v>
                </c:pt>
                <c:pt idx="80244">
                  <c:v>40122</c:v>
                </c:pt>
                <c:pt idx="80245">
                  <c:v>40122.5</c:v>
                </c:pt>
                <c:pt idx="80246">
                  <c:v>40123</c:v>
                </c:pt>
                <c:pt idx="80247">
                  <c:v>40123.5</c:v>
                </c:pt>
                <c:pt idx="80248">
                  <c:v>40124</c:v>
                </c:pt>
                <c:pt idx="80249">
                  <c:v>40124.5</c:v>
                </c:pt>
                <c:pt idx="80250">
                  <c:v>40125</c:v>
                </c:pt>
                <c:pt idx="80251">
                  <c:v>40125.5</c:v>
                </c:pt>
                <c:pt idx="80252">
                  <c:v>40126</c:v>
                </c:pt>
                <c:pt idx="80253">
                  <c:v>40126.5</c:v>
                </c:pt>
                <c:pt idx="80254">
                  <c:v>40127</c:v>
                </c:pt>
                <c:pt idx="80255">
                  <c:v>40127.5</c:v>
                </c:pt>
                <c:pt idx="80256">
                  <c:v>40128</c:v>
                </c:pt>
                <c:pt idx="80257">
                  <c:v>40128.5</c:v>
                </c:pt>
                <c:pt idx="80258">
                  <c:v>40129</c:v>
                </c:pt>
                <c:pt idx="80259">
                  <c:v>40129.5</c:v>
                </c:pt>
                <c:pt idx="80260">
                  <c:v>40130</c:v>
                </c:pt>
                <c:pt idx="80261">
                  <c:v>40130.5</c:v>
                </c:pt>
                <c:pt idx="80262">
                  <c:v>40131</c:v>
                </c:pt>
                <c:pt idx="80263">
                  <c:v>40131.5</c:v>
                </c:pt>
                <c:pt idx="80264">
                  <c:v>40132</c:v>
                </c:pt>
                <c:pt idx="80265">
                  <c:v>40132.5</c:v>
                </c:pt>
                <c:pt idx="80266">
                  <c:v>40133</c:v>
                </c:pt>
                <c:pt idx="80267">
                  <c:v>40133.5</c:v>
                </c:pt>
                <c:pt idx="80268">
                  <c:v>40134</c:v>
                </c:pt>
                <c:pt idx="80269">
                  <c:v>40134.5</c:v>
                </c:pt>
                <c:pt idx="80270">
                  <c:v>40135</c:v>
                </c:pt>
                <c:pt idx="80271">
                  <c:v>40135.5</c:v>
                </c:pt>
                <c:pt idx="80272">
                  <c:v>40136</c:v>
                </c:pt>
                <c:pt idx="80273">
                  <c:v>40136.5</c:v>
                </c:pt>
                <c:pt idx="80274">
                  <c:v>40137</c:v>
                </c:pt>
                <c:pt idx="80275">
                  <c:v>40137.5</c:v>
                </c:pt>
                <c:pt idx="80276">
                  <c:v>40138</c:v>
                </c:pt>
                <c:pt idx="80277">
                  <c:v>40138.5</c:v>
                </c:pt>
                <c:pt idx="80278">
                  <c:v>40139</c:v>
                </c:pt>
                <c:pt idx="80279">
                  <c:v>40139.5</c:v>
                </c:pt>
                <c:pt idx="80280">
                  <c:v>40140</c:v>
                </c:pt>
                <c:pt idx="80281">
                  <c:v>40140.5</c:v>
                </c:pt>
                <c:pt idx="80282">
                  <c:v>40141</c:v>
                </c:pt>
                <c:pt idx="80283">
                  <c:v>40141.5</c:v>
                </c:pt>
                <c:pt idx="80284">
                  <c:v>40142</c:v>
                </c:pt>
                <c:pt idx="80285">
                  <c:v>40142.5</c:v>
                </c:pt>
                <c:pt idx="80286">
                  <c:v>40143</c:v>
                </c:pt>
                <c:pt idx="80287">
                  <c:v>40143.5</c:v>
                </c:pt>
                <c:pt idx="80288">
                  <c:v>40144</c:v>
                </c:pt>
                <c:pt idx="80289">
                  <c:v>40144.5</c:v>
                </c:pt>
                <c:pt idx="80290">
                  <c:v>40145</c:v>
                </c:pt>
                <c:pt idx="80291">
                  <c:v>40145.5</c:v>
                </c:pt>
                <c:pt idx="80292">
                  <c:v>40146</c:v>
                </c:pt>
                <c:pt idx="80293">
                  <c:v>40146.5</c:v>
                </c:pt>
                <c:pt idx="80294">
                  <c:v>40147</c:v>
                </c:pt>
                <c:pt idx="80295">
                  <c:v>40147.5</c:v>
                </c:pt>
                <c:pt idx="80296">
                  <c:v>40148</c:v>
                </c:pt>
                <c:pt idx="80297">
                  <c:v>40148.5</c:v>
                </c:pt>
                <c:pt idx="80298">
                  <c:v>40149</c:v>
                </c:pt>
                <c:pt idx="80299">
                  <c:v>40149.5</c:v>
                </c:pt>
                <c:pt idx="80300">
                  <c:v>40150</c:v>
                </c:pt>
                <c:pt idx="80301">
                  <c:v>40150.5</c:v>
                </c:pt>
                <c:pt idx="80302">
                  <c:v>40151</c:v>
                </c:pt>
                <c:pt idx="80303">
                  <c:v>40151.5</c:v>
                </c:pt>
                <c:pt idx="80304">
                  <c:v>40152</c:v>
                </c:pt>
                <c:pt idx="80305">
                  <c:v>40152.5</c:v>
                </c:pt>
                <c:pt idx="80306">
                  <c:v>40153</c:v>
                </c:pt>
                <c:pt idx="80307">
                  <c:v>40153.5</c:v>
                </c:pt>
                <c:pt idx="80308">
                  <c:v>40154</c:v>
                </c:pt>
                <c:pt idx="80309">
                  <c:v>40154.5</c:v>
                </c:pt>
                <c:pt idx="80310">
                  <c:v>40155</c:v>
                </c:pt>
                <c:pt idx="80311">
                  <c:v>40155.5</c:v>
                </c:pt>
                <c:pt idx="80312">
                  <c:v>40156</c:v>
                </c:pt>
                <c:pt idx="80313">
                  <c:v>40156.5</c:v>
                </c:pt>
                <c:pt idx="80314">
                  <c:v>40157</c:v>
                </c:pt>
                <c:pt idx="80315">
                  <c:v>40157.5</c:v>
                </c:pt>
                <c:pt idx="80316">
                  <c:v>40158</c:v>
                </c:pt>
                <c:pt idx="80317">
                  <c:v>40158.5</c:v>
                </c:pt>
                <c:pt idx="80318">
                  <c:v>40159</c:v>
                </c:pt>
                <c:pt idx="80319">
                  <c:v>40159.5</c:v>
                </c:pt>
                <c:pt idx="80320">
                  <c:v>40160</c:v>
                </c:pt>
                <c:pt idx="80321">
                  <c:v>40160.5</c:v>
                </c:pt>
                <c:pt idx="80322">
                  <c:v>40161</c:v>
                </c:pt>
                <c:pt idx="80323">
                  <c:v>40161.5</c:v>
                </c:pt>
                <c:pt idx="80324">
                  <c:v>40162</c:v>
                </c:pt>
                <c:pt idx="80325">
                  <c:v>40162.5</c:v>
                </c:pt>
                <c:pt idx="80326">
                  <c:v>40163</c:v>
                </c:pt>
                <c:pt idx="80327">
                  <c:v>40163.5</c:v>
                </c:pt>
                <c:pt idx="80328">
                  <c:v>40164</c:v>
                </c:pt>
                <c:pt idx="80329">
                  <c:v>40164.5</c:v>
                </c:pt>
                <c:pt idx="80330">
                  <c:v>40165</c:v>
                </c:pt>
                <c:pt idx="80331">
                  <c:v>40165.5</c:v>
                </c:pt>
                <c:pt idx="80332">
                  <c:v>40166</c:v>
                </c:pt>
                <c:pt idx="80333">
                  <c:v>40166.5</c:v>
                </c:pt>
                <c:pt idx="80334">
                  <c:v>40167</c:v>
                </c:pt>
                <c:pt idx="80335">
                  <c:v>40167.5</c:v>
                </c:pt>
                <c:pt idx="80336">
                  <c:v>40168</c:v>
                </c:pt>
                <c:pt idx="80337">
                  <c:v>40168.5</c:v>
                </c:pt>
                <c:pt idx="80338">
                  <c:v>40169</c:v>
                </c:pt>
                <c:pt idx="80339">
                  <c:v>40169.5</c:v>
                </c:pt>
                <c:pt idx="80340">
                  <c:v>40170</c:v>
                </c:pt>
                <c:pt idx="80341">
                  <c:v>40170.5</c:v>
                </c:pt>
                <c:pt idx="80342">
                  <c:v>40171</c:v>
                </c:pt>
                <c:pt idx="80343">
                  <c:v>40171.5</c:v>
                </c:pt>
                <c:pt idx="80344">
                  <c:v>40172</c:v>
                </c:pt>
                <c:pt idx="80345">
                  <c:v>40172.5</c:v>
                </c:pt>
                <c:pt idx="80346">
                  <c:v>40173</c:v>
                </c:pt>
                <c:pt idx="80347">
                  <c:v>40173.5</c:v>
                </c:pt>
                <c:pt idx="80348">
                  <c:v>40174</c:v>
                </c:pt>
                <c:pt idx="80349">
                  <c:v>40174.5</c:v>
                </c:pt>
                <c:pt idx="80350">
                  <c:v>40175</c:v>
                </c:pt>
                <c:pt idx="80351">
                  <c:v>40175.5</c:v>
                </c:pt>
                <c:pt idx="80352">
                  <c:v>40176</c:v>
                </c:pt>
                <c:pt idx="80353">
                  <c:v>40176.5</c:v>
                </c:pt>
                <c:pt idx="80354">
                  <c:v>40177</c:v>
                </c:pt>
                <c:pt idx="80355">
                  <c:v>40177.5</c:v>
                </c:pt>
                <c:pt idx="80356">
                  <c:v>40178</c:v>
                </c:pt>
                <c:pt idx="80357">
                  <c:v>40178.5</c:v>
                </c:pt>
                <c:pt idx="80358">
                  <c:v>40179</c:v>
                </c:pt>
                <c:pt idx="80359">
                  <c:v>40179.5</c:v>
                </c:pt>
                <c:pt idx="80360">
                  <c:v>40180</c:v>
                </c:pt>
                <c:pt idx="80361">
                  <c:v>40180.5</c:v>
                </c:pt>
                <c:pt idx="80362">
                  <c:v>40181</c:v>
                </c:pt>
                <c:pt idx="80363">
                  <c:v>40181.5</c:v>
                </c:pt>
                <c:pt idx="80364">
                  <c:v>40182</c:v>
                </c:pt>
                <c:pt idx="80365">
                  <c:v>40182.5</c:v>
                </c:pt>
                <c:pt idx="80366">
                  <c:v>40183</c:v>
                </c:pt>
                <c:pt idx="80367">
                  <c:v>40183.5</c:v>
                </c:pt>
                <c:pt idx="80368">
                  <c:v>40184</c:v>
                </c:pt>
                <c:pt idx="80369">
                  <c:v>40184.5</c:v>
                </c:pt>
                <c:pt idx="80370">
                  <c:v>40185</c:v>
                </c:pt>
                <c:pt idx="80371">
                  <c:v>40185.5</c:v>
                </c:pt>
                <c:pt idx="80372">
                  <c:v>40186</c:v>
                </c:pt>
                <c:pt idx="80373">
                  <c:v>40186.5</c:v>
                </c:pt>
                <c:pt idx="80374">
                  <c:v>40187</c:v>
                </c:pt>
                <c:pt idx="80375">
                  <c:v>40187.5</c:v>
                </c:pt>
                <c:pt idx="80376">
                  <c:v>40188</c:v>
                </c:pt>
                <c:pt idx="80377">
                  <c:v>40188.5</c:v>
                </c:pt>
                <c:pt idx="80378">
                  <c:v>40189</c:v>
                </c:pt>
                <c:pt idx="80379">
                  <c:v>40189.5</c:v>
                </c:pt>
                <c:pt idx="80380">
                  <c:v>40190</c:v>
                </c:pt>
                <c:pt idx="80381">
                  <c:v>40190.5</c:v>
                </c:pt>
                <c:pt idx="80382">
                  <c:v>40191</c:v>
                </c:pt>
                <c:pt idx="80383">
                  <c:v>40191.5</c:v>
                </c:pt>
                <c:pt idx="80384">
                  <c:v>40192</c:v>
                </c:pt>
                <c:pt idx="80385">
                  <c:v>40192.5</c:v>
                </c:pt>
                <c:pt idx="80386">
                  <c:v>40193</c:v>
                </c:pt>
                <c:pt idx="80387">
                  <c:v>40193.5</c:v>
                </c:pt>
                <c:pt idx="80388">
                  <c:v>40194</c:v>
                </c:pt>
                <c:pt idx="80389">
                  <c:v>40194.5</c:v>
                </c:pt>
                <c:pt idx="80390">
                  <c:v>40195</c:v>
                </c:pt>
                <c:pt idx="80391">
                  <c:v>40195.5</c:v>
                </c:pt>
                <c:pt idx="80392">
                  <c:v>40196</c:v>
                </c:pt>
                <c:pt idx="80393">
                  <c:v>40196.5</c:v>
                </c:pt>
                <c:pt idx="80394">
                  <c:v>40197</c:v>
                </c:pt>
                <c:pt idx="80395">
                  <c:v>40197.5</c:v>
                </c:pt>
                <c:pt idx="80396">
                  <c:v>40198</c:v>
                </c:pt>
                <c:pt idx="80397">
                  <c:v>40198.5</c:v>
                </c:pt>
                <c:pt idx="80398">
                  <c:v>40199</c:v>
                </c:pt>
                <c:pt idx="80399">
                  <c:v>40199.5</c:v>
                </c:pt>
                <c:pt idx="80400">
                  <c:v>40200</c:v>
                </c:pt>
                <c:pt idx="80401">
                  <c:v>40200.5</c:v>
                </c:pt>
                <c:pt idx="80402">
                  <c:v>40201</c:v>
                </c:pt>
                <c:pt idx="80403">
                  <c:v>40201.5</c:v>
                </c:pt>
                <c:pt idx="80404">
                  <c:v>40202</c:v>
                </c:pt>
                <c:pt idx="80405">
                  <c:v>40202.5</c:v>
                </c:pt>
                <c:pt idx="80406">
                  <c:v>40203</c:v>
                </c:pt>
                <c:pt idx="80407">
                  <c:v>40203.5</c:v>
                </c:pt>
                <c:pt idx="80408">
                  <c:v>40204</c:v>
                </c:pt>
                <c:pt idx="80409">
                  <c:v>40204.5</c:v>
                </c:pt>
                <c:pt idx="80410">
                  <c:v>40205</c:v>
                </c:pt>
                <c:pt idx="80411">
                  <c:v>40205.5</c:v>
                </c:pt>
                <c:pt idx="80412">
                  <c:v>40206</c:v>
                </c:pt>
                <c:pt idx="80413">
                  <c:v>40206.5</c:v>
                </c:pt>
                <c:pt idx="80414">
                  <c:v>40207</c:v>
                </c:pt>
                <c:pt idx="80415">
                  <c:v>40207.5</c:v>
                </c:pt>
                <c:pt idx="80416">
                  <c:v>40208</c:v>
                </c:pt>
                <c:pt idx="80417">
                  <c:v>40208.5</c:v>
                </c:pt>
                <c:pt idx="80418">
                  <c:v>40209</c:v>
                </c:pt>
                <c:pt idx="80419">
                  <c:v>40209.5</c:v>
                </c:pt>
                <c:pt idx="80420">
                  <c:v>40210</c:v>
                </c:pt>
                <c:pt idx="80421">
                  <c:v>40210.5</c:v>
                </c:pt>
                <c:pt idx="80422">
                  <c:v>40211</c:v>
                </c:pt>
                <c:pt idx="80423">
                  <c:v>40211.5</c:v>
                </c:pt>
                <c:pt idx="80424">
                  <c:v>40212</c:v>
                </c:pt>
                <c:pt idx="80425">
                  <c:v>40212.5</c:v>
                </c:pt>
                <c:pt idx="80426">
                  <c:v>40213</c:v>
                </c:pt>
                <c:pt idx="80427">
                  <c:v>40213.5</c:v>
                </c:pt>
                <c:pt idx="80428">
                  <c:v>40214</c:v>
                </c:pt>
                <c:pt idx="80429">
                  <c:v>40214.5</c:v>
                </c:pt>
                <c:pt idx="80430">
                  <c:v>40215</c:v>
                </c:pt>
                <c:pt idx="80431">
                  <c:v>40215.5</c:v>
                </c:pt>
                <c:pt idx="80432">
                  <c:v>40216</c:v>
                </c:pt>
                <c:pt idx="80433">
                  <c:v>40216.5</c:v>
                </c:pt>
                <c:pt idx="80434">
                  <c:v>40217</c:v>
                </c:pt>
                <c:pt idx="80435">
                  <c:v>40217.5</c:v>
                </c:pt>
                <c:pt idx="80436">
                  <c:v>40218</c:v>
                </c:pt>
                <c:pt idx="80437">
                  <c:v>40218.5</c:v>
                </c:pt>
                <c:pt idx="80438">
                  <c:v>40219</c:v>
                </c:pt>
                <c:pt idx="80439">
                  <c:v>40219.5</c:v>
                </c:pt>
                <c:pt idx="80440">
                  <c:v>40220</c:v>
                </c:pt>
                <c:pt idx="80441">
                  <c:v>40220.5</c:v>
                </c:pt>
                <c:pt idx="80442">
                  <c:v>40221</c:v>
                </c:pt>
                <c:pt idx="80443">
                  <c:v>40221.5</c:v>
                </c:pt>
                <c:pt idx="80444">
                  <c:v>40222</c:v>
                </c:pt>
                <c:pt idx="80445">
                  <c:v>40222.5</c:v>
                </c:pt>
                <c:pt idx="80446">
                  <c:v>40223</c:v>
                </c:pt>
                <c:pt idx="80447">
                  <c:v>40223.5</c:v>
                </c:pt>
                <c:pt idx="80448">
                  <c:v>40224</c:v>
                </c:pt>
                <c:pt idx="80449">
                  <c:v>40224.5</c:v>
                </c:pt>
                <c:pt idx="80450">
                  <c:v>40225</c:v>
                </c:pt>
                <c:pt idx="80451">
                  <c:v>40225.5</c:v>
                </c:pt>
                <c:pt idx="80452">
                  <c:v>40226</c:v>
                </c:pt>
                <c:pt idx="80453">
                  <c:v>40226.5</c:v>
                </c:pt>
                <c:pt idx="80454">
                  <c:v>40227</c:v>
                </c:pt>
                <c:pt idx="80455">
                  <c:v>40227.5</c:v>
                </c:pt>
                <c:pt idx="80456">
                  <c:v>40228</c:v>
                </c:pt>
                <c:pt idx="80457">
                  <c:v>40228.5</c:v>
                </c:pt>
                <c:pt idx="80458">
                  <c:v>40229</c:v>
                </c:pt>
                <c:pt idx="80459">
                  <c:v>40229.5</c:v>
                </c:pt>
                <c:pt idx="80460">
                  <c:v>40230</c:v>
                </c:pt>
                <c:pt idx="80461">
                  <c:v>40230.5</c:v>
                </c:pt>
                <c:pt idx="80462">
                  <c:v>40231</c:v>
                </c:pt>
                <c:pt idx="80463">
                  <c:v>40231.5</c:v>
                </c:pt>
                <c:pt idx="80464">
                  <c:v>40232</c:v>
                </c:pt>
                <c:pt idx="80465">
                  <c:v>40232.5</c:v>
                </c:pt>
                <c:pt idx="80466">
                  <c:v>40233</c:v>
                </c:pt>
                <c:pt idx="80467">
                  <c:v>40233.5</c:v>
                </c:pt>
                <c:pt idx="80468">
                  <c:v>40234</c:v>
                </c:pt>
                <c:pt idx="80469">
                  <c:v>40234.5</c:v>
                </c:pt>
                <c:pt idx="80470">
                  <c:v>40235</c:v>
                </c:pt>
                <c:pt idx="80471">
                  <c:v>40235.5</c:v>
                </c:pt>
                <c:pt idx="80472">
                  <c:v>40236</c:v>
                </c:pt>
                <c:pt idx="80473">
                  <c:v>40236.5</c:v>
                </c:pt>
                <c:pt idx="80474">
                  <c:v>40237</c:v>
                </c:pt>
                <c:pt idx="80475">
                  <c:v>40237.5</c:v>
                </c:pt>
                <c:pt idx="80476">
                  <c:v>40238</c:v>
                </c:pt>
                <c:pt idx="80477">
                  <c:v>40238.5</c:v>
                </c:pt>
                <c:pt idx="80478">
                  <c:v>40239</c:v>
                </c:pt>
                <c:pt idx="80479">
                  <c:v>40239.5</c:v>
                </c:pt>
                <c:pt idx="80480">
                  <c:v>40240</c:v>
                </c:pt>
                <c:pt idx="80481">
                  <c:v>40240.5</c:v>
                </c:pt>
                <c:pt idx="80482">
                  <c:v>40241</c:v>
                </c:pt>
                <c:pt idx="80483">
                  <c:v>40241.5</c:v>
                </c:pt>
                <c:pt idx="80484">
                  <c:v>40242</c:v>
                </c:pt>
                <c:pt idx="80485">
                  <c:v>40242.5</c:v>
                </c:pt>
                <c:pt idx="80486">
                  <c:v>40243</c:v>
                </c:pt>
                <c:pt idx="80487">
                  <c:v>40243.5</c:v>
                </c:pt>
                <c:pt idx="80488">
                  <c:v>40244</c:v>
                </c:pt>
                <c:pt idx="80489">
                  <c:v>40244.5</c:v>
                </c:pt>
                <c:pt idx="80490">
                  <c:v>40245</c:v>
                </c:pt>
                <c:pt idx="80491">
                  <c:v>40245.5</c:v>
                </c:pt>
                <c:pt idx="80492">
                  <c:v>40246</c:v>
                </c:pt>
                <c:pt idx="80493">
                  <c:v>40246.5</c:v>
                </c:pt>
                <c:pt idx="80494">
                  <c:v>40247</c:v>
                </c:pt>
                <c:pt idx="80495">
                  <c:v>40247.5</c:v>
                </c:pt>
                <c:pt idx="80496">
                  <c:v>40248</c:v>
                </c:pt>
                <c:pt idx="80497">
                  <c:v>40248.5</c:v>
                </c:pt>
                <c:pt idx="80498">
                  <c:v>40249</c:v>
                </c:pt>
                <c:pt idx="80499">
                  <c:v>40249.5</c:v>
                </c:pt>
                <c:pt idx="80500">
                  <c:v>40250</c:v>
                </c:pt>
                <c:pt idx="80501">
                  <c:v>40250.5</c:v>
                </c:pt>
                <c:pt idx="80502">
                  <c:v>40251</c:v>
                </c:pt>
                <c:pt idx="80503">
                  <c:v>40251.5</c:v>
                </c:pt>
                <c:pt idx="80504">
                  <c:v>40252</c:v>
                </c:pt>
                <c:pt idx="80505">
                  <c:v>40252.5</c:v>
                </c:pt>
                <c:pt idx="80506">
                  <c:v>40253</c:v>
                </c:pt>
                <c:pt idx="80507">
                  <c:v>40253.5</c:v>
                </c:pt>
                <c:pt idx="80508">
                  <c:v>40254</c:v>
                </c:pt>
                <c:pt idx="80509">
                  <c:v>40254.5</c:v>
                </c:pt>
                <c:pt idx="80510">
                  <c:v>40255</c:v>
                </c:pt>
                <c:pt idx="80511">
                  <c:v>40255.5</c:v>
                </c:pt>
                <c:pt idx="80512">
                  <c:v>40256</c:v>
                </c:pt>
                <c:pt idx="80513">
                  <c:v>40256.5</c:v>
                </c:pt>
                <c:pt idx="80514">
                  <c:v>40257</c:v>
                </c:pt>
                <c:pt idx="80515">
                  <c:v>40257.5</c:v>
                </c:pt>
                <c:pt idx="80516">
                  <c:v>40258</c:v>
                </c:pt>
                <c:pt idx="80517">
                  <c:v>40258.5</c:v>
                </c:pt>
                <c:pt idx="80518">
                  <c:v>40259</c:v>
                </c:pt>
                <c:pt idx="80519">
                  <c:v>40259.5</c:v>
                </c:pt>
                <c:pt idx="80520">
                  <c:v>40260</c:v>
                </c:pt>
                <c:pt idx="80521">
                  <c:v>40260.5</c:v>
                </c:pt>
                <c:pt idx="80522">
                  <c:v>40261</c:v>
                </c:pt>
                <c:pt idx="80523">
                  <c:v>40261.5</c:v>
                </c:pt>
                <c:pt idx="80524">
                  <c:v>40262</c:v>
                </c:pt>
                <c:pt idx="80525">
                  <c:v>40262.5</c:v>
                </c:pt>
                <c:pt idx="80526">
                  <c:v>40263</c:v>
                </c:pt>
                <c:pt idx="80527">
                  <c:v>40263.5</c:v>
                </c:pt>
                <c:pt idx="80528">
                  <c:v>40264</c:v>
                </c:pt>
                <c:pt idx="80529">
                  <c:v>40264.5</c:v>
                </c:pt>
                <c:pt idx="80530">
                  <c:v>40265</c:v>
                </c:pt>
                <c:pt idx="80531">
                  <c:v>40265.5</c:v>
                </c:pt>
                <c:pt idx="80532">
                  <c:v>40266</c:v>
                </c:pt>
                <c:pt idx="80533">
                  <c:v>40266.5</c:v>
                </c:pt>
                <c:pt idx="80534">
                  <c:v>40267</c:v>
                </c:pt>
                <c:pt idx="80535">
                  <c:v>40267.5</c:v>
                </c:pt>
                <c:pt idx="80536">
                  <c:v>40268</c:v>
                </c:pt>
                <c:pt idx="80537">
                  <c:v>40268.5</c:v>
                </c:pt>
                <c:pt idx="80538">
                  <c:v>40269</c:v>
                </c:pt>
                <c:pt idx="80539">
                  <c:v>40269.5</c:v>
                </c:pt>
                <c:pt idx="80540">
                  <c:v>40270</c:v>
                </c:pt>
                <c:pt idx="80541">
                  <c:v>40270.5</c:v>
                </c:pt>
                <c:pt idx="80542">
                  <c:v>40271</c:v>
                </c:pt>
                <c:pt idx="80543">
                  <c:v>40271.5</c:v>
                </c:pt>
                <c:pt idx="80544">
                  <c:v>40272</c:v>
                </c:pt>
                <c:pt idx="80545">
                  <c:v>40272.5</c:v>
                </c:pt>
                <c:pt idx="80546">
                  <c:v>40273</c:v>
                </c:pt>
                <c:pt idx="80547">
                  <c:v>40273.5</c:v>
                </c:pt>
                <c:pt idx="80548">
                  <c:v>40274</c:v>
                </c:pt>
                <c:pt idx="80549">
                  <c:v>40274.5</c:v>
                </c:pt>
                <c:pt idx="80550">
                  <c:v>40275</c:v>
                </c:pt>
                <c:pt idx="80551">
                  <c:v>40275.5</c:v>
                </c:pt>
                <c:pt idx="80552">
                  <c:v>40276</c:v>
                </c:pt>
                <c:pt idx="80553">
                  <c:v>40276.5</c:v>
                </c:pt>
                <c:pt idx="80554">
                  <c:v>40277</c:v>
                </c:pt>
                <c:pt idx="80555">
                  <c:v>40277.5</c:v>
                </c:pt>
                <c:pt idx="80556">
                  <c:v>40278</c:v>
                </c:pt>
                <c:pt idx="80557">
                  <c:v>40278.5</c:v>
                </c:pt>
                <c:pt idx="80558">
                  <c:v>40279</c:v>
                </c:pt>
                <c:pt idx="80559">
                  <c:v>40279.5</c:v>
                </c:pt>
                <c:pt idx="80560">
                  <c:v>40280</c:v>
                </c:pt>
                <c:pt idx="80561">
                  <c:v>40280.5</c:v>
                </c:pt>
                <c:pt idx="80562">
                  <c:v>40281</c:v>
                </c:pt>
                <c:pt idx="80563">
                  <c:v>40281.5</c:v>
                </c:pt>
                <c:pt idx="80564">
                  <c:v>40282</c:v>
                </c:pt>
                <c:pt idx="80565">
                  <c:v>40282.5</c:v>
                </c:pt>
                <c:pt idx="80566">
                  <c:v>40283</c:v>
                </c:pt>
                <c:pt idx="80567">
                  <c:v>40283.5</c:v>
                </c:pt>
                <c:pt idx="80568">
                  <c:v>40284</c:v>
                </c:pt>
                <c:pt idx="80569">
                  <c:v>40284.5</c:v>
                </c:pt>
                <c:pt idx="80570">
                  <c:v>40285</c:v>
                </c:pt>
                <c:pt idx="80571">
                  <c:v>40285.5</c:v>
                </c:pt>
                <c:pt idx="80572">
                  <c:v>40286</c:v>
                </c:pt>
                <c:pt idx="80573">
                  <c:v>40286.5</c:v>
                </c:pt>
                <c:pt idx="80574">
                  <c:v>40287</c:v>
                </c:pt>
                <c:pt idx="80575">
                  <c:v>40287.5</c:v>
                </c:pt>
                <c:pt idx="80576">
                  <c:v>40288</c:v>
                </c:pt>
                <c:pt idx="80577">
                  <c:v>40288.5</c:v>
                </c:pt>
                <c:pt idx="80578">
                  <c:v>40289</c:v>
                </c:pt>
                <c:pt idx="80579">
                  <c:v>40289.5</c:v>
                </c:pt>
                <c:pt idx="80580">
                  <c:v>40290</c:v>
                </c:pt>
                <c:pt idx="80581">
                  <c:v>40290.5</c:v>
                </c:pt>
                <c:pt idx="80582">
                  <c:v>40291</c:v>
                </c:pt>
                <c:pt idx="80583">
                  <c:v>40291.5</c:v>
                </c:pt>
                <c:pt idx="80584">
                  <c:v>40292</c:v>
                </c:pt>
                <c:pt idx="80585">
                  <c:v>40292.5</c:v>
                </c:pt>
                <c:pt idx="80586">
                  <c:v>40293</c:v>
                </c:pt>
                <c:pt idx="80587">
                  <c:v>40293.5</c:v>
                </c:pt>
                <c:pt idx="80588">
                  <c:v>40294</c:v>
                </c:pt>
                <c:pt idx="80589">
                  <c:v>40294.5</c:v>
                </c:pt>
                <c:pt idx="80590">
                  <c:v>40295</c:v>
                </c:pt>
                <c:pt idx="80591">
                  <c:v>40295.5</c:v>
                </c:pt>
                <c:pt idx="80592">
                  <c:v>40296</c:v>
                </c:pt>
                <c:pt idx="80593">
                  <c:v>40296.5</c:v>
                </c:pt>
                <c:pt idx="80594">
                  <c:v>40297</c:v>
                </c:pt>
                <c:pt idx="80595">
                  <c:v>40297.5</c:v>
                </c:pt>
                <c:pt idx="80596">
                  <c:v>40298</c:v>
                </c:pt>
                <c:pt idx="80597">
                  <c:v>40298.5</c:v>
                </c:pt>
                <c:pt idx="80598">
                  <c:v>40299</c:v>
                </c:pt>
                <c:pt idx="80599">
                  <c:v>40299.5</c:v>
                </c:pt>
                <c:pt idx="80600">
                  <c:v>40300</c:v>
                </c:pt>
                <c:pt idx="80601">
                  <c:v>40300.5</c:v>
                </c:pt>
                <c:pt idx="80602">
                  <c:v>40301</c:v>
                </c:pt>
                <c:pt idx="80603">
                  <c:v>40301.5</c:v>
                </c:pt>
                <c:pt idx="80604">
                  <c:v>40302</c:v>
                </c:pt>
                <c:pt idx="80605">
                  <c:v>40302.5</c:v>
                </c:pt>
                <c:pt idx="80606">
                  <c:v>40303</c:v>
                </c:pt>
                <c:pt idx="80607">
                  <c:v>40303.5</c:v>
                </c:pt>
                <c:pt idx="80608">
                  <c:v>40304</c:v>
                </c:pt>
                <c:pt idx="80609">
                  <c:v>40304.5</c:v>
                </c:pt>
                <c:pt idx="80610">
                  <c:v>40305</c:v>
                </c:pt>
                <c:pt idx="80611">
                  <c:v>40305.5</c:v>
                </c:pt>
                <c:pt idx="80612">
                  <c:v>40306</c:v>
                </c:pt>
                <c:pt idx="80613">
                  <c:v>40306.5</c:v>
                </c:pt>
                <c:pt idx="80614">
                  <c:v>40307</c:v>
                </c:pt>
                <c:pt idx="80615">
                  <c:v>40307.5</c:v>
                </c:pt>
                <c:pt idx="80616">
                  <c:v>40308</c:v>
                </c:pt>
                <c:pt idx="80617">
                  <c:v>40308.5</c:v>
                </c:pt>
                <c:pt idx="80618">
                  <c:v>40309</c:v>
                </c:pt>
                <c:pt idx="80619">
                  <c:v>40309.5</c:v>
                </c:pt>
                <c:pt idx="80620">
                  <c:v>40310</c:v>
                </c:pt>
                <c:pt idx="80621">
                  <c:v>40310.5</c:v>
                </c:pt>
                <c:pt idx="80622">
                  <c:v>40311</c:v>
                </c:pt>
                <c:pt idx="80623">
                  <c:v>40311.5</c:v>
                </c:pt>
                <c:pt idx="80624">
                  <c:v>40312</c:v>
                </c:pt>
                <c:pt idx="80625">
                  <c:v>40312.5</c:v>
                </c:pt>
                <c:pt idx="80626">
                  <c:v>40313</c:v>
                </c:pt>
                <c:pt idx="80627">
                  <c:v>40313.5</c:v>
                </c:pt>
                <c:pt idx="80628">
                  <c:v>40314</c:v>
                </c:pt>
                <c:pt idx="80629">
                  <c:v>40314.5</c:v>
                </c:pt>
                <c:pt idx="80630">
                  <c:v>40315</c:v>
                </c:pt>
                <c:pt idx="80631">
                  <c:v>40315.5</c:v>
                </c:pt>
                <c:pt idx="80632">
                  <c:v>40316</c:v>
                </c:pt>
                <c:pt idx="80633">
                  <c:v>40316.5</c:v>
                </c:pt>
                <c:pt idx="80634">
                  <c:v>40317</c:v>
                </c:pt>
                <c:pt idx="80635">
                  <c:v>40317.5</c:v>
                </c:pt>
                <c:pt idx="80636">
                  <c:v>40318</c:v>
                </c:pt>
                <c:pt idx="80637">
                  <c:v>40318.5</c:v>
                </c:pt>
                <c:pt idx="80638">
                  <c:v>40319</c:v>
                </c:pt>
                <c:pt idx="80639">
                  <c:v>40319.5</c:v>
                </c:pt>
                <c:pt idx="80640">
                  <c:v>40320</c:v>
                </c:pt>
                <c:pt idx="80641">
                  <c:v>40320.5</c:v>
                </c:pt>
                <c:pt idx="80642">
                  <c:v>40321</c:v>
                </c:pt>
                <c:pt idx="80643">
                  <c:v>40321.5</c:v>
                </c:pt>
                <c:pt idx="80644">
                  <c:v>40322</c:v>
                </c:pt>
                <c:pt idx="80645">
                  <c:v>40322.5</c:v>
                </c:pt>
                <c:pt idx="80646">
                  <c:v>40323</c:v>
                </c:pt>
                <c:pt idx="80647">
                  <c:v>40323.5</c:v>
                </c:pt>
                <c:pt idx="80648">
                  <c:v>40324</c:v>
                </c:pt>
                <c:pt idx="80649">
                  <c:v>40324.5</c:v>
                </c:pt>
                <c:pt idx="80650">
                  <c:v>40325</c:v>
                </c:pt>
                <c:pt idx="80651">
                  <c:v>40325.5</c:v>
                </c:pt>
                <c:pt idx="80652">
                  <c:v>40326</c:v>
                </c:pt>
                <c:pt idx="80653">
                  <c:v>40326.5</c:v>
                </c:pt>
                <c:pt idx="80654">
                  <c:v>40327</c:v>
                </c:pt>
                <c:pt idx="80655">
                  <c:v>40327.5</c:v>
                </c:pt>
                <c:pt idx="80656">
                  <c:v>40328</c:v>
                </c:pt>
                <c:pt idx="80657">
                  <c:v>40328.5</c:v>
                </c:pt>
                <c:pt idx="80658">
                  <c:v>40329</c:v>
                </c:pt>
                <c:pt idx="80659">
                  <c:v>40329.5</c:v>
                </c:pt>
                <c:pt idx="80660">
                  <c:v>40330</c:v>
                </c:pt>
                <c:pt idx="80661">
                  <c:v>40330.5</c:v>
                </c:pt>
                <c:pt idx="80662">
                  <c:v>40331</c:v>
                </c:pt>
                <c:pt idx="80663">
                  <c:v>40331.5</c:v>
                </c:pt>
                <c:pt idx="80664">
                  <c:v>40332</c:v>
                </c:pt>
                <c:pt idx="80665">
                  <c:v>40332.5</c:v>
                </c:pt>
                <c:pt idx="80666">
                  <c:v>40333</c:v>
                </c:pt>
                <c:pt idx="80667">
                  <c:v>40333.5</c:v>
                </c:pt>
                <c:pt idx="80668">
                  <c:v>40334</c:v>
                </c:pt>
                <c:pt idx="80669">
                  <c:v>40334.5</c:v>
                </c:pt>
                <c:pt idx="80670">
                  <c:v>40335</c:v>
                </c:pt>
                <c:pt idx="80671">
                  <c:v>40335.5</c:v>
                </c:pt>
                <c:pt idx="80672">
                  <c:v>40336</c:v>
                </c:pt>
                <c:pt idx="80673">
                  <c:v>40336.5</c:v>
                </c:pt>
                <c:pt idx="80674">
                  <c:v>40337</c:v>
                </c:pt>
                <c:pt idx="80675">
                  <c:v>40337.5</c:v>
                </c:pt>
                <c:pt idx="80676">
                  <c:v>40338</c:v>
                </c:pt>
                <c:pt idx="80677">
                  <c:v>40338.5</c:v>
                </c:pt>
                <c:pt idx="80678">
                  <c:v>40339</c:v>
                </c:pt>
                <c:pt idx="80679">
                  <c:v>40339.5</c:v>
                </c:pt>
                <c:pt idx="80680">
                  <c:v>40340</c:v>
                </c:pt>
                <c:pt idx="80681">
                  <c:v>40340.5</c:v>
                </c:pt>
                <c:pt idx="80682">
                  <c:v>40341</c:v>
                </c:pt>
                <c:pt idx="80683">
                  <c:v>40341.5</c:v>
                </c:pt>
                <c:pt idx="80684">
                  <c:v>40342</c:v>
                </c:pt>
                <c:pt idx="80685">
                  <c:v>40342.5</c:v>
                </c:pt>
                <c:pt idx="80686">
                  <c:v>40343</c:v>
                </c:pt>
                <c:pt idx="80687">
                  <c:v>40343.5</c:v>
                </c:pt>
                <c:pt idx="80688">
                  <c:v>40344</c:v>
                </c:pt>
                <c:pt idx="80689">
                  <c:v>40344.5</c:v>
                </c:pt>
                <c:pt idx="80690">
                  <c:v>40345</c:v>
                </c:pt>
                <c:pt idx="80691">
                  <c:v>40345.5</c:v>
                </c:pt>
                <c:pt idx="80692">
                  <c:v>40346</c:v>
                </c:pt>
                <c:pt idx="80693">
                  <c:v>40346.5</c:v>
                </c:pt>
                <c:pt idx="80694">
                  <c:v>40347</c:v>
                </c:pt>
                <c:pt idx="80695">
                  <c:v>40347.5</c:v>
                </c:pt>
                <c:pt idx="80696">
                  <c:v>40348</c:v>
                </c:pt>
                <c:pt idx="80697">
                  <c:v>40348.5</c:v>
                </c:pt>
                <c:pt idx="80698">
                  <c:v>40349</c:v>
                </c:pt>
                <c:pt idx="80699">
                  <c:v>40349.5</c:v>
                </c:pt>
                <c:pt idx="80700">
                  <c:v>40350</c:v>
                </c:pt>
                <c:pt idx="80701">
                  <c:v>40350.5</c:v>
                </c:pt>
                <c:pt idx="80702">
                  <c:v>40351</c:v>
                </c:pt>
                <c:pt idx="80703">
                  <c:v>40351.5</c:v>
                </c:pt>
                <c:pt idx="80704">
                  <c:v>40352</c:v>
                </c:pt>
                <c:pt idx="80705">
                  <c:v>40352.5</c:v>
                </c:pt>
                <c:pt idx="80706">
                  <c:v>40353</c:v>
                </c:pt>
                <c:pt idx="80707">
                  <c:v>40353.5</c:v>
                </c:pt>
                <c:pt idx="80708">
                  <c:v>40354</c:v>
                </c:pt>
                <c:pt idx="80709">
                  <c:v>40354.5</c:v>
                </c:pt>
                <c:pt idx="80710">
                  <c:v>40355</c:v>
                </c:pt>
                <c:pt idx="80711">
                  <c:v>40355.5</c:v>
                </c:pt>
                <c:pt idx="80712">
                  <c:v>40356</c:v>
                </c:pt>
                <c:pt idx="80713">
                  <c:v>40356.5</c:v>
                </c:pt>
                <c:pt idx="80714">
                  <c:v>40357</c:v>
                </c:pt>
                <c:pt idx="80715">
                  <c:v>40357.5</c:v>
                </c:pt>
                <c:pt idx="80716">
                  <c:v>40358</c:v>
                </c:pt>
                <c:pt idx="80717">
                  <c:v>40358.5</c:v>
                </c:pt>
                <c:pt idx="80718">
                  <c:v>40359</c:v>
                </c:pt>
                <c:pt idx="80719">
                  <c:v>40359.5</c:v>
                </c:pt>
                <c:pt idx="80720">
                  <c:v>40360</c:v>
                </c:pt>
                <c:pt idx="80721">
                  <c:v>40360.5</c:v>
                </c:pt>
                <c:pt idx="80722">
                  <c:v>40361</c:v>
                </c:pt>
                <c:pt idx="80723">
                  <c:v>40361.5</c:v>
                </c:pt>
                <c:pt idx="80724">
                  <c:v>40362</c:v>
                </c:pt>
                <c:pt idx="80725">
                  <c:v>40362.5</c:v>
                </c:pt>
                <c:pt idx="80726">
                  <c:v>40363</c:v>
                </c:pt>
                <c:pt idx="80727">
                  <c:v>40363.5</c:v>
                </c:pt>
                <c:pt idx="80728">
                  <c:v>40364</c:v>
                </c:pt>
                <c:pt idx="80729">
                  <c:v>40364.5</c:v>
                </c:pt>
                <c:pt idx="80730">
                  <c:v>40365</c:v>
                </c:pt>
                <c:pt idx="80731">
                  <c:v>40365.5</c:v>
                </c:pt>
                <c:pt idx="80732">
                  <c:v>40366</c:v>
                </c:pt>
                <c:pt idx="80733">
                  <c:v>40366.5</c:v>
                </c:pt>
                <c:pt idx="80734">
                  <c:v>40367</c:v>
                </c:pt>
                <c:pt idx="80735">
                  <c:v>40367.5</c:v>
                </c:pt>
                <c:pt idx="80736">
                  <c:v>40368</c:v>
                </c:pt>
                <c:pt idx="80737">
                  <c:v>40368.5</c:v>
                </c:pt>
                <c:pt idx="80738">
                  <c:v>40369</c:v>
                </c:pt>
                <c:pt idx="80739">
                  <c:v>40369.5</c:v>
                </c:pt>
                <c:pt idx="80740">
                  <c:v>40370</c:v>
                </c:pt>
                <c:pt idx="80741">
                  <c:v>40370.5</c:v>
                </c:pt>
                <c:pt idx="80742">
                  <c:v>40371</c:v>
                </c:pt>
                <c:pt idx="80743">
                  <c:v>40371.5</c:v>
                </c:pt>
                <c:pt idx="80744">
                  <c:v>40372</c:v>
                </c:pt>
                <c:pt idx="80745">
                  <c:v>40372.5</c:v>
                </c:pt>
                <c:pt idx="80746">
                  <c:v>40373</c:v>
                </c:pt>
                <c:pt idx="80747">
                  <c:v>40373.5</c:v>
                </c:pt>
                <c:pt idx="80748">
                  <c:v>40374</c:v>
                </c:pt>
                <c:pt idx="80749">
                  <c:v>40374.5</c:v>
                </c:pt>
                <c:pt idx="80750">
                  <c:v>40375</c:v>
                </c:pt>
                <c:pt idx="80751">
                  <c:v>40375.5</c:v>
                </c:pt>
                <c:pt idx="80752">
                  <c:v>40376</c:v>
                </c:pt>
                <c:pt idx="80753">
                  <c:v>40376.5</c:v>
                </c:pt>
                <c:pt idx="80754">
                  <c:v>40377</c:v>
                </c:pt>
                <c:pt idx="80755">
                  <c:v>40377.5</c:v>
                </c:pt>
                <c:pt idx="80756">
                  <c:v>40378</c:v>
                </c:pt>
                <c:pt idx="80757">
                  <c:v>40378.5</c:v>
                </c:pt>
                <c:pt idx="80758">
                  <c:v>40379</c:v>
                </c:pt>
                <c:pt idx="80759">
                  <c:v>40379.5</c:v>
                </c:pt>
                <c:pt idx="80760">
                  <c:v>40380</c:v>
                </c:pt>
                <c:pt idx="80761">
                  <c:v>40380.5</c:v>
                </c:pt>
                <c:pt idx="80762">
                  <c:v>40381</c:v>
                </c:pt>
                <c:pt idx="80763">
                  <c:v>40381.5</c:v>
                </c:pt>
                <c:pt idx="80764">
                  <c:v>40382</c:v>
                </c:pt>
                <c:pt idx="80765">
                  <c:v>40382.5</c:v>
                </c:pt>
                <c:pt idx="80766">
                  <c:v>40383</c:v>
                </c:pt>
                <c:pt idx="80767">
                  <c:v>40383.5</c:v>
                </c:pt>
                <c:pt idx="80768">
                  <c:v>40384</c:v>
                </c:pt>
                <c:pt idx="80769">
                  <c:v>40384.5</c:v>
                </c:pt>
                <c:pt idx="80770">
                  <c:v>40385</c:v>
                </c:pt>
                <c:pt idx="80771">
                  <c:v>40385.5</c:v>
                </c:pt>
                <c:pt idx="80772">
                  <c:v>40386</c:v>
                </c:pt>
                <c:pt idx="80773">
                  <c:v>40386.5</c:v>
                </c:pt>
                <c:pt idx="80774">
                  <c:v>40387</c:v>
                </c:pt>
                <c:pt idx="80775">
                  <c:v>40387.5</c:v>
                </c:pt>
                <c:pt idx="80776">
                  <c:v>40388</c:v>
                </c:pt>
                <c:pt idx="80777">
                  <c:v>40388.5</c:v>
                </c:pt>
                <c:pt idx="80778">
                  <c:v>40389</c:v>
                </c:pt>
                <c:pt idx="80779">
                  <c:v>40389.5</c:v>
                </c:pt>
                <c:pt idx="80780">
                  <c:v>40390</c:v>
                </c:pt>
                <c:pt idx="80781">
                  <c:v>40390.5</c:v>
                </c:pt>
                <c:pt idx="80782">
                  <c:v>40391</c:v>
                </c:pt>
                <c:pt idx="80783">
                  <c:v>40391.5</c:v>
                </c:pt>
                <c:pt idx="80784">
                  <c:v>40392</c:v>
                </c:pt>
                <c:pt idx="80785">
                  <c:v>40392.5</c:v>
                </c:pt>
                <c:pt idx="80786">
                  <c:v>40393</c:v>
                </c:pt>
                <c:pt idx="80787">
                  <c:v>40393.5</c:v>
                </c:pt>
                <c:pt idx="80788">
                  <c:v>40394</c:v>
                </c:pt>
                <c:pt idx="80789">
                  <c:v>40394.5</c:v>
                </c:pt>
                <c:pt idx="80790">
                  <c:v>40395</c:v>
                </c:pt>
                <c:pt idx="80791">
                  <c:v>40395.5</c:v>
                </c:pt>
                <c:pt idx="80792">
                  <c:v>40396</c:v>
                </c:pt>
                <c:pt idx="80793">
                  <c:v>40396.5</c:v>
                </c:pt>
                <c:pt idx="80794">
                  <c:v>40397</c:v>
                </c:pt>
                <c:pt idx="80795">
                  <c:v>40397.5</c:v>
                </c:pt>
                <c:pt idx="80796">
                  <c:v>40398</c:v>
                </c:pt>
                <c:pt idx="80797">
                  <c:v>40398.5</c:v>
                </c:pt>
                <c:pt idx="80798">
                  <c:v>40399</c:v>
                </c:pt>
                <c:pt idx="80799">
                  <c:v>40399.5</c:v>
                </c:pt>
                <c:pt idx="80800">
                  <c:v>40400</c:v>
                </c:pt>
                <c:pt idx="80801">
                  <c:v>40400.5</c:v>
                </c:pt>
                <c:pt idx="80802">
                  <c:v>40401</c:v>
                </c:pt>
                <c:pt idx="80803">
                  <c:v>40401.5</c:v>
                </c:pt>
                <c:pt idx="80804">
                  <c:v>40402</c:v>
                </c:pt>
                <c:pt idx="80805">
                  <c:v>40402.5</c:v>
                </c:pt>
                <c:pt idx="80806">
                  <c:v>40403</c:v>
                </c:pt>
                <c:pt idx="80807">
                  <c:v>40403.5</c:v>
                </c:pt>
                <c:pt idx="80808">
                  <c:v>40404</c:v>
                </c:pt>
                <c:pt idx="80809">
                  <c:v>40404.5</c:v>
                </c:pt>
                <c:pt idx="80810">
                  <c:v>40405</c:v>
                </c:pt>
                <c:pt idx="80811">
                  <c:v>40405.5</c:v>
                </c:pt>
                <c:pt idx="80812">
                  <c:v>40406</c:v>
                </c:pt>
                <c:pt idx="80813">
                  <c:v>40406.5</c:v>
                </c:pt>
                <c:pt idx="80814">
                  <c:v>40407</c:v>
                </c:pt>
                <c:pt idx="80815">
                  <c:v>40407.5</c:v>
                </c:pt>
                <c:pt idx="80816">
                  <c:v>40408</c:v>
                </c:pt>
                <c:pt idx="80817">
                  <c:v>40408.5</c:v>
                </c:pt>
                <c:pt idx="80818">
                  <c:v>40409</c:v>
                </c:pt>
                <c:pt idx="80819">
                  <c:v>40409.5</c:v>
                </c:pt>
                <c:pt idx="80820">
                  <c:v>40410</c:v>
                </c:pt>
                <c:pt idx="80821">
                  <c:v>40410.5</c:v>
                </c:pt>
                <c:pt idx="80822">
                  <c:v>40411</c:v>
                </c:pt>
                <c:pt idx="80823">
                  <c:v>40411.5</c:v>
                </c:pt>
                <c:pt idx="80824">
                  <c:v>40412</c:v>
                </c:pt>
                <c:pt idx="80825">
                  <c:v>40412.5</c:v>
                </c:pt>
                <c:pt idx="80826">
                  <c:v>40413</c:v>
                </c:pt>
                <c:pt idx="80827">
                  <c:v>40413.5</c:v>
                </c:pt>
                <c:pt idx="80828">
                  <c:v>40414</c:v>
                </c:pt>
                <c:pt idx="80829">
                  <c:v>40414.5</c:v>
                </c:pt>
                <c:pt idx="80830">
                  <c:v>40415</c:v>
                </c:pt>
                <c:pt idx="80831">
                  <c:v>40415.5</c:v>
                </c:pt>
                <c:pt idx="80832">
                  <c:v>40416</c:v>
                </c:pt>
                <c:pt idx="80833">
                  <c:v>40416.5</c:v>
                </c:pt>
                <c:pt idx="80834">
                  <c:v>40417</c:v>
                </c:pt>
                <c:pt idx="80835">
                  <c:v>40417.5</c:v>
                </c:pt>
                <c:pt idx="80836">
                  <c:v>40418</c:v>
                </c:pt>
                <c:pt idx="80837">
                  <c:v>40418.5</c:v>
                </c:pt>
                <c:pt idx="80838">
                  <c:v>40419</c:v>
                </c:pt>
                <c:pt idx="80839">
                  <c:v>40419.5</c:v>
                </c:pt>
                <c:pt idx="80840">
                  <c:v>40420</c:v>
                </c:pt>
                <c:pt idx="80841">
                  <c:v>40420.5</c:v>
                </c:pt>
                <c:pt idx="80842">
                  <c:v>40421</c:v>
                </c:pt>
                <c:pt idx="80843">
                  <c:v>40421.5</c:v>
                </c:pt>
                <c:pt idx="80844">
                  <c:v>40422</c:v>
                </c:pt>
                <c:pt idx="80845">
                  <c:v>40422.5</c:v>
                </c:pt>
                <c:pt idx="80846">
                  <c:v>40423</c:v>
                </c:pt>
                <c:pt idx="80847">
                  <c:v>40423.5</c:v>
                </c:pt>
                <c:pt idx="80848">
                  <c:v>40424</c:v>
                </c:pt>
                <c:pt idx="80849">
                  <c:v>40424.5</c:v>
                </c:pt>
                <c:pt idx="80850">
                  <c:v>40425</c:v>
                </c:pt>
                <c:pt idx="80851">
                  <c:v>40425.5</c:v>
                </c:pt>
                <c:pt idx="80852">
                  <c:v>40426</c:v>
                </c:pt>
                <c:pt idx="80853">
                  <c:v>40426.5</c:v>
                </c:pt>
                <c:pt idx="80854">
                  <c:v>40427</c:v>
                </c:pt>
                <c:pt idx="80855">
                  <c:v>40427.5</c:v>
                </c:pt>
                <c:pt idx="80856">
                  <c:v>40428</c:v>
                </c:pt>
                <c:pt idx="80857">
                  <c:v>40428.5</c:v>
                </c:pt>
                <c:pt idx="80858">
                  <c:v>40429</c:v>
                </c:pt>
                <c:pt idx="80859">
                  <c:v>40429.5</c:v>
                </c:pt>
                <c:pt idx="80860">
                  <c:v>40430</c:v>
                </c:pt>
                <c:pt idx="80861">
                  <c:v>40430.5</c:v>
                </c:pt>
                <c:pt idx="80862">
                  <c:v>40431</c:v>
                </c:pt>
                <c:pt idx="80863">
                  <c:v>40431.5</c:v>
                </c:pt>
                <c:pt idx="80864">
                  <c:v>40432</c:v>
                </c:pt>
                <c:pt idx="80865">
                  <c:v>40432.5</c:v>
                </c:pt>
                <c:pt idx="80866">
                  <c:v>40433</c:v>
                </c:pt>
                <c:pt idx="80867">
                  <c:v>40433.5</c:v>
                </c:pt>
                <c:pt idx="80868">
                  <c:v>40434</c:v>
                </c:pt>
                <c:pt idx="80869">
                  <c:v>40434.5</c:v>
                </c:pt>
                <c:pt idx="80870">
                  <c:v>40435</c:v>
                </c:pt>
                <c:pt idx="80871">
                  <c:v>40435.5</c:v>
                </c:pt>
                <c:pt idx="80872">
                  <c:v>40436</c:v>
                </c:pt>
                <c:pt idx="80873">
                  <c:v>40436.5</c:v>
                </c:pt>
                <c:pt idx="80874">
                  <c:v>40437</c:v>
                </c:pt>
                <c:pt idx="80875">
                  <c:v>40437.5</c:v>
                </c:pt>
                <c:pt idx="80876">
                  <c:v>40438</c:v>
                </c:pt>
                <c:pt idx="80877">
                  <c:v>40438.5</c:v>
                </c:pt>
                <c:pt idx="80878">
                  <c:v>40439</c:v>
                </c:pt>
                <c:pt idx="80879">
                  <c:v>40439.5</c:v>
                </c:pt>
                <c:pt idx="80880">
                  <c:v>40440</c:v>
                </c:pt>
                <c:pt idx="80881">
                  <c:v>40440.5</c:v>
                </c:pt>
                <c:pt idx="80882">
                  <c:v>40441</c:v>
                </c:pt>
                <c:pt idx="80883">
                  <c:v>40441.5</c:v>
                </c:pt>
                <c:pt idx="80884">
                  <c:v>40442</c:v>
                </c:pt>
                <c:pt idx="80885">
                  <c:v>40442.5</c:v>
                </c:pt>
                <c:pt idx="80886">
                  <c:v>40443</c:v>
                </c:pt>
                <c:pt idx="80887">
                  <c:v>40443.5</c:v>
                </c:pt>
                <c:pt idx="80888">
                  <c:v>40444</c:v>
                </c:pt>
                <c:pt idx="80889">
                  <c:v>40444.5</c:v>
                </c:pt>
                <c:pt idx="80890">
                  <c:v>40445</c:v>
                </c:pt>
                <c:pt idx="80891">
                  <c:v>40445.5</c:v>
                </c:pt>
                <c:pt idx="80892">
                  <c:v>40446</c:v>
                </c:pt>
                <c:pt idx="80893">
                  <c:v>40446.5</c:v>
                </c:pt>
                <c:pt idx="80894">
                  <c:v>40447</c:v>
                </c:pt>
                <c:pt idx="80895">
                  <c:v>40447.5</c:v>
                </c:pt>
                <c:pt idx="80896">
                  <c:v>40448</c:v>
                </c:pt>
                <c:pt idx="80897">
                  <c:v>40448.5</c:v>
                </c:pt>
                <c:pt idx="80898">
                  <c:v>40449</c:v>
                </c:pt>
                <c:pt idx="80899">
                  <c:v>40449.5</c:v>
                </c:pt>
                <c:pt idx="80900">
                  <c:v>40450</c:v>
                </c:pt>
                <c:pt idx="80901">
                  <c:v>40450.5</c:v>
                </c:pt>
                <c:pt idx="80902">
                  <c:v>40451</c:v>
                </c:pt>
                <c:pt idx="80903">
                  <c:v>40451.5</c:v>
                </c:pt>
                <c:pt idx="80904">
                  <c:v>40452</c:v>
                </c:pt>
                <c:pt idx="80905">
                  <c:v>40452.5</c:v>
                </c:pt>
                <c:pt idx="80906">
                  <c:v>40453</c:v>
                </c:pt>
                <c:pt idx="80907">
                  <c:v>40453.5</c:v>
                </c:pt>
                <c:pt idx="80908">
                  <c:v>40454</c:v>
                </c:pt>
                <c:pt idx="80909">
                  <c:v>40454.5</c:v>
                </c:pt>
                <c:pt idx="80910">
                  <c:v>40455</c:v>
                </c:pt>
                <c:pt idx="80911">
                  <c:v>40455.5</c:v>
                </c:pt>
                <c:pt idx="80912">
                  <c:v>40456</c:v>
                </c:pt>
                <c:pt idx="80913">
                  <c:v>40456.5</c:v>
                </c:pt>
                <c:pt idx="80914">
                  <c:v>40457</c:v>
                </c:pt>
                <c:pt idx="80915">
                  <c:v>40457.5</c:v>
                </c:pt>
                <c:pt idx="80916">
                  <c:v>40458</c:v>
                </c:pt>
                <c:pt idx="80917">
                  <c:v>40458.5</c:v>
                </c:pt>
                <c:pt idx="80918">
                  <c:v>40459</c:v>
                </c:pt>
                <c:pt idx="80919">
                  <c:v>40459.5</c:v>
                </c:pt>
                <c:pt idx="80920">
                  <c:v>40460</c:v>
                </c:pt>
                <c:pt idx="80921">
                  <c:v>40460.5</c:v>
                </c:pt>
                <c:pt idx="80922">
                  <c:v>40461</c:v>
                </c:pt>
                <c:pt idx="80923">
                  <c:v>40461.5</c:v>
                </c:pt>
                <c:pt idx="80924">
                  <c:v>40462</c:v>
                </c:pt>
                <c:pt idx="80925">
                  <c:v>40462.5</c:v>
                </c:pt>
                <c:pt idx="80926">
                  <c:v>40463</c:v>
                </c:pt>
                <c:pt idx="80927">
                  <c:v>40463.5</c:v>
                </c:pt>
                <c:pt idx="80928">
                  <c:v>40464</c:v>
                </c:pt>
                <c:pt idx="80929">
                  <c:v>40464.5</c:v>
                </c:pt>
                <c:pt idx="80930">
                  <c:v>40465</c:v>
                </c:pt>
                <c:pt idx="80931">
                  <c:v>40465.5</c:v>
                </c:pt>
                <c:pt idx="80932">
                  <c:v>40466</c:v>
                </c:pt>
                <c:pt idx="80933">
                  <c:v>40466.5</c:v>
                </c:pt>
                <c:pt idx="80934">
                  <c:v>40467</c:v>
                </c:pt>
                <c:pt idx="80935">
                  <c:v>40467.5</c:v>
                </c:pt>
                <c:pt idx="80936">
                  <c:v>40468</c:v>
                </c:pt>
                <c:pt idx="80937">
                  <c:v>40468.5</c:v>
                </c:pt>
                <c:pt idx="80938">
                  <c:v>40469</c:v>
                </c:pt>
                <c:pt idx="80939">
                  <c:v>40469.5</c:v>
                </c:pt>
                <c:pt idx="80940">
                  <c:v>40470</c:v>
                </c:pt>
                <c:pt idx="80941">
                  <c:v>40470.5</c:v>
                </c:pt>
                <c:pt idx="80942">
                  <c:v>40471</c:v>
                </c:pt>
                <c:pt idx="80943">
                  <c:v>40471.5</c:v>
                </c:pt>
                <c:pt idx="80944">
                  <c:v>40472</c:v>
                </c:pt>
                <c:pt idx="80945">
                  <c:v>40472.5</c:v>
                </c:pt>
                <c:pt idx="80946">
                  <c:v>40473</c:v>
                </c:pt>
                <c:pt idx="80947">
                  <c:v>40473.5</c:v>
                </c:pt>
                <c:pt idx="80948">
                  <c:v>40474</c:v>
                </c:pt>
                <c:pt idx="80949">
                  <c:v>40474.5</c:v>
                </c:pt>
                <c:pt idx="80950">
                  <c:v>40475</c:v>
                </c:pt>
                <c:pt idx="80951">
                  <c:v>40475.5</c:v>
                </c:pt>
                <c:pt idx="80952">
                  <c:v>40476</c:v>
                </c:pt>
                <c:pt idx="80953">
                  <c:v>40476.5</c:v>
                </c:pt>
                <c:pt idx="80954">
                  <c:v>40477</c:v>
                </c:pt>
                <c:pt idx="80955">
                  <c:v>40477.5</c:v>
                </c:pt>
                <c:pt idx="80956">
                  <c:v>40478</c:v>
                </c:pt>
                <c:pt idx="80957">
                  <c:v>40478.5</c:v>
                </c:pt>
                <c:pt idx="80958">
                  <c:v>40479</c:v>
                </c:pt>
                <c:pt idx="80959">
                  <c:v>40479.5</c:v>
                </c:pt>
                <c:pt idx="80960">
                  <c:v>40480</c:v>
                </c:pt>
                <c:pt idx="80961">
                  <c:v>40480.5</c:v>
                </c:pt>
                <c:pt idx="80962">
                  <c:v>40481</c:v>
                </c:pt>
                <c:pt idx="80963">
                  <c:v>40481.5</c:v>
                </c:pt>
                <c:pt idx="80964">
                  <c:v>40482</c:v>
                </c:pt>
                <c:pt idx="80965">
                  <c:v>40482.5</c:v>
                </c:pt>
                <c:pt idx="80966">
                  <c:v>40483</c:v>
                </c:pt>
                <c:pt idx="80967">
                  <c:v>40483.5</c:v>
                </c:pt>
                <c:pt idx="80968">
                  <c:v>40484</c:v>
                </c:pt>
                <c:pt idx="80969">
                  <c:v>40484.5</c:v>
                </c:pt>
                <c:pt idx="80970">
                  <c:v>40485</c:v>
                </c:pt>
                <c:pt idx="80971">
                  <c:v>40485.5</c:v>
                </c:pt>
                <c:pt idx="80972">
                  <c:v>40486</c:v>
                </c:pt>
                <c:pt idx="80973">
                  <c:v>40486.5</c:v>
                </c:pt>
                <c:pt idx="80974">
                  <c:v>40487</c:v>
                </c:pt>
                <c:pt idx="80975">
                  <c:v>40487.5</c:v>
                </c:pt>
                <c:pt idx="80976">
                  <c:v>40488</c:v>
                </c:pt>
                <c:pt idx="80977">
                  <c:v>40488.5</c:v>
                </c:pt>
                <c:pt idx="80978">
                  <c:v>40489</c:v>
                </c:pt>
                <c:pt idx="80979">
                  <c:v>40489.5</c:v>
                </c:pt>
                <c:pt idx="80980">
                  <c:v>40490</c:v>
                </c:pt>
                <c:pt idx="80981">
                  <c:v>40490.5</c:v>
                </c:pt>
                <c:pt idx="80982">
                  <c:v>40491</c:v>
                </c:pt>
                <c:pt idx="80983">
                  <c:v>40491.5</c:v>
                </c:pt>
                <c:pt idx="80984">
                  <c:v>40492</c:v>
                </c:pt>
                <c:pt idx="80985">
                  <c:v>40492.5</c:v>
                </c:pt>
                <c:pt idx="80986">
                  <c:v>40493</c:v>
                </c:pt>
                <c:pt idx="80987">
                  <c:v>40493.5</c:v>
                </c:pt>
                <c:pt idx="80988">
                  <c:v>40494</c:v>
                </c:pt>
                <c:pt idx="80989">
                  <c:v>40494.5</c:v>
                </c:pt>
                <c:pt idx="80990">
                  <c:v>40495</c:v>
                </c:pt>
                <c:pt idx="80991">
                  <c:v>40495.5</c:v>
                </c:pt>
                <c:pt idx="80992">
                  <c:v>40496</c:v>
                </c:pt>
                <c:pt idx="80993">
                  <c:v>40496.5</c:v>
                </c:pt>
                <c:pt idx="80994">
                  <c:v>40497</c:v>
                </c:pt>
                <c:pt idx="80995">
                  <c:v>40497.5</c:v>
                </c:pt>
                <c:pt idx="80996">
                  <c:v>40498</c:v>
                </c:pt>
                <c:pt idx="80997">
                  <c:v>40498.5</c:v>
                </c:pt>
                <c:pt idx="80998">
                  <c:v>40499</c:v>
                </c:pt>
                <c:pt idx="80999">
                  <c:v>40499.5</c:v>
                </c:pt>
                <c:pt idx="81000">
                  <c:v>40500</c:v>
                </c:pt>
                <c:pt idx="81001">
                  <c:v>40500.5</c:v>
                </c:pt>
                <c:pt idx="81002">
                  <c:v>40501</c:v>
                </c:pt>
                <c:pt idx="81003">
                  <c:v>40501.5</c:v>
                </c:pt>
                <c:pt idx="81004">
                  <c:v>40502</c:v>
                </c:pt>
                <c:pt idx="81005">
                  <c:v>40502.5</c:v>
                </c:pt>
                <c:pt idx="81006">
                  <c:v>40503</c:v>
                </c:pt>
                <c:pt idx="81007">
                  <c:v>40503.5</c:v>
                </c:pt>
                <c:pt idx="81008">
                  <c:v>40504</c:v>
                </c:pt>
                <c:pt idx="81009">
                  <c:v>40504.5</c:v>
                </c:pt>
                <c:pt idx="81010">
                  <c:v>40505</c:v>
                </c:pt>
                <c:pt idx="81011">
                  <c:v>40505.5</c:v>
                </c:pt>
                <c:pt idx="81012">
                  <c:v>40506</c:v>
                </c:pt>
                <c:pt idx="81013">
                  <c:v>40506.5</c:v>
                </c:pt>
                <c:pt idx="81014">
                  <c:v>40507</c:v>
                </c:pt>
                <c:pt idx="81015">
                  <c:v>40507.5</c:v>
                </c:pt>
                <c:pt idx="81016">
                  <c:v>40508</c:v>
                </c:pt>
                <c:pt idx="81017">
                  <c:v>40508.5</c:v>
                </c:pt>
                <c:pt idx="81018">
                  <c:v>40509</c:v>
                </c:pt>
                <c:pt idx="81019">
                  <c:v>40509.5</c:v>
                </c:pt>
                <c:pt idx="81020">
                  <c:v>40510</c:v>
                </c:pt>
                <c:pt idx="81021">
                  <c:v>40510.5</c:v>
                </c:pt>
                <c:pt idx="81022">
                  <c:v>40511</c:v>
                </c:pt>
                <c:pt idx="81023">
                  <c:v>40511.5</c:v>
                </c:pt>
                <c:pt idx="81024">
                  <c:v>40512</c:v>
                </c:pt>
                <c:pt idx="81025">
                  <c:v>40512.5</c:v>
                </c:pt>
                <c:pt idx="81026">
                  <c:v>40513</c:v>
                </c:pt>
                <c:pt idx="81027">
                  <c:v>40513.5</c:v>
                </c:pt>
                <c:pt idx="81028">
                  <c:v>40514</c:v>
                </c:pt>
                <c:pt idx="81029">
                  <c:v>40514.5</c:v>
                </c:pt>
                <c:pt idx="81030">
                  <c:v>40515</c:v>
                </c:pt>
                <c:pt idx="81031">
                  <c:v>40515.5</c:v>
                </c:pt>
                <c:pt idx="81032">
                  <c:v>40516</c:v>
                </c:pt>
                <c:pt idx="81033">
                  <c:v>40516.5</c:v>
                </c:pt>
                <c:pt idx="81034">
                  <c:v>40517</c:v>
                </c:pt>
                <c:pt idx="81035">
                  <c:v>40517.5</c:v>
                </c:pt>
                <c:pt idx="81036">
                  <c:v>40518</c:v>
                </c:pt>
                <c:pt idx="81037">
                  <c:v>40518.5</c:v>
                </c:pt>
                <c:pt idx="81038">
                  <c:v>40519</c:v>
                </c:pt>
                <c:pt idx="81039">
                  <c:v>40519.5</c:v>
                </c:pt>
                <c:pt idx="81040">
                  <c:v>40520</c:v>
                </c:pt>
                <c:pt idx="81041">
                  <c:v>40520.5</c:v>
                </c:pt>
                <c:pt idx="81042">
                  <c:v>40521</c:v>
                </c:pt>
                <c:pt idx="81043">
                  <c:v>40521.5</c:v>
                </c:pt>
                <c:pt idx="81044">
                  <c:v>40522</c:v>
                </c:pt>
                <c:pt idx="81045">
                  <c:v>40522.5</c:v>
                </c:pt>
                <c:pt idx="81046">
                  <c:v>40523</c:v>
                </c:pt>
                <c:pt idx="81047">
                  <c:v>40523.5</c:v>
                </c:pt>
                <c:pt idx="81048">
                  <c:v>40524</c:v>
                </c:pt>
                <c:pt idx="81049">
                  <c:v>40524.5</c:v>
                </c:pt>
                <c:pt idx="81050">
                  <c:v>40525</c:v>
                </c:pt>
                <c:pt idx="81051">
                  <c:v>40525.5</c:v>
                </c:pt>
                <c:pt idx="81052">
                  <c:v>40526</c:v>
                </c:pt>
                <c:pt idx="81053">
                  <c:v>40526.5</c:v>
                </c:pt>
                <c:pt idx="81054">
                  <c:v>40527</c:v>
                </c:pt>
                <c:pt idx="81055">
                  <c:v>40527.5</c:v>
                </c:pt>
                <c:pt idx="81056">
                  <c:v>40528</c:v>
                </c:pt>
                <c:pt idx="81057">
                  <c:v>40528.5</c:v>
                </c:pt>
                <c:pt idx="81058">
                  <c:v>40529</c:v>
                </c:pt>
                <c:pt idx="81059">
                  <c:v>40529.5</c:v>
                </c:pt>
                <c:pt idx="81060">
                  <c:v>40530</c:v>
                </c:pt>
                <c:pt idx="81061">
                  <c:v>40530.5</c:v>
                </c:pt>
                <c:pt idx="81062">
                  <c:v>40531</c:v>
                </c:pt>
                <c:pt idx="81063">
                  <c:v>40531.5</c:v>
                </c:pt>
                <c:pt idx="81064">
                  <c:v>40532</c:v>
                </c:pt>
                <c:pt idx="81065">
                  <c:v>40532.5</c:v>
                </c:pt>
                <c:pt idx="81066">
                  <c:v>40533</c:v>
                </c:pt>
                <c:pt idx="81067">
                  <c:v>40533.5</c:v>
                </c:pt>
                <c:pt idx="81068">
                  <c:v>40534</c:v>
                </c:pt>
                <c:pt idx="81069">
                  <c:v>40534.5</c:v>
                </c:pt>
                <c:pt idx="81070">
                  <c:v>40535</c:v>
                </c:pt>
                <c:pt idx="81071">
                  <c:v>40535.5</c:v>
                </c:pt>
                <c:pt idx="81072">
                  <c:v>40536</c:v>
                </c:pt>
                <c:pt idx="81073">
                  <c:v>40536.5</c:v>
                </c:pt>
                <c:pt idx="81074">
                  <c:v>40537</c:v>
                </c:pt>
                <c:pt idx="81075">
                  <c:v>40537.5</c:v>
                </c:pt>
                <c:pt idx="81076">
                  <c:v>40538</c:v>
                </c:pt>
                <c:pt idx="81077">
                  <c:v>40538.5</c:v>
                </c:pt>
                <c:pt idx="81078">
                  <c:v>40539</c:v>
                </c:pt>
                <c:pt idx="81079">
                  <c:v>40539.5</c:v>
                </c:pt>
                <c:pt idx="81080">
                  <c:v>40540</c:v>
                </c:pt>
                <c:pt idx="81081">
                  <c:v>40540.5</c:v>
                </c:pt>
                <c:pt idx="81082">
                  <c:v>40541</c:v>
                </c:pt>
                <c:pt idx="81083">
                  <c:v>40541.5</c:v>
                </c:pt>
                <c:pt idx="81084">
                  <c:v>40542</c:v>
                </c:pt>
                <c:pt idx="81085">
                  <c:v>40542.5</c:v>
                </c:pt>
                <c:pt idx="81086">
                  <c:v>40543</c:v>
                </c:pt>
                <c:pt idx="81087">
                  <c:v>40543.5</c:v>
                </c:pt>
                <c:pt idx="81088">
                  <c:v>40544</c:v>
                </c:pt>
                <c:pt idx="81089">
                  <c:v>40544.5</c:v>
                </c:pt>
                <c:pt idx="81090">
                  <c:v>40545</c:v>
                </c:pt>
                <c:pt idx="81091">
                  <c:v>40545.5</c:v>
                </c:pt>
                <c:pt idx="81092">
                  <c:v>40546</c:v>
                </c:pt>
                <c:pt idx="81093">
                  <c:v>40546.5</c:v>
                </c:pt>
                <c:pt idx="81094">
                  <c:v>40547</c:v>
                </c:pt>
                <c:pt idx="81095">
                  <c:v>40547.5</c:v>
                </c:pt>
                <c:pt idx="81096">
                  <c:v>40548</c:v>
                </c:pt>
                <c:pt idx="81097">
                  <c:v>40548.5</c:v>
                </c:pt>
                <c:pt idx="81098">
                  <c:v>40549</c:v>
                </c:pt>
                <c:pt idx="81099">
                  <c:v>40549.5</c:v>
                </c:pt>
                <c:pt idx="81100">
                  <c:v>40550</c:v>
                </c:pt>
                <c:pt idx="81101">
                  <c:v>40550.5</c:v>
                </c:pt>
                <c:pt idx="81102">
                  <c:v>40551</c:v>
                </c:pt>
                <c:pt idx="81103">
                  <c:v>40551.5</c:v>
                </c:pt>
                <c:pt idx="81104">
                  <c:v>40552</c:v>
                </c:pt>
                <c:pt idx="81105">
                  <c:v>40552.5</c:v>
                </c:pt>
                <c:pt idx="81106">
                  <c:v>40553</c:v>
                </c:pt>
                <c:pt idx="81107">
                  <c:v>40553.5</c:v>
                </c:pt>
                <c:pt idx="81108">
                  <c:v>40554</c:v>
                </c:pt>
                <c:pt idx="81109">
                  <c:v>40554.5</c:v>
                </c:pt>
                <c:pt idx="81110">
                  <c:v>40555</c:v>
                </c:pt>
                <c:pt idx="81111">
                  <c:v>40555.5</c:v>
                </c:pt>
                <c:pt idx="81112">
                  <c:v>40556</c:v>
                </c:pt>
                <c:pt idx="81113">
                  <c:v>40556.5</c:v>
                </c:pt>
                <c:pt idx="81114">
                  <c:v>40557</c:v>
                </c:pt>
                <c:pt idx="81115">
                  <c:v>40557.5</c:v>
                </c:pt>
                <c:pt idx="81116">
                  <c:v>40558</c:v>
                </c:pt>
                <c:pt idx="81117">
                  <c:v>40558.5</c:v>
                </c:pt>
                <c:pt idx="81118">
                  <c:v>40559</c:v>
                </c:pt>
                <c:pt idx="81119">
                  <c:v>40559.5</c:v>
                </c:pt>
                <c:pt idx="81120">
                  <c:v>40560</c:v>
                </c:pt>
                <c:pt idx="81121">
                  <c:v>40560.5</c:v>
                </c:pt>
                <c:pt idx="81122">
                  <c:v>40561</c:v>
                </c:pt>
                <c:pt idx="81123">
                  <c:v>40561.5</c:v>
                </c:pt>
                <c:pt idx="81124">
                  <c:v>40562</c:v>
                </c:pt>
                <c:pt idx="81125">
                  <c:v>40562.5</c:v>
                </c:pt>
                <c:pt idx="81126">
                  <c:v>40563</c:v>
                </c:pt>
                <c:pt idx="81127">
                  <c:v>40563.5</c:v>
                </c:pt>
                <c:pt idx="81128">
                  <c:v>40564</c:v>
                </c:pt>
                <c:pt idx="81129">
                  <c:v>40564.5</c:v>
                </c:pt>
                <c:pt idx="81130">
                  <c:v>40565</c:v>
                </c:pt>
                <c:pt idx="81131">
                  <c:v>40565.5</c:v>
                </c:pt>
                <c:pt idx="81132">
                  <c:v>40566</c:v>
                </c:pt>
                <c:pt idx="81133">
                  <c:v>40566.5</c:v>
                </c:pt>
                <c:pt idx="81134">
                  <c:v>40567</c:v>
                </c:pt>
                <c:pt idx="81135">
                  <c:v>40567.5</c:v>
                </c:pt>
                <c:pt idx="81136">
                  <c:v>40568</c:v>
                </c:pt>
                <c:pt idx="81137">
                  <c:v>40568.5</c:v>
                </c:pt>
                <c:pt idx="81138">
                  <c:v>40569</c:v>
                </c:pt>
                <c:pt idx="81139">
                  <c:v>40569.5</c:v>
                </c:pt>
                <c:pt idx="81140">
                  <c:v>40570</c:v>
                </c:pt>
                <c:pt idx="81141">
                  <c:v>40570.5</c:v>
                </c:pt>
                <c:pt idx="81142">
                  <c:v>40571</c:v>
                </c:pt>
                <c:pt idx="81143">
                  <c:v>40571.5</c:v>
                </c:pt>
                <c:pt idx="81144">
                  <c:v>40572</c:v>
                </c:pt>
                <c:pt idx="81145">
                  <c:v>40572.5</c:v>
                </c:pt>
                <c:pt idx="81146">
                  <c:v>40573</c:v>
                </c:pt>
                <c:pt idx="81147">
                  <c:v>40573.5</c:v>
                </c:pt>
                <c:pt idx="81148">
                  <c:v>40574</c:v>
                </c:pt>
                <c:pt idx="81149">
                  <c:v>40574.5</c:v>
                </c:pt>
                <c:pt idx="81150">
                  <c:v>40575</c:v>
                </c:pt>
                <c:pt idx="81151">
                  <c:v>40575.5</c:v>
                </c:pt>
                <c:pt idx="81152">
                  <c:v>40576</c:v>
                </c:pt>
                <c:pt idx="81153">
                  <c:v>40576.5</c:v>
                </c:pt>
                <c:pt idx="81154">
                  <c:v>40577</c:v>
                </c:pt>
                <c:pt idx="81155">
                  <c:v>40577.5</c:v>
                </c:pt>
                <c:pt idx="81156">
                  <c:v>40578</c:v>
                </c:pt>
                <c:pt idx="81157">
                  <c:v>40578.5</c:v>
                </c:pt>
                <c:pt idx="81158">
                  <c:v>40579</c:v>
                </c:pt>
                <c:pt idx="81159">
                  <c:v>40579.5</c:v>
                </c:pt>
                <c:pt idx="81160">
                  <c:v>40580</c:v>
                </c:pt>
                <c:pt idx="81161">
                  <c:v>40580.5</c:v>
                </c:pt>
                <c:pt idx="81162">
                  <c:v>40581</c:v>
                </c:pt>
                <c:pt idx="81163">
                  <c:v>40581.5</c:v>
                </c:pt>
                <c:pt idx="81164">
                  <c:v>40582</c:v>
                </c:pt>
                <c:pt idx="81165">
                  <c:v>40582.5</c:v>
                </c:pt>
                <c:pt idx="81166">
                  <c:v>40583</c:v>
                </c:pt>
                <c:pt idx="81167">
                  <c:v>40583.5</c:v>
                </c:pt>
                <c:pt idx="81168">
                  <c:v>40584</c:v>
                </c:pt>
                <c:pt idx="81169">
                  <c:v>40584.5</c:v>
                </c:pt>
                <c:pt idx="81170">
                  <c:v>40585</c:v>
                </c:pt>
                <c:pt idx="81171">
                  <c:v>40585.5</c:v>
                </c:pt>
                <c:pt idx="81172">
                  <c:v>40586</c:v>
                </c:pt>
                <c:pt idx="81173">
                  <c:v>40586.5</c:v>
                </c:pt>
                <c:pt idx="81174">
                  <c:v>40587</c:v>
                </c:pt>
                <c:pt idx="81175">
                  <c:v>40587.5</c:v>
                </c:pt>
                <c:pt idx="81176">
                  <c:v>40588</c:v>
                </c:pt>
                <c:pt idx="81177">
                  <c:v>40588.5</c:v>
                </c:pt>
                <c:pt idx="81178">
                  <c:v>40589</c:v>
                </c:pt>
                <c:pt idx="81179">
                  <c:v>40589.5</c:v>
                </c:pt>
                <c:pt idx="81180">
                  <c:v>40590</c:v>
                </c:pt>
                <c:pt idx="81181">
                  <c:v>40590.5</c:v>
                </c:pt>
                <c:pt idx="81182">
                  <c:v>40591</c:v>
                </c:pt>
                <c:pt idx="81183">
                  <c:v>40591.5</c:v>
                </c:pt>
                <c:pt idx="81184">
                  <c:v>40592</c:v>
                </c:pt>
                <c:pt idx="81185">
                  <c:v>40592.5</c:v>
                </c:pt>
                <c:pt idx="81186">
                  <c:v>40593</c:v>
                </c:pt>
                <c:pt idx="81187">
                  <c:v>40593.5</c:v>
                </c:pt>
                <c:pt idx="81188">
                  <c:v>40594</c:v>
                </c:pt>
                <c:pt idx="81189">
                  <c:v>40594.5</c:v>
                </c:pt>
                <c:pt idx="81190">
                  <c:v>40595</c:v>
                </c:pt>
                <c:pt idx="81191">
                  <c:v>40595.5</c:v>
                </c:pt>
                <c:pt idx="81192">
                  <c:v>40596</c:v>
                </c:pt>
                <c:pt idx="81193">
                  <c:v>40596.5</c:v>
                </c:pt>
                <c:pt idx="81194">
                  <c:v>40597</c:v>
                </c:pt>
                <c:pt idx="81195">
                  <c:v>40597.5</c:v>
                </c:pt>
                <c:pt idx="81196">
                  <c:v>40598</c:v>
                </c:pt>
                <c:pt idx="81197">
                  <c:v>40598.5</c:v>
                </c:pt>
                <c:pt idx="81198">
                  <c:v>40599</c:v>
                </c:pt>
                <c:pt idx="81199">
                  <c:v>40599.5</c:v>
                </c:pt>
                <c:pt idx="81200">
                  <c:v>40600</c:v>
                </c:pt>
                <c:pt idx="81201">
                  <c:v>40600.5</c:v>
                </c:pt>
                <c:pt idx="81202">
                  <c:v>40601</c:v>
                </c:pt>
                <c:pt idx="81203">
                  <c:v>40601.5</c:v>
                </c:pt>
                <c:pt idx="81204">
                  <c:v>40602</c:v>
                </c:pt>
                <c:pt idx="81205">
                  <c:v>40602.5</c:v>
                </c:pt>
                <c:pt idx="81206">
                  <c:v>40603</c:v>
                </c:pt>
                <c:pt idx="81207">
                  <c:v>40603.5</c:v>
                </c:pt>
                <c:pt idx="81208">
                  <c:v>40604</c:v>
                </c:pt>
                <c:pt idx="81209">
                  <c:v>40604.5</c:v>
                </c:pt>
                <c:pt idx="81210">
                  <c:v>40605</c:v>
                </c:pt>
                <c:pt idx="81211">
                  <c:v>40605.5</c:v>
                </c:pt>
                <c:pt idx="81212">
                  <c:v>40606</c:v>
                </c:pt>
                <c:pt idx="81213">
                  <c:v>40606.5</c:v>
                </c:pt>
                <c:pt idx="81214">
                  <c:v>40607</c:v>
                </c:pt>
                <c:pt idx="81215">
                  <c:v>40607.5</c:v>
                </c:pt>
                <c:pt idx="81216">
                  <c:v>40608</c:v>
                </c:pt>
                <c:pt idx="81217">
                  <c:v>40608.5</c:v>
                </c:pt>
                <c:pt idx="81218">
                  <c:v>40609</c:v>
                </c:pt>
                <c:pt idx="81219">
                  <c:v>40609.5</c:v>
                </c:pt>
                <c:pt idx="81220">
                  <c:v>40610</c:v>
                </c:pt>
                <c:pt idx="81221">
                  <c:v>40610.5</c:v>
                </c:pt>
                <c:pt idx="81222">
                  <c:v>40611</c:v>
                </c:pt>
                <c:pt idx="81223">
                  <c:v>40611.5</c:v>
                </c:pt>
                <c:pt idx="81224">
                  <c:v>40612</c:v>
                </c:pt>
                <c:pt idx="81225">
                  <c:v>40612.5</c:v>
                </c:pt>
                <c:pt idx="81226">
                  <c:v>40613</c:v>
                </c:pt>
                <c:pt idx="81227">
                  <c:v>40613.5</c:v>
                </c:pt>
                <c:pt idx="81228">
                  <c:v>40614</c:v>
                </c:pt>
                <c:pt idx="81229">
                  <c:v>40614.5</c:v>
                </c:pt>
                <c:pt idx="81230">
                  <c:v>40615</c:v>
                </c:pt>
                <c:pt idx="81231">
                  <c:v>40615.5</c:v>
                </c:pt>
                <c:pt idx="81232">
                  <c:v>40616</c:v>
                </c:pt>
                <c:pt idx="81233">
                  <c:v>40616.5</c:v>
                </c:pt>
                <c:pt idx="81234">
                  <c:v>40617</c:v>
                </c:pt>
                <c:pt idx="81235">
                  <c:v>40617.5</c:v>
                </c:pt>
                <c:pt idx="81236">
                  <c:v>40618</c:v>
                </c:pt>
                <c:pt idx="81237">
                  <c:v>40618.5</c:v>
                </c:pt>
                <c:pt idx="81238">
                  <c:v>40619</c:v>
                </c:pt>
                <c:pt idx="81239">
                  <c:v>40619.5</c:v>
                </c:pt>
                <c:pt idx="81240">
                  <c:v>40620</c:v>
                </c:pt>
                <c:pt idx="81241">
                  <c:v>40620.5</c:v>
                </c:pt>
                <c:pt idx="81242">
                  <c:v>40621</c:v>
                </c:pt>
                <c:pt idx="81243">
                  <c:v>40621.5</c:v>
                </c:pt>
                <c:pt idx="81244">
                  <c:v>40622</c:v>
                </c:pt>
                <c:pt idx="81245">
                  <c:v>40622.5</c:v>
                </c:pt>
                <c:pt idx="81246">
                  <c:v>40623</c:v>
                </c:pt>
                <c:pt idx="81247">
                  <c:v>40623.5</c:v>
                </c:pt>
                <c:pt idx="81248">
                  <c:v>40624</c:v>
                </c:pt>
                <c:pt idx="81249">
                  <c:v>40624.5</c:v>
                </c:pt>
                <c:pt idx="81250">
                  <c:v>40625</c:v>
                </c:pt>
                <c:pt idx="81251">
                  <c:v>40625.5</c:v>
                </c:pt>
                <c:pt idx="81252">
                  <c:v>40626</c:v>
                </c:pt>
                <c:pt idx="81253">
                  <c:v>40626.5</c:v>
                </c:pt>
                <c:pt idx="81254">
                  <c:v>40627</c:v>
                </c:pt>
                <c:pt idx="81255">
                  <c:v>40627.5</c:v>
                </c:pt>
                <c:pt idx="81256">
                  <c:v>40628</c:v>
                </c:pt>
                <c:pt idx="81257">
                  <c:v>40628.5</c:v>
                </c:pt>
                <c:pt idx="81258">
                  <c:v>40629</c:v>
                </c:pt>
                <c:pt idx="81259">
                  <c:v>40629.5</c:v>
                </c:pt>
                <c:pt idx="81260">
                  <c:v>40630</c:v>
                </c:pt>
                <c:pt idx="81261">
                  <c:v>40630.5</c:v>
                </c:pt>
                <c:pt idx="81262">
                  <c:v>40631</c:v>
                </c:pt>
                <c:pt idx="81263">
                  <c:v>40631.5</c:v>
                </c:pt>
                <c:pt idx="81264">
                  <c:v>40632</c:v>
                </c:pt>
                <c:pt idx="81265">
                  <c:v>40632.5</c:v>
                </c:pt>
                <c:pt idx="81266">
                  <c:v>40633</c:v>
                </c:pt>
                <c:pt idx="81267">
                  <c:v>40633.5</c:v>
                </c:pt>
                <c:pt idx="81268">
                  <c:v>40634</c:v>
                </c:pt>
                <c:pt idx="81269">
                  <c:v>40634.5</c:v>
                </c:pt>
                <c:pt idx="81270">
                  <c:v>40635</c:v>
                </c:pt>
                <c:pt idx="81271">
                  <c:v>40635.5</c:v>
                </c:pt>
                <c:pt idx="81272">
                  <c:v>40636</c:v>
                </c:pt>
                <c:pt idx="81273">
                  <c:v>40636.5</c:v>
                </c:pt>
                <c:pt idx="81274">
                  <c:v>40637</c:v>
                </c:pt>
                <c:pt idx="81275">
                  <c:v>40637.5</c:v>
                </c:pt>
                <c:pt idx="81276">
                  <c:v>40638</c:v>
                </c:pt>
                <c:pt idx="81277">
                  <c:v>40638.5</c:v>
                </c:pt>
                <c:pt idx="81278">
                  <c:v>40639</c:v>
                </c:pt>
                <c:pt idx="81279">
                  <c:v>40639.5</c:v>
                </c:pt>
                <c:pt idx="81280">
                  <c:v>40640</c:v>
                </c:pt>
                <c:pt idx="81281">
                  <c:v>40640.5</c:v>
                </c:pt>
                <c:pt idx="81282">
                  <c:v>40641</c:v>
                </c:pt>
                <c:pt idx="81283">
                  <c:v>40641.5</c:v>
                </c:pt>
                <c:pt idx="81284">
                  <c:v>40642</c:v>
                </c:pt>
                <c:pt idx="81285">
                  <c:v>40642.5</c:v>
                </c:pt>
                <c:pt idx="81286">
                  <c:v>40643</c:v>
                </c:pt>
                <c:pt idx="81287">
                  <c:v>40643.5</c:v>
                </c:pt>
                <c:pt idx="81288">
                  <c:v>40644</c:v>
                </c:pt>
                <c:pt idx="81289">
                  <c:v>40644.5</c:v>
                </c:pt>
                <c:pt idx="81290">
                  <c:v>40645</c:v>
                </c:pt>
                <c:pt idx="81291">
                  <c:v>40645.5</c:v>
                </c:pt>
                <c:pt idx="81292">
                  <c:v>40646</c:v>
                </c:pt>
                <c:pt idx="81293">
                  <c:v>40646.5</c:v>
                </c:pt>
                <c:pt idx="81294">
                  <c:v>40647</c:v>
                </c:pt>
                <c:pt idx="81295">
                  <c:v>40647.5</c:v>
                </c:pt>
                <c:pt idx="81296">
                  <c:v>40648</c:v>
                </c:pt>
                <c:pt idx="81297">
                  <c:v>40648.5</c:v>
                </c:pt>
                <c:pt idx="81298">
                  <c:v>40649</c:v>
                </c:pt>
                <c:pt idx="81299">
                  <c:v>40649.5</c:v>
                </c:pt>
                <c:pt idx="81300">
                  <c:v>40650</c:v>
                </c:pt>
                <c:pt idx="81301">
                  <c:v>40650.5</c:v>
                </c:pt>
                <c:pt idx="81302">
                  <c:v>40651</c:v>
                </c:pt>
                <c:pt idx="81303">
                  <c:v>40651.5</c:v>
                </c:pt>
                <c:pt idx="81304">
                  <c:v>40652</c:v>
                </c:pt>
                <c:pt idx="81305">
                  <c:v>40652.5</c:v>
                </c:pt>
                <c:pt idx="81306">
                  <c:v>40653</c:v>
                </c:pt>
                <c:pt idx="81307">
                  <c:v>40653.5</c:v>
                </c:pt>
                <c:pt idx="81308">
                  <c:v>40654</c:v>
                </c:pt>
                <c:pt idx="81309">
                  <c:v>40654.5</c:v>
                </c:pt>
                <c:pt idx="81310">
                  <c:v>40655</c:v>
                </c:pt>
                <c:pt idx="81311">
                  <c:v>40655.5</c:v>
                </c:pt>
                <c:pt idx="81312">
                  <c:v>40656</c:v>
                </c:pt>
                <c:pt idx="81313">
                  <c:v>40656.5</c:v>
                </c:pt>
                <c:pt idx="81314">
                  <c:v>40657</c:v>
                </c:pt>
                <c:pt idx="81315">
                  <c:v>40657.5</c:v>
                </c:pt>
                <c:pt idx="81316">
                  <c:v>40658</c:v>
                </c:pt>
                <c:pt idx="81317">
                  <c:v>40658.5</c:v>
                </c:pt>
                <c:pt idx="81318">
                  <c:v>40659</c:v>
                </c:pt>
                <c:pt idx="81319">
                  <c:v>40659.5</c:v>
                </c:pt>
                <c:pt idx="81320">
                  <c:v>40660</c:v>
                </c:pt>
                <c:pt idx="81321">
                  <c:v>40660.5</c:v>
                </c:pt>
                <c:pt idx="81322">
                  <c:v>40661</c:v>
                </c:pt>
                <c:pt idx="81323">
                  <c:v>40661.5</c:v>
                </c:pt>
                <c:pt idx="81324">
                  <c:v>40662</c:v>
                </c:pt>
                <c:pt idx="81325">
                  <c:v>40662.5</c:v>
                </c:pt>
                <c:pt idx="81326">
                  <c:v>40663</c:v>
                </c:pt>
                <c:pt idx="81327">
                  <c:v>40663.5</c:v>
                </c:pt>
                <c:pt idx="81328">
                  <c:v>40664</c:v>
                </c:pt>
                <c:pt idx="81329">
                  <c:v>40664.5</c:v>
                </c:pt>
                <c:pt idx="81330">
                  <c:v>40665</c:v>
                </c:pt>
                <c:pt idx="81331">
                  <c:v>40665.5</c:v>
                </c:pt>
                <c:pt idx="81332">
                  <c:v>40666</c:v>
                </c:pt>
                <c:pt idx="81333">
                  <c:v>40666.5</c:v>
                </c:pt>
                <c:pt idx="81334">
                  <c:v>40667</c:v>
                </c:pt>
                <c:pt idx="81335">
                  <c:v>40667.5</c:v>
                </c:pt>
                <c:pt idx="81336">
                  <c:v>40668</c:v>
                </c:pt>
                <c:pt idx="81337">
                  <c:v>40668.5</c:v>
                </c:pt>
                <c:pt idx="81338">
                  <c:v>40669</c:v>
                </c:pt>
                <c:pt idx="81339">
                  <c:v>40669.5</c:v>
                </c:pt>
                <c:pt idx="81340">
                  <c:v>40670</c:v>
                </c:pt>
                <c:pt idx="81341">
                  <c:v>40670.5</c:v>
                </c:pt>
                <c:pt idx="81342">
                  <c:v>40671</c:v>
                </c:pt>
                <c:pt idx="81343">
                  <c:v>40671.5</c:v>
                </c:pt>
                <c:pt idx="81344">
                  <c:v>40672</c:v>
                </c:pt>
                <c:pt idx="81345">
                  <c:v>40672.5</c:v>
                </c:pt>
                <c:pt idx="81346">
                  <c:v>40673</c:v>
                </c:pt>
                <c:pt idx="81347">
                  <c:v>40673.5</c:v>
                </c:pt>
                <c:pt idx="81348">
                  <c:v>40674</c:v>
                </c:pt>
                <c:pt idx="81349">
                  <c:v>40674.5</c:v>
                </c:pt>
                <c:pt idx="81350">
                  <c:v>40675</c:v>
                </c:pt>
                <c:pt idx="81351">
                  <c:v>40675.5</c:v>
                </c:pt>
                <c:pt idx="81352">
                  <c:v>40676</c:v>
                </c:pt>
                <c:pt idx="81353">
                  <c:v>40676.5</c:v>
                </c:pt>
                <c:pt idx="81354">
                  <c:v>40677</c:v>
                </c:pt>
                <c:pt idx="81355">
                  <c:v>40677.5</c:v>
                </c:pt>
                <c:pt idx="81356">
                  <c:v>40678</c:v>
                </c:pt>
                <c:pt idx="81357">
                  <c:v>40678.5</c:v>
                </c:pt>
                <c:pt idx="81358">
                  <c:v>40679</c:v>
                </c:pt>
                <c:pt idx="81359">
                  <c:v>40679.5</c:v>
                </c:pt>
                <c:pt idx="81360">
                  <c:v>40680</c:v>
                </c:pt>
                <c:pt idx="81361">
                  <c:v>40680.5</c:v>
                </c:pt>
                <c:pt idx="81362">
                  <c:v>40681</c:v>
                </c:pt>
                <c:pt idx="81363">
                  <c:v>40681.5</c:v>
                </c:pt>
                <c:pt idx="81364">
                  <c:v>40682</c:v>
                </c:pt>
                <c:pt idx="81365">
                  <c:v>40682.5</c:v>
                </c:pt>
                <c:pt idx="81366">
                  <c:v>40683</c:v>
                </c:pt>
                <c:pt idx="81367">
                  <c:v>40683.5</c:v>
                </c:pt>
                <c:pt idx="81368">
                  <c:v>40684</c:v>
                </c:pt>
                <c:pt idx="81369">
                  <c:v>40684.5</c:v>
                </c:pt>
                <c:pt idx="81370">
                  <c:v>40685</c:v>
                </c:pt>
                <c:pt idx="81371">
                  <c:v>40685.5</c:v>
                </c:pt>
                <c:pt idx="81372">
                  <c:v>40686</c:v>
                </c:pt>
                <c:pt idx="81373">
                  <c:v>40686.5</c:v>
                </c:pt>
                <c:pt idx="81374">
                  <c:v>40687</c:v>
                </c:pt>
                <c:pt idx="81375">
                  <c:v>40687.5</c:v>
                </c:pt>
                <c:pt idx="81376">
                  <c:v>40688</c:v>
                </c:pt>
                <c:pt idx="81377">
                  <c:v>40688.5</c:v>
                </c:pt>
                <c:pt idx="81378">
                  <c:v>40689</c:v>
                </c:pt>
                <c:pt idx="81379">
                  <c:v>40689.5</c:v>
                </c:pt>
                <c:pt idx="81380">
                  <c:v>40690</c:v>
                </c:pt>
                <c:pt idx="81381">
                  <c:v>40690.5</c:v>
                </c:pt>
                <c:pt idx="81382">
                  <c:v>40691</c:v>
                </c:pt>
                <c:pt idx="81383">
                  <c:v>40691.5</c:v>
                </c:pt>
                <c:pt idx="81384">
                  <c:v>40692</c:v>
                </c:pt>
                <c:pt idx="81385">
                  <c:v>40692.5</c:v>
                </c:pt>
                <c:pt idx="81386">
                  <c:v>40693</c:v>
                </c:pt>
                <c:pt idx="81387">
                  <c:v>40693.5</c:v>
                </c:pt>
                <c:pt idx="81388">
                  <c:v>40694</c:v>
                </c:pt>
                <c:pt idx="81389">
                  <c:v>40694.5</c:v>
                </c:pt>
                <c:pt idx="81390">
                  <c:v>40695</c:v>
                </c:pt>
                <c:pt idx="81391">
                  <c:v>40695.5</c:v>
                </c:pt>
                <c:pt idx="81392">
                  <c:v>40696</c:v>
                </c:pt>
                <c:pt idx="81393">
                  <c:v>40696.5</c:v>
                </c:pt>
                <c:pt idx="81394">
                  <c:v>40697</c:v>
                </c:pt>
                <c:pt idx="81395">
                  <c:v>40697.5</c:v>
                </c:pt>
                <c:pt idx="81396">
                  <c:v>40698</c:v>
                </c:pt>
                <c:pt idx="81397">
                  <c:v>40698.5</c:v>
                </c:pt>
                <c:pt idx="81398">
                  <c:v>40699</c:v>
                </c:pt>
                <c:pt idx="81399">
                  <c:v>40699.5</c:v>
                </c:pt>
                <c:pt idx="81400">
                  <c:v>40700</c:v>
                </c:pt>
                <c:pt idx="81401">
                  <c:v>40700.5</c:v>
                </c:pt>
                <c:pt idx="81402">
                  <c:v>40701</c:v>
                </c:pt>
                <c:pt idx="81403">
                  <c:v>40701.5</c:v>
                </c:pt>
                <c:pt idx="81404">
                  <c:v>40702</c:v>
                </c:pt>
                <c:pt idx="81405">
                  <c:v>40702.5</c:v>
                </c:pt>
                <c:pt idx="81406">
                  <c:v>40703</c:v>
                </c:pt>
                <c:pt idx="81407">
                  <c:v>40703.5</c:v>
                </c:pt>
                <c:pt idx="81408">
                  <c:v>40704</c:v>
                </c:pt>
                <c:pt idx="81409">
                  <c:v>40704.5</c:v>
                </c:pt>
                <c:pt idx="81410">
                  <c:v>40705</c:v>
                </c:pt>
                <c:pt idx="81411">
                  <c:v>40705.5</c:v>
                </c:pt>
                <c:pt idx="81412">
                  <c:v>40706</c:v>
                </c:pt>
                <c:pt idx="81413">
                  <c:v>40706.5</c:v>
                </c:pt>
                <c:pt idx="81414">
                  <c:v>40707</c:v>
                </c:pt>
                <c:pt idx="81415">
                  <c:v>40707.5</c:v>
                </c:pt>
                <c:pt idx="81416">
                  <c:v>40708</c:v>
                </c:pt>
                <c:pt idx="81417">
                  <c:v>40708.5</c:v>
                </c:pt>
                <c:pt idx="81418">
                  <c:v>40709</c:v>
                </c:pt>
                <c:pt idx="81419">
                  <c:v>40709.5</c:v>
                </c:pt>
                <c:pt idx="81420">
                  <c:v>40710</c:v>
                </c:pt>
                <c:pt idx="81421">
                  <c:v>40710.5</c:v>
                </c:pt>
                <c:pt idx="81422">
                  <c:v>40711</c:v>
                </c:pt>
                <c:pt idx="81423">
                  <c:v>40711.5</c:v>
                </c:pt>
                <c:pt idx="81424">
                  <c:v>40712</c:v>
                </c:pt>
                <c:pt idx="81425">
                  <c:v>40712.5</c:v>
                </c:pt>
                <c:pt idx="81426">
                  <c:v>40713</c:v>
                </c:pt>
                <c:pt idx="81427">
                  <c:v>40713.5</c:v>
                </c:pt>
                <c:pt idx="81428">
                  <c:v>40714</c:v>
                </c:pt>
                <c:pt idx="81429">
                  <c:v>40714.5</c:v>
                </c:pt>
                <c:pt idx="81430">
                  <c:v>40715</c:v>
                </c:pt>
                <c:pt idx="81431">
                  <c:v>40715.5</c:v>
                </c:pt>
                <c:pt idx="81432">
                  <c:v>40716</c:v>
                </c:pt>
                <c:pt idx="81433">
                  <c:v>40716.5</c:v>
                </c:pt>
                <c:pt idx="81434">
                  <c:v>40717</c:v>
                </c:pt>
                <c:pt idx="81435">
                  <c:v>40717.5</c:v>
                </c:pt>
                <c:pt idx="81436">
                  <c:v>40718</c:v>
                </c:pt>
                <c:pt idx="81437">
                  <c:v>40718.5</c:v>
                </c:pt>
                <c:pt idx="81438">
                  <c:v>40719</c:v>
                </c:pt>
                <c:pt idx="81439">
                  <c:v>40719.5</c:v>
                </c:pt>
                <c:pt idx="81440">
                  <c:v>40720</c:v>
                </c:pt>
                <c:pt idx="81441">
                  <c:v>40720.5</c:v>
                </c:pt>
                <c:pt idx="81442">
                  <c:v>40721</c:v>
                </c:pt>
                <c:pt idx="81443">
                  <c:v>40721.5</c:v>
                </c:pt>
                <c:pt idx="81444">
                  <c:v>40722</c:v>
                </c:pt>
                <c:pt idx="81445">
                  <c:v>40722.5</c:v>
                </c:pt>
                <c:pt idx="81446">
                  <c:v>40723</c:v>
                </c:pt>
                <c:pt idx="81447">
                  <c:v>40723.5</c:v>
                </c:pt>
                <c:pt idx="81448">
                  <c:v>40724</c:v>
                </c:pt>
                <c:pt idx="81449">
                  <c:v>40724.5</c:v>
                </c:pt>
                <c:pt idx="81450">
                  <c:v>40725</c:v>
                </c:pt>
                <c:pt idx="81451">
                  <c:v>40725.5</c:v>
                </c:pt>
                <c:pt idx="81452">
                  <c:v>40726</c:v>
                </c:pt>
                <c:pt idx="81453">
                  <c:v>40726.5</c:v>
                </c:pt>
                <c:pt idx="81454">
                  <c:v>40727</c:v>
                </c:pt>
                <c:pt idx="81455">
                  <c:v>40727.5</c:v>
                </c:pt>
                <c:pt idx="81456">
                  <c:v>40728</c:v>
                </c:pt>
                <c:pt idx="81457">
                  <c:v>40728.5</c:v>
                </c:pt>
                <c:pt idx="81458">
                  <c:v>40729</c:v>
                </c:pt>
                <c:pt idx="81459">
                  <c:v>40729.5</c:v>
                </c:pt>
                <c:pt idx="81460">
                  <c:v>40730</c:v>
                </c:pt>
                <c:pt idx="81461">
                  <c:v>40730.5</c:v>
                </c:pt>
                <c:pt idx="81462">
                  <c:v>40731</c:v>
                </c:pt>
                <c:pt idx="81463">
                  <c:v>40731.5</c:v>
                </c:pt>
                <c:pt idx="81464">
                  <c:v>40732</c:v>
                </c:pt>
                <c:pt idx="81465">
                  <c:v>40732.5</c:v>
                </c:pt>
                <c:pt idx="81466">
                  <c:v>40733</c:v>
                </c:pt>
                <c:pt idx="81467">
                  <c:v>40733.5</c:v>
                </c:pt>
                <c:pt idx="81468">
                  <c:v>40734</c:v>
                </c:pt>
                <c:pt idx="81469">
                  <c:v>40734.5</c:v>
                </c:pt>
                <c:pt idx="81470">
                  <c:v>40735</c:v>
                </c:pt>
                <c:pt idx="81471">
                  <c:v>40735.5</c:v>
                </c:pt>
                <c:pt idx="81472">
                  <c:v>40736</c:v>
                </c:pt>
                <c:pt idx="81473">
                  <c:v>40736.5</c:v>
                </c:pt>
                <c:pt idx="81474">
                  <c:v>40737</c:v>
                </c:pt>
                <c:pt idx="81475">
                  <c:v>40737.5</c:v>
                </c:pt>
                <c:pt idx="81476">
                  <c:v>40738</c:v>
                </c:pt>
                <c:pt idx="81477">
                  <c:v>40738.5</c:v>
                </c:pt>
                <c:pt idx="81478">
                  <c:v>40739</c:v>
                </c:pt>
                <c:pt idx="81479">
                  <c:v>40739.5</c:v>
                </c:pt>
                <c:pt idx="81480">
                  <c:v>40740</c:v>
                </c:pt>
                <c:pt idx="81481">
                  <c:v>40740.5</c:v>
                </c:pt>
                <c:pt idx="81482">
                  <c:v>40741</c:v>
                </c:pt>
                <c:pt idx="81483">
                  <c:v>40741.5</c:v>
                </c:pt>
                <c:pt idx="81484">
                  <c:v>40742</c:v>
                </c:pt>
                <c:pt idx="81485">
                  <c:v>40742.5</c:v>
                </c:pt>
                <c:pt idx="81486">
                  <c:v>40743</c:v>
                </c:pt>
                <c:pt idx="81487">
                  <c:v>40743.5</c:v>
                </c:pt>
                <c:pt idx="81488">
                  <c:v>40744</c:v>
                </c:pt>
                <c:pt idx="81489">
                  <c:v>40744.5</c:v>
                </c:pt>
                <c:pt idx="81490">
                  <c:v>40745</c:v>
                </c:pt>
                <c:pt idx="81491">
                  <c:v>40745.5</c:v>
                </c:pt>
                <c:pt idx="81492">
                  <c:v>40746</c:v>
                </c:pt>
                <c:pt idx="81493">
                  <c:v>40746.5</c:v>
                </c:pt>
                <c:pt idx="81494">
                  <c:v>40747</c:v>
                </c:pt>
                <c:pt idx="81495">
                  <c:v>40747.5</c:v>
                </c:pt>
                <c:pt idx="81496">
                  <c:v>40748</c:v>
                </c:pt>
                <c:pt idx="81497">
                  <c:v>40748.5</c:v>
                </c:pt>
                <c:pt idx="81498">
                  <c:v>40749</c:v>
                </c:pt>
                <c:pt idx="81499">
                  <c:v>40749.5</c:v>
                </c:pt>
                <c:pt idx="81500">
                  <c:v>40750</c:v>
                </c:pt>
                <c:pt idx="81501">
                  <c:v>40750.5</c:v>
                </c:pt>
                <c:pt idx="81502">
                  <c:v>40751</c:v>
                </c:pt>
                <c:pt idx="81503">
                  <c:v>40751.5</c:v>
                </c:pt>
                <c:pt idx="81504">
                  <c:v>40752</c:v>
                </c:pt>
                <c:pt idx="81505">
                  <c:v>40752.5</c:v>
                </c:pt>
                <c:pt idx="81506">
                  <c:v>40753</c:v>
                </c:pt>
                <c:pt idx="81507">
                  <c:v>40753.5</c:v>
                </c:pt>
                <c:pt idx="81508">
                  <c:v>40754</c:v>
                </c:pt>
                <c:pt idx="81509">
                  <c:v>40754.5</c:v>
                </c:pt>
                <c:pt idx="81510">
                  <c:v>40755</c:v>
                </c:pt>
                <c:pt idx="81511">
                  <c:v>40755.5</c:v>
                </c:pt>
                <c:pt idx="81512">
                  <c:v>40756</c:v>
                </c:pt>
                <c:pt idx="81513">
                  <c:v>40756.5</c:v>
                </c:pt>
                <c:pt idx="81514">
                  <c:v>40757</c:v>
                </c:pt>
                <c:pt idx="81515">
                  <c:v>40757.5</c:v>
                </c:pt>
                <c:pt idx="81516">
                  <c:v>40758</c:v>
                </c:pt>
                <c:pt idx="81517">
                  <c:v>40758.5</c:v>
                </c:pt>
                <c:pt idx="81518">
                  <c:v>40759</c:v>
                </c:pt>
                <c:pt idx="81519">
                  <c:v>40759.5</c:v>
                </c:pt>
                <c:pt idx="81520">
                  <c:v>40760</c:v>
                </c:pt>
                <c:pt idx="81521">
                  <c:v>40760.5</c:v>
                </c:pt>
                <c:pt idx="81522">
                  <c:v>40761</c:v>
                </c:pt>
                <c:pt idx="81523">
                  <c:v>40761.5</c:v>
                </c:pt>
                <c:pt idx="81524">
                  <c:v>40762</c:v>
                </c:pt>
                <c:pt idx="81525">
                  <c:v>40762.5</c:v>
                </c:pt>
                <c:pt idx="81526">
                  <c:v>40763</c:v>
                </c:pt>
                <c:pt idx="81527">
                  <c:v>40763.5</c:v>
                </c:pt>
                <c:pt idx="81528">
                  <c:v>40764</c:v>
                </c:pt>
                <c:pt idx="81529">
                  <c:v>40764.5</c:v>
                </c:pt>
                <c:pt idx="81530">
                  <c:v>40765</c:v>
                </c:pt>
                <c:pt idx="81531">
                  <c:v>40765.5</c:v>
                </c:pt>
                <c:pt idx="81532">
                  <c:v>40766</c:v>
                </c:pt>
                <c:pt idx="81533">
                  <c:v>40766.5</c:v>
                </c:pt>
                <c:pt idx="81534">
                  <c:v>40767</c:v>
                </c:pt>
                <c:pt idx="81535">
                  <c:v>40767.5</c:v>
                </c:pt>
                <c:pt idx="81536">
                  <c:v>40768</c:v>
                </c:pt>
                <c:pt idx="81537">
                  <c:v>40768.5</c:v>
                </c:pt>
                <c:pt idx="81538">
                  <c:v>40769</c:v>
                </c:pt>
                <c:pt idx="81539">
                  <c:v>40769.5</c:v>
                </c:pt>
                <c:pt idx="81540">
                  <c:v>40770</c:v>
                </c:pt>
                <c:pt idx="81541">
                  <c:v>40770.5</c:v>
                </c:pt>
                <c:pt idx="81542">
                  <c:v>40771</c:v>
                </c:pt>
                <c:pt idx="81543">
                  <c:v>40771.5</c:v>
                </c:pt>
                <c:pt idx="81544">
                  <c:v>40772</c:v>
                </c:pt>
                <c:pt idx="81545">
                  <c:v>40772.5</c:v>
                </c:pt>
                <c:pt idx="81546">
                  <c:v>40773</c:v>
                </c:pt>
                <c:pt idx="81547">
                  <c:v>40773.5</c:v>
                </c:pt>
                <c:pt idx="81548">
                  <c:v>40774</c:v>
                </c:pt>
                <c:pt idx="81549">
                  <c:v>40774.5</c:v>
                </c:pt>
                <c:pt idx="81550">
                  <c:v>40775</c:v>
                </c:pt>
                <c:pt idx="81551">
                  <c:v>40775.5</c:v>
                </c:pt>
                <c:pt idx="81552">
                  <c:v>40776</c:v>
                </c:pt>
                <c:pt idx="81553">
                  <c:v>40776.5</c:v>
                </c:pt>
                <c:pt idx="81554">
                  <c:v>40777</c:v>
                </c:pt>
                <c:pt idx="81555">
                  <c:v>40777.5</c:v>
                </c:pt>
                <c:pt idx="81556">
                  <c:v>40778</c:v>
                </c:pt>
                <c:pt idx="81557">
                  <c:v>40778.5</c:v>
                </c:pt>
                <c:pt idx="81558">
                  <c:v>40779</c:v>
                </c:pt>
                <c:pt idx="81559">
                  <c:v>40779.5</c:v>
                </c:pt>
                <c:pt idx="81560">
                  <c:v>40780</c:v>
                </c:pt>
                <c:pt idx="81561">
                  <c:v>40780.5</c:v>
                </c:pt>
                <c:pt idx="81562">
                  <c:v>40781</c:v>
                </c:pt>
                <c:pt idx="81563">
                  <c:v>40781.5</c:v>
                </c:pt>
                <c:pt idx="81564">
                  <c:v>40782</c:v>
                </c:pt>
                <c:pt idx="81565">
                  <c:v>40782.5</c:v>
                </c:pt>
                <c:pt idx="81566">
                  <c:v>40783</c:v>
                </c:pt>
                <c:pt idx="81567">
                  <c:v>40783.5</c:v>
                </c:pt>
                <c:pt idx="81568">
                  <c:v>40784</c:v>
                </c:pt>
                <c:pt idx="81569">
                  <c:v>40784.5</c:v>
                </c:pt>
                <c:pt idx="81570">
                  <c:v>40785</c:v>
                </c:pt>
                <c:pt idx="81571">
                  <c:v>40785.5</c:v>
                </c:pt>
                <c:pt idx="81572">
                  <c:v>40786</c:v>
                </c:pt>
                <c:pt idx="81573">
                  <c:v>40786.5</c:v>
                </c:pt>
                <c:pt idx="81574">
                  <c:v>40787</c:v>
                </c:pt>
                <c:pt idx="81575">
                  <c:v>40787.5</c:v>
                </c:pt>
                <c:pt idx="81576">
                  <c:v>40788</c:v>
                </c:pt>
                <c:pt idx="81577">
                  <c:v>40788.5</c:v>
                </c:pt>
                <c:pt idx="81578">
                  <c:v>40789</c:v>
                </c:pt>
                <c:pt idx="81579">
                  <c:v>40789.5</c:v>
                </c:pt>
                <c:pt idx="81580">
                  <c:v>40790</c:v>
                </c:pt>
                <c:pt idx="81581">
                  <c:v>40790.5</c:v>
                </c:pt>
                <c:pt idx="81582">
                  <c:v>40791</c:v>
                </c:pt>
                <c:pt idx="81583">
                  <c:v>40791.5</c:v>
                </c:pt>
                <c:pt idx="81584">
                  <c:v>40792</c:v>
                </c:pt>
                <c:pt idx="81585">
                  <c:v>40792.5</c:v>
                </c:pt>
                <c:pt idx="81586">
                  <c:v>40793</c:v>
                </c:pt>
                <c:pt idx="81587">
                  <c:v>40793.5</c:v>
                </c:pt>
                <c:pt idx="81588">
                  <c:v>40794</c:v>
                </c:pt>
                <c:pt idx="81589">
                  <c:v>40794.5</c:v>
                </c:pt>
                <c:pt idx="81590">
                  <c:v>40795</c:v>
                </c:pt>
                <c:pt idx="81591">
                  <c:v>40795.5</c:v>
                </c:pt>
                <c:pt idx="81592">
                  <c:v>40796</c:v>
                </c:pt>
                <c:pt idx="81593">
                  <c:v>40796.5</c:v>
                </c:pt>
                <c:pt idx="81594">
                  <c:v>40797</c:v>
                </c:pt>
                <c:pt idx="81595">
                  <c:v>40797.5</c:v>
                </c:pt>
                <c:pt idx="81596">
                  <c:v>40798</c:v>
                </c:pt>
                <c:pt idx="81597">
                  <c:v>40798.5</c:v>
                </c:pt>
                <c:pt idx="81598">
                  <c:v>40799</c:v>
                </c:pt>
                <c:pt idx="81599">
                  <c:v>40799.5</c:v>
                </c:pt>
                <c:pt idx="81600">
                  <c:v>40800</c:v>
                </c:pt>
                <c:pt idx="81601">
                  <c:v>40800.5</c:v>
                </c:pt>
                <c:pt idx="81602">
                  <c:v>40801</c:v>
                </c:pt>
                <c:pt idx="81603">
                  <c:v>40801.5</c:v>
                </c:pt>
                <c:pt idx="81604">
                  <c:v>40802</c:v>
                </c:pt>
                <c:pt idx="81605">
                  <c:v>40802.5</c:v>
                </c:pt>
                <c:pt idx="81606">
                  <c:v>40803</c:v>
                </c:pt>
                <c:pt idx="81607">
                  <c:v>40803.5</c:v>
                </c:pt>
                <c:pt idx="81608">
                  <c:v>40804</c:v>
                </c:pt>
                <c:pt idx="81609">
                  <c:v>40804.5</c:v>
                </c:pt>
                <c:pt idx="81610">
                  <c:v>40805</c:v>
                </c:pt>
                <c:pt idx="81611">
                  <c:v>40805.5</c:v>
                </c:pt>
                <c:pt idx="81612">
                  <c:v>40806</c:v>
                </c:pt>
                <c:pt idx="81613">
                  <c:v>40806.5</c:v>
                </c:pt>
                <c:pt idx="81614">
                  <c:v>40807</c:v>
                </c:pt>
                <c:pt idx="81615">
                  <c:v>40807.5</c:v>
                </c:pt>
                <c:pt idx="81616">
                  <c:v>40808</c:v>
                </c:pt>
                <c:pt idx="81617">
                  <c:v>40808.5</c:v>
                </c:pt>
                <c:pt idx="81618">
                  <c:v>40809</c:v>
                </c:pt>
                <c:pt idx="81619">
                  <c:v>40809.5</c:v>
                </c:pt>
                <c:pt idx="81620">
                  <c:v>40810</c:v>
                </c:pt>
                <c:pt idx="81621">
                  <c:v>40810.5</c:v>
                </c:pt>
                <c:pt idx="81622">
                  <c:v>40811</c:v>
                </c:pt>
                <c:pt idx="81623">
                  <c:v>40811.5</c:v>
                </c:pt>
                <c:pt idx="81624">
                  <c:v>40812</c:v>
                </c:pt>
                <c:pt idx="81625">
                  <c:v>40812.5</c:v>
                </c:pt>
                <c:pt idx="81626">
                  <c:v>40813</c:v>
                </c:pt>
                <c:pt idx="81627">
                  <c:v>40813.5</c:v>
                </c:pt>
                <c:pt idx="81628">
                  <c:v>40814</c:v>
                </c:pt>
                <c:pt idx="81629">
                  <c:v>40814.5</c:v>
                </c:pt>
                <c:pt idx="81630">
                  <c:v>40815</c:v>
                </c:pt>
                <c:pt idx="81631">
                  <c:v>40815.5</c:v>
                </c:pt>
                <c:pt idx="81632">
                  <c:v>40816</c:v>
                </c:pt>
                <c:pt idx="81633">
                  <c:v>40816.5</c:v>
                </c:pt>
                <c:pt idx="81634">
                  <c:v>40817</c:v>
                </c:pt>
                <c:pt idx="81635">
                  <c:v>40817.5</c:v>
                </c:pt>
                <c:pt idx="81636">
                  <c:v>40818</c:v>
                </c:pt>
                <c:pt idx="81637">
                  <c:v>40818.5</c:v>
                </c:pt>
                <c:pt idx="81638">
                  <c:v>40819</c:v>
                </c:pt>
                <c:pt idx="81639">
                  <c:v>40819.5</c:v>
                </c:pt>
                <c:pt idx="81640">
                  <c:v>40820</c:v>
                </c:pt>
                <c:pt idx="81641">
                  <c:v>40820.5</c:v>
                </c:pt>
                <c:pt idx="81642">
                  <c:v>40821</c:v>
                </c:pt>
                <c:pt idx="81643">
                  <c:v>40821.5</c:v>
                </c:pt>
                <c:pt idx="81644">
                  <c:v>40822</c:v>
                </c:pt>
                <c:pt idx="81645">
                  <c:v>40822.5</c:v>
                </c:pt>
                <c:pt idx="81646">
                  <c:v>40823</c:v>
                </c:pt>
                <c:pt idx="81647">
                  <c:v>40823.5</c:v>
                </c:pt>
                <c:pt idx="81648">
                  <c:v>40824</c:v>
                </c:pt>
                <c:pt idx="81649">
                  <c:v>40824.5</c:v>
                </c:pt>
                <c:pt idx="81650">
                  <c:v>40825</c:v>
                </c:pt>
                <c:pt idx="81651">
                  <c:v>40825.5</c:v>
                </c:pt>
                <c:pt idx="81652">
                  <c:v>40826</c:v>
                </c:pt>
                <c:pt idx="81653">
                  <c:v>40826.5</c:v>
                </c:pt>
                <c:pt idx="81654">
                  <c:v>40827</c:v>
                </c:pt>
                <c:pt idx="81655">
                  <c:v>40827.5</c:v>
                </c:pt>
                <c:pt idx="81656">
                  <c:v>40828</c:v>
                </c:pt>
                <c:pt idx="81657">
                  <c:v>40828.5</c:v>
                </c:pt>
                <c:pt idx="81658">
                  <c:v>40829</c:v>
                </c:pt>
                <c:pt idx="81659">
                  <c:v>40829.5</c:v>
                </c:pt>
                <c:pt idx="81660">
                  <c:v>40830</c:v>
                </c:pt>
                <c:pt idx="81661">
                  <c:v>40830.5</c:v>
                </c:pt>
                <c:pt idx="81662">
                  <c:v>40831</c:v>
                </c:pt>
                <c:pt idx="81663">
                  <c:v>40831.5</c:v>
                </c:pt>
                <c:pt idx="81664">
                  <c:v>40832</c:v>
                </c:pt>
                <c:pt idx="81665">
                  <c:v>40832.5</c:v>
                </c:pt>
                <c:pt idx="81666">
                  <c:v>40833</c:v>
                </c:pt>
                <c:pt idx="81667">
                  <c:v>40833.5</c:v>
                </c:pt>
                <c:pt idx="81668">
                  <c:v>40834</c:v>
                </c:pt>
                <c:pt idx="81669">
                  <c:v>40834.5</c:v>
                </c:pt>
                <c:pt idx="81670">
                  <c:v>40835</c:v>
                </c:pt>
                <c:pt idx="81671">
                  <c:v>40835.5</c:v>
                </c:pt>
                <c:pt idx="81672">
                  <c:v>40836</c:v>
                </c:pt>
                <c:pt idx="81673">
                  <c:v>40836.5</c:v>
                </c:pt>
                <c:pt idx="81674">
                  <c:v>40837</c:v>
                </c:pt>
                <c:pt idx="81675">
                  <c:v>40837.5</c:v>
                </c:pt>
                <c:pt idx="81676">
                  <c:v>40838</c:v>
                </c:pt>
                <c:pt idx="81677">
                  <c:v>40838.5</c:v>
                </c:pt>
                <c:pt idx="81678">
                  <c:v>40839</c:v>
                </c:pt>
                <c:pt idx="81679">
                  <c:v>40839.5</c:v>
                </c:pt>
                <c:pt idx="81680">
                  <c:v>40840</c:v>
                </c:pt>
                <c:pt idx="81681">
                  <c:v>40840.5</c:v>
                </c:pt>
                <c:pt idx="81682">
                  <c:v>40841</c:v>
                </c:pt>
                <c:pt idx="81683">
                  <c:v>40841.5</c:v>
                </c:pt>
                <c:pt idx="81684">
                  <c:v>40842</c:v>
                </c:pt>
                <c:pt idx="81685">
                  <c:v>40842.5</c:v>
                </c:pt>
                <c:pt idx="81686">
                  <c:v>40843</c:v>
                </c:pt>
                <c:pt idx="81687">
                  <c:v>40843.5</c:v>
                </c:pt>
                <c:pt idx="81688">
                  <c:v>40844</c:v>
                </c:pt>
                <c:pt idx="81689">
                  <c:v>40844.5</c:v>
                </c:pt>
                <c:pt idx="81690">
                  <c:v>40845</c:v>
                </c:pt>
                <c:pt idx="81691">
                  <c:v>40845.5</c:v>
                </c:pt>
                <c:pt idx="81692">
                  <c:v>40846</c:v>
                </c:pt>
                <c:pt idx="81693">
                  <c:v>40846.5</c:v>
                </c:pt>
                <c:pt idx="81694">
                  <c:v>40847</c:v>
                </c:pt>
                <c:pt idx="81695">
                  <c:v>40847.5</c:v>
                </c:pt>
                <c:pt idx="81696">
                  <c:v>40848</c:v>
                </c:pt>
                <c:pt idx="81697">
                  <c:v>40848.5</c:v>
                </c:pt>
                <c:pt idx="81698">
                  <c:v>40849</c:v>
                </c:pt>
                <c:pt idx="81699">
                  <c:v>40849.5</c:v>
                </c:pt>
                <c:pt idx="81700">
                  <c:v>40850</c:v>
                </c:pt>
                <c:pt idx="81701">
                  <c:v>40850.5</c:v>
                </c:pt>
                <c:pt idx="81702">
                  <c:v>40851</c:v>
                </c:pt>
                <c:pt idx="81703">
                  <c:v>40851.5</c:v>
                </c:pt>
                <c:pt idx="81704">
                  <c:v>40852</c:v>
                </c:pt>
                <c:pt idx="81705">
                  <c:v>40852.5</c:v>
                </c:pt>
                <c:pt idx="81706">
                  <c:v>40853</c:v>
                </c:pt>
                <c:pt idx="81707">
                  <c:v>40853.5</c:v>
                </c:pt>
                <c:pt idx="81708">
                  <c:v>40854</c:v>
                </c:pt>
                <c:pt idx="81709">
                  <c:v>40854.5</c:v>
                </c:pt>
                <c:pt idx="81710">
                  <c:v>40855</c:v>
                </c:pt>
                <c:pt idx="81711">
                  <c:v>40855.5</c:v>
                </c:pt>
                <c:pt idx="81712">
                  <c:v>40856</c:v>
                </c:pt>
                <c:pt idx="81713">
                  <c:v>40856.5</c:v>
                </c:pt>
                <c:pt idx="81714">
                  <c:v>40857</c:v>
                </c:pt>
                <c:pt idx="81715">
                  <c:v>40857.5</c:v>
                </c:pt>
                <c:pt idx="81716">
                  <c:v>40858</c:v>
                </c:pt>
                <c:pt idx="81717">
                  <c:v>40858.5</c:v>
                </c:pt>
                <c:pt idx="81718">
                  <c:v>40859</c:v>
                </c:pt>
                <c:pt idx="81719">
                  <c:v>40859.5</c:v>
                </c:pt>
                <c:pt idx="81720">
                  <c:v>40860</c:v>
                </c:pt>
                <c:pt idx="81721">
                  <c:v>40860.5</c:v>
                </c:pt>
                <c:pt idx="81722">
                  <c:v>40861</c:v>
                </c:pt>
                <c:pt idx="81723">
                  <c:v>40861.5</c:v>
                </c:pt>
                <c:pt idx="81724">
                  <c:v>40862</c:v>
                </c:pt>
                <c:pt idx="81725">
                  <c:v>40862.5</c:v>
                </c:pt>
                <c:pt idx="81726">
                  <c:v>40863</c:v>
                </c:pt>
                <c:pt idx="81727">
                  <c:v>40863.5</c:v>
                </c:pt>
                <c:pt idx="81728">
                  <c:v>40864</c:v>
                </c:pt>
                <c:pt idx="81729">
                  <c:v>40864.5</c:v>
                </c:pt>
                <c:pt idx="81730">
                  <c:v>40865</c:v>
                </c:pt>
                <c:pt idx="81731">
                  <c:v>40865.5</c:v>
                </c:pt>
                <c:pt idx="81732">
                  <c:v>40866</c:v>
                </c:pt>
                <c:pt idx="81733">
                  <c:v>40866.5</c:v>
                </c:pt>
                <c:pt idx="81734">
                  <c:v>40867</c:v>
                </c:pt>
                <c:pt idx="81735">
                  <c:v>40867.5</c:v>
                </c:pt>
                <c:pt idx="81736">
                  <c:v>40868</c:v>
                </c:pt>
                <c:pt idx="81737">
                  <c:v>40868.5</c:v>
                </c:pt>
                <c:pt idx="81738">
                  <c:v>40869</c:v>
                </c:pt>
                <c:pt idx="81739">
                  <c:v>40869.5</c:v>
                </c:pt>
                <c:pt idx="81740">
                  <c:v>40870</c:v>
                </c:pt>
                <c:pt idx="81741">
                  <c:v>40870.5</c:v>
                </c:pt>
                <c:pt idx="81742">
                  <c:v>40871</c:v>
                </c:pt>
                <c:pt idx="81743">
                  <c:v>40871.5</c:v>
                </c:pt>
                <c:pt idx="81744">
                  <c:v>40872</c:v>
                </c:pt>
                <c:pt idx="81745">
                  <c:v>40872.5</c:v>
                </c:pt>
                <c:pt idx="81746">
                  <c:v>40873</c:v>
                </c:pt>
                <c:pt idx="81747">
                  <c:v>40873.5</c:v>
                </c:pt>
                <c:pt idx="81748">
                  <c:v>40874</c:v>
                </c:pt>
                <c:pt idx="81749">
                  <c:v>40874.5</c:v>
                </c:pt>
                <c:pt idx="81750">
                  <c:v>40875</c:v>
                </c:pt>
                <c:pt idx="81751">
                  <c:v>40875.5</c:v>
                </c:pt>
                <c:pt idx="81752">
                  <c:v>40876</c:v>
                </c:pt>
                <c:pt idx="81753">
                  <c:v>40876.5</c:v>
                </c:pt>
                <c:pt idx="81754">
                  <c:v>40877</c:v>
                </c:pt>
                <c:pt idx="81755">
                  <c:v>40877.5</c:v>
                </c:pt>
                <c:pt idx="81756">
                  <c:v>40878</c:v>
                </c:pt>
                <c:pt idx="81757">
                  <c:v>40878.5</c:v>
                </c:pt>
                <c:pt idx="81758">
                  <c:v>40879</c:v>
                </c:pt>
                <c:pt idx="81759">
                  <c:v>40879.5</c:v>
                </c:pt>
                <c:pt idx="81760">
                  <c:v>40880</c:v>
                </c:pt>
                <c:pt idx="81761">
                  <c:v>40880.5</c:v>
                </c:pt>
                <c:pt idx="81762">
                  <c:v>40881</c:v>
                </c:pt>
                <c:pt idx="81763">
                  <c:v>40881.5</c:v>
                </c:pt>
                <c:pt idx="81764">
                  <c:v>40882</c:v>
                </c:pt>
                <c:pt idx="81765">
                  <c:v>40882.5</c:v>
                </c:pt>
                <c:pt idx="81766">
                  <c:v>40883</c:v>
                </c:pt>
                <c:pt idx="81767">
                  <c:v>40883.5</c:v>
                </c:pt>
                <c:pt idx="81768">
                  <c:v>40884</c:v>
                </c:pt>
                <c:pt idx="81769">
                  <c:v>40884.5</c:v>
                </c:pt>
                <c:pt idx="81770">
                  <c:v>40885</c:v>
                </c:pt>
                <c:pt idx="81771">
                  <c:v>40885.5</c:v>
                </c:pt>
                <c:pt idx="81772">
                  <c:v>40886</c:v>
                </c:pt>
                <c:pt idx="81773">
                  <c:v>40886.5</c:v>
                </c:pt>
                <c:pt idx="81774">
                  <c:v>40887</c:v>
                </c:pt>
                <c:pt idx="81775">
                  <c:v>40887.5</c:v>
                </c:pt>
                <c:pt idx="81776">
                  <c:v>40888</c:v>
                </c:pt>
                <c:pt idx="81777">
                  <c:v>40888.5</c:v>
                </c:pt>
                <c:pt idx="81778">
                  <c:v>40889</c:v>
                </c:pt>
                <c:pt idx="81779">
                  <c:v>40889.5</c:v>
                </c:pt>
                <c:pt idx="81780">
                  <c:v>40890</c:v>
                </c:pt>
                <c:pt idx="81781">
                  <c:v>40890.5</c:v>
                </c:pt>
                <c:pt idx="81782">
                  <c:v>40891</c:v>
                </c:pt>
                <c:pt idx="81783">
                  <c:v>40891.5</c:v>
                </c:pt>
                <c:pt idx="81784">
                  <c:v>40892</c:v>
                </c:pt>
                <c:pt idx="81785">
                  <c:v>40892.5</c:v>
                </c:pt>
                <c:pt idx="81786">
                  <c:v>40893</c:v>
                </c:pt>
                <c:pt idx="81787">
                  <c:v>40893.5</c:v>
                </c:pt>
                <c:pt idx="81788">
                  <c:v>40894</c:v>
                </c:pt>
                <c:pt idx="81789">
                  <c:v>40894.5</c:v>
                </c:pt>
                <c:pt idx="81790">
                  <c:v>40895</c:v>
                </c:pt>
                <c:pt idx="81791">
                  <c:v>40895.5</c:v>
                </c:pt>
                <c:pt idx="81792">
                  <c:v>40896</c:v>
                </c:pt>
                <c:pt idx="81793">
                  <c:v>40896.5</c:v>
                </c:pt>
                <c:pt idx="81794">
                  <c:v>40897</c:v>
                </c:pt>
                <c:pt idx="81795">
                  <c:v>40897.5</c:v>
                </c:pt>
                <c:pt idx="81796">
                  <c:v>40898</c:v>
                </c:pt>
                <c:pt idx="81797">
                  <c:v>40898.5</c:v>
                </c:pt>
                <c:pt idx="81798">
                  <c:v>40899</c:v>
                </c:pt>
                <c:pt idx="81799">
                  <c:v>40899.5</c:v>
                </c:pt>
                <c:pt idx="81800">
                  <c:v>40900</c:v>
                </c:pt>
                <c:pt idx="81801">
                  <c:v>40900.5</c:v>
                </c:pt>
                <c:pt idx="81802">
                  <c:v>40901</c:v>
                </c:pt>
                <c:pt idx="81803">
                  <c:v>40901.5</c:v>
                </c:pt>
                <c:pt idx="81804">
                  <c:v>40902</c:v>
                </c:pt>
                <c:pt idx="81805">
                  <c:v>40902.5</c:v>
                </c:pt>
                <c:pt idx="81806">
                  <c:v>40903</c:v>
                </c:pt>
                <c:pt idx="81807">
                  <c:v>40903.5</c:v>
                </c:pt>
                <c:pt idx="81808">
                  <c:v>40904</c:v>
                </c:pt>
                <c:pt idx="81809">
                  <c:v>40904.5</c:v>
                </c:pt>
                <c:pt idx="81810">
                  <c:v>40905</c:v>
                </c:pt>
                <c:pt idx="81811">
                  <c:v>40905.5</c:v>
                </c:pt>
                <c:pt idx="81812">
                  <c:v>40906</c:v>
                </c:pt>
                <c:pt idx="81813">
                  <c:v>40906.5</c:v>
                </c:pt>
                <c:pt idx="81814">
                  <c:v>40907</c:v>
                </c:pt>
                <c:pt idx="81815">
                  <c:v>40907.5</c:v>
                </c:pt>
                <c:pt idx="81816">
                  <c:v>40908</c:v>
                </c:pt>
                <c:pt idx="81817">
                  <c:v>40908.5</c:v>
                </c:pt>
                <c:pt idx="81818">
                  <c:v>40909</c:v>
                </c:pt>
                <c:pt idx="81819">
                  <c:v>40909.5</c:v>
                </c:pt>
                <c:pt idx="81820">
                  <c:v>40910</c:v>
                </c:pt>
                <c:pt idx="81821">
                  <c:v>40910.5</c:v>
                </c:pt>
                <c:pt idx="81822">
                  <c:v>40911</c:v>
                </c:pt>
                <c:pt idx="81823">
                  <c:v>40911.5</c:v>
                </c:pt>
                <c:pt idx="81824">
                  <c:v>40912</c:v>
                </c:pt>
                <c:pt idx="81825">
                  <c:v>40912.5</c:v>
                </c:pt>
                <c:pt idx="81826">
                  <c:v>40913</c:v>
                </c:pt>
                <c:pt idx="81827">
                  <c:v>40913.5</c:v>
                </c:pt>
                <c:pt idx="81828">
                  <c:v>40914</c:v>
                </c:pt>
                <c:pt idx="81829">
                  <c:v>40914.5</c:v>
                </c:pt>
                <c:pt idx="81830">
                  <c:v>40915</c:v>
                </c:pt>
                <c:pt idx="81831">
                  <c:v>40915.5</c:v>
                </c:pt>
                <c:pt idx="81832">
                  <c:v>40916</c:v>
                </c:pt>
                <c:pt idx="81833">
                  <c:v>40916.5</c:v>
                </c:pt>
                <c:pt idx="81834">
                  <c:v>40917</c:v>
                </c:pt>
                <c:pt idx="81835">
                  <c:v>40917.5</c:v>
                </c:pt>
                <c:pt idx="81836">
                  <c:v>40918</c:v>
                </c:pt>
                <c:pt idx="81837">
                  <c:v>40918.5</c:v>
                </c:pt>
                <c:pt idx="81838">
                  <c:v>40919</c:v>
                </c:pt>
                <c:pt idx="81839">
                  <c:v>40919.5</c:v>
                </c:pt>
                <c:pt idx="81840">
                  <c:v>40920</c:v>
                </c:pt>
                <c:pt idx="81841">
                  <c:v>40920.5</c:v>
                </c:pt>
                <c:pt idx="81842">
                  <c:v>40921</c:v>
                </c:pt>
                <c:pt idx="81843">
                  <c:v>40921.5</c:v>
                </c:pt>
                <c:pt idx="81844">
                  <c:v>40922</c:v>
                </c:pt>
                <c:pt idx="81845">
                  <c:v>40922.5</c:v>
                </c:pt>
                <c:pt idx="81846">
                  <c:v>40923</c:v>
                </c:pt>
                <c:pt idx="81847">
                  <c:v>40923.5</c:v>
                </c:pt>
                <c:pt idx="81848">
                  <c:v>40924</c:v>
                </c:pt>
                <c:pt idx="81849">
                  <c:v>40924.5</c:v>
                </c:pt>
                <c:pt idx="81850">
                  <c:v>40925</c:v>
                </c:pt>
                <c:pt idx="81851">
                  <c:v>40925.5</c:v>
                </c:pt>
                <c:pt idx="81852">
                  <c:v>40926</c:v>
                </c:pt>
                <c:pt idx="81853">
                  <c:v>40926.5</c:v>
                </c:pt>
                <c:pt idx="81854">
                  <c:v>40927</c:v>
                </c:pt>
                <c:pt idx="81855">
                  <c:v>40927.5</c:v>
                </c:pt>
                <c:pt idx="81856">
                  <c:v>40928</c:v>
                </c:pt>
                <c:pt idx="81857">
                  <c:v>40928.5</c:v>
                </c:pt>
                <c:pt idx="81858">
                  <c:v>40929</c:v>
                </c:pt>
                <c:pt idx="81859">
                  <c:v>40929.5</c:v>
                </c:pt>
                <c:pt idx="81860">
                  <c:v>40930</c:v>
                </c:pt>
                <c:pt idx="81861">
                  <c:v>40930.5</c:v>
                </c:pt>
                <c:pt idx="81862">
                  <c:v>40931</c:v>
                </c:pt>
                <c:pt idx="81863">
                  <c:v>40931.5</c:v>
                </c:pt>
                <c:pt idx="81864">
                  <c:v>40932</c:v>
                </c:pt>
                <c:pt idx="81865">
                  <c:v>40932.5</c:v>
                </c:pt>
                <c:pt idx="81866">
                  <c:v>40933</c:v>
                </c:pt>
                <c:pt idx="81867">
                  <c:v>40933.5</c:v>
                </c:pt>
                <c:pt idx="81868">
                  <c:v>40934</c:v>
                </c:pt>
                <c:pt idx="81869">
                  <c:v>40934.5</c:v>
                </c:pt>
                <c:pt idx="81870">
                  <c:v>40935</c:v>
                </c:pt>
                <c:pt idx="81871">
                  <c:v>40935.5</c:v>
                </c:pt>
                <c:pt idx="81872">
                  <c:v>40936</c:v>
                </c:pt>
                <c:pt idx="81873">
                  <c:v>40936.5</c:v>
                </c:pt>
                <c:pt idx="81874">
                  <c:v>40937</c:v>
                </c:pt>
                <c:pt idx="81875">
                  <c:v>40937.5</c:v>
                </c:pt>
                <c:pt idx="81876">
                  <c:v>40938</c:v>
                </c:pt>
                <c:pt idx="81877">
                  <c:v>40938.5</c:v>
                </c:pt>
                <c:pt idx="81878">
                  <c:v>40939</c:v>
                </c:pt>
                <c:pt idx="81879">
                  <c:v>40939.5</c:v>
                </c:pt>
                <c:pt idx="81880">
                  <c:v>40940</c:v>
                </c:pt>
                <c:pt idx="81881">
                  <c:v>40940.5</c:v>
                </c:pt>
                <c:pt idx="81882">
                  <c:v>40941</c:v>
                </c:pt>
                <c:pt idx="81883">
                  <c:v>40941.5</c:v>
                </c:pt>
                <c:pt idx="81884">
                  <c:v>40942</c:v>
                </c:pt>
                <c:pt idx="81885">
                  <c:v>40942.5</c:v>
                </c:pt>
                <c:pt idx="81886">
                  <c:v>40943</c:v>
                </c:pt>
                <c:pt idx="81887">
                  <c:v>40943.5</c:v>
                </c:pt>
                <c:pt idx="81888">
                  <c:v>40944</c:v>
                </c:pt>
                <c:pt idx="81889">
                  <c:v>40944.5</c:v>
                </c:pt>
                <c:pt idx="81890">
                  <c:v>40945</c:v>
                </c:pt>
                <c:pt idx="81891">
                  <c:v>40945.5</c:v>
                </c:pt>
                <c:pt idx="81892">
                  <c:v>40946</c:v>
                </c:pt>
                <c:pt idx="81893">
                  <c:v>40946.5</c:v>
                </c:pt>
                <c:pt idx="81894">
                  <c:v>40947</c:v>
                </c:pt>
                <c:pt idx="81895">
                  <c:v>40947.5</c:v>
                </c:pt>
                <c:pt idx="81896">
                  <c:v>40948</c:v>
                </c:pt>
                <c:pt idx="81897">
                  <c:v>40948.5</c:v>
                </c:pt>
                <c:pt idx="81898">
                  <c:v>40949</c:v>
                </c:pt>
                <c:pt idx="81899">
                  <c:v>40949.5</c:v>
                </c:pt>
                <c:pt idx="81900">
                  <c:v>40950</c:v>
                </c:pt>
                <c:pt idx="81901">
                  <c:v>40950.5</c:v>
                </c:pt>
                <c:pt idx="81902">
                  <c:v>40951</c:v>
                </c:pt>
                <c:pt idx="81903">
                  <c:v>40951.5</c:v>
                </c:pt>
                <c:pt idx="81904">
                  <c:v>40952</c:v>
                </c:pt>
                <c:pt idx="81905">
                  <c:v>40952.5</c:v>
                </c:pt>
                <c:pt idx="81906">
                  <c:v>40953</c:v>
                </c:pt>
                <c:pt idx="81907">
                  <c:v>40953.5</c:v>
                </c:pt>
                <c:pt idx="81908">
                  <c:v>40954</c:v>
                </c:pt>
                <c:pt idx="81909">
                  <c:v>40954.5</c:v>
                </c:pt>
                <c:pt idx="81910">
                  <c:v>40955</c:v>
                </c:pt>
                <c:pt idx="81911">
                  <c:v>40955.5</c:v>
                </c:pt>
                <c:pt idx="81912">
                  <c:v>40956</c:v>
                </c:pt>
                <c:pt idx="81913">
                  <c:v>40956.5</c:v>
                </c:pt>
                <c:pt idx="81914">
                  <c:v>40957</c:v>
                </c:pt>
                <c:pt idx="81915">
                  <c:v>40957.5</c:v>
                </c:pt>
                <c:pt idx="81916">
                  <c:v>40958</c:v>
                </c:pt>
                <c:pt idx="81917">
                  <c:v>40958.5</c:v>
                </c:pt>
                <c:pt idx="81918">
                  <c:v>40959</c:v>
                </c:pt>
                <c:pt idx="81919">
                  <c:v>40959.5</c:v>
                </c:pt>
                <c:pt idx="81920">
                  <c:v>40960</c:v>
                </c:pt>
                <c:pt idx="81921">
                  <c:v>40960.5</c:v>
                </c:pt>
                <c:pt idx="81922">
                  <c:v>40961</c:v>
                </c:pt>
                <c:pt idx="81923">
                  <c:v>40961.5</c:v>
                </c:pt>
                <c:pt idx="81924">
                  <c:v>40962</c:v>
                </c:pt>
                <c:pt idx="81925">
                  <c:v>40962.5</c:v>
                </c:pt>
                <c:pt idx="81926">
                  <c:v>40963</c:v>
                </c:pt>
                <c:pt idx="81927">
                  <c:v>40963.5</c:v>
                </c:pt>
                <c:pt idx="81928">
                  <c:v>40964</c:v>
                </c:pt>
                <c:pt idx="81929">
                  <c:v>40964.5</c:v>
                </c:pt>
                <c:pt idx="81930">
                  <c:v>40965</c:v>
                </c:pt>
                <c:pt idx="81931">
                  <c:v>40965.5</c:v>
                </c:pt>
                <c:pt idx="81932">
                  <c:v>40966</c:v>
                </c:pt>
                <c:pt idx="81933">
                  <c:v>40966.5</c:v>
                </c:pt>
                <c:pt idx="81934">
                  <c:v>40967</c:v>
                </c:pt>
                <c:pt idx="81935">
                  <c:v>40967.5</c:v>
                </c:pt>
                <c:pt idx="81936">
                  <c:v>40968</c:v>
                </c:pt>
                <c:pt idx="81937">
                  <c:v>40968.5</c:v>
                </c:pt>
                <c:pt idx="81938">
                  <c:v>40969</c:v>
                </c:pt>
                <c:pt idx="81939">
                  <c:v>40969.5</c:v>
                </c:pt>
                <c:pt idx="81940">
                  <c:v>40970</c:v>
                </c:pt>
                <c:pt idx="81941">
                  <c:v>40970.5</c:v>
                </c:pt>
                <c:pt idx="81942">
                  <c:v>40971</c:v>
                </c:pt>
                <c:pt idx="81943">
                  <c:v>40971.5</c:v>
                </c:pt>
                <c:pt idx="81944">
                  <c:v>40972</c:v>
                </c:pt>
                <c:pt idx="81945">
                  <c:v>40972.5</c:v>
                </c:pt>
                <c:pt idx="81946">
                  <c:v>40973</c:v>
                </c:pt>
                <c:pt idx="81947">
                  <c:v>40973.5</c:v>
                </c:pt>
                <c:pt idx="81948">
                  <c:v>40974</c:v>
                </c:pt>
                <c:pt idx="81949">
                  <c:v>40974.5</c:v>
                </c:pt>
                <c:pt idx="81950">
                  <c:v>40975</c:v>
                </c:pt>
                <c:pt idx="81951">
                  <c:v>40975.5</c:v>
                </c:pt>
                <c:pt idx="81952">
                  <c:v>40976</c:v>
                </c:pt>
                <c:pt idx="81953">
                  <c:v>40976.5</c:v>
                </c:pt>
                <c:pt idx="81954">
                  <c:v>40977</c:v>
                </c:pt>
                <c:pt idx="81955">
                  <c:v>40977.5</c:v>
                </c:pt>
                <c:pt idx="81956">
                  <c:v>40978</c:v>
                </c:pt>
                <c:pt idx="81957">
                  <c:v>40978.5</c:v>
                </c:pt>
                <c:pt idx="81958">
                  <c:v>40979</c:v>
                </c:pt>
                <c:pt idx="81959">
                  <c:v>40979.5</c:v>
                </c:pt>
                <c:pt idx="81960">
                  <c:v>40980</c:v>
                </c:pt>
                <c:pt idx="81961">
                  <c:v>40980.5</c:v>
                </c:pt>
                <c:pt idx="81962">
                  <c:v>40981</c:v>
                </c:pt>
                <c:pt idx="81963">
                  <c:v>40981.5</c:v>
                </c:pt>
                <c:pt idx="81964">
                  <c:v>40982</c:v>
                </c:pt>
                <c:pt idx="81965">
                  <c:v>40982.5</c:v>
                </c:pt>
                <c:pt idx="81966">
                  <c:v>40983</c:v>
                </c:pt>
                <c:pt idx="81967">
                  <c:v>40983.5</c:v>
                </c:pt>
                <c:pt idx="81968">
                  <c:v>40984</c:v>
                </c:pt>
                <c:pt idx="81969">
                  <c:v>40984.5</c:v>
                </c:pt>
                <c:pt idx="81970">
                  <c:v>40985</c:v>
                </c:pt>
                <c:pt idx="81971">
                  <c:v>40985.5</c:v>
                </c:pt>
                <c:pt idx="81972">
                  <c:v>40986</c:v>
                </c:pt>
                <c:pt idx="81973">
                  <c:v>40986.5</c:v>
                </c:pt>
                <c:pt idx="81974">
                  <c:v>40987</c:v>
                </c:pt>
                <c:pt idx="81975">
                  <c:v>40987.5</c:v>
                </c:pt>
                <c:pt idx="81976">
                  <c:v>40988</c:v>
                </c:pt>
                <c:pt idx="81977">
                  <c:v>40988.5</c:v>
                </c:pt>
                <c:pt idx="81978">
                  <c:v>40989</c:v>
                </c:pt>
                <c:pt idx="81979">
                  <c:v>40989.5</c:v>
                </c:pt>
                <c:pt idx="81980">
                  <c:v>40990</c:v>
                </c:pt>
                <c:pt idx="81981">
                  <c:v>40990.5</c:v>
                </c:pt>
                <c:pt idx="81982">
                  <c:v>40991</c:v>
                </c:pt>
                <c:pt idx="81983">
                  <c:v>40991.5</c:v>
                </c:pt>
                <c:pt idx="81984">
                  <c:v>40992</c:v>
                </c:pt>
                <c:pt idx="81985">
                  <c:v>40992.5</c:v>
                </c:pt>
                <c:pt idx="81986">
                  <c:v>40993</c:v>
                </c:pt>
                <c:pt idx="81987">
                  <c:v>40993.5</c:v>
                </c:pt>
                <c:pt idx="81988">
                  <c:v>40994</c:v>
                </c:pt>
                <c:pt idx="81989">
                  <c:v>40994.5</c:v>
                </c:pt>
                <c:pt idx="81990">
                  <c:v>40995</c:v>
                </c:pt>
                <c:pt idx="81991">
                  <c:v>40995.5</c:v>
                </c:pt>
                <c:pt idx="81992">
                  <c:v>40996</c:v>
                </c:pt>
                <c:pt idx="81993">
                  <c:v>40996.5</c:v>
                </c:pt>
                <c:pt idx="81994">
                  <c:v>40997</c:v>
                </c:pt>
                <c:pt idx="81995">
                  <c:v>40997.5</c:v>
                </c:pt>
                <c:pt idx="81996">
                  <c:v>40998</c:v>
                </c:pt>
                <c:pt idx="81997">
                  <c:v>40998.5</c:v>
                </c:pt>
                <c:pt idx="81998">
                  <c:v>40999</c:v>
                </c:pt>
                <c:pt idx="81999">
                  <c:v>40999.5</c:v>
                </c:pt>
                <c:pt idx="82000">
                  <c:v>41000</c:v>
                </c:pt>
                <c:pt idx="82001">
                  <c:v>41000.5</c:v>
                </c:pt>
                <c:pt idx="82002">
                  <c:v>41001</c:v>
                </c:pt>
                <c:pt idx="82003">
                  <c:v>41001.5</c:v>
                </c:pt>
                <c:pt idx="82004">
                  <c:v>41002</c:v>
                </c:pt>
                <c:pt idx="82005">
                  <c:v>41002.5</c:v>
                </c:pt>
                <c:pt idx="82006">
                  <c:v>41003</c:v>
                </c:pt>
                <c:pt idx="82007">
                  <c:v>41003.5</c:v>
                </c:pt>
                <c:pt idx="82008">
                  <c:v>41004</c:v>
                </c:pt>
                <c:pt idx="82009">
                  <c:v>41004.5</c:v>
                </c:pt>
                <c:pt idx="82010">
                  <c:v>41005</c:v>
                </c:pt>
                <c:pt idx="82011">
                  <c:v>41005.5</c:v>
                </c:pt>
                <c:pt idx="82012">
                  <c:v>41006</c:v>
                </c:pt>
                <c:pt idx="82013">
                  <c:v>41006.5</c:v>
                </c:pt>
                <c:pt idx="82014">
                  <c:v>41007</c:v>
                </c:pt>
                <c:pt idx="82015">
                  <c:v>41007.5</c:v>
                </c:pt>
                <c:pt idx="82016">
                  <c:v>41008</c:v>
                </c:pt>
                <c:pt idx="82017">
                  <c:v>41008.5</c:v>
                </c:pt>
                <c:pt idx="82018">
                  <c:v>41009</c:v>
                </c:pt>
                <c:pt idx="82019">
                  <c:v>41009.5</c:v>
                </c:pt>
                <c:pt idx="82020">
                  <c:v>41010</c:v>
                </c:pt>
                <c:pt idx="82021">
                  <c:v>41010.5</c:v>
                </c:pt>
                <c:pt idx="82022">
                  <c:v>41011</c:v>
                </c:pt>
                <c:pt idx="82023">
                  <c:v>41011.5</c:v>
                </c:pt>
                <c:pt idx="82024">
                  <c:v>41012</c:v>
                </c:pt>
                <c:pt idx="82025">
                  <c:v>41012.5</c:v>
                </c:pt>
                <c:pt idx="82026">
                  <c:v>41013</c:v>
                </c:pt>
                <c:pt idx="82027">
                  <c:v>41013.5</c:v>
                </c:pt>
                <c:pt idx="82028">
                  <c:v>41014</c:v>
                </c:pt>
                <c:pt idx="82029">
                  <c:v>41014.5</c:v>
                </c:pt>
                <c:pt idx="82030">
                  <c:v>41015</c:v>
                </c:pt>
                <c:pt idx="82031">
                  <c:v>41015.5</c:v>
                </c:pt>
                <c:pt idx="82032">
                  <c:v>41016</c:v>
                </c:pt>
                <c:pt idx="82033">
                  <c:v>41016.5</c:v>
                </c:pt>
                <c:pt idx="82034">
                  <c:v>41017</c:v>
                </c:pt>
                <c:pt idx="82035">
                  <c:v>41017.5</c:v>
                </c:pt>
                <c:pt idx="82036">
                  <c:v>41018</c:v>
                </c:pt>
                <c:pt idx="82037">
                  <c:v>41018.5</c:v>
                </c:pt>
                <c:pt idx="82038">
                  <c:v>41019</c:v>
                </c:pt>
                <c:pt idx="82039">
                  <c:v>41019.5</c:v>
                </c:pt>
                <c:pt idx="82040">
                  <c:v>41020</c:v>
                </c:pt>
                <c:pt idx="82041">
                  <c:v>41020.5</c:v>
                </c:pt>
                <c:pt idx="82042">
                  <c:v>41021</c:v>
                </c:pt>
                <c:pt idx="82043">
                  <c:v>41021.5</c:v>
                </c:pt>
                <c:pt idx="82044">
                  <c:v>41022</c:v>
                </c:pt>
                <c:pt idx="82045">
                  <c:v>41022.5</c:v>
                </c:pt>
                <c:pt idx="82046">
                  <c:v>41023</c:v>
                </c:pt>
                <c:pt idx="82047">
                  <c:v>41023.5</c:v>
                </c:pt>
                <c:pt idx="82048">
                  <c:v>41024</c:v>
                </c:pt>
                <c:pt idx="82049">
                  <c:v>41024.5</c:v>
                </c:pt>
                <c:pt idx="82050">
                  <c:v>41025</c:v>
                </c:pt>
                <c:pt idx="82051">
                  <c:v>41025.5</c:v>
                </c:pt>
                <c:pt idx="82052">
                  <c:v>41026</c:v>
                </c:pt>
                <c:pt idx="82053">
                  <c:v>41026.5</c:v>
                </c:pt>
                <c:pt idx="82054">
                  <c:v>41027</c:v>
                </c:pt>
                <c:pt idx="82055">
                  <c:v>41027.5</c:v>
                </c:pt>
                <c:pt idx="82056">
                  <c:v>41028</c:v>
                </c:pt>
                <c:pt idx="82057">
                  <c:v>41028.5</c:v>
                </c:pt>
                <c:pt idx="82058">
                  <c:v>41029</c:v>
                </c:pt>
                <c:pt idx="82059">
                  <c:v>41029.5</c:v>
                </c:pt>
                <c:pt idx="82060">
                  <c:v>41030</c:v>
                </c:pt>
                <c:pt idx="82061">
                  <c:v>41030.5</c:v>
                </c:pt>
                <c:pt idx="82062">
                  <c:v>41031</c:v>
                </c:pt>
                <c:pt idx="82063">
                  <c:v>41031.5</c:v>
                </c:pt>
                <c:pt idx="82064">
                  <c:v>41032</c:v>
                </c:pt>
                <c:pt idx="82065">
                  <c:v>41032.5</c:v>
                </c:pt>
                <c:pt idx="82066">
                  <c:v>41033</c:v>
                </c:pt>
                <c:pt idx="82067">
                  <c:v>41033.5</c:v>
                </c:pt>
                <c:pt idx="82068">
                  <c:v>41034</c:v>
                </c:pt>
                <c:pt idx="82069">
                  <c:v>41034.5</c:v>
                </c:pt>
                <c:pt idx="82070">
                  <c:v>41035</c:v>
                </c:pt>
                <c:pt idx="82071">
                  <c:v>41035.5</c:v>
                </c:pt>
                <c:pt idx="82072">
                  <c:v>41036</c:v>
                </c:pt>
                <c:pt idx="82073">
                  <c:v>41036.5</c:v>
                </c:pt>
                <c:pt idx="82074">
                  <c:v>41037</c:v>
                </c:pt>
                <c:pt idx="82075">
                  <c:v>41037.5</c:v>
                </c:pt>
                <c:pt idx="82076">
                  <c:v>41038</c:v>
                </c:pt>
                <c:pt idx="82077">
                  <c:v>41038.5</c:v>
                </c:pt>
                <c:pt idx="82078">
                  <c:v>41039</c:v>
                </c:pt>
                <c:pt idx="82079">
                  <c:v>41039.5</c:v>
                </c:pt>
                <c:pt idx="82080">
                  <c:v>41040</c:v>
                </c:pt>
                <c:pt idx="82081">
                  <c:v>41040.5</c:v>
                </c:pt>
                <c:pt idx="82082">
                  <c:v>41041</c:v>
                </c:pt>
                <c:pt idx="82083">
                  <c:v>41041.5</c:v>
                </c:pt>
                <c:pt idx="82084">
                  <c:v>41042</c:v>
                </c:pt>
                <c:pt idx="82085">
                  <c:v>41042.5</c:v>
                </c:pt>
                <c:pt idx="82086">
                  <c:v>41043</c:v>
                </c:pt>
                <c:pt idx="82087">
                  <c:v>41043.5</c:v>
                </c:pt>
                <c:pt idx="82088">
                  <c:v>41044</c:v>
                </c:pt>
                <c:pt idx="82089">
                  <c:v>41044.5</c:v>
                </c:pt>
                <c:pt idx="82090">
                  <c:v>41045</c:v>
                </c:pt>
                <c:pt idx="82091">
                  <c:v>41045.5</c:v>
                </c:pt>
                <c:pt idx="82092">
                  <c:v>41046</c:v>
                </c:pt>
                <c:pt idx="82093">
                  <c:v>41046.5</c:v>
                </c:pt>
                <c:pt idx="82094">
                  <c:v>41047</c:v>
                </c:pt>
                <c:pt idx="82095">
                  <c:v>41047.5</c:v>
                </c:pt>
                <c:pt idx="82096">
                  <c:v>41048</c:v>
                </c:pt>
                <c:pt idx="82097">
                  <c:v>41048.5</c:v>
                </c:pt>
                <c:pt idx="82098">
                  <c:v>41049</c:v>
                </c:pt>
                <c:pt idx="82099">
                  <c:v>41049.5</c:v>
                </c:pt>
                <c:pt idx="82100">
                  <c:v>41050</c:v>
                </c:pt>
                <c:pt idx="82101">
                  <c:v>41050.5</c:v>
                </c:pt>
                <c:pt idx="82102">
                  <c:v>41051</c:v>
                </c:pt>
                <c:pt idx="82103">
                  <c:v>41051.5</c:v>
                </c:pt>
                <c:pt idx="82104">
                  <c:v>41052</c:v>
                </c:pt>
                <c:pt idx="82105">
                  <c:v>41052.5</c:v>
                </c:pt>
                <c:pt idx="82106">
                  <c:v>41053</c:v>
                </c:pt>
                <c:pt idx="82107">
                  <c:v>41053.5</c:v>
                </c:pt>
                <c:pt idx="82108">
                  <c:v>41054</c:v>
                </c:pt>
                <c:pt idx="82109">
                  <c:v>41054.5</c:v>
                </c:pt>
                <c:pt idx="82110">
                  <c:v>41055</c:v>
                </c:pt>
                <c:pt idx="82111">
                  <c:v>41055.5</c:v>
                </c:pt>
                <c:pt idx="82112">
                  <c:v>41056</c:v>
                </c:pt>
                <c:pt idx="82113">
                  <c:v>41056.5</c:v>
                </c:pt>
                <c:pt idx="82114">
                  <c:v>41057</c:v>
                </c:pt>
                <c:pt idx="82115">
                  <c:v>41057.5</c:v>
                </c:pt>
                <c:pt idx="82116">
                  <c:v>41058</c:v>
                </c:pt>
                <c:pt idx="82117">
                  <c:v>41058.5</c:v>
                </c:pt>
                <c:pt idx="82118">
                  <c:v>41059</c:v>
                </c:pt>
                <c:pt idx="82119">
                  <c:v>41059.5</c:v>
                </c:pt>
                <c:pt idx="82120">
                  <c:v>41060</c:v>
                </c:pt>
                <c:pt idx="82121">
                  <c:v>41060.5</c:v>
                </c:pt>
                <c:pt idx="82122">
                  <c:v>41061</c:v>
                </c:pt>
                <c:pt idx="82123">
                  <c:v>41061.5</c:v>
                </c:pt>
                <c:pt idx="82124">
                  <c:v>41062</c:v>
                </c:pt>
                <c:pt idx="82125">
                  <c:v>41062.5</c:v>
                </c:pt>
                <c:pt idx="82126">
                  <c:v>41063</c:v>
                </c:pt>
                <c:pt idx="82127">
                  <c:v>41063.5</c:v>
                </c:pt>
                <c:pt idx="82128">
                  <c:v>41064</c:v>
                </c:pt>
                <c:pt idx="82129">
                  <c:v>41064.5</c:v>
                </c:pt>
                <c:pt idx="82130">
                  <c:v>41065</c:v>
                </c:pt>
                <c:pt idx="82131">
                  <c:v>41065.5</c:v>
                </c:pt>
                <c:pt idx="82132">
                  <c:v>41066</c:v>
                </c:pt>
                <c:pt idx="82133">
                  <c:v>41066.5</c:v>
                </c:pt>
                <c:pt idx="82134">
                  <c:v>41067</c:v>
                </c:pt>
                <c:pt idx="82135">
                  <c:v>41067.5</c:v>
                </c:pt>
                <c:pt idx="82136">
                  <c:v>41068</c:v>
                </c:pt>
                <c:pt idx="82137">
                  <c:v>41068.5</c:v>
                </c:pt>
                <c:pt idx="82138">
                  <c:v>41069</c:v>
                </c:pt>
                <c:pt idx="82139">
                  <c:v>41069.5</c:v>
                </c:pt>
                <c:pt idx="82140">
                  <c:v>41070</c:v>
                </c:pt>
                <c:pt idx="82141">
                  <c:v>41070.5</c:v>
                </c:pt>
                <c:pt idx="82142">
                  <c:v>41071</c:v>
                </c:pt>
                <c:pt idx="82143">
                  <c:v>41071.5</c:v>
                </c:pt>
                <c:pt idx="82144">
                  <c:v>41072</c:v>
                </c:pt>
                <c:pt idx="82145">
                  <c:v>41072.5</c:v>
                </c:pt>
                <c:pt idx="82146">
                  <c:v>41073</c:v>
                </c:pt>
                <c:pt idx="82147">
                  <c:v>41073.5</c:v>
                </c:pt>
                <c:pt idx="82148">
                  <c:v>41074</c:v>
                </c:pt>
                <c:pt idx="82149">
                  <c:v>41074.5</c:v>
                </c:pt>
                <c:pt idx="82150">
                  <c:v>41075</c:v>
                </c:pt>
                <c:pt idx="82151">
                  <c:v>41075.5</c:v>
                </c:pt>
                <c:pt idx="82152">
                  <c:v>41076</c:v>
                </c:pt>
                <c:pt idx="82153">
                  <c:v>41076.5</c:v>
                </c:pt>
                <c:pt idx="82154">
                  <c:v>41077</c:v>
                </c:pt>
                <c:pt idx="82155">
                  <c:v>41077.5</c:v>
                </c:pt>
                <c:pt idx="82156">
                  <c:v>41078</c:v>
                </c:pt>
                <c:pt idx="82157">
                  <c:v>41078.5</c:v>
                </c:pt>
                <c:pt idx="82158">
                  <c:v>41079</c:v>
                </c:pt>
                <c:pt idx="82159">
                  <c:v>41079.5</c:v>
                </c:pt>
                <c:pt idx="82160">
                  <c:v>41080</c:v>
                </c:pt>
                <c:pt idx="82161">
                  <c:v>41080.5</c:v>
                </c:pt>
                <c:pt idx="82162">
                  <c:v>41081</c:v>
                </c:pt>
                <c:pt idx="82163">
                  <c:v>41081.5</c:v>
                </c:pt>
                <c:pt idx="82164">
                  <c:v>41082</c:v>
                </c:pt>
                <c:pt idx="82165">
                  <c:v>41082.5</c:v>
                </c:pt>
                <c:pt idx="82166">
                  <c:v>41083</c:v>
                </c:pt>
                <c:pt idx="82167">
                  <c:v>41083.5</c:v>
                </c:pt>
                <c:pt idx="82168">
                  <c:v>41084</c:v>
                </c:pt>
                <c:pt idx="82169">
                  <c:v>41084.5</c:v>
                </c:pt>
                <c:pt idx="82170">
                  <c:v>41085</c:v>
                </c:pt>
                <c:pt idx="82171">
                  <c:v>41085.5</c:v>
                </c:pt>
                <c:pt idx="82172">
                  <c:v>41086</c:v>
                </c:pt>
                <c:pt idx="82173">
                  <c:v>41086.5</c:v>
                </c:pt>
                <c:pt idx="82174">
                  <c:v>41087</c:v>
                </c:pt>
                <c:pt idx="82175">
                  <c:v>41087.5</c:v>
                </c:pt>
                <c:pt idx="82176">
                  <c:v>41088</c:v>
                </c:pt>
                <c:pt idx="82177">
                  <c:v>41088.5</c:v>
                </c:pt>
                <c:pt idx="82178">
                  <c:v>41089</c:v>
                </c:pt>
                <c:pt idx="82179">
                  <c:v>41089.5</c:v>
                </c:pt>
                <c:pt idx="82180">
                  <c:v>41090</c:v>
                </c:pt>
                <c:pt idx="82181">
                  <c:v>41090.5</c:v>
                </c:pt>
                <c:pt idx="82182">
                  <c:v>41091</c:v>
                </c:pt>
                <c:pt idx="82183">
                  <c:v>41091.5</c:v>
                </c:pt>
                <c:pt idx="82184">
                  <c:v>41092</c:v>
                </c:pt>
                <c:pt idx="82185">
                  <c:v>41092.5</c:v>
                </c:pt>
                <c:pt idx="82186">
                  <c:v>41093</c:v>
                </c:pt>
                <c:pt idx="82187">
                  <c:v>41093.5</c:v>
                </c:pt>
                <c:pt idx="82188">
                  <c:v>41094</c:v>
                </c:pt>
                <c:pt idx="82189">
                  <c:v>41094.5</c:v>
                </c:pt>
                <c:pt idx="82190">
                  <c:v>41095</c:v>
                </c:pt>
                <c:pt idx="82191">
                  <c:v>41095.5</c:v>
                </c:pt>
                <c:pt idx="82192">
                  <c:v>41096</c:v>
                </c:pt>
                <c:pt idx="82193">
                  <c:v>41096.5</c:v>
                </c:pt>
                <c:pt idx="82194">
                  <c:v>41097</c:v>
                </c:pt>
                <c:pt idx="82195">
                  <c:v>41097.5</c:v>
                </c:pt>
                <c:pt idx="82196">
                  <c:v>41098</c:v>
                </c:pt>
                <c:pt idx="82197">
                  <c:v>41098.5</c:v>
                </c:pt>
                <c:pt idx="82198">
                  <c:v>41099</c:v>
                </c:pt>
                <c:pt idx="82199">
                  <c:v>41099.5</c:v>
                </c:pt>
                <c:pt idx="82200">
                  <c:v>41100</c:v>
                </c:pt>
                <c:pt idx="82201">
                  <c:v>41100.5</c:v>
                </c:pt>
                <c:pt idx="82202">
                  <c:v>41101</c:v>
                </c:pt>
                <c:pt idx="82203">
                  <c:v>41101.5</c:v>
                </c:pt>
                <c:pt idx="82204">
                  <c:v>41102</c:v>
                </c:pt>
                <c:pt idx="82205">
                  <c:v>41102.5</c:v>
                </c:pt>
                <c:pt idx="82206">
                  <c:v>41103</c:v>
                </c:pt>
                <c:pt idx="82207">
                  <c:v>41103.5</c:v>
                </c:pt>
                <c:pt idx="82208">
                  <c:v>41104</c:v>
                </c:pt>
                <c:pt idx="82209">
                  <c:v>41104.5</c:v>
                </c:pt>
                <c:pt idx="82210">
                  <c:v>41105</c:v>
                </c:pt>
                <c:pt idx="82211">
                  <c:v>41105.5</c:v>
                </c:pt>
                <c:pt idx="82212">
                  <c:v>41106</c:v>
                </c:pt>
                <c:pt idx="82213">
                  <c:v>41106.5</c:v>
                </c:pt>
                <c:pt idx="82214">
                  <c:v>41107</c:v>
                </c:pt>
                <c:pt idx="82215">
                  <c:v>41107.5</c:v>
                </c:pt>
                <c:pt idx="82216">
                  <c:v>41108</c:v>
                </c:pt>
                <c:pt idx="82217">
                  <c:v>41108.5</c:v>
                </c:pt>
                <c:pt idx="82218">
                  <c:v>41109</c:v>
                </c:pt>
                <c:pt idx="82219">
                  <c:v>41109.5</c:v>
                </c:pt>
                <c:pt idx="82220">
                  <c:v>41110</c:v>
                </c:pt>
                <c:pt idx="82221">
                  <c:v>41110.5</c:v>
                </c:pt>
                <c:pt idx="82222">
                  <c:v>41111</c:v>
                </c:pt>
                <c:pt idx="82223">
                  <c:v>41111.5</c:v>
                </c:pt>
                <c:pt idx="82224">
                  <c:v>41112</c:v>
                </c:pt>
                <c:pt idx="82225">
                  <c:v>41112.5</c:v>
                </c:pt>
                <c:pt idx="82226">
                  <c:v>41113</c:v>
                </c:pt>
                <c:pt idx="82227">
                  <c:v>41113.5</c:v>
                </c:pt>
                <c:pt idx="82228">
                  <c:v>41114</c:v>
                </c:pt>
                <c:pt idx="82229">
                  <c:v>41114.5</c:v>
                </c:pt>
                <c:pt idx="82230">
                  <c:v>41115</c:v>
                </c:pt>
                <c:pt idx="82231">
                  <c:v>41115.5</c:v>
                </c:pt>
                <c:pt idx="82232">
                  <c:v>41116</c:v>
                </c:pt>
                <c:pt idx="82233">
                  <c:v>41116.5</c:v>
                </c:pt>
                <c:pt idx="82234">
                  <c:v>41117</c:v>
                </c:pt>
                <c:pt idx="82235">
                  <c:v>41117.5</c:v>
                </c:pt>
                <c:pt idx="82236">
                  <c:v>41118</c:v>
                </c:pt>
                <c:pt idx="82237">
                  <c:v>41118.5</c:v>
                </c:pt>
                <c:pt idx="82238">
                  <c:v>41119</c:v>
                </c:pt>
                <c:pt idx="82239">
                  <c:v>41119.5</c:v>
                </c:pt>
                <c:pt idx="82240">
                  <c:v>41120</c:v>
                </c:pt>
                <c:pt idx="82241">
                  <c:v>41120.5</c:v>
                </c:pt>
                <c:pt idx="82242">
                  <c:v>41121</c:v>
                </c:pt>
                <c:pt idx="82243">
                  <c:v>41121.5</c:v>
                </c:pt>
                <c:pt idx="82244">
                  <c:v>41122</c:v>
                </c:pt>
                <c:pt idx="82245">
                  <c:v>41122.5</c:v>
                </c:pt>
                <c:pt idx="82246">
                  <c:v>41123</c:v>
                </c:pt>
                <c:pt idx="82247">
                  <c:v>41123.5</c:v>
                </c:pt>
                <c:pt idx="82248">
                  <c:v>41124</c:v>
                </c:pt>
                <c:pt idx="82249">
                  <c:v>41124.5</c:v>
                </c:pt>
                <c:pt idx="82250">
                  <c:v>41125</c:v>
                </c:pt>
                <c:pt idx="82251">
                  <c:v>41125.5</c:v>
                </c:pt>
                <c:pt idx="82252">
                  <c:v>41126</c:v>
                </c:pt>
                <c:pt idx="82253">
                  <c:v>41126.5</c:v>
                </c:pt>
                <c:pt idx="82254">
                  <c:v>41127</c:v>
                </c:pt>
                <c:pt idx="82255">
                  <c:v>41127.5</c:v>
                </c:pt>
                <c:pt idx="82256">
                  <c:v>41128</c:v>
                </c:pt>
                <c:pt idx="82257">
                  <c:v>41128.5</c:v>
                </c:pt>
                <c:pt idx="82258">
                  <c:v>41129</c:v>
                </c:pt>
                <c:pt idx="82259">
                  <c:v>41129.5</c:v>
                </c:pt>
                <c:pt idx="82260">
                  <c:v>41130</c:v>
                </c:pt>
                <c:pt idx="82261">
                  <c:v>41130.5</c:v>
                </c:pt>
                <c:pt idx="82262">
                  <c:v>41131</c:v>
                </c:pt>
                <c:pt idx="82263">
                  <c:v>41131.5</c:v>
                </c:pt>
                <c:pt idx="82264">
                  <c:v>41132</c:v>
                </c:pt>
                <c:pt idx="82265">
                  <c:v>41132.5</c:v>
                </c:pt>
                <c:pt idx="82266">
                  <c:v>41133</c:v>
                </c:pt>
                <c:pt idx="82267">
                  <c:v>41133.5</c:v>
                </c:pt>
                <c:pt idx="82268">
                  <c:v>41134</c:v>
                </c:pt>
                <c:pt idx="82269">
                  <c:v>41134.5</c:v>
                </c:pt>
                <c:pt idx="82270">
                  <c:v>41135</c:v>
                </c:pt>
                <c:pt idx="82271">
                  <c:v>41135.5</c:v>
                </c:pt>
                <c:pt idx="82272">
                  <c:v>41136</c:v>
                </c:pt>
                <c:pt idx="82273">
                  <c:v>41136.5</c:v>
                </c:pt>
                <c:pt idx="82274">
                  <c:v>41137</c:v>
                </c:pt>
                <c:pt idx="82275">
                  <c:v>41137.5</c:v>
                </c:pt>
                <c:pt idx="82276">
                  <c:v>41138</c:v>
                </c:pt>
                <c:pt idx="82277">
                  <c:v>41138.5</c:v>
                </c:pt>
                <c:pt idx="82278">
                  <c:v>41139</c:v>
                </c:pt>
                <c:pt idx="82279">
                  <c:v>41139.5</c:v>
                </c:pt>
                <c:pt idx="82280">
                  <c:v>41140</c:v>
                </c:pt>
                <c:pt idx="82281">
                  <c:v>41140.5</c:v>
                </c:pt>
                <c:pt idx="82282">
                  <c:v>41141</c:v>
                </c:pt>
                <c:pt idx="82283">
                  <c:v>41141.5</c:v>
                </c:pt>
                <c:pt idx="82284">
                  <c:v>41142</c:v>
                </c:pt>
                <c:pt idx="82285">
                  <c:v>41142.5</c:v>
                </c:pt>
                <c:pt idx="82286">
                  <c:v>41143</c:v>
                </c:pt>
                <c:pt idx="82287">
                  <c:v>41143.5</c:v>
                </c:pt>
                <c:pt idx="82288">
                  <c:v>41144</c:v>
                </c:pt>
                <c:pt idx="82289">
                  <c:v>41144.5</c:v>
                </c:pt>
                <c:pt idx="82290">
                  <c:v>41145</c:v>
                </c:pt>
                <c:pt idx="82291">
                  <c:v>41145.5</c:v>
                </c:pt>
                <c:pt idx="82292">
                  <c:v>41146</c:v>
                </c:pt>
                <c:pt idx="82293">
                  <c:v>41146.5</c:v>
                </c:pt>
                <c:pt idx="82294">
                  <c:v>41147</c:v>
                </c:pt>
                <c:pt idx="82295">
                  <c:v>41147.5</c:v>
                </c:pt>
                <c:pt idx="82296">
                  <c:v>41148</c:v>
                </c:pt>
                <c:pt idx="82297">
                  <c:v>41148.5</c:v>
                </c:pt>
                <c:pt idx="82298">
                  <c:v>41149</c:v>
                </c:pt>
                <c:pt idx="82299">
                  <c:v>41149.5</c:v>
                </c:pt>
                <c:pt idx="82300">
                  <c:v>41150</c:v>
                </c:pt>
                <c:pt idx="82301">
                  <c:v>41150.5</c:v>
                </c:pt>
                <c:pt idx="82302">
                  <c:v>41151</c:v>
                </c:pt>
                <c:pt idx="82303">
                  <c:v>41151.5</c:v>
                </c:pt>
                <c:pt idx="82304">
                  <c:v>41152</c:v>
                </c:pt>
                <c:pt idx="82305">
                  <c:v>41152.5</c:v>
                </c:pt>
                <c:pt idx="82306">
                  <c:v>41153</c:v>
                </c:pt>
                <c:pt idx="82307">
                  <c:v>41153.5</c:v>
                </c:pt>
                <c:pt idx="82308">
                  <c:v>41154</c:v>
                </c:pt>
                <c:pt idx="82309">
                  <c:v>41154.5</c:v>
                </c:pt>
                <c:pt idx="82310">
                  <c:v>41155</c:v>
                </c:pt>
                <c:pt idx="82311">
                  <c:v>41155.5</c:v>
                </c:pt>
                <c:pt idx="82312">
                  <c:v>41156</c:v>
                </c:pt>
                <c:pt idx="82313">
                  <c:v>41156.5</c:v>
                </c:pt>
                <c:pt idx="82314">
                  <c:v>41157</c:v>
                </c:pt>
                <c:pt idx="82315">
                  <c:v>41157.5</c:v>
                </c:pt>
                <c:pt idx="82316">
                  <c:v>41158</c:v>
                </c:pt>
                <c:pt idx="82317">
                  <c:v>41158.5</c:v>
                </c:pt>
                <c:pt idx="82318">
                  <c:v>41159</c:v>
                </c:pt>
                <c:pt idx="82319">
                  <c:v>41159.5</c:v>
                </c:pt>
                <c:pt idx="82320">
                  <c:v>41160</c:v>
                </c:pt>
                <c:pt idx="82321">
                  <c:v>41160.5</c:v>
                </c:pt>
                <c:pt idx="82322">
                  <c:v>41161</c:v>
                </c:pt>
                <c:pt idx="82323">
                  <c:v>41161.5</c:v>
                </c:pt>
                <c:pt idx="82324">
                  <c:v>41162</c:v>
                </c:pt>
                <c:pt idx="82325">
                  <c:v>41162.5</c:v>
                </c:pt>
                <c:pt idx="82326">
                  <c:v>41163</c:v>
                </c:pt>
                <c:pt idx="82327">
                  <c:v>41163.5</c:v>
                </c:pt>
                <c:pt idx="82328">
                  <c:v>41164</c:v>
                </c:pt>
                <c:pt idx="82329">
                  <c:v>41164.5</c:v>
                </c:pt>
                <c:pt idx="82330">
                  <c:v>41165</c:v>
                </c:pt>
                <c:pt idx="82331">
                  <c:v>41165.5</c:v>
                </c:pt>
                <c:pt idx="82332">
                  <c:v>41166</c:v>
                </c:pt>
                <c:pt idx="82333">
                  <c:v>41166.5</c:v>
                </c:pt>
                <c:pt idx="82334">
                  <c:v>41167</c:v>
                </c:pt>
                <c:pt idx="82335">
                  <c:v>41167.5</c:v>
                </c:pt>
                <c:pt idx="82336">
                  <c:v>41168</c:v>
                </c:pt>
                <c:pt idx="82337">
                  <c:v>41168.5</c:v>
                </c:pt>
                <c:pt idx="82338">
                  <c:v>41169</c:v>
                </c:pt>
                <c:pt idx="82339">
                  <c:v>41169.5</c:v>
                </c:pt>
                <c:pt idx="82340">
                  <c:v>41170</c:v>
                </c:pt>
                <c:pt idx="82341">
                  <c:v>41170.5</c:v>
                </c:pt>
                <c:pt idx="82342">
                  <c:v>41171</c:v>
                </c:pt>
                <c:pt idx="82343">
                  <c:v>41171.5</c:v>
                </c:pt>
                <c:pt idx="82344">
                  <c:v>41172</c:v>
                </c:pt>
                <c:pt idx="82345">
                  <c:v>41172.5</c:v>
                </c:pt>
                <c:pt idx="82346">
                  <c:v>41173</c:v>
                </c:pt>
                <c:pt idx="82347">
                  <c:v>41173.5</c:v>
                </c:pt>
                <c:pt idx="82348">
                  <c:v>41174</c:v>
                </c:pt>
                <c:pt idx="82349">
                  <c:v>41174.5</c:v>
                </c:pt>
                <c:pt idx="82350">
                  <c:v>41175</c:v>
                </c:pt>
                <c:pt idx="82351">
                  <c:v>41175.5</c:v>
                </c:pt>
                <c:pt idx="82352">
                  <c:v>41176</c:v>
                </c:pt>
                <c:pt idx="82353">
                  <c:v>41176.5</c:v>
                </c:pt>
                <c:pt idx="82354">
                  <c:v>41177</c:v>
                </c:pt>
                <c:pt idx="82355">
                  <c:v>41177.5</c:v>
                </c:pt>
                <c:pt idx="82356">
                  <c:v>41178</c:v>
                </c:pt>
                <c:pt idx="82357">
                  <c:v>41178.5</c:v>
                </c:pt>
                <c:pt idx="82358">
                  <c:v>41179</c:v>
                </c:pt>
                <c:pt idx="82359">
                  <c:v>41179.5</c:v>
                </c:pt>
                <c:pt idx="82360">
                  <c:v>41180</c:v>
                </c:pt>
                <c:pt idx="82361">
                  <c:v>41180.5</c:v>
                </c:pt>
                <c:pt idx="82362">
                  <c:v>41181</c:v>
                </c:pt>
                <c:pt idx="82363">
                  <c:v>41181.5</c:v>
                </c:pt>
                <c:pt idx="82364">
                  <c:v>41182</c:v>
                </c:pt>
                <c:pt idx="82365">
                  <c:v>41182.5</c:v>
                </c:pt>
                <c:pt idx="82366">
                  <c:v>41183</c:v>
                </c:pt>
                <c:pt idx="82367">
                  <c:v>41183.5</c:v>
                </c:pt>
                <c:pt idx="82368">
                  <c:v>41184</c:v>
                </c:pt>
                <c:pt idx="82369">
                  <c:v>41184.5</c:v>
                </c:pt>
                <c:pt idx="82370">
                  <c:v>41185</c:v>
                </c:pt>
                <c:pt idx="82371">
                  <c:v>41185.5</c:v>
                </c:pt>
                <c:pt idx="82372">
                  <c:v>41186</c:v>
                </c:pt>
                <c:pt idx="82373">
                  <c:v>41186.5</c:v>
                </c:pt>
                <c:pt idx="82374">
                  <c:v>41187</c:v>
                </c:pt>
                <c:pt idx="82375">
                  <c:v>41187.5</c:v>
                </c:pt>
                <c:pt idx="82376">
                  <c:v>41188</c:v>
                </c:pt>
                <c:pt idx="82377">
                  <c:v>41188.5</c:v>
                </c:pt>
                <c:pt idx="82378">
                  <c:v>41189</c:v>
                </c:pt>
                <c:pt idx="82379">
                  <c:v>41189.5</c:v>
                </c:pt>
                <c:pt idx="82380">
                  <c:v>41190</c:v>
                </c:pt>
                <c:pt idx="82381">
                  <c:v>41190.5</c:v>
                </c:pt>
                <c:pt idx="82382">
                  <c:v>41191</c:v>
                </c:pt>
                <c:pt idx="82383">
                  <c:v>41191.5</c:v>
                </c:pt>
                <c:pt idx="82384">
                  <c:v>41192</c:v>
                </c:pt>
                <c:pt idx="82385">
                  <c:v>41192.5</c:v>
                </c:pt>
                <c:pt idx="82386">
                  <c:v>41193</c:v>
                </c:pt>
                <c:pt idx="82387">
                  <c:v>41193.5</c:v>
                </c:pt>
                <c:pt idx="82388">
                  <c:v>41194</c:v>
                </c:pt>
                <c:pt idx="82389">
                  <c:v>41194.5</c:v>
                </c:pt>
                <c:pt idx="82390">
                  <c:v>41195</c:v>
                </c:pt>
                <c:pt idx="82391">
                  <c:v>41195.5</c:v>
                </c:pt>
                <c:pt idx="82392">
                  <c:v>41196</c:v>
                </c:pt>
                <c:pt idx="82393">
                  <c:v>41196.5</c:v>
                </c:pt>
                <c:pt idx="82394">
                  <c:v>41197</c:v>
                </c:pt>
                <c:pt idx="82395">
                  <c:v>41197.5</c:v>
                </c:pt>
                <c:pt idx="82396">
                  <c:v>41198</c:v>
                </c:pt>
                <c:pt idx="82397">
                  <c:v>41198.5</c:v>
                </c:pt>
                <c:pt idx="82398">
                  <c:v>41199</c:v>
                </c:pt>
                <c:pt idx="82399">
                  <c:v>41199.5</c:v>
                </c:pt>
                <c:pt idx="82400">
                  <c:v>41200</c:v>
                </c:pt>
                <c:pt idx="82401">
                  <c:v>41200.5</c:v>
                </c:pt>
                <c:pt idx="82402">
                  <c:v>41201</c:v>
                </c:pt>
                <c:pt idx="82403">
                  <c:v>41201.5</c:v>
                </c:pt>
                <c:pt idx="82404">
                  <c:v>41202</c:v>
                </c:pt>
                <c:pt idx="82405">
                  <c:v>41202.5</c:v>
                </c:pt>
                <c:pt idx="82406">
                  <c:v>41203</c:v>
                </c:pt>
                <c:pt idx="82407">
                  <c:v>41203.5</c:v>
                </c:pt>
                <c:pt idx="82408">
                  <c:v>41204</c:v>
                </c:pt>
                <c:pt idx="82409">
                  <c:v>41204.5</c:v>
                </c:pt>
                <c:pt idx="82410">
                  <c:v>41205</c:v>
                </c:pt>
                <c:pt idx="82411">
                  <c:v>41205.5</c:v>
                </c:pt>
                <c:pt idx="82412">
                  <c:v>41206</c:v>
                </c:pt>
                <c:pt idx="82413">
                  <c:v>41206.5</c:v>
                </c:pt>
                <c:pt idx="82414">
                  <c:v>41207</c:v>
                </c:pt>
                <c:pt idx="82415">
                  <c:v>41207.5</c:v>
                </c:pt>
                <c:pt idx="82416">
                  <c:v>41208</c:v>
                </c:pt>
                <c:pt idx="82417">
                  <c:v>41208.5</c:v>
                </c:pt>
                <c:pt idx="82418">
                  <c:v>41209</c:v>
                </c:pt>
                <c:pt idx="82419">
                  <c:v>41209.5</c:v>
                </c:pt>
                <c:pt idx="82420">
                  <c:v>41210</c:v>
                </c:pt>
                <c:pt idx="82421">
                  <c:v>41210.5</c:v>
                </c:pt>
                <c:pt idx="82422">
                  <c:v>41211</c:v>
                </c:pt>
                <c:pt idx="82423">
                  <c:v>41211.5</c:v>
                </c:pt>
                <c:pt idx="82424">
                  <c:v>41212</c:v>
                </c:pt>
                <c:pt idx="82425">
                  <c:v>41212.5</c:v>
                </c:pt>
                <c:pt idx="82426">
                  <c:v>41213</c:v>
                </c:pt>
                <c:pt idx="82427">
                  <c:v>41213.5</c:v>
                </c:pt>
                <c:pt idx="82428">
                  <c:v>41214</c:v>
                </c:pt>
                <c:pt idx="82429">
                  <c:v>41214.5</c:v>
                </c:pt>
                <c:pt idx="82430">
                  <c:v>41215</c:v>
                </c:pt>
                <c:pt idx="82431">
                  <c:v>41215.5</c:v>
                </c:pt>
                <c:pt idx="82432">
                  <c:v>41216</c:v>
                </c:pt>
                <c:pt idx="82433">
                  <c:v>41216.5</c:v>
                </c:pt>
                <c:pt idx="82434">
                  <c:v>41217</c:v>
                </c:pt>
                <c:pt idx="82435">
                  <c:v>41217.5</c:v>
                </c:pt>
                <c:pt idx="82436">
                  <c:v>41218</c:v>
                </c:pt>
                <c:pt idx="82437">
                  <c:v>41218.5</c:v>
                </c:pt>
                <c:pt idx="82438">
                  <c:v>41219</c:v>
                </c:pt>
                <c:pt idx="82439">
                  <c:v>41219.5</c:v>
                </c:pt>
                <c:pt idx="82440">
                  <c:v>41220</c:v>
                </c:pt>
                <c:pt idx="82441">
                  <c:v>41220.5</c:v>
                </c:pt>
                <c:pt idx="82442">
                  <c:v>41221</c:v>
                </c:pt>
                <c:pt idx="82443">
                  <c:v>41221.5</c:v>
                </c:pt>
                <c:pt idx="82444">
                  <c:v>41222</c:v>
                </c:pt>
                <c:pt idx="82445">
                  <c:v>41222.5</c:v>
                </c:pt>
                <c:pt idx="82446">
                  <c:v>41223</c:v>
                </c:pt>
                <c:pt idx="82447">
                  <c:v>41223.5</c:v>
                </c:pt>
                <c:pt idx="82448">
                  <c:v>41224</c:v>
                </c:pt>
                <c:pt idx="82449">
                  <c:v>41224.5</c:v>
                </c:pt>
                <c:pt idx="82450">
                  <c:v>41225</c:v>
                </c:pt>
                <c:pt idx="82451">
                  <c:v>41225.5</c:v>
                </c:pt>
                <c:pt idx="82452">
                  <c:v>41226</c:v>
                </c:pt>
                <c:pt idx="82453">
                  <c:v>41226.5</c:v>
                </c:pt>
                <c:pt idx="82454">
                  <c:v>41227</c:v>
                </c:pt>
                <c:pt idx="82455">
                  <c:v>41227.5</c:v>
                </c:pt>
                <c:pt idx="82456">
                  <c:v>41228</c:v>
                </c:pt>
                <c:pt idx="82457">
                  <c:v>41228.5</c:v>
                </c:pt>
                <c:pt idx="82458">
                  <c:v>41229</c:v>
                </c:pt>
                <c:pt idx="82459">
                  <c:v>41229.5</c:v>
                </c:pt>
                <c:pt idx="82460">
                  <c:v>41230</c:v>
                </c:pt>
                <c:pt idx="82461">
                  <c:v>41230.5</c:v>
                </c:pt>
                <c:pt idx="82462">
                  <c:v>41231</c:v>
                </c:pt>
                <c:pt idx="82463">
                  <c:v>41231.5</c:v>
                </c:pt>
                <c:pt idx="82464">
                  <c:v>41232</c:v>
                </c:pt>
                <c:pt idx="82465">
                  <c:v>41232.5</c:v>
                </c:pt>
                <c:pt idx="82466">
                  <c:v>41233</c:v>
                </c:pt>
                <c:pt idx="82467">
                  <c:v>41233.5</c:v>
                </c:pt>
                <c:pt idx="82468">
                  <c:v>41234</c:v>
                </c:pt>
                <c:pt idx="82469">
                  <c:v>41234.5</c:v>
                </c:pt>
                <c:pt idx="82470">
                  <c:v>41235</c:v>
                </c:pt>
                <c:pt idx="82471">
                  <c:v>41235.5</c:v>
                </c:pt>
                <c:pt idx="82472">
                  <c:v>41236</c:v>
                </c:pt>
                <c:pt idx="82473">
                  <c:v>41236.5</c:v>
                </c:pt>
                <c:pt idx="82474">
                  <c:v>41237</c:v>
                </c:pt>
                <c:pt idx="82475">
                  <c:v>41237.5</c:v>
                </c:pt>
                <c:pt idx="82476">
                  <c:v>41238</c:v>
                </c:pt>
                <c:pt idx="82477">
                  <c:v>41238.5</c:v>
                </c:pt>
                <c:pt idx="82478">
                  <c:v>41239</c:v>
                </c:pt>
                <c:pt idx="82479">
                  <c:v>41239.5</c:v>
                </c:pt>
                <c:pt idx="82480">
                  <c:v>41240</c:v>
                </c:pt>
                <c:pt idx="82481">
                  <c:v>41240.5</c:v>
                </c:pt>
                <c:pt idx="82482">
                  <c:v>41241</c:v>
                </c:pt>
                <c:pt idx="82483">
                  <c:v>41241.5</c:v>
                </c:pt>
                <c:pt idx="82484">
                  <c:v>41242</c:v>
                </c:pt>
                <c:pt idx="82485">
                  <c:v>41242.5</c:v>
                </c:pt>
                <c:pt idx="82486">
                  <c:v>41243</c:v>
                </c:pt>
                <c:pt idx="82487">
                  <c:v>41243.5</c:v>
                </c:pt>
                <c:pt idx="82488">
                  <c:v>41244</c:v>
                </c:pt>
                <c:pt idx="82489">
                  <c:v>41244.5</c:v>
                </c:pt>
                <c:pt idx="82490">
                  <c:v>41245</c:v>
                </c:pt>
                <c:pt idx="82491">
                  <c:v>41245.5</c:v>
                </c:pt>
                <c:pt idx="82492">
                  <c:v>41246</c:v>
                </c:pt>
                <c:pt idx="82493">
                  <c:v>41246.5</c:v>
                </c:pt>
                <c:pt idx="82494">
                  <c:v>41247</c:v>
                </c:pt>
                <c:pt idx="82495">
                  <c:v>41247.5</c:v>
                </c:pt>
                <c:pt idx="82496">
                  <c:v>41248</c:v>
                </c:pt>
                <c:pt idx="82497">
                  <c:v>41248.5</c:v>
                </c:pt>
                <c:pt idx="82498">
                  <c:v>41249</c:v>
                </c:pt>
                <c:pt idx="82499">
                  <c:v>41249.5</c:v>
                </c:pt>
                <c:pt idx="82500">
                  <c:v>41250</c:v>
                </c:pt>
                <c:pt idx="82501">
                  <c:v>41250.5</c:v>
                </c:pt>
                <c:pt idx="82502">
                  <c:v>41251</c:v>
                </c:pt>
                <c:pt idx="82503">
                  <c:v>41251.5</c:v>
                </c:pt>
                <c:pt idx="82504">
                  <c:v>41252</c:v>
                </c:pt>
                <c:pt idx="82505">
                  <c:v>41252.5</c:v>
                </c:pt>
                <c:pt idx="82506">
                  <c:v>41253</c:v>
                </c:pt>
                <c:pt idx="82507">
                  <c:v>41253.5</c:v>
                </c:pt>
                <c:pt idx="82508">
                  <c:v>41254</c:v>
                </c:pt>
                <c:pt idx="82509">
                  <c:v>41254.5</c:v>
                </c:pt>
                <c:pt idx="82510">
                  <c:v>41255</c:v>
                </c:pt>
                <c:pt idx="82511">
                  <c:v>41255.5</c:v>
                </c:pt>
                <c:pt idx="82512">
                  <c:v>41256</c:v>
                </c:pt>
                <c:pt idx="82513">
                  <c:v>41256.5</c:v>
                </c:pt>
                <c:pt idx="82514">
                  <c:v>41257</c:v>
                </c:pt>
                <c:pt idx="82515">
                  <c:v>41257.5</c:v>
                </c:pt>
                <c:pt idx="82516">
                  <c:v>41258</c:v>
                </c:pt>
                <c:pt idx="82517">
                  <c:v>41258.5</c:v>
                </c:pt>
                <c:pt idx="82518">
                  <c:v>41259</c:v>
                </c:pt>
                <c:pt idx="82519">
                  <c:v>41259.5</c:v>
                </c:pt>
                <c:pt idx="82520">
                  <c:v>41260</c:v>
                </c:pt>
                <c:pt idx="82521">
                  <c:v>41260.5</c:v>
                </c:pt>
                <c:pt idx="82522">
                  <c:v>41261</c:v>
                </c:pt>
                <c:pt idx="82523">
                  <c:v>41261.5</c:v>
                </c:pt>
                <c:pt idx="82524">
                  <c:v>41262</c:v>
                </c:pt>
                <c:pt idx="82525">
                  <c:v>41262.5</c:v>
                </c:pt>
                <c:pt idx="82526">
                  <c:v>41263</c:v>
                </c:pt>
                <c:pt idx="82527">
                  <c:v>41263.5</c:v>
                </c:pt>
                <c:pt idx="82528">
                  <c:v>41264</c:v>
                </c:pt>
                <c:pt idx="82529">
                  <c:v>41264.5</c:v>
                </c:pt>
                <c:pt idx="82530">
                  <c:v>41265</c:v>
                </c:pt>
                <c:pt idx="82531">
                  <c:v>41265.5</c:v>
                </c:pt>
                <c:pt idx="82532">
                  <c:v>41266</c:v>
                </c:pt>
                <c:pt idx="82533">
                  <c:v>41266.5</c:v>
                </c:pt>
                <c:pt idx="82534">
                  <c:v>41267</c:v>
                </c:pt>
                <c:pt idx="82535">
                  <c:v>41267.5</c:v>
                </c:pt>
                <c:pt idx="82536">
                  <c:v>41268</c:v>
                </c:pt>
                <c:pt idx="82537">
                  <c:v>41268.5</c:v>
                </c:pt>
                <c:pt idx="82538">
                  <c:v>41269</c:v>
                </c:pt>
                <c:pt idx="82539">
                  <c:v>41269.5</c:v>
                </c:pt>
                <c:pt idx="82540">
                  <c:v>41270</c:v>
                </c:pt>
                <c:pt idx="82541">
                  <c:v>41270.5</c:v>
                </c:pt>
                <c:pt idx="82542">
                  <c:v>41271</c:v>
                </c:pt>
                <c:pt idx="82543">
                  <c:v>41271.5</c:v>
                </c:pt>
                <c:pt idx="82544">
                  <c:v>41272</c:v>
                </c:pt>
                <c:pt idx="82545">
                  <c:v>41272.5</c:v>
                </c:pt>
                <c:pt idx="82546">
                  <c:v>41273</c:v>
                </c:pt>
                <c:pt idx="82547">
                  <c:v>41273.5</c:v>
                </c:pt>
                <c:pt idx="82548">
                  <c:v>41274</c:v>
                </c:pt>
                <c:pt idx="82549">
                  <c:v>41274.5</c:v>
                </c:pt>
                <c:pt idx="82550">
                  <c:v>41275</c:v>
                </c:pt>
                <c:pt idx="82551">
                  <c:v>41275.5</c:v>
                </c:pt>
                <c:pt idx="82552">
                  <c:v>41276</c:v>
                </c:pt>
                <c:pt idx="82553">
                  <c:v>41276.5</c:v>
                </c:pt>
                <c:pt idx="82554">
                  <c:v>41277</c:v>
                </c:pt>
                <c:pt idx="82555">
                  <c:v>41277.5</c:v>
                </c:pt>
                <c:pt idx="82556">
                  <c:v>41278</c:v>
                </c:pt>
                <c:pt idx="82557">
                  <c:v>41278.5</c:v>
                </c:pt>
                <c:pt idx="82558">
                  <c:v>41279</c:v>
                </c:pt>
                <c:pt idx="82559">
                  <c:v>41279.5</c:v>
                </c:pt>
                <c:pt idx="82560">
                  <c:v>41280</c:v>
                </c:pt>
                <c:pt idx="82561">
                  <c:v>41280.5</c:v>
                </c:pt>
                <c:pt idx="82562">
                  <c:v>41281</c:v>
                </c:pt>
                <c:pt idx="82563">
                  <c:v>41281.5</c:v>
                </c:pt>
                <c:pt idx="82564">
                  <c:v>41282</c:v>
                </c:pt>
                <c:pt idx="82565">
                  <c:v>41282.5</c:v>
                </c:pt>
                <c:pt idx="82566">
                  <c:v>41283</c:v>
                </c:pt>
                <c:pt idx="82567">
                  <c:v>41283.5</c:v>
                </c:pt>
                <c:pt idx="82568">
                  <c:v>41284</c:v>
                </c:pt>
                <c:pt idx="82569">
                  <c:v>41284.5</c:v>
                </c:pt>
                <c:pt idx="82570">
                  <c:v>41285</c:v>
                </c:pt>
                <c:pt idx="82571">
                  <c:v>41285.5</c:v>
                </c:pt>
                <c:pt idx="82572">
                  <c:v>41286</c:v>
                </c:pt>
                <c:pt idx="82573">
                  <c:v>41286.5</c:v>
                </c:pt>
                <c:pt idx="82574">
                  <c:v>41287</c:v>
                </c:pt>
                <c:pt idx="82575">
                  <c:v>41287.5</c:v>
                </c:pt>
                <c:pt idx="82576">
                  <c:v>41288</c:v>
                </c:pt>
                <c:pt idx="82577">
                  <c:v>41288.5</c:v>
                </c:pt>
                <c:pt idx="82578">
                  <c:v>41289</c:v>
                </c:pt>
                <c:pt idx="82579">
                  <c:v>41289.5</c:v>
                </c:pt>
                <c:pt idx="82580">
                  <c:v>41290</c:v>
                </c:pt>
                <c:pt idx="82581">
                  <c:v>41290.5</c:v>
                </c:pt>
                <c:pt idx="82582">
                  <c:v>41291</c:v>
                </c:pt>
                <c:pt idx="82583">
                  <c:v>41291.5</c:v>
                </c:pt>
                <c:pt idx="82584">
                  <c:v>41292</c:v>
                </c:pt>
                <c:pt idx="82585">
                  <c:v>41292.5</c:v>
                </c:pt>
                <c:pt idx="82586">
                  <c:v>41293</c:v>
                </c:pt>
                <c:pt idx="82587">
                  <c:v>41293.5</c:v>
                </c:pt>
                <c:pt idx="82588">
                  <c:v>41294</c:v>
                </c:pt>
                <c:pt idx="82589">
                  <c:v>41294.5</c:v>
                </c:pt>
                <c:pt idx="82590">
                  <c:v>41295</c:v>
                </c:pt>
                <c:pt idx="82591">
                  <c:v>41295.5</c:v>
                </c:pt>
                <c:pt idx="82592">
                  <c:v>41296</c:v>
                </c:pt>
                <c:pt idx="82593">
                  <c:v>41296.5</c:v>
                </c:pt>
                <c:pt idx="82594">
                  <c:v>41297</c:v>
                </c:pt>
                <c:pt idx="82595">
                  <c:v>41297.5</c:v>
                </c:pt>
                <c:pt idx="82596">
                  <c:v>41298</c:v>
                </c:pt>
                <c:pt idx="82597">
                  <c:v>41298.5</c:v>
                </c:pt>
                <c:pt idx="82598">
                  <c:v>41299</c:v>
                </c:pt>
                <c:pt idx="82599">
                  <c:v>41299.5</c:v>
                </c:pt>
                <c:pt idx="82600">
                  <c:v>41300</c:v>
                </c:pt>
                <c:pt idx="82601">
                  <c:v>41300.5</c:v>
                </c:pt>
                <c:pt idx="82602">
                  <c:v>41301</c:v>
                </c:pt>
                <c:pt idx="82603">
                  <c:v>41301.5</c:v>
                </c:pt>
                <c:pt idx="82604">
                  <c:v>41302</c:v>
                </c:pt>
                <c:pt idx="82605">
                  <c:v>41302.5</c:v>
                </c:pt>
                <c:pt idx="82606">
                  <c:v>41303</c:v>
                </c:pt>
                <c:pt idx="82607">
                  <c:v>41303.5</c:v>
                </c:pt>
                <c:pt idx="82608">
                  <c:v>41304</c:v>
                </c:pt>
                <c:pt idx="82609">
                  <c:v>41304.5</c:v>
                </c:pt>
                <c:pt idx="82610">
                  <c:v>41305</c:v>
                </c:pt>
                <c:pt idx="82611">
                  <c:v>41305.5</c:v>
                </c:pt>
                <c:pt idx="82612">
                  <c:v>41306</c:v>
                </c:pt>
                <c:pt idx="82613">
                  <c:v>41306.5</c:v>
                </c:pt>
                <c:pt idx="82614">
                  <c:v>41307</c:v>
                </c:pt>
                <c:pt idx="82615">
                  <c:v>41307.5</c:v>
                </c:pt>
                <c:pt idx="82616">
                  <c:v>41308</c:v>
                </c:pt>
                <c:pt idx="82617">
                  <c:v>41308.5</c:v>
                </c:pt>
                <c:pt idx="82618">
                  <c:v>41309</c:v>
                </c:pt>
                <c:pt idx="82619">
                  <c:v>41309.5</c:v>
                </c:pt>
                <c:pt idx="82620">
                  <c:v>41310</c:v>
                </c:pt>
                <c:pt idx="82621">
                  <c:v>41310.5</c:v>
                </c:pt>
                <c:pt idx="82622">
                  <c:v>41311</c:v>
                </c:pt>
                <c:pt idx="82623">
                  <c:v>41311.5</c:v>
                </c:pt>
                <c:pt idx="82624">
                  <c:v>41312</c:v>
                </c:pt>
                <c:pt idx="82625">
                  <c:v>41312.5</c:v>
                </c:pt>
                <c:pt idx="82626">
                  <c:v>41313</c:v>
                </c:pt>
                <c:pt idx="82627">
                  <c:v>41313.5</c:v>
                </c:pt>
                <c:pt idx="82628">
                  <c:v>41314</c:v>
                </c:pt>
                <c:pt idx="82629">
                  <c:v>41314.5</c:v>
                </c:pt>
                <c:pt idx="82630">
                  <c:v>41315</c:v>
                </c:pt>
                <c:pt idx="82631">
                  <c:v>41315.5</c:v>
                </c:pt>
                <c:pt idx="82632">
                  <c:v>41316</c:v>
                </c:pt>
                <c:pt idx="82633">
                  <c:v>41316.5</c:v>
                </c:pt>
                <c:pt idx="82634">
                  <c:v>41317</c:v>
                </c:pt>
                <c:pt idx="82635">
                  <c:v>41317.5</c:v>
                </c:pt>
                <c:pt idx="82636">
                  <c:v>41318</c:v>
                </c:pt>
                <c:pt idx="82637">
                  <c:v>41318.5</c:v>
                </c:pt>
                <c:pt idx="82638">
                  <c:v>41319</c:v>
                </c:pt>
                <c:pt idx="82639">
                  <c:v>41319.5</c:v>
                </c:pt>
                <c:pt idx="82640">
                  <c:v>41320</c:v>
                </c:pt>
                <c:pt idx="82641">
                  <c:v>41320.5</c:v>
                </c:pt>
                <c:pt idx="82642">
                  <c:v>41321</c:v>
                </c:pt>
                <c:pt idx="82643">
                  <c:v>41321.5</c:v>
                </c:pt>
                <c:pt idx="82644">
                  <c:v>41322</c:v>
                </c:pt>
                <c:pt idx="82645">
                  <c:v>41322.5</c:v>
                </c:pt>
                <c:pt idx="82646">
                  <c:v>41323</c:v>
                </c:pt>
                <c:pt idx="82647">
                  <c:v>41323.5</c:v>
                </c:pt>
                <c:pt idx="82648">
                  <c:v>41324</c:v>
                </c:pt>
                <c:pt idx="82649">
                  <c:v>41324.5</c:v>
                </c:pt>
                <c:pt idx="82650">
                  <c:v>41325</c:v>
                </c:pt>
                <c:pt idx="82651">
                  <c:v>41325.5</c:v>
                </c:pt>
                <c:pt idx="82652">
                  <c:v>41326</c:v>
                </c:pt>
                <c:pt idx="82653">
                  <c:v>41326.5</c:v>
                </c:pt>
                <c:pt idx="82654">
                  <c:v>41327</c:v>
                </c:pt>
                <c:pt idx="82655">
                  <c:v>41327.5</c:v>
                </c:pt>
                <c:pt idx="82656">
                  <c:v>41328</c:v>
                </c:pt>
                <c:pt idx="82657">
                  <c:v>41328.5</c:v>
                </c:pt>
                <c:pt idx="82658">
                  <c:v>41329</c:v>
                </c:pt>
                <c:pt idx="82659">
                  <c:v>41329.5</c:v>
                </c:pt>
                <c:pt idx="82660">
                  <c:v>41330</c:v>
                </c:pt>
                <c:pt idx="82661">
                  <c:v>41330.5</c:v>
                </c:pt>
                <c:pt idx="82662">
                  <c:v>41331</c:v>
                </c:pt>
                <c:pt idx="82663">
                  <c:v>41331.5</c:v>
                </c:pt>
                <c:pt idx="82664">
                  <c:v>41332</c:v>
                </c:pt>
                <c:pt idx="82665">
                  <c:v>41332.5</c:v>
                </c:pt>
                <c:pt idx="82666">
                  <c:v>41333</c:v>
                </c:pt>
                <c:pt idx="82667">
                  <c:v>41333.5</c:v>
                </c:pt>
                <c:pt idx="82668">
                  <c:v>41334</c:v>
                </c:pt>
                <c:pt idx="82669">
                  <c:v>41334.5</c:v>
                </c:pt>
                <c:pt idx="82670">
                  <c:v>41335</c:v>
                </c:pt>
                <c:pt idx="82671">
                  <c:v>41335.5</c:v>
                </c:pt>
                <c:pt idx="82672">
                  <c:v>41336</c:v>
                </c:pt>
                <c:pt idx="82673">
                  <c:v>41336.5</c:v>
                </c:pt>
                <c:pt idx="82674">
                  <c:v>41337</c:v>
                </c:pt>
                <c:pt idx="82675">
                  <c:v>41337.5</c:v>
                </c:pt>
                <c:pt idx="82676">
                  <c:v>41338</c:v>
                </c:pt>
                <c:pt idx="82677">
                  <c:v>41338.5</c:v>
                </c:pt>
                <c:pt idx="82678">
                  <c:v>41339</c:v>
                </c:pt>
                <c:pt idx="82679">
                  <c:v>41339.5</c:v>
                </c:pt>
                <c:pt idx="82680">
                  <c:v>41340</c:v>
                </c:pt>
                <c:pt idx="82681">
                  <c:v>41340.5</c:v>
                </c:pt>
                <c:pt idx="82682">
                  <c:v>41341</c:v>
                </c:pt>
                <c:pt idx="82683">
                  <c:v>41341.5</c:v>
                </c:pt>
                <c:pt idx="82684">
                  <c:v>41342</c:v>
                </c:pt>
                <c:pt idx="82685">
                  <c:v>41342.5</c:v>
                </c:pt>
                <c:pt idx="82686">
                  <c:v>41343</c:v>
                </c:pt>
                <c:pt idx="82687">
                  <c:v>41343.5</c:v>
                </c:pt>
                <c:pt idx="82688">
                  <c:v>41344</c:v>
                </c:pt>
                <c:pt idx="82689">
                  <c:v>41344.5</c:v>
                </c:pt>
                <c:pt idx="82690">
                  <c:v>41345</c:v>
                </c:pt>
                <c:pt idx="82691">
                  <c:v>41345.5</c:v>
                </c:pt>
                <c:pt idx="82692">
                  <c:v>41346</c:v>
                </c:pt>
                <c:pt idx="82693">
                  <c:v>41346.5</c:v>
                </c:pt>
                <c:pt idx="82694">
                  <c:v>41347</c:v>
                </c:pt>
                <c:pt idx="82695">
                  <c:v>41347.5</c:v>
                </c:pt>
                <c:pt idx="82696">
                  <c:v>41348</c:v>
                </c:pt>
                <c:pt idx="82697">
                  <c:v>41348.5</c:v>
                </c:pt>
                <c:pt idx="82698">
                  <c:v>41349</c:v>
                </c:pt>
                <c:pt idx="82699">
                  <c:v>41349.5</c:v>
                </c:pt>
                <c:pt idx="82700">
                  <c:v>41350</c:v>
                </c:pt>
                <c:pt idx="82701">
                  <c:v>41350.5</c:v>
                </c:pt>
                <c:pt idx="82702">
                  <c:v>41351</c:v>
                </c:pt>
                <c:pt idx="82703">
                  <c:v>41351.5</c:v>
                </c:pt>
                <c:pt idx="82704">
                  <c:v>41352</c:v>
                </c:pt>
                <c:pt idx="82705">
                  <c:v>41352.5</c:v>
                </c:pt>
                <c:pt idx="82706">
                  <c:v>41353</c:v>
                </c:pt>
                <c:pt idx="82707">
                  <c:v>41353.5</c:v>
                </c:pt>
                <c:pt idx="82708">
                  <c:v>41354</c:v>
                </c:pt>
                <c:pt idx="82709">
                  <c:v>41354.5</c:v>
                </c:pt>
                <c:pt idx="82710">
                  <c:v>41355</c:v>
                </c:pt>
                <c:pt idx="82711">
                  <c:v>41355.5</c:v>
                </c:pt>
                <c:pt idx="82712">
                  <c:v>41356</c:v>
                </c:pt>
                <c:pt idx="82713">
                  <c:v>41356.5</c:v>
                </c:pt>
                <c:pt idx="82714">
                  <c:v>41357</c:v>
                </c:pt>
                <c:pt idx="82715">
                  <c:v>41357.5</c:v>
                </c:pt>
                <c:pt idx="82716">
                  <c:v>41358</c:v>
                </c:pt>
                <c:pt idx="82717">
                  <c:v>41358.5</c:v>
                </c:pt>
                <c:pt idx="82718">
                  <c:v>41359</c:v>
                </c:pt>
                <c:pt idx="82719">
                  <c:v>41359.5</c:v>
                </c:pt>
                <c:pt idx="82720">
                  <c:v>41360</c:v>
                </c:pt>
                <c:pt idx="82721">
                  <c:v>41360.5</c:v>
                </c:pt>
                <c:pt idx="82722">
                  <c:v>41361</c:v>
                </c:pt>
                <c:pt idx="82723">
                  <c:v>41361.5</c:v>
                </c:pt>
                <c:pt idx="82724">
                  <c:v>41362</c:v>
                </c:pt>
                <c:pt idx="82725">
                  <c:v>41362.5</c:v>
                </c:pt>
                <c:pt idx="82726">
                  <c:v>41363</c:v>
                </c:pt>
                <c:pt idx="82727">
                  <c:v>41363.5</c:v>
                </c:pt>
                <c:pt idx="82728">
                  <c:v>41364</c:v>
                </c:pt>
                <c:pt idx="82729">
                  <c:v>41364.5</c:v>
                </c:pt>
                <c:pt idx="82730">
                  <c:v>41365</c:v>
                </c:pt>
                <c:pt idx="82731">
                  <c:v>41365.5</c:v>
                </c:pt>
                <c:pt idx="82732">
                  <c:v>41366</c:v>
                </c:pt>
                <c:pt idx="82733">
                  <c:v>41366.5</c:v>
                </c:pt>
                <c:pt idx="82734">
                  <c:v>41367</c:v>
                </c:pt>
                <c:pt idx="82735">
                  <c:v>41367.5</c:v>
                </c:pt>
                <c:pt idx="82736">
                  <c:v>41368</c:v>
                </c:pt>
                <c:pt idx="82737">
                  <c:v>41368.5</c:v>
                </c:pt>
                <c:pt idx="82738">
                  <c:v>41369</c:v>
                </c:pt>
                <c:pt idx="82739">
                  <c:v>41369.5</c:v>
                </c:pt>
                <c:pt idx="82740">
                  <c:v>41370</c:v>
                </c:pt>
                <c:pt idx="82741">
                  <c:v>41370.5</c:v>
                </c:pt>
                <c:pt idx="82742">
                  <c:v>41371</c:v>
                </c:pt>
                <c:pt idx="82743">
                  <c:v>41371.5</c:v>
                </c:pt>
                <c:pt idx="82744">
                  <c:v>41372</c:v>
                </c:pt>
                <c:pt idx="82745">
                  <c:v>41372.5</c:v>
                </c:pt>
                <c:pt idx="82746">
                  <c:v>41373</c:v>
                </c:pt>
                <c:pt idx="82747">
                  <c:v>41373.5</c:v>
                </c:pt>
                <c:pt idx="82748">
                  <c:v>41374</c:v>
                </c:pt>
                <c:pt idx="82749">
                  <c:v>41374.5</c:v>
                </c:pt>
                <c:pt idx="82750">
                  <c:v>41375</c:v>
                </c:pt>
                <c:pt idx="82751">
                  <c:v>41375.5</c:v>
                </c:pt>
                <c:pt idx="82752">
                  <c:v>41376</c:v>
                </c:pt>
                <c:pt idx="82753">
                  <c:v>41376.5</c:v>
                </c:pt>
                <c:pt idx="82754">
                  <c:v>41377</c:v>
                </c:pt>
                <c:pt idx="82755">
                  <c:v>41377.5</c:v>
                </c:pt>
                <c:pt idx="82756">
                  <c:v>41378</c:v>
                </c:pt>
                <c:pt idx="82757">
                  <c:v>41378.5</c:v>
                </c:pt>
                <c:pt idx="82758">
                  <c:v>41379</c:v>
                </c:pt>
                <c:pt idx="82759">
                  <c:v>41379.5</c:v>
                </c:pt>
                <c:pt idx="82760">
                  <c:v>41380</c:v>
                </c:pt>
                <c:pt idx="82761">
                  <c:v>41380.5</c:v>
                </c:pt>
                <c:pt idx="82762">
                  <c:v>41381</c:v>
                </c:pt>
                <c:pt idx="82763">
                  <c:v>41381.5</c:v>
                </c:pt>
                <c:pt idx="82764">
                  <c:v>41382</c:v>
                </c:pt>
                <c:pt idx="82765">
                  <c:v>41382.5</c:v>
                </c:pt>
                <c:pt idx="82766">
                  <c:v>41383</c:v>
                </c:pt>
                <c:pt idx="82767">
                  <c:v>41383.5</c:v>
                </c:pt>
                <c:pt idx="82768">
                  <c:v>41384</c:v>
                </c:pt>
                <c:pt idx="82769">
                  <c:v>41384.5</c:v>
                </c:pt>
                <c:pt idx="82770">
                  <c:v>41385</c:v>
                </c:pt>
                <c:pt idx="82771">
                  <c:v>41385.5</c:v>
                </c:pt>
                <c:pt idx="82772">
                  <c:v>41386</c:v>
                </c:pt>
                <c:pt idx="82773">
                  <c:v>41386.5</c:v>
                </c:pt>
                <c:pt idx="82774">
                  <c:v>41387</c:v>
                </c:pt>
                <c:pt idx="82775">
                  <c:v>41387.5</c:v>
                </c:pt>
                <c:pt idx="82776">
                  <c:v>41388</c:v>
                </c:pt>
                <c:pt idx="82777">
                  <c:v>41388.5</c:v>
                </c:pt>
                <c:pt idx="82778">
                  <c:v>41389</c:v>
                </c:pt>
                <c:pt idx="82779">
                  <c:v>41389.5</c:v>
                </c:pt>
                <c:pt idx="82780">
                  <c:v>41390</c:v>
                </c:pt>
                <c:pt idx="82781">
                  <c:v>41390.5</c:v>
                </c:pt>
                <c:pt idx="82782">
                  <c:v>41391</c:v>
                </c:pt>
                <c:pt idx="82783">
                  <c:v>41391.5</c:v>
                </c:pt>
                <c:pt idx="82784">
                  <c:v>41392</c:v>
                </c:pt>
                <c:pt idx="82785">
                  <c:v>41392.5</c:v>
                </c:pt>
                <c:pt idx="82786">
                  <c:v>41393</c:v>
                </c:pt>
                <c:pt idx="82787">
                  <c:v>41393.5</c:v>
                </c:pt>
                <c:pt idx="82788">
                  <c:v>41394</c:v>
                </c:pt>
                <c:pt idx="82789">
                  <c:v>41394.5</c:v>
                </c:pt>
                <c:pt idx="82790">
                  <c:v>41395</c:v>
                </c:pt>
                <c:pt idx="82791">
                  <c:v>41395.5</c:v>
                </c:pt>
                <c:pt idx="82792">
                  <c:v>41396</c:v>
                </c:pt>
                <c:pt idx="82793">
                  <c:v>41396.5</c:v>
                </c:pt>
                <c:pt idx="82794">
                  <c:v>41397</c:v>
                </c:pt>
                <c:pt idx="82795">
                  <c:v>41397.5</c:v>
                </c:pt>
                <c:pt idx="82796">
                  <c:v>41398</c:v>
                </c:pt>
                <c:pt idx="82797">
                  <c:v>41398.5</c:v>
                </c:pt>
                <c:pt idx="82798">
                  <c:v>41399</c:v>
                </c:pt>
                <c:pt idx="82799">
                  <c:v>41399.5</c:v>
                </c:pt>
                <c:pt idx="82800">
                  <c:v>41400</c:v>
                </c:pt>
                <c:pt idx="82801">
                  <c:v>41400.5</c:v>
                </c:pt>
                <c:pt idx="82802">
                  <c:v>41401</c:v>
                </c:pt>
                <c:pt idx="82803">
                  <c:v>41401.5</c:v>
                </c:pt>
                <c:pt idx="82804">
                  <c:v>41402</c:v>
                </c:pt>
                <c:pt idx="82805">
                  <c:v>41402.5</c:v>
                </c:pt>
                <c:pt idx="82806">
                  <c:v>41403</c:v>
                </c:pt>
                <c:pt idx="82807">
                  <c:v>41403.5</c:v>
                </c:pt>
                <c:pt idx="82808">
                  <c:v>41404</c:v>
                </c:pt>
                <c:pt idx="82809">
                  <c:v>41404.5</c:v>
                </c:pt>
                <c:pt idx="82810">
                  <c:v>41405</c:v>
                </c:pt>
                <c:pt idx="82811">
                  <c:v>41405.5</c:v>
                </c:pt>
                <c:pt idx="82812">
                  <c:v>41406</c:v>
                </c:pt>
                <c:pt idx="82813">
                  <c:v>41406.5</c:v>
                </c:pt>
                <c:pt idx="82814">
                  <c:v>41407</c:v>
                </c:pt>
                <c:pt idx="82815">
                  <c:v>41407.5</c:v>
                </c:pt>
                <c:pt idx="82816">
                  <c:v>41408</c:v>
                </c:pt>
                <c:pt idx="82817">
                  <c:v>41408.5</c:v>
                </c:pt>
                <c:pt idx="82818">
                  <c:v>41409</c:v>
                </c:pt>
                <c:pt idx="82819">
                  <c:v>41409.5</c:v>
                </c:pt>
                <c:pt idx="82820">
                  <c:v>41410</c:v>
                </c:pt>
                <c:pt idx="82821">
                  <c:v>41410.5</c:v>
                </c:pt>
                <c:pt idx="82822">
                  <c:v>41411</c:v>
                </c:pt>
                <c:pt idx="82823">
                  <c:v>41411.5</c:v>
                </c:pt>
                <c:pt idx="82824">
                  <c:v>41412</c:v>
                </c:pt>
                <c:pt idx="82825">
                  <c:v>41412.5</c:v>
                </c:pt>
                <c:pt idx="82826">
                  <c:v>41413</c:v>
                </c:pt>
                <c:pt idx="82827">
                  <c:v>41413.5</c:v>
                </c:pt>
                <c:pt idx="82828">
                  <c:v>41414</c:v>
                </c:pt>
                <c:pt idx="82829">
                  <c:v>41414.5</c:v>
                </c:pt>
                <c:pt idx="82830">
                  <c:v>41415</c:v>
                </c:pt>
                <c:pt idx="82831">
                  <c:v>41415.5</c:v>
                </c:pt>
                <c:pt idx="82832">
                  <c:v>41416</c:v>
                </c:pt>
                <c:pt idx="82833">
                  <c:v>41416.5</c:v>
                </c:pt>
                <c:pt idx="82834">
                  <c:v>41417</c:v>
                </c:pt>
                <c:pt idx="82835">
                  <c:v>41417.5</c:v>
                </c:pt>
                <c:pt idx="82836">
                  <c:v>41418</c:v>
                </c:pt>
                <c:pt idx="82837">
                  <c:v>41418.5</c:v>
                </c:pt>
                <c:pt idx="82838">
                  <c:v>41419</c:v>
                </c:pt>
                <c:pt idx="82839">
                  <c:v>41419.5</c:v>
                </c:pt>
                <c:pt idx="82840">
                  <c:v>41420</c:v>
                </c:pt>
                <c:pt idx="82841">
                  <c:v>41420.5</c:v>
                </c:pt>
                <c:pt idx="82842">
                  <c:v>41421</c:v>
                </c:pt>
                <c:pt idx="82843">
                  <c:v>41421.5</c:v>
                </c:pt>
                <c:pt idx="82844">
                  <c:v>41422</c:v>
                </c:pt>
                <c:pt idx="82845">
                  <c:v>41422.5</c:v>
                </c:pt>
                <c:pt idx="82846">
                  <c:v>41423</c:v>
                </c:pt>
                <c:pt idx="82847">
                  <c:v>41423.5</c:v>
                </c:pt>
                <c:pt idx="82848">
                  <c:v>41424</c:v>
                </c:pt>
                <c:pt idx="82849">
                  <c:v>41424.5</c:v>
                </c:pt>
                <c:pt idx="82850">
                  <c:v>41425</c:v>
                </c:pt>
                <c:pt idx="82851">
                  <c:v>41425.5</c:v>
                </c:pt>
                <c:pt idx="82852">
                  <c:v>41426</c:v>
                </c:pt>
                <c:pt idx="82853">
                  <c:v>41426.5</c:v>
                </c:pt>
                <c:pt idx="82854">
                  <c:v>41427</c:v>
                </c:pt>
                <c:pt idx="82855">
                  <c:v>41427.5</c:v>
                </c:pt>
                <c:pt idx="82856">
                  <c:v>41428</c:v>
                </c:pt>
                <c:pt idx="82857">
                  <c:v>41428.5</c:v>
                </c:pt>
                <c:pt idx="82858">
                  <c:v>41429</c:v>
                </c:pt>
                <c:pt idx="82859">
                  <c:v>41429.5</c:v>
                </c:pt>
                <c:pt idx="82860">
                  <c:v>41430</c:v>
                </c:pt>
                <c:pt idx="82861">
                  <c:v>41430.5</c:v>
                </c:pt>
                <c:pt idx="82862">
                  <c:v>41431</c:v>
                </c:pt>
                <c:pt idx="82863">
                  <c:v>41431.5</c:v>
                </c:pt>
                <c:pt idx="82864">
                  <c:v>41432</c:v>
                </c:pt>
                <c:pt idx="82865">
                  <c:v>41432.5</c:v>
                </c:pt>
                <c:pt idx="82866">
                  <c:v>41433</c:v>
                </c:pt>
                <c:pt idx="82867">
                  <c:v>41433.5</c:v>
                </c:pt>
                <c:pt idx="82868">
                  <c:v>41434</c:v>
                </c:pt>
                <c:pt idx="82869">
                  <c:v>41434.5</c:v>
                </c:pt>
                <c:pt idx="82870">
                  <c:v>41435</c:v>
                </c:pt>
                <c:pt idx="82871">
                  <c:v>41435.5</c:v>
                </c:pt>
                <c:pt idx="82872">
                  <c:v>41436</c:v>
                </c:pt>
                <c:pt idx="82873">
                  <c:v>41436.5</c:v>
                </c:pt>
                <c:pt idx="82874">
                  <c:v>41437</c:v>
                </c:pt>
                <c:pt idx="82875">
                  <c:v>41437.5</c:v>
                </c:pt>
                <c:pt idx="82876">
                  <c:v>41438</c:v>
                </c:pt>
                <c:pt idx="82877">
                  <c:v>41438.5</c:v>
                </c:pt>
                <c:pt idx="82878">
                  <c:v>41439</c:v>
                </c:pt>
                <c:pt idx="82879">
                  <c:v>41439.5</c:v>
                </c:pt>
                <c:pt idx="82880">
                  <c:v>41440</c:v>
                </c:pt>
                <c:pt idx="82881">
                  <c:v>41440.5</c:v>
                </c:pt>
                <c:pt idx="82882">
                  <c:v>41441</c:v>
                </c:pt>
                <c:pt idx="82883">
                  <c:v>41441.5</c:v>
                </c:pt>
                <c:pt idx="82884">
                  <c:v>41442</c:v>
                </c:pt>
                <c:pt idx="82885">
                  <c:v>41442.5</c:v>
                </c:pt>
                <c:pt idx="82886">
                  <c:v>41443</c:v>
                </c:pt>
                <c:pt idx="82887">
                  <c:v>41443.5</c:v>
                </c:pt>
                <c:pt idx="82888">
                  <c:v>41444</c:v>
                </c:pt>
                <c:pt idx="82889">
                  <c:v>41444.5</c:v>
                </c:pt>
                <c:pt idx="82890">
                  <c:v>41445</c:v>
                </c:pt>
                <c:pt idx="82891">
                  <c:v>41445.5</c:v>
                </c:pt>
                <c:pt idx="82892">
                  <c:v>41446</c:v>
                </c:pt>
                <c:pt idx="82893">
                  <c:v>41446.5</c:v>
                </c:pt>
                <c:pt idx="82894">
                  <c:v>41447</c:v>
                </c:pt>
                <c:pt idx="82895">
                  <c:v>41447.5</c:v>
                </c:pt>
                <c:pt idx="82896">
                  <c:v>41448</c:v>
                </c:pt>
                <c:pt idx="82897">
                  <c:v>41448.5</c:v>
                </c:pt>
                <c:pt idx="82898">
                  <c:v>41449</c:v>
                </c:pt>
                <c:pt idx="82899">
                  <c:v>41449.5</c:v>
                </c:pt>
                <c:pt idx="82900">
                  <c:v>41450</c:v>
                </c:pt>
                <c:pt idx="82901">
                  <c:v>41450.5</c:v>
                </c:pt>
                <c:pt idx="82902">
                  <c:v>41451</c:v>
                </c:pt>
                <c:pt idx="82903">
                  <c:v>41451.5</c:v>
                </c:pt>
                <c:pt idx="82904">
                  <c:v>41452</c:v>
                </c:pt>
                <c:pt idx="82905">
                  <c:v>41452.5</c:v>
                </c:pt>
                <c:pt idx="82906">
                  <c:v>41453</c:v>
                </c:pt>
                <c:pt idx="82907">
                  <c:v>41453.5</c:v>
                </c:pt>
                <c:pt idx="82908">
                  <c:v>41454</c:v>
                </c:pt>
                <c:pt idx="82909">
                  <c:v>41454.5</c:v>
                </c:pt>
                <c:pt idx="82910">
                  <c:v>41455</c:v>
                </c:pt>
                <c:pt idx="82911">
                  <c:v>41455.5</c:v>
                </c:pt>
                <c:pt idx="82912">
                  <c:v>41456</c:v>
                </c:pt>
                <c:pt idx="82913">
                  <c:v>41456.5</c:v>
                </c:pt>
                <c:pt idx="82914">
                  <c:v>41457</c:v>
                </c:pt>
                <c:pt idx="82915">
                  <c:v>41457.5</c:v>
                </c:pt>
                <c:pt idx="82916">
                  <c:v>41458</c:v>
                </c:pt>
                <c:pt idx="82917">
                  <c:v>41458.5</c:v>
                </c:pt>
                <c:pt idx="82918">
                  <c:v>41459</c:v>
                </c:pt>
                <c:pt idx="82919">
                  <c:v>41459.5</c:v>
                </c:pt>
                <c:pt idx="82920">
                  <c:v>41460</c:v>
                </c:pt>
                <c:pt idx="82921">
                  <c:v>41460.5</c:v>
                </c:pt>
                <c:pt idx="82922">
                  <c:v>41461</c:v>
                </c:pt>
                <c:pt idx="82923">
                  <c:v>41461.5</c:v>
                </c:pt>
                <c:pt idx="82924">
                  <c:v>41462</c:v>
                </c:pt>
                <c:pt idx="82925">
                  <c:v>41462.5</c:v>
                </c:pt>
                <c:pt idx="82926">
                  <c:v>41463</c:v>
                </c:pt>
                <c:pt idx="82927">
                  <c:v>41463.5</c:v>
                </c:pt>
                <c:pt idx="82928">
                  <c:v>41464</c:v>
                </c:pt>
                <c:pt idx="82929">
                  <c:v>41464.5</c:v>
                </c:pt>
                <c:pt idx="82930">
                  <c:v>41465</c:v>
                </c:pt>
                <c:pt idx="82931">
                  <c:v>41465.5</c:v>
                </c:pt>
                <c:pt idx="82932">
                  <c:v>41466</c:v>
                </c:pt>
                <c:pt idx="82933">
                  <c:v>41466.5</c:v>
                </c:pt>
                <c:pt idx="82934">
                  <c:v>41467</c:v>
                </c:pt>
                <c:pt idx="82935">
                  <c:v>41467.5</c:v>
                </c:pt>
                <c:pt idx="82936">
                  <c:v>41468</c:v>
                </c:pt>
                <c:pt idx="82937">
                  <c:v>41468.5</c:v>
                </c:pt>
                <c:pt idx="82938">
                  <c:v>41469</c:v>
                </c:pt>
                <c:pt idx="82939">
                  <c:v>41469.5</c:v>
                </c:pt>
                <c:pt idx="82940">
                  <c:v>41470</c:v>
                </c:pt>
                <c:pt idx="82941">
                  <c:v>41470.5</c:v>
                </c:pt>
                <c:pt idx="82942">
                  <c:v>41471</c:v>
                </c:pt>
                <c:pt idx="82943">
                  <c:v>41471.5</c:v>
                </c:pt>
                <c:pt idx="82944">
                  <c:v>41472</c:v>
                </c:pt>
                <c:pt idx="82945">
                  <c:v>41472.5</c:v>
                </c:pt>
                <c:pt idx="82946">
                  <c:v>41473</c:v>
                </c:pt>
                <c:pt idx="82947">
                  <c:v>41473.5</c:v>
                </c:pt>
                <c:pt idx="82948">
                  <c:v>41474</c:v>
                </c:pt>
                <c:pt idx="82949">
                  <c:v>41474.5</c:v>
                </c:pt>
                <c:pt idx="82950">
                  <c:v>41475</c:v>
                </c:pt>
                <c:pt idx="82951">
                  <c:v>41475.5</c:v>
                </c:pt>
                <c:pt idx="82952">
                  <c:v>41476</c:v>
                </c:pt>
                <c:pt idx="82953">
                  <c:v>41476.5</c:v>
                </c:pt>
                <c:pt idx="82954">
                  <c:v>41477</c:v>
                </c:pt>
                <c:pt idx="82955">
                  <c:v>41477.5</c:v>
                </c:pt>
                <c:pt idx="82956">
                  <c:v>41478</c:v>
                </c:pt>
                <c:pt idx="82957">
                  <c:v>41478.5</c:v>
                </c:pt>
                <c:pt idx="82958">
                  <c:v>41479</c:v>
                </c:pt>
                <c:pt idx="82959">
                  <c:v>41479.5</c:v>
                </c:pt>
                <c:pt idx="82960">
                  <c:v>41480</c:v>
                </c:pt>
                <c:pt idx="82961">
                  <c:v>41480.5</c:v>
                </c:pt>
                <c:pt idx="82962">
                  <c:v>41481</c:v>
                </c:pt>
                <c:pt idx="82963">
                  <c:v>41481.5</c:v>
                </c:pt>
                <c:pt idx="82964">
                  <c:v>41482</c:v>
                </c:pt>
                <c:pt idx="82965">
                  <c:v>41482.5</c:v>
                </c:pt>
                <c:pt idx="82966">
                  <c:v>41483</c:v>
                </c:pt>
                <c:pt idx="82967">
                  <c:v>41483.5</c:v>
                </c:pt>
                <c:pt idx="82968">
                  <c:v>41484</c:v>
                </c:pt>
                <c:pt idx="82969">
                  <c:v>41484.5</c:v>
                </c:pt>
                <c:pt idx="82970">
                  <c:v>41485</c:v>
                </c:pt>
                <c:pt idx="82971">
                  <c:v>41485.5</c:v>
                </c:pt>
                <c:pt idx="82972">
                  <c:v>41486</c:v>
                </c:pt>
                <c:pt idx="82973">
                  <c:v>41486.5</c:v>
                </c:pt>
                <c:pt idx="82974">
                  <c:v>41487</c:v>
                </c:pt>
                <c:pt idx="82975">
                  <c:v>41487.5</c:v>
                </c:pt>
                <c:pt idx="82976">
                  <c:v>41488</c:v>
                </c:pt>
                <c:pt idx="82977">
                  <c:v>41488.5</c:v>
                </c:pt>
                <c:pt idx="82978">
                  <c:v>41489</c:v>
                </c:pt>
                <c:pt idx="82979">
                  <c:v>41489.5</c:v>
                </c:pt>
                <c:pt idx="82980">
                  <c:v>41490</c:v>
                </c:pt>
                <c:pt idx="82981">
                  <c:v>41490.5</c:v>
                </c:pt>
                <c:pt idx="82982">
                  <c:v>41491</c:v>
                </c:pt>
                <c:pt idx="82983">
                  <c:v>41491.5</c:v>
                </c:pt>
                <c:pt idx="82984">
                  <c:v>41492</c:v>
                </c:pt>
                <c:pt idx="82985">
                  <c:v>41492.5</c:v>
                </c:pt>
                <c:pt idx="82986">
                  <c:v>41493</c:v>
                </c:pt>
                <c:pt idx="82987">
                  <c:v>41493.5</c:v>
                </c:pt>
                <c:pt idx="82988">
                  <c:v>41494</c:v>
                </c:pt>
                <c:pt idx="82989">
                  <c:v>41494.5</c:v>
                </c:pt>
                <c:pt idx="82990">
                  <c:v>41495</c:v>
                </c:pt>
                <c:pt idx="82991">
                  <c:v>41495.5</c:v>
                </c:pt>
                <c:pt idx="82992">
                  <c:v>41496</c:v>
                </c:pt>
                <c:pt idx="82993">
                  <c:v>41496.5</c:v>
                </c:pt>
                <c:pt idx="82994">
                  <c:v>41497</c:v>
                </c:pt>
                <c:pt idx="82995">
                  <c:v>41497.5</c:v>
                </c:pt>
                <c:pt idx="82996">
                  <c:v>41498</c:v>
                </c:pt>
                <c:pt idx="82997">
                  <c:v>41498.5</c:v>
                </c:pt>
                <c:pt idx="82998">
                  <c:v>41499</c:v>
                </c:pt>
                <c:pt idx="82999">
                  <c:v>41499.5</c:v>
                </c:pt>
                <c:pt idx="83000">
                  <c:v>41500</c:v>
                </c:pt>
                <c:pt idx="83001">
                  <c:v>41500.5</c:v>
                </c:pt>
                <c:pt idx="83002">
                  <c:v>41501</c:v>
                </c:pt>
                <c:pt idx="83003">
                  <c:v>41501.5</c:v>
                </c:pt>
                <c:pt idx="83004">
                  <c:v>41502</c:v>
                </c:pt>
                <c:pt idx="83005">
                  <c:v>41502.5</c:v>
                </c:pt>
                <c:pt idx="83006">
                  <c:v>41503</c:v>
                </c:pt>
                <c:pt idx="83007">
                  <c:v>41503.5</c:v>
                </c:pt>
                <c:pt idx="83008">
                  <c:v>41504</c:v>
                </c:pt>
                <c:pt idx="83009">
                  <c:v>41504.5</c:v>
                </c:pt>
                <c:pt idx="83010">
                  <c:v>41505</c:v>
                </c:pt>
                <c:pt idx="83011">
                  <c:v>41505.5</c:v>
                </c:pt>
                <c:pt idx="83012">
                  <c:v>41506</c:v>
                </c:pt>
                <c:pt idx="83013">
                  <c:v>41506.5</c:v>
                </c:pt>
                <c:pt idx="83014">
                  <c:v>41507</c:v>
                </c:pt>
                <c:pt idx="83015">
                  <c:v>41507.5</c:v>
                </c:pt>
                <c:pt idx="83016">
                  <c:v>41508</c:v>
                </c:pt>
                <c:pt idx="83017">
                  <c:v>41508.5</c:v>
                </c:pt>
                <c:pt idx="83018">
                  <c:v>41509</c:v>
                </c:pt>
                <c:pt idx="83019">
                  <c:v>41509.5</c:v>
                </c:pt>
                <c:pt idx="83020">
                  <c:v>41510</c:v>
                </c:pt>
                <c:pt idx="83021">
                  <c:v>41510.5</c:v>
                </c:pt>
                <c:pt idx="83022">
                  <c:v>41511</c:v>
                </c:pt>
                <c:pt idx="83023">
                  <c:v>41511.5</c:v>
                </c:pt>
                <c:pt idx="83024">
                  <c:v>41512</c:v>
                </c:pt>
                <c:pt idx="83025">
                  <c:v>41512.5</c:v>
                </c:pt>
                <c:pt idx="83026">
                  <c:v>41513</c:v>
                </c:pt>
                <c:pt idx="83027">
                  <c:v>41513.5</c:v>
                </c:pt>
                <c:pt idx="83028">
                  <c:v>41514</c:v>
                </c:pt>
                <c:pt idx="83029">
                  <c:v>41514.5</c:v>
                </c:pt>
                <c:pt idx="83030">
                  <c:v>41515</c:v>
                </c:pt>
                <c:pt idx="83031">
                  <c:v>41515.5</c:v>
                </c:pt>
                <c:pt idx="83032">
                  <c:v>41516</c:v>
                </c:pt>
                <c:pt idx="83033">
                  <c:v>41516.5</c:v>
                </c:pt>
                <c:pt idx="83034">
                  <c:v>41517</c:v>
                </c:pt>
                <c:pt idx="83035">
                  <c:v>41517.5</c:v>
                </c:pt>
                <c:pt idx="83036">
                  <c:v>41518</c:v>
                </c:pt>
                <c:pt idx="83037">
                  <c:v>41518.5</c:v>
                </c:pt>
                <c:pt idx="83038">
                  <c:v>41519</c:v>
                </c:pt>
                <c:pt idx="83039">
                  <c:v>41519.5</c:v>
                </c:pt>
                <c:pt idx="83040">
                  <c:v>41520</c:v>
                </c:pt>
                <c:pt idx="83041">
                  <c:v>41520.5</c:v>
                </c:pt>
                <c:pt idx="83042">
                  <c:v>41521</c:v>
                </c:pt>
                <c:pt idx="83043">
                  <c:v>41521.5</c:v>
                </c:pt>
                <c:pt idx="83044">
                  <c:v>41522</c:v>
                </c:pt>
                <c:pt idx="83045">
                  <c:v>41522.5</c:v>
                </c:pt>
                <c:pt idx="83046">
                  <c:v>41523</c:v>
                </c:pt>
                <c:pt idx="83047">
                  <c:v>41523.5</c:v>
                </c:pt>
                <c:pt idx="83048">
                  <c:v>41524</c:v>
                </c:pt>
                <c:pt idx="83049">
                  <c:v>41524.5</c:v>
                </c:pt>
                <c:pt idx="83050">
                  <c:v>41525</c:v>
                </c:pt>
                <c:pt idx="83051">
                  <c:v>41525.5</c:v>
                </c:pt>
                <c:pt idx="83052">
                  <c:v>41526</c:v>
                </c:pt>
                <c:pt idx="83053">
                  <c:v>41526.5</c:v>
                </c:pt>
                <c:pt idx="83054">
                  <c:v>41527</c:v>
                </c:pt>
                <c:pt idx="83055">
                  <c:v>41527.5</c:v>
                </c:pt>
                <c:pt idx="83056">
                  <c:v>41528</c:v>
                </c:pt>
                <c:pt idx="83057">
                  <c:v>41528.5</c:v>
                </c:pt>
                <c:pt idx="83058">
                  <c:v>41529</c:v>
                </c:pt>
                <c:pt idx="83059">
                  <c:v>41529.5</c:v>
                </c:pt>
                <c:pt idx="83060">
                  <c:v>41530</c:v>
                </c:pt>
                <c:pt idx="83061">
                  <c:v>41530.5</c:v>
                </c:pt>
                <c:pt idx="83062">
                  <c:v>41531</c:v>
                </c:pt>
                <c:pt idx="83063">
                  <c:v>41531.5</c:v>
                </c:pt>
                <c:pt idx="83064">
                  <c:v>41532</c:v>
                </c:pt>
                <c:pt idx="83065">
                  <c:v>41532.5</c:v>
                </c:pt>
                <c:pt idx="83066">
                  <c:v>41533</c:v>
                </c:pt>
                <c:pt idx="83067">
                  <c:v>41533.5</c:v>
                </c:pt>
                <c:pt idx="83068">
                  <c:v>41534</c:v>
                </c:pt>
                <c:pt idx="83069">
                  <c:v>41534.5</c:v>
                </c:pt>
                <c:pt idx="83070">
                  <c:v>41535</c:v>
                </c:pt>
                <c:pt idx="83071">
                  <c:v>41535.5</c:v>
                </c:pt>
                <c:pt idx="83072">
                  <c:v>41536</c:v>
                </c:pt>
                <c:pt idx="83073">
                  <c:v>41536.5</c:v>
                </c:pt>
                <c:pt idx="83074">
                  <c:v>41537</c:v>
                </c:pt>
                <c:pt idx="83075">
                  <c:v>41537.5</c:v>
                </c:pt>
                <c:pt idx="83076">
                  <c:v>41538</c:v>
                </c:pt>
                <c:pt idx="83077">
                  <c:v>41538.5</c:v>
                </c:pt>
                <c:pt idx="83078">
                  <c:v>41539</c:v>
                </c:pt>
                <c:pt idx="83079">
                  <c:v>41539.5</c:v>
                </c:pt>
                <c:pt idx="83080">
                  <c:v>41540</c:v>
                </c:pt>
                <c:pt idx="83081">
                  <c:v>41540.5</c:v>
                </c:pt>
                <c:pt idx="83082">
                  <c:v>41541</c:v>
                </c:pt>
                <c:pt idx="83083">
                  <c:v>41541.5</c:v>
                </c:pt>
                <c:pt idx="83084">
                  <c:v>41542</c:v>
                </c:pt>
                <c:pt idx="83085">
                  <c:v>41542.5</c:v>
                </c:pt>
                <c:pt idx="83086">
                  <c:v>41543</c:v>
                </c:pt>
                <c:pt idx="83087">
                  <c:v>41543.5</c:v>
                </c:pt>
                <c:pt idx="83088">
                  <c:v>41544</c:v>
                </c:pt>
                <c:pt idx="83089">
                  <c:v>41544.5</c:v>
                </c:pt>
                <c:pt idx="83090">
                  <c:v>41545</c:v>
                </c:pt>
                <c:pt idx="83091">
                  <c:v>41545.5</c:v>
                </c:pt>
                <c:pt idx="83092">
                  <c:v>41546</c:v>
                </c:pt>
                <c:pt idx="83093">
                  <c:v>41546.5</c:v>
                </c:pt>
                <c:pt idx="83094">
                  <c:v>41547</c:v>
                </c:pt>
                <c:pt idx="83095">
                  <c:v>41547.5</c:v>
                </c:pt>
                <c:pt idx="83096">
                  <c:v>41548</c:v>
                </c:pt>
                <c:pt idx="83097">
                  <c:v>41548.5</c:v>
                </c:pt>
                <c:pt idx="83098">
                  <c:v>41549</c:v>
                </c:pt>
                <c:pt idx="83099">
                  <c:v>41549.5</c:v>
                </c:pt>
                <c:pt idx="83100">
                  <c:v>41550</c:v>
                </c:pt>
                <c:pt idx="83101">
                  <c:v>41550.5</c:v>
                </c:pt>
                <c:pt idx="83102">
                  <c:v>41551</c:v>
                </c:pt>
                <c:pt idx="83103">
                  <c:v>41551.5</c:v>
                </c:pt>
                <c:pt idx="83104">
                  <c:v>41552</c:v>
                </c:pt>
                <c:pt idx="83105">
                  <c:v>41552.5</c:v>
                </c:pt>
                <c:pt idx="83106">
                  <c:v>41553</c:v>
                </c:pt>
                <c:pt idx="83107">
                  <c:v>41553.5</c:v>
                </c:pt>
                <c:pt idx="83108">
                  <c:v>41554</c:v>
                </c:pt>
                <c:pt idx="83109">
                  <c:v>41554.5</c:v>
                </c:pt>
                <c:pt idx="83110">
                  <c:v>41555</c:v>
                </c:pt>
                <c:pt idx="83111">
                  <c:v>41555.5</c:v>
                </c:pt>
                <c:pt idx="83112">
                  <c:v>41556</c:v>
                </c:pt>
                <c:pt idx="83113">
                  <c:v>41556.5</c:v>
                </c:pt>
                <c:pt idx="83114">
                  <c:v>41557</c:v>
                </c:pt>
                <c:pt idx="83115">
                  <c:v>41557.5</c:v>
                </c:pt>
                <c:pt idx="83116">
                  <c:v>41558</c:v>
                </c:pt>
                <c:pt idx="83117">
                  <c:v>41558.5</c:v>
                </c:pt>
                <c:pt idx="83118">
                  <c:v>41559</c:v>
                </c:pt>
                <c:pt idx="83119">
                  <c:v>41559.5</c:v>
                </c:pt>
                <c:pt idx="83120">
                  <c:v>41560</c:v>
                </c:pt>
                <c:pt idx="83121">
                  <c:v>41560.5</c:v>
                </c:pt>
                <c:pt idx="83122">
                  <c:v>41561</c:v>
                </c:pt>
                <c:pt idx="83123">
                  <c:v>41561.5</c:v>
                </c:pt>
                <c:pt idx="83124">
                  <c:v>41562</c:v>
                </c:pt>
                <c:pt idx="83125">
                  <c:v>41562.5</c:v>
                </c:pt>
                <c:pt idx="83126">
                  <c:v>41563</c:v>
                </c:pt>
                <c:pt idx="83127">
                  <c:v>41563.5</c:v>
                </c:pt>
                <c:pt idx="83128">
                  <c:v>41564</c:v>
                </c:pt>
                <c:pt idx="83129">
                  <c:v>41564.5</c:v>
                </c:pt>
                <c:pt idx="83130">
                  <c:v>41565</c:v>
                </c:pt>
                <c:pt idx="83131">
                  <c:v>41565.5</c:v>
                </c:pt>
                <c:pt idx="83132">
                  <c:v>41566</c:v>
                </c:pt>
                <c:pt idx="83133">
                  <c:v>41566.5</c:v>
                </c:pt>
                <c:pt idx="83134">
                  <c:v>41567</c:v>
                </c:pt>
                <c:pt idx="83135">
                  <c:v>41567.5</c:v>
                </c:pt>
                <c:pt idx="83136">
                  <c:v>41568</c:v>
                </c:pt>
                <c:pt idx="83137">
                  <c:v>41568.5</c:v>
                </c:pt>
                <c:pt idx="83138">
                  <c:v>41569</c:v>
                </c:pt>
                <c:pt idx="83139">
                  <c:v>41569.5</c:v>
                </c:pt>
                <c:pt idx="83140">
                  <c:v>41570</c:v>
                </c:pt>
                <c:pt idx="83141">
                  <c:v>41570.5</c:v>
                </c:pt>
                <c:pt idx="83142">
                  <c:v>41571</c:v>
                </c:pt>
                <c:pt idx="83143">
                  <c:v>41571.5</c:v>
                </c:pt>
                <c:pt idx="83144">
                  <c:v>41572</c:v>
                </c:pt>
                <c:pt idx="83145">
                  <c:v>41572.5</c:v>
                </c:pt>
                <c:pt idx="83146">
                  <c:v>41573</c:v>
                </c:pt>
                <c:pt idx="83147">
                  <c:v>41573.5</c:v>
                </c:pt>
                <c:pt idx="83148">
                  <c:v>41574</c:v>
                </c:pt>
                <c:pt idx="83149">
                  <c:v>41574.5</c:v>
                </c:pt>
                <c:pt idx="83150">
                  <c:v>41575</c:v>
                </c:pt>
                <c:pt idx="83151">
                  <c:v>41575.5</c:v>
                </c:pt>
                <c:pt idx="83152">
                  <c:v>41576</c:v>
                </c:pt>
                <c:pt idx="83153">
                  <c:v>41576.5</c:v>
                </c:pt>
                <c:pt idx="83154">
                  <c:v>41577</c:v>
                </c:pt>
                <c:pt idx="83155">
                  <c:v>41577.5</c:v>
                </c:pt>
                <c:pt idx="83156">
                  <c:v>41578</c:v>
                </c:pt>
                <c:pt idx="83157">
                  <c:v>41578.5</c:v>
                </c:pt>
                <c:pt idx="83158">
                  <c:v>41579</c:v>
                </c:pt>
                <c:pt idx="83159">
                  <c:v>41579.5</c:v>
                </c:pt>
                <c:pt idx="83160">
                  <c:v>41580</c:v>
                </c:pt>
                <c:pt idx="83161">
                  <c:v>41580.5</c:v>
                </c:pt>
                <c:pt idx="83162">
                  <c:v>41581</c:v>
                </c:pt>
                <c:pt idx="83163">
                  <c:v>41581.5</c:v>
                </c:pt>
                <c:pt idx="83164">
                  <c:v>41582</c:v>
                </c:pt>
                <c:pt idx="83165">
                  <c:v>41582.5</c:v>
                </c:pt>
                <c:pt idx="83166">
                  <c:v>41583</c:v>
                </c:pt>
                <c:pt idx="83167">
                  <c:v>41583.5</c:v>
                </c:pt>
                <c:pt idx="83168">
                  <c:v>41584</c:v>
                </c:pt>
                <c:pt idx="83169">
                  <c:v>41584.5</c:v>
                </c:pt>
                <c:pt idx="83170">
                  <c:v>41585</c:v>
                </c:pt>
                <c:pt idx="83171">
                  <c:v>41585.5</c:v>
                </c:pt>
                <c:pt idx="83172">
                  <c:v>41586</c:v>
                </c:pt>
                <c:pt idx="83173">
                  <c:v>41586.5</c:v>
                </c:pt>
                <c:pt idx="83174">
                  <c:v>41587</c:v>
                </c:pt>
                <c:pt idx="83175">
                  <c:v>41587.5</c:v>
                </c:pt>
                <c:pt idx="83176">
                  <c:v>41588</c:v>
                </c:pt>
                <c:pt idx="83177">
                  <c:v>41588.5</c:v>
                </c:pt>
                <c:pt idx="83178">
                  <c:v>41589</c:v>
                </c:pt>
                <c:pt idx="83179">
                  <c:v>41589.5</c:v>
                </c:pt>
                <c:pt idx="83180">
                  <c:v>41590</c:v>
                </c:pt>
                <c:pt idx="83181">
                  <c:v>41590.5</c:v>
                </c:pt>
                <c:pt idx="83182">
                  <c:v>41591</c:v>
                </c:pt>
                <c:pt idx="83183">
                  <c:v>41591.5</c:v>
                </c:pt>
                <c:pt idx="83184">
                  <c:v>41592</c:v>
                </c:pt>
                <c:pt idx="83185">
                  <c:v>41592.5</c:v>
                </c:pt>
                <c:pt idx="83186">
                  <c:v>41593</c:v>
                </c:pt>
                <c:pt idx="83187">
                  <c:v>41593.5</c:v>
                </c:pt>
                <c:pt idx="83188">
                  <c:v>41594</c:v>
                </c:pt>
                <c:pt idx="83189">
                  <c:v>41594.5</c:v>
                </c:pt>
                <c:pt idx="83190">
                  <c:v>41595</c:v>
                </c:pt>
                <c:pt idx="83191">
                  <c:v>41595.5</c:v>
                </c:pt>
                <c:pt idx="83192">
                  <c:v>41596</c:v>
                </c:pt>
                <c:pt idx="83193">
                  <c:v>41596.5</c:v>
                </c:pt>
                <c:pt idx="83194">
                  <c:v>41597</c:v>
                </c:pt>
                <c:pt idx="83195">
                  <c:v>41597.5</c:v>
                </c:pt>
                <c:pt idx="83196">
                  <c:v>41598</c:v>
                </c:pt>
                <c:pt idx="83197">
                  <c:v>41598.5</c:v>
                </c:pt>
                <c:pt idx="83198">
                  <c:v>41599</c:v>
                </c:pt>
                <c:pt idx="83199">
                  <c:v>41599.5</c:v>
                </c:pt>
                <c:pt idx="83200">
                  <c:v>41600</c:v>
                </c:pt>
                <c:pt idx="83201">
                  <c:v>41600.5</c:v>
                </c:pt>
                <c:pt idx="83202">
                  <c:v>41601</c:v>
                </c:pt>
                <c:pt idx="83203">
                  <c:v>41601.5</c:v>
                </c:pt>
                <c:pt idx="83204">
                  <c:v>41602</c:v>
                </c:pt>
                <c:pt idx="83205">
                  <c:v>41602.5</c:v>
                </c:pt>
                <c:pt idx="83206">
                  <c:v>41603</c:v>
                </c:pt>
                <c:pt idx="83207">
                  <c:v>41603.5</c:v>
                </c:pt>
                <c:pt idx="83208">
                  <c:v>41604</c:v>
                </c:pt>
                <c:pt idx="83209">
                  <c:v>41604.5</c:v>
                </c:pt>
                <c:pt idx="83210">
                  <c:v>41605</c:v>
                </c:pt>
                <c:pt idx="83211">
                  <c:v>41605.5</c:v>
                </c:pt>
                <c:pt idx="83212">
                  <c:v>41606</c:v>
                </c:pt>
                <c:pt idx="83213">
                  <c:v>41606.5</c:v>
                </c:pt>
                <c:pt idx="83214">
                  <c:v>41607</c:v>
                </c:pt>
                <c:pt idx="83215">
                  <c:v>41607.5</c:v>
                </c:pt>
                <c:pt idx="83216">
                  <c:v>41608</c:v>
                </c:pt>
                <c:pt idx="83217">
                  <c:v>41608.5</c:v>
                </c:pt>
                <c:pt idx="83218">
                  <c:v>41609</c:v>
                </c:pt>
                <c:pt idx="83219">
                  <c:v>41609.5</c:v>
                </c:pt>
                <c:pt idx="83220">
                  <c:v>41610</c:v>
                </c:pt>
                <c:pt idx="83221">
                  <c:v>41610.5</c:v>
                </c:pt>
                <c:pt idx="83222">
                  <c:v>41611</c:v>
                </c:pt>
                <c:pt idx="83223">
                  <c:v>41611.5</c:v>
                </c:pt>
                <c:pt idx="83224">
                  <c:v>41612</c:v>
                </c:pt>
                <c:pt idx="83225">
                  <c:v>41612.5</c:v>
                </c:pt>
                <c:pt idx="83226">
                  <c:v>41613</c:v>
                </c:pt>
                <c:pt idx="83227">
                  <c:v>41613.5</c:v>
                </c:pt>
                <c:pt idx="83228">
                  <c:v>41614</c:v>
                </c:pt>
                <c:pt idx="83229">
                  <c:v>41614.5</c:v>
                </c:pt>
                <c:pt idx="83230">
                  <c:v>41615</c:v>
                </c:pt>
                <c:pt idx="83231">
                  <c:v>41615.5</c:v>
                </c:pt>
                <c:pt idx="83232">
                  <c:v>41616</c:v>
                </c:pt>
                <c:pt idx="83233">
                  <c:v>41616.5</c:v>
                </c:pt>
                <c:pt idx="83234">
                  <c:v>41617</c:v>
                </c:pt>
                <c:pt idx="83235">
                  <c:v>41617.5</c:v>
                </c:pt>
                <c:pt idx="83236">
                  <c:v>41618</c:v>
                </c:pt>
                <c:pt idx="83237">
                  <c:v>41618.5</c:v>
                </c:pt>
                <c:pt idx="83238">
                  <c:v>41619</c:v>
                </c:pt>
                <c:pt idx="83239">
                  <c:v>41619.5</c:v>
                </c:pt>
                <c:pt idx="83240">
                  <c:v>41620</c:v>
                </c:pt>
                <c:pt idx="83241">
                  <c:v>41620.5</c:v>
                </c:pt>
                <c:pt idx="83242">
                  <c:v>41621</c:v>
                </c:pt>
                <c:pt idx="83243">
                  <c:v>41621.5</c:v>
                </c:pt>
                <c:pt idx="83244">
                  <c:v>41622</c:v>
                </c:pt>
                <c:pt idx="83245">
                  <c:v>41622.5</c:v>
                </c:pt>
                <c:pt idx="83246">
                  <c:v>41623</c:v>
                </c:pt>
                <c:pt idx="83247">
                  <c:v>41623.5</c:v>
                </c:pt>
                <c:pt idx="83248">
                  <c:v>41624</c:v>
                </c:pt>
                <c:pt idx="83249">
                  <c:v>41624.5</c:v>
                </c:pt>
                <c:pt idx="83250">
                  <c:v>41625</c:v>
                </c:pt>
                <c:pt idx="83251">
                  <c:v>41625.5</c:v>
                </c:pt>
                <c:pt idx="83252">
                  <c:v>41626</c:v>
                </c:pt>
                <c:pt idx="83253">
                  <c:v>41626.5</c:v>
                </c:pt>
                <c:pt idx="83254">
                  <c:v>41627</c:v>
                </c:pt>
                <c:pt idx="83255">
                  <c:v>41627.5</c:v>
                </c:pt>
                <c:pt idx="83256">
                  <c:v>41628</c:v>
                </c:pt>
                <c:pt idx="83257">
                  <c:v>41628.5</c:v>
                </c:pt>
                <c:pt idx="83258">
                  <c:v>41629</c:v>
                </c:pt>
                <c:pt idx="83259">
                  <c:v>41629.5</c:v>
                </c:pt>
                <c:pt idx="83260">
                  <c:v>41630</c:v>
                </c:pt>
                <c:pt idx="83261">
                  <c:v>41630.5</c:v>
                </c:pt>
                <c:pt idx="83262">
                  <c:v>41631</c:v>
                </c:pt>
                <c:pt idx="83263">
                  <c:v>41631.5</c:v>
                </c:pt>
                <c:pt idx="83264">
                  <c:v>41632</c:v>
                </c:pt>
                <c:pt idx="83265">
                  <c:v>41632.5</c:v>
                </c:pt>
                <c:pt idx="83266">
                  <c:v>41633</c:v>
                </c:pt>
                <c:pt idx="83267">
                  <c:v>41633.5</c:v>
                </c:pt>
                <c:pt idx="83268">
                  <c:v>41634</c:v>
                </c:pt>
                <c:pt idx="83269">
                  <c:v>41634.5</c:v>
                </c:pt>
                <c:pt idx="83270">
                  <c:v>41635</c:v>
                </c:pt>
                <c:pt idx="83271">
                  <c:v>41635.5</c:v>
                </c:pt>
                <c:pt idx="83272">
                  <c:v>41636</c:v>
                </c:pt>
                <c:pt idx="83273">
                  <c:v>41636.5</c:v>
                </c:pt>
                <c:pt idx="83274">
                  <c:v>41637</c:v>
                </c:pt>
                <c:pt idx="83275">
                  <c:v>41637.5</c:v>
                </c:pt>
                <c:pt idx="83276">
                  <c:v>41638</c:v>
                </c:pt>
                <c:pt idx="83277">
                  <c:v>41638.5</c:v>
                </c:pt>
                <c:pt idx="83278">
                  <c:v>41639</c:v>
                </c:pt>
                <c:pt idx="83279">
                  <c:v>41639.5</c:v>
                </c:pt>
                <c:pt idx="83280">
                  <c:v>41640</c:v>
                </c:pt>
                <c:pt idx="83281">
                  <c:v>41640.5</c:v>
                </c:pt>
                <c:pt idx="83282">
                  <c:v>41641</c:v>
                </c:pt>
                <c:pt idx="83283">
                  <c:v>41641.5</c:v>
                </c:pt>
                <c:pt idx="83284">
                  <c:v>41642</c:v>
                </c:pt>
                <c:pt idx="83285">
                  <c:v>41642.5</c:v>
                </c:pt>
                <c:pt idx="83286">
                  <c:v>41643</c:v>
                </c:pt>
                <c:pt idx="83287">
                  <c:v>41643.5</c:v>
                </c:pt>
                <c:pt idx="83288">
                  <c:v>41644</c:v>
                </c:pt>
                <c:pt idx="83289">
                  <c:v>41644.5</c:v>
                </c:pt>
                <c:pt idx="83290">
                  <c:v>41645</c:v>
                </c:pt>
                <c:pt idx="83291">
                  <c:v>41645.5</c:v>
                </c:pt>
                <c:pt idx="83292">
                  <c:v>41646</c:v>
                </c:pt>
                <c:pt idx="83293">
                  <c:v>41646.5</c:v>
                </c:pt>
                <c:pt idx="83294">
                  <c:v>41647</c:v>
                </c:pt>
                <c:pt idx="83295">
                  <c:v>41647.5</c:v>
                </c:pt>
                <c:pt idx="83296">
                  <c:v>41648</c:v>
                </c:pt>
                <c:pt idx="83297">
                  <c:v>41648.5</c:v>
                </c:pt>
                <c:pt idx="83298">
                  <c:v>41649</c:v>
                </c:pt>
                <c:pt idx="83299">
                  <c:v>41649.5</c:v>
                </c:pt>
                <c:pt idx="83300">
                  <c:v>41650</c:v>
                </c:pt>
                <c:pt idx="83301">
                  <c:v>41650.5</c:v>
                </c:pt>
                <c:pt idx="83302">
                  <c:v>41651</c:v>
                </c:pt>
                <c:pt idx="83303">
                  <c:v>41651.5</c:v>
                </c:pt>
                <c:pt idx="83304">
                  <c:v>41652</c:v>
                </c:pt>
                <c:pt idx="83305">
                  <c:v>41652.5</c:v>
                </c:pt>
                <c:pt idx="83306">
                  <c:v>41653</c:v>
                </c:pt>
                <c:pt idx="83307">
                  <c:v>41653.5</c:v>
                </c:pt>
                <c:pt idx="83308">
                  <c:v>41654</c:v>
                </c:pt>
                <c:pt idx="83309">
                  <c:v>41654.5</c:v>
                </c:pt>
                <c:pt idx="83310">
                  <c:v>41655</c:v>
                </c:pt>
                <c:pt idx="83311">
                  <c:v>41655.5</c:v>
                </c:pt>
                <c:pt idx="83312">
                  <c:v>41656</c:v>
                </c:pt>
                <c:pt idx="83313">
                  <c:v>41656.5</c:v>
                </c:pt>
                <c:pt idx="83314">
                  <c:v>41657</c:v>
                </c:pt>
                <c:pt idx="83315">
                  <c:v>41657.5</c:v>
                </c:pt>
                <c:pt idx="83316">
                  <c:v>41658</c:v>
                </c:pt>
                <c:pt idx="83317">
                  <c:v>41658.5</c:v>
                </c:pt>
                <c:pt idx="83318">
                  <c:v>41659</c:v>
                </c:pt>
                <c:pt idx="83319">
                  <c:v>41659.5</c:v>
                </c:pt>
                <c:pt idx="83320">
                  <c:v>41660</c:v>
                </c:pt>
                <c:pt idx="83321">
                  <c:v>41660.5</c:v>
                </c:pt>
                <c:pt idx="83322">
                  <c:v>41661</c:v>
                </c:pt>
                <c:pt idx="83323">
                  <c:v>41661.5</c:v>
                </c:pt>
                <c:pt idx="83324">
                  <c:v>41662</c:v>
                </c:pt>
                <c:pt idx="83325">
                  <c:v>41662.5</c:v>
                </c:pt>
                <c:pt idx="83326">
                  <c:v>41663</c:v>
                </c:pt>
                <c:pt idx="83327">
                  <c:v>41663.5</c:v>
                </c:pt>
                <c:pt idx="83328">
                  <c:v>41664</c:v>
                </c:pt>
                <c:pt idx="83329">
                  <c:v>41664.5</c:v>
                </c:pt>
                <c:pt idx="83330">
                  <c:v>41665</c:v>
                </c:pt>
                <c:pt idx="83331">
                  <c:v>41665.5</c:v>
                </c:pt>
                <c:pt idx="83332">
                  <c:v>41666</c:v>
                </c:pt>
                <c:pt idx="83333">
                  <c:v>41666.5</c:v>
                </c:pt>
                <c:pt idx="83334">
                  <c:v>41667</c:v>
                </c:pt>
                <c:pt idx="83335">
                  <c:v>41667.5</c:v>
                </c:pt>
                <c:pt idx="83336">
                  <c:v>41668</c:v>
                </c:pt>
                <c:pt idx="83337">
                  <c:v>41668.5</c:v>
                </c:pt>
                <c:pt idx="83338">
                  <c:v>41669</c:v>
                </c:pt>
                <c:pt idx="83339">
                  <c:v>41669.5</c:v>
                </c:pt>
                <c:pt idx="83340">
                  <c:v>41670</c:v>
                </c:pt>
                <c:pt idx="83341">
                  <c:v>41670.5</c:v>
                </c:pt>
                <c:pt idx="83342">
                  <c:v>41671</c:v>
                </c:pt>
                <c:pt idx="83343">
                  <c:v>41671.5</c:v>
                </c:pt>
                <c:pt idx="83344">
                  <c:v>41672</c:v>
                </c:pt>
                <c:pt idx="83345">
                  <c:v>41672.5</c:v>
                </c:pt>
                <c:pt idx="83346">
                  <c:v>41673</c:v>
                </c:pt>
                <c:pt idx="83347">
                  <c:v>41673.5</c:v>
                </c:pt>
                <c:pt idx="83348">
                  <c:v>41674</c:v>
                </c:pt>
                <c:pt idx="83349">
                  <c:v>41674.5</c:v>
                </c:pt>
                <c:pt idx="83350">
                  <c:v>41675</c:v>
                </c:pt>
                <c:pt idx="83351">
                  <c:v>41675.5</c:v>
                </c:pt>
                <c:pt idx="83352">
                  <c:v>41676</c:v>
                </c:pt>
                <c:pt idx="83353">
                  <c:v>41676.5</c:v>
                </c:pt>
                <c:pt idx="83354">
                  <c:v>41677</c:v>
                </c:pt>
                <c:pt idx="83355">
                  <c:v>41677.5</c:v>
                </c:pt>
                <c:pt idx="83356">
                  <c:v>41678</c:v>
                </c:pt>
                <c:pt idx="83357">
                  <c:v>41678.5</c:v>
                </c:pt>
                <c:pt idx="83358">
                  <c:v>41679</c:v>
                </c:pt>
                <c:pt idx="83359">
                  <c:v>41679.5</c:v>
                </c:pt>
                <c:pt idx="83360">
                  <c:v>41680</c:v>
                </c:pt>
                <c:pt idx="83361">
                  <c:v>41680.5</c:v>
                </c:pt>
                <c:pt idx="83362">
                  <c:v>41681</c:v>
                </c:pt>
                <c:pt idx="83363">
                  <c:v>41681.5</c:v>
                </c:pt>
                <c:pt idx="83364">
                  <c:v>41682</c:v>
                </c:pt>
                <c:pt idx="83365">
                  <c:v>41682.5</c:v>
                </c:pt>
                <c:pt idx="83366">
                  <c:v>41683</c:v>
                </c:pt>
                <c:pt idx="83367">
                  <c:v>41683.5</c:v>
                </c:pt>
                <c:pt idx="83368">
                  <c:v>41684</c:v>
                </c:pt>
                <c:pt idx="83369">
                  <c:v>41684.5</c:v>
                </c:pt>
                <c:pt idx="83370">
                  <c:v>41685</c:v>
                </c:pt>
                <c:pt idx="83371">
                  <c:v>41685.5</c:v>
                </c:pt>
                <c:pt idx="83372">
                  <c:v>41686</c:v>
                </c:pt>
                <c:pt idx="83373">
                  <c:v>41686.5</c:v>
                </c:pt>
                <c:pt idx="83374">
                  <c:v>41687</c:v>
                </c:pt>
                <c:pt idx="83375">
                  <c:v>41687.5</c:v>
                </c:pt>
                <c:pt idx="83376">
                  <c:v>41688</c:v>
                </c:pt>
                <c:pt idx="83377">
                  <c:v>41688.5</c:v>
                </c:pt>
                <c:pt idx="83378">
                  <c:v>41689</c:v>
                </c:pt>
                <c:pt idx="83379">
                  <c:v>41689.5</c:v>
                </c:pt>
                <c:pt idx="83380">
                  <c:v>41690</c:v>
                </c:pt>
                <c:pt idx="83381">
                  <c:v>41690.5</c:v>
                </c:pt>
                <c:pt idx="83382">
                  <c:v>41691</c:v>
                </c:pt>
                <c:pt idx="83383">
                  <c:v>41691.5</c:v>
                </c:pt>
                <c:pt idx="83384">
                  <c:v>41692</c:v>
                </c:pt>
                <c:pt idx="83385">
                  <c:v>41692.5</c:v>
                </c:pt>
                <c:pt idx="83386">
                  <c:v>41693</c:v>
                </c:pt>
                <c:pt idx="83387">
                  <c:v>41693.5</c:v>
                </c:pt>
                <c:pt idx="83388">
                  <c:v>41694</c:v>
                </c:pt>
                <c:pt idx="83389">
                  <c:v>41694.5</c:v>
                </c:pt>
                <c:pt idx="83390">
                  <c:v>41695</c:v>
                </c:pt>
                <c:pt idx="83391">
                  <c:v>41695.5</c:v>
                </c:pt>
                <c:pt idx="83392">
                  <c:v>41696</c:v>
                </c:pt>
                <c:pt idx="83393">
                  <c:v>41696.5</c:v>
                </c:pt>
                <c:pt idx="83394">
                  <c:v>41697</c:v>
                </c:pt>
                <c:pt idx="83395">
                  <c:v>41697.5</c:v>
                </c:pt>
                <c:pt idx="83396">
                  <c:v>41698</c:v>
                </c:pt>
                <c:pt idx="83397">
                  <c:v>41698.5</c:v>
                </c:pt>
                <c:pt idx="83398">
                  <c:v>41699</c:v>
                </c:pt>
                <c:pt idx="83399">
                  <c:v>41699.5</c:v>
                </c:pt>
                <c:pt idx="83400">
                  <c:v>41700</c:v>
                </c:pt>
                <c:pt idx="83401">
                  <c:v>41700.5</c:v>
                </c:pt>
                <c:pt idx="83402">
                  <c:v>41701</c:v>
                </c:pt>
                <c:pt idx="83403">
                  <c:v>41701.5</c:v>
                </c:pt>
                <c:pt idx="83404">
                  <c:v>41702</c:v>
                </c:pt>
                <c:pt idx="83405">
                  <c:v>41702.5</c:v>
                </c:pt>
                <c:pt idx="83406">
                  <c:v>41703</c:v>
                </c:pt>
                <c:pt idx="83407">
                  <c:v>41703.5</c:v>
                </c:pt>
                <c:pt idx="83408">
                  <c:v>41704</c:v>
                </c:pt>
                <c:pt idx="83409">
                  <c:v>41704.5</c:v>
                </c:pt>
                <c:pt idx="83410">
                  <c:v>41705</c:v>
                </c:pt>
                <c:pt idx="83411">
                  <c:v>41705.5</c:v>
                </c:pt>
                <c:pt idx="83412">
                  <c:v>41706</c:v>
                </c:pt>
                <c:pt idx="83413">
                  <c:v>41706.5</c:v>
                </c:pt>
                <c:pt idx="83414">
                  <c:v>41707</c:v>
                </c:pt>
                <c:pt idx="83415">
                  <c:v>41707.5</c:v>
                </c:pt>
                <c:pt idx="83416">
                  <c:v>41708</c:v>
                </c:pt>
                <c:pt idx="83417">
                  <c:v>41708.5</c:v>
                </c:pt>
                <c:pt idx="83418">
                  <c:v>41709</c:v>
                </c:pt>
                <c:pt idx="83419">
                  <c:v>41709.5</c:v>
                </c:pt>
                <c:pt idx="83420">
                  <c:v>41710</c:v>
                </c:pt>
                <c:pt idx="83421">
                  <c:v>41710.5</c:v>
                </c:pt>
                <c:pt idx="83422">
                  <c:v>41711</c:v>
                </c:pt>
                <c:pt idx="83423">
                  <c:v>41711.5</c:v>
                </c:pt>
                <c:pt idx="83424">
                  <c:v>41712</c:v>
                </c:pt>
                <c:pt idx="83425">
                  <c:v>41712.5</c:v>
                </c:pt>
                <c:pt idx="83426">
                  <c:v>41713</c:v>
                </c:pt>
                <c:pt idx="83427">
                  <c:v>41713.5</c:v>
                </c:pt>
                <c:pt idx="83428">
                  <c:v>41714</c:v>
                </c:pt>
                <c:pt idx="83429">
                  <c:v>41714.5</c:v>
                </c:pt>
                <c:pt idx="83430">
                  <c:v>41715</c:v>
                </c:pt>
                <c:pt idx="83431">
                  <c:v>41715.5</c:v>
                </c:pt>
                <c:pt idx="83432">
                  <c:v>41716</c:v>
                </c:pt>
                <c:pt idx="83433">
                  <c:v>41716.5</c:v>
                </c:pt>
                <c:pt idx="83434">
                  <c:v>41717</c:v>
                </c:pt>
                <c:pt idx="83435">
                  <c:v>41717.5</c:v>
                </c:pt>
                <c:pt idx="83436">
                  <c:v>41718</c:v>
                </c:pt>
                <c:pt idx="83437">
                  <c:v>41718.5</c:v>
                </c:pt>
                <c:pt idx="83438">
                  <c:v>41719</c:v>
                </c:pt>
                <c:pt idx="83439">
                  <c:v>41719.5</c:v>
                </c:pt>
                <c:pt idx="83440">
                  <c:v>41720</c:v>
                </c:pt>
                <c:pt idx="83441">
                  <c:v>41720.5</c:v>
                </c:pt>
                <c:pt idx="83442">
                  <c:v>41721</c:v>
                </c:pt>
                <c:pt idx="83443">
                  <c:v>41721.5</c:v>
                </c:pt>
                <c:pt idx="83444">
                  <c:v>41722</c:v>
                </c:pt>
                <c:pt idx="83445">
                  <c:v>41722.5</c:v>
                </c:pt>
                <c:pt idx="83446">
                  <c:v>41723</c:v>
                </c:pt>
                <c:pt idx="83447">
                  <c:v>41723.5</c:v>
                </c:pt>
                <c:pt idx="83448">
                  <c:v>41724</c:v>
                </c:pt>
                <c:pt idx="83449">
                  <c:v>41724.5</c:v>
                </c:pt>
                <c:pt idx="83450">
                  <c:v>41725</c:v>
                </c:pt>
                <c:pt idx="83451">
                  <c:v>41725.5</c:v>
                </c:pt>
                <c:pt idx="83452">
                  <c:v>41726</c:v>
                </c:pt>
                <c:pt idx="83453">
                  <c:v>41726.5</c:v>
                </c:pt>
                <c:pt idx="83454">
                  <c:v>41727</c:v>
                </c:pt>
                <c:pt idx="83455">
                  <c:v>41727.5</c:v>
                </c:pt>
                <c:pt idx="83456">
                  <c:v>41728</c:v>
                </c:pt>
                <c:pt idx="83457">
                  <c:v>41728.5</c:v>
                </c:pt>
                <c:pt idx="83458">
                  <c:v>41729</c:v>
                </c:pt>
                <c:pt idx="83459">
                  <c:v>41729.5</c:v>
                </c:pt>
                <c:pt idx="83460">
                  <c:v>41730</c:v>
                </c:pt>
                <c:pt idx="83461">
                  <c:v>41730.5</c:v>
                </c:pt>
                <c:pt idx="83462">
                  <c:v>41731</c:v>
                </c:pt>
                <c:pt idx="83463">
                  <c:v>41731.5</c:v>
                </c:pt>
                <c:pt idx="83464">
                  <c:v>41732</c:v>
                </c:pt>
                <c:pt idx="83465">
                  <c:v>41732.5</c:v>
                </c:pt>
                <c:pt idx="83466">
                  <c:v>41733</c:v>
                </c:pt>
                <c:pt idx="83467">
                  <c:v>41733.5</c:v>
                </c:pt>
                <c:pt idx="83468">
                  <c:v>41734</c:v>
                </c:pt>
                <c:pt idx="83469">
                  <c:v>41734.5</c:v>
                </c:pt>
                <c:pt idx="83470">
                  <c:v>41735</c:v>
                </c:pt>
                <c:pt idx="83471">
                  <c:v>41735.5</c:v>
                </c:pt>
                <c:pt idx="83472">
                  <c:v>41736</c:v>
                </c:pt>
                <c:pt idx="83473">
                  <c:v>41736.5</c:v>
                </c:pt>
                <c:pt idx="83474">
                  <c:v>41737</c:v>
                </c:pt>
                <c:pt idx="83475">
                  <c:v>41737.5</c:v>
                </c:pt>
                <c:pt idx="83476">
                  <c:v>41738</c:v>
                </c:pt>
                <c:pt idx="83477">
                  <c:v>41738.5</c:v>
                </c:pt>
                <c:pt idx="83478">
                  <c:v>41739</c:v>
                </c:pt>
                <c:pt idx="83479">
                  <c:v>41739.5</c:v>
                </c:pt>
                <c:pt idx="83480">
                  <c:v>41740</c:v>
                </c:pt>
                <c:pt idx="83481">
                  <c:v>41740.5</c:v>
                </c:pt>
                <c:pt idx="83482">
                  <c:v>41741</c:v>
                </c:pt>
                <c:pt idx="83483">
                  <c:v>41741.5</c:v>
                </c:pt>
                <c:pt idx="83484">
                  <c:v>41742</c:v>
                </c:pt>
                <c:pt idx="83485">
                  <c:v>41742.5</c:v>
                </c:pt>
                <c:pt idx="83486">
                  <c:v>41743</c:v>
                </c:pt>
                <c:pt idx="83487">
                  <c:v>41743.5</c:v>
                </c:pt>
                <c:pt idx="83488">
                  <c:v>41744</c:v>
                </c:pt>
                <c:pt idx="83489">
                  <c:v>41744.5</c:v>
                </c:pt>
                <c:pt idx="83490">
                  <c:v>41745</c:v>
                </c:pt>
                <c:pt idx="83491">
                  <c:v>41745.5</c:v>
                </c:pt>
                <c:pt idx="83492">
                  <c:v>41746</c:v>
                </c:pt>
                <c:pt idx="83493">
                  <c:v>41746.5</c:v>
                </c:pt>
                <c:pt idx="83494">
                  <c:v>41747</c:v>
                </c:pt>
                <c:pt idx="83495">
                  <c:v>41747.5</c:v>
                </c:pt>
                <c:pt idx="83496">
                  <c:v>41748</c:v>
                </c:pt>
                <c:pt idx="83497">
                  <c:v>41748.5</c:v>
                </c:pt>
                <c:pt idx="83498">
                  <c:v>41749</c:v>
                </c:pt>
                <c:pt idx="83499">
                  <c:v>41749.5</c:v>
                </c:pt>
                <c:pt idx="83500">
                  <c:v>41750</c:v>
                </c:pt>
                <c:pt idx="83501">
                  <c:v>41750.5</c:v>
                </c:pt>
                <c:pt idx="83502">
                  <c:v>41751</c:v>
                </c:pt>
                <c:pt idx="83503">
                  <c:v>41751.5</c:v>
                </c:pt>
                <c:pt idx="83504">
                  <c:v>41752</c:v>
                </c:pt>
                <c:pt idx="83505">
                  <c:v>41752.5</c:v>
                </c:pt>
                <c:pt idx="83506">
                  <c:v>41753</c:v>
                </c:pt>
                <c:pt idx="83507">
                  <c:v>41753.5</c:v>
                </c:pt>
                <c:pt idx="83508">
                  <c:v>41754</c:v>
                </c:pt>
                <c:pt idx="83509">
                  <c:v>41754.5</c:v>
                </c:pt>
                <c:pt idx="83510">
                  <c:v>41755</c:v>
                </c:pt>
                <c:pt idx="83511">
                  <c:v>41755.5</c:v>
                </c:pt>
                <c:pt idx="83512">
                  <c:v>41756</c:v>
                </c:pt>
                <c:pt idx="83513">
                  <c:v>41756.5</c:v>
                </c:pt>
                <c:pt idx="83514">
                  <c:v>41757</c:v>
                </c:pt>
                <c:pt idx="83515">
                  <c:v>41757.5</c:v>
                </c:pt>
                <c:pt idx="83516">
                  <c:v>41758</c:v>
                </c:pt>
                <c:pt idx="83517">
                  <c:v>41758.5</c:v>
                </c:pt>
                <c:pt idx="83518">
                  <c:v>41759</c:v>
                </c:pt>
                <c:pt idx="83519">
                  <c:v>41759.5</c:v>
                </c:pt>
                <c:pt idx="83520">
                  <c:v>41760</c:v>
                </c:pt>
                <c:pt idx="83521">
                  <c:v>41760.5</c:v>
                </c:pt>
                <c:pt idx="83522">
                  <c:v>41761</c:v>
                </c:pt>
                <c:pt idx="83523">
                  <c:v>41761.5</c:v>
                </c:pt>
                <c:pt idx="83524">
                  <c:v>41762</c:v>
                </c:pt>
                <c:pt idx="83525">
                  <c:v>41762.5</c:v>
                </c:pt>
                <c:pt idx="83526">
                  <c:v>41763</c:v>
                </c:pt>
                <c:pt idx="83527">
                  <c:v>41763.5</c:v>
                </c:pt>
                <c:pt idx="83528">
                  <c:v>41764</c:v>
                </c:pt>
                <c:pt idx="83529">
                  <c:v>41764.5</c:v>
                </c:pt>
                <c:pt idx="83530">
                  <c:v>41765</c:v>
                </c:pt>
                <c:pt idx="83531">
                  <c:v>41765.5</c:v>
                </c:pt>
                <c:pt idx="83532">
                  <c:v>41766</c:v>
                </c:pt>
                <c:pt idx="83533">
                  <c:v>41766.5</c:v>
                </c:pt>
                <c:pt idx="83534">
                  <c:v>41767</c:v>
                </c:pt>
                <c:pt idx="83535">
                  <c:v>41767.5</c:v>
                </c:pt>
                <c:pt idx="83536">
                  <c:v>41768</c:v>
                </c:pt>
                <c:pt idx="83537">
                  <c:v>41768.5</c:v>
                </c:pt>
                <c:pt idx="83538">
                  <c:v>41769</c:v>
                </c:pt>
                <c:pt idx="83539">
                  <c:v>41769.5</c:v>
                </c:pt>
                <c:pt idx="83540">
                  <c:v>41770</c:v>
                </c:pt>
                <c:pt idx="83541">
                  <c:v>41770.5</c:v>
                </c:pt>
                <c:pt idx="83542">
                  <c:v>41771</c:v>
                </c:pt>
                <c:pt idx="83543">
                  <c:v>41771.5</c:v>
                </c:pt>
                <c:pt idx="83544">
                  <c:v>41772</c:v>
                </c:pt>
                <c:pt idx="83545">
                  <c:v>41772.5</c:v>
                </c:pt>
                <c:pt idx="83546">
                  <c:v>41773</c:v>
                </c:pt>
                <c:pt idx="83547">
                  <c:v>41773.5</c:v>
                </c:pt>
                <c:pt idx="83548">
                  <c:v>41774</c:v>
                </c:pt>
                <c:pt idx="83549">
                  <c:v>41774.5</c:v>
                </c:pt>
                <c:pt idx="83550">
                  <c:v>41775</c:v>
                </c:pt>
                <c:pt idx="83551">
                  <c:v>41775.5</c:v>
                </c:pt>
                <c:pt idx="83552">
                  <c:v>41776</c:v>
                </c:pt>
                <c:pt idx="83553">
                  <c:v>41776.5</c:v>
                </c:pt>
                <c:pt idx="83554">
                  <c:v>41777</c:v>
                </c:pt>
                <c:pt idx="83555">
                  <c:v>41777.5</c:v>
                </c:pt>
                <c:pt idx="83556">
                  <c:v>41778</c:v>
                </c:pt>
                <c:pt idx="83557">
                  <c:v>41778.5</c:v>
                </c:pt>
                <c:pt idx="83558">
                  <c:v>41779</c:v>
                </c:pt>
                <c:pt idx="83559">
                  <c:v>41779.5</c:v>
                </c:pt>
                <c:pt idx="83560">
                  <c:v>41780</c:v>
                </c:pt>
                <c:pt idx="83561">
                  <c:v>41780.5</c:v>
                </c:pt>
                <c:pt idx="83562">
                  <c:v>41781</c:v>
                </c:pt>
                <c:pt idx="83563">
                  <c:v>41781.5</c:v>
                </c:pt>
                <c:pt idx="83564">
                  <c:v>41782</c:v>
                </c:pt>
                <c:pt idx="83565">
                  <c:v>41782.5</c:v>
                </c:pt>
                <c:pt idx="83566">
                  <c:v>41783</c:v>
                </c:pt>
                <c:pt idx="83567">
                  <c:v>41783.5</c:v>
                </c:pt>
                <c:pt idx="83568">
                  <c:v>41784</c:v>
                </c:pt>
                <c:pt idx="83569">
                  <c:v>41784.5</c:v>
                </c:pt>
                <c:pt idx="83570">
                  <c:v>41785</c:v>
                </c:pt>
                <c:pt idx="83571">
                  <c:v>41785.5</c:v>
                </c:pt>
                <c:pt idx="83572">
                  <c:v>41786</c:v>
                </c:pt>
                <c:pt idx="83573">
                  <c:v>41786.5</c:v>
                </c:pt>
                <c:pt idx="83574">
                  <c:v>41787</c:v>
                </c:pt>
                <c:pt idx="83575">
                  <c:v>41787.5</c:v>
                </c:pt>
                <c:pt idx="83576">
                  <c:v>41788</c:v>
                </c:pt>
                <c:pt idx="83577">
                  <c:v>41788.5</c:v>
                </c:pt>
                <c:pt idx="83578">
                  <c:v>41789</c:v>
                </c:pt>
                <c:pt idx="83579">
                  <c:v>41789.5</c:v>
                </c:pt>
                <c:pt idx="83580">
                  <c:v>41790</c:v>
                </c:pt>
                <c:pt idx="83581">
                  <c:v>41790.5</c:v>
                </c:pt>
                <c:pt idx="83582">
                  <c:v>41791</c:v>
                </c:pt>
                <c:pt idx="83583">
                  <c:v>41791.5</c:v>
                </c:pt>
                <c:pt idx="83584">
                  <c:v>41792</c:v>
                </c:pt>
                <c:pt idx="83585">
                  <c:v>41792.5</c:v>
                </c:pt>
                <c:pt idx="83586">
                  <c:v>41793</c:v>
                </c:pt>
                <c:pt idx="83587">
                  <c:v>41793.5</c:v>
                </c:pt>
                <c:pt idx="83588">
                  <c:v>41794</c:v>
                </c:pt>
                <c:pt idx="83589">
                  <c:v>41794.5</c:v>
                </c:pt>
                <c:pt idx="83590">
                  <c:v>41795</c:v>
                </c:pt>
                <c:pt idx="83591">
                  <c:v>41795.5</c:v>
                </c:pt>
                <c:pt idx="83592">
                  <c:v>41796</c:v>
                </c:pt>
                <c:pt idx="83593">
                  <c:v>41796.5</c:v>
                </c:pt>
                <c:pt idx="83594">
                  <c:v>41797</c:v>
                </c:pt>
                <c:pt idx="83595">
                  <c:v>41797.5</c:v>
                </c:pt>
                <c:pt idx="83596">
                  <c:v>41798</c:v>
                </c:pt>
                <c:pt idx="83597">
                  <c:v>41798.5</c:v>
                </c:pt>
                <c:pt idx="83598">
                  <c:v>41799</c:v>
                </c:pt>
                <c:pt idx="83599">
                  <c:v>41799.5</c:v>
                </c:pt>
                <c:pt idx="83600">
                  <c:v>41800</c:v>
                </c:pt>
                <c:pt idx="83601">
                  <c:v>41800.5</c:v>
                </c:pt>
                <c:pt idx="83602">
                  <c:v>41801</c:v>
                </c:pt>
                <c:pt idx="83603">
                  <c:v>41801.5</c:v>
                </c:pt>
                <c:pt idx="83604">
                  <c:v>41802</c:v>
                </c:pt>
                <c:pt idx="83605">
                  <c:v>41802.5</c:v>
                </c:pt>
                <c:pt idx="83606">
                  <c:v>41803</c:v>
                </c:pt>
                <c:pt idx="83607">
                  <c:v>41803.5</c:v>
                </c:pt>
                <c:pt idx="83608">
                  <c:v>41804</c:v>
                </c:pt>
                <c:pt idx="83609">
                  <c:v>41804.5</c:v>
                </c:pt>
                <c:pt idx="83610">
                  <c:v>41805</c:v>
                </c:pt>
                <c:pt idx="83611">
                  <c:v>41805.5</c:v>
                </c:pt>
                <c:pt idx="83612">
                  <c:v>41806</c:v>
                </c:pt>
                <c:pt idx="83613">
                  <c:v>41806.5</c:v>
                </c:pt>
                <c:pt idx="83614">
                  <c:v>41807</c:v>
                </c:pt>
                <c:pt idx="83615">
                  <c:v>41807.5</c:v>
                </c:pt>
                <c:pt idx="83616">
                  <c:v>41808</c:v>
                </c:pt>
                <c:pt idx="83617">
                  <c:v>41808.5</c:v>
                </c:pt>
                <c:pt idx="83618">
                  <c:v>41809</c:v>
                </c:pt>
                <c:pt idx="83619">
                  <c:v>41809.5</c:v>
                </c:pt>
                <c:pt idx="83620">
                  <c:v>41810</c:v>
                </c:pt>
                <c:pt idx="83621">
                  <c:v>41810.5</c:v>
                </c:pt>
                <c:pt idx="83622">
                  <c:v>41811</c:v>
                </c:pt>
                <c:pt idx="83623">
                  <c:v>41811.5</c:v>
                </c:pt>
                <c:pt idx="83624">
                  <c:v>41812</c:v>
                </c:pt>
                <c:pt idx="83625">
                  <c:v>41812.5</c:v>
                </c:pt>
                <c:pt idx="83626">
                  <c:v>41813</c:v>
                </c:pt>
                <c:pt idx="83627">
                  <c:v>41813.5</c:v>
                </c:pt>
                <c:pt idx="83628">
                  <c:v>41814</c:v>
                </c:pt>
                <c:pt idx="83629">
                  <c:v>41814.5</c:v>
                </c:pt>
                <c:pt idx="83630">
                  <c:v>41815</c:v>
                </c:pt>
                <c:pt idx="83631">
                  <c:v>41815.5</c:v>
                </c:pt>
                <c:pt idx="83632">
                  <c:v>41816</c:v>
                </c:pt>
                <c:pt idx="83633">
                  <c:v>41816.5</c:v>
                </c:pt>
                <c:pt idx="83634">
                  <c:v>41817</c:v>
                </c:pt>
                <c:pt idx="83635">
                  <c:v>41817.5</c:v>
                </c:pt>
                <c:pt idx="83636">
                  <c:v>41818</c:v>
                </c:pt>
                <c:pt idx="83637">
                  <c:v>41818.5</c:v>
                </c:pt>
                <c:pt idx="83638">
                  <c:v>41819</c:v>
                </c:pt>
                <c:pt idx="83639">
                  <c:v>41819.5</c:v>
                </c:pt>
                <c:pt idx="83640">
                  <c:v>41820</c:v>
                </c:pt>
                <c:pt idx="83641">
                  <c:v>41820.5</c:v>
                </c:pt>
                <c:pt idx="83642">
                  <c:v>41821</c:v>
                </c:pt>
                <c:pt idx="83643">
                  <c:v>41821.5</c:v>
                </c:pt>
                <c:pt idx="83644">
                  <c:v>41822</c:v>
                </c:pt>
                <c:pt idx="83645">
                  <c:v>41822.5</c:v>
                </c:pt>
                <c:pt idx="83646">
                  <c:v>41823</c:v>
                </c:pt>
                <c:pt idx="83647">
                  <c:v>41823.5</c:v>
                </c:pt>
                <c:pt idx="83648">
                  <c:v>41824</c:v>
                </c:pt>
                <c:pt idx="83649">
                  <c:v>41824.5</c:v>
                </c:pt>
                <c:pt idx="83650">
                  <c:v>41825</c:v>
                </c:pt>
                <c:pt idx="83651">
                  <c:v>41825.5</c:v>
                </c:pt>
                <c:pt idx="83652">
                  <c:v>41826</c:v>
                </c:pt>
                <c:pt idx="83653">
                  <c:v>41826.5</c:v>
                </c:pt>
                <c:pt idx="83654">
                  <c:v>41827</c:v>
                </c:pt>
                <c:pt idx="83655">
                  <c:v>41827.5</c:v>
                </c:pt>
                <c:pt idx="83656">
                  <c:v>41828</c:v>
                </c:pt>
                <c:pt idx="83657">
                  <c:v>41828.5</c:v>
                </c:pt>
                <c:pt idx="83658">
                  <c:v>41829</c:v>
                </c:pt>
                <c:pt idx="83659">
                  <c:v>41829.5</c:v>
                </c:pt>
                <c:pt idx="83660">
                  <c:v>41830</c:v>
                </c:pt>
                <c:pt idx="83661">
                  <c:v>41830.5</c:v>
                </c:pt>
                <c:pt idx="83662">
                  <c:v>41831</c:v>
                </c:pt>
                <c:pt idx="83663">
                  <c:v>41831.5</c:v>
                </c:pt>
                <c:pt idx="83664">
                  <c:v>41832</c:v>
                </c:pt>
                <c:pt idx="83665">
                  <c:v>41832.5</c:v>
                </c:pt>
                <c:pt idx="83666">
                  <c:v>41833</c:v>
                </c:pt>
                <c:pt idx="83667">
                  <c:v>41833.5</c:v>
                </c:pt>
                <c:pt idx="83668">
                  <c:v>41834</c:v>
                </c:pt>
                <c:pt idx="83669">
                  <c:v>41834.5</c:v>
                </c:pt>
                <c:pt idx="83670">
                  <c:v>41835</c:v>
                </c:pt>
                <c:pt idx="83671">
                  <c:v>41835.5</c:v>
                </c:pt>
                <c:pt idx="83672">
                  <c:v>41836</c:v>
                </c:pt>
                <c:pt idx="83673">
                  <c:v>41836.5</c:v>
                </c:pt>
                <c:pt idx="83674">
                  <c:v>41837</c:v>
                </c:pt>
                <c:pt idx="83675">
                  <c:v>41837.5</c:v>
                </c:pt>
                <c:pt idx="83676">
                  <c:v>41838</c:v>
                </c:pt>
                <c:pt idx="83677">
                  <c:v>41838.5</c:v>
                </c:pt>
                <c:pt idx="83678">
                  <c:v>41839</c:v>
                </c:pt>
                <c:pt idx="83679">
                  <c:v>41839.5</c:v>
                </c:pt>
                <c:pt idx="83680">
                  <c:v>41840</c:v>
                </c:pt>
                <c:pt idx="83681">
                  <c:v>41840.5</c:v>
                </c:pt>
                <c:pt idx="83682">
                  <c:v>41841</c:v>
                </c:pt>
                <c:pt idx="83683">
                  <c:v>41841.5</c:v>
                </c:pt>
                <c:pt idx="83684">
                  <c:v>41842</c:v>
                </c:pt>
                <c:pt idx="83685">
                  <c:v>41842.5</c:v>
                </c:pt>
                <c:pt idx="83686">
                  <c:v>41843</c:v>
                </c:pt>
                <c:pt idx="83687">
                  <c:v>41843.5</c:v>
                </c:pt>
                <c:pt idx="83688">
                  <c:v>41844</c:v>
                </c:pt>
                <c:pt idx="83689">
                  <c:v>41844.5</c:v>
                </c:pt>
                <c:pt idx="83690">
                  <c:v>41845</c:v>
                </c:pt>
                <c:pt idx="83691">
                  <c:v>41845.5</c:v>
                </c:pt>
                <c:pt idx="83692">
                  <c:v>41846</c:v>
                </c:pt>
                <c:pt idx="83693">
                  <c:v>41846.5</c:v>
                </c:pt>
                <c:pt idx="83694">
                  <c:v>41847</c:v>
                </c:pt>
                <c:pt idx="83695">
                  <c:v>41847.5</c:v>
                </c:pt>
                <c:pt idx="83696">
                  <c:v>41848</c:v>
                </c:pt>
                <c:pt idx="83697">
                  <c:v>41848.5</c:v>
                </c:pt>
                <c:pt idx="83698">
                  <c:v>41849</c:v>
                </c:pt>
                <c:pt idx="83699">
                  <c:v>41849.5</c:v>
                </c:pt>
                <c:pt idx="83700">
                  <c:v>41850</c:v>
                </c:pt>
                <c:pt idx="83701">
                  <c:v>41850.5</c:v>
                </c:pt>
                <c:pt idx="83702">
                  <c:v>41851</c:v>
                </c:pt>
                <c:pt idx="83703">
                  <c:v>41851.5</c:v>
                </c:pt>
                <c:pt idx="83704">
                  <c:v>41852</c:v>
                </c:pt>
                <c:pt idx="83705">
                  <c:v>41852.5</c:v>
                </c:pt>
                <c:pt idx="83706">
                  <c:v>41853</c:v>
                </c:pt>
                <c:pt idx="83707">
                  <c:v>41853.5</c:v>
                </c:pt>
                <c:pt idx="83708">
                  <c:v>41854</c:v>
                </c:pt>
                <c:pt idx="83709">
                  <c:v>41854.5</c:v>
                </c:pt>
                <c:pt idx="83710">
                  <c:v>41855</c:v>
                </c:pt>
                <c:pt idx="83711">
                  <c:v>41855.5</c:v>
                </c:pt>
                <c:pt idx="83712">
                  <c:v>41856</c:v>
                </c:pt>
                <c:pt idx="83713">
                  <c:v>41856.5</c:v>
                </c:pt>
                <c:pt idx="83714">
                  <c:v>41857</c:v>
                </c:pt>
                <c:pt idx="83715">
                  <c:v>41857.5</c:v>
                </c:pt>
                <c:pt idx="83716">
                  <c:v>41858</c:v>
                </c:pt>
                <c:pt idx="83717">
                  <c:v>41858.5</c:v>
                </c:pt>
                <c:pt idx="83718">
                  <c:v>41859</c:v>
                </c:pt>
                <c:pt idx="83719">
                  <c:v>41859.5</c:v>
                </c:pt>
                <c:pt idx="83720">
                  <c:v>41860</c:v>
                </c:pt>
                <c:pt idx="83721">
                  <c:v>41860.5</c:v>
                </c:pt>
                <c:pt idx="83722">
                  <c:v>41861</c:v>
                </c:pt>
                <c:pt idx="83723">
                  <c:v>41861.5</c:v>
                </c:pt>
                <c:pt idx="83724">
                  <c:v>41862</c:v>
                </c:pt>
                <c:pt idx="83725">
                  <c:v>41862.5</c:v>
                </c:pt>
                <c:pt idx="83726">
                  <c:v>41863</c:v>
                </c:pt>
                <c:pt idx="83727">
                  <c:v>41863.5</c:v>
                </c:pt>
                <c:pt idx="83728">
                  <c:v>41864</c:v>
                </c:pt>
                <c:pt idx="83729">
                  <c:v>41864.5</c:v>
                </c:pt>
                <c:pt idx="83730">
                  <c:v>41865</c:v>
                </c:pt>
                <c:pt idx="83731">
                  <c:v>41865.5</c:v>
                </c:pt>
                <c:pt idx="83732">
                  <c:v>41866</c:v>
                </c:pt>
                <c:pt idx="83733">
                  <c:v>41866.5</c:v>
                </c:pt>
                <c:pt idx="83734">
                  <c:v>41867</c:v>
                </c:pt>
                <c:pt idx="83735">
                  <c:v>41867.5</c:v>
                </c:pt>
                <c:pt idx="83736">
                  <c:v>41868</c:v>
                </c:pt>
                <c:pt idx="83737">
                  <c:v>41868.5</c:v>
                </c:pt>
                <c:pt idx="83738">
                  <c:v>41869</c:v>
                </c:pt>
                <c:pt idx="83739">
                  <c:v>41869.5</c:v>
                </c:pt>
                <c:pt idx="83740">
                  <c:v>41870</c:v>
                </c:pt>
                <c:pt idx="83741">
                  <c:v>41870.5</c:v>
                </c:pt>
                <c:pt idx="83742">
                  <c:v>41871</c:v>
                </c:pt>
                <c:pt idx="83743">
                  <c:v>41871.5</c:v>
                </c:pt>
                <c:pt idx="83744">
                  <c:v>41872</c:v>
                </c:pt>
                <c:pt idx="83745">
                  <c:v>41872.5</c:v>
                </c:pt>
                <c:pt idx="83746">
                  <c:v>41873</c:v>
                </c:pt>
                <c:pt idx="83747">
                  <c:v>41873.5</c:v>
                </c:pt>
                <c:pt idx="83748">
                  <c:v>41874</c:v>
                </c:pt>
                <c:pt idx="83749">
                  <c:v>41874.5</c:v>
                </c:pt>
                <c:pt idx="83750">
                  <c:v>41875</c:v>
                </c:pt>
                <c:pt idx="83751">
                  <c:v>41875.5</c:v>
                </c:pt>
                <c:pt idx="83752">
                  <c:v>41876</c:v>
                </c:pt>
                <c:pt idx="83753">
                  <c:v>41876.5</c:v>
                </c:pt>
                <c:pt idx="83754">
                  <c:v>41877</c:v>
                </c:pt>
                <c:pt idx="83755">
                  <c:v>41877.5</c:v>
                </c:pt>
                <c:pt idx="83756">
                  <c:v>41878</c:v>
                </c:pt>
                <c:pt idx="83757">
                  <c:v>41878.5</c:v>
                </c:pt>
                <c:pt idx="83758">
                  <c:v>41879</c:v>
                </c:pt>
                <c:pt idx="83759">
                  <c:v>41879.5</c:v>
                </c:pt>
                <c:pt idx="83760">
                  <c:v>41880</c:v>
                </c:pt>
                <c:pt idx="83761">
                  <c:v>41880.5</c:v>
                </c:pt>
                <c:pt idx="83762">
                  <c:v>41881</c:v>
                </c:pt>
                <c:pt idx="83763">
                  <c:v>41881.5</c:v>
                </c:pt>
                <c:pt idx="83764">
                  <c:v>41882</c:v>
                </c:pt>
                <c:pt idx="83765">
                  <c:v>41882.5</c:v>
                </c:pt>
                <c:pt idx="83766">
                  <c:v>41883</c:v>
                </c:pt>
                <c:pt idx="83767">
                  <c:v>41883.5</c:v>
                </c:pt>
                <c:pt idx="83768">
                  <c:v>41884</c:v>
                </c:pt>
                <c:pt idx="83769">
                  <c:v>41884.5</c:v>
                </c:pt>
                <c:pt idx="83770">
                  <c:v>41885</c:v>
                </c:pt>
                <c:pt idx="83771">
                  <c:v>41885.5</c:v>
                </c:pt>
                <c:pt idx="83772">
                  <c:v>41886</c:v>
                </c:pt>
                <c:pt idx="83773">
                  <c:v>41886.5</c:v>
                </c:pt>
                <c:pt idx="83774">
                  <c:v>41887</c:v>
                </c:pt>
                <c:pt idx="83775">
                  <c:v>41887.5</c:v>
                </c:pt>
                <c:pt idx="83776">
                  <c:v>41888</c:v>
                </c:pt>
                <c:pt idx="83777">
                  <c:v>41888.5</c:v>
                </c:pt>
                <c:pt idx="83778">
                  <c:v>41889</c:v>
                </c:pt>
                <c:pt idx="83779">
                  <c:v>41889.5</c:v>
                </c:pt>
                <c:pt idx="83780">
                  <c:v>41890</c:v>
                </c:pt>
                <c:pt idx="83781">
                  <c:v>41890.5</c:v>
                </c:pt>
                <c:pt idx="83782">
                  <c:v>41891</c:v>
                </c:pt>
                <c:pt idx="83783">
                  <c:v>41891.5</c:v>
                </c:pt>
                <c:pt idx="83784">
                  <c:v>41892</c:v>
                </c:pt>
                <c:pt idx="83785">
                  <c:v>41892.5</c:v>
                </c:pt>
                <c:pt idx="83786">
                  <c:v>41893</c:v>
                </c:pt>
                <c:pt idx="83787">
                  <c:v>41893.5</c:v>
                </c:pt>
                <c:pt idx="83788">
                  <c:v>41894</c:v>
                </c:pt>
                <c:pt idx="83789">
                  <c:v>41894.5</c:v>
                </c:pt>
                <c:pt idx="83790">
                  <c:v>41895</c:v>
                </c:pt>
                <c:pt idx="83791">
                  <c:v>41895.5</c:v>
                </c:pt>
                <c:pt idx="83792">
                  <c:v>41896</c:v>
                </c:pt>
                <c:pt idx="83793">
                  <c:v>41896.5</c:v>
                </c:pt>
                <c:pt idx="83794">
                  <c:v>41897</c:v>
                </c:pt>
                <c:pt idx="83795">
                  <c:v>41897.5</c:v>
                </c:pt>
                <c:pt idx="83796">
                  <c:v>41898</c:v>
                </c:pt>
                <c:pt idx="83797">
                  <c:v>41898.5</c:v>
                </c:pt>
                <c:pt idx="83798">
                  <c:v>41899</c:v>
                </c:pt>
                <c:pt idx="83799">
                  <c:v>41899.5</c:v>
                </c:pt>
                <c:pt idx="83800">
                  <c:v>41900</c:v>
                </c:pt>
                <c:pt idx="83801">
                  <c:v>41900.5</c:v>
                </c:pt>
                <c:pt idx="83802">
                  <c:v>41901</c:v>
                </c:pt>
                <c:pt idx="83803">
                  <c:v>41901.5</c:v>
                </c:pt>
                <c:pt idx="83804">
                  <c:v>41902</c:v>
                </c:pt>
                <c:pt idx="83805">
                  <c:v>41902.5</c:v>
                </c:pt>
                <c:pt idx="83806">
                  <c:v>41903</c:v>
                </c:pt>
                <c:pt idx="83807">
                  <c:v>41903.5</c:v>
                </c:pt>
                <c:pt idx="83808">
                  <c:v>41904</c:v>
                </c:pt>
                <c:pt idx="83809">
                  <c:v>41904.5</c:v>
                </c:pt>
                <c:pt idx="83810">
                  <c:v>41905</c:v>
                </c:pt>
                <c:pt idx="83811">
                  <c:v>41905.5</c:v>
                </c:pt>
                <c:pt idx="83812">
                  <c:v>41906</c:v>
                </c:pt>
                <c:pt idx="83813">
                  <c:v>41906.5</c:v>
                </c:pt>
                <c:pt idx="83814">
                  <c:v>41907</c:v>
                </c:pt>
                <c:pt idx="83815">
                  <c:v>41907.5</c:v>
                </c:pt>
                <c:pt idx="83816">
                  <c:v>41908</c:v>
                </c:pt>
                <c:pt idx="83817">
                  <c:v>41908.5</c:v>
                </c:pt>
                <c:pt idx="83818">
                  <c:v>41909</c:v>
                </c:pt>
                <c:pt idx="83819">
                  <c:v>41909.5</c:v>
                </c:pt>
                <c:pt idx="83820">
                  <c:v>41910</c:v>
                </c:pt>
                <c:pt idx="83821">
                  <c:v>41910.5</c:v>
                </c:pt>
                <c:pt idx="83822">
                  <c:v>41911</c:v>
                </c:pt>
                <c:pt idx="83823">
                  <c:v>41911.5</c:v>
                </c:pt>
                <c:pt idx="83824">
                  <c:v>41912</c:v>
                </c:pt>
                <c:pt idx="83825">
                  <c:v>41912.5</c:v>
                </c:pt>
                <c:pt idx="83826">
                  <c:v>41913</c:v>
                </c:pt>
                <c:pt idx="83827">
                  <c:v>41913.5</c:v>
                </c:pt>
                <c:pt idx="83828">
                  <c:v>41914</c:v>
                </c:pt>
                <c:pt idx="83829">
                  <c:v>41914.5</c:v>
                </c:pt>
                <c:pt idx="83830">
                  <c:v>41915</c:v>
                </c:pt>
                <c:pt idx="83831">
                  <c:v>41915.5</c:v>
                </c:pt>
                <c:pt idx="83832">
                  <c:v>41916</c:v>
                </c:pt>
                <c:pt idx="83833">
                  <c:v>41916.5</c:v>
                </c:pt>
                <c:pt idx="83834">
                  <c:v>41917</c:v>
                </c:pt>
                <c:pt idx="83835">
                  <c:v>41917.5</c:v>
                </c:pt>
                <c:pt idx="83836">
                  <c:v>41918</c:v>
                </c:pt>
                <c:pt idx="83837">
                  <c:v>41918.5</c:v>
                </c:pt>
                <c:pt idx="83838">
                  <c:v>41919</c:v>
                </c:pt>
                <c:pt idx="83839">
                  <c:v>41919.5</c:v>
                </c:pt>
                <c:pt idx="83840">
                  <c:v>41920</c:v>
                </c:pt>
                <c:pt idx="83841">
                  <c:v>41920.5</c:v>
                </c:pt>
                <c:pt idx="83842">
                  <c:v>41921</c:v>
                </c:pt>
                <c:pt idx="83843">
                  <c:v>41921.5</c:v>
                </c:pt>
                <c:pt idx="83844">
                  <c:v>41922</c:v>
                </c:pt>
                <c:pt idx="83845">
                  <c:v>41922.5</c:v>
                </c:pt>
                <c:pt idx="83846">
                  <c:v>41923</c:v>
                </c:pt>
                <c:pt idx="83847">
                  <c:v>41923.5</c:v>
                </c:pt>
                <c:pt idx="83848">
                  <c:v>41924</c:v>
                </c:pt>
                <c:pt idx="83849">
                  <c:v>41924.5</c:v>
                </c:pt>
                <c:pt idx="83850">
                  <c:v>41925</c:v>
                </c:pt>
                <c:pt idx="83851">
                  <c:v>41925.5</c:v>
                </c:pt>
                <c:pt idx="83852">
                  <c:v>41926</c:v>
                </c:pt>
                <c:pt idx="83853">
                  <c:v>41926.5</c:v>
                </c:pt>
                <c:pt idx="83854">
                  <c:v>41927</c:v>
                </c:pt>
                <c:pt idx="83855">
                  <c:v>41927.5</c:v>
                </c:pt>
                <c:pt idx="83856">
                  <c:v>41928</c:v>
                </c:pt>
                <c:pt idx="83857">
                  <c:v>41928.5</c:v>
                </c:pt>
                <c:pt idx="83858">
                  <c:v>41929</c:v>
                </c:pt>
                <c:pt idx="83859">
                  <c:v>41929.5</c:v>
                </c:pt>
                <c:pt idx="83860">
                  <c:v>41930</c:v>
                </c:pt>
                <c:pt idx="83861">
                  <c:v>41930.5</c:v>
                </c:pt>
                <c:pt idx="83862">
                  <c:v>41931</c:v>
                </c:pt>
                <c:pt idx="83863">
                  <c:v>41931.5</c:v>
                </c:pt>
                <c:pt idx="83864">
                  <c:v>41932</c:v>
                </c:pt>
                <c:pt idx="83865">
                  <c:v>41932.5</c:v>
                </c:pt>
                <c:pt idx="83866">
                  <c:v>41933</c:v>
                </c:pt>
                <c:pt idx="83867">
                  <c:v>41933.5</c:v>
                </c:pt>
                <c:pt idx="83868">
                  <c:v>41934</c:v>
                </c:pt>
                <c:pt idx="83869">
                  <c:v>41934.5</c:v>
                </c:pt>
                <c:pt idx="83870">
                  <c:v>41935</c:v>
                </c:pt>
                <c:pt idx="83871">
                  <c:v>41935.5</c:v>
                </c:pt>
                <c:pt idx="83872">
                  <c:v>41936</c:v>
                </c:pt>
                <c:pt idx="83873">
                  <c:v>41936.5</c:v>
                </c:pt>
                <c:pt idx="83874">
                  <c:v>41937</c:v>
                </c:pt>
                <c:pt idx="83875">
                  <c:v>41937.5</c:v>
                </c:pt>
                <c:pt idx="83876">
                  <c:v>41938</c:v>
                </c:pt>
                <c:pt idx="83877">
                  <c:v>41938.5</c:v>
                </c:pt>
                <c:pt idx="83878">
                  <c:v>41939</c:v>
                </c:pt>
                <c:pt idx="83879">
                  <c:v>41939.5</c:v>
                </c:pt>
                <c:pt idx="83880">
                  <c:v>41940</c:v>
                </c:pt>
                <c:pt idx="83881">
                  <c:v>41940.5</c:v>
                </c:pt>
                <c:pt idx="83882">
                  <c:v>41941</c:v>
                </c:pt>
                <c:pt idx="83883">
                  <c:v>41941.5</c:v>
                </c:pt>
                <c:pt idx="83884">
                  <c:v>41942</c:v>
                </c:pt>
                <c:pt idx="83885">
                  <c:v>41942.5</c:v>
                </c:pt>
                <c:pt idx="83886">
                  <c:v>41943</c:v>
                </c:pt>
                <c:pt idx="83887">
                  <c:v>41943.5</c:v>
                </c:pt>
                <c:pt idx="83888">
                  <c:v>41944</c:v>
                </c:pt>
                <c:pt idx="83889">
                  <c:v>41944.5</c:v>
                </c:pt>
                <c:pt idx="83890">
                  <c:v>41945</c:v>
                </c:pt>
                <c:pt idx="83891">
                  <c:v>41945.5</c:v>
                </c:pt>
                <c:pt idx="83892">
                  <c:v>41946</c:v>
                </c:pt>
                <c:pt idx="83893">
                  <c:v>41946.5</c:v>
                </c:pt>
                <c:pt idx="83894">
                  <c:v>41947</c:v>
                </c:pt>
                <c:pt idx="83895">
                  <c:v>41947.5</c:v>
                </c:pt>
                <c:pt idx="83896">
                  <c:v>41948</c:v>
                </c:pt>
                <c:pt idx="83897">
                  <c:v>41948.5</c:v>
                </c:pt>
                <c:pt idx="83898">
                  <c:v>41949</c:v>
                </c:pt>
                <c:pt idx="83899">
                  <c:v>41949.5</c:v>
                </c:pt>
                <c:pt idx="83900">
                  <c:v>41950</c:v>
                </c:pt>
                <c:pt idx="83901">
                  <c:v>41950.5</c:v>
                </c:pt>
                <c:pt idx="83902">
                  <c:v>41951</c:v>
                </c:pt>
                <c:pt idx="83903">
                  <c:v>41951.5</c:v>
                </c:pt>
                <c:pt idx="83904">
                  <c:v>41952</c:v>
                </c:pt>
                <c:pt idx="83905">
                  <c:v>41952.5</c:v>
                </c:pt>
                <c:pt idx="83906">
                  <c:v>41953</c:v>
                </c:pt>
                <c:pt idx="83907">
                  <c:v>41953.5</c:v>
                </c:pt>
                <c:pt idx="83908">
                  <c:v>41954</c:v>
                </c:pt>
                <c:pt idx="83909">
                  <c:v>41954.5</c:v>
                </c:pt>
                <c:pt idx="83910">
                  <c:v>41955</c:v>
                </c:pt>
                <c:pt idx="83911">
                  <c:v>41955.5</c:v>
                </c:pt>
                <c:pt idx="83912">
                  <c:v>41956</c:v>
                </c:pt>
                <c:pt idx="83913">
                  <c:v>41956.5</c:v>
                </c:pt>
                <c:pt idx="83914">
                  <c:v>41957</c:v>
                </c:pt>
                <c:pt idx="83915">
                  <c:v>41957.5</c:v>
                </c:pt>
                <c:pt idx="83916">
                  <c:v>41958</c:v>
                </c:pt>
                <c:pt idx="83917">
                  <c:v>41958.5</c:v>
                </c:pt>
                <c:pt idx="83918">
                  <c:v>41959</c:v>
                </c:pt>
                <c:pt idx="83919">
                  <c:v>41959.5</c:v>
                </c:pt>
                <c:pt idx="83920">
                  <c:v>41960</c:v>
                </c:pt>
                <c:pt idx="83921">
                  <c:v>41960.5</c:v>
                </c:pt>
                <c:pt idx="83922">
                  <c:v>41961</c:v>
                </c:pt>
                <c:pt idx="83923">
                  <c:v>41961.5</c:v>
                </c:pt>
                <c:pt idx="83924">
                  <c:v>41962</c:v>
                </c:pt>
                <c:pt idx="83925">
                  <c:v>41962.5</c:v>
                </c:pt>
                <c:pt idx="83926">
                  <c:v>41963</c:v>
                </c:pt>
                <c:pt idx="83927">
                  <c:v>41963.5</c:v>
                </c:pt>
                <c:pt idx="83928">
                  <c:v>41964</c:v>
                </c:pt>
                <c:pt idx="83929">
                  <c:v>41964.5</c:v>
                </c:pt>
                <c:pt idx="83930">
                  <c:v>41965</c:v>
                </c:pt>
                <c:pt idx="83931">
                  <c:v>41965.5</c:v>
                </c:pt>
                <c:pt idx="83932">
                  <c:v>41966</c:v>
                </c:pt>
                <c:pt idx="83933">
                  <c:v>41966.5</c:v>
                </c:pt>
                <c:pt idx="83934">
                  <c:v>41967</c:v>
                </c:pt>
                <c:pt idx="83935">
                  <c:v>41967.5</c:v>
                </c:pt>
                <c:pt idx="83936">
                  <c:v>41968</c:v>
                </c:pt>
                <c:pt idx="83937">
                  <c:v>41968.5</c:v>
                </c:pt>
                <c:pt idx="83938">
                  <c:v>41969</c:v>
                </c:pt>
                <c:pt idx="83939">
                  <c:v>41969.5</c:v>
                </c:pt>
                <c:pt idx="83940">
                  <c:v>41970</c:v>
                </c:pt>
                <c:pt idx="83941">
                  <c:v>41970.5</c:v>
                </c:pt>
                <c:pt idx="83942">
                  <c:v>41971</c:v>
                </c:pt>
                <c:pt idx="83943">
                  <c:v>41971.5</c:v>
                </c:pt>
                <c:pt idx="83944">
                  <c:v>41972</c:v>
                </c:pt>
                <c:pt idx="83945">
                  <c:v>41972.5</c:v>
                </c:pt>
                <c:pt idx="83946">
                  <c:v>41973</c:v>
                </c:pt>
                <c:pt idx="83947">
                  <c:v>41973.5</c:v>
                </c:pt>
                <c:pt idx="83948">
                  <c:v>41974</c:v>
                </c:pt>
                <c:pt idx="83949">
                  <c:v>41974.5</c:v>
                </c:pt>
                <c:pt idx="83950">
                  <c:v>41975</c:v>
                </c:pt>
                <c:pt idx="83951">
                  <c:v>41975.5</c:v>
                </c:pt>
                <c:pt idx="83952">
                  <c:v>41976</c:v>
                </c:pt>
                <c:pt idx="83953">
                  <c:v>41976.5</c:v>
                </c:pt>
                <c:pt idx="83954">
                  <c:v>41977</c:v>
                </c:pt>
                <c:pt idx="83955">
                  <c:v>41977.5</c:v>
                </c:pt>
                <c:pt idx="83956">
                  <c:v>41978</c:v>
                </c:pt>
                <c:pt idx="83957">
                  <c:v>41978.5</c:v>
                </c:pt>
                <c:pt idx="83958">
                  <c:v>41979</c:v>
                </c:pt>
                <c:pt idx="83959">
                  <c:v>41979.5</c:v>
                </c:pt>
                <c:pt idx="83960">
                  <c:v>41980</c:v>
                </c:pt>
                <c:pt idx="83961">
                  <c:v>41980.5</c:v>
                </c:pt>
                <c:pt idx="83962">
                  <c:v>41981</c:v>
                </c:pt>
                <c:pt idx="83963">
                  <c:v>41981.5</c:v>
                </c:pt>
                <c:pt idx="83964">
                  <c:v>41982</c:v>
                </c:pt>
                <c:pt idx="83965">
                  <c:v>41982.5</c:v>
                </c:pt>
                <c:pt idx="83966">
                  <c:v>41983</c:v>
                </c:pt>
                <c:pt idx="83967">
                  <c:v>41983.5</c:v>
                </c:pt>
                <c:pt idx="83968">
                  <c:v>41984</c:v>
                </c:pt>
                <c:pt idx="83969">
                  <c:v>41984.5</c:v>
                </c:pt>
                <c:pt idx="83970">
                  <c:v>41985</c:v>
                </c:pt>
                <c:pt idx="83971">
                  <c:v>41985.5</c:v>
                </c:pt>
                <c:pt idx="83972">
                  <c:v>41986</c:v>
                </c:pt>
                <c:pt idx="83973">
                  <c:v>41986.5</c:v>
                </c:pt>
                <c:pt idx="83974">
                  <c:v>41987</c:v>
                </c:pt>
                <c:pt idx="83975">
                  <c:v>41987.5</c:v>
                </c:pt>
                <c:pt idx="83976">
                  <c:v>41988</c:v>
                </c:pt>
                <c:pt idx="83977">
                  <c:v>41988.5</c:v>
                </c:pt>
                <c:pt idx="83978">
                  <c:v>41989</c:v>
                </c:pt>
                <c:pt idx="83979">
                  <c:v>41989.5</c:v>
                </c:pt>
                <c:pt idx="83980">
                  <c:v>41990</c:v>
                </c:pt>
                <c:pt idx="83981">
                  <c:v>41990.5</c:v>
                </c:pt>
                <c:pt idx="83982">
                  <c:v>41991</c:v>
                </c:pt>
                <c:pt idx="83983">
                  <c:v>41991.5</c:v>
                </c:pt>
                <c:pt idx="83984">
                  <c:v>41992</c:v>
                </c:pt>
                <c:pt idx="83985">
                  <c:v>41992.5</c:v>
                </c:pt>
                <c:pt idx="83986">
                  <c:v>41993</c:v>
                </c:pt>
                <c:pt idx="83987">
                  <c:v>41993.5</c:v>
                </c:pt>
                <c:pt idx="83988">
                  <c:v>41994</c:v>
                </c:pt>
                <c:pt idx="83989">
                  <c:v>41994.5</c:v>
                </c:pt>
                <c:pt idx="83990">
                  <c:v>41995</c:v>
                </c:pt>
                <c:pt idx="83991">
                  <c:v>41995.5</c:v>
                </c:pt>
                <c:pt idx="83992">
                  <c:v>41996</c:v>
                </c:pt>
                <c:pt idx="83993">
                  <c:v>41996.5</c:v>
                </c:pt>
                <c:pt idx="83994">
                  <c:v>41997</c:v>
                </c:pt>
                <c:pt idx="83995">
                  <c:v>41997.5</c:v>
                </c:pt>
                <c:pt idx="83996">
                  <c:v>41998</c:v>
                </c:pt>
                <c:pt idx="83997">
                  <c:v>41998.5</c:v>
                </c:pt>
                <c:pt idx="83998">
                  <c:v>41999</c:v>
                </c:pt>
                <c:pt idx="83999">
                  <c:v>41999.5</c:v>
                </c:pt>
                <c:pt idx="84000">
                  <c:v>42000</c:v>
                </c:pt>
                <c:pt idx="84001">
                  <c:v>42000.5</c:v>
                </c:pt>
                <c:pt idx="84002">
                  <c:v>42001</c:v>
                </c:pt>
                <c:pt idx="84003">
                  <c:v>42001.5</c:v>
                </c:pt>
                <c:pt idx="84004">
                  <c:v>42002</c:v>
                </c:pt>
                <c:pt idx="84005">
                  <c:v>42002.5</c:v>
                </c:pt>
                <c:pt idx="84006">
                  <c:v>42003</c:v>
                </c:pt>
                <c:pt idx="84007">
                  <c:v>42003.5</c:v>
                </c:pt>
                <c:pt idx="84008">
                  <c:v>42004</c:v>
                </c:pt>
                <c:pt idx="84009">
                  <c:v>42004.5</c:v>
                </c:pt>
                <c:pt idx="84010">
                  <c:v>42005</c:v>
                </c:pt>
                <c:pt idx="84011">
                  <c:v>42005.5</c:v>
                </c:pt>
                <c:pt idx="84012">
                  <c:v>42006</c:v>
                </c:pt>
                <c:pt idx="84013">
                  <c:v>42006.5</c:v>
                </c:pt>
                <c:pt idx="84014">
                  <c:v>42007</c:v>
                </c:pt>
                <c:pt idx="84015">
                  <c:v>42007.5</c:v>
                </c:pt>
                <c:pt idx="84016">
                  <c:v>42008</c:v>
                </c:pt>
                <c:pt idx="84017">
                  <c:v>42008.5</c:v>
                </c:pt>
                <c:pt idx="84018">
                  <c:v>42009</c:v>
                </c:pt>
                <c:pt idx="84019">
                  <c:v>42009.5</c:v>
                </c:pt>
                <c:pt idx="84020">
                  <c:v>42010</c:v>
                </c:pt>
                <c:pt idx="84021">
                  <c:v>42010.5</c:v>
                </c:pt>
                <c:pt idx="84022">
                  <c:v>42011</c:v>
                </c:pt>
                <c:pt idx="84023">
                  <c:v>42011.5</c:v>
                </c:pt>
                <c:pt idx="84024">
                  <c:v>42012</c:v>
                </c:pt>
                <c:pt idx="84025">
                  <c:v>42012.5</c:v>
                </c:pt>
                <c:pt idx="84026">
                  <c:v>42013</c:v>
                </c:pt>
                <c:pt idx="84027">
                  <c:v>42013.5</c:v>
                </c:pt>
                <c:pt idx="84028">
                  <c:v>42014</c:v>
                </c:pt>
                <c:pt idx="84029">
                  <c:v>42014.5</c:v>
                </c:pt>
                <c:pt idx="84030">
                  <c:v>42015</c:v>
                </c:pt>
                <c:pt idx="84031">
                  <c:v>42015.5</c:v>
                </c:pt>
                <c:pt idx="84032">
                  <c:v>42016</c:v>
                </c:pt>
                <c:pt idx="84033">
                  <c:v>42016.5</c:v>
                </c:pt>
                <c:pt idx="84034">
                  <c:v>42017</c:v>
                </c:pt>
                <c:pt idx="84035">
                  <c:v>42017.5</c:v>
                </c:pt>
                <c:pt idx="84036">
                  <c:v>42018</c:v>
                </c:pt>
                <c:pt idx="84037">
                  <c:v>42018.5</c:v>
                </c:pt>
                <c:pt idx="84038">
                  <c:v>42019</c:v>
                </c:pt>
                <c:pt idx="84039">
                  <c:v>42019.5</c:v>
                </c:pt>
                <c:pt idx="84040">
                  <c:v>42020</c:v>
                </c:pt>
                <c:pt idx="84041">
                  <c:v>42020.5</c:v>
                </c:pt>
                <c:pt idx="84042">
                  <c:v>42021</c:v>
                </c:pt>
                <c:pt idx="84043">
                  <c:v>42021.5</c:v>
                </c:pt>
                <c:pt idx="84044">
                  <c:v>42022</c:v>
                </c:pt>
                <c:pt idx="84045">
                  <c:v>42022.5</c:v>
                </c:pt>
                <c:pt idx="84046">
                  <c:v>42023</c:v>
                </c:pt>
                <c:pt idx="84047">
                  <c:v>42023.5</c:v>
                </c:pt>
                <c:pt idx="84048">
                  <c:v>42024</c:v>
                </c:pt>
                <c:pt idx="84049">
                  <c:v>42024.5</c:v>
                </c:pt>
                <c:pt idx="84050">
                  <c:v>42025</c:v>
                </c:pt>
                <c:pt idx="84051">
                  <c:v>42025.5</c:v>
                </c:pt>
                <c:pt idx="84052">
                  <c:v>42026</c:v>
                </c:pt>
                <c:pt idx="84053">
                  <c:v>42026.5</c:v>
                </c:pt>
                <c:pt idx="84054">
                  <c:v>42027</c:v>
                </c:pt>
                <c:pt idx="84055">
                  <c:v>42027.5</c:v>
                </c:pt>
                <c:pt idx="84056">
                  <c:v>42028</c:v>
                </c:pt>
                <c:pt idx="84057">
                  <c:v>42028.5</c:v>
                </c:pt>
                <c:pt idx="84058">
                  <c:v>42029</c:v>
                </c:pt>
                <c:pt idx="84059">
                  <c:v>42029.5</c:v>
                </c:pt>
                <c:pt idx="84060">
                  <c:v>42030</c:v>
                </c:pt>
                <c:pt idx="84061">
                  <c:v>42030.5</c:v>
                </c:pt>
                <c:pt idx="84062">
                  <c:v>42031</c:v>
                </c:pt>
                <c:pt idx="84063">
                  <c:v>42031.5</c:v>
                </c:pt>
                <c:pt idx="84064">
                  <c:v>42032</c:v>
                </c:pt>
                <c:pt idx="84065">
                  <c:v>42032.5</c:v>
                </c:pt>
                <c:pt idx="84066">
                  <c:v>42033</c:v>
                </c:pt>
                <c:pt idx="84067">
                  <c:v>42033.5</c:v>
                </c:pt>
                <c:pt idx="84068">
                  <c:v>42034</c:v>
                </c:pt>
                <c:pt idx="84069">
                  <c:v>42034.5</c:v>
                </c:pt>
                <c:pt idx="84070">
                  <c:v>42035</c:v>
                </c:pt>
                <c:pt idx="84071">
                  <c:v>42035.5</c:v>
                </c:pt>
                <c:pt idx="84072">
                  <c:v>42036</c:v>
                </c:pt>
                <c:pt idx="84073">
                  <c:v>42036.5</c:v>
                </c:pt>
                <c:pt idx="84074">
                  <c:v>42037</c:v>
                </c:pt>
                <c:pt idx="84075">
                  <c:v>42037.5</c:v>
                </c:pt>
                <c:pt idx="84076">
                  <c:v>42038</c:v>
                </c:pt>
                <c:pt idx="84077">
                  <c:v>42038.5</c:v>
                </c:pt>
                <c:pt idx="84078">
                  <c:v>42039</c:v>
                </c:pt>
                <c:pt idx="84079">
                  <c:v>42039.5</c:v>
                </c:pt>
                <c:pt idx="84080">
                  <c:v>42040</c:v>
                </c:pt>
                <c:pt idx="84081">
                  <c:v>42040.5</c:v>
                </c:pt>
                <c:pt idx="84082">
                  <c:v>42041</c:v>
                </c:pt>
                <c:pt idx="84083">
                  <c:v>42041.5</c:v>
                </c:pt>
                <c:pt idx="84084">
                  <c:v>42042</c:v>
                </c:pt>
                <c:pt idx="84085">
                  <c:v>42042.5</c:v>
                </c:pt>
                <c:pt idx="84086">
                  <c:v>42043</c:v>
                </c:pt>
                <c:pt idx="84087">
                  <c:v>42043.5</c:v>
                </c:pt>
                <c:pt idx="84088">
                  <c:v>42044</c:v>
                </c:pt>
                <c:pt idx="84089">
                  <c:v>42044.5</c:v>
                </c:pt>
                <c:pt idx="84090">
                  <c:v>42045</c:v>
                </c:pt>
                <c:pt idx="84091">
                  <c:v>42045.5</c:v>
                </c:pt>
                <c:pt idx="84092">
                  <c:v>42046</c:v>
                </c:pt>
                <c:pt idx="84093">
                  <c:v>42046.5</c:v>
                </c:pt>
                <c:pt idx="84094">
                  <c:v>42047</c:v>
                </c:pt>
                <c:pt idx="84095">
                  <c:v>42047.5</c:v>
                </c:pt>
                <c:pt idx="84096">
                  <c:v>42048</c:v>
                </c:pt>
                <c:pt idx="84097">
                  <c:v>42048.5</c:v>
                </c:pt>
                <c:pt idx="84098">
                  <c:v>42049</c:v>
                </c:pt>
                <c:pt idx="84099">
                  <c:v>42049.5</c:v>
                </c:pt>
                <c:pt idx="84100">
                  <c:v>42050</c:v>
                </c:pt>
                <c:pt idx="84101">
                  <c:v>42050.5</c:v>
                </c:pt>
                <c:pt idx="84102">
                  <c:v>42051</c:v>
                </c:pt>
                <c:pt idx="84103">
                  <c:v>42051.5</c:v>
                </c:pt>
                <c:pt idx="84104">
                  <c:v>42052</c:v>
                </c:pt>
                <c:pt idx="84105">
                  <c:v>42052.5</c:v>
                </c:pt>
                <c:pt idx="84106">
                  <c:v>42053</c:v>
                </c:pt>
                <c:pt idx="84107">
                  <c:v>42053.5</c:v>
                </c:pt>
                <c:pt idx="84108">
                  <c:v>42054</c:v>
                </c:pt>
                <c:pt idx="84109">
                  <c:v>42054.5</c:v>
                </c:pt>
                <c:pt idx="84110">
                  <c:v>42055</c:v>
                </c:pt>
                <c:pt idx="84111">
                  <c:v>42055.5</c:v>
                </c:pt>
                <c:pt idx="84112">
                  <c:v>42056</c:v>
                </c:pt>
                <c:pt idx="84113">
                  <c:v>42056.5</c:v>
                </c:pt>
                <c:pt idx="84114">
                  <c:v>42057</c:v>
                </c:pt>
                <c:pt idx="84115">
                  <c:v>42057.5</c:v>
                </c:pt>
                <c:pt idx="84116">
                  <c:v>42058</c:v>
                </c:pt>
                <c:pt idx="84117">
                  <c:v>42058.5</c:v>
                </c:pt>
                <c:pt idx="84118">
                  <c:v>42059</c:v>
                </c:pt>
                <c:pt idx="84119">
                  <c:v>42059.5</c:v>
                </c:pt>
                <c:pt idx="84120">
                  <c:v>42060</c:v>
                </c:pt>
                <c:pt idx="84121">
                  <c:v>42060.5</c:v>
                </c:pt>
                <c:pt idx="84122">
                  <c:v>42061</c:v>
                </c:pt>
                <c:pt idx="84123">
                  <c:v>42061.5</c:v>
                </c:pt>
                <c:pt idx="84124">
                  <c:v>42062</c:v>
                </c:pt>
                <c:pt idx="84125">
                  <c:v>42062.5</c:v>
                </c:pt>
                <c:pt idx="84126">
                  <c:v>42063</c:v>
                </c:pt>
                <c:pt idx="84127">
                  <c:v>42063.5</c:v>
                </c:pt>
                <c:pt idx="84128">
                  <c:v>42064</c:v>
                </c:pt>
                <c:pt idx="84129">
                  <c:v>42064.5</c:v>
                </c:pt>
                <c:pt idx="84130">
                  <c:v>42065</c:v>
                </c:pt>
                <c:pt idx="84131">
                  <c:v>42065.5</c:v>
                </c:pt>
                <c:pt idx="84132">
                  <c:v>42066</c:v>
                </c:pt>
                <c:pt idx="84133">
                  <c:v>42066.5</c:v>
                </c:pt>
                <c:pt idx="84134">
                  <c:v>42067</c:v>
                </c:pt>
                <c:pt idx="84135">
                  <c:v>42067.5</c:v>
                </c:pt>
                <c:pt idx="84136">
                  <c:v>42068</c:v>
                </c:pt>
                <c:pt idx="84137">
                  <c:v>42068.5</c:v>
                </c:pt>
                <c:pt idx="84138">
                  <c:v>42069</c:v>
                </c:pt>
                <c:pt idx="84139">
                  <c:v>42069.5</c:v>
                </c:pt>
                <c:pt idx="84140">
                  <c:v>42070</c:v>
                </c:pt>
                <c:pt idx="84141">
                  <c:v>42070.5</c:v>
                </c:pt>
                <c:pt idx="84142">
                  <c:v>42071</c:v>
                </c:pt>
                <c:pt idx="84143">
                  <c:v>42071.5</c:v>
                </c:pt>
                <c:pt idx="84144">
                  <c:v>42072</c:v>
                </c:pt>
                <c:pt idx="84145">
                  <c:v>42072.5</c:v>
                </c:pt>
                <c:pt idx="84146">
                  <c:v>42073</c:v>
                </c:pt>
                <c:pt idx="84147">
                  <c:v>42073.5</c:v>
                </c:pt>
                <c:pt idx="84148">
                  <c:v>42074</c:v>
                </c:pt>
                <c:pt idx="84149">
                  <c:v>42074.5</c:v>
                </c:pt>
                <c:pt idx="84150">
                  <c:v>42075</c:v>
                </c:pt>
                <c:pt idx="84151">
                  <c:v>42075.5</c:v>
                </c:pt>
                <c:pt idx="84152">
                  <c:v>42076</c:v>
                </c:pt>
                <c:pt idx="84153">
                  <c:v>42076.5</c:v>
                </c:pt>
                <c:pt idx="84154">
                  <c:v>42077</c:v>
                </c:pt>
                <c:pt idx="84155">
                  <c:v>42077.5</c:v>
                </c:pt>
                <c:pt idx="84156">
                  <c:v>42078</c:v>
                </c:pt>
                <c:pt idx="84157">
                  <c:v>42078.5</c:v>
                </c:pt>
                <c:pt idx="84158">
                  <c:v>42079</c:v>
                </c:pt>
                <c:pt idx="84159">
                  <c:v>42079.5</c:v>
                </c:pt>
                <c:pt idx="84160">
                  <c:v>42080</c:v>
                </c:pt>
                <c:pt idx="84161">
                  <c:v>42080.5</c:v>
                </c:pt>
                <c:pt idx="84162">
                  <c:v>42081</c:v>
                </c:pt>
                <c:pt idx="84163">
                  <c:v>42081.5</c:v>
                </c:pt>
                <c:pt idx="84164">
                  <c:v>42082</c:v>
                </c:pt>
                <c:pt idx="84165">
                  <c:v>42082.5</c:v>
                </c:pt>
                <c:pt idx="84166">
                  <c:v>42083</c:v>
                </c:pt>
                <c:pt idx="84167">
                  <c:v>42083.5</c:v>
                </c:pt>
                <c:pt idx="84168">
                  <c:v>42084</c:v>
                </c:pt>
                <c:pt idx="84169">
                  <c:v>42084.5</c:v>
                </c:pt>
                <c:pt idx="84170">
                  <c:v>42085</c:v>
                </c:pt>
                <c:pt idx="84171">
                  <c:v>42085.5</c:v>
                </c:pt>
                <c:pt idx="84172">
                  <c:v>42086</c:v>
                </c:pt>
                <c:pt idx="84173">
                  <c:v>42086.5</c:v>
                </c:pt>
                <c:pt idx="84174">
                  <c:v>42087</c:v>
                </c:pt>
                <c:pt idx="84175">
                  <c:v>42087.5</c:v>
                </c:pt>
                <c:pt idx="84176">
                  <c:v>42088</c:v>
                </c:pt>
                <c:pt idx="84177">
                  <c:v>42088.5</c:v>
                </c:pt>
                <c:pt idx="84178">
                  <c:v>42089</c:v>
                </c:pt>
                <c:pt idx="84179">
                  <c:v>42089.5</c:v>
                </c:pt>
                <c:pt idx="84180">
                  <c:v>42090</c:v>
                </c:pt>
                <c:pt idx="84181">
                  <c:v>42090.5</c:v>
                </c:pt>
                <c:pt idx="84182">
                  <c:v>42091</c:v>
                </c:pt>
                <c:pt idx="84183">
                  <c:v>42091.5</c:v>
                </c:pt>
                <c:pt idx="84184">
                  <c:v>42092</c:v>
                </c:pt>
                <c:pt idx="84185">
                  <c:v>42092.5</c:v>
                </c:pt>
                <c:pt idx="84186">
                  <c:v>42093</c:v>
                </c:pt>
                <c:pt idx="84187">
                  <c:v>42093.5</c:v>
                </c:pt>
                <c:pt idx="84188">
                  <c:v>42094</c:v>
                </c:pt>
                <c:pt idx="84189">
                  <c:v>42094.5</c:v>
                </c:pt>
                <c:pt idx="84190">
                  <c:v>42095</c:v>
                </c:pt>
                <c:pt idx="84191">
                  <c:v>42095.5</c:v>
                </c:pt>
                <c:pt idx="84192">
                  <c:v>42096</c:v>
                </c:pt>
                <c:pt idx="84193">
                  <c:v>42096.5</c:v>
                </c:pt>
                <c:pt idx="84194">
                  <c:v>42097</c:v>
                </c:pt>
                <c:pt idx="84195">
                  <c:v>42097.5</c:v>
                </c:pt>
                <c:pt idx="84196">
                  <c:v>42098</c:v>
                </c:pt>
                <c:pt idx="84197">
                  <c:v>42098.5</c:v>
                </c:pt>
                <c:pt idx="84198">
                  <c:v>42099</c:v>
                </c:pt>
                <c:pt idx="84199">
                  <c:v>42099.5</c:v>
                </c:pt>
                <c:pt idx="84200">
                  <c:v>42100</c:v>
                </c:pt>
                <c:pt idx="84201">
                  <c:v>42100.5</c:v>
                </c:pt>
                <c:pt idx="84202">
                  <c:v>42101</c:v>
                </c:pt>
                <c:pt idx="84203">
                  <c:v>42101.5</c:v>
                </c:pt>
                <c:pt idx="84204">
                  <c:v>42102</c:v>
                </c:pt>
                <c:pt idx="84205">
                  <c:v>42102.5</c:v>
                </c:pt>
                <c:pt idx="84206">
                  <c:v>42103</c:v>
                </c:pt>
                <c:pt idx="84207">
                  <c:v>42103.5</c:v>
                </c:pt>
                <c:pt idx="84208">
                  <c:v>42104</c:v>
                </c:pt>
                <c:pt idx="84209">
                  <c:v>42104.5</c:v>
                </c:pt>
                <c:pt idx="84210">
                  <c:v>42105</c:v>
                </c:pt>
                <c:pt idx="84211">
                  <c:v>42105.5</c:v>
                </c:pt>
                <c:pt idx="84212">
                  <c:v>42106</c:v>
                </c:pt>
                <c:pt idx="84213">
                  <c:v>42106.5</c:v>
                </c:pt>
                <c:pt idx="84214">
                  <c:v>42107</c:v>
                </c:pt>
                <c:pt idx="84215">
                  <c:v>42107.5</c:v>
                </c:pt>
                <c:pt idx="84216">
                  <c:v>42108</c:v>
                </c:pt>
                <c:pt idx="84217">
                  <c:v>42108.5</c:v>
                </c:pt>
                <c:pt idx="84218">
                  <c:v>42109</c:v>
                </c:pt>
                <c:pt idx="84219">
                  <c:v>42109.5</c:v>
                </c:pt>
                <c:pt idx="84220">
                  <c:v>42110</c:v>
                </c:pt>
                <c:pt idx="84221">
                  <c:v>42110.5</c:v>
                </c:pt>
                <c:pt idx="84222">
                  <c:v>42111</c:v>
                </c:pt>
                <c:pt idx="84223">
                  <c:v>42111.5</c:v>
                </c:pt>
                <c:pt idx="84224">
                  <c:v>42112</c:v>
                </c:pt>
                <c:pt idx="84225">
                  <c:v>42112.5</c:v>
                </c:pt>
                <c:pt idx="84226">
                  <c:v>42113</c:v>
                </c:pt>
                <c:pt idx="84227">
                  <c:v>42113.5</c:v>
                </c:pt>
                <c:pt idx="84228">
                  <c:v>42114</c:v>
                </c:pt>
                <c:pt idx="84229">
                  <c:v>42114.5</c:v>
                </c:pt>
                <c:pt idx="84230">
                  <c:v>42115</c:v>
                </c:pt>
                <c:pt idx="84231">
                  <c:v>42115.5</c:v>
                </c:pt>
                <c:pt idx="84232">
                  <c:v>42116</c:v>
                </c:pt>
                <c:pt idx="84233">
                  <c:v>42116.5</c:v>
                </c:pt>
                <c:pt idx="84234">
                  <c:v>42117</c:v>
                </c:pt>
                <c:pt idx="84235">
                  <c:v>42117.5</c:v>
                </c:pt>
                <c:pt idx="84236">
                  <c:v>42118</c:v>
                </c:pt>
                <c:pt idx="84237">
                  <c:v>42118.5</c:v>
                </c:pt>
                <c:pt idx="84238">
                  <c:v>42119</c:v>
                </c:pt>
                <c:pt idx="84239">
                  <c:v>42119.5</c:v>
                </c:pt>
                <c:pt idx="84240">
                  <c:v>42120</c:v>
                </c:pt>
                <c:pt idx="84241">
                  <c:v>42120.5</c:v>
                </c:pt>
                <c:pt idx="84242">
                  <c:v>42121</c:v>
                </c:pt>
                <c:pt idx="84243">
                  <c:v>42121.5</c:v>
                </c:pt>
                <c:pt idx="84244">
                  <c:v>42122</c:v>
                </c:pt>
                <c:pt idx="84245">
                  <c:v>42122.5</c:v>
                </c:pt>
                <c:pt idx="84246">
                  <c:v>42123</c:v>
                </c:pt>
                <c:pt idx="84247">
                  <c:v>42123.5</c:v>
                </c:pt>
                <c:pt idx="84248">
                  <c:v>42124</c:v>
                </c:pt>
                <c:pt idx="84249">
                  <c:v>42124.5</c:v>
                </c:pt>
                <c:pt idx="84250">
                  <c:v>42125</c:v>
                </c:pt>
                <c:pt idx="84251">
                  <c:v>42125.5</c:v>
                </c:pt>
                <c:pt idx="84252">
                  <c:v>42126</c:v>
                </c:pt>
                <c:pt idx="84253">
                  <c:v>42126.5</c:v>
                </c:pt>
                <c:pt idx="84254">
                  <c:v>42127</c:v>
                </c:pt>
                <c:pt idx="84255">
                  <c:v>42127.5</c:v>
                </c:pt>
                <c:pt idx="84256">
                  <c:v>42128</c:v>
                </c:pt>
                <c:pt idx="84257">
                  <c:v>42128.5</c:v>
                </c:pt>
                <c:pt idx="84258">
                  <c:v>42129</c:v>
                </c:pt>
                <c:pt idx="84259">
                  <c:v>42129.5</c:v>
                </c:pt>
                <c:pt idx="84260">
                  <c:v>42130</c:v>
                </c:pt>
                <c:pt idx="84261">
                  <c:v>42130.5</c:v>
                </c:pt>
                <c:pt idx="84262">
                  <c:v>42131</c:v>
                </c:pt>
                <c:pt idx="84263">
                  <c:v>42131.5</c:v>
                </c:pt>
                <c:pt idx="84264">
                  <c:v>42132</c:v>
                </c:pt>
                <c:pt idx="84265">
                  <c:v>42132.5</c:v>
                </c:pt>
                <c:pt idx="84266">
                  <c:v>42133</c:v>
                </c:pt>
                <c:pt idx="84267">
                  <c:v>42133.5</c:v>
                </c:pt>
                <c:pt idx="84268">
                  <c:v>42134</c:v>
                </c:pt>
                <c:pt idx="84269">
                  <c:v>42134.5</c:v>
                </c:pt>
                <c:pt idx="84270">
                  <c:v>42135</c:v>
                </c:pt>
                <c:pt idx="84271">
                  <c:v>42135.5</c:v>
                </c:pt>
                <c:pt idx="84272">
                  <c:v>42136</c:v>
                </c:pt>
                <c:pt idx="84273">
                  <c:v>42136.5</c:v>
                </c:pt>
                <c:pt idx="84274">
                  <c:v>42137</c:v>
                </c:pt>
                <c:pt idx="84275">
                  <c:v>42137.5</c:v>
                </c:pt>
                <c:pt idx="84276">
                  <c:v>42138</c:v>
                </c:pt>
                <c:pt idx="84277">
                  <c:v>42138.5</c:v>
                </c:pt>
                <c:pt idx="84278">
                  <c:v>42139</c:v>
                </c:pt>
                <c:pt idx="84279">
                  <c:v>42139.5</c:v>
                </c:pt>
                <c:pt idx="84280">
                  <c:v>42140</c:v>
                </c:pt>
                <c:pt idx="84281">
                  <c:v>42140.5</c:v>
                </c:pt>
                <c:pt idx="84282">
                  <c:v>42141</c:v>
                </c:pt>
                <c:pt idx="84283">
                  <c:v>42141.5</c:v>
                </c:pt>
                <c:pt idx="84284">
                  <c:v>42142</c:v>
                </c:pt>
                <c:pt idx="84285">
                  <c:v>42142.5</c:v>
                </c:pt>
                <c:pt idx="84286">
                  <c:v>42143</c:v>
                </c:pt>
                <c:pt idx="84287">
                  <c:v>42143.5</c:v>
                </c:pt>
                <c:pt idx="84288">
                  <c:v>42144</c:v>
                </c:pt>
                <c:pt idx="84289">
                  <c:v>42144.5</c:v>
                </c:pt>
                <c:pt idx="84290">
                  <c:v>42145</c:v>
                </c:pt>
                <c:pt idx="84291">
                  <c:v>42145.5</c:v>
                </c:pt>
                <c:pt idx="84292">
                  <c:v>42146</c:v>
                </c:pt>
                <c:pt idx="84293">
                  <c:v>42146.5</c:v>
                </c:pt>
                <c:pt idx="84294">
                  <c:v>42147</c:v>
                </c:pt>
                <c:pt idx="84295">
                  <c:v>42147.5</c:v>
                </c:pt>
                <c:pt idx="84296">
                  <c:v>42148</c:v>
                </c:pt>
                <c:pt idx="84297">
                  <c:v>42148.5</c:v>
                </c:pt>
                <c:pt idx="84298">
                  <c:v>42149</c:v>
                </c:pt>
                <c:pt idx="84299">
                  <c:v>42149.5</c:v>
                </c:pt>
                <c:pt idx="84300">
                  <c:v>42150</c:v>
                </c:pt>
                <c:pt idx="84301">
                  <c:v>42150.5</c:v>
                </c:pt>
                <c:pt idx="84302">
                  <c:v>42151</c:v>
                </c:pt>
                <c:pt idx="84303">
                  <c:v>42151.5</c:v>
                </c:pt>
                <c:pt idx="84304">
                  <c:v>42152</c:v>
                </c:pt>
                <c:pt idx="84305">
                  <c:v>42152.5</c:v>
                </c:pt>
                <c:pt idx="84306">
                  <c:v>42153</c:v>
                </c:pt>
                <c:pt idx="84307">
                  <c:v>42153.5</c:v>
                </c:pt>
                <c:pt idx="84308">
                  <c:v>42154</c:v>
                </c:pt>
                <c:pt idx="84309">
                  <c:v>42154.5</c:v>
                </c:pt>
                <c:pt idx="84310">
                  <c:v>42155</c:v>
                </c:pt>
                <c:pt idx="84311">
                  <c:v>42155.5</c:v>
                </c:pt>
                <c:pt idx="84312">
                  <c:v>42156</c:v>
                </c:pt>
                <c:pt idx="84313">
                  <c:v>42156.5</c:v>
                </c:pt>
                <c:pt idx="84314">
                  <c:v>42157</c:v>
                </c:pt>
                <c:pt idx="84315">
                  <c:v>42157.5</c:v>
                </c:pt>
                <c:pt idx="84316">
                  <c:v>42158</c:v>
                </c:pt>
                <c:pt idx="84317">
                  <c:v>42158.5</c:v>
                </c:pt>
                <c:pt idx="84318">
                  <c:v>42159</c:v>
                </c:pt>
                <c:pt idx="84319">
                  <c:v>42159.5</c:v>
                </c:pt>
                <c:pt idx="84320">
                  <c:v>42160</c:v>
                </c:pt>
                <c:pt idx="84321">
                  <c:v>42160.5</c:v>
                </c:pt>
                <c:pt idx="84322">
                  <c:v>42161</c:v>
                </c:pt>
                <c:pt idx="84323">
                  <c:v>42161.5</c:v>
                </c:pt>
                <c:pt idx="84324">
                  <c:v>42162</c:v>
                </c:pt>
                <c:pt idx="84325">
                  <c:v>42162.5</c:v>
                </c:pt>
                <c:pt idx="84326">
                  <c:v>42163</c:v>
                </c:pt>
                <c:pt idx="84327">
                  <c:v>42163.5</c:v>
                </c:pt>
                <c:pt idx="84328">
                  <c:v>42164</c:v>
                </c:pt>
                <c:pt idx="84329">
                  <c:v>42164.5</c:v>
                </c:pt>
                <c:pt idx="84330">
                  <c:v>42165</c:v>
                </c:pt>
                <c:pt idx="84331">
                  <c:v>42165.5</c:v>
                </c:pt>
                <c:pt idx="84332">
                  <c:v>42166</c:v>
                </c:pt>
                <c:pt idx="84333">
                  <c:v>42166.5</c:v>
                </c:pt>
                <c:pt idx="84334">
                  <c:v>42167</c:v>
                </c:pt>
                <c:pt idx="84335">
                  <c:v>42167.5</c:v>
                </c:pt>
                <c:pt idx="84336">
                  <c:v>42168</c:v>
                </c:pt>
                <c:pt idx="84337">
                  <c:v>42168.5</c:v>
                </c:pt>
                <c:pt idx="84338">
                  <c:v>42169</c:v>
                </c:pt>
                <c:pt idx="84339">
                  <c:v>42169.5</c:v>
                </c:pt>
                <c:pt idx="84340">
                  <c:v>42170</c:v>
                </c:pt>
                <c:pt idx="84341">
                  <c:v>42170.5</c:v>
                </c:pt>
                <c:pt idx="84342">
                  <c:v>42171</c:v>
                </c:pt>
                <c:pt idx="84343">
                  <c:v>42171.5</c:v>
                </c:pt>
                <c:pt idx="84344">
                  <c:v>42172</c:v>
                </c:pt>
                <c:pt idx="84345">
                  <c:v>42172.5</c:v>
                </c:pt>
                <c:pt idx="84346">
                  <c:v>42173</c:v>
                </c:pt>
                <c:pt idx="84347">
                  <c:v>42173.5</c:v>
                </c:pt>
                <c:pt idx="84348">
                  <c:v>42174</c:v>
                </c:pt>
                <c:pt idx="84349">
                  <c:v>42174.5</c:v>
                </c:pt>
                <c:pt idx="84350">
                  <c:v>42175</c:v>
                </c:pt>
                <c:pt idx="84351">
                  <c:v>42175.5</c:v>
                </c:pt>
                <c:pt idx="84352">
                  <c:v>42176</c:v>
                </c:pt>
                <c:pt idx="84353">
                  <c:v>42176.5</c:v>
                </c:pt>
                <c:pt idx="84354">
                  <c:v>42177</c:v>
                </c:pt>
                <c:pt idx="84355">
                  <c:v>42177.5</c:v>
                </c:pt>
                <c:pt idx="84356">
                  <c:v>42178</c:v>
                </c:pt>
                <c:pt idx="84357">
                  <c:v>42178.5</c:v>
                </c:pt>
                <c:pt idx="84358">
                  <c:v>42179</c:v>
                </c:pt>
                <c:pt idx="84359">
                  <c:v>42179.5</c:v>
                </c:pt>
                <c:pt idx="84360">
                  <c:v>42180</c:v>
                </c:pt>
                <c:pt idx="84361">
                  <c:v>42180.5</c:v>
                </c:pt>
                <c:pt idx="84362">
                  <c:v>42181</c:v>
                </c:pt>
                <c:pt idx="84363">
                  <c:v>42181.5</c:v>
                </c:pt>
                <c:pt idx="84364">
                  <c:v>42182</c:v>
                </c:pt>
                <c:pt idx="84365">
                  <c:v>42182.5</c:v>
                </c:pt>
                <c:pt idx="84366">
                  <c:v>42183</c:v>
                </c:pt>
                <c:pt idx="84367">
                  <c:v>42183.5</c:v>
                </c:pt>
                <c:pt idx="84368">
                  <c:v>42184</c:v>
                </c:pt>
                <c:pt idx="84369">
                  <c:v>42184.5</c:v>
                </c:pt>
                <c:pt idx="84370">
                  <c:v>42185</c:v>
                </c:pt>
                <c:pt idx="84371">
                  <c:v>42185.5</c:v>
                </c:pt>
                <c:pt idx="84372">
                  <c:v>42186</c:v>
                </c:pt>
                <c:pt idx="84373">
                  <c:v>42186.5</c:v>
                </c:pt>
                <c:pt idx="84374">
                  <c:v>42187</c:v>
                </c:pt>
                <c:pt idx="84375">
                  <c:v>42187.5</c:v>
                </c:pt>
                <c:pt idx="84376">
                  <c:v>42188</c:v>
                </c:pt>
                <c:pt idx="84377">
                  <c:v>42188.5</c:v>
                </c:pt>
                <c:pt idx="84378">
                  <c:v>42189</c:v>
                </c:pt>
                <c:pt idx="84379">
                  <c:v>42189.5</c:v>
                </c:pt>
                <c:pt idx="84380">
                  <c:v>42190</c:v>
                </c:pt>
                <c:pt idx="84381">
                  <c:v>42190.5</c:v>
                </c:pt>
                <c:pt idx="84382">
                  <c:v>42191</c:v>
                </c:pt>
                <c:pt idx="84383">
                  <c:v>42191.5</c:v>
                </c:pt>
                <c:pt idx="84384">
                  <c:v>42192</c:v>
                </c:pt>
                <c:pt idx="84385">
                  <c:v>42192.5</c:v>
                </c:pt>
                <c:pt idx="84386">
                  <c:v>42193</c:v>
                </c:pt>
                <c:pt idx="84387">
                  <c:v>42193.5</c:v>
                </c:pt>
                <c:pt idx="84388">
                  <c:v>42194</c:v>
                </c:pt>
                <c:pt idx="84389">
                  <c:v>42194.5</c:v>
                </c:pt>
                <c:pt idx="84390">
                  <c:v>42195</c:v>
                </c:pt>
                <c:pt idx="84391">
                  <c:v>42195.5</c:v>
                </c:pt>
                <c:pt idx="84392">
                  <c:v>42196</c:v>
                </c:pt>
                <c:pt idx="84393">
                  <c:v>42196.5</c:v>
                </c:pt>
                <c:pt idx="84394">
                  <c:v>42197</c:v>
                </c:pt>
                <c:pt idx="84395">
                  <c:v>42197.5</c:v>
                </c:pt>
                <c:pt idx="84396">
                  <c:v>42198</c:v>
                </c:pt>
                <c:pt idx="84397">
                  <c:v>42198.5</c:v>
                </c:pt>
                <c:pt idx="84398">
                  <c:v>42199</c:v>
                </c:pt>
                <c:pt idx="84399">
                  <c:v>42199.5</c:v>
                </c:pt>
                <c:pt idx="84400">
                  <c:v>42200</c:v>
                </c:pt>
                <c:pt idx="84401">
                  <c:v>42200.5</c:v>
                </c:pt>
                <c:pt idx="84402">
                  <c:v>42201</c:v>
                </c:pt>
                <c:pt idx="84403">
                  <c:v>42201.5</c:v>
                </c:pt>
                <c:pt idx="84404">
                  <c:v>42202</c:v>
                </c:pt>
                <c:pt idx="84405">
                  <c:v>42202.5</c:v>
                </c:pt>
                <c:pt idx="84406">
                  <c:v>42203</c:v>
                </c:pt>
                <c:pt idx="84407">
                  <c:v>42203.5</c:v>
                </c:pt>
                <c:pt idx="84408">
                  <c:v>42204</c:v>
                </c:pt>
                <c:pt idx="84409">
                  <c:v>42204.5</c:v>
                </c:pt>
                <c:pt idx="84410">
                  <c:v>42205</c:v>
                </c:pt>
                <c:pt idx="84411">
                  <c:v>42205.5</c:v>
                </c:pt>
                <c:pt idx="84412">
                  <c:v>42206</c:v>
                </c:pt>
                <c:pt idx="84413">
                  <c:v>42206.5</c:v>
                </c:pt>
                <c:pt idx="84414">
                  <c:v>42207</c:v>
                </c:pt>
                <c:pt idx="84415">
                  <c:v>42207.5</c:v>
                </c:pt>
                <c:pt idx="84416">
                  <c:v>42208</c:v>
                </c:pt>
                <c:pt idx="84417">
                  <c:v>42208.5</c:v>
                </c:pt>
                <c:pt idx="84418">
                  <c:v>42209</c:v>
                </c:pt>
                <c:pt idx="84419">
                  <c:v>42209.5</c:v>
                </c:pt>
                <c:pt idx="84420">
                  <c:v>42210</c:v>
                </c:pt>
                <c:pt idx="84421">
                  <c:v>42210.5</c:v>
                </c:pt>
                <c:pt idx="84422">
                  <c:v>42211</c:v>
                </c:pt>
                <c:pt idx="84423">
                  <c:v>42211.5</c:v>
                </c:pt>
                <c:pt idx="84424">
                  <c:v>42212</c:v>
                </c:pt>
                <c:pt idx="84425">
                  <c:v>42212.5</c:v>
                </c:pt>
                <c:pt idx="84426">
                  <c:v>42213</c:v>
                </c:pt>
                <c:pt idx="84427">
                  <c:v>42213.5</c:v>
                </c:pt>
                <c:pt idx="84428">
                  <c:v>42214</c:v>
                </c:pt>
                <c:pt idx="84429">
                  <c:v>42214.5</c:v>
                </c:pt>
                <c:pt idx="84430">
                  <c:v>42215</c:v>
                </c:pt>
                <c:pt idx="84431">
                  <c:v>42215.5</c:v>
                </c:pt>
                <c:pt idx="84432">
                  <c:v>42216</c:v>
                </c:pt>
                <c:pt idx="84433">
                  <c:v>42216.5</c:v>
                </c:pt>
                <c:pt idx="84434">
                  <c:v>42217</c:v>
                </c:pt>
                <c:pt idx="84435">
                  <c:v>42217.5</c:v>
                </c:pt>
                <c:pt idx="84436">
                  <c:v>42218</c:v>
                </c:pt>
                <c:pt idx="84437">
                  <c:v>42218.5</c:v>
                </c:pt>
                <c:pt idx="84438">
                  <c:v>42219</c:v>
                </c:pt>
                <c:pt idx="84439">
                  <c:v>42219.5</c:v>
                </c:pt>
                <c:pt idx="84440">
                  <c:v>42220</c:v>
                </c:pt>
                <c:pt idx="84441">
                  <c:v>42220.5</c:v>
                </c:pt>
                <c:pt idx="84442">
                  <c:v>42221</c:v>
                </c:pt>
                <c:pt idx="84443">
                  <c:v>42221.5</c:v>
                </c:pt>
                <c:pt idx="84444">
                  <c:v>42222</c:v>
                </c:pt>
                <c:pt idx="84445">
                  <c:v>42222.5</c:v>
                </c:pt>
                <c:pt idx="84446">
                  <c:v>42223</c:v>
                </c:pt>
                <c:pt idx="84447">
                  <c:v>42223.5</c:v>
                </c:pt>
                <c:pt idx="84448">
                  <c:v>42224</c:v>
                </c:pt>
                <c:pt idx="84449">
                  <c:v>42224.5</c:v>
                </c:pt>
                <c:pt idx="84450">
                  <c:v>42225</c:v>
                </c:pt>
                <c:pt idx="84451">
                  <c:v>42225.5</c:v>
                </c:pt>
                <c:pt idx="84452">
                  <c:v>42226</c:v>
                </c:pt>
                <c:pt idx="84453">
                  <c:v>42226.5</c:v>
                </c:pt>
                <c:pt idx="84454">
                  <c:v>42227</c:v>
                </c:pt>
                <c:pt idx="84455">
                  <c:v>42227.5</c:v>
                </c:pt>
                <c:pt idx="84456">
                  <c:v>42228</c:v>
                </c:pt>
                <c:pt idx="84457">
                  <c:v>42228.5</c:v>
                </c:pt>
                <c:pt idx="84458">
                  <c:v>42229</c:v>
                </c:pt>
                <c:pt idx="84459">
                  <c:v>42229.5</c:v>
                </c:pt>
                <c:pt idx="84460">
                  <c:v>42230</c:v>
                </c:pt>
                <c:pt idx="84461">
                  <c:v>42230.5</c:v>
                </c:pt>
                <c:pt idx="84462">
                  <c:v>42231</c:v>
                </c:pt>
                <c:pt idx="84463">
                  <c:v>42231.5</c:v>
                </c:pt>
                <c:pt idx="84464">
                  <c:v>42232</c:v>
                </c:pt>
                <c:pt idx="84465">
                  <c:v>42232.5</c:v>
                </c:pt>
                <c:pt idx="84466">
                  <c:v>42233</c:v>
                </c:pt>
                <c:pt idx="84467">
                  <c:v>42233.5</c:v>
                </c:pt>
                <c:pt idx="84468">
                  <c:v>42234</c:v>
                </c:pt>
                <c:pt idx="84469">
                  <c:v>42234.5</c:v>
                </c:pt>
                <c:pt idx="84470">
                  <c:v>42235</c:v>
                </c:pt>
                <c:pt idx="84471">
                  <c:v>42235.5</c:v>
                </c:pt>
                <c:pt idx="84472">
                  <c:v>42236</c:v>
                </c:pt>
                <c:pt idx="84473">
                  <c:v>42236.5</c:v>
                </c:pt>
                <c:pt idx="84474">
                  <c:v>42237</c:v>
                </c:pt>
                <c:pt idx="84475">
                  <c:v>42237.5</c:v>
                </c:pt>
                <c:pt idx="84476">
                  <c:v>42238</c:v>
                </c:pt>
                <c:pt idx="84477">
                  <c:v>42238.5</c:v>
                </c:pt>
                <c:pt idx="84478">
                  <c:v>42239</c:v>
                </c:pt>
                <c:pt idx="84479">
                  <c:v>42239.5</c:v>
                </c:pt>
                <c:pt idx="84480">
                  <c:v>42240</c:v>
                </c:pt>
                <c:pt idx="84481">
                  <c:v>42240.5</c:v>
                </c:pt>
                <c:pt idx="84482">
                  <c:v>42241</c:v>
                </c:pt>
                <c:pt idx="84483">
                  <c:v>42241.5</c:v>
                </c:pt>
                <c:pt idx="84484">
                  <c:v>42242</c:v>
                </c:pt>
                <c:pt idx="84485">
                  <c:v>42242.5</c:v>
                </c:pt>
                <c:pt idx="84486">
                  <c:v>42243</c:v>
                </c:pt>
                <c:pt idx="84487">
                  <c:v>42243.5</c:v>
                </c:pt>
                <c:pt idx="84488">
                  <c:v>42244</c:v>
                </c:pt>
                <c:pt idx="84489">
                  <c:v>42244.5</c:v>
                </c:pt>
                <c:pt idx="84490">
                  <c:v>42245</c:v>
                </c:pt>
                <c:pt idx="84491">
                  <c:v>42245.5</c:v>
                </c:pt>
                <c:pt idx="84492">
                  <c:v>42246</c:v>
                </c:pt>
                <c:pt idx="84493">
                  <c:v>42246.5</c:v>
                </c:pt>
                <c:pt idx="84494">
                  <c:v>42247</c:v>
                </c:pt>
                <c:pt idx="84495">
                  <c:v>42247.5</c:v>
                </c:pt>
                <c:pt idx="84496">
                  <c:v>42248</c:v>
                </c:pt>
                <c:pt idx="84497">
                  <c:v>42248.5</c:v>
                </c:pt>
                <c:pt idx="84498">
                  <c:v>42249</c:v>
                </c:pt>
                <c:pt idx="84499">
                  <c:v>42249.5</c:v>
                </c:pt>
                <c:pt idx="84500">
                  <c:v>42250</c:v>
                </c:pt>
                <c:pt idx="84501">
                  <c:v>42250.5</c:v>
                </c:pt>
                <c:pt idx="84502">
                  <c:v>42251</c:v>
                </c:pt>
                <c:pt idx="84503">
                  <c:v>42251.5</c:v>
                </c:pt>
                <c:pt idx="84504">
                  <c:v>42252</c:v>
                </c:pt>
                <c:pt idx="84505">
                  <c:v>42252.5</c:v>
                </c:pt>
                <c:pt idx="84506">
                  <c:v>42253</c:v>
                </c:pt>
                <c:pt idx="84507">
                  <c:v>42253.5</c:v>
                </c:pt>
                <c:pt idx="84508">
                  <c:v>42254</c:v>
                </c:pt>
                <c:pt idx="84509">
                  <c:v>42254.5</c:v>
                </c:pt>
                <c:pt idx="84510">
                  <c:v>42255</c:v>
                </c:pt>
                <c:pt idx="84511">
                  <c:v>42255.5</c:v>
                </c:pt>
                <c:pt idx="84512">
                  <c:v>42256</c:v>
                </c:pt>
                <c:pt idx="84513">
                  <c:v>42256.5</c:v>
                </c:pt>
                <c:pt idx="84514">
                  <c:v>42257</c:v>
                </c:pt>
                <c:pt idx="84515">
                  <c:v>42257.5</c:v>
                </c:pt>
                <c:pt idx="84516">
                  <c:v>42258</c:v>
                </c:pt>
                <c:pt idx="84517">
                  <c:v>42258.5</c:v>
                </c:pt>
                <c:pt idx="84518">
                  <c:v>42259</c:v>
                </c:pt>
                <c:pt idx="84519">
                  <c:v>42259.5</c:v>
                </c:pt>
                <c:pt idx="84520">
                  <c:v>42260</c:v>
                </c:pt>
                <c:pt idx="84521">
                  <c:v>42260.5</c:v>
                </c:pt>
                <c:pt idx="84522">
                  <c:v>42261</c:v>
                </c:pt>
                <c:pt idx="84523">
                  <c:v>42261.5</c:v>
                </c:pt>
                <c:pt idx="84524">
                  <c:v>42262</c:v>
                </c:pt>
                <c:pt idx="84525">
                  <c:v>42262.5</c:v>
                </c:pt>
                <c:pt idx="84526">
                  <c:v>42263</c:v>
                </c:pt>
                <c:pt idx="84527">
                  <c:v>42263.5</c:v>
                </c:pt>
                <c:pt idx="84528">
                  <c:v>42264</c:v>
                </c:pt>
                <c:pt idx="84529">
                  <c:v>42264.5</c:v>
                </c:pt>
                <c:pt idx="84530">
                  <c:v>42265</c:v>
                </c:pt>
                <c:pt idx="84531">
                  <c:v>42265.5</c:v>
                </c:pt>
                <c:pt idx="84532">
                  <c:v>42266</c:v>
                </c:pt>
                <c:pt idx="84533">
                  <c:v>42266.5</c:v>
                </c:pt>
                <c:pt idx="84534">
                  <c:v>42267</c:v>
                </c:pt>
                <c:pt idx="84535">
                  <c:v>42267.5</c:v>
                </c:pt>
                <c:pt idx="84536">
                  <c:v>42268</c:v>
                </c:pt>
                <c:pt idx="84537">
                  <c:v>42268.5</c:v>
                </c:pt>
                <c:pt idx="84538">
                  <c:v>42269</c:v>
                </c:pt>
                <c:pt idx="84539">
                  <c:v>42269.5</c:v>
                </c:pt>
                <c:pt idx="84540">
                  <c:v>42270</c:v>
                </c:pt>
                <c:pt idx="84541">
                  <c:v>42270.5</c:v>
                </c:pt>
                <c:pt idx="84542">
                  <c:v>42271</c:v>
                </c:pt>
                <c:pt idx="84543">
                  <c:v>42271.5</c:v>
                </c:pt>
                <c:pt idx="84544">
                  <c:v>42272</c:v>
                </c:pt>
                <c:pt idx="84545">
                  <c:v>42272.5</c:v>
                </c:pt>
                <c:pt idx="84546">
                  <c:v>42273</c:v>
                </c:pt>
                <c:pt idx="84547">
                  <c:v>42273.5</c:v>
                </c:pt>
                <c:pt idx="84548">
                  <c:v>42274</c:v>
                </c:pt>
                <c:pt idx="84549">
                  <c:v>42274.5</c:v>
                </c:pt>
                <c:pt idx="84550">
                  <c:v>42275</c:v>
                </c:pt>
                <c:pt idx="84551">
                  <c:v>42275.5</c:v>
                </c:pt>
                <c:pt idx="84552">
                  <c:v>42276</c:v>
                </c:pt>
                <c:pt idx="84553">
                  <c:v>42276.5</c:v>
                </c:pt>
                <c:pt idx="84554">
                  <c:v>42277</c:v>
                </c:pt>
                <c:pt idx="84555">
                  <c:v>42277.5</c:v>
                </c:pt>
                <c:pt idx="84556">
                  <c:v>42278</c:v>
                </c:pt>
                <c:pt idx="84557">
                  <c:v>42278.5</c:v>
                </c:pt>
                <c:pt idx="84558">
                  <c:v>42279</c:v>
                </c:pt>
                <c:pt idx="84559">
                  <c:v>42279.5</c:v>
                </c:pt>
                <c:pt idx="84560">
                  <c:v>42280</c:v>
                </c:pt>
                <c:pt idx="84561">
                  <c:v>42280.5</c:v>
                </c:pt>
                <c:pt idx="84562">
                  <c:v>42281</c:v>
                </c:pt>
                <c:pt idx="84563">
                  <c:v>42281.5</c:v>
                </c:pt>
                <c:pt idx="84564">
                  <c:v>42282</c:v>
                </c:pt>
                <c:pt idx="84565">
                  <c:v>42282.5</c:v>
                </c:pt>
                <c:pt idx="84566">
                  <c:v>42283</c:v>
                </c:pt>
                <c:pt idx="84567">
                  <c:v>42283.5</c:v>
                </c:pt>
                <c:pt idx="84568">
                  <c:v>42284</c:v>
                </c:pt>
                <c:pt idx="84569">
                  <c:v>42284.5</c:v>
                </c:pt>
                <c:pt idx="84570">
                  <c:v>42285</c:v>
                </c:pt>
                <c:pt idx="84571">
                  <c:v>42285.5</c:v>
                </c:pt>
                <c:pt idx="84572">
                  <c:v>42286</c:v>
                </c:pt>
                <c:pt idx="84573">
                  <c:v>42286.5</c:v>
                </c:pt>
                <c:pt idx="84574">
                  <c:v>42287</c:v>
                </c:pt>
                <c:pt idx="84575">
                  <c:v>42287.5</c:v>
                </c:pt>
                <c:pt idx="84576">
                  <c:v>42288</c:v>
                </c:pt>
                <c:pt idx="84577">
                  <c:v>42288.5</c:v>
                </c:pt>
                <c:pt idx="84578">
                  <c:v>42289</c:v>
                </c:pt>
                <c:pt idx="84579">
                  <c:v>42289.5</c:v>
                </c:pt>
                <c:pt idx="84580">
                  <c:v>42290</c:v>
                </c:pt>
                <c:pt idx="84581">
                  <c:v>42290.5</c:v>
                </c:pt>
                <c:pt idx="84582">
                  <c:v>42291</c:v>
                </c:pt>
                <c:pt idx="84583">
                  <c:v>42291.5</c:v>
                </c:pt>
                <c:pt idx="84584">
                  <c:v>42292</c:v>
                </c:pt>
                <c:pt idx="84585">
                  <c:v>42292.5</c:v>
                </c:pt>
                <c:pt idx="84586">
                  <c:v>42293</c:v>
                </c:pt>
                <c:pt idx="84587">
                  <c:v>42293.5</c:v>
                </c:pt>
                <c:pt idx="84588">
                  <c:v>42294</c:v>
                </c:pt>
                <c:pt idx="84589">
                  <c:v>42294.5</c:v>
                </c:pt>
                <c:pt idx="84590">
                  <c:v>42295</c:v>
                </c:pt>
                <c:pt idx="84591">
                  <c:v>42295.5</c:v>
                </c:pt>
                <c:pt idx="84592">
                  <c:v>42296</c:v>
                </c:pt>
                <c:pt idx="84593">
                  <c:v>42296.5</c:v>
                </c:pt>
                <c:pt idx="84594">
                  <c:v>42297</c:v>
                </c:pt>
                <c:pt idx="84595">
                  <c:v>42297.5</c:v>
                </c:pt>
                <c:pt idx="84596">
                  <c:v>42298</c:v>
                </c:pt>
                <c:pt idx="84597">
                  <c:v>42298.5</c:v>
                </c:pt>
                <c:pt idx="84598">
                  <c:v>42299</c:v>
                </c:pt>
                <c:pt idx="84599">
                  <c:v>42299.5</c:v>
                </c:pt>
                <c:pt idx="84600">
                  <c:v>42300</c:v>
                </c:pt>
                <c:pt idx="84601">
                  <c:v>42300.5</c:v>
                </c:pt>
                <c:pt idx="84602">
                  <c:v>42301</c:v>
                </c:pt>
                <c:pt idx="84603">
                  <c:v>42301.5</c:v>
                </c:pt>
                <c:pt idx="84604">
                  <c:v>42302</c:v>
                </c:pt>
                <c:pt idx="84605">
                  <c:v>42302.5</c:v>
                </c:pt>
                <c:pt idx="84606">
                  <c:v>42303</c:v>
                </c:pt>
                <c:pt idx="84607">
                  <c:v>42303.5</c:v>
                </c:pt>
                <c:pt idx="84608">
                  <c:v>42304</c:v>
                </c:pt>
                <c:pt idx="84609">
                  <c:v>42304.5</c:v>
                </c:pt>
                <c:pt idx="84610">
                  <c:v>42305</c:v>
                </c:pt>
                <c:pt idx="84611">
                  <c:v>42305.5</c:v>
                </c:pt>
                <c:pt idx="84612">
                  <c:v>42306</c:v>
                </c:pt>
                <c:pt idx="84613">
                  <c:v>42306.5</c:v>
                </c:pt>
                <c:pt idx="84614">
                  <c:v>42307</c:v>
                </c:pt>
                <c:pt idx="84615">
                  <c:v>42307.5</c:v>
                </c:pt>
                <c:pt idx="84616">
                  <c:v>42308</c:v>
                </c:pt>
                <c:pt idx="84617">
                  <c:v>42308.5</c:v>
                </c:pt>
                <c:pt idx="84618">
                  <c:v>42309</c:v>
                </c:pt>
                <c:pt idx="84619">
                  <c:v>42309.5</c:v>
                </c:pt>
                <c:pt idx="84620">
                  <c:v>42310</c:v>
                </c:pt>
                <c:pt idx="84621">
                  <c:v>42310.5</c:v>
                </c:pt>
                <c:pt idx="84622">
                  <c:v>42311</c:v>
                </c:pt>
                <c:pt idx="84623">
                  <c:v>42311.5</c:v>
                </c:pt>
                <c:pt idx="84624">
                  <c:v>42312</c:v>
                </c:pt>
                <c:pt idx="84625">
                  <c:v>42312.5</c:v>
                </c:pt>
                <c:pt idx="84626">
                  <c:v>42313</c:v>
                </c:pt>
                <c:pt idx="84627">
                  <c:v>42313.5</c:v>
                </c:pt>
                <c:pt idx="84628">
                  <c:v>42314</c:v>
                </c:pt>
                <c:pt idx="84629">
                  <c:v>42314.5</c:v>
                </c:pt>
                <c:pt idx="84630">
                  <c:v>42315</c:v>
                </c:pt>
                <c:pt idx="84631">
                  <c:v>42315.5</c:v>
                </c:pt>
                <c:pt idx="84632">
                  <c:v>42316</c:v>
                </c:pt>
                <c:pt idx="84633">
                  <c:v>42316.5</c:v>
                </c:pt>
                <c:pt idx="84634">
                  <c:v>42317</c:v>
                </c:pt>
                <c:pt idx="84635">
                  <c:v>42317.5</c:v>
                </c:pt>
                <c:pt idx="84636">
                  <c:v>42318</c:v>
                </c:pt>
                <c:pt idx="84637">
                  <c:v>42318.5</c:v>
                </c:pt>
                <c:pt idx="84638">
                  <c:v>42319</c:v>
                </c:pt>
                <c:pt idx="84639">
                  <c:v>42319.5</c:v>
                </c:pt>
                <c:pt idx="84640">
                  <c:v>42320</c:v>
                </c:pt>
                <c:pt idx="84641">
                  <c:v>42320.5</c:v>
                </c:pt>
                <c:pt idx="84642">
                  <c:v>42321</c:v>
                </c:pt>
                <c:pt idx="84643">
                  <c:v>42321.5</c:v>
                </c:pt>
                <c:pt idx="84644">
                  <c:v>42322</c:v>
                </c:pt>
                <c:pt idx="84645">
                  <c:v>42322.5</c:v>
                </c:pt>
                <c:pt idx="84646">
                  <c:v>42323</c:v>
                </c:pt>
                <c:pt idx="84647">
                  <c:v>42323.5</c:v>
                </c:pt>
                <c:pt idx="84648">
                  <c:v>42324</c:v>
                </c:pt>
                <c:pt idx="84649">
                  <c:v>42324.5</c:v>
                </c:pt>
                <c:pt idx="84650">
                  <c:v>42325</c:v>
                </c:pt>
                <c:pt idx="84651">
                  <c:v>42325.5</c:v>
                </c:pt>
                <c:pt idx="84652">
                  <c:v>42326</c:v>
                </c:pt>
                <c:pt idx="84653">
                  <c:v>42326.5</c:v>
                </c:pt>
                <c:pt idx="84654">
                  <c:v>42327</c:v>
                </c:pt>
                <c:pt idx="84655">
                  <c:v>42327.5</c:v>
                </c:pt>
                <c:pt idx="84656">
                  <c:v>42328</c:v>
                </c:pt>
                <c:pt idx="84657">
                  <c:v>42328.5</c:v>
                </c:pt>
                <c:pt idx="84658">
                  <c:v>42329</c:v>
                </c:pt>
                <c:pt idx="84659">
                  <c:v>42329.5</c:v>
                </c:pt>
                <c:pt idx="84660">
                  <c:v>42330</c:v>
                </c:pt>
                <c:pt idx="84661">
                  <c:v>42330.5</c:v>
                </c:pt>
                <c:pt idx="84662">
                  <c:v>42331</c:v>
                </c:pt>
                <c:pt idx="84663">
                  <c:v>42331.5</c:v>
                </c:pt>
                <c:pt idx="84664">
                  <c:v>42332</c:v>
                </c:pt>
                <c:pt idx="84665">
                  <c:v>42332.5</c:v>
                </c:pt>
                <c:pt idx="84666">
                  <c:v>42333</c:v>
                </c:pt>
                <c:pt idx="84667">
                  <c:v>42333.5</c:v>
                </c:pt>
                <c:pt idx="84668">
                  <c:v>42334</c:v>
                </c:pt>
                <c:pt idx="84669">
                  <c:v>42334.5</c:v>
                </c:pt>
                <c:pt idx="84670">
                  <c:v>42335</c:v>
                </c:pt>
                <c:pt idx="84671">
                  <c:v>42335.5</c:v>
                </c:pt>
                <c:pt idx="84672">
                  <c:v>42336</c:v>
                </c:pt>
                <c:pt idx="84673">
                  <c:v>42336.5</c:v>
                </c:pt>
                <c:pt idx="84674">
                  <c:v>42337</c:v>
                </c:pt>
                <c:pt idx="84675">
                  <c:v>42337.5</c:v>
                </c:pt>
                <c:pt idx="84676">
                  <c:v>42338</c:v>
                </c:pt>
                <c:pt idx="84677">
                  <c:v>42338.5</c:v>
                </c:pt>
                <c:pt idx="84678">
                  <c:v>42339</c:v>
                </c:pt>
                <c:pt idx="84679">
                  <c:v>42339.5</c:v>
                </c:pt>
                <c:pt idx="84680">
                  <c:v>42340</c:v>
                </c:pt>
                <c:pt idx="84681">
                  <c:v>42340.5</c:v>
                </c:pt>
                <c:pt idx="84682">
                  <c:v>42341</c:v>
                </c:pt>
                <c:pt idx="84683">
                  <c:v>42341.5</c:v>
                </c:pt>
                <c:pt idx="84684">
                  <c:v>42342</c:v>
                </c:pt>
                <c:pt idx="84685">
                  <c:v>42342.5</c:v>
                </c:pt>
                <c:pt idx="84686">
                  <c:v>42343</c:v>
                </c:pt>
                <c:pt idx="84687">
                  <c:v>42343.5</c:v>
                </c:pt>
                <c:pt idx="84688">
                  <c:v>42344</c:v>
                </c:pt>
                <c:pt idx="84689">
                  <c:v>42344.5</c:v>
                </c:pt>
                <c:pt idx="84690">
                  <c:v>42345</c:v>
                </c:pt>
                <c:pt idx="84691">
                  <c:v>42345.5</c:v>
                </c:pt>
                <c:pt idx="84692">
                  <c:v>42346</c:v>
                </c:pt>
                <c:pt idx="84693">
                  <c:v>42346.5</c:v>
                </c:pt>
                <c:pt idx="84694">
                  <c:v>42347</c:v>
                </c:pt>
                <c:pt idx="84695">
                  <c:v>42347.5</c:v>
                </c:pt>
                <c:pt idx="84696">
                  <c:v>42348</c:v>
                </c:pt>
                <c:pt idx="84697">
                  <c:v>42348.5</c:v>
                </c:pt>
                <c:pt idx="84698">
                  <c:v>42349</c:v>
                </c:pt>
                <c:pt idx="84699">
                  <c:v>42349.5</c:v>
                </c:pt>
                <c:pt idx="84700">
                  <c:v>42350</c:v>
                </c:pt>
                <c:pt idx="84701">
                  <c:v>42350.5</c:v>
                </c:pt>
                <c:pt idx="84702">
                  <c:v>42351</c:v>
                </c:pt>
                <c:pt idx="84703">
                  <c:v>42351.5</c:v>
                </c:pt>
                <c:pt idx="84704">
                  <c:v>42352</c:v>
                </c:pt>
                <c:pt idx="84705">
                  <c:v>42352.5</c:v>
                </c:pt>
                <c:pt idx="84706">
                  <c:v>42353</c:v>
                </c:pt>
                <c:pt idx="84707">
                  <c:v>42353.5</c:v>
                </c:pt>
                <c:pt idx="84708">
                  <c:v>42354</c:v>
                </c:pt>
                <c:pt idx="84709">
                  <c:v>42354.5</c:v>
                </c:pt>
                <c:pt idx="84710">
                  <c:v>42355</c:v>
                </c:pt>
                <c:pt idx="84711">
                  <c:v>42355.5</c:v>
                </c:pt>
                <c:pt idx="84712">
                  <c:v>42356</c:v>
                </c:pt>
                <c:pt idx="84713">
                  <c:v>42356.5</c:v>
                </c:pt>
                <c:pt idx="84714">
                  <c:v>42357</c:v>
                </c:pt>
                <c:pt idx="84715">
                  <c:v>42357.5</c:v>
                </c:pt>
                <c:pt idx="84716">
                  <c:v>42358</c:v>
                </c:pt>
                <c:pt idx="84717">
                  <c:v>42358.5</c:v>
                </c:pt>
                <c:pt idx="84718">
                  <c:v>42359</c:v>
                </c:pt>
                <c:pt idx="84719">
                  <c:v>42359.5</c:v>
                </c:pt>
                <c:pt idx="84720">
                  <c:v>42360</c:v>
                </c:pt>
                <c:pt idx="84721">
                  <c:v>42360.5</c:v>
                </c:pt>
                <c:pt idx="84722">
                  <c:v>42361</c:v>
                </c:pt>
                <c:pt idx="84723">
                  <c:v>42361.5</c:v>
                </c:pt>
                <c:pt idx="84724">
                  <c:v>42362</c:v>
                </c:pt>
                <c:pt idx="84725">
                  <c:v>42362.5</c:v>
                </c:pt>
                <c:pt idx="84726">
                  <c:v>42363</c:v>
                </c:pt>
                <c:pt idx="84727">
                  <c:v>42363.5</c:v>
                </c:pt>
                <c:pt idx="84728">
                  <c:v>42364</c:v>
                </c:pt>
                <c:pt idx="84729">
                  <c:v>42364.5</c:v>
                </c:pt>
                <c:pt idx="84730">
                  <c:v>42365</c:v>
                </c:pt>
                <c:pt idx="84731">
                  <c:v>42365.5</c:v>
                </c:pt>
                <c:pt idx="84732">
                  <c:v>42366</c:v>
                </c:pt>
                <c:pt idx="84733">
                  <c:v>42366.5</c:v>
                </c:pt>
                <c:pt idx="84734">
                  <c:v>42367</c:v>
                </c:pt>
                <c:pt idx="84735">
                  <c:v>42367.5</c:v>
                </c:pt>
                <c:pt idx="84736">
                  <c:v>42368</c:v>
                </c:pt>
                <c:pt idx="84737">
                  <c:v>42368.5</c:v>
                </c:pt>
                <c:pt idx="84738">
                  <c:v>42369</c:v>
                </c:pt>
                <c:pt idx="84739">
                  <c:v>42369.5</c:v>
                </c:pt>
                <c:pt idx="84740">
                  <c:v>42370</c:v>
                </c:pt>
                <c:pt idx="84741">
                  <c:v>42370.5</c:v>
                </c:pt>
                <c:pt idx="84742">
                  <c:v>42371</c:v>
                </c:pt>
                <c:pt idx="84743">
                  <c:v>42371.5</c:v>
                </c:pt>
                <c:pt idx="84744">
                  <c:v>42372</c:v>
                </c:pt>
                <c:pt idx="84745">
                  <c:v>42372.5</c:v>
                </c:pt>
                <c:pt idx="84746">
                  <c:v>42373</c:v>
                </c:pt>
                <c:pt idx="84747">
                  <c:v>42373.5</c:v>
                </c:pt>
                <c:pt idx="84748">
                  <c:v>42374</c:v>
                </c:pt>
                <c:pt idx="84749">
                  <c:v>42374.5</c:v>
                </c:pt>
                <c:pt idx="84750">
                  <c:v>42375</c:v>
                </c:pt>
                <c:pt idx="84751">
                  <c:v>42375.5</c:v>
                </c:pt>
                <c:pt idx="84752">
                  <c:v>42376</c:v>
                </c:pt>
                <c:pt idx="84753">
                  <c:v>42376.5</c:v>
                </c:pt>
                <c:pt idx="84754">
                  <c:v>42377</c:v>
                </c:pt>
                <c:pt idx="84755">
                  <c:v>42377.5</c:v>
                </c:pt>
                <c:pt idx="84756">
                  <c:v>42378</c:v>
                </c:pt>
                <c:pt idx="84757">
                  <c:v>42378.5</c:v>
                </c:pt>
                <c:pt idx="84758">
                  <c:v>42379</c:v>
                </c:pt>
                <c:pt idx="84759">
                  <c:v>42379.5</c:v>
                </c:pt>
                <c:pt idx="84760">
                  <c:v>42380</c:v>
                </c:pt>
                <c:pt idx="84761">
                  <c:v>42380.5</c:v>
                </c:pt>
                <c:pt idx="84762">
                  <c:v>42381</c:v>
                </c:pt>
                <c:pt idx="84763">
                  <c:v>42381.5</c:v>
                </c:pt>
                <c:pt idx="84764">
                  <c:v>42382</c:v>
                </c:pt>
                <c:pt idx="84765">
                  <c:v>42382.5</c:v>
                </c:pt>
                <c:pt idx="84766">
                  <c:v>42383</c:v>
                </c:pt>
                <c:pt idx="84767">
                  <c:v>42383.5</c:v>
                </c:pt>
                <c:pt idx="84768">
                  <c:v>42384</c:v>
                </c:pt>
                <c:pt idx="84769">
                  <c:v>42384.5</c:v>
                </c:pt>
                <c:pt idx="84770">
                  <c:v>42385</c:v>
                </c:pt>
                <c:pt idx="84771">
                  <c:v>42385.5</c:v>
                </c:pt>
                <c:pt idx="84772">
                  <c:v>42386</c:v>
                </c:pt>
                <c:pt idx="84773">
                  <c:v>42386.5</c:v>
                </c:pt>
                <c:pt idx="84774">
                  <c:v>42387</c:v>
                </c:pt>
                <c:pt idx="84775">
                  <c:v>42387.5</c:v>
                </c:pt>
                <c:pt idx="84776">
                  <c:v>42388</c:v>
                </c:pt>
                <c:pt idx="84777">
                  <c:v>42388.5</c:v>
                </c:pt>
                <c:pt idx="84778">
                  <c:v>42389</c:v>
                </c:pt>
                <c:pt idx="84779">
                  <c:v>42389.5</c:v>
                </c:pt>
                <c:pt idx="84780">
                  <c:v>42390</c:v>
                </c:pt>
                <c:pt idx="84781">
                  <c:v>42390.5</c:v>
                </c:pt>
                <c:pt idx="84782">
                  <c:v>42391</c:v>
                </c:pt>
                <c:pt idx="84783">
                  <c:v>42391.5</c:v>
                </c:pt>
                <c:pt idx="84784">
                  <c:v>42392</c:v>
                </c:pt>
                <c:pt idx="84785">
                  <c:v>42392.5</c:v>
                </c:pt>
                <c:pt idx="84786">
                  <c:v>42393</c:v>
                </c:pt>
                <c:pt idx="84787">
                  <c:v>42393.5</c:v>
                </c:pt>
                <c:pt idx="84788">
                  <c:v>42394</c:v>
                </c:pt>
                <c:pt idx="84789">
                  <c:v>42394.5</c:v>
                </c:pt>
                <c:pt idx="84790">
                  <c:v>42395</c:v>
                </c:pt>
                <c:pt idx="84791">
                  <c:v>42395.5</c:v>
                </c:pt>
                <c:pt idx="84792">
                  <c:v>42396</c:v>
                </c:pt>
                <c:pt idx="84793">
                  <c:v>42396.5</c:v>
                </c:pt>
                <c:pt idx="84794">
                  <c:v>42397</c:v>
                </c:pt>
                <c:pt idx="84795">
                  <c:v>42397.5</c:v>
                </c:pt>
                <c:pt idx="84796">
                  <c:v>42398</c:v>
                </c:pt>
                <c:pt idx="84797">
                  <c:v>42398.5</c:v>
                </c:pt>
                <c:pt idx="84798">
                  <c:v>42399</c:v>
                </c:pt>
                <c:pt idx="84799">
                  <c:v>42399.5</c:v>
                </c:pt>
                <c:pt idx="84800">
                  <c:v>42400</c:v>
                </c:pt>
                <c:pt idx="84801">
                  <c:v>42400.5</c:v>
                </c:pt>
                <c:pt idx="84802">
                  <c:v>42401</c:v>
                </c:pt>
                <c:pt idx="84803">
                  <c:v>42401.5</c:v>
                </c:pt>
                <c:pt idx="84804">
                  <c:v>42402</c:v>
                </c:pt>
                <c:pt idx="84805">
                  <c:v>42402.5</c:v>
                </c:pt>
                <c:pt idx="84806">
                  <c:v>42403</c:v>
                </c:pt>
                <c:pt idx="84807">
                  <c:v>42403.5</c:v>
                </c:pt>
                <c:pt idx="84808">
                  <c:v>42404</c:v>
                </c:pt>
                <c:pt idx="84809">
                  <c:v>42404.5</c:v>
                </c:pt>
                <c:pt idx="84810">
                  <c:v>42405</c:v>
                </c:pt>
                <c:pt idx="84811">
                  <c:v>42405.5</c:v>
                </c:pt>
                <c:pt idx="84812">
                  <c:v>42406</c:v>
                </c:pt>
                <c:pt idx="84813">
                  <c:v>42406.5</c:v>
                </c:pt>
                <c:pt idx="84814">
                  <c:v>42407</c:v>
                </c:pt>
                <c:pt idx="84815">
                  <c:v>42407.5</c:v>
                </c:pt>
                <c:pt idx="84816">
                  <c:v>42408</c:v>
                </c:pt>
                <c:pt idx="84817">
                  <c:v>42408.5</c:v>
                </c:pt>
                <c:pt idx="84818">
                  <c:v>42409</c:v>
                </c:pt>
                <c:pt idx="84819">
                  <c:v>42409.5</c:v>
                </c:pt>
                <c:pt idx="84820">
                  <c:v>42410</c:v>
                </c:pt>
                <c:pt idx="84821">
                  <c:v>42410.5</c:v>
                </c:pt>
                <c:pt idx="84822">
                  <c:v>42411</c:v>
                </c:pt>
                <c:pt idx="84823">
                  <c:v>42411.5</c:v>
                </c:pt>
                <c:pt idx="84824">
                  <c:v>42412</c:v>
                </c:pt>
                <c:pt idx="84825">
                  <c:v>42412.5</c:v>
                </c:pt>
                <c:pt idx="84826">
                  <c:v>42413</c:v>
                </c:pt>
                <c:pt idx="84827">
                  <c:v>42413.5</c:v>
                </c:pt>
                <c:pt idx="84828">
                  <c:v>42414</c:v>
                </c:pt>
                <c:pt idx="84829">
                  <c:v>42414.5</c:v>
                </c:pt>
                <c:pt idx="84830">
                  <c:v>42415</c:v>
                </c:pt>
                <c:pt idx="84831">
                  <c:v>42415.5</c:v>
                </c:pt>
                <c:pt idx="84832">
                  <c:v>42416</c:v>
                </c:pt>
                <c:pt idx="84833">
                  <c:v>42416.5</c:v>
                </c:pt>
                <c:pt idx="84834">
                  <c:v>42417</c:v>
                </c:pt>
                <c:pt idx="84835">
                  <c:v>42417.5</c:v>
                </c:pt>
                <c:pt idx="84836">
                  <c:v>42418</c:v>
                </c:pt>
                <c:pt idx="84837">
                  <c:v>42418.5</c:v>
                </c:pt>
                <c:pt idx="84838">
                  <c:v>42419</c:v>
                </c:pt>
                <c:pt idx="84839">
                  <c:v>42419.5</c:v>
                </c:pt>
                <c:pt idx="84840">
                  <c:v>42420</c:v>
                </c:pt>
                <c:pt idx="84841">
                  <c:v>42420.5</c:v>
                </c:pt>
                <c:pt idx="84842">
                  <c:v>42421</c:v>
                </c:pt>
                <c:pt idx="84843">
                  <c:v>42421.5</c:v>
                </c:pt>
                <c:pt idx="84844">
                  <c:v>42422</c:v>
                </c:pt>
                <c:pt idx="84845">
                  <c:v>42422.5</c:v>
                </c:pt>
                <c:pt idx="84846">
                  <c:v>42423</c:v>
                </c:pt>
                <c:pt idx="84847">
                  <c:v>42423.5</c:v>
                </c:pt>
                <c:pt idx="84848">
                  <c:v>42424</c:v>
                </c:pt>
                <c:pt idx="84849">
                  <c:v>42424.5</c:v>
                </c:pt>
                <c:pt idx="84850">
                  <c:v>42425</c:v>
                </c:pt>
                <c:pt idx="84851">
                  <c:v>42425.5</c:v>
                </c:pt>
                <c:pt idx="84852">
                  <c:v>42426</c:v>
                </c:pt>
                <c:pt idx="84853">
                  <c:v>42426.5</c:v>
                </c:pt>
                <c:pt idx="84854">
                  <c:v>42427</c:v>
                </c:pt>
                <c:pt idx="84855">
                  <c:v>42427.5</c:v>
                </c:pt>
                <c:pt idx="84856">
                  <c:v>42428</c:v>
                </c:pt>
                <c:pt idx="84857">
                  <c:v>42428.5</c:v>
                </c:pt>
                <c:pt idx="84858">
                  <c:v>42429</c:v>
                </c:pt>
                <c:pt idx="84859">
                  <c:v>42429.5</c:v>
                </c:pt>
                <c:pt idx="84860">
                  <c:v>42430</c:v>
                </c:pt>
                <c:pt idx="84861">
                  <c:v>42430.5</c:v>
                </c:pt>
                <c:pt idx="84862">
                  <c:v>42431</c:v>
                </c:pt>
                <c:pt idx="84863">
                  <c:v>42431.5</c:v>
                </c:pt>
                <c:pt idx="84864">
                  <c:v>42432</c:v>
                </c:pt>
                <c:pt idx="84865">
                  <c:v>42432.5</c:v>
                </c:pt>
                <c:pt idx="84866">
                  <c:v>42433</c:v>
                </c:pt>
                <c:pt idx="84867">
                  <c:v>42433.5</c:v>
                </c:pt>
                <c:pt idx="84868">
                  <c:v>42434</c:v>
                </c:pt>
                <c:pt idx="84869">
                  <c:v>42434.5</c:v>
                </c:pt>
                <c:pt idx="84870">
                  <c:v>42435</c:v>
                </c:pt>
                <c:pt idx="84871">
                  <c:v>42435.5</c:v>
                </c:pt>
                <c:pt idx="84872">
                  <c:v>42436</c:v>
                </c:pt>
                <c:pt idx="84873">
                  <c:v>42436.5</c:v>
                </c:pt>
                <c:pt idx="84874">
                  <c:v>42437</c:v>
                </c:pt>
                <c:pt idx="84875">
                  <c:v>42437.5</c:v>
                </c:pt>
                <c:pt idx="84876">
                  <c:v>42438</c:v>
                </c:pt>
                <c:pt idx="84877">
                  <c:v>42438.5</c:v>
                </c:pt>
                <c:pt idx="84878">
                  <c:v>42439</c:v>
                </c:pt>
                <c:pt idx="84879">
                  <c:v>42439.5</c:v>
                </c:pt>
                <c:pt idx="84880">
                  <c:v>42440</c:v>
                </c:pt>
                <c:pt idx="84881">
                  <c:v>42440.5</c:v>
                </c:pt>
                <c:pt idx="84882">
                  <c:v>42441</c:v>
                </c:pt>
                <c:pt idx="84883">
                  <c:v>42441.5</c:v>
                </c:pt>
                <c:pt idx="84884">
                  <c:v>42442</c:v>
                </c:pt>
                <c:pt idx="84885">
                  <c:v>42442.5</c:v>
                </c:pt>
                <c:pt idx="84886">
                  <c:v>42443</c:v>
                </c:pt>
                <c:pt idx="84887">
                  <c:v>42443.5</c:v>
                </c:pt>
                <c:pt idx="84888">
                  <c:v>42444</c:v>
                </c:pt>
                <c:pt idx="84889">
                  <c:v>42444.5</c:v>
                </c:pt>
                <c:pt idx="84890">
                  <c:v>42445</c:v>
                </c:pt>
                <c:pt idx="84891">
                  <c:v>42445.5</c:v>
                </c:pt>
                <c:pt idx="84892">
                  <c:v>42446</c:v>
                </c:pt>
                <c:pt idx="84893">
                  <c:v>42446.5</c:v>
                </c:pt>
                <c:pt idx="84894">
                  <c:v>42447</c:v>
                </c:pt>
                <c:pt idx="84895">
                  <c:v>42447.5</c:v>
                </c:pt>
                <c:pt idx="84896">
                  <c:v>42448</c:v>
                </c:pt>
                <c:pt idx="84897">
                  <c:v>42448.5</c:v>
                </c:pt>
                <c:pt idx="84898">
                  <c:v>42449</c:v>
                </c:pt>
                <c:pt idx="84899">
                  <c:v>42449.5</c:v>
                </c:pt>
                <c:pt idx="84900">
                  <c:v>42450</c:v>
                </c:pt>
                <c:pt idx="84901">
                  <c:v>42450.5</c:v>
                </c:pt>
                <c:pt idx="84902">
                  <c:v>42451</c:v>
                </c:pt>
                <c:pt idx="84903">
                  <c:v>42451.5</c:v>
                </c:pt>
                <c:pt idx="84904">
                  <c:v>42452</c:v>
                </c:pt>
                <c:pt idx="84905">
                  <c:v>42452.5</c:v>
                </c:pt>
                <c:pt idx="84906">
                  <c:v>42453</c:v>
                </c:pt>
                <c:pt idx="84907">
                  <c:v>42453.5</c:v>
                </c:pt>
                <c:pt idx="84908">
                  <c:v>42454</c:v>
                </c:pt>
                <c:pt idx="84909">
                  <c:v>42454.5</c:v>
                </c:pt>
                <c:pt idx="84910">
                  <c:v>42455</c:v>
                </c:pt>
                <c:pt idx="84911">
                  <c:v>42455.5</c:v>
                </c:pt>
                <c:pt idx="84912">
                  <c:v>42456</c:v>
                </c:pt>
                <c:pt idx="84913">
                  <c:v>42456.5</c:v>
                </c:pt>
                <c:pt idx="84914">
                  <c:v>42457</c:v>
                </c:pt>
                <c:pt idx="84915">
                  <c:v>42457.5</c:v>
                </c:pt>
                <c:pt idx="84916">
                  <c:v>42458</c:v>
                </c:pt>
                <c:pt idx="84917">
                  <c:v>42458.5</c:v>
                </c:pt>
                <c:pt idx="84918">
                  <c:v>42459</c:v>
                </c:pt>
                <c:pt idx="84919">
                  <c:v>42459.5</c:v>
                </c:pt>
                <c:pt idx="84920">
                  <c:v>42460</c:v>
                </c:pt>
                <c:pt idx="84921">
                  <c:v>42460.5</c:v>
                </c:pt>
                <c:pt idx="84922">
                  <c:v>42461</c:v>
                </c:pt>
                <c:pt idx="84923">
                  <c:v>42461.5</c:v>
                </c:pt>
                <c:pt idx="84924">
                  <c:v>42462</c:v>
                </c:pt>
                <c:pt idx="84925">
                  <c:v>42462.5</c:v>
                </c:pt>
                <c:pt idx="84926">
                  <c:v>42463</c:v>
                </c:pt>
                <c:pt idx="84927">
                  <c:v>42463.5</c:v>
                </c:pt>
                <c:pt idx="84928">
                  <c:v>42464</c:v>
                </c:pt>
                <c:pt idx="84929">
                  <c:v>42464.5</c:v>
                </c:pt>
                <c:pt idx="84930">
                  <c:v>42465</c:v>
                </c:pt>
                <c:pt idx="84931">
                  <c:v>42465.5</c:v>
                </c:pt>
                <c:pt idx="84932">
                  <c:v>42466</c:v>
                </c:pt>
                <c:pt idx="84933">
                  <c:v>42466.5</c:v>
                </c:pt>
                <c:pt idx="84934">
                  <c:v>42467</c:v>
                </c:pt>
                <c:pt idx="84935">
                  <c:v>42467.5</c:v>
                </c:pt>
                <c:pt idx="84936">
                  <c:v>42468</c:v>
                </c:pt>
                <c:pt idx="84937">
                  <c:v>42468.5</c:v>
                </c:pt>
                <c:pt idx="84938">
                  <c:v>42469</c:v>
                </c:pt>
                <c:pt idx="84939">
                  <c:v>42469.5</c:v>
                </c:pt>
                <c:pt idx="84940">
                  <c:v>42470</c:v>
                </c:pt>
                <c:pt idx="84941">
                  <c:v>42470.5</c:v>
                </c:pt>
                <c:pt idx="84942">
                  <c:v>42471</c:v>
                </c:pt>
                <c:pt idx="84943">
                  <c:v>42471.5</c:v>
                </c:pt>
                <c:pt idx="84944">
                  <c:v>42472</c:v>
                </c:pt>
                <c:pt idx="84945">
                  <c:v>42472.5</c:v>
                </c:pt>
                <c:pt idx="84946">
                  <c:v>42473</c:v>
                </c:pt>
                <c:pt idx="84947">
                  <c:v>42473.5</c:v>
                </c:pt>
                <c:pt idx="84948">
                  <c:v>42474</c:v>
                </c:pt>
                <c:pt idx="84949">
                  <c:v>42474.5</c:v>
                </c:pt>
                <c:pt idx="84950">
                  <c:v>42475</c:v>
                </c:pt>
                <c:pt idx="84951">
                  <c:v>42475.5</c:v>
                </c:pt>
                <c:pt idx="84952">
                  <c:v>42476</c:v>
                </c:pt>
                <c:pt idx="84953">
                  <c:v>42476.5</c:v>
                </c:pt>
                <c:pt idx="84954">
                  <c:v>42477</c:v>
                </c:pt>
                <c:pt idx="84955">
                  <c:v>42477.5</c:v>
                </c:pt>
                <c:pt idx="84956">
                  <c:v>42478</c:v>
                </c:pt>
                <c:pt idx="84957">
                  <c:v>42478.5</c:v>
                </c:pt>
                <c:pt idx="84958">
                  <c:v>42479</c:v>
                </c:pt>
                <c:pt idx="84959">
                  <c:v>42479.5</c:v>
                </c:pt>
                <c:pt idx="84960">
                  <c:v>42480</c:v>
                </c:pt>
                <c:pt idx="84961">
                  <c:v>42480.5</c:v>
                </c:pt>
                <c:pt idx="84962">
                  <c:v>42481</c:v>
                </c:pt>
                <c:pt idx="84963">
                  <c:v>42481.5</c:v>
                </c:pt>
                <c:pt idx="84964">
                  <c:v>42482</c:v>
                </c:pt>
                <c:pt idx="84965">
                  <c:v>42482.5</c:v>
                </c:pt>
                <c:pt idx="84966">
                  <c:v>42483</c:v>
                </c:pt>
                <c:pt idx="84967">
                  <c:v>42483.5</c:v>
                </c:pt>
                <c:pt idx="84968">
                  <c:v>42484</c:v>
                </c:pt>
                <c:pt idx="84969">
                  <c:v>42484.5</c:v>
                </c:pt>
                <c:pt idx="84970">
                  <c:v>42485</c:v>
                </c:pt>
                <c:pt idx="84971">
                  <c:v>42485.5</c:v>
                </c:pt>
                <c:pt idx="84972">
                  <c:v>42486</c:v>
                </c:pt>
                <c:pt idx="84973">
                  <c:v>42486.5</c:v>
                </c:pt>
                <c:pt idx="84974">
                  <c:v>42487</c:v>
                </c:pt>
                <c:pt idx="84975">
                  <c:v>42487.5</c:v>
                </c:pt>
                <c:pt idx="84976">
                  <c:v>42488</c:v>
                </c:pt>
                <c:pt idx="84977">
                  <c:v>42488.5</c:v>
                </c:pt>
                <c:pt idx="84978">
                  <c:v>42489</c:v>
                </c:pt>
                <c:pt idx="84979">
                  <c:v>42489.5</c:v>
                </c:pt>
                <c:pt idx="84980">
                  <c:v>42490</c:v>
                </c:pt>
                <c:pt idx="84981">
                  <c:v>42490.5</c:v>
                </c:pt>
                <c:pt idx="84982">
                  <c:v>42491</c:v>
                </c:pt>
                <c:pt idx="84983">
                  <c:v>42491.5</c:v>
                </c:pt>
                <c:pt idx="84984">
                  <c:v>42492</c:v>
                </c:pt>
                <c:pt idx="84985">
                  <c:v>42492.5</c:v>
                </c:pt>
                <c:pt idx="84986">
                  <c:v>42493</c:v>
                </c:pt>
                <c:pt idx="84987">
                  <c:v>42493.5</c:v>
                </c:pt>
                <c:pt idx="84988">
                  <c:v>42494</c:v>
                </c:pt>
                <c:pt idx="84989">
                  <c:v>42494.5</c:v>
                </c:pt>
                <c:pt idx="84990">
                  <c:v>42495</c:v>
                </c:pt>
                <c:pt idx="84991">
                  <c:v>42495.5</c:v>
                </c:pt>
                <c:pt idx="84992">
                  <c:v>42496</c:v>
                </c:pt>
                <c:pt idx="84993">
                  <c:v>42496.5</c:v>
                </c:pt>
                <c:pt idx="84994">
                  <c:v>42497</c:v>
                </c:pt>
                <c:pt idx="84995">
                  <c:v>42497.5</c:v>
                </c:pt>
                <c:pt idx="84996">
                  <c:v>42498</c:v>
                </c:pt>
                <c:pt idx="84997">
                  <c:v>42498.5</c:v>
                </c:pt>
                <c:pt idx="84998">
                  <c:v>42499</c:v>
                </c:pt>
                <c:pt idx="84999">
                  <c:v>42499.5</c:v>
                </c:pt>
                <c:pt idx="85000">
                  <c:v>42500</c:v>
                </c:pt>
                <c:pt idx="85001">
                  <c:v>42500.5</c:v>
                </c:pt>
                <c:pt idx="85002">
                  <c:v>42501</c:v>
                </c:pt>
                <c:pt idx="85003">
                  <c:v>42501.5</c:v>
                </c:pt>
                <c:pt idx="85004">
                  <c:v>42502</c:v>
                </c:pt>
                <c:pt idx="85005">
                  <c:v>42502.5</c:v>
                </c:pt>
                <c:pt idx="85006">
                  <c:v>42503</c:v>
                </c:pt>
                <c:pt idx="85007">
                  <c:v>42503.5</c:v>
                </c:pt>
                <c:pt idx="85008">
                  <c:v>42504</c:v>
                </c:pt>
                <c:pt idx="85009">
                  <c:v>42504.5</c:v>
                </c:pt>
                <c:pt idx="85010">
                  <c:v>42505</c:v>
                </c:pt>
                <c:pt idx="85011">
                  <c:v>42505.5</c:v>
                </c:pt>
                <c:pt idx="85012">
                  <c:v>42506</c:v>
                </c:pt>
                <c:pt idx="85013">
                  <c:v>42506.5</c:v>
                </c:pt>
                <c:pt idx="85014">
                  <c:v>42507</c:v>
                </c:pt>
                <c:pt idx="85015">
                  <c:v>42507.5</c:v>
                </c:pt>
                <c:pt idx="85016">
                  <c:v>42508</c:v>
                </c:pt>
                <c:pt idx="85017">
                  <c:v>42508.5</c:v>
                </c:pt>
                <c:pt idx="85018">
                  <c:v>42509</c:v>
                </c:pt>
                <c:pt idx="85019">
                  <c:v>42509.5</c:v>
                </c:pt>
                <c:pt idx="85020">
                  <c:v>42510</c:v>
                </c:pt>
                <c:pt idx="85021">
                  <c:v>42510.5</c:v>
                </c:pt>
                <c:pt idx="85022">
                  <c:v>42511</c:v>
                </c:pt>
                <c:pt idx="85023">
                  <c:v>42511.5</c:v>
                </c:pt>
                <c:pt idx="85024">
                  <c:v>42512</c:v>
                </c:pt>
                <c:pt idx="85025">
                  <c:v>42512.5</c:v>
                </c:pt>
                <c:pt idx="85026">
                  <c:v>42513</c:v>
                </c:pt>
                <c:pt idx="85027">
                  <c:v>42513.5</c:v>
                </c:pt>
                <c:pt idx="85028">
                  <c:v>42514</c:v>
                </c:pt>
                <c:pt idx="85029">
                  <c:v>42514.5</c:v>
                </c:pt>
                <c:pt idx="85030">
                  <c:v>42515</c:v>
                </c:pt>
                <c:pt idx="85031">
                  <c:v>42515.5</c:v>
                </c:pt>
                <c:pt idx="85032">
                  <c:v>42516</c:v>
                </c:pt>
                <c:pt idx="85033">
                  <c:v>42516.5</c:v>
                </c:pt>
                <c:pt idx="85034">
                  <c:v>42517</c:v>
                </c:pt>
                <c:pt idx="85035">
                  <c:v>42517.5</c:v>
                </c:pt>
                <c:pt idx="85036">
                  <c:v>42518</c:v>
                </c:pt>
                <c:pt idx="85037">
                  <c:v>42518.5</c:v>
                </c:pt>
                <c:pt idx="85038">
                  <c:v>42519</c:v>
                </c:pt>
                <c:pt idx="85039">
                  <c:v>42519.5</c:v>
                </c:pt>
                <c:pt idx="85040">
                  <c:v>42520</c:v>
                </c:pt>
                <c:pt idx="85041">
                  <c:v>42520.5</c:v>
                </c:pt>
                <c:pt idx="85042">
                  <c:v>42521</c:v>
                </c:pt>
                <c:pt idx="85043">
                  <c:v>42521.5</c:v>
                </c:pt>
                <c:pt idx="85044">
                  <c:v>42522</c:v>
                </c:pt>
                <c:pt idx="85045">
                  <c:v>42522.5</c:v>
                </c:pt>
                <c:pt idx="85046">
                  <c:v>42523</c:v>
                </c:pt>
                <c:pt idx="85047">
                  <c:v>42523.5</c:v>
                </c:pt>
                <c:pt idx="85048">
                  <c:v>42524</c:v>
                </c:pt>
                <c:pt idx="85049">
                  <c:v>42524.5</c:v>
                </c:pt>
                <c:pt idx="85050">
                  <c:v>42525</c:v>
                </c:pt>
                <c:pt idx="85051">
                  <c:v>42525.5</c:v>
                </c:pt>
                <c:pt idx="85052">
                  <c:v>42526</c:v>
                </c:pt>
                <c:pt idx="85053">
                  <c:v>42526.5</c:v>
                </c:pt>
                <c:pt idx="85054">
                  <c:v>42527</c:v>
                </c:pt>
                <c:pt idx="85055">
                  <c:v>42527.5</c:v>
                </c:pt>
                <c:pt idx="85056">
                  <c:v>42528</c:v>
                </c:pt>
                <c:pt idx="85057">
                  <c:v>42528.5</c:v>
                </c:pt>
                <c:pt idx="85058">
                  <c:v>42529</c:v>
                </c:pt>
                <c:pt idx="85059">
                  <c:v>42529.5</c:v>
                </c:pt>
                <c:pt idx="85060">
                  <c:v>42530</c:v>
                </c:pt>
                <c:pt idx="85061">
                  <c:v>42530.5</c:v>
                </c:pt>
                <c:pt idx="85062">
                  <c:v>42531</c:v>
                </c:pt>
                <c:pt idx="85063">
                  <c:v>42531.5</c:v>
                </c:pt>
                <c:pt idx="85064">
                  <c:v>42532</c:v>
                </c:pt>
                <c:pt idx="85065">
                  <c:v>42532.5</c:v>
                </c:pt>
                <c:pt idx="85066">
                  <c:v>42533</c:v>
                </c:pt>
                <c:pt idx="85067">
                  <c:v>42533.5</c:v>
                </c:pt>
                <c:pt idx="85068">
                  <c:v>42534</c:v>
                </c:pt>
                <c:pt idx="85069">
                  <c:v>42534.5</c:v>
                </c:pt>
                <c:pt idx="85070">
                  <c:v>42535</c:v>
                </c:pt>
                <c:pt idx="85071">
                  <c:v>42535.5</c:v>
                </c:pt>
                <c:pt idx="85072">
                  <c:v>42536</c:v>
                </c:pt>
                <c:pt idx="85073">
                  <c:v>42536.5</c:v>
                </c:pt>
                <c:pt idx="85074">
                  <c:v>42537</c:v>
                </c:pt>
                <c:pt idx="85075">
                  <c:v>42537.5</c:v>
                </c:pt>
                <c:pt idx="85076">
                  <c:v>42538</c:v>
                </c:pt>
                <c:pt idx="85077">
                  <c:v>42538.5</c:v>
                </c:pt>
                <c:pt idx="85078">
                  <c:v>42539</c:v>
                </c:pt>
                <c:pt idx="85079">
                  <c:v>42539.5</c:v>
                </c:pt>
                <c:pt idx="85080">
                  <c:v>42540</c:v>
                </c:pt>
                <c:pt idx="85081">
                  <c:v>42540.5</c:v>
                </c:pt>
                <c:pt idx="85082">
                  <c:v>42541</c:v>
                </c:pt>
                <c:pt idx="85083">
                  <c:v>42541.5</c:v>
                </c:pt>
                <c:pt idx="85084">
                  <c:v>42542</c:v>
                </c:pt>
                <c:pt idx="85085">
                  <c:v>42542.5</c:v>
                </c:pt>
                <c:pt idx="85086">
                  <c:v>42543</c:v>
                </c:pt>
                <c:pt idx="85087">
                  <c:v>42543.5</c:v>
                </c:pt>
                <c:pt idx="85088">
                  <c:v>42544</c:v>
                </c:pt>
                <c:pt idx="85089">
                  <c:v>42544.5</c:v>
                </c:pt>
                <c:pt idx="85090">
                  <c:v>42545</c:v>
                </c:pt>
                <c:pt idx="85091">
                  <c:v>42545.5</c:v>
                </c:pt>
                <c:pt idx="85092">
                  <c:v>42546</c:v>
                </c:pt>
                <c:pt idx="85093">
                  <c:v>42546.5</c:v>
                </c:pt>
                <c:pt idx="85094">
                  <c:v>42547</c:v>
                </c:pt>
                <c:pt idx="85095">
                  <c:v>42547.5</c:v>
                </c:pt>
                <c:pt idx="85096">
                  <c:v>42548</c:v>
                </c:pt>
                <c:pt idx="85097">
                  <c:v>42548.5</c:v>
                </c:pt>
                <c:pt idx="85098">
                  <c:v>42549</c:v>
                </c:pt>
                <c:pt idx="85099">
                  <c:v>42549.5</c:v>
                </c:pt>
                <c:pt idx="85100">
                  <c:v>42550</c:v>
                </c:pt>
                <c:pt idx="85101">
                  <c:v>42550.5</c:v>
                </c:pt>
                <c:pt idx="85102">
                  <c:v>42551</c:v>
                </c:pt>
                <c:pt idx="85103">
                  <c:v>42551.5</c:v>
                </c:pt>
                <c:pt idx="85104">
                  <c:v>42552</c:v>
                </c:pt>
                <c:pt idx="85105">
                  <c:v>42552.5</c:v>
                </c:pt>
                <c:pt idx="85106">
                  <c:v>42553</c:v>
                </c:pt>
                <c:pt idx="85107">
                  <c:v>42553.5</c:v>
                </c:pt>
                <c:pt idx="85108">
                  <c:v>42554</c:v>
                </c:pt>
                <c:pt idx="85109">
                  <c:v>42554.5</c:v>
                </c:pt>
                <c:pt idx="85110">
                  <c:v>42555</c:v>
                </c:pt>
                <c:pt idx="85111">
                  <c:v>42555.5</c:v>
                </c:pt>
                <c:pt idx="85112">
                  <c:v>42556</c:v>
                </c:pt>
                <c:pt idx="85113">
                  <c:v>42556.5</c:v>
                </c:pt>
                <c:pt idx="85114">
                  <c:v>42557</c:v>
                </c:pt>
                <c:pt idx="85115">
                  <c:v>42557.5</c:v>
                </c:pt>
                <c:pt idx="85116">
                  <c:v>42558</c:v>
                </c:pt>
                <c:pt idx="85117">
                  <c:v>42558.5</c:v>
                </c:pt>
                <c:pt idx="85118">
                  <c:v>42559</c:v>
                </c:pt>
                <c:pt idx="85119">
                  <c:v>42559.5</c:v>
                </c:pt>
                <c:pt idx="85120">
                  <c:v>42560</c:v>
                </c:pt>
                <c:pt idx="85121">
                  <c:v>42560.5</c:v>
                </c:pt>
                <c:pt idx="85122">
                  <c:v>42561</c:v>
                </c:pt>
                <c:pt idx="85123">
                  <c:v>42561.5</c:v>
                </c:pt>
                <c:pt idx="85124">
                  <c:v>42562</c:v>
                </c:pt>
                <c:pt idx="85125">
                  <c:v>42562.5</c:v>
                </c:pt>
                <c:pt idx="85126">
                  <c:v>42563</c:v>
                </c:pt>
                <c:pt idx="85127">
                  <c:v>42563.5</c:v>
                </c:pt>
                <c:pt idx="85128">
                  <c:v>42564</c:v>
                </c:pt>
                <c:pt idx="85129">
                  <c:v>42564.5</c:v>
                </c:pt>
                <c:pt idx="85130">
                  <c:v>42565</c:v>
                </c:pt>
                <c:pt idx="85131">
                  <c:v>42565.5</c:v>
                </c:pt>
                <c:pt idx="85132">
                  <c:v>42566</c:v>
                </c:pt>
                <c:pt idx="85133">
                  <c:v>42566.5</c:v>
                </c:pt>
                <c:pt idx="85134">
                  <c:v>42567</c:v>
                </c:pt>
                <c:pt idx="85135">
                  <c:v>42567.5</c:v>
                </c:pt>
                <c:pt idx="85136">
                  <c:v>42568</c:v>
                </c:pt>
                <c:pt idx="85137">
                  <c:v>42568.5</c:v>
                </c:pt>
                <c:pt idx="85138">
                  <c:v>42569</c:v>
                </c:pt>
                <c:pt idx="85139">
                  <c:v>42569.5</c:v>
                </c:pt>
                <c:pt idx="85140">
                  <c:v>42570</c:v>
                </c:pt>
                <c:pt idx="85141">
                  <c:v>42570.5</c:v>
                </c:pt>
                <c:pt idx="85142">
                  <c:v>42571</c:v>
                </c:pt>
                <c:pt idx="85143">
                  <c:v>42571.5</c:v>
                </c:pt>
                <c:pt idx="85144">
                  <c:v>42572</c:v>
                </c:pt>
                <c:pt idx="85145">
                  <c:v>42572.5</c:v>
                </c:pt>
                <c:pt idx="85146">
                  <c:v>42573</c:v>
                </c:pt>
                <c:pt idx="85147">
                  <c:v>42573.5</c:v>
                </c:pt>
                <c:pt idx="85148">
                  <c:v>42574</c:v>
                </c:pt>
                <c:pt idx="85149">
                  <c:v>42574.5</c:v>
                </c:pt>
                <c:pt idx="85150">
                  <c:v>42575</c:v>
                </c:pt>
                <c:pt idx="85151">
                  <c:v>42575.5</c:v>
                </c:pt>
                <c:pt idx="85152">
                  <c:v>42576</c:v>
                </c:pt>
                <c:pt idx="85153">
                  <c:v>42576.5</c:v>
                </c:pt>
                <c:pt idx="85154">
                  <c:v>42577</c:v>
                </c:pt>
                <c:pt idx="85155">
                  <c:v>42577.5</c:v>
                </c:pt>
                <c:pt idx="85156">
                  <c:v>42578</c:v>
                </c:pt>
                <c:pt idx="85157">
                  <c:v>42578.5</c:v>
                </c:pt>
                <c:pt idx="85158">
                  <c:v>42579</c:v>
                </c:pt>
                <c:pt idx="85159">
                  <c:v>42579.5</c:v>
                </c:pt>
                <c:pt idx="85160">
                  <c:v>42580</c:v>
                </c:pt>
                <c:pt idx="85161">
                  <c:v>42580.5</c:v>
                </c:pt>
                <c:pt idx="85162">
                  <c:v>42581</c:v>
                </c:pt>
                <c:pt idx="85163">
                  <c:v>42581.5</c:v>
                </c:pt>
                <c:pt idx="85164">
                  <c:v>42582</c:v>
                </c:pt>
                <c:pt idx="85165">
                  <c:v>42582.5</c:v>
                </c:pt>
                <c:pt idx="85166">
                  <c:v>42583</c:v>
                </c:pt>
                <c:pt idx="85167">
                  <c:v>42583.5</c:v>
                </c:pt>
                <c:pt idx="85168">
                  <c:v>42584</c:v>
                </c:pt>
                <c:pt idx="85169">
                  <c:v>42584.5</c:v>
                </c:pt>
                <c:pt idx="85170">
                  <c:v>42585</c:v>
                </c:pt>
                <c:pt idx="85171">
                  <c:v>42585.5</c:v>
                </c:pt>
                <c:pt idx="85172">
                  <c:v>42586</c:v>
                </c:pt>
                <c:pt idx="85173">
                  <c:v>42586.5</c:v>
                </c:pt>
                <c:pt idx="85174">
                  <c:v>42587</c:v>
                </c:pt>
                <c:pt idx="85175">
                  <c:v>42587.5</c:v>
                </c:pt>
                <c:pt idx="85176">
                  <c:v>42588</c:v>
                </c:pt>
                <c:pt idx="85177">
                  <c:v>42588.5</c:v>
                </c:pt>
                <c:pt idx="85178">
                  <c:v>42589</c:v>
                </c:pt>
                <c:pt idx="85179">
                  <c:v>42589.5</c:v>
                </c:pt>
                <c:pt idx="85180">
                  <c:v>42590</c:v>
                </c:pt>
                <c:pt idx="85181">
                  <c:v>42590.5</c:v>
                </c:pt>
                <c:pt idx="85182">
                  <c:v>42591</c:v>
                </c:pt>
                <c:pt idx="85183">
                  <c:v>42591.5</c:v>
                </c:pt>
                <c:pt idx="85184">
                  <c:v>42592</c:v>
                </c:pt>
                <c:pt idx="85185">
                  <c:v>42592.5</c:v>
                </c:pt>
                <c:pt idx="85186">
                  <c:v>42593</c:v>
                </c:pt>
                <c:pt idx="85187">
                  <c:v>42593.5</c:v>
                </c:pt>
                <c:pt idx="85188">
                  <c:v>42594</c:v>
                </c:pt>
                <c:pt idx="85189">
                  <c:v>42594.5</c:v>
                </c:pt>
                <c:pt idx="85190">
                  <c:v>42595</c:v>
                </c:pt>
                <c:pt idx="85191">
                  <c:v>42595.5</c:v>
                </c:pt>
                <c:pt idx="85192">
                  <c:v>42596</c:v>
                </c:pt>
                <c:pt idx="85193">
                  <c:v>42596.5</c:v>
                </c:pt>
                <c:pt idx="85194">
                  <c:v>42597</c:v>
                </c:pt>
                <c:pt idx="85195">
                  <c:v>42597.5</c:v>
                </c:pt>
                <c:pt idx="85196">
                  <c:v>42598</c:v>
                </c:pt>
                <c:pt idx="85197">
                  <c:v>42598.5</c:v>
                </c:pt>
                <c:pt idx="85198">
                  <c:v>42599</c:v>
                </c:pt>
                <c:pt idx="85199">
                  <c:v>42599.5</c:v>
                </c:pt>
                <c:pt idx="85200">
                  <c:v>42600</c:v>
                </c:pt>
                <c:pt idx="85201">
                  <c:v>42600.5</c:v>
                </c:pt>
                <c:pt idx="85202">
                  <c:v>42601</c:v>
                </c:pt>
                <c:pt idx="85203">
                  <c:v>42601.5</c:v>
                </c:pt>
                <c:pt idx="85204">
                  <c:v>42602</c:v>
                </c:pt>
                <c:pt idx="85205">
                  <c:v>42602.5</c:v>
                </c:pt>
                <c:pt idx="85206">
                  <c:v>42603</c:v>
                </c:pt>
                <c:pt idx="85207">
                  <c:v>42603.5</c:v>
                </c:pt>
                <c:pt idx="85208">
                  <c:v>42604</c:v>
                </c:pt>
                <c:pt idx="85209">
                  <c:v>42604.5</c:v>
                </c:pt>
                <c:pt idx="85210">
                  <c:v>42605</c:v>
                </c:pt>
                <c:pt idx="85211">
                  <c:v>42605.5</c:v>
                </c:pt>
                <c:pt idx="85212">
                  <c:v>42606</c:v>
                </c:pt>
                <c:pt idx="85213">
                  <c:v>42606.5</c:v>
                </c:pt>
                <c:pt idx="85214">
                  <c:v>42607</c:v>
                </c:pt>
                <c:pt idx="85215">
                  <c:v>42607.5</c:v>
                </c:pt>
                <c:pt idx="85216">
                  <c:v>42608</c:v>
                </c:pt>
                <c:pt idx="85217">
                  <c:v>42608.5</c:v>
                </c:pt>
                <c:pt idx="85218">
                  <c:v>42609</c:v>
                </c:pt>
                <c:pt idx="85219">
                  <c:v>42609.5</c:v>
                </c:pt>
                <c:pt idx="85220">
                  <c:v>42610</c:v>
                </c:pt>
                <c:pt idx="85221">
                  <c:v>42610.5</c:v>
                </c:pt>
                <c:pt idx="85222">
                  <c:v>42611</c:v>
                </c:pt>
                <c:pt idx="85223">
                  <c:v>42611.5</c:v>
                </c:pt>
                <c:pt idx="85224">
                  <c:v>42612</c:v>
                </c:pt>
                <c:pt idx="85225">
                  <c:v>42612.5</c:v>
                </c:pt>
                <c:pt idx="85226">
                  <c:v>42613</c:v>
                </c:pt>
                <c:pt idx="85227">
                  <c:v>42613.5</c:v>
                </c:pt>
                <c:pt idx="85228">
                  <c:v>42614</c:v>
                </c:pt>
                <c:pt idx="85229">
                  <c:v>42614.5</c:v>
                </c:pt>
                <c:pt idx="85230">
                  <c:v>42615</c:v>
                </c:pt>
                <c:pt idx="85231">
                  <c:v>42615.5</c:v>
                </c:pt>
                <c:pt idx="85232">
                  <c:v>42616</c:v>
                </c:pt>
                <c:pt idx="85233">
                  <c:v>42616.5</c:v>
                </c:pt>
                <c:pt idx="85234">
                  <c:v>42617</c:v>
                </c:pt>
                <c:pt idx="85235">
                  <c:v>42617.5</c:v>
                </c:pt>
                <c:pt idx="85236">
                  <c:v>42618</c:v>
                </c:pt>
                <c:pt idx="85237">
                  <c:v>42618.5</c:v>
                </c:pt>
                <c:pt idx="85238">
                  <c:v>42619</c:v>
                </c:pt>
                <c:pt idx="85239">
                  <c:v>42619.5</c:v>
                </c:pt>
                <c:pt idx="85240">
                  <c:v>42620</c:v>
                </c:pt>
                <c:pt idx="85241">
                  <c:v>42620.5</c:v>
                </c:pt>
                <c:pt idx="85242">
                  <c:v>42621</c:v>
                </c:pt>
                <c:pt idx="85243">
                  <c:v>42621.5</c:v>
                </c:pt>
                <c:pt idx="85244">
                  <c:v>42622</c:v>
                </c:pt>
                <c:pt idx="85245">
                  <c:v>42622.5</c:v>
                </c:pt>
                <c:pt idx="85246">
                  <c:v>42623</c:v>
                </c:pt>
                <c:pt idx="85247">
                  <c:v>42623.5</c:v>
                </c:pt>
                <c:pt idx="85248">
                  <c:v>42624</c:v>
                </c:pt>
                <c:pt idx="85249">
                  <c:v>42624.5</c:v>
                </c:pt>
                <c:pt idx="85250">
                  <c:v>42625</c:v>
                </c:pt>
                <c:pt idx="85251">
                  <c:v>42625.5</c:v>
                </c:pt>
                <c:pt idx="85252">
                  <c:v>42626</c:v>
                </c:pt>
                <c:pt idx="85253">
                  <c:v>42626.5</c:v>
                </c:pt>
                <c:pt idx="85254">
                  <c:v>42627</c:v>
                </c:pt>
                <c:pt idx="85255">
                  <c:v>42627.5</c:v>
                </c:pt>
                <c:pt idx="85256">
                  <c:v>42628</c:v>
                </c:pt>
                <c:pt idx="85257">
                  <c:v>42628.5</c:v>
                </c:pt>
                <c:pt idx="85258">
                  <c:v>42629</c:v>
                </c:pt>
                <c:pt idx="85259">
                  <c:v>42629.5</c:v>
                </c:pt>
                <c:pt idx="85260">
                  <c:v>42630</c:v>
                </c:pt>
                <c:pt idx="85261">
                  <c:v>42630.5</c:v>
                </c:pt>
                <c:pt idx="85262">
                  <c:v>42631</c:v>
                </c:pt>
                <c:pt idx="85263">
                  <c:v>42631.5</c:v>
                </c:pt>
                <c:pt idx="85264">
                  <c:v>42632</c:v>
                </c:pt>
                <c:pt idx="85265">
                  <c:v>42632.5</c:v>
                </c:pt>
                <c:pt idx="85266">
                  <c:v>42633</c:v>
                </c:pt>
                <c:pt idx="85267">
                  <c:v>42633.5</c:v>
                </c:pt>
                <c:pt idx="85268">
                  <c:v>42634</c:v>
                </c:pt>
                <c:pt idx="85269">
                  <c:v>42634.5</c:v>
                </c:pt>
                <c:pt idx="85270">
                  <c:v>42635</c:v>
                </c:pt>
                <c:pt idx="85271">
                  <c:v>42635.5</c:v>
                </c:pt>
                <c:pt idx="85272">
                  <c:v>42636</c:v>
                </c:pt>
                <c:pt idx="85273">
                  <c:v>42636.5</c:v>
                </c:pt>
                <c:pt idx="85274">
                  <c:v>42637</c:v>
                </c:pt>
                <c:pt idx="85275">
                  <c:v>42637.5</c:v>
                </c:pt>
                <c:pt idx="85276">
                  <c:v>42638</c:v>
                </c:pt>
                <c:pt idx="85277">
                  <c:v>42638.5</c:v>
                </c:pt>
                <c:pt idx="85278">
                  <c:v>42639</c:v>
                </c:pt>
                <c:pt idx="85279">
                  <c:v>42639.5</c:v>
                </c:pt>
                <c:pt idx="85280">
                  <c:v>42640</c:v>
                </c:pt>
                <c:pt idx="85281">
                  <c:v>42640.5</c:v>
                </c:pt>
                <c:pt idx="85282">
                  <c:v>42641</c:v>
                </c:pt>
                <c:pt idx="85283">
                  <c:v>42641.5</c:v>
                </c:pt>
                <c:pt idx="85284">
                  <c:v>42642</c:v>
                </c:pt>
                <c:pt idx="85285">
                  <c:v>42642.5</c:v>
                </c:pt>
                <c:pt idx="85286">
                  <c:v>42643</c:v>
                </c:pt>
                <c:pt idx="85287">
                  <c:v>42643.5</c:v>
                </c:pt>
                <c:pt idx="85288">
                  <c:v>42644</c:v>
                </c:pt>
                <c:pt idx="85289">
                  <c:v>42644.5</c:v>
                </c:pt>
                <c:pt idx="85290">
                  <c:v>42645</c:v>
                </c:pt>
                <c:pt idx="85291">
                  <c:v>42645.5</c:v>
                </c:pt>
                <c:pt idx="85292">
                  <c:v>42646</c:v>
                </c:pt>
                <c:pt idx="85293">
                  <c:v>42646.5</c:v>
                </c:pt>
                <c:pt idx="85294">
                  <c:v>42647</c:v>
                </c:pt>
                <c:pt idx="85295">
                  <c:v>42647.5</c:v>
                </c:pt>
                <c:pt idx="85296">
                  <c:v>42648</c:v>
                </c:pt>
                <c:pt idx="85297">
                  <c:v>42648.5</c:v>
                </c:pt>
                <c:pt idx="85298">
                  <c:v>42649</c:v>
                </c:pt>
                <c:pt idx="85299">
                  <c:v>42649.5</c:v>
                </c:pt>
                <c:pt idx="85300">
                  <c:v>42650</c:v>
                </c:pt>
                <c:pt idx="85301">
                  <c:v>42650.5</c:v>
                </c:pt>
                <c:pt idx="85302">
                  <c:v>42651</c:v>
                </c:pt>
                <c:pt idx="85303">
                  <c:v>42651.5</c:v>
                </c:pt>
                <c:pt idx="85304">
                  <c:v>42652</c:v>
                </c:pt>
                <c:pt idx="85305">
                  <c:v>42652.5</c:v>
                </c:pt>
                <c:pt idx="85306">
                  <c:v>42653</c:v>
                </c:pt>
                <c:pt idx="85307">
                  <c:v>42653.5</c:v>
                </c:pt>
                <c:pt idx="85308">
                  <c:v>42654</c:v>
                </c:pt>
                <c:pt idx="85309">
                  <c:v>42654.5</c:v>
                </c:pt>
                <c:pt idx="85310">
                  <c:v>42655</c:v>
                </c:pt>
                <c:pt idx="85311">
                  <c:v>42655.5</c:v>
                </c:pt>
                <c:pt idx="85312">
                  <c:v>42656</c:v>
                </c:pt>
                <c:pt idx="85313">
                  <c:v>42656.5</c:v>
                </c:pt>
                <c:pt idx="85314">
                  <c:v>42657</c:v>
                </c:pt>
                <c:pt idx="85315">
                  <c:v>42657.5</c:v>
                </c:pt>
                <c:pt idx="85316">
                  <c:v>42658</c:v>
                </c:pt>
                <c:pt idx="85317">
                  <c:v>42658.5</c:v>
                </c:pt>
                <c:pt idx="85318">
                  <c:v>42659</c:v>
                </c:pt>
                <c:pt idx="85319">
                  <c:v>42659.5</c:v>
                </c:pt>
                <c:pt idx="85320">
                  <c:v>42660</c:v>
                </c:pt>
                <c:pt idx="85321">
                  <c:v>42660.5</c:v>
                </c:pt>
                <c:pt idx="85322">
                  <c:v>42661</c:v>
                </c:pt>
                <c:pt idx="85323">
                  <c:v>42661.5</c:v>
                </c:pt>
                <c:pt idx="85324">
                  <c:v>42662</c:v>
                </c:pt>
                <c:pt idx="85325">
                  <c:v>42662.5</c:v>
                </c:pt>
                <c:pt idx="85326">
                  <c:v>42663</c:v>
                </c:pt>
                <c:pt idx="85327">
                  <c:v>42663.5</c:v>
                </c:pt>
                <c:pt idx="85328">
                  <c:v>42664</c:v>
                </c:pt>
                <c:pt idx="85329">
                  <c:v>42664.5</c:v>
                </c:pt>
                <c:pt idx="85330">
                  <c:v>42665</c:v>
                </c:pt>
                <c:pt idx="85331">
                  <c:v>42665.5</c:v>
                </c:pt>
                <c:pt idx="85332">
                  <c:v>42666</c:v>
                </c:pt>
                <c:pt idx="85333">
                  <c:v>42666.5</c:v>
                </c:pt>
                <c:pt idx="85334">
                  <c:v>42667</c:v>
                </c:pt>
                <c:pt idx="85335">
                  <c:v>42667.5</c:v>
                </c:pt>
                <c:pt idx="85336">
                  <c:v>42668</c:v>
                </c:pt>
                <c:pt idx="85337">
                  <c:v>42668.5</c:v>
                </c:pt>
                <c:pt idx="85338">
                  <c:v>42669</c:v>
                </c:pt>
                <c:pt idx="85339">
                  <c:v>42669.5</c:v>
                </c:pt>
                <c:pt idx="85340">
                  <c:v>42670</c:v>
                </c:pt>
                <c:pt idx="85341">
                  <c:v>42670.5</c:v>
                </c:pt>
                <c:pt idx="85342">
                  <c:v>42671</c:v>
                </c:pt>
                <c:pt idx="85343">
                  <c:v>42671.5</c:v>
                </c:pt>
                <c:pt idx="85344">
                  <c:v>42672</c:v>
                </c:pt>
                <c:pt idx="85345">
                  <c:v>42672.5</c:v>
                </c:pt>
                <c:pt idx="85346">
                  <c:v>42673</c:v>
                </c:pt>
                <c:pt idx="85347">
                  <c:v>42673.5</c:v>
                </c:pt>
                <c:pt idx="85348">
                  <c:v>42674</c:v>
                </c:pt>
                <c:pt idx="85349">
                  <c:v>42674.5</c:v>
                </c:pt>
                <c:pt idx="85350">
                  <c:v>42675</c:v>
                </c:pt>
                <c:pt idx="85351">
                  <c:v>42675.5</c:v>
                </c:pt>
                <c:pt idx="85352">
                  <c:v>42676</c:v>
                </c:pt>
                <c:pt idx="85353">
                  <c:v>42676.5</c:v>
                </c:pt>
                <c:pt idx="85354">
                  <c:v>42677</c:v>
                </c:pt>
                <c:pt idx="85355">
                  <c:v>42677.5</c:v>
                </c:pt>
                <c:pt idx="85356">
                  <c:v>42678</c:v>
                </c:pt>
                <c:pt idx="85357">
                  <c:v>42678.5</c:v>
                </c:pt>
                <c:pt idx="85358">
                  <c:v>42679</c:v>
                </c:pt>
                <c:pt idx="85359">
                  <c:v>42679.5</c:v>
                </c:pt>
                <c:pt idx="85360">
                  <c:v>42680</c:v>
                </c:pt>
                <c:pt idx="85361">
                  <c:v>42680.5</c:v>
                </c:pt>
                <c:pt idx="85362">
                  <c:v>42681</c:v>
                </c:pt>
                <c:pt idx="85363">
                  <c:v>42681.5</c:v>
                </c:pt>
                <c:pt idx="85364">
                  <c:v>42682</c:v>
                </c:pt>
                <c:pt idx="85365">
                  <c:v>42682.5</c:v>
                </c:pt>
                <c:pt idx="85366">
                  <c:v>42683</c:v>
                </c:pt>
                <c:pt idx="85367">
                  <c:v>42683.5</c:v>
                </c:pt>
                <c:pt idx="85368">
                  <c:v>42684</c:v>
                </c:pt>
                <c:pt idx="85369">
                  <c:v>42684.5</c:v>
                </c:pt>
                <c:pt idx="85370">
                  <c:v>42685</c:v>
                </c:pt>
                <c:pt idx="85371">
                  <c:v>42685.5</c:v>
                </c:pt>
                <c:pt idx="85372">
                  <c:v>42686</c:v>
                </c:pt>
                <c:pt idx="85373">
                  <c:v>42686.5</c:v>
                </c:pt>
                <c:pt idx="85374">
                  <c:v>42687</c:v>
                </c:pt>
                <c:pt idx="85375">
                  <c:v>42687.5</c:v>
                </c:pt>
                <c:pt idx="85376">
                  <c:v>42688</c:v>
                </c:pt>
                <c:pt idx="85377">
                  <c:v>42688.5</c:v>
                </c:pt>
                <c:pt idx="85378">
                  <c:v>42689</c:v>
                </c:pt>
                <c:pt idx="85379">
                  <c:v>42689.5</c:v>
                </c:pt>
                <c:pt idx="85380">
                  <c:v>42690</c:v>
                </c:pt>
                <c:pt idx="85381">
                  <c:v>42690.5</c:v>
                </c:pt>
                <c:pt idx="85382">
                  <c:v>42691</c:v>
                </c:pt>
                <c:pt idx="85383">
                  <c:v>42691.5</c:v>
                </c:pt>
                <c:pt idx="85384">
                  <c:v>42692</c:v>
                </c:pt>
                <c:pt idx="85385">
                  <c:v>42692.5</c:v>
                </c:pt>
                <c:pt idx="85386">
                  <c:v>42693</c:v>
                </c:pt>
                <c:pt idx="85387">
                  <c:v>42693.5</c:v>
                </c:pt>
                <c:pt idx="85388">
                  <c:v>42694</c:v>
                </c:pt>
                <c:pt idx="85389">
                  <c:v>42694.5</c:v>
                </c:pt>
                <c:pt idx="85390">
                  <c:v>42695</c:v>
                </c:pt>
                <c:pt idx="85391">
                  <c:v>42695.5</c:v>
                </c:pt>
                <c:pt idx="85392">
                  <c:v>42696</c:v>
                </c:pt>
                <c:pt idx="85393">
                  <c:v>42696.5</c:v>
                </c:pt>
                <c:pt idx="85394">
                  <c:v>42697</c:v>
                </c:pt>
                <c:pt idx="85395">
                  <c:v>42697.5</c:v>
                </c:pt>
                <c:pt idx="85396">
                  <c:v>42698</c:v>
                </c:pt>
                <c:pt idx="85397">
                  <c:v>42698.5</c:v>
                </c:pt>
                <c:pt idx="85398">
                  <c:v>42699</c:v>
                </c:pt>
                <c:pt idx="85399">
                  <c:v>42699.5</c:v>
                </c:pt>
                <c:pt idx="85400">
                  <c:v>42700</c:v>
                </c:pt>
                <c:pt idx="85401">
                  <c:v>42700.5</c:v>
                </c:pt>
                <c:pt idx="85402">
                  <c:v>42701</c:v>
                </c:pt>
                <c:pt idx="85403">
                  <c:v>42701.5</c:v>
                </c:pt>
                <c:pt idx="85404">
                  <c:v>42702</c:v>
                </c:pt>
                <c:pt idx="85405">
                  <c:v>42702.5</c:v>
                </c:pt>
                <c:pt idx="85406">
                  <c:v>42703</c:v>
                </c:pt>
                <c:pt idx="85407">
                  <c:v>42703.5</c:v>
                </c:pt>
                <c:pt idx="85408">
                  <c:v>42704</c:v>
                </c:pt>
                <c:pt idx="85409">
                  <c:v>42704.5</c:v>
                </c:pt>
                <c:pt idx="85410">
                  <c:v>42705</c:v>
                </c:pt>
                <c:pt idx="85411">
                  <c:v>42705.5</c:v>
                </c:pt>
                <c:pt idx="85412">
                  <c:v>42706</c:v>
                </c:pt>
                <c:pt idx="85413">
                  <c:v>42706.5</c:v>
                </c:pt>
                <c:pt idx="85414">
                  <c:v>42707</c:v>
                </c:pt>
                <c:pt idx="85415">
                  <c:v>42707.5</c:v>
                </c:pt>
                <c:pt idx="85416">
                  <c:v>42708</c:v>
                </c:pt>
                <c:pt idx="85417">
                  <c:v>42708.5</c:v>
                </c:pt>
                <c:pt idx="85418">
                  <c:v>42709</c:v>
                </c:pt>
                <c:pt idx="85419">
                  <c:v>42709.5</c:v>
                </c:pt>
                <c:pt idx="85420">
                  <c:v>42710</c:v>
                </c:pt>
                <c:pt idx="85421">
                  <c:v>42710.5</c:v>
                </c:pt>
                <c:pt idx="85422">
                  <c:v>42711</c:v>
                </c:pt>
                <c:pt idx="85423">
                  <c:v>42711.5</c:v>
                </c:pt>
                <c:pt idx="85424">
                  <c:v>42712</c:v>
                </c:pt>
                <c:pt idx="85425">
                  <c:v>42712.5</c:v>
                </c:pt>
                <c:pt idx="85426">
                  <c:v>42713</c:v>
                </c:pt>
                <c:pt idx="85427">
                  <c:v>42713.5</c:v>
                </c:pt>
                <c:pt idx="85428">
                  <c:v>42714</c:v>
                </c:pt>
                <c:pt idx="85429">
                  <c:v>42714.5</c:v>
                </c:pt>
                <c:pt idx="85430">
                  <c:v>42715</c:v>
                </c:pt>
                <c:pt idx="85431">
                  <c:v>42715.5</c:v>
                </c:pt>
                <c:pt idx="85432">
                  <c:v>42716</c:v>
                </c:pt>
                <c:pt idx="85433">
                  <c:v>42716.5</c:v>
                </c:pt>
                <c:pt idx="85434">
                  <c:v>42717</c:v>
                </c:pt>
                <c:pt idx="85435">
                  <c:v>42717.5</c:v>
                </c:pt>
                <c:pt idx="85436">
                  <c:v>42718</c:v>
                </c:pt>
                <c:pt idx="85437">
                  <c:v>42718.5</c:v>
                </c:pt>
                <c:pt idx="85438">
                  <c:v>42719</c:v>
                </c:pt>
                <c:pt idx="85439">
                  <c:v>42719.5</c:v>
                </c:pt>
                <c:pt idx="85440">
                  <c:v>42720</c:v>
                </c:pt>
                <c:pt idx="85441">
                  <c:v>42720.5</c:v>
                </c:pt>
                <c:pt idx="85442">
                  <c:v>42721</c:v>
                </c:pt>
                <c:pt idx="85443">
                  <c:v>42721.5</c:v>
                </c:pt>
                <c:pt idx="85444">
                  <c:v>42722</c:v>
                </c:pt>
                <c:pt idx="85445">
                  <c:v>42722.5</c:v>
                </c:pt>
                <c:pt idx="85446">
                  <c:v>42723</c:v>
                </c:pt>
                <c:pt idx="85447">
                  <c:v>42723.5</c:v>
                </c:pt>
                <c:pt idx="85448">
                  <c:v>42724</c:v>
                </c:pt>
                <c:pt idx="85449">
                  <c:v>42724.5</c:v>
                </c:pt>
                <c:pt idx="85450">
                  <c:v>42725</c:v>
                </c:pt>
                <c:pt idx="85451">
                  <c:v>42725.5</c:v>
                </c:pt>
                <c:pt idx="85452">
                  <c:v>42726</c:v>
                </c:pt>
                <c:pt idx="85453">
                  <c:v>42726.5</c:v>
                </c:pt>
                <c:pt idx="85454">
                  <c:v>42727</c:v>
                </c:pt>
                <c:pt idx="85455">
                  <c:v>42727.5</c:v>
                </c:pt>
                <c:pt idx="85456">
                  <c:v>42728</c:v>
                </c:pt>
                <c:pt idx="85457">
                  <c:v>42728.5</c:v>
                </c:pt>
                <c:pt idx="85458">
                  <c:v>42729</c:v>
                </c:pt>
                <c:pt idx="85459">
                  <c:v>42729.5</c:v>
                </c:pt>
                <c:pt idx="85460">
                  <c:v>42730</c:v>
                </c:pt>
                <c:pt idx="85461">
                  <c:v>42730.5</c:v>
                </c:pt>
                <c:pt idx="85462">
                  <c:v>42731</c:v>
                </c:pt>
                <c:pt idx="85463">
                  <c:v>42731.5</c:v>
                </c:pt>
                <c:pt idx="85464">
                  <c:v>42732</c:v>
                </c:pt>
                <c:pt idx="85465">
                  <c:v>42732.5</c:v>
                </c:pt>
                <c:pt idx="85466">
                  <c:v>42733</c:v>
                </c:pt>
                <c:pt idx="85467">
                  <c:v>42733.5</c:v>
                </c:pt>
                <c:pt idx="85468">
                  <c:v>42734</c:v>
                </c:pt>
                <c:pt idx="85469">
                  <c:v>42734.5</c:v>
                </c:pt>
                <c:pt idx="85470">
                  <c:v>42735</c:v>
                </c:pt>
                <c:pt idx="85471">
                  <c:v>42735.5</c:v>
                </c:pt>
                <c:pt idx="85472">
                  <c:v>42736</c:v>
                </c:pt>
                <c:pt idx="85473">
                  <c:v>42736.5</c:v>
                </c:pt>
                <c:pt idx="85474">
                  <c:v>42737</c:v>
                </c:pt>
                <c:pt idx="85475">
                  <c:v>42737.5</c:v>
                </c:pt>
                <c:pt idx="85476">
                  <c:v>42738</c:v>
                </c:pt>
                <c:pt idx="85477">
                  <c:v>42738.5</c:v>
                </c:pt>
                <c:pt idx="85478">
                  <c:v>42739</c:v>
                </c:pt>
                <c:pt idx="85479">
                  <c:v>42739.5</c:v>
                </c:pt>
                <c:pt idx="85480">
                  <c:v>42740</c:v>
                </c:pt>
                <c:pt idx="85481">
                  <c:v>42740.5</c:v>
                </c:pt>
                <c:pt idx="85482">
                  <c:v>42741</c:v>
                </c:pt>
                <c:pt idx="85483">
                  <c:v>42741.5</c:v>
                </c:pt>
                <c:pt idx="85484">
                  <c:v>42742</c:v>
                </c:pt>
                <c:pt idx="85485">
                  <c:v>42742.5</c:v>
                </c:pt>
                <c:pt idx="85486">
                  <c:v>42743</c:v>
                </c:pt>
                <c:pt idx="85487">
                  <c:v>42743.5</c:v>
                </c:pt>
                <c:pt idx="85488">
                  <c:v>42744</c:v>
                </c:pt>
                <c:pt idx="85489">
                  <c:v>42744.5</c:v>
                </c:pt>
                <c:pt idx="85490">
                  <c:v>42745</c:v>
                </c:pt>
                <c:pt idx="85491">
                  <c:v>42745.5</c:v>
                </c:pt>
                <c:pt idx="85492">
                  <c:v>42746</c:v>
                </c:pt>
                <c:pt idx="85493">
                  <c:v>42746.5</c:v>
                </c:pt>
                <c:pt idx="85494">
                  <c:v>42747</c:v>
                </c:pt>
                <c:pt idx="85495">
                  <c:v>42747.5</c:v>
                </c:pt>
                <c:pt idx="85496">
                  <c:v>42748</c:v>
                </c:pt>
                <c:pt idx="85497">
                  <c:v>42748.5</c:v>
                </c:pt>
                <c:pt idx="85498">
                  <c:v>42749</c:v>
                </c:pt>
                <c:pt idx="85499">
                  <c:v>42749.5</c:v>
                </c:pt>
                <c:pt idx="85500">
                  <c:v>42750</c:v>
                </c:pt>
                <c:pt idx="85501">
                  <c:v>42750.5</c:v>
                </c:pt>
                <c:pt idx="85502">
                  <c:v>42751</c:v>
                </c:pt>
                <c:pt idx="85503">
                  <c:v>42751.5</c:v>
                </c:pt>
                <c:pt idx="85504">
                  <c:v>42752</c:v>
                </c:pt>
                <c:pt idx="85505">
                  <c:v>42752.5</c:v>
                </c:pt>
                <c:pt idx="85506">
                  <c:v>42753</c:v>
                </c:pt>
                <c:pt idx="85507">
                  <c:v>42753.5</c:v>
                </c:pt>
                <c:pt idx="85508">
                  <c:v>42754</c:v>
                </c:pt>
                <c:pt idx="85509">
                  <c:v>42754.5</c:v>
                </c:pt>
                <c:pt idx="85510">
                  <c:v>42755</c:v>
                </c:pt>
                <c:pt idx="85511">
                  <c:v>42755.5</c:v>
                </c:pt>
                <c:pt idx="85512">
                  <c:v>42756</c:v>
                </c:pt>
                <c:pt idx="85513">
                  <c:v>42756.5</c:v>
                </c:pt>
                <c:pt idx="85514">
                  <c:v>42757</c:v>
                </c:pt>
                <c:pt idx="85515">
                  <c:v>42757.5</c:v>
                </c:pt>
                <c:pt idx="85516">
                  <c:v>42758</c:v>
                </c:pt>
                <c:pt idx="85517">
                  <c:v>42758.5</c:v>
                </c:pt>
                <c:pt idx="85518">
                  <c:v>42759</c:v>
                </c:pt>
                <c:pt idx="85519">
                  <c:v>42759.5</c:v>
                </c:pt>
                <c:pt idx="85520">
                  <c:v>42760</c:v>
                </c:pt>
                <c:pt idx="85521">
                  <c:v>42760.5</c:v>
                </c:pt>
                <c:pt idx="85522">
                  <c:v>42761</c:v>
                </c:pt>
                <c:pt idx="85523">
                  <c:v>42761.5</c:v>
                </c:pt>
                <c:pt idx="85524">
                  <c:v>42762</c:v>
                </c:pt>
                <c:pt idx="85525">
                  <c:v>42762.5</c:v>
                </c:pt>
                <c:pt idx="85526">
                  <c:v>42763</c:v>
                </c:pt>
                <c:pt idx="85527">
                  <c:v>42763.5</c:v>
                </c:pt>
                <c:pt idx="85528">
                  <c:v>42764</c:v>
                </c:pt>
                <c:pt idx="85529">
                  <c:v>42764.5</c:v>
                </c:pt>
                <c:pt idx="85530">
                  <c:v>42765</c:v>
                </c:pt>
                <c:pt idx="85531">
                  <c:v>42765.5</c:v>
                </c:pt>
                <c:pt idx="85532">
                  <c:v>42766</c:v>
                </c:pt>
                <c:pt idx="85533">
                  <c:v>42766.5</c:v>
                </c:pt>
                <c:pt idx="85534">
                  <c:v>42767</c:v>
                </c:pt>
                <c:pt idx="85535">
                  <c:v>42767.5</c:v>
                </c:pt>
                <c:pt idx="85536">
                  <c:v>42768</c:v>
                </c:pt>
                <c:pt idx="85537">
                  <c:v>42768.5</c:v>
                </c:pt>
                <c:pt idx="85538">
                  <c:v>42769</c:v>
                </c:pt>
                <c:pt idx="85539">
                  <c:v>42769.5</c:v>
                </c:pt>
                <c:pt idx="85540">
                  <c:v>42770</c:v>
                </c:pt>
                <c:pt idx="85541">
                  <c:v>42770.5</c:v>
                </c:pt>
                <c:pt idx="85542">
                  <c:v>42771</c:v>
                </c:pt>
                <c:pt idx="85543">
                  <c:v>42771.5</c:v>
                </c:pt>
                <c:pt idx="85544">
                  <c:v>42772</c:v>
                </c:pt>
                <c:pt idx="85545">
                  <c:v>42772.5</c:v>
                </c:pt>
                <c:pt idx="85546">
                  <c:v>42773</c:v>
                </c:pt>
                <c:pt idx="85547">
                  <c:v>42773.5</c:v>
                </c:pt>
                <c:pt idx="85548">
                  <c:v>42774</c:v>
                </c:pt>
                <c:pt idx="85549">
                  <c:v>42774.5</c:v>
                </c:pt>
                <c:pt idx="85550">
                  <c:v>42775</c:v>
                </c:pt>
                <c:pt idx="85551">
                  <c:v>42775.5</c:v>
                </c:pt>
                <c:pt idx="85552">
                  <c:v>42776</c:v>
                </c:pt>
                <c:pt idx="85553">
                  <c:v>42776.5</c:v>
                </c:pt>
                <c:pt idx="85554">
                  <c:v>42777</c:v>
                </c:pt>
                <c:pt idx="85555">
                  <c:v>42777.5</c:v>
                </c:pt>
                <c:pt idx="85556">
                  <c:v>42778</c:v>
                </c:pt>
                <c:pt idx="85557">
                  <c:v>42778.5</c:v>
                </c:pt>
                <c:pt idx="85558">
                  <c:v>42779</c:v>
                </c:pt>
                <c:pt idx="85559">
                  <c:v>42779.5</c:v>
                </c:pt>
                <c:pt idx="85560">
                  <c:v>42780</c:v>
                </c:pt>
                <c:pt idx="85561">
                  <c:v>42780.5</c:v>
                </c:pt>
                <c:pt idx="85562">
                  <c:v>42781</c:v>
                </c:pt>
                <c:pt idx="85563">
                  <c:v>42781.5</c:v>
                </c:pt>
                <c:pt idx="85564">
                  <c:v>42782</c:v>
                </c:pt>
                <c:pt idx="85565">
                  <c:v>42782.5</c:v>
                </c:pt>
                <c:pt idx="85566">
                  <c:v>42783</c:v>
                </c:pt>
                <c:pt idx="85567">
                  <c:v>42783.5</c:v>
                </c:pt>
                <c:pt idx="85568">
                  <c:v>42784</c:v>
                </c:pt>
                <c:pt idx="85569">
                  <c:v>42784.5</c:v>
                </c:pt>
                <c:pt idx="85570">
                  <c:v>42785</c:v>
                </c:pt>
                <c:pt idx="85571">
                  <c:v>42785.5</c:v>
                </c:pt>
                <c:pt idx="85572">
                  <c:v>42786</c:v>
                </c:pt>
                <c:pt idx="85573">
                  <c:v>42786.5</c:v>
                </c:pt>
                <c:pt idx="85574">
                  <c:v>42787</c:v>
                </c:pt>
                <c:pt idx="85575">
                  <c:v>42787.5</c:v>
                </c:pt>
                <c:pt idx="85576">
                  <c:v>42788</c:v>
                </c:pt>
                <c:pt idx="85577">
                  <c:v>42788.5</c:v>
                </c:pt>
                <c:pt idx="85578">
                  <c:v>42789</c:v>
                </c:pt>
                <c:pt idx="85579">
                  <c:v>42789.5</c:v>
                </c:pt>
                <c:pt idx="85580">
                  <c:v>42790</c:v>
                </c:pt>
                <c:pt idx="85581">
                  <c:v>42790.5</c:v>
                </c:pt>
                <c:pt idx="85582">
                  <c:v>42791</c:v>
                </c:pt>
                <c:pt idx="85583">
                  <c:v>42791.5</c:v>
                </c:pt>
                <c:pt idx="85584">
                  <c:v>42792</c:v>
                </c:pt>
                <c:pt idx="85585">
                  <c:v>42792.5</c:v>
                </c:pt>
                <c:pt idx="85586">
                  <c:v>42793</c:v>
                </c:pt>
                <c:pt idx="85587">
                  <c:v>42793.5</c:v>
                </c:pt>
                <c:pt idx="85588">
                  <c:v>42794</c:v>
                </c:pt>
                <c:pt idx="85589">
                  <c:v>42794.5</c:v>
                </c:pt>
                <c:pt idx="85590">
                  <c:v>42795</c:v>
                </c:pt>
                <c:pt idx="85591">
                  <c:v>42795.5</c:v>
                </c:pt>
                <c:pt idx="85592">
                  <c:v>42796</c:v>
                </c:pt>
                <c:pt idx="85593">
                  <c:v>42796.5</c:v>
                </c:pt>
                <c:pt idx="85594">
                  <c:v>42797</c:v>
                </c:pt>
                <c:pt idx="85595">
                  <c:v>42797.5</c:v>
                </c:pt>
                <c:pt idx="85596">
                  <c:v>42798</c:v>
                </c:pt>
                <c:pt idx="85597">
                  <c:v>42798.5</c:v>
                </c:pt>
                <c:pt idx="85598">
                  <c:v>42799</c:v>
                </c:pt>
                <c:pt idx="85599">
                  <c:v>42799.5</c:v>
                </c:pt>
                <c:pt idx="85600">
                  <c:v>42800</c:v>
                </c:pt>
                <c:pt idx="85601">
                  <c:v>42800.5</c:v>
                </c:pt>
                <c:pt idx="85602">
                  <c:v>42801</c:v>
                </c:pt>
                <c:pt idx="85603">
                  <c:v>42801.5</c:v>
                </c:pt>
                <c:pt idx="85604">
                  <c:v>42802</c:v>
                </c:pt>
                <c:pt idx="85605">
                  <c:v>42802.5</c:v>
                </c:pt>
                <c:pt idx="85606">
                  <c:v>42803</c:v>
                </c:pt>
                <c:pt idx="85607">
                  <c:v>42803.5</c:v>
                </c:pt>
                <c:pt idx="85608">
                  <c:v>42804</c:v>
                </c:pt>
                <c:pt idx="85609">
                  <c:v>42804.5</c:v>
                </c:pt>
                <c:pt idx="85610">
                  <c:v>42805</c:v>
                </c:pt>
                <c:pt idx="85611">
                  <c:v>42805.5</c:v>
                </c:pt>
                <c:pt idx="85612">
                  <c:v>42806</c:v>
                </c:pt>
                <c:pt idx="85613">
                  <c:v>42806.5</c:v>
                </c:pt>
                <c:pt idx="85614">
                  <c:v>42807</c:v>
                </c:pt>
                <c:pt idx="85615">
                  <c:v>42807.5</c:v>
                </c:pt>
                <c:pt idx="85616">
                  <c:v>42808</c:v>
                </c:pt>
                <c:pt idx="85617">
                  <c:v>42808.5</c:v>
                </c:pt>
                <c:pt idx="85618">
                  <c:v>42809</c:v>
                </c:pt>
                <c:pt idx="85619">
                  <c:v>42809.5</c:v>
                </c:pt>
                <c:pt idx="85620">
                  <c:v>42810</c:v>
                </c:pt>
                <c:pt idx="85621">
                  <c:v>42810.5</c:v>
                </c:pt>
                <c:pt idx="85622">
                  <c:v>42811</c:v>
                </c:pt>
                <c:pt idx="85623">
                  <c:v>42811.5</c:v>
                </c:pt>
                <c:pt idx="85624">
                  <c:v>42812</c:v>
                </c:pt>
                <c:pt idx="85625">
                  <c:v>42812.5</c:v>
                </c:pt>
                <c:pt idx="85626">
                  <c:v>42813</c:v>
                </c:pt>
                <c:pt idx="85627">
                  <c:v>42813.5</c:v>
                </c:pt>
                <c:pt idx="85628">
                  <c:v>42814</c:v>
                </c:pt>
                <c:pt idx="85629">
                  <c:v>42814.5</c:v>
                </c:pt>
                <c:pt idx="85630">
                  <c:v>42815</c:v>
                </c:pt>
                <c:pt idx="85631">
                  <c:v>42815.5</c:v>
                </c:pt>
                <c:pt idx="85632">
                  <c:v>42816</c:v>
                </c:pt>
                <c:pt idx="85633">
                  <c:v>42816.5</c:v>
                </c:pt>
                <c:pt idx="85634">
                  <c:v>42817</c:v>
                </c:pt>
                <c:pt idx="85635">
                  <c:v>42817.5</c:v>
                </c:pt>
                <c:pt idx="85636">
                  <c:v>42818</c:v>
                </c:pt>
                <c:pt idx="85637">
                  <c:v>42818.5</c:v>
                </c:pt>
                <c:pt idx="85638">
                  <c:v>42819</c:v>
                </c:pt>
                <c:pt idx="85639">
                  <c:v>42819.5</c:v>
                </c:pt>
                <c:pt idx="85640">
                  <c:v>42820</c:v>
                </c:pt>
                <c:pt idx="85641">
                  <c:v>42820.5</c:v>
                </c:pt>
                <c:pt idx="85642">
                  <c:v>42821</c:v>
                </c:pt>
                <c:pt idx="85643">
                  <c:v>42821.5</c:v>
                </c:pt>
                <c:pt idx="85644">
                  <c:v>42822</c:v>
                </c:pt>
                <c:pt idx="85645">
                  <c:v>42822.5</c:v>
                </c:pt>
                <c:pt idx="85646">
                  <c:v>42823</c:v>
                </c:pt>
                <c:pt idx="85647">
                  <c:v>42823.5</c:v>
                </c:pt>
                <c:pt idx="85648">
                  <c:v>42824</c:v>
                </c:pt>
                <c:pt idx="85649">
                  <c:v>42824.5</c:v>
                </c:pt>
                <c:pt idx="85650">
                  <c:v>42825</c:v>
                </c:pt>
                <c:pt idx="85651">
                  <c:v>42825.5</c:v>
                </c:pt>
                <c:pt idx="85652">
                  <c:v>42826</c:v>
                </c:pt>
                <c:pt idx="85653">
                  <c:v>42826.5</c:v>
                </c:pt>
                <c:pt idx="85654">
                  <c:v>42827</c:v>
                </c:pt>
                <c:pt idx="85655">
                  <c:v>42827.5</c:v>
                </c:pt>
                <c:pt idx="85656">
                  <c:v>42828</c:v>
                </c:pt>
                <c:pt idx="85657">
                  <c:v>42828.5</c:v>
                </c:pt>
                <c:pt idx="85658">
                  <c:v>42829</c:v>
                </c:pt>
                <c:pt idx="85659">
                  <c:v>42829.5</c:v>
                </c:pt>
                <c:pt idx="85660">
                  <c:v>42830</c:v>
                </c:pt>
                <c:pt idx="85661">
                  <c:v>42830.5</c:v>
                </c:pt>
                <c:pt idx="85662">
                  <c:v>42831</c:v>
                </c:pt>
                <c:pt idx="85663">
                  <c:v>42831.5</c:v>
                </c:pt>
                <c:pt idx="85664">
                  <c:v>42832</c:v>
                </c:pt>
                <c:pt idx="85665">
                  <c:v>42832.5</c:v>
                </c:pt>
                <c:pt idx="85666">
                  <c:v>42833</c:v>
                </c:pt>
                <c:pt idx="85667">
                  <c:v>42833.5</c:v>
                </c:pt>
                <c:pt idx="85668">
                  <c:v>42834</c:v>
                </c:pt>
                <c:pt idx="85669">
                  <c:v>42834.5</c:v>
                </c:pt>
                <c:pt idx="85670">
                  <c:v>42835</c:v>
                </c:pt>
                <c:pt idx="85671">
                  <c:v>42835.5</c:v>
                </c:pt>
                <c:pt idx="85672">
                  <c:v>42836</c:v>
                </c:pt>
                <c:pt idx="85673">
                  <c:v>42836.5</c:v>
                </c:pt>
                <c:pt idx="85674">
                  <c:v>42837</c:v>
                </c:pt>
                <c:pt idx="85675">
                  <c:v>42837.5</c:v>
                </c:pt>
                <c:pt idx="85676">
                  <c:v>42838</c:v>
                </c:pt>
                <c:pt idx="85677">
                  <c:v>42838.5</c:v>
                </c:pt>
                <c:pt idx="85678">
                  <c:v>42839</c:v>
                </c:pt>
                <c:pt idx="85679">
                  <c:v>42839.5</c:v>
                </c:pt>
                <c:pt idx="85680">
                  <c:v>42840</c:v>
                </c:pt>
                <c:pt idx="85681">
                  <c:v>42840.5</c:v>
                </c:pt>
                <c:pt idx="85682">
                  <c:v>42841</c:v>
                </c:pt>
                <c:pt idx="85683">
                  <c:v>42841.5</c:v>
                </c:pt>
                <c:pt idx="85684">
                  <c:v>42842</c:v>
                </c:pt>
                <c:pt idx="85685">
                  <c:v>42842.5</c:v>
                </c:pt>
                <c:pt idx="85686">
                  <c:v>42843</c:v>
                </c:pt>
                <c:pt idx="85687">
                  <c:v>42843.5</c:v>
                </c:pt>
                <c:pt idx="85688">
                  <c:v>42844</c:v>
                </c:pt>
                <c:pt idx="85689">
                  <c:v>42844.5</c:v>
                </c:pt>
                <c:pt idx="85690">
                  <c:v>42845</c:v>
                </c:pt>
                <c:pt idx="85691">
                  <c:v>42845.5</c:v>
                </c:pt>
                <c:pt idx="85692">
                  <c:v>42846</c:v>
                </c:pt>
                <c:pt idx="85693">
                  <c:v>42846.5</c:v>
                </c:pt>
                <c:pt idx="85694">
                  <c:v>42847</c:v>
                </c:pt>
                <c:pt idx="85695">
                  <c:v>42847.5</c:v>
                </c:pt>
                <c:pt idx="85696">
                  <c:v>42848</c:v>
                </c:pt>
                <c:pt idx="85697">
                  <c:v>42848.5</c:v>
                </c:pt>
                <c:pt idx="85698">
                  <c:v>42849</c:v>
                </c:pt>
                <c:pt idx="85699">
                  <c:v>42849.5</c:v>
                </c:pt>
                <c:pt idx="85700">
                  <c:v>42850</c:v>
                </c:pt>
                <c:pt idx="85701">
                  <c:v>42850.5</c:v>
                </c:pt>
                <c:pt idx="85702">
                  <c:v>42851</c:v>
                </c:pt>
                <c:pt idx="85703">
                  <c:v>42851.5</c:v>
                </c:pt>
                <c:pt idx="85704">
                  <c:v>42852</c:v>
                </c:pt>
                <c:pt idx="85705">
                  <c:v>42852.5</c:v>
                </c:pt>
                <c:pt idx="85706">
                  <c:v>42853</c:v>
                </c:pt>
                <c:pt idx="85707">
                  <c:v>42853.5</c:v>
                </c:pt>
                <c:pt idx="85708">
                  <c:v>42854</c:v>
                </c:pt>
                <c:pt idx="85709">
                  <c:v>42854.5</c:v>
                </c:pt>
                <c:pt idx="85710">
                  <c:v>42855</c:v>
                </c:pt>
                <c:pt idx="85711">
                  <c:v>42855.5</c:v>
                </c:pt>
                <c:pt idx="85712">
                  <c:v>42856</c:v>
                </c:pt>
                <c:pt idx="85713">
                  <c:v>42856.5</c:v>
                </c:pt>
                <c:pt idx="85714">
                  <c:v>42857</c:v>
                </c:pt>
                <c:pt idx="85715">
                  <c:v>42857.5</c:v>
                </c:pt>
                <c:pt idx="85716">
                  <c:v>42858</c:v>
                </c:pt>
                <c:pt idx="85717">
                  <c:v>42858.5</c:v>
                </c:pt>
                <c:pt idx="85718">
                  <c:v>42859</c:v>
                </c:pt>
                <c:pt idx="85719">
                  <c:v>42859.5</c:v>
                </c:pt>
                <c:pt idx="85720">
                  <c:v>42860</c:v>
                </c:pt>
                <c:pt idx="85721">
                  <c:v>42860.5</c:v>
                </c:pt>
                <c:pt idx="85722">
                  <c:v>42861</c:v>
                </c:pt>
                <c:pt idx="85723">
                  <c:v>42861.5</c:v>
                </c:pt>
                <c:pt idx="85724">
                  <c:v>42862</c:v>
                </c:pt>
                <c:pt idx="85725">
                  <c:v>42862.5</c:v>
                </c:pt>
                <c:pt idx="85726">
                  <c:v>42863</c:v>
                </c:pt>
                <c:pt idx="85727">
                  <c:v>42863.5</c:v>
                </c:pt>
                <c:pt idx="85728">
                  <c:v>42864</c:v>
                </c:pt>
                <c:pt idx="85729">
                  <c:v>42864.5</c:v>
                </c:pt>
                <c:pt idx="85730">
                  <c:v>42865</c:v>
                </c:pt>
                <c:pt idx="85731">
                  <c:v>42865.5</c:v>
                </c:pt>
                <c:pt idx="85732">
                  <c:v>42866</c:v>
                </c:pt>
                <c:pt idx="85733">
                  <c:v>42866.5</c:v>
                </c:pt>
                <c:pt idx="85734">
                  <c:v>42867</c:v>
                </c:pt>
                <c:pt idx="85735">
                  <c:v>42867.5</c:v>
                </c:pt>
                <c:pt idx="85736">
                  <c:v>42868</c:v>
                </c:pt>
                <c:pt idx="85737">
                  <c:v>42868.5</c:v>
                </c:pt>
                <c:pt idx="85738">
                  <c:v>42869</c:v>
                </c:pt>
                <c:pt idx="85739">
                  <c:v>42869.5</c:v>
                </c:pt>
                <c:pt idx="85740">
                  <c:v>42870</c:v>
                </c:pt>
                <c:pt idx="85741">
                  <c:v>42870.5</c:v>
                </c:pt>
                <c:pt idx="85742">
                  <c:v>42871</c:v>
                </c:pt>
                <c:pt idx="85743">
                  <c:v>42871.5</c:v>
                </c:pt>
                <c:pt idx="85744">
                  <c:v>42872</c:v>
                </c:pt>
                <c:pt idx="85745">
                  <c:v>42872.5</c:v>
                </c:pt>
                <c:pt idx="85746">
                  <c:v>42873</c:v>
                </c:pt>
                <c:pt idx="85747">
                  <c:v>42873.5</c:v>
                </c:pt>
                <c:pt idx="85748">
                  <c:v>42874</c:v>
                </c:pt>
                <c:pt idx="85749">
                  <c:v>42874.5</c:v>
                </c:pt>
                <c:pt idx="85750">
                  <c:v>42875</c:v>
                </c:pt>
                <c:pt idx="85751">
                  <c:v>42875.5</c:v>
                </c:pt>
                <c:pt idx="85752">
                  <c:v>42876</c:v>
                </c:pt>
                <c:pt idx="85753">
                  <c:v>42876.5</c:v>
                </c:pt>
                <c:pt idx="85754">
                  <c:v>42877</c:v>
                </c:pt>
                <c:pt idx="85755">
                  <c:v>42877.5</c:v>
                </c:pt>
                <c:pt idx="85756">
                  <c:v>42878</c:v>
                </c:pt>
                <c:pt idx="85757">
                  <c:v>42878.5</c:v>
                </c:pt>
                <c:pt idx="85758">
                  <c:v>42879</c:v>
                </c:pt>
                <c:pt idx="85759">
                  <c:v>42879.5</c:v>
                </c:pt>
                <c:pt idx="85760">
                  <c:v>42880</c:v>
                </c:pt>
                <c:pt idx="85761">
                  <c:v>42880.5</c:v>
                </c:pt>
                <c:pt idx="85762">
                  <c:v>42881</c:v>
                </c:pt>
                <c:pt idx="85763">
                  <c:v>42881.5</c:v>
                </c:pt>
                <c:pt idx="85764">
                  <c:v>42882</c:v>
                </c:pt>
                <c:pt idx="85765">
                  <c:v>42882.5</c:v>
                </c:pt>
                <c:pt idx="85766">
                  <c:v>42883</c:v>
                </c:pt>
                <c:pt idx="85767">
                  <c:v>42883.5</c:v>
                </c:pt>
                <c:pt idx="85768">
                  <c:v>42884</c:v>
                </c:pt>
                <c:pt idx="85769">
                  <c:v>42884.5</c:v>
                </c:pt>
                <c:pt idx="85770">
                  <c:v>42885</c:v>
                </c:pt>
                <c:pt idx="85771">
                  <c:v>42885.5</c:v>
                </c:pt>
                <c:pt idx="85772">
                  <c:v>42886</c:v>
                </c:pt>
                <c:pt idx="85773">
                  <c:v>42886.5</c:v>
                </c:pt>
                <c:pt idx="85774">
                  <c:v>42887</c:v>
                </c:pt>
                <c:pt idx="85775">
                  <c:v>42887.5</c:v>
                </c:pt>
                <c:pt idx="85776">
                  <c:v>42888</c:v>
                </c:pt>
                <c:pt idx="85777">
                  <c:v>42888.5</c:v>
                </c:pt>
                <c:pt idx="85778">
                  <c:v>42889</c:v>
                </c:pt>
                <c:pt idx="85779">
                  <c:v>42889.5</c:v>
                </c:pt>
                <c:pt idx="85780">
                  <c:v>42890</c:v>
                </c:pt>
                <c:pt idx="85781">
                  <c:v>42890.5</c:v>
                </c:pt>
                <c:pt idx="85782">
                  <c:v>42891</c:v>
                </c:pt>
                <c:pt idx="85783">
                  <c:v>42891.5</c:v>
                </c:pt>
                <c:pt idx="85784">
                  <c:v>42892</c:v>
                </c:pt>
                <c:pt idx="85785">
                  <c:v>42892.5</c:v>
                </c:pt>
                <c:pt idx="85786">
                  <c:v>42893</c:v>
                </c:pt>
                <c:pt idx="85787">
                  <c:v>42893.5</c:v>
                </c:pt>
                <c:pt idx="85788">
                  <c:v>42894</c:v>
                </c:pt>
                <c:pt idx="85789">
                  <c:v>42894.5</c:v>
                </c:pt>
                <c:pt idx="85790">
                  <c:v>42895</c:v>
                </c:pt>
                <c:pt idx="85791">
                  <c:v>42895.5</c:v>
                </c:pt>
                <c:pt idx="85792">
                  <c:v>42896</c:v>
                </c:pt>
                <c:pt idx="85793">
                  <c:v>42896.5</c:v>
                </c:pt>
                <c:pt idx="85794">
                  <c:v>42897</c:v>
                </c:pt>
                <c:pt idx="85795">
                  <c:v>42897.5</c:v>
                </c:pt>
                <c:pt idx="85796">
                  <c:v>42898</c:v>
                </c:pt>
                <c:pt idx="85797">
                  <c:v>42898.5</c:v>
                </c:pt>
                <c:pt idx="85798">
                  <c:v>42899</c:v>
                </c:pt>
                <c:pt idx="85799">
                  <c:v>42899.5</c:v>
                </c:pt>
                <c:pt idx="85800">
                  <c:v>42900</c:v>
                </c:pt>
                <c:pt idx="85801">
                  <c:v>42900.5</c:v>
                </c:pt>
                <c:pt idx="85802">
                  <c:v>42901</c:v>
                </c:pt>
                <c:pt idx="85803">
                  <c:v>42901.5</c:v>
                </c:pt>
                <c:pt idx="85804">
                  <c:v>42902</c:v>
                </c:pt>
                <c:pt idx="85805">
                  <c:v>42902.5</c:v>
                </c:pt>
                <c:pt idx="85806">
                  <c:v>42903</c:v>
                </c:pt>
                <c:pt idx="85807">
                  <c:v>42903.5</c:v>
                </c:pt>
                <c:pt idx="85808">
                  <c:v>42904</c:v>
                </c:pt>
                <c:pt idx="85809">
                  <c:v>42904.5</c:v>
                </c:pt>
                <c:pt idx="85810">
                  <c:v>42905</c:v>
                </c:pt>
                <c:pt idx="85811">
                  <c:v>42905.5</c:v>
                </c:pt>
                <c:pt idx="85812">
                  <c:v>42906</c:v>
                </c:pt>
                <c:pt idx="85813">
                  <c:v>42906.5</c:v>
                </c:pt>
                <c:pt idx="85814">
                  <c:v>42907</c:v>
                </c:pt>
                <c:pt idx="85815">
                  <c:v>42907.5</c:v>
                </c:pt>
                <c:pt idx="85816">
                  <c:v>42908</c:v>
                </c:pt>
                <c:pt idx="85817">
                  <c:v>42908.5</c:v>
                </c:pt>
                <c:pt idx="85818">
                  <c:v>42909</c:v>
                </c:pt>
                <c:pt idx="85819">
                  <c:v>42909.5</c:v>
                </c:pt>
                <c:pt idx="85820">
                  <c:v>42910</c:v>
                </c:pt>
                <c:pt idx="85821">
                  <c:v>42910.5</c:v>
                </c:pt>
                <c:pt idx="85822">
                  <c:v>42911</c:v>
                </c:pt>
                <c:pt idx="85823">
                  <c:v>42911.5</c:v>
                </c:pt>
                <c:pt idx="85824">
                  <c:v>42912</c:v>
                </c:pt>
                <c:pt idx="85825">
                  <c:v>42912.5</c:v>
                </c:pt>
                <c:pt idx="85826">
                  <c:v>42913</c:v>
                </c:pt>
                <c:pt idx="85827">
                  <c:v>42913.5</c:v>
                </c:pt>
                <c:pt idx="85828">
                  <c:v>42914</c:v>
                </c:pt>
                <c:pt idx="85829">
                  <c:v>42914.5</c:v>
                </c:pt>
                <c:pt idx="85830">
                  <c:v>42915</c:v>
                </c:pt>
                <c:pt idx="85831">
                  <c:v>42915.5</c:v>
                </c:pt>
                <c:pt idx="85832">
                  <c:v>42916</c:v>
                </c:pt>
                <c:pt idx="85833">
                  <c:v>42916.5</c:v>
                </c:pt>
                <c:pt idx="85834">
                  <c:v>42917</c:v>
                </c:pt>
                <c:pt idx="85835">
                  <c:v>42917.5</c:v>
                </c:pt>
                <c:pt idx="85836">
                  <c:v>42918</c:v>
                </c:pt>
                <c:pt idx="85837">
                  <c:v>42918.5</c:v>
                </c:pt>
                <c:pt idx="85838">
                  <c:v>42919</c:v>
                </c:pt>
                <c:pt idx="85839">
                  <c:v>42919.5</c:v>
                </c:pt>
                <c:pt idx="85840">
                  <c:v>42920</c:v>
                </c:pt>
                <c:pt idx="85841">
                  <c:v>42920.5</c:v>
                </c:pt>
                <c:pt idx="85842">
                  <c:v>42921</c:v>
                </c:pt>
                <c:pt idx="85843">
                  <c:v>42921.5</c:v>
                </c:pt>
                <c:pt idx="85844">
                  <c:v>42922</c:v>
                </c:pt>
                <c:pt idx="85845">
                  <c:v>42922.5</c:v>
                </c:pt>
                <c:pt idx="85846">
                  <c:v>42923</c:v>
                </c:pt>
                <c:pt idx="85847">
                  <c:v>42923.5</c:v>
                </c:pt>
                <c:pt idx="85848">
                  <c:v>42924</c:v>
                </c:pt>
                <c:pt idx="85849">
                  <c:v>42924.5</c:v>
                </c:pt>
                <c:pt idx="85850">
                  <c:v>42925</c:v>
                </c:pt>
                <c:pt idx="85851">
                  <c:v>42925.5</c:v>
                </c:pt>
                <c:pt idx="85852">
                  <c:v>42926</c:v>
                </c:pt>
                <c:pt idx="85853">
                  <c:v>42926.5</c:v>
                </c:pt>
                <c:pt idx="85854">
                  <c:v>42927</c:v>
                </c:pt>
                <c:pt idx="85855">
                  <c:v>42927.5</c:v>
                </c:pt>
                <c:pt idx="85856">
                  <c:v>42928</c:v>
                </c:pt>
                <c:pt idx="85857">
                  <c:v>42928.5</c:v>
                </c:pt>
                <c:pt idx="85858">
                  <c:v>42929</c:v>
                </c:pt>
                <c:pt idx="85859">
                  <c:v>42929.5</c:v>
                </c:pt>
                <c:pt idx="85860">
                  <c:v>42930</c:v>
                </c:pt>
                <c:pt idx="85861">
                  <c:v>42930.5</c:v>
                </c:pt>
                <c:pt idx="85862">
                  <c:v>42931</c:v>
                </c:pt>
                <c:pt idx="85863">
                  <c:v>42931.5</c:v>
                </c:pt>
                <c:pt idx="85864">
                  <c:v>42932</c:v>
                </c:pt>
                <c:pt idx="85865">
                  <c:v>42932.5</c:v>
                </c:pt>
                <c:pt idx="85866">
                  <c:v>42933</c:v>
                </c:pt>
                <c:pt idx="85867">
                  <c:v>42933.5</c:v>
                </c:pt>
                <c:pt idx="85868">
                  <c:v>42934</c:v>
                </c:pt>
                <c:pt idx="85869">
                  <c:v>42934.5</c:v>
                </c:pt>
                <c:pt idx="85870">
                  <c:v>42935</c:v>
                </c:pt>
                <c:pt idx="85871">
                  <c:v>42935.5</c:v>
                </c:pt>
                <c:pt idx="85872">
                  <c:v>42936</c:v>
                </c:pt>
                <c:pt idx="85873">
                  <c:v>42936.5</c:v>
                </c:pt>
                <c:pt idx="85874">
                  <c:v>42937</c:v>
                </c:pt>
                <c:pt idx="85875">
                  <c:v>42937.5</c:v>
                </c:pt>
                <c:pt idx="85876">
                  <c:v>42938</c:v>
                </c:pt>
                <c:pt idx="85877">
                  <c:v>42938.5</c:v>
                </c:pt>
                <c:pt idx="85878">
                  <c:v>42939</c:v>
                </c:pt>
                <c:pt idx="85879">
                  <c:v>42939.5</c:v>
                </c:pt>
                <c:pt idx="85880">
                  <c:v>42940</c:v>
                </c:pt>
                <c:pt idx="85881">
                  <c:v>42940.5</c:v>
                </c:pt>
                <c:pt idx="85882">
                  <c:v>42941</c:v>
                </c:pt>
                <c:pt idx="85883">
                  <c:v>42941.5</c:v>
                </c:pt>
                <c:pt idx="85884">
                  <c:v>42942</c:v>
                </c:pt>
                <c:pt idx="85885">
                  <c:v>42942.5</c:v>
                </c:pt>
                <c:pt idx="85886">
                  <c:v>42943</c:v>
                </c:pt>
                <c:pt idx="85887">
                  <c:v>42943.5</c:v>
                </c:pt>
                <c:pt idx="85888">
                  <c:v>42944</c:v>
                </c:pt>
                <c:pt idx="85889">
                  <c:v>42944.5</c:v>
                </c:pt>
                <c:pt idx="85890">
                  <c:v>42945</c:v>
                </c:pt>
                <c:pt idx="85891">
                  <c:v>42945.5</c:v>
                </c:pt>
                <c:pt idx="85892">
                  <c:v>42946</c:v>
                </c:pt>
                <c:pt idx="85893">
                  <c:v>42946.5</c:v>
                </c:pt>
                <c:pt idx="85894">
                  <c:v>42947</c:v>
                </c:pt>
                <c:pt idx="85895">
                  <c:v>42947.5</c:v>
                </c:pt>
                <c:pt idx="85896">
                  <c:v>42948</c:v>
                </c:pt>
                <c:pt idx="85897">
                  <c:v>42948.5</c:v>
                </c:pt>
                <c:pt idx="85898">
                  <c:v>42949</c:v>
                </c:pt>
                <c:pt idx="85899">
                  <c:v>42949.5</c:v>
                </c:pt>
                <c:pt idx="85900">
                  <c:v>42950</c:v>
                </c:pt>
                <c:pt idx="85901">
                  <c:v>42950.5</c:v>
                </c:pt>
                <c:pt idx="85902">
                  <c:v>42951</c:v>
                </c:pt>
                <c:pt idx="85903">
                  <c:v>42951.5</c:v>
                </c:pt>
                <c:pt idx="85904">
                  <c:v>42952</c:v>
                </c:pt>
                <c:pt idx="85905">
                  <c:v>42952.5</c:v>
                </c:pt>
                <c:pt idx="85906">
                  <c:v>42953</c:v>
                </c:pt>
                <c:pt idx="85907">
                  <c:v>42953.5</c:v>
                </c:pt>
                <c:pt idx="85908">
                  <c:v>42954</c:v>
                </c:pt>
                <c:pt idx="85909">
                  <c:v>42954.5</c:v>
                </c:pt>
                <c:pt idx="85910">
                  <c:v>42955</c:v>
                </c:pt>
                <c:pt idx="85911">
                  <c:v>42955.5</c:v>
                </c:pt>
                <c:pt idx="85912">
                  <c:v>42956</c:v>
                </c:pt>
                <c:pt idx="85913">
                  <c:v>42956.5</c:v>
                </c:pt>
                <c:pt idx="85914">
                  <c:v>42957</c:v>
                </c:pt>
                <c:pt idx="85915">
                  <c:v>42957.5</c:v>
                </c:pt>
                <c:pt idx="85916">
                  <c:v>42958</c:v>
                </c:pt>
                <c:pt idx="85917">
                  <c:v>42958.5</c:v>
                </c:pt>
                <c:pt idx="85918">
                  <c:v>42959</c:v>
                </c:pt>
                <c:pt idx="85919">
                  <c:v>42959.5</c:v>
                </c:pt>
                <c:pt idx="85920">
                  <c:v>42960</c:v>
                </c:pt>
                <c:pt idx="85921">
                  <c:v>42960.5</c:v>
                </c:pt>
                <c:pt idx="85922">
                  <c:v>42961</c:v>
                </c:pt>
                <c:pt idx="85923">
                  <c:v>42961.5</c:v>
                </c:pt>
                <c:pt idx="85924">
                  <c:v>42962</c:v>
                </c:pt>
                <c:pt idx="85925">
                  <c:v>42962.5</c:v>
                </c:pt>
                <c:pt idx="85926">
                  <c:v>42963</c:v>
                </c:pt>
                <c:pt idx="85927">
                  <c:v>42963.5</c:v>
                </c:pt>
                <c:pt idx="85928">
                  <c:v>42964</c:v>
                </c:pt>
                <c:pt idx="85929">
                  <c:v>42964.5</c:v>
                </c:pt>
                <c:pt idx="85930">
                  <c:v>42965</c:v>
                </c:pt>
                <c:pt idx="85931">
                  <c:v>42965.5</c:v>
                </c:pt>
                <c:pt idx="85932">
                  <c:v>42966</c:v>
                </c:pt>
                <c:pt idx="85933">
                  <c:v>42966.5</c:v>
                </c:pt>
                <c:pt idx="85934">
                  <c:v>42967</c:v>
                </c:pt>
                <c:pt idx="85935">
                  <c:v>42967.5</c:v>
                </c:pt>
                <c:pt idx="85936">
                  <c:v>42968</c:v>
                </c:pt>
                <c:pt idx="85937">
                  <c:v>42968.5</c:v>
                </c:pt>
                <c:pt idx="85938">
                  <c:v>42969</c:v>
                </c:pt>
                <c:pt idx="85939">
                  <c:v>42969.5</c:v>
                </c:pt>
                <c:pt idx="85940">
                  <c:v>42970</c:v>
                </c:pt>
                <c:pt idx="85941">
                  <c:v>42970.5</c:v>
                </c:pt>
                <c:pt idx="85942">
                  <c:v>42971</c:v>
                </c:pt>
                <c:pt idx="85943">
                  <c:v>42971.5</c:v>
                </c:pt>
                <c:pt idx="85944">
                  <c:v>42972</c:v>
                </c:pt>
                <c:pt idx="85945">
                  <c:v>42972.5</c:v>
                </c:pt>
                <c:pt idx="85946">
                  <c:v>42973</c:v>
                </c:pt>
                <c:pt idx="85947">
                  <c:v>42973.5</c:v>
                </c:pt>
                <c:pt idx="85948">
                  <c:v>42974</c:v>
                </c:pt>
                <c:pt idx="85949">
                  <c:v>42974.5</c:v>
                </c:pt>
                <c:pt idx="85950">
                  <c:v>42975</c:v>
                </c:pt>
                <c:pt idx="85951">
                  <c:v>42975.5</c:v>
                </c:pt>
                <c:pt idx="85952">
                  <c:v>42976</c:v>
                </c:pt>
                <c:pt idx="85953">
                  <c:v>42976.5</c:v>
                </c:pt>
                <c:pt idx="85954">
                  <c:v>42977</c:v>
                </c:pt>
                <c:pt idx="85955">
                  <c:v>42977.5</c:v>
                </c:pt>
                <c:pt idx="85956">
                  <c:v>42978</c:v>
                </c:pt>
                <c:pt idx="85957">
                  <c:v>42978.5</c:v>
                </c:pt>
                <c:pt idx="85958">
                  <c:v>42979</c:v>
                </c:pt>
                <c:pt idx="85959">
                  <c:v>42979.5</c:v>
                </c:pt>
                <c:pt idx="85960">
                  <c:v>42980</c:v>
                </c:pt>
                <c:pt idx="85961">
                  <c:v>42980.5</c:v>
                </c:pt>
                <c:pt idx="85962">
                  <c:v>42981</c:v>
                </c:pt>
                <c:pt idx="85963">
                  <c:v>42981.5</c:v>
                </c:pt>
                <c:pt idx="85964">
                  <c:v>42982</c:v>
                </c:pt>
                <c:pt idx="85965">
                  <c:v>42982.5</c:v>
                </c:pt>
                <c:pt idx="85966">
                  <c:v>42983</c:v>
                </c:pt>
                <c:pt idx="85967">
                  <c:v>42983.5</c:v>
                </c:pt>
                <c:pt idx="85968">
                  <c:v>42984</c:v>
                </c:pt>
                <c:pt idx="85969">
                  <c:v>42984.5</c:v>
                </c:pt>
                <c:pt idx="85970">
                  <c:v>42985</c:v>
                </c:pt>
                <c:pt idx="85971">
                  <c:v>42985.5</c:v>
                </c:pt>
                <c:pt idx="85972">
                  <c:v>42986</c:v>
                </c:pt>
                <c:pt idx="85973">
                  <c:v>42986.5</c:v>
                </c:pt>
                <c:pt idx="85974">
                  <c:v>42987</c:v>
                </c:pt>
                <c:pt idx="85975">
                  <c:v>42987.5</c:v>
                </c:pt>
                <c:pt idx="85976">
                  <c:v>42988</c:v>
                </c:pt>
                <c:pt idx="85977">
                  <c:v>42988.5</c:v>
                </c:pt>
                <c:pt idx="85978">
                  <c:v>42989</c:v>
                </c:pt>
                <c:pt idx="85979">
                  <c:v>42989.5</c:v>
                </c:pt>
                <c:pt idx="85980">
                  <c:v>42990</c:v>
                </c:pt>
                <c:pt idx="85981">
                  <c:v>42990.5</c:v>
                </c:pt>
                <c:pt idx="85982">
                  <c:v>42991</c:v>
                </c:pt>
                <c:pt idx="85983">
                  <c:v>42991.5</c:v>
                </c:pt>
                <c:pt idx="85984">
                  <c:v>42992</c:v>
                </c:pt>
                <c:pt idx="85985">
                  <c:v>42992.5</c:v>
                </c:pt>
                <c:pt idx="85986">
                  <c:v>42993</c:v>
                </c:pt>
                <c:pt idx="85987">
                  <c:v>42993.5</c:v>
                </c:pt>
                <c:pt idx="85988">
                  <c:v>42994</c:v>
                </c:pt>
                <c:pt idx="85989">
                  <c:v>42994.5</c:v>
                </c:pt>
                <c:pt idx="85990">
                  <c:v>42995</c:v>
                </c:pt>
                <c:pt idx="85991">
                  <c:v>42995.5</c:v>
                </c:pt>
                <c:pt idx="85992">
                  <c:v>42996</c:v>
                </c:pt>
                <c:pt idx="85993">
                  <c:v>42996.5</c:v>
                </c:pt>
                <c:pt idx="85994">
                  <c:v>42997</c:v>
                </c:pt>
                <c:pt idx="85995">
                  <c:v>42997.5</c:v>
                </c:pt>
                <c:pt idx="85996">
                  <c:v>42998</c:v>
                </c:pt>
                <c:pt idx="85997">
                  <c:v>42998.5</c:v>
                </c:pt>
                <c:pt idx="85998">
                  <c:v>42999</c:v>
                </c:pt>
                <c:pt idx="85999">
                  <c:v>42999.5</c:v>
                </c:pt>
                <c:pt idx="86000">
                  <c:v>43000</c:v>
                </c:pt>
                <c:pt idx="86001">
                  <c:v>43000.5</c:v>
                </c:pt>
                <c:pt idx="86002">
                  <c:v>43001</c:v>
                </c:pt>
                <c:pt idx="86003">
                  <c:v>43001.5</c:v>
                </c:pt>
                <c:pt idx="86004">
                  <c:v>43002</c:v>
                </c:pt>
                <c:pt idx="86005">
                  <c:v>43002.5</c:v>
                </c:pt>
                <c:pt idx="86006">
                  <c:v>43003</c:v>
                </c:pt>
                <c:pt idx="86007">
                  <c:v>43003.5</c:v>
                </c:pt>
                <c:pt idx="86008">
                  <c:v>43004</c:v>
                </c:pt>
                <c:pt idx="86009">
                  <c:v>43004.5</c:v>
                </c:pt>
                <c:pt idx="86010">
                  <c:v>43005</c:v>
                </c:pt>
                <c:pt idx="86011">
                  <c:v>43005.5</c:v>
                </c:pt>
                <c:pt idx="86012">
                  <c:v>43006</c:v>
                </c:pt>
                <c:pt idx="86013">
                  <c:v>43006.5</c:v>
                </c:pt>
                <c:pt idx="86014">
                  <c:v>43007</c:v>
                </c:pt>
                <c:pt idx="86015">
                  <c:v>43007.5</c:v>
                </c:pt>
                <c:pt idx="86016">
                  <c:v>43008</c:v>
                </c:pt>
                <c:pt idx="86017">
                  <c:v>43008.5</c:v>
                </c:pt>
                <c:pt idx="86018">
                  <c:v>43009</c:v>
                </c:pt>
                <c:pt idx="86019">
                  <c:v>43009.5</c:v>
                </c:pt>
                <c:pt idx="86020">
                  <c:v>43010</c:v>
                </c:pt>
                <c:pt idx="86021">
                  <c:v>43010.5</c:v>
                </c:pt>
                <c:pt idx="86022">
                  <c:v>43011</c:v>
                </c:pt>
                <c:pt idx="86023">
                  <c:v>43011.5</c:v>
                </c:pt>
                <c:pt idx="86024">
                  <c:v>43012</c:v>
                </c:pt>
                <c:pt idx="86025">
                  <c:v>43012.5</c:v>
                </c:pt>
                <c:pt idx="86026">
                  <c:v>43013</c:v>
                </c:pt>
                <c:pt idx="86027">
                  <c:v>43013.5</c:v>
                </c:pt>
                <c:pt idx="86028">
                  <c:v>43014</c:v>
                </c:pt>
                <c:pt idx="86029">
                  <c:v>43014.5</c:v>
                </c:pt>
                <c:pt idx="86030">
                  <c:v>43015</c:v>
                </c:pt>
                <c:pt idx="86031">
                  <c:v>43015.5</c:v>
                </c:pt>
                <c:pt idx="86032">
                  <c:v>43016</c:v>
                </c:pt>
                <c:pt idx="86033">
                  <c:v>43016.5</c:v>
                </c:pt>
                <c:pt idx="86034">
                  <c:v>43017</c:v>
                </c:pt>
                <c:pt idx="86035">
                  <c:v>43017.5</c:v>
                </c:pt>
                <c:pt idx="86036">
                  <c:v>43018</c:v>
                </c:pt>
                <c:pt idx="86037">
                  <c:v>43018.5</c:v>
                </c:pt>
                <c:pt idx="86038">
                  <c:v>43019</c:v>
                </c:pt>
                <c:pt idx="86039">
                  <c:v>43019.5</c:v>
                </c:pt>
                <c:pt idx="86040">
                  <c:v>43020</c:v>
                </c:pt>
                <c:pt idx="86041">
                  <c:v>43020.5</c:v>
                </c:pt>
                <c:pt idx="86042">
                  <c:v>43021</c:v>
                </c:pt>
                <c:pt idx="86043">
                  <c:v>43021.5</c:v>
                </c:pt>
                <c:pt idx="86044">
                  <c:v>43022</c:v>
                </c:pt>
                <c:pt idx="86045">
                  <c:v>43022.5</c:v>
                </c:pt>
                <c:pt idx="86046">
                  <c:v>43023</c:v>
                </c:pt>
                <c:pt idx="86047">
                  <c:v>43023.5</c:v>
                </c:pt>
                <c:pt idx="86048">
                  <c:v>43024</c:v>
                </c:pt>
                <c:pt idx="86049">
                  <c:v>43024.5</c:v>
                </c:pt>
                <c:pt idx="86050">
                  <c:v>43025</c:v>
                </c:pt>
                <c:pt idx="86051">
                  <c:v>43025.5</c:v>
                </c:pt>
                <c:pt idx="86052">
                  <c:v>43026</c:v>
                </c:pt>
                <c:pt idx="86053">
                  <c:v>43026.5</c:v>
                </c:pt>
                <c:pt idx="86054">
                  <c:v>43027</c:v>
                </c:pt>
                <c:pt idx="86055">
                  <c:v>43027.5</c:v>
                </c:pt>
                <c:pt idx="86056">
                  <c:v>43028</c:v>
                </c:pt>
                <c:pt idx="86057">
                  <c:v>43028.5</c:v>
                </c:pt>
                <c:pt idx="86058">
                  <c:v>43029</c:v>
                </c:pt>
                <c:pt idx="86059">
                  <c:v>43029.5</c:v>
                </c:pt>
                <c:pt idx="86060">
                  <c:v>43030</c:v>
                </c:pt>
                <c:pt idx="86061">
                  <c:v>43030.5</c:v>
                </c:pt>
                <c:pt idx="86062">
                  <c:v>43031</c:v>
                </c:pt>
                <c:pt idx="86063">
                  <c:v>43031.5</c:v>
                </c:pt>
                <c:pt idx="86064">
                  <c:v>43032</c:v>
                </c:pt>
                <c:pt idx="86065">
                  <c:v>43032.5</c:v>
                </c:pt>
                <c:pt idx="86066">
                  <c:v>43033</c:v>
                </c:pt>
                <c:pt idx="86067">
                  <c:v>43033.5</c:v>
                </c:pt>
                <c:pt idx="86068">
                  <c:v>43034</c:v>
                </c:pt>
                <c:pt idx="86069">
                  <c:v>43034.5</c:v>
                </c:pt>
                <c:pt idx="86070">
                  <c:v>43035</c:v>
                </c:pt>
                <c:pt idx="86071">
                  <c:v>43035.5</c:v>
                </c:pt>
                <c:pt idx="86072">
                  <c:v>43036</c:v>
                </c:pt>
                <c:pt idx="86073">
                  <c:v>43036.5</c:v>
                </c:pt>
                <c:pt idx="86074">
                  <c:v>43037</c:v>
                </c:pt>
                <c:pt idx="86075">
                  <c:v>43037.5</c:v>
                </c:pt>
                <c:pt idx="86076">
                  <c:v>43038</c:v>
                </c:pt>
                <c:pt idx="86077">
                  <c:v>43038.5</c:v>
                </c:pt>
                <c:pt idx="86078">
                  <c:v>43039</c:v>
                </c:pt>
                <c:pt idx="86079">
                  <c:v>43039.5</c:v>
                </c:pt>
                <c:pt idx="86080">
                  <c:v>43040</c:v>
                </c:pt>
                <c:pt idx="86081">
                  <c:v>43040.5</c:v>
                </c:pt>
                <c:pt idx="86082">
                  <c:v>43041</c:v>
                </c:pt>
                <c:pt idx="86083">
                  <c:v>43041.5</c:v>
                </c:pt>
                <c:pt idx="86084">
                  <c:v>43042</c:v>
                </c:pt>
                <c:pt idx="86085">
                  <c:v>43042.5</c:v>
                </c:pt>
                <c:pt idx="86086">
                  <c:v>43043</c:v>
                </c:pt>
                <c:pt idx="86087">
                  <c:v>43043.5</c:v>
                </c:pt>
                <c:pt idx="86088">
                  <c:v>43044</c:v>
                </c:pt>
                <c:pt idx="86089">
                  <c:v>43044.5</c:v>
                </c:pt>
                <c:pt idx="86090">
                  <c:v>43045</c:v>
                </c:pt>
                <c:pt idx="86091">
                  <c:v>43045.5</c:v>
                </c:pt>
                <c:pt idx="86092">
                  <c:v>43046</c:v>
                </c:pt>
                <c:pt idx="86093">
                  <c:v>43046.5</c:v>
                </c:pt>
                <c:pt idx="86094">
                  <c:v>43047</c:v>
                </c:pt>
                <c:pt idx="86095">
                  <c:v>43047.5</c:v>
                </c:pt>
                <c:pt idx="86096">
                  <c:v>43048</c:v>
                </c:pt>
                <c:pt idx="86097">
                  <c:v>43048.5</c:v>
                </c:pt>
                <c:pt idx="86098">
                  <c:v>43049</c:v>
                </c:pt>
                <c:pt idx="86099">
                  <c:v>43049.5</c:v>
                </c:pt>
                <c:pt idx="86100">
                  <c:v>43050</c:v>
                </c:pt>
                <c:pt idx="86101">
                  <c:v>43050.5</c:v>
                </c:pt>
                <c:pt idx="86102">
                  <c:v>43051</c:v>
                </c:pt>
                <c:pt idx="86103">
                  <c:v>43051.5</c:v>
                </c:pt>
                <c:pt idx="86104">
                  <c:v>43052</c:v>
                </c:pt>
                <c:pt idx="86105">
                  <c:v>43052.5</c:v>
                </c:pt>
                <c:pt idx="86106">
                  <c:v>43053</c:v>
                </c:pt>
                <c:pt idx="86107">
                  <c:v>43053.5</c:v>
                </c:pt>
                <c:pt idx="86108">
                  <c:v>43054</c:v>
                </c:pt>
                <c:pt idx="86109">
                  <c:v>43054.5</c:v>
                </c:pt>
                <c:pt idx="86110">
                  <c:v>43055</c:v>
                </c:pt>
                <c:pt idx="86111">
                  <c:v>43055.5</c:v>
                </c:pt>
                <c:pt idx="86112">
                  <c:v>43056</c:v>
                </c:pt>
                <c:pt idx="86113">
                  <c:v>43056.5</c:v>
                </c:pt>
                <c:pt idx="86114">
                  <c:v>43057</c:v>
                </c:pt>
                <c:pt idx="86115">
                  <c:v>43057.5</c:v>
                </c:pt>
                <c:pt idx="86116">
                  <c:v>43058</c:v>
                </c:pt>
                <c:pt idx="86117">
                  <c:v>43058.5</c:v>
                </c:pt>
                <c:pt idx="86118">
                  <c:v>43059</c:v>
                </c:pt>
                <c:pt idx="86119">
                  <c:v>43059.5</c:v>
                </c:pt>
                <c:pt idx="86120">
                  <c:v>43060</c:v>
                </c:pt>
                <c:pt idx="86121">
                  <c:v>43060.5</c:v>
                </c:pt>
                <c:pt idx="86122">
                  <c:v>43061</c:v>
                </c:pt>
                <c:pt idx="86123">
                  <c:v>43061.5</c:v>
                </c:pt>
                <c:pt idx="86124">
                  <c:v>43062</c:v>
                </c:pt>
                <c:pt idx="86125">
                  <c:v>43062.5</c:v>
                </c:pt>
                <c:pt idx="86126">
                  <c:v>43063</c:v>
                </c:pt>
                <c:pt idx="86127">
                  <c:v>43063.5</c:v>
                </c:pt>
                <c:pt idx="86128">
                  <c:v>43064</c:v>
                </c:pt>
                <c:pt idx="86129">
                  <c:v>43064.5</c:v>
                </c:pt>
                <c:pt idx="86130">
                  <c:v>43065</c:v>
                </c:pt>
                <c:pt idx="86131">
                  <c:v>43065.5</c:v>
                </c:pt>
                <c:pt idx="86132">
                  <c:v>43066</c:v>
                </c:pt>
                <c:pt idx="86133">
                  <c:v>43066.5</c:v>
                </c:pt>
                <c:pt idx="86134">
                  <c:v>43067</c:v>
                </c:pt>
                <c:pt idx="86135">
                  <c:v>43067.5</c:v>
                </c:pt>
                <c:pt idx="86136">
                  <c:v>43068</c:v>
                </c:pt>
                <c:pt idx="86137">
                  <c:v>43068.5</c:v>
                </c:pt>
                <c:pt idx="86138">
                  <c:v>43069</c:v>
                </c:pt>
                <c:pt idx="86139">
                  <c:v>43069.5</c:v>
                </c:pt>
                <c:pt idx="86140">
                  <c:v>43070</c:v>
                </c:pt>
                <c:pt idx="86141">
                  <c:v>43070.5</c:v>
                </c:pt>
                <c:pt idx="86142">
                  <c:v>43071</c:v>
                </c:pt>
                <c:pt idx="86143">
                  <c:v>43071.5</c:v>
                </c:pt>
                <c:pt idx="86144">
                  <c:v>43072</c:v>
                </c:pt>
                <c:pt idx="86145">
                  <c:v>43072.5</c:v>
                </c:pt>
                <c:pt idx="86146">
                  <c:v>43073</c:v>
                </c:pt>
                <c:pt idx="86147">
                  <c:v>43073.5</c:v>
                </c:pt>
                <c:pt idx="86148">
                  <c:v>43074</c:v>
                </c:pt>
                <c:pt idx="86149">
                  <c:v>43074.5</c:v>
                </c:pt>
                <c:pt idx="86150">
                  <c:v>43075</c:v>
                </c:pt>
                <c:pt idx="86151">
                  <c:v>43075.5</c:v>
                </c:pt>
                <c:pt idx="86152">
                  <c:v>43076</c:v>
                </c:pt>
                <c:pt idx="86153">
                  <c:v>43076.5</c:v>
                </c:pt>
                <c:pt idx="86154">
                  <c:v>43077</c:v>
                </c:pt>
                <c:pt idx="86155">
                  <c:v>43077.5</c:v>
                </c:pt>
                <c:pt idx="86156">
                  <c:v>43078</c:v>
                </c:pt>
                <c:pt idx="86157">
                  <c:v>43078.5</c:v>
                </c:pt>
                <c:pt idx="86158">
                  <c:v>43079</c:v>
                </c:pt>
                <c:pt idx="86159">
                  <c:v>43079.5</c:v>
                </c:pt>
                <c:pt idx="86160">
                  <c:v>43080</c:v>
                </c:pt>
                <c:pt idx="86161">
                  <c:v>43080.5</c:v>
                </c:pt>
                <c:pt idx="86162">
                  <c:v>43081</c:v>
                </c:pt>
                <c:pt idx="86163">
                  <c:v>43081.5</c:v>
                </c:pt>
                <c:pt idx="86164">
                  <c:v>43082</c:v>
                </c:pt>
                <c:pt idx="86165">
                  <c:v>43082.5</c:v>
                </c:pt>
                <c:pt idx="86166">
                  <c:v>43083</c:v>
                </c:pt>
                <c:pt idx="86167">
                  <c:v>43083.5</c:v>
                </c:pt>
                <c:pt idx="86168">
                  <c:v>43084</c:v>
                </c:pt>
                <c:pt idx="86169">
                  <c:v>43084.5</c:v>
                </c:pt>
                <c:pt idx="86170">
                  <c:v>43085</c:v>
                </c:pt>
                <c:pt idx="86171">
                  <c:v>43085.5</c:v>
                </c:pt>
                <c:pt idx="86172">
                  <c:v>43086</c:v>
                </c:pt>
                <c:pt idx="86173">
                  <c:v>43086.5</c:v>
                </c:pt>
                <c:pt idx="86174">
                  <c:v>43087</c:v>
                </c:pt>
                <c:pt idx="86175">
                  <c:v>43087.5</c:v>
                </c:pt>
                <c:pt idx="86176">
                  <c:v>43088</c:v>
                </c:pt>
                <c:pt idx="86177">
                  <c:v>43088.5</c:v>
                </c:pt>
                <c:pt idx="86178">
                  <c:v>43089</c:v>
                </c:pt>
                <c:pt idx="86179">
                  <c:v>43089.5</c:v>
                </c:pt>
                <c:pt idx="86180">
                  <c:v>43090</c:v>
                </c:pt>
                <c:pt idx="86181">
                  <c:v>43090.5</c:v>
                </c:pt>
                <c:pt idx="86182">
                  <c:v>43091</c:v>
                </c:pt>
                <c:pt idx="86183">
                  <c:v>43091.5</c:v>
                </c:pt>
                <c:pt idx="86184">
                  <c:v>43092</c:v>
                </c:pt>
                <c:pt idx="86185">
                  <c:v>43092.5</c:v>
                </c:pt>
                <c:pt idx="86186">
                  <c:v>43093</c:v>
                </c:pt>
                <c:pt idx="86187">
                  <c:v>43093.5</c:v>
                </c:pt>
                <c:pt idx="86188">
                  <c:v>43094</c:v>
                </c:pt>
                <c:pt idx="86189">
                  <c:v>43094.5</c:v>
                </c:pt>
                <c:pt idx="86190">
                  <c:v>43095</c:v>
                </c:pt>
                <c:pt idx="86191">
                  <c:v>43095.5</c:v>
                </c:pt>
                <c:pt idx="86192">
                  <c:v>43096</c:v>
                </c:pt>
                <c:pt idx="86193">
                  <c:v>43096.5</c:v>
                </c:pt>
                <c:pt idx="86194">
                  <c:v>43097</c:v>
                </c:pt>
                <c:pt idx="86195">
                  <c:v>43097.5</c:v>
                </c:pt>
                <c:pt idx="86196">
                  <c:v>43098</c:v>
                </c:pt>
                <c:pt idx="86197">
                  <c:v>43098.5</c:v>
                </c:pt>
                <c:pt idx="86198">
                  <c:v>43099</c:v>
                </c:pt>
                <c:pt idx="86199">
                  <c:v>43099.5</c:v>
                </c:pt>
                <c:pt idx="86200">
                  <c:v>43100</c:v>
                </c:pt>
                <c:pt idx="86201">
                  <c:v>43100.5</c:v>
                </c:pt>
                <c:pt idx="86202">
                  <c:v>43101</c:v>
                </c:pt>
                <c:pt idx="86203">
                  <c:v>43101.5</c:v>
                </c:pt>
                <c:pt idx="86204">
                  <c:v>43102</c:v>
                </c:pt>
                <c:pt idx="86205">
                  <c:v>43102.5</c:v>
                </c:pt>
                <c:pt idx="86206">
                  <c:v>43103</c:v>
                </c:pt>
                <c:pt idx="86207">
                  <c:v>43103.5</c:v>
                </c:pt>
                <c:pt idx="86208">
                  <c:v>43104</c:v>
                </c:pt>
                <c:pt idx="86209">
                  <c:v>43104.5</c:v>
                </c:pt>
                <c:pt idx="86210">
                  <c:v>43105</c:v>
                </c:pt>
                <c:pt idx="86211">
                  <c:v>43105.5</c:v>
                </c:pt>
                <c:pt idx="86212">
                  <c:v>43106</c:v>
                </c:pt>
                <c:pt idx="86213">
                  <c:v>43106.5</c:v>
                </c:pt>
                <c:pt idx="86214">
                  <c:v>43107</c:v>
                </c:pt>
                <c:pt idx="86215">
                  <c:v>43107.5</c:v>
                </c:pt>
                <c:pt idx="86216">
                  <c:v>43108</c:v>
                </c:pt>
                <c:pt idx="86217">
                  <c:v>43108.5</c:v>
                </c:pt>
                <c:pt idx="86218">
                  <c:v>43109</c:v>
                </c:pt>
                <c:pt idx="86219">
                  <c:v>43109.5</c:v>
                </c:pt>
                <c:pt idx="86220">
                  <c:v>43110</c:v>
                </c:pt>
                <c:pt idx="86221">
                  <c:v>43110.5</c:v>
                </c:pt>
                <c:pt idx="86222">
                  <c:v>43111</c:v>
                </c:pt>
                <c:pt idx="86223">
                  <c:v>43111.5</c:v>
                </c:pt>
                <c:pt idx="86224">
                  <c:v>43112</c:v>
                </c:pt>
                <c:pt idx="86225">
                  <c:v>43112.5</c:v>
                </c:pt>
                <c:pt idx="86226">
                  <c:v>43113</c:v>
                </c:pt>
                <c:pt idx="86227">
                  <c:v>43113.5</c:v>
                </c:pt>
                <c:pt idx="86228">
                  <c:v>43114</c:v>
                </c:pt>
                <c:pt idx="86229">
                  <c:v>43114.5</c:v>
                </c:pt>
                <c:pt idx="86230">
                  <c:v>43115</c:v>
                </c:pt>
                <c:pt idx="86231">
                  <c:v>43115.5</c:v>
                </c:pt>
                <c:pt idx="86232">
                  <c:v>43116</c:v>
                </c:pt>
                <c:pt idx="86233">
                  <c:v>43116.5</c:v>
                </c:pt>
                <c:pt idx="86234">
                  <c:v>43117</c:v>
                </c:pt>
                <c:pt idx="86235">
                  <c:v>43117.5</c:v>
                </c:pt>
                <c:pt idx="86236">
                  <c:v>43118</c:v>
                </c:pt>
                <c:pt idx="86237">
                  <c:v>43118.5</c:v>
                </c:pt>
                <c:pt idx="86238">
                  <c:v>43119</c:v>
                </c:pt>
                <c:pt idx="86239">
                  <c:v>43119.5</c:v>
                </c:pt>
                <c:pt idx="86240">
                  <c:v>43120</c:v>
                </c:pt>
                <c:pt idx="86241">
                  <c:v>43120.5</c:v>
                </c:pt>
                <c:pt idx="86242">
                  <c:v>43121</c:v>
                </c:pt>
                <c:pt idx="86243">
                  <c:v>43121.5</c:v>
                </c:pt>
                <c:pt idx="86244">
                  <c:v>43122</c:v>
                </c:pt>
                <c:pt idx="86245">
                  <c:v>43122.5</c:v>
                </c:pt>
                <c:pt idx="86246">
                  <c:v>43123</c:v>
                </c:pt>
                <c:pt idx="86247">
                  <c:v>43123.5</c:v>
                </c:pt>
                <c:pt idx="86248">
                  <c:v>43124</c:v>
                </c:pt>
                <c:pt idx="86249">
                  <c:v>43124.5</c:v>
                </c:pt>
                <c:pt idx="86250">
                  <c:v>43125</c:v>
                </c:pt>
                <c:pt idx="86251">
                  <c:v>43125.5</c:v>
                </c:pt>
                <c:pt idx="86252">
                  <c:v>43126</c:v>
                </c:pt>
                <c:pt idx="86253">
                  <c:v>43126.5</c:v>
                </c:pt>
                <c:pt idx="86254">
                  <c:v>43127</c:v>
                </c:pt>
                <c:pt idx="86255">
                  <c:v>43127.5</c:v>
                </c:pt>
                <c:pt idx="86256">
                  <c:v>43128</c:v>
                </c:pt>
                <c:pt idx="86257">
                  <c:v>43128.5</c:v>
                </c:pt>
                <c:pt idx="86258">
                  <c:v>43129</c:v>
                </c:pt>
                <c:pt idx="86259">
                  <c:v>43129.5</c:v>
                </c:pt>
                <c:pt idx="86260">
                  <c:v>43130</c:v>
                </c:pt>
                <c:pt idx="86261">
                  <c:v>43130.5</c:v>
                </c:pt>
                <c:pt idx="86262">
                  <c:v>43131</c:v>
                </c:pt>
                <c:pt idx="86263">
                  <c:v>43131.5</c:v>
                </c:pt>
                <c:pt idx="86264">
                  <c:v>43132</c:v>
                </c:pt>
                <c:pt idx="86265">
                  <c:v>43132.5</c:v>
                </c:pt>
                <c:pt idx="86266">
                  <c:v>43133</c:v>
                </c:pt>
                <c:pt idx="86267">
                  <c:v>43133.5</c:v>
                </c:pt>
                <c:pt idx="86268">
                  <c:v>43134</c:v>
                </c:pt>
                <c:pt idx="86269">
                  <c:v>43134.5</c:v>
                </c:pt>
                <c:pt idx="86270">
                  <c:v>43135</c:v>
                </c:pt>
                <c:pt idx="86271">
                  <c:v>43135.5</c:v>
                </c:pt>
                <c:pt idx="86272">
                  <c:v>43136</c:v>
                </c:pt>
                <c:pt idx="86273">
                  <c:v>43136.5</c:v>
                </c:pt>
                <c:pt idx="86274">
                  <c:v>43137</c:v>
                </c:pt>
                <c:pt idx="86275">
                  <c:v>43137.5</c:v>
                </c:pt>
                <c:pt idx="86276">
                  <c:v>43138</c:v>
                </c:pt>
                <c:pt idx="86277">
                  <c:v>43138.5</c:v>
                </c:pt>
                <c:pt idx="86278">
                  <c:v>43139</c:v>
                </c:pt>
                <c:pt idx="86279">
                  <c:v>43139.5</c:v>
                </c:pt>
                <c:pt idx="86280">
                  <c:v>43140</c:v>
                </c:pt>
                <c:pt idx="86281">
                  <c:v>43140.5</c:v>
                </c:pt>
                <c:pt idx="86282">
                  <c:v>43141</c:v>
                </c:pt>
                <c:pt idx="86283">
                  <c:v>43141.5</c:v>
                </c:pt>
                <c:pt idx="86284">
                  <c:v>43142</c:v>
                </c:pt>
                <c:pt idx="86285">
                  <c:v>43142.5</c:v>
                </c:pt>
                <c:pt idx="86286">
                  <c:v>43143</c:v>
                </c:pt>
                <c:pt idx="86287">
                  <c:v>43143.5</c:v>
                </c:pt>
                <c:pt idx="86288">
                  <c:v>43144</c:v>
                </c:pt>
                <c:pt idx="86289">
                  <c:v>43144.5</c:v>
                </c:pt>
                <c:pt idx="86290">
                  <c:v>43145</c:v>
                </c:pt>
                <c:pt idx="86291">
                  <c:v>43145.5</c:v>
                </c:pt>
                <c:pt idx="86292">
                  <c:v>43146</c:v>
                </c:pt>
                <c:pt idx="86293">
                  <c:v>43146.5</c:v>
                </c:pt>
                <c:pt idx="86294">
                  <c:v>43147</c:v>
                </c:pt>
                <c:pt idx="86295">
                  <c:v>43147.5</c:v>
                </c:pt>
                <c:pt idx="86296">
                  <c:v>43148</c:v>
                </c:pt>
                <c:pt idx="86297">
                  <c:v>43148.5</c:v>
                </c:pt>
                <c:pt idx="86298">
                  <c:v>43149</c:v>
                </c:pt>
                <c:pt idx="86299">
                  <c:v>43149.5</c:v>
                </c:pt>
                <c:pt idx="86300">
                  <c:v>43150</c:v>
                </c:pt>
                <c:pt idx="86301">
                  <c:v>43150.5</c:v>
                </c:pt>
                <c:pt idx="86302">
                  <c:v>43151</c:v>
                </c:pt>
                <c:pt idx="86303">
                  <c:v>43151.5</c:v>
                </c:pt>
                <c:pt idx="86304">
                  <c:v>43152</c:v>
                </c:pt>
                <c:pt idx="86305">
                  <c:v>43152.5</c:v>
                </c:pt>
                <c:pt idx="86306">
                  <c:v>43153</c:v>
                </c:pt>
                <c:pt idx="86307">
                  <c:v>43153.5</c:v>
                </c:pt>
                <c:pt idx="86308">
                  <c:v>43154</c:v>
                </c:pt>
                <c:pt idx="86309">
                  <c:v>43154.5</c:v>
                </c:pt>
                <c:pt idx="86310">
                  <c:v>43155</c:v>
                </c:pt>
                <c:pt idx="86311">
                  <c:v>43155.5</c:v>
                </c:pt>
                <c:pt idx="86312">
                  <c:v>43156</c:v>
                </c:pt>
                <c:pt idx="86313">
                  <c:v>43156.5</c:v>
                </c:pt>
                <c:pt idx="86314">
                  <c:v>43157</c:v>
                </c:pt>
                <c:pt idx="86315">
                  <c:v>43157.5</c:v>
                </c:pt>
                <c:pt idx="86316">
                  <c:v>43158</c:v>
                </c:pt>
                <c:pt idx="86317">
                  <c:v>43158.5</c:v>
                </c:pt>
                <c:pt idx="86318">
                  <c:v>43159</c:v>
                </c:pt>
                <c:pt idx="86319">
                  <c:v>43159.5</c:v>
                </c:pt>
                <c:pt idx="86320">
                  <c:v>43160</c:v>
                </c:pt>
                <c:pt idx="86321">
                  <c:v>43160.5</c:v>
                </c:pt>
                <c:pt idx="86322">
                  <c:v>43161</c:v>
                </c:pt>
                <c:pt idx="86323">
                  <c:v>43161.5</c:v>
                </c:pt>
                <c:pt idx="86324">
                  <c:v>43162</c:v>
                </c:pt>
                <c:pt idx="86325">
                  <c:v>43162.5</c:v>
                </c:pt>
                <c:pt idx="86326">
                  <c:v>43163</c:v>
                </c:pt>
                <c:pt idx="86327">
                  <c:v>43163.5</c:v>
                </c:pt>
                <c:pt idx="86328">
                  <c:v>43164</c:v>
                </c:pt>
                <c:pt idx="86329">
                  <c:v>43164.5</c:v>
                </c:pt>
                <c:pt idx="86330">
                  <c:v>43165</c:v>
                </c:pt>
                <c:pt idx="86331">
                  <c:v>43165.5</c:v>
                </c:pt>
                <c:pt idx="86332">
                  <c:v>43166</c:v>
                </c:pt>
                <c:pt idx="86333">
                  <c:v>43166.5</c:v>
                </c:pt>
                <c:pt idx="86334">
                  <c:v>43167</c:v>
                </c:pt>
                <c:pt idx="86335">
                  <c:v>43167.5</c:v>
                </c:pt>
                <c:pt idx="86336">
                  <c:v>43168</c:v>
                </c:pt>
                <c:pt idx="86337">
                  <c:v>43168.5</c:v>
                </c:pt>
                <c:pt idx="86338">
                  <c:v>43169</c:v>
                </c:pt>
                <c:pt idx="86339">
                  <c:v>43169.5</c:v>
                </c:pt>
                <c:pt idx="86340">
                  <c:v>43170</c:v>
                </c:pt>
                <c:pt idx="86341">
                  <c:v>43170.5</c:v>
                </c:pt>
                <c:pt idx="86342">
                  <c:v>43171</c:v>
                </c:pt>
                <c:pt idx="86343">
                  <c:v>43171.5</c:v>
                </c:pt>
                <c:pt idx="86344">
                  <c:v>43172</c:v>
                </c:pt>
                <c:pt idx="86345">
                  <c:v>43172.5</c:v>
                </c:pt>
                <c:pt idx="86346">
                  <c:v>43173</c:v>
                </c:pt>
                <c:pt idx="86347">
                  <c:v>43173.5</c:v>
                </c:pt>
                <c:pt idx="86348">
                  <c:v>43174</c:v>
                </c:pt>
                <c:pt idx="86349">
                  <c:v>43174.5</c:v>
                </c:pt>
                <c:pt idx="86350">
                  <c:v>43175</c:v>
                </c:pt>
                <c:pt idx="86351">
                  <c:v>43175.5</c:v>
                </c:pt>
                <c:pt idx="86352">
                  <c:v>43176</c:v>
                </c:pt>
                <c:pt idx="86353">
                  <c:v>43176.5</c:v>
                </c:pt>
                <c:pt idx="86354">
                  <c:v>43177</c:v>
                </c:pt>
                <c:pt idx="86355">
                  <c:v>43177.5</c:v>
                </c:pt>
                <c:pt idx="86356">
                  <c:v>43178</c:v>
                </c:pt>
                <c:pt idx="86357">
                  <c:v>43178.5</c:v>
                </c:pt>
                <c:pt idx="86358">
                  <c:v>43179</c:v>
                </c:pt>
                <c:pt idx="86359">
                  <c:v>43179.5</c:v>
                </c:pt>
                <c:pt idx="86360">
                  <c:v>43180</c:v>
                </c:pt>
                <c:pt idx="86361">
                  <c:v>43180.5</c:v>
                </c:pt>
                <c:pt idx="86362">
                  <c:v>43181</c:v>
                </c:pt>
                <c:pt idx="86363">
                  <c:v>43181.5</c:v>
                </c:pt>
                <c:pt idx="86364">
                  <c:v>43182</c:v>
                </c:pt>
                <c:pt idx="86365">
                  <c:v>43182.5</c:v>
                </c:pt>
                <c:pt idx="86366">
                  <c:v>43183</c:v>
                </c:pt>
                <c:pt idx="86367">
                  <c:v>43183.5</c:v>
                </c:pt>
                <c:pt idx="86368">
                  <c:v>43184</c:v>
                </c:pt>
                <c:pt idx="86369">
                  <c:v>43184.5</c:v>
                </c:pt>
                <c:pt idx="86370">
                  <c:v>43185</c:v>
                </c:pt>
                <c:pt idx="86371">
                  <c:v>43185.5</c:v>
                </c:pt>
                <c:pt idx="86372">
                  <c:v>43186</c:v>
                </c:pt>
                <c:pt idx="86373">
                  <c:v>43186.5</c:v>
                </c:pt>
                <c:pt idx="86374">
                  <c:v>43187</c:v>
                </c:pt>
                <c:pt idx="86375">
                  <c:v>43187.5</c:v>
                </c:pt>
                <c:pt idx="86376">
                  <c:v>43188</c:v>
                </c:pt>
                <c:pt idx="86377">
                  <c:v>43188.5</c:v>
                </c:pt>
                <c:pt idx="86378">
                  <c:v>43189</c:v>
                </c:pt>
                <c:pt idx="86379">
                  <c:v>43189.5</c:v>
                </c:pt>
                <c:pt idx="86380">
                  <c:v>43190</c:v>
                </c:pt>
                <c:pt idx="86381">
                  <c:v>43190.5</c:v>
                </c:pt>
                <c:pt idx="86382">
                  <c:v>43191</c:v>
                </c:pt>
                <c:pt idx="86383">
                  <c:v>43191.5</c:v>
                </c:pt>
                <c:pt idx="86384">
                  <c:v>43192</c:v>
                </c:pt>
                <c:pt idx="86385">
                  <c:v>43192.5</c:v>
                </c:pt>
                <c:pt idx="86386">
                  <c:v>43193</c:v>
                </c:pt>
                <c:pt idx="86387">
                  <c:v>43193.5</c:v>
                </c:pt>
                <c:pt idx="86388">
                  <c:v>43194</c:v>
                </c:pt>
                <c:pt idx="86389">
                  <c:v>43194.5</c:v>
                </c:pt>
                <c:pt idx="86390">
                  <c:v>43195</c:v>
                </c:pt>
                <c:pt idx="86391">
                  <c:v>43195.5</c:v>
                </c:pt>
                <c:pt idx="86392">
                  <c:v>43196</c:v>
                </c:pt>
                <c:pt idx="86393">
                  <c:v>43196.5</c:v>
                </c:pt>
                <c:pt idx="86394">
                  <c:v>43197</c:v>
                </c:pt>
                <c:pt idx="86395">
                  <c:v>43197.5</c:v>
                </c:pt>
                <c:pt idx="86396">
                  <c:v>43198</c:v>
                </c:pt>
                <c:pt idx="86397">
                  <c:v>43198.5</c:v>
                </c:pt>
                <c:pt idx="86398">
                  <c:v>43199</c:v>
                </c:pt>
                <c:pt idx="86399">
                  <c:v>43199.5</c:v>
                </c:pt>
                <c:pt idx="86400">
                  <c:v>43200</c:v>
                </c:pt>
                <c:pt idx="86401">
                  <c:v>43200.5</c:v>
                </c:pt>
                <c:pt idx="86402">
                  <c:v>43201</c:v>
                </c:pt>
                <c:pt idx="86403">
                  <c:v>43201.5</c:v>
                </c:pt>
                <c:pt idx="86404">
                  <c:v>43202</c:v>
                </c:pt>
                <c:pt idx="86405">
                  <c:v>43202.5</c:v>
                </c:pt>
                <c:pt idx="86406">
                  <c:v>43203</c:v>
                </c:pt>
                <c:pt idx="86407">
                  <c:v>43203.5</c:v>
                </c:pt>
                <c:pt idx="86408">
                  <c:v>43204</c:v>
                </c:pt>
                <c:pt idx="86409">
                  <c:v>43204.5</c:v>
                </c:pt>
                <c:pt idx="86410">
                  <c:v>43205</c:v>
                </c:pt>
                <c:pt idx="86411">
                  <c:v>43205.5</c:v>
                </c:pt>
                <c:pt idx="86412">
                  <c:v>43206</c:v>
                </c:pt>
                <c:pt idx="86413">
                  <c:v>43206.5</c:v>
                </c:pt>
                <c:pt idx="86414">
                  <c:v>43207</c:v>
                </c:pt>
                <c:pt idx="86415">
                  <c:v>43207.5</c:v>
                </c:pt>
                <c:pt idx="86416">
                  <c:v>43208</c:v>
                </c:pt>
                <c:pt idx="86417">
                  <c:v>43208.5</c:v>
                </c:pt>
                <c:pt idx="86418">
                  <c:v>43209</c:v>
                </c:pt>
                <c:pt idx="86419">
                  <c:v>43209.5</c:v>
                </c:pt>
                <c:pt idx="86420">
                  <c:v>43210</c:v>
                </c:pt>
                <c:pt idx="86421">
                  <c:v>43210.5</c:v>
                </c:pt>
                <c:pt idx="86422">
                  <c:v>43211</c:v>
                </c:pt>
                <c:pt idx="86423">
                  <c:v>43211.5</c:v>
                </c:pt>
                <c:pt idx="86424">
                  <c:v>43212</c:v>
                </c:pt>
                <c:pt idx="86425">
                  <c:v>43212.5</c:v>
                </c:pt>
                <c:pt idx="86426">
                  <c:v>43213</c:v>
                </c:pt>
                <c:pt idx="86427">
                  <c:v>43213.5</c:v>
                </c:pt>
                <c:pt idx="86428">
                  <c:v>43214</c:v>
                </c:pt>
                <c:pt idx="86429">
                  <c:v>43214.5</c:v>
                </c:pt>
                <c:pt idx="86430">
                  <c:v>43215</c:v>
                </c:pt>
                <c:pt idx="86431">
                  <c:v>43215.5</c:v>
                </c:pt>
                <c:pt idx="86432">
                  <c:v>43216</c:v>
                </c:pt>
                <c:pt idx="86433">
                  <c:v>43216.5</c:v>
                </c:pt>
                <c:pt idx="86434">
                  <c:v>43217</c:v>
                </c:pt>
                <c:pt idx="86435">
                  <c:v>43217.5</c:v>
                </c:pt>
                <c:pt idx="86436">
                  <c:v>43218</c:v>
                </c:pt>
                <c:pt idx="86437">
                  <c:v>43218.5</c:v>
                </c:pt>
                <c:pt idx="86438">
                  <c:v>43219</c:v>
                </c:pt>
                <c:pt idx="86439">
                  <c:v>43219.5</c:v>
                </c:pt>
                <c:pt idx="86440">
                  <c:v>43220</c:v>
                </c:pt>
                <c:pt idx="86441">
                  <c:v>43220.5</c:v>
                </c:pt>
                <c:pt idx="86442">
                  <c:v>43221</c:v>
                </c:pt>
                <c:pt idx="86443">
                  <c:v>43221.5</c:v>
                </c:pt>
                <c:pt idx="86444">
                  <c:v>43222</c:v>
                </c:pt>
                <c:pt idx="86445">
                  <c:v>43222.5</c:v>
                </c:pt>
                <c:pt idx="86446">
                  <c:v>43223</c:v>
                </c:pt>
                <c:pt idx="86447">
                  <c:v>43223.5</c:v>
                </c:pt>
                <c:pt idx="86448">
                  <c:v>43224</c:v>
                </c:pt>
                <c:pt idx="86449">
                  <c:v>43224.5</c:v>
                </c:pt>
                <c:pt idx="86450">
                  <c:v>43225</c:v>
                </c:pt>
                <c:pt idx="86451">
                  <c:v>43225.5</c:v>
                </c:pt>
                <c:pt idx="86452">
                  <c:v>43226</c:v>
                </c:pt>
                <c:pt idx="86453">
                  <c:v>43226.5</c:v>
                </c:pt>
                <c:pt idx="86454">
                  <c:v>43227</c:v>
                </c:pt>
                <c:pt idx="86455">
                  <c:v>43227.5</c:v>
                </c:pt>
                <c:pt idx="86456">
                  <c:v>43228</c:v>
                </c:pt>
                <c:pt idx="86457">
                  <c:v>43228.5</c:v>
                </c:pt>
                <c:pt idx="86458">
                  <c:v>43229</c:v>
                </c:pt>
                <c:pt idx="86459">
                  <c:v>43229.5</c:v>
                </c:pt>
                <c:pt idx="86460">
                  <c:v>43230</c:v>
                </c:pt>
                <c:pt idx="86461">
                  <c:v>43230.5</c:v>
                </c:pt>
                <c:pt idx="86462">
                  <c:v>43231</c:v>
                </c:pt>
                <c:pt idx="86463">
                  <c:v>43231.5</c:v>
                </c:pt>
                <c:pt idx="86464">
                  <c:v>43232</c:v>
                </c:pt>
                <c:pt idx="86465">
                  <c:v>43232.5</c:v>
                </c:pt>
                <c:pt idx="86466">
                  <c:v>43233</c:v>
                </c:pt>
                <c:pt idx="86467">
                  <c:v>43233.5</c:v>
                </c:pt>
                <c:pt idx="86468">
                  <c:v>43234</c:v>
                </c:pt>
                <c:pt idx="86469">
                  <c:v>43234.5</c:v>
                </c:pt>
                <c:pt idx="86470">
                  <c:v>43235</c:v>
                </c:pt>
                <c:pt idx="86471">
                  <c:v>43235.5</c:v>
                </c:pt>
                <c:pt idx="86472">
                  <c:v>43236</c:v>
                </c:pt>
                <c:pt idx="86473">
                  <c:v>43236.5</c:v>
                </c:pt>
                <c:pt idx="86474">
                  <c:v>43237</c:v>
                </c:pt>
                <c:pt idx="86475">
                  <c:v>43237.5</c:v>
                </c:pt>
                <c:pt idx="86476">
                  <c:v>43238</c:v>
                </c:pt>
                <c:pt idx="86477">
                  <c:v>43238.5</c:v>
                </c:pt>
                <c:pt idx="86478">
                  <c:v>43239</c:v>
                </c:pt>
                <c:pt idx="86479">
                  <c:v>43239.5</c:v>
                </c:pt>
                <c:pt idx="86480">
                  <c:v>43240</c:v>
                </c:pt>
                <c:pt idx="86481">
                  <c:v>43240.5</c:v>
                </c:pt>
                <c:pt idx="86482">
                  <c:v>43241</c:v>
                </c:pt>
                <c:pt idx="86483">
                  <c:v>43241.5</c:v>
                </c:pt>
                <c:pt idx="86484">
                  <c:v>43242</c:v>
                </c:pt>
                <c:pt idx="86485">
                  <c:v>43242.5</c:v>
                </c:pt>
                <c:pt idx="86486">
                  <c:v>43243</c:v>
                </c:pt>
                <c:pt idx="86487">
                  <c:v>43243.5</c:v>
                </c:pt>
                <c:pt idx="86488">
                  <c:v>43244</c:v>
                </c:pt>
                <c:pt idx="86489">
                  <c:v>43244.5</c:v>
                </c:pt>
                <c:pt idx="86490">
                  <c:v>43245</c:v>
                </c:pt>
                <c:pt idx="86491">
                  <c:v>43245.5</c:v>
                </c:pt>
                <c:pt idx="86492">
                  <c:v>43246</c:v>
                </c:pt>
                <c:pt idx="86493">
                  <c:v>43246.5</c:v>
                </c:pt>
                <c:pt idx="86494">
                  <c:v>43247</c:v>
                </c:pt>
                <c:pt idx="86495">
                  <c:v>43247.5</c:v>
                </c:pt>
                <c:pt idx="86496">
                  <c:v>43248</c:v>
                </c:pt>
                <c:pt idx="86497">
                  <c:v>43248.5</c:v>
                </c:pt>
                <c:pt idx="86498">
                  <c:v>43249</c:v>
                </c:pt>
                <c:pt idx="86499">
                  <c:v>43249.5</c:v>
                </c:pt>
                <c:pt idx="86500">
                  <c:v>43250</c:v>
                </c:pt>
                <c:pt idx="86501">
                  <c:v>43250.5</c:v>
                </c:pt>
                <c:pt idx="86502">
                  <c:v>43251</c:v>
                </c:pt>
                <c:pt idx="86503">
                  <c:v>43251.5</c:v>
                </c:pt>
                <c:pt idx="86504">
                  <c:v>43252</c:v>
                </c:pt>
                <c:pt idx="86505">
                  <c:v>43252.5</c:v>
                </c:pt>
                <c:pt idx="86506">
                  <c:v>43253</c:v>
                </c:pt>
                <c:pt idx="86507">
                  <c:v>43253.5</c:v>
                </c:pt>
                <c:pt idx="86508">
                  <c:v>43254</c:v>
                </c:pt>
                <c:pt idx="86509">
                  <c:v>43254.5</c:v>
                </c:pt>
                <c:pt idx="86510">
                  <c:v>43255</c:v>
                </c:pt>
                <c:pt idx="86511">
                  <c:v>43255.5</c:v>
                </c:pt>
                <c:pt idx="86512">
                  <c:v>43256</c:v>
                </c:pt>
                <c:pt idx="86513">
                  <c:v>43256.5</c:v>
                </c:pt>
                <c:pt idx="86514">
                  <c:v>43257</c:v>
                </c:pt>
                <c:pt idx="86515">
                  <c:v>43257.5</c:v>
                </c:pt>
                <c:pt idx="86516">
                  <c:v>43258</c:v>
                </c:pt>
                <c:pt idx="86517">
                  <c:v>43258.5</c:v>
                </c:pt>
                <c:pt idx="86518">
                  <c:v>43259</c:v>
                </c:pt>
                <c:pt idx="86519">
                  <c:v>43259.5</c:v>
                </c:pt>
                <c:pt idx="86520">
                  <c:v>43260</c:v>
                </c:pt>
                <c:pt idx="86521">
                  <c:v>43260.5</c:v>
                </c:pt>
                <c:pt idx="86522">
                  <c:v>43261</c:v>
                </c:pt>
                <c:pt idx="86523">
                  <c:v>43261.5</c:v>
                </c:pt>
                <c:pt idx="86524">
                  <c:v>43262</c:v>
                </c:pt>
                <c:pt idx="86525">
                  <c:v>43262.5</c:v>
                </c:pt>
                <c:pt idx="86526">
                  <c:v>43263</c:v>
                </c:pt>
                <c:pt idx="86527">
                  <c:v>43263.5</c:v>
                </c:pt>
                <c:pt idx="86528">
                  <c:v>43264</c:v>
                </c:pt>
                <c:pt idx="86529">
                  <c:v>43264.5</c:v>
                </c:pt>
                <c:pt idx="86530">
                  <c:v>43265</c:v>
                </c:pt>
                <c:pt idx="86531">
                  <c:v>43265.5</c:v>
                </c:pt>
                <c:pt idx="86532">
                  <c:v>43266</c:v>
                </c:pt>
                <c:pt idx="86533">
                  <c:v>43266.5</c:v>
                </c:pt>
                <c:pt idx="86534">
                  <c:v>43267</c:v>
                </c:pt>
                <c:pt idx="86535">
                  <c:v>43267.5</c:v>
                </c:pt>
                <c:pt idx="86536">
                  <c:v>43268</c:v>
                </c:pt>
                <c:pt idx="86537">
                  <c:v>43268.5</c:v>
                </c:pt>
                <c:pt idx="86538">
                  <c:v>43269</c:v>
                </c:pt>
                <c:pt idx="86539">
                  <c:v>43269.5</c:v>
                </c:pt>
                <c:pt idx="86540">
                  <c:v>43270</c:v>
                </c:pt>
                <c:pt idx="86541">
                  <c:v>43270.5</c:v>
                </c:pt>
                <c:pt idx="86542">
                  <c:v>43271</c:v>
                </c:pt>
                <c:pt idx="86543">
                  <c:v>43271.5</c:v>
                </c:pt>
                <c:pt idx="86544">
                  <c:v>43272</c:v>
                </c:pt>
                <c:pt idx="86545">
                  <c:v>43272.5</c:v>
                </c:pt>
                <c:pt idx="86546">
                  <c:v>43273</c:v>
                </c:pt>
                <c:pt idx="86547">
                  <c:v>43273.5</c:v>
                </c:pt>
                <c:pt idx="86548">
                  <c:v>43274</c:v>
                </c:pt>
                <c:pt idx="86549">
                  <c:v>43274.5</c:v>
                </c:pt>
                <c:pt idx="86550">
                  <c:v>43275</c:v>
                </c:pt>
                <c:pt idx="86551">
                  <c:v>43275.5</c:v>
                </c:pt>
                <c:pt idx="86552">
                  <c:v>43276</c:v>
                </c:pt>
                <c:pt idx="86553">
                  <c:v>43276.5</c:v>
                </c:pt>
                <c:pt idx="86554">
                  <c:v>43277</c:v>
                </c:pt>
                <c:pt idx="86555">
                  <c:v>43277.5</c:v>
                </c:pt>
                <c:pt idx="86556">
                  <c:v>43278</c:v>
                </c:pt>
                <c:pt idx="86557">
                  <c:v>43278.5</c:v>
                </c:pt>
                <c:pt idx="86558">
                  <c:v>43279</c:v>
                </c:pt>
                <c:pt idx="86559">
                  <c:v>43279.5</c:v>
                </c:pt>
                <c:pt idx="86560">
                  <c:v>43280</c:v>
                </c:pt>
                <c:pt idx="86561">
                  <c:v>43280.5</c:v>
                </c:pt>
                <c:pt idx="86562">
                  <c:v>43281</c:v>
                </c:pt>
                <c:pt idx="86563">
                  <c:v>43281.5</c:v>
                </c:pt>
                <c:pt idx="86564">
                  <c:v>43282</c:v>
                </c:pt>
                <c:pt idx="86565">
                  <c:v>43282.5</c:v>
                </c:pt>
                <c:pt idx="86566">
                  <c:v>43283</c:v>
                </c:pt>
                <c:pt idx="86567">
                  <c:v>43283.5</c:v>
                </c:pt>
                <c:pt idx="86568">
                  <c:v>43284</c:v>
                </c:pt>
                <c:pt idx="86569">
                  <c:v>43284.5</c:v>
                </c:pt>
                <c:pt idx="86570">
                  <c:v>43285</c:v>
                </c:pt>
                <c:pt idx="86571">
                  <c:v>43285.5</c:v>
                </c:pt>
                <c:pt idx="86572">
                  <c:v>43286</c:v>
                </c:pt>
                <c:pt idx="86573">
                  <c:v>43286.5</c:v>
                </c:pt>
                <c:pt idx="86574">
                  <c:v>43287</c:v>
                </c:pt>
                <c:pt idx="86575">
                  <c:v>43287.5</c:v>
                </c:pt>
                <c:pt idx="86576">
                  <c:v>43288</c:v>
                </c:pt>
                <c:pt idx="86577">
                  <c:v>43288.5</c:v>
                </c:pt>
                <c:pt idx="86578">
                  <c:v>43289</c:v>
                </c:pt>
                <c:pt idx="86579">
                  <c:v>43289.5</c:v>
                </c:pt>
                <c:pt idx="86580">
                  <c:v>43290</c:v>
                </c:pt>
                <c:pt idx="86581">
                  <c:v>43290.5</c:v>
                </c:pt>
                <c:pt idx="86582">
                  <c:v>43291</c:v>
                </c:pt>
                <c:pt idx="86583">
                  <c:v>43291.5</c:v>
                </c:pt>
                <c:pt idx="86584">
                  <c:v>43292</c:v>
                </c:pt>
                <c:pt idx="86585">
                  <c:v>43292.5</c:v>
                </c:pt>
                <c:pt idx="86586">
                  <c:v>43293</c:v>
                </c:pt>
                <c:pt idx="86587">
                  <c:v>43293.5</c:v>
                </c:pt>
                <c:pt idx="86588">
                  <c:v>43294</c:v>
                </c:pt>
                <c:pt idx="86589">
                  <c:v>43294.5</c:v>
                </c:pt>
                <c:pt idx="86590">
                  <c:v>43295</c:v>
                </c:pt>
                <c:pt idx="86591">
                  <c:v>43295.5</c:v>
                </c:pt>
                <c:pt idx="86592">
                  <c:v>43296</c:v>
                </c:pt>
                <c:pt idx="86593">
                  <c:v>43296.5</c:v>
                </c:pt>
                <c:pt idx="86594">
                  <c:v>43297</c:v>
                </c:pt>
                <c:pt idx="86595">
                  <c:v>43297.5</c:v>
                </c:pt>
                <c:pt idx="86596">
                  <c:v>43298</c:v>
                </c:pt>
                <c:pt idx="86597">
                  <c:v>43298.5</c:v>
                </c:pt>
                <c:pt idx="86598">
                  <c:v>43299</c:v>
                </c:pt>
                <c:pt idx="86599">
                  <c:v>43299.5</c:v>
                </c:pt>
                <c:pt idx="86600">
                  <c:v>43300</c:v>
                </c:pt>
                <c:pt idx="86601">
                  <c:v>43300.5</c:v>
                </c:pt>
                <c:pt idx="86602">
                  <c:v>43301</c:v>
                </c:pt>
                <c:pt idx="86603">
                  <c:v>43301.5</c:v>
                </c:pt>
                <c:pt idx="86604">
                  <c:v>43302</c:v>
                </c:pt>
                <c:pt idx="86605">
                  <c:v>43302.5</c:v>
                </c:pt>
                <c:pt idx="86606">
                  <c:v>43303</c:v>
                </c:pt>
                <c:pt idx="86607">
                  <c:v>43303.5</c:v>
                </c:pt>
                <c:pt idx="86608">
                  <c:v>43304</c:v>
                </c:pt>
                <c:pt idx="86609">
                  <c:v>43304.5</c:v>
                </c:pt>
                <c:pt idx="86610">
                  <c:v>43305</c:v>
                </c:pt>
                <c:pt idx="86611">
                  <c:v>43305.5</c:v>
                </c:pt>
                <c:pt idx="86612">
                  <c:v>43306</c:v>
                </c:pt>
                <c:pt idx="86613">
                  <c:v>43306.5</c:v>
                </c:pt>
                <c:pt idx="86614">
                  <c:v>43307</c:v>
                </c:pt>
                <c:pt idx="86615">
                  <c:v>43307.5</c:v>
                </c:pt>
                <c:pt idx="86616">
                  <c:v>43308</c:v>
                </c:pt>
                <c:pt idx="86617">
                  <c:v>43308.5</c:v>
                </c:pt>
                <c:pt idx="86618">
                  <c:v>43309</c:v>
                </c:pt>
                <c:pt idx="86619">
                  <c:v>43309.5</c:v>
                </c:pt>
                <c:pt idx="86620">
                  <c:v>43310</c:v>
                </c:pt>
                <c:pt idx="86621">
                  <c:v>43310.5</c:v>
                </c:pt>
                <c:pt idx="86622">
                  <c:v>43311</c:v>
                </c:pt>
                <c:pt idx="86623">
                  <c:v>43311.5</c:v>
                </c:pt>
                <c:pt idx="86624">
                  <c:v>43312</c:v>
                </c:pt>
                <c:pt idx="86625">
                  <c:v>43312.5</c:v>
                </c:pt>
                <c:pt idx="86626">
                  <c:v>43313</c:v>
                </c:pt>
                <c:pt idx="86627">
                  <c:v>43313.5</c:v>
                </c:pt>
                <c:pt idx="86628">
                  <c:v>43314</c:v>
                </c:pt>
                <c:pt idx="86629">
                  <c:v>43314.5</c:v>
                </c:pt>
                <c:pt idx="86630">
                  <c:v>43315</c:v>
                </c:pt>
                <c:pt idx="86631">
                  <c:v>43315.5</c:v>
                </c:pt>
                <c:pt idx="86632">
                  <c:v>43316</c:v>
                </c:pt>
                <c:pt idx="86633">
                  <c:v>43316.5</c:v>
                </c:pt>
                <c:pt idx="86634">
                  <c:v>43317</c:v>
                </c:pt>
                <c:pt idx="86635">
                  <c:v>43317.5</c:v>
                </c:pt>
                <c:pt idx="86636">
                  <c:v>43318</c:v>
                </c:pt>
                <c:pt idx="86637">
                  <c:v>43318.5</c:v>
                </c:pt>
                <c:pt idx="86638">
                  <c:v>43319</c:v>
                </c:pt>
                <c:pt idx="86639">
                  <c:v>43319.5</c:v>
                </c:pt>
                <c:pt idx="86640">
                  <c:v>43320</c:v>
                </c:pt>
                <c:pt idx="86641">
                  <c:v>43320.5</c:v>
                </c:pt>
                <c:pt idx="86642">
                  <c:v>43321</c:v>
                </c:pt>
                <c:pt idx="86643">
                  <c:v>43321.5</c:v>
                </c:pt>
                <c:pt idx="86644">
                  <c:v>43322</c:v>
                </c:pt>
                <c:pt idx="86645">
                  <c:v>43322.5</c:v>
                </c:pt>
                <c:pt idx="86646">
                  <c:v>43323</c:v>
                </c:pt>
                <c:pt idx="86647">
                  <c:v>43323.5</c:v>
                </c:pt>
                <c:pt idx="86648">
                  <c:v>43324</c:v>
                </c:pt>
                <c:pt idx="86649">
                  <c:v>43324.5</c:v>
                </c:pt>
                <c:pt idx="86650">
                  <c:v>43325</c:v>
                </c:pt>
                <c:pt idx="86651">
                  <c:v>43325.5</c:v>
                </c:pt>
                <c:pt idx="86652">
                  <c:v>43326</c:v>
                </c:pt>
                <c:pt idx="86653">
                  <c:v>43326.5</c:v>
                </c:pt>
                <c:pt idx="86654">
                  <c:v>43327</c:v>
                </c:pt>
                <c:pt idx="86655">
                  <c:v>43327.5</c:v>
                </c:pt>
                <c:pt idx="86656">
                  <c:v>43328</c:v>
                </c:pt>
                <c:pt idx="86657">
                  <c:v>43328.5</c:v>
                </c:pt>
                <c:pt idx="86658">
                  <c:v>43329</c:v>
                </c:pt>
                <c:pt idx="86659">
                  <c:v>43329.5</c:v>
                </c:pt>
                <c:pt idx="86660">
                  <c:v>43330</c:v>
                </c:pt>
                <c:pt idx="86661">
                  <c:v>43330.5</c:v>
                </c:pt>
                <c:pt idx="86662">
                  <c:v>43331</c:v>
                </c:pt>
                <c:pt idx="86663">
                  <c:v>43331.5</c:v>
                </c:pt>
                <c:pt idx="86664">
                  <c:v>43332</c:v>
                </c:pt>
                <c:pt idx="86665">
                  <c:v>43332.5</c:v>
                </c:pt>
                <c:pt idx="86666">
                  <c:v>43333</c:v>
                </c:pt>
                <c:pt idx="86667">
                  <c:v>43333.5</c:v>
                </c:pt>
                <c:pt idx="86668">
                  <c:v>43334</c:v>
                </c:pt>
                <c:pt idx="86669">
                  <c:v>43334.5</c:v>
                </c:pt>
                <c:pt idx="86670">
                  <c:v>43335</c:v>
                </c:pt>
                <c:pt idx="86671">
                  <c:v>43335.5</c:v>
                </c:pt>
                <c:pt idx="86672">
                  <c:v>43336</c:v>
                </c:pt>
                <c:pt idx="86673">
                  <c:v>43336.5</c:v>
                </c:pt>
                <c:pt idx="86674">
                  <c:v>43337</c:v>
                </c:pt>
                <c:pt idx="86675">
                  <c:v>43337.5</c:v>
                </c:pt>
                <c:pt idx="86676">
                  <c:v>43338</c:v>
                </c:pt>
                <c:pt idx="86677">
                  <c:v>43338.5</c:v>
                </c:pt>
                <c:pt idx="86678">
                  <c:v>43339</c:v>
                </c:pt>
                <c:pt idx="86679">
                  <c:v>43339.5</c:v>
                </c:pt>
                <c:pt idx="86680">
                  <c:v>43340</c:v>
                </c:pt>
                <c:pt idx="86681">
                  <c:v>43340.5</c:v>
                </c:pt>
                <c:pt idx="86682">
                  <c:v>43341</c:v>
                </c:pt>
                <c:pt idx="86683">
                  <c:v>43341.5</c:v>
                </c:pt>
                <c:pt idx="86684">
                  <c:v>43342</c:v>
                </c:pt>
                <c:pt idx="86685">
                  <c:v>43342.5</c:v>
                </c:pt>
                <c:pt idx="86686">
                  <c:v>43343</c:v>
                </c:pt>
                <c:pt idx="86687">
                  <c:v>43343.5</c:v>
                </c:pt>
                <c:pt idx="86688">
                  <c:v>43344</c:v>
                </c:pt>
                <c:pt idx="86689">
                  <c:v>43344.5</c:v>
                </c:pt>
                <c:pt idx="86690">
                  <c:v>43345</c:v>
                </c:pt>
                <c:pt idx="86691">
                  <c:v>43345.5</c:v>
                </c:pt>
                <c:pt idx="86692">
                  <c:v>43346</c:v>
                </c:pt>
                <c:pt idx="86693">
                  <c:v>43346.5</c:v>
                </c:pt>
                <c:pt idx="86694">
                  <c:v>43347</c:v>
                </c:pt>
                <c:pt idx="86695">
                  <c:v>43347.5</c:v>
                </c:pt>
                <c:pt idx="86696">
                  <c:v>43348</c:v>
                </c:pt>
                <c:pt idx="86697">
                  <c:v>43348.5</c:v>
                </c:pt>
                <c:pt idx="86698">
                  <c:v>43349</c:v>
                </c:pt>
                <c:pt idx="86699">
                  <c:v>43349.5</c:v>
                </c:pt>
                <c:pt idx="86700">
                  <c:v>43350</c:v>
                </c:pt>
                <c:pt idx="86701">
                  <c:v>43350.5</c:v>
                </c:pt>
                <c:pt idx="86702">
                  <c:v>43351</c:v>
                </c:pt>
                <c:pt idx="86703">
                  <c:v>43351.5</c:v>
                </c:pt>
                <c:pt idx="86704">
                  <c:v>43352</c:v>
                </c:pt>
                <c:pt idx="86705">
                  <c:v>43352.5</c:v>
                </c:pt>
                <c:pt idx="86706">
                  <c:v>43353</c:v>
                </c:pt>
                <c:pt idx="86707">
                  <c:v>43353.5</c:v>
                </c:pt>
                <c:pt idx="86708">
                  <c:v>43354</c:v>
                </c:pt>
                <c:pt idx="86709">
                  <c:v>43354.5</c:v>
                </c:pt>
                <c:pt idx="86710">
                  <c:v>43355</c:v>
                </c:pt>
                <c:pt idx="86711">
                  <c:v>43355.5</c:v>
                </c:pt>
                <c:pt idx="86712">
                  <c:v>43356</c:v>
                </c:pt>
                <c:pt idx="86713">
                  <c:v>43356.5</c:v>
                </c:pt>
                <c:pt idx="86714">
                  <c:v>43357</c:v>
                </c:pt>
                <c:pt idx="86715">
                  <c:v>43357.5</c:v>
                </c:pt>
                <c:pt idx="86716">
                  <c:v>43358</c:v>
                </c:pt>
                <c:pt idx="86717">
                  <c:v>43358.5</c:v>
                </c:pt>
                <c:pt idx="86718">
                  <c:v>43359</c:v>
                </c:pt>
                <c:pt idx="86719">
                  <c:v>43359.5</c:v>
                </c:pt>
                <c:pt idx="86720">
                  <c:v>43360</c:v>
                </c:pt>
                <c:pt idx="86721">
                  <c:v>43360.5</c:v>
                </c:pt>
                <c:pt idx="86722">
                  <c:v>43361</c:v>
                </c:pt>
                <c:pt idx="86723">
                  <c:v>43361.5</c:v>
                </c:pt>
                <c:pt idx="86724">
                  <c:v>43362</c:v>
                </c:pt>
                <c:pt idx="86725">
                  <c:v>43362.5</c:v>
                </c:pt>
                <c:pt idx="86726">
                  <c:v>43363</c:v>
                </c:pt>
                <c:pt idx="86727">
                  <c:v>43363.5</c:v>
                </c:pt>
                <c:pt idx="86728">
                  <c:v>43364</c:v>
                </c:pt>
                <c:pt idx="86729">
                  <c:v>43364.5</c:v>
                </c:pt>
                <c:pt idx="86730">
                  <c:v>43365</c:v>
                </c:pt>
                <c:pt idx="86731">
                  <c:v>43365.5</c:v>
                </c:pt>
                <c:pt idx="86732">
                  <c:v>43366</c:v>
                </c:pt>
                <c:pt idx="86733">
                  <c:v>43366.5</c:v>
                </c:pt>
                <c:pt idx="86734">
                  <c:v>43367</c:v>
                </c:pt>
                <c:pt idx="86735">
                  <c:v>43367.5</c:v>
                </c:pt>
                <c:pt idx="86736">
                  <c:v>43368</c:v>
                </c:pt>
                <c:pt idx="86737">
                  <c:v>43368.5</c:v>
                </c:pt>
                <c:pt idx="86738">
                  <c:v>43369</c:v>
                </c:pt>
                <c:pt idx="86739">
                  <c:v>43369.5</c:v>
                </c:pt>
                <c:pt idx="86740">
                  <c:v>43370</c:v>
                </c:pt>
                <c:pt idx="86741">
                  <c:v>43370.5</c:v>
                </c:pt>
                <c:pt idx="86742">
                  <c:v>43371</c:v>
                </c:pt>
                <c:pt idx="86743">
                  <c:v>43371.5</c:v>
                </c:pt>
                <c:pt idx="86744">
                  <c:v>43372</c:v>
                </c:pt>
                <c:pt idx="86745">
                  <c:v>43372.5</c:v>
                </c:pt>
                <c:pt idx="86746">
                  <c:v>43373</c:v>
                </c:pt>
                <c:pt idx="86747">
                  <c:v>43373.5</c:v>
                </c:pt>
                <c:pt idx="86748">
                  <c:v>43374</c:v>
                </c:pt>
                <c:pt idx="86749">
                  <c:v>43374.5</c:v>
                </c:pt>
                <c:pt idx="86750">
                  <c:v>43375</c:v>
                </c:pt>
                <c:pt idx="86751">
                  <c:v>43375.5</c:v>
                </c:pt>
                <c:pt idx="86752">
                  <c:v>43376</c:v>
                </c:pt>
                <c:pt idx="86753">
                  <c:v>43376.5</c:v>
                </c:pt>
                <c:pt idx="86754">
                  <c:v>43377</c:v>
                </c:pt>
                <c:pt idx="86755">
                  <c:v>43377.5</c:v>
                </c:pt>
                <c:pt idx="86756">
                  <c:v>43378</c:v>
                </c:pt>
                <c:pt idx="86757">
                  <c:v>43378.5</c:v>
                </c:pt>
                <c:pt idx="86758">
                  <c:v>43379</c:v>
                </c:pt>
                <c:pt idx="86759">
                  <c:v>43379.5</c:v>
                </c:pt>
                <c:pt idx="86760">
                  <c:v>43380</c:v>
                </c:pt>
                <c:pt idx="86761">
                  <c:v>43380.5</c:v>
                </c:pt>
                <c:pt idx="86762">
                  <c:v>43381</c:v>
                </c:pt>
                <c:pt idx="86763">
                  <c:v>43381.5</c:v>
                </c:pt>
                <c:pt idx="86764">
                  <c:v>43382</c:v>
                </c:pt>
                <c:pt idx="86765">
                  <c:v>43382.5</c:v>
                </c:pt>
                <c:pt idx="86766">
                  <c:v>43383</c:v>
                </c:pt>
                <c:pt idx="86767">
                  <c:v>43383.5</c:v>
                </c:pt>
                <c:pt idx="86768">
                  <c:v>43384</c:v>
                </c:pt>
                <c:pt idx="86769">
                  <c:v>43384.5</c:v>
                </c:pt>
                <c:pt idx="86770">
                  <c:v>43385</c:v>
                </c:pt>
                <c:pt idx="86771">
                  <c:v>43385.5</c:v>
                </c:pt>
                <c:pt idx="86772">
                  <c:v>43386</c:v>
                </c:pt>
                <c:pt idx="86773">
                  <c:v>43386.5</c:v>
                </c:pt>
                <c:pt idx="86774">
                  <c:v>43387</c:v>
                </c:pt>
                <c:pt idx="86775">
                  <c:v>43387.5</c:v>
                </c:pt>
                <c:pt idx="86776">
                  <c:v>43388</c:v>
                </c:pt>
                <c:pt idx="86777">
                  <c:v>43388.5</c:v>
                </c:pt>
                <c:pt idx="86778">
                  <c:v>43389</c:v>
                </c:pt>
                <c:pt idx="86779">
                  <c:v>43389.5</c:v>
                </c:pt>
                <c:pt idx="86780">
                  <c:v>43390</c:v>
                </c:pt>
                <c:pt idx="86781">
                  <c:v>43390.5</c:v>
                </c:pt>
                <c:pt idx="86782">
                  <c:v>43391</c:v>
                </c:pt>
                <c:pt idx="86783">
                  <c:v>43391.5</c:v>
                </c:pt>
                <c:pt idx="86784">
                  <c:v>43392</c:v>
                </c:pt>
                <c:pt idx="86785">
                  <c:v>43392.5</c:v>
                </c:pt>
                <c:pt idx="86786">
                  <c:v>43393</c:v>
                </c:pt>
                <c:pt idx="86787">
                  <c:v>43393.5</c:v>
                </c:pt>
                <c:pt idx="86788">
                  <c:v>43394</c:v>
                </c:pt>
                <c:pt idx="86789">
                  <c:v>43394.5</c:v>
                </c:pt>
                <c:pt idx="86790">
                  <c:v>43395</c:v>
                </c:pt>
                <c:pt idx="86791">
                  <c:v>43395.5</c:v>
                </c:pt>
                <c:pt idx="86792">
                  <c:v>43396</c:v>
                </c:pt>
                <c:pt idx="86793">
                  <c:v>43396.5</c:v>
                </c:pt>
                <c:pt idx="86794">
                  <c:v>43397</c:v>
                </c:pt>
                <c:pt idx="86795">
                  <c:v>43397.5</c:v>
                </c:pt>
                <c:pt idx="86796">
                  <c:v>43398</c:v>
                </c:pt>
                <c:pt idx="86797">
                  <c:v>43398.5</c:v>
                </c:pt>
                <c:pt idx="86798">
                  <c:v>43399</c:v>
                </c:pt>
                <c:pt idx="86799">
                  <c:v>43399.5</c:v>
                </c:pt>
                <c:pt idx="86800">
                  <c:v>43400</c:v>
                </c:pt>
                <c:pt idx="86801">
                  <c:v>43400.5</c:v>
                </c:pt>
                <c:pt idx="86802">
                  <c:v>43401</c:v>
                </c:pt>
                <c:pt idx="86803">
                  <c:v>43401.5</c:v>
                </c:pt>
                <c:pt idx="86804">
                  <c:v>43402</c:v>
                </c:pt>
                <c:pt idx="86805">
                  <c:v>43402.5</c:v>
                </c:pt>
                <c:pt idx="86806">
                  <c:v>43403</c:v>
                </c:pt>
                <c:pt idx="86807">
                  <c:v>43403.5</c:v>
                </c:pt>
                <c:pt idx="86808">
                  <c:v>43404</c:v>
                </c:pt>
                <c:pt idx="86809">
                  <c:v>43404.5</c:v>
                </c:pt>
                <c:pt idx="86810">
                  <c:v>43405</c:v>
                </c:pt>
                <c:pt idx="86811">
                  <c:v>43405.5</c:v>
                </c:pt>
                <c:pt idx="86812">
                  <c:v>43406</c:v>
                </c:pt>
                <c:pt idx="86813">
                  <c:v>43406.5</c:v>
                </c:pt>
                <c:pt idx="86814">
                  <c:v>43407</c:v>
                </c:pt>
                <c:pt idx="86815">
                  <c:v>43407.5</c:v>
                </c:pt>
                <c:pt idx="86816">
                  <c:v>43408</c:v>
                </c:pt>
                <c:pt idx="86817">
                  <c:v>43408.5</c:v>
                </c:pt>
                <c:pt idx="86818">
                  <c:v>43409</c:v>
                </c:pt>
                <c:pt idx="86819">
                  <c:v>43409.5</c:v>
                </c:pt>
                <c:pt idx="86820">
                  <c:v>43410</c:v>
                </c:pt>
                <c:pt idx="86821">
                  <c:v>43410.5</c:v>
                </c:pt>
                <c:pt idx="86822">
                  <c:v>43411</c:v>
                </c:pt>
                <c:pt idx="86823">
                  <c:v>43411.5</c:v>
                </c:pt>
                <c:pt idx="86824">
                  <c:v>43412</c:v>
                </c:pt>
                <c:pt idx="86825">
                  <c:v>43412.5</c:v>
                </c:pt>
                <c:pt idx="86826">
                  <c:v>43413</c:v>
                </c:pt>
                <c:pt idx="86827">
                  <c:v>43413.5</c:v>
                </c:pt>
                <c:pt idx="86828">
                  <c:v>43414</c:v>
                </c:pt>
                <c:pt idx="86829">
                  <c:v>43414.5</c:v>
                </c:pt>
                <c:pt idx="86830">
                  <c:v>43415</c:v>
                </c:pt>
                <c:pt idx="86831">
                  <c:v>43415.5</c:v>
                </c:pt>
                <c:pt idx="86832">
                  <c:v>43416</c:v>
                </c:pt>
                <c:pt idx="86833">
                  <c:v>43416.5</c:v>
                </c:pt>
                <c:pt idx="86834">
                  <c:v>43417</c:v>
                </c:pt>
                <c:pt idx="86835">
                  <c:v>43417.5</c:v>
                </c:pt>
                <c:pt idx="86836">
                  <c:v>43418</c:v>
                </c:pt>
                <c:pt idx="86837">
                  <c:v>43418.5</c:v>
                </c:pt>
                <c:pt idx="86838">
                  <c:v>43419</c:v>
                </c:pt>
                <c:pt idx="86839">
                  <c:v>43419.5</c:v>
                </c:pt>
                <c:pt idx="86840">
                  <c:v>43420</c:v>
                </c:pt>
                <c:pt idx="86841">
                  <c:v>43420.5</c:v>
                </c:pt>
                <c:pt idx="86842">
                  <c:v>43421</c:v>
                </c:pt>
                <c:pt idx="86843">
                  <c:v>43421.5</c:v>
                </c:pt>
                <c:pt idx="86844">
                  <c:v>43422</c:v>
                </c:pt>
                <c:pt idx="86845">
                  <c:v>43422.5</c:v>
                </c:pt>
                <c:pt idx="86846">
                  <c:v>43423</c:v>
                </c:pt>
                <c:pt idx="86847">
                  <c:v>43423.5</c:v>
                </c:pt>
                <c:pt idx="86848">
                  <c:v>43424</c:v>
                </c:pt>
                <c:pt idx="86849">
                  <c:v>43424.5</c:v>
                </c:pt>
                <c:pt idx="86850">
                  <c:v>43425</c:v>
                </c:pt>
                <c:pt idx="86851">
                  <c:v>43425.5</c:v>
                </c:pt>
                <c:pt idx="86852">
                  <c:v>43426</c:v>
                </c:pt>
                <c:pt idx="86853">
                  <c:v>43426.5</c:v>
                </c:pt>
                <c:pt idx="86854">
                  <c:v>43427</c:v>
                </c:pt>
                <c:pt idx="86855">
                  <c:v>43427.5</c:v>
                </c:pt>
                <c:pt idx="86856">
                  <c:v>43428</c:v>
                </c:pt>
                <c:pt idx="86857">
                  <c:v>43428.5</c:v>
                </c:pt>
                <c:pt idx="86858">
                  <c:v>43429</c:v>
                </c:pt>
                <c:pt idx="86859">
                  <c:v>43429.5</c:v>
                </c:pt>
                <c:pt idx="86860">
                  <c:v>43430</c:v>
                </c:pt>
                <c:pt idx="86861">
                  <c:v>43430.5</c:v>
                </c:pt>
                <c:pt idx="86862">
                  <c:v>43431</c:v>
                </c:pt>
                <c:pt idx="86863">
                  <c:v>43431.5</c:v>
                </c:pt>
                <c:pt idx="86864">
                  <c:v>43432</c:v>
                </c:pt>
                <c:pt idx="86865">
                  <c:v>43432.5</c:v>
                </c:pt>
                <c:pt idx="86866">
                  <c:v>43433</c:v>
                </c:pt>
                <c:pt idx="86867">
                  <c:v>43433.5</c:v>
                </c:pt>
                <c:pt idx="86868">
                  <c:v>43434</c:v>
                </c:pt>
                <c:pt idx="86869">
                  <c:v>43434.5</c:v>
                </c:pt>
                <c:pt idx="86870">
                  <c:v>43435</c:v>
                </c:pt>
                <c:pt idx="86871">
                  <c:v>43435.5</c:v>
                </c:pt>
                <c:pt idx="86872">
                  <c:v>43436</c:v>
                </c:pt>
                <c:pt idx="86873">
                  <c:v>43436.5</c:v>
                </c:pt>
                <c:pt idx="86874">
                  <c:v>43437</c:v>
                </c:pt>
                <c:pt idx="86875">
                  <c:v>43437.5</c:v>
                </c:pt>
                <c:pt idx="86876">
                  <c:v>43438</c:v>
                </c:pt>
                <c:pt idx="86877">
                  <c:v>43438.5</c:v>
                </c:pt>
                <c:pt idx="86878">
                  <c:v>43439</c:v>
                </c:pt>
                <c:pt idx="86879">
                  <c:v>43439.5</c:v>
                </c:pt>
                <c:pt idx="86880">
                  <c:v>43440</c:v>
                </c:pt>
                <c:pt idx="86881">
                  <c:v>43440.5</c:v>
                </c:pt>
                <c:pt idx="86882">
                  <c:v>43441</c:v>
                </c:pt>
                <c:pt idx="86883">
                  <c:v>43441.5</c:v>
                </c:pt>
                <c:pt idx="86884">
                  <c:v>43442</c:v>
                </c:pt>
                <c:pt idx="86885">
                  <c:v>43442.5</c:v>
                </c:pt>
                <c:pt idx="86886">
                  <c:v>43443</c:v>
                </c:pt>
                <c:pt idx="86887">
                  <c:v>43443.5</c:v>
                </c:pt>
                <c:pt idx="86888">
                  <c:v>43444</c:v>
                </c:pt>
                <c:pt idx="86889">
                  <c:v>43444.5</c:v>
                </c:pt>
                <c:pt idx="86890">
                  <c:v>43445</c:v>
                </c:pt>
                <c:pt idx="86891">
                  <c:v>43445.5</c:v>
                </c:pt>
                <c:pt idx="86892">
                  <c:v>43446</c:v>
                </c:pt>
                <c:pt idx="86893">
                  <c:v>43446.5</c:v>
                </c:pt>
                <c:pt idx="86894">
                  <c:v>43447</c:v>
                </c:pt>
                <c:pt idx="86895">
                  <c:v>43447.5</c:v>
                </c:pt>
                <c:pt idx="86896">
                  <c:v>43448</c:v>
                </c:pt>
                <c:pt idx="86897">
                  <c:v>43448.5</c:v>
                </c:pt>
                <c:pt idx="86898">
                  <c:v>43449</c:v>
                </c:pt>
                <c:pt idx="86899">
                  <c:v>43449.5</c:v>
                </c:pt>
                <c:pt idx="86900">
                  <c:v>43450</c:v>
                </c:pt>
                <c:pt idx="86901">
                  <c:v>43450.5</c:v>
                </c:pt>
                <c:pt idx="86902">
                  <c:v>43451</c:v>
                </c:pt>
                <c:pt idx="86903">
                  <c:v>43451.5</c:v>
                </c:pt>
                <c:pt idx="86904">
                  <c:v>43452</c:v>
                </c:pt>
                <c:pt idx="86905">
                  <c:v>43452.5</c:v>
                </c:pt>
                <c:pt idx="86906">
                  <c:v>43453</c:v>
                </c:pt>
                <c:pt idx="86907">
                  <c:v>43453.5</c:v>
                </c:pt>
                <c:pt idx="86908">
                  <c:v>43454</c:v>
                </c:pt>
                <c:pt idx="86909">
                  <c:v>43454.5</c:v>
                </c:pt>
                <c:pt idx="86910">
                  <c:v>43455</c:v>
                </c:pt>
                <c:pt idx="86911">
                  <c:v>43455.5</c:v>
                </c:pt>
                <c:pt idx="86912">
                  <c:v>43456</c:v>
                </c:pt>
                <c:pt idx="86913">
                  <c:v>43456.5</c:v>
                </c:pt>
                <c:pt idx="86914">
                  <c:v>43457</c:v>
                </c:pt>
                <c:pt idx="86915">
                  <c:v>43457.5</c:v>
                </c:pt>
                <c:pt idx="86916">
                  <c:v>43458</c:v>
                </c:pt>
                <c:pt idx="86917">
                  <c:v>43458.5</c:v>
                </c:pt>
                <c:pt idx="86918">
                  <c:v>43459</c:v>
                </c:pt>
                <c:pt idx="86919">
                  <c:v>43459.5</c:v>
                </c:pt>
                <c:pt idx="86920">
                  <c:v>43460</c:v>
                </c:pt>
                <c:pt idx="86921">
                  <c:v>43460.5</c:v>
                </c:pt>
                <c:pt idx="86922">
                  <c:v>43461</c:v>
                </c:pt>
                <c:pt idx="86923">
                  <c:v>43461.5</c:v>
                </c:pt>
                <c:pt idx="86924">
                  <c:v>43462</c:v>
                </c:pt>
                <c:pt idx="86925">
                  <c:v>43462.5</c:v>
                </c:pt>
                <c:pt idx="86926">
                  <c:v>43463</c:v>
                </c:pt>
                <c:pt idx="86927">
                  <c:v>43463.5</c:v>
                </c:pt>
                <c:pt idx="86928">
                  <c:v>43464</c:v>
                </c:pt>
                <c:pt idx="86929">
                  <c:v>43464.5</c:v>
                </c:pt>
                <c:pt idx="86930">
                  <c:v>43465</c:v>
                </c:pt>
                <c:pt idx="86931">
                  <c:v>43465.5</c:v>
                </c:pt>
                <c:pt idx="86932">
                  <c:v>43466</c:v>
                </c:pt>
                <c:pt idx="86933">
                  <c:v>43466.5</c:v>
                </c:pt>
                <c:pt idx="86934">
                  <c:v>43467</c:v>
                </c:pt>
                <c:pt idx="86935">
                  <c:v>43467.5</c:v>
                </c:pt>
                <c:pt idx="86936">
                  <c:v>43468</c:v>
                </c:pt>
                <c:pt idx="86937">
                  <c:v>43468.5</c:v>
                </c:pt>
                <c:pt idx="86938">
                  <c:v>43469</c:v>
                </c:pt>
                <c:pt idx="86939">
                  <c:v>43469.5</c:v>
                </c:pt>
                <c:pt idx="86940">
                  <c:v>43470</c:v>
                </c:pt>
                <c:pt idx="86941">
                  <c:v>43470.5</c:v>
                </c:pt>
                <c:pt idx="86942">
                  <c:v>43471</c:v>
                </c:pt>
                <c:pt idx="86943">
                  <c:v>43471.5</c:v>
                </c:pt>
                <c:pt idx="86944">
                  <c:v>43472</c:v>
                </c:pt>
                <c:pt idx="86945">
                  <c:v>43472.5</c:v>
                </c:pt>
                <c:pt idx="86946">
                  <c:v>43473</c:v>
                </c:pt>
                <c:pt idx="86947">
                  <c:v>43473.5</c:v>
                </c:pt>
                <c:pt idx="86948">
                  <c:v>43474</c:v>
                </c:pt>
                <c:pt idx="86949">
                  <c:v>43474.5</c:v>
                </c:pt>
                <c:pt idx="86950">
                  <c:v>43475</c:v>
                </c:pt>
                <c:pt idx="86951">
                  <c:v>43475.5</c:v>
                </c:pt>
                <c:pt idx="86952">
                  <c:v>43476</c:v>
                </c:pt>
                <c:pt idx="86953">
                  <c:v>43476.5</c:v>
                </c:pt>
                <c:pt idx="86954">
                  <c:v>43477</c:v>
                </c:pt>
                <c:pt idx="86955">
                  <c:v>43477.5</c:v>
                </c:pt>
                <c:pt idx="86956">
                  <c:v>43478</c:v>
                </c:pt>
                <c:pt idx="86957">
                  <c:v>43478.5</c:v>
                </c:pt>
                <c:pt idx="86958">
                  <c:v>43479</c:v>
                </c:pt>
                <c:pt idx="86959">
                  <c:v>43479.5</c:v>
                </c:pt>
                <c:pt idx="86960">
                  <c:v>43480</c:v>
                </c:pt>
                <c:pt idx="86961">
                  <c:v>43480.5</c:v>
                </c:pt>
                <c:pt idx="86962">
                  <c:v>43481</c:v>
                </c:pt>
                <c:pt idx="86963">
                  <c:v>43481.5</c:v>
                </c:pt>
                <c:pt idx="86964">
                  <c:v>43482</c:v>
                </c:pt>
                <c:pt idx="86965">
                  <c:v>43482.5</c:v>
                </c:pt>
                <c:pt idx="86966">
                  <c:v>43483</c:v>
                </c:pt>
                <c:pt idx="86967">
                  <c:v>43483.5</c:v>
                </c:pt>
                <c:pt idx="86968">
                  <c:v>43484</c:v>
                </c:pt>
                <c:pt idx="86969">
                  <c:v>43484.5</c:v>
                </c:pt>
                <c:pt idx="86970">
                  <c:v>43485</c:v>
                </c:pt>
                <c:pt idx="86971">
                  <c:v>43485.5</c:v>
                </c:pt>
                <c:pt idx="86972">
                  <c:v>43486</c:v>
                </c:pt>
                <c:pt idx="86973">
                  <c:v>43486.5</c:v>
                </c:pt>
                <c:pt idx="86974">
                  <c:v>43487</c:v>
                </c:pt>
                <c:pt idx="86975">
                  <c:v>43487.5</c:v>
                </c:pt>
                <c:pt idx="86976">
                  <c:v>43488</c:v>
                </c:pt>
                <c:pt idx="86977">
                  <c:v>43488.5</c:v>
                </c:pt>
                <c:pt idx="86978">
                  <c:v>43489</c:v>
                </c:pt>
                <c:pt idx="86979">
                  <c:v>43489.5</c:v>
                </c:pt>
                <c:pt idx="86980">
                  <c:v>43490</c:v>
                </c:pt>
                <c:pt idx="86981">
                  <c:v>43490.5</c:v>
                </c:pt>
                <c:pt idx="86982">
                  <c:v>43491</c:v>
                </c:pt>
                <c:pt idx="86983">
                  <c:v>43491.5</c:v>
                </c:pt>
                <c:pt idx="86984">
                  <c:v>43492</c:v>
                </c:pt>
                <c:pt idx="86985">
                  <c:v>43492.5</c:v>
                </c:pt>
                <c:pt idx="86986">
                  <c:v>43493</c:v>
                </c:pt>
                <c:pt idx="86987">
                  <c:v>43493.5</c:v>
                </c:pt>
                <c:pt idx="86988">
                  <c:v>43494</c:v>
                </c:pt>
                <c:pt idx="86989">
                  <c:v>43494.5</c:v>
                </c:pt>
                <c:pt idx="86990">
                  <c:v>43495</c:v>
                </c:pt>
                <c:pt idx="86991">
                  <c:v>43495.5</c:v>
                </c:pt>
                <c:pt idx="86992">
                  <c:v>43496</c:v>
                </c:pt>
                <c:pt idx="86993">
                  <c:v>43496.5</c:v>
                </c:pt>
                <c:pt idx="86994">
                  <c:v>43497</c:v>
                </c:pt>
                <c:pt idx="86995">
                  <c:v>43497.5</c:v>
                </c:pt>
                <c:pt idx="86996">
                  <c:v>43498</c:v>
                </c:pt>
                <c:pt idx="86997">
                  <c:v>43498.5</c:v>
                </c:pt>
                <c:pt idx="86998">
                  <c:v>43499</c:v>
                </c:pt>
                <c:pt idx="86999">
                  <c:v>43499.5</c:v>
                </c:pt>
                <c:pt idx="87000">
                  <c:v>43500</c:v>
                </c:pt>
                <c:pt idx="87001">
                  <c:v>43500.5</c:v>
                </c:pt>
                <c:pt idx="87002">
                  <c:v>43501</c:v>
                </c:pt>
                <c:pt idx="87003">
                  <c:v>43501.5</c:v>
                </c:pt>
                <c:pt idx="87004">
                  <c:v>43502</c:v>
                </c:pt>
                <c:pt idx="87005">
                  <c:v>43502.5</c:v>
                </c:pt>
                <c:pt idx="87006">
                  <c:v>43503</c:v>
                </c:pt>
                <c:pt idx="87007">
                  <c:v>43503.5</c:v>
                </c:pt>
                <c:pt idx="87008">
                  <c:v>43504</c:v>
                </c:pt>
                <c:pt idx="87009">
                  <c:v>43504.5</c:v>
                </c:pt>
                <c:pt idx="87010">
                  <c:v>43505</c:v>
                </c:pt>
                <c:pt idx="87011">
                  <c:v>43505.5</c:v>
                </c:pt>
                <c:pt idx="87012">
                  <c:v>43506</c:v>
                </c:pt>
                <c:pt idx="87013">
                  <c:v>43506.5</c:v>
                </c:pt>
                <c:pt idx="87014">
                  <c:v>43507</c:v>
                </c:pt>
                <c:pt idx="87015">
                  <c:v>43507.5</c:v>
                </c:pt>
                <c:pt idx="87016">
                  <c:v>43508</c:v>
                </c:pt>
                <c:pt idx="87017">
                  <c:v>43508.5</c:v>
                </c:pt>
                <c:pt idx="87018">
                  <c:v>43509</c:v>
                </c:pt>
                <c:pt idx="87019">
                  <c:v>43509.5</c:v>
                </c:pt>
                <c:pt idx="87020">
                  <c:v>43510</c:v>
                </c:pt>
                <c:pt idx="87021">
                  <c:v>43510.5</c:v>
                </c:pt>
                <c:pt idx="87022">
                  <c:v>43511</c:v>
                </c:pt>
                <c:pt idx="87023">
                  <c:v>43511.5</c:v>
                </c:pt>
                <c:pt idx="87024">
                  <c:v>43512</c:v>
                </c:pt>
                <c:pt idx="87025">
                  <c:v>43512.5</c:v>
                </c:pt>
                <c:pt idx="87026">
                  <c:v>43513</c:v>
                </c:pt>
                <c:pt idx="87027">
                  <c:v>43513.5</c:v>
                </c:pt>
                <c:pt idx="87028">
                  <c:v>43514</c:v>
                </c:pt>
                <c:pt idx="87029">
                  <c:v>43514.5</c:v>
                </c:pt>
                <c:pt idx="87030">
                  <c:v>43515</c:v>
                </c:pt>
                <c:pt idx="87031">
                  <c:v>43515.5</c:v>
                </c:pt>
                <c:pt idx="87032">
                  <c:v>43516</c:v>
                </c:pt>
                <c:pt idx="87033">
                  <c:v>43516.5</c:v>
                </c:pt>
                <c:pt idx="87034">
                  <c:v>43517</c:v>
                </c:pt>
                <c:pt idx="87035">
                  <c:v>43517.5</c:v>
                </c:pt>
                <c:pt idx="87036">
                  <c:v>43518</c:v>
                </c:pt>
                <c:pt idx="87037">
                  <c:v>43518.5</c:v>
                </c:pt>
                <c:pt idx="87038">
                  <c:v>43519</c:v>
                </c:pt>
                <c:pt idx="87039">
                  <c:v>43519.5</c:v>
                </c:pt>
                <c:pt idx="87040">
                  <c:v>43520</c:v>
                </c:pt>
                <c:pt idx="87041">
                  <c:v>43520.5</c:v>
                </c:pt>
                <c:pt idx="87042">
                  <c:v>43521</c:v>
                </c:pt>
                <c:pt idx="87043">
                  <c:v>43521.5</c:v>
                </c:pt>
                <c:pt idx="87044">
                  <c:v>43522</c:v>
                </c:pt>
                <c:pt idx="87045">
                  <c:v>43522.5</c:v>
                </c:pt>
                <c:pt idx="87046">
                  <c:v>43523</c:v>
                </c:pt>
                <c:pt idx="87047">
                  <c:v>43523.5</c:v>
                </c:pt>
                <c:pt idx="87048">
                  <c:v>43524</c:v>
                </c:pt>
                <c:pt idx="87049">
                  <c:v>43524.5</c:v>
                </c:pt>
                <c:pt idx="87050">
                  <c:v>43525</c:v>
                </c:pt>
                <c:pt idx="87051">
                  <c:v>43525.5</c:v>
                </c:pt>
                <c:pt idx="87052">
                  <c:v>43526</c:v>
                </c:pt>
                <c:pt idx="87053">
                  <c:v>43526.5</c:v>
                </c:pt>
                <c:pt idx="87054">
                  <c:v>43527</c:v>
                </c:pt>
                <c:pt idx="87055">
                  <c:v>43527.5</c:v>
                </c:pt>
                <c:pt idx="87056">
                  <c:v>43528</c:v>
                </c:pt>
                <c:pt idx="87057">
                  <c:v>43528.5</c:v>
                </c:pt>
                <c:pt idx="87058">
                  <c:v>43529</c:v>
                </c:pt>
                <c:pt idx="87059">
                  <c:v>43529.5</c:v>
                </c:pt>
                <c:pt idx="87060">
                  <c:v>43530</c:v>
                </c:pt>
                <c:pt idx="87061">
                  <c:v>43530.5</c:v>
                </c:pt>
                <c:pt idx="87062">
                  <c:v>43531</c:v>
                </c:pt>
                <c:pt idx="87063">
                  <c:v>43531.5</c:v>
                </c:pt>
                <c:pt idx="87064">
                  <c:v>43532</c:v>
                </c:pt>
                <c:pt idx="87065">
                  <c:v>43532.5</c:v>
                </c:pt>
                <c:pt idx="87066">
                  <c:v>43533</c:v>
                </c:pt>
                <c:pt idx="87067">
                  <c:v>43533.5</c:v>
                </c:pt>
                <c:pt idx="87068">
                  <c:v>43534</c:v>
                </c:pt>
                <c:pt idx="87069">
                  <c:v>43534.5</c:v>
                </c:pt>
                <c:pt idx="87070">
                  <c:v>43535</c:v>
                </c:pt>
                <c:pt idx="87071">
                  <c:v>43535.5</c:v>
                </c:pt>
                <c:pt idx="87072">
                  <c:v>43536</c:v>
                </c:pt>
                <c:pt idx="87073">
                  <c:v>43536.5</c:v>
                </c:pt>
                <c:pt idx="87074">
                  <c:v>43537</c:v>
                </c:pt>
                <c:pt idx="87075">
                  <c:v>43537.5</c:v>
                </c:pt>
                <c:pt idx="87076">
                  <c:v>43538</c:v>
                </c:pt>
                <c:pt idx="87077">
                  <c:v>43538.5</c:v>
                </c:pt>
                <c:pt idx="87078">
                  <c:v>43539</c:v>
                </c:pt>
                <c:pt idx="87079">
                  <c:v>43539.5</c:v>
                </c:pt>
                <c:pt idx="87080">
                  <c:v>43540</c:v>
                </c:pt>
                <c:pt idx="87081">
                  <c:v>43540.5</c:v>
                </c:pt>
                <c:pt idx="87082">
                  <c:v>43541</c:v>
                </c:pt>
                <c:pt idx="87083">
                  <c:v>43541.5</c:v>
                </c:pt>
                <c:pt idx="87084">
                  <c:v>43542</c:v>
                </c:pt>
                <c:pt idx="87085">
                  <c:v>43542.5</c:v>
                </c:pt>
                <c:pt idx="87086">
                  <c:v>43543</c:v>
                </c:pt>
                <c:pt idx="87087">
                  <c:v>43543.5</c:v>
                </c:pt>
                <c:pt idx="87088">
                  <c:v>43544</c:v>
                </c:pt>
                <c:pt idx="87089">
                  <c:v>43544.5</c:v>
                </c:pt>
                <c:pt idx="87090">
                  <c:v>43545</c:v>
                </c:pt>
                <c:pt idx="87091">
                  <c:v>43545.5</c:v>
                </c:pt>
                <c:pt idx="87092">
                  <c:v>43546</c:v>
                </c:pt>
                <c:pt idx="87093">
                  <c:v>43546.5</c:v>
                </c:pt>
                <c:pt idx="87094">
                  <c:v>43547</c:v>
                </c:pt>
                <c:pt idx="87095">
                  <c:v>43547.5</c:v>
                </c:pt>
                <c:pt idx="87096">
                  <c:v>43548</c:v>
                </c:pt>
                <c:pt idx="87097">
                  <c:v>43548.5</c:v>
                </c:pt>
                <c:pt idx="87098">
                  <c:v>43549</c:v>
                </c:pt>
                <c:pt idx="87099">
                  <c:v>43549.5</c:v>
                </c:pt>
                <c:pt idx="87100">
                  <c:v>43550</c:v>
                </c:pt>
                <c:pt idx="87101">
                  <c:v>43550.5</c:v>
                </c:pt>
                <c:pt idx="87102">
                  <c:v>43551</c:v>
                </c:pt>
                <c:pt idx="87103">
                  <c:v>43551.5</c:v>
                </c:pt>
                <c:pt idx="87104">
                  <c:v>43552</c:v>
                </c:pt>
                <c:pt idx="87105">
                  <c:v>43552.5</c:v>
                </c:pt>
                <c:pt idx="87106">
                  <c:v>43553</c:v>
                </c:pt>
                <c:pt idx="87107">
                  <c:v>43553.5</c:v>
                </c:pt>
                <c:pt idx="87108">
                  <c:v>43554</c:v>
                </c:pt>
                <c:pt idx="87109">
                  <c:v>43554.5</c:v>
                </c:pt>
                <c:pt idx="87110">
                  <c:v>43555</c:v>
                </c:pt>
                <c:pt idx="87111">
                  <c:v>43555.5</c:v>
                </c:pt>
                <c:pt idx="87112">
                  <c:v>43556</c:v>
                </c:pt>
                <c:pt idx="87113">
                  <c:v>43556.5</c:v>
                </c:pt>
                <c:pt idx="87114">
                  <c:v>43557</c:v>
                </c:pt>
                <c:pt idx="87115">
                  <c:v>43557.5</c:v>
                </c:pt>
                <c:pt idx="87116">
                  <c:v>43558</c:v>
                </c:pt>
                <c:pt idx="87117">
                  <c:v>43558.5</c:v>
                </c:pt>
                <c:pt idx="87118">
                  <c:v>43559</c:v>
                </c:pt>
                <c:pt idx="87119">
                  <c:v>43559.5</c:v>
                </c:pt>
                <c:pt idx="87120">
                  <c:v>43560</c:v>
                </c:pt>
                <c:pt idx="87121">
                  <c:v>43560.5</c:v>
                </c:pt>
                <c:pt idx="87122">
                  <c:v>43561</c:v>
                </c:pt>
                <c:pt idx="87123">
                  <c:v>43561.5</c:v>
                </c:pt>
                <c:pt idx="87124">
                  <c:v>43562</c:v>
                </c:pt>
                <c:pt idx="87125">
                  <c:v>43562.5</c:v>
                </c:pt>
                <c:pt idx="87126">
                  <c:v>43563</c:v>
                </c:pt>
                <c:pt idx="87127">
                  <c:v>43563.5</c:v>
                </c:pt>
                <c:pt idx="87128">
                  <c:v>43564</c:v>
                </c:pt>
                <c:pt idx="87129">
                  <c:v>43564.5</c:v>
                </c:pt>
                <c:pt idx="87130">
                  <c:v>43565</c:v>
                </c:pt>
                <c:pt idx="87131">
                  <c:v>43565.5</c:v>
                </c:pt>
                <c:pt idx="87132">
                  <c:v>43566</c:v>
                </c:pt>
                <c:pt idx="87133">
                  <c:v>43566.5</c:v>
                </c:pt>
                <c:pt idx="87134">
                  <c:v>43567</c:v>
                </c:pt>
                <c:pt idx="87135">
                  <c:v>43567.5</c:v>
                </c:pt>
                <c:pt idx="87136">
                  <c:v>43568</c:v>
                </c:pt>
                <c:pt idx="87137">
                  <c:v>43568.5</c:v>
                </c:pt>
                <c:pt idx="87138">
                  <c:v>43569</c:v>
                </c:pt>
                <c:pt idx="87139">
                  <c:v>43569.5</c:v>
                </c:pt>
                <c:pt idx="87140">
                  <c:v>43570</c:v>
                </c:pt>
                <c:pt idx="87141">
                  <c:v>43570.5</c:v>
                </c:pt>
                <c:pt idx="87142">
                  <c:v>43571</c:v>
                </c:pt>
                <c:pt idx="87143">
                  <c:v>43571.5</c:v>
                </c:pt>
                <c:pt idx="87144">
                  <c:v>43572</c:v>
                </c:pt>
                <c:pt idx="87145">
                  <c:v>43572.5</c:v>
                </c:pt>
                <c:pt idx="87146">
                  <c:v>43573</c:v>
                </c:pt>
                <c:pt idx="87147">
                  <c:v>43573.5</c:v>
                </c:pt>
                <c:pt idx="87148">
                  <c:v>43574</c:v>
                </c:pt>
                <c:pt idx="87149">
                  <c:v>43574.5</c:v>
                </c:pt>
                <c:pt idx="87150">
                  <c:v>43575</c:v>
                </c:pt>
                <c:pt idx="87151">
                  <c:v>43575.5</c:v>
                </c:pt>
                <c:pt idx="87152">
                  <c:v>43576</c:v>
                </c:pt>
                <c:pt idx="87153">
                  <c:v>43576.5</c:v>
                </c:pt>
                <c:pt idx="87154">
                  <c:v>43577</c:v>
                </c:pt>
                <c:pt idx="87155">
                  <c:v>43577.5</c:v>
                </c:pt>
                <c:pt idx="87156">
                  <c:v>43578</c:v>
                </c:pt>
                <c:pt idx="87157">
                  <c:v>43578.5</c:v>
                </c:pt>
                <c:pt idx="87158">
                  <c:v>43579</c:v>
                </c:pt>
                <c:pt idx="87159">
                  <c:v>43579.5</c:v>
                </c:pt>
                <c:pt idx="87160">
                  <c:v>43580</c:v>
                </c:pt>
                <c:pt idx="87161">
                  <c:v>43580.5</c:v>
                </c:pt>
                <c:pt idx="87162">
                  <c:v>43581</c:v>
                </c:pt>
                <c:pt idx="87163">
                  <c:v>43581.5</c:v>
                </c:pt>
                <c:pt idx="87164">
                  <c:v>43582</c:v>
                </c:pt>
                <c:pt idx="87165">
                  <c:v>43582.5</c:v>
                </c:pt>
                <c:pt idx="87166">
                  <c:v>43583</c:v>
                </c:pt>
                <c:pt idx="87167">
                  <c:v>43583.5</c:v>
                </c:pt>
                <c:pt idx="87168">
                  <c:v>43584</c:v>
                </c:pt>
                <c:pt idx="87169">
                  <c:v>43584.5</c:v>
                </c:pt>
                <c:pt idx="87170">
                  <c:v>43585</c:v>
                </c:pt>
                <c:pt idx="87171">
                  <c:v>43585.5</c:v>
                </c:pt>
                <c:pt idx="87172">
                  <c:v>43586</c:v>
                </c:pt>
                <c:pt idx="87173">
                  <c:v>43586.5</c:v>
                </c:pt>
                <c:pt idx="87174">
                  <c:v>43587</c:v>
                </c:pt>
                <c:pt idx="87175">
                  <c:v>43587.5</c:v>
                </c:pt>
                <c:pt idx="87176">
                  <c:v>43588</c:v>
                </c:pt>
                <c:pt idx="87177">
                  <c:v>43588.5</c:v>
                </c:pt>
                <c:pt idx="87178">
                  <c:v>43589</c:v>
                </c:pt>
                <c:pt idx="87179">
                  <c:v>43589.5</c:v>
                </c:pt>
                <c:pt idx="87180">
                  <c:v>43590</c:v>
                </c:pt>
                <c:pt idx="87181">
                  <c:v>43590.5</c:v>
                </c:pt>
                <c:pt idx="87182">
                  <c:v>43591</c:v>
                </c:pt>
                <c:pt idx="87183">
                  <c:v>43591.5</c:v>
                </c:pt>
                <c:pt idx="87184">
                  <c:v>43592</c:v>
                </c:pt>
                <c:pt idx="87185">
                  <c:v>43592.5</c:v>
                </c:pt>
                <c:pt idx="87186">
                  <c:v>43593</c:v>
                </c:pt>
                <c:pt idx="87187">
                  <c:v>43593.5</c:v>
                </c:pt>
                <c:pt idx="87188">
                  <c:v>43594</c:v>
                </c:pt>
                <c:pt idx="87189">
                  <c:v>43594.5</c:v>
                </c:pt>
                <c:pt idx="87190">
                  <c:v>43595</c:v>
                </c:pt>
                <c:pt idx="87191">
                  <c:v>43595.5</c:v>
                </c:pt>
                <c:pt idx="87192">
                  <c:v>43596</c:v>
                </c:pt>
                <c:pt idx="87193">
                  <c:v>43596.5</c:v>
                </c:pt>
                <c:pt idx="87194">
                  <c:v>43597</c:v>
                </c:pt>
                <c:pt idx="87195">
                  <c:v>43597.5</c:v>
                </c:pt>
                <c:pt idx="87196">
                  <c:v>43598</c:v>
                </c:pt>
                <c:pt idx="87197">
                  <c:v>43598.5</c:v>
                </c:pt>
                <c:pt idx="87198">
                  <c:v>43599</c:v>
                </c:pt>
                <c:pt idx="87199">
                  <c:v>43599.5</c:v>
                </c:pt>
                <c:pt idx="87200">
                  <c:v>43600</c:v>
                </c:pt>
                <c:pt idx="87201">
                  <c:v>43600.5</c:v>
                </c:pt>
                <c:pt idx="87202">
                  <c:v>43601</c:v>
                </c:pt>
                <c:pt idx="87203">
                  <c:v>43601.5</c:v>
                </c:pt>
                <c:pt idx="87204">
                  <c:v>43602</c:v>
                </c:pt>
                <c:pt idx="87205">
                  <c:v>43602.5</c:v>
                </c:pt>
                <c:pt idx="87206">
                  <c:v>43603</c:v>
                </c:pt>
                <c:pt idx="87207">
                  <c:v>43603.5</c:v>
                </c:pt>
                <c:pt idx="87208">
                  <c:v>43604</c:v>
                </c:pt>
                <c:pt idx="87209">
                  <c:v>43604.5</c:v>
                </c:pt>
                <c:pt idx="87210">
                  <c:v>43605</c:v>
                </c:pt>
                <c:pt idx="87211">
                  <c:v>43605.5</c:v>
                </c:pt>
                <c:pt idx="87212">
                  <c:v>43606</c:v>
                </c:pt>
                <c:pt idx="87213">
                  <c:v>43606.5</c:v>
                </c:pt>
                <c:pt idx="87214">
                  <c:v>43607</c:v>
                </c:pt>
                <c:pt idx="87215">
                  <c:v>43607.5</c:v>
                </c:pt>
                <c:pt idx="87216">
                  <c:v>43608</c:v>
                </c:pt>
                <c:pt idx="87217">
                  <c:v>43608.5</c:v>
                </c:pt>
                <c:pt idx="87218">
                  <c:v>43609</c:v>
                </c:pt>
                <c:pt idx="87219">
                  <c:v>43609.5</c:v>
                </c:pt>
                <c:pt idx="87220">
                  <c:v>43610</c:v>
                </c:pt>
                <c:pt idx="87221">
                  <c:v>43610.5</c:v>
                </c:pt>
                <c:pt idx="87222">
                  <c:v>43611</c:v>
                </c:pt>
                <c:pt idx="87223">
                  <c:v>43611.5</c:v>
                </c:pt>
                <c:pt idx="87224">
                  <c:v>43612</c:v>
                </c:pt>
                <c:pt idx="87225">
                  <c:v>43612.5</c:v>
                </c:pt>
                <c:pt idx="87226">
                  <c:v>43613</c:v>
                </c:pt>
                <c:pt idx="87227">
                  <c:v>43613.5</c:v>
                </c:pt>
                <c:pt idx="87228">
                  <c:v>43614</c:v>
                </c:pt>
                <c:pt idx="87229">
                  <c:v>43614.5</c:v>
                </c:pt>
                <c:pt idx="87230">
                  <c:v>43615</c:v>
                </c:pt>
                <c:pt idx="87231">
                  <c:v>43615.5</c:v>
                </c:pt>
                <c:pt idx="87232">
                  <c:v>43616</c:v>
                </c:pt>
                <c:pt idx="87233">
                  <c:v>43616.5</c:v>
                </c:pt>
                <c:pt idx="87234">
                  <c:v>43617</c:v>
                </c:pt>
                <c:pt idx="87235">
                  <c:v>43617.5</c:v>
                </c:pt>
                <c:pt idx="87236">
                  <c:v>43618</c:v>
                </c:pt>
                <c:pt idx="87237">
                  <c:v>43618.5</c:v>
                </c:pt>
                <c:pt idx="87238">
                  <c:v>43619</c:v>
                </c:pt>
                <c:pt idx="87239">
                  <c:v>43619.5</c:v>
                </c:pt>
                <c:pt idx="87240">
                  <c:v>43620</c:v>
                </c:pt>
                <c:pt idx="87241">
                  <c:v>43620.5</c:v>
                </c:pt>
                <c:pt idx="87242">
                  <c:v>43621</c:v>
                </c:pt>
                <c:pt idx="87243">
                  <c:v>43621.5</c:v>
                </c:pt>
                <c:pt idx="87244">
                  <c:v>43622</c:v>
                </c:pt>
                <c:pt idx="87245">
                  <c:v>43622.5</c:v>
                </c:pt>
                <c:pt idx="87246">
                  <c:v>43623</c:v>
                </c:pt>
                <c:pt idx="87247">
                  <c:v>43623.5</c:v>
                </c:pt>
                <c:pt idx="87248">
                  <c:v>43624</c:v>
                </c:pt>
                <c:pt idx="87249">
                  <c:v>43624.5</c:v>
                </c:pt>
                <c:pt idx="87250">
                  <c:v>43625</c:v>
                </c:pt>
                <c:pt idx="87251">
                  <c:v>43625.5</c:v>
                </c:pt>
                <c:pt idx="87252">
                  <c:v>43626</c:v>
                </c:pt>
                <c:pt idx="87253">
                  <c:v>43626.5</c:v>
                </c:pt>
                <c:pt idx="87254">
                  <c:v>43627</c:v>
                </c:pt>
                <c:pt idx="87255">
                  <c:v>43627.5</c:v>
                </c:pt>
                <c:pt idx="87256">
                  <c:v>43628</c:v>
                </c:pt>
                <c:pt idx="87257">
                  <c:v>43628.5</c:v>
                </c:pt>
                <c:pt idx="87258">
                  <c:v>43629</c:v>
                </c:pt>
                <c:pt idx="87259">
                  <c:v>43629.5</c:v>
                </c:pt>
                <c:pt idx="87260">
                  <c:v>43630</c:v>
                </c:pt>
                <c:pt idx="87261">
                  <c:v>43630.5</c:v>
                </c:pt>
                <c:pt idx="87262">
                  <c:v>43631</c:v>
                </c:pt>
                <c:pt idx="87263">
                  <c:v>43631.5</c:v>
                </c:pt>
                <c:pt idx="87264">
                  <c:v>43632</c:v>
                </c:pt>
                <c:pt idx="87265">
                  <c:v>43632.5</c:v>
                </c:pt>
                <c:pt idx="87266">
                  <c:v>43633</c:v>
                </c:pt>
                <c:pt idx="87267">
                  <c:v>43633.5</c:v>
                </c:pt>
                <c:pt idx="87268">
                  <c:v>43634</c:v>
                </c:pt>
                <c:pt idx="87269">
                  <c:v>43634.5</c:v>
                </c:pt>
                <c:pt idx="87270">
                  <c:v>43635</c:v>
                </c:pt>
                <c:pt idx="87271">
                  <c:v>43635.5</c:v>
                </c:pt>
                <c:pt idx="87272">
                  <c:v>43636</c:v>
                </c:pt>
                <c:pt idx="87273">
                  <c:v>43636.5</c:v>
                </c:pt>
                <c:pt idx="87274">
                  <c:v>43637</c:v>
                </c:pt>
                <c:pt idx="87275">
                  <c:v>43637.5</c:v>
                </c:pt>
                <c:pt idx="87276">
                  <c:v>43638</c:v>
                </c:pt>
                <c:pt idx="87277">
                  <c:v>43638.5</c:v>
                </c:pt>
                <c:pt idx="87278">
                  <c:v>43639</c:v>
                </c:pt>
                <c:pt idx="87279">
                  <c:v>43639.5</c:v>
                </c:pt>
                <c:pt idx="87280">
                  <c:v>43640</c:v>
                </c:pt>
                <c:pt idx="87281">
                  <c:v>43640.5</c:v>
                </c:pt>
                <c:pt idx="87282">
                  <c:v>43641</c:v>
                </c:pt>
                <c:pt idx="87283">
                  <c:v>43641.5</c:v>
                </c:pt>
                <c:pt idx="87284">
                  <c:v>43642</c:v>
                </c:pt>
                <c:pt idx="87285">
                  <c:v>43642.5</c:v>
                </c:pt>
                <c:pt idx="87286">
                  <c:v>43643</c:v>
                </c:pt>
                <c:pt idx="87287">
                  <c:v>43643.5</c:v>
                </c:pt>
                <c:pt idx="87288">
                  <c:v>43644</c:v>
                </c:pt>
                <c:pt idx="87289">
                  <c:v>43644.5</c:v>
                </c:pt>
                <c:pt idx="87290">
                  <c:v>43645</c:v>
                </c:pt>
                <c:pt idx="87291">
                  <c:v>43645.5</c:v>
                </c:pt>
                <c:pt idx="87292">
                  <c:v>43646</c:v>
                </c:pt>
                <c:pt idx="87293">
                  <c:v>43646.5</c:v>
                </c:pt>
                <c:pt idx="87294">
                  <c:v>43647</c:v>
                </c:pt>
                <c:pt idx="87295">
                  <c:v>43647.5</c:v>
                </c:pt>
                <c:pt idx="87296">
                  <c:v>43648</c:v>
                </c:pt>
                <c:pt idx="87297">
                  <c:v>43648.5</c:v>
                </c:pt>
                <c:pt idx="87298">
                  <c:v>43649</c:v>
                </c:pt>
                <c:pt idx="87299">
                  <c:v>43649.5</c:v>
                </c:pt>
                <c:pt idx="87300">
                  <c:v>43650</c:v>
                </c:pt>
                <c:pt idx="87301">
                  <c:v>43650.5</c:v>
                </c:pt>
                <c:pt idx="87302">
                  <c:v>43651</c:v>
                </c:pt>
                <c:pt idx="87303">
                  <c:v>43651.5</c:v>
                </c:pt>
                <c:pt idx="87304">
                  <c:v>43652</c:v>
                </c:pt>
                <c:pt idx="87305">
                  <c:v>43652.5</c:v>
                </c:pt>
                <c:pt idx="87306">
                  <c:v>43653</c:v>
                </c:pt>
                <c:pt idx="87307">
                  <c:v>43653.5</c:v>
                </c:pt>
                <c:pt idx="87308">
                  <c:v>43654</c:v>
                </c:pt>
                <c:pt idx="87309">
                  <c:v>43654.5</c:v>
                </c:pt>
                <c:pt idx="87310">
                  <c:v>43655</c:v>
                </c:pt>
                <c:pt idx="87311">
                  <c:v>43655.5</c:v>
                </c:pt>
                <c:pt idx="87312">
                  <c:v>43656</c:v>
                </c:pt>
                <c:pt idx="87313">
                  <c:v>43656.5</c:v>
                </c:pt>
                <c:pt idx="87314">
                  <c:v>43657</c:v>
                </c:pt>
                <c:pt idx="87315">
                  <c:v>43657.5</c:v>
                </c:pt>
                <c:pt idx="87316">
                  <c:v>43658</c:v>
                </c:pt>
                <c:pt idx="87317">
                  <c:v>43658.5</c:v>
                </c:pt>
                <c:pt idx="87318">
                  <c:v>43659</c:v>
                </c:pt>
                <c:pt idx="87319">
                  <c:v>43659.5</c:v>
                </c:pt>
                <c:pt idx="87320">
                  <c:v>43660</c:v>
                </c:pt>
                <c:pt idx="87321">
                  <c:v>43660.5</c:v>
                </c:pt>
                <c:pt idx="87322">
                  <c:v>43661</c:v>
                </c:pt>
                <c:pt idx="87323">
                  <c:v>43661.5</c:v>
                </c:pt>
                <c:pt idx="87324">
                  <c:v>43662</c:v>
                </c:pt>
                <c:pt idx="87325">
                  <c:v>43662.5</c:v>
                </c:pt>
                <c:pt idx="87326">
                  <c:v>43663</c:v>
                </c:pt>
                <c:pt idx="87327">
                  <c:v>43663.5</c:v>
                </c:pt>
                <c:pt idx="87328">
                  <c:v>43664</c:v>
                </c:pt>
                <c:pt idx="87329">
                  <c:v>43664.5</c:v>
                </c:pt>
                <c:pt idx="87330">
                  <c:v>43665</c:v>
                </c:pt>
                <c:pt idx="87331">
                  <c:v>43665.5</c:v>
                </c:pt>
                <c:pt idx="87332">
                  <c:v>43666</c:v>
                </c:pt>
                <c:pt idx="87333">
                  <c:v>43666.5</c:v>
                </c:pt>
                <c:pt idx="87334">
                  <c:v>43667</c:v>
                </c:pt>
                <c:pt idx="87335">
                  <c:v>43667.5</c:v>
                </c:pt>
                <c:pt idx="87336">
                  <c:v>43668</c:v>
                </c:pt>
                <c:pt idx="87337">
                  <c:v>43668.5</c:v>
                </c:pt>
                <c:pt idx="87338">
                  <c:v>43669</c:v>
                </c:pt>
                <c:pt idx="87339">
                  <c:v>43669.5</c:v>
                </c:pt>
                <c:pt idx="87340">
                  <c:v>43670</c:v>
                </c:pt>
                <c:pt idx="87341">
                  <c:v>43670.5</c:v>
                </c:pt>
                <c:pt idx="87342">
                  <c:v>43671</c:v>
                </c:pt>
                <c:pt idx="87343">
                  <c:v>43671.5</c:v>
                </c:pt>
                <c:pt idx="87344">
                  <c:v>43672</c:v>
                </c:pt>
                <c:pt idx="87345">
                  <c:v>43672.5</c:v>
                </c:pt>
                <c:pt idx="87346">
                  <c:v>43673</c:v>
                </c:pt>
                <c:pt idx="87347">
                  <c:v>43673.5</c:v>
                </c:pt>
                <c:pt idx="87348">
                  <c:v>43674</c:v>
                </c:pt>
                <c:pt idx="87349">
                  <c:v>43674.5</c:v>
                </c:pt>
                <c:pt idx="87350">
                  <c:v>43675</c:v>
                </c:pt>
                <c:pt idx="87351">
                  <c:v>43675.5</c:v>
                </c:pt>
                <c:pt idx="87352">
                  <c:v>43676</c:v>
                </c:pt>
                <c:pt idx="87353">
                  <c:v>43676.5</c:v>
                </c:pt>
                <c:pt idx="87354">
                  <c:v>43677</c:v>
                </c:pt>
                <c:pt idx="87355">
                  <c:v>43677.5</c:v>
                </c:pt>
                <c:pt idx="87356">
                  <c:v>43678</c:v>
                </c:pt>
                <c:pt idx="87357">
                  <c:v>43678.5</c:v>
                </c:pt>
                <c:pt idx="87358">
                  <c:v>43679</c:v>
                </c:pt>
                <c:pt idx="87359">
                  <c:v>43679.5</c:v>
                </c:pt>
                <c:pt idx="87360">
                  <c:v>43680</c:v>
                </c:pt>
                <c:pt idx="87361">
                  <c:v>43680.5</c:v>
                </c:pt>
                <c:pt idx="87362">
                  <c:v>43681</c:v>
                </c:pt>
                <c:pt idx="87363">
                  <c:v>43681.5</c:v>
                </c:pt>
                <c:pt idx="87364">
                  <c:v>43682</c:v>
                </c:pt>
                <c:pt idx="87365">
                  <c:v>43682.5</c:v>
                </c:pt>
                <c:pt idx="87366">
                  <c:v>43683</c:v>
                </c:pt>
                <c:pt idx="87367">
                  <c:v>43683.5</c:v>
                </c:pt>
                <c:pt idx="87368">
                  <c:v>43684</c:v>
                </c:pt>
                <c:pt idx="87369">
                  <c:v>43684.5</c:v>
                </c:pt>
                <c:pt idx="87370">
                  <c:v>43685</c:v>
                </c:pt>
                <c:pt idx="87371">
                  <c:v>43685.5</c:v>
                </c:pt>
                <c:pt idx="87372">
                  <c:v>43686</c:v>
                </c:pt>
                <c:pt idx="87373">
                  <c:v>43686.5</c:v>
                </c:pt>
                <c:pt idx="87374">
                  <c:v>43687</c:v>
                </c:pt>
                <c:pt idx="87375">
                  <c:v>43687.5</c:v>
                </c:pt>
                <c:pt idx="87376">
                  <c:v>43688</c:v>
                </c:pt>
                <c:pt idx="87377">
                  <c:v>43688.5</c:v>
                </c:pt>
                <c:pt idx="87378">
                  <c:v>43689</c:v>
                </c:pt>
                <c:pt idx="87379">
                  <c:v>43689.5</c:v>
                </c:pt>
                <c:pt idx="87380">
                  <c:v>43690</c:v>
                </c:pt>
                <c:pt idx="87381">
                  <c:v>43690.5</c:v>
                </c:pt>
                <c:pt idx="87382">
                  <c:v>43691</c:v>
                </c:pt>
                <c:pt idx="87383">
                  <c:v>43691.5</c:v>
                </c:pt>
                <c:pt idx="87384">
                  <c:v>43692</c:v>
                </c:pt>
                <c:pt idx="87385">
                  <c:v>43692.5</c:v>
                </c:pt>
                <c:pt idx="87386">
                  <c:v>43693</c:v>
                </c:pt>
                <c:pt idx="87387">
                  <c:v>43693.5</c:v>
                </c:pt>
                <c:pt idx="87388">
                  <c:v>43694</c:v>
                </c:pt>
                <c:pt idx="87389">
                  <c:v>43694.5</c:v>
                </c:pt>
                <c:pt idx="87390">
                  <c:v>43695</c:v>
                </c:pt>
                <c:pt idx="87391">
                  <c:v>43695.5</c:v>
                </c:pt>
                <c:pt idx="87392">
                  <c:v>43696</c:v>
                </c:pt>
                <c:pt idx="87393">
                  <c:v>43696.5</c:v>
                </c:pt>
                <c:pt idx="87394">
                  <c:v>43697</c:v>
                </c:pt>
                <c:pt idx="87395">
                  <c:v>43697.5</c:v>
                </c:pt>
                <c:pt idx="87396">
                  <c:v>43698</c:v>
                </c:pt>
                <c:pt idx="87397">
                  <c:v>43698.5</c:v>
                </c:pt>
                <c:pt idx="87398">
                  <c:v>43699</c:v>
                </c:pt>
                <c:pt idx="87399">
                  <c:v>43699.5</c:v>
                </c:pt>
                <c:pt idx="87400">
                  <c:v>43700</c:v>
                </c:pt>
                <c:pt idx="87401">
                  <c:v>43700.5</c:v>
                </c:pt>
                <c:pt idx="87402">
                  <c:v>43701</c:v>
                </c:pt>
                <c:pt idx="87403">
                  <c:v>43701.5</c:v>
                </c:pt>
                <c:pt idx="87404">
                  <c:v>43702</c:v>
                </c:pt>
                <c:pt idx="87405">
                  <c:v>43702.5</c:v>
                </c:pt>
                <c:pt idx="87406">
                  <c:v>43703</c:v>
                </c:pt>
                <c:pt idx="87407">
                  <c:v>43703.5</c:v>
                </c:pt>
                <c:pt idx="87408">
                  <c:v>43704</c:v>
                </c:pt>
                <c:pt idx="87409">
                  <c:v>43704.5</c:v>
                </c:pt>
                <c:pt idx="87410">
                  <c:v>43705</c:v>
                </c:pt>
                <c:pt idx="87411">
                  <c:v>43705.5</c:v>
                </c:pt>
                <c:pt idx="87412">
                  <c:v>43706</c:v>
                </c:pt>
                <c:pt idx="87413">
                  <c:v>43706.5</c:v>
                </c:pt>
                <c:pt idx="87414">
                  <c:v>43707</c:v>
                </c:pt>
                <c:pt idx="87415">
                  <c:v>43707.5</c:v>
                </c:pt>
                <c:pt idx="87416">
                  <c:v>43708</c:v>
                </c:pt>
                <c:pt idx="87417">
                  <c:v>43708.5</c:v>
                </c:pt>
                <c:pt idx="87418">
                  <c:v>43709</c:v>
                </c:pt>
                <c:pt idx="87419">
                  <c:v>43709.5</c:v>
                </c:pt>
                <c:pt idx="87420">
                  <c:v>43710</c:v>
                </c:pt>
                <c:pt idx="87421">
                  <c:v>43710.5</c:v>
                </c:pt>
                <c:pt idx="87422">
                  <c:v>43711</c:v>
                </c:pt>
                <c:pt idx="87423">
                  <c:v>43711.5</c:v>
                </c:pt>
                <c:pt idx="87424">
                  <c:v>43712</c:v>
                </c:pt>
                <c:pt idx="87425">
                  <c:v>43712.5</c:v>
                </c:pt>
                <c:pt idx="87426">
                  <c:v>43713</c:v>
                </c:pt>
                <c:pt idx="87427">
                  <c:v>43713.5</c:v>
                </c:pt>
                <c:pt idx="87428">
                  <c:v>43714</c:v>
                </c:pt>
                <c:pt idx="87429">
                  <c:v>43714.5</c:v>
                </c:pt>
                <c:pt idx="87430">
                  <c:v>43715</c:v>
                </c:pt>
                <c:pt idx="87431">
                  <c:v>43715.5</c:v>
                </c:pt>
                <c:pt idx="87432">
                  <c:v>43716</c:v>
                </c:pt>
                <c:pt idx="87433">
                  <c:v>43716.5</c:v>
                </c:pt>
                <c:pt idx="87434">
                  <c:v>43717</c:v>
                </c:pt>
                <c:pt idx="87435">
                  <c:v>43717.5</c:v>
                </c:pt>
                <c:pt idx="87436">
                  <c:v>43718</c:v>
                </c:pt>
                <c:pt idx="87437">
                  <c:v>43718.5</c:v>
                </c:pt>
                <c:pt idx="87438">
                  <c:v>43719</c:v>
                </c:pt>
                <c:pt idx="87439">
                  <c:v>43719.5</c:v>
                </c:pt>
                <c:pt idx="87440">
                  <c:v>43720</c:v>
                </c:pt>
                <c:pt idx="87441">
                  <c:v>43720.5</c:v>
                </c:pt>
                <c:pt idx="87442">
                  <c:v>43721</c:v>
                </c:pt>
                <c:pt idx="87443">
                  <c:v>43721.5</c:v>
                </c:pt>
                <c:pt idx="87444">
                  <c:v>43722</c:v>
                </c:pt>
                <c:pt idx="87445">
                  <c:v>43722.5</c:v>
                </c:pt>
                <c:pt idx="87446">
                  <c:v>43723</c:v>
                </c:pt>
                <c:pt idx="87447">
                  <c:v>43723.5</c:v>
                </c:pt>
                <c:pt idx="87448">
                  <c:v>43724</c:v>
                </c:pt>
                <c:pt idx="87449">
                  <c:v>43724.5</c:v>
                </c:pt>
                <c:pt idx="87450">
                  <c:v>43725</c:v>
                </c:pt>
                <c:pt idx="87451">
                  <c:v>43725.5</c:v>
                </c:pt>
                <c:pt idx="87452">
                  <c:v>43726</c:v>
                </c:pt>
                <c:pt idx="87453">
                  <c:v>43726.5</c:v>
                </c:pt>
                <c:pt idx="87454">
                  <c:v>43727</c:v>
                </c:pt>
                <c:pt idx="87455">
                  <c:v>43727.5</c:v>
                </c:pt>
                <c:pt idx="87456">
                  <c:v>43728</c:v>
                </c:pt>
                <c:pt idx="87457">
                  <c:v>43728.5</c:v>
                </c:pt>
                <c:pt idx="87458">
                  <c:v>43729</c:v>
                </c:pt>
                <c:pt idx="87459">
                  <c:v>43729.5</c:v>
                </c:pt>
                <c:pt idx="87460">
                  <c:v>43730</c:v>
                </c:pt>
                <c:pt idx="87461">
                  <c:v>43730.5</c:v>
                </c:pt>
                <c:pt idx="87462">
                  <c:v>43731</c:v>
                </c:pt>
                <c:pt idx="87463">
                  <c:v>43731.5</c:v>
                </c:pt>
                <c:pt idx="87464">
                  <c:v>43732</c:v>
                </c:pt>
                <c:pt idx="87465">
                  <c:v>43732.5</c:v>
                </c:pt>
                <c:pt idx="87466">
                  <c:v>43733</c:v>
                </c:pt>
                <c:pt idx="87467">
                  <c:v>43733.5</c:v>
                </c:pt>
                <c:pt idx="87468">
                  <c:v>43734</c:v>
                </c:pt>
                <c:pt idx="87469">
                  <c:v>43734.5</c:v>
                </c:pt>
                <c:pt idx="87470">
                  <c:v>43735</c:v>
                </c:pt>
                <c:pt idx="87471">
                  <c:v>43735.5</c:v>
                </c:pt>
                <c:pt idx="87472">
                  <c:v>43736</c:v>
                </c:pt>
                <c:pt idx="87473">
                  <c:v>43736.5</c:v>
                </c:pt>
                <c:pt idx="87474">
                  <c:v>43737</c:v>
                </c:pt>
                <c:pt idx="87475">
                  <c:v>43737.5</c:v>
                </c:pt>
                <c:pt idx="87476">
                  <c:v>43738</c:v>
                </c:pt>
                <c:pt idx="87477">
                  <c:v>43738.5</c:v>
                </c:pt>
                <c:pt idx="87478">
                  <c:v>43739</c:v>
                </c:pt>
                <c:pt idx="87479">
                  <c:v>43739.5</c:v>
                </c:pt>
                <c:pt idx="87480">
                  <c:v>43740</c:v>
                </c:pt>
                <c:pt idx="87481">
                  <c:v>43740.5</c:v>
                </c:pt>
                <c:pt idx="87482">
                  <c:v>43741</c:v>
                </c:pt>
                <c:pt idx="87483">
                  <c:v>43741.5</c:v>
                </c:pt>
                <c:pt idx="87484">
                  <c:v>43742</c:v>
                </c:pt>
                <c:pt idx="87485">
                  <c:v>43742.5</c:v>
                </c:pt>
                <c:pt idx="87486">
                  <c:v>43743</c:v>
                </c:pt>
                <c:pt idx="87487">
                  <c:v>43743.5</c:v>
                </c:pt>
                <c:pt idx="87488">
                  <c:v>43744</c:v>
                </c:pt>
                <c:pt idx="87489">
                  <c:v>43744.5</c:v>
                </c:pt>
                <c:pt idx="87490">
                  <c:v>43745</c:v>
                </c:pt>
                <c:pt idx="87491">
                  <c:v>43745.5</c:v>
                </c:pt>
                <c:pt idx="87492">
                  <c:v>43746</c:v>
                </c:pt>
                <c:pt idx="87493">
                  <c:v>43746.5</c:v>
                </c:pt>
                <c:pt idx="87494">
                  <c:v>43747</c:v>
                </c:pt>
                <c:pt idx="87495">
                  <c:v>43747.5</c:v>
                </c:pt>
                <c:pt idx="87496">
                  <c:v>43748</c:v>
                </c:pt>
                <c:pt idx="87497">
                  <c:v>43748.5</c:v>
                </c:pt>
                <c:pt idx="87498">
                  <c:v>43749</c:v>
                </c:pt>
                <c:pt idx="87499">
                  <c:v>43749.5</c:v>
                </c:pt>
                <c:pt idx="87500">
                  <c:v>43750</c:v>
                </c:pt>
                <c:pt idx="87501">
                  <c:v>43750.5</c:v>
                </c:pt>
                <c:pt idx="87502">
                  <c:v>43751</c:v>
                </c:pt>
                <c:pt idx="87503">
                  <c:v>43751.5</c:v>
                </c:pt>
                <c:pt idx="87504">
                  <c:v>43752</c:v>
                </c:pt>
                <c:pt idx="87505">
                  <c:v>43752.5</c:v>
                </c:pt>
                <c:pt idx="87506">
                  <c:v>43753</c:v>
                </c:pt>
                <c:pt idx="87507">
                  <c:v>43753.5</c:v>
                </c:pt>
                <c:pt idx="87508">
                  <c:v>43754</c:v>
                </c:pt>
                <c:pt idx="87509">
                  <c:v>43754.5</c:v>
                </c:pt>
                <c:pt idx="87510">
                  <c:v>43755</c:v>
                </c:pt>
                <c:pt idx="87511">
                  <c:v>43755.5</c:v>
                </c:pt>
                <c:pt idx="87512">
                  <c:v>43756</c:v>
                </c:pt>
                <c:pt idx="87513">
                  <c:v>43756.5</c:v>
                </c:pt>
                <c:pt idx="87514">
                  <c:v>43757</c:v>
                </c:pt>
                <c:pt idx="87515">
                  <c:v>43757.5</c:v>
                </c:pt>
                <c:pt idx="87516">
                  <c:v>43758</c:v>
                </c:pt>
                <c:pt idx="87517">
                  <c:v>43758.5</c:v>
                </c:pt>
                <c:pt idx="87518">
                  <c:v>43759</c:v>
                </c:pt>
                <c:pt idx="87519">
                  <c:v>43759.5</c:v>
                </c:pt>
                <c:pt idx="87520">
                  <c:v>43760</c:v>
                </c:pt>
                <c:pt idx="87521">
                  <c:v>43760.5</c:v>
                </c:pt>
                <c:pt idx="87522">
                  <c:v>43761</c:v>
                </c:pt>
                <c:pt idx="87523">
                  <c:v>43761.5</c:v>
                </c:pt>
                <c:pt idx="87524">
                  <c:v>43762</c:v>
                </c:pt>
                <c:pt idx="87525">
                  <c:v>43762.5</c:v>
                </c:pt>
                <c:pt idx="87526">
                  <c:v>43763</c:v>
                </c:pt>
                <c:pt idx="87527">
                  <c:v>43763.5</c:v>
                </c:pt>
                <c:pt idx="87528">
                  <c:v>43764</c:v>
                </c:pt>
                <c:pt idx="87529">
                  <c:v>43764.5</c:v>
                </c:pt>
                <c:pt idx="87530">
                  <c:v>43765</c:v>
                </c:pt>
                <c:pt idx="87531">
                  <c:v>43765.5</c:v>
                </c:pt>
                <c:pt idx="87532">
                  <c:v>43766</c:v>
                </c:pt>
                <c:pt idx="87533">
                  <c:v>43766.5</c:v>
                </c:pt>
                <c:pt idx="87534">
                  <c:v>43767</c:v>
                </c:pt>
                <c:pt idx="87535">
                  <c:v>43767.5</c:v>
                </c:pt>
                <c:pt idx="87536">
                  <c:v>43768</c:v>
                </c:pt>
                <c:pt idx="87537">
                  <c:v>43768.5</c:v>
                </c:pt>
                <c:pt idx="87538">
                  <c:v>43769</c:v>
                </c:pt>
                <c:pt idx="87539">
                  <c:v>43769.5</c:v>
                </c:pt>
                <c:pt idx="87540">
                  <c:v>43770</c:v>
                </c:pt>
                <c:pt idx="87541">
                  <c:v>43770.5</c:v>
                </c:pt>
                <c:pt idx="87542">
                  <c:v>43771</c:v>
                </c:pt>
                <c:pt idx="87543">
                  <c:v>43771.5</c:v>
                </c:pt>
                <c:pt idx="87544">
                  <c:v>43772</c:v>
                </c:pt>
                <c:pt idx="87545">
                  <c:v>43772.5</c:v>
                </c:pt>
                <c:pt idx="87546">
                  <c:v>43773</c:v>
                </c:pt>
                <c:pt idx="87547">
                  <c:v>43773.5</c:v>
                </c:pt>
                <c:pt idx="87548">
                  <c:v>43774</c:v>
                </c:pt>
                <c:pt idx="87549">
                  <c:v>43774.5</c:v>
                </c:pt>
                <c:pt idx="87550">
                  <c:v>43775</c:v>
                </c:pt>
                <c:pt idx="87551">
                  <c:v>43775.5</c:v>
                </c:pt>
                <c:pt idx="87552">
                  <c:v>43776</c:v>
                </c:pt>
                <c:pt idx="87553">
                  <c:v>43776.5</c:v>
                </c:pt>
                <c:pt idx="87554">
                  <c:v>43777</c:v>
                </c:pt>
                <c:pt idx="87555">
                  <c:v>43777.5</c:v>
                </c:pt>
                <c:pt idx="87556">
                  <c:v>43778</c:v>
                </c:pt>
                <c:pt idx="87557">
                  <c:v>43778.5</c:v>
                </c:pt>
                <c:pt idx="87558">
                  <c:v>43779</c:v>
                </c:pt>
                <c:pt idx="87559">
                  <c:v>43779.5</c:v>
                </c:pt>
                <c:pt idx="87560">
                  <c:v>43780</c:v>
                </c:pt>
                <c:pt idx="87561">
                  <c:v>43780.5</c:v>
                </c:pt>
                <c:pt idx="87562">
                  <c:v>43781</c:v>
                </c:pt>
                <c:pt idx="87563">
                  <c:v>43781.5</c:v>
                </c:pt>
                <c:pt idx="87564">
                  <c:v>43782</c:v>
                </c:pt>
                <c:pt idx="87565">
                  <c:v>43782.5</c:v>
                </c:pt>
                <c:pt idx="87566">
                  <c:v>43783</c:v>
                </c:pt>
                <c:pt idx="87567">
                  <c:v>43783.5</c:v>
                </c:pt>
                <c:pt idx="87568">
                  <c:v>43784</c:v>
                </c:pt>
                <c:pt idx="87569">
                  <c:v>43784.5</c:v>
                </c:pt>
                <c:pt idx="87570">
                  <c:v>43785</c:v>
                </c:pt>
                <c:pt idx="87571">
                  <c:v>43785.5</c:v>
                </c:pt>
                <c:pt idx="87572">
                  <c:v>43786</c:v>
                </c:pt>
                <c:pt idx="87573">
                  <c:v>43786.5</c:v>
                </c:pt>
                <c:pt idx="87574">
                  <c:v>43787</c:v>
                </c:pt>
                <c:pt idx="87575">
                  <c:v>43787.5</c:v>
                </c:pt>
                <c:pt idx="87576">
                  <c:v>43788</c:v>
                </c:pt>
                <c:pt idx="87577">
                  <c:v>43788.5</c:v>
                </c:pt>
                <c:pt idx="87578">
                  <c:v>43789</c:v>
                </c:pt>
                <c:pt idx="87579">
                  <c:v>43789.5</c:v>
                </c:pt>
                <c:pt idx="87580">
                  <c:v>43790</c:v>
                </c:pt>
                <c:pt idx="87581">
                  <c:v>43790.5</c:v>
                </c:pt>
                <c:pt idx="87582">
                  <c:v>43791</c:v>
                </c:pt>
                <c:pt idx="87583">
                  <c:v>43791.5</c:v>
                </c:pt>
                <c:pt idx="87584">
                  <c:v>43792</c:v>
                </c:pt>
                <c:pt idx="87585">
                  <c:v>43792.5</c:v>
                </c:pt>
                <c:pt idx="87586">
                  <c:v>43793</c:v>
                </c:pt>
                <c:pt idx="87587">
                  <c:v>43793.5</c:v>
                </c:pt>
                <c:pt idx="87588">
                  <c:v>43794</c:v>
                </c:pt>
                <c:pt idx="87589">
                  <c:v>43794.5</c:v>
                </c:pt>
                <c:pt idx="87590">
                  <c:v>43795</c:v>
                </c:pt>
                <c:pt idx="87591">
                  <c:v>43795.5</c:v>
                </c:pt>
                <c:pt idx="87592">
                  <c:v>43796</c:v>
                </c:pt>
                <c:pt idx="87593">
                  <c:v>43796.5</c:v>
                </c:pt>
                <c:pt idx="87594">
                  <c:v>43797</c:v>
                </c:pt>
                <c:pt idx="87595">
                  <c:v>43797.5</c:v>
                </c:pt>
                <c:pt idx="87596">
                  <c:v>43798</c:v>
                </c:pt>
                <c:pt idx="87597">
                  <c:v>43798.5</c:v>
                </c:pt>
                <c:pt idx="87598">
                  <c:v>43799</c:v>
                </c:pt>
                <c:pt idx="87599">
                  <c:v>43799.5</c:v>
                </c:pt>
                <c:pt idx="87600">
                  <c:v>43800</c:v>
                </c:pt>
                <c:pt idx="87601">
                  <c:v>43800.5</c:v>
                </c:pt>
                <c:pt idx="87602">
                  <c:v>43801</c:v>
                </c:pt>
                <c:pt idx="87603">
                  <c:v>43801.5</c:v>
                </c:pt>
                <c:pt idx="87604">
                  <c:v>43802</c:v>
                </c:pt>
                <c:pt idx="87605">
                  <c:v>43802.5</c:v>
                </c:pt>
                <c:pt idx="87606">
                  <c:v>43803</c:v>
                </c:pt>
                <c:pt idx="87607">
                  <c:v>43803.5</c:v>
                </c:pt>
                <c:pt idx="87608">
                  <c:v>43804</c:v>
                </c:pt>
                <c:pt idx="87609">
                  <c:v>43804.5</c:v>
                </c:pt>
                <c:pt idx="87610">
                  <c:v>43805</c:v>
                </c:pt>
                <c:pt idx="87611">
                  <c:v>43805.5</c:v>
                </c:pt>
                <c:pt idx="87612">
                  <c:v>43806</c:v>
                </c:pt>
                <c:pt idx="87613">
                  <c:v>43806.5</c:v>
                </c:pt>
                <c:pt idx="87614">
                  <c:v>43807</c:v>
                </c:pt>
                <c:pt idx="87615">
                  <c:v>43807.5</c:v>
                </c:pt>
                <c:pt idx="87616">
                  <c:v>43808</c:v>
                </c:pt>
                <c:pt idx="87617">
                  <c:v>43808.5</c:v>
                </c:pt>
                <c:pt idx="87618">
                  <c:v>43809</c:v>
                </c:pt>
                <c:pt idx="87619">
                  <c:v>43809.5</c:v>
                </c:pt>
                <c:pt idx="87620">
                  <c:v>43810</c:v>
                </c:pt>
                <c:pt idx="87621">
                  <c:v>43810.5</c:v>
                </c:pt>
                <c:pt idx="87622">
                  <c:v>43811</c:v>
                </c:pt>
                <c:pt idx="87623">
                  <c:v>43811.5</c:v>
                </c:pt>
                <c:pt idx="87624">
                  <c:v>43812</c:v>
                </c:pt>
                <c:pt idx="87625">
                  <c:v>43812.5</c:v>
                </c:pt>
                <c:pt idx="87626">
                  <c:v>43813</c:v>
                </c:pt>
                <c:pt idx="87627">
                  <c:v>43813.5</c:v>
                </c:pt>
                <c:pt idx="87628">
                  <c:v>43814</c:v>
                </c:pt>
                <c:pt idx="87629">
                  <c:v>43814.5</c:v>
                </c:pt>
                <c:pt idx="87630">
                  <c:v>43815</c:v>
                </c:pt>
                <c:pt idx="87631">
                  <c:v>43815.5</c:v>
                </c:pt>
                <c:pt idx="87632">
                  <c:v>43816</c:v>
                </c:pt>
                <c:pt idx="87633">
                  <c:v>43816.5</c:v>
                </c:pt>
                <c:pt idx="87634">
                  <c:v>43817</c:v>
                </c:pt>
                <c:pt idx="87635">
                  <c:v>43817.5</c:v>
                </c:pt>
                <c:pt idx="87636">
                  <c:v>43818</c:v>
                </c:pt>
                <c:pt idx="87637">
                  <c:v>43818.5</c:v>
                </c:pt>
                <c:pt idx="87638">
                  <c:v>43819</c:v>
                </c:pt>
                <c:pt idx="87639">
                  <c:v>43819.5</c:v>
                </c:pt>
                <c:pt idx="87640">
                  <c:v>43820</c:v>
                </c:pt>
                <c:pt idx="87641">
                  <c:v>43820.5</c:v>
                </c:pt>
                <c:pt idx="87642">
                  <c:v>43821</c:v>
                </c:pt>
                <c:pt idx="87643">
                  <c:v>43821.5</c:v>
                </c:pt>
                <c:pt idx="87644">
                  <c:v>43822</c:v>
                </c:pt>
                <c:pt idx="87645">
                  <c:v>43822.5</c:v>
                </c:pt>
                <c:pt idx="87646">
                  <c:v>43823</c:v>
                </c:pt>
                <c:pt idx="87647">
                  <c:v>43823.5</c:v>
                </c:pt>
                <c:pt idx="87648">
                  <c:v>43824</c:v>
                </c:pt>
                <c:pt idx="87649">
                  <c:v>43824.5</c:v>
                </c:pt>
                <c:pt idx="87650">
                  <c:v>43825</c:v>
                </c:pt>
                <c:pt idx="87651">
                  <c:v>43825.5</c:v>
                </c:pt>
                <c:pt idx="87652">
                  <c:v>43826</c:v>
                </c:pt>
                <c:pt idx="87653">
                  <c:v>43826.5</c:v>
                </c:pt>
                <c:pt idx="87654">
                  <c:v>43827</c:v>
                </c:pt>
                <c:pt idx="87655">
                  <c:v>43827.5</c:v>
                </c:pt>
                <c:pt idx="87656">
                  <c:v>43828</c:v>
                </c:pt>
                <c:pt idx="87657">
                  <c:v>43828.5</c:v>
                </c:pt>
                <c:pt idx="87658">
                  <c:v>43829</c:v>
                </c:pt>
                <c:pt idx="87659">
                  <c:v>43829.5</c:v>
                </c:pt>
                <c:pt idx="87660">
                  <c:v>43830</c:v>
                </c:pt>
                <c:pt idx="87661">
                  <c:v>43830.5</c:v>
                </c:pt>
                <c:pt idx="87662">
                  <c:v>43831</c:v>
                </c:pt>
                <c:pt idx="87663">
                  <c:v>43831.5</c:v>
                </c:pt>
                <c:pt idx="87664">
                  <c:v>43832</c:v>
                </c:pt>
                <c:pt idx="87665">
                  <c:v>43832.5</c:v>
                </c:pt>
                <c:pt idx="87666">
                  <c:v>43833</c:v>
                </c:pt>
                <c:pt idx="87667">
                  <c:v>43833.5</c:v>
                </c:pt>
                <c:pt idx="87668">
                  <c:v>43834</c:v>
                </c:pt>
                <c:pt idx="87669">
                  <c:v>43834.5</c:v>
                </c:pt>
                <c:pt idx="87670">
                  <c:v>43835</c:v>
                </c:pt>
                <c:pt idx="87671">
                  <c:v>43835.5</c:v>
                </c:pt>
                <c:pt idx="87672">
                  <c:v>43836</c:v>
                </c:pt>
                <c:pt idx="87673">
                  <c:v>43836.5</c:v>
                </c:pt>
                <c:pt idx="87674">
                  <c:v>43837</c:v>
                </c:pt>
                <c:pt idx="87675">
                  <c:v>43837.5</c:v>
                </c:pt>
                <c:pt idx="87676">
                  <c:v>43838</c:v>
                </c:pt>
                <c:pt idx="87677">
                  <c:v>43838.5</c:v>
                </c:pt>
                <c:pt idx="87678">
                  <c:v>43839</c:v>
                </c:pt>
                <c:pt idx="87679">
                  <c:v>43839.5</c:v>
                </c:pt>
                <c:pt idx="87680">
                  <c:v>43840</c:v>
                </c:pt>
                <c:pt idx="87681">
                  <c:v>43840.5</c:v>
                </c:pt>
                <c:pt idx="87682">
                  <c:v>43841</c:v>
                </c:pt>
                <c:pt idx="87683">
                  <c:v>43841.5</c:v>
                </c:pt>
                <c:pt idx="87684">
                  <c:v>43842</c:v>
                </c:pt>
                <c:pt idx="87685">
                  <c:v>43842.5</c:v>
                </c:pt>
                <c:pt idx="87686">
                  <c:v>43843</c:v>
                </c:pt>
                <c:pt idx="87687">
                  <c:v>43843.5</c:v>
                </c:pt>
                <c:pt idx="87688">
                  <c:v>43844</c:v>
                </c:pt>
                <c:pt idx="87689">
                  <c:v>43844.5</c:v>
                </c:pt>
                <c:pt idx="87690">
                  <c:v>43845</c:v>
                </c:pt>
                <c:pt idx="87691">
                  <c:v>43845.5</c:v>
                </c:pt>
                <c:pt idx="87692">
                  <c:v>43846</c:v>
                </c:pt>
                <c:pt idx="87693">
                  <c:v>43846.5</c:v>
                </c:pt>
                <c:pt idx="87694">
                  <c:v>43847</c:v>
                </c:pt>
                <c:pt idx="87695">
                  <c:v>43847.5</c:v>
                </c:pt>
                <c:pt idx="87696">
                  <c:v>43848</c:v>
                </c:pt>
                <c:pt idx="87697">
                  <c:v>43848.5</c:v>
                </c:pt>
                <c:pt idx="87698">
                  <c:v>43849</c:v>
                </c:pt>
                <c:pt idx="87699">
                  <c:v>43849.5</c:v>
                </c:pt>
                <c:pt idx="87700">
                  <c:v>43850</c:v>
                </c:pt>
                <c:pt idx="87701">
                  <c:v>43850.5</c:v>
                </c:pt>
                <c:pt idx="87702">
                  <c:v>43851</c:v>
                </c:pt>
                <c:pt idx="87703">
                  <c:v>43851.5</c:v>
                </c:pt>
                <c:pt idx="87704">
                  <c:v>43852</c:v>
                </c:pt>
                <c:pt idx="87705">
                  <c:v>43852.5</c:v>
                </c:pt>
                <c:pt idx="87706">
                  <c:v>43853</c:v>
                </c:pt>
                <c:pt idx="87707">
                  <c:v>43853.5</c:v>
                </c:pt>
                <c:pt idx="87708">
                  <c:v>43854</c:v>
                </c:pt>
                <c:pt idx="87709">
                  <c:v>43854.5</c:v>
                </c:pt>
                <c:pt idx="87710">
                  <c:v>43855</c:v>
                </c:pt>
                <c:pt idx="87711">
                  <c:v>43855.5</c:v>
                </c:pt>
                <c:pt idx="87712">
                  <c:v>43856</c:v>
                </c:pt>
                <c:pt idx="87713">
                  <c:v>43856.5</c:v>
                </c:pt>
                <c:pt idx="87714">
                  <c:v>43857</c:v>
                </c:pt>
                <c:pt idx="87715">
                  <c:v>43857.5</c:v>
                </c:pt>
                <c:pt idx="87716">
                  <c:v>43858</c:v>
                </c:pt>
                <c:pt idx="87717">
                  <c:v>43858.5</c:v>
                </c:pt>
                <c:pt idx="87718">
                  <c:v>43859</c:v>
                </c:pt>
                <c:pt idx="87719">
                  <c:v>43859.5</c:v>
                </c:pt>
                <c:pt idx="87720">
                  <c:v>43860</c:v>
                </c:pt>
                <c:pt idx="87721">
                  <c:v>43860.5</c:v>
                </c:pt>
                <c:pt idx="87722">
                  <c:v>43861</c:v>
                </c:pt>
                <c:pt idx="87723">
                  <c:v>43861.5</c:v>
                </c:pt>
                <c:pt idx="87724">
                  <c:v>43862</c:v>
                </c:pt>
                <c:pt idx="87725">
                  <c:v>43862.5</c:v>
                </c:pt>
                <c:pt idx="87726">
                  <c:v>43863</c:v>
                </c:pt>
                <c:pt idx="87727">
                  <c:v>43863.5</c:v>
                </c:pt>
                <c:pt idx="87728">
                  <c:v>43864</c:v>
                </c:pt>
                <c:pt idx="87729">
                  <c:v>43864.5</c:v>
                </c:pt>
                <c:pt idx="87730">
                  <c:v>43865</c:v>
                </c:pt>
                <c:pt idx="87731">
                  <c:v>43865.5</c:v>
                </c:pt>
                <c:pt idx="87732">
                  <c:v>43866</c:v>
                </c:pt>
                <c:pt idx="87733">
                  <c:v>43866.5</c:v>
                </c:pt>
                <c:pt idx="87734">
                  <c:v>43867</c:v>
                </c:pt>
                <c:pt idx="87735">
                  <c:v>43867.5</c:v>
                </c:pt>
                <c:pt idx="87736">
                  <c:v>43868</c:v>
                </c:pt>
                <c:pt idx="87737">
                  <c:v>43868.5</c:v>
                </c:pt>
                <c:pt idx="87738">
                  <c:v>43869</c:v>
                </c:pt>
                <c:pt idx="87739">
                  <c:v>43869.5</c:v>
                </c:pt>
                <c:pt idx="87740">
                  <c:v>43870</c:v>
                </c:pt>
                <c:pt idx="87741">
                  <c:v>43870.5</c:v>
                </c:pt>
                <c:pt idx="87742">
                  <c:v>43871</c:v>
                </c:pt>
                <c:pt idx="87743">
                  <c:v>43871.5</c:v>
                </c:pt>
                <c:pt idx="87744">
                  <c:v>43872</c:v>
                </c:pt>
                <c:pt idx="87745">
                  <c:v>43872.5</c:v>
                </c:pt>
                <c:pt idx="87746">
                  <c:v>43873</c:v>
                </c:pt>
                <c:pt idx="87747">
                  <c:v>43873.5</c:v>
                </c:pt>
                <c:pt idx="87748">
                  <c:v>43874</c:v>
                </c:pt>
                <c:pt idx="87749">
                  <c:v>43874.5</c:v>
                </c:pt>
                <c:pt idx="87750">
                  <c:v>43875</c:v>
                </c:pt>
                <c:pt idx="87751">
                  <c:v>43875.5</c:v>
                </c:pt>
                <c:pt idx="87752">
                  <c:v>43876</c:v>
                </c:pt>
                <c:pt idx="87753">
                  <c:v>43876.5</c:v>
                </c:pt>
                <c:pt idx="87754">
                  <c:v>43877</c:v>
                </c:pt>
                <c:pt idx="87755">
                  <c:v>43877.5</c:v>
                </c:pt>
                <c:pt idx="87756">
                  <c:v>43878</c:v>
                </c:pt>
                <c:pt idx="87757">
                  <c:v>43878.5</c:v>
                </c:pt>
                <c:pt idx="87758">
                  <c:v>43879</c:v>
                </c:pt>
                <c:pt idx="87759">
                  <c:v>43879.5</c:v>
                </c:pt>
                <c:pt idx="87760">
                  <c:v>43880</c:v>
                </c:pt>
                <c:pt idx="87761">
                  <c:v>43880.5</c:v>
                </c:pt>
                <c:pt idx="87762">
                  <c:v>43881</c:v>
                </c:pt>
                <c:pt idx="87763">
                  <c:v>43881.5</c:v>
                </c:pt>
                <c:pt idx="87764">
                  <c:v>43882</c:v>
                </c:pt>
                <c:pt idx="87765">
                  <c:v>43882.5</c:v>
                </c:pt>
                <c:pt idx="87766">
                  <c:v>43883</c:v>
                </c:pt>
                <c:pt idx="87767">
                  <c:v>43883.5</c:v>
                </c:pt>
                <c:pt idx="87768">
                  <c:v>43884</c:v>
                </c:pt>
                <c:pt idx="87769">
                  <c:v>43884.5</c:v>
                </c:pt>
                <c:pt idx="87770">
                  <c:v>43885</c:v>
                </c:pt>
                <c:pt idx="87771">
                  <c:v>43885.5</c:v>
                </c:pt>
                <c:pt idx="87772">
                  <c:v>43886</c:v>
                </c:pt>
                <c:pt idx="87773">
                  <c:v>43886.5</c:v>
                </c:pt>
                <c:pt idx="87774">
                  <c:v>43887</c:v>
                </c:pt>
                <c:pt idx="87775">
                  <c:v>43887.5</c:v>
                </c:pt>
                <c:pt idx="87776">
                  <c:v>43888</c:v>
                </c:pt>
                <c:pt idx="87777">
                  <c:v>43888.5</c:v>
                </c:pt>
                <c:pt idx="87778">
                  <c:v>43889</c:v>
                </c:pt>
                <c:pt idx="87779">
                  <c:v>43889.5</c:v>
                </c:pt>
                <c:pt idx="87780">
                  <c:v>43890</c:v>
                </c:pt>
                <c:pt idx="87781">
                  <c:v>43890.5</c:v>
                </c:pt>
                <c:pt idx="87782">
                  <c:v>43891</c:v>
                </c:pt>
                <c:pt idx="87783">
                  <c:v>43891.5</c:v>
                </c:pt>
                <c:pt idx="87784">
                  <c:v>43892</c:v>
                </c:pt>
                <c:pt idx="87785">
                  <c:v>43892.5</c:v>
                </c:pt>
                <c:pt idx="87786">
                  <c:v>43893</c:v>
                </c:pt>
                <c:pt idx="87787">
                  <c:v>43893.5</c:v>
                </c:pt>
                <c:pt idx="87788">
                  <c:v>43894</c:v>
                </c:pt>
                <c:pt idx="87789">
                  <c:v>43894.5</c:v>
                </c:pt>
                <c:pt idx="87790">
                  <c:v>43895</c:v>
                </c:pt>
                <c:pt idx="87791">
                  <c:v>43895.5</c:v>
                </c:pt>
                <c:pt idx="87792">
                  <c:v>43896</c:v>
                </c:pt>
                <c:pt idx="87793">
                  <c:v>43896.5</c:v>
                </c:pt>
                <c:pt idx="87794">
                  <c:v>43897</c:v>
                </c:pt>
                <c:pt idx="87795">
                  <c:v>43897.5</c:v>
                </c:pt>
                <c:pt idx="87796">
                  <c:v>43898</c:v>
                </c:pt>
                <c:pt idx="87797">
                  <c:v>43898.5</c:v>
                </c:pt>
                <c:pt idx="87798">
                  <c:v>43899</c:v>
                </c:pt>
                <c:pt idx="87799">
                  <c:v>43899.5</c:v>
                </c:pt>
                <c:pt idx="87800">
                  <c:v>43900</c:v>
                </c:pt>
                <c:pt idx="87801">
                  <c:v>43900.5</c:v>
                </c:pt>
                <c:pt idx="87802">
                  <c:v>43901</c:v>
                </c:pt>
                <c:pt idx="87803">
                  <c:v>43901.5</c:v>
                </c:pt>
                <c:pt idx="87804">
                  <c:v>43902</c:v>
                </c:pt>
                <c:pt idx="87805">
                  <c:v>43902.5</c:v>
                </c:pt>
                <c:pt idx="87806">
                  <c:v>43903</c:v>
                </c:pt>
                <c:pt idx="87807">
                  <c:v>43903.5</c:v>
                </c:pt>
                <c:pt idx="87808">
                  <c:v>43904</c:v>
                </c:pt>
                <c:pt idx="87809">
                  <c:v>43904.5</c:v>
                </c:pt>
                <c:pt idx="87810">
                  <c:v>43905</c:v>
                </c:pt>
                <c:pt idx="87811">
                  <c:v>43905.5</c:v>
                </c:pt>
                <c:pt idx="87812">
                  <c:v>43906</c:v>
                </c:pt>
                <c:pt idx="87813">
                  <c:v>43906.5</c:v>
                </c:pt>
                <c:pt idx="87814">
                  <c:v>43907</c:v>
                </c:pt>
                <c:pt idx="87815">
                  <c:v>43907.5</c:v>
                </c:pt>
                <c:pt idx="87816">
                  <c:v>43908</c:v>
                </c:pt>
                <c:pt idx="87817">
                  <c:v>43908.5</c:v>
                </c:pt>
                <c:pt idx="87818">
                  <c:v>43909</c:v>
                </c:pt>
                <c:pt idx="87819">
                  <c:v>43909.5</c:v>
                </c:pt>
                <c:pt idx="87820">
                  <c:v>43910</c:v>
                </c:pt>
                <c:pt idx="87821">
                  <c:v>43910.5</c:v>
                </c:pt>
                <c:pt idx="87822">
                  <c:v>43911</c:v>
                </c:pt>
                <c:pt idx="87823">
                  <c:v>43911.5</c:v>
                </c:pt>
                <c:pt idx="87824">
                  <c:v>43912</c:v>
                </c:pt>
                <c:pt idx="87825">
                  <c:v>43912.5</c:v>
                </c:pt>
                <c:pt idx="87826">
                  <c:v>43913</c:v>
                </c:pt>
                <c:pt idx="87827">
                  <c:v>43913.5</c:v>
                </c:pt>
                <c:pt idx="87828">
                  <c:v>43914</c:v>
                </c:pt>
                <c:pt idx="87829">
                  <c:v>43914.5</c:v>
                </c:pt>
                <c:pt idx="87830">
                  <c:v>43915</c:v>
                </c:pt>
                <c:pt idx="87831">
                  <c:v>43915.5</c:v>
                </c:pt>
                <c:pt idx="87832">
                  <c:v>43916</c:v>
                </c:pt>
                <c:pt idx="87833">
                  <c:v>43916.5</c:v>
                </c:pt>
                <c:pt idx="87834">
                  <c:v>43917</c:v>
                </c:pt>
                <c:pt idx="87835">
                  <c:v>43917.5</c:v>
                </c:pt>
                <c:pt idx="87836">
                  <c:v>43918</c:v>
                </c:pt>
                <c:pt idx="87837">
                  <c:v>43918.5</c:v>
                </c:pt>
                <c:pt idx="87838">
                  <c:v>43919</c:v>
                </c:pt>
                <c:pt idx="87839">
                  <c:v>43919.5</c:v>
                </c:pt>
                <c:pt idx="87840">
                  <c:v>43920</c:v>
                </c:pt>
                <c:pt idx="87841">
                  <c:v>43920.5</c:v>
                </c:pt>
                <c:pt idx="87842">
                  <c:v>43921</c:v>
                </c:pt>
                <c:pt idx="87843">
                  <c:v>43921.5</c:v>
                </c:pt>
                <c:pt idx="87844">
                  <c:v>43922</c:v>
                </c:pt>
                <c:pt idx="87845">
                  <c:v>43922.5</c:v>
                </c:pt>
                <c:pt idx="87846">
                  <c:v>43923</c:v>
                </c:pt>
                <c:pt idx="87847">
                  <c:v>43923.5</c:v>
                </c:pt>
                <c:pt idx="87848">
                  <c:v>43924</c:v>
                </c:pt>
                <c:pt idx="87849">
                  <c:v>43924.5</c:v>
                </c:pt>
                <c:pt idx="87850">
                  <c:v>43925</c:v>
                </c:pt>
                <c:pt idx="87851">
                  <c:v>43925.5</c:v>
                </c:pt>
                <c:pt idx="87852">
                  <c:v>43926</c:v>
                </c:pt>
                <c:pt idx="87853">
                  <c:v>43926.5</c:v>
                </c:pt>
                <c:pt idx="87854">
                  <c:v>43927</c:v>
                </c:pt>
                <c:pt idx="87855">
                  <c:v>43927.5</c:v>
                </c:pt>
                <c:pt idx="87856">
                  <c:v>43928</c:v>
                </c:pt>
                <c:pt idx="87857">
                  <c:v>43928.5</c:v>
                </c:pt>
                <c:pt idx="87858">
                  <c:v>43929</c:v>
                </c:pt>
                <c:pt idx="87859">
                  <c:v>43929.5</c:v>
                </c:pt>
                <c:pt idx="87860">
                  <c:v>43930</c:v>
                </c:pt>
                <c:pt idx="87861">
                  <c:v>43930.5</c:v>
                </c:pt>
                <c:pt idx="87862">
                  <c:v>43931</c:v>
                </c:pt>
                <c:pt idx="87863">
                  <c:v>43931.5</c:v>
                </c:pt>
                <c:pt idx="87864">
                  <c:v>43932</c:v>
                </c:pt>
                <c:pt idx="87865">
                  <c:v>43932.5</c:v>
                </c:pt>
                <c:pt idx="87866">
                  <c:v>43933</c:v>
                </c:pt>
                <c:pt idx="87867">
                  <c:v>43933.5</c:v>
                </c:pt>
                <c:pt idx="87868">
                  <c:v>43934</c:v>
                </c:pt>
                <c:pt idx="87869">
                  <c:v>43934.5</c:v>
                </c:pt>
                <c:pt idx="87870">
                  <c:v>43935</c:v>
                </c:pt>
                <c:pt idx="87871">
                  <c:v>43935.5</c:v>
                </c:pt>
                <c:pt idx="87872">
                  <c:v>43936</c:v>
                </c:pt>
                <c:pt idx="87873">
                  <c:v>43936.5</c:v>
                </c:pt>
                <c:pt idx="87874">
                  <c:v>43937</c:v>
                </c:pt>
                <c:pt idx="87875">
                  <c:v>43937.5</c:v>
                </c:pt>
                <c:pt idx="87876">
                  <c:v>43938</c:v>
                </c:pt>
                <c:pt idx="87877">
                  <c:v>43938.5</c:v>
                </c:pt>
                <c:pt idx="87878">
                  <c:v>43939</c:v>
                </c:pt>
                <c:pt idx="87879">
                  <c:v>43939.5</c:v>
                </c:pt>
                <c:pt idx="87880">
                  <c:v>43940</c:v>
                </c:pt>
                <c:pt idx="87881">
                  <c:v>43940.5</c:v>
                </c:pt>
                <c:pt idx="87882">
                  <c:v>43941</c:v>
                </c:pt>
                <c:pt idx="87883">
                  <c:v>43941.5</c:v>
                </c:pt>
                <c:pt idx="87884">
                  <c:v>43942</c:v>
                </c:pt>
                <c:pt idx="87885">
                  <c:v>43942.5</c:v>
                </c:pt>
                <c:pt idx="87886">
                  <c:v>43943</c:v>
                </c:pt>
                <c:pt idx="87887">
                  <c:v>43943.5</c:v>
                </c:pt>
                <c:pt idx="87888">
                  <c:v>43944</c:v>
                </c:pt>
                <c:pt idx="87889">
                  <c:v>43944.5</c:v>
                </c:pt>
                <c:pt idx="87890">
                  <c:v>43945</c:v>
                </c:pt>
                <c:pt idx="87891">
                  <c:v>43945.5</c:v>
                </c:pt>
                <c:pt idx="87892">
                  <c:v>43946</c:v>
                </c:pt>
                <c:pt idx="87893">
                  <c:v>43946.5</c:v>
                </c:pt>
                <c:pt idx="87894">
                  <c:v>43947</c:v>
                </c:pt>
                <c:pt idx="87895">
                  <c:v>43947.5</c:v>
                </c:pt>
                <c:pt idx="87896">
                  <c:v>43948</c:v>
                </c:pt>
                <c:pt idx="87897">
                  <c:v>43948.5</c:v>
                </c:pt>
                <c:pt idx="87898">
                  <c:v>43949</c:v>
                </c:pt>
                <c:pt idx="87899">
                  <c:v>43949.5</c:v>
                </c:pt>
                <c:pt idx="87900">
                  <c:v>43950</c:v>
                </c:pt>
                <c:pt idx="87901">
                  <c:v>43950.5</c:v>
                </c:pt>
                <c:pt idx="87902">
                  <c:v>43951</c:v>
                </c:pt>
                <c:pt idx="87903">
                  <c:v>43951.5</c:v>
                </c:pt>
                <c:pt idx="87904">
                  <c:v>43952</c:v>
                </c:pt>
                <c:pt idx="87905">
                  <c:v>43952.5</c:v>
                </c:pt>
                <c:pt idx="87906">
                  <c:v>43953</c:v>
                </c:pt>
                <c:pt idx="87907">
                  <c:v>43953.5</c:v>
                </c:pt>
                <c:pt idx="87908">
                  <c:v>43954</c:v>
                </c:pt>
                <c:pt idx="87909">
                  <c:v>43954.5</c:v>
                </c:pt>
                <c:pt idx="87910">
                  <c:v>43955</c:v>
                </c:pt>
                <c:pt idx="87911">
                  <c:v>43955.5</c:v>
                </c:pt>
                <c:pt idx="87912">
                  <c:v>43956</c:v>
                </c:pt>
                <c:pt idx="87913">
                  <c:v>43956.5</c:v>
                </c:pt>
                <c:pt idx="87914">
                  <c:v>43957</c:v>
                </c:pt>
                <c:pt idx="87915">
                  <c:v>43957.5</c:v>
                </c:pt>
                <c:pt idx="87916">
                  <c:v>43958</c:v>
                </c:pt>
                <c:pt idx="87917">
                  <c:v>43958.5</c:v>
                </c:pt>
                <c:pt idx="87918">
                  <c:v>43959</c:v>
                </c:pt>
                <c:pt idx="87919">
                  <c:v>43959.5</c:v>
                </c:pt>
                <c:pt idx="87920">
                  <c:v>43960</c:v>
                </c:pt>
                <c:pt idx="87921">
                  <c:v>43960.5</c:v>
                </c:pt>
                <c:pt idx="87922">
                  <c:v>43961</c:v>
                </c:pt>
                <c:pt idx="87923">
                  <c:v>43961.5</c:v>
                </c:pt>
                <c:pt idx="87924">
                  <c:v>43962</c:v>
                </c:pt>
                <c:pt idx="87925">
                  <c:v>43962.5</c:v>
                </c:pt>
                <c:pt idx="87926">
                  <c:v>43963</c:v>
                </c:pt>
                <c:pt idx="87927">
                  <c:v>43963.5</c:v>
                </c:pt>
                <c:pt idx="87928">
                  <c:v>43964</c:v>
                </c:pt>
                <c:pt idx="87929">
                  <c:v>43964.5</c:v>
                </c:pt>
                <c:pt idx="87930">
                  <c:v>43965</c:v>
                </c:pt>
                <c:pt idx="87931">
                  <c:v>43965.5</c:v>
                </c:pt>
                <c:pt idx="87932">
                  <c:v>43966</c:v>
                </c:pt>
                <c:pt idx="87933">
                  <c:v>43966.5</c:v>
                </c:pt>
                <c:pt idx="87934">
                  <c:v>43967</c:v>
                </c:pt>
                <c:pt idx="87935">
                  <c:v>43967.5</c:v>
                </c:pt>
                <c:pt idx="87936">
                  <c:v>43968</c:v>
                </c:pt>
                <c:pt idx="87937">
                  <c:v>43968.5</c:v>
                </c:pt>
                <c:pt idx="87938">
                  <c:v>43969</c:v>
                </c:pt>
                <c:pt idx="87939">
                  <c:v>43969.5</c:v>
                </c:pt>
                <c:pt idx="87940">
                  <c:v>43970</c:v>
                </c:pt>
                <c:pt idx="87941">
                  <c:v>43970.5</c:v>
                </c:pt>
                <c:pt idx="87942">
                  <c:v>43971</c:v>
                </c:pt>
                <c:pt idx="87943">
                  <c:v>43971.5</c:v>
                </c:pt>
                <c:pt idx="87944">
                  <c:v>43972</c:v>
                </c:pt>
                <c:pt idx="87945">
                  <c:v>43972.5</c:v>
                </c:pt>
                <c:pt idx="87946">
                  <c:v>43973</c:v>
                </c:pt>
                <c:pt idx="87947">
                  <c:v>43973.5</c:v>
                </c:pt>
                <c:pt idx="87948">
                  <c:v>43974</c:v>
                </c:pt>
                <c:pt idx="87949">
                  <c:v>43974.5</c:v>
                </c:pt>
                <c:pt idx="87950">
                  <c:v>43975</c:v>
                </c:pt>
                <c:pt idx="87951">
                  <c:v>43975.5</c:v>
                </c:pt>
                <c:pt idx="87952">
                  <c:v>43976</c:v>
                </c:pt>
                <c:pt idx="87953">
                  <c:v>43976.5</c:v>
                </c:pt>
                <c:pt idx="87954">
                  <c:v>43977</c:v>
                </c:pt>
                <c:pt idx="87955">
                  <c:v>43977.5</c:v>
                </c:pt>
                <c:pt idx="87956">
                  <c:v>43978</c:v>
                </c:pt>
                <c:pt idx="87957">
                  <c:v>43978.5</c:v>
                </c:pt>
                <c:pt idx="87958">
                  <c:v>43979</c:v>
                </c:pt>
                <c:pt idx="87959">
                  <c:v>43979.5</c:v>
                </c:pt>
                <c:pt idx="87960">
                  <c:v>43980</c:v>
                </c:pt>
                <c:pt idx="87961">
                  <c:v>43980.5</c:v>
                </c:pt>
                <c:pt idx="87962">
                  <c:v>43981</c:v>
                </c:pt>
                <c:pt idx="87963">
                  <c:v>43981.5</c:v>
                </c:pt>
                <c:pt idx="87964">
                  <c:v>43982</c:v>
                </c:pt>
                <c:pt idx="87965">
                  <c:v>43982.5</c:v>
                </c:pt>
                <c:pt idx="87966">
                  <c:v>43983</c:v>
                </c:pt>
                <c:pt idx="87967">
                  <c:v>43983.5</c:v>
                </c:pt>
                <c:pt idx="87968">
                  <c:v>43984</c:v>
                </c:pt>
                <c:pt idx="87969">
                  <c:v>43984.5</c:v>
                </c:pt>
                <c:pt idx="87970">
                  <c:v>43985</c:v>
                </c:pt>
                <c:pt idx="87971">
                  <c:v>43985.5</c:v>
                </c:pt>
                <c:pt idx="87972">
                  <c:v>43986</c:v>
                </c:pt>
                <c:pt idx="87973">
                  <c:v>43986.5</c:v>
                </c:pt>
                <c:pt idx="87974">
                  <c:v>43987</c:v>
                </c:pt>
                <c:pt idx="87975">
                  <c:v>43987.5</c:v>
                </c:pt>
                <c:pt idx="87976">
                  <c:v>43988</c:v>
                </c:pt>
                <c:pt idx="87977">
                  <c:v>43988.5</c:v>
                </c:pt>
                <c:pt idx="87978">
                  <c:v>43989</c:v>
                </c:pt>
                <c:pt idx="87979">
                  <c:v>43989.5</c:v>
                </c:pt>
                <c:pt idx="87980">
                  <c:v>43990</c:v>
                </c:pt>
                <c:pt idx="87981">
                  <c:v>43990.5</c:v>
                </c:pt>
                <c:pt idx="87982">
                  <c:v>43991</c:v>
                </c:pt>
                <c:pt idx="87983">
                  <c:v>43991.5</c:v>
                </c:pt>
                <c:pt idx="87984">
                  <c:v>43992</c:v>
                </c:pt>
                <c:pt idx="87985">
                  <c:v>43992.5</c:v>
                </c:pt>
                <c:pt idx="87986">
                  <c:v>43993</c:v>
                </c:pt>
                <c:pt idx="87987">
                  <c:v>43993.5</c:v>
                </c:pt>
                <c:pt idx="87988">
                  <c:v>43994</c:v>
                </c:pt>
                <c:pt idx="87989">
                  <c:v>43994.5</c:v>
                </c:pt>
                <c:pt idx="87990">
                  <c:v>43995</c:v>
                </c:pt>
                <c:pt idx="87991">
                  <c:v>43995.5</c:v>
                </c:pt>
                <c:pt idx="87992">
                  <c:v>43996</c:v>
                </c:pt>
                <c:pt idx="87993">
                  <c:v>43996.5</c:v>
                </c:pt>
                <c:pt idx="87994">
                  <c:v>43997</c:v>
                </c:pt>
                <c:pt idx="87995">
                  <c:v>43997.5</c:v>
                </c:pt>
                <c:pt idx="87996">
                  <c:v>43998</c:v>
                </c:pt>
                <c:pt idx="87997">
                  <c:v>43998.5</c:v>
                </c:pt>
                <c:pt idx="87998">
                  <c:v>43999</c:v>
                </c:pt>
                <c:pt idx="87999">
                  <c:v>43999.5</c:v>
                </c:pt>
                <c:pt idx="88000">
                  <c:v>44000</c:v>
                </c:pt>
                <c:pt idx="88001">
                  <c:v>44000.5</c:v>
                </c:pt>
                <c:pt idx="88002">
                  <c:v>44001</c:v>
                </c:pt>
                <c:pt idx="88003">
                  <c:v>44001.5</c:v>
                </c:pt>
                <c:pt idx="88004">
                  <c:v>44002</c:v>
                </c:pt>
                <c:pt idx="88005">
                  <c:v>44002.5</c:v>
                </c:pt>
                <c:pt idx="88006">
                  <c:v>44003</c:v>
                </c:pt>
                <c:pt idx="88007">
                  <c:v>44003.5</c:v>
                </c:pt>
                <c:pt idx="88008">
                  <c:v>44004</c:v>
                </c:pt>
                <c:pt idx="88009">
                  <c:v>44004.5</c:v>
                </c:pt>
                <c:pt idx="88010">
                  <c:v>44005</c:v>
                </c:pt>
                <c:pt idx="88011">
                  <c:v>44005.5</c:v>
                </c:pt>
                <c:pt idx="88012">
                  <c:v>44006</c:v>
                </c:pt>
                <c:pt idx="88013">
                  <c:v>44006.5</c:v>
                </c:pt>
                <c:pt idx="88014">
                  <c:v>44007</c:v>
                </c:pt>
                <c:pt idx="88015">
                  <c:v>44007.5</c:v>
                </c:pt>
                <c:pt idx="88016">
                  <c:v>44008</c:v>
                </c:pt>
                <c:pt idx="88017">
                  <c:v>44008.5</c:v>
                </c:pt>
                <c:pt idx="88018">
                  <c:v>44009</c:v>
                </c:pt>
                <c:pt idx="88019">
                  <c:v>44009.5</c:v>
                </c:pt>
                <c:pt idx="88020">
                  <c:v>44010</c:v>
                </c:pt>
                <c:pt idx="88021">
                  <c:v>44010.5</c:v>
                </c:pt>
                <c:pt idx="88022">
                  <c:v>44011</c:v>
                </c:pt>
                <c:pt idx="88023">
                  <c:v>44011.5</c:v>
                </c:pt>
                <c:pt idx="88024">
                  <c:v>44012</c:v>
                </c:pt>
                <c:pt idx="88025">
                  <c:v>44012.5</c:v>
                </c:pt>
                <c:pt idx="88026">
                  <c:v>44013</c:v>
                </c:pt>
                <c:pt idx="88027">
                  <c:v>44013.5</c:v>
                </c:pt>
                <c:pt idx="88028">
                  <c:v>44014</c:v>
                </c:pt>
                <c:pt idx="88029">
                  <c:v>44014.5</c:v>
                </c:pt>
                <c:pt idx="88030">
                  <c:v>44015</c:v>
                </c:pt>
                <c:pt idx="88031">
                  <c:v>44015.5</c:v>
                </c:pt>
                <c:pt idx="88032">
                  <c:v>44016</c:v>
                </c:pt>
                <c:pt idx="88033">
                  <c:v>44016.5</c:v>
                </c:pt>
                <c:pt idx="88034">
                  <c:v>44017</c:v>
                </c:pt>
                <c:pt idx="88035">
                  <c:v>44017.5</c:v>
                </c:pt>
                <c:pt idx="88036">
                  <c:v>44018</c:v>
                </c:pt>
                <c:pt idx="88037">
                  <c:v>44018.5</c:v>
                </c:pt>
                <c:pt idx="88038">
                  <c:v>44019</c:v>
                </c:pt>
                <c:pt idx="88039">
                  <c:v>44019.5</c:v>
                </c:pt>
                <c:pt idx="88040">
                  <c:v>44020</c:v>
                </c:pt>
                <c:pt idx="88041">
                  <c:v>44020.5</c:v>
                </c:pt>
                <c:pt idx="88042">
                  <c:v>44021</c:v>
                </c:pt>
                <c:pt idx="88043">
                  <c:v>44021.5</c:v>
                </c:pt>
                <c:pt idx="88044">
                  <c:v>44022</c:v>
                </c:pt>
                <c:pt idx="88045">
                  <c:v>44022.5</c:v>
                </c:pt>
                <c:pt idx="88046">
                  <c:v>44023</c:v>
                </c:pt>
                <c:pt idx="88047">
                  <c:v>44023.5</c:v>
                </c:pt>
                <c:pt idx="88048">
                  <c:v>44024</c:v>
                </c:pt>
                <c:pt idx="88049">
                  <c:v>44024.5</c:v>
                </c:pt>
                <c:pt idx="88050">
                  <c:v>44025</c:v>
                </c:pt>
                <c:pt idx="88051">
                  <c:v>44025.5</c:v>
                </c:pt>
                <c:pt idx="88052">
                  <c:v>44026</c:v>
                </c:pt>
                <c:pt idx="88053">
                  <c:v>44026.5</c:v>
                </c:pt>
                <c:pt idx="88054">
                  <c:v>44027</c:v>
                </c:pt>
                <c:pt idx="88055">
                  <c:v>44027.5</c:v>
                </c:pt>
                <c:pt idx="88056">
                  <c:v>44028</c:v>
                </c:pt>
                <c:pt idx="88057">
                  <c:v>44028.5</c:v>
                </c:pt>
                <c:pt idx="88058">
                  <c:v>44029</c:v>
                </c:pt>
                <c:pt idx="88059">
                  <c:v>44029.5</c:v>
                </c:pt>
                <c:pt idx="88060">
                  <c:v>44030</c:v>
                </c:pt>
                <c:pt idx="88061">
                  <c:v>44030.5</c:v>
                </c:pt>
                <c:pt idx="88062">
                  <c:v>44031</c:v>
                </c:pt>
                <c:pt idx="88063">
                  <c:v>44031.5</c:v>
                </c:pt>
                <c:pt idx="88064">
                  <c:v>44032</c:v>
                </c:pt>
                <c:pt idx="88065">
                  <c:v>44032.5</c:v>
                </c:pt>
                <c:pt idx="88066">
                  <c:v>44033</c:v>
                </c:pt>
                <c:pt idx="88067">
                  <c:v>44033.5</c:v>
                </c:pt>
                <c:pt idx="88068">
                  <c:v>44034</c:v>
                </c:pt>
                <c:pt idx="88069">
                  <c:v>44034.5</c:v>
                </c:pt>
                <c:pt idx="88070">
                  <c:v>44035</c:v>
                </c:pt>
                <c:pt idx="88071">
                  <c:v>44035.5</c:v>
                </c:pt>
                <c:pt idx="88072">
                  <c:v>44036</c:v>
                </c:pt>
                <c:pt idx="88073">
                  <c:v>44036.5</c:v>
                </c:pt>
                <c:pt idx="88074">
                  <c:v>44037</c:v>
                </c:pt>
                <c:pt idx="88075">
                  <c:v>44037.5</c:v>
                </c:pt>
                <c:pt idx="88076">
                  <c:v>44038</c:v>
                </c:pt>
                <c:pt idx="88077">
                  <c:v>44038.5</c:v>
                </c:pt>
                <c:pt idx="88078">
                  <c:v>44039</c:v>
                </c:pt>
                <c:pt idx="88079">
                  <c:v>44039.5</c:v>
                </c:pt>
                <c:pt idx="88080">
                  <c:v>44040</c:v>
                </c:pt>
                <c:pt idx="88081">
                  <c:v>44040.5</c:v>
                </c:pt>
                <c:pt idx="88082">
                  <c:v>44041</c:v>
                </c:pt>
                <c:pt idx="88083">
                  <c:v>44041.5</c:v>
                </c:pt>
                <c:pt idx="88084">
                  <c:v>44042</c:v>
                </c:pt>
                <c:pt idx="88085">
                  <c:v>44042.5</c:v>
                </c:pt>
                <c:pt idx="88086">
                  <c:v>44043</c:v>
                </c:pt>
                <c:pt idx="88087">
                  <c:v>44043.5</c:v>
                </c:pt>
                <c:pt idx="88088">
                  <c:v>44044</c:v>
                </c:pt>
                <c:pt idx="88089">
                  <c:v>44044.5</c:v>
                </c:pt>
                <c:pt idx="88090">
                  <c:v>44045</c:v>
                </c:pt>
                <c:pt idx="88091">
                  <c:v>44045.5</c:v>
                </c:pt>
                <c:pt idx="88092">
                  <c:v>44046</c:v>
                </c:pt>
                <c:pt idx="88093">
                  <c:v>44046.5</c:v>
                </c:pt>
                <c:pt idx="88094">
                  <c:v>44047</c:v>
                </c:pt>
                <c:pt idx="88095">
                  <c:v>44047.5</c:v>
                </c:pt>
                <c:pt idx="88096">
                  <c:v>44048</c:v>
                </c:pt>
                <c:pt idx="88097">
                  <c:v>44048.5</c:v>
                </c:pt>
                <c:pt idx="88098">
                  <c:v>44049</c:v>
                </c:pt>
                <c:pt idx="88099">
                  <c:v>44049.5</c:v>
                </c:pt>
                <c:pt idx="88100">
                  <c:v>44050</c:v>
                </c:pt>
                <c:pt idx="88101">
                  <c:v>44050.5</c:v>
                </c:pt>
                <c:pt idx="88102">
                  <c:v>44051</c:v>
                </c:pt>
                <c:pt idx="88103">
                  <c:v>44051.5</c:v>
                </c:pt>
                <c:pt idx="88104">
                  <c:v>44052</c:v>
                </c:pt>
                <c:pt idx="88105">
                  <c:v>44052.5</c:v>
                </c:pt>
                <c:pt idx="88106">
                  <c:v>44053</c:v>
                </c:pt>
                <c:pt idx="88107">
                  <c:v>44053.5</c:v>
                </c:pt>
                <c:pt idx="88108">
                  <c:v>44054</c:v>
                </c:pt>
                <c:pt idx="88109">
                  <c:v>44054.5</c:v>
                </c:pt>
                <c:pt idx="88110">
                  <c:v>44055</c:v>
                </c:pt>
                <c:pt idx="88111">
                  <c:v>44055.5</c:v>
                </c:pt>
                <c:pt idx="88112">
                  <c:v>44056</c:v>
                </c:pt>
                <c:pt idx="88113">
                  <c:v>44056.5</c:v>
                </c:pt>
                <c:pt idx="88114">
                  <c:v>44057</c:v>
                </c:pt>
                <c:pt idx="88115">
                  <c:v>44057.5</c:v>
                </c:pt>
                <c:pt idx="88116">
                  <c:v>44058</c:v>
                </c:pt>
                <c:pt idx="88117">
                  <c:v>44058.5</c:v>
                </c:pt>
                <c:pt idx="88118">
                  <c:v>44059</c:v>
                </c:pt>
                <c:pt idx="88119">
                  <c:v>44059.5</c:v>
                </c:pt>
                <c:pt idx="88120">
                  <c:v>44060</c:v>
                </c:pt>
                <c:pt idx="88121">
                  <c:v>44060.5</c:v>
                </c:pt>
                <c:pt idx="88122">
                  <c:v>44061</c:v>
                </c:pt>
                <c:pt idx="88123">
                  <c:v>44061.5</c:v>
                </c:pt>
                <c:pt idx="88124">
                  <c:v>44062</c:v>
                </c:pt>
                <c:pt idx="88125">
                  <c:v>44062.5</c:v>
                </c:pt>
                <c:pt idx="88126">
                  <c:v>44063</c:v>
                </c:pt>
                <c:pt idx="88127">
                  <c:v>44063.5</c:v>
                </c:pt>
                <c:pt idx="88128">
                  <c:v>44064</c:v>
                </c:pt>
                <c:pt idx="88129">
                  <c:v>44064.5</c:v>
                </c:pt>
                <c:pt idx="88130">
                  <c:v>44065</c:v>
                </c:pt>
                <c:pt idx="88131">
                  <c:v>44065.5</c:v>
                </c:pt>
                <c:pt idx="88132">
                  <c:v>44066</c:v>
                </c:pt>
                <c:pt idx="88133">
                  <c:v>44066.5</c:v>
                </c:pt>
                <c:pt idx="88134">
                  <c:v>44067</c:v>
                </c:pt>
                <c:pt idx="88135">
                  <c:v>44067.5</c:v>
                </c:pt>
                <c:pt idx="88136">
                  <c:v>44068</c:v>
                </c:pt>
                <c:pt idx="88137">
                  <c:v>44068.5</c:v>
                </c:pt>
                <c:pt idx="88138">
                  <c:v>44069</c:v>
                </c:pt>
                <c:pt idx="88139">
                  <c:v>44069.5</c:v>
                </c:pt>
                <c:pt idx="88140">
                  <c:v>44070</c:v>
                </c:pt>
                <c:pt idx="88141">
                  <c:v>44070.5</c:v>
                </c:pt>
                <c:pt idx="88142">
                  <c:v>44071</c:v>
                </c:pt>
                <c:pt idx="88143">
                  <c:v>44071.5</c:v>
                </c:pt>
                <c:pt idx="88144">
                  <c:v>44072</c:v>
                </c:pt>
                <c:pt idx="88145">
                  <c:v>44072.5</c:v>
                </c:pt>
                <c:pt idx="88146">
                  <c:v>44073</c:v>
                </c:pt>
                <c:pt idx="88147">
                  <c:v>44073.5</c:v>
                </c:pt>
                <c:pt idx="88148">
                  <c:v>44074</c:v>
                </c:pt>
                <c:pt idx="88149">
                  <c:v>44074.5</c:v>
                </c:pt>
                <c:pt idx="88150">
                  <c:v>44075</c:v>
                </c:pt>
                <c:pt idx="88151">
                  <c:v>44075.5</c:v>
                </c:pt>
                <c:pt idx="88152">
                  <c:v>44076</c:v>
                </c:pt>
                <c:pt idx="88153">
                  <c:v>44076.5</c:v>
                </c:pt>
                <c:pt idx="88154">
                  <c:v>44077</c:v>
                </c:pt>
                <c:pt idx="88155">
                  <c:v>44077.5</c:v>
                </c:pt>
                <c:pt idx="88156">
                  <c:v>44078</c:v>
                </c:pt>
                <c:pt idx="88157">
                  <c:v>44078.5</c:v>
                </c:pt>
                <c:pt idx="88158">
                  <c:v>44079</c:v>
                </c:pt>
                <c:pt idx="88159">
                  <c:v>44079.5</c:v>
                </c:pt>
                <c:pt idx="88160">
                  <c:v>44080</c:v>
                </c:pt>
                <c:pt idx="88161">
                  <c:v>44080.5</c:v>
                </c:pt>
                <c:pt idx="88162">
                  <c:v>44081</c:v>
                </c:pt>
                <c:pt idx="88163">
                  <c:v>44081.5</c:v>
                </c:pt>
                <c:pt idx="88164">
                  <c:v>44082</c:v>
                </c:pt>
                <c:pt idx="88165">
                  <c:v>44082.5</c:v>
                </c:pt>
                <c:pt idx="88166">
                  <c:v>44083</c:v>
                </c:pt>
                <c:pt idx="88167">
                  <c:v>44083.5</c:v>
                </c:pt>
                <c:pt idx="88168">
                  <c:v>44084</c:v>
                </c:pt>
                <c:pt idx="88169">
                  <c:v>44084.5</c:v>
                </c:pt>
                <c:pt idx="88170">
                  <c:v>44085</c:v>
                </c:pt>
                <c:pt idx="88171">
                  <c:v>44085.5</c:v>
                </c:pt>
                <c:pt idx="88172">
                  <c:v>44086</c:v>
                </c:pt>
                <c:pt idx="88173">
                  <c:v>44086.5</c:v>
                </c:pt>
                <c:pt idx="88174">
                  <c:v>44087</c:v>
                </c:pt>
                <c:pt idx="88175">
                  <c:v>44087.5</c:v>
                </c:pt>
                <c:pt idx="88176">
                  <c:v>44088</c:v>
                </c:pt>
                <c:pt idx="88177">
                  <c:v>44088.5</c:v>
                </c:pt>
                <c:pt idx="88178">
                  <c:v>44089</c:v>
                </c:pt>
                <c:pt idx="88179">
                  <c:v>44089.5</c:v>
                </c:pt>
                <c:pt idx="88180">
                  <c:v>44090</c:v>
                </c:pt>
                <c:pt idx="88181">
                  <c:v>44090.5</c:v>
                </c:pt>
                <c:pt idx="88182">
                  <c:v>44091</c:v>
                </c:pt>
                <c:pt idx="88183">
                  <c:v>44091.5</c:v>
                </c:pt>
                <c:pt idx="88184">
                  <c:v>44092</c:v>
                </c:pt>
                <c:pt idx="88185">
                  <c:v>44092.5</c:v>
                </c:pt>
                <c:pt idx="88186">
                  <c:v>44093</c:v>
                </c:pt>
                <c:pt idx="88187">
                  <c:v>44093.5</c:v>
                </c:pt>
                <c:pt idx="88188">
                  <c:v>44094</c:v>
                </c:pt>
                <c:pt idx="88189">
                  <c:v>44094.5</c:v>
                </c:pt>
                <c:pt idx="88190">
                  <c:v>44095</c:v>
                </c:pt>
                <c:pt idx="88191">
                  <c:v>44095.5</c:v>
                </c:pt>
                <c:pt idx="88192">
                  <c:v>44096</c:v>
                </c:pt>
                <c:pt idx="88193">
                  <c:v>44096.5</c:v>
                </c:pt>
                <c:pt idx="88194">
                  <c:v>44097</c:v>
                </c:pt>
                <c:pt idx="88195">
                  <c:v>44097.5</c:v>
                </c:pt>
                <c:pt idx="88196">
                  <c:v>44098</c:v>
                </c:pt>
                <c:pt idx="88197">
                  <c:v>44098.5</c:v>
                </c:pt>
                <c:pt idx="88198">
                  <c:v>44099</c:v>
                </c:pt>
                <c:pt idx="88199">
                  <c:v>44099.5</c:v>
                </c:pt>
                <c:pt idx="88200">
                  <c:v>44100</c:v>
                </c:pt>
                <c:pt idx="88201">
                  <c:v>44100.5</c:v>
                </c:pt>
                <c:pt idx="88202">
                  <c:v>44101</c:v>
                </c:pt>
                <c:pt idx="88203">
                  <c:v>44101.5</c:v>
                </c:pt>
                <c:pt idx="88204">
                  <c:v>44102</c:v>
                </c:pt>
                <c:pt idx="88205">
                  <c:v>44102.5</c:v>
                </c:pt>
                <c:pt idx="88206">
                  <c:v>44103</c:v>
                </c:pt>
                <c:pt idx="88207">
                  <c:v>44103.5</c:v>
                </c:pt>
                <c:pt idx="88208">
                  <c:v>44104</c:v>
                </c:pt>
                <c:pt idx="88209">
                  <c:v>44104.5</c:v>
                </c:pt>
                <c:pt idx="88210">
                  <c:v>44105</c:v>
                </c:pt>
                <c:pt idx="88211">
                  <c:v>44105.5</c:v>
                </c:pt>
                <c:pt idx="88212">
                  <c:v>44106</c:v>
                </c:pt>
                <c:pt idx="88213">
                  <c:v>44106.5</c:v>
                </c:pt>
                <c:pt idx="88214">
                  <c:v>44107</c:v>
                </c:pt>
                <c:pt idx="88215">
                  <c:v>44107.5</c:v>
                </c:pt>
                <c:pt idx="88216">
                  <c:v>44108</c:v>
                </c:pt>
                <c:pt idx="88217">
                  <c:v>44108.5</c:v>
                </c:pt>
                <c:pt idx="88218">
                  <c:v>44109</c:v>
                </c:pt>
                <c:pt idx="88219">
                  <c:v>44109.5</c:v>
                </c:pt>
                <c:pt idx="88220">
                  <c:v>44110</c:v>
                </c:pt>
                <c:pt idx="88221">
                  <c:v>44110.5</c:v>
                </c:pt>
                <c:pt idx="88222">
                  <c:v>44111</c:v>
                </c:pt>
                <c:pt idx="88223">
                  <c:v>44111.5</c:v>
                </c:pt>
                <c:pt idx="88224">
                  <c:v>44112</c:v>
                </c:pt>
                <c:pt idx="88225">
                  <c:v>44112.5</c:v>
                </c:pt>
                <c:pt idx="88226">
                  <c:v>44113</c:v>
                </c:pt>
                <c:pt idx="88227">
                  <c:v>44113.5</c:v>
                </c:pt>
                <c:pt idx="88228">
                  <c:v>44114</c:v>
                </c:pt>
                <c:pt idx="88229">
                  <c:v>44114.5</c:v>
                </c:pt>
                <c:pt idx="88230">
                  <c:v>44115</c:v>
                </c:pt>
                <c:pt idx="88231">
                  <c:v>44115.5</c:v>
                </c:pt>
                <c:pt idx="88232">
                  <c:v>44116</c:v>
                </c:pt>
                <c:pt idx="88233">
                  <c:v>44116.5</c:v>
                </c:pt>
                <c:pt idx="88234">
                  <c:v>44117</c:v>
                </c:pt>
                <c:pt idx="88235">
                  <c:v>44117.5</c:v>
                </c:pt>
                <c:pt idx="88236">
                  <c:v>44118</c:v>
                </c:pt>
                <c:pt idx="88237">
                  <c:v>44118.5</c:v>
                </c:pt>
                <c:pt idx="88238">
                  <c:v>44119</c:v>
                </c:pt>
                <c:pt idx="88239">
                  <c:v>44119.5</c:v>
                </c:pt>
                <c:pt idx="88240">
                  <c:v>44120</c:v>
                </c:pt>
                <c:pt idx="88241">
                  <c:v>44120.5</c:v>
                </c:pt>
                <c:pt idx="88242">
                  <c:v>44121</c:v>
                </c:pt>
                <c:pt idx="88243">
                  <c:v>44121.5</c:v>
                </c:pt>
                <c:pt idx="88244">
                  <c:v>44122</c:v>
                </c:pt>
                <c:pt idx="88245">
                  <c:v>44122.5</c:v>
                </c:pt>
                <c:pt idx="88246">
                  <c:v>44123</c:v>
                </c:pt>
                <c:pt idx="88247">
                  <c:v>44123.5</c:v>
                </c:pt>
                <c:pt idx="88248">
                  <c:v>44124</c:v>
                </c:pt>
                <c:pt idx="88249">
                  <c:v>44124.5</c:v>
                </c:pt>
                <c:pt idx="88250">
                  <c:v>44125</c:v>
                </c:pt>
                <c:pt idx="88251">
                  <c:v>44125.5</c:v>
                </c:pt>
                <c:pt idx="88252">
                  <c:v>44126</c:v>
                </c:pt>
                <c:pt idx="88253">
                  <c:v>44126.5</c:v>
                </c:pt>
                <c:pt idx="88254">
                  <c:v>44127</c:v>
                </c:pt>
                <c:pt idx="88255">
                  <c:v>44127.5</c:v>
                </c:pt>
                <c:pt idx="88256">
                  <c:v>44128</c:v>
                </c:pt>
                <c:pt idx="88257">
                  <c:v>44128.5</c:v>
                </c:pt>
                <c:pt idx="88258">
                  <c:v>44129</c:v>
                </c:pt>
                <c:pt idx="88259">
                  <c:v>44129.5</c:v>
                </c:pt>
                <c:pt idx="88260">
                  <c:v>44130</c:v>
                </c:pt>
                <c:pt idx="88261">
                  <c:v>44130.5</c:v>
                </c:pt>
                <c:pt idx="88262">
                  <c:v>44131</c:v>
                </c:pt>
                <c:pt idx="88263">
                  <c:v>44131.5</c:v>
                </c:pt>
                <c:pt idx="88264">
                  <c:v>44132</c:v>
                </c:pt>
                <c:pt idx="88265">
                  <c:v>44132.5</c:v>
                </c:pt>
                <c:pt idx="88266">
                  <c:v>44133</c:v>
                </c:pt>
                <c:pt idx="88267">
                  <c:v>44133.5</c:v>
                </c:pt>
                <c:pt idx="88268">
                  <c:v>44134</c:v>
                </c:pt>
                <c:pt idx="88269">
                  <c:v>44134.5</c:v>
                </c:pt>
                <c:pt idx="88270">
                  <c:v>44135</c:v>
                </c:pt>
                <c:pt idx="88271">
                  <c:v>44135.5</c:v>
                </c:pt>
                <c:pt idx="88272">
                  <c:v>44136</c:v>
                </c:pt>
                <c:pt idx="88273">
                  <c:v>44136.5</c:v>
                </c:pt>
                <c:pt idx="88274">
                  <c:v>44137</c:v>
                </c:pt>
                <c:pt idx="88275">
                  <c:v>44137.5</c:v>
                </c:pt>
                <c:pt idx="88276">
                  <c:v>44138</c:v>
                </c:pt>
                <c:pt idx="88277">
                  <c:v>44138.5</c:v>
                </c:pt>
                <c:pt idx="88278">
                  <c:v>44139</c:v>
                </c:pt>
                <c:pt idx="88279">
                  <c:v>44139.5</c:v>
                </c:pt>
                <c:pt idx="88280">
                  <c:v>44140</c:v>
                </c:pt>
                <c:pt idx="88281">
                  <c:v>44140.5</c:v>
                </c:pt>
                <c:pt idx="88282">
                  <c:v>44141</c:v>
                </c:pt>
                <c:pt idx="88283">
                  <c:v>44141.5</c:v>
                </c:pt>
                <c:pt idx="88284">
                  <c:v>44142</c:v>
                </c:pt>
                <c:pt idx="88285">
                  <c:v>44142.5</c:v>
                </c:pt>
                <c:pt idx="88286">
                  <c:v>44143</c:v>
                </c:pt>
                <c:pt idx="88287">
                  <c:v>44143.5</c:v>
                </c:pt>
                <c:pt idx="88288">
                  <c:v>44144</c:v>
                </c:pt>
                <c:pt idx="88289">
                  <c:v>44144.5</c:v>
                </c:pt>
                <c:pt idx="88290">
                  <c:v>44145</c:v>
                </c:pt>
                <c:pt idx="88291">
                  <c:v>44145.5</c:v>
                </c:pt>
                <c:pt idx="88292">
                  <c:v>44146</c:v>
                </c:pt>
                <c:pt idx="88293">
                  <c:v>44146.5</c:v>
                </c:pt>
                <c:pt idx="88294">
                  <c:v>44147</c:v>
                </c:pt>
                <c:pt idx="88295">
                  <c:v>44147.5</c:v>
                </c:pt>
                <c:pt idx="88296">
                  <c:v>44148</c:v>
                </c:pt>
                <c:pt idx="88297">
                  <c:v>44148.5</c:v>
                </c:pt>
                <c:pt idx="88298">
                  <c:v>44149</c:v>
                </c:pt>
                <c:pt idx="88299">
                  <c:v>44149.5</c:v>
                </c:pt>
                <c:pt idx="88300">
                  <c:v>44150</c:v>
                </c:pt>
                <c:pt idx="88301">
                  <c:v>44150.5</c:v>
                </c:pt>
                <c:pt idx="88302">
                  <c:v>44151</c:v>
                </c:pt>
                <c:pt idx="88303">
                  <c:v>44151.5</c:v>
                </c:pt>
                <c:pt idx="88304">
                  <c:v>44152</c:v>
                </c:pt>
                <c:pt idx="88305">
                  <c:v>44152.5</c:v>
                </c:pt>
                <c:pt idx="88306">
                  <c:v>44153</c:v>
                </c:pt>
                <c:pt idx="88307">
                  <c:v>44153.5</c:v>
                </c:pt>
                <c:pt idx="88308">
                  <c:v>44154</c:v>
                </c:pt>
                <c:pt idx="88309">
                  <c:v>44154.5</c:v>
                </c:pt>
                <c:pt idx="88310">
                  <c:v>44155</c:v>
                </c:pt>
                <c:pt idx="88311">
                  <c:v>44155.5</c:v>
                </c:pt>
                <c:pt idx="88312">
                  <c:v>44156</c:v>
                </c:pt>
                <c:pt idx="88313">
                  <c:v>44156.5</c:v>
                </c:pt>
                <c:pt idx="88314">
                  <c:v>44157</c:v>
                </c:pt>
                <c:pt idx="88315">
                  <c:v>44157.5</c:v>
                </c:pt>
                <c:pt idx="88316">
                  <c:v>44158</c:v>
                </c:pt>
                <c:pt idx="88317">
                  <c:v>44158.5</c:v>
                </c:pt>
                <c:pt idx="88318">
                  <c:v>44159</c:v>
                </c:pt>
                <c:pt idx="88319">
                  <c:v>44159.5</c:v>
                </c:pt>
                <c:pt idx="88320">
                  <c:v>44160</c:v>
                </c:pt>
                <c:pt idx="88321">
                  <c:v>44160.5</c:v>
                </c:pt>
                <c:pt idx="88322">
                  <c:v>44161</c:v>
                </c:pt>
                <c:pt idx="88323">
                  <c:v>44161.5</c:v>
                </c:pt>
                <c:pt idx="88324">
                  <c:v>44162</c:v>
                </c:pt>
                <c:pt idx="88325">
                  <c:v>44162.5</c:v>
                </c:pt>
                <c:pt idx="88326">
                  <c:v>44163</c:v>
                </c:pt>
                <c:pt idx="88327">
                  <c:v>44163.5</c:v>
                </c:pt>
                <c:pt idx="88328">
                  <c:v>44164</c:v>
                </c:pt>
                <c:pt idx="88329">
                  <c:v>44164.5</c:v>
                </c:pt>
                <c:pt idx="88330">
                  <c:v>44165</c:v>
                </c:pt>
                <c:pt idx="88331">
                  <c:v>44165.5</c:v>
                </c:pt>
                <c:pt idx="88332">
                  <c:v>44166</c:v>
                </c:pt>
                <c:pt idx="88333">
                  <c:v>44166.5</c:v>
                </c:pt>
                <c:pt idx="88334">
                  <c:v>44167</c:v>
                </c:pt>
                <c:pt idx="88335">
                  <c:v>44167.5</c:v>
                </c:pt>
                <c:pt idx="88336">
                  <c:v>44168</c:v>
                </c:pt>
                <c:pt idx="88337">
                  <c:v>44168.5</c:v>
                </c:pt>
                <c:pt idx="88338">
                  <c:v>44169</c:v>
                </c:pt>
                <c:pt idx="88339">
                  <c:v>44169.5</c:v>
                </c:pt>
                <c:pt idx="88340">
                  <c:v>44170</c:v>
                </c:pt>
                <c:pt idx="88341">
                  <c:v>44170.5</c:v>
                </c:pt>
                <c:pt idx="88342">
                  <c:v>44171</c:v>
                </c:pt>
                <c:pt idx="88343">
                  <c:v>44171.5</c:v>
                </c:pt>
                <c:pt idx="88344">
                  <c:v>44172</c:v>
                </c:pt>
                <c:pt idx="88345">
                  <c:v>44172.5</c:v>
                </c:pt>
                <c:pt idx="88346">
                  <c:v>44173</c:v>
                </c:pt>
                <c:pt idx="88347">
                  <c:v>44173.5</c:v>
                </c:pt>
                <c:pt idx="88348">
                  <c:v>44174</c:v>
                </c:pt>
                <c:pt idx="88349">
                  <c:v>44174.5</c:v>
                </c:pt>
                <c:pt idx="88350">
                  <c:v>44175</c:v>
                </c:pt>
                <c:pt idx="88351">
                  <c:v>44175.5</c:v>
                </c:pt>
                <c:pt idx="88352">
                  <c:v>44176</c:v>
                </c:pt>
                <c:pt idx="88353">
                  <c:v>44176.5</c:v>
                </c:pt>
                <c:pt idx="88354">
                  <c:v>44177</c:v>
                </c:pt>
                <c:pt idx="88355">
                  <c:v>44177.5</c:v>
                </c:pt>
                <c:pt idx="88356">
                  <c:v>44178</c:v>
                </c:pt>
                <c:pt idx="88357">
                  <c:v>44178.5</c:v>
                </c:pt>
                <c:pt idx="88358">
                  <c:v>44179</c:v>
                </c:pt>
                <c:pt idx="88359">
                  <c:v>44179.5</c:v>
                </c:pt>
                <c:pt idx="88360">
                  <c:v>44180</c:v>
                </c:pt>
                <c:pt idx="88361">
                  <c:v>44180.5</c:v>
                </c:pt>
                <c:pt idx="88362">
                  <c:v>44181</c:v>
                </c:pt>
                <c:pt idx="88363">
                  <c:v>44181.5</c:v>
                </c:pt>
                <c:pt idx="88364">
                  <c:v>44182</c:v>
                </c:pt>
                <c:pt idx="88365">
                  <c:v>44182.5</c:v>
                </c:pt>
                <c:pt idx="88366">
                  <c:v>44183</c:v>
                </c:pt>
                <c:pt idx="88367">
                  <c:v>44183.5</c:v>
                </c:pt>
                <c:pt idx="88368">
                  <c:v>44184</c:v>
                </c:pt>
                <c:pt idx="88369">
                  <c:v>44184.5</c:v>
                </c:pt>
                <c:pt idx="88370">
                  <c:v>44185</c:v>
                </c:pt>
                <c:pt idx="88371">
                  <c:v>44185.5</c:v>
                </c:pt>
                <c:pt idx="88372">
                  <c:v>44186</c:v>
                </c:pt>
                <c:pt idx="88373">
                  <c:v>44186.5</c:v>
                </c:pt>
                <c:pt idx="88374">
                  <c:v>44187</c:v>
                </c:pt>
                <c:pt idx="88375">
                  <c:v>44187.5</c:v>
                </c:pt>
                <c:pt idx="88376">
                  <c:v>44188</c:v>
                </c:pt>
                <c:pt idx="88377">
                  <c:v>44188.5</c:v>
                </c:pt>
                <c:pt idx="88378">
                  <c:v>44189</c:v>
                </c:pt>
                <c:pt idx="88379">
                  <c:v>44189.5</c:v>
                </c:pt>
                <c:pt idx="88380">
                  <c:v>44190</c:v>
                </c:pt>
                <c:pt idx="88381">
                  <c:v>44190.5</c:v>
                </c:pt>
                <c:pt idx="88382">
                  <c:v>44191</c:v>
                </c:pt>
                <c:pt idx="88383">
                  <c:v>44191.5</c:v>
                </c:pt>
                <c:pt idx="88384">
                  <c:v>44192</c:v>
                </c:pt>
                <c:pt idx="88385">
                  <c:v>44192.5</c:v>
                </c:pt>
                <c:pt idx="88386">
                  <c:v>44193</c:v>
                </c:pt>
                <c:pt idx="88387">
                  <c:v>44193.5</c:v>
                </c:pt>
                <c:pt idx="88388">
                  <c:v>44194</c:v>
                </c:pt>
                <c:pt idx="88389">
                  <c:v>44194.5</c:v>
                </c:pt>
                <c:pt idx="88390">
                  <c:v>44195</c:v>
                </c:pt>
                <c:pt idx="88391">
                  <c:v>44195.5</c:v>
                </c:pt>
                <c:pt idx="88392">
                  <c:v>44196</c:v>
                </c:pt>
                <c:pt idx="88393">
                  <c:v>44196.5</c:v>
                </c:pt>
                <c:pt idx="88394">
                  <c:v>44197</c:v>
                </c:pt>
                <c:pt idx="88395">
                  <c:v>44197.5</c:v>
                </c:pt>
                <c:pt idx="88396">
                  <c:v>44198</c:v>
                </c:pt>
                <c:pt idx="88397">
                  <c:v>44198.5</c:v>
                </c:pt>
                <c:pt idx="88398">
                  <c:v>44199</c:v>
                </c:pt>
                <c:pt idx="88399">
                  <c:v>44199.5</c:v>
                </c:pt>
                <c:pt idx="88400">
                  <c:v>44200</c:v>
                </c:pt>
                <c:pt idx="88401">
                  <c:v>44200.5</c:v>
                </c:pt>
                <c:pt idx="88402">
                  <c:v>44201</c:v>
                </c:pt>
                <c:pt idx="88403">
                  <c:v>44201.5</c:v>
                </c:pt>
                <c:pt idx="88404">
                  <c:v>44202</c:v>
                </c:pt>
                <c:pt idx="88405">
                  <c:v>44202.5</c:v>
                </c:pt>
                <c:pt idx="88406">
                  <c:v>44203</c:v>
                </c:pt>
                <c:pt idx="88407">
                  <c:v>44203.5</c:v>
                </c:pt>
                <c:pt idx="88408">
                  <c:v>44204</c:v>
                </c:pt>
                <c:pt idx="88409">
                  <c:v>44204.5</c:v>
                </c:pt>
                <c:pt idx="88410">
                  <c:v>44205</c:v>
                </c:pt>
                <c:pt idx="88411">
                  <c:v>44205.5</c:v>
                </c:pt>
                <c:pt idx="88412">
                  <c:v>44206</c:v>
                </c:pt>
                <c:pt idx="88413">
                  <c:v>44206.5</c:v>
                </c:pt>
                <c:pt idx="88414">
                  <c:v>44207</c:v>
                </c:pt>
                <c:pt idx="88415">
                  <c:v>44207.5</c:v>
                </c:pt>
                <c:pt idx="88416">
                  <c:v>44208</c:v>
                </c:pt>
                <c:pt idx="88417">
                  <c:v>44208.5</c:v>
                </c:pt>
                <c:pt idx="88418">
                  <c:v>44209</c:v>
                </c:pt>
                <c:pt idx="88419">
                  <c:v>44209.5</c:v>
                </c:pt>
                <c:pt idx="88420">
                  <c:v>44210</c:v>
                </c:pt>
                <c:pt idx="88421">
                  <c:v>44210.5</c:v>
                </c:pt>
                <c:pt idx="88422">
                  <c:v>44211</c:v>
                </c:pt>
                <c:pt idx="88423">
                  <c:v>44211.5</c:v>
                </c:pt>
                <c:pt idx="88424">
                  <c:v>44212</c:v>
                </c:pt>
                <c:pt idx="88425">
                  <c:v>44212.5</c:v>
                </c:pt>
                <c:pt idx="88426">
                  <c:v>44213</c:v>
                </c:pt>
                <c:pt idx="88427">
                  <c:v>44213.5</c:v>
                </c:pt>
                <c:pt idx="88428">
                  <c:v>44214</c:v>
                </c:pt>
                <c:pt idx="88429">
                  <c:v>44214.5</c:v>
                </c:pt>
                <c:pt idx="88430">
                  <c:v>44215</c:v>
                </c:pt>
                <c:pt idx="88431">
                  <c:v>44215.5</c:v>
                </c:pt>
                <c:pt idx="88432">
                  <c:v>44216</c:v>
                </c:pt>
                <c:pt idx="88433">
                  <c:v>44216.5</c:v>
                </c:pt>
                <c:pt idx="88434">
                  <c:v>44217</c:v>
                </c:pt>
                <c:pt idx="88435">
                  <c:v>44217.5</c:v>
                </c:pt>
                <c:pt idx="88436">
                  <c:v>44218</c:v>
                </c:pt>
                <c:pt idx="88437">
                  <c:v>44218.5</c:v>
                </c:pt>
                <c:pt idx="88438">
                  <c:v>44219</c:v>
                </c:pt>
                <c:pt idx="88439">
                  <c:v>44219.5</c:v>
                </c:pt>
                <c:pt idx="88440">
                  <c:v>44220</c:v>
                </c:pt>
                <c:pt idx="88441">
                  <c:v>44220.5</c:v>
                </c:pt>
                <c:pt idx="88442">
                  <c:v>44221</c:v>
                </c:pt>
                <c:pt idx="88443">
                  <c:v>44221.5</c:v>
                </c:pt>
                <c:pt idx="88444">
                  <c:v>44222</c:v>
                </c:pt>
                <c:pt idx="88445">
                  <c:v>44222.5</c:v>
                </c:pt>
                <c:pt idx="88446">
                  <c:v>44223</c:v>
                </c:pt>
                <c:pt idx="88447">
                  <c:v>44223.5</c:v>
                </c:pt>
                <c:pt idx="88448">
                  <c:v>44224</c:v>
                </c:pt>
                <c:pt idx="88449">
                  <c:v>44224.5</c:v>
                </c:pt>
                <c:pt idx="88450">
                  <c:v>44225</c:v>
                </c:pt>
                <c:pt idx="88451">
                  <c:v>44225.5</c:v>
                </c:pt>
                <c:pt idx="88452">
                  <c:v>44226</c:v>
                </c:pt>
                <c:pt idx="88453">
                  <c:v>44226.5</c:v>
                </c:pt>
                <c:pt idx="88454">
                  <c:v>44227</c:v>
                </c:pt>
                <c:pt idx="88455">
                  <c:v>44227.5</c:v>
                </c:pt>
                <c:pt idx="88456">
                  <c:v>44228</c:v>
                </c:pt>
                <c:pt idx="88457">
                  <c:v>44228.5</c:v>
                </c:pt>
                <c:pt idx="88458">
                  <c:v>44229</c:v>
                </c:pt>
                <c:pt idx="88459">
                  <c:v>44229.5</c:v>
                </c:pt>
                <c:pt idx="88460">
                  <c:v>44230</c:v>
                </c:pt>
                <c:pt idx="88461">
                  <c:v>44230.5</c:v>
                </c:pt>
                <c:pt idx="88462">
                  <c:v>44231</c:v>
                </c:pt>
                <c:pt idx="88463">
                  <c:v>44231.5</c:v>
                </c:pt>
                <c:pt idx="88464">
                  <c:v>44232</c:v>
                </c:pt>
                <c:pt idx="88465">
                  <c:v>44232.5</c:v>
                </c:pt>
                <c:pt idx="88466">
                  <c:v>44233</c:v>
                </c:pt>
                <c:pt idx="88467">
                  <c:v>44233.5</c:v>
                </c:pt>
                <c:pt idx="88468">
                  <c:v>44234</c:v>
                </c:pt>
                <c:pt idx="88469">
                  <c:v>44234.5</c:v>
                </c:pt>
                <c:pt idx="88470">
                  <c:v>44235</c:v>
                </c:pt>
                <c:pt idx="88471">
                  <c:v>44235.5</c:v>
                </c:pt>
                <c:pt idx="88472">
                  <c:v>44236</c:v>
                </c:pt>
                <c:pt idx="88473">
                  <c:v>44236.5</c:v>
                </c:pt>
                <c:pt idx="88474">
                  <c:v>44237</c:v>
                </c:pt>
                <c:pt idx="88475">
                  <c:v>44237.5</c:v>
                </c:pt>
                <c:pt idx="88476">
                  <c:v>44238</c:v>
                </c:pt>
                <c:pt idx="88477">
                  <c:v>44238.5</c:v>
                </c:pt>
                <c:pt idx="88478">
                  <c:v>44239</c:v>
                </c:pt>
                <c:pt idx="88479">
                  <c:v>44239.5</c:v>
                </c:pt>
                <c:pt idx="88480">
                  <c:v>44240</c:v>
                </c:pt>
                <c:pt idx="88481">
                  <c:v>44240.5</c:v>
                </c:pt>
                <c:pt idx="88482">
                  <c:v>44241</c:v>
                </c:pt>
                <c:pt idx="88483">
                  <c:v>44241.5</c:v>
                </c:pt>
                <c:pt idx="88484">
                  <c:v>44242</c:v>
                </c:pt>
                <c:pt idx="88485">
                  <c:v>44242.5</c:v>
                </c:pt>
                <c:pt idx="88486">
                  <c:v>44243</c:v>
                </c:pt>
                <c:pt idx="88487">
                  <c:v>44243.5</c:v>
                </c:pt>
                <c:pt idx="88488">
                  <c:v>44244</c:v>
                </c:pt>
                <c:pt idx="88489">
                  <c:v>44244.5</c:v>
                </c:pt>
                <c:pt idx="88490">
                  <c:v>44245</c:v>
                </c:pt>
                <c:pt idx="88491">
                  <c:v>44245.5</c:v>
                </c:pt>
                <c:pt idx="88492">
                  <c:v>44246</c:v>
                </c:pt>
                <c:pt idx="88493">
                  <c:v>44246.5</c:v>
                </c:pt>
                <c:pt idx="88494">
                  <c:v>44247</c:v>
                </c:pt>
                <c:pt idx="88495">
                  <c:v>44247.5</c:v>
                </c:pt>
                <c:pt idx="88496">
                  <c:v>44248</c:v>
                </c:pt>
                <c:pt idx="88497">
                  <c:v>44248.5</c:v>
                </c:pt>
                <c:pt idx="88498">
                  <c:v>44249</c:v>
                </c:pt>
                <c:pt idx="88499">
                  <c:v>44249.5</c:v>
                </c:pt>
                <c:pt idx="88500">
                  <c:v>44250</c:v>
                </c:pt>
                <c:pt idx="88501">
                  <c:v>44250.5</c:v>
                </c:pt>
                <c:pt idx="88502">
                  <c:v>44251</c:v>
                </c:pt>
                <c:pt idx="88503">
                  <c:v>44251.5</c:v>
                </c:pt>
                <c:pt idx="88504">
                  <c:v>44252</c:v>
                </c:pt>
                <c:pt idx="88505">
                  <c:v>44252.5</c:v>
                </c:pt>
                <c:pt idx="88506">
                  <c:v>44253</c:v>
                </c:pt>
                <c:pt idx="88507">
                  <c:v>44253.5</c:v>
                </c:pt>
                <c:pt idx="88508">
                  <c:v>44254</c:v>
                </c:pt>
                <c:pt idx="88509">
                  <c:v>44254.5</c:v>
                </c:pt>
                <c:pt idx="88510">
                  <c:v>44255</c:v>
                </c:pt>
                <c:pt idx="88511">
                  <c:v>44255.5</c:v>
                </c:pt>
                <c:pt idx="88512">
                  <c:v>44256</c:v>
                </c:pt>
                <c:pt idx="88513">
                  <c:v>44256.5</c:v>
                </c:pt>
                <c:pt idx="88514">
                  <c:v>44257</c:v>
                </c:pt>
                <c:pt idx="88515">
                  <c:v>44257.5</c:v>
                </c:pt>
                <c:pt idx="88516">
                  <c:v>44258</c:v>
                </c:pt>
                <c:pt idx="88517">
                  <c:v>44258.5</c:v>
                </c:pt>
                <c:pt idx="88518">
                  <c:v>44259</c:v>
                </c:pt>
                <c:pt idx="88519">
                  <c:v>44259.5</c:v>
                </c:pt>
                <c:pt idx="88520">
                  <c:v>44260</c:v>
                </c:pt>
                <c:pt idx="88521">
                  <c:v>44260.5</c:v>
                </c:pt>
                <c:pt idx="88522">
                  <c:v>44261</c:v>
                </c:pt>
                <c:pt idx="88523">
                  <c:v>44261.5</c:v>
                </c:pt>
                <c:pt idx="88524">
                  <c:v>44262</c:v>
                </c:pt>
                <c:pt idx="88525">
                  <c:v>44262.5</c:v>
                </c:pt>
                <c:pt idx="88526">
                  <c:v>44263</c:v>
                </c:pt>
                <c:pt idx="88527">
                  <c:v>44263.5</c:v>
                </c:pt>
                <c:pt idx="88528">
                  <c:v>44264</c:v>
                </c:pt>
                <c:pt idx="88529">
                  <c:v>44264.5</c:v>
                </c:pt>
                <c:pt idx="88530">
                  <c:v>44265</c:v>
                </c:pt>
                <c:pt idx="88531">
                  <c:v>44265.5</c:v>
                </c:pt>
                <c:pt idx="88532">
                  <c:v>44266</c:v>
                </c:pt>
                <c:pt idx="88533">
                  <c:v>44266.5</c:v>
                </c:pt>
                <c:pt idx="88534">
                  <c:v>44267</c:v>
                </c:pt>
                <c:pt idx="88535">
                  <c:v>44267.5</c:v>
                </c:pt>
                <c:pt idx="88536">
                  <c:v>44268</c:v>
                </c:pt>
                <c:pt idx="88537">
                  <c:v>44268.5</c:v>
                </c:pt>
                <c:pt idx="88538">
                  <c:v>44269</c:v>
                </c:pt>
                <c:pt idx="88539">
                  <c:v>44269.5</c:v>
                </c:pt>
                <c:pt idx="88540">
                  <c:v>44270</c:v>
                </c:pt>
                <c:pt idx="88541">
                  <c:v>44270.5</c:v>
                </c:pt>
                <c:pt idx="88542">
                  <c:v>44271</c:v>
                </c:pt>
                <c:pt idx="88543">
                  <c:v>44271.5</c:v>
                </c:pt>
                <c:pt idx="88544">
                  <c:v>44272</c:v>
                </c:pt>
                <c:pt idx="88545">
                  <c:v>44272.5</c:v>
                </c:pt>
                <c:pt idx="88546">
                  <c:v>44273</c:v>
                </c:pt>
                <c:pt idx="88547">
                  <c:v>44273.5</c:v>
                </c:pt>
                <c:pt idx="88548">
                  <c:v>44274</c:v>
                </c:pt>
                <c:pt idx="88549">
                  <c:v>44274.5</c:v>
                </c:pt>
                <c:pt idx="88550">
                  <c:v>44275</c:v>
                </c:pt>
                <c:pt idx="88551">
                  <c:v>44275.5</c:v>
                </c:pt>
                <c:pt idx="88552">
                  <c:v>44276</c:v>
                </c:pt>
                <c:pt idx="88553">
                  <c:v>44276.5</c:v>
                </c:pt>
                <c:pt idx="88554">
                  <c:v>44277</c:v>
                </c:pt>
                <c:pt idx="88555">
                  <c:v>44277.5</c:v>
                </c:pt>
                <c:pt idx="88556">
                  <c:v>44278</c:v>
                </c:pt>
                <c:pt idx="88557">
                  <c:v>44278.5</c:v>
                </c:pt>
                <c:pt idx="88558">
                  <c:v>44279</c:v>
                </c:pt>
                <c:pt idx="88559">
                  <c:v>44279.5</c:v>
                </c:pt>
                <c:pt idx="88560">
                  <c:v>44280</c:v>
                </c:pt>
                <c:pt idx="88561">
                  <c:v>44280.5</c:v>
                </c:pt>
                <c:pt idx="88562">
                  <c:v>44281</c:v>
                </c:pt>
                <c:pt idx="88563">
                  <c:v>44281.5</c:v>
                </c:pt>
                <c:pt idx="88564">
                  <c:v>44282</c:v>
                </c:pt>
                <c:pt idx="88565">
                  <c:v>44282.5</c:v>
                </c:pt>
                <c:pt idx="88566">
                  <c:v>44283</c:v>
                </c:pt>
                <c:pt idx="88567">
                  <c:v>44283.5</c:v>
                </c:pt>
                <c:pt idx="88568">
                  <c:v>44284</c:v>
                </c:pt>
                <c:pt idx="88569">
                  <c:v>44284.5</c:v>
                </c:pt>
                <c:pt idx="88570">
                  <c:v>44285</c:v>
                </c:pt>
                <c:pt idx="88571">
                  <c:v>44285.5</c:v>
                </c:pt>
                <c:pt idx="88572">
                  <c:v>44286</c:v>
                </c:pt>
                <c:pt idx="88573">
                  <c:v>44286.5</c:v>
                </c:pt>
                <c:pt idx="88574">
                  <c:v>44287</c:v>
                </c:pt>
                <c:pt idx="88575">
                  <c:v>44287.5</c:v>
                </c:pt>
                <c:pt idx="88576">
                  <c:v>44288</c:v>
                </c:pt>
                <c:pt idx="88577">
                  <c:v>44288.5</c:v>
                </c:pt>
                <c:pt idx="88578">
                  <c:v>44289</c:v>
                </c:pt>
                <c:pt idx="88579">
                  <c:v>44289.5</c:v>
                </c:pt>
                <c:pt idx="88580">
                  <c:v>44290</c:v>
                </c:pt>
                <c:pt idx="88581">
                  <c:v>44290.5</c:v>
                </c:pt>
                <c:pt idx="88582">
                  <c:v>44291</c:v>
                </c:pt>
                <c:pt idx="88583">
                  <c:v>44291.5</c:v>
                </c:pt>
                <c:pt idx="88584">
                  <c:v>44292</c:v>
                </c:pt>
                <c:pt idx="88585">
                  <c:v>44292.5</c:v>
                </c:pt>
                <c:pt idx="88586">
                  <c:v>44293</c:v>
                </c:pt>
                <c:pt idx="88587">
                  <c:v>44293.5</c:v>
                </c:pt>
                <c:pt idx="88588">
                  <c:v>44294</c:v>
                </c:pt>
                <c:pt idx="88589">
                  <c:v>44294.5</c:v>
                </c:pt>
                <c:pt idx="88590">
                  <c:v>44295</c:v>
                </c:pt>
                <c:pt idx="88591">
                  <c:v>44295.5</c:v>
                </c:pt>
                <c:pt idx="88592">
                  <c:v>44296</c:v>
                </c:pt>
                <c:pt idx="88593">
                  <c:v>44296.5</c:v>
                </c:pt>
                <c:pt idx="88594">
                  <c:v>44297</c:v>
                </c:pt>
                <c:pt idx="88595">
                  <c:v>44297.5</c:v>
                </c:pt>
                <c:pt idx="88596">
                  <c:v>44298</c:v>
                </c:pt>
                <c:pt idx="88597">
                  <c:v>44298.5</c:v>
                </c:pt>
                <c:pt idx="88598">
                  <c:v>44299</c:v>
                </c:pt>
                <c:pt idx="88599">
                  <c:v>44299.5</c:v>
                </c:pt>
                <c:pt idx="88600">
                  <c:v>44300</c:v>
                </c:pt>
                <c:pt idx="88601">
                  <c:v>44300.5</c:v>
                </c:pt>
                <c:pt idx="88602">
                  <c:v>44301</c:v>
                </c:pt>
                <c:pt idx="88603">
                  <c:v>44301.5</c:v>
                </c:pt>
                <c:pt idx="88604">
                  <c:v>44302</c:v>
                </c:pt>
                <c:pt idx="88605">
                  <c:v>44302.5</c:v>
                </c:pt>
                <c:pt idx="88606">
                  <c:v>44303</c:v>
                </c:pt>
                <c:pt idx="88607">
                  <c:v>44303.5</c:v>
                </c:pt>
                <c:pt idx="88608">
                  <c:v>44304</c:v>
                </c:pt>
                <c:pt idx="88609">
                  <c:v>44304.5</c:v>
                </c:pt>
                <c:pt idx="88610">
                  <c:v>44305</c:v>
                </c:pt>
                <c:pt idx="88611">
                  <c:v>44305.5</c:v>
                </c:pt>
                <c:pt idx="88612">
                  <c:v>44306</c:v>
                </c:pt>
                <c:pt idx="88613">
                  <c:v>44306.5</c:v>
                </c:pt>
                <c:pt idx="88614">
                  <c:v>44307</c:v>
                </c:pt>
                <c:pt idx="88615">
                  <c:v>44307.5</c:v>
                </c:pt>
                <c:pt idx="88616">
                  <c:v>44308</c:v>
                </c:pt>
                <c:pt idx="88617">
                  <c:v>44308.5</c:v>
                </c:pt>
                <c:pt idx="88618">
                  <c:v>44309</c:v>
                </c:pt>
                <c:pt idx="88619">
                  <c:v>44309.5</c:v>
                </c:pt>
                <c:pt idx="88620">
                  <c:v>44310</c:v>
                </c:pt>
                <c:pt idx="88621">
                  <c:v>44310.5</c:v>
                </c:pt>
                <c:pt idx="88622">
                  <c:v>44311</c:v>
                </c:pt>
                <c:pt idx="88623">
                  <c:v>44311.5</c:v>
                </c:pt>
                <c:pt idx="88624">
                  <c:v>44312</c:v>
                </c:pt>
                <c:pt idx="88625">
                  <c:v>44312.5</c:v>
                </c:pt>
                <c:pt idx="88626">
                  <c:v>44313</c:v>
                </c:pt>
                <c:pt idx="88627">
                  <c:v>44313.5</c:v>
                </c:pt>
                <c:pt idx="88628">
                  <c:v>44314</c:v>
                </c:pt>
                <c:pt idx="88629">
                  <c:v>44314.5</c:v>
                </c:pt>
                <c:pt idx="88630">
                  <c:v>44315</c:v>
                </c:pt>
                <c:pt idx="88631">
                  <c:v>44315.5</c:v>
                </c:pt>
                <c:pt idx="88632">
                  <c:v>44316</c:v>
                </c:pt>
                <c:pt idx="88633">
                  <c:v>44316.5</c:v>
                </c:pt>
                <c:pt idx="88634">
                  <c:v>44317</c:v>
                </c:pt>
                <c:pt idx="88635">
                  <c:v>44317.5</c:v>
                </c:pt>
                <c:pt idx="88636">
                  <c:v>44318</c:v>
                </c:pt>
                <c:pt idx="88637">
                  <c:v>44318.5</c:v>
                </c:pt>
                <c:pt idx="88638">
                  <c:v>44319</c:v>
                </c:pt>
                <c:pt idx="88639">
                  <c:v>44319.5</c:v>
                </c:pt>
                <c:pt idx="88640">
                  <c:v>44320</c:v>
                </c:pt>
                <c:pt idx="88641">
                  <c:v>44320.5</c:v>
                </c:pt>
                <c:pt idx="88642">
                  <c:v>44321</c:v>
                </c:pt>
                <c:pt idx="88643">
                  <c:v>44321.5</c:v>
                </c:pt>
                <c:pt idx="88644">
                  <c:v>44322</c:v>
                </c:pt>
                <c:pt idx="88645">
                  <c:v>44322.5</c:v>
                </c:pt>
                <c:pt idx="88646">
                  <c:v>44323</c:v>
                </c:pt>
                <c:pt idx="88647">
                  <c:v>44323.5</c:v>
                </c:pt>
                <c:pt idx="88648">
                  <c:v>44324</c:v>
                </c:pt>
                <c:pt idx="88649">
                  <c:v>44324.5</c:v>
                </c:pt>
                <c:pt idx="88650">
                  <c:v>44325</c:v>
                </c:pt>
                <c:pt idx="88651">
                  <c:v>44325.5</c:v>
                </c:pt>
                <c:pt idx="88652">
                  <c:v>44326</c:v>
                </c:pt>
                <c:pt idx="88653">
                  <c:v>44326.5</c:v>
                </c:pt>
                <c:pt idx="88654">
                  <c:v>44327</c:v>
                </c:pt>
                <c:pt idx="88655">
                  <c:v>44327.5</c:v>
                </c:pt>
                <c:pt idx="88656">
                  <c:v>44328</c:v>
                </c:pt>
                <c:pt idx="88657">
                  <c:v>44328.5</c:v>
                </c:pt>
                <c:pt idx="88658">
                  <c:v>44329</c:v>
                </c:pt>
                <c:pt idx="88659">
                  <c:v>44329.5</c:v>
                </c:pt>
                <c:pt idx="88660">
                  <c:v>44330</c:v>
                </c:pt>
                <c:pt idx="88661">
                  <c:v>44330.5</c:v>
                </c:pt>
                <c:pt idx="88662">
                  <c:v>44331</c:v>
                </c:pt>
                <c:pt idx="88663">
                  <c:v>44331.5</c:v>
                </c:pt>
                <c:pt idx="88664">
                  <c:v>44332</c:v>
                </c:pt>
                <c:pt idx="88665">
                  <c:v>44332.5</c:v>
                </c:pt>
                <c:pt idx="88666">
                  <c:v>44333</c:v>
                </c:pt>
                <c:pt idx="88667">
                  <c:v>44333.5</c:v>
                </c:pt>
                <c:pt idx="88668">
                  <c:v>44334</c:v>
                </c:pt>
                <c:pt idx="88669">
                  <c:v>44334.5</c:v>
                </c:pt>
                <c:pt idx="88670">
                  <c:v>44335</c:v>
                </c:pt>
                <c:pt idx="88671">
                  <c:v>44335.5</c:v>
                </c:pt>
                <c:pt idx="88672">
                  <c:v>44336</c:v>
                </c:pt>
                <c:pt idx="88673">
                  <c:v>44336.5</c:v>
                </c:pt>
                <c:pt idx="88674">
                  <c:v>44337</c:v>
                </c:pt>
                <c:pt idx="88675">
                  <c:v>44337.5</c:v>
                </c:pt>
                <c:pt idx="88676">
                  <c:v>44338</c:v>
                </c:pt>
                <c:pt idx="88677">
                  <c:v>44338.5</c:v>
                </c:pt>
                <c:pt idx="88678">
                  <c:v>44339</c:v>
                </c:pt>
                <c:pt idx="88679">
                  <c:v>44339.5</c:v>
                </c:pt>
                <c:pt idx="88680">
                  <c:v>44340</c:v>
                </c:pt>
                <c:pt idx="88681">
                  <c:v>44340.5</c:v>
                </c:pt>
                <c:pt idx="88682">
                  <c:v>44341</c:v>
                </c:pt>
                <c:pt idx="88683">
                  <c:v>44341.5</c:v>
                </c:pt>
                <c:pt idx="88684">
                  <c:v>44342</c:v>
                </c:pt>
                <c:pt idx="88685">
                  <c:v>44342.5</c:v>
                </c:pt>
                <c:pt idx="88686">
                  <c:v>44343</c:v>
                </c:pt>
                <c:pt idx="88687">
                  <c:v>44343.5</c:v>
                </c:pt>
                <c:pt idx="88688">
                  <c:v>44344</c:v>
                </c:pt>
                <c:pt idx="88689">
                  <c:v>44344.5</c:v>
                </c:pt>
                <c:pt idx="88690">
                  <c:v>44345</c:v>
                </c:pt>
                <c:pt idx="88691">
                  <c:v>44345.5</c:v>
                </c:pt>
                <c:pt idx="88692">
                  <c:v>44346</c:v>
                </c:pt>
                <c:pt idx="88693">
                  <c:v>44346.5</c:v>
                </c:pt>
                <c:pt idx="88694">
                  <c:v>44347</c:v>
                </c:pt>
                <c:pt idx="88695">
                  <c:v>44347.5</c:v>
                </c:pt>
                <c:pt idx="88696">
                  <c:v>44348</c:v>
                </c:pt>
                <c:pt idx="88697">
                  <c:v>44348.5</c:v>
                </c:pt>
                <c:pt idx="88698">
                  <c:v>44349</c:v>
                </c:pt>
                <c:pt idx="88699">
                  <c:v>44349.5</c:v>
                </c:pt>
                <c:pt idx="88700">
                  <c:v>44350</c:v>
                </c:pt>
                <c:pt idx="88701">
                  <c:v>44350.5</c:v>
                </c:pt>
                <c:pt idx="88702">
                  <c:v>44351</c:v>
                </c:pt>
                <c:pt idx="88703">
                  <c:v>44351.5</c:v>
                </c:pt>
                <c:pt idx="88704">
                  <c:v>44352</c:v>
                </c:pt>
                <c:pt idx="88705">
                  <c:v>44352.5</c:v>
                </c:pt>
                <c:pt idx="88706">
                  <c:v>44353</c:v>
                </c:pt>
                <c:pt idx="88707">
                  <c:v>44353.5</c:v>
                </c:pt>
                <c:pt idx="88708">
                  <c:v>44354</c:v>
                </c:pt>
                <c:pt idx="88709">
                  <c:v>44354.5</c:v>
                </c:pt>
                <c:pt idx="88710">
                  <c:v>44355</c:v>
                </c:pt>
                <c:pt idx="88711">
                  <c:v>44355.5</c:v>
                </c:pt>
                <c:pt idx="88712">
                  <c:v>44356</c:v>
                </c:pt>
                <c:pt idx="88713">
                  <c:v>44356.5</c:v>
                </c:pt>
                <c:pt idx="88714">
                  <c:v>44357</c:v>
                </c:pt>
                <c:pt idx="88715">
                  <c:v>44357.5</c:v>
                </c:pt>
                <c:pt idx="88716">
                  <c:v>44358</c:v>
                </c:pt>
                <c:pt idx="88717">
                  <c:v>44358.5</c:v>
                </c:pt>
                <c:pt idx="88718">
                  <c:v>44359</c:v>
                </c:pt>
                <c:pt idx="88719">
                  <c:v>44359.5</c:v>
                </c:pt>
                <c:pt idx="88720">
                  <c:v>44360</c:v>
                </c:pt>
                <c:pt idx="88721">
                  <c:v>44360.5</c:v>
                </c:pt>
                <c:pt idx="88722">
                  <c:v>44361</c:v>
                </c:pt>
                <c:pt idx="88723">
                  <c:v>44361.5</c:v>
                </c:pt>
                <c:pt idx="88724">
                  <c:v>44362</c:v>
                </c:pt>
                <c:pt idx="88725">
                  <c:v>44362.5</c:v>
                </c:pt>
                <c:pt idx="88726">
                  <c:v>44363</c:v>
                </c:pt>
                <c:pt idx="88727">
                  <c:v>44363.5</c:v>
                </c:pt>
                <c:pt idx="88728">
                  <c:v>44364</c:v>
                </c:pt>
                <c:pt idx="88729">
                  <c:v>44364.5</c:v>
                </c:pt>
                <c:pt idx="88730">
                  <c:v>44365</c:v>
                </c:pt>
                <c:pt idx="88731">
                  <c:v>44365.5</c:v>
                </c:pt>
                <c:pt idx="88732">
                  <c:v>44366</c:v>
                </c:pt>
                <c:pt idx="88733">
                  <c:v>44366.5</c:v>
                </c:pt>
                <c:pt idx="88734">
                  <c:v>44367</c:v>
                </c:pt>
                <c:pt idx="88735">
                  <c:v>44367.5</c:v>
                </c:pt>
                <c:pt idx="88736">
                  <c:v>44368</c:v>
                </c:pt>
                <c:pt idx="88737">
                  <c:v>44368.5</c:v>
                </c:pt>
                <c:pt idx="88738">
                  <c:v>44369</c:v>
                </c:pt>
                <c:pt idx="88739">
                  <c:v>44369.5</c:v>
                </c:pt>
                <c:pt idx="88740">
                  <c:v>44370</c:v>
                </c:pt>
                <c:pt idx="88741">
                  <c:v>44370.5</c:v>
                </c:pt>
                <c:pt idx="88742">
                  <c:v>44371</c:v>
                </c:pt>
                <c:pt idx="88743">
                  <c:v>44371.5</c:v>
                </c:pt>
                <c:pt idx="88744">
                  <c:v>44372</c:v>
                </c:pt>
                <c:pt idx="88745">
                  <c:v>44372.5</c:v>
                </c:pt>
                <c:pt idx="88746">
                  <c:v>44373</c:v>
                </c:pt>
                <c:pt idx="88747">
                  <c:v>44373.5</c:v>
                </c:pt>
                <c:pt idx="88748">
                  <c:v>44374</c:v>
                </c:pt>
                <c:pt idx="88749">
                  <c:v>44374.5</c:v>
                </c:pt>
                <c:pt idx="88750">
                  <c:v>44375</c:v>
                </c:pt>
                <c:pt idx="88751">
                  <c:v>44375.5</c:v>
                </c:pt>
                <c:pt idx="88752">
                  <c:v>44376</c:v>
                </c:pt>
                <c:pt idx="88753">
                  <c:v>44376.5</c:v>
                </c:pt>
                <c:pt idx="88754">
                  <c:v>44377</c:v>
                </c:pt>
                <c:pt idx="88755">
                  <c:v>44377.5</c:v>
                </c:pt>
                <c:pt idx="88756">
                  <c:v>44378</c:v>
                </c:pt>
                <c:pt idx="88757">
                  <c:v>44378.5</c:v>
                </c:pt>
                <c:pt idx="88758">
                  <c:v>44379</c:v>
                </c:pt>
                <c:pt idx="88759">
                  <c:v>44379.5</c:v>
                </c:pt>
                <c:pt idx="88760">
                  <c:v>44380</c:v>
                </c:pt>
                <c:pt idx="88761">
                  <c:v>44380.5</c:v>
                </c:pt>
                <c:pt idx="88762">
                  <c:v>44381</c:v>
                </c:pt>
                <c:pt idx="88763">
                  <c:v>44381.5</c:v>
                </c:pt>
                <c:pt idx="88764">
                  <c:v>44382</c:v>
                </c:pt>
                <c:pt idx="88765">
                  <c:v>44382.5</c:v>
                </c:pt>
                <c:pt idx="88766">
                  <c:v>44383</c:v>
                </c:pt>
                <c:pt idx="88767">
                  <c:v>44383.5</c:v>
                </c:pt>
                <c:pt idx="88768">
                  <c:v>44384</c:v>
                </c:pt>
                <c:pt idx="88769">
                  <c:v>44384.5</c:v>
                </c:pt>
                <c:pt idx="88770">
                  <c:v>44385</c:v>
                </c:pt>
                <c:pt idx="88771">
                  <c:v>44385.5</c:v>
                </c:pt>
                <c:pt idx="88772">
                  <c:v>44386</c:v>
                </c:pt>
                <c:pt idx="88773">
                  <c:v>44386.5</c:v>
                </c:pt>
                <c:pt idx="88774">
                  <c:v>44387</c:v>
                </c:pt>
                <c:pt idx="88775">
                  <c:v>44387.5</c:v>
                </c:pt>
                <c:pt idx="88776">
                  <c:v>44388</c:v>
                </c:pt>
                <c:pt idx="88777">
                  <c:v>44388.5</c:v>
                </c:pt>
                <c:pt idx="88778">
                  <c:v>44389</c:v>
                </c:pt>
                <c:pt idx="88779">
                  <c:v>44389.5</c:v>
                </c:pt>
                <c:pt idx="88780">
                  <c:v>44390</c:v>
                </c:pt>
                <c:pt idx="88781">
                  <c:v>44390.5</c:v>
                </c:pt>
                <c:pt idx="88782">
                  <c:v>44391</c:v>
                </c:pt>
                <c:pt idx="88783">
                  <c:v>44391.5</c:v>
                </c:pt>
                <c:pt idx="88784">
                  <c:v>44392</c:v>
                </c:pt>
                <c:pt idx="88785">
                  <c:v>44392.5</c:v>
                </c:pt>
                <c:pt idx="88786">
                  <c:v>44393</c:v>
                </c:pt>
                <c:pt idx="88787">
                  <c:v>44393.5</c:v>
                </c:pt>
                <c:pt idx="88788">
                  <c:v>44394</c:v>
                </c:pt>
                <c:pt idx="88789">
                  <c:v>44394.5</c:v>
                </c:pt>
                <c:pt idx="88790">
                  <c:v>44395</c:v>
                </c:pt>
                <c:pt idx="88791">
                  <c:v>44395.5</c:v>
                </c:pt>
                <c:pt idx="88792">
                  <c:v>44396</c:v>
                </c:pt>
                <c:pt idx="88793">
                  <c:v>44396.5</c:v>
                </c:pt>
                <c:pt idx="88794">
                  <c:v>44397</c:v>
                </c:pt>
                <c:pt idx="88795">
                  <c:v>44397.5</c:v>
                </c:pt>
                <c:pt idx="88796">
                  <c:v>44398</c:v>
                </c:pt>
                <c:pt idx="88797">
                  <c:v>44398.5</c:v>
                </c:pt>
                <c:pt idx="88798">
                  <c:v>44399</c:v>
                </c:pt>
                <c:pt idx="88799">
                  <c:v>44399.5</c:v>
                </c:pt>
                <c:pt idx="88800">
                  <c:v>44400</c:v>
                </c:pt>
                <c:pt idx="88801">
                  <c:v>44400.5</c:v>
                </c:pt>
                <c:pt idx="88802">
                  <c:v>44401</c:v>
                </c:pt>
                <c:pt idx="88803">
                  <c:v>44401.5</c:v>
                </c:pt>
                <c:pt idx="88804">
                  <c:v>44402</c:v>
                </c:pt>
                <c:pt idx="88805">
                  <c:v>44402.5</c:v>
                </c:pt>
                <c:pt idx="88806">
                  <c:v>44403</c:v>
                </c:pt>
                <c:pt idx="88807">
                  <c:v>44403.5</c:v>
                </c:pt>
                <c:pt idx="88808">
                  <c:v>44404</c:v>
                </c:pt>
                <c:pt idx="88809">
                  <c:v>44404.5</c:v>
                </c:pt>
                <c:pt idx="88810">
                  <c:v>44405</c:v>
                </c:pt>
                <c:pt idx="88811">
                  <c:v>44405.5</c:v>
                </c:pt>
                <c:pt idx="88812">
                  <c:v>44406</c:v>
                </c:pt>
                <c:pt idx="88813">
                  <c:v>44406.5</c:v>
                </c:pt>
                <c:pt idx="88814">
                  <c:v>44407</c:v>
                </c:pt>
                <c:pt idx="88815">
                  <c:v>44407.5</c:v>
                </c:pt>
                <c:pt idx="88816">
                  <c:v>44408</c:v>
                </c:pt>
                <c:pt idx="88817">
                  <c:v>44408.5</c:v>
                </c:pt>
                <c:pt idx="88818">
                  <c:v>44409</c:v>
                </c:pt>
                <c:pt idx="88819">
                  <c:v>44409.5</c:v>
                </c:pt>
                <c:pt idx="88820">
                  <c:v>44410</c:v>
                </c:pt>
                <c:pt idx="88821">
                  <c:v>44410.5</c:v>
                </c:pt>
                <c:pt idx="88822">
                  <c:v>44411</c:v>
                </c:pt>
                <c:pt idx="88823">
                  <c:v>44411.5</c:v>
                </c:pt>
                <c:pt idx="88824">
                  <c:v>44412</c:v>
                </c:pt>
                <c:pt idx="88825">
                  <c:v>44412.5</c:v>
                </c:pt>
                <c:pt idx="88826">
                  <c:v>44413</c:v>
                </c:pt>
                <c:pt idx="88827">
                  <c:v>44413.5</c:v>
                </c:pt>
                <c:pt idx="88828">
                  <c:v>44414</c:v>
                </c:pt>
                <c:pt idx="88829">
                  <c:v>44414.5</c:v>
                </c:pt>
                <c:pt idx="88830">
                  <c:v>44415</c:v>
                </c:pt>
                <c:pt idx="88831">
                  <c:v>44415.5</c:v>
                </c:pt>
                <c:pt idx="88832">
                  <c:v>44416</c:v>
                </c:pt>
                <c:pt idx="88833">
                  <c:v>44416.5</c:v>
                </c:pt>
                <c:pt idx="88834">
                  <c:v>44417</c:v>
                </c:pt>
                <c:pt idx="88835">
                  <c:v>44417.5</c:v>
                </c:pt>
                <c:pt idx="88836">
                  <c:v>44418</c:v>
                </c:pt>
                <c:pt idx="88837">
                  <c:v>44418.5</c:v>
                </c:pt>
                <c:pt idx="88838">
                  <c:v>44419</c:v>
                </c:pt>
                <c:pt idx="88839">
                  <c:v>44419.5</c:v>
                </c:pt>
                <c:pt idx="88840">
                  <c:v>44420</c:v>
                </c:pt>
                <c:pt idx="88841">
                  <c:v>44420.5</c:v>
                </c:pt>
                <c:pt idx="88842">
                  <c:v>44421</c:v>
                </c:pt>
                <c:pt idx="88843">
                  <c:v>44421.5</c:v>
                </c:pt>
                <c:pt idx="88844">
                  <c:v>44422</c:v>
                </c:pt>
                <c:pt idx="88845">
                  <c:v>44422.5</c:v>
                </c:pt>
                <c:pt idx="88846">
                  <c:v>44423</c:v>
                </c:pt>
                <c:pt idx="88847">
                  <c:v>44423.5</c:v>
                </c:pt>
                <c:pt idx="88848">
                  <c:v>44424</c:v>
                </c:pt>
                <c:pt idx="88849">
                  <c:v>44424.5</c:v>
                </c:pt>
                <c:pt idx="88850">
                  <c:v>44425</c:v>
                </c:pt>
                <c:pt idx="88851">
                  <c:v>44425.5</c:v>
                </c:pt>
                <c:pt idx="88852">
                  <c:v>44426</c:v>
                </c:pt>
                <c:pt idx="88853">
                  <c:v>44426.5</c:v>
                </c:pt>
                <c:pt idx="88854">
                  <c:v>44427</c:v>
                </c:pt>
                <c:pt idx="88855">
                  <c:v>44427.5</c:v>
                </c:pt>
                <c:pt idx="88856">
                  <c:v>44428</c:v>
                </c:pt>
                <c:pt idx="88857">
                  <c:v>44428.5</c:v>
                </c:pt>
                <c:pt idx="88858">
                  <c:v>44429</c:v>
                </c:pt>
                <c:pt idx="88859">
                  <c:v>44429.5</c:v>
                </c:pt>
                <c:pt idx="88860">
                  <c:v>44430</c:v>
                </c:pt>
                <c:pt idx="88861">
                  <c:v>44430.5</c:v>
                </c:pt>
                <c:pt idx="88862">
                  <c:v>44431</c:v>
                </c:pt>
                <c:pt idx="88863">
                  <c:v>44431.5</c:v>
                </c:pt>
                <c:pt idx="88864">
                  <c:v>44432</c:v>
                </c:pt>
                <c:pt idx="88865">
                  <c:v>44432.5</c:v>
                </c:pt>
                <c:pt idx="88866">
                  <c:v>44433</c:v>
                </c:pt>
                <c:pt idx="88867">
                  <c:v>44433.5</c:v>
                </c:pt>
                <c:pt idx="88868">
                  <c:v>44434</c:v>
                </c:pt>
                <c:pt idx="88869">
                  <c:v>44434.5</c:v>
                </c:pt>
                <c:pt idx="88870">
                  <c:v>44435</c:v>
                </c:pt>
                <c:pt idx="88871">
                  <c:v>44435.5</c:v>
                </c:pt>
                <c:pt idx="88872">
                  <c:v>44436</c:v>
                </c:pt>
                <c:pt idx="88873">
                  <c:v>44436.5</c:v>
                </c:pt>
                <c:pt idx="88874">
                  <c:v>44437</c:v>
                </c:pt>
                <c:pt idx="88875">
                  <c:v>44437.5</c:v>
                </c:pt>
                <c:pt idx="88876">
                  <c:v>44438</c:v>
                </c:pt>
                <c:pt idx="88877">
                  <c:v>44438.5</c:v>
                </c:pt>
                <c:pt idx="88878">
                  <c:v>44439</c:v>
                </c:pt>
                <c:pt idx="88879">
                  <c:v>44439.5</c:v>
                </c:pt>
                <c:pt idx="88880">
                  <c:v>44440</c:v>
                </c:pt>
                <c:pt idx="88881">
                  <c:v>44440.5</c:v>
                </c:pt>
                <c:pt idx="88882">
                  <c:v>44441</c:v>
                </c:pt>
                <c:pt idx="88883">
                  <c:v>44441.5</c:v>
                </c:pt>
                <c:pt idx="88884">
                  <c:v>44442</c:v>
                </c:pt>
                <c:pt idx="88885">
                  <c:v>44442.5</c:v>
                </c:pt>
                <c:pt idx="88886">
                  <c:v>44443</c:v>
                </c:pt>
                <c:pt idx="88887">
                  <c:v>44443.5</c:v>
                </c:pt>
                <c:pt idx="88888">
                  <c:v>44444</c:v>
                </c:pt>
                <c:pt idx="88889">
                  <c:v>44444.5</c:v>
                </c:pt>
                <c:pt idx="88890">
                  <c:v>44445</c:v>
                </c:pt>
                <c:pt idx="88891">
                  <c:v>44445.5</c:v>
                </c:pt>
                <c:pt idx="88892">
                  <c:v>44446</c:v>
                </c:pt>
                <c:pt idx="88893">
                  <c:v>44446.5</c:v>
                </c:pt>
                <c:pt idx="88894">
                  <c:v>44447</c:v>
                </c:pt>
                <c:pt idx="88895">
                  <c:v>44447.5</c:v>
                </c:pt>
                <c:pt idx="88896">
                  <c:v>44448</c:v>
                </c:pt>
                <c:pt idx="88897">
                  <c:v>44448.5</c:v>
                </c:pt>
                <c:pt idx="88898">
                  <c:v>44449</c:v>
                </c:pt>
                <c:pt idx="88899">
                  <c:v>44449.5</c:v>
                </c:pt>
                <c:pt idx="88900">
                  <c:v>44450</c:v>
                </c:pt>
                <c:pt idx="88901">
                  <c:v>44450.5</c:v>
                </c:pt>
                <c:pt idx="88902">
                  <c:v>44451</c:v>
                </c:pt>
                <c:pt idx="88903">
                  <c:v>44451.5</c:v>
                </c:pt>
                <c:pt idx="88904">
                  <c:v>44452</c:v>
                </c:pt>
                <c:pt idx="88905">
                  <c:v>44452.5</c:v>
                </c:pt>
                <c:pt idx="88906">
                  <c:v>44453</c:v>
                </c:pt>
                <c:pt idx="88907">
                  <c:v>44453.5</c:v>
                </c:pt>
                <c:pt idx="88908">
                  <c:v>44454</c:v>
                </c:pt>
                <c:pt idx="88909">
                  <c:v>44454.5</c:v>
                </c:pt>
                <c:pt idx="88910">
                  <c:v>44455</c:v>
                </c:pt>
                <c:pt idx="88911">
                  <c:v>44455.5</c:v>
                </c:pt>
                <c:pt idx="88912">
                  <c:v>44456</c:v>
                </c:pt>
                <c:pt idx="88913">
                  <c:v>44456.5</c:v>
                </c:pt>
                <c:pt idx="88914">
                  <c:v>44457</c:v>
                </c:pt>
                <c:pt idx="88915">
                  <c:v>44457.5</c:v>
                </c:pt>
                <c:pt idx="88916">
                  <c:v>44458</c:v>
                </c:pt>
                <c:pt idx="88917">
                  <c:v>44458.5</c:v>
                </c:pt>
                <c:pt idx="88918">
                  <c:v>44459</c:v>
                </c:pt>
                <c:pt idx="88919">
                  <c:v>44459.5</c:v>
                </c:pt>
                <c:pt idx="88920">
                  <c:v>44460</c:v>
                </c:pt>
                <c:pt idx="88921">
                  <c:v>44460.5</c:v>
                </c:pt>
                <c:pt idx="88922">
                  <c:v>44461</c:v>
                </c:pt>
                <c:pt idx="88923">
                  <c:v>44461.5</c:v>
                </c:pt>
                <c:pt idx="88924">
                  <c:v>44462</c:v>
                </c:pt>
                <c:pt idx="88925">
                  <c:v>44462.5</c:v>
                </c:pt>
                <c:pt idx="88926">
                  <c:v>44463</c:v>
                </c:pt>
                <c:pt idx="88927">
                  <c:v>44463.5</c:v>
                </c:pt>
                <c:pt idx="88928">
                  <c:v>44464</c:v>
                </c:pt>
                <c:pt idx="88929">
                  <c:v>44464.5</c:v>
                </c:pt>
                <c:pt idx="88930">
                  <c:v>44465</c:v>
                </c:pt>
                <c:pt idx="88931">
                  <c:v>44465.5</c:v>
                </c:pt>
                <c:pt idx="88932">
                  <c:v>44466</c:v>
                </c:pt>
                <c:pt idx="88933">
                  <c:v>44466.5</c:v>
                </c:pt>
                <c:pt idx="88934">
                  <c:v>44467</c:v>
                </c:pt>
                <c:pt idx="88935">
                  <c:v>44467.5</c:v>
                </c:pt>
                <c:pt idx="88936">
                  <c:v>44468</c:v>
                </c:pt>
                <c:pt idx="88937">
                  <c:v>44468.5</c:v>
                </c:pt>
                <c:pt idx="88938">
                  <c:v>44469</c:v>
                </c:pt>
                <c:pt idx="88939">
                  <c:v>44469.5</c:v>
                </c:pt>
                <c:pt idx="88940">
                  <c:v>44470</c:v>
                </c:pt>
                <c:pt idx="88941">
                  <c:v>44470.5</c:v>
                </c:pt>
                <c:pt idx="88942">
                  <c:v>44471</c:v>
                </c:pt>
                <c:pt idx="88943">
                  <c:v>44471.5</c:v>
                </c:pt>
                <c:pt idx="88944">
                  <c:v>44472</c:v>
                </c:pt>
                <c:pt idx="88945">
                  <c:v>44472.5</c:v>
                </c:pt>
                <c:pt idx="88946">
                  <c:v>44473</c:v>
                </c:pt>
                <c:pt idx="88947">
                  <c:v>44473.5</c:v>
                </c:pt>
                <c:pt idx="88948">
                  <c:v>44474</c:v>
                </c:pt>
                <c:pt idx="88949">
                  <c:v>44474.5</c:v>
                </c:pt>
                <c:pt idx="88950">
                  <c:v>44475</c:v>
                </c:pt>
                <c:pt idx="88951">
                  <c:v>44475.5</c:v>
                </c:pt>
                <c:pt idx="88952">
                  <c:v>44476</c:v>
                </c:pt>
                <c:pt idx="88953">
                  <c:v>44476.5</c:v>
                </c:pt>
                <c:pt idx="88954">
                  <c:v>44477</c:v>
                </c:pt>
                <c:pt idx="88955">
                  <c:v>44477.5</c:v>
                </c:pt>
                <c:pt idx="88956">
                  <c:v>44478</c:v>
                </c:pt>
                <c:pt idx="88957">
                  <c:v>44478.5</c:v>
                </c:pt>
                <c:pt idx="88958">
                  <c:v>44479</c:v>
                </c:pt>
                <c:pt idx="88959">
                  <c:v>44479.5</c:v>
                </c:pt>
                <c:pt idx="88960">
                  <c:v>44480</c:v>
                </c:pt>
                <c:pt idx="88961">
                  <c:v>44480.5</c:v>
                </c:pt>
                <c:pt idx="88962">
                  <c:v>44481</c:v>
                </c:pt>
                <c:pt idx="88963">
                  <c:v>44481.5</c:v>
                </c:pt>
                <c:pt idx="88964">
                  <c:v>44482</c:v>
                </c:pt>
                <c:pt idx="88965">
                  <c:v>44482.5</c:v>
                </c:pt>
                <c:pt idx="88966">
                  <c:v>44483</c:v>
                </c:pt>
                <c:pt idx="88967">
                  <c:v>44483.5</c:v>
                </c:pt>
                <c:pt idx="88968">
                  <c:v>44484</c:v>
                </c:pt>
                <c:pt idx="88969">
                  <c:v>44484.5</c:v>
                </c:pt>
                <c:pt idx="88970">
                  <c:v>44485</c:v>
                </c:pt>
                <c:pt idx="88971">
                  <c:v>44485.5</c:v>
                </c:pt>
                <c:pt idx="88972">
                  <c:v>44486</c:v>
                </c:pt>
                <c:pt idx="88973">
                  <c:v>44486.5</c:v>
                </c:pt>
                <c:pt idx="88974">
                  <c:v>44487</c:v>
                </c:pt>
                <c:pt idx="88975">
                  <c:v>44487.5</c:v>
                </c:pt>
                <c:pt idx="88976">
                  <c:v>44488</c:v>
                </c:pt>
                <c:pt idx="88977">
                  <c:v>44488.5</c:v>
                </c:pt>
                <c:pt idx="88978">
                  <c:v>44489</c:v>
                </c:pt>
                <c:pt idx="88979">
                  <c:v>44489.5</c:v>
                </c:pt>
                <c:pt idx="88980">
                  <c:v>44490</c:v>
                </c:pt>
                <c:pt idx="88981">
                  <c:v>44490.5</c:v>
                </c:pt>
                <c:pt idx="88982">
                  <c:v>44491</c:v>
                </c:pt>
                <c:pt idx="88983">
                  <c:v>44491.5</c:v>
                </c:pt>
                <c:pt idx="88984">
                  <c:v>44492</c:v>
                </c:pt>
                <c:pt idx="88985">
                  <c:v>44492.5</c:v>
                </c:pt>
                <c:pt idx="88986">
                  <c:v>44493</c:v>
                </c:pt>
                <c:pt idx="88987">
                  <c:v>44493.5</c:v>
                </c:pt>
                <c:pt idx="88988">
                  <c:v>44494</c:v>
                </c:pt>
                <c:pt idx="88989">
                  <c:v>44494.5</c:v>
                </c:pt>
                <c:pt idx="88990">
                  <c:v>44495</c:v>
                </c:pt>
                <c:pt idx="88991">
                  <c:v>44495.5</c:v>
                </c:pt>
                <c:pt idx="88992">
                  <c:v>44496</c:v>
                </c:pt>
                <c:pt idx="88993">
                  <c:v>44496.5</c:v>
                </c:pt>
                <c:pt idx="88994">
                  <c:v>44497</c:v>
                </c:pt>
                <c:pt idx="88995">
                  <c:v>44497.5</c:v>
                </c:pt>
                <c:pt idx="88996">
                  <c:v>44498</c:v>
                </c:pt>
                <c:pt idx="88997">
                  <c:v>44498.5</c:v>
                </c:pt>
                <c:pt idx="88998">
                  <c:v>44499</c:v>
                </c:pt>
                <c:pt idx="88999">
                  <c:v>44499.5</c:v>
                </c:pt>
                <c:pt idx="89000">
                  <c:v>44500</c:v>
                </c:pt>
                <c:pt idx="89001">
                  <c:v>44500.5</c:v>
                </c:pt>
                <c:pt idx="89002">
                  <c:v>44501</c:v>
                </c:pt>
                <c:pt idx="89003">
                  <c:v>44501.5</c:v>
                </c:pt>
                <c:pt idx="89004">
                  <c:v>44502</c:v>
                </c:pt>
                <c:pt idx="89005">
                  <c:v>44502.5</c:v>
                </c:pt>
                <c:pt idx="89006">
                  <c:v>44503</c:v>
                </c:pt>
                <c:pt idx="89007">
                  <c:v>44503.5</c:v>
                </c:pt>
                <c:pt idx="89008">
                  <c:v>44504</c:v>
                </c:pt>
                <c:pt idx="89009">
                  <c:v>44504.5</c:v>
                </c:pt>
                <c:pt idx="89010">
                  <c:v>44505</c:v>
                </c:pt>
                <c:pt idx="89011">
                  <c:v>44505.5</c:v>
                </c:pt>
                <c:pt idx="89012">
                  <c:v>44506</c:v>
                </c:pt>
                <c:pt idx="89013">
                  <c:v>44506.5</c:v>
                </c:pt>
                <c:pt idx="89014">
                  <c:v>44507</c:v>
                </c:pt>
                <c:pt idx="89015">
                  <c:v>44507.5</c:v>
                </c:pt>
                <c:pt idx="89016">
                  <c:v>44508</c:v>
                </c:pt>
                <c:pt idx="89017">
                  <c:v>44508.5</c:v>
                </c:pt>
                <c:pt idx="89018">
                  <c:v>44509</c:v>
                </c:pt>
                <c:pt idx="89019">
                  <c:v>44509.5</c:v>
                </c:pt>
                <c:pt idx="89020">
                  <c:v>44510</c:v>
                </c:pt>
                <c:pt idx="89021">
                  <c:v>44510.5</c:v>
                </c:pt>
                <c:pt idx="89022">
                  <c:v>44511</c:v>
                </c:pt>
                <c:pt idx="89023">
                  <c:v>44511.5</c:v>
                </c:pt>
                <c:pt idx="89024">
                  <c:v>44512</c:v>
                </c:pt>
                <c:pt idx="89025">
                  <c:v>44512.5</c:v>
                </c:pt>
                <c:pt idx="89026">
                  <c:v>44513</c:v>
                </c:pt>
                <c:pt idx="89027">
                  <c:v>44513.5</c:v>
                </c:pt>
                <c:pt idx="89028">
                  <c:v>44514</c:v>
                </c:pt>
                <c:pt idx="89029">
                  <c:v>44514.5</c:v>
                </c:pt>
                <c:pt idx="89030">
                  <c:v>44515</c:v>
                </c:pt>
                <c:pt idx="89031">
                  <c:v>44515.5</c:v>
                </c:pt>
                <c:pt idx="89032">
                  <c:v>44516</c:v>
                </c:pt>
                <c:pt idx="89033">
                  <c:v>44516.5</c:v>
                </c:pt>
                <c:pt idx="89034">
                  <c:v>44517</c:v>
                </c:pt>
                <c:pt idx="89035">
                  <c:v>44517.5</c:v>
                </c:pt>
                <c:pt idx="89036">
                  <c:v>44518</c:v>
                </c:pt>
                <c:pt idx="89037">
                  <c:v>44518.5</c:v>
                </c:pt>
                <c:pt idx="89038">
                  <c:v>44519</c:v>
                </c:pt>
                <c:pt idx="89039">
                  <c:v>44519.5</c:v>
                </c:pt>
                <c:pt idx="89040">
                  <c:v>44520</c:v>
                </c:pt>
                <c:pt idx="89041">
                  <c:v>44520.5</c:v>
                </c:pt>
                <c:pt idx="89042">
                  <c:v>44521</c:v>
                </c:pt>
                <c:pt idx="89043">
                  <c:v>44521.5</c:v>
                </c:pt>
                <c:pt idx="89044">
                  <c:v>44522</c:v>
                </c:pt>
                <c:pt idx="89045">
                  <c:v>44522.5</c:v>
                </c:pt>
                <c:pt idx="89046">
                  <c:v>44523</c:v>
                </c:pt>
                <c:pt idx="89047">
                  <c:v>44523.5</c:v>
                </c:pt>
                <c:pt idx="89048">
                  <c:v>44524</c:v>
                </c:pt>
                <c:pt idx="89049">
                  <c:v>44524.5</c:v>
                </c:pt>
                <c:pt idx="89050">
                  <c:v>44525</c:v>
                </c:pt>
                <c:pt idx="89051">
                  <c:v>44525.5</c:v>
                </c:pt>
                <c:pt idx="89052">
                  <c:v>44526</c:v>
                </c:pt>
                <c:pt idx="89053">
                  <c:v>44526.5</c:v>
                </c:pt>
                <c:pt idx="89054">
                  <c:v>44527</c:v>
                </c:pt>
                <c:pt idx="89055">
                  <c:v>44527.5</c:v>
                </c:pt>
                <c:pt idx="89056">
                  <c:v>44528</c:v>
                </c:pt>
                <c:pt idx="89057">
                  <c:v>44528.5</c:v>
                </c:pt>
                <c:pt idx="89058">
                  <c:v>44529</c:v>
                </c:pt>
                <c:pt idx="89059">
                  <c:v>44529.5</c:v>
                </c:pt>
                <c:pt idx="89060">
                  <c:v>44530</c:v>
                </c:pt>
                <c:pt idx="89061">
                  <c:v>44530.5</c:v>
                </c:pt>
                <c:pt idx="89062">
                  <c:v>44531</c:v>
                </c:pt>
                <c:pt idx="89063">
                  <c:v>44531.5</c:v>
                </c:pt>
                <c:pt idx="89064">
                  <c:v>44532</c:v>
                </c:pt>
                <c:pt idx="89065">
                  <c:v>44532.5</c:v>
                </c:pt>
                <c:pt idx="89066">
                  <c:v>44533</c:v>
                </c:pt>
                <c:pt idx="89067">
                  <c:v>44533.5</c:v>
                </c:pt>
                <c:pt idx="89068">
                  <c:v>44534</c:v>
                </c:pt>
                <c:pt idx="89069">
                  <c:v>44534.5</c:v>
                </c:pt>
                <c:pt idx="89070">
                  <c:v>44535</c:v>
                </c:pt>
                <c:pt idx="89071">
                  <c:v>44535.5</c:v>
                </c:pt>
                <c:pt idx="89072">
                  <c:v>44536</c:v>
                </c:pt>
                <c:pt idx="89073">
                  <c:v>44536.5</c:v>
                </c:pt>
                <c:pt idx="89074">
                  <c:v>44537</c:v>
                </c:pt>
                <c:pt idx="89075">
                  <c:v>44537.5</c:v>
                </c:pt>
                <c:pt idx="89076">
                  <c:v>44538</c:v>
                </c:pt>
                <c:pt idx="89077">
                  <c:v>44538.5</c:v>
                </c:pt>
                <c:pt idx="89078">
                  <c:v>44539</c:v>
                </c:pt>
                <c:pt idx="89079">
                  <c:v>44539.5</c:v>
                </c:pt>
                <c:pt idx="89080">
                  <c:v>44540</c:v>
                </c:pt>
                <c:pt idx="89081">
                  <c:v>44540.5</c:v>
                </c:pt>
                <c:pt idx="89082">
                  <c:v>44541</c:v>
                </c:pt>
                <c:pt idx="89083">
                  <c:v>44541.5</c:v>
                </c:pt>
                <c:pt idx="89084">
                  <c:v>44542</c:v>
                </c:pt>
                <c:pt idx="89085">
                  <c:v>44542.5</c:v>
                </c:pt>
                <c:pt idx="89086">
                  <c:v>44543</c:v>
                </c:pt>
                <c:pt idx="89087">
                  <c:v>44543.5</c:v>
                </c:pt>
                <c:pt idx="89088">
                  <c:v>44544</c:v>
                </c:pt>
                <c:pt idx="89089">
                  <c:v>44544.5</c:v>
                </c:pt>
                <c:pt idx="89090">
                  <c:v>44545</c:v>
                </c:pt>
                <c:pt idx="89091">
                  <c:v>44545.5</c:v>
                </c:pt>
                <c:pt idx="89092">
                  <c:v>44546</c:v>
                </c:pt>
                <c:pt idx="89093">
                  <c:v>44546.5</c:v>
                </c:pt>
                <c:pt idx="89094">
                  <c:v>44547</c:v>
                </c:pt>
                <c:pt idx="89095">
                  <c:v>44547.5</c:v>
                </c:pt>
                <c:pt idx="89096">
                  <c:v>44548</c:v>
                </c:pt>
                <c:pt idx="89097">
                  <c:v>44548.5</c:v>
                </c:pt>
                <c:pt idx="89098">
                  <c:v>44549</c:v>
                </c:pt>
                <c:pt idx="89099">
                  <c:v>44549.5</c:v>
                </c:pt>
                <c:pt idx="89100">
                  <c:v>44550</c:v>
                </c:pt>
                <c:pt idx="89101">
                  <c:v>44550.5</c:v>
                </c:pt>
                <c:pt idx="89102">
                  <c:v>44551</c:v>
                </c:pt>
                <c:pt idx="89103">
                  <c:v>44551.5</c:v>
                </c:pt>
                <c:pt idx="89104">
                  <c:v>44552</c:v>
                </c:pt>
                <c:pt idx="89105">
                  <c:v>44552.5</c:v>
                </c:pt>
                <c:pt idx="89106">
                  <c:v>44553</c:v>
                </c:pt>
                <c:pt idx="89107">
                  <c:v>44553.5</c:v>
                </c:pt>
                <c:pt idx="89108">
                  <c:v>44554</c:v>
                </c:pt>
                <c:pt idx="89109">
                  <c:v>44554.5</c:v>
                </c:pt>
                <c:pt idx="89110">
                  <c:v>44555</c:v>
                </c:pt>
                <c:pt idx="89111">
                  <c:v>44555.5</c:v>
                </c:pt>
                <c:pt idx="89112">
                  <c:v>44556</c:v>
                </c:pt>
                <c:pt idx="89113">
                  <c:v>44556.5</c:v>
                </c:pt>
                <c:pt idx="89114">
                  <c:v>44557</c:v>
                </c:pt>
                <c:pt idx="89115">
                  <c:v>44557.5</c:v>
                </c:pt>
                <c:pt idx="89116">
                  <c:v>44558</c:v>
                </c:pt>
                <c:pt idx="89117">
                  <c:v>44558.5</c:v>
                </c:pt>
                <c:pt idx="89118">
                  <c:v>44559</c:v>
                </c:pt>
                <c:pt idx="89119">
                  <c:v>44559.5</c:v>
                </c:pt>
                <c:pt idx="89120">
                  <c:v>44560</c:v>
                </c:pt>
                <c:pt idx="89121">
                  <c:v>44560.5</c:v>
                </c:pt>
                <c:pt idx="89122">
                  <c:v>44561</c:v>
                </c:pt>
                <c:pt idx="89123">
                  <c:v>44561.5</c:v>
                </c:pt>
                <c:pt idx="89124">
                  <c:v>44562</c:v>
                </c:pt>
                <c:pt idx="89125">
                  <c:v>44562.5</c:v>
                </c:pt>
                <c:pt idx="89126">
                  <c:v>44563</c:v>
                </c:pt>
                <c:pt idx="89127">
                  <c:v>44563.5</c:v>
                </c:pt>
                <c:pt idx="89128">
                  <c:v>44564</c:v>
                </c:pt>
                <c:pt idx="89129">
                  <c:v>44564.5</c:v>
                </c:pt>
                <c:pt idx="89130">
                  <c:v>44565</c:v>
                </c:pt>
                <c:pt idx="89131">
                  <c:v>44565.5</c:v>
                </c:pt>
                <c:pt idx="89132">
                  <c:v>44566</c:v>
                </c:pt>
                <c:pt idx="89133">
                  <c:v>44566.5</c:v>
                </c:pt>
                <c:pt idx="89134">
                  <c:v>44567</c:v>
                </c:pt>
                <c:pt idx="89135">
                  <c:v>44567.5</c:v>
                </c:pt>
                <c:pt idx="89136">
                  <c:v>44568</c:v>
                </c:pt>
                <c:pt idx="89137">
                  <c:v>44568.5</c:v>
                </c:pt>
                <c:pt idx="89138">
                  <c:v>44569</c:v>
                </c:pt>
                <c:pt idx="89139">
                  <c:v>44569.5</c:v>
                </c:pt>
                <c:pt idx="89140">
                  <c:v>44570</c:v>
                </c:pt>
                <c:pt idx="89141">
                  <c:v>44570.5</c:v>
                </c:pt>
                <c:pt idx="89142">
                  <c:v>44571</c:v>
                </c:pt>
                <c:pt idx="89143">
                  <c:v>44571.5</c:v>
                </c:pt>
                <c:pt idx="89144">
                  <c:v>44572</c:v>
                </c:pt>
                <c:pt idx="89145">
                  <c:v>44572.5</c:v>
                </c:pt>
                <c:pt idx="89146">
                  <c:v>44573</c:v>
                </c:pt>
                <c:pt idx="89147">
                  <c:v>44573.5</c:v>
                </c:pt>
                <c:pt idx="89148">
                  <c:v>44574</c:v>
                </c:pt>
                <c:pt idx="89149">
                  <c:v>44574.5</c:v>
                </c:pt>
                <c:pt idx="89150">
                  <c:v>44575</c:v>
                </c:pt>
                <c:pt idx="89151">
                  <c:v>44575.5</c:v>
                </c:pt>
                <c:pt idx="89152">
                  <c:v>44576</c:v>
                </c:pt>
                <c:pt idx="89153">
                  <c:v>44576.5</c:v>
                </c:pt>
                <c:pt idx="89154">
                  <c:v>44577</c:v>
                </c:pt>
                <c:pt idx="89155">
                  <c:v>44577.5</c:v>
                </c:pt>
                <c:pt idx="89156">
                  <c:v>44578</c:v>
                </c:pt>
                <c:pt idx="89157">
                  <c:v>44578.5</c:v>
                </c:pt>
                <c:pt idx="89158">
                  <c:v>44579</c:v>
                </c:pt>
                <c:pt idx="89159">
                  <c:v>44579.5</c:v>
                </c:pt>
                <c:pt idx="89160">
                  <c:v>44580</c:v>
                </c:pt>
                <c:pt idx="89161">
                  <c:v>44580.5</c:v>
                </c:pt>
                <c:pt idx="89162">
                  <c:v>44581</c:v>
                </c:pt>
                <c:pt idx="89163">
                  <c:v>44581.5</c:v>
                </c:pt>
                <c:pt idx="89164">
                  <c:v>44582</c:v>
                </c:pt>
                <c:pt idx="89165">
                  <c:v>44582.5</c:v>
                </c:pt>
                <c:pt idx="89166">
                  <c:v>44583</c:v>
                </c:pt>
                <c:pt idx="89167">
                  <c:v>44583.5</c:v>
                </c:pt>
                <c:pt idx="89168">
                  <c:v>44584</c:v>
                </c:pt>
                <c:pt idx="89169">
                  <c:v>44584.5</c:v>
                </c:pt>
                <c:pt idx="89170">
                  <c:v>44585</c:v>
                </c:pt>
                <c:pt idx="89171">
                  <c:v>44585.5</c:v>
                </c:pt>
                <c:pt idx="89172">
                  <c:v>44586</c:v>
                </c:pt>
                <c:pt idx="89173">
                  <c:v>44586.5</c:v>
                </c:pt>
                <c:pt idx="89174">
                  <c:v>44587</c:v>
                </c:pt>
                <c:pt idx="89175">
                  <c:v>44587.5</c:v>
                </c:pt>
                <c:pt idx="89176">
                  <c:v>44588</c:v>
                </c:pt>
                <c:pt idx="89177">
                  <c:v>44588.5</c:v>
                </c:pt>
                <c:pt idx="89178">
                  <c:v>44589</c:v>
                </c:pt>
                <c:pt idx="89179">
                  <c:v>44589.5</c:v>
                </c:pt>
                <c:pt idx="89180">
                  <c:v>44590</c:v>
                </c:pt>
                <c:pt idx="89181">
                  <c:v>44590.5</c:v>
                </c:pt>
                <c:pt idx="89182">
                  <c:v>44591</c:v>
                </c:pt>
                <c:pt idx="89183">
                  <c:v>44591.5</c:v>
                </c:pt>
                <c:pt idx="89184">
                  <c:v>44592</c:v>
                </c:pt>
                <c:pt idx="89185">
                  <c:v>44592.5</c:v>
                </c:pt>
                <c:pt idx="89186">
                  <c:v>44593</c:v>
                </c:pt>
                <c:pt idx="89187">
                  <c:v>44593.5</c:v>
                </c:pt>
                <c:pt idx="89188">
                  <c:v>44594</c:v>
                </c:pt>
                <c:pt idx="89189">
                  <c:v>44594.5</c:v>
                </c:pt>
                <c:pt idx="89190">
                  <c:v>44595</c:v>
                </c:pt>
                <c:pt idx="89191">
                  <c:v>44595.5</c:v>
                </c:pt>
                <c:pt idx="89192">
                  <c:v>44596</c:v>
                </c:pt>
                <c:pt idx="89193">
                  <c:v>44596.5</c:v>
                </c:pt>
                <c:pt idx="89194">
                  <c:v>44597</c:v>
                </c:pt>
                <c:pt idx="89195">
                  <c:v>44597.5</c:v>
                </c:pt>
                <c:pt idx="89196">
                  <c:v>44598</c:v>
                </c:pt>
                <c:pt idx="89197">
                  <c:v>44598.5</c:v>
                </c:pt>
                <c:pt idx="89198">
                  <c:v>44599</c:v>
                </c:pt>
                <c:pt idx="89199">
                  <c:v>44599.5</c:v>
                </c:pt>
                <c:pt idx="89200">
                  <c:v>44600</c:v>
                </c:pt>
                <c:pt idx="89201">
                  <c:v>44600.5</c:v>
                </c:pt>
                <c:pt idx="89202">
                  <c:v>44601</c:v>
                </c:pt>
                <c:pt idx="89203">
                  <c:v>44601.5</c:v>
                </c:pt>
                <c:pt idx="89204">
                  <c:v>44602</c:v>
                </c:pt>
                <c:pt idx="89205">
                  <c:v>44602.5</c:v>
                </c:pt>
                <c:pt idx="89206">
                  <c:v>44603</c:v>
                </c:pt>
                <c:pt idx="89207">
                  <c:v>44603.5</c:v>
                </c:pt>
                <c:pt idx="89208">
                  <c:v>44604</c:v>
                </c:pt>
                <c:pt idx="89209">
                  <c:v>44604.5</c:v>
                </c:pt>
                <c:pt idx="89210">
                  <c:v>44605</c:v>
                </c:pt>
                <c:pt idx="89211">
                  <c:v>44605.5</c:v>
                </c:pt>
                <c:pt idx="89212">
                  <c:v>44606</c:v>
                </c:pt>
                <c:pt idx="89213">
                  <c:v>44606.5</c:v>
                </c:pt>
                <c:pt idx="89214">
                  <c:v>44607</c:v>
                </c:pt>
                <c:pt idx="89215">
                  <c:v>44607.5</c:v>
                </c:pt>
                <c:pt idx="89216">
                  <c:v>44608</c:v>
                </c:pt>
                <c:pt idx="89217">
                  <c:v>44608.5</c:v>
                </c:pt>
                <c:pt idx="89218">
                  <c:v>44609</c:v>
                </c:pt>
                <c:pt idx="89219">
                  <c:v>44609.5</c:v>
                </c:pt>
                <c:pt idx="89220">
                  <c:v>44610</c:v>
                </c:pt>
                <c:pt idx="89221">
                  <c:v>44610.5</c:v>
                </c:pt>
                <c:pt idx="89222">
                  <c:v>44611</c:v>
                </c:pt>
                <c:pt idx="89223">
                  <c:v>44611.5</c:v>
                </c:pt>
                <c:pt idx="89224">
                  <c:v>44612</c:v>
                </c:pt>
                <c:pt idx="89225">
                  <c:v>44612.5</c:v>
                </c:pt>
                <c:pt idx="89226">
                  <c:v>44613</c:v>
                </c:pt>
                <c:pt idx="89227">
                  <c:v>44613.5</c:v>
                </c:pt>
                <c:pt idx="89228">
                  <c:v>44614</c:v>
                </c:pt>
                <c:pt idx="89229">
                  <c:v>44614.5</c:v>
                </c:pt>
                <c:pt idx="89230">
                  <c:v>44615</c:v>
                </c:pt>
                <c:pt idx="89231">
                  <c:v>44615.5</c:v>
                </c:pt>
                <c:pt idx="89232">
                  <c:v>44616</c:v>
                </c:pt>
                <c:pt idx="89233">
                  <c:v>44616.5</c:v>
                </c:pt>
                <c:pt idx="89234">
                  <c:v>44617</c:v>
                </c:pt>
                <c:pt idx="89235">
                  <c:v>44617.5</c:v>
                </c:pt>
                <c:pt idx="89236">
                  <c:v>44618</c:v>
                </c:pt>
                <c:pt idx="89237">
                  <c:v>44618.5</c:v>
                </c:pt>
                <c:pt idx="89238">
                  <c:v>44619</c:v>
                </c:pt>
                <c:pt idx="89239">
                  <c:v>44619.5</c:v>
                </c:pt>
                <c:pt idx="89240">
                  <c:v>44620</c:v>
                </c:pt>
                <c:pt idx="89241">
                  <c:v>44620.5</c:v>
                </c:pt>
                <c:pt idx="89242">
                  <c:v>44621</c:v>
                </c:pt>
                <c:pt idx="89243">
                  <c:v>44621.5</c:v>
                </c:pt>
                <c:pt idx="89244">
                  <c:v>44622</c:v>
                </c:pt>
                <c:pt idx="89245">
                  <c:v>44622.5</c:v>
                </c:pt>
                <c:pt idx="89246">
                  <c:v>44623</c:v>
                </c:pt>
                <c:pt idx="89247">
                  <c:v>44623.5</c:v>
                </c:pt>
                <c:pt idx="89248">
                  <c:v>44624</c:v>
                </c:pt>
                <c:pt idx="89249">
                  <c:v>44624.5</c:v>
                </c:pt>
                <c:pt idx="89250">
                  <c:v>44625</c:v>
                </c:pt>
                <c:pt idx="89251">
                  <c:v>44625.5</c:v>
                </c:pt>
                <c:pt idx="89252">
                  <c:v>44626</c:v>
                </c:pt>
                <c:pt idx="89253">
                  <c:v>44626.5</c:v>
                </c:pt>
                <c:pt idx="89254">
                  <c:v>44627</c:v>
                </c:pt>
                <c:pt idx="89255">
                  <c:v>44627.5</c:v>
                </c:pt>
                <c:pt idx="89256">
                  <c:v>44628</c:v>
                </c:pt>
                <c:pt idx="89257">
                  <c:v>44628.5</c:v>
                </c:pt>
                <c:pt idx="89258">
                  <c:v>44629</c:v>
                </c:pt>
                <c:pt idx="89259">
                  <c:v>44629.5</c:v>
                </c:pt>
                <c:pt idx="89260">
                  <c:v>44630</c:v>
                </c:pt>
                <c:pt idx="89261">
                  <c:v>44630.5</c:v>
                </c:pt>
                <c:pt idx="89262">
                  <c:v>44631</c:v>
                </c:pt>
                <c:pt idx="89263">
                  <c:v>44631.5</c:v>
                </c:pt>
                <c:pt idx="89264">
                  <c:v>44632</c:v>
                </c:pt>
                <c:pt idx="89265">
                  <c:v>44632.5</c:v>
                </c:pt>
                <c:pt idx="89266">
                  <c:v>44633</c:v>
                </c:pt>
                <c:pt idx="89267">
                  <c:v>44633.5</c:v>
                </c:pt>
                <c:pt idx="89268">
                  <c:v>44634</c:v>
                </c:pt>
                <c:pt idx="89269">
                  <c:v>44634.5</c:v>
                </c:pt>
                <c:pt idx="89270">
                  <c:v>44635</c:v>
                </c:pt>
                <c:pt idx="89271">
                  <c:v>44635.5</c:v>
                </c:pt>
                <c:pt idx="89272">
                  <c:v>44636</c:v>
                </c:pt>
                <c:pt idx="89273">
                  <c:v>44636.5</c:v>
                </c:pt>
                <c:pt idx="89274">
                  <c:v>44637</c:v>
                </c:pt>
                <c:pt idx="89275">
                  <c:v>44637.5</c:v>
                </c:pt>
                <c:pt idx="89276">
                  <c:v>44638</c:v>
                </c:pt>
                <c:pt idx="89277">
                  <c:v>44638.5</c:v>
                </c:pt>
                <c:pt idx="89278">
                  <c:v>44639</c:v>
                </c:pt>
                <c:pt idx="89279">
                  <c:v>44639.5</c:v>
                </c:pt>
                <c:pt idx="89280">
                  <c:v>44640</c:v>
                </c:pt>
                <c:pt idx="89281">
                  <c:v>44640.5</c:v>
                </c:pt>
                <c:pt idx="89282">
                  <c:v>44641</c:v>
                </c:pt>
                <c:pt idx="89283">
                  <c:v>44641.5</c:v>
                </c:pt>
                <c:pt idx="89284">
                  <c:v>44642</c:v>
                </c:pt>
                <c:pt idx="89285">
                  <c:v>44642.5</c:v>
                </c:pt>
                <c:pt idx="89286">
                  <c:v>44643</c:v>
                </c:pt>
                <c:pt idx="89287">
                  <c:v>44643.5</c:v>
                </c:pt>
                <c:pt idx="89288">
                  <c:v>44644</c:v>
                </c:pt>
                <c:pt idx="89289">
                  <c:v>44644.5</c:v>
                </c:pt>
                <c:pt idx="89290">
                  <c:v>44645</c:v>
                </c:pt>
                <c:pt idx="89291">
                  <c:v>44645.5</c:v>
                </c:pt>
                <c:pt idx="89292">
                  <c:v>44646</c:v>
                </c:pt>
                <c:pt idx="89293">
                  <c:v>44646.5</c:v>
                </c:pt>
                <c:pt idx="89294">
                  <c:v>44647</c:v>
                </c:pt>
                <c:pt idx="89295">
                  <c:v>44647.5</c:v>
                </c:pt>
                <c:pt idx="89296">
                  <c:v>44648</c:v>
                </c:pt>
                <c:pt idx="89297">
                  <c:v>44648.5</c:v>
                </c:pt>
                <c:pt idx="89298">
                  <c:v>44649</c:v>
                </c:pt>
                <c:pt idx="89299">
                  <c:v>44649.5</c:v>
                </c:pt>
                <c:pt idx="89300">
                  <c:v>44650</c:v>
                </c:pt>
                <c:pt idx="89301">
                  <c:v>44650.5</c:v>
                </c:pt>
                <c:pt idx="89302">
                  <c:v>44651</c:v>
                </c:pt>
                <c:pt idx="89303">
                  <c:v>44651.5</c:v>
                </c:pt>
                <c:pt idx="89304">
                  <c:v>44652</c:v>
                </c:pt>
                <c:pt idx="89305">
                  <c:v>44652.5</c:v>
                </c:pt>
                <c:pt idx="89306">
                  <c:v>44653</c:v>
                </c:pt>
                <c:pt idx="89307">
                  <c:v>44653.5</c:v>
                </c:pt>
                <c:pt idx="89308">
                  <c:v>44654</c:v>
                </c:pt>
                <c:pt idx="89309">
                  <c:v>44654.5</c:v>
                </c:pt>
                <c:pt idx="89310">
                  <c:v>44655</c:v>
                </c:pt>
                <c:pt idx="89311">
                  <c:v>44655.5</c:v>
                </c:pt>
                <c:pt idx="89312">
                  <c:v>44656</c:v>
                </c:pt>
                <c:pt idx="89313">
                  <c:v>44656.5</c:v>
                </c:pt>
                <c:pt idx="89314">
                  <c:v>44657</c:v>
                </c:pt>
                <c:pt idx="89315">
                  <c:v>44657.5</c:v>
                </c:pt>
                <c:pt idx="89316">
                  <c:v>44658</c:v>
                </c:pt>
                <c:pt idx="89317">
                  <c:v>44658.5</c:v>
                </c:pt>
                <c:pt idx="89318">
                  <c:v>44659</c:v>
                </c:pt>
                <c:pt idx="89319">
                  <c:v>44659.5</c:v>
                </c:pt>
                <c:pt idx="89320">
                  <c:v>44660</c:v>
                </c:pt>
                <c:pt idx="89321">
                  <c:v>44660.5</c:v>
                </c:pt>
                <c:pt idx="89322">
                  <c:v>44661</c:v>
                </c:pt>
                <c:pt idx="89323">
                  <c:v>44661.5</c:v>
                </c:pt>
                <c:pt idx="89324">
                  <c:v>44662</c:v>
                </c:pt>
                <c:pt idx="89325">
                  <c:v>44662.5</c:v>
                </c:pt>
                <c:pt idx="89326">
                  <c:v>44663</c:v>
                </c:pt>
                <c:pt idx="89327">
                  <c:v>44663.5</c:v>
                </c:pt>
                <c:pt idx="89328">
                  <c:v>44664</c:v>
                </c:pt>
                <c:pt idx="89329">
                  <c:v>44664.5</c:v>
                </c:pt>
                <c:pt idx="89330">
                  <c:v>44665</c:v>
                </c:pt>
                <c:pt idx="89331">
                  <c:v>44665.5</c:v>
                </c:pt>
                <c:pt idx="89332">
                  <c:v>44666</c:v>
                </c:pt>
                <c:pt idx="89333">
                  <c:v>44666.5</c:v>
                </c:pt>
                <c:pt idx="89334">
                  <c:v>44667</c:v>
                </c:pt>
                <c:pt idx="89335">
                  <c:v>44667.5</c:v>
                </c:pt>
                <c:pt idx="89336">
                  <c:v>44668</c:v>
                </c:pt>
                <c:pt idx="89337">
                  <c:v>44668.5</c:v>
                </c:pt>
                <c:pt idx="89338">
                  <c:v>44669</c:v>
                </c:pt>
                <c:pt idx="89339">
                  <c:v>44669.5</c:v>
                </c:pt>
                <c:pt idx="89340">
                  <c:v>44670</c:v>
                </c:pt>
                <c:pt idx="89341">
                  <c:v>44670.5</c:v>
                </c:pt>
                <c:pt idx="89342">
                  <c:v>44671</c:v>
                </c:pt>
                <c:pt idx="89343">
                  <c:v>44671.5</c:v>
                </c:pt>
                <c:pt idx="89344">
                  <c:v>44672</c:v>
                </c:pt>
                <c:pt idx="89345">
                  <c:v>44672.5</c:v>
                </c:pt>
                <c:pt idx="89346">
                  <c:v>44673</c:v>
                </c:pt>
                <c:pt idx="89347">
                  <c:v>44673.5</c:v>
                </c:pt>
                <c:pt idx="89348">
                  <c:v>44674</c:v>
                </c:pt>
                <c:pt idx="89349">
                  <c:v>44674.5</c:v>
                </c:pt>
                <c:pt idx="89350">
                  <c:v>44675</c:v>
                </c:pt>
                <c:pt idx="89351">
                  <c:v>44675.5</c:v>
                </c:pt>
                <c:pt idx="89352">
                  <c:v>44676</c:v>
                </c:pt>
                <c:pt idx="89353">
                  <c:v>44676.5</c:v>
                </c:pt>
                <c:pt idx="89354">
                  <c:v>44677</c:v>
                </c:pt>
                <c:pt idx="89355">
                  <c:v>44677.5</c:v>
                </c:pt>
                <c:pt idx="89356">
                  <c:v>44678</c:v>
                </c:pt>
                <c:pt idx="89357">
                  <c:v>44678.5</c:v>
                </c:pt>
                <c:pt idx="89358">
                  <c:v>44679</c:v>
                </c:pt>
                <c:pt idx="89359">
                  <c:v>44679.5</c:v>
                </c:pt>
                <c:pt idx="89360">
                  <c:v>44680</c:v>
                </c:pt>
                <c:pt idx="89361">
                  <c:v>44680.5</c:v>
                </c:pt>
                <c:pt idx="89362">
                  <c:v>44681</c:v>
                </c:pt>
                <c:pt idx="89363">
                  <c:v>44681.5</c:v>
                </c:pt>
                <c:pt idx="89364">
                  <c:v>44682</c:v>
                </c:pt>
                <c:pt idx="89365">
                  <c:v>44682.5</c:v>
                </c:pt>
                <c:pt idx="89366">
                  <c:v>44683</c:v>
                </c:pt>
                <c:pt idx="89367">
                  <c:v>44683.5</c:v>
                </c:pt>
                <c:pt idx="89368">
                  <c:v>44684</c:v>
                </c:pt>
                <c:pt idx="89369">
                  <c:v>44684.5</c:v>
                </c:pt>
                <c:pt idx="89370">
                  <c:v>44685</c:v>
                </c:pt>
                <c:pt idx="89371">
                  <c:v>44685.5</c:v>
                </c:pt>
                <c:pt idx="89372">
                  <c:v>44686</c:v>
                </c:pt>
                <c:pt idx="89373">
                  <c:v>44686.5</c:v>
                </c:pt>
                <c:pt idx="89374">
                  <c:v>44687</c:v>
                </c:pt>
                <c:pt idx="89375">
                  <c:v>44687.5</c:v>
                </c:pt>
                <c:pt idx="89376">
                  <c:v>44688</c:v>
                </c:pt>
                <c:pt idx="89377">
                  <c:v>44688.5</c:v>
                </c:pt>
                <c:pt idx="89378">
                  <c:v>44689</c:v>
                </c:pt>
                <c:pt idx="89379">
                  <c:v>44689.5</c:v>
                </c:pt>
                <c:pt idx="89380">
                  <c:v>44690</c:v>
                </c:pt>
                <c:pt idx="89381">
                  <c:v>44690.5</c:v>
                </c:pt>
                <c:pt idx="89382">
                  <c:v>44691</c:v>
                </c:pt>
                <c:pt idx="89383">
                  <c:v>44691.5</c:v>
                </c:pt>
                <c:pt idx="89384">
                  <c:v>44692</c:v>
                </c:pt>
                <c:pt idx="89385">
                  <c:v>44692.5</c:v>
                </c:pt>
                <c:pt idx="89386">
                  <c:v>44693</c:v>
                </c:pt>
                <c:pt idx="89387">
                  <c:v>44693.5</c:v>
                </c:pt>
                <c:pt idx="89388">
                  <c:v>44694</c:v>
                </c:pt>
                <c:pt idx="89389">
                  <c:v>44694.5</c:v>
                </c:pt>
                <c:pt idx="89390">
                  <c:v>44695</c:v>
                </c:pt>
                <c:pt idx="89391">
                  <c:v>44695.5</c:v>
                </c:pt>
                <c:pt idx="89392">
                  <c:v>44696</c:v>
                </c:pt>
                <c:pt idx="89393">
                  <c:v>44696.5</c:v>
                </c:pt>
                <c:pt idx="89394">
                  <c:v>44697</c:v>
                </c:pt>
                <c:pt idx="89395">
                  <c:v>44697.5</c:v>
                </c:pt>
                <c:pt idx="89396">
                  <c:v>44698</c:v>
                </c:pt>
                <c:pt idx="89397">
                  <c:v>44698.5</c:v>
                </c:pt>
                <c:pt idx="89398">
                  <c:v>44699</c:v>
                </c:pt>
                <c:pt idx="89399">
                  <c:v>44699.5</c:v>
                </c:pt>
                <c:pt idx="89400">
                  <c:v>44700</c:v>
                </c:pt>
                <c:pt idx="89401">
                  <c:v>44700.5</c:v>
                </c:pt>
                <c:pt idx="89402">
                  <c:v>44701</c:v>
                </c:pt>
                <c:pt idx="89403">
                  <c:v>44701.5</c:v>
                </c:pt>
                <c:pt idx="89404">
                  <c:v>44702</c:v>
                </c:pt>
                <c:pt idx="89405">
                  <c:v>44702.5</c:v>
                </c:pt>
                <c:pt idx="89406">
                  <c:v>44703</c:v>
                </c:pt>
                <c:pt idx="89407">
                  <c:v>44703.5</c:v>
                </c:pt>
                <c:pt idx="89408">
                  <c:v>44704</c:v>
                </c:pt>
                <c:pt idx="89409">
                  <c:v>44704.5</c:v>
                </c:pt>
                <c:pt idx="89410">
                  <c:v>44705</c:v>
                </c:pt>
                <c:pt idx="89411">
                  <c:v>44705.5</c:v>
                </c:pt>
                <c:pt idx="89412">
                  <c:v>44706</c:v>
                </c:pt>
                <c:pt idx="89413">
                  <c:v>44706.5</c:v>
                </c:pt>
                <c:pt idx="89414">
                  <c:v>44707</c:v>
                </c:pt>
                <c:pt idx="89415">
                  <c:v>44707.5</c:v>
                </c:pt>
                <c:pt idx="89416">
                  <c:v>44708</c:v>
                </c:pt>
                <c:pt idx="89417">
                  <c:v>44708.5</c:v>
                </c:pt>
                <c:pt idx="89418">
                  <c:v>44709</c:v>
                </c:pt>
                <c:pt idx="89419">
                  <c:v>44709.5</c:v>
                </c:pt>
                <c:pt idx="89420">
                  <c:v>44710</c:v>
                </c:pt>
                <c:pt idx="89421">
                  <c:v>44710.5</c:v>
                </c:pt>
                <c:pt idx="89422">
                  <c:v>44711</c:v>
                </c:pt>
                <c:pt idx="89423">
                  <c:v>44711.5</c:v>
                </c:pt>
                <c:pt idx="89424">
                  <c:v>44712</c:v>
                </c:pt>
                <c:pt idx="89425">
                  <c:v>44712.5</c:v>
                </c:pt>
                <c:pt idx="89426">
                  <c:v>44713</c:v>
                </c:pt>
                <c:pt idx="89427">
                  <c:v>44713.5</c:v>
                </c:pt>
                <c:pt idx="89428">
                  <c:v>44714</c:v>
                </c:pt>
                <c:pt idx="89429">
                  <c:v>44714.5</c:v>
                </c:pt>
                <c:pt idx="89430">
                  <c:v>44715</c:v>
                </c:pt>
                <c:pt idx="89431">
                  <c:v>44715.5</c:v>
                </c:pt>
                <c:pt idx="89432">
                  <c:v>44716</c:v>
                </c:pt>
                <c:pt idx="89433">
                  <c:v>44716.5</c:v>
                </c:pt>
                <c:pt idx="89434">
                  <c:v>44717</c:v>
                </c:pt>
                <c:pt idx="89435">
                  <c:v>44717.5</c:v>
                </c:pt>
                <c:pt idx="89436">
                  <c:v>44718</c:v>
                </c:pt>
                <c:pt idx="89437">
                  <c:v>44718.5</c:v>
                </c:pt>
                <c:pt idx="89438">
                  <c:v>44719</c:v>
                </c:pt>
                <c:pt idx="89439">
                  <c:v>44719.5</c:v>
                </c:pt>
                <c:pt idx="89440">
                  <c:v>44720</c:v>
                </c:pt>
                <c:pt idx="89441">
                  <c:v>44720.5</c:v>
                </c:pt>
                <c:pt idx="89442">
                  <c:v>44721</c:v>
                </c:pt>
                <c:pt idx="89443">
                  <c:v>44721.5</c:v>
                </c:pt>
                <c:pt idx="89444">
                  <c:v>44722</c:v>
                </c:pt>
                <c:pt idx="89445">
                  <c:v>44722.5</c:v>
                </c:pt>
                <c:pt idx="89446">
                  <c:v>44723</c:v>
                </c:pt>
                <c:pt idx="89447">
                  <c:v>44723.5</c:v>
                </c:pt>
                <c:pt idx="89448">
                  <c:v>44724</c:v>
                </c:pt>
                <c:pt idx="89449">
                  <c:v>44724.5</c:v>
                </c:pt>
                <c:pt idx="89450">
                  <c:v>44725</c:v>
                </c:pt>
                <c:pt idx="89451">
                  <c:v>44725.5</c:v>
                </c:pt>
                <c:pt idx="89452">
                  <c:v>44726</c:v>
                </c:pt>
                <c:pt idx="89453">
                  <c:v>44726.5</c:v>
                </c:pt>
                <c:pt idx="89454">
                  <c:v>44727</c:v>
                </c:pt>
                <c:pt idx="89455">
                  <c:v>44727.5</c:v>
                </c:pt>
                <c:pt idx="89456">
                  <c:v>44728</c:v>
                </c:pt>
                <c:pt idx="89457">
                  <c:v>44728.5</c:v>
                </c:pt>
                <c:pt idx="89458">
                  <c:v>44729</c:v>
                </c:pt>
                <c:pt idx="89459">
                  <c:v>44729.5</c:v>
                </c:pt>
                <c:pt idx="89460">
                  <c:v>44730</c:v>
                </c:pt>
                <c:pt idx="89461">
                  <c:v>44730.5</c:v>
                </c:pt>
                <c:pt idx="89462">
                  <c:v>44731</c:v>
                </c:pt>
                <c:pt idx="89463">
                  <c:v>44731.5</c:v>
                </c:pt>
                <c:pt idx="89464">
                  <c:v>44732</c:v>
                </c:pt>
                <c:pt idx="89465">
                  <c:v>44732.5</c:v>
                </c:pt>
                <c:pt idx="89466">
                  <c:v>44733</c:v>
                </c:pt>
                <c:pt idx="89467">
                  <c:v>44733.5</c:v>
                </c:pt>
                <c:pt idx="89468">
                  <c:v>44734</c:v>
                </c:pt>
                <c:pt idx="89469">
                  <c:v>44734.5</c:v>
                </c:pt>
                <c:pt idx="89470">
                  <c:v>44735</c:v>
                </c:pt>
                <c:pt idx="89471">
                  <c:v>44735.5</c:v>
                </c:pt>
                <c:pt idx="89472">
                  <c:v>44736</c:v>
                </c:pt>
                <c:pt idx="89473">
                  <c:v>44736.5</c:v>
                </c:pt>
                <c:pt idx="89474">
                  <c:v>44737</c:v>
                </c:pt>
                <c:pt idx="89475">
                  <c:v>44737.5</c:v>
                </c:pt>
                <c:pt idx="89476">
                  <c:v>44738</c:v>
                </c:pt>
                <c:pt idx="89477">
                  <c:v>44738.5</c:v>
                </c:pt>
                <c:pt idx="89478">
                  <c:v>44739</c:v>
                </c:pt>
                <c:pt idx="89479">
                  <c:v>44739.5</c:v>
                </c:pt>
                <c:pt idx="89480">
                  <c:v>44740</c:v>
                </c:pt>
                <c:pt idx="89481">
                  <c:v>44740.5</c:v>
                </c:pt>
                <c:pt idx="89482">
                  <c:v>44741</c:v>
                </c:pt>
                <c:pt idx="89483">
                  <c:v>44741.5</c:v>
                </c:pt>
                <c:pt idx="89484">
                  <c:v>44742</c:v>
                </c:pt>
                <c:pt idx="89485">
                  <c:v>44742.5</c:v>
                </c:pt>
                <c:pt idx="89486">
                  <c:v>44743</c:v>
                </c:pt>
                <c:pt idx="89487">
                  <c:v>44743.5</c:v>
                </c:pt>
                <c:pt idx="89488">
                  <c:v>44744</c:v>
                </c:pt>
                <c:pt idx="89489">
                  <c:v>44744.5</c:v>
                </c:pt>
                <c:pt idx="89490">
                  <c:v>44745</c:v>
                </c:pt>
                <c:pt idx="89491">
                  <c:v>44745.5</c:v>
                </c:pt>
                <c:pt idx="89492">
                  <c:v>44746</c:v>
                </c:pt>
                <c:pt idx="89493">
                  <c:v>44746.5</c:v>
                </c:pt>
                <c:pt idx="89494">
                  <c:v>44747</c:v>
                </c:pt>
                <c:pt idx="89495">
                  <c:v>44747.5</c:v>
                </c:pt>
                <c:pt idx="89496">
                  <c:v>44748</c:v>
                </c:pt>
                <c:pt idx="89497">
                  <c:v>44748.5</c:v>
                </c:pt>
                <c:pt idx="89498">
                  <c:v>44749</c:v>
                </c:pt>
                <c:pt idx="89499">
                  <c:v>44749.5</c:v>
                </c:pt>
                <c:pt idx="89500">
                  <c:v>44750</c:v>
                </c:pt>
                <c:pt idx="89501">
                  <c:v>44750.5</c:v>
                </c:pt>
                <c:pt idx="89502">
                  <c:v>44751</c:v>
                </c:pt>
                <c:pt idx="89503">
                  <c:v>44751.5</c:v>
                </c:pt>
                <c:pt idx="89504">
                  <c:v>44752</c:v>
                </c:pt>
                <c:pt idx="89505">
                  <c:v>44752.5</c:v>
                </c:pt>
                <c:pt idx="89506">
                  <c:v>44753</c:v>
                </c:pt>
                <c:pt idx="89507">
                  <c:v>44753.5</c:v>
                </c:pt>
                <c:pt idx="89508">
                  <c:v>44754</c:v>
                </c:pt>
                <c:pt idx="89509">
                  <c:v>44754.5</c:v>
                </c:pt>
                <c:pt idx="89510">
                  <c:v>44755</c:v>
                </c:pt>
                <c:pt idx="89511">
                  <c:v>44755.5</c:v>
                </c:pt>
                <c:pt idx="89512">
                  <c:v>44756</c:v>
                </c:pt>
                <c:pt idx="89513">
                  <c:v>44756.5</c:v>
                </c:pt>
                <c:pt idx="89514">
                  <c:v>44757</c:v>
                </c:pt>
                <c:pt idx="89515">
                  <c:v>44757.5</c:v>
                </c:pt>
                <c:pt idx="89516">
                  <c:v>44758</c:v>
                </c:pt>
                <c:pt idx="89517">
                  <c:v>44758.5</c:v>
                </c:pt>
                <c:pt idx="89518">
                  <c:v>44759</c:v>
                </c:pt>
                <c:pt idx="89519">
                  <c:v>44759.5</c:v>
                </c:pt>
                <c:pt idx="89520">
                  <c:v>44760</c:v>
                </c:pt>
                <c:pt idx="89521">
                  <c:v>44760.5</c:v>
                </c:pt>
                <c:pt idx="89522">
                  <c:v>44761</c:v>
                </c:pt>
                <c:pt idx="89523">
                  <c:v>44761.5</c:v>
                </c:pt>
                <c:pt idx="89524">
                  <c:v>44762</c:v>
                </c:pt>
                <c:pt idx="89525">
                  <c:v>44762.5</c:v>
                </c:pt>
                <c:pt idx="89526">
                  <c:v>44763</c:v>
                </c:pt>
                <c:pt idx="89527">
                  <c:v>44763.5</c:v>
                </c:pt>
                <c:pt idx="89528">
                  <c:v>44764</c:v>
                </c:pt>
                <c:pt idx="89529">
                  <c:v>44764.5</c:v>
                </c:pt>
                <c:pt idx="89530">
                  <c:v>44765</c:v>
                </c:pt>
                <c:pt idx="89531">
                  <c:v>44765.5</c:v>
                </c:pt>
                <c:pt idx="89532">
                  <c:v>44766</c:v>
                </c:pt>
                <c:pt idx="89533">
                  <c:v>44766.5</c:v>
                </c:pt>
                <c:pt idx="89534">
                  <c:v>44767</c:v>
                </c:pt>
                <c:pt idx="89535">
                  <c:v>44767.5</c:v>
                </c:pt>
                <c:pt idx="89536">
                  <c:v>44768</c:v>
                </c:pt>
                <c:pt idx="89537">
                  <c:v>44768.5</c:v>
                </c:pt>
                <c:pt idx="89538">
                  <c:v>44769</c:v>
                </c:pt>
                <c:pt idx="89539">
                  <c:v>44769.5</c:v>
                </c:pt>
                <c:pt idx="89540">
                  <c:v>44770</c:v>
                </c:pt>
                <c:pt idx="89541">
                  <c:v>44770.5</c:v>
                </c:pt>
                <c:pt idx="89542">
                  <c:v>44771</c:v>
                </c:pt>
                <c:pt idx="89543">
                  <c:v>44771.5</c:v>
                </c:pt>
                <c:pt idx="89544">
                  <c:v>44772</c:v>
                </c:pt>
                <c:pt idx="89545">
                  <c:v>44772.5</c:v>
                </c:pt>
                <c:pt idx="89546">
                  <c:v>44773</c:v>
                </c:pt>
                <c:pt idx="89547">
                  <c:v>44773.5</c:v>
                </c:pt>
                <c:pt idx="89548">
                  <c:v>44774</c:v>
                </c:pt>
                <c:pt idx="89549">
                  <c:v>44774.5</c:v>
                </c:pt>
                <c:pt idx="89550">
                  <c:v>44775</c:v>
                </c:pt>
                <c:pt idx="89551">
                  <c:v>44775.5</c:v>
                </c:pt>
                <c:pt idx="89552">
                  <c:v>44776</c:v>
                </c:pt>
                <c:pt idx="89553">
                  <c:v>44776.5</c:v>
                </c:pt>
                <c:pt idx="89554">
                  <c:v>44777</c:v>
                </c:pt>
                <c:pt idx="89555">
                  <c:v>44777.5</c:v>
                </c:pt>
                <c:pt idx="89556">
                  <c:v>44778</c:v>
                </c:pt>
                <c:pt idx="89557">
                  <c:v>44778.5</c:v>
                </c:pt>
                <c:pt idx="89558">
                  <c:v>44779</c:v>
                </c:pt>
                <c:pt idx="89559">
                  <c:v>44779.5</c:v>
                </c:pt>
                <c:pt idx="89560">
                  <c:v>44780</c:v>
                </c:pt>
                <c:pt idx="89561">
                  <c:v>44780.5</c:v>
                </c:pt>
                <c:pt idx="89562">
                  <c:v>44781</c:v>
                </c:pt>
                <c:pt idx="89563">
                  <c:v>44781.5</c:v>
                </c:pt>
                <c:pt idx="89564">
                  <c:v>44782</c:v>
                </c:pt>
                <c:pt idx="89565">
                  <c:v>44782.5</c:v>
                </c:pt>
                <c:pt idx="89566">
                  <c:v>44783</c:v>
                </c:pt>
                <c:pt idx="89567">
                  <c:v>44783.5</c:v>
                </c:pt>
                <c:pt idx="89568">
                  <c:v>44784</c:v>
                </c:pt>
                <c:pt idx="89569">
                  <c:v>44784.5</c:v>
                </c:pt>
                <c:pt idx="89570">
                  <c:v>44785</c:v>
                </c:pt>
                <c:pt idx="89571">
                  <c:v>44785.5</c:v>
                </c:pt>
                <c:pt idx="89572">
                  <c:v>44786</c:v>
                </c:pt>
                <c:pt idx="89573">
                  <c:v>44786.5</c:v>
                </c:pt>
                <c:pt idx="89574">
                  <c:v>44787</c:v>
                </c:pt>
                <c:pt idx="89575">
                  <c:v>44787.5</c:v>
                </c:pt>
                <c:pt idx="89576">
                  <c:v>44788</c:v>
                </c:pt>
                <c:pt idx="89577">
                  <c:v>44788.5</c:v>
                </c:pt>
                <c:pt idx="89578">
                  <c:v>44789</c:v>
                </c:pt>
                <c:pt idx="89579">
                  <c:v>44789.5</c:v>
                </c:pt>
                <c:pt idx="89580">
                  <c:v>44790</c:v>
                </c:pt>
                <c:pt idx="89581">
                  <c:v>44790.5</c:v>
                </c:pt>
                <c:pt idx="89582">
                  <c:v>44791</c:v>
                </c:pt>
                <c:pt idx="89583">
                  <c:v>44791.5</c:v>
                </c:pt>
                <c:pt idx="89584">
                  <c:v>44792</c:v>
                </c:pt>
                <c:pt idx="89585">
                  <c:v>44792.5</c:v>
                </c:pt>
                <c:pt idx="89586">
                  <c:v>44793</c:v>
                </c:pt>
                <c:pt idx="89587">
                  <c:v>44793.5</c:v>
                </c:pt>
                <c:pt idx="89588">
                  <c:v>44794</c:v>
                </c:pt>
                <c:pt idx="89589">
                  <c:v>44794.5</c:v>
                </c:pt>
                <c:pt idx="89590">
                  <c:v>44795</c:v>
                </c:pt>
                <c:pt idx="89591">
                  <c:v>44795.5</c:v>
                </c:pt>
                <c:pt idx="89592">
                  <c:v>44796</c:v>
                </c:pt>
                <c:pt idx="89593">
                  <c:v>44796.5</c:v>
                </c:pt>
                <c:pt idx="89594">
                  <c:v>44797</c:v>
                </c:pt>
                <c:pt idx="89595">
                  <c:v>44797.5</c:v>
                </c:pt>
                <c:pt idx="89596">
                  <c:v>44798</c:v>
                </c:pt>
                <c:pt idx="89597">
                  <c:v>44798.5</c:v>
                </c:pt>
                <c:pt idx="89598">
                  <c:v>44799</c:v>
                </c:pt>
                <c:pt idx="89599">
                  <c:v>44799.5</c:v>
                </c:pt>
                <c:pt idx="89600">
                  <c:v>44800</c:v>
                </c:pt>
                <c:pt idx="89601">
                  <c:v>44800.5</c:v>
                </c:pt>
                <c:pt idx="89602">
                  <c:v>44801</c:v>
                </c:pt>
                <c:pt idx="89603">
                  <c:v>44801.5</c:v>
                </c:pt>
                <c:pt idx="89604">
                  <c:v>44802</c:v>
                </c:pt>
                <c:pt idx="89605">
                  <c:v>44802.5</c:v>
                </c:pt>
                <c:pt idx="89606">
                  <c:v>44803</c:v>
                </c:pt>
                <c:pt idx="89607">
                  <c:v>44803.5</c:v>
                </c:pt>
                <c:pt idx="89608">
                  <c:v>44804</c:v>
                </c:pt>
                <c:pt idx="89609">
                  <c:v>44804.5</c:v>
                </c:pt>
                <c:pt idx="89610">
                  <c:v>44805</c:v>
                </c:pt>
                <c:pt idx="89611">
                  <c:v>44805.5</c:v>
                </c:pt>
                <c:pt idx="89612">
                  <c:v>44806</c:v>
                </c:pt>
                <c:pt idx="89613">
                  <c:v>44806.5</c:v>
                </c:pt>
                <c:pt idx="89614">
                  <c:v>44807</c:v>
                </c:pt>
                <c:pt idx="89615">
                  <c:v>44807.5</c:v>
                </c:pt>
                <c:pt idx="89616">
                  <c:v>44808</c:v>
                </c:pt>
                <c:pt idx="89617">
                  <c:v>44808.5</c:v>
                </c:pt>
                <c:pt idx="89618">
                  <c:v>44809</c:v>
                </c:pt>
                <c:pt idx="89619">
                  <c:v>44809.5</c:v>
                </c:pt>
                <c:pt idx="89620">
                  <c:v>44810</c:v>
                </c:pt>
                <c:pt idx="89621">
                  <c:v>44810.5</c:v>
                </c:pt>
                <c:pt idx="89622">
                  <c:v>44811</c:v>
                </c:pt>
                <c:pt idx="89623">
                  <c:v>44811.5</c:v>
                </c:pt>
                <c:pt idx="89624">
                  <c:v>44812</c:v>
                </c:pt>
                <c:pt idx="89625">
                  <c:v>44812.5</c:v>
                </c:pt>
                <c:pt idx="89626">
                  <c:v>44813</c:v>
                </c:pt>
                <c:pt idx="89627">
                  <c:v>44813.5</c:v>
                </c:pt>
                <c:pt idx="89628">
                  <c:v>44814</c:v>
                </c:pt>
                <c:pt idx="89629">
                  <c:v>44814.5</c:v>
                </c:pt>
                <c:pt idx="89630">
                  <c:v>44815</c:v>
                </c:pt>
                <c:pt idx="89631">
                  <c:v>44815.5</c:v>
                </c:pt>
                <c:pt idx="89632">
                  <c:v>44816</c:v>
                </c:pt>
                <c:pt idx="89633">
                  <c:v>44816.5</c:v>
                </c:pt>
                <c:pt idx="89634">
                  <c:v>44817</c:v>
                </c:pt>
                <c:pt idx="89635">
                  <c:v>44817.5</c:v>
                </c:pt>
                <c:pt idx="89636">
                  <c:v>44818</c:v>
                </c:pt>
                <c:pt idx="89637">
                  <c:v>44818.5</c:v>
                </c:pt>
                <c:pt idx="89638">
                  <c:v>44819</c:v>
                </c:pt>
                <c:pt idx="89639">
                  <c:v>44819.5</c:v>
                </c:pt>
                <c:pt idx="89640">
                  <c:v>44820</c:v>
                </c:pt>
                <c:pt idx="89641">
                  <c:v>44820.5</c:v>
                </c:pt>
                <c:pt idx="89642">
                  <c:v>44821</c:v>
                </c:pt>
                <c:pt idx="89643">
                  <c:v>44821.5</c:v>
                </c:pt>
                <c:pt idx="89644">
                  <c:v>44822</c:v>
                </c:pt>
                <c:pt idx="89645">
                  <c:v>44822.5</c:v>
                </c:pt>
                <c:pt idx="89646">
                  <c:v>44823</c:v>
                </c:pt>
                <c:pt idx="89647">
                  <c:v>44823.5</c:v>
                </c:pt>
                <c:pt idx="89648">
                  <c:v>44824</c:v>
                </c:pt>
                <c:pt idx="89649">
                  <c:v>44824.5</c:v>
                </c:pt>
                <c:pt idx="89650">
                  <c:v>44825</c:v>
                </c:pt>
                <c:pt idx="89651">
                  <c:v>44825.5</c:v>
                </c:pt>
                <c:pt idx="89652">
                  <c:v>44826</c:v>
                </c:pt>
                <c:pt idx="89653">
                  <c:v>44826.5</c:v>
                </c:pt>
                <c:pt idx="89654">
                  <c:v>44827</c:v>
                </c:pt>
                <c:pt idx="89655">
                  <c:v>44827.5</c:v>
                </c:pt>
                <c:pt idx="89656">
                  <c:v>44828</c:v>
                </c:pt>
                <c:pt idx="89657">
                  <c:v>44828.5</c:v>
                </c:pt>
                <c:pt idx="89658">
                  <c:v>44829</c:v>
                </c:pt>
                <c:pt idx="89659">
                  <c:v>44829.5</c:v>
                </c:pt>
                <c:pt idx="89660">
                  <c:v>44830</c:v>
                </c:pt>
                <c:pt idx="89661">
                  <c:v>44830.5</c:v>
                </c:pt>
                <c:pt idx="89662">
                  <c:v>44831</c:v>
                </c:pt>
                <c:pt idx="89663">
                  <c:v>44831.5</c:v>
                </c:pt>
                <c:pt idx="89664">
                  <c:v>44832</c:v>
                </c:pt>
                <c:pt idx="89665">
                  <c:v>44832.5</c:v>
                </c:pt>
                <c:pt idx="89666">
                  <c:v>44833</c:v>
                </c:pt>
                <c:pt idx="89667">
                  <c:v>44833.5</c:v>
                </c:pt>
                <c:pt idx="89668">
                  <c:v>44834</c:v>
                </c:pt>
                <c:pt idx="89669">
                  <c:v>44834.5</c:v>
                </c:pt>
                <c:pt idx="89670">
                  <c:v>44835</c:v>
                </c:pt>
                <c:pt idx="89671">
                  <c:v>44835.5</c:v>
                </c:pt>
                <c:pt idx="89672">
                  <c:v>44836</c:v>
                </c:pt>
                <c:pt idx="89673">
                  <c:v>44836.5</c:v>
                </c:pt>
                <c:pt idx="89674">
                  <c:v>44837</c:v>
                </c:pt>
                <c:pt idx="89675">
                  <c:v>44837.5</c:v>
                </c:pt>
                <c:pt idx="89676">
                  <c:v>44838</c:v>
                </c:pt>
                <c:pt idx="89677">
                  <c:v>44838.5</c:v>
                </c:pt>
                <c:pt idx="89678">
                  <c:v>44839</c:v>
                </c:pt>
                <c:pt idx="89679">
                  <c:v>44839.5</c:v>
                </c:pt>
                <c:pt idx="89680">
                  <c:v>44840</c:v>
                </c:pt>
                <c:pt idx="89681">
                  <c:v>44840.5</c:v>
                </c:pt>
                <c:pt idx="89682">
                  <c:v>44841</c:v>
                </c:pt>
                <c:pt idx="89683">
                  <c:v>44841.5</c:v>
                </c:pt>
                <c:pt idx="89684">
                  <c:v>44842</c:v>
                </c:pt>
                <c:pt idx="89685">
                  <c:v>44842.5</c:v>
                </c:pt>
                <c:pt idx="89686">
                  <c:v>44843</c:v>
                </c:pt>
                <c:pt idx="89687">
                  <c:v>44843.5</c:v>
                </c:pt>
                <c:pt idx="89688">
                  <c:v>44844</c:v>
                </c:pt>
                <c:pt idx="89689">
                  <c:v>44844.5</c:v>
                </c:pt>
                <c:pt idx="89690">
                  <c:v>44845</c:v>
                </c:pt>
                <c:pt idx="89691">
                  <c:v>44845.5</c:v>
                </c:pt>
                <c:pt idx="89692">
                  <c:v>44846</c:v>
                </c:pt>
                <c:pt idx="89693">
                  <c:v>44846.5</c:v>
                </c:pt>
                <c:pt idx="89694">
                  <c:v>44847</c:v>
                </c:pt>
                <c:pt idx="89695">
                  <c:v>44847.5</c:v>
                </c:pt>
                <c:pt idx="89696">
                  <c:v>44848</c:v>
                </c:pt>
                <c:pt idx="89697">
                  <c:v>44848.5</c:v>
                </c:pt>
                <c:pt idx="89698">
                  <c:v>44849</c:v>
                </c:pt>
                <c:pt idx="89699">
                  <c:v>44849.5</c:v>
                </c:pt>
                <c:pt idx="89700">
                  <c:v>44850</c:v>
                </c:pt>
                <c:pt idx="89701">
                  <c:v>44850.5</c:v>
                </c:pt>
                <c:pt idx="89702">
                  <c:v>44851</c:v>
                </c:pt>
                <c:pt idx="89703">
                  <c:v>44851.5</c:v>
                </c:pt>
                <c:pt idx="89704">
                  <c:v>44852</c:v>
                </c:pt>
                <c:pt idx="89705">
                  <c:v>44852.5</c:v>
                </c:pt>
                <c:pt idx="89706">
                  <c:v>44853</c:v>
                </c:pt>
                <c:pt idx="89707">
                  <c:v>44853.5</c:v>
                </c:pt>
                <c:pt idx="89708">
                  <c:v>44854</c:v>
                </c:pt>
                <c:pt idx="89709">
                  <c:v>44854.5</c:v>
                </c:pt>
                <c:pt idx="89710">
                  <c:v>44855</c:v>
                </c:pt>
                <c:pt idx="89711">
                  <c:v>44855.5</c:v>
                </c:pt>
                <c:pt idx="89712">
                  <c:v>44856</c:v>
                </c:pt>
                <c:pt idx="89713">
                  <c:v>44856.5</c:v>
                </c:pt>
                <c:pt idx="89714">
                  <c:v>44857</c:v>
                </c:pt>
                <c:pt idx="89715">
                  <c:v>44857.5</c:v>
                </c:pt>
                <c:pt idx="89716">
                  <c:v>44858</c:v>
                </c:pt>
                <c:pt idx="89717">
                  <c:v>44858.5</c:v>
                </c:pt>
                <c:pt idx="89718">
                  <c:v>44859</c:v>
                </c:pt>
                <c:pt idx="89719">
                  <c:v>44859.5</c:v>
                </c:pt>
                <c:pt idx="89720">
                  <c:v>44860</c:v>
                </c:pt>
                <c:pt idx="89721">
                  <c:v>44860.5</c:v>
                </c:pt>
                <c:pt idx="89722">
                  <c:v>44861</c:v>
                </c:pt>
                <c:pt idx="89723">
                  <c:v>44861.5</c:v>
                </c:pt>
                <c:pt idx="89724">
                  <c:v>44862</c:v>
                </c:pt>
                <c:pt idx="89725">
                  <c:v>44862.5</c:v>
                </c:pt>
                <c:pt idx="89726">
                  <c:v>44863</c:v>
                </c:pt>
                <c:pt idx="89727">
                  <c:v>44863.5</c:v>
                </c:pt>
                <c:pt idx="89728">
                  <c:v>44864</c:v>
                </c:pt>
                <c:pt idx="89729">
                  <c:v>44864.5</c:v>
                </c:pt>
                <c:pt idx="89730">
                  <c:v>44865</c:v>
                </c:pt>
                <c:pt idx="89731">
                  <c:v>44865.5</c:v>
                </c:pt>
                <c:pt idx="89732">
                  <c:v>44866</c:v>
                </c:pt>
                <c:pt idx="89733">
                  <c:v>44866.5</c:v>
                </c:pt>
                <c:pt idx="89734">
                  <c:v>44867</c:v>
                </c:pt>
                <c:pt idx="89735">
                  <c:v>44867.5</c:v>
                </c:pt>
                <c:pt idx="89736">
                  <c:v>44868</c:v>
                </c:pt>
                <c:pt idx="89737">
                  <c:v>44868.5</c:v>
                </c:pt>
                <c:pt idx="89738">
                  <c:v>44869</c:v>
                </c:pt>
                <c:pt idx="89739">
                  <c:v>44869.5</c:v>
                </c:pt>
                <c:pt idx="89740">
                  <c:v>44870</c:v>
                </c:pt>
                <c:pt idx="89741">
                  <c:v>44870.5</c:v>
                </c:pt>
                <c:pt idx="89742">
                  <c:v>44871</c:v>
                </c:pt>
                <c:pt idx="89743">
                  <c:v>44871.5</c:v>
                </c:pt>
                <c:pt idx="89744">
                  <c:v>44872</c:v>
                </c:pt>
                <c:pt idx="89745">
                  <c:v>44872.5</c:v>
                </c:pt>
                <c:pt idx="89746">
                  <c:v>44873</c:v>
                </c:pt>
                <c:pt idx="89747">
                  <c:v>44873.5</c:v>
                </c:pt>
                <c:pt idx="89748">
                  <c:v>44874</c:v>
                </c:pt>
                <c:pt idx="89749">
                  <c:v>44874.5</c:v>
                </c:pt>
                <c:pt idx="89750">
                  <c:v>44875</c:v>
                </c:pt>
                <c:pt idx="89751">
                  <c:v>44875.5</c:v>
                </c:pt>
                <c:pt idx="89752">
                  <c:v>44876</c:v>
                </c:pt>
                <c:pt idx="89753">
                  <c:v>44876.5</c:v>
                </c:pt>
                <c:pt idx="89754">
                  <c:v>44877</c:v>
                </c:pt>
                <c:pt idx="89755">
                  <c:v>44877.5</c:v>
                </c:pt>
                <c:pt idx="89756">
                  <c:v>44878</c:v>
                </c:pt>
                <c:pt idx="89757">
                  <c:v>44878.5</c:v>
                </c:pt>
                <c:pt idx="89758">
                  <c:v>44879</c:v>
                </c:pt>
                <c:pt idx="89759">
                  <c:v>44879.5</c:v>
                </c:pt>
                <c:pt idx="89760">
                  <c:v>44880</c:v>
                </c:pt>
                <c:pt idx="89761">
                  <c:v>44880.5</c:v>
                </c:pt>
                <c:pt idx="89762">
                  <c:v>44881</c:v>
                </c:pt>
                <c:pt idx="89763">
                  <c:v>44881.5</c:v>
                </c:pt>
                <c:pt idx="89764">
                  <c:v>44882</c:v>
                </c:pt>
                <c:pt idx="89765">
                  <c:v>44882.5</c:v>
                </c:pt>
                <c:pt idx="89766">
                  <c:v>44883</c:v>
                </c:pt>
                <c:pt idx="89767">
                  <c:v>44883.5</c:v>
                </c:pt>
                <c:pt idx="89768">
                  <c:v>44884</c:v>
                </c:pt>
                <c:pt idx="89769">
                  <c:v>44884.5</c:v>
                </c:pt>
                <c:pt idx="89770">
                  <c:v>44885</c:v>
                </c:pt>
                <c:pt idx="89771">
                  <c:v>44885.5</c:v>
                </c:pt>
                <c:pt idx="89772">
                  <c:v>44886</c:v>
                </c:pt>
                <c:pt idx="89773">
                  <c:v>44886.5</c:v>
                </c:pt>
                <c:pt idx="89774">
                  <c:v>44887</c:v>
                </c:pt>
                <c:pt idx="89775">
                  <c:v>44887.5</c:v>
                </c:pt>
                <c:pt idx="89776">
                  <c:v>44888</c:v>
                </c:pt>
                <c:pt idx="89777">
                  <c:v>44888.5</c:v>
                </c:pt>
                <c:pt idx="89778">
                  <c:v>44889</c:v>
                </c:pt>
                <c:pt idx="89779">
                  <c:v>44889.5</c:v>
                </c:pt>
                <c:pt idx="89780">
                  <c:v>44890</c:v>
                </c:pt>
                <c:pt idx="89781">
                  <c:v>44890.5</c:v>
                </c:pt>
                <c:pt idx="89782">
                  <c:v>44891</c:v>
                </c:pt>
                <c:pt idx="89783">
                  <c:v>44891.5</c:v>
                </c:pt>
                <c:pt idx="89784">
                  <c:v>44892</c:v>
                </c:pt>
                <c:pt idx="89785">
                  <c:v>44892.5</c:v>
                </c:pt>
                <c:pt idx="89786">
                  <c:v>44893</c:v>
                </c:pt>
                <c:pt idx="89787">
                  <c:v>44893.5</c:v>
                </c:pt>
                <c:pt idx="89788">
                  <c:v>44894</c:v>
                </c:pt>
                <c:pt idx="89789">
                  <c:v>44894.5</c:v>
                </c:pt>
                <c:pt idx="89790">
                  <c:v>44895</c:v>
                </c:pt>
                <c:pt idx="89791">
                  <c:v>44895.5</c:v>
                </c:pt>
                <c:pt idx="89792">
                  <c:v>44896</c:v>
                </c:pt>
                <c:pt idx="89793">
                  <c:v>44896.5</c:v>
                </c:pt>
                <c:pt idx="89794">
                  <c:v>44897</c:v>
                </c:pt>
                <c:pt idx="89795">
                  <c:v>44897.5</c:v>
                </c:pt>
                <c:pt idx="89796">
                  <c:v>44898</c:v>
                </c:pt>
                <c:pt idx="89797">
                  <c:v>44898.5</c:v>
                </c:pt>
                <c:pt idx="89798">
                  <c:v>44899</c:v>
                </c:pt>
                <c:pt idx="89799">
                  <c:v>44899.5</c:v>
                </c:pt>
                <c:pt idx="89800">
                  <c:v>44900</c:v>
                </c:pt>
                <c:pt idx="89801">
                  <c:v>44900.5</c:v>
                </c:pt>
                <c:pt idx="89802">
                  <c:v>44901</c:v>
                </c:pt>
                <c:pt idx="89803">
                  <c:v>44901.5</c:v>
                </c:pt>
                <c:pt idx="89804">
                  <c:v>44902</c:v>
                </c:pt>
                <c:pt idx="89805">
                  <c:v>44902.5</c:v>
                </c:pt>
                <c:pt idx="89806">
                  <c:v>44903</c:v>
                </c:pt>
                <c:pt idx="89807">
                  <c:v>44903.5</c:v>
                </c:pt>
                <c:pt idx="89808">
                  <c:v>44904</c:v>
                </c:pt>
                <c:pt idx="89809">
                  <c:v>44904.5</c:v>
                </c:pt>
                <c:pt idx="89810">
                  <c:v>44905</c:v>
                </c:pt>
                <c:pt idx="89811">
                  <c:v>44905.5</c:v>
                </c:pt>
                <c:pt idx="89812">
                  <c:v>44906</c:v>
                </c:pt>
                <c:pt idx="89813">
                  <c:v>44906.5</c:v>
                </c:pt>
                <c:pt idx="89814">
                  <c:v>44907</c:v>
                </c:pt>
                <c:pt idx="89815">
                  <c:v>44907.5</c:v>
                </c:pt>
                <c:pt idx="89816">
                  <c:v>44908</c:v>
                </c:pt>
                <c:pt idx="89817">
                  <c:v>44908.5</c:v>
                </c:pt>
                <c:pt idx="89818">
                  <c:v>44909</c:v>
                </c:pt>
                <c:pt idx="89819">
                  <c:v>44909.5</c:v>
                </c:pt>
                <c:pt idx="89820">
                  <c:v>44910</c:v>
                </c:pt>
                <c:pt idx="89821">
                  <c:v>44910.5</c:v>
                </c:pt>
                <c:pt idx="89822">
                  <c:v>44911</c:v>
                </c:pt>
                <c:pt idx="89823">
                  <c:v>44911.5</c:v>
                </c:pt>
                <c:pt idx="89824">
                  <c:v>44912</c:v>
                </c:pt>
                <c:pt idx="89825">
                  <c:v>44912.5</c:v>
                </c:pt>
                <c:pt idx="89826">
                  <c:v>44913</c:v>
                </c:pt>
                <c:pt idx="89827">
                  <c:v>44913.5</c:v>
                </c:pt>
                <c:pt idx="89828">
                  <c:v>44914</c:v>
                </c:pt>
                <c:pt idx="89829">
                  <c:v>44914.5</c:v>
                </c:pt>
                <c:pt idx="89830">
                  <c:v>44915</c:v>
                </c:pt>
                <c:pt idx="89831">
                  <c:v>44915.5</c:v>
                </c:pt>
                <c:pt idx="89832">
                  <c:v>44916</c:v>
                </c:pt>
                <c:pt idx="89833">
                  <c:v>44916.5</c:v>
                </c:pt>
                <c:pt idx="89834">
                  <c:v>44917</c:v>
                </c:pt>
                <c:pt idx="89835">
                  <c:v>44917.5</c:v>
                </c:pt>
                <c:pt idx="89836">
                  <c:v>44918</c:v>
                </c:pt>
                <c:pt idx="89837">
                  <c:v>44918.5</c:v>
                </c:pt>
                <c:pt idx="89838">
                  <c:v>44919</c:v>
                </c:pt>
                <c:pt idx="89839">
                  <c:v>44919.5</c:v>
                </c:pt>
                <c:pt idx="89840">
                  <c:v>44920</c:v>
                </c:pt>
                <c:pt idx="89841">
                  <c:v>44920.5</c:v>
                </c:pt>
                <c:pt idx="89842">
                  <c:v>44921</c:v>
                </c:pt>
                <c:pt idx="89843">
                  <c:v>44921.5</c:v>
                </c:pt>
                <c:pt idx="89844">
                  <c:v>44922</c:v>
                </c:pt>
                <c:pt idx="89845">
                  <c:v>44922.5</c:v>
                </c:pt>
                <c:pt idx="89846">
                  <c:v>44923</c:v>
                </c:pt>
                <c:pt idx="89847">
                  <c:v>44923.5</c:v>
                </c:pt>
                <c:pt idx="89848">
                  <c:v>44924</c:v>
                </c:pt>
                <c:pt idx="89849">
                  <c:v>44924.5</c:v>
                </c:pt>
                <c:pt idx="89850">
                  <c:v>44925</c:v>
                </c:pt>
                <c:pt idx="89851">
                  <c:v>44925.5</c:v>
                </c:pt>
                <c:pt idx="89852">
                  <c:v>44926</c:v>
                </c:pt>
                <c:pt idx="89853">
                  <c:v>44926.5</c:v>
                </c:pt>
                <c:pt idx="89854">
                  <c:v>44927</c:v>
                </c:pt>
                <c:pt idx="89855">
                  <c:v>44927.5</c:v>
                </c:pt>
                <c:pt idx="89856">
                  <c:v>44928</c:v>
                </c:pt>
                <c:pt idx="89857">
                  <c:v>44928.5</c:v>
                </c:pt>
                <c:pt idx="89858">
                  <c:v>44929</c:v>
                </c:pt>
                <c:pt idx="89859">
                  <c:v>44929.5</c:v>
                </c:pt>
                <c:pt idx="89860">
                  <c:v>44930</c:v>
                </c:pt>
                <c:pt idx="89861">
                  <c:v>44930.5</c:v>
                </c:pt>
                <c:pt idx="89862">
                  <c:v>44931</c:v>
                </c:pt>
                <c:pt idx="89863">
                  <c:v>44931.5</c:v>
                </c:pt>
                <c:pt idx="89864">
                  <c:v>44932</c:v>
                </c:pt>
                <c:pt idx="89865">
                  <c:v>44932.5</c:v>
                </c:pt>
                <c:pt idx="89866">
                  <c:v>44933</c:v>
                </c:pt>
                <c:pt idx="89867">
                  <c:v>44933.5</c:v>
                </c:pt>
                <c:pt idx="89868">
                  <c:v>44934</c:v>
                </c:pt>
                <c:pt idx="89869">
                  <c:v>44934.5</c:v>
                </c:pt>
                <c:pt idx="89870">
                  <c:v>44935</c:v>
                </c:pt>
                <c:pt idx="89871">
                  <c:v>44935.5</c:v>
                </c:pt>
                <c:pt idx="89872">
                  <c:v>44936</c:v>
                </c:pt>
                <c:pt idx="89873">
                  <c:v>44936.5</c:v>
                </c:pt>
                <c:pt idx="89874">
                  <c:v>44937</c:v>
                </c:pt>
                <c:pt idx="89875">
                  <c:v>44937.5</c:v>
                </c:pt>
                <c:pt idx="89876">
                  <c:v>44938</c:v>
                </c:pt>
                <c:pt idx="89877">
                  <c:v>44938.5</c:v>
                </c:pt>
                <c:pt idx="89878">
                  <c:v>44939</c:v>
                </c:pt>
                <c:pt idx="89879">
                  <c:v>44939.5</c:v>
                </c:pt>
                <c:pt idx="89880">
                  <c:v>44940</c:v>
                </c:pt>
                <c:pt idx="89881">
                  <c:v>44940.5</c:v>
                </c:pt>
                <c:pt idx="89882">
                  <c:v>44941</c:v>
                </c:pt>
                <c:pt idx="89883">
                  <c:v>44941.5</c:v>
                </c:pt>
                <c:pt idx="89884">
                  <c:v>44942</c:v>
                </c:pt>
                <c:pt idx="89885">
                  <c:v>44942.5</c:v>
                </c:pt>
                <c:pt idx="89886">
                  <c:v>44943</c:v>
                </c:pt>
                <c:pt idx="89887">
                  <c:v>44943.5</c:v>
                </c:pt>
                <c:pt idx="89888">
                  <c:v>44944</c:v>
                </c:pt>
                <c:pt idx="89889">
                  <c:v>44944.5</c:v>
                </c:pt>
                <c:pt idx="89890">
                  <c:v>44945</c:v>
                </c:pt>
                <c:pt idx="89891">
                  <c:v>44945.5</c:v>
                </c:pt>
                <c:pt idx="89892">
                  <c:v>44946</c:v>
                </c:pt>
                <c:pt idx="89893">
                  <c:v>44946.5</c:v>
                </c:pt>
                <c:pt idx="89894">
                  <c:v>44947</c:v>
                </c:pt>
                <c:pt idx="89895">
                  <c:v>44947.5</c:v>
                </c:pt>
                <c:pt idx="89896">
                  <c:v>44948</c:v>
                </c:pt>
                <c:pt idx="89897">
                  <c:v>44948.5</c:v>
                </c:pt>
                <c:pt idx="89898">
                  <c:v>44949</c:v>
                </c:pt>
                <c:pt idx="89899">
                  <c:v>44949.5</c:v>
                </c:pt>
                <c:pt idx="89900">
                  <c:v>44950</c:v>
                </c:pt>
                <c:pt idx="89901">
                  <c:v>44950.5</c:v>
                </c:pt>
                <c:pt idx="89902">
                  <c:v>44951</c:v>
                </c:pt>
                <c:pt idx="89903">
                  <c:v>44951.5</c:v>
                </c:pt>
                <c:pt idx="89904">
                  <c:v>44952</c:v>
                </c:pt>
                <c:pt idx="89905">
                  <c:v>44952.5</c:v>
                </c:pt>
                <c:pt idx="89906">
                  <c:v>44953</c:v>
                </c:pt>
                <c:pt idx="89907">
                  <c:v>44953.5</c:v>
                </c:pt>
                <c:pt idx="89908">
                  <c:v>44954</c:v>
                </c:pt>
                <c:pt idx="89909">
                  <c:v>44954.5</c:v>
                </c:pt>
                <c:pt idx="89910">
                  <c:v>44955</c:v>
                </c:pt>
                <c:pt idx="89911">
                  <c:v>44955.5</c:v>
                </c:pt>
                <c:pt idx="89912">
                  <c:v>44956</c:v>
                </c:pt>
                <c:pt idx="89913">
                  <c:v>44956.5</c:v>
                </c:pt>
                <c:pt idx="89914">
                  <c:v>44957</c:v>
                </c:pt>
                <c:pt idx="89915">
                  <c:v>44957.5</c:v>
                </c:pt>
                <c:pt idx="89916">
                  <c:v>44958</c:v>
                </c:pt>
                <c:pt idx="89917">
                  <c:v>44958.5</c:v>
                </c:pt>
                <c:pt idx="89918">
                  <c:v>44959</c:v>
                </c:pt>
                <c:pt idx="89919">
                  <c:v>44959.5</c:v>
                </c:pt>
                <c:pt idx="89920">
                  <c:v>44960</c:v>
                </c:pt>
                <c:pt idx="89921">
                  <c:v>44960.5</c:v>
                </c:pt>
                <c:pt idx="89922">
                  <c:v>44961</c:v>
                </c:pt>
                <c:pt idx="89923">
                  <c:v>44961.5</c:v>
                </c:pt>
                <c:pt idx="89924">
                  <c:v>44962</c:v>
                </c:pt>
                <c:pt idx="89925">
                  <c:v>44962.5</c:v>
                </c:pt>
                <c:pt idx="89926">
                  <c:v>44963</c:v>
                </c:pt>
                <c:pt idx="89927">
                  <c:v>44963.5</c:v>
                </c:pt>
                <c:pt idx="89928">
                  <c:v>44964</c:v>
                </c:pt>
                <c:pt idx="89929">
                  <c:v>44964.5</c:v>
                </c:pt>
                <c:pt idx="89930">
                  <c:v>44965</c:v>
                </c:pt>
                <c:pt idx="89931">
                  <c:v>44965.5</c:v>
                </c:pt>
                <c:pt idx="89932">
                  <c:v>44966</c:v>
                </c:pt>
                <c:pt idx="89933">
                  <c:v>44966.5</c:v>
                </c:pt>
                <c:pt idx="89934">
                  <c:v>44967</c:v>
                </c:pt>
                <c:pt idx="89935">
                  <c:v>44967.5</c:v>
                </c:pt>
                <c:pt idx="89936">
                  <c:v>44968</c:v>
                </c:pt>
                <c:pt idx="89937">
                  <c:v>44968.5</c:v>
                </c:pt>
                <c:pt idx="89938">
                  <c:v>44969</c:v>
                </c:pt>
                <c:pt idx="89939">
                  <c:v>44969.5</c:v>
                </c:pt>
                <c:pt idx="89940">
                  <c:v>44970</c:v>
                </c:pt>
                <c:pt idx="89941">
                  <c:v>44970.5</c:v>
                </c:pt>
                <c:pt idx="89942">
                  <c:v>44971</c:v>
                </c:pt>
                <c:pt idx="89943">
                  <c:v>44971.5</c:v>
                </c:pt>
                <c:pt idx="89944">
                  <c:v>44972</c:v>
                </c:pt>
                <c:pt idx="89945">
                  <c:v>44972.5</c:v>
                </c:pt>
                <c:pt idx="89946">
                  <c:v>44973</c:v>
                </c:pt>
                <c:pt idx="89947">
                  <c:v>44973.5</c:v>
                </c:pt>
                <c:pt idx="89948">
                  <c:v>44974</c:v>
                </c:pt>
                <c:pt idx="89949">
                  <c:v>44974.5</c:v>
                </c:pt>
                <c:pt idx="89950">
                  <c:v>44975</c:v>
                </c:pt>
                <c:pt idx="89951">
                  <c:v>44975.5</c:v>
                </c:pt>
                <c:pt idx="89952">
                  <c:v>44976</c:v>
                </c:pt>
                <c:pt idx="89953">
                  <c:v>44976.5</c:v>
                </c:pt>
                <c:pt idx="89954">
                  <c:v>44977</c:v>
                </c:pt>
                <c:pt idx="89955">
                  <c:v>44977.5</c:v>
                </c:pt>
                <c:pt idx="89956">
                  <c:v>44978</c:v>
                </c:pt>
                <c:pt idx="89957">
                  <c:v>44978.5</c:v>
                </c:pt>
                <c:pt idx="89958">
                  <c:v>44979</c:v>
                </c:pt>
                <c:pt idx="89959">
                  <c:v>44979.5</c:v>
                </c:pt>
                <c:pt idx="89960">
                  <c:v>44980</c:v>
                </c:pt>
                <c:pt idx="89961">
                  <c:v>44980.5</c:v>
                </c:pt>
                <c:pt idx="89962">
                  <c:v>44981</c:v>
                </c:pt>
                <c:pt idx="89963">
                  <c:v>44981.5</c:v>
                </c:pt>
                <c:pt idx="89964">
                  <c:v>44982</c:v>
                </c:pt>
                <c:pt idx="89965">
                  <c:v>44982.5</c:v>
                </c:pt>
                <c:pt idx="89966">
                  <c:v>44983</c:v>
                </c:pt>
                <c:pt idx="89967">
                  <c:v>44983.5</c:v>
                </c:pt>
                <c:pt idx="89968">
                  <c:v>44984</c:v>
                </c:pt>
                <c:pt idx="89969">
                  <c:v>44984.5</c:v>
                </c:pt>
                <c:pt idx="89970">
                  <c:v>44985</c:v>
                </c:pt>
                <c:pt idx="89971">
                  <c:v>44985.5</c:v>
                </c:pt>
                <c:pt idx="89972">
                  <c:v>44986</c:v>
                </c:pt>
                <c:pt idx="89973">
                  <c:v>44986.5</c:v>
                </c:pt>
                <c:pt idx="89974">
                  <c:v>44987</c:v>
                </c:pt>
                <c:pt idx="89975">
                  <c:v>44987.5</c:v>
                </c:pt>
                <c:pt idx="89976">
                  <c:v>44988</c:v>
                </c:pt>
                <c:pt idx="89977">
                  <c:v>44988.5</c:v>
                </c:pt>
                <c:pt idx="89978">
                  <c:v>44989</c:v>
                </c:pt>
                <c:pt idx="89979">
                  <c:v>44989.5</c:v>
                </c:pt>
                <c:pt idx="89980">
                  <c:v>44990</c:v>
                </c:pt>
                <c:pt idx="89981">
                  <c:v>44990.5</c:v>
                </c:pt>
                <c:pt idx="89982">
                  <c:v>44991</c:v>
                </c:pt>
                <c:pt idx="89983">
                  <c:v>44991.5</c:v>
                </c:pt>
                <c:pt idx="89984">
                  <c:v>44992</c:v>
                </c:pt>
                <c:pt idx="89985">
                  <c:v>44992.5</c:v>
                </c:pt>
                <c:pt idx="89986">
                  <c:v>44993</c:v>
                </c:pt>
                <c:pt idx="89987">
                  <c:v>44993.5</c:v>
                </c:pt>
                <c:pt idx="89988">
                  <c:v>44994</c:v>
                </c:pt>
                <c:pt idx="89989">
                  <c:v>44994.5</c:v>
                </c:pt>
                <c:pt idx="89990">
                  <c:v>44995</c:v>
                </c:pt>
                <c:pt idx="89991">
                  <c:v>44995.5</c:v>
                </c:pt>
                <c:pt idx="89992">
                  <c:v>44996</c:v>
                </c:pt>
                <c:pt idx="89993">
                  <c:v>44996.5</c:v>
                </c:pt>
                <c:pt idx="89994">
                  <c:v>44997</c:v>
                </c:pt>
                <c:pt idx="89995">
                  <c:v>44997.5</c:v>
                </c:pt>
                <c:pt idx="89996">
                  <c:v>44998</c:v>
                </c:pt>
                <c:pt idx="89997">
                  <c:v>44998.5</c:v>
                </c:pt>
                <c:pt idx="89998">
                  <c:v>44999</c:v>
                </c:pt>
                <c:pt idx="89999">
                  <c:v>44999.5</c:v>
                </c:pt>
                <c:pt idx="90000">
                  <c:v>45000</c:v>
                </c:pt>
                <c:pt idx="90001">
                  <c:v>45000.5</c:v>
                </c:pt>
                <c:pt idx="90002">
                  <c:v>45001</c:v>
                </c:pt>
                <c:pt idx="90003">
                  <c:v>45001.5</c:v>
                </c:pt>
                <c:pt idx="90004">
                  <c:v>45002</c:v>
                </c:pt>
                <c:pt idx="90005">
                  <c:v>45002.5</c:v>
                </c:pt>
                <c:pt idx="90006">
                  <c:v>45003</c:v>
                </c:pt>
                <c:pt idx="90007">
                  <c:v>45003.5</c:v>
                </c:pt>
                <c:pt idx="90008">
                  <c:v>45004</c:v>
                </c:pt>
                <c:pt idx="90009">
                  <c:v>45004.5</c:v>
                </c:pt>
                <c:pt idx="90010">
                  <c:v>45005</c:v>
                </c:pt>
                <c:pt idx="90011">
                  <c:v>45005.5</c:v>
                </c:pt>
                <c:pt idx="90012">
                  <c:v>45006</c:v>
                </c:pt>
                <c:pt idx="90013">
                  <c:v>45006.5</c:v>
                </c:pt>
                <c:pt idx="90014">
                  <c:v>45007</c:v>
                </c:pt>
                <c:pt idx="90015">
                  <c:v>45007.5</c:v>
                </c:pt>
                <c:pt idx="90016">
                  <c:v>45008</c:v>
                </c:pt>
                <c:pt idx="90017">
                  <c:v>45008.5</c:v>
                </c:pt>
                <c:pt idx="90018">
                  <c:v>45009</c:v>
                </c:pt>
                <c:pt idx="90019">
                  <c:v>45009.5</c:v>
                </c:pt>
                <c:pt idx="90020">
                  <c:v>45010</c:v>
                </c:pt>
                <c:pt idx="90021">
                  <c:v>45010.5</c:v>
                </c:pt>
                <c:pt idx="90022">
                  <c:v>45011</c:v>
                </c:pt>
                <c:pt idx="90023">
                  <c:v>45011.5</c:v>
                </c:pt>
                <c:pt idx="90024">
                  <c:v>45012</c:v>
                </c:pt>
                <c:pt idx="90025">
                  <c:v>45012.5</c:v>
                </c:pt>
                <c:pt idx="90026">
                  <c:v>45013</c:v>
                </c:pt>
                <c:pt idx="90027">
                  <c:v>45013.5</c:v>
                </c:pt>
                <c:pt idx="90028">
                  <c:v>45014</c:v>
                </c:pt>
                <c:pt idx="90029">
                  <c:v>45014.5</c:v>
                </c:pt>
                <c:pt idx="90030">
                  <c:v>45015</c:v>
                </c:pt>
                <c:pt idx="90031">
                  <c:v>45015.5</c:v>
                </c:pt>
                <c:pt idx="90032">
                  <c:v>45016</c:v>
                </c:pt>
                <c:pt idx="90033">
                  <c:v>45016.5</c:v>
                </c:pt>
                <c:pt idx="90034">
                  <c:v>45017</c:v>
                </c:pt>
                <c:pt idx="90035">
                  <c:v>45017.5</c:v>
                </c:pt>
                <c:pt idx="90036">
                  <c:v>45018</c:v>
                </c:pt>
                <c:pt idx="90037">
                  <c:v>45018.5</c:v>
                </c:pt>
                <c:pt idx="90038">
                  <c:v>45019</c:v>
                </c:pt>
                <c:pt idx="90039">
                  <c:v>45019.5</c:v>
                </c:pt>
                <c:pt idx="90040">
                  <c:v>45020</c:v>
                </c:pt>
                <c:pt idx="90041">
                  <c:v>45020.5</c:v>
                </c:pt>
                <c:pt idx="90042">
                  <c:v>45021</c:v>
                </c:pt>
                <c:pt idx="90043">
                  <c:v>45021.5</c:v>
                </c:pt>
                <c:pt idx="90044">
                  <c:v>45022</c:v>
                </c:pt>
                <c:pt idx="90045">
                  <c:v>45022.5</c:v>
                </c:pt>
                <c:pt idx="90046">
                  <c:v>45023</c:v>
                </c:pt>
                <c:pt idx="90047">
                  <c:v>45023.5</c:v>
                </c:pt>
                <c:pt idx="90048">
                  <c:v>45024</c:v>
                </c:pt>
                <c:pt idx="90049">
                  <c:v>45024.5</c:v>
                </c:pt>
                <c:pt idx="90050">
                  <c:v>45025</c:v>
                </c:pt>
                <c:pt idx="90051">
                  <c:v>45025.5</c:v>
                </c:pt>
                <c:pt idx="90052">
                  <c:v>45026</c:v>
                </c:pt>
                <c:pt idx="90053">
                  <c:v>45026.5</c:v>
                </c:pt>
                <c:pt idx="90054">
                  <c:v>45027</c:v>
                </c:pt>
                <c:pt idx="90055">
                  <c:v>45027.5</c:v>
                </c:pt>
                <c:pt idx="90056">
                  <c:v>45028</c:v>
                </c:pt>
                <c:pt idx="90057">
                  <c:v>45028.5</c:v>
                </c:pt>
                <c:pt idx="90058">
                  <c:v>45029</c:v>
                </c:pt>
                <c:pt idx="90059">
                  <c:v>45029.5</c:v>
                </c:pt>
                <c:pt idx="90060">
                  <c:v>45030</c:v>
                </c:pt>
                <c:pt idx="90061">
                  <c:v>45030.5</c:v>
                </c:pt>
                <c:pt idx="90062">
                  <c:v>45031</c:v>
                </c:pt>
                <c:pt idx="90063">
                  <c:v>45031.5</c:v>
                </c:pt>
                <c:pt idx="90064">
                  <c:v>45032</c:v>
                </c:pt>
                <c:pt idx="90065">
                  <c:v>45032.5</c:v>
                </c:pt>
                <c:pt idx="90066">
                  <c:v>45033</c:v>
                </c:pt>
                <c:pt idx="90067">
                  <c:v>45033.5</c:v>
                </c:pt>
                <c:pt idx="90068">
                  <c:v>45034</c:v>
                </c:pt>
                <c:pt idx="90069">
                  <c:v>45034.5</c:v>
                </c:pt>
                <c:pt idx="90070">
                  <c:v>45035</c:v>
                </c:pt>
                <c:pt idx="90071">
                  <c:v>45035.5</c:v>
                </c:pt>
                <c:pt idx="90072">
                  <c:v>45036</c:v>
                </c:pt>
                <c:pt idx="90073">
                  <c:v>45036.5</c:v>
                </c:pt>
                <c:pt idx="90074">
                  <c:v>45037</c:v>
                </c:pt>
                <c:pt idx="90075">
                  <c:v>45037.5</c:v>
                </c:pt>
                <c:pt idx="90076">
                  <c:v>45038</c:v>
                </c:pt>
                <c:pt idx="90077">
                  <c:v>45038.5</c:v>
                </c:pt>
                <c:pt idx="90078">
                  <c:v>45039</c:v>
                </c:pt>
                <c:pt idx="90079">
                  <c:v>45039.5</c:v>
                </c:pt>
                <c:pt idx="90080">
                  <c:v>45040</c:v>
                </c:pt>
                <c:pt idx="90081">
                  <c:v>45040.5</c:v>
                </c:pt>
                <c:pt idx="90082">
                  <c:v>45041</c:v>
                </c:pt>
                <c:pt idx="90083">
                  <c:v>45041.5</c:v>
                </c:pt>
                <c:pt idx="90084">
                  <c:v>45042</c:v>
                </c:pt>
                <c:pt idx="90085">
                  <c:v>45042.5</c:v>
                </c:pt>
                <c:pt idx="90086">
                  <c:v>45043</c:v>
                </c:pt>
                <c:pt idx="90087">
                  <c:v>45043.5</c:v>
                </c:pt>
                <c:pt idx="90088">
                  <c:v>45044</c:v>
                </c:pt>
                <c:pt idx="90089">
                  <c:v>45044.5</c:v>
                </c:pt>
                <c:pt idx="90090">
                  <c:v>45045</c:v>
                </c:pt>
                <c:pt idx="90091">
                  <c:v>45045.5</c:v>
                </c:pt>
                <c:pt idx="90092">
                  <c:v>45046</c:v>
                </c:pt>
                <c:pt idx="90093">
                  <c:v>45046.5</c:v>
                </c:pt>
                <c:pt idx="90094">
                  <c:v>45047</c:v>
                </c:pt>
                <c:pt idx="90095">
                  <c:v>45047.5</c:v>
                </c:pt>
                <c:pt idx="90096">
                  <c:v>45048</c:v>
                </c:pt>
                <c:pt idx="90097">
                  <c:v>45048.5</c:v>
                </c:pt>
                <c:pt idx="90098">
                  <c:v>45049</c:v>
                </c:pt>
                <c:pt idx="90099">
                  <c:v>45049.5</c:v>
                </c:pt>
                <c:pt idx="90100">
                  <c:v>45050</c:v>
                </c:pt>
                <c:pt idx="90101">
                  <c:v>45050.5</c:v>
                </c:pt>
                <c:pt idx="90102">
                  <c:v>45051</c:v>
                </c:pt>
                <c:pt idx="90103">
                  <c:v>45051.5</c:v>
                </c:pt>
                <c:pt idx="90104">
                  <c:v>45052</c:v>
                </c:pt>
                <c:pt idx="90105">
                  <c:v>45052.5</c:v>
                </c:pt>
                <c:pt idx="90106">
                  <c:v>45053</c:v>
                </c:pt>
                <c:pt idx="90107">
                  <c:v>45053.5</c:v>
                </c:pt>
                <c:pt idx="90108">
                  <c:v>45054</c:v>
                </c:pt>
                <c:pt idx="90109">
                  <c:v>45054.5</c:v>
                </c:pt>
                <c:pt idx="90110">
                  <c:v>45055</c:v>
                </c:pt>
                <c:pt idx="90111">
                  <c:v>45055.5</c:v>
                </c:pt>
                <c:pt idx="90112">
                  <c:v>45056</c:v>
                </c:pt>
                <c:pt idx="90113">
                  <c:v>45056.5</c:v>
                </c:pt>
                <c:pt idx="90114">
                  <c:v>45057</c:v>
                </c:pt>
                <c:pt idx="90115">
                  <c:v>45057.5</c:v>
                </c:pt>
                <c:pt idx="90116">
                  <c:v>45058</c:v>
                </c:pt>
                <c:pt idx="90117">
                  <c:v>45058.5</c:v>
                </c:pt>
                <c:pt idx="90118">
                  <c:v>45059</c:v>
                </c:pt>
                <c:pt idx="90119">
                  <c:v>45059.5</c:v>
                </c:pt>
                <c:pt idx="90120">
                  <c:v>45060</c:v>
                </c:pt>
                <c:pt idx="90121">
                  <c:v>45060.5</c:v>
                </c:pt>
                <c:pt idx="90122">
                  <c:v>45061</c:v>
                </c:pt>
                <c:pt idx="90123">
                  <c:v>45061.5</c:v>
                </c:pt>
                <c:pt idx="90124">
                  <c:v>45062</c:v>
                </c:pt>
                <c:pt idx="90125">
                  <c:v>45062.5</c:v>
                </c:pt>
                <c:pt idx="90126">
                  <c:v>45063</c:v>
                </c:pt>
                <c:pt idx="90127">
                  <c:v>45063.5</c:v>
                </c:pt>
                <c:pt idx="90128">
                  <c:v>45064</c:v>
                </c:pt>
                <c:pt idx="90129">
                  <c:v>45064.5</c:v>
                </c:pt>
                <c:pt idx="90130">
                  <c:v>45065</c:v>
                </c:pt>
                <c:pt idx="90131">
                  <c:v>45065.5</c:v>
                </c:pt>
                <c:pt idx="90132">
                  <c:v>45066</c:v>
                </c:pt>
                <c:pt idx="90133">
                  <c:v>45066.5</c:v>
                </c:pt>
                <c:pt idx="90134">
                  <c:v>45067</c:v>
                </c:pt>
                <c:pt idx="90135">
                  <c:v>45067.5</c:v>
                </c:pt>
                <c:pt idx="90136">
                  <c:v>45068</c:v>
                </c:pt>
                <c:pt idx="90137">
                  <c:v>45068.5</c:v>
                </c:pt>
                <c:pt idx="90138">
                  <c:v>45069</c:v>
                </c:pt>
                <c:pt idx="90139">
                  <c:v>45069.5</c:v>
                </c:pt>
                <c:pt idx="90140">
                  <c:v>45070</c:v>
                </c:pt>
                <c:pt idx="90141">
                  <c:v>45070.5</c:v>
                </c:pt>
                <c:pt idx="90142">
                  <c:v>45071</c:v>
                </c:pt>
                <c:pt idx="90143">
                  <c:v>45071.5</c:v>
                </c:pt>
                <c:pt idx="90144">
                  <c:v>45072</c:v>
                </c:pt>
                <c:pt idx="90145">
                  <c:v>45072.5</c:v>
                </c:pt>
                <c:pt idx="90146">
                  <c:v>45073</c:v>
                </c:pt>
                <c:pt idx="90147">
                  <c:v>45073.5</c:v>
                </c:pt>
                <c:pt idx="90148">
                  <c:v>45074</c:v>
                </c:pt>
                <c:pt idx="90149">
                  <c:v>45074.5</c:v>
                </c:pt>
                <c:pt idx="90150">
                  <c:v>45075</c:v>
                </c:pt>
                <c:pt idx="90151">
                  <c:v>45075.5</c:v>
                </c:pt>
                <c:pt idx="90152">
                  <c:v>45076</c:v>
                </c:pt>
                <c:pt idx="90153">
                  <c:v>45076.5</c:v>
                </c:pt>
                <c:pt idx="90154">
                  <c:v>45077</c:v>
                </c:pt>
                <c:pt idx="90155">
                  <c:v>45077.5</c:v>
                </c:pt>
                <c:pt idx="90156">
                  <c:v>45078</c:v>
                </c:pt>
                <c:pt idx="90157">
                  <c:v>45078.5</c:v>
                </c:pt>
                <c:pt idx="90158">
                  <c:v>45079</c:v>
                </c:pt>
                <c:pt idx="90159">
                  <c:v>45079.5</c:v>
                </c:pt>
                <c:pt idx="90160">
                  <c:v>45080</c:v>
                </c:pt>
                <c:pt idx="90161">
                  <c:v>45080.5</c:v>
                </c:pt>
                <c:pt idx="90162">
                  <c:v>45081</c:v>
                </c:pt>
                <c:pt idx="90163">
                  <c:v>45081.5</c:v>
                </c:pt>
                <c:pt idx="90164">
                  <c:v>45082</c:v>
                </c:pt>
                <c:pt idx="90165">
                  <c:v>45082.5</c:v>
                </c:pt>
                <c:pt idx="90166">
                  <c:v>45083</c:v>
                </c:pt>
                <c:pt idx="90167">
                  <c:v>45083.5</c:v>
                </c:pt>
                <c:pt idx="90168">
                  <c:v>45084</c:v>
                </c:pt>
                <c:pt idx="90169">
                  <c:v>45084.5</c:v>
                </c:pt>
                <c:pt idx="90170">
                  <c:v>45085</c:v>
                </c:pt>
                <c:pt idx="90171">
                  <c:v>45085.5</c:v>
                </c:pt>
                <c:pt idx="90172">
                  <c:v>45086</c:v>
                </c:pt>
                <c:pt idx="90173">
                  <c:v>45086.5</c:v>
                </c:pt>
                <c:pt idx="90174">
                  <c:v>45087</c:v>
                </c:pt>
                <c:pt idx="90175">
                  <c:v>45087.5</c:v>
                </c:pt>
                <c:pt idx="90176">
                  <c:v>45088</c:v>
                </c:pt>
                <c:pt idx="90177">
                  <c:v>45088.5</c:v>
                </c:pt>
                <c:pt idx="90178">
                  <c:v>45089</c:v>
                </c:pt>
                <c:pt idx="90179">
                  <c:v>45089.5</c:v>
                </c:pt>
                <c:pt idx="90180">
                  <c:v>45090</c:v>
                </c:pt>
                <c:pt idx="90181">
                  <c:v>45090.5</c:v>
                </c:pt>
                <c:pt idx="90182">
                  <c:v>45091</c:v>
                </c:pt>
                <c:pt idx="90183">
                  <c:v>45091.5</c:v>
                </c:pt>
                <c:pt idx="90184">
                  <c:v>45092</c:v>
                </c:pt>
                <c:pt idx="90185">
                  <c:v>45092.5</c:v>
                </c:pt>
                <c:pt idx="90186">
                  <c:v>45093</c:v>
                </c:pt>
                <c:pt idx="90187">
                  <c:v>45093.5</c:v>
                </c:pt>
                <c:pt idx="90188">
                  <c:v>45094</c:v>
                </c:pt>
                <c:pt idx="90189">
                  <c:v>45094.5</c:v>
                </c:pt>
                <c:pt idx="90190">
                  <c:v>45095</c:v>
                </c:pt>
                <c:pt idx="90191">
                  <c:v>45095.5</c:v>
                </c:pt>
                <c:pt idx="90192">
                  <c:v>45096</c:v>
                </c:pt>
                <c:pt idx="90193">
                  <c:v>45096.5</c:v>
                </c:pt>
                <c:pt idx="90194">
                  <c:v>45097</c:v>
                </c:pt>
                <c:pt idx="90195">
                  <c:v>45097.5</c:v>
                </c:pt>
                <c:pt idx="90196">
                  <c:v>45098</c:v>
                </c:pt>
                <c:pt idx="90197">
                  <c:v>45098.5</c:v>
                </c:pt>
                <c:pt idx="90198">
                  <c:v>45099</c:v>
                </c:pt>
                <c:pt idx="90199">
                  <c:v>45099.5</c:v>
                </c:pt>
                <c:pt idx="90200">
                  <c:v>45100</c:v>
                </c:pt>
                <c:pt idx="90201">
                  <c:v>45100.5</c:v>
                </c:pt>
                <c:pt idx="90202">
                  <c:v>45101</c:v>
                </c:pt>
                <c:pt idx="90203">
                  <c:v>45101.5</c:v>
                </c:pt>
                <c:pt idx="90204">
                  <c:v>45102</c:v>
                </c:pt>
                <c:pt idx="90205">
                  <c:v>45102.5</c:v>
                </c:pt>
                <c:pt idx="90206">
                  <c:v>45103</c:v>
                </c:pt>
                <c:pt idx="90207">
                  <c:v>45103.5</c:v>
                </c:pt>
                <c:pt idx="90208">
                  <c:v>45104</c:v>
                </c:pt>
                <c:pt idx="90209">
                  <c:v>45104.5</c:v>
                </c:pt>
                <c:pt idx="90210">
                  <c:v>45105</c:v>
                </c:pt>
                <c:pt idx="90211">
                  <c:v>45105.5</c:v>
                </c:pt>
                <c:pt idx="90212">
                  <c:v>45106</c:v>
                </c:pt>
                <c:pt idx="90213">
                  <c:v>45106.5</c:v>
                </c:pt>
                <c:pt idx="90214">
                  <c:v>45107</c:v>
                </c:pt>
                <c:pt idx="90215">
                  <c:v>45107.5</c:v>
                </c:pt>
                <c:pt idx="90216">
                  <c:v>45108</c:v>
                </c:pt>
                <c:pt idx="90217">
                  <c:v>45108.5</c:v>
                </c:pt>
                <c:pt idx="90218">
                  <c:v>45109</c:v>
                </c:pt>
                <c:pt idx="90219">
                  <c:v>45109.5</c:v>
                </c:pt>
                <c:pt idx="90220">
                  <c:v>45110</c:v>
                </c:pt>
                <c:pt idx="90221">
                  <c:v>45110.5</c:v>
                </c:pt>
                <c:pt idx="90222">
                  <c:v>45111</c:v>
                </c:pt>
                <c:pt idx="90223">
                  <c:v>45111.5</c:v>
                </c:pt>
                <c:pt idx="90224">
                  <c:v>45112</c:v>
                </c:pt>
                <c:pt idx="90225">
                  <c:v>45112.5</c:v>
                </c:pt>
                <c:pt idx="90226">
                  <c:v>45113</c:v>
                </c:pt>
                <c:pt idx="90227">
                  <c:v>45113.5</c:v>
                </c:pt>
                <c:pt idx="90228">
                  <c:v>45114</c:v>
                </c:pt>
                <c:pt idx="90229">
                  <c:v>45114.5</c:v>
                </c:pt>
                <c:pt idx="90230">
                  <c:v>45115</c:v>
                </c:pt>
                <c:pt idx="90231">
                  <c:v>45115.5</c:v>
                </c:pt>
                <c:pt idx="90232">
                  <c:v>45116</c:v>
                </c:pt>
                <c:pt idx="90233">
                  <c:v>45116.5</c:v>
                </c:pt>
                <c:pt idx="90234">
                  <c:v>45117</c:v>
                </c:pt>
                <c:pt idx="90235">
                  <c:v>45117.5</c:v>
                </c:pt>
                <c:pt idx="90236">
                  <c:v>45118</c:v>
                </c:pt>
                <c:pt idx="90237">
                  <c:v>45118.5</c:v>
                </c:pt>
                <c:pt idx="90238">
                  <c:v>45119</c:v>
                </c:pt>
                <c:pt idx="90239">
                  <c:v>45119.5</c:v>
                </c:pt>
                <c:pt idx="90240">
                  <c:v>45120</c:v>
                </c:pt>
                <c:pt idx="90241">
                  <c:v>45120.5</c:v>
                </c:pt>
                <c:pt idx="90242">
                  <c:v>45121</c:v>
                </c:pt>
                <c:pt idx="90243">
                  <c:v>45121.5</c:v>
                </c:pt>
                <c:pt idx="90244">
                  <c:v>45122</c:v>
                </c:pt>
                <c:pt idx="90245">
                  <c:v>45122.5</c:v>
                </c:pt>
                <c:pt idx="90246">
                  <c:v>45123</c:v>
                </c:pt>
                <c:pt idx="90247">
                  <c:v>45123.5</c:v>
                </c:pt>
                <c:pt idx="90248">
                  <c:v>45124</c:v>
                </c:pt>
                <c:pt idx="90249">
                  <c:v>45124.5</c:v>
                </c:pt>
                <c:pt idx="90250">
                  <c:v>45125</c:v>
                </c:pt>
                <c:pt idx="90251">
                  <c:v>45125.5</c:v>
                </c:pt>
                <c:pt idx="90252">
                  <c:v>45126</c:v>
                </c:pt>
                <c:pt idx="90253">
                  <c:v>45126.5</c:v>
                </c:pt>
                <c:pt idx="90254">
                  <c:v>45127</c:v>
                </c:pt>
                <c:pt idx="90255">
                  <c:v>45127.5</c:v>
                </c:pt>
                <c:pt idx="90256">
                  <c:v>45128</c:v>
                </c:pt>
                <c:pt idx="90257">
                  <c:v>45128.5</c:v>
                </c:pt>
                <c:pt idx="90258">
                  <c:v>45129</c:v>
                </c:pt>
                <c:pt idx="90259">
                  <c:v>45129.5</c:v>
                </c:pt>
                <c:pt idx="90260">
                  <c:v>45130</c:v>
                </c:pt>
                <c:pt idx="90261">
                  <c:v>45130.5</c:v>
                </c:pt>
                <c:pt idx="90262">
                  <c:v>45131</c:v>
                </c:pt>
                <c:pt idx="90263">
                  <c:v>45131.5</c:v>
                </c:pt>
                <c:pt idx="90264">
                  <c:v>45132</c:v>
                </c:pt>
                <c:pt idx="90265">
                  <c:v>45132.5</c:v>
                </c:pt>
                <c:pt idx="90266">
                  <c:v>45133</c:v>
                </c:pt>
                <c:pt idx="90267">
                  <c:v>45133.5</c:v>
                </c:pt>
                <c:pt idx="90268">
                  <c:v>45134</c:v>
                </c:pt>
                <c:pt idx="90269">
                  <c:v>45134.5</c:v>
                </c:pt>
                <c:pt idx="90270">
                  <c:v>45135</c:v>
                </c:pt>
                <c:pt idx="90271">
                  <c:v>45135.5</c:v>
                </c:pt>
                <c:pt idx="90272">
                  <c:v>45136</c:v>
                </c:pt>
                <c:pt idx="90273">
                  <c:v>45136.5</c:v>
                </c:pt>
                <c:pt idx="90274">
                  <c:v>45137</c:v>
                </c:pt>
                <c:pt idx="90275">
                  <c:v>45137.5</c:v>
                </c:pt>
                <c:pt idx="90276">
                  <c:v>45138</c:v>
                </c:pt>
                <c:pt idx="90277">
                  <c:v>45138.5</c:v>
                </c:pt>
                <c:pt idx="90278">
                  <c:v>45139</c:v>
                </c:pt>
                <c:pt idx="90279">
                  <c:v>45139.5</c:v>
                </c:pt>
                <c:pt idx="90280">
                  <c:v>45140</c:v>
                </c:pt>
                <c:pt idx="90281">
                  <c:v>45140.5</c:v>
                </c:pt>
                <c:pt idx="90282">
                  <c:v>45141</c:v>
                </c:pt>
                <c:pt idx="90283">
                  <c:v>45141.5</c:v>
                </c:pt>
                <c:pt idx="90284">
                  <c:v>45142</c:v>
                </c:pt>
                <c:pt idx="90285">
                  <c:v>45142.5</c:v>
                </c:pt>
                <c:pt idx="90286">
                  <c:v>45143</c:v>
                </c:pt>
                <c:pt idx="90287">
                  <c:v>45143.5</c:v>
                </c:pt>
                <c:pt idx="90288">
                  <c:v>45144</c:v>
                </c:pt>
                <c:pt idx="90289">
                  <c:v>45144.5</c:v>
                </c:pt>
                <c:pt idx="90290">
                  <c:v>45145</c:v>
                </c:pt>
                <c:pt idx="90291">
                  <c:v>45145.5</c:v>
                </c:pt>
                <c:pt idx="90292">
                  <c:v>45146</c:v>
                </c:pt>
                <c:pt idx="90293">
                  <c:v>45146.5</c:v>
                </c:pt>
                <c:pt idx="90294">
                  <c:v>45147</c:v>
                </c:pt>
                <c:pt idx="90295">
                  <c:v>45147.5</c:v>
                </c:pt>
                <c:pt idx="90296">
                  <c:v>45148</c:v>
                </c:pt>
                <c:pt idx="90297">
                  <c:v>45148.5</c:v>
                </c:pt>
                <c:pt idx="90298">
                  <c:v>45149</c:v>
                </c:pt>
                <c:pt idx="90299">
                  <c:v>45149.5</c:v>
                </c:pt>
                <c:pt idx="90300">
                  <c:v>45150</c:v>
                </c:pt>
                <c:pt idx="90301">
                  <c:v>45150.5</c:v>
                </c:pt>
                <c:pt idx="90302">
                  <c:v>45151</c:v>
                </c:pt>
                <c:pt idx="90303">
                  <c:v>45151.5</c:v>
                </c:pt>
                <c:pt idx="90304">
                  <c:v>45152</c:v>
                </c:pt>
                <c:pt idx="90305">
                  <c:v>45152.5</c:v>
                </c:pt>
                <c:pt idx="90306">
                  <c:v>45153</c:v>
                </c:pt>
                <c:pt idx="90307">
                  <c:v>45153.5</c:v>
                </c:pt>
                <c:pt idx="90308">
                  <c:v>45154</c:v>
                </c:pt>
                <c:pt idx="90309">
                  <c:v>45154.5</c:v>
                </c:pt>
                <c:pt idx="90310">
                  <c:v>45155</c:v>
                </c:pt>
                <c:pt idx="90311">
                  <c:v>45155.5</c:v>
                </c:pt>
                <c:pt idx="90312">
                  <c:v>45156</c:v>
                </c:pt>
                <c:pt idx="90313">
                  <c:v>45156.5</c:v>
                </c:pt>
                <c:pt idx="90314">
                  <c:v>45157</c:v>
                </c:pt>
                <c:pt idx="90315">
                  <c:v>45157.5</c:v>
                </c:pt>
                <c:pt idx="90316">
                  <c:v>45158</c:v>
                </c:pt>
                <c:pt idx="90317">
                  <c:v>45158.5</c:v>
                </c:pt>
                <c:pt idx="90318">
                  <c:v>45159</c:v>
                </c:pt>
                <c:pt idx="90319">
                  <c:v>45159.5</c:v>
                </c:pt>
                <c:pt idx="90320">
                  <c:v>45160</c:v>
                </c:pt>
                <c:pt idx="90321">
                  <c:v>45160.5</c:v>
                </c:pt>
                <c:pt idx="90322">
                  <c:v>45161</c:v>
                </c:pt>
                <c:pt idx="90323">
                  <c:v>45161.5</c:v>
                </c:pt>
                <c:pt idx="90324">
                  <c:v>45162</c:v>
                </c:pt>
                <c:pt idx="90325">
                  <c:v>45162.5</c:v>
                </c:pt>
                <c:pt idx="90326">
                  <c:v>45163</c:v>
                </c:pt>
                <c:pt idx="90327">
                  <c:v>45163.5</c:v>
                </c:pt>
                <c:pt idx="90328">
                  <c:v>45164</c:v>
                </c:pt>
                <c:pt idx="90329">
                  <c:v>45164.5</c:v>
                </c:pt>
                <c:pt idx="90330">
                  <c:v>45165</c:v>
                </c:pt>
                <c:pt idx="90331">
                  <c:v>45165.5</c:v>
                </c:pt>
                <c:pt idx="90332">
                  <c:v>45166</c:v>
                </c:pt>
                <c:pt idx="90333">
                  <c:v>45166.5</c:v>
                </c:pt>
                <c:pt idx="90334">
                  <c:v>45167</c:v>
                </c:pt>
                <c:pt idx="90335">
                  <c:v>45167.5</c:v>
                </c:pt>
                <c:pt idx="90336">
                  <c:v>45168</c:v>
                </c:pt>
                <c:pt idx="90337">
                  <c:v>45168.5</c:v>
                </c:pt>
                <c:pt idx="90338">
                  <c:v>45169</c:v>
                </c:pt>
                <c:pt idx="90339">
                  <c:v>45169.5</c:v>
                </c:pt>
                <c:pt idx="90340">
                  <c:v>45170</c:v>
                </c:pt>
                <c:pt idx="90341">
                  <c:v>45170.5</c:v>
                </c:pt>
                <c:pt idx="90342">
                  <c:v>45171</c:v>
                </c:pt>
                <c:pt idx="90343">
                  <c:v>45171.5</c:v>
                </c:pt>
                <c:pt idx="90344">
                  <c:v>45172</c:v>
                </c:pt>
                <c:pt idx="90345">
                  <c:v>45172.5</c:v>
                </c:pt>
                <c:pt idx="90346">
                  <c:v>45173</c:v>
                </c:pt>
                <c:pt idx="90347">
                  <c:v>45173.5</c:v>
                </c:pt>
                <c:pt idx="90348">
                  <c:v>45174</c:v>
                </c:pt>
                <c:pt idx="90349">
                  <c:v>45174.5</c:v>
                </c:pt>
                <c:pt idx="90350">
                  <c:v>45175</c:v>
                </c:pt>
                <c:pt idx="90351">
                  <c:v>45175.5</c:v>
                </c:pt>
                <c:pt idx="90352">
                  <c:v>45176</c:v>
                </c:pt>
                <c:pt idx="90353">
                  <c:v>45176.5</c:v>
                </c:pt>
                <c:pt idx="90354">
                  <c:v>45177</c:v>
                </c:pt>
                <c:pt idx="90355">
                  <c:v>45177.5</c:v>
                </c:pt>
                <c:pt idx="90356">
                  <c:v>45178</c:v>
                </c:pt>
                <c:pt idx="90357">
                  <c:v>45178.5</c:v>
                </c:pt>
                <c:pt idx="90358">
                  <c:v>45179</c:v>
                </c:pt>
                <c:pt idx="90359">
                  <c:v>45179.5</c:v>
                </c:pt>
                <c:pt idx="90360">
                  <c:v>45180</c:v>
                </c:pt>
                <c:pt idx="90361">
                  <c:v>45180.5</c:v>
                </c:pt>
                <c:pt idx="90362">
                  <c:v>45181</c:v>
                </c:pt>
                <c:pt idx="90363">
                  <c:v>45181.5</c:v>
                </c:pt>
                <c:pt idx="90364">
                  <c:v>45182</c:v>
                </c:pt>
                <c:pt idx="90365">
                  <c:v>45182.5</c:v>
                </c:pt>
                <c:pt idx="90366">
                  <c:v>45183</c:v>
                </c:pt>
                <c:pt idx="90367">
                  <c:v>45183.5</c:v>
                </c:pt>
                <c:pt idx="90368">
                  <c:v>45184</c:v>
                </c:pt>
                <c:pt idx="90369">
                  <c:v>45184.5</c:v>
                </c:pt>
                <c:pt idx="90370">
                  <c:v>45185</c:v>
                </c:pt>
                <c:pt idx="90371">
                  <c:v>45185.5</c:v>
                </c:pt>
                <c:pt idx="90372">
                  <c:v>45186</c:v>
                </c:pt>
                <c:pt idx="90373">
                  <c:v>45186.5</c:v>
                </c:pt>
                <c:pt idx="90374">
                  <c:v>45187</c:v>
                </c:pt>
                <c:pt idx="90375">
                  <c:v>45187.5</c:v>
                </c:pt>
                <c:pt idx="90376">
                  <c:v>45188</c:v>
                </c:pt>
                <c:pt idx="90377">
                  <c:v>45188.5</c:v>
                </c:pt>
                <c:pt idx="90378">
                  <c:v>45189</c:v>
                </c:pt>
                <c:pt idx="90379">
                  <c:v>45189.5</c:v>
                </c:pt>
                <c:pt idx="90380">
                  <c:v>45190</c:v>
                </c:pt>
                <c:pt idx="90381">
                  <c:v>45190.5</c:v>
                </c:pt>
                <c:pt idx="90382">
                  <c:v>45191</c:v>
                </c:pt>
                <c:pt idx="90383">
                  <c:v>45191.5</c:v>
                </c:pt>
                <c:pt idx="90384">
                  <c:v>45192</c:v>
                </c:pt>
                <c:pt idx="90385">
                  <c:v>45192.5</c:v>
                </c:pt>
                <c:pt idx="90386">
                  <c:v>45193</c:v>
                </c:pt>
                <c:pt idx="90387">
                  <c:v>45193.5</c:v>
                </c:pt>
                <c:pt idx="90388">
                  <c:v>45194</c:v>
                </c:pt>
                <c:pt idx="90389">
                  <c:v>45194.5</c:v>
                </c:pt>
                <c:pt idx="90390">
                  <c:v>45195</c:v>
                </c:pt>
                <c:pt idx="90391">
                  <c:v>45195.5</c:v>
                </c:pt>
                <c:pt idx="90392">
                  <c:v>45196</c:v>
                </c:pt>
                <c:pt idx="90393">
                  <c:v>45196.5</c:v>
                </c:pt>
                <c:pt idx="90394">
                  <c:v>45197</c:v>
                </c:pt>
                <c:pt idx="90395">
                  <c:v>45197.5</c:v>
                </c:pt>
                <c:pt idx="90396">
                  <c:v>45198</c:v>
                </c:pt>
                <c:pt idx="90397">
                  <c:v>45198.5</c:v>
                </c:pt>
                <c:pt idx="90398">
                  <c:v>45199</c:v>
                </c:pt>
                <c:pt idx="90399">
                  <c:v>45199.5</c:v>
                </c:pt>
                <c:pt idx="90400">
                  <c:v>45200</c:v>
                </c:pt>
                <c:pt idx="90401">
                  <c:v>45200.5</c:v>
                </c:pt>
                <c:pt idx="90402">
                  <c:v>45201</c:v>
                </c:pt>
                <c:pt idx="90403">
                  <c:v>45201.5</c:v>
                </c:pt>
                <c:pt idx="90404">
                  <c:v>45202</c:v>
                </c:pt>
                <c:pt idx="90405">
                  <c:v>45202.5</c:v>
                </c:pt>
                <c:pt idx="90406">
                  <c:v>45203</c:v>
                </c:pt>
                <c:pt idx="90407">
                  <c:v>45203.5</c:v>
                </c:pt>
                <c:pt idx="90408">
                  <c:v>45204</c:v>
                </c:pt>
                <c:pt idx="90409">
                  <c:v>45204.5</c:v>
                </c:pt>
                <c:pt idx="90410">
                  <c:v>45205</c:v>
                </c:pt>
                <c:pt idx="90411">
                  <c:v>45205.5</c:v>
                </c:pt>
                <c:pt idx="90412">
                  <c:v>45206</c:v>
                </c:pt>
                <c:pt idx="90413">
                  <c:v>45206.5</c:v>
                </c:pt>
                <c:pt idx="90414">
                  <c:v>45207</c:v>
                </c:pt>
                <c:pt idx="90415">
                  <c:v>45207.5</c:v>
                </c:pt>
                <c:pt idx="90416">
                  <c:v>45208</c:v>
                </c:pt>
                <c:pt idx="90417">
                  <c:v>45208.5</c:v>
                </c:pt>
                <c:pt idx="90418">
                  <c:v>45209</c:v>
                </c:pt>
                <c:pt idx="90419">
                  <c:v>45209.5</c:v>
                </c:pt>
                <c:pt idx="90420">
                  <c:v>45210</c:v>
                </c:pt>
                <c:pt idx="90421">
                  <c:v>45210.5</c:v>
                </c:pt>
                <c:pt idx="90422">
                  <c:v>45211</c:v>
                </c:pt>
                <c:pt idx="90423">
                  <c:v>45211.5</c:v>
                </c:pt>
                <c:pt idx="90424">
                  <c:v>45212</c:v>
                </c:pt>
                <c:pt idx="90425">
                  <c:v>45212.5</c:v>
                </c:pt>
                <c:pt idx="90426">
                  <c:v>45213</c:v>
                </c:pt>
                <c:pt idx="90427">
                  <c:v>45213.5</c:v>
                </c:pt>
                <c:pt idx="90428">
                  <c:v>45214</c:v>
                </c:pt>
                <c:pt idx="90429">
                  <c:v>45214.5</c:v>
                </c:pt>
                <c:pt idx="90430">
                  <c:v>45215</c:v>
                </c:pt>
                <c:pt idx="90431">
                  <c:v>45215.5</c:v>
                </c:pt>
                <c:pt idx="90432">
                  <c:v>45216</c:v>
                </c:pt>
                <c:pt idx="90433">
                  <c:v>45216.5</c:v>
                </c:pt>
                <c:pt idx="90434">
                  <c:v>45217</c:v>
                </c:pt>
                <c:pt idx="90435">
                  <c:v>45217.5</c:v>
                </c:pt>
                <c:pt idx="90436">
                  <c:v>45218</c:v>
                </c:pt>
                <c:pt idx="90437">
                  <c:v>45218.5</c:v>
                </c:pt>
                <c:pt idx="90438">
                  <c:v>45219</c:v>
                </c:pt>
                <c:pt idx="90439">
                  <c:v>45219.5</c:v>
                </c:pt>
                <c:pt idx="90440">
                  <c:v>45220</c:v>
                </c:pt>
                <c:pt idx="90441">
                  <c:v>45220.5</c:v>
                </c:pt>
                <c:pt idx="90442">
                  <c:v>45221</c:v>
                </c:pt>
                <c:pt idx="90443">
                  <c:v>45221.5</c:v>
                </c:pt>
                <c:pt idx="90444">
                  <c:v>45222</c:v>
                </c:pt>
                <c:pt idx="90445">
                  <c:v>45222.5</c:v>
                </c:pt>
                <c:pt idx="90446">
                  <c:v>45223</c:v>
                </c:pt>
                <c:pt idx="90447">
                  <c:v>45223.5</c:v>
                </c:pt>
                <c:pt idx="90448">
                  <c:v>45224</c:v>
                </c:pt>
                <c:pt idx="90449">
                  <c:v>45224.5</c:v>
                </c:pt>
                <c:pt idx="90450">
                  <c:v>45225</c:v>
                </c:pt>
                <c:pt idx="90451">
                  <c:v>45225.5</c:v>
                </c:pt>
                <c:pt idx="90452">
                  <c:v>45226</c:v>
                </c:pt>
                <c:pt idx="90453">
                  <c:v>45226.5</c:v>
                </c:pt>
                <c:pt idx="90454">
                  <c:v>45227</c:v>
                </c:pt>
                <c:pt idx="90455">
                  <c:v>45227.5</c:v>
                </c:pt>
                <c:pt idx="90456">
                  <c:v>45228</c:v>
                </c:pt>
                <c:pt idx="90457">
                  <c:v>45228.5</c:v>
                </c:pt>
                <c:pt idx="90458">
                  <c:v>45229</c:v>
                </c:pt>
                <c:pt idx="90459">
                  <c:v>45229.5</c:v>
                </c:pt>
                <c:pt idx="90460">
                  <c:v>45230</c:v>
                </c:pt>
                <c:pt idx="90461">
                  <c:v>45230.5</c:v>
                </c:pt>
                <c:pt idx="90462">
                  <c:v>45231</c:v>
                </c:pt>
                <c:pt idx="90463">
                  <c:v>45231.5</c:v>
                </c:pt>
                <c:pt idx="90464">
                  <c:v>45232</c:v>
                </c:pt>
                <c:pt idx="90465">
                  <c:v>45232.5</c:v>
                </c:pt>
                <c:pt idx="90466">
                  <c:v>45233</c:v>
                </c:pt>
                <c:pt idx="90467">
                  <c:v>45233.5</c:v>
                </c:pt>
                <c:pt idx="90468">
                  <c:v>45234</c:v>
                </c:pt>
                <c:pt idx="90469">
                  <c:v>45234.5</c:v>
                </c:pt>
                <c:pt idx="90470">
                  <c:v>45235</c:v>
                </c:pt>
                <c:pt idx="90471">
                  <c:v>45235.5</c:v>
                </c:pt>
                <c:pt idx="90472">
                  <c:v>45236</c:v>
                </c:pt>
                <c:pt idx="90473">
                  <c:v>45236.5</c:v>
                </c:pt>
                <c:pt idx="90474">
                  <c:v>45237</c:v>
                </c:pt>
                <c:pt idx="90475">
                  <c:v>45237.5</c:v>
                </c:pt>
                <c:pt idx="90476">
                  <c:v>45238</c:v>
                </c:pt>
                <c:pt idx="90477">
                  <c:v>45238.5</c:v>
                </c:pt>
                <c:pt idx="90478">
                  <c:v>45239</c:v>
                </c:pt>
                <c:pt idx="90479">
                  <c:v>45239.5</c:v>
                </c:pt>
                <c:pt idx="90480">
                  <c:v>45240</c:v>
                </c:pt>
                <c:pt idx="90481">
                  <c:v>45240.5</c:v>
                </c:pt>
                <c:pt idx="90482">
                  <c:v>45241</c:v>
                </c:pt>
                <c:pt idx="90483">
                  <c:v>45241.5</c:v>
                </c:pt>
                <c:pt idx="90484">
                  <c:v>45242</c:v>
                </c:pt>
                <c:pt idx="90485">
                  <c:v>45242.5</c:v>
                </c:pt>
                <c:pt idx="90486">
                  <c:v>45243</c:v>
                </c:pt>
                <c:pt idx="90487">
                  <c:v>45243.5</c:v>
                </c:pt>
                <c:pt idx="90488">
                  <c:v>45244</c:v>
                </c:pt>
                <c:pt idx="90489">
                  <c:v>45244.5</c:v>
                </c:pt>
                <c:pt idx="90490">
                  <c:v>45245</c:v>
                </c:pt>
                <c:pt idx="90491">
                  <c:v>45245.5</c:v>
                </c:pt>
                <c:pt idx="90492">
                  <c:v>45246</c:v>
                </c:pt>
                <c:pt idx="90493">
                  <c:v>45246.5</c:v>
                </c:pt>
                <c:pt idx="90494">
                  <c:v>45247</c:v>
                </c:pt>
                <c:pt idx="90495">
                  <c:v>45247.5</c:v>
                </c:pt>
                <c:pt idx="90496">
                  <c:v>45248</c:v>
                </c:pt>
                <c:pt idx="90497">
                  <c:v>45248.5</c:v>
                </c:pt>
                <c:pt idx="90498">
                  <c:v>45249</c:v>
                </c:pt>
                <c:pt idx="90499">
                  <c:v>45249.5</c:v>
                </c:pt>
                <c:pt idx="90500">
                  <c:v>45250</c:v>
                </c:pt>
                <c:pt idx="90501">
                  <c:v>45250.5</c:v>
                </c:pt>
                <c:pt idx="90502">
                  <c:v>45251</c:v>
                </c:pt>
                <c:pt idx="90503">
                  <c:v>45251.5</c:v>
                </c:pt>
                <c:pt idx="90504">
                  <c:v>45252</c:v>
                </c:pt>
                <c:pt idx="90505">
                  <c:v>45252.5</c:v>
                </c:pt>
                <c:pt idx="90506">
                  <c:v>45253</c:v>
                </c:pt>
                <c:pt idx="90507">
                  <c:v>45253.5</c:v>
                </c:pt>
                <c:pt idx="90508">
                  <c:v>45254</c:v>
                </c:pt>
                <c:pt idx="90509">
                  <c:v>45254.5</c:v>
                </c:pt>
                <c:pt idx="90510">
                  <c:v>45255</c:v>
                </c:pt>
                <c:pt idx="90511">
                  <c:v>45255.5</c:v>
                </c:pt>
                <c:pt idx="90512">
                  <c:v>45256</c:v>
                </c:pt>
                <c:pt idx="90513">
                  <c:v>45256.5</c:v>
                </c:pt>
                <c:pt idx="90514">
                  <c:v>45257</c:v>
                </c:pt>
                <c:pt idx="90515">
                  <c:v>45257.5</c:v>
                </c:pt>
                <c:pt idx="90516">
                  <c:v>45258</c:v>
                </c:pt>
                <c:pt idx="90517">
                  <c:v>45258.5</c:v>
                </c:pt>
                <c:pt idx="90518">
                  <c:v>45259</c:v>
                </c:pt>
                <c:pt idx="90519">
                  <c:v>45259.5</c:v>
                </c:pt>
                <c:pt idx="90520">
                  <c:v>45260</c:v>
                </c:pt>
                <c:pt idx="90521">
                  <c:v>45260.5</c:v>
                </c:pt>
                <c:pt idx="90522">
                  <c:v>45261</c:v>
                </c:pt>
                <c:pt idx="90523">
                  <c:v>45261.5</c:v>
                </c:pt>
                <c:pt idx="90524">
                  <c:v>45262</c:v>
                </c:pt>
                <c:pt idx="90525">
                  <c:v>45262.5</c:v>
                </c:pt>
                <c:pt idx="90526">
                  <c:v>45263</c:v>
                </c:pt>
                <c:pt idx="90527">
                  <c:v>45263.5</c:v>
                </c:pt>
                <c:pt idx="90528">
                  <c:v>45264</c:v>
                </c:pt>
                <c:pt idx="90529">
                  <c:v>45264.5</c:v>
                </c:pt>
                <c:pt idx="90530">
                  <c:v>45265</c:v>
                </c:pt>
                <c:pt idx="90531">
                  <c:v>45265.5</c:v>
                </c:pt>
                <c:pt idx="90532">
                  <c:v>45266</c:v>
                </c:pt>
                <c:pt idx="90533">
                  <c:v>45266.5</c:v>
                </c:pt>
                <c:pt idx="90534">
                  <c:v>45267</c:v>
                </c:pt>
                <c:pt idx="90535">
                  <c:v>45267.5</c:v>
                </c:pt>
                <c:pt idx="90536">
                  <c:v>45268</c:v>
                </c:pt>
                <c:pt idx="90537">
                  <c:v>45268.5</c:v>
                </c:pt>
                <c:pt idx="90538">
                  <c:v>45269</c:v>
                </c:pt>
                <c:pt idx="90539">
                  <c:v>45269.5</c:v>
                </c:pt>
                <c:pt idx="90540">
                  <c:v>45270</c:v>
                </c:pt>
                <c:pt idx="90541">
                  <c:v>45270.5</c:v>
                </c:pt>
                <c:pt idx="90542">
                  <c:v>45271</c:v>
                </c:pt>
                <c:pt idx="90543">
                  <c:v>45271.5</c:v>
                </c:pt>
                <c:pt idx="90544">
                  <c:v>45272</c:v>
                </c:pt>
                <c:pt idx="90545">
                  <c:v>45272.5</c:v>
                </c:pt>
                <c:pt idx="90546">
                  <c:v>45273</c:v>
                </c:pt>
                <c:pt idx="90547">
                  <c:v>45273.5</c:v>
                </c:pt>
                <c:pt idx="90548">
                  <c:v>45274</c:v>
                </c:pt>
                <c:pt idx="90549">
                  <c:v>45274.5</c:v>
                </c:pt>
                <c:pt idx="90550">
                  <c:v>45275</c:v>
                </c:pt>
                <c:pt idx="90551">
                  <c:v>45275.5</c:v>
                </c:pt>
                <c:pt idx="90552">
                  <c:v>45276</c:v>
                </c:pt>
                <c:pt idx="90553">
                  <c:v>45276.5</c:v>
                </c:pt>
                <c:pt idx="90554">
                  <c:v>45277</c:v>
                </c:pt>
                <c:pt idx="90555">
                  <c:v>45277.5</c:v>
                </c:pt>
                <c:pt idx="90556">
                  <c:v>45278</c:v>
                </c:pt>
                <c:pt idx="90557">
                  <c:v>45278.5</c:v>
                </c:pt>
                <c:pt idx="90558">
                  <c:v>45279</c:v>
                </c:pt>
                <c:pt idx="90559">
                  <c:v>45279.5</c:v>
                </c:pt>
                <c:pt idx="90560">
                  <c:v>45280</c:v>
                </c:pt>
                <c:pt idx="90561">
                  <c:v>45280.5</c:v>
                </c:pt>
                <c:pt idx="90562">
                  <c:v>45281</c:v>
                </c:pt>
                <c:pt idx="90563">
                  <c:v>45281.5</c:v>
                </c:pt>
                <c:pt idx="90564">
                  <c:v>45282</c:v>
                </c:pt>
                <c:pt idx="90565">
                  <c:v>45282.5</c:v>
                </c:pt>
                <c:pt idx="90566">
                  <c:v>45283</c:v>
                </c:pt>
                <c:pt idx="90567">
                  <c:v>45283.5</c:v>
                </c:pt>
                <c:pt idx="90568">
                  <c:v>45284</c:v>
                </c:pt>
                <c:pt idx="90569">
                  <c:v>45284.5</c:v>
                </c:pt>
                <c:pt idx="90570">
                  <c:v>45285</c:v>
                </c:pt>
                <c:pt idx="90571">
                  <c:v>45285.5</c:v>
                </c:pt>
                <c:pt idx="90572">
                  <c:v>45286</c:v>
                </c:pt>
                <c:pt idx="90573">
                  <c:v>45286.5</c:v>
                </c:pt>
                <c:pt idx="90574">
                  <c:v>45287</c:v>
                </c:pt>
                <c:pt idx="90575">
                  <c:v>45287.5</c:v>
                </c:pt>
                <c:pt idx="90576">
                  <c:v>45288</c:v>
                </c:pt>
                <c:pt idx="90577">
                  <c:v>45288.5</c:v>
                </c:pt>
                <c:pt idx="90578">
                  <c:v>45289</c:v>
                </c:pt>
                <c:pt idx="90579">
                  <c:v>45289.5</c:v>
                </c:pt>
                <c:pt idx="90580">
                  <c:v>45290</c:v>
                </c:pt>
                <c:pt idx="90581">
                  <c:v>45290.5</c:v>
                </c:pt>
                <c:pt idx="90582">
                  <c:v>45291</c:v>
                </c:pt>
                <c:pt idx="90583">
                  <c:v>45291.5</c:v>
                </c:pt>
                <c:pt idx="90584">
                  <c:v>45292</c:v>
                </c:pt>
                <c:pt idx="90585">
                  <c:v>45292.5</c:v>
                </c:pt>
                <c:pt idx="90586">
                  <c:v>45293</c:v>
                </c:pt>
                <c:pt idx="90587">
                  <c:v>45293.5</c:v>
                </c:pt>
                <c:pt idx="90588">
                  <c:v>45294</c:v>
                </c:pt>
                <c:pt idx="90589">
                  <c:v>45294.5</c:v>
                </c:pt>
                <c:pt idx="90590">
                  <c:v>45295</c:v>
                </c:pt>
                <c:pt idx="90591">
                  <c:v>45295.5</c:v>
                </c:pt>
                <c:pt idx="90592">
                  <c:v>45296</c:v>
                </c:pt>
                <c:pt idx="90593">
                  <c:v>45296.5</c:v>
                </c:pt>
                <c:pt idx="90594">
                  <c:v>45297</c:v>
                </c:pt>
                <c:pt idx="90595">
                  <c:v>45297.5</c:v>
                </c:pt>
                <c:pt idx="90596">
                  <c:v>45298</c:v>
                </c:pt>
                <c:pt idx="90597">
                  <c:v>45298.5</c:v>
                </c:pt>
                <c:pt idx="90598">
                  <c:v>45299</c:v>
                </c:pt>
                <c:pt idx="90599">
                  <c:v>45299.5</c:v>
                </c:pt>
                <c:pt idx="90600">
                  <c:v>45300</c:v>
                </c:pt>
                <c:pt idx="90601">
                  <c:v>45300.5</c:v>
                </c:pt>
                <c:pt idx="90602">
                  <c:v>45301</c:v>
                </c:pt>
                <c:pt idx="90603">
                  <c:v>45301.5</c:v>
                </c:pt>
                <c:pt idx="90604">
                  <c:v>45302</c:v>
                </c:pt>
                <c:pt idx="90605">
                  <c:v>45302.5</c:v>
                </c:pt>
                <c:pt idx="90606">
                  <c:v>45303</c:v>
                </c:pt>
                <c:pt idx="90607">
                  <c:v>45303.5</c:v>
                </c:pt>
                <c:pt idx="90608">
                  <c:v>45304</c:v>
                </c:pt>
                <c:pt idx="90609">
                  <c:v>45304.5</c:v>
                </c:pt>
                <c:pt idx="90610">
                  <c:v>45305</c:v>
                </c:pt>
                <c:pt idx="90611">
                  <c:v>45305.5</c:v>
                </c:pt>
                <c:pt idx="90612">
                  <c:v>45306</c:v>
                </c:pt>
                <c:pt idx="90613">
                  <c:v>45306.5</c:v>
                </c:pt>
                <c:pt idx="90614">
                  <c:v>45307</c:v>
                </c:pt>
                <c:pt idx="90615">
                  <c:v>45307.5</c:v>
                </c:pt>
                <c:pt idx="90616">
                  <c:v>45308</c:v>
                </c:pt>
                <c:pt idx="90617">
                  <c:v>45308.5</c:v>
                </c:pt>
                <c:pt idx="90618">
                  <c:v>45309</c:v>
                </c:pt>
                <c:pt idx="90619">
                  <c:v>45309.5</c:v>
                </c:pt>
                <c:pt idx="90620">
                  <c:v>45310</c:v>
                </c:pt>
                <c:pt idx="90621">
                  <c:v>45310.5</c:v>
                </c:pt>
                <c:pt idx="90622">
                  <c:v>45311</c:v>
                </c:pt>
                <c:pt idx="90623">
                  <c:v>45311.5</c:v>
                </c:pt>
                <c:pt idx="90624">
                  <c:v>45312</c:v>
                </c:pt>
                <c:pt idx="90625">
                  <c:v>45312.5</c:v>
                </c:pt>
                <c:pt idx="90626">
                  <c:v>45313</c:v>
                </c:pt>
                <c:pt idx="90627">
                  <c:v>45313.5</c:v>
                </c:pt>
                <c:pt idx="90628">
                  <c:v>45314</c:v>
                </c:pt>
                <c:pt idx="90629">
                  <c:v>45314.5</c:v>
                </c:pt>
                <c:pt idx="90630">
                  <c:v>45315</c:v>
                </c:pt>
                <c:pt idx="90631">
                  <c:v>45315.5</c:v>
                </c:pt>
                <c:pt idx="90632">
                  <c:v>45316</c:v>
                </c:pt>
                <c:pt idx="90633">
                  <c:v>45316.5</c:v>
                </c:pt>
                <c:pt idx="90634">
                  <c:v>45317</c:v>
                </c:pt>
                <c:pt idx="90635">
                  <c:v>45317.5</c:v>
                </c:pt>
                <c:pt idx="90636">
                  <c:v>45318</c:v>
                </c:pt>
                <c:pt idx="90637">
                  <c:v>45318.5</c:v>
                </c:pt>
                <c:pt idx="90638">
                  <c:v>45319</c:v>
                </c:pt>
                <c:pt idx="90639">
                  <c:v>45319.5</c:v>
                </c:pt>
                <c:pt idx="90640">
                  <c:v>45320</c:v>
                </c:pt>
                <c:pt idx="90641">
                  <c:v>45320.5</c:v>
                </c:pt>
                <c:pt idx="90642">
                  <c:v>45321</c:v>
                </c:pt>
                <c:pt idx="90643">
                  <c:v>45321.5</c:v>
                </c:pt>
                <c:pt idx="90644">
                  <c:v>45322</c:v>
                </c:pt>
                <c:pt idx="90645">
                  <c:v>45322.5</c:v>
                </c:pt>
                <c:pt idx="90646">
                  <c:v>45323</c:v>
                </c:pt>
                <c:pt idx="90647">
                  <c:v>45323.5</c:v>
                </c:pt>
                <c:pt idx="90648">
                  <c:v>45324</c:v>
                </c:pt>
                <c:pt idx="90649">
                  <c:v>45324.5</c:v>
                </c:pt>
                <c:pt idx="90650">
                  <c:v>45325</c:v>
                </c:pt>
                <c:pt idx="90651">
                  <c:v>45325.5</c:v>
                </c:pt>
                <c:pt idx="90652">
                  <c:v>45326</c:v>
                </c:pt>
                <c:pt idx="90653">
                  <c:v>45326.5</c:v>
                </c:pt>
                <c:pt idx="90654">
                  <c:v>45327</c:v>
                </c:pt>
                <c:pt idx="90655">
                  <c:v>45327.5</c:v>
                </c:pt>
                <c:pt idx="90656">
                  <c:v>45328</c:v>
                </c:pt>
                <c:pt idx="90657">
                  <c:v>45328.5</c:v>
                </c:pt>
                <c:pt idx="90658">
                  <c:v>45329</c:v>
                </c:pt>
                <c:pt idx="90659">
                  <c:v>45329.5</c:v>
                </c:pt>
                <c:pt idx="90660">
                  <c:v>45330</c:v>
                </c:pt>
                <c:pt idx="90661">
                  <c:v>45330.5</c:v>
                </c:pt>
                <c:pt idx="90662">
                  <c:v>45331</c:v>
                </c:pt>
                <c:pt idx="90663">
                  <c:v>45331.5</c:v>
                </c:pt>
                <c:pt idx="90664">
                  <c:v>45332</c:v>
                </c:pt>
                <c:pt idx="90665">
                  <c:v>45332.5</c:v>
                </c:pt>
                <c:pt idx="90666">
                  <c:v>45333</c:v>
                </c:pt>
                <c:pt idx="90667">
                  <c:v>45333.5</c:v>
                </c:pt>
                <c:pt idx="90668">
                  <c:v>45334</c:v>
                </c:pt>
                <c:pt idx="90669">
                  <c:v>45334.5</c:v>
                </c:pt>
                <c:pt idx="90670">
                  <c:v>45335</c:v>
                </c:pt>
                <c:pt idx="90671">
                  <c:v>45335.5</c:v>
                </c:pt>
                <c:pt idx="90672">
                  <c:v>45336</c:v>
                </c:pt>
                <c:pt idx="90673">
                  <c:v>45336.5</c:v>
                </c:pt>
                <c:pt idx="90674">
                  <c:v>45337</c:v>
                </c:pt>
                <c:pt idx="90675">
                  <c:v>45337.5</c:v>
                </c:pt>
                <c:pt idx="90676">
                  <c:v>45338</c:v>
                </c:pt>
                <c:pt idx="90677">
                  <c:v>45338.5</c:v>
                </c:pt>
                <c:pt idx="90678">
                  <c:v>45339</c:v>
                </c:pt>
                <c:pt idx="90679">
                  <c:v>45339.5</c:v>
                </c:pt>
                <c:pt idx="90680">
                  <c:v>45340</c:v>
                </c:pt>
                <c:pt idx="90681">
                  <c:v>45340.5</c:v>
                </c:pt>
                <c:pt idx="90682">
                  <c:v>45341</c:v>
                </c:pt>
                <c:pt idx="90683">
                  <c:v>45341.5</c:v>
                </c:pt>
                <c:pt idx="90684">
                  <c:v>45342</c:v>
                </c:pt>
                <c:pt idx="90685">
                  <c:v>45342.5</c:v>
                </c:pt>
                <c:pt idx="90686">
                  <c:v>45343</c:v>
                </c:pt>
                <c:pt idx="90687">
                  <c:v>45343.5</c:v>
                </c:pt>
                <c:pt idx="90688">
                  <c:v>45344</c:v>
                </c:pt>
                <c:pt idx="90689">
                  <c:v>45344.5</c:v>
                </c:pt>
                <c:pt idx="90690">
                  <c:v>45345</c:v>
                </c:pt>
                <c:pt idx="90691">
                  <c:v>45345.5</c:v>
                </c:pt>
                <c:pt idx="90692">
                  <c:v>45346</c:v>
                </c:pt>
                <c:pt idx="90693">
                  <c:v>45346.5</c:v>
                </c:pt>
                <c:pt idx="90694">
                  <c:v>45347</c:v>
                </c:pt>
                <c:pt idx="90695">
                  <c:v>45347.5</c:v>
                </c:pt>
                <c:pt idx="90696">
                  <c:v>45348</c:v>
                </c:pt>
                <c:pt idx="90697">
                  <c:v>45348.5</c:v>
                </c:pt>
                <c:pt idx="90698">
                  <c:v>45349</c:v>
                </c:pt>
                <c:pt idx="90699">
                  <c:v>45349.5</c:v>
                </c:pt>
                <c:pt idx="90700">
                  <c:v>45350</c:v>
                </c:pt>
                <c:pt idx="90701">
                  <c:v>45350.5</c:v>
                </c:pt>
                <c:pt idx="90702">
                  <c:v>45351</c:v>
                </c:pt>
                <c:pt idx="90703">
                  <c:v>45351.5</c:v>
                </c:pt>
                <c:pt idx="90704">
                  <c:v>45352</c:v>
                </c:pt>
                <c:pt idx="90705">
                  <c:v>45352.5</c:v>
                </c:pt>
                <c:pt idx="90706">
                  <c:v>45353</c:v>
                </c:pt>
                <c:pt idx="90707">
                  <c:v>45353.5</c:v>
                </c:pt>
                <c:pt idx="90708">
                  <c:v>45354</c:v>
                </c:pt>
                <c:pt idx="90709">
                  <c:v>45354.5</c:v>
                </c:pt>
                <c:pt idx="90710">
                  <c:v>45355</c:v>
                </c:pt>
                <c:pt idx="90711">
                  <c:v>45355.5</c:v>
                </c:pt>
                <c:pt idx="90712">
                  <c:v>45356</c:v>
                </c:pt>
                <c:pt idx="90713">
                  <c:v>45356.5</c:v>
                </c:pt>
                <c:pt idx="90714">
                  <c:v>45357</c:v>
                </c:pt>
                <c:pt idx="90715">
                  <c:v>45357.5</c:v>
                </c:pt>
                <c:pt idx="90716">
                  <c:v>45358</c:v>
                </c:pt>
                <c:pt idx="90717">
                  <c:v>45358.5</c:v>
                </c:pt>
                <c:pt idx="90718">
                  <c:v>45359</c:v>
                </c:pt>
                <c:pt idx="90719">
                  <c:v>45359.5</c:v>
                </c:pt>
                <c:pt idx="90720">
                  <c:v>45360</c:v>
                </c:pt>
                <c:pt idx="90721">
                  <c:v>45360.5</c:v>
                </c:pt>
                <c:pt idx="90722">
                  <c:v>45361</c:v>
                </c:pt>
                <c:pt idx="90723">
                  <c:v>45361.5</c:v>
                </c:pt>
                <c:pt idx="90724">
                  <c:v>45362</c:v>
                </c:pt>
                <c:pt idx="90725">
                  <c:v>45362.5</c:v>
                </c:pt>
                <c:pt idx="90726">
                  <c:v>45363</c:v>
                </c:pt>
                <c:pt idx="90727">
                  <c:v>45363.5</c:v>
                </c:pt>
                <c:pt idx="90728">
                  <c:v>45364</c:v>
                </c:pt>
                <c:pt idx="90729">
                  <c:v>45364.5</c:v>
                </c:pt>
                <c:pt idx="90730">
                  <c:v>45365</c:v>
                </c:pt>
                <c:pt idx="90731">
                  <c:v>45365.5</c:v>
                </c:pt>
                <c:pt idx="90732">
                  <c:v>45366</c:v>
                </c:pt>
                <c:pt idx="90733">
                  <c:v>45366.5</c:v>
                </c:pt>
                <c:pt idx="90734">
                  <c:v>45367</c:v>
                </c:pt>
                <c:pt idx="90735">
                  <c:v>45367.5</c:v>
                </c:pt>
                <c:pt idx="90736">
                  <c:v>45368</c:v>
                </c:pt>
                <c:pt idx="90737">
                  <c:v>45368.5</c:v>
                </c:pt>
                <c:pt idx="90738">
                  <c:v>45369</c:v>
                </c:pt>
                <c:pt idx="90739">
                  <c:v>45369.5</c:v>
                </c:pt>
                <c:pt idx="90740">
                  <c:v>45370</c:v>
                </c:pt>
                <c:pt idx="90741">
                  <c:v>45370.5</c:v>
                </c:pt>
                <c:pt idx="90742">
                  <c:v>45371</c:v>
                </c:pt>
                <c:pt idx="90743">
                  <c:v>45371.5</c:v>
                </c:pt>
                <c:pt idx="90744">
                  <c:v>45372</c:v>
                </c:pt>
                <c:pt idx="90745">
                  <c:v>45372.5</c:v>
                </c:pt>
                <c:pt idx="90746">
                  <c:v>45373</c:v>
                </c:pt>
                <c:pt idx="90747">
                  <c:v>45373.5</c:v>
                </c:pt>
                <c:pt idx="90748">
                  <c:v>45374</c:v>
                </c:pt>
                <c:pt idx="90749">
                  <c:v>45374.5</c:v>
                </c:pt>
                <c:pt idx="90750">
                  <c:v>45375</c:v>
                </c:pt>
                <c:pt idx="90751">
                  <c:v>45375.5</c:v>
                </c:pt>
                <c:pt idx="90752">
                  <c:v>45376</c:v>
                </c:pt>
                <c:pt idx="90753">
                  <c:v>45376.5</c:v>
                </c:pt>
                <c:pt idx="90754">
                  <c:v>45377</c:v>
                </c:pt>
                <c:pt idx="90755">
                  <c:v>45377.5</c:v>
                </c:pt>
                <c:pt idx="90756">
                  <c:v>45378</c:v>
                </c:pt>
                <c:pt idx="90757">
                  <c:v>45378.5</c:v>
                </c:pt>
                <c:pt idx="90758">
                  <c:v>45379</c:v>
                </c:pt>
                <c:pt idx="90759">
                  <c:v>45379.5</c:v>
                </c:pt>
                <c:pt idx="90760">
                  <c:v>45380</c:v>
                </c:pt>
                <c:pt idx="90761">
                  <c:v>45380.5</c:v>
                </c:pt>
                <c:pt idx="90762">
                  <c:v>45381</c:v>
                </c:pt>
                <c:pt idx="90763">
                  <c:v>45381.5</c:v>
                </c:pt>
                <c:pt idx="90764">
                  <c:v>45382</c:v>
                </c:pt>
                <c:pt idx="90765">
                  <c:v>45382.5</c:v>
                </c:pt>
                <c:pt idx="90766">
                  <c:v>45383</c:v>
                </c:pt>
                <c:pt idx="90767">
                  <c:v>45383.5</c:v>
                </c:pt>
                <c:pt idx="90768">
                  <c:v>45384</c:v>
                </c:pt>
                <c:pt idx="90769">
                  <c:v>45384.5</c:v>
                </c:pt>
                <c:pt idx="90770">
                  <c:v>45385</c:v>
                </c:pt>
                <c:pt idx="90771">
                  <c:v>45385.5</c:v>
                </c:pt>
                <c:pt idx="90772">
                  <c:v>45386</c:v>
                </c:pt>
                <c:pt idx="90773">
                  <c:v>45386.5</c:v>
                </c:pt>
                <c:pt idx="90774">
                  <c:v>45387</c:v>
                </c:pt>
                <c:pt idx="90775">
                  <c:v>45387.5</c:v>
                </c:pt>
                <c:pt idx="90776">
                  <c:v>45388</c:v>
                </c:pt>
                <c:pt idx="90777">
                  <c:v>45388.5</c:v>
                </c:pt>
                <c:pt idx="90778">
                  <c:v>45389</c:v>
                </c:pt>
                <c:pt idx="90779">
                  <c:v>45389.5</c:v>
                </c:pt>
                <c:pt idx="90780">
                  <c:v>45390</c:v>
                </c:pt>
                <c:pt idx="90781">
                  <c:v>45390.5</c:v>
                </c:pt>
                <c:pt idx="90782">
                  <c:v>45391</c:v>
                </c:pt>
                <c:pt idx="90783">
                  <c:v>45391.5</c:v>
                </c:pt>
                <c:pt idx="90784">
                  <c:v>45392</c:v>
                </c:pt>
                <c:pt idx="90785">
                  <c:v>45392.5</c:v>
                </c:pt>
                <c:pt idx="90786">
                  <c:v>45393</c:v>
                </c:pt>
                <c:pt idx="90787">
                  <c:v>45393.5</c:v>
                </c:pt>
                <c:pt idx="90788">
                  <c:v>45394</c:v>
                </c:pt>
                <c:pt idx="90789">
                  <c:v>45394.5</c:v>
                </c:pt>
                <c:pt idx="90790">
                  <c:v>45395</c:v>
                </c:pt>
                <c:pt idx="90791">
                  <c:v>45395.5</c:v>
                </c:pt>
                <c:pt idx="90792">
                  <c:v>45396</c:v>
                </c:pt>
                <c:pt idx="90793">
                  <c:v>45396.5</c:v>
                </c:pt>
                <c:pt idx="90794">
                  <c:v>45397</c:v>
                </c:pt>
                <c:pt idx="90795">
                  <c:v>45397.5</c:v>
                </c:pt>
                <c:pt idx="90796">
                  <c:v>45398</c:v>
                </c:pt>
                <c:pt idx="90797">
                  <c:v>45398.5</c:v>
                </c:pt>
                <c:pt idx="90798">
                  <c:v>45399</c:v>
                </c:pt>
                <c:pt idx="90799">
                  <c:v>45399.5</c:v>
                </c:pt>
                <c:pt idx="90800">
                  <c:v>45400</c:v>
                </c:pt>
                <c:pt idx="90801">
                  <c:v>45400.5</c:v>
                </c:pt>
                <c:pt idx="90802">
                  <c:v>45401</c:v>
                </c:pt>
                <c:pt idx="90803">
                  <c:v>45401.5</c:v>
                </c:pt>
                <c:pt idx="90804">
                  <c:v>45402</c:v>
                </c:pt>
                <c:pt idx="90805">
                  <c:v>45402.5</c:v>
                </c:pt>
                <c:pt idx="90806">
                  <c:v>45403</c:v>
                </c:pt>
                <c:pt idx="90807">
                  <c:v>45403.5</c:v>
                </c:pt>
                <c:pt idx="90808">
                  <c:v>45404</c:v>
                </c:pt>
                <c:pt idx="90809">
                  <c:v>45404.5</c:v>
                </c:pt>
                <c:pt idx="90810">
                  <c:v>45405</c:v>
                </c:pt>
                <c:pt idx="90811">
                  <c:v>45405.5</c:v>
                </c:pt>
                <c:pt idx="90812">
                  <c:v>45406</c:v>
                </c:pt>
                <c:pt idx="90813">
                  <c:v>45406.5</c:v>
                </c:pt>
                <c:pt idx="90814">
                  <c:v>45407</c:v>
                </c:pt>
                <c:pt idx="90815">
                  <c:v>45407.5</c:v>
                </c:pt>
                <c:pt idx="90816">
                  <c:v>45408</c:v>
                </c:pt>
                <c:pt idx="90817">
                  <c:v>45408.5</c:v>
                </c:pt>
                <c:pt idx="90818">
                  <c:v>45409</c:v>
                </c:pt>
                <c:pt idx="90819">
                  <c:v>45409.5</c:v>
                </c:pt>
                <c:pt idx="90820">
                  <c:v>45410</c:v>
                </c:pt>
                <c:pt idx="90821">
                  <c:v>45410.5</c:v>
                </c:pt>
                <c:pt idx="90822">
                  <c:v>45411</c:v>
                </c:pt>
                <c:pt idx="90823">
                  <c:v>45411.5</c:v>
                </c:pt>
                <c:pt idx="90824">
                  <c:v>45412</c:v>
                </c:pt>
                <c:pt idx="90825">
                  <c:v>45412.5</c:v>
                </c:pt>
                <c:pt idx="90826">
                  <c:v>45413</c:v>
                </c:pt>
                <c:pt idx="90827">
                  <c:v>45413.5</c:v>
                </c:pt>
                <c:pt idx="90828">
                  <c:v>45414</c:v>
                </c:pt>
                <c:pt idx="90829">
                  <c:v>45414.5</c:v>
                </c:pt>
                <c:pt idx="90830">
                  <c:v>45415</c:v>
                </c:pt>
                <c:pt idx="90831">
                  <c:v>45415.5</c:v>
                </c:pt>
                <c:pt idx="90832">
                  <c:v>45416</c:v>
                </c:pt>
                <c:pt idx="90833">
                  <c:v>45416.5</c:v>
                </c:pt>
                <c:pt idx="90834">
                  <c:v>45417</c:v>
                </c:pt>
                <c:pt idx="90835">
                  <c:v>45417.5</c:v>
                </c:pt>
                <c:pt idx="90836">
                  <c:v>45418</c:v>
                </c:pt>
                <c:pt idx="90837">
                  <c:v>45418.5</c:v>
                </c:pt>
                <c:pt idx="90838">
                  <c:v>45419</c:v>
                </c:pt>
                <c:pt idx="90839">
                  <c:v>45419.5</c:v>
                </c:pt>
                <c:pt idx="90840">
                  <c:v>45420</c:v>
                </c:pt>
                <c:pt idx="90841">
                  <c:v>45420.5</c:v>
                </c:pt>
                <c:pt idx="90842">
                  <c:v>45421</c:v>
                </c:pt>
                <c:pt idx="90843">
                  <c:v>45421.5</c:v>
                </c:pt>
                <c:pt idx="90844">
                  <c:v>45422</c:v>
                </c:pt>
                <c:pt idx="90845">
                  <c:v>45422.5</c:v>
                </c:pt>
                <c:pt idx="90846">
                  <c:v>45423</c:v>
                </c:pt>
                <c:pt idx="90847">
                  <c:v>45423.5</c:v>
                </c:pt>
                <c:pt idx="90848">
                  <c:v>45424</c:v>
                </c:pt>
                <c:pt idx="90849">
                  <c:v>45424.5</c:v>
                </c:pt>
                <c:pt idx="90850">
                  <c:v>45425</c:v>
                </c:pt>
                <c:pt idx="90851">
                  <c:v>45425.5</c:v>
                </c:pt>
                <c:pt idx="90852">
                  <c:v>45426</c:v>
                </c:pt>
                <c:pt idx="90853">
                  <c:v>45426.5</c:v>
                </c:pt>
                <c:pt idx="90854">
                  <c:v>45427</c:v>
                </c:pt>
                <c:pt idx="90855">
                  <c:v>45427.5</c:v>
                </c:pt>
                <c:pt idx="90856">
                  <c:v>45428</c:v>
                </c:pt>
                <c:pt idx="90857">
                  <c:v>45428.5</c:v>
                </c:pt>
                <c:pt idx="90858">
                  <c:v>45429</c:v>
                </c:pt>
                <c:pt idx="90859">
                  <c:v>45429.5</c:v>
                </c:pt>
                <c:pt idx="90860">
                  <c:v>45430</c:v>
                </c:pt>
                <c:pt idx="90861">
                  <c:v>45430.5</c:v>
                </c:pt>
                <c:pt idx="90862">
                  <c:v>45431</c:v>
                </c:pt>
                <c:pt idx="90863">
                  <c:v>45431.5</c:v>
                </c:pt>
                <c:pt idx="90864">
                  <c:v>45432</c:v>
                </c:pt>
                <c:pt idx="90865">
                  <c:v>45432.5</c:v>
                </c:pt>
                <c:pt idx="90866">
                  <c:v>45433</c:v>
                </c:pt>
                <c:pt idx="90867">
                  <c:v>45433.5</c:v>
                </c:pt>
                <c:pt idx="90868">
                  <c:v>45434</c:v>
                </c:pt>
                <c:pt idx="90869">
                  <c:v>45434.5</c:v>
                </c:pt>
                <c:pt idx="90870">
                  <c:v>45435</c:v>
                </c:pt>
                <c:pt idx="90871">
                  <c:v>45435.5</c:v>
                </c:pt>
                <c:pt idx="90872">
                  <c:v>45436</c:v>
                </c:pt>
                <c:pt idx="90873">
                  <c:v>45436.5</c:v>
                </c:pt>
                <c:pt idx="90874">
                  <c:v>45437</c:v>
                </c:pt>
                <c:pt idx="90875">
                  <c:v>45437.5</c:v>
                </c:pt>
                <c:pt idx="90876">
                  <c:v>45438</c:v>
                </c:pt>
                <c:pt idx="90877">
                  <c:v>45438.5</c:v>
                </c:pt>
                <c:pt idx="90878">
                  <c:v>45439</c:v>
                </c:pt>
                <c:pt idx="90879">
                  <c:v>45439.5</c:v>
                </c:pt>
                <c:pt idx="90880">
                  <c:v>45440</c:v>
                </c:pt>
                <c:pt idx="90881">
                  <c:v>45440.5</c:v>
                </c:pt>
                <c:pt idx="90882">
                  <c:v>45441</c:v>
                </c:pt>
                <c:pt idx="90883">
                  <c:v>45441.5</c:v>
                </c:pt>
                <c:pt idx="90884">
                  <c:v>45442</c:v>
                </c:pt>
                <c:pt idx="90885">
                  <c:v>45442.5</c:v>
                </c:pt>
                <c:pt idx="90886">
                  <c:v>45443</c:v>
                </c:pt>
                <c:pt idx="90887">
                  <c:v>45443.5</c:v>
                </c:pt>
                <c:pt idx="90888">
                  <c:v>45444</c:v>
                </c:pt>
                <c:pt idx="90889">
                  <c:v>45444.5</c:v>
                </c:pt>
                <c:pt idx="90890">
                  <c:v>45445</c:v>
                </c:pt>
                <c:pt idx="90891">
                  <c:v>45445.5</c:v>
                </c:pt>
                <c:pt idx="90892">
                  <c:v>45446</c:v>
                </c:pt>
                <c:pt idx="90893">
                  <c:v>45446.5</c:v>
                </c:pt>
                <c:pt idx="90894">
                  <c:v>45447</c:v>
                </c:pt>
                <c:pt idx="90895">
                  <c:v>45447.5</c:v>
                </c:pt>
                <c:pt idx="90896">
                  <c:v>45448</c:v>
                </c:pt>
                <c:pt idx="90897">
                  <c:v>45448.5</c:v>
                </c:pt>
                <c:pt idx="90898">
                  <c:v>45449</c:v>
                </c:pt>
                <c:pt idx="90899">
                  <c:v>45449.5</c:v>
                </c:pt>
                <c:pt idx="90900">
                  <c:v>45450</c:v>
                </c:pt>
                <c:pt idx="90901">
                  <c:v>45450.5</c:v>
                </c:pt>
                <c:pt idx="90902">
                  <c:v>45451</c:v>
                </c:pt>
                <c:pt idx="90903">
                  <c:v>45451.5</c:v>
                </c:pt>
                <c:pt idx="90904">
                  <c:v>45452</c:v>
                </c:pt>
                <c:pt idx="90905">
                  <c:v>45452.5</c:v>
                </c:pt>
                <c:pt idx="90906">
                  <c:v>45453</c:v>
                </c:pt>
                <c:pt idx="90907">
                  <c:v>45453.5</c:v>
                </c:pt>
                <c:pt idx="90908">
                  <c:v>45454</c:v>
                </c:pt>
                <c:pt idx="90909">
                  <c:v>45454.5</c:v>
                </c:pt>
                <c:pt idx="90910">
                  <c:v>45455</c:v>
                </c:pt>
                <c:pt idx="90911">
                  <c:v>45455.5</c:v>
                </c:pt>
                <c:pt idx="90912">
                  <c:v>45456</c:v>
                </c:pt>
                <c:pt idx="90913">
                  <c:v>45456.5</c:v>
                </c:pt>
                <c:pt idx="90914">
                  <c:v>45457</c:v>
                </c:pt>
                <c:pt idx="90915">
                  <c:v>45457.5</c:v>
                </c:pt>
                <c:pt idx="90916">
                  <c:v>45458</c:v>
                </c:pt>
                <c:pt idx="90917">
                  <c:v>45458.5</c:v>
                </c:pt>
                <c:pt idx="90918">
                  <c:v>45459</c:v>
                </c:pt>
                <c:pt idx="90919">
                  <c:v>45459.5</c:v>
                </c:pt>
                <c:pt idx="90920">
                  <c:v>45460</c:v>
                </c:pt>
                <c:pt idx="90921">
                  <c:v>45460.5</c:v>
                </c:pt>
                <c:pt idx="90922">
                  <c:v>45461</c:v>
                </c:pt>
                <c:pt idx="90923">
                  <c:v>45461.5</c:v>
                </c:pt>
                <c:pt idx="90924">
                  <c:v>45462</c:v>
                </c:pt>
                <c:pt idx="90925">
                  <c:v>45462.5</c:v>
                </c:pt>
                <c:pt idx="90926">
                  <c:v>45463</c:v>
                </c:pt>
                <c:pt idx="90927">
                  <c:v>45463.5</c:v>
                </c:pt>
                <c:pt idx="90928">
                  <c:v>45464</c:v>
                </c:pt>
                <c:pt idx="90929">
                  <c:v>45464.5</c:v>
                </c:pt>
                <c:pt idx="90930">
                  <c:v>45465</c:v>
                </c:pt>
                <c:pt idx="90931">
                  <c:v>45465.5</c:v>
                </c:pt>
                <c:pt idx="90932">
                  <c:v>45466</c:v>
                </c:pt>
                <c:pt idx="90933">
                  <c:v>45466.5</c:v>
                </c:pt>
                <c:pt idx="90934">
                  <c:v>45467</c:v>
                </c:pt>
                <c:pt idx="90935">
                  <c:v>45467.5</c:v>
                </c:pt>
                <c:pt idx="90936">
                  <c:v>45468</c:v>
                </c:pt>
                <c:pt idx="90937">
                  <c:v>45468.5</c:v>
                </c:pt>
                <c:pt idx="90938">
                  <c:v>45469</c:v>
                </c:pt>
                <c:pt idx="90939">
                  <c:v>45469.5</c:v>
                </c:pt>
                <c:pt idx="90940">
                  <c:v>45470</c:v>
                </c:pt>
                <c:pt idx="90941">
                  <c:v>45470.5</c:v>
                </c:pt>
                <c:pt idx="90942">
                  <c:v>45471</c:v>
                </c:pt>
                <c:pt idx="90943">
                  <c:v>45471.5</c:v>
                </c:pt>
                <c:pt idx="90944">
                  <c:v>45472</c:v>
                </c:pt>
                <c:pt idx="90945">
                  <c:v>45472.5</c:v>
                </c:pt>
                <c:pt idx="90946">
                  <c:v>45473</c:v>
                </c:pt>
                <c:pt idx="90947">
                  <c:v>45473.5</c:v>
                </c:pt>
                <c:pt idx="90948">
                  <c:v>45474</c:v>
                </c:pt>
                <c:pt idx="90949">
                  <c:v>45474.5</c:v>
                </c:pt>
                <c:pt idx="90950">
                  <c:v>45475</c:v>
                </c:pt>
                <c:pt idx="90951">
                  <c:v>45475.5</c:v>
                </c:pt>
                <c:pt idx="90952">
                  <c:v>45476</c:v>
                </c:pt>
                <c:pt idx="90953">
                  <c:v>45476.5</c:v>
                </c:pt>
                <c:pt idx="90954">
                  <c:v>45477</c:v>
                </c:pt>
                <c:pt idx="90955">
                  <c:v>45477.5</c:v>
                </c:pt>
                <c:pt idx="90956">
                  <c:v>45478</c:v>
                </c:pt>
                <c:pt idx="90957">
                  <c:v>45478.5</c:v>
                </c:pt>
                <c:pt idx="90958">
                  <c:v>45479</c:v>
                </c:pt>
                <c:pt idx="90959">
                  <c:v>45479.5</c:v>
                </c:pt>
                <c:pt idx="90960">
                  <c:v>45480</c:v>
                </c:pt>
                <c:pt idx="90961">
                  <c:v>45480.5</c:v>
                </c:pt>
                <c:pt idx="90962">
                  <c:v>45481</c:v>
                </c:pt>
                <c:pt idx="90963">
                  <c:v>45481.5</c:v>
                </c:pt>
                <c:pt idx="90964">
                  <c:v>45482</c:v>
                </c:pt>
                <c:pt idx="90965">
                  <c:v>45482.5</c:v>
                </c:pt>
                <c:pt idx="90966">
                  <c:v>45483</c:v>
                </c:pt>
                <c:pt idx="90967">
                  <c:v>45483.5</c:v>
                </c:pt>
                <c:pt idx="90968">
                  <c:v>45484</c:v>
                </c:pt>
                <c:pt idx="90969">
                  <c:v>45484.5</c:v>
                </c:pt>
                <c:pt idx="90970">
                  <c:v>45485</c:v>
                </c:pt>
                <c:pt idx="90971">
                  <c:v>45485.5</c:v>
                </c:pt>
                <c:pt idx="90972">
                  <c:v>45486</c:v>
                </c:pt>
                <c:pt idx="90973">
                  <c:v>45486.5</c:v>
                </c:pt>
                <c:pt idx="90974">
                  <c:v>45487</c:v>
                </c:pt>
                <c:pt idx="90975">
                  <c:v>45487.5</c:v>
                </c:pt>
                <c:pt idx="90976">
                  <c:v>45488</c:v>
                </c:pt>
                <c:pt idx="90977">
                  <c:v>45488.5</c:v>
                </c:pt>
                <c:pt idx="90978">
                  <c:v>45489</c:v>
                </c:pt>
                <c:pt idx="90979">
                  <c:v>45489.5</c:v>
                </c:pt>
                <c:pt idx="90980">
                  <c:v>45490</c:v>
                </c:pt>
                <c:pt idx="90981">
                  <c:v>45490.5</c:v>
                </c:pt>
                <c:pt idx="90982">
                  <c:v>45491</c:v>
                </c:pt>
                <c:pt idx="90983">
                  <c:v>45491.5</c:v>
                </c:pt>
                <c:pt idx="90984">
                  <c:v>45492</c:v>
                </c:pt>
                <c:pt idx="90985">
                  <c:v>45492.5</c:v>
                </c:pt>
                <c:pt idx="90986">
                  <c:v>45493</c:v>
                </c:pt>
                <c:pt idx="90987">
                  <c:v>45493.5</c:v>
                </c:pt>
                <c:pt idx="90988">
                  <c:v>45494</c:v>
                </c:pt>
                <c:pt idx="90989">
                  <c:v>45494.5</c:v>
                </c:pt>
                <c:pt idx="90990">
                  <c:v>45495</c:v>
                </c:pt>
                <c:pt idx="90991">
                  <c:v>45495.5</c:v>
                </c:pt>
                <c:pt idx="90992">
                  <c:v>45496</c:v>
                </c:pt>
                <c:pt idx="90993">
                  <c:v>45496.5</c:v>
                </c:pt>
                <c:pt idx="90994">
                  <c:v>45497</c:v>
                </c:pt>
                <c:pt idx="90995">
                  <c:v>45497.5</c:v>
                </c:pt>
                <c:pt idx="90996">
                  <c:v>45498</c:v>
                </c:pt>
                <c:pt idx="90997">
                  <c:v>45498.5</c:v>
                </c:pt>
                <c:pt idx="90998">
                  <c:v>45499</c:v>
                </c:pt>
                <c:pt idx="90999">
                  <c:v>45499.5</c:v>
                </c:pt>
                <c:pt idx="91000">
                  <c:v>45500</c:v>
                </c:pt>
                <c:pt idx="91001">
                  <c:v>45500.5</c:v>
                </c:pt>
                <c:pt idx="91002">
                  <c:v>45501</c:v>
                </c:pt>
                <c:pt idx="91003">
                  <c:v>45501.5</c:v>
                </c:pt>
                <c:pt idx="91004">
                  <c:v>45502</c:v>
                </c:pt>
                <c:pt idx="91005">
                  <c:v>45502.5</c:v>
                </c:pt>
                <c:pt idx="91006">
                  <c:v>45503</c:v>
                </c:pt>
                <c:pt idx="91007">
                  <c:v>45503.5</c:v>
                </c:pt>
                <c:pt idx="91008">
                  <c:v>45504</c:v>
                </c:pt>
                <c:pt idx="91009">
                  <c:v>45504.5</c:v>
                </c:pt>
                <c:pt idx="91010">
                  <c:v>45505</c:v>
                </c:pt>
                <c:pt idx="91011">
                  <c:v>45505.5</c:v>
                </c:pt>
                <c:pt idx="91012">
                  <c:v>45506</c:v>
                </c:pt>
                <c:pt idx="91013">
                  <c:v>45506.5</c:v>
                </c:pt>
                <c:pt idx="91014">
                  <c:v>45507</c:v>
                </c:pt>
                <c:pt idx="91015">
                  <c:v>45507.5</c:v>
                </c:pt>
                <c:pt idx="91016">
                  <c:v>45508</c:v>
                </c:pt>
                <c:pt idx="91017">
                  <c:v>45508.5</c:v>
                </c:pt>
                <c:pt idx="91018">
                  <c:v>45509</c:v>
                </c:pt>
                <c:pt idx="91019">
                  <c:v>45509.5</c:v>
                </c:pt>
                <c:pt idx="91020">
                  <c:v>45510</c:v>
                </c:pt>
                <c:pt idx="91021">
                  <c:v>45510.5</c:v>
                </c:pt>
                <c:pt idx="91022">
                  <c:v>45511</c:v>
                </c:pt>
                <c:pt idx="91023">
                  <c:v>45511.5</c:v>
                </c:pt>
                <c:pt idx="91024">
                  <c:v>45512</c:v>
                </c:pt>
                <c:pt idx="91025">
                  <c:v>45512.5</c:v>
                </c:pt>
                <c:pt idx="91026">
                  <c:v>45513</c:v>
                </c:pt>
                <c:pt idx="91027">
                  <c:v>45513.5</c:v>
                </c:pt>
                <c:pt idx="91028">
                  <c:v>45514</c:v>
                </c:pt>
                <c:pt idx="91029">
                  <c:v>45514.5</c:v>
                </c:pt>
                <c:pt idx="91030">
                  <c:v>45515</c:v>
                </c:pt>
                <c:pt idx="91031">
                  <c:v>45515.5</c:v>
                </c:pt>
                <c:pt idx="91032">
                  <c:v>45516</c:v>
                </c:pt>
                <c:pt idx="91033">
                  <c:v>45516.5</c:v>
                </c:pt>
                <c:pt idx="91034">
                  <c:v>45517</c:v>
                </c:pt>
                <c:pt idx="91035">
                  <c:v>45517.5</c:v>
                </c:pt>
                <c:pt idx="91036">
                  <c:v>45518</c:v>
                </c:pt>
                <c:pt idx="91037">
                  <c:v>45518.5</c:v>
                </c:pt>
                <c:pt idx="91038">
                  <c:v>45519</c:v>
                </c:pt>
                <c:pt idx="91039">
                  <c:v>45519.5</c:v>
                </c:pt>
                <c:pt idx="91040">
                  <c:v>45520</c:v>
                </c:pt>
                <c:pt idx="91041">
                  <c:v>45520.5</c:v>
                </c:pt>
                <c:pt idx="91042">
                  <c:v>45521</c:v>
                </c:pt>
                <c:pt idx="91043">
                  <c:v>45521.5</c:v>
                </c:pt>
                <c:pt idx="91044">
                  <c:v>45522</c:v>
                </c:pt>
                <c:pt idx="91045">
                  <c:v>45522.5</c:v>
                </c:pt>
                <c:pt idx="91046">
                  <c:v>45523</c:v>
                </c:pt>
                <c:pt idx="91047">
                  <c:v>45523.5</c:v>
                </c:pt>
                <c:pt idx="91048">
                  <c:v>45524</c:v>
                </c:pt>
                <c:pt idx="91049">
                  <c:v>45524.5</c:v>
                </c:pt>
                <c:pt idx="91050">
                  <c:v>45525</c:v>
                </c:pt>
                <c:pt idx="91051">
                  <c:v>45525.5</c:v>
                </c:pt>
                <c:pt idx="91052">
                  <c:v>45526</c:v>
                </c:pt>
                <c:pt idx="91053">
                  <c:v>45526.5</c:v>
                </c:pt>
                <c:pt idx="91054">
                  <c:v>45527</c:v>
                </c:pt>
                <c:pt idx="91055">
                  <c:v>45527.5</c:v>
                </c:pt>
                <c:pt idx="91056">
                  <c:v>45528</c:v>
                </c:pt>
                <c:pt idx="91057">
                  <c:v>45528.5</c:v>
                </c:pt>
                <c:pt idx="91058">
                  <c:v>45529</c:v>
                </c:pt>
                <c:pt idx="91059">
                  <c:v>45529.5</c:v>
                </c:pt>
                <c:pt idx="91060">
                  <c:v>45530</c:v>
                </c:pt>
                <c:pt idx="91061">
                  <c:v>45530.5</c:v>
                </c:pt>
                <c:pt idx="91062">
                  <c:v>45531</c:v>
                </c:pt>
                <c:pt idx="91063">
                  <c:v>45531.5</c:v>
                </c:pt>
                <c:pt idx="91064">
                  <c:v>45532</c:v>
                </c:pt>
                <c:pt idx="91065">
                  <c:v>45532.5</c:v>
                </c:pt>
                <c:pt idx="91066">
                  <c:v>45533</c:v>
                </c:pt>
                <c:pt idx="91067">
                  <c:v>45533.5</c:v>
                </c:pt>
                <c:pt idx="91068">
                  <c:v>45534</c:v>
                </c:pt>
                <c:pt idx="91069">
                  <c:v>45534.5</c:v>
                </c:pt>
                <c:pt idx="91070">
                  <c:v>45535</c:v>
                </c:pt>
                <c:pt idx="91071">
                  <c:v>45535.5</c:v>
                </c:pt>
                <c:pt idx="91072">
                  <c:v>45536</c:v>
                </c:pt>
                <c:pt idx="91073">
                  <c:v>45536.5</c:v>
                </c:pt>
                <c:pt idx="91074">
                  <c:v>45537</c:v>
                </c:pt>
                <c:pt idx="91075">
                  <c:v>45537.5</c:v>
                </c:pt>
                <c:pt idx="91076">
                  <c:v>45538</c:v>
                </c:pt>
                <c:pt idx="91077">
                  <c:v>45538.5</c:v>
                </c:pt>
                <c:pt idx="91078">
                  <c:v>45539</c:v>
                </c:pt>
                <c:pt idx="91079">
                  <c:v>45539.5</c:v>
                </c:pt>
                <c:pt idx="91080">
                  <c:v>45540</c:v>
                </c:pt>
                <c:pt idx="91081">
                  <c:v>45540.5</c:v>
                </c:pt>
                <c:pt idx="91082">
                  <c:v>45541</c:v>
                </c:pt>
                <c:pt idx="91083">
                  <c:v>45541.5</c:v>
                </c:pt>
                <c:pt idx="91084">
                  <c:v>45542</c:v>
                </c:pt>
                <c:pt idx="91085">
                  <c:v>45542.5</c:v>
                </c:pt>
                <c:pt idx="91086">
                  <c:v>45543</c:v>
                </c:pt>
                <c:pt idx="91087">
                  <c:v>45543.5</c:v>
                </c:pt>
                <c:pt idx="91088">
                  <c:v>45544</c:v>
                </c:pt>
                <c:pt idx="91089">
                  <c:v>45544.5</c:v>
                </c:pt>
                <c:pt idx="91090">
                  <c:v>45545</c:v>
                </c:pt>
                <c:pt idx="91091">
                  <c:v>45545.5</c:v>
                </c:pt>
                <c:pt idx="91092">
                  <c:v>45546</c:v>
                </c:pt>
                <c:pt idx="91093">
                  <c:v>45546.5</c:v>
                </c:pt>
                <c:pt idx="91094">
                  <c:v>45547</c:v>
                </c:pt>
                <c:pt idx="91095">
                  <c:v>45547.5</c:v>
                </c:pt>
                <c:pt idx="91096">
                  <c:v>45548</c:v>
                </c:pt>
                <c:pt idx="91097">
                  <c:v>45548.5</c:v>
                </c:pt>
                <c:pt idx="91098">
                  <c:v>45549</c:v>
                </c:pt>
                <c:pt idx="91099">
                  <c:v>45549.5</c:v>
                </c:pt>
                <c:pt idx="91100">
                  <c:v>45550</c:v>
                </c:pt>
                <c:pt idx="91101">
                  <c:v>45550.5</c:v>
                </c:pt>
                <c:pt idx="91102">
                  <c:v>45551</c:v>
                </c:pt>
                <c:pt idx="91103">
                  <c:v>45551.5</c:v>
                </c:pt>
                <c:pt idx="91104">
                  <c:v>45552</c:v>
                </c:pt>
                <c:pt idx="91105">
                  <c:v>45552.5</c:v>
                </c:pt>
                <c:pt idx="91106">
                  <c:v>45553</c:v>
                </c:pt>
                <c:pt idx="91107">
                  <c:v>45553.5</c:v>
                </c:pt>
                <c:pt idx="91108">
                  <c:v>45554</c:v>
                </c:pt>
                <c:pt idx="91109">
                  <c:v>45554.5</c:v>
                </c:pt>
                <c:pt idx="91110">
                  <c:v>45555</c:v>
                </c:pt>
                <c:pt idx="91111">
                  <c:v>45555.5</c:v>
                </c:pt>
                <c:pt idx="91112">
                  <c:v>45556</c:v>
                </c:pt>
                <c:pt idx="91113">
                  <c:v>45556.5</c:v>
                </c:pt>
                <c:pt idx="91114">
                  <c:v>45557</c:v>
                </c:pt>
                <c:pt idx="91115">
                  <c:v>45557.5</c:v>
                </c:pt>
                <c:pt idx="91116">
                  <c:v>45558</c:v>
                </c:pt>
                <c:pt idx="91117">
                  <c:v>45558.5</c:v>
                </c:pt>
                <c:pt idx="91118">
                  <c:v>45559</c:v>
                </c:pt>
                <c:pt idx="91119">
                  <c:v>45559.5</c:v>
                </c:pt>
                <c:pt idx="91120">
                  <c:v>45560</c:v>
                </c:pt>
                <c:pt idx="91121">
                  <c:v>45560.5</c:v>
                </c:pt>
                <c:pt idx="91122">
                  <c:v>45561</c:v>
                </c:pt>
                <c:pt idx="91123">
                  <c:v>45561.5</c:v>
                </c:pt>
                <c:pt idx="91124">
                  <c:v>45562</c:v>
                </c:pt>
                <c:pt idx="91125">
                  <c:v>45562.5</c:v>
                </c:pt>
                <c:pt idx="91126">
                  <c:v>45563</c:v>
                </c:pt>
                <c:pt idx="91127">
                  <c:v>45563.5</c:v>
                </c:pt>
                <c:pt idx="91128">
                  <c:v>45564</c:v>
                </c:pt>
                <c:pt idx="91129">
                  <c:v>45564.5</c:v>
                </c:pt>
                <c:pt idx="91130">
                  <c:v>45565</c:v>
                </c:pt>
                <c:pt idx="91131">
                  <c:v>45565.5</c:v>
                </c:pt>
                <c:pt idx="91132">
                  <c:v>45566</c:v>
                </c:pt>
                <c:pt idx="91133">
                  <c:v>45566.5</c:v>
                </c:pt>
                <c:pt idx="91134">
                  <c:v>45567</c:v>
                </c:pt>
                <c:pt idx="91135">
                  <c:v>45567.5</c:v>
                </c:pt>
                <c:pt idx="91136">
                  <c:v>45568</c:v>
                </c:pt>
                <c:pt idx="91137">
                  <c:v>45568.5</c:v>
                </c:pt>
                <c:pt idx="91138">
                  <c:v>45569</c:v>
                </c:pt>
                <c:pt idx="91139">
                  <c:v>45569.5</c:v>
                </c:pt>
                <c:pt idx="91140">
                  <c:v>45570</c:v>
                </c:pt>
                <c:pt idx="91141">
                  <c:v>45570.5</c:v>
                </c:pt>
                <c:pt idx="91142">
                  <c:v>45571</c:v>
                </c:pt>
                <c:pt idx="91143">
                  <c:v>45571.5</c:v>
                </c:pt>
                <c:pt idx="91144">
                  <c:v>45572</c:v>
                </c:pt>
                <c:pt idx="91145">
                  <c:v>45572.5</c:v>
                </c:pt>
                <c:pt idx="91146">
                  <c:v>45573</c:v>
                </c:pt>
                <c:pt idx="91147">
                  <c:v>45573.5</c:v>
                </c:pt>
                <c:pt idx="91148">
                  <c:v>45574</c:v>
                </c:pt>
                <c:pt idx="91149">
                  <c:v>45574.5</c:v>
                </c:pt>
                <c:pt idx="91150">
                  <c:v>45575</c:v>
                </c:pt>
                <c:pt idx="91151">
                  <c:v>45575.5</c:v>
                </c:pt>
                <c:pt idx="91152">
                  <c:v>45576</c:v>
                </c:pt>
                <c:pt idx="91153">
                  <c:v>45576.5</c:v>
                </c:pt>
                <c:pt idx="91154">
                  <c:v>45577</c:v>
                </c:pt>
                <c:pt idx="91155">
                  <c:v>45577.5</c:v>
                </c:pt>
                <c:pt idx="91156">
                  <c:v>45578</c:v>
                </c:pt>
                <c:pt idx="91157">
                  <c:v>45578.5</c:v>
                </c:pt>
                <c:pt idx="91158">
                  <c:v>45579</c:v>
                </c:pt>
                <c:pt idx="91159">
                  <c:v>45579.5</c:v>
                </c:pt>
                <c:pt idx="91160">
                  <c:v>45580</c:v>
                </c:pt>
                <c:pt idx="91161">
                  <c:v>45580.5</c:v>
                </c:pt>
                <c:pt idx="91162">
                  <c:v>45581</c:v>
                </c:pt>
                <c:pt idx="91163">
                  <c:v>45581.5</c:v>
                </c:pt>
                <c:pt idx="91164">
                  <c:v>45582</c:v>
                </c:pt>
                <c:pt idx="91165">
                  <c:v>45582.5</c:v>
                </c:pt>
                <c:pt idx="91166">
                  <c:v>45583</c:v>
                </c:pt>
                <c:pt idx="91167">
                  <c:v>45583.5</c:v>
                </c:pt>
                <c:pt idx="91168">
                  <c:v>45584</c:v>
                </c:pt>
                <c:pt idx="91169">
                  <c:v>45584.5</c:v>
                </c:pt>
                <c:pt idx="91170">
                  <c:v>45585</c:v>
                </c:pt>
                <c:pt idx="91171">
                  <c:v>45585.5</c:v>
                </c:pt>
                <c:pt idx="91172">
                  <c:v>45586</c:v>
                </c:pt>
                <c:pt idx="91173">
                  <c:v>45586.5</c:v>
                </c:pt>
                <c:pt idx="91174">
                  <c:v>45587</c:v>
                </c:pt>
                <c:pt idx="91175">
                  <c:v>45587.5</c:v>
                </c:pt>
                <c:pt idx="91176">
                  <c:v>45588</c:v>
                </c:pt>
                <c:pt idx="91177">
                  <c:v>45588.5</c:v>
                </c:pt>
                <c:pt idx="91178">
                  <c:v>45589</c:v>
                </c:pt>
                <c:pt idx="91179">
                  <c:v>45589.5</c:v>
                </c:pt>
                <c:pt idx="91180">
                  <c:v>45590</c:v>
                </c:pt>
                <c:pt idx="91181">
                  <c:v>45590.5</c:v>
                </c:pt>
                <c:pt idx="91182">
                  <c:v>45591</c:v>
                </c:pt>
                <c:pt idx="91183">
                  <c:v>45591.5</c:v>
                </c:pt>
                <c:pt idx="91184">
                  <c:v>45592</c:v>
                </c:pt>
                <c:pt idx="91185">
                  <c:v>45592.5</c:v>
                </c:pt>
                <c:pt idx="91186">
                  <c:v>45593</c:v>
                </c:pt>
                <c:pt idx="91187">
                  <c:v>45593.5</c:v>
                </c:pt>
                <c:pt idx="91188">
                  <c:v>45594</c:v>
                </c:pt>
                <c:pt idx="91189">
                  <c:v>45594.5</c:v>
                </c:pt>
                <c:pt idx="91190">
                  <c:v>45595</c:v>
                </c:pt>
                <c:pt idx="91191">
                  <c:v>45595.5</c:v>
                </c:pt>
                <c:pt idx="91192">
                  <c:v>45596</c:v>
                </c:pt>
                <c:pt idx="91193">
                  <c:v>45596.5</c:v>
                </c:pt>
                <c:pt idx="91194">
                  <c:v>45597</c:v>
                </c:pt>
                <c:pt idx="91195">
                  <c:v>45597.5</c:v>
                </c:pt>
                <c:pt idx="91196">
                  <c:v>45598</c:v>
                </c:pt>
                <c:pt idx="91197">
                  <c:v>45598.5</c:v>
                </c:pt>
                <c:pt idx="91198">
                  <c:v>45599</c:v>
                </c:pt>
                <c:pt idx="91199">
                  <c:v>45599.5</c:v>
                </c:pt>
                <c:pt idx="91200">
                  <c:v>45600</c:v>
                </c:pt>
                <c:pt idx="91201">
                  <c:v>45600.5</c:v>
                </c:pt>
                <c:pt idx="91202">
                  <c:v>45601</c:v>
                </c:pt>
                <c:pt idx="91203">
                  <c:v>45601.5</c:v>
                </c:pt>
                <c:pt idx="91204">
                  <c:v>45602</c:v>
                </c:pt>
                <c:pt idx="91205">
                  <c:v>45602.5</c:v>
                </c:pt>
                <c:pt idx="91206">
                  <c:v>45603</c:v>
                </c:pt>
                <c:pt idx="91207">
                  <c:v>45603.5</c:v>
                </c:pt>
                <c:pt idx="91208">
                  <c:v>45604</c:v>
                </c:pt>
                <c:pt idx="91209">
                  <c:v>45604.5</c:v>
                </c:pt>
                <c:pt idx="91210">
                  <c:v>45605</c:v>
                </c:pt>
                <c:pt idx="91211">
                  <c:v>45605.5</c:v>
                </c:pt>
                <c:pt idx="91212">
                  <c:v>45606</c:v>
                </c:pt>
                <c:pt idx="91213">
                  <c:v>45606.5</c:v>
                </c:pt>
                <c:pt idx="91214">
                  <c:v>45607</c:v>
                </c:pt>
                <c:pt idx="91215">
                  <c:v>45607.5</c:v>
                </c:pt>
                <c:pt idx="91216">
                  <c:v>45608</c:v>
                </c:pt>
                <c:pt idx="91217">
                  <c:v>45608.5</c:v>
                </c:pt>
                <c:pt idx="91218">
                  <c:v>45609</c:v>
                </c:pt>
                <c:pt idx="91219">
                  <c:v>45609.5</c:v>
                </c:pt>
                <c:pt idx="91220">
                  <c:v>45610</c:v>
                </c:pt>
                <c:pt idx="91221">
                  <c:v>45610.5</c:v>
                </c:pt>
                <c:pt idx="91222">
                  <c:v>45611</c:v>
                </c:pt>
                <c:pt idx="91223">
                  <c:v>45611.5</c:v>
                </c:pt>
                <c:pt idx="91224">
                  <c:v>45612</c:v>
                </c:pt>
                <c:pt idx="91225">
                  <c:v>45612.5</c:v>
                </c:pt>
                <c:pt idx="91226">
                  <c:v>45613</c:v>
                </c:pt>
                <c:pt idx="91227">
                  <c:v>45613.5</c:v>
                </c:pt>
                <c:pt idx="91228">
                  <c:v>45614</c:v>
                </c:pt>
                <c:pt idx="91229">
                  <c:v>45614.5</c:v>
                </c:pt>
                <c:pt idx="91230">
                  <c:v>45615</c:v>
                </c:pt>
                <c:pt idx="91231">
                  <c:v>45615.5</c:v>
                </c:pt>
                <c:pt idx="91232">
                  <c:v>45616</c:v>
                </c:pt>
                <c:pt idx="91233">
                  <c:v>45616.5</c:v>
                </c:pt>
                <c:pt idx="91234">
                  <c:v>45617</c:v>
                </c:pt>
                <c:pt idx="91235">
                  <c:v>45617.5</c:v>
                </c:pt>
                <c:pt idx="91236">
                  <c:v>45618</c:v>
                </c:pt>
                <c:pt idx="91237">
                  <c:v>45618.5</c:v>
                </c:pt>
                <c:pt idx="91238">
                  <c:v>45619</c:v>
                </c:pt>
                <c:pt idx="91239">
                  <c:v>45619.5</c:v>
                </c:pt>
                <c:pt idx="91240">
                  <c:v>45620</c:v>
                </c:pt>
                <c:pt idx="91241">
                  <c:v>45620.5</c:v>
                </c:pt>
                <c:pt idx="91242">
                  <c:v>45621</c:v>
                </c:pt>
                <c:pt idx="91243">
                  <c:v>45621.5</c:v>
                </c:pt>
                <c:pt idx="91244">
                  <c:v>45622</c:v>
                </c:pt>
                <c:pt idx="91245">
                  <c:v>45622.5</c:v>
                </c:pt>
                <c:pt idx="91246">
                  <c:v>45623</c:v>
                </c:pt>
                <c:pt idx="91247">
                  <c:v>45623.5</c:v>
                </c:pt>
                <c:pt idx="91248">
                  <c:v>45624</c:v>
                </c:pt>
                <c:pt idx="91249">
                  <c:v>45624.5</c:v>
                </c:pt>
                <c:pt idx="91250">
                  <c:v>45625</c:v>
                </c:pt>
                <c:pt idx="91251">
                  <c:v>45625.5</c:v>
                </c:pt>
                <c:pt idx="91252">
                  <c:v>45626</c:v>
                </c:pt>
                <c:pt idx="91253">
                  <c:v>45626.5</c:v>
                </c:pt>
                <c:pt idx="91254">
                  <c:v>45627</c:v>
                </c:pt>
                <c:pt idx="91255">
                  <c:v>45627.5</c:v>
                </c:pt>
                <c:pt idx="91256">
                  <c:v>45628</c:v>
                </c:pt>
                <c:pt idx="91257">
                  <c:v>45628.5</c:v>
                </c:pt>
                <c:pt idx="91258">
                  <c:v>45629</c:v>
                </c:pt>
                <c:pt idx="91259">
                  <c:v>45629.5</c:v>
                </c:pt>
                <c:pt idx="91260">
                  <c:v>45630</c:v>
                </c:pt>
                <c:pt idx="91261">
                  <c:v>45630.5</c:v>
                </c:pt>
                <c:pt idx="91262">
                  <c:v>45631</c:v>
                </c:pt>
                <c:pt idx="91263">
                  <c:v>45631.5</c:v>
                </c:pt>
                <c:pt idx="91264">
                  <c:v>45632</c:v>
                </c:pt>
                <c:pt idx="91265">
                  <c:v>45632.5</c:v>
                </c:pt>
                <c:pt idx="91266">
                  <c:v>45633</c:v>
                </c:pt>
                <c:pt idx="91267">
                  <c:v>45633.5</c:v>
                </c:pt>
                <c:pt idx="91268">
                  <c:v>45634</c:v>
                </c:pt>
                <c:pt idx="91269">
                  <c:v>45634.5</c:v>
                </c:pt>
                <c:pt idx="91270">
                  <c:v>45635</c:v>
                </c:pt>
                <c:pt idx="91271">
                  <c:v>45635.5</c:v>
                </c:pt>
                <c:pt idx="91272">
                  <c:v>45636</c:v>
                </c:pt>
                <c:pt idx="91273">
                  <c:v>45636.5</c:v>
                </c:pt>
                <c:pt idx="91274">
                  <c:v>45637</c:v>
                </c:pt>
                <c:pt idx="91275">
                  <c:v>45637.5</c:v>
                </c:pt>
                <c:pt idx="91276">
                  <c:v>45638</c:v>
                </c:pt>
                <c:pt idx="91277">
                  <c:v>45638.5</c:v>
                </c:pt>
                <c:pt idx="91278">
                  <c:v>45639</c:v>
                </c:pt>
                <c:pt idx="91279">
                  <c:v>45639.5</c:v>
                </c:pt>
                <c:pt idx="91280">
                  <c:v>45640</c:v>
                </c:pt>
                <c:pt idx="91281">
                  <c:v>45640.5</c:v>
                </c:pt>
                <c:pt idx="91282">
                  <c:v>45641</c:v>
                </c:pt>
                <c:pt idx="91283">
                  <c:v>45641.5</c:v>
                </c:pt>
                <c:pt idx="91284">
                  <c:v>45642</c:v>
                </c:pt>
                <c:pt idx="91285">
                  <c:v>45642.5</c:v>
                </c:pt>
                <c:pt idx="91286">
                  <c:v>45643</c:v>
                </c:pt>
                <c:pt idx="91287">
                  <c:v>45643.5</c:v>
                </c:pt>
                <c:pt idx="91288">
                  <c:v>45644</c:v>
                </c:pt>
                <c:pt idx="91289">
                  <c:v>45644.5</c:v>
                </c:pt>
                <c:pt idx="91290">
                  <c:v>45645</c:v>
                </c:pt>
                <c:pt idx="91291">
                  <c:v>45645.5</c:v>
                </c:pt>
                <c:pt idx="91292">
                  <c:v>45646</c:v>
                </c:pt>
                <c:pt idx="91293">
                  <c:v>45646.5</c:v>
                </c:pt>
                <c:pt idx="91294">
                  <c:v>45647</c:v>
                </c:pt>
                <c:pt idx="91295">
                  <c:v>45647.5</c:v>
                </c:pt>
                <c:pt idx="91296">
                  <c:v>45648</c:v>
                </c:pt>
                <c:pt idx="91297">
                  <c:v>45648.5</c:v>
                </c:pt>
                <c:pt idx="91298">
                  <c:v>45649</c:v>
                </c:pt>
                <c:pt idx="91299">
                  <c:v>45649.5</c:v>
                </c:pt>
                <c:pt idx="91300">
                  <c:v>45650</c:v>
                </c:pt>
                <c:pt idx="91301">
                  <c:v>45650.5</c:v>
                </c:pt>
                <c:pt idx="91302">
                  <c:v>45651</c:v>
                </c:pt>
                <c:pt idx="91303">
                  <c:v>45651.5</c:v>
                </c:pt>
                <c:pt idx="91304">
                  <c:v>45652</c:v>
                </c:pt>
                <c:pt idx="91305">
                  <c:v>45652.5</c:v>
                </c:pt>
                <c:pt idx="91306">
                  <c:v>45653</c:v>
                </c:pt>
                <c:pt idx="91307">
                  <c:v>45653.5</c:v>
                </c:pt>
                <c:pt idx="91308">
                  <c:v>45654</c:v>
                </c:pt>
                <c:pt idx="91309">
                  <c:v>45654.5</c:v>
                </c:pt>
                <c:pt idx="91310">
                  <c:v>45655</c:v>
                </c:pt>
                <c:pt idx="91311">
                  <c:v>45655.5</c:v>
                </c:pt>
                <c:pt idx="91312">
                  <c:v>45656</c:v>
                </c:pt>
                <c:pt idx="91313">
                  <c:v>45656.5</c:v>
                </c:pt>
                <c:pt idx="91314">
                  <c:v>45657</c:v>
                </c:pt>
                <c:pt idx="91315">
                  <c:v>45657.5</c:v>
                </c:pt>
                <c:pt idx="91316">
                  <c:v>45658</c:v>
                </c:pt>
                <c:pt idx="91317">
                  <c:v>45658.5</c:v>
                </c:pt>
                <c:pt idx="91318">
                  <c:v>45659</c:v>
                </c:pt>
                <c:pt idx="91319">
                  <c:v>45659.5</c:v>
                </c:pt>
                <c:pt idx="91320">
                  <c:v>45660</c:v>
                </c:pt>
                <c:pt idx="91321">
                  <c:v>45660.5</c:v>
                </c:pt>
                <c:pt idx="91322">
                  <c:v>45661</c:v>
                </c:pt>
                <c:pt idx="91323">
                  <c:v>45661.5</c:v>
                </c:pt>
                <c:pt idx="91324">
                  <c:v>45662</c:v>
                </c:pt>
                <c:pt idx="91325">
                  <c:v>45662.5</c:v>
                </c:pt>
                <c:pt idx="91326">
                  <c:v>45663</c:v>
                </c:pt>
                <c:pt idx="91327">
                  <c:v>45663.5</c:v>
                </c:pt>
                <c:pt idx="91328">
                  <c:v>45664</c:v>
                </c:pt>
                <c:pt idx="91329">
                  <c:v>45664.5</c:v>
                </c:pt>
                <c:pt idx="91330">
                  <c:v>45665</c:v>
                </c:pt>
                <c:pt idx="91331">
                  <c:v>45665.5</c:v>
                </c:pt>
                <c:pt idx="91332">
                  <c:v>45666</c:v>
                </c:pt>
                <c:pt idx="91333">
                  <c:v>45666.5</c:v>
                </c:pt>
                <c:pt idx="91334">
                  <c:v>45667</c:v>
                </c:pt>
                <c:pt idx="91335">
                  <c:v>45667.5</c:v>
                </c:pt>
                <c:pt idx="91336">
                  <c:v>45668</c:v>
                </c:pt>
                <c:pt idx="91337">
                  <c:v>45668.5</c:v>
                </c:pt>
                <c:pt idx="91338">
                  <c:v>45669</c:v>
                </c:pt>
                <c:pt idx="91339">
                  <c:v>45669.5</c:v>
                </c:pt>
                <c:pt idx="91340">
                  <c:v>45670</c:v>
                </c:pt>
                <c:pt idx="91341">
                  <c:v>45670.5</c:v>
                </c:pt>
                <c:pt idx="91342">
                  <c:v>45671</c:v>
                </c:pt>
                <c:pt idx="91343">
                  <c:v>45671.5</c:v>
                </c:pt>
                <c:pt idx="91344">
                  <c:v>45672</c:v>
                </c:pt>
                <c:pt idx="91345">
                  <c:v>45672.5</c:v>
                </c:pt>
                <c:pt idx="91346">
                  <c:v>45673</c:v>
                </c:pt>
                <c:pt idx="91347">
                  <c:v>45673.5</c:v>
                </c:pt>
                <c:pt idx="91348">
                  <c:v>45674</c:v>
                </c:pt>
                <c:pt idx="91349">
                  <c:v>45674.5</c:v>
                </c:pt>
                <c:pt idx="91350">
                  <c:v>45675</c:v>
                </c:pt>
                <c:pt idx="91351">
                  <c:v>45675.5</c:v>
                </c:pt>
                <c:pt idx="91352">
                  <c:v>45676</c:v>
                </c:pt>
                <c:pt idx="91353">
                  <c:v>45676.5</c:v>
                </c:pt>
                <c:pt idx="91354">
                  <c:v>45677</c:v>
                </c:pt>
                <c:pt idx="91355">
                  <c:v>45677.5</c:v>
                </c:pt>
                <c:pt idx="91356">
                  <c:v>45678</c:v>
                </c:pt>
                <c:pt idx="91357">
                  <c:v>45678.5</c:v>
                </c:pt>
                <c:pt idx="91358">
                  <c:v>45679</c:v>
                </c:pt>
                <c:pt idx="91359">
                  <c:v>45679.5</c:v>
                </c:pt>
                <c:pt idx="91360">
                  <c:v>45680</c:v>
                </c:pt>
                <c:pt idx="91361">
                  <c:v>45680.5</c:v>
                </c:pt>
                <c:pt idx="91362">
                  <c:v>45681</c:v>
                </c:pt>
                <c:pt idx="91363">
                  <c:v>45681.5</c:v>
                </c:pt>
                <c:pt idx="91364">
                  <c:v>45682</c:v>
                </c:pt>
                <c:pt idx="91365">
                  <c:v>45682.5</c:v>
                </c:pt>
                <c:pt idx="91366">
                  <c:v>45683</c:v>
                </c:pt>
                <c:pt idx="91367">
                  <c:v>45683.5</c:v>
                </c:pt>
                <c:pt idx="91368">
                  <c:v>45684</c:v>
                </c:pt>
                <c:pt idx="91369">
                  <c:v>45684.5</c:v>
                </c:pt>
                <c:pt idx="91370">
                  <c:v>45685</c:v>
                </c:pt>
                <c:pt idx="91371">
                  <c:v>45685.5</c:v>
                </c:pt>
                <c:pt idx="91372">
                  <c:v>45686</c:v>
                </c:pt>
                <c:pt idx="91373">
                  <c:v>45686.5</c:v>
                </c:pt>
                <c:pt idx="91374">
                  <c:v>45687</c:v>
                </c:pt>
                <c:pt idx="91375">
                  <c:v>45687.5</c:v>
                </c:pt>
                <c:pt idx="91376">
                  <c:v>45688</c:v>
                </c:pt>
                <c:pt idx="91377">
                  <c:v>45688.5</c:v>
                </c:pt>
                <c:pt idx="91378">
                  <c:v>45689</c:v>
                </c:pt>
                <c:pt idx="91379">
                  <c:v>45689.5</c:v>
                </c:pt>
                <c:pt idx="91380">
                  <c:v>45690</c:v>
                </c:pt>
                <c:pt idx="91381">
                  <c:v>45690.5</c:v>
                </c:pt>
                <c:pt idx="91382">
                  <c:v>45691</c:v>
                </c:pt>
                <c:pt idx="91383">
                  <c:v>45691.5</c:v>
                </c:pt>
                <c:pt idx="91384">
                  <c:v>45692</c:v>
                </c:pt>
                <c:pt idx="91385">
                  <c:v>45692.5</c:v>
                </c:pt>
                <c:pt idx="91386">
                  <c:v>45693</c:v>
                </c:pt>
                <c:pt idx="91387">
                  <c:v>45693.5</c:v>
                </c:pt>
                <c:pt idx="91388">
                  <c:v>45694</c:v>
                </c:pt>
                <c:pt idx="91389">
                  <c:v>45694.5</c:v>
                </c:pt>
                <c:pt idx="91390">
                  <c:v>45695</c:v>
                </c:pt>
                <c:pt idx="91391">
                  <c:v>45695.5</c:v>
                </c:pt>
                <c:pt idx="91392">
                  <c:v>45696</c:v>
                </c:pt>
                <c:pt idx="91393">
                  <c:v>45696.5</c:v>
                </c:pt>
                <c:pt idx="91394">
                  <c:v>45697</c:v>
                </c:pt>
                <c:pt idx="91395">
                  <c:v>45697.5</c:v>
                </c:pt>
                <c:pt idx="91396">
                  <c:v>45698</c:v>
                </c:pt>
                <c:pt idx="91397">
                  <c:v>45698.5</c:v>
                </c:pt>
                <c:pt idx="91398">
                  <c:v>45699</c:v>
                </c:pt>
                <c:pt idx="91399">
                  <c:v>45699.5</c:v>
                </c:pt>
                <c:pt idx="91400">
                  <c:v>45700</c:v>
                </c:pt>
                <c:pt idx="91401">
                  <c:v>45700.5</c:v>
                </c:pt>
                <c:pt idx="91402">
                  <c:v>45701</c:v>
                </c:pt>
                <c:pt idx="91403">
                  <c:v>45701.5</c:v>
                </c:pt>
                <c:pt idx="91404">
                  <c:v>45702</c:v>
                </c:pt>
                <c:pt idx="91405">
                  <c:v>45702.5</c:v>
                </c:pt>
                <c:pt idx="91406">
                  <c:v>45703</c:v>
                </c:pt>
                <c:pt idx="91407">
                  <c:v>45703.5</c:v>
                </c:pt>
                <c:pt idx="91408">
                  <c:v>45704</c:v>
                </c:pt>
                <c:pt idx="91409">
                  <c:v>45704.5</c:v>
                </c:pt>
                <c:pt idx="91410">
                  <c:v>45705</c:v>
                </c:pt>
                <c:pt idx="91411">
                  <c:v>45705.5</c:v>
                </c:pt>
                <c:pt idx="91412">
                  <c:v>45706</c:v>
                </c:pt>
                <c:pt idx="91413">
                  <c:v>45706.5</c:v>
                </c:pt>
                <c:pt idx="91414">
                  <c:v>45707</c:v>
                </c:pt>
                <c:pt idx="91415">
                  <c:v>45707.5</c:v>
                </c:pt>
                <c:pt idx="91416">
                  <c:v>45708</c:v>
                </c:pt>
                <c:pt idx="91417">
                  <c:v>45708.5</c:v>
                </c:pt>
                <c:pt idx="91418">
                  <c:v>45709</c:v>
                </c:pt>
                <c:pt idx="91419">
                  <c:v>45709.5</c:v>
                </c:pt>
                <c:pt idx="91420">
                  <c:v>45710</c:v>
                </c:pt>
                <c:pt idx="91421">
                  <c:v>45710.5</c:v>
                </c:pt>
                <c:pt idx="91422">
                  <c:v>45711</c:v>
                </c:pt>
                <c:pt idx="91423">
                  <c:v>45711.5</c:v>
                </c:pt>
                <c:pt idx="91424">
                  <c:v>45712</c:v>
                </c:pt>
                <c:pt idx="91425">
                  <c:v>45712.5</c:v>
                </c:pt>
                <c:pt idx="91426">
                  <c:v>45713</c:v>
                </c:pt>
                <c:pt idx="91427">
                  <c:v>45713.5</c:v>
                </c:pt>
                <c:pt idx="91428">
                  <c:v>45714</c:v>
                </c:pt>
                <c:pt idx="91429">
                  <c:v>45714.5</c:v>
                </c:pt>
                <c:pt idx="91430">
                  <c:v>45715</c:v>
                </c:pt>
                <c:pt idx="91431">
                  <c:v>45715.5</c:v>
                </c:pt>
                <c:pt idx="91432">
                  <c:v>45716</c:v>
                </c:pt>
                <c:pt idx="91433">
                  <c:v>45716.5</c:v>
                </c:pt>
                <c:pt idx="91434">
                  <c:v>45717</c:v>
                </c:pt>
                <c:pt idx="91435">
                  <c:v>45717.5</c:v>
                </c:pt>
                <c:pt idx="91436">
                  <c:v>45718</c:v>
                </c:pt>
                <c:pt idx="91437">
                  <c:v>45718.5</c:v>
                </c:pt>
                <c:pt idx="91438">
                  <c:v>45719</c:v>
                </c:pt>
                <c:pt idx="91439">
                  <c:v>45719.5</c:v>
                </c:pt>
                <c:pt idx="91440">
                  <c:v>45720</c:v>
                </c:pt>
                <c:pt idx="91441">
                  <c:v>45720.5</c:v>
                </c:pt>
                <c:pt idx="91442">
                  <c:v>45721</c:v>
                </c:pt>
                <c:pt idx="91443">
                  <c:v>45721.5</c:v>
                </c:pt>
                <c:pt idx="91444">
                  <c:v>45722</c:v>
                </c:pt>
                <c:pt idx="91445">
                  <c:v>45722.5</c:v>
                </c:pt>
                <c:pt idx="91446">
                  <c:v>45723</c:v>
                </c:pt>
                <c:pt idx="91447">
                  <c:v>45723.5</c:v>
                </c:pt>
                <c:pt idx="91448">
                  <c:v>45724</c:v>
                </c:pt>
                <c:pt idx="91449">
                  <c:v>45724.5</c:v>
                </c:pt>
                <c:pt idx="91450">
                  <c:v>45725</c:v>
                </c:pt>
                <c:pt idx="91451">
                  <c:v>45725.5</c:v>
                </c:pt>
                <c:pt idx="91452">
                  <c:v>45726</c:v>
                </c:pt>
                <c:pt idx="91453">
                  <c:v>45726.5</c:v>
                </c:pt>
                <c:pt idx="91454">
                  <c:v>45727</c:v>
                </c:pt>
                <c:pt idx="91455">
                  <c:v>45727.5</c:v>
                </c:pt>
                <c:pt idx="91456">
                  <c:v>45728</c:v>
                </c:pt>
                <c:pt idx="91457">
                  <c:v>45728.5</c:v>
                </c:pt>
                <c:pt idx="91458">
                  <c:v>45729</c:v>
                </c:pt>
                <c:pt idx="91459">
                  <c:v>45729.5</c:v>
                </c:pt>
                <c:pt idx="91460">
                  <c:v>45730</c:v>
                </c:pt>
                <c:pt idx="91461">
                  <c:v>45730.5</c:v>
                </c:pt>
                <c:pt idx="91462">
                  <c:v>45731</c:v>
                </c:pt>
                <c:pt idx="91463">
                  <c:v>45731.5</c:v>
                </c:pt>
                <c:pt idx="91464">
                  <c:v>45732</c:v>
                </c:pt>
                <c:pt idx="91465">
                  <c:v>45732.5</c:v>
                </c:pt>
                <c:pt idx="91466">
                  <c:v>45733</c:v>
                </c:pt>
                <c:pt idx="91467">
                  <c:v>45733.5</c:v>
                </c:pt>
                <c:pt idx="91468">
                  <c:v>45734</c:v>
                </c:pt>
                <c:pt idx="91469">
                  <c:v>45734.5</c:v>
                </c:pt>
                <c:pt idx="91470">
                  <c:v>45735</c:v>
                </c:pt>
                <c:pt idx="91471">
                  <c:v>45735.5</c:v>
                </c:pt>
                <c:pt idx="91472">
                  <c:v>45736</c:v>
                </c:pt>
                <c:pt idx="91473">
                  <c:v>45736.5</c:v>
                </c:pt>
                <c:pt idx="91474">
                  <c:v>45737</c:v>
                </c:pt>
                <c:pt idx="91475">
                  <c:v>45737.5</c:v>
                </c:pt>
                <c:pt idx="91476">
                  <c:v>45738</c:v>
                </c:pt>
                <c:pt idx="91477">
                  <c:v>45738.5</c:v>
                </c:pt>
                <c:pt idx="91478">
                  <c:v>45739</c:v>
                </c:pt>
                <c:pt idx="91479">
                  <c:v>45739.5</c:v>
                </c:pt>
                <c:pt idx="91480">
                  <c:v>45740</c:v>
                </c:pt>
                <c:pt idx="91481">
                  <c:v>45740.5</c:v>
                </c:pt>
                <c:pt idx="91482">
                  <c:v>45741</c:v>
                </c:pt>
                <c:pt idx="91483">
                  <c:v>45741.5</c:v>
                </c:pt>
                <c:pt idx="91484">
                  <c:v>45742</c:v>
                </c:pt>
                <c:pt idx="91485">
                  <c:v>45742.5</c:v>
                </c:pt>
                <c:pt idx="91486">
                  <c:v>45743</c:v>
                </c:pt>
                <c:pt idx="91487">
                  <c:v>45743.5</c:v>
                </c:pt>
                <c:pt idx="91488">
                  <c:v>45744</c:v>
                </c:pt>
                <c:pt idx="91489">
                  <c:v>45744.5</c:v>
                </c:pt>
                <c:pt idx="91490">
                  <c:v>45745</c:v>
                </c:pt>
                <c:pt idx="91491">
                  <c:v>45745.5</c:v>
                </c:pt>
                <c:pt idx="91492">
                  <c:v>45746</c:v>
                </c:pt>
                <c:pt idx="91493">
                  <c:v>45746.5</c:v>
                </c:pt>
                <c:pt idx="91494">
                  <c:v>45747</c:v>
                </c:pt>
                <c:pt idx="91495">
                  <c:v>45747.5</c:v>
                </c:pt>
                <c:pt idx="91496">
                  <c:v>45748</c:v>
                </c:pt>
                <c:pt idx="91497">
                  <c:v>45748.5</c:v>
                </c:pt>
                <c:pt idx="91498">
                  <c:v>45749</c:v>
                </c:pt>
                <c:pt idx="91499">
                  <c:v>45749.5</c:v>
                </c:pt>
                <c:pt idx="91500">
                  <c:v>45750</c:v>
                </c:pt>
                <c:pt idx="91501">
                  <c:v>45750.5</c:v>
                </c:pt>
                <c:pt idx="91502">
                  <c:v>45751</c:v>
                </c:pt>
                <c:pt idx="91503">
                  <c:v>45751.5</c:v>
                </c:pt>
                <c:pt idx="91504">
                  <c:v>45752</c:v>
                </c:pt>
                <c:pt idx="91505">
                  <c:v>45752.5</c:v>
                </c:pt>
                <c:pt idx="91506">
                  <c:v>45753</c:v>
                </c:pt>
                <c:pt idx="91507">
                  <c:v>45753.5</c:v>
                </c:pt>
                <c:pt idx="91508">
                  <c:v>45754</c:v>
                </c:pt>
                <c:pt idx="91509">
                  <c:v>45754.5</c:v>
                </c:pt>
                <c:pt idx="91510">
                  <c:v>45755</c:v>
                </c:pt>
                <c:pt idx="91511">
                  <c:v>45755.5</c:v>
                </c:pt>
                <c:pt idx="91512">
                  <c:v>45756</c:v>
                </c:pt>
                <c:pt idx="91513">
                  <c:v>45756.5</c:v>
                </c:pt>
                <c:pt idx="91514">
                  <c:v>45757</c:v>
                </c:pt>
                <c:pt idx="91515">
                  <c:v>45757.5</c:v>
                </c:pt>
                <c:pt idx="91516">
                  <c:v>45758</c:v>
                </c:pt>
                <c:pt idx="91517">
                  <c:v>45758.5</c:v>
                </c:pt>
                <c:pt idx="91518">
                  <c:v>45759</c:v>
                </c:pt>
                <c:pt idx="91519">
                  <c:v>45759.5</c:v>
                </c:pt>
                <c:pt idx="91520">
                  <c:v>45760</c:v>
                </c:pt>
                <c:pt idx="91521">
                  <c:v>45760.5</c:v>
                </c:pt>
                <c:pt idx="91522">
                  <c:v>45761</c:v>
                </c:pt>
                <c:pt idx="91523">
                  <c:v>45761.5</c:v>
                </c:pt>
                <c:pt idx="91524">
                  <c:v>45762</c:v>
                </c:pt>
                <c:pt idx="91525">
                  <c:v>45762.5</c:v>
                </c:pt>
                <c:pt idx="91526">
                  <c:v>45763</c:v>
                </c:pt>
                <c:pt idx="91527">
                  <c:v>45763.5</c:v>
                </c:pt>
                <c:pt idx="91528">
                  <c:v>45764</c:v>
                </c:pt>
                <c:pt idx="91529">
                  <c:v>45764.5</c:v>
                </c:pt>
                <c:pt idx="91530">
                  <c:v>45765</c:v>
                </c:pt>
                <c:pt idx="91531">
                  <c:v>45765.5</c:v>
                </c:pt>
                <c:pt idx="91532">
                  <c:v>45766</c:v>
                </c:pt>
                <c:pt idx="91533">
                  <c:v>45766.5</c:v>
                </c:pt>
                <c:pt idx="91534">
                  <c:v>45767</c:v>
                </c:pt>
                <c:pt idx="91535">
                  <c:v>45767.5</c:v>
                </c:pt>
                <c:pt idx="91536">
                  <c:v>45768</c:v>
                </c:pt>
                <c:pt idx="91537">
                  <c:v>45768.5</c:v>
                </c:pt>
                <c:pt idx="91538">
                  <c:v>45769</c:v>
                </c:pt>
                <c:pt idx="91539">
                  <c:v>45769.5</c:v>
                </c:pt>
                <c:pt idx="91540">
                  <c:v>45770</c:v>
                </c:pt>
                <c:pt idx="91541">
                  <c:v>45770.5</c:v>
                </c:pt>
                <c:pt idx="91542">
                  <c:v>45771</c:v>
                </c:pt>
                <c:pt idx="91543">
                  <c:v>45771.5</c:v>
                </c:pt>
                <c:pt idx="91544">
                  <c:v>45772</c:v>
                </c:pt>
                <c:pt idx="91545">
                  <c:v>45772.5</c:v>
                </c:pt>
                <c:pt idx="91546">
                  <c:v>45773</c:v>
                </c:pt>
                <c:pt idx="91547">
                  <c:v>45773.5</c:v>
                </c:pt>
                <c:pt idx="91548">
                  <c:v>45774</c:v>
                </c:pt>
                <c:pt idx="91549">
                  <c:v>45774.5</c:v>
                </c:pt>
                <c:pt idx="91550">
                  <c:v>45775</c:v>
                </c:pt>
                <c:pt idx="91551">
                  <c:v>45775.5</c:v>
                </c:pt>
                <c:pt idx="91552">
                  <c:v>45776</c:v>
                </c:pt>
                <c:pt idx="91553">
                  <c:v>45776.5</c:v>
                </c:pt>
                <c:pt idx="91554">
                  <c:v>45777</c:v>
                </c:pt>
                <c:pt idx="91555">
                  <c:v>45777.5</c:v>
                </c:pt>
                <c:pt idx="91556">
                  <c:v>45778</c:v>
                </c:pt>
                <c:pt idx="91557">
                  <c:v>45778.5</c:v>
                </c:pt>
                <c:pt idx="91558">
                  <c:v>45779</c:v>
                </c:pt>
                <c:pt idx="91559">
                  <c:v>45779.5</c:v>
                </c:pt>
                <c:pt idx="91560">
                  <c:v>45780</c:v>
                </c:pt>
                <c:pt idx="91561">
                  <c:v>45780.5</c:v>
                </c:pt>
                <c:pt idx="91562">
                  <c:v>45781</c:v>
                </c:pt>
                <c:pt idx="91563">
                  <c:v>45781.5</c:v>
                </c:pt>
                <c:pt idx="91564">
                  <c:v>45782</c:v>
                </c:pt>
                <c:pt idx="91565">
                  <c:v>45782.5</c:v>
                </c:pt>
                <c:pt idx="91566">
                  <c:v>45783</c:v>
                </c:pt>
                <c:pt idx="91567">
                  <c:v>45783.5</c:v>
                </c:pt>
                <c:pt idx="91568">
                  <c:v>45784</c:v>
                </c:pt>
                <c:pt idx="91569">
                  <c:v>45784.5</c:v>
                </c:pt>
                <c:pt idx="91570">
                  <c:v>45785</c:v>
                </c:pt>
                <c:pt idx="91571">
                  <c:v>45785.5</c:v>
                </c:pt>
                <c:pt idx="91572">
                  <c:v>45786</c:v>
                </c:pt>
                <c:pt idx="91573">
                  <c:v>45786.5</c:v>
                </c:pt>
                <c:pt idx="91574">
                  <c:v>45787</c:v>
                </c:pt>
                <c:pt idx="91575">
                  <c:v>45787.5</c:v>
                </c:pt>
                <c:pt idx="91576">
                  <c:v>45788</c:v>
                </c:pt>
                <c:pt idx="91577">
                  <c:v>45788.5</c:v>
                </c:pt>
                <c:pt idx="91578">
                  <c:v>45789</c:v>
                </c:pt>
                <c:pt idx="91579">
                  <c:v>45789.5</c:v>
                </c:pt>
                <c:pt idx="91580">
                  <c:v>45790</c:v>
                </c:pt>
                <c:pt idx="91581">
                  <c:v>45790.5</c:v>
                </c:pt>
                <c:pt idx="91582">
                  <c:v>45791</c:v>
                </c:pt>
                <c:pt idx="91583">
                  <c:v>45791.5</c:v>
                </c:pt>
                <c:pt idx="91584">
                  <c:v>45792</c:v>
                </c:pt>
                <c:pt idx="91585">
                  <c:v>45792.5</c:v>
                </c:pt>
                <c:pt idx="91586">
                  <c:v>45793</c:v>
                </c:pt>
                <c:pt idx="91587">
                  <c:v>45793.5</c:v>
                </c:pt>
                <c:pt idx="91588">
                  <c:v>45794</c:v>
                </c:pt>
                <c:pt idx="91589">
                  <c:v>45794.5</c:v>
                </c:pt>
                <c:pt idx="91590">
                  <c:v>45795</c:v>
                </c:pt>
                <c:pt idx="91591">
                  <c:v>45795.5</c:v>
                </c:pt>
                <c:pt idx="91592">
                  <c:v>45796</c:v>
                </c:pt>
                <c:pt idx="91593">
                  <c:v>45796.5</c:v>
                </c:pt>
                <c:pt idx="91594">
                  <c:v>45797</c:v>
                </c:pt>
                <c:pt idx="91595">
                  <c:v>45797.5</c:v>
                </c:pt>
                <c:pt idx="91596">
                  <c:v>45798</c:v>
                </c:pt>
                <c:pt idx="91597">
                  <c:v>45798.5</c:v>
                </c:pt>
                <c:pt idx="91598">
                  <c:v>45799</c:v>
                </c:pt>
                <c:pt idx="91599">
                  <c:v>45799.5</c:v>
                </c:pt>
                <c:pt idx="91600">
                  <c:v>45800</c:v>
                </c:pt>
                <c:pt idx="91601">
                  <c:v>45800.5</c:v>
                </c:pt>
                <c:pt idx="91602">
                  <c:v>45801</c:v>
                </c:pt>
                <c:pt idx="91603">
                  <c:v>45801.5</c:v>
                </c:pt>
                <c:pt idx="91604">
                  <c:v>45802</c:v>
                </c:pt>
                <c:pt idx="91605">
                  <c:v>45802.5</c:v>
                </c:pt>
                <c:pt idx="91606">
                  <c:v>45803</c:v>
                </c:pt>
                <c:pt idx="91607">
                  <c:v>45803.5</c:v>
                </c:pt>
                <c:pt idx="91608">
                  <c:v>45804</c:v>
                </c:pt>
                <c:pt idx="91609">
                  <c:v>45804.5</c:v>
                </c:pt>
                <c:pt idx="91610">
                  <c:v>45805</c:v>
                </c:pt>
                <c:pt idx="91611">
                  <c:v>45805.5</c:v>
                </c:pt>
                <c:pt idx="91612">
                  <c:v>45806</c:v>
                </c:pt>
                <c:pt idx="91613">
                  <c:v>45806.5</c:v>
                </c:pt>
                <c:pt idx="91614">
                  <c:v>45807</c:v>
                </c:pt>
                <c:pt idx="91615">
                  <c:v>45807.5</c:v>
                </c:pt>
                <c:pt idx="91616">
                  <c:v>45808</c:v>
                </c:pt>
                <c:pt idx="91617">
                  <c:v>45808.5</c:v>
                </c:pt>
                <c:pt idx="91618">
                  <c:v>45809</c:v>
                </c:pt>
                <c:pt idx="91619">
                  <c:v>45809.5</c:v>
                </c:pt>
                <c:pt idx="91620">
                  <c:v>45810</c:v>
                </c:pt>
                <c:pt idx="91621">
                  <c:v>45810.5</c:v>
                </c:pt>
                <c:pt idx="91622">
                  <c:v>45811</c:v>
                </c:pt>
                <c:pt idx="91623">
                  <c:v>45811.5</c:v>
                </c:pt>
                <c:pt idx="91624">
                  <c:v>45812</c:v>
                </c:pt>
                <c:pt idx="91625">
                  <c:v>45812.5</c:v>
                </c:pt>
                <c:pt idx="91626">
                  <c:v>45813</c:v>
                </c:pt>
                <c:pt idx="91627">
                  <c:v>45813.5</c:v>
                </c:pt>
                <c:pt idx="91628">
                  <c:v>45814</c:v>
                </c:pt>
                <c:pt idx="91629">
                  <c:v>45814.5</c:v>
                </c:pt>
                <c:pt idx="91630">
                  <c:v>45815</c:v>
                </c:pt>
                <c:pt idx="91631">
                  <c:v>45815.5</c:v>
                </c:pt>
                <c:pt idx="91632">
                  <c:v>45816</c:v>
                </c:pt>
                <c:pt idx="91633">
                  <c:v>45816.5</c:v>
                </c:pt>
                <c:pt idx="91634">
                  <c:v>45817</c:v>
                </c:pt>
                <c:pt idx="91635">
                  <c:v>45817.5</c:v>
                </c:pt>
                <c:pt idx="91636">
                  <c:v>45818</c:v>
                </c:pt>
                <c:pt idx="91637">
                  <c:v>45818.5</c:v>
                </c:pt>
                <c:pt idx="91638">
                  <c:v>45819</c:v>
                </c:pt>
                <c:pt idx="91639">
                  <c:v>45819.5</c:v>
                </c:pt>
                <c:pt idx="91640">
                  <c:v>45820</c:v>
                </c:pt>
                <c:pt idx="91641">
                  <c:v>45820.5</c:v>
                </c:pt>
                <c:pt idx="91642">
                  <c:v>45821</c:v>
                </c:pt>
                <c:pt idx="91643">
                  <c:v>45821.5</c:v>
                </c:pt>
                <c:pt idx="91644">
                  <c:v>45822</c:v>
                </c:pt>
                <c:pt idx="91645">
                  <c:v>45822.5</c:v>
                </c:pt>
                <c:pt idx="91646">
                  <c:v>45823</c:v>
                </c:pt>
                <c:pt idx="91647">
                  <c:v>45823.5</c:v>
                </c:pt>
                <c:pt idx="91648">
                  <c:v>45824</c:v>
                </c:pt>
                <c:pt idx="91649">
                  <c:v>45824.5</c:v>
                </c:pt>
                <c:pt idx="91650">
                  <c:v>45825</c:v>
                </c:pt>
                <c:pt idx="91651">
                  <c:v>45825.5</c:v>
                </c:pt>
                <c:pt idx="91652">
                  <c:v>45826</c:v>
                </c:pt>
                <c:pt idx="91653">
                  <c:v>45826.5</c:v>
                </c:pt>
                <c:pt idx="91654">
                  <c:v>45827</c:v>
                </c:pt>
                <c:pt idx="91655">
                  <c:v>45827.5</c:v>
                </c:pt>
                <c:pt idx="91656">
                  <c:v>45828</c:v>
                </c:pt>
                <c:pt idx="91657">
                  <c:v>45828.5</c:v>
                </c:pt>
                <c:pt idx="91658">
                  <c:v>45829</c:v>
                </c:pt>
                <c:pt idx="91659">
                  <c:v>45829.5</c:v>
                </c:pt>
                <c:pt idx="91660">
                  <c:v>45830</c:v>
                </c:pt>
                <c:pt idx="91661">
                  <c:v>45830.5</c:v>
                </c:pt>
                <c:pt idx="91662">
                  <c:v>45831</c:v>
                </c:pt>
                <c:pt idx="91663">
                  <c:v>45831.5</c:v>
                </c:pt>
                <c:pt idx="91664">
                  <c:v>45832</c:v>
                </c:pt>
                <c:pt idx="91665">
                  <c:v>45832.5</c:v>
                </c:pt>
                <c:pt idx="91666">
                  <c:v>45833</c:v>
                </c:pt>
                <c:pt idx="91667">
                  <c:v>45833.5</c:v>
                </c:pt>
                <c:pt idx="91668">
                  <c:v>45834</c:v>
                </c:pt>
                <c:pt idx="91669">
                  <c:v>45834.5</c:v>
                </c:pt>
                <c:pt idx="91670">
                  <c:v>45835</c:v>
                </c:pt>
                <c:pt idx="91671">
                  <c:v>45835.5</c:v>
                </c:pt>
                <c:pt idx="91672">
                  <c:v>45836</c:v>
                </c:pt>
                <c:pt idx="91673">
                  <c:v>45836.5</c:v>
                </c:pt>
                <c:pt idx="91674">
                  <c:v>45837</c:v>
                </c:pt>
                <c:pt idx="91675">
                  <c:v>45837.5</c:v>
                </c:pt>
                <c:pt idx="91676">
                  <c:v>45838</c:v>
                </c:pt>
                <c:pt idx="91677">
                  <c:v>45838.5</c:v>
                </c:pt>
                <c:pt idx="91678">
                  <c:v>45839</c:v>
                </c:pt>
                <c:pt idx="91679">
                  <c:v>45839.5</c:v>
                </c:pt>
                <c:pt idx="91680">
                  <c:v>45840</c:v>
                </c:pt>
                <c:pt idx="91681">
                  <c:v>45840.5</c:v>
                </c:pt>
                <c:pt idx="91682">
                  <c:v>45841</c:v>
                </c:pt>
                <c:pt idx="91683">
                  <c:v>45841.5</c:v>
                </c:pt>
                <c:pt idx="91684">
                  <c:v>45842</c:v>
                </c:pt>
                <c:pt idx="91685">
                  <c:v>45842.5</c:v>
                </c:pt>
                <c:pt idx="91686">
                  <c:v>45843</c:v>
                </c:pt>
                <c:pt idx="91687">
                  <c:v>45843.5</c:v>
                </c:pt>
                <c:pt idx="91688">
                  <c:v>45844</c:v>
                </c:pt>
                <c:pt idx="91689">
                  <c:v>45844.5</c:v>
                </c:pt>
                <c:pt idx="91690">
                  <c:v>45845</c:v>
                </c:pt>
                <c:pt idx="91691">
                  <c:v>45845.5</c:v>
                </c:pt>
                <c:pt idx="91692">
                  <c:v>45846</c:v>
                </c:pt>
                <c:pt idx="91693">
                  <c:v>45846.5</c:v>
                </c:pt>
                <c:pt idx="91694">
                  <c:v>45847</c:v>
                </c:pt>
                <c:pt idx="91695">
                  <c:v>45847.5</c:v>
                </c:pt>
                <c:pt idx="91696">
                  <c:v>45848</c:v>
                </c:pt>
                <c:pt idx="91697">
                  <c:v>45848.5</c:v>
                </c:pt>
                <c:pt idx="91698">
                  <c:v>45849</c:v>
                </c:pt>
                <c:pt idx="91699">
                  <c:v>45849.5</c:v>
                </c:pt>
                <c:pt idx="91700">
                  <c:v>45850</c:v>
                </c:pt>
                <c:pt idx="91701">
                  <c:v>45850.5</c:v>
                </c:pt>
                <c:pt idx="91702">
                  <c:v>45851</c:v>
                </c:pt>
                <c:pt idx="91703">
                  <c:v>45851.5</c:v>
                </c:pt>
                <c:pt idx="91704">
                  <c:v>45852</c:v>
                </c:pt>
                <c:pt idx="91705">
                  <c:v>45852.5</c:v>
                </c:pt>
                <c:pt idx="91706">
                  <c:v>45853</c:v>
                </c:pt>
                <c:pt idx="91707">
                  <c:v>45853.5</c:v>
                </c:pt>
                <c:pt idx="91708">
                  <c:v>45854</c:v>
                </c:pt>
                <c:pt idx="91709">
                  <c:v>45854.5</c:v>
                </c:pt>
                <c:pt idx="91710">
                  <c:v>45855</c:v>
                </c:pt>
                <c:pt idx="91711">
                  <c:v>45855.5</c:v>
                </c:pt>
                <c:pt idx="91712">
                  <c:v>45856</c:v>
                </c:pt>
                <c:pt idx="91713">
                  <c:v>45856.5</c:v>
                </c:pt>
                <c:pt idx="91714">
                  <c:v>45857</c:v>
                </c:pt>
                <c:pt idx="91715">
                  <c:v>45857.5</c:v>
                </c:pt>
                <c:pt idx="91716">
                  <c:v>45858</c:v>
                </c:pt>
                <c:pt idx="91717">
                  <c:v>45858.5</c:v>
                </c:pt>
                <c:pt idx="91718">
                  <c:v>45859</c:v>
                </c:pt>
                <c:pt idx="91719">
                  <c:v>45859.5</c:v>
                </c:pt>
                <c:pt idx="91720">
                  <c:v>45860</c:v>
                </c:pt>
                <c:pt idx="91721">
                  <c:v>45860.5</c:v>
                </c:pt>
                <c:pt idx="91722">
                  <c:v>45861</c:v>
                </c:pt>
                <c:pt idx="91723">
                  <c:v>45861.5</c:v>
                </c:pt>
                <c:pt idx="91724">
                  <c:v>45862</c:v>
                </c:pt>
                <c:pt idx="91725">
                  <c:v>45862.5</c:v>
                </c:pt>
                <c:pt idx="91726">
                  <c:v>45863</c:v>
                </c:pt>
                <c:pt idx="91727">
                  <c:v>45863.5</c:v>
                </c:pt>
                <c:pt idx="91728">
                  <c:v>45864</c:v>
                </c:pt>
                <c:pt idx="91729">
                  <c:v>45864.5</c:v>
                </c:pt>
                <c:pt idx="91730">
                  <c:v>45865</c:v>
                </c:pt>
                <c:pt idx="91731">
                  <c:v>45865.5</c:v>
                </c:pt>
                <c:pt idx="91732">
                  <c:v>45866</c:v>
                </c:pt>
                <c:pt idx="91733">
                  <c:v>45866.5</c:v>
                </c:pt>
                <c:pt idx="91734">
                  <c:v>45867</c:v>
                </c:pt>
                <c:pt idx="91735">
                  <c:v>45867.5</c:v>
                </c:pt>
                <c:pt idx="91736">
                  <c:v>45868</c:v>
                </c:pt>
                <c:pt idx="91737">
                  <c:v>45868.5</c:v>
                </c:pt>
                <c:pt idx="91738">
                  <c:v>45869</c:v>
                </c:pt>
                <c:pt idx="91739">
                  <c:v>45869.5</c:v>
                </c:pt>
                <c:pt idx="91740">
                  <c:v>45870</c:v>
                </c:pt>
                <c:pt idx="91741">
                  <c:v>45870.5</c:v>
                </c:pt>
                <c:pt idx="91742">
                  <c:v>45871</c:v>
                </c:pt>
                <c:pt idx="91743">
                  <c:v>45871.5</c:v>
                </c:pt>
                <c:pt idx="91744">
                  <c:v>45872</c:v>
                </c:pt>
                <c:pt idx="91745">
                  <c:v>45872.5</c:v>
                </c:pt>
                <c:pt idx="91746">
                  <c:v>45873</c:v>
                </c:pt>
                <c:pt idx="91747">
                  <c:v>45873.5</c:v>
                </c:pt>
                <c:pt idx="91748">
                  <c:v>45874</c:v>
                </c:pt>
                <c:pt idx="91749">
                  <c:v>45874.5</c:v>
                </c:pt>
                <c:pt idx="91750">
                  <c:v>45875</c:v>
                </c:pt>
                <c:pt idx="91751">
                  <c:v>45875.5</c:v>
                </c:pt>
                <c:pt idx="91752">
                  <c:v>45876</c:v>
                </c:pt>
                <c:pt idx="91753">
                  <c:v>45876.5</c:v>
                </c:pt>
                <c:pt idx="91754">
                  <c:v>45877</c:v>
                </c:pt>
                <c:pt idx="91755">
                  <c:v>45877.5</c:v>
                </c:pt>
                <c:pt idx="91756">
                  <c:v>45878</c:v>
                </c:pt>
                <c:pt idx="91757">
                  <c:v>45878.5</c:v>
                </c:pt>
                <c:pt idx="91758">
                  <c:v>45879</c:v>
                </c:pt>
                <c:pt idx="91759">
                  <c:v>45879.5</c:v>
                </c:pt>
                <c:pt idx="91760">
                  <c:v>45880</c:v>
                </c:pt>
                <c:pt idx="91761">
                  <c:v>45880.5</c:v>
                </c:pt>
                <c:pt idx="91762">
                  <c:v>45881</c:v>
                </c:pt>
                <c:pt idx="91763">
                  <c:v>45881.5</c:v>
                </c:pt>
                <c:pt idx="91764">
                  <c:v>45882</c:v>
                </c:pt>
                <c:pt idx="91765">
                  <c:v>45882.5</c:v>
                </c:pt>
                <c:pt idx="91766">
                  <c:v>45883</c:v>
                </c:pt>
                <c:pt idx="91767">
                  <c:v>45883.5</c:v>
                </c:pt>
                <c:pt idx="91768">
                  <c:v>45884</c:v>
                </c:pt>
                <c:pt idx="91769">
                  <c:v>45884.5</c:v>
                </c:pt>
                <c:pt idx="91770">
                  <c:v>45885</c:v>
                </c:pt>
                <c:pt idx="91771">
                  <c:v>45885.5</c:v>
                </c:pt>
                <c:pt idx="91772">
                  <c:v>45886</c:v>
                </c:pt>
                <c:pt idx="91773">
                  <c:v>45886.5</c:v>
                </c:pt>
                <c:pt idx="91774">
                  <c:v>45887</c:v>
                </c:pt>
                <c:pt idx="91775">
                  <c:v>45887.5</c:v>
                </c:pt>
                <c:pt idx="91776">
                  <c:v>45888</c:v>
                </c:pt>
                <c:pt idx="91777">
                  <c:v>45888.5</c:v>
                </c:pt>
                <c:pt idx="91778">
                  <c:v>45889</c:v>
                </c:pt>
                <c:pt idx="91779">
                  <c:v>45889.5</c:v>
                </c:pt>
                <c:pt idx="91780">
                  <c:v>45890</c:v>
                </c:pt>
                <c:pt idx="91781">
                  <c:v>45890.5</c:v>
                </c:pt>
                <c:pt idx="91782">
                  <c:v>45891</c:v>
                </c:pt>
                <c:pt idx="91783">
                  <c:v>45891.5</c:v>
                </c:pt>
                <c:pt idx="91784">
                  <c:v>45892</c:v>
                </c:pt>
                <c:pt idx="91785">
                  <c:v>45892.5</c:v>
                </c:pt>
                <c:pt idx="91786">
                  <c:v>45893</c:v>
                </c:pt>
                <c:pt idx="91787">
                  <c:v>45893.5</c:v>
                </c:pt>
                <c:pt idx="91788">
                  <c:v>45894</c:v>
                </c:pt>
                <c:pt idx="91789">
                  <c:v>45894.5</c:v>
                </c:pt>
                <c:pt idx="91790">
                  <c:v>45895</c:v>
                </c:pt>
                <c:pt idx="91791">
                  <c:v>45895.5</c:v>
                </c:pt>
                <c:pt idx="91792">
                  <c:v>45896</c:v>
                </c:pt>
                <c:pt idx="91793">
                  <c:v>45896.5</c:v>
                </c:pt>
                <c:pt idx="91794">
                  <c:v>45897</c:v>
                </c:pt>
                <c:pt idx="91795">
                  <c:v>45897.5</c:v>
                </c:pt>
                <c:pt idx="91796">
                  <c:v>45898</c:v>
                </c:pt>
                <c:pt idx="91797">
                  <c:v>45898.5</c:v>
                </c:pt>
                <c:pt idx="91798">
                  <c:v>45899</c:v>
                </c:pt>
                <c:pt idx="91799">
                  <c:v>45899.5</c:v>
                </c:pt>
                <c:pt idx="91800">
                  <c:v>45900</c:v>
                </c:pt>
                <c:pt idx="91801">
                  <c:v>45900.5</c:v>
                </c:pt>
                <c:pt idx="91802">
                  <c:v>45901</c:v>
                </c:pt>
                <c:pt idx="91803">
                  <c:v>45901.5</c:v>
                </c:pt>
                <c:pt idx="91804">
                  <c:v>45902</c:v>
                </c:pt>
                <c:pt idx="91805">
                  <c:v>45902.5</c:v>
                </c:pt>
                <c:pt idx="91806">
                  <c:v>45903</c:v>
                </c:pt>
                <c:pt idx="91807">
                  <c:v>45903.5</c:v>
                </c:pt>
                <c:pt idx="91808">
                  <c:v>45904</c:v>
                </c:pt>
                <c:pt idx="91809">
                  <c:v>45904.5</c:v>
                </c:pt>
                <c:pt idx="91810">
                  <c:v>45905</c:v>
                </c:pt>
                <c:pt idx="91811">
                  <c:v>45905.5</c:v>
                </c:pt>
                <c:pt idx="91812">
                  <c:v>45906</c:v>
                </c:pt>
                <c:pt idx="91813">
                  <c:v>45906.5</c:v>
                </c:pt>
                <c:pt idx="91814">
                  <c:v>45907</c:v>
                </c:pt>
                <c:pt idx="91815">
                  <c:v>45907.5</c:v>
                </c:pt>
                <c:pt idx="91816">
                  <c:v>45908</c:v>
                </c:pt>
                <c:pt idx="91817">
                  <c:v>45908.5</c:v>
                </c:pt>
                <c:pt idx="91818">
                  <c:v>45909</c:v>
                </c:pt>
                <c:pt idx="91819">
                  <c:v>45909.5</c:v>
                </c:pt>
                <c:pt idx="91820">
                  <c:v>45910</c:v>
                </c:pt>
                <c:pt idx="91821">
                  <c:v>45910.5</c:v>
                </c:pt>
                <c:pt idx="91822">
                  <c:v>45911</c:v>
                </c:pt>
                <c:pt idx="91823">
                  <c:v>45911.5</c:v>
                </c:pt>
                <c:pt idx="91824">
                  <c:v>45912</c:v>
                </c:pt>
                <c:pt idx="91825">
                  <c:v>45912.5</c:v>
                </c:pt>
                <c:pt idx="91826">
                  <c:v>45913</c:v>
                </c:pt>
                <c:pt idx="91827">
                  <c:v>45913.5</c:v>
                </c:pt>
                <c:pt idx="91828">
                  <c:v>45914</c:v>
                </c:pt>
                <c:pt idx="91829">
                  <c:v>45914.5</c:v>
                </c:pt>
                <c:pt idx="91830">
                  <c:v>45915</c:v>
                </c:pt>
                <c:pt idx="91831">
                  <c:v>45915.5</c:v>
                </c:pt>
                <c:pt idx="91832">
                  <c:v>45916</c:v>
                </c:pt>
                <c:pt idx="91833">
                  <c:v>45916.5</c:v>
                </c:pt>
                <c:pt idx="91834">
                  <c:v>45917</c:v>
                </c:pt>
                <c:pt idx="91835">
                  <c:v>45917.5</c:v>
                </c:pt>
                <c:pt idx="91836">
                  <c:v>45918</c:v>
                </c:pt>
                <c:pt idx="91837">
                  <c:v>45918.5</c:v>
                </c:pt>
                <c:pt idx="91838">
                  <c:v>45919</c:v>
                </c:pt>
                <c:pt idx="91839">
                  <c:v>45919.5</c:v>
                </c:pt>
                <c:pt idx="91840">
                  <c:v>45920</c:v>
                </c:pt>
                <c:pt idx="91841">
                  <c:v>45920.5</c:v>
                </c:pt>
                <c:pt idx="91842">
                  <c:v>45921</c:v>
                </c:pt>
                <c:pt idx="91843">
                  <c:v>45921.5</c:v>
                </c:pt>
                <c:pt idx="91844">
                  <c:v>45922</c:v>
                </c:pt>
                <c:pt idx="91845">
                  <c:v>45922.5</c:v>
                </c:pt>
                <c:pt idx="91846">
                  <c:v>45923</c:v>
                </c:pt>
                <c:pt idx="91847">
                  <c:v>45923.5</c:v>
                </c:pt>
                <c:pt idx="91848">
                  <c:v>45924</c:v>
                </c:pt>
                <c:pt idx="91849">
                  <c:v>45924.5</c:v>
                </c:pt>
                <c:pt idx="91850">
                  <c:v>45925</c:v>
                </c:pt>
                <c:pt idx="91851">
                  <c:v>45925.5</c:v>
                </c:pt>
                <c:pt idx="91852">
                  <c:v>45926</c:v>
                </c:pt>
                <c:pt idx="91853">
                  <c:v>45926.5</c:v>
                </c:pt>
                <c:pt idx="91854">
                  <c:v>45927</c:v>
                </c:pt>
                <c:pt idx="91855">
                  <c:v>45927.5</c:v>
                </c:pt>
                <c:pt idx="91856">
                  <c:v>45928</c:v>
                </c:pt>
                <c:pt idx="91857">
                  <c:v>45928.5</c:v>
                </c:pt>
                <c:pt idx="91858">
                  <c:v>45929</c:v>
                </c:pt>
                <c:pt idx="91859">
                  <c:v>45929.5</c:v>
                </c:pt>
                <c:pt idx="91860">
                  <c:v>45930</c:v>
                </c:pt>
                <c:pt idx="91861">
                  <c:v>45930.5</c:v>
                </c:pt>
                <c:pt idx="91862">
                  <c:v>45931</c:v>
                </c:pt>
                <c:pt idx="91863">
                  <c:v>45931.5</c:v>
                </c:pt>
                <c:pt idx="91864">
                  <c:v>45932</c:v>
                </c:pt>
                <c:pt idx="91865">
                  <c:v>45932.5</c:v>
                </c:pt>
                <c:pt idx="91866">
                  <c:v>45933</c:v>
                </c:pt>
                <c:pt idx="91867">
                  <c:v>45933.5</c:v>
                </c:pt>
                <c:pt idx="91868">
                  <c:v>45934</c:v>
                </c:pt>
                <c:pt idx="91869">
                  <c:v>45934.5</c:v>
                </c:pt>
                <c:pt idx="91870">
                  <c:v>45935</c:v>
                </c:pt>
                <c:pt idx="91871">
                  <c:v>45935.5</c:v>
                </c:pt>
                <c:pt idx="91872">
                  <c:v>45936</c:v>
                </c:pt>
                <c:pt idx="91873">
                  <c:v>45936.5</c:v>
                </c:pt>
                <c:pt idx="91874">
                  <c:v>45937</c:v>
                </c:pt>
                <c:pt idx="91875">
                  <c:v>45937.5</c:v>
                </c:pt>
                <c:pt idx="91876">
                  <c:v>45938</c:v>
                </c:pt>
                <c:pt idx="91877">
                  <c:v>45938.5</c:v>
                </c:pt>
                <c:pt idx="91878">
                  <c:v>45939</c:v>
                </c:pt>
                <c:pt idx="91879">
                  <c:v>45939.5</c:v>
                </c:pt>
                <c:pt idx="91880">
                  <c:v>45940</c:v>
                </c:pt>
                <c:pt idx="91881">
                  <c:v>45940.5</c:v>
                </c:pt>
                <c:pt idx="91882">
                  <c:v>45941</c:v>
                </c:pt>
                <c:pt idx="91883">
                  <c:v>45941.5</c:v>
                </c:pt>
                <c:pt idx="91884">
                  <c:v>45942</c:v>
                </c:pt>
                <c:pt idx="91885">
                  <c:v>45942.5</c:v>
                </c:pt>
                <c:pt idx="91886">
                  <c:v>45943</c:v>
                </c:pt>
                <c:pt idx="91887">
                  <c:v>45943.5</c:v>
                </c:pt>
                <c:pt idx="91888">
                  <c:v>45944</c:v>
                </c:pt>
                <c:pt idx="91889">
                  <c:v>45944.5</c:v>
                </c:pt>
                <c:pt idx="91890">
                  <c:v>45945</c:v>
                </c:pt>
                <c:pt idx="91891">
                  <c:v>45945.5</c:v>
                </c:pt>
                <c:pt idx="91892">
                  <c:v>45946</c:v>
                </c:pt>
                <c:pt idx="91893">
                  <c:v>45946.5</c:v>
                </c:pt>
                <c:pt idx="91894">
                  <c:v>45947</c:v>
                </c:pt>
                <c:pt idx="91895">
                  <c:v>45947.5</c:v>
                </c:pt>
                <c:pt idx="91896">
                  <c:v>45948</c:v>
                </c:pt>
                <c:pt idx="91897">
                  <c:v>45948.5</c:v>
                </c:pt>
                <c:pt idx="91898">
                  <c:v>45949</c:v>
                </c:pt>
                <c:pt idx="91899">
                  <c:v>45949.5</c:v>
                </c:pt>
                <c:pt idx="91900">
                  <c:v>45950</c:v>
                </c:pt>
                <c:pt idx="91901">
                  <c:v>45950.5</c:v>
                </c:pt>
                <c:pt idx="91902">
                  <c:v>45951</c:v>
                </c:pt>
                <c:pt idx="91903">
                  <c:v>45951.5</c:v>
                </c:pt>
                <c:pt idx="91904">
                  <c:v>45952</c:v>
                </c:pt>
                <c:pt idx="91905">
                  <c:v>45952.5</c:v>
                </c:pt>
                <c:pt idx="91906">
                  <c:v>45953</c:v>
                </c:pt>
                <c:pt idx="91907">
                  <c:v>45953.5</c:v>
                </c:pt>
                <c:pt idx="91908">
                  <c:v>45954</c:v>
                </c:pt>
                <c:pt idx="91909">
                  <c:v>45954.5</c:v>
                </c:pt>
                <c:pt idx="91910">
                  <c:v>45955</c:v>
                </c:pt>
                <c:pt idx="91911">
                  <c:v>45955.5</c:v>
                </c:pt>
                <c:pt idx="91912">
                  <c:v>45956</c:v>
                </c:pt>
                <c:pt idx="91913">
                  <c:v>45956.5</c:v>
                </c:pt>
                <c:pt idx="91914">
                  <c:v>45957</c:v>
                </c:pt>
                <c:pt idx="91915">
                  <c:v>45957.5</c:v>
                </c:pt>
                <c:pt idx="91916">
                  <c:v>45958</c:v>
                </c:pt>
                <c:pt idx="91917">
                  <c:v>45958.5</c:v>
                </c:pt>
                <c:pt idx="91918">
                  <c:v>45959</c:v>
                </c:pt>
                <c:pt idx="91919">
                  <c:v>45959.5</c:v>
                </c:pt>
                <c:pt idx="91920">
                  <c:v>45960</c:v>
                </c:pt>
                <c:pt idx="91921">
                  <c:v>45960.5</c:v>
                </c:pt>
                <c:pt idx="91922">
                  <c:v>45961</c:v>
                </c:pt>
                <c:pt idx="91923">
                  <c:v>45961.5</c:v>
                </c:pt>
                <c:pt idx="91924">
                  <c:v>45962</c:v>
                </c:pt>
                <c:pt idx="91925">
                  <c:v>45962.5</c:v>
                </c:pt>
                <c:pt idx="91926">
                  <c:v>45963</c:v>
                </c:pt>
                <c:pt idx="91927">
                  <c:v>45963.5</c:v>
                </c:pt>
                <c:pt idx="91928">
                  <c:v>45964</c:v>
                </c:pt>
                <c:pt idx="91929">
                  <c:v>45964.5</c:v>
                </c:pt>
                <c:pt idx="91930">
                  <c:v>45965</c:v>
                </c:pt>
                <c:pt idx="91931">
                  <c:v>45965.5</c:v>
                </c:pt>
                <c:pt idx="91932">
                  <c:v>45966</c:v>
                </c:pt>
                <c:pt idx="91933">
                  <c:v>45966.5</c:v>
                </c:pt>
                <c:pt idx="91934">
                  <c:v>45967</c:v>
                </c:pt>
                <c:pt idx="91935">
                  <c:v>45967.5</c:v>
                </c:pt>
                <c:pt idx="91936">
                  <c:v>45968</c:v>
                </c:pt>
                <c:pt idx="91937">
                  <c:v>45968.5</c:v>
                </c:pt>
                <c:pt idx="91938">
                  <c:v>45969</c:v>
                </c:pt>
                <c:pt idx="91939">
                  <c:v>45969.5</c:v>
                </c:pt>
                <c:pt idx="91940">
                  <c:v>45970</c:v>
                </c:pt>
                <c:pt idx="91941">
                  <c:v>45970.5</c:v>
                </c:pt>
                <c:pt idx="91942">
                  <c:v>45971</c:v>
                </c:pt>
                <c:pt idx="91943">
                  <c:v>45971.5</c:v>
                </c:pt>
                <c:pt idx="91944">
                  <c:v>45972</c:v>
                </c:pt>
                <c:pt idx="91945">
                  <c:v>45972.5</c:v>
                </c:pt>
                <c:pt idx="91946">
                  <c:v>45973</c:v>
                </c:pt>
                <c:pt idx="91947">
                  <c:v>45973.5</c:v>
                </c:pt>
                <c:pt idx="91948">
                  <c:v>45974</c:v>
                </c:pt>
                <c:pt idx="91949">
                  <c:v>45974.5</c:v>
                </c:pt>
                <c:pt idx="91950">
                  <c:v>45975</c:v>
                </c:pt>
                <c:pt idx="91951">
                  <c:v>45975.5</c:v>
                </c:pt>
                <c:pt idx="91952">
                  <c:v>45976</c:v>
                </c:pt>
                <c:pt idx="91953">
                  <c:v>45976.5</c:v>
                </c:pt>
                <c:pt idx="91954">
                  <c:v>45977</c:v>
                </c:pt>
                <c:pt idx="91955">
                  <c:v>45977.5</c:v>
                </c:pt>
                <c:pt idx="91956">
                  <c:v>45978</c:v>
                </c:pt>
                <c:pt idx="91957">
                  <c:v>45978.5</c:v>
                </c:pt>
                <c:pt idx="91958">
                  <c:v>45979</c:v>
                </c:pt>
                <c:pt idx="91959">
                  <c:v>45979.5</c:v>
                </c:pt>
                <c:pt idx="91960">
                  <c:v>45980</c:v>
                </c:pt>
                <c:pt idx="91961">
                  <c:v>45980.5</c:v>
                </c:pt>
                <c:pt idx="91962">
                  <c:v>45981</c:v>
                </c:pt>
                <c:pt idx="91963">
                  <c:v>45981.5</c:v>
                </c:pt>
                <c:pt idx="91964">
                  <c:v>45982</c:v>
                </c:pt>
                <c:pt idx="91965">
                  <c:v>45982.5</c:v>
                </c:pt>
                <c:pt idx="91966">
                  <c:v>45983</c:v>
                </c:pt>
                <c:pt idx="91967">
                  <c:v>45983.5</c:v>
                </c:pt>
                <c:pt idx="91968">
                  <c:v>45984</c:v>
                </c:pt>
                <c:pt idx="91969">
                  <c:v>45984.5</c:v>
                </c:pt>
                <c:pt idx="91970">
                  <c:v>45985</c:v>
                </c:pt>
                <c:pt idx="91971">
                  <c:v>45985.5</c:v>
                </c:pt>
                <c:pt idx="91972">
                  <c:v>45986</c:v>
                </c:pt>
                <c:pt idx="91973">
                  <c:v>45986.5</c:v>
                </c:pt>
                <c:pt idx="91974">
                  <c:v>45987</c:v>
                </c:pt>
                <c:pt idx="91975">
                  <c:v>45987.5</c:v>
                </c:pt>
                <c:pt idx="91976">
                  <c:v>45988</c:v>
                </c:pt>
                <c:pt idx="91977">
                  <c:v>45988.5</c:v>
                </c:pt>
                <c:pt idx="91978">
                  <c:v>45989</c:v>
                </c:pt>
                <c:pt idx="91979">
                  <c:v>45989.5</c:v>
                </c:pt>
                <c:pt idx="91980">
                  <c:v>45990</c:v>
                </c:pt>
                <c:pt idx="91981">
                  <c:v>45990.5</c:v>
                </c:pt>
                <c:pt idx="91982">
                  <c:v>45991</c:v>
                </c:pt>
                <c:pt idx="91983">
                  <c:v>45991.5</c:v>
                </c:pt>
                <c:pt idx="91984">
                  <c:v>45992</c:v>
                </c:pt>
                <c:pt idx="91985">
                  <c:v>45992.5</c:v>
                </c:pt>
                <c:pt idx="91986">
                  <c:v>45993</c:v>
                </c:pt>
                <c:pt idx="91987">
                  <c:v>45993.5</c:v>
                </c:pt>
                <c:pt idx="91988">
                  <c:v>45994</c:v>
                </c:pt>
                <c:pt idx="91989">
                  <c:v>45994.5</c:v>
                </c:pt>
                <c:pt idx="91990">
                  <c:v>45995</c:v>
                </c:pt>
                <c:pt idx="91991">
                  <c:v>45995.5</c:v>
                </c:pt>
                <c:pt idx="91992">
                  <c:v>45996</c:v>
                </c:pt>
                <c:pt idx="91993">
                  <c:v>45996.5</c:v>
                </c:pt>
                <c:pt idx="91994">
                  <c:v>45997</c:v>
                </c:pt>
                <c:pt idx="91995">
                  <c:v>45997.5</c:v>
                </c:pt>
                <c:pt idx="91996">
                  <c:v>45998</c:v>
                </c:pt>
                <c:pt idx="91997">
                  <c:v>45998.5</c:v>
                </c:pt>
                <c:pt idx="91998">
                  <c:v>45999</c:v>
                </c:pt>
                <c:pt idx="91999">
                  <c:v>45999.5</c:v>
                </c:pt>
                <c:pt idx="92000">
                  <c:v>46000</c:v>
                </c:pt>
                <c:pt idx="92001">
                  <c:v>46000.5</c:v>
                </c:pt>
                <c:pt idx="92002">
                  <c:v>46001</c:v>
                </c:pt>
                <c:pt idx="92003">
                  <c:v>46001.5</c:v>
                </c:pt>
                <c:pt idx="92004">
                  <c:v>46002</c:v>
                </c:pt>
                <c:pt idx="92005">
                  <c:v>46002.5</c:v>
                </c:pt>
                <c:pt idx="92006">
                  <c:v>46003</c:v>
                </c:pt>
                <c:pt idx="92007">
                  <c:v>46003.5</c:v>
                </c:pt>
                <c:pt idx="92008">
                  <c:v>46004</c:v>
                </c:pt>
                <c:pt idx="92009">
                  <c:v>46004.5</c:v>
                </c:pt>
                <c:pt idx="92010">
                  <c:v>46005</c:v>
                </c:pt>
                <c:pt idx="92011">
                  <c:v>46005.5</c:v>
                </c:pt>
                <c:pt idx="92012">
                  <c:v>46006</c:v>
                </c:pt>
                <c:pt idx="92013">
                  <c:v>46006.5</c:v>
                </c:pt>
                <c:pt idx="92014">
                  <c:v>46007</c:v>
                </c:pt>
                <c:pt idx="92015">
                  <c:v>46007.5</c:v>
                </c:pt>
                <c:pt idx="92016">
                  <c:v>46008</c:v>
                </c:pt>
                <c:pt idx="92017">
                  <c:v>46008.5</c:v>
                </c:pt>
                <c:pt idx="92018">
                  <c:v>46009</c:v>
                </c:pt>
                <c:pt idx="92019">
                  <c:v>46009.5</c:v>
                </c:pt>
                <c:pt idx="92020">
                  <c:v>46010</c:v>
                </c:pt>
                <c:pt idx="92021">
                  <c:v>46010.5</c:v>
                </c:pt>
                <c:pt idx="92022">
                  <c:v>46011</c:v>
                </c:pt>
                <c:pt idx="92023">
                  <c:v>46011.5</c:v>
                </c:pt>
                <c:pt idx="92024">
                  <c:v>46012</c:v>
                </c:pt>
                <c:pt idx="92025">
                  <c:v>46012.5</c:v>
                </c:pt>
                <c:pt idx="92026">
                  <c:v>46013</c:v>
                </c:pt>
                <c:pt idx="92027">
                  <c:v>46013.5</c:v>
                </c:pt>
                <c:pt idx="92028">
                  <c:v>46014</c:v>
                </c:pt>
                <c:pt idx="92029">
                  <c:v>46014.5</c:v>
                </c:pt>
                <c:pt idx="92030">
                  <c:v>46015</c:v>
                </c:pt>
                <c:pt idx="92031">
                  <c:v>46015.5</c:v>
                </c:pt>
                <c:pt idx="92032">
                  <c:v>46016</c:v>
                </c:pt>
                <c:pt idx="92033">
                  <c:v>46016.5</c:v>
                </c:pt>
                <c:pt idx="92034">
                  <c:v>46017</c:v>
                </c:pt>
                <c:pt idx="92035">
                  <c:v>46017.5</c:v>
                </c:pt>
                <c:pt idx="92036">
                  <c:v>46018</c:v>
                </c:pt>
                <c:pt idx="92037">
                  <c:v>46018.5</c:v>
                </c:pt>
                <c:pt idx="92038">
                  <c:v>46019</c:v>
                </c:pt>
                <c:pt idx="92039">
                  <c:v>46019.5</c:v>
                </c:pt>
                <c:pt idx="92040">
                  <c:v>46020</c:v>
                </c:pt>
                <c:pt idx="92041">
                  <c:v>46020.5</c:v>
                </c:pt>
                <c:pt idx="92042">
                  <c:v>46021</c:v>
                </c:pt>
                <c:pt idx="92043">
                  <c:v>46021.5</c:v>
                </c:pt>
                <c:pt idx="92044">
                  <c:v>46022</c:v>
                </c:pt>
                <c:pt idx="92045">
                  <c:v>46022.5</c:v>
                </c:pt>
                <c:pt idx="92046">
                  <c:v>46023</c:v>
                </c:pt>
                <c:pt idx="92047">
                  <c:v>46023.5</c:v>
                </c:pt>
                <c:pt idx="92048">
                  <c:v>46024</c:v>
                </c:pt>
                <c:pt idx="92049">
                  <c:v>46024.5</c:v>
                </c:pt>
                <c:pt idx="92050">
                  <c:v>46025</c:v>
                </c:pt>
                <c:pt idx="92051">
                  <c:v>46025.5</c:v>
                </c:pt>
                <c:pt idx="92052">
                  <c:v>46026</c:v>
                </c:pt>
                <c:pt idx="92053">
                  <c:v>46026.5</c:v>
                </c:pt>
                <c:pt idx="92054">
                  <c:v>46027</c:v>
                </c:pt>
                <c:pt idx="92055">
                  <c:v>46027.5</c:v>
                </c:pt>
                <c:pt idx="92056">
                  <c:v>46028</c:v>
                </c:pt>
                <c:pt idx="92057">
                  <c:v>46028.5</c:v>
                </c:pt>
                <c:pt idx="92058">
                  <c:v>46029</c:v>
                </c:pt>
                <c:pt idx="92059">
                  <c:v>46029.5</c:v>
                </c:pt>
                <c:pt idx="92060">
                  <c:v>46030</c:v>
                </c:pt>
                <c:pt idx="92061">
                  <c:v>46030.5</c:v>
                </c:pt>
                <c:pt idx="92062">
                  <c:v>46031</c:v>
                </c:pt>
                <c:pt idx="92063">
                  <c:v>46031.5</c:v>
                </c:pt>
                <c:pt idx="92064">
                  <c:v>46032</c:v>
                </c:pt>
                <c:pt idx="92065">
                  <c:v>46032.5</c:v>
                </c:pt>
                <c:pt idx="92066">
                  <c:v>46033</c:v>
                </c:pt>
                <c:pt idx="92067">
                  <c:v>46033.5</c:v>
                </c:pt>
                <c:pt idx="92068">
                  <c:v>46034</c:v>
                </c:pt>
                <c:pt idx="92069">
                  <c:v>46034.5</c:v>
                </c:pt>
                <c:pt idx="92070">
                  <c:v>46035</c:v>
                </c:pt>
                <c:pt idx="92071">
                  <c:v>46035.5</c:v>
                </c:pt>
                <c:pt idx="92072">
                  <c:v>46036</c:v>
                </c:pt>
                <c:pt idx="92073">
                  <c:v>46036.5</c:v>
                </c:pt>
                <c:pt idx="92074">
                  <c:v>46037</c:v>
                </c:pt>
                <c:pt idx="92075">
                  <c:v>46037.5</c:v>
                </c:pt>
                <c:pt idx="92076">
                  <c:v>46038</c:v>
                </c:pt>
                <c:pt idx="92077">
                  <c:v>46038.5</c:v>
                </c:pt>
                <c:pt idx="92078">
                  <c:v>46039</c:v>
                </c:pt>
                <c:pt idx="92079">
                  <c:v>46039.5</c:v>
                </c:pt>
                <c:pt idx="92080">
                  <c:v>46040</c:v>
                </c:pt>
                <c:pt idx="92081">
                  <c:v>46040.5</c:v>
                </c:pt>
                <c:pt idx="92082">
                  <c:v>46041</c:v>
                </c:pt>
                <c:pt idx="92083">
                  <c:v>46041.5</c:v>
                </c:pt>
                <c:pt idx="92084">
                  <c:v>46042</c:v>
                </c:pt>
                <c:pt idx="92085">
                  <c:v>46042.5</c:v>
                </c:pt>
                <c:pt idx="92086">
                  <c:v>46043</c:v>
                </c:pt>
                <c:pt idx="92087">
                  <c:v>46043.5</c:v>
                </c:pt>
                <c:pt idx="92088">
                  <c:v>46044</c:v>
                </c:pt>
                <c:pt idx="92089">
                  <c:v>46044.5</c:v>
                </c:pt>
                <c:pt idx="92090">
                  <c:v>46045</c:v>
                </c:pt>
                <c:pt idx="92091">
                  <c:v>46045.5</c:v>
                </c:pt>
                <c:pt idx="92092">
                  <c:v>46046</c:v>
                </c:pt>
                <c:pt idx="92093">
                  <c:v>46046.5</c:v>
                </c:pt>
                <c:pt idx="92094">
                  <c:v>46047</c:v>
                </c:pt>
                <c:pt idx="92095">
                  <c:v>46047.5</c:v>
                </c:pt>
                <c:pt idx="92096">
                  <c:v>46048</c:v>
                </c:pt>
                <c:pt idx="92097">
                  <c:v>46048.5</c:v>
                </c:pt>
                <c:pt idx="92098">
                  <c:v>46049</c:v>
                </c:pt>
                <c:pt idx="92099">
                  <c:v>46049.5</c:v>
                </c:pt>
                <c:pt idx="92100">
                  <c:v>46050</c:v>
                </c:pt>
                <c:pt idx="92101">
                  <c:v>46050.5</c:v>
                </c:pt>
                <c:pt idx="92102">
                  <c:v>46051</c:v>
                </c:pt>
                <c:pt idx="92103">
                  <c:v>46051.5</c:v>
                </c:pt>
                <c:pt idx="92104">
                  <c:v>46052</c:v>
                </c:pt>
                <c:pt idx="92105">
                  <c:v>46052.5</c:v>
                </c:pt>
                <c:pt idx="92106">
                  <c:v>46053</c:v>
                </c:pt>
                <c:pt idx="92107">
                  <c:v>46053.5</c:v>
                </c:pt>
                <c:pt idx="92108">
                  <c:v>46054</c:v>
                </c:pt>
                <c:pt idx="92109">
                  <c:v>46054.5</c:v>
                </c:pt>
                <c:pt idx="92110">
                  <c:v>46055</c:v>
                </c:pt>
                <c:pt idx="92111">
                  <c:v>46055.5</c:v>
                </c:pt>
                <c:pt idx="92112">
                  <c:v>46056</c:v>
                </c:pt>
                <c:pt idx="92113">
                  <c:v>46056.5</c:v>
                </c:pt>
                <c:pt idx="92114">
                  <c:v>46057</c:v>
                </c:pt>
                <c:pt idx="92115">
                  <c:v>46057.5</c:v>
                </c:pt>
                <c:pt idx="92116">
                  <c:v>46058</c:v>
                </c:pt>
                <c:pt idx="92117">
                  <c:v>46058.5</c:v>
                </c:pt>
                <c:pt idx="92118">
                  <c:v>46059</c:v>
                </c:pt>
                <c:pt idx="92119">
                  <c:v>46059.5</c:v>
                </c:pt>
                <c:pt idx="92120">
                  <c:v>46060</c:v>
                </c:pt>
                <c:pt idx="92121">
                  <c:v>46060.5</c:v>
                </c:pt>
                <c:pt idx="92122">
                  <c:v>46061</c:v>
                </c:pt>
                <c:pt idx="92123">
                  <c:v>46061.5</c:v>
                </c:pt>
                <c:pt idx="92124">
                  <c:v>46062</c:v>
                </c:pt>
                <c:pt idx="92125">
                  <c:v>46062.5</c:v>
                </c:pt>
                <c:pt idx="92126">
                  <c:v>46063</c:v>
                </c:pt>
                <c:pt idx="92127">
                  <c:v>46063.5</c:v>
                </c:pt>
                <c:pt idx="92128">
                  <c:v>46064</c:v>
                </c:pt>
                <c:pt idx="92129">
                  <c:v>46064.5</c:v>
                </c:pt>
                <c:pt idx="92130">
                  <c:v>46065</c:v>
                </c:pt>
                <c:pt idx="92131">
                  <c:v>46065.5</c:v>
                </c:pt>
                <c:pt idx="92132">
                  <c:v>46066</c:v>
                </c:pt>
                <c:pt idx="92133">
                  <c:v>46066.5</c:v>
                </c:pt>
                <c:pt idx="92134">
                  <c:v>46067</c:v>
                </c:pt>
                <c:pt idx="92135">
                  <c:v>46067.5</c:v>
                </c:pt>
                <c:pt idx="92136">
                  <c:v>46068</c:v>
                </c:pt>
                <c:pt idx="92137">
                  <c:v>46068.5</c:v>
                </c:pt>
                <c:pt idx="92138">
                  <c:v>46069</c:v>
                </c:pt>
                <c:pt idx="92139">
                  <c:v>46069.5</c:v>
                </c:pt>
                <c:pt idx="92140">
                  <c:v>46070</c:v>
                </c:pt>
                <c:pt idx="92141">
                  <c:v>46070.5</c:v>
                </c:pt>
                <c:pt idx="92142">
                  <c:v>46071</c:v>
                </c:pt>
                <c:pt idx="92143">
                  <c:v>46071.5</c:v>
                </c:pt>
                <c:pt idx="92144">
                  <c:v>46072</c:v>
                </c:pt>
                <c:pt idx="92145">
                  <c:v>46072.5</c:v>
                </c:pt>
                <c:pt idx="92146">
                  <c:v>46073</c:v>
                </c:pt>
                <c:pt idx="92147">
                  <c:v>46073.5</c:v>
                </c:pt>
                <c:pt idx="92148">
                  <c:v>46074</c:v>
                </c:pt>
                <c:pt idx="92149">
                  <c:v>46074.5</c:v>
                </c:pt>
                <c:pt idx="92150">
                  <c:v>46075</c:v>
                </c:pt>
                <c:pt idx="92151">
                  <c:v>46075.5</c:v>
                </c:pt>
                <c:pt idx="92152">
                  <c:v>46076</c:v>
                </c:pt>
                <c:pt idx="92153">
                  <c:v>46076.5</c:v>
                </c:pt>
                <c:pt idx="92154">
                  <c:v>46077</c:v>
                </c:pt>
                <c:pt idx="92155">
                  <c:v>46077.5</c:v>
                </c:pt>
                <c:pt idx="92156">
                  <c:v>46078</c:v>
                </c:pt>
                <c:pt idx="92157">
                  <c:v>46078.5</c:v>
                </c:pt>
                <c:pt idx="92158">
                  <c:v>46079</c:v>
                </c:pt>
                <c:pt idx="92159">
                  <c:v>46079.5</c:v>
                </c:pt>
                <c:pt idx="92160">
                  <c:v>46080</c:v>
                </c:pt>
                <c:pt idx="92161">
                  <c:v>46080.5</c:v>
                </c:pt>
                <c:pt idx="92162">
                  <c:v>46081</c:v>
                </c:pt>
                <c:pt idx="92163">
                  <c:v>46081.5</c:v>
                </c:pt>
                <c:pt idx="92164">
                  <c:v>46082</c:v>
                </c:pt>
                <c:pt idx="92165">
                  <c:v>46082.5</c:v>
                </c:pt>
                <c:pt idx="92166">
                  <c:v>46083</c:v>
                </c:pt>
                <c:pt idx="92167">
                  <c:v>46083.5</c:v>
                </c:pt>
                <c:pt idx="92168">
                  <c:v>46084</c:v>
                </c:pt>
                <c:pt idx="92169">
                  <c:v>46084.5</c:v>
                </c:pt>
                <c:pt idx="92170">
                  <c:v>46085</c:v>
                </c:pt>
                <c:pt idx="92171">
                  <c:v>46085.5</c:v>
                </c:pt>
                <c:pt idx="92172">
                  <c:v>46086</c:v>
                </c:pt>
                <c:pt idx="92173">
                  <c:v>46086.5</c:v>
                </c:pt>
                <c:pt idx="92174">
                  <c:v>46087</c:v>
                </c:pt>
                <c:pt idx="92175">
                  <c:v>46087.5</c:v>
                </c:pt>
                <c:pt idx="92176">
                  <c:v>46088</c:v>
                </c:pt>
                <c:pt idx="92177">
                  <c:v>46088.5</c:v>
                </c:pt>
                <c:pt idx="92178">
                  <c:v>46089</c:v>
                </c:pt>
                <c:pt idx="92179">
                  <c:v>46089.5</c:v>
                </c:pt>
                <c:pt idx="92180">
                  <c:v>46090</c:v>
                </c:pt>
                <c:pt idx="92181">
                  <c:v>46090.5</c:v>
                </c:pt>
                <c:pt idx="92182">
                  <c:v>46091</c:v>
                </c:pt>
                <c:pt idx="92183">
                  <c:v>46091.5</c:v>
                </c:pt>
                <c:pt idx="92184">
                  <c:v>46092</c:v>
                </c:pt>
                <c:pt idx="92185">
                  <c:v>46092.5</c:v>
                </c:pt>
                <c:pt idx="92186">
                  <c:v>46093</c:v>
                </c:pt>
                <c:pt idx="92187">
                  <c:v>46093.5</c:v>
                </c:pt>
                <c:pt idx="92188">
                  <c:v>46094</c:v>
                </c:pt>
                <c:pt idx="92189">
                  <c:v>46094.5</c:v>
                </c:pt>
                <c:pt idx="92190">
                  <c:v>46095</c:v>
                </c:pt>
                <c:pt idx="92191">
                  <c:v>46095.5</c:v>
                </c:pt>
                <c:pt idx="92192">
                  <c:v>46096</c:v>
                </c:pt>
                <c:pt idx="92193">
                  <c:v>46096.5</c:v>
                </c:pt>
                <c:pt idx="92194">
                  <c:v>46097</c:v>
                </c:pt>
                <c:pt idx="92195">
                  <c:v>46097.5</c:v>
                </c:pt>
                <c:pt idx="92196">
                  <c:v>46098</c:v>
                </c:pt>
                <c:pt idx="92197">
                  <c:v>46098.5</c:v>
                </c:pt>
                <c:pt idx="92198">
                  <c:v>46099</c:v>
                </c:pt>
                <c:pt idx="92199">
                  <c:v>46099.5</c:v>
                </c:pt>
                <c:pt idx="92200">
                  <c:v>46100</c:v>
                </c:pt>
                <c:pt idx="92201">
                  <c:v>46100.5</c:v>
                </c:pt>
                <c:pt idx="92202">
                  <c:v>46101</c:v>
                </c:pt>
                <c:pt idx="92203">
                  <c:v>46101.5</c:v>
                </c:pt>
                <c:pt idx="92204">
                  <c:v>46102</c:v>
                </c:pt>
                <c:pt idx="92205">
                  <c:v>46102.5</c:v>
                </c:pt>
                <c:pt idx="92206">
                  <c:v>46103</c:v>
                </c:pt>
                <c:pt idx="92207">
                  <c:v>46103.5</c:v>
                </c:pt>
                <c:pt idx="92208">
                  <c:v>46104</c:v>
                </c:pt>
                <c:pt idx="92209">
                  <c:v>46104.5</c:v>
                </c:pt>
                <c:pt idx="92210">
                  <c:v>46105</c:v>
                </c:pt>
                <c:pt idx="92211">
                  <c:v>46105.5</c:v>
                </c:pt>
                <c:pt idx="92212">
                  <c:v>46106</c:v>
                </c:pt>
                <c:pt idx="92213">
                  <c:v>46106.5</c:v>
                </c:pt>
                <c:pt idx="92214">
                  <c:v>46107</c:v>
                </c:pt>
                <c:pt idx="92215">
                  <c:v>46107.5</c:v>
                </c:pt>
                <c:pt idx="92216">
                  <c:v>46108</c:v>
                </c:pt>
                <c:pt idx="92217">
                  <c:v>46108.5</c:v>
                </c:pt>
                <c:pt idx="92218">
                  <c:v>46109</c:v>
                </c:pt>
                <c:pt idx="92219">
                  <c:v>46109.5</c:v>
                </c:pt>
                <c:pt idx="92220">
                  <c:v>46110</c:v>
                </c:pt>
                <c:pt idx="92221">
                  <c:v>46110.5</c:v>
                </c:pt>
                <c:pt idx="92222">
                  <c:v>46111</c:v>
                </c:pt>
                <c:pt idx="92223">
                  <c:v>46111.5</c:v>
                </c:pt>
                <c:pt idx="92224">
                  <c:v>46112</c:v>
                </c:pt>
                <c:pt idx="92225">
                  <c:v>46112.5</c:v>
                </c:pt>
                <c:pt idx="92226">
                  <c:v>46113</c:v>
                </c:pt>
                <c:pt idx="92227">
                  <c:v>46113.5</c:v>
                </c:pt>
                <c:pt idx="92228">
                  <c:v>46114</c:v>
                </c:pt>
                <c:pt idx="92229">
                  <c:v>46114.5</c:v>
                </c:pt>
                <c:pt idx="92230">
                  <c:v>46115</c:v>
                </c:pt>
                <c:pt idx="92231">
                  <c:v>46115.5</c:v>
                </c:pt>
                <c:pt idx="92232">
                  <c:v>46116</c:v>
                </c:pt>
                <c:pt idx="92233">
                  <c:v>46116.5</c:v>
                </c:pt>
                <c:pt idx="92234">
                  <c:v>46117</c:v>
                </c:pt>
                <c:pt idx="92235">
                  <c:v>46117.5</c:v>
                </c:pt>
                <c:pt idx="92236">
                  <c:v>46118</c:v>
                </c:pt>
                <c:pt idx="92237">
                  <c:v>46118.5</c:v>
                </c:pt>
                <c:pt idx="92238">
                  <c:v>46119</c:v>
                </c:pt>
                <c:pt idx="92239">
                  <c:v>46119.5</c:v>
                </c:pt>
                <c:pt idx="92240">
                  <c:v>46120</c:v>
                </c:pt>
                <c:pt idx="92241">
                  <c:v>46120.5</c:v>
                </c:pt>
                <c:pt idx="92242">
                  <c:v>46121</c:v>
                </c:pt>
                <c:pt idx="92243">
                  <c:v>46121.5</c:v>
                </c:pt>
                <c:pt idx="92244">
                  <c:v>46122</c:v>
                </c:pt>
                <c:pt idx="92245">
                  <c:v>46122.5</c:v>
                </c:pt>
                <c:pt idx="92246">
                  <c:v>46123</c:v>
                </c:pt>
                <c:pt idx="92247">
                  <c:v>46123.5</c:v>
                </c:pt>
                <c:pt idx="92248">
                  <c:v>46124</c:v>
                </c:pt>
                <c:pt idx="92249">
                  <c:v>46124.5</c:v>
                </c:pt>
                <c:pt idx="92250">
                  <c:v>46125</c:v>
                </c:pt>
                <c:pt idx="92251">
                  <c:v>46125.5</c:v>
                </c:pt>
                <c:pt idx="92252">
                  <c:v>46126</c:v>
                </c:pt>
                <c:pt idx="92253">
                  <c:v>46126.5</c:v>
                </c:pt>
                <c:pt idx="92254">
                  <c:v>46127</c:v>
                </c:pt>
                <c:pt idx="92255">
                  <c:v>46127.5</c:v>
                </c:pt>
                <c:pt idx="92256">
                  <c:v>46128</c:v>
                </c:pt>
                <c:pt idx="92257">
                  <c:v>46128.5</c:v>
                </c:pt>
                <c:pt idx="92258">
                  <c:v>46129</c:v>
                </c:pt>
                <c:pt idx="92259">
                  <c:v>46129.5</c:v>
                </c:pt>
                <c:pt idx="92260">
                  <c:v>46130</c:v>
                </c:pt>
                <c:pt idx="92261">
                  <c:v>46130.5</c:v>
                </c:pt>
                <c:pt idx="92262">
                  <c:v>46131</c:v>
                </c:pt>
                <c:pt idx="92263">
                  <c:v>46131.5</c:v>
                </c:pt>
                <c:pt idx="92264">
                  <c:v>46132</c:v>
                </c:pt>
                <c:pt idx="92265">
                  <c:v>46132.5</c:v>
                </c:pt>
                <c:pt idx="92266">
                  <c:v>46133</c:v>
                </c:pt>
                <c:pt idx="92267">
                  <c:v>46133.5</c:v>
                </c:pt>
                <c:pt idx="92268">
                  <c:v>46134</c:v>
                </c:pt>
                <c:pt idx="92269">
                  <c:v>46134.5</c:v>
                </c:pt>
                <c:pt idx="92270">
                  <c:v>46135</c:v>
                </c:pt>
                <c:pt idx="92271">
                  <c:v>46135.5</c:v>
                </c:pt>
                <c:pt idx="92272">
                  <c:v>46136</c:v>
                </c:pt>
                <c:pt idx="92273">
                  <c:v>46136.5</c:v>
                </c:pt>
                <c:pt idx="92274">
                  <c:v>46137</c:v>
                </c:pt>
                <c:pt idx="92275">
                  <c:v>46137.5</c:v>
                </c:pt>
                <c:pt idx="92276">
                  <c:v>46138</c:v>
                </c:pt>
                <c:pt idx="92277">
                  <c:v>46138.5</c:v>
                </c:pt>
                <c:pt idx="92278">
                  <c:v>46139</c:v>
                </c:pt>
                <c:pt idx="92279">
                  <c:v>46139.5</c:v>
                </c:pt>
                <c:pt idx="92280">
                  <c:v>46140</c:v>
                </c:pt>
                <c:pt idx="92281">
                  <c:v>46140.5</c:v>
                </c:pt>
                <c:pt idx="92282">
                  <c:v>46141</c:v>
                </c:pt>
                <c:pt idx="92283">
                  <c:v>46141.5</c:v>
                </c:pt>
                <c:pt idx="92284">
                  <c:v>46142</c:v>
                </c:pt>
                <c:pt idx="92285">
                  <c:v>46142.5</c:v>
                </c:pt>
                <c:pt idx="92286">
                  <c:v>46143</c:v>
                </c:pt>
                <c:pt idx="92287">
                  <c:v>46143.5</c:v>
                </c:pt>
                <c:pt idx="92288">
                  <c:v>46144</c:v>
                </c:pt>
                <c:pt idx="92289">
                  <c:v>46144.5</c:v>
                </c:pt>
                <c:pt idx="92290">
                  <c:v>46145</c:v>
                </c:pt>
                <c:pt idx="92291">
                  <c:v>46145.5</c:v>
                </c:pt>
                <c:pt idx="92292">
                  <c:v>46146</c:v>
                </c:pt>
                <c:pt idx="92293">
                  <c:v>46146.5</c:v>
                </c:pt>
                <c:pt idx="92294">
                  <c:v>46147</c:v>
                </c:pt>
                <c:pt idx="92295">
                  <c:v>46147.5</c:v>
                </c:pt>
                <c:pt idx="92296">
                  <c:v>46148</c:v>
                </c:pt>
                <c:pt idx="92297">
                  <c:v>46148.5</c:v>
                </c:pt>
                <c:pt idx="92298">
                  <c:v>46149</c:v>
                </c:pt>
                <c:pt idx="92299">
                  <c:v>46149.5</c:v>
                </c:pt>
                <c:pt idx="92300">
                  <c:v>46150</c:v>
                </c:pt>
                <c:pt idx="92301">
                  <c:v>46150.5</c:v>
                </c:pt>
                <c:pt idx="92302">
                  <c:v>46151</c:v>
                </c:pt>
                <c:pt idx="92303">
                  <c:v>46151.5</c:v>
                </c:pt>
                <c:pt idx="92304">
                  <c:v>46152</c:v>
                </c:pt>
                <c:pt idx="92305">
                  <c:v>46152.5</c:v>
                </c:pt>
                <c:pt idx="92306">
                  <c:v>46153</c:v>
                </c:pt>
                <c:pt idx="92307">
                  <c:v>46153.5</c:v>
                </c:pt>
                <c:pt idx="92308">
                  <c:v>46154</c:v>
                </c:pt>
                <c:pt idx="92309">
                  <c:v>46154.5</c:v>
                </c:pt>
                <c:pt idx="92310">
                  <c:v>46155</c:v>
                </c:pt>
                <c:pt idx="92311">
                  <c:v>46155.5</c:v>
                </c:pt>
                <c:pt idx="92312">
                  <c:v>46156</c:v>
                </c:pt>
                <c:pt idx="92313">
                  <c:v>46156.5</c:v>
                </c:pt>
                <c:pt idx="92314">
                  <c:v>46157</c:v>
                </c:pt>
                <c:pt idx="92315">
                  <c:v>46157.5</c:v>
                </c:pt>
                <c:pt idx="92316">
                  <c:v>46158</c:v>
                </c:pt>
                <c:pt idx="92317">
                  <c:v>46158.5</c:v>
                </c:pt>
                <c:pt idx="92318">
                  <c:v>46159</c:v>
                </c:pt>
                <c:pt idx="92319">
                  <c:v>46159.5</c:v>
                </c:pt>
                <c:pt idx="92320">
                  <c:v>46160</c:v>
                </c:pt>
                <c:pt idx="92321">
                  <c:v>46160.5</c:v>
                </c:pt>
                <c:pt idx="92322">
                  <c:v>46161</c:v>
                </c:pt>
                <c:pt idx="92323">
                  <c:v>46161.5</c:v>
                </c:pt>
                <c:pt idx="92324">
                  <c:v>46162</c:v>
                </c:pt>
                <c:pt idx="92325">
                  <c:v>46162.5</c:v>
                </c:pt>
                <c:pt idx="92326">
                  <c:v>46163</c:v>
                </c:pt>
                <c:pt idx="92327">
                  <c:v>46163.5</c:v>
                </c:pt>
                <c:pt idx="92328">
                  <c:v>46164</c:v>
                </c:pt>
                <c:pt idx="92329">
                  <c:v>46164.5</c:v>
                </c:pt>
                <c:pt idx="92330">
                  <c:v>46165</c:v>
                </c:pt>
                <c:pt idx="92331">
                  <c:v>46165.5</c:v>
                </c:pt>
                <c:pt idx="92332">
                  <c:v>46166</c:v>
                </c:pt>
                <c:pt idx="92333">
                  <c:v>46166.5</c:v>
                </c:pt>
                <c:pt idx="92334">
                  <c:v>46167</c:v>
                </c:pt>
                <c:pt idx="92335">
                  <c:v>46167.5</c:v>
                </c:pt>
                <c:pt idx="92336">
                  <c:v>46168</c:v>
                </c:pt>
                <c:pt idx="92337">
                  <c:v>46168.5</c:v>
                </c:pt>
                <c:pt idx="92338">
                  <c:v>46169</c:v>
                </c:pt>
                <c:pt idx="92339">
                  <c:v>46169.5</c:v>
                </c:pt>
                <c:pt idx="92340">
                  <c:v>46170</c:v>
                </c:pt>
                <c:pt idx="92341">
                  <c:v>46170.5</c:v>
                </c:pt>
                <c:pt idx="92342">
                  <c:v>46171</c:v>
                </c:pt>
                <c:pt idx="92343">
                  <c:v>46171.5</c:v>
                </c:pt>
                <c:pt idx="92344">
                  <c:v>46172</c:v>
                </c:pt>
                <c:pt idx="92345">
                  <c:v>46172.5</c:v>
                </c:pt>
                <c:pt idx="92346">
                  <c:v>46173</c:v>
                </c:pt>
                <c:pt idx="92347">
                  <c:v>46173.5</c:v>
                </c:pt>
                <c:pt idx="92348">
                  <c:v>46174</c:v>
                </c:pt>
                <c:pt idx="92349">
                  <c:v>46174.5</c:v>
                </c:pt>
                <c:pt idx="92350">
                  <c:v>46175</c:v>
                </c:pt>
                <c:pt idx="92351">
                  <c:v>46175.5</c:v>
                </c:pt>
                <c:pt idx="92352">
                  <c:v>46176</c:v>
                </c:pt>
                <c:pt idx="92353">
                  <c:v>46176.5</c:v>
                </c:pt>
                <c:pt idx="92354">
                  <c:v>46177</c:v>
                </c:pt>
                <c:pt idx="92355">
                  <c:v>46177.5</c:v>
                </c:pt>
                <c:pt idx="92356">
                  <c:v>46178</c:v>
                </c:pt>
                <c:pt idx="92357">
                  <c:v>46178.5</c:v>
                </c:pt>
                <c:pt idx="92358">
                  <c:v>46179</c:v>
                </c:pt>
                <c:pt idx="92359">
                  <c:v>46179.5</c:v>
                </c:pt>
                <c:pt idx="92360">
                  <c:v>46180</c:v>
                </c:pt>
                <c:pt idx="92361">
                  <c:v>46180.5</c:v>
                </c:pt>
                <c:pt idx="92362">
                  <c:v>46181</c:v>
                </c:pt>
                <c:pt idx="92363">
                  <c:v>46181.5</c:v>
                </c:pt>
                <c:pt idx="92364">
                  <c:v>46182</c:v>
                </c:pt>
                <c:pt idx="92365">
                  <c:v>46182.5</c:v>
                </c:pt>
                <c:pt idx="92366">
                  <c:v>46183</c:v>
                </c:pt>
                <c:pt idx="92367">
                  <c:v>46183.5</c:v>
                </c:pt>
                <c:pt idx="92368">
                  <c:v>46184</c:v>
                </c:pt>
                <c:pt idx="92369">
                  <c:v>46184.5</c:v>
                </c:pt>
                <c:pt idx="92370">
                  <c:v>46185</c:v>
                </c:pt>
                <c:pt idx="92371">
                  <c:v>46185.5</c:v>
                </c:pt>
                <c:pt idx="92372">
                  <c:v>46186</c:v>
                </c:pt>
                <c:pt idx="92373">
                  <c:v>46186.5</c:v>
                </c:pt>
                <c:pt idx="92374">
                  <c:v>46187</c:v>
                </c:pt>
                <c:pt idx="92375">
                  <c:v>46187.5</c:v>
                </c:pt>
                <c:pt idx="92376">
                  <c:v>46188</c:v>
                </c:pt>
                <c:pt idx="92377">
                  <c:v>46188.5</c:v>
                </c:pt>
                <c:pt idx="92378">
                  <c:v>46189</c:v>
                </c:pt>
                <c:pt idx="92379">
                  <c:v>46189.5</c:v>
                </c:pt>
                <c:pt idx="92380">
                  <c:v>46190</c:v>
                </c:pt>
                <c:pt idx="92381">
                  <c:v>46190.5</c:v>
                </c:pt>
                <c:pt idx="92382">
                  <c:v>46191</c:v>
                </c:pt>
                <c:pt idx="92383">
                  <c:v>46191.5</c:v>
                </c:pt>
                <c:pt idx="92384">
                  <c:v>46192</c:v>
                </c:pt>
                <c:pt idx="92385">
                  <c:v>46192.5</c:v>
                </c:pt>
                <c:pt idx="92386">
                  <c:v>46193</c:v>
                </c:pt>
                <c:pt idx="92387">
                  <c:v>46193.5</c:v>
                </c:pt>
                <c:pt idx="92388">
                  <c:v>46194</c:v>
                </c:pt>
                <c:pt idx="92389">
                  <c:v>46194.5</c:v>
                </c:pt>
                <c:pt idx="92390">
                  <c:v>46195</c:v>
                </c:pt>
                <c:pt idx="92391">
                  <c:v>46195.5</c:v>
                </c:pt>
                <c:pt idx="92392">
                  <c:v>46196</c:v>
                </c:pt>
                <c:pt idx="92393">
                  <c:v>46196.5</c:v>
                </c:pt>
                <c:pt idx="92394">
                  <c:v>46197</c:v>
                </c:pt>
                <c:pt idx="92395">
                  <c:v>46197.5</c:v>
                </c:pt>
                <c:pt idx="92396">
                  <c:v>46198</c:v>
                </c:pt>
                <c:pt idx="92397">
                  <c:v>46198.5</c:v>
                </c:pt>
                <c:pt idx="92398">
                  <c:v>46199</c:v>
                </c:pt>
                <c:pt idx="92399">
                  <c:v>46199.5</c:v>
                </c:pt>
                <c:pt idx="92400">
                  <c:v>46200</c:v>
                </c:pt>
                <c:pt idx="92401">
                  <c:v>46200.5</c:v>
                </c:pt>
                <c:pt idx="92402">
                  <c:v>46201</c:v>
                </c:pt>
                <c:pt idx="92403">
                  <c:v>46201.5</c:v>
                </c:pt>
                <c:pt idx="92404">
                  <c:v>46202</c:v>
                </c:pt>
                <c:pt idx="92405">
                  <c:v>46202.5</c:v>
                </c:pt>
                <c:pt idx="92406">
                  <c:v>46203</c:v>
                </c:pt>
                <c:pt idx="92407">
                  <c:v>46203.5</c:v>
                </c:pt>
                <c:pt idx="92408">
                  <c:v>46204</c:v>
                </c:pt>
                <c:pt idx="92409">
                  <c:v>46204.5</c:v>
                </c:pt>
                <c:pt idx="92410">
                  <c:v>46205</c:v>
                </c:pt>
                <c:pt idx="92411">
                  <c:v>46205.5</c:v>
                </c:pt>
                <c:pt idx="92412">
                  <c:v>46206</c:v>
                </c:pt>
                <c:pt idx="92413">
                  <c:v>46206.5</c:v>
                </c:pt>
                <c:pt idx="92414">
                  <c:v>46207</c:v>
                </c:pt>
                <c:pt idx="92415">
                  <c:v>46207.5</c:v>
                </c:pt>
                <c:pt idx="92416">
                  <c:v>46208</c:v>
                </c:pt>
                <c:pt idx="92417">
                  <c:v>46208.5</c:v>
                </c:pt>
                <c:pt idx="92418">
                  <c:v>46209</c:v>
                </c:pt>
                <c:pt idx="92419">
                  <c:v>46209.5</c:v>
                </c:pt>
                <c:pt idx="92420">
                  <c:v>46210</c:v>
                </c:pt>
                <c:pt idx="92421">
                  <c:v>46210.5</c:v>
                </c:pt>
                <c:pt idx="92422">
                  <c:v>46211</c:v>
                </c:pt>
                <c:pt idx="92423">
                  <c:v>46211.5</c:v>
                </c:pt>
                <c:pt idx="92424">
                  <c:v>46212</c:v>
                </c:pt>
                <c:pt idx="92425">
                  <c:v>46212.5</c:v>
                </c:pt>
                <c:pt idx="92426">
                  <c:v>46213</c:v>
                </c:pt>
                <c:pt idx="92427">
                  <c:v>46213.5</c:v>
                </c:pt>
                <c:pt idx="92428">
                  <c:v>46214</c:v>
                </c:pt>
                <c:pt idx="92429">
                  <c:v>46214.5</c:v>
                </c:pt>
                <c:pt idx="92430">
                  <c:v>46215</c:v>
                </c:pt>
                <c:pt idx="92431">
                  <c:v>46215.5</c:v>
                </c:pt>
                <c:pt idx="92432">
                  <c:v>46216</c:v>
                </c:pt>
                <c:pt idx="92433">
                  <c:v>46216.5</c:v>
                </c:pt>
                <c:pt idx="92434">
                  <c:v>46217</c:v>
                </c:pt>
                <c:pt idx="92435">
                  <c:v>46217.5</c:v>
                </c:pt>
                <c:pt idx="92436">
                  <c:v>46218</c:v>
                </c:pt>
                <c:pt idx="92437">
                  <c:v>46218.5</c:v>
                </c:pt>
                <c:pt idx="92438">
                  <c:v>46219</c:v>
                </c:pt>
                <c:pt idx="92439">
                  <c:v>46219.5</c:v>
                </c:pt>
                <c:pt idx="92440">
                  <c:v>46220</c:v>
                </c:pt>
                <c:pt idx="92441">
                  <c:v>46220.5</c:v>
                </c:pt>
                <c:pt idx="92442">
                  <c:v>46221</c:v>
                </c:pt>
                <c:pt idx="92443">
                  <c:v>46221.5</c:v>
                </c:pt>
                <c:pt idx="92444">
                  <c:v>46222</c:v>
                </c:pt>
                <c:pt idx="92445">
                  <c:v>46222.5</c:v>
                </c:pt>
                <c:pt idx="92446">
                  <c:v>46223</c:v>
                </c:pt>
                <c:pt idx="92447">
                  <c:v>46223.5</c:v>
                </c:pt>
                <c:pt idx="92448">
                  <c:v>46224</c:v>
                </c:pt>
                <c:pt idx="92449">
                  <c:v>46224.5</c:v>
                </c:pt>
                <c:pt idx="92450">
                  <c:v>46225</c:v>
                </c:pt>
                <c:pt idx="92451">
                  <c:v>46225.5</c:v>
                </c:pt>
                <c:pt idx="92452">
                  <c:v>46226</c:v>
                </c:pt>
                <c:pt idx="92453">
                  <c:v>46226.5</c:v>
                </c:pt>
                <c:pt idx="92454">
                  <c:v>46227</c:v>
                </c:pt>
                <c:pt idx="92455">
                  <c:v>46227.5</c:v>
                </c:pt>
                <c:pt idx="92456">
                  <c:v>46228</c:v>
                </c:pt>
                <c:pt idx="92457">
                  <c:v>46228.5</c:v>
                </c:pt>
                <c:pt idx="92458">
                  <c:v>46229</c:v>
                </c:pt>
                <c:pt idx="92459">
                  <c:v>46229.5</c:v>
                </c:pt>
                <c:pt idx="92460">
                  <c:v>46230</c:v>
                </c:pt>
                <c:pt idx="92461">
                  <c:v>46230.5</c:v>
                </c:pt>
                <c:pt idx="92462">
                  <c:v>46231</c:v>
                </c:pt>
                <c:pt idx="92463">
                  <c:v>46231.5</c:v>
                </c:pt>
                <c:pt idx="92464">
                  <c:v>46232</c:v>
                </c:pt>
                <c:pt idx="92465">
                  <c:v>46232.5</c:v>
                </c:pt>
                <c:pt idx="92466">
                  <c:v>46233</c:v>
                </c:pt>
                <c:pt idx="92467">
                  <c:v>46233.5</c:v>
                </c:pt>
                <c:pt idx="92468">
                  <c:v>46234</c:v>
                </c:pt>
                <c:pt idx="92469">
                  <c:v>46234.5</c:v>
                </c:pt>
                <c:pt idx="92470">
                  <c:v>46235</c:v>
                </c:pt>
                <c:pt idx="92471">
                  <c:v>46235.5</c:v>
                </c:pt>
                <c:pt idx="92472">
                  <c:v>46236</c:v>
                </c:pt>
                <c:pt idx="92473">
                  <c:v>46236.5</c:v>
                </c:pt>
                <c:pt idx="92474">
                  <c:v>46237</c:v>
                </c:pt>
                <c:pt idx="92475">
                  <c:v>46237.5</c:v>
                </c:pt>
                <c:pt idx="92476">
                  <c:v>46238</c:v>
                </c:pt>
                <c:pt idx="92477">
                  <c:v>46238.5</c:v>
                </c:pt>
                <c:pt idx="92478">
                  <c:v>46239</c:v>
                </c:pt>
                <c:pt idx="92479">
                  <c:v>46239.5</c:v>
                </c:pt>
                <c:pt idx="92480">
                  <c:v>46240</c:v>
                </c:pt>
                <c:pt idx="92481">
                  <c:v>46240.5</c:v>
                </c:pt>
                <c:pt idx="92482">
                  <c:v>46241</c:v>
                </c:pt>
                <c:pt idx="92483">
                  <c:v>46241.5</c:v>
                </c:pt>
                <c:pt idx="92484">
                  <c:v>46242</c:v>
                </c:pt>
                <c:pt idx="92485">
                  <c:v>46242.5</c:v>
                </c:pt>
                <c:pt idx="92486">
                  <c:v>46243</c:v>
                </c:pt>
                <c:pt idx="92487">
                  <c:v>46243.5</c:v>
                </c:pt>
                <c:pt idx="92488">
                  <c:v>46244</c:v>
                </c:pt>
                <c:pt idx="92489">
                  <c:v>46244.5</c:v>
                </c:pt>
                <c:pt idx="92490">
                  <c:v>46245</c:v>
                </c:pt>
                <c:pt idx="92491">
                  <c:v>46245.5</c:v>
                </c:pt>
                <c:pt idx="92492">
                  <c:v>46246</c:v>
                </c:pt>
                <c:pt idx="92493">
                  <c:v>46246.5</c:v>
                </c:pt>
                <c:pt idx="92494">
                  <c:v>46247</c:v>
                </c:pt>
                <c:pt idx="92495">
                  <c:v>46247.5</c:v>
                </c:pt>
                <c:pt idx="92496">
                  <c:v>46248</c:v>
                </c:pt>
                <c:pt idx="92497">
                  <c:v>46248.5</c:v>
                </c:pt>
                <c:pt idx="92498">
                  <c:v>46249</c:v>
                </c:pt>
                <c:pt idx="92499">
                  <c:v>46249.5</c:v>
                </c:pt>
                <c:pt idx="92500">
                  <c:v>46250</c:v>
                </c:pt>
                <c:pt idx="92501">
                  <c:v>46250.5</c:v>
                </c:pt>
                <c:pt idx="92502">
                  <c:v>46251</c:v>
                </c:pt>
                <c:pt idx="92503">
                  <c:v>46251.5</c:v>
                </c:pt>
                <c:pt idx="92504">
                  <c:v>46252</c:v>
                </c:pt>
                <c:pt idx="92505">
                  <c:v>46252.5</c:v>
                </c:pt>
                <c:pt idx="92506">
                  <c:v>46253</c:v>
                </c:pt>
                <c:pt idx="92507">
                  <c:v>46253.5</c:v>
                </c:pt>
                <c:pt idx="92508">
                  <c:v>46254</c:v>
                </c:pt>
                <c:pt idx="92509">
                  <c:v>46254.5</c:v>
                </c:pt>
                <c:pt idx="92510">
                  <c:v>46255</c:v>
                </c:pt>
                <c:pt idx="92511">
                  <c:v>46255.5</c:v>
                </c:pt>
                <c:pt idx="92512">
                  <c:v>46256</c:v>
                </c:pt>
                <c:pt idx="92513">
                  <c:v>46256.5</c:v>
                </c:pt>
                <c:pt idx="92514">
                  <c:v>46257</c:v>
                </c:pt>
                <c:pt idx="92515">
                  <c:v>46257.5</c:v>
                </c:pt>
                <c:pt idx="92516">
                  <c:v>46258</c:v>
                </c:pt>
                <c:pt idx="92517">
                  <c:v>46258.5</c:v>
                </c:pt>
                <c:pt idx="92518">
                  <c:v>46259</c:v>
                </c:pt>
                <c:pt idx="92519">
                  <c:v>46259.5</c:v>
                </c:pt>
                <c:pt idx="92520">
                  <c:v>46260</c:v>
                </c:pt>
                <c:pt idx="92521">
                  <c:v>46260.5</c:v>
                </c:pt>
                <c:pt idx="92522">
                  <c:v>46261</c:v>
                </c:pt>
                <c:pt idx="92523">
                  <c:v>46261.5</c:v>
                </c:pt>
                <c:pt idx="92524">
                  <c:v>46262</c:v>
                </c:pt>
                <c:pt idx="92525">
                  <c:v>46262.5</c:v>
                </c:pt>
                <c:pt idx="92526">
                  <c:v>46263</c:v>
                </c:pt>
                <c:pt idx="92527">
                  <c:v>46263.5</c:v>
                </c:pt>
                <c:pt idx="92528">
                  <c:v>46264</c:v>
                </c:pt>
                <c:pt idx="92529">
                  <c:v>46264.5</c:v>
                </c:pt>
                <c:pt idx="92530">
                  <c:v>46265</c:v>
                </c:pt>
                <c:pt idx="92531">
                  <c:v>46265.5</c:v>
                </c:pt>
                <c:pt idx="92532">
                  <c:v>46266</c:v>
                </c:pt>
                <c:pt idx="92533">
                  <c:v>46266.5</c:v>
                </c:pt>
                <c:pt idx="92534">
                  <c:v>46267</c:v>
                </c:pt>
                <c:pt idx="92535">
                  <c:v>46267.5</c:v>
                </c:pt>
                <c:pt idx="92536">
                  <c:v>46268</c:v>
                </c:pt>
                <c:pt idx="92537">
                  <c:v>46268.5</c:v>
                </c:pt>
                <c:pt idx="92538">
                  <c:v>46269</c:v>
                </c:pt>
                <c:pt idx="92539">
                  <c:v>46269.5</c:v>
                </c:pt>
                <c:pt idx="92540">
                  <c:v>46270</c:v>
                </c:pt>
                <c:pt idx="92541">
                  <c:v>46270.5</c:v>
                </c:pt>
                <c:pt idx="92542">
                  <c:v>46271</c:v>
                </c:pt>
                <c:pt idx="92543">
                  <c:v>46271.5</c:v>
                </c:pt>
                <c:pt idx="92544">
                  <c:v>46272</c:v>
                </c:pt>
                <c:pt idx="92545">
                  <c:v>46272.5</c:v>
                </c:pt>
                <c:pt idx="92546">
                  <c:v>46273</c:v>
                </c:pt>
                <c:pt idx="92547">
                  <c:v>46273.5</c:v>
                </c:pt>
                <c:pt idx="92548">
                  <c:v>46274</c:v>
                </c:pt>
                <c:pt idx="92549">
                  <c:v>46274.5</c:v>
                </c:pt>
                <c:pt idx="92550">
                  <c:v>46275</c:v>
                </c:pt>
                <c:pt idx="92551">
                  <c:v>46275.5</c:v>
                </c:pt>
                <c:pt idx="92552">
                  <c:v>46276</c:v>
                </c:pt>
                <c:pt idx="92553">
                  <c:v>46276.5</c:v>
                </c:pt>
                <c:pt idx="92554">
                  <c:v>46277</c:v>
                </c:pt>
                <c:pt idx="92555">
                  <c:v>46277.5</c:v>
                </c:pt>
                <c:pt idx="92556">
                  <c:v>46278</c:v>
                </c:pt>
                <c:pt idx="92557">
                  <c:v>46278.5</c:v>
                </c:pt>
                <c:pt idx="92558">
                  <c:v>46279</c:v>
                </c:pt>
                <c:pt idx="92559">
                  <c:v>46279.5</c:v>
                </c:pt>
                <c:pt idx="92560">
                  <c:v>46280</c:v>
                </c:pt>
                <c:pt idx="92561">
                  <c:v>46280.5</c:v>
                </c:pt>
                <c:pt idx="92562">
                  <c:v>46281</c:v>
                </c:pt>
                <c:pt idx="92563">
                  <c:v>46281.5</c:v>
                </c:pt>
                <c:pt idx="92564">
                  <c:v>46282</c:v>
                </c:pt>
                <c:pt idx="92565">
                  <c:v>46282.5</c:v>
                </c:pt>
                <c:pt idx="92566">
                  <c:v>46283</c:v>
                </c:pt>
                <c:pt idx="92567">
                  <c:v>46283.5</c:v>
                </c:pt>
                <c:pt idx="92568">
                  <c:v>46284</c:v>
                </c:pt>
                <c:pt idx="92569">
                  <c:v>46284.5</c:v>
                </c:pt>
                <c:pt idx="92570">
                  <c:v>46285</c:v>
                </c:pt>
                <c:pt idx="92571">
                  <c:v>46285.5</c:v>
                </c:pt>
                <c:pt idx="92572">
                  <c:v>46286</c:v>
                </c:pt>
                <c:pt idx="92573">
                  <c:v>46286.5</c:v>
                </c:pt>
                <c:pt idx="92574">
                  <c:v>46287</c:v>
                </c:pt>
                <c:pt idx="92575">
                  <c:v>46287.5</c:v>
                </c:pt>
                <c:pt idx="92576">
                  <c:v>46288</c:v>
                </c:pt>
                <c:pt idx="92577">
                  <c:v>46288.5</c:v>
                </c:pt>
                <c:pt idx="92578">
                  <c:v>46289</c:v>
                </c:pt>
                <c:pt idx="92579">
                  <c:v>46289.5</c:v>
                </c:pt>
                <c:pt idx="92580">
                  <c:v>46290</c:v>
                </c:pt>
                <c:pt idx="92581">
                  <c:v>46290.5</c:v>
                </c:pt>
                <c:pt idx="92582">
                  <c:v>46291</c:v>
                </c:pt>
                <c:pt idx="92583">
                  <c:v>46291.5</c:v>
                </c:pt>
                <c:pt idx="92584">
                  <c:v>46292</c:v>
                </c:pt>
                <c:pt idx="92585">
                  <c:v>46292.5</c:v>
                </c:pt>
                <c:pt idx="92586">
                  <c:v>46293</c:v>
                </c:pt>
                <c:pt idx="92587">
                  <c:v>46293.5</c:v>
                </c:pt>
                <c:pt idx="92588">
                  <c:v>46294</c:v>
                </c:pt>
                <c:pt idx="92589">
                  <c:v>46294.5</c:v>
                </c:pt>
                <c:pt idx="92590">
                  <c:v>46295</c:v>
                </c:pt>
                <c:pt idx="92591">
                  <c:v>46295.5</c:v>
                </c:pt>
                <c:pt idx="92592">
                  <c:v>46296</c:v>
                </c:pt>
                <c:pt idx="92593">
                  <c:v>46296.5</c:v>
                </c:pt>
                <c:pt idx="92594">
                  <c:v>46297</c:v>
                </c:pt>
                <c:pt idx="92595">
                  <c:v>46297.5</c:v>
                </c:pt>
                <c:pt idx="92596">
                  <c:v>46298</c:v>
                </c:pt>
                <c:pt idx="92597">
                  <c:v>46298.5</c:v>
                </c:pt>
                <c:pt idx="92598">
                  <c:v>46299</c:v>
                </c:pt>
                <c:pt idx="92599">
                  <c:v>46299.5</c:v>
                </c:pt>
                <c:pt idx="92600">
                  <c:v>46300</c:v>
                </c:pt>
                <c:pt idx="92601">
                  <c:v>46300.5</c:v>
                </c:pt>
                <c:pt idx="92602">
                  <c:v>46301</c:v>
                </c:pt>
                <c:pt idx="92603">
                  <c:v>46301.5</c:v>
                </c:pt>
                <c:pt idx="92604">
                  <c:v>46302</c:v>
                </c:pt>
                <c:pt idx="92605">
                  <c:v>46302.5</c:v>
                </c:pt>
                <c:pt idx="92606">
                  <c:v>46303</c:v>
                </c:pt>
                <c:pt idx="92607">
                  <c:v>46303.5</c:v>
                </c:pt>
                <c:pt idx="92608">
                  <c:v>46304</c:v>
                </c:pt>
                <c:pt idx="92609">
                  <c:v>46304.5</c:v>
                </c:pt>
                <c:pt idx="92610">
                  <c:v>46305</c:v>
                </c:pt>
                <c:pt idx="92611">
                  <c:v>46305.5</c:v>
                </c:pt>
                <c:pt idx="92612">
                  <c:v>46306</c:v>
                </c:pt>
                <c:pt idx="92613">
                  <c:v>46306.5</c:v>
                </c:pt>
                <c:pt idx="92614">
                  <c:v>46307</c:v>
                </c:pt>
                <c:pt idx="92615">
                  <c:v>46307.5</c:v>
                </c:pt>
                <c:pt idx="92616">
                  <c:v>46308</c:v>
                </c:pt>
                <c:pt idx="92617">
                  <c:v>46308.5</c:v>
                </c:pt>
                <c:pt idx="92618">
                  <c:v>46309</c:v>
                </c:pt>
                <c:pt idx="92619">
                  <c:v>46309.5</c:v>
                </c:pt>
                <c:pt idx="92620">
                  <c:v>46310</c:v>
                </c:pt>
                <c:pt idx="92621">
                  <c:v>46310.5</c:v>
                </c:pt>
                <c:pt idx="92622">
                  <c:v>46311</c:v>
                </c:pt>
                <c:pt idx="92623">
                  <c:v>46311.5</c:v>
                </c:pt>
                <c:pt idx="92624">
                  <c:v>46312</c:v>
                </c:pt>
                <c:pt idx="92625">
                  <c:v>46312.5</c:v>
                </c:pt>
                <c:pt idx="92626">
                  <c:v>46313</c:v>
                </c:pt>
                <c:pt idx="92627">
                  <c:v>46313.5</c:v>
                </c:pt>
                <c:pt idx="92628">
                  <c:v>46314</c:v>
                </c:pt>
                <c:pt idx="92629">
                  <c:v>46314.5</c:v>
                </c:pt>
                <c:pt idx="92630">
                  <c:v>46315</c:v>
                </c:pt>
                <c:pt idx="92631">
                  <c:v>46315.5</c:v>
                </c:pt>
                <c:pt idx="92632">
                  <c:v>46316</c:v>
                </c:pt>
                <c:pt idx="92633">
                  <c:v>46316.5</c:v>
                </c:pt>
                <c:pt idx="92634">
                  <c:v>46317</c:v>
                </c:pt>
                <c:pt idx="92635">
                  <c:v>46317.5</c:v>
                </c:pt>
                <c:pt idx="92636">
                  <c:v>46318</c:v>
                </c:pt>
                <c:pt idx="92637">
                  <c:v>46318.5</c:v>
                </c:pt>
                <c:pt idx="92638">
                  <c:v>46319</c:v>
                </c:pt>
                <c:pt idx="92639">
                  <c:v>46319.5</c:v>
                </c:pt>
                <c:pt idx="92640">
                  <c:v>46320</c:v>
                </c:pt>
                <c:pt idx="92641">
                  <c:v>46320.5</c:v>
                </c:pt>
                <c:pt idx="92642">
                  <c:v>46321</c:v>
                </c:pt>
                <c:pt idx="92643">
                  <c:v>46321.5</c:v>
                </c:pt>
                <c:pt idx="92644">
                  <c:v>46322</c:v>
                </c:pt>
                <c:pt idx="92645">
                  <c:v>46322.5</c:v>
                </c:pt>
                <c:pt idx="92646">
                  <c:v>46323</c:v>
                </c:pt>
                <c:pt idx="92647">
                  <c:v>46323.5</c:v>
                </c:pt>
                <c:pt idx="92648">
                  <c:v>46324</c:v>
                </c:pt>
                <c:pt idx="92649">
                  <c:v>46324.5</c:v>
                </c:pt>
                <c:pt idx="92650">
                  <c:v>46325</c:v>
                </c:pt>
                <c:pt idx="92651">
                  <c:v>46325.5</c:v>
                </c:pt>
                <c:pt idx="92652">
                  <c:v>46326</c:v>
                </c:pt>
                <c:pt idx="92653">
                  <c:v>46326.5</c:v>
                </c:pt>
                <c:pt idx="92654">
                  <c:v>46327</c:v>
                </c:pt>
                <c:pt idx="92655">
                  <c:v>46327.5</c:v>
                </c:pt>
                <c:pt idx="92656">
                  <c:v>46328</c:v>
                </c:pt>
                <c:pt idx="92657">
                  <c:v>46328.5</c:v>
                </c:pt>
                <c:pt idx="92658">
                  <c:v>46329</c:v>
                </c:pt>
                <c:pt idx="92659">
                  <c:v>46329.5</c:v>
                </c:pt>
                <c:pt idx="92660">
                  <c:v>46330</c:v>
                </c:pt>
                <c:pt idx="92661">
                  <c:v>46330.5</c:v>
                </c:pt>
                <c:pt idx="92662">
                  <c:v>46331</c:v>
                </c:pt>
                <c:pt idx="92663">
                  <c:v>46331.5</c:v>
                </c:pt>
                <c:pt idx="92664">
                  <c:v>46332</c:v>
                </c:pt>
                <c:pt idx="92665">
                  <c:v>46332.5</c:v>
                </c:pt>
                <c:pt idx="92666">
                  <c:v>46333</c:v>
                </c:pt>
                <c:pt idx="92667">
                  <c:v>46333.5</c:v>
                </c:pt>
                <c:pt idx="92668">
                  <c:v>46334</c:v>
                </c:pt>
                <c:pt idx="92669">
                  <c:v>46334.5</c:v>
                </c:pt>
                <c:pt idx="92670">
                  <c:v>46335</c:v>
                </c:pt>
                <c:pt idx="92671">
                  <c:v>46335.5</c:v>
                </c:pt>
                <c:pt idx="92672">
                  <c:v>46336</c:v>
                </c:pt>
                <c:pt idx="92673">
                  <c:v>46336.5</c:v>
                </c:pt>
                <c:pt idx="92674">
                  <c:v>46337</c:v>
                </c:pt>
                <c:pt idx="92675">
                  <c:v>46337.5</c:v>
                </c:pt>
                <c:pt idx="92676">
                  <c:v>46338</c:v>
                </c:pt>
                <c:pt idx="92677">
                  <c:v>46338.5</c:v>
                </c:pt>
                <c:pt idx="92678">
                  <c:v>46339</c:v>
                </c:pt>
                <c:pt idx="92679">
                  <c:v>46339.5</c:v>
                </c:pt>
                <c:pt idx="92680">
                  <c:v>46340</c:v>
                </c:pt>
                <c:pt idx="92681">
                  <c:v>46340.5</c:v>
                </c:pt>
                <c:pt idx="92682">
                  <c:v>46341</c:v>
                </c:pt>
                <c:pt idx="92683">
                  <c:v>46341.5</c:v>
                </c:pt>
                <c:pt idx="92684">
                  <c:v>46342</c:v>
                </c:pt>
                <c:pt idx="92685">
                  <c:v>46342.5</c:v>
                </c:pt>
                <c:pt idx="92686">
                  <c:v>46343</c:v>
                </c:pt>
                <c:pt idx="92687">
                  <c:v>46343.5</c:v>
                </c:pt>
                <c:pt idx="92688">
                  <c:v>46344</c:v>
                </c:pt>
                <c:pt idx="92689">
                  <c:v>46344.5</c:v>
                </c:pt>
                <c:pt idx="92690">
                  <c:v>46345</c:v>
                </c:pt>
                <c:pt idx="92691">
                  <c:v>46345.5</c:v>
                </c:pt>
                <c:pt idx="92692">
                  <c:v>46346</c:v>
                </c:pt>
                <c:pt idx="92693">
                  <c:v>46346.5</c:v>
                </c:pt>
                <c:pt idx="92694">
                  <c:v>46347</c:v>
                </c:pt>
                <c:pt idx="92695">
                  <c:v>46347.5</c:v>
                </c:pt>
                <c:pt idx="92696">
                  <c:v>46348</c:v>
                </c:pt>
                <c:pt idx="92697">
                  <c:v>46348.5</c:v>
                </c:pt>
                <c:pt idx="92698">
                  <c:v>46349</c:v>
                </c:pt>
                <c:pt idx="92699">
                  <c:v>46349.5</c:v>
                </c:pt>
                <c:pt idx="92700">
                  <c:v>46350</c:v>
                </c:pt>
                <c:pt idx="92701">
                  <c:v>46350.5</c:v>
                </c:pt>
                <c:pt idx="92702">
                  <c:v>46351</c:v>
                </c:pt>
                <c:pt idx="92703">
                  <c:v>46351.5</c:v>
                </c:pt>
                <c:pt idx="92704">
                  <c:v>46352</c:v>
                </c:pt>
                <c:pt idx="92705">
                  <c:v>46352.5</c:v>
                </c:pt>
                <c:pt idx="92706">
                  <c:v>46353</c:v>
                </c:pt>
                <c:pt idx="92707">
                  <c:v>46353.5</c:v>
                </c:pt>
                <c:pt idx="92708">
                  <c:v>46354</c:v>
                </c:pt>
                <c:pt idx="92709">
                  <c:v>46354.5</c:v>
                </c:pt>
                <c:pt idx="92710">
                  <c:v>46355</c:v>
                </c:pt>
                <c:pt idx="92711">
                  <c:v>46355.5</c:v>
                </c:pt>
                <c:pt idx="92712">
                  <c:v>46356</c:v>
                </c:pt>
                <c:pt idx="92713">
                  <c:v>46356.5</c:v>
                </c:pt>
                <c:pt idx="92714">
                  <c:v>46357</c:v>
                </c:pt>
                <c:pt idx="92715">
                  <c:v>46357.5</c:v>
                </c:pt>
                <c:pt idx="92716">
                  <c:v>46358</c:v>
                </c:pt>
                <c:pt idx="92717">
                  <c:v>46358.5</c:v>
                </c:pt>
                <c:pt idx="92718">
                  <c:v>46359</c:v>
                </c:pt>
                <c:pt idx="92719">
                  <c:v>46359.5</c:v>
                </c:pt>
                <c:pt idx="92720">
                  <c:v>46360</c:v>
                </c:pt>
                <c:pt idx="92721">
                  <c:v>46360.5</c:v>
                </c:pt>
                <c:pt idx="92722">
                  <c:v>46361</c:v>
                </c:pt>
                <c:pt idx="92723">
                  <c:v>46361.5</c:v>
                </c:pt>
                <c:pt idx="92724">
                  <c:v>46362</c:v>
                </c:pt>
                <c:pt idx="92725">
                  <c:v>46362.5</c:v>
                </c:pt>
                <c:pt idx="92726">
                  <c:v>46363</c:v>
                </c:pt>
                <c:pt idx="92727">
                  <c:v>46363.5</c:v>
                </c:pt>
                <c:pt idx="92728">
                  <c:v>46364</c:v>
                </c:pt>
                <c:pt idx="92729">
                  <c:v>46364.5</c:v>
                </c:pt>
                <c:pt idx="92730">
                  <c:v>46365</c:v>
                </c:pt>
                <c:pt idx="92731">
                  <c:v>46365.5</c:v>
                </c:pt>
                <c:pt idx="92732">
                  <c:v>46366</c:v>
                </c:pt>
                <c:pt idx="92733">
                  <c:v>46366.5</c:v>
                </c:pt>
                <c:pt idx="92734">
                  <c:v>46367</c:v>
                </c:pt>
                <c:pt idx="92735">
                  <c:v>46367.5</c:v>
                </c:pt>
                <c:pt idx="92736">
                  <c:v>46368</c:v>
                </c:pt>
                <c:pt idx="92737">
                  <c:v>46368.5</c:v>
                </c:pt>
                <c:pt idx="92738">
                  <c:v>46369</c:v>
                </c:pt>
                <c:pt idx="92739">
                  <c:v>46369.5</c:v>
                </c:pt>
                <c:pt idx="92740">
                  <c:v>46370</c:v>
                </c:pt>
                <c:pt idx="92741">
                  <c:v>46370.5</c:v>
                </c:pt>
                <c:pt idx="92742">
                  <c:v>46371</c:v>
                </c:pt>
                <c:pt idx="92743">
                  <c:v>46371.5</c:v>
                </c:pt>
                <c:pt idx="92744">
                  <c:v>46372</c:v>
                </c:pt>
                <c:pt idx="92745">
                  <c:v>46372.5</c:v>
                </c:pt>
                <c:pt idx="92746">
                  <c:v>46373</c:v>
                </c:pt>
                <c:pt idx="92747">
                  <c:v>46373.5</c:v>
                </c:pt>
                <c:pt idx="92748">
                  <c:v>46374</c:v>
                </c:pt>
                <c:pt idx="92749">
                  <c:v>46374.5</c:v>
                </c:pt>
                <c:pt idx="92750">
                  <c:v>46375</c:v>
                </c:pt>
                <c:pt idx="92751">
                  <c:v>46375.5</c:v>
                </c:pt>
                <c:pt idx="92752">
                  <c:v>46376</c:v>
                </c:pt>
                <c:pt idx="92753">
                  <c:v>46376.5</c:v>
                </c:pt>
                <c:pt idx="92754">
                  <c:v>46377</c:v>
                </c:pt>
                <c:pt idx="92755">
                  <c:v>46377.5</c:v>
                </c:pt>
                <c:pt idx="92756">
                  <c:v>46378</c:v>
                </c:pt>
                <c:pt idx="92757">
                  <c:v>46378.5</c:v>
                </c:pt>
                <c:pt idx="92758">
                  <c:v>46379</c:v>
                </c:pt>
                <c:pt idx="92759">
                  <c:v>46379.5</c:v>
                </c:pt>
                <c:pt idx="92760">
                  <c:v>46380</c:v>
                </c:pt>
                <c:pt idx="92761">
                  <c:v>46380.5</c:v>
                </c:pt>
                <c:pt idx="92762">
                  <c:v>46381</c:v>
                </c:pt>
                <c:pt idx="92763">
                  <c:v>46381.5</c:v>
                </c:pt>
                <c:pt idx="92764">
                  <c:v>46382</c:v>
                </c:pt>
                <c:pt idx="92765">
                  <c:v>46382.5</c:v>
                </c:pt>
                <c:pt idx="92766">
                  <c:v>46383</c:v>
                </c:pt>
                <c:pt idx="92767">
                  <c:v>46383.5</c:v>
                </c:pt>
                <c:pt idx="92768">
                  <c:v>46384</c:v>
                </c:pt>
                <c:pt idx="92769">
                  <c:v>46384.5</c:v>
                </c:pt>
                <c:pt idx="92770">
                  <c:v>46385</c:v>
                </c:pt>
                <c:pt idx="92771">
                  <c:v>46385.5</c:v>
                </c:pt>
                <c:pt idx="92772">
                  <c:v>46386</c:v>
                </c:pt>
                <c:pt idx="92773">
                  <c:v>46386.5</c:v>
                </c:pt>
                <c:pt idx="92774">
                  <c:v>46387</c:v>
                </c:pt>
                <c:pt idx="92775">
                  <c:v>46387.5</c:v>
                </c:pt>
                <c:pt idx="92776">
                  <c:v>46388</c:v>
                </c:pt>
                <c:pt idx="92777">
                  <c:v>46388.5</c:v>
                </c:pt>
                <c:pt idx="92778">
                  <c:v>46389</c:v>
                </c:pt>
                <c:pt idx="92779">
                  <c:v>46389.5</c:v>
                </c:pt>
                <c:pt idx="92780">
                  <c:v>46390</c:v>
                </c:pt>
                <c:pt idx="92781">
                  <c:v>46390.5</c:v>
                </c:pt>
                <c:pt idx="92782">
                  <c:v>46391</c:v>
                </c:pt>
                <c:pt idx="92783">
                  <c:v>46391.5</c:v>
                </c:pt>
                <c:pt idx="92784">
                  <c:v>46392</c:v>
                </c:pt>
                <c:pt idx="92785">
                  <c:v>46392.5</c:v>
                </c:pt>
                <c:pt idx="92786">
                  <c:v>46393</c:v>
                </c:pt>
                <c:pt idx="92787">
                  <c:v>46393.5</c:v>
                </c:pt>
                <c:pt idx="92788">
                  <c:v>46394</c:v>
                </c:pt>
                <c:pt idx="92789">
                  <c:v>46394.5</c:v>
                </c:pt>
                <c:pt idx="92790">
                  <c:v>46395</c:v>
                </c:pt>
                <c:pt idx="92791">
                  <c:v>46395.5</c:v>
                </c:pt>
                <c:pt idx="92792">
                  <c:v>46396</c:v>
                </c:pt>
                <c:pt idx="92793">
                  <c:v>46396.5</c:v>
                </c:pt>
                <c:pt idx="92794">
                  <c:v>46397</c:v>
                </c:pt>
                <c:pt idx="92795">
                  <c:v>46397.5</c:v>
                </c:pt>
                <c:pt idx="92796">
                  <c:v>46398</c:v>
                </c:pt>
                <c:pt idx="92797">
                  <c:v>46398.5</c:v>
                </c:pt>
                <c:pt idx="92798">
                  <c:v>46399</c:v>
                </c:pt>
                <c:pt idx="92799">
                  <c:v>46399.5</c:v>
                </c:pt>
                <c:pt idx="92800">
                  <c:v>46400</c:v>
                </c:pt>
                <c:pt idx="92801">
                  <c:v>46400.5</c:v>
                </c:pt>
                <c:pt idx="92802">
                  <c:v>46401</c:v>
                </c:pt>
                <c:pt idx="92803">
                  <c:v>46401.5</c:v>
                </c:pt>
                <c:pt idx="92804">
                  <c:v>46402</c:v>
                </c:pt>
                <c:pt idx="92805">
                  <c:v>46402.5</c:v>
                </c:pt>
                <c:pt idx="92806">
                  <c:v>46403</c:v>
                </c:pt>
                <c:pt idx="92807">
                  <c:v>46403.5</c:v>
                </c:pt>
                <c:pt idx="92808">
                  <c:v>46404</c:v>
                </c:pt>
                <c:pt idx="92809">
                  <c:v>46404.5</c:v>
                </c:pt>
                <c:pt idx="92810">
                  <c:v>46405</c:v>
                </c:pt>
                <c:pt idx="92811">
                  <c:v>46405.5</c:v>
                </c:pt>
                <c:pt idx="92812">
                  <c:v>46406</c:v>
                </c:pt>
                <c:pt idx="92813">
                  <c:v>46406.5</c:v>
                </c:pt>
                <c:pt idx="92814">
                  <c:v>46407</c:v>
                </c:pt>
                <c:pt idx="92815">
                  <c:v>46407.5</c:v>
                </c:pt>
                <c:pt idx="92816">
                  <c:v>46408</c:v>
                </c:pt>
                <c:pt idx="92817">
                  <c:v>46408.5</c:v>
                </c:pt>
                <c:pt idx="92818">
                  <c:v>46409</c:v>
                </c:pt>
                <c:pt idx="92819">
                  <c:v>46409.5</c:v>
                </c:pt>
                <c:pt idx="92820">
                  <c:v>46410</c:v>
                </c:pt>
                <c:pt idx="92821">
                  <c:v>46410.5</c:v>
                </c:pt>
                <c:pt idx="92822">
                  <c:v>46411</c:v>
                </c:pt>
                <c:pt idx="92823">
                  <c:v>46411.5</c:v>
                </c:pt>
                <c:pt idx="92824">
                  <c:v>46412</c:v>
                </c:pt>
                <c:pt idx="92825">
                  <c:v>46412.5</c:v>
                </c:pt>
                <c:pt idx="92826">
                  <c:v>46413</c:v>
                </c:pt>
                <c:pt idx="92827">
                  <c:v>46413.5</c:v>
                </c:pt>
                <c:pt idx="92828">
                  <c:v>46414</c:v>
                </c:pt>
                <c:pt idx="92829">
                  <c:v>46414.5</c:v>
                </c:pt>
                <c:pt idx="92830">
                  <c:v>46415</c:v>
                </c:pt>
                <c:pt idx="92831">
                  <c:v>46415.5</c:v>
                </c:pt>
                <c:pt idx="92832">
                  <c:v>46416</c:v>
                </c:pt>
                <c:pt idx="92833">
                  <c:v>46416.5</c:v>
                </c:pt>
                <c:pt idx="92834">
                  <c:v>46417</c:v>
                </c:pt>
                <c:pt idx="92835">
                  <c:v>46417.5</c:v>
                </c:pt>
                <c:pt idx="92836">
                  <c:v>46418</c:v>
                </c:pt>
                <c:pt idx="92837">
                  <c:v>46418.5</c:v>
                </c:pt>
                <c:pt idx="92838">
                  <c:v>46419</c:v>
                </c:pt>
                <c:pt idx="92839">
                  <c:v>46419.5</c:v>
                </c:pt>
                <c:pt idx="92840">
                  <c:v>46420</c:v>
                </c:pt>
                <c:pt idx="92841">
                  <c:v>46420.5</c:v>
                </c:pt>
                <c:pt idx="92842">
                  <c:v>46421</c:v>
                </c:pt>
                <c:pt idx="92843">
                  <c:v>46421.5</c:v>
                </c:pt>
                <c:pt idx="92844">
                  <c:v>46422</c:v>
                </c:pt>
                <c:pt idx="92845">
                  <c:v>46422.5</c:v>
                </c:pt>
                <c:pt idx="92846">
                  <c:v>46423</c:v>
                </c:pt>
                <c:pt idx="92847">
                  <c:v>46423.5</c:v>
                </c:pt>
                <c:pt idx="92848">
                  <c:v>46424</c:v>
                </c:pt>
                <c:pt idx="92849">
                  <c:v>46424.5</c:v>
                </c:pt>
                <c:pt idx="92850">
                  <c:v>46425</c:v>
                </c:pt>
                <c:pt idx="92851">
                  <c:v>46425.5</c:v>
                </c:pt>
                <c:pt idx="92852">
                  <c:v>46426</c:v>
                </c:pt>
                <c:pt idx="92853">
                  <c:v>46426.5</c:v>
                </c:pt>
                <c:pt idx="92854">
                  <c:v>46427</c:v>
                </c:pt>
                <c:pt idx="92855">
                  <c:v>46427.5</c:v>
                </c:pt>
                <c:pt idx="92856">
                  <c:v>46428</c:v>
                </c:pt>
                <c:pt idx="92857">
                  <c:v>46428.5</c:v>
                </c:pt>
                <c:pt idx="92858">
                  <c:v>46429</c:v>
                </c:pt>
                <c:pt idx="92859">
                  <c:v>46429.5</c:v>
                </c:pt>
                <c:pt idx="92860">
                  <c:v>46430</c:v>
                </c:pt>
                <c:pt idx="92861">
                  <c:v>46430.5</c:v>
                </c:pt>
                <c:pt idx="92862">
                  <c:v>46431</c:v>
                </c:pt>
                <c:pt idx="92863">
                  <c:v>46431.5</c:v>
                </c:pt>
                <c:pt idx="92864">
                  <c:v>46432</c:v>
                </c:pt>
                <c:pt idx="92865">
                  <c:v>46432.5</c:v>
                </c:pt>
                <c:pt idx="92866">
                  <c:v>46433</c:v>
                </c:pt>
                <c:pt idx="92867">
                  <c:v>46433.5</c:v>
                </c:pt>
                <c:pt idx="92868">
                  <c:v>46434</c:v>
                </c:pt>
                <c:pt idx="92869">
                  <c:v>46434.5</c:v>
                </c:pt>
                <c:pt idx="92870">
                  <c:v>46435</c:v>
                </c:pt>
                <c:pt idx="92871">
                  <c:v>46435.5</c:v>
                </c:pt>
                <c:pt idx="92872">
                  <c:v>46436</c:v>
                </c:pt>
                <c:pt idx="92873">
                  <c:v>46436.5</c:v>
                </c:pt>
                <c:pt idx="92874">
                  <c:v>46437</c:v>
                </c:pt>
                <c:pt idx="92875">
                  <c:v>46437.5</c:v>
                </c:pt>
                <c:pt idx="92876">
                  <c:v>46438</c:v>
                </c:pt>
                <c:pt idx="92877">
                  <c:v>46438.5</c:v>
                </c:pt>
                <c:pt idx="92878">
                  <c:v>46439</c:v>
                </c:pt>
                <c:pt idx="92879">
                  <c:v>46439.5</c:v>
                </c:pt>
                <c:pt idx="92880">
                  <c:v>46440</c:v>
                </c:pt>
                <c:pt idx="92881">
                  <c:v>46440.5</c:v>
                </c:pt>
                <c:pt idx="92882">
                  <c:v>46441</c:v>
                </c:pt>
                <c:pt idx="92883">
                  <c:v>46441.5</c:v>
                </c:pt>
                <c:pt idx="92884">
                  <c:v>46442</c:v>
                </c:pt>
                <c:pt idx="92885">
                  <c:v>46442.5</c:v>
                </c:pt>
                <c:pt idx="92886">
                  <c:v>46443</c:v>
                </c:pt>
                <c:pt idx="92887">
                  <c:v>46443.5</c:v>
                </c:pt>
                <c:pt idx="92888">
                  <c:v>46444</c:v>
                </c:pt>
                <c:pt idx="92889">
                  <c:v>46444.5</c:v>
                </c:pt>
                <c:pt idx="92890">
                  <c:v>46445</c:v>
                </c:pt>
                <c:pt idx="92891">
                  <c:v>46445.5</c:v>
                </c:pt>
                <c:pt idx="92892">
                  <c:v>46446</c:v>
                </c:pt>
                <c:pt idx="92893">
                  <c:v>46446.5</c:v>
                </c:pt>
                <c:pt idx="92894">
                  <c:v>46447</c:v>
                </c:pt>
                <c:pt idx="92895">
                  <c:v>46447.5</c:v>
                </c:pt>
                <c:pt idx="92896">
                  <c:v>46448</c:v>
                </c:pt>
                <c:pt idx="92897">
                  <c:v>46448.5</c:v>
                </c:pt>
                <c:pt idx="92898">
                  <c:v>46449</c:v>
                </c:pt>
                <c:pt idx="92899">
                  <c:v>46449.5</c:v>
                </c:pt>
                <c:pt idx="92900">
                  <c:v>46450</c:v>
                </c:pt>
                <c:pt idx="92901">
                  <c:v>46450.5</c:v>
                </c:pt>
                <c:pt idx="92902">
                  <c:v>46451</c:v>
                </c:pt>
                <c:pt idx="92903">
                  <c:v>46451.5</c:v>
                </c:pt>
                <c:pt idx="92904">
                  <c:v>46452</c:v>
                </c:pt>
                <c:pt idx="92905">
                  <c:v>46452.5</c:v>
                </c:pt>
                <c:pt idx="92906">
                  <c:v>46453</c:v>
                </c:pt>
                <c:pt idx="92907">
                  <c:v>46453.5</c:v>
                </c:pt>
                <c:pt idx="92908">
                  <c:v>46454</c:v>
                </c:pt>
                <c:pt idx="92909">
                  <c:v>46454.5</c:v>
                </c:pt>
                <c:pt idx="92910">
                  <c:v>46455</c:v>
                </c:pt>
                <c:pt idx="92911">
                  <c:v>46455.5</c:v>
                </c:pt>
                <c:pt idx="92912">
                  <c:v>46456</c:v>
                </c:pt>
                <c:pt idx="92913">
                  <c:v>46456.5</c:v>
                </c:pt>
                <c:pt idx="92914">
                  <c:v>46457</c:v>
                </c:pt>
                <c:pt idx="92915">
                  <c:v>46457.5</c:v>
                </c:pt>
                <c:pt idx="92916">
                  <c:v>46458</c:v>
                </c:pt>
                <c:pt idx="92917">
                  <c:v>46458.5</c:v>
                </c:pt>
                <c:pt idx="92918">
                  <c:v>46459</c:v>
                </c:pt>
                <c:pt idx="92919">
                  <c:v>46459.5</c:v>
                </c:pt>
                <c:pt idx="92920">
                  <c:v>46460</c:v>
                </c:pt>
                <c:pt idx="92921">
                  <c:v>46460.5</c:v>
                </c:pt>
                <c:pt idx="92922">
                  <c:v>46461</c:v>
                </c:pt>
                <c:pt idx="92923">
                  <c:v>46461.5</c:v>
                </c:pt>
                <c:pt idx="92924">
                  <c:v>46462</c:v>
                </c:pt>
                <c:pt idx="92925">
                  <c:v>46462.5</c:v>
                </c:pt>
                <c:pt idx="92926">
                  <c:v>46463</c:v>
                </c:pt>
                <c:pt idx="92927">
                  <c:v>46463.5</c:v>
                </c:pt>
                <c:pt idx="92928">
                  <c:v>46464</c:v>
                </c:pt>
                <c:pt idx="92929">
                  <c:v>46464.5</c:v>
                </c:pt>
                <c:pt idx="92930">
                  <c:v>46465</c:v>
                </c:pt>
                <c:pt idx="92931">
                  <c:v>46465.5</c:v>
                </c:pt>
                <c:pt idx="92932">
                  <c:v>46466</c:v>
                </c:pt>
                <c:pt idx="92933">
                  <c:v>46466.5</c:v>
                </c:pt>
                <c:pt idx="92934">
                  <c:v>46467</c:v>
                </c:pt>
                <c:pt idx="92935">
                  <c:v>46467.5</c:v>
                </c:pt>
                <c:pt idx="92936">
                  <c:v>46468</c:v>
                </c:pt>
                <c:pt idx="92937">
                  <c:v>46468.5</c:v>
                </c:pt>
                <c:pt idx="92938">
                  <c:v>46469</c:v>
                </c:pt>
                <c:pt idx="92939">
                  <c:v>46469.5</c:v>
                </c:pt>
                <c:pt idx="92940">
                  <c:v>46470</c:v>
                </c:pt>
                <c:pt idx="92941">
                  <c:v>46470.5</c:v>
                </c:pt>
                <c:pt idx="92942">
                  <c:v>46471</c:v>
                </c:pt>
                <c:pt idx="92943">
                  <c:v>46471.5</c:v>
                </c:pt>
                <c:pt idx="92944">
                  <c:v>46472</c:v>
                </c:pt>
                <c:pt idx="92945">
                  <c:v>46472.5</c:v>
                </c:pt>
                <c:pt idx="92946">
                  <c:v>46473</c:v>
                </c:pt>
                <c:pt idx="92947">
                  <c:v>46473.5</c:v>
                </c:pt>
                <c:pt idx="92948">
                  <c:v>46474</c:v>
                </c:pt>
                <c:pt idx="92949">
                  <c:v>46474.5</c:v>
                </c:pt>
                <c:pt idx="92950">
                  <c:v>46475</c:v>
                </c:pt>
                <c:pt idx="92951">
                  <c:v>46475.5</c:v>
                </c:pt>
                <c:pt idx="92952">
                  <c:v>46476</c:v>
                </c:pt>
                <c:pt idx="92953">
                  <c:v>46476.5</c:v>
                </c:pt>
                <c:pt idx="92954">
                  <c:v>46477</c:v>
                </c:pt>
                <c:pt idx="92955">
                  <c:v>46477.5</c:v>
                </c:pt>
                <c:pt idx="92956">
                  <c:v>46478</c:v>
                </c:pt>
                <c:pt idx="92957">
                  <c:v>46478.5</c:v>
                </c:pt>
                <c:pt idx="92958">
                  <c:v>46479</c:v>
                </c:pt>
                <c:pt idx="92959">
                  <c:v>46479.5</c:v>
                </c:pt>
                <c:pt idx="92960">
                  <c:v>46480</c:v>
                </c:pt>
                <c:pt idx="92961">
                  <c:v>46480.5</c:v>
                </c:pt>
                <c:pt idx="92962">
                  <c:v>46481</c:v>
                </c:pt>
                <c:pt idx="92963">
                  <c:v>46481.5</c:v>
                </c:pt>
                <c:pt idx="92964">
                  <c:v>46482</c:v>
                </c:pt>
                <c:pt idx="92965">
                  <c:v>46482.5</c:v>
                </c:pt>
                <c:pt idx="92966">
                  <c:v>46483</c:v>
                </c:pt>
                <c:pt idx="92967">
                  <c:v>46483.5</c:v>
                </c:pt>
                <c:pt idx="92968">
                  <c:v>46484</c:v>
                </c:pt>
                <c:pt idx="92969">
                  <c:v>46484.5</c:v>
                </c:pt>
                <c:pt idx="92970">
                  <c:v>46485</c:v>
                </c:pt>
                <c:pt idx="92971">
                  <c:v>46485.5</c:v>
                </c:pt>
                <c:pt idx="92972">
                  <c:v>46486</c:v>
                </c:pt>
                <c:pt idx="92973">
                  <c:v>46486.5</c:v>
                </c:pt>
                <c:pt idx="92974">
                  <c:v>46487</c:v>
                </c:pt>
                <c:pt idx="92975">
                  <c:v>46487.5</c:v>
                </c:pt>
                <c:pt idx="92976">
                  <c:v>46488</c:v>
                </c:pt>
                <c:pt idx="92977">
                  <c:v>46488.5</c:v>
                </c:pt>
                <c:pt idx="92978">
                  <c:v>46489</c:v>
                </c:pt>
                <c:pt idx="92979">
                  <c:v>46489.5</c:v>
                </c:pt>
                <c:pt idx="92980">
                  <c:v>46490</c:v>
                </c:pt>
                <c:pt idx="92981">
                  <c:v>46490.5</c:v>
                </c:pt>
                <c:pt idx="92982">
                  <c:v>46491</c:v>
                </c:pt>
                <c:pt idx="92983">
                  <c:v>46491.5</c:v>
                </c:pt>
                <c:pt idx="92984">
                  <c:v>46492</c:v>
                </c:pt>
                <c:pt idx="92985">
                  <c:v>46492.5</c:v>
                </c:pt>
                <c:pt idx="92986">
                  <c:v>46493</c:v>
                </c:pt>
                <c:pt idx="92987">
                  <c:v>46493.5</c:v>
                </c:pt>
                <c:pt idx="92988">
                  <c:v>46494</c:v>
                </c:pt>
                <c:pt idx="92989">
                  <c:v>46494.5</c:v>
                </c:pt>
                <c:pt idx="92990">
                  <c:v>46495</c:v>
                </c:pt>
                <c:pt idx="92991">
                  <c:v>46495.5</c:v>
                </c:pt>
                <c:pt idx="92992">
                  <c:v>46496</c:v>
                </c:pt>
                <c:pt idx="92993">
                  <c:v>46496.5</c:v>
                </c:pt>
                <c:pt idx="92994">
                  <c:v>46497</c:v>
                </c:pt>
                <c:pt idx="92995">
                  <c:v>46497.5</c:v>
                </c:pt>
                <c:pt idx="92996">
                  <c:v>46498</c:v>
                </c:pt>
                <c:pt idx="92997">
                  <c:v>46498.5</c:v>
                </c:pt>
                <c:pt idx="92998">
                  <c:v>46499</c:v>
                </c:pt>
                <c:pt idx="92999">
                  <c:v>46499.5</c:v>
                </c:pt>
                <c:pt idx="93000">
                  <c:v>46500</c:v>
                </c:pt>
                <c:pt idx="93001">
                  <c:v>46500.5</c:v>
                </c:pt>
                <c:pt idx="93002">
                  <c:v>46501</c:v>
                </c:pt>
                <c:pt idx="93003">
                  <c:v>46501.5</c:v>
                </c:pt>
                <c:pt idx="93004">
                  <c:v>46502</c:v>
                </c:pt>
                <c:pt idx="93005">
                  <c:v>46502.5</c:v>
                </c:pt>
                <c:pt idx="93006">
                  <c:v>46503</c:v>
                </c:pt>
                <c:pt idx="93007">
                  <c:v>46503.5</c:v>
                </c:pt>
                <c:pt idx="93008">
                  <c:v>46504</c:v>
                </c:pt>
                <c:pt idx="93009">
                  <c:v>46504.5</c:v>
                </c:pt>
                <c:pt idx="93010">
                  <c:v>46505</c:v>
                </c:pt>
                <c:pt idx="93011">
                  <c:v>46505.5</c:v>
                </c:pt>
                <c:pt idx="93012">
                  <c:v>46506</c:v>
                </c:pt>
                <c:pt idx="93013">
                  <c:v>46506.5</c:v>
                </c:pt>
                <c:pt idx="93014">
                  <c:v>46507</c:v>
                </c:pt>
                <c:pt idx="93015">
                  <c:v>46507.5</c:v>
                </c:pt>
                <c:pt idx="93016">
                  <c:v>46508</c:v>
                </c:pt>
                <c:pt idx="93017">
                  <c:v>46508.5</c:v>
                </c:pt>
                <c:pt idx="93018">
                  <c:v>46509</c:v>
                </c:pt>
                <c:pt idx="93019">
                  <c:v>46509.5</c:v>
                </c:pt>
                <c:pt idx="93020">
                  <c:v>46510</c:v>
                </c:pt>
                <c:pt idx="93021">
                  <c:v>46510.5</c:v>
                </c:pt>
                <c:pt idx="93022">
                  <c:v>46511</c:v>
                </c:pt>
                <c:pt idx="93023">
                  <c:v>46511.5</c:v>
                </c:pt>
                <c:pt idx="93024">
                  <c:v>46512</c:v>
                </c:pt>
                <c:pt idx="93025">
                  <c:v>46512.5</c:v>
                </c:pt>
                <c:pt idx="93026">
                  <c:v>46513</c:v>
                </c:pt>
                <c:pt idx="93027">
                  <c:v>46513.5</c:v>
                </c:pt>
                <c:pt idx="93028">
                  <c:v>46514</c:v>
                </c:pt>
                <c:pt idx="93029">
                  <c:v>46514.5</c:v>
                </c:pt>
                <c:pt idx="93030">
                  <c:v>46515</c:v>
                </c:pt>
                <c:pt idx="93031">
                  <c:v>46515.5</c:v>
                </c:pt>
                <c:pt idx="93032">
                  <c:v>46516</c:v>
                </c:pt>
                <c:pt idx="93033">
                  <c:v>46516.5</c:v>
                </c:pt>
                <c:pt idx="93034">
                  <c:v>46517</c:v>
                </c:pt>
                <c:pt idx="93035">
                  <c:v>46517.5</c:v>
                </c:pt>
                <c:pt idx="93036">
                  <c:v>46518</c:v>
                </c:pt>
                <c:pt idx="93037">
                  <c:v>46518.5</c:v>
                </c:pt>
                <c:pt idx="93038">
                  <c:v>46519</c:v>
                </c:pt>
                <c:pt idx="93039">
                  <c:v>46519.5</c:v>
                </c:pt>
                <c:pt idx="93040">
                  <c:v>46520</c:v>
                </c:pt>
                <c:pt idx="93041">
                  <c:v>46520.5</c:v>
                </c:pt>
                <c:pt idx="93042">
                  <c:v>46521</c:v>
                </c:pt>
                <c:pt idx="93043">
                  <c:v>46521.5</c:v>
                </c:pt>
                <c:pt idx="93044">
                  <c:v>46522</c:v>
                </c:pt>
                <c:pt idx="93045">
                  <c:v>46522.5</c:v>
                </c:pt>
                <c:pt idx="93046">
                  <c:v>46523</c:v>
                </c:pt>
                <c:pt idx="93047">
                  <c:v>46523.5</c:v>
                </c:pt>
                <c:pt idx="93048">
                  <c:v>46524</c:v>
                </c:pt>
                <c:pt idx="93049">
                  <c:v>46524.5</c:v>
                </c:pt>
                <c:pt idx="93050">
                  <c:v>46525</c:v>
                </c:pt>
                <c:pt idx="93051">
                  <c:v>46525.5</c:v>
                </c:pt>
                <c:pt idx="93052">
                  <c:v>46526</c:v>
                </c:pt>
                <c:pt idx="93053">
                  <c:v>46526.5</c:v>
                </c:pt>
                <c:pt idx="93054">
                  <c:v>46527</c:v>
                </c:pt>
                <c:pt idx="93055">
                  <c:v>46527.5</c:v>
                </c:pt>
                <c:pt idx="93056">
                  <c:v>46528</c:v>
                </c:pt>
                <c:pt idx="93057">
                  <c:v>46528.5</c:v>
                </c:pt>
                <c:pt idx="93058">
                  <c:v>46529</c:v>
                </c:pt>
                <c:pt idx="93059">
                  <c:v>46529.5</c:v>
                </c:pt>
                <c:pt idx="93060">
                  <c:v>46530</c:v>
                </c:pt>
                <c:pt idx="93061">
                  <c:v>46530.5</c:v>
                </c:pt>
                <c:pt idx="93062">
                  <c:v>46531</c:v>
                </c:pt>
                <c:pt idx="93063">
                  <c:v>46531.5</c:v>
                </c:pt>
                <c:pt idx="93064">
                  <c:v>46532</c:v>
                </c:pt>
                <c:pt idx="93065">
                  <c:v>46532.5</c:v>
                </c:pt>
                <c:pt idx="93066">
                  <c:v>46533</c:v>
                </c:pt>
                <c:pt idx="93067">
                  <c:v>46533.5</c:v>
                </c:pt>
                <c:pt idx="93068">
                  <c:v>46534</c:v>
                </c:pt>
                <c:pt idx="93069">
                  <c:v>46534.5</c:v>
                </c:pt>
                <c:pt idx="93070">
                  <c:v>46535</c:v>
                </c:pt>
                <c:pt idx="93071">
                  <c:v>46535.5</c:v>
                </c:pt>
                <c:pt idx="93072">
                  <c:v>46536</c:v>
                </c:pt>
                <c:pt idx="93073">
                  <c:v>46536.5</c:v>
                </c:pt>
                <c:pt idx="93074">
                  <c:v>46537</c:v>
                </c:pt>
                <c:pt idx="93075">
                  <c:v>46537.5</c:v>
                </c:pt>
                <c:pt idx="93076">
                  <c:v>46538</c:v>
                </c:pt>
                <c:pt idx="93077">
                  <c:v>46538.5</c:v>
                </c:pt>
                <c:pt idx="93078">
                  <c:v>46539</c:v>
                </c:pt>
                <c:pt idx="93079">
                  <c:v>46539.5</c:v>
                </c:pt>
                <c:pt idx="93080">
                  <c:v>46540</c:v>
                </c:pt>
                <c:pt idx="93081">
                  <c:v>46540.5</c:v>
                </c:pt>
                <c:pt idx="93082">
                  <c:v>46541</c:v>
                </c:pt>
                <c:pt idx="93083">
                  <c:v>46541.5</c:v>
                </c:pt>
                <c:pt idx="93084">
                  <c:v>46542</c:v>
                </c:pt>
                <c:pt idx="93085">
                  <c:v>46542.5</c:v>
                </c:pt>
                <c:pt idx="93086">
                  <c:v>46543</c:v>
                </c:pt>
                <c:pt idx="93087">
                  <c:v>46543.5</c:v>
                </c:pt>
                <c:pt idx="93088">
                  <c:v>46544</c:v>
                </c:pt>
                <c:pt idx="93089">
                  <c:v>46544.5</c:v>
                </c:pt>
                <c:pt idx="93090">
                  <c:v>46545</c:v>
                </c:pt>
                <c:pt idx="93091">
                  <c:v>46545.5</c:v>
                </c:pt>
                <c:pt idx="93092">
                  <c:v>46546</c:v>
                </c:pt>
                <c:pt idx="93093">
                  <c:v>46546.5</c:v>
                </c:pt>
                <c:pt idx="93094">
                  <c:v>46547</c:v>
                </c:pt>
                <c:pt idx="93095">
                  <c:v>46547.5</c:v>
                </c:pt>
                <c:pt idx="93096">
                  <c:v>46548</c:v>
                </c:pt>
                <c:pt idx="93097">
                  <c:v>46548.5</c:v>
                </c:pt>
                <c:pt idx="93098">
                  <c:v>46549</c:v>
                </c:pt>
                <c:pt idx="93099">
                  <c:v>46549.5</c:v>
                </c:pt>
                <c:pt idx="93100">
                  <c:v>46550</c:v>
                </c:pt>
                <c:pt idx="93101">
                  <c:v>46550.5</c:v>
                </c:pt>
                <c:pt idx="93102">
                  <c:v>46551</c:v>
                </c:pt>
                <c:pt idx="93103">
                  <c:v>46551.5</c:v>
                </c:pt>
                <c:pt idx="93104">
                  <c:v>46552</c:v>
                </c:pt>
                <c:pt idx="93105">
                  <c:v>46552.5</c:v>
                </c:pt>
                <c:pt idx="93106">
                  <c:v>46553</c:v>
                </c:pt>
                <c:pt idx="93107">
                  <c:v>46553.5</c:v>
                </c:pt>
                <c:pt idx="93108">
                  <c:v>46554</c:v>
                </c:pt>
                <c:pt idx="93109">
                  <c:v>46554.5</c:v>
                </c:pt>
                <c:pt idx="93110">
                  <c:v>46555</c:v>
                </c:pt>
                <c:pt idx="93111">
                  <c:v>46555.5</c:v>
                </c:pt>
                <c:pt idx="93112">
                  <c:v>46556</c:v>
                </c:pt>
                <c:pt idx="93113">
                  <c:v>46556.5</c:v>
                </c:pt>
                <c:pt idx="93114">
                  <c:v>46557</c:v>
                </c:pt>
                <c:pt idx="93115">
                  <c:v>46557.5</c:v>
                </c:pt>
                <c:pt idx="93116">
                  <c:v>46558</c:v>
                </c:pt>
                <c:pt idx="93117">
                  <c:v>46558.5</c:v>
                </c:pt>
                <c:pt idx="93118">
                  <c:v>46559</c:v>
                </c:pt>
                <c:pt idx="93119">
                  <c:v>46559.5</c:v>
                </c:pt>
                <c:pt idx="93120">
                  <c:v>46560</c:v>
                </c:pt>
                <c:pt idx="93121">
                  <c:v>46560.5</c:v>
                </c:pt>
                <c:pt idx="93122">
                  <c:v>46561</c:v>
                </c:pt>
                <c:pt idx="93123">
                  <c:v>46561.5</c:v>
                </c:pt>
                <c:pt idx="93124">
                  <c:v>46562</c:v>
                </c:pt>
                <c:pt idx="93125">
                  <c:v>46562.5</c:v>
                </c:pt>
                <c:pt idx="93126">
                  <c:v>46563</c:v>
                </c:pt>
                <c:pt idx="93127">
                  <c:v>46563.5</c:v>
                </c:pt>
                <c:pt idx="93128">
                  <c:v>46564</c:v>
                </c:pt>
                <c:pt idx="93129">
                  <c:v>46564.5</c:v>
                </c:pt>
                <c:pt idx="93130">
                  <c:v>46565</c:v>
                </c:pt>
                <c:pt idx="93131">
                  <c:v>46565.5</c:v>
                </c:pt>
                <c:pt idx="93132">
                  <c:v>46566</c:v>
                </c:pt>
                <c:pt idx="93133">
                  <c:v>46566.5</c:v>
                </c:pt>
                <c:pt idx="93134">
                  <c:v>46567</c:v>
                </c:pt>
                <c:pt idx="93135">
                  <c:v>46567.5</c:v>
                </c:pt>
                <c:pt idx="93136">
                  <c:v>46568</c:v>
                </c:pt>
                <c:pt idx="93137">
                  <c:v>46568.5</c:v>
                </c:pt>
                <c:pt idx="93138">
                  <c:v>46569</c:v>
                </c:pt>
                <c:pt idx="93139">
                  <c:v>46569.5</c:v>
                </c:pt>
                <c:pt idx="93140">
                  <c:v>46570</c:v>
                </c:pt>
                <c:pt idx="93141">
                  <c:v>46570.5</c:v>
                </c:pt>
                <c:pt idx="93142">
                  <c:v>46571</c:v>
                </c:pt>
                <c:pt idx="93143">
                  <c:v>46571.5</c:v>
                </c:pt>
                <c:pt idx="93144">
                  <c:v>46572</c:v>
                </c:pt>
                <c:pt idx="93145">
                  <c:v>46572.5</c:v>
                </c:pt>
                <c:pt idx="93146">
                  <c:v>46573</c:v>
                </c:pt>
                <c:pt idx="93147">
                  <c:v>46573.5</c:v>
                </c:pt>
                <c:pt idx="93148">
                  <c:v>46574</c:v>
                </c:pt>
                <c:pt idx="93149">
                  <c:v>46574.5</c:v>
                </c:pt>
                <c:pt idx="93150">
                  <c:v>46575</c:v>
                </c:pt>
                <c:pt idx="93151">
                  <c:v>46575.5</c:v>
                </c:pt>
                <c:pt idx="93152">
                  <c:v>46576</c:v>
                </c:pt>
                <c:pt idx="93153">
                  <c:v>46576.5</c:v>
                </c:pt>
                <c:pt idx="93154">
                  <c:v>46577</c:v>
                </c:pt>
                <c:pt idx="93155">
                  <c:v>46577.5</c:v>
                </c:pt>
                <c:pt idx="93156">
                  <c:v>46578</c:v>
                </c:pt>
                <c:pt idx="93157">
                  <c:v>46578.5</c:v>
                </c:pt>
                <c:pt idx="93158">
                  <c:v>46579</c:v>
                </c:pt>
                <c:pt idx="93159">
                  <c:v>46579.5</c:v>
                </c:pt>
                <c:pt idx="93160">
                  <c:v>46580</c:v>
                </c:pt>
                <c:pt idx="93161">
                  <c:v>46580.5</c:v>
                </c:pt>
                <c:pt idx="93162">
                  <c:v>46581</c:v>
                </c:pt>
                <c:pt idx="93163">
                  <c:v>46581.5</c:v>
                </c:pt>
                <c:pt idx="93164">
                  <c:v>46582</c:v>
                </c:pt>
                <c:pt idx="93165">
                  <c:v>46582.5</c:v>
                </c:pt>
                <c:pt idx="93166">
                  <c:v>46583</c:v>
                </c:pt>
                <c:pt idx="93167">
                  <c:v>46583.5</c:v>
                </c:pt>
                <c:pt idx="93168">
                  <c:v>46584</c:v>
                </c:pt>
                <c:pt idx="93169">
                  <c:v>46584.5</c:v>
                </c:pt>
                <c:pt idx="93170">
                  <c:v>46585</c:v>
                </c:pt>
                <c:pt idx="93171">
                  <c:v>46585.5</c:v>
                </c:pt>
                <c:pt idx="93172">
                  <c:v>46586</c:v>
                </c:pt>
                <c:pt idx="93173">
                  <c:v>46586.5</c:v>
                </c:pt>
                <c:pt idx="93174">
                  <c:v>46587</c:v>
                </c:pt>
                <c:pt idx="93175">
                  <c:v>46587.5</c:v>
                </c:pt>
                <c:pt idx="93176">
                  <c:v>46588</c:v>
                </c:pt>
                <c:pt idx="93177">
                  <c:v>46588.5</c:v>
                </c:pt>
                <c:pt idx="93178">
                  <c:v>46589</c:v>
                </c:pt>
                <c:pt idx="93179">
                  <c:v>46589.5</c:v>
                </c:pt>
                <c:pt idx="93180">
                  <c:v>46590</c:v>
                </c:pt>
                <c:pt idx="93181">
                  <c:v>46590.5</c:v>
                </c:pt>
                <c:pt idx="93182">
                  <c:v>46591</c:v>
                </c:pt>
                <c:pt idx="93183">
                  <c:v>46591.5</c:v>
                </c:pt>
                <c:pt idx="93184">
                  <c:v>46592</c:v>
                </c:pt>
                <c:pt idx="93185">
                  <c:v>46592.5</c:v>
                </c:pt>
                <c:pt idx="93186">
                  <c:v>46593</c:v>
                </c:pt>
                <c:pt idx="93187">
                  <c:v>46593.5</c:v>
                </c:pt>
                <c:pt idx="93188">
                  <c:v>46594</c:v>
                </c:pt>
                <c:pt idx="93189">
                  <c:v>46594.5</c:v>
                </c:pt>
                <c:pt idx="93190">
                  <c:v>46595</c:v>
                </c:pt>
                <c:pt idx="93191">
                  <c:v>46595.5</c:v>
                </c:pt>
                <c:pt idx="93192">
                  <c:v>46596</c:v>
                </c:pt>
                <c:pt idx="93193">
                  <c:v>46596.5</c:v>
                </c:pt>
                <c:pt idx="93194">
                  <c:v>46597</c:v>
                </c:pt>
                <c:pt idx="93195">
                  <c:v>46597.5</c:v>
                </c:pt>
                <c:pt idx="93196">
                  <c:v>46598</c:v>
                </c:pt>
                <c:pt idx="93197">
                  <c:v>46598.5</c:v>
                </c:pt>
                <c:pt idx="93198">
                  <c:v>46599</c:v>
                </c:pt>
                <c:pt idx="93199">
                  <c:v>46599.5</c:v>
                </c:pt>
                <c:pt idx="93200">
                  <c:v>46600</c:v>
                </c:pt>
                <c:pt idx="93201">
                  <c:v>46600.5</c:v>
                </c:pt>
                <c:pt idx="93202">
                  <c:v>46601</c:v>
                </c:pt>
                <c:pt idx="93203">
                  <c:v>46601.5</c:v>
                </c:pt>
                <c:pt idx="93204">
                  <c:v>46602</c:v>
                </c:pt>
                <c:pt idx="93205">
                  <c:v>46602.5</c:v>
                </c:pt>
                <c:pt idx="93206">
                  <c:v>46603</c:v>
                </c:pt>
                <c:pt idx="93207">
                  <c:v>46603.5</c:v>
                </c:pt>
                <c:pt idx="93208">
                  <c:v>46604</c:v>
                </c:pt>
                <c:pt idx="93209">
                  <c:v>46604.5</c:v>
                </c:pt>
                <c:pt idx="93210">
                  <c:v>46605</c:v>
                </c:pt>
                <c:pt idx="93211">
                  <c:v>46605.5</c:v>
                </c:pt>
                <c:pt idx="93212">
                  <c:v>46606</c:v>
                </c:pt>
                <c:pt idx="93213">
                  <c:v>46606.5</c:v>
                </c:pt>
                <c:pt idx="93214">
                  <c:v>46607</c:v>
                </c:pt>
                <c:pt idx="93215">
                  <c:v>46607.5</c:v>
                </c:pt>
                <c:pt idx="93216">
                  <c:v>46608</c:v>
                </c:pt>
                <c:pt idx="93217">
                  <c:v>46608.5</c:v>
                </c:pt>
                <c:pt idx="93218">
                  <c:v>46609</c:v>
                </c:pt>
                <c:pt idx="93219">
                  <c:v>46609.5</c:v>
                </c:pt>
                <c:pt idx="93220">
                  <c:v>46610</c:v>
                </c:pt>
                <c:pt idx="93221">
                  <c:v>46610.5</c:v>
                </c:pt>
                <c:pt idx="93222">
                  <c:v>46611</c:v>
                </c:pt>
                <c:pt idx="93223">
                  <c:v>46611.5</c:v>
                </c:pt>
                <c:pt idx="93224">
                  <c:v>46612</c:v>
                </c:pt>
                <c:pt idx="93225">
                  <c:v>46612.5</c:v>
                </c:pt>
                <c:pt idx="93226">
                  <c:v>46613</c:v>
                </c:pt>
                <c:pt idx="93227">
                  <c:v>46613.5</c:v>
                </c:pt>
                <c:pt idx="93228">
                  <c:v>46614</c:v>
                </c:pt>
                <c:pt idx="93229">
                  <c:v>46614.5</c:v>
                </c:pt>
                <c:pt idx="93230">
                  <c:v>46615</c:v>
                </c:pt>
                <c:pt idx="93231">
                  <c:v>46615.5</c:v>
                </c:pt>
                <c:pt idx="93232">
                  <c:v>46616</c:v>
                </c:pt>
                <c:pt idx="93233">
                  <c:v>46616.5</c:v>
                </c:pt>
                <c:pt idx="93234">
                  <c:v>46617</c:v>
                </c:pt>
                <c:pt idx="93235">
                  <c:v>46617.5</c:v>
                </c:pt>
                <c:pt idx="93236">
                  <c:v>46618</c:v>
                </c:pt>
                <c:pt idx="93237">
                  <c:v>46618.5</c:v>
                </c:pt>
                <c:pt idx="93238">
                  <c:v>46619</c:v>
                </c:pt>
                <c:pt idx="93239">
                  <c:v>46619.5</c:v>
                </c:pt>
                <c:pt idx="93240">
                  <c:v>46620</c:v>
                </c:pt>
                <c:pt idx="93241">
                  <c:v>46620.5</c:v>
                </c:pt>
                <c:pt idx="93242">
                  <c:v>46621</c:v>
                </c:pt>
                <c:pt idx="93243">
                  <c:v>46621.5</c:v>
                </c:pt>
                <c:pt idx="93244">
                  <c:v>46622</c:v>
                </c:pt>
                <c:pt idx="93245">
                  <c:v>46622.5</c:v>
                </c:pt>
                <c:pt idx="93246">
                  <c:v>46623</c:v>
                </c:pt>
                <c:pt idx="93247">
                  <c:v>46623.5</c:v>
                </c:pt>
                <c:pt idx="93248">
                  <c:v>46624</c:v>
                </c:pt>
                <c:pt idx="93249">
                  <c:v>46624.5</c:v>
                </c:pt>
                <c:pt idx="93250">
                  <c:v>46625</c:v>
                </c:pt>
                <c:pt idx="93251">
                  <c:v>46625.5</c:v>
                </c:pt>
                <c:pt idx="93252">
                  <c:v>46626</c:v>
                </c:pt>
                <c:pt idx="93253">
                  <c:v>46626.5</c:v>
                </c:pt>
                <c:pt idx="93254">
                  <c:v>46627</c:v>
                </c:pt>
                <c:pt idx="93255">
                  <c:v>46627.5</c:v>
                </c:pt>
                <c:pt idx="93256">
                  <c:v>46628</c:v>
                </c:pt>
                <c:pt idx="93257">
                  <c:v>46628.5</c:v>
                </c:pt>
                <c:pt idx="93258">
                  <c:v>46629</c:v>
                </c:pt>
                <c:pt idx="93259">
                  <c:v>46629.5</c:v>
                </c:pt>
                <c:pt idx="93260">
                  <c:v>46630</c:v>
                </c:pt>
                <c:pt idx="93261">
                  <c:v>46630.5</c:v>
                </c:pt>
                <c:pt idx="93262">
                  <c:v>46631</c:v>
                </c:pt>
                <c:pt idx="93263">
                  <c:v>46631.5</c:v>
                </c:pt>
                <c:pt idx="93264">
                  <c:v>46632</c:v>
                </c:pt>
                <c:pt idx="93265">
                  <c:v>46632.5</c:v>
                </c:pt>
                <c:pt idx="93266">
                  <c:v>46633</c:v>
                </c:pt>
                <c:pt idx="93267">
                  <c:v>46633.5</c:v>
                </c:pt>
                <c:pt idx="93268">
                  <c:v>46634</c:v>
                </c:pt>
                <c:pt idx="93269">
                  <c:v>46634.5</c:v>
                </c:pt>
                <c:pt idx="93270">
                  <c:v>46635</c:v>
                </c:pt>
                <c:pt idx="93271">
                  <c:v>46635.5</c:v>
                </c:pt>
                <c:pt idx="93272">
                  <c:v>46636</c:v>
                </c:pt>
                <c:pt idx="93273">
                  <c:v>46636.5</c:v>
                </c:pt>
                <c:pt idx="93274">
                  <c:v>46637</c:v>
                </c:pt>
                <c:pt idx="93275">
                  <c:v>46637.5</c:v>
                </c:pt>
                <c:pt idx="93276">
                  <c:v>46638</c:v>
                </c:pt>
                <c:pt idx="93277">
                  <c:v>46638.5</c:v>
                </c:pt>
                <c:pt idx="93278">
                  <c:v>46639</c:v>
                </c:pt>
                <c:pt idx="93279">
                  <c:v>46639.5</c:v>
                </c:pt>
                <c:pt idx="93280">
                  <c:v>46640</c:v>
                </c:pt>
                <c:pt idx="93281">
                  <c:v>46640.5</c:v>
                </c:pt>
                <c:pt idx="93282">
                  <c:v>46641</c:v>
                </c:pt>
                <c:pt idx="93283">
                  <c:v>46641.5</c:v>
                </c:pt>
                <c:pt idx="93284">
                  <c:v>46642</c:v>
                </c:pt>
                <c:pt idx="93285">
                  <c:v>46642.5</c:v>
                </c:pt>
                <c:pt idx="93286">
                  <c:v>46643</c:v>
                </c:pt>
                <c:pt idx="93287">
                  <c:v>46643.5</c:v>
                </c:pt>
                <c:pt idx="93288">
                  <c:v>46644</c:v>
                </c:pt>
                <c:pt idx="93289">
                  <c:v>46644.5</c:v>
                </c:pt>
                <c:pt idx="93290">
                  <c:v>46645</c:v>
                </c:pt>
                <c:pt idx="93291">
                  <c:v>46645.5</c:v>
                </c:pt>
                <c:pt idx="93292">
                  <c:v>46646</c:v>
                </c:pt>
                <c:pt idx="93293">
                  <c:v>46646.5</c:v>
                </c:pt>
                <c:pt idx="93294">
                  <c:v>46647</c:v>
                </c:pt>
                <c:pt idx="93295">
                  <c:v>46647.5</c:v>
                </c:pt>
                <c:pt idx="93296">
                  <c:v>46648</c:v>
                </c:pt>
                <c:pt idx="93297">
                  <c:v>46648.5</c:v>
                </c:pt>
                <c:pt idx="93298">
                  <c:v>46649</c:v>
                </c:pt>
                <c:pt idx="93299">
                  <c:v>46649.5</c:v>
                </c:pt>
                <c:pt idx="93300">
                  <c:v>46650</c:v>
                </c:pt>
                <c:pt idx="93301">
                  <c:v>46650.5</c:v>
                </c:pt>
                <c:pt idx="93302">
                  <c:v>46651</c:v>
                </c:pt>
                <c:pt idx="93303">
                  <c:v>46651.5</c:v>
                </c:pt>
                <c:pt idx="93304">
                  <c:v>46652</c:v>
                </c:pt>
                <c:pt idx="93305">
                  <c:v>46652.5</c:v>
                </c:pt>
                <c:pt idx="93306">
                  <c:v>46653</c:v>
                </c:pt>
                <c:pt idx="93307">
                  <c:v>46653.5</c:v>
                </c:pt>
                <c:pt idx="93308">
                  <c:v>46654</c:v>
                </c:pt>
                <c:pt idx="93309">
                  <c:v>46654.5</c:v>
                </c:pt>
                <c:pt idx="93310">
                  <c:v>46655</c:v>
                </c:pt>
                <c:pt idx="93311">
                  <c:v>46655.5</c:v>
                </c:pt>
                <c:pt idx="93312">
                  <c:v>46656</c:v>
                </c:pt>
                <c:pt idx="93313">
                  <c:v>46656.5</c:v>
                </c:pt>
                <c:pt idx="93314">
                  <c:v>46657</c:v>
                </c:pt>
                <c:pt idx="93315">
                  <c:v>46657.5</c:v>
                </c:pt>
                <c:pt idx="93316">
                  <c:v>46658</c:v>
                </c:pt>
                <c:pt idx="93317">
                  <c:v>46658.5</c:v>
                </c:pt>
                <c:pt idx="93318">
                  <c:v>46659</c:v>
                </c:pt>
                <c:pt idx="93319">
                  <c:v>46659.5</c:v>
                </c:pt>
                <c:pt idx="93320">
                  <c:v>46660</c:v>
                </c:pt>
                <c:pt idx="93321">
                  <c:v>46660.5</c:v>
                </c:pt>
                <c:pt idx="93322">
                  <c:v>46661</c:v>
                </c:pt>
                <c:pt idx="93323">
                  <c:v>46661.5</c:v>
                </c:pt>
                <c:pt idx="93324">
                  <c:v>46662</c:v>
                </c:pt>
                <c:pt idx="93325">
                  <c:v>46662.5</c:v>
                </c:pt>
                <c:pt idx="93326">
                  <c:v>46663</c:v>
                </c:pt>
                <c:pt idx="93327">
                  <c:v>46663.5</c:v>
                </c:pt>
                <c:pt idx="93328">
                  <c:v>46664</c:v>
                </c:pt>
                <c:pt idx="93329">
                  <c:v>46664.5</c:v>
                </c:pt>
                <c:pt idx="93330">
                  <c:v>46665</c:v>
                </c:pt>
                <c:pt idx="93331">
                  <c:v>46665.5</c:v>
                </c:pt>
                <c:pt idx="93332">
                  <c:v>46666</c:v>
                </c:pt>
                <c:pt idx="93333">
                  <c:v>46666.5</c:v>
                </c:pt>
                <c:pt idx="93334">
                  <c:v>46667</c:v>
                </c:pt>
                <c:pt idx="93335">
                  <c:v>46667.5</c:v>
                </c:pt>
                <c:pt idx="93336">
                  <c:v>46668</c:v>
                </c:pt>
                <c:pt idx="93337">
                  <c:v>46668.5</c:v>
                </c:pt>
                <c:pt idx="93338">
                  <c:v>46669</c:v>
                </c:pt>
                <c:pt idx="93339">
                  <c:v>46669.5</c:v>
                </c:pt>
                <c:pt idx="93340">
                  <c:v>46670</c:v>
                </c:pt>
                <c:pt idx="93341">
                  <c:v>46670.5</c:v>
                </c:pt>
                <c:pt idx="93342">
                  <c:v>46671</c:v>
                </c:pt>
                <c:pt idx="93343">
                  <c:v>46671.5</c:v>
                </c:pt>
                <c:pt idx="93344">
                  <c:v>46672</c:v>
                </c:pt>
                <c:pt idx="93345">
                  <c:v>46672.5</c:v>
                </c:pt>
                <c:pt idx="93346">
                  <c:v>46673</c:v>
                </c:pt>
                <c:pt idx="93347">
                  <c:v>46673.5</c:v>
                </c:pt>
                <c:pt idx="93348">
                  <c:v>46674</c:v>
                </c:pt>
                <c:pt idx="93349">
                  <c:v>46674.5</c:v>
                </c:pt>
                <c:pt idx="93350">
                  <c:v>46675</c:v>
                </c:pt>
                <c:pt idx="93351">
                  <c:v>46675.5</c:v>
                </c:pt>
                <c:pt idx="93352">
                  <c:v>46676</c:v>
                </c:pt>
                <c:pt idx="93353">
                  <c:v>46676.5</c:v>
                </c:pt>
                <c:pt idx="93354">
                  <c:v>46677</c:v>
                </c:pt>
                <c:pt idx="93355">
                  <c:v>46677.5</c:v>
                </c:pt>
                <c:pt idx="93356">
                  <c:v>46678</c:v>
                </c:pt>
                <c:pt idx="93357">
                  <c:v>46678.5</c:v>
                </c:pt>
                <c:pt idx="93358">
                  <c:v>46679</c:v>
                </c:pt>
                <c:pt idx="93359">
                  <c:v>46679.5</c:v>
                </c:pt>
                <c:pt idx="93360">
                  <c:v>46680</c:v>
                </c:pt>
                <c:pt idx="93361">
                  <c:v>46680.5</c:v>
                </c:pt>
                <c:pt idx="93362">
                  <c:v>46681</c:v>
                </c:pt>
                <c:pt idx="93363">
                  <c:v>46681.5</c:v>
                </c:pt>
                <c:pt idx="93364">
                  <c:v>46682</c:v>
                </c:pt>
                <c:pt idx="93365">
                  <c:v>46682.5</c:v>
                </c:pt>
                <c:pt idx="93366">
                  <c:v>46683</c:v>
                </c:pt>
                <c:pt idx="93367">
                  <c:v>46683.5</c:v>
                </c:pt>
                <c:pt idx="93368">
                  <c:v>46684</c:v>
                </c:pt>
                <c:pt idx="93369">
                  <c:v>46684.5</c:v>
                </c:pt>
                <c:pt idx="93370">
                  <c:v>46685</c:v>
                </c:pt>
                <c:pt idx="93371">
                  <c:v>46685.5</c:v>
                </c:pt>
                <c:pt idx="93372">
                  <c:v>46686</c:v>
                </c:pt>
                <c:pt idx="93373">
                  <c:v>46686.5</c:v>
                </c:pt>
                <c:pt idx="93374">
                  <c:v>46687</c:v>
                </c:pt>
                <c:pt idx="93375">
                  <c:v>46687.5</c:v>
                </c:pt>
                <c:pt idx="93376">
                  <c:v>46688</c:v>
                </c:pt>
                <c:pt idx="93377">
                  <c:v>46688.5</c:v>
                </c:pt>
                <c:pt idx="93378">
                  <c:v>46689</c:v>
                </c:pt>
                <c:pt idx="93379">
                  <c:v>46689.5</c:v>
                </c:pt>
                <c:pt idx="93380">
                  <c:v>46690</c:v>
                </c:pt>
                <c:pt idx="93381">
                  <c:v>46690.5</c:v>
                </c:pt>
                <c:pt idx="93382">
                  <c:v>46691</c:v>
                </c:pt>
                <c:pt idx="93383">
                  <c:v>46691.5</c:v>
                </c:pt>
                <c:pt idx="93384">
                  <c:v>46692</c:v>
                </c:pt>
                <c:pt idx="93385">
                  <c:v>46692.5</c:v>
                </c:pt>
                <c:pt idx="93386">
                  <c:v>46693</c:v>
                </c:pt>
                <c:pt idx="93387">
                  <c:v>46693.5</c:v>
                </c:pt>
                <c:pt idx="93388">
                  <c:v>46694</c:v>
                </c:pt>
                <c:pt idx="93389">
                  <c:v>46694.5</c:v>
                </c:pt>
                <c:pt idx="93390">
                  <c:v>46695</c:v>
                </c:pt>
                <c:pt idx="93391">
                  <c:v>46695.5</c:v>
                </c:pt>
                <c:pt idx="93392">
                  <c:v>46696</c:v>
                </c:pt>
                <c:pt idx="93393">
                  <c:v>46696.5</c:v>
                </c:pt>
                <c:pt idx="93394">
                  <c:v>46697</c:v>
                </c:pt>
                <c:pt idx="93395">
                  <c:v>46697.5</c:v>
                </c:pt>
                <c:pt idx="93396">
                  <c:v>46698</c:v>
                </c:pt>
                <c:pt idx="93397">
                  <c:v>46698.5</c:v>
                </c:pt>
                <c:pt idx="93398">
                  <c:v>46699</c:v>
                </c:pt>
                <c:pt idx="93399">
                  <c:v>46699.5</c:v>
                </c:pt>
                <c:pt idx="93400">
                  <c:v>46700</c:v>
                </c:pt>
                <c:pt idx="93401">
                  <c:v>46700.5</c:v>
                </c:pt>
                <c:pt idx="93402">
                  <c:v>46701</c:v>
                </c:pt>
                <c:pt idx="93403">
                  <c:v>46701.5</c:v>
                </c:pt>
                <c:pt idx="93404">
                  <c:v>46702</c:v>
                </c:pt>
                <c:pt idx="93405">
                  <c:v>46702.5</c:v>
                </c:pt>
                <c:pt idx="93406">
                  <c:v>46703</c:v>
                </c:pt>
                <c:pt idx="93407">
                  <c:v>46703.5</c:v>
                </c:pt>
                <c:pt idx="93408">
                  <c:v>46704</c:v>
                </c:pt>
                <c:pt idx="93409">
                  <c:v>46704.5</c:v>
                </c:pt>
                <c:pt idx="93410">
                  <c:v>46705</c:v>
                </c:pt>
                <c:pt idx="93411">
                  <c:v>46705.5</c:v>
                </c:pt>
                <c:pt idx="93412">
                  <c:v>46706</c:v>
                </c:pt>
                <c:pt idx="93413">
                  <c:v>46706.5</c:v>
                </c:pt>
                <c:pt idx="93414">
                  <c:v>46707</c:v>
                </c:pt>
                <c:pt idx="93415">
                  <c:v>46707.5</c:v>
                </c:pt>
                <c:pt idx="93416">
                  <c:v>46708</c:v>
                </c:pt>
                <c:pt idx="93417">
                  <c:v>46708.5</c:v>
                </c:pt>
                <c:pt idx="93418">
                  <c:v>46709</c:v>
                </c:pt>
                <c:pt idx="93419">
                  <c:v>46709.5</c:v>
                </c:pt>
                <c:pt idx="93420">
                  <c:v>46710</c:v>
                </c:pt>
                <c:pt idx="93421">
                  <c:v>46710.5</c:v>
                </c:pt>
                <c:pt idx="93422">
                  <c:v>46711</c:v>
                </c:pt>
                <c:pt idx="93423">
                  <c:v>46711.5</c:v>
                </c:pt>
                <c:pt idx="93424">
                  <c:v>46712</c:v>
                </c:pt>
                <c:pt idx="93425">
                  <c:v>46712.5</c:v>
                </c:pt>
                <c:pt idx="93426">
                  <c:v>46713</c:v>
                </c:pt>
                <c:pt idx="93427">
                  <c:v>46713.5</c:v>
                </c:pt>
                <c:pt idx="93428">
                  <c:v>46714</c:v>
                </c:pt>
                <c:pt idx="93429">
                  <c:v>46714.5</c:v>
                </c:pt>
                <c:pt idx="93430">
                  <c:v>46715</c:v>
                </c:pt>
                <c:pt idx="93431">
                  <c:v>46715.5</c:v>
                </c:pt>
                <c:pt idx="93432">
                  <c:v>46716</c:v>
                </c:pt>
                <c:pt idx="93433">
                  <c:v>46716.5</c:v>
                </c:pt>
                <c:pt idx="93434">
                  <c:v>46717</c:v>
                </c:pt>
                <c:pt idx="93435">
                  <c:v>46717.5</c:v>
                </c:pt>
                <c:pt idx="93436">
                  <c:v>46718</c:v>
                </c:pt>
                <c:pt idx="93437">
                  <c:v>46718.5</c:v>
                </c:pt>
                <c:pt idx="93438">
                  <c:v>46719</c:v>
                </c:pt>
                <c:pt idx="93439">
                  <c:v>46719.5</c:v>
                </c:pt>
                <c:pt idx="93440">
                  <c:v>46720</c:v>
                </c:pt>
                <c:pt idx="93441">
                  <c:v>46720.5</c:v>
                </c:pt>
                <c:pt idx="93442">
                  <c:v>46721</c:v>
                </c:pt>
                <c:pt idx="93443">
                  <c:v>46721.5</c:v>
                </c:pt>
                <c:pt idx="93444">
                  <c:v>46722</c:v>
                </c:pt>
                <c:pt idx="93445">
                  <c:v>46722.5</c:v>
                </c:pt>
                <c:pt idx="93446">
                  <c:v>46723</c:v>
                </c:pt>
                <c:pt idx="93447">
                  <c:v>46723.5</c:v>
                </c:pt>
                <c:pt idx="93448">
                  <c:v>46724</c:v>
                </c:pt>
                <c:pt idx="93449">
                  <c:v>46724.5</c:v>
                </c:pt>
                <c:pt idx="93450">
                  <c:v>46725</c:v>
                </c:pt>
                <c:pt idx="93451">
                  <c:v>46725.5</c:v>
                </c:pt>
                <c:pt idx="93452">
                  <c:v>46726</c:v>
                </c:pt>
                <c:pt idx="93453">
                  <c:v>46726.5</c:v>
                </c:pt>
                <c:pt idx="93454">
                  <c:v>46727</c:v>
                </c:pt>
                <c:pt idx="93455">
                  <c:v>46727.5</c:v>
                </c:pt>
                <c:pt idx="93456">
                  <c:v>46728</c:v>
                </c:pt>
                <c:pt idx="93457">
                  <c:v>46728.5</c:v>
                </c:pt>
                <c:pt idx="93458">
                  <c:v>46729</c:v>
                </c:pt>
                <c:pt idx="93459">
                  <c:v>46729.5</c:v>
                </c:pt>
                <c:pt idx="93460">
                  <c:v>46730</c:v>
                </c:pt>
                <c:pt idx="93461">
                  <c:v>46730.5</c:v>
                </c:pt>
                <c:pt idx="93462">
                  <c:v>46731</c:v>
                </c:pt>
                <c:pt idx="93463">
                  <c:v>46731.5</c:v>
                </c:pt>
                <c:pt idx="93464">
                  <c:v>46732</c:v>
                </c:pt>
                <c:pt idx="93465">
                  <c:v>46732.5</c:v>
                </c:pt>
                <c:pt idx="93466">
                  <c:v>46733</c:v>
                </c:pt>
                <c:pt idx="93467">
                  <c:v>46733.5</c:v>
                </c:pt>
                <c:pt idx="93468">
                  <c:v>46734</c:v>
                </c:pt>
                <c:pt idx="93469">
                  <c:v>46734.5</c:v>
                </c:pt>
                <c:pt idx="93470">
                  <c:v>46735</c:v>
                </c:pt>
                <c:pt idx="93471">
                  <c:v>46735.5</c:v>
                </c:pt>
                <c:pt idx="93472">
                  <c:v>46736</c:v>
                </c:pt>
                <c:pt idx="93473">
                  <c:v>46736.5</c:v>
                </c:pt>
                <c:pt idx="93474">
                  <c:v>46737</c:v>
                </c:pt>
                <c:pt idx="93475">
                  <c:v>46737.5</c:v>
                </c:pt>
                <c:pt idx="93476">
                  <c:v>46738</c:v>
                </c:pt>
                <c:pt idx="93477">
                  <c:v>46738.5</c:v>
                </c:pt>
                <c:pt idx="93478">
                  <c:v>46739</c:v>
                </c:pt>
                <c:pt idx="93479">
                  <c:v>46739.5</c:v>
                </c:pt>
                <c:pt idx="93480">
                  <c:v>46740</c:v>
                </c:pt>
                <c:pt idx="93481">
                  <c:v>46740.5</c:v>
                </c:pt>
                <c:pt idx="93482">
                  <c:v>46741</c:v>
                </c:pt>
                <c:pt idx="93483">
                  <c:v>46741.5</c:v>
                </c:pt>
                <c:pt idx="93484">
                  <c:v>46742</c:v>
                </c:pt>
                <c:pt idx="93485">
                  <c:v>46742.5</c:v>
                </c:pt>
                <c:pt idx="93486">
                  <c:v>46743</c:v>
                </c:pt>
                <c:pt idx="93487">
                  <c:v>46743.5</c:v>
                </c:pt>
                <c:pt idx="93488">
                  <c:v>46744</c:v>
                </c:pt>
                <c:pt idx="93489">
                  <c:v>46744.5</c:v>
                </c:pt>
                <c:pt idx="93490">
                  <c:v>46745</c:v>
                </c:pt>
                <c:pt idx="93491">
                  <c:v>46745.5</c:v>
                </c:pt>
                <c:pt idx="93492">
                  <c:v>46746</c:v>
                </c:pt>
                <c:pt idx="93493">
                  <c:v>46746.5</c:v>
                </c:pt>
                <c:pt idx="93494">
                  <c:v>46747</c:v>
                </c:pt>
                <c:pt idx="93495">
                  <c:v>46747.5</c:v>
                </c:pt>
                <c:pt idx="93496">
                  <c:v>46748</c:v>
                </c:pt>
                <c:pt idx="93497">
                  <c:v>46748.5</c:v>
                </c:pt>
                <c:pt idx="93498">
                  <c:v>46749</c:v>
                </c:pt>
                <c:pt idx="93499">
                  <c:v>46749.5</c:v>
                </c:pt>
                <c:pt idx="93500">
                  <c:v>46750</c:v>
                </c:pt>
                <c:pt idx="93501">
                  <c:v>46750.5</c:v>
                </c:pt>
                <c:pt idx="93502">
                  <c:v>46751</c:v>
                </c:pt>
                <c:pt idx="93503">
                  <c:v>46751.5</c:v>
                </c:pt>
                <c:pt idx="93504">
                  <c:v>46752</c:v>
                </c:pt>
                <c:pt idx="93505">
                  <c:v>46752.5</c:v>
                </c:pt>
                <c:pt idx="93506">
                  <c:v>46753</c:v>
                </c:pt>
                <c:pt idx="93507">
                  <c:v>46753.5</c:v>
                </c:pt>
                <c:pt idx="93508">
                  <c:v>46754</c:v>
                </c:pt>
                <c:pt idx="93509">
                  <c:v>46754.5</c:v>
                </c:pt>
                <c:pt idx="93510">
                  <c:v>46755</c:v>
                </c:pt>
                <c:pt idx="93511">
                  <c:v>46755.5</c:v>
                </c:pt>
                <c:pt idx="93512">
                  <c:v>46756</c:v>
                </c:pt>
                <c:pt idx="93513">
                  <c:v>46756.5</c:v>
                </c:pt>
                <c:pt idx="93514">
                  <c:v>46757</c:v>
                </c:pt>
                <c:pt idx="93515">
                  <c:v>46757.5</c:v>
                </c:pt>
                <c:pt idx="93516">
                  <c:v>46758</c:v>
                </c:pt>
                <c:pt idx="93517">
                  <c:v>46758.5</c:v>
                </c:pt>
                <c:pt idx="93518">
                  <c:v>46759</c:v>
                </c:pt>
                <c:pt idx="93519">
                  <c:v>46759.5</c:v>
                </c:pt>
                <c:pt idx="93520">
                  <c:v>46760</c:v>
                </c:pt>
                <c:pt idx="93521">
                  <c:v>46760.5</c:v>
                </c:pt>
                <c:pt idx="93522">
                  <c:v>46761</c:v>
                </c:pt>
                <c:pt idx="93523">
                  <c:v>46761.5</c:v>
                </c:pt>
                <c:pt idx="93524">
                  <c:v>46762</c:v>
                </c:pt>
                <c:pt idx="93525">
                  <c:v>46762.5</c:v>
                </c:pt>
                <c:pt idx="93526">
                  <c:v>46763</c:v>
                </c:pt>
                <c:pt idx="93527">
                  <c:v>46763.5</c:v>
                </c:pt>
                <c:pt idx="93528">
                  <c:v>46764</c:v>
                </c:pt>
                <c:pt idx="93529">
                  <c:v>46764.5</c:v>
                </c:pt>
                <c:pt idx="93530">
                  <c:v>46765</c:v>
                </c:pt>
                <c:pt idx="93531">
                  <c:v>46765.5</c:v>
                </c:pt>
                <c:pt idx="93532">
                  <c:v>46766</c:v>
                </c:pt>
                <c:pt idx="93533">
                  <c:v>46766.5</c:v>
                </c:pt>
                <c:pt idx="93534">
                  <c:v>46767</c:v>
                </c:pt>
                <c:pt idx="93535">
                  <c:v>46767.5</c:v>
                </c:pt>
                <c:pt idx="93536">
                  <c:v>46768</c:v>
                </c:pt>
                <c:pt idx="93537">
                  <c:v>46768.5</c:v>
                </c:pt>
                <c:pt idx="93538">
                  <c:v>46769</c:v>
                </c:pt>
                <c:pt idx="93539">
                  <c:v>46769.5</c:v>
                </c:pt>
                <c:pt idx="93540">
                  <c:v>46770</c:v>
                </c:pt>
                <c:pt idx="93541">
                  <c:v>46770.5</c:v>
                </c:pt>
                <c:pt idx="93542">
                  <c:v>46771</c:v>
                </c:pt>
                <c:pt idx="93543">
                  <c:v>46771.5</c:v>
                </c:pt>
                <c:pt idx="93544">
                  <c:v>46772</c:v>
                </c:pt>
                <c:pt idx="93545">
                  <c:v>46772.5</c:v>
                </c:pt>
                <c:pt idx="93546">
                  <c:v>46773</c:v>
                </c:pt>
                <c:pt idx="93547">
                  <c:v>46773.5</c:v>
                </c:pt>
                <c:pt idx="93548">
                  <c:v>46774</c:v>
                </c:pt>
                <c:pt idx="93549">
                  <c:v>46774.5</c:v>
                </c:pt>
                <c:pt idx="93550">
                  <c:v>46775</c:v>
                </c:pt>
                <c:pt idx="93551">
                  <c:v>46775.5</c:v>
                </c:pt>
                <c:pt idx="93552">
                  <c:v>46776</c:v>
                </c:pt>
                <c:pt idx="93553">
                  <c:v>46776.5</c:v>
                </c:pt>
                <c:pt idx="93554">
                  <c:v>46777</c:v>
                </c:pt>
                <c:pt idx="93555">
                  <c:v>46777.5</c:v>
                </c:pt>
                <c:pt idx="93556">
                  <c:v>46778</c:v>
                </c:pt>
                <c:pt idx="93557">
                  <c:v>46778.5</c:v>
                </c:pt>
                <c:pt idx="93558">
                  <c:v>46779</c:v>
                </c:pt>
                <c:pt idx="93559">
                  <c:v>46779.5</c:v>
                </c:pt>
                <c:pt idx="93560">
                  <c:v>46780</c:v>
                </c:pt>
                <c:pt idx="93561">
                  <c:v>46780.5</c:v>
                </c:pt>
                <c:pt idx="93562">
                  <c:v>46781</c:v>
                </c:pt>
                <c:pt idx="93563">
                  <c:v>46781.5</c:v>
                </c:pt>
                <c:pt idx="93564">
                  <c:v>46782</c:v>
                </c:pt>
                <c:pt idx="93565">
                  <c:v>46782.5</c:v>
                </c:pt>
                <c:pt idx="93566">
                  <c:v>46783</c:v>
                </c:pt>
                <c:pt idx="93567">
                  <c:v>46783.5</c:v>
                </c:pt>
                <c:pt idx="93568">
                  <c:v>46784</c:v>
                </c:pt>
                <c:pt idx="93569">
                  <c:v>46784.5</c:v>
                </c:pt>
                <c:pt idx="93570">
                  <c:v>46785</c:v>
                </c:pt>
                <c:pt idx="93571">
                  <c:v>46785.5</c:v>
                </c:pt>
                <c:pt idx="93572">
                  <c:v>46786</c:v>
                </c:pt>
                <c:pt idx="93573">
                  <c:v>46786.5</c:v>
                </c:pt>
                <c:pt idx="93574">
                  <c:v>46787</c:v>
                </c:pt>
                <c:pt idx="93575">
                  <c:v>46787.5</c:v>
                </c:pt>
                <c:pt idx="93576">
                  <c:v>46788</c:v>
                </c:pt>
                <c:pt idx="93577">
                  <c:v>46788.5</c:v>
                </c:pt>
                <c:pt idx="93578">
                  <c:v>46789</c:v>
                </c:pt>
                <c:pt idx="93579">
                  <c:v>46789.5</c:v>
                </c:pt>
                <c:pt idx="93580">
                  <c:v>46790</c:v>
                </c:pt>
                <c:pt idx="93581">
                  <c:v>46790.5</c:v>
                </c:pt>
                <c:pt idx="93582">
                  <c:v>46791</c:v>
                </c:pt>
                <c:pt idx="93583">
                  <c:v>46791.5</c:v>
                </c:pt>
                <c:pt idx="93584">
                  <c:v>46792</c:v>
                </c:pt>
                <c:pt idx="93585">
                  <c:v>46792.5</c:v>
                </c:pt>
                <c:pt idx="93586">
                  <c:v>46793</c:v>
                </c:pt>
                <c:pt idx="93587">
                  <c:v>46793.5</c:v>
                </c:pt>
                <c:pt idx="93588">
                  <c:v>46794</c:v>
                </c:pt>
                <c:pt idx="93589">
                  <c:v>46794.5</c:v>
                </c:pt>
                <c:pt idx="93590">
                  <c:v>46795</c:v>
                </c:pt>
                <c:pt idx="93591">
                  <c:v>46795.5</c:v>
                </c:pt>
                <c:pt idx="93592">
                  <c:v>46796</c:v>
                </c:pt>
                <c:pt idx="93593">
                  <c:v>46796.5</c:v>
                </c:pt>
                <c:pt idx="93594">
                  <c:v>46797</c:v>
                </c:pt>
                <c:pt idx="93595">
                  <c:v>46797.5</c:v>
                </c:pt>
                <c:pt idx="93596">
                  <c:v>46798</c:v>
                </c:pt>
                <c:pt idx="93597">
                  <c:v>46798.5</c:v>
                </c:pt>
                <c:pt idx="93598">
                  <c:v>46799</c:v>
                </c:pt>
                <c:pt idx="93599">
                  <c:v>46799.5</c:v>
                </c:pt>
                <c:pt idx="93600">
                  <c:v>46800</c:v>
                </c:pt>
                <c:pt idx="93601">
                  <c:v>46800.5</c:v>
                </c:pt>
                <c:pt idx="93602">
                  <c:v>46801</c:v>
                </c:pt>
                <c:pt idx="93603">
                  <c:v>46801.5</c:v>
                </c:pt>
                <c:pt idx="93604">
                  <c:v>46802</c:v>
                </c:pt>
                <c:pt idx="93605">
                  <c:v>46802.5</c:v>
                </c:pt>
                <c:pt idx="93606">
                  <c:v>46803</c:v>
                </c:pt>
                <c:pt idx="93607">
                  <c:v>46803.5</c:v>
                </c:pt>
                <c:pt idx="93608">
                  <c:v>46804</c:v>
                </c:pt>
                <c:pt idx="93609">
                  <c:v>46804.5</c:v>
                </c:pt>
                <c:pt idx="93610">
                  <c:v>46805</c:v>
                </c:pt>
                <c:pt idx="93611">
                  <c:v>46805.5</c:v>
                </c:pt>
                <c:pt idx="93612">
                  <c:v>46806</c:v>
                </c:pt>
                <c:pt idx="93613">
                  <c:v>46806.5</c:v>
                </c:pt>
                <c:pt idx="93614">
                  <c:v>46807</c:v>
                </c:pt>
                <c:pt idx="93615">
                  <c:v>46807.5</c:v>
                </c:pt>
                <c:pt idx="93616">
                  <c:v>46808</c:v>
                </c:pt>
                <c:pt idx="93617">
                  <c:v>46808.5</c:v>
                </c:pt>
                <c:pt idx="93618">
                  <c:v>46809</c:v>
                </c:pt>
                <c:pt idx="93619">
                  <c:v>46809.5</c:v>
                </c:pt>
                <c:pt idx="93620">
                  <c:v>46810</c:v>
                </c:pt>
                <c:pt idx="93621">
                  <c:v>46810.5</c:v>
                </c:pt>
                <c:pt idx="93622">
                  <c:v>46811</c:v>
                </c:pt>
                <c:pt idx="93623">
                  <c:v>46811.5</c:v>
                </c:pt>
                <c:pt idx="93624">
                  <c:v>46812</c:v>
                </c:pt>
                <c:pt idx="93625">
                  <c:v>46812.5</c:v>
                </c:pt>
                <c:pt idx="93626">
                  <c:v>46813</c:v>
                </c:pt>
                <c:pt idx="93627">
                  <c:v>46813.5</c:v>
                </c:pt>
                <c:pt idx="93628">
                  <c:v>46814</c:v>
                </c:pt>
                <c:pt idx="93629">
                  <c:v>46814.5</c:v>
                </c:pt>
                <c:pt idx="93630">
                  <c:v>46815</c:v>
                </c:pt>
                <c:pt idx="93631">
                  <c:v>46815.5</c:v>
                </c:pt>
                <c:pt idx="93632">
                  <c:v>46816</c:v>
                </c:pt>
                <c:pt idx="93633">
                  <c:v>46816.5</c:v>
                </c:pt>
                <c:pt idx="93634">
                  <c:v>46817</c:v>
                </c:pt>
                <c:pt idx="93635">
                  <c:v>46817.5</c:v>
                </c:pt>
                <c:pt idx="93636">
                  <c:v>46818</c:v>
                </c:pt>
                <c:pt idx="93637">
                  <c:v>46818.5</c:v>
                </c:pt>
                <c:pt idx="93638">
                  <c:v>46819</c:v>
                </c:pt>
                <c:pt idx="93639">
                  <c:v>46819.5</c:v>
                </c:pt>
                <c:pt idx="93640">
                  <c:v>46820</c:v>
                </c:pt>
                <c:pt idx="93641">
                  <c:v>46820.5</c:v>
                </c:pt>
                <c:pt idx="93642">
                  <c:v>46821</c:v>
                </c:pt>
                <c:pt idx="93643">
                  <c:v>46821.5</c:v>
                </c:pt>
                <c:pt idx="93644">
                  <c:v>46822</c:v>
                </c:pt>
                <c:pt idx="93645">
                  <c:v>46822.5</c:v>
                </c:pt>
                <c:pt idx="93646">
                  <c:v>46823</c:v>
                </c:pt>
                <c:pt idx="93647">
                  <c:v>46823.5</c:v>
                </c:pt>
                <c:pt idx="93648">
                  <c:v>46824</c:v>
                </c:pt>
                <c:pt idx="93649">
                  <c:v>46824.5</c:v>
                </c:pt>
                <c:pt idx="93650">
                  <c:v>46825</c:v>
                </c:pt>
                <c:pt idx="93651">
                  <c:v>46825.5</c:v>
                </c:pt>
                <c:pt idx="93652">
                  <c:v>46826</c:v>
                </c:pt>
                <c:pt idx="93653">
                  <c:v>46826.5</c:v>
                </c:pt>
                <c:pt idx="93654">
                  <c:v>46827</c:v>
                </c:pt>
                <c:pt idx="93655">
                  <c:v>46827.5</c:v>
                </c:pt>
                <c:pt idx="93656">
                  <c:v>46828</c:v>
                </c:pt>
                <c:pt idx="93657">
                  <c:v>46828.5</c:v>
                </c:pt>
                <c:pt idx="93658">
                  <c:v>46829</c:v>
                </c:pt>
                <c:pt idx="93659">
                  <c:v>46829.5</c:v>
                </c:pt>
                <c:pt idx="93660">
                  <c:v>46830</c:v>
                </c:pt>
                <c:pt idx="93661">
                  <c:v>46830.5</c:v>
                </c:pt>
                <c:pt idx="93662">
                  <c:v>46831</c:v>
                </c:pt>
                <c:pt idx="93663">
                  <c:v>46831.5</c:v>
                </c:pt>
                <c:pt idx="93664">
                  <c:v>46832</c:v>
                </c:pt>
                <c:pt idx="93665">
                  <c:v>46832.5</c:v>
                </c:pt>
                <c:pt idx="93666">
                  <c:v>46833</c:v>
                </c:pt>
                <c:pt idx="93667">
                  <c:v>46833.5</c:v>
                </c:pt>
                <c:pt idx="93668">
                  <c:v>46834</c:v>
                </c:pt>
                <c:pt idx="93669">
                  <c:v>46834.5</c:v>
                </c:pt>
                <c:pt idx="93670">
                  <c:v>46835</c:v>
                </c:pt>
                <c:pt idx="93671">
                  <c:v>46835.5</c:v>
                </c:pt>
                <c:pt idx="93672">
                  <c:v>46836</c:v>
                </c:pt>
                <c:pt idx="93673">
                  <c:v>46836.5</c:v>
                </c:pt>
                <c:pt idx="93674">
                  <c:v>46837</c:v>
                </c:pt>
                <c:pt idx="93675">
                  <c:v>46837.5</c:v>
                </c:pt>
                <c:pt idx="93676">
                  <c:v>46838</c:v>
                </c:pt>
                <c:pt idx="93677">
                  <c:v>46838.5</c:v>
                </c:pt>
                <c:pt idx="93678">
                  <c:v>46839</c:v>
                </c:pt>
                <c:pt idx="93679">
                  <c:v>46839.5</c:v>
                </c:pt>
                <c:pt idx="93680">
                  <c:v>46840</c:v>
                </c:pt>
                <c:pt idx="93681">
                  <c:v>46840.5</c:v>
                </c:pt>
                <c:pt idx="93682">
                  <c:v>46841</c:v>
                </c:pt>
                <c:pt idx="93683">
                  <c:v>46841.5</c:v>
                </c:pt>
                <c:pt idx="93684">
                  <c:v>46842</c:v>
                </c:pt>
                <c:pt idx="93685">
                  <c:v>46842.5</c:v>
                </c:pt>
                <c:pt idx="93686">
                  <c:v>46843</c:v>
                </c:pt>
                <c:pt idx="93687">
                  <c:v>46843.5</c:v>
                </c:pt>
                <c:pt idx="93688">
                  <c:v>46844</c:v>
                </c:pt>
                <c:pt idx="93689">
                  <c:v>46844.5</c:v>
                </c:pt>
                <c:pt idx="93690">
                  <c:v>46845</c:v>
                </c:pt>
                <c:pt idx="93691">
                  <c:v>46845.5</c:v>
                </c:pt>
                <c:pt idx="93692">
                  <c:v>46846</c:v>
                </c:pt>
                <c:pt idx="93693">
                  <c:v>46846.5</c:v>
                </c:pt>
                <c:pt idx="93694">
                  <c:v>46847</c:v>
                </c:pt>
                <c:pt idx="93695">
                  <c:v>46847.5</c:v>
                </c:pt>
                <c:pt idx="93696">
                  <c:v>46848</c:v>
                </c:pt>
                <c:pt idx="93697">
                  <c:v>46848.5</c:v>
                </c:pt>
                <c:pt idx="93698">
                  <c:v>46849</c:v>
                </c:pt>
                <c:pt idx="93699">
                  <c:v>46849.5</c:v>
                </c:pt>
                <c:pt idx="93700">
                  <c:v>46850</c:v>
                </c:pt>
                <c:pt idx="93701">
                  <c:v>46850.5</c:v>
                </c:pt>
                <c:pt idx="93702">
                  <c:v>46851</c:v>
                </c:pt>
                <c:pt idx="93703">
                  <c:v>46851.5</c:v>
                </c:pt>
                <c:pt idx="93704">
                  <c:v>46852</c:v>
                </c:pt>
                <c:pt idx="93705">
                  <c:v>46852.5</c:v>
                </c:pt>
                <c:pt idx="93706">
                  <c:v>46853</c:v>
                </c:pt>
                <c:pt idx="93707">
                  <c:v>46853.5</c:v>
                </c:pt>
                <c:pt idx="93708">
                  <c:v>46854</c:v>
                </c:pt>
                <c:pt idx="93709">
                  <c:v>46854.5</c:v>
                </c:pt>
                <c:pt idx="93710">
                  <c:v>46855</c:v>
                </c:pt>
                <c:pt idx="93711">
                  <c:v>46855.5</c:v>
                </c:pt>
                <c:pt idx="93712">
                  <c:v>46856</c:v>
                </c:pt>
                <c:pt idx="93713">
                  <c:v>46856.5</c:v>
                </c:pt>
                <c:pt idx="93714">
                  <c:v>46857</c:v>
                </c:pt>
                <c:pt idx="93715">
                  <c:v>46857.5</c:v>
                </c:pt>
                <c:pt idx="93716">
                  <c:v>46858</c:v>
                </c:pt>
                <c:pt idx="93717">
                  <c:v>46858.5</c:v>
                </c:pt>
                <c:pt idx="93718">
                  <c:v>46859</c:v>
                </c:pt>
                <c:pt idx="93719">
                  <c:v>46859.5</c:v>
                </c:pt>
                <c:pt idx="93720">
                  <c:v>46860</c:v>
                </c:pt>
                <c:pt idx="93721">
                  <c:v>46860.5</c:v>
                </c:pt>
                <c:pt idx="93722">
                  <c:v>46861</c:v>
                </c:pt>
                <c:pt idx="93723">
                  <c:v>46861.5</c:v>
                </c:pt>
                <c:pt idx="93724">
                  <c:v>46862</c:v>
                </c:pt>
                <c:pt idx="93725">
                  <c:v>46862.5</c:v>
                </c:pt>
                <c:pt idx="93726">
                  <c:v>46863</c:v>
                </c:pt>
                <c:pt idx="93727">
                  <c:v>46863.5</c:v>
                </c:pt>
                <c:pt idx="93728">
                  <c:v>46864</c:v>
                </c:pt>
                <c:pt idx="93729">
                  <c:v>46864.5</c:v>
                </c:pt>
                <c:pt idx="93730">
                  <c:v>46865</c:v>
                </c:pt>
                <c:pt idx="93731">
                  <c:v>46865.5</c:v>
                </c:pt>
                <c:pt idx="93732">
                  <c:v>46866</c:v>
                </c:pt>
                <c:pt idx="93733">
                  <c:v>46866.5</c:v>
                </c:pt>
                <c:pt idx="93734">
                  <c:v>46867</c:v>
                </c:pt>
                <c:pt idx="93735">
                  <c:v>46867.5</c:v>
                </c:pt>
                <c:pt idx="93736">
                  <c:v>46868</c:v>
                </c:pt>
                <c:pt idx="93737">
                  <c:v>46868.5</c:v>
                </c:pt>
                <c:pt idx="93738">
                  <c:v>46869</c:v>
                </c:pt>
                <c:pt idx="93739">
                  <c:v>46869.5</c:v>
                </c:pt>
                <c:pt idx="93740">
                  <c:v>46870</c:v>
                </c:pt>
                <c:pt idx="93741">
                  <c:v>46870.5</c:v>
                </c:pt>
                <c:pt idx="93742">
                  <c:v>46871</c:v>
                </c:pt>
                <c:pt idx="93743">
                  <c:v>46871.5</c:v>
                </c:pt>
                <c:pt idx="93744">
                  <c:v>46872</c:v>
                </c:pt>
                <c:pt idx="93745">
                  <c:v>46872.5</c:v>
                </c:pt>
                <c:pt idx="93746">
                  <c:v>46873</c:v>
                </c:pt>
                <c:pt idx="93747">
                  <c:v>46873.5</c:v>
                </c:pt>
                <c:pt idx="93748">
                  <c:v>46874</c:v>
                </c:pt>
                <c:pt idx="93749">
                  <c:v>46874.5</c:v>
                </c:pt>
                <c:pt idx="93750">
                  <c:v>46875</c:v>
                </c:pt>
                <c:pt idx="93751">
                  <c:v>46875.5</c:v>
                </c:pt>
                <c:pt idx="93752">
                  <c:v>46876</c:v>
                </c:pt>
                <c:pt idx="93753">
                  <c:v>46876.5</c:v>
                </c:pt>
                <c:pt idx="93754">
                  <c:v>46877</c:v>
                </c:pt>
                <c:pt idx="93755">
                  <c:v>46877.5</c:v>
                </c:pt>
                <c:pt idx="93756">
                  <c:v>46878</c:v>
                </c:pt>
                <c:pt idx="93757">
                  <c:v>46878.5</c:v>
                </c:pt>
                <c:pt idx="93758">
                  <c:v>46879</c:v>
                </c:pt>
                <c:pt idx="93759">
                  <c:v>46879.5</c:v>
                </c:pt>
                <c:pt idx="93760">
                  <c:v>46880</c:v>
                </c:pt>
                <c:pt idx="93761">
                  <c:v>46880.5</c:v>
                </c:pt>
                <c:pt idx="93762">
                  <c:v>46881</c:v>
                </c:pt>
                <c:pt idx="93763">
                  <c:v>46881.5</c:v>
                </c:pt>
                <c:pt idx="93764">
                  <c:v>46882</c:v>
                </c:pt>
                <c:pt idx="93765">
                  <c:v>46882.5</c:v>
                </c:pt>
                <c:pt idx="93766">
                  <c:v>46883</c:v>
                </c:pt>
                <c:pt idx="93767">
                  <c:v>46883.5</c:v>
                </c:pt>
                <c:pt idx="93768">
                  <c:v>46884</c:v>
                </c:pt>
                <c:pt idx="93769">
                  <c:v>46884.5</c:v>
                </c:pt>
                <c:pt idx="93770">
                  <c:v>46885</c:v>
                </c:pt>
                <c:pt idx="93771">
                  <c:v>46885.5</c:v>
                </c:pt>
                <c:pt idx="93772">
                  <c:v>46886</c:v>
                </c:pt>
                <c:pt idx="93773">
                  <c:v>46886.5</c:v>
                </c:pt>
                <c:pt idx="93774">
                  <c:v>46887</c:v>
                </c:pt>
                <c:pt idx="93775">
                  <c:v>46887.5</c:v>
                </c:pt>
                <c:pt idx="93776">
                  <c:v>46888</c:v>
                </c:pt>
                <c:pt idx="93777">
                  <c:v>46888.5</c:v>
                </c:pt>
                <c:pt idx="93778">
                  <c:v>46889</c:v>
                </c:pt>
                <c:pt idx="93779">
                  <c:v>46889.5</c:v>
                </c:pt>
                <c:pt idx="93780">
                  <c:v>46890</c:v>
                </c:pt>
                <c:pt idx="93781">
                  <c:v>46890.5</c:v>
                </c:pt>
                <c:pt idx="93782">
                  <c:v>46891</c:v>
                </c:pt>
                <c:pt idx="93783">
                  <c:v>46891.5</c:v>
                </c:pt>
                <c:pt idx="93784">
                  <c:v>46892</c:v>
                </c:pt>
                <c:pt idx="93785">
                  <c:v>46892.5</c:v>
                </c:pt>
                <c:pt idx="93786">
                  <c:v>46893</c:v>
                </c:pt>
                <c:pt idx="93787">
                  <c:v>46893.5</c:v>
                </c:pt>
                <c:pt idx="93788">
                  <c:v>46894</c:v>
                </c:pt>
                <c:pt idx="93789">
                  <c:v>46894.5</c:v>
                </c:pt>
                <c:pt idx="93790">
                  <c:v>46895</c:v>
                </c:pt>
                <c:pt idx="93791">
                  <c:v>46895.5</c:v>
                </c:pt>
                <c:pt idx="93792">
                  <c:v>46896</c:v>
                </c:pt>
                <c:pt idx="93793">
                  <c:v>46896.5</c:v>
                </c:pt>
                <c:pt idx="93794">
                  <c:v>46897</c:v>
                </c:pt>
                <c:pt idx="93795">
                  <c:v>46897.5</c:v>
                </c:pt>
                <c:pt idx="93796">
                  <c:v>46898</c:v>
                </c:pt>
                <c:pt idx="93797">
                  <c:v>46898.5</c:v>
                </c:pt>
                <c:pt idx="93798">
                  <c:v>46899</c:v>
                </c:pt>
                <c:pt idx="93799">
                  <c:v>46899.5</c:v>
                </c:pt>
                <c:pt idx="93800">
                  <c:v>46900</c:v>
                </c:pt>
                <c:pt idx="93801">
                  <c:v>46900.5</c:v>
                </c:pt>
                <c:pt idx="93802">
                  <c:v>46901</c:v>
                </c:pt>
                <c:pt idx="93803">
                  <c:v>46901.5</c:v>
                </c:pt>
                <c:pt idx="93804">
                  <c:v>46902</c:v>
                </c:pt>
                <c:pt idx="93805">
                  <c:v>46902.5</c:v>
                </c:pt>
                <c:pt idx="93806">
                  <c:v>46903</c:v>
                </c:pt>
                <c:pt idx="93807">
                  <c:v>46903.5</c:v>
                </c:pt>
                <c:pt idx="93808">
                  <c:v>46904</c:v>
                </c:pt>
                <c:pt idx="93809">
                  <c:v>46904.5</c:v>
                </c:pt>
                <c:pt idx="93810">
                  <c:v>46905</c:v>
                </c:pt>
                <c:pt idx="93811">
                  <c:v>46905.5</c:v>
                </c:pt>
                <c:pt idx="93812">
                  <c:v>46906</c:v>
                </c:pt>
                <c:pt idx="93813">
                  <c:v>46906.5</c:v>
                </c:pt>
                <c:pt idx="93814">
                  <c:v>46907</c:v>
                </c:pt>
                <c:pt idx="93815">
                  <c:v>46907.5</c:v>
                </c:pt>
                <c:pt idx="93816">
                  <c:v>46908</c:v>
                </c:pt>
                <c:pt idx="93817">
                  <c:v>46908.5</c:v>
                </c:pt>
                <c:pt idx="93818">
                  <c:v>46909</c:v>
                </c:pt>
                <c:pt idx="93819">
                  <c:v>46909.5</c:v>
                </c:pt>
                <c:pt idx="93820">
                  <c:v>46910</c:v>
                </c:pt>
                <c:pt idx="93821">
                  <c:v>46910.5</c:v>
                </c:pt>
                <c:pt idx="93822">
                  <c:v>46911</c:v>
                </c:pt>
                <c:pt idx="93823">
                  <c:v>46911.5</c:v>
                </c:pt>
                <c:pt idx="93824">
                  <c:v>46912</c:v>
                </c:pt>
                <c:pt idx="93825">
                  <c:v>46912.5</c:v>
                </c:pt>
                <c:pt idx="93826">
                  <c:v>46913</c:v>
                </c:pt>
                <c:pt idx="93827">
                  <c:v>46913.5</c:v>
                </c:pt>
                <c:pt idx="93828">
                  <c:v>46914</c:v>
                </c:pt>
                <c:pt idx="93829">
                  <c:v>46914.5</c:v>
                </c:pt>
                <c:pt idx="93830">
                  <c:v>46915</c:v>
                </c:pt>
                <c:pt idx="93831">
                  <c:v>46915.5</c:v>
                </c:pt>
                <c:pt idx="93832">
                  <c:v>46916</c:v>
                </c:pt>
                <c:pt idx="93833">
                  <c:v>46916.5</c:v>
                </c:pt>
                <c:pt idx="93834">
                  <c:v>46917</c:v>
                </c:pt>
                <c:pt idx="93835">
                  <c:v>46917.5</c:v>
                </c:pt>
                <c:pt idx="93836">
                  <c:v>46918</c:v>
                </c:pt>
                <c:pt idx="93837">
                  <c:v>46918.5</c:v>
                </c:pt>
                <c:pt idx="93838">
                  <c:v>46919</c:v>
                </c:pt>
                <c:pt idx="93839">
                  <c:v>46919.5</c:v>
                </c:pt>
                <c:pt idx="93840">
                  <c:v>46920</c:v>
                </c:pt>
                <c:pt idx="93841">
                  <c:v>46920.5</c:v>
                </c:pt>
                <c:pt idx="93842">
                  <c:v>46921</c:v>
                </c:pt>
                <c:pt idx="93843">
                  <c:v>46921.5</c:v>
                </c:pt>
                <c:pt idx="93844">
                  <c:v>46922</c:v>
                </c:pt>
                <c:pt idx="93845">
                  <c:v>46922.5</c:v>
                </c:pt>
                <c:pt idx="93846">
                  <c:v>46923</c:v>
                </c:pt>
                <c:pt idx="93847">
                  <c:v>46923.5</c:v>
                </c:pt>
                <c:pt idx="93848">
                  <c:v>46924</c:v>
                </c:pt>
                <c:pt idx="93849">
                  <c:v>46924.5</c:v>
                </c:pt>
                <c:pt idx="93850">
                  <c:v>46925</c:v>
                </c:pt>
                <c:pt idx="93851">
                  <c:v>46925.5</c:v>
                </c:pt>
                <c:pt idx="93852">
                  <c:v>46926</c:v>
                </c:pt>
                <c:pt idx="93853">
                  <c:v>46926.5</c:v>
                </c:pt>
                <c:pt idx="93854">
                  <c:v>46927</c:v>
                </c:pt>
                <c:pt idx="93855">
                  <c:v>46927.5</c:v>
                </c:pt>
                <c:pt idx="93856">
                  <c:v>46928</c:v>
                </c:pt>
                <c:pt idx="93857">
                  <c:v>46928.5</c:v>
                </c:pt>
                <c:pt idx="93858">
                  <c:v>46929</c:v>
                </c:pt>
                <c:pt idx="93859">
                  <c:v>46929.5</c:v>
                </c:pt>
                <c:pt idx="93860">
                  <c:v>46930</c:v>
                </c:pt>
                <c:pt idx="93861">
                  <c:v>46930.5</c:v>
                </c:pt>
                <c:pt idx="93862">
                  <c:v>46931</c:v>
                </c:pt>
                <c:pt idx="93863">
                  <c:v>46931.5</c:v>
                </c:pt>
                <c:pt idx="93864">
                  <c:v>46932</c:v>
                </c:pt>
                <c:pt idx="93865">
                  <c:v>46932.5</c:v>
                </c:pt>
                <c:pt idx="93866">
                  <c:v>46933</c:v>
                </c:pt>
                <c:pt idx="93867">
                  <c:v>46933.5</c:v>
                </c:pt>
                <c:pt idx="93868">
                  <c:v>46934</c:v>
                </c:pt>
                <c:pt idx="93869">
                  <c:v>46934.5</c:v>
                </c:pt>
                <c:pt idx="93870">
                  <c:v>46935</c:v>
                </c:pt>
                <c:pt idx="93871">
                  <c:v>46935.5</c:v>
                </c:pt>
                <c:pt idx="93872">
                  <c:v>46936</c:v>
                </c:pt>
                <c:pt idx="93873">
                  <c:v>46936.5</c:v>
                </c:pt>
                <c:pt idx="93874">
                  <c:v>46937</c:v>
                </c:pt>
                <c:pt idx="93875">
                  <c:v>46937.5</c:v>
                </c:pt>
                <c:pt idx="93876">
                  <c:v>46938</c:v>
                </c:pt>
                <c:pt idx="93877">
                  <c:v>46938.5</c:v>
                </c:pt>
                <c:pt idx="93878">
                  <c:v>46939</c:v>
                </c:pt>
                <c:pt idx="93879">
                  <c:v>46939.5</c:v>
                </c:pt>
                <c:pt idx="93880">
                  <c:v>46940</c:v>
                </c:pt>
                <c:pt idx="93881">
                  <c:v>46940.5</c:v>
                </c:pt>
                <c:pt idx="93882">
                  <c:v>46941</c:v>
                </c:pt>
                <c:pt idx="93883">
                  <c:v>46941.5</c:v>
                </c:pt>
                <c:pt idx="93884">
                  <c:v>46942</c:v>
                </c:pt>
                <c:pt idx="93885">
                  <c:v>46942.5</c:v>
                </c:pt>
                <c:pt idx="93886">
                  <c:v>46943</c:v>
                </c:pt>
                <c:pt idx="93887">
                  <c:v>46943.5</c:v>
                </c:pt>
                <c:pt idx="93888">
                  <c:v>46944</c:v>
                </c:pt>
                <c:pt idx="93889">
                  <c:v>46944.5</c:v>
                </c:pt>
                <c:pt idx="93890">
                  <c:v>46945</c:v>
                </c:pt>
                <c:pt idx="93891">
                  <c:v>46945.5</c:v>
                </c:pt>
                <c:pt idx="93892">
                  <c:v>46946</c:v>
                </c:pt>
                <c:pt idx="93893">
                  <c:v>46946.5</c:v>
                </c:pt>
                <c:pt idx="93894">
                  <c:v>46947</c:v>
                </c:pt>
                <c:pt idx="93895">
                  <c:v>46947.5</c:v>
                </c:pt>
                <c:pt idx="93896">
                  <c:v>46948</c:v>
                </c:pt>
                <c:pt idx="93897">
                  <c:v>46948.5</c:v>
                </c:pt>
                <c:pt idx="93898">
                  <c:v>46949</c:v>
                </c:pt>
                <c:pt idx="93899">
                  <c:v>46949.5</c:v>
                </c:pt>
                <c:pt idx="93900">
                  <c:v>46950</c:v>
                </c:pt>
                <c:pt idx="93901">
                  <c:v>46950.5</c:v>
                </c:pt>
                <c:pt idx="93902">
                  <c:v>46951</c:v>
                </c:pt>
                <c:pt idx="93903">
                  <c:v>46951.5</c:v>
                </c:pt>
                <c:pt idx="93904">
                  <c:v>46952</c:v>
                </c:pt>
                <c:pt idx="93905">
                  <c:v>46952.5</c:v>
                </c:pt>
                <c:pt idx="93906">
                  <c:v>46953</c:v>
                </c:pt>
                <c:pt idx="93907">
                  <c:v>46953.5</c:v>
                </c:pt>
                <c:pt idx="93908">
                  <c:v>46954</c:v>
                </c:pt>
                <c:pt idx="93909">
                  <c:v>46954.5</c:v>
                </c:pt>
                <c:pt idx="93910">
                  <c:v>46955</c:v>
                </c:pt>
                <c:pt idx="93911">
                  <c:v>46955.5</c:v>
                </c:pt>
                <c:pt idx="93912">
                  <c:v>46956</c:v>
                </c:pt>
                <c:pt idx="93913">
                  <c:v>46956.5</c:v>
                </c:pt>
                <c:pt idx="93914">
                  <c:v>46957</c:v>
                </c:pt>
                <c:pt idx="93915">
                  <c:v>46957.5</c:v>
                </c:pt>
                <c:pt idx="93916">
                  <c:v>46958</c:v>
                </c:pt>
                <c:pt idx="93917">
                  <c:v>46958.5</c:v>
                </c:pt>
                <c:pt idx="93918">
                  <c:v>46959</c:v>
                </c:pt>
                <c:pt idx="93919">
                  <c:v>46959.5</c:v>
                </c:pt>
                <c:pt idx="93920">
                  <c:v>46960</c:v>
                </c:pt>
                <c:pt idx="93921">
                  <c:v>46960.5</c:v>
                </c:pt>
                <c:pt idx="93922">
                  <c:v>46961</c:v>
                </c:pt>
                <c:pt idx="93923">
                  <c:v>46961.5</c:v>
                </c:pt>
                <c:pt idx="93924">
                  <c:v>46962</c:v>
                </c:pt>
                <c:pt idx="93925">
                  <c:v>46962.5</c:v>
                </c:pt>
                <c:pt idx="93926">
                  <c:v>46963</c:v>
                </c:pt>
                <c:pt idx="93927">
                  <c:v>46963.5</c:v>
                </c:pt>
                <c:pt idx="93928">
                  <c:v>46964</c:v>
                </c:pt>
                <c:pt idx="93929">
                  <c:v>46964.5</c:v>
                </c:pt>
                <c:pt idx="93930">
                  <c:v>46965</c:v>
                </c:pt>
                <c:pt idx="93931">
                  <c:v>46965.5</c:v>
                </c:pt>
                <c:pt idx="93932">
                  <c:v>46966</c:v>
                </c:pt>
                <c:pt idx="93933">
                  <c:v>46966.5</c:v>
                </c:pt>
                <c:pt idx="93934">
                  <c:v>46967</c:v>
                </c:pt>
                <c:pt idx="93935">
                  <c:v>46967.5</c:v>
                </c:pt>
                <c:pt idx="93936">
                  <c:v>46968</c:v>
                </c:pt>
                <c:pt idx="93937">
                  <c:v>46968.5</c:v>
                </c:pt>
                <c:pt idx="93938">
                  <c:v>46969</c:v>
                </c:pt>
                <c:pt idx="93939">
                  <c:v>46969.5</c:v>
                </c:pt>
                <c:pt idx="93940">
                  <c:v>46970</c:v>
                </c:pt>
                <c:pt idx="93941">
                  <c:v>46970.5</c:v>
                </c:pt>
                <c:pt idx="93942">
                  <c:v>46971</c:v>
                </c:pt>
                <c:pt idx="93943">
                  <c:v>46971.5</c:v>
                </c:pt>
                <c:pt idx="93944">
                  <c:v>46972</c:v>
                </c:pt>
                <c:pt idx="93945">
                  <c:v>46972.5</c:v>
                </c:pt>
                <c:pt idx="93946">
                  <c:v>46973</c:v>
                </c:pt>
                <c:pt idx="93947">
                  <c:v>46973.5</c:v>
                </c:pt>
                <c:pt idx="93948">
                  <c:v>46974</c:v>
                </c:pt>
                <c:pt idx="93949">
                  <c:v>46974.5</c:v>
                </c:pt>
                <c:pt idx="93950">
                  <c:v>46975</c:v>
                </c:pt>
                <c:pt idx="93951">
                  <c:v>46975.5</c:v>
                </c:pt>
                <c:pt idx="93952">
                  <c:v>46976</c:v>
                </c:pt>
                <c:pt idx="93953">
                  <c:v>46976.5</c:v>
                </c:pt>
                <c:pt idx="93954">
                  <c:v>46977</c:v>
                </c:pt>
                <c:pt idx="93955">
                  <c:v>46977.5</c:v>
                </c:pt>
                <c:pt idx="93956">
                  <c:v>46978</c:v>
                </c:pt>
                <c:pt idx="93957">
                  <c:v>46978.5</c:v>
                </c:pt>
                <c:pt idx="93958">
                  <c:v>46979</c:v>
                </c:pt>
                <c:pt idx="93959">
                  <c:v>46979.5</c:v>
                </c:pt>
                <c:pt idx="93960">
                  <c:v>46980</c:v>
                </c:pt>
                <c:pt idx="93961">
                  <c:v>46980.5</c:v>
                </c:pt>
                <c:pt idx="93962">
                  <c:v>46981</c:v>
                </c:pt>
                <c:pt idx="93963">
                  <c:v>46981.5</c:v>
                </c:pt>
                <c:pt idx="93964">
                  <c:v>46982</c:v>
                </c:pt>
                <c:pt idx="93965">
                  <c:v>46982.5</c:v>
                </c:pt>
                <c:pt idx="93966">
                  <c:v>46983</c:v>
                </c:pt>
                <c:pt idx="93967">
                  <c:v>46983.5</c:v>
                </c:pt>
                <c:pt idx="93968">
                  <c:v>46984</c:v>
                </c:pt>
                <c:pt idx="93969">
                  <c:v>46984.5</c:v>
                </c:pt>
                <c:pt idx="93970">
                  <c:v>46985</c:v>
                </c:pt>
                <c:pt idx="93971">
                  <c:v>46985.5</c:v>
                </c:pt>
                <c:pt idx="93972">
                  <c:v>46986</c:v>
                </c:pt>
                <c:pt idx="93973">
                  <c:v>46986.5</c:v>
                </c:pt>
                <c:pt idx="93974">
                  <c:v>46987</c:v>
                </c:pt>
                <c:pt idx="93975">
                  <c:v>46987.5</c:v>
                </c:pt>
                <c:pt idx="93976">
                  <c:v>46988</c:v>
                </c:pt>
                <c:pt idx="93977">
                  <c:v>46988.5</c:v>
                </c:pt>
                <c:pt idx="93978">
                  <c:v>46989</c:v>
                </c:pt>
                <c:pt idx="93979">
                  <c:v>46989.5</c:v>
                </c:pt>
                <c:pt idx="93980">
                  <c:v>46990</c:v>
                </c:pt>
                <c:pt idx="93981">
                  <c:v>46990.5</c:v>
                </c:pt>
                <c:pt idx="93982">
                  <c:v>46991</c:v>
                </c:pt>
                <c:pt idx="93983">
                  <c:v>46991.5</c:v>
                </c:pt>
                <c:pt idx="93984">
                  <c:v>46992</c:v>
                </c:pt>
                <c:pt idx="93985">
                  <c:v>46992.5</c:v>
                </c:pt>
                <c:pt idx="93986">
                  <c:v>46993</c:v>
                </c:pt>
                <c:pt idx="93987">
                  <c:v>46993.5</c:v>
                </c:pt>
                <c:pt idx="93988">
                  <c:v>46994</c:v>
                </c:pt>
                <c:pt idx="93989">
                  <c:v>46994.5</c:v>
                </c:pt>
                <c:pt idx="93990">
                  <c:v>46995</c:v>
                </c:pt>
                <c:pt idx="93991">
                  <c:v>46995.5</c:v>
                </c:pt>
                <c:pt idx="93992">
                  <c:v>46996</c:v>
                </c:pt>
                <c:pt idx="93993">
                  <c:v>46996.5</c:v>
                </c:pt>
                <c:pt idx="93994">
                  <c:v>46997</c:v>
                </c:pt>
                <c:pt idx="93995">
                  <c:v>46997.5</c:v>
                </c:pt>
                <c:pt idx="93996">
                  <c:v>46998</c:v>
                </c:pt>
                <c:pt idx="93997">
                  <c:v>46998.5</c:v>
                </c:pt>
                <c:pt idx="93998">
                  <c:v>46999</c:v>
                </c:pt>
                <c:pt idx="93999">
                  <c:v>46999.5</c:v>
                </c:pt>
                <c:pt idx="94000">
                  <c:v>47000</c:v>
                </c:pt>
                <c:pt idx="94001">
                  <c:v>47000.5</c:v>
                </c:pt>
                <c:pt idx="94002">
                  <c:v>47001</c:v>
                </c:pt>
                <c:pt idx="94003">
                  <c:v>47001.5</c:v>
                </c:pt>
                <c:pt idx="94004">
                  <c:v>47002</c:v>
                </c:pt>
                <c:pt idx="94005">
                  <c:v>47002.5</c:v>
                </c:pt>
                <c:pt idx="94006">
                  <c:v>47003</c:v>
                </c:pt>
                <c:pt idx="94007">
                  <c:v>47003.5</c:v>
                </c:pt>
                <c:pt idx="94008">
                  <c:v>47004</c:v>
                </c:pt>
                <c:pt idx="94009">
                  <c:v>47004.5</c:v>
                </c:pt>
                <c:pt idx="94010">
                  <c:v>47005</c:v>
                </c:pt>
                <c:pt idx="94011">
                  <c:v>47005.5</c:v>
                </c:pt>
                <c:pt idx="94012">
                  <c:v>47006</c:v>
                </c:pt>
                <c:pt idx="94013">
                  <c:v>47006.5</c:v>
                </c:pt>
                <c:pt idx="94014">
                  <c:v>47007</c:v>
                </c:pt>
                <c:pt idx="94015">
                  <c:v>47007.5</c:v>
                </c:pt>
                <c:pt idx="94016">
                  <c:v>47008</c:v>
                </c:pt>
                <c:pt idx="94017">
                  <c:v>47008.5</c:v>
                </c:pt>
                <c:pt idx="94018">
                  <c:v>47009</c:v>
                </c:pt>
                <c:pt idx="94019">
                  <c:v>47009.5</c:v>
                </c:pt>
                <c:pt idx="94020">
                  <c:v>47010</c:v>
                </c:pt>
                <c:pt idx="94021">
                  <c:v>47010.5</c:v>
                </c:pt>
                <c:pt idx="94022">
                  <c:v>47011</c:v>
                </c:pt>
                <c:pt idx="94023">
                  <c:v>47011.5</c:v>
                </c:pt>
                <c:pt idx="94024">
                  <c:v>47012</c:v>
                </c:pt>
                <c:pt idx="94025">
                  <c:v>47012.5</c:v>
                </c:pt>
                <c:pt idx="94026">
                  <c:v>47013</c:v>
                </c:pt>
                <c:pt idx="94027">
                  <c:v>47013.5</c:v>
                </c:pt>
                <c:pt idx="94028">
                  <c:v>47014</c:v>
                </c:pt>
                <c:pt idx="94029">
                  <c:v>47014.5</c:v>
                </c:pt>
                <c:pt idx="94030">
                  <c:v>47015</c:v>
                </c:pt>
                <c:pt idx="94031">
                  <c:v>47015.5</c:v>
                </c:pt>
                <c:pt idx="94032">
                  <c:v>47016</c:v>
                </c:pt>
                <c:pt idx="94033">
                  <c:v>47016.5</c:v>
                </c:pt>
                <c:pt idx="94034">
                  <c:v>47017</c:v>
                </c:pt>
                <c:pt idx="94035">
                  <c:v>47017.5</c:v>
                </c:pt>
                <c:pt idx="94036">
                  <c:v>47018</c:v>
                </c:pt>
                <c:pt idx="94037">
                  <c:v>47018.5</c:v>
                </c:pt>
                <c:pt idx="94038">
                  <c:v>47019</c:v>
                </c:pt>
                <c:pt idx="94039">
                  <c:v>47019.5</c:v>
                </c:pt>
                <c:pt idx="94040">
                  <c:v>47020</c:v>
                </c:pt>
                <c:pt idx="94041">
                  <c:v>47020.5</c:v>
                </c:pt>
                <c:pt idx="94042">
                  <c:v>47021</c:v>
                </c:pt>
                <c:pt idx="94043">
                  <c:v>47021.5</c:v>
                </c:pt>
                <c:pt idx="94044">
                  <c:v>47022</c:v>
                </c:pt>
                <c:pt idx="94045">
                  <c:v>47022.5</c:v>
                </c:pt>
                <c:pt idx="94046">
                  <c:v>47023</c:v>
                </c:pt>
                <c:pt idx="94047">
                  <c:v>47023.5</c:v>
                </c:pt>
                <c:pt idx="94048">
                  <c:v>47024</c:v>
                </c:pt>
                <c:pt idx="94049">
                  <c:v>47024.5</c:v>
                </c:pt>
                <c:pt idx="94050">
                  <c:v>47025</c:v>
                </c:pt>
                <c:pt idx="94051">
                  <c:v>47025.5</c:v>
                </c:pt>
                <c:pt idx="94052">
                  <c:v>47026</c:v>
                </c:pt>
                <c:pt idx="94053">
                  <c:v>47026.5</c:v>
                </c:pt>
                <c:pt idx="94054">
                  <c:v>47027</c:v>
                </c:pt>
                <c:pt idx="94055">
                  <c:v>47027.5</c:v>
                </c:pt>
                <c:pt idx="94056">
                  <c:v>47028</c:v>
                </c:pt>
                <c:pt idx="94057">
                  <c:v>47028.5</c:v>
                </c:pt>
                <c:pt idx="94058">
                  <c:v>47029</c:v>
                </c:pt>
                <c:pt idx="94059">
                  <c:v>47029.5</c:v>
                </c:pt>
                <c:pt idx="94060">
                  <c:v>47030</c:v>
                </c:pt>
                <c:pt idx="94061">
                  <c:v>47030.5</c:v>
                </c:pt>
                <c:pt idx="94062">
                  <c:v>47031</c:v>
                </c:pt>
                <c:pt idx="94063">
                  <c:v>47031.5</c:v>
                </c:pt>
                <c:pt idx="94064">
                  <c:v>47032</c:v>
                </c:pt>
                <c:pt idx="94065">
                  <c:v>47032.5</c:v>
                </c:pt>
                <c:pt idx="94066">
                  <c:v>47033</c:v>
                </c:pt>
                <c:pt idx="94067">
                  <c:v>47033.5</c:v>
                </c:pt>
                <c:pt idx="94068">
                  <c:v>47034</c:v>
                </c:pt>
                <c:pt idx="94069">
                  <c:v>47034.5</c:v>
                </c:pt>
                <c:pt idx="94070">
                  <c:v>47035</c:v>
                </c:pt>
                <c:pt idx="94071">
                  <c:v>47035.5</c:v>
                </c:pt>
                <c:pt idx="94072">
                  <c:v>47036</c:v>
                </c:pt>
                <c:pt idx="94073">
                  <c:v>47036.5</c:v>
                </c:pt>
                <c:pt idx="94074">
                  <c:v>47037</c:v>
                </c:pt>
                <c:pt idx="94075">
                  <c:v>47037.5</c:v>
                </c:pt>
                <c:pt idx="94076">
                  <c:v>47038</c:v>
                </c:pt>
                <c:pt idx="94077">
                  <c:v>47038.5</c:v>
                </c:pt>
                <c:pt idx="94078">
                  <c:v>47039</c:v>
                </c:pt>
                <c:pt idx="94079">
                  <c:v>47039.5</c:v>
                </c:pt>
                <c:pt idx="94080">
                  <c:v>47040</c:v>
                </c:pt>
                <c:pt idx="94081">
                  <c:v>47040.5</c:v>
                </c:pt>
                <c:pt idx="94082">
                  <c:v>47041</c:v>
                </c:pt>
                <c:pt idx="94083">
                  <c:v>47041.5</c:v>
                </c:pt>
                <c:pt idx="94084">
                  <c:v>47042</c:v>
                </c:pt>
                <c:pt idx="94085">
                  <c:v>47042.5</c:v>
                </c:pt>
                <c:pt idx="94086">
                  <c:v>47043</c:v>
                </c:pt>
                <c:pt idx="94087">
                  <c:v>47043.5</c:v>
                </c:pt>
                <c:pt idx="94088">
                  <c:v>47044</c:v>
                </c:pt>
                <c:pt idx="94089">
                  <c:v>47044.5</c:v>
                </c:pt>
                <c:pt idx="94090">
                  <c:v>47045</c:v>
                </c:pt>
                <c:pt idx="94091">
                  <c:v>47045.5</c:v>
                </c:pt>
                <c:pt idx="94092">
                  <c:v>47046</c:v>
                </c:pt>
                <c:pt idx="94093">
                  <c:v>47046.5</c:v>
                </c:pt>
                <c:pt idx="94094">
                  <c:v>47047</c:v>
                </c:pt>
                <c:pt idx="94095">
                  <c:v>47047.5</c:v>
                </c:pt>
                <c:pt idx="94096">
                  <c:v>47048</c:v>
                </c:pt>
                <c:pt idx="94097">
                  <c:v>47048.5</c:v>
                </c:pt>
                <c:pt idx="94098">
                  <c:v>47049</c:v>
                </c:pt>
                <c:pt idx="94099">
                  <c:v>47049.5</c:v>
                </c:pt>
                <c:pt idx="94100">
                  <c:v>47050</c:v>
                </c:pt>
                <c:pt idx="94101">
                  <c:v>47050.5</c:v>
                </c:pt>
                <c:pt idx="94102">
                  <c:v>47051</c:v>
                </c:pt>
                <c:pt idx="94103">
                  <c:v>47051.5</c:v>
                </c:pt>
                <c:pt idx="94104">
                  <c:v>47052</c:v>
                </c:pt>
                <c:pt idx="94105">
                  <c:v>47052.5</c:v>
                </c:pt>
                <c:pt idx="94106">
                  <c:v>47053</c:v>
                </c:pt>
                <c:pt idx="94107">
                  <c:v>47053.5</c:v>
                </c:pt>
                <c:pt idx="94108">
                  <c:v>47054</c:v>
                </c:pt>
                <c:pt idx="94109">
                  <c:v>47054.5</c:v>
                </c:pt>
                <c:pt idx="94110">
                  <c:v>47055</c:v>
                </c:pt>
                <c:pt idx="94111">
                  <c:v>47055.5</c:v>
                </c:pt>
                <c:pt idx="94112">
                  <c:v>47056</c:v>
                </c:pt>
                <c:pt idx="94113">
                  <c:v>47056.5</c:v>
                </c:pt>
                <c:pt idx="94114">
                  <c:v>47057</c:v>
                </c:pt>
                <c:pt idx="94115">
                  <c:v>47057.5</c:v>
                </c:pt>
                <c:pt idx="94116">
                  <c:v>47058</c:v>
                </c:pt>
                <c:pt idx="94117">
                  <c:v>47058.5</c:v>
                </c:pt>
                <c:pt idx="94118">
                  <c:v>47059</c:v>
                </c:pt>
                <c:pt idx="94119">
                  <c:v>47059.5</c:v>
                </c:pt>
                <c:pt idx="94120">
                  <c:v>47060</c:v>
                </c:pt>
                <c:pt idx="94121">
                  <c:v>47060.5</c:v>
                </c:pt>
                <c:pt idx="94122">
                  <c:v>47061</c:v>
                </c:pt>
                <c:pt idx="94123">
                  <c:v>47061.5</c:v>
                </c:pt>
                <c:pt idx="94124">
                  <c:v>47062</c:v>
                </c:pt>
                <c:pt idx="94125">
                  <c:v>47062.5</c:v>
                </c:pt>
                <c:pt idx="94126">
                  <c:v>47063</c:v>
                </c:pt>
                <c:pt idx="94127">
                  <c:v>47063.5</c:v>
                </c:pt>
                <c:pt idx="94128">
                  <c:v>47064</c:v>
                </c:pt>
                <c:pt idx="94129">
                  <c:v>47064.5</c:v>
                </c:pt>
                <c:pt idx="94130">
                  <c:v>47065</c:v>
                </c:pt>
                <c:pt idx="94131">
                  <c:v>47065.5</c:v>
                </c:pt>
                <c:pt idx="94132">
                  <c:v>47066</c:v>
                </c:pt>
                <c:pt idx="94133">
                  <c:v>47066.5</c:v>
                </c:pt>
                <c:pt idx="94134">
                  <c:v>47067</c:v>
                </c:pt>
                <c:pt idx="94135">
                  <c:v>47067.5</c:v>
                </c:pt>
                <c:pt idx="94136">
                  <c:v>47068</c:v>
                </c:pt>
                <c:pt idx="94137">
                  <c:v>47068.5</c:v>
                </c:pt>
                <c:pt idx="94138">
                  <c:v>47069</c:v>
                </c:pt>
                <c:pt idx="94139">
                  <c:v>47069.5</c:v>
                </c:pt>
                <c:pt idx="94140">
                  <c:v>47070</c:v>
                </c:pt>
                <c:pt idx="94141">
                  <c:v>47070.5</c:v>
                </c:pt>
                <c:pt idx="94142">
                  <c:v>47071</c:v>
                </c:pt>
                <c:pt idx="94143">
                  <c:v>47071.5</c:v>
                </c:pt>
                <c:pt idx="94144">
                  <c:v>47072</c:v>
                </c:pt>
                <c:pt idx="94145">
                  <c:v>47072.5</c:v>
                </c:pt>
                <c:pt idx="94146">
                  <c:v>47073</c:v>
                </c:pt>
                <c:pt idx="94147">
                  <c:v>47073.5</c:v>
                </c:pt>
                <c:pt idx="94148">
                  <c:v>47074</c:v>
                </c:pt>
                <c:pt idx="94149">
                  <c:v>47074.5</c:v>
                </c:pt>
                <c:pt idx="94150">
                  <c:v>47075</c:v>
                </c:pt>
                <c:pt idx="94151">
                  <c:v>47075.5</c:v>
                </c:pt>
                <c:pt idx="94152">
                  <c:v>47076</c:v>
                </c:pt>
                <c:pt idx="94153">
                  <c:v>47076.5</c:v>
                </c:pt>
                <c:pt idx="94154">
                  <c:v>47077</c:v>
                </c:pt>
                <c:pt idx="94155">
                  <c:v>47077.5</c:v>
                </c:pt>
                <c:pt idx="94156">
                  <c:v>47078</c:v>
                </c:pt>
                <c:pt idx="94157">
                  <c:v>47078.5</c:v>
                </c:pt>
                <c:pt idx="94158">
                  <c:v>47079</c:v>
                </c:pt>
                <c:pt idx="94159">
                  <c:v>47079.5</c:v>
                </c:pt>
                <c:pt idx="94160">
                  <c:v>47080</c:v>
                </c:pt>
                <c:pt idx="94161">
                  <c:v>47080.5</c:v>
                </c:pt>
                <c:pt idx="94162">
                  <c:v>47081</c:v>
                </c:pt>
                <c:pt idx="94163">
                  <c:v>47081.5</c:v>
                </c:pt>
                <c:pt idx="94164">
                  <c:v>47082</c:v>
                </c:pt>
                <c:pt idx="94165">
                  <c:v>47082.5</c:v>
                </c:pt>
                <c:pt idx="94166">
                  <c:v>47083</c:v>
                </c:pt>
                <c:pt idx="94167">
                  <c:v>47083.5</c:v>
                </c:pt>
                <c:pt idx="94168">
                  <c:v>47084</c:v>
                </c:pt>
                <c:pt idx="94169">
                  <c:v>47084.5</c:v>
                </c:pt>
                <c:pt idx="94170">
                  <c:v>47085</c:v>
                </c:pt>
                <c:pt idx="94171">
                  <c:v>47085.5</c:v>
                </c:pt>
                <c:pt idx="94172">
                  <c:v>47086</c:v>
                </c:pt>
                <c:pt idx="94173">
                  <c:v>47086.5</c:v>
                </c:pt>
                <c:pt idx="94174">
                  <c:v>47087</c:v>
                </c:pt>
                <c:pt idx="94175">
                  <c:v>47087.5</c:v>
                </c:pt>
                <c:pt idx="94176">
                  <c:v>47088</c:v>
                </c:pt>
                <c:pt idx="94177">
                  <c:v>47088.5</c:v>
                </c:pt>
                <c:pt idx="94178">
                  <c:v>47089</c:v>
                </c:pt>
                <c:pt idx="94179">
                  <c:v>47089.5</c:v>
                </c:pt>
                <c:pt idx="94180">
                  <c:v>47090</c:v>
                </c:pt>
                <c:pt idx="94181">
                  <c:v>47090.5</c:v>
                </c:pt>
                <c:pt idx="94182">
                  <c:v>47091</c:v>
                </c:pt>
                <c:pt idx="94183">
                  <c:v>47091.5</c:v>
                </c:pt>
                <c:pt idx="94184">
                  <c:v>47092</c:v>
                </c:pt>
                <c:pt idx="94185">
                  <c:v>47092.5</c:v>
                </c:pt>
                <c:pt idx="94186">
                  <c:v>47093</c:v>
                </c:pt>
                <c:pt idx="94187">
                  <c:v>47093.5</c:v>
                </c:pt>
                <c:pt idx="94188">
                  <c:v>47094</c:v>
                </c:pt>
                <c:pt idx="94189">
                  <c:v>47094.5</c:v>
                </c:pt>
                <c:pt idx="94190">
                  <c:v>47095</c:v>
                </c:pt>
                <c:pt idx="94191">
                  <c:v>47095.5</c:v>
                </c:pt>
                <c:pt idx="94192">
                  <c:v>47096</c:v>
                </c:pt>
                <c:pt idx="94193">
                  <c:v>47096.5</c:v>
                </c:pt>
                <c:pt idx="94194">
                  <c:v>47097</c:v>
                </c:pt>
                <c:pt idx="94195">
                  <c:v>47097.5</c:v>
                </c:pt>
                <c:pt idx="94196">
                  <c:v>47098</c:v>
                </c:pt>
                <c:pt idx="94197">
                  <c:v>47098.5</c:v>
                </c:pt>
                <c:pt idx="94198">
                  <c:v>47099</c:v>
                </c:pt>
                <c:pt idx="94199">
                  <c:v>47099.5</c:v>
                </c:pt>
                <c:pt idx="94200">
                  <c:v>47100</c:v>
                </c:pt>
                <c:pt idx="94201">
                  <c:v>47100.5</c:v>
                </c:pt>
                <c:pt idx="94202">
                  <c:v>47101</c:v>
                </c:pt>
                <c:pt idx="94203">
                  <c:v>47101.5</c:v>
                </c:pt>
                <c:pt idx="94204">
                  <c:v>47102</c:v>
                </c:pt>
                <c:pt idx="94205">
                  <c:v>47102.5</c:v>
                </c:pt>
                <c:pt idx="94206">
                  <c:v>47103</c:v>
                </c:pt>
                <c:pt idx="94207">
                  <c:v>47103.5</c:v>
                </c:pt>
                <c:pt idx="94208">
                  <c:v>47104</c:v>
                </c:pt>
                <c:pt idx="94209">
                  <c:v>47104.5</c:v>
                </c:pt>
                <c:pt idx="94210">
                  <c:v>47105</c:v>
                </c:pt>
                <c:pt idx="94211">
                  <c:v>47105.5</c:v>
                </c:pt>
                <c:pt idx="94212">
                  <c:v>47106</c:v>
                </c:pt>
                <c:pt idx="94213">
                  <c:v>47106.5</c:v>
                </c:pt>
                <c:pt idx="94214">
                  <c:v>47107</c:v>
                </c:pt>
                <c:pt idx="94215">
                  <c:v>47107.5</c:v>
                </c:pt>
                <c:pt idx="94216">
                  <c:v>47108</c:v>
                </c:pt>
                <c:pt idx="94217">
                  <c:v>47108.5</c:v>
                </c:pt>
                <c:pt idx="94218">
                  <c:v>47109</c:v>
                </c:pt>
                <c:pt idx="94219">
                  <c:v>47109.5</c:v>
                </c:pt>
                <c:pt idx="94220">
                  <c:v>47110</c:v>
                </c:pt>
                <c:pt idx="94221">
                  <c:v>47110.5</c:v>
                </c:pt>
                <c:pt idx="94222">
                  <c:v>47111</c:v>
                </c:pt>
                <c:pt idx="94223">
                  <c:v>47111.5</c:v>
                </c:pt>
                <c:pt idx="94224">
                  <c:v>47112</c:v>
                </c:pt>
                <c:pt idx="94225">
                  <c:v>47112.5</c:v>
                </c:pt>
                <c:pt idx="94226">
                  <c:v>47113</c:v>
                </c:pt>
                <c:pt idx="94227">
                  <c:v>47113.5</c:v>
                </c:pt>
                <c:pt idx="94228">
                  <c:v>47114</c:v>
                </c:pt>
                <c:pt idx="94229">
                  <c:v>47114.5</c:v>
                </c:pt>
                <c:pt idx="94230">
                  <c:v>47115</c:v>
                </c:pt>
                <c:pt idx="94231">
                  <c:v>47115.5</c:v>
                </c:pt>
                <c:pt idx="94232">
                  <c:v>47116</c:v>
                </c:pt>
                <c:pt idx="94233">
                  <c:v>47116.5</c:v>
                </c:pt>
                <c:pt idx="94234">
                  <c:v>47117</c:v>
                </c:pt>
                <c:pt idx="94235">
                  <c:v>47117.5</c:v>
                </c:pt>
                <c:pt idx="94236">
                  <c:v>47118</c:v>
                </c:pt>
                <c:pt idx="94237">
                  <c:v>47118.5</c:v>
                </c:pt>
                <c:pt idx="94238">
                  <c:v>47119</c:v>
                </c:pt>
                <c:pt idx="94239">
                  <c:v>47119.5</c:v>
                </c:pt>
                <c:pt idx="94240">
                  <c:v>47120</c:v>
                </c:pt>
                <c:pt idx="94241">
                  <c:v>47120.5</c:v>
                </c:pt>
                <c:pt idx="94242">
                  <c:v>47121</c:v>
                </c:pt>
                <c:pt idx="94243">
                  <c:v>47121.5</c:v>
                </c:pt>
                <c:pt idx="94244">
                  <c:v>47122</c:v>
                </c:pt>
                <c:pt idx="94245">
                  <c:v>47122.5</c:v>
                </c:pt>
                <c:pt idx="94246">
                  <c:v>47123</c:v>
                </c:pt>
                <c:pt idx="94247">
                  <c:v>47123.5</c:v>
                </c:pt>
                <c:pt idx="94248">
                  <c:v>47124</c:v>
                </c:pt>
                <c:pt idx="94249">
                  <c:v>47124.5</c:v>
                </c:pt>
                <c:pt idx="94250">
                  <c:v>47125</c:v>
                </c:pt>
                <c:pt idx="94251">
                  <c:v>47125.5</c:v>
                </c:pt>
                <c:pt idx="94252">
                  <c:v>47126</c:v>
                </c:pt>
                <c:pt idx="94253">
                  <c:v>47126.5</c:v>
                </c:pt>
                <c:pt idx="94254">
                  <c:v>47127</c:v>
                </c:pt>
                <c:pt idx="94255">
                  <c:v>47127.5</c:v>
                </c:pt>
                <c:pt idx="94256">
                  <c:v>47128</c:v>
                </c:pt>
                <c:pt idx="94257">
                  <c:v>47128.5</c:v>
                </c:pt>
                <c:pt idx="94258">
                  <c:v>47129</c:v>
                </c:pt>
                <c:pt idx="94259">
                  <c:v>47129.5</c:v>
                </c:pt>
                <c:pt idx="94260">
                  <c:v>47130</c:v>
                </c:pt>
                <c:pt idx="94261">
                  <c:v>47130.5</c:v>
                </c:pt>
                <c:pt idx="94262">
                  <c:v>47131</c:v>
                </c:pt>
                <c:pt idx="94263">
                  <c:v>47131.5</c:v>
                </c:pt>
                <c:pt idx="94264">
                  <c:v>47132</c:v>
                </c:pt>
                <c:pt idx="94265">
                  <c:v>47132.5</c:v>
                </c:pt>
                <c:pt idx="94266">
                  <c:v>47133</c:v>
                </c:pt>
                <c:pt idx="94267">
                  <c:v>47133.5</c:v>
                </c:pt>
                <c:pt idx="94268">
                  <c:v>47134</c:v>
                </c:pt>
                <c:pt idx="94269">
                  <c:v>47134.5</c:v>
                </c:pt>
                <c:pt idx="94270">
                  <c:v>47135</c:v>
                </c:pt>
                <c:pt idx="94271">
                  <c:v>47135.5</c:v>
                </c:pt>
                <c:pt idx="94272">
                  <c:v>47136</c:v>
                </c:pt>
                <c:pt idx="94273">
                  <c:v>47136.5</c:v>
                </c:pt>
                <c:pt idx="94274">
                  <c:v>47137</c:v>
                </c:pt>
                <c:pt idx="94275">
                  <c:v>47137.5</c:v>
                </c:pt>
                <c:pt idx="94276">
                  <c:v>47138</c:v>
                </c:pt>
                <c:pt idx="94277">
                  <c:v>47138.5</c:v>
                </c:pt>
                <c:pt idx="94278">
                  <c:v>47139</c:v>
                </c:pt>
                <c:pt idx="94279">
                  <c:v>47139.5</c:v>
                </c:pt>
                <c:pt idx="94280">
                  <c:v>47140</c:v>
                </c:pt>
                <c:pt idx="94281">
                  <c:v>47140.5</c:v>
                </c:pt>
                <c:pt idx="94282">
                  <c:v>47141</c:v>
                </c:pt>
                <c:pt idx="94283">
                  <c:v>47141.5</c:v>
                </c:pt>
                <c:pt idx="94284">
                  <c:v>47142</c:v>
                </c:pt>
                <c:pt idx="94285">
                  <c:v>47142.5</c:v>
                </c:pt>
                <c:pt idx="94286">
                  <c:v>47143</c:v>
                </c:pt>
                <c:pt idx="94287">
                  <c:v>47143.5</c:v>
                </c:pt>
                <c:pt idx="94288">
                  <c:v>47144</c:v>
                </c:pt>
                <c:pt idx="94289">
                  <c:v>47144.5</c:v>
                </c:pt>
                <c:pt idx="94290">
                  <c:v>47145</c:v>
                </c:pt>
                <c:pt idx="94291">
                  <c:v>47145.5</c:v>
                </c:pt>
                <c:pt idx="94292">
                  <c:v>47146</c:v>
                </c:pt>
                <c:pt idx="94293">
                  <c:v>47146.5</c:v>
                </c:pt>
                <c:pt idx="94294">
                  <c:v>47147</c:v>
                </c:pt>
                <c:pt idx="94295">
                  <c:v>47147.5</c:v>
                </c:pt>
                <c:pt idx="94296">
                  <c:v>47148</c:v>
                </c:pt>
                <c:pt idx="94297">
                  <c:v>47148.5</c:v>
                </c:pt>
                <c:pt idx="94298">
                  <c:v>47149</c:v>
                </c:pt>
                <c:pt idx="94299">
                  <c:v>47149.5</c:v>
                </c:pt>
                <c:pt idx="94300">
                  <c:v>47150</c:v>
                </c:pt>
                <c:pt idx="94301">
                  <c:v>47150.5</c:v>
                </c:pt>
                <c:pt idx="94302">
                  <c:v>47151</c:v>
                </c:pt>
                <c:pt idx="94303">
                  <c:v>47151.5</c:v>
                </c:pt>
                <c:pt idx="94304">
                  <c:v>47152</c:v>
                </c:pt>
                <c:pt idx="94305">
                  <c:v>47152.5</c:v>
                </c:pt>
                <c:pt idx="94306">
                  <c:v>47153</c:v>
                </c:pt>
                <c:pt idx="94307">
                  <c:v>47153.5</c:v>
                </c:pt>
                <c:pt idx="94308">
                  <c:v>47154</c:v>
                </c:pt>
                <c:pt idx="94309">
                  <c:v>47154.5</c:v>
                </c:pt>
                <c:pt idx="94310">
                  <c:v>47155</c:v>
                </c:pt>
                <c:pt idx="94311">
                  <c:v>47155.5</c:v>
                </c:pt>
                <c:pt idx="94312">
                  <c:v>47156</c:v>
                </c:pt>
                <c:pt idx="94313">
                  <c:v>47156.5</c:v>
                </c:pt>
                <c:pt idx="94314">
                  <c:v>47157</c:v>
                </c:pt>
                <c:pt idx="94315">
                  <c:v>47157.5</c:v>
                </c:pt>
                <c:pt idx="94316">
                  <c:v>47158</c:v>
                </c:pt>
                <c:pt idx="94317">
                  <c:v>47158.5</c:v>
                </c:pt>
                <c:pt idx="94318">
                  <c:v>47159</c:v>
                </c:pt>
                <c:pt idx="94319">
                  <c:v>47159.5</c:v>
                </c:pt>
                <c:pt idx="94320">
                  <c:v>47160</c:v>
                </c:pt>
                <c:pt idx="94321">
                  <c:v>47160.5</c:v>
                </c:pt>
                <c:pt idx="94322">
                  <c:v>47161</c:v>
                </c:pt>
                <c:pt idx="94323">
                  <c:v>47161.5</c:v>
                </c:pt>
                <c:pt idx="94324">
                  <c:v>47162</c:v>
                </c:pt>
                <c:pt idx="94325">
                  <c:v>47162.5</c:v>
                </c:pt>
                <c:pt idx="94326">
                  <c:v>47163</c:v>
                </c:pt>
                <c:pt idx="94327">
                  <c:v>47163.5</c:v>
                </c:pt>
                <c:pt idx="94328">
                  <c:v>47164</c:v>
                </c:pt>
                <c:pt idx="94329">
                  <c:v>47164.5</c:v>
                </c:pt>
                <c:pt idx="94330">
                  <c:v>47165</c:v>
                </c:pt>
                <c:pt idx="94331">
                  <c:v>47165.5</c:v>
                </c:pt>
                <c:pt idx="94332">
                  <c:v>47166</c:v>
                </c:pt>
                <c:pt idx="94333">
                  <c:v>47166.5</c:v>
                </c:pt>
                <c:pt idx="94334">
                  <c:v>47167</c:v>
                </c:pt>
                <c:pt idx="94335">
                  <c:v>47167.5</c:v>
                </c:pt>
                <c:pt idx="94336">
                  <c:v>47168</c:v>
                </c:pt>
                <c:pt idx="94337">
                  <c:v>47168.5</c:v>
                </c:pt>
                <c:pt idx="94338">
                  <c:v>47169</c:v>
                </c:pt>
                <c:pt idx="94339">
                  <c:v>47169.5</c:v>
                </c:pt>
                <c:pt idx="94340">
                  <c:v>47170</c:v>
                </c:pt>
                <c:pt idx="94341">
                  <c:v>47170.5</c:v>
                </c:pt>
                <c:pt idx="94342">
                  <c:v>47171</c:v>
                </c:pt>
                <c:pt idx="94343">
                  <c:v>47171.5</c:v>
                </c:pt>
                <c:pt idx="94344">
                  <c:v>47172</c:v>
                </c:pt>
                <c:pt idx="94345">
                  <c:v>47172.5</c:v>
                </c:pt>
                <c:pt idx="94346">
                  <c:v>47173</c:v>
                </c:pt>
                <c:pt idx="94347">
                  <c:v>47173.5</c:v>
                </c:pt>
                <c:pt idx="94348">
                  <c:v>47174</c:v>
                </c:pt>
                <c:pt idx="94349">
                  <c:v>47174.5</c:v>
                </c:pt>
                <c:pt idx="94350">
                  <c:v>47175</c:v>
                </c:pt>
                <c:pt idx="94351">
                  <c:v>47175.5</c:v>
                </c:pt>
                <c:pt idx="94352">
                  <c:v>47176</c:v>
                </c:pt>
                <c:pt idx="94353">
                  <c:v>47176.5</c:v>
                </c:pt>
                <c:pt idx="94354">
                  <c:v>47177</c:v>
                </c:pt>
                <c:pt idx="94355">
                  <c:v>47177.5</c:v>
                </c:pt>
                <c:pt idx="94356">
                  <c:v>47178</c:v>
                </c:pt>
                <c:pt idx="94357">
                  <c:v>47178.5</c:v>
                </c:pt>
                <c:pt idx="94358">
                  <c:v>47179</c:v>
                </c:pt>
                <c:pt idx="94359">
                  <c:v>47179.5</c:v>
                </c:pt>
                <c:pt idx="94360">
                  <c:v>47180</c:v>
                </c:pt>
                <c:pt idx="94361">
                  <c:v>47180.5</c:v>
                </c:pt>
                <c:pt idx="94362">
                  <c:v>47181</c:v>
                </c:pt>
                <c:pt idx="94363">
                  <c:v>47181.5</c:v>
                </c:pt>
                <c:pt idx="94364">
                  <c:v>47182</c:v>
                </c:pt>
                <c:pt idx="94365">
                  <c:v>47182.5</c:v>
                </c:pt>
                <c:pt idx="94366">
                  <c:v>47183</c:v>
                </c:pt>
                <c:pt idx="94367">
                  <c:v>47183.5</c:v>
                </c:pt>
                <c:pt idx="94368">
                  <c:v>47184</c:v>
                </c:pt>
                <c:pt idx="94369">
                  <c:v>47184.5</c:v>
                </c:pt>
                <c:pt idx="94370">
                  <c:v>47185</c:v>
                </c:pt>
                <c:pt idx="94371">
                  <c:v>47185.5</c:v>
                </c:pt>
                <c:pt idx="94372">
                  <c:v>47186</c:v>
                </c:pt>
                <c:pt idx="94373">
                  <c:v>47186.5</c:v>
                </c:pt>
                <c:pt idx="94374">
                  <c:v>47187</c:v>
                </c:pt>
                <c:pt idx="94375">
                  <c:v>47187.5</c:v>
                </c:pt>
                <c:pt idx="94376">
                  <c:v>47188</c:v>
                </c:pt>
                <c:pt idx="94377">
                  <c:v>47188.5</c:v>
                </c:pt>
                <c:pt idx="94378">
                  <c:v>47189</c:v>
                </c:pt>
                <c:pt idx="94379">
                  <c:v>47189.5</c:v>
                </c:pt>
                <c:pt idx="94380">
                  <c:v>47190</c:v>
                </c:pt>
                <c:pt idx="94381">
                  <c:v>47190.5</c:v>
                </c:pt>
                <c:pt idx="94382">
                  <c:v>47191</c:v>
                </c:pt>
                <c:pt idx="94383">
                  <c:v>47191.5</c:v>
                </c:pt>
                <c:pt idx="94384">
                  <c:v>47192</c:v>
                </c:pt>
                <c:pt idx="94385">
                  <c:v>47192.5</c:v>
                </c:pt>
                <c:pt idx="94386">
                  <c:v>47193</c:v>
                </c:pt>
                <c:pt idx="94387">
                  <c:v>47193.5</c:v>
                </c:pt>
                <c:pt idx="94388">
                  <c:v>47194</c:v>
                </c:pt>
                <c:pt idx="94389">
                  <c:v>47194.5</c:v>
                </c:pt>
                <c:pt idx="94390">
                  <c:v>47195</c:v>
                </c:pt>
                <c:pt idx="94391">
                  <c:v>47195.5</c:v>
                </c:pt>
                <c:pt idx="94392">
                  <c:v>47196</c:v>
                </c:pt>
                <c:pt idx="94393">
                  <c:v>47196.5</c:v>
                </c:pt>
                <c:pt idx="94394">
                  <c:v>47197</c:v>
                </c:pt>
                <c:pt idx="94395">
                  <c:v>47197.5</c:v>
                </c:pt>
                <c:pt idx="94396">
                  <c:v>47198</c:v>
                </c:pt>
                <c:pt idx="94397">
                  <c:v>47198.5</c:v>
                </c:pt>
                <c:pt idx="94398">
                  <c:v>47199</c:v>
                </c:pt>
                <c:pt idx="94399">
                  <c:v>47199.5</c:v>
                </c:pt>
                <c:pt idx="94400">
                  <c:v>47200</c:v>
                </c:pt>
                <c:pt idx="94401">
                  <c:v>47200.5</c:v>
                </c:pt>
                <c:pt idx="94402">
                  <c:v>47201</c:v>
                </c:pt>
                <c:pt idx="94403">
                  <c:v>47201.5</c:v>
                </c:pt>
                <c:pt idx="94404">
                  <c:v>47202</c:v>
                </c:pt>
                <c:pt idx="94405">
                  <c:v>47202.5</c:v>
                </c:pt>
                <c:pt idx="94406">
                  <c:v>47203</c:v>
                </c:pt>
                <c:pt idx="94407">
                  <c:v>47203.5</c:v>
                </c:pt>
                <c:pt idx="94408">
                  <c:v>47204</c:v>
                </c:pt>
                <c:pt idx="94409">
                  <c:v>47204.5</c:v>
                </c:pt>
                <c:pt idx="94410">
                  <c:v>47205</c:v>
                </c:pt>
                <c:pt idx="94411">
                  <c:v>47205.5</c:v>
                </c:pt>
                <c:pt idx="94412">
                  <c:v>47206</c:v>
                </c:pt>
                <c:pt idx="94413">
                  <c:v>47206.5</c:v>
                </c:pt>
                <c:pt idx="94414">
                  <c:v>47207</c:v>
                </c:pt>
                <c:pt idx="94415">
                  <c:v>47207.5</c:v>
                </c:pt>
                <c:pt idx="94416">
                  <c:v>47208</c:v>
                </c:pt>
                <c:pt idx="94417">
                  <c:v>47208.5</c:v>
                </c:pt>
                <c:pt idx="94418">
                  <c:v>47209</c:v>
                </c:pt>
                <c:pt idx="94419">
                  <c:v>47209.5</c:v>
                </c:pt>
                <c:pt idx="94420">
                  <c:v>47210</c:v>
                </c:pt>
                <c:pt idx="94421">
                  <c:v>47210.5</c:v>
                </c:pt>
                <c:pt idx="94422">
                  <c:v>47211</c:v>
                </c:pt>
                <c:pt idx="94423">
                  <c:v>47211.5</c:v>
                </c:pt>
                <c:pt idx="94424">
                  <c:v>47212</c:v>
                </c:pt>
                <c:pt idx="94425">
                  <c:v>47212.5</c:v>
                </c:pt>
                <c:pt idx="94426">
                  <c:v>47213</c:v>
                </c:pt>
                <c:pt idx="94427">
                  <c:v>47213.5</c:v>
                </c:pt>
                <c:pt idx="94428">
                  <c:v>47214</c:v>
                </c:pt>
                <c:pt idx="94429">
                  <c:v>47214.5</c:v>
                </c:pt>
                <c:pt idx="94430">
                  <c:v>47215</c:v>
                </c:pt>
                <c:pt idx="94431">
                  <c:v>47215.5</c:v>
                </c:pt>
                <c:pt idx="94432">
                  <c:v>47216</c:v>
                </c:pt>
                <c:pt idx="94433">
                  <c:v>47216.5</c:v>
                </c:pt>
                <c:pt idx="94434">
                  <c:v>47217</c:v>
                </c:pt>
                <c:pt idx="94435">
                  <c:v>47217.5</c:v>
                </c:pt>
                <c:pt idx="94436">
                  <c:v>47218</c:v>
                </c:pt>
                <c:pt idx="94437">
                  <c:v>47218.5</c:v>
                </c:pt>
                <c:pt idx="94438">
                  <c:v>47219</c:v>
                </c:pt>
                <c:pt idx="94439">
                  <c:v>47219.5</c:v>
                </c:pt>
                <c:pt idx="94440">
                  <c:v>47220</c:v>
                </c:pt>
                <c:pt idx="94441">
                  <c:v>47220.5</c:v>
                </c:pt>
                <c:pt idx="94442">
                  <c:v>47221</c:v>
                </c:pt>
                <c:pt idx="94443">
                  <c:v>47221.5</c:v>
                </c:pt>
                <c:pt idx="94444">
                  <c:v>47222</c:v>
                </c:pt>
                <c:pt idx="94445">
                  <c:v>47222.5</c:v>
                </c:pt>
                <c:pt idx="94446">
                  <c:v>47223</c:v>
                </c:pt>
                <c:pt idx="94447">
                  <c:v>47223.5</c:v>
                </c:pt>
                <c:pt idx="94448">
                  <c:v>47224</c:v>
                </c:pt>
                <c:pt idx="94449">
                  <c:v>47224.5</c:v>
                </c:pt>
                <c:pt idx="94450">
                  <c:v>47225</c:v>
                </c:pt>
                <c:pt idx="94451">
                  <c:v>47225.5</c:v>
                </c:pt>
                <c:pt idx="94452">
                  <c:v>47226</c:v>
                </c:pt>
                <c:pt idx="94453">
                  <c:v>47226.5</c:v>
                </c:pt>
                <c:pt idx="94454">
                  <c:v>47227</c:v>
                </c:pt>
                <c:pt idx="94455">
                  <c:v>47227.5</c:v>
                </c:pt>
                <c:pt idx="94456">
                  <c:v>47228</c:v>
                </c:pt>
                <c:pt idx="94457">
                  <c:v>47228.5</c:v>
                </c:pt>
                <c:pt idx="94458">
                  <c:v>47229</c:v>
                </c:pt>
                <c:pt idx="94459">
                  <c:v>47229.5</c:v>
                </c:pt>
                <c:pt idx="94460">
                  <c:v>47230</c:v>
                </c:pt>
                <c:pt idx="94461">
                  <c:v>47230.5</c:v>
                </c:pt>
                <c:pt idx="94462">
                  <c:v>47231</c:v>
                </c:pt>
                <c:pt idx="94463">
                  <c:v>47231.5</c:v>
                </c:pt>
                <c:pt idx="94464">
                  <c:v>47232</c:v>
                </c:pt>
                <c:pt idx="94465">
                  <c:v>47232.5</c:v>
                </c:pt>
                <c:pt idx="94466">
                  <c:v>47233</c:v>
                </c:pt>
                <c:pt idx="94467">
                  <c:v>47233.5</c:v>
                </c:pt>
                <c:pt idx="94468">
                  <c:v>47234</c:v>
                </c:pt>
                <c:pt idx="94469">
                  <c:v>47234.5</c:v>
                </c:pt>
                <c:pt idx="94470">
                  <c:v>47235</c:v>
                </c:pt>
                <c:pt idx="94471">
                  <c:v>47235.5</c:v>
                </c:pt>
                <c:pt idx="94472">
                  <c:v>47236</c:v>
                </c:pt>
                <c:pt idx="94473">
                  <c:v>47236.5</c:v>
                </c:pt>
                <c:pt idx="94474">
                  <c:v>47237</c:v>
                </c:pt>
                <c:pt idx="94475">
                  <c:v>47237.5</c:v>
                </c:pt>
                <c:pt idx="94476">
                  <c:v>47238</c:v>
                </c:pt>
                <c:pt idx="94477">
                  <c:v>47238.5</c:v>
                </c:pt>
                <c:pt idx="94478">
                  <c:v>47239</c:v>
                </c:pt>
                <c:pt idx="94479">
                  <c:v>47239.5</c:v>
                </c:pt>
                <c:pt idx="94480">
                  <c:v>47240</c:v>
                </c:pt>
                <c:pt idx="94481">
                  <c:v>47240.5</c:v>
                </c:pt>
                <c:pt idx="94482">
                  <c:v>47241</c:v>
                </c:pt>
                <c:pt idx="94483">
                  <c:v>47241.5</c:v>
                </c:pt>
                <c:pt idx="94484">
                  <c:v>47242</c:v>
                </c:pt>
                <c:pt idx="94485">
                  <c:v>47242.5</c:v>
                </c:pt>
                <c:pt idx="94486">
                  <c:v>47243</c:v>
                </c:pt>
                <c:pt idx="94487">
                  <c:v>47243.5</c:v>
                </c:pt>
                <c:pt idx="94488">
                  <c:v>47244</c:v>
                </c:pt>
                <c:pt idx="94489">
                  <c:v>47244.5</c:v>
                </c:pt>
                <c:pt idx="94490">
                  <c:v>47245</c:v>
                </c:pt>
                <c:pt idx="94491">
                  <c:v>47245.5</c:v>
                </c:pt>
                <c:pt idx="94492">
                  <c:v>47246</c:v>
                </c:pt>
                <c:pt idx="94493">
                  <c:v>47246.5</c:v>
                </c:pt>
                <c:pt idx="94494">
                  <c:v>47247</c:v>
                </c:pt>
                <c:pt idx="94495">
                  <c:v>47247.5</c:v>
                </c:pt>
                <c:pt idx="94496">
                  <c:v>47248</c:v>
                </c:pt>
                <c:pt idx="94497">
                  <c:v>47248.5</c:v>
                </c:pt>
                <c:pt idx="94498">
                  <c:v>47249</c:v>
                </c:pt>
                <c:pt idx="94499">
                  <c:v>47249.5</c:v>
                </c:pt>
                <c:pt idx="94500">
                  <c:v>47250</c:v>
                </c:pt>
                <c:pt idx="94501">
                  <c:v>47250.5</c:v>
                </c:pt>
                <c:pt idx="94502">
                  <c:v>47251</c:v>
                </c:pt>
                <c:pt idx="94503">
                  <c:v>47251.5</c:v>
                </c:pt>
                <c:pt idx="94504">
                  <c:v>47252</c:v>
                </c:pt>
                <c:pt idx="94505">
                  <c:v>47252.5</c:v>
                </c:pt>
                <c:pt idx="94506">
                  <c:v>47253</c:v>
                </c:pt>
                <c:pt idx="94507">
                  <c:v>47253.5</c:v>
                </c:pt>
                <c:pt idx="94508">
                  <c:v>47254</c:v>
                </c:pt>
                <c:pt idx="94509">
                  <c:v>47254.5</c:v>
                </c:pt>
                <c:pt idx="94510">
                  <c:v>47255</c:v>
                </c:pt>
                <c:pt idx="94511">
                  <c:v>47255.5</c:v>
                </c:pt>
                <c:pt idx="94512">
                  <c:v>47256</c:v>
                </c:pt>
                <c:pt idx="94513">
                  <c:v>47256.5</c:v>
                </c:pt>
                <c:pt idx="94514">
                  <c:v>47257</c:v>
                </c:pt>
                <c:pt idx="94515">
                  <c:v>47257.5</c:v>
                </c:pt>
                <c:pt idx="94516">
                  <c:v>47258</c:v>
                </c:pt>
                <c:pt idx="94517">
                  <c:v>47258.5</c:v>
                </c:pt>
                <c:pt idx="94518">
                  <c:v>47259</c:v>
                </c:pt>
                <c:pt idx="94519">
                  <c:v>47259.5</c:v>
                </c:pt>
                <c:pt idx="94520">
                  <c:v>47260</c:v>
                </c:pt>
                <c:pt idx="94521">
                  <c:v>47260.5</c:v>
                </c:pt>
                <c:pt idx="94522">
                  <c:v>47261</c:v>
                </c:pt>
                <c:pt idx="94523">
                  <c:v>47261.5</c:v>
                </c:pt>
                <c:pt idx="94524">
                  <c:v>47262</c:v>
                </c:pt>
                <c:pt idx="94525">
                  <c:v>47262.5</c:v>
                </c:pt>
                <c:pt idx="94526">
                  <c:v>47263</c:v>
                </c:pt>
                <c:pt idx="94527">
                  <c:v>47263.5</c:v>
                </c:pt>
                <c:pt idx="94528">
                  <c:v>47264</c:v>
                </c:pt>
                <c:pt idx="94529">
                  <c:v>47264.5</c:v>
                </c:pt>
                <c:pt idx="94530">
                  <c:v>47265</c:v>
                </c:pt>
                <c:pt idx="94531">
                  <c:v>47265.5</c:v>
                </c:pt>
                <c:pt idx="94532">
                  <c:v>47266</c:v>
                </c:pt>
                <c:pt idx="94533">
                  <c:v>47266.5</c:v>
                </c:pt>
                <c:pt idx="94534">
                  <c:v>47267</c:v>
                </c:pt>
                <c:pt idx="94535">
                  <c:v>47267.5</c:v>
                </c:pt>
                <c:pt idx="94536">
                  <c:v>47268</c:v>
                </c:pt>
                <c:pt idx="94537">
                  <c:v>47268.5</c:v>
                </c:pt>
                <c:pt idx="94538">
                  <c:v>47269</c:v>
                </c:pt>
                <c:pt idx="94539">
                  <c:v>47269.5</c:v>
                </c:pt>
                <c:pt idx="94540">
                  <c:v>47270</c:v>
                </c:pt>
                <c:pt idx="94541">
                  <c:v>47270.5</c:v>
                </c:pt>
                <c:pt idx="94542">
                  <c:v>47271</c:v>
                </c:pt>
                <c:pt idx="94543">
                  <c:v>47271.5</c:v>
                </c:pt>
                <c:pt idx="94544">
                  <c:v>47272</c:v>
                </c:pt>
                <c:pt idx="94545">
                  <c:v>47272.5</c:v>
                </c:pt>
                <c:pt idx="94546">
                  <c:v>47273</c:v>
                </c:pt>
                <c:pt idx="94547">
                  <c:v>47273.5</c:v>
                </c:pt>
                <c:pt idx="94548">
                  <c:v>47274</c:v>
                </c:pt>
                <c:pt idx="94549">
                  <c:v>47274.5</c:v>
                </c:pt>
                <c:pt idx="94550">
                  <c:v>47275</c:v>
                </c:pt>
                <c:pt idx="94551">
                  <c:v>47275.5</c:v>
                </c:pt>
                <c:pt idx="94552">
                  <c:v>47276</c:v>
                </c:pt>
                <c:pt idx="94553">
                  <c:v>47276.5</c:v>
                </c:pt>
                <c:pt idx="94554">
                  <c:v>47277</c:v>
                </c:pt>
                <c:pt idx="94555">
                  <c:v>47277.5</c:v>
                </c:pt>
                <c:pt idx="94556">
                  <c:v>47278</c:v>
                </c:pt>
                <c:pt idx="94557">
                  <c:v>47278.5</c:v>
                </c:pt>
                <c:pt idx="94558">
                  <c:v>47279</c:v>
                </c:pt>
                <c:pt idx="94559">
                  <c:v>47279.5</c:v>
                </c:pt>
                <c:pt idx="94560">
                  <c:v>47280</c:v>
                </c:pt>
                <c:pt idx="94561">
                  <c:v>47280.5</c:v>
                </c:pt>
                <c:pt idx="94562">
                  <c:v>47281</c:v>
                </c:pt>
                <c:pt idx="94563">
                  <c:v>47281.5</c:v>
                </c:pt>
                <c:pt idx="94564">
                  <c:v>47282</c:v>
                </c:pt>
                <c:pt idx="94565">
                  <c:v>47282.5</c:v>
                </c:pt>
                <c:pt idx="94566">
                  <c:v>47283</c:v>
                </c:pt>
                <c:pt idx="94567">
                  <c:v>47283.5</c:v>
                </c:pt>
                <c:pt idx="94568">
                  <c:v>47284</c:v>
                </c:pt>
                <c:pt idx="94569">
                  <c:v>47284.5</c:v>
                </c:pt>
                <c:pt idx="94570">
                  <c:v>47285</c:v>
                </c:pt>
                <c:pt idx="94571">
                  <c:v>47285.5</c:v>
                </c:pt>
                <c:pt idx="94572">
                  <c:v>47286</c:v>
                </c:pt>
                <c:pt idx="94573">
                  <c:v>47286.5</c:v>
                </c:pt>
                <c:pt idx="94574">
                  <c:v>47287</c:v>
                </c:pt>
                <c:pt idx="94575">
                  <c:v>47287.5</c:v>
                </c:pt>
                <c:pt idx="94576">
                  <c:v>47288</c:v>
                </c:pt>
                <c:pt idx="94577">
                  <c:v>47288.5</c:v>
                </c:pt>
                <c:pt idx="94578">
                  <c:v>47289</c:v>
                </c:pt>
                <c:pt idx="94579">
                  <c:v>47289.5</c:v>
                </c:pt>
                <c:pt idx="94580">
                  <c:v>47290</c:v>
                </c:pt>
                <c:pt idx="94581">
                  <c:v>47290.5</c:v>
                </c:pt>
                <c:pt idx="94582">
                  <c:v>47291</c:v>
                </c:pt>
                <c:pt idx="94583">
                  <c:v>47291.5</c:v>
                </c:pt>
                <c:pt idx="94584">
                  <c:v>47292</c:v>
                </c:pt>
                <c:pt idx="94585">
                  <c:v>47292.5</c:v>
                </c:pt>
                <c:pt idx="94586">
                  <c:v>47293</c:v>
                </c:pt>
                <c:pt idx="94587">
                  <c:v>47293.5</c:v>
                </c:pt>
                <c:pt idx="94588">
                  <c:v>47294</c:v>
                </c:pt>
                <c:pt idx="94589">
                  <c:v>47294.5</c:v>
                </c:pt>
                <c:pt idx="94590">
                  <c:v>47295</c:v>
                </c:pt>
                <c:pt idx="94591">
                  <c:v>47295.5</c:v>
                </c:pt>
                <c:pt idx="94592">
                  <c:v>47296</c:v>
                </c:pt>
                <c:pt idx="94593">
                  <c:v>47296.5</c:v>
                </c:pt>
                <c:pt idx="94594">
                  <c:v>47297</c:v>
                </c:pt>
                <c:pt idx="94595">
                  <c:v>47297.5</c:v>
                </c:pt>
                <c:pt idx="94596">
                  <c:v>47298</c:v>
                </c:pt>
                <c:pt idx="94597">
                  <c:v>47298.5</c:v>
                </c:pt>
                <c:pt idx="94598">
                  <c:v>47299</c:v>
                </c:pt>
                <c:pt idx="94599">
                  <c:v>47299.5</c:v>
                </c:pt>
                <c:pt idx="94600">
                  <c:v>47300</c:v>
                </c:pt>
                <c:pt idx="94601">
                  <c:v>47300.5</c:v>
                </c:pt>
                <c:pt idx="94602">
                  <c:v>47301</c:v>
                </c:pt>
                <c:pt idx="94603">
                  <c:v>47301.5</c:v>
                </c:pt>
                <c:pt idx="94604">
                  <c:v>47302</c:v>
                </c:pt>
                <c:pt idx="94605">
                  <c:v>47302.5</c:v>
                </c:pt>
                <c:pt idx="94606">
                  <c:v>47303</c:v>
                </c:pt>
                <c:pt idx="94607">
                  <c:v>47303.5</c:v>
                </c:pt>
                <c:pt idx="94608">
                  <c:v>47304</c:v>
                </c:pt>
                <c:pt idx="94609">
                  <c:v>47304.5</c:v>
                </c:pt>
                <c:pt idx="94610">
                  <c:v>47305</c:v>
                </c:pt>
                <c:pt idx="94611">
                  <c:v>47305.5</c:v>
                </c:pt>
                <c:pt idx="94612">
                  <c:v>47306</c:v>
                </c:pt>
                <c:pt idx="94613">
                  <c:v>47306.5</c:v>
                </c:pt>
                <c:pt idx="94614">
                  <c:v>47307</c:v>
                </c:pt>
                <c:pt idx="94615">
                  <c:v>47307.5</c:v>
                </c:pt>
                <c:pt idx="94616">
                  <c:v>47308</c:v>
                </c:pt>
                <c:pt idx="94617">
                  <c:v>47308.5</c:v>
                </c:pt>
                <c:pt idx="94618">
                  <c:v>47309</c:v>
                </c:pt>
                <c:pt idx="94619">
                  <c:v>47309.5</c:v>
                </c:pt>
                <c:pt idx="94620">
                  <c:v>47310</c:v>
                </c:pt>
                <c:pt idx="94621">
                  <c:v>47310.5</c:v>
                </c:pt>
                <c:pt idx="94622">
                  <c:v>47311</c:v>
                </c:pt>
                <c:pt idx="94623">
                  <c:v>47311.5</c:v>
                </c:pt>
                <c:pt idx="94624">
                  <c:v>47312</c:v>
                </c:pt>
                <c:pt idx="94625">
                  <c:v>47312.5</c:v>
                </c:pt>
                <c:pt idx="94626">
                  <c:v>47313</c:v>
                </c:pt>
                <c:pt idx="94627">
                  <c:v>47313.5</c:v>
                </c:pt>
                <c:pt idx="94628">
                  <c:v>47314</c:v>
                </c:pt>
                <c:pt idx="94629">
                  <c:v>47314.5</c:v>
                </c:pt>
                <c:pt idx="94630">
                  <c:v>47315</c:v>
                </c:pt>
                <c:pt idx="94631">
                  <c:v>47315.5</c:v>
                </c:pt>
                <c:pt idx="94632">
                  <c:v>47316</c:v>
                </c:pt>
                <c:pt idx="94633">
                  <c:v>47316.5</c:v>
                </c:pt>
                <c:pt idx="94634">
                  <c:v>47317</c:v>
                </c:pt>
                <c:pt idx="94635">
                  <c:v>47317.5</c:v>
                </c:pt>
                <c:pt idx="94636">
                  <c:v>47318</c:v>
                </c:pt>
                <c:pt idx="94637">
                  <c:v>47318.5</c:v>
                </c:pt>
                <c:pt idx="94638">
                  <c:v>47319</c:v>
                </c:pt>
                <c:pt idx="94639">
                  <c:v>47319.5</c:v>
                </c:pt>
                <c:pt idx="94640">
                  <c:v>47320</c:v>
                </c:pt>
                <c:pt idx="94641">
                  <c:v>47320.5</c:v>
                </c:pt>
                <c:pt idx="94642">
                  <c:v>47321</c:v>
                </c:pt>
                <c:pt idx="94643">
                  <c:v>47321.5</c:v>
                </c:pt>
                <c:pt idx="94644">
                  <c:v>47322</c:v>
                </c:pt>
                <c:pt idx="94645">
                  <c:v>47322.5</c:v>
                </c:pt>
                <c:pt idx="94646">
                  <c:v>47323</c:v>
                </c:pt>
                <c:pt idx="94647">
                  <c:v>47323.5</c:v>
                </c:pt>
                <c:pt idx="94648">
                  <c:v>47324</c:v>
                </c:pt>
                <c:pt idx="94649">
                  <c:v>47324.5</c:v>
                </c:pt>
                <c:pt idx="94650">
                  <c:v>47325</c:v>
                </c:pt>
                <c:pt idx="94651">
                  <c:v>47325.5</c:v>
                </c:pt>
                <c:pt idx="94652">
                  <c:v>47326</c:v>
                </c:pt>
                <c:pt idx="94653">
                  <c:v>47326.5</c:v>
                </c:pt>
                <c:pt idx="94654">
                  <c:v>47327</c:v>
                </c:pt>
                <c:pt idx="94655">
                  <c:v>47327.5</c:v>
                </c:pt>
                <c:pt idx="94656">
                  <c:v>47328</c:v>
                </c:pt>
                <c:pt idx="94657">
                  <c:v>47328.5</c:v>
                </c:pt>
                <c:pt idx="94658">
                  <c:v>47329</c:v>
                </c:pt>
                <c:pt idx="94659">
                  <c:v>47329.5</c:v>
                </c:pt>
                <c:pt idx="94660">
                  <c:v>47330</c:v>
                </c:pt>
                <c:pt idx="94661">
                  <c:v>47330.5</c:v>
                </c:pt>
                <c:pt idx="94662">
                  <c:v>47331</c:v>
                </c:pt>
                <c:pt idx="94663">
                  <c:v>47331.5</c:v>
                </c:pt>
                <c:pt idx="94664">
                  <c:v>47332</c:v>
                </c:pt>
                <c:pt idx="94665">
                  <c:v>47332.5</c:v>
                </c:pt>
                <c:pt idx="94666">
                  <c:v>47333</c:v>
                </c:pt>
                <c:pt idx="94667">
                  <c:v>47333.5</c:v>
                </c:pt>
                <c:pt idx="94668">
                  <c:v>47334</c:v>
                </c:pt>
                <c:pt idx="94669">
                  <c:v>47334.5</c:v>
                </c:pt>
                <c:pt idx="94670">
                  <c:v>47335</c:v>
                </c:pt>
                <c:pt idx="94671">
                  <c:v>47335.5</c:v>
                </c:pt>
                <c:pt idx="94672">
                  <c:v>47336</c:v>
                </c:pt>
                <c:pt idx="94673">
                  <c:v>47336.5</c:v>
                </c:pt>
                <c:pt idx="94674">
                  <c:v>47337</c:v>
                </c:pt>
                <c:pt idx="94675">
                  <c:v>47337.5</c:v>
                </c:pt>
                <c:pt idx="94676">
                  <c:v>47338</c:v>
                </c:pt>
                <c:pt idx="94677">
                  <c:v>47338.5</c:v>
                </c:pt>
                <c:pt idx="94678">
                  <c:v>47339</c:v>
                </c:pt>
                <c:pt idx="94679">
                  <c:v>47339.5</c:v>
                </c:pt>
                <c:pt idx="94680">
                  <c:v>47340</c:v>
                </c:pt>
                <c:pt idx="94681">
                  <c:v>47340.5</c:v>
                </c:pt>
                <c:pt idx="94682">
                  <c:v>47341</c:v>
                </c:pt>
                <c:pt idx="94683">
                  <c:v>47341.5</c:v>
                </c:pt>
                <c:pt idx="94684">
                  <c:v>47342</c:v>
                </c:pt>
                <c:pt idx="94685">
                  <c:v>47342.5</c:v>
                </c:pt>
                <c:pt idx="94686">
                  <c:v>47343</c:v>
                </c:pt>
                <c:pt idx="94687">
                  <c:v>47343.5</c:v>
                </c:pt>
                <c:pt idx="94688">
                  <c:v>47344</c:v>
                </c:pt>
                <c:pt idx="94689">
                  <c:v>47344.5</c:v>
                </c:pt>
                <c:pt idx="94690">
                  <c:v>47345</c:v>
                </c:pt>
                <c:pt idx="94691">
                  <c:v>47345.5</c:v>
                </c:pt>
                <c:pt idx="94692">
                  <c:v>47346</c:v>
                </c:pt>
                <c:pt idx="94693">
                  <c:v>47346.5</c:v>
                </c:pt>
                <c:pt idx="94694">
                  <c:v>47347</c:v>
                </c:pt>
                <c:pt idx="94695">
                  <c:v>47347.5</c:v>
                </c:pt>
                <c:pt idx="94696">
                  <c:v>47348</c:v>
                </c:pt>
                <c:pt idx="94697">
                  <c:v>47348.5</c:v>
                </c:pt>
                <c:pt idx="94698">
                  <c:v>47349</c:v>
                </c:pt>
                <c:pt idx="94699">
                  <c:v>47349.5</c:v>
                </c:pt>
                <c:pt idx="94700">
                  <c:v>47350</c:v>
                </c:pt>
                <c:pt idx="94701">
                  <c:v>47350.5</c:v>
                </c:pt>
                <c:pt idx="94702">
                  <c:v>47351</c:v>
                </c:pt>
                <c:pt idx="94703">
                  <c:v>47351.5</c:v>
                </c:pt>
                <c:pt idx="94704">
                  <c:v>47352</c:v>
                </c:pt>
                <c:pt idx="94705">
                  <c:v>47352.5</c:v>
                </c:pt>
                <c:pt idx="94706">
                  <c:v>47353</c:v>
                </c:pt>
                <c:pt idx="94707">
                  <c:v>47353.5</c:v>
                </c:pt>
                <c:pt idx="94708">
                  <c:v>47354</c:v>
                </c:pt>
                <c:pt idx="94709">
                  <c:v>47354.5</c:v>
                </c:pt>
                <c:pt idx="94710">
                  <c:v>47355</c:v>
                </c:pt>
                <c:pt idx="94711">
                  <c:v>47355.5</c:v>
                </c:pt>
                <c:pt idx="94712">
                  <c:v>47356</c:v>
                </c:pt>
                <c:pt idx="94713">
                  <c:v>47356.5</c:v>
                </c:pt>
                <c:pt idx="94714">
                  <c:v>47357</c:v>
                </c:pt>
                <c:pt idx="94715">
                  <c:v>47357.5</c:v>
                </c:pt>
                <c:pt idx="94716">
                  <c:v>47358</c:v>
                </c:pt>
                <c:pt idx="94717">
                  <c:v>47358.5</c:v>
                </c:pt>
                <c:pt idx="94718">
                  <c:v>47359</c:v>
                </c:pt>
                <c:pt idx="94719">
                  <c:v>47359.5</c:v>
                </c:pt>
                <c:pt idx="94720">
                  <c:v>47360</c:v>
                </c:pt>
                <c:pt idx="94721">
                  <c:v>47360.5</c:v>
                </c:pt>
                <c:pt idx="94722">
                  <c:v>47361</c:v>
                </c:pt>
                <c:pt idx="94723">
                  <c:v>47361.5</c:v>
                </c:pt>
                <c:pt idx="94724">
                  <c:v>47362</c:v>
                </c:pt>
                <c:pt idx="94725">
                  <c:v>47362.5</c:v>
                </c:pt>
                <c:pt idx="94726">
                  <c:v>47363</c:v>
                </c:pt>
                <c:pt idx="94727">
                  <c:v>47363.5</c:v>
                </c:pt>
                <c:pt idx="94728">
                  <c:v>47364</c:v>
                </c:pt>
                <c:pt idx="94729">
                  <c:v>47364.5</c:v>
                </c:pt>
                <c:pt idx="94730">
                  <c:v>47365</c:v>
                </c:pt>
                <c:pt idx="94731">
                  <c:v>47365.5</c:v>
                </c:pt>
                <c:pt idx="94732">
                  <c:v>47366</c:v>
                </c:pt>
                <c:pt idx="94733">
                  <c:v>47366.5</c:v>
                </c:pt>
                <c:pt idx="94734">
                  <c:v>47367</c:v>
                </c:pt>
                <c:pt idx="94735">
                  <c:v>47367.5</c:v>
                </c:pt>
                <c:pt idx="94736">
                  <c:v>47368</c:v>
                </c:pt>
                <c:pt idx="94737">
                  <c:v>47368.5</c:v>
                </c:pt>
                <c:pt idx="94738">
                  <c:v>47369</c:v>
                </c:pt>
                <c:pt idx="94739">
                  <c:v>47369.5</c:v>
                </c:pt>
                <c:pt idx="94740">
                  <c:v>47370</c:v>
                </c:pt>
                <c:pt idx="94741">
                  <c:v>47370.5</c:v>
                </c:pt>
                <c:pt idx="94742">
                  <c:v>47371</c:v>
                </c:pt>
                <c:pt idx="94743">
                  <c:v>47371.5</c:v>
                </c:pt>
                <c:pt idx="94744">
                  <c:v>47372</c:v>
                </c:pt>
                <c:pt idx="94745">
                  <c:v>47372.5</c:v>
                </c:pt>
                <c:pt idx="94746">
                  <c:v>47373</c:v>
                </c:pt>
                <c:pt idx="94747">
                  <c:v>47373.5</c:v>
                </c:pt>
                <c:pt idx="94748">
                  <c:v>47374</c:v>
                </c:pt>
                <c:pt idx="94749">
                  <c:v>47374.5</c:v>
                </c:pt>
                <c:pt idx="94750">
                  <c:v>47375</c:v>
                </c:pt>
                <c:pt idx="94751">
                  <c:v>47375.5</c:v>
                </c:pt>
                <c:pt idx="94752">
                  <c:v>47376</c:v>
                </c:pt>
                <c:pt idx="94753">
                  <c:v>47376.5</c:v>
                </c:pt>
                <c:pt idx="94754">
                  <c:v>47377</c:v>
                </c:pt>
                <c:pt idx="94755">
                  <c:v>47377.5</c:v>
                </c:pt>
                <c:pt idx="94756">
                  <c:v>47378</c:v>
                </c:pt>
                <c:pt idx="94757">
                  <c:v>47378.5</c:v>
                </c:pt>
                <c:pt idx="94758">
                  <c:v>47379</c:v>
                </c:pt>
                <c:pt idx="94759">
                  <c:v>47379.5</c:v>
                </c:pt>
                <c:pt idx="94760">
                  <c:v>47380</c:v>
                </c:pt>
                <c:pt idx="94761">
                  <c:v>47380.5</c:v>
                </c:pt>
                <c:pt idx="94762">
                  <c:v>47381</c:v>
                </c:pt>
                <c:pt idx="94763">
                  <c:v>47381.5</c:v>
                </c:pt>
                <c:pt idx="94764">
                  <c:v>47382</c:v>
                </c:pt>
                <c:pt idx="94765">
                  <c:v>47382.5</c:v>
                </c:pt>
                <c:pt idx="94766">
                  <c:v>47383</c:v>
                </c:pt>
                <c:pt idx="94767">
                  <c:v>47383.5</c:v>
                </c:pt>
                <c:pt idx="94768">
                  <c:v>47384</c:v>
                </c:pt>
                <c:pt idx="94769">
                  <c:v>47384.5</c:v>
                </c:pt>
                <c:pt idx="94770">
                  <c:v>47385</c:v>
                </c:pt>
                <c:pt idx="94771">
                  <c:v>47385.5</c:v>
                </c:pt>
                <c:pt idx="94772">
                  <c:v>47386</c:v>
                </c:pt>
                <c:pt idx="94773">
                  <c:v>47386.5</c:v>
                </c:pt>
                <c:pt idx="94774">
                  <c:v>47387</c:v>
                </c:pt>
                <c:pt idx="94775">
                  <c:v>47387.5</c:v>
                </c:pt>
                <c:pt idx="94776">
                  <c:v>47388</c:v>
                </c:pt>
                <c:pt idx="94777">
                  <c:v>47388.5</c:v>
                </c:pt>
                <c:pt idx="94778">
                  <c:v>47389</c:v>
                </c:pt>
                <c:pt idx="94779">
                  <c:v>47389.5</c:v>
                </c:pt>
                <c:pt idx="94780">
                  <c:v>47390</c:v>
                </c:pt>
                <c:pt idx="94781">
                  <c:v>47390.5</c:v>
                </c:pt>
                <c:pt idx="94782">
                  <c:v>47391</c:v>
                </c:pt>
                <c:pt idx="94783">
                  <c:v>47391.5</c:v>
                </c:pt>
                <c:pt idx="94784">
                  <c:v>47392</c:v>
                </c:pt>
                <c:pt idx="94785">
                  <c:v>47392.5</c:v>
                </c:pt>
                <c:pt idx="94786">
                  <c:v>47393</c:v>
                </c:pt>
                <c:pt idx="94787">
                  <c:v>47393.5</c:v>
                </c:pt>
                <c:pt idx="94788">
                  <c:v>47394</c:v>
                </c:pt>
                <c:pt idx="94789">
                  <c:v>47394.5</c:v>
                </c:pt>
                <c:pt idx="94790">
                  <c:v>47395</c:v>
                </c:pt>
                <c:pt idx="94791">
                  <c:v>47395.5</c:v>
                </c:pt>
                <c:pt idx="94792">
                  <c:v>47396</c:v>
                </c:pt>
                <c:pt idx="94793">
                  <c:v>47396.5</c:v>
                </c:pt>
                <c:pt idx="94794">
                  <c:v>47397</c:v>
                </c:pt>
                <c:pt idx="94795">
                  <c:v>47397.5</c:v>
                </c:pt>
                <c:pt idx="94796">
                  <c:v>47398</c:v>
                </c:pt>
                <c:pt idx="94797">
                  <c:v>47398.5</c:v>
                </c:pt>
                <c:pt idx="94798">
                  <c:v>47399</c:v>
                </c:pt>
                <c:pt idx="94799">
                  <c:v>47399.5</c:v>
                </c:pt>
                <c:pt idx="94800">
                  <c:v>47400</c:v>
                </c:pt>
                <c:pt idx="94801">
                  <c:v>47400.5</c:v>
                </c:pt>
                <c:pt idx="94802">
                  <c:v>47401</c:v>
                </c:pt>
                <c:pt idx="94803">
                  <c:v>47401.5</c:v>
                </c:pt>
                <c:pt idx="94804">
                  <c:v>47402</c:v>
                </c:pt>
                <c:pt idx="94805">
                  <c:v>47402.5</c:v>
                </c:pt>
                <c:pt idx="94806">
                  <c:v>47403</c:v>
                </c:pt>
                <c:pt idx="94807">
                  <c:v>47403.5</c:v>
                </c:pt>
                <c:pt idx="94808">
                  <c:v>47404</c:v>
                </c:pt>
                <c:pt idx="94809">
                  <c:v>47404.5</c:v>
                </c:pt>
                <c:pt idx="94810">
                  <c:v>47405</c:v>
                </c:pt>
                <c:pt idx="94811">
                  <c:v>47405.5</c:v>
                </c:pt>
                <c:pt idx="94812">
                  <c:v>47406</c:v>
                </c:pt>
                <c:pt idx="94813">
                  <c:v>47406.5</c:v>
                </c:pt>
                <c:pt idx="94814">
                  <c:v>47407</c:v>
                </c:pt>
                <c:pt idx="94815">
                  <c:v>47407.5</c:v>
                </c:pt>
                <c:pt idx="94816">
                  <c:v>47408</c:v>
                </c:pt>
                <c:pt idx="94817">
                  <c:v>47408.5</c:v>
                </c:pt>
                <c:pt idx="94818">
                  <c:v>47409</c:v>
                </c:pt>
                <c:pt idx="94819">
                  <c:v>47409.5</c:v>
                </c:pt>
                <c:pt idx="94820">
                  <c:v>47410</c:v>
                </c:pt>
                <c:pt idx="94821">
                  <c:v>47410.5</c:v>
                </c:pt>
                <c:pt idx="94822">
                  <c:v>47411</c:v>
                </c:pt>
                <c:pt idx="94823">
                  <c:v>47411.5</c:v>
                </c:pt>
                <c:pt idx="94824">
                  <c:v>47412</c:v>
                </c:pt>
                <c:pt idx="94825">
                  <c:v>47412.5</c:v>
                </c:pt>
                <c:pt idx="94826">
                  <c:v>47413</c:v>
                </c:pt>
                <c:pt idx="94827">
                  <c:v>47413.5</c:v>
                </c:pt>
                <c:pt idx="94828">
                  <c:v>47414</c:v>
                </c:pt>
                <c:pt idx="94829">
                  <c:v>47414.5</c:v>
                </c:pt>
                <c:pt idx="94830">
                  <c:v>47415</c:v>
                </c:pt>
                <c:pt idx="94831">
                  <c:v>47415.5</c:v>
                </c:pt>
                <c:pt idx="94832">
                  <c:v>47416</c:v>
                </c:pt>
                <c:pt idx="94833">
                  <c:v>47416.5</c:v>
                </c:pt>
                <c:pt idx="94834">
                  <c:v>47417</c:v>
                </c:pt>
                <c:pt idx="94835">
                  <c:v>47417.5</c:v>
                </c:pt>
                <c:pt idx="94836">
                  <c:v>47418</c:v>
                </c:pt>
                <c:pt idx="94837">
                  <c:v>47418.5</c:v>
                </c:pt>
                <c:pt idx="94838">
                  <c:v>47419</c:v>
                </c:pt>
                <c:pt idx="94839">
                  <c:v>47419.5</c:v>
                </c:pt>
                <c:pt idx="94840">
                  <c:v>47420</c:v>
                </c:pt>
                <c:pt idx="94841">
                  <c:v>47420.5</c:v>
                </c:pt>
                <c:pt idx="94842">
                  <c:v>47421</c:v>
                </c:pt>
                <c:pt idx="94843">
                  <c:v>47421.5</c:v>
                </c:pt>
                <c:pt idx="94844">
                  <c:v>47422</c:v>
                </c:pt>
                <c:pt idx="94845">
                  <c:v>47422.5</c:v>
                </c:pt>
                <c:pt idx="94846">
                  <c:v>47423</c:v>
                </c:pt>
                <c:pt idx="94847">
                  <c:v>47423.5</c:v>
                </c:pt>
                <c:pt idx="94848">
                  <c:v>47424</c:v>
                </c:pt>
                <c:pt idx="94849">
                  <c:v>47424.5</c:v>
                </c:pt>
                <c:pt idx="94850">
                  <c:v>47425</c:v>
                </c:pt>
                <c:pt idx="94851">
                  <c:v>47425.5</c:v>
                </c:pt>
                <c:pt idx="94852">
                  <c:v>47426</c:v>
                </c:pt>
                <c:pt idx="94853">
                  <c:v>47426.5</c:v>
                </c:pt>
                <c:pt idx="94854">
                  <c:v>47427</c:v>
                </c:pt>
                <c:pt idx="94855">
                  <c:v>47427.5</c:v>
                </c:pt>
                <c:pt idx="94856">
                  <c:v>47428</c:v>
                </c:pt>
                <c:pt idx="94857">
                  <c:v>47428.5</c:v>
                </c:pt>
                <c:pt idx="94858">
                  <c:v>47429</c:v>
                </c:pt>
                <c:pt idx="94859">
                  <c:v>47429.5</c:v>
                </c:pt>
                <c:pt idx="94860">
                  <c:v>47430</c:v>
                </c:pt>
                <c:pt idx="94861">
                  <c:v>47430.5</c:v>
                </c:pt>
                <c:pt idx="94862">
                  <c:v>47431</c:v>
                </c:pt>
                <c:pt idx="94863">
                  <c:v>47431.5</c:v>
                </c:pt>
                <c:pt idx="94864">
                  <c:v>47432</c:v>
                </c:pt>
                <c:pt idx="94865">
                  <c:v>47432.5</c:v>
                </c:pt>
                <c:pt idx="94866">
                  <c:v>47433</c:v>
                </c:pt>
                <c:pt idx="94867">
                  <c:v>47433.5</c:v>
                </c:pt>
                <c:pt idx="94868">
                  <c:v>47434</c:v>
                </c:pt>
                <c:pt idx="94869">
                  <c:v>47434.5</c:v>
                </c:pt>
                <c:pt idx="94870">
                  <c:v>47435</c:v>
                </c:pt>
                <c:pt idx="94871">
                  <c:v>47435.5</c:v>
                </c:pt>
                <c:pt idx="94872">
                  <c:v>47436</c:v>
                </c:pt>
                <c:pt idx="94873">
                  <c:v>47436.5</c:v>
                </c:pt>
                <c:pt idx="94874">
                  <c:v>47437</c:v>
                </c:pt>
                <c:pt idx="94875">
                  <c:v>47437.5</c:v>
                </c:pt>
                <c:pt idx="94876">
                  <c:v>47438</c:v>
                </c:pt>
                <c:pt idx="94877">
                  <c:v>47438.5</c:v>
                </c:pt>
                <c:pt idx="94878">
                  <c:v>47439</c:v>
                </c:pt>
                <c:pt idx="94879">
                  <c:v>47439.5</c:v>
                </c:pt>
                <c:pt idx="94880">
                  <c:v>47440</c:v>
                </c:pt>
                <c:pt idx="94881">
                  <c:v>47440.5</c:v>
                </c:pt>
                <c:pt idx="94882">
                  <c:v>47441</c:v>
                </c:pt>
                <c:pt idx="94883">
                  <c:v>47441.5</c:v>
                </c:pt>
                <c:pt idx="94884">
                  <c:v>47442</c:v>
                </c:pt>
                <c:pt idx="94885">
                  <c:v>47442.5</c:v>
                </c:pt>
                <c:pt idx="94886">
                  <c:v>47443</c:v>
                </c:pt>
                <c:pt idx="94887">
                  <c:v>47443.5</c:v>
                </c:pt>
                <c:pt idx="94888">
                  <c:v>47444</c:v>
                </c:pt>
                <c:pt idx="94889">
                  <c:v>47444.5</c:v>
                </c:pt>
                <c:pt idx="94890">
                  <c:v>47445</c:v>
                </c:pt>
                <c:pt idx="94891">
                  <c:v>47445.5</c:v>
                </c:pt>
                <c:pt idx="94892">
                  <c:v>47446</c:v>
                </c:pt>
                <c:pt idx="94893">
                  <c:v>47446.5</c:v>
                </c:pt>
                <c:pt idx="94894">
                  <c:v>47447</c:v>
                </c:pt>
                <c:pt idx="94895">
                  <c:v>47447.5</c:v>
                </c:pt>
                <c:pt idx="94896">
                  <c:v>47448</c:v>
                </c:pt>
                <c:pt idx="94897">
                  <c:v>47448.5</c:v>
                </c:pt>
                <c:pt idx="94898">
                  <c:v>47449</c:v>
                </c:pt>
                <c:pt idx="94899">
                  <c:v>47449.5</c:v>
                </c:pt>
                <c:pt idx="94900">
                  <c:v>47450</c:v>
                </c:pt>
                <c:pt idx="94901">
                  <c:v>47450.5</c:v>
                </c:pt>
                <c:pt idx="94902">
                  <c:v>47451</c:v>
                </c:pt>
                <c:pt idx="94903">
                  <c:v>47451.5</c:v>
                </c:pt>
                <c:pt idx="94904">
                  <c:v>47452</c:v>
                </c:pt>
                <c:pt idx="94905">
                  <c:v>47452.5</c:v>
                </c:pt>
                <c:pt idx="94906">
                  <c:v>47453</c:v>
                </c:pt>
                <c:pt idx="94907">
                  <c:v>47453.5</c:v>
                </c:pt>
                <c:pt idx="94908">
                  <c:v>47454</c:v>
                </c:pt>
                <c:pt idx="94909">
                  <c:v>47454.5</c:v>
                </c:pt>
                <c:pt idx="94910">
                  <c:v>47455</c:v>
                </c:pt>
                <c:pt idx="94911">
                  <c:v>47455.5</c:v>
                </c:pt>
                <c:pt idx="94912">
                  <c:v>47456</c:v>
                </c:pt>
                <c:pt idx="94913">
                  <c:v>47456.5</c:v>
                </c:pt>
                <c:pt idx="94914">
                  <c:v>47457</c:v>
                </c:pt>
                <c:pt idx="94915">
                  <c:v>47457.5</c:v>
                </c:pt>
                <c:pt idx="94916">
                  <c:v>47458</c:v>
                </c:pt>
                <c:pt idx="94917">
                  <c:v>47458.5</c:v>
                </c:pt>
                <c:pt idx="94918">
                  <c:v>47459</c:v>
                </c:pt>
                <c:pt idx="94919">
                  <c:v>47459.5</c:v>
                </c:pt>
                <c:pt idx="94920">
                  <c:v>47460</c:v>
                </c:pt>
                <c:pt idx="94921">
                  <c:v>47460.5</c:v>
                </c:pt>
                <c:pt idx="94922">
                  <c:v>47461</c:v>
                </c:pt>
                <c:pt idx="94923">
                  <c:v>47461.5</c:v>
                </c:pt>
                <c:pt idx="94924">
                  <c:v>47462</c:v>
                </c:pt>
                <c:pt idx="94925">
                  <c:v>47462.5</c:v>
                </c:pt>
                <c:pt idx="94926">
                  <c:v>47463</c:v>
                </c:pt>
                <c:pt idx="94927">
                  <c:v>47463.5</c:v>
                </c:pt>
                <c:pt idx="94928">
                  <c:v>47464</c:v>
                </c:pt>
                <c:pt idx="94929">
                  <c:v>47464.5</c:v>
                </c:pt>
                <c:pt idx="94930">
                  <c:v>47465</c:v>
                </c:pt>
                <c:pt idx="94931">
                  <c:v>47465.5</c:v>
                </c:pt>
                <c:pt idx="94932">
                  <c:v>47466</c:v>
                </c:pt>
                <c:pt idx="94933">
                  <c:v>47466.5</c:v>
                </c:pt>
                <c:pt idx="94934">
                  <c:v>47467</c:v>
                </c:pt>
                <c:pt idx="94935">
                  <c:v>47467.5</c:v>
                </c:pt>
                <c:pt idx="94936">
                  <c:v>47468</c:v>
                </c:pt>
                <c:pt idx="94937">
                  <c:v>47468.5</c:v>
                </c:pt>
                <c:pt idx="94938">
                  <c:v>47469</c:v>
                </c:pt>
                <c:pt idx="94939">
                  <c:v>47469.5</c:v>
                </c:pt>
                <c:pt idx="94940">
                  <c:v>47470</c:v>
                </c:pt>
                <c:pt idx="94941">
                  <c:v>47470.5</c:v>
                </c:pt>
                <c:pt idx="94942">
                  <c:v>47471</c:v>
                </c:pt>
                <c:pt idx="94943">
                  <c:v>47471.5</c:v>
                </c:pt>
                <c:pt idx="94944">
                  <c:v>47472</c:v>
                </c:pt>
                <c:pt idx="94945">
                  <c:v>47472.5</c:v>
                </c:pt>
                <c:pt idx="94946">
                  <c:v>47473</c:v>
                </c:pt>
                <c:pt idx="94947">
                  <c:v>47473.5</c:v>
                </c:pt>
                <c:pt idx="94948">
                  <c:v>47474</c:v>
                </c:pt>
                <c:pt idx="94949">
                  <c:v>47474.5</c:v>
                </c:pt>
                <c:pt idx="94950">
                  <c:v>47475</c:v>
                </c:pt>
                <c:pt idx="94951">
                  <c:v>47475.5</c:v>
                </c:pt>
                <c:pt idx="94952">
                  <c:v>47476</c:v>
                </c:pt>
                <c:pt idx="94953">
                  <c:v>47476.5</c:v>
                </c:pt>
                <c:pt idx="94954">
                  <c:v>47477</c:v>
                </c:pt>
                <c:pt idx="94955">
                  <c:v>47477.5</c:v>
                </c:pt>
                <c:pt idx="94956">
                  <c:v>47478</c:v>
                </c:pt>
                <c:pt idx="94957">
                  <c:v>47478.5</c:v>
                </c:pt>
                <c:pt idx="94958">
                  <c:v>47479</c:v>
                </c:pt>
                <c:pt idx="94959">
                  <c:v>47479.5</c:v>
                </c:pt>
                <c:pt idx="94960">
                  <c:v>47480</c:v>
                </c:pt>
                <c:pt idx="94961">
                  <c:v>47480.5</c:v>
                </c:pt>
                <c:pt idx="94962">
                  <c:v>47481</c:v>
                </c:pt>
                <c:pt idx="94963">
                  <c:v>47481.5</c:v>
                </c:pt>
                <c:pt idx="94964">
                  <c:v>47482</c:v>
                </c:pt>
                <c:pt idx="94965">
                  <c:v>47482.5</c:v>
                </c:pt>
                <c:pt idx="94966">
                  <c:v>47483</c:v>
                </c:pt>
                <c:pt idx="94967">
                  <c:v>47483.5</c:v>
                </c:pt>
                <c:pt idx="94968">
                  <c:v>47484</c:v>
                </c:pt>
                <c:pt idx="94969">
                  <c:v>47484.5</c:v>
                </c:pt>
                <c:pt idx="94970">
                  <c:v>47485</c:v>
                </c:pt>
                <c:pt idx="94971">
                  <c:v>47485.5</c:v>
                </c:pt>
                <c:pt idx="94972">
                  <c:v>47486</c:v>
                </c:pt>
                <c:pt idx="94973">
                  <c:v>47486.5</c:v>
                </c:pt>
                <c:pt idx="94974">
                  <c:v>47487</c:v>
                </c:pt>
                <c:pt idx="94975">
                  <c:v>47487.5</c:v>
                </c:pt>
                <c:pt idx="94976">
                  <c:v>47488</c:v>
                </c:pt>
                <c:pt idx="94977">
                  <c:v>47488.5</c:v>
                </c:pt>
                <c:pt idx="94978">
                  <c:v>47489</c:v>
                </c:pt>
                <c:pt idx="94979">
                  <c:v>47489.5</c:v>
                </c:pt>
                <c:pt idx="94980">
                  <c:v>47490</c:v>
                </c:pt>
                <c:pt idx="94981">
                  <c:v>47490.5</c:v>
                </c:pt>
                <c:pt idx="94982">
                  <c:v>47491</c:v>
                </c:pt>
                <c:pt idx="94983">
                  <c:v>47491.5</c:v>
                </c:pt>
                <c:pt idx="94984">
                  <c:v>47492</c:v>
                </c:pt>
                <c:pt idx="94985">
                  <c:v>47492.5</c:v>
                </c:pt>
                <c:pt idx="94986">
                  <c:v>47493</c:v>
                </c:pt>
                <c:pt idx="94987">
                  <c:v>47493.5</c:v>
                </c:pt>
                <c:pt idx="94988">
                  <c:v>47494</c:v>
                </c:pt>
                <c:pt idx="94989">
                  <c:v>47494.5</c:v>
                </c:pt>
                <c:pt idx="94990">
                  <c:v>47495</c:v>
                </c:pt>
                <c:pt idx="94991">
                  <c:v>47495.5</c:v>
                </c:pt>
                <c:pt idx="94992">
                  <c:v>47496</c:v>
                </c:pt>
                <c:pt idx="94993">
                  <c:v>47496.5</c:v>
                </c:pt>
                <c:pt idx="94994">
                  <c:v>47497</c:v>
                </c:pt>
                <c:pt idx="94995">
                  <c:v>47497.5</c:v>
                </c:pt>
                <c:pt idx="94996">
                  <c:v>47498</c:v>
                </c:pt>
                <c:pt idx="94997">
                  <c:v>47498.5</c:v>
                </c:pt>
                <c:pt idx="94998">
                  <c:v>47499</c:v>
                </c:pt>
                <c:pt idx="94999">
                  <c:v>47499.5</c:v>
                </c:pt>
                <c:pt idx="95000">
                  <c:v>47500</c:v>
                </c:pt>
                <c:pt idx="95001">
                  <c:v>47500.5</c:v>
                </c:pt>
                <c:pt idx="95002">
                  <c:v>47501</c:v>
                </c:pt>
                <c:pt idx="95003">
                  <c:v>47501.5</c:v>
                </c:pt>
                <c:pt idx="95004">
                  <c:v>47502</c:v>
                </c:pt>
                <c:pt idx="95005">
                  <c:v>47502.5</c:v>
                </c:pt>
                <c:pt idx="95006">
                  <c:v>47503</c:v>
                </c:pt>
                <c:pt idx="95007">
                  <c:v>47503.5</c:v>
                </c:pt>
                <c:pt idx="95008">
                  <c:v>47504</c:v>
                </c:pt>
                <c:pt idx="95009">
                  <c:v>47504.5</c:v>
                </c:pt>
                <c:pt idx="95010">
                  <c:v>47505</c:v>
                </c:pt>
                <c:pt idx="95011">
                  <c:v>47505.5</c:v>
                </c:pt>
                <c:pt idx="95012">
                  <c:v>47506</c:v>
                </c:pt>
                <c:pt idx="95013">
                  <c:v>47506.5</c:v>
                </c:pt>
                <c:pt idx="95014">
                  <c:v>47507</c:v>
                </c:pt>
                <c:pt idx="95015">
                  <c:v>47507.5</c:v>
                </c:pt>
                <c:pt idx="95016">
                  <c:v>47508</c:v>
                </c:pt>
                <c:pt idx="95017">
                  <c:v>47508.5</c:v>
                </c:pt>
                <c:pt idx="95018">
                  <c:v>47509</c:v>
                </c:pt>
                <c:pt idx="95019">
                  <c:v>47509.5</c:v>
                </c:pt>
                <c:pt idx="95020">
                  <c:v>47510</c:v>
                </c:pt>
                <c:pt idx="95021">
                  <c:v>47510.5</c:v>
                </c:pt>
                <c:pt idx="95022">
                  <c:v>47511</c:v>
                </c:pt>
                <c:pt idx="95023">
                  <c:v>47511.5</c:v>
                </c:pt>
                <c:pt idx="95024">
                  <c:v>47512</c:v>
                </c:pt>
                <c:pt idx="95025">
                  <c:v>47512.5</c:v>
                </c:pt>
                <c:pt idx="95026">
                  <c:v>47513</c:v>
                </c:pt>
                <c:pt idx="95027">
                  <c:v>47513.5</c:v>
                </c:pt>
                <c:pt idx="95028">
                  <c:v>47514</c:v>
                </c:pt>
                <c:pt idx="95029">
                  <c:v>47514.5</c:v>
                </c:pt>
                <c:pt idx="95030">
                  <c:v>47515</c:v>
                </c:pt>
                <c:pt idx="95031">
                  <c:v>47515.5</c:v>
                </c:pt>
                <c:pt idx="95032">
                  <c:v>47516</c:v>
                </c:pt>
                <c:pt idx="95033">
                  <c:v>47516.5</c:v>
                </c:pt>
                <c:pt idx="95034">
                  <c:v>47517</c:v>
                </c:pt>
                <c:pt idx="95035">
                  <c:v>47517.5</c:v>
                </c:pt>
                <c:pt idx="95036">
                  <c:v>47518</c:v>
                </c:pt>
                <c:pt idx="95037">
                  <c:v>47518.5</c:v>
                </c:pt>
                <c:pt idx="95038">
                  <c:v>47519</c:v>
                </c:pt>
                <c:pt idx="95039">
                  <c:v>47519.5</c:v>
                </c:pt>
                <c:pt idx="95040">
                  <c:v>47520</c:v>
                </c:pt>
                <c:pt idx="95041">
                  <c:v>47520.5</c:v>
                </c:pt>
                <c:pt idx="95042">
                  <c:v>47521</c:v>
                </c:pt>
                <c:pt idx="95043">
                  <c:v>47521.5</c:v>
                </c:pt>
                <c:pt idx="95044">
                  <c:v>47522</c:v>
                </c:pt>
                <c:pt idx="95045">
                  <c:v>47522.5</c:v>
                </c:pt>
                <c:pt idx="95046">
                  <c:v>47523</c:v>
                </c:pt>
                <c:pt idx="95047">
                  <c:v>47523.5</c:v>
                </c:pt>
                <c:pt idx="95048">
                  <c:v>47524</c:v>
                </c:pt>
                <c:pt idx="95049">
                  <c:v>47524.5</c:v>
                </c:pt>
                <c:pt idx="95050">
                  <c:v>47525</c:v>
                </c:pt>
                <c:pt idx="95051">
                  <c:v>47525.5</c:v>
                </c:pt>
                <c:pt idx="95052">
                  <c:v>47526</c:v>
                </c:pt>
                <c:pt idx="95053">
                  <c:v>47526.5</c:v>
                </c:pt>
                <c:pt idx="95054">
                  <c:v>47527</c:v>
                </c:pt>
                <c:pt idx="95055">
                  <c:v>47527.5</c:v>
                </c:pt>
                <c:pt idx="95056">
                  <c:v>47528</c:v>
                </c:pt>
                <c:pt idx="95057">
                  <c:v>47528.5</c:v>
                </c:pt>
                <c:pt idx="95058">
                  <c:v>47529</c:v>
                </c:pt>
                <c:pt idx="95059">
                  <c:v>47529.5</c:v>
                </c:pt>
                <c:pt idx="95060">
                  <c:v>47530</c:v>
                </c:pt>
                <c:pt idx="95061">
                  <c:v>47530.5</c:v>
                </c:pt>
                <c:pt idx="95062">
                  <c:v>47531</c:v>
                </c:pt>
                <c:pt idx="95063">
                  <c:v>47531.5</c:v>
                </c:pt>
                <c:pt idx="95064">
                  <c:v>47532</c:v>
                </c:pt>
                <c:pt idx="95065">
                  <c:v>47532.5</c:v>
                </c:pt>
                <c:pt idx="95066">
                  <c:v>47533</c:v>
                </c:pt>
                <c:pt idx="95067">
                  <c:v>47533.5</c:v>
                </c:pt>
                <c:pt idx="95068">
                  <c:v>47534</c:v>
                </c:pt>
                <c:pt idx="95069">
                  <c:v>47534.5</c:v>
                </c:pt>
                <c:pt idx="95070">
                  <c:v>47535</c:v>
                </c:pt>
                <c:pt idx="95071">
                  <c:v>47535.5</c:v>
                </c:pt>
                <c:pt idx="95072">
                  <c:v>47536</c:v>
                </c:pt>
                <c:pt idx="95073">
                  <c:v>47536.5</c:v>
                </c:pt>
                <c:pt idx="95074">
                  <c:v>47537</c:v>
                </c:pt>
                <c:pt idx="95075">
                  <c:v>47537.5</c:v>
                </c:pt>
                <c:pt idx="95076">
                  <c:v>47538</c:v>
                </c:pt>
                <c:pt idx="95077">
                  <c:v>47538.5</c:v>
                </c:pt>
                <c:pt idx="95078">
                  <c:v>47539</c:v>
                </c:pt>
                <c:pt idx="95079">
                  <c:v>47539.5</c:v>
                </c:pt>
                <c:pt idx="95080">
                  <c:v>47540</c:v>
                </c:pt>
                <c:pt idx="95081">
                  <c:v>47540.5</c:v>
                </c:pt>
                <c:pt idx="95082">
                  <c:v>47541</c:v>
                </c:pt>
                <c:pt idx="95083">
                  <c:v>47541.5</c:v>
                </c:pt>
                <c:pt idx="95084">
                  <c:v>47542</c:v>
                </c:pt>
                <c:pt idx="95085">
                  <c:v>47542.5</c:v>
                </c:pt>
                <c:pt idx="95086">
                  <c:v>47543</c:v>
                </c:pt>
                <c:pt idx="95087">
                  <c:v>47543.5</c:v>
                </c:pt>
                <c:pt idx="95088">
                  <c:v>47544</c:v>
                </c:pt>
                <c:pt idx="95089">
                  <c:v>47544.5</c:v>
                </c:pt>
                <c:pt idx="95090">
                  <c:v>47545</c:v>
                </c:pt>
                <c:pt idx="95091">
                  <c:v>47545.5</c:v>
                </c:pt>
                <c:pt idx="95092">
                  <c:v>47546</c:v>
                </c:pt>
                <c:pt idx="95093">
                  <c:v>47546.5</c:v>
                </c:pt>
                <c:pt idx="95094">
                  <c:v>47547</c:v>
                </c:pt>
                <c:pt idx="95095">
                  <c:v>47547.5</c:v>
                </c:pt>
                <c:pt idx="95096">
                  <c:v>47548</c:v>
                </c:pt>
                <c:pt idx="95097">
                  <c:v>47548.5</c:v>
                </c:pt>
                <c:pt idx="95098">
                  <c:v>47549</c:v>
                </c:pt>
                <c:pt idx="95099">
                  <c:v>47549.5</c:v>
                </c:pt>
                <c:pt idx="95100">
                  <c:v>47550</c:v>
                </c:pt>
                <c:pt idx="95101">
                  <c:v>47550.5</c:v>
                </c:pt>
                <c:pt idx="95102">
                  <c:v>47551</c:v>
                </c:pt>
                <c:pt idx="95103">
                  <c:v>47551.5</c:v>
                </c:pt>
                <c:pt idx="95104">
                  <c:v>47552</c:v>
                </c:pt>
                <c:pt idx="95105">
                  <c:v>47552.5</c:v>
                </c:pt>
                <c:pt idx="95106">
                  <c:v>47553</c:v>
                </c:pt>
                <c:pt idx="95107">
                  <c:v>47553.5</c:v>
                </c:pt>
                <c:pt idx="95108">
                  <c:v>47554</c:v>
                </c:pt>
                <c:pt idx="95109">
                  <c:v>47554.5</c:v>
                </c:pt>
                <c:pt idx="95110">
                  <c:v>47555</c:v>
                </c:pt>
                <c:pt idx="95111">
                  <c:v>47555.5</c:v>
                </c:pt>
                <c:pt idx="95112">
                  <c:v>47556</c:v>
                </c:pt>
                <c:pt idx="95113">
                  <c:v>47556.5</c:v>
                </c:pt>
                <c:pt idx="95114">
                  <c:v>47557</c:v>
                </c:pt>
                <c:pt idx="95115">
                  <c:v>47557.5</c:v>
                </c:pt>
                <c:pt idx="95116">
                  <c:v>47558</c:v>
                </c:pt>
                <c:pt idx="95117">
                  <c:v>47558.5</c:v>
                </c:pt>
                <c:pt idx="95118">
                  <c:v>47559</c:v>
                </c:pt>
                <c:pt idx="95119">
                  <c:v>47559.5</c:v>
                </c:pt>
                <c:pt idx="95120">
                  <c:v>47560</c:v>
                </c:pt>
                <c:pt idx="95121">
                  <c:v>47560.5</c:v>
                </c:pt>
                <c:pt idx="95122">
                  <c:v>47561</c:v>
                </c:pt>
                <c:pt idx="95123">
                  <c:v>47561.5</c:v>
                </c:pt>
                <c:pt idx="95124">
                  <c:v>47562</c:v>
                </c:pt>
                <c:pt idx="95125">
                  <c:v>47562.5</c:v>
                </c:pt>
                <c:pt idx="95126">
                  <c:v>47563</c:v>
                </c:pt>
                <c:pt idx="95127">
                  <c:v>47563.5</c:v>
                </c:pt>
                <c:pt idx="95128">
                  <c:v>47564</c:v>
                </c:pt>
                <c:pt idx="95129">
                  <c:v>47564.5</c:v>
                </c:pt>
                <c:pt idx="95130">
                  <c:v>47565</c:v>
                </c:pt>
                <c:pt idx="95131">
                  <c:v>47565.5</c:v>
                </c:pt>
                <c:pt idx="95132">
                  <c:v>47566</c:v>
                </c:pt>
                <c:pt idx="95133">
                  <c:v>47566.5</c:v>
                </c:pt>
                <c:pt idx="95134">
                  <c:v>47567</c:v>
                </c:pt>
                <c:pt idx="95135">
                  <c:v>47567.5</c:v>
                </c:pt>
                <c:pt idx="95136">
                  <c:v>47568</c:v>
                </c:pt>
                <c:pt idx="95137">
                  <c:v>47568.5</c:v>
                </c:pt>
                <c:pt idx="95138">
                  <c:v>47569</c:v>
                </c:pt>
                <c:pt idx="95139">
                  <c:v>47569.5</c:v>
                </c:pt>
                <c:pt idx="95140">
                  <c:v>47570</c:v>
                </c:pt>
                <c:pt idx="95141">
                  <c:v>47570.5</c:v>
                </c:pt>
                <c:pt idx="95142">
                  <c:v>47571</c:v>
                </c:pt>
                <c:pt idx="95143">
                  <c:v>47571.5</c:v>
                </c:pt>
                <c:pt idx="95144">
                  <c:v>47572</c:v>
                </c:pt>
                <c:pt idx="95145">
                  <c:v>47572.5</c:v>
                </c:pt>
                <c:pt idx="95146">
                  <c:v>47573</c:v>
                </c:pt>
                <c:pt idx="95147">
                  <c:v>47573.5</c:v>
                </c:pt>
                <c:pt idx="95148">
                  <c:v>47574</c:v>
                </c:pt>
                <c:pt idx="95149">
                  <c:v>47574.5</c:v>
                </c:pt>
                <c:pt idx="95150">
                  <c:v>47575</c:v>
                </c:pt>
                <c:pt idx="95151">
                  <c:v>47575.5</c:v>
                </c:pt>
                <c:pt idx="95152">
                  <c:v>47576</c:v>
                </c:pt>
                <c:pt idx="95153">
                  <c:v>47576.5</c:v>
                </c:pt>
                <c:pt idx="95154">
                  <c:v>47577</c:v>
                </c:pt>
                <c:pt idx="95155">
                  <c:v>47577.5</c:v>
                </c:pt>
                <c:pt idx="95156">
                  <c:v>47578</c:v>
                </c:pt>
                <c:pt idx="95157">
                  <c:v>47578.5</c:v>
                </c:pt>
                <c:pt idx="95158">
                  <c:v>47579</c:v>
                </c:pt>
                <c:pt idx="95159">
                  <c:v>47579.5</c:v>
                </c:pt>
                <c:pt idx="95160">
                  <c:v>47580</c:v>
                </c:pt>
                <c:pt idx="95161">
                  <c:v>47580.5</c:v>
                </c:pt>
                <c:pt idx="95162">
                  <c:v>47581</c:v>
                </c:pt>
                <c:pt idx="95163">
                  <c:v>47581.5</c:v>
                </c:pt>
                <c:pt idx="95164">
                  <c:v>47582</c:v>
                </c:pt>
                <c:pt idx="95165">
                  <c:v>47582.5</c:v>
                </c:pt>
                <c:pt idx="95166">
                  <c:v>47583</c:v>
                </c:pt>
                <c:pt idx="95167">
                  <c:v>47583.5</c:v>
                </c:pt>
                <c:pt idx="95168">
                  <c:v>47584</c:v>
                </c:pt>
                <c:pt idx="95169">
                  <c:v>47584.5</c:v>
                </c:pt>
                <c:pt idx="95170">
                  <c:v>47585</c:v>
                </c:pt>
                <c:pt idx="95171">
                  <c:v>47585.5</c:v>
                </c:pt>
                <c:pt idx="95172">
                  <c:v>47586</c:v>
                </c:pt>
                <c:pt idx="95173">
                  <c:v>47586.5</c:v>
                </c:pt>
                <c:pt idx="95174">
                  <c:v>47587</c:v>
                </c:pt>
                <c:pt idx="95175">
                  <c:v>47587.5</c:v>
                </c:pt>
                <c:pt idx="95176">
                  <c:v>47588</c:v>
                </c:pt>
                <c:pt idx="95177">
                  <c:v>47588.5</c:v>
                </c:pt>
                <c:pt idx="95178">
                  <c:v>47589</c:v>
                </c:pt>
                <c:pt idx="95179">
                  <c:v>47589.5</c:v>
                </c:pt>
                <c:pt idx="95180">
                  <c:v>47590</c:v>
                </c:pt>
                <c:pt idx="95181">
                  <c:v>47590.5</c:v>
                </c:pt>
                <c:pt idx="95182">
                  <c:v>47591</c:v>
                </c:pt>
                <c:pt idx="95183">
                  <c:v>47591.5</c:v>
                </c:pt>
                <c:pt idx="95184">
                  <c:v>47592</c:v>
                </c:pt>
                <c:pt idx="95185">
                  <c:v>47592.5</c:v>
                </c:pt>
                <c:pt idx="95186">
                  <c:v>47593</c:v>
                </c:pt>
                <c:pt idx="95187">
                  <c:v>47593.5</c:v>
                </c:pt>
                <c:pt idx="95188">
                  <c:v>47594</c:v>
                </c:pt>
                <c:pt idx="95189">
                  <c:v>47594.5</c:v>
                </c:pt>
                <c:pt idx="95190">
                  <c:v>47595</c:v>
                </c:pt>
                <c:pt idx="95191">
                  <c:v>47595.5</c:v>
                </c:pt>
                <c:pt idx="95192">
                  <c:v>47596</c:v>
                </c:pt>
                <c:pt idx="95193">
                  <c:v>47596.5</c:v>
                </c:pt>
                <c:pt idx="95194">
                  <c:v>47597</c:v>
                </c:pt>
                <c:pt idx="95195">
                  <c:v>47597.5</c:v>
                </c:pt>
                <c:pt idx="95196">
                  <c:v>47598</c:v>
                </c:pt>
                <c:pt idx="95197">
                  <c:v>47598.5</c:v>
                </c:pt>
                <c:pt idx="95198">
                  <c:v>47599</c:v>
                </c:pt>
                <c:pt idx="95199">
                  <c:v>47599.5</c:v>
                </c:pt>
                <c:pt idx="95200">
                  <c:v>47600</c:v>
                </c:pt>
                <c:pt idx="95201">
                  <c:v>47600.5</c:v>
                </c:pt>
                <c:pt idx="95202">
                  <c:v>47601</c:v>
                </c:pt>
                <c:pt idx="95203">
                  <c:v>47601.5</c:v>
                </c:pt>
                <c:pt idx="95204">
                  <c:v>47602</c:v>
                </c:pt>
                <c:pt idx="95205">
                  <c:v>47602.5</c:v>
                </c:pt>
                <c:pt idx="95206">
                  <c:v>47603</c:v>
                </c:pt>
                <c:pt idx="95207">
                  <c:v>47603.5</c:v>
                </c:pt>
                <c:pt idx="95208">
                  <c:v>47604</c:v>
                </c:pt>
                <c:pt idx="95209">
                  <c:v>47604.5</c:v>
                </c:pt>
                <c:pt idx="95210">
                  <c:v>47605</c:v>
                </c:pt>
                <c:pt idx="95211">
                  <c:v>47605.5</c:v>
                </c:pt>
                <c:pt idx="95212">
                  <c:v>47606</c:v>
                </c:pt>
                <c:pt idx="95213">
                  <c:v>47606.5</c:v>
                </c:pt>
                <c:pt idx="95214">
                  <c:v>47607</c:v>
                </c:pt>
                <c:pt idx="95215">
                  <c:v>47607.5</c:v>
                </c:pt>
                <c:pt idx="95216">
                  <c:v>47608</c:v>
                </c:pt>
                <c:pt idx="95217">
                  <c:v>47608.5</c:v>
                </c:pt>
                <c:pt idx="95218">
                  <c:v>47609</c:v>
                </c:pt>
                <c:pt idx="95219">
                  <c:v>47609.5</c:v>
                </c:pt>
                <c:pt idx="95220">
                  <c:v>47610</c:v>
                </c:pt>
                <c:pt idx="95221">
                  <c:v>47610.5</c:v>
                </c:pt>
                <c:pt idx="95222">
                  <c:v>47611</c:v>
                </c:pt>
                <c:pt idx="95223">
                  <c:v>47611.5</c:v>
                </c:pt>
                <c:pt idx="95224">
                  <c:v>47612</c:v>
                </c:pt>
                <c:pt idx="95225">
                  <c:v>47612.5</c:v>
                </c:pt>
                <c:pt idx="95226">
                  <c:v>47613</c:v>
                </c:pt>
                <c:pt idx="95227">
                  <c:v>47613.5</c:v>
                </c:pt>
                <c:pt idx="95228">
                  <c:v>47614</c:v>
                </c:pt>
                <c:pt idx="95229">
                  <c:v>47614.5</c:v>
                </c:pt>
                <c:pt idx="95230">
                  <c:v>47615</c:v>
                </c:pt>
                <c:pt idx="95231">
                  <c:v>47615.5</c:v>
                </c:pt>
                <c:pt idx="95232">
                  <c:v>47616</c:v>
                </c:pt>
                <c:pt idx="95233">
                  <c:v>47616.5</c:v>
                </c:pt>
                <c:pt idx="95234">
                  <c:v>47617</c:v>
                </c:pt>
                <c:pt idx="95235">
                  <c:v>47617.5</c:v>
                </c:pt>
                <c:pt idx="95236">
                  <c:v>47618</c:v>
                </c:pt>
                <c:pt idx="95237">
                  <c:v>47618.5</c:v>
                </c:pt>
                <c:pt idx="95238">
                  <c:v>47619</c:v>
                </c:pt>
                <c:pt idx="95239">
                  <c:v>47619.5</c:v>
                </c:pt>
                <c:pt idx="95240">
                  <c:v>47620</c:v>
                </c:pt>
                <c:pt idx="95241">
                  <c:v>47620.5</c:v>
                </c:pt>
                <c:pt idx="95242">
                  <c:v>47621</c:v>
                </c:pt>
                <c:pt idx="95243">
                  <c:v>47621.5</c:v>
                </c:pt>
                <c:pt idx="95244">
                  <c:v>47622</c:v>
                </c:pt>
                <c:pt idx="95245">
                  <c:v>47622.5</c:v>
                </c:pt>
                <c:pt idx="95246">
                  <c:v>47623</c:v>
                </c:pt>
                <c:pt idx="95247">
                  <c:v>47623.5</c:v>
                </c:pt>
                <c:pt idx="95248">
                  <c:v>47624</c:v>
                </c:pt>
                <c:pt idx="95249">
                  <c:v>47624.5</c:v>
                </c:pt>
                <c:pt idx="95250">
                  <c:v>47625</c:v>
                </c:pt>
                <c:pt idx="95251">
                  <c:v>47625.5</c:v>
                </c:pt>
                <c:pt idx="95252">
                  <c:v>47626</c:v>
                </c:pt>
                <c:pt idx="95253">
                  <c:v>47626.5</c:v>
                </c:pt>
                <c:pt idx="95254">
                  <c:v>47627</c:v>
                </c:pt>
                <c:pt idx="95255">
                  <c:v>47627.5</c:v>
                </c:pt>
                <c:pt idx="95256">
                  <c:v>47628</c:v>
                </c:pt>
                <c:pt idx="95257">
                  <c:v>47628.5</c:v>
                </c:pt>
                <c:pt idx="95258">
                  <c:v>47629</c:v>
                </c:pt>
                <c:pt idx="95259">
                  <c:v>47629.5</c:v>
                </c:pt>
                <c:pt idx="95260">
                  <c:v>47630</c:v>
                </c:pt>
                <c:pt idx="95261">
                  <c:v>47630.5</c:v>
                </c:pt>
                <c:pt idx="95262">
                  <c:v>47631</c:v>
                </c:pt>
                <c:pt idx="95263">
                  <c:v>47631.5</c:v>
                </c:pt>
                <c:pt idx="95264">
                  <c:v>47632</c:v>
                </c:pt>
                <c:pt idx="95265">
                  <c:v>47632.5</c:v>
                </c:pt>
                <c:pt idx="95266">
                  <c:v>47633</c:v>
                </c:pt>
                <c:pt idx="95267">
                  <c:v>47633.5</c:v>
                </c:pt>
                <c:pt idx="95268">
                  <c:v>47634</c:v>
                </c:pt>
                <c:pt idx="95269">
                  <c:v>47634.5</c:v>
                </c:pt>
                <c:pt idx="95270">
                  <c:v>47635</c:v>
                </c:pt>
                <c:pt idx="95271">
                  <c:v>47635.5</c:v>
                </c:pt>
                <c:pt idx="95272">
                  <c:v>47636</c:v>
                </c:pt>
                <c:pt idx="95273">
                  <c:v>47636.5</c:v>
                </c:pt>
                <c:pt idx="95274">
                  <c:v>47637</c:v>
                </c:pt>
                <c:pt idx="95275">
                  <c:v>47637.5</c:v>
                </c:pt>
                <c:pt idx="95276">
                  <c:v>47638</c:v>
                </c:pt>
                <c:pt idx="95277">
                  <c:v>47638.5</c:v>
                </c:pt>
                <c:pt idx="95278">
                  <c:v>47639</c:v>
                </c:pt>
                <c:pt idx="95279">
                  <c:v>47639.5</c:v>
                </c:pt>
                <c:pt idx="95280">
                  <c:v>47640</c:v>
                </c:pt>
                <c:pt idx="95281">
                  <c:v>47640.5</c:v>
                </c:pt>
                <c:pt idx="95282">
                  <c:v>47641</c:v>
                </c:pt>
                <c:pt idx="95283">
                  <c:v>47641.5</c:v>
                </c:pt>
                <c:pt idx="95284">
                  <c:v>47642</c:v>
                </c:pt>
                <c:pt idx="95285">
                  <c:v>47642.5</c:v>
                </c:pt>
                <c:pt idx="95286">
                  <c:v>47643</c:v>
                </c:pt>
                <c:pt idx="95287">
                  <c:v>47643.5</c:v>
                </c:pt>
                <c:pt idx="95288">
                  <c:v>47644</c:v>
                </c:pt>
                <c:pt idx="95289">
                  <c:v>47644.5</c:v>
                </c:pt>
                <c:pt idx="95290">
                  <c:v>47645</c:v>
                </c:pt>
                <c:pt idx="95291">
                  <c:v>47645.5</c:v>
                </c:pt>
                <c:pt idx="95292">
                  <c:v>47646</c:v>
                </c:pt>
                <c:pt idx="95293">
                  <c:v>47646.5</c:v>
                </c:pt>
                <c:pt idx="95294">
                  <c:v>47647</c:v>
                </c:pt>
                <c:pt idx="95295">
                  <c:v>47647.5</c:v>
                </c:pt>
                <c:pt idx="95296">
                  <c:v>47648</c:v>
                </c:pt>
                <c:pt idx="95297">
                  <c:v>47648.5</c:v>
                </c:pt>
                <c:pt idx="95298">
                  <c:v>47649</c:v>
                </c:pt>
                <c:pt idx="95299">
                  <c:v>47649.5</c:v>
                </c:pt>
                <c:pt idx="95300">
                  <c:v>47650</c:v>
                </c:pt>
                <c:pt idx="95301">
                  <c:v>47650.5</c:v>
                </c:pt>
                <c:pt idx="95302">
                  <c:v>47651</c:v>
                </c:pt>
                <c:pt idx="95303">
                  <c:v>47651.5</c:v>
                </c:pt>
                <c:pt idx="95304">
                  <c:v>47652</c:v>
                </c:pt>
                <c:pt idx="95305">
                  <c:v>47652.5</c:v>
                </c:pt>
                <c:pt idx="95306">
                  <c:v>47653</c:v>
                </c:pt>
                <c:pt idx="95307">
                  <c:v>47653.5</c:v>
                </c:pt>
                <c:pt idx="95308">
                  <c:v>47654</c:v>
                </c:pt>
                <c:pt idx="95309">
                  <c:v>47654.5</c:v>
                </c:pt>
                <c:pt idx="95310">
                  <c:v>47655</c:v>
                </c:pt>
                <c:pt idx="95311">
                  <c:v>47655.5</c:v>
                </c:pt>
                <c:pt idx="95312">
                  <c:v>47656</c:v>
                </c:pt>
                <c:pt idx="95313">
                  <c:v>47656.5</c:v>
                </c:pt>
                <c:pt idx="95314">
                  <c:v>47657</c:v>
                </c:pt>
                <c:pt idx="95315">
                  <c:v>47657.5</c:v>
                </c:pt>
                <c:pt idx="95316">
                  <c:v>47658</c:v>
                </c:pt>
                <c:pt idx="95317">
                  <c:v>47658.5</c:v>
                </c:pt>
                <c:pt idx="95318">
                  <c:v>47659</c:v>
                </c:pt>
                <c:pt idx="95319">
                  <c:v>47659.5</c:v>
                </c:pt>
                <c:pt idx="95320">
                  <c:v>47660</c:v>
                </c:pt>
                <c:pt idx="95321">
                  <c:v>47660.5</c:v>
                </c:pt>
                <c:pt idx="95322">
                  <c:v>47661</c:v>
                </c:pt>
                <c:pt idx="95323">
                  <c:v>47661.5</c:v>
                </c:pt>
                <c:pt idx="95324">
                  <c:v>47662</c:v>
                </c:pt>
                <c:pt idx="95325">
                  <c:v>47662.5</c:v>
                </c:pt>
                <c:pt idx="95326">
                  <c:v>47663</c:v>
                </c:pt>
                <c:pt idx="95327">
                  <c:v>47663.5</c:v>
                </c:pt>
                <c:pt idx="95328">
                  <c:v>47664</c:v>
                </c:pt>
                <c:pt idx="95329">
                  <c:v>47664.5</c:v>
                </c:pt>
                <c:pt idx="95330">
                  <c:v>47665</c:v>
                </c:pt>
                <c:pt idx="95331">
                  <c:v>47665.5</c:v>
                </c:pt>
                <c:pt idx="95332">
                  <c:v>47666</c:v>
                </c:pt>
                <c:pt idx="95333">
                  <c:v>47666.5</c:v>
                </c:pt>
                <c:pt idx="95334">
                  <c:v>47667</c:v>
                </c:pt>
                <c:pt idx="95335">
                  <c:v>47667.5</c:v>
                </c:pt>
                <c:pt idx="95336">
                  <c:v>47668</c:v>
                </c:pt>
                <c:pt idx="95337">
                  <c:v>47668.5</c:v>
                </c:pt>
                <c:pt idx="95338">
                  <c:v>47669</c:v>
                </c:pt>
                <c:pt idx="95339">
                  <c:v>47669.5</c:v>
                </c:pt>
                <c:pt idx="95340">
                  <c:v>47670</c:v>
                </c:pt>
                <c:pt idx="95341">
                  <c:v>47670.5</c:v>
                </c:pt>
                <c:pt idx="95342">
                  <c:v>47671</c:v>
                </c:pt>
                <c:pt idx="95343">
                  <c:v>47671.5</c:v>
                </c:pt>
                <c:pt idx="95344">
                  <c:v>47672</c:v>
                </c:pt>
                <c:pt idx="95345">
                  <c:v>47672.5</c:v>
                </c:pt>
                <c:pt idx="95346">
                  <c:v>47673</c:v>
                </c:pt>
                <c:pt idx="95347">
                  <c:v>47673.5</c:v>
                </c:pt>
                <c:pt idx="95348">
                  <c:v>47674</c:v>
                </c:pt>
                <c:pt idx="95349">
                  <c:v>47674.5</c:v>
                </c:pt>
                <c:pt idx="95350">
                  <c:v>47675</c:v>
                </c:pt>
                <c:pt idx="95351">
                  <c:v>47675.5</c:v>
                </c:pt>
                <c:pt idx="95352">
                  <c:v>47676</c:v>
                </c:pt>
                <c:pt idx="95353">
                  <c:v>47676.5</c:v>
                </c:pt>
                <c:pt idx="95354">
                  <c:v>47677</c:v>
                </c:pt>
                <c:pt idx="95355">
                  <c:v>47677.5</c:v>
                </c:pt>
                <c:pt idx="95356">
                  <c:v>47678</c:v>
                </c:pt>
                <c:pt idx="95357">
                  <c:v>47678.5</c:v>
                </c:pt>
                <c:pt idx="95358">
                  <c:v>47679</c:v>
                </c:pt>
                <c:pt idx="95359">
                  <c:v>47679.5</c:v>
                </c:pt>
                <c:pt idx="95360">
                  <c:v>47680</c:v>
                </c:pt>
                <c:pt idx="95361">
                  <c:v>47680.5</c:v>
                </c:pt>
                <c:pt idx="95362">
                  <c:v>47681</c:v>
                </c:pt>
                <c:pt idx="95363">
                  <c:v>47681.5</c:v>
                </c:pt>
                <c:pt idx="95364">
                  <c:v>47682</c:v>
                </c:pt>
                <c:pt idx="95365">
                  <c:v>47682.5</c:v>
                </c:pt>
                <c:pt idx="95366">
                  <c:v>47683</c:v>
                </c:pt>
                <c:pt idx="95367">
                  <c:v>47683.5</c:v>
                </c:pt>
                <c:pt idx="95368">
                  <c:v>47684</c:v>
                </c:pt>
                <c:pt idx="95369">
                  <c:v>47684.5</c:v>
                </c:pt>
                <c:pt idx="95370">
                  <c:v>47685</c:v>
                </c:pt>
                <c:pt idx="95371">
                  <c:v>47685.5</c:v>
                </c:pt>
                <c:pt idx="95372">
                  <c:v>47686</c:v>
                </c:pt>
                <c:pt idx="95373">
                  <c:v>47686.5</c:v>
                </c:pt>
                <c:pt idx="95374">
                  <c:v>47687</c:v>
                </c:pt>
                <c:pt idx="95375">
                  <c:v>47687.5</c:v>
                </c:pt>
                <c:pt idx="95376">
                  <c:v>47688</c:v>
                </c:pt>
                <c:pt idx="95377">
                  <c:v>47688.5</c:v>
                </c:pt>
                <c:pt idx="95378">
                  <c:v>47689</c:v>
                </c:pt>
                <c:pt idx="95379">
                  <c:v>47689.5</c:v>
                </c:pt>
                <c:pt idx="95380">
                  <c:v>47690</c:v>
                </c:pt>
                <c:pt idx="95381">
                  <c:v>47690.5</c:v>
                </c:pt>
                <c:pt idx="95382">
                  <c:v>47691</c:v>
                </c:pt>
                <c:pt idx="95383">
                  <c:v>47691.5</c:v>
                </c:pt>
                <c:pt idx="95384">
                  <c:v>47692</c:v>
                </c:pt>
                <c:pt idx="95385">
                  <c:v>47692.5</c:v>
                </c:pt>
                <c:pt idx="95386">
                  <c:v>47693</c:v>
                </c:pt>
                <c:pt idx="95387">
                  <c:v>47693.5</c:v>
                </c:pt>
                <c:pt idx="95388">
                  <c:v>47694</c:v>
                </c:pt>
                <c:pt idx="95389">
                  <c:v>47694.5</c:v>
                </c:pt>
                <c:pt idx="95390">
                  <c:v>47695</c:v>
                </c:pt>
                <c:pt idx="95391">
                  <c:v>47695.5</c:v>
                </c:pt>
                <c:pt idx="95392">
                  <c:v>47696</c:v>
                </c:pt>
                <c:pt idx="95393">
                  <c:v>47696.5</c:v>
                </c:pt>
                <c:pt idx="95394">
                  <c:v>47697</c:v>
                </c:pt>
                <c:pt idx="95395">
                  <c:v>47697.5</c:v>
                </c:pt>
                <c:pt idx="95396">
                  <c:v>47698</c:v>
                </c:pt>
                <c:pt idx="95397">
                  <c:v>47698.5</c:v>
                </c:pt>
                <c:pt idx="95398">
                  <c:v>47699</c:v>
                </c:pt>
                <c:pt idx="95399">
                  <c:v>47699.5</c:v>
                </c:pt>
                <c:pt idx="95400">
                  <c:v>47700</c:v>
                </c:pt>
                <c:pt idx="95401">
                  <c:v>47700.5</c:v>
                </c:pt>
                <c:pt idx="95402">
                  <c:v>47701</c:v>
                </c:pt>
                <c:pt idx="95403">
                  <c:v>47701.5</c:v>
                </c:pt>
                <c:pt idx="95404">
                  <c:v>47702</c:v>
                </c:pt>
                <c:pt idx="95405">
                  <c:v>47702.5</c:v>
                </c:pt>
                <c:pt idx="95406">
                  <c:v>47703</c:v>
                </c:pt>
                <c:pt idx="95407">
                  <c:v>47703.5</c:v>
                </c:pt>
                <c:pt idx="95408">
                  <c:v>47704</c:v>
                </c:pt>
                <c:pt idx="95409">
                  <c:v>47704.5</c:v>
                </c:pt>
                <c:pt idx="95410">
                  <c:v>47705</c:v>
                </c:pt>
                <c:pt idx="95411">
                  <c:v>47705.5</c:v>
                </c:pt>
                <c:pt idx="95412">
                  <c:v>47706</c:v>
                </c:pt>
                <c:pt idx="95413">
                  <c:v>47706.5</c:v>
                </c:pt>
                <c:pt idx="95414">
                  <c:v>47707</c:v>
                </c:pt>
                <c:pt idx="95415">
                  <c:v>47707.5</c:v>
                </c:pt>
                <c:pt idx="95416">
                  <c:v>47708</c:v>
                </c:pt>
                <c:pt idx="95417">
                  <c:v>47708.5</c:v>
                </c:pt>
                <c:pt idx="95418">
                  <c:v>47709</c:v>
                </c:pt>
                <c:pt idx="95419">
                  <c:v>47709.5</c:v>
                </c:pt>
                <c:pt idx="95420">
                  <c:v>47710</c:v>
                </c:pt>
                <c:pt idx="95421">
                  <c:v>47710.5</c:v>
                </c:pt>
                <c:pt idx="95422">
                  <c:v>47711</c:v>
                </c:pt>
                <c:pt idx="95423">
                  <c:v>47711.5</c:v>
                </c:pt>
                <c:pt idx="95424">
                  <c:v>47712</c:v>
                </c:pt>
                <c:pt idx="95425">
                  <c:v>47712.5</c:v>
                </c:pt>
                <c:pt idx="95426">
                  <c:v>47713</c:v>
                </c:pt>
                <c:pt idx="95427">
                  <c:v>47713.5</c:v>
                </c:pt>
                <c:pt idx="95428">
                  <c:v>47714</c:v>
                </c:pt>
                <c:pt idx="95429">
                  <c:v>47714.5</c:v>
                </c:pt>
                <c:pt idx="95430">
                  <c:v>47715</c:v>
                </c:pt>
                <c:pt idx="95431">
                  <c:v>47715.5</c:v>
                </c:pt>
                <c:pt idx="95432">
                  <c:v>47716</c:v>
                </c:pt>
                <c:pt idx="95433">
                  <c:v>47716.5</c:v>
                </c:pt>
                <c:pt idx="95434">
                  <c:v>47717</c:v>
                </c:pt>
                <c:pt idx="95435">
                  <c:v>47717.5</c:v>
                </c:pt>
                <c:pt idx="95436">
                  <c:v>47718</c:v>
                </c:pt>
                <c:pt idx="95437">
                  <c:v>47718.5</c:v>
                </c:pt>
                <c:pt idx="95438">
                  <c:v>47719</c:v>
                </c:pt>
                <c:pt idx="95439">
                  <c:v>47719.5</c:v>
                </c:pt>
                <c:pt idx="95440">
                  <c:v>47720</c:v>
                </c:pt>
                <c:pt idx="95441">
                  <c:v>47720.5</c:v>
                </c:pt>
                <c:pt idx="95442">
                  <c:v>47721</c:v>
                </c:pt>
                <c:pt idx="95443">
                  <c:v>47721.5</c:v>
                </c:pt>
                <c:pt idx="95444">
                  <c:v>47722</c:v>
                </c:pt>
                <c:pt idx="95445">
                  <c:v>47722.5</c:v>
                </c:pt>
                <c:pt idx="95446">
                  <c:v>47723</c:v>
                </c:pt>
                <c:pt idx="95447">
                  <c:v>47723.5</c:v>
                </c:pt>
                <c:pt idx="95448">
                  <c:v>47724</c:v>
                </c:pt>
                <c:pt idx="95449">
                  <c:v>47724.5</c:v>
                </c:pt>
                <c:pt idx="95450">
                  <c:v>47725</c:v>
                </c:pt>
                <c:pt idx="95451">
                  <c:v>47725.5</c:v>
                </c:pt>
                <c:pt idx="95452">
                  <c:v>47726</c:v>
                </c:pt>
                <c:pt idx="95453">
                  <c:v>47726.5</c:v>
                </c:pt>
                <c:pt idx="95454">
                  <c:v>47727</c:v>
                </c:pt>
                <c:pt idx="95455">
                  <c:v>47727.5</c:v>
                </c:pt>
                <c:pt idx="95456">
                  <c:v>47728</c:v>
                </c:pt>
                <c:pt idx="95457">
                  <c:v>47728.5</c:v>
                </c:pt>
                <c:pt idx="95458">
                  <c:v>47729</c:v>
                </c:pt>
                <c:pt idx="95459">
                  <c:v>47729.5</c:v>
                </c:pt>
                <c:pt idx="95460">
                  <c:v>47730</c:v>
                </c:pt>
                <c:pt idx="95461">
                  <c:v>47730.5</c:v>
                </c:pt>
                <c:pt idx="95462">
                  <c:v>47731</c:v>
                </c:pt>
                <c:pt idx="95463">
                  <c:v>47731.5</c:v>
                </c:pt>
                <c:pt idx="95464">
                  <c:v>47732</c:v>
                </c:pt>
                <c:pt idx="95465">
                  <c:v>47732.5</c:v>
                </c:pt>
                <c:pt idx="95466">
                  <c:v>47733</c:v>
                </c:pt>
                <c:pt idx="95467">
                  <c:v>47733.5</c:v>
                </c:pt>
                <c:pt idx="95468">
                  <c:v>47734</c:v>
                </c:pt>
                <c:pt idx="95469">
                  <c:v>47734.5</c:v>
                </c:pt>
                <c:pt idx="95470">
                  <c:v>47735</c:v>
                </c:pt>
                <c:pt idx="95471">
                  <c:v>47735.5</c:v>
                </c:pt>
                <c:pt idx="95472">
                  <c:v>47736</c:v>
                </c:pt>
                <c:pt idx="95473">
                  <c:v>47736.5</c:v>
                </c:pt>
                <c:pt idx="95474">
                  <c:v>47737</c:v>
                </c:pt>
                <c:pt idx="95475">
                  <c:v>47737.5</c:v>
                </c:pt>
                <c:pt idx="95476">
                  <c:v>47738</c:v>
                </c:pt>
                <c:pt idx="95477">
                  <c:v>47738.5</c:v>
                </c:pt>
                <c:pt idx="95478">
                  <c:v>47739</c:v>
                </c:pt>
                <c:pt idx="95479">
                  <c:v>47739.5</c:v>
                </c:pt>
                <c:pt idx="95480">
                  <c:v>47740</c:v>
                </c:pt>
                <c:pt idx="95481">
                  <c:v>47740.5</c:v>
                </c:pt>
                <c:pt idx="95482">
                  <c:v>47741</c:v>
                </c:pt>
                <c:pt idx="95483">
                  <c:v>47741.5</c:v>
                </c:pt>
                <c:pt idx="95484">
                  <c:v>47742</c:v>
                </c:pt>
                <c:pt idx="95485">
                  <c:v>47742.5</c:v>
                </c:pt>
                <c:pt idx="95486">
                  <c:v>47743</c:v>
                </c:pt>
                <c:pt idx="95487">
                  <c:v>47743.5</c:v>
                </c:pt>
                <c:pt idx="95488">
                  <c:v>47744</c:v>
                </c:pt>
                <c:pt idx="95489">
                  <c:v>47744.5</c:v>
                </c:pt>
                <c:pt idx="95490">
                  <c:v>47745</c:v>
                </c:pt>
                <c:pt idx="95491">
                  <c:v>47745.5</c:v>
                </c:pt>
                <c:pt idx="95492">
                  <c:v>47746</c:v>
                </c:pt>
                <c:pt idx="95493">
                  <c:v>47746.5</c:v>
                </c:pt>
                <c:pt idx="95494">
                  <c:v>47747</c:v>
                </c:pt>
                <c:pt idx="95495">
                  <c:v>47747.5</c:v>
                </c:pt>
                <c:pt idx="95496">
                  <c:v>47748</c:v>
                </c:pt>
                <c:pt idx="95497">
                  <c:v>47748.5</c:v>
                </c:pt>
                <c:pt idx="95498">
                  <c:v>47749</c:v>
                </c:pt>
                <c:pt idx="95499">
                  <c:v>47749.5</c:v>
                </c:pt>
                <c:pt idx="95500">
                  <c:v>47750</c:v>
                </c:pt>
                <c:pt idx="95501">
                  <c:v>47750.5</c:v>
                </c:pt>
                <c:pt idx="95502">
                  <c:v>47751</c:v>
                </c:pt>
                <c:pt idx="95503">
                  <c:v>47751.5</c:v>
                </c:pt>
                <c:pt idx="95504">
                  <c:v>47752</c:v>
                </c:pt>
                <c:pt idx="95505">
                  <c:v>47752.5</c:v>
                </c:pt>
                <c:pt idx="95506">
                  <c:v>47753</c:v>
                </c:pt>
                <c:pt idx="95507">
                  <c:v>47753.5</c:v>
                </c:pt>
                <c:pt idx="95508">
                  <c:v>47754</c:v>
                </c:pt>
                <c:pt idx="95509">
                  <c:v>47754.5</c:v>
                </c:pt>
                <c:pt idx="95510">
                  <c:v>47755</c:v>
                </c:pt>
                <c:pt idx="95511">
                  <c:v>47755.5</c:v>
                </c:pt>
                <c:pt idx="95512">
                  <c:v>47756</c:v>
                </c:pt>
                <c:pt idx="95513">
                  <c:v>47756.5</c:v>
                </c:pt>
                <c:pt idx="95514">
                  <c:v>47757</c:v>
                </c:pt>
                <c:pt idx="95515">
                  <c:v>47757.5</c:v>
                </c:pt>
                <c:pt idx="95516">
                  <c:v>47758</c:v>
                </c:pt>
                <c:pt idx="95517">
                  <c:v>47758.5</c:v>
                </c:pt>
                <c:pt idx="95518">
                  <c:v>47759</c:v>
                </c:pt>
                <c:pt idx="95519">
                  <c:v>47759.5</c:v>
                </c:pt>
                <c:pt idx="95520">
                  <c:v>47760</c:v>
                </c:pt>
                <c:pt idx="95521">
                  <c:v>47760.5</c:v>
                </c:pt>
                <c:pt idx="95522">
                  <c:v>47761</c:v>
                </c:pt>
                <c:pt idx="95523">
                  <c:v>47761.5</c:v>
                </c:pt>
                <c:pt idx="95524">
                  <c:v>47762</c:v>
                </c:pt>
                <c:pt idx="95525">
                  <c:v>47762.5</c:v>
                </c:pt>
                <c:pt idx="95526">
                  <c:v>47763</c:v>
                </c:pt>
                <c:pt idx="95527">
                  <c:v>47763.5</c:v>
                </c:pt>
                <c:pt idx="95528">
                  <c:v>47764</c:v>
                </c:pt>
                <c:pt idx="95529">
                  <c:v>47764.5</c:v>
                </c:pt>
                <c:pt idx="95530">
                  <c:v>47765</c:v>
                </c:pt>
                <c:pt idx="95531">
                  <c:v>47765.5</c:v>
                </c:pt>
                <c:pt idx="95532">
                  <c:v>47766</c:v>
                </c:pt>
                <c:pt idx="95533">
                  <c:v>47766.5</c:v>
                </c:pt>
                <c:pt idx="95534">
                  <c:v>47767</c:v>
                </c:pt>
                <c:pt idx="95535">
                  <c:v>47767.5</c:v>
                </c:pt>
                <c:pt idx="95536">
                  <c:v>47768</c:v>
                </c:pt>
                <c:pt idx="95537">
                  <c:v>47768.5</c:v>
                </c:pt>
                <c:pt idx="95538">
                  <c:v>47769</c:v>
                </c:pt>
                <c:pt idx="95539">
                  <c:v>47769.5</c:v>
                </c:pt>
                <c:pt idx="95540">
                  <c:v>47770</c:v>
                </c:pt>
                <c:pt idx="95541">
                  <c:v>47770.5</c:v>
                </c:pt>
                <c:pt idx="95542">
                  <c:v>47771</c:v>
                </c:pt>
                <c:pt idx="95543">
                  <c:v>47771.5</c:v>
                </c:pt>
                <c:pt idx="95544">
                  <c:v>47772</c:v>
                </c:pt>
                <c:pt idx="95545">
                  <c:v>47772.5</c:v>
                </c:pt>
                <c:pt idx="95546">
                  <c:v>47773</c:v>
                </c:pt>
                <c:pt idx="95547">
                  <c:v>47773.5</c:v>
                </c:pt>
                <c:pt idx="95548">
                  <c:v>47774</c:v>
                </c:pt>
                <c:pt idx="95549">
                  <c:v>47774.5</c:v>
                </c:pt>
                <c:pt idx="95550">
                  <c:v>47775</c:v>
                </c:pt>
                <c:pt idx="95551">
                  <c:v>47775.5</c:v>
                </c:pt>
                <c:pt idx="95552">
                  <c:v>47776</c:v>
                </c:pt>
                <c:pt idx="95553">
                  <c:v>47776.5</c:v>
                </c:pt>
                <c:pt idx="95554">
                  <c:v>47777</c:v>
                </c:pt>
                <c:pt idx="95555">
                  <c:v>47777.5</c:v>
                </c:pt>
                <c:pt idx="95556">
                  <c:v>47778</c:v>
                </c:pt>
                <c:pt idx="95557">
                  <c:v>47778.5</c:v>
                </c:pt>
                <c:pt idx="95558">
                  <c:v>47779</c:v>
                </c:pt>
                <c:pt idx="95559">
                  <c:v>47779.5</c:v>
                </c:pt>
                <c:pt idx="95560">
                  <c:v>47780</c:v>
                </c:pt>
                <c:pt idx="95561">
                  <c:v>47780.5</c:v>
                </c:pt>
                <c:pt idx="95562">
                  <c:v>47781</c:v>
                </c:pt>
                <c:pt idx="95563">
                  <c:v>47781.5</c:v>
                </c:pt>
                <c:pt idx="95564">
                  <c:v>47782</c:v>
                </c:pt>
                <c:pt idx="95565">
                  <c:v>47782.5</c:v>
                </c:pt>
                <c:pt idx="95566">
                  <c:v>47783</c:v>
                </c:pt>
                <c:pt idx="95567">
                  <c:v>47783.5</c:v>
                </c:pt>
                <c:pt idx="95568">
                  <c:v>47784</c:v>
                </c:pt>
                <c:pt idx="95569">
                  <c:v>47784.5</c:v>
                </c:pt>
                <c:pt idx="95570">
                  <c:v>47785</c:v>
                </c:pt>
                <c:pt idx="95571">
                  <c:v>47785.5</c:v>
                </c:pt>
                <c:pt idx="95572">
                  <c:v>47786</c:v>
                </c:pt>
                <c:pt idx="95573">
                  <c:v>47786.5</c:v>
                </c:pt>
                <c:pt idx="95574">
                  <c:v>47787</c:v>
                </c:pt>
                <c:pt idx="95575">
                  <c:v>47787.5</c:v>
                </c:pt>
                <c:pt idx="95576">
                  <c:v>47788</c:v>
                </c:pt>
                <c:pt idx="95577">
                  <c:v>47788.5</c:v>
                </c:pt>
                <c:pt idx="95578">
                  <c:v>47789</c:v>
                </c:pt>
                <c:pt idx="95579">
                  <c:v>47789.5</c:v>
                </c:pt>
                <c:pt idx="95580">
                  <c:v>47790</c:v>
                </c:pt>
                <c:pt idx="95581">
                  <c:v>47790.5</c:v>
                </c:pt>
                <c:pt idx="95582">
                  <c:v>47791</c:v>
                </c:pt>
                <c:pt idx="95583">
                  <c:v>47791.5</c:v>
                </c:pt>
                <c:pt idx="95584">
                  <c:v>47792</c:v>
                </c:pt>
                <c:pt idx="95585">
                  <c:v>47792.5</c:v>
                </c:pt>
                <c:pt idx="95586">
                  <c:v>47793</c:v>
                </c:pt>
                <c:pt idx="95587">
                  <c:v>47793.5</c:v>
                </c:pt>
                <c:pt idx="95588">
                  <c:v>47794</c:v>
                </c:pt>
                <c:pt idx="95589">
                  <c:v>47794.5</c:v>
                </c:pt>
                <c:pt idx="95590">
                  <c:v>47795</c:v>
                </c:pt>
                <c:pt idx="95591">
                  <c:v>47795.5</c:v>
                </c:pt>
                <c:pt idx="95592">
                  <c:v>47796</c:v>
                </c:pt>
                <c:pt idx="95593">
                  <c:v>47796.5</c:v>
                </c:pt>
                <c:pt idx="95594">
                  <c:v>47797</c:v>
                </c:pt>
                <c:pt idx="95595">
                  <c:v>47797.5</c:v>
                </c:pt>
                <c:pt idx="95596">
                  <c:v>47798</c:v>
                </c:pt>
                <c:pt idx="95597">
                  <c:v>47798.5</c:v>
                </c:pt>
                <c:pt idx="95598">
                  <c:v>47799</c:v>
                </c:pt>
                <c:pt idx="95599">
                  <c:v>47799.5</c:v>
                </c:pt>
                <c:pt idx="95600">
                  <c:v>47800</c:v>
                </c:pt>
                <c:pt idx="95601">
                  <c:v>47800.5</c:v>
                </c:pt>
                <c:pt idx="95602">
                  <c:v>47801</c:v>
                </c:pt>
                <c:pt idx="95603">
                  <c:v>47801.5</c:v>
                </c:pt>
                <c:pt idx="95604">
                  <c:v>47802</c:v>
                </c:pt>
                <c:pt idx="95605">
                  <c:v>47802.5</c:v>
                </c:pt>
                <c:pt idx="95606">
                  <c:v>47803</c:v>
                </c:pt>
                <c:pt idx="95607">
                  <c:v>47803.5</c:v>
                </c:pt>
                <c:pt idx="95608">
                  <c:v>47804</c:v>
                </c:pt>
                <c:pt idx="95609">
                  <c:v>47804.5</c:v>
                </c:pt>
                <c:pt idx="95610">
                  <c:v>47805</c:v>
                </c:pt>
                <c:pt idx="95611">
                  <c:v>47805.5</c:v>
                </c:pt>
                <c:pt idx="95612">
                  <c:v>47806</c:v>
                </c:pt>
                <c:pt idx="95613">
                  <c:v>47806.5</c:v>
                </c:pt>
                <c:pt idx="95614">
                  <c:v>47807</c:v>
                </c:pt>
                <c:pt idx="95615">
                  <c:v>47807.5</c:v>
                </c:pt>
                <c:pt idx="95616">
                  <c:v>47808</c:v>
                </c:pt>
                <c:pt idx="95617">
                  <c:v>47808.5</c:v>
                </c:pt>
                <c:pt idx="95618">
                  <c:v>47809</c:v>
                </c:pt>
                <c:pt idx="95619">
                  <c:v>47809.5</c:v>
                </c:pt>
                <c:pt idx="95620">
                  <c:v>47810</c:v>
                </c:pt>
                <c:pt idx="95621">
                  <c:v>47810.5</c:v>
                </c:pt>
                <c:pt idx="95622">
                  <c:v>47811</c:v>
                </c:pt>
                <c:pt idx="95623">
                  <c:v>47811.5</c:v>
                </c:pt>
                <c:pt idx="95624">
                  <c:v>47812</c:v>
                </c:pt>
                <c:pt idx="95625">
                  <c:v>47812.5</c:v>
                </c:pt>
                <c:pt idx="95626">
                  <c:v>47813</c:v>
                </c:pt>
                <c:pt idx="95627">
                  <c:v>47813.5</c:v>
                </c:pt>
                <c:pt idx="95628">
                  <c:v>47814</c:v>
                </c:pt>
                <c:pt idx="95629">
                  <c:v>47814.5</c:v>
                </c:pt>
                <c:pt idx="95630">
                  <c:v>47815</c:v>
                </c:pt>
                <c:pt idx="95631">
                  <c:v>47815.5</c:v>
                </c:pt>
                <c:pt idx="95632">
                  <c:v>47816</c:v>
                </c:pt>
                <c:pt idx="95633">
                  <c:v>47816.5</c:v>
                </c:pt>
                <c:pt idx="95634">
                  <c:v>47817</c:v>
                </c:pt>
                <c:pt idx="95635">
                  <c:v>47817.5</c:v>
                </c:pt>
                <c:pt idx="95636">
                  <c:v>47818</c:v>
                </c:pt>
                <c:pt idx="95637">
                  <c:v>47818.5</c:v>
                </c:pt>
                <c:pt idx="95638">
                  <c:v>47819</c:v>
                </c:pt>
                <c:pt idx="95639">
                  <c:v>47819.5</c:v>
                </c:pt>
                <c:pt idx="95640">
                  <c:v>47820</c:v>
                </c:pt>
                <c:pt idx="95641">
                  <c:v>47820.5</c:v>
                </c:pt>
                <c:pt idx="95642">
                  <c:v>47821</c:v>
                </c:pt>
                <c:pt idx="95643">
                  <c:v>47821.5</c:v>
                </c:pt>
                <c:pt idx="95644">
                  <c:v>47822</c:v>
                </c:pt>
                <c:pt idx="95645">
                  <c:v>47822.5</c:v>
                </c:pt>
                <c:pt idx="95646">
                  <c:v>47823</c:v>
                </c:pt>
                <c:pt idx="95647">
                  <c:v>47823.5</c:v>
                </c:pt>
                <c:pt idx="95648">
                  <c:v>47824</c:v>
                </c:pt>
                <c:pt idx="95649">
                  <c:v>47824.5</c:v>
                </c:pt>
                <c:pt idx="95650">
                  <c:v>47825</c:v>
                </c:pt>
                <c:pt idx="95651">
                  <c:v>47825.5</c:v>
                </c:pt>
                <c:pt idx="95652">
                  <c:v>47826</c:v>
                </c:pt>
                <c:pt idx="95653">
                  <c:v>47826.5</c:v>
                </c:pt>
                <c:pt idx="95654">
                  <c:v>47827</c:v>
                </c:pt>
                <c:pt idx="95655">
                  <c:v>47827.5</c:v>
                </c:pt>
                <c:pt idx="95656">
                  <c:v>47828</c:v>
                </c:pt>
                <c:pt idx="95657">
                  <c:v>47828.5</c:v>
                </c:pt>
                <c:pt idx="95658">
                  <c:v>47829</c:v>
                </c:pt>
                <c:pt idx="95659">
                  <c:v>47829.5</c:v>
                </c:pt>
                <c:pt idx="95660">
                  <c:v>47830</c:v>
                </c:pt>
                <c:pt idx="95661">
                  <c:v>47830.5</c:v>
                </c:pt>
                <c:pt idx="95662">
                  <c:v>47831</c:v>
                </c:pt>
                <c:pt idx="95663">
                  <c:v>47831.5</c:v>
                </c:pt>
                <c:pt idx="95664">
                  <c:v>47832</c:v>
                </c:pt>
                <c:pt idx="95665">
                  <c:v>47832.5</c:v>
                </c:pt>
                <c:pt idx="95666">
                  <c:v>47833</c:v>
                </c:pt>
                <c:pt idx="95667">
                  <c:v>47833.5</c:v>
                </c:pt>
                <c:pt idx="95668">
                  <c:v>47834</c:v>
                </c:pt>
                <c:pt idx="95669">
                  <c:v>47834.5</c:v>
                </c:pt>
                <c:pt idx="95670">
                  <c:v>47835</c:v>
                </c:pt>
                <c:pt idx="95671">
                  <c:v>47835.5</c:v>
                </c:pt>
                <c:pt idx="95672">
                  <c:v>47836</c:v>
                </c:pt>
                <c:pt idx="95673">
                  <c:v>47836.5</c:v>
                </c:pt>
                <c:pt idx="95674">
                  <c:v>47837</c:v>
                </c:pt>
                <c:pt idx="95675">
                  <c:v>47837.5</c:v>
                </c:pt>
                <c:pt idx="95676">
                  <c:v>47838</c:v>
                </c:pt>
                <c:pt idx="95677">
                  <c:v>47838.5</c:v>
                </c:pt>
                <c:pt idx="95678">
                  <c:v>47839</c:v>
                </c:pt>
                <c:pt idx="95679">
                  <c:v>47839.5</c:v>
                </c:pt>
                <c:pt idx="95680">
                  <c:v>47840</c:v>
                </c:pt>
                <c:pt idx="95681">
                  <c:v>47840.5</c:v>
                </c:pt>
                <c:pt idx="95682">
                  <c:v>47841</c:v>
                </c:pt>
                <c:pt idx="95683">
                  <c:v>47841.5</c:v>
                </c:pt>
                <c:pt idx="95684">
                  <c:v>47842</c:v>
                </c:pt>
                <c:pt idx="95685">
                  <c:v>47842.5</c:v>
                </c:pt>
                <c:pt idx="95686">
                  <c:v>47843</c:v>
                </c:pt>
                <c:pt idx="95687">
                  <c:v>47843.5</c:v>
                </c:pt>
                <c:pt idx="95688">
                  <c:v>47844</c:v>
                </c:pt>
                <c:pt idx="95689">
                  <c:v>47844.5</c:v>
                </c:pt>
                <c:pt idx="95690">
                  <c:v>47845</c:v>
                </c:pt>
                <c:pt idx="95691">
                  <c:v>47845.5</c:v>
                </c:pt>
                <c:pt idx="95692">
                  <c:v>47846</c:v>
                </c:pt>
                <c:pt idx="95693">
                  <c:v>47846.5</c:v>
                </c:pt>
                <c:pt idx="95694">
                  <c:v>47847</c:v>
                </c:pt>
                <c:pt idx="95695">
                  <c:v>47847.5</c:v>
                </c:pt>
                <c:pt idx="95696">
                  <c:v>47848</c:v>
                </c:pt>
                <c:pt idx="95697">
                  <c:v>47848.5</c:v>
                </c:pt>
                <c:pt idx="95698">
                  <c:v>47849</c:v>
                </c:pt>
                <c:pt idx="95699">
                  <c:v>47849.5</c:v>
                </c:pt>
                <c:pt idx="95700">
                  <c:v>47850</c:v>
                </c:pt>
                <c:pt idx="95701">
                  <c:v>47850.5</c:v>
                </c:pt>
                <c:pt idx="95702">
                  <c:v>47851</c:v>
                </c:pt>
                <c:pt idx="95703">
                  <c:v>47851.5</c:v>
                </c:pt>
                <c:pt idx="95704">
                  <c:v>47852</c:v>
                </c:pt>
                <c:pt idx="95705">
                  <c:v>47852.5</c:v>
                </c:pt>
                <c:pt idx="95706">
                  <c:v>47853</c:v>
                </c:pt>
                <c:pt idx="95707">
                  <c:v>47853.5</c:v>
                </c:pt>
                <c:pt idx="95708">
                  <c:v>47854</c:v>
                </c:pt>
                <c:pt idx="95709">
                  <c:v>47854.5</c:v>
                </c:pt>
                <c:pt idx="95710">
                  <c:v>47855</c:v>
                </c:pt>
                <c:pt idx="95711">
                  <c:v>47855.5</c:v>
                </c:pt>
                <c:pt idx="95712">
                  <c:v>47856</c:v>
                </c:pt>
                <c:pt idx="95713">
                  <c:v>47856.5</c:v>
                </c:pt>
                <c:pt idx="95714">
                  <c:v>47857</c:v>
                </c:pt>
                <c:pt idx="95715">
                  <c:v>47857.5</c:v>
                </c:pt>
                <c:pt idx="95716">
                  <c:v>47858</c:v>
                </c:pt>
                <c:pt idx="95717">
                  <c:v>47858.5</c:v>
                </c:pt>
                <c:pt idx="95718">
                  <c:v>47859</c:v>
                </c:pt>
                <c:pt idx="95719">
                  <c:v>47859.5</c:v>
                </c:pt>
                <c:pt idx="95720">
                  <c:v>47860</c:v>
                </c:pt>
                <c:pt idx="95721">
                  <c:v>47860.5</c:v>
                </c:pt>
                <c:pt idx="95722">
                  <c:v>47861</c:v>
                </c:pt>
                <c:pt idx="95723">
                  <c:v>47861.5</c:v>
                </c:pt>
                <c:pt idx="95724">
                  <c:v>47862</c:v>
                </c:pt>
                <c:pt idx="95725">
                  <c:v>47862.5</c:v>
                </c:pt>
                <c:pt idx="95726">
                  <c:v>47863</c:v>
                </c:pt>
                <c:pt idx="95727">
                  <c:v>47863.5</c:v>
                </c:pt>
                <c:pt idx="95728">
                  <c:v>47864</c:v>
                </c:pt>
                <c:pt idx="95729">
                  <c:v>47864.5</c:v>
                </c:pt>
                <c:pt idx="95730">
                  <c:v>47865</c:v>
                </c:pt>
                <c:pt idx="95731">
                  <c:v>47865.5</c:v>
                </c:pt>
                <c:pt idx="95732">
                  <c:v>47866</c:v>
                </c:pt>
                <c:pt idx="95733">
                  <c:v>47866.5</c:v>
                </c:pt>
                <c:pt idx="95734">
                  <c:v>47867</c:v>
                </c:pt>
                <c:pt idx="95735">
                  <c:v>47867.5</c:v>
                </c:pt>
                <c:pt idx="95736">
                  <c:v>47868</c:v>
                </c:pt>
                <c:pt idx="95737">
                  <c:v>47868.5</c:v>
                </c:pt>
                <c:pt idx="95738">
                  <c:v>47869</c:v>
                </c:pt>
                <c:pt idx="95739">
                  <c:v>47869.5</c:v>
                </c:pt>
                <c:pt idx="95740">
                  <c:v>47870</c:v>
                </c:pt>
                <c:pt idx="95741">
                  <c:v>47870.5</c:v>
                </c:pt>
                <c:pt idx="95742">
                  <c:v>47871</c:v>
                </c:pt>
                <c:pt idx="95743">
                  <c:v>47871.5</c:v>
                </c:pt>
                <c:pt idx="95744">
                  <c:v>47872</c:v>
                </c:pt>
                <c:pt idx="95745">
                  <c:v>47872.5</c:v>
                </c:pt>
                <c:pt idx="95746">
                  <c:v>47873</c:v>
                </c:pt>
                <c:pt idx="95747">
                  <c:v>47873.5</c:v>
                </c:pt>
                <c:pt idx="95748">
                  <c:v>47874</c:v>
                </c:pt>
                <c:pt idx="95749">
                  <c:v>47874.5</c:v>
                </c:pt>
                <c:pt idx="95750">
                  <c:v>47875</c:v>
                </c:pt>
                <c:pt idx="95751">
                  <c:v>47875.5</c:v>
                </c:pt>
                <c:pt idx="95752">
                  <c:v>47876</c:v>
                </c:pt>
                <c:pt idx="95753">
                  <c:v>47876.5</c:v>
                </c:pt>
                <c:pt idx="95754">
                  <c:v>47877</c:v>
                </c:pt>
                <c:pt idx="95755">
                  <c:v>47877.5</c:v>
                </c:pt>
                <c:pt idx="95756">
                  <c:v>47878</c:v>
                </c:pt>
                <c:pt idx="95757">
                  <c:v>47878.5</c:v>
                </c:pt>
                <c:pt idx="95758">
                  <c:v>47879</c:v>
                </c:pt>
                <c:pt idx="95759">
                  <c:v>47879.5</c:v>
                </c:pt>
                <c:pt idx="95760">
                  <c:v>47880</c:v>
                </c:pt>
                <c:pt idx="95761">
                  <c:v>47880.5</c:v>
                </c:pt>
                <c:pt idx="95762">
                  <c:v>47881</c:v>
                </c:pt>
                <c:pt idx="95763">
                  <c:v>47881.5</c:v>
                </c:pt>
                <c:pt idx="95764">
                  <c:v>47882</c:v>
                </c:pt>
                <c:pt idx="95765">
                  <c:v>47882.5</c:v>
                </c:pt>
                <c:pt idx="95766">
                  <c:v>47883</c:v>
                </c:pt>
                <c:pt idx="95767">
                  <c:v>47883.5</c:v>
                </c:pt>
                <c:pt idx="95768">
                  <c:v>47884</c:v>
                </c:pt>
                <c:pt idx="95769">
                  <c:v>47884.5</c:v>
                </c:pt>
                <c:pt idx="95770">
                  <c:v>47885</c:v>
                </c:pt>
                <c:pt idx="95771">
                  <c:v>47885.5</c:v>
                </c:pt>
                <c:pt idx="95772">
                  <c:v>47886</c:v>
                </c:pt>
                <c:pt idx="95773">
                  <c:v>47886.5</c:v>
                </c:pt>
                <c:pt idx="95774">
                  <c:v>47887</c:v>
                </c:pt>
                <c:pt idx="95775">
                  <c:v>47887.5</c:v>
                </c:pt>
                <c:pt idx="95776">
                  <c:v>47888</c:v>
                </c:pt>
                <c:pt idx="95777">
                  <c:v>47888.5</c:v>
                </c:pt>
                <c:pt idx="95778">
                  <c:v>47889</c:v>
                </c:pt>
                <c:pt idx="95779">
                  <c:v>47889.5</c:v>
                </c:pt>
                <c:pt idx="95780">
                  <c:v>47890</c:v>
                </c:pt>
                <c:pt idx="95781">
                  <c:v>47890.5</c:v>
                </c:pt>
                <c:pt idx="95782">
                  <c:v>47891</c:v>
                </c:pt>
                <c:pt idx="95783">
                  <c:v>47891.5</c:v>
                </c:pt>
                <c:pt idx="95784">
                  <c:v>47892</c:v>
                </c:pt>
                <c:pt idx="95785">
                  <c:v>47892.5</c:v>
                </c:pt>
                <c:pt idx="95786">
                  <c:v>47893</c:v>
                </c:pt>
                <c:pt idx="95787">
                  <c:v>47893.5</c:v>
                </c:pt>
                <c:pt idx="95788">
                  <c:v>47894</c:v>
                </c:pt>
                <c:pt idx="95789">
                  <c:v>47894.5</c:v>
                </c:pt>
                <c:pt idx="95790">
                  <c:v>47895</c:v>
                </c:pt>
                <c:pt idx="95791">
                  <c:v>47895.5</c:v>
                </c:pt>
                <c:pt idx="95792">
                  <c:v>47896</c:v>
                </c:pt>
                <c:pt idx="95793">
                  <c:v>47896.5</c:v>
                </c:pt>
                <c:pt idx="95794">
                  <c:v>47897</c:v>
                </c:pt>
                <c:pt idx="95795">
                  <c:v>47897.5</c:v>
                </c:pt>
                <c:pt idx="95796">
                  <c:v>47898</c:v>
                </c:pt>
                <c:pt idx="95797">
                  <c:v>47898.5</c:v>
                </c:pt>
                <c:pt idx="95798">
                  <c:v>47899</c:v>
                </c:pt>
                <c:pt idx="95799">
                  <c:v>47899.5</c:v>
                </c:pt>
                <c:pt idx="95800">
                  <c:v>47900</c:v>
                </c:pt>
                <c:pt idx="95801">
                  <c:v>47900.5</c:v>
                </c:pt>
                <c:pt idx="95802">
                  <c:v>47901</c:v>
                </c:pt>
                <c:pt idx="95803">
                  <c:v>47901.5</c:v>
                </c:pt>
                <c:pt idx="95804">
                  <c:v>47902</c:v>
                </c:pt>
                <c:pt idx="95805">
                  <c:v>47902.5</c:v>
                </c:pt>
                <c:pt idx="95806">
                  <c:v>47903</c:v>
                </c:pt>
                <c:pt idx="95807">
                  <c:v>47903.5</c:v>
                </c:pt>
                <c:pt idx="95808">
                  <c:v>47904</c:v>
                </c:pt>
                <c:pt idx="95809">
                  <c:v>47904.5</c:v>
                </c:pt>
                <c:pt idx="95810">
                  <c:v>47905</c:v>
                </c:pt>
                <c:pt idx="95811">
                  <c:v>47905.5</c:v>
                </c:pt>
                <c:pt idx="95812">
                  <c:v>47906</c:v>
                </c:pt>
                <c:pt idx="95813">
                  <c:v>47906.5</c:v>
                </c:pt>
                <c:pt idx="95814">
                  <c:v>47907</c:v>
                </c:pt>
                <c:pt idx="95815">
                  <c:v>47907.5</c:v>
                </c:pt>
                <c:pt idx="95816">
                  <c:v>47908</c:v>
                </c:pt>
                <c:pt idx="95817">
                  <c:v>47908.5</c:v>
                </c:pt>
                <c:pt idx="95818">
                  <c:v>47909</c:v>
                </c:pt>
                <c:pt idx="95819">
                  <c:v>47909.5</c:v>
                </c:pt>
                <c:pt idx="95820">
                  <c:v>47910</c:v>
                </c:pt>
                <c:pt idx="95821">
                  <c:v>47910.5</c:v>
                </c:pt>
                <c:pt idx="95822">
                  <c:v>47911</c:v>
                </c:pt>
                <c:pt idx="95823">
                  <c:v>47911.5</c:v>
                </c:pt>
                <c:pt idx="95824">
                  <c:v>47912</c:v>
                </c:pt>
                <c:pt idx="95825">
                  <c:v>47912.5</c:v>
                </c:pt>
                <c:pt idx="95826">
                  <c:v>47913</c:v>
                </c:pt>
                <c:pt idx="95827">
                  <c:v>47913.5</c:v>
                </c:pt>
                <c:pt idx="95828">
                  <c:v>47914</c:v>
                </c:pt>
                <c:pt idx="95829">
                  <c:v>47914.5</c:v>
                </c:pt>
                <c:pt idx="95830">
                  <c:v>47915</c:v>
                </c:pt>
                <c:pt idx="95831">
                  <c:v>47915.5</c:v>
                </c:pt>
                <c:pt idx="95832">
                  <c:v>47916</c:v>
                </c:pt>
                <c:pt idx="95833">
                  <c:v>47916.5</c:v>
                </c:pt>
                <c:pt idx="95834">
                  <c:v>47917</c:v>
                </c:pt>
                <c:pt idx="95835">
                  <c:v>47917.5</c:v>
                </c:pt>
                <c:pt idx="95836">
                  <c:v>47918</c:v>
                </c:pt>
                <c:pt idx="95837">
                  <c:v>47918.5</c:v>
                </c:pt>
                <c:pt idx="95838">
                  <c:v>47919</c:v>
                </c:pt>
                <c:pt idx="95839">
                  <c:v>47919.5</c:v>
                </c:pt>
                <c:pt idx="95840">
                  <c:v>47920</c:v>
                </c:pt>
                <c:pt idx="95841">
                  <c:v>47920.5</c:v>
                </c:pt>
                <c:pt idx="95842">
                  <c:v>47921</c:v>
                </c:pt>
                <c:pt idx="95843">
                  <c:v>47921.5</c:v>
                </c:pt>
                <c:pt idx="95844">
                  <c:v>47922</c:v>
                </c:pt>
                <c:pt idx="95845">
                  <c:v>47922.5</c:v>
                </c:pt>
                <c:pt idx="95846">
                  <c:v>47923</c:v>
                </c:pt>
                <c:pt idx="95847">
                  <c:v>47923.5</c:v>
                </c:pt>
                <c:pt idx="95848">
                  <c:v>47924</c:v>
                </c:pt>
                <c:pt idx="95849">
                  <c:v>47924.5</c:v>
                </c:pt>
                <c:pt idx="95850">
                  <c:v>47925</c:v>
                </c:pt>
                <c:pt idx="95851">
                  <c:v>47925.5</c:v>
                </c:pt>
                <c:pt idx="95852">
                  <c:v>47926</c:v>
                </c:pt>
                <c:pt idx="95853">
                  <c:v>47926.5</c:v>
                </c:pt>
                <c:pt idx="95854">
                  <c:v>47927</c:v>
                </c:pt>
                <c:pt idx="95855">
                  <c:v>47927.5</c:v>
                </c:pt>
                <c:pt idx="95856">
                  <c:v>47928</c:v>
                </c:pt>
                <c:pt idx="95857">
                  <c:v>47928.5</c:v>
                </c:pt>
                <c:pt idx="95858">
                  <c:v>47929</c:v>
                </c:pt>
                <c:pt idx="95859">
                  <c:v>47929.5</c:v>
                </c:pt>
                <c:pt idx="95860">
                  <c:v>47930</c:v>
                </c:pt>
                <c:pt idx="95861">
                  <c:v>47930.5</c:v>
                </c:pt>
                <c:pt idx="95862">
                  <c:v>47931</c:v>
                </c:pt>
                <c:pt idx="95863">
                  <c:v>47931.5</c:v>
                </c:pt>
                <c:pt idx="95864">
                  <c:v>47932</c:v>
                </c:pt>
                <c:pt idx="95865">
                  <c:v>47932.5</c:v>
                </c:pt>
                <c:pt idx="95866">
                  <c:v>47933</c:v>
                </c:pt>
                <c:pt idx="95867">
                  <c:v>47933.5</c:v>
                </c:pt>
                <c:pt idx="95868">
                  <c:v>47934</c:v>
                </c:pt>
                <c:pt idx="95869">
                  <c:v>47934.5</c:v>
                </c:pt>
                <c:pt idx="95870">
                  <c:v>47935</c:v>
                </c:pt>
                <c:pt idx="95871">
                  <c:v>47935.5</c:v>
                </c:pt>
                <c:pt idx="95872">
                  <c:v>47936</c:v>
                </c:pt>
                <c:pt idx="95873">
                  <c:v>47936.5</c:v>
                </c:pt>
                <c:pt idx="95874">
                  <c:v>47937</c:v>
                </c:pt>
                <c:pt idx="95875">
                  <c:v>47937.5</c:v>
                </c:pt>
                <c:pt idx="95876">
                  <c:v>47938</c:v>
                </c:pt>
                <c:pt idx="95877">
                  <c:v>47938.5</c:v>
                </c:pt>
                <c:pt idx="95878">
                  <c:v>47939</c:v>
                </c:pt>
                <c:pt idx="95879">
                  <c:v>47939.5</c:v>
                </c:pt>
                <c:pt idx="95880">
                  <c:v>47940</c:v>
                </c:pt>
                <c:pt idx="95881">
                  <c:v>47940.5</c:v>
                </c:pt>
                <c:pt idx="95882">
                  <c:v>47941</c:v>
                </c:pt>
                <c:pt idx="95883">
                  <c:v>47941.5</c:v>
                </c:pt>
                <c:pt idx="95884">
                  <c:v>47942</c:v>
                </c:pt>
                <c:pt idx="95885">
                  <c:v>47942.5</c:v>
                </c:pt>
                <c:pt idx="95886">
                  <c:v>47943</c:v>
                </c:pt>
                <c:pt idx="95887">
                  <c:v>47943.5</c:v>
                </c:pt>
                <c:pt idx="95888">
                  <c:v>47944</c:v>
                </c:pt>
                <c:pt idx="95889">
                  <c:v>47944.5</c:v>
                </c:pt>
                <c:pt idx="95890">
                  <c:v>47945</c:v>
                </c:pt>
                <c:pt idx="95891">
                  <c:v>47945.5</c:v>
                </c:pt>
                <c:pt idx="95892">
                  <c:v>47946</c:v>
                </c:pt>
                <c:pt idx="95893">
                  <c:v>47946.5</c:v>
                </c:pt>
                <c:pt idx="95894">
                  <c:v>47947</c:v>
                </c:pt>
                <c:pt idx="95895">
                  <c:v>47947.5</c:v>
                </c:pt>
                <c:pt idx="95896">
                  <c:v>47948</c:v>
                </c:pt>
                <c:pt idx="95897">
                  <c:v>47948.5</c:v>
                </c:pt>
                <c:pt idx="95898">
                  <c:v>47949</c:v>
                </c:pt>
                <c:pt idx="95899">
                  <c:v>47949.5</c:v>
                </c:pt>
                <c:pt idx="95900">
                  <c:v>47950</c:v>
                </c:pt>
                <c:pt idx="95901">
                  <c:v>47950.5</c:v>
                </c:pt>
                <c:pt idx="95902">
                  <c:v>47951</c:v>
                </c:pt>
                <c:pt idx="95903">
                  <c:v>47951.5</c:v>
                </c:pt>
                <c:pt idx="95904">
                  <c:v>47952</c:v>
                </c:pt>
                <c:pt idx="95905">
                  <c:v>47952.5</c:v>
                </c:pt>
                <c:pt idx="95906">
                  <c:v>47953</c:v>
                </c:pt>
                <c:pt idx="95907">
                  <c:v>47953.5</c:v>
                </c:pt>
                <c:pt idx="95908">
                  <c:v>47954</c:v>
                </c:pt>
                <c:pt idx="95909">
                  <c:v>47954.5</c:v>
                </c:pt>
                <c:pt idx="95910">
                  <c:v>47955</c:v>
                </c:pt>
                <c:pt idx="95911">
                  <c:v>47955.5</c:v>
                </c:pt>
                <c:pt idx="95912">
                  <c:v>47956</c:v>
                </c:pt>
                <c:pt idx="95913">
                  <c:v>47956.5</c:v>
                </c:pt>
                <c:pt idx="95914">
                  <c:v>47957</c:v>
                </c:pt>
                <c:pt idx="95915">
                  <c:v>47957.5</c:v>
                </c:pt>
                <c:pt idx="95916">
                  <c:v>47958</c:v>
                </c:pt>
                <c:pt idx="95917">
                  <c:v>47958.5</c:v>
                </c:pt>
                <c:pt idx="95918">
                  <c:v>47959</c:v>
                </c:pt>
                <c:pt idx="95919">
                  <c:v>47959.5</c:v>
                </c:pt>
                <c:pt idx="95920">
                  <c:v>47960</c:v>
                </c:pt>
                <c:pt idx="95921">
                  <c:v>47960.5</c:v>
                </c:pt>
                <c:pt idx="95922">
                  <c:v>47961</c:v>
                </c:pt>
                <c:pt idx="95923">
                  <c:v>47961.5</c:v>
                </c:pt>
                <c:pt idx="95924">
                  <c:v>47962</c:v>
                </c:pt>
                <c:pt idx="95925">
                  <c:v>47962.5</c:v>
                </c:pt>
                <c:pt idx="95926">
                  <c:v>47963</c:v>
                </c:pt>
                <c:pt idx="95927">
                  <c:v>47963.5</c:v>
                </c:pt>
                <c:pt idx="95928">
                  <c:v>47964</c:v>
                </c:pt>
                <c:pt idx="95929">
                  <c:v>47964.5</c:v>
                </c:pt>
                <c:pt idx="95930">
                  <c:v>47965</c:v>
                </c:pt>
                <c:pt idx="95931">
                  <c:v>47965.5</c:v>
                </c:pt>
                <c:pt idx="95932">
                  <c:v>47966</c:v>
                </c:pt>
                <c:pt idx="95933">
                  <c:v>47966.5</c:v>
                </c:pt>
                <c:pt idx="95934">
                  <c:v>47967</c:v>
                </c:pt>
                <c:pt idx="95935">
                  <c:v>47967.5</c:v>
                </c:pt>
                <c:pt idx="95936">
                  <c:v>47968</c:v>
                </c:pt>
                <c:pt idx="95937">
                  <c:v>47968.5</c:v>
                </c:pt>
                <c:pt idx="95938">
                  <c:v>47969</c:v>
                </c:pt>
                <c:pt idx="95939">
                  <c:v>47969.5</c:v>
                </c:pt>
                <c:pt idx="95940">
                  <c:v>47970</c:v>
                </c:pt>
                <c:pt idx="95941">
                  <c:v>47970.5</c:v>
                </c:pt>
                <c:pt idx="95942">
                  <c:v>47971</c:v>
                </c:pt>
                <c:pt idx="95943">
                  <c:v>47971.5</c:v>
                </c:pt>
                <c:pt idx="95944">
                  <c:v>47972</c:v>
                </c:pt>
                <c:pt idx="95945">
                  <c:v>47972.5</c:v>
                </c:pt>
                <c:pt idx="95946">
                  <c:v>47973</c:v>
                </c:pt>
                <c:pt idx="95947">
                  <c:v>47973.5</c:v>
                </c:pt>
                <c:pt idx="95948">
                  <c:v>47974</c:v>
                </c:pt>
                <c:pt idx="95949">
                  <c:v>47974.5</c:v>
                </c:pt>
                <c:pt idx="95950">
                  <c:v>47975</c:v>
                </c:pt>
                <c:pt idx="95951">
                  <c:v>47975.5</c:v>
                </c:pt>
                <c:pt idx="95952">
                  <c:v>47976</c:v>
                </c:pt>
                <c:pt idx="95953">
                  <c:v>47976.5</c:v>
                </c:pt>
                <c:pt idx="95954">
                  <c:v>47977</c:v>
                </c:pt>
                <c:pt idx="95955">
                  <c:v>47977.5</c:v>
                </c:pt>
                <c:pt idx="95956">
                  <c:v>47978</c:v>
                </c:pt>
                <c:pt idx="95957">
                  <c:v>47978.5</c:v>
                </c:pt>
                <c:pt idx="95958">
                  <c:v>47979</c:v>
                </c:pt>
                <c:pt idx="95959">
                  <c:v>47979.5</c:v>
                </c:pt>
                <c:pt idx="95960">
                  <c:v>47980</c:v>
                </c:pt>
                <c:pt idx="95961">
                  <c:v>47980.5</c:v>
                </c:pt>
                <c:pt idx="95962">
                  <c:v>47981</c:v>
                </c:pt>
                <c:pt idx="95963">
                  <c:v>47981.5</c:v>
                </c:pt>
                <c:pt idx="95964">
                  <c:v>47982</c:v>
                </c:pt>
                <c:pt idx="95965">
                  <c:v>47982.5</c:v>
                </c:pt>
                <c:pt idx="95966">
                  <c:v>47983</c:v>
                </c:pt>
                <c:pt idx="95967">
                  <c:v>47983.5</c:v>
                </c:pt>
                <c:pt idx="95968">
                  <c:v>47984</c:v>
                </c:pt>
                <c:pt idx="95969">
                  <c:v>47984.5</c:v>
                </c:pt>
                <c:pt idx="95970">
                  <c:v>47985</c:v>
                </c:pt>
                <c:pt idx="95971">
                  <c:v>47985.5</c:v>
                </c:pt>
                <c:pt idx="95972">
                  <c:v>47986</c:v>
                </c:pt>
                <c:pt idx="95973">
                  <c:v>47986.5</c:v>
                </c:pt>
                <c:pt idx="95974">
                  <c:v>47987</c:v>
                </c:pt>
                <c:pt idx="95975">
                  <c:v>47987.5</c:v>
                </c:pt>
                <c:pt idx="95976">
                  <c:v>47988</c:v>
                </c:pt>
                <c:pt idx="95977">
                  <c:v>47988.5</c:v>
                </c:pt>
                <c:pt idx="95978">
                  <c:v>47989</c:v>
                </c:pt>
                <c:pt idx="95979">
                  <c:v>47989.5</c:v>
                </c:pt>
                <c:pt idx="95980">
                  <c:v>47990</c:v>
                </c:pt>
                <c:pt idx="95981">
                  <c:v>47990.5</c:v>
                </c:pt>
                <c:pt idx="95982">
                  <c:v>47991</c:v>
                </c:pt>
                <c:pt idx="95983">
                  <c:v>47991.5</c:v>
                </c:pt>
                <c:pt idx="95984">
                  <c:v>47992</c:v>
                </c:pt>
                <c:pt idx="95985">
                  <c:v>47992.5</c:v>
                </c:pt>
                <c:pt idx="95986">
                  <c:v>47993</c:v>
                </c:pt>
                <c:pt idx="95987">
                  <c:v>47993.5</c:v>
                </c:pt>
                <c:pt idx="95988">
                  <c:v>47994</c:v>
                </c:pt>
                <c:pt idx="95989">
                  <c:v>47994.5</c:v>
                </c:pt>
                <c:pt idx="95990">
                  <c:v>47995</c:v>
                </c:pt>
                <c:pt idx="95991">
                  <c:v>47995.5</c:v>
                </c:pt>
                <c:pt idx="95992">
                  <c:v>47996</c:v>
                </c:pt>
                <c:pt idx="95993">
                  <c:v>47996.5</c:v>
                </c:pt>
                <c:pt idx="95994">
                  <c:v>47997</c:v>
                </c:pt>
                <c:pt idx="95995">
                  <c:v>47997.5</c:v>
                </c:pt>
                <c:pt idx="95996">
                  <c:v>47998</c:v>
                </c:pt>
                <c:pt idx="95997">
                  <c:v>47998.5</c:v>
                </c:pt>
                <c:pt idx="95998">
                  <c:v>47999</c:v>
                </c:pt>
                <c:pt idx="95999">
                  <c:v>47999.5</c:v>
                </c:pt>
                <c:pt idx="96000">
                  <c:v>48000</c:v>
                </c:pt>
                <c:pt idx="96001">
                  <c:v>48000.5</c:v>
                </c:pt>
                <c:pt idx="96002">
                  <c:v>48001</c:v>
                </c:pt>
                <c:pt idx="96003">
                  <c:v>48001.5</c:v>
                </c:pt>
                <c:pt idx="96004">
                  <c:v>48002</c:v>
                </c:pt>
                <c:pt idx="96005">
                  <c:v>48002.5</c:v>
                </c:pt>
                <c:pt idx="96006">
                  <c:v>48003</c:v>
                </c:pt>
                <c:pt idx="96007">
                  <c:v>48003.5</c:v>
                </c:pt>
                <c:pt idx="96008">
                  <c:v>48004</c:v>
                </c:pt>
                <c:pt idx="96009">
                  <c:v>48004.5</c:v>
                </c:pt>
                <c:pt idx="96010">
                  <c:v>48005</c:v>
                </c:pt>
                <c:pt idx="96011">
                  <c:v>48005.5</c:v>
                </c:pt>
                <c:pt idx="96012">
                  <c:v>48006</c:v>
                </c:pt>
                <c:pt idx="96013">
                  <c:v>48006.5</c:v>
                </c:pt>
                <c:pt idx="96014">
                  <c:v>48007</c:v>
                </c:pt>
                <c:pt idx="96015">
                  <c:v>48007.5</c:v>
                </c:pt>
                <c:pt idx="96016">
                  <c:v>48008</c:v>
                </c:pt>
                <c:pt idx="96017">
                  <c:v>48008.5</c:v>
                </c:pt>
                <c:pt idx="96018">
                  <c:v>48009</c:v>
                </c:pt>
                <c:pt idx="96019">
                  <c:v>48009.5</c:v>
                </c:pt>
                <c:pt idx="96020">
                  <c:v>48010</c:v>
                </c:pt>
                <c:pt idx="96021">
                  <c:v>48010.5</c:v>
                </c:pt>
                <c:pt idx="96022">
                  <c:v>48011</c:v>
                </c:pt>
                <c:pt idx="96023">
                  <c:v>48011.5</c:v>
                </c:pt>
                <c:pt idx="96024">
                  <c:v>48012</c:v>
                </c:pt>
                <c:pt idx="96025">
                  <c:v>48012.5</c:v>
                </c:pt>
                <c:pt idx="96026">
                  <c:v>48013</c:v>
                </c:pt>
                <c:pt idx="96027">
                  <c:v>48013.5</c:v>
                </c:pt>
                <c:pt idx="96028">
                  <c:v>48014</c:v>
                </c:pt>
                <c:pt idx="96029">
                  <c:v>48014.5</c:v>
                </c:pt>
                <c:pt idx="96030">
                  <c:v>48015</c:v>
                </c:pt>
                <c:pt idx="96031">
                  <c:v>48015.5</c:v>
                </c:pt>
                <c:pt idx="96032">
                  <c:v>48016</c:v>
                </c:pt>
                <c:pt idx="96033">
                  <c:v>48016.5</c:v>
                </c:pt>
                <c:pt idx="96034">
                  <c:v>48017</c:v>
                </c:pt>
                <c:pt idx="96035">
                  <c:v>48017.5</c:v>
                </c:pt>
                <c:pt idx="96036">
                  <c:v>48018</c:v>
                </c:pt>
                <c:pt idx="96037">
                  <c:v>48018.5</c:v>
                </c:pt>
                <c:pt idx="96038">
                  <c:v>48019</c:v>
                </c:pt>
                <c:pt idx="96039">
                  <c:v>48019.5</c:v>
                </c:pt>
                <c:pt idx="96040">
                  <c:v>48020</c:v>
                </c:pt>
                <c:pt idx="96041">
                  <c:v>48020.5</c:v>
                </c:pt>
                <c:pt idx="96042">
                  <c:v>48021</c:v>
                </c:pt>
                <c:pt idx="96043">
                  <c:v>48021.5</c:v>
                </c:pt>
                <c:pt idx="96044">
                  <c:v>48022</c:v>
                </c:pt>
                <c:pt idx="96045">
                  <c:v>48022.5</c:v>
                </c:pt>
                <c:pt idx="96046">
                  <c:v>48023</c:v>
                </c:pt>
                <c:pt idx="96047">
                  <c:v>48023.5</c:v>
                </c:pt>
                <c:pt idx="96048">
                  <c:v>48024</c:v>
                </c:pt>
                <c:pt idx="96049">
                  <c:v>48024.5</c:v>
                </c:pt>
                <c:pt idx="96050">
                  <c:v>48025</c:v>
                </c:pt>
                <c:pt idx="96051">
                  <c:v>48025.5</c:v>
                </c:pt>
                <c:pt idx="96052">
                  <c:v>48026</c:v>
                </c:pt>
                <c:pt idx="96053">
                  <c:v>48026.5</c:v>
                </c:pt>
                <c:pt idx="96054">
                  <c:v>48027</c:v>
                </c:pt>
                <c:pt idx="96055">
                  <c:v>48027.5</c:v>
                </c:pt>
                <c:pt idx="96056">
                  <c:v>48028</c:v>
                </c:pt>
                <c:pt idx="96057">
                  <c:v>48028.5</c:v>
                </c:pt>
                <c:pt idx="96058">
                  <c:v>48029</c:v>
                </c:pt>
                <c:pt idx="96059">
                  <c:v>48029.5</c:v>
                </c:pt>
                <c:pt idx="96060">
                  <c:v>48030</c:v>
                </c:pt>
                <c:pt idx="96061">
                  <c:v>48030.5</c:v>
                </c:pt>
                <c:pt idx="96062">
                  <c:v>48031</c:v>
                </c:pt>
                <c:pt idx="96063">
                  <c:v>48031.5</c:v>
                </c:pt>
                <c:pt idx="96064">
                  <c:v>48032</c:v>
                </c:pt>
                <c:pt idx="96065">
                  <c:v>48032.5</c:v>
                </c:pt>
                <c:pt idx="96066">
                  <c:v>48033</c:v>
                </c:pt>
                <c:pt idx="96067">
                  <c:v>48033.5</c:v>
                </c:pt>
                <c:pt idx="96068">
                  <c:v>48034</c:v>
                </c:pt>
                <c:pt idx="96069">
                  <c:v>48034.5</c:v>
                </c:pt>
                <c:pt idx="96070">
                  <c:v>48035</c:v>
                </c:pt>
                <c:pt idx="96071">
                  <c:v>48035.5</c:v>
                </c:pt>
                <c:pt idx="96072">
                  <c:v>48036</c:v>
                </c:pt>
                <c:pt idx="96073">
                  <c:v>48036.5</c:v>
                </c:pt>
                <c:pt idx="96074">
                  <c:v>48037</c:v>
                </c:pt>
                <c:pt idx="96075">
                  <c:v>48037.5</c:v>
                </c:pt>
                <c:pt idx="96076">
                  <c:v>48038</c:v>
                </c:pt>
                <c:pt idx="96077">
                  <c:v>48038.5</c:v>
                </c:pt>
                <c:pt idx="96078">
                  <c:v>48039</c:v>
                </c:pt>
                <c:pt idx="96079">
                  <c:v>48039.5</c:v>
                </c:pt>
                <c:pt idx="96080">
                  <c:v>48040</c:v>
                </c:pt>
                <c:pt idx="96081">
                  <c:v>48040.5</c:v>
                </c:pt>
                <c:pt idx="96082">
                  <c:v>48041</c:v>
                </c:pt>
                <c:pt idx="96083">
                  <c:v>48041.5</c:v>
                </c:pt>
                <c:pt idx="96084">
                  <c:v>48042</c:v>
                </c:pt>
                <c:pt idx="96085">
                  <c:v>48042.5</c:v>
                </c:pt>
                <c:pt idx="96086">
                  <c:v>48043</c:v>
                </c:pt>
                <c:pt idx="96087">
                  <c:v>48043.5</c:v>
                </c:pt>
                <c:pt idx="96088">
                  <c:v>48044</c:v>
                </c:pt>
                <c:pt idx="96089">
                  <c:v>48044.5</c:v>
                </c:pt>
                <c:pt idx="96090">
                  <c:v>48045</c:v>
                </c:pt>
                <c:pt idx="96091">
                  <c:v>48045.5</c:v>
                </c:pt>
                <c:pt idx="96092">
                  <c:v>48046</c:v>
                </c:pt>
                <c:pt idx="96093">
                  <c:v>48046.5</c:v>
                </c:pt>
                <c:pt idx="96094">
                  <c:v>48047</c:v>
                </c:pt>
                <c:pt idx="96095">
                  <c:v>48047.5</c:v>
                </c:pt>
                <c:pt idx="96096">
                  <c:v>48048</c:v>
                </c:pt>
                <c:pt idx="96097">
                  <c:v>48048.5</c:v>
                </c:pt>
                <c:pt idx="96098">
                  <c:v>48049</c:v>
                </c:pt>
                <c:pt idx="96099">
                  <c:v>48049.5</c:v>
                </c:pt>
                <c:pt idx="96100">
                  <c:v>48050</c:v>
                </c:pt>
                <c:pt idx="96101">
                  <c:v>48050.5</c:v>
                </c:pt>
                <c:pt idx="96102">
                  <c:v>48051</c:v>
                </c:pt>
                <c:pt idx="96103">
                  <c:v>48051.5</c:v>
                </c:pt>
                <c:pt idx="96104">
                  <c:v>48052</c:v>
                </c:pt>
                <c:pt idx="96105">
                  <c:v>48052.5</c:v>
                </c:pt>
                <c:pt idx="96106">
                  <c:v>48053</c:v>
                </c:pt>
                <c:pt idx="96107">
                  <c:v>48053.5</c:v>
                </c:pt>
                <c:pt idx="96108">
                  <c:v>48054</c:v>
                </c:pt>
                <c:pt idx="96109">
                  <c:v>48054.5</c:v>
                </c:pt>
                <c:pt idx="96110">
                  <c:v>48055</c:v>
                </c:pt>
                <c:pt idx="96111">
                  <c:v>48055.5</c:v>
                </c:pt>
                <c:pt idx="96112">
                  <c:v>48056</c:v>
                </c:pt>
                <c:pt idx="96113">
                  <c:v>48056.5</c:v>
                </c:pt>
                <c:pt idx="96114">
                  <c:v>48057</c:v>
                </c:pt>
                <c:pt idx="96115">
                  <c:v>48057.5</c:v>
                </c:pt>
                <c:pt idx="96116">
                  <c:v>48058</c:v>
                </c:pt>
                <c:pt idx="96117">
                  <c:v>48058.5</c:v>
                </c:pt>
                <c:pt idx="96118">
                  <c:v>48059</c:v>
                </c:pt>
                <c:pt idx="96119">
                  <c:v>48059.5</c:v>
                </c:pt>
                <c:pt idx="96120">
                  <c:v>48060</c:v>
                </c:pt>
                <c:pt idx="96121">
                  <c:v>48060.5</c:v>
                </c:pt>
                <c:pt idx="96122">
                  <c:v>48061</c:v>
                </c:pt>
                <c:pt idx="96123">
                  <c:v>48061.5</c:v>
                </c:pt>
                <c:pt idx="96124">
                  <c:v>48062</c:v>
                </c:pt>
                <c:pt idx="96125">
                  <c:v>48062.5</c:v>
                </c:pt>
                <c:pt idx="96126">
                  <c:v>48063</c:v>
                </c:pt>
                <c:pt idx="96127">
                  <c:v>48063.5</c:v>
                </c:pt>
                <c:pt idx="96128">
                  <c:v>48064</c:v>
                </c:pt>
                <c:pt idx="96129">
                  <c:v>48064.5</c:v>
                </c:pt>
                <c:pt idx="96130">
                  <c:v>48065</c:v>
                </c:pt>
                <c:pt idx="96131">
                  <c:v>48065.5</c:v>
                </c:pt>
                <c:pt idx="96132">
                  <c:v>48066</c:v>
                </c:pt>
                <c:pt idx="96133">
                  <c:v>48066.5</c:v>
                </c:pt>
                <c:pt idx="96134">
                  <c:v>48067</c:v>
                </c:pt>
                <c:pt idx="96135">
                  <c:v>48067.5</c:v>
                </c:pt>
                <c:pt idx="96136">
                  <c:v>48068</c:v>
                </c:pt>
                <c:pt idx="96137">
                  <c:v>48068.5</c:v>
                </c:pt>
                <c:pt idx="96138">
                  <c:v>48069</c:v>
                </c:pt>
                <c:pt idx="96139">
                  <c:v>48069.5</c:v>
                </c:pt>
                <c:pt idx="96140">
                  <c:v>48070</c:v>
                </c:pt>
                <c:pt idx="96141">
                  <c:v>48070.5</c:v>
                </c:pt>
                <c:pt idx="96142">
                  <c:v>48071</c:v>
                </c:pt>
                <c:pt idx="96143">
                  <c:v>48071.5</c:v>
                </c:pt>
                <c:pt idx="96144">
                  <c:v>48072</c:v>
                </c:pt>
                <c:pt idx="96145">
                  <c:v>48072.5</c:v>
                </c:pt>
                <c:pt idx="96146">
                  <c:v>48073</c:v>
                </c:pt>
                <c:pt idx="96147">
                  <c:v>48073.5</c:v>
                </c:pt>
                <c:pt idx="96148">
                  <c:v>48074</c:v>
                </c:pt>
                <c:pt idx="96149">
                  <c:v>48074.5</c:v>
                </c:pt>
                <c:pt idx="96150">
                  <c:v>48075</c:v>
                </c:pt>
                <c:pt idx="96151">
                  <c:v>48075.5</c:v>
                </c:pt>
                <c:pt idx="96152">
                  <c:v>48076</c:v>
                </c:pt>
                <c:pt idx="96153">
                  <c:v>48076.5</c:v>
                </c:pt>
                <c:pt idx="96154">
                  <c:v>48077</c:v>
                </c:pt>
                <c:pt idx="96155">
                  <c:v>48077.5</c:v>
                </c:pt>
                <c:pt idx="96156">
                  <c:v>48078</c:v>
                </c:pt>
                <c:pt idx="96157">
                  <c:v>48078.5</c:v>
                </c:pt>
                <c:pt idx="96158">
                  <c:v>48079</c:v>
                </c:pt>
                <c:pt idx="96159">
                  <c:v>48079.5</c:v>
                </c:pt>
                <c:pt idx="96160">
                  <c:v>48080</c:v>
                </c:pt>
                <c:pt idx="96161">
                  <c:v>48080.5</c:v>
                </c:pt>
                <c:pt idx="96162">
                  <c:v>48081</c:v>
                </c:pt>
                <c:pt idx="96163">
                  <c:v>48081.5</c:v>
                </c:pt>
                <c:pt idx="96164">
                  <c:v>48082</c:v>
                </c:pt>
                <c:pt idx="96165">
                  <c:v>48082.5</c:v>
                </c:pt>
                <c:pt idx="96166">
                  <c:v>48083</c:v>
                </c:pt>
                <c:pt idx="96167">
                  <c:v>48083.5</c:v>
                </c:pt>
                <c:pt idx="96168">
                  <c:v>48084</c:v>
                </c:pt>
                <c:pt idx="96169">
                  <c:v>48084.5</c:v>
                </c:pt>
                <c:pt idx="96170">
                  <c:v>48085</c:v>
                </c:pt>
                <c:pt idx="96171">
                  <c:v>48085.5</c:v>
                </c:pt>
                <c:pt idx="96172">
                  <c:v>48086</c:v>
                </c:pt>
                <c:pt idx="96173">
                  <c:v>48086.5</c:v>
                </c:pt>
                <c:pt idx="96174">
                  <c:v>48087</c:v>
                </c:pt>
                <c:pt idx="96175">
                  <c:v>48087.5</c:v>
                </c:pt>
                <c:pt idx="96176">
                  <c:v>48088</c:v>
                </c:pt>
                <c:pt idx="96177">
                  <c:v>48088.5</c:v>
                </c:pt>
                <c:pt idx="96178">
                  <c:v>48089</c:v>
                </c:pt>
                <c:pt idx="96179">
                  <c:v>48089.5</c:v>
                </c:pt>
                <c:pt idx="96180">
                  <c:v>48090</c:v>
                </c:pt>
                <c:pt idx="96181">
                  <c:v>48090.5</c:v>
                </c:pt>
                <c:pt idx="96182">
                  <c:v>48091</c:v>
                </c:pt>
                <c:pt idx="96183">
                  <c:v>48091.5</c:v>
                </c:pt>
                <c:pt idx="96184">
                  <c:v>48092</c:v>
                </c:pt>
                <c:pt idx="96185">
                  <c:v>48092.5</c:v>
                </c:pt>
                <c:pt idx="96186">
                  <c:v>48093</c:v>
                </c:pt>
                <c:pt idx="96187">
                  <c:v>48093.5</c:v>
                </c:pt>
                <c:pt idx="96188">
                  <c:v>48094</c:v>
                </c:pt>
                <c:pt idx="96189">
                  <c:v>48094.5</c:v>
                </c:pt>
                <c:pt idx="96190">
                  <c:v>48095</c:v>
                </c:pt>
                <c:pt idx="96191">
                  <c:v>48095.5</c:v>
                </c:pt>
                <c:pt idx="96192">
                  <c:v>48096</c:v>
                </c:pt>
                <c:pt idx="96193">
                  <c:v>48096.5</c:v>
                </c:pt>
                <c:pt idx="96194">
                  <c:v>48097</c:v>
                </c:pt>
                <c:pt idx="96195">
                  <c:v>48097.5</c:v>
                </c:pt>
                <c:pt idx="96196">
                  <c:v>48098</c:v>
                </c:pt>
                <c:pt idx="96197">
                  <c:v>48098.5</c:v>
                </c:pt>
                <c:pt idx="96198">
                  <c:v>48099</c:v>
                </c:pt>
                <c:pt idx="96199">
                  <c:v>48099.5</c:v>
                </c:pt>
                <c:pt idx="96200">
                  <c:v>48100</c:v>
                </c:pt>
                <c:pt idx="96201">
                  <c:v>48100.5</c:v>
                </c:pt>
                <c:pt idx="96202">
                  <c:v>48101</c:v>
                </c:pt>
                <c:pt idx="96203">
                  <c:v>48101.5</c:v>
                </c:pt>
                <c:pt idx="96204">
                  <c:v>48102</c:v>
                </c:pt>
                <c:pt idx="96205">
                  <c:v>48102.5</c:v>
                </c:pt>
                <c:pt idx="96206">
                  <c:v>48103</c:v>
                </c:pt>
                <c:pt idx="96207">
                  <c:v>48103.5</c:v>
                </c:pt>
                <c:pt idx="96208">
                  <c:v>48104</c:v>
                </c:pt>
                <c:pt idx="96209">
                  <c:v>48104.5</c:v>
                </c:pt>
                <c:pt idx="96210">
                  <c:v>48105</c:v>
                </c:pt>
                <c:pt idx="96211">
                  <c:v>48105.5</c:v>
                </c:pt>
                <c:pt idx="96212">
                  <c:v>48106</c:v>
                </c:pt>
                <c:pt idx="96213">
                  <c:v>48106.5</c:v>
                </c:pt>
                <c:pt idx="96214">
                  <c:v>48107</c:v>
                </c:pt>
                <c:pt idx="96215">
                  <c:v>48107.5</c:v>
                </c:pt>
                <c:pt idx="96216">
                  <c:v>48108</c:v>
                </c:pt>
                <c:pt idx="96217">
                  <c:v>48108.5</c:v>
                </c:pt>
                <c:pt idx="96218">
                  <c:v>48109</c:v>
                </c:pt>
                <c:pt idx="96219">
                  <c:v>48109.5</c:v>
                </c:pt>
                <c:pt idx="96220">
                  <c:v>48110</c:v>
                </c:pt>
                <c:pt idx="96221">
                  <c:v>48110.5</c:v>
                </c:pt>
                <c:pt idx="96222">
                  <c:v>48111</c:v>
                </c:pt>
                <c:pt idx="96223">
                  <c:v>48111.5</c:v>
                </c:pt>
                <c:pt idx="96224">
                  <c:v>48112</c:v>
                </c:pt>
                <c:pt idx="96225">
                  <c:v>48112.5</c:v>
                </c:pt>
                <c:pt idx="96226">
                  <c:v>48113</c:v>
                </c:pt>
                <c:pt idx="96227">
                  <c:v>48113.5</c:v>
                </c:pt>
                <c:pt idx="96228">
                  <c:v>48114</c:v>
                </c:pt>
                <c:pt idx="96229">
                  <c:v>48114.5</c:v>
                </c:pt>
                <c:pt idx="96230">
                  <c:v>48115</c:v>
                </c:pt>
                <c:pt idx="96231">
                  <c:v>48115.5</c:v>
                </c:pt>
                <c:pt idx="96232">
                  <c:v>48116</c:v>
                </c:pt>
                <c:pt idx="96233">
                  <c:v>48116.5</c:v>
                </c:pt>
                <c:pt idx="96234">
                  <c:v>48117</c:v>
                </c:pt>
                <c:pt idx="96235">
                  <c:v>48117.5</c:v>
                </c:pt>
                <c:pt idx="96236">
                  <c:v>48118</c:v>
                </c:pt>
                <c:pt idx="96237">
                  <c:v>48118.5</c:v>
                </c:pt>
                <c:pt idx="96238">
                  <c:v>48119</c:v>
                </c:pt>
                <c:pt idx="96239">
                  <c:v>48119.5</c:v>
                </c:pt>
                <c:pt idx="96240">
                  <c:v>48120</c:v>
                </c:pt>
                <c:pt idx="96241">
                  <c:v>48120.5</c:v>
                </c:pt>
                <c:pt idx="96242">
                  <c:v>48121</c:v>
                </c:pt>
                <c:pt idx="96243">
                  <c:v>48121.5</c:v>
                </c:pt>
                <c:pt idx="96244">
                  <c:v>48122</c:v>
                </c:pt>
                <c:pt idx="96245">
                  <c:v>48122.5</c:v>
                </c:pt>
                <c:pt idx="96246">
                  <c:v>48123</c:v>
                </c:pt>
                <c:pt idx="96247">
                  <c:v>48123.5</c:v>
                </c:pt>
                <c:pt idx="96248">
                  <c:v>48124</c:v>
                </c:pt>
                <c:pt idx="96249">
                  <c:v>48124.5</c:v>
                </c:pt>
                <c:pt idx="96250">
                  <c:v>48125</c:v>
                </c:pt>
                <c:pt idx="96251">
                  <c:v>48125.5</c:v>
                </c:pt>
                <c:pt idx="96252">
                  <c:v>48126</c:v>
                </c:pt>
                <c:pt idx="96253">
                  <c:v>48126.5</c:v>
                </c:pt>
                <c:pt idx="96254">
                  <c:v>48127</c:v>
                </c:pt>
                <c:pt idx="96255">
                  <c:v>48127.5</c:v>
                </c:pt>
                <c:pt idx="96256">
                  <c:v>48128</c:v>
                </c:pt>
                <c:pt idx="96257">
                  <c:v>48128.5</c:v>
                </c:pt>
                <c:pt idx="96258">
                  <c:v>48129</c:v>
                </c:pt>
                <c:pt idx="96259">
                  <c:v>48129.5</c:v>
                </c:pt>
                <c:pt idx="96260">
                  <c:v>48130</c:v>
                </c:pt>
                <c:pt idx="96261">
                  <c:v>48130.5</c:v>
                </c:pt>
                <c:pt idx="96262">
                  <c:v>48131</c:v>
                </c:pt>
                <c:pt idx="96263">
                  <c:v>48131.5</c:v>
                </c:pt>
                <c:pt idx="96264">
                  <c:v>48132</c:v>
                </c:pt>
                <c:pt idx="96265">
                  <c:v>48132.5</c:v>
                </c:pt>
                <c:pt idx="96266">
                  <c:v>48133</c:v>
                </c:pt>
                <c:pt idx="96267">
                  <c:v>48133.5</c:v>
                </c:pt>
                <c:pt idx="96268">
                  <c:v>48134</c:v>
                </c:pt>
                <c:pt idx="96269">
                  <c:v>48134.5</c:v>
                </c:pt>
                <c:pt idx="96270">
                  <c:v>48135</c:v>
                </c:pt>
                <c:pt idx="96271">
                  <c:v>48135.5</c:v>
                </c:pt>
                <c:pt idx="96272">
                  <c:v>48136</c:v>
                </c:pt>
                <c:pt idx="96273">
                  <c:v>48136.5</c:v>
                </c:pt>
                <c:pt idx="96274">
                  <c:v>48137</c:v>
                </c:pt>
                <c:pt idx="96275">
                  <c:v>48137.5</c:v>
                </c:pt>
                <c:pt idx="96276">
                  <c:v>48138</c:v>
                </c:pt>
                <c:pt idx="96277">
                  <c:v>48138.5</c:v>
                </c:pt>
                <c:pt idx="96278">
                  <c:v>48139</c:v>
                </c:pt>
                <c:pt idx="96279">
                  <c:v>48139.5</c:v>
                </c:pt>
                <c:pt idx="96280">
                  <c:v>48140</c:v>
                </c:pt>
                <c:pt idx="96281">
                  <c:v>48140.5</c:v>
                </c:pt>
                <c:pt idx="96282">
                  <c:v>48141</c:v>
                </c:pt>
                <c:pt idx="96283">
                  <c:v>48141.5</c:v>
                </c:pt>
                <c:pt idx="96284">
                  <c:v>48142</c:v>
                </c:pt>
                <c:pt idx="96285">
                  <c:v>48142.5</c:v>
                </c:pt>
                <c:pt idx="96286">
                  <c:v>48143</c:v>
                </c:pt>
                <c:pt idx="96287">
                  <c:v>48143.5</c:v>
                </c:pt>
                <c:pt idx="96288">
                  <c:v>48144</c:v>
                </c:pt>
                <c:pt idx="96289">
                  <c:v>48144.5</c:v>
                </c:pt>
                <c:pt idx="96290">
                  <c:v>48145</c:v>
                </c:pt>
                <c:pt idx="96291">
                  <c:v>48145.5</c:v>
                </c:pt>
                <c:pt idx="96292">
                  <c:v>48146</c:v>
                </c:pt>
                <c:pt idx="96293">
                  <c:v>48146.5</c:v>
                </c:pt>
                <c:pt idx="96294">
                  <c:v>48147</c:v>
                </c:pt>
                <c:pt idx="96295">
                  <c:v>48147.5</c:v>
                </c:pt>
                <c:pt idx="96296">
                  <c:v>48148</c:v>
                </c:pt>
                <c:pt idx="96297">
                  <c:v>48148.5</c:v>
                </c:pt>
                <c:pt idx="96298">
                  <c:v>48149</c:v>
                </c:pt>
                <c:pt idx="96299">
                  <c:v>48149.5</c:v>
                </c:pt>
                <c:pt idx="96300">
                  <c:v>48150</c:v>
                </c:pt>
                <c:pt idx="96301">
                  <c:v>48150.5</c:v>
                </c:pt>
                <c:pt idx="96302">
                  <c:v>48151</c:v>
                </c:pt>
                <c:pt idx="96303">
                  <c:v>48151.5</c:v>
                </c:pt>
                <c:pt idx="96304">
                  <c:v>48152</c:v>
                </c:pt>
                <c:pt idx="96305">
                  <c:v>48152.5</c:v>
                </c:pt>
                <c:pt idx="96306">
                  <c:v>48153</c:v>
                </c:pt>
                <c:pt idx="96307">
                  <c:v>48153.5</c:v>
                </c:pt>
                <c:pt idx="96308">
                  <c:v>48154</c:v>
                </c:pt>
                <c:pt idx="96309">
                  <c:v>48154.5</c:v>
                </c:pt>
                <c:pt idx="96310">
                  <c:v>48155</c:v>
                </c:pt>
                <c:pt idx="96311">
                  <c:v>48155.5</c:v>
                </c:pt>
                <c:pt idx="96312">
                  <c:v>48156</c:v>
                </c:pt>
                <c:pt idx="96313">
                  <c:v>48156.5</c:v>
                </c:pt>
                <c:pt idx="96314">
                  <c:v>48157</c:v>
                </c:pt>
                <c:pt idx="96315">
                  <c:v>48157.5</c:v>
                </c:pt>
                <c:pt idx="96316">
                  <c:v>48158</c:v>
                </c:pt>
                <c:pt idx="96317">
                  <c:v>48158.5</c:v>
                </c:pt>
                <c:pt idx="96318">
                  <c:v>48159</c:v>
                </c:pt>
                <c:pt idx="96319">
                  <c:v>48159.5</c:v>
                </c:pt>
                <c:pt idx="96320">
                  <c:v>48160</c:v>
                </c:pt>
                <c:pt idx="96321">
                  <c:v>48160.5</c:v>
                </c:pt>
                <c:pt idx="96322">
                  <c:v>48161</c:v>
                </c:pt>
                <c:pt idx="96323">
                  <c:v>48161.5</c:v>
                </c:pt>
                <c:pt idx="96324">
                  <c:v>48162</c:v>
                </c:pt>
                <c:pt idx="96325">
                  <c:v>48162.5</c:v>
                </c:pt>
                <c:pt idx="96326">
                  <c:v>48163</c:v>
                </c:pt>
                <c:pt idx="96327">
                  <c:v>48163.5</c:v>
                </c:pt>
                <c:pt idx="96328">
                  <c:v>48164</c:v>
                </c:pt>
                <c:pt idx="96329">
                  <c:v>48164.5</c:v>
                </c:pt>
                <c:pt idx="96330">
                  <c:v>48165</c:v>
                </c:pt>
                <c:pt idx="96331">
                  <c:v>48165.5</c:v>
                </c:pt>
                <c:pt idx="96332">
                  <c:v>48166</c:v>
                </c:pt>
                <c:pt idx="96333">
                  <c:v>48166.5</c:v>
                </c:pt>
                <c:pt idx="96334">
                  <c:v>48167</c:v>
                </c:pt>
                <c:pt idx="96335">
                  <c:v>48167.5</c:v>
                </c:pt>
                <c:pt idx="96336">
                  <c:v>48168</c:v>
                </c:pt>
                <c:pt idx="96337">
                  <c:v>48168.5</c:v>
                </c:pt>
                <c:pt idx="96338">
                  <c:v>48169</c:v>
                </c:pt>
                <c:pt idx="96339">
                  <c:v>48169.5</c:v>
                </c:pt>
                <c:pt idx="96340">
                  <c:v>48170</c:v>
                </c:pt>
                <c:pt idx="96341">
                  <c:v>48170.5</c:v>
                </c:pt>
                <c:pt idx="96342">
                  <c:v>48171</c:v>
                </c:pt>
                <c:pt idx="96343">
                  <c:v>48171.5</c:v>
                </c:pt>
                <c:pt idx="96344">
                  <c:v>48172</c:v>
                </c:pt>
                <c:pt idx="96345">
                  <c:v>48172.5</c:v>
                </c:pt>
                <c:pt idx="96346">
                  <c:v>48173</c:v>
                </c:pt>
                <c:pt idx="96347">
                  <c:v>48173.5</c:v>
                </c:pt>
                <c:pt idx="96348">
                  <c:v>48174</c:v>
                </c:pt>
                <c:pt idx="96349">
                  <c:v>48174.5</c:v>
                </c:pt>
                <c:pt idx="96350">
                  <c:v>48175</c:v>
                </c:pt>
                <c:pt idx="96351">
                  <c:v>48175.5</c:v>
                </c:pt>
                <c:pt idx="96352">
                  <c:v>48176</c:v>
                </c:pt>
                <c:pt idx="96353">
                  <c:v>48176.5</c:v>
                </c:pt>
                <c:pt idx="96354">
                  <c:v>48177</c:v>
                </c:pt>
                <c:pt idx="96355">
                  <c:v>48177.5</c:v>
                </c:pt>
                <c:pt idx="96356">
                  <c:v>48178</c:v>
                </c:pt>
                <c:pt idx="96357">
                  <c:v>48178.5</c:v>
                </c:pt>
                <c:pt idx="96358">
                  <c:v>48179</c:v>
                </c:pt>
                <c:pt idx="96359">
                  <c:v>48179.5</c:v>
                </c:pt>
                <c:pt idx="96360">
                  <c:v>48180</c:v>
                </c:pt>
                <c:pt idx="96361">
                  <c:v>48180.5</c:v>
                </c:pt>
                <c:pt idx="96362">
                  <c:v>48181</c:v>
                </c:pt>
                <c:pt idx="96363">
                  <c:v>48181.5</c:v>
                </c:pt>
                <c:pt idx="96364">
                  <c:v>48182</c:v>
                </c:pt>
                <c:pt idx="96365">
                  <c:v>48182.5</c:v>
                </c:pt>
                <c:pt idx="96366">
                  <c:v>48183</c:v>
                </c:pt>
                <c:pt idx="96367">
                  <c:v>48183.5</c:v>
                </c:pt>
                <c:pt idx="96368">
                  <c:v>48184</c:v>
                </c:pt>
                <c:pt idx="96369">
                  <c:v>48184.5</c:v>
                </c:pt>
                <c:pt idx="96370">
                  <c:v>48185</c:v>
                </c:pt>
                <c:pt idx="96371">
                  <c:v>48185.5</c:v>
                </c:pt>
                <c:pt idx="96372">
                  <c:v>48186</c:v>
                </c:pt>
                <c:pt idx="96373">
                  <c:v>48186.5</c:v>
                </c:pt>
                <c:pt idx="96374">
                  <c:v>48187</c:v>
                </c:pt>
                <c:pt idx="96375">
                  <c:v>48187.5</c:v>
                </c:pt>
                <c:pt idx="96376">
                  <c:v>48188</c:v>
                </c:pt>
                <c:pt idx="96377">
                  <c:v>48188.5</c:v>
                </c:pt>
                <c:pt idx="96378">
                  <c:v>48189</c:v>
                </c:pt>
                <c:pt idx="96379">
                  <c:v>48189.5</c:v>
                </c:pt>
                <c:pt idx="96380">
                  <c:v>48190</c:v>
                </c:pt>
                <c:pt idx="96381">
                  <c:v>48190.5</c:v>
                </c:pt>
                <c:pt idx="96382">
                  <c:v>48191</c:v>
                </c:pt>
                <c:pt idx="96383">
                  <c:v>48191.5</c:v>
                </c:pt>
                <c:pt idx="96384">
                  <c:v>48192</c:v>
                </c:pt>
                <c:pt idx="96385">
                  <c:v>48192.5</c:v>
                </c:pt>
                <c:pt idx="96386">
                  <c:v>48193</c:v>
                </c:pt>
                <c:pt idx="96387">
                  <c:v>48193.5</c:v>
                </c:pt>
                <c:pt idx="96388">
                  <c:v>48194</c:v>
                </c:pt>
                <c:pt idx="96389">
                  <c:v>48194.5</c:v>
                </c:pt>
                <c:pt idx="96390">
                  <c:v>48195</c:v>
                </c:pt>
                <c:pt idx="96391">
                  <c:v>48195.5</c:v>
                </c:pt>
                <c:pt idx="96392">
                  <c:v>48196</c:v>
                </c:pt>
                <c:pt idx="96393">
                  <c:v>48196.5</c:v>
                </c:pt>
                <c:pt idx="96394">
                  <c:v>48197</c:v>
                </c:pt>
                <c:pt idx="96395">
                  <c:v>48197.5</c:v>
                </c:pt>
                <c:pt idx="96396">
                  <c:v>48198</c:v>
                </c:pt>
                <c:pt idx="96397">
                  <c:v>48198.5</c:v>
                </c:pt>
                <c:pt idx="96398">
                  <c:v>48199</c:v>
                </c:pt>
                <c:pt idx="96399">
                  <c:v>48199.5</c:v>
                </c:pt>
                <c:pt idx="96400">
                  <c:v>48200</c:v>
                </c:pt>
                <c:pt idx="96401">
                  <c:v>48200.5</c:v>
                </c:pt>
                <c:pt idx="96402">
                  <c:v>48201</c:v>
                </c:pt>
                <c:pt idx="96403">
                  <c:v>48201.5</c:v>
                </c:pt>
                <c:pt idx="96404">
                  <c:v>48202</c:v>
                </c:pt>
                <c:pt idx="96405">
                  <c:v>48202.5</c:v>
                </c:pt>
                <c:pt idx="96406">
                  <c:v>48203</c:v>
                </c:pt>
                <c:pt idx="96407">
                  <c:v>48203.5</c:v>
                </c:pt>
                <c:pt idx="96408">
                  <c:v>48204</c:v>
                </c:pt>
                <c:pt idx="96409">
                  <c:v>48204.5</c:v>
                </c:pt>
                <c:pt idx="96410">
                  <c:v>48205</c:v>
                </c:pt>
                <c:pt idx="96411">
                  <c:v>48205.5</c:v>
                </c:pt>
                <c:pt idx="96412">
                  <c:v>48206</c:v>
                </c:pt>
                <c:pt idx="96413">
                  <c:v>48206.5</c:v>
                </c:pt>
                <c:pt idx="96414">
                  <c:v>48207</c:v>
                </c:pt>
                <c:pt idx="96415">
                  <c:v>48207.5</c:v>
                </c:pt>
                <c:pt idx="96416">
                  <c:v>48208</c:v>
                </c:pt>
                <c:pt idx="96417">
                  <c:v>48208.5</c:v>
                </c:pt>
                <c:pt idx="96418">
                  <c:v>48209</c:v>
                </c:pt>
                <c:pt idx="96419">
                  <c:v>48209.5</c:v>
                </c:pt>
                <c:pt idx="96420">
                  <c:v>48210</c:v>
                </c:pt>
                <c:pt idx="96421">
                  <c:v>48210.5</c:v>
                </c:pt>
                <c:pt idx="96422">
                  <c:v>48211</c:v>
                </c:pt>
                <c:pt idx="96423">
                  <c:v>48211.5</c:v>
                </c:pt>
                <c:pt idx="96424">
                  <c:v>48212</c:v>
                </c:pt>
                <c:pt idx="96425">
                  <c:v>48212.5</c:v>
                </c:pt>
                <c:pt idx="96426">
                  <c:v>48213</c:v>
                </c:pt>
                <c:pt idx="96427">
                  <c:v>48213.5</c:v>
                </c:pt>
                <c:pt idx="96428">
                  <c:v>48214</c:v>
                </c:pt>
                <c:pt idx="96429">
                  <c:v>48214.5</c:v>
                </c:pt>
                <c:pt idx="96430">
                  <c:v>48215</c:v>
                </c:pt>
                <c:pt idx="96431">
                  <c:v>48215.5</c:v>
                </c:pt>
                <c:pt idx="96432">
                  <c:v>48216</c:v>
                </c:pt>
                <c:pt idx="96433">
                  <c:v>48216.5</c:v>
                </c:pt>
                <c:pt idx="96434">
                  <c:v>48217</c:v>
                </c:pt>
                <c:pt idx="96435">
                  <c:v>48217.5</c:v>
                </c:pt>
                <c:pt idx="96436">
                  <c:v>48218</c:v>
                </c:pt>
                <c:pt idx="96437">
                  <c:v>48218.5</c:v>
                </c:pt>
                <c:pt idx="96438">
                  <c:v>48219</c:v>
                </c:pt>
                <c:pt idx="96439">
                  <c:v>48219.5</c:v>
                </c:pt>
                <c:pt idx="96440">
                  <c:v>48220</c:v>
                </c:pt>
                <c:pt idx="96441">
                  <c:v>48220.5</c:v>
                </c:pt>
                <c:pt idx="96442">
                  <c:v>48221</c:v>
                </c:pt>
                <c:pt idx="96443">
                  <c:v>48221.5</c:v>
                </c:pt>
                <c:pt idx="96444">
                  <c:v>48222</c:v>
                </c:pt>
                <c:pt idx="96445">
                  <c:v>48222.5</c:v>
                </c:pt>
                <c:pt idx="96446">
                  <c:v>48223</c:v>
                </c:pt>
                <c:pt idx="96447">
                  <c:v>48223.5</c:v>
                </c:pt>
                <c:pt idx="96448">
                  <c:v>48224</c:v>
                </c:pt>
                <c:pt idx="96449">
                  <c:v>48224.5</c:v>
                </c:pt>
                <c:pt idx="96450">
                  <c:v>48225</c:v>
                </c:pt>
                <c:pt idx="96451">
                  <c:v>48225.5</c:v>
                </c:pt>
                <c:pt idx="96452">
                  <c:v>48226</c:v>
                </c:pt>
                <c:pt idx="96453">
                  <c:v>48226.5</c:v>
                </c:pt>
                <c:pt idx="96454">
                  <c:v>48227</c:v>
                </c:pt>
                <c:pt idx="96455">
                  <c:v>48227.5</c:v>
                </c:pt>
                <c:pt idx="96456">
                  <c:v>48228</c:v>
                </c:pt>
                <c:pt idx="96457">
                  <c:v>48228.5</c:v>
                </c:pt>
                <c:pt idx="96458">
                  <c:v>48229</c:v>
                </c:pt>
                <c:pt idx="96459">
                  <c:v>48229.5</c:v>
                </c:pt>
                <c:pt idx="96460">
                  <c:v>48230</c:v>
                </c:pt>
                <c:pt idx="96461">
                  <c:v>48230.5</c:v>
                </c:pt>
                <c:pt idx="96462">
                  <c:v>48231</c:v>
                </c:pt>
                <c:pt idx="96463">
                  <c:v>48231.5</c:v>
                </c:pt>
                <c:pt idx="96464">
                  <c:v>48232</c:v>
                </c:pt>
                <c:pt idx="96465">
                  <c:v>48232.5</c:v>
                </c:pt>
                <c:pt idx="96466">
                  <c:v>48233</c:v>
                </c:pt>
                <c:pt idx="96467">
                  <c:v>48233.5</c:v>
                </c:pt>
                <c:pt idx="96468">
                  <c:v>48234</c:v>
                </c:pt>
                <c:pt idx="96469">
                  <c:v>48234.5</c:v>
                </c:pt>
                <c:pt idx="96470">
                  <c:v>48235</c:v>
                </c:pt>
                <c:pt idx="96471">
                  <c:v>48235.5</c:v>
                </c:pt>
                <c:pt idx="96472">
                  <c:v>48236</c:v>
                </c:pt>
                <c:pt idx="96473">
                  <c:v>48236.5</c:v>
                </c:pt>
                <c:pt idx="96474">
                  <c:v>48237</c:v>
                </c:pt>
                <c:pt idx="96475">
                  <c:v>48237.5</c:v>
                </c:pt>
                <c:pt idx="96476">
                  <c:v>48238</c:v>
                </c:pt>
                <c:pt idx="96477">
                  <c:v>48238.5</c:v>
                </c:pt>
                <c:pt idx="96478">
                  <c:v>48239</c:v>
                </c:pt>
                <c:pt idx="96479">
                  <c:v>48239.5</c:v>
                </c:pt>
                <c:pt idx="96480">
                  <c:v>48240</c:v>
                </c:pt>
                <c:pt idx="96481">
                  <c:v>48240.5</c:v>
                </c:pt>
                <c:pt idx="96482">
                  <c:v>48241</c:v>
                </c:pt>
                <c:pt idx="96483">
                  <c:v>48241.5</c:v>
                </c:pt>
                <c:pt idx="96484">
                  <c:v>48242</c:v>
                </c:pt>
                <c:pt idx="96485">
                  <c:v>48242.5</c:v>
                </c:pt>
                <c:pt idx="96486">
                  <c:v>48243</c:v>
                </c:pt>
                <c:pt idx="96487">
                  <c:v>48243.5</c:v>
                </c:pt>
                <c:pt idx="96488">
                  <c:v>48244</c:v>
                </c:pt>
                <c:pt idx="96489">
                  <c:v>48244.5</c:v>
                </c:pt>
                <c:pt idx="96490">
                  <c:v>48245</c:v>
                </c:pt>
                <c:pt idx="96491">
                  <c:v>48245.5</c:v>
                </c:pt>
                <c:pt idx="96492">
                  <c:v>48246</c:v>
                </c:pt>
                <c:pt idx="96493">
                  <c:v>48246.5</c:v>
                </c:pt>
                <c:pt idx="96494">
                  <c:v>48247</c:v>
                </c:pt>
                <c:pt idx="96495">
                  <c:v>48247.5</c:v>
                </c:pt>
                <c:pt idx="96496">
                  <c:v>48248</c:v>
                </c:pt>
                <c:pt idx="96497">
                  <c:v>48248.5</c:v>
                </c:pt>
                <c:pt idx="96498">
                  <c:v>48249</c:v>
                </c:pt>
                <c:pt idx="96499">
                  <c:v>48249.5</c:v>
                </c:pt>
                <c:pt idx="96500">
                  <c:v>48250</c:v>
                </c:pt>
                <c:pt idx="96501">
                  <c:v>48250.5</c:v>
                </c:pt>
                <c:pt idx="96502">
                  <c:v>48251</c:v>
                </c:pt>
                <c:pt idx="96503">
                  <c:v>48251.5</c:v>
                </c:pt>
                <c:pt idx="96504">
                  <c:v>48252</c:v>
                </c:pt>
                <c:pt idx="96505">
                  <c:v>48252.5</c:v>
                </c:pt>
                <c:pt idx="96506">
                  <c:v>48253</c:v>
                </c:pt>
                <c:pt idx="96507">
                  <c:v>48253.5</c:v>
                </c:pt>
                <c:pt idx="96508">
                  <c:v>48254</c:v>
                </c:pt>
                <c:pt idx="96509">
                  <c:v>48254.5</c:v>
                </c:pt>
                <c:pt idx="96510">
                  <c:v>48255</c:v>
                </c:pt>
                <c:pt idx="96511">
                  <c:v>48255.5</c:v>
                </c:pt>
                <c:pt idx="96512">
                  <c:v>48256</c:v>
                </c:pt>
                <c:pt idx="96513">
                  <c:v>48256.5</c:v>
                </c:pt>
                <c:pt idx="96514">
                  <c:v>48257</c:v>
                </c:pt>
                <c:pt idx="96515">
                  <c:v>48257.5</c:v>
                </c:pt>
                <c:pt idx="96516">
                  <c:v>48258</c:v>
                </c:pt>
                <c:pt idx="96517">
                  <c:v>48258.5</c:v>
                </c:pt>
                <c:pt idx="96518">
                  <c:v>48259</c:v>
                </c:pt>
                <c:pt idx="96519">
                  <c:v>48259.5</c:v>
                </c:pt>
                <c:pt idx="96520">
                  <c:v>48260</c:v>
                </c:pt>
                <c:pt idx="96521">
                  <c:v>48260.5</c:v>
                </c:pt>
                <c:pt idx="96522">
                  <c:v>48261</c:v>
                </c:pt>
                <c:pt idx="96523">
                  <c:v>48261.5</c:v>
                </c:pt>
                <c:pt idx="96524">
                  <c:v>48262</c:v>
                </c:pt>
                <c:pt idx="96525">
                  <c:v>48262.5</c:v>
                </c:pt>
                <c:pt idx="96526">
                  <c:v>48263</c:v>
                </c:pt>
                <c:pt idx="96527">
                  <c:v>48263.5</c:v>
                </c:pt>
                <c:pt idx="96528">
                  <c:v>48264</c:v>
                </c:pt>
                <c:pt idx="96529">
                  <c:v>48264.5</c:v>
                </c:pt>
                <c:pt idx="96530">
                  <c:v>48265</c:v>
                </c:pt>
                <c:pt idx="96531">
                  <c:v>48265.5</c:v>
                </c:pt>
                <c:pt idx="96532">
                  <c:v>48266</c:v>
                </c:pt>
                <c:pt idx="96533">
                  <c:v>48266.5</c:v>
                </c:pt>
                <c:pt idx="96534">
                  <c:v>48267</c:v>
                </c:pt>
                <c:pt idx="96535">
                  <c:v>48267.5</c:v>
                </c:pt>
                <c:pt idx="96536">
                  <c:v>48268</c:v>
                </c:pt>
                <c:pt idx="96537">
                  <c:v>48268.5</c:v>
                </c:pt>
                <c:pt idx="96538">
                  <c:v>48269</c:v>
                </c:pt>
                <c:pt idx="96539">
                  <c:v>48269.5</c:v>
                </c:pt>
                <c:pt idx="96540">
                  <c:v>48270</c:v>
                </c:pt>
                <c:pt idx="96541">
                  <c:v>48270.5</c:v>
                </c:pt>
                <c:pt idx="96542">
                  <c:v>48271</c:v>
                </c:pt>
                <c:pt idx="96543">
                  <c:v>48271.5</c:v>
                </c:pt>
                <c:pt idx="96544">
                  <c:v>48272</c:v>
                </c:pt>
                <c:pt idx="96545">
                  <c:v>48272.5</c:v>
                </c:pt>
                <c:pt idx="96546">
                  <c:v>48273</c:v>
                </c:pt>
                <c:pt idx="96547">
                  <c:v>48273.5</c:v>
                </c:pt>
                <c:pt idx="96548">
                  <c:v>48274</c:v>
                </c:pt>
                <c:pt idx="96549">
                  <c:v>48274.5</c:v>
                </c:pt>
                <c:pt idx="96550">
                  <c:v>48275</c:v>
                </c:pt>
                <c:pt idx="96551">
                  <c:v>48275.5</c:v>
                </c:pt>
                <c:pt idx="96552">
                  <c:v>48276</c:v>
                </c:pt>
                <c:pt idx="96553">
                  <c:v>48276.5</c:v>
                </c:pt>
                <c:pt idx="96554">
                  <c:v>48277</c:v>
                </c:pt>
                <c:pt idx="96555">
                  <c:v>48277.5</c:v>
                </c:pt>
                <c:pt idx="96556">
                  <c:v>48278</c:v>
                </c:pt>
                <c:pt idx="96557">
                  <c:v>48278.5</c:v>
                </c:pt>
                <c:pt idx="96558">
                  <c:v>48279</c:v>
                </c:pt>
                <c:pt idx="96559">
                  <c:v>48279.5</c:v>
                </c:pt>
                <c:pt idx="96560">
                  <c:v>48280</c:v>
                </c:pt>
                <c:pt idx="96561">
                  <c:v>48280.5</c:v>
                </c:pt>
                <c:pt idx="96562">
                  <c:v>48281</c:v>
                </c:pt>
                <c:pt idx="96563">
                  <c:v>48281.5</c:v>
                </c:pt>
                <c:pt idx="96564">
                  <c:v>48282</c:v>
                </c:pt>
                <c:pt idx="96565">
                  <c:v>48282.5</c:v>
                </c:pt>
                <c:pt idx="96566">
                  <c:v>48283</c:v>
                </c:pt>
                <c:pt idx="96567">
                  <c:v>48283.5</c:v>
                </c:pt>
                <c:pt idx="96568">
                  <c:v>48284</c:v>
                </c:pt>
                <c:pt idx="96569">
                  <c:v>48284.5</c:v>
                </c:pt>
                <c:pt idx="96570">
                  <c:v>48285</c:v>
                </c:pt>
                <c:pt idx="96571">
                  <c:v>48285.5</c:v>
                </c:pt>
                <c:pt idx="96572">
                  <c:v>48286</c:v>
                </c:pt>
                <c:pt idx="96573">
                  <c:v>48286.5</c:v>
                </c:pt>
                <c:pt idx="96574">
                  <c:v>48287</c:v>
                </c:pt>
                <c:pt idx="96575">
                  <c:v>48287.5</c:v>
                </c:pt>
                <c:pt idx="96576">
                  <c:v>48288</c:v>
                </c:pt>
                <c:pt idx="96577">
                  <c:v>48288.5</c:v>
                </c:pt>
                <c:pt idx="96578">
                  <c:v>48289</c:v>
                </c:pt>
                <c:pt idx="96579">
                  <c:v>48289.5</c:v>
                </c:pt>
                <c:pt idx="96580">
                  <c:v>48290</c:v>
                </c:pt>
                <c:pt idx="96581">
                  <c:v>48290.5</c:v>
                </c:pt>
                <c:pt idx="96582">
                  <c:v>48291</c:v>
                </c:pt>
                <c:pt idx="96583">
                  <c:v>48291.5</c:v>
                </c:pt>
                <c:pt idx="96584">
                  <c:v>48292</c:v>
                </c:pt>
                <c:pt idx="96585">
                  <c:v>48292.5</c:v>
                </c:pt>
                <c:pt idx="96586">
                  <c:v>48293</c:v>
                </c:pt>
                <c:pt idx="96587">
                  <c:v>48293.5</c:v>
                </c:pt>
                <c:pt idx="96588">
                  <c:v>48294</c:v>
                </c:pt>
                <c:pt idx="96589">
                  <c:v>48294.5</c:v>
                </c:pt>
                <c:pt idx="96590">
                  <c:v>48295</c:v>
                </c:pt>
                <c:pt idx="96591">
                  <c:v>48295.5</c:v>
                </c:pt>
                <c:pt idx="96592">
                  <c:v>48296</c:v>
                </c:pt>
                <c:pt idx="96593">
                  <c:v>48296.5</c:v>
                </c:pt>
                <c:pt idx="96594">
                  <c:v>48297</c:v>
                </c:pt>
                <c:pt idx="96595">
                  <c:v>48297.5</c:v>
                </c:pt>
                <c:pt idx="96596">
                  <c:v>48298</c:v>
                </c:pt>
                <c:pt idx="96597">
                  <c:v>48298.5</c:v>
                </c:pt>
                <c:pt idx="96598">
                  <c:v>48299</c:v>
                </c:pt>
                <c:pt idx="96599">
                  <c:v>48299.5</c:v>
                </c:pt>
                <c:pt idx="96600">
                  <c:v>48300</c:v>
                </c:pt>
                <c:pt idx="96601">
                  <c:v>48300.5</c:v>
                </c:pt>
                <c:pt idx="96602">
                  <c:v>48301</c:v>
                </c:pt>
                <c:pt idx="96603">
                  <c:v>48301.5</c:v>
                </c:pt>
                <c:pt idx="96604">
                  <c:v>48302</c:v>
                </c:pt>
                <c:pt idx="96605">
                  <c:v>48302.5</c:v>
                </c:pt>
                <c:pt idx="96606">
                  <c:v>48303</c:v>
                </c:pt>
                <c:pt idx="96607">
                  <c:v>48303.5</c:v>
                </c:pt>
                <c:pt idx="96608">
                  <c:v>48304</c:v>
                </c:pt>
                <c:pt idx="96609">
                  <c:v>48304.5</c:v>
                </c:pt>
                <c:pt idx="96610">
                  <c:v>48305</c:v>
                </c:pt>
                <c:pt idx="96611">
                  <c:v>48305.5</c:v>
                </c:pt>
                <c:pt idx="96612">
                  <c:v>48306</c:v>
                </c:pt>
                <c:pt idx="96613">
                  <c:v>48306.5</c:v>
                </c:pt>
                <c:pt idx="96614">
                  <c:v>48307</c:v>
                </c:pt>
                <c:pt idx="96615">
                  <c:v>48307.5</c:v>
                </c:pt>
                <c:pt idx="96616">
                  <c:v>48308</c:v>
                </c:pt>
                <c:pt idx="96617">
                  <c:v>48308.5</c:v>
                </c:pt>
                <c:pt idx="96618">
                  <c:v>48309</c:v>
                </c:pt>
                <c:pt idx="96619">
                  <c:v>48309.5</c:v>
                </c:pt>
                <c:pt idx="96620">
                  <c:v>48310</c:v>
                </c:pt>
                <c:pt idx="96621">
                  <c:v>48310.5</c:v>
                </c:pt>
                <c:pt idx="96622">
                  <c:v>48311</c:v>
                </c:pt>
                <c:pt idx="96623">
                  <c:v>48311.5</c:v>
                </c:pt>
                <c:pt idx="96624">
                  <c:v>48312</c:v>
                </c:pt>
                <c:pt idx="96625">
                  <c:v>48312.5</c:v>
                </c:pt>
                <c:pt idx="96626">
                  <c:v>48313</c:v>
                </c:pt>
                <c:pt idx="96627">
                  <c:v>48313.5</c:v>
                </c:pt>
                <c:pt idx="96628">
                  <c:v>48314</c:v>
                </c:pt>
                <c:pt idx="96629">
                  <c:v>48314.5</c:v>
                </c:pt>
                <c:pt idx="96630">
                  <c:v>48315</c:v>
                </c:pt>
                <c:pt idx="96631">
                  <c:v>48315.5</c:v>
                </c:pt>
                <c:pt idx="96632">
                  <c:v>48316</c:v>
                </c:pt>
                <c:pt idx="96633">
                  <c:v>48316.5</c:v>
                </c:pt>
                <c:pt idx="96634">
                  <c:v>48317</c:v>
                </c:pt>
                <c:pt idx="96635">
                  <c:v>48317.5</c:v>
                </c:pt>
                <c:pt idx="96636">
                  <c:v>48318</c:v>
                </c:pt>
                <c:pt idx="96637">
                  <c:v>48318.5</c:v>
                </c:pt>
                <c:pt idx="96638">
                  <c:v>48319</c:v>
                </c:pt>
                <c:pt idx="96639">
                  <c:v>48319.5</c:v>
                </c:pt>
                <c:pt idx="96640">
                  <c:v>48320</c:v>
                </c:pt>
                <c:pt idx="96641">
                  <c:v>48320.5</c:v>
                </c:pt>
                <c:pt idx="96642">
                  <c:v>48321</c:v>
                </c:pt>
                <c:pt idx="96643">
                  <c:v>48321.5</c:v>
                </c:pt>
                <c:pt idx="96644">
                  <c:v>48322</c:v>
                </c:pt>
                <c:pt idx="96645">
                  <c:v>48322.5</c:v>
                </c:pt>
                <c:pt idx="96646">
                  <c:v>48323</c:v>
                </c:pt>
                <c:pt idx="96647">
                  <c:v>48323.5</c:v>
                </c:pt>
                <c:pt idx="96648">
                  <c:v>48324</c:v>
                </c:pt>
                <c:pt idx="96649">
                  <c:v>48324.5</c:v>
                </c:pt>
                <c:pt idx="96650">
                  <c:v>48325</c:v>
                </c:pt>
                <c:pt idx="96651">
                  <c:v>48325.5</c:v>
                </c:pt>
                <c:pt idx="96652">
                  <c:v>48326</c:v>
                </c:pt>
                <c:pt idx="96653">
                  <c:v>48326.5</c:v>
                </c:pt>
                <c:pt idx="96654">
                  <c:v>48327</c:v>
                </c:pt>
                <c:pt idx="96655">
                  <c:v>48327.5</c:v>
                </c:pt>
                <c:pt idx="96656">
                  <c:v>48328</c:v>
                </c:pt>
                <c:pt idx="96657">
                  <c:v>48328.5</c:v>
                </c:pt>
                <c:pt idx="96658">
                  <c:v>48329</c:v>
                </c:pt>
                <c:pt idx="96659">
                  <c:v>48329.5</c:v>
                </c:pt>
                <c:pt idx="96660">
                  <c:v>48330</c:v>
                </c:pt>
                <c:pt idx="96661">
                  <c:v>48330.5</c:v>
                </c:pt>
                <c:pt idx="96662">
                  <c:v>48331</c:v>
                </c:pt>
                <c:pt idx="96663">
                  <c:v>48331.5</c:v>
                </c:pt>
                <c:pt idx="96664">
                  <c:v>48332</c:v>
                </c:pt>
                <c:pt idx="96665">
                  <c:v>48332.5</c:v>
                </c:pt>
                <c:pt idx="96666">
                  <c:v>48333</c:v>
                </c:pt>
                <c:pt idx="96667">
                  <c:v>48333.5</c:v>
                </c:pt>
                <c:pt idx="96668">
                  <c:v>48334</c:v>
                </c:pt>
                <c:pt idx="96669">
                  <c:v>48334.5</c:v>
                </c:pt>
                <c:pt idx="96670">
                  <c:v>48335</c:v>
                </c:pt>
                <c:pt idx="96671">
                  <c:v>48335.5</c:v>
                </c:pt>
                <c:pt idx="96672">
                  <c:v>48336</c:v>
                </c:pt>
                <c:pt idx="96673">
                  <c:v>48336.5</c:v>
                </c:pt>
                <c:pt idx="96674">
                  <c:v>48337</c:v>
                </c:pt>
                <c:pt idx="96675">
                  <c:v>48337.5</c:v>
                </c:pt>
                <c:pt idx="96676">
                  <c:v>48338</c:v>
                </c:pt>
                <c:pt idx="96677">
                  <c:v>48338.5</c:v>
                </c:pt>
                <c:pt idx="96678">
                  <c:v>48339</c:v>
                </c:pt>
                <c:pt idx="96679">
                  <c:v>48339.5</c:v>
                </c:pt>
                <c:pt idx="96680">
                  <c:v>48340</c:v>
                </c:pt>
                <c:pt idx="96681">
                  <c:v>48340.5</c:v>
                </c:pt>
                <c:pt idx="96682">
                  <c:v>48341</c:v>
                </c:pt>
                <c:pt idx="96683">
                  <c:v>48341.5</c:v>
                </c:pt>
                <c:pt idx="96684">
                  <c:v>48342</c:v>
                </c:pt>
                <c:pt idx="96685">
                  <c:v>48342.5</c:v>
                </c:pt>
                <c:pt idx="96686">
                  <c:v>48343</c:v>
                </c:pt>
                <c:pt idx="96687">
                  <c:v>48343.5</c:v>
                </c:pt>
                <c:pt idx="96688">
                  <c:v>48344</c:v>
                </c:pt>
                <c:pt idx="96689">
                  <c:v>48344.5</c:v>
                </c:pt>
                <c:pt idx="96690">
                  <c:v>48345</c:v>
                </c:pt>
                <c:pt idx="96691">
                  <c:v>48345.5</c:v>
                </c:pt>
                <c:pt idx="96692">
                  <c:v>48346</c:v>
                </c:pt>
                <c:pt idx="96693">
                  <c:v>48346.5</c:v>
                </c:pt>
                <c:pt idx="96694">
                  <c:v>48347</c:v>
                </c:pt>
                <c:pt idx="96695">
                  <c:v>48347.5</c:v>
                </c:pt>
                <c:pt idx="96696">
                  <c:v>48348</c:v>
                </c:pt>
                <c:pt idx="96697">
                  <c:v>48348.5</c:v>
                </c:pt>
                <c:pt idx="96698">
                  <c:v>48349</c:v>
                </c:pt>
                <c:pt idx="96699">
                  <c:v>48349.5</c:v>
                </c:pt>
                <c:pt idx="96700">
                  <c:v>48350</c:v>
                </c:pt>
                <c:pt idx="96701">
                  <c:v>48350.5</c:v>
                </c:pt>
                <c:pt idx="96702">
                  <c:v>48351</c:v>
                </c:pt>
                <c:pt idx="96703">
                  <c:v>48351.5</c:v>
                </c:pt>
                <c:pt idx="96704">
                  <c:v>48352</c:v>
                </c:pt>
                <c:pt idx="96705">
                  <c:v>48352.5</c:v>
                </c:pt>
                <c:pt idx="96706">
                  <c:v>48353</c:v>
                </c:pt>
                <c:pt idx="96707">
                  <c:v>48353.5</c:v>
                </c:pt>
                <c:pt idx="96708">
                  <c:v>48354</c:v>
                </c:pt>
                <c:pt idx="96709">
                  <c:v>48354.5</c:v>
                </c:pt>
                <c:pt idx="96710">
                  <c:v>48355</c:v>
                </c:pt>
                <c:pt idx="96711">
                  <c:v>48355.5</c:v>
                </c:pt>
                <c:pt idx="96712">
                  <c:v>48356</c:v>
                </c:pt>
                <c:pt idx="96713">
                  <c:v>48356.5</c:v>
                </c:pt>
                <c:pt idx="96714">
                  <c:v>48357</c:v>
                </c:pt>
                <c:pt idx="96715">
                  <c:v>48357.5</c:v>
                </c:pt>
                <c:pt idx="96716">
                  <c:v>48358</c:v>
                </c:pt>
                <c:pt idx="96717">
                  <c:v>48358.5</c:v>
                </c:pt>
                <c:pt idx="96718">
                  <c:v>48359</c:v>
                </c:pt>
                <c:pt idx="96719">
                  <c:v>48359.5</c:v>
                </c:pt>
                <c:pt idx="96720">
                  <c:v>48360</c:v>
                </c:pt>
                <c:pt idx="96721">
                  <c:v>48360.5</c:v>
                </c:pt>
                <c:pt idx="96722">
                  <c:v>48361</c:v>
                </c:pt>
                <c:pt idx="96723">
                  <c:v>48361.5</c:v>
                </c:pt>
                <c:pt idx="96724">
                  <c:v>48362</c:v>
                </c:pt>
                <c:pt idx="96725">
                  <c:v>48362.5</c:v>
                </c:pt>
                <c:pt idx="96726">
                  <c:v>48363</c:v>
                </c:pt>
                <c:pt idx="96727">
                  <c:v>48363.5</c:v>
                </c:pt>
                <c:pt idx="96728">
                  <c:v>48364</c:v>
                </c:pt>
                <c:pt idx="96729">
                  <c:v>48364.5</c:v>
                </c:pt>
                <c:pt idx="96730">
                  <c:v>48365</c:v>
                </c:pt>
                <c:pt idx="96731">
                  <c:v>48365.5</c:v>
                </c:pt>
                <c:pt idx="96732">
                  <c:v>48366</c:v>
                </c:pt>
                <c:pt idx="96733">
                  <c:v>48366.5</c:v>
                </c:pt>
                <c:pt idx="96734">
                  <c:v>48367</c:v>
                </c:pt>
                <c:pt idx="96735">
                  <c:v>48367.5</c:v>
                </c:pt>
                <c:pt idx="96736">
                  <c:v>48368</c:v>
                </c:pt>
                <c:pt idx="96737">
                  <c:v>48368.5</c:v>
                </c:pt>
                <c:pt idx="96738">
                  <c:v>48369</c:v>
                </c:pt>
                <c:pt idx="96739">
                  <c:v>48369.5</c:v>
                </c:pt>
                <c:pt idx="96740">
                  <c:v>48370</c:v>
                </c:pt>
                <c:pt idx="96741">
                  <c:v>48370.5</c:v>
                </c:pt>
                <c:pt idx="96742">
                  <c:v>48371</c:v>
                </c:pt>
                <c:pt idx="96743">
                  <c:v>48371.5</c:v>
                </c:pt>
                <c:pt idx="96744">
                  <c:v>48372</c:v>
                </c:pt>
                <c:pt idx="96745">
                  <c:v>48372.5</c:v>
                </c:pt>
                <c:pt idx="96746">
                  <c:v>48373</c:v>
                </c:pt>
                <c:pt idx="96747">
                  <c:v>48373.5</c:v>
                </c:pt>
                <c:pt idx="96748">
                  <c:v>48374</c:v>
                </c:pt>
                <c:pt idx="96749">
                  <c:v>48374.5</c:v>
                </c:pt>
                <c:pt idx="96750">
                  <c:v>48375</c:v>
                </c:pt>
                <c:pt idx="96751">
                  <c:v>48375.5</c:v>
                </c:pt>
                <c:pt idx="96752">
                  <c:v>48376</c:v>
                </c:pt>
                <c:pt idx="96753">
                  <c:v>48376.5</c:v>
                </c:pt>
                <c:pt idx="96754">
                  <c:v>48377</c:v>
                </c:pt>
                <c:pt idx="96755">
                  <c:v>48377.5</c:v>
                </c:pt>
                <c:pt idx="96756">
                  <c:v>48378</c:v>
                </c:pt>
                <c:pt idx="96757">
                  <c:v>48378.5</c:v>
                </c:pt>
                <c:pt idx="96758">
                  <c:v>48379</c:v>
                </c:pt>
                <c:pt idx="96759">
                  <c:v>48379.5</c:v>
                </c:pt>
                <c:pt idx="96760">
                  <c:v>48380</c:v>
                </c:pt>
                <c:pt idx="96761">
                  <c:v>48380.5</c:v>
                </c:pt>
                <c:pt idx="96762">
                  <c:v>48381</c:v>
                </c:pt>
                <c:pt idx="96763">
                  <c:v>48381.5</c:v>
                </c:pt>
                <c:pt idx="96764">
                  <c:v>48382</c:v>
                </c:pt>
                <c:pt idx="96765">
                  <c:v>48382.5</c:v>
                </c:pt>
                <c:pt idx="96766">
                  <c:v>48383</c:v>
                </c:pt>
                <c:pt idx="96767">
                  <c:v>48383.5</c:v>
                </c:pt>
                <c:pt idx="96768">
                  <c:v>48384</c:v>
                </c:pt>
                <c:pt idx="96769">
                  <c:v>48384.5</c:v>
                </c:pt>
                <c:pt idx="96770">
                  <c:v>48385</c:v>
                </c:pt>
                <c:pt idx="96771">
                  <c:v>48385.5</c:v>
                </c:pt>
                <c:pt idx="96772">
                  <c:v>48386</c:v>
                </c:pt>
                <c:pt idx="96773">
                  <c:v>48386.5</c:v>
                </c:pt>
                <c:pt idx="96774">
                  <c:v>48387</c:v>
                </c:pt>
                <c:pt idx="96775">
                  <c:v>48387.5</c:v>
                </c:pt>
                <c:pt idx="96776">
                  <c:v>48388</c:v>
                </c:pt>
                <c:pt idx="96777">
                  <c:v>48388.5</c:v>
                </c:pt>
                <c:pt idx="96778">
                  <c:v>48389</c:v>
                </c:pt>
                <c:pt idx="96779">
                  <c:v>48389.5</c:v>
                </c:pt>
                <c:pt idx="96780">
                  <c:v>48390</c:v>
                </c:pt>
                <c:pt idx="96781">
                  <c:v>48390.5</c:v>
                </c:pt>
                <c:pt idx="96782">
                  <c:v>48391</c:v>
                </c:pt>
                <c:pt idx="96783">
                  <c:v>48391.5</c:v>
                </c:pt>
                <c:pt idx="96784">
                  <c:v>48392</c:v>
                </c:pt>
                <c:pt idx="96785">
                  <c:v>48392.5</c:v>
                </c:pt>
                <c:pt idx="96786">
                  <c:v>48393</c:v>
                </c:pt>
                <c:pt idx="96787">
                  <c:v>48393.5</c:v>
                </c:pt>
                <c:pt idx="96788">
                  <c:v>48394</c:v>
                </c:pt>
                <c:pt idx="96789">
                  <c:v>48394.5</c:v>
                </c:pt>
                <c:pt idx="96790">
                  <c:v>48395</c:v>
                </c:pt>
                <c:pt idx="96791">
                  <c:v>48395.5</c:v>
                </c:pt>
                <c:pt idx="96792">
                  <c:v>48396</c:v>
                </c:pt>
                <c:pt idx="96793">
                  <c:v>48396.5</c:v>
                </c:pt>
                <c:pt idx="96794">
                  <c:v>48397</c:v>
                </c:pt>
                <c:pt idx="96795">
                  <c:v>48397.5</c:v>
                </c:pt>
                <c:pt idx="96796">
                  <c:v>48398</c:v>
                </c:pt>
                <c:pt idx="96797">
                  <c:v>48398.5</c:v>
                </c:pt>
                <c:pt idx="96798">
                  <c:v>48399</c:v>
                </c:pt>
                <c:pt idx="96799">
                  <c:v>48399.5</c:v>
                </c:pt>
                <c:pt idx="96800">
                  <c:v>48400</c:v>
                </c:pt>
                <c:pt idx="96801">
                  <c:v>48400.5</c:v>
                </c:pt>
                <c:pt idx="96802">
                  <c:v>48401</c:v>
                </c:pt>
                <c:pt idx="96803">
                  <c:v>48401.5</c:v>
                </c:pt>
                <c:pt idx="96804">
                  <c:v>48402</c:v>
                </c:pt>
                <c:pt idx="96805">
                  <c:v>48402.5</c:v>
                </c:pt>
                <c:pt idx="96806">
                  <c:v>48403</c:v>
                </c:pt>
                <c:pt idx="96807">
                  <c:v>48403.5</c:v>
                </c:pt>
                <c:pt idx="96808">
                  <c:v>48404</c:v>
                </c:pt>
                <c:pt idx="96809">
                  <c:v>48404.5</c:v>
                </c:pt>
                <c:pt idx="96810">
                  <c:v>48405</c:v>
                </c:pt>
                <c:pt idx="96811">
                  <c:v>48405.5</c:v>
                </c:pt>
                <c:pt idx="96812">
                  <c:v>48406</c:v>
                </c:pt>
                <c:pt idx="96813">
                  <c:v>48406.5</c:v>
                </c:pt>
                <c:pt idx="96814">
                  <c:v>48407</c:v>
                </c:pt>
                <c:pt idx="96815">
                  <c:v>48407.5</c:v>
                </c:pt>
                <c:pt idx="96816">
                  <c:v>48408</c:v>
                </c:pt>
                <c:pt idx="96817">
                  <c:v>48408.5</c:v>
                </c:pt>
                <c:pt idx="96818">
                  <c:v>48409</c:v>
                </c:pt>
                <c:pt idx="96819">
                  <c:v>48409.5</c:v>
                </c:pt>
                <c:pt idx="96820">
                  <c:v>48410</c:v>
                </c:pt>
                <c:pt idx="96821">
                  <c:v>48410.5</c:v>
                </c:pt>
                <c:pt idx="96822">
                  <c:v>48411</c:v>
                </c:pt>
                <c:pt idx="96823">
                  <c:v>48411.5</c:v>
                </c:pt>
                <c:pt idx="96824">
                  <c:v>48412</c:v>
                </c:pt>
                <c:pt idx="96825">
                  <c:v>48412.5</c:v>
                </c:pt>
                <c:pt idx="96826">
                  <c:v>48413</c:v>
                </c:pt>
                <c:pt idx="96827">
                  <c:v>48413.5</c:v>
                </c:pt>
                <c:pt idx="96828">
                  <c:v>48414</c:v>
                </c:pt>
                <c:pt idx="96829">
                  <c:v>48414.5</c:v>
                </c:pt>
                <c:pt idx="96830">
                  <c:v>48415</c:v>
                </c:pt>
                <c:pt idx="96831">
                  <c:v>48415.5</c:v>
                </c:pt>
                <c:pt idx="96832">
                  <c:v>48416</c:v>
                </c:pt>
                <c:pt idx="96833">
                  <c:v>48416.5</c:v>
                </c:pt>
                <c:pt idx="96834">
                  <c:v>48417</c:v>
                </c:pt>
                <c:pt idx="96835">
                  <c:v>48417.5</c:v>
                </c:pt>
                <c:pt idx="96836">
                  <c:v>48418</c:v>
                </c:pt>
                <c:pt idx="96837">
                  <c:v>48418.5</c:v>
                </c:pt>
                <c:pt idx="96838">
                  <c:v>48419</c:v>
                </c:pt>
                <c:pt idx="96839">
                  <c:v>48419.5</c:v>
                </c:pt>
                <c:pt idx="96840">
                  <c:v>48420</c:v>
                </c:pt>
                <c:pt idx="96841">
                  <c:v>48420.5</c:v>
                </c:pt>
                <c:pt idx="96842">
                  <c:v>48421</c:v>
                </c:pt>
                <c:pt idx="96843">
                  <c:v>48421.5</c:v>
                </c:pt>
                <c:pt idx="96844">
                  <c:v>48422</c:v>
                </c:pt>
                <c:pt idx="96845">
                  <c:v>48422.5</c:v>
                </c:pt>
                <c:pt idx="96846">
                  <c:v>48423</c:v>
                </c:pt>
                <c:pt idx="96847">
                  <c:v>48423.5</c:v>
                </c:pt>
                <c:pt idx="96848">
                  <c:v>48424</c:v>
                </c:pt>
                <c:pt idx="96849">
                  <c:v>48424.5</c:v>
                </c:pt>
                <c:pt idx="96850">
                  <c:v>48425</c:v>
                </c:pt>
                <c:pt idx="96851">
                  <c:v>48425.5</c:v>
                </c:pt>
                <c:pt idx="96852">
                  <c:v>48426</c:v>
                </c:pt>
                <c:pt idx="96853">
                  <c:v>48426.5</c:v>
                </c:pt>
                <c:pt idx="96854">
                  <c:v>48427</c:v>
                </c:pt>
                <c:pt idx="96855">
                  <c:v>48427.5</c:v>
                </c:pt>
                <c:pt idx="96856">
                  <c:v>48428</c:v>
                </c:pt>
                <c:pt idx="96857">
                  <c:v>48428.5</c:v>
                </c:pt>
                <c:pt idx="96858">
                  <c:v>48429</c:v>
                </c:pt>
                <c:pt idx="96859">
                  <c:v>48429.5</c:v>
                </c:pt>
                <c:pt idx="96860">
                  <c:v>48430</c:v>
                </c:pt>
                <c:pt idx="96861">
                  <c:v>48430.5</c:v>
                </c:pt>
                <c:pt idx="96862">
                  <c:v>48431</c:v>
                </c:pt>
                <c:pt idx="96863">
                  <c:v>48431.5</c:v>
                </c:pt>
                <c:pt idx="96864">
                  <c:v>48432</c:v>
                </c:pt>
                <c:pt idx="96865">
                  <c:v>48432.5</c:v>
                </c:pt>
                <c:pt idx="96866">
                  <c:v>48433</c:v>
                </c:pt>
                <c:pt idx="96867">
                  <c:v>48433.5</c:v>
                </c:pt>
                <c:pt idx="96868">
                  <c:v>48434</c:v>
                </c:pt>
                <c:pt idx="96869">
                  <c:v>48434.5</c:v>
                </c:pt>
                <c:pt idx="96870">
                  <c:v>48435</c:v>
                </c:pt>
                <c:pt idx="96871">
                  <c:v>48435.5</c:v>
                </c:pt>
                <c:pt idx="96872">
                  <c:v>48436</c:v>
                </c:pt>
                <c:pt idx="96873">
                  <c:v>48436.5</c:v>
                </c:pt>
                <c:pt idx="96874">
                  <c:v>48437</c:v>
                </c:pt>
                <c:pt idx="96875">
                  <c:v>48437.5</c:v>
                </c:pt>
                <c:pt idx="96876">
                  <c:v>48438</c:v>
                </c:pt>
                <c:pt idx="96877">
                  <c:v>48438.5</c:v>
                </c:pt>
                <c:pt idx="96878">
                  <c:v>48439</c:v>
                </c:pt>
                <c:pt idx="96879">
                  <c:v>48439.5</c:v>
                </c:pt>
                <c:pt idx="96880">
                  <c:v>48440</c:v>
                </c:pt>
                <c:pt idx="96881">
                  <c:v>48440.5</c:v>
                </c:pt>
                <c:pt idx="96882">
                  <c:v>48441</c:v>
                </c:pt>
                <c:pt idx="96883">
                  <c:v>48441.5</c:v>
                </c:pt>
                <c:pt idx="96884">
                  <c:v>48442</c:v>
                </c:pt>
                <c:pt idx="96885">
                  <c:v>48442.5</c:v>
                </c:pt>
                <c:pt idx="96886">
                  <c:v>48443</c:v>
                </c:pt>
                <c:pt idx="96887">
                  <c:v>48443.5</c:v>
                </c:pt>
                <c:pt idx="96888">
                  <c:v>48444</c:v>
                </c:pt>
                <c:pt idx="96889">
                  <c:v>48444.5</c:v>
                </c:pt>
                <c:pt idx="96890">
                  <c:v>48445</c:v>
                </c:pt>
                <c:pt idx="96891">
                  <c:v>48445.5</c:v>
                </c:pt>
                <c:pt idx="96892">
                  <c:v>48446</c:v>
                </c:pt>
                <c:pt idx="96893">
                  <c:v>48446.5</c:v>
                </c:pt>
                <c:pt idx="96894">
                  <c:v>48447</c:v>
                </c:pt>
                <c:pt idx="96895">
                  <c:v>48447.5</c:v>
                </c:pt>
                <c:pt idx="96896">
                  <c:v>48448</c:v>
                </c:pt>
                <c:pt idx="96897">
                  <c:v>48448.5</c:v>
                </c:pt>
                <c:pt idx="96898">
                  <c:v>48449</c:v>
                </c:pt>
                <c:pt idx="96899">
                  <c:v>48449.5</c:v>
                </c:pt>
                <c:pt idx="96900">
                  <c:v>48450</c:v>
                </c:pt>
                <c:pt idx="96901">
                  <c:v>48450.5</c:v>
                </c:pt>
                <c:pt idx="96902">
                  <c:v>48451</c:v>
                </c:pt>
                <c:pt idx="96903">
                  <c:v>48451.5</c:v>
                </c:pt>
                <c:pt idx="96904">
                  <c:v>48452</c:v>
                </c:pt>
                <c:pt idx="96905">
                  <c:v>48452.5</c:v>
                </c:pt>
                <c:pt idx="96906">
                  <c:v>48453</c:v>
                </c:pt>
                <c:pt idx="96907">
                  <c:v>48453.5</c:v>
                </c:pt>
                <c:pt idx="96908">
                  <c:v>48454</c:v>
                </c:pt>
                <c:pt idx="96909">
                  <c:v>48454.5</c:v>
                </c:pt>
                <c:pt idx="96910">
                  <c:v>48455</c:v>
                </c:pt>
                <c:pt idx="96911">
                  <c:v>48455.5</c:v>
                </c:pt>
                <c:pt idx="96912">
                  <c:v>48456</c:v>
                </c:pt>
                <c:pt idx="96913">
                  <c:v>48456.5</c:v>
                </c:pt>
                <c:pt idx="96914">
                  <c:v>48457</c:v>
                </c:pt>
                <c:pt idx="96915">
                  <c:v>48457.5</c:v>
                </c:pt>
                <c:pt idx="96916">
                  <c:v>48458</c:v>
                </c:pt>
                <c:pt idx="96917">
                  <c:v>48458.5</c:v>
                </c:pt>
                <c:pt idx="96918">
                  <c:v>48459</c:v>
                </c:pt>
                <c:pt idx="96919">
                  <c:v>48459.5</c:v>
                </c:pt>
                <c:pt idx="96920">
                  <c:v>48460</c:v>
                </c:pt>
                <c:pt idx="96921">
                  <c:v>48460.5</c:v>
                </c:pt>
                <c:pt idx="96922">
                  <c:v>48461</c:v>
                </c:pt>
                <c:pt idx="96923">
                  <c:v>48461.5</c:v>
                </c:pt>
                <c:pt idx="96924">
                  <c:v>48462</c:v>
                </c:pt>
                <c:pt idx="96925">
                  <c:v>48462.5</c:v>
                </c:pt>
                <c:pt idx="96926">
                  <c:v>48463</c:v>
                </c:pt>
                <c:pt idx="96927">
                  <c:v>48463.5</c:v>
                </c:pt>
                <c:pt idx="96928">
                  <c:v>48464</c:v>
                </c:pt>
                <c:pt idx="96929">
                  <c:v>48464.5</c:v>
                </c:pt>
                <c:pt idx="96930">
                  <c:v>48465</c:v>
                </c:pt>
                <c:pt idx="96931">
                  <c:v>48465.5</c:v>
                </c:pt>
                <c:pt idx="96932">
                  <c:v>48466</c:v>
                </c:pt>
                <c:pt idx="96933">
                  <c:v>48466.5</c:v>
                </c:pt>
                <c:pt idx="96934">
                  <c:v>48467</c:v>
                </c:pt>
                <c:pt idx="96935">
                  <c:v>48467.5</c:v>
                </c:pt>
                <c:pt idx="96936">
                  <c:v>48468</c:v>
                </c:pt>
                <c:pt idx="96937">
                  <c:v>48468.5</c:v>
                </c:pt>
                <c:pt idx="96938">
                  <c:v>48469</c:v>
                </c:pt>
                <c:pt idx="96939">
                  <c:v>48469.5</c:v>
                </c:pt>
                <c:pt idx="96940">
                  <c:v>48470</c:v>
                </c:pt>
                <c:pt idx="96941">
                  <c:v>48470.5</c:v>
                </c:pt>
                <c:pt idx="96942">
                  <c:v>48471</c:v>
                </c:pt>
                <c:pt idx="96943">
                  <c:v>48471.5</c:v>
                </c:pt>
                <c:pt idx="96944">
                  <c:v>48472</c:v>
                </c:pt>
                <c:pt idx="96945">
                  <c:v>48472.5</c:v>
                </c:pt>
                <c:pt idx="96946">
                  <c:v>48473</c:v>
                </c:pt>
                <c:pt idx="96947">
                  <c:v>48473.5</c:v>
                </c:pt>
                <c:pt idx="96948">
                  <c:v>48474</c:v>
                </c:pt>
                <c:pt idx="96949">
                  <c:v>48474.5</c:v>
                </c:pt>
                <c:pt idx="96950">
                  <c:v>48475</c:v>
                </c:pt>
                <c:pt idx="96951">
                  <c:v>48475.5</c:v>
                </c:pt>
                <c:pt idx="96952">
                  <c:v>48476</c:v>
                </c:pt>
                <c:pt idx="96953">
                  <c:v>48476.5</c:v>
                </c:pt>
                <c:pt idx="96954">
                  <c:v>48477</c:v>
                </c:pt>
                <c:pt idx="96955">
                  <c:v>48477.5</c:v>
                </c:pt>
                <c:pt idx="96956">
                  <c:v>48478</c:v>
                </c:pt>
                <c:pt idx="96957">
                  <c:v>48478.5</c:v>
                </c:pt>
                <c:pt idx="96958">
                  <c:v>48479</c:v>
                </c:pt>
                <c:pt idx="96959">
                  <c:v>48479.5</c:v>
                </c:pt>
                <c:pt idx="96960">
                  <c:v>48480</c:v>
                </c:pt>
                <c:pt idx="96961">
                  <c:v>48480.5</c:v>
                </c:pt>
                <c:pt idx="96962">
                  <c:v>48481</c:v>
                </c:pt>
                <c:pt idx="96963">
                  <c:v>48481.5</c:v>
                </c:pt>
                <c:pt idx="96964">
                  <c:v>48482</c:v>
                </c:pt>
                <c:pt idx="96965">
                  <c:v>48482.5</c:v>
                </c:pt>
                <c:pt idx="96966">
                  <c:v>48483</c:v>
                </c:pt>
                <c:pt idx="96967">
                  <c:v>48483.5</c:v>
                </c:pt>
                <c:pt idx="96968">
                  <c:v>48484</c:v>
                </c:pt>
                <c:pt idx="96969">
                  <c:v>48484.5</c:v>
                </c:pt>
                <c:pt idx="96970">
                  <c:v>48485</c:v>
                </c:pt>
                <c:pt idx="96971">
                  <c:v>48485.5</c:v>
                </c:pt>
                <c:pt idx="96972">
                  <c:v>48486</c:v>
                </c:pt>
                <c:pt idx="96973">
                  <c:v>48486.5</c:v>
                </c:pt>
                <c:pt idx="96974">
                  <c:v>48487</c:v>
                </c:pt>
                <c:pt idx="96975">
                  <c:v>48487.5</c:v>
                </c:pt>
                <c:pt idx="96976">
                  <c:v>48488</c:v>
                </c:pt>
                <c:pt idx="96977">
                  <c:v>48488.5</c:v>
                </c:pt>
                <c:pt idx="96978">
                  <c:v>48489</c:v>
                </c:pt>
                <c:pt idx="96979">
                  <c:v>48489.5</c:v>
                </c:pt>
                <c:pt idx="96980">
                  <c:v>48490</c:v>
                </c:pt>
                <c:pt idx="96981">
                  <c:v>48490.5</c:v>
                </c:pt>
                <c:pt idx="96982">
                  <c:v>48491</c:v>
                </c:pt>
                <c:pt idx="96983">
                  <c:v>48491.5</c:v>
                </c:pt>
                <c:pt idx="96984">
                  <c:v>48492</c:v>
                </c:pt>
                <c:pt idx="96985">
                  <c:v>48492.5</c:v>
                </c:pt>
                <c:pt idx="96986">
                  <c:v>48493</c:v>
                </c:pt>
                <c:pt idx="96987">
                  <c:v>48493.5</c:v>
                </c:pt>
                <c:pt idx="96988">
                  <c:v>48494</c:v>
                </c:pt>
                <c:pt idx="96989">
                  <c:v>48494.5</c:v>
                </c:pt>
                <c:pt idx="96990">
                  <c:v>48495</c:v>
                </c:pt>
                <c:pt idx="96991">
                  <c:v>48495.5</c:v>
                </c:pt>
                <c:pt idx="96992">
                  <c:v>48496</c:v>
                </c:pt>
                <c:pt idx="96993">
                  <c:v>48496.5</c:v>
                </c:pt>
                <c:pt idx="96994">
                  <c:v>48497</c:v>
                </c:pt>
                <c:pt idx="96995">
                  <c:v>48497.5</c:v>
                </c:pt>
                <c:pt idx="96996">
                  <c:v>48498</c:v>
                </c:pt>
                <c:pt idx="96997">
                  <c:v>48498.5</c:v>
                </c:pt>
                <c:pt idx="96998">
                  <c:v>48499</c:v>
                </c:pt>
                <c:pt idx="96999">
                  <c:v>48499.5</c:v>
                </c:pt>
                <c:pt idx="97000">
                  <c:v>48500</c:v>
                </c:pt>
                <c:pt idx="97001">
                  <c:v>48500.5</c:v>
                </c:pt>
                <c:pt idx="97002">
                  <c:v>48501</c:v>
                </c:pt>
                <c:pt idx="97003">
                  <c:v>48501.5</c:v>
                </c:pt>
                <c:pt idx="97004">
                  <c:v>48502</c:v>
                </c:pt>
                <c:pt idx="97005">
                  <c:v>48502.5</c:v>
                </c:pt>
                <c:pt idx="97006">
                  <c:v>48503</c:v>
                </c:pt>
                <c:pt idx="97007">
                  <c:v>48503.5</c:v>
                </c:pt>
                <c:pt idx="97008">
                  <c:v>48504</c:v>
                </c:pt>
                <c:pt idx="97009">
                  <c:v>48504.5</c:v>
                </c:pt>
                <c:pt idx="97010">
                  <c:v>48505</c:v>
                </c:pt>
                <c:pt idx="97011">
                  <c:v>48505.5</c:v>
                </c:pt>
                <c:pt idx="97012">
                  <c:v>48506</c:v>
                </c:pt>
                <c:pt idx="97013">
                  <c:v>48506.5</c:v>
                </c:pt>
                <c:pt idx="97014">
                  <c:v>48507</c:v>
                </c:pt>
                <c:pt idx="97015">
                  <c:v>48507.5</c:v>
                </c:pt>
                <c:pt idx="97016">
                  <c:v>48508</c:v>
                </c:pt>
                <c:pt idx="97017">
                  <c:v>48508.5</c:v>
                </c:pt>
                <c:pt idx="97018">
                  <c:v>48509</c:v>
                </c:pt>
                <c:pt idx="97019">
                  <c:v>48509.5</c:v>
                </c:pt>
                <c:pt idx="97020">
                  <c:v>48510</c:v>
                </c:pt>
                <c:pt idx="97021">
                  <c:v>48510.5</c:v>
                </c:pt>
                <c:pt idx="97022">
                  <c:v>48511</c:v>
                </c:pt>
                <c:pt idx="97023">
                  <c:v>48511.5</c:v>
                </c:pt>
                <c:pt idx="97024">
                  <c:v>48512</c:v>
                </c:pt>
                <c:pt idx="97025">
                  <c:v>48512.5</c:v>
                </c:pt>
                <c:pt idx="97026">
                  <c:v>48513</c:v>
                </c:pt>
                <c:pt idx="97027">
                  <c:v>48513.5</c:v>
                </c:pt>
                <c:pt idx="97028">
                  <c:v>48514</c:v>
                </c:pt>
                <c:pt idx="97029">
                  <c:v>48514.5</c:v>
                </c:pt>
                <c:pt idx="97030">
                  <c:v>48515</c:v>
                </c:pt>
                <c:pt idx="97031">
                  <c:v>48515.5</c:v>
                </c:pt>
                <c:pt idx="97032">
                  <c:v>48516</c:v>
                </c:pt>
                <c:pt idx="97033">
                  <c:v>48516.5</c:v>
                </c:pt>
                <c:pt idx="97034">
                  <c:v>48517</c:v>
                </c:pt>
                <c:pt idx="97035">
                  <c:v>48517.5</c:v>
                </c:pt>
                <c:pt idx="97036">
                  <c:v>48518</c:v>
                </c:pt>
                <c:pt idx="97037">
                  <c:v>48518.5</c:v>
                </c:pt>
                <c:pt idx="97038">
                  <c:v>48519</c:v>
                </c:pt>
                <c:pt idx="97039">
                  <c:v>48519.5</c:v>
                </c:pt>
                <c:pt idx="97040">
                  <c:v>48520</c:v>
                </c:pt>
                <c:pt idx="97041">
                  <c:v>48520.5</c:v>
                </c:pt>
                <c:pt idx="97042">
                  <c:v>48521</c:v>
                </c:pt>
                <c:pt idx="97043">
                  <c:v>48521.5</c:v>
                </c:pt>
                <c:pt idx="97044">
                  <c:v>48522</c:v>
                </c:pt>
                <c:pt idx="97045">
                  <c:v>48522.5</c:v>
                </c:pt>
                <c:pt idx="97046">
                  <c:v>48523</c:v>
                </c:pt>
                <c:pt idx="97047">
                  <c:v>48523.5</c:v>
                </c:pt>
                <c:pt idx="97048">
                  <c:v>48524</c:v>
                </c:pt>
                <c:pt idx="97049">
                  <c:v>48524.5</c:v>
                </c:pt>
                <c:pt idx="97050">
                  <c:v>48525</c:v>
                </c:pt>
                <c:pt idx="97051">
                  <c:v>48525.5</c:v>
                </c:pt>
                <c:pt idx="97052">
                  <c:v>48526</c:v>
                </c:pt>
                <c:pt idx="97053">
                  <c:v>48526.5</c:v>
                </c:pt>
                <c:pt idx="97054">
                  <c:v>48527</c:v>
                </c:pt>
                <c:pt idx="97055">
                  <c:v>48527.5</c:v>
                </c:pt>
                <c:pt idx="97056">
                  <c:v>48528</c:v>
                </c:pt>
                <c:pt idx="97057">
                  <c:v>48528.5</c:v>
                </c:pt>
                <c:pt idx="97058">
                  <c:v>48529</c:v>
                </c:pt>
                <c:pt idx="97059">
                  <c:v>48529.5</c:v>
                </c:pt>
                <c:pt idx="97060">
                  <c:v>48530</c:v>
                </c:pt>
                <c:pt idx="97061">
                  <c:v>48530.5</c:v>
                </c:pt>
                <c:pt idx="97062">
                  <c:v>48531</c:v>
                </c:pt>
                <c:pt idx="97063">
                  <c:v>48531.5</c:v>
                </c:pt>
                <c:pt idx="97064">
                  <c:v>48532</c:v>
                </c:pt>
                <c:pt idx="97065">
                  <c:v>48532.5</c:v>
                </c:pt>
                <c:pt idx="97066">
                  <c:v>48533</c:v>
                </c:pt>
                <c:pt idx="97067">
                  <c:v>48533.5</c:v>
                </c:pt>
                <c:pt idx="97068">
                  <c:v>48534</c:v>
                </c:pt>
                <c:pt idx="97069">
                  <c:v>48534.5</c:v>
                </c:pt>
                <c:pt idx="97070">
                  <c:v>48535</c:v>
                </c:pt>
                <c:pt idx="97071">
                  <c:v>48535.5</c:v>
                </c:pt>
                <c:pt idx="97072">
                  <c:v>48536</c:v>
                </c:pt>
                <c:pt idx="97073">
                  <c:v>48536.5</c:v>
                </c:pt>
                <c:pt idx="97074">
                  <c:v>48537</c:v>
                </c:pt>
                <c:pt idx="97075">
                  <c:v>48537.5</c:v>
                </c:pt>
                <c:pt idx="97076">
                  <c:v>48538</c:v>
                </c:pt>
                <c:pt idx="97077">
                  <c:v>48538.5</c:v>
                </c:pt>
                <c:pt idx="97078">
                  <c:v>48539</c:v>
                </c:pt>
                <c:pt idx="97079">
                  <c:v>48539.5</c:v>
                </c:pt>
                <c:pt idx="97080">
                  <c:v>48540</c:v>
                </c:pt>
                <c:pt idx="97081">
                  <c:v>48540.5</c:v>
                </c:pt>
                <c:pt idx="97082">
                  <c:v>48541</c:v>
                </c:pt>
                <c:pt idx="97083">
                  <c:v>48541.5</c:v>
                </c:pt>
                <c:pt idx="97084">
                  <c:v>48542</c:v>
                </c:pt>
                <c:pt idx="97085">
                  <c:v>48542.5</c:v>
                </c:pt>
                <c:pt idx="97086">
                  <c:v>48543</c:v>
                </c:pt>
                <c:pt idx="97087">
                  <c:v>48543.5</c:v>
                </c:pt>
                <c:pt idx="97088">
                  <c:v>48544</c:v>
                </c:pt>
                <c:pt idx="97089">
                  <c:v>48544.5</c:v>
                </c:pt>
                <c:pt idx="97090">
                  <c:v>48545</c:v>
                </c:pt>
                <c:pt idx="97091">
                  <c:v>48545.5</c:v>
                </c:pt>
                <c:pt idx="97092">
                  <c:v>48546</c:v>
                </c:pt>
                <c:pt idx="97093">
                  <c:v>48546.5</c:v>
                </c:pt>
                <c:pt idx="97094">
                  <c:v>48547</c:v>
                </c:pt>
                <c:pt idx="97095">
                  <c:v>48547.5</c:v>
                </c:pt>
                <c:pt idx="97096">
                  <c:v>48548</c:v>
                </c:pt>
                <c:pt idx="97097">
                  <c:v>48548.5</c:v>
                </c:pt>
                <c:pt idx="97098">
                  <c:v>48549</c:v>
                </c:pt>
                <c:pt idx="97099">
                  <c:v>48549.5</c:v>
                </c:pt>
                <c:pt idx="97100">
                  <c:v>48550</c:v>
                </c:pt>
                <c:pt idx="97101">
                  <c:v>48550.5</c:v>
                </c:pt>
                <c:pt idx="97102">
                  <c:v>48551</c:v>
                </c:pt>
                <c:pt idx="97103">
                  <c:v>48551.5</c:v>
                </c:pt>
                <c:pt idx="97104">
                  <c:v>48552</c:v>
                </c:pt>
                <c:pt idx="97105">
                  <c:v>48552.5</c:v>
                </c:pt>
                <c:pt idx="97106">
                  <c:v>48553</c:v>
                </c:pt>
                <c:pt idx="97107">
                  <c:v>48553.5</c:v>
                </c:pt>
                <c:pt idx="97108">
                  <c:v>48554</c:v>
                </c:pt>
                <c:pt idx="97109">
                  <c:v>48554.5</c:v>
                </c:pt>
                <c:pt idx="97110">
                  <c:v>48555</c:v>
                </c:pt>
                <c:pt idx="97111">
                  <c:v>48555.5</c:v>
                </c:pt>
                <c:pt idx="97112">
                  <c:v>48556</c:v>
                </c:pt>
                <c:pt idx="97113">
                  <c:v>48556.5</c:v>
                </c:pt>
                <c:pt idx="97114">
                  <c:v>48557</c:v>
                </c:pt>
                <c:pt idx="97115">
                  <c:v>48557.5</c:v>
                </c:pt>
                <c:pt idx="97116">
                  <c:v>48558</c:v>
                </c:pt>
                <c:pt idx="97117">
                  <c:v>48558.5</c:v>
                </c:pt>
                <c:pt idx="97118">
                  <c:v>48559</c:v>
                </c:pt>
                <c:pt idx="97119">
                  <c:v>48559.5</c:v>
                </c:pt>
                <c:pt idx="97120">
                  <c:v>48560</c:v>
                </c:pt>
                <c:pt idx="97121">
                  <c:v>48560.5</c:v>
                </c:pt>
                <c:pt idx="97122">
                  <c:v>48561</c:v>
                </c:pt>
                <c:pt idx="97123">
                  <c:v>48561.5</c:v>
                </c:pt>
                <c:pt idx="97124">
                  <c:v>48562</c:v>
                </c:pt>
                <c:pt idx="97125">
                  <c:v>48562.5</c:v>
                </c:pt>
                <c:pt idx="97126">
                  <c:v>48563</c:v>
                </c:pt>
                <c:pt idx="97127">
                  <c:v>48563.5</c:v>
                </c:pt>
                <c:pt idx="97128">
                  <c:v>48564</c:v>
                </c:pt>
                <c:pt idx="97129">
                  <c:v>48564.5</c:v>
                </c:pt>
                <c:pt idx="97130">
                  <c:v>48565</c:v>
                </c:pt>
                <c:pt idx="97131">
                  <c:v>48565.5</c:v>
                </c:pt>
                <c:pt idx="97132">
                  <c:v>48566</c:v>
                </c:pt>
                <c:pt idx="97133">
                  <c:v>48566.5</c:v>
                </c:pt>
                <c:pt idx="97134">
                  <c:v>48567</c:v>
                </c:pt>
                <c:pt idx="97135">
                  <c:v>48567.5</c:v>
                </c:pt>
                <c:pt idx="97136">
                  <c:v>48568</c:v>
                </c:pt>
                <c:pt idx="97137">
                  <c:v>48568.5</c:v>
                </c:pt>
                <c:pt idx="97138">
                  <c:v>48569</c:v>
                </c:pt>
                <c:pt idx="97139">
                  <c:v>48569.5</c:v>
                </c:pt>
                <c:pt idx="97140">
                  <c:v>48570</c:v>
                </c:pt>
                <c:pt idx="97141">
                  <c:v>48570.5</c:v>
                </c:pt>
                <c:pt idx="97142">
                  <c:v>48571</c:v>
                </c:pt>
                <c:pt idx="97143">
                  <c:v>48571.5</c:v>
                </c:pt>
                <c:pt idx="97144">
                  <c:v>48572</c:v>
                </c:pt>
                <c:pt idx="97145">
                  <c:v>48572.5</c:v>
                </c:pt>
                <c:pt idx="97146">
                  <c:v>48573</c:v>
                </c:pt>
                <c:pt idx="97147">
                  <c:v>48573.5</c:v>
                </c:pt>
                <c:pt idx="97148">
                  <c:v>48574</c:v>
                </c:pt>
                <c:pt idx="97149">
                  <c:v>48574.5</c:v>
                </c:pt>
                <c:pt idx="97150">
                  <c:v>48575</c:v>
                </c:pt>
                <c:pt idx="97151">
                  <c:v>48575.5</c:v>
                </c:pt>
                <c:pt idx="97152">
                  <c:v>48576</c:v>
                </c:pt>
                <c:pt idx="97153">
                  <c:v>48576.5</c:v>
                </c:pt>
                <c:pt idx="97154">
                  <c:v>48577</c:v>
                </c:pt>
                <c:pt idx="97155">
                  <c:v>48577.5</c:v>
                </c:pt>
                <c:pt idx="97156">
                  <c:v>48578</c:v>
                </c:pt>
                <c:pt idx="97157">
                  <c:v>48578.5</c:v>
                </c:pt>
                <c:pt idx="97158">
                  <c:v>48579</c:v>
                </c:pt>
                <c:pt idx="97159">
                  <c:v>48579.5</c:v>
                </c:pt>
                <c:pt idx="97160">
                  <c:v>48580</c:v>
                </c:pt>
                <c:pt idx="97161">
                  <c:v>48580.5</c:v>
                </c:pt>
                <c:pt idx="97162">
                  <c:v>48581</c:v>
                </c:pt>
                <c:pt idx="97163">
                  <c:v>48581.5</c:v>
                </c:pt>
                <c:pt idx="97164">
                  <c:v>48582</c:v>
                </c:pt>
                <c:pt idx="97165">
                  <c:v>48582.5</c:v>
                </c:pt>
                <c:pt idx="97166">
                  <c:v>48583</c:v>
                </c:pt>
                <c:pt idx="97167">
                  <c:v>48583.5</c:v>
                </c:pt>
                <c:pt idx="97168">
                  <c:v>48584</c:v>
                </c:pt>
                <c:pt idx="97169">
                  <c:v>48584.5</c:v>
                </c:pt>
                <c:pt idx="97170">
                  <c:v>48585</c:v>
                </c:pt>
                <c:pt idx="97171">
                  <c:v>48585.5</c:v>
                </c:pt>
                <c:pt idx="97172">
                  <c:v>48586</c:v>
                </c:pt>
                <c:pt idx="97173">
                  <c:v>48586.5</c:v>
                </c:pt>
                <c:pt idx="97174">
                  <c:v>48587</c:v>
                </c:pt>
                <c:pt idx="97175">
                  <c:v>48587.5</c:v>
                </c:pt>
                <c:pt idx="97176">
                  <c:v>48588</c:v>
                </c:pt>
                <c:pt idx="97177">
                  <c:v>48588.5</c:v>
                </c:pt>
                <c:pt idx="97178">
                  <c:v>48589</c:v>
                </c:pt>
                <c:pt idx="97179">
                  <c:v>48589.5</c:v>
                </c:pt>
                <c:pt idx="97180">
                  <c:v>48590</c:v>
                </c:pt>
                <c:pt idx="97181">
                  <c:v>48590.5</c:v>
                </c:pt>
                <c:pt idx="97182">
                  <c:v>48591</c:v>
                </c:pt>
                <c:pt idx="97183">
                  <c:v>48591.5</c:v>
                </c:pt>
                <c:pt idx="97184">
                  <c:v>48592</c:v>
                </c:pt>
                <c:pt idx="97185">
                  <c:v>48592.5</c:v>
                </c:pt>
                <c:pt idx="97186">
                  <c:v>48593</c:v>
                </c:pt>
                <c:pt idx="97187">
                  <c:v>48593.5</c:v>
                </c:pt>
                <c:pt idx="97188">
                  <c:v>48594</c:v>
                </c:pt>
                <c:pt idx="97189">
                  <c:v>48594.5</c:v>
                </c:pt>
                <c:pt idx="97190">
                  <c:v>48595</c:v>
                </c:pt>
                <c:pt idx="97191">
                  <c:v>48595.5</c:v>
                </c:pt>
                <c:pt idx="97192">
                  <c:v>48596</c:v>
                </c:pt>
                <c:pt idx="97193">
                  <c:v>48596.5</c:v>
                </c:pt>
                <c:pt idx="97194">
                  <c:v>48597</c:v>
                </c:pt>
                <c:pt idx="97195">
                  <c:v>48597.5</c:v>
                </c:pt>
                <c:pt idx="97196">
                  <c:v>48598</c:v>
                </c:pt>
                <c:pt idx="97197">
                  <c:v>48598.5</c:v>
                </c:pt>
                <c:pt idx="97198">
                  <c:v>48599</c:v>
                </c:pt>
                <c:pt idx="97199">
                  <c:v>48599.5</c:v>
                </c:pt>
                <c:pt idx="97200">
                  <c:v>48600</c:v>
                </c:pt>
                <c:pt idx="97201">
                  <c:v>48600.5</c:v>
                </c:pt>
                <c:pt idx="97202">
                  <c:v>48601</c:v>
                </c:pt>
                <c:pt idx="97203">
                  <c:v>48601.5</c:v>
                </c:pt>
                <c:pt idx="97204">
                  <c:v>48602</c:v>
                </c:pt>
                <c:pt idx="97205">
                  <c:v>48602.5</c:v>
                </c:pt>
                <c:pt idx="97206">
                  <c:v>48603</c:v>
                </c:pt>
                <c:pt idx="97207">
                  <c:v>48603.5</c:v>
                </c:pt>
                <c:pt idx="97208">
                  <c:v>48604</c:v>
                </c:pt>
                <c:pt idx="97209">
                  <c:v>48604.5</c:v>
                </c:pt>
                <c:pt idx="97210">
                  <c:v>48605</c:v>
                </c:pt>
                <c:pt idx="97211">
                  <c:v>48605.5</c:v>
                </c:pt>
                <c:pt idx="97212">
                  <c:v>48606</c:v>
                </c:pt>
                <c:pt idx="97213">
                  <c:v>48606.5</c:v>
                </c:pt>
                <c:pt idx="97214">
                  <c:v>48607</c:v>
                </c:pt>
                <c:pt idx="97215">
                  <c:v>48607.5</c:v>
                </c:pt>
                <c:pt idx="97216">
                  <c:v>48608</c:v>
                </c:pt>
                <c:pt idx="97217">
                  <c:v>48608.5</c:v>
                </c:pt>
                <c:pt idx="97218">
                  <c:v>48609</c:v>
                </c:pt>
                <c:pt idx="97219">
                  <c:v>48609.5</c:v>
                </c:pt>
                <c:pt idx="97220">
                  <c:v>48610</c:v>
                </c:pt>
                <c:pt idx="97221">
                  <c:v>48610.5</c:v>
                </c:pt>
                <c:pt idx="97222">
                  <c:v>48611</c:v>
                </c:pt>
                <c:pt idx="97223">
                  <c:v>48611.5</c:v>
                </c:pt>
                <c:pt idx="97224">
                  <c:v>48612</c:v>
                </c:pt>
                <c:pt idx="97225">
                  <c:v>48612.5</c:v>
                </c:pt>
                <c:pt idx="97226">
                  <c:v>48613</c:v>
                </c:pt>
                <c:pt idx="97227">
                  <c:v>48613.5</c:v>
                </c:pt>
                <c:pt idx="97228">
                  <c:v>48614</c:v>
                </c:pt>
                <c:pt idx="97229">
                  <c:v>48614.5</c:v>
                </c:pt>
                <c:pt idx="97230">
                  <c:v>48615</c:v>
                </c:pt>
                <c:pt idx="97231">
                  <c:v>48615.5</c:v>
                </c:pt>
                <c:pt idx="97232">
                  <c:v>48616</c:v>
                </c:pt>
                <c:pt idx="97233">
                  <c:v>48616.5</c:v>
                </c:pt>
                <c:pt idx="97234">
                  <c:v>48617</c:v>
                </c:pt>
                <c:pt idx="97235">
                  <c:v>48617.5</c:v>
                </c:pt>
                <c:pt idx="97236">
                  <c:v>48618</c:v>
                </c:pt>
                <c:pt idx="97237">
                  <c:v>48618.5</c:v>
                </c:pt>
                <c:pt idx="97238">
                  <c:v>48619</c:v>
                </c:pt>
                <c:pt idx="97239">
                  <c:v>48619.5</c:v>
                </c:pt>
                <c:pt idx="97240">
                  <c:v>48620</c:v>
                </c:pt>
                <c:pt idx="97241">
                  <c:v>48620.5</c:v>
                </c:pt>
                <c:pt idx="97242">
                  <c:v>48621</c:v>
                </c:pt>
                <c:pt idx="97243">
                  <c:v>48621.5</c:v>
                </c:pt>
                <c:pt idx="97244">
                  <c:v>48622</c:v>
                </c:pt>
                <c:pt idx="97245">
                  <c:v>48622.5</c:v>
                </c:pt>
                <c:pt idx="97246">
                  <c:v>48623</c:v>
                </c:pt>
                <c:pt idx="97247">
                  <c:v>48623.5</c:v>
                </c:pt>
                <c:pt idx="97248">
                  <c:v>48624</c:v>
                </c:pt>
                <c:pt idx="97249">
                  <c:v>48624.5</c:v>
                </c:pt>
                <c:pt idx="97250">
                  <c:v>48625</c:v>
                </c:pt>
                <c:pt idx="97251">
                  <c:v>48625.5</c:v>
                </c:pt>
                <c:pt idx="97252">
                  <c:v>48626</c:v>
                </c:pt>
                <c:pt idx="97253">
                  <c:v>48626.5</c:v>
                </c:pt>
                <c:pt idx="97254">
                  <c:v>48627</c:v>
                </c:pt>
                <c:pt idx="97255">
                  <c:v>48627.5</c:v>
                </c:pt>
                <c:pt idx="97256">
                  <c:v>48628</c:v>
                </c:pt>
                <c:pt idx="97257">
                  <c:v>48628.5</c:v>
                </c:pt>
                <c:pt idx="97258">
                  <c:v>48629</c:v>
                </c:pt>
                <c:pt idx="97259">
                  <c:v>48629.5</c:v>
                </c:pt>
                <c:pt idx="97260">
                  <c:v>48630</c:v>
                </c:pt>
                <c:pt idx="97261">
                  <c:v>48630.5</c:v>
                </c:pt>
                <c:pt idx="97262">
                  <c:v>48631</c:v>
                </c:pt>
                <c:pt idx="97263">
                  <c:v>48631.5</c:v>
                </c:pt>
                <c:pt idx="97264">
                  <c:v>48632</c:v>
                </c:pt>
                <c:pt idx="97265">
                  <c:v>48632.5</c:v>
                </c:pt>
                <c:pt idx="97266">
                  <c:v>48633</c:v>
                </c:pt>
                <c:pt idx="97267">
                  <c:v>48633.5</c:v>
                </c:pt>
                <c:pt idx="97268">
                  <c:v>48634</c:v>
                </c:pt>
                <c:pt idx="97269">
                  <c:v>48634.5</c:v>
                </c:pt>
                <c:pt idx="97270">
                  <c:v>48635</c:v>
                </c:pt>
                <c:pt idx="97271">
                  <c:v>48635.5</c:v>
                </c:pt>
                <c:pt idx="97272">
                  <c:v>48636</c:v>
                </c:pt>
                <c:pt idx="97273">
                  <c:v>48636.5</c:v>
                </c:pt>
                <c:pt idx="97274">
                  <c:v>48637</c:v>
                </c:pt>
                <c:pt idx="97275">
                  <c:v>48637.5</c:v>
                </c:pt>
                <c:pt idx="97276">
                  <c:v>48638</c:v>
                </c:pt>
                <c:pt idx="97277">
                  <c:v>48638.5</c:v>
                </c:pt>
                <c:pt idx="97278">
                  <c:v>48639</c:v>
                </c:pt>
                <c:pt idx="97279">
                  <c:v>48639.5</c:v>
                </c:pt>
                <c:pt idx="97280">
                  <c:v>48640</c:v>
                </c:pt>
                <c:pt idx="97281">
                  <c:v>48640.5</c:v>
                </c:pt>
                <c:pt idx="97282">
                  <c:v>48641</c:v>
                </c:pt>
                <c:pt idx="97283">
                  <c:v>48641.5</c:v>
                </c:pt>
                <c:pt idx="97284">
                  <c:v>48642</c:v>
                </c:pt>
                <c:pt idx="97285">
                  <c:v>48642.5</c:v>
                </c:pt>
                <c:pt idx="97286">
                  <c:v>48643</c:v>
                </c:pt>
                <c:pt idx="97287">
                  <c:v>48643.5</c:v>
                </c:pt>
                <c:pt idx="97288">
                  <c:v>48644</c:v>
                </c:pt>
                <c:pt idx="97289">
                  <c:v>48644.5</c:v>
                </c:pt>
                <c:pt idx="97290">
                  <c:v>48645</c:v>
                </c:pt>
                <c:pt idx="97291">
                  <c:v>48645.5</c:v>
                </c:pt>
                <c:pt idx="97292">
                  <c:v>48646</c:v>
                </c:pt>
                <c:pt idx="97293">
                  <c:v>48646.5</c:v>
                </c:pt>
                <c:pt idx="97294">
                  <c:v>48647</c:v>
                </c:pt>
                <c:pt idx="97295">
                  <c:v>48647.5</c:v>
                </c:pt>
                <c:pt idx="97296">
                  <c:v>48648</c:v>
                </c:pt>
                <c:pt idx="97297">
                  <c:v>48648.5</c:v>
                </c:pt>
                <c:pt idx="97298">
                  <c:v>48649</c:v>
                </c:pt>
                <c:pt idx="97299">
                  <c:v>48649.5</c:v>
                </c:pt>
                <c:pt idx="97300">
                  <c:v>48650</c:v>
                </c:pt>
                <c:pt idx="97301">
                  <c:v>48650.5</c:v>
                </c:pt>
                <c:pt idx="97302">
                  <c:v>48651</c:v>
                </c:pt>
                <c:pt idx="97303">
                  <c:v>48651.5</c:v>
                </c:pt>
                <c:pt idx="97304">
                  <c:v>48652</c:v>
                </c:pt>
                <c:pt idx="97305">
                  <c:v>48652.5</c:v>
                </c:pt>
                <c:pt idx="97306">
                  <c:v>48653</c:v>
                </c:pt>
                <c:pt idx="97307">
                  <c:v>48653.5</c:v>
                </c:pt>
                <c:pt idx="97308">
                  <c:v>48654</c:v>
                </c:pt>
                <c:pt idx="97309">
                  <c:v>48654.5</c:v>
                </c:pt>
                <c:pt idx="97310">
                  <c:v>48655</c:v>
                </c:pt>
                <c:pt idx="97311">
                  <c:v>48655.5</c:v>
                </c:pt>
                <c:pt idx="97312">
                  <c:v>48656</c:v>
                </c:pt>
                <c:pt idx="97313">
                  <c:v>48656.5</c:v>
                </c:pt>
                <c:pt idx="97314">
                  <c:v>48657</c:v>
                </c:pt>
                <c:pt idx="97315">
                  <c:v>48657.5</c:v>
                </c:pt>
                <c:pt idx="97316">
                  <c:v>48658</c:v>
                </c:pt>
                <c:pt idx="97317">
                  <c:v>48658.5</c:v>
                </c:pt>
                <c:pt idx="97318">
                  <c:v>48659</c:v>
                </c:pt>
                <c:pt idx="97319">
                  <c:v>48659.5</c:v>
                </c:pt>
                <c:pt idx="97320">
                  <c:v>48660</c:v>
                </c:pt>
                <c:pt idx="97321">
                  <c:v>48660.5</c:v>
                </c:pt>
                <c:pt idx="97322">
                  <c:v>48661</c:v>
                </c:pt>
                <c:pt idx="97323">
                  <c:v>48661.5</c:v>
                </c:pt>
                <c:pt idx="97324">
                  <c:v>48662</c:v>
                </c:pt>
                <c:pt idx="97325">
                  <c:v>48662.5</c:v>
                </c:pt>
                <c:pt idx="97326">
                  <c:v>48663</c:v>
                </c:pt>
                <c:pt idx="97327">
                  <c:v>48663.5</c:v>
                </c:pt>
                <c:pt idx="97328">
                  <c:v>48664</c:v>
                </c:pt>
                <c:pt idx="97329">
                  <c:v>48664.5</c:v>
                </c:pt>
                <c:pt idx="97330">
                  <c:v>48665</c:v>
                </c:pt>
                <c:pt idx="97331">
                  <c:v>48665.5</c:v>
                </c:pt>
                <c:pt idx="97332">
                  <c:v>48666</c:v>
                </c:pt>
                <c:pt idx="97333">
                  <c:v>48666.5</c:v>
                </c:pt>
                <c:pt idx="97334">
                  <c:v>48667</c:v>
                </c:pt>
                <c:pt idx="97335">
                  <c:v>48667.5</c:v>
                </c:pt>
                <c:pt idx="97336">
                  <c:v>48668</c:v>
                </c:pt>
                <c:pt idx="97337">
                  <c:v>48668.5</c:v>
                </c:pt>
                <c:pt idx="97338">
                  <c:v>48669</c:v>
                </c:pt>
                <c:pt idx="97339">
                  <c:v>48669.5</c:v>
                </c:pt>
                <c:pt idx="97340">
                  <c:v>48670</c:v>
                </c:pt>
                <c:pt idx="97341">
                  <c:v>48670.5</c:v>
                </c:pt>
                <c:pt idx="97342">
                  <c:v>48671</c:v>
                </c:pt>
                <c:pt idx="97343">
                  <c:v>48671.5</c:v>
                </c:pt>
                <c:pt idx="97344">
                  <c:v>48672</c:v>
                </c:pt>
                <c:pt idx="97345">
                  <c:v>48672.5</c:v>
                </c:pt>
                <c:pt idx="97346">
                  <c:v>48673</c:v>
                </c:pt>
                <c:pt idx="97347">
                  <c:v>48673.5</c:v>
                </c:pt>
                <c:pt idx="97348">
                  <c:v>48674</c:v>
                </c:pt>
                <c:pt idx="97349">
                  <c:v>48674.5</c:v>
                </c:pt>
                <c:pt idx="97350">
                  <c:v>48675</c:v>
                </c:pt>
                <c:pt idx="97351">
                  <c:v>48675.5</c:v>
                </c:pt>
                <c:pt idx="97352">
                  <c:v>48676</c:v>
                </c:pt>
                <c:pt idx="97353">
                  <c:v>48676.5</c:v>
                </c:pt>
                <c:pt idx="97354">
                  <c:v>48677</c:v>
                </c:pt>
                <c:pt idx="97355">
                  <c:v>48677.5</c:v>
                </c:pt>
                <c:pt idx="97356">
                  <c:v>48678</c:v>
                </c:pt>
                <c:pt idx="97357">
                  <c:v>48678.5</c:v>
                </c:pt>
                <c:pt idx="97358">
                  <c:v>48679</c:v>
                </c:pt>
                <c:pt idx="97359">
                  <c:v>48679.5</c:v>
                </c:pt>
                <c:pt idx="97360">
                  <c:v>48680</c:v>
                </c:pt>
                <c:pt idx="97361">
                  <c:v>48680.5</c:v>
                </c:pt>
                <c:pt idx="97362">
                  <c:v>48681</c:v>
                </c:pt>
                <c:pt idx="97363">
                  <c:v>48681.5</c:v>
                </c:pt>
                <c:pt idx="97364">
                  <c:v>48682</c:v>
                </c:pt>
                <c:pt idx="97365">
                  <c:v>48682.5</c:v>
                </c:pt>
                <c:pt idx="97366">
                  <c:v>48683</c:v>
                </c:pt>
                <c:pt idx="97367">
                  <c:v>48683.5</c:v>
                </c:pt>
                <c:pt idx="97368">
                  <c:v>48684</c:v>
                </c:pt>
                <c:pt idx="97369">
                  <c:v>48684.5</c:v>
                </c:pt>
                <c:pt idx="97370">
                  <c:v>48685</c:v>
                </c:pt>
                <c:pt idx="97371">
                  <c:v>48685.5</c:v>
                </c:pt>
                <c:pt idx="97372">
                  <c:v>48686</c:v>
                </c:pt>
                <c:pt idx="97373">
                  <c:v>48686.5</c:v>
                </c:pt>
                <c:pt idx="97374">
                  <c:v>48687</c:v>
                </c:pt>
                <c:pt idx="97375">
                  <c:v>48687.5</c:v>
                </c:pt>
                <c:pt idx="97376">
                  <c:v>48688</c:v>
                </c:pt>
                <c:pt idx="97377">
                  <c:v>48688.5</c:v>
                </c:pt>
                <c:pt idx="97378">
                  <c:v>48689</c:v>
                </c:pt>
                <c:pt idx="97379">
                  <c:v>48689.5</c:v>
                </c:pt>
                <c:pt idx="97380">
                  <c:v>48690</c:v>
                </c:pt>
                <c:pt idx="97381">
                  <c:v>48690.5</c:v>
                </c:pt>
                <c:pt idx="97382">
                  <c:v>48691</c:v>
                </c:pt>
                <c:pt idx="97383">
                  <c:v>48691.5</c:v>
                </c:pt>
                <c:pt idx="97384">
                  <c:v>48692</c:v>
                </c:pt>
                <c:pt idx="97385">
                  <c:v>48692.5</c:v>
                </c:pt>
                <c:pt idx="97386">
                  <c:v>48693</c:v>
                </c:pt>
                <c:pt idx="97387">
                  <c:v>48693.5</c:v>
                </c:pt>
                <c:pt idx="97388">
                  <c:v>48694</c:v>
                </c:pt>
                <c:pt idx="97389">
                  <c:v>48694.5</c:v>
                </c:pt>
                <c:pt idx="97390">
                  <c:v>48695</c:v>
                </c:pt>
                <c:pt idx="97391">
                  <c:v>48695.5</c:v>
                </c:pt>
                <c:pt idx="97392">
                  <c:v>48696</c:v>
                </c:pt>
                <c:pt idx="97393">
                  <c:v>48696.5</c:v>
                </c:pt>
                <c:pt idx="97394">
                  <c:v>48697</c:v>
                </c:pt>
                <c:pt idx="97395">
                  <c:v>48697.5</c:v>
                </c:pt>
                <c:pt idx="97396">
                  <c:v>48698</c:v>
                </c:pt>
                <c:pt idx="97397">
                  <c:v>48698.5</c:v>
                </c:pt>
                <c:pt idx="97398">
                  <c:v>48699</c:v>
                </c:pt>
                <c:pt idx="97399">
                  <c:v>48699.5</c:v>
                </c:pt>
                <c:pt idx="97400">
                  <c:v>48700</c:v>
                </c:pt>
                <c:pt idx="97401">
                  <c:v>48700.5</c:v>
                </c:pt>
                <c:pt idx="97402">
                  <c:v>48701</c:v>
                </c:pt>
                <c:pt idx="97403">
                  <c:v>48701.5</c:v>
                </c:pt>
                <c:pt idx="97404">
                  <c:v>48702</c:v>
                </c:pt>
                <c:pt idx="97405">
                  <c:v>48702.5</c:v>
                </c:pt>
                <c:pt idx="97406">
                  <c:v>48703</c:v>
                </c:pt>
                <c:pt idx="97407">
                  <c:v>48703.5</c:v>
                </c:pt>
                <c:pt idx="97408">
                  <c:v>48704</c:v>
                </c:pt>
                <c:pt idx="97409">
                  <c:v>48704.5</c:v>
                </c:pt>
                <c:pt idx="97410">
                  <c:v>48705</c:v>
                </c:pt>
                <c:pt idx="97411">
                  <c:v>48705.5</c:v>
                </c:pt>
                <c:pt idx="97412">
                  <c:v>48706</c:v>
                </c:pt>
                <c:pt idx="97413">
                  <c:v>48706.5</c:v>
                </c:pt>
                <c:pt idx="97414">
                  <c:v>48707</c:v>
                </c:pt>
                <c:pt idx="97415">
                  <c:v>48707.5</c:v>
                </c:pt>
                <c:pt idx="97416">
                  <c:v>48708</c:v>
                </c:pt>
                <c:pt idx="97417">
                  <c:v>48708.5</c:v>
                </c:pt>
                <c:pt idx="97418">
                  <c:v>48709</c:v>
                </c:pt>
                <c:pt idx="97419">
                  <c:v>48709.5</c:v>
                </c:pt>
                <c:pt idx="97420">
                  <c:v>48710</c:v>
                </c:pt>
                <c:pt idx="97421">
                  <c:v>48710.5</c:v>
                </c:pt>
                <c:pt idx="97422">
                  <c:v>48711</c:v>
                </c:pt>
                <c:pt idx="97423">
                  <c:v>48711.5</c:v>
                </c:pt>
                <c:pt idx="97424">
                  <c:v>48712</c:v>
                </c:pt>
                <c:pt idx="97425">
                  <c:v>48712.5</c:v>
                </c:pt>
                <c:pt idx="97426">
                  <c:v>48713</c:v>
                </c:pt>
                <c:pt idx="97427">
                  <c:v>48713.5</c:v>
                </c:pt>
                <c:pt idx="97428">
                  <c:v>48714</c:v>
                </c:pt>
                <c:pt idx="97429">
                  <c:v>48714.5</c:v>
                </c:pt>
                <c:pt idx="97430">
                  <c:v>48715</c:v>
                </c:pt>
                <c:pt idx="97431">
                  <c:v>48715.5</c:v>
                </c:pt>
                <c:pt idx="97432">
                  <c:v>48716</c:v>
                </c:pt>
                <c:pt idx="97433">
                  <c:v>48716.5</c:v>
                </c:pt>
                <c:pt idx="97434">
                  <c:v>48717</c:v>
                </c:pt>
                <c:pt idx="97435">
                  <c:v>48717.5</c:v>
                </c:pt>
                <c:pt idx="97436">
                  <c:v>48718</c:v>
                </c:pt>
                <c:pt idx="97437">
                  <c:v>48718.5</c:v>
                </c:pt>
                <c:pt idx="97438">
                  <c:v>48719</c:v>
                </c:pt>
                <c:pt idx="97439">
                  <c:v>48719.5</c:v>
                </c:pt>
                <c:pt idx="97440">
                  <c:v>48720</c:v>
                </c:pt>
                <c:pt idx="97441">
                  <c:v>48720.5</c:v>
                </c:pt>
                <c:pt idx="97442">
                  <c:v>48721</c:v>
                </c:pt>
                <c:pt idx="97443">
                  <c:v>48721.5</c:v>
                </c:pt>
                <c:pt idx="97444">
                  <c:v>48722</c:v>
                </c:pt>
                <c:pt idx="97445">
                  <c:v>48722.5</c:v>
                </c:pt>
                <c:pt idx="97446">
                  <c:v>48723</c:v>
                </c:pt>
                <c:pt idx="97447">
                  <c:v>48723.5</c:v>
                </c:pt>
                <c:pt idx="97448">
                  <c:v>48724</c:v>
                </c:pt>
                <c:pt idx="97449">
                  <c:v>48724.5</c:v>
                </c:pt>
                <c:pt idx="97450">
                  <c:v>48725</c:v>
                </c:pt>
                <c:pt idx="97451">
                  <c:v>48725.5</c:v>
                </c:pt>
                <c:pt idx="97452">
                  <c:v>48726</c:v>
                </c:pt>
                <c:pt idx="97453">
                  <c:v>48726.5</c:v>
                </c:pt>
                <c:pt idx="97454">
                  <c:v>48727</c:v>
                </c:pt>
                <c:pt idx="97455">
                  <c:v>48727.5</c:v>
                </c:pt>
                <c:pt idx="97456">
                  <c:v>48728</c:v>
                </c:pt>
                <c:pt idx="97457">
                  <c:v>48728.5</c:v>
                </c:pt>
                <c:pt idx="97458">
                  <c:v>48729</c:v>
                </c:pt>
                <c:pt idx="97459">
                  <c:v>48729.5</c:v>
                </c:pt>
                <c:pt idx="97460">
                  <c:v>48730</c:v>
                </c:pt>
                <c:pt idx="97461">
                  <c:v>48730.5</c:v>
                </c:pt>
                <c:pt idx="97462">
                  <c:v>48731</c:v>
                </c:pt>
                <c:pt idx="97463">
                  <c:v>48731.5</c:v>
                </c:pt>
                <c:pt idx="97464">
                  <c:v>48732</c:v>
                </c:pt>
                <c:pt idx="97465">
                  <c:v>48732.5</c:v>
                </c:pt>
                <c:pt idx="97466">
                  <c:v>48733</c:v>
                </c:pt>
                <c:pt idx="97467">
                  <c:v>48733.5</c:v>
                </c:pt>
                <c:pt idx="97468">
                  <c:v>48734</c:v>
                </c:pt>
                <c:pt idx="97469">
                  <c:v>48734.5</c:v>
                </c:pt>
                <c:pt idx="97470">
                  <c:v>48735</c:v>
                </c:pt>
                <c:pt idx="97471">
                  <c:v>48735.5</c:v>
                </c:pt>
                <c:pt idx="97472">
                  <c:v>48736</c:v>
                </c:pt>
                <c:pt idx="97473">
                  <c:v>48736.5</c:v>
                </c:pt>
                <c:pt idx="97474">
                  <c:v>48737</c:v>
                </c:pt>
                <c:pt idx="97475">
                  <c:v>48737.5</c:v>
                </c:pt>
                <c:pt idx="97476">
                  <c:v>48738</c:v>
                </c:pt>
                <c:pt idx="97477">
                  <c:v>48738.5</c:v>
                </c:pt>
                <c:pt idx="97478">
                  <c:v>48739</c:v>
                </c:pt>
                <c:pt idx="97479">
                  <c:v>48739.5</c:v>
                </c:pt>
                <c:pt idx="97480">
                  <c:v>48740</c:v>
                </c:pt>
                <c:pt idx="97481">
                  <c:v>48740.5</c:v>
                </c:pt>
                <c:pt idx="97482">
                  <c:v>48741</c:v>
                </c:pt>
                <c:pt idx="97483">
                  <c:v>48741.5</c:v>
                </c:pt>
                <c:pt idx="97484">
                  <c:v>48742</c:v>
                </c:pt>
                <c:pt idx="97485">
                  <c:v>48742.5</c:v>
                </c:pt>
                <c:pt idx="97486">
                  <c:v>48743</c:v>
                </c:pt>
                <c:pt idx="97487">
                  <c:v>48743.5</c:v>
                </c:pt>
                <c:pt idx="97488">
                  <c:v>48744</c:v>
                </c:pt>
                <c:pt idx="97489">
                  <c:v>48744.5</c:v>
                </c:pt>
                <c:pt idx="97490">
                  <c:v>48745</c:v>
                </c:pt>
                <c:pt idx="97491">
                  <c:v>48745.5</c:v>
                </c:pt>
                <c:pt idx="97492">
                  <c:v>48746</c:v>
                </c:pt>
                <c:pt idx="97493">
                  <c:v>48746.5</c:v>
                </c:pt>
                <c:pt idx="97494">
                  <c:v>48747</c:v>
                </c:pt>
                <c:pt idx="97495">
                  <c:v>48747.5</c:v>
                </c:pt>
                <c:pt idx="97496">
                  <c:v>48748</c:v>
                </c:pt>
                <c:pt idx="97497">
                  <c:v>48748.5</c:v>
                </c:pt>
                <c:pt idx="97498">
                  <c:v>48749</c:v>
                </c:pt>
                <c:pt idx="97499">
                  <c:v>48749.5</c:v>
                </c:pt>
                <c:pt idx="97500">
                  <c:v>48750</c:v>
                </c:pt>
                <c:pt idx="97501">
                  <c:v>48750.5</c:v>
                </c:pt>
                <c:pt idx="97502">
                  <c:v>48751</c:v>
                </c:pt>
                <c:pt idx="97503">
                  <c:v>48751.5</c:v>
                </c:pt>
                <c:pt idx="97504">
                  <c:v>48752</c:v>
                </c:pt>
                <c:pt idx="97505">
                  <c:v>48752.5</c:v>
                </c:pt>
                <c:pt idx="97506">
                  <c:v>48753</c:v>
                </c:pt>
                <c:pt idx="97507">
                  <c:v>48753.5</c:v>
                </c:pt>
                <c:pt idx="97508">
                  <c:v>48754</c:v>
                </c:pt>
                <c:pt idx="97509">
                  <c:v>48754.5</c:v>
                </c:pt>
                <c:pt idx="97510">
                  <c:v>48755</c:v>
                </c:pt>
                <c:pt idx="97511">
                  <c:v>48755.5</c:v>
                </c:pt>
                <c:pt idx="97512">
                  <c:v>48756</c:v>
                </c:pt>
                <c:pt idx="97513">
                  <c:v>48756.5</c:v>
                </c:pt>
                <c:pt idx="97514">
                  <c:v>48757</c:v>
                </c:pt>
                <c:pt idx="97515">
                  <c:v>48757.5</c:v>
                </c:pt>
                <c:pt idx="97516">
                  <c:v>48758</c:v>
                </c:pt>
                <c:pt idx="97517">
                  <c:v>48758.5</c:v>
                </c:pt>
                <c:pt idx="97518">
                  <c:v>48759</c:v>
                </c:pt>
                <c:pt idx="97519">
                  <c:v>48759.5</c:v>
                </c:pt>
                <c:pt idx="97520">
                  <c:v>48760</c:v>
                </c:pt>
                <c:pt idx="97521">
                  <c:v>48760.5</c:v>
                </c:pt>
                <c:pt idx="97522">
                  <c:v>48761</c:v>
                </c:pt>
                <c:pt idx="97523">
                  <c:v>48761.5</c:v>
                </c:pt>
                <c:pt idx="97524">
                  <c:v>48762</c:v>
                </c:pt>
                <c:pt idx="97525">
                  <c:v>48762.5</c:v>
                </c:pt>
                <c:pt idx="97526">
                  <c:v>48763</c:v>
                </c:pt>
                <c:pt idx="97527">
                  <c:v>48763.5</c:v>
                </c:pt>
                <c:pt idx="97528">
                  <c:v>48764</c:v>
                </c:pt>
                <c:pt idx="97529">
                  <c:v>48764.5</c:v>
                </c:pt>
                <c:pt idx="97530">
                  <c:v>48765</c:v>
                </c:pt>
                <c:pt idx="97531">
                  <c:v>48765.5</c:v>
                </c:pt>
                <c:pt idx="97532">
                  <c:v>48766</c:v>
                </c:pt>
                <c:pt idx="97533">
                  <c:v>48766.5</c:v>
                </c:pt>
                <c:pt idx="97534">
                  <c:v>48767</c:v>
                </c:pt>
                <c:pt idx="97535">
                  <c:v>48767.5</c:v>
                </c:pt>
                <c:pt idx="97536">
                  <c:v>48768</c:v>
                </c:pt>
                <c:pt idx="97537">
                  <c:v>48768.5</c:v>
                </c:pt>
                <c:pt idx="97538">
                  <c:v>48769</c:v>
                </c:pt>
                <c:pt idx="97539">
                  <c:v>48769.5</c:v>
                </c:pt>
                <c:pt idx="97540">
                  <c:v>48770</c:v>
                </c:pt>
                <c:pt idx="97541">
                  <c:v>48770.5</c:v>
                </c:pt>
                <c:pt idx="97542">
                  <c:v>48771</c:v>
                </c:pt>
                <c:pt idx="97543">
                  <c:v>48771.5</c:v>
                </c:pt>
                <c:pt idx="97544">
                  <c:v>48772</c:v>
                </c:pt>
                <c:pt idx="97545">
                  <c:v>48772.5</c:v>
                </c:pt>
                <c:pt idx="97546">
                  <c:v>48773</c:v>
                </c:pt>
                <c:pt idx="97547">
                  <c:v>48773.5</c:v>
                </c:pt>
                <c:pt idx="97548">
                  <c:v>48774</c:v>
                </c:pt>
                <c:pt idx="97549">
                  <c:v>48774.5</c:v>
                </c:pt>
                <c:pt idx="97550">
                  <c:v>48775</c:v>
                </c:pt>
                <c:pt idx="97551">
                  <c:v>48775.5</c:v>
                </c:pt>
                <c:pt idx="97552">
                  <c:v>48776</c:v>
                </c:pt>
                <c:pt idx="97553">
                  <c:v>48776.5</c:v>
                </c:pt>
                <c:pt idx="97554">
                  <c:v>48777</c:v>
                </c:pt>
                <c:pt idx="97555">
                  <c:v>48777.5</c:v>
                </c:pt>
                <c:pt idx="97556">
                  <c:v>48778</c:v>
                </c:pt>
                <c:pt idx="97557">
                  <c:v>48778.5</c:v>
                </c:pt>
                <c:pt idx="97558">
                  <c:v>48779</c:v>
                </c:pt>
                <c:pt idx="97559">
                  <c:v>48779.5</c:v>
                </c:pt>
                <c:pt idx="97560">
                  <c:v>48780</c:v>
                </c:pt>
                <c:pt idx="97561">
                  <c:v>48780.5</c:v>
                </c:pt>
                <c:pt idx="97562">
                  <c:v>48781</c:v>
                </c:pt>
                <c:pt idx="97563">
                  <c:v>48781.5</c:v>
                </c:pt>
                <c:pt idx="97564">
                  <c:v>48782</c:v>
                </c:pt>
                <c:pt idx="97565">
                  <c:v>48782.5</c:v>
                </c:pt>
                <c:pt idx="97566">
                  <c:v>48783</c:v>
                </c:pt>
                <c:pt idx="97567">
                  <c:v>48783.5</c:v>
                </c:pt>
                <c:pt idx="97568">
                  <c:v>48784</c:v>
                </c:pt>
                <c:pt idx="97569">
                  <c:v>48784.5</c:v>
                </c:pt>
                <c:pt idx="97570">
                  <c:v>48785</c:v>
                </c:pt>
                <c:pt idx="97571">
                  <c:v>48785.5</c:v>
                </c:pt>
                <c:pt idx="97572">
                  <c:v>48786</c:v>
                </c:pt>
                <c:pt idx="97573">
                  <c:v>48786.5</c:v>
                </c:pt>
                <c:pt idx="97574">
                  <c:v>48787</c:v>
                </c:pt>
                <c:pt idx="97575">
                  <c:v>48787.5</c:v>
                </c:pt>
                <c:pt idx="97576">
                  <c:v>48788</c:v>
                </c:pt>
                <c:pt idx="97577">
                  <c:v>48788.5</c:v>
                </c:pt>
                <c:pt idx="97578">
                  <c:v>48789</c:v>
                </c:pt>
                <c:pt idx="97579">
                  <c:v>48789.5</c:v>
                </c:pt>
                <c:pt idx="97580">
                  <c:v>48790</c:v>
                </c:pt>
                <c:pt idx="97581">
                  <c:v>48790.5</c:v>
                </c:pt>
                <c:pt idx="97582">
                  <c:v>48791</c:v>
                </c:pt>
                <c:pt idx="97583">
                  <c:v>48791.5</c:v>
                </c:pt>
                <c:pt idx="97584">
                  <c:v>48792</c:v>
                </c:pt>
                <c:pt idx="97585">
                  <c:v>48792.5</c:v>
                </c:pt>
                <c:pt idx="97586">
                  <c:v>48793</c:v>
                </c:pt>
                <c:pt idx="97587">
                  <c:v>48793.5</c:v>
                </c:pt>
                <c:pt idx="97588">
                  <c:v>48794</c:v>
                </c:pt>
                <c:pt idx="97589">
                  <c:v>48794.5</c:v>
                </c:pt>
                <c:pt idx="97590">
                  <c:v>48795</c:v>
                </c:pt>
                <c:pt idx="97591">
                  <c:v>48795.5</c:v>
                </c:pt>
                <c:pt idx="97592">
                  <c:v>48796</c:v>
                </c:pt>
                <c:pt idx="97593">
                  <c:v>48796.5</c:v>
                </c:pt>
                <c:pt idx="97594">
                  <c:v>48797</c:v>
                </c:pt>
                <c:pt idx="97595">
                  <c:v>48797.5</c:v>
                </c:pt>
                <c:pt idx="97596">
                  <c:v>48798</c:v>
                </c:pt>
                <c:pt idx="97597">
                  <c:v>48798.5</c:v>
                </c:pt>
                <c:pt idx="97598">
                  <c:v>48799</c:v>
                </c:pt>
                <c:pt idx="97599">
                  <c:v>48799.5</c:v>
                </c:pt>
                <c:pt idx="97600">
                  <c:v>48800</c:v>
                </c:pt>
                <c:pt idx="97601">
                  <c:v>48800.5</c:v>
                </c:pt>
                <c:pt idx="97602">
                  <c:v>48801</c:v>
                </c:pt>
                <c:pt idx="97603">
                  <c:v>48801.5</c:v>
                </c:pt>
                <c:pt idx="97604">
                  <c:v>48802</c:v>
                </c:pt>
                <c:pt idx="97605">
                  <c:v>48802.5</c:v>
                </c:pt>
                <c:pt idx="97606">
                  <c:v>48803</c:v>
                </c:pt>
                <c:pt idx="97607">
                  <c:v>48803.5</c:v>
                </c:pt>
                <c:pt idx="97608">
                  <c:v>48804</c:v>
                </c:pt>
                <c:pt idx="97609">
                  <c:v>48804.5</c:v>
                </c:pt>
                <c:pt idx="97610">
                  <c:v>48805</c:v>
                </c:pt>
                <c:pt idx="97611">
                  <c:v>48805.5</c:v>
                </c:pt>
                <c:pt idx="97612">
                  <c:v>48806</c:v>
                </c:pt>
                <c:pt idx="97613">
                  <c:v>48806.5</c:v>
                </c:pt>
                <c:pt idx="97614">
                  <c:v>48807</c:v>
                </c:pt>
                <c:pt idx="97615">
                  <c:v>48807.5</c:v>
                </c:pt>
                <c:pt idx="97616">
                  <c:v>48808</c:v>
                </c:pt>
                <c:pt idx="97617">
                  <c:v>48808.5</c:v>
                </c:pt>
                <c:pt idx="97618">
                  <c:v>48809</c:v>
                </c:pt>
                <c:pt idx="97619">
                  <c:v>48809.5</c:v>
                </c:pt>
                <c:pt idx="97620">
                  <c:v>48810</c:v>
                </c:pt>
                <c:pt idx="97621">
                  <c:v>48810.5</c:v>
                </c:pt>
                <c:pt idx="97622">
                  <c:v>48811</c:v>
                </c:pt>
                <c:pt idx="97623">
                  <c:v>48811.5</c:v>
                </c:pt>
                <c:pt idx="97624">
                  <c:v>48812</c:v>
                </c:pt>
                <c:pt idx="97625">
                  <c:v>48812.5</c:v>
                </c:pt>
                <c:pt idx="97626">
                  <c:v>48813</c:v>
                </c:pt>
                <c:pt idx="97627">
                  <c:v>48813.5</c:v>
                </c:pt>
                <c:pt idx="97628">
                  <c:v>48814</c:v>
                </c:pt>
                <c:pt idx="97629">
                  <c:v>48814.5</c:v>
                </c:pt>
                <c:pt idx="97630">
                  <c:v>48815</c:v>
                </c:pt>
                <c:pt idx="97631">
                  <c:v>48815.5</c:v>
                </c:pt>
                <c:pt idx="97632">
                  <c:v>48816</c:v>
                </c:pt>
                <c:pt idx="97633">
                  <c:v>48816.5</c:v>
                </c:pt>
                <c:pt idx="97634">
                  <c:v>48817</c:v>
                </c:pt>
                <c:pt idx="97635">
                  <c:v>48817.5</c:v>
                </c:pt>
                <c:pt idx="97636">
                  <c:v>48818</c:v>
                </c:pt>
                <c:pt idx="97637">
                  <c:v>48818.5</c:v>
                </c:pt>
                <c:pt idx="97638">
                  <c:v>48819</c:v>
                </c:pt>
                <c:pt idx="97639">
                  <c:v>48819.5</c:v>
                </c:pt>
                <c:pt idx="97640">
                  <c:v>48820</c:v>
                </c:pt>
                <c:pt idx="97641">
                  <c:v>48820.5</c:v>
                </c:pt>
                <c:pt idx="97642">
                  <c:v>48821</c:v>
                </c:pt>
                <c:pt idx="97643">
                  <c:v>48821.5</c:v>
                </c:pt>
                <c:pt idx="97644">
                  <c:v>48822</c:v>
                </c:pt>
                <c:pt idx="97645">
                  <c:v>48822.5</c:v>
                </c:pt>
                <c:pt idx="97646">
                  <c:v>48823</c:v>
                </c:pt>
                <c:pt idx="97647">
                  <c:v>48823.5</c:v>
                </c:pt>
                <c:pt idx="97648">
                  <c:v>48824</c:v>
                </c:pt>
                <c:pt idx="97649">
                  <c:v>48824.5</c:v>
                </c:pt>
                <c:pt idx="97650">
                  <c:v>48825</c:v>
                </c:pt>
                <c:pt idx="97651">
                  <c:v>48825.5</c:v>
                </c:pt>
                <c:pt idx="97652">
                  <c:v>48826</c:v>
                </c:pt>
                <c:pt idx="97653">
                  <c:v>48826.5</c:v>
                </c:pt>
                <c:pt idx="97654">
                  <c:v>48827</c:v>
                </c:pt>
                <c:pt idx="97655">
                  <c:v>48827.5</c:v>
                </c:pt>
                <c:pt idx="97656">
                  <c:v>48828</c:v>
                </c:pt>
                <c:pt idx="97657">
                  <c:v>48828.5</c:v>
                </c:pt>
                <c:pt idx="97658">
                  <c:v>48829</c:v>
                </c:pt>
                <c:pt idx="97659">
                  <c:v>48829.5</c:v>
                </c:pt>
                <c:pt idx="97660">
                  <c:v>48830</c:v>
                </c:pt>
                <c:pt idx="97661">
                  <c:v>48830.5</c:v>
                </c:pt>
                <c:pt idx="97662">
                  <c:v>48831</c:v>
                </c:pt>
                <c:pt idx="97663">
                  <c:v>48831.5</c:v>
                </c:pt>
                <c:pt idx="97664">
                  <c:v>48832</c:v>
                </c:pt>
                <c:pt idx="97665">
                  <c:v>48832.5</c:v>
                </c:pt>
                <c:pt idx="97666">
                  <c:v>48833</c:v>
                </c:pt>
                <c:pt idx="97667">
                  <c:v>48833.5</c:v>
                </c:pt>
                <c:pt idx="97668">
                  <c:v>48834</c:v>
                </c:pt>
                <c:pt idx="97669">
                  <c:v>48834.5</c:v>
                </c:pt>
                <c:pt idx="97670">
                  <c:v>48835</c:v>
                </c:pt>
                <c:pt idx="97671">
                  <c:v>48835.5</c:v>
                </c:pt>
                <c:pt idx="97672">
                  <c:v>48836</c:v>
                </c:pt>
                <c:pt idx="97673">
                  <c:v>48836.5</c:v>
                </c:pt>
                <c:pt idx="97674">
                  <c:v>48837</c:v>
                </c:pt>
                <c:pt idx="97675">
                  <c:v>48837.5</c:v>
                </c:pt>
                <c:pt idx="97676">
                  <c:v>48838</c:v>
                </c:pt>
                <c:pt idx="97677">
                  <c:v>48838.5</c:v>
                </c:pt>
                <c:pt idx="97678">
                  <c:v>48839</c:v>
                </c:pt>
                <c:pt idx="97679">
                  <c:v>48839.5</c:v>
                </c:pt>
                <c:pt idx="97680">
                  <c:v>48840</c:v>
                </c:pt>
                <c:pt idx="97681">
                  <c:v>48840.5</c:v>
                </c:pt>
                <c:pt idx="97682">
                  <c:v>48841</c:v>
                </c:pt>
                <c:pt idx="97683">
                  <c:v>48841.5</c:v>
                </c:pt>
                <c:pt idx="97684">
                  <c:v>48842</c:v>
                </c:pt>
                <c:pt idx="97685">
                  <c:v>48842.5</c:v>
                </c:pt>
                <c:pt idx="97686">
                  <c:v>48843</c:v>
                </c:pt>
                <c:pt idx="97687">
                  <c:v>48843.5</c:v>
                </c:pt>
                <c:pt idx="97688">
                  <c:v>48844</c:v>
                </c:pt>
                <c:pt idx="97689">
                  <c:v>48844.5</c:v>
                </c:pt>
                <c:pt idx="97690">
                  <c:v>48845</c:v>
                </c:pt>
                <c:pt idx="97691">
                  <c:v>48845.5</c:v>
                </c:pt>
                <c:pt idx="97692">
                  <c:v>48846</c:v>
                </c:pt>
                <c:pt idx="97693">
                  <c:v>48846.5</c:v>
                </c:pt>
                <c:pt idx="97694">
                  <c:v>48847</c:v>
                </c:pt>
                <c:pt idx="97695">
                  <c:v>48847.5</c:v>
                </c:pt>
                <c:pt idx="97696">
                  <c:v>48848</c:v>
                </c:pt>
                <c:pt idx="97697">
                  <c:v>48848.5</c:v>
                </c:pt>
                <c:pt idx="97698">
                  <c:v>48849</c:v>
                </c:pt>
                <c:pt idx="97699">
                  <c:v>48849.5</c:v>
                </c:pt>
                <c:pt idx="97700">
                  <c:v>48850</c:v>
                </c:pt>
                <c:pt idx="97701">
                  <c:v>48850.5</c:v>
                </c:pt>
                <c:pt idx="97702">
                  <c:v>48851</c:v>
                </c:pt>
                <c:pt idx="97703">
                  <c:v>48851.5</c:v>
                </c:pt>
                <c:pt idx="97704">
                  <c:v>48852</c:v>
                </c:pt>
                <c:pt idx="97705">
                  <c:v>48852.5</c:v>
                </c:pt>
                <c:pt idx="97706">
                  <c:v>48853</c:v>
                </c:pt>
                <c:pt idx="97707">
                  <c:v>48853.5</c:v>
                </c:pt>
                <c:pt idx="97708">
                  <c:v>48854</c:v>
                </c:pt>
                <c:pt idx="97709">
                  <c:v>48854.5</c:v>
                </c:pt>
                <c:pt idx="97710">
                  <c:v>48855</c:v>
                </c:pt>
                <c:pt idx="97711">
                  <c:v>48855.5</c:v>
                </c:pt>
                <c:pt idx="97712">
                  <c:v>48856</c:v>
                </c:pt>
                <c:pt idx="97713">
                  <c:v>48856.5</c:v>
                </c:pt>
                <c:pt idx="97714">
                  <c:v>48857</c:v>
                </c:pt>
                <c:pt idx="97715">
                  <c:v>48857.5</c:v>
                </c:pt>
                <c:pt idx="97716">
                  <c:v>48858</c:v>
                </c:pt>
                <c:pt idx="97717">
                  <c:v>48858.5</c:v>
                </c:pt>
                <c:pt idx="97718">
                  <c:v>48859</c:v>
                </c:pt>
                <c:pt idx="97719">
                  <c:v>48859.5</c:v>
                </c:pt>
                <c:pt idx="97720">
                  <c:v>48860</c:v>
                </c:pt>
                <c:pt idx="97721">
                  <c:v>48860.5</c:v>
                </c:pt>
                <c:pt idx="97722">
                  <c:v>48861</c:v>
                </c:pt>
                <c:pt idx="97723">
                  <c:v>48861.5</c:v>
                </c:pt>
                <c:pt idx="97724">
                  <c:v>48862</c:v>
                </c:pt>
                <c:pt idx="97725">
                  <c:v>48862.5</c:v>
                </c:pt>
                <c:pt idx="97726">
                  <c:v>48863</c:v>
                </c:pt>
                <c:pt idx="97727">
                  <c:v>48863.5</c:v>
                </c:pt>
                <c:pt idx="97728">
                  <c:v>48864</c:v>
                </c:pt>
                <c:pt idx="97729">
                  <c:v>48864.5</c:v>
                </c:pt>
                <c:pt idx="97730">
                  <c:v>48865</c:v>
                </c:pt>
                <c:pt idx="97731">
                  <c:v>48865.5</c:v>
                </c:pt>
                <c:pt idx="97732">
                  <c:v>48866</c:v>
                </c:pt>
                <c:pt idx="97733">
                  <c:v>48866.5</c:v>
                </c:pt>
                <c:pt idx="97734">
                  <c:v>48867</c:v>
                </c:pt>
                <c:pt idx="97735">
                  <c:v>48867.5</c:v>
                </c:pt>
                <c:pt idx="97736">
                  <c:v>48868</c:v>
                </c:pt>
                <c:pt idx="97737">
                  <c:v>48868.5</c:v>
                </c:pt>
                <c:pt idx="97738">
                  <c:v>48869</c:v>
                </c:pt>
                <c:pt idx="97739">
                  <c:v>48869.5</c:v>
                </c:pt>
                <c:pt idx="97740">
                  <c:v>48870</c:v>
                </c:pt>
                <c:pt idx="97741">
                  <c:v>48870.5</c:v>
                </c:pt>
                <c:pt idx="97742">
                  <c:v>48871</c:v>
                </c:pt>
                <c:pt idx="97743">
                  <c:v>48871.5</c:v>
                </c:pt>
                <c:pt idx="97744">
                  <c:v>48872</c:v>
                </c:pt>
                <c:pt idx="97745">
                  <c:v>48872.5</c:v>
                </c:pt>
                <c:pt idx="97746">
                  <c:v>48873</c:v>
                </c:pt>
                <c:pt idx="97747">
                  <c:v>48873.5</c:v>
                </c:pt>
                <c:pt idx="97748">
                  <c:v>48874</c:v>
                </c:pt>
                <c:pt idx="97749">
                  <c:v>48874.5</c:v>
                </c:pt>
                <c:pt idx="97750">
                  <c:v>48875</c:v>
                </c:pt>
                <c:pt idx="97751">
                  <c:v>48875.5</c:v>
                </c:pt>
                <c:pt idx="97752">
                  <c:v>48876</c:v>
                </c:pt>
                <c:pt idx="97753">
                  <c:v>48876.5</c:v>
                </c:pt>
                <c:pt idx="97754">
                  <c:v>48877</c:v>
                </c:pt>
                <c:pt idx="97755">
                  <c:v>48877.5</c:v>
                </c:pt>
                <c:pt idx="97756">
                  <c:v>48878</c:v>
                </c:pt>
                <c:pt idx="97757">
                  <c:v>48878.5</c:v>
                </c:pt>
                <c:pt idx="97758">
                  <c:v>48879</c:v>
                </c:pt>
                <c:pt idx="97759">
                  <c:v>48879.5</c:v>
                </c:pt>
                <c:pt idx="97760">
                  <c:v>48880</c:v>
                </c:pt>
                <c:pt idx="97761">
                  <c:v>48880.5</c:v>
                </c:pt>
                <c:pt idx="97762">
                  <c:v>48881</c:v>
                </c:pt>
                <c:pt idx="97763">
                  <c:v>48881.5</c:v>
                </c:pt>
                <c:pt idx="97764">
                  <c:v>48882</c:v>
                </c:pt>
                <c:pt idx="97765">
                  <c:v>48882.5</c:v>
                </c:pt>
                <c:pt idx="97766">
                  <c:v>48883</c:v>
                </c:pt>
                <c:pt idx="97767">
                  <c:v>48883.5</c:v>
                </c:pt>
                <c:pt idx="97768">
                  <c:v>48884</c:v>
                </c:pt>
                <c:pt idx="97769">
                  <c:v>48884.5</c:v>
                </c:pt>
                <c:pt idx="97770">
                  <c:v>48885</c:v>
                </c:pt>
                <c:pt idx="97771">
                  <c:v>48885.5</c:v>
                </c:pt>
                <c:pt idx="97772">
                  <c:v>48886</c:v>
                </c:pt>
                <c:pt idx="97773">
                  <c:v>48886.5</c:v>
                </c:pt>
                <c:pt idx="97774">
                  <c:v>48887</c:v>
                </c:pt>
                <c:pt idx="97775">
                  <c:v>48887.5</c:v>
                </c:pt>
                <c:pt idx="97776">
                  <c:v>48888</c:v>
                </c:pt>
                <c:pt idx="97777">
                  <c:v>48888.5</c:v>
                </c:pt>
                <c:pt idx="97778">
                  <c:v>48889</c:v>
                </c:pt>
                <c:pt idx="97779">
                  <c:v>48889.5</c:v>
                </c:pt>
                <c:pt idx="97780">
                  <c:v>48890</c:v>
                </c:pt>
                <c:pt idx="97781">
                  <c:v>48890.5</c:v>
                </c:pt>
                <c:pt idx="97782">
                  <c:v>48891</c:v>
                </c:pt>
                <c:pt idx="97783">
                  <c:v>48891.5</c:v>
                </c:pt>
                <c:pt idx="97784">
                  <c:v>48892</c:v>
                </c:pt>
                <c:pt idx="97785">
                  <c:v>48892.5</c:v>
                </c:pt>
                <c:pt idx="97786">
                  <c:v>48893</c:v>
                </c:pt>
                <c:pt idx="97787">
                  <c:v>48893.5</c:v>
                </c:pt>
                <c:pt idx="97788">
                  <c:v>48894</c:v>
                </c:pt>
                <c:pt idx="97789">
                  <c:v>48894.5</c:v>
                </c:pt>
                <c:pt idx="97790">
                  <c:v>48895</c:v>
                </c:pt>
                <c:pt idx="97791">
                  <c:v>48895.5</c:v>
                </c:pt>
                <c:pt idx="97792">
                  <c:v>48896</c:v>
                </c:pt>
                <c:pt idx="97793">
                  <c:v>48896.5</c:v>
                </c:pt>
                <c:pt idx="97794">
                  <c:v>48897</c:v>
                </c:pt>
                <c:pt idx="97795">
                  <c:v>48897.5</c:v>
                </c:pt>
                <c:pt idx="97796">
                  <c:v>48898</c:v>
                </c:pt>
                <c:pt idx="97797">
                  <c:v>48898.5</c:v>
                </c:pt>
                <c:pt idx="97798">
                  <c:v>48899</c:v>
                </c:pt>
                <c:pt idx="97799">
                  <c:v>48899.5</c:v>
                </c:pt>
                <c:pt idx="97800">
                  <c:v>48900</c:v>
                </c:pt>
                <c:pt idx="97801">
                  <c:v>48900.5</c:v>
                </c:pt>
                <c:pt idx="97802">
                  <c:v>48901</c:v>
                </c:pt>
                <c:pt idx="97803">
                  <c:v>48901.5</c:v>
                </c:pt>
                <c:pt idx="97804">
                  <c:v>48902</c:v>
                </c:pt>
                <c:pt idx="97805">
                  <c:v>48902.5</c:v>
                </c:pt>
                <c:pt idx="97806">
                  <c:v>48903</c:v>
                </c:pt>
                <c:pt idx="97807">
                  <c:v>48903.5</c:v>
                </c:pt>
                <c:pt idx="97808">
                  <c:v>48904</c:v>
                </c:pt>
                <c:pt idx="97809">
                  <c:v>48904.5</c:v>
                </c:pt>
                <c:pt idx="97810">
                  <c:v>48905</c:v>
                </c:pt>
                <c:pt idx="97811">
                  <c:v>48905.5</c:v>
                </c:pt>
                <c:pt idx="97812">
                  <c:v>48906</c:v>
                </c:pt>
                <c:pt idx="97813">
                  <c:v>48906.5</c:v>
                </c:pt>
                <c:pt idx="97814">
                  <c:v>48907</c:v>
                </c:pt>
                <c:pt idx="97815">
                  <c:v>48907.5</c:v>
                </c:pt>
                <c:pt idx="97816">
                  <c:v>48908</c:v>
                </c:pt>
                <c:pt idx="97817">
                  <c:v>48908.5</c:v>
                </c:pt>
                <c:pt idx="97818">
                  <c:v>48909</c:v>
                </c:pt>
                <c:pt idx="97819">
                  <c:v>48909.5</c:v>
                </c:pt>
                <c:pt idx="97820">
                  <c:v>48910</c:v>
                </c:pt>
                <c:pt idx="97821">
                  <c:v>48910.5</c:v>
                </c:pt>
                <c:pt idx="97822">
                  <c:v>48911</c:v>
                </c:pt>
                <c:pt idx="97823">
                  <c:v>48911.5</c:v>
                </c:pt>
                <c:pt idx="97824">
                  <c:v>48912</c:v>
                </c:pt>
                <c:pt idx="97825">
                  <c:v>48912.5</c:v>
                </c:pt>
                <c:pt idx="97826">
                  <c:v>48913</c:v>
                </c:pt>
                <c:pt idx="97827">
                  <c:v>48913.5</c:v>
                </c:pt>
                <c:pt idx="97828">
                  <c:v>48914</c:v>
                </c:pt>
                <c:pt idx="97829">
                  <c:v>48914.5</c:v>
                </c:pt>
                <c:pt idx="97830">
                  <c:v>48915</c:v>
                </c:pt>
                <c:pt idx="97831">
                  <c:v>48915.5</c:v>
                </c:pt>
                <c:pt idx="97832">
                  <c:v>48916</c:v>
                </c:pt>
                <c:pt idx="97833">
                  <c:v>48916.5</c:v>
                </c:pt>
                <c:pt idx="97834">
                  <c:v>48917</c:v>
                </c:pt>
                <c:pt idx="97835">
                  <c:v>48917.5</c:v>
                </c:pt>
                <c:pt idx="97836">
                  <c:v>48918</c:v>
                </c:pt>
                <c:pt idx="97837">
                  <c:v>48918.5</c:v>
                </c:pt>
                <c:pt idx="97838">
                  <c:v>48919</c:v>
                </c:pt>
                <c:pt idx="97839">
                  <c:v>48919.5</c:v>
                </c:pt>
                <c:pt idx="97840">
                  <c:v>48920</c:v>
                </c:pt>
                <c:pt idx="97841">
                  <c:v>48920.5</c:v>
                </c:pt>
                <c:pt idx="97842">
                  <c:v>48921</c:v>
                </c:pt>
                <c:pt idx="97843">
                  <c:v>48921.5</c:v>
                </c:pt>
                <c:pt idx="97844">
                  <c:v>48922</c:v>
                </c:pt>
                <c:pt idx="97845">
                  <c:v>48922.5</c:v>
                </c:pt>
                <c:pt idx="97846">
                  <c:v>48923</c:v>
                </c:pt>
                <c:pt idx="97847">
                  <c:v>48923.5</c:v>
                </c:pt>
                <c:pt idx="97848">
                  <c:v>48924</c:v>
                </c:pt>
                <c:pt idx="97849">
                  <c:v>48924.5</c:v>
                </c:pt>
                <c:pt idx="97850">
                  <c:v>48925</c:v>
                </c:pt>
                <c:pt idx="97851">
                  <c:v>48925.5</c:v>
                </c:pt>
                <c:pt idx="97852">
                  <c:v>48926</c:v>
                </c:pt>
                <c:pt idx="97853">
                  <c:v>48926.5</c:v>
                </c:pt>
                <c:pt idx="97854">
                  <c:v>48927</c:v>
                </c:pt>
                <c:pt idx="97855">
                  <c:v>48927.5</c:v>
                </c:pt>
                <c:pt idx="97856">
                  <c:v>48928</c:v>
                </c:pt>
                <c:pt idx="97857">
                  <c:v>48928.5</c:v>
                </c:pt>
                <c:pt idx="97858">
                  <c:v>48929</c:v>
                </c:pt>
                <c:pt idx="97859">
                  <c:v>48929.5</c:v>
                </c:pt>
                <c:pt idx="97860">
                  <c:v>48930</c:v>
                </c:pt>
                <c:pt idx="97861">
                  <c:v>48930.5</c:v>
                </c:pt>
                <c:pt idx="97862">
                  <c:v>48931</c:v>
                </c:pt>
                <c:pt idx="97863">
                  <c:v>48931.5</c:v>
                </c:pt>
                <c:pt idx="97864">
                  <c:v>48932</c:v>
                </c:pt>
                <c:pt idx="97865">
                  <c:v>48932.5</c:v>
                </c:pt>
                <c:pt idx="97866">
                  <c:v>48933</c:v>
                </c:pt>
                <c:pt idx="97867">
                  <c:v>48933.5</c:v>
                </c:pt>
                <c:pt idx="97868">
                  <c:v>48934</c:v>
                </c:pt>
                <c:pt idx="97869">
                  <c:v>48934.5</c:v>
                </c:pt>
                <c:pt idx="97870">
                  <c:v>48935</c:v>
                </c:pt>
                <c:pt idx="97871">
                  <c:v>48935.5</c:v>
                </c:pt>
                <c:pt idx="97872">
                  <c:v>48936</c:v>
                </c:pt>
                <c:pt idx="97873">
                  <c:v>48936.5</c:v>
                </c:pt>
                <c:pt idx="97874">
                  <c:v>48937</c:v>
                </c:pt>
                <c:pt idx="97875">
                  <c:v>48937.5</c:v>
                </c:pt>
                <c:pt idx="97876">
                  <c:v>48938</c:v>
                </c:pt>
                <c:pt idx="97877">
                  <c:v>48938.5</c:v>
                </c:pt>
                <c:pt idx="97878">
                  <c:v>48939</c:v>
                </c:pt>
                <c:pt idx="97879">
                  <c:v>48939.5</c:v>
                </c:pt>
                <c:pt idx="97880">
                  <c:v>48940</c:v>
                </c:pt>
                <c:pt idx="97881">
                  <c:v>48940.5</c:v>
                </c:pt>
                <c:pt idx="97882">
                  <c:v>48941</c:v>
                </c:pt>
                <c:pt idx="97883">
                  <c:v>48941.5</c:v>
                </c:pt>
                <c:pt idx="97884">
                  <c:v>48942</c:v>
                </c:pt>
                <c:pt idx="97885">
                  <c:v>48942.5</c:v>
                </c:pt>
                <c:pt idx="97886">
                  <c:v>48943</c:v>
                </c:pt>
                <c:pt idx="97887">
                  <c:v>48943.5</c:v>
                </c:pt>
                <c:pt idx="97888">
                  <c:v>48944</c:v>
                </c:pt>
                <c:pt idx="97889">
                  <c:v>48944.5</c:v>
                </c:pt>
                <c:pt idx="97890">
                  <c:v>48945</c:v>
                </c:pt>
                <c:pt idx="97891">
                  <c:v>48945.5</c:v>
                </c:pt>
                <c:pt idx="97892">
                  <c:v>48946</c:v>
                </c:pt>
                <c:pt idx="97893">
                  <c:v>48946.5</c:v>
                </c:pt>
                <c:pt idx="97894">
                  <c:v>48947</c:v>
                </c:pt>
                <c:pt idx="97895">
                  <c:v>48947.5</c:v>
                </c:pt>
                <c:pt idx="97896">
                  <c:v>48948</c:v>
                </c:pt>
                <c:pt idx="97897">
                  <c:v>48948.5</c:v>
                </c:pt>
                <c:pt idx="97898">
                  <c:v>48949</c:v>
                </c:pt>
                <c:pt idx="97899">
                  <c:v>48949.5</c:v>
                </c:pt>
                <c:pt idx="97900">
                  <c:v>48950</c:v>
                </c:pt>
                <c:pt idx="97901">
                  <c:v>48950.5</c:v>
                </c:pt>
                <c:pt idx="97902">
                  <c:v>48951</c:v>
                </c:pt>
                <c:pt idx="97903">
                  <c:v>48951.5</c:v>
                </c:pt>
                <c:pt idx="97904">
                  <c:v>48952</c:v>
                </c:pt>
                <c:pt idx="97905">
                  <c:v>48952.5</c:v>
                </c:pt>
                <c:pt idx="97906">
                  <c:v>48953</c:v>
                </c:pt>
                <c:pt idx="97907">
                  <c:v>48953.5</c:v>
                </c:pt>
                <c:pt idx="97908">
                  <c:v>48954</c:v>
                </c:pt>
                <c:pt idx="97909">
                  <c:v>48954.5</c:v>
                </c:pt>
                <c:pt idx="97910">
                  <c:v>48955</c:v>
                </c:pt>
                <c:pt idx="97911">
                  <c:v>48955.5</c:v>
                </c:pt>
                <c:pt idx="97912">
                  <c:v>48956</c:v>
                </c:pt>
                <c:pt idx="97913">
                  <c:v>48956.5</c:v>
                </c:pt>
                <c:pt idx="97914">
                  <c:v>48957</c:v>
                </c:pt>
                <c:pt idx="97915">
                  <c:v>48957.5</c:v>
                </c:pt>
                <c:pt idx="97916">
                  <c:v>48958</c:v>
                </c:pt>
                <c:pt idx="97917">
                  <c:v>48958.5</c:v>
                </c:pt>
                <c:pt idx="97918">
                  <c:v>48959</c:v>
                </c:pt>
                <c:pt idx="97919">
                  <c:v>48959.5</c:v>
                </c:pt>
                <c:pt idx="97920">
                  <c:v>48960</c:v>
                </c:pt>
                <c:pt idx="97921">
                  <c:v>48960.5</c:v>
                </c:pt>
                <c:pt idx="97922">
                  <c:v>48961</c:v>
                </c:pt>
                <c:pt idx="97923">
                  <c:v>48961.5</c:v>
                </c:pt>
                <c:pt idx="97924">
                  <c:v>48962</c:v>
                </c:pt>
                <c:pt idx="97925">
                  <c:v>48962.5</c:v>
                </c:pt>
                <c:pt idx="97926">
                  <c:v>48963</c:v>
                </c:pt>
                <c:pt idx="97927">
                  <c:v>48963.5</c:v>
                </c:pt>
                <c:pt idx="97928">
                  <c:v>48964</c:v>
                </c:pt>
                <c:pt idx="97929">
                  <c:v>48964.5</c:v>
                </c:pt>
                <c:pt idx="97930">
                  <c:v>48965</c:v>
                </c:pt>
                <c:pt idx="97931">
                  <c:v>48965.5</c:v>
                </c:pt>
                <c:pt idx="97932">
                  <c:v>48966</c:v>
                </c:pt>
                <c:pt idx="97933">
                  <c:v>48966.5</c:v>
                </c:pt>
                <c:pt idx="97934">
                  <c:v>48967</c:v>
                </c:pt>
                <c:pt idx="97935">
                  <c:v>48967.5</c:v>
                </c:pt>
                <c:pt idx="97936">
                  <c:v>48968</c:v>
                </c:pt>
                <c:pt idx="97937">
                  <c:v>48968.5</c:v>
                </c:pt>
                <c:pt idx="97938">
                  <c:v>48969</c:v>
                </c:pt>
                <c:pt idx="97939">
                  <c:v>48969.5</c:v>
                </c:pt>
                <c:pt idx="97940">
                  <c:v>48970</c:v>
                </c:pt>
                <c:pt idx="97941">
                  <c:v>48970.5</c:v>
                </c:pt>
                <c:pt idx="97942">
                  <c:v>48971</c:v>
                </c:pt>
                <c:pt idx="97943">
                  <c:v>48971.5</c:v>
                </c:pt>
                <c:pt idx="97944">
                  <c:v>48972</c:v>
                </c:pt>
                <c:pt idx="97945">
                  <c:v>48972.5</c:v>
                </c:pt>
                <c:pt idx="97946">
                  <c:v>48973</c:v>
                </c:pt>
                <c:pt idx="97947">
                  <c:v>48973.5</c:v>
                </c:pt>
                <c:pt idx="97948">
                  <c:v>48974</c:v>
                </c:pt>
                <c:pt idx="97949">
                  <c:v>48974.5</c:v>
                </c:pt>
                <c:pt idx="97950">
                  <c:v>48975</c:v>
                </c:pt>
                <c:pt idx="97951">
                  <c:v>48975.5</c:v>
                </c:pt>
                <c:pt idx="97952">
                  <c:v>48976</c:v>
                </c:pt>
                <c:pt idx="97953">
                  <c:v>48976.5</c:v>
                </c:pt>
                <c:pt idx="97954">
                  <c:v>48977</c:v>
                </c:pt>
                <c:pt idx="97955">
                  <c:v>48977.5</c:v>
                </c:pt>
                <c:pt idx="97956">
                  <c:v>48978</c:v>
                </c:pt>
                <c:pt idx="97957">
                  <c:v>48978.5</c:v>
                </c:pt>
                <c:pt idx="97958">
                  <c:v>48979</c:v>
                </c:pt>
                <c:pt idx="97959">
                  <c:v>48979.5</c:v>
                </c:pt>
                <c:pt idx="97960">
                  <c:v>48980</c:v>
                </c:pt>
                <c:pt idx="97961">
                  <c:v>48980.5</c:v>
                </c:pt>
                <c:pt idx="97962">
                  <c:v>48981</c:v>
                </c:pt>
                <c:pt idx="97963">
                  <c:v>48981.5</c:v>
                </c:pt>
                <c:pt idx="97964">
                  <c:v>48982</c:v>
                </c:pt>
                <c:pt idx="97965">
                  <c:v>48982.5</c:v>
                </c:pt>
                <c:pt idx="97966">
                  <c:v>48983</c:v>
                </c:pt>
                <c:pt idx="97967">
                  <c:v>48983.5</c:v>
                </c:pt>
                <c:pt idx="97968">
                  <c:v>48984</c:v>
                </c:pt>
                <c:pt idx="97969">
                  <c:v>48984.5</c:v>
                </c:pt>
                <c:pt idx="97970">
                  <c:v>48985</c:v>
                </c:pt>
                <c:pt idx="97971">
                  <c:v>48985.5</c:v>
                </c:pt>
                <c:pt idx="97972">
                  <c:v>48986</c:v>
                </c:pt>
                <c:pt idx="97973">
                  <c:v>48986.5</c:v>
                </c:pt>
                <c:pt idx="97974">
                  <c:v>48987</c:v>
                </c:pt>
                <c:pt idx="97975">
                  <c:v>48987.5</c:v>
                </c:pt>
                <c:pt idx="97976">
                  <c:v>48988</c:v>
                </c:pt>
                <c:pt idx="97977">
                  <c:v>48988.5</c:v>
                </c:pt>
                <c:pt idx="97978">
                  <c:v>48989</c:v>
                </c:pt>
                <c:pt idx="97979">
                  <c:v>48989.5</c:v>
                </c:pt>
                <c:pt idx="97980">
                  <c:v>48990</c:v>
                </c:pt>
                <c:pt idx="97981">
                  <c:v>48990.5</c:v>
                </c:pt>
                <c:pt idx="97982">
                  <c:v>48991</c:v>
                </c:pt>
                <c:pt idx="97983">
                  <c:v>48991.5</c:v>
                </c:pt>
                <c:pt idx="97984">
                  <c:v>48992</c:v>
                </c:pt>
                <c:pt idx="97985">
                  <c:v>48992.5</c:v>
                </c:pt>
                <c:pt idx="97986">
                  <c:v>48993</c:v>
                </c:pt>
                <c:pt idx="97987">
                  <c:v>48993.5</c:v>
                </c:pt>
                <c:pt idx="97988">
                  <c:v>48994</c:v>
                </c:pt>
                <c:pt idx="97989">
                  <c:v>48994.5</c:v>
                </c:pt>
                <c:pt idx="97990">
                  <c:v>48995</c:v>
                </c:pt>
                <c:pt idx="97991">
                  <c:v>48995.5</c:v>
                </c:pt>
                <c:pt idx="97992">
                  <c:v>48996</c:v>
                </c:pt>
                <c:pt idx="97993">
                  <c:v>48996.5</c:v>
                </c:pt>
                <c:pt idx="97994">
                  <c:v>48997</c:v>
                </c:pt>
                <c:pt idx="97995">
                  <c:v>48997.5</c:v>
                </c:pt>
                <c:pt idx="97996">
                  <c:v>48998</c:v>
                </c:pt>
                <c:pt idx="97997">
                  <c:v>48998.5</c:v>
                </c:pt>
                <c:pt idx="97998">
                  <c:v>48999</c:v>
                </c:pt>
                <c:pt idx="97999">
                  <c:v>48999.5</c:v>
                </c:pt>
                <c:pt idx="98000">
                  <c:v>49000</c:v>
                </c:pt>
                <c:pt idx="98001">
                  <c:v>49000.5</c:v>
                </c:pt>
                <c:pt idx="98002">
                  <c:v>49001</c:v>
                </c:pt>
                <c:pt idx="98003">
                  <c:v>49001.5</c:v>
                </c:pt>
                <c:pt idx="98004">
                  <c:v>49002</c:v>
                </c:pt>
                <c:pt idx="98005">
                  <c:v>49002.5</c:v>
                </c:pt>
                <c:pt idx="98006">
                  <c:v>49003</c:v>
                </c:pt>
                <c:pt idx="98007">
                  <c:v>49003.5</c:v>
                </c:pt>
                <c:pt idx="98008">
                  <c:v>49004</c:v>
                </c:pt>
                <c:pt idx="98009">
                  <c:v>49004.5</c:v>
                </c:pt>
                <c:pt idx="98010">
                  <c:v>49005</c:v>
                </c:pt>
                <c:pt idx="98011">
                  <c:v>49005.5</c:v>
                </c:pt>
                <c:pt idx="98012">
                  <c:v>49006</c:v>
                </c:pt>
                <c:pt idx="98013">
                  <c:v>49006.5</c:v>
                </c:pt>
                <c:pt idx="98014">
                  <c:v>49007</c:v>
                </c:pt>
                <c:pt idx="98015">
                  <c:v>49007.5</c:v>
                </c:pt>
                <c:pt idx="98016">
                  <c:v>49008</c:v>
                </c:pt>
                <c:pt idx="98017">
                  <c:v>49008.5</c:v>
                </c:pt>
                <c:pt idx="98018">
                  <c:v>49009</c:v>
                </c:pt>
                <c:pt idx="98019">
                  <c:v>49009.5</c:v>
                </c:pt>
                <c:pt idx="98020">
                  <c:v>49010</c:v>
                </c:pt>
                <c:pt idx="98021">
                  <c:v>49010.5</c:v>
                </c:pt>
                <c:pt idx="98022">
                  <c:v>49011</c:v>
                </c:pt>
                <c:pt idx="98023">
                  <c:v>49011.5</c:v>
                </c:pt>
                <c:pt idx="98024">
                  <c:v>49012</c:v>
                </c:pt>
                <c:pt idx="98025">
                  <c:v>49012.5</c:v>
                </c:pt>
                <c:pt idx="98026">
                  <c:v>49013</c:v>
                </c:pt>
                <c:pt idx="98027">
                  <c:v>49013.5</c:v>
                </c:pt>
                <c:pt idx="98028">
                  <c:v>49014</c:v>
                </c:pt>
                <c:pt idx="98029">
                  <c:v>49014.5</c:v>
                </c:pt>
                <c:pt idx="98030">
                  <c:v>49015</c:v>
                </c:pt>
                <c:pt idx="98031">
                  <c:v>49015.5</c:v>
                </c:pt>
                <c:pt idx="98032">
                  <c:v>49016</c:v>
                </c:pt>
                <c:pt idx="98033">
                  <c:v>49016.5</c:v>
                </c:pt>
                <c:pt idx="98034">
                  <c:v>49017</c:v>
                </c:pt>
                <c:pt idx="98035">
                  <c:v>49017.5</c:v>
                </c:pt>
                <c:pt idx="98036">
                  <c:v>49018</c:v>
                </c:pt>
                <c:pt idx="98037">
                  <c:v>49018.5</c:v>
                </c:pt>
                <c:pt idx="98038">
                  <c:v>49019</c:v>
                </c:pt>
                <c:pt idx="98039">
                  <c:v>49019.5</c:v>
                </c:pt>
                <c:pt idx="98040">
                  <c:v>49020</c:v>
                </c:pt>
                <c:pt idx="98041">
                  <c:v>49020.5</c:v>
                </c:pt>
                <c:pt idx="98042">
                  <c:v>49021</c:v>
                </c:pt>
                <c:pt idx="98043">
                  <c:v>49021.5</c:v>
                </c:pt>
                <c:pt idx="98044">
                  <c:v>49022</c:v>
                </c:pt>
                <c:pt idx="98045">
                  <c:v>49022.5</c:v>
                </c:pt>
                <c:pt idx="98046">
                  <c:v>49023</c:v>
                </c:pt>
                <c:pt idx="98047">
                  <c:v>49023.5</c:v>
                </c:pt>
                <c:pt idx="98048">
                  <c:v>49024</c:v>
                </c:pt>
                <c:pt idx="98049">
                  <c:v>49024.5</c:v>
                </c:pt>
                <c:pt idx="98050">
                  <c:v>49025</c:v>
                </c:pt>
                <c:pt idx="98051">
                  <c:v>49025.5</c:v>
                </c:pt>
                <c:pt idx="98052">
                  <c:v>49026</c:v>
                </c:pt>
                <c:pt idx="98053">
                  <c:v>49026.5</c:v>
                </c:pt>
                <c:pt idx="98054">
                  <c:v>49027</c:v>
                </c:pt>
                <c:pt idx="98055">
                  <c:v>49027.5</c:v>
                </c:pt>
                <c:pt idx="98056">
                  <c:v>49028</c:v>
                </c:pt>
                <c:pt idx="98057">
                  <c:v>49028.5</c:v>
                </c:pt>
                <c:pt idx="98058">
                  <c:v>49029</c:v>
                </c:pt>
                <c:pt idx="98059">
                  <c:v>49029.5</c:v>
                </c:pt>
                <c:pt idx="98060">
                  <c:v>49030</c:v>
                </c:pt>
                <c:pt idx="98061">
                  <c:v>49030.5</c:v>
                </c:pt>
                <c:pt idx="98062">
                  <c:v>49031</c:v>
                </c:pt>
                <c:pt idx="98063">
                  <c:v>49031.5</c:v>
                </c:pt>
                <c:pt idx="98064">
                  <c:v>49032</c:v>
                </c:pt>
                <c:pt idx="98065">
                  <c:v>49032.5</c:v>
                </c:pt>
                <c:pt idx="98066">
                  <c:v>49033</c:v>
                </c:pt>
                <c:pt idx="98067">
                  <c:v>49033.5</c:v>
                </c:pt>
                <c:pt idx="98068">
                  <c:v>49034</c:v>
                </c:pt>
                <c:pt idx="98069">
                  <c:v>49034.5</c:v>
                </c:pt>
                <c:pt idx="98070">
                  <c:v>49035</c:v>
                </c:pt>
                <c:pt idx="98071">
                  <c:v>49035.5</c:v>
                </c:pt>
                <c:pt idx="98072">
                  <c:v>49036</c:v>
                </c:pt>
                <c:pt idx="98073">
                  <c:v>49036.5</c:v>
                </c:pt>
                <c:pt idx="98074">
                  <c:v>49037</c:v>
                </c:pt>
                <c:pt idx="98075">
                  <c:v>49037.5</c:v>
                </c:pt>
                <c:pt idx="98076">
                  <c:v>49038</c:v>
                </c:pt>
                <c:pt idx="98077">
                  <c:v>49038.5</c:v>
                </c:pt>
                <c:pt idx="98078">
                  <c:v>49039</c:v>
                </c:pt>
                <c:pt idx="98079">
                  <c:v>49039.5</c:v>
                </c:pt>
                <c:pt idx="98080">
                  <c:v>49040</c:v>
                </c:pt>
                <c:pt idx="98081">
                  <c:v>49040.5</c:v>
                </c:pt>
                <c:pt idx="98082">
                  <c:v>49041</c:v>
                </c:pt>
                <c:pt idx="98083">
                  <c:v>49041.5</c:v>
                </c:pt>
                <c:pt idx="98084">
                  <c:v>49042</c:v>
                </c:pt>
                <c:pt idx="98085">
                  <c:v>49042.5</c:v>
                </c:pt>
                <c:pt idx="98086">
                  <c:v>49043</c:v>
                </c:pt>
                <c:pt idx="98087">
                  <c:v>49043.5</c:v>
                </c:pt>
                <c:pt idx="98088">
                  <c:v>49044</c:v>
                </c:pt>
                <c:pt idx="98089">
                  <c:v>49044.5</c:v>
                </c:pt>
                <c:pt idx="98090">
                  <c:v>49045</c:v>
                </c:pt>
                <c:pt idx="98091">
                  <c:v>49045.5</c:v>
                </c:pt>
                <c:pt idx="98092">
                  <c:v>49046</c:v>
                </c:pt>
                <c:pt idx="98093">
                  <c:v>49046.5</c:v>
                </c:pt>
                <c:pt idx="98094">
                  <c:v>49047</c:v>
                </c:pt>
                <c:pt idx="98095">
                  <c:v>49047.5</c:v>
                </c:pt>
                <c:pt idx="98096">
                  <c:v>49048</c:v>
                </c:pt>
                <c:pt idx="98097">
                  <c:v>49048.5</c:v>
                </c:pt>
                <c:pt idx="98098">
                  <c:v>49049</c:v>
                </c:pt>
                <c:pt idx="98099">
                  <c:v>49049.5</c:v>
                </c:pt>
                <c:pt idx="98100">
                  <c:v>49050</c:v>
                </c:pt>
                <c:pt idx="98101">
                  <c:v>49050.5</c:v>
                </c:pt>
                <c:pt idx="98102">
                  <c:v>49051</c:v>
                </c:pt>
                <c:pt idx="98103">
                  <c:v>49051.5</c:v>
                </c:pt>
                <c:pt idx="98104">
                  <c:v>49052</c:v>
                </c:pt>
                <c:pt idx="98105">
                  <c:v>49052.5</c:v>
                </c:pt>
                <c:pt idx="98106">
                  <c:v>49053</c:v>
                </c:pt>
                <c:pt idx="98107">
                  <c:v>49053.5</c:v>
                </c:pt>
                <c:pt idx="98108">
                  <c:v>49054</c:v>
                </c:pt>
                <c:pt idx="98109">
                  <c:v>49054.5</c:v>
                </c:pt>
                <c:pt idx="98110">
                  <c:v>49055</c:v>
                </c:pt>
                <c:pt idx="98111">
                  <c:v>49055.5</c:v>
                </c:pt>
                <c:pt idx="98112">
                  <c:v>49056</c:v>
                </c:pt>
                <c:pt idx="98113">
                  <c:v>49056.5</c:v>
                </c:pt>
                <c:pt idx="98114">
                  <c:v>49057</c:v>
                </c:pt>
                <c:pt idx="98115">
                  <c:v>49057.5</c:v>
                </c:pt>
                <c:pt idx="98116">
                  <c:v>49058</c:v>
                </c:pt>
                <c:pt idx="98117">
                  <c:v>49058.5</c:v>
                </c:pt>
                <c:pt idx="98118">
                  <c:v>49059</c:v>
                </c:pt>
                <c:pt idx="98119">
                  <c:v>49059.5</c:v>
                </c:pt>
                <c:pt idx="98120">
                  <c:v>49060</c:v>
                </c:pt>
                <c:pt idx="98121">
                  <c:v>49060.5</c:v>
                </c:pt>
                <c:pt idx="98122">
                  <c:v>49061</c:v>
                </c:pt>
                <c:pt idx="98123">
                  <c:v>49061.5</c:v>
                </c:pt>
                <c:pt idx="98124">
                  <c:v>49062</c:v>
                </c:pt>
                <c:pt idx="98125">
                  <c:v>49062.5</c:v>
                </c:pt>
                <c:pt idx="98126">
                  <c:v>49063</c:v>
                </c:pt>
                <c:pt idx="98127">
                  <c:v>49063.5</c:v>
                </c:pt>
                <c:pt idx="98128">
                  <c:v>49064</c:v>
                </c:pt>
                <c:pt idx="98129">
                  <c:v>49064.5</c:v>
                </c:pt>
                <c:pt idx="98130">
                  <c:v>49065</c:v>
                </c:pt>
                <c:pt idx="98131">
                  <c:v>49065.5</c:v>
                </c:pt>
                <c:pt idx="98132">
                  <c:v>49066</c:v>
                </c:pt>
                <c:pt idx="98133">
                  <c:v>49066.5</c:v>
                </c:pt>
                <c:pt idx="98134">
                  <c:v>49067</c:v>
                </c:pt>
                <c:pt idx="98135">
                  <c:v>49067.5</c:v>
                </c:pt>
                <c:pt idx="98136">
                  <c:v>49068</c:v>
                </c:pt>
                <c:pt idx="98137">
                  <c:v>49068.5</c:v>
                </c:pt>
                <c:pt idx="98138">
                  <c:v>49069</c:v>
                </c:pt>
                <c:pt idx="98139">
                  <c:v>49069.5</c:v>
                </c:pt>
                <c:pt idx="98140">
                  <c:v>49070</c:v>
                </c:pt>
                <c:pt idx="98141">
                  <c:v>49070.5</c:v>
                </c:pt>
                <c:pt idx="98142">
                  <c:v>49071</c:v>
                </c:pt>
                <c:pt idx="98143">
                  <c:v>49071.5</c:v>
                </c:pt>
                <c:pt idx="98144">
                  <c:v>49072</c:v>
                </c:pt>
                <c:pt idx="98145">
                  <c:v>49072.5</c:v>
                </c:pt>
                <c:pt idx="98146">
                  <c:v>49073</c:v>
                </c:pt>
                <c:pt idx="98147">
                  <c:v>49073.5</c:v>
                </c:pt>
                <c:pt idx="98148">
                  <c:v>49074</c:v>
                </c:pt>
                <c:pt idx="98149">
                  <c:v>49074.5</c:v>
                </c:pt>
                <c:pt idx="98150">
                  <c:v>49075</c:v>
                </c:pt>
                <c:pt idx="98151">
                  <c:v>49075.5</c:v>
                </c:pt>
                <c:pt idx="98152">
                  <c:v>49076</c:v>
                </c:pt>
                <c:pt idx="98153">
                  <c:v>49076.5</c:v>
                </c:pt>
                <c:pt idx="98154">
                  <c:v>49077</c:v>
                </c:pt>
                <c:pt idx="98155">
                  <c:v>49077.5</c:v>
                </c:pt>
                <c:pt idx="98156">
                  <c:v>49078</c:v>
                </c:pt>
                <c:pt idx="98157">
                  <c:v>49078.5</c:v>
                </c:pt>
                <c:pt idx="98158">
                  <c:v>49079</c:v>
                </c:pt>
                <c:pt idx="98159">
                  <c:v>49079.5</c:v>
                </c:pt>
                <c:pt idx="98160">
                  <c:v>49080</c:v>
                </c:pt>
                <c:pt idx="98161">
                  <c:v>49080.5</c:v>
                </c:pt>
                <c:pt idx="98162">
                  <c:v>49081</c:v>
                </c:pt>
                <c:pt idx="98163">
                  <c:v>49081.5</c:v>
                </c:pt>
                <c:pt idx="98164">
                  <c:v>49082</c:v>
                </c:pt>
                <c:pt idx="98165">
                  <c:v>49082.5</c:v>
                </c:pt>
                <c:pt idx="98166">
                  <c:v>49083</c:v>
                </c:pt>
                <c:pt idx="98167">
                  <c:v>49083.5</c:v>
                </c:pt>
                <c:pt idx="98168">
                  <c:v>49084</c:v>
                </c:pt>
                <c:pt idx="98169">
                  <c:v>49084.5</c:v>
                </c:pt>
                <c:pt idx="98170">
                  <c:v>49085</c:v>
                </c:pt>
                <c:pt idx="98171">
                  <c:v>49085.5</c:v>
                </c:pt>
                <c:pt idx="98172">
                  <c:v>49086</c:v>
                </c:pt>
                <c:pt idx="98173">
                  <c:v>49086.5</c:v>
                </c:pt>
                <c:pt idx="98174">
                  <c:v>49087</c:v>
                </c:pt>
                <c:pt idx="98175">
                  <c:v>49087.5</c:v>
                </c:pt>
                <c:pt idx="98176">
                  <c:v>49088</c:v>
                </c:pt>
                <c:pt idx="98177">
                  <c:v>49088.5</c:v>
                </c:pt>
                <c:pt idx="98178">
                  <c:v>49089</c:v>
                </c:pt>
                <c:pt idx="98179">
                  <c:v>49089.5</c:v>
                </c:pt>
                <c:pt idx="98180">
                  <c:v>49090</c:v>
                </c:pt>
                <c:pt idx="98181">
                  <c:v>49090.5</c:v>
                </c:pt>
                <c:pt idx="98182">
                  <c:v>49091</c:v>
                </c:pt>
                <c:pt idx="98183">
                  <c:v>49091.5</c:v>
                </c:pt>
                <c:pt idx="98184">
                  <c:v>49092</c:v>
                </c:pt>
                <c:pt idx="98185">
                  <c:v>49092.5</c:v>
                </c:pt>
                <c:pt idx="98186">
                  <c:v>49093</c:v>
                </c:pt>
                <c:pt idx="98187">
                  <c:v>49093.5</c:v>
                </c:pt>
                <c:pt idx="98188">
                  <c:v>49094</c:v>
                </c:pt>
                <c:pt idx="98189">
                  <c:v>49094.5</c:v>
                </c:pt>
                <c:pt idx="98190">
                  <c:v>49095</c:v>
                </c:pt>
                <c:pt idx="98191">
                  <c:v>49095.5</c:v>
                </c:pt>
                <c:pt idx="98192">
                  <c:v>49096</c:v>
                </c:pt>
                <c:pt idx="98193">
                  <c:v>49096.5</c:v>
                </c:pt>
                <c:pt idx="98194">
                  <c:v>49097</c:v>
                </c:pt>
                <c:pt idx="98195">
                  <c:v>49097.5</c:v>
                </c:pt>
                <c:pt idx="98196">
                  <c:v>49098</c:v>
                </c:pt>
                <c:pt idx="98197">
                  <c:v>49098.5</c:v>
                </c:pt>
                <c:pt idx="98198">
                  <c:v>49099</c:v>
                </c:pt>
                <c:pt idx="98199">
                  <c:v>49099.5</c:v>
                </c:pt>
                <c:pt idx="98200">
                  <c:v>49100</c:v>
                </c:pt>
                <c:pt idx="98201">
                  <c:v>49100.5</c:v>
                </c:pt>
                <c:pt idx="98202">
                  <c:v>49101</c:v>
                </c:pt>
                <c:pt idx="98203">
                  <c:v>49101.5</c:v>
                </c:pt>
                <c:pt idx="98204">
                  <c:v>49102</c:v>
                </c:pt>
                <c:pt idx="98205">
                  <c:v>49102.5</c:v>
                </c:pt>
                <c:pt idx="98206">
                  <c:v>49103</c:v>
                </c:pt>
                <c:pt idx="98207">
                  <c:v>49103.5</c:v>
                </c:pt>
                <c:pt idx="98208">
                  <c:v>49104</c:v>
                </c:pt>
                <c:pt idx="98209">
                  <c:v>49104.5</c:v>
                </c:pt>
                <c:pt idx="98210">
                  <c:v>49105</c:v>
                </c:pt>
                <c:pt idx="98211">
                  <c:v>49105.5</c:v>
                </c:pt>
                <c:pt idx="98212">
                  <c:v>49106</c:v>
                </c:pt>
                <c:pt idx="98213">
                  <c:v>49106.5</c:v>
                </c:pt>
                <c:pt idx="98214">
                  <c:v>49107</c:v>
                </c:pt>
                <c:pt idx="98215">
                  <c:v>49107.5</c:v>
                </c:pt>
                <c:pt idx="98216">
                  <c:v>49108</c:v>
                </c:pt>
                <c:pt idx="98217">
                  <c:v>49108.5</c:v>
                </c:pt>
                <c:pt idx="98218">
                  <c:v>49109</c:v>
                </c:pt>
                <c:pt idx="98219">
                  <c:v>49109.5</c:v>
                </c:pt>
                <c:pt idx="98220">
                  <c:v>49110</c:v>
                </c:pt>
                <c:pt idx="98221">
                  <c:v>49110.5</c:v>
                </c:pt>
                <c:pt idx="98222">
                  <c:v>49111</c:v>
                </c:pt>
                <c:pt idx="98223">
                  <c:v>49111.5</c:v>
                </c:pt>
                <c:pt idx="98224">
                  <c:v>49112</c:v>
                </c:pt>
                <c:pt idx="98225">
                  <c:v>49112.5</c:v>
                </c:pt>
                <c:pt idx="98226">
                  <c:v>49113</c:v>
                </c:pt>
                <c:pt idx="98227">
                  <c:v>49113.5</c:v>
                </c:pt>
                <c:pt idx="98228">
                  <c:v>49114</c:v>
                </c:pt>
                <c:pt idx="98229">
                  <c:v>49114.5</c:v>
                </c:pt>
                <c:pt idx="98230">
                  <c:v>49115</c:v>
                </c:pt>
                <c:pt idx="98231">
                  <c:v>49115.5</c:v>
                </c:pt>
                <c:pt idx="98232">
                  <c:v>49116</c:v>
                </c:pt>
                <c:pt idx="98233">
                  <c:v>49116.5</c:v>
                </c:pt>
                <c:pt idx="98234">
                  <c:v>49117</c:v>
                </c:pt>
                <c:pt idx="98235">
                  <c:v>49117.5</c:v>
                </c:pt>
                <c:pt idx="98236">
                  <c:v>49118</c:v>
                </c:pt>
                <c:pt idx="98237">
                  <c:v>49118.5</c:v>
                </c:pt>
                <c:pt idx="98238">
                  <c:v>49119</c:v>
                </c:pt>
                <c:pt idx="98239">
                  <c:v>49119.5</c:v>
                </c:pt>
                <c:pt idx="98240">
                  <c:v>49120</c:v>
                </c:pt>
                <c:pt idx="98241">
                  <c:v>49120.5</c:v>
                </c:pt>
                <c:pt idx="98242">
                  <c:v>49121</c:v>
                </c:pt>
                <c:pt idx="98243">
                  <c:v>49121.5</c:v>
                </c:pt>
                <c:pt idx="98244">
                  <c:v>49122</c:v>
                </c:pt>
                <c:pt idx="98245">
                  <c:v>49122.5</c:v>
                </c:pt>
                <c:pt idx="98246">
                  <c:v>49123</c:v>
                </c:pt>
                <c:pt idx="98247">
                  <c:v>49123.5</c:v>
                </c:pt>
                <c:pt idx="98248">
                  <c:v>49124</c:v>
                </c:pt>
                <c:pt idx="98249">
                  <c:v>49124.5</c:v>
                </c:pt>
                <c:pt idx="98250">
                  <c:v>49125</c:v>
                </c:pt>
                <c:pt idx="98251">
                  <c:v>49125.5</c:v>
                </c:pt>
                <c:pt idx="98252">
                  <c:v>49126</c:v>
                </c:pt>
                <c:pt idx="98253">
                  <c:v>49126.5</c:v>
                </c:pt>
                <c:pt idx="98254">
                  <c:v>49127</c:v>
                </c:pt>
                <c:pt idx="98255">
                  <c:v>49127.5</c:v>
                </c:pt>
                <c:pt idx="98256">
                  <c:v>49128</c:v>
                </c:pt>
                <c:pt idx="98257">
                  <c:v>49128.5</c:v>
                </c:pt>
                <c:pt idx="98258">
                  <c:v>49129</c:v>
                </c:pt>
                <c:pt idx="98259">
                  <c:v>49129.5</c:v>
                </c:pt>
                <c:pt idx="98260">
                  <c:v>49130</c:v>
                </c:pt>
                <c:pt idx="98261">
                  <c:v>49130.5</c:v>
                </c:pt>
                <c:pt idx="98262">
                  <c:v>49131</c:v>
                </c:pt>
                <c:pt idx="98263">
                  <c:v>49131.5</c:v>
                </c:pt>
                <c:pt idx="98264">
                  <c:v>49132</c:v>
                </c:pt>
                <c:pt idx="98265">
                  <c:v>49132.5</c:v>
                </c:pt>
                <c:pt idx="98266">
                  <c:v>49133</c:v>
                </c:pt>
                <c:pt idx="98267">
                  <c:v>49133.5</c:v>
                </c:pt>
                <c:pt idx="98268">
                  <c:v>49134</c:v>
                </c:pt>
                <c:pt idx="98269">
                  <c:v>49134.5</c:v>
                </c:pt>
                <c:pt idx="98270">
                  <c:v>49135</c:v>
                </c:pt>
                <c:pt idx="98271">
                  <c:v>49135.5</c:v>
                </c:pt>
                <c:pt idx="98272">
                  <c:v>49136</c:v>
                </c:pt>
                <c:pt idx="98273">
                  <c:v>49136.5</c:v>
                </c:pt>
                <c:pt idx="98274">
                  <c:v>49137</c:v>
                </c:pt>
                <c:pt idx="98275">
                  <c:v>49137.5</c:v>
                </c:pt>
                <c:pt idx="98276">
                  <c:v>49138</c:v>
                </c:pt>
                <c:pt idx="98277">
                  <c:v>49138.5</c:v>
                </c:pt>
                <c:pt idx="98278">
                  <c:v>49139</c:v>
                </c:pt>
                <c:pt idx="98279">
                  <c:v>49139.5</c:v>
                </c:pt>
                <c:pt idx="98280">
                  <c:v>49140</c:v>
                </c:pt>
                <c:pt idx="98281">
                  <c:v>49140.5</c:v>
                </c:pt>
                <c:pt idx="98282">
                  <c:v>49141</c:v>
                </c:pt>
                <c:pt idx="98283">
                  <c:v>49141.5</c:v>
                </c:pt>
                <c:pt idx="98284">
                  <c:v>49142</c:v>
                </c:pt>
                <c:pt idx="98285">
                  <c:v>49142.5</c:v>
                </c:pt>
                <c:pt idx="98286">
                  <c:v>49143</c:v>
                </c:pt>
                <c:pt idx="98287">
                  <c:v>49143.5</c:v>
                </c:pt>
                <c:pt idx="98288">
                  <c:v>49144</c:v>
                </c:pt>
                <c:pt idx="98289">
                  <c:v>49144.5</c:v>
                </c:pt>
                <c:pt idx="98290">
                  <c:v>49145</c:v>
                </c:pt>
                <c:pt idx="98291">
                  <c:v>49145.5</c:v>
                </c:pt>
                <c:pt idx="98292">
                  <c:v>49146</c:v>
                </c:pt>
                <c:pt idx="98293">
                  <c:v>49146.5</c:v>
                </c:pt>
                <c:pt idx="98294">
                  <c:v>49147</c:v>
                </c:pt>
                <c:pt idx="98295">
                  <c:v>49147.5</c:v>
                </c:pt>
                <c:pt idx="98296">
                  <c:v>49148</c:v>
                </c:pt>
                <c:pt idx="98297">
                  <c:v>49148.5</c:v>
                </c:pt>
                <c:pt idx="98298">
                  <c:v>49149</c:v>
                </c:pt>
                <c:pt idx="98299">
                  <c:v>49149.5</c:v>
                </c:pt>
                <c:pt idx="98300">
                  <c:v>49150</c:v>
                </c:pt>
                <c:pt idx="98301">
                  <c:v>49150.5</c:v>
                </c:pt>
                <c:pt idx="98302">
                  <c:v>49151</c:v>
                </c:pt>
                <c:pt idx="98303">
                  <c:v>49151.5</c:v>
                </c:pt>
                <c:pt idx="98304">
                  <c:v>49152</c:v>
                </c:pt>
                <c:pt idx="98305">
                  <c:v>49152.5</c:v>
                </c:pt>
                <c:pt idx="98306">
                  <c:v>49153</c:v>
                </c:pt>
                <c:pt idx="98307">
                  <c:v>49153.5</c:v>
                </c:pt>
                <c:pt idx="98308">
                  <c:v>49154</c:v>
                </c:pt>
                <c:pt idx="98309">
                  <c:v>49154.5</c:v>
                </c:pt>
                <c:pt idx="98310">
                  <c:v>49155</c:v>
                </c:pt>
                <c:pt idx="98311">
                  <c:v>49155.5</c:v>
                </c:pt>
                <c:pt idx="98312">
                  <c:v>49156</c:v>
                </c:pt>
                <c:pt idx="98313">
                  <c:v>49156.5</c:v>
                </c:pt>
                <c:pt idx="98314">
                  <c:v>49157</c:v>
                </c:pt>
                <c:pt idx="98315">
                  <c:v>49157.5</c:v>
                </c:pt>
                <c:pt idx="98316">
                  <c:v>49158</c:v>
                </c:pt>
                <c:pt idx="98317">
                  <c:v>49158.5</c:v>
                </c:pt>
                <c:pt idx="98318">
                  <c:v>49159</c:v>
                </c:pt>
                <c:pt idx="98319">
                  <c:v>49159.5</c:v>
                </c:pt>
                <c:pt idx="98320">
                  <c:v>49160</c:v>
                </c:pt>
                <c:pt idx="98321">
                  <c:v>49160.5</c:v>
                </c:pt>
                <c:pt idx="98322">
                  <c:v>49161</c:v>
                </c:pt>
                <c:pt idx="98323">
                  <c:v>49161.5</c:v>
                </c:pt>
                <c:pt idx="98324">
                  <c:v>49162</c:v>
                </c:pt>
                <c:pt idx="98325">
                  <c:v>49162.5</c:v>
                </c:pt>
                <c:pt idx="98326">
                  <c:v>49163</c:v>
                </c:pt>
                <c:pt idx="98327">
                  <c:v>49163.5</c:v>
                </c:pt>
                <c:pt idx="98328">
                  <c:v>49164</c:v>
                </c:pt>
                <c:pt idx="98329">
                  <c:v>49164.5</c:v>
                </c:pt>
                <c:pt idx="98330">
                  <c:v>49165</c:v>
                </c:pt>
                <c:pt idx="98331">
                  <c:v>49165.5</c:v>
                </c:pt>
                <c:pt idx="98332">
                  <c:v>49166</c:v>
                </c:pt>
                <c:pt idx="98333">
                  <c:v>49166.5</c:v>
                </c:pt>
                <c:pt idx="98334">
                  <c:v>49167</c:v>
                </c:pt>
                <c:pt idx="98335">
                  <c:v>49167.5</c:v>
                </c:pt>
                <c:pt idx="98336">
                  <c:v>49168</c:v>
                </c:pt>
                <c:pt idx="98337">
                  <c:v>49168.5</c:v>
                </c:pt>
                <c:pt idx="98338">
                  <c:v>49169</c:v>
                </c:pt>
                <c:pt idx="98339">
                  <c:v>49169.5</c:v>
                </c:pt>
                <c:pt idx="98340">
                  <c:v>49170</c:v>
                </c:pt>
                <c:pt idx="98341">
                  <c:v>49170.5</c:v>
                </c:pt>
                <c:pt idx="98342">
                  <c:v>49171</c:v>
                </c:pt>
                <c:pt idx="98343">
                  <c:v>49171.5</c:v>
                </c:pt>
                <c:pt idx="98344">
                  <c:v>49172</c:v>
                </c:pt>
                <c:pt idx="98345">
                  <c:v>49172.5</c:v>
                </c:pt>
                <c:pt idx="98346">
                  <c:v>49173</c:v>
                </c:pt>
                <c:pt idx="98347">
                  <c:v>49173.5</c:v>
                </c:pt>
                <c:pt idx="98348">
                  <c:v>49174</c:v>
                </c:pt>
                <c:pt idx="98349">
                  <c:v>49174.5</c:v>
                </c:pt>
                <c:pt idx="98350">
                  <c:v>49175</c:v>
                </c:pt>
                <c:pt idx="98351">
                  <c:v>49175.5</c:v>
                </c:pt>
                <c:pt idx="98352">
                  <c:v>49176</c:v>
                </c:pt>
                <c:pt idx="98353">
                  <c:v>49176.5</c:v>
                </c:pt>
                <c:pt idx="98354">
                  <c:v>49177</c:v>
                </c:pt>
                <c:pt idx="98355">
                  <c:v>49177.5</c:v>
                </c:pt>
                <c:pt idx="98356">
                  <c:v>49178</c:v>
                </c:pt>
                <c:pt idx="98357">
                  <c:v>49178.5</c:v>
                </c:pt>
                <c:pt idx="98358">
                  <c:v>49179</c:v>
                </c:pt>
                <c:pt idx="98359">
                  <c:v>49179.5</c:v>
                </c:pt>
                <c:pt idx="98360">
                  <c:v>49180</c:v>
                </c:pt>
                <c:pt idx="98361">
                  <c:v>49180.5</c:v>
                </c:pt>
                <c:pt idx="98362">
                  <c:v>49181</c:v>
                </c:pt>
                <c:pt idx="98363">
                  <c:v>49181.5</c:v>
                </c:pt>
                <c:pt idx="98364">
                  <c:v>49182</c:v>
                </c:pt>
                <c:pt idx="98365">
                  <c:v>49182.5</c:v>
                </c:pt>
                <c:pt idx="98366">
                  <c:v>49183</c:v>
                </c:pt>
                <c:pt idx="98367">
                  <c:v>49183.5</c:v>
                </c:pt>
                <c:pt idx="98368">
                  <c:v>49184</c:v>
                </c:pt>
                <c:pt idx="98369">
                  <c:v>49184.5</c:v>
                </c:pt>
                <c:pt idx="98370">
                  <c:v>49185</c:v>
                </c:pt>
                <c:pt idx="98371">
                  <c:v>49185.5</c:v>
                </c:pt>
                <c:pt idx="98372">
                  <c:v>49186</c:v>
                </c:pt>
                <c:pt idx="98373">
                  <c:v>49186.5</c:v>
                </c:pt>
                <c:pt idx="98374">
                  <c:v>49187</c:v>
                </c:pt>
                <c:pt idx="98375">
                  <c:v>49187.5</c:v>
                </c:pt>
                <c:pt idx="98376">
                  <c:v>49188</c:v>
                </c:pt>
                <c:pt idx="98377">
                  <c:v>49188.5</c:v>
                </c:pt>
                <c:pt idx="98378">
                  <c:v>49189</c:v>
                </c:pt>
                <c:pt idx="98379">
                  <c:v>49189.5</c:v>
                </c:pt>
                <c:pt idx="98380">
                  <c:v>49190</c:v>
                </c:pt>
                <c:pt idx="98381">
                  <c:v>49190.5</c:v>
                </c:pt>
                <c:pt idx="98382">
                  <c:v>49191</c:v>
                </c:pt>
                <c:pt idx="98383">
                  <c:v>49191.5</c:v>
                </c:pt>
                <c:pt idx="98384">
                  <c:v>49192</c:v>
                </c:pt>
                <c:pt idx="98385">
                  <c:v>49192.5</c:v>
                </c:pt>
                <c:pt idx="98386">
                  <c:v>49193</c:v>
                </c:pt>
                <c:pt idx="98387">
                  <c:v>49193.5</c:v>
                </c:pt>
                <c:pt idx="98388">
                  <c:v>49194</c:v>
                </c:pt>
                <c:pt idx="98389">
                  <c:v>49194.5</c:v>
                </c:pt>
                <c:pt idx="98390">
                  <c:v>49195</c:v>
                </c:pt>
                <c:pt idx="98391">
                  <c:v>49195.5</c:v>
                </c:pt>
                <c:pt idx="98392">
                  <c:v>49196</c:v>
                </c:pt>
                <c:pt idx="98393">
                  <c:v>49196.5</c:v>
                </c:pt>
                <c:pt idx="98394">
                  <c:v>49197</c:v>
                </c:pt>
                <c:pt idx="98395">
                  <c:v>49197.5</c:v>
                </c:pt>
                <c:pt idx="98396">
                  <c:v>49198</c:v>
                </c:pt>
                <c:pt idx="98397">
                  <c:v>49198.5</c:v>
                </c:pt>
                <c:pt idx="98398">
                  <c:v>49199</c:v>
                </c:pt>
                <c:pt idx="98399">
                  <c:v>49199.5</c:v>
                </c:pt>
                <c:pt idx="98400">
                  <c:v>49200</c:v>
                </c:pt>
                <c:pt idx="98401">
                  <c:v>49200.5</c:v>
                </c:pt>
                <c:pt idx="98402">
                  <c:v>49201</c:v>
                </c:pt>
                <c:pt idx="98403">
                  <c:v>49201.5</c:v>
                </c:pt>
                <c:pt idx="98404">
                  <c:v>49202</c:v>
                </c:pt>
                <c:pt idx="98405">
                  <c:v>49202.5</c:v>
                </c:pt>
                <c:pt idx="98406">
                  <c:v>49203</c:v>
                </c:pt>
                <c:pt idx="98407">
                  <c:v>49203.5</c:v>
                </c:pt>
                <c:pt idx="98408">
                  <c:v>49204</c:v>
                </c:pt>
                <c:pt idx="98409">
                  <c:v>49204.5</c:v>
                </c:pt>
                <c:pt idx="98410">
                  <c:v>49205</c:v>
                </c:pt>
                <c:pt idx="98411">
                  <c:v>49205.5</c:v>
                </c:pt>
                <c:pt idx="98412">
                  <c:v>49206</c:v>
                </c:pt>
                <c:pt idx="98413">
                  <c:v>49206.5</c:v>
                </c:pt>
                <c:pt idx="98414">
                  <c:v>49207</c:v>
                </c:pt>
                <c:pt idx="98415">
                  <c:v>49207.5</c:v>
                </c:pt>
                <c:pt idx="98416">
                  <c:v>49208</c:v>
                </c:pt>
                <c:pt idx="98417">
                  <c:v>49208.5</c:v>
                </c:pt>
                <c:pt idx="98418">
                  <c:v>49209</c:v>
                </c:pt>
                <c:pt idx="98419">
                  <c:v>49209.5</c:v>
                </c:pt>
                <c:pt idx="98420">
                  <c:v>49210</c:v>
                </c:pt>
                <c:pt idx="98421">
                  <c:v>49210.5</c:v>
                </c:pt>
                <c:pt idx="98422">
                  <c:v>49211</c:v>
                </c:pt>
                <c:pt idx="98423">
                  <c:v>49211.5</c:v>
                </c:pt>
                <c:pt idx="98424">
                  <c:v>49212</c:v>
                </c:pt>
                <c:pt idx="98425">
                  <c:v>49212.5</c:v>
                </c:pt>
                <c:pt idx="98426">
                  <c:v>49213</c:v>
                </c:pt>
                <c:pt idx="98427">
                  <c:v>49213.5</c:v>
                </c:pt>
                <c:pt idx="98428">
                  <c:v>49214</c:v>
                </c:pt>
                <c:pt idx="98429">
                  <c:v>49214.5</c:v>
                </c:pt>
                <c:pt idx="98430">
                  <c:v>49215</c:v>
                </c:pt>
                <c:pt idx="98431">
                  <c:v>49215.5</c:v>
                </c:pt>
                <c:pt idx="98432">
                  <c:v>49216</c:v>
                </c:pt>
                <c:pt idx="98433">
                  <c:v>49216.5</c:v>
                </c:pt>
                <c:pt idx="98434">
                  <c:v>49217</c:v>
                </c:pt>
                <c:pt idx="98435">
                  <c:v>49217.5</c:v>
                </c:pt>
                <c:pt idx="98436">
                  <c:v>49218</c:v>
                </c:pt>
                <c:pt idx="98437">
                  <c:v>49218.5</c:v>
                </c:pt>
                <c:pt idx="98438">
                  <c:v>49219</c:v>
                </c:pt>
                <c:pt idx="98439">
                  <c:v>49219.5</c:v>
                </c:pt>
                <c:pt idx="98440">
                  <c:v>49220</c:v>
                </c:pt>
                <c:pt idx="98441">
                  <c:v>49220.5</c:v>
                </c:pt>
                <c:pt idx="98442">
                  <c:v>49221</c:v>
                </c:pt>
                <c:pt idx="98443">
                  <c:v>49221.5</c:v>
                </c:pt>
                <c:pt idx="98444">
                  <c:v>49222</c:v>
                </c:pt>
                <c:pt idx="98445">
                  <c:v>49222.5</c:v>
                </c:pt>
                <c:pt idx="98446">
                  <c:v>49223</c:v>
                </c:pt>
                <c:pt idx="98447">
                  <c:v>49223.5</c:v>
                </c:pt>
                <c:pt idx="98448">
                  <c:v>49224</c:v>
                </c:pt>
                <c:pt idx="98449">
                  <c:v>49224.5</c:v>
                </c:pt>
                <c:pt idx="98450">
                  <c:v>49225</c:v>
                </c:pt>
                <c:pt idx="98451">
                  <c:v>49225.5</c:v>
                </c:pt>
                <c:pt idx="98452">
                  <c:v>49226</c:v>
                </c:pt>
                <c:pt idx="98453">
                  <c:v>49226.5</c:v>
                </c:pt>
                <c:pt idx="98454">
                  <c:v>49227</c:v>
                </c:pt>
                <c:pt idx="98455">
                  <c:v>49227.5</c:v>
                </c:pt>
                <c:pt idx="98456">
                  <c:v>49228</c:v>
                </c:pt>
                <c:pt idx="98457">
                  <c:v>49228.5</c:v>
                </c:pt>
                <c:pt idx="98458">
                  <c:v>49229</c:v>
                </c:pt>
                <c:pt idx="98459">
                  <c:v>49229.5</c:v>
                </c:pt>
                <c:pt idx="98460">
                  <c:v>49230</c:v>
                </c:pt>
                <c:pt idx="98461">
                  <c:v>49230.5</c:v>
                </c:pt>
                <c:pt idx="98462">
                  <c:v>49231</c:v>
                </c:pt>
                <c:pt idx="98463">
                  <c:v>49231.5</c:v>
                </c:pt>
                <c:pt idx="98464">
                  <c:v>49232</c:v>
                </c:pt>
                <c:pt idx="98465">
                  <c:v>49232.5</c:v>
                </c:pt>
                <c:pt idx="98466">
                  <c:v>49233</c:v>
                </c:pt>
                <c:pt idx="98467">
                  <c:v>49233.5</c:v>
                </c:pt>
                <c:pt idx="98468">
                  <c:v>49234</c:v>
                </c:pt>
                <c:pt idx="98469">
                  <c:v>49234.5</c:v>
                </c:pt>
                <c:pt idx="98470">
                  <c:v>49235</c:v>
                </c:pt>
                <c:pt idx="98471">
                  <c:v>49235.5</c:v>
                </c:pt>
                <c:pt idx="98472">
                  <c:v>49236</c:v>
                </c:pt>
                <c:pt idx="98473">
                  <c:v>49236.5</c:v>
                </c:pt>
                <c:pt idx="98474">
                  <c:v>49237</c:v>
                </c:pt>
                <c:pt idx="98475">
                  <c:v>49237.5</c:v>
                </c:pt>
                <c:pt idx="98476">
                  <c:v>49238</c:v>
                </c:pt>
                <c:pt idx="98477">
                  <c:v>49238.5</c:v>
                </c:pt>
                <c:pt idx="98478">
                  <c:v>49239</c:v>
                </c:pt>
                <c:pt idx="98479">
                  <c:v>49239.5</c:v>
                </c:pt>
                <c:pt idx="98480">
                  <c:v>49240</c:v>
                </c:pt>
                <c:pt idx="98481">
                  <c:v>49240.5</c:v>
                </c:pt>
                <c:pt idx="98482">
                  <c:v>49241</c:v>
                </c:pt>
                <c:pt idx="98483">
                  <c:v>49241.5</c:v>
                </c:pt>
                <c:pt idx="98484">
                  <c:v>49242</c:v>
                </c:pt>
                <c:pt idx="98485">
                  <c:v>49242.5</c:v>
                </c:pt>
                <c:pt idx="98486">
                  <c:v>49243</c:v>
                </c:pt>
                <c:pt idx="98487">
                  <c:v>49243.5</c:v>
                </c:pt>
                <c:pt idx="98488">
                  <c:v>49244</c:v>
                </c:pt>
                <c:pt idx="98489">
                  <c:v>49244.5</c:v>
                </c:pt>
                <c:pt idx="98490">
                  <c:v>49245</c:v>
                </c:pt>
                <c:pt idx="98491">
                  <c:v>49245.5</c:v>
                </c:pt>
                <c:pt idx="98492">
                  <c:v>49246</c:v>
                </c:pt>
                <c:pt idx="98493">
                  <c:v>49246.5</c:v>
                </c:pt>
                <c:pt idx="98494">
                  <c:v>49247</c:v>
                </c:pt>
                <c:pt idx="98495">
                  <c:v>49247.5</c:v>
                </c:pt>
                <c:pt idx="98496">
                  <c:v>49248</c:v>
                </c:pt>
                <c:pt idx="98497">
                  <c:v>49248.5</c:v>
                </c:pt>
                <c:pt idx="98498">
                  <c:v>49249</c:v>
                </c:pt>
                <c:pt idx="98499">
                  <c:v>49249.5</c:v>
                </c:pt>
                <c:pt idx="98500">
                  <c:v>49250</c:v>
                </c:pt>
                <c:pt idx="98501">
                  <c:v>49250.5</c:v>
                </c:pt>
                <c:pt idx="98502">
                  <c:v>49251</c:v>
                </c:pt>
                <c:pt idx="98503">
                  <c:v>49251.5</c:v>
                </c:pt>
                <c:pt idx="98504">
                  <c:v>49252</c:v>
                </c:pt>
                <c:pt idx="98505">
                  <c:v>49252.5</c:v>
                </c:pt>
                <c:pt idx="98506">
                  <c:v>49253</c:v>
                </c:pt>
                <c:pt idx="98507">
                  <c:v>49253.5</c:v>
                </c:pt>
                <c:pt idx="98508">
                  <c:v>49254</c:v>
                </c:pt>
                <c:pt idx="98509">
                  <c:v>49254.5</c:v>
                </c:pt>
                <c:pt idx="98510">
                  <c:v>49255</c:v>
                </c:pt>
                <c:pt idx="98511">
                  <c:v>49255.5</c:v>
                </c:pt>
                <c:pt idx="98512">
                  <c:v>49256</c:v>
                </c:pt>
                <c:pt idx="98513">
                  <c:v>49256.5</c:v>
                </c:pt>
                <c:pt idx="98514">
                  <c:v>49257</c:v>
                </c:pt>
                <c:pt idx="98515">
                  <c:v>49257.5</c:v>
                </c:pt>
                <c:pt idx="98516">
                  <c:v>49258</c:v>
                </c:pt>
                <c:pt idx="98517">
                  <c:v>49258.5</c:v>
                </c:pt>
                <c:pt idx="98518">
                  <c:v>49259</c:v>
                </c:pt>
                <c:pt idx="98519">
                  <c:v>49259.5</c:v>
                </c:pt>
                <c:pt idx="98520">
                  <c:v>49260</c:v>
                </c:pt>
                <c:pt idx="98521">
                  <c:v>49260.5</c:v>
                </c:pt>
                <c:pt idx="98522">
                  <c:v>49261</c:v>
                </c:pt>
                <c:pt idx="98523">
                  <c:v>49261.5</c:v>
                </c:pt>
                <c:pt idx="98524">
                  <c:v>49262</c:v>
                </c:pt>
                <c:pt idx="98525">
                  <c:v>49262.5</c:v>
                </c:pt>
                <c:pt idx="98526">
                  <c:v>49263</c:v>
                </c:pt>
                <c:pt idx="98527">
                  <c:v>49263.5</c:v>
                </c:pt>
                <c:pt idx="98528">
                  <c:v>49264</c:v>
                </c:pt>
                <c:pt idx="98529">
                  <c:v>49264.5</c:v>
                </c:pt>
                <c:pt idx="98530">
                  <c:v>49265</c:v>
                </c:pt>
                <c:pt idx="98531">
                  <c:v>49265.5</c:v>
                </c:pt>
                <c:pt idx="98532">
                  <c:v>49266</c:v>
                </c:pt>
                <c:pt idx="98533">
                  <c:v>49266.5</c:v>
                </c:pt>
                <c:pt idx="98534">
                  <c:v>49267</c:v>
                </c:pt>
                <c:pt idx="98535">
                  <c:v>49267.5</c:v>
                </c:pt>
                <c:pt idx="98536">
                  <c:v>49268</c:v>
                </c:pt>
                <c:pt idx="98537">
                  <c:v>49268.5</c:v>
                </c:pt>
                <c:pt idx="98538">
                  <c:v>49269</c:v>
                </c:pt>
                <c:pt idx="98539">
                  <c:v>49269.5</c:v>
                </c:pt>
                <c:pt idx="98540">
                  <c:v>49270</c:v>
                </c:pt>
                <c:pt idx="98541">
                  <c:v>49270.5</c:v>
                </c:pt>
                <c:pt idx="98542">
                  <c:v>49271</c:v>
                </c:pt>
                <c:pt idx="98543">
                  <c:v>49271.5</c:v>
                </c:pt>
                <c:pt idx="98544">
                  <c:v>49272</c:v>
                </c:pt>
                <c:pt idx="98545">
                  <c:v>49272.5</c:v>
                </c:pt>
                <c:pt idx="98546">
                  <c:v>49273</c:v>
                </c:pt>
                <c:pt idx="98547">
                  <c:v>49273.5</c:v>
                </c:pt>
                <c:pt idx="98548">
                  <c:v>49274</c:v>
                </c:pt>
                <c:pt idx="98549">
                  <c:v>49274.5</c:v>
                </c:pt>
                <c:pt idx="98550">
                  <c:v>49275</c:v>
                </c:pt>
                <c:pt idx="98551">
                  <c:v>49275.5</c:v>
                </c:pt>
                <c:pt idx="98552">
                  <c:v>49276</c:v>
                </c:pt>
                <c:pt idx="98553">
                  <c:v>49276.5</c:v>
                </c:pt>
                <c:pt idx="98554">
                  <c:v>49277</c:v>
                </c:pt>
                <c:pt idx="98555">
                  <c:v>49277.5</c:v>
                </c:pt>
                <c:pt idx="98556">
                  <c:v>49278</c:v>
                </c:pt>
                <c:pt idx="98557">
                  <c:v>49278.5</c:v>
                </c:pt>
                <c:pt idx="98558">
                  <c:v>49279</c:v>
                </c:pt>
                <c:pt idx="98559">
                  <c:v>49279.5</c:v>
                </c:pt>
                <c:pt idx="98560">
                  <c:v>49280</c:v>
                </c:pt>
                <c:pt idx="98561">
                  <c:v>49280.5</c:v>
                </c:pt>
                <c:pt idx="98562">
                  <c:v>49281</c:v>
                </c:pt>
                <c:pt idx="98563">
                  <c:v>49281.5</c:v>
                </c:pt>
                <c:pt idx="98564">
                  <c:v>49282</c:v>
                </c:pt>
                <c:pt idx="98565">
                  <c:v>49282.5</c:v>
                </c:pt>
                <c:pt idx="98566">
                  <c:v>49283</c:v>
                </c:pt>
                <c:pt idx="98567">
                  <c:v>49283.5</c:v>
                </c:pt>
                <c:pt idx="98568">
                  <c:v>49284</c:v>
                </c:pt>
                <c:pt idx="98569">
                  <c:v>49284.5</c:v>
                </c:pt>
                <c:pt idx="98570">
                  <c:v>49285</c:v>
                </c:pt>
                <c:pt idx="98571">
                  <c:v>49285.5</c:v>
                </c:pt>
                <c:pt idx="98572">
                  <c:v>49286</c:v>
                </c:pt>
                <c:pt idx="98573">
                  <c:v>49286.5</c:v>
                </c:pt>
                <c:pt idx="98574">
                  <c:v>49287</c:v>
                </c:pt>
                <c:pt idx="98575">
                  <c:v>49287.5</c:v>
                </c:pt>
                <c:pt idx="98576">
                  <c:v>49288</c:v>
                </c:pt>
                <c:pt idx="98577">
                  <c:v>49288.5</c:v>
                </c:pt>
                <c:pt idx="98578">
                  <c:v>49289</c:v>
                </c:pt>
                <c:pt idx="98579">
                  <c:v>49289.5</c:v>
                </c:pt>
                <c:pt idx="98580">
                  <c:v>49290</c:v>
                </c:pt>
                <c:pt idx="98581">
                  <c:v>49290.5</c:v>
                </c:pt>
                <c:pt idx="98582">
                  <c:v>49291</c:v>
                </c:pt>
                <c:pt idx="98583">
                  <c:v>49291.5</c:v>
                </c:pt>
                <c:pt idx="98584">
                  <c:v>49292</c:v>
                </c:pt>
                <c:pt idx="98585">
                  <c:v>49292.5</c:v>
                </c:pt>
                <c:pt idx="98586">
                  <c:v>49293</c:v>
                </c:pt>
                <c:pt idx="98587">
                  <c:v>49293.5</c:v>
                </c:pt>
                <c:pt idx="98588">
                  <c:v>49294</c:v>
                </c:pt>
                <c:pt idx="98589">
                  <c:v>49294.5</c:v>
                </c:pt>
                <c:pt idx="98590">
                  <c:v>49295</c:v>
                </c:pt>
                <c:pt idx="98591">
                  <c:v>49295.5</c:v>
                </c:pt>
                <c:pt idx="98592">
                  <c:v>49296</c:v>
                </c:pt>
                <c:pt idx="98593">
                  <c:v>49296.5</c:v>
                </c:pt>
                <c:pt idx="98594">
                  <c:v>49297</c:v>
                </c:pt>
                <c:pt idx="98595">
                  <c:v>49297.5</c:v>
                </c:pt>
                <c:pt idx="98596">
                  <c:v>49298</c:v>
                </c:pt>
                <c:pt idx="98597">
                  <c:v>49298.5</c:v>
                </c:pt>
                <c:pt idx="98598">
                  <c:v>49299</c:v>
                </c:pt>
                <c:pt idx="98599">
                  <c:v>49299.5</c:v>
                </c:pt>
                <c:pt idx="98600">
                  <c:v>49300</c:v>
                </c:pt>
                <c:pt idx="98601">
                  <c:v>49300.5</c:v>
                </c:pt>
                <c:pt idx="98602">
                  <c:v>49301</c:v>
                </c:pt>
                <c:pt idx="98603">
                  <c:v>49301.5</c:v>
                </c:pt>
                <c:pt idx="98604">
                  <c:v>49302</c:v>
                </c:pt>
                <c:pt idx="98605">
                  <c:v>49302.5</c:v>
                </c:pt>
                <c:pt idx="98606">
                  <c:v>49303</c:v>
                </c:pt>
                <c:pt idx="98607">
                  <c:v>49303.5</c:v>
                </c:pt>
                <c:pt idx="98608">
                  <c:v>49304</c:v>
                </c:pt>
                <c:pt idx="98609">
                  <c:v>49304.5</c:v>
                </c:pt>
                <c:pt idx="98610">
                  <c:v>49305</c:v>
                </c:pt>
                <c:pt idx="98611">
                  <c:v>49305.5</c:v>
                </c:pt>
                <c:pt idx="98612">
                  <c:v>49306</c:v>
                </c:pt>
                <c:pt idx="98613">
                  <c:v>49306.5</c:v>
                </c:pt>
                <c:pt idx="98614">
                  <c:v>49307</c:v>
                </c:pt>
                <c:pt idx="98615">
                  <c:v>49307.5</c:v>
                </c:pt>
                <c:pt idx="98616">
                  <c:v>49308</c:v>
                </c:pt>
                <c:pt idx="98617">
                  <c:v>49308.5</c:v>
                </c:pt>
                <c:pt idx="98618">
                  <c:v>49309</c:v>
                </c:pt>
                <c:pt idx="98619">
                  <c:v>49309.5</c:v>
                </c:pt>
                <c:pt idx="98620">
                  <c:v>49310</c:v>
                </c:pt>
                <c:pt idx="98621">
                  <c:v>49310.5</c:v>
                </c:pt>
                <c:pt idx="98622">
                  <c:v>49311</c:v>
                </c:pt>
                <c:pt idx="98623">
                  <c:v>49311.5</c:v>
                </c:pt>
                <c:pt idx="98624">
                  <c:v>49312</c:v>
                </c:pt>
                <c:pt idx="98625">
                  <c:v>49312.5</c:v>
                </c:pt>
                <c:pt idx="98626">
                  <c:v>49313</c:v>
                </c:pt>
                <c:pt idx="98627">
                  <c:v>49313.5</c:v>
                </c:pt>
                <c:pt idx="98628">
                  <c:v>49314</c:v>
                </c:pt>
                <c:pt idx="98629">
                  <c:v>49314.5</c:v>
                </c:pt>
                <c:pt idx="98630">
                  <c:v>49315</c:v>
                </c:pt>
                <c:pt idx="98631">
                  <c:v>49315.5</c:v>
                </c:pt>
                <c:pt idx="98632">
                  <c:v>49316</c:v>
                </c:pt>
                <c:pt idx="98633">
                  <c:v>49316.5</c:v>
                </c:pt>
                <c:pt idx="98634">
                  <c:v>49317</c:v>
                </c:pt>
                <c:pt idx="98635">
                  <c:v>49317.5</c:v>
                </c:pt>
                <c:pt idx="98636">
                  <c:v>49318</c:v>
                </c:pt>
                <c:pt idx="98637">
                  <c:v>49318.5</c:v>
                </c:pt>
                <c:pt idx="98638">
                  <c:v>49319</c:v>
                </c:pt>
                <c:pt idx="98639">
                  <c:v>49319.5</c:v>
                </c:pt>
                <c:pt idx="98640">
                  <c:v>49320</c:v>
                </c:pt>
                <c:pt idx="98641">
                  <c:v>49320.5</c:v>
                </c:pt>
                <c:pt idx="98642">
                  <c:v>49321</c:v>
                </c:pt>
                <c:pt idx="98643">
                  <c:v>49321.5</c:v>
                </c:pt>
                <c:pt idx="98644">
                  <c:v>49322</c:v>
                </c:pt>
                <c:pt idx="98645">
                  <c:v>49322.5</c:v>
                </c:pt>
                <c:pt idx="98646">
                  <c:v>49323</c:v>
                </c:pt>
                <c:pt idx="98647">
                  <c:v>49323.5</c:v>
                </c:pt>
                <c:pt idx="98648">
                  <c:v>49324</c:v>
                </c:pt>
                <c:pt idx="98649">
                  <c:v>49324.5</c:v>
                </c:pt>
                <c:pt idx="98650">
                  <c:v>49325</c:v>
                </c:pt>
                <c:pt idx="98651">
                  <c:v>49325.5</c:v>
                </c:pt>
                <c:pt idx="98652">
                  <c:v>49326</c:v>
                </c:pt>
                <c:pt idx="98653">
                  <c:v>49326.5</c:v>
                </c:pt>
                <c:pt idx="98654">
                  <c:v>49327</c:v>
                </c:pt>
                <c:pt idx="98655">
                  <c:v>49327.5</c:v>
                </c:pt>
                <c:pt idx="98656">
                  <c:v>49328</c:v>
                </c:pt>
                <c:pt idx="98657">
                  <c:v>49328.5</c:v>
                </c:pt>
                <c:pt idx="98658">
                  <c:v>49329</c:v>
                </c:pt>
                <c:pt idx="98659">
                  <c:v>49329.5</c:v>
                </c:pt>
                <c:pt idx="98660">
                  <c:v>49330</c:v>
                </c:pt>
                <c:pt idx="98661">
                  <c:v>49330.5</c:v>
                </c:pt>
                <c:pt idx="98662">
                  <c:v>49331</c:v>
                </c:pt>
                <c:pt idx="98663">
                  <c:v>49331.5</c:v>
                </c:pt>
                <c:pt idx="98664">
                  <c:v>49332</c:v>
                </c:pt>
                <c:pt idx="98665">
                  <c:v>49332.5</c:v>
                </c:pt>
                <c:pt idx="98666">
                  <c:v>49333</c:v>
                </c:pt>
                <c:pt idx="98667">
                  <c:v>49333.5</c:v>
                </c:pt>
                <c:pt idx="98668">
                  <c:v>49334</c:v>
                </c:pt>
                <c:pt idx="98669">
                  <c:v>49334.5</c:v>
                </c:pt>
                <c:pt idx="98670">
                  <c:v>49335</c:v>
                </c:pt>
                <c:pt idx="98671">
                  <c:v>49335.5</c:v>
                </c:pt>
                <c:pt idx="98672">
                  <c:v>49336</c:v>
                </c:pt>
                <c:pt idx="98673">
                  <c:v>49336.5</c:v>
                </c:pt>
                <c:pt idx="98674">
                  <c:v>49337</c:v>
                </c:pt>
                <c:pt idx="98675">
                  <c:v>49337.5</c:v>
                </c:pt>
                <c:pt idx="98676">
                  <c:v>49338</c:v>
                </c:pt>
                <c:pt idx="98677">
                  <c:v>49338.5</c:v>
                </c:pt>
                <c:pt idx="98678">
                  <c:v>49339</c:v>
                </c:pt>
                <c:pt idx="98679">
                  <c:v>49339.5</c:v>
                </c:pt>
                <c:pt idx="98680">
                  <c:v>49340</c:v>
                </c:pt>
                <c:pt idx="98681">
                  <c:v>49340.5</c:v>
                </c:pt>
                <c:pt idx="98682">
                  <c:v>49341</c:v>
                </c:pt>
                <c:pt idx="98683">
                  <c:v>49341.5</c:v>
                </c:pt>
                <c:pt idx="98684">
                  <c:v>49342</c:v>
                </c:pt>
                <c:pt idx="98685">
                  <c:v>49342.5</c:v>
                </c:pt>
                <c:pt idx="98686">
                  <c:v>49343</c:v>
                </c:pt>
                <c:pt idx="98687">
                  <c:v>49343.5</c:v>
                </c:pt>
                <c:pt idx="98688">
                  <c:v>49344</c:v>
                </c:pt>
                <c:pt idx="98689">
                  <c:v>49344.5</c:v>
                </c:pt>
                <c:pt idx="98690">
                  <c:v>49345</c:v>
                </c:pt>
                <c:pt idx="98691">
                  <c:v>49345.5</c:v>
                </c:pt>
                <c:pt idx="98692">
                  <c:v>49346</c:v>
                </c:pt>
                <c:pt idx="98693">
                  <c:v>49346.5</c:v>
                </c:pt>
                <c:pt idx="98694">
                  <c:v>49347</c:v>
                </c:pt>
                <c:pt idx="98695">
                  <c:v>49347.5</c:v>
                </c:pt>
                <c:pt idx="98696">
                  <c:v>49348</c:v>
                </c:pt>
                <c:pt idx="98697">
                  <c:v>49348.5</c:v>
                </c:pt>
                <c:pt idx="98698">
                  <c:v>49349</c:v>
                </c:pt>
                <c:pt idx="98699">
                  <c:v>49349.5</c:v>
                </c:pt>
                <c:pt idx="98700">
                  <c:v>49350</c:v>
                </c:pt>
                <c:pt idx="98701">
                  <c:v>49350.5</c:v>
                </c:pt>
                <c:pt idx="98702">
                  <c:v>49351</c:v>
                </c:pt>
                <c:pt idx="98703">
                  <c:v>49351.5</c:v>
                </c:pt>
                <c:pt idx="98704">
                  <c:v>49352</c:v>
                </c:pt>
                <c:pt idx="98705">
                  <c:v>49352.5</c:v>
                </c:pt>
                <c:pt idx="98706">
                  <c:v>49353</c:v>
                </c:pt>
                <c:pt idx="98707">
                  <c:v>49353.5</c:v>
                </c:pt>
                <c:pt idx="98708">
                  <c:v>49354</c:v>
                </c:pt>
                <c:pt idx="98709">
                  <c:v>49354.5</c:v>
                </c:pt>
                <c:pt idx="98710">
                  <c:v>49355</c:v>
                </c:pt>
                <c:pt idx="98711">
                  <c:v>49355.5</c:v>
                </c:pt>
                <c:pt idx="98712">
                  <c:v>49356</c:v>
                </c:pt>
                <c:pt idx="98713">
                  <c:v>49356.5</c:v>
                </c:pt>
                <c:pt idx="98714">
                  <c:v>49357</c:v>
                </c:pt>
                <c:pt idx="98715">
                  <c:v>49357.5</c:v>
                </c:pt>
                <c:pt idx="98716">
                  <c:v>49358</c:v>
                </c:pt>
                <c:pt idx="98717">
                  <c:v>49358.5</c:v>
                </c:pt>
                <c:pt idx="98718">
                  <c:v>49359</c:v>
                </c:pt>
                <c:pt idx="98719">
                  <c:v>49359.5</c:v>
                </c:pt>
                <c:pt idx="98720">
                  <c:v>49360</c:v>
                </c:pt>
                <c:pt idx="98721">
                  <c:v>49360.5</c:v>
                </c:pt>
                <c:pt idx="98722">
                  <c:v>49361</c:v>
                </c:pt>
                <c:pt idx="98723">
                  <c:v>49361.5</c:v>
                </c:pt>
                <c:pt idx="98724">
                  <c:v>49362</c:v>
                </c:pt>
                <c:pt idx="98725">
                  <c:v>49362.5</c:v>
                </c:pt>
                <c:pt idx="98726">
                  <c:v>49363</c:v>
                </c:pt>
                <c:pt idx="98727">
                  <c:v>49363.5</c:v>
                </c:pt>
                <c:pt idx="98728">
                  <c:v>49364</c:v>
                </c:pt>
                <c:pt idx="98729">
                  <c:v>49364.5</c:v>
                </c:pt>
                <c:pt idx="98730">
                  <c:v>49365</c:v>
                </c:pt>
                <c:pt idx="98731">
                  <c:v>49365.5</c:v>
                </c:pt>
                <c:pt idx="98732">
                  <c:v>49366</c:v>
                </c:pt>
                <c:pt idx="98733">
                  <c:v>49366.5</c:v>
                </c:pt>
                <c:pt idx="98734">
                  <c:v>49367</c:v>
                </c:pt>
                <c:pt idx="98735">
                  <c:v>49367.5</c:v>
                </c:pt>
                <c:pt idx="98736">
                  <c:v>49368</c:v>
                </c:pt>
                <c:pt idx="98737">
                  <c:v>49368.5</c:v>
                </c:pt>
                <c:pt idx="98738">
                  <c:v>49369</c:v>
                </c:pt>
                <c:pt idx="98739">
                  <c:v>49369.5</c:v>
                </c:pt>
                <c:pt idx="98740">
                  <c:v>49370</c:v>
                </c:pt>
                <c:pt idx="98741">
                  <c:v>49370.5</c:v>
                </c:pt>
                <c:pt idx="98742">
                  <c:v>49371</c:v>
                </c:pt>
                <c:pt idx="98743">
                  <c:v>49371.5</c:v>
                </c:pt>
                <c:pt idx="98744">
                  <c:v>49372</c:v>
                </c:pt>
                <c:pt idx="98745">
                  <c:v>49372.5</c:v>
                </c:pt>
                <c:pt idx="98746">
                  <c:v>49373</c:v>
                </c:pt>
                <c:pt idx="98747">
                  <c:v>49373.5</c:v>
                </c:pt>
                <c:pt idx="98748">
                  <c:v>49374</c:v>
                </c:pt>
                <c:pt idx="98749">
                  <c:v>49374.5</c:v>
                </c:pt>
                <c:pt idx="98750">
                  <c:v>49375</c:v>
                </c:pt>
                <c:pt idx="98751">
                  <c:v>49375.5</c:v>
                </c:pt>
                <c:pt idx="98752">
                  <c:v>49376</c:v>
                </c:pt>
                <c:pt idx="98753">
                  <c:v>49376.5</c:v>
                </c:pt>
                <c:pt idx="98754">
                  <c:v>49377</c:v>
                </c:pt>
                <c:pt idx="98755">
                  <c:v>49377.5</c:v>
                </c:pt>
                <c:pt idx="98756">
                  <c:v>49378</c:v>
                </c:pt>
                <c:pt idx="98757">
                  <c:v>49378.5</c:v>
                </c:pt>
                <c:pt idx="98758">
                  <c:v>49379</c:v>
                </c:pt>
                <c:pt idx="98759">
                  <c:v>49379.5</c:v>
                </c:pt>
                <c:pt idx="98760">
                  <c:v>49380</c:v>
                </c:pt>
                <c:pt idx="98761">
                  <c:v>49380.5</c:v>
                </c:pt>
                <c:pt idx="98762">
                  <c:v>49381</c:v>
                </c:pt>
                <c:pt idx="98763">
                  <c:v>49381.5</c:v>
                </c:pt>
                <c:pt idx="98764">
                  <c:v>49382</c:v>
                </c:pt>
                <c:pt idx="98765">
                  <c:v>49382.5</c:v>
                </c:pt>
                <c:pt idx="98766">
                  <c:v>49383</c:v>
                </c:pt>
                <c:pt idx="98767">
                  <c:v>49383.5</c:v>
                </c:pt>
                <c:pt idx="98768">
                  <c:v>49384</c:v>
                </c:pt>
                <c:pt idx="98769">
                  <c:v>49384.5</c:v>
                </c:pt>
                <c:pt idx="98770">
                  <c:v>49385</c:v>
                </c:pt>
                <c:pt idx="98771">
                  <c:v>49385.5</c:v>
                </c:pt>
                <c:pt idx="98772">
                  <c:v>49386</c:v>
                </c:pt>
                <c:pt idx="98773">
                  <c:v>49386.5</c:v>
                </c:pt>
                <c:pt idx="98774">
                  <c:v>49387</c:v>
                </c:pt>
                <c:pt idx="98775">
                  <c:v>49387.5</c:v>
                </c:pt>
                <c:pt idx="98776">
                  <c:v>49388</c:v>
                </c:pt>
                <c:pt idx="98777">
                  <c:v>49388.5</c:v>
                </c:pt>
                <c:pt idx="98778">
                  <c:v>49389</c:v>
                </c:pt>
                <c:pt idx="98779">
                  <c:v>49389.5</c:v>
                </c:pt>
                <c:pt idx="98780">
                  <c:v>49390</c:v>
                </c:pt>
                <c:pt idx="98781">
                  <c:v>49390.5</c:v>
                </c:pt>
                <c:pt idx="98782">
                  <c:v>49391</c:v>
                </c:pt>
                <c:pt idx="98783">
                  <c:v>49391.5</c:v>
                </c:pt>
                <c:pt idx="98784">
                  <c:v>49392</c:v>
                </c:pt>
                <c:pt idx="98785">
                  <c:v>49392.5</c:v>
                </c:pt>
                <c:pt idx="98786">
                  <c:v>49393</c:v>
                </c:pt>
                <c:pt idx="98787">
                  <c:v>49393.5</c:v>
                </c:pt>
                <c:pt idx="98788">
                  <c:v>49394</c:v>
                </c:pt>
                <c:pt idx="98789">
                  <c:v>49394.5</c:v>
                </c:pt>
                <c:pt idx="98790">
                  <c:v>49395</c:v>
                </c:pt>
                <c:pt idx="98791">
                  <c:v>49395.5</c:v>
                </c:pt>
                <c:pt idx="98792">
                  <c:v>49396</c:v>
                </c:pt>
                <c:pt idx="98793">
                  <c:v>49396.5</c:v>
                </c:pt>
                <c:pt idx="98794">
                  <c:v>49397</c:v>
                </c:pt>
                <c:pt idx="98795">
                  <c:v>49397.5</c:v>
                </c:pt>
                <c:pt idx="98796">
                  <c:v>49398</c:v>
                </c:pt>
                <c:pt idx="98797">
                  <c:v>49398.5</c:v>
                </c:pt>
                <c:pt idx="98798">
                  <c:v>49399</c:v>
                </c:pt>
                <c:pt idx="98799">
                  <c:v>49399.5</c:v>
                </c:pt>
                <c:pt idx="98800">
                  <c:v>49400</c:v>
                </c:pt>
                <c:pt idx="98801">
                  <c:v>49400.5</c:v>
                </c:pt>
                <c:pt idx="98802">
                  <c:v>49401</c:v>
                </c:pt>
                <c:pt idx="98803">
                  <c:v>49401.5</c:v>
                </c:pt>
                <c:pt idx="98804">
                  <c:v>49402</c:v>
                </c:pt>
                <c:pt idx="98805">
                  <c:v>49402.5</c:v>
                </c:pt>
                <c:pt idx="98806">
                  <c:v>49403</c:v>
                </c:pt>
                <c:pt idx="98807">
                  <c:v>49403.5</c:v>
                </c:pt>
                <c:pt idx="98808">
                  <c:v>49404</c:v>
                </c:pt>
                <c:pt idx="98809">
                  <c:v>49404.5</c:v>
                </c:pt>
                <c:pt idx="98810">
                  <c:v>49405</c:v>
                </c:pt>
                <c:pt idx="98811">
                  <c:v>49405.5</c:v>
                </c:pt>
                <c:pt idx="98812">
                  <c:v>49406</c:v>
                </c:pt>
                <c:pt idx="98813">
                  <c:v>49406.5</c:v>
                </c:pt>
                <c:pt idx="98814">
                  <c:v>49407</c:v>
                </c:pt>
                <c:pt idx="98815">
                  <c:v>49407.5</c:v>
                </c:pt>
                <c:pt idx="98816">
                  <c:v>49408</c:v>
                </c:pt>
                <c:pt idx="98817">
                  <c:v>49408.5</c:v>
                </c:pt>
                <c:pt idx="98818">
                  <c:v>49409</c:v>
                </c:pt>
                <c:pt idx="98819">
                  <c:v>49409.5</c:v>
                </c:pt>
                <c:pt idx="98820">
                  <c:v>49410</c:v>
                </c:pt>
                <c:pt idx="98821">
                  <c:v>49410.5</c:v>
                </c:pt>
                <c:pt idx="98822">
                  <c:v>49411</c:v>
                </c:pt>
                <c:pt idx="98823">
                  <c:v>49411.5</c:v>
                </c:pt>
                <c:pt idx="98824">
                  <c:v>49412</c:v>
                </c:pt>
                <c:pt idx="98825">
                  <c:v>49412.5</c:v>
                </c:pt>
                <c:pt idx="98826">
                  <c:v>49413</c:v>
                </c:pt>
                <c:pt idx="98827">
                  <c:v>49413.5</c:v>
                </c:pt>
                <c:pt idx="98828">
                  <c:v>49414</c:v>
                </c:pt>
                <c:pt idx="98829">
                  <c:v>49414.5</c:v>
                </c:pt>
                <c:pt idx="98830">
                  <c:v>49415</c:v>
                </c:pt>
                <c:pt idx="98831">
                  <c:v>49415.5</c:v>
                </c:pt>
                <c:pt idx="98832">
                  <c:v>49416</c:v>
                </c:pt>
                <c:pt idx="98833">
                  <c:v>49416.5</c:v>
                </c:pt>
                <c:pt idx="98834">
                  <c:v>49417</c:v>
                </c:pt>
                <c:pt idx="98835">
                  <c:v>49417.5</c:v>
                </c:pt>
                <c:pt idx="98836">
                  <c:v>49418</c:v>
                </c:pt>
                <c:pt idx="98837">
                  <c:v>49418.5</c:v>
                </c:pt>
                <c:pt idx="98838">
                  <c:v>49419</c:v>
                </c:pt>
                <c:pt idx="98839">
                  <c:v>49419.5</c:v>
                </c:pt>
                <c:pt idx="98840">
                  <c:v>49420</c:v>
                </c:pt>
                <c:pt idx="98841">
                  <c:v>49420.5</c:v>
                </c:pt>
                <c:pt idx="98842">
                  <c:v>49421</c:v>
                </c:pt>
                <c:pt idx="98843">
                  <c:v>49421.5</c:v>
                </c:pt>
                <c:pt idx="98844">
                  <c:v>49422</c:v>
                </c:pt>
                <c:pt idx="98845">
                  <c:v>49422.5</c:v>
                </c:pt>
                <c:pt idx="98846">
                  <c:v>49423</c:v>
                </c:pt>
                <c:pt idx="98847">
                  <c:v>49423.5</c:v>
                </c:pt>
                <c:pt idx="98848">
                  <c:v>49424</c:v>
                </c:pt>
                <c:pt idx="98849">
                  <c:v>49424.5</c:v>
                </c:pt>
                <c:pt idx="98850">
                  <c:v>49425</c:v>
                </c:pt>
                <c:pt idx="98851">
                  <c:v>49425.5</c:v>
                </c:pt>
                <c:pt idx="98852">
                  <c:v>49426</c:v>
                </c:pt>
                <c:pt idx="98853">
                  <c:v>49426.5</c:v>
                </c:pt>
                <c:pt idx="98854">
                  <c:v>49427</c:v>
                </c:pt>
                <c:pt idx="98855">
                  <c:v>49427.5</c:v>
                </c:pt>
                <c:pt idx="98856">
                  <c:v>49428</c:v>
                </c:pt>
                <c:pt idx="98857">
                  <c:v>49428.5</c:v>
                </c:pt>
                <c:pt idx="98858">
                  <c:v>49429</c:v>
                </c:pt>
                <c:pt idx="98859">
                  <c:v>49429.5</c:v>
                </c:pt>
                <c:pt idx="98860">
                  <c:v>49430</c:v>
                </c:pt>
                <c:pt idx="98861">
                  <c:v>49430.5</c:v>
                </c:pt>
                <c:pt idx="98862">
                  <c:v>49431</c:v>
                </c:pt>
                <c:pt idx="98863">
                  <c:v>49431.5</c:v>
                </c:pt>
                <c:pt idx="98864">
                  <c:v>49432</c:v>
                </c:pt>
                <c:pt idx="98865">
                  <c:v>49432.5</c:v>
                </c:pt>
                <c:pt idx="98866">
                  <c:v>49433</c:v>
                </c:pt>
                <c:pt idx="98867">
                  <c:v>49433.5</c:v>
                </c:pt>
                <c:pt idx="98868">
                  <c:v>49434</c:v>
                </c:pt>
                <c:pt idx="98869">
                  <c:v>49434.5</c:v>
                </c:pt>
                <c:pt idx="98870">
                  <c:v>49435</c:v>
                </c:pt>
                <c:pt idx="98871">
                  <c:v>49435.5</c:v>
                </c:pt>
                <c:pt idx="98872">
                  <c:v>49436</c:v>
                </c:pt>
                <c:pt idx="98873">
                  <c:v>49436.5</c:v>
                </c:pt>
                <c:pt idx="98874">
                  <c:v>49437</c:v>
                </c:pt>
                <c:pt idx="98875">
                  <c:v>49437.5</c:v>
                </c:pt>
                <c:pt idx="98876">
                  <c:v>49438</c:v>
                </c:pt>
                <c:pt idx="98877">
                  <c:v>49438.5</c:v>
                </c:pt>
                <c:pt idx="98878">
                  <c:v>49439</c:v>
                </c:pt>
                <c:pt idx="98879">
                  <c:v>49439.5</c:v>
                </c:pt>
                <c:pt idx="98880">
                  <c:v>49440</c:v>
                </c:pt>
                <c:pt idx="98881">
                  <c:v>49440.5</c:v>
                </c:pt>
                <c:pt idx="98882">
                  <c:v>49441</c:v>
                </c:pt>
                <c:pt idx="98883">
                  <c:v>49441.5</c:v>
                </c:pt>
                <c:pt idx="98884">
                  <c:v>49442</c:v>
                </c:pt>
                <c:pt idx="98885">
                  <c:v>49442.5</c:v>
                </c:pt>
                <c:pt idx="98886">
                  <c:v>49443</c:v>
                </c:pt>
                <c:pt idx="98887">
                  <c:v>49443.5</c:v>
                </c:pt>
                <c:pt idx="98888">
                  <c:v>49444</c:v>
                </c:pt>
                <c:pt idx="98889">
                  <c:v>49444.5</c:v>
                </c:pt>
                <c:pt idx="98890">
                  <c:v>49445</c:v>
                </c:pt>
                <c:pt idx="98891">
                  <c:v>49445.5</c:v>
                </c:pt>
                <c:pt idx="98892">
                  <c:v>49446</c:v>
                </c:pt>
                <c:pt idx="98893">
                  <c:v>49446.5</c:v>
                </c:pt>
                <c:pt idx="98894">
                  <c:v>49447</c:v>
                </c:pt>
                <c:pt idx="98895">
                  <c:v>49447.5</c:v>
                </c:pt>
                <c:pt idx="98896">
                  <c:v>49448</c:v>
                </c:pt>
                <c:pt idx="98897">
                  <c:v>49448.5</c:v>
                </c:pt>
                <c:pt idx="98898">
                  <c:v>49449</c:v>
                </c:pt>
                <c:pt idx="98899">
                  <c:v>49449.5</c:v>
                </c:pt>
                <c:pt idx="98900">
                  <c:v>49450</c:v>
                </c:pt>
                <c:pt idx="98901">
                  <c:v>49450.5</c:v>
                </c:pt>
                <c:pt idx="98902">
                  <c:v>49451</c:v>
                </c:pt>
                <c:pt idx="98903">
                  <c:v>49451.5</c:v>
                </c:pt>
                <c:pt idx="98904">
                  <c:v>49452</c:v>
                </c:pt>
                <c:pt idx="98905">
                  <c:v>49452.5</c:v>
                </c:pt>
                <c:pt idx="98906">
                  <c:v>49453</c:v>
                </c:pt>
                <c:pt idx="98907">
                  <c:v>49453.5</c:v>
                </c:pt>
                <c:pt idx="98908">
                  <c:v>49454</c:v>
                </c:pt>
                <c:pt idx="98909">
                  <c:v>49454.5</c:v>
                </c:pt>
                <c:pt idx="98910">
                  <c:v>49455</c:v>
                </c:pt>
                <c:pt idx="98911">
                  <c:v>49455.5</c:v>
                </c:pt>
                <c:pt idx="98912">
                  <c:v>49456</c:v>
                </c:pt>
                <c:pt idx="98913">
                  <c:v>49456.5</c:v>
                </c:pt>
                <c:pt idx="98914">
                  <c:v>49457</c:v>
                </c:pt>
                <c:pt idx="98915">
                  <c:v>49457.5</c:v>
                </c:pt>
                <c:pt idx="98916">
                  <c:v>49458</c:v>
                </c:pt>
                <c:pt idx="98917">
                  <c:v>49458.5</c:v>
                </c:pt>
                <c:pt idx="98918">
                  <c:v>49459</c:v>
                </c:pt>
                <c:pt idx="98919">
                  <c:v>49459.5</c:v>
                </c:pt>
                <c:pt idx="98920">
                  <c:v>49460</c:v>
                </c:pt>
                <c:pt idx="98921">
                  <c:v>49460.5</c:v>
                </c:pt>
                <c:pt idx="98922">
                  <c:v>49461</c:v>
                </c:pt>
                <c:pt idx="98923">
                  <c:v>49461.5</c:v>
                </c:pt>
                <c:pt idx="98924">
                  <c:v>49462</c:v>
                </c:pt>
                <c:pt idx="98925">
                  <c:v>49462.5</c:v>
                </c:pt>
                <c:pt idx="98926">
                  <c:v>49463</c:v>
                </c:pt>
                <c:pt idx="98927">
                  <c:v>49463.5</c:v>
                </c:pt>
                <c:pt idx="98928">
                  <c:v>49464</c:v>
                </c:pt>
                <c:pt idx="98929">
                  <c:v>49464.5</c:v>
                </c:pt>
                <c:pt idx="98930">
                  <c:v>49465</c:v>
                </c:pt>
                <c:pt idx="98931">
                  <c:v>49465.5</c:v>
                </c:pt>
                <c:pt idx="98932">
                  <c:v>49466</c:v>
                </c:pt>
                <c:pt idx="98933">
                  <c:v>49466.5</c:v>
                </c:pt>
                <c:pt idx="98934">
                  <c:v>49467</c:v>
                </c:pt>
                <c:pt idx="98935">
                  <c:v>49467.5</c:v>
                </c:pt>
                <c:pt idx="98936">
                  <c:v>49468</c:v>
                </c:pt>
                <c:pt idx="98937">
                  <c:v>49468.5</c:v>
                </c:pt>
                <c:pt idx="98938">
                  <c:v>49469</c:v>
                </c:pt>
                <c:pt idx="98939">
                  <c:v>49469.5</c:v>
                </c:pt>
                <c:pt idx="98940">
                  <c:v>49470</c:v>
                </c:pt>
                <c:pt idx="98941">
                  <c:v>49470.5</c:v>
                </c:pt>
                <c:pt idx="98942">
                  <c:v>49471</c:v>
                </c:pt>
                <c:pt idx="98943">
                  <c:v>49471.5</c:v>
                </c:pt>
                <c:pt idx="98944">
                  <c:v>49472</c:v>
                </c:pt>
                <c:pt idx="98945">
                  <c:v>49472.5</c:v>
                </c:pt>
                <c:pt idx="98946">
                  <c:v>49473</c:v>
                </c:pt>
                <c:pt idx="98947">
                  <c:v>49473.5</c:v>
                </c:pt>
                <c:pt idx="98948">
                  <c:v>49474</c:v>
                </c:pt>
                <c:pt idx="98949">
                  <c:v>49474.5</c:v>
                </c:pt>
                <c:pt idx="98950">
                  <c:v>49475</c:v>
                </c:pt>
                <c:pt idx="98951">
                  <c:v>49475.5</c:v>
                </c:pt>
                <c:pt idx="98952">
                  <c:v>49476</c:v>
                </c:pt>
                <c:pt idx="98953">
                  <c:v>49476.5</c:v>
                </c:pt>
                <c:pt idx="98954">
                  <c:v>49477</c:v>
                </c:pt>
                <c:pt idx="98955">
                  <c:v>49477.5</c:v>
                </c:pt>
                <c:pt idx="98956">
                  <c:v>49478</c:v>
                </c:pt>
                <c:pt idx="98957">
                  <c:v>49478.5</c:v>
                </c:pt>
                <c:pt idx="98958">
                  <c:v>49479</c:v>
                </c:pt>
                <c:pt idx="98959">
                  <c:v>49479.5</c:v>
                </c:pt>
                <c:pt idx="98960">
                  <c:v>49480</c:v>
                </c:pt>
                <c:pt idx="98961">
                  <c:v>49480.5</c:v>
                </c:pt>
                <c:pt idx="98962">
                  <c:v>49481</c:v>
                </c:pt>
                <c:pt idx="98963">
                  <c:v>49481.5</c:v>
                </c:pt>
                <c:pt idx="98964">
                  <c:v>49482</c:v>
                </c:pt>
                <c:pt idx="98965">
                  <c:v>49482.5</c:v>
                </c:pt>
                <c:pt idx="98966">
                  <c:v>49483</c:v>
                </c:pt>
                <c:pt idx="98967">
                  <c:v>49483.5</c:v>
                </c:pt>
                <c:pt idx="98968">
                  <c:v>49484</c:v>
                </c:pt>
                <c:pt idx="98969">
                  <c:v>49484.5</c:v>
                </c:pt>
                <c:pt idx="98970">
                  <c:v>49485</c:v>
                </c:pt>
                <c:pt idx="98971">
                  <c:v>49485.5</c:v>
                </c:pt>
                <c:pt idx="98972">
                  <c:v>49486</c:v>
                </c:pt>
                <c:pt idx="98973">
                  <c:v>49486.5</c:v>
                </c:pt>
                <c:pt idx="98974">
                  <c:v>49487</c:v>
                </c:pt>
                <c:pt idx="98975">
                  <c:v>49487.5</c:v>
                </c:pt>
                <c:pt idx="98976">
                  <c:v>49488</c:v>
                </c:pt>
                <c:pt idx="98977">
                  <c:v>49488.5</c:v>
                </c:pt>
                <c:pt idx="98978">
                  <c:v>49489</c:v>
                </c:pt>
                <c:pt idx="98979">
                  <c:v>49489.5</c:v>
                </c:pt>
                <c:pt idx="98980">
                  <c:v>49490</c:v>
                </c:pt>
                <c:pt idx="98981">
                  <c:v>49490.5</c:v>
                </c:pt>
                <c:pt idx="98982">
                  <c:v>49491</c:v>
                </c:pt>
                <c:pt idx="98983">
                  <c:v>49491.5</c:v>
                </c:pt>
                <c:pt idx="98984">
                  <c:v>49492</c:v>
                </c:pt>
                <c:pt idx="98985">
                  <c:v>49492.5</c:v>
                </c:pt>
                <c:pt idx="98986">
                  <c:v>49493</c:v>
                </c:pt>
                <c:pt idx="98987">
                  <c:v>49493.5</c:v>
                </c:pt>
                <c:pt idx="98988">
                  <c:v>49494</c:v>
                </c:pt>
                <c:pt idx="98989">
                  <c:v>49494.5</c:v>
                </c:pt>
                <c:pt idx="98990">
                  <c:v>49495</c:v>
                </c:pt>
                <c:pt idx="98991">
                  <c:v>49495.5</c:v>
                </c:pt>
                <c:pt idx="98992">
                  <c:v>49496</c:v>
                </c:pt>
                <c:pt idx="98993">
                  <c:v>49496.5</c:v>
                </c:pt>
                <c:pt idx="98994">
                  <c:v>49497</c:v>
                </c:pt>
                <c:pt idx="98995">
                  <c:v>49497.5</c:v>
                </c:pt>
                <c:pt idx="98996">
                  <c:v>49498</c:v>
                </c:pt>
                <c:pt idx="98997">
                  <c:v>49498.5</c:v>
                </c:pt>
                <c:pt idx="98998">
                  <c:v>49499</c:v>
                </c:pt>
                <c:pt idx="98999">
                  <c:v>49499.5</c:v>
                </c:pt>
                <c:pt idx="99000">
                  <c:v>49500</c:v>
                </c:pt>
                <c:pt idx="99001">
                  <c:v>49500.5</c:v>
                </c:pt>
                <c:pt idx="99002">
                  <c:v>49501</c:v>
                </c:pt>
                <c:pt idx="99003">
                  <c:v>49501.5</c:v>
                </c:pt>
                <c:pt idx="99004">
                  <c:v>49502</c:v>
                </c:pt>
                <c:pt idx="99005">
                  <c:v>49502.5</c:v>
                </c:pt>
                <c:pt idx="99006">
                  <c:v>49503</c:v>
                </c:pt>
                <c:pt idx="99007">
                  <c:v>49503.5</c:v>
                </c:pt>
                <c:pt idx="99008">
                  <c:v>49504</c:v>
                </c:pt>
                <c:pt idx="99009">
                  <c:v>49504.5</c:v>
                </c:pt>
                <c:pt idx="99010">
                  <c:v>49505</c:v>
                </c:pt>
                <c:pt idx="99011">
                  <c:v>49505.5</c:v>
                </c:pt>
                <c:pt idx="99012">
                  <c:v>49506</c:v>
                </c:pt>
                <c:pt idx="99013">
                  <c:v>49506.5</c:v>
                </c:pt>
                <c:pt idx="99014">
                  <c:v>49507</c:v>
                </c:pt>
                <c:pt idx="99015">
                  <c:v>49507.5</c:v>
                </c:pt>
                <c:pt idx="99016">
                  <c:v>49508</c:v>
                </c:pt>
                <c:pt idx="99017">
                  <c:v>49508.5</c:v>
                </c:pt>
                <c:pt idx="99018">
                  <c:v>49509</c:v>
                </c:pt>
                <c:pt idx="99019">
                  <c:v>49509.5</c:v>
                </c:pt>
                <c:pt idx="99020">
                  <c:v>49510</c:v>
                </c:pt>
                <c:pt idx="99021">
                  <c:v>49510.5</c:v>
                </c:pt>
                <c:pt idx="99022">
                  <c:v>49511</c:v>
                </c:pt>
                <c:pt idx="99023">
                  <c:v>49511.5</c:v>
                </c:pt>
                <c:pt idx="99024">
                  <c:v>49512</c:v>
                </c:pt>
                <c:pt idx="99025">
                  <c:v>49512.5</c:v>
                </c:pt>
                <c:pt idx="99026">
                  <c:v>49513</c:v>
                </c:pt>
                <c:pt idx="99027">
                  <c:v>49513.5</c:v>
                </c:pt>
                <c:pt idx="99028">
                  <c:v>49514</c:v>
                </c:pt>
                <c:pt idx="99029">
                  <c:v>49514.5</c:v>
                </c:pt>
                <c:pt idx="99030">
                  <c:v>49515</c:v>
                </c:pt>
                <c:pt idx="99031">
                  <c:v>49515.5</c:v>
                </c:pt>
                <c:pt idx="99032">
                  <c:v>49516</c:v>
                </c:pt>
                <c:pt idx="99033">
                  <c:v>49516.5</c:v>
                </c:pt>
                <c:pt idx="99034">
                  <c:v>49517</c:v>
                </c:pt>
                <c:pt idx="99035">
                  <c:v>49517.5</c:v>
                </c:pt>
                <c:pt idx="99036">
                  <c:v>49518</c:v>
                </c:pt>
                <c:pt idx="99037">
                  <c:v>49518.5</c:v>
                </c:pt>
                <c:pt idx="99038">
                  <c:v>49519</c:v>
                </c:pt>
                <c:pt idx="99039">
                  <c:v>49519.5</c:v>
                </c:pt>
                <c:pt idx="99040">
                  <c:v>49520</c:v>
                </c:pt>
                <c:pt idx="99041">
                  <c:v>49520.5</c:v>
                </c:pt>
                <c:pt idx="99042">
                  <c:v>49521</c:v>
                </c:pt>
                <c:pt idx="99043">
                  <c:v>49521.5</c:v>
                </c:pt>
                <c:pt idx="99044">
                  <c:v>49522</c:v>
                </c:pt>
                <c:pt idx="99045">
                  <c:v>49522.5</c:v>
                </c:pt>
                <c:pt idx="99046">
                  <c:v>49523</c:v>
                </c:pt>
                <c:pt idx="99047">
                  <c:v>49523.5</c:v>
                </c:pt>
                <c:pt idx="99048">
                  <c:v>49524</c:v>
                </c:pt>
                <c:pt idx="99049">
                  <c:v>49524.5</c:v>
                </c:pt>
                <c:pt idx="99050">
                  <c:v>49525</c:v>
                </c:pt>
                <c:pt idx="99051">
                  <c:v>49525.5</c:v>
                </c:pt>
                <c:pt idx="99052">
                  <c:v>49526</c:v>
                </c:pt>
                <c:pt idx="99053">
                  <c:v>49526.5</c:v>
                </c:pt>
                <c:pt idx="99054">
                  <c:v>49527</c:v>
                </c:pt>
                <c:pt idx="99055">
                  <c:v>49527.5</c:v>
                </c:pt>
                <c:pt idx="99056">
                  <c:v>49528</c:v>
                </c:pt>
                <c:pt idx="99057">
                  <c:v>49528.5</c:v>
                </c:pt>
                <c:pt idx="99058">
                  <c:v>49529</c:v>
                </c:pt>
                <c:pt idx="99059">
                  <c:v>49529.5</c:v>
                </c:pt>
                <c:pt idx="99060">
                  <c:v>49530</c:v>
                </c:pt>
                <c:pt idx="99061">
                  <c:v>49530.5</c:v>
                </c:pt>
                <c:pt idx="99062">
                  <c:v>49531</c:v>
                </c:pt>
                <c:pt idx="99063">
                  <c:v>49531.5</c:v>
                </c:pt>
                <c:pt idx="99064">
                  <c:v>49532</c:v>
                </c:pt>
                <c:pt idx="99065">
                  <c:v>49532.5</c:v>
                </c:pt>
                <c:pt idx="99066">
                  <c:v>49533</c:v>
                </c:pt>
                <c:pt idx="99067">
                  <c:v>49533.5</c:v>
                </c:pt>
                <c:pt idx="99068">
                  <c:v>49534</c:v>
                </c:pt>
                <c:pt idx="99069">
                  <c:v>49534.5</c:v>
                </c:pt>
                <c:pt idx="99070">
                  <c:v>49535</c:v>
                </c:pt>
                <c:pt idx="99071">
                  <c:v>49535.5</c:v>
                </c:pt>
                <c:pt idx="99072">
                  <c:v>49536</c:v>
                </c:pt>
                <c:pt idx="99073">
                  <c:v>49536.5</c:v>
                </c:pt>
                <c:pt idx="99074">
                  <c:v>49537</c:v>
                </c:pt>
                <c:pt idx="99075">
                  <c:v>49537.5</c:v>
                </c:pt>
                <c:pt idx="99076">
                  <c:v>49538</c:v>
                </c:pt>
                <c:pt idx="99077">
                  <c:v>49538.5</c:v>
                </c:pt>
                <c:pt idx="99078">
                  <c:v>49539</c:v>
                </c:pt>
                <c:pt idx="99079">
                  <c:v>49539.5</c:v>
                </c:pt>
                <c:pt idx="99080">
                  <c:v>49540</c:v>
                </c:pt>
                <c:pt idx="99081">
                  <c:v>49540.5</c:v>
                </c:pt>
                <c:pt idx="99082">
                  <c:v>49541</c:v>
                </c:pt>
                <c:pt idx="99083">
                  <c:v>49541.5</c:v>
                </c:pt>
                <c:pt idx="99084">
                  <c:v>49542</c:v>
                </c:pt>
                <c:pt idx="99085">
                  <c:v>49542.5</c:v>
                </c:pt>
                <c:pt idx="99086">
                  <c:v>49543</c:v>
                </c:pt>
                <c:pt idx="99087">
                  <c:v>49543.5</c:v>
                </c:pt>
                <c:pt idx="99088">
                  <c:v>49544</c:v>
                </c:pt>
                <c:pt idx="99089">
                  <c:v>49544.5</c:v>
                </c:pt>
                <c:pt idx="99090">
                  <c:v>49545</c:v>
                </c:pt>
                <c:pt idx="99091">
                  <c:v>49545.5</c:v>
                </c:pt>
                <c:pt idx="99092">
                  <c:v>49546</c:v>
                </c:pt>
                <c:pt idx="99093">
                  <c:v>49546.5</c:v>
                </c:pt>
                <c:pt idx="99094">
                  <c:v>49547</c:v>
                </c:pt>
                <c:pt idx="99095">
                  <c:v>49547.5</c:v>
                </c:pt>
                <c:pt idx="99096">
                  <c:v>49548</c:v>
                </c:pt>
                <c:pt idx="99097">
                  <c:v>49548.5</c:v>
                </c:pt>
                <c:pt idx="99098">
                  <c:v>49549</c:v>
                </c:pt>
                <c:pt idx="99099">
                  <c:v>49549.5</c:v>
                </c:pt>
                <c:pt idx="99100">
                  <c:v>49550</c:v>
                </c:pt>
                <c:pt idx="99101">
                  <c:v>49550.5</c:v>
                </c:pt>
                <c:pt idx="99102">
                  <c:v>49551</c:v>
                </c:pt>
                <c:pt idx="99103">
                  <c:v>49551.5</c:v>
                </c:pt>
                <c:pt idx="99104">
                  <c:v>49552</c:v>
                </c:pt>
                <c:pt idx="99105">
                  <c:v>49552.5</c:v>
                </c:pt>
                <c:pt idx="99106">
                  <c:v>49553</c:v>
                </c:pt>
                <c:pt idx="99107">
                  <c:v>49553.5</c:v>
                </c:pt>
                <c:pt idx="99108">
                  <c:v>49554</c:v>
                </c:pt>
                <c:pt idx="99109">
                  <c:v>49554.5</c:v>
                </c:pt>
                <c:pt idx="99110">
                  <c:v>49555</c:v>
                </c:pt>
                <c:pt idx="99111">
                  <c:v>49555.5</c:v>
                </c:pt>
                <c:pt idx="99112">
                  <c:v>49556</c:v>
                </c:pt>
                <c:pt idx="99113">
                  <c:v>49556.5</c:v>
                </c:pt>
                <c:pt idx="99114">
                  <c:v>49557</c:v>
                </c:pt>
                <c:pt idx="99115">
                  <c:v>49557.5</c:v>
                </c:pt>
                <c:pt idx="99116">
                  <c:v>49558</c:v>
                </c:pt>
                <c:pt idx="99117">
                  <c:v>49558.5</c:v>
                </c:pt>
                <c:pt idx="99118">
                  <c:v>49559</c:v>
                </c:pt>
                <c:pt idx="99119">
                  <c:v>49559.5</c:v>
                </c:pt>
                <c:pt idx="99120">
                  <c:v>49560</c:v>
                </c:pt>
                <c:pt idx="99121">
                  <c:v>49560.5</c:v>
                </c:pt>
                <c:pt idx="99122">
                  <c:v>49561</c:v>
                </c:pt>
                <c:pt idx="99123">
                  <c:v>49561.5</c:v>
                </c:pt>
                <c:pt idx="99124">
                  <c:v>49562</c:v>
                </c:pt>
                <c:pt idx="99125">
                  <c:v>49562.5</c:v>
                </c:pt>
                <c:pt idx="99126">
                  <c:v>49563</c:v>
                </c:pt>
                <c:pt idx="99127">
                  <c:v>49563.5</c:v>
                </c:pt>
                <c:pt idx="99128">
                  <c:v>49564</c:v>
                </c:pt>
                <c:pt idx="99129">
                  <c:v>49564.5</c:v>
                </c:pt>
                <c:pt idx="99130">
                  <c:v>49565</c:v>
                </c:pt>
                <c:pt idx="99131">
                  <c:v>49565.5</c:v>
                </c:pt>
                <c:pt idx="99132">
                  <c:v>49566</c:v>
                </c:pt>
                <c:pt idx="99133">
                  <c:v>49566.5</c:v>
                </c:pt>
                <c:pt idx="99134">
                  <c:v>49567</c:v>
                </c:pt>
                <c:pt idx="99135">
                  <c:v>49567.5</c:v>
                </c:pt>
                <c:pt idx="99136">
                  <c:v>49568</c:v>
                </c:pt>
                <c:pt idx="99137">
                  <c:v>49568.5</c:v>
                </c:pt>
                <c:pt idx="99138">
                  <c:v>49569</c:v>
                </c:pt>
                <c:pt idx="99139">
                  <c:v>49569.5</c:v>
                </c:pt>
                <c:pt idx="99140">
                  <c:v>49570</c:v>
                </c:pt>
                <c:pt idx="99141">
                  <c:v>49570.5</c:v>
                </c:pt>
                <c:pt idx="99142">
                  <c:v>49571</c:v>
                </c:pt>
                <c:pt idx="99143">
                  <c:v>49571.5</c:v>
                </c:pt>
                <c:pt idx="99144">
                  <c:v>49572</c:v>
                </c:pt>
                <c:pt idx="99145">
                  <c:v>49572.5</c:v>
                </c:pt>
                <c:pt idx="99146">
                  <c:v>49573</c:v>
                </c:pt>
                <c:pt idx="99147">
                  <c:v>49573.5</c:v>
                </c:pt>
                <c:pt idx="99148">
                  <c:v>49574</c:v>
                </c:pt>
                <c:pt idx="99149">
                  <c:v>49574.5</c:v>
                </c:pt>
                <c:pt idx="99150">
                  <c:v>49575</c:v>
                </c:pt>
                <c:pt idx="99151">
                  <c:v>49575.5</c:v>
                </c:pt>
                <c:pt idx="99152">
                  <c:v>49576</c:v>
                </c:pt>
                <c:pt idx="99153">
                  <c:v>49576.5</c:v>
                </c:pt>
                <c:pt idx="99154">
                  <c:v>49577</c:v>
                </c:pt>
                <c:pt idx="99155">
                  <c:v>49577.5</c:v>
                </c:pt>
                <c:pt idx="99156">
                  <c:v>49578</c:v>
                </c:pt>
                <c:pt idx="99157">
                  <c:v>49578.5</c:v>
                </c:pt>
                <c:pt idx="99158">
                  <c:v>49579</c:v>
                </c:pt>
                <c:pt idx="99159">
                  <c:v>49579.5</c:v>
                </c:pt>
                <c:pt idx="99160">
                  <c:v>49580</c:v>
                </c:pt>
                <c:pt idx="99161">
                  <c:v>49580.5</c:v>
                </c:pt>
                <c:pt idx="99162">
                  <c:v>49581</c:v>
                </c:pt>
                <c:pt idx="99163">
                  <c:v>49581.5</c:v>
                </c:pt>
                <c:pt idx="99164">
                  <c:v>49582</c:v>
                </c:pt>
                <c:pt idx="99165">
                  <c:v>49582.5</c:v>
                </c:pt>
                <c:pt idx="99166">
                  <c:v>49583</c:v>
                </c:pt>
                <c:pt idx="99167">
                  <c:v>49583.5</c:v>
                </c:pt>
                <c:pt idx="99168">
                  <c:v>49584</c:v>
                </c:pt>
                <c:pt idx="99169">
                  <c:v>49584.5</c:v>
                </c:pt>
                <c:pt idx="99170">
                  <c:v>49585</c:v>
                </c:pt>
                <c:pt idx="99171">
                  <c:v>49585.5</c:v>
                </c:pt>
                <c:pt idx="99172">
                  <c:v>49586</c:v>
                </c:pt>
                <c:pt idx="99173">
                  <c:v>49586.5</c:v>
                </c:pt>
                <c:pt idx="99174">
                  <c:v>49587</c:v>
                </c:pt>
                <c:pt idx="99175">
                  <c:v>49587.5</c:v>
                </c:pt>
                <c:pt idx="99176">
                  <c:v>49588</c:v>
                </c:pt>
                <c:pt idx="99177">
                  <c:v>49588.5</c:v>
                </c:pt>
                <c:pt idx="99178">
                  <c:v>49589</c:v>
                </c:pt>
                <c:pt idx="99179">
                  <c:v>49589.5</c:v>
                </c:pt>
                <c:pt idx="99180">
                  <c:v>49590</c:v>
                </c:pt>
                <c:pt idx="99181">
                  <c:v>49590.5</c:v>
                </c:pt>
                <c:pt idx="99182">
                  <c:v>49591</c:v>
                </c:pt>
                <c:pt idx="99183">
                  <c:v>49591.5</c:v>
                </c:pt>
                <c:pt idx="99184">
                  <c:v>49592</c:v>
                </c:pt>
                <c:pt idx="99185">
                  <c:v>49592.5</c:v>
                </c:pt>
                <c:pt idx="99186">
                  <c:v>49593</c:v>
                </c:pt>
                <c:pt idx="99187">
                  <c:v>49593.5</c:v>
                </c:pt>
                <c:pt idx="99188">
                  <c:v>49594</c:v>
                </c:pt>
                <c:pt idx="99189">
                  <c:v>49594.5</c:v>
                </c:pt>
                <c:pt idx="99190">
                  <c:v>49595</c:v>
                </c:pt>
                <c:pt idx="99191">
                  <c:v>49595.5</c:v>
                </c:pt>
                <c:pt idx="99192">
                  <c:v>49596</c:v>
                </c:pt>
                <c:pt idx="99193">
                  <c:v>49596.5</c:v>
                </c:pt>
                <c:pt idx="99194">
                  <c:v>49597</c:v>
                </c:pt>
                <c:pt idx="99195">
                  <c:v>49597.5</c:v>
                </c:pt>
                <c:pt idx="99196">
                  <c:v>49598</c:v>
                </c:pt>
                <c:pt idx="99197">
                  <c:v>49598.5</c:v>
                </c:pt>
                <c:pt idx="99198">
                  <c:v>49599</c:v>
                </c:pt>
                <c:pt idx="99199">
                  <c:v>49599.5</c:v>
                </c:pt>
                <c:pt idx="99200">
                  <c:v>49600</c:v>
                </c:pt>
                <c:pt idx="99201">
                  <c:v>49600.5</c:v>
                </c:pt>
                <c:pt idx="99202">
                  <c:v>49601</c:v>
                </c:pt>
                <c:pt idx="99203">
                  <c:v>49601.5</c:v>
                </c:pt>
                <c:pt idx="99204">
                  <c:v>49602</c:v>
                </c:pt>
                <c:pt idx="99205">
                  <c:v>49602.5</c:v>
                </c:pt>
                <c:pt idx="99206">
                  <c:v>49603</c:v>
                </c:pt>
                <c:pt idx="99207">
                  <c:v>49603.5</c:v>
                </c:pt>
                <c:pt idx="99208">
                  <c:v>49604</c:v>
                </c:pt>
                <c:pt idx="99209">
                  <c:v>49604.5</c:v>
                </c:pt>
                <c:pt idx="99210">
                  <c:v>49605</c:v>
                </c:pt>
                <c:pt idx="99211">
                  <c:v>49605.5</c:v>
                </c:pt>
                <c:pt idx="99212">
                  <c:v>49606</c:v>
                </c:pt>
                <c:pt idx="99213">
                  <c:v>49606.5</c:v>
                </c:pt>
                <c:pt idx="99214">
                  <c:v>49607</c:v>
                </c:pt>
                <c:pt idx="99215">
                  <c:v>49607.5</c:v>
                </c:pt>
                <c:pt idx="99216">
                  <c:v>49608</c:v>
                </c:pt>
                <c:pt idx="99217">
                  <c:v>49608.5</c:v>
                </c:pt>
                <c:pt idx="99218">
                  <c:v>49609</c:v>
                </c:pt>
                <c:pt idx="99219">
                  <c:v>49609.5</c:v>
                </c:pt>
                <c:pt idx="99220">
                  <c:v>49610</c:v>
                </c:pt>
                <c:pt idx="99221">
                  <c:v>49610.5</c:v>
                </c:pt>
                <c:pt idx="99222">
                  <c:v>49611</c:v>
                </c:pt>
                <c:pt idx="99223">
                  <c:v>49611.5</c:v>
                </c:pt>
                <c:pt idx="99224">
                  <c:v>49612</c:v>
                </c:pt>
                <c:pt idx="99225">
                  <c:v>49612.5</c:v>
                </c:pt>
                <c:pt idx="99226">
                  <c:v>49613</c:v>
                </c:pt>
                <c:pt idx="99227">
                  <c:v>49613.5</c:v>
                </c:pt>
                <c:pt idx="99228">
                  <c:v>49614</c:v>
                </c:pt>
                <c:pt idx="99229">
                  <c:v>49614.5</c:v>
                </c:pt>
                <c:pt idx="99230">
                  <c:v>49615</c:v>
                </c:pt>
                <c:pt idx="99231">
                  <c:v>49615.5</c:v>
                </c:pt>
                <c:pt idx="99232">
                  <c:v>49616</c:v>
                </c:pt>
                <c:pt idx="99233">
                  <c:v>49616.5</c:v>
                </c:pt>
                <c:pt idx="99234">
                  <c:v>49617</c:v>
                </c:pt>
                <c:pt idx="99235">
                  <c:v>49617.5</c:v>
                </c:pt>
                <c:pt idx="99236">
                  <c:v>49618</c:v>
                </c:pt>
                <c:pt idx="99237">
                  <c:v>49618.5</c:v>
                </c:pt>
                <c:pt idx="99238">
                  <c:v>49619</c:v>
                </c:pt>
                <c:pt idx="99239">
                  <c:v>49619.5</c:v>
                </c:pt>
                <c:pt idx="99240">
                  <c:v>49620</c:v>
                </c:pt>
                <c:pt idx="99241">
                  <c:v>49620.5</c:v>
                </c:pt>
                <c:pt idx="99242">
                  <c:v>49621</c:v>
                </c:pt>
                <c:pt idx="99243">
                  <c:v>49621.5</c:v>
                </c:pt>
                <c:pt idx="99244">
                  <c:v>49622</c:v>
                </c:pt>
                <c:pt idx="99245">
                  <c:v>49622.5</c:v>
                </c:pt>
                <c:pt idx="99246">
                  <c:v>49623</c:v>
                </c:pt>
                <c:pt idx="99247">
                  <c:v>49623.5</c:v>
                </c:pt>
                <c:pt idx="99248">
                  <c:v>49624</c:v>
                </c:pt>
                <c:pt idx="99249">
                  <c:v>49624.5</c:v>
                </c:pt>
                <c:pt idx="99250">
                  <c:v>49625</c:v>
                </c:pt>
                <c:pt idx="99251">
                  <c:v>49625.5</c:v>
                </c:pt>
                <c:pt idx="99252">
                  <c:v>49626</c:v>
                </c:pt>
                <c:pt idx="99253">
                  <c:v>49626.5</c:v>
                </c:pt>
                <c:pt idx="99254">
                  <c:v>49627</c:v>
                </c:pt>
                <c:pt idx="99255">
                  <c:v>49627.5</c:v>
                </c:pt>
                <c:pt idx="99256">
                  <c:v>49628</c:v>
                </c:pt>
                <c:pt idx="99257">
                  <c:v>49628.5</c:v>
                </c:pt>
                <c:pt idx="99258">
                  <c:v>49629</c:v>
                </c:pt>
                <c:pt idx="99259">
                  <c:v>49629.5</c:v>
                </c:pt>
                <c:pt idx="99260">
                  <c:v>49630</c:v>
                </c:pt>
                <c:pt idx="99261">
                  <c:v>49630.5</c:v>
                </c:pt>
                <c:pt idx="99262">
                  <c:v>49631</c:v>
                </c:pt>
                <c:pt idx="99263">
                  <c:v>49631.5</c:v>
                </c:pt>
                <c:pt idx="99264">
                  <c:v>49632</c:v>
                </c:pt>
                <c:pt idx="99265">
                  <c:v>49632.5</c:v>
                </c:pt>
                <c:pt idx="99266">
                  <c:v>49633</c:v>
                </c:pt>
                <c:pt idx="99267">
                  <c:v>49633.5</c:v>
                </c:pt>
                <c:pt idx="99268">
                  <c:v>49634</c:v>
                </c:pt>
                <c:pt idx="99269">
                  <c:v>49634.5</c:v>
                </c:pt>
                <c:pt idx="99270">
                  <c:v>49635</c:v>
                </c:pt>
                <c:pt idx="99271">
                  <c:v>49635.5</c:v>
                </c:pt>
                <c:pt idx="99272">
                  <c:v>49636</c:v>
                </c:pt>
                <c:pt idx="99273">
                  <c:v>49636.5</c:v>
                </c:pt>
                <c:pt idx="99274">
                  <c:v>49637</c:v>
                </c:pt>
                <c:pt idx="99275">
                  <c:v>49637.5</c:v>
                </c:pt>
                <c:pt idx="99276">
                  <c:v>49638</c:v>
                </c:pt>
                <c:pt idx="99277">
                  <c:v>49638.5</c:v>
                </c:pt>
                <c:pt idx="99278">
                  <c:v>49639</c:v>
                </c:pt>
                <c:pt idx="99279">
                  <c:v>49639.5</c:v>
                </c:pt>
                <c:pt idx="99280">
                  <c:v>49640</c:v>
                </c:pt>
                <c:pt idx="99281">
                  <c:v>49640.5</c:v>
                </c:pt>
                <c:pt idx="99282">
                  <c:v>49641</c:v>
                </c:pt>
                <c:pt idx="99283">
                  <c:v>49641.5</c:v>
                </c:pt>
                <c:pt idx="99284">
                  <c:v>49642</c:v>
                </c:pt>
                <c:pt idx="99285">
                  <c:v>49642.5</c:v>
                </c:pt>
                <c:pt idx="99286">
                  <c:v>49643</c:v>
                </c:pt>
                <c:pt idx="99287">
                  <c:v>49643.5</c:v>
                </c:pt>
                <c:pt idx="99288">
                  <c:v>49644</c:v>
                </c:pt>
                <c:pt idx="99289">
                  <c:v>49644.5</c:v>
                </c:pt>
                <c:pt idx="99290">
                  <c:v>49645</c:v>
                </c:pt>
                <c:pt idx="99291">
                  <c:v>49645.5</c:v>
                </c:pt>
                <c:pt idx="99292">
                  <c:v>49646</c:v>
                </c:pt>
                <c:pt idx="99293">
                  <c:v>49646.5</c:v>
                </c:pt>
                <c:pt idx="99294">
                  <c:v>49647</c:v>
                </c:pt>
                <c:pt idx="99295">
                  <c:v>49647.5</c:v>
                </c:pt>
                <c:pt idx="99296">
                  <c:v>49648</c:v>
                </c:pt>
                <c:pt idx="99297">
                  <c:v>49648.5</c:v>
                </c:pt>
                <c:pt idx="99298">
                  <c:v>49649</c:v>
                </c:pt>
                <c:pt idx="99299">
                  <c:v>49649.5</c:v>
                </c:pt>
                <c:pt idx="99300">
                  <c:v>49650</c:v>
                </c:pt>
                <c:pt idx="99301">
                  <c:v>49650.5</c:v>
                </c:pt>
                <c:pt idx="99302">
                  <c:v>49651</c:v>
                </c:pt>
                <c:pt idx="99303">
                  <c:v>49651.5</c:v>
                </c:pt>
                <c:pt idx="99304">
                  <c:v>49652</c:v>
                </c:pt>
                <c:pt idx="99305">
                  <c:v>49652.5</c:v>
                </c:pt>
                <c:pt idx="99306">
                  <c:v>49653</c:v>
                </c:pt>
                <c:pt idx="99307">
                  <c:v>49653.5</c:v>
                </c:pt>
                <c:pt idx="99308">
                  <c:v>49654</c:v>
                </c:pt>
                <c:pt idx="99309">
                  <c:v>49654.5</c:v>
                </c:pt>
                <c:pt idx="99310">
                  <c:v>49655</c:v>
                </c:pt>
                <c:pt idx="99311">
                  <c:v>49655.5</c:v>
                </c:pt>
                <c:pt idx="99312">
                  <c:v>49656</c:v>
                </c:pt>
                <c:pt idx="99313">
                  <c:v>49656.5</c:v>
                </c:pt>
                <c:pt idx="99314">
                  <c:v>49657</c:v>
                </c:pt>
                <c:pt idx="99315">
                  <c:v>49657.5</c:v>
                </c:pt>
                <c:pt idx="99316">
                  <c:v>49658</c:v>
                </c:pt>
                <c:pt idx="99317">
                  <c:v>49658.5</c:v>
                </c:pt>
                <c:pt idx="99318">
                  <c:v>49659</c:v>
                </c:pt>
                <c:pt idx="99319">
                  <c:v>49659.5</c:v>
                </c:pt>
                <c:pt idx="99320">
                  <c:v>49660</c:v>
                </c:pt>
                <c:pt idx="99321">
                  <c:v>49660.5</c:v>
                </c:pt>
                <c:pt idx="99322">
                  <c:v>49661</c:v>
                </c:pt>
                <c:pt idx="99323">
                  <c:v>49661.5</c:v>
                </c:pt>
                <c:pt idx="99324">
                  <c:v>49662</c:v>
                </c:pt>
                <c:pt idx="99325">
                  <c:v>49662.5</c:v>
                </c:pt>
                <c:pt idx="99326">
                  <c:v>49663</c:v>
                </c:pt>
                <c:pt idx="99327">
                  <c:v>49663.5</c:v>
                </c:pt>
                <c:pt idx="99328">
                  <c:v>49664</c:v>
                </c:pt>
                <c:pt idx="99329">
                  <c:v>49664.5</c:v>
                </c:pt>
                <c:pt idx="99330">
                  <c:v>49665</c:v>
                </c:pt>
                <c:pt idx="99331">
                  <c:v>49665.5</c:v>
                </c:pt>
                <c:pt idx="99332">
                  <c:v>49666</c:v>
                </c:pt>
                <c:pt idx="99333">
                  <c:v>49666.5</c:v>
                </c:pt>
                <c:pt idx="99334">
                  <c:v>49667</c:v>
                </c:pt>
                <c:pt idx="99335">
                  <c:v>49667.5</c:v>
                </c:pt>
                <c:pt idx="99336">
                  <c:v>49668</c:v>
                </c:pt>
                <c:pt idx="99337">
                  <c:v>49668.5</c:v>
                </c:pt>
                <c:pt idx="99338">
                  <c:v>49669</c:v>
                </c:pt>
                <c:pt idx="99339">
                  <c:v>49669.5</c:v>
                </c:pt>
                <c:pt idx="99340">
                  <c:v>49670</c:v>
                </c:pt>
                <c:pt idx="99341">
                  <c:v>49670.5</c:v>
                </c:pt>
                <c:pt idx="99342">
                  <c:v>49671</c:v>
                </c:pt>
                <c:pt idx="99343">
                  <c:v>49671.5</c:v>
                </c:pt>
                <c:pt idx="99344">
                  <c:v>49672</c:v>
                </c:pt>
                <c:pt idx="99345">
                  <c:v>49672.5</c:v>
                </c:pt>
                <c:pt idx="99346">
                  <c:v>49673</c:v>
                </c:pt>
                <c:pt idx="99347">
                  <c:v>49673.5</c:v>
                </c:pt>
                <c:pt idx="99348">
                  <c:v>49674</c:v>
                </c:pt>
                <c:pt idx="99349">
                  <c:v>49674.5</c:v>
                </c:pt>
                <c:pt idx="99350">
                  <c:v>49675</c:v>
                </c:pt>
                <c:pt idx="99351">
                  <c:v>49675.5</c:v>
                </c:pt>
                <c:pt idx="99352">
                  <c:v>49676</c:v>
                </c:pt>
                <c:pt idx="99353">
                  <c:v>49676.5</c:v>
                </c:pt>
                <c:pt idx="99354">
                  <c:v>49677</c:v>
                </c:pt>
                <c:pt idx="99355">
                  <c:v>49677.5</c:v>
                </c:pt>
                <c:pt idx="99356">
                  <c:v>49678</c:v>
                </c:pt>
                <c:pt idx="99357">
                  <c:v>49678.5</c:v>
                </c:pt>
                <c:pt idx="99358">
                  <c:v>49679</c:v>
                </c:pt>
                <c:pt idx="99359">
                  <c:v>49679.5</c:v>
                </c:pt>
                <c:pt idx="99360">
                  <c:v>49680</c:v>
                </c:pt>
                <c:pt idx="99361">
                  <c:v>49680.5</c:v>
                </c:pt>
                <c:pt idx="99362">
                  <c:v>49681</c:v>
                </c:pt>
                <c:pt idx="99363">
                  <c:v>49681.5</c:v>
                </c:pt>
                <c:pt idx="99364">
                  <c:v>49682</c:v>
                </c:pt>
                <c:pt idx="99365">
                  <c:v>49682.5</c:v>
                </c:pt>
                <c:pt idx="99366">
                  <c:v>49683</c:v>
                </c:pt>
                <c:pt idx="99367">
                  <c:v>49683.5</c:v>
                </c:pt>
                <c:pt idx="99368">
                  <c:v>49684</c:v>
                </c:pt>
                <c:pt idx="99369">
                  <c:v>49684.5</c:v>
                </c:pt>
                <c:pt idx="99370">
                  <c:v>49685</c:v>
                </c:pt>
                <c:pt idx="99371">
                  <c:v>49685.5</c:v>
                </c:pt>
                <c:pt idx="99372">
                  <c:v>49686</c:v>
                </c:pt>
                <c:pt idx="99373">
                  <c:v>49686.5</c:v>
                </c:pt>
                <c:pt idx="99374">
                  <c:v>49687</c:v>
                </c:pt>
                <c:pt idx="99375">
                  <c:v>49687.5</c:v>
                </c:pt>
                <c:pt idx="99376">
                  <c:v>49688</c:v>
                </c:pt>
                <c:pt idx="99377">
                  <c:v>49688.5</c:v>
                </c:pt>
                <c:pt idx="99378">
                  <c:v>49689</c:v>
                </c:pt>
                <c:pt idx="99379">
                  <c:v>49689.5</c:v>
                </c:pt>
                <c:pt idx="99380">
                  <c:v>49690</c:v>
                </c:pt>
                <c:pt idx="99381">
                  <c:v>49690.5</c:v>
                </c:pt>
                <c:pt idx="99382">
                  <c:v>49691</c:v>
                </c:pt>
                <c:pt idx="99383">
                  <c:v>49691.5</c:v>
                </c:pt>
                <c:pt idx="99384">
                  <c:v>49692</c:v>
                </c:pt>
                <c:pt idx="99385">
                  <c:v>49692.5</c:v>
                </c:pt>
                <c:pt idx="99386">
                  <c:v>49693</c:v>
                </c:pt>
                <c:pt idx="99387">
                  <c:v>49693.5</c:v>
                </c:pt>
                <c:pt idx="99388">
                  <c:v>49694</c:v>
                </c:pt>
                <c:pt idx="99389">
                  <c:v>49694.5</c:v>
                </c:pt>
                <c:pt idx="99390">
                  <c:v>49695</c:v>
                </c:pt>
                <c:pt idx="99391">
                  <c:v>49695.5</c:v>
                </c:pt>
                <c:pt idx="99392">
                  <c:v>49696</c:v>
                </c:pt>
                <c:pt idx="99393">
                  <c:v>49696.5</c:v>
                </c:pt>
                <c:pt idx="99394">
                  <c:v>49697</c:v>
                </c:pt>
                <c:pt idx="99395">
                  <c:v>49697.5</c:v>
                </c:pt>
                <c:pt idx="99396">
                  <c:v>49698</c:v>
                </c:pt>
                <c:pt idx="99397">
                  <c:v>49698.5</c:v>
                </c:pt>
                <c:pt idx="99398">
                  <c:v>49699</c:v>
                </c:pt>
                <c:pt idx="99399">
                  <c:v>49699.5</c:v>
                </c:pt>
                <c:pt idx="99400">
                  <c:v>49700</c:v>
                </c:pt>
                <c:pt idx="99401">
                  <c:v>49700.5</c:v>
                </c:pt>
                <c:pt idx="99402">
                  <c:v>49701</c:v>
                </c:pt>
                <c:pt idx="99403">
                  <c:v>49701.5</c:v>
                </c:pt>
                <c:pt idx="99404">
                  <c:v>49702</c:v>
                </c:pt>
                <c:pt idx="99405">
                  <c:v>49702.5</c:v>
                </c:pt>
                <c:pt idx="99406">
                  <c:v>49703</c:v>
                </c:pt>
                <c:pt idx="99407">
                  <c:v>49703.5</c:v>
                </c:pt>
                <c:pt idx="99408">
                  <c:v>49704</c:v>
                </c:pt>
                <c:pt idx="99409">
                  <c:v>49704.5</c:v>
                </c:pt>
                <c:pt idx="99410">
                  <c:v>49705</c:v>
                </c:pt>
                <c:pt idx="99411">
                  <c:v>49705.5</c:v>
                </c:pt>
                <c:pt idx="99412">
                  <c:v>49706</c:v>
                </c:pt>
                <c:pt idx="99413">
                  <c:v>49706.5</c:v>
                </c:pt>
                <c:pt idx="99414">
                  <c:v>49707</c:v>
                </c:pt>
                <c:pt idx="99415">
                  <c:v>49707.5</c:v>
                </c:pt>
                <c:pt idx="99416">
                  <c:v>49708</c:v>
                </c:pt>
                <c:pt idx="99417">
                  <c:v>49708.5</c:v>
                </c:pt>
                <c:pt idx="99418">
                  <c:v>49709</c:v>
                </c:pt>
                <c:pt idx="99419">
                  <c:v>49709.5</c:v>
                </c:pt>
                <c:pt idx="99420">
                  <c:v>49710</c:v>
                </c:pt>
                <c:pt idx="99421">
                  <c:v>49710.5</c:v>
                </c:pt>
                <c:pt idx="99422">
                  <c:v>49711</c:v>
                </c:pt>
                <c:pt idx="99423">
                  <c:v>49711.5</c:v>
                </c:pt>
                <c:pt idx="99424">
                  <c:v>49712</c:v>
                </c:pt>
                <c:pt idx="99425">
                  <c:v>49712.5</c:v>
                </c:pt>
                <c:pt idx="99426">
                  <c:v>49713</c:v>
                </c:pt>
                <c:pt idx="99427">
                  <c:v>49713.5</c:v>
                </c:pt>
                <c:pt idx="99428">
                  <c:v>49714</c:v>
                </c:pt>
                <c:pt idx="99429">
                  <c:v>49714.5</c:v>
                </c:pt>
                <c:pt idx="99430">
                  <c:v>49715</c:v>
                </c:pt>
                <c:pt idx="99431">
                  <c:v>49715.5</c:v>
                </c:pt>
                <c:pt idx="99432">
                  <c:v>49716</c:v>
                </c:pt>
                <c:pt idx="99433">
                  <c:v>49716.5</c:v>
                </c:pt>
                <c:pt idx="99434">
                  <c:v>49717</c:v>
                </c:pt>
                <c:pt idx="99435">
                  <c:v>49717.5</c:v>
                </c:pt>
                <c:pt idx="99436">
                  <c:v>49718</c:v>
                </c:pt>
                <c:pt idx="99437">
                  <c:v>49718.5</c:v>
                </c:pt>
                <c:pt idx="99438">
                  <c:v>49719</c:v>
                </c:pt>
                <c:pt idx="99439">
                  <c:v>49719.5</c:v>
                </c:pt>
                <c:pt idx="99440">
                  <c:v>49720</c:v>
                </c:pt>
                <c:pt idx="99441">
                  <c:v>49720.5</c:v>
                </c:pt>
                <c:pt idx="99442">
                  <c:v>49721</c:v>
                </c:pt>
                <c:pt idx="99443">
                  <c:v>49721.5</c:v>
                </c:pt>
                <c:pt idx="99444">
                  <c:v>49722</c:v>
                </c:pt>
                <c:pt idx="99445">
                  <c:v>49722.5</c:v>
                </c:pt>
                <c:pt idx="99446">
                  <c:v>49723</c:v>
                </c:pt>
                <c:pt idx="99447">
                  <c:v>49723.5</c:v>
                </c:pt>
                <c:pt idx="99448">
                  <c:v>49724</c:v>
                </c:pt>
                <c:pt idx="99449">
                  <c:v>49724.5</c:v>
                </c:pt>
                <c:pt idx="99450">
                  <c:v>49725</c:v>
                </c:pt>
                <c:pt idx="99451">
                  <c:v>49725.5</c:v>
                </c:pt>
                <c:pt idx="99452">
                  <c:v>49726</c:v>
                </c:pt>
                <c:pt idx="99453">
                  <c:v>49726.5</c:v>
                </c:pt>
                <c:pt idx="99454">
                  <c:v>49727</c:v>
                </c:pt>
                <c:pt idx="99455">
                  <c:v>49727.5</c:v>
                </c:pt>
                <c:pt idx="99456">
                  <c:v>49728</c:v>
                </c:pt>
                <c:pt idx="99457">
                  <c:v>49728.5</c:v>
                </c:pt>
                <c:pt idx="99458">
                  <c:v>49729</c:v>
                </c:pt>
                <c:pt idx="99459">
                  <c:v>49729.5</c:v>
                </c:pt>
                <c:pt idx="99460">
                  <c:v>49730</c:v>
                </c:pt>
                <c:pt idx="99461">
                  <c:v>49730.5</c:v>
                </c:pt>
                <c:pt idx="99462">
                  <c:v>49731</c:v>
                </c:pt>
                <c:pt idx="99463">
                  <c:v>49731.5</c:v>
                </c:pt>
                <c:pt idx="99464">
                  <c:v>49732</c:v>
                </c:pt>
                <c:pt idx="99465">
                  <c:v>49732.5</c:v>
                </c:pt>
                <c:pt idx="99466">
                  <c:v>49733</c:v>
                </c:pt>
                <c:pt idx="99467">
                  <c:v>49733.5</c:v>
                </c:pt>
                <c:pt idx="99468">
                  <c:v>49734</c:v>
                </c:pt>
                <c:pt idx="99469">
                  <c:v>49734.5</c:v>
                </c:pt>
                <c:pt idx="99470">
                  <c:v>49735</c:v>
                </c:pt>
                <c:pt idx="99471">
                  <c:v>49735.5</c:v>
                </c:pt>
                <c:pt idx="99472">
                  <c:v>49736</c:v>
                </c:pt>
                <c:pt idx="99473">
                  <c:v>49736.5</c:v>
                </c:pt>
                <c:pt idx="99474">
                  <c:v>49737</c:v>
                </c:pt>
                <c:pt idx="99475">
                  <c:v>49737.5</c:v>
                </c:pt>
                <c:pt idx="99476">
                  <c:v>49738</c:v>
                </c:pt>
                <c:pt idx="99477">
                  <c:v>49738.5</c:v>
                </c:pt>
                <c:pt idx="99478">
                  <c:v>49739</c:v>
                </c:pt>
                <c:pt idx="99479">
                  <c:v>49739.5</c:v>
                </c:pt>
                <c:pt idx="99480">
                  <c:v>49740</c:v>
                </c:pt>
                <c:pt idx="99481">
                  <c:v>49740.5</c:v>
                </c:pt>
                <c:pt idx="99482">
                  <c:v>49741</c:v>
                </c:pt>
                <c:pt idx="99483">
                  <c:v>49741.5</c:v>
                </c:pt>
                <c:pt idx="99484">
                  <c:v>49742</c:v>
                </c:pt>
                <c:pt idx="99485">
                  <c:v>49742.5</c:v>
                </c:pt>
                <c:pt idx="99486">
                  <c:v>49743</c:v>
                </c:pt>
                <c:pt idx="99487">
                  <c:v>49743.5</c:v>
                </c:pt>
                <c:pt idx="99488">
                  <c:v>49744</c:v>
                </c:pt>
                <c:pt idx="99489">
                  <c:v>49744.5</c:v>
                </c:pt>
                <c:pt idx="99490">
                  <c:v>49745</c:v>
                </c:pt>
                <c:pt idx="99491">
                  <c:v>49745.5</c:v>
                </c:pt>
                <c:pt idx="99492">
                  <c:v>49746</c:v>
                </c:pt>
                <c:pt idx="99493">
                  <c:v>49746.5</c:v>
                </c:pt>
                <c:pt idx="99494">
                  <c:v>49747</c:v>
                </c:pt>
                <c:pt idx="99495">
                  <c:v>49747.5</c:v>
                </c:pt>
                <c:pt idx="99496">
                  <c:v>49748</c:v>
                </c:pt>
                <c:pt idx="99497">
                  <c:v>49748.5</c:v>
                </c:pt>
                <c:pt idx="99498">
                  <c:v>49749</c:v>
                </c:pt>
                <c:pt idx="99499">
                  <c:v>49749.5</c:v>
                </c:pt>
                <c:pt idx="99500">
                  <c:v>49750</c:v>
                </c:pt>
                <c:pt idx="99501">
                  <c:v>49750.5</c:v>
                </c:pt>
                <c:pt idx="99502">
                  <c:v>49751</c:v>
                </c:pt>
                <c:pt idx="99503">
                  <c:v>49751.5</c:v>
                </c:pt>
                <c:pt idx="99504">
                  <c:v>49752</c:v>
                </c:pt>
                <c:pt idx="99505">
                  <c:v>49752.5</c:v>
                </c:pt>
                <c:pt idx="99506">
                  <c:v>49753</c:v>
                </c:pt>
                <c:pt idx="99507">
                  <c:v>49753.5</c:v>
                </c:pt>
                <c:pt idx="99508">
                  <c:v>49754</c:v>
                </c:pt>
                <c:pt idx="99509">
                  <c:v>49754.5</c:v>
                </c:pt>
                <c:pt idx="99510">
                  <c:v>49755</c:v>
                </c:pt>
                <c:pt idx="99511">
                  <c:v>49755.5</c:v>
                </c:pt>
                <c:pt idx="99512">
                  <c:v>49756</c:v>
                </c:pt>
                <c:pt idx="99513">
                  <c:v>49756.5</c:v>
                </c:pt>
                <c:pt idx="99514">
                  <c:v>49757</c:v>
                </c:pt>
                <c:pt idx="99515">
                  <c:v>49757.5</c:v>
                </c:pt>
                <c:pt idx="99516">
                  <c:v>49758</c:v>
                </c:pt>
                <c:pt idx="99517">
                  <c:v>49758.5</c:v>
                </c:pt>
                <c:pt idx="99518">
                  <c:v>49759</c:v>
                </c:pt>
                <c:pt idx="99519">
                  <c:v>49759.5</c:v>
                </c:pt>
                <c:pt idx="99520">
                  <c:v>49760</c:v>
                </c:pt>
                <c:pt idx="99521">
                  <c:v>49760.5</c:v>
                </c:pt>
                <c:pt idx="99522">
                  <c:v>49761</c:v>
                </c:pt>
                <c:pt idx="99523">
                  <c:v>49761.5</c:v>
                </c:pt>
                <c:pt idx="99524">
                  <c:v>49762</c:v>
                </c:pt>
                <c:pt idx="99525">
                  <c:v>49762.5</c:v>
                </c:pt>
                <c:pt idx="99526">
                  <c:v>49763</c:v>
                </c:pt>
                <c:pt idx="99527">
                  <c:v>49763.5</c:v>
                </c:pt>
                <c:pt idx="99528">
                  <c:v>49764</c:v>
                </c:pt>
                <c:pt idx="99529">
                  <c:v>49764.5</c:v>
                </c:pt>
                <c:pt idx="99530">
                  <c:v>49765</c:v>
                </c:pt>
                <c:pt idx="99531">
                  <c:v>49765.5</c:v>
                </c:pt>
                <c:pt idx="99532">
                  <c:v>49766</c:v>
                </c:pt>
                <c:pt idx="99533">
                  <c:v>49766.5</c:v>
                </c:pt>
                <c:pt idx="99534">
                  <c:v>49767</c:v>
                </c:pt>
                <c:pt idx="99535">
                  <c:v>49767.5</c:v>
                </c:pt>
                <c:pt idx="99536">
                  <c:v>49768</c:v>
                </c:pt>
                <c:pt idx="99537">
                  <c:v>49768.5</c:v>
                </c:pt>
                <c:pt idx="99538">
                  <c:v>49769</c:v>
                </c:pt>
                <c:pt idx="99539">
                  <c:v>49769.5</c:v>
                </c:pt>
                <c:pt idx="99540">
                  <c:v>49770</c:v>
                </c:pt>
                <c:pt idx="99541">
                  <c:v>49770.5</c:v>
                </c:pt>
                <c:pt idx="99542">
                  <c:v>49771</c:v>
                </c:pt>
                <c:pt idx="99543">
                  <c:v>49771.5</c:v>
                </c:pt>
                <c:pt idx="99544">
                  <c:v>49772</c:v>
                </c:pt>
                <c:pt idx="99545">
                  <c:v>49772.5</c:v>
                </c:pt>
                <c:pt idx="99546">
                  <c:v>49773</c:v>
                </c:pt>
                <c:pt idx="99547">
                  <c:v>49773.5</c:v>
                </c:pt>
                <c:pt idx="99548">
                  <c:v>49774</c:v>
                </c:pt>
                <c:pt idx="99549">
                  <c:v>49774.5</c:v>
                </c:pt>
                <c:pt idx="99550">
                  <c:v>49775</c:v>
                </c:pt>
                <c:pt idx="99551">
                  <c:v>49775.5</c:v>
                </c:pt>
                <c:pt idx="99552">
                  <c:v>49776</c:v>
                </c:pt>
                <c:pt idx="99553">
                  <c:v>49776.5</c:v>
                </c:pt>
                <c:pt idx="99554">
                  <c:v>49777</c:v>
                </c:pt>
                <c:pt idx="99555">
                  <c:v>49777.5</c:v>
                </c:pt>
                <c:pt idx="99556">
                  <c:v>49778</c:v>
                </c:pt>
                <c:pt idx="99557">
                  <c:v>49778.5</c:v>
                </c:pt>
                <c:pt idx="99558">
                  <c:v>49779</c:v>
                </c:pt>
                <c:pt idx="99559">
                  <c:v>49779.5</c:v>
                </c:pt>
                <c:pt idx="99560">
                  <c:v>49780</c:v>
                </c:pt>
                <c:pt idx="99561">
                  <c:v>49780.5</c:v>
                </c:pt>
                <c:pt idx="99562">
                  <c:v>49781</c:v>
                </c:pt>
                <c:pt idx="99563">
                  <c:v>49781.5</c:v>
                </c:pt>
                <c:pt idx="99564">
                  <c:v>49782</c:v>
                </c:pt>
                <c:pt idx="99565">
                  <c:v>49782.5</c:v>
                </c:pt>
                <c:pt idx="99566">
                  <c:v>49783</c:v>
                </c:pt>
                <c:pt idx="99567">
                  <c:v>49783.5</c:v>
                </c:pt>
                <c:pt idx="99568">
                  <c:v>49784</c:v>
                </c:pt>
                <c:pt idx="99569">
                  <c:v>49784.5</c:v>
                </c:pt>
                <c:pt idx="99570">
                  <c:v>49785</c:v>
                </c:pt>
                <c:pt idx="99571">
                  <c:v>49785.5</c:v>
                </c:pt>
                <c:pt idx="99572">
                  <c:v>49786</c:v>
                </c:pt>
                <c:pt idx="99573">
                  <c:v>49786.5</c:v>
                </c:pt>
                <c:pt idx="99574">
                  <c:v>49787</c:v>
                </c:pt>
                <c:pt idx="99575">
                  <c:v>49787.5</c:v>
                </c:pt>
                <c:pt idx="99576">
                  <c:v>49788</c:v>
                </c:pt>
                <c:pt idx="99577">
                  <c:v>49788.5</c:v>
                </c:pt>
                <c:pt idx="99578">
                  <c:v>49789</c:v>
                </c:pt>
                <c:pt idx="99579">
                  <c:v>49789.5</c:v>
                </c:pt>
                <c:pt idx="99580">
                  <c:v>49790</c:v>
                </c:pt>
                <c:pt idx="99581">
                  <c:v>49790.5</c:v>
                </c:pt>
                <c:pt idx="99582">
                  <c:v>49791</c:v>
                </c:pt>
                <c:pt idx="99583">
                  <c:v>49791.5</c:v>
                </c:pt>
                <c:pt idx="99584">
                  <c:v>49792</c:v>
                </c:pt>
                <c:pt idx="99585">
                  <c:v>49792.5</c:v>
                </c:pt>
                <c:pt idx="99586">
                  <c:v>49793</c:v>
                </c:pt>
                <c:pt idx="99587">
                  <c:v>49793.5</c:v>
                </c:pt>
                <c:pt idx="99588">
                  <c:v>49794</c:v>
                </c:pt>
                <c:pt idx="99589">
                  <c:v>49794.5</c:v>
                </c:pt>
                <c:pt idx="99590">
                  <c:v>49795</c:v>
                </c:pt>
                <c:pt idx="99591">
                  <c:v>49795.5</c:v>
                </c:pt>
                <c:pt idx="99592">
                  <c:v>49796</c:v>
                </c:pt>
                <c:pt idx="99593">
                  <c:v>49796.5</c:v>
                </c:pt>
                <c:pt idx="99594">
                  <c:v>49797</c:v>
                </c:pt>
                <c:pt idx="99595">
                  <c:v>49797.5</c:v>
                </c:pt>
                <c:pt idx="99596">
                  <c:v>49798</c:v>
                </c:pt>
                <c:pt idx="99597">
                  <c:v>49798.5</c:v>
                </c:pt>
                <c:pt idx="99598">
                  <c:v>49799</c:v>
                </c:pt>
                <c:pt idx="99599">
                  <c:v>49799.5</c:v>
                </c:pt>
                <c:pt idx="99600">
                  <c:v>49800</c:v>
                </c:pt>
                <c:pt idx="99601">
                  <c:v>49800.5</c:v>
                </c:pt>
                <c:pt idx="99602">
                  <c:v>49801</c:v>
                </c:pt>
                <c:pt idx="99603">
                  <c:v>49801.5</c:v>
                </c:pt>
                <c:pt idx="99604">
                  <c:v>49802</c:v>
                </c:pt>
                <c:pt idx="99605">
                  <c:v>49802.5</c:v>
                </c:pt>
                <c:pt idx="99606">
                  <c:v>49803</c:v>
                </c:pt>
                <c:pt idx="99607">
                  <c:v>49803.5</c:v>
                </c:pt>
                <c:pt idx="99608">
                  <c:v>49804</c:v>
                </c:pt>
                <c:pt idx="99609">
                  <c:v>49804.5</c:v>
                </c:pt>
                <c:pt idx="99610">
                  <c:v>49805</c:v>
                </c:pt>
                <c:pt idx="99611">
                  <c:v>49805.5</c:v>
                </c:pt>
                <c:pt idx="99612">
                  <c:v>49806</c:v>
                </c:pt>
                <c:pt idx="99613">
                  <c:v>49806.5</c:v>
                </c:pt>
                <c:pt idx="99614">
                  <c:v>49807</c:v>
                </c:pt>
                <c:pt idx="99615">
                  <c:v>49807.5</c:v>
                </c:pt>
                <c:pt idx="99616">
                  <c:v>49808</c:v>
                </c:pt>
                <c:pt idx="99617">
                  <c:v>49808.5</c:v>
                </c:pt>
                <c:pt idx="99618">
                  <c:v>49809</c:v>
                </c:pt>
                <c:pt idx="99619">
                  <c:v>49809.5</c:v>
                </c:pt>
                <c:pt idx="99620">
                  <c:v>49810</c:v>
                </c:pt>
                <c:pt idx="99621">
                  <c:v>49810.5</c:v>
                </c:pt>
                <c:pt idx="99622">
                  <c:v>49811</c:v>
                </c:pt>
                <c:pt idx="99623">
                  <c:v>49811.5</c:v>
                </c:pt>
                <c:pt idx="99624">
                  <c:v>49812</c:v>
                </c:pt>
                <c:pt idx="99625">
                  <c:v>49812.5</c:v>
                </c:pt>
                <c:pt idx="99626">
                  <c:v>49813</c:v>
                </c:pt>
                <c:pt idx="99627">
                  <c:v>49813.5</c:v>
                </c:pt>
                <c:pt idx="99628">
                  <c:v>49814</c:v>
                </c:pt>
                <c:pt idx="99629">
                  <c:v>49814.5</c:v>
                </c:pt>
                <c:pt idx="99630">
                  <c:v>49815</c:v>
                </c:pt>
                <c:pt idx="99631">
                  <c:v>49815.5</c:v>
                </c:pt>
                <c:pt idx="99632">
                  <c:v>49816</c:v>
                </c:pt>
                <c:pt idx="99633">
                  <c:v>49816.5</c:v>
                </c:pt>
                <c:pt idx="99634">
                  <c:v>49817</c:v>
                </c:pt>
                <c:pt idx="99635">
                  <c:v>49817.5</c:v>
                </c:pt>
                <c:pt idx="99636">
                  <c:v>49818</c:v>
                </c:pt>
                <c:pt idx="99637">
                  <c:v>49818.5</c:v>
                </c:pt>
                <c:pt idx="99638">
                  <c:v>49819</c:v>
                </c:pt>
                <c:pt idx="99639">
                  <c:v>49819.5</c:v>
                </c:pt>
                <c:pt idx="99640">
                  <c:v>49820</c:v>
                </c:pt>
                <c:pt idx="99641">
                  <c:v>49820.5</c:v>
                </c:pt>
                <c:pt idx="99642">
                  <c:v>49821</c:v>
                </c:pt>
                <c:pt idx="99643">
                  <c:v>49821.5</c:v>
                </c:pt>
                <c:pt idx="99644">
                  <c:v>49822</c:v>
                </c:pt>
                <c:pt idx="99645">
                  <c:v>49822.5</c:v>
                </c:pt>
                <c:pt idx="99646">
                  <c:v>49823</c:v>
                </c:pt>
                <c:pt idx="99647">
                  <c:v>49823.5</c:v>
                </c:pt>
                <c:pt idx="99648">
                  <c:v>49824</c:v>
                </c:pt>
                <c:pt idx="99649">
                  <c:v>49824.5</c:v>
                </c:pt>
                <c:pt idx="99650">
                  <c:v>49825</c:v>
                </c:pt>
                <c:pt idx="99651">
                  <c:v>49825.5</c:v>
                </c:pt>
                <c:pt idx="99652">
                  <c:v>49826</c:v>
                </c:pt>
                <c:pt idx="99653">
                  <c:v>49826.5</c:v>
                </c:pt>
                <c:pt idx="99654">
                  <c:v>49827</c:v>
                </c:pt>
                <c:pt idx="99655">
                  <c:v>49827.5</c:v>
                </c:pt>
                <c:pt idx="99656">
                  <c:v>49828</c:v>
                </c:pt>
                <c:pt idx="99657">
                  <c:v>49828.5</c:v>
                </c:pt>
                <c:pt idx="99658">
                  <c:v>49829</c:v>
                </c:pt>
                <c:pt idx="99659">
                  <c:v>49829.5</c:v>
                </c:pt>
                <c:pt idx="99660">
                  <c:v>49830</c:v>
                </c:pt>
                <c:pt idx="99661">
                  <c:v>49830.5</c:v>
                </c:pt>
                <c:pt idx="99662">
                  <c:v>49831</c:v>
                </c:pt>
                <c:pt idx="99663">
                  <c:v>49831.5</c:v>
                </c:pt>
                <c:pt idx="99664">
                  <c:v>49832</c:v>
                </c:pt>
                <c:pt idx="99665">
                  <c:v>49832.5</c:v>
                </c:pt>
                <c:pt idx="99666">
                  <c:v>49833</c:v>
                </c:pt>
                <c:pt idx="99667">
                  <c:v>49833.5</c:v>
                </c:pt>
                <c:pt idx="99668">
                  <c:v>49834</c:v>
                </c:pt>
                <c:pt idx="99669">
                  <c:v>49834.5</c:v>
                </c:pt>
                <c:pt idx="99670">
                  <c:v>49835</c:v>
                </c:pt>
                <c:pt idx="99671">
                  <c:v>49835.5</c:v>
                </c:pt>
                <c:pt idx="99672">
                  <c:v>49836</c:v>
                </c:pt>
                <c:pt idx="99673">
                  <c:v>49836.5</c:v>
                </c:pt>
                <c:pt idx="99674">
                  <c:v>49837</c:v>
                </c:pt>
                <c:pt idx="99675">
                  <c:v>49837.5</c:v>
                </c:pt>
                <c:pt idx="99676">
                  <c:v>49838</c:v>
                </c:pt>
                <c:pt idx="99677">
                  <c:v>49838.5</c:v>
                </c:pt>
                <c:pt idx="99678">
                  <c:v>49839</c:v>
                </c:pt>
                <c:pt idx="99679">
                  <c:v>49839.5</c:v>
                </c:pt>
                <c:pt idx="99680">
                  <c:v>49840</c:v>
                </c:pt>
                <c:pt idx="99681">
                  <c:v>49840.5</c:v>
                </c:pt>
                <c:pt idx="99682">
                  <c:v>49841</c:v>
                </c:pt>
                <c:pt idx="99683">
                  <c:v>49841.5</c:v>
                </c:pt>
                <c:pt idx="99684">
                  <c:v>49842</c:v>
                </c:pt>
                <c:pt idx="99685">
                  <c:v>49842.5</c:v>
                </c:pt>
                <c:pt idx="99686">
                  <c:v>49843</c:v>
                </c:pt>
                <c:pt idx="99687">
                  <c:v>49843.5</c:v>
                </c:pt>
                <c:pt idx="99688">
                  <c:v>49844</c:v>
                </c:pt>
                <c:pt idx="99689">
                  <c:v>49844.5</c:v>
                </c:pt>
                <c:pt idx="99690">
                  <c:v>49845</c:v>
                </c:pt>
                <c:pt idx="99691">
                  <c:v>49845.5</c:v>
                </c:pt>
                <c:pt idx="99692">
                  <c:v>49846</c:v>
                </c:pt>
                <c:pt idx="99693">
                  <c:v>49846.5</c:v>
                </c:pt>
                <c:pt idx="99694">
                  <c:v>49847</c:v>
                </c:pt>
                <c:pt idx="99695">
                  <c:v>49847.5</c:v>
                </c:pt>
                <c:pt idx="99696">
                  <c:v>49848</c:v>
                </c:pt>
                <c:pt idx="99697">
                  <c:v>49848.5</c:v>
                </c:pt>
                <c:pt idx="99698">
                  <c:v>49849</c:v>
                </c:pt>
                <c:pt idx="99699">
                  <c:v>49849.5</c:v>
                </c:pt>
                <c:pt idx="99700">
                  <c:v>49850</c:v>
                </c:pt>
                <c:pt idx="99701">
                  <c:v>49850.5</c:v>
                </c:pt>
                <c:pt idx="99702">
                  <c:v>49851</c:v>
                </c:pt>
                <c:pt idx="99703">
                  <c:v>49851.5</c:v>
                </c:pt>
                <c:pt idx="99704">
                  <c:v>49852</c:v>
                </c:pt>
                <c:pt idx="99705">
                  <c:v>49852.5</c:v>
                </c:pt>
                <c:pt idx="99706">
                  <c:v>49853</c:v>
                </c:pt>
                <c:pt idx="99707">
                  <c:v>49853.5</c:v>
                </c:pt>
                <c:pt idx="99708">
                  <c:v>49854</c:v>
                </c:pt>
                <c:pt idx="99709">
                  <c:v>49854.5</c:v>
                </c:pt>
                <c:pt idx="99710">
                  <c:v>49855</c:v>
                </c:pt>
                <c:pt idx="99711">
                  <c:v>49855.5</c:v>
                </c:pt>
                <c:pt idx="99712">
                  <c:v>49856</c:v>
                </c:pt>
                <c:pt idx="99713">
                  <c:v>49856.5</c:v>
                </c:pt>
                <c:pt idx="99714">
                  <c:v>49857</c:v>
                </c:pt>
                <c:pt idx="99715">
                  <c:v>49857.5</c:v>
                </c:pt>
                <c:pt idx="99716">
                  <c:v>49858</c:v>
                </c:pt>
                <c:pt idx="99717">
                  <c:v>49858.5</c:v>
                </c:pt>
                <c:pt idx="99718">
                  <c:v>49859</c:v>
                </c:pt>
                <c:pt idx="99719">
                  <c:v>49859.5</c:v>
                </c:pt>
                <c:pt idx="99720">
                  <c:v>49860</c:v>
                </c:pt>
                <c:pt idx="99721">
                  <c:v>49860.5</c:v>
                </c:pt>
                <c:pt idx="99722">
                  <c:v>49861</c:v>
                </c:pt>
                <c:pt idx="99723">
                  <c:v>49861.5</c:v>
                </c:pt>
                <c:pt idx="99724">
                  <c:v>49862</c:v>
                </c:pt>
                <c:pt idx="99725">
                  <c:v>49862.5</c:v>
                </c:pt>
                <c:pt idx="99726">
                  <c:v>49863</c:v>
                </c:pt>
                <c:pt idx="99727">
                  <c:v>49863.5</c:v>
                </c:pt>
                <c:pt idx="99728">
                  <c:v>49864</c:v>
                </c:pt>
                <c:pt idx="99729">
                  <c:v>49864.5</c:v>
                </c:pt>
                <c:pt idx="99730">
                  <c:v>49865</c:v>
                </c:pt>
                <c:pt idx="99731">
                  <c:v>49865.5</c:v>
                </c:pt>
                <c:pt idx="99732">
                  <c:v>49866</c:v>
                </c:pt>
                <c:pt idx="99733">
                  <c:v>49866.5</c:v>
                </c:pt>
                <c:pt idx="99734">
                  <c:v>49867</c:v>
                </c:pt>
                <c:pt idx="99735">
                  <c:v>49867.5</c:v>
                </c:pt>
                <c:pt idx="99736">
                  <c:v>49868</c:v>
                </c:pt>
                <c:pt idx="99737">
                  <c:v>49868.5</c:v>
                </c:pt>
                <c:pt idx="99738">
                  <c:v>49869</c:v>
                </c:pt>
                <c:pt idx="99739">
                  <c:v>49869.5</c:v>
                </c:pt>
                <c:pt idx="99740">
                  <c:v>49870</c:v>
                </c:pt>
                <c:pt idx="99741">
                  <c:v>49870.5</c:v>
                </c:pt>
                <c:pt idx="99742">
                  <c:v>49871</c:v>
                </c:pt>
                <c:pt idx="99743">
                  <c:v>49871.5</c:v>
                </c:pt>
                <c:pt idx="99744">
                  <c:v>49872</c:v>
                </c:pt>
                <c:pt idx="99745">
                  <c:v>49872.5</c:v>
                </c:pt>
                <c:pt idx="99746">
                  <c:v>49873</c:v>
                </c:pt>
                <c:pt idx="99747">
                  <c:v>49873.5</c:v>
                </c:pt>
                <c:pt idx="99748">
                  <c:v>49874</c:v>
                </c:pt>
                <c:pt idx="99749">
                  <c:v>49874.5</c:v>
                </c:pt>
                <c:pt idx="99750">
                  <c:v>49875</c:v>
                </c:pt>
                <c:pt idx="99751">
                  <c:v>49875.5</c:v>
                </c:pt>
                <c:pt idx="99752">
                  <c:v>49876</c:v>
                </c:pt>
                <c:pt idx="99753">
                  <c:v>49876.5</c:v>
                </c:pt>
                <c:pt idx="99754">
                  <c:v>49877</c:v>
                </c:pt>
                <c:pt idx="99755">
                  <c:v>49877.5</c:v>
                </c:pt>
                <c:pt idx="99756">
                  <c:v>49878</c:v>
                </c:pt>
                <c:pt idx="99757">
                  <c:v>49878.5</c:v>
                </c:pt>
                <c:pt idx="99758">
                  <c:v>49879</c:v>
                </c:pt>
                <c:pt idx="99759">
                  <c:v>49879.5</c:v>
                </c:pt>
                <c:pt idx="99760">
                  <c:v>49880</c:v>
                </c:pt>
                <c:pt idx="99761">
                  <c:v>49880.5</c:v>
                </c:pt>
                <c:pt idx="99762">
                  <c:v>49881</c:v>
                </c:pt>
                <c:pt idx="99763">
                  <c:v>49881.5</c:v>
                </c:pt>
                <c:pt idx="99764">
                  <c:v>49882</c:v>
                </c:pt>
                <c:pt idx="99765">
                  <c:v>49882.5</c:v>
                </c:pt>
                <c:pt idx="99766">
                  <c:v>49883</c:v>
                </c:pt>
                <c:pt idx="99767">
                  <c:v>49883.5</c:v>
                </c:pt>
                <c:pt idx="99768">
                  <c:v>49884</c:v>
                </c:pt>
                <c:pt idx="99769">
                  <c:v>49884.5</c:v>
                </c:pt>
                <c:pt idx="99770">
                  <c:v>49885</c:v>
                </c:pt>
                <c:pt idx="99771">
                  <c:v>49885.5</c:v>
                </c:pt>
                <c:pt idx="99772">
                  <c:v>49886</c:v>
                </c:pt>
                <c:pt idx="99773">
                  <c:v>49886.5</c:v>
                </c:pt>
                <c:pt idx="99774">
                  <c:v>49887</c:v>
                </c:pt>
                <c:pt idx="99775">
                  <c:v>49887.5</c:v>
                </c:pt>
                <c:pt idx="99776">
                  <c:v>49888</c:v>
                </c:pt>
                <c:pt idx="99777">
                  <c:v>49888.5</c:v>
                </c:pt>
                <c:pt idx="99778">
                  <c:v>49889</c:v>
                </c:pt>
                <c:pt idx="99779">
                  <c:v>49889.5</c:v>
                </c:pt>
                <c:pt idx="99780">
                  <c:v>49890</c:v>
                </c:pt>
                <c:pt idx="99781">
                  <c:v>49890.5</c:v>
                </c:pt>
                <c:pt idx="99782">
                  <c:v>49891</c:v>
                </c:pt>
                <c:pt idx="99783">
                  <c:v>49891.5</c:v>
                </c:pt>
                <c:pt idx="99784">
                  <c:v>49892</c:v>
                </c:pt>
                <c:pt idx="99785">
                  <c:v>49892.5</c:v>
                </c:pt>
                <c:pt idx="99786">
                  <c:v>49893</c:v>
                </c:pt>
                <c:pt idx="99787">
                  <c:v>49893.5</c:v>
                </c:pt>
                <c:pt idx="99788">
                  <c:v>49894</c:v>
                </c:pt>
                <c:pt idx="99789">
                  <c:v>49894.5</c:v>
                </c:pt>
                <c:pt idx="99790">
                  <c:v>49895</c:v>
                </c:pt>
                <c:pt idx="99791">
                  <c:v>49895.5</c:v>
                </c:pt>
                <c:pt idx="99792">
                  <c:v>49896</c:v>
                </c:pt>
                <c:pt idx="99793">
                  <c:v>49896.5</c:v>
                </c:pt>
                <c:pt idx="99794">
                  <c:v>49897</c:v>
                </c:pt>
                <c:pt idx="99795">
                  <c:v>49897.5</c:v>
                </c:pt>
                <c:pt idx="99796">
                  <c:v>49898</c:v>
                </c:pt>
                <c:pt idx="99797">
                  <c:v>49898.5</c:v>
                </c:pt>
                <c:pt idx="99798">
                  <c:v>49899</c:v>
                </c:pt>
                <c:pt idx="99799">
                  <c:v>49899.5</c:v>
                </c:pt>
                <c:pt idx="99800">
                  <c:v>49900</c:v>
                </c:pt>
                <c:pt idx="99801">
                  <c:v>49900.5</c:v>
                </c:pt>
                <c:pt idx="99802">
                  <c:v>49901</c:v>
                </c:pt>
                <c:pt idx="99803">
                  <c:v>49901.5</c:v>
                </c:pt>
                <c:pt idx="99804">
                  <c:v>49902</c:v>
                </c:pt>
                <c:pt idx="99805">
                  <c:v>49902.5</c:v>
                </c:pt>
                <c:pt idx="99806">
                  <c:v>49903</c:v>
                </c:pt>
                <c:pt idx="99807">
                  <c:v>49903.5</c:v>
                </c:pt>
                <c:pt idx="99808">
                  <c:v>49904</c:v>
                </c:pt>
                <c:pt idx="99809">
                  <c:v>49904.5</c:v>
                </c:pt>
                <c:pt idx="99810">
                  <c:v>49905</c:v>
                </c:pt>
                <c:pt idx="99811">
                  <c:v>49905.5</c:v>
                </c:pt>
                <c:pt idx="99812">
                  <c:v>49906</c:v>
                </c:pt>
                <c:pt idx="99813">
                  <c:v>49906.5</c:v>
                </c:pt>
                <c:pt idx="99814">
                  <c:v>49907</c:v>
                </c:pt>
                <c:pt idx="99815">
                  <c:v>49907.5</c:v>
                </c:pt>
                <c:pt idx="99816">
                  <c:v>49908</c:v>
                </c:pt>
                <c:pt idx="99817">
                  <c:v>49908.5</c:v>
                </c:pt>
                <c:pt idx="99818">
                  <c:v>49909</c:v>
                </c:pt>
                <c:pt idx="99819">
                  <c:v>49909.5</c:v>
                </c:pt>
                <c:pt idx="99820">
                  <c:v>49910</c:v>
                </c:pt>
                <c:pt idx="99821">
                  <c:v>49910.5</c:v>
                </c:pt>
                <c:pt idx="99822">
                  <c:v>49911</c:v>
                </c:pt>
                <c:pt idx="99823">
                  <c:v>49911.5</c:v>
                </c:pt>
                <c:pt idx="99824">
                  <c:v>49912</c:v>
                </c:pt>
                <c:pt idx="99825">
                  <c:v>49912.5</c:v>
                </c:pt>
                <c:pt idx="99826">
                  <c:v>49913</c:v>
                </c:pt>
                <c:pt idx="99827">
                  <c:v>49913.5</c:v>
                </c:pt>
                <c:pt idx="99828">
                  <c:v>49914</c:v>
                </c:pt>
                <c:pt idx="99829">
                  <c:v>49914.5</c:v>
                </c:pt>
                <c:pt idx="99830">
                  <c:v>49915</c:v>
                </c:pt>
                <c:pt idx="99831">
                  <c:v>49915.5</c:v>
                </c:pt>
                <c:pt idx="99832">
                  <c:v>49916</c:v>
                </c:pt>
                <c:pt idx="99833">
                  <c:v>49916.5</c:v>
                </c:pt>
                <c:pt idx="99834">
                  <c:v>49917</c:v>
                </c:pt>
                <c:pt idx="99835">
                  <c:v>49917.5</c:v>
                </c:pt>
                <c:pt idx="99836">
                  <c:v>49918</c:v>
                </c:pt>
                <c:pt idx="99837">
                  <c:v>49918.5</c:v>
                </c:pt>
                <c:pt idx="99838">
                  <c:v>49919</c:v>
                </c:pt>
                <c:pt idx="99839">
                  <c:v>49919.5</c:v>
                </c:pt>
                <c:pt idx="99840">
                  <c:v>49920</c:v>
                </c:pt>
                <c:pt idx="99841">
                  <c:v>49920.5</c:v>
                </c:pt>
                <c:pt idx="99842">
                  <c:v>49921</c:v>
                </c:pt>
                <c:pt idx="99843">
                  <c:v>49921.5</c:v>
                </c:pt>
                <c:pt idx="99844">
                  <c:v>49922</c:v>
                </c:pt>
                <c:pt idx="99845">
                  <c:v>49922.5</c:v>
                </c:pt>
                <c:pt idx="99846">
                  <c:v>49923</c:v>
                </c:pt>
                <c:pt idx="99847">
                  <c:v>49923.5</c:v>
                </c:pt>
                <c:pt idx="99848">
                  <c:v>49924</c:v>
                </c:pt>
                <c:pt idx="99849">
                  <c:v>49924.5</c:v>
                </c:pt>
                <c:pt idx="99850">
                  <c:v>49925</c:v>
                </c:pt>
                <c:pt idx="99851">
                  <c:v>49925.5</c:v>
                </c:pt>
                <c:pt idx="99852">
                  <c:v>49926</c:v>
                </c:pt>
                <c:pt idx="99853">
                  <c:v>49926.5</c:v>
                </c:pt>
                <c:pt idx="99854">
                  <c:v>49927</c:v>
                </c:pt>
                <c:pt idx="99855">
                  <c:v>49927.5</c:v>
                </c:pt>
                <c:pt idx="99856">
                  <c:v>49928</c:v>
                </c:pt>
                <c:pt idx="99857">
                  <c:v>49928.5</c:v>
                </c:pt>
                <c:pt idx="99858">
                  <c:v>49929</c:v>
                </c:pt>
                <c:pt idx="99859">
                  <c:v>49929.5</c:v>
                </c:pt>
                <c:pt idx="99860">
                  <c:v>49930</c:v>
                </c:pt>
                <c:pt idx="99861">
                  <c:v>49930.5</c:v>
                </c:pt>
                <c:pt idx="99862">
                  <c:v>49931</c:v>
                </c:pt>
                <c:pt idx="99863">
                  <c:v>49931.5</c:v>
                </c:pt>
                <c:pt idx="99864">
                  <c:v>49932</c:v>
                </c:pt>
                <c:pt idx="99865">
                  <c:v>49932.5</c:v>
                </c:pt>
                <c:pt idx="99866">
                  <c:v>49933</c:v>
                </c:pt>
                <c:pt idx="99867">
                  <c:v>49933.5</c:v>
                </c:pt>
                <c:pt idx="99868">
                  <c:v>49934</c:v>
                </c:pt>
                <c:pt idx="99869">
                  <c:v>49934.5</c:v>
                </c:pt>
                <c:pt idx="99870">
                  <c:v>49935</c:v>
                </c:pt>
                <c:pt idx="99871">
                  <c:v>49935.5</c:v>
                </c:pt>
                <c:pt idx="99872">
                  <c:v>49936</c:v>
                </c:pt>
                <c:pt idx="99873">
                  <c:v>49936.5</c:v>
                </c:pt>
                <c:pt idx="99874">
                  <c:v>49937</c:v>
                </c:pt>
                <c:pt idx="99875">
                  <c:v>49937.5</c:v>
                </c:pt>
                <c:pt idx="99876">
                  <c:v>49938</c:v>
                </c:pt>
                <c:pt idx="99877">
                  <c:v>49938.5</c:v>
                </c:pt>
                <c:pt idx="99878">
                  <c:v>49939</c:v>
                </c:pt>
                <c:pt idx="99879">
                  <c:v>49939.5</c:v>
                </c:pt>
                <c:pt idx="99880">
                  <c:v>49940</c:v>
                </c:pt>
                <c:pt idx="99881">
                  <c:v>49940.5</c:v>
                </c:pt>
                <c:pt idx="99882">
                  <c:v>49941</c:v>
                </c:pt>
                <c:pt idx="99883">
                  <c:v>49941.5</c:v>
                </c:pt>
                <c:pt idx="99884">
                  <c:v>49942</c:v>
                </c:pt>
                <c:pt idx="99885">
                  <c:v>49942.5</c:v>
                </c:pt>
                <c:pt idx="99886">
                  <c:v>49943</c:v>
                </c:pt>
                <c:pt idx="99887">
                  <c:v>49943.5</c:v>
                </c:pt>
                <c:pt idx="99888">
                  <c:v>49944</c:v>
                </c:pt>
                <c:pt idx="99889">
                  <c:v>49944.5</c:v>
                </c:pt>
                <c:pt idx="99890">
                  <c:v>49945</c:v>
                </c:pt>
                <c:pt idx="99891">
                  <c:v>49945.5</c:v>
                </c:pt>
                <c:pt idx="99892">
                  <c:v>49946</c:v>
                </c:pt>
                <c:pt idx="99893">
                  <c:v>49946.5</c:v>
                </c:pt>
                <c:pt idx="99894">
                  <c:v>49947</c:v>
                </c:pt>
                <c:pt idx="99895">
                  <c:v>49947.5</c:v>
                </c:pt>
                <c:pt idx="99896">
                  <c:v>49948</c:v>
                </c:pt>
                <c:pt idx="99897">
                  <c:v>49948.5</c:v>
                </c:pt>
                <c:pt idx="99898">
                  <c:v>49949</c:v>
                </c:pt>
                <c:pt idx="99899">
                  <c:v>49949.5</c:v>
                </c:pt>
                <c:pt idx="99900">
                  <c:v>49950</c:v>
                </c:pt>
                <c:pt idx="99901">
                  <c:v>49950.5</c:v>
                </c:pt>
                <c:pt idx="99902">
                  <c:v>49951</c:v>
                </c:pt>
                <c:pt idx="99903">
                  <c:v>49951.5</c:v>
                </c:pt>
                <c:pt idx="99904">
                  <c:v>49952</c:v>
                </c:pt>
                <c:pt idx="99905">
                  <c:v>49952.5</c:v>
                </c:pt>
                <c:pt idx="99906">
                  <c:v>49953</c:v>
                </c:pt>
                <c:pt idx="99907">
                  <c:v>49953.5</c:v>
                </c:pt>
                <c:pt idx="99908">
                  <c:v>49954</c:v>
                </c:pt>
                <c:pt idx="99909">
                  <c:v>49954.5</c:v>
                </c:pt>
                <c:pt idx="99910">
                  <c:v>49955</c:v>
                </c:pt>
                <c:pt idx="99911">
                  <c:v>49955.5</c:v>
                </c:pt>
                <c:pt idx="99912">
                  <c:v>49956</c:v>
                </c:pt>
                <c:pt idx="99913">
                  <c:v>49956.5</c:v>
                </c:pt>
                <c:pt idx="99914">
                  <c:v>49957</c:v>
                </c:pt>
                <c:pt idx="99915">
                  <c:v>49957.5</c:v>
                </c:pt>
                <c:pt idx="99916">
                  <c:v>49958</c:v>
                </c:pt>
                <c:pt idx="99917">
                  <c:v>49958.5</c:v>
                </c:pt>
                <c:pt idx="99918">
                  <c:v>49959</c:v>
                </c:pt>
                <c:pt idx="99919">
                  <c:v>49959.5</c:v>
                </c:pt>
                <c:pt idx="99920">
                  <c:v>49960</c:v>
                </c:pt>
                <c:pt idx="99921">
                  <c:v>49960.5</c:v>
                </c:pt>
                <c:pt idx="99922">
                  <c:v>49961</c:v>
                </c:pt>
                <c:pt idx="99923">
                  <c:v>49961.5</c:v>
                </c:pt>
                <c:pt idx="99924">
                  <c:v>49962</c:v>
                </c:pt>
                <c:pt idx="99925">
                  <c:v>49962.5</c:v>
                </c:pt>
                <c:pt idx="99926">
                  <c:v>49963</c:v>
                </c:pt>
                <c:pt idx="99927">
                  <c:v>49963.5</c:v>
                </c:pt>
                <c:pt idx="99928">
                  <c:v>49964</c:v>
                </c:pt>
                <c:pt idx="99929">
                  <c:v>49964.5</c:v>
                </c:pt>
                <c:pt idx="99930">
                  <c:v>49965</c:v>
                </c:pt>
                <c:pt idx="99931">
                  <c:v>49965.5</c:v>
                </c:pt>
                <c:pt idx="99932">
                  <c:v>49966</c:v>
                </c:pt>
                <c:pt idx="99933">
                  <c:v>49966.5</c:v>
                </c:pt>
                <c:pt idx="99934">
                  <c:v>49967</c:v>
                </c:pt>
                <c:pt idx="99935">
                  <c:v>49967.5</c:v>
                </c:pt>
                <c:pt idx="99936">
                  <c:v>49968</c:v>
                </c:pt>
                <c:pt idx="99937">
                  <c:v>49968.5</c:v>
                </c:pt>
                <c:pt idx="99938">
                  <c:v>49969</c:v>
                </c:pt>
                <c:pt idx="99939">
                  <c:v>49969.5</c:v>
                </c:pt>
                <c:pt idx="99940">
                  <c:v>49970</c:v>
                </c:pt>
                <c:pt idx="99941">
                  <c:v>49970.5</c:v>
                </c:pt>
                <c:pt idx="99942">
                  <c:v>49971</c:v>
                </c:pt>
                <c:pt idx="99943">
                  <c:v>49971.5</c:v>
                </c:pt>
                <c:pt idx="99944">
                  <c:v>49972</c:v>
                </c:pt>
                <c:pt idx="99945">
                  <c:v>49972.5</c:v>
                </c:pt>
                <c:pt idx="99946">
                  <c:v>49973</c:v>
                </c:pt>
                <c:pt idx="99947">
                  <c:v>49973.5</c:v>
                </c:pt>
                <c:pt idx="99948">
                  <c:v>49974</c:v>
                </c:pt>
                <c:pt idx="99949">
                  <c:v>49974.5</c:v>
                </c:pt>
                <c:pt idx="99950">
                  <c:v>49975</c:v>
                </c:pt>
                <c:pt idx="99951">
                  <c:v>49975.5</c:v>
                </c:pt>
                <c:pt idx="99952">
                  <c:v>49976</c:v>
                </c:pt>
                <c:pt idx="99953">
                  <c:v>49976.5</c:v>
                </c:pt>
                <c:pt idx="99954">
                  <c:v>49977</c:v>
                </c:pt>
                <c:pt idx="99955">
                  <c:v>49977.5</c:v>
                </c:pt>
                <c:pt idx="99956">
                  <c:v>49978</c:v>
                </c:pt>
                <c:pt idx="99957">
                  <c:v>49978.5</c:v>
                </c:pt>
                <c:pt idx="99958">
                  <c:v>49979</c:v>
                </c:pt>
                <c:pt idx="99959">
                  <c:v>49979.5</c:v>
                </c:pt>
                <c:pt idx="99960">
                  <c:v>49980</c:v>
                </c:pt>
                <c:pt idx="99961">
                  <c:v>49980.5</c:v>
                </c:pt>
                <c:pt idx="99962">
                  <c:v>49981</c:v>
                </c:pt>
                <c:pt idx="99963">
                  <c:v>49981.5</c:v>
                </c:pt>
                <c:pt idx="99964">
                  <c:v>49982</c:v>
                </c:pt>
                <c:pt idx="99965">
                  <c:v>49982.5</c:v>
                </c:pt>
                <c:pt idx="99966">
                  <c:v>49983</c:v>
                </c:pt>
                <c:pt idx="99967">
                  <c:v>49983.5</c:v>
                </c:pt>
                <c:pt idx="99968">
                  <c:v>49984</c:v>
                </c:pt>
                <c:pt idx="99969">
                  <c:v>49984.5</c:v>
                </c:pt>
                <c:pt idx="99970">
                  <c:v>49985</c:v>
                </c:pt>
                <c:pt idx="99971">
                  <c:v>49985.5</c:v>
                </c:pt>
                <c:pt idx="99972">
                  <c:v>49986</c:v>
                </c:pt>
                <c:pt idx="99973">
                  <c:v>49986.5</c:v>
                </c:pt>
                <c:pt idx="99974">
                  <c:v>49987</c:v>
                </c:pt>
                <c:pt idx="99975">
                  <c:v>49987.5</c:v>
                </c:pt>
                <c:pt idx="99976">
                  <c:v>49988</c:v>
                </c:pt>
                <c:pt idx="99977">
                  <c:v>49988.5</c:v>
                </c:pt>
                <c:pt idx="99978">
                  <c:v>49989</c:v>
                </c:pt>
                <c:pt idx="99979">
                  <c:v>49989.5</c:v>
                </c:pt>
                <c:pt idx="99980">
                  <c:v>49990</c:v>
                </c:pt>
                <c:pt idx="99981">
                  <c:v>49990.5</c:v>
                </c:pt>
                <c:pt idx="99982">
                  <c:v>49991</c:v>
                </c:pt>
                <c:pt idx="99983">
                  <c:v>49991.5</c:v>
                </c:pt>
                <c:pt idx="99984">
                  <c:v>49992</c:v>
                </c:pt>
                <c:pt idx="99985">
                  <c:v>49992.5</c:v>
                </c:pt>
                <c:pt idx="99986">
                  <c:v>49993</c:v>
                </c:pt>
                <c:pt idx="99987">
                  <c:v>49993.5</c:v>
                </c:pt>
                <c:pt idx="99988">
                  <c:v>49994</c:v>
                </c:pt>
                <c:pt idx="99989">
                  <c:v>49994.5</c:v>
                </c:pt>
                <c:pt idx="99990">
                  <c:v>49995</c:v>
                </c:pt>
                <c:pt idx="99991">
                  <c:v>49995.5</c:v>
                </c:pt>
                <c:pt idx="99992">
                  <c:v>49996</c:v>
                </c:pt>
                <c:pt idx="99993">
                  <c:v>49996.5</c:v>
                </c:pt>
                <c:pt idx="99994">
                  <c:v>49997</c:v>
                </c:pt>
                <c:pt idx="99995">
                  <c:v>49997.5</c:v>
                </c:pt>
                <c:pt idx="99996">
                  <c:v>49998</c:v>
                </c:pt>
                <c:pt idx="99997">
                  <c:v>49998.5</c:v>
                </c:pt>
                <c:pt idx="99998">
                  <c:v>49999</c:v>
                </c:pt>
                <c:pt idx="99999">
                  <c:v>49999.5</c:v>
                </c:pt>
                <c:pt idx="100000">
                  <c:v>50000</c:v>
                </c:pt>
                <c:pt idx="100001">
                  <c:v>50000.5</c:v>
                </c:pt>
                <c:pt idx="100002">
                  <c:v>50001</c:v>
                </c:pt>
                <c:pt idx="100003">
                  <c:v>50001.5</c:v>
                </c:pt>
                <c:pt idx="100004">
                  <c:v>50002</c:v>
                </c:pt>
                <c:pt idx="100005">
                  <c:v>50002.5</c:v>
                </c:pt>
                <c:pt idx="100006">
                  <c:v>50003</c:v>
                </c:pt>
                <c:pt idx="100007">
                  <c:v>50003.5</c:v>
                </c:pt>
                <c:pt idx="100008">
                  <c:v>50004</c:v>
                </c:pt>
                <c:pt idx="100009">
                  <c:v>50004.5</c:v>
                </c:pt>
                <c:pt idx="100010">
                  <c:v>50005</c:v>
                </c:pt>
                <c:pt idx="100011">
                  <c:v>50005.5</c:v>
                </c:pt>
                <c:pt idx="100012">
                  <c:v>50006</c:v>
                </c:pt>
                <c:pt idx="100013">
                  <c:v>50006.5</c:v>
                </c:pt>
                <c:pt idx="100014">
                  <c:v>50007</c:v>
                </c:pt>
                <c:pt idx="100015">
                  <c:v>50007.5</c:v>
                </c:pt>
                <c:pt idx="100016">
                  <c:v>50008</c:v>
                </c:pt>
                <c:pt idx="100017">
                  <c:v>50008.5</c:v>
                </c:pt>
                <c:pt idx="100018">
                  <c:v>50009</c:v>
                </c:pt>
                <c:pt idx="100019">
                  <c:v>50009.5</c:v>
                </c:pt>
                <c:pt idx="100020">
                  <c:v>50010</c:v>
                </c:pt>
                <c:pt idx="100021">
                  <c:v>50010.5</c:v>
                </c:pt>
                <c:pt idx="100022">
                  <c:v>50011</c:v>
                </c:pt>
                <c:pt idx="100023">
                  <c:v>50011.5</c:v>
                </c:pt>
                <c:pt idx="100024">
                  <c:v>50012</c:v>
                </c:pt>
                <c:pt idx="100025">
                  <c:v>50012.5</c:v>
                </c:pt>
                <c:pt idx="100026">
                  <c:v>50013</c:v>
                </c:pt>
                <c:pt idx="100027">
                  <c:v>50013.5</c:v>
                </c:pt>
                <c:pt idx="100028">
                  <c:v>50014</c:v>
                </c:pt>
                <c:pt idx="100029">
                  <c:v>50014.5</c:v>
                </c:pt>
                <c:pt idx="100030">
                  <c:v>50015</c:v>
                </c:pt>
                <c:pt idx="100031">
                  <c:v>50015.5</c:v>
                </c:pt>
                <c:pt idx="100032">
                  <c:v>50016</c:v>
                </c:pt>
                <c:pt idx="100033">
                  <c:v>50016.5</c:v>
                </c:pt>
                <c:pt idx="100034">
                  <c:v>50017</c:v>
                </c:pt>
                <c:pt idx="100035">
                  <c:v>50017.5</c:v>
                </c:pt>
                <c:pt idx="100036">
                  <c:v>50018</c:v>
                </c:pt>
                <c:pt idx="100037">
                  <c:v>50018.5</c:v>
                </c:pt>
                <c:pt idx="100038">
                  <c:v>50019</c:v>
                </c:pt>
                <c:pt idx="100039">
                  <c:v>50019.5</c:v>
                </c:pt>
                <c:pt idx="100040">
                  <c:v>50020</c:v>
                </c:pt>
                <c:pt idx="100041">
                  <c:v>50020.5</c:v>
                </c:pt>
                <c:pt idx="100042">
                  <c:v>50021</c:v>
                </c:pt>
                <c:pt idx="100043">
                  <c:v>50021.5</c:v>
                </c:pt>
                <c:pt idx="100044">
                  <c:v>50022</c:v>
                </c:pt>
                <c:pt idx="100045">
                  <c:v>50022.5</c:v>
                </c:pt>
                <c:pt idx="100046">
                  <c:v>50023</c:v>
                </c:pt>
                <c:pt idx="100047">
                  <c:v>50023.5</c:v>
                </c:pt>
                <c:pt idx="100048">
                  <c:v>50024</c:v>
                </c:pt>
                <c:pt idx="100049">
                  <c:v>50024.5</c:v>
                </c:pt>
                <c:pt idx="100050">
                  <c:v>50025</c:v>
                </c:pt>
                <c:pt idx="100051">
                  <c:v>50025.5</c:v>
                </c:pt>
                <c:pt idx="100052">
                  <c:v>50026</c:v>
                </c:pt>
                <c:pt idx="100053">
                  <c:v>50026.5</c:v>
                </c:pt>
                <c:pt idx="100054">
                  <c:v>50027</c:v>
                </c:pt>
                <c:pt idx="100055">
                  <c:v>50027.5</c:v>
                </c:pt>
                <c:pt idx="100056">
                  <c:v>50028</c:v>
                </c:pt>
                <c:pt idx="100057">
                  <c:v>50028.5</c:v>
                </c:pt>
                <c:pt idx="100058">
                  <c:v>50029</c:v>
                </c:pt>
                <c:pt idx="100059">
                  <c:v>50029.5</c:v>
                </c:pt>
                <c:pt idx="100060">
                  <c:v>50030</c:v>
                </c:pt>
                <c:pt idx="100061">
                  <c:v>50030.5</c:v>
                </c:pt>
                <c:pt idx="100062">
                  <c:v>50031</c:v>
                </c:pt>
                <c:pt idx="100063">
                  <c:v>50031.5</c:v>
                </c:pt>
                <c:pt idx="100064">
                  <c:v>50032</c:v>
                </c:pt>
                <c:pt idx="100065">
                  <c:v>50032.5</c:v>
                </c:pt>
                <c:pt idx="100066">
                  <c:v>50033</c:v>
                </c:pt>
                <c:pt idx="100067">
                  <c:v>50033.5</c:v>
                </c:pt>
                <c:pt idx="100068">
                  <c:v>50034</c:v>
                </c:pt>
                <c:pt idx="100069">
                  <c:v>50034.5</c:v>
                </c:pt>
                <c:pt idx="100070">
                  <c:v>50035</c:v>
                </c:pt>
                <c:pt idx="100071">
                  <c:v>50035.5</c:v>
                </c:pt>
                <c:pt idx="100072">
                  <c:v>50036</c:v>
                </c:pt>
                <c:pt idx="100073">
                  <c:v>50036.5</c:v>
                </c:pt>
                <c:pt idx="100074">
                  <c:v>50037</c:v>
                </c:pt>
                <c:pt idx="100075">
                  <c:v>50037.5</c:v>
                </c:pt>
                <c:pt idx="100076">
                  <c:v>50038</c:v>
                </c:pt>
                <c:pt idx="100077">
                  <c:v>50038.5</c:v>
                </c:pt>
                <c:pt idx="100078">
                  <c:v>50039</c:v>
                </c:pt>
                <c:pt idx="100079">
                  <c:v>50039.5</c:v>
                </c:pt>
                <c:pt idx="100080">
                  <c:v>50040</c:v>
                </c:pt>
                <c:pt idx="100081">
                  <c:v>50040.5</c:v>
                </c:pt>
                <c:pt idx="100082">
                  <c:v>50041</c:v>
                </c:pt>
                <c:pt idx="100083">
                  <c:v>50041.5</c:v>
                </c:pt>
                <c:pt idx="100084">
                  <c:v>50042</c:v>
                </c:pt>
                <c:pt idx="100085">
                  <c:v>50042.5</c:v>
                </c:pt>
                <c:pt idx="100086">
                  <c:v>50043</c:v>
                </c:pt>
                <c:pt idx="100087">
                  <c:v>50043.5</c:v>
                </c:pt>
                <c:pt idx="100088">
                  <c:v>50044</c:v>
                </c:pt>
                <c:pt idx="100089">
                  <c:v>50044.5</c:v>
                </c:pt>
                <c:pt idx="100090">
                  <c:v>50045</c:v>
                </c:pt>
                <c:pt idx="100091">
                  <c:v>50045.5</c:v>
                </c:pt>
                <c:pt idx="100092">
                  <c:v>50046</c:v>
                </c:pt>
                <c:pt idx="100093">
                  <c:v>50046.5</c:v>
                </c:pt>
                <c:pt idx="100094">
                  <c:v>50047</c:v>
                </c:pt>
                <c:pt idx="100095">
                  <c:v>50047.5</c:v>
                </c:pt>
                <c:pt idx="100096">
                  <c:v>50048</c:v>
                </c:pt>
                <c:pt idx="100097">
                  <c:v>50048.5</c:v>
                </c:pt>
                <c:pt idx="100098">
                  <c:v>50049</c:v>
                </c:pt>
                <c:pt idx="100099">
                  <c:v>50049.5</c:v>
                </c:pt>
                <c:pt idx="100100">
                  <c:v>50050</c:v>
                </c:pt>
                <c:pt idx="100101">
                  <c:v>50050.5</c:v>
                </c:pt>
                <c:pt idx="100102">
                  <c:v>50051</c:v>
                </c:pt>
                <c:pt idx="100103">
                  <c:v>50051.5</c:v>
                </c:pt>
                <c:pt idx="100104">
                  <c:v>50052</c:v>
                </c:pt>
                <c:pt idx="100105">
                  <c:v>50052.5</c:v>
                </c:pt>
                <c:pt idx="100106">
                  <c:v>50053</c:v>
                </c:pt>
                <c:pt idx="100107">
                  <c:v>50053.5</c:v>
                </c:pt>
                <c:pt idx="100108">
                  <c:v>50054</c:v>
                </c:pt>
                <c:pt idx="100109">
                  <c:v>50054.5</c:v>
                </c:pt>
                <c:pt idx="100110">
                  <c:v>50055</c:v>
                </c:pt>
                <c:pt idx="100111">
                  <c:v>50055.5</c:v>
                </c:pt>
                <c:pt idx="100112">
                  <c:v>50056</c:v>
                </c:pt>
                <c:pt idx="100113">
                  <c:v>50056.5</c:v>
                </c:pt>
                <c:pt idx="100114">
                  <c:v>50057</c:v>
                </c:pt>
                <c:pt idx="100115">
                  <c:v>50057.5</c:v>
                </c:pt>
                <c:pt idx="100116">
                  <c:v>50058</c:v>
                </c:pt>
                <c:pt idx="100117">
                  <c:v>50058.5</c:v>
                </c:pt>
                <c:pt idx="100118">
                  <c:v>50059</c:v>
                </c:pt>
                <c:pt idx="100119">
                  <c:v>50059.5</c:v>
                </c:pt>
                <c:pt idx="100120">
                  <c:v>50060</c:v>
                </c:pt>
                <c:pt idx="100121">
                  <c:v>50060.5</c:v>
                </c:pt>
                <c:pt idx="100122">
                  <c:v>50061</c:v>
                </c:pt>
                <c:pt idx="100123">
                  <c:v>50061.5</c:v>
                </c:pt>
                <c:pt idx="100124">
                  <c:v>50062</c:v>
                </c:pt>
                <c:pt idx="100125">
                  <c:v>50062.5</c:v>
                </c:pt>
                <c:pt idx="100126">
                  <c:v>50063</c:v>
                </c:pt>
                <c:pt idx="100127">
                  <c:v>50063.5</c:v>
                </c:pt>
                <c:pt idx="100128">
                  <c:v>50064</c:v>
                </c:pt>
                <c:pt idx="100129">
                  <c:v>50064.5</c:v>
                </c:pt>
                <c:pt idx="100130">
                  <c:v>50065</c:v>
                </c:pt>
                <c:pt idx="100131">
                  <c:v>50065.5</c:v>
                </c:pt>
                <c:pt idx="100132">
                  <c:v>50066</c:v>
                </c:pt>
                <c:pt idx="100133">
                  <c:v>50066.5</c:v>
                </c:pt>
                <c:pt idx="100134">
                  <c:v>50067</c:v>
                </c:pt>
                <c:pt idx="100135">
                  <c:v>50067.5</c:v>
                </c:pt>
                <c:pt idx="100136">
                  <c:v>50068</c:v>
                </c:pt>
                <c:pt idx="100137">
                  <c:v>50068.5</c:v>
                </c:pt>
                <c:pt idx="100138">
                  <c:v>50069</c:v>
                </c:pt>
                <c:pt idx="100139">
                  <c:v>50069.5</c:v>
                </c:pt>
                <c:pt idx="100140">
                  <c:v>50070</c:v>
                </c:pt>
                <c:pt idx="100141">
                  <c:v>50070.5</c:v>
                </c:pt>
                <c:pt idx="100142">
                  <c:v>50071</c:v>
                </c:pt>
                <c:pt idx="100143">
                  <c:v>50071.5</c:v>
                </c:pt>
                <c:pt idx="100144">
                  <c:v>50072</c:v>
                </c:pt>
                <c:pt idx="100145">
                  <c:v>50072.5</c:v>
                </c:pt>
                <c:pt idx="100146">
                  <c:v>50073</c:v>
                </c:pt>
                <c:pt idx="100147">
                  <c:v>50073.5</c:v>
                </c:pt>
                <c:pt idx="100148">
                  <c:v>50074</c:v>
                </c:pt>
                <c:pt idx="100149">
                  <c:v>50074.5</c:v>
                </c:pt>
                <c:pt idx="100150">
                  <c:v>50075</c:v>
                </c:pt>
                <c:pt idx="100151">
                  <c:v>50075.5</c:v>
                </c:pt>
                <c:pt idx="100152">
                  <c:v>50076</c:v>
                </c:pt>
                <c:pt idx="100153">
                  <c:v>50076.5</c:v>
                </c:pt>
                <c:pt idx="100154">
                  <c:v>50077</c:v>
                </c:pt>
                <c:pt idx="100155">
                  <c:v>50077.5</c:v>
                </c:pt>
                <c:pt idx="100156">
                  <c:v>50078</c:v>
                </c:pt>
                <c:pt idx="100157">
                  <c:v>50078.5</c:v>
                </c:pt>
                <c:pt idx="100158">
                  <c:v>50079</c:v>
                </c:pt>
                <c:pt idx="100159">
                  <c:v>50079.5</c:v>
                </c:pt>
                <c:pt idx="100160">
                  <c:v>50080</c:v>
                </c:pt>
                <c:pt idx="100161">
                  <c:v>50080.5</c:v>
                </c:pt>
                <c:pt idx="100162">
                  <c:v>50081</c:v>
                </c:pt>
                <c:pt idx="100163">
                  <c:v>50081.5</c:v>
                </c:pt>
                <c:pt idx="100164">
                  <c:v>50082</c:v>
                </c:pt>
                <c:pt idx="100165">
                  <c:v>50082.5</c:v>
                </c:pt>
                <c:pt idx="100166">
                  <c:v>50083</c:v>
                </c:pt>
                <c:pt idx="100167">
                  <c:v>50083.5</c:v>
                </c:pt>
                <c:pt idx="100168">
                  <c:v>50084</c:v>
                </c:pt>
                <c:pt idx="100169">
                  <c:v>50084.5</c:v>
                </c:pt>
                <c:pt idx="100170">
                  <c:v>50085</c:v>
                </c:pt>
                <c:pt idx="100171">
                  <c:v>50085.5</c:v>
                </c:pt>
                <c:pt idx="100172">
                  <c:v>50086</c:v>
                </c:pt>
                <c:pt idx="100173">
                  <c:v>50086.5</c:v>
                </c:pt>
                <c:pt idx="100174">
                  <c:v>50087</c:v>
                </c:pt>
                <c:pt idx="100175">
                  <c:v>50087.5</c:v>
                </c:pt>
                <c:pt idx="100176">
                  <c:v>50088</c:v>
                </c:pt>
                <c:pt idx="100177">
                  <c:v>50088.5</c:v>
                </c:pt>
                <c:pt idx="100178">
                  <c:v>50089</c:v>
                </c:pt>
                <c:pt idx="100179">
                  <c:v>50089.5</c:v>
                </c:pt>
                <c:pt idx="100180">
                  <c:v>50090</c:v>
                </c:pt>
                <c:pt idx="100181">
                  <c:v>50090.5</c:v>
                </c:pt>
                <c:pt idx="100182">
                  <c:v>50091</c:v>
                </c:pt>
                <c:pt idx="100183">
                  <c:v>50091.5</c:v>
                </c:pt>
                <c:pt idx="100184">
                  <c:v>50092</c:v>
                </c:pt>
                <c:pt idx="100185">
                  <c:v>50092.5</c:v>
                </c:pt>
                <c:pt idx="100186">
                  <c:v>50093</c:v>
                </c:pt>
                <c:pt idx="100187">
                  <c:v>50093.5</c:v>
                </c:pt>
                <c:pt idx="100188">
                  <c:v>50094</c:v>
                </c:pt>
                <c:pt idx="100189">
                  <c:v>50094.5</c:v>
                </c:pt>
                <c:pt idx="100190">
                  <c:v>50095</c:v>
                </c:pt>
                <c:pt idx="100191">
                  <c:v>50095.5</c:v>
                </c:pt>
                <c:pt idx="100192">
                  <c:v>50096</c:v>
                </c:pt>
                <c:pt idx="100193">
                  <c:v>50096.5</c:v>
                </c:pt>
                <c:pt idx="100194">
                  <c:v>50097</c:v>
                </c:pt>
                <c:pt idx="100195">
                  <c:v>50097.5</c:v>
                </c:pt>
                <c:pt idx="100196">
                  <c:v>50098</c:v>
                </c:pt>
                <c:pt idx="100197">
                  <c:v>50098.5</c:v>
                </c:pt>
                <c:pt idx="100198">
                  <c:v>50099</c:v>
                </c:pt>
                <c:pt idx="100199">
                  <c:v>50099.5</c:v>
                </c:pt>
                <c:pt idx="100200">
                  <c:v>50100</c:v>
                </c:pt>
                <c:pt idx="100201">
                  <c:v>50100.5</c:v>
                </c:pt>
                <c:pt idx="100202">
                  <c:v>50101</c:v>
                </c:pt>
                <c:pt idx="100203">
                  <c:v>50101.5</c:v>
                </c:pt>
                <c:pt idx="100204">
                  <c:v>50102</c:v>
                </c:pt>
                <c:pt idx="100205">
                  <c:v>50102.5</c:v>
                </c:pt>
                <c:pt idx="100206">
                  <c:v>50103</c:v>
                </c:pt>
                <c:pt idx="100207">
                  <c:v>50103.5</c:v>
                </c:pt>
                <c:pt idx="100208">
                  <c:v>50104</c:v>
                </c:pt>
                <c:pt idx="100209">
                  <c:v>50104.5</c:v>
                </c:pt>
                <c:pt idx="100210">
                  <c:v>50105</c:v>
                </c:pt>
                <c:pt idx="100211">
                  <c:v>50105.5</c:v>
                </c:pt>
                <c:pt idx="100212">
                  <c:v>50106</c:v>
                </c:pt>
                <c:pt idx="100213">
                  <c:v>50106.5</c:v>
                </c:pt>
                <c:pt idx="100214">
                  <c:v>50107</c:v>
                </c:pt>
                <c:pt idx="100215">
                  <c:v>50107.5</c:v>
                </c:pt>
                <c:pt idx="100216">
                  <c:v>50108</c:v>
                </c:pt>
                <c:pt idx="100217">
                  <c:v>50108.5</c:v>
                </c:pt>
                <c:pt idx="100218">
                  <c:v>50109</c:v>
                </c:pt>
                <c:pt idx="100219">
                  <c:v>50109.5</c:v>
                </c:pt>
                <c:pt idx="100220">
                  <c:v>50110</c:v>
                </c:pt>
                <c:pt idx="100221">
                  <c:v>50110.5</c:v>
                </c:pt>
                <c:pt idx="100222">
                  <c:v>50111</c:v>
                </c:pt>
                <c:pt idx="100223">
                  <c:v>50111.5</c:v>
                </c:pt>
                <c:pt idx="100224">
                  <c:v>50112</c:v>
                </c:pt>
                <c:pt idx="100225">
                  <c:v>50112.5</c:v>
                </c:pt>
                <c:pt idx="100226">
                  <c:v>50113</c:v>
                </c:pt>
                <c:pt idx="100227">
                  <c:v>50113.5</c:v>
                </c:pt>
                <c:pt idx="100228">
                  <c:v>50114</c:v>
                </c:pt>
                <c:pt idx="100229">
                  <c:v>50114.5</c:v>
                </c:pt>
                <c:pt idx="100230">
                  <c:v>50115</c:v>
                </c:pt>
                <c:pt idx="100231">
                  <c:v>50115.5</c:v>
                </c:pt>
                <c:pt idx="100232">
                  <c:v>50116</c:v>
                </c:pt>
                <c:pt idx="100233">
                  <c:v>50116.5</c:v>
                </c:pt>
                <c:pt idx="100234">
                  <c:v>50117</c:v>
                </c:pt>
                <c:pt idx="100235">
                  <c:v>50117.5</c:v>
                </c:pt>
                <c:pt idx="100236">
                  <c:v>50118</c:v>
                </c:pt>
                <c:pt idx="100237">
                  <c:v>50118.5</c:v>
                </c:pt>
                <c:pt idx="100238">
                  <c:v>50119</c:v>
                </c:pt>
                <c:pt idx="100239">
                  <c:v>50119.5</c:v>
                </c:pt>
                <c:pt idx="100240">
                  <c:v>50120</c:v>
                </c:pt>
                <c:pt idx="100241">
                  <c:v>50120.5</c:v>
                </c:pt>
                <c:pt idx="100242">
                  <c:v>50121</c:v>
                </c:pt>
                <c:pt idx="100243">
                  <c:v>50121.5</c:v>
                </c:pt>
                <c:pt idx="100244">
                  <c:v>50122</c:v>
                </c:pt>
                <c:pt idx="100245">
                  <c:v>50122.5</c:v>
                </c:pt>
                <c:pt idx="100246">
                  <c:v>50123</c:v>
                </c:pt>
                <c:pt idx="100247">
                  <c:v>50123.5</c:v>
                </c:pt>
                <c:pt idx="100248">
                  <c:v>50124</c:v>
                </c:pt>
                <c:pt idx="100249">
                  <c:v>50124.5</c:v>
                </c:pt>
                <c:pt idx="100250">
                  <c:v>50125</c:v>
                </c:pt>
                <c:pt idx="100251">
                  <c:v>50125.5</c:v>
                </c:pt>
                <c:pt idx="100252">
                  <c:v>50126</c:v>
                </c:pt>
                <c:pt idx="100253">
                  <c:v>50126.5</c:v>
                </c:pt>
                <c:pt idx="100254">
                  <c:v>50127</c:v>
                </c:pt>
                <c:pt idx="100255">
                  <c:v>50127.5</c:v>
                </c:pt>
                <c:pt idx="100256">
                  <c:v>50128</c:v>
                </c:pt>
                <c:pt idx="100257">
                  <c:v>50128.5</c:v>
                </c:pt>
                <c:pt idx="100258">
                  <c:v>50129</c:v>
                </c:pt>
                <c:pt idx="100259">
                  <c:v>50129.5</c:v>
                </c:pt>
                <c:pt idx="100260">
                  <c:v>50130</c:v>
                </c:pt>
                <c:pt idx="100261">
                  <c:v>50130.5</c:v>
                </c:pt>
                <c:pt idx="100262">
                  <c:v>50131</c:v>
                </c:pt>
                <c:pt idx="100263">
                  <c:v>50131.5</c:v>
                </c:pt>
                <c:pt idx="100264">
                  <c:v>50132</c:v>
                </c:pt>
                <c:pt idx="100265">
                  <c:v>50132.5</c:v>
                </c:pt>
                <c:pt idx="100266">
                  <c:v>50133</c:v>
                </c:pt>
                <c:pt idx="100267">
                  <c:v>50133.5</c:v>
                </c:pt>
                <c:pt idx="100268">
                  <c:v>50134</c:v>
                </c:pt>
                <c:pt idx="100269">
                  <c:v>50134.5</c:v>
                </c:pt>
                <c:pt idx="100270">
                  <c:v>50135</c:v>
                </c:pt>
                <c:pt idx="100271">
                  <c:v>50135.5</c:v>
                </c:pt>
                <c:pt idx="100272">
                  <c:v>50136</c:v>
                </c:pt>
                <c:pt idx="100273">
                  <c:v>50136.5</c:v>
                </c:pt>
                <c:pt idx="100274">
                  <c:v>50137</c:v>
                </c:pt>
                <c:pt idx="100275">
                  <c:v>50137.5</c:v>
                </c:pt>
                <c:pt idx="100276">
                  <c:v>50138</c:v>
                </c:pt>
                <c:pt idx="100277">
                  <c:v>50138.5</c:v>
                </c:pt>
                <c:pt idx="100278">
                  <c:v>50139</c:v>
                </c:pt>
                <c:pt idx="100279">
                  <c:v>50139.5</c:v>
                </c:pt>
                <c:pt idx="100280">
                  <c:v>50140</c:v>
                </c:pt>
                <c:pt idx="100281">
                  <c:v>50140.5</c:v>
                </c:pt>
                <c:pt idx="100282">
                  <c:v>50141</c:v>
                </c:pt>
                <c:pt idx="100283">
                  <c:v>50141.5</c:v>
                </c:pt>
                <c:pt idx="100284">
                  <c:v>50142</c:v>
                </c:pt>
                <c:pt idx="100285">
                  <c:v>50142.5</c:v>
                </c:pt>
                <c:pt idx="100286">
                  <c:v>50143</c:v>
                </c:pt>
                <c:pt idx="100287">
                  <c:v>50143.5</c:v>
                </c:pt>
                <c:pt idx="100288">
                  <c:v>50144</c:v>
                </c:pt>
                <c:pt idx="100289">
                  <c:v>50144.5</c:v>
                </c:pt>
                <c:pt idx="100290">
                  <c:v>50145</c:v>
                </c:pt>
                <c:pt idx="100291">
                  <c:v>50145.5</c:v>
                </c:pt>
                <c:pt idx="100292">
                  <c:v>50146</c:v>
                </c:pt>
                <c:pt idx="100293">
                  <c:v>50146.5</c:v>
                </c:pt>
                <c:pt idx="100294">
                  <c:v>50147</c:v>
                </c:pt>
                <c:pt idx="100295">
                  <c:v>50147.5</c:v>
                </c:pt>
                <c:pt idx="100296">
                  <c:v>50148</c:v>
                </c:pt>
                <c:pt idx="100297">
                  <c:v>50148.5</c:v>
                </c:pt>
                <c:pt idx="100298">
                  <c:v>50149</c:v>
                </c:pt>
                <c:pt idx="100299">
                  <c:v>50149.5</c:v>
                </c:pt>
                <c:pt idx="100300">
                  <c:v>50150</c:v>
                </c:pt>
                <c:pt idx="100301">
                  <c:v>50150.5</c:v>
                </c:pt>
                <c:pt idx="100302">
                  <c:v>50151</c:v>
                </c:pt>
                <c:pt idx="100303">
                  <c:v>50151.5</c:v>
                </c:pt>
                <c:pt idx="100304">
                  <c:v>50152</c:v>
                </c:pt>
                <c:pt idx="100305">
                  <c:v>50152.5</c:v>
                </c:pt>
                <c:pt idx="100306">
                  <c:v>50153</c:v>
                </c:pt>
                <c:pt idx="100307">
                  <c:v>50153.5</c:v>
                </c:pt>
                <c:pt idx="100308">
                  <c:v>50154</c:v>
                </c:pt>
                <c:pt idx="100309">
                  <c:v>50154.5</c:v>
                </c:pt>
                <c:pt idx="100310">
                  <c:v>50155</c:v>
                </c:pt>
                <c:pt idx="100311">
                  <c:v>50155.5</c:v>
                </c:pt>
                <c:pt idx="100312">
                  <c:v>50156</c:v>
                </c:pt>
                <c:pt idx="100313">
                  <c:v>50156.5</c:v>
                </c:pt>
                <c:pt idx="100314">
                  <c:v>50157</c:v>
                </c:pt>
                <c:pt idx="100315">
                  <c:v>50157.5</c:v>
                </c:pt>
                <c:pt idx="100316">
                  <c:v>50158</c:v>
                </c:pt>
                <c:pt idx="100317">
                  <c:v>50158.5</c:v>
                </c:pt>
                <c:pt idx="100318">
                  <c:v>50159</c:v>
                </c:pt>
                <c:pt idx="100319">
                  <c:v>50159.5</c:v>
                </c:pt>
                <c:pt idx="100320">
                  <c:v>50160</c:v>
                </c:pt>
                <c:pt idx="100321">
                  <c:v>50160.5</c:v>
                </c:pt>
                <c:pt idx="100322">
                  <c:v>50161</c:v>
                </c:pt>
                <c:pt idx="100323">
                  <c:v>50161.5</c:v>
                </c:pt>
                <c:pt idx="100324">
                  <c:v>50162</c:v>
                </c:pt>
                <c:pt idx="100325">
                  <c:v>50162.5</c:v>
                </c:pt>
                <c:pt idx="100326">
                  <c:v>50163</c:v>
                </c:pt>
                <c:pt idx="100327">
                  <c:v>50163.5</c:v>
                </c:pt>
                <c:pt idx="100328">
                  <c:v>50164</c:v>
                </c:pt>
                <c:pt idx="100329">
                  <c:v>50164.5</c:v>
                </c:pt>
                <c:pt idx="100330">
                  <c:v>50165</c:v>
                </c:pt>
                <c:pt idx="100331">
                  <c:v>50165.5</c:v>
                </c:pt>
                <c:pt idx="100332">
                  <c:v>50166</c:v>
                </c:pt>
                <c:pt idx="100333">
                  <c:v>50166.5</c:v>
                </c:pt>
                <c:pt idx="100334">
                  <c:v>50167</c:v>
                </c:pt>
                <c:pt idx="100335">
                  <c:v>50167.5</c:v>
                </c:pt>
                <c:pt idx="100336">
                  <c:v>50168</c:v>
                </c:pt>
                <c:pt idx="100337">
                  <c:v>50168.5</c:v>
                </c:pt>
                <c:pt idx="100338">
                  <c:v>50169</c:v>
                </c:pt>
                <c:pt idx="100339">
                  <c:v>50169.5</c:v>
                </c:pt>
                <c:pt idx="100340">
                  <c:v>50170</c:v>
                </c:pt>
                <c:pt idx="100341">
                  <c:v>50170.5</c:v>
                </c:pt>
                <c:pt idx="100342">
                  <c:v>50171</c:v>
                </c:pt>
                <c:pt idx="100343">
                  <c:v>50171.5</c:v>
                </c:pt>
                <c:pt idx="100344">
                  <c:v>50172</c:v>
                </c:pt>
                <c:pt idx="100345">
                  <c:v>50172.5</c:v>
                </c:pt>
                <c:pt idx="100346">
                  <c:v>50173</c:v>
                </c:pt>
                <c:pt idx="100347">
                  <c:v>50173.5</c:v>
                </c:pt>
                <c:pt idx="100348">
                  <c:v>50174</c:v>
                </c:pt>
                <c:pt idx="100349">
                  <c:v>50174.5</c:v>
                </c:pt>
                <c:pt idx="100350">
                  <c:v>50175</c:v>
                </c:pt>
                <c:pt idx="100351">
                  <c:v>50175.5</c:v>
                </c:pt>
                <c:pt idx="100352">
                  <c:v>50176</c:v>
                </c:pt>
                <c:pt idx="100353">
                  <c:v>50176.5</c:v>
                </c:pt>
                <c:pt idx="100354">
                  <c:v>50177</c:v>
                </c:pt>
                <c:pt idx="100355">
                  <c:v>50177.5</c:v>
                </c:pt>
                <c:pt idx="100356">
                  <c:v>50178</c:v>
                </c:pt>
                <c:pt idx="100357">
                  <c:v>50178.5</c:v>
                </c:pt>
                <c:pt idx="100358">
                  <c:v>50179</c:v>
                </c:pt>
                <c:pt idx="100359">
                  <c:v>50179.5</c:v>
                </c:pt>
                <c:pt idx="100360">
                  <c:v>50180</c:v>
                </c:pt>
                <c:pt idx="100361">
                  <c:v>50180.5</c:v>
                </c:pt>
                <c:pt idx="100362">
                  <c:v>50181</c:v>
                </c:pt>
                <c:pt idx="100363">
                  <c:v>50181.5</c:v>
                </c:pt>
                <c:pt idx="100364">
                  <c:v>50182</c:v>
                </c:pt>
                <c:pt idx="100365">
                  <c:v>50182.5</c:v>
                </c:pt>
                <c:pt idx="100366">
                  <c:v>50183</c:v>
                </c:pt>
                <c:pt idx="100367">
                  <c:v>50183.5</c:v>
                </c:pt>
                <c:pt idx="100368">
                  <c:v>50184</c:v>
                </c:pt>
                <c:pt idx="100369">
                  <c:v>50184.5</c:v>
                </c:pt>
                <c:pt idx="100370">
                  <c:v>50185</c:v>
                </c:pt>
                <c:pt idx="100371">
                  <c:v>50185.5</c:v>
                </c:pt>
                <c:pt idx="100372">
                  <c:v>50186</c:v>
                </c:pt>
                <c:pt idx="100373">
                  <c:v>50186.5</c:v>
                </c:pt>
                <c:pt idx="100374">
                  <c:v>50187</c:v>
                </c:pt>
                <c:pt idx="100375">
                  <c:v>50187.5</c:v>
                </c:pt>
                <c:pt idx="100376">
                  <c:v>50188</c:v>
                </c:pt>
                <c:pt idx="100377">
                  <c:v>50188.5</c:v>
                </c:pt>
                <c:pt idx="100378">
                  <c:v>50189</c:v>
                </c:pt>
                <c:pt idx="100379">
                  <c:v>50189.5</c:v>
                </c:pt>
                <c:pt idx="100380">
                  <c:v>50190</c:v>
                </c:pt>
                <c:pt idx="100381">
                  <c:v>50190.5</c:v>
                </c:pt>
                <c:pt idx="100382">
                  <c:v>50191</c:v>
                </c:pt>
                <c:pt idx="100383">
                  <c:v>50191.5</c:v>
                </c:pt>
                <c:pt idx="100384">
                  <c:v>50192</c:v>
                </c:pt>
                <c:pt idx="100385">
                  <c:v>50192.5</c:v>
                </c:pt>
                <c:pt idx="100386">
                  <c:v>50193</c:v>
                </c:pt>
                <c:pt idx="100387">
                  <c:v>50193.5</c:v>
                </c:pt>
                <c:pt idx="100388">
                  <c:v>50194</c:v>
                </c:pt>
                <c:pt idx="100389">
                  <c:v>50194.5</c:v>
                </c:pt>
                <c:pt idx="100390">
                  <c:v>50195</c:v>
                </c:pt>
                <c:pt idx="100391">
                  <c:v>50195.5</c:v>
                </c:pt>
                <c:pt idx="100392">
                  <c:v>50196</c:v>
                </c:pt>
                <c:pt idx="100393">
                  <c:v>50196.5</c:v>
                </c:pt>
                <c:pt idx="100394">
                  <c:v>50197</c:v>
                </c:pt>
                <c:pt idx="100395">
                  <c:v>50197.5</c:v>
                </c:pt>
                <c:pt idx="100396">
                  <c:v>50198</c:v>
                </c:pt>
                <c:pt idx="100397">
                  <c:v>50198.5</c:v>
                </c:pt>
                <c:pt idx="100398">
                  <c:v>50199</c:v>
                </c:pt>
                <c:pt idx="100399">
                  <c:v>50199.5</c:v>
                </c:pt>
                <c:pt idx="100400">
                  <c:v>50200</c:v>
                </c:pt>
                <c:pt idx="100401">
                  <c:v>50200.5</c:v>
                </c:pt>
                <c:pt idx="100402">
                  <c:v>50201</c:v>
                </c:pt>
                <c:pt idx="100403">
                  <c:v>50201.5</c:v>
                </c:pt>
                <c:pt idx="100404">
                  <c:v>50202</c:v>
                </c:pt>
                <c:pt idx="100405">
                  <c:v>50202.5</c:v>
                </c:pt>
                <c:pt idx="100406">
                  <c:v>50203</c:v>
                </c:pt>
                <c:pt idx="100407">
                  <c:v>50203.5</c:v>
                </c:pt>
                <c:pt idx="100408">
                  <c:v>50204</c:v>
                </c:pt>
                <c:pt idx="100409">
                  <c:v>50204.5</c:v>
                </c:pt>
                <c:pt idx="100410">
                  <c:v>50205</c:v>
                </c:pt>
                <c:pt idx="100411">
                  <c:v>50205.5</c:v>
                </c:pt>
                <c:pt idx="100412">
                  <c:v>50206</c:v>
                </c:pt>
                <c:pt idx="100413">
                  <c:v>50206.5</c:v>
                </c:pt>
                <c:pt idx="100414">
                  <c:v>50207</c:v>
                </c:pt>
                <c:pt idx="100415">
                  <c:v>50207.5</c:v>
                </c:pt>
                <c:pt idx="100416">
                  <c:v>50208</c:v>
                </c:pt>
                <c:pt idx="100417">
                  <c:v>50208.5</c:v>
                </c:pt>
                <c:pt idx="100418">
                  <c:v>50209</c:v>
                </c:pt>
                <c:pt idx="100419">
                  <c:v>50209.5</c:v>
                </c:pt>
                <c:pt idx="100420">
                  <c:v>50210</c:v>
                </c:pt>
                <c:pt idx="100421">
                  <c:v>50210.5</c:v>
                </c:pt>
                <c:pt idx="100422">
                  <c:v>50211</c:v>
                </c:pt>
                <c:pt idx="100423">
                  <c:v>50211.5</c:v>
                </c:pt>
                <c:pt idx="100424">
                  <c:v>50212</c:v>
                </c:pt>
                <c:pt idx="100425">
                  <c:v>50212.5</c:v>
                </c:pt>
                <c:pt idx="100426">
                  <c:v>50213</c:v>
                </c:pt>
                <c:pt idx="100427">
                  <c:v>50213.5</c:v>
                </c:pt>
                <c:pt idx="100428">
                  <c:v>50214</c:v>
                </c:pt>
                <c:pt idx="100429">
                  <c:v>50214.5</c:v>
                </c:pt>
                <c:pt idx="100430">
                  <c:v>50215</c:v>
                </c:pt>
                <c:pt idx="100431">
                  <c:v>50215.5</c:v>
                </c:pt>
                <c:pt idx="100432">
                  <c:v>50216</c:v>
                </c:pt>
                <c:pt idx="100433">
                  <c:v>50216.5</c:v>
                </c:pt>
                <c:pt idx="100434">
                  <c:v>50217</c:v>
                </c:pt>
                <c:pt idx="100435">
                  <c:v>50217.5</c:v>
                </c:pt>
                <c:pt idx="100436">
                  <c:v>50218</c:v>
                </c:pt>
                <c:pt idx="100437">
                  <c:v>50218.5</c:v>
                </c:pt>
                <c:pt idx="100438">
                  <c:v>50219</c:v>
                </c:pt>
                <c:pt idx="100439">
                  <c:v>50219.5</c:v>
                </c:pt>
                <c:pt idx="100440">
                  <c:v>50220</c:v>
                </c:pt>
                <c:pt idx="100441">
                  <c:v>50220.5</c:v>
                </c:pt>
                <c:pt idx="100442">
                  <c:v>50221</c:v>
                </c:pt>
                <c:pt idx="100443">
                  <c:v>50221.5</c:v>
                </c:pt>
                <c:pt idx="100444">
                  <c:v>50222</c:v>
                </c:pt>
                <c:pt idx="100445">
                  <c:v>50222.5</c:v>
                </c:pt>
                <c:pt idx="100446">
                  <c:v>50223</c:v>
                </c:pt>
                <c:pt idx="100447">
                  <c:v>50223.5</c:v>
                </c:pt>
                <c:pt idx="100448">
                  <c:v>50224</c:v>
                </c:pt>
                <c:pt idx="100449">
                  <c:v>50224.5</c:v>
                </c:pt>
                <c:pt idx="100450">
                  <c:v>50225</c:v>
                </c:pt>
                <c:pt idx="100451">
                  <c:v>50225.5</c:v>
                </c:pt>
                <c:pt idx="100452">
                  <c:v>50226</c:v>
                </c:pt>
                <c:pt idx="100453">
                  <c:v>50226.5</c:v>
                </c:pt>
                <c:pt idx="100454">
                  <c:v>50227</c:v>
                </c:pt>
                <c:pt idx="100455">
                  <c:v>50227.5</c:v>
                </c:pt>
                <c:pt idx="100456">
                  <c:v>50228</c:v>
                </c:pt>
                <c:pt idx="100457">
                  <c:v>50228.5</c:v>
                </c:pt>
                <c:pt idx="100458">
                  <c:v>50229</c:v>
                </c:pt>
                <c:pt idx="100459">
                  <c:v>50229.5</c:v>
                </c:pt>
                <c:pt idx="100460">
                  <c:v>50230</c:v>
                </c:pt>
                <c:pt idx="100461">
                  <c:v>50230.5</c:v>
                </c:pt>
                <c:pt idx="100462">
                  <c:v>50231</c:v>
                </c:pt>
                <c:pt idx="100463">
                  <c:v>50231.5</c:v>
                </c:pt>
                <c:pt idx="100464">
                  <c:v>50232</c:v>
                </c:pt>
                <c:pt idx="100465">
                  <c:v>50232.5</c:v>
                </c:pt>
                <c:pt idx="100466">
                  <c:v>50233</c:v>
                </c:pt>
                <c:pt idx="100467">
                  <c:v>50233.5</c:v>
                </c:pt>
                <c:pt idx="100468">
                  <c:v>50234</c:v>
                </c:pt>
                <c:pt idx="100469">
                  <c:v>50234.5</c:v>
                </c:pt>
                <c:pt idx="100470">
                  <c:v>50235</c:v>
                </c:pt>
                <c:pt idx="100471">
                  <c:v>50235.5</c:v>
                </c:pt>
                <c:pt idx="100472">
                  <c:v>50236</c:v>
                </c:pt>
                <c:pt idx="100473">
                  <c:v>50236.5</c:v>
                </c:pt>
                <c:pt idx="100474">
                  <c:v>50237</c:v>
                </c:pt>
                <c:pt idx="100475">
                  <c:v>50237.5</c:v>
                </c:pt>
                <c:pt idx="100476">
                  <c:v>50238</c:v>
                </c:pt>
                <c:pt idx="100477">
                  <c:v>50238.5</c:v>
                </c:pt>
                <c:pt idx="100478">
                  <c:v>50239</c:v>
                </c:pt>
                <c:pt idx="100479">
                  <c:v>50239.5</c:v>
                </c:pt>
                <c:pt idx="100480">
                  <c:v>50240</c:v>
                </c:pt>
                <c:pt idx="100481">
                  <c:v>50240.5</c:v>
                </c:pt>
                <c:pt idx="100482">
                  <c:v>50241</c:v>
                </c:pt>
                <c:pt idx="100483">
                  <c:v>50241.5</c:v>
                </c:pt>
                <c:pt idx="100484">
                  <c:v>50242</c:v>
                </c:pt>
                <c:pt idx="100485">
                  <c:v>50242.5</c:v>
                </c:pt>
                <c:pt idx="100486">
                  <c:v>50243</c:v>
                </c:pt>
                <c:pt idx="100487">
                  <c:v>50243.5</c:v>
                </c:pt>
                <c:pt idx="100488">
                  <c:v>50244</c:v>
                </c:pt>
                <c:pt idx="100489">
                  <c:v>50244.5</c:v>
                </c:pt>
                <c:pt idx="100490">
                  <c:v>50245</c:v>
                </c:pt>
                <c:pt idx="100491">
                  <c:v>50245.5</c:v>
                </c:pt>
                <c:pt idx="100492">
                  <c:v>50246</c:v>
                </c:pt>
                <c:pt idx="100493">
                  <c:v>50246.5</c:v>
                </c:pt>
                <c:pt idx="100494">
                  <c:v>50247</c:v>
                </c:pt>
                <c:pt idx="100495">
                  <c:v>50247.5</c:v>
                </c:pt>
                <c:pt idx="100496">
                  <c:v>50248</c:v>
                </c:pt>
                <c:pt idx="100497">
                  <c:v>50248.5</c:v>
                </c:pt>
                <c:pt idx="100498">
                  <c:v>50249</c:v>
                </c:pt>
                <c:pt idx="100499">
                  <c:v>50249.5</c:v>
                </c:pt>
                <c:pt idx="100500">
                  <c:v>50250</c:v>
                </c:pt>
                <c:pt idx="100501">
                  <c:v>50250.5</c:v>
                </c:pt>
                <c:pt idx="100502">
                  <c:v>50251</c:v>
                </c:pt>
                <c:pt idx="100503">
                  <c:v>50251.5</c:v>
                </c:pt>
                <c:pt idx="100504">
                  <c:v>50252</c:v>
                </c:pt>
                <c:pt idx="100505">
                  <c:v>50252.5</c:v>
                </c:pt>
                <c:pt idx="100506">
                  <c:v>50253</c:v>
                </c:pt>
                <c:pt idx="100507">
                  <c:v>50253.5</c:v>
                </c:pt>
                <c:pt idx="100508">
                  <c:v>50254</c:v>
                </c:pt>
                <c:pt idx="100509">
                  <c:v>50254.5</c:v>
                </c:pt>
                <c:pt idx="100510">
                  <c:v>50255</c:v>
                </c:pt>
                <c:pt idx="100511">
                  <c:v>50255.5</c:v>
                </c:pt>
                <c:pt idx="100512">
                  <c:v>50256</c:v>
                </c:pt>
                <c:pt idx="100513">
                  <c:v>50256.5</c:v>
                </c:pt>
                <c:pt idx="100514">
                  <c:v>50257</c:v>
                </c:pt>
                <c:pt idx="100515">
                  <c:v>50257.5</c:v>
                </c:pt>
                <c:pt idx="100516">
                  <c:v>50258</c:v>
                </c:pt>
                <c:pt idx="100517">
                  <c:v>50258.5</c:v>
                </c:pt>
                <c:pt idx="100518">
                  <c:v>50259</c:v>
                </c:pt>
                <c:pt idx="100519">
                  <c:v>50259.5</c:v>
                </c:pt>
                <c:pt idx="100520">
                  <c:v>50260</c:v>
                </c:pt>
                <c:pt idx="100521">
                  <c:v>50260.5</c:v>
                </c:pt>
                <c:pt idx="100522">
                  <c:v>50261</c:v>
                </c:pt>
                <c:pt idx="100523">
                  <c:v>50261.5</c:v>
                </c:pt>
                <c:pt idx="100524">
                  <c:v>50262</c:v>
                </c:pt>
                <c:pt idx="100525">
                  <c:v>50262.5</c:v>
                </c:pt>
                <c:pt idx="100526">
                  <c:v>50263</c:v>
                </c:pt>
                <c:pt idx="100527">
                  <c:v>50263.5</c:v>
                </c:pt>
                <c:pt idx="100528">
                  <c:v>50264</c:v>
                </c:pt>
                <c:pt idx="100529">
                  <c:v>50264.5</c:v>
                </c:pt>
                <c:pt idx="100530">
                  <c:v>50265</c:v>
                </c:pt>
                <c:pt idx="100531">
                  <c:v>50265.5</c:v>
                </c:pt>
                <c:pt idx="100532">
                  <c:v>50266</c:v>
                </c:pt>
                <c:pt idx="100533">
                  <c:v>50266.5</c:v>
                </c:pt>
                <c:pt idx="100534">
                  <c:v>50267</c:v>
                </c:pt>
                <c:pt idx="100535">
                  <c:v>50267.5</c:v>
                </c:pt>
                <c:pt idx="100536">
                  <c:v>50268</c:v>
                </c:pt>
                <c:pt idx="100537">
                  <c:v>50268.5</c:v>
                </c:pt>
                <c:pt idx="100538">
                  <c:v>50269</c:v>
                </c:pt>
                <c:pt idx="100539">
                  <c:v>50269.5</c:v>
                </c:pt>
                <c:pt idx="100540">
                  <c:v>50270</c:v>
                </c:pt>
                <c:pt idx="100541">
                  <c:v>50270.5</c:v>
                </c:pt>
                <c:pt idx="100542">
                  <c:v>50271</c:v>
                </c:pt>
                <c:pt idx="100543">
                  <c:v>50271.5</c:v>
                </c:pt>
                <c:pt idx="100544">
                  <c:v>50272</c:v>
                </c:pt>
                <c:pt idx="100545">
                  <c:v>50272.5</c:v>
                </c:pt>
                <c:pt idx="100546">
                  <c:v>50273</c:v>
                </c:pt>
                <c:pt idx="100547">
                  <c:v>50273.5</c:v>
                </c:pt>
                <c:pt idx="100548">
                  <c:v>50274</c:v>
                </c:pt>
                <c:pt idx="100549">
                  <c:v>50274.5</c:v>
                </c:pt>
                <c:pt idx="100550">
                  <c:v>50275</c:v>
                </c:pt>
                <c:pt idx="100551">
                  <c:v>50275.5</c:v>
                </c:pt>
                <c:pt idx="100552">
                  <c:v>50276</c:v>
                </c:pt>
                <c:pt idx="100553">
                  <c:v>50276.5</c:v>
                </c:pt>
                <c:pt idx="100554">
                  <c:v>50277</c:v>
                </c:pt>
                <c:pt idx="100555">
                  <c:v>50277.5</c:v>
                </c:pt>
                <c:pt idx="100556">
                  <c:v>50278</c:v>
                </c:pt>
                <c:pt idx="100557">
                  <c:v>50278.5</c:v>
                </c:pt>
                <c:pt idx="100558">
                  <c:v>50279</c:v>
                </c:pt>
                <c:pt idx="100559">
                  <c:v>50279.5</c:v>
                </c:pt>
                <c:pt idx="100560">
                  <c:v>50280</c:v>
                </c:pt>
                <c:pt idx="100561">
                  <c:v>50280.5</c:v>
                </c:pt>
                <c:pt idx="100562">
                  <c:v>50281</c:v>
                </c:pt>
                <c:pt idx="100563">
                  <c:v>50281.5</c:v>
                </c:pt>
                <c:pt idx="100564">
                  <c:v>50282</c:v>
                </c:pt>
                <c:pt idx="100565">
                  <c:v>50282.5</c:v>
                </c:pt>
                <c:pt idx="100566">
                  <c:v>50283</c:v>
                </c:pt>
                <c:pt idx="100567">
                  <c:v>50283.5</c:v>
                </c:pt>
                <c:pt idx="100568">
                  <c:v>50284</c:v>
                </c:pt>
                <c:pt idx="100569">
                  <c:v>50284.5</c:v>
                </c:pt>
                <c:pt idx="100570">
                  <c:v>50285</c:v>
                </c:pt>
                <c:pt idx="100571">
                  <c:v>50285.5</c:v>
                </c:pt>
                <c:pt idx="100572">
                  <c:v>50286</c:v>
                </c:pt>
                <c:pt idx="100573">
                  <c:v>50286.5</c:v>
                </c:pt>
                <c:pt idx="100574">
                  <c:v>50287</c:v>
                </c:pt>
                <c:pt idx="100575">
                  <c:v>50287.5</c:v>
                </c:pt>
                <c:pt idx="100576">
                  <c:v>50288</c:v>
                </c:pt>
                <c:pt idx="100577">
                  <c:v>50288.5</c:v>
                </c:pt>
                <c:pt idx="100578">
                  <c:v>50289</c:v>
                </c:pt>
                <c:pt idx="100579">
                  <c:v>50289.5</c:v>
                </c:pt>
                <c:pt idx="100580">
                  <c:v>50290</c:v>
                </c:pt>
                <c:pt idx="100581">
                  <c:v>50290.5</c:v>
                </c:pt>
                <c:pt idx="100582">
                  <c:v>50291</c:v>
                </c:pt>
                <c:pt idx="100583">
                  <c:v>50291.5</c:v>
                </c:pt>
                <c:pt idx="100584">
                  <c:v>50292</c:v>
                </c:pt>
                <c:pt idx="100585">
                  <c:v>50292.5</c:v>
                </c:pt>
                <c:pt idx="100586">
                  <c:v>50293</c:v>
                </c:pt>
                <c:pt idx="100587">
                  <c:v>50293.5</c:v>
                </c:pt>
                <c:pt idx="100588">
                  <c:v>50294</c:v>
                </c:pt>
                <c:pt idx="100589">
                  <c:v>50294.5</c:v>
                </c:pt>
                <c:pt idx="100590">
                  <c:v>50295</c:v>
                </c:pt>
                <c:pt idx="100591">
                  <c:v>50295.5</c:v>
                </c:pt>
                <c:pt idx="100592">
                  <c:v>50296</c:v>
                </c:pt>
                <c:pt idx="100593">
                  <c:v>50296.5</c:v>
                </c:pt>
                <c:pt idx="100594">
                  <c:v>50297</c:v>
                </c:pt>
                <c:pt idx="100595">
                  <c:v>50297.5</c:v>
                </c:pt>
                <c:pt idx="100596">
                  <c:v>50298</c:v>
                </c:pt>
                <c:pt idx="100597">
                  <c:v>50298.5</c:v>
                </c:pt>
                <c:pt idx="100598">
                  <c:v>50299</c:v>
                </c:pt>
                <c:pt idx="100599">
                  <c:v>50299.5</c:v>
                </c:pt>
                <c:pt idx="100600">
                  <c:v>50300</c:v>
                </c:pt>
                <c:pt idx="100601">
                  <c:v>50300.5</c:v>
                </c:pt>
                <c:pt idx="100602">
                  <c:v>50301</c:v>
                </c:pt>
                <c:pt idx="100603">
                  <c:v>50301.5</c:v>
                </c:pt>
                <c:pt idx="100604">
                  <c:v>50302</c:v>
                </c:pt>
                <c:pt idx="100605">
                  <c:v>50302.5</c:v>
                </c:pt>
                <c:pt idx="100606">
                  <c:v>50303</c:v>
                </c:pt>
                <c:pt idx="100607">
                  <c:v>50303.5</c:v>
                </c:pt>
                <c:pt idx="100608">
                  <c:v>50304</c:v>
                </c:pt>
                <c:pt idx="100609">
                  <c:v>50304.5</c:v>
                </c:pt>
                <c:pt idx="100610">
                  <c:v>50305</c:v>
                </c:pt>
                <c:pt idx="100611">
                  <c:v>50305.5</c:v>
                </c:pt>
                <c:pt idx="100612">
                  <c:v>50306</c:v>
                </c:pt>
                <c:pt idx="100613">
                  <c:v>50306.5</c:v>
                </c:pt>
                <c:pt idx="100614">
                  <c:v>50307</c:v>
                </c:pt>
                <c:pt idx="100615">
                  <c:v>50307.5</c:v>
                </c:pt>
                <c:pt idx="100616">
                  <c:v>50308</c:v>
                </c:pt>
                <c:pt idx="100617">
                  <c:v>50308.5</c:v>
                </c:pt>
                <c:pt idx="100618">
                  <c:v>50309</c:v>
                </c:pt>
                <c:pt idx="100619">
                  <c:v>50309.5</c:v>
                </c:pt>
                <c:pt idx="100620">
                  <c:v>50310</c:v>
                </c:pt>
                <c:pt idx="100621">
                  <c:v>50310.5</c:v>
                </c:pt>
                <c:pt idx="100622">
                  <c:v>50311</c:v>
                </c:pt>
                <c:pt idx="100623">
                  <c:v>50311.5</c:v>
                </c:pt>
                <c:pt idx="100624">
                  <c:v>50312</c:v>
                </c:pt>
                <c:pt idx="100625">
                  <c:v>50312.5</c:v>
                </c:pt>
                <c:pt idx="100626">
                  <c:v>50313</c:v>
                </c:pt>
                <c:pt idx="100627">
                  <c:v>50313.5</c:v>
                </c:pt>
                <c:pt idx="100628">
                  <c:v>50314</c:v>
                </c:pt>
                <c:pt idx="100629">
                  <c:v>50314.5</c:v>
                </c:pt>
                <c:pt idx="100630">
                  <c:v>50315</c:v>
                </c:pt>
                <c:pt idx="100631">
                  <c:v>50315.5</c:v>
                </c:pt>
                <c:pt idx="100632">
                  <c:v>50316</c:v>
                </c:pt>
                <c:pt idx="100633">
                  <c:v>50316.5</c:v>
                </c:pt>
                <c:pt idx="100634">
                  <c:v>50317</c:v>
                </c:pt>
                <c:pt idx="100635">
                  <c:v>50317.5</c:v>
                </c:pt>
                <c:pt idx="100636">
                  <c:v>50318</c:v>
                </c:pt>
                <c:pt idx="100637">
                  <c:v>50318.5</c:v>
                </c:pt>
                <c:pt idx="100638">
                  <c:v>50319</c:v>
                </c:pt>
                <c:pt idx="100639">
                  <c:v>50319.5</c:v>
                </c:pt>
                <c:pt idx="100640">
                  <c:v>50320</c:v>
                </c:pt>
                <c:pt idx="100641">
                  <c:v>50320.5</c:v>
                </c:pt>
                <c:pt idx="100642">
                  <c:v>50321</c:v>
                </c:pt>
                <c:pt idx="100643">
                  <c:v>50321.5</c:v>
                </c:pt>
                <c:pt idx="100644">
                  <c:v>50322</c:v>
                </c:pt>
                <c:pt idx="100645">
                  <c:v>50322.5</c:v>
                </c:pt>
                <c:pt idx="100646">
                  <c:v>50323</c:v>
                </c:pt>
                <c:pt idx="100647">
                  <c:v>50323.5</c:v>
                </c:pt>
                <c:pt idx="100648">
                  <c:v>50324</c:v>
                </c:pt>
                <c:pt idx="100649">
                  <c:v>50324.5</c:v>
                </c:pt>
                <c:pt idx="100650">
                  <c:v>50325</c:v>
                </c:pt>
                <c:pt idx="100651">
                  <c:v>50325.5</c:v>
                </c:pt>
                <c:pt idx="100652">
                  <c:v>50326</c:v>
                </c:pt>
                <c:pt idx="100653">
                  <c:v>50326.5</c:v>
                </c:pt>
                <c:pt idx="100654">
                  <c:v>50327</c:v>
                </c:pt>
                <c:pt idx="100655">
                  <c:v>50327.5</c:v>
                </c:pt>
                <c:pt idx="100656">
                  <c:v>50328</c:v>
                </c:pt>
                <c:pt idx="100657">
                  <c:v>50328.5</c:v>
                </c:pt>
                <c:pt idx="100658">
                  <c:v>50329</c:v>
                </c:pt>
                <c:pt idx="100659">
                  <c:v>50329.5</c:v>
                </c:pt>
                <c:pt idx="100660">
                  <c:v>50330</c:v>
                </c:pt>
                <c:pt idx="100661">
                  <c:v>50330.5</c:v>
                </c:pt>
                <c:pt idx="100662">
                  <c:v>50331</c:v>
                </c:pt>
                <c:pt idx="100663">
                  <c:v>50331.5</c:v>
                </c:pt>
                <c:pt idx="100664">
                  <c:v>50332</c:v>
                </c:pt>
                <c:pt idx="100665">
                  <c:v>50332.5</c:v>
                </c:pt>
                <c:pt idx="100666">
                  <c:v>50333</c:v>
                </c:pt>
                <c:pt idx="100667">
                  <c:v>50333.5</c:v>
                </c:pt>
                <c:pt idx="100668">
                  <c:v>50334</c:v>
                </c:pt>
                <c:pt idx="100669">
                  <c:v>50334.5</c:v>
                </c:pt>
                <c:pt idx="100670">
                  <c:v>50335</c:v>
                </c:pt>
                <c:pt idx="100671">
                  <c:v>50335.5</c:v>
                </c:pt>
                <c:pt idx="100672">
                  <c:v>50336</c:v>
                </c:pt>
                <c:pt idx="100673">
                  <c:v>50336.5</c:v>
                </c:pt>
                <c:pt idx="100674">
                  <c:v>50337</c:v>
                </c:pt>
                <c:pt idx="100675">
                  <c:v>50337.5</c:v>
                </c:pt>
                <c:pt idx="100676">
                  <c:v>50338</c:v>
                </c:pt>
                <c:pt idx="100677">
                  <c:v>50338.5</c:v>
                </c:pt>
                <c:pt idx="100678">
                  <c:v>50339</c:v>
                </c:pt>
                <c:pt idx="100679">
                  <c:v>50339.5</c:v>
                </c:pt>
                <c:pt idx="100680">
                  <c:v>50340</c:v>
                </c:pt>
                <c:pt idx="100681">
                  <c:v>50340.5</c:v>
                </c:pt>
                <c:pt idx="100682">
                  <c:v>50341</c:v>
                </c:pt>
                <c:pt idx="100683">
                  <c:v>50341.5</c:v>
                </c:pt>
                <c:pt idx="100684">
                  <c:v>50342</c:v>
                </c:pt>
                <c:pt idx="100685">
                  <c:v>50342.5</c:v>
                </c:pt>
                <c:pt idx="100686">
                  <c:v>50343</c:v>
                </c:pt>
                <c:pt idx="100687">
                  <c:v>50343.5</c:v>
                </c:pt>
                <c:pt idx="100688">
                  <c:v>50344</c:v>
                </c:pt>
                <c:pt idx="100689">
                  <c:v>50344.5</c:v>
                </c:pt>
                <c:pt idx="100690">
                  <c:v>50345</c:v>
                </c:pt>
                <c:pt idx="100691">
                  <c:v>50345.5</c:v>
                </c:pt>
                <c:pt idx="100692">
                  <c:v>50346</c:v>
                </c:pt>
                <c:pt idx="100693">
                  <c:v>50346.5</c:v>
                </c:pt>
                <c:pt idx="100694">
                  <c:v>50347</c:v>
                </c:pt>
                <c:pt idx="100695">
                  <c:v>50347.5</c:v>
                </c:pt>
                <c:pt idx="100696">
                  <c:v>50348</c:v>
                </c:pt>
                <c:pt idx="100697">
                  <c:v>50348.5</c:v>
                </c:pt>
                <c:pt idx="100698">
                  <c:v>50349</c:v>
                </c:pt>
                <c:pt idx="100699">
                  <c:v>50349.5</c:v>
                </c:pt>
                <c:pt idx="100700">
                  <c:v>50350</c:v>
                </c:pt>
                <c:pt idx="100701">
                  <c:v>50350.5</c:v>
                </c:pt>
                <c:pt idx="100702">
                  <c:v>50351</c:v>
                </c:pt>
                <c:pt idx="100703">
                  <c:v>50351.5</c:v>
                </c:pt>
                <c:pt idx="100704">
                  <c:v>50352</c:v>
                </c:pt>
                <c:pt idx="100705">
                  <c:v>50352.5</c:v>
                </c:pt>
                <c:pt idx="100706">
                  <c:v>50353</c:v>
                </c:pt>
                <c:pt idx="100707">
                  <c:v>50353.5</c:v>
                </c:pt>
                <c:pt idx="100708">
                  <c:v>50354</c:v>
                </c:pt>
                <c:pt idx="100709">
                  <c:v>50354.5</c:v>
                </c:pt>
                <c:pt idx="100710">
                  <c:v>50355</c:v>
                </c:pt>
                <c:pt idx="100711">
                  <c:v>50355.5</c:v>
                </c:pt>
                <c:pt idx="100712">
                  <c:v>50356</c:v>
                </c:pt>
                <c:pt idx="100713">
                  <c:v>50356.5</c:v>
                </c:pt>
                <c:pt idx="100714">
                  <c:v>50357</c:v>
                </c:pt>
                <c:pt idx="100715">
                  <c:v>50357.5</c:v>
                </c:pt>
                <c:pt idx="100716">
                  <c:v>50358</c:v>
                </c:pt>
                <c:pt idx="100717">
                  <c:v>50358.5</c:v>
                </c:pt>
                <c:pt idx="100718">
                  <c:v>50359</c:v>
                </c:pt>
                <c:pt idx="100719">
                  <c:v>50359.5</c:v>
                </c:pt>
                <c:pt idx="100720">
                  <c:v>50360</c:v>
                </c:pt>
                <c:pt idx="100721">
                  <c:v>50360.5</c:v>
                </c:pt>
                <c:pt idx="100722">
                  <c:v>50361</c:v>
                </c:pt>
                <c:pt idx="100723">
                  <c:v>50361.5</c:v>
                </c:pt>
                <c:pt idx="100724">
                  <c:v>50362</c:v>
                </c:pt>
                <c:pt idx="100725">
                  <c:v>50362.5</c:v>
                </c:pt>
                <c:pt idx="100726">
                  <c:v>50363</c:v>
                </c:pt>
                <c:pt idx="100727">
                  <c:v>50363.5</c:v>
                </c:pt>
                <c:pt idx="100728">
                  <c:v>50364</c:v>
                </c:pt>
                <c:pt idx="100729">
                  <c:v>50364.5</c:v>
                </c:pt>
                <c:pt idx="100730">
                  <c:v>50365</c:v>
                </c:pt>
                <c:pt idx="100731">
                  <c:v>50365.5</c:v>
                </c:pt>
                <c:pt idx="100732">
                  <c:v>50366</c:v>
                </c:pt>
                <c:pt idx="100733">
                  <c:v>50366.5</c:v>
                </c:pt>
                <c:pt idx="100734">
                  <c:v>50367</c:v>
                </c:pt>
                <c:pt idx="100735">
                  <c:v>50367.5</c:v>
                </c:pt>
                <c:pt idx="100736">
                  <c:v>50368</c:v>
                </c:pt>
                <c:pt idx="100737">
                  <c:v>50368.5</c:v>
                </c:pt>
                <c:pt idx="100738">
                  <c:v>50369</c:v>
                </c:pt>
                <c:pt idx="100739">
                  <c:v>50369.5</c:v>
                </c:pt>
                <c:pt idx="100740">
                  <c:v>50370</c:v>
                </c:pt>
                <c:pt idx="100741">
                  <c:v>50370.5</c:v>
                </c:pt>
                <c:pt idx="100742">
                  <c:v>50371</c:v>
                </c:pt>
                <c:pt idx="100743">
                  <c:v>50371.5</c:v>
                </c:pt>
                <c:pt idx="100744">
                  <c:v>50372</c:v>
                </c:pt>
                <c:pt idx="100745">
                  <c:v>50372.5</c:v>
                </c:pt>
                <c:pt idx="100746">
                  <c:v>50373</c:v>
                </c:pt>
                <c:pt idx="100747">
                  <c:v>50373.5</c:v>
                </c:pt>
                <c:pt idx="100748">
                  <c:v>50374</c:v>
                </c:pt>
                <c:pt idx="100749">
                  <c:v>50374.5</c:v>
                </c:pt>
                <c:pt idx="100750">
                  <c:v>50375</c:v>
                </c:pt>
                <c:pt idx="100751">
                  <c:v>50375.5</c:v>
                </c:pt>
                <c:pt idx="100752">
                  <c:v>50376</c:v>
                </c:pt>
                <c:pt idx="100753">
                  <c:v>50376.5</c:v>
                </c:pt>
                <c:pt idx="100754">
                  <c:v>50377</c:v>
                </c:pt>
                <c:pt idx="100755">
                  <c:v>50377.5</c:v>
                </c:pt>
                <c:pt idx="100756">
                  <c:v>50378</c:v>
                </c:pt>
                <c:pt idx="100757">
                  <c:v>50378.5</c:v>
                </c:pt>
                <c:pt idx="100758">
                  <c:v>50379</c:v>
                </c:pt>
                <c:pt idx="100759">
                  <c:v>50379.5</c:v>
                </c:pt>
                <c:pt idx="100760">
                  <c:v>50380</c:v>
                </c:pt>
                <c:pt idx="100761">
                  <c:v>50380.5</c:v>
                </c:pt>
                <c:pt idx="100762">
                  <c:v>50381</c:v>
                </c:pt>
                <c:pt idx="100763">
                  <c:v>50381.5</c:v>
                </c:pt>
                <c:pt idx="100764">
                  <c:v>50382</c:v>
                </c:pt>
                <c:pt idx="100765">
                  <c:v>50382.5</c:v>
                </c:pt>
                <c:pt idx="100766">
                  <c:v>50383</c:v>
                </c:pt>
                <c:pt idx="100767">
                  <c:v>50383.5</c:v>
                </c:pt>
                <c:pt idx="100768">
                  <c:v>50384</c:v>
                </c:pt>
                <c:pt idx="100769">
                  <c:v>50384.5</c:v>
                </c:pt>
                <c:pt idx="100770">
                  <c:v>50385</c:v>
                </c:pt>
                <c:pt idx="100771">
                  <c:v>50385.5</c:v>
                </c:pt>
                <c:pt idx="100772">
                  <c:v>50386</c:v>
                </c:pt>
                <c:pt idx="100773">
                  <c:v>50386.5</c:v>
                </c:pt>
                <c:pt idx="100774">
                  <c:v>50387</c:v>
                </c:pt>
                <c:pt idx="100775">
                  <c:v>50387.5</c:v>
                </c:pt>
                <c:pt idx="100776">
                  <c:v>50388</c:v>
                </c:pt>
                <c:pt idx="100777">
                  <c:v>50388.5</c:v>
                </c:pt>
                <c:pt idx="100778">
                  <c:v>50389</c:v>
                </c:pt>
                <c:pt idx="100779">
                  <c:v>50389.5</c:v>
                </c:pt>
                <c:pt idx="100780">
                  <c:v>50390</c:v>
                </c:pt>
                <c:pt idx="100781">
                  <c:v>50390.5</c:v>
                </c:pt>
                <c:pt idx="100782">
                  <c:v>50391</c:v>
                </c:pt>
                <c:pt idx="100783">
                  <c:v>50391.5</c:v>
                </c:pt>
                <c:pt idx="100784">
                  <c:v>50392</c:v>
                </c:pt>
                <c:pt idx="100785">
                  <c:v>50392.5</c:v>
                </c:pt>
                <c:pt idx="100786">
                  <c:v>50393</c:v>
                </c:pt>
                <c:pt idx="100787">
                  <c:v>50393.5</c:v>
                </c:pt>
                <c:pt idx="100788">
                  <c:v>50394</c:v>
                </c:pt>
                <c:pt idx="100789">
                  <c:v>50394.5</c:v>
                </c:pt>
                <c:pt idx="100790">
                  <c:v>50395</c:v>
                </c:pt>
                <c:pt idx="100791">
                  <c:v>50395.5</c:v>
                </c:pt>
                <c:pt idx="100792">
                  <c:v>50396</c:v>
                </c:pt>
                <c:pt idx="100793">
                  <c:v>50396.5</c:v>
                </c:pt>
                <c:pt idx="100794">
                  <c:v>50397</c:v>
                </c:pt>
                <c:pt idx="100795">
                  <c:v>50397.5</c:v>
                </c:pt>
                <c:pt idx="100796">
                  <c:v>50398</c:v>
                </c:pt>
                <c:pt idx="100797">
                  <c:v>50398.5</c:v>
                </c:pt>
                <c:pt idx="100798">
                  <c:v>50399</c:v>
                </c:pt>
                <c:pt idx="100799">
                  <c:v>50399.5</c:v>
                </c:pt>
                <c:pt idx="100800">
                  <c:v>50400</c:v>
                </c:pt>
                <c:pt idx="100801">
                  <c:v>50400.5</c:v>
                </c:pt>
                <c:pt idx="100802">
                  <c:v>50401</c:v>
                </c:pt>
                <c:pt idx="100803">
                  <c:v>50401.5</c:v>
                </c:pt>
                <c:pt idx="100804">
                  <c:v>50402</c:v>
                </c:pt>
                <c:pt idx="100805">
                  <c:v>50402.5</c:v>
                </c:pt>
                <c:pt idx="100806">
                  <c:v>50403</c:v>
                </c:pt>
                <c:pt idx="100807">
                  <c:v>50403.5</c:v>
                </c:pt>
                <c:pt idx="100808">
                  <c:v>50404</c:v>
                </c:pt>
                <c:pt idx="100809">
                  <c:v>50404.5</c:v>
                </c:pt>
                <c:pt idx="100810">
                  <c:v>50405</c:v>
                </c:pt>
                <c:pt idx="100811">
                  <c:v>50405.5</c:v>
                </c:pt>
                <c:pt idx="100812">
                  <c:v>50406</c:v>
                </c:pt>
                <c:pt idx="100813">
                  <c:v>50406.5</c:v>
                </c:pt>
                <c:pt idx="100814">
                  <c:v>50407</c:v>
                </c:pt>
                <c:pt idx="100815">
                  <c:v>50407.5</c:v>
                </c:pt>
                <c:pt idx="100816">
                  <c:v>50408</c:v>
                </c:pt>
                <c:pt idx="100817">
                  <c:v>50408.5</c:v>
                </c:pt>
                <c:pt idx="100818">
                  <c:v>50409</c:v>
                </c:pt>
                <c:pt idx="100819">
                  <c:v>50409.5</c:v>
                </c:pt>
                <c:pt idx="100820">
                  <c:v>50410</c:v>
                </c:pt>
                <c:pt idx="100821">
                  <c:v>50410.5</c:v>
                </c:pt>
                <c:pt idx="100822">
                  <c:v>50411</c:v>
                </c:pt>
                <c:pt idx="100823">
                  <c:v>50411.5</c:v>
                </c:pt>
                <c:pt idx="100824">
                  <c:v>50412</c:v>
                </c:pt>
                <c:pt idx="100825">
                  <c:v>50412.5</c:v>
                </c:pt>
                <c:pt idx="100826">
                  <c:v>50413</c:v>
                </c:pt>
                <c:pt idx="100827">
                  <c:v>50413.5</c:v>
                </c:pt>
                <c:pt idx="100828">
                  <c:v>50414</c:v>
                </c:pt>
                <c:pt idx="100829">
                  <c:v>50414.5</c:v>
                </c:pt>
                <c:pt idx="100830">
                  <c:v>50415</c:v>
                </c:pt>
                <c:pt idx="100831">
                  <c:v>50415.5</c:v>
                </c:pt>
                <c:pt idx="100832">
                  <c:v>50416</c:v>
                </c:pt>
                <c:pt idx="100833">
                  <c:v>50416.5</c:v>
                </c:pt>
                <c:pt idx="100834">
                  <c:v>50417</c:v>
                </c:pt>
                <c:pt idx="100835">
                  <c:v>50417.5</c:v>
                </c:pt>
                <c:pt idx="100836">
                  <c:v>50418</c:v>
                </c:pt>
                <c:pt idx="100837">
                  <c:v>50418.5</c:v>
                </c:pt>
                <c:pt idx="100838">
                  <c:v>50419</c:v>
                </c:pt>
                <c:pt idx="100839">
                  <c:v>50419.5</c:v>
                </c:pt>
                <c:pt idx="100840">
                  <c:v>50420</c:v>
                </c:pt>
                <c:pt idx="100841">
                  <c:v>50420.5</c:v>
                </c:pt>
                <c:pt idx="100842">
                  <c:v>50421</c:v>
                </c:pt>
                <c:pt idx="100843">
                  <c:v>50421.5</c:v>
                </c:pt>
                <c:pt idx="100844">
                  <c:v>50422</c:v>
                </c:pt>
                <c:pt idx="100845">
                  <c:v>50422.5</c:v>
                </c:pt>
                <c:pt idx="100846">
                  <c:v>50423</c:v>
                </c:pt>
                <c:pt idx="100847">
                  <c:v>50423.5</c:v>
                </c:pt>
                <c:pt idx="100848">
                  <c:v>50424</c:v>
                </c:pt>
                <c:pt idx="100849">
                  <c:v>50424.5</c:v>
                </c:pt>
                <c:pt idx="100850">
                  <c:v>50425</c:v>
                </c:pt>
                <c:pt idx="100851">
                  <c:v>50425.5</c:v>
                </c:pt>
                <c:pt idx="100852">
                  <c:v>50426</c:v>
                </c:pt>
                <c:pt idx="100853">
                  <c:v>50426.5</c:v>
                </c:pt>
                <c:pt idx="100854">
                  <c:v>50427</c:v>
                </c:pt>
                <c:pt idx="100855">
                  <c:v>50427.5</c:v>
                </c:pt>
                <c:pt idx="100856">
                  <c:v>50428</c:v>
                </c:pt>
                <c:pt idx="100857">
                  <c:v>50428.5</c:v>
                </c:pt>
                <c:pt idx="100858">
                  <c:v>50429</c:v>
                </c:pt>
                <c:pt idx="100859">
                  <c:v>50429.5</c:v>
                </c:pt>
                <c:pt idx="100860">
                  <c:v>50430</c:v>
                </c:pt>
                <c:pt idx="100861">
                  <c:v>50430.5</c:v>
                </c:pt>
                <c:pt idx="100862">
                  <c:v>50431</c:v>
                </c:pt>
                <c:pt idx="100863">
                  <c:v>50431.5</c:v>
                </c:pt>
                <c:pt idx="100864">
                  <c:v>50432</c:v>
                </c:pt>
                <c:pt idx="100865">
                  <c:v>50432.5</c:v>
                </c:pt>
                <c:pt idx="100866">
                  <c:v>50433</c:v>
                </c:pt>
                <c:pt idx="100867">
                  <c:v>50433.5</c:v>
                </c:pt>
                <c:pt idx="100868">
                  <c:v>50434</c:v>
                </c:pt>
                <c:pt idx="100869">
                  <c:v>50434.5</c:v>
                </c:pt>
                <c:pt idx="100870">
                  <c:v>50435</c:v>
                </c:pt>
                <c:pt idx="100871">
                  <c:v>50435.5</c:v>
                </c:pt>
                <c:pt idx="100872">
                  <c:v>50436</c:v>
                </c:pt>
                <c:pt idx="100873">
                  <c:v>50436.5</c:v>
                </c:pt>
                <c:pt idx="100874">
                  <c:v>50437</c:v>
                </c:pt>
                <c:pt idx="100875">
                  <c:v>50437.5</c:v>
                </c:pt>
                <c:pt idx="100876">
                  <c:v>50438</c:v>
                </c:pt>
                <c:pt idx="100877">
                  <c:v>50438.5</c:v>
                </c:pt>
                <c:pt idx="100878">
                  <c:v>50439</c:v>
                </c:pt>
                <c:pt idx="100879">
                  <c:v>50439.5</c:v>
                </c:pt>
                <c:pt idx="100880">
                  <c:v>50440</c:v>
                </c:pt>
                <c:pt idx="100881">
                  <c:v>50440.5</c:v>
                </c:pt>
                <c:pt idx="100882">
                  <c:v>50441</c:v>
                </c:pt>
                <c:pt idx="100883">
                  <c:v>50441.5</c:v>
                </c:pt>
                <c:pt idx="100884">
                  <c:v>50442</c:v>
                </c:pt>
                <c:pt idx="100885">
                  <c:v>50442.5</c:v>
                </c:pt>
                <c:pt idx="100886">
                  <c:v>50443</c:v>
                </c:pt>
                <c:pt idx="100887">
                  <c:v>50443.5</c:v>
                </c:pt>
                <c:pt idx="100888">
                  <c:v>50444</c:v>
                </c:pt>
                <c:pt idx="100889">
                  <c:v>50444.5</c:v>
                </c:pt>
                <c:pt idx="100890">
                  <c:v>50445</c:v>
                </c:pt>
                <c:pt idx="100891">
                  <c:v>50445.5</c:v>
                </c:pt>
                <c:pt idx="100892">
                  <c:v>50446</c:v>
                </c:pt>
                <c:pt idx="100893">
                  <c:v>50446.5</c:v>
                </c:pt>
                <c:pt idx="100894">
                  <c:v>50447</c:v>
                </c:pt>
                <c:pt idx="100895">
                  <c:v>50447.5</c:v>
                </c:pt>
                <c:pt idx="100896">
                  <c:v>50448</c:v>
                </c:pt>
                <c:pt idx="100897">
                  <c:v>50448.5</c:v>
                </c:pt>
                <c:pt idx="100898">
                  <c:v>50449</c:v>
                </c:pt>
                <c:pt idx="100899">
                  <c:v>50449.5</c:v>
                </c:pt>
                <c:pt idx="100900">
                  <c:v>50450</c:v>
                </c:pt>
                <c:pt idx="100901">
                  <c:v>50450.5</c:v>
                </c:pt>
                <c:pt idx="100902">
                  <c:v>50451</c:v>
                </c:pt>
                <c:pt idx="100903">
                  <c:v>50451.5</c:v>
                </c:pt>
                <c:pt idx="100904">
                  <c:v>50452</c:v>
                </c:pt>
                <c:pt idx="100905">
                  <c:v>50452.5</c:v>
                </c:pt>
                <c:pt idx="100906">
                  <c:v>50453</c:v>
                </c:pt>
                <c:pt idx="100907">
                  <c:v>50453.5</c:v>
                </c:pt>
                <c:pt idx="100908">
                  <c:v>50454</c:v>
                </c:pt>
                <c:pt idx="100909">
                  <c:v>50454.5</c:v>
                </c:pt>
                <c:pt idx="100910">
                  <c:v>50455</c:v>
                </c:pt>
                <c:pt idx="100911">
                  <c:v>50455.5</c:v>
                </c:pt>
                <c:pt idx="100912">
                  <c:v>50456</c:v>
                </c:pt>
                <c:pt idx="100913">
                  <c:v>50456.5</c:v>
                </c:pt>
                <c:pt idx="100914">
                  <c:v>50457</c:v>
                </c:pt>
                <c:pt idx="100915">
                  <c:v>50457.5</c:v>
                </c:pt>
                <c:pt idx="100916">
                  <c:v>50458</c:v>
                </c:pt>
                <c:pt idx="100917">
                  <c:v>50458.5</c:v>
                </c:pt>
                <c:pt idx="100918">
                  <c:v>50459</c:v>
                </c:pt>
                <c:pt idx="100919">
                  <c:v>50459.5</c:v>
                </c:pt>
                <c:pt idx="100920">
                  <c:v>50460</c:v>
                </c:pt>
                <c:pt idx="100921">
                  <c:v>50460.5</c:v>
                </c:pt>
                <c:pt idx="100922">
                  <c:v>50461</c:v>
                </c:pt>
                <c:pt idx="100923">
                  <c:v>50461.5</c:v>
                </c:pt>
                <c:pt idx="100924">
                  <c:v>50462</c:v>
                </c:pt>
                <c:pt idx="100925">
                  <c:v>50462.5</c:v>
                </c:pt>
                <c:pt idx="100926">
                  <c:v>50463</c:v>
                </c:pt>
                <c:pt idx="100927">
                  <c:v>50463.5</c:v>
                </c:pt>
                <c:pt idx="100928">
                  <c:v>50464</c:v>
                </c:pt>
                <c:pt idx="100929">
                  <c:v>50464.5</c:v>
                </c:pt>
                <c:pt idx="100930">
                  <c:v>50465</c:v>
                </c:pt>
                <c:pt idx="100931">
                  <c:v>50465.5</c:v>
                </c:pt>
                <c:pt idx="100932">
                  <c:v>50466</c:v>
                </c:pt>
                <c:pt idx="100933">
                  <c:v>50466.5</c:v>
                </c:pt>
                <c:pt idx="100934">
                  <c:v>50467</c:v>
                </c:pt>
                <c:pt idx="100935">
                  <c:v>50467.5</c:v>
                </c:pt>
                <c:pt idx="100936">
                  <c:v>50468</c:v>
                </c:pt>
                <c:pt idx="100937">
                  <c:v>50468.5</c:v>
                </c:pt>
                <c:pt idx="100938">
                  <c:v>50469</c:v>
                </c:pt>
                <c:pt idx="100939">
                  <c:v>50469.5</c:v>
                </c:pt>
                <c:pt idx="100940">
                  <c:v>50470</c:v>
                </c:pt>
                <c:pt idx="100941">
                  <c:v>50470.5</c:v>
                </c:pt>
                <c:pt idx="100942">
                  <c:v>50471</c:v>
                </c:pt>
                <c:pt idx="100943">
                  <c:v>50471.5</c:v>
                </c:pt>
                <c:pt idx="100944">
                  <c:v>50472</c:v>
                </c:pt>
                <c:pt idx="100945">
                  <c:v>50472.5</c:v>
                </c:pt>
                <c:pt idx="100946">
                  <c:v>50473</c:v>
                </c:pt>
                <c:pt idx="100947">
                  <c:v>50473.5</c:v>
                </c:pt>
                <c:pt idx="100948">
                  <c:v>50474</c:v>
                </c:pt>
                <c:pt idx="100949">
                  <c:v>50474.5</c:v>
                </c:pt>
                <c:pt idx="100950">
                  <c:v>50475</c:v>
                </c:pt>
                <c:pt idx="100951">
                  <c:v>50475.5</c:v>
                </c:pt>
                <c:pt idx="100952">
                  <c:v>50476</c:v>
                </c:pt>
                <c:pt idx="100953">
                  <c:v>50476.5</c:v>
                </c:pt>
                <c:pt idx="100954">
                  <c:v>50477</c:v>
                </c:pt>
                <c:pt idx="100955">
                  <c:v>50477.5</c:v>
                </c:pt>
                <c:pt idx="100956">
                  <c:v>50478</c:v>
                </c:pt>
                <c:pt idx="100957">
                  <c:v>50478.5</c:v>
                </c:pt>
                <c:pt idx="100958">
                  <c:v>50479</c:v>
                </c:pt>
                <c:pt idx="100959">
                  <c:v>50479.5</c:v>
                </c:pt>
                <c:pt idx="100960">
                  <c:v>50480</c:v>
                </c:pt>
                <c:pt idx="100961">
                  <c:v>50480.5</c:v>
                </c:pt>
                <c:pt idx="100962">
                  <c:v>50481</c:v>
                </c:pt>
                <c:pt idx="100963">
                  <c:v>50481.5</c:v>
                </c:pt>
                <c:pt idx="100964">
                  <c:v>50482</c:v>
                </c:pt>
                <c:pt idx="100965">
                  <c:v>50482.5</c:v>
                </c:pt>
                <c:pt idx="100966">
                  <c:v>50483</c:v>
                </c:pt>
                <c:pt idx="100967">
                  <c:v>50483.5</c:v>
                </c:pt>
                <c:pt idx="100968">
                  <c:v>50484</c:v>
                </c:pt>
                <c:pt idx="100969">
                  <c:v>50484.5</c:v>
                </c:pt>
                <c:pt idx="100970">
                  <c:v>50485</c:v>
                </c:pt>
                <c:pt idx="100971">
                  <c:v>50485.5</c:v>
                </c:pt>
                <c:pt idx="100972">
                  <c:v>50486</c:v>
                </c:pt>
                <c:pt idx="100973">
                  <c:v>50486.5</c:v>
                </c:pt>
                <c:pt idx="100974">
                  <c:v>50487</c:v>
                </c:pt>
                <c:pt idx="100975">
                  <c:v>50487.5</c:v>
                </c:pt>
                <c:pt idx="100976">
                  <c:v>50488</c:v>
                </c:pt>
                <c:pt idx="100977">
                  <c:v>50488.5</c:v>
                </c:pt>
                <c:pt idx="100978">
                  <c:v>50489</c:v>
                </c:pt>
                <c:pt idx="100979">
                  <c:v>50489.5</c:v>
                </c:pt>
                <c:pt idx="100980">
                  <c:v>50490</c:v>
                </c:pt>
                <c:pt idx="100981">
                  <c:v>50490.5</c:v>
                </c:pt>
                <c:pt idx="100982">
                  <c:v>50491</c:v>
                </c:pt>
                <c:pt idx="100983">
                  <c:v>50491.5</c:v>
                </c:pt>
                <c:pt idx="100984">
                  <c:v>50492</c:v>
                </c:pt>
                <c:pt idx="100985">
                  <c:v>50492.5</c:v>
                </c:pt>
                <c:pt idx="100986">
                  <c:v>50493</c:v>
                </c:pt>
                <c:pt idx="100987">
                  <c:v>50493.5</c:v>
                </c:pt>
                <c:pt idx="100988">
                  <c:v>50494</c:v>
                </c:pt>
                <c:pt idx="100989">
                  <c:v>50494.5</c:v>
                </c:pt>
                <c:pt idx="100990">
                  <c:v>50495</c:v>
                </c:pt>
                <c:pt idx="100991">
                  <c:v>50495.5</c:v>
                </c:pt>
                <c:pt idx="100992">
                  <c:v>50496</c:v>
                </c:pt>
                <c:pt idx="100993">
                  <c:v>50496.5</c:v>
                </c:pt>
                <c:pt idx="100994">
                  <c:v>50497</c:v>
                </c:pt>
                <c:pt idx="100995">
                  <c:v>50497.5</c:v>
                </c:pt>
                <c:pt idx="100996">
                  <c:v>50498</c:v>
                </c:pt>
                <c:pt idx="100997">
                  <c:v>50498.5</c:v>
                </c:pt>
                <c:pt idx="100998">
                  <c:v>50499</c:v>
                </c:pt>
                <c:pt idx="100999">
                  <c:v>50499.5</c:v>
                </c:pt>
                <c:pt idx="101000">
                  <c:v>50500</c:v>
                </c:pt>
                <c:pt idx="101001">
                  <c:v>50500.5</c:v>
                </c:pt>
                <c:pt idx="101002">
                  <c:v>50501</c:v>
                </c:pt>
                <c:pt idx="101003">
                  <c:v>50501.5</c:v>
                </c:pt>
                <c:pt idx="101004">
                  <c:v>50502</c:v>
                </c:pt>
                <c:pt idx="101005">
                  <c:v>50502.5</c:v>
                </c:pt>
                <c:pt idx="101006">
                  <c:v>50503</c:v>
                </c:pt>
                <c:pt idx="101007">
                  <c:v>50503.5</c:v>
                </c:pt>
                <c:pt idx="101008">
                  <c:v>50504</c:v>
                </c:pt>
                <c:pt idx="101009">
                  <c:v>50504.5</c:v>
                </c:pt>
                <c:pt idx="101010">
                  <c:v>50505</c:v>
                </c:pt>
                <c:pt idx="101011">
                  <c:v>50505.5</c:v>
                </c:pt>
                <c:pt idx="101012">
                  <c:v>50506</c:v>
                </c:pt>
                <c:pt idx="101013">
                  <c:v>50506.5</c:v>
                </c:pt>
                <c:pt idx="101014">
                  <c:v>50507</c:v>
                </c:pt>
                <c:pt idx="101015">
                  <c:v>50507.5</c:v>
                </c:pt>
                <c:pt idx="101016">
                  <c:v>50508</c:v>
                </c:pt>
                <c:pt idx="101017">
                  <c:v>50508.5</c:v>
                </c:pt>
                <c:pt idx="101018">
                  <c:v>50509</c:v>
                </c:pt>
                <c:pt idx="101019">
                  <c:v>50509.5</c:v>
                </c:pt>
                <c:pt idx="101020">
                  <c:v>50510</c:v>
                </c:pt>
                <c:pt idx="101021">
                  <c:v>50510.5</c:v>
                </c:pt>
                <c:pt idx="101022">
                  <c:v>50511</c:v>
                </c:pt>
                <c:pt idx="101023">
                  <c:v>50511.5</c:v>
                </c:pt>
                <c:pt idx="101024">
                  <c:v>50512</c:v>
                </c:pt>
                <c:pt idx="101025">
                  <c:v>50512.5</c:v>
                </c:pt>
                <c:pt idx="101026">
                  <c:v>50513</c:v>
                </c:pt>
                <c:pt idx="101027">
                  <c:v>50513.5</c:v>
                </c:pt>
                <c:pt idx="101028">
                  <c:v>50514</c:v>
                </c:pt>
                <c:pt idx="101029">
                  <c:v>50514.5</c:v>
                </c:pt>
                <c:pt idx="101030">
                  <c:v>50515</c:v>
                </c:pt>
                <c:pt idx="101031">
                  <c:v>50515.5</c:v>
                </c:pt>
                <c:pt idx="101032">
                  <c:v>50516</c:v>
                </c:pt>
                <c:pt idx="101033">
                  <c:v>50516.5</c:v>
                </c:pt>
                <c:pt idx="101034">
                  <c:v>50517</c:v>
                </c:pt>
                <c:pt idx="101035">
                  <c:v>50517.5</c:v>
                </c:pt>
                <c:pt idx="101036">
                  <c:v>50518</c:v>
                </c:pt>
                <c:pt idx="101037">
                  <c:v>50518.5</c:v>
                </c:pt>
                <c:pt idx="101038">
                  <c:v>50519</c:v>
                </c:pt>
                <c:pt idx="101039">
                  <c:v>50519.5</c:v>
                </c:pt>
                <c:pt idx="101040">
                  <c:v>50520</c:v>
                </c:pt>
                <c:pt idx="101041">
                  <c:v>50520.5</c:v>
                </c:pt>
                <c:pt idx="101042">
                  <c:v>50521</c:v>
                </c:pt>
                <c:pt idx="101043">
                  <c:v>50521.5</c:v>
                </c:pt>
                <c:pt idx="101044">
                  <c:v>50522</c:v>
                </c:pt>
                <c:pt idx="101045">
                  <c:v>50522.5</c:v>
                </c:pt>
                <c:pt idx="101046">
                  <c:v>50523</c:v>
                </c:pt>
                <c:pt idx="101047">
                  <c:v>50523.5</c:v>
                </c:pt>
                <c:pt idx="101048">
                  <c:v>50524</c:v>
                </c:pt>
                <c:pt idx="101049">
                  <c:v>50524.5</c:v>
                </c:pt>
                <c:pt idx="101050">
                  <c:v>50525</c:v>
                </c:pt>
                <c:pt idx="101051">
                  <c:v>50525.5</c:v>
                </c:pt>
                <c:pt idx="101052">
                  <c:v>50526</c:v>
                </c:pt>
                <c:pt idx="101053">
                  <c:v>50526.5</c:v>
                </c:pt>
                <c:pt idx="101054">
                  <c:v>50527</c:v>
                </c:pt>
                <c:pt idx="101055">
                  <c:v>50527.5</c:v>
                </c:pt>
                <c:pt idx="101056">
                  <c:v>50528</c:v>
                </c:pt>
                <c:pt idx="101057">
                  <c:v>50528.5</c:v>
                </c:pt>
                <c:pt idx="101058">
                  <c:v>50529</c:v>
                </c:pt>
                <c:pt idx="101059">
                  <c:v>50529.5</c:v>
                </c:pt>
                <c:pt idx="101060">
                  <c:v>50530</c:v>
                </c:pt>
                <c:pt idx="101061">
                  <c:v>50530.5</c:v>
                </c:pt>
                <c:pt idx="101062">
                  <c:v>50531</c:v>
                </c:pt>
                <c:pt idx="101063">
                  <c:v>50531.5</c:v>
                </c:pt>
                <c:pt idx="101064">
                  <c:v>50532</c:v>
                </c:pt>
                <c:pt idx="101065">
                  <c:v>50532.5</c:v>
                </c:pt>
                <c:pt idx="101066">
                  <c:v>50533</c:v>
                </c:pt>
                <c:pt idx="101067">
                  <c:v>50533.5</c:v>
                </c:pt>
                <c:pt idx="101068">
                  <c:v>50534</c:v>
                </c:pt>
                <c:pt idx="101069">
                  <c:v>50534.5</c:v>
                </c:pt>
                <c:pt idx="101070">
                  <c:v>50535</c:v>
                </c:pt>
                <c:pt idx="101071">
                  <c:v>50535.5</c:v>
                </c:pt>
                <c:pt idx="101072">
                  <c:v>50536</c:v>
                </c:pt>
                <c:pt idx="101073">
                  <c:v>50536.5</c:v>
                </c:pt>
                <c:pt idx="101074">
                  <c:v>50537</c:v>
                </c:pt>
                <c:pt idx="101075">
                  <c:v>50537.5</c:v>
                </c:pt>
                <c:pt idx="101076">
                  <c:v>50538</c:v>
                </c:pt>
                <c:pt idx="101077">
                  <c:v>50538.5</c:v>
                </c:pt>
                <c:pt idx="101078">
                  <c:v>50539</c:v>
                </c:pt>
                <c:pt idx="101079">
                  <c:v>50539.5</c:v>
                </c:pt>
                <c:pt idx="101080">
                  <c:v>50540</c:v>
                </c:pt>
                <c:pt idx="101081">
                  <c:v>50540.5</c:v>
                </c:pt>
                <c:pt idx="101082">
                  <c:v>50541</c:v>
                </c:pt>
                <c:pt idx="101083">
                  <c:v>50541.5</c:v>
                </c:pt>
                <c:pt idx="101084">
                  <c:v>50542</c:v>
                </c:pt>
                <c:pt idx="101085">
                  <c:v>50542.5</c:v>
                </c:pt>
                <c:pt idx="101086">
                  <c:v>50543</c:v>
                </c:pt>
                <c:pt idx="101087">
                  <c:v>50543.5</c:v>
                </c:pt>
                <c:pt idx="101088">
                  <c:v>50544</c:v>
                </c:pt>
                <c:pt idx="101089">
                  <c:v>50544.5</c:v>
                </c:pt>
                <c:pt idx="101090">
                  <c:v>50545</c:v>
                </c:pt>
                <c:pt idx="101091">
                  <c:v>50545.5</c:v>
                </c:pt>
                <c:pt idx="101092">
                  <c:v>50546</c:v>
                </c:pt>
                <c:pt idx="101093">
                  <c:v>50546.5</c:v>
                </c:pt>
                <c:pt idx="101094">
                  <c:v>50547</c:v>
                </c:pt>
                <c:pt idx="101095">
                  <c:v>50547.5</c:v>
                </c:pt>
                <c:pt idx="101096">
                  <c:v>50548</c:v>
                </c:pt>
                <c:pt idx="101097">
                  <c:v>50548.5</c:v>
                </c:pt>
                <c:pt idx="101098">
                  <c:v>50549</c:v>
                </c:pt>
                <c:pt idx="101099">
                  <c:v>50549.5</c:v>
                </c:pt>
                <c:pt idx="101100">
                  <c:v>50550</c:v>
                </c:pt>
                <c:pt idx="101101">
                  <c:v>50550.5</c:v>
                </c:pt>
                <c:pt idx="101102">
                  <c:v>50551</c:v>
                </c:pt>
                <c:pt idx="101103">
                  <c:v>50551.5</c:v>
                </c:pt>
                <c:pt idx="101104">
                  <c:v>50552</c:v>
                </c:pt>
                <c:pt idx="101105">
                  <c:v>50552.5</c:v>
                </c:pt>
                <c:pt idx="101106">
                  <c:v>50553</c:v>
                </c:pt>
                <c:pt idx="101107">
                  <c:v>50553.5</c:v>
                </c:pt>
                <c:pt idx="101108">
                  <c:v>50554</c:v>
                </c:pt>
                <c:pt idx="101109">
                  <c:v>50554.5</c:v>
                </c:pt>
                <c:pt idx="101110">
                  <c:v>50555</c:v>
                </c:pt>
                <c:pt idx="101111">
                  <c:v>50555.5</c:v>
                </c:pt>
                <c:pt idx="101112">
                  <c:v>50556</c:v>
                </c:pt>
                <c:pt idx="101113">
                  <c:v>50556.5</c:v>
                </c:pt>
                <c:pt idx="101114">
                  <c:v>50557</c:v>
                </c:pt>
                <c:pt idx="101115">
                  <c:v>50557.5</c:v>
                </c:pt>
                <c:pt idx="101116">
                  <c:v>50558</c:v>
                </c:pt>
                <c:pt idx="101117">
                  <c:v>50558.5</c:v>
                </c:pt>
                <c:pt idx="101118">
                  <c:v>50559</c:v>
                </c:pt>
                <c:pt idx="101119">
                  <c:v>50559.5</c:v>
                </c:pt>
                <c:pt idx="101120">
                  <c:v>50560</c:v>
                </c:pt>
                <c:pt idx="101121">
                  <c:v>50560.5</c:v>
                </c:pt>
                <c:pt idx="101122">
                  <c:v>50561</c:v>
                </c:pt>
                <c:pt idx="101123">
                  <c:v>50561.5</c:v>
                </c:pt>
                <c:pt idx="101124">
                  <c:v>50562</c:v>
                </c:pt>
                <c:pt idx="101125">
                  <c:v>50562.5</c:v>
                </c:pt>
                <c:pt idx="101126">
                  <c:v>50563</c:v>
                </c:pt>
                <c:pt idx="101127">
                  <c:v>50563.5</c:v>
                </c:pt>
                <c:pt idx="101128">
                  <c:v>50564</c:v>
                </c:pt>
                <c:pt idx="101129">
                  <c:v>50564.5</c:v>
                </c:pt>
                <c:pt idx="101130">
                  <c:v>50565</c:v>
                </c:pt>
                <c:pt idx="101131">
                  <c:v>50565.5</c:v>
                </c:pt>
                <c:pt idx="101132">
                  <c:v>50566</c:v>
                </c:pt>
                <c:pt idx="101133">
                  <c:v>50566.5</c:v>
                </c:pt>
                <c:pt idx="101134">
                  <c:v>50567</c:v>
                </c:pt>
                <c:pt idx="101135">
                  <c:v>50567.5</c:v>
                </c:pt>
                <c:pt idx="101136">
                  <c:v>50568</c:v>
                </c:pt>
                <c:pt idx="101137">
                  <c:v>50568.5</c:v>
                </c:pt>
                <c:pt idx="101138">
                  <c:v>50569</c:v>
                </c:pt>
                <c:pt idx="101139">
                  <c:v>50569.5</c:v>
                </c:pt>
                <c:pt idx="101140">
                  <c:v>50570</c:v>
                </c:pt>
                <c:pt idx="101141">
                  <c:v>50570.5</c:v>
                </c:pt>
                <c:pt idx="101142">
                  <c:v>50571</c:v>
                </c:pt>
                <c:pt idx="101143">
                  <c:v>50571.5</c:v>
                </c:pt>
                <c:pt idx="101144">
                  <c:v>50572</c:v>
                </c:pt>
                <c:pt idx="101145">
                  <c:v>50572.5</c:v>
                </c:pt>
                <c:pt idx="101146">
                  <c:v>50573</c:v>
                </c:pt>
                <c:pt idx="101147">
                  <c:v>50573.5</c:v>
                </c:pt>
                <c:pt idx="101148">
                  <c:v>50574</c:v>
                </c:pt>
                <c:pt idx="101149">
                  <c:v>50574.5</c:v>
                </c:pt>
                <c:pt idx="101150">
                  <c:v>50575</c:v>
                </c:pt>
                <c:pt idx="101151">
                  <c:v>50575.5</c:v>
                </c:pt>
                <c:pt idx="101152">
                  <c:v>50576</c:v>
                </c:pt>
                <c:pt idx="101153">
                  <c:v>50576.5</c:v>
                </c:pt>
                <c:pt idx="101154">
                  <c:v>50577</c:v>
                </c:pt>
                <c:pt idx="101155">
                  <c:v>50577.5</c:v>
                </c:pt>
                <c:pt idx="101156">
                  <c:v>50578</c:v>
                </c:pt>
                <c:pt idx="101157">
                  <c:v>50578.5</c:v>
                </c:pt>
                <c:pt idx="101158">
                  <c:v>50579</c:v>
                </c:pt>
                <c:pt idx="101159">
                  <c:v>50579.5</c:v>
                </c:pt>
                <c:pt idx="101160">
                  <c:v>50580</c:v>
                </c:pt>
                <c:pt idx="101161">
                  <c:v>50580.5</c:v>
                </c:pt>
                <c:pt idx="101162">
                  <c:v>50581</c:v>
                </c:pt>
                <c:pt idx="101163">
                  <c:v>50581.5</c:v>
                </c:pt>
                <c:pt idx="101164">
                  <c:v>50582</c:v>
                </c:pt>
                <c:pt idx="101165">
                  <c:v>50582.5</c:v>
                </c:pt>
                <c:pt idx="101166">
                  <c:v>50583</c:v>
                </c:pt>
                <c:pt idx="101167">
                  <c:v>50583.5</c:v>
                </c:pt>
                <c:pt idx="101168">
                  <c:v>50584</c:v>
                </c:pt>
                <c:pt idx="101169">
                  <c:v>50584.5</c:v>
                </c:pt>
                <c:pt idx="101170">
                  <c:v>50585</c:v>
                </c:pt>
                <c:pt idx="101171">
                  <c:v>50585.5</c:v>
                </c:pt>
                <c:pt idx="101172">
                  <c:v>50586</c:v>
                </c:pt>
                <c:pt idx="101173">
                  <c:v>50586.5</c:v>
                </c:pt>
                <c:pt idx="101174">
                  <c:v>50587</c:v>
                </c:pt>
                <c:pt idx="101175">
                  <c:v>50587.5</c:v>
                </c:pt>
                <c:pt idx="101176">
                  <c:v>50588</c:v>
                </c:pt>
                <c:pt idx="101177">
                  <c:v>50588.5</c:v>
                </c:pt>
                <c:pt idx="101178">
                  <c:v>50589</c:v>
                </c:pt>
                <c:pt idx="101179">
                  <c:v>50589.5</c:v>
                </c:pt>
                <c:pt idx="101180">
                  <c:v>50590</c:v>
                </c:pt>
                <c:pt idx="101181">
                  <c:v>50590.5</c:v>
                </c:pt>
                <c:pt idx="101182">
                  <c:v>50591</c:v>
                </c:pt>
                <c:pt idx="101183">
                  <c:v>50591.5</c:v>
                </c:pt>
                <c:pt idx="101184">
                  <c:v>50592</c:v>
                </c:pt>
                <c:pt idx="101185">
                  <c:v>50592.5</c:v>
                </c:pt>
                <c:pt idx="101186">
                  <c:v>50593</c:v>
                </c:pt>
                <c:pt idx="101187">
                  <c:v>50593.5</c:v>
                </c:pt>
                <c:pt idx="101188">
                  <c:v>50594</c:v>
                </c:pt>
                <c:pt idx="101189">
                  <c:v>50594.5</c:v>
                </c:pt>
                <c:pt idx="101190">
                  <c:v>50595</c:v>
                </c:pt>
                <c:pt idx="101191">
                  <c:v>50595.5</c:v>
                </c:pt>
                <c:pt idx="101192">
                  <c:v>50596</c:v>
                </c:pt>
                <c:pt idx="101193">
                  <c:v>50596.5</c:v>
                </c:pt>
                <c:pt idx="101194">
                  <c:v>50597</c:v>
                </c:pt>
                <c:pt idx="101195">
                  <c:v>50597.5</c:v>
                </c:pt>
                <c:pt idx="101196">
                  <c:v>50598</c:v>
                </c:pt>
                <c:pt idx="101197">
                  <c:v>50598.5</c:v>
                </c:pt>
                <c:pt idx="101198">
                  <c:v>50599</c:v>
                </c:pt>
                <c:pt idx="101199">
                  <c:v>50599.5</c:v>
                </c:pt>
                <c:pt idx="101200">
                  <c:v>50600</c:v>
                </c:pt>
                <c:pt idx="101201">
                  <c:v>50600.5</c:v>
                </c:pt>
                <c:pt idx="101202">
                  <c:v>50601</c:v>
                </c:pt>
                <c:pt idx="101203">
                  <c:v>50601.5</c:v>
                </c:pt>
                <c:pt idx="101204">
                  <c:v>50602</c:v>
                </c:pt>
                <c:pt idx="101205">
                  <c:v>50602.5</c:v>
                </c:pt>
                <c:pt idx="101206">
                  <c:v>50603</c:v>
                </c:pt>
                <c:pt idx="101207">
                  <c:v>50603.5</c:v>
                </c:pt>
                <c:pt idx="101208">
                  <c:v>50604</c:v>
                </c:pt>
                <c:pt idx="101209">
                  <c:v>50604.5</c:v>
                </c:pt>
                <c:pt idx="101210">
                  <c:v>50605</c:v>
                </c:pt>
                <c:pt idx="101211">
                  <c:v>50605.5</c:v>
                </c:pt>
                <c:pt idx="101212">
                  <c:v>50606</c:v>
                </c:pt>
                <c:pt idx="101213">
                  <c:v>50606.5</c:v>
                </c:pt>
                <c:pt idx="101214">
                  <c:v>50607</c:v>
                </c:pt>
                <c:pt idx="101215">
                  <c:v>50607.5</c:v>
                </c:pt>
                <c:pt idx="101216">
                  <c:v>50608</c:v>
                </c:pt>
                <c:pt idx="101217">
                  <c:v>50608.5</c:v>
                </c:pt>
                <c:pt idx="101218">
                  <c:v>50609</c:v>
                </c:pt>
                <c:pt idx="101219">
                  <c:v>50609.5</c:v>
                </c:pt>
                <c:pt idx="101220">
                  <c:v>50610</c:v>
                </c:pt>
                <c:pt idx="101221">
                  <c:v>50610.5</c:v>
                </c:pt>
                <c:pt idx="101222">
                  <c:v>50611</c:v>
                </c:pt>
                <c:pt idx="101223">
                  <c:v>50611.5</c:v>
                </c:pt>
                <c:pt idx="101224">
                  <c:v>50612</c:v>
                </c:pt>
                <c:pt idx="101225">
                  <c:v>50612.5</c:v>
                </c:pt>
                <c:pt idx="101226">
                  <c:v>50613</c:v>
                </c:pt>
                <c:pt idx="101227">
                  <c:v>50613.5</c:v>
                </c:pt>
                <c:pt idx="101228">
                  <c:v>50614</c:v>
                </c:pt>
                <c:pt idx="101229">
                  <c:v>50614.5</c:v>
                </c:pt>
                <c:pt idx="101230">
                  <c:v>50615</c:v>
                </c:pt>
                <c:pt idx="101231">
                  <c:v>50615.5</c:v>
                </c:pt>
                <c:pt idx="101232">
                  <c:v>50616</c:v>
                </c:pt>
                <c:pt idx="101233">
                  <c:v>50616.5</c:v>
                </c:pt>
                <c:pt idx="101234">
                  <c:v>50617</c:v>
                </c:pt>
                <c:pt idx="101235">
                  <c:v>50617.5</c:v>
                </c:pt>
                <c:pt idx="101236">
                  <c:v>50618</c:v>
                </c:pt>
                <c:pt idx="101237">
                  <c:v>50618.5</c:v>
                </c:pt>
                <c:pt idx="101238">
                  <c:v>50619</c:v>
                </c:pt>
                <c:pt idx="101239">
                  <c:v>50619.5</c:v>
                </c:pt>
                <c:pt idx="101240">
                  <c:v>50620</c:v>
                </c:pt>
                <c:pt idx="101241">
                  <c:v>50620.5</c:v>
                </c:pt>
                <c:pt idx="101242">
                  <c:v>50621</c:v>
                </c:pt>
                <c:pt idx="101243">
                  <c:v>50621.5</c:v>
                </c:pt>
                <c:pt idx="101244">
                  <c:v>50622</c:v>
                </c:pt>
                <c:pt idx="101245">
                  <c:v>50622.5</c:v>
                </c:pt>
                <c:pt idx="101246">
                  <c:v>50623</c:v>
                </c:pt>
                <c:pt idx="101247">
                  <c:v>50623.5</c:v>
                </c:pt>
                <c:pt idx="101248">
                  <c:v>50624</c:v>
                </c:pt>
                <c:pt idx="101249">
                  <c:v>50624.5</c:v>
                </c:pt>
                <c:pt idx="101250">
                  <c:v>50625</c:v>
                </c:pt>
                <c:pt idx="101251">
                  <c:v>50625.5</c:v>
                </c:pt>
                <c:pt idx="101252">
                  <c:v>50626</c:v>
                </c:pt>
                <c:pt idx="101253">
                  <c:v>50626.5</c:v>
                </c:pt>
                <c:pt idx="101254">
                  <c:v>50627</c:v>
                </c:pt>
                <c:pt idx="101255">
                  <c:v>50627.5</c:v>
                </c:pt>
                <c:pt idx="101256">
                  <c:v>50628</c:v>
                </c:pt>
                <c:pt idx="101257">
                  <c:v>50628.5</c:v>
                </c:pt>
                <c:pt idx="101258">
                  <c:v>50629</c:v>
                </c:pt>
                <c:pt idx="101259">
                  <c:v>50629.5</c:v>
                </c:pt>
                <c:pt idx="101260">
                  <c:v>50630</c:v>
                </c:pt>
                <c:pt idx="101261">
                  <c:v>50630.5</c:v>
                </c:pt>
                <c:pt idx="101262">
                  <c:v>50631</c:v>
                </c:pt>
                <c:pt idx="101263">
                  <c:v>50631.5</c:v>
                </c:pt>
                <c:pt idx="101264">
                  <c:v>50632</c:v>
                </c:pt>
                <c:pt idx="101265">
                  <c:v>50632.5</c:v>
                </c:pt>
                <c:pt idx="101266">
                  <c:v>50633</c:v>
                </c:pt>
                <c:pt idx="101267">
                  <c:v>50633.5</c:v>
                </c:pt>
                <c:pt idx="101268">
                  <c:v>50634</c:v>
                </c:pt>
                <c:pt idx="101269">
                  <c:v>50634.5</c:v>
                </c:pt>
                <c:pt idx="101270">
                  <c:v>50635</c:v>
                </c:pt>
                <c:pt idx="101271">
                  <c:v>50635.5</c:v>
                </c:pt>
                <c:pt idx="101272">
                  <c:v>50636</c:v>
                </c:pt>
                <c:pt idx="101273">
                  <c:v>50636.5</c:v>
                </c:pt>
                <c:pt idx="101274">
                  <c:v>50637</c:v>
                </c:pt>
                <c:pt idx="101275">
                  <c:v>50637.5</c:v>
                </c:pt>
                <c:pt idx="101276">
                  <c:v>50638</c:v>
                </c:pt>
                <c:pt idx="101277">
                  <c:v>50638.5</c:v>
                </c:pt>
                <c:pt idx="101278">
                  <c:v>50639</c:v>
                </c:pt>
                <c:pt idx="101279">
                  <c:v>50639.5</c:v>
                </c:pt>
                <c:pt idx="101280">
                  <c:v>50640</c:v>
                </c:pt>
                <c:pt idx="101281">
                  <c:v>50640.5</c:v>
                </c:pt>
                <c:pt idx="101282">
                  <c:v>50641</c:v>
                </c:pt>
                <c:pt idx="101283">
                  <c:v>50641.5</c:v>
                </c:pt>
                <c:pt idx="101284">
                  <c:v>50642</c:v>
                </c:pt>
                <c:pt idx="101285">
                  <c:v>50642.5</c:v>
                </c:pt>
                <c:pt idx="101286">
                  <c:v>50643</c:v>
                </c:pt>
                <c:pt idx="101287">
                  <c:v>50643.5</c:v>
                </c:pt>
                <c:pt idx="101288">
                  <c:v>50644</c:v>
                </c:pt>
                <c:pt idx="101289">
                  <c:v>50644.5</c:v>
                </c:pt>
                <c:pt idx="101290">
                  <c:v>50645</c:v>
                </c:pt>
                <c:pt idx="101291">
                  <c:v>50645.5</c:v>
                </c:pt>
                <c:pt idx="101292">
                  <c:v>50646</c:v>
                </c:pt>
                <c:pt idx="101293">
                  <c:v>50646.5</c:v>
                </c:pt>
                <c:pt idx="101294">
                  <c:v>50647</c:v>
                </c:pt>
                <c:pt idx="101295">
                  <c:v>50647.5</c:v>
                </c:pt>
                <c:pt idx="101296">
                  <c:v>50648</c:v>
                </c:pt>
                <c:pt idx="101297">
                  <c:v>50648.5</c:v>
                </c:pt>
                <c:pt idx="101298">
                  <c:v>50649</c:v>
                </c:pt>
                <c:pt idx="101299">
                  <c:v>50649.5</c:v>
                </c:pt>
                <c:pt idx="101300">
                  <c:v>50650</c:v>
                </c:pt>
                <c:pt idx="101301">
                  <c:v>50650.5</c:v>
                </c:pt>
                <c:pt idx="101302">
                  <c:v>50651</c:v>
                </c:pt>
                <c:pt idx="101303">
                  <c:v>50651.5</c:v>
                </c:pt>
                <c:pt idx="101304">
                  <c:v>50652</c:v>
                </c:pt>
                <c:pt idx="101305">
                  <c:v>50652.5</c:v>
                </c:pt>
                <c:pt idx="101306">
                  <c:v>50653</c:v>
                </c:pt>
                <c:pt idx="101307">
                  <c:v>50653.5</c:v>
                </c:pt>
                <c:pt idx="101308">
                  <c:v>50654</c:v>
                </c:pt>
                <c:pt idx="101309">
                  <c:v>50654.5</c:v>
                </c:pt>
                <c:pt idx="101310">
                  <c:v>50655</c:v>
                </c:pt>
                <c:pt idx="101311">
                  <c:v>50655.5</c:v>
                </c:pt>
                <c:pt idx="101312">
                  <c:v>50656</c:v>
                </c:pt>
                <c:pt idx="101313">
                  <c:v>50656.5</c:v>
                </c:pt>
                <c:pt idx="101314">
                  <c:v>50657</c:v>
                </c:pt>
                <c:pt idx="101315">
                  <c:v>50657.5</c:v>
                </c:pt>
                <c:pt idx="101316">
                  <c:v>50658</c:v>
                </c:pt>
                <c:pt idx="101317">
                  <c:v>50658.5</c:v>
                </c:pt>
                <c:pt idx="101318">
                  <c:v>50659</c:v>
                </c:pt>
                <c:pt idx="101319">
                  <c:v>50659.5</c:v>
                </c:pt>
                <c:pt idx="101320">
                  <c:v>50660</c:v>
                </c:pt>
                <c:pt idx="101321">
                  <c:v>50660.5</c:v>
                </c:pt>
                <c:pt idx="101322">
                  <c:v>50661</c:v>
                </c:pt>
                <c:pt idx="101323">
                  <c:v>50661.5</c:v>
                </c:pt>
                <c:pt idx="101324">
                  <c:v>50662</c:v>
                </c:pt>
                <c:pt idx="101325">
                  <c:v>50662.5</c:v>
                </c:pt>
                <c:pt idx="101326">
                  <c:v>50663</c:v>
                </c:pt>
                <c:pt idx="101327">
                  <c:v>50663.5</c:v>
                </c:pt>
                <c:pt idx="101328">
                  <c:v>50664</c:v>
                </c:pt>
                <c:pt idx="101329">
                  <c:v>50664.5</c:v>
                </c:pt>
                <c:pt idx="101330">
                  <c:v>50665</c:v>
                </c:pt>
                <c:pt idx="101331">
                  <c:v>50665.5</c:v>
                </c:pt>
                <c:pt idx="101332">
                  <c:v>50666</c:v>
                </c:pt>
                <c:pt idx="101333">
                  <c:v>50666.5</c:v>
                </c:pt>
                <c:pt idx="101334">
                  <c:v>50667</c:v>
                </c:pt>
                <c:pt idx="101335">
                  <c:v>50667.5</c:v>
                </c:pt>
                <c:pt idx="101336">
                  <c:v>50668</c:v>
                </c:pt>
                <c:pt idx="101337">
                  <c:v>50668.5</c:v>
                </c:pt>
                <c:pt idx="101338">
                  <c:v>50669</c:v>
                </c:pt>
                <c:pt idx="101339">
                  <c:v>50669.5</c:v>
                </c:pt>
                <c:pt idx="101340">
                  <c:v>50670</c:v>
                </c:pt>
                <c:pt idx="101341">
                  <c:v>50670.5</c:v>
                </c:pt>
                <c:pt idx="101342">
                  <c:v>50671</c:v>
                </c:pt>
                <c:pt idx="101343">
                  <c:v>50671.5</c:v>
                </c:pt>
                <c:pt idx="101344">
                  <c:v>50672</c:v>
                </c:pt>
                <c:pt idx="101345">
                  <c:v>50672.5</c:v>
                </c:pt>
                <c:pt idx="101346">
                  <c:v>50673</c:v>
                </c:pt>
                <c:pt idx="101347">
                  <c:v>50673.5</c:v>
                </c:pt>
                <c:pt idx="101348">
                  <c:v>50674</c:v>
                </c:pt>
                <c:pt idx="101349">
                  <c:v>50674.5</c:v>
                </c:pt>
                <c:pt idx="101350">
                  <c:v>50675</c:v>
                </c:pt>
                <c:pt idx="101351">
                  <c:v>50675.5</c:v>
                </c:pt>
                <c:pt idx="101352">
                  <c:v>50676</c:v>
                </c:pt>
                <c:pt idx="101353">
                  <c:v>50676.5</c:v>
                </c:pt>
                <c:pt idx="101354">
                  <c:v>50677</c:v>
                </c:pt>
                <c:pt idx="101355">
                  <c:v>50677.5</c:v>
                </c:pt>
                <c:pt idx="101356">
                  <c:v>50678</c:v>
                </c:pt>
                <c:pt idx="101357">
                  <c:v>50678.5</c:v>
                </c:pt>
                <c:pt idx="101358">
                  <c:v>50679</c:v>
                </c:pt>
                <c:pt idx="101359">
                  <c:v>50679.5</c:v>
                </c:pt>
                <c:pt idx="101360">
                  <c:v>50680</c:v>
                </c:pt>
                <c:pt idx="101361">
                  <c:v>50680.5</c:v>
                </c:pt>
                <c:pt idx="101362">
                  <c:v>50681</c:v>
                </c:pt>
                <c:pt idx="101363">
                  <c:v>50681.5</c:v>
                </c:pt>
                <c:pt idx="101364">
                  <c:v>50682</c:v>
                </c:pt>
                <c:pt idx="101365">
                  <c:v>50682.5</c:v>
                </c:pt>
                <c:pt idx="101366">
                  <c:v>50683</c:v>
                </c:pt>
                <c:pt idx="101367">
                  <c:v>50683.5</c:v>
                </c:pt>
                <c:pt idx="101368">
                  <c:v>50684</c:v>
                </c:pt>
                <c:pt idx="101369">
                  <c:v>50684.5</c:v>
                </c:pt>
                <c:pt idx="101370">
                  <c:v>50685</c:v>
                </c:pt>
                <c:pt idx="101371">
                  <c:v>50685.5</c:v>
                </c:pt>
                <c:pt idx="101372">
                  <c:v>50686</c:v>
                </c:pt>
                <c:pt idx="101373">
                  <c:v>50686.5</c:v>
                </c:pt>
                <c:pt idx="101374">
                  <c:v>50687</c:v>
                </c:pt>
                <c:pt idx="101375">
                  <c:v>50687.5</c:v>
                </c:pt>
                <c:pt idx="101376">
                  <c:v>50688</c:v>
                </c:pt>
                <c:pt idx="101377">
                  <c:v>50688.5</c:v>
                </c:pt>
                <c:pt idx="101378">
                  <c:v>50689</c:v>
                </c:pt>
                <c:pt idx="101379">
                  <c:v>50689.5</c:v>
                </c:pt>
                <c:pt idx="101380">
                  <c:v>50690</c:v>
                </c:pt>
                <c:pt idx="101381">
                  <c:v>50690.5</c:v>
                </c:pt>
                <c:pt idx="101382">
                  <c:v>50691</c:v>
                </c:pt>
                <c:pt idx="101383">
                  <c:v>50691.5</c:v>
                </c:pt>
                <c:pt idx="101384">
                  <c:v>50692</c:v>
                </c:pt>
                <c:pt idx="101385">
                  <c:v>50692.5</c:v>
                </c:pt>
                <c:pt idx="101386">
                  <c:v>50693</c:v>
                </c:pt>
                <c:pt idx="101387">
                  <c:v>50693.5</c:v>
                </c:pt>
                <c:pt idx="101388">
                  <c:v>50694</c:v>
                </c:pt>
                <c:pt idx="101389">
                  <c:v>50694.5</c:v>
                </c:pt>
                <c:pt idx="101390">
                  <c:v>50695</c:v>
                </c:pt>
                <c:pt idx="101391">
                  <c:v>50695.5</c:v>
                </c:pt>
                <c:pt idx="101392">
                  <c:v>50696</c:v>
                </c:pt>
                <c:pt idx="101393">
                  <c:v>50696.5</c:v>
                </c:pt>
                <c:pt idx="101394">
                  <c:v>50697</c:v>
                </c:pt>
                <c:pt idx="101395">
                  <c:v>50697.5</c:v>
                </c:pt>
                <c:pt idx="101396">
                  <c:v>50698</c:v>
                </c:pt>
                <c:pt idx="101397">
                  <c:v>50698.5</c:v>
                </c:pt>
                <c:pt idx="101398">
                  <c:v>50699</c:v>
                </c:pt>
                <c:pt idx="101399">
                  <c:v>50699.5</c:v>
                </c:pt>
                <c:pt idx="101400">
                  <c:v>50700</c:v>
                </c:pt>
                <c:pt idx="101401">
                  <c:v>50700.5</c:v>
                </c:pt>
                <c:pt idx="101402">
                  <c:v>50701</c:v>
                </c:pt>
                <c:pt idx="101403">
                  <c:v>50701.5</c:v>
                </c:pt>
                <c:pt idx="101404">
                  <c:v>50702</c:v>
                </c:pt>
                <c:pt idx="101405">
                  <c:v>50702.5</c:v>
                </c:pt>
                <c:pt idx="101406">
                  <c:v>50703</c:v>
                </c:pt>
                <c:pt idx="101407">
                  <c:v>50703.5</c:v>
                </c:pt>
                <c:pt idx="101408">
                  <c:v>50704</c:v>
                </c:pt>
                <c:pt idx="101409">
                  <c:v>50704.5</c:v>
                </c:pt>
                <c:pt idx="101410">
                  <c:v>50705</c:v>
                </c:pt>
                <c:pt idx="101411">
                  <c:v>50705.5</c:v>
                </c:pt>
                <c:pt idx="101412">
                  <c:v>50706</c:v>
                </c:pt>
                <c:pt idx="101413">
                  <c:v>50706.5</c:v>
                </c:pt>
                <c:pt idx="101414">
                  <c:v>50707</c:v>
                </c:pt>
                <c:pt idx="101415">
                  <c:v>50707.5</c:v>
                </c:pt>
                <c:pt idx="101416">
                  <c:v>50708</c:v>
                </c:pt>
                <c:pt idx="101417">
                  <c:v>50708.5</c:v>
                </c:pt>
                <c:pt idx="101418">
                  <c:v>50709</c:v>
                </c:pt>
                <c:pt idx="101419">
                  <c:v>50709.5</c:v>
                </c:pt>
                <c:pt idx="101420">
                  <c:v>50710</c:v>
                </c:pt>
                <c:pt idx="101421">
                  <c:v>50710.5</c:v>
                </c:pt>
                <c:pt idx="101422">
                  <c:v>50711</c:v>
                </c:pt>
                <c:pt idx="101423">
                  <c:v>50711.5</c:v>
                </c:pt>
                <c:pt idx="101424">
                  <c:v>50712</c:v>
                </c:pt>
                <c:pt idx="101425">
                  <c:v>50712.5</c:v>
                </c:pt>
                <c:pt idx="101426">
                  <c:v>50713</c:v>
                </c:pt>
                <c:pt idx="101427">
                  <c:v>50713.5</c:v>
                </c:pt>
                <c:pt idx="101428">
                  <c:v>50714</c:v>
                </c:pt>
                <c:pt idx="101429">
                  <c:v>50714.5</c:v>
                </c:pt>
                <c:pt idx="101430">
                  <c:v>50715</c:v>
                </c:pt>
                <c:pt idx="101431">
                  <c:v>50715.5</c:v>
                </c:pt>
                <c:pt idx="101432">
                  <c:v>50716</c:v>
                </c:pt>
                <c:pt idx="101433">
                  <c:v>50716.5</c:v>
                </c:pt>
                <c:pt idx="101434">
                  <c:v>50717</c:v>
                </c:pt>
                <c:pt idx="101435">
                  <c:v>50717.5</c:v>
                </c:pt>
                <c:pt idx="101436">
                  <c:v>50718</c:v>
                </c:pt>
                <c:pt idx="101437">
                  <c:v>50718.5</c:v>
                </c:pt>
                <c:pt idx="101438">
                  <c:v>50719</c:v>
                </c:pt>
                <c:pt idx="101439">
                  <c:v>50719.5</c:v>
                </c:pt>
                <c:pt idx="101440">
                  <c:v>50720</c:v>
                </c:pt>
                <c:pt idx="101441">
                  <c:v>50720.5</c:v>
                </c:pt>
                <c:pt idx="101442">
                  <c:v>50721</c:v>
                </c:pt>
                <c:pt idx="101443">
                  <c:v>50721.5</c:v>
                </c:pt>
                <c:pt idx="101444">
                  <c:v>50722</c:v>
                </c:pt>
                <c:pt idx="101445">
                  <c:v>50722.5</c:v>
                </c:pt>
                <c:pt idx="101446">
                  <c:v>50723</c:v>
                </c:pt>
                <c:pt idx="101447">
                  <c:v>50723.5</c:v>
                </c:pt>
                <c:pt idx="101448">
                  <c:v>50724</c:v>
                </c:pt>
                <c:pt idx="101449">
                  <c:v>50724.5</c:v>
                </c:pt>
                <c:pt idx="101450">
                  <c:v>50725</c:v>
                </c:pt>
                <c:pt idx="101451">
                  <c:v>50725.5</c:v>
                </c:pt>
                <c:pt idx="101452">
                  <c:v>50726</c:v>
                </c:pt>
                <c:pt idx="101453">
                  <c:v>50726.5</c:v>
                </c:pt>
                <c:pt idx="101454">
                  <c:v>50727</c:v>
                </c:pt>
                <c:pt idx="101455">
                  <c:v>50727.5</c:v>
                </c:pt>
                <c:pt idx="101456">
                  <c:v>50728</c:v>
                </c:pt>
                <c:pt idx="101457">
                  <c:v>50728.5</c:v>
                </c:pt>
                <c:pt idx="101458">
                  <c:v>50729</c:v>
                </c:pt>
                <c:pt idx="101459">
                  <c:v>50729.5</c:v>
                </c:pt>
                <c:pt idx="101460">
                  <c:v>50730</c:v>
                </c:pt>
                <c:pt idx="101461">
                  <c:v>50730.5</c:v>
                </c:pt>
                <c:pt idx="101462">
                  <c:v>50731</c:v>
                </c:pt>
                <c:pt idx="101463">
                  <c:v>50731.5</c:v>
                </c:pt>
                <c:pt idx="101464">
                  <c:v>50732</c:v>
                </c:pt>
                <c:pt idx="101465">
                  <c:v>50732.5</c:v>
                </c:pt>
                <c:pt idx="101466">
                  <c:v>50733</c:v>
                </c:pt>
                <c:pt idx="101467">
                  <c:v>50733.5</c:v>
                </c:pt>
                <c:pt idx="101468">
                  <c:v>50734</c:v>
                </c:pt>
                <c:pt idx="101469">
                  <c:v>50734.5</c:v>
                </c:pt>
                <c:pt idx="101470">
                  <c:v>50735</c:v>
                </c:pt>
                <c:pt idx="101471">
                  <c:v>50735.5</c:v>
                </c:pt>
                <c:pt idx="101472">
                  <c:v>50736</c:v>
                </c:pt>
                <c:pt idx="101473">
                  <c:v>50736.5</c:v>
                </c:pt>
                <c:pt idx="101474">
                  <c:v>50737</c:v>
                </c:pt>
                <c:pt idx="101475">
                  <c:v>50737.5</c:v>
                </c:pt>
                <c:pt idx="101476">
                  <c:v>50738</c:v>
                </c:pt>
                <c:pt idx="101477">
                  <c:v>50738.5</c:v>
                </c:pt>
                <c:pt idx="101478">
                  <c:v>50739</c:v>
                </c:pt>
                <c:pt idx="101479">
                  <c:v>50739.5</c:v>
                </c:pt>
                <c:pt idx="101480">
                  <c:v>50740</c:v>
                </c:pt>
                <c:pt idx="101481">
                  <c:v>50740.5</c:v>
                </c:pt>
                <c:pt idx="101482">
                  <c:v>50741</c:v>
                </c:pt>
                <c:pt idx="101483">
                  <c:v>50741.5</c:v>
                </c:pt>
                <c:pt idx="101484">
                  <c:v>50742</c:v>
                </c:pt>
                <c:pt idx="101485">
                  <c:v>50742.5</c:v>
                </c:pt>
                <c:pt idx="101486">
                  <c:v>50743</c:v>
                </c:pt>
                <c:pt idx="101487">
                  <c:v>50743.5</c:v>
                </c:pt>
                <c:pt idx="101488">
                  <c:v>50744</c:v>
                </c:pt>
                <c:pt idx="101489">
                  <c:v>50744.5</c:v>
                </c:pt>
                <c:pt idx="101490">
                  <c:v>50745</c:v>
                </c:pt>
                <c:pt idx="101491">
                  <c:v>50745.5</c:v>
                </c:pt>
                <c:pt idx="101492">
                  <c:v>50746</c:v>
                </c:pt>
                <c:pt idx="101493">
                  <c:v>50746.5</c:v>
                </c:pt>
                <c:pt idx="101494">
                  <c:v>50747</c:v>
                </c:pt>
                <c:pt idx="101495">
                  <c:v>50747.5</c:v>
                </c:pt>
                <c:pt idx="101496">
                  <c:v>50748</c:v>
                </c:pt>
                <c:pt idx="101497">
                  <c:v>50748.5</c:v>
                </c:pt>
                <c:pt idx="101498">
                  <c:v>50749</c:v>
                </c:pt>
                <c:pt idx="101499">
                  <c:v>50749.5</c:v>
                </c:pt>
                <c:pt idx="101500">
                  <c:v>50750</c:v>
                </c:pt>
                <c:pt idx="101501">
                  <c:v>50750.5</c:v>
                </c:pt>
                <c:pt idx="101502">
                  <c:v>50751</c:v>
                </c:pt>
                <c:pt idx="101503">
                  <c:v>50751.5</c:v>
                </c:pt>
                <c:pt idx="101504">
                  <c:v>50752</c:v>
                </c:pt>
                <c:pt idx="101505">
                  <c:v>50752.5</c:v>
                </c:pt>
                <c:pt idx="101506">
                  <c:v>50753</c:v>
                </c:pt>
                <c:pt idx="101507">
                  <c:v>50753.5</c:v>
                </c:pt>
                <c:pt idx="101508">
                  <c:v>50754</c:v>
                </c:pt>
                <c:pt idx="101509">
                  <c:v>50754.5</c:v>
                </c:pt>
                <c:pt idx="101510">
                  <c:v>50755</c:v>
                </c:pt>
                <c:pt idx="101511">
                  <c:v>50755.5</c:v>
                </c:pt>
                <c:pt idx="101512">
                  <c:v>50756</c:v>
                </c:pt>
                <c:pt idx="101513">
                  <c:v>50756.5</c:v>
                </c:pt>
                <c:pt idx="101514">
                  <c:v>50757</c:v>
                </c:pt>
                <c:pt idx="101515">
                  <c:v>50757.5</c:v>
                </c:pt>
                <c:pt idx="101516">
                  <c:v>50758</c:v>
                </c:pt>
                <c:pt idx="101517">
                  <c:v>50758.5</c:v>
                </c:pt>
                <c:pt idx="101518">
                  <c:v>50759</c:v>
                </c:pt>
                <c:pt idx="101519">
                  <c:v>50759.5</c:v>
                </c:pt>
                <c:pt idx="101520">
                  <c:v>50760</c:v>
                </c:pt>
                <c:pt idx="101521">
                  <c:v>50760.5</c:v>
                </c:pt>
                <c:pt idx="101522">
                  <c:v>50761</c:v>
                </c:pt>
                <c:pt idx="101523">
                  <c:v>50761.5</c:v>
                </c:pt>
                <c:pt idx="101524">
                  <c:v>50762</c:v>
                </c:pt>
                <c:pt idx="101525">
                  <c:v>50762.5</c:v>
                </c:pt>
                <c:pt idx="101526">
                  <c:v>50763</c:v>
                </c:pt>
                <c:pt idx="101527">
                  <c:v>50763.5</c:v>
                </c:pt>
                <c:pt idx="101528">
                  <c:v>50764</c:v>
                </c:pt>
                <c:pt idx="101529">
                  <c:v>50764.5</c:v>
                </c:pt>
                <c:pt idx="101530">
                  <c:v>50765</c:v>
                </c:pt>
                <c:pt idx="101531">
                  <c:v>50765.5</c:v>
                </c:pt>
                <c:pt idx="101532">
                  <c:v>50766</c:v>
                </c:pt>
                <c:pt idx="101533">
                  <c:v>50766.5</c:v>
                </c:pt>
                <c:pt idx="101534">
                  <c:v>50767</c:v>
                </c:pt>
                <c:pt idx="101535">
                  <c:v>50767.5</c:v>
                </c:pt>
                <c:pt idx="101536">
                  <c:v>50768</c:v>
                </c:pt>
                <c:pt idx="101537">
                  <c:v>50768.5</c:v>
                </c:pt>
                <c:pt idx="101538">
                  <c:v>50769</c:v>
                </c:pt>
                <c:pt idx="101539">
                  <c:v>50769.5</c:v>
                </c:pt>
                <c:pt idx="101540">
                  <c:v>50770</c:v>
                </c:pt>
                <c:pt idx="101541">
                  <c:v>50770.5</c:v>
                </c:pt>
                <c:pt idx="101542">
                  <c:v>50771</c:v>
                </c:pt>
                <c:pt idx="101543">
                  <c:v>50771.5</c:v>
                </c:pt>
                <c:pt idx="101544">
                  <c:v>50772</c:v>
                </c:pt>
                <c:pt idx="101545">
                  <c:v>50772.5</c:v>
                </c:pt>
                <c:pt idx="101546">
                  <c:v>50773</c:v>
                </c:pt>
                <c:pt idx="101547">
                  <c:v>50773.5</c:v>
                </c:pt>
                <c:pt idx="101548">
                  <c:v>50774</c:v>
                </c:pt>
                <c:pt idx="101549">
                  <c:v>50774.5</c:v>
                </c:pt>
                <c:pt idx="101550">
                  <c:v>50775</c:v>
                </c:pt>
                <c:pt idx="101551">
                  <c:v>50775.5</c:v>
                </c:pt>
                <c:pt idx="101552">
                  <c:v>50776</c:v>
                </c:pt>
                <c:pt idx="101553">
                  <c:v>50776.5</c:v>
                </c:pt>
                <c:pt idx="101554">
                  <c:v>50777</c:v>
                </c:pt>
                <c:pt idx="101555">
                  <c:v>50777.5</c:v>
                </c:pt>
                <c:pt idx="101556">
                  <c:v>50778</c:v>
                </c:pt>
                <c:pt idx="101557">
                  <c:v>50778.5</c:v>
                </c:pt>
                <c:pt idx="101558">
                  <c:v>50779</c:v>
                </c:pt>
                <c:pt idx="101559">
                  <c:v>50779.5</c:v>
                </c:pt>
                <c:pt idx="101560">
                  <c:v>50780</c:v>
                </c:pt>
                <c:pt idx="101561">
                  <c:v>50780.5</c:v>
                </c:pt>
                <c:pt idx="101562">
                  <c:v>50781</c:v>
                </c:pt>
                <c:pt idx="101563">
                  <c:v>50781.5</c:v>
                </c:pt>
                <c:pt idx="101564">
                  <c:v>50782</c:v>
                </c:pt>
                <c:pt idx="101565">
                  <c:v>50782.5</c:v>
                </c:pt>
                <c:pt idx="101566">
                  <c:v>50783</c:v>
                </c:pt>
                <c:pt idx="101567">
                  <c:v>50783.5</c:v>
                </c:pt>
                <c:pt idx="101568">
                  <c:v>50784</c:v>
                </c:pt>
                <c:pt idx="101569">
                  <c:v>50784.5</c:v>
                </c:pt>
                <c:pt idx="101570">
                  <c:v>50785</c:v>
                </c:pt>
                <c:pt idx="101571">
                  <c:v>50785.5</c:v>
                </c:pt>
                <c:pt idx="101572">
                  <c:v>50786</c:v>
                </c:pt>
                <c:pt idx="101573">
                  <c:v>50786.5</c:v>
                </c:pt>
                <c:pt idx="101574">
                  <c:v>50787</c:v>
                </c:pt>
                <c:pt idx="101575">
                  <c:v>50787.5</c:v>
                </c:pt>
                <c:pt idx="101576">
                  <c:v>50788</c:v>
                </c:pt>
                <c:pt idx="101577">
                  <c:v>50788.5</c:v>
                </c:pt>
                <c:pt idx="101578">
                  <c:v>50789</c:v>
                </c:pt>
                <c:pt idx="101579">
                  <c:v>50789.5</c:v>
                </c:pt>
                <c:pt idx="101580">
                  <c:v>50790</c:v>
                </c:pt>
                <c:pt idx="101581">
                  <c:v>50790.5</c:v>
                </c:pt>
                <c:pt idx="101582">
                  <c:v>50791</c:v>
                </c:pt>
                <c:pt idx="101583">
                  <c:v>50791.5</c:v>
                </c:pt>
                <c:pt idx="101584">
                  <c:v>50792</c:v>
                </c:pt>
                <c:pt idx="101585">
                  <c:v>50792.5</c:v>
                </c:pt>
                <c:pt idx="101586">
                  <c:v>50793</c:v>
                </c:pt>
                <c:pt idx="101587">
                  <c:v>50793.5</c:v>
                </c:pt>
                <c:pt idx="101588">
                  <c:v>50794</c:v>
                </c:pt>
                <c:pt idx="101589">
                  <c:v>50794.5</c:v>
                </c:pt>
                <c:pt idx="101590">
                  <c:v>50795</c:v>
                </c:pt>
                <c:pt idx="101591">
                  <c:v>50795.5</c:v>
                </c:pt>
                <c:pt idx="101592">
                  <c:v>50796</c:v>
                </c:pt>
                <c:pt idx="101593">
                  <c:v>50796.5</c:v>
                </c:pt>
                <c:pt idx="101594">
                  <c:v>50797</c:v>
                </c:pt>
                <c:pt idx="101595">
                  <c:v>50797.5</c:v>
                </c:pt>
                <c:pt idx="101596">
                  <c:v>50798</c:v>
                </c:pt>
                <c:pt idx="101597">
                  <c:v>50798.5</c:v>
                </c:pt>
                <c:pt idx="101598">
                  <c:v>50799</c:v>
                </c:pt>
                <c:pt idx="101599">
                  <c:v>50799.5</c:v>
                </c:pt>
                <c:pt idx="101600">
                  <c:v>50800</c:v>
                </c:pt>
                <c:pt idx="101601">
                  <c:v>50800.5</c:v>
                </c:pt>
                <c:pt idx="101602">
                  <c:v>50801</c:v>
                </c:pt>
                <c:pt idx="101603">
                  <c:v>50801.5</c:v>
                </c:pt>
                <c:pt idx="101604">
                  <c:v>50802</c:v>
                </c:pt>
                <c:pt idx="101605">
                  <c:v>50802.5</c:v>
                </c:pt>
                <c:pt idx="101606">
                  <c:v>50803</c:v>
                </c:pt>
                <c:pt idx="101607">
                  <c:v>50803.5</c:v>
                </c:pt>
                <c:pt idx="101608">
                  <c:v>50804</c:v>
                </c:pt>
                <c:pt idx="101609">
                  <c:v>50804.5</c:v>
                </c:pt>
                <c:pt idx="101610">
                  <c:v>50805</c:v>
                </c:pt>
                <c:pt idx="101611">
                  <c:v>50805.5</c:v>
                </c:pt>
                <c:pt idx="101612">
                  <c:v>50806</c:v>
                </c:pt>
                <c:pt idx="101613">
                  <c:v>50806.5</c:v>
                </c:pt>
                <c:pt idx="101614">
                  <c:v>50807</c:v>
                </c:pt>
                <c:pt idx="101615">
                  <c:v>50807.5</c:v>
                </c:pt>
                <c:pt idx="101616">
                  <c:v>50808</c:v>
                </c:pt>
                <c:pt idx="101617">
                  <c:v>50808.5</c:v>
                </c:pt>
                <c:pt idx="101618">
                  <c:v>50809</c:v>
                </c:pt>
                <c:pt idx="101619">
                  <c:v>50809.5</c:v>
                </c:pt>
                <c:pt idx="101620">
                  <c:v>50810</c:v>
                </c:pt>
                <c:pt idx="101621">
                  <c:v>50810.5</c:v>
                </c:pt>
                <c:pt idx="101622">
                  <c:v>50811</c:v>
                </c:pt>
                <c:pt idx="101623">
                  <c:v>50811.5</c:v>
                </c:pt>
                <c:pt idx="101624">
                  <c:v>50812</c:v>
                </c:pt>
                <c:pt idx="101625">
                  <c:v>50812.5</c:v>
                </c:pt>
                <c:pt idx="101626">
                  <c:v>50813</c:v>
                </c:pt>
                <c:pt idx="101627">
                  <c:v>50813.5</c:v>
                </c:pt>
                <c:pt idx="101628">
                  <c:v>50814</c:v>
                </c:pt>
                <c:pt idx="101629">
                  <c:v>50814.5</c:v>
                </c:pt>
                <c:pt idx="101630">
                  <c:v>50815</c:v>
                </c:pt>
                <c:pt idx="101631">
                  <c:v>50815.5</c:v>
                </c:pt>
                <c:pt idx="101632">
                  <c:v>50816</c:v>
                </c:pt>
                <c:pt idx="101633">
                  <c:v>50816.5</c:v>
                </c:pt>
                <c:pt idx="101634">
                  <c:v>50817</c:v>
                </c:pt>
                <c:pt idx="101635">
                  <c:v>50817.5</c:v>
                </c:pt>
                <c:pt idx="101636">
                  <c:v>50818</c:v>
                </c:pt>
                <c:pt idx="101637">
                  <c:v>50818.5</c:v>
                </c:pt>
                <c:pt idx="101638">
                  <c:v>50819</c:v>
                </c:pt>
                <c:pt idx="101639">
                  <c:v>50819.5</c:v>
                </c:pt>
                <c:pt idx="101640">
                  <c:v>50820</c:v>
                </c:pt>
                <c:pt idx="101641">
                  <c:v>50820.5</c:v>
                </c:pt>
                <c:pt idx="101642">
                  <c:v>50821</c:v>
                </c:pt>
                <c:pt idx="101643">
                  <c:v>50821.5</c:v>
                </c:pt>
                <c:pt idx="101644">
                  <c:v>50822</c:v>
                </c:pt>
                <c:pt idx="101645">
                  <c:v>50822.5</c:v>
                </c:pt>
                <c:pt idx="101646">
                  <c:v>50823</c:v>
                </c:pt>
                <c:pt idx="101647">
                  <c:v>50823.5</c:v>
                </c:pt>
                <c:pt idx="101648">
                  <c:v>50824</c:v>
                </c:pt>
                <c:pt idx="101649">
                  <c:v>50824.5</c:v>
                </c:pt>
                <c:pt idx="101650">
                  <c:v>50825</c:v>
                </c:pt>
                <c:pt idx="101651">
                  <c:v>50825.5</c:v>
                </c:pt>
                <c:pt idx="101652">
                  <c:v>50826</c:v>
                </c:pt>
                <c:pt idx="101653">
                  <c:v>50826.5</c:v>
                </c:pt>
                <c:pt idx="101654">
                  <c:v>50827</c:v>
                </c:pt>
                <c:pt idx="101655">
                  <c:v>50827.5</c:v>
                </c:pt>
                <c:pt idx="101656">
                  <c:v>50828</c:v>
                </c:pt>
                <c:pt idx="101657">
                  <c:v>50828.5</c:v>
                </c:pt>
                <c:pt idx="101658">
                  <c:v>50829</c:v>
                </c:pt>
                <c:pt idx="101659">
                  <c:v>50829.5</c:v>
                </c:pt>
                <c:pt idx="101660">
                  <c:v>50830</c:v>
                </c:pt>
                <c:pt idx="101661">
                  <c:v>50830.5</c:v>
                </c:pt>
                <c:pt idx="101662">
                  <c:v>50831</c:v>
                </c:pt>
                <c:pt idx="101663">
                  <c:v>50831.5</c:v>
                </c:pt>
                <c:pt idx="101664">
                  <c:v>50832</c:v>
                </c:pt>
                <c:pt idx="101665">
                  <c:v>50832.5</c:v>
                </c:pt>
                <c:pt idx="101666">
                  <c:v>50833</c:v>
                </c:pt>
                <c:pt idx="101667">
                  <c:v>50833.5</c:v>
                </c:pt>
                <c:pt idx="101668">
                  <c:v>50834</c:v>
                </c:pt>
                <c:pt idx="101669">
                  <c:v>50834.5</c:v>
                </c:pt>
                <c:pt idx="101670">
                  <c:v>50835</c:v>
                </c:pt>
                <c:pt idx="101671">
                  <c:v>50835.5</c:v>
                </c:pt>
                <c:pt idx="101672">
                  <c:v>50836</c:v>
                </c:pt>
                <c:pt idx="101673">
                  <c:v>50836.5</c:v>
                </c:pt>
                <c:pt idx="101674">
                  <c:v>50837</c:v>
                </c:pt>
                <c:pt idx="101675">
                  <c:v>50837.5</c:v>
                </c:pt>
                <c:pt idx="101676">
                  <c:v>50838</c:v>
                </c:pt>
                <c:pt idx="101677">
                  <c:v>50838.5</c:v>
                </c:pt>
                <c:pt idx="101678">
                  <c:v>50839</c:v>
                </c:pt>
                <c:pt idx="101679">
                  <c:v>50839.5</c:v>
                </c:pt>
                <c:pt idx="101680">
                  <c:v>50840</c:v>
                </c:pt>
                <c:pt idx="101681">
                  <c:v>50840.5</c:v>
                </c:pt>
                <c:pt idx="101682">
                  <c:v>50841</c:v>
                </c:pt>
                <c:pt idx="101683">
                  <c:v>50841.5</c:v>
                </c:pt>
                <c:pt idx="101684">
                  <c:v>50842</c:v>
                </c:pt>
                <c:pt idx="101685">
                  <c:v>50842.5</c:v>
                </c:pt>
                <c:pt idx="101686">
                  <c:v>50843</c:v>
                </c:pt>
                <c:pt idx="101687">
                  <c:v>50843.5</c:v>
                </c:pt>
                <c:pt idx="101688">
                  <c:v>50844</c:v>
                </c:pt>
                <c:pt idx="101689">
                  <c:v>50844.5</c:v>
                </c:pt>
                <c:pt idx="101690">
                  <c:v>50845</c:v>
                </c:pt>
                <c:pt idx="101691">
                  <c:v>50845.5</c:v>
                </c:pt>
                <c:pt idx="101692">
                  <c:v>50846</c:v>
                </c:pt>
                <c:pt idx="101693">
                  <c:v>50846.5</c:v>
                </c:pt>
                <c:pt idx="101694">
                  <c:v>50847</c:v>
                </c:pt>
                <c:pt idx="101695">
                  <c:v>50847.5</c:v>
                </c:pt>
                <c:pt idx="101696">
                  <c:v>50848</c:v>
                </c:pt>
                <c:pt idx="101697">
                  <c:v>50848.5</c:v>
                </c:pt>
                <c:pt idx="101698">
                  <c:v>50849</c:v>
                </c:pt>
                <c:pt idx="101699">
                  <c:v>50849.5</c:v>
                </c:pt>
                <c:pt idx="101700">
                  <c:v>50850</c:v>
                </c:pt>
                <c:pt idx="101701">
                  <c:v>50850.5</c:v>
                </c:pt>
                <c:pt idx="101702">
                  <c:v>50851</c:v>
                </c:pt>
                <c:pt idx="101703">
                  <c:v>50851.5</c:v>
                </c:pt>
                <c:pt idx="101704">
                  <c:v>50852</c:v>
                </c:pt>
                <c:pt idx="101705">
                  <c:v>50852.5</c:v>
                </c:pt>
                <c:pt idx="101706">
                  <c:v>50853</c:v>
                </c:pt>
                <c:pt idx="101707">
                  <c:v>50853.5</c:v>
                </c:pt>
                <c:pt idx="101708">
                  <c:v>50854</c:v>
                </c:pt>
                <c:pt idx="101709">
                  <c:v>50854.5</c:v>
                </c:pt>
                <c:pt idx="101710">
                  <c:v>50855</c:v>
                </c:pt>
                <c:pt idx="101711">
                  <c:v>50855.5</c:v>
                </c:pt>
                <c:pt idx="101712">
                  <c:v>50856</c:v>
                </c:pt>
                <c:pt idx="101713">
                  <c:v>50856.5</c:v>
                </c:pt>
                <c:pt idx="101714">
                  <c:v>50857</c:v>
                </c:pt>
                <c:pt idx="101715">
                  <c:v>50857.5</c:v>
                </c:pt>
                <c:pt idx="101716">
                  <c:v>50858</c:v>
                </c:pt>
                <c:pt idx="101717">
                  <c:v>50858.5</c:v>
                </c:pt>
                <c:pt idx="101718">
                  <c:v>50859</c:v>
                </c:pt>
                <c:pt idx="101719">
                  <c:v>50859.5</c:v>
                </c:pt>
                <c:pt idx="101720">
                  <c:v>50860</c:v>
                </c:pt>
                <c:pt idx="101721">
                  <c:v>50860.5</c:v>
                </c:pt>
                <c:pt idx="101722">
                  <c:v>50861</c:v>
                </c:pt>
                <c:pt idx="101723">
                  <c:v>50861.5</c:v>
                </c:pt>
                <c:pt idx="101724">
                  <c:v>50862</c:v>
                </c:pt>
                <c:pt idx="101725">
                  <c:v>50862.5</c:v>
                </c:pt>
                <c:pt idx="101726">
                  <c:v>50863</c:v>
                </c:pt>
                <c:pt idx="101727">
                  <c:v>50863.5</c:v>
                </c:pt>
                <c:pt idx="101728">
                  <c:v>50864</c:v>
                </c:pt>
                <c:pt idx="101729">
                  <c:v>50864.5</c:v>
                </c:pt>
                <c:pt idx="101730">
                  <c:v>50865</c:v>
                </c:pt>
                <c:pt idx="101731">
                  <c:v>50865.5</c:v>
                </c:pt>
                <c:pt idx="101732">
                  <c:v>50866</c:v>
                </c:pt>
                <c:pt idx="101733">
                  <c:v>50866.5</c:v>
                </c:pt>
                <c:pt idx="101734">
                  <c:v>50867</c:v>
                </c:pt>
                <c:pt idx="101735">
                  <c:v>50867.5</c:v>
                </c:pt>
                <c:pt idx="101736">
                  <c:v>50868</c:v>
                </c:pt>
                <c:pt idx="101737">
                  <c:v>50868.5</c:v>
                </c:pt>
                <c:pt idx="101738">
                  <c:v>50869</c:v>
                </c:pt>
                <c:pt idx="101739">
                  <c:v>50869.5</c:v>
                </c:pt>
                <c:pt idx="101740">
                  <c:v>50870</c:v>
                </c:pt>
                <c:pt idx="101741">
                  <c:v>50870.5</c:v>
                </c:pt>
                <c:pt idx="101742">
                  <c:v>50871</c:v>
                </c:pt>
                <c:pt idx="101743">
                  <c:v>50871.5</c:v>
                </c:pt>
                <c:pt idx="101744">
                  <c:v>50872</c:v>
                </c:pt>
                <c:pt idx="101745">
                  <c:v>50872.5</c:v>
                </c:pt>
                <c:pt idx="101746">
                  <c:v>50873</c:v>
                </c:pt>
                <c:pt idx="101747">
                  <c:v>50873.5</c:v>
                </c:pt>
                <c:pt idx="101748">
                  <c:v>50874</c:v>
                </c:pt>
                <c:pt idx="101749">
                  <c:v>50874.5</c:v>
                </c:pt>
                <c:pt idx="101750">
                  <c:v>50875</c:v>
                </c:pt>
                <c:pt idx="101751">
                  <c:v>50875.5</c:v>
                </c:pt>
                <c:pt idx="101752">
                  <c:v>50876</c:v>
                </c:pt>
                <c:pt idx="101753">
                  <c:v>50876.5</c:v>
                </c:pt>
                <c:pt idx="101754">
                  <c:v>50877</c:v>
                </c:pt>
                <c:pt idx="101755">
                  <c:v>50877.5</c:v>
                </c:pt>
                <c:pt idx="101756">
                  <c:v>50878</c:v>
                </c:pt>
                <c:pt idx="101757">
                  <c:v>50878.5</c:v>
                </c:pt>
                <c:pt idx="101758">
                  <c:v>50879</c:v>
                </c:pt>
                <c:pt idx="101759">
                  <c:v>50879.5</c:v>
                </c:pt>
                <c:pt idx="101760">
                  <c:v>50880</c:v>
                </c:pt>
                <c:pt idx="101761">
                  <c:v>50880.5</c:v>
                </c:pt>
                <c:pt idx="101762">
                  <c:v>50881</c:v>
                </c:pt>
                <c:pt idx="101763">
                  <c:v>50881.5</c:v>
                </c:pt>
                <c:pt idx="101764">
                  <c:v>50882</c:v>
                </c:pt>
                <c:pt idx="101765">
                  <c:v>50882.5</c:v>
                </c:pt>
                <c:pt idx="101766">
                  <c:v>50883</c:v>
                </c:pt>
                <c:pt idx="101767">
                  <c:v>50883.5</c:v>
                </c:pt>
                <c:pt idx="101768">
                  <c:v>50884</c:v>
                </c:pt>
                <c:pt idx="101769">
                  <c:v>50884.5</c:v>
                </c:pt>
                <c:pt idx="101770">
                  <c:v>50885</c:v>
                </c:pt>
                <c:pt idx="101771">
                  <c:v>50885.5</c:v>
                </c:pt>
                <c:pt idx="101772">
                  <c:v>50886</c:v>
                </c:pt>
                <c:pt idx="101773">
                  <c:v>50886.5</c:v>
                </c:pt>
                <c:pt idx="101774">
                  <c:v>50887</c:v>
                </c:pt>
                <c:pt idx="101775">
                  <c:v>50887.5</c:v>
                </c:pt>
                <c:pt idx="101776">
                  <c:v>50888</c:v>
                </c:pt>
                <c:pt idx="101777">
                  <c:v>50888.5</c:v>
                </c:pt>
                <c:pt idx="101778">
                  <c:v>50889</c:v>
                </c:pt>
                <c:pt idx="101779">
                  <c:v>50889.5</c:v>
                </c:pt>
                <c:pt idx="101780">
                  <c:v>50890</c:v>
                </c:pt>
                <c:pt idx="101781">
                  <c:v>50890.5</c:v>
                </c:pt>
                <c:pt idx="101782">
                  <c:v>50891</c:v>
                </c:pt>
                <c:pt idx="101783">
                  <c:v>50891.5</c:v>
                </c:pt>
                <c:pt idx="101784">
                  <c:v>50892</c:v>
                </c:pt>
                <c:pt idx="101785">
                  <c:v>50892.5</c:v>
                </c:pt>
                <c:pt idx="101786">
                  <c:v>50893</c:v>
                </c:pt>
                <c:pt idx="101787">
                  <c:v>50893.5</c:v>
                </c:pt>
                <c:pt idx="101788">
                  <c:v>50894</c:v>
                </c:pt>
                <c:pt idx="101789">
                  <c:v>50894.5</c:v>
                </c:pt>
                <c:pt idx="101790">
                  <c:v>50895</c:v>
                </c:pt>
                <c:pt idx="101791">
                  <c:v>50895.5</c:v>
                </c:pt>
                <c:pt idx="101792">
                  <c:v>50896</c:v>
                </c:pt>
                <c:pt idx="101793">
                  <c:v>50896.5</c:v>
                </c:pt>
                <c:pt idx="101794">
                  <c:v>50897</c:v>
                </c:pt>
                <c:pt idx="101795">
                  <c:v>50897.5</c:v>
                </c:pt>
                <c:pt idx="101796">
                  <c:v>50898</c:v>
                </c:pt>
                <c:pt idx="101797">
                  <c:v>50898.5</c:v>
                </c:pt>
                <c:pt idx="101798">
                  <c:v>50899</c:v>
                </c:pt>
                <c:pt idx="101799">
                  <c:v>50899.5</c:v>
                </c:pt>
                <c:pt idx="101800">
                  <c:v>50900</c:v>
                </c:pt>
                <c:pt idx="101801">
                  <c:v>50900.5</c:v>
                </c:pt>
                <c:pt idx="101802">
                  <c:v>50901</c:v>
                </c:pt>
                <c:pt idx="101803">
                  <c:v>50901.5</c:v>
                </c:pt>
                <c:pt idx="101804">
                  <c:v>50902</c:v>
                </c:pt>
                <c:pt idx="101805">
                  <c:v>50902.5</c:v>
                </c:pt>
                <c:pt idx="101806">
                  <c:v>50903</c:v>
                </c:pt>
                <c:pt idx="101807">
                  <c:v>50903.5</c:v>
                </c:pt>
                <c:pt idx="101808">
                  <c:v>50904</c:v>
                </c:pt>
                <c:pt idx="101809">
                  <c:v>50904.5</c:v>
                </c:pt>
                <c:pt idx="101810">
                  <c:v>50905</c:v>
                </c:pt>
                <c:pt idx="101811">
                  <c:v>50905.5</c:v>
                </c:pt>
                <c:pt idx="101812">
                  <c:v>50906</c:v>
                </c:pt>
                <c:pt idx="101813">
                  <c:v>50906.5</c:v>
                </c:pt>
                <c:pt idx="101814">
                  <c:v>50907</c:v>
                </c:pt>
                <c:pt idx="101815">
                  <c:v>50907.5</c:v>
                </c:pt>
                <c:pt idx="101816">
                  <c:v>50908</c:v>
                </c:pt>
                <c:pt idx="101817">
                  <c:v>50908.5</c:v>
                </c:pt>
                <c:pt idx="101818">
                  <c:v>50909</c:v>
                </c:pt>
                <c:pt idx="101819">
                  <c:v>50909.5</c:v>
                </c:pt>
                <c:pt idx="101820">
                  <c:v>50910</c:v>
                </c:pt>
                <c:pt idx="101821">
                  <c:v>50910.5</c:v>
                </c:pt>
                <c:pt idx="101822">
                  <c:v>50911</c:v>
                </c:pt>
                <c:pt idx="101823">
                  <c:v>50911.5</c:v>
                </c:pt>
                <c:pt idx="101824">
                  <c:v>50912</c:v>
                </c:pt>
                <c:pt idx="101825">
                  <c:v>50912.5</c:v>
                </c:pt>
                <c:pt idx="101826">
                  <c:v>50913</c:v>
                </c:pt>
                <c:pt idx="101827">
                  <c:v>50913.5</c:v>
                </c:pt>
                <c:pt idx="101828">
                  <c:v>50914</c:v>
                </c:pt>
                <c:pt idx="101829">
                  <c:v>50914.5</c:v>
                </c:pt>
                <c:pt idx="101830">
                  <c:v>50915</c:v>
                </c:pt>
                <c:pt idx="101831">
                  <c:v>50915.5</c:v>
                </c:pt>
                <c:pt idx="101832">
                  <c:v>50916</c:v>
                </c:pt>
                <c:pt idx="101833">
                  <c:v>50916.5</c:v>
                </c:pt>
                <c:pt idx="101834">
                  <c:v>50917</c:v>
                </c:pt>
                <c:pt idx="101835">
                  <c:v>50917.5</c:v>
                </c:pt>
                <c:pt idx="101836">
                  <c:v>50918</c:v>
                </c:pt>
                <c:pt idx="101837">
                  <c:v>50918.5</c:v>
                </c:pt>
                <c:pt idx="101838">
                  <c:v>50919</c:v>
                </c:pt>
                <c:pt idx="101839">
                  <c:v>50919.5</c:v>
                </c:pt>
                <c:pt idx="101840">
                  <c:v>50920</c:v>
                </c:pt>
                <c:pt idx="101841">
                  <c:v>50920.5</c:v>
                </c:pt>
                <c:pt idx="101842">
                  <c:v>50921</c:v>
                </c:pt>
                <c:pt idx="101843">
                  <c:v>50921.5</c:v>
                </c:pt>
                <c:pt idx="101844">
                  <c:v>50922</c:v>
                </c:pt>
                <c:pt idx="101845">
                  <c:v>50922.5</c:v>
                </c:pt>
                <c:pt idx="101846">
                  <c:v>50923</c:v>
                </c:pt>
                <c:pt idx="101847">
                  <c:v>50923.5</c:v>
                </c:pt>
                <c:pt idx="101848">
                  <c:v>50924</c:v>
                </c:pt>
                <c:pt idx="101849">
                  <c:v>50924.5</c:v>
                </c:pt>
                <c:pt idx="101850">
                  <c:v>50925</c:v>
                </c:pt>
                <c:pt idx="101851">
                  <c:v>50925.5</c:v>
                </c:pt>
                <c:pt idx="101852">
                  <c:v>50926</c:v>
                </c:pt>
                <c:pt idx="101853">
                  <c:v>50926.5</c:v>
                </c:pt>
                <c:pt idx="101854">
                  <c:v>50927</c:v>
                </c:pt>
                <c:pt idx="101855">
                  <c:v>50927.5</c:v>
                </c:pt>
                <c:pt idx="101856">
                  <c:v>50928</c:v>
                </c:pt>
                <c:pt idx="101857">
                  <c:v>50928.5</c:v>
                </c:pt>
                <c:pt idx="101858">
                  <c:v>50929</c:v>
                </c:pt>
                <c:pt idx="101859">
                  <c:v>50929.5</c:v>
                </c:pt>
                <c:pt idx="101860">
                  <c:v>50930</c:v>
                </c:pt>
                <c:pt idx="101861">
                  <c:v>50930.5</c:v>
                </c:pt>
                <c:pt idx="101862">
                  <c:v>50931</c:v>
                </c:pt>
                <c:pt idx="101863">
                  <c:v>50931.5</c:v>
                </c:pt>
                <c:pt idx="101864">
                  <c:v>50932</c:v>
                </c:pt>
                <c:pt idx="101865">
                  <c:v>50932.5</c:v>
                </c:pt>
                <c:pt idx="101866">
                  <c:v>50933</c:v>
                </c:pt>
                <c:pt idx="101867">
                  <c:v>50933.5</c:v>
                </c:pt>
                <c:pt idx="101868">
                  <c:v>50934</c:v>
                </c:pt>
                <c:pt idx="101869">
                  <c:v>50934.5</c:v>
                </c:pt>
                <c:pt idx="101870">
                  <c:v>50935</c:v>
                </c:pt>
                <c:pt idx="101871">
                  <c:v>50935.5</c:v>
                </c:pt>
                <c:pt idx="101872">
                  <c:v>50936</c:v>
                </c:pt>
                <c:pt idx="101873">
                  <c:v>50936.5</c:v>
                </c:pt>
                <c:pt idx="101874">
                  <c:v>50937</c:v>
                </c:pt>
                <c:pt idx="101875">
                  <c:v>50937.5</c:v>
                </c:pt>
                <c:pt idx="101876">
                  <c:v>50938</c:v>
                </c:pt>
                <c:pt idx="101877">
                  <c:v>50938.5</c:v>
                </c:pt>
                <c:pt idx="101878">
                  <c:v>50939</c:v>
                </c:pt>
                <c:pt idx="101879">
                  <c:v>50939.5</c:v>
                </c:pt>
                <c:pt idx="101880">
                  <c:v>50940</c:v>
                </c:pt>
                <c:pt idx="101881">
                  <c:v>50940.5</c:v>
                </c:pt>
                <c:pt idx="101882">
                  <c:v>50941</c:v>
                </c:pt>
                <c:pt idx="101883">
                  <c:v>50941.5</c:v>
                </c:pt>
                <c:pt idx="101884">
                  <c:v>50942</c:v>
                </c:pt>
                <c:pt idx="101885">
                  <c:v>50942.5</c:v>
                </c:pt>
                <c:pt idx="101886">
                  <c:v>50943</c:v>
                </c:pt>
                <c:pt idx="101887">
                  <c:v>50943.5</c:v>
                </c:pt>
                <c:pt idx="101888">
                  <c:v>50944</c:v>
                </c:pt>
                <c:pt idx="101889">
                  <c:v>50944.5</c:v>
                </c:pt>
                <c:pt idx="101890">
                  <c:v>50945</c:v>
                </c:pt>
                <c:pt idx="101891">
                  <c:v>50945.5</c:v>
                </c:pt>
                <c:pt idx="101892">
                  <c:v>50946</c:v>
                </c:pt>
                <c:pt idx="101893">
                  <c:v>50946.5</c:v>
                </c:pt>
                <c:pt idx="101894">
                  <c:v>50947</c:v>
                </c:pt>
                <c:pt idx="101895">
                  <c:v>50947.5</c:v>
                </c:pt>
                <c:pt idx="101896">
                  <c:v>50948</c:v>
                </c:pt>
                <c:pt idx="101897">
                  <c:v>50948.5</c:v>
                </c:pt>
                <c:pt idx="101898">
                  <c:v>50949</c:v>
                </c:pt>
                <c:pt idx="101899">
                  <c:v>50949.5</c:v>
                </c:pt>
                <c:pt idx="101900">
                  <c:v>50950</c:v>
                </c:pt>
                <c:pt idx="101901">
                  <c:v>50950.5</c:v>
                </c:pt>
                <c:pt idx="101902">
                  <c:v>50951</c:v>
                </c:pt>
                <c:pt idx="101903">
                  <c:v>50951.5</c:v>
                </c:pt>
                <c:pt idx="101904">
                  <c:v>50952</c:v>
                </c:pt>
                <c:pt idx="101905">
                  <c:v>50952.5</c:v>
                </c:pt>
                <c:pt idx="101906">
                  <c:v>50953</c:v>
                </c:pt>
                <c:pt idx="101907">
                  <c:v>50953.5</c:v>
                </c:pt>
                <c:pt idx="101908">
                  <c:v>50954</c:v>
                </c:pt>
                <c:pt idx="101909">
                  <c:v>50954.5</c:v>
                </c:pt>
                <c:pt idx="101910">
                  <c:v>50955</c:v>
                </c:pt>
                <c:pt idx="101911">
                  <c:v>50955.5</c:v>
                </c:pt>
                <c:pt idx="101912">
                  <c:v>50956</c:v>
                </c:pt>
                <c:pt idx="101913">
                  <c:v>50956.5</c:v>
                </c:pt>
                <c:pt idx="101914">
                  <c:v>50957</c:v>
                </c:pt>
                <c:pt idx="101915">
                  <c:v>50957.5</c:v>
                </c:pt>
                <c:pt idx="101916">
                  <c:v>50958</c:v>
                </c:pt>
                <c:pt idx="101917">
                  <c:v>50958.5</c:v>
                </c:pt>
                <c:pt idx="101918">
                  <c:v>50959</c:v>
                </c:pt>
                <c:pt idx="101919">
                  <c:v>50959.5</c:v>
                </c:pt>
                <c:pt idx="101920">
                  <c:v>50960</c:v>
                </c:pt>
                <c:pt idx="101921">
                  <c:v>50960.5</c:v>
                </c:pt>
                <c:pt idx="101922">
                  <c:v>50961</c:v>
                </c:pt>
                <c:pt idx="101923">
                  <c:v>50961.5</c:v>
                </c:pt>
                <c:pt idx="101924">
                  <c:v>50962</c:v>
                </c:pt>
                <c:pt idx="101925">
                  <c:v>50962.5</c:v>
                </c:pt>
                <c:pt idx="101926">
                  <c:v>50963</c:v>
                </c:pt>
                <c:pt idx="101927">
                  <c:v>50963.5</c:v>
                </c:pt>
                <c:pt idx="101928">
                  <c:v>50964</c:v>
                </c:pt>
                <c:pt idx="101929">
                  <c:v>50964.5</c:v>
                </c:pt>
                <c:pt idx="101930">
                  <c:v>50965</c:v>
                </c:pt>
                <c:pt idx="101931">
                  <c:v>50965.5</c:v>
                </c:pt>
                <c:pt idx="101932">
                  <c:v>50966</c:v>
                </c:pt>
                <c:pt idx="101933">
                  <c:v>50966.5</c:v>
                </c:pt>
                <c:pt idx="101934">
                  <c:v>50967</c:v>
                </c:pt>
                <c:pt idx="101935">
                  <c:v>50967.5</c:v>
                </c:pt>
                <c:pt idx="101936">
                  <c:v>50968</c:v>
                </c:pt>
                <c:pt idx="101937">
                  <c:v>50968.5</c:v>
                </c:pt>
                <c:pt idx="101938">
                  <c:v>50969</c:v>
                </c:pt>
                <c:pt idx="101939">
                  <c:v>50969.5</c:v>
                </c:pt>
                <c:pt idx="101940">
                  <c:v>50970</c:v>
                </c:pt>
                <c:pt idx="101941">
                  <c:v>50970.5</c:v>
                </c:pt>
                <c:pt idx="101942">
                  <c:v>50971</c:v>
                </c:pt>
                <c:pt idx="101943">
                  <c:v>50971.5</c:v>
                </c:pt>
                <c:pt idx="101944">
                  <c:v>50972</c:v>
                </c:pt>
                <c:pt idx="101945">
                  <c:v>50972.5</c:v>
                </c:pt>
                <c:pt idx="101946">
                  <c:v>50973</c:v>
                </c:pt>
                <c:pt idx="101947">
                  <c:v>50973.5</c:v>
                </c:pt>
                <c:pt idx="101948">
                  <c:v>50974</c:v>
                </c:pt>
                <c:pt idx="101949">
                  <c:v>50974.5</c:v>
                </c:pt>
                <c:pt idx="101950">
                  <c:v>50975</c:v>
                </c:pt>
                <c:pt idx="101951">
                  <c:v>50975.5</c:v>
                </c:pt>
                <c:pt idx="101952">
                  <c:v>50976</c:v>
                </c:pt>
                <c:pt idx="101953">
                  <c:v>50976.5</c:v>
                </c:pt>
                <c:pt idx="101954">
                  <c:v>50977</c:v>
                </c:pt>
                <c:pt idx="101955">
                  <c:v>50977.5</c:v>
                </c:pt>
                <c:pt idx="101956">
                  <c:v>50978</c:v>
                </c:pt>
                <c:pt idx="101957">
                  <c:v>50978.5</c:v>
                </c:pt>
                <c:pt idx="101958">
                  <c:v>50979</c:v>
                </c:pt>
                <c:pt idx="101959">
                  <c:v>50979.5</c:v>
                </c:pt>
                <c:pt idx="101960">
                  <c:v>50980</c:v>
                </c:pt>
                <c:pt idx="101961">
                  <c:v>50980.5</c:v>
                </c:pt>
                <c:pt idx="101962">
                  <c:v>50981</c:v>
                </c:pt>
                <c:pt idx="101963">
                  <c:v>50981.5</c:v>
                </c:pt>
                <c:pt idx="101964">
                  <c:v>50982</c:v>
                </c:pt>
                <c:pt idx="101965">
                  <c:v>50982.5</c:v>
                </c:pt>
                <c:pt idx="101966">
                  <c:v>50983</c:v>
                </c:pt>
                <c:pt idx="101967">
                  <c:v>50983.5</c:v>
                </c:pt>
                <c:pt idx="101968">
                  <c:v>50984</c:v>
                </c:pt>
                <c:pt idx="101969">
                  <c:v>50984.5</c:v>
                </c:pt>
                <c:pt idx="101970">
                  <c:v>50985</c:v>
                </c:pt>
                <c:pt idx="101971">
                  <c:v>50985.5</c:v>
                </c:pt>
                <c:pt idx="101972">
                  <c:v>50986</c:v>
                </c:pt>
                <c:pt idx="101973">
                  <c:v>50986.5</c:v>
                </c:pt>
                <c:pt idx="101974">
                  <c:v>50987</c:v>
                </c:pt>
                <c:pt idx="101975">
                  <c:v>50987.5</c:v>
                </c:pt>
                <c:pt idx="101976">
                  <c:v>50988</c:v>
                </c:pt>
                <c:pt idx="101977">
                  <c:v>50988.5</c:v>
                </c:pt>
                <c:pt idx="101978">
                  <c:v>50989</c:v>
                </c:pt>
                <c:pt idx="101979">
                  <c:v>50989.5</c:v>
                </c:pt>
                <c:pt idx="101980">
                  <c:v>50990</c:v>
                </c:pt>
                <c:pt idx="101981">
                  <c:v>50990.5</c:v>
                </c:pt>
                <c:pt idx="101982">
                  <c:v>50991</c:v>
                </c:pt>
                <c:pt idx="101983">
                  <c:v>50991.5</c:v>
                </c:pt>
                <c:pt idx="101984">
                  <c:v>50992</c:v>
                </c:pt>
                <c:pt idx="101985">
                  <c:v>50992.5</c:v>
                </c:pt>
                <c:pt idx="101986">
                  <c:v>50993</c:v>
                </c:pt>
                <c:pt idx="101987">
                  <c:v>50993.5</c:v>
                </c:pt>
                <c:pt idx="101988">
                  <c:v>50994</c:v>
                </c:pt>
                <c:pt idx="101989">
                  <c:v>50994.5</c:v>
                </c:pt>
                <c:pt idx="101990">
                  <c:v>50995</c:v>
                </c:pt>
                <c:pt idx="101991">
                  <c:v>50995.5</c:v>
                </c:pt>
                <c:pt idx="101992">
                  <c:v>50996</c:v>
                </c:pt>
                <c:pt idx="101993">
                  <c:v>50996.5</c:v>
                </c:pt>
                <c:pt idx="101994">
                  <c:v>50997</c:v>
                </c:pt>
                <c:pt idx="101995">
                  <c:v>50997.5</c:v>
                </c:pt>
                <c:pt idx="101996">
                  <c:v>50998</c:v>
                </c:pt>
                <c:pt idx="101997">
                  <c:v>50998.5</c:v>
                </c:pt>
                <c:pt idx="101998">
                  <c:v>50999</c:v>
                </c:pt>
                <c:pt idx="101999">
                  <c:v>50999.5</c:v>
                </c:pt>
                <c:pt idx="102000">
                  <c:v>51000</c:v>
                </c:pt>
                <c:pt idx="102001">
                  <c:v>51000.5</c:v>
                </c:pt>
                <c:pt idx="102002">
                  <c:v>51001</c:v>
                </c:pt>
                <c:pt idx="102003">
                  <c:v>51001.5</c:v>
                </c:pt>
                <c:pt idx="102004">
                  <c:v>51002</c:v>
                </c:pt>
                <c:pt idx="102005">
                  <c:v>51002.5</c:v>
                </c:pt>
                <c:pt idx="102006">
                  <c:v>51003</c:v>
                </c:pt>
                <c:pt idx="102007">
                  <c:v>51003.5</c:v>
                </c:pt>
                <c:pt idx="102008">
                  <c:v>51004</c:v>
                </c:pt>
                <c:pt idx="102009">
                  <c:v>51004.5</c:v>
                </c:pt>
                <c:pt idx="102010">
                  <c:v>51005</c:v>
                </c:pt>
                <c:pt idx="102011">
                  <c:v>51005.5</c:v>
                </c:pt>
                <c:pt idx="102012">
                  <c:v>51006</c:v>
                </c:pt>
                <c:pt idx="102013">
                  <c:v>51006.5</c:v>
                </c:pt>
                <c:pt idx="102014">
                  <c:v>51007</c:v>
                </c:pt>
                <c:pt idx="102015">
                  <c:v>51007.5</c:v>
                </c:pt>
                <c:pt idx="102016">
                  <c:v>51008</c:v>
                </c:pt>
                <c:pt idx="102017">
                  <c:v>51008.5</c:v>
                </c:pt>
                <c:pt idx="102018">
                  <c:v>51009</c:v>
                </c:pt>
                <c:pt idx="102019">
                  <c:v>51009.5</c:v>
                </c:pt>
                <c:pt idx="102020">
                  <c:v>51010</c:v>
                </c:pt>
                <c:pt idx="102021">
                  <c:v>51010.5</c:v>
                </c:pt>
                <c:pt idx="102022">
                  <c:v>51011</c:v>
                </c:pt>
                <c:pt idx="102023">
                  <c:v>51011.5</c:v>
                </c:pt>
                <c:pt idx="102024">
                  <c:v>51012</c:v>
                </c:pt>
                <c:pt idx="102025">
                  <c:v>51012.5</c:v>
                </c:pt>
                <c:pt idx="102026">
                  <c:v>51013</c:v>
                </c:pt>
                <c:pt idx="102027">
                  <c:v>51013.5</c:v>
                </c:pt>
                <c:pt idx="102028">
                  <c:v>51014</c:v>
                </c:pt>
                <c:pt idx="102029">
                  <c:v>51014.5</c:v>
                </c:pt>
                <c:pt idx="102030">
                  <c:v>51015</c:v>
                </c:pt>
                <c:pt idx="102031">
                  <c:v>51015.5</c:v>
                </c:pt>
                <c:pt idx="102032">
                  <c:v>51016</c:v>
                </c:pt>
                <c:pt idx="102033">
                  <c:v>51016.5</c:v>
                </c:pt>
                <c:pt idx="102034">
                  <c:v>51017</c:v>
                </c:pt>
                <c:pt idx="102035">
                  <c:v>51017.5</c:v>
                </c:pt>
                <c:pt idx="102036">
                  <c:v>51018</c:v>
                </c:pt>
                <c:pt idx="102037">
                  <c:v>51018.5</c:v>
                </c:pt>
                <c:pt idx="102038">
                  <c:v>51019</c:v>
                </c:pt>
                <c:pt idx="102039">
                  <c:v>51019.5</c:v>
                </c:pt>
                <c:pt idx="102040">
                  <c:v>51020</c:v>
                </c:pt>
                <c:pt idx="102041">
                  <c:v>51020.5</c:v>
                </c:pt>
                <c:pt idx="102042">
                  <c:v>51021</c:v>
                </c:pt>
                <c:pt idx="102043">
                  <c:v>51021.5</c:v>
                </c:pt>
                <c:pt idx="102044">
                  <c:v>51022</c:v>
                </c:pt>
                <c:pt idx="102045">
                  <c:v>51022.5</c:v>
                </c:pt>
                <c:pt idx="102046">
                  <c:v>51023</c:v>
                </c:pt>
                <c:pt idx="102047">
                  <c:v>51023.5</c:v>
                </c:pt>
                <c:pt idx="102048">
                  <c:v>51024</c:v>
                </c:pt>
                <c:pt idx="102049">
                  <c:v>51024.5</c:v>
                </c:pt>
                <c:pt idx="102050">
                  <c:v>51025</c:v>
                </c:pt>
                <c:pt idx="102051">
                  <c:v>51025.5</c:v>
                </c:pt>
                <c:pt idx="102052">
                  <c:v>51026</c:v>
                </c:pt>
                <c:pt idx="102053">
                  <c:v>51026.5</c:v>
                </c:pt>
                <c:pt idx="102054">
                  <c:v>51027</c:v>
                </c:pt>
                <c:pt idx="102055">
                  <c:v>51027.5</c:v>
                </c:pt>
                <c:pt idx="102056">
                  <c:v>51028</c:v>
                </c:pt>
                <c:pt idx="102057">
                  <c:v>51028.5</c:v>
                </c:pt>
                <c:pt idx="102058">
                  <c:v>51029</c:v>
                </c:pt>
                <c:pt idx="102059">
                  <c:v>51029.5</c:v>
                </c:pt>
                <c:pt idx="102060">
                  <c:v>51030</c:v>
                </c:pt>
                <c:pt idx="102061">
                  <c:v>51030.5</c:v>
                </c:pt>
                <c:pt idx="102062">
                  <c:v>51031</c:v>
                </c:pt>
                <c:pt idx="102063">
                  <c:v>51031.5</c:v>
                </c:pt>
                <c:pt idx="102064">
                  <c:v>51032</c:v>
                </c:pt>
                <c:pt idx="102065">
                  <c:v>51032.5</c:v>
                </c:pt>
                <c:pt idx="102066">
                  <c:v>51033</c:v>
                </c:pt>
                <c:pt idx="102067">
                  <c:v>51033.5</c:v>
                </c:pt>
                <c:pt idx="102068">
                  <c:v>51034</c:v>
                </c:pt>
                <c:pt idx="102069">
                  <c:v>51034.5</c:v>
                </c:pt>
                <c:pt idx="102070">
                  <c:v>51035</c:v>
                </c:pt>
                <c:pt idx="102071">
                  <c:v>51035.5</c:v>
                </c:pt>
                <c:pt idx="102072">
                  <c:v>51036</c:v>
                </c:pt>
                <c:pt idx="102073">
                  <c:v>51036.5</c:v>
                </c:pt>
                <c:pt idx="102074">
                  <c:v>51037</c:v>
                </c:pt>
                <c:pt idx="102075">
                  <c:v>51037.5</c:v>
                </c:pt>
                <c:pt idx="102076">
                  <c:v>51038</c:v>
                </c:pt>
                <c:pt idx="102077">
                  <c:v>51038.5</c:v>
                </c:pt>
                <c:pt idx="102078">
                  <c:v>51039</c:v>
                </c:pt>
                <c:pt idx="102079">
                  <c:v>51039.5</c:v>
                </c:pt>
                <c:pt idx="102080">
                  <c:v>51040</c:v>
                </c:pt>
                <c:pt idx="102081">
                  <c:v>51040.5</c:v>
                </c:pt>
                <c:pt idx="102082">
                  <c:v>51041</c:v>
                </c:pt>
                <c:pt idx="102083">
                  <c:v>51041.5</c:v>
                </c:pt>
                <c:pt idx="102084">
                  <c:v>51042</c:v>
                </c:pt>
                <c:pt idx="102085">
                  <c:v>51042.5</c:v>
                </c:pt>
                <c:pt idx="102086">
                  <c:v>51043</c:v>
                </c:pt>
                <c:pt idx="102087">
                  <c:v>51043.5</c:v>
                </c:pt>
                <c:pt idx="102088">
                  <c:v>51044</c:v>
                </c:pt>
                <c:pt idx="102089">
                  <c:v>51044.5</c:v>
                </c:pt>
                <c:pt idx="102090">
                  <c:v>51045</c:v>
                </c:pt>
                <c:pt idx="102091">
                  <c:v>51045.5</c:v>
                </c:pt>
                <c:pt idx="102092">
                  <c:v>51046</c:v>
                </c:pt>
                <c:pt idx="102093">
                  <c:v>51046.5</c:v>
                </c:pt>
                <c:pt idx="102094">
                  <c:v>51047</c:v>
                </c:pt>
                <c:pt idx="102095">
                  <c:v>51047.5</c:v>
                </c:pt>
                <c:pt idx="102096">
                  <c:v>51048</c:v>
                </c:pt>
                <c:pt idx="102097">
                  <c:v>51048.5</c:v>
                </c:pt>
                <c:pt idx="102098">
                  <c:v>51049</c:v>
                </c:pt>
                <c:pt idx="102099">
                  <c:v>51049.5</c:v>
                </c:pt>
                <c:pt idx="102100">
                  <c:v>51050</c:v>
                </c:pt>
                <c:pt idx="102101">
                  <c:v>51050.5</c:v>
                </c:pt>
                <c:pt idx="102102">
                  <c:v>51051</c:v>
                </c:pt>
                <c:pt idx="102103">
                  <c:v>51051.5</c:v>
                </c:pt>
                <c:pt idx="102104">
                  <c:v>51052</c:v>
                </c:pt>
                <c:pt idx="102105">
                  <c:v>51052.5</c:v>
                </c:pt>
                <c:pt idx="102106">
                  <c:v>51053</c:v>
                </c:pt>
                <c:pt idx="102107">
                  <c:v>51053.5</c:v>
                </c:pt>
                <c:pt idx="102108">
                  <c:v>51054</c:v>
                </c:pt>
                <c:pt idx="102109">
                  <c:v>51054.5</c:v>
                </c:pt>
                <c:pt idx="102110">
                  <c:v>51055</c:v>
                </c:pt>
                <c:pt idx="102111">
                  <c:v>51055.5</c:v>
                </c:pt>
                <c:pt idx="102112">
                  <c:v>51056</c:v>
                </c:pt>
                <c:pt idx="102113">
                  <c:v>51056.5</c:v>
                </c:pt>
                <c:pt idx="102114">
                  <c:v>51057</c:v>
                </c:pt>
                <c:pt idx="102115">
                  <c:v>51057.5</c:v>
                </c:pt>
                <c:pt idx="102116">
                  <c:v>51058</c:v>
                </c:pt>
                <c:pt idx="102117">
                  <c:v>51058.5</c:v>
                </c:pt>
                <c:pt idx="102118">
                  <c:v>51059</c:v>
                </c:pt>
                <c:pt idx="102119">
                  <c:v>51059.5</c:v>
                </c:pt>
                <c:pt idx="102120">
                  <c:v>51060</c:v>
                </c:pt>
                <c:pt idx="102121">
                  <c:v>51060.5</c:v>
                </c:pt>
                <c:pt idx="102122">
                  <c:v>51061</c:v>
                </c:pt>
                <c:pt idx="102123">
                  <c:v>51061.5</c:v>
                </c:pt>
                <c:pt idx="102124">
                  <c:v>51062</c:v>
                </c:pt>
                <c:pt idx="102125">
                  <c:v>51062.5</c:v>
                </c:pt>
                <c:pt idx="102126">
                  <c:v>51063</c:v>
                </c:pt>
                <c:pt idx="102127">
                  <c:v>51063.5</c:v>
                </c:pt>
                <c:pt idx="102128">
                  <c:v>51064</c:v>
                </c:pt>
                <c:pt idx="102129">
                  <c:v>51064.5</c:v>
                </c:pt>
                <c:pt idx="102130">
                  <c:v>51065</c:v>
                </c:pt>
                <c:pt idx="102131">
                  <c:v>51065.5</c:v>
                </c:pt>
                <c:pt idx="102132">
                  <c:v>51066</c:v>
                </c:pt>
                <c:pt idx="102133">
                  <c:v>51066.5</c:v>
                </c:pt>
                <c:pt idx="102134">
                  <c:v>51067</c:v>
                </c:pt>
                <c:pt idx="102135">
                  <c:v>51067.5</c:v>
                </c:pt>
                <c:pt idx="102136">
                  <c:v>51068</c:v>
                </c:pt>
                <c:pt idx="102137">
                  <c:v>51068.5</c:v>
                </c:pt>
                <c:pt idx="102138">
                  <c:v>51069</c:v>
                </c:pt>
                <c:pt idx="102139">
                  <c:v>51069.5</c:v>
                </c:pt>
                <c:pt idx="102140">
                  <c:v>51070</c:v>
                </c:pt>
                <c:pt idx="102141">
                  <c:v>51070.5</c:v>
                </c:pt>
                <c:pt idx="102142">
                  <c:v>51071</c:v>
                </c:pt>
                <c:pt idx="102143">
                  <c:v>51071.5</c:v>
                </c:pt>
                <c:pt idx="102144">
                  <c:v>51072</c:v>
                </c:pt>
                <c:pt idx="102145">
                  <c:v>51072.5</c:v>
                </c:pt>
                <c:pt idx="102146">
                  <c:v>51073</c:v>
                </c:pt>
                <c:pt idx="102147">
                  <c:v>51073.5</c:v>
                </c:pt>
                <c:pt idx="102148">
                  <c:v>51074</c:v>
                </c:pt>
                <c:pt idx="102149">
                  <c:v>51074.5</c:v>
                </c:pt>
                <c:pt idx="102150">
                  <c:v>51075</c:v>
                </c:pt>
                <c:pt idx="102151">
                  <c:v>51075.5</c:v>
                </c:pt>
                <c:pt idx="102152">
                  <c:v>51076</c:v>
                </c:pt>
                <c:pt idx="102153">
                  <c:v>51076.5</c:v>
                </c:pt>
                <c:pt idx="102154">
                  <c:v>51077</c:v>
                </c:pt>
                <c:pt idx="102155">
                  <c:v>51077.5</c:v>
                </c:pt>
                <c:pt idx="102156">
                  <c:v>51078</c:v>
                </c:pt>
                <c:pt idx="102157">
                  <c:v>51078.5</c:v>
                </c:pt>
                <c:pt idx="102158">
                  <c:v>51079</c:v>
                </c:pt>
                <c:pt idx="102159">
                  <c:v>51079.5</c:v>
                </c:pt>
                <c:pt idx="102160">
                  <c:v>51080</c:v>
                </c:pt>
                <c:pt idx="102161">
                  <c:v>51080.5</c:v>
                </c:pt>
                <c:pt idx="102162">
                  <c:v>51081</c:v>
                </c:pt>
                <c:pt idx="102163">
                  <c:v>51081.5</c:v>
                </c:pt>
                <c:pt idx="102164">
                  <c:v>51082</c:v>
                </c:pt>
                <c:pt idx="102165">
                  <c:v>51082.5</c:v>
                </c:pt>
                <c:pt idx="102166">
                  <c:v>51083</c:v>
                </c:pt>
                <c:pt idx="102167">
                  <c:v>51083.5</c:v>
                </c:pt>
                <c:pt idx="102168">
                  <c:v>51084</c:v>
                </c:pt>
                <c:pt idx="102169">
                  <c:v>51084.5</c:v>
                </c:pt>
                <c:pt idx="102170">
                  <c:v>51085</c:v>
                </c:pt>
                <c:pt idx="102171">
                  <c:v>51085.5</c:v>
                </c:pt>
                <c:pt idx="102172">
                  <c:v>51086</c:v>
                </c:pt>
                <c:pt idx="102173">
                  <c:v>51086.5</c:v>
                </c:pt>
                <c:pt idx="102174">
                  <c:v>51087</c:v>
                </c:pt>
                <c:pt idx="102175">
                  <c:v>51087.5</c:v>
                </c:pt>
                <c:pt idx="102176">
                  <c:v>51088</c:v>
                </c:pt>
                <c:pt idx="102177">
                  <c:v>51088.5</c:v>
                </c:pt>
                <c:pt idx="102178">
                  <c:v>51089</c:v>
                </c:pt>
                <c:pt idx="102179">
                  <c:v>51089.5</c:v>
                </c:pt>
                <c:pt idx="102180">
                  <c:v>51090</c:v>
                </c:pt>
                <c:pt idx="102181">
                  <c:v>51090.5</c:v>
                </c:pt>
                <c:pt idx="102182">
                  <c:v>51091</c:v>
                </c:pt>
                <c:pt idx="102183">
                  <c:v>51091.5</c:v>
                </c:pt>
                <c:pt idx="102184">
                  <c:v>51092</c:v>
                </c:pt>
                <c:pt idx="102185">
                  <c:v>51092.5</c:v>
                </c:pt>
                <c:pt idx="102186">
                  <c:v>51093</c:v>
                </c:pt>
                <c:pt idx="102187">
                  <c:v>51093.5</c:v>
                </c:pt>
                <c:pt idx="102188">
                  <c:v>51094</c:v>
                </c:pt>
                <c:pt idx="102189">
                  <c:v>51094.5</c:v>
                </c:pt>
                <c:pt idx="102190">
                  <c:v>51095</c:v>
                </c:pt>
                <c:pt idx="102191">
                  <c:v>51095.5</c:v>
                </c:pt>
                <c:pt idx="102192">
                  <c:v>51096</c:v>
                </c:pt>
                <c:pt idx="102193">
                  <c:v>51096.5</c:v>
                </c:pt>
                <c:pt idx="102194">
                  <c:v>51097</c:v>
                </c:pt>
                <c:pt idx="102195">
                  <c:v>51097.5</c:v>
                </c:pt>
                <c:pt idx="102196">
                  <c:v>51098</c:v>
                </c:pt>
                <c:pt idx="102197">
                  <c:v>51098.5</c:v>
                </c:pt>
                <c:pt idx="102198">
                  <c:v>51099</c:v>
                </c:pt>
                <c:pt idx="102199">
                  <c:v>51099.5</c:v>
                </c:pt>
                <c:pt idx="102200">
                  <c:v>51100</c:v>
                </c:pt>
                <c:pt idx="102201">
                  <c:v>51100.5</c:v>
                </c:pt>
                <c:pt idx="102202">
                  <c:v>51101</c:v>
                </c:pt>
                <c:pt idx="102203">
                  <c:v>51101.5</c:v>
                </c:pt>
                <c:pt idx="102204">
                  <c:v>51102</c:v>
                </c:pt>
                <c:pt idx="102205">
                  <c:v>51102.5</c:v>
                </c:pt>
                <c:pt idx="102206">
                  <c:v>51103</c:v>
                </c:pt>
                <c:pt idx="102207">
                  <c:v>51103.5</c:v>
                </c:pt>
                <c:pt idx="102208">
                  <c:v>51104</c:v>
                </c:pt>
                <c:pt idx="102209">
                  <c:v>51104.5</c:v>
                </c:pt>
                <c:pt idx="102210">
                  <c:v>51105</c:v>
                </c:pt>
                <c:pt idx="102211">
                  <c:v>51105.5</c:v>
                </c:pt>
                <c:pt idx="102212">
                  <c:v>51106</c:v>
                </c:pt>
                <c:pt idx="102213">
                  <c:v>51106.5</c:v>
                </c:pt>
                <c:pt idx="102214">
                  <c:v>51107</c:v>
                </c:pt>
                <c:pt idx="102215">
                  <c:v>51107.5</c:v>
                </c:pt>
                <c:pt idx="102216">
                  <c:v>51108</c:v>
                </c:pt>
                <c:pt idx="102217">
                  <c:v>51108.5</c:v>
                </c:pt>
                <c:pt idx="102218">
                  <c:v>51109</c:v>
                </c:pt>
                <c:pt idx="102219">
                  <c:v>51109.5</c:v>
                </c:pt>
                <c:pt idx="102220">
                  <c:v>51110</c:v>
                </c:pt>
                <c:pt idx="102221">
                  <c:v>51110.5</c:v>
                </c:pt>
                <c:pt idx="102222">
                  <c:v>51111</c:v>
                </c:pt>
                <c:pt idx="102223">
                  <c:v>51111.5</c:v>
                </c:pt>
                <c:pt idx="102224">
                  <c:v>51112</c:v>
                </c:pt>
                <c:pt idx="102225">
                  <c:v>51112.5</c:v>
                </c:pt>
                <c:pt idx="102226">
                  <c:v>51113</c:v>
                </c:pt>
                <c:pt idx="102227">
                  <c:v>51113.5</c:v>
                </c:pt>
                <c:pt idx="102228">
                  <c:v>51114</c:v>
                </c:pt>
                <c:pt idx="102229">
                  <c:v>51114.5</c:v>
                </c:pt>
                <c:pt idx="102230">
                  <c:v>51115</c:v>
                </c:pt>
                <c:pt idx="102231">
                  <c:v>51115.5</c:v>
                </c:pt>
                <c:pt idx="102232">
                  <c:v>51116</c:v>
                </c:pt>
                <c:pt idx="102233">
                  <c:v>51116.5</c:v>
                </c:pt>
                <c:pt idx="102234">
                  <c:v>51117</c:v>
                </c:pt>
                <c:pt idx="102235">
                  <c:v>51117.5</c:v>
                </c:pt>
                <c:pt idx="102236">
                  <c:v>51118</c:v>
                </c:pt>
                <c:pt idx="102237">
                  <c:v>51118.5</c:v>
                </c:pt>
                <c:pt idx="102238">
                  <c:v>51119</c:v>
                </c:pt>
                <c:pt idx="102239">
                  <c:v>51119.5</c:v>
                </c:pt>
                <c:pt idx="102240">
                  <c:v>51120</c:v>
                </c:pt>
                <c:pt idx="102241">
                  <c:v>51120.5</c:v>
                </c:pt>
                <c:pt idx="102242">
                  <c:v>51121</c:v>
                </c:pt>
                <c:pt idx="102243">
                  <c:v>51121.5</c:v>
                </c:pt>
                <c:pt idx="102244">
                  <c:v>51122</c:v>
                </c:pt>
                <c:pt idx="102245">
                  <c:v>51122.5</c:v>
                </c:pt>
                <c:pt idx="102246">
                  <c:v>51123</c:v>
                </c:pt>
                <c:pt idx="102247">
                  <c:v>51123.5</c:v>
                </c:pt>
                <c:pt idx="102248">
                  <c:v>51124</c:v>
                </c:pt>
                <c:pt idx="102249">
                  <c:v>51124.5</c:v>
                </c:pt>
                <c:pt idx="102250">
                  <c:v>51125</c:v>
                </c:pt>
                <c:pt idx="102251">
                  <c:v>51125.5</c:v>
                </c:pt>
                <c:pt idx="102252">
                  <c:v>51126</c:v>
                </c:pt>
                <c:pt idx="102253">
                  <c:v>51126.5</c:v>
                </c:pt>
                <c:pt idx="102254">
                  <c:v>51127</c:v>
                </c:pt>
                <c:pt idx="102255">
                  <c:v>51127.5</c:v>
                </c:pt>
                <c:pt idx="102256">
                  <c:v>51128</c:v>
                </c:pt>
                <c:pt idx="102257">
                  <c:v>51128.5</c:v>
                </c:pt>
                <c:pt idx="102258">
                  <c:v>51129</c:v>
                </c:pt>
                <c:pt idx="102259">
                  <c:v>51129.5</c:v>
                </c:pt>
                <c:pt idx="102260">
                  <c:v>51130</c:v>
                </c:pt>
                <c:pt idx="102261">
                  <c:v>51130.5</c:v>
                </c:pt>
                <c:pt idx="102262">
                  <c:v>51131</c:v>
                </c:pt>
                <c:pt idx="102263">
                  <c:v>51131.5</c:v>
                </c:pt>
                <c:pt idx="102264">
                  <c:v>51132</c:v>
                </c:pt>
                <c:pt idx="102265">
                  <c:v>51132.5</c:v>
                </c:pt>
                <c:pt idx="102266">
                  <c:v>51133</c:v>
                </c:pt>
                <c:pt idx="102267">
                  <c:v>51133.5</c:v>
                </c:pt>
                <c:pt idx="102268">
                  <c:v>51134</c:v>
                </c:pt>
                <c:pt idx="102269">
                  <c:v>51134.5</c:v>
                </c:pt>
                <c:pt idx="102270">
                  <c:v>51135</c:v>
                </c:pt>
                <c:pt idx="102271">
                  <c:v>51135.5</c:v>
                </c:pt>
                <c:pt idx="102272">
                  <c:v>51136</c:v>
                </c:pt>
                <c:pt idx="102273">
                  <c:v>51136.5</c:v>
                </c:pt>
                <c:pt idx="102274">
                  <c:v>51137</c:v>
                </c:pt>
                <c:pt idx="102275">
                  <c:v>51137.5</c:v>
                </c:pt>
                <c:pt idx="102276">
                  <c:v>51138</c:v>
                </c:pt>
                <c:pt idx="102277">
                  <c:v>51138.5</c:v>
                </c:pt>
                <c:pt idx="102278">
                  <c:v>51139</c:v>
                </c:pt>
                <c:pt idx="102279">
                  <c:v>51139.5</c:v>
                </c:pt>
                <c:pt idx="102280">
                  <c:v>51140</c:v>
                </c:pt>
                <c:pt idx="102281">
                  <c:v>51140.5</c:v>
                </c:pt>
                <c:pt idx="102282">
                  <c:v>51141</c:v>
                </c:pt>
                <c:pt idx="102283">
                  <c:v>51141.5</c:v>
                </c:pt>
                <c:pt idx="102284">
                  <c:v>51142</c:v>
                </c:pt>
                <c:pt idx="102285">
                  <c:v>51142.5</c:v>
                </c:pt>
                <c:pt idx="102286">
                  <c:v>51143</c:v>
                </c:pt>
                <c:pt idx="102287">
                  <c:v>51143.5</c:v>
                </c:pt>
                <c:pt idx="102288">
                  <c:v>51144</c:v>
                </c:pt>
                <c:pt idx="102289">
                  <c:v>51144.5</c:v>
                </c:pt>
                <c:pt idx="102290">
                  <c:v>51145</c:v>
                </c:pt>
                <c:pt idx="102291">
                  <c:v>51145.5</c:v>
                </c:pt>
                <c:pt idx="102292">
                  <c:v>51146</c:v>
                </c:pt>
                <c:pt idx="102293">
                  <c:v>51146.5</c:v>
                </c:pt>
                <c:pt idx="102294">
                  <c:v>51147</c:v>
                </c:pt>
                <c:pt idx="102295">
                  <c:v>51147.5</c:v>
                </c:pt>
                <c:pt idx="102296">
                  <c:v>51148</c:v>
                </c:pt>
                <c:pt idx="102297">
                  <c:v>51148.5</c:v>
                </c:pt>
                <c:pt idx="102298">
                  <c:v>51149</c:v>
                </c:pt>
                <c:pt idx="102299">
                  <c:v>51149.5</c:v>
                </c:pt>
                <c:pt idx="102300">
                  <c:v>51150</c:v>
                </c:pt>
                <c:pt idx="102301">
                  <c:v>51150.5</c:v>
                </c:pt>
                <c:pt idx="102302">
                  <c:v>51151</c:v>
                </c:pt>
                <c:pt idx="102303">
                  <c:v>51151.5</c:v>
                </c:pt>
                <c:pt idx="102304">
                  <c:v>51152</c:v>
                </c:pt>
                <c:pt idx="102305">
                  <c:v>51152.5</c:v>
                </c:pt>
                <c:pt idx="102306">
                  <c:v>51153</c:v>
                </c:pt>
                <c:pt idx="102307">
                  <c:v>51153.5</c:v>
                </c:pt>
                <c:pt idx="102308">
                  <c:v>51154</c:v>
                </c:pt>
                <c:pt idx="102309">
                  <c:v>51154.5</c:v>
                </c:pt>
                <c:pt idx="102310">
                  <c:v>51155</c:v>
                </c:pt>
                <c:pt idx="102311">
                  <c:v>51155.5</c:v>
                </c:pt>
                <c:pt idx="102312">
                  <c:v>51156</c:v>
                </c:pt>
                <c:pt idx="102313">
                  <c:v>51156.5</c:v>
                </c:pt>
                <c:pt idx="102314">
                  <c:v>51157</c:v>
                </c:pt>
                <c:pt idx="102315">
                  <c:v>51157.5</c:v>
                </c:pt>
                <c:pt idx="102316">
                  <c:v>51158</c:v>
                </c:pt>
                <c:pt idx="102317">
                  <c:v>51158.5</c:v>
                </c:pt>
                <c:pt idx="102318">
                  <c:v>51159</c:v>
                </c:pt>
                <c:pt idx="102319">
                  <c:v>51159.5</c:v>
                </c:pt>
                <c:pt idx="102320">
                  <c:v>51160</c:v>
                </c:pt>
                <c:pt idx="102321">
                  <c:v>51160.5</c:v>
                </c:pt>
                <c:pt idx="102322">
                  <c:v>51161</c:v>
                </c:pt>
                <c:pt idx="102323">
                  <c:v>51161.5</c:v>
                </c:pt>
                <c:pt idx="102324">
                  <c:v>51162</c:v>
                </c:pt>
                <c:pt idx="102325">
                  <c:v>51162.5</c:v>
                </c:pt>
                <c:pt idx="102326">
                  <c:v>51163</c:v>
                </c:pt>
                <c:pt idx="102327">
                  <c:v>51163.5</c:v>
                </c:pt>
                <c:pt idx="102328">
                  <c:v>51164</c:v>
                </c:pt>
                <c:pt idx="102329">
                  <c:v>51164.5</c:v>
                </c:pt>
                <c:pt idx="102330">
                  <c:v>51165</c:v>
                </c:pt>
                <c:pt idx="102331">
                  <c:v>51165.5</c:v>
                </c:pt>
                <c:pt idx="102332">
                  <c:v>51166</c:v>
                </c:pt>
                <c:pt idx="102333">
                  <c:v>51166.5</c:v>
                </c:pt>
                <c:pt idx="102334">
                  <c:v>51167</c:v>
                </c:pt>
                <c:pt idx="102335">
                  <c:v>51167.5</c:v>
                </c:pt>
                <c:pt idx="102336">
                  <c:v>51168</c:v>
                </c:pt>
                <c:pt idx="102337">
                  <c:v>51168.5</c:v>
                </c:pt>
                <c:pt idx="102338">
                  <c:v>51169</c:v>
                </c:pt>
                <c:pt idx="102339">
                  <c:v>51169.5</c:v>
                </c:pt>
                <c:pt idx="102340">
                  <c:v>51170</c:v>
                </c:pt>
                <c:pt idx="102341">
                  <c:v>51170.5</c:v>
                </c:pt>
                <c:pt idx="102342">
                  <c:v>51171</c:v>
                </c:pt>
                <c:pt idx="102343">
                  <c:v>51171.5</c:v>
                </c:pt>
                <c:pt idx="102344">
                  <c:v>51172</c:v>
                </c:pt>
                <c:pt idx="102345">
                  <c:v>51172.5</c:v>
                </c:pt>
                <c:pt idx="102346">
                  <c:v>51173</c:v>
                </c:pt>
                <c:pt idx="102347">
                  <c:v>51173.5</c:v>
                </c:pt>
                <c:pt idx="102348">
                  <c:v>51174</c:v>
                </c:pt>
                <c:pt idx="102349">
                  <c:v>51174.5</c:v>
                </c:pt>
                <c:pt idx="102350">
                  <c:v>51175</c:v>
                </c:pt>
                <c:pt idx="102351">
                  <c:v>51175.5</c:v>
                </c:pt>
                <c:pt idx="102352">
                  <c:v>51176</c:v>
                </c:pt>
                <c:pt idx="102353">
                  <c:v>51176.5</c:v>
                </c:pt>
                <c:pt idx="102354">
                  <c:v>51177</c:v>
                </c:pt>
                <c:pt idx="102355">
                  <c:v>51177.5</c:v>
                </c:pt>
                <c:pt idx="102356">
                  <c:v>51178</c:v>
                </c:pt>
                <c:pt idx="102357">
                  <c:v>51178.5</c:v>
                </c:pt>
                <c:pt idx="102358">
                  <c:v>51179</c:v>
                </c:pt>
                <c:pt idx="102359">
                  <c:v>51179.5</c:v>
                </c:pt>
                <c:pt idx="102360">
                  <c:v>51180</c:v>
                </c:pt>
                <c:pt idx="102361">
                  <c:v>51180.5</c:v>
                </c:pt>
                <c:pt idx="102362">
                  <c:v>51181</c:v>
                </c:pt>
                <c:pt idx="102363">
                  <c:v>51181.5</c:v>
                </c:pt>
                <c:pt idx="102364">
                  <c:v>51182</c:v>
                </c:pt>
                <c:pt idx="102365">
                  <c:v>51182.5</c:v>
                </c:pt>
                <c:pt idx="102366">
                  <c:v>51183</c:v>
                </c:pt>
                <c:pt idx="102367">
                  <c:v>51183.5</c:v>
                </c:pt>
                <c:pt idx="102368">
                  <c:v>51184</c:v>
                </c:pt>
                <c:pt idx="102369">
                  <c:v>51184.5</c:v>
                </c:pt>
                <c:pt idx="102370">
                  <c:v>51185</c:v>
                </c:pt>
                <c:pt idx="102371">
                  <c:v>51185.5</c:v>
                </c:pt>
                <c:pt idx="102372">
                  <c:v>51186</c:v>
                </c:pt>
                <c:pt idx="102373">
                  <c:v>51186.5</c:v>
                </c:pt>
                <c:pt idx="102374">
                  <c:v>51187</c:v>
                </c:pt>
                <c:pt idx="102375">
                  <c:v>51187.5</c:v>
                </c:pt>
                <c:pt idx="102376">
                  <c:v>51188</c:v>
                </c:pt>
                <c:pt idx="102377">
                  <c:v>51188.5</c:v>
                </c:pt>
                <c:pt idx="102378">
                  <c:v>51189</c:v>
                </c:pt>
                <c:pt idx="102379">
                  <c:v>51189.5</c:v>
                </c:pt>
                <c:pt idx="102380">
                  <c:v>51190</c:v>
                </c:pt>
                <c:pt idx="102381">
                  <c:v>51190.5</c:v>
                </c:pt>
                <c:pt idx="102382">
                  <c:v>51191</c:v>
                </c:pt>
                <c:pt idx="102383">
                  <c:v>51191.5</c:v>
                </c:pt>
                <c:pt idx="102384">
                  <c:v>51192</c:v>
                </c:pt>
                <c:pt idx="102385">
                  <c:v>51192.5</c:v>
                </c:pt>
                <c:pt idx="102386">
                  <c:v>51193</c:v>
                </c:pt>
                <c:pt idx="102387">
                  <c:v>51193.5</c:v>
                </c:pt>
                <c:pt idx="102388">
                  <c:v>51194</c:v>
                </c:pt>
                <c:pt idx="102389">
                  <c:v>51194.5</c:v>
                </c:pt>
                <c:pt idx="102390">
                  <c:v>51195</c:v>
                </c:pt>
                <c:pt idx="102391">
                  <c:v>51195.5</c:v>
                </c:pt>
                <c:pt idx="102392">
                  <c:v>51196</c:v>
                </c:pt>
                <c:pt idx="102393">
                  <c:v>51196.5</c:v>
                </c:pt>
                <c:pt idx="102394">
                  <c:v>51197</c:v>
                </c:pt>
                <c:pt idx="102395">
                  <c:v>51197.5</c:v>
                </c:pt>
                <c:pt idx="102396">
                  <c:v>51198</c:v>
                </c:pt>
                <c:pt idx="102397">
                  <c:v>51198.5</c:v>
                </c:pt>
                <c:pt idx="102398">
                  <c:v>51199</c:v>
                </c:pt>
                <c:pt idx="102399">
                  <c:v>51199.5</c:v>
                </c:pt>
                <c:pt idx="102400">
                  <c:v>51200</c:v>
                </c:pt>
                <c:pt idx="102401">
                  <c:v>51200.5</c:v>
                </c:pt>
                <c:pt idx="102402">
                  <c:v>51201</c:v>
                </c:pt>
                <c:pt idx="102403">
                  <c:v>51201.5</c:v>
                </c:pt>
                <c:pt idx="102404">
                  <c:v>51202</c:v>
                </c:pt>
                <c:pt idx="102405">
                  <c:v>51202.5</c:v>
                </c:pt>
                <c:pt idx="102406">
                  <c:v>51203</c:v>
                </c:pt>
                <c:pt idx="102407">
                  <c:v>51203.5</c:v>
                </c:pt>
                <c:pt idx="102408">
                  <c:v>51204</c:v>
                </c:pt>
                <c:pt idx="102409">
                  <c:v>51204.5</c:v>
                </c:pt>
                <c:pt idx="102410">
                  <c:v>51205</c:v>
                </c:pt>
                <c:pt idx="102411">
                  <c:v>51205.5</c:v>
                </c:pt>
                <c:pt idx="102412">
                  <c:v>51206</c:v>
                </c:pt>
                <c:pt idx="102413">
                  <c:v>51206.5</c:v>
                </c:pt>
                <c:pt idx="102414">
                  <c:v>51207</c:v>
                </c:pt>
                <c:pt idx="102415">
                  <c:v>51207.5</c:v>
                </c:pt>
                <c:pt idx="102416">
                  <c:v>51208</c:v>
                </c:pt>
                <c:pt idx="102417">
                  <c:v>51208.5</c:v>
                </c:pt>
                <c:pt idx="102418">
                  <c:v>51209</c:v>
                </c:pt>
                <c:pt idx="102419">
                  <c:v>51209.5</c:v>
                </c:pt>
                <c:pt idx="102420">
                  <c:v>51210</c:v>
                </c:pt>
                <c:pt idx="102421">
                  <c:v>51210.5</c:v>
                </c:pt>
                <c:pt idx="102422">
                  <c:v>51211</c:v>
                </c:pt>
                <c:pt idx="102423">
                  <c:v>51211.5</c:v>
                </c:pt>
                <c:pt idx="102424">
                  <c:v>51212</c:v>
                </c:pt>
                <c:pt idx="102425">
                  <c:v>51212.5</c:v>
                </c:pt>
                <c:pt idx="102426">
                  <c:v>51213</c:v>
                </c:pt>
                <c:pt idx="102427">
                  <c:v>51213.5</c:v>
                </c:pt>
                <c:pt idx="102428">
                  <c:v>51214</c:v>
                </c:pt>
                <c:pt idx="102429">
                  <c:v>51214.5</c:v>
                </c:pt>
                <c:pt idx="102430">
                  <c:v>51215</c:v>
                </c:pt>
                <c:pt idx="102431">
                  <c:v>51215.5</c:v>
                </c:pt>
                <c:pt idx="102432">
                  <c:v>51216</c:v>
                </c:pt>
                <c:pt idx="102433">
                  <c:v>51216.5</c:v>
                </c:pt>
                <c:pt idx="102434">
                  <c:v>51217</c:v>
                </c:pt>
                <c:pt idx="102435">
                  <c:v>51217.5</c:v>
                </c:pt>
                <c:pt idx="102436">
                  <c:v>51218</c:v>
                </c:pt>
                <c:pt idx="102437">
                  <c:v>51218.5</c:v>
                </c:pt>
                <c:pt idx="102438">
                  <c:v>51219</c:v>
                </c:pt>
                <c:pt idx="102439">
                  <c:v>51219.5</c:v>
                </c:pt>
                <c:pt idx="102440">
                  <c:v>51220</c:v>
                </c:pt>
                <c:pt idx="102441">
                  <c:v>51220.5</c:v>
                </c:pt>
                <c:pt idx="102442">
                  <c:v>51221</c:v>
                </c:pt>
                <c:pt idx="102443">
                  <c:v>51221.5</c:v>
                </c:pt>
                <c:pt idx="102444">
                  <c:v>51222</c:v>
                </c:pt>
                <c:pt idx="102445">
                  <c:v>51222.5</c:v>
                </c:pt>
                <c:pt idx="102446">
                  <c:v>51223</c:v>
                </c:pt>
                <c:pt idx="102447">
                  <c:v>51223.5</c:v>
                </c:pt>
                <c:pt idx="102448">
                  <c:v>51224</c:v>
                </c:pt>
                <c:pt idx="102449">
                  <c:v>51224.5</c:v>
                </c:pt>
                <c:pt idx="102450">
                  <c:v>51225</c:v>
                </c:pt>
                <c:pt idx="102451">
                  <c:v>51225.5</c:v>
                </c:pt>
                <c:pt idx="102452">
                  <c:v>51226</c:v>
                </c:pt>
                <c:pt idx="102453">
                  <c:v>51226.5</c:v>
                </c:pt>
                <c:pt idx="102454">
                  <c:v>51227</c:v>
                </c:pt>
                <c:pt idx="102455">
                  <c:v>51227.5</c:v>
                </c:pt>
                <c:pt idx="102456">
                  <c:v>51228</c:v>
                </c:pt>
                <c:pt idx="102457">
                  <c:v>51228.5</c:v>
                </c:pt>
                <c:pt idx="102458">
                  <c:v>51229</c:v>
                </c:pt>
                <c:pt idx="102459">
                  <c:v>51229.5</c:v>
                </c:pt>
                <c:pt idx="102460">
                  <c:v>51230</c:v>
                </c:pt>
                <c:pt idx="102461">
                  <c:v>51230.5</c:v>
                </c:pt>
                <c:pt idx="102462">
                  <c:v>51231</c:v>
                </c:pt>
                <c:pt idx="102463">
                  <c:v>51231.5</c:v>
                </c:pt>
                <c:pt idx="102464">
                  <c:v>51232</c:v>
                </c:pt>
                <c:pt idx="102465">
                  <c:v>51232.5</c:v>
                </c:pt>
                <c:pt idx="102466">
                  <c:v>51233</c:v>
                </c:pt>
                <c:pt idx="102467">
                  <c:v>51233.5</c:v>
                </c:pt>
                <c:pt idx="102468">
                  <c:v>51234</c:v>
                </c:pt>
                <c:pt idx="102469">
                  <c:v>51234.5</c:v>
                </c:pt>
                <c:pt idx="102470">
                  <c:v>51235</c:v>
                </c:pt>
                <c:pt idx="102471">
                  <c:v>51235.5</c:v>
                </c:pt>
                <c:pt idx="102472">
                  <c:v>51236</c:v>
                </c:pt>
                <c:pt idx="102473">
                  <c:v>51236.5</c:v>
                </c:pt>
                <c:pt idx="102474">
                  <c:v>51237</c:v>
                </c:pt>
                <c:pt idx="102475">
                  <c:v>51237.5</c:v>
                </c:pt>
                <c:pt idx="102476">
                  <c:v>51238</c:v>
                </c:pt>
                <c:pt idx="102477">
                  <c:v>51238.5</c:v>
                </c:pt>
                <c:pt idx="102478">
                  <c:v>51239</c:v>
                </c:pt>
                <c:pt idx="102479">
                  <c:v>51239.5</c:v>
                </c:pt>
                <c:pt idx="102480">
                  <c:v>51240</c:v>
                </c:pt>
                <c:pt idx="102481">
                  <c:v>51240.5</c:v>
                </c:pt>
                <c:pt idx="102482">
                  <c:v>51241</c:v>
                </c:pt>
                <c:pt idx="102483">
                  <c:v>51241.5</c:v>
                </c:pt>
                <c:pt idx="102484">
                  <c:v>51242</c:v>
                </c:pt>
                <c:pt idx="102485">
                  <c:v>51242.5</c:v>
                </c:pt>
                <c:pt idx="102486">
                  <c:v>51243</c:v>
                </c:pt>
                <c:pt idx="102487">
                  <c:v>51243.5</c:v>
                </c:pt>
                <c:pt idx="102488">
                  <c:v>51244</c:v>
                </c:pt>
                <c:pt idx="102489">
                  <c:v>51244.5</c:v>
                </c:pt>
                <c:pt idx="102490">
                  <c:v>51245</c:v>
                </c:pt>
                <c:pt idx="102491">
                  <c:v>51245.5</c:v>
                </c:pt>
                <c:pt idx="102492">
                  <c:v>51246</c:v>
                </c:pt>
                <c:pt idx="102493">
                  <c:v>51246.5</c:v>
                </c:pt>
                <c:pt idx="102494">
                  <c:v>51247</c:v>
                </c:pt>
                <c:pt idx="102495">
                  <c:v>51247.5</c:v>
                </c:pt>
                <c:pt idx="102496">
                  <c:v>51248</c:v>
                </c:pt>
                <c:pt idx="102497">
                  <c:v>51248.5</c:v>
                </c:pt>
                <c:pt idx="102498">
                  <c:v>51249</c:v>
                </c:pt>
                <c:pt idx="102499">
                  <c:v>51249.5</c:v>
                </c:pt>
                <c:pt idx="102500">
                  <c:v>51250</c:v>
                </c:pt>
                <c:pt idx="102501">
                  <c:v>51250.5</c:v>
                </c:pt>
                <c:pt idx="102502">
                  <c:v>51251</c:v>
                </c:pt>
                <c:pt idx="102503">
                  <c:v>51251.5</c:v>
                </c:pt>
                <c:pt idx="102504">
                  <c:v>51252</c:v>
                </c:pt>
                <c:pt idx="102505">
                  <c:v>51252.5</c:v>
                </c:pt>
                <c:pt idx="102506">
                  <c:v>51253</c:v>
                </c:pt>
                <c:pt idx="102507">
                  <c:v>51253.5</c:v>
                </c:pt>
                <c:pt idx="102508">
                  <c:v>51254</c:v>
                </c:pt>
                <c:pt idx="102509">
                  <c:v>51254.5</c:v>
                </c:pt>
                <c:pt idx="102510">
                  <c:v>51255</c:v>
                </c:pt>
                <c:pt idx="102511">
                  <c:v>51255.5</c:v>
                </c:pt>
                <c:pt idx="102512">
                  <c:v>51256</c:v>
                </c:pt>
                <c:pt idx="102513">
                  <c:v>51256.5</c:v>
                </c:pt>
                <c:pt idx="102514">
                  <c:v>51257</c:v>
                </c:pt>
                <c:pt idx="102515">
                  <c:v>51257.5</c:v>
                </c:pt>
                <c:pt idx="102516">
                  <c:v>51258</c:v>
                </c:pt>
                <c:pt idx="102517">
                  <c:v>51258.5</c:v>
                </c:pt>
                <c:pt idx="102518">
                  <c:v>51259</c:v>
                </c:pt>
                <c:pt idx="102519">
                  <c:v>51259.5</c:v>
                </c:pt>
                <c:pt idx="102520">
                  <c:v>51260</c:v>
                </c:pt>
                <c:pt idx="102521">
                  <c:v>51260.5</c:v>
                </c:pt>
                <c:pt idx="102522">
                  <c:v>51261</c:v>
                </c:pt>
                <c:pt idx="102523">
                  <c:v>51261.5</c:v>
                </c:pt>
                <c:pt idx="102524">
                  <c:v>51262</c:v>
                </c:pt>
                <c:pt idx="102525">
                  <c:v>51262.5</c:v>
                </c:pt>
                <c:pt idx="102526">
                  <c:v>51263</c:v>
                </c:pt>
                <c:pt idx="102527">
                  <c:v>51263.5</c:v>
                </c:pt>
                <c:pt idx="102528">
                  <c:v>51264</c:v>
                </c:pt>
                <c:pt idx="102529">
                  <c:v>51264.5</c:v>
                </c:pt>
                <c:pt idx="102530">
                  <c:v>51265</c:v>
                </c:pt>
                <c:pt idx="102531">
                  <c:v>51265.5</c:v>
                </c:pt>
                <c:pt idx="102532">
                  <c:v>51266</c:v>
                </c:pt>
                <c:pt idx="102533">
                  <c:v>51266.5</c:v>
                </c:pt>
                <c:pt idx="102534">
                  <c:v>51267</c:v>
                </c:pt>
                <c:pt idx="102535">
                  <c:v>51267.5</c:v>
                </c:pt>
                <c:pt idx="102536">
                  <c:v>51268</c:v>
                </c:pt>
                <c:pt idx="102537">
                  <c:v>51268.5</c:v>
                </c:pt>
                <c:pt idx="102538">
                  <c:v>51269</c:v>
                </c:pt>
                <c:pt idx="102539">
                  <c:v>51269.5</c:v>
                </c:pt>
                <c:pt idx="102540">
                  <c:v>51270</c:v>
                </c:pt>
                <c:pt idx="102541">
                  <c:v>51270.5</c:v>
                </c:pt>
                <c:pt idx="102542">
                  <c:v>51271</c:v>
                </c:pt>
                <c:pt idx="102543">
                  <c:v>51271.5</c:v>
                </c:pt>
                <c:pt idx="102544">
                  <c:v>51272</c:v>
                </c:pt>
                <c:pt idx="102545">
                  <c:v>51272.5</c:v>
                </c:pt>
                <c:pt idx="102546">
                  <c:v>51273</c:v>
                </c:pt>
                <c:pt idx="102547">
                  <c:v>51273.5</c:v>
                </c:pt>
                <c:pt idx="102548">
                  <c:v>51274</c:v>
                </c:pt>
                <c:pt idx="102549">
                  <c:v>51274.5</c:v>
                </c:pt>
                <c:pt idx="102550">
                  <c:v>51275</c:v>
                </c:pt>
                <c:pt idx="102551">
                  <c:v>51275.5</c:v>
                </c:pt>
                <c:pt idx="102552">
                  <c:v>51276</c:v>
                </c:pt>
                <c:pt idx="102553">
                  <c:v>51276.5</c:v>
                </c:pt>
                <c:pt idx="102554">
                  <c:v>51277</c:v>
                </c:pt>
                <c:pt idx="102555">
                  <c:v>51277.5</c:v>
                </c:pt>
                <c:pt idx="102556">
                  <c:v>51278</c:v>
                </c:pt>
                <c:pt idx="102557">
                  <c:v>51278.5</c:v>
                </c:pt>
                <c:pt idx="102558">
                  <c:v>51279</c:v>
                </c:pt>
                <c:pt idx="102559">
                  <c:v>51279.5</c:v>
                </c:pt>
                <c:pt idx="102560">
                  <c:v>51280</c:v>
                </c:pt>
                <c:pt idx="102561">
                  <c:v>51280.5</c:v>
                </c:pt>
                <c:pt idx="102562">
                  <c:v>51281</c:v>
                </c:pt>
                <c:pt idx="102563">
                  <c:v>51281.5</c:v>
                </c:pt>
                <c:pt idx="102564">
                  <c:v>51282</c:v>
                </c:pt>
                <c:pt idx="102565">
                  <c:v>51282.5</c:v>
                </c:pt>
                <c:pt idx="102566">
                  <c:v>51283</c:v>
                </c:pt>
                <c:pt idx="102567">
                  <c:v>51283.5</c:v>
                </c:pt>
                <c:pt idx="102568">
                  <c:v>51284</c:v>
                </c:pt>
                <c:pt idx="102569">
                  <c:v>51284.5</c:v>
                </c:pt>
                <c:pt idx="102570">
                  <c:v>51285</c:v>
                </c:pt>
                <c:pt idx="102571">
                  <c:v>51285.5</c:v>
                </c:pt>
                <c:pt idx="102572">
                  <c:v>51286</c:v>
                </c:pt>
                <c:pt idx="102573">
                  <c:v>51286.5</c:v>
                </c:pt>
                <c:pt idx="102574">
                  <c:v>51287</c:v>
                </c:pt>
                <c:pt idx="102575">
                  <c:v>51287.5</c:v>
                </c:pt>
                <c:pt idx="102576">
                  <c:v>51288</c:v>
                </c:pt>
                <c:pt idx="102577">
                  <c:v>51288.5</c:v>
                </c:pt>
                <c:pt idx="102578">
                  <c:v>51289</c:v>
                </c:pt>
                <c:pt idx="102579">
                  <c:v>51289.5</c:v>
                </c:pt>
                <c:pt idx="102580">
                  <c:v>51290</c:v>
                </c:pt>
                <c:pt idx="102581">
                  <c:v>51290.5</c:v>
                </c:pt>
                <c:pt idx="102582">
                  <c:v>51291</c:v>
                </c:pt>
                <c:pt idx="102583">
                  <c:v>51291.5</c:v>
                </c:pt>
                <c:pt idx="102584">
                  <c:v>51292</c:v>
                </c:pt>
                <c:pt idx="102585">
                  <c:v>51292.5</c:v>
                </c:pt>
                <c:pt idx="102586">
                  <c:v>51293</c:v>
                </c:pt>
                <c:pt idx="102587">
                  <c:v>51293.5</c:v>
                </c:pt>
                <c:pt idx="102588">
                  <c:v>51294</c:v>
                </c:pt>
                <c:pt idx="102589">
                  <c:v>51294.5</c:v>
                </c:pt>
                <c:pt idx="102590">
                  <c:v>51295</c:v>
                </c:pt>
                <c:pt idx="102591">
                  <c:v>51295.5</c:v>
                </c:pt>
                <c:pt idx="102592">
                  <c:v>51296</c:v>
                </c:pt>
                <c:pt idx="102593">
                  <c:v>51296.5</c:v>
                </c:pt>
                <c:pt idx="102594">
                  <c:v>51297</c:v>
                </c:pt>
                <c:pt idx="102595">
                  <c:v>51297.5</c:v>
                </c:pt>
                <c:pt idx="102596">
                  <c:v>51298</c:v>
                </c:pt>
                <c:pt idx="102597">
                  <c:v>51298.5</c:v>
                </c:pt>
                <c:pt idx="102598">
                  <c:v>51299</c:v>
                </c:pt>
                <c:pt idx="102599">
                  <c:v>51299.5</c:v>
                </c:pt>
                <c:pt idx="102600">
                  <c:v>51300</c:v>
                </c:pt>
                <c:pt idx="102601">
                  <c:v>51300.5</c:v>
                </c:pt>
                <c:pt idx="102602">
                  <c:v>51301</c:v>
                </c:pt>
                <c:pt idx="102603">
                  <c:v>51301.5</c:v>
                </c:pt>
                <c:pt idx="102604">
                  <c:v>51302</c:v>
                </c:pt>
                <c:pt idx="102605">
                  <c:v>51302.5</c:v>
                </c:pt>
                <c:pt idx="102606">
                  <c:v>51303</c:v>
                </c:pt>
                <c:pt idx="102607">
                  <c:v>51303.5</c:v>
                </c:pt>
                <c:pt idx="102608">
                  <c:v>51304</c:v>
                </c:pt>
                <c:pt idx="102609">
                  <c:v>51304.5</c:v>
                </c:pt>
                <c:pt idx="102610">
                  <c:v>51305</c:v>
                </c:pt>
                <c:pt idx="102611">
                  <c:v>51305.5</c:v>
                </c:pt>
                <c:pt idx="102612">
                  <c:v>51306</c:v>
                </c:pt>
                <c:pt idx="102613">
                  <c:v>51306.5</c:v>
                </c:pt>
                <c:pt idx="102614">
                  <c:v>51307</c:v>
                </c:pt>
                <c:pt idx="102615">
                  <c:v>51307.5</c:v>
                </c:pt>
                <c:pt idx="102616">
                  <c:v>51308</c:v>
                </c:pt>
                <c:pt idx="102617">
                  <c:v>51308.5</c:v>
                </c:pt>
                <c:pt idx="102618">
                  <c:v>51309</c:v>
                </c:pt>
                <c:pt idx="102619">
                  <c:v>51309.5</c:v>
                </c:pt>
                <c:pt idx="102620">
                  <c:v>51310</c:v>
                </c:pt>
                <c:pt idx="102621">
                  <c:v>51310.5</c:v>
                </c:pt>
                <c:pt idx="102622">
                  <c:v>51311</c:v>
                </c:pt>
                <c:pt idx="102623">
                  <c:v>51311.5</c:v>
                </c:pt>
                <c:pt idx="102624">
                  <c:v>51312</c:v>
                </c:pt>
                <c:pt idx="102625">
                  <c:v>51312.5</c:v>
                </c:pt>
                <c:pt idx="102626">
                  <c:v>51313</c:v>
                </c:pt>
                <c:pt idx="102627">
                  <c:v>51313.5</c:v>
                </c:pt>
                <c:pt idx="102628">
                  <c:v>51314</c:v>
                </c:pt>
                <c:pt idx="102629">
                  <c:v>51314.5</c:v>
                </c:pt>
                <c:pt idx="102630">
                  <c:v>51315</c:v>
                </c:pt>
                <c:pt idx="102631">
                  <c:v>51315.5</c:v>
                </c:pt>
                <c:pt idx="102632">
                  <c:v>51316</c:v>
                </c:pt>
                <c:pt idx="102633">
                  <c:v>51316.5</c:v>
                </c:pt>
                <c:pt idx="102634">
                  <c:v>51317</c:v>
                </c:pt>
                <c:pt idx="102635">
                  <c:v>51317.5</c:v>
                </c:pt>
                <c:pt idx="102636">
                  <c:v>51318</c:v>
                </c:pt>
                <c:pt idx="102637">
                  <c:v>51318.5</c:v>
                </c:pt>
                <c:pt idx="102638">
                  <c:v>51319</c:v>
                </c:pt>
                <c:pt idx="102639">
                  <c:v>51319.5</c:v>
                </c:pt>
                <c:pt idx="102640">
                  <c:v>51320</c:v>
                </c:pt>
                <c:pt idx="102641">
                  <c:v>51320.5</c:v>
                </c:pt>
                <c:pt idx="102642">
                  <c:v>51321</c:v>
                </c:pt>
                <c:pt idx="102643">
                  <c:v>51321.5</c:v>
                </c:pt>
                <c:pt idx="102644">
                  <c:v>51322</c:v>
                </c:pt>
                <c:pt idx="102645">
                  <c:v>51322.5</c:v>
                </c:pt>
                <c:pt idx="102646">
                  <c:v>51323</c:v>
                </c:pt>
                <c:pt idx="102647">
                  <c:v>51323.5</c:v>
                </c:pt>
                <c:pt idx="102648">
                  <c:v>51324</c:v>
                </c:pt>
                <c:pt idx="102649">
                  <c:v>51324.5</c:v>
                </c:pt>
                <c:pt idx="102650">
                  <c:v>51325</c:v>
                </c:pt>
                <c:pt idx="102651">
                  <c:v>51325.5</c:v>
                </c:pt>
                <c:pt idx="102652">
                  <c:v>51326</c:v>
                </c:pt>
                <c:pt idx="102653">
                  <c:v>51326.5</c:v>
                </c:pt>
                <c:pt idx="102654">
                  <c:v>51327</c:v>
                </c:pt>
                <c:pt idx="102655">
                  <c:v>51327.5</c:v>
                </c:pt>
                <c:pt idx="102656">
                  <c:v>51328</c:v>
                </c:pt>
                <c:pt idx="102657">
                  <c:v>51328.5</c:v>
                </c:pt>
                <c:pt idx="102658">
                  <c:v>51329</c:v>
                </c:pt>
                <c:pt idx="102659">
                  <c:v>51329.5</c:v>
                </c:pt>
                <c:pt idx="102660">
                  <c:v>51330</c:v>
                </c:pt>
                <c:pt idx="102661">
                  <c:v>51330.5</c:v>
                </c:pt>
                <c:pt idx="102662">
                  <c:v>51331</c:v>
                </c:pt>
                <c:pt idx="102663">
                  <c:v>51331.5</c:v>
                </c:pt>
                <c:pt idx="102664">
                  <c:v>51332</c:v>
                </c:pt>
                <c:pt idx="102665">
                  <c:v>51332.5</c:v>
                </c:pt>
                <c:pt idx="102666">
                  <c:v>51333</c:v>
                </c:pt>
                <c:pt idx="102667">
                  <c:v>51333.5</c:v>
                </c:pt>
                <c:pt idx="102668">
                  <c:v>51334</c:v>
                </c:pt>
                <c:pt idx="102669">
                  <c:v>51334.5</c:v>
                </c:pt>
                <c:pt idx="102670">
                  <c:v>51335</c:v>
                </c:pt>
                <c:pt idx="102671">
                  <c:v>51335.5</c:v>
                </c:pt>
                <c:pt idx="102672">
                  <c:v>51336</c:v>
                </c:pt>
                <c:pt idx="102673">
                  <c:v>51336.5</c:v>
                </c:pt>
                <c:pt idx="102674">
                  <c:v>51337</c:v>
                </c:pt>
                <c:pt idx="102675">
                  <c:v>51337.5</c:v>
                </c:pt>
                <c:pt idx="102676">
                  <c:v>51338</c:v>
                </c:pt>
                <c:pt idx="102677">
                  <c:v>51338.5</c:v>
                </c:pt>
                <c:pt idx="102678">
                  <c:v>51339</c:v>
                </c:pt>
                <c:pt idx="102679">
                  <c:v>51339.5</c:v>
                </c:pt>
                <c:pt idx="102680">
                  <c:v>51340</c:v>
                </c:pt>
                <c:pt idx="102681">
                  <c:v>51340.5</c:v>
                </c:pt>
                <c:pt idx="102682">
                  <c:v>51341</c:v>
                </c:pt>
                <c:pt idx="102683">
                  <c:v>51341.5</c:v>
                </c:pt>
                <c:pt idx="102684">
                  <c:v>51342</c:v>
                </c:pt>
                <c:pt idx="102685">
                  <c:v>51342.5</c:v>
                </c:pt>
                <c:pt idx="102686">
                  <c:v>51343</c:v>
                </c:pt>
                <c:pt idx="102687">
                  <c:v>51343.5</c:v>
                </c:pt>
                <c:pt idx="102688">
                  <c:v>51344</c:v>
                </c:pt>
                <c:pt idx="102689">
                  <c:v>51344.5</c:v>
                </c:pt>
                <c:pt idx="102690">
                  <c:v>51345</c:v>
                </c:pt>
                <c:pt idx="102691">
                  <c:v>51345.5</c:v>
                </c:pt>
                <c:pt idx="102692">
                  <c:v>51346</c:v>
                </c:pt>
                <c:pt idx="102693">
                  <c:v>51346.5</c:v>
                </c:pt>
                <c:pt idx="102694">
                  <c:v>51347</c:v>
                </c:pt>
                <c:pt idx="102695">
                  <c:v>51347.5</c:v>
                </c:pt>
                <c:pt idx="102696">
                  <c:v>51348</c:v>
                </c:pt>
                <c:pt idx="102697">
                  <c:v>51348.5</c:v>
                </c:pt>
                <c:pt idx="102698">
                  <c:v>51349</c:v>
                </c:pt>
                <c:pt idx="102699">
                  <c:v>51349.5</c:v>
                </c:pt>
                <c:pt idx="102700">
                  <c:v>51350</c:v>
                </c:pt>
                <c:pt idx="102701">
                  <c:v>51350.5</c:v>
                </c:pt>
                <c:pt idx="102702">
                  <c:v>51351</c:v>
                </c:pt>
                <c:pt idx="102703">
                  <c:v>51351.5</c:v>
                </c:pt>
                <c:pt idx="102704">
                  <c:v>51352</c:v>
                </c:pt>
                <c:pt idx="102705">
                  <c:v>51352.5</c:v>
                </c:pt>
                <c:pt idx="102706">
                  <c:v>51353</c:v>
                </c:pt>
                <c:pt idx="102707">
                  <c:v>51353.5</c:v>
                </c:pt>
                <c:pt idx="102708">
                  <c:v>51354</c:v>
                </c:pt>
                <c:pt idx="102709">
                  <c:v>51354.5</c:v>
                </c:pt>
                <c:pt idx="102710">
                  <c:v>51355</c:v>
                </c:pt>
                <c:pt idx="102711">
                  <c:v>51355.5</c:v>
                </c:pt>
                <c:pt idx="102712">
                  <c:v>51356</c:v>
                </c:pt>
                <c:pt idx="102713">
                  <c:v>51356.5</c:v>
                </c:pt>
                <c:pt idx="102714">
                  <c:v>51357</c:v>
                </c:pt>
                <c:pt idx="102715">
                  <c:v>51357.5</c:v>
                </c:pt>
                <c:pt idx="102716">
                  <c:v>51358</c:v>
                </c:pt>
                <c:pt idx="102717">
                  <c:v>51358.5</c:v>
                </c:pt>
                <c:pt idx="102718">
                  <c:v>51359</c:v>
                </c:pt>
                <c:pt idx="102719">
                  <c:v>51359.5</c:v>
                </c:pt>
                <c:pt idx="102720">
                  <c:v>51360</c:v>
                </c:pt>
                <c:pt idx="102721">
                  <c:v>51360.5</c:v>
                </c:pt>
                <c:pt idx="102722">
                  <c:v>51361</c:v>
                </c:pt>
                <c:pt idx="102723">
                  <c:v>51361.5</c:v>
                </c:pt>
                <c:pt idx="102724">
                  <c:v>51362</c:v>
                </c:pt>
                <c:pt idx="102725">
                  <c:v>51362.5</c:v>
                </c:pt>
                <c:pt idx="102726">
                  <c:v>51363</c:v>
                </c:pt>
                <c:pt idx="102727">
                  <c:v>51363.5</c:v>
                </c:pt>
                <c:pt idx="102728">
                  <c:v>51364</c:v>
                </c:pt>
                <c:pt idx="102729">
                  <c:v>51364.5</c:v>
                </c:pt>
                <c:pt idx="102730">
                  <c:v>51365</c:v>
                </c:pt>
                <c:pt idx="102731">
                  <c:v>51365.5</c:v>
                </c:pt>
                <c:pt idx="102732">
                  <c:v>51366</c:v>
                </c:pt>
                <c:pt idx="102733">
                  <c:v>51366.5</c:v>
                </c:pt>
                <c:pt idx="102734">
                  <c:v>51367</c:v>
                </c:pt>
                <c:pt idx="102735">
                  <c:v>51367.5</c:v>
                </c:pt>
                <c:pt idx="102736">
                  <c:v>51368</c:v>
                </c:pt>
                <c:pt idx="102737">
                  <c:v>51368.5</c:v>
                </c:pt>
                <c:pt idx="102738">
                  <c:v>51369</c:v>
                </c:pt>
                <c:pt idx="102739">
                  <c:v>51369.5</c:v>
                </c:pt>
                <c:pt idx="102740">
                  <c:v>51370</c:v>
                </c:pt>
                <c:pt idx="102741">
                  <c:v>51370.5</c:v>
                </c:pt>
                <c:pt idx="102742">
                  <c:v>51371</c:v>
                </c:pt>
                <c:pt idx="102743">
                  <c:v>51371.5</c:v>
                </c:pt>
                <c:pt idx="102744">
                  <c:v>51372</c:v>
                </c:pt>
                <c:pt idx="102745">
                  <c:v>51372.5</c:v>
                </c:pt>
                <c:pt idx="102746">
                  <c:v>51373</c:v>
                </c:pt>
                <c:pt idx="102747">
                  <c:v>51373.5</c:v>
                </c:pt>
                <c:pt idx="102748">
                  <c:v>51374</c:v>
                </c:pt>
                <c:pt idx="102749">
                  <c:v>51374.5</c:v>
                </c:pt>
                <c:pt idx="102750">
                  <c:v>51375</c:v>
                </c:pt>
                <c:pt idx="102751">
                  <c:v>51375.5</c:v>
                </c:pt>
                <c:pt idx="102752">
                  <c:v>51376</c:v>
                </c:pt>
                <c:pt idx="102753">
                  <c:v>51376.5</c:v>
                </c:pt>
                <c:pt idx="102754">
                  <c:v>51377</c:v>
                </c:pt>
                <c:pt idx="102755">
                  <c:v>51377.5</c:v>
                </c:pt>
                <c:pt idx="102756">
                  <c:v>51378</c:v>
                </c:pt>
                <c:pt idx="102757">
                  <c:v>51378.5</c:v>
                </c:pt>
                <c:pt idx="102758">
                  <c:v>51379</c:v>
                </c:pt>
                <c:pt idx="102759">
                  <c:v>51379.5</c:v>
                </c:pt>
                <c:pt idx="102760">
                  <c:v>51380</c:v>
                </c:pt>
                <c:pt idx="102761">
                  <c:v>51380.5</c:v>
                </c:pt>
                <c:pt idx="102762">
                  <c:v>51381</c:v>
                </c:pt>
                <c:pt idx="102763">
                  <c:v>51381.5</c:v>
                </c:pt>
                <c:pt idx="102764">
                  <c:v>51382</c:v>
                </c:pt>
                <c:pt idx="102765">
                  <c:v>51382.5</c:v>
                </c:pt>
                <c:pt idx="102766">
                  <c:v>51383</c:v>
                </c:pt>
                <c:pt idx="102767">
                  <c:v>51383.5</c:v>
                </c:pt>
                <c:pt idx="102768">
                  <c:v>51384</c:v>
                </c:pt>
                <c:pt idx="102769">
                  <c:v>51384.5</c:v>
                </c:pt>
                <c:pt idx="102770">
                  <c:v>51385</c:v>
                </c:pt>
                <c:pt idx="102771">
                  <c:v>51385.5</c:v>
                </c:pt>
                <c:pt idx="102772">
                  <c:v>51386</c:v>
                </c:pt>
                <c:pt idx="102773">
                  <c:v>51386.5</c:v>
                </c:pt>
                <c:pt idx="102774">
                  <c:v>51387</c:v>
                </c:pt>
                <c:pt idx="102775">
                  <c:v>51387.5</c:v>
                </c:pt>
                <c:pt idx="102776">
                  <c:v>51388</c:v>
                </c:pt>
                <c:pt idx="102777">
                  <c:v>51388.5</c:v>
                </c:pt>
                <c:pt idx="102778">
                  <c:v>51389</c:v>
                </c:pt>
                <c:pt idx="102779">
                  <c:v>51389.5</c:v>
                </c:pt>
                <c:pt idx="102780">
                  <c:v>51390</c:v>
                </c:pt>
                <c:pt idx="102781">
                  <c:v>51390.5</c:v>
                </c:pt>
                <c:pt idx="102782">
                  <c:v>51391</c:v>
                </c:pt>
                <c:pt idx="102783">
                  <c:v>51391.5</c:v>
                </c:pt>
                <c:pt idx="102784">
                  <c:v>51392</c:v>
                </c:pt>
                <c:pt idx="102785">
                  <c:v>51392.5</c:v>
                </c:pt>
                <c:pt idx="102786">
                  <c:v>51393</c:v>
                </c:pt>
                <c:pt idx="102787">
                  <c:v>51393.5</c:v>
                </c:pt>
                <c:pt idx="102788">
                  <c:v>51394</c:v>
                </c:pt>
                <c:pt idx="102789">
                  <c:v>51394.5</c:v>
                </c:pt>
                <c:pt idx="102790">
                  <c:v>51395</c:v>
                </c:pt>
                <c:pt idx="102791">
                  <c:v>51395.5</c:v>
                </c:pt>
                <c:pt idx="102792">
                  <c:v>51396</c:v>
                </c:pt>
                <c:pt idx="102793">
                  <c:v>51396.5</c:v>
                </c:pt>
                <c:pt idx="102794">
                  <c:v>51397</c:v>
                </c:pt>
                <c:pt idx="102795">
                  <c:v>51397.5</c:v>
                </c:pt>
                <c:pt idx="102796">
                  <c:v>51398</c:v>
                </c:pt>
                <c:pt idx="102797">
                  <c:v>51398.5</c:v>
                </c:pt>
                <c:pt idx="102798">
                  <c:v>51399</c:v>
                </c:pt>
                <c:pt idx="102799">
                  <c:v>51399.5</c:v>
                </c:pt>
                <c:pt idx="102800">
                  <c:v>51400</c:v>
                </c:pt>
                <c:pt idx="102801">
                  <c:v>51400.5</c:v>
                </c:pt>
                <c:pt idx="102802">
                  <c:v>51401</c:v>
                </c:pt>
                <c:pt idx="102803">
                  <c:v>51401.5</c:v>
                </c:pt>
                <c:pt idx="102804">
                  <c:v>51402</c:v>
                </c:pt>
                <c:pt idx="102805">
                  <c:v>51402.5</c:v>
                </c:pt>
                <c:pt idx="102806">
                  <c:v>51403</c:v>
                </c:pt>
                <c:pt idx="102807">
                  <c:v>51403.5</c:v>
                </c:pt>
                <c:pt idx="102808">
                  <c:v>51404</c:v>
                </c:pt>
                <c:pt idx="102809">
                  <c:v>51404.5</c:v>
                </c:pt>
                <c:pt idx="102810">
                  <c:v>51405</c:v>
                </c:pt>
                <c:pt idx="102811">
                  <c:v>51405.5</c:v>
                </c:pt>
                <c:pt idx="102812">
                  <c:v>51406</c:v>
                </c:pt>
                <c:pt idx="102813">
                  <c:v>51406.5</c:v>
                </c:pt>
                <c:pt idx="102814">
                  <c:v>51407</c:v>
                </c:pt>
                <c:pt idx="102815">
                  <c:v>51407.5</c:v>
                </c:pt>
                <c:pt idx="102816">
                  <c:v>51408</c:v>
                </c:pt>
                <c:pt idx="102817">
                  <c:v>51408.5</c:v>
                </c:pt>
                <c:pt idx="102818">
                  <c:v>51409</c:v>
                </c:pt>
                <c:pt idx="102819">
                  <c:v>51409.5</c:v>
                </c:pt>
                <c:pt idx="102820">
                  <c:v>51410</c:v>
                </c:pt>
                <c:pt idx="102821">
                  <c:v>51410.5</c:v>
                </c:pt>
                <c:pt idx="102822">
                  <c:v>51411</c:v>
                </c:pt>
                <c:pt idx="102823">
                  <c:v>51411.5</c:v>
                </c:pt>
                <c:pt idx="102824">
                  <c:v>51412</c:v>
                </c:pt>
                <c:pt idx="102825">
                  <c:v>51412.5</c:v>
                </c:pt>
                <c:pt idx="102826">
                  <c:v>51413</c:v>
                </c:pt>
                <c:pt idx="102827">
                  <c:v>51413.5</c:v>
                </c:pt>
                <c:pt idx="102828">
                  <c:v>51414</c:v>
                </c:pt>
                <c:pt idx="102829">
                  <c:v>51414.5</c:v>
                </c:pt>
                <c:pt idx="102830">
                  <c:v>51415</c:v>
                </c:pt>
                <c:pt idx="102831">
                  <c:v>51415.5</c:v>
                </c:pt>
                <c:pt idx="102832">
                  <c:v>51416</c:v>
                </c:pt>
                <c:pt idx="102833">
                  <c:v>51416.5</c:v>
                </c:pt>
                <c:pt idx="102834">
                  <c:v>51417</c:v>
                </c:pt>
                <c:pt idx="102835">
                  <c:v>51417.5</c:v>
                </c:pt>
                <c:pt idx="102836">
                  <c:v>51418</c:v>
                </c:pt>
                <c:pt idx="102837">
                  <c:v>51418.5</c:v>
                </c:pt>
                <c:pt idx="102838">
                  <c:v>51419</c:v>
                </c:pt>
                <c:pt idx="102839">
                  <c:v>51419.5</c:v>
                </c:pt>
                <c:pt idx="102840">
                  <c:v>51420</c:v>
                </c:pt>
                <c:pt idx="102841">
                  <c:v>51420.5</c:v>
                </c:pt>
                <c:pt idx="102842">
                  <c:v>51421</c:v>
                </c:pt>
                <c:pt idx="102843">
                  <c:v>51421.5</c:v>
                </c:pt>
                <c:pt idx="102844">
                  <c:v>51422</c:v>
                </c:pt>
                <c:pt idx="102845">
                  <c:v>51422.5</c:v>
                </c:pt>
                <c:pt idx="102846">
                  <c:v>51423</c:v>
                </c:pt>
                <c:pt idx="102847">
                  <c:v>51423.5</c:v>
                </c:pt>
                <c:pt idx="102848">
                  <c:v>51424</c:v>
                </c:pt>
                <c:pt idx="102849">
                  <c:v>51424.5</c:v>
                </c:pt>
                <c:pt idx="102850">
                  <c:v>51425</c:v>
                </c:pt>
                <c:pt idx="102851">
                  <c:v>51425.5</c:v>
                </c:pt>
                <c:pt idx="102852">
                  <c:v>51426</c:v>
                </c:pt>
                <c:pt idx="102853">
                  <c:v>51426.5</c:v>
                </c:pt>
                <c:pt idx="102854">
                  <c:v>51427</c:v>
                </c:pt>
                <c:pt idx="102855">
                  <c:v>51427.5</c:v>
                </c:pt>
                <c:pt idx="102856">
                  <c:v>51428</c:v>
                </c:pt>
                <c:pt idx="102857">
                  <c:v>51428.5</c:v>
                </c:pt>
                <c:pt idx="102858">
                  <c:v>51429</c:v>
                </c:pt>
                <c:pt idx="102859">
                  <c:v>51429.5</c:v>
                </c:pt>
                <c:pt idx="102860">
                  <c:v>51430</c:v>
                </c:pt>
                <c:pt idx="102861">
                  <c:v>51430.5</c:v>
                </c:pt>
                <c:pt idx="102862">
                  <c:v>51431</c:v>
                </c:pt>
                <c:pt idx="102863">
                  <c:v>51431.5</c:v>
                </c:pt>
                <c:pt idx="102864">
                  <c:v>51432</c:v>
                </c:pt>
                <c:pt idx="102865">
                  <c:v>51432.5</c:v>
                </c:pt>
                <c:pt idx="102866">
                  <c:v>51433</c:v>
                </c:pt>
                <c:pt idx="102867">
                  <c:v>51433.5</c:v>
                </c:pt>
                <c:pt idx="102868">
                  <c:v>51434</c:v>
                </c:pt>
                <c:pt idx="102869">
                  <c:v>51434.5</c:v>
                </c:pt>
                <c:pt idx="102870">
                  <c:v>51435</c:v>
                </c:pt>
                <c:pt idx="102871">
                  <c:v>51435.5</c:v>
                </c:pt>
                <c:pt idx="102872">
                  <c:v>51436</c:v>
                </c:pt>
                <c:pt idx="102873">
                  <c:v>51436.5</c:v>
                </c:pt>
                <c:pt idx="102874">
                  <c:v>51437</c:v>
                </c:pt>
                <c:pt idx="102875">
                  <c:v>51437.5</c:v>
                </c:pt>
                <c:pt idx="102876">
                  <c:v>51438</c:v>
                </c:pt>
                <c:pt idx="102877">
                  <c:v>51438.5</c:v>
                </c:pt>
                <c:pt idx="102878">
                  <c:v>51439</c:v>
                </c:pt>
                <c:pt idx="102879">
                  <c:v>51439.5</c:v>
                </c:pt>
                <c:pt idx="102880">
                  <c:v>51440</c:v>
                </c:pt>
                <c:pt idx="102881">
                  <c:v>51440.5</c:v>
                </c:pt>
                <c:pt idx="102882">
                  <c:v>51441</c:v>
                </c:pt>
                <c:pt idx="102883">
                  <c:v>51441.5</c:v>
                </c:pt>
                <c:pt idx="102884">
                  <c:v>51442</c:v>
                </c:pt>
                <c:pt idx="102885">
                  <c:v>51442.5</c:v>
                </c:pt>
                <c:pt idx="102886">
                  <c:v>51443</c:v>
                </c:pt>
                <c:pt idx="102887">
                  <c:v>51443.5</c:v>
                </c:pt>
                <c:pt idx="102888">
                  <c:v>51444</c:v>
                </c:pt>
                <c:pt idx="102889">
                  <c:v>51444.5</c:v>
                </c:pt>
                <c:pt idx="102890">
                  <c:v>51445</c:v>
                </c:pt>
                <c:pt idx="102891">
                  <c:v>51445.5</c:v>
                </c:pt>
                <c:pt idx="102892">
                  <c:v>51446</c:v>
                </c:pt>
                <c:pt idx="102893">
                  <c:v>51446.5</c:v>
                </c:pt>
                <c:pt idx="102894">
                  <c:v>51447</c:v>
                </c:pt>
                <c:pt idx="102895">
                  <c:v>51447.5</c:v>
                </c:pt>
                <c:pt idx="102896">
                  <c:v>51448</c:v>
                </c:pt>
                <c:pt idx="102897">
                  <c:v>51448.5</c:v>
                </c:pt>
                <c:pt idx="102898">
                  <c:v>51449</c:v>
                </c:pt>
                <c:pt idx="102899">
                  <c:v>51449.5</c:v>
                </c:pt>
                <c:pt idx="102900">
                  <c:v>51450</c:v>
                </c:pt>
                <c:pt idx="102901">
                  <c:v>51450.5</c:v>
                </c:pt>
                <c:pt idx="102902">
                  <c:v>51451</c:v>
                </c:pt>
                <c:pt idx="102903">
                  <c:v>51451.5</c:v>
                </c:pt>
                <c:pt idx="102904">
                  <c:v>51452</c:v>
                </c:pt>
                <c:pt idx="102905">
                  <c:v>51452.5</c:v>
                </c:pt>
                <c:pt idx="102906">
                  <c:v>51453</c:v>
                </c:pt>
                <c:pt idx="102907">
                  <c:v>51453.5</c:v>
                </c:pt>
                <c:pt idx="102908">
                  <c:v>51454</c:v>
                </c:pt>
                <c:pt idx="102909">
                  <c:v>51454.5</c:v>
                </c:pt>
                <c:pt idx="102910">
                  <c:v>51455</c:v>
                </c:pt>
                <c:pt idx="102911">
                  <c:v>51455.5</c:v>
                </c:pt>
                <c:pt idx="102912">
                  <c:v>51456</c:v>
                </c:pt>
                <c:pt idx="102913">
                  <c:v>51456.5</c:v>
                </c:pt>
                <c:pt idx="102914">
                  <c:v>51457</c:v>
                </c:pt>
                <c:pt idx="102915">
                  <c:v>51457.5</c:v>
                </c:pt>
                <c:pt idx="102916">
                  <c:v>51458</c:v>
                </c:pt>
                <c:pt idx="102917">
                  <c:v>51458.5</c:v>
                </c:pt>
                <c:pt idx="102918">
                  <c:v>51459</c:v>
                </c:pt>
                <c:pt idx="102919">
                  <c:v>51459.5</c:v>
                </c:pt>
                <c:pt idx="102920">
                  <c:v>51460</c:v>
                </c:pt>
                <c:pt idx="102921">
                  <c:v>51460.5</c:v>
                </c:pt>
                <c:pt idx="102922">
                  <c:v>51461</c:v>
                </c:pt>
                <c:pt idx="102923">
                  <c:v>51461.5</c:v>
                </c:pt>
                <c:pt idx="102924">
                  <c:v>51462</c:v>
                </c:pt>
                <c:pt idx="102925">
                  <c:v>51462.5</c:v>
                </c:pt>
                <c:pt idx="102926">
                  <c:v>51463</c:v>
                </c:pt>
                <c:pt idx="102927">
                  <c:v>51463.5</c:v>
                </c:pt>
                <c:pt idx="102928">
                  <c:v>51464</c:v>
                </c:pt>
                <c:pt idx="102929">
                  <c:v>51464.5</c:v>
                </c:pt>
                <c:pt idx="102930">
                  <c:v>51465</c:v>
                </c:pt>
                <c:pt idx="102931">
                  <c:v>51465.5</c:v>
                </c:pt>
                <c:pt idx="102932">
                  <c:v>51466</c:v>
                </c:pt>
                <c:pt idx="102933">
                  <c:v>51466.5</c:v>
                </c:pt>
                <c:pt idx="102934">
                  <c:v>51467</c:v>
                </c:pt>
                <c:pt idx="102935">
                  <c:v>51467.5</c:v>
                </c:pt>
                <c:pt idx="102936">
                  <c:v>51468</c:v>
                </c:pt>
                <c:pt idx="102937">
                  <c:v>51468.5</c:v>
                </c:pt>
                <c:pt idx="102938">
                  <c:v>51469</c:v>
                </c:pt>
                <c:pt idx="102939">
                  <c:v>51469.5</c:v>
                </c:pt>
                <c:pt idx="102940">
                  <c:v>51470</c:v>
                </c:pt>
                <c:pt idx="102941">
                  <c:v>51470.5</c:v>
                </c:pt>
                <c:pt idx="102942">
                  <c:v>51471</c:v>
                </c:pt>
                <c:pt idx="102943">
                  <c:v>51471.5</c:v>
                </c:pt>
                <c:pt idx="102944">
                  <c:v>51472</c:v>
                </c:pt>
                <c:pt idx="102945">
                  <c:v>51472.5</c:v>
                </c:pt>
                <c:pt idx="102946">
                  <c:v>51473</c:v>
                </c:pt>
                <c:pt idx="102947">
                  <c:v>51473.5</c:v>
                </c:pt>
                <c:pt idx="102948">
                  <c:v>51474</c:v>
                </c:pt>
                <c:pt idx="102949">
                  <c:v>51474.5</c:v>
                </c:pt>
                <c:pt idx="102950">
                  <c:v>51475</c:v>
                </c:pt>
                <c:pt idx="102951">
                  <c:v>51475.5</c:v>
                </c:pt>
                <c:pt idx="102952">
                  <c:v>51476</c:v>
                </c:pt>
                <c:pt idx="102953">
                  <c:v>51476.5</c:v>
                </c:pt>
                <c:pt idx="102954">
                  <c:v>51477</c:v>
                </c:pt>
                <c:pt idx="102955">
                  <c:v>51477.5</c:v>
                </c:pt>
                <c:pt idx="102956">
                  <c:v>51478</c:v>
                </c:pt>
                <c:pt idx="102957">
                  <c:v>51478.5</c:v>
                </c:pt>
                <c:pt idx="102958">
                  <c:v>51479</c:v>
                </c:pt>
                <c:pt idx="102959">
                  <c:v>51479.5</c:v>
                </c:pt>
                <c:pt idx="102960">
                  <c:v>51480</c:v>
                </c:pt>
                <c:pt idx="102961">
                  <c:v>51480.5</c:v>
                </c:pt>
                <c:pt idx="102962">
                  <c:v>51481</c:v>
                </c:pt>
                <c:pt idx="102963">
                  <c:v>51481.5</c:v>
                </c:pt>
                <c:pt idx="102964">
                  <c:v>51482</c:v>
                </c:pt>
                <c:pt idx="102965">
                  <c:v>51482.5</c:v>
                </c:pt>
                <c:pt idx="102966">
                  <c:v>51483</c:v>
                </c:pt>
                <c:pt idx="102967">
                  <c:v>51483.5</c:v>
                </c:pt>
                <c:pt idx="102968">
                  <c:v>51484</c:v>
                </c:pt>
                <c:pt idx="102969">
                  <c:v>51484.5</c:v>
                </c:pt>
                <c:pt idx="102970">
                  <c:v>51485</c:v>
                </c:pt>
                <c:pt idx="102971">
                  <c:v>51485.5</c:v>
                </c:pt>
                <c:pt idx="102972">
                  <c:v>51486</c:v>
                </c:pt>
                <c:pt idx="102973">
                  <c:v>51486.5</c:v>
                </c:pt>
                <c:pt idx="102974">
                  <c:v>51487</c:v>
                </c:pt>
                <c:pt idx="102975">
                  <c:v>51487.5</c:v>
                </c:pt>
                <c:pt idx="102976">
                  <c:v>51488</c:v>
                </c:pt>
                <c:pt idx="102977">
                  <c:v>51488.5</c:v>
                </c:pt>
                <c:pt idx="102978">
                  <c:v>51489</c:v>
                </c:pt>
                <c:pt idx="102979">
                  <c:v>51489.5</c:v>
                </c:pt>
                <c:pt idx="102980">
                  <c:v>51490</c:v>
                </c:pt>
                <c:pt idx="102981">
                  <c:v>51490.5</c:v>
                </c:pt>
                <c:pt idx="102982">
                  <c:v>51491</c:v>
                </c:pt>
                <c:pt idx="102983">
                  <c:v>51491.5</c:v>
                </c:pt>
                <c:pt idx="102984">
                  <c:v>51492</c:v>
                </c:pt>
                <c:pt idx="102985">
                  <c:v>51492.5</c:v>
                </c:pt>
                <c:pt idx="102986">
                  <c:v>51493</c:v>
                </c:pt>
                <c:pt idx="102987">
                  <c:v>51493.5</c:v>
                </c:pt>
                <c:pt idx="102988">
                  <c:v>51494</c:v>
                </c:pt>
                <c:pt idx="102989">
                  <c:v>51494.5</c:v>
                </c:pt>
                <c:pt idx="102990">
                  <c:v>51495</c:v>
                </c:pt>
                <c:pt idx="102991">
                  <c:v>51495.5</c:v>
                </c:pt>
                <c:pt idx="102992">
                  <c:v>51496</c:v>
                </c:pt>
                <c:pt idx="102993">
                  <c:v>51496.5</c:v>
                </c:pt>
                <c:pt idx="102994">
                  <c:v>51497</c:v>
                </c:pt>
                <c:pt idx="102995">
                  <c:v>51497.5</c:v>
                </c:pt>
                <c:pt idx="102996">
                  <c:v>51498</c:v>
                </c:pt>
                <c:pt idx="102997">
                  <c:v>51498.5</c:v>
                </c:pt>
                <c:pt idx="102998">
                  <c:v>51499</c:v>
                </c:pt>
                <c:pt idx="102999">
                  <c:v>51499.5</c:v>
                </c:pt>
                <c:pt idx="103000">
                  <c:v>51500</c:v>
                </c:pt>
                <c:pt idx="103001">
                  <c:v>51500.5</c:v>
                </c:pt>
                <c:pt idx="103002">
                  <c:v>51501</c:v>
                </c:pt>
                <c:pt idx="103003">
                  <c:v>51501.5</c:v>
                </c:pt>
                <c:pt idx="103004">
                  <c:v>51502</c:v>
                </c:pt>
                <c:pt idx="103005">
                  <c:v>51502.5</c:v>
                </c:pt>
                <c:pt idx="103006">
                  <c:v>51503</c:v>
                </c:pt>
                <c:pt idx="103007">
                  <c:v>51503.5</c:v>
                </c:pt>
                <c:pt idx="103008">
                  <c:v>51504</c:v>
                </c:pt>
                <c:pt idx="103009">
                  <c:v>51504.5</c:v>
                </c:pt>
                <c:pt idx="103010">
                  <c:v>51505</c:v>
                </c:pt>
                <c:pt idx="103011">
                  <c:v>51505.5</c:v>
                </c:pt>
                <c:pt idx="103012">
                  <c:v>51506</c:v>
                </c:pt>
                <c:pt idx="103013">
                  <c:v>51506.5</c:v>
                </c:pt>
                <c:pt idx="103014">
                  <c:v>51507</c:v>
                </c:pt>
                <c:pt idx="103015">
                  <c:v>51507.5</c:v>
                </c:pt>
                <c:pt idx="103016">
                  <c:v>51508</c:v>
                </c:pt>
                <c:pt idx="103017">
                  <c:v>51508.5</c:v>
                </c:pt>
                <c:pt idx="103018">
                  <c:v>51509</c:v>
                </c:pt>
                <c:pt idx="103019">
                  <c:v>51509.5</c:v>
                </c:pt>
                <c:pt idx="103020">
                  <c:v>51510</c:v>
                </c:pt>
                <c:pt idx="103021">
                  <c:v>51510.5</c:v>
                </c:pt>
                <c:pt idx="103022">
                  <c:v>51511</c:v>
                </c:pt>
                <c:pt idx="103023">
                  <c:v>51511.5</c:v>
                </c:pt>
                <c:pt idx="103024">
                  <c:v>51512</c:v>
                </c:pt>
                <c:pt idx="103025">
                  <c:v>51512.5</c:v>
                </c:pt>
                <c:pt idx="103026">
                  <c:v>51513</c:v>
                </c:pt>
                <c:pt idx="103027">
                  <c:v>51513.5</c:v>
                </c:pt>
                <c:pt idx="103028">
                  <c:v>51514</c:v>
                </c:pt>
                <c:pt idx="103029">
                  <c:v>51514.5</c:v>
                </c:pt>
                <c:pt idx="103030">
                  <c:v>51515</c:v>
                </c:pt>
                <c:pt idx="103031">
                  <c:v>51515.5</c:v>
                </c:pt>
                <c:pt idx="103032">
                  <c:v>51516</c:v>
                </c:pt>
                <c:pt idx="103033">
                  <c:v>51516.5</c:v>
                </c:pt>
                <c:pt idx="103034">
                  <c:v>51517</c:v>
                </c:pt>
                <c:pt idx="103035">
                  <c:v>51517.5</c:v>
                </c:pt>
                <c:pt idx="103036">
                  <c:v>51518</c:v>
                </c:pt>
                <c:pt idx="103037">
                  <c:v>51518.5</c:v>
                </c:pt>
                <c:pt idx="103038">
                  <c:v>51519</c:v>
                </c:pt>
                <c:pt idx="103039">
                  <c:v>51519.5</c:v>
                </c:pt>
                <c:pt idx="103040">
                  <c:v>51520</c:v>
                </c:pt>
                <c:pt idx="103041">
                  <c:v>51520.5</c:v>
                </c:pt>
                <c:pt idx="103042">
                  <c:v>51521</c:v>
                </c:pt>
                <c:pt idx="103043">
                  <c:v>51521.5</c:v>
                </c:pt>
                <c:pt idx="103044">
                  <c:v>51522</c:v>
                </c:pt>
                <c:pt idx="103045">
                  <c:v>51522.5</c:v>
                </c:pt>
                <c:pt idx="103046">
                  <c:v>51523</c:v>
                </c:pt>
                <c:pt idx="103047">
                  <c:v>51523.5</c:v>
                </c:pt>
                <c:pt idx="103048">
                  <c:v>51524</c:v>
                </c:pt>
                <c:pt idx="103049">
                  <c:v>51524.5</c:v>
                </c:pt>
                <c:pt idx="103050">
                  <c:v>51525</c:v>
                </c:pt>
                <c:pt idx="103051">
                  <c:v>51525.5</c:v>
                </c:pt>
                <c:pt idx="103052">
                  <c:v>51526</c:v>
                </c:pt>
                <c:pt idx="103053">
                  <c:v>51526.5</c:v>
                </c:pt>
                <c:pt idx="103054">
                  <c:v>51527</c:v>
                </c:pt>
                <c:pt idx="103055">
                  <c:v>51527.5</c:v>
                </c:pt>
                <c:pt idx="103056">
                  <c:v>51528</c:v>
                </c:pt>
                <c:pt idx="103057">
                  <c:v>51528.5</c:v>
                </c:pt>
                <c:pt idx="103058">
                  <c:v>51529</c:v>
                </c:pt>
                <c:pt idx="103059">
                  <c:v>51529.5</c:v>
                </c:pt>
                <c:pt idx="103060">
                  <c:v>51530</c:v>
                </c:pt>
                <c:pt idx="103061">
                  <c:v>51530.5</c:v>
                </c:pt>
                <c:pt idx="103062">
                  <c:v>51531</c:v>
                </c:pt>
                <c:pt idx="103063">
                  <c:v>51531.5</c:v>
                </c:pt>
                <c:pt idx="103064">
                  <c:v>51532</c:v>
                </c:pt>
                <c:pt idx="103065">
                  <c:v>51532.5</c:v>
                </c:pt>
                <c:pt idx="103066">
                  <c:v>51533</c:v>
                </c:pt>
                <c:pt idx="103067">
                  <c:v>51533.5</c:v>
                </c:pt>
                <c:pt idx="103068">
                  <c:v>51534</c:v>
                </c:pt>
                <c:pt idx="103069">
                  <c:v>51534.5</c:v>
                </c:pt>
                <c:pt idx="103070">
                  <c:v>51535</c:v>
                </c:pt>
                <c:pt idx="103071">
                  <c:v>51535.5</c:v>
                </c:pt>
                <c:pt idx="103072">
                  <c:v>51536</c:v>
                </c:pt>
                <c:pt idx="103073">
                  <c:v>51536.5</c:v>
                </c:pt>
                <c:pt idx="103074">
                  <c:v>51537</c:v>
                </c:pt>
                <c:pt idx="103075">
                  <c:v>51537.5</c:v>
                </c:pt>
                <c:pt idx="103076">
                  <c:v>51538</c:v>
                </c:pt>
                <c:pt idx="103077">
                  <c:v>51538.5</c:v>
                </c:pt>
                <c:pt idx="103078">
                  <c:v>51539</c:v>
                </c:pt>
                <c:pt idx="103079">
                  <c:v>51539.5</c:v>
                </c:pt>
                <c:pt idx="103080">
                  <c:v>51540</c:v>
                </c:pt>
                <c:pt idx="103081">
                  <c:v>51540.5</c:v>
                </c:pt>
                <c:pt idx="103082">
                  <c:v>51541</c:v>
                </c:pt>
                <c:pt idx="103083">
                  <c:v>51541.5</c:v>
                </c:pt>
                <c:pt idx="103084">
                  <c:v>51542</c:v>
                </c:pt>
                <c:pt idx="103085">
                  <c:v>51542.5</c:v>
                </c:pt>
                <c:pt idx="103086">
                  <c:v>51543</c:v>
                </c:pt>
                <c:pt idx="103087">
                  <c:v>51543.5</c:v>
                </c:pt>
                <c:pt idx="103088">
                  <c:v>51544</c:v>
                </c:pt>
                <c:pt idx="103089">
                  <c:v>51544.5</c:v>
                </c:pt>
                <c:pt idx="103090">
                  <c:v>51545</c:v>
                </c:pt>
                <c:pt idx="103091">
                  <c:v>51545.5</c:v>
                </c:pt>
                <c:pt idx="103092">
                  <c:v>51546</c:v>
                </c:pt>
                <c:pt idx="103093">
                  <c:v>51546.5</c:v>
                </c:pt>
                <c:pt idx="103094">
                  <c:v>51547</c:v>
                </c:pt>
                <c:pt idx="103095">
                  <c:v>51547.5</c:v>
                </c:pt>
                <c:pt idx="103096">
                  <c:v>51548</c:v>
                </c:pt>
                <c:pt idx="103097">
                  <c:v>51548.5</c:v>
                </c:pt>
                <c:pt idx="103098">
                  <c:v>51549</c:v>
                </c:pt>
                <c:pt idx="103099">
                  <c:v>51549.5</c:v>
                </c:pt>
                <c:pt idx="103100">
                  <c:v>51550</c:v>
                </c:pt>
                <c:pt idx="103101">
                  <c:v>51550.5</c:v>
                </c:pt>
                <c:pt idx="103102">
                  <c:v>51551</c:v>
                </c:pt>
                <c:pt idx="103103">
                  <c:v>51551.5</c:v>
                </c:pt>
                <c:pt idx="103104">
                  <c:v>51552</c:v>
                </c:pt>
                <c:pt idx="103105">
                  <c:v>51552.5</c:v>
                </c:pt>
                <c:pt idx="103106">
                  <c:v>51553</c:v>
                </c:pt>
                <c:pt idx="103107">
                  <c:v>51553.5</c:v>
                </c:pt>
                <c:pt idx="103108">
                  <c:v>51554</c:v>
                </c:pt>
                <c:pt idx="103109">
                  <c:v>51554.5</c:v>
                </c:pt>
                <c:pt idx="103110">
                  <c:v>51555</c:v>
                </c:pt>
                <c:pt idx="103111">
                  <c:v>51555.5</c:v>
                </c:pt>
                <c:pt idx="103112">
                  <c:v>51556</c:v>
                </c:pt>
                <c:pt idx="103113">
                  <c:v>51556.5</c:v>
                </c:pt>
                <c:pt idx="103114">
                  <c:v>51557</c:v>
                </c:pt>
                <c:pt idx="103115">
                  <c:v>51557.5</c:v>
                </c:pt>
                <c:pt idx="103116">
                  <c:v>51558</c:v>
                </c:pt>
                <c:pt idx="103117">
                  <c:v>51558.5</c:v>
                </c:pt>
                <c:pt idx="103118">
                  <c:v>51559</c:v>
                </c:pt>
                <c:pt idx="103119">
                  <c:v>51559.5</c:v>
                </c:pt>
                <c:pt idx="103120">
                  <c:v>51560</c:v>
                </c:pt>
                <c:pt idx="103121">
                  <c:v>51560.5</c:v>
                </c:pt>
                <c:pt idx="103122">
                  <c:v>51561</c:v>
                </c:pt>
                <c:pt idx="103123">
                  <c:v>51561.5</c:v>
                </c:pt>
                <c:pt idx="103124">
                  <c:v>51562</c:v>
                </c:pt>
                <c:pt idx="103125">
                  <c:v>51562.5</c:v>
                </c:pt>
                <c:pt idx="103126">
                  <c:v>51563</c:v>
                </c:pt>
                <c:pt idx="103127">
                  <c:v>51563.5</c:v>
                </c:pt>
                <c:pt idx="103128">
                  <c:v>51564</c:v>
                </c:pt>
                <c:pt idx="103129">
                  <c:v>51564.5</c:v>
                </c:pt>
                <c:pt idx="103130">
                  <c:v>51565</c:v>
                </c:pt>
                <c:pt idx="103131">
                  <c:v>51565.5</c:v>
                </c:pt>
                <c:pt idx="103132">
                  <c:v>51566</c:v>
                </c:pt>
                <c:pt idx="103133">
                  <c:v>51566.5</c:v>
                </c:pt>
                <c:pt idx="103134">
                  <c:v>51567</c:v>
                </c:pt>
                <c:pt idx="103135">
                  <c:v>51567.5</c:v>
                </c:pt>
                <c:pt idx="103136">
                  <c:v>51568</c:v>
                </c:pt>
                <c:pt idx="103137">
                  <c:v>51568.5</c:v>
                </c:pt>
                <c:pt idx="103138">
                  <c:v>51569</c:v>
                </c:pt>
                <c:pt idx="103139">
                  <c:v>51569.5</c:v>
                </c:pt>
                <c:pt idx="103140">
                  <c:v>51570</c:v>
                </c:pt>
                <c:pt idx="103141">
                  <c:v>51570.5</c:v>
                </c:pt>
                <c:pt idx="103142">
                  <c:v>51571</c:v>
                </c:pt>
                <c:pt idx="103143">
                  <c:v>51571.5</c:v>
                </c:pt>
                <c:pt idx="103144">
                  <c:v>51572</c:v>
                </c:pt>
                <c:pt idx="103145">
                  <c:v>51572.5</c:v>
                </c:pt>
                <c:pt idx="103146">
                  <c:v>51573</c:v>
                </c:pt>
                <c:pt idx="103147">
                  <c:v>51573.5</c:v>
                </c:pt>
                <c:pt idx="103148">
                  <c:v>51574</c:v>
                </c:pt>
                <c:pt idx="103149">
                  <c:v>51574.5</c:v>
                </c:pt>
                <c:pt idx="103150">
                  <c:v>51575</c:v>
                </c:pt>
                <c:pt idx="103151">
                  <c:v>51575.5</c:v>
                </c:pt>
                <c:pt idx="103152">
                  <c:v>51576</c:v>
                </c:pt>
                <c:pt idx="103153">
                  <c:v>51576.5</c:v>
                </c:pt>
                <c:pt idx="103154">
                  <c:v>51577</c:v>
                </c:pt>
                <c:pt idx="103155">
                  <c:v>51577.5</c:v>
                </c:pt>
                <c:pt idx="103156">
                  <c:v>51578</c:v>
                </c:pt>
                <c:pt idx="103157">
                  <c:v>51578.5</c:v>
                </c:pt>
                <c:pt idx="103158">
                  <c:v>51579</c:v>
                </c:pt>
                <c:pt idx="103159">
                  <c:v>51579.5</c:v>
                </c:pt>
                <c:pt idx="103160">
                  <c:v>51580</c:v>
                </c:pt>
                <c:pt idx="103161">
                  <c:v>51580.5</c:v>
                </c:pt>
                <c:pt idx="103162">
                  <c:v>51581</c:v>
                </c:pt>
                <c:pt idx="103163">
                  <c:v>51581.5</c:v>
                </c:pt>
                <c:pt idx="103164">
                  <c:v>51582</c:v>
                </c:pt>
                <c:pt idx="103165">
                  <c:v>51582.5</c:v>
                </c:pt>
                <c:pt idx="103166">
                  <c:v>51583</c:v>
                </c:pt>
                <c:pt idx="103167">
                  <c:v>51583.5</c:v>
                </c:pt>
                <c:pt idx="103168">
                  <c:v>51584</c:v>
                </c:pt>
                <c:pt idx="103169">
                  <c:v>51584.5</c:v>
                </c:pt>
                <c:pt idx="103170">
                  <c:v>51585</c:v>
                </c:pt>
                <c:pt idx="103171">
                  <c:v>51585.5</c:v>
                </c:pt>
                <c:pt idx="103172">
                  <c:v>51586</c:v>
                </c:pt>
                <c:pt idx="103173">
                  <c:v>51586.5</c:v>
                </c:pt>
                <c:pt idx="103174">
                  <c:v>51587</c:v>
                </c:pt>
                <c:pt idx="103175">
                  <c:v>51587.5</c:v>
                </c:pt>
                <c:pt idx="103176">
                  <c:v>51588</c:v>
                </c:pt>
                <c:pt idx="103177">
                  <c:v>51588.5</c:v>
                </c:pt>
                <c:pt idx="103178">
                  <c:v>51589</c:v>
                </c:pt>
                <c:pt idx="103179">
                  <c:v>51589.5</c:v>
                </c:pt>
                <c:pt idx="103180">
                  <c:v>51590</c:v>
                </c:pt>
                <c:pt idx="103181">
                  <c:v>51590.5</c:v>
                </c:pt>
                <c:pt idx="103182">
                  <c:v>51591</c:v>
                </c:pt>
                <c:pt idx="103183">
                  <c:v>51591.5</c:v>
                </c:pt>
                <c:pt idx="103184">
                  <c:v>51592</c:v>
                </c:pt>
                <c:pt idx="103185">
                  <c:v>51592.5</c:v>
                </c:pt>
                <c:pt idx="103186">
                  <c:v>51593</c:v>
                </c:pt>
                <c:pt idx="103187">
                  <c:v>51593.5</c:v>
                </c:pt>
                <c:pt idx="103188">
                  <c:v>51594</c:v>
                </c:pt>
                <c:pt idx="103189">
                  <c:v>51594.5</c:v>
                </c:pt>
                <c:pt idx="103190">
                  <c:v>51595</c:v>
                </c:pt>
                <c:pt idx="103191">
                  <c:v>51595.5</c:v>
                </c:pt>
                <c:pt idx="103192">
                  <c:v>51596</c:v>
                </c:pt>
                <c:pt idx="103193">
                  <c:v>51596.5</c:v>
                </c:pt>
                <c:pt idx="103194">
                  <c:v>51597</c:v>
                </c:pt>
                <c:pt idx="103195">
                  <c:v>51597.5</c:v>
                </c:pt>
                <c:pt idx="103196">
                  <c:v>51598</c:v>
                </c:pt>
                <c:pt idx="103197">
                  <c:v>51598.5</c:v>
                </c:pt>
                <c:pt idx="103198">
                  <c:v>51599</c:v>
                </c:pt>
                <c:pt idx="103199">
                  <c:v>51599.5</c:v>
                </c:pt>
                <c:pt idx="103200">
                  <c:v>51600</c:v>
                </c:pt>
                <c:pt idx="103201">
                  <c:v>51600.5</c:v>
                </c:pt>
                <c:pt idx="103202">
                  <c:v>51601</c:v>
                </c:pt>
                <c:pt idx="103203">
                  <c:v>51601.5</c:v>
                </c:pt>
                <c:pt idx="103204">
                  <c:v>51602</c:v>
                </c:pt>
                <c:pt idx="103205">
                  <c:v>51602.5</c:v>
                </c:pt>
                <c:pt idx="103206">
                  <c:v>51603</c:v>
                </c:pt>
                <c:pt idx="103207">
                  <c:v>51603.5</c:v>
                </c:pt>
                <c:pt idx="103208">
                  <c:v>51604</c:v>
                </c:pt>
                <c:pt idx="103209">
                  <c:v>51604.5</c:v>
                </c:pt>
                <c:pt idx="103210">
                  <c:v>51605</c:v>
                </c:pt>
                <c:pt idx="103211">
                  <c:v>51605.5</c:v>
                </c:pt>
                <c:pt idx="103212">
                  <c:v>51606</c:v>
                </c:pt>
                <c:pt idx="103213">
                  <c:v>51606.5</c:v>
                </c:pt>
                <c:pt idx="103214">
                  <c:v>51607</c:v>
                </c:pt>
                <c:pt idx="103215">
                  <c:v>51607.5</c:v>
                </c:pt>
                <c:pt idx="103216">
                  <c:v>51608</c:v>
                </c:pt>
                <c:pt idx="103217">
                  <c:v>51608.5</c:v>
                </c:pt>
                <c:pt idx="103218">
                  <c:v>51609</c:v>
                </c:pt>
                <c:pt idx="103219">
                  <c:v>51609.5</c:v>
                </c:pt>
                <c:pt idx="103220">
                  <c:v>51610</c:v>
                </c:pt>
                <c:pt idx="103221">
                  <c:v>51610.5</c:v>
                </c:pt>
                <c:pt idx="103222">
                  <c:v>51611</c:v>
                </c:pt>
                <c:pt idx="103223">
                  <c:v>51611.5</c:v>
                </c:pt>
                <c:pt idx="103224">
                  <c:v>51612</c:v>
                </c:pt>
                <c:pt idx="103225">
                  <c:v>51612.5</c:v>
                </c:pt>
                <c:pt idx="103226">
                  <c:v>51613</c:v>
                </c:pt>
                <c:pt idx="103227">
                  <c:v>51613.5</c:v>
                </c:pt>
                <c:pt idx="103228">
                  <c:v>51614</c:v>
                </c:pt>
                <c:pt idx="103229">
                  <c:v>51614.5</c:v>
                </c:pt>
                <c:pt idx="103230">
                  <c:v>51615</c:v>
                </c:pt>
                <c:pt idx="103231">
                  <c:v>51615.5</c:v>
                </c:pt>
                <c:pt idx="103232">
                  <c:v>51616</c:v>
                </c:pt>
                <c:pt idx="103233">
                  <c:v>51616.5</c:v>
                </c:pt>
                <c:pt idx="103234">
                  <c:v>51617</c:v>
                </c:pt>
                <c:pt idx="103235">
                  <c:v>51617.5</c:v>
                </c:pt>
                <c:pt idx="103236">
                  <c:v>51618</c:v>
                </c:pt>
                <c:pt idx="103237">
                  <c:v>51618.5</c:v>
                </c:pt>
                <c:pt idx="103238">
                  <c:v>51619</c:v>
                </c:pt>
                <c:pt idx="103239">
                  <c:v>51619.5</c:v>
                </c:pt>
                <c:pt idx="103240">
                  <c:v>51620</c:v>
                </c:pt>
                <c:pt idx="103241">
                  <c:v>51620.5</c:v>
                </c:pt>
                <c:pt idx="103242">
                  <c:v>51621</c:v>
                </c:pt>
                <c:pt idx="103243">
                  <c:v>51621.5</c:v>
                </c:pt>
                <c:pt idx="103244">
                  <c:v>51622</c:v>
                </c:pt>
                <c:pt idx="103245">
                  <c:v>51622.5</c:v>
                </c:pt>
                <c:pt idx="103246">
                  <c:v>51623</c:v>
                </c:pt>
                <c:pt idx="103247">
                  <c:v>51623.5</c:v>
                </c:pt>
                <c:pt idx="103248">
                  <c:v>51624</c:v>
                </c:pt>
                <c:pt idx="103249">
                  <c:v>51624.5</c:v>
                </c:pt>
                <c:pt idx="103250">
                  <c:v>51625</c:v>
                </c:pt>
                <c:pt idx="103251">
                  <c:v>51625.5</c:v>
                </c:pt>
                <c:pt idx="103252">
                  <c:v>51626</c:v>
                </c:pt>
                <c:pt idx="103253">
                  <c:v>51626.5</c:v>
                </c:pt>
                <c:pt idx="103254">
                  <c:v>51627</c:v>
                </c:pt>
                <c:pt idx="103255">
                  <c:v>51627.5</c:v>
                </c:pt>
                <c:pt idx="103256">
                  <c:v>51628</c:v>
                </c:pt>
                <c:pt idx="103257">
                  <c:v>51628.5</c:v>
                </c:pt>
                <c:pt idx="103258">
                  <c:v>51629</c:v>
                </c:pt>
                <c:pt idx="103259">
                  <c:v>51629.5</c:v>
                </c:pt>
                <c:pt idx="103260">
                  <c:v>51630</c:v>
                </c:pt>
                <c:pt idx="103261">
                  <c:v>51630.5</c:v>
                </c:pt>
                <c:pt idx="103262">
                  <c:v>51631</c:v>
                </c:pt>
                <c:pt idx="103263">
                  <c:v>51631.5</c:v>
                </c:pt>
                <c:pt idx="103264">
                  <c:v>51632</c:v>
                </c:pt>
                <c:pt idx="103265">
                  <c:v>51632.5</c:v>
                </c:pt>
                <c:pt idx="103266">
                  <c:v>51633</c:v>
                </c:pt>
                <c:pt idx="103267">
                  <c:v>51633.5</c:v>
                </c:pt>
                <c:pt idx="103268">
                  <c:v>51634</c:v>
                </c:pt>
                <c:pt idx="103269">
                  <c:v>51634.5</c:v>
                </c:pt>
                <c:pt idx="103270">
                  <c:v>51635</c:v>
                </c:pt>
                <c:pt idx="103271">
                  <c:v>51635.5</c:v>
                </c:pt>
                <c:pt idx="103272">
                  <c:v>51636</c:v>
                </c:pt>
                <c:pt idx="103273">
                  <c:v>51636.5</c:v>
                </c:pt>
                <c:pt idx="103274">
                  <c:v>51637</c:v>
                </c:pt>
                <c:pt idx="103275">
                  <c:v>51637.5</c:v>
                </c:pt>
                <c:pt idx="103276">
                  <c:v>51638</c:v>
                </c:pt>
                <c:pt idx="103277">
                  <c:v>51638.5</c:v>
                </c:pt>
                <c:pt idx="103278">
                  <c:v>51639</c:v>
                </c:pt>
                <c:pt idx="103279">
                  <c:v>51639.5</c:v>
                </c:pt>
                <c:pt idx="103280">
                  <c:v>51640</c:v>
                </c:pt>
                <c:pt idx="103281">
                  <c:v>51640.5</c:v>
                </c:pt>
                <c:pt idx="103282">
                  <c:v>51641</c:v>
                </c:pt>
                <c:pt idx="103283">
                  <c:v>51641.5</c:v>
                </c:pt>
                <c:pt idx="103284">
                  <c:v>51642</c:v>
                </c:pt>
                <c:pt idx="103285">
                  <c:v>51642.5</c:v>
                </c:pt>
                <c:pt idx="103286">
                  <c:v>51643</c:v>
                </c:pt>
                <c:pt idx="103287">
                  <c:v>51643.5</c:v>
                </c:pt>
                <c:pt idx="103288">
                  <c:v>51644</c:v>
                </c:pt>
                <c:pt idx="103289">
                  <c:v>51644.5</c:v>
                </c:pt>
                <c:pt idx="103290">
                  <c:v>51645</c:v>
                </c:pt>
                <c:pt idx="103291">
                  <c:v>51645.5</c:v>
                </c:pt>
                <c:pt idx="103292">
                  <c:v>51646</c:v>
                </c:pt>
                <c:pt idx="103293">
                  <c:v>51646.5</c:v>
                </c:pt>
                <c:pt idx="103294">
                  <c:v>51647</c:v>
                </c:pt>
                <c:pt idx="103295">
                  <c:v>51647.5</c:v>
                </c:pt>
                <c:pt idx="103296">
                  <c:v>51648</c:v>
                </c:pt>
                <c:pt idx="103297">
                  <c:v>51648.5</c:v>
                </c:pt>
                <c:pt idx="103298">
                  <c:v>51649</c:v>
                </c:pt>
                <c:pt idx="103299">
                  <c:v>51649.5</c:v>
                </c:pt>
                <c:pt idx="103300">
                  <c:v>51650</c:v>
                </c:pt>
                <c:pt idx="103301">
                  <c:v>51650.5</c:v>
                </c:pt>
                <c:pt idx="103302">
                  <c:v>51651</c:v>
                </c:pt>
                <c:pt idx="103303">
                  <c:v>51651.5</c:v>
                </c:pt>
                <c:pt idx="103304">
                  <c:v>51652</c:v>
                </c:pt>
                <c:pt idx="103305">
                  <c:v>51652.5</c:v>
                </c:pt>
                <c:pt idx="103306">
                  <c:v>51653</c:v>
                </c:pt>
                <c:pt idx="103307">
                  <c:v>51653.5</c:v>
                </c:pt>
                <c:pt idx="103308">
                  <c:v>51654</c:v>
                </c:pt>
                <c:pt idx="103309">
                  <c:v>51654.5</c:v>
                </c:pt>
                <c:pt idx="103310">
                  <c:v>51655</c:v>
                </c:pt>
                <c:pt idx="103311">
                  <c:v>51655.5</c:v>
                </c:pt>
                <c:pt idx="103312">
                  <c:v>51656</c:v>
                </c:pt>
                <c:pt idx="103313">
                  <c:v>51656.5</c:v>
                </c:pt>
                <c:pt idx="103314">
                  <c:v>51657</c:v>
                </c:pt>
                <c:pt idx="103315">
                  <c:v>51657.5</c:v>
                </c:pt>
                <c:pt idx="103316">
                  <c:v>51658</c:v>
                </c:pt>
                <c:pt idx="103317">
                  <c:v>51658.5</c:v>
                </c:pt>
                <c:pt idx="103318">
                  <c:v>51659</c:v>
                </c:pt>
                <c:pt idx="103319">
                  <c:v>51659.5</c:v>
                </c:pt>
                <c:pt idx="103320">
                  <c:v>51660</c:v>
                </c:pt>
                <c:pt idx="103321">
                  <c:v>51660.5</c:v>
                </c:pt>
                <c:pt idx="103322">
                  <c:v>51661</c:v>
                </c:pt>
                <c:pt idx="103323">
                  <c:v>51661.5</c:v>
                </c:pt>
                <c:pt idx="103324">
                  <c:v>51662</c:v>
                </c:pt>
                <c:pt idx="103325">
                  <c:v>51662.5</c:v>
                </c:pt>
                <c:pt idx="103326">
                  <c:v>51663</c:v>
                </c:pt>
                <c:pt idx="103327">
                  <c:v>51663.5</c:v>
                </c:pt>
                <c:pt idx="103328">
                  <c:v>51664</c:v>
                </c:pt>
                <c:pt idx="103329">
                  <c:v>51664.5</c:v>
                </c:pt>
                <c:pt idx="103330">
                  <c:v>51665</c:v>
                </c:pt>
                <c:pt idx="103331">
                  <c:v>51665.5</c:v>
                </c:pt>
                <c:pt idx="103332">
                  <c:v>51666</c:v>
                </c:pt>
                <c:pt idx="103333">
                  <c:v>51666.5</c:v>
                </c:pt>
                <c:pt idx="103334">
                  <c:v>51667</c:v>
                </c:pt>
                <c:pt idx="103335">
                  <c:v>51667.5</c:v>
                </c:pt>
                <c:pt idx="103336">
                  <c:v>51668</c:v>
                </c:pt>
                <c:pt idx="103337">
                  <c:v>51668.5</c:v>
                </c:pt>
                <c:pt idx="103338">
                  <c:v>51669</c:v>
                </c:pt>
                <c:pt idx="103339">
                  <c:v>51669.5</c:v>
                </c:pt>
                <c:pt idx="103340">
                  <c:v>51670</c:v>
                </c:pt>
                <c:pt idx="103341">
                  <c:v>51670.5</c:v>
                </c:pt>
                <c:pt idx="103342">
                  <c:v>51671</c:v>
                </c:pt>
                <c:pt idx="103343">
                  <c:v>51671.5</c:v>
                </c:pt>
                <c:pt idx="103344">
                  <c:v>51672</c:v>
                </c:pt>
                <c:pt idx="103345">
                  <c:v>51672.5</c:v>
                </c:pt>
                <c:pt idx="103346">
                  <c:v>51673</c:v>
                </c:pt>
                <c:pt idx="103347">
                  <c:v>51673.5</c:v>
                </c:pt>
                <c:pt idx="103348">
                  <c:v>51674</c:v>
                </c:pt>
                <c:pt idx="103349">
                  <c:v>51674.5</c:v>
                </c:pt>
                <c:pt idx="103350">
                  <c:v>51675</c:v>
                </c:pt>
                <c:pt idx="103351">
                  <c:v>51675.5</c:v>
                </c:pt>
                <c:pt idx="103352">
                  <c:v>51676</c:v>
                </c:pt>
                <c:pt idx="103353">
                  <c:v>51676.5</c:v>
                </c:pt>
                <c:pt idx="103354">
                  <c:v>51677</c:v>
                </c:pt>
                <c:pt idx="103355">
                  <c:v>51677.5</c:v>
                </c:pt>
                <c:pt idx="103356">
                  <c:v>51678</c:v>
                </c:pt>
                <c:pt idx="103357">
                  <c:v>51678.5</c:v>
                </c:pt>
                <c:pt idx="103358">
                  <c:v>51679</c:v>
                </c:pt>
                <c:pt idx="103359">
                  <c:v>51679.5</c:v>
                </c:pt>
                <c:pt idx="103360">
                  <c:v>51680</c:v>
                </c:pt>
                <c:pt idx="103361">
                  <c:v>51680.5</c:v>
                </c:pt>
                <c:pt idx="103362">
                  <c:v>51681</c:v>
                </c:pt>
                <c:pt idx="103363">
                  <c:v>51681.5</c:v>
                </c:pt>
                <c:pt idx="103364">
                  <c:v>51682</c:v>
                </c:pt>
                <c:pt idx="103365">
                  <c:v>51682.5</c:v>
                </c:pt>
                <c:pt idx="103366">
                  <c:v>51683</c:v>
                </c:pt>
                <c:pt idx="103367">
                  <c:v>51683.5</c:v>
                </c:pt>
                <c:pt idx="103368">
                  <c:v>51684</c:v>
                </c:pt>
                <c:pt idx="103369">
                  <c:v>51684.5</c:v>
                </c:pt>
                <c:pt idx="103370">
                  <c:v>51685</c:v>
                </c:pt>
                <c:pt idx="103371">
                  <c:v>51685.5</c:v>
                </c:pt>
                <c:pt idx="103372">
                  <c:v>51686</c:v>
                </c:pt>
                <c:pt idx="103373">
                  <c:v>51686.5</c:v>
                </c:pt>
                <c:pt idx="103374">
                  <c:v>51687</c:v>
                </c:pt>
                <c:pt idx="103375">
                  <c:v>51687.5</c:v>
                </c:pt>
                <c:pt idx="103376">
                  <c:v>51688</c:v>
                </c:pt>
                <c:pt idx="103377">
                  <c:v>51688.5</c:v>
                </c:pt>
                <c:pt idx="103378">
                  <c:v>51689</c:v>
                </c:pt>
                <c:pt idx="103379">
                  <c:v>51689.5</c:v>
                </c:pt>
                <c:pt idx="103380">
                  <c:v>51690</c:v>
                </c:pt>
                <c:pt idx="103381">
                  <c:v>51690.5</c:v>
                </c:pt>
                <c:pt idx="103382">
                  <c:v>51691</c:v>
                </c:pt>
                <c:pt idx="103383">
                  <c:v>51691.5</c:v>
                </c:pt>
                <c:pt idx="103384">
                  <c:v>51692</c:v>
                </c:pt>
                <c:pt idx="103385">
                  <c:v>51692.5</c:v>
                </c:pt>
                <c:pt idx="103386">
                  <c:v>51693</c:v>
                </c:pt>
                <c:pt idx="103387">
                  <c:v>51693.5</c:v>
                </c:pt>
                <c:pt idx="103388">
                  <c:v>51694</c:v>
                </c:pt>
                <c:pt idx="103389">
                  <c:v>51694.5</c:v>
                </c:pt>
                <c:pt idx="103390">
                  <c:v>51695</c:v>
                </c:pt>
                <c:pt idx="103391">
                  <c:v>51695.5</c:v>
                </c:pt>
                <c:pt idx="103392">
                  <c:v>51696</c:v>
                </c:pt>
                <c:pt idx="103393">
                  <c:v>51696.5</c:v>
                </c:pt>
                <c:pt idx="103394">
                  <c:v>51697</c:v>
                </c:pt>
                <c:pt idx="103395">
                  <c:v>51697.5</c:v>
                </c:pt>
                <c:pt idx="103396">
                  <c:v>51698</c:v>
                </c:pt>
                <c:pt idx="103397">
                  <c:v>51698.5</c:v>
                </c:pt>
                <c:pt idx="103398">
                  <c:v>51699</c:v>
                </c:pt>
                <c:pt idx="103399">
                  <c:v>51699.5</c:v>
                </c:pt>
                <c:pt idx="103400">
                  <c:v>51700</c:v>
                </c:pt>
                <c:pt idx="103401">
                  <c:v>51700.5</c:v>
                </c:pt>
                <c:pt idx="103402">
                  <c:v>51701</c:v>
                </c:pt>
                <c:pt idx="103403">
                  <c:v>51701.5</c:v>
                </c:pt>
                <c:pt idx="103404">
                  <c:v>51702</c:v>
                </c:pt>
                <c:pt idx="103405">
                  <c:v>51702.5</c:v>
                </c:pt>
                <c:pt idx="103406">
                  <c:v>51703</c:v>
                </c:pt>
                <c:pt idx="103407">
                  <c:v>51703.5</c:v>
                </c:pt>
                <c:pt idx="103408">
                  <c:v>51704</c:v>
                </c:pt>
                <c:pt idx="103409">
                  <c:v>51704.5</c:v>
                </c:pt>
                <c:pt idx="103410">
                  <c:v>51705</c:v>
                </c:pt>
                <c:pt idx="103411">
                  <c:v>51705.5</c:v>
                </c:pt>
                <c:pt idx="103412">
                  <c:v>51706</c:v>
                </c:pt>
                <c:pt idx="103413">
                  <c:v>51706.5</c:v>
                </c:pt>
                <c:pt idx="103414">
                  <c:v>51707</c:v>
                </c:pt>
                <c:pt idx="103415">
                  <c:v>51707.5</c:v>
                </c:pt>
                <c:pt idx="103416">
                  <c:v>51708</c:v>
                </c:pt>
                <c:pt idx="103417">
                  <c:v>51708.5</c:v>
                </c:pt>
                <c:pt idx="103418">
                  <c:v>51709</c:v>
                </c:pt>
                <c:pt idx="103419">
                  <c:v>51709.5</c:v>
                </c:pt>
                <c:pt idx="103420">
                  <c:v>51710</c:v>
                </c:pt>
                <c:pt idx="103421">
                  <c:v>51710.5</c:v>
                </c:pt>
                <c:pt idx="103422">
                  <c:v>51711</c:v>
                </c:pt>
                <c:pt idx="103423">
                  <c:v>51711.5</c:v>
                </c:pt>
                <c:pt idx="103424">
                  <c:v>51712</c:v>
                </c:pt>
                <c:pt idx="103425">
                  <c:v>51712.5</c:v>
                </c:pt>
                <c:pt idx="103426">
                  <c:v>51713</c:v>
                </c:pt>
                <c:pt idx="103427">
                  <c:v>51713.5</c:v>
                </c:pt>
                <c:pt idx="103428">
                  <c:v>51714</c:v>
                </c:pt>
                <c:pt idx="103429">
                  <c:v>51714.5</c:v>
                </c:pt>
                <c:pt idx="103430">
                  <c:v>51715</c:v>
                </c:pt>
                <c:pt idx="103431">
                  <c:v>51715.5</c:v>
                </c:pt>
                <c:pt idx="103432">
                  <c:v>51716</c:v>
                </c:pt>
                <c:pt idx="103433">
                  <c:v>51716.5</c:v>
                </c:pt>
                <c:pt idx="103434">
                  <c:v>51717</c:v>
                </c:pt>
                <c:pt idx="103435">
                  <c:v>51717.5</c:v>
                </c:pt>
                <c:pt idx="103436">
                  <c:v>51718</c:v>
                </c:pt>
                <c:pt idx="103437">
                  <c:v>51718.5</c:v>
                </c:pt>
                <c:pt idx="103438">
                  <c:v>51719</c:v>
                </c:pt>
                <c:pt idx="103439">
                  <c:v>51719.5</c:v>
                </c:pt>
                <c:pt idx="103440">
                  <c:v>51720</c:v>
                </c:pt>
                <c:pt idx="103441">
                  <c:v>51720.5</c:v>
                </c:pt>
                <c:pt idx="103442">
                  <c:v>51721</c:v>
                </c:pt>
                <c:pt idx="103443">
                  <c:v>51721.5</c:v>
                </c:pt>
                <c:pt idx="103444">
                  <c:v>51722</c:v>
                </c:pt>
                <c:pt idx="103445">
                  <c:v>51722.5</c:v>
                </c:pt>
                <c:pt idx="103446">
                  <c:v>51723</c:v>
                </c:pt>
                <c:pt idx="103447">
                  <c:v>51723.5</c:v>
                </c:pt>
                <c:pt idx="103448">
                  <c:v>51724</c:v>
                </c:pt>
                <c:pt idx="103449">
                  <c:v>51724.5</c:v>
                </c:pt>
                <c:pt idx="103450">
                  <c:v>51725</c:v>
                </c:pt>
                <c:pt idx="103451">
                  <c:v>51725.5</c:v>
                </c:pt>
                <c:pt idx="103452">
                  <c:v>51726</c:v>
                </c:pt>
                <c:pt idx="103453">
                  <c:v>51726.5</c:v>
                </c:pt>
                <c:pt idx="103454">
                  <c:v>51727</c:v>
                </c:pt>
                <c:pt idx="103455">
                  <c:v>51727.5</c:v>
                </c:pt>
                <c:pt idx="103456">
                  <c:v>51728</c:v>
                </c:pt>
                <c:pt idx="103457">
                  <c:v>51728.5</c:v>
                </c:pt>
                <c:pt idx="103458">
                  <c:v>51729</c:v>
                </c:pt>
                <c:pt idx="103459">
                  <c:v>51729.5</c:v>
                </c:pt>
                <c:pt idx="103460">
                  <c:v>51730</c:v>
                </c:pt>
                <c:pt idx="103461">
                  <c:v>51730.5</c:v>
                </c:pt>
                <c:pt idx="103462">
                  <c:v>51731</c:v>
                </c:pt>
                <c:pt idx="103463">
                  <c:v>51731.5</c:v>
                </c:pt>
                <c:pt idx="103464">
                  <c:v>51732</c:v>
                </c:pt>
                <c:pt idx="103465">
                  <c:v>51732.5</c:v>
                </c:pt>
                <c:pt idx="103466">
                  <c:v>51733</c:v>
                </c:pt>
                <c:pt idx="103467">
                  <c:v>51733.5</c:v>
                </c:pt>
                <c:pt idx="103468">
                  <c:v>51734</c:v>
                </c:pt>
                <c:pt idx="103469">
                  <c:v>51734.5</c:v>
                </c:pt>
                <c:pt idx="103470">
                  <c:v>51735</c:v>
                </c:pt>
                <c:pt idx="103471">
                  <c:v>51735.5</c:v>
                </c:pt>
                <c:pt idx="103472">
                  <c:v>51736</c:v>
                </c:pt>
                <c:pt idx="103473">
                  <c:v>51736.5</c:v>
                </c:pt>
                <c:pt idx="103474">
                  <c:v>51737</c:v>
                </c:pt>
                <c:pt idx="103475">
                  <c:v>51737.5</c:v>
                </c:pt>
                <c:pt idx="103476">
                  <c:v>51738</c:v>
                </c:pt>
                <c:pt idx="103477">
                  <c:v>51738.5</c:v>
                </c:pt>
                <c:pt idx="103478">
                  <c:v>51739</c:v>
                </c:pt>
                <c:pt idx="103479">
                  <c:v>51739.5</c:v>
                </c:pt>
                <c:pt idx="103480">
                  <c:v>51740</c:v>
                </c:pt>
                <c:pt idx="103481">
                  <c:v>51740.5</c:v>
                </c:pt>
                <c:pt idx="103482">
                  <c:v>51741</c:v>
                </c:pt>
                <c:pt idx="103483">
                  <c:v>51741.5</c:v>
                </c:pt>
                <c:pt idx="103484">
                  <c:v>51742</c:v>
                </c:pt>
                <c:pt idx="103485">
                  <c:v>51742.5</c:v>
                </c:pt>
                <c:pt idx="103486">
                  <c:v>51743</c:v>
                </c:pt>
                <c:pt idx="103487">
                  <c:v>51743.5</c:v>
                </c:pt>
                <c:pt idx="103488">
                  <c:v>51744</c:v>
                </c:pt>
                <c:pt idx="103489">
                  <c:v>51744.5</c:v>
                </c:pt>
                <c:pt idx="103490">
                  <c:v>51745</c:v>
                </c:pt>
                <c:pt idx="103491">
                  <c:v>51745.5</c:v>
                </c:pt>
                <c:pt idx="103492">
                  <c:v>51746</c:v>
                </c:pt>
                <c:pt idx="103493">
                  <c:v>51746.5</c:v>
                </c:pt>
                <c:pt idx="103494">
                  <c:v>51747</c:v>
                </c:pt>
                <c:pt idx="103495">
                  <c:v>51747.5</c:v>
                </c:pt>
                <c:pt idx="103496">
                  <c:v>51748</c:v>
                </c:pt>
                <c:pt idx="103497">
                  <c:v>51748.5</c:v>
                </c:pt>
                <c:pt idx="103498">
                  <c:v>51749</c:v>
                </c:pt>
                <c:pt idx="103499">
                  <c:v>51749.5</c:v>
                </c:pt>
                <c:pt idx="103500">
                  <c:v>51750</c:v>
                </c:pt>
                <c:pt idx="103501">
                  <c:v>51750.5</c:v>
                </c:pt>
                <c:pt idx="103502">
                  <c:v>51751</c:v>
                </c:pt>
                <c:pt idx="103503">
                  <c:v>51751.5</c:v>
                </c:pt>
                <c:pt idx="103504">
                  <c:v>51752</c:v>
                </c:pt>
                <c:pt idx="103505">
                  <c:v>51752.5</c:v>
                </c:pt>
                <c:pt idx="103506">
                  <c:v>51753</c:v>
                </c:pt>
                <c:pt idx="103507">
                  <c:v>51753.5</c:v>
                </c:pt>
                <c:pt idx="103508">
                  <c:v>51754</c:v>
                </c:pt>
                <c:pt idx="103509">
                  <c:v>51754.5</c:v>
                </c:pt>
                <c:pt idx="103510">
                  <c:v>51755</c:v>
                </c:pt>
                <c:pt idx="103511">
                  <c:v>51755.5</c:v>
                </c:pt>
                <c:pt idx="103512">
                  <c:v>51756</c:v>
                </c:pt>
                <c:pt idx="103513">
                  <c:v>51756.5</c:v>
                </c:pt>
                <c:pt idx="103514">
                  <c:v>51757</c:v>
                </c:pt>
                <c:pt idx="103515">
                  <c:v>51757.5</c:v>
                </c:pt>
                <c:pt idx="103516">
                  <c:v>51758</c:v>
                </c:pt>
                <c:pt idx="103517">
                  <c:v>51758.5</c:v>
                </c:pt>
                <c:pt idx="103518">
                  <c:v>51759</c:v>
                </c:pt>
                <c:pt idx="103519">
                  <c:v>51759.5</c:v>
                </c:pt>
                <c:pt idx="103520">
                  <c:v>51760</c:v>
                </c:pt>
                <c:pt idx="103521">
                  <c:v>51760.5</c:v>
                </c:pt>
                <c:pt idx="103522">
                  <c:v>51761</c:v>
                </c:pt>
                <c:pt idx="103523">
                  <c:v>51761.5</c:v>
                </c:pt>
                <c:pt idx="103524">
                  <c:v>51762</c:v>
                </c:pt>
                <c:pt idx="103525">
                  <c:v>51762.5</c:v>
                </c:pt>
                <c:pt idx="103526">
                  <c:v>51763</c:v>
                </c:pt>
                <c:pt idx="103527">
                  <c:v>51763.5</c:v>
                </c:pt>
                <c:pt idx="103528">
                  <c:v>51764</c:v>
                </c:pt>
                <c:pt idx="103529">
                  <c:v>51764.5</c:v>
                </c:pt>
                <c:pt idx="103530">
                  <c:v>51765</c:v>
                </c:pt>
                <c:pt idx="103531">
                  <c:v>51765.5</c:v>
                </c:pt>
                <c:pt idx="103532">
                  <c:v>51766</c:v>
                </c:pt>
                <c:pt idx="103533">
                  <c:v>51766.5</c:v>
                </c:pt>
                <c:pt idx="103534">
                  <c:v>51767</c:v>
                </c:pt>
                <c:pt idx="103535">
                  <c:v>51767.5</c:v>
                </c:pt>
                <c:pt idx="103536">
                  <c:v>51768</c:v>
                </c:pt>
                <c:pt idx="103537">
                  <c:v>51768.5</c:v>
                </c:pt>
                <c:pt idx="103538">
                  <c:v>51769</c:v>
                </c:pt>
                <c:pt idx="103539">
                  <c:v>51769.5</c:v>
                </c:pt>
                <c:pt idx="103540">
                  <c:v>51770</c:v>
                </c:pt>
                <c:pt idx="103541">
                  <c:v>51770.5</c:v>
                </c:pt>
                <c:pt idx="103542">
                  <c:v>51771</c:v>
                </c:pt>
                <c:pt idx="103543">
                  <c:v>51771.5</c:v>
                </c:pt>
                <c:pt idx="103544">
                  <c:v>51772</c:v>
                </c:pt>
                <c:pt idx="103545">
                  <c:v>51772.5</c:v>
                </c:pt>
                <c:pt idx="103546">
                  <c:v>51773</c:v>
                </c:pt>
                <c:pt idx="103547">
                  <c:v>51773.5</c:v>
                </c:pt>
                <c:pt idx="103548">
                  <c:v>51774</c:v>
                </c:pt>
                <c:pt idx="103549">
                  <c:v>51774.5</c:v>
                </c:pt>
                <c:pt idx="103550">
                  <c:v>51775</c:v>
                </c:pt>
                <c:pt idx="103551">
                  <c:v>51775.5</c:v>
                </c:pt>
                <c:pt idx="103552">
                  <c:v>51776</c:v>
                </c:pt>
                <c:pt idx="103553">
                  <c:v>51776.5</c:v>
                </c:pt>
                <c:pt idx="103554">
                  <c:v>51777</c:v>
                </c:pt>
                <c:pt idx="103555">
                  <c:v>51777.5</c:v>
                </c:pt>
                <c:pt idx="103556">
                  <c:v>51778</c:v>
                </c:pt>
                <c:pt idx="103557">
                  <c:v>51778.5</c:v>
                </c:pt>
                <c:pt idx="103558">
                  <c:v>51779</c:v>
                </c:pt>
                <c:pt idx="103559">
                  <c:v>51779.5</c:v>
                </c:pt>
                <c:pt idx="103560">
                  <c:v>51780</c:v>
                </c:pt>
                <c:pt idx="103561">
                  <c:v>51780.5</c:v>
                </c:pt>
                <c:pt idx="103562">
                  <c:v>51781</c:v>
                </c:pt>
                <c:pt idx="103563">
                  <c:v>51781.5</c:v>
                </c:pt>
                <c:pt idx="103564">
                  <c:v>51782</c:v>
                </c:pt>
                <c:pt idx="103565">
                  <c:v>51782.5</c:v>
                </c:pt>
                <c:pt idx="103566">
                  <c:v>51783</c:v>
                </c:pt>
                <c:pt idx="103567">
                  <c:v>51783.5</c:v>
                </c:pt>
                <c:pt idx="103568">
                  <c:v>51784</c:v>
                </c:pt>
                <c:pt idx="103569">
                  <c:v>51784.5</c:v>
                </c:pt>
                <c:pt idx="103570">
                  <c:v>51785</c:v>
                </c:pt>
                <c:pt idx="103571">
                  <c:v>51785.5</c:v>
                </c:pt>
                <c:pt idx="103572">
                  <c:v>51786</c:v>
                </c:pt>
                <c:pt idx="103573">
                  <c:v>51786.5</c:v>
                </c:pt>
                <c:pt idx="103574">
                  <c:v>51787</c:v>
                </c:pt>
                <c:pt idx="103575">
                  <c:v>51787.5</c:v>
                </c:pt>
                <c:pt idx="103576">
                  <c:v>51788</c:v>
                </c:pt>
                <c:pt idx="103577">
                  <c:v>51788.5</c:v>
                </c:pt>
                <c:pt idx="103578">
                  <c:v>51789</c:v>
                </c:pt>
                <c:pt idx="103579">
                  <c:v>51789.5</c:v>
                </c:pt>
                <c:pt idx="103580">
                  <c:v>51790</c:v>
                </c:pt>
                <c:pt idx="103581">
                  <c:v>51790.5</c:v>
                </c:pt>
                <c:pt idx="103582">
                  <c:v>51791</c:v>
                </c:pt>
                <c:pt idx="103583">
                  <c:v>51791.5</c:v>
                </c:pt>
                <c:pt idx="103584">
                  <c:v>51792</c:v>
                </c:pt>
                <c:pt idx="103585">
                  <c:v>51792.5</c:v>
                </c:pt>
                <c:pt idx="103586">
                  <c:v>51793</c:v>
                </c:pt>
                <c:pt idx="103587">
                  <c:v>51793.5</c:v>
                </c:pt>
                <c:pt idx="103588">
                  <c:v>51794</c:v>
                </c:pt>
                <c:pt idx="103589">
                  <c:v>51794.5</c:v>
                </c:pt>
                <c:pt idx="103590">
                  <c:v>51795</c:v>
                </c:pt>
                <c:pt idx="103591">
                  <c:v>51795.5</c:v>
                </c:pt>
                <c:pt idx="103592">
                  <c:v>51796</c:v>
                </c:pt>
                <c:pt idx="103593">
                  <c:v>51796.5</c:v>
                </c:pt>
                <c:pt idx="103594">
                  <c:v>51797</c:v>
                </c:pt>
                <c:pt idx="103595">
                  <c:v>51797.5</c:v>
                </c:pt>
                <c:pt idx="103596">
                  <c:v>51798</c:v>
                </c:pt>
                <c:pt idx="103597">
                  <c:v>51798.5</c:v>
                </c:pt>
                <c:pt idx="103598">
                  <c:v>51799</c:v>
                </c:pt>
                <c:pt idx="103599">
                  <c:v>51799.5</c:v>
                </c:pt>
                <c:pt idx="103600">
                  <c:v>51800</c:v>
                </c:pt>
                <c:pt idx="103601">
                  <c:v>51800.5</c:v>
                </c:pt>
                <c:pt idx="103602">
                  <c:v>51801</c:v>
                </c:pt>
                <c:pt idx="103603">
                  <c:v>51801.5</c:v>
                </c:pt>
                <c:pt idx="103604">
                  <c:v>51802</c:v>
                </c:pt>
                <c:pt idx="103605">
                  <c:v>51802.5</c:v>
                </c:pt>
                <c:pt idx="103606">
                  <c:v>51803</c:v>
                </c:pt>
                <c:pt idx="103607">
                  <c:v>51803.5</c:v>
                </c:pt>
                <c:pt idx="103608">
                  <c:v>51804</c:v>
                </c:pt>
                <c:pt idx="103609">
                  <c:v>51804.5</c:v>
                </c:pt>
                <c:pt idx="103610">
                  <c:v>51805</c:v>
                </c:pt>
                <c:pt idx="103611">
                  <c:v>51805.5</c:v>
                </c:pt>
                <c:pt idx="103612">
                  <c:v>51806</c:v>
                </c:pt>
                <c:pt idx="103613">
                  <c:v>51806.5</c:v>
                </c:pt>
                <c:pt idx="103614">
                  <c:v>51807</c:v>
                </c:pt>
                <c:pt idx="103615">
                  <c:v>51807.5</c:v>
                </c:pt>
                <c:pt idx="103616">
                  <c:v>51808</c:v>
                </c:pt>
                <c:pt idx="103617">
                  <c:v>51808.5</c:v>
                </c:pt>
                <c:pt idx="103618">
                  <c:v>51809</c:v>
                </c:pt>
                <c:pt idx="103619">
                  <c:v>51809.5</c:v>
                </c:pt>
                <c:pt idx="103620">
                  <c:v>51810</c:v>
                </c:pt>
                <c:pt idx="103621">
                  <c:v>51810.5</c:v>
                </c:pt>
                <c:pt idx="103622">
                  <c:v>51811</c:v>
                </c:pt>
                <c:pt idx="103623">
                  <c:v>51811.5</c:v>
                </c:pt>
                <c:pt idx="103624">
                  <c:v>51812</c:v>
                </c:pt>
                <c:pt idx="103625">
                  <c:v>51812.5</c:v>
                </c:pt>
                <c:pt idx="103626">
                  <c:v>51813</c:v>
                </c:pt>
                <c:pt idx="103627">
                  <c:v>51813.5</c:v>
                </c:pt>
                <c:pt idx="103628">
                  <c:v>51814</c:v>
                </c:pt>
                <c:pt idx="103629">
                  <c:v>51814.5</c:v>
                </c:pt>
                <c:pt idx="103630">
                  <c:v>51815</c:v>
                </c:pt>
                <c:pt idx="103631">
                  <c:v>51815.5</c:v>
                </c:pt>
                <c:pt idx="103632">
                  <c:v>51816</c:v>
                </c:pt>
                <c:pt idx="103633">
                  <c:v>51816.5</c:v>
                </c:pt>
                <c:pt idx="103634">
                  <c:v>51817</c:v>
                </c:pt>
                <c:pt idx="103635">
                  <c:v>51817.5</c:v>
                </c:pt>
                <c:pt idx="103636">
                  <c:v>51818</c:v>
                </c:pt>
                <c:pt idx="103637">
                  <c:v>51818.5</c:v>
                </c:pt>
                <c:pt idx="103638">
                  <c:v>51819</c:v>
                </c:pt>
                <c:pt idx="103639">
                  <c:v>51819.5</c:v>
                </c:pt>
                <c:pt idx="103640">
                  <c:v>51820</c:v>
                </c:pt>
                <c:pt idx="103641">
                  <c:v>51820.5</c:v>
                </c:pt>
                <c:pt idx="103642">
                  <c:v>51821</c:v>
                </c:pt>
                <c:pt idx="103643">
                  <c:v>51821.5</c:v>
                </c:pt>
                <c:pt idx="103644">
                  <c:v>51822</c:v>
                </c:pt>
                <c:pt idx="103645">
                  <c:v>51822.5</c:v>
                </c:pt>
                <c:pt idx="103646">
                  <c:v>51823</c:v>
                </c:pt>
                <c:pt idx="103647">
                  <c:v>51823.5</c:v>
                </c:pt>
                <c:pt idx="103648">
                  <c:v>51824</c:v>
                </c:pt>
                <c:pt idx="103649">
                  <c:v>51824.5</c:v>
                </c:pt>
                <c:pt idx="103650">
                  <c:v>51825</c:v>
                </c:pt>
                <c:pt idx="103651">
                  <c:v>51825.5</c:v>
                </c:pt>
                <c:pt idx="103652">
                  <c:v>51826</c:v>
                </c:pt>
                <c:pt idx="103653">
                  <c:v>51826.5</c:v>
                </c:pt>
                <c:pt idx="103654">
                  <c:v>51827</c:v>
                </c:pt>
                <c:pt idx="103655">
                  <c:v>51827.5</c:v>
                </c:pt>
                <c:pt idx="103656">
                  <c:v>51828</c:v>
                </c:pt>
                <c:pt idx="103657">
                  <c:v>51828.5</c:v>
                </c:pt>
                <c:pt idx="103658">
                  <c:v>51829</c:v>
                </c:pt>
                <c:pt idx="103659">
                  <c:v>51829.5</c:v>
                </c:pt>
                <c:pt idx="103660">
                  <c:v>51830</c:v>
                </c:pt>
                <c:pt idx="103661">
                  <c:v>51830.5</c:v>
                </c:pt>
                <c:pt idx="103662">
                  <c:v>51831</c:v>
                </c:pt>
                <c:pt idx="103663">
                  <c:v>51831.5</c:v>
                </c:pt>
                <c:pt idx="103664">
                  <c:v>51832</c:v>
                </c:pt>
                <c:pt idx="103665">
                  <c:v>51832.5</c:v>
                </c:pt>
                <c:pt idx="103666">
                  <c:v>51833</c:v>
                </c:pt>
                <c:pt idx="103667">
                  <c:v>51833.5</c:v>
                </c:pt>
                <c:pt idx="103668">
                  <c:v>51834</c:v>
                </c:pt>
                <c:pt idx="103669">
                  <c:v>51834.5</c:v>
                </c:pt>
                <c:pt idx="103670">
                  <c:v>51835</c:v>
                </c:pt>
                <c:pt idx="103671">
                  <c:v>51835.5</c:v>
                </c:pt>
                <c:pt idx="103672">
                  <c:v>51836</c:v>
                </c:pt>
                <c:pt idx="103673">
                  <c:v>51836.5</c:v>
                </c:pt>
                <c:pt idx="103674">
                  <c:v>51837</c:v>
                </c:pt>
                <c:pt idx="103675">
                  <c:v>51837.5</c:v>
                </c:pt>
                <c:pt idx="103676">
                  <c:v>51838</c:v>
                </c:pt>
                <c:pt idx="103677">
                  <c:v>51838.5</c:v>
                </c:pt>
                <c:pt idx="103678">
                  <c:v>51839</c:v>
                </c:pt>
                <c:pt idx="103679">
                  <c:v>51839.5</c:v>
                </c:pt>
                <c:pt idx="103680">
                  <c:v>51840</c:v>
                </c:pt>
                <c:pt idx="103681">
                  <c:v>51840.5</c:v>
                </c:pt>
                <c:pt idx="103682">
                  <c:v>51841</c:v>
                </c:pt>
                <c:pt idx="103683">
                  <c:v>51841.5</c:v>
                </c:pt>
                <c:pt idx="103684">
                  <c:v>51842</c:v>
                </c:pt>
                <c:pt idx="103685">
                  <c:v>51842.5</c:v>
                </c:pt>
                <c:pt idx="103686">
                  <c:v>51843</c:v>
                </c:pt>
                <c:pt idx="103687">
                  <c:v>51843.5</c:v>
                </c:pt>
                <c:pt idx="103688">
                  <c:v>51844</c:v>
                </c:pt>
                <c:pt idx="103689">
                  <c:v>51844.5</c:v>
                </c:pt>
                <c:pt idx="103690">
                  <c:v>51845</c:v>
                </c:pt>
                <c:pt idx="103691">
                  <c:v>51845.5</c:v>
                </c:pt>
                <c:pt idx="103692">
                  <c:v>51846</c:v>
                </c:pt>
                <c:pt idx="103693">
                  <c:v>51846.5</c:v>
                </c:pt>
                <c:pt idx="103694">
                  <c:v>51847</c:v>
                </c:pt>
                <c:pt idx="103695">
                  <c:v>51847.5</c:v>
                </c:pt>
                <c:pt idx="103696">
                  <c:v>51848</c:v>
                </c:pt>
                <c:pt idx="103697">
                  <c:v>51848.5</c:v>
                </c:pt>
                <c:pt idx="103698">
                  <c:v>51849</c:v>
                </c:pt>
                <c:pt idx="103699">
                  <c:v>51849.5</c:v>
                </c:pt>
                <c:pt idx="103700">
                  <c:v>51850</c:v>
                </c:pt>
                <c:pt idx="103701">
                  <c:v>51850.5</c:v>
                </c:pt>
                <c:pt idx="103702">
                  <c:v>51851</c:v>
                </c:pt>
                <c:pt idx="103703">
                  <c:v>51851.5</c:v>
                </c:pt>
                <c:pt idx="103704">
                  <c:v>51852</c:v>
                </c:pt>
                <c:pt idx="103705">
                  <c:v>51852.5</c:v>
                </c:pt>
                <c:pt idx="103706">
                  <c:v>51853</c:v>
                </c:pt>
                <c:pt idx="103707">
                  <c:v>51853.5</c:v>
                </c:pt>
                <c:pt idx="103708">
                  <c:v>51854</c:v>
                </c:pt>
                <c:pt idx="103709">
                  <c:v>51854.5</c:v>
                </c:pt>
                <c:pt idx="103710">
                  <c:v>51855</c:v>
                </c:pt>
                <c:pt idx="103711">
                  <c:v>51855.5</c:v>
                </c:pt>
                <c:pt idx="103712">
                  <c:v>51856</c:v>
                </c:pt>
                <c:pt idx="103713">
                  <c:v>51856.5</c:v>
                </c:pt>
                <c:pt idx="103714">
                  <c:v>51857</c:v>
                </c:pt>
                <c:pt idx="103715">
                  <c:v>51857.5</c:v>
                </c:pt>
                <c:pt idx="103716">
                  <c:v>51858</c:v>
                </c:pt>
                <c:pt idx="103717">
                  <c:v>51858.5</c:v>
                </c:pt>
                <c:pt idx="103718">
                  <c:v>51859</c:v>
                </c:pt>
                <c:pt idx="103719">
                  <c:v>51859.5</c:v>
                </c:pt>
                <c:pt idx="103720">
                  <c:v>51860</c:v>
                </c:pt>
                <c:pt idx="103721">
                  <c:v>51860.5</c:v>
                </c:pt>
                <c:pt idx="103722">
                  <c:v>51861</c:v>
                </c:pt>
                <c:pt idx="103723">
                  <c:v>51861.5</c:v>
                </c:pt>
                <c:pt idx="103724">
                  <c:v>51862</c:v>
                </c:pt>
                <c:pt idx="103725">
                  <c:v>51862.5</c:v>
                </c:pt>
                <c:pt idx="103726">
                  <c:v>51863</c:v>
                </c:pt>
                <c:pt idx="103727">
                  <c:v>51863.5</c:v>
                </c:pt>
                <c:pt idx="103728">
                  <c:v>51864</c:v>
                </c:pt>
                <c:pt idx="103729">
                  <c:v>51864.5</c:v>
                </c:pt>
                <c:pt idx="103730">
                  <c:v>51865</c:v>
                </c:pt>
                <c:pt idx="103731">
                  <c:v>51865.5</c:v>
                </c:pt>
                <c:pt idx="103732">
                  <c:v>51866</c:v>
                </c:pt>
                <c:pt idx="103733">
                  <c:v>51866.5</c:v>
                </c:pt>
                <c:pt idx="103734">
                  <c:v>51867</c:v>
                </c:pt>
                <c:pt idx="103735">
                  <c:v>51867.5</c:v>
                </c:pt>
                <c:pt idx="103736">
                  <c:v>51868</c:v>
                </c:pt>
                <c:pt idx="103737">
                  <c:v>51868.5</c:v>
                </c:pt>
                <c:pt idx="103738">
                  <c:v>51869</c:v>
                </c:pt>
                <c:pt idx="103739">
                  <c:v>51869.5</c:v>
                </c:pt>
                <c:pt idx="103740">
                  <c:v>51870</c:v>
                </c:pt>
                <c:pt idx="103741">
                  <c:v>51870.5</c:v>
                </c:pt>
                <c:pt idx="103742">
                  <c:v>51871</c:v>
                </c:pt>
                <c:pt idx="103743">
                  <c:v>51871.5</c:v>
                </c:pt>
                <c:pt idx="103744">
                  <c:v>51872</c:v>
                </c:pt>
                <c:pt idx="103745">
                  <c:v>51872.5</c:v>
                </c:pt>
                <c:pt idx="103746">
                  <c:v>51873</c:v>
                </c:pt>
                <c:pt idx="103747">
                  <c:v>51873.5</c:v>
                </c:pt>
                <c:pt idx="103748">
                  <c:v>51874</c:v>
                </c:pt>
                <c:pt idx="103749">
                  <c:v>51874.5</c:v>
                </c:pt>
                <c:pt idx="103750">
                  <c:v>51875</c:v>
                </c:pt>
                <c:pt idx="103751">
                  <c:v>51875.5</c:v>
                </c:pt>
                <c:pt idx="103752">
                  <c:v>51876</c:v>
                </c:pt>
                <c:pt idx="103753">
                  <c:v>51876.5</c:v>
                </c:pt>
                <c:pt idx="103754">
                  <c:v>51877</c:v>
                </c:pt>
                <c:pt idx="103755">
                  <c:v>51877.5</c:v>
                </c:pt>
                <c:pt idx="103756">
                  <c:v>51878</c:v>
                </c:pt>
                <c:pt idx="103757">
                  <c:v>51878.5</c:v>
                </c:pt>
                <c:pt idx="103758">
                  <c:v>51879</c:v>
                </c:pt>
                <c:pt idx="103759">
                  <c:v>51879.5</c:v>
                </c:pt>
                <c:pt idx="103760">
                  <c:v>51880</c:v>
                </c:pt>
                <c:pt idx="103761">
                  <c:v>51880.5</c:v>
                </c:pt>
                <c:pt idx="103762">
                  <c:v>51881</c:v>
                </c:pt>
                <c:pt idx="103763">
                  <c:v>51881.5</c:v>
                </c:pt>
                <c:pt idx="103764">
                  <c:v>51882</c:v>
                </c:pt>
                <c:pt idx="103765">
                  <c:v>51882.5</c:v>
                </c:pt>
                <c:pt idx="103766">
                  <c:v>51883</c:v>
                </c:pt>
                <c:pt idx="103767">
                  <c:v>51883.5</c:v>
                </c:pt>
                <c:pt idx="103768">
                  <c:v>51884</c:v>
                </c:pt>
                <c:pt idx="103769">
                  <c:v>51884.5</c:v>
                </c:pt>
                <c:pt idx="103770">
                  <c:v>51885</c:v>
                </c:pt>
                <c:pt idx="103771">
                  <c:v>51885.5</c:v>
                </c:pt>
                <c:pt idx="103772">
                  <c:v>51886</c:v>
                </c:pt>
                <c:pt idx="103773">
                  <c:v>51886.5</c:v>
                </c:pt>
                <c:pt idx="103774">
                  <c:v>51887</c:v>
                </c:pt>
                <c:pt idx="103775">
                  <c:v>51887.5</c:v>
                </c:pt>
                <c:pt idx="103776">
                  <c:v>51888</c:v>
                </c:pt>
                <c:pt idx="103777">
                  <c:v>51888.5</c:v>
                </c:pt>
                <c:pt idx="103778">
                  <c:v>51889</c:v>
                </c:pt>
                <c:pt idx="103779">
                  <c:v>51889.5</c:v>
                </c:pt>
                <c:pt idx="103780">
                  <c:v>51890</c:v>
                </c:pt>
                <c:pt idx="103781">
                  <c:v>51890.5</c:v>
                </c:pt>
                <c:pt idx="103782">
                  <c:v>51891</c:v>
                </c:pt>
                <c:pt idx="103783">
                  <c:v>51891.5</c:v>
                </c:pt>
                <c:pt idx="103784">
                  <c:v>51892</c:v>
                </c:pt>
                <c:pt idx="103785">
                  <c:v>51892.5</c:v>
                </c:pt>
                <c:pt idx="103786">
                  <c:v>51893</c:v>
                </c:pt>
                <c:pt idx="103787">
                  <c:v>51893.5</c:v>
                </c:pt>
                <c:pt idx="103788">
                  <c:v>51894</c:v>
                </c:pt>
                <c:pt idx="103789">
                  <c:v>51894.5</c:v>
                </c:pt>
                <c:pt idx="103790">
                  <c:v>51895</c:v>
                </c:pt>
                <c:pt idx="103791">
                  <c:v>51895.5</c:v>
                </c:pt>
                <c:pt idx="103792">
                  <c:v>51896</c:v>
                </c:pt>
                <c:pt idx="103793">
                  <c:v>51896.5</c:v>
                </c:pt>
                <c:pt idx="103794">
                  <c:v>51897</c:v>
                </c:pt>
                <c:pt idx="103795">
                  <c:v>51897.5</c:v>
                </c:pt>
                <c:pt idx="103796">
                  <c:v>51898</c:v>
                </c:pt>
                <c:pt idx="103797">
                  <c:v>51898.5</c:v>
                </c:pt>
                <c:pt idx="103798">
                  <c:v>51899</c:v>
                </c:pt>
                <c:pt idx="103799">
                  <c:v>51899.5</c:v>
                </c:pt>
                <c:pt idx="103800">
                  <c:v>51900</c:v>
                </c:pt>
                <c:pt idx="103801">
                  <c:v>51900.5</c:v>
                </c:pt>
                <c:pt idx="103802">
                  <c:v>51901</c:v>
                </c:pt>
                <c:pt idx="103803">
                  <c:v>51901.5</c:v>
                </c:pt>
                <c:pt idx="103804">
                  <c:v>51902</c:v>
                </c:pt>
                <c:pt idx="103805">
                  <c:v>51902.5</c:v>
                </c:pt>
                <c:pt idx="103806">
                  <c:v>51903</c:v>
                </c:pt>
                <c:pt idx="103807">
                  <c:v>51903.5</c:v>
                </c:pt>
                <c:pt idx="103808">
                  <c:v>51904</c:v>
                </c:pt>
                <c:pt idx="103809">
                  <c:v>51904.5</c:v>
                </c:pt>
                <c:pt idx="103810">
                  <c:v>51905</c:v>
                </c:pt>
                <c:pt idx="103811">
                  <c:v>51905.5</c:v>
                </c:pt>
                <c:pt idx="103812">
                  <c:v>51906</c:v>
                </c:pt>
                <c:pt idx="103813">
                  <c:v>51906.5</c:v>
                </c:pt>
                <c:pt idx="103814">
                  <c:v>51907</c:v>
                </c:pt>
                <c:pt idx="103815">
                  <c:v>51907.5</c:v>
                </c:pt>
                <c:pt idx="103816">
                  <c:v>51908</c:v>
                </c:pt>
                <c:pt idx="103817">
                  <c:v>51908.5</c:v>
                </c:pt>
                <c:pt idx="103818">
                  <c:v>51909</c:v>
                </c:pt>
                <c:pt idx="103819">
                  <c:v>51909.5</c:v>
                </c:pt>
                <c:pt idx="103820">
                  <c:v>51910</c:v>
                </c:pt>
                <c:pt idx="103821">
                  <c:v>51910.5</c:v>
                </c:pt>
                <c:pt idx="103822">
                  <c:v>51911</c:v>
                </c:pt>
                <c:pt idx="103823">
                  <c:v>51911.5</c:v>
                </c:pt>
                <c:pt idx="103824">
                  <c:v>51912</c:v>
                </c:pt>
                <c:pt idx="103825">
                  <c:v>51912.5</c:v>
                </c:pt>
                <c:pt idx="103826">
                  <c:v>51913</c:v>
                </c:pt>
                <c:pt idx="103827">
                  <c:v>51913.5</c:v>
                </c:pt>
                <c:pt idx="103828">
                  <c:v>51914</c:v>
                </c:pt>
                <c:pt idx="103829">
                  <c:v>51914.5</c:v>
                </c:pt>
                <c:pt idx="103830">
                  <c:v>51915</c:v>
                </c:pt>
                <c:pt idx="103831">
                  <c:v>51915.5</c:v>
                </c:pt>
                <c:pt idx="103832">
                  <c:v>51916</c:v>
                </c:pt>
                <c:pt idx="103833">
                  <c:v>51916.5</c:v>
                </c:pt>
                <c:pt idx="103834">
                  <c:v>51917</c:v>
                </c:pt>
                <c:pt idx="103835">
                  <c:v>51917.5</c:v>
                </c:pt>
                <c:pt idx="103836">
                  <c:v>51918</c:v>
                </c:pt>
                <c:pt idx="103837">
                  <c:v>51918.5</c:v>
                </c:pt>
                <c:pt idx="103838">
                  <c:v>51919</c:v>
                </c:pt>
                <c:pt idx="103839">
                  <c:v>51919.5</c:v>
                </c:pt>
                <c:pt idx="103840">
                  <c:v>51920</c:v>
                </c:pt>
                <c:pt idx="103841">
                  <c:v>51920.5</c:v>
                </c:pt>
                <c:pt idx="103842">
                  <c:v>51921</c:v>
                </c:pt>
                <c:pt idx="103843">
                  <c:v>51921.5</c:v>
                </c:pt>
                <c:pt idx="103844">
                  <c:v>51922</c:v>
                </c:pt>
                <c:pt idx="103845">
                  <c:v>51922.5</c:v>
                </c:pt>
                <c:pt idx="103846">
                  <c:v>51923</c:v>
                </c:pt>
                <c:pt idx="103847">
                  <c:v>51923.5</c:v>
                </c:pt>
                <c:pt idx="103848">
                  <c:v>51924</c:v>
                </c:pt>
                <c:pt idx="103849">
                  <c:v>51924.5</c:v>
                </c:pt>
                <c:pt idx="103850">
                  <c:v>51925</c:v>
                </c:pt>
                <c:pt idx="103851">
                  <c:v>51925.5</c:v>
                </c:pt>
                <c:pt idx="103852">
                  <c:v>51926</c:v>
                </c:pt>
                <c:pt idx="103853">
                  <c:v>51926.5</c:v>
                </c:pt>
                <c:pt idx="103854">
                  <c:v>51927</c:v>
                </c:pt>
                <c:pt idx="103855">
                  <c:v>51927.5</c:v>
                </c:pt>
                <c:pt idx="103856">
                  <c:v>51928</c:v>
                </c:pt>
                <c:pt idx="103857">
                  <c:v>51928.5</c:v>
                </c:pt>
                <c:pt idx="103858">
                  <c:v>51929</c:v>
                </c:pt>
                <c:pt idx="103859">
                  <c:v>51929.5</c:v>
                </c:pt>
                <c:pt idx="103860">
                  <c:v>51930</c:v>
                </c:pt>
                <c:pt idx="103861">
                  <c:v>51930.5</c:v>
                </c:pt>
                <c:pt idx="103862">
                  <c:v>51931</c:v>
                </c:pt>
                <c:pt idx="103863">
                  <c:v>51931.5</c:v>
                </c:pt>
                <c:pt idx="103864">
                  <c:v>51932</c:v>
                </c:pt>
                <c:pt idx="103865">
                  <c:v>51932.5</c:v>
                </c:pt>
                <c:pt idx="103866">
                  <c:v>51933</c:v>
                </c:pt>
                <c:pt idx="103867">
                  <c:v>51933.5</c:v>
                </c:pt>
                <c:pt idx="103868">
                  <c:v>51934</c:v>
                </c:pt>
                <c:pt idx="103869">
                  <c:v>51934.5</c:v>
                </c:pt>
                <c:pt idx="103870">
                  <c:v>51935</c:v>
                </c:pt>
                <c:pt idx="103871">
                  <c:v>51935.5</c:v>
                </c:pt>
                <c:pt idx="103872">
                  <c:v>51936</c:v>
                </c:pt>
                <c:pt idx="103873">
                  <c:v>51936.5</c:v>
                </c:pt>
                <c:pt idx="103874">
                  <c:v>51937</c:v>
                </c:pt>
                <c:pt idx="103875">
                  <c:v>51937.5</c:v>
                </c:pt>
                <c:pt idx="103876">
                  <c:v>51938</c:v>
                </c:pt>
                <c:pt idx="103877">
                  <c:v>51938.5</c:v>
                </c:pt>
                <c:pt idx="103878">
                  <c:v>51939</c:v>
                </c:pt>
                <c:pt idx="103879">
                  <c:v>51939.5</c:v>
                </c:pt>
                <c:pt idx="103880">
                  <c:v>51940</c:v>
                </c:pt>
                <c:pt idx="103881">
                  <c:v>51940.5</c:v>
                </c:pt>
                <c:pt idx="103882">
                  <c:v>51941</c:v>
                </c:pt>
                <c:pt idx="103883">
                  <c:v>51941.5</c:v>
                </c:pt>
                <c:pt idx="103884">
                  <c:v>51942</c:v>
                </c:pt>
                <c:pt idx="103885">
                  <c:v>51942.5</c:v>
                </c:pt>
                <c:pt idx="103886">
                  <c:v>51943</c:v>
                </c:pt>
                <c:pt idx="103887">
                  <c:v>51943.5</c:v>
                </c:pt>
                <c:pt idx="103888">
                  <c:v>51944</c:v>
                </c:pt>
                <c:pt idx="103889">
                  <c:v>51944.5</c:v>
                </c:pt>
                <c:pt idx="103890">
                  <c:v>51945</c:v>
                </c:pt>
                <c:pt idx="103891">
                  <c:v>51945.5</c:v>
                </c:pt>
                <c:pt idx="103892">
                  <c:v>51946</c:v>
                </c:pt>
                <c:pt idx="103893">
                  <c:v>51946.5</c:v>
                </c:pt>
                <c:pt idx="103894">
                  <c:v>51947</c:v>
                </c:pt>
                <c:pt idx="103895">
                  <c:v>51947.5</c:v>
                </c:pt>
                <c:pt idx="103896">
                  <c:v>51948</c:v>
                </c:pt>
                <c:pt idx="103897">
                  <c:v>51948.5</c:v>
                </c:pt>
                <c:pt idx="103898">
                  <c:v>51949</c:v>
                </c:pt>
                <c:pt idx="103899">
                  <c:v>51949.5</c:v>
                </c:pt>
                <c:pt idx="103900">
                  <c:v>51950</c:v>
                </c:pt>
                <c:pt idx="103901">
                  <c:v>51950.5</c:v>
                </c:pt>
                <c:pt idx="103902">
                  <c:v>51951</c:v>
                </c:pt>
                <c:pt idx="103903">
                  <c:v>51951.5</c:v>
                </c:pt>
                <c:pt idx="103904">
                  <c:v>51952</c:v>
                </c:pt>
                <c:pt idx="103905">
                  <c:v>51952.5</c:v>
                </c:pt>
                <c:pt idx="103906">
                  <c:v>51953</c:v>
                </c:pt>
                <c:pt idx="103907">
                  <c:v>51953.5</c:v>
                </c:pt>
                <c:pt idx="103908">
                  <c:v>51954</c:v>
                </c:pt>
                <c:pt idx="103909">
                  <c:v>51954.5</c:v>
                </c:pt>
                <c:pt idx="103910">
                  <c:v>51955</c:v>
                </c:pt>
                <c:pt idx="103911">
                  <c:v>51955.5</c:v>
                </c:pt>
                <c:pt idx="103912">
                  <c:v>51956</c:v>
                </c:pt>
                <c:pt idx="103913">
                  <c:v>51956.5</c:v>
                </c:pt>
                <c:pt idx="103914">
                  <c:v>51957</c:v>
                </c:pt>
                <c:pt idx="103915">
                  <c:v>51957.5</c:v>
                </c:pt>
                <c:pt idx="103916">
                  <c:v>51958</c:v>
                </c:pt>
                <c:pt idx="103917">
                  <c:v>51958.5</c:v>
                </c:pt>
                <c:pt idx="103918">
                  <c:v>51959</c:v>
                </c:pt>
                <c:pt idx="103919">
                  <c:v>51959.5</c:v>
                </c:pt>
                <c:pt idx="103920">
                  <c:v>51960</c:v>
                </c:pt>
                <c:pt idx="103921">
                  <c:v>51960.5</c:v>
                </c:pt>
                <c:pt idx="103922">
                  <c:v>51961</c:v>
                </c:pt>
                <c:pt idx="103923">
                  <c:v>51961.5</c:v>
                </c:pt>
                <c:pt idx="103924">
                  <c:v>51962</c:v>
                </c:pt>
                <c:pt idx="103925">
                  <c:v>51962.5</c:v>
                </c:pt>
                <c:pt idx="103926">
                  <c:v>51963</c:v>
                </c:pt>
                <c:pt idx="103927">
                  <c:v>51963.5</c:v>
                </c:pt>
                <c:pt idx="103928">
                  <c:v>51964</c:v>
                </c:pt>
                <c:pt idx="103929">
                  <c:v>51964.5</c:v>
                </c:pt>
                <c:pt idx="103930">
                  <c:v>51965</c:v>
                </c:pt>
                <c:pt idx="103931">
                  <c:v>51965.5</c:v>
                </c:pt>
                <c:pt idx="103932">
                  <c:v>51966</c:v>
                </c:pt>
                <c:pt idx="103933">
                  <c:v>51966.5</c:v>
                </c:pt>
                <c:pt idx="103934">
                  <c:v>51967</c:v>
                </c:pt>
                <c:pt idx="103935">
                  <c:v>51967.5</c:v>
                </c:pt>
                <c:pt idx="103936">
                  <c:v>51968</c:v>
                </c:pt>
                <c:pt idx="103937">
                  <c:v>51968.5</c:v>
                </c:pt>
                <c:pt idx="103938">
                  <c:v>51969</c:v>
                </c:pt>
                <c:pt idx="103939">
                  <c:v>51969.5</c:v>
                </c:pt>
                <c:pt idx="103940">
                  <c:v>51970</c:v>
                </c:pt>
                <c:pt idx="103941">
                  <c:v>51970.5</c:v>
                </c:pt>
                <c:pt idx="103942">
                  <c:v>51971</c:v>
                </c:pt>
                <c:pt idx="103943">
                  <c:v>51971.5</c:v>
                </c:pt>
                <c:pt idx="103944">
                  <c:v>51972</c:v>
                </c:pt>
                <c:pt idx="103945">
                  <c:v>51972.5</c:v>
                </c:pt>
                <c:pt idx="103946">
                  <c:v>51973</c:v>
                </c:pt>
                <c:pt idx="103947">
                  <c:v>51973.5</c:v>
                </c:pt>
                <c:pt idx="103948">
                  <c:v>51974</c:v>
                </c:pt>
                <c:pt idx="103949">
                  <c:v>51974.5</c:v>
                </c:pt>
                <c:pt idx="103950">
                  <c:v>51975</c:v>
                </c:pt>
                <c:pt idx="103951">
                  <c:v>51975.5</c:v>
                </c:pt>
                <c:pt idx="103952">
                  <c:v>51976</c:v>
                </c:pt>
                <c:pt idx="103953">
                  <c:v>51976.5</c:v>
                </c:pt>
                <c:pt idx="103954">
                  <c:v>51977</c:v>
                </c:pt>
                <c:pt idx="103955">
                  <c:v>51977.5</c:v>
                </c:pt>
                <c:pt idx="103956">
                  <c:v>51978</c:v>
                </c:pt>
                <c:pt idx="103957">
                  <c:v>51978.5</c:v>
                </c:pt>
                <c:pt idx="103958">
                  <c:v>51979</c:v>
                </c:pt>
                <c:pt idx="103959">
                  <c:v>51979.5</c:v>
                </c:pt>
                <c:pt idx="103960">
                  <c:v>51980</c:v>
                </c:pt>
                <c:pt idx="103961">
                  <c:v>51980.5</c:v>
                </c:pt>
                <c:pt idx="103962">
                  <c:v>51981</c:v>
                </c:pt>
                <c:pt idx="103963">
                  <c:v>51981.5</c:v>
                </c:pt>
                <c:pt idx="103964">
                  <c:v>51982</c:v>
                </c:pt>
                <c:pt idx="103965">
                  <c:v>51982.5</c:v>
                </c:pt>
                <c:pt idx="103966">
                  <c:v>51983</c:v>
                </c:pt>
                <c:pt idx="103967">
                  <c:v>51983.5</c:v>
                </c:pt>
                <c:pt idx="103968">
                  <c:v>51984</c:v>
                </c:pt>
                <c:pt idx="103969">
                  <c:v>51984.5</c:v>
                </c:pt>
                <c:pt idx="103970">
                  <c:v>51985</c:v>
                </c:pt>
                <c:pt idx="103971">
                  <c:v>51985.5</c:v>
                </c:pt>
                <c:pt idx="103972">
                  <c:v>51986</c:v>
                </c:pt>
                <c:pt idx="103973">
                  <c:v>51986.5</c:v>
                </c:pt>
                <c:pt idx="103974">
                  <c:v>51987</c:v>
                </c:pt>
                <c:pt idx="103975">
                  <c:v>51987.5</c:v>
                </c:pt>
                <c:pt idx="103976">
                  <c:v>51988</c:v>
                </c:pt>
                <c:pt idx="103977">
                  <c:v>51988.5</c:v>
                </c:pt>
                <c:pt idx="103978">
                  <c:v>51989</c:v>
                </c:pt>
                <c:pt idx="103979">
                  <c:v>51989.5</c:v>
                </c:pt>
                <c:pt idx="103980">
                  <c:v>51990</c:v>
                </c:pt>
                <c:pt idx="103981">
                  <c:v>51990.5</c:v>
                </c:pt>
                <c:pt idx="103982">
                  <c:v>51991</c:v>
                </c:pt>
                <c:pt idx="103983">
                  <c:v>51991.5</c:v>
                </c:pt>
                <c:pt idx="103984">
                  <c:v>51992</c:v>
                </c:pt>
                <c:pt idx="103985">
                  <c:v>51992.5</c:v>
                </c:pt>
                <c:pt idx="103986">
                  <c:v>51993</c:v>
                </c:pt>
                <c:pt idx="103987">
                  <c:v>51993.5</c:v>
                </c:pt>
                <c:pt idx="103988">
                  <c:v>51994</c:v>
                </c:pt>
                <c:pt idx="103989">
                  <c:v>51994.5</c:v>
                </c:pt>
                <c:pt idx="103990">
                  <c:v>51995</c:v>
                </c:pt>
                <c:pt idx="103991">
                  <c:v>51995.5</c:v>
                </c:pt>
                <c:pt idx="103992">
                  <c:v>51996</c:v>
                </c:pt>
                <c:pt idx="103993">
                  <c:v>51996.5</c:v>
                </c:pt>
                <c:pt idx="103994">
                  <c:v>51997</c:v>
                </c:pt>
                <c:pt idx="103995">
                  <c:v>51997.5</c:v>
                </c:pt>
                <c:pt idx="103996">
                  <c:v>51998</c:v>
                </c:pt>
                <c:pt idx="103997">
                  <c:v>51998.5</c:v>
                </c:pt>
                <c:pt idx="103998">
                  <c:v>51999</c:v>
                </c:pt>
                <c:pt idx="103999">
                  <c:v>51999.5</c:v>
                </c:pt>
                <c:pt idx="104000">
                  <c:v>52000</c:v>
                </c:pt>
                <c:pt idx="104001">
                  <c:v>52000.5</c:v>
                </c:pt>
                <c:pt idx="104002">
                  <c:v>52001</c:v>
                </c:pt>
                <c:pt idx="104003">
                  <c:v>52001.5</c:v>
                </c:pt>
                <c:pt idx="104004">
                  <c:v>52002</c:v>
                </c:pt>
                <c:pt idx="104005">
                  <c:v>52002.5</c:v>
                </c:pt>
                <c:pt idx="104006">
                  <c:v>52003</c:v>
                </c:pt>
                <c:pt idx="104007">
                  <c:v>52003.5</c:v>
                </c:pt>
                <c:pt idx="104008">
                  <c:v>52004</c:v>
                </c:pt>
                <c:pt idx="104009">
                  <c:v>52004.5</c:v>
                </c:pt>
                <c:pt idx="104010">
                  <c:v>52005</c:v>
                </c:pt>
                <c:pt idx="104011">
                  <c:v>52005.5</c:v>
                </c:pt>
                <c:pt idx="104012">
                  <c:v>52006</c:v>
                </c:pt>
                <c:pt idx="104013">
                  <c:v>52006.5</c:v>
                </c:pt>
                <c:pt idx="104014">
                  <c:v>52007</c:v>
                </c:pt>
                <c:pt idx="104015">
                  <c:v>52007.5</c:v>
                </c:pt>
                <c:pt idx="104016">
                  <c:v>52008</c:v>
                </c:pt>
                <c:pt idx="104017">
                  <c:v>52008.5</c:v>
                </c:pt>
                <c:pt idx="104018">
                  <c:v>52009</c:v>
                </c:pt>
                <c:pt idx="104019">
                  <c:v>52009.5</c:v>
                </c:pt>
                <c:pt idx="104020">
                  <c:v>52010</c:v>
                </c:pt>
                <c:pt idx="104021">
                  <c:v>52010.5</c:v>
                </c:pt>
                <c:pt idx="104022">
                  <c:v>52011</c:v>
                </c:pt>
                <c:pt idx="104023">
                  <c:v>52011.5</c:v>
                </c:pt>
                <c:pt idx="104024">
                  <c:v>52012</c:v>
                </c:pt>
                <c:pt idx="104025">
                  <c:v>52012.5</c:v>
                </c:pt>
                <c:pt idx="104026">
                  <c:v>52013</c:v>
                </c:pt>
                <c:pt idx="104027">
                  <c:v>52013.5</c:v>
                </c:pt>
                <c:pt idx="104028">
                  <c:v>52014</c:v>
                </c:pt>
                <c:pt idx="104029">
                  <c:v>52014.5</c:v>
                </c:pt>
                <c:pt idx="104030">
                  <c:v>52015</c:v>
                </c:pt>
                <c:pt idx="104031">
                  <c:v>52015.5</c:v>
                </c:pt>
                <c:pt idx="104032">
                  <c:v>52016</c:v>
                </c:pt>
                <c:pt idx="104033">
                  <c:v>52016.5</c:v>
                </c:pt>
                <c:pt idx="104034">
                  <c:v>52017</c:v>
                </c:pt>
                <c:pt idx="104035">
                  <c:v>52017.5</c:v>
                </c:pt>
                <c:pt idx="104036">
                  <c:v>52018</c:v>
                </c:pt>
                <c:pt idx="104037">
                  <c:v>52018.5</c:v>
                </c:pt>
                <c:pt idx="104038">
                  <c:v>52019</c:v>
                </c:pt>
                <c:pt idx="104039">
                  <c:v>52019.5</c:v>
                </c:pt>
                <c:pt idx="104040">
                  <c:v>52020</c:v>
                </c:pt>
                <c:pt idx="104041">
                  <c:v>52020.5</c:v>
                </c:pt>
                <c:pt idx="104042">
                  <c:v>52021</c:v>
                </c:pt>
                <c:pt idx="104043">
                  <c:v>52021.5</c:v>
                </c:pt>
                <c:pt idx="104044">
                  <c:v>52022</c:v>
                </c:pt>
                <c:pt idx="104045">
                  <c:v>52022.5</c:v>
                </c:pt>
                <c:pt idx="104046">
                  <c:v>52023</c:v>
                </c:pt>
                <c:pt idx="104047">
                  <c:v>52023.5</c:v>
                </c:pt>
                <c:pt idx="104048">
                  <c:v>52024</c:v>
                </c:pt>
                <c:pt idx="104049">
                  <c:v>52024.5</c:v>
                </c:pt>
                <c:pt idx="104050">
                  <c:v>52025</c:v>
                </c:pt>
                <c:pt idx="104051">
                  <c:v>52025.5</c:v>
                </c:pt>
                <c:pt idx="104052">
                  <c:v>52026</c:v>
                </c:pt>
                <c:pt idx="104053">
                  <c:v>52026.5</c:v>
                </c:pt>
                <c:pt idx="104054">
                  <c:v>52027</c:v>
                </c:pt>
                <c:pt idx="104055">
                  <c:v>52027.5</c:v>
                </c:pt>
                <c:pt idx="104056">
                  <c:v>52028</c:v>
                </c:pt>
                <c:pt idx="104057">
                  <c:v>52028.5</c:v>
                </c:pt>
                <c:pt idx="104058">
                  <c:v>52029</c:v>
                </c:pt>
                <c:pt idx="104059">
                  <c:v>52029.5</c:v>
                </c:pt>
                <c:pt idx="104060">
                  <c:v>52030</c:v>
                </c:pt>
                <c:pt idx="104061">
                  <c:v>52030.5</c:v>
                </c:pt>
                <c:pt idx="104062">
                  <c:v>52031</c:v>
                </c:pt>
                <c:pt idx="104063">
                  <c:v>52031.5</c:v>
                </c:pt>
                <c:pt idx="104064">
                  <c:v>52032</c:v>
                </c:pt>
                <c:pt idx="104065">
                  <c:v>52032.5</c:v>
                </c:pt>
                <c:pt idx="104066">
                  <c:v>52033</c:v>
                </c:pt>
                <c:pt idx="104067">
                  <c:v>52033.5</c:v>
                </c:pt>
                <c:pt idx="104068">
                  <c:v>52034</c:v>
                </c:pt>
                <c:pt idx="104069">
                  <c:v>52034.5</c:v>
                </c:pt>
                <c:pt idx="104070">
                  <c:v>52035</c:v>
                </c:pt>
                <c:pt idx="104071">
                  <c:v>52035.5</c:v>
                </c:pt>
                <c:pt idx="104072">
                  <c:v>52036</c:v>
                </c:pt>
                <c:pt idx="104073">
                  <c:v>52036.5</c:v>
                </c:pt>
                <c:pt idx="104074">
                  <c:v>52037</c:v>
                </c:pt>
                <c:pt idx="104075">
                  <c:v>52037.5</c:v>
                </c:pt>
                <c:pt idx="104076">
                  <c:v>52038</c:v>
                </c:pt>
                <c:pt idx="104077">
                  <c:v>52038.5</c:v>
                </c:pt>
                <c:pt idx="104078">
                  <c:v>52039</c:v>
                </c:pt>
                <c:pt idx="104079">
                  <c:v>52039.5</c:v>
                </c:pt>
                <c:pt idx="104080">
                  <c:v>52040</c:v>
                </c:pt>
                <c:pt idx="104081">
                  <c:v>52040.5</c:v>
                </c:pt>
                <c:pt idx="104082">
                  <c:v>52041</c:v>
                </c:pt>
                <c:pt idx="104083">
                  <c:v>52041.5</c:v>
                </c:pt>
                <c:pt idx="104084">
                  <c:v>52042</c:v>
                </c:pt>
                <c:pt idx="104085">
                  <c:v>52042.5</c:v>
                </c:pt>
                <c:pt idx="104086">
                  <c:v>52043</c:v>
                </c:pt>
                <c:pt idx="104087">
                  <c:v>52043.5</c:v>
                </c:pt>
                <c:pt idx="104088">
                  <c:v>52044</c:v>
                </c:pt>
                <c:pt idx="104089">
                  <c:v>52044.5</c:v>
                </c:pt>
                <c:pt idx="104090">
                  <c:v>52045</c:v>
                </c:pt>
                <c:pt idx="104091">
                  <c:v>52045.5</c:v>
                </c:pt>
                <c:pt idx="104092">
                  <c:v>52046</c:v>
                </c:pt>
                <c:pt idx="104093">
                  <c:v>52046.5</c:v>
                </c:pt>
                <c:pt idx="104094">
                  <c:v>52047</c:v>
                </c:pt>
                <c:pt idx="104095">
                  <c:v>52047.5</c:v>
                </c:pt>
                <c:pt idx="104096">
                  <c:v>52048</c:v>
                </c:pt>
                <c:pt idx="104097">
                  <c:v>52048.5</c:v>
                </c:pt>
                <c:pt idx="104098">
                  <c:v>52049</c:v>
                </c:pt>
                <c:pt idx="104099">
                  <c:v>52049.5</c:v>
                </c:pt>
                <c:pt idx="104100">
                  <c:v>52050</c:v>
                </c:pt>
                <c:pt idx="104101">
                  <c:v>52050.5</c:v>
                </c:pt>
                <c:pt idx="104102">
                  <c:v>52051</c:v>
                </c:pt>
                <c:pt idx="104103">
                  <c:v>52051.5</c:v>
                </c:pt>
                <c:pt idx="104104">
                  <c:v>52052</c:v>
                </c:pt>
                <c:pt idx="104105">
                  <c:v>52052.5</c:v>
                </c:pt>
                <c:pt idx="104106">
                  <c:v>52053</c:v>
                </c:pt>
                <c:pt idx="104107">
                  <c:v>52053.5</c:v>
                </c:pt>
                <c:pt idx="104108">
                  <c:v>52054</c:v>
                </c:pt>
                <c:pt idx="104109">
                  <c:v>52054.5</c:v>
                </c:pt>
                <c:pt idx="104110">
                  <c:v>52055</c:v>
                </c:pt>
                <c:pt idx="104111">
                  <c:v>52055.5</c:v>
                </c:pt>
                <c:pt idx="104112">
                  <c:v>52056</c:v>
                </c:pt>
                <c:pt idx="104113">
                  <c:v>52056.5</c:v>
                </c:pt>
                <c:pt idx="104114">
                  <c:v>52057</c:v>
                </c:pt>
                <c:pt idx="104115">
                  <c:v>52057.5</c:v>
                </c:pt>
                <c:pt idx="104116">
                  <c:v>52058</c:v>
                </c:pt>
                <c:pt idx="104117">
                  <c:v>52058.5</c:v>
                </c:pt>
                <c:pt idx="104118">
                  <c:v>52059</c:v>
                </c:pt>
                <c:pt idx="104119">
                  <c:v>52059.5</c:v>
                </c:pt>
                <c:pt idx="104120">
                  <c:v>52060</c:v>
                </c:pt>
                <c:pt idx="104121">
                  <c:v>52060.5</c:v>
                </c:pt>
                <c:pt idx="104122">
                  <c:v>52061</c:v>
                </c:pt>
                <c:pt idx="104123">
                  <c:v>52061.5</c:v>
                </c:pt>
                <c:pt idx="104124">
                  <c:v>52062</c:v>
                </c:pt>
                <c:pt idx="104125">
                  <c:v>52062.5</c:v>
                </c:pt>
                <c:pt idx="104126">
                  <c:v>52063</c:v>
                </c:pt>
                <c:pt idx="104127">
                  <c:v>52063.5</c:v>
                </c:pt>
                <c:pt idx="104128">
                  <c:v>52064</c:v>
                </c:pt>
                <c:pt idx="104129">
                  <c:v>52064.5</c:v>
                </c:pt>
                <c:pt idx="104130">
                  <c:v>52065</c:v>
                </c:pt>
                <c:pt idx="104131">
                  <c:v>52065.5</c:v>
                </c:pt>
                <c:pt idx="104132">
                  <c:v>52066</c:v>
                </c:pt>
                <c:pt idx="104133">
                  <c:v>52066.5</c:v>
                </c:pt>
                <c:pt idx="104134">
                  <c:v>52067</c:v>
                </c:pt>
                <c:pt idx="104135">
                  <c:v>52067.5</c:v>
                </c:pt>
                <c:pt idx="104136">
                  <c:v>52068</c:v>
                </c:pt>
                <c:pt idx="104137">
                  <c:v>52068.5</c:v>
                </c:pt>
                <c:pt idx="104138">
                  <c:v>52069</c:v>
                </c:pt>
                <c:pt idx="104139">
                  <c:v>52069.5</c:v>
                </c:pt>
                <c:pt idx="104140">
                  <c:v>52070</c:v>
                </c:pt>
                <c:pt idx="104141">
                  <c:v>52070.5</c:v>
                </c:pt>
                <c:pt idx="104142">
                  <c:v>52071</c:v>
                </c:pt>
                <c:pt idx="104143">
                  <c:v>52071.5</c:v>
                </c:pt>
                <c:pt idx="104144">
                  <c:v>52072</c:v>
                </c:pt>
                <c:pt idx="104145">
                  <c:v>52072.5</c:v>
                </c:pt>
                <c:pt idx="104146">
                  <c:v>52073</c:v>
                </c:pt>
                <c:pt idx="104147">
                  <c:v>52073.5</c:v>
                </c:pt>
                <c:pt idx="104148">
                  <c:v>52074</c:v>
                </c:pt>
                <c:pt idx="104149">
                  <c:v>52074.5</c:v>
                </c:pt>
                <c:pt idx="104150">
                  <c:v>52075</c:v>
                </c:pt>
                <c:pt idx="104151">
                  <c:v>52075.5</c:v>
                </c:pt>
                <c:pt idx="104152">
                  <c:v>52076</c:v>
                </c:pt>
                <c:pt idx="104153">
                  <c:v>52076.5</c:v>
                </c:pt>
                <c:pt idx="104154">
                  <c:v>52077</c:v>
                </c:pt>
                <c:pt idx="104155">
                  <c:v>52077.5</c:v>
                </c:pt>
                <c:pt idx="104156">
                  <c:v>52078</c:v>
                </c:pt>
                <c:pt idx="104157">
                  <c:v>52078.5</c:v>
                </c:pt>
                <c:pt idx="104158">
                  <c:v>52079</c:v>
                </c:pt>
                <c:pt idx="104159">
                  <c:v>52079.5</c:v>
                </c:pt>
                <c:pt idx="104160">
                  <c:v>52080</c:v>
                </c:pt>
                <c:pt idx="104161">
                  <c:v>52080.5</c:v>
                </c:pt>
                <c:pt idx="104162">
                  <c:v>52081</c:v>
                </c:pt>
                <c:pt idx="104163">
                  <c:v>52081.5</c:v>
                </c:pt>
                <c:pt idx="104164">
                  <c:v>52082</c:v>
                </c:pt>
                <c:pt idx="104165">
                  <c:v>52082.5</c:v>
                </c:pt>
                <c:pt idx="104166">
                  <c:v>52083</c:v>
                </c:pt>
                <c:pt idx="104167">
                  <c:v>52083.5</c:v>
                </c:pt>
                <c:pt idx="104168">
                  <c:v>52084</c:v>
                </c:pt>
                <c:pt idx="104169">
                  <c:v>52084.5</c:v>
                </c:pt>
                <c:pt idx="104170">
                  <c:v>52085</c:v>
                </c:pt>
                <c:pt idx="104171">
                  <c:v>52085.5</c:v>
                </c:pt>
                <c:pt idx="104172">
                  <c:v>52086</c:v>
                </c:pt>
                <c:pt idx="104173">
                  <c:v>52086.5</c:v>
                </c:pt>
                <c:pt idx="104174">
                  <c:v>52087</c:v>
                </c:pt>
                <c:pt idx="104175">
                  <c:v>52087.5</c:v>
                </c:pt>
                <c:pt idx="104176">
                  <c:v>52088</c:v>
                </c:pt>
                <c:pt idx="104177">
                  <c:v>52088.5</c:v>
                </c:pt>
                <c:pt idx="104178">
                  <c:v>52089</c:v>
                </c:pt>
                <c:pt idx="104179">
                  <c:v>52089.5</c:v>
                </c:pt>
                <c:pt idx="104180">
                  <c:v>52090</c:v>
                </c:pt>
                <c:pt idx="104181">
                  <c:v>52090.5</c:v>
                </c:pt>
                <c:pt idx="104182">
                  <c:v>52091</c:v>
                </c:pt>
                <c:pt idx="104183">
                  <c:v>52091.5</c:v>
                </c:pt>
                <c:pt idx="104184">
                  <c:v>52092</c:v>
                </c:pt>
                <c:pt idx="104185">
                  <c:v>52092.5</c:v>
                </c:pt>
                <c:pt idx="104186">
                  <c:v>52093</c:v>
                </c:pt>
                <c:pt idx="104187">
                  <c:v>52093.5</c:v>
                </c:pt>
                <c:pt idx="104188">
                  <c:v>52094</c:v>
                </c:pt>
                <c:pt idx="104189">
                  <c:v>52094.5</c:v>
                </c:pt>
                <c:pt idx="104190">
                  <c:v>52095</c:v>
                </c:pt>
                <c:pt idx="104191">
                  <c:v>52095.5</c:v>
                </c:pt>
                <c:pt idx="104192">
                  <c:v>52096</c:v>
                </c:pt>
                <c:pt idx="104193">
                  <c:v>52096.5</c:v>
                </c:pt>
                <c:pt idx="104194">
                  <c:v>52097</c:v>
                </c:pt>
                <c:pt idx="104195">
                  <c:v>52097.5</c:v>
                </c:pt>
                <c:pt idx="104196">
                  <c:v>52098</c:v>
                </c:pt>
                <c:pt idx="104197">
                  <c:v>52098.5</c:v>
                </c:pt>
                <c:pt idx="104198">
                  <c:v>52099</c:v>
                </c:pt>
                <c:pt idx="104199">
                  <c:v>52099.5</c:v>
                </c:pt>
                <c:pt idx="104200">
                  <c:v>52100</c:v>
                </c:pt>
                <c:pt idx="104201">
                  <c:v>52100.5</c:v>
                </c:pt>
                <c:pt idx="104202">
                  <c:v>52101</c:v>
                </c:pt>
                <c:pt idx="104203">
                  <c:v>52101.5</c:v>
                </c:pt>
                <c:pt idx="104204">
                  <c:v>52102</c:v>
                </c:pt>
                <c:pt idx="104205">
                  <c:v>52102.5</c:v>
                </c:pt>
                <c:pt idx="104206">
                  <c:v>52103</c:v>
                </c:pt>
                <c:pt idx="104207">
                  <c:v>52103.5</c:v>
                </c:pt>
                <c:pt idx="104208">
                  <c:v>52104</c:v>
                </c:pt>
                <c:pt idx="104209">
                  <c:v>52104.5</c:v>
                </c:pt>
                <c:pt idx="104210">
                  <c:v>52105</c:v>
                </c:pt>
                <c:pt idx="104211">
                  <c:v>52105.5</c:v>
                </c:pt>
                <c:pt idx="104212">
                  <c:v>52106</c:v>
                </c:pt>
                <c:pt idx="104213">
                  <c:v>52106.5</c:v>
                </c:pt>
                <c:pt idx="104214">
                  <c:v>52107</c:v>
                </c:pt>
                <c:pt idx="104215">
                  <c:v>52107.5</c:v>
                </c:pt>
                <c:pt idx="104216">
                  <c:v>52108</c:v>
                </c:pt>
                <c:pt idx="104217">
                  <c:v>52108.5</c:v>
                </c:pt>
                <c:pt idx="104218">
                  <c:v>52109</c:v>
                </c:pt>
                <c:pt idx="104219">
                  <c:v>52109.5</c:v>
                </c:pt>
                <c:pt idx="104220">
                  <c:v>52110</c:v>
                </c:pt>
                <c:pt idx="104221">
                  <c:v>52110.5</c:v>
                </c:pt>
                <c:pt idx="104222">
                  <c:v>52111</c:v>
                </c:pt>
                <c:pt idx="104223">
                  <c:v>52111.5</c:v>
                </c:pt>
                <c:pt idx="104224">
                  <c:v>52112</c:v>
                </c:pt>
                <c:pt idx="104225">
                  <c:v>52112.5</c:v>
                </c:pt>
                <c:pt idx="104226">
                  <c:v>52113</c:v>
                </c:pt>
                <c:pt idx="104227">
                  <c:v>52113.5</c:v>
                </c:pt>
                <c:pt idx="104228">
                  <c:v>52114</c:v>
                </c:pt>
                <c:pt idx="104229">
                  <c:v>52114.5</c:v>
                </c:pt>
                <c:pt idx="104230">
                  <c:v>52115</c:v>
                </c:pt>
                <c:pt idx="104231">
                  <c:v>52115.5</c:v>
                </c:pt>
                <c:pt idx="104232">
                  <c:v>52116</c:v>
                </c:pt>
                <c:pt idx="104233">
                  <c:v>52116.5</c:v>
                </c:pt>
                <c:pt idx="104234">
                  <c:v>52117</c:v>
                </c:pt>
                <c:pt idx="104235">
                  <c:v>52117.5</c:v>
                </c:pt>
                <c:pt idx="104236">
                  <c:v>52118</c:v>
                </c:pt>
                <c:pt idx="104237">
                  <c:v>52118.5</c:v>
                </c:pt>
                <c:pt idx="104238">
                  <c:v>52119</c:v>
                </c:pt>
                <c:pt idx="104239">
                  <c:v>52119.5</c:v>
                </c:pt>
                <c:pt idx="104240">
                  <c:v>52120</c:v>
                </c:pt>
                <c:pt idx="104241">
                  <c:v>52120.5</c:v>
                </c:pt>
                <c:pt idx="104242">
                  <c:v>52121</c:v>
                </c:pt>
                <c:pt idx="104243">
                  <c:v>52121.5</c:v>
                </c:pt>
                <c:pt idx="104244">
                  <c:v>52122</c:v>
                </c:pt>
                <c:pt idx="104245">
                  <c:v>52122.5</c:v>
                </c:pt>
                <c:pt idx="104246">
                  <c:v>52123</c:v>
                </c:pt>
                <c:pt idx="104247">
                  <c:v>52123.5</c:v>
                </c:pt>
                <c:pt idx="104248">
                  <c:v>52124</c:v>
                </c:pt>
                <c:pt idx="104249">
                  <c:v>52124.5</c:v>
                </c:pt>
                <c:pt idx="104250">
                  <c:v>52125</c:v>
                </c:pt>
                <c:pt idx="104251">
                  <c:v>52125.5</c:v>
                </c:pt>
                <c:pt idx="104252">
                  <c:v>52126</c:v>
                </c:pt>
                <c:pt idx="104253">
                  <c:v>52126.5</c:v>
                </c:pt>
                <c:pt idx="104254">
                  <c:v>52127</c:v>
                </c:pt>
                <c:pt idx="104255">
                  <c:v>52127.5</c:v>
                </c:pt>
                <c:pt idx="104256">
                  <c:v>52128</c:v>
                </c:pt>
                <c:pt idx="104257">
                  <c:v>52128.5</c:v>
                </c:pt>
                <c:pt idx="104258">
                  <c:v>52129</c:v>
                </c:pt>
                <c:pt idx="104259">
                  <c:v>52129.5</c:v>
                </c:pt>
                <c:pt idx="104260">
                  <c:v>52130</c:v>
                </c:pt>
                <c:pt idx="104261">
                  <c:v>52130.5</c:v>
                </c:pt>
                <c:pt idx="104262">
                  <c:v>52131</c:v>
                </c:pt>
                <c:pt idx="104263">
                  <c:v>52131.5</c:v>
                </c:pt>
                <c:pt idx="104264">
                  <c:v>52132</c:v>
                </c:pt>
                <c:pt idx="104265">
                  <c:v>52132.5</c:v>
                </c:pt>
                <c:pt idx="104266">
                  <c:v>52133</c:v>
                </c:pt>
                <c:pt idx="104267">
                  <c:v>52133.5</c:v>
                </c:pt>
                <c:pt idx="104268">
                  <c:v>52134</c:v>
                </c:pt>
                <c:pt idx="104269">
                  <c:v>52134.5</c:v>
                </c:pt>
                <c:pt idx="104270">
                  <c:v>52135</c:v>
                </c:pt>
                <c:pt idx="104271">
                  <c:v>52135.5</c:v>
                </c:pt>
                <c:pt idx="104272">
                  <c:v>52136</c:v>
                </c:pt>
                <c:pt idx="104273">
                  <c:v>52136.5</c:v>
                </c:pt>
                <c:pt idx="104274">
                  <c:v>52137</c:v>
                </c:pt>
                <c:pt idx="104275">
                  <c:v>52137.5</c:v>
                </c:pt>
                <c:pt idx="104276">
                  <c:v>52138</c:v>
                </c:pt>
                <c:pt idx="104277">
                  <c:v>52138.5</c:v>
                </c:pt>
                <c:pt idx="104278">
                  <c:v>52139</c:v>
                </c:pt>
                <c:pt idx="104279">
                  <c:v>52139.5</c:v>
                </c:pt>
                <c:pt idx="104280">
                  <c:v>52140</c:v>
                </c:pt>
                <c:pt idx="104281">
                  <c:v>52140.5</c:v>
                </c:pt>
                <c:pt idx="104282">
                  <c:v>52141</c:v>
                </c:pt>
                <c:pt idx="104283">
                  <c:v>52141.5</c:v>
                </c:pt>
                <c:pt idx="104284">
                  <c:v>52142</c:v>
                </c:pt>
                <c:pt idx="104285">
                  <c:v>52142.5</c:v>
                </c:pt>
                <c:pt idx="104286">
                  <c:v>52143</c:v>
                </c:pt>
                <c:pt idx="104287">
                  <c:v>52143.5</c:v>
                </c:pt>
                <c:pt idx="104288">
                  <c:v>52144</c:v>
                </c:pt>
                <c:pt idx="104289">
                  <c:v>52144.5</c:v>
                </c:pt>
                <c:pt idx="104290">
                  <c:v>52145</c:v>
                </c:pt>
                <c:pt idx="104291">
                  <c:v>52145.5</c:v>
                </c:pt>
                <c:pt idx="104292">
                  <c:v>52146</c:v>
                </c:pt>
                <c:pt idx="104293">
                  <c:v>52146.5</c:v>
                </c:pt>
                <c:pt idx="104294">
                  <c:v>52147</c:v>
                </c:pt>
                <c:pt idx="104295">
                  <c:v>52147.5</c:v>
                </c:pt>
                <c:pt idx="104296">
                  <c:v>52148</c:v>
                </c:pt>
                <c:pt idx="104297">
                  <c:v>52148.5</c:v>
                </c:pt>
                <c:pt idx="104298">
                  <c:v>52149</c:v>
                </c:pt>
                <c:pt idx="104299">
                  <c:v>52149.5</c:v>
                </c:pt>
                <c:pt idx="104300">
                  <c:v>52150</c:v>
                </c:pt>
                <c:pt idx="104301">
                  <c:v>52150.5</c:v>
                </c:pt>
                <c:pt idx="104302">
                  <c:v>52151</c:v>
                </c:pt>
                <c:pt idx="104303">
                  <c:v>52151.5</c:v>
                </c:pt>
                <c:pt idx="104304">
                  <c:v>52152</c:v>
                </c:pt>
                <c:pt idx="104305">
                  <c:v>52152.5</c:v>
                </c:pt>
                <c:pt idx="104306">
                  <c:v>52153</c:v>
                </c:pt>
                <c:pt idx="104307">
                  <c:v>52153.5</c:v>
                </c:pt>
                <c:pt idx="104308">
                  <c:v>52154</c:v>
                </c:pt>
                <c:pt idx="104309">
                  <c:v>52154.5</c:v>
                </c:pt>
                <c:pt idx="104310">
                  <c:v>52155</c:v>
                </c:pt>
                <c:pt idx="104311">
                  <c:v>52155.5</c:v>
                </c:pt>
                <c:pt idx="104312">
                  <c:v>52156</c:v>
                </c:pt>
                <c:pt idx="104313">
                  <c:v>52156.5</c:v>
                </c:pt>
                <c:pt idx="104314">
                  <c:v>52157</c:v>
                </c:pt>
                <c:pt idx="104315">
                  <c:v>52157.5</c:v>
                </c:pt>
                <c:pt idx="104316">
                  <c:v>52158</c:v>
                </c:pt>
                <c:pt idx="104317">
                  <c:v>52158.5</c:v>
                </c:pt>
                <c:pt idx="104318">
                  <c:v>52159</c:v>
                </c:pt>
                <c:pt idx="104319">
                  <c:v>52159.5</c:v>
                </c:pt>
                <c:pt idx="104320">
                  <c:v>52160</c:v>
                </c:pt>
                <c:pt idx="104321">
                  <c:v>52160.5</c:v>
                </c:pt>
                <c:pt idx="104322">
                  <c:v>52161</c:v>
                </c:pt>
                <c:pt idx="104323">
                  <c:v>52161.5</c:v>
                </c:pt>
                <c:pt idx="104324">
                  <c:v>52162</c:v>
                </c:pt>
                <c:pt idx="104325">
                  <c:v>52162.5</c:v>
                </c:pt>
                <c:pt idx="104326">
                  <c:v>52163</c:v>
                </c:pt>
                <c:pt idx="104327">
                  <c:v>52163.5</c:v>
                </c:pt>
                <c:pt idx="104328">
                  <c:v>52164</c:v>
                </c:pt>
                <c:pt idx="104329">
                  <c:v>52164.5</c:v>
                </c:pt>
                <c:pt idx="104330">
                  <c:v>52165</c:v>
                </c:pt>
                <c:pt idx="104331">
                  <c:v>52165.5</c:v>
                </c:pt>
                <c:pt idx="104332">
                  <c:v>52166</c:v>
                </c:pt>
                <c:pt idx="104333">
                  <c:v>52166.5</c:v>
                </c:pt>
                <c:pt idx="104334">
                  <c:v>52167</c:v>
                </c:pt>
                <c:pt idx="104335">
                  <c:v>52167.5</c:v>
                </c:pt>
                <c:pt idx="104336">
                  <c:v>52168</c:v>
                </c:pt>
                <c:pt idx="104337">
                  <c:v>52168.5</c:v>
                </c:pt>
                <c:pt idx="104338">
                  <c:v>52169</c:v>
                </c:pt>
                <c:pt idx="104339">
                  <c:v>52169.5</c:v>
                </c:pt>
                <c:pt idx="104340">
                  <c:v>52170</c:v>
                </c:pt>
                <c:pt idx="104341">
                  <c:v>52170.5</c:v>
                </c:pt>
                <c:pt idx="104342">
                  <c:v>52171</c:v>
                </c:pt>
                <c:pt idx="104343">
                  <c:v>52171.5</c:v>
                </c:pt>
                <c:pt idx="104344">
                  <c:v>52172</c:v>
                </c:pt>
                <c:pt idx="104345">
                  <c:v>52172.5</c:v>
                </c:pt>
                <c:pt idx="104346">
                  <c:v>52173</c:v>
                </c:pt>
                <c:pt idx="104347">
                  <c:v>52173.5</c:v>
                </c:pt>
                <c:pt idx="104348">
                  <c:v>52174</c:v>
                </c:pt>
                <c:pt idx="104349">
                  <c:v>52174.5</c:v>
                </c:pt>
                <c:pt idx="104350">
                  <c:v>52175</c:v>
                </c:pt>
                <c:pt idx="104351">
                  <c:v>52175.5</c:v>
                </c:pt>
                <c:pt idx="104352">
                  <c:v>52176</c:v>
                </c:pt>
                <c:pt idx="104353">
                  <c:v>52176.5</c:v>
                </c:pt>
                <c:pt idx="104354">
                  <c:v>52177</c:v>
                </c:pt>
                <c:pt idx="104355">
                  <c:v>52177.5</c:v>
                </c:pt>
                <c:pt idx="104356">
                  <c:v>52178</c:v>
                </c:pt>
                <c:pt idx="104357">
                  <c:v>52178.5</c:v>
                </c:pt>
                <c:pt idx="104358">
                  <c:v>52179</c:v>
                </c:pt>
                <c:pt idx="104359">
                  <c:v>52179.5</c:v>
                </c:pt>
                <c:pt idx="104360">
                  <c:v>52180</c:v>
                </c:pt>
                <c:pt idx="104361">
                  <c:v>52180.5</c:v>
                </c:pt>
                <c:pt idx="104362">
                  <c:v>52181</c:v>
                </c:pt>
                <c:pt idx="104363">
                  <c:v>52181.5</c:v>
                </c:pt>
                <c:pt idx="104364">
                  <c:v>52182</c:v>
                </c:pt>
                <c:pt idx="104365">
                  <c:v>52182.5</c:v>
                </c:pt>
                <c:pt idx="104366">
                  <c:v>52183</c:v>
                </c:pt>
                <c:pt idx="104367">
                  <c:v>52183.5</c:v>
                </c:pt>
                <c:pt idx="104368">
                  <c:v>52184</c:v>
                </c:pt>
                <c:pt idx="104369">
                  <c:v>52184.5</c:v>
                </c:pt>
                <c:pt idx="104370">
                  <c:v>52185</c:v>
                </c:pt>
                <c:pt idx="104371">
                  <c:v>52185.5</c:v>
                </c:pt>
                <c:pt idx="104372">
                  <c:v>52186</c:v>
                </c:pt>
                <c:pt idx="104373">
                  <c:v>52186.5</c:v>
                </c:pt>
                <c:pt idx="104374">
                  <c:v>52187</c:v>
                </c:pt>
                <c:pt idx="104375">
                  <c:v>52187.5</c:v>
                </c:pt>
                <c:pt idx="104376">
                  <c:v>52188</c:v>
                </c:pt>
                <c:pt idx="104377">
                  <c:v>52188.5</c:v>
                </c:pt>
                <c:pt idx="104378">
                  <c:v>52189</c:v>
                </c:pt>
                <c:pt idx="104379">
                  <c:v>52189.5</c:v>
                </c:pt>
                <c:pt idx="104380">
                  <c:v>52190</c:v>
                </c:pt>
                <c:pt idx="104381">
                  <c:v>52190.5</c:v>
                </c:pt>
                <c:pt idx="104382">
                  <c:v>52191</c:v>
                </c:pt>
                <c:pt idx="104383">
                  <c:v>52191.5</c:v>
                </c:pt>
                <c:pt idx="104384">
                  <c:v>52192</c:v>
                </c:pt>
                <c:pt idx="104385">
                  <c:v>52192.5</c:v>
                </c:pt>
                <c:pt idx="104386">
                  <c:v>52193</c:v>
                </c:pt>
                <c:pt idx="104387">
                  <c:v>52193.5</c:v>
                </c:pt>
                <c:pt idx="104388">
                  <c:v>52194</c:v>
                </c:pt>
                <c:pt idx="104389">
                  <c:v>52194.5</c:v>
                </c:pt>
                <c:pt idx="104390">
                  <c:v>52195</c:v>
                </c:pt>
                <c:pt idx="104391">
                  <c:v>52195.5</c:v>
                </c:pt>
                <c:pt idx="104392">
                  <c:v>52196</c:v>
                </c:pt>
                <c:pt idx="104393">
                  <c:v>52196.5</c:v>
                </c:pt>
                <c:pt idx="104394">
                  <c:v>52197</c:v>
                </c:pt>
                <c:pt idx="104395">
                  <c:v>52197.5</c:v>
                </c:pt>
                <c:pt idx="104396">
                  <c:v>52198</c:v>
                </c:pt>
                <c:pt idx="104397">
                  <c:v>52198.5</c:v>
                </c:pt>
                <c:pt idx="104398">
                  <c:v>52199</c:v>
                </c:pt>
                <c:pt idx="104399">
                  <c:v>52199.5</c:v>
                </c:pt>
                <c:pt idx="104400">
                  <c:v>52200</c:v>
                </c:pt>
                <c:pt idx="104401">
                  <c:v>52200.5</c:v>
                </c:pt>
                <c:pt idx="104402">
                  <c:v>52201</c:v>
                </c:pt>
                <c:pt idx="104403">
                  <c:v>52201.5</c:v>
                </c:pt>
                <c:pt idx="104404">
                  <c:v>52202</c:v>
                </c:pt>
                <c:pt idx="104405">
                  <c:v>52202.5</c:v>
                </c:pt>
                <c:pt idx="104406">
                  <c:v>52203</c:v>
                </c:pt>
                <c:pt idx="104407">
                  <c:v>52203.5</c:v>
                </c:pt>
                <c:pt idx="104408">
                  <c:v>52204</c:v>
                </c:pt>
                <c:pt idx="104409">
                  <c:v>52204.5</c:v>
                </c:pt>
                <c:pt idx="104410">
                  <c:v>52205</c:v>
                </c:pt>
                <c:pt idx="104411">
                  <c:v>52205.5</c:v>
                </c:pt>
                <c:pt idx="104412">
                  <c:v>52206</c:v>
                </c:pt>
                <c:pt idx="104413">
                  <c:v>52206.5</c:v>
                </c:pt>
                <c:pt idx="104414">
                  <c:v>52207</c:v>
                </c:pt>
                <c:pt idx="104415">
                  <c:v>52207.5</c:v>
                </c:pt>
                <c:pt idx="104416">
                  <c:v>52208</c:v>
                </c:pt>
                <c:pt idx="104417">
                  <c:v>52208.5</c:v>
                </c:pt>
                <c:pt idx="104418">
                  <c:v>52209</c:v>
                </c:pt>
                <c:pt idx="104419">
                  <c:v>52209.5</c:v>
                </c:pt>
                <c:pt idx="104420">
                  <c:v>52210</c:v>
                </c:pt>
                <c:pt idx="104421">
                  <c:v>52210.5</c:v>
                </c:pt>
                <c:pt idx="104422">
                  <c:v>52211</c:v>
                </c:pt>
                <c:pt idx="104423">
                  <c:v>52211.5</c:v>
                </c:pt>
                <c:pt idx="104424">
                  <c:v>52212</c:v>
                </c:pt>
                <c:pt idx="104425">
                  <c:v>52212.5</c:v>
                </c:pt>
                <c:pt idx="104426">
                  <c:v>52213</c:v>
                </c:pt>
                <c:pt idx="104427">
                  <c:v>52213.5</c:v>
                </c:pt>
                <c:pt idx="104428">
                  <c:v>52214</c:v>
                </c:pt>
                <c:pt idx="104429">
                  <c:v>52214.5</c:v>
                </c:pt>
                <c:pt idx="104430">
                  <c:v>52215</c:v>
                </c:pt>
                <c:pt idx="104431">
                  <c:v>52215.5</c:v>
                </c:pt>
                <c:pt idx="104432">
                  <c:v>52216</c:v>
                </c:pt>
                <c:pt idx="104433">
                  <c:v>52216.5</c:v>
                </c:pt>
                <c:pt idx="104434">
                  <c:v>52217</c:v>
                </c:pt>
                <c:pt idx="104435">
                  <c:v>52217.5</c:v>
                </c:pt>
                <c:pt idx="104436">
                  <c:v>52218</c:v>
                </c:pt>
                <c:pt idx="104437">
                  <c:v>52218.5</c:v>
                </c:pt>
                <c:pt idx="104438">
                  <c:v>52219</c:v>
                </c:pt>
                <c:pt idx="104439">
                  <c:v>52219.5</c:v>
                </c:pt>
                <c:pt idx="104440">
                  <c:v>52220</c:v>
                </c:pt>
                <c:pt idx="104441">
                  <c:v>52220.5</c:v>
                </c:pt>
                <c:pt idx="104442">
                  <c:v>52221</c:v>
                </c:pt>
                <c:pt idx="104443">
                  <c:v>52221.5</c:v>
                </c:pt>
                <c:pt idx="104444">
                  <c:v>52222</c:v>
                </c:pt>
                <c:pt idx="104445">
                  <c:v>52222.5</c:v>
                </c:pt>
                <c:pt idx="104446">
                  <c:v>52223</c:v>
                </c:pt>
                <c:pt idx="104447">
                  <c:v>52223.5</c:v>
                </c:pt>
                <c:pt idx="104448">
                  <c:v>52224</c:v>
                </c:pt>
                <c:pt idx="104449">
                  <c:v>52224.5</c:v>
                </c:pt>
                <c:pt idx="104450">
                  <c:v>52225</c:v>
                </c:pt>
                <c:pt idx="104451">
                  <c:v>52225.5</c:v>
                </c:pt>
                <c:pt idx="104452">
                  <c:v>52226</c:v>
                </c:pt>
                <c:pt idx="104453">
                  <c:v>52226.5</c:v>
                </c:pt>
                <c:pt idx="104454">
                  <c:v>52227</c:v>
                </c:pt>
                <c:pt idx="104455">
                  <c:v>52227.5</c:v>
                </c:pt>
                <c:pt idx="104456">
                  <c:v>52228</c:v>
                </c:pt>
                <c:pt idx="104457">
                  <c:v>52228.5</c:v>
                </c:pt>
                <c:pt idx="104458">
                  <c:v>52229</c:v>
                </c:pt>
                <c:pt idx="104459">
                  <c:v>52229.5</c:v>
                </c:pt>
                <c:pt idx="104460">
                  <c:v>52230</c:v>
                </c:pt>
                <c:pt idx="104461">
                  <c:v>52230.5</c:v>
                </c:pt>
                <c:pt idx="104462">
                  <c:v>52231</c:v>
                </c:pt>
                <c:pt idx="104463">
                  <c:v>52231.5</c:v>
                </c:pt>
                <c:pt idx="104464">
                  <c:v>52232</c:v>
                </c:pt>
                <c:pt idx="104465">
                  <c:v>52232.5</c:v>
                </c:pt>
                <c:pt idx="104466">
                  <c:v>52233</c:v>
                </c:pt>
                <c:pt idx="104467">
                  <c:v>52233.5</c:v>
                </c:pt>
                <c:pt idx="104468">
                  <c:v>52234</c:v>
                </c:pt>
                <c:pt idx="104469">
                  <c:v>52234.5</c:v>
                </c:pt>
                <c:pt idx="104470">
                  <c:v>52235</c:v>
                </c:pt>
                <c:pt idx="104471">
                  <c:v>52235.5</c:v>
                </c:pt>
                <c:pt idx="104472">
                  <c:v>52236</c:v>
                </c:pt>
                <c:pt idx="104473">
                  <c:v>52236.5</c:v>
                </c:pt>
                <c:pt idx="104474">
                  <c:v>52237</c:v>
                </c:pt>
                <c:pt idx="104475">
                  <c:v>52237.5</c:v>
                </c:pt>
                <c:pt idx="104476">
                  <c:v>52238</c:v>
                </c:pt>
                <c:pt idx="104477">
                  <c:v>52238.5</c:v>
                </c:pt>
                <c:pt idx="104478">
                  <c:v>52239</c:v>
                </c:pt>
                <c:pt idx="104479">
                  <c:v>52239.5</c:v>
                </c:pt>
                <c:pt idx="104480">
                  <c:v>52240</c:v>
                </c:pt>
                <c:pt idx="104481">
                  <c:v>52240.5</c:v>
                </c:pt>
                <c:pt idx="104482">
                  <c:v>52241</c:v>
                </c:pt>
                <c:pt idx="104483">
                  <c:v>52241.5</c:v>
                </c:pt>
                <c:pt idx="104484">
                  <c:v>52242</c:v>
                </c:pt>
                <c:pt idx="104485">
                  <c:v>52242.5</c:v>
                </c:pt>
                <c:pt idx="104486">
                  <c:v>52243</c:v>
                </c:pt>
                <c:pt idx="104487">
                  <c:v>52243.5</c:v>
                </c:pt>
                <c:pt idx="104488">
                  <c:v>52244</c:v>
                </c:pt>
                <c:pt idx="104489">
                  <c:v>52244.5</c:v>
                </c:pt>
                <c:pt idx="104490">
                  <c:v>52245</c:v>
                </c:pt>
                <c:pt idx="104491">
                  <c:v>52245.5</c:v>
                </c:pt>
                <c:pt idx="104492">
                  <c:v>52246</c:v>
                </c:pt>
                <c:pt idx="104493">
                  <c:v>52246.5</c:v>
                </c:pt>
                <c:pt idx="104494">
                  <c:v>52247</c:v>
                </c:pt>
                <c:pt idx="104495">
                  <c:v>52247.5</c:v>
                </c:pt>
                <c:pt idx="104496">
                  <c:v>52248</c:v>
                </c:pt>
                <c:pt idx="104497">
                  <c:v>52248.5</c:v>
                </c:pt>
                <c:pt idx="104498">
                  <c:v>52249</c:v>
                </c:pt>
                <c:pt idx="104499">
                  <c:v>52249.5</c:v>
                </c:pt>
                <c:pt idx="104500">
                  <c:v>52250</c:v>
                </c:pt>
                <c:pt idx="104501">
                  <c:v>52250.5</c:v>
                </c:pt>
                <c:pt idx="104502">
                  <c:v>52251</c:v>
                </c:pt>
                <c:pt idx="104503">
                  <c:v>52251.5</c:v>
                </c:pt>
                <c:pt idx="104504">
                  <c:v>52252</c:v>
                </c:pt>
                <c:pt idx="104505">
                  <c:v>52252.5</c:v>
                </c:pt>
                <c:pt idx="104506">
                  <c:v>52253</c:v>
                </c:pt>
                <c:pt idx="104507">
                  <c:v>52253.5</c:v>
                </c:pt>
                <c:pt idx="104508">
                  <c:v>52254</c:v>
                </c:pt>
                <c:pt idx="104509">
                  <c:v>52254.5</c:v>
                </c:pt>
                <c:pt idx="104510">
                  <c:v>52255</c:v>
                </c:pt>
                <c:pt idx="104511">
                  <c:v>52255.5</c:v>
                </c:pt>
                <c:pt idx="104512">
                  <c:v>52256</c:v>
                </c:pt>
                <c:pt idx="104513">
                  <c:v>52256.5</c:v>
                </c:pt>
                <c:pt idx="104514">
                  <c:v>52257</c:v>
                </c:pt>
                <c:pt idx="104515">
                  <c:v>52257.5</c:v>
                </c:pt>
                <c:pt idx="104516">
                  <c:v>52258</c:v>
                </c:pt>
                <c:pt idx="104517">
                  <c:v>52258.5</c:v>
                </c:pt>
                <c:pt idx="104518">
                  <c:v>52259</c:v>
                </c:pt>
                <c:pt idx="104519">
                  <c:v>52259.5</c:v>
                </c:pt>
                <c:pt idx="104520">
                  <c:v>52260</c:v>
                </c:pt>
                <c:pt idx="104521">
                  <c:v>52260.5</c:v>
                </c:pt>
                <c:pt idx="104522">
                  <c:v>52261</c:v>
                </c:pt>
                <c:pt idx="104523">
                  <c:v>52261.5</c:v>
                </c:pt>
                <c:pt idx="104524">
                  <c:v>52262</c:v>
                </c:pt>
                <c:pt idx="104525">
                  <c:v>52262.5</c:v>
                </c:pt>
                <c:pt idx="104526">
                  <c:v>52263</c:v>
                </c:pt>
                <c:pt idx="104527">
                  <c:v>52263.5</c:v>
                </c:pt>
                <c:pt idx="104528">
                  <c:v>52264</c:v>
                </c:pt>
                <c:pt idx="104529">
                  <c:v>52264.5</c:v>
                </c:pt>
                <c:pt idx="104530">
                  <c:v>52265</c:v>
                </c:pt>
                <c:pt idx="104531">
                  <c:v>52265.5</c:v>
                </c:pt>
                <c:pt idx="104532">
                  <c:v>52266</c:v>
                </c:pt>
                <c:pt idx="104533">
                  <c:v>52266.5</c:v>
                </c:pt>
                <c:pt idx="104534">
                  <c:v>52267</c:v>
                </c:pt>
                <c:pt idx="104535">
                  <c:v>52267.5</c:v>
                </c:pt>
                <c:pt idx="104536">
                  <c:v>52268</c:v>
                </c:pt>
                <c:pt idx="104537">
                  <c:v>52268.5</c:v>
                </c:pt>
                <c:pt idx="104538">
                  <c:v>52269</c:v>
                </c:pt>
                <c:pt idx="104539">
                  <c:v>52269.5</c:v>
                </c:pt>
                <c:pt idx="104540">
                  <c:v>52270</c:v>
                </c:pt>
                <c:pt idx="104541">
                  <c:v>52270.5</c:v>
                </c:pt>
                <c:pt idx="104542">
                  <c:v>52271</c:v>
                </c:pt>
                <c:pt idx="104543">
                  <c:v>52271.5</c:v>
                </c:pt>
                <c:pt idx="104544">
                  <c:v>52272</c:v>
                </c:pt>
                <c:pt idx="104545">
                  <c:v>52272.5</c:v>
                </c:pt>
                <c:pt idx="104546">
                  <c:v>52273</c:v>
                </c:pt>
                <c:pt idx="104547">
                  <c:v>52273.5</c:v>
                </c:pt>
                <c:pt idx="104548">
                  <c:v>52274</c:v>
                </c:pt>
                <c:pt idx="104549">
                  <c:v>52274.5</c:v>
                </c:pt>
                <c:pt idx="104550">
                  <c:v>52275</c:v>
                </c:pt>
                <c:pt idx="104551">
                  <c:v>52275.5</c:v>
                </c:pt>
                <c:pt idx="104552">
                  <c:v>52276</c:v>
                </c:pt>
                <c:pt idx="104553">
                  <c:v>52276.5</c:v>
                </c:pt>
                <c:pt idx="104554">
                  <c:v>52277</c:v>
                </c:pt>
                <c:pt idx="104555">
                  <c:v>52277.5</c:v>
                </c:pt>
                <c:pt idx="104556">
                  <c:v>52278</c:v>
                </c:pt>
                <c:pt idx="104557">
                  <c:v>52278.5</c:v>
                </c:pt>
                <c:pt idx="104558">
                  <c:v>52279</c:v>
                </c:pt>
                <c:pt idx="104559">
                  <c:v>52279.5</c:v>
                </c:pt>
                <c:pt idx="104560">
                  <c:v>52280</c:v>
                </c:pt>
                <c:pt idx="104561">
                  <c:v>52280.5</c:v>
                </c:pt>
                <c:pt idx="104562">
                  <c:v>52281</c:v>
                </c:pt>
                <c:pt idx="104563">
                  <c:v>52281.5</c:v>
                </c:pt>
                <c:pt idx="104564">
                  <c:v>52282</c:v>
                </c:pt>
                <c:pt idx="104565">
                  <c:v>52282.5</c:v>
                </c:pt>
                <c:pt idx="104566">
                  <c:v>52283</c:v>
                </c:pt>
                <c:pt idx="104567">
                  <c:v>52283.5</c:v>
                </c:pt>
                <c:pt idx="104568">
                  <c:v>52284</c:v>
                </c:pt>
                <c:pt idx="104569">
                  <c:v>52284.5</c:v>
                </c:pt>
                <c:pt idx="104570">
                  <c:v>52285</c:v>
                </c:pt>
                <c:pt idx="104571">
                  <c:v>52285.5</c:v>
                </c:pt>
                <c:pt idx="104572">
                  <c:v>52286</c:v>
                </c:pt>
                <c:pt idx="104573">
                  <c:v>52286.5</c:v>
                </c:pt>
                <c:pt idx="104574">
                  <c:v>52287</c:v>
                </c:pt>
                <c:pt idx="104575">
                  <c:v>52287.5</c:v>
                </c:pt>
                <c:pt idx="104576">
                  <c:v>52288</c:v>
                </c:pt>
                <c:pt idx="104577">
                  <c:v>52288.5</c:v>
                </c:pt>
                <c:pt idx="104578">
                  <c:v>52289</c:v>
                </c:pt>
                <c:pt idx="104579">
                  <c:v>52289.5</c:v>
                </c:pt>
                <c:pt idx="104580">
                  <c:v>52290</c:v>
                </c:pt>
                <c:pt idx="104581">
                  <c:v>52290.5</c:v>
                </c:pt>
                <c:pt idx="104582">
                  <c:v>52291</c:v>
                </c:pt>
                <c:pt idx="104583">
                  <c:v>52291.5</c:v>
                </c:pt>
                <c:pt idx="104584">
                  <c:v>52292</c:v>
                </c:pt>
                <c:pt idx="104585">
                  <c:v>52292.5</c:v>
                </c:pt>
                <c:pt idx="104586">
                  <c:v>52293</c:v>
                </c:pt>
                <c:pt idx="104587">
                  <c:v>52293.5</c:v>
                </c:pt>
                <c:pt idx="104588">
                  <c:v>52294</c:v>
                </c:pt>
                <c:pt idx="104589">
                  <c:v>52294.5</c:v>
                </c:pt>
                <c:pt idx="104590">
                  <c:v>52295</c:v>
                </c:pt>
                <c:pt idx="104591">
                  <c:v>52295.5</c:v>
                </c:pt>
                <c:pt idx="104592">
                  <c:v>52296</c:v>
                </c:pt>
                <c:pt idx="104593">
                  <c:v>52296.5</c:v>
                </c:pt>
                <c:pt idx="104594">
                  <c:v>52297</c:v>
                </c:pt>
                <c:pt idx="104595">
                  <c:v>52297.5</c:v>
                </c:pt>
                <c:pt idx="104596">
                  <c:v>52298</c:v>
                </c:pt>
                <c:pt idx="104597">
                  <c:v>52298.5</c:v>
                </c:pt>
                <c:pt idx="104598">
                  <c:v>52299</c:v>
                </c:pt>
                <c:pt idx="104599">
                  <c:v>52299.5</c:v>
                </c:pt>
                <c:pt idx="104600">
                  <c:v>52300</c:v>
                </c:pt>
                <c:pt idx="104601">
                  <c:v>52300.5</c:v>
                </c:pt>
                <c:pt idx="104602">
                  <c:v>52301</c:v>
                </c:pt>
                <c:pt idx="104603">
                  <c:v>52301.5</c:v>
                </c:pt>
                <c:pt idx="104604">
                  <c:v>52302</c:v>
                </c:pt>
                <c:pt idx="104605">
                  <c:v>52302.5</c:v>
                </c:pt>
                <c:pt idx="104606">
                  <c:v>52303</c:v>
                </c:pt>
                <c:pt idx="104607">
                  <c:v>52303.5</c:v>
                </c:pt>
                <c:pt idx="104608">
                  <c:v>52304</c:v>
                </c:pt>
                <c:pt idx="104609">
                  <c:v>52304.5</c:v>
                </c:pt>
                <c:pt idx="104610">
                  <c:v>52305</c:v>
                </c:pt>
                <c:pt idx="104611">
                  <c:v>52305.5</c:v>
                </c:pt>
                <c:pt idx="104612">
                  <c:v>52306</c:v>
                </c:pt>
                <c:pt idx="104613">
                  <c:v>52306.5</c:v>
                </c:pt>
                <c:pt idx="104614">
                  <c:v>52307</c:v>
                </c:pt>
                <c:pt idx="104615">
                  <c:v>52307.5</c:v>
                </c:pt>
                <c:pt idx="104616">
                  <c:v>52308</c:v>
                </c:pt>
                <c:pt idx="104617">
                  <c:v>52308.5</c:v>
                </c:pt>
                <c:pt idx="104618">
                  <c:v>52309</c:v>
                </c:pt>
                <c:pt idx="104619">
                  <c:v>52309.5</c:v>
                </c:pt>
                <c:pt idx="104620">
                  <c:v>52310</c:v>
                </c:pt>
                <c:pt idx="104621">
                  <c:v>52310.5</c:v>
                </c:pt>
                <c:pt idx="104622">
                  <c:v>52311</c:v>
                </c:pt>
                <c:pt idx="104623">
                  <c:v>52311.5</c:v>
                </c:pt>
                <c:pt idx="104624">
                  <c:v>52312</c:v>
                </c:pt>
                <c:pt idx="104625">
                  <c:v>52312.5</c:v>
                </c:pt>
                <c:pt idx="104626">
                  <c:v>52313</c:v>
                </c:pt>
                <c:pt idx="104627">
                  <c:v>52313.5</c:v>
                </c:pt>
                <c:pt idx="104628">
                  <c:v>52314</c:v>
                </c:pt>
                <c:pt idx="104629">
                  <c:v>52314.5</c:v>
                </c:pt>
                <c:pt idx="104630">
                  <c:v>52315</c:v>
                </c:pt>
                <c:pt idx="104631">
                  <c:v>52315.5</c:v>
                </c:pt>
                <c:pt idx="104632">
                  <c:v>52316</c:v>
                </c:pt>
                <c:pt idx="104633">
                  <c:v>52316.5</c:v>
                </c:pt>
                <c:pt idx="104634">
                  <c:v>52317</c:v>
                </c:pt>
                <c:pt idx="104635">
                  <c:v>52317.5</c:v>
                </c:pt>
                <c:pt idx="104636">
                  <c:v>52318</c:v>
                </c:pt>
                <c:pt idx="104637">
                  <c:v>52318.5</c:v>
                </c:pt>
                <c:pt idx="104638">
                  <c:v>52319</c:v>
                </c:pt>
                <c:pt idx="104639">
                  <c:v>52319.5</c:v>
                </c:pt>
                <c:pt idx="104640">
                  <c:v>52320</c:v>
                </c:pt>
                <c:pt idx="104641">
                  <c:v>52320.5</c:v>
                </c:pt>
                <c:pt idx="104642">
                  <c:v>52321</c:v>
                </c:pt>
                <c:pt idx="104643">
                  <c:v>52321.5</c:v>
                </c:pt>
                <c:pt idx="104644">
                  <c:v>52322</c:v>
                </c:pt>
                <c:pt idx="104645">
                  <c:v>52322.5</c:v>
                </c:pt>
                <c:pt idx="104646">
                  <c:v>52323</c:v>
                </c:pt>
                <c:pt idx="104647">
                  <c:v>52323.5</c:v>
                </c:pt>
                <c:pt idx="104648">
                  <c:v>52324</c:v>
                </c:pt>
                <c:pt idx="104649">
                  <c:v>52324.5</c:v>
                </c:pt>
                <c:pt idx="104650">
                  <c:v>52325</c:v>
                </c:pt>
                <c:pt idx="104651">
                  <c:v>52325.5</c:v>
                </c:pt>
                <c:pt idx="104652">
                  <c:v>52326</c:v>
                </c:pt>
                <c:pt idx="104653">
                  <c:v>52326.5</c:v>
                </c:pt>
                <c:pt idx="104654">
                  <c:v>52327</c:v>
                </c:pt>
                <c:pt idx="104655">
                  <c:v>52327.5</c:v>
                </c:pt>
                <c:pt idx="104656">
                  <c:v>52328</c:v>
                </c:pt>
                <c:pt idx="104657">
                  <c:v>52328.5</c:v>
                </c:pt>
                <c:pt idx="104658">
                  <c:v>52329</c:v>
                </c:pt>
                <c:pt idx="104659">
                  <c:v>52329.5</c:v>
                </c:pt>
                <c:pt idx="104660">
                  <c:v>52330</c:v>
                </c:pt>
                <c:pt idx="104661">
                  <c:v>52330.5</c:v>
                </c:pt>
                <c:pt idx="104662">
                  <c:v>52331</c:v>
                </c:pt>
                <c:pt idx="104663">
                  <c:v>52331.5</c:v>
                </c:pt>
                <c:pt idx="104664">
                  <c:v>52332</c:v>
                </c:pt>
                <c:pt idx="104665">
                  <c:v>52332.5</c:v>
                </c:pt>
                <c:pt idx="104666">
                  <c:v>52333</c:v>
                </c:pt>
                <c:pt idx="104667">
                  <c:v>52333.5</c:v>
                </c:pt>
                <c:pt idx="104668">
                  <c:v>52334</c:v>
                </c:pt>
                <c:pt idx="104669">
                  <c:v>52334.5</c:v>
                </c:pt>
                <c:pt idx="104670">
                  <c:v>52335</c:v>
                </c:pt>
                <c:pt idx="104671">
                  <c:v>52335.5</c:v>
                </c:pt>
                <c:pt idx="104672">
                  <c:v>52336</c:v>
                </c:pt>
                <c:pt idx="104673">
                  <c:v>52336.5</c:v>
                </c:pt>
                <c:pt idx="104674">
                  <c:v>52337</c:v>
                </c:pt>
                <c:pt idx="104675">
                  <c:v>52337.5</c:v>
                </c:pt>
                <c:pt idx="104676">
                  <c:v>52338</c:v>
                </c:pt>
                <c:pt idx="104677">
                  <c:v>52338.5</c:v>
                </c:pt>
                <c:pt idx="104678">
                  <c:v>52339</c:v>
                </c:pt>
                <c:pt idx="104679">
                  <c:v>52339.5</c:v>
                </c:pt>
                <c:pt idx="104680">
                  <c:v>52340</c:v>
                </c:pt>
                <c:pt idx="104681">
                  <c:v>52340.5</c:v>
                </c:pt>
                <c:pt idx="104682">
                  <c:v>52341</c:v>
                </c:pt>
                <c:pt idx="104683">
                  <c:v>52341.5</c:v>
                </c:pt>
                <c:pt idx="104684">
                  <c:v>52342</c:v>
                </c:pt>
                <c:pt idx="104685">
                  <c:v>52342.5</c:v>
                </c:pt>
                <c:pt idx="104686">
                  <c:v>52343</c:v>
                </c:pt>
                <c:pt idx="104687">
                  <c:v>52343.5</c:v>
                </c:pt>
                <c:pt idx="104688">
                  <c:v>52344</c:v>
                </c:pt>
                <c:pt idx="104689">
                  <c:v>52344.5</c:v>
                </c:pt>
                <c:pt idx="104690">
                  <c:v>52345</c:v>
                </c:pt>
                <c:pt idx="104691">
                  <c:v>52345.5</c:v>
                </c:pt>
                <c:pt idx="104692">
                  <c:v>52346</c:v>
                </c:pt>
                <c:pt idx="104693">
                  <c:v>52346.5</c:v>
                </c:pt>
                <c:pt idx="104694">
                  <c:v>52347</c:v>
                </c:pt>
                <c:pt idx="104695">
                  <c:v>52347.5</c:v>
                </c:pt>
                <c:pt idx="104696">
                  <c:v>52348</c:v>
                </c:pt>
                <c:pt idx="104697">
                  <c:v>52348.5</c:v>
                </c:pt>
                <c:pt idx="104698">
                  <c:v>52349</c:v>
                </c:pt>
                <c:pt idx="104699">
                  <c:v>52349.5</c:v>
                </c:pt>
                <c:pt idx="104700">
                  <c:v>52350</c:v>
                </c:pt>
                <c:pt idx="104701">
                  <c:v>52350.5</c:v>
                </c:pt>
                <c:pt idx="104702">
                  <c:v>52351</c:v>
                </c:pt>
                <c:pt idx="104703">
                  <c:v>52351.5</c:v>
                </c:pt>
                <c:pt idx="104704">
                  <c:v>52352</c:v>
                </c:pt>
                <c:pt idx="104705">
                  <c:v>52352.5</c:v>
                </c:pt>
                <c:pt idx="104706">
                  <c:v>52353</c:v>
                </c:pt>
                <c:pt idx="104707">
                  <c:v>52353.5</c:v>
                </c:pt>
                <c:pt idx="104708">
                  <c:v>52354</c:v>
                </c:pt>
                <c:pt idx="104709">
                  <c:v>52354.5</c:v>
                </c:pt>
                <c:pt idx="104710">
                  <c:v>52355</c:v>
                </c:pt>
                <c:pt idx="104711">
                  <c:v>52355.5</c:v>
                </c:pt>
                <c:pt idx="104712">
                  <c:v>52356</c:v>
                </c:pt>
                <c:pt idx="104713">
                  <c:v>52356.5</c:v>
                </c:pt>
                <c:pt idx="104714">
                  <c:v>52357</c:v>
                </c:pt>
                <c:pt idx="104715">
                  <c:v>52357.5</c:v>
                </c:pt>
                <c:pt idx="104716">
                  <c:v>52358</c:v>
                </c:pt>
                <c:pt idx="104717">
                  <c:v>52358.5</c:v>
                </c:pt>
                <c:pt idx="104718">
                  <c:v>52359</c:v>
                </c:pt>
                <c:pt idx="104719">
                  <c:v>52359.5</c:v>
                </c:pt>
                <c:pt idx="104720">
                  <c:v>52360</c:v>
                </c:pt>
                <c:pt idx="104721">
                  <c:v>52360.5</c:v>
                </c:pt>
                <c:pt idx="104722">
                  <c:v>52361</c:v>
                </c:pt>
                <c:pt idx="104723">
                  <c:v>52361.5</c:v>
                </c:pt>
                <c:pt idx="104724">
                  <c:v>52362</c:v>
                </c:pt>
                <c:pt idx="104725">
                  <c:v>52362.5</c:v>
                </c:pt>
                <c:pt idx="104726">
                  <c:v>52363</c:v>
                </c:pt>
                <c:pt idx="104727">
                  <c:v>52363.5</c:v>
                </c:pt>
                <c:pt idx="104728">
                  <c:v>52364</c:v>
                </c:pt>
                <c:pt idx="104729">
                  <c:v>52364.5</c:v>
                </c:pt>
                <c:pt idx="104730">
                  <c:v>52365</c:v>
                </c:pt>
                <c:pt idx="104731">
                  <c:v>52365.5</c:v>
                </c:pt>
                <c:pt idx="104732">
                  <c:v>52366</c:v>
                </c:pt>
                <c:pt idx="104733">
                  <c:v>52366.5</c:v>
                </c:pt>
                <c:pt idx="104734">
                  <c:v>52367</c:v>
                </c:pt>
                <c:pt idx="104735">
                  <c:v>52367.5</c:v>
                </c:pt>
                <c:pt idx="104736">
                  <c:v>52368</c:v>
                </c:pt>
                <c:pt idx="104737">
                  <c:v>52368.5</c:v>
                </c:pt>
                <c:pt idx="104738">
                  <c:v>52369</c:v>
                </c:pt>
                <c:pt idx="104739">
                  <c:v>52369.5</c:v>
                </c:pt>
                <c:pt idx="104740">
                  <c:v>52370</c:v>
                </c:pt>
                <c:pt idx="104741">
                  <c:v>52370.5</c:v>
                </c:pt>
                <c:pt idx="104742">
                  <c:v>52371</c:v>
                </c:pt>
                <c:pt idx="104743">
                  <c:v>52371.5</c:v>
                </c:pt>
                <c:pt idx="104744">
                  <c:v>52372</c:v>
                </c:pt>
                <c:pt idx="104745">
                  <c:v>52372.5</c:v>
                </c:pt>
                <c:pt idx="104746">
                  <c:v>52373</c:v>
                </c:pt>
                <c:pt idx="104747">
                  <c:v>52373.5</c:v>
                </c:pt>
                <c:pt idx="104748">
                  <c:v>52374</c:v>
                </c:pt>
                <c:pt idx="104749">
                  <c:v>52374.5</c:v>
                </c:pt>
                <c:pt idx="104750">
                  <c:v>52375</c:v>
                </c:pt>
                <c:pt idx="104751">
                  <c:v>52375.5</c:v>
                </c:pt>
                <c:pt idx="104752">
                  <c:v>52376</c:v>
                </c:pt>
                <c:pt idx="104753">
                  <c:v>52376.5</c:v>
                </c:pt>
                <c:pt idx="104754">
                  <c:v>52377</c:v>
                </c:pt>
                <c:pt idx="104755">
                  <c:v>52377.5</c:v>
                </c:pt>
                <c:pt idx="104756">
                  <c:v>52378</c:v>
                </c:pt>
                <c:pt idx="104757">
                  <c:v>52378.5</c:v>
                </c:pt>
                <c:pt idx="104758">
                  <c:v>52379</c:v>
                </c:pt>
                <c:pt idx="104759">
                  <c:v>52379.5</c:v>
                </c:pt>
                <c:pt idx="104760">
                  <c:v>52380</c:v>
                </c:pt>
                <c:pt idx="104761">
                  <c:v>52380.5</c:v>
                </c:pt>
                <c:pt idx="104762">
                  <c:v>52381</c:v>
                </c:pt>
                <c:pt idx="104763">
                  <c:v>52381.5</c:v>
                </c:pt>
                <c:pt idx="104764">
                  <c:v>52382</c:v>
                </c:pt>
                <c:pt idx="104765">
                  <c:v>52382.5</c:v>
                </c:pt>
                <c:pt idx="104766">
                  <c:v>52383</c:v>
                </c:pt>
                <c:pt idx="104767">
                  <c:v>52383.5</c:v>
                </c:pt>
                <c:pt idx="104768">
                  <c:v>52384</c:v>
                </c:pt>
                <c:pt idx="104769">
                  <c:v>52384.5</c:v>
                </c:pt>
                <c:pt idx="104770">
                  <c:v>52385</c:v>
                </c:pt>
                <c:pt idx="104771">
                  <c:v>52385.5</c:v>
                </c:pt>
                <c:pt idx="104772">
                  <c:v>52386</c:v>
                </c:pt>
                <c:pt idx="104773">
                  <c:v>52386.5</c:v>
                </c:pt>
                <c:pt idx="104774">
                  <c:v>52387</c:v>
                </c:pt>
                <c:pt idx="104775">
                  <c:v>52387.5</c:v>
                </c:pt>
                <c:pt idx="104776">
                  <c:v>52388</c:v>
                </c:pt>
                <c:pt idx="104777">
                  <c:v>52388.5</c:v>
                </c:pt>
                <c:pt idx="104778">
                  <c:v>52389</c:v>
                </c:pt>
                <c:pt idx="104779">
                  <c:v>52389.5</c:v>
                </c:pt>
                <c:pt idx="104780">
                  <c:v>52390</c:v>
                </c:pt>
                <c:pt idx="104781">
                  <c:v>52390.5</c:v>
                </c:pt>
                <c:pt idx="104782">
                  <c:v>52391</c:v>
                </c:pt>
                <c:pt idx="104783">
                  <c:v>52391.5</c:v>
                </c:pt>
                <c:pt idx="104784">
                  <c:v>52392</c:v>
                </c:pt>
                <c:pt idx="104785">
                  <c:v>52392.5</c:v>
                </c:pt>
                <c:pt idx="104786">
                  <c:v>52393</c:v>
                </c:pt>
                <c:pt idx="104787">
                  <c:v>52393.5</c:v>
                </c:pt>
                <c:pt idx="104788">
                  <c:v>52394</c:v>
                </c:pt>
                <c:pt idx="104789">
                  <c:v>52394.5</c:v>
                </c:pt>
                <c:pt idx="104790">
                  <c:v>52395</c:v>
                </c:pt>
                <c:pt idx="104791">
                  <c:v>52395.5</c:v>
                </c:pt>
                <c:pt idx="104792">
                  <c:v>52396</c:v>
                </c:pt>
                <c:pt idx="104793">
                  <c:v>52396.5</c:v>
                </c:pt>
                <c:pt idx="104794">
                  <c:v>52397</c:v>
                </c:pt>
                <c:pt idx="104795">
                  <c:v>52397.5</c:v>
                </c:pt>
                <c:pt idx="104796">
                  <c:v>52398</c:v>
                </c:pt>
                <c:pt idx="104797">
                  <c:v>52398.5</c:v>
                </c:pt>
                <c:pt idx="104798">
                  <c:v>52399</c:v>
                </c:pt>
                <c:pt idx="104799">
                  <c:v>52399.5</c:v>
                </c:pt>
                <c:pt idx="104800">
                  <c:v>52400</c:v>
                </c:pt>
                <c:pt idx="104801">
                  <c:v>52400.5</c:v>
                </c:pt>
                <c:pt idx="104802">
                  <c:v>52401</c:v>
                </c:pt>
                <c:pt idx="104803">
                  <c:v>52401.5</c:v>
                </c:pt>
                <c:pt idx="104804">
                  <c:v>52402</c:v>
                </c:pt>
                <c:pt idx="104805">
                  <c:v>52402.5</c:v>
                </c:pt>
                <c:pt idx="104806">
                  <c:v>52403</c:v>
                </c:pt>
                <c:pt idx="104807">
                  <c:v>52403.5</c:v>
                </c:pt>
                <c:pt idx="104808">
                  <c:v>52404</c:v>
                </c:pt>
                <c:pt idx="104809">
                  <c:v>52404.5</c:v>
                </c:pt>
                <c:pt idx="104810">
                  <c:v>52405</c:v>
                </c:pt>
                <c:pt idx="104811">
                  <c:v>52405.5</c:v>
                </c:pt>
                <c:pt idx="104812">
                  <c:v>52406</c:v>
                </c:pt>
                <c:pt idx="104813">
                  <c:v>52406.5</c:v>
                </c:pt>
                <c:pt idx="104814">
                  <c:v>52407</c:v>
                </c:pt>
                <c:pt idx="104815">
                  <c:v>52407.5</c:v>
                </c:pt>
                <c:pt idx="104816">
                  <c:v>52408</c:v>
                </c:pt>
                <c:pt idx="104817">
                  <c:v>52408.5</c:v>
                </c:pt>
                <c:pt idx="104818">
                  <c:v>52409</c:v>
                </c:pt>
                <c:pt idx="104819">
                  <c:v>52409.5</c:v>
                </c:pt>
                <c:pt idx="104820">
                  <c:v>52410</c:v>
                </c:pt>
                <c:pt idx="104821">
                  <c:v>52410.5</c:v>
                </c:pt>
                <c:pt idx="104822">
                  <c:v>52411</c:v>
                </c:pt>
                <c:pt idx="104823">
                  <c:v>52411.5</c:v>
                </c:pt>
                <c:pt idx="104824">
                  <c:v>52412</c:v>
                </c:pt>
                <c:pt idx="104825">
                  <c:v>52412.5</c:v>
                </c:pt>
                <c:pt idx="104826">
                  <c:v>52413</c:v>
                </c:pt>
                <c:pt idx="104827">
                  <c:v>52413.5</c:v>
                </c:pt>
                <c:pt idx="104828">
                  <c:v>52414</c:v>
                </c:pt>
                <c:pt idx="104829">
                  <c:v>52414.5</c:v>
                </c:pt>
                <c:pt idx="104830">
                  <c:v>52415</c:v>
                </c:pt>
                <c:pt idx="104831">
                  <c:v>52415.5</c:v>
                </c:pt>
                <c:pt idx="104832">
                  <c:v>52416</c:v>
                </c:pt>
                <c:pt idx="104833">
                  <c:v>52416.5</c:v>
                </c:pt>
                <c:pt idx="104834">
                  <c:v>52417</c:v>
                </c:pt>
                <c:pt idx="104835">
                  <c:v>52417.5</c:v>
                </c:pt>
                <c:pt idx="104836">
                  <c:v>52418</c:v>
                </c:pt>
                <c:pt idx="104837">
                  <c:v>52418.5</c:v>
                </c:pt>
                <c:pt idx="104838">
                  <c:v>52419</c:v>
                </c:pt>
                <c:pt idx="104839">
                  <c:v>52419.5</c:v>
                </c:pt>
                <c:pt idx="104840">
                  <c:v>52420</c:v>
                </c:pt>
                <c:pt idx="104841">
                  <c:v>52420.5</c:v>
                </c:pt>
                <c:pt idx="104842">
                  <c:v>52421</c:v>
                </c:pt>
                <c:pt idx="104843">
                  <c:v>52421.5</c:v>
                </c:pt>
                <c:pt idx="104844">
                  <c:v>52422</c:v>
                </c:pt>
                <c:pt idx="104845">
                  <c:v>52422.5</c:v>
                </c:pt>
                <c:pt idx="104846">
                  <c:v>52423</c:v>
                </c:pt>
                <c:pt idx="104847">
                  <c:v>52423.5</c:v>
                </c:pt>
                <c:pt idx="104848">
                  <c:v>52424</c:v>
                </c:pt>
                <c:pt idx="104849">
                  <c:v>52424.5</c:v>
                </c:pt>
                <c:pt idx="104850">
                  <c:v>52425</c:v>
                </c:pt>
                <c:pt idx="104851">
                  <c:v>52425.5</c:v>
                </c:pt>
                <c:pt idx="104852">
                  <c:v>52426</c:v>
                </c:pt>
                <c:pt idx="104853">
                  <c:v>52426.5</c:v>
                </c:pt>
                <c:pt idx="104854">
                  <c:v>52427</c:v>
                </c:pt>
                <c:pt idx="104855">
                  <c:v>52427.5</c:v>
                </c:pt>
                <c:pt idx="104856">
                  <c:v>52428</c:v>
                </c:pt>
                <c:pt idx="104857">
                  <c:v>52428.5</c:v>
                </c:pt>
                <c:pt idx="104858">
                  <c:v>52429</c:v>
                </c:pt>
                <c:pt idx="104859">
                  <c:v>52429.5</c:v>
                </c:pt>
                <c:pt idx="104860">
                  <c:v>52430</c:v>
                </c:pt>
                <c:pt idx="104861">
                  <c:v>52430.5</c:v>
                </c:pt>
                <c:pt idx="104862">
                  <c:v>52431</c:v>
                </c:pt>
                <c:pt idx="104863">
                  <c:v>52431.5</c:v>
                </c:pt>
                <c:pt idx="104864">
                  <c:v>52432</c:v>
                </c:pt>
                <c:pt idx="104865">
                  <c:v>52432.5</c:v>
                </c:pt>
                <c:pt idx="104866">
                  <c:v>52433</c:v>
                </c:pt>
                <c:pt idx="104867">
                  <c:v>52433.5</c:v>
                </c:pt>
                <c:pt idx="104868">
                  <c:v>52434</c:v>
                </c:pt>
                <c:pt idx="104869">
                  <c:v>52434.5</c:v>
                </c:pt>
                <c:pt idx="104870">
                  <c:v>52435</c:v>
                </c:pt>
                <c:pt idx="104871">
                  <c:v>52435.5</c:v>
                </c:pt>
                <c:pt idx="104872">
                  <c:v>52436</c:v>
                </c:pt>
                <c:pt idx="104873">
                  <c:v>52436.5</c:v>
                </c:pt>
                <c:pt idx="104874">
                  <c:v>52437</c:v>
                </c:pt>
                <c:pt idx="104875">
                  <c:v>52437.5</c:v>
                </c:pt>
                <c:pt idx="104876">
                  <c:v>52438</c:v>
                </c:pt>
                <c:pt idx="104877">
                  <c:v>52438.5</c:v>
                </c:pt>
                <c:pt idx="104878">
                  <c:v>52439</c:v>
                </c:pt>
                <c:pt idx="104879">
                  <c:v>52439.5</c:v>
                </c:pt>
                <c:pt idx="104880">
                  <c:v>52440</c:v>
                </c:pt>
                <c:pt idx="104881">
                  <c:v>52440.5</c:v>
                </c:pt>
                <c:pt idx="104882">
                  <c:v>52441</c:v>
                </c:pt>
                <c:pt idx="104883">
                  <c:v>52441.5</c:v>
                </c:pt>
                <c:pt idx="104884">
                  <c:v>52442</c:v>
                </c:pt>
                <c:pt idx="104885">
                  <c:v>52442.5</c:v>
                </c:pt>
                <c:pt idx="104886">
                  <c:v>52443</c:v>
                </c:pt>
                <c:pt idx="104887">
                  <c:v>52443.5</c:v>
                </c:pt>
                <c:pt idx="104888">
                  <c:v>52444</c:v>
                </c:pt>
                <c:pt idx="104889">
                  <c:v>52444.5</c:v>
                </c:pt>
                <c:pt idx="104890">
                  <c:v>52445</c:v>
                </c:pt>
                <c:pt idx="104891">
                  <c:v>52445.5</c:v>
                </c:pt>
                <c:pt idx="104892">
                  <c:v>52446</c:v>
                </c:pt>
                <c:pt idx="104893">
                  <c:v>52446.5</c:v>
                </c:pt>
                <c:pt idx="104894">
                  <c:v>52447</c:v>
                </c:pt>
                <c:pt idx="104895">
                  <c:v>52447.5</c:v>
                </c:pt>
                <c:pt idx="104896">
                  <c:v>52448</c:v>
                </c:pt>
                <c:pt idx="104897">
                  <c:v>52448.5</c:v>
                </c:pt>
                <c:pt idx="104898">
                  <c:v>52449</c:v>
                </c:pt>
                <c:pt idx="104899">
                  <c:v>52449.5</c:v>
                </c:pt>
                <c:pt idx="104900">
                  <c:v>52450</c:v>
                </c:pt>
                <c:pt idx="104901">
                  <c:v>52450.5</c:v>
                </c:pt>
                <c:pt idx="104902">
                  <c:v>52451</c:v>
                </c:pt>
                <c:pt idx="104903">
                  <c:v>52451.5</c:v>
                </c:pt>
                <c:pt idx="104904">
                  <c:v>52452</c:v>
                </c:pt>
                <c:pt idx="104905">
                  <c:v>52452.5</c:v>
                </c:pt>
                <c:pt idx="104906">
                  <c:v>52453</c:v>
                </c:pt>
                <c:pt idx="104907">
                  <c:v>52453.5</c:v>
                </c:pt>
                <c:pt idx="104908">
                  <c:v>52454</c:v>
                </c:pt>
                <c:pt idx="104909">
                  <c:v>52454.5</c:v>
                </c:pt>
                <c:pt idx="104910">
                  <c:v>52455</c:v>
                </c:pt>
                <c:pt idx="104911">
                  <c:v>52455.5</c:v>
                </c:pt>
                <c:pt idx="104912">
                  <c:v>52456</c:v>
                </c:pt>
                <c:pt idx="104913">
                  <c:v>52456.5</c:v>
                </c:pt>
                <c:pt idx="104914">
                  <c:v>52457</c:v>
                </c:pt>
                <c:pt idx="104915">
                  <c:v>52457.5</c:v>
                </c:pt>
                <c:pt idx="104916">
                  <c:v>52458</c:v>
                </c:pt>
                <c:pt idx="104917">
                  <c:v>52458.5</c:v>
                </c:pt>
                <c:pt idx="104918">
                  <c:v>52459</c:v>
                </c:pt>
                <c:pt idx="104919">
                  <c:v>52459.5</c:v>
                </c:pt>
                <c:pt idx="104920">
                  <c:v>52460</c:v>
                </c:pt>
                <c:pt idx="104921">
                  <c:v>52460.5</c:v>
                </c:pt>
                <c:pt idx="104922">
                  <c:v>52461</c:v>
                </c:pt>
                <c:pt idx="104923">
                  <c:v>52461.5</c:v>
                </c:pt>
                <c:pt idx="104924">
                  <c:v>52462</c:v>
                </c:pt>
                <c:pt idx="104925">
                  <c:v>52462.5</c:v>
                </c:pt>
                <c:pt idx="104926">
                  <c:v>52463</c:v>
                </c:pt>
                <c:pt idx="104927">
                  <c:v>52463.5</c:v>
                </c:pt>
                <c:pt idx="104928">
                  <c:v>52464</c:v>
                </c:pt>
                <c:pt idx="104929">
                  <c:v>52464.5</c:v>
                </c:pt>
                <c:pt idx="104930">
                  <c:v>52465</c:v>
                </c:pt>
                <c:pt idx="104931">
                  <c:v>52465.5</c:v>
                </c:pt>
                <c:pt idx="104932">
                  <c:v>52466</c:v>
                </c:pt>
                <c:pt idx="104933">
                  <c:v>52466.5</c:v>
                </c:pt>
                <c:pt idx="104934">
                  <c:v>52467</c:v>
                </c:pt>
                <c:pt idx="104935">
                  <c:v>52467.5</c:v>
                </c:pt>
                <c:pt idx="104936">
                  <c:v>52468</c:v>
                </c:pt>
                <c:pt idx="104937">
                  <c:v>52468.5</c:v>
                </c:pt>
                <c:pt idx="104938">
                  <c:v>52469</c:v>
                </c:pt>
                <c:pt idx="104939">
                  <c:v>52469.5</c:v>
                </c:pt>
                <c:pt idx="104940">
                  <c:v>52470</c:v>
                </c:pt>
                <c:pt idx="104941">
                  <c:v>52470.5</c:v>
                </c:pt>
                <c:pt idx="104942">
                  <c:v>52471</c:v>
                </c:pt>
                <c:pt idx="104943">
                  <c:v>52471.5</c:v>
                </c:pt>
                <c:pt idx="104944">
                  <c:v>52472</c:v>
                </c:pt>
                <c:pt idx="104945">
                  <c:v>52472.5</c:v>
                </c:pt>
                <c:pt idx="104946">
                  <c:v>52473</c:v>
                </c:pt>
                <c:pt idx="104947">
                  <c:v>52473.5</c:v>
                </c:pt>
                <c:pt idx="104948">
                  <c:v>52474</c:v>
                </c:pt>
                <c:pt idx="104949">
                  <c:v>52474.5</c:v>
                </c:pt>
                <c:pt idx="104950">
                  <c:v>52475</c:v>
                </c:pt>
                <c:pt idx="104951">
                  <c:v>52475.5</c:v>
                </c:pt>
                <c:pt idx="104952">
                  <c:v>52476</c:v>
                </c:pt>
                <c:pt idx="104953">
                  <c:v>52476.5</c:v>
                </c:pt>
                <c:pt idx="104954">
                  <c:v>52477</c:v>
                </c:pt>
                <c:pt idx="104955">
                  <c:v>52477.5</c:v>
                </c:pt>
                <c:pt idx="104956">
                  <c:v>52478</c:v>
                </c:pt>
                <c:pt idx="104957">
                  <c:v>52478.5</c:v>
                </c:pt>
                <c:pt idx="104958">
                  <c:v>52479</c:v>
                </c:pt>
                <c:pt idx="104959">
                  <c:v>52479.5</c:v>
                </c:pt>
                <c:pt idx="104960">
                  <c:v>52480</c:v>
                </c:pt>
                <c:pt idx="104961">
                  <c:v>52480.5</c:v>
                </c:pt>
                <c:pt idx="104962">
                  <c:v>52481</c:v>
                </c:pt>
                <c:pt idx="104963">
                  <c:v>52481.5</c:v>
                </c:pt>
                <c:pt idx="104964">
                  <c:v>52482</c:v>
                </c:pt>
                <c:pt idx="104965">
                  <c:v>52482.5</c:v>
                </c:pt>
                <c:pt idx="104966">
                  <c:v>52483</c:v>
                </c:pt>
                <c:pt idx="104967">
                  <c:v>52483.5</c:v>
                </c:pt>
                <c:pt idx="104968">
                  <c:v>52484</c:v>
                </c:pt>
                <c:pt idx="104969">
                  <c:v>52484.5</c:v>
                </c:pt>
                <c:pt idx="104970">
                  <c:v>52485</c:v>
                </c:pt>
                <c:pt idx="104971">
                  <c:v>52485.5</c:v>
                </c:pt>
                <c:pt idx="104972">
                  <c:v>52486</c:v>
                </c:pt>
                <c:pt idx="104973">
                  <c:v>52486.5</c:v>
                </c:pt>
                <c:pt idx="104974">
                  <c:v>52487</c:v>
                </c:pt>
                <c:pt idx="104975">
                  <c:v>52487.5</c:v>
                </c:pt>
                <c:pt idx="104976">
                  <c:v>52488</c:v>
                </c:pt>
                <c:pt idx="104977">
                  <c:v>52488.5</c:v>
                </c:pt>
                <c:pt idx="104978">
                  <c:v>52489</c:v>
                </c:pt>
                <c:pt idx="104979">
                  <c:v>52489.5</c:v>
                </c:pt>
                <c:pt idx="104980">
                  <c:v>52490</c:v>
                </c:pt>
                <c:pt idx="104981">
                  <c:v>52490.5</c:v>
                </c:pt>
                <c:pt idx="104982">
                  <c:v>52491</c:v>
                </c:pt>
                <c:pt idx="104983">
                  <c:v>52491.5</c:v>
                </c:pt>
                <c:pt idx="104984">
                  <c:v>52492</c:v>
                </c:pt>
                <c:pt idx="104985">
                  <c:v>52492.5</c:v>
                </c:pt>
                <c:pt idx="104986">
                  <c:v>52493</c:v>
                </c:pt>
                <c:pt idx="104987">
                  <c:v>52493.5</c:v>
                </c:pt>
                <c:pt idx="104988">
                  <c:v>52494</c:v>
                </c:pt>
                <c:pt idx="104989">
                  <c:v>52494.5</c:v>
                </c:pt>
                <c:pt idx="104990">
                  <c:v>52495</c:v>
                </c:pt>
                <c:pt idx="104991">
                  <c:v>52495.5</c:v>
                </c:pt>
                <c:pt idx="104992">
                  <c:v>52496</c:v>
                </c:pt>
                <c:pt idx="104993">
                  <c:v>52496.5</c:v>
                </c:pt>
                <c:pt idx="104994">
                  <c:v>52497</c:v>
                </c:pt>
                <c:pt idx="104995">
                  <c:v>52497.5</c:v>
                </c:pt>
                <c:pt idx="104996">
                  <c:v>52498</c:v>
                </c:pt>
                <c:pt idx="104997">
                  <c:v>52498.5</c:v>
                </c:pt>
                <c:pt idx="104998">
                  <c:v>52499</c:v>
                </c:pt>
                <c:pt idx="104999">
                  <c:v>52499.5</c:v>
                </c:pt>
                <c:pt idx="105000">
                  <c:v>52500</c:v>
                </c:pt>
                <c:pt idx="105001">
                  <c:v>52500.5</c:v>
                </c:pt>
                <c:pt idx="105002">
                  <c:v>52501</c:v>
                </c:pt>
                <c:pt idx="105003">
                  <c:v>52501.5</c:v>
                </c:pt>
                <c:pt idx="105004">
                  <c:v>52502</c:v>
                </c:pt>
                <c:pt idx="105005">
                  <c:v>52502.5</c:v>
                </c:pt>
                <c:pt idx="105006">
                  <c:v>52503</c:v>
                </c:pt>
                <c:pt idx="105007">
                  <c:v>52503.5</c:v>
                </c:pt>
                <c:pt idx="105008">
                  <c:v>52504</c:v>
                </c:pt>
                <c:pt idx="105009">
                  <c:v>52504.5</c:v>
                </c:pt>
                <c:pt idx="105010">
                  <c:v>52505</c:v>
                </c:pt>
                <c:pt idx="105011">
                  <c:v>52505.5</c:v>
                </c:pt>
                <c:pt idx="105012">
                  <c:v>52506</c:v>
                </c:pt>
                <c:pt idx="105013">
                  <c:v>52506.5</c:v>
                </c:pt>
                <c:pt idx="105014">
                  <c:v>52507</c:v>
                </c:pt>
                <c:pt idx="105015">
                  <c:v>52507.5</c:v>
                </c:pt>
                <c:pt idx="105016">
                  <c:v>52508</c:v>
                </c:pt>
                <c:pt idx="105017">
                  <c:v>52508.5</c:v>
                </c:pt>
                <c:pt idx="105018">
                  <c:v>52509</c:v>
                </c:pt>
                <c:pt idx="105019">
                  <c:v>52509.5</c:v>
                </c:pt>
                <c:pt idx="105020">
                  <c:v>52510</c:v>
                </c:pt>
                <c:pt idx="105021">
                  <c:v>52510.5</c:v>
                </c:pt>
                <c:pt idx="105022">
                  <c:v>52511</c:v>
                </c:pt>
                <c:pt idx="105023">
                  <c:v>52511.5</c:v>
                </c:pt>
                <c:pt idx="105024">
                  <c:v>52512</c:v>
                </c:pt>
                <c:pt idx="105025">
                  <c:v>52512.5</c:v>
                </c:pt>
                <c:pt idx="105026">
                  <c:v>52513</c:v>
                </c:pt>
                <c:pt idx="105027">
                  <c:v>52513.5</c:v>
                </c:pt>
                <c:pt idx="105028">
                  <c:v>52514</c:v>
                </c:pt>
                <c:pt idx="105029">
                  <c:v>52514.5</c:v>
                </c:pt>
                <c:pt idx="105030">
                  <c:v>52515</c:v>
                </c:pt>
                <c:pt idx="105031">
                  <c:v>52515.5</c:v>
                </c:pt>
                <c:pt idx="105032">
                  <c:v>52516</c:v>
                </c:pt>
                <c:pt idx="105033">
                  <c:v>52516.5</c:v>
                </c:pt>
                <c:pt idx="105034">
                  <c:v>52517</c:v>
                </c:pt>
                <c:pt idx="105035">
                  <c:v>52517.5</c:v>
                </c:pt>
                <c:pt idx="105036">
                  <c:v>52518</c:v>
                </c:pt>
                <c:pt idx="105037">
                  <c:v>52518.5</c:v>
                </c:pt>
                <c:pt idx="105038">
                  <c:v>52519</c:v>
                </c:pt>
                <c:pt idx="105039">
                  <c:v>52519.5</c:v>
                </c:pt>
                <c:pt idx="105040">
                  <c:v>52520</c:v>
                </c:pt>
                <c:pt idx="105041">
                  <c:v>52520.5</c:v>
                </c:pt>
                <c:pt idx="105042">
                  <c:v>52521</c:v>
                </c:pt>
                <c:pt idx="105043">
                  <c:v>52521.5</c:v>
                </c:pt>
                <c:pt idx="105044">
                  <c:v>52522</c:v>
                </c:pt>
                <c:pt idx="105045">
                  <c:v>52522.5</c:v>
                </c:pt>
                <c:pt idx="105046">
                  <c:v>52523</c:v>
                </c:pt>
                <c:pt idx="105047">
                  <c:v>52523.5</c:v>
                </c:pt>
                <c:pt idx="105048">
                  <c:v>52524</c:v>
                </c:pt>
                <c:pt idx="105049">
                  <c:v>52524.5</c:v>
                </c:pt>
                <c:pt idx="105050">
                  <c:v>52525</c:v>
                </c:pt>
                <c:pt idx="105051">
                  <c:v>52525.5</c:v>
                </c:pt>
                <c:pt idx="105052">
                  <c:v>52526</c:v>
                </c:pt>
                <c:pt idx="105053">
                  <c:v>52526.5</c:v>
                </c:pt>
                <c:pt idx="105054">
                  <c:v>52527</c:v>
                </c:pt>
                <c:pt idx="105055">
                  <c:v>52527.5</c:v>
                </c:pt>
                <c:pt idx="105056">
                  <c:v>52528</c:v>
                </c:pt>
                <c:pt idx="105057">
                  <c:v>52528.5</c:v>
                </c:pt>
                <c:pt idx="105058">
                  <c:v>52529</c:v>
                </c:pt>
                <c:pt idx="105059">
                  <c:v>52529.5</c:v>
                </c:pt>
                <c:pt idx="105060">
                  <c:v>52530</c:v>
                </c:pt>
                <c:pt idx="105061">
                  <c:v>52530.5</c:v>
                </c:pt>
                <c:pt idx="105062">
                  <c:v>52531</c:v>
                </c:pt>
                <c:pt idx="105063">
                  <c:v>52531.5</c:v>
                </c:pt>
                <c:pt idx="105064">
                  <c:v>52532</c:v>
                </c:pt>
                <c:pt idx="105065">
                  <c:v>52532.5</c:v>
                </c:pt>
                <c:pt idx="105066">
                  <c:v>52533</c:v>
                </c:pt>
                <c:pt idx="105067">
                  <c:v>52533.5</c:v>
                </c:pt>
                <c:pt idx="105068">
                  <c:v>52534</c:v>
                </c:pt>
                <c:pt idx="105069">
                  <c:v>52534.5</c:v>
                </c:pt>
                <c:pt idx="105070">
                  <c:v>52535</c:v>
                </c:pt>
                <c:pt idx="105071">
                  <c:v>52535.5</c:v>
                </c:pt>
                <c:pt idx="105072">
                  <c:v>52536</c:v>
                </c:pt>
                <c:pt idx="105073">
                  <c:v>52536.5</c:v>
                </c:pt>
                <c:pt idx="105074">
                  <c:v>52537</c:v>
                </c:pt>
                <c:pt idx="105075">
                  <c:v>52537.5</c:v>
                </c:pt>
                <c:pt idx="105076">
                  <c:v>52538</c:v>
                </c:pt>
                <c:pt idx="105077">
                  <c:v>52538.5</c:v>
                </c:pt>
                <c:pt idx="105078">
                  <c:v>52539</c:v>
                </c:pt>
                <c:pt idx="105079">
                  <c:v>52539.5</c:v>
                </c:pt>
                <c:pt idx="105080">
                  <c:v>52540</c:v>
                </c:pt>
                <c:pt idx="105081">
                  <c:v>52540.5</c:v>
                </c:pt>
                <c:pt idx="105082">
                  <c:v>52541</c:v>
                </c:pt>
                <c:pt idx="105083">
                  <c:v>52541.5</c:v>
                </c:pt>
                <c:pt idx="105084">
                  <c:v>52542</c:v>
                </c:pt>
                <c:pt idx="105085">
                  <c:v>52542.5</c:v>
                </c:pt>
                <c:pt idx="105086">
                  <c:v>52543</c:v>
                </c:pt>
                <c:pt idx="105087">
                  <c:v>52543.5</c:v>
                </c:pt>
                <c:pt idx="105088">
                  <c:v>52544</c:v>
                </c:pt>
                <c:pt idx="105089">
                  <c:v>52544.5</c:v>
                </c:pt>
                <c:pt idx="105090">
                  <c:v>52545</c:v>
                </c:pt>
                <c:pt idx="105091">
                  <c:v>52545.5</c:v>
                </c:pt>
                <c:pt idx="105092">
                  <c:v>52546</c:v>
                </c:pt>
                <c:pt idx="105093">
                  <c:v>52546.5</c:v>
                </c:pt>
                <c:pt idx="105094">
                  <c:v>52547</c:v>
                </c:pt>
                <c:pt idx="105095">
                  <c:v>52547.5</c:v>
                </c:pt>
                <c:pt idx="105096">
                  <c:v>52548</c:v>
                </c:pt>
                <c:pt idx="105097">
                  <c:v>52548.5</c:v>
                </c:pt>
                <c:pt idx="105098">
                  <c:v>52549</c:v>
                </c:pt>
                <c:pt idx="105099">
                  <c:v>52549.5</c:v>
                </c:pt>
                <c:pt idx="105100">
                  <c:v>52550</c:v>
                </c:pt>
                <c:pt idx="105101">
                  <c:v>52550.5</c:v>
                </c:pt>
                <c:pt idx="105102">
                  <c:v>52551</c:v>
                </c:pt>
                <c:pt idx="105103">
                  <c:v>52551.5</c:v>
                </c:pt>
                <c:pt idx="105104">
                  <c:v>52552</c:v>
                </c:pt>
                <c:pt idx="105105">
                  <c:v>52552.5</c:v>
                </c:pt>
                <c:pt idx="105106">
                  <c:v>52553</c:v>
                </c:pt>
                <c:pt idx="105107">
                  <c:v>52553.5</c:v>
                </c:pt>
                <c:pt idx="105108">
                  <c:v>52554</c:v>
                </c:pt>
                <c:pt idx="105109">
                  <c:v>52554.5</c:v>
                </c:pt>
                <c:pt idx="105110">
                  <c:v>52555</c:v>
                </c:pt>
                <c:pt idx="105111">
                  <c:v>52555.5</c:v>
                </c:pt>
                <c:pt idx="105112">
                  <c:v>52556</c:v>
                </c:pt>
                <c:pt idx="105113">
                  <c:v>52556.5</c:v>
                </c:pt>
                <c:pt idx="105114">
                  <c:v>52557</c:v>
                </c:pt>
                <c:pt idx="105115">
                  <c:v>52557.5</c:v>
                </c:pt>
                <c:pt idx="105116">
                  <c:v>52558</c:v>
                </c:pt>
                <c:pt idx="105117">
                  <c:v>52558.5</c:v>
                </c:pt>
                <c:pt idx="105118">
                  <c:v>52559</c:v>
                </c:pt>
                <c:pt idx="105119">
                  <c:v>52559.5</c:v>
                </c:pt>
                <c:pt idx="105120">
                  <c:v>52560</c:v>
                </c:pt>
                <c:pt idx="105121">
                  <c:v>52560.5</c:v>
                </c:pt>
                <c:pt idx="105122">
                  <c:v>52561</c:v>
                </c:pt>
                <c:pt idx="105123">
                  <c:v>52561.5</c:v>
                </c:pt>
                <c:pt idx="105124">
                  <c:v>52562</c:v>
                </c:pt>
                <c:pt idx="105125">
                  <c:v>52562.5</c:v>
                </c:pt>
                <c:pt idx="105126">
                  <c:v>52563</c:v>
                </c:pt>
                <c:pt idx="105127">
                  <c:v>52563.5</c:v>
                </c:pt>
                <c:pt idx="105128">
                  <c:v>52564</c:v>
                </c:pt>
                <c:pt idx="105129">
                  <c:v>52564.5</c:v>
                </c:pt>
                <c:pt idx="105130">
                  <c:v>52565</c:v>
                </c:pt>
                <c:pt idx="105131">
                  <c:v>52565.5</c:v>
                </c:pt>
                <c:pt idx="105132">
                  <c:v>52566</c:v>
                </c:pt>
                <c:pt idx="105133">
                  <c:v>52566.5</c:v>
                </c:pt>
                <c:pt idx="105134">
                  <c:v>52567</c:v>
                </c:pt>
                <c:pt idx="105135">
                  <c:v>52567.5</c:v>
                </c:pt>
                <c:pt idx="105136">
                  <c:v>52568</c:v>
                </c:pt>
                <c:pt idx="105137">
                  <c:v>52568.5</c:v>
                </c:pt>
                <c:pt idx="105138">
                  <c:v>52569</c:v>
                </c:pt>
                <c:pt idx="105139">
                  <c:v>52569.5</c:v>
                </c:pt>
                <c:pt idx="105140">
                  <c:v>52570</c:v>
                </c:pt>
                <c:pt idx="105141">
                  <c:v>52570.5</c:v>
                </c:pt>
                <c:pt idx="105142">
                  <c:v>52571</c:v>
                </c:pt>
                <c:pt idx="105143">
                  <c:v>52571.5</c:v>
                </c:pt>
                <c:pt idx="105144">
                  <c:v>52572</c:v>
                </c:pt>
                <c:pt idx="105145">
                  <c:v>52572.5</c:v>
                </c:pt>
                <c:pt idx="105146">
                  <c:v>52573</c:v>
                </c:pt>
                <c:pt idx="105147">
                  <c:v>52573.5</c:v>
                </c:pt>
                <c:pt idx="105148">
                  <c:v>52574</c:v>
                </c:pt>
                <c:pt idx="105149">
                  <c:v>52574.5</c:v>
                </c:pt>
                <c:pt idx="105150">
                  <c:v>52575</c:v>
                </c:pt>
                <c:pt idx="105151">
                  <c:v>52575.5</c:v>
                </c:pt>
                <c:pt idx="105152">
                  <c:v>52576</c:v>
                </c:pt>
                <c:pt idx="105153">
                  <c:v>52576.5</c:v>
                </c:pt>
                <c:pt idx="105154">
                  <c:v>52577</c:v>
                </c:pt>
                <c:pt idx="105155">
                  <c:v>52577.5</c:v>
                </c:pt>
                <c:pt idx="105156">
                  <c:v>52578</c:v>
                </c:pt>
                <c:pt idx="105157">
                  <c:v>52578.5</c:v>
                </c:pt>
                <c:pt idx="105158">
                  <c:v>52579</c:v>
                </c:pt>
                <c:pt idx="105159">
                  <c:v>52579.5</c:v>
                </c:pt>
                <c:pt idx="105160">
                  <c:v>52580</c:v>
                </c:pt>
                <c:pt idx="105161">
                  <c:v>52580.5</c:v>
                </c:pt>
                <c:pt idx="105162">
                  <c:v>52581</c:v>
                </c:pt>
                <c:pt idx="105163">
                  <c:v>52581.5</c:v>
                </c:pt>
                <c:pt idx="105164">
                  <c:v>52582</c:v>
                </c:pt>
                <c:pt idx="105165">
                  <c:v>52582.5</c:v>
                </c:pt>
                <c:pt idx="105166">
                  <c:v>52583</c:v>
                </c:pt>
                <c:pt idx="105167">
                  <c:v>52583.5</c:v>
                </c:pt>
                <c:pt idx="105168">
                  <c:v>52584</c:v>
                </c:pt>
                <c:pt idx="105169">
                  <c:v>52584.5</c:v>
                </c:pt>
                <c:pt idx="105170">
                  <c:v>52585</c:v>
                </c:pt>
                <c:pt idx="105171">
                  <c:v>52585.5</c:v>
                </c:pt>
                <c:pt idx="105172">
                  <c:v>52586</c:v>
                </c:pt>
                <c:pt idx="105173">
                  <c:v>52586.5</c:v>
                </c:pt>
                <c:pt idx="105174">
                  <c:v>52587</c:v>
                </c:pt>
                <c:pt idx="105175">
                  <c:v>52587.5</c:v>
                </c:pt>
                <c:pt idx="105176">
                  <c:v>52588</c:v>
                </c:pt>
                <c:pt idx="105177">
                  <c:v>52588.5</c:v>
                </c:pt>
                <c:pt idx="105178">
                  <c:v>52589</c:v>
                </c:pt>
                <c:pt idx="105179">
                  <c:v>52589.5</c:v>
                </c:pt>
                <c:pt idx="105180">
                  <c:v>52590</c:v>
                </c:pt>
                <c:pt idx="105181">
                  <c:v>52590.5</c:v>
                </c:pt>
                <c:pt idx="105182">
                  <c:v>52591</c:v>
                </c:pt>
                <c:pt idx="105183">
                  <c:v>52591.5</c:v>
                </c:pt>
                <c:pt idx="105184">
                  <c:v>52592</c:v>
                </c:pt>
                <c:pt idx="105185">
                  <c:v>52592.5</c:v>
                </c:pt>
                <c:pt idx="105186">
                  <c:v>52593</c:v>
                </c:pt>
                <c:pt idx="105187">
                  <c:v>52593.5</c:v>
                </c:pt>
                <c:pt idx="105188">
                  <c:v>52594</c:v>
                </c:pt>
                <c:pt idx="105189">
                  <c:v>52594.5</c:v>
                </c:pt>
                <c:pt idx="105190">
                  <c:v>52595</c:v>
                </c:pt>
                <c:pt idx="105191">
                  <c:v>52595.5</c:v>
                </c:pt>
                <c:pt idx="105192">
                  <c:v>52596</c:v>
                </c:pt>
                <c:pt idx="105193">
                  <c:v>52596.5</c:v>
                </c:pt>
                <c:pt idx="105194">
                  <c:v>52597</c:v>
                </c:pt>
                <c:pt idx="105195">
                  <c:v>52597.5</c:v>
                </c:pt>
                <c:pt idx="105196">
                  <c:v>52598</c:v>
                </c:pt>
                <c:pt idx="105197">
                  <c:v>52598.5</c:v>
                </c:pt>
                <c:pt idx="105198">
                  <c:v>52599</c:v>
                </c:pt>
                <c:pt idx="105199">
                  <c:v>52599.5</c:v>
                </c:pt>
                <c:pt idx="105200">
                  <c:v>52600</c:v>
                </c:pt>
                <c:pt idx="105201">
                  <c:v>52600.5</c:v>
                </c:pt>
                <c:pt idx="105202">
                  <c:v>52601</c:v>
                </c:pt>
                <c:pt idx="105203">
                  <c:v>52601.5</c:v>
                </c:pt>
                <c:pt idx="105204">
                  <c:v>52602</c:v>
                </c:pt>
                <c:pt idx="105205">
                  <c:v>52602.5</c:v>
                </c:pt>
                <c:pt idx="105206">
                  <c:v>52603</c:v>
                </c:pt>
                <c:pt idx="105207">
                  <c:v>52603.5</c:v>
                </c:pt>
                <c:pt idx="105208">
                  <c:v>52604</c:v>
                </c:pt>
                <c:pt idx="105209">
                  <c:v>52604.5</c:v>
                </c:pt>
                <c:pt idx="105210">
                  <c:v>52605</c:v>
                </c:pt>
                <c:pt idx="105211">
                  <c:v>52605.5</c:v>
                </c:pt>
                <c:pt idx="105212">
                  <c:v>52606</c:v>
                </c:pt>
                <c:pt idx="105213">
                  <c:v>52606.5</c:v>
                </c:pt>
                <c:pt idx="105214">
                  <c:v>52607</c:v>
                </c:pt>
                <c:pt idx="105215">
                  <c:v>52607.5</c:v>
                </c:pt>
                <c:pt idx="105216">
                  <c:v>52608</c:v>
                </c:pt>
                <c:pt idx="105217">
                  <c:v>52608.5</c:v>
                </c:pt>
                <c:pt idx="105218">
                  <c:v>52609</c:v>
                </c:pt>
                <c:pt idx="105219">
                  <c:v>52609.5</c:v>
                </c:pt>
                <c:pt idx="105220">
                  <c:v>52610</c:v>
                </c:pt>
                <c:pt idx="105221">
                  <c:v>52610.5</c:v>
                </c:pt>
                <c:pt idx="105222">
                  <c:v>52611</c:v>
                </c:pt>
                <c:pt idx="105223">
                  <c:v>52611.5</c:v>
                </c:pt>
                <c:pt idx="105224">
                  <c:v>52612</c:v>
                </c:pt>
                <c:pt idx="105225">
                  <c:v>52612.5</c:v>
                </c:pt>
                <c:pt idx="105226">
                  <c:v>52613</c:v>
                </c:pt>
                <c:pt idx="105227">
                  <c:v>52613.5</c:v>
                </c:pt>
                <c:pt idx="105228">
                  <c:v>52614</c:v>
                </c:pt>
                <c:pt idx="105229">
                  <c:v>52614.5</c:v>
                </c:pt>
                <c:pt idx="105230">
                  <c:v>52615</c:v>
                </c:pt>
                <c:pt idx="105231">
                  <c:v>52615.5</c:v>
                </c:pt>
                <c:pt idx="105232">
                  <c:v>52616</c:v>
                </c:pt>
                <c:pt idx="105233">
                  <c:v>52616.5</c:v>
                </c:pt>
                <c:pt idx="105234">
                  <c:v>52617</c:v>
                </c:pt>
                <c:pt idx="105235">
                  <c:v>52617.5</c:v>
                </c:pt>
                <c:pt idx="105236">
                  <c:v>52618</c:v>
                </c:pt>
                <c:pt idx="105237">
                  <c:v>52618.5</c:v>
                </c:pt>
                <c:pt idx="105238">
                  <c:v>52619</c:v>
                </c:pt>
                <c:pt idx="105239">
                  <c:v>52619.5</c:v>
                </c:pt>
                <c:pt idx="105240">
                  <c:v>52620</c:v>
                </c:pt>
                <c:pt idx="105241">
                  <c:v>52620.5</c:v>
                </c:pt>
                <c:pt idx="105242">
                  <c:v>52621</c:v>
                </c:pt>
                <c:pt idx="105243">
                  <c:v>52621.5</c:v>
                </c:pt>
                <c:pt idx="105244">
                  <c:v>52622</c:v>
                </c:pt>
                <c:pt idx="105245">
                  <c:v>52622.5</c:v>
                </c:pt>
                <c:pt idx="105246">
                  <c:v>52623</c:v>
                </c:pt>
                <c:pt idx="105247">
                  <c:v>52623.5</c:v>
                </c:pt>
                <c:pt idx="105248">
                  <c:v>52624</c:v>
                </c:pt>
                <c:pt idx="105249">
                  <c:v>52624.5</c:v>
                </c:pt>
                <c:pt idx="105250">
                  <c:v>52625</c:v>
                </c:pt>
                <c:pt idx="105251">
                  <c:v>52625.5</c:v>
                </c:pt>
                <c:pt idx="105252">
                  <c:v>52626</c:v>
                </c:pt>
                <c:pt idx="105253">
                  <c:v>52626.5</c:v>
                </c:pt>
                <c:pt idx="105254">
                  <c:v>52627</c:v>
                </c:pt>
                <c:pt idx="105255">
                  <c:v>52627.5</c:v>
                </c:pt>
                <c:pt idx="105256">
                  <c:v>52628</c:v>
                </c:pt>
                <c:pt idx="105257">
                  <c:v>52628.5</c:v>
                </c:pt>
                <c:pt idx="105258">
                  <c:v>52629</c:v>
                </c:pt>
                <c:pt idx="105259">
                  <c:v>52629.5</c:v>
                </c:pt>
                <c:pt idx="105260">
                  <c:v>52630</c:v>
                </c:pt>
                <c:pt idx="105261">
                  <c:v>52630.5</c:v>
                </c:pt>
                <c:pt idx="105262">
                  <c:v>52631</c:v>
                </c:pt>
                <c:pt idx="105263">
                  <c:v>52631.5</c:v>
                </c:pt>
                <c:pt idx="105264">
                  <c:v>52632</c:v>
                </c:pt>
                <c:pt idx="105265">
                  <c:v>52632.5</c:v>
                </c:pt>
                <c:pt idx="105266">
                  <c:v>52633</c:v>
                </c:pt>
                <c:pt idx="105267">
                  <c:v>52633.5</c:v>
                </c:pt>
                <c:pt idx="105268">
                  <c:v>52634</c:v>
                </c:pt>
                <c:pt idx="105269">
                  <c:v>52634.5</c:v>
                </c:pt>
                <c:pt idx="105270">
                  <c:v>52635</c:v>
                </c:pt>
                <c:pt idx="105271">
                  <c:v>52635.5</c:v>
                </c:pt>
                <c:pt idx="105272">
                  <c:v>52636</c:v>
                </c:pt>
                <c:pt idx="105273">
                  <c:v>52636.5</c:v>
                </c:pt>
                <c:pt idx="105274">
                  <c:v>52637</c:v>
                </c:pt>
                <c:pt idx="105275">
                  <c:v>52637.5</c:v>
                </c:pt>
                <c:pt idx="105276">
                  <c:v>52638</c:v>
                </c:pt>
                <c:pt idx="105277">
                  <c:v>52638.5</c:v>
                </c:pt>
                <c:pt idx="105278">
                  <c:v>52639</c:v>
                </c:pt>
                <c:pt idx="105279">
                  <c:v>52639.5</c:v>
                </c:pt>
                <c:pt idx="105280">
                  <c:v>52640</c:v>
                </c:pt>
                <c:pt idx="105281">
                  <c:v>52640.5</c:v>
                </c:pt>
                <c:pt idx="105282">
                  <c:v>52641</c:v>
                </c:pt>
                <c:pt idx="105283">
                  <c:v>52641.5</c:v>
                </c:pt>
                <c:pt idx="105284">
                  <c:v>52642</c:v>
                </c:pt>
                <c:pt idx="105285">
                  <c:v>52642.5</c:v>
                </c:pt>
                <c:pt idx="105286">
                  <c:v>52643</c:v>
                </c:pt>
                <c:pt idx="105287">
                  <c:v>52643.5</c:v>
                </c:pt>
                <c:pt idx="105288">
                  <c:v>52644</c:v>
                </c:pt>
                <c:pt idx="105289">
                  <c:v>52644.5</c:v>
                </c:pt>
                <c:pt idx="105290">
                  <c:v>52645</c:v>
                </c:pt>
                <c:pt idx="105291">
                  <c:v>52645.5</c:v>
                </c:pt>
                <c:pt idx="105292">
                  <c:v>52646</c:v>
                </c:pt>
                <c:pt idx="105293">
                  <c:v>52646.5</c:v>
                </c:pt>
                <c:pt idx="105294">
                  <c:v>52647</c:v>
                </c:pt>
                <c:pt idx="105295">
                  <c:v>52647.5</c:v>
                </c:pt>
                <c:pt idx="105296">
                  <c:v>52648</c:v>
                </c:pt>
                <c:pt idx="105297">
                  <c:v>52648.5</c:v>
                </c:pt>
                <c:pt idx="105298">
                  <c:v>52649</c:v>
                </c:pt>
                <c:pt idx="105299">
                  <c:v>52649.5</c:v>
                </c:pt>
                <c:pt idx="105300">
                  <c:v>52650</c:v>
                </c:pt>
                <c:pt idx="105301">
                  <c:v>52650.5</c:v>
                </c:pt>
                <c:pt idx="105302">
                  <c:v>52651</c:v>
                </c:pt>
                <c:pt idx="105303">
                  <c:v>52651.5</c:v>
                </c:pt>
                <c:pt idx="105304">
                  <c:v>52652</c:v>
                </c:pt>
                <c:pt idx="105305">
                  <c:v>52652.5</c:v>
                </c:pt>
                <c:pt idx="105306">
                  <c:v>52653</c:v>
                </c:pt>
                <c:pt idx="105307">
                  <c:v>52653.5</c:v>
                </c:pt>
                <c:pt idx="105308">
                  <c:v>52654</c:v>
                </c:pt>
                <c:pt idx="105309">
                  <c:v>52654.5</c:v>
                </c:pt>
                <c:pt idx="105310">
                  <c:v>52655</c:v>
                </c:pt>
                <c:pt idx="105311">
                  <c:v>52655.5</c:v>
                </c:pt>
                <c:pt idx="105312">
                  <c:v>52656</c:v>
                </c:pt>
                <c:pt idx="105313">
                  <c:v>52656.5</c:v>
                </c:pt>
                <c:pt idx="105314">
                  <c:v>52657</c:v>
                </c:pt>
                <c:pt idx="105315">
                  <c:v>52657.5</c:v>
                </c:pt>
                <c:pt idx="105316">
                  <c:v>52658</c:v>
                </c:pt>
                <c:pt idx="105317">
                  <c:v>52658.5</c:v>
                </c:pt>
                <c:pt idx="105318">
                  <c:v>52659</c:v>
                </c:pt>
                <c:pt idx="105319">
                  <c:v>52659.5</c:v>
                </c:pt>
                <c:pt idx="105320">
                  <c:v>52660</c:v>
                </c:pt>
                <c:pt idx="105321">
                  <c:v>52660.5</c:v>
                </c:pt>
                <c:pt idx="105322">
                  <c:v>52661</c:v>
                </c:pt>
                <c:pt idx="105323">
                  <c:v>52661.5</c:v>
                </c:pt>
                <c:pt idx="105324">
                  <c:v>52662</c:v>
                </c:pt>
                <c:pt idx="105325">
                  <c:v>52662.5</c:v>
                </c:pt>
                <c:pt idx="105326">
                  <c:v>52663</c:v>
                </c:pt>
                <c:pt idx="105327">
                  <c:v>52663.5</c:v>
                </c:pt>
                <c:pt idx="105328">
                  <c:v>52664</c:v>
                </c:pt>
                <c:pt idx="105329">
                  <c:v>52664.5</c:v>
                </c:pt>
                <c:pt idx="105330">
                  <c:v>52665</c:v>
                </c:pt>
                <c:pt idx="105331">
                  <c:v>52665.5</c:v>
                </c:pt>
                <c:pt idx="105332">
                  <c:v>52666</c:v>
                </c:pt>
                <c:pt idx="105333">
                  <c:v>52666.5</c:v>
                </c:pt>
                <c:pt idx="105334">
                  <c:v>52667</c:v>
                </c:pt>
                <c:pt idx="105335">
                  <c:v>52667.5</c:v>
                </c:pt>
                <c:pt idx="105336">
                  <c:v>52668</c:v>
                </c:pt>
                <c:pt idx="105337">
                  <c:v>52668.5</c:v>
                </c:pt>
                <c:pt idx="105338">
                  <c:v>52669</c:v>
                </c:pt>
                <c:pt idx="105339">
                  <c:v>52669.5</c:v>
                </c:pt>
                <c:pt idx="105340">
                  <c:v>52670</c:v>
                </c:pt>
                <c:pt idx="105341">
                  <c:v>52670.5</c:v>
                </c:pt>
                <c:pt idx="105342">
                  <c:v>52671</c:v>
                </c:pt>
                <c:pt idx="105343">
                  <c:v>52671.5</c:v>
                </c:pt>
                <c:pt idx="105344">
                  <c:v>52672</c:v>
                </c:pt>
                <c:pt idx="105345">
                  <c:v>52672.5</c:v>
                </c:pt>
                <c:pt idx="105346">
                  <c:v>52673</c:v>
                </c:pt>
                <c:pt idx="105347">
                  <c:v>52673.5</c:v>
                </c:pt>
                <c:pt idx="105348">
                  <c:v>52674</c:v>
                </c:pt>
                <c:pt idx="105349">
                  <c:v>52674.5</c:v>
                </c:pt>
                <c:pt idx="105350">
                  <c:v>52675</c:v>
                </c:pt>
                <c:pt idx="105351">
                  <c:v>52675.5</c:v>
                </c:pt>
                <c:pt idx="105352">
                  <c:v>52676</c:v>
                </c:pt>
                <c:pt idx="105353">
                  <c:v>52676.5</c:v>
                </c:pt>
                <c:pt idx="105354">
                  <c:v>52677</c:v>
                </c:pt>
                <c:pt idx="105355">
                  <c:v>52677.5</c:v>
                </c:pt>
                <c:pt idx="105356">
                  <c:v>52678</c:v>
                </c:pt>
                <c:pt idx="105357">
                  <c:v>52678.5</c:v>
                </c:pt>
                <c:pt idx="105358">
                  <c:v>52679</c:v>
                </c:pt>
                <c:pt idx="105359">
                  <c:v>52679.5</c:v>
                </c:pt>
                <c:pt idx="105360">
                  <c:v>52680</c:v>
                </c:pt>
                <c:pt idx="105361">
                  <c:v>52680.5</c:v>
                </c:pt>
                <c:pt idx="105362">
                  <c:v>52681</c:v>
                </c:pt>
                <c:pt idx="105363">
                  <c:v>52681.5</c:v>
                </c:pt>
                <c:pt idx="105364">
                  <c:v>52682</c:v>
                </c:pt>
                <c:pt idx="105365">
                  <c:v>52682.5</c:v>
                </c:pt>
                <c:pt idx="105366">
                  <c:v>52683</c:v>
                </c:pt>
                <c:pt idx="105367">
                  <c:v>52683.5</c:v>
                </c:pt>
                <c:pt idx="105368">
                  <c:v>52684</c:v>
                </c:pt>
                <c:pt idx="105369">
                  <c:v>52684.5</c:v>
                </c:pt>
                <c:pt idx="105370">
                  <c:v>52685</c:v>
                </c:pt>
                <c:pt idx="105371">
                  <c:v>52685.5</c:v>
                </c:pt>
                <c:pt idx="105372">
                  <c:v>52686</c:v>
                </c:pt>
                <c:pt idx="105373">
                  <c:v>52686.5</c:v>
                </c:pt>
                <c:pt idx="105374">
                  <c:v>52687</c:v>
                </c:pt>
                <c:pt idx="105375">
                  <c:v>52687.5</c:v>
                </c:pt>
                <c:pt idx="105376">
                  <c:v>52688</c:v>
                </c:pt>
                <c:pt idx="105377">
                  <c:v>52688.5</c:v>
                </c:pt>
                <c:pt idx="105378">
                  <c:v>52689</c:v>
                </c:pt>
                <c:pt idx="105379">
                  <c:v>52689.5</c:v>
                </c:pt>
                <c:pt idx="105380">
                  <c:v>52690</c:v>
                </c:pt>
                <c:pt idx="105381">
                  <c:v>52690.5</c:v>
                </c:pt>
                <c:pt idx="105382">
                  <c:v>52691</c:v>
                </c:pt>
                <c:pt idx="105383">
                  <c:v>52691.5</c:v>
                </c:pt>
                <c:pt idx="105384">
                  <c:v>52692</c:v>
                </c:pt>
                <c:pt idx="105385">
                  <c:v>52692.5</c:v>
                </c:pt>
                <c:pt idx="105386">
                  <c:v>52693</c:v>
                </c:pt>
                <c:pt idx="105387">
                  <c:v>52693.5</c:v>
                </c:pt>
                <c:pt idx="105388">
                  <c:v>52694</c:v>
                </c:pt>
                <c:pt idx="105389">
                  <c:v>52694.5</c:v>
                </c:pt>
                <c:pt idx="105390">
                  <c:v>52695</c:v>
                </c:pt>
                <c:pt idx="105391">
                  <c:v>52695.5</c:v>
                </c:pt>
                <c:pt idx="105392">
                  <c:v>52696</c:v>
                </c:pt>
                <c:pt idx="105393">
                  <c:v>52696.5</c:v>
                </c:pt>
                <c:pt idx="105394">
                  <c:v>52697</c:v>
                </c:pt>
                <c:pt idx="105395">
                  <c:v>52697.5</c:v>
                </c:pt>
                <c:pt idx="105396">
                  <c:v>52698</c:v>
                </c:pt>
                <c:pt idx="105397">
                  <c:v>52698.5</c:v>
                </c:pt>
                <c:pt idx="105398">
                  <c:v>52699</c:v>
                </c:pt>
                <c:pt idx="105399">
                  <c:v>52699.5</c:v>
                </c:pt>
                <c:pt idx="105400">
                  <c:v>52700</c:v>
                </c:pt>
                <c:pt idx="105401">
                  <c:v>52700.5</c:v>
                </c:pt>
                <c:pt idx="105402">
                  <c:v>52701</c:v>
                </c:pt>
                <c:pt idx="105403">
                  <c:v>52701.5</c:v>
                </c:pt>
                <c:pt idx="105404">
                  <c:v>52702</c:v>
                </c:pt>
                <c:pt idx="105405">
                  <c:v>52702.5</c:v>
                </c:pt>
                <c:pt idx="105406">
                  <c:v>52703</c:v>
                </c:pt>
                <c:pt idx="105407">
                  <c:v>52703.5</c:v>
                </c:pt>
                <c:pt idx="105408">
                  <c:v>52704</c:v>
                </c:pt>
                <c:pt idx="105409">
                  <c:v>52704.5</c:v>
                </c:pt>
                <c:pt idx="105410">
                  <c:v>52705</c:v>
                </c:pt>
                <c:pt idx="105411">
                  <c:v>52705.5</c:v>
                </c:pt>
                <c:pt idx="105412">
                  <c:v>52706</c:v>
                </c:pt>
                <c:pt idx="105413">
                  <c:v>52706.5</c:v>
                </c:pt>
                <c:pt idx="105414">
                  <c:v>52707</c:v>
                </c:pt>
                <c:pt idx="105415">
                  <c:v>52707.5</c:v>
                </c:pt>
                <c:pt idx="105416">
                  <c:v>52708</c:v>
                </c:pt>
                <c:pt idx="105417">
                  <c:v>52708.5</c:v>
                </c:pt>
                <c:pt idx="105418">
                  <c:v>52709</c:v>
                </c:pt>
                <c:pt idx="105419">
                  <c:v>52709.5</c:v>
                </c:pt>
                <c:pt idx="105420">
                  <c:v>52710</c:v>
                </c:pt>
                <c:pt idx="105421">
                  <c:v>52710.5</c:v>
                </c:pt>
                <c:pt idx="105422">
                  <c:v>52711</c:v>
                </c:pt>
                <c:pt idx="105423">
                  <c:v>52711.5</c:v>
                </c:pt>
                <c:pt idx="105424">
                  <c:v>52712</c:v>
                </c:pt>
                <c:pt idx="105425">
                  <c:v>52712.5</c:v>
                </c:pt>
                <c:pt idx="105426">
                  <c:v>52713</c:v>
                </c:pt>
                <c:pt idx="105427">
                  <c:v>52713.5</c:v>
                </c:pt>
                <c:pt idx="105428">
                  <c:v>52714</c:v>
                </c:pt>
                <c:pt idx="105429">
                  <c:v>52714.5</c:v>
                </c:pt>
                <c:pt idx="105430">
                  <c:v>52715</c:v>
                </c:pt>
                <c:pt idx="105431">
                  <c:v>52715.5</c:v>
                </c:pt>
                <c:pt idx="105432">
                  <c:v>52716</c:v>
                </c:pt>
                <c:pt idx="105433">
                  <c:v>52716.5</c:v>
                </c:pt>
                <c:pt idx="105434">
                  <c:v>52717</c:v>
                </c:pt>
                <c:pt idx="105435">
                  <c:v>52717.5</c:v>
                </c:pt>
                <c:pt idx="105436">
                  <c:v>52718</c:v>
                </c:pt>
                <c:pt idx="105437">
                  <c:v>52718.5</c:v>
                </c:pt>
                <c:pt idx="105438">
                  <c:v>52719</c:v>
                </c:pt>
                <c:pt idx="105439">
                  <c:v>52719.5</c:v>
                </c:pt>
                <c:pt idx="105440">
                  <c:v>52720</c:v>
                </c:pt>
                <c:pt idx="105441">
                  <c:v>52720.5</c:v>
                </c:pt>
                <c:pt idx="105442">
                  <c:v>52721</c:v>
                </c:pt>
                <c:pt idx="105443">
                  <c:v>52721.5</c:v>
                </c:pt>
                <c:pt idx="105444">
                  <c:v>52722</c:v>
                </c:pt>
                <c:pt idx="105445">
                  <c:v>52722.5</c:v>
                </c:pt>
                <c:pt idx="105446">
                  <c:v>52723</c:v>
                </c:pt>
                <c:pt idx="105447">
                  <c:v>52723.5</c:v>
                </c:pt>
                <c:pt idx="105448">
                  <c:v>52724</c:v>
                </c:pt>
                <c:pt idx="105449">
                  <c:v>52724.5</c:v>
                </c:pt>
                <c:pt idx="105450">
                  <c:v>52725</c:v>
                </c:pt>
                <c:pt idx="105451">
                  <c:v>52725.5</c:v>
                </c:pt>
                <c:pt idx="105452">
                  <c:v>52726</c:v>
                </c:pt>
                <c:pt idx="105453">
                  <c:v>52726.5</c:v>
                </c:pt>
                <c:pt idx="105454">
                  <c:v>52727</c:v>
                </c:pt>
                <c:pt idx="105455">
                  <c:v>52727.5</c:v>
                </c:pt>
                <c:pt idx="105456">
                  <c:v>52728</c:v>
                </c:pt>
                <c:pt idx="105457">
                  <c:v>52728.5</c:v>
                </c:pt>
                <c:pt idx="105458">
                  <c:v>52729</c:v>
                </c:pt>
                <c:pt idx="105459">
                  <c:v>52729.5</c:v>
                </c:pt>
                <c:pt idx="105460">
                  <c:v>52730</c:v>
                </c:pt>
                <c:pt idx="105461">
                  <c:v>52730.5</c:v>
                </c:pt>
                <c:pt idx="105462">
                  <c:v>52731</c:v>
                </c:pt>
                <c:pt idx="105463">
                  <c:v>52731.5</c:v>
                </c:pt>
                <c:pt idx="105464">
                  <c:v>52732</c:v>
                </c:pt>
                <c:pt idx="105465">
                  <c:v>52732.5</c:v>
                </c:pt>
                <c:pt idx="105466">
                  <c:v>52733</c:v>
                </c:pt>
                <c:pt idx="105467">
                  <c:v>52733.5</c:v>
                </c:pt>
                <c:pt idx="105468">
                  <c:v>52734</c:v>
                </c:pt>
                <c:pt idx="105469">
                  <c:v>52734.5</c:v>
                </c:pt>
                <c:pt idx="105470">
                  <c:v>52735</c:v>
                </c:pt>
                <c:pt idx="105471">
                  <c:v>52735.5</c:v>
                </c:pt>
                <c:pt idx="105472">
                  <c:v>52736</c:v>
                </c:pt>
                <c:pt idx="105473">
                  <c:v>52736.5</c:v>
                </c:pt>
                <c:pt idx="105474">
                  <c:v>52737</c:v>
                </c:pt>
                <c:pt idx="105475">
                  <c:v>52737.5</c:v>
                </c:pt>
                <c:pt idx="105476">
                  <c:v>52738</c:v>
                </c:pt>
                <c:pt idx="105477">
                  <c:v>52738.5</c:v>
                </c:pt>
                <c:pt idx="105478">
                  <c:v>52739</c:v>
                </c:pt>
                <c:pt idx="105479">
                  <c:v>52739.5</c:v>
                </c:pt>
                <c:pt idx="105480">
                  <c:v>52740</c:v>
                </c:pt>
                <c:pt idx="105481">
                  <c:v>52740.5</c:v>
                </c:pt>
                <c:pt idx="105482">
                  <c:v>52741</c:v>
                </c:pt>
                <c:pt idx="105483">
                  <c:v>52741.5</c:v>
                </c:pt>
                <c:pt idx="105484">
                  <c:v>52742</c:v>
                </c:pt>
                <c:pt idx="105485">
                  <c:v>52742.5</c:v>
                </c:pt>
                <c:pt idx="105486">
                  <c:v>52743</c:v>
                </c:pt>
                <c:pt idx="105487">
                  <c:v>52743.5</c:v>
                </c:pt>
                <c:pt idx="105488">
                  <c:v>52744</c:v>
                </c:pt>
                <c:pt idx="105489">
                  <c:v>52744.5</c:v>
                </c:pt>
                <c:pt idx="105490">
                  <c:v>52745</c:v>
                </c:pt>
                <c:pt idx="105491">
                  <c:v>52745.5</c:v>
                </c:pt>
                <c:pt idx="105492">
                  <c:v>52746</c:v>
                </c:pt>
                <c:pt idx="105493">
                  <c:v>52746.5</c:v>
                </c:pt>
                <c:pt idx="105494">
                  <c:v>52747</c:v>
                </c:pt>
                <c:pt idx="105495">
                  <c:v>52747.5</c:v>
                </c:pt>
                <c:pt idx="105496">
                  <c:v>52748</c:v>
                </c:pt>
                <c:pt idx="105497">
                  <c:v>52748.5</c:v>
                </c:pt>
                <c:pt idx="105498">
                  <c:v>52749</c:v>
                </c:pt>
                <c:pt idx="105499">
                  <c:v>52749.5</c:v>
                </c:pt>
                <c:pt idx="105500">
                  <c:v>52750</c:v>
                </c:pt>
                <c:pt idx="105501">
                  <c:v>52750.5</c:v>
                </c:pt>
                <c:pt idx="105502">
                  <c:v>52751</c:v>
                </c:pt>
                <c:pt idx="105503">
                  <c:v>52751.5</c:v>
                </c:pt>
                <c:pt idx="105504">
                  <c:v>52752</c:v>
                </c:pt>
                <c:pt idx="105505">
                  <c:v>52752.5</c:v>
                </c:pt>
                <c:pt idx="105506">
                  <c:v>52753</c:v>
                </c:pt>
                <c:pt idx="105507">
                  <c:v>52753.5</c:v>
                </c:pt>
                <c:pt idx="105508">
                  <c:v>52754</c:v>
                </c:pt>
                <c:pt idx="105509">
                  <c:v>52754.5</c:v>
                </c:pt>
                <c:pt idx="105510">
                  <c:v>52755</c:v>
                </c:pt>
                <c:pt idx="105511">
                  <c:v>52755.5</c:v>
                </c:pt>
                <c:pt idx="105512">
                  <c:v>52756</c:v>
                </c:pt>
                <c:pt idx="105513">
                  <c:v>52756.5</c:v>
                </c:pt>
                <c:pt idx="105514">
                  <c:v>52757</c:v>
                </c:pt>
                <c:pt idx="105515">
                  <c:v>52757.5</c:v>
                </c:pt>
                <c:pt idx="105516">
                  <c:v>52758</c:v>
                </c:pt>
                <c:pt idx="105517">
                  <c:v>52758.5</c:v>
                </c:pt>
                <c:pt idx="105518">
                  <c:v>52759</c:v>
                </c:pt>
                <c:pt idx="105519">
                  <c:v>52759.5</c:v>
                </c:pt>
                <c:pt idx="105520">
                  <c:v>52760</c:v>
                </c:pt>
                <c:pt idx="105521">
                  <c:v>52760.5</c:v>
                </c:pt>
                <c:pt idx="105522">
                  <c:v>52761</c:v>
                </c:pt>
                <c:pt idx="105523">
                  <c:v>52761.5</c:v>
                </c:pt>
                <c:pt idx="105524">
                  <c:v>52762</c:v>
                </c:pt>
                <c:pt idx="105525">
                  <c:v>52762.5</c:v>
                </c:pt>
                <c:pt idx="105526">
                  <c:v>52763</c:v>
                </c:pt>
                <c:pt idx="105527">
                  <c:v>52763.5</c:v>
                </c:pt>
                <c:pt idx="105528">
                  <c:v>52764</c:v>
                </c:pt>
                <c:pt idx="105529">
                  <c:v>52764.5</c:v>
                </c:pt>
                <c:pt idx="105530">
                  <c:v>52765</c:v>
                </c:pt>
                <c:pt idx="105531">
                  <c:v>52765.5</c:v>
                </c:pt>
                <c:pt idx="105532">
                  <c:v>52766</c:v>
                </c:pt>
                <c:pt idx="105533">
                  <c:v>52766.5</c:v>
                </c:pt>
                <c:pt idx="105534">
                  <c:v>52767</c:v>
                </c:pt>
                <c:pt idx="105535">
                  <c:v>52767.5</c:v>
                </c:pt>
                <c:pt idx="105536">
                  <c:v>52768</c:v>
                </c:pt>
                <c:pt idx="105537">
                  <c:v>52768.5</c:v>
                </c:pt>
                <c:pt idx="105538">
                  <c:v>52769</c:v>
                </c:pt>
                <c:pt idx="105539">
                  <c:v>52769.5</c:v>
                </c:pt>
                <c:pt idx="105540">
                  <c:v>52770</c:v>
                </c:pt>
                <c:pt idx="105541">
                  <c:v>52770.5</c:v>
                </c:pt>
                <c:pt idx="105542">
                  <c:v>52771</c:v>
                </c:pt>
                <c:pt idx="105543">
                  <c:v>52771.5</c:v>
                </c:pt>
                <c:pt idx="105544">
                  <c:v>52772</c:v>
                </c:pt>
                <c:pt idx="105545">
                  <c:v>52772.5</c:v>
                </c:pt>
                <c:pt idx="105546">
                  <c:v>52773</c:v>
                </c:pt>
                <c:pt idx="105547">
                  <c:v>52773.5</c:v>
                </c:pt>
                <c:pt idx="105548">
                  <c:v>52774</c:v>
                </c:pt>
                <c:pt idx="105549">
                  <c:v>52774.5</c:v>
                </c:pt>
                <c:pt idx="105550">
                  <c:v>52775</c:v>
                </c:pt>
                <c:pt idx="105551">
                  <c:v>52775.5</c:v>
                </c:pt>
                <c:pt idx="105552">
                  <c:v>52776</c:v>
                </c:pt>
                <c:pt idx="105553">
                  <c:v>52776.5</c:v>
                </c:pt>
                <c:pt idx="105554">
                  <c:v>52777</c:v>
                </c:pt>
                <c:pt idx="105555">
                  <c:v>52777.5</c:v>
                </c:pt>
                <c:pt idx="105556">
                  <c:v>52778</c:v>
                </c:pt>
                <c:pt idx="105557">
                  <c:v>52778.5</c:v>
                </c:pt>
                <c:pt idx="105558">
                  <c:v>52779</c:v>
                </c:pt>
                <c:pt idx="105559">
                  <c:v>52779.5</c:v>
                </c:pt>
                <c:pt idx="105560">
                  <c:v>52780</c:v>
                </c:pt>
                <c:pt idx="105561">
                  <c:v>52780.5</c:v>
                </c:pt>
                <c:pt idx="105562">
                  <c:v>52781</c:v>
                </c:pt>
                <c:pt idx="105563">
                  <c:v>52781.5</c:v>
                </c:pt>
                <c:pt idx="105564">
                  <c:v>52782</c:v>
                </c:pt>
                <c:pt idx="105565">
                  <c:v>52782.5</c:v>
                </c:pt>
                <c:pt idx="105566">
                  <c:v>52783</c:v>
                </c:pt>
                <c:pt idx="105567">
                  <c:v>52783.5</c:v>
                </c:pt>
                <c:pt idx="105568">
                  <c:v>52784</c:v>
                </c:pt>
                <c:pt idx="105569">
                  <c:v>52784.5</c:v>
                </c:pt>
                <c:pt idx="105570">
                  <c:v>52785</c:v>
                </c:pt>
                <c:pt idx="105571">
                  <c:v>52785.5</c:v>
                </c:pt>
                <c:pt idx="105572">
                  <c:v>52786</c:v>
                </c:pt>
                <c:pt idx="105573">
                  <c:v>52786.5</c:v>
                </c:pt>
                <c:pt idx="105574">
                  <c:v>52787</c:v>
                </c:pt>
                <c:pt idx="105575">
                  <c:v>52787.5</c:v>
                </c:pt>
                <c:pt idx="105576">
                  <c:v>52788</c:v>
                </c:pt>
                <c:pt idx="105577">
                  <c:v>52788.5</c:v>
                </c:pt>
                <c:pt idx="105578">
                  <c:v>52789</c:v>
                </c:pt>
                <c:pt idx="105579">
                  <c:v>52789.5</c:v>
                </c:pt>
                <c:pt idx="105580">
                  <c:v>52790</c:v>
                </c:pt>
                <c:pt idx="105581">
                  <c:v>52790.5</c:v>
                </c:pt>
                <c:pt idx="105582">
                  <c:v>52791</c:v>
                </c:pt>
                <c:pt idx="105583">
                  <c:v>52791.5</c:v>
                </c:pt>
                <c:pt idx="105584">
                  <c:v>52792</c:v>
                </c:pt>
                <c:pt idx="105585">
                  <c:v>52792.5</c:v>
                </c:pt>
                <c:pt idx="105586">
                  <c:v>52793</c:v>
                </c:pt>
                <c:pt idx="105587">
                  <c:v>52793.5</c:v>
                </c:pt>
                <c:pt idx="105588">
                  <c:v>52794</c:v>
                </c:pt>
                <c:pt idx="105589">
                  <c:v>52794.5</c:v>
                </c:pt>
                <c:pt idx="105590">
                  <c:v>52795</c:v>
                </c:pt>
                <c:pt idx="105591">
                  <c:v>52795.5</c:v>
                </c:pt>
                <c:pt idx="105592">
                  <c:v>52796</c:v>
                </c:pt>
                <c:pt idx="105593">
                  <c:v>52796.5</c:v>
                </c:pt>
                <c:pt idx="105594">
                  <c:v>52797</c:v>
                </c:pt>
                <c:pt idx="105595">
                  <c:v>52797.5</c:v>
                </c:pt>
                <c:pt idx="105596">
                  <c:v>52798</c:v>
                </c:pt>
                <c:pt idx="105597">
                  <c:v>52798.5</c:v>
                </c:pt>
                <c:pt idx="105598">
                  <c:v>52799</c:v>
                </c:pt>
                <c:pt idx="105599">
                  <c:v>52799.5</c:v>
                </c:pt>
                <c:pt idx="105600">
                  <c:v>52800</c:v>
                </c:pt>
                <c:pt idx="105601">
                  <c:v>52800.5</c:v>
                </c:pt>
                <c:pt idx="105602">
                  <c:v>52801</c:v>
                </c:pt>
                <c:pt idx="105603">
                  <c:v>52801.5</c:v>
                </c:pt>
                <c:pt idx="105604">
                  <c:v>52802</c:v>
                </c:pt>
                <c:pt idx="105605">
                  <c:v>52802.5</c:v>
                </c:pt>
                <c:pt idx="105606">
                  <c:v>52803</c:v>
                </c:pt>
                <c:pt idx="105607">
                  <c:v>52803.5</c:v>
                </c:pt>
                <c:pt idx="105608">
                  <c:v>52804</c:v>
                </c:pt>
                <c:pt idx="105609">
                  <c:v>52804.5</c:v>
                </c:pt>
                <c:pt idx="105610">
                  <c:v>52805</c:v>
                </c:pt>
                <c:pt idx="105611">
                  <c:v>52805.5</c:v>
                </c:pt>
                <c:pt idx="105612">
                  <c:v>52806</c:v>
                </c:pt>
                <c:pt idx="105613">
                  <c:v>52806.5</c:v>
                </c:pt>
                <c:pt idx="105614">
                  <c:v>52807</c:v>
                </c:pt>
                <c:pt idx="105615">
                  <c:v>52807.5</c:v>
                </c:pt>
                <c:pt idx="105616">
                  <c:v>52808</c:v>
                </c:pt>
                <c:pt idx="105617">
                  <c:v>52808.5</c:v>
                </c:pt>
                <c:pt idx="105618">
                  <c:v>52809</c:v>
                </c:pt>
                <c:pt idx="105619">
                  <c:v>52809.5</c:v>
                </c:pt>
                <c:pt idx="105620">
                  <c:v>52810</c:v>
                </c:pt>
                <c:pt idx="105621">
                  <c:v>52810.5</c:v>
                </c:pt>
                <c:pt idx="105622">
                  <c:v>52811</c:v>
                </c:pt>
                <c:pt idx="105623">
                  <c:v>52811.5</c:v>
                </c:pt>
                <c:pt idx="105624">
                  <c:v>52812</c:v>
                </c:pt>
                <c:pt idx="105625">
                  <c:v>52812.5</c:v>
                </c:pt>
                <c:pt idx="105626">
                  <c:v>52813</c:v>
                </c:pt>
                <c:pt idx="105627">
                  <c:v>52813.5</c:v>
                </c:pt>
                <c:pt idx="105628">
                  <c:v>52814</c:v>
                </c:pt>
                <c:pt idx="105629">
                  <c:v>52814.5</c:v>
                </c:pt>
                <c:pt idx="105630">
                  <c:v>52815</c:v>
                </c:pt>
                <c:pt idx="105631">
                  <c:v>52815.5</c:v>
                </c:pt>
                <c:pt idx="105632">
                  <c:v>52816</c:v>
                </c:pt>
                <c:pt idx="105633">
                  <c:v>52816.5</c:v>
                </c:pt>
                <c:pt idx="105634">
                  <c:v>52817</c:v>
                </c:pt>
                <c:pt idx="105635">
                  <c:v>52817.5</c:v>
                </c:pt>
                <c:pt idx="105636">
                  <c:v>52818</c:v>
                </c:pt>
                <c:pt idx="105637">
                  <c:v>52818.5</c:v>
                </c:pt>
                <c:pt idx="105638">
                  <c:v>52819</c:v>
                </c:pt>
                <c:pt idx="105639">
                  <c:v>52819.5</c:v>
                </c:pt>
                <c:pt idx="105640">
                  <c:v>52820</c:v>
                </c:pt>
                <c:pt idx="105641">
                  <c:v>52820.5</c:v>
                </c:pt>
                <c:pt idx="105642">
                  <c:v>52821</c:v>
                </c:pt>
                <c:pt idx="105643">
                  <c:v>52821.5</c:v>
                </c:pt>
                <c:pt idx="105644">
                  <c:v>52822</c:v>
                </c:pt>
                <c:pt idx="105645">
                  <c:v>52822.5</c:v>
                </c:pt>
                <c:pt idx="105646">
                  <c:v>52823</c:v>
                </c:pt>
                <c:pt idx="105647">
                  <c:v>52823.5</c:v>
                </c:pt>
                <c:pt idx="105648">
                  <c:v>52824</c:v>
                </c:pt>
                <c:pt idx="105649">
                  <c:v>52824.5</c:v>
                </c:pt>
                <c:pt idx="105650">
                  <c:v>52825</c:v>
                </c:pt>
                <c:pt idx="105651">
                  <c:v>52825.5</c:v>
                </c:pt>
                <c:pt idx="105652">
                  <c:v>52826</c:v>
                </c:pt>
                <c:pt idx="105653">
                  <c:v>52826.5</c:v>
                </c:pt>
                <c:pt idx="105654">
                  <c:v>52827</c:v>
                </c:pt>
                <c:pt idx="105655">
                  <c:v>52827.5</c:v>
                </c:pt>
                <c:pt idx="105656">
                  <c:v>52828</c:v>
                </c:pt>
                <c:pt idx="105657">
                  <c:v>52828.5</c:v>
                </c:pt>
                <c:pt idx="105658">
                  <c:v>52829</c:v>
                </c:pt>
                <c:pt idx="105659">
                  <c:v>52829.5</c:v>
                </c:pt>
                <c:pt idx="105660">
                  <c:v>52830</c:v>
                </c:pt>
                <c:pt idx="105661">
                  <c:v>52830.5</c:v>
                </c:pt>
                <c:pt idx="105662">
                  <c:v>52831</c:v>
                </c:pt>
                <c:pt idx="105663">
                  <c:v>52831.5</c:v>
                </c:pt>
                <c:pt idx="105664">
                  <c:v>52832</c:v>
                </c:pt>
                <c:pt idx="105665">
                  <c:v>52832.5</c:v>
                </c:pt>
                <c:pt idx="105666">
                  <c:v>52833</c:v>
                </c:pt>
                <c:pt idx="105667">
                  <c:v>52833.5</c:v>
                </c:pt>
                <c:pt idx="105668">
                  <c:v>52834</c:v>
                </c:pt>
                <c:pt idx="105669">
                  <c:v>52834.5</c:v>
                </c:pt>
                <c:pt idx="105670">
                  <c:v>52835</c:v>
                </c:pt>
                <c:pt idx="105671">
                  <c:v>52835.5</c:v>
                </c:pt>
                <c:pt idx="105672">
                  <c:v>52836</c:v>
                </c:pt>
                <c:pt idx="105673">
                  <c:v>52836.5</c:v>
                </c:pt>
                <c:pt idx="105674">
                  <c:v>52837</c:v>
                </c:pt>
                <c:pt idx="105675">
                  <c:v>52837.5</c:v>
                </c:pt>
                <c:pt idx="105676">
                  <c:v>52838</c:v>
                </c:pt>
                <c:pt idx="105677">
                  <c:v>52838.5</c:v>
                </c:pt>
                <c:pt idx="105678">
                  <c:v>52839</c:v>
                </c:pt>
                <c:pt idx="105679">
                  <c:v>52839.5</c:v>
                </c:pt>
                <c:pt idx="105680">
                  <c:v>52840</c:v>
                </c:pt>
                <c:pt idx="105681">
                  <c:v>52840.5</c:v>
                </c:pt>
                <c:pt idx="105682">
                  <c:v>52841</c:v>
                </c:pt>
                <c:pt idx="105683">
                  <c:v>52841.5</c:v>
                </c:pt>
                <c:pt idx="105684">
                  <c:v>52842</c:v>
                </c:pt>
                <c:pt idx="105685">
                  <c:v>52842.5</c:v>
                </c:pt>
                <c:pt idx="105686">
                  <c:v>52843</c:v>
                </c:pt>
                <c:pt idx="105687">
                  <c:v>52843.5</c:v>
                </c:pt>
                <c:pt idx="105688">
                  <c:v>52844</c:v>
                </c:pt>
                <c:pt idx="105689">
                  <c:v>52844.5</c:v>
                </c:pt>
                <c:pt idx="105690">
                  <c:v>52845</c:v>
                </c:pt>
                <c:pt idx="105691">
                  <c:v>52845.5</c:v>
                </c:pt>
                <c:pt idx="105692">
                  <c:v>52846</c:v>
                </c:pt>
                <c:pt idx="105693">
                  <c:v>52846.5</c:v>
                </c:pt>
                <c:pt idx="105694">
                  <c:v>52847</c:v>
                </c:pt>
                <c:pt idx="105695">
                  <c:v>52847.5</c:v>
                </c:pt>
                <c:pt idx="105696">
                  <c:v>52848</c:v>
                </c:pt>
                <c:pt idx="105697">
                  <c:v>52848.5</c:v>
                </c:pt>
                <c:pt idx="105698">
                  <c:v>52849</c:v>
                </c:pt>
                <c:pt idx="105699">
                  <c:v>52849.5</c:v>
                </c:pt>
                <c:pt idx="105700">
                  <c:v>52850</c:v>
                </c:pt>
                <c:pt idx="105701">
                  <c:v>52850.5</c:v>
                </c:pt>
                <c:pt idx="105702">
                  <c:v>52851</c:v>
                </c:pt>
                <c:pt idx="105703">
                  <c:v>52851.5</c:v>
                </c:pt>
                <c:pt idx="105704">
                  <c:v>52852</c:v>
                </c:pt>
                <c:pt idx="105705">
                  <c:v>52852.5</c:v>
                </c:pt>
                <c:pt idx="105706">
                  <c:v>52853</c:v>
                </c:pt>
                <c:pt idx="105707">
                  <c:v>52853.5</c:v>
                </c:pt>
                <c:pt idx="105708">
                  <c:v>52854</c:v>
                </c:pt>
                <c:pt idx="105709">
                  <c:v>52854.5</c:v>
                </c:pt>
                <c:pt idx="105710">
                  <c:v>52855</c:v>
                </c:pt>
                <c:pt idx="105711">
                  <c:v>52855.5</c:v>
                </c:pt>
                <c:pt idx="105712">
                  <c:v>52856</c:v>
                </c:pt>
                <c:pt idx="105713">
                  <c:v>52856.5</c:v>
                </c:pt>
                <c:pt idx="105714">
                  <c:v>52857</c:v>
                </c:pt>
                <c:pt idx="105715">
                  <c:v>52857.5</c:v>
                </c:pt>
                <c:pt idx="105716">
                  <c:v>52858</c:v>
                </c:pt>
                <c:pt idx="105717">
                  <c:v>52858.5</c:v>
                </c:pt>
                <c:pt idx="105718">
                  <c:v>52859</c:v>
                </c:pt>
                <c:pt idx="105719">
                  <c:v>52859.5</c:v>
                </c:pt>
                <c:pt idx="105720">
                  <c:v>52860</c:v>
                </c:pt>
                <c:pt idx="105721">
                  <c:v>52860.5</c:v>
                </c:pt>
                <c:pt idx="105722">
                  <c:v>52861</c:v>
                </c:pt>
                <c:pt idx="105723">
                  <c:v>52861.5</c:v>
                </c:pt>
                <c:pt idx="105724">
                  <c:v>52862</c:v>
                </c:pt>
                <c:pt idx="105725">
                  <c:v>52862.5</c:v>
                </c:pt>
                <c:pt idx="105726">
                  <c:v>52863</c:v>
                </c:pt>
                <c:pt idx="105727">
                  <c:v>52863.5</c:v>
                </c:pt>
                <c:pt idx="105728">
                  <c:v>52864</c:v>
                </c:pt>
                <c:pt idx="105729">
                  <c:v>52864.5</c:v>
                </c:pt>
                <c:pt idx="105730">
                  <c:v>52865</c:v>
                </c:pt>
                <c:pt idx="105731">
                  <c:v>52865.5</c:v>
                </c:pt>
                <c:pt idx="105732">
                  <c:v>52866</c:v>
                </c:pt>
                <c:pt idx="105733">
                  <c:v>52866.5</c:v>
                </c:pt>
                <c:pt idx="105734">
                  <c:v>52867</c:v>
                </c:pt>
                <c:pt idx="105735">
                  <c:v>52867.5</c:v>
                </c:pt>
                <c:pt idx="105736">
                  <c:v>52868</c:v>
                </c:pt>
                <c:pt idx="105737">
                  <c:v>52868.5</c:v>
                </c:pt>
                <c:pt idx="105738">
                  <c:v>52869</c:v>
                </c:pt>
                <c:pt idx="105739">
                  <c:v>52869.5</c:v>
                </c:pt>
                <c:pt idx="105740">
                  <c:v>52870</c:v>
                </c:pt>
                <c:pt idx="105741">
                  <c:v>52870.5</c:v>
                </c:pt>
                <c:pt idx="105742">
                  <c:v>52871</c:v>
                </c:pt>
                <c:pt idx="105743">
                  <c:v>52871.5</c:v>
                </c:pt>
                <c:pt idx="105744">
                  <c:v>52872</c:v>
                </c:pt>
                <c:pt idx="105745">
                  <c:v>52872.5</c:v>
                </c:pt>
                <c:pt idx="105746">
                  <c:v>52873</c:v>
                </c:pt>
                <c:pt idx="105747">
                  <c:v>52873.5</c:v>
                </c:pt>
                <c:pt idx="105748">
                  <c:v>52874</c:v>
                </c:pt>
                <c:pt idx="105749">
                  <c:v>52874.5</c:v>
                </c:pt>
                <c:pt idx="105750">
                  <c:v>52875</c:v>
                </c:pt>
                <c:pt idx="105751">
                  <c:v>52875.5</c:v>
                </c:pt>
                <c:pt idx="105752">
                  <c:v>52876</c:v>
                </c:pt>
                <c:pt idx="105753">
                  <c:v>52876.5</c:v>
                </c:pt>
                <c:pt idx="105754">
                  <c:v>52877</c:v>
                </c:pt>
                <c:pt idx="105755">
                  <c:v>52877.5</c:v>
                </c:pt>
                <c:pt idx="105756">
                  <c:v>52878</c:v>
                </c:pt>
                <c:pt idx="105757">
                  <c:v>52878.5</c:v>
                </c:pt>
                <c:pt idx="105758">
                  <c:v>52879</c:v>
                </c:pt>
                <c:pt idx="105759">
                  <c:v>52879.5</c:v>
                </c:pt>
                <c:pt idx="105760">
                  <c:v>52880</c:v>
                </c:pt>
                <c:pt idx="105761">
                  <c:v>52880.5</c:v>
                </c:pt>
                <c:pt idx="105762">
                  <c:v>52881</c:v>
                </c:pt>
                <c:pt idx="105763">
                  <c:v>52881.5</c:v>
                </c:pt>
                <c:pt idx="105764">
                  <c:v>52882</c:v>
                </c:pt>
                <c:pt idx="105765">
                  <c:v>52882.5</c:v>
                </c:pt>
                <c:pt idx="105766">
                  <c:v>52883</c:v>
                </c:pt>
                <c:pt idx="105767">
                  <c:v>52883.5</c:v>
                </c:pt>
                <c:pt idx="105768">
                  <c:v>52884</c:v>
                </c:pt>
                <c:pt idx="105769">
                  <c:v>52884.5</c:v>
                </c:pt>
                <c:pt idx="105770">
                  <c:v>52885</c:v>
                </c:pt>
                <c:pt idx="105771">
                  <c:v>52885.5</c:v>
                </c:pt>
                <c:pt idx="105772">
                  <c:v>52886</c:v>
                </c:pt>
                <c:pt idx="105773">
                  <c:v>52886.5</c:v>
                </c:pt>
                <c:pt idx="105774">
                  <c:v>52887</c:v>
                </c:pt>
                <c:pt idx="105775">
                  <c:v>52887.5</c:v>
                </c:pt>
                <c:pt idx="105776">
                  <c:v>52888</c:v>
                </c:pt>
                <c:pt idx="105777">
                  <c:v>52888.5</c:v>
                </c:pt>
                <c:pt idx="105778">
                  <c:v>52889</c:v>
                </c:pt>
                <c:pt idx="105779">
                  <c:v>52889.5</c:v>
                </c:pt>
                <c:pt idx="105780">
                  <c:v>52890</c:v>
                </c:pt>
                <c:pt idx="105781">
                  <c:v>52890.5</c:v>
                </c:pt>
                <c:pt idx="105782">
                  <c:v>52891</c:v>
                </c:pt>
                <c:pt idx="105783">
                  <c:v>52891.5</c:v>
                </c:pt>
                <c:pt idx="105784">
                  <c:v>52892</c:v>
                </c:pt>
                <c:pt idx="105785">
                  <c:v>52892.5</c:v>
                </c:pt>
                <c:pt idx="105786">
                  <c:v>52893</c:v>
                </c:pt>
                <c:pt idx="105787">
                  <c:v>52893.5</c:v>
                </c:pt>
                <c:pt idx="105788">
                  <c:v>52894</c:v>
                </c:pt>
                <c:pt idx="105789">
                  <c:v>52894.5</c:v>
                </c:pt>
                <c:pt idx="105790">
                  <c:v>52895</c:v>
                </c:pt>
                <c:pt idx="105791">
                  <c:v>52895.5</c:v>
                </c:pt>
                <c:pt idx="105792">
                  <c:v>52896</c:v>
                </c:pt>
                <c:pt idx="105793">
                  <c:v>52896.5</c:v>
                </c:pt>
                <c:pt idx="105794">
                  <c:v>52897</c:v>
                </c:pt>
                <c:pt idx="105795">
                  <c:v>52897.5</c:v>
                </c:pt>
                <c:pt idx="105796">
                  <c:v>52898</c:v>
                </c:pt>
                <c:pt idx="105797">
                  <c:v>52898.5</c:v>
                </c:pt>
                <c:pt idx="105798">
                  <c:v>52899</c:v>
                </c:pt>
                <c:pt idx="105799">
                  <c:v>52899.5</c:v>
                </c:pt>
                <c:pt idx="105800">
                  <c:v>52900</c:v>
                </c:pt>
                <c:pt idx="105801">
                  <c:v>52900.5</c:v>
                </c:pt>
                <c:pt idx="105802">
                  <c:v>52901</c:v>
                </c:pt>
                <c:pt idx="105803">
                  <c:v>52901.5</c:v>
                </c:pt>
                <c:pt idx="105804">
                  <c:v>52902</c:v>
                </c:pt>
                <c:pt idx="105805">
                  <c:v>52902.5</c:v>
                </c:pt>
                <c:pt idx="105806">
                  <c:v>52903</c:v>
                </c:pt>
                <c:pt idx="105807">
                  <c:v>52903.5</c:v>
                </c:pt>
                <c:pt idx="105808">
                  <c:v>52904</c:v>
                </c:pt>
                <c:pt idx="105809">
                  <c:v>52904.5</c:v>
                </c:pt>
                <c:pt idx="105810">
                  <c:v>52905</c:v>
                </c:pt>
                <c:pt idx="105811">
                  <c:v>52905.5</c:v>
                </c:pt>
                <c:pt idx="105812">
                  <c:v>52906</c:v>
                </c:pt>
                <c:pt idx="105813">
                  <c:v>52906.5</c:v>
                </c:pt>
                <c:pt idx="105814">
                  <c:v>52907</c:v>
                </c:pt>
                <c:pt idx="105815">
                  <c:v>52907.5</c:v>
                </c:pt>
                <c:pt idx="105816">
                  <c:v>52908</c:v>
                </c:pt>
                <c:pt idx="105817">
                  <c:v>52908.5</c:v>
                </c:pt>
                <c:pt idx="105818">
                  <c:v>52909</c:v>
                </c:pt>
                <c:pt idx="105819">
                  <c:v>52909.5</c:v>
                </c:pt>
                <c:pt idx="105820">
                  <c:v>52910</c:v>
                </c:pt>
                <c:pt idx="105821">
                  <c:v>52910.5</c:v>
                </c:pt>
                <c:pt idx="105822">
                  <c:v>52911</c:v>
                </c:pt>
                <c:pt idx="105823">
                  <c:v>52911.5</c:v>
                </c:pt>
                <c:pt idx="105824">
                  <c:v>52912</c:v>
                </c:pt>
                <c:pt idx="105825">
                  <c:v>52912.5</c:v>
                </c:pt>
                <c:pt idx="105826">
                  <c:v>52913</c:v>
                </c:pt>
                <c:pt idx="105827">
                  <c:v>52913.5</c:v>
                </c:pt>
                <c:pt idx="105828">
                  <c:v>52914</c:v>
                </c:pt>
                <c:pt idx="105829">
                  <c:v>52914.5</c:v>
                </c:pt>
                <c:pt idx="105830">
                  <c:v>52915</c:v>
                </c:pt>
                <c:pt idx="105831">
                  <c:v>52915.5</c:v>
                </c:pt>
                <c:pt idx="105832">
                  <c:v>52916</c:v>
                </c:pt>
                <c:pt idx="105833">
                  <c:v>52916.5</c:v>
                </c:pt>
                <c:pt idx="105834">
                  <c:v>52917</c:v>
                </c:pt>
                <c:pt idx="105835">
                  <c:v>52917.5</c:v>
                </c:pt>
                <c:pt idx="105836">
                  <c:v>52918</c:v>
                </c:pt>
                <c:pt idx="105837">
                  <c:v>52918.5</c:v>
                </c:pt>
                <c:pt idx="105838">
                  <c:v>52919</c:v>
                </c:pt>
                <c:pt idx="105839">
                  <c:v>52919.5</c:v>
                </c:pt>
                <c:pt idx="105840">
                  <c:v>52920</c:v>
                </c:pt>
                <c:pt idx="105841">
                  <c:v>52920.5</c:v>
                </c:pt>
                <c:pt idx="105842">
                  <c:v>52921</c:v>
                </c:pt>
                <c:pt idx="105843">
                  <c:v>52921.5</c:v>
                </c:pt>
                <c:pt idx="105844">
                  <c:v>52922</c:v>
                </c:pt>
                <c:pt idx="105845">
                  <c:v>52922.5</c:v>
                </c:pt>
                <c:pt idx="105846">
                  <c:v>52923</c:v>
                </c:pt>
                <c:pt idx="105847">
                  <c:v>52923.5</c:v>
                </c:pt>
                <c:pt idx="105848">
                  <c:v>52924</c:v>
                </c:pt>
                <c:pt idx="105849">
                  <c:v>52924.5</c:v>
                </c:pt>
                <c:pt idx="105850">
                  <c:v>52925</c:v>
                </c:pt>
                <c:pt idx="105851">
                  <c:v>52925.5</c:v>
                </c:pt>
                <c:pt idx="105852">
                  <c:v>52926</c:v>
                </c:pt>
                <c:pt idx="105853">
                  <c:v>52926.5</c:v>
                </c:pt>
                <c:pt idx="105854">
                  <c:v>52927</c:v>
                </c:pt>
                <c:pt idx="105855">
                  <c:v>52927.5</c:v>
                </c:pt>
                <c:pt idx="105856">
                  <c:v>52928</c:v>
                </c:pt>
                <c:pt idx="105857">
                  <c:v>52928.5</c:v>
                </c:pt>
                <c:pt idx="105858">
                  <c:v>52929</c:v>
                </c:pt>
                <c:pt idx="105859">
                  <c:v>52929.5</c:v>
                </c:pt>
                <c:pt idx="105860">
                  <c:v>52930</c:v>
                </c:pt>
                <c:pt idx="105861">
                  <c:v>52930.5</c:v>
                </c:pt>
                <c:pt idx="105862">
                  <c:v>52931</c:v>
                </c:pt>
                <c:pt idx="105863">
                  <c:v>52931.5</c:v>
                </c:pt>
                <c:pt idx="105864">
                  <c:v>52932</c:v>
                </c:pt>
                <c:pt idx="105865">
                  <c:v>52932.5</c:v>
                </c:pt>
                <c:pt idx="105866">
                  <c:v>52933</c:v>
                </c:pt>
                <c:pt idx="105867">
                  <c:v>52933.5</c:v>
                </c:pt>
                <c:pt idx="105868">
                  <c:v>52934</c:v>
                </c:pt>
                <c:pt idx="105869">
                  <c:v>52934.5</c:v>
                </c:pt>
                <c:pt idx="105870">
                  <c:v>52935</c:v>
                </c:pt>
                <c:pt idx="105871">
                  <c:v>52935.5</c:v>
                </c:pt>
                <c:pt idx="105872">
                  <c:v>52936</c:v>
                </c:pt>
                <c:pt idx="105873">
                  <c:v>52936.5</c:v>
                </c:pt>
                <c:pt idx="105874">
                  <c:v>52937</c:v>
                </c:pt>
                <c:pt idx="105875">
                  <c:v>52937.5</c:v>
                </c:pt>
                <c:pt idx="105876">
                  <c:v>52938</c:v>
                </c:pt>
                <c:pt idx="105877">
                  <c:v>52938.5</c:v>
                </c:pt>
                <c:pt idx="105878">
                  <c:v>52939</c:v>
                </c:pt>
                <c:pt idx="105879">
                  <c:v>52939.5</c:v>
                </c:pt>
                <c:pt idx="105880">
                  <c:v>52940</c:v>
                </c:pt>
                <c:pt idx="105881">
                  <c:v>52940.5</c:v>
                </c:pt>
                <c:pt idx="105882">
                  <c:v>52941</c:v>
                </c:pt>
                <c:pt idx="105883">
                  <c:v>52941.5</c:v>
                </c:pt>
                <c:pt idx="105884">
                  <c:v>52942</c:v>
                </c:pt>
                <c:pt idx="105885">
                  <c:v>52942.5</c:v>
                </c:pt>
                <c:pt idx="105886">
                  <c:v>52943</c:v>
                </c:pt>
                <c:pt idx="105887">
                  <c:v>52943.5</c:v>
                </c:pt>
                <c:pt idx="105888">
                  <c:v>52944</c:v>
                </c:pt>
                <c:pt idx="105889">
                  <c:v>52944.5</c:v>
                </c:pt>
                <c:pt idx="105890">
                  <c:v>52945</c:v>
                </c:pt>
                <c:pt idx="105891">
                  <c:v>52945.5</c:v>
                </c:pt>
                <c:pt idx="105892">
                  <c:v>52946</c:v>
                </c:pt>
                <c:pt idx="105893">
                  <c:v>52946.5</c:v>
                </c:pt>
                <c:pt idx="105894">
                  <c:v>52947</c:v>
                </c:pt>
                <c:pt idx="105895">
                  <c:v>52947.5</c:v>
                </c:pt>
                <c:pt idx="105896">
                  <c:v>52948</c:v>
                </c:pt>
                <c:pt idx="105897">
                  <c:v>52948.5</c:v>
                </c:pt>
                <c:pt idx="105898">
                  <c:v>52949</c:v>
                </c:pt>
                <c:pt idx="105899">
                  <c:v>52949.5</c:v>
                </c:pt>
                <c:pt idx="105900">
                  <c:v>52950</c:v>
                </c:pt>
                <c:pt idx="105901">
                  <c:v>52950.5</c:v>
                </c:pt>
                <c:pt idx="105902">
                  <c:v>52951</c:v>
                </c:pt>
                <c:pt idx="105903">
                  <c:v>52951.5</c:v>
                </c:pt>
                <c:pt idx="105904">
                  <c:v>52952</c:v>
                </c:pt>
                <c:pt idx="105905">
                  <c:v>52952.5</c:v>
                </c:pt>
                <c:pt idx="105906">
                  <c:v>52953</c:v>
                </c:pt>
                <c:pt idx="105907">
                  <c:v>52953.5</c:v>
                </c:pt>
                <c:pt idx="105908">
                  <c:v>52954</c:v>
                </c:pt>
                <c:pt idx="105909">
                  <c:v>52954.5</c:v>
                </c:pt>
                <c:pt idx="105910">
                  <c:v>52955</c:v>
                </c:pt>
                <c:pt idx="105911">
                  <c:v>52955.5</c:v>
                </c:pt>
                <c:pt idx="105912">
                  <c:v>52956</c:v>
                </c:pt>
                <c:pt idx="105913">
                  <c:v>52956.5</c:v>
                </c:pt>
                <c:pt idx="105914">
                  <c:v>52957</c:v>
                </c:pt>
                <c:pt idx="105915">
                  <c:v>52957.5</c:v>
                </c:pt>
                <c:pt idx="105916">
                  <c:v>52958</c:v>
                </c:pt>
                <c:pt idx="105917">
                  <c:v>52958.5</c:v>
                </c:pt>
                <c:pt idx="105918">
                  <c:v>52959</c:v>
                </c:pt>
                <c:pt idx="105919">
                  <c:v>52959.5</c:v>
                </c:pt>
                <c:pt idx="105920">
                  <c:v>52960</c:v>
                </c:pt>
                <c:pt idx="105921">
                  <c:v>52960.5</c:v>
                </c:pt>
                <c:pt idx="105922">
                  <c:v>52961</c:v>
                </c:pt>
                <c:pt idx="105923">
                  <c:v>52961.5</c:v>
                </c:pt>
                <c:pt idx="105924">
                  <c:v>52962</c:v>
                </c:pt>
                <c:pt idx="105925">
                  <c:v>52962.5</c:v>
                </c:pt>
                <c:pt idx="105926">
                  <c:v>52963</c:v>
                </c:pt>
                <c:pt idx="105927">
                  <c:v>52963.5</c:v>
                </c:pt>
                <c:pt idx="105928">
                  <c:v>52964</c:v>
                </c:pt>
                <c:pt idx="105929">
                  <c:v>52964.5</c:v>
                </c:pt>
                <c:pt idx="105930">
                  <c:v>52965</c:v>
                </c:pt>
                <c:pt idx="105931">
                  <c:v>52965.5</c:v>
                </c:pt>
                <c:pt idx="105932">
                  <c:v>52966</c:v>
                </c:pt>
                <c:pt idx="105933">
                  <c:v>52966.5</c:v>
                </c:pt>
                <c:pt idx="105934">
                  <c:v>52967</c:v>
                </c:pt>
                <c:pt idx="105935">
                  <c:v>52967.5</c:v>
                </c:pt>
                <c:pt idx="105936">
                  <c:v>52968</c:v>
                </c:pt>
                <c:pt idx="105937">
                  <c:v>52968.5</c:v>
                </c:pt>
                <c:pt idx="105938">
                  <c:v>52969</c:v>
                </c:pt>
                <c:pt idx="105939">
                  <c:v>52969.5</c:v>
                </c:pt>
                <c:pt idx="105940">
                  <c:v>52970</c:v>
                </c:pt>
                <c:pt idx="105941">
                  <c:v>52970.5</c:v>
                </c:pt>
                <c:pt idx="105942">
                  <c:v>52971</c:v>
                </c:pt>
                <c:pt idx="105943">
                  <c:v>52971.5</c:v>
                </c:pt>
                <c:pt idx="105944">
                  <c:v>52972</c:v>
                </c:pt>
                <c:pt idx="105945">
                  <c:v>52972.5</c:v>
                </c:pt>
                <c:pt idx="105946">
                  <c:v>52973</c:v>
                </c:pt>
                <c:pt idx="105947">
                  <c:v>52973.5</c:v>
                </c:pt>
                <c:pt idx="105948">
                  <c:v>52974</c:v>
                </c:pt>
                <c:pt idx="105949">
                  <c:v>52974.5</c:v>
                </c:pt>
                <c:pt idx="105950">
                  <c:v>52975</c:v>
                </c:pt>
                <c:pt idx="105951">
                  <c:v>52975.5</c:v>
                </c:pt>
                <c:pt idx="105952">
                  <c:v>52976</c:v>
                </c:pt>
                <c:pt idx="105953">
                  <c:v>52976.5</c:v>
                </c:pt>
                <c:pt idx="105954">
                  <c:v>52977</c:v>
                </c:pt>
                <c:pt idx="105955">
                  <c:v>52977.5</c:v>
                </c:pt>
                <c:pt idx="105956">
                  <c:v>52978</c:v>
                </c:pt>
                <c:pt idx="105957">
                  <c:v>52978.5</c:v>
                </c:pt>
                <c:pt idx="105958">
                  <c:v>52979</c:v>
                </c:pt>
                <c:pt idx="105959">
                  <c:v>52979.5</c:v>
                </c:pt>
                <c:pt idx="105960">
                  <c:v>52980</c:v>
                </c:pt>
                <c:pt idx="105961">
                  <c:v>52980.5</c:v>
                </c:pt>
                <c:pt idx="105962">
                  <c:v>52981</c:v>
                </c:pt>
                <c:pt idx="105963">
                  <c:v>52981.5</c:v>
                </c:pt>
                <c:pt idx="105964">
                  <c:v>52982</c:v>
                </c:pt>
                <c:pt idx="105965">
                  <c:v>52982.5</c:v>
                </c:pt>
                <c:pt idx="105966">
                  <c:v>52983</c:v>
                </c:pt>
                <c:pt idx="105967">
                  <c:v>52983.5</c:v>
                </c:pt>
                <c:pt idx="105968">
                  <c:v>52984</c:v>
                </c:pt>
                <c:pt idx="105969">
                  <c:v>52984.5</c:v>
                </c:pt>
                <c:pt idx="105970">
                  <c:v>52985</c:v>
                </c:pt>
                <c:pt idx="105971">
                  <c:v>52985.5</c:v>
                </c:pt>
                <c:pt idx="105972">
                  <c:v>52986</c:v>
                </c:pt>
                <c:pt idx="105973">
                  <c:v>52986.5</c:v>
                </c:pt>
                <c:pt idx="105974">
                  <c:v>52987</c:v>
                </c:pt>
                <c:pt idx="105975">
                  <c:v>52987.5</c:v>
                </c:pt>
                <c:pt idx="105976">
                  <c:v>52988</c:v>
                </c:pt>
                <c:pt idx="105977">
                  <c:v>52988.5</c:v>
                </c:pt>
                <c:pt idx="105978">
                  <c:v>52989</c:v>
                </c:pt>
                <c:pt idx="105979">
                  <c:v>52989.5</c:v>
                </c:pt>
                <c:pt idx="105980">
                  <c:v>52990</c:v>
                </c:pt>
                <c:pt idx="105981">
                  <c:v>52990.5</c:v>
                </c:pt>
                <c:pt idx="105982">
                  <c:v>52991</c:v>
                </c:pt>
                <c:pt idx="105983">
                  <c:v>52991.5</c:v>
                </c:pt>
                <c:pt idx="105984">
                  <c:v>52992</c:v>
                </c:pt>
                <c:pt idx="105985">
                  <c:v>52992.5</c:v>
                </c:pt>
                <c:pt idx="105986">
                  <c:v>52993</c:v>
                </c:pt>
                <c:pt idx="105987">
                  <c:v>52993.5</c:v>
                </c:pt>
                <c:pt idx="105988">
                  <c:v>52994</c:v>
                </c:pt>
                <c:pt idx="105989">
                  <c:v>52994.5</c:v>
                </c:pt>
                <c:pt idx="105990">
                  <c:v>52995</c:v>
                </c:pt>
                <c:pt idx="105991">
                  <c:v>52995.5</c:v>
                </c:pt>
                <c:pt idx="105992">
                  <c:v>52996</c:v>
                </c:pt>
                <c:pt idx="105993">
                  <c:v>52996.5</c:v>
                </c:pt>
                <c:pt idx="105994">
                  <c:v>52997</c:v>
                </c:pt>
                <c:pt idx="105995">
                  <c:v>52997.5</c:v>
                </c:pt>
                <c:pt idx="105996">
                  <c:v>52998</c:v>
                </c:pt>
                <c:pt idx="105997">
                  <c:v>52998.5</c:v>
                </c:pt>
                <c:pt idx="105998">
                  <c:v>52999</c:v>
                </c:pt>
                <c:pt idx="105999">
                  <c:v>52999.5</c:v>
                </c:pt>
                <c:pt idx="106000">
                  <c:v>53000</c:v>
                </c:pt>
                <c:pt idx="106001">
                  <c:v>53000.5</c:v>
                </c:pt>
                <c:pt idx="106002">
                  <c:v>53001</c:v>
                </c:pt>
                <c:pt idx="106003">
                  <c:v>53001.5</c:v>
                </c:pt>
                <c:pt idx="106004">
                  <c:v>53002</c:v>
                </c:pt>
                <c:pt idx="106005">
                  <c:v>53002.5</c:v>
                </c:pt>
                <c:pt idx="106006">
                  <c:v>53003</c:v>
                </c:pt>
                <c:pt idx="106007">
                  <c:v>53003.5</c:v>
                </c:pt>
                <c:pt idx="106008">
                  <c:v>53004</c:v>
                </c:pt>
                <c:pt idx="106009">
                  <c:v>53004.5</c:v>
                </c:pt>
                <c:pt idx="106010">
                  <c:v>53005</c:v>
                </c:pt>
                <c:pt idx="106011">
                  <c:v>53005.5</c:v>
                </c:pt>
                <c:pt idx="106012">
                  <c:v>53006</c:v>
                </c:pt>
                <c:pt idx="106013">
                  <c:v>53006.5</c:v>
                </c:pt>
                <c:pt idx="106014">
                  <c:v>53007</c:v>
                </c:pt>
                <c:pt idx="106015">
                  <c:v>53007.5</c:v>
                </c:pt>
                <c:pt idx="106016">
                  <c:v>53008</c:v>
                </c:pt>
                <c:pt idx="106017">
                  <c:v>53008.5</c:v>
                </c:pt>
                <c:pt idx="106018">
                  <c:v>53009</c:v>
                </c:pt>
                <c:pt idx="106019">
                  <c:v>53009.5</c:v>
                </c:pt>
                <c:pt idx="106020">
                  <c:v>53010</c:v>
                </c:pt>
                <c:pt idx="106021">
                  <c:v>53010.5</c:v>
                </c:pt>
                <c:pt idx="106022">
                  <c:v>53011</c:v>
                </c:pt>
                <c:pt idx="106023">
                  <c:v>53011.5</c:v>
                </c:pt>
                <c:pt idx="106024">
                  <c:v>53012</c:v>
                </c:pt>
                <c:pt idx="106025">
                  <c:v>53012.5</c:v>
                </c:pt>
                <c:pt idx="106026">
                  <c:v>53013</c:v>
                </c:pt>
                <c:pt idx="106027">
                  <c:v>53013.5</c:v>
                </c:pt>
                <c:pt idx="106028">
                  <c:v>53014</c:v>
                </c:pt>
                <c:pt idx="106029">
                  <c:v>53014.5</c:v>
                </c:pt>
                <c:pt idx="106030">
                  <c:v>53015</c:v>
                </c:pt>
                <c:pt idx="106031">
                  <c:v>53015.5</c:v>
                </c:pt>
                <c:pt idx="106032">
                  <c:v>53016</c:v>
                </c:pt>
                <c:pt idx="106033">
                  <c:v>53016.5</c:v>
                </c:pt>
                <c:pt idx="106034">
                  <c:v>53017</c:v>
                </c:pt>
                <c:pt idx="106035">
                  <c:v>53017.5</c:v>
                </c:pt>
                <c:pt idx="106036">
                  <c:v>53018</c:v>
                </c:pt>
                <c:pt idx="106037">
                  <c:v>53018.5</c:v>
                </c:pt>
                <c:pt idx="106038">
                  <c:v>53019</c:v>
                </c:pt>
                <c:pt idx="106039">
                  <c:v>53019.5</c:v>
                </c:pt>
                <c:pt idx="106040">
                  <c:v>53020</c:v>
                </c:pt>
                <c:pt idx="106041">
                  <c:v>53020.5</c:v>
                </c:pt>
                <c:pt idx="106042">
                  <c:v>53021</c:v>
                </c:pt>
                <c:pt idx="106043">
                  <c:v>53021.5</c:v>
                </c:pt>
                <c:pt idx="106044">
                  <c:v>53022</c:v>
                </c:pt>
                <c:pt idx="106045">
                  <c:v>53022.5</c:v>
                </c:pt>
                <c:pt idx="106046">
                  <c:v>53023</c:v>
                </c:pt>
                <c:pt idx="106047">
                  <c:v>53023.5</c:v>
                </c:pt>
                <c:pt idx="106048">
                  <c:v>53024</c:v>
                </c:pt>
                <c:pt idx="106049">
                  <c:v>53024.5</c:v>
                </c:pt>
                <c:pt idx="106050">
                  <c:v>53025</c:v>
                </c:pt>
                <c:pt idx="106051">
                  <c:v>53025.5</c:v>
                </c:pt>
                <c:pt idx="106052">
                  <c:v>53026</c:v>
                </c:pt>
                <c:pt idx="106053">
                  <c:v>53026.5</c:v>
                </c:pt>
                <c:pt idx="106054">
                  <c:v>53027</c:v>
                </c:pt>
                <c:pt idx="106055">
                  <c:v>53027.5</c:v>
                </c:pt>
                <c:pt idx="106056">
                  <c:v>53028</c:v>
                </c:pt>
                <c:pt idx="106057">
                  <c:v>53028.5</c:v>
                </c:pt>
                <c:pt idx="106058">
                  <c:v>53029</c:v>
                </c:pt>
                <c:pt idx="106059">
                  <c:v>53029.5</c:v>
                </c:pt>
                <c:pt idx="106060">
                  <c:v>53030</c:v>
                </c:pt>
                <c:pt idx="106061">
                  <c:v>53030.5</c:v>
                </c:pt>
                <c:pt idx="106062">
                  <c:v>53031</c:v>
                </c:pt>
                <c:pt idx="106063">
                  <c:v>53031.5</c:v>
                </c:pt>
                <c:pt idx="106064">
                  <c:v>53032</c:v>
                </c:pt>
                <c:pt idx="106065">
                  <c:v>53032.5</c:v>
                </c:pt>
                <c:pt idx="106066">
                  <c:v>53033</c:v>
                </c:pt>
                <c:pt idx="106067">
                  <c:v>53033.5</c:v>
                </c:pt>
                <c:pt idx="106068">
                  <c:v>53034</c:v>
                </c:pt>
                <c:pt idx="106069">
                  <c:v>53034.5</c:v>
                </c:pt>
                <c:pt idx="106070">
                  <c:v>53035</c:v>
                </c:pt>
                <c:pt idx="106071">
                  <c:v>53035.5</c:v>
                </c:pt>
                <c:pt idx="106072">
                  <c:v>53036</c:v>
                </c:pt>
                <c:pt idx="106073">
                  <c:v>53036.5</c:v>
                </c:pt>
                <c:pt idx="106074">
                  <c:v>53037</c:v>
                </c:pt>
                <c:pt idx="106075">
                  <c:v>53037.5</c:v>
                </c:pt>
                <c:pt idx="106076">
                  <c:v>53038</c:v>
                </c:pt>
                <c:pt idx="106077">
                  <c:v>53038.5</c:v>
                </c:pt>
                <c:pt idx="106078">
                  <c:v>53039</c:v>
                </c:pt>
                <c:pt idx="106079">
                  <c:v>53039.5</c:v>
                </c:pt>
                <c:pt idx="106080">
                  <c:v>53040</c:v>
                </c:pt>
                <c:pt idx="106081">
                  <c:v>53040.5</c:v>
                </c:pt>
                <c:pt idx="106082">
                  <c:v>53041</c:v>
                </c:pt>
                <c:pt idx="106083">
                  <c:v>53041.5</c:v>
                </c:pt>
                <c:pt idx="106084">
                  <c:v>53042</c:v>
                </c:pt>
                <c:pt idx="106085">
                  <c:v>53042.5</c:v>
                </c:pt>
                <c:pt idx="106086">
                  <c:v>53043</c:v>
                </c:pt>
                <c:pt idx="106087">
                  <c:v>53043.5</c:v>
                </c:pt>
                <c:pt idx="106088">
                  <c:v>53044</c:v>
                </c:pt>
                <c:pt idx="106089">
                  <c:v>53044.5</c:v>
                </c:pt>
                <c:pt idx="106090">
                  <c:v>53045</c:v>
                </c:pt>
                <c:pt idx="106091">
                  <c:v>53045.5</c:v>
                </c:pt>
                <c:pt idx="106092">
                  <c:v>53046</c:v>
                </c:pt>
                <c:pt idx="106093">
                  <c:v>53046.5</c:v>
                </c:pt>
                <c:pt idx="106094">
                  <c:v>53047</c:v>
                </c:pt>
                <c:pt idx="106095">
                  <c:v>53047.5</c:v>
                </c:pt>
                <c:pt idx="106096">
                  <c:v>53048</c:v>
                </c:pt>
                <c:pt idx="106097">
                  <c:v>53048.5</c:v>
                </c:pt>
                <c:pt idx="106098">
                  <c:v>53049</c:v>
                </c:pt>
                <c:pt idx="106099">
                  <c:v>53049.5</c:v>
                </c:pt>
                <c:pt idx="106100">
                  <c:v>53050</c:v>
                </c:pt>
                <c:pt idx="106101">
                  <c:v>53050.5</c:v>
                </c:pt>
                <c:pt idx="106102">
                  <c:v>53051</c:v>
                </c:pt>
                <c:pt idx="106103">
                  <c:v>53051.5</c:v>
                </c:pt>
                <c:pt idx="106104">
                  <c:v>53052</c:v>
                </c:pt>
                <c:pt idx="106105">
                  <c:v>53052.5</c:v>
                </c:pt>
                <c:pt idx="106106">
                  <c:v>53053</c:v>
                </c:pt>
                <c:pt idx="106107">
                  <c:v>53053.5</c:v>
                </c:pt>
                <c:pt idx="106108">
                  <c:v>53054</c:v>
                </c:pt>
                <c:pt idx="106109">
                  <c:v>53054.5</c:v>
                </c:pt>
                <c:pt idx="106110">
                  <c:v>53055</c:v>
                </c:pt>
                <c:pt idx="106111">
                  <c:v>53055.5</c:v>
                </c:pt>
                <c:pt idx="106112">
                  <c:v>53056</c:v>
                </c:pt>
                <c:pt idx="106113">
                  <c:v>53056.5</c:v>
                </c:pt>
                <c:pt idx="106114">
                  <c:v>53057</c:v>
                </c:pt>
                <c:pt idx="106115">
                  <c:v>53057.5</c:v>
                </c:pt>
                <c:pt idx="106116">
                  <c:v>53058</c:v>
                </c:pt>
                <c:pt idx="106117">
                  <c:v>53058.5</c:v>
                </c:pt>
                <c:pt idx="106118">
                  <c:v>53059</c:v>
                </c:pt>
                <c:pt idx="106119">
                  <c:v>53059.5</c:v>
                </c:pt>
                <c:pt idx="106120">
                  <c:v>53060</c:v>
                </c:pt>
                <c:pt idx="106121">
                  <c:v>53060.5</c:v>
                </c:pt>
                <c:pt idx="106122">
                  <c:v>53061</c:v>
                </c:pt>
                <c:pt idx="106123">
                  <c:v>53061.5</c:v>
                </c:pt>
                <c:pt idx="106124">
                  <c:v>53062</c:v>
                </c:pt>
                <c:pt idx="106125">
                  <c:v>53062.5</c:v>
                </c:pt>
                <c:pt idx="106126">
                  <c:v>53063</c:v>
                </c:pt>
                <c:pt idx="106127">
                  <c:v>53063.5</c:v>
                </c:pt>
                <c:pt idx="106128">
                  <c:v>53064</c:v>
                </c:pt>
                <c:pt idx="106129">
                  <c:v>53064.5</c:v>
                </c:pt>
                <c:pt idx="106130">
                  <c:v>53065</c:v>
                </c:pt>
                <c:pt idx="106131">
                  <c:v>53065.5</c:v>
                </c:pt>
                <c:pt idx="106132">
                  <c:v>53066</c:v>
                </c:pt>
                <c:pt idx="106133">
                  <c:v>53066.5</c:v>
                </c:pt>
                <c:pt idx="106134">
                  <c:v>53067</c:v>
                </c:pt>
                <c:pt idx="106135">
                  <c:v>53067.5</c:v>
                </c:pt>
                <c:pt idx="106136">
                  <c:v>53068</c:v>
                </c:pt>
                <c:pt idx="106137">
                  <c:v>53068.5</c:v>
                </c:pt>
                <c:pt idx="106138">
                  <c:v>53069</c:v>
                </c:pt>
                <c:pt idx="106139">
                  <c:v>53069.5</c:v>
                </c:pt>
                <c:pt idx="106140">
                  <c:v>53070</c:v>
                </c:pt>
                <c:pt idx="106141">
                  <c:v>53070.5</c:v>
                </c:pt>
                <c:pt idx="106142">
                  <c:v>53071</c:v>
                </c:pt>
                <c:pt idx="106143">
                  <c:v>53071.5</c:v>
                </c:pt>
                <c:pt idx="106144">
                  <c:v>53072</c:v>
                </c:pt>
                <c:pt idx="106145">
                  <c:v>53072.5</c:v>
                </c:pt>
                <c:pt idx="106146">
                  <c:v>53073</c:v>
                </c:pt>
                <c:pt idx="106147">
                  <c:v>53073.5</c:v>
                </c:pt>
                <c:pt idx="106148">
                  <c:v>53074</c:v>
                </c:pt>
                <c:pt idx="106149">
                  <c:v>53074.5</c:v>
                </c:pt>
                <c:pt idx="106150">
                  <c:v>53075</c:v>
                </c:pt>
                <c:pt idx="106151">
                  <c:v>53075.5</c:v>
                </c:pt>
                <c:pt idx="106152">
                  <c:v>53076</c:v>
                </c:pt>
                <c:pt idx="106153">
                  <c:v>53076.5</c:v>
                </c:pt>
                <c:pt idx="106154">
                  <c:v>53077</c:v>
                </c:pt>
                <c:pt idx="106155">
                  <c:v>53077.5</c:v>
                </c:pt>
                <c:pt idx="106156">
                  <c:v>53078</c:v>
                </c:pt>
                <c:pt idx="106157">
                  <c:v>53078.5</c:v>
                </c:pt>
                <c:pt idx="106158">
                  <c:v>53079</c:v>
                </c:pt>
                <c:pt idx="106159">
                  <c:v>53079.5</c:v>
                </c:pt>
                <c:pt idx="106160">
                  <c:v>53080</c:v>
                </c:pt>
                <c:pt idx="106161">
                  <c:v>53080.5</c:v>
                </c:pt>
                <c:pt idx="106162">
                  <c:v>53081</c:v>
                </c:pt>
                <c:pt idx="106163">
                  <c:v>53081.5</c:v>
                </c:pt>
                <c:pt idx="106164">
                  <c:v>53082</c:v>
                </c:pt>
                <c:pt idx="106165">
                  <c:v>53082.5</c:v>
                </c:pt>
                <c:pt idx="106166">
                  <c:v>53083</c:v>
                </c:pt>
                <c:pt idx="106167">
                  <c:v>53083.5</c:v>
                </c:pt>
                <c:pt idx="106168">
                  <c:v>53084</c:v>
                </c:pt>
                <c:pt idx="106169">
                  <c:v>53084.5</c:v>
                </c:pt>
                <c:pt idx="106170">
                  <c:v>53085</c:v>
                </c:pt>
                <c:pt idx="106171">
                  <c:v>53085.5</c:v>
                </c:pt>
                <c:pt idx="106172">
                  <c:v>53086</c:v>
                </c:pt>
                <c:pt idx="106173">
                  <c:v>53086.5</c:v>
                </c:pt>
                <c:pt idx="106174">
                  <c:v>53087</c:v>
                </c:pt>
                <c:pt idx="106175">
                  <c:v>53087.5</c:v>
                </c:pt>
                <c:pt idx="106176">
                  <c:v>53088</c:v>
                </c:pt>
                <c:pt idx="106177">
                  <c:v>53088.5</c:v>
                </c:pt>
                <c:pt idx="106178">
                  <c:v>53089</c:v>
                </c:pt>
                <c:pt idx="106179">
                  <c:v>53089.5</c:v>
                </c:pt>
                <c:pt idx="106180">
                  <c:v>53090</c:v>
                </c:pt>
                <c:pt idx="106181">
                  <c:v>53090.5</c:v>
                </c:pt>
                <c:pt idx="106182">
                  <c:v>53091</c:v>
                </c:pt>
                <c:pt idx="106183">
                  <c:v>53091.5</c:v>
                </c:pt>
                <c:pt idx="106184">
                  <c:v>53092</c:v>
                </c:pt>
                <c:pt idx="106185">
                  <c:v>53092.5</c:v>
                </c:pt>
                <c:pt idx="106186">
                  <c:v>53093</c:v>
                </c:pt>
                <c:pt idx="106187">
                  <c:v>53093.5</c:v>
                </c:pt>
                <c:pt idx="106188">
                  <c:v>53094</c:v>
                </c:pt>
                <c:pt idx="106189">
                  <c:v>53094.5</c:v>
                </c:pt>
                <c:pt idx="106190">
                  <c:v>53095</c:v>
                </c:pt>
                <c:pt idx="106191">
                  <c:v>53095.5</c:v>
                </c:pt>
                <c:pt idx="106192">
                  <c:v>53096</c:v>
                </c:pt>
                <c:pt idx="106193">
                  <c:v>53096.5</c:v>
                </c:pt>
                <c:pt idx="106194">
                  <c:v>53097</c:v>
                </c:pt>
                <c:pt idx="106195">
                  <c:v>53097.5</c:v>
                </c:pt>
                <c:pt idx="106196">
                  <c:v>53098</c:v>
                </c:pt>
                <c:pt idx="106197">
                  <c:v>53098.5</c:v>
                </c:pt>
                <c:pt idx="106198">
                  <c:v>53099</c:v>
                </c:pt>
                <c:pt idx="106199">
                  <c:v>53099.5</c:v>
                </c:pt>
                <c:pt idx="106200">
                  <c:v>53100</c:v>
                </c:pt>
                <c:pt idx="106201">
                  <c:v>53100.5</c:v>
                </c:pt>
                <c:pt idx="106202">
                  <c:v>53101</c:v>
                </c:pt>
                <c:pt idx="106203">
                  <c:v>53101.5</c:v>
                </c:pt>
                <c:pt idx="106204">
                  <c:v>53102</c:v>
                </c:pt>
                <c:pt idx="106205">
                  <c:v>53102.5</c:v>
                </c:pt>
                <c:pt idx="106206">
                  <c:v>53103</c:v>
                </c:pt>
                <c:pt idx="106207">
                  <c:v>53103.5</c:v>
                </c:pt>
                <c:pt idx="106208">
                  <c:v>53104</c:v>
                </c:pt>
                <c:pt idx="106209">
                  <c:v>53104.5</c:v>
                </c:pt>
                <c:pt idx="106210">
                  <c:v>53105</c:v>
                </c:pt>
                <c:pt idx="106211">
                  <c:v>53105.5</c:v>
                </c:pt>
                <c:pt idx="106212">
                  <c:v>53106</c:v>
                </c:pt>
                <c:pt idx="106213">
                  <c:v>53106.5</c:v>
                </c:pt>
                <c:pt idx="106214">
                  <c:v>53107</c:v>
                </c:pt>
                <c:pt idx="106215">
                  <c:v>53107.5</c:v>
                </c:pt>
                <c:pt idx="106216">
                  <c:v>53108</c:v>
                </c:pt>
                <c:pt idx="106217">
                  <c:v>53108.5</c:v>
                </c:pt>
                <c:pt idx="106218">
                  <c:v>53109</c:v>
                </c:pt>
                <c:pt idx="106219">
                  <c:v>53109.5</c:v>
                </c:pt>
                <c:pt idx="106220">
                  <c:v>53110</c:v>
                </c:pt>
                <c:pt idx="106221">
                  <c:v>53110.5</c:v>
                </c:pt>
                <c:pt idx="106222">
                  <c:v>53111</c:v>
                </c:pt>
                <c:pt idx="106223">
                  <c:v>53111.5</c:v>
                </c:pt>
                <c:pt idx="106224">
                  <c:v>53112</c:v>
                </c:pt>
                <c:pt idx="106225">
                  <c:v>53112.5</c:v>
                </c:pt>
                <c:pt idx="106226">
                  <c:v>53113</c:v>
                </c:pt>
                <c:pt idx="106227">
                  <c:v>53113.5</c:v>
                </c:pt>
                <c:pt idx="106228">
                  <c:v>53114</c:v>
                </c:pt>
                <c:pt idx="106229">
                  <c:v>53114.5</c:v>
                </c:pt>
                <c:pt idx="106230">
                  <c:v>53115</c:v>
                </c:pt>
                <c:pt idx="106231">
                  <c:v>53115.5</c:v>
                </c:pt>
                <c:pt idx="106232">
                  <c:v>53116</c:v>
                </c:pt>
                <c:pt idx="106233">
                  <c:v>53116.5</c:v>
                </c:pt>
                <c:pt idx="106234">
                  <c:v>53117</c:v>
                </c:pt>
                <c:pt idx="106235">
                  <c:v>53117.5</c:v>
                </c:pt>
                <c:pt idx="106236">
                  <c:v>53118</c:v>
                </c:pt>
                <c:pt idx="106237">
                  <c:v>53118.5</c:v>
                </c:pt>
                <c:pt idx="106238">
                  <c:v>53119</c:v>
                </c:pt>
                <c:pt idx="106239">
                  <c:v>53119.5</c:v>
                </c:pt>
                <c:pt idx="106240">
                  <c:v>53120</c:v>
                </c:pt>
                <c:pt idx="106241">
                  <c:v>53120.5</c:v>
                </c:pt>
                <c:pt idx="106242">
                  <c:v>53121</c:v>
                </c:pt>
                <c:pt idx="106243">
                  <c:v>53121.5</c:v>
                </c:pt>
                <c:pt idx="106244">
                  <c:v>53122</c:v>
                </c:pt>
                <c:pt idx="106245">
                  <c:v>53122.5</c:v>
                </c:pt>
                <c:pt idx="106246">
                  <c:v>53123</c:v>
                </c:pt>
                <c:pt idx="106247">
                  <c:v>53123.5</c:v>
                </c:pt>
                <c:pt idx="106248">
                  <c:v>53124</c:v>
                </c:pt>
                <c:pt idx="106249">
                  <c:v>53124.5</c:v>
                </c:pt>
                <c:pt idx="106250">
                  <c:v>53125</c:v>
                </c:pt>
                <c:pt idx="106251">
                  <c:v>53125.5</c:v>
                </c:pt>
                <c:pt idx="106252">
                  <c:v>53126</c:v>
                </c:pt>
                <c:pt idx="106253">
                  <c:v>53126.5</c:v>
                </c:pt>
                <c:pt idx="106254">
                  <c:v>53127</c:v>
                </c:pt>
                <c:pt idx="106255">
                  <c:v>53127.5</c:v>
                </c:pt>
                <c:pt idx="106256">
                  <c:v>53128</c:v>
                </c:pt>
                <c:pt idx="106257">
                  <c:v>53128.5</c:v>
                </c:pt>
                <c:pt idx="106258">
                  <c:v>53129</c:v>
                </c:pt>
                <c:pt idx="106259">
                  <c:v>53129.5</c:v>
                </c:pt>
                <c:pt idx="106260">
                  <c:v>53130</c:v>
                </c:pt>
                <c:pt idx="106261">
                  <c:v>53130.5</c:v>
                </c:pt>
                <c:pt idx="106262">
                  <c:v>53131</c:v>
                </c:pt>
                <c:pt idx="106263">
                  <c:v>53131.5</c:v>
                </c:pt>
                <c:pt idx="106264">
                  <c:v>53132</c:v>
                </c:pt>
                <c:pt idx="106265">
                  <c:v>53132.5</c:v>
                </c:pt>
                <c:pt idx="106266">
                  <c:v>53133</c:v>
                </c:pt>
                <c:pt idx="106267">
                  <c:v>53133.5</c:v>
                </c:pt>
                <c:pt idx="106268">
                  <c:v>53134</c:v>
                </c:pt>
                <c:pt idx="106269">
                  <c:v>53134.5</c:v>
                </c:pt>
                <c:pt idx="106270">
                  <c:v>53135</c:v>
                </c:pt>
                <c:pt idx="106271">
                  <c:v>53135.5</c:v>
                </c:pt>
                <c:pt idx="106272">
                  <c:v>53136</c:v>
                </c:pt>
                <c:pt idx="106273">
                  <c:v>53136.5</c:v>
                </c:pt>
                <c:pt idx="106274">
                  <c:v>53137</c:v>
                </c:pt>
                <c:pt idx="106275">
                  <c:v>53137.5</c:v>
                </c:pt>
                <c:pt idx="106276">
                  <c:v>53138</c:v>
                </c:pt>
                <c:pt idx="106277">
                  <c:v>53138.5</c:v>
                </c:pt>
                <c:pt idx="106278">
                  <c:v>53139</c:v>
                </c:pt>
                <c:pt idx="106279">
                  <c:v>53139.5</c:v>
                </c:pt>
                <c:pt idx="106280">
                  <c:v>53140</c:v>
                </c:pt>
                <c:pt idx="106281">
                  <c:v>53140.5</c:v>
                </c:pt>
                <c:pt idx="106282">
                  <c:v>53141</c:v>
                </c:pt>
                <c:pt idx="106283">
                  <c:v>53141.5</c:v>
                </c:pt>
                <c:pt idx="106284">
                  <c:v>53142</c:v>
                </c:pt>
                <c:pt idx="106285">
                  <c:v>53142.5</c:v>
                </c:pt>
                <c:pt idx="106286">
                  <c:v>53143</c:v>
                </c:pt>
                <c:pt idx="106287">
                  <c:v>53143.5</c:v>
                </c:pt>
                <c:pt idx="106288">
                  <c:v>53144</c:v>
                </c:pt>
                <c:pt idx="106289">
                  <c:v>53144.5</c:v>
                </c:pt>
                <c:pt idx="106290">
                  <c:v>53145</c:v>
                </c:pt>
                <c:pt idx="106291">
                  <c:v>53145.5</c:v>
                </c:pt>
                <c:pt idx="106292">
                  <c:v>53146</c:v>
                </c:pt>
                <c:pt idx="106293">
                  <c:v>53146.5</c:v>
                </c:pt>
                <c:pt idx="106294">
                  <c:v>53147</c:v>
                </c:pt>
                <c:pt idx="106295">
                  <c:v>53147.5</c:v>
                </c:pt>
                <c:pt idx="106296">
                  <c:v>53148</c:v>
                </c:pt>
                <c:pt idx="106297">
                  <c:v>53148.5</c:v>
                </c:pt>
                <c:pt idx="106298">
                  <c:v>53149</c:v>
                </c:pt>
                <c:pt idx="106299">
                  <c:v>53149.5</c:v>
                </c:pt>
                <c:pt idx="106300">
                  <c:v>53150</c:v>
                </c:pt>
                <c:pt idx="106301">
                  <c:v>53150.5</c:v>
                </c:pt>
                <c:pt idx="106302">
                  <c:v>53151</c:v>
                </c:pt>
                <c:pt idx="106303">
                  <c:v>53151.5</c:v>
                </c:pt>
                <c:pt idx="106304">
                  <c:v>53152</c:v>
                </c:pt>
                <c:pt idx="106305">
                  <c:v>53152.5</c:v>
                </c:pt>
                <c:pt idx="106306">
                  <c:v>53153</c:v>
                </c:pt>
                <c:pt idx="106307">
                  <c:v>53153.5</c:v>
                </c:pt>
                <c:pt idx="106308">
                  <c:v>53154</c:v>
                </c:pt>
                <c:pt idx="106309">
                  <c:v>53154.5</c:v>
                </c:pt>
                <c:pt idx="106310">
                  <c:v>53155</c:v>
                </c:pt>
                <c:pt idx="106311">
                  <c:v>53155.5</c:v>
                </c:pt>
                <c:pt idx="106312">
                  <c:v>53156</c:v>
                </c:pt>
                <c:pt idx="106313">
                  <c:v>53156.5</c:v>
                </c:pt>
                <c:pt idx="106314">
                  <c:v>53157</c:v>
                </c:pt>
                <c:pt idx="106315">
                  <c:v>53157.5</c:v>
                </c:pt>
                <c:pt idx="106316">
                  <c:v>53158</c:v>
                </c:pt>
                <c:pt idx="106317">
                  <c:v>53158.5</c:v>
                </c:pt>
                <c:pt idx="106318">
                  <c:v>53159</c:v>
                </c:pt>
                <c:pt idx="106319">
                  <c:v>53159.5</c:v>
                </c:pt>
                <c:pt idx="106320">
                  <c:v>53160</c:v>
                </c:pt>
                <c:pt idx="106321">
                  <c:v>53160.5</c:v>
                </c:pt>
                <c:pt idx="106322">
                  <c:v>53161</c:v>
                </c:pt>
                <c:pt idx="106323">
                  <c:v>53161.5</c:v>
                </c:pt>
                <c:pt idx="106324">
                  <c:v>53162</c:v>
                </c:pt>
                <c:pt idx="106325">
                  <c:v>53162.5</c:v>
                </c:pt>
                <c:pt idx="106326">
                  <c:v>53163</c:v>
                </c:pt>
                <c:pt idx="106327">
                  <c:v>53163.5</c:v>
                </c:pt>
                <c:pt idx="106328">
                  <c:v>53164</c:v>
                </c:pt>
                <c:pt idx="106329">
                  <c:v>53164.5</c:v>
                </c:pt>
                <c:pt idx="106330">
                  <c:v>53165</c:v>
                </c:pt>
                <c:pt idx="106331">
                  <c:v>53165.5</c:v>
                </c:pt>
                <c:pt idx="106332">
                  <c:v>53166</c:v>
                </c:pt>
                <c:pt idx="106333">
                  <c:v>53166.5</c:v>
                </c:pt>
                <c:pt idx="106334">
                  <c:v>53167</c:v>
                </c:pt>
                <c:pt idx="106335">
                  <c:v>53167.5</c:v>
                </c:pt>
                <c:pt idx="106336">
                  <c:v>53168</c:v>
                </c:pt>
                <c:pt idx="106337">
                  <c:v>53168.5</c:v>
                </c:pt>
                <c:pt idx="106338">
                  <c:v>53169</c:v>
                </c:pt>
                <c:pt idx="106339">
                  <c:v>53169.5</c:v>
                </c:pt>
                <c:pt idx="106340">
                  <c:v>53170</c:v>
                </c:pt>
                <c:pt idx="106341">
                  <c:v>53170.5</c:v>
                </c:pt>
                <c:pt idx="106342">
                  <c:v>53171</c:v>
                </c:pt>
                <c:pt idx="106343">
                  <c:v>53171.5</c:v>
                </c:pt>
                <c:pt idx="106344">
                  <c:v>53172</c:v>
                </c:pt>
                <c:pt idx="106345">
                  <c:v>53172.5</c:v>
                </c:pt>
                <c:pt idx="106346">
                  <c:v>53173</c:v>
                </c:pt>
                <c:pt idx="106347">
                  <c:v>53173.5</c:v>
                </c:pt>
                <c:pt idx="106348">
                  <c:v>53174</c:v>
                </c:pt>
                <c:pt idx="106349">
                  <c:v>53174.5</c:v>
                </c:pt>
                <c:pt idx="106350">
                  <c:v>53175</c:v>
                </c:pt>
                <c:pt idx="106351">
                  <c:v>53175.5</c:v>
                </c:pt>
                <c:pt idx="106352">
                  <c:v>53176</c:v>
                </c:pt>
                <c:pt idx="106353">
                  <c:v>53176.5</c:v>
                </c:pt>
                <c:pt idx="106354">
                  <c:v>53177</c:v>
                </c:pt>
                <c:pt idx="106355">
                  <c:v>53177.5</c:v>
                </c:pt>
                <c:pt idx="106356">
                  <c:v>53178</c:v>
                </c:pt>
                <c:pt idx="106357">
                  <c:v>53178.5</c:v>
                </c:pt>
                <c:pt idx="106358">
                  <c:v>53179</c:v>
                </c:pt>
                <c:pt idx="106359">
                  <c:v>53179.5</c:v>
                </c:pt>
                <c:pt idx="106360">
                  <c:v>53180</c:v>
                </c:pt>
                <c:pt idx="106361">
                  <c:v>53180.5</c:v>
                </c:pt>
                <c:pt idx="106362">
                  <c:v>53181</c:v>
                </c:pt>
                <c:pt idx="106363">
                  <c:v>53181.5</c:v>
                </c:pt>
                <c:pt idx="106364">
                  <c:v>53182</c:v>
                </c:pt>
                <c:pt idx="106365">
                  <c:v>53182.5</c:v>
                </c:pt>
                <c:pt idx="106366">
                  <c:v>53183</c:v>
                </c:pt>
                <c:pt idx="106367">
                  <c:v>53183.5</c:v>
                </c:pt>
                <c:pt idx="106368">
                  <c:v>53184</c:v>
                </c:pt>
                <c:pt idx="106369">
                  <c:v>53184.5</c:v>
                </c:pt>
                <c:pt idx="106370">
                  <c:v>53185</c:v>
                </c:pt>
                <c:pt idx="106371">
                  <c:v>53185.5</c:v>
                </c:pt>
                <c:pt idx="106372">
                  <c:v>53186</c:v>
                </c:pt>
                <c:pt idx="106373">
                  <c:v>53186.5</c:v>
                </c:pt>
                <c:pt idx="106374">
                  <c:v>53187</c:v>
                </c:pt>
                <c:pt idx="106375">
                  <c:v>53187.5</c:v>
                </c:pt>
                <c:pt idx="106376">
                  <c:v>53188</c:v>
                </c:pt>
                <c:pt idx="106377">
                  <c:v>53188.5</c:v>
                </c:pt>
                <c:pt idx="106378">
                  <c:v>53189</c:v>
                </c:pt>
                <c:pt idx="106379">
                  <c:v>53189.5</c:v>
                </c:pt>
                <c:pt idx="106380">
                  <c:v>53190</c:v>
                </c:pt>
                <c:pt idx="106381">
                  <c:v>53190.5</c:v>
                </c:pt>
                <c:pt idx="106382">
                  <c:v>53191</c:v>
                </c:pt>
                <c:pt idx="106383">
                  <c:v>53191.5</c:v>
                </c:pt>
                <c:pt idx="106384">
                  <c:v>53192</c:v>
                </c:pt>
                <c:pt idx="106385">
                  <c:v>53192.5</c:v>
                </c:pt>
                <c:pt idx="106386">
                  <c:v>53193</c:v>
                </c:pt>
                <c:pt idx="106387">
                  <c:v>53193.5</c:v>
                </c:pt>
                <c:pt idx="106388">
                  <c:v>53194</c:v>
                </c:pt>
                <c:pt idx="106389">
                  <c:v>53194.5</c:v>
                </c:pt>
                <c:pt idx="106390">
                  <c:v>53195</c:v>
                </c:pt>
                <c:pt idx="106391">
                  <c:v>53195.5</c:v>
                </c:pt>
                <c:pt idx="106392">
                  <c:v>53196</c:v>
                </c:pt>
                <c:pt idx="106393">
                  <c:v>53196.5</c:v>
                </c:pt>
                <c:pt idx="106394">
                  <c:v>53197</c:v>
                </c:pt>
                <c:pt idx="106395">
                  <c:v>53197.5</c:v>
                </c:pt>
                <c:pt idx="106396">
                  <c:v>53198</c:v>
                </c:pt>
                <c:pt idx="106397">
                  <c:v>53198.5</c:v>
                </c:pt>
                <c:pt idx="106398">
                  <c:v>53199</c:v>
                </c:pt>
                <c:pt idx="106399">
                  <c:v>53199.5</c:v>
                </c:pt>
                <c:pt idx="106400">
                  <c:v>53200</c:v>
                </c:pt>
                <c:pt idx="106401">
                  <c:v>53200.5</c:v>
                </c:pt>
                <c:pt idx="106402">
                  <c:v>53201</c:v>
                </c:pt>
                <c:pt idx="106403">
                  <c:v>53201.5</c:v>
                </c:pt>
                <c:pt idx="106404">
                  <c:v>53202</c:v>
                </c:pt>
                <c:pt idx="106405">
                  <c:v>53202.5</c:v>
                </c:pt>
                <c:pt idx="106406">
                  <c:v>53203</c:v>
                </c:pt>
                <c:pt idx="106407">
                  <c:v>53203.5</c:v>
                </c:pt>
                <c:pt idx="106408">
                  <c:v>53204</c:v>
                </c:pt>
                <c:pt idx="106409">
                  <c:v>53204.5</c:v>
                </c:pt>
                <c:pt idx="106410">
                  <c:v>53205</c:v>
                </c:pt>
                <c:pt idx="106411">
                  <c:v>53205.5</c:v>
                </c:pt>
                <c:pt idx="106412">
                  <c:v>53206</c:v>
                </c:pt>
                <c:pt idx="106413">
                  <c:v>53206.5</c:v>
                </c:pt>
                <c:pt idx="106414">
                  <c:v>53207</c:v>
                </c:pt>
                <c:pt idx="106415">
                  <c:v>53207.5</c:v>
                </c:pt>
                <c:pt idx="106416">
                  <c:v>53208</c:v>
                </c:pt>
                <c:pt idx="106417">
                  <c:v>53208.5</c:v>
                </c:pt>
                <c:pt idx="106418">
                  <c:v>53209</c:v>
                </c:pt>
                <c:pt idx="106419">
                  <c:v>53209.5</c:v>
                </c:pt>
                <c:pt idx="106420">
                  <c:v>53210</c:v>
                </c:pt>
                <c:pt idx="106421">
                  <c:v>53210.5</c:v>
                </c:pt>
                <c:pt idx="106422">
                  <c:v>53211</c:v>
                </c:pt>
                <c:pt idx="106423">
                  <c:v>53211.5</c:v>
                </c:pt>
                <c:pt idx="106424">
                  <c:v>53212</c:v>
                </c:pt>
                <c:pt idx="106425">
                  <c:v>53212.5</c:v>
                </c:pt>
                <c:pt idx="106426">
                  <c:v>53213</c:v>
                </c:pt>
                <c:pt idx="106427">
                  <c:v>53213.5</c:v>
                </c:pt>
                <c:pt idx="106428">
                  <c:v>53214</c:v>
                </c:pt>
                <c:pt idx="106429">
                  <c:v>53214.5</c:v>
                </c:pt>
                <c:pt idx="106430">
                  <c:v>53215</c:v>
                </c:pt>
                <c:pt idx="106431">
                  <c:v>53215.5</c:v>
                </c:pt>
                <c:pt idx="106432">
                  <c:v>53216</c:v>
                </c:pt>
                <c:pt idx="106433">
                  <c:v>53216.5</c:v>
                </c:pt>
                <c:pt idx="106434">
                  <c:v>53217</c:v>
                </c:pt>
                <c:pt idx="106435">
                  <c:v>53217.5</c:v>
                </c:pt>
                <c:pt idx="106436">
                  <c:v>53218</c:v>
                </c:pt>
                <c:pt idx="106437">
                  <c:v>53218.5</c:v>
                </c:pt>
                <c:pt idx="106438">
                  <c:v>53219</c:v>
                </c:pt>
                <c:pt idx="106439">
                  <c:v>53219.5</c:v>
                </c:pt>
                <c:pt idx="106440">
                  <c:v>53220</c:v>
                </c:pt>
                <c:pt idx="106441">
                  <c:v>53220.5</c:v>
                </c:pt>
                <c:pt idx="106442">
                  <c:v>53221</c:v>
                </c:pt>
                <c:pt idx="106443">
                  <c:v>53221.5</c:v>
                </c:pt>
                <c:pt idx="106444">
                  <c:v>53222</c:v>
                </c:pt>
                <c:pt idx="106445">
                  <c:v>53222.5</c:v>
                </c:pt>
                <c:pt idx="106446">
                  <c:v>53223</c:v>
                </c:pt>
                <c:pt idx="106447">
                  <c:v>53223.5</c:v>
                </c:pt>
                <c:pt idx="106448">
                  <c:v>53224</c:v>
                </c:pt>
                <c:pt idx="106449">
                  <c:v>53224.5</c:v>
                </c:pt>
                <c:pt idx="106450">
                  <c:v>53225</c:v>
                </c:pt>
                <c:pt idx="106451">
                  <c:v>53225.5</c:v>
                </c:pt>
                <c:pt idx="106452">
                  <c:v>53226</c:v>
                </c:pt>
                <c:pt idx="106453">
                  <c:v>53226.5</c:v>
                </c:pt>
                <c:pt idx="106454">
                  <c:v>53227</c:v>
                </c:pt>
                <c:pt idx="106455">
                  <c:v>53227.5</c:v>
                </c:pt>
                <c:pt idx="106456">
                  <c:v>53228</c:v>
                </c:pt>
                <c:pt idx="106457">
                  <c:v>53228.5</c:v>
                </c:pt>
                <c:pt idx="106458">
                  <c:v>53229</c:v>
                </c:pt>
                <c:pt idx="106459">
                  <c:v>53229.5</c:v>
                </c:pt>
                <c:pt idx="106460">
                  <c:v>53230</c:v>
                </c:pt>
                <c:pt idx="106461">
                  <c:v>53230.5</c:v>
                </c:pt>
                <c:pt idx="106462">
                  <c:v>53231</c:v>
                </c:pt>
                <c:pt idx="106463">
                  <c:v>53231.5</c:v>
                </c:pt>
                <c:pt idx="106464">
                  <c:v>53232</c:v>
                </c:pt>
                <c:pt idx="106465">
                  <c:v>53232.5</c:v>
                </c:pt>
                <c:pt idx="106466">
                  <c:v>53233</c:v>
                </c:pt>
                <c:pt idx="106467">
                  <c:v>53233.5</c:v>
                </c:pt>
                <c:pt idx="106468">
                  <c:v>53234</c:v>
                </c:pt>
                <c:pt idx="106469">
                  <c:v>53234.5</c:v>
                </c:pt>
                <c:pt idx="106470">
                  <c:v>53235</c:v>
                </c:pt>
                <c:pt idx="106471">
                  <c:v>53235.5</c:v>
                </c:pt>
                <c:pt idx="106472">
                  <c:v>53236</c:v>
                </c:pt>
                <c:pt idx="106473">
                  <c:v>53236.5</c:v>
                </c:pt>
                <c:pt idx="106474">
                  <c:v>53237</c:v>
                </c:pt>
                <c:pt idx="106475">
                  <c:v>53237.5</c:v>
                </c:pt>
                <c:pt idx="106476">
                  <c:v>53238</c:v>
                </c:pt>
                <c:pt idx="106477">
                  <c:v>53238.5</c:v>
                </c:pt>
                <c:pt idx="106478">
                  <c:v>53239</c:v>
                </c:pt>
                <c:pt idx="106479">
                  <c:v>53239.5</c:v>
                </c:pt>
                <c:pt idx="106480">
                  <c:v>53240</c:v>
                </c:pt>
                <c:pt idx="106481">
                  <c:v>53240.5</c:v>
                </c:pt>
                <c:pt idx="106482">
                  <c:v>53241</c:v>
                </c:pt>
                <c:pt idx="106483">
                  <c:v>53241.5</c:v>
                </c:pt>
                <c:pt idx="106484">
                  <c:v>53242</c:v>
                </c:pt>
                <c:pt idx="106485">
                  <c:v>53242.5</c:v>
                </c:pt>
                <c:pt idx="106486">
                  <c:v>53243</c:v>
                </c:pt>
                <c:pt idx="106487">
                  <c:v>53243.5</c:v>
                </c:pt>
                <c:pt idx="106488">
                  <c:v>53244</c:v>
                </c:pt>
                <c:pt idx="106489">
                  <c:v>53244.5</c:v>
                </c:pt>
                <c:pt idx="106490">
                  <c:v>53245</c:v>
                </c:pt>
                <c:pt idx="106491">
                  <c:v>53245.5</c:v>
                </c:pt>
                <c:pt idx="106492">
                  <c:v>53246</c:v>
                </c:pt>
                <c:pt idx="106493">
                  <c:v>53246.5</c:v>
                </c:pt>
                <c:pt idx="106494">
                  <c:v>53247</c:v>
                </c:pt>
                <c:pt idx="106495">
                  <c:v>53247.5</c:v>
                </c:pt>
                <c:pt idx="106496">
                  <c:v>53248</c:v>
                </c:pt>
                <c:pt idx="106497">
                  <c:v>53248.5</c:v>
                </c:pt>
                <c:pt idx="106498">
                  <c:v>53249</c:v>
                </c:pt>
                <c:pt idx="106499">
                  <c:v>53249.5</c:v>
                </c:pt>
                <c:pt idx="106500">
                  <c:v>53250</c:v>
                </c:pt>
                <c:pt idx="106501">
                  <c:v>53250.5</c:v>
                </c:pt>
                <c:pt idx="106502">
                  <c:v>53251</c:v>
                </c:pt>
                <c:pt idx="106503">
                  <c:v>53251.5</c:v>
                </c:pt>
                <c:pt idx="106504">
                  <c:v>53252</c:v>
                </c:pt>
                <c:pt idx="106505">
                  <c:v>53252.5</c:v>
                </c:pt>
                <c:pt idx="106506">
                  <c:v>53253</c:v>
                </c:pt>
                <c:pt idx="106507">
                  <c:v>53253.5</c:v>
                </c:pt>
                <c:pt idx="106508">
                  <c:v>53254</c:v>
                </c:pt>
                <c:pt idx="106509">
                  <c:v>53254.5</c:v>
                </c:pt>
                <c:pt idx="106510">
                  <c:v>53255</c:v>
                </c:pt>
                <c:pt idx="106511">
                  <c:v>53255.5</c:v>
                </c:pt>
                <c:pt idx="106512">
                  <c:v>53256</c:v>
                </c:pt>
                <c:pt idx="106513">
                  <c:v>53256.5</c:v>
                </c:pt>
                <c:pt idx="106514">
                  <c:v>53257</c:v>
                </c:pt>
                <c:pt idx="106515">
                  <c:v>53257.5</c:v>
                </c:pt>
                <c:pt idx="106516">
                  <c:v>53258</c:v>
                </c:pt>
                <c:pt idx="106517">
                  <c:v>53258.5</c:v>
                </c:pt>
                <c:pt idx="106518">
                  <c:v>53259</c:v>
                </c:pt>
                <c:pt idx="106519">
                  <c:v>53259.5</c:v>
                </c:pt>
                <c:pt idx="106520">
                  <c:v>53260</c:v>
                </c:pt>
                <c:pt idx="106521">
                  <c:v>53260.5</c:v>
                </c:pt>
                <c:pt idx="106522">
                  <c:v>53261</c:v>
                </c:pt>
                <c:pt idx="106523">
                  <c:v>53261.5</c:v>
                </c:pt>
                <c:pt idx="106524">
                  <c:v>53262</c:v>
                </c:pt>
                <c:pt idx="106525">
                  <c:v>53262.5</c:v>
                </c:pt>
                <c:pt idx="106526">
                  <c:v>53263</c:v>
                </c:pt>
                <c:pt idx="106527">
                  <c:v>53263.5</c:v>
                </c:pt>
                <c:pt idx="106528">
                  <c:v>53264</c:v>
                </c:pt>
                <c:pt idx="106529">
                  <c:v>53264.5</c:v>
                </c:pt>
                <c:pt idx="106530">
                  <c:v>53265</c:v>
                </c:pt>
                <c:pt idx="106531">
                  <c:v>53265.5</c:v>
                </c:pt>
                <c:pt idx="106532">
                  <c:v>53266</c:v>
                </c:pt>
                <c:pt idx="106533">
                  <c:v>53266.5</c:v>
                </c:pt>
                <c:pt idx="106534">
                  <c:v>53267</c:v>
                </c:pt>
                <c:pt idx="106535">
                  <c:v>53267.5</c:v>
                </c:pt>
                <c:pt idx="106536">
                  <c:v>53268</c:v>
                </c:pt>
                <c:pt idx="106537">
                  <c:v>53268.5</c:v>
                </c:pt>
                <c:pt idx="106538">
                  <c:v>53269</c:v>
                </c:pt>
                <c:pt idx="106539">
                  <c:v>53269.5</c:v>
                </c:pt>
                <c:pt idx="106540">
                  <c:v>53270</c:v>
                </c:pt>
                <c:pt idx="106541">
                  <c:v>53270.5</c:v>
                </c:pt>
                <c:pt idx="106542">
                  <c:v>53271</c:v>
                </c:pt>
                <c:pt idx="106543">
                  <c:v>53271.5</c:v>
                </c:pt>
                <c:pt idx="106544">
                  <c:v>53272</c:v>
                </c:pt>
                <c:pt idx="106545">
                  <c:v>53272.5</c:v>
                </c:pt>
                <c:pt idx="106546">
                  <c:v>53273</c:v>
                </c:pt>
                <c:pt idx="106547">
                  <c:v>53273.5</c:v>
                </c:pt>
                <c:pt idx="106548">
                  <c:v>53274</c:v>
                </c:pt>
                <c:pt idx="106549">
                  <c:v>53274.5</c:v>
                </c:pt>
                <c:pt idx="106550">
                  <c:v>53275</c:v>
                </c:pt>
                <c:pt idx="106551">
                  <c:v>53275.5</c:v>
                </c:pt>
                <c:pt idx="106552">
                  <c:v>53276</c:v>
                </c:pt>
                <c:pt idx="106553">
                  <c:v>53276.5</c:v>
                </c:pt>
                <c:pt idx="106554">
                  <c:v>53277</c:v>
                </c:pt>
                <c:pt idx="106555">
                  <c:v>53277.5</c:v>
                </c:pt>
                <c:pt idx="106556">
                  <c:v>53278</c:v>
                </c:pt>
                <c:pt idx="106557">
                  <c:v>53278.5</c:v>
                </c:pt>
                <c:pt idx="106558">
                  <c:v>53279</c:v>
                </c:pt>
                <c:pt idx="106559">
                  <c:v>53279.5</c:v>
                </c:pt>
                <c:pt idx="106560">
                  <c:v>53280</c:v>
                </c:pt>
                <c:pt idx="106561">
                  <c:v>53280.5</c:v>
                </c:pt>
                <c:pt idx="106562">
                  <c:v>53281</c:v>
                </c:pt>
                <c:pt idx="106563">
                  <c:v>53281.5</c:v>
                </c:pt>
                <c:pt idx="106564">
                  <c:v>53282</c:v>
                </c:pt>
                <c:pt idx="106565">
                  <c:v>53282.5</c:v>
                </c:pt>
                <c:pt idx="106566">
                  <c:v>53283</c:v>
                </c:pt>
                <c:pt idx="106567">
                  <c:v>53283.5</c:v>
                </c:pt>
                <c:pt idx="106568">
                  <c:v>53284</c:v>
                </c:pt>
                <c:pt idx="106569">
                  <c:v>53284.5</c:v>
                </c:pt>
                <c:pt idx="106570">
                  <c:v>53285</c:v>
                </c:pt>
                <c:pt idx="106571">
                  <c:v>53285.5</c:v>
                </c:pt>
                <c:pt idx="106572">
                  <c:v>53286</c:v>
                </c:pt>
                <c:pt idx="106573">
                  <c:v>53286.5</c:v>
                </c:pt>
                <c:pt idx="106574">
                  <c:v>53287</c:v>
                </c:pt>
                <c:pt idx="106575">
                  <c:v>53287.5</c:v>
                </c:pt>
                <c:pt idx="106576">
                  <c:v>53288</c:v>
                </c:pt>
                <c:pt idx="106577">
                  <c:v>53288.5</c:v>
                </c:pt>
                <c:pt idx="106578">
                  <c:v>53289</c:v>
                </c:pt>
                <c:pt idx="106579">
                  <c:v>53289.5</c:v>
                </c:pt>
                <c:pt idx="106580">
                  <c:v>53290</c:v>
                </c:pt>
                <c:pt idx="106581">
                  <c:v>53290.5</c:v>
                </c:pt>
                <c:pt idx="106582">
                  <c:v>53291</c:v>
                </c:pt>
                <c:pt idx="106583">
                  <c:v>53291.5</c:v>
                </c:pt>
                <c:pt idx="106584">
                  <c:v>53292</c:v>
                </c:pt>
                <c:pt idx="106585">
                  <c:v>53292.5</c:v>
                </c:pt>
                <c:pt idx="106586">
                  <c:v>53293</c:v>
                </c:pt>
                <c:pt idx="106587">
                  <c:v>53293.5</c:v>
                </c:pt>
                <c:pt idx="106588">
                  <c:v>53294</c:v>
                </c:pt>
                <c:pt idx="106589">
                  <c:v>53294.5</c:v>
                </c:pt>
                <c:pt idx="106590">
                  <c:v>53295</c:v>
                </c:pt>
                <c:pt idx="106591">
                  <c:v>53295.5</c:v>
                </c:pt>
                <c:pt idx="106592">
                  <c:v>53296</c:v>
                </c:pt>
                <c:pt idx="106593">
                  <c:v>53296.5</c:v>
                </c:pt>
                <c:pt idx="106594">
                  <c:v>53297</c:v>
                </c:pt>
                <c:pt idx="106595">
                  <c:v>53297.5</c:v>
                </c:pt>
                <c:pt idx="106596">
                  <c:v>53298</c:v>
                </c:pt>
                <c:pt idx="106597">
                  <c:v>53298.5</c:v>
                </c:pt>
                <c:pt idx="106598">
                  <c:v>53299</c:v>
                </c:pt>
                <c:pt idx="106599">
                  <c:v>53299.5</c:v>
                </c:pt>
                <c:pt idx="106600">
                  <c:v>53300</c:v>
                </c:pt>
                <c:pt idx="106601">
                  <c:v>53300.5</c:v>
                </c:pt>
                <c:pt idx="106602">
                  <c:v>53301</c:v>
                </c:pt>
                <c:pt idx="106603">
                  <c:v>53301.5</c:v>
                </c:pt>
                <c:pt idx="106604">
                  <c:v>53302</c:v>
                </c:pt>
                <c:pt idx="106605">
                  <c:v>53302.5</c:v>
                </c:pt>
                <c:pt idx="106606">
                  <c:v>53303</c:v>
                </c:pt>
                <c:pt idx="106607">
                  <c:v>53303.5</c:v>
                </c:pt>
                <c:pt idx="106608">
                  <c:v>53304</c:v>
                </c:pt>
                <c:pt idx="106609">
                  <c:v>53304.5</c:v>
                </c:pt>
                <c:pt idx="106610">
                  <c:v>53305</c:v>
                </c:pt>
                <c:pt idx="106611">
                  <c:v>53305.5</c:v>
                </c:pt>
                <c:pt idx="106612">
                  <c:v>53306</c:v>
                </c:pt>
                <c:pt idx="106613">
                  <c:v>53306.5</c:v>
                </c:pt>
                <c:pt idx="106614">
                  <c:v>53307</c:v>
                </c:pt>
                <c:pt idx="106615">
                  <c:v>53307.5</c:v>
                </c:pt>
                <c:pt idx="106616">
                  <c:v>53308</c:v>
                </c:pt>
                <c:pt idx="106617">
                  <c:v>53308.5</c:v>
                </c:pt>
                <c:pt idx="106618">
                  <c:v>53309</c:v>
                </c:pt>
                <c:pt idx="106619">
                  <c:v>53309.5</c:v>
                </c:pt>
                <c:pt idx="106620">
                  <c:v>53310</c:v>
                </c:pt>
                <c:pt idx="106621">
                  <c:v>53310.5</c:v>
                </c:pt>
                <c:pt idx="106622">
                  <c:v>53311</c:v>
                </c:pt>
                <c:pt idx="106623">
                  <c:v>53311.5</c:v>
                </c:pt>
                <c:pt idx="106624">
                  <c:v>53312</c:v>
                </c:pt>
                <c:pt idx="106625">
                  <c:v>53312.5</c:v>
                </c:pt>
                <c:pt idx="106626">
                  <c:v>53313</c:v>
                </c:pt>
                <c:pt idx="106627">
                  <c:v>53313.5</c:v>
                </c:pt>
                <c:pt idx="106628">
                  <c:v>53314</c:v>
                </c:pt>
                <c:pt idx="106629">
                  <c:v>53314.5</c:v>
                </c:pt>
                <c:pt idx="106630">
                  <c:v>53315</c:v>
                </c:pt>
                <c:pt idx="106631">
                  <c:v>53315.5</c:v>
                </c:pt>
                <c:pt idx="106632">
                  <c:v>53316</c:v>
                </c:pt>
                <c:pt idx="106633">
                  <c:v>53316.5</c:v>
                </c:pt>
                <c:pt idx="106634">
                  <c:v>53317</c:v>
                </c:pt>
                <c:pt idx="106635">
                  <c:v>53317.5</c:v>
                </c:pt>
                <c:pt idx="106636">
                  <c:v>53318</c:v>
                </c:pt>
                <c:pt idx="106637">
                  <c:v>53318.5</c:v>
                </c:pt>
                <c:pt idx="106638">
                  <c:v>53319</c:v>
                </c:pt>
                <c:pt idx="106639">
                  <c:v>53319.5</c:v>
                </c:pt>
                <c:pt idx="106640">
                  <c:v>53320</c:v>
                </c:pt>
                <c:pt idx="106641">
                  <c:v>53320.5</c:v>
                </c:pt>
                <c:pt idx="106642">
                  <c:v>53321</c:v>
                </c:pt>
                <c:pt idx="106643">
                  <c:v>53321.5</c:v>
                </c:pt>
                <c:pt idx="106644">
                  <c:v>53322</c:v>
                </c:pt>
                <c:pt idx="106645">
                  <c:v>53322.5</c:v>
                </c:pt>
                <c:pt idx="106646">
                  <c:v>53323</c:v>
                </c:pt>
                <c:pt idx="106647">
                  <c:v>53323.5</c:v>
                </c:pt>
                <c:pt idx="106648">
                  <c:v>53324</c:v>
                </c:pt>
                <c:pt idx="106649">
                  <c:v>53324.5</c:v>
                </c:pt>
                <c:pt idx="106650">
                  <c:v>53325</c:v>
                </c:pt>
                <c:pt idx="106651">
                  <c:v>53325.5</c:v>
                </c:pt>
                <c:pt idx="106652">
                  <c:v>53326</c:v>
                </c:pt>
                <c:pt idx="106653">
                  <c:v>53326.5</c:v>
                </c:pt>
                <c:pt idx="106654">
                  <c:v>53327</c:v>
                </c:pt>
                <c:pt idx="106655">
                  <c:v>53327.5</c:v>
                </c:pt>
                <c:pt idx="106656">
                  <c:v>53328</c:v>
                </c:pt>
                <c:pt idx="106657">
                  <c:v>53328.5</c:v>
                </c:pt>
                <c:pt idx="106658">
                  <c:v>53329</c:v>
                </c:pt>
                <c:pt idx="106659">
                  <c:v>53329.5</c:v>
                </c:pt>
                <c:pt idx="106660">
                  <c:v>53330</c:v>
                </c:pt>
                <c:pt idx="106661">
                  <c:v>53330.5</c:v>
                </c:pt>
                <c:pt idx="106662">
                  <c:v>53331</c:v>
                </c:pt>
                <c:pt idx="106663">
                  <c:v>53331.5</c:v>
                </c:pt>
                <c:pt idx="106664">
                  <c:v>53332</c:v>
                </c:pt>
                <c:pt idx="106665">
                  <c:v>53332.5</c:v>
                </c:pt>
                <c:pt idx="106666">
                  <c:v>53333</c:v>
                </c:pt>
                <c:pt idx="106667">
                  <c:v>53333.5</c:v>
                </c:pt>
                <c:pt idx="106668">
                  <c:v>53334</c:v>
                </c:pt>
                <c:pt idx="106669">
                  <c:v>53334.5</c:v>
                </c:pt>
                <c:pt idx="106670">
                  <c:v>53335</c:v>
                </c:pt>
                <c:pt idx="106671">
                  <c:v>53335.5</c:v>
                </c:pt>
                <c:pt idx="106672">
                  <c:v>53336</c:v>
                </c:pt>
                <c:pt idx="106673">
                  <c:v>53336.5</c:v>
                </c:pt>
                <c:pt idx="106674">
                  <c:v>53337</c:v>
                </c:pt>
                <c:pt idx="106675">
                  <c:v>53337.5</c:v>
                </c:pt>
                <c:pt idx="106676">
                  <c:v>53338</c:v>
                </c:pt>
                <c:pt idx="106677">
                  <c:v>53338.5</c:v>
                </c:pt>
                <c:pt idx="106678">
                  <c:v>53339</c:v>
                </c:pt>
                <c:pt idx="106679">
                  <c:v>53339.5</c:v>
                </c:pt>
                <c:pt idx="106680">
                  <c:v>53340</c:v>
                </c:pt>
                <c:pt idx="106681">
                  <c:v>53340.5</c:v>
                </c:pt>
                <c:pt idx="106682">
                  <c:v>53341</c:v>
                </c:pt>
                <c:pt idx="106683">
                  <c:v>53341.5</c:v>
                </c:pt>
                <c:pt idx="106684">
                  <c:v>53342</c:v>
                </c:pt>
                <c:pt idx="106685">
                  <c:v>53342.5</c:v>
                </c:pt>
                <c:pt idx="106686">
                  <c:v>53343</c:v>
                </c:pt>
                <c:pt idx="106687">
                  <c:v>53343.5</c:v>
                </c:pt>
                <c:pt idx="106688">
                  <c:v>53344</c:v>
                </c:pt>
                <c:pt idx="106689">
                  <c:v>53344.5</c:v>
                </c:pt>
                <c:pt idx="106690">
                  <c:v>53345</c:v>
                </c:pt>
                <c:pt idx="106691">
                  <c:v>53345.5</c:v>
                </c:pt>
                <c:pt idx="106692">
                  <c:v>53346</c:v>
                </c:pt>
                <c:pt idx="106693">
                  <c:v>53346.5</c:v>
                </c:pt>
                <c:pt idx="106694">
                  <c:v>53347</c:v>
                </c:pt>
                <c:pt idx="106695">
                  <c:v>53347.5</c:v>
                </c:pt>
                <c:pt idx="106696">
                  <c:v>53348</c:v>
                </c:pt>
                <c:pt idx="106697">
                  <c:v>53348.5</c:v>
                </c:pt>
                <c:pt idx="106698">
                  <c:v>53349</c:v>
                </c:pt>
                <c:pt idx="106699">
                  <c:v>53349.5</c:v>
                </c:pt>
                <c:pt idx="106700">
                  <c:v>53350</c:v>
                </c:pt>
                <c:pt idx="106701">
                  <c:v>53350.5</c:v>
                </c:pt>
                <c:pt idx="106702">
                  <c:v>53351</c:v>
                </c:pt>
                <c:pt idx="106703">
                  <c:v>53351.5</c:v>
                </c:pt>
                <c:pt idx="106704">
                  <c:v>53352</c:v>
                </c:pt>
                <c:pt idx="106705">
                  <c:v>53352.5</c:v>
                </c:pt>
                <c:pt idx="106706">
                  <c:v>53353</c:v>
                </c:pt>
                <c:pt idx="106707">
                  <c:v>53353.5</c:v>
                </c:pt>
                <c:pt idx="106708">
                  <c:v>53354</c:v>
                </c:pt>
                <c:pt idx="106709">
                  <c:v>53354.5</c:v>
                </c:pt>
                <c:pt idx="106710">
                  <c:v>53355</c:v>
                </c:pt>
                <c:pt idx="106711">
                  <c:v>53355.5</c:v>
                </c:pt>
                <c:pt idx="106712">
                  <c:v>53356</c:v>
                </c:pt>
                <c:pt idx="106713">
                  <c:v>53356.5</c:v>
                </c:pt>
                <c:pt idx="106714">
                  <c:v>53357</c:v>
                </c:pt>
                <c:pt idx="106715">
                  <c:v>53357.5</c:v>
                </c:pt>
                <c:pt idx="106716">
                  <c:v>53358</c:v>
                </c:pt>
                <c:pt idx="106717">
                  <c:v>53358.5</c:v>
                </c:pt>
                <c:pt idx="106718">
                  <c:v>53359</c:v>
                </c:pt>
                <c:pt idx="106719">
                  <c:v>53359.5</c:v>
                </c:pt>
                <c:pt idx="106720">
                  <c:v>53360</c:v>
                </c:pt>
                <c:pt idx="106721">
                  <c:v>53360.5</c:v>
                </c:pt>
                <c:pt idx="106722">
                  <c:v>53361</c:v>
                </c:pt>
                <c:pt idx="106723">
                  <c:v>53361.5</c:v>
                </c:pt>
                <c:pt idx="106724">
                  <c:v>53362</c:v>
                </c:pt>
                <c:pt idx="106725">
                  <c:v>53362.5</c:v>
                </c:pt>
                <c:pt idx="106726">
                  <c:v>53363</c:v>
                </c:pt>
                <c:pt idx="106727">
                  <c:v>53363.5</c:v>
                </c:pt>
                <c:pt idx="106728">
                  <c:v>53364</c:v>
                </c:pt>
                <c:pt idx="106729">
                  <c:v>53364.5</c:v>
                </c:pt>
                <c:pt idx="106730">
                  <c:v>53365</c:v>
                </c:pt>
                <c:pt idx="106731">
                  <c:v>53365.5</c:v>
                </c:pt>
                <c:pt idx="106732">
                  <c:v>53366</c:v>
                </c:pt>
                <c:pt idx="106733">
                  <c:v>53366.5</c:v>
                </c:pt>
                <c:pt idx="106734">
                  <c:v>53367</c:v>
                </c:pt>
                <c:pt idx="106735">
                  <c:v>53367.5</c:v>
                </c:pt>
                <c:pt idx="106736">
                  <c:v>53368</c:v>
                </c:pt>
                <c:pt idx="106737">
                  <c:v>53368.5</c:v>
                </c:pt>
                <c:pt idx="106738">
                  <c:v>53369</c:v>
                </c:pt>
                <c:pt idx="106739">
                  <c:v>53369.5</c:v>
                </c:pt>
                <c:pt idx="106740">
                  <c:v>53370</c:v>
                </c:pt>
                <c:pt idx="106741">
                  <c:v>53370.5</c:v>
                </c:pt>
                <c:pt idx="106742">
                  <c:v>53371</c:v>
                </c:pt>
                <c:pt idx="106743">
                  <c:v>53371.5</c:v>
                </c:pt>
                <c:pt idx="106744">
                  <c:v>53372</c:v>
                </c:pt>
                <c:pt idx="106745">
                  <c:v>53372.5</c:v>
                </c:pt>
                <c:pt idx="106746">
                  <c:v>53373</c:v>
                </c:pt>
                <c:pt idx="106747">
                  <c:v>53373.5</c:v>
                </c:pt>
                <c:pt idx="106748">
                  <c:v>53374</c:v>
                </c:pt>
                <c:pt idx="106749">
                  <c:v>53374.5</c:v>
                </c:pt>
                <c:pt idx="106750">
                  <c:v>53375</c:v>
                </c:pt>
                <c:pt idx="106751">
                  <c:v>53375.5</c:v>
                </c:pt>
                <c:pt idx="106752">
                  <c:v>53376</c:v>
                </c:pt>
                <c:pt idx="106753">
                  <c:v>53376.5</c:v>
                </c:pt>
                <c:pt idx="106754">
                  <c:v>53377</c:v>
                </c:pt>
                <c:pt idx="106755">
                  <c:v>53377.5</c:v>
                </c:pt>
                <c:pt idx="106756">
                  <c:v>53378</c:v>
                </c:pt>
                <c:pt idx="106757">
                  <c:v>53378.5</c:v>
                </c:pt>
                <c:pt idx="106758">
                  <c:v>53379</c:v>
                </c:pt>
                <c:pt idx="106759">
                  <c:v>53379.5</c:v>
                </c:pt>
                <c:pt idx="106760">
                  <c:v>53380</c:v>
                </c:pt>
                <c:pt idx="106761">
                  <c:v>53380.5</c:v>
                </c:pt>
                <c:pt idx="106762">
                  <c:v>53381</c:v>
                </c:pt>
                <c:pt idx="106763">
                  <c:v>53381.5</c:v>
                </c:pt>
                <c:pt idx="106764">
                  <c:v>53382</c:v>
                </c:pt>
                <c:pt idx="106765">
                  <c:v>53382.5</c:v>
                </c:pt>
                <c:pt idx="106766">
                  <c:v>53383</c:v>
                </c:pt>
                <c:pt idx="106767">
                  <c:v>53383.5</c:v>
                </c:pt>
                <c:pt idx="106768">
                  <c:v>53384</c:v>
                </c:pt>
                <c:pt idx="106769">
                  <c:v>53384.5</c:v>
                </c:pt>
                <c:pt idx="106770">
                  <c:v>53385</c:v>
                </c:pt>
                <c:pt idx="106771">
                  <c:v>53385.5</c:v>
                </c:pt>
                <c:pt idx="106772">
                  <c:v>53386</c:v>
                </c:pt>
                <c:pt idx="106773">
                  <c:v>53386.5</c:v>
                </c:pt>
                <c:pt idx="106774">
                  <c:v>53387</c:v>
                </c:pt>
                <c:pt idx="106775">
                  <c:v>53387.5</c:v>
                </c:pt>
                <c:pt idx="106776">
                  <c:v>53388</c:v>
                </c:pt>
                <c:pt idx="106777">
                  <c:v>53388.5</c:v>
                </c:pt>
                <c:pt idx="106778">
                  <c:v>53389</c:v>
                </c:pt>
                <c:pt idx="106779">
                  <c:v>53389.5</c:v>
                </c:pt>
                <c:pt idx="106780">
                  <c:v>53390</c:v>
                </c:pt>
                <c:pt idx="106781">
                  <c:v>53390.5</c:v>
                </c:pt>
                <c:pt idx="106782">
                  <c:v>53391</c:v>
                </c:pt>
                <c:pt idx="106783">
                  <c:v>53391.5</c:v>
                </c:pt>
                <c:pt idx="106784">
                  <c:v>53392</c:v>
                </c:pt>
                <c:pt idx="106785">
                  <c:v>53392.5</c:v>
                </c:pt>
                <c:pt idx="106786">
                  <c:v>53393</c:v>
                </c:pt>
                <c:pt idx="106787">
                  <c:v>53393.5</c:v>
                </c:pt>
                <c:pt idx="106788">
                  <c:v>53394</c:v>
                </c:pt>
                <c:pt idx="106789">
                  <c:v>53394.5</c:v>
                </c:pt>
                <c:pt idx="106790">
                  <c:v>53395</c:v>
                </c:pt>
                <c:pt idx="106791">
                  <c:v>53395.5</c:v>
                </c:pt>
                <c:pt idx="106792">
                  <c:v>53396</c:v>
                </c:pt>
                <c:pt idx="106793">
                  <c:v>53396.5</c:v>
                </c:pt>
                <c:pt idx="106794">
                  <c:v>53397</c:v>
                </c:pt>
                <c:pt idx="106795">
                  <c:v>53397.5</c:v>
                </c:pt>
                <c:pt idx="106796">
                  <c:v>53398</c:v>
                </c:pt>
                <c:pt idx="106797">
                  <c:v>53398.5</c:v>
                </c:pt>
                <c:pt idx="106798">
                  <c:v>53399</c:v>
                </c:pt>
                <c:pt idx="106799">
                  <c:v>53399.5</c:v>
                </c:pt>
                <c:pt idx="106800">
                  <c:v>53400</c:v>
                </c:pt>
                <c:pt idx="106801">
                  <c:v>53400.5</c:v>
                </c:pt>
                <c:pt idx="106802">
                  <c:v>53401</c:v>
                </c:pt>
                <c:pt idx="106803">
                  <c:v>53401.5</c:v>
                </c:pt>
                <c:pt idx="106804">
                  <c:v>53402</c:v>
                </c:pt>
                <c:pt idx="106805">
                  <c:v>53402.5</c:v>
                </c:pt>
                <c:pt idx="106806">
                  <c:v>53403</c:v>
                </c:pt>
                <c:pt idx="106807">
                  <c:v>53403.5</c:v>
                </c:pt>
                <c:pt idx="106808">
                  <c:v>53404</c:v>
                </c:pt>
                <c:pt idx="106809">
                  <c:v>53404.5</c:v>
                </c:pt>
                <c:pt idx="106810">
                  <c:v>53405</c:v>
                </c:pt>
                <c:pt idx="106811">
                  <c:v>53405.5</c:v>
                </c:pt>
                <c:pt idx="106812">
                  <c:v>53406</c:v>
                </c:pt>
                <c:pt idx="106813">
                  <c:v>53406.5</c:v>
                </c:pt>
                <c:pt idx="106814">
                  <c:v>53407</c:v>
                </c:pt>
                <c:pt idx="106815">
                  <c:v>53407.5</c:v>
                </c:pt>
                <c:pt idx="106816">
                  <c:v>53408</c:v>
                </c:pt>
                <c:pt idx="106817">
                  <c:v>53408.5</c:v>
                </c:pt>
                <c:pt idx="106818">
                  <c:v>53409</c:v>
                </c:pt>
                <c:pt idx="106819">
                  <c:v>53409.5</c:v>
                </c:pt>
                <c:pt idx="106820">
                  <c:v>53410</c:v>
                </c:pt>
                <c:pt idx="106821">
                  <c:v>53410.5</c:v>
                </c:pt>
                <c:pt idx="106822">
                  <c:v>53411</c:v>
                </c:pt>
                <c:pt idx="106823">
                  <c:v>53411.5</c:v>
                </c:pt>
                <c:pt idx="106824">
                  <c:v>53412</c:v>
                </c:pt>
                <c:pt idx="106825">
                  <c:v>53412.5</c:v>
                </c:pt>
                <c:pt idx="106826">
                  <c:v>53413</c:v>
                </c:pt>
                <c:pt idx="106827">
                  <c:v>53413.5</c:v>
                </c:pt>
                <c:pt idx="106828">
                  <c:v>53414</c:v>
                </c:pt>
                <c:pt idx="106829">
                  <c:v>53414.5</c:v>
                </c:pt>
                <c:pt idx="106830">
                  <c:v>53415</c:v>
                </c:pt>
                <c:pt idx="106831">
                  <c:v>53415.5</c:v>
                </c:pt>
                <c:pt idx="106832">
                  <c:v>53416</c:v>
                </c:pt>
                <c:pt idx="106833">
                  <c:v>53416.5</c:v>
                </c:pt>
                <c:pt idx="106834">
                  <c:v>53417</c:v>
                </c:pt>
                <c:pt idx="106835">
                  <c:v>53417.5</c:v>
                </c:pt>
                <c:pt idx="106836">
                  <c:v>53418</c:v>
                </c:pt>
                <c:pt idx="106837">
                  <c:v>53418.5</c:v>
                </c:pt>
                <c:pt idx="106838">
                  <c:v>53419</c:v>
                </c:pt>
                <c:pt idx="106839">
                  <c:v>53419.5</c:v>
                </c:pt>
                <c:pt idx="106840">
                  <c:v>53420</c:v>
                </c:pt>
                <c:pt idx="106841">
                  <c:v>53420.5</c:v>
                </c:pt>
                <c:pt idx="106842">
                  <c:v>53421</c:v>
                </c:pt>
                <c:pt idx="106843">
                  <c:v>53421.5</c:v>
                </c:pt>
                <c:pt idx="106844">
                  <c:v>53422</c:v>
                </c:pt>
                <c:pt idx="106845">
                  <c:v>53422.5</c:v>
                </c:pt>
                <c:pt idx="106846">
                  <c:v>53423</c:v>
                </c:pt>
                <c:pt idx="106847">
                  <c:v>53423.5</c:v>
                </c:pt>
                <c:pt idx="106848">
                  <c:v>53424</c:v>
                </c:pt>
                <c:pt idx="106849">
                  <c:v>53424.5</c:v>
                </c:pt>
                <c:pt idx="106850">
                  <c:v>53425</c:v>
                </c:pt>
                <c:pt idx="106851">
                  <c:v>53425.5</c:v>
                </c:pt>
                <c:pt idx="106852">
                  <c:v>53426</c:v>
                </c:pt>
                <c:pt idx="106853">
                  <c:v>53426.5</c:v>
                </c:pt>
                <c:pt idx="106854">
                  <c:v>53427</c:v>
                </c:pt>
                <c:pt idx="106855">
                  <c:v>53427.5</c:v>
                </c:pt>
                <c:pt idx="106856">
                  <c:v>53428</c:v>
                </c:pt>
                <c:pt idx="106857">
                  <c:v>53428.5</c:v>
                </c:pt>
                <c:pt idx="106858">
                  <c:v>53429</c:v>
                </c:pt>
                <c:pt idx="106859">
                  <c:v>53429.5</c:v>
                </c:pt>
                <c:pt idx="106860">
                  <c:v>53430</c:v>
                </c:pt>
                <c:pt idx="106861">
                  <c:v>53430.5</c:v>
                </c:pt>
                <c:pt idx="106862">
                  <c:v>53431</c:v>
                </c:pt>
                <c:pt idx="106863">
                  <c:v>53431.5</c:v>
                </c:pt>
                <c:pt idx="106864">
                  <c:v>53432</c:v>
                </c:pt>
                <c:pt idx="106865">
                  <c:v>53432.5</c:v>
                </c:pt>
                <c:pt idx="106866">
                  <c:v>53433</c:v>
                </c:pt>
                <c:pt idx="106867">
                  <c:v>53433.5</c:v>
                </c:pt>
                <c:pt idx="106868">
                  <c:v>53434</c:v>
                </c:pt>
                <c:pt idx="106869">
                  <c:v>53434.5</c:v>
                </c:pt>
                <c:pt idx="106870">
                  <c:v>53435</c:v>
                </c:pt>
                <c:pt idx="106871">
                  <c:v>53435.5</c:v>
                </c:pt>
                <c:pt idx="106872">
                  <c:v>53436</c:v>
                </c:pt>
                <c:pt idx="106873">
                  <c:v>53436.5</c:v>
                </c:pt>
                <c:pt idx="106874">
                  <c:v>53437</c:v>
                </c:pt>
                <c:pt idx="106875">
                  <c:v>53437.5</c:v>
                </c:pt>
                <c:pt idx="106876">
                  <c:v>53438</c:v>
                </c:pt>
                <c:pt idx="106877">
                  <c:v>53438.5</c:v>
                </c:pt>
                <c:pt idx="106878">
                  <c:v>53439</c:v>
                </c:pt>
                <c:pt idx="106879">
                  <c:v>53439.5</c:v>
                </c:pt>
                <c:pt idx="106880">
                  <c:v>53440</c:v>
                </c:pt>
                <c:pt idx="106881">
                  <c:v>53440.5</c:v>
                </c:pt>
                <c:pt idx="106882">
                  <c:v>53441</c:v>
                </c:pt>
                <c:pt idx="106883">
                  <c:v>53441.5</c:v>
                </c:pt>
                <c:pt idx="106884">
                  <c:v>53442</c:v>
                </c:pt>
                <c:pt idx="106885">
                  <c:v>53442.5</c:v>
                </c:pt>
                <c:pt idx="106886">
                  <c:v>53443</c:v>
                </c:pt>
                <c:pt idx="106887">
                  <c:v>53443.5</c:v>
                </c:pt>
                <c:pt idx="106888">
                  <c:v>53444</c:v>
                </c:pt>
                <c:pt idx="106889">
                  <c:v>53444.5</c:v>
                </c:pt>
                <c:pt idx="106890">
                  <c:v>53445</c:v>
                </c:pt>
                <c:pt idx="106891">
                  <c:v>53445.5</c:v>
                </c:pt>
                <c:pt idx="106892">
                  <c:v>53446</c:v>
                </c:pt>
                <c:pt idx="106893">
                  <c:v>53446.5</c:v>
                </c:pt>
                <c:pt idx="106894">
                  <c:v>53447</c:v>
                </c:pt>
                <c:pt idx="106895">
                  <c:v>53447.5</c:v>
                </c:pt>
                <c:pt idx="106896">
                  <c:v>53448</c:v>
                </c:pt>
                <c:pt idx="106897">
                  <c:v>53448.5</c:v>
                </c:pt>
                <c:pt idx="106898">
                  <c:v>53449</c:v>
                </c:pt>
                <c:pt idx="106899">
                  <c:v>53449.5</c:v>
                </c:pt>
                <c:pt idx="106900">
                  <c:v>53450</c:v>
                </c:pt>
                <c:pt idx="106901">
                  <c:v>53450.5</c:v>
                </c:pt>
                <c:pt idx="106902">
                  <c:v>53451</c:v>
                </c:pt>
                <c:pt idx="106903">
                  <c:v>53451.5</c:v>
                </c:pt>
                <c:pt idx="106904">
                  <c:v>53452</c:v>
                </c:pt>
                <c:pt idx="106905">
                  <c:v>53452.5</c:v>
                </c:pt>
                <c:pt idx="106906">
                  <c:v>53453</c:v>
                </c:pt>
                <c:pt idx="106907">
                  <c:v>53453.5</c:v>
                </c:pt>
                <c:pt idx="106908">
                  <c:v>53454</c:v>
                </c:pt>
                <c:pt idx="106909">
                  <c:v>53454.5</c:v>
                </c:pt>
                <c:pt idx="106910">
                  <c:v>53455</c:v>
                </c:pt>
                <c:pt idx="106911">
                  <c:v>53455.5</c:v>
                </c:pt>
                <c:pt idx="106912">
                  <c:v>53456</c:v>
                </c:pt>
                <c:pt idx="106913">
                  <c:v>53456.5</c:v>
                </c:pt>
                <c:pt idx="106914">
                  <c:v>53457</c:v>
                </c:pt>
                <c:pt idx="106915">
                  <c:v>53457.5</c:v>
                </c:pt>
                <c:pt idx="106916">
                  <c:v>53458</c:v>
                </c:pt>
                <c:pt idx="106917">
                  <c:v>53458.5</c:v>
                </c:pt>
                <c:pt idx="106918">
                  <c:v>53459</c:v>
                </c:pt>
                <c:pt idx="106919">
                  <c:v>53459.5</c:v>
                </c:pt>
                <c:pt idx="106920">
                  <c:v>53460</c:v>
                </c:pt>
                <c:pt idx="106921">
                  <c:v>53460.5</c:v>
                </c:pt>
                <c:pt idx="106922">
                  <c:v>53461</c:v>
                </c:pt>
                <c:pt idx="106923">
                  <c:v>53461.5</c:v>
                </c:pt>
                <c:pt idx="106924">
                  <c:v>53462</c:v>
                </c:pt>
                <c:pt idx="106925">
                  <c:v>53462.5</c:v>
                </c:pt>
                <c:pt idx="106926">
                  <c:v>53463</c:v>
                </c:pt>
                <c:pt idx="106927">
                  <c:v>53463.5</c:v>
                </c:pt>
                <c:pt idx="106928">
                  <c:v>53464</c:v>
                </c:pt>
                <c:pt idx="106929">
                  <c:v>53464.5</c:v>
                </c:pt>
                <c:pt idx="106930">
                  <c:v>53465</c:v>
                </c:pt>
                <c:pt idx="106931">
                  <c:v>53465.5</c:v>
                </c:pt>
                <c:pt idx="106932">
                  <c:v>53466</c:v>
                </c:pt>
                <c:pt idx="106933">
                  <c:v>53466.5</c:v>
                </c:pt>
                <c:pt idx="106934">
                  <c:v>53467</c:v>
                </c:pt>
                <c:pt idx="106935">
                  <c:v>53467.5</c:v>
                </c:pt>
                <c:pt idx="106936">
                  <c:v>53468</c:v>
                </c:pt>
                <c:pt idx="106937">
                  <c:v>53468.5</c:v>
                </c:pt>
                <c:pt idx="106938">
                  <c:v>53469</c:v>
                </c:pt>
                <c:pt idx="106939">
                  <c:v>53469.5</c:v>
                </c:pt>
                <c:pt idx="106940">
                  <c:v>53470</c:v>
                </c:pt>
                <c:pt idx="106941">
                  <c:v>53470.5</c:v>
                </c:pt>
                <c:pt idx="106942">
                  <c:v>53471</c:v>
                </c:pt>
                <c:pt idx="106943">
                  <c:v>53471.5</c:v>
                </c:pt>
                <c:pt idx="106944">
                  <c:v>53472</c:v>
                </c:pt>
                <c:pt idx="106945">
                  <c:v>53472.5</c:v>
                </c:pt>
                <c:pt idx="106946">
                  <c:v>53473</c:v>
                </c:pt>
                <c:pt idx="106947">
                  <c:v>53473.5</c:v>
                </c:pt>
                <c:pt idx="106948">
                  <c:v>53474</c:v>
                </c:pt>
                <c:pt idx="106949">
                  <c:v>53474.5</c:v>
                </c:pt>
                <c:pt idx="106950">
                  <c:v>53475</c:v>
                </c:pt>
                <c:pt idx="106951">
                  <c:v>53475.5</c:v>
                </c:pt>
                <c:pt idx="106952">
                  <c:v>53476</c:v>
                </c:pt>
                <c:pt idx="106953">
                  <c:v>53476.5</c:v>
                </c:pt>
                <c:pt idx="106954">
                  <c:v>53477</c:v>
                </c:pt>
                <c:pt idx="106955">
                  <c:v>53477.5</c:v>
                </c:pt>
                <c:pt idx="106956">
                  <c:v>53478</c:v>
                </c:pt>
                <c:pt idx="106957">
                  <c:v>53478.5</c:v>
                </c:pt>
                <c:pt idx="106958">
                  <c:v>53479</c:v>
                </c:pt>
                <c:pt idx="106959">
                  <c:v>53479.5</c:v>
                </c:pt>
                <c:pt idx="106960">
                  <c:v>53480</c:v>
                </c:pt>
                <c:pt idx="106961">
                  <c:v>53480.5</c:v>
                </c:pt>
                <c:pt idx="106962">
                  <c:v>53481</c:v>
                </c:pt>
                <c:pt idx="106963">
                  <c:v>53481.5</c:v>
                </c:pt>
                <c:pt idx="106964">
                  <c:v>53482</c:v>
                </c:pt>
                <c:pt idx="106965">
                  <c:v>53482.5</c:v>
                </c:pt>
                <c:pt idx="106966">
                  <c:v>53483</c:v>
                </c:pt>
                <c:pt idx="106967">
                  <c:v>53483.5</c:v>
                </c:pt>
                <c:pt idx="106968">
                  <c:v>53484</c:v>
                </c:pt>
                <c:pt idx="106969">
                  <c:v>53484.5</c:v>
                </c:pt>
                <c:pt idx="106970">
                  <c:v>53485</c:v>
                </c:pt>
                <c:pt idx="106971">
                  <c:v>53485.5</c:v>
                </c:pt>
                <c:pt idx="106972">
                  <c:v>53486</c:v>
                </c:pt>
                <c:pt idx="106973">
                  <c:v>53486.5</c:v>
                </c:pt>
                <c:pt idx="106974">
                  <c:v>53487</c:v>
                </c:pt>
                <c:pt idx="106975">
                  <c:v>53487.5</c:v>
                </c:pt>
                <c:pt idx="106976">
                  <c:v>53488</c:v>
                </c:pt>
                <c:pt idx="106977">
                  <c:v>53488.5</c:v>
                </c:pt>
                <c:pt idx="106978">
                  <c:v>53489</c:v>
                </c:pt>
                <c:pt idx="106979">
                  <c:v>53489.5</c:v>
                </c:pt>
                <c:pt idx="106980">
                  <c:v>53490</c:v>
                </c:pt>
                <c:pt idx="106981">
                  <c:v>53490.5</c:v>
                </c:pt>
                <c:pt idx="106982">
                  <c:v>53491</c:v>
                </c:pt>
                <c:pt idx="106983">
                  <c:v>53491.5</c:v>
                </c:pt>
                <c:pt idx="106984">
                  <c:v>53492</c:v>
                </c:pt>
                <c:pt idx="106985">
                  <c:v>53492.5</c:v>
                </c:pt>
                <c:pt idx="106986">
                  <c:v>53493</c:v>
                </c:pt>
                <c:pt idx="106987">
                  <c:v>53493.5</c:v>
                </c:pt>
                <c:pt idx="106988">
                  <c:v>53494</c:v>
                </c:pt>
                <c:pt idx="106989">
                  <c:v>53494.5</c:v>
                </c:pt>
                <c:pt idx="106990">
                  <c:v>53495</c:v>
                </c:pt>
                <c:pt idx="106991">
                  <c:v>53495.5</c:v>
                </c:pt>
                <c:pt idx="106992">
                  <c:v>53496</c:v>
                </c:pt>
                <c:pt idx="106993">
                  <c:v>53496.5</c:v>
                </c:pt>
                <c:pt idx="106994">
                  <c:v>53497</c:v>
                </c:pt>
                <c:pt idx="106995">
                  <c:v>53497.5</c:v>
                </c:pt>
                <c:pt idx="106996">
                  <c:v>53498</c:v>
                </c:pt>
                <c:pt idx="106997">
                  <c:v>53498.5</c:v>
                </c:pt>
                <c:pt idx="106998">
                  <c:v>53499</c:v>
                </c:pt>
                <c:pt idx="106999">
                  <c:v>53499.5</c:v>
                </c:pt>
                <c:pt idx="107000">
                  <c:v>53500</c:v>
                </c:pt>
                <c:pt idx="107001">
                  <c:v>53500.5</c:v>
                </c:pt>
                <c:pt idx="107002">
                  <c:v>53501</c:v>
                </c:pt>
                <c:pt idx="107003">
                  <c:v>53501.5</c:v>
                </c:pt>
                <c:pt idx="107004">
                  <c:v>53502</c:v>
                </c:pt>
                <c:pt idx="107005">
                  <c:v>53502.5</c:v>
                </c:pt>
                <c:pt idx="107006">
                  <c:v>53503</c:v>
                </c:pt>
                <c:pt idx="107007">
                  <c:v>53503.5</c:v>
                </c:pt>
                <c:pt idx="107008">
                  <c:v>53504</c:v>
                </c:pt>
                <c:pt idx="107009">
                  <c:v>53504.5</c:v>
                </c:pt>
                <c:pt idx="107010">
                  <c:v>53505</c:v>
                </c:pt>
                <c:pt idx="107011">
                  <c:v>53505.5</c:v>
                </c:pt>
                <c:pt idx="107012">
                  <c:v>53506</c:v>
                </c:pt>
                <c:pt idx="107013">
                  <c:v>53506.5</c:v>
                </c:pt>
                <c:pt idx="107014">
                  <c:v>53507</c:v>
                </c:pt>
                <c:pt idx="107015">
                  <c:v>53507.5</c:v>
                </c:pt>
                <c:pt idx="107016">
                  <c:v>53508</c:v>
                </c:pt>
                <c:pt idx="107017">
                  <c:v>53508.5</c:v>
                </c:pt>
                <c:pt idx="107018">
                  <c:v>53509</c:v>
                </c:pt>
                <c:pt idx="107019">
                  <c:v>53509.5</c:v>
                </c:pt>
                <c:pt idx="107020">
                  <c:v>53510</c:v>
                </c:pt>
                <c:pt idx="107021">
                  <c:v>53510.5</c:v>
                </c:pt>
                <c:pt idx="107022">
                  <c:v>53511</c:v>
                </c:pt>
                <c:pt idx="107023">
                  <c:v>53511.5</c:v>
                </c:pt>
                <c:pt idx="107024">
                  <c:v>53512</c:v>
                </c:pt>
                <c:pt idx="107025">
                  <c:v>53512.5</c:v>
                </c:pt>
                <c:pt idx="107026">
                  <c:v>53513</c:v>
                </c:pt>
                <c:pt idx="107027">
                  <c:v>53513.5</c:v>
                </c:pt>
                <c:pt idx="107028">
                  <c:v>53514</c:v>
                </c:pt>
                <c:pt idx="107029">
                  <c:v>53514.5</c:v>
                </c:pt>
                <c:pt idx="107030">
                  <c:v>53515</c:v>
                </c:pt>
                <c:pt idx="107031">
                  <c:v>53515.5</c:v>
                </c:pt>
                <c:pt idx="107032">
                  <c:v>53516</c:v>
                </c:pt>
                <c:pt idx="107033">
                  <c:v>53516.5</c:v>
                </c:pt>
                <c:pt idx="107034">
                  <c:v>53517</c:v>
                </c:pt>
                <c:pt idx="107035">
                  <c:v>53517.5</c:v>
                </c:pt>
                <c:pt idx="107036">
                  <c:v>53518</c:v>
                </c:pt>
                <c:pt idx="107037">
                  <c:v>53518.5</c:v>
                </c:pt>
                <c:pt idx="107038">
                  <c:v>53519</c:v>
                </c:pt>
                <c:pt idx="107039">
                  <c:v>53519.5</c:v>
                </c:pt>
                <c:pt idx="107040">
                  <c:v>53520</c:v>
                </c:pt>
                <c:pt idx="107041">
                  <c:v>53520.5</c:v>
                </c:pt>
                <c:pt idx="107042">
                  <c:v>53521</c:v>
                </c:pt>
                <c:pt idx="107043">
                  <c:v>53521.5</c:v>
                </c:pt>
                <c:pt idx="107044">
                  <c:v>53522</c:v>
                </c:pt>
                <c:pt idx="107045">
                  <c:v>53522.5</c:v>
                </c:pt>
                <c:pt idx="107046">
                  <c:v>53523</c:v>
                </c:pt>
                <c:pt idx="107047">
                  <c:v>53523.5</c:v>
                </c:pt>
                <c:pt idx="107048">
                  <c:v>53524</c:v>
                </c:pt>
                <c:pt idx="107049">
                  <c:v>53524.5</c:v>
                </c:pt>
                <c:pt idx="107050">
                  <c:v>53525</c:v>
                </c:pt>
                <c:pt idx="107051">
                  <c:v>53525.5</c:v>
                </c:pt>
                <c:pt idx="107052">
                  <c:v>53526</c:v>
                </c:pt>
                <c:pt idx="107053">
                  <c:v>53526.5</c:v>
                </c:pt>
                <c:pt idx="107054">
                  <c:v>53527</c:v>
                </c:pt>
                <c:pt idx="107055">
                  <c:v>53527.5</c:v>
                </c:pt>
                <c:pt idx="107056">
                  <c:v>53528</c:v>
                </c:pt>
                <c:pt idx="107057">
                  <c:v>53528.5</c:v>
                </c:pt>
                <c:pt idx="107058">
                  <c:v>53529</c:v>
                </c:pt>
                <c:pt idx="107059">
                  <c:v>53529.5</c:v>
                </c:pt>
                <c:pt idx="107060">
                  <c:v>53530</c:v>
                </c:pt>
                <c:pt idx="107061">
                  <c:v>53530.5</c:v>
                </c:pt>
                <c:pt idx="107062">
                  <c:v>53531</c:v>
                </c:pt>
                <c:pt idx="107063">
                  <c:v>53531.5</c:v>
                </c:pt>
                <c:pt idx="107064">
                  <c:v>53532</c:v>
                </c:pt>
                <c:pt idx="107065">
                  <c:v>53532.5</c:v>
                </c:pt>
                <c:pt idx="107066">
                  <c:v>53533</c:v>
                </c:pt>
                <c:pt idx="107067">
                  <c:v>53533.5</c:v>
                </c:pt>
                <c:pt idx="107068">
                  <c:v>53534</c:v>
                </c:pt>
                <c:pt idx="107069">
                  <c:v>53534.5</c:v>
                </c:pt>
                <c:pt idx="107070">
                  <c:v>53535</c:v>
                </c:pt>
                <c:pt idx="107071">
                  <c:v>53535.5</c:v>
                </c:pt>
                <c:pt idx="107072">
                  <c:v>53536</c:v>
                </c:pt>
                <c:pt idx="107073">
                  <c:v>53536.5</c:v>
                </c:pt>
                <c:pt idx="107074">
                  <c:v>53537</c:v>
                </c:pt>
                <c:pt idx="107075">
                  <c:v>53537.5</c:v>
                </c:pt>
                <c:pt idx="107076">
                  <c:v>53538</c:v>
                </c:pt>
                <c:pt idx="107077">
                  <c:v>53538.5</c:v>
                </c:pt>
                <c:pt idx="107078">
                  <c:v>53539</c:v>
                </c:pt>
                <c:pt idx="107079">
                  <c:v>53539.5</c:v>
                </c:pt>
                <c:pt idx="107080">
                  <c:v>53540</c:v>
                </c:pt>
                <c:pt idx="107081">
                  <c:v>53540.5</c:v>
                </c:pt>
                <c:pt idx="107082">
                  <c:v>53541</c:v>
                </c:pt>
                <c:pt idx="107083">
                  <c:v>53541.5</c:v>
                </c:pt>
                <c:pt idx="107084">
                  <c:v>53542</c:v>
                </c:pt>
                <c:pt idx="107085">
                  <c:v>53542.5</c:v>
                </c:pt>
                <c:pt idx="107086">
                  <c:v>53543</c:v>
                </c:pt>
                <c:pt idx="107087">
                  <c:v>53543.5</c:v>
                </c:pt>
                <c:pt idx="107088">
                  <c:v>53544</c:v>
                </c:pt>
                <c:pt idx="107089">
                  <c:v>53544.5</c:v>
                </c:pt>
                <c:pt idx="107090">
                  <c:v>53545</c:v>
                </c:pt>
                <c:pt idx="107091">
                  <c:v>53545.5</c:v>
                </c:pt>
                <c:pt idx="107092">
                  <c:v>53546</c:v>
                </c:pt>
                <c:pt idx="107093">
                  <c:v>53546.5</c:v>
                </c:pt>
                <c:pt idx="107094">
                  <c:v>53547</c:v>
                </c:pt>
                <c:pt idx="107095">
                  <c:v>53547.5</c:v>
                </c:pt>
                <c:pt idx="107096">
                  <c:v>53548</c:v>
                </c:pt>
                <c:pt idx="107097">
                  <c:v>53548.5</c:v>
                </c:pt>
                <c:pt idx="107098">
                  <c:v>53549</c:v>
                </c:pt>
                <c:pt idx="107099">
                  <c:v>53549.5</c:v>
                </c:pt>
                <c:pt idx="107100">
                  <c:v>53550</c:v>
                </c:pt>
                <c:pt idx="107101">
                  <c:v>53550.5</c:v>
                </c:pt>
                <c:pt idx="107102">
                  <c:v>53551</c:v>
                </c:pt>
                <c:pt idx="107103">
                  <c:v>53551.5</c:v>
                </c:pt>
                <c:pt idx="107104">
                  <c:v>53552</c:v>
                </c:pt>
                <c:pt idx="107105">
                  <c:v>53552.5</c:v>
                </c:pt>
                <c:pt idx="107106">
                  <c:v>53553</c:v>
                </c:pt>
                <c:pt idx="107107">
                  <c:v>53553.5</c:v>
                </c:pt>
                <c:pt idx="107108">
                  <c:v>53554</c:v>
                </c:pt>
                <c:pt idx="107109">
                  <c:v>53554.5</c:v>
                </c:pt>
                <c:pt idx="107110">
                  <c:v>53555</c:v>
                </c:pt>
                <c:pt idx="107111">
                  <c:v>53555.5</c:v>
                </c:pt>
                <c:pt idx="107112">
                  <c:v>53556</c:v>
                </c:pt>
                <c:pt idx="107113">
                  <c:v>53556.5</c:v>
                </c:pt>
                <c:pt idx="107114">
                  <c:v>53557</c:v>
                </c:pt>
                <c:pt idx="107115">
                  <c:v>53557.5</c:v>
                </c:pt>
                <c:pt idx="107116">
                  <c:v>53558</c:v>
                </c:pt>
                <c:pt idx="107117">
                  <c:v>53558.5</c:v>
                </c:pt>
                <c:pt idx="107118">
                  <c:v>53559</c:v>
                </c:pt>
                <c:pt idx="107119">
                  <c:v>53559.5</c:v>
                </c:pt>
                <c:pt idx="107120">
                  <c:v>53560</c:v>
                </c:pt>
                <c:pt idx="107121">
                  <c:v>53560.5</c:v>
                </c:pt>
                <c:pt idx="107122">
                  <c:v>53561</c:v>
                </c:pt>
                <c:pt idx="107123">
                  <c:v>53561.5</c:v>
                </c:pt>
                <c:pt idx="107124">
                  <c:v>53562</c:v>
                </c:pt>
                <c:pt idx="107125">
                  <c:v>53562.5</c:v>
                </c:pt>
                <c:pt idx="107126">
                  <c:v>53563</c:v>
                </c:pt>
                <c:pt idx="107127">
                  <c:v>53563.5</c:v>
                </c:pt>
                <c:pt idx="107128">
                  <c:v>53564</c:v>
                </c:pt>
                <c:pt idx="107129">
                  <c:v>53564.5</c:v>
                </c:pt>
                <c:pt idx="107130">
                  <c:v>53565</c:v>
                </c:pt>
                <c:pt idx="107131">
                  <c:v>53565.5</c:v>
                </c:pt>
                <c:pt idx="107132">
                  <c:v>53566</c:v>
                </c:pt>
                <c:pt idx="107133">
                  <c:v>53566.5</c:v>
                </c:pt>
                <c:pt idx="107134">
                  <c:v>53567</c:v>
                </c:pt>
                <c:pt idx="107135">
                  <c:v>53567.5</c:v>
                </c:pt>
                <c:pt idx="107136">
                  <c:v>53568</c:v>
                </c:pt>
                <c:pt idx="107137">
                  <c:v>53568.5</c:v>
                </c:pt>
                <c:pt idx="107138">
                  <c:v>53569</c:v>
                </c:pt>
                <c:pt idx="107139">
                  <c:v>53569.5</c:v>
                </c:pt>
                <c:pt idx="107140">
                  <c:v>53570</c:v>
                </c:pt>
                <c:pt idx="107141">
                  <c:v>53570.5</c:v>
                </c:pt>
                <c:pt idx="107142">
                  <c:v>53571</c:v>
                </c:pt>
                <c:pt idx="107143">
                  <c:v>53571.5</c:v>
                </c:pt>
                <c:pt idx="107144">
                  <c:v>53572</c:v>
                </c:pt>
                <c:pt idx="107145">
                  <c:v>53572.5</c:v>
                </c:pt>
                <c:pt idx="107146">
                  <c:v>53573</c:v>
                </c:pt>
                <c:pt idx="107147">
                  <c:v>53573.5</c:v>
                </c:pt>
                <c:pt idx="107148">
                  <c:v>53574</c:v>
                </c:pt>
                <c:pt idx="107149">
                  <c:v>53574.5</c:v>
                </c:pt>
                <c:pt idx="107150">
                  <c:v>53575</c:v>
                </c:pt>
                <c:pt idx="107151">
                  <c:v>53575.5</c:v>
                </c:pt>
                <c:pt idx="107152">
                  <c:v>53576</c:v>
                </c:pt>
                <c:pt idx="107153">
                  <c:v>53576.5</c:v>
                </c:pt>
                <c:pt idx="107154">
                  <c:v>53577</c:v>
                </c:pt>
                <c:pt idx="107155">
                  <c:v>53577.5</c:v>
                </c:pt>
                <c:pt idx="107156">
                  <c:v>53578</c:v>
                </c:pt>
                <c:pt idx="107157">
                  <c:v>53578.5</c:v>
                </c:pt>
                <c:pt idx="107158">
                  <c:v>53579</c:v>
                </c:pt>
                <c:pt idx="107159">
                  <c:v>53579.5</c:v>
                </c:pt>
                <c:pt idx="107160">
                  <c:v>53580</c:v>
                </c:pt>
                <c:pt idx="107161">
                  <c:v>53580.5</c:v>
                </c:pt>
                <c:pt idx="107162">
                  <c:v>53581</c:v>
                </c:pt>
                <c:pt idx="107163">
                  <c:v>53581.5</c:v>
                </c:pt>
                <c:pt idx="107164">
                  <c:v>53582</c:v>
                </c:pt>
                <c:pt idx="107165">
                  <c:v>53582.5</c:v>
                </c:pt>
                <c:pt idx="107166">
                  <c:v>53583</c:v>
                </c:pt>
                <c:pt idx="107167">
                  <c:v>53583.5</c:v>
                </c:pt>
                <c:pt idx="107168">
                  <c:v>53584</c:v>
                </c:pt>
                <c:pt idx="107169">
                  <c:v>53584.5</c:v>
                </c:pt>
                <c:pt idx="107170">
                  <c:v>53585</c:v>
                </c:pt>
                <c:pt idx="107171">
                  <c:v>53585.5</c:v>
                </c:pt>
                <c:pt idx="107172">
                  <c:v>53586</c:v>
                </c:pt>
                <c:pt idx="107173">
                  <c:v>53586.5</c:v>
                </c:pt>
                <c:pt idx="107174">
                  <c:v>53587</c:v>
                </c:pt>
                <c:pt idx="107175">
                  <c:v>53587.5</c:v>
                </c:pt>
                <c:pt idx="107176">
                  <c:v>53588</c:v>
                </c:pt>
                <c:pt idx="107177">
                  <c:v>53588.5</c:v>
                </c:pt>
                <c:pt idx="107178">
                  <c:v>53589</c:v>
                </c:pt>
                <c:pt idx="107179">
                  <c:v>53589.5</c:v>
                </c:pt>
                <c:pt idx="107180">
                  <c:v>53590</c:v>
                </c:pt>
                <c:pt idx="107181">
                  <c:v>53590.5</c:v>
                </c:pt>
                <c:pt idx="107182">
                  <c:v>53591</c:v>
                </c:pt>
                <c:pt idx="107183">
                  <c:v>53591.5</c:v>
                </c:pt>
                <c:pt idx="107184">
                  <c:v>53592</c:v>
                </c:pt>
                <c:pt idx="107185">
                  <c:v>53592.5</c:v>
                </c:pt>
                <c:pt idx="107186">
                  <c:v>53593</c:v>
                </c:pt>
                <c:pt idx="107187">
                  <c:v>53593.5</c:v>
                </c:pt>
                <c:pt idx="107188">
                  <c:v>53594</c:v>
                </c:pt>
                <c:pt idx="107189">
                  <c:v>53594.5</c:v>
                </c:pt>
                <c:pt idx="107190">
                  <c:v>53595</c:v>
                </c:pt>
                <c:pt idx="107191">
                  <c:v>53595.5</c:v>
                </c:pt>
                <c:pt idx="107192">
                  <c:v>53596</c:v>
                </c:pt>
                <c:pt idx="107193">
                  <c:v>53596.5</c:v>
                </c:pt>
                <c:pt idx="107194">
                  <c:v>53597</c:v>
                </c:pt>
                <c:pt idx="107195">
                  <c:v>53597.5</c:v>
                </c:pt>
                <c:pt idx="107196">
                  <c:v>53598</c:v>
                </c:pt>
                <c:pt idx="107197">
                  <c:v>53598.5</c:v>
                </c:pt>
                <c:pt idx="107198">
                  <c:v>53599</c:v>
                </c:pt>
                <c:pt idx="107199">
                  <c:v>53599.5</c:v>
                </c:pt>
                <c:pt idx="107200">
                  <c:v>53600</c:v>
                </c:pt>
                <c:pt idx="107201">
                  <c:v>53600.5</c:v>
                </c:pt>
                <c:pt idx="107202">
                  <c:v>53601</c:v>
                </c:pt>
                <c:pt idx="107203">
                  <c:v>53601.5</c:v>
                </c:pt>
                <c:pt idx="107204">
                  <c:v>53602</c:v>
                </c:pt>
                <c:pt idx="107205">
                  <c:v>53602.5</c:v>
                </c:pt>
                <c:pt idx="107206">
                  <c:v>53603</c:v>
                </c:pt>
                <c:pt idx="107207">
                  <c:v>53603.5</c:v>
                </c:pt>
                <c:pt idx="107208">
                  <c:v>53604</c:v>
                </c:pt>
                <c:pt idx="107209">
                  <c:v>53604.5</c:v>
                </c:pt>
                <c:pt idx="107210">
                  <c:v>53605</c:v>
                </c:pt>
                <c:pt idx="107211">
                  <c:v>53605.5</c:v>
                </c:pt>
                <c:pt idx="107212">
                  <c:v>53606</c:v>
                </c:pt>
                <c:pt idx="107213">
                  <c:v>53606.5</c:v>
                </c:pt>
                <c:pt idx="107214">
                  <c:v>53607</c:v>
                </c:pt>
                <c:pt idx="107215">
                  <c:v>53607.5</c:v>
                </c:pt>
                <c:pt idx="107216">
                  <c:v>53608</c:v>
                </c:pt>
                <c:pt idx="107217">
                  <c:v>53608.5</c:v>
                </c:pt>
                <c:pt idx="107218">
                  <c:v>53609</c:v>
                </c:pt>
                <c:pt idx="107219">
                  <c:v>53609.5</c:v>
                </c:pt>
                <c:pt idx="107220">
                  <c:v>53610</c:v>
                </c:pt>
                <c:pt idx="107221">
                  <c:v>53610.5</c:v>
                </c:pt>
                <c:pt idx="107222">
                  <c:v>53611</c:v>
                </c:pt>
                <c:pt idx="107223">
                  <c:v>53611.5</c:v>
                </c:pt>
                <c:pt idx="107224">
                  <c:v>53612</c:v>
                </c:pt>
                <c:pt idx="107225">
                  <c:v>53612.5</c:v>
                </c:pt>
                <c:pt idx="107226">
                  <c:v>53613</c:v>
                </c:pt>
                <c:pt idx="107227">
                  <c:v>53613.5</c:v>
                </c:pt>
                <c:pt idx="107228">
                  <c:v>53614</c:v>
                </c:pt>
                <c:pt idx="107229">
                  <c:v>53614.5</c:v>
                </c:pt>
                <c:pt idx="107230">
                  <c:v>53615</c:v>
                </c:pt>
                <c:pt idx="107231">
                  <c:v>53615.5</c:v>
                </c:pt>
                <c:pt idx="107232">
                  <c:v>53616</c:v>
                </c:pt>
                <c:pt idx="107233">
                  <c:v>53616.5</c:v>
                </c:pt>
                <c:pt idx="107234">
                  <c:v>53617</c:v>
                </c:pt>
                <c:pt idx="107235">
                  <c:v>53617.5</c:v>
                </c:pt>
                <c:pt idx="107236">
                  <c:v>53618</c:v>
                </c:pt>
                <c:pt idx="107237">
                  <c:v>53618.5</c:v>
                </c:pt>
                <c:pt idx="107238">
                  <c:v>53619</c:v>
                </c:pt>
                <c:pt idx="107239">
                  <c:v>53619.5</c:v>
                </c:pt>
                <c:pt idx="107240">
                  <c:v>53620</c:v>
                </c:pt>
                <c:pt idx="107241">
                  <c:v>53620.5</c:v>
                </c:pt>
                <c:pt idx="107242">
                  <c:v>53621</c:v>
                </c:pt>
                <c:pt idx="107243">
                  <c:v>53621.5</c:v>
                </c:pt>
                <c:pt idx="107244">
                  <c:v>53622</c:v>
                </c:pt>
                <c:pt idx="107245">
                  <c:v>53622.5</c:v>
                </c:pt>
                <c:pt idx="107246">
                  <c:v>53623</c:v>
                </c:pt>
                <c:pt idx="107247">
                  <c:v>53623.5</c:v>
                </c:pt>
                <c:pt idx="107248">
                  <c:v>53624</c:v>
                </c:pt>
                <c:pt idx="107249">
                  <c:v>53624.5</c:v>
                </c:pt>
                <c:pt idx="107250">
                  <c:v>53625</c:v>
                </c:pt>
                <c:pt idx="107251">
                  <c:v>53625.5</c:v>
                </c:pt>
                <c:pt idx="107252">
                  <c:v>53626</c:v>
                </c:pt>
                <c:pt idx="107253">
                  <c:v>53626.5</c:v>
                </c:pt>
                <c:pt idx="107254">
                  <c:v>53627</c:v>
                </c:pt>
                <c:pt idx="107255">
                  <c:v>53627.5</c:v>
                </c:pt>
                <c:pt idx="107256">
                  <c:v>53628</c:v>
                </c:pt>
                <c:pt idx="107257">
                  <c:v>53628.5</c:v>
                </c:pt>
                <c:pt idx="107258">
                  <c:v>53629</c:v>
                </c:pt>
                <c:pt idx="107259">
                  <c:v>53629.5</c:v>
                </c:pt>
                <c:pt idx="107260">
                  <c:v>53630</c:v>
                </c:pt>
                <c:pt idx="107261">
                  <c:v>53630.5</c:v>
                </c:pt>
                <c:pt idx="107262">
                  <c:v>53631</c:v>
                </c:pt>
                <c:pt idx="107263">
                  <c:v>53631.5</c:v>
                </c:pt>
                <c:pt idx="107264">
                  <c:v>53632</c:v>
                </c:pt>
                <c:pt idx="107265">
                  <c:v>53632.5</c:v>
                </c:pt>
                <c:pt idx="107266">
                  <c:v>53633</c:v>
                </c:pt>
                <c:pt idx="107267">
                  <c:v>53633.5</c:v>
                </c:pt>
                <c:pt idx="107268">
                  <c:v>53634</c:v>
                </c:pt>
                <c:pt idx="107269">
                  <c:v>53634.5</c:v>
                </c:pt>
                <c:pt idx="107270">
                  <c:v>53635</c:v>
                </c:pt>
                <c:pt idx="107271">
                  <c:v>53635.5</c:v>
                </c:pt>
                <c:pt idx="107272">
                  <c:v>53636</c:v>
                </c:pt>
                <c:pt idx="107273">
                  <c:v>53636.5</c:v>
                </c:pt>
                <c:pt idx="107274">
                  <c:v>53637</c:v>
                </c:pt>
                <c:pt idx="107275">
                  <c:v>53637.5</c:v>
                </c:pt>
                <c:pt idx="107276">
                  <c:v>53638</c:v>
                </c:pt>
                <c:pt idx="107277">
                  <c:v>53638.5</c:v>
                </c:pt>
                <c:pt idx="107278">
                  <c:v>53639</c:v>
                </c:pt>
                <c:pt idx="107279">
                  <c:v>53639.5</c:v>
                </c:pt>
                <c:pt idx="107280">
                  <c:v>53640</c:v>
                </c:pt>
                <c:pt idx="107281">
                  <c:v>53640.5</c:v>
                </c:pt>
                <c:pt idx="107282">
                  <c:v>53641</c:v>
                </c:pt>
                <c:pt idx="107283">
                  <c:v>53641.5</c:v>
                </c:pt>
                <c:pt idx="107284">
                  <c:v>53642</c:v>
                </c:pt>
                <c:pt idx="107285">
                  <c:v>53642.5</c:v>
                </c:pt>
                <c:pt idx="107286">
                  <c:v>53643</c:v>
                </c:pt>
                <c:pt idx="107287">
                  <c:v>53643.5</c:v>
                </c:pt>
                <c:pt idx="107288">
                  <c:v>53644</c:v>
                </c:pt>
                <c:pt idx="107289">
                  <c:v>53644.5</c:v>
                </c:pt>
                <c:pt idx="107290">
                  <c:v>53645</c:v>
                </c:pt>
                <c:pt idx="107291">
                  <c:v>53645.5</c:v>
                </c:pt>
                <c:pt idx="107292">
                  <c:v>53646</c:v>
                </c:pt>
                <c:pt idx="107293">
                  <c:v>53646.5</c:v>
                </c:pt>
                <c:pt idx="107294">
                  <c:v>53647</c:v>
                </c:pt>
                <c:pt idx="107295">
                  <c:v>53647.5</c:v>
                </c:pt>
                <c:pt idx="107296">
                  <c:v>53648</c:v>
                </c:pt>
                <c:pt idx="107297">
                  <c:v>53648.5</c:v>
                </c:pt>
                <c:pt idx="107298">
                  <c:v>53649</c:v>
                </c:pt>
                <c:pt idx="107299">
                  <c:v>53649.5</c:v>
                </c:pt>
                <c:pt idx="107300">
                  <c:v>53650</c:v>
                </c:pt>
                <c:pt idx="107301">
                  <c:v>53650.5</c:v>
                </c:pt>
                <c:pt idx="107302">
                  <c:v>53651</c:v>
                </c:pt>
                <c:pt idx="107303">
                  <c:v>53651.5</c:v>
                </c:pt>
                <c:pt idx="107304">
                  <c:v>53652</c:v>
                </c:pt>
                <c:pt idx="107305">
                  <c:v>53652.5</c:v>
                </c:pt>
                <c:pt idx="107306">
                  <c:v>53653</c:v>
                </c:pt>
                <c:pt idx="107307">
                  <c:v>53653.5</c:v>
                </c:pt>
                <c:pt idx="107308">
                  <c:v>53654</c:v>
                </c:pt>
                <c:pt idx="107309">
                  <c:v>53654.5</c:v>
                </c:pt>
                <c:pt idx="107310">
                  <c:v>53655</c:v>
                </c:pt>
                <c:pt idx="107311">
                  <c:v>53655.5</c:v>
                </c:pt>
                <c:pt idx="107312">
                  <c:v>53656</c:v>
                </c:pt>
                <c:pt idx="107313">
                  <c:v>53656.5</c:v>
                </c:pt>
                <c:pt idx="107314">
                  <c:v>53657</c:v>
                </c:pt>
                <c:pt idx="107315">
                  <c:v>53657.5</c:v>
                </c:pt>
                <c:pt idx="107316">
                  <c:v>53658</c:v>
                </c:pt>
                <c:pt idx="107317">
                  <c:v>53658.5</c:v>
                </c:pt>
                <c:pt idx="107318">
                  <c:v>53659</c:v>
                </c:pt>
                <c:pt idx="107319">
                  <c:v>53659.5</c:v>
                </c:pt>
                <c:pt idx="107320">
                  <c:v>53660</c:v>
                </c:pt>
                <c:pt idx="107321">
                  <c:v>53660.5</c:v>
                </c:pt>
                <c:pt idx="107322">
                  <c:v>53661</c:v>
                </c:pt>
                <c:pt idx="107323">
                  <c:v>53661.5</c:v>
                </c:pt>
                <c:pt idx="107324">
                  <c:v>53662</c:v>
                </c:pt>
                <c:pt idx="107325">
                  <c:v>53662.5</c:v>
                </c:pt>
                <c:pt idx="107326">
                  <c:v>53663</c:v>
                </c:pt>
                <c:pt idx="107327">
                  <c:v>53663.5</c:v>
                </c:pt>
                <c:pt idx="107328">
                  <c:v>53664</c:v>
                </c:pt>
                <c:pt idx="107329">
                  <c:v>53664.5</c:v>
                </c:pt>
                <c:pt idx="107330">
                  <c:v>53665</c:v>
                </c:pt>
                <c:pt idx="107331">
                  <c:v>53665.5</c:v>
                </c:pt>
                <c:pt idx="107332">
                  <c:v>53666</c:v>
                </c:pt>
                <c:pt idx="107333">
                  <c:v>53666.5</c:v>
                </c:pt>
                <c:pt idx="107334">
                  <c:v>53667</c:v>
                </c:pt>
                <c:pt idx="107335">
                  <c:v>53667.5</c:v>
                </c:pt>
                <c:pt idx="107336">
                  <c:v>53668</c:v>
                </c:pt>
                <c:pt idx="107337">
                  <c:v>53668.5</c:v>
                </c:pt>
                <c:pt idx="107338">
                  <c:v>53669</c:v>
                </c:pt>
                <c:pt idx="107339">
                  <c:v>53669.5</c:v>
                </c:pt>
                <c:pt idx="107340">
                  <c:v>53670</c:v>
                </c:pt>
                <c:pt idx="107341">
                  <c:v>53670.5</c:v>
                </c:pt>
                <c:pt idx="107342">
                  <c:v>53671</c:v>
                </c:pt>
                <c:pt idx="107343">
                  <c:v>53671.5</c:v>
                </c:pt>
                <c:pt idx="107344">
                  <c:v>53672</c:v>
                </c:pt>
                <c:pt idx="107345">
                  <c:v>53672.5</c:v>
                </c:pt>
                <c:pt idx="107346">
                  <c:v>53673</c:v>
                </c:pt>
                <c:pt idx="107347">
                  <c:v>53673.5</c:v>
                </c:pt>
                <c:pt idx="107348">
                  <c:v>53674</c:v>
                </c:pt>
                <c:pt idx="107349">
                  <c:v>53674.5</c:v>
                </c:pt>
                <c:pt idx="107350">
                  <c:v>53675</c:v>
                </c:pt>
                <c:pt idx="107351">
                  <c:v>53675.5</c:v>
                </c:pt>
                <c:pt idx="107352">
                  <c:v>53676</c:v>
                </c:pt>
                <c:pt idx="107353">
                  <c:v>53676.5</c:v>
                </c:pt>
                <c:pt idx="107354">
                  <c:v>53677</c:v>
                </c:pt>
                <c:pt idx="107355">
                  <c:v>53677.5</c:v>
                </c:pt>
                <c:pt idx="107356">
                  <c:v>53678</c:v>
                </c:pt>
                <c:pt idx="107357">
                  <c:v>53678.5</c:v>
                </c:pt>
                <c:pt idx="107358">
                  <c:v>53679</c:v>
                </c:pt>
                <c:pt idx="107359">
                  <c:v>53679.5</c:v>
                </c:pt>
                <c:pt idx="107360">
                  <c:v>53680</c:v>
                </c:pt>
                <c:pt idx="107361">
                  <c:v>53680.5</c:v>
                </c:pt>
                <c:pt idx="107362">
                  <c:v>53681</c:v>
                </c:pt>
                <c:pt idx="107363">
                  <c:v>53681.5</c:v>
                </c:pt>
                <c:pt idx="107364">
                  <c:v>53682</c:v>
                </c:pt>
                <c:pt idx="107365">
                  <c:v>53682.5</c:v>
                </c:pt>
                <c:pt idx="107366">
                  <c:v>53683</c:v>
                </c:pt>
                <c:pt idx="107367">
                  <c:v>53683.5</c:v>
                </c:pt>
                <c:pt idx="107368">
                  <c:v>53684</c:v>
                </c:pt>
                <c:pt idx="107369">
                  <c:v>53684.5</c:v>
                </c:pt>
                <c:pt idx="107370">
                  <c:v>53685</c:v>
                </c:pt>
                <c:pt idx="107371">
                  <c:v>53685.5</c:v>
                </c:pt>
                <c:pt idx="107372">
                  <c:v>53686</c:v>
                </c:pt>
                <c:pt idx="107373">
                  <c:v>53686.5</c:v>
                </c:pt>
                <c:pt idx="107374">
                  <c:v>53687</c:v>
                </c:pt>
                <c:pt idx="107375">
                  <c:v>53687.5</c:v>
                </c:pt>
                <c:pt idx="107376">
                  <c:v>53688</c:v>
                </c:pt>
                <c:pt idx="107377">
                  <c:v>53688.5</c:v>
                </c:pt>
                <c:pt idx="107378">
                  <c:v>53689</c:v>
                </c:pt>
                <c:pt idx="107379">
                  <c:v>53689.5</c:v>
                </c:pt>
                <c:pt idx="107380">
                  <c:v>53690</c:v>
                </c:pt>
                <c:pt idx="107381">
                  <c:v>53690.5</c:v>
                </c:pt>
                <c:pt idx="107382">
                  <c:v>53691</c:v>
                </c:pt>
                <c:pt idx="107383">
                  <c:v>53691.5</c:v>
                </c:pt>
                <c:pt idx="107384">
                  <c:v>53692</c:v>
                </c:pt>
                <c:pt idx="107385">
                  <c:v>53692.5</c:v>
                </c:pt>
                <c:pt idx="107386">
                  <c:v>53693</c:v>
                </c:pt>
                <c:pt idx="107387">
                  <c:v>53693.5</c:v>
                </c:pt>
                <c:pt idx="107388">
                  <c:v>53694</c:v>
                </c:pt>
                <c:pt idx="107389">
                  <c:v>53694.5</c:v>
                </c:pt>
                <c:pt idx="107390">
                  <c:v>53695</c:v>
                </c:pt>
                <c:pt idx="107391">
                  <c:v>53695.5</c:v>
                </c:pt>
                <c:pt idx="107392">
                  <c:v>53696</c:v>
                </c:pt>
                <c:pt idx="107393">
                  <c:v>53696.5</c:v>
                </c:pt>
                <c:pt idx="107394">
                  <c:v>53697</c:v>
                </c:pt>
                <c:pt idx="107395">
                  <c:v>53697.5</c:v>
                </c:pt>
                <c:pt idx="107396">
                  <c:v>53698</c:v>
                </c:pt>
                <c:pt idx="107397">
                  <c:v>53698.5</c:v>
                </c:pt>
                <c:pt idx="107398">
                  <c:v>53699</c:v>
                </c:pt>
                <c:pt idx="107399">
                  <c:v>53699.5</c:v>
                </c:pt>
                <c:pt idx="107400">
                  <c:v>53700</c:v>
                </c:pt>
                <c:pt idx="107401">
                  <c:v>53700.5</c:v>
                </c:pt>
                <c:pt idx="107402">
                  <c:v>53701</c:v>
                </c:pt>
                <c:pt idx="107403">
                  <c:v>53701.5</c:v>
                </c:pt>
                <c:pt idx="107404">
                  <c:v>53702</c:v>
                </c:pt>
                <c:pt idx="107405">
                  <c:v>53702.5</c:v>
                </c:pt>
                <c:pt idx="107406">
                  <c:v>53703</c:v>
                </c:pt>
                <c:pt idx="107407">
                  <c:v>53703.5</c:v>
                </c:pt>
                <c:pt idx="107408">
                  <c:v>53704</c:v>
                </c:pt>
                <c:pt idx="107409">
                  <c:v>53704.5</c:v>
                </c:pt>
                <c:pt idx="107410">
                  <c:v>53705</c:v>
                </c:pt>
                <c:pt idx="107411">
                  <c:v>53705.5</c:v>
                </c:pt>
                <c:pt idx="107412">
                  <c:v>53706</c:v>
                </c:pt>
                <c:pt idx="107413">
                  <c:v>53706.5</c:v>
                </c:pt>
                <c:pt idx="107414">
                  <c:v>53707</c:v>
                </c:pt>
                <c:pt idx="107415">
                  <c:v>53707.5</c:v>
                </c:pt>
                <c:pt idx="107416">
                  <c:v>53708</c:v>
                </c:pt>
                <c:pt idx="107417">
                  <c:v>53708.5</c:v>
                </c:pt>
                <c:pt idx="107418">
                  <c:v>53709</c:v>
                </c:pt>
                <c:pt idx="107419">
                  <c:v>53709.5</c:v>
                </c:pt>
                <c:pt idx="107420">
                  <c:v>53710</c:v>
                </c:pt>
                <c:pt idx="107421">
                  <c:v>53710.5</c:v>
                </c:pt>
                <c:pt idx="107422">
                  <c:v>53711</c:v>
                </c:pt>
                <c:pt idx="107423">
                  <c:v>53711.5</c:v>
                </c:pt>
                <c:pt idx="107424">
                  <c:v>53712</c:v>
                </c:pt>
                <c:pt idx="107425">
                  <c:v>53712.5</c:v>
                </c:pt>
                <c:pt idx="107426">
                  <c:v>53713</c:v>
                </c:pt>
                <c:pt idx="107427">
                  <c:v>53713.5</c:v>
                </c:pt>
                <c:pt idx="107428">
                  <c:v>53714</c:v>
                </c:pt>
                <c:pt idx="107429">
                  <c:v>53714.5</c:v>
                </c:pt>
                <c:pt idx="107430">
                  <c:v>53715</c:v>
                </c:pt>
                <c:pt idx="107431">
                  <c:v>53715.5</c:v>
                </c:pt>
                <c:pt idx="107432">
                  <c:v>53716</c:v>
                </c:pt>
                <c:pt idx="107433">
                  <c:v>53716.5</c:v>
                </c:pt>
                <c:pt idx="107434">
                  <c:v>53717</c:v>
                </c:pt>
                <c:pt idx="107435">
                  <c:v>53717.5</c:v>
                </c:pt>
                <c:pt idx="107436">
                  <c:v>53718</c:v>
                </c:pt>
                <c:pt idx="107437">
                  <c:v>53718.5</c:v>
                </c:pt>
                <c:pt idx="107438">
                  <c:v>53719</c:v>
                </c:pt>
                <c:pt idx="107439">
                  <c:v>53719.5</c:v>
                </c:pt>
                <c:pt idx="107440">
                  <c:v>53720</c:v>
                </c:pt>
                <c:pt idx="107441">
                  <c:v>53720.5</c:v>
                </c:pt>
                <c:pt idx="107442">
                  <c:v>53721</c:v>
                </c:pt>
                <c:pt idx="107443">
                  <c:v>53721.5</c:v>
                </c:pt>
                <c:pt idx="107444">
                  <c:v>53722</c:v>
                </c:pt>
                <c:pt idx="107445">
                  <c:v>53722.5</c:v>
                </c:pt>
                <c:pt idx="107446">
                  <c:v>53723</c:v>
                </c:pt>
                <c:pt idx="107447">
                  <c:v>53723.5</c:v>
                </c:pt>
                <c:pt idx="107448">
                  <c:v>53724</c:v>
                </c:pt>
                <c:pt idx="107449">
                  <c:v>53724.5</c:v>
                </c:pt>
                <c:pt idx="107450">
                  <c:v>53725</c:v>
                </c:pt>
                <c:pt idx="107451">
                  <c:v>53725.5</c:v>
                </c:pt>
                <c:pt idx="107452">
                  <c:v>53726</c:v>
                </c:pt>
                <c:pt idx="107453">
                  <c:v>53726.5</c:v>
                </c:pt>
                <c:pt idx="107454">
                  <c:v>53727</c:v>
                </c:pt>
                <c:pt idx="107455">
                  <c:v>53727.5</c:v>
                </c:pt>
                <c:pt idx="107456">
                  <c:v>53728</c:v>
                </c:pt>
                <c:pt idx="107457">
                  <c:v>53728.5</c:v>
                </c:pt>
                <c:pt idx="107458">
                  <c:v>53729</c:v>
                </c:pt>
                <c:pt idx="107459">
                  <c:v>53729.5</c:v>
                </c:pt>
                <c:pt idx="107460">
                  <c:v>53730</c:v>
                </c:pt>
                <c:pt idx="107461">
                  <c:v>53730.5</c:v>
                </c:pt>
                <c:pt idx="107462">
                  <c:v>53731</c:v>
                </c:pt>
                <c:pt idx="107463">
                  <c:v>53731.5</c:v>
                </c:pt>
                <c:pt idx="107464">
                  <c:v>53732</c:v>
                </c:pt>
                <c:pt idx="107465">
                  <c:v>53732.5</c:v>
                </c:pt>
                <c:pt idx="107466">
                  <c:v>53733</c:v>
                </c:pt>
                <c:pt idx="107467">
                  <c:v>53733.5</c:v>
                </c:pt>
                <c:pt idx="107468">
                  <c:v>53734</c:v>
                </c:pt>
                <c:pt idx="107469">
                  <c:v>53734.5</c:v>
                </c:pt>
                <c:pt idx="107470">
                  <c:v>53735</c:v>
                </c:pt>
                <c:pt idx="107471">
                  <c:v>53735.5</c:v>
                </c:pt>
                <c:pt idx="107472">
                  <c:v>53736</c:v>
                </c:pt>
                <c:pt idx="107473">
                  <c:v>53736.5</c:v>
                </c:pt>
                <c:pt idx="107474">
                  <c:v>53737</c:v>
                </c:pt>
                <c:pt idx="107475">
                  <c:v>53737.5</c:v>
                </c:pt>
                <c:pt idx="107476">
                  <c:v>53738</c:v>
                </c:pt>
                <c:pt idx="107477">
                  <c:v>53738.5</c:v>
                </c:pt>
                <c:pt idx="107478">
                  <c:v>53739</c:v>
                </c:pt>
                <c:pt idx="107479">
                  <c:v>53739.5</c:v>
                </c:pt>
                <c:pt idx="107480">
                  <c:v>53740</c:v>
                </c:pt>
                <c:pt idx="107481">
                  <c:v>53740.5</c:v>
                </c:pt>
                <c:pt idx="107482">
                  <c:v>53741</c:v>
                </c:pt>
                <c:pt idx="107483">
                  <c:v>53741.5</c:v>
                </c:pt>
                <c:pt idx="107484">
                  <c:v>53742</c:v>
                </c:pt>
                <c:pt idx="107485">
                  <c:v>53742.5</c:v>
                </c:pt>
                <c:pt idx="107486">
                  <c:v>53743</c:v>
                </c:pt>
                <c:pt idx="107487">
                  <c:v>53743.5</c:v>
                </c:pt>
                <c:pt idx="107488">
                  <c:v>53744</c:v>
                </c:pt>
                <c:pt idx="107489">
                  <c:v>53744.5</c:v>
                </c:pt>
                <c:pt idx="107490">
                  <c:v>53745</c:v>
                </c:pt>
                <c:pt idx="107491">
                  <c:v>53745.5</c:v>
                </c:pt>
                <c:pt idx="107492">
                  <c:v>53746</c:v>
                </c:pt>
                <c:pt idx="107493">
                  <c:v>53746.5</c:v>
                </c:pt>
                <c:pt idx="107494">
                  <c:v>53747</c:v>
                </c:pt>
                <c:pt idx="107495">
                  <c:v>53747.5</c:v>
                </c:pt>
                <c:pt idx="107496">
                  <c:v>53748</c:v>
                </c:pt>
                <c:pt idx="107497">
                  <c:v>53748.5</c:v>
                </c:pt>
                <c:pt idx="107498">
                  <c:v>53749</c:v>
                </c:pt>
                <c:pt idx="107499">
                  <c:v>53749.5</c:v>
                </c:pt>
                <c:pt idx="107500">
                  <c:v>53750</c:v>
                </c:pt>
                <c:pt idx="107501">
                  <c:v>53750.5</c:v>
                </c:pt>
                <c:pt idx="107502">
                  <c:v>53751</c:v>
                </c:pt>
                <c:pt idx="107503">
                  <c:v>53751.5</c:v>
                </c:pt>
                <c:pt idx="107504">
                  <c:v>53752</c:v>
                </c:pt>
                <c:pt idx="107505">
                  <c:v>53752.5</c:v>
                </c:pt>
                <c:pt idx="107506">
                  <c:v>53753</c:v>
                </c:pt>
                <c:pt idx="107507">
                  <c:v>53753.5</c:v>
                </c:pt>
                <c:pt idx="107508">
                  <c:v>53754</c:v>
                </c:pt>
                <c:pt idx="107509">
                  <c:v>53754.5</c:v>
                </c:pt>
                <c:pt idx="107510">
                  <c:v>53755</c:v>
                </c:pt>
                <c:pt idx="107511">
                  <c:v>53755.5</c:v>
                </c:pt>
                <c:pt idx="107512">
                  <c:v>53756</c:v>
                </c:pt>
                <c:pt idx="107513">
                  <c:v>53756.5</c:v>
                </c:pt>
                <c:pt idx="107514">
                  <c:v>53757</c:v>
                </c:pt>
                <c:pt idx="107515">
                  <c:v>53757.5</c:v>
                </c:pt>
                <c:pt idx="107516">
                  <c:v>53758</c:v>
                </c:pt>
                <c:pt idx="107517">
                  <c:v>53758.5</c:v>
                </c:pt>
                <c:pt idx="107518">
                  <c:v>53759</c:v>
                </c:pt>
                <c:pt idx="107519">
                  <c:v>53759.5</c:v>
                </c:pt>
                <c:pt idx="107520">
                  <c:v>53760</c:v>
                </c:pt>
                <c:pt idx="107521">
                  <c:v>53760.5</c:v>
                </c:pt>
                <c:pt idx="107522">
                  <c:v>53761</c:v>
                </c:pt>
                <c:pt idx="107523">
                  <c:v>53761.5</c:v>
                </c:pt>
                <c:pt idx="107524">
                  <c:v>53762</c:v>
                </c:pt>
                <c:pt idx="107525">
                  <c:v>53762.5</c:v>
                </c:pt>
                <c:pt idx="107526">
                  <c:v>53763</c:v>
                </c:pt>
                <c:pt idx="107527">
                  <c:v>53763.5</c:v>
                </c:pt>
                <c:pt idx="107528">
                  <c:v>53764</c:v>
                </c:pt>
                <c:pt idx="107529">
                  <c:v>53764.5</c:v>
                </c:pt>
                <c:pt idx="107530">
                  <c:v>53765</c:v>
                </c:pt>
                <c:pt idx="107531">
                  <c:v>53765.5</c:v>
                </c:pt>
                <c:pt idx="107532">
                  <c:v>53766</c:v>
                </c:pt>
                <c:pt idx="107533">
                  <c:v>53766.5</c:v>
                </c:pt>
                <c:pt idx="107534">
                  <c:v>53767</c:v>
                </c:pt>
                <c:pt idx="107535">
                  <c:v>53767.5</c:v>
                </c:pt>
                <c:pt idx="107536">
                  <c:v>53768</c:v>
                </c:pt>
                <c:pt idx="107537">
                  <c:v>53768.5</c:v>
                </c:pt>
                <c:pt idx="107538">
                  <c:v>53769</c:v>
                </c:pt>
                <c:pt idx="107539">
                  <c:v>53769.5</c:v>
                </c:pt>
                <c:pt idx="107540">
                  <c:v>53770</c:v>
                </c:pt>
                <c:pt idx="107541">
                  <c:v>53770.5</c:v>
                </c:pt>
                <c:pt idx="107542">
                  <c:v>53771</c:v>
                </c:pt>
                <c:pt idx="107543">
                  <c:v>53771.5</c:v>
                </c:pt>
                <c:pt idx="107544">
                  <c:v>53772</c:v>
                </c:pt>
                <c:pt idx="107545">
                  <c:v>53772.5</c:v>
                </c:pt>
                <c:pt idx="107546">
                  <c:v>53773</c:v>
                </c:pt>
                <c:pt idx="107547">
                  <c:v>53773.5</c:v>
                </c:pt>
                <c:pt idx="107548">
                  <c:v>53774</c:v>
                </c:pt>
                <c:pt idx="107549">
                  <c:v>53774.5</c:v>
                </c:pt>
                <c:pt idx="107550">
                  <c:v>53775</c:v>
                </c:pt>
                <c:pt idx="107551">
                  <c:v>53775.5</c:v>
                </c:pt>
                <c:pt idx="107552">
                  <c:v>53776</c:v>
                </c:pt>
                <c:pt idx="107553">
                  <c:v>53776.5</c:v>
                </c:pt>
                <c:pt idx="107554">
                  <c:v>53777</c:v>
                </c:pt>
                <c:pt idx="107555">
                  <c:v>53777.5</c:v>
                </c:pt>
                <c:pt idx="107556">
                  <c:v>53778</c:v>
                </c:pt>
                <c:pt idx="107557">
                  <c:v>53778.5</c:v>
                </c:pt>
                <c:pt idx="107558">
                  <c:v>53779</c:v>
                </c:pt>
                <c:pt idx="107559">
                  <c:v>53779.5</c:v>
                </c:pt>
                <c:pt idx="107560">
                  <c:v>53780</c:v>
                </c:pt>
                <c:pt idx="107561">
                  <c:v>53780.5</c:v>
                </c:pt>
                <c:pt idx="107562">
                  <c:v>53781</c:v>
                </c:pt>
                <c:pt idx="107563">
                  <c:v>53781.5</c:v>
                </c:pt>
                <c:pt idx="107564">
                  <c:v>53782</c:v>
                </c:pt>
                <c:pt idx="107565">
                  <c:v>53782.5</c:v>
                </c:pt>
                <c:pt idx="107566">
                  <c:v>53783</c:v>
                </c:pt>
                <c:pt idx="107567">
                  <c:v>53783.5</c:v>
                </c:pt>
                <c:pt idx="107568">
                  <c:v>53784</c:v>
                </c:pt>
                <c:pt idx="107569">
                  <c:v>53784.5</c:v>
                </c:pt>
                <c:pt idx="107570">
                  <c:v>53785</c:v>
                </c:pt>
                <c:pt idx="107571">
                  <c:v>53785.5</c:v>
                </c:pt>
                <c:pt idx="107572">
                  <c:v>53786</c:v>
                </c:pt>
                <c:pt idx="107573">
                  <c:v>53786.5</c:v>
                </c:pt>
                <c:pt idx="107574">
                  <c:v>53787</c:v>
                </c:pt>
                <c:pt idx="107575">
                  <c:v>53787.5</c:v>
                </c:pt>
                <c:pt idx="107576">
                  <c:v>53788</c:v>
                </c:pt>
                <c:pt idx="107577">
                  <c:v>53788.5</c:v>
                </c:pt>
                <c:pt idx="107578">
                  <c:v>53789</c:v>
                </c:pt>
                <c:pt idx="107579">
                  <c:v>53789.5</c:v>
                </c:pt>
                <c:pt idx="107580">
                  <c:v>53790</c:v>
                </c:pt>
                <c:pt idx="107581">
                  <c:v>53790.5</c:v>
                </c:pt>
                <c:pt idx="107582">
                  <c:v>53791</c:v>
                </c:pt>
                <c:pt idx="107583">
                  <c:v>53791.5</c:v>
                </c:pt>
                <c:pt idx="107584">
                  <c:v>53792</c:v>
                </c:pt>
                <c:pt idx="107585">
                  <c:v>53792.5</c:v>
                </c:pt>
                <c:pt idx="107586">
                  <c:v>53793</c:v>
                </c:pt>
                <c:pt idx="107587">
                  <c:v>53793.5</c:v>
                </c:pt>
                <c:pt idx="107588">
                  <c:v>53794</c:v>
                </c:pt>
                <c:pt idx="107589">
                  <c:v>53794.5</c:v>
                </c:pt>
                <c:pt idx="107590">
                  <c:v>53795</c:v>
                </c:pt>
                <c:pt idx="107591">
                  <c:v>53795.5</c:v>
                </c:pt>
                <c:pt idx="107592">
                  <c:v>53796</c:v>
                </c:pt>
                <c:pt idx="107593">
                  <c:v>53796.5</c:v>
                </c:pt>
                <c:pt idx="107594">
                  <c:v>53797</c:v>
                </c:pt>
                <c:pt idx="107595">
                  <c:v>53797.5</c:v>
                </c:pt>
                <c:pt idx="107596">
                  <c:v>53798</c:v>
                </c:pt>
                <c:pt idx="107597">
                  <c:v>53798.5</c:v>
                </c:pt>
                <c:pt idx="107598">
                  <c:v>53799</c:v>
                </c:pt>
                <c:pt idx="107599">
                  <c:v>53799.5</c:v>
                </c:pt>
                <c:pt idx="107600">
                  <c:v>53800</c:v>
                </c:pt>
                <c:pt idx="107601">
                  <c:v>53800.5</c:v>
                </c:pt>
                <c:pt idx="107602">
                  <c:v>53801</c:v>
                </c:pt>
                <c:pt idx="107603">
                  <c:v>53801.5</c:v>
                </c:pt>
                <c:pt idx="107604">
                  <c:v>53802</c:v>
                </c:pt>
                <c:pt idx="107605">
                  <c:v>53802.5</c:v>
                </c:pt>
                <c:pt idx="107606">
                  <c:v>53803</c:v>
                </c:pt>
                <c:pt idx="107607">
                  <c:v>53803.5</c:v>
                </c:pt>
                <c:pt idx="107608">
                  <c:v>53804</c:v>
                </c:pt>
                <c:pt idx="107609">
                  <c:v>53804.5</c:v>
                </c:pt>
                <c:pt idx="107610">
                  <c:v>53805</c:v>
                </c:pt>
                <c:pt idx="107611">
                  <c:v>53805.5</c:v>
                </c:pt>
                <c:pt idx="107612">
                  <c:v>53806</c:v>
                </c:pt>
                <c:pt idx="107613">
                  <c:v>53806.5</c:v>
                </c:pt>
                <c:pt idx="107614">
                  <c:v>53807</c:v>
                </c:pt>
                <c:pt idx="107615">
                  <c:v>53807.5</c:v>
                </c:pt>
                <c:pt idx="107616">
                  <c:v>53808</c:v>
                </c:pt>
                <c:pt idx="107617">
                  <c:v>53808.5</c:v>
                </c:pt>
                <c:pt idx="107618">
                  <c:v>53809</c:v>
                </c:pt>
                <c:pt idx="107619">
                  <c:v>53809.5</c:v>
                </c:pt>
                <c:pt idx="107620">
                  <c:v>53810</c:v>
                </c:pt>
                <c:pt idx="107621">
                  <c:v>53810.5</c:v>
                </c:pt>
                <c:pt idx="107622">
                  <c:v>53811</c:v>
                </c:pt>
                <c:pt idx="107623">
                  <c:v>53811.5</c:v>
                </c:pt>
                <c:pt idx="107624">
                  <c:v>53812</c:v>
                </c:pt>
                <c:pt idx="107625">
                  <c:v>53812.5</c:v>
                </c:pt>
                <c:pt idx="107626">
                  <c:v>53813</c:v>
                </c:pt>
                <c:pt idx="107627">
                  <c:v>53813.5</c:v>
                </c:pt>
                <c:pt idx="107628">
                  <c:v>53814</c:v>
                </c:pt>
                <c:pt idx="107629">
                  <c:v>53814.5</c:v>
                </c:pt>
                <c:pt idx="107630">
                  <c:v>53815</c:v>
                </c:pt>
                <c:pt idx="107631">
                  <c:v>53815.5</c:v>
                </c:pt>
                <c:pt idx="107632">
                  <c:v>53816</c:v>
                </c:pt>
                <c:pt idx="107633">
                  <c:v>53816.5</c:v>
                </c:pt>
                <c:pt idx="107634">
                  <c:v>53817</c:v>
                </c:pt>
                <c:pt idx="107635">
                  <c:v>53817.5</c:v>
                </c:pt>
                <c:pt idx="107636">
                  <c:v>53818</c:v>
                </c:pt>
                <c:pt idx="107637">
                  <c:v>53818.5</c:v>
                </c:pt>
                <c:pt idx="107638">
                  <c:v>53819</c:v>
                </c:pt>
                <c:pt idx="107639">
                  <c:v>53819.5</c:v>
                </c:pt>
                <c:pt idx="107640">
                  <c:v>53820</c:v>
                </c:pt>
                <c:pt idx="107641">
                  <c:v>53820.5</c:v>
                </c:pt>
                <c:pt idx="107642">
                  <c:v>53821</c:v>
                </c:pt>
                <c:pt idx="107643">
                  <c:v>53821.5</c:v>
                </c:pt>
                <c:pt idx="107644">
                  <c:v>53822</c:v>
                </c:pt>
                <c:pt idx="107645">
                  <c:v>53822.5</c:v>
                </c:pt>
                <c:pt idx="107646">
                  <c:v>53823</c:v>
                </c:pt>
                <c:pt idx="107647">
                  <c:v>53823.5</c:v>
                </c:pt>
                <c:pt idx="107648">
                  <c:v>53824</c:v>
                </c:pt>
                <c:pt idx="107649">
                  <c:v>53824.5</c:v>
                </c:pt>
                <c:pt idx="107650">
                  <c:v>53825</c:v>
                </c:pt>
                <c:pt idx="107651">
                  <c:v>53825.5</c:v>
                </c:pt>
                <c:pt idx="107652">
                  <c:v>53826</c:v>
                </c:pt>
                <c:pt idx="107653">
                  <c:v>53826.5</c:v>
                </c:pt>
                <c:pt idx="107654">
                  <c:v>53827</c:v>
                </c:pt>
                <c:pt idx="107655">
                  <c:v>53827.5</c:v>
                </c:pt>
                <c:pt idx="107656">
                  <c:v>53828</c:v>
                </c:pt>
                <c:pt idx="107657">
                  <c:v>53828.5</c:v>
                </c:pt>
                <c:pt idx="107658">
                  <c:v>53829</c:v>
                </c:pt>
                <c:pt idx="107659">
                  <c:v>53829.5</c:v>
                </c:pt>
                <c:pt idx="107660">
                  <c:v>53830</c:v>
                </c:pt>
                <c:pt idx="107661">
                  <c:v>53830.5</c:v>
                </c:pt>
                <c:pt idx="107662">
                  <c:v>53831</c:v>
                </c:pt>
                <c:pt idx="107663">
                  <c:v>53831.5</c:v>
                </c:pt>
                <c:pt idx="107664">
                  <c:v>53832</c:v>
                </c:pt>
                <c:pt idx="107665">
                  <c:v>53832.5</c:v>
                </c:pt>
                <c:pt idx="107666">
                  <c:v>53833</c:v>
                </c:pt>
                <c:pt idx="107667">
                  <c:v>53833.5</c:v>
                </c:pt>
                <c:pt idx="107668">
                  <c:v>53834</c:v>
                </c:pt>
                <c:pt idx="107669">
                  <c:v>53834.5</c:v>
                </c:pt>
                <c:pt idx="107670">
                  <c:v>53835</c:v>
                </c:pt>
                <c:pt idx="107671">
                  <c:v>53835.5</c:v>
                </c:pt>
                <c:pt idx="107672">
                  <c:v>53836</c:v>
                </c:pt>
                <c:pt idx="107673">
                  <c:v>53836.5</c:v>
                </c:pt>
                <c:pt idx="107674">
                  <c:v>53837</c:v>
                </c:pt>
                <c:pt idx="107675">
                  <c:v>53837.5</c:v>
                </c:pt>
                <c:pt idx="107676">
                  <c:v>53838</c:v>
                </c:pt>
                <c:pt idx="107677">
                  <c:v>53838.5</c:v>
                </c:pt>
                <c:pt idx="107678">
                  <c:v>53839</c:v>
                </c:pt>
                <c:pt idx="107679">
                  <c:v>53839.5</c:v>
                </c:pt>
                <c:pt idx="107680">
                  <c:v>53840</c:v>
                </c:pt>
                <c:pt idx="107681">
                  <c:v>53840.5</c:v>
                </c:pt>
                <c:pt idx="107682">
                  <c:v>53841</c:v>
                </c:pt>
                <c:pt idx="107683">
                  <c:v>53841.5</c:v>
                </c:pt>
                <c:pt idx="107684">
                  <c:v>53842</c:v>
                </c:pt>
                <c:pt idx="107685">
                  <c:v>53842.5</c:v>
                </c:pt>
                <c:pt idx="107686">
                  <c:v>53843</c:v>
                </c:pt>
                <c:pt idx="107687">
                  <c:v>53843.5</c:v>
                </c:pt>
                <c:pt idx="107688">
                  <c:v>53844</c:v>
                </c:pt>
                <c:pt idx="107689">
                  <c:v>53844.5</c:v>
                </c:pt>
                <c:pt idx="107690">
                  <c:v>53845</c:v>
                </c:pt>
                <c:pt idx="107691">
                  <c:v>53845.5</c:v>
                </c:pt>
                <c:pt idx="107692">
                  <c:v>53846</c:v>
                </c:pt>
                <c:pt idx="107693">
                  <c:v>53846.5</c:v>
                </c:pt>
                <c:pt idx="107694">
                  <c:v>53847</c:v>
                </c:pt>
                <c:pt idx="107695">
                  <c:v>53847.5</c:v>
                </c:pt>
                <c:pt idx="107696">
                  <c:v>53848</c:v>
                </c:pt>
                <c:pt idx="107697">
                  <c:v>53848.5</c:v>
                </c:pt>
                <c:pt idx="107698">
                  <c:v>53849</c:v>
                </c:pt>
                <c:pt idx="107699">
                  <c:v>53849.5</c:v>
                </c:pt>
                <c:pt idx="107700">
                  <c:v>53850</c:v>
                </c:pt>
                <c:pt idx="107701">
                  <c:v>53850.5</c:v>
                </c:pt>
                <c:pt idx="107702">
                  <c:v>53851</c:v>
                </c:pt>
                <c:pt idx="107703">
                  <c:v>53851.5</c:v>
                </c:pt>
                <c:pt idx="107704">
                  <c:v>53852</c:v>
                </c:pt>
                <c:pt idx="107705">
                  <c:v>53852.5</c:v>
                </c:pt>
                <c:pt idx="107706">
                  <c:v>53853</c:v>
                </c:pt>
                <c:pt idx="107707">
                  <c:v>53853.5</c:v>
                </c:pt>
                <c:pt idx="107708">
                  <c:v>53854</c:v>
                </c:pt>
                <c:pt idx="107709">
                  <c:v>53854.5</c:v>
                </c:pt>
                <c:pt idx="107710">
                  <c:v>53855</c:v>
                </c:pt>
                <c:pt idx="107711">
                  <c:v>53855.5</c:v>
                </c:pt>
                <c:pt idx="107712">
                  <c:v>53856</c:v>
                </c:pt>
                <c:pt idx="107713">
                  <c:v>53856.5</c:v>
                </c:pt>
                <c:pt idx="107714">
                  <c:v>53857</c:v>
                </c:pt>
                <c:pt idx="107715">
                  <c:v>53857.5</c:v>
                </c:pt>
                <c:pt idx="107716">
                  <c:v>53858</c:v>
                </c:pt>
                <c:pt idx="107717">
                  <c:v>53858.5</c:v>
                </c:pt>
                <c:pt idx="107718">
                  <c:v>53859</c:v>
                </c:pt>
                <c:pt idx="107719">
                  <c:v>53859.5</c:v>
                </c:pt>
                <c:pt idx="107720">
                  <c:v>53860</c:v>
                </c:pt>
                <c:pt idx="107721">
                  <c:v>53860.5</c:v>
                </c:pt>
                <c:pt idx="107722">
                  <c:v>53861</c:v>
                </c:pt>
                <c:pt idx="107723">
                  <c:v>53861.5</c:v>
                </c:pt>
                <c:pt idx="107724">
                  <c:v>53862</c:v>
                </c:pt>
                <c:pt idx="107725">
                  <c:v>53862.5</c:v>
                </c:pt>
                <c:pt idx="107726">
                  <c:v>53863</c:v>
                </c:pt>
                <c:pt idx="107727">
                  <c:v>53863.5</c:v>
                </c:pt>
                <c:pt idx="107728">
                  <c:v>53864</c:v>
                </c:pt>
                <c:pt idx="107729">
                  <c:v>53864.5</c:v>
                </c:pt>
                <c:pt idx="107730">
                  <c:v>53865</c:v>
                </c:pt>
                <c:pt idx="107731">
                  <c:v>53865.5</c:v>
                </c:pt>
                <c:pt idx="107732">
                  <c:v>53866</c:v>
                </c:pt>
                <c:pt idx="107733">
                  <c:v>53866.5</c:v>
                </c:pt>
                <c:pt idx="107734">
                  <c:v>53867</c:v>
                </c:pt>
                <c:pt idx="107735">
                  <c:v>53867.5</c:v>
                </c:pt>
                <c:pt idx="107736">
                  <c:v>53868</c:v>
                </c:pt>
                <c:pt idx="107737">
                  <c:v>53868.5</c:v>
                </c:pt>
                <c:pt idx="107738">
                  <c:v>53869</c:v>
                </c:pt>
                <c:pt idx="107739">
                  <c:v>53869.5</c:v>
                </c:pt>
                <c:pt idx="107740">
                  <c:v>53870</c:v>
                </c:pt>
                <c:pt idx="107741">
                  <c:v>53870.5</c:v>
                </c:pt>
                <c:pt idx="107742">
                  <c:v>53871</c:v>
                </c:pt>
                <c:pt idx="107743">
                  <c:v>53871.5</c:v>
                </c:pt>
                <c:pt idx="107744">
                  <c:v>53872</c:v>
                </c:pt>
                <c:pt idx="107745">
                  <c:v>53872.5</c:v>
                </c:pt>
                <c:pt idx="107746">
                  <c:v>53873</c:v>
                </c:pt>
                <c:pt idx="107747">
                  <c:v>53873.5</c:v>
                </c:pt>
                <c:pt idx="107748">
                  <c:v>53874</c:v>
                </c:pt>
                <c:pt idx="107749">
                  <c:v>53874.5</c:v>
                </c:pt>
                <c:pt idx="107750">
                  <c:v>53875</c:v>
                </c:pt>
                <c:pt idx="107751">
                  <c:v>53875.5</c:v>
                </c:pt>
                <c:pt idx="107752">
                  <c:v>53876</c:v>
                </c:pt>
                <c:pt idx="107753">
                  <c:v>53876.5</c:v>
                </c:pt>
                <c:pt idx="107754">
                  <c:v>53877</c:v>
                </c:pt>
                <c:pt idx="107755">
                  <c:v>53877.5</c:v>
                </c:pt>
                <c:pt idx="107756">
                  <c:v>53878</c:v>
                </c:pt>
                <c:pt idx="107757">
                  <c:v>53878.5</c:v>
                </c:pt>
                <c:pt idx="107758">
                  <c:v>53879</c:v>
                </c:pt>
                <c:pt idx="107759">
                  <c:v>53879.5</c:v>
                </c:pt>
                <c:pt idx="107760">
                  <c:v>53880</c:v>
                </c:pt>
                <c:pt idx="107761">
                  <c:v>53880.5</c:v>
                </c:pt>
                <c:pt idx="107762">
                  <c:v>53881</c:v>
                </c:pt>
                <c:pt idx="107763">
                  <c:v>53881.5</c:v>
                </c:pt>
                <c:pt idx="107764">
                  <c:v>53882</c:v>
                </c:pt>
                <c:pt idx="107765">
                  <c:v>53882.5</c:v>
                </c:pt>
                <c:pt idx="107766">
                  <c:v>53883</c:v>
                </c:pt>
                <c:pt idx="107767">
                  <c:v>53883.5</c:v>
                </c:pt>
                <c:pt idx="107768">
                  <c:v>53884</c:v>
                </c:pt>
                <c:pt idx="107769">
                  <c:v>53884.5</c:v>
                </c:pt>
                <c:pt idx="107770">
                  <c:v>53885</c:v>
                </c:pt>
                <c:pt idx="107771">
                  <c:v>53885.5</c:v>
                </c:pt>
                <c:pt idx="107772">
                  <c:v>53886</c:v>
                </c:pt>
                <c:pt idx="107773">
                  <c:v>53886.5</c:v>
                </c:pt>
                <c:pt idx="107774">
                  <c:v>53887</c:v>
                </c:pt>
                <c:pt idx="107775">
                  <c:v>53887.5</c:v>
                </c:pt>
                <c:pt idx="107776">
                  <c:v>53888</c:v>
                </c:pt>
                <c:pt idx="107777">
                  <c:v>53888.5</c:v>
                </c:pt>
                <c:pt idx="107778">
                  <c:v>53889</c:v>
                </c:pt>
                <c:pt idx="107779">
                  <c:v>53889.5</c:v>
                </c:pt>
                <c:pt idx="107780">
                  <c:v>53890</c:v>
                </c:pt>
                <c:pt idx="107781">
                  <c:v>53890.5</c:v>
                </c:pt>
                <c:pt idx="107782">
                  <c:v>53891</c:v>
                </c:pt>
                <c:pt idx="107783">
                  <c:v>53891.5</c:v>
                </c:pt>
                <c:pt idx="107784">
                  <c:v>53892</c:v>
                </c:pt>
                <c:pt idx="107785">
                  <c:v>53892.5</c:v>
                </c:pt>
                <c:pt idx="107786">
                  <c:v>53893</c:v>
                </c:pt>
                <c:pt idx="107787">
                  <c:v>53893.5</c:v>
                </c:pt>
                <c:pt idx="107788">
                  <c:v>53894</c:v>
                </c:pt>
                <c:pt idx="107789">
                  <c:v>53894.5</c:v>
                </c:pt>
                <c:pt idx="107790">
                  <c:v>53895</c:v>
                </c:pt>
                <c:pt idx="107791">
                  <c:v>53895.5</c:v>
                </c:pt>
                <c:pt idx="107792">
                  <c:v>53896</c:v>
                </c:pt>
                <c:pt idx="107793">
                  <c:v>53896.5</c:v>
                </c:pt>
                <c:pt idx="107794">
                  <c:v>53897</c:v>
                </c:pt>
                <c:pt idx="107795">
                  <c:v>53897.5</c:v>
                </c:pt>
                <c:pt idx="107796">
                  <c:v>53898</c:v>
                </c:pt>
                <c:pt idx="107797">
                  <c:v>53898.5</c:v>
                </c:pt>
                <c:pt idx="107798">
                  <c:v>53899</c:v>
                </c:pt>
                <c:pt idx="107799">
                  <c:v>53899.5</c:v>
                </c:pt>
                <c:pt idx="107800">
                  <c:v>53900</c:v>
                </c:pt>
                <c:pt idx="107801">
                  <c:v>53900.5</c:v>
                </c:pt>
                <c:pt idx="107802">
                  <c:v>53901</c:v>
                </c:pt>
                <c:pt idx="107803">
                  <c:v>53901.5</c:v>
                </c:pt>
                <c:pt idx="107804">
                  <c:v>53902</c:v>
                </c:pt>
                <c:pt idx="107805">
                  <c:v>53902.5</c:v>
                </c:pt>
                <c:pt idx="107806">
                  <c:v>53903</c:v>
                </c:pt>
                <c:pt idx="107807">
                  <c:v>53903.5</c:v>
                </c:pt>
                <c:pt idx="107808">
                  <c:v>53904</c:v>
                </c:pt>
                <c:pt idx="107809">
                  <c:v>53904.5</c:v>
                </c:pt>
                <c:pt idx="107810">
                  <c:v>53905</c:v>
                </c:pt>
                <c:pt idx="107811">
                  <c:v>53905.5</c:v>
                </c:pt>
                <c:pt idx="107812">
                  <c:v>53906</c:v>
                </c:pt>
                <c:pt idx="107813">
                  <c:v>53906.5</c:v>
                </c:pt>
                <c:pt idx="107814">
                  <c:v>53907</c:v>
                </c:pt>
                <c:pt idx="107815">
                  <c:v>53907.5</c:v>
                </c:pt>
                <c:pt idx="107816">
                  <c:v>53908</c:v>
                </c:pt>
                <c:pt idx="107817">
                  <c:v>53908.5</c:v>
                </c:pt>
                <c:pt idx="107818">
                  <c:v>53909</c:v>
                </c:pt>
                <c:pt idx="107819">
                  <c:v>53909.5</c:v>
                </c:pt>
                <c:pt idx="107820">
                  <c:v>53910</c:v>
                </c:pt>
                <c:pt idx="107821">
                  <c:v>53910.5</c:v>
                </c:pt>
                <c:pt idx="107822">
                  <c:v>53911</c:v>
                </c:pt>
                <c:pt idx="107823">
                  <c:v>53911.5</c:v>
                </c:pt>
                <c:pt idx="107824">
                  <c:v>53912</c:v>
                </c:pt>
                <c:pt idx="107825">
                  <c:v>53912.5</c:v>
                </c:pt>
                <c:pt idx="107826">
                  <c:v>53913</c:v>
                </c:pt>
                <c:pt idx="107827">
                  <c:v>53913.5</c:v>
                </c:pt>
                <c:pt idx="107828">
                  <c:v>53914</c:v>
                </c:pt>
                <c:pt idx="107829">
                  <c:v>53914.5</c:v>
                </c:pt>
                <c:pt idx="107830">
                  <c:v>53915</c:v>
                </c:pt>
                <c:pt idx="107831">
                  <c:v>53915.5</c:v>
                </c:pt>
                <c:pt idx="107832">
                  <c:v>53916</c:v>
                </c:pt>
                <c:pt idx="107833">
                  <c:v>53916.5</c:v>
                </c:pt>
                <c:pt idx="107834">
                  <c:v>53917</c:v>
                </c:pt>
                <c:pt idx="107835">
                  <c:v>53917.5</c:v>
                </c:pt>
                <c:pt idx="107836">
                  <c:v>53918</c:v>
                </c:pt>
                <c:pt idx="107837">
                  <c:v>53918.5</c:v>
                </c:pt>
                <c:pt idx="107838">
                  <c:v>53919</c:v>
                </c:pt>
                <c:pt idx="107839">
                  <c:v>53919.5</c:v>
                </c:pt>
                <c:pt idx="107840">
                  <c:v>53920</c:v>
                </c:pt>
                <c:pt idx="107841">
                  <c:v>53920.5</c:v>
                </c:pt>
                <c:pt idx="107842">
                  <c:v>53921</c:v>
                </c:pt>
                <c:pt idx="107843">
                  <c:v>53921.5</c:v>
                </c:pt>
                <c:pt idx="107844">
                  <c:v>53922</c:v>
                </c:pt>
                <c:pt idx="107845">
                  <c:v>53922.5</c:v>
                </c:pt>
                <c:pt idx="107846">
                  <c:v>53923</c:v>
                </c:pt>
                <c:pt idx="107847">
                  <c:v>53923.5</c:v>
                </c:pt>
                <c:pt idx="107848">
                  <c:v>53924</c:v>
                </c:pt>
                <c:pt idx="107849">
                  <c:v>53924.5</c:v>
                </c:pt>
                <c:pt idx="107850">
                  <c:v>53925</c:v>
                </c:pt>
                <c:pt idx="107851">
                  <c:v>53925.5</c:v>
                </c:pt>
                <c:pt idx="107852">
                  <c:v>53926</c:v>
                </c:pt>
                <c:pt idx="107853">
                  <c:v>53926.5</c:v>
                </c:pt>
                <c:pt idx="107854">
                  <c:v>53927</c:v>
                </c:pt>
                <c:pt idx="107855">
                  <c:v>53927.5</c:v>
                </c:pt>
                <c:pt idx="107856">
                  <c:v>53928</c:v>
                </c:pt>
                <c:pt idx="107857">
                  <c:v>53928.5</c:v>
                </c:pt>
                <c:pt idx="107858">
                  <c:v>53929</c:v>
                </c:pt>
                <c:pt idx="107859">
                  <c:v>53929.5</c:v>
                </c:pt>
                <c:pt idx="107860">
                  <c:v>53930</c:v>
                </c:pt>
                <c:pt idx="107861">
                  <c:v>53930.5</c:v>
                </c:pt>
                <c:pt idx="107862">
                  <c:v>53931</c:v>
                </c:pt>
                <c:pt idx="107863">
                  <c:v>53931.5</c:v>
                </c:pt>
                <c:pt idx="107864">
                  <c:v>53932</c:v>
                </c:pt>
                <c:pt idx="107865">
                  <c:v>53932.5</c:v>
                </c:pt>
                <c:pt idx="107866">
                  <c:v>53933</c:v>
                </c:pt>
                <c:pt idx="107867">
                  <c:v>53933.5</c:v>
                </c:pt>
                <c:pt idx="107868">
                  <c:v>53934</c:v>
                </c:pt>
                <c:pt idx="107869">
                  <c:v>53934.5</c:v>
                </c:pt>
                <c:pt idx="107870">
                  <c:v>53935</c:v>
                </c:pt>
                <c:pt idx="107871">
                  <c:v>53935.5</c:v>
                </c:pt>
                <c:pt idx="107872">
                  <c:v>53936</c:v>
                </c:pt>
                <c:pt idx="107873">
                  <c:v>53936.5</c:v>
                </c:pt>
                <c:pt idx="107874">
                  <c:v>53937</c:v>
                </c:pt>
                <c:pt idx="107875">
                  <c:v>53937.5</c:v>
                </c:pt>
                <c:pt idx="107876">
                  <c:v>53938</c:v>
                </c:pt>
                <c:pt idx="107877">
                  <c:v>53938.5</c:v>
                </c:pt>
                <c:pt idx="107878">
                  <c:v>53939</c:v>
                </c:pt>
                <c:pt idx="107879">
                  <c:v>53939.5</c:v>
                </c:pt>
                <c:pt idx="107880">
                  <c:v>53940</c:v>
                </c:pt>
                <c:pt idx="107881">
                  <c:v>53940.5</c:v>
                </c:pt>
                <c:pt idx="107882">
                  <c:v>53941</c:v>
                </c:pt>
                <c:pt idx="107883">
                  <c:v>53941.5</c:v>
                </c:pt>
                <c:pt idx="107884">
                  <c:v>53942</c:v>
                </c:pt>
                <c:pt idx="107885">
                  <c:v>53942.5</c:v>
                </c:pt>
                <c:pt idx="107886">
                  <c:v>53943</c:v>
                </c:pt>
                <c:pt idx="107887">
                  <c:v>53943.5</c:v>
                </c:pt>
                <c:pt idx="107888">
                  <c:v>53944</c:v>
                </c:pt>
                <c:pt idx="107889">
                  <c:v>53944.5</c:v>
                </c:pt>
                <c:pt idx="107890">
                  <c:v>53945</c:v>
                </c:pt>
                <c:pt idx="107891">
                  <c:v>53945.5</c:v>
                </c:pt>
                <c:pt idx="107892">
                  <c:v>53946</c:v>
                </c:pt>
                <c:pt idx="107893">
                  <c:v>53946.5</c:v>
                </c:pt>
                <c:pt idx="107894">
                  <c:v>53947</c:v>
                </c:pt>
                <c:pt idx="107895">
                  <c:v>53947.5</c:v>
                </c:pt>
                <c:pt idx="107896">
                  <c:v>53948</c:v>
                </c:pt>
                <c:pt idx="107897">
                  <c:v>53948.5</c:v>
                </c:pt>
                <c:pt idx="107898">
                  <c:v>53949</c:v>
                </c:pt>
                <c:pt idx="107899">
                  <c:v>53949.5</c:v>
                </c:pt>
                <c:pt idx="107900">
                  <c:v>53950</c:v>
                </c:pt>
                <c:pt idx="107901">
                  <c:v>53950.5</c:v>
                </c:pt>
                <c:pt idx="107902">
                  <c:v>53951</c:v>
                </c:pt>
                <c:pt idx="107903">
                  <c:v>53951.5</c:v>
                </c:pt>
                <c:pt idx="107904">
                  <c:v>53952</c:v>
                </c:pt>
                <c:pt idx="107905">
                  <c:v>53952.5</c:v>
                </c:pt>
                <c:pt idx="107906">
                  <c:v>53953</c:v>
                </c:pt>
                <c:pt idx="107907">
                  <c:v>53953.5</c:v>
                </c:pt>
                <c:pt idx="107908">
                  <c:v>53954</c:v>
                </c:pt>
                <c:pt idx="107909">
                  <c:v>53954.5</c:v>
                </c:pt>
                <c:pt idx="107910">
                  <c:v>53955</c:v>
                </c:pt>
                <c:pt idx="107911">
                  <c:v>53955.5</c:v>
                </c:pt>
                <c:pt idx="107912">
                  <c:v>53956</c:v>
                </c:pt>
                <c:pt idx="107913">
                  <c:v>53956.5</c:v>
                </c:pt>
                <c:pt idx="107914">
                  <c:v>53957</c:v>
                </c:pt>
                <c:pt idx="107915">
                  <c:v>53957.5</c:v>
                </c:pt>
                <c:pt idx="107916">
                  <c:v>53958</c:v>
                </c:pt>
                <c:pt idx="107917">
                  <c:v>53958.5</c:v>
                </c:pt>
                <c:pt idx="107918">
                  <c:v>53959</c:v>
                </c:pt>
                <c:pt idx="107919">
                  <c:v>53959.5</c:v>
                </c:pt>
                <c:pt idx="107920">
                  <c:v>53960</c:v>
                </c:pt>
                <c:pt idx="107921">
                  <c:v>53960.5</c:v>
                </c:pt>
                <c:pt idx="107922">
                  <c:v>53961</c:v>
                </c:pt>
                <c:pt idx="107923">
                  <c:v>53961.5</c:v>
                </c:pt>
                <c:pt idx="107924">
                  <c:v>53962</c:v>
                </c:pt>
                <c:pt idx="107925">
                  <c:v>53962.5</c:v>
                </c:pt>
                <c:pt idx="107926">
                  <c:v>53963</c:v>
                </c:pt>
                <c:pt idx="107927">
                  <c:v>53963.5</c:v>
                </c:pt>
                <c:pt idx="107928">
                  <c:v>53964</c:v>
                </c:pt>
                <c:pt idx="107929">
                  <c:v>53964.5</c:v>
                </c:pt>
                <c:pt idx="107930">
                  <c:v>53965</c:v>
                </c:pt>
                <c:pt idx="107931">
                  <c:v>53965.5</c:v>
                </c:pt>
                <c:pt idx="107932">
                  <c:v>53966</c:v>
                </c:pt>
                <c:pt idx="107933">
                  <c:v>53966.5</c:v>
                </c:pt>
                <c:pt idx="107934">
                  <c:v>53967</c:v>
                </c:pt>
                <c:pt idx="107935">
                  <c:v>53967.5</c:v>
                </c:pt>
                <c:pt idx="107936">
                  <c:v>53968</c:v>
                </c:pt>
                <c:pt idx="107937">
                  <c:v>53968.5</c:v>
                </c:pt>
                <c:pt idx="107938">
                  <c:v>53969</c:v>
                </c:pt>
                <c:pt idx="107939">
                  <c:v>53969.5</c:v>
                </c:pt>
                <c:pt idx="107940">
                  <c:v>53970</c:v>
                </c:pt>
                <c:pt idx="107941">
                  <c:v>53970.5</c:v>
                </c:pt>
                <c:pt idx="107942">
                  <c:v>53971</c:v>
                </c:pt>
                <c:pt idx="107943">
                  <c:v>53971.5</c:v>
                </c:pt>
                <c:pt idx="107944">
                  <c:v>53972</c:v>
                </c:pt>
                <c:pt idx="107945">
                  <c:v>53972.5</c:v>
                </c:pt>
                <c:pt idx="107946">
                  <c:v>53973</c:v>
                </c:pt>
                <c:pt idx="107947">
                  <c:v>53973.5</c:v>
                </c:pt>
                <c:pt idx="107948">
                  <c:v>53974</c:v>
                </c:pt>
                <c:pt idx="107949">
                  <c:v>53974.5</c:v>
                </c:pt>
                <c:pt idx="107950">
                  <c:v>53975</c:v>
                </c:pt>
                <c:pt idx="107951">
                  <c:v>53975.5</c:v>
                </c:pt>
                <c:pt idx="107952">
                  <c:v>53976</c:v>
                </c:pt>
                <c:pt idx="107953">
                  <c:v>53976.5</c:v>
                </c:pt>
                <c:pt idx="107954">
                  <c:v>53977</c:v>
                </c:pt>
                <c:pt idx="107955">
                  <c:v>53977.5</c:v>
                </c:pt>
                <c:pt idx="107956">
                  <c:v>53978</c:v>
                </c:pt>
                <c:pt idx="107957">
                  <c:v>53978.5</c:v>
                </c:pt>
                <c:pt idx="107958">
                  <c:v>53979</c:v>
                </c:pt>
                <c:pt idx="107959">
                  <c:v>53979.5</c:v>
                </c:pt>
                <c:pt idx="107960">
                  <c:v>53980</c:v>
                </c:pt>
                <c:pt idx="107961">
                  <c:v>53980.5</c:v>
                </c:pt>
                <c:pt idx="107962">
                  <c:v>53981</c:v>
                </c:pt>
                <c:pt idx="107963">
                  <c:v>53981.5</c:v>
                </c:pt>
                <c:pt idx="107964">
                  <c:v>53982</c:v>
                </c:pt>
                <c:pt idx="107965">
                  <c:v>53982.5</c:v>
                </c:pt>
                <c:pt idx="107966">
                  <c:v>53983</c:v>
                </c:pt>
                <c:pt idx="107967">
                  <c:v>53983.5</c:v>
                </c:pt>
                <c:pt idx="107968">
                  <c:v>53984</c:v>
                </c:pt>
                <c:pt idx="107969">
                  <c:v>53984.5</c:v>
                </c:pt>
                <c:pt idx="107970">
                  <c:v>53985</c:v>
                </c:pt>
                <c:pt idx="107971">
                  <c:v>53985.5</c:v>
                </c:pt>
                <c:pt idx="107972">
                  <c:v>53986</c:v>
                </c:pt>
                <c:pt idx="107973">
                  <c:v>53986.5</c:v>
                </c:pt>
                <c:pt idx="107974">
                  <c:v>53987</c:v>
                </c:pt>
                <c:pt idx="107975">
                  <c:v>53987.5</c:v>
                </c:pt>
                <c:pt idx="107976">
                  <c:v>53988</c:v>
                </c:pt>
                <c:pt idx="107977">
                  <c:v>53988.5</c:v>
                </c:pt>
                <c:pt idx="107978">
                  <c:v>53989</c:v>
                </c:pt>
                <c:pt idx="107979">
                  <c:v>53989.5</c:v>
                </c:pt>
                <c:pt idx="107980">
                  <c:v>53990</c:v>
                </c:pt>
                <c:pt idx="107981">
                  <c:v>53990.5</c:v>
                </c:pt>
                <c:pt idx="107982">
                  <c:v>53991</c:v>
                </c:pt>
                <c:pt idx="107983">
                  <c:v>53991.5</c:v>
                </c:pt>
                <c:pt idx="107984">
                  <c:v>53992</c:v>
                </c:pt>
                <c:pt idx="107985">
                  <c:v>53992.5</c:v>
                </c:pt>
                <c:pt idx="107986">
                  <c:v>53993</c:v>
                </c:pt>
                <c:pt idx="107987">
                  <c:v>53993.5</c:v>
                </c:pt>
                <c:pt idx="107988">
                  <c:v>53994</c:v>
                </c:pt>
                <c:pt idx="107989">
                  <c:v>53994.5</c:v>
                </c:pt>
                <c:pt idx="107990">
                  <c:v>53995</c:v>
                </c:pt>
                <c:pt idx="107991">
                  <c:v>53995.5</c:v>
                </c:pt>
                <c:pt idx="107992">
                  <c:v>53996</c:v>
                </c:pt>
                <c:pt idx="107993">
                  <c:v>53996.5</c:v>
                </c:pt>
                <c:pt idx="107994">
                  <c:v>53997</c:v>
                </c:pt>
                <c:pt idx="107995">
                  <c:v>53997.5</c:v>
                </c:pt>
                <c:pt idx="107996">
                  <c:v>53998</c:v>
                </c:pt>
                <c:pt idx="107997">
                  <c:v>53998.5</c:v>
                </c:pt>
                <c:pt idx="107998">
                  <c:v>53999</c:v>
                </c:pt>
                <c:pt idx="107999">
                  <c:v>53999.5</c:v>
                </c:pt>
                <c:pt idx="108000">
                  <c:v>54000</c:v>
                </c:pt>
                <c:pt idx="108001">
                  <c:v>54000.5</c:v>
                </c:pt>
                <c:pt idx="108002">
                  <c:v>54001</c:v>
                </c:pt>
                <c:pt idx="108003">
                  <c:v>54001.5</c:v>
                </c:pt>
                <c:pt idx="108004">
                  <c:v>54002</c:v>
                </c:pt>
                <c:pt idx="108005">
                  <c:v>54002.5</c:v>
                </c:pt>
                <c:pt idx="108006">
                  <c:v>54003</c:v>
                </c:pt>
                <c:pt idx="108007">
                  <c:v>54003.5</c:v>
                </c:pt>
                <c:pt idx="108008">
                  <c:v>54004</c:v>
                </c:pt>
                <c:pt idx="108009">
                  <c:v>54004.5</c:v>
                </c:pt>
                <c:pt idx="108010">
                  <c:v>54005</c:v>
                </c:pt>
                <c:pt idx="108011">
                  <c:v>54005.5</c:v>
                </c:pt>
                <c:pt idx="108012">
                  <c:v>54006</c:v>
                </c:pt>
                <c:pt idx="108013">
                  <c:v>54006.5</c:v>
                </c:pt>
                <c:pt idx="108014">
                  <c:v>54007</c:v>
                </c:pt>
                <c:pt idx="108015">
                  <c:v>54007.5</c:v>
                </c:pt>
                <c:pt idx="108016">
                  <c:v>54008</c:v>
                </c:pt>
                <c:pt idx="108017">
                  <c:v>54008.5</c:v>
                </c:pt>
                <c:pt idx="108018">
                  <c:v>54009</c:v>
                </c:pt>
                <c:pt idx="108019">
                  <c:v>54009.5</c:v>
                </c:pt>
                <c:pt idx="108020">
                  <c:v>54010</c:v>
                </c:pt>
                <c:pt idx="108021">
                  <c:v>54010.5</c:v>
                </c:pt>
                <c:pt idx="108022">
                  <c:v>54011</c:v>
                </c:pt>
                <c:pt idx="108023">
                  <c:v>54011.5</c:v>
                </c:pt>
                <c:pt idx="108024">
                  <c:v>54012</c:v>
                </c:pt>
                <c:pt idx="108025">
                  <c:v>54012.5</c:v>
                </c:pt>
                <c:pt idx="108026">
                  <c:v>54013</c:v>
                </c:pt>
                <c:pt idx="108027">
                  <c:v>54013.5</c:v>
                </c:pt>
                <c:pt idx="108028">
                  <c:v>54014</c:v>
                </c:pt>
                <c:pt idx="108029">
                  <c:v>54014.5</c:v>
                </c:pt>
                <c:pt idx="108030">
                  <c:v>54015</c:v>
                </c:pt>
                <c:pt idx="108031">
                  <c:v>54015.5</c:v>
                </c:pt>
                <c:pt idx="108032">
                  <c:v>54016</c:v>
                </c:pt>
                <c:pt idx="108033">
                  <c:v>54016.5</c:v>
                </c:pt>
                <c:pt idx="108034">
                  <c:v>54017</c:v>
                </c:pt>
                <c:pt idx="108035">
                  <c:v>54017.5</c:v>
                </c:pt>
                <c:pt idx="108036">
                  <c:v>54018</c:v>
                </c:pt>
                <c:pt idx="108037">
                  <c:v>54018.5</c:v>
                </c:pt>
                <c:pt idx="108038">
                  <c:v>54019</c:v>
                </c:pt>
                <c:pt idx="108039">
                  <c:v>54019.5</c:v>
                </c:pt>
                <c:pt idx="108040">
                  <c:v>54020</c:v>
                </c:pt>
                <c:pt idx="108041">
                  <c:v>54020.5</c:v>
                </c:pt>
                <c:pt idx="108042">
                  <c:v>54021</c:v>
                </c:pt>
                <c:pt idx="108043">
                  <c:v>54021.5</c:v>
                </c:pt>
                <c:pt idx="108044">
                  <c:v>54022</c:v>
                </c:pt>
                <c:pt idx="108045">
                  <c:v>54022.5</c:v>
                </c:pt>
                <c:pt idx="108046">
                  <c:v>54023</c:v>
                </c:pt>
                <c:pt idx="108047">
                  <c:v>54023.5</c:v>
                </c:pt>
                <c:pt idx="108048">
                  <c:v>54024</c:v>
                </c:pt>
                <c:pt idx="108049">
                  <c:v>54024.5</c:v>
                </c:pt>
                <c:pt idx="108050">
                  <c:v>54025</c:v>
                </c:pt>
                <c:pt idx="108051">
                  <c:v>54025.5</c:v>
                </c:pt>
                <c:pt idx="108052">
                  <c:v>54026</c:v>
                </c:pt>
                <c:pt idx="108053">
                  <c:v>54026.5</c:v>
                </c:pt>
                <c:pt idx="108054">
                  <c:v>54027</c:v>
                </c:pt>
                <c:pt idx="108055">
                  <c:v>54027.5</c:v>
                </c:pt>
                <c:pt idx="108056">
                  <c:v>54028</c:v>
                </c:pt>
                <c:pt idx="108057">
                  <c:v>54028.5</c:v>
                </c:pt>
                <c:pt idx="108058">
                  <c:v>54029</c:v>
                </c:pt>
                <c:pt idx="108059">
                  <c:v>54029.5</c:v>
                </c:pt>
                <c:pt idx="108060">
                  <c:v>54030</c:v>
                </c:pt>
                <c:pt idx="108061">
                  <c:v>54030.5</c:v>
                </c:pt>
                <c:pt idx="108062">
                  <c:v>54031</c:v>
                </c:pt>
                <c:pt idx="108063">
                  <c:v>54031.5</c:v>
                </c:pt>
                <c:pt idx="108064">
                  <c:v>54032</c:v>
                </c:pt>
                <c:pt idx="108065">
                  <c:v>54032.5</c:v>
                </c:pt>
                <c:pt idx="108066">
                  <c:v>54033</c:v>
                </c:pt>
                <c:pt idx="108067">
                  <c:v>54033.5</c:v>
                </c:pt>
                <c:pt idx="108068">
                  <c:v>54034</c:v>
                </c:pt>
                <c:pt idx="108069">
                  <c:v>54034.5</c:v>
                </c:pt>
                <c:pt idx="108070">
                  <c:v>54035</c:v>
                </c:pt>
                <c:pt idx="108071">
                  <c:v>54035.5</c:v>
                </c:pt>
                <c:pt idx="108072">
                  <c:v>54036</c:v>
                </c:pt>
                <c:pt idx="108073">
                  <c:v>54036.5</c:v>
                </c:pt>
                <c:pt idx="108074">
                  <c:v>54037</c:v>
                </c:pt>
                <c:pt idx="108075">
                  <c:v>54037.5</c:v>
                </c:pt>
                <c:pt idx="108076">
                  <c:v>54038</c:v>
                </c:pt>
                <c:pt idx="108077">
                  <c:v>54038.5</c:v>
                </c:pt>
                <c:pt idx="108078">
                  <c:v>54039</c:v>
                </c:pt>
                <c:pt idx="108079">
                  <c:v>54039.5</c:v>
                </c:pt>
                <c:pt idx="108080">
                  <c:v>54040</c:v>
                </c:pt>
                <c:pt idx="108081">
                  <c:v>54040.5</c:v>
                </c:pt>
                <c:pt idx="108082">
                  <c:v>54041</c:v>
                </c:pt>
                <c:pt idx="108083">
                  <c:v>54041.5</c:v>
                </c:pt>
                <c:pt idx="108084">
                  <c:v>54042</c:v>
                </c:pt>
                <c:pt idx="108085">
                  <c:v>54042.5</c:v>
                </c:pt>
                <c:pt idx="108086">
                  <c:v>54043</c:v>
                </c:pt>
                <c:pt idx="108087">
                  <c:v>54043.5</c:v>
                </c:pt>
                <c:pt idx="108088">
                  <c:v>54044</c:v>
                </c:pt>
                <c:pt idx="108089">
                  <c:v>54044.5</c:v>
                </c:pt>
                <c:pt idx="108090">
                  <c:v>54045</c:v>
                </c:pt>
                <c:pt idx="108091">
                  <c:v>54045.5</c:v>
                </c:pt>
                <c:pt idx="108092">
                  <c:v>54046</c:v>
                </c:pt>
                <c:pt idx="108093">
                  <c:v>54046.5</c:v>
                </c:pt>
                <c:pt idx="108094">
                  <c:v>54047</c:v>
                </c:pt>
                <c:pt idx="108095">
                  <c:v>54047.5</c:v>
                </c:pt>
                <c:pt idx="108096">
                  <c:v>54048</c:v>
                </c:pt>
                <c:pt idx="108097">
                  <c:v>54048.5</c:v>
                </c:pt>
                <c:pt idx="108098">
                  <c:v>54049</c:v>
                </c:pt>
                <c:pt idx="108099">
                  <c:v>54049.5</c:v>
                </c:pt>
                <c:pt idx="108100">
                  <c:v>54050</c:v>
                </c:pt>
                <c:pt idx="108101">
                  <c:v>54050.5</c:v>
                </c:pt>
                <c:pt idx="108102">
                  <c:v>54051</c:v>
                </c:pt>
                <c:pt idx="108103">
                  <c:v>54051.5</c:v>
                </c:pt>
                <c:pt idx="108104">
                  <c:v>54052</c:v>
                </c:pt>
                <c:pt idx="108105">
                  <c:v>54052.5</c:v>
                </c:pt>
                <c:pt idx="108106">
                  <c:v>54053</c:v>
                </c:pt>
                <c:pt idx="108107">
                  <c:v>54053.5</c:v>
                </c:pt>
                <c:pt idx="108108">
                  <c:v>54054</c:v>
                </c:pt>
                <c:pt idx="108109">
                  <c:v>54054.5</c:v>
                </c:pt>
                <c:pt idx="108110">
                  <c:v>54055</c:v>
                </c:pt>
                <c:pt idx="108111">
                  <c:v>54055.5</c:v>
                </c:pt>
                <c:pt idx="108112">
                  <c:v>54056</c:v>
                </c:pt>
                <c:pt idx="108113">
                  <c:v>54056.5</c:v>
                </c:pt>
                <c:pt idx="108114">
                  <c:v>54057</c:v>
                </c:pt>
                <c:pt idx="108115">
                  <c:v>54057.5</c:v>
                </c:pt>
                <c:pt idx="108116">
                  <c:v>54058</c:v>
                </c:pt>
                <c:pt idx="108117">
                  <c:v>54058.5</c:v>
                </c:pt>
                <c:pt idx="108118">
                  <c:v>54059</c:v>
                </c:pt>
                <c:pt idx="108119">
                  <c:v>54059.5</c:v>
                </c:pt>
                <c:pt idx="108120">
                  <c:v>54060</c:v>
                </c:pt>
                <c:pt idx="108121">
                  <c:v>54060.5</c:v>
                </c:pt>
                <c:pt idx="108122">
                  <c:v>54061</c:v>
                </c:pt>
                <c:pt idx="108123">
                  <c:v>54061.5</c:v>
                </c:pt>
                <c:pt idx="108124">
                  <c:v>54062</c:v>
                </c:pt>
                <c:pt idx="108125">
                  <c:v>54062.5</c:v>
                </c:pt>
                <c:pt idx="108126">
                  <c:v>54063</c:v>
                </c:pt>
                <c:pt idx="108127">
                  <c:v>54063.5</c:v>
                </c:pt>
                <c:pt idx="108128">
                  <c:v>54064</c:v>
                </c:pt>
                <c:pt idx="108129">
                  <c:v>54064.5</c:v>
                </c:pt>
                <c:pt idx="108130">
                  <c:v>54065</c:v>
                </c:pt>
                <c:pt idx="108131">
                  <c:v>54065.5</c:v>
                </c:pt>
                <c:pt idx="108132">
                  <c:v>54066</c:v>
                </c:pt>
                <c:pt idx="108133">
                  <c:v>54066.5</c:v>
                </c:pt>
                <c:pt idx="108134">
                  <c:v>54067</c:v>
                </c:pt>
                <c:pt idx="108135">
                  <c:v>54067.5</c:v>
                </c:pt>
                <c:pt idx="108136">
                  <c:v>54068</c:v>
                </c:pt>
                <c:pt idx="108137">
                  <c:v>54068.5</c:v>
                </c:pt>
                <c:pt idx="108138">
                  <c:v>54069</c:v>
                </c:pt>
                <c:pt idx="108139">
                  <c:v>54069.5</c:v>
                </c:pt>
                <c:pt idx="108140">
                  <c:v>54070</c:v>
                </c:pt>
                <c:pt idx="108141">
                  <c:v>54070.5</c:v>
                </c:pt>
                <c:pt idx="108142">
                  <c:v>54071</c:v>
                </c:pt>
                <c:pt idx="108143">
                  <c:v>54071.5</c:v>
                </c:pt>
                <c:pt idx="108144">
                  <c:v>54072</c:v>
                </c:pt>
                <c:pt idx="108145">
                  <c:v>54072.5</c:v>
                </c:pt>
                <c:pt idx="108146">
                  <c:v>54073</c:v>
                </c:pt>
                <c:pt idx="108147">
                  <c:v>54073.5</c:v>
                </c:pt>
                <c:pt idx="108148">
                  <c:v>54074</c:v>
                </c:pt>
                <c:pt idx="108149">
                  <c:v>54074.5</c:v>
                </c:pt>
                <c:pt idx="108150">
                  <c:v>54075</c:v>
                </c:pt>
                <c:pt idx="108151">
                  <c:v>54075.5</c:v>
                </c:pt>
                <c:pt idx="108152">
                  <c:v>54076</c:v>
                </c:pt>
                <c:pt idx="108153">
                  <c:v>54076.5</c:v>
                </c:pt>
                <c:pt idx="108154">
                  <c:v>54077</c:v>
                </c:pt>
                <c:pt idx="108155">
                  <c:v>54077.5</c:v>
                </c:pt>
                <c:pt idx="108156">
                  <c:v>54078</c:v>
                </c:pt>
                <c:pt idx="108157">
                  <c:v>54078.5</c:v>
                </c:pt>
                <c:pt idx="108158">
                  <c:v>54079</c:v>
                </c:pt>
                <c:pt idx="108159">
                  <c:v>54079.5</c:v>
                </c:pt>
                <c:pt idx="108160">
                  <c:v>54080</c:v>
                </c:pt>
                <c:pt idx="108161">
                  <c:v>54080.5</c:v>
                </c:pt>
                <c:pt idx="108162">
                  <c:v>54081</c:v>
                </c:pt>
                <c:pt idx="108163">
                  <c:v>54081.5</c:v>
                </c:pt>
                <c:pt idx="108164">
                  <c:v>54082</c:v>
                </c:pt>
                <c:pt idx="108165">
                  <c:v>54082.5</c:v>
                </c:pt>
                <c:pt idx="108166">
                  <c:v>54083</c:v>
                </c:pt>
                <c:pt idx="108167">
                  <c:v>54083.5</c:v>
                </c:pt>
                <c:pt idx="108168">
                  <c:v>54084</c:v>
                </c:pt>
                <c:pt idx="108169">
                  <c:v>54084.5</c:v>
                </c:pt>
                <c:pt idx="108170">
                  <c:v>54085</c:v>
                </c:pt>
                <c:pt idx="108171">
                  <c:v>54085.5</c:v>
                </c:pt>
                <c:pt idx="108172">
                  <c:v>54086</c:v>
                </c:pt>
                <c:pt idx="108173">
                  <c:v>54086.5</c:v>
                </c:pt>
                <c:pt idx="108174">
                  <c:v>54087</c:v>
                </c:pt>
                <c:pt idx="108175">
                  <c:v>54087.5</c:v>
                </c:pt>
                <c:pt idx="108176">
                  <c:v>54088</c:v>
                </c:pt>
                <c:pt idx="108177">
                  <c:v>54088.5</c:v>
                </c:pt>
                <c:pt idx="108178">
                  <c:v>54089</c:v>
                </c:pt>
                <c:pt idx="108179">
                  <c:v>54089.5</c:v>
                </c:pt>
                <c:pt idx="108180">
                  <c:v>54090</c:v>
                </c:pt>
                <c:pt idx="108181">
                  <c:v>54090.5</c:v>
                </c:pt>
                <c:pt idx="108182">
                  <c:v>54091</c:v>
                </c:pt>
                <c:pt idx="108183">
                  <c:v>54091.5</c:v>
                </c:pt>
                <c:pt idx="108184">
                  <c:v>54092</c:v>
                </c:pt>
                <c:pt idx="108185">
                  <c:v>54092.5</c:v>
                </c:pt>
                <c:pt idx="108186">
                  <c:v>54093</c:v>
                </c:pt>
                <c:pt idx="108187">
                  <c:v>54093.5</c:v>
                </c:pt>
                <c:pt idx="108188">
                  <c:v>54094</c:v>
                </c:pt>
                <c:pt idx="108189">
                  <c:v>54094.5</c:v>
                </c:pt>
                <c:pt idx="108190">
                  <c:v>54095</c:v>
                </c:pt>
                <c:pt idx="108191">
                  <c:v>54095.5</c:v>
                </c:pt>
                <c:pt idx="108192">
                  <c:v>54096</c:v>
                </c:pt>
                <c:pt idx="108193">
                  <c:v>54096.5</c:v>
                </c:pt>
                <c:pt idx="108194">
                  <c:v>54097</c:v>
                </c:pt>
                <c:pt idx="108195">
                  <c:v>54097.5</c:v>
                </c:pt>
                <c:pt idx="108196">
                  <c:v>54098</c:v>
                </c:pt>
                <c:pt idx="108197">
                  <c:v>54098.5</c:v>
                </c:pt>
                <c:pt idx="108198">
                  <c:v>54099</c:v>
                </c:pt>
                <c:pt idx="108199">
                  <c:v>54099.5</c:v>
                </c:pt>
                <c:pt idx="108200">
                  <c:v>54100</c:v>
                </c:pt>
                <c:pt idx="108201">
                  <c:v>54100.5</c:v>
                </c:pt>
                <c:pt idx="108202">
                  <c:v>54101</c:v>
                </c:pt>
                <c:pt idx="108203">
                  <c:v>54101.5</c:v>
                </c:pt>
                <c:pt idx="108204">
                  <c:v>54102</c:v>
                </c:pt>
                <c:pt idx="108205">
                  <c:v>54102.5</c:v>
                </c:pt>
                <c:pt idx="108206">
                  <c:v>54103</c:v>
                </c:pt>
                <c:pt idx="108207">
                  <c:v>54103.5</c:v>
                </c:pt>
                <c:pt idx="108208">
                  <c:v>54104</c:v>
                </c:pt>
                <c:pt idx="108209">
                  <c:v>54104.5</c:v>
                </c:pt>
                <c:pt idx="108210">
                  <c:v>54105</c:v>
                </c:pt>
                <c:pt idx="108211">
                  <c:v>54105.5</c:v>
                </c:pt>
                <c:pt idx="108212">
                  <c:v>54106</c:v>
                </c:pt>
                <c:pt idx="108213">
                  <c:v>54106.5</c:v>
                </c:pt>
                <c:pt idx="108214">
                  <c:v>54107</c:v>
                </c:pt>
                <c:pt idx="108215">
                  <c:v>54107.5</c:v>
                </c:pt>
                <c:pt idx="108216">
                  <c:v>54108</c:v>
                </c:pt>
                <c:pt idx="108217">
                  <c:v>54108.5</c:v>
                </c:pt>
                <c:pt idx="108218">
                  <c:v>54109</c:v>
                </c:pt>
                <c:pt idx="108219">
                  <c:v>54109.5</c:v>
                </c:pt>
                <c:pt idx="108220">
                  <c:v>54110</c:v>
                </c:pt>
                <c:pt idx="108221">
                  <c:v>54110.5</c:v>
                </c:pt>
                <c:pt idx="108222">
                  <c:v>54111</c:v>
                </c:pt>
                <c:pt idx="108223">
                  <c:v>54111.5</c:v>
                </c:pt>
                <c:pt idx="108224">
                  <c:v>54112</c:v>
                </c:pt>
                <c:pt idx="108225">
                  <c:v>54112.5</c:v>
                </c:pt>
                <c:pt idx="108226">
                  <c:v>54113</c:v>
                </c:pt>
                <c:pt idx="108227">
                  <c:v>54113.5</c:v>
                </c:pt>
                <c:pt idx="108228">
                  <c:v>54114</c:v>
                </c:pt>
                <c:pt idx="108229">
                  <c:v>54114.5</c:v>
                </c:pt>
                <c:pt idx="108230">
                  <c:v>54115</c:v>
                </c:pt>
                <c:pt idx="108231">
                  <c:v>54115.5</c:v>
                </c:pt>
                <c:pt idx="108232">
                  <c:v>54116</c:v>
                </c:pt>
                <c:pt idx="108233">
                  <c:v>54116.5</c:v>
                </c:pt>
                <c:pt idx="108234">
                  <c:v>54117</c:v>
                </c:pt>
                <c:pt idx="108235">
                  <c:v>54117.5</c:v>
                </c:pt>
                <c:pt idx="108236">
                  <c:v>54118</c:v>
                </c:pt>
                <c:pt idx="108237">
                  <c:v>54118.5</c:v>
                </c:pt>
                <c:pt idx="108238">
                  <c:v>54119</c:v>
                </c:pt>
                <c:pt idx="108239">
                  <c:v>54119.5</c:v>
                </c:pt>
                <c:pt idx="108240">
                  <c:v>54120</c:v>
                </c:pt>
                <c:pt idx="108241">
                  <c:v>54120.5</c:v>
                </c:pt>
                <c:pt idx="108242">
                  <c:v>54121</c:v>
                </c:pt>
                <c:pt idx="108243">
                  <c:v>54121.5</c:v>
                </c:pt>
                <c:pt idx="108244">
                  <c:v>54122</c:v>
                </c:pt>
                <c:pt idx="108245">
                  <c:v>54122.5</c:v>
                </c:pt>
                <c:pt idx="108246">
                  <c:v>54123</c:v>
                </c:pt>
                <c:pt idx="108247">
                  <c:v>54123.5</c:v>
                </c:pt>
                <c:pt idx="108248">
                  <c:v>54124</c:v>
                </c:pt>
                <c:pt idx="108249">
                  <c:v>54124.5</c:v>
                </c:pt>
                <c:pt idx="108250">
                  <c:v>54125</c:v>
                </c:pt>
                <c:pt idx="108251">
                  <c:v>54125.5</c:v>
                </c:pt>
                <c:pt idx="108252">
                  <c:v>54126</c:v>
                </c:pt>
                <c:pt idx="108253">
                  <c:v>54126.5</c:v>
                </c:pt>
                <c:pt idx="108254">
                  <c:v>54127</c:v>
                </c:pt>
                <c:pt idx="108255">
                  <c:v>54127.5</c:v>
                </c:pt>
                <c:pt idx="108256">
                  <c:v>54128</c:v>
                </c:pt>
                <c:pt idx="108257">
                  <c:v>54128.5</c:v>
                </c:pt>
                <c:pt idx="108258">
                  <c:v>54129</c:v>
                </c:pt>
                <c:pt idx="108259">
                  <c:v>54129.5</c:v>
                </c:pt>
                <c:pt idx="108260">
                  <c:v>54130</c:v>
                </c:pt>
                <c:pt idx="108261">
                  <c:v>54130.5</c:v>
                </c:pt>
                <c:pt idx="108262">
                  <c:v>54131</c:v>
                </c:pt>
                <c:pt idx="108263">
                  <c:v>54131.5</c:v>
                </c:pt>
                <c:pt idx="108264">
                  <c:v>54132</c:v>
                </c:pt>
                <c:pt idx="108265">
                  <c:v>54132.5</c:v>
                </c:pt>
                <c:pt idx="108266">
                  <c:v>54133</c:v>
                </c:pt>
                <c:pt idx="108267">
                  <c:v>54133.5</c:v>
                </c:pt>
                <c:pt idx="108268">
                  <c:v>54134</c:v>
                </c:pt>
                <c:pt idx="108269">
                  <c:v>54134.5</c:v>
                </c:pt>
                <c:pt idx="108270">
                  <c:v>54135</c:v>
                </c:pt>
                <c:pt idx="108271">
                  <c:v>54135.5</c:v>
                </c:pt>
                <c:pt idx="108272">
                  <c:v>54136</c:v>
                </c:pt>
                <c:pt idx="108273">
                  <c:v>54136.5</c:v>
                </c:pt>
                <c:pt idx="108274">
                  <c:v>54137</c:v>
                </c:pt>
                <c:pt idx="108275">
                  <c:v>54137.5</c:v>
                </c:pt>
                <c:pt idx="108276">
                  <c:v>54138</c:v>
                </c:pt>
                <c:pt idx="108277">
                  <c:v>54138.5</c:v>
                </c:pt>
                <c:pt idx="108278">
                  <c:v>54139</c:v>
                </c:pt>
                <c:pt idx="108279">
                  <c:v>54139.5</c:v>
                </c:pt>
                <c:pt idx="108280">
                  <c:v>54140</c:v>
                </c:pt>
                <c:pt idx="108281">
                  <c:v>54140.5</c:v>
                </c:pt>
                <c:pt idx="108282">
                  <c:v>54141</c:v>
                </c:pt>
                <c:pt idx="108283">
                  <c:v>54141.5</c:v>
                </c:pt>
                <c:pt idx="108284">
                  <c:v>54142</c:v>
                </c:pt>
                <c:pt idx="108285">
                  <c:v>54142.5</c:v>
                </c:pt>
                <c:pt idx="108286">
                  <c:v>54143</c:v>
                </c:pt>
                <c:pt idx="108287">
                  <c:v>54143.5</c:v>
                </c:pt>
                <c:pt idx="108288">
                  <c:v>54144</c:v>
                </c:pt>
                <c:pt idx="108289">
                  <c:v>54144.5</c:v>
                </c:pt>
                <c:pt idx="108290">
                  <c:v>54145</c:v>
                </c:pt>
                <c:pt idx="108291">
                  <c:v>54145.5</c:v>
                </c:pt>
                <c:pt idx="108292">
                  <c:v>54146</c:v>
                </c:pt>
                <c:pt idx="108293">
                  <c:v>54146.5</c:v>
                </c:pt>
                <c:pt idx="108294">
                  <c:v>54147</c:v>
                </c:pt>
                <c:pt idx="108295">
                  <c:v>54147.5</c:v>
                </c:pt>
                <c:pt idx="108296">
                  <c:v>54148</c:v>
                </c:pt>
                <c:pt idx="108297">
                  <c:v>54148.5</c:v>
                </c:pt>
                <c:pt idx="108298">
                  <c:v>54149</c:v>
                </c:pt>
                <c:pt idx="108299">
                  <c:v>54149.5</c:v>
                </c:pt>
                <c:pt idx="108300">
                  <c:v>54150</c:v>
                </c:pt>
                <c:pt idx="108301">
                  <c:v>54150.5</c:v>
                </c:pt>
                <c:pt idx="108302">
                  <c:v>54151</c:v>
                </c:pt>
                <c:pt idx="108303">
                  <c:v>54151.5</c:v>
                </c:pt>
                <c:pt idx="108304">
                  <c:v>54152</c:v>
                </c:pt>
                <c:pt idx="108305">
                  <c:v>54152.5</c:v>
                </c:pt>
                <c:pt idx="108306">
                  <c:v>54153</c:v>
                </c:pt>
                <c:pt idx="108307">
                  <c:v>54153.5</c:v>
                </c:pt>
                <c:pt idx="108308">
                  <c:v>54154</c:v>
                </c:pt>
                <c:pt idx="108309">
                  <c:v>54154.5</c:v>
                </c:pt>
                <c:pt idx="108310">
                  <c:v>54155</c:v>
                </c:pt>
                <c:pt idx="108311">
                  <c:v>54155.5</c:v>
                </c:pt>
                <c:pt idx="108312">
                  <c:v>54156</c:v>
                </c:pt>
                <c:pt idx="108313">
                  <c:v>54156.5</c:v>
                </c:pt>
                <c:pt idx="108314">
                  <c:v>54157</c:v>
                </c:pt>
                <c:pt idx="108315">
                  <c:v>54157.5</c:v>
                </c:pt>
                <c:pt idx="108316">
                  <c:v>54158</c:v>
                </c:pt>
                <c:pt idx="108317">
                  <c:v>54158.5</c:v>
                </c:pt>
                <c:pt idx="108318">
                  <c:v>54159</c:v>
                </c:pt>
                <c:pt idx="108319">
                  <c:v>54159.5</c:v>
                </c:pt>
                <c:pt idx="108320">
                  <c:v>54160</c:v>
                </c:pt>
                <c:pt idx="108321">
                  <c:v>54160.5</c:v>
                </c:pt>
                <c:pt idx="108322">
                  <c:v>54161</c:v>
                </c:pt>
                <c:pt idx="108323">
                  <c:v>54161.5</c:v>
                </c:pt>
                <c:pt idx="108324">
                  <c:v>54162</c:v>
                </c:pt>
                <c:pt idx="108325">
                  <c:v>54162.5</c:v>
                </c:pt>
                <c:pt idx="108326">
                  <c:v>54163</c:v>
                </c:pt>
                <c:pt idx="108327">
                  <c:v>54163.5</c:v>
                </c:pt>
                <c:pt idx="108328">
                  <c:v>54164</c:v>
                </c:pt>
                <c:pt idx="108329">
                  <c:v>54164.5</c:v>
                </c:pt>
                <c:pt idx="108330">
                  <c:v>54165</c:v>
                </c:pt>
                <c:pt idx="108331">
                  <c:v>54165.5</c:v>
                </c:pt>
                <c:pt idx="108332">
                  <c:v>54166</c:v>
                </c:pt>
                <c:pt idx="108333">
                  <c:v>54166.5</c:v>
                </c:pt>
                <c:pt idx="108334">
                  <c:v>54167</c:v>
                </c:pt>
                <c:pt idx="108335">
                  <c:v>54167.5</c:v>
                </c:pt>
                <c:pt idx="108336">
                  <c:v>54168</c:v>
                </c:pt>
                <c:pt idx="108337">
                  <c:v>54168.5</c:v>
                </c:pt>
                <c:pt idx="108338">
                  <c:v>54169</c:v>
                </c:pt>
                <c:pt idx="108339">
                  <c:v>54169.5</c:v>
                </c:pt>
                <c:pt idx="108340">
                  <c:v>54170</c:v>
                </c:pt>
                <c:pt idx="108341">
                  <c:v>54170.5</c:v>
                </c:pt>
                <c:pt idx="108342">
                  <c:v>54171</c:v>
                </c:pt>
                <c:pt idx="108343">
                  <c:v>54171.5</c:v>
                </c:pt>
                <c:pt idx="108344">
                  <c:v>54172</c:v>
                </c:pt>
                <c:pt idx="108345">
                  <c:v>54172.5</c:v>
                </c:pt>
                <c:pt idx="108346">
                  <c:v>54173</c:v>
                </c:pt>
                <c:pt idx="108347">
                  <c:v>54173.5</c:v>
                </c:pt>
                <c:pt idx="108348">
                  <c:v>54174</c:v>
                </c:pt>
                <c:pt idx="108349">
                  <c:v>54174.5</c:v>
                </c:pt>
                <c:pt idx="108350">
                  <c:v>54175</c:v>
                </c:pt>
                <c:pt idx="108351">
                  <c:v>54175.5</c:v>
                </c:pt>
                <c:pt idx="108352">
                  <c:v>54176</c:v>
                </c:pt>
                <c:pt idx="108353">
                  <c:v>54176.5</c:v>
                </c:pt>
                <c:pt idx="108354">
                  <c:v>54177</c:v>
                </c:pt>
                <c:pt idx="108355">
                  <c:v>54177.5</c:v>
                </c:pt>
                <c:pt idx="108356">
                  <c:v>54178</c:v>
                </c:pt>
                <c:pt idx="108357">
                  <c:v>54178.5</c:v>
                </c:pt>
                <c:pt idx="108358">
                  <c:v>54179</c:v>
                </c:pt>
                <c:pt idx="108359">
                  <c:v>54179.5</c:v>
                </c:pt>
                <c:pt idx="108360">
                  <c:v>54180</c:v>
                </c:pt>
                <c:pt idx="108361">
                  <c:v>54180.5</c:v>
                </c:pt>
                <c:pt idx="108362">
                  <c:v>54181</c:v>
                </c:pt>
                <c:pt idx="108363">
                  <c:v>54181.5</c:v>
                </c:pt>
                <c:pt idx="108364">
                  <c:v>54182</c:v>
                </c:pt>
                <c:pt idx="108365">
                  <c:v>54182.5</c:v>
                </c:pt>
                <c:pt idx="108366">
                  <c:v>54183</c:v>
                </c:pt>
                <c:pt idx="108367">
                  <c:v>54183.5</c:v>
                </c:pt>
                <c:pt idx="108368">
                  <c:v>54184</c:v>
                </c:pt>
                <c:pt idx="108369">
                  <c:v>54184.5</c:v>
                </c:pt>
                <c:pt idx="108370">
                  <c:v>54185</c:v>
                </c:pt>
                <c:pt idx="108371">
                  <c:v>54185.5</c:v>
                </c:pt>
                <c:pt idx="108372">
                  <c:v>54186</c:v>
                </c:pt>
                <c:pt idx="108373">
                  <c:v>54186.5</c:v>
                </c:pt>
                <c:pt idx="108374">
                  <c:v>54187</c:v>
                </c:pt>
                <c:pt idx="108375">
                  <c:v>54187.5</c:v>
                </c:pt>
                <c:pt idx="108376">
                  <c:v>54188</c:v>
                </c:pt>
                <c:pt idx="108377">
                  <c:v>54188.5</c:v>
                </c:pt>
                <c:pt idx="108378">
                  <c:v>54189</c:v>
                </c:pt>
                <c:pt idx="108379">
                  <c:v>54189.5</c:v>
                </c:pt>
                <c:pt idx="108380">
                  <c:v>54190</c:v>
                </c:pt>
                <c:pt idx="108381">
                  <c:v>54190.5</c:v>
                </c:pt>
                <c:pt idx="108382">
                  <c:v>54191</c:v>
                </c:pt>
                <c:pt idx="108383">
                  <c:v>54191.5</c:v>
                </c:pt>
                <c:pt idx="108384">
                  <c:v>54192</c:v>
                </c:pt>
                <c:pt idx="108385">
                  <c:v>54192.5</c:v>
                </c:pt>
                <c:pt idx="108386">
                  <c:v>54193</c:v>
                </c:pt>
                <c:pt idx="108387">
                  <c:v>54193.5</c:v>
                </c:pt>
                <c:pt idx="108388">
                  <c:v>54194</c:v>
                </c:pt>
                <c:pt idx="108389">
                  <c:v>54194.5</c:v>
                </c:pt>
                <c:pt idx="108390">
                  <c:v>54195</c:v>
                </c:pt>
                <c:pt idx="108391">
                  <c:v>54195.5</c:v>
                </c:pt>
                <c:pt idx="108392">
                  <c:v>54196</c:v>
                </c:pt>
                <c:pt idx="108393">
                  <c:v>54196.5</c:v>
                </c:pt>
                <c:pt idx="108394">
                  <c:v>54197</c:v>
                </c:pt>
                <c:pt idx="108395">
                  <c:v>54197.5</c:v>
                </c:pt>
                <c:pt idx="108396">
                  <c:v>54198</c:v>
                </c:pt>
                <c:pt idx="108397">
                  <c:v>54198.5</c:v>
                </c:pt>
                <c:pt idx="108398">
                  <c:v>54199</c:v>
                </c:pt>
                <c:pt idx="108399">
                  <c:v>54199.5</c:v>
                </c:pt>
                <c:pt idx="108400">
                  <c:v>54200</c:v>
                </c:pt>
                <c:pt idx="108401">
                  <c:v>54200.5</c:v>
                </c:pt>
                <c:pt idx="108402">
                  <c:v>54201</c:v>
                </c:pt>
                <c:pt idx="108403">
                  <c:v>54201.5</c:v>
                </c:pt>
                <c:pt idx="108404">
                  <c:v>54202</c:v>
                </c:pt>
                <c:pt idx="108405">
                  <c:v>54202.5</c:v>
                </c:pt>
                <c:pt idx="108406">
                  <c:v>54203</c:v>
                </c:pt>
                <c:pt idx="108407">
                  <c:v>54203.5</c:v>
                </c:pt>
                <c:pt idx="108408">
                  <c:v>54204</c:v>
                </c:pt>
                <c:pt idx="108409">
                  <c:v>54204.5</c:v>
                </c:pt>
                <c:pt idx="108410">
                  <c:v>54205</c:v>
                </c:pt>
                <c:pt idx="108411">
                  <c:v>54205.5</c:v>
                </c:pt>
                <c:pt idx="108412">
                  <c:v>54206</c:v>
                </c:pt>
                <c:pt idx="108413">
                  <c:v>54206.5</c:v>
                </c:pt>
                <c:pt idx="108414">
                  <c:v>54207</c:v>
                </c:pt>
                <c:pt idx="108415">
                  <c:v>54207.5</c:v>
                </c:pt>
                <c:pt idx="108416">
                  <c:v>54208</c:v>
                </c:pt>
                <c:pt idx="108417">
                  <c:v>54208.5</c:v>
                </c:pt>
                <c:pt idx="108418">
                  <c:v>54209</c:v>
                </c:pt>
                <c:pt idx="108419">
                  <c:v>54209.5</c:v>
                </c:pt>
                <c:pt idx="108420">
                  <c:v>54210</c:v>
                </c:pt>
                <c:pt idx="108421">
                  <c:v>54210.5</c:v>
                </c:pt>
                <c:pt idx="108422">
                  <c:v>54211</c:v>
                </c:pt>
                <c:pt idx="108423">
                  <c:v>54211.5</c:v>
                </c:pt>
                <c:pt idx="108424">
                  <c:v>54212</c:v>
                </c:pt>
                <c:pt idx="108425">
                  <c:v>54212.5</c:v>
                </c:pt>
                <c:pt idx="108426">
                  <c:v>54213</c:v>
                </c:pt>
                <c:pt idx="108427">
                  <c:v>54213.5</c:v>
                </c:pt>
                <c:pt idx="108428">
                  <c:v>54214</c:v>
                </c:pt>
                <c:pt idx="108429">
                  <c:v>54214.5</c:v>
                </c:pt>
                <c:pt idx="108430">
                  <c:v>54215</c:v>
                </c:pt>
                <c:pt idx="108431">
                  <c:v>54215.5</c:v>
                </c:pt>
                <c:pt idx="108432">
                  <c:v>54216</c:v>
                </c:pt>
                <c:pt idx="108433">
                  <c:v>54216.5</c:v>
                </c:pt>
                <c:pt idx="108434">
                  <c:v>54217</c:v>
                </c:pt>
                <c:pt idx="108435">
                  <c:v>54217.5</c:v>
                </c:pt>
                <c:pt idx="108436">
                  <c:v>54218</c:v>
                </c:pt>
                <c:pt idx="108437">
                  <c:v>54218.5</c:v>
                </c:pt>
                <c:pt idx="108438">
                  <c:v>54219</c:v>
                </c:pt>
                <c:pt idx="108439">
                  <c:v>54219.5</c:v>
                </c:pt>
                <c:pt idx="108440">
                  <c:v>54220</c:v>
                </c:pt>
                <c:pt idx="108441">
                  <c:v>54220.5</c:v>
                </c:pt>
                <c:pt idx="108442">
                  <c:v>54221</c:v>
                </c:pt>
                <c:pt idx="108443">
                  <c:v>54221.5</c:v>
                </c:pt>
                <c:pt idx="108444">
                  <c:v>54222</c:v>
                </c:pt>
                <c:pt idx="108445">
                  <c:v>54222.5</c:v>
                </c:pt>
                <c:pt idx="108446">
                  <c:v>54223</c:v>
                </c:pt>
                <c:pt idx="108447">
                  <c:v>54223.5</c:v>
                </c:pt>
                <c:pt idx="108448">
                  <c:v>54224</c:v>
                </c:pt>
                <c:pt idx="108449">
                  <c:v>54224.5</c:v>
                </c:pt>
                <c:pt idx="108450">
                  <c:v>54225</c:v>
                </c:pt>
                <c:pt idx="108451">
                  <c:v>54225.5</c:v>
                </c:pt>
                <c:pt idx="108452">
                  <c:v>54226</c:v>
                </c:pt>
                <c:pt idx="108453">
                  <c:v>54226.5</c:v>
                </c:pt>
                <c:pt idx="108454">
                  <c:v>54227</c:v>
                </c:pt>
                <c:pt idx="108455">
                  <c:v>54227.5</c:v>
                </c:pt>
                <c:pt idx="108456">
                  <c:v>54228</c:v>
                </c:pt>
                <c:pt idx="108457">
                  <c:v>54228.5</c:v>
                </c:pt>
                <c:pt idx="108458">
                  <c:v>54229</c:v>
                </c:pt>
                <c:pt idx="108459">
                  <c:v>54229.5</c:v>
                </c:pt>
                <c:pt idx="108460">
                  <c:v>54230</c:v>
                </c:pt>
                <c:pt idx="108461">
                  <c:v>54230.5</c:v>
                </c:pt>
                <c:pt idx="108462">
                  <c:v>54231</c:v>
                </c:pt>
                <c:pt idx="108463">
                  <c:v>54231.5</c:v>
                </c:pt>
                <c:pt idx="108464">
                  <c:v>54232</c:v>
                </c:pt>
                <c:pt idx="108465">
                  <c:v>54232.5</c:v>
                </c:pt>
                <c:pt idx="108466">
                  <c:v>54233</c:v>
                </c:pt>
                <c:pt idx="108467">
                  <c:v>54233.5</c:v>
                </c:pt>
                <c:pt idx="108468">
                  <c:v>54234</c:v>
                </c:pt>
                <c:pt idx="108469">
                  <c:v>54234.5</c:v>
                </c:pt>
                <c:pt idx="108470">
                  <c:v>54235</c:v>
                </c:pt>
                <c:pt idx="108471">
                  <c:v>54235.5</c:v>
                </c:pt>
                <c:pt idx="108472">
                  <c:v>54236</c:v>
                </c:pt>
                <c:pt idx="108473">
                  <c:v>54236.5</c:v>
                </c:pt>
                <c:pt idx="108474">
                  <c:v>54237</c:v>
                </c:pt>
                <c:pt idx="108475">
                  <c:v>54237.5</c:v>
                </c:pt>
                <c:pt idx="108476">
                  <c:v>54238</c:v>
                </c:pt>
                <c:pt idx="108477">
                  <c:v>54238.5</c:v>
                </c:pt>
                <c:pt idx="108478">
                  <c:v>54239</c:v>
                </c:pt>
                <c:pt idx="108479">
                  <c:v>54239.5</c:v>
                </c:pt>
                <c:pt idx="108480">
                  <c:v>54240</c:v>
                </c:pt>
                <c:pt idx="108481">
                  <c:v>54240.5</c:v>
                </c:pt>
                <c:pt idx="108482">
                  <c:v>54241</c:v>
                </c:pt>
                <c:pt idx="108483">
                  <c:v>54241.5</c:v>
                </c:pt>
                <c:pt idx="108484">
                  <c:v>54242</c:v>
                </c:pt>
                <c:pt idx="108485">
                  <c:v>54242.5</c:v>
                </c:pt>
                <c:pt idx="108486">
                  <c:v>54243</c:v>
                </c:pt>
                <c:pt idx="108487">
                  <c:v>54243.5</c:v>
                </c:pt>
                <c:pt idx="108488">
                  <c:v>54244</c:v>
                </c:pt>
                <c:pt idx="108489">
                  <c:v>54244.5</c:v>
                </c:pt>
                <c:pt idx="108490">
                  <c:v>54245</c:v>
                </c:pt>
                <c:pt idx="108491">
                  <c:v>54245.5</c:v>
                </c:pt>
                <c:pt idx="108492">
                  <c:v>54246</c:v>
                </c:pt>
                <c:pt idx="108493">
                  <c:v>54246.5</c:v>
                </c:pt>
                <c:pt idx="108494">
                  <c:v>54247</c:v>
                </c:pt>
                <c:pt idx="108495">
                  <c:v>54247.5</c:v>
                </c:pt>
                <c:pt idx="108496">
                  <c:v>54248</c:v>
                </c:pt>
                <c:pt idx="108497">
                  <c:v>54248.5</c:v>
                </c:pt>
                <c:pt idx="108498">
                  <c:v>54249</c:v>
                </c:pt>
                <c:pt idx="108499">
                  <c:v>54249.5</c:v>
                </c:pt>
                <c:pt idx="108500">
                  <c:v>54250</c:v>
                </c:pt>
                <c:pt idx="108501">
                  <c:v>54250.5</c:v>
                </c:pt>
                <c:pt idx="108502">
                  <c:v>54251</c:v>
                </c:pt>
                <c:pt idx="108503">
                  <c:v>54251.5</c:v>
                </c:pt>
                <c:pt idx="108504">
                  <c:v>54252</c:v>
                </c:pt>
                <c:pt idx="108505">
                  <c:v>54252.5</c:v>
                </c:pt>
                <c:pt idx="108506">
                  <c:v>54253</c:v>
                </c:pt>
                <c:pt idx="108507">
                  <c:v>54253.5</c:v>
                </c:pt>
                <c:pt idx="108508">
                  <c:v>54254</c:v>
                </c:pt>
                <c:pt idx="108509">
                  <c:v>54254.5</c:v>
                </c:pt>
                <c:pt idx="108510">
                  <c:v>54255</c:v>
                </c:pt>
                <c:pt idx="108511">
                  <c:v>54255.5</c:v>
                </c:pt>
                <c:pt idx="108512">
                  <c:v>54256</c:v>
                </c:pt>
                <c:pt idx="108513">
                  <c:v>54256.5</c:v>
                </c:pt>
                <c:pt idx="108514">
                  <c:v>54257</c:v>
                </c:pt>
                <c:pt idx="108515">
                  <c:v>54257.5</c:v>
                </c:pt>
                <c:pt idx="108516">
                  <c:v>54258</c:v>
                </c:pt>
                <c:pt idx="108517">
                  <c:v>54258.5</c:v>
                </c:pt>
                <c:pt idx="108518">
                  <c:v>54259</c:v>
                </c:pt>
                <c:pt idx="108519">
                  <c:v>54259.5</c:v>
                </c:pt>
                <c:pt idx="108520">
                  <c:v>54260</c:v>
                </c:pt>
                <c:pt idx="108521">
                  <c:v>54260.5</c:v>
                </c:pt>
                <c:pt idx="108522">
                  <c:v>54261</c:v>
                </c:pt>
                <c:pt idx="108523">
                  <c:v>54261.5</c:v>
                </c:pt>
                <c:pt idx="108524">
                  <c:v>54262</c:v>
                </c:pt>
                <c:pt idx="108525">
                  <c:v>54262.5</c:v>
                </c:pt>
                <c:pt idx="108526">
                  <c:v>54263</c:v>
                </c:pt>
                <c:pt idx="108527">
                  <c:v>54263.5</c:v>
                </c:pt>
                <c:pt idx="108528">
                  <c:v>54264</c:v>
                </c:pt>
                <c:pt idx="108529">
                  <c:v>54264.5</c:v>
                </c:pt>
                <c:pt idx="108530">
                  <c:v>54265</c:v>
                </c:pt>
                <c:pt idx="108531">
                  <c:v>54265.5</c:v>
                </c:pt>
                <c:pt idx="108532">
                  <c:v>54266</c:v>
                </c:pt>
                <c:pt idx="108533">
                  <c:v>54266.5</c:v>
                </c:pt>
                <c:pt idx="108534">
                  <c:v>54267</c:v>
                </c:pt>
                <c:pt idx="108535">
                  <c:v>54267.5</c:v>
                </c:pt>
                <c:pt idx="108536">
                  <c:v>54268</c:v>
                </c:pt>
                <c:pt idx="108537">
                  <c:v>54268.5</c:v>
                </c:pt>
                <c:pt idx="108538">
                  <c:v>54269</c:v>
                </c:pt>
                <c:pt idx="108539">
                  <c:v>54269.5</c:v>
                </c:pt>
                <c:pt idx="108540">
                  <c:v>54270</c:v>
                </c:pt>
                <c:pt idx="108541">
                  <c:v>54270.5</c:v>
                </c:pt>
                <c:pt idx="108542">
                  <c:v>54271</c:v>
                </c:pt>
                <c:pt idx="108543">
                  <c:v>54271.5</c:v>
                </c:pt>
                <c:pt idx="108544">
                  <c:v>54272</c:v>
                </c:pt>
                <c:pt idx="108545">
                  <c:v>54272.5</c:v>
                </c:pt>
                <c:pt idx="108546">
                  <c:v>54273</c:v>
                </c:pt>
                <c:pt idx="108547">
                  <c:v>54273.5</c:v>
                </c:pt>
                <c:pt idx="108548">
                  <c:v>54274</c:v>
                </c:pt>
                <c:pt idx="108549">
                  <c:v>54274.5</c:v>
                </c:pt>
                <c:pt idx="108550">
                  <c:v>54275</c:v>
                </c:pt>
                <c:pt idx="108551">
                  <c:v>54275.5</c:v>
                </c:pt>
                <c:pt idx="108552">
                  <c:v>54276</c:v>
                </c:pt>
                <c:pt idx="108553">
                  <c:v>54276.5</c:v>
                </c:pt>
                <c:pt idx="108554">
                  <c:v>54277</c:v>
                </c:pt>
                <c:pt idx="108555">
                  <c:v>54277.5</c:v>
                </c:pt>
                <c:pt idx="108556">
                  <c:v>54278</c:v>
                </c:pt>
                <c:pt idx="108557">
                  <c:v>54278.5</c:v>
                </c:pt>
                <c:pt idx="108558">
                  <c:v>54279</c:v>
                </c:pt>
                <c:pt idx="108559">
                  <c:v>54279.5</c:v>
                </c:pt>
                <c:pt idx="108560">
                  <c:v>54280</c:v>
                </c:pt>
                <c:pt idx="108561">
                  <c:v>54280.5</c:v>
                </c:pt>
                <c:pt idx="108562">
                  <c:v>54281</c:v>
                </c:pt>
                <c:pt idx="108563">
                  <c:v>54281.5</c:v>
                </c:pt>
                <c:pt idx="108564">
                  <c:v>54282</c:v>
                </c:pt>
                <c:pt idx="108565">
                  <c:v>54282.5</c:v>
                </c:pt>
                <c:pt idx="108566">
                  <c:v>54283</c:v>
                </c:pt>
                <c:pt idx="108567">
                  <c:v>54283.5</c:v>
                </c:pt>
                <c:pt idx="108568">
                  <c:v>54284</c:v>
                </c:pt>
                <c:pt idx="108569">
                  <c:v>54284.5</c:v>
                </c:pt>
                <c:pt idx="108570">
                  <c:v>54285</c:v>
                </c:pt>
                <c:pt idx="108571">
                  <c:v>54285.5</c:v>
                </c:pt>
                <c:pt idx="108572">
                  <c:v>54286</c:v>
                </c:pt>
                <c:pt idx="108573">
                  <c:v>54286.5</c:v>
                </c:pt>
                <c:pt idx="108574">
                  <c:v>54287</c:v>
                </c:pt>
                <c:pt idx="108575">
                  <c:v>54287.5</c:v>
                </c:pt>
                <c:pt idx="108576">
                  <c:v>54288</c:v>
                </c:pt>
                <c:pt idx="108577">
                  <c:v>54288.5</c:v>
                </c:pt>
                <c:pt idx="108578">
                  <c:v>54289</c:v>
                </c:pt>
                <c:pt idx="108579">
                  <c:v>54289.5</c:v>
                </c:pt>
                <c:pt idx="108580">
                  <c:v>54290</c:v>
                </c:pt>
                <c:pt idx="108581">
                  <c:v>54290.5</c:v>
                </c:pt>
                <c:pt idx="108582">
                  <c:v>54291</c:v>
                </c:pt>
                <c:pt idx="108583">
                  <c:v>54291.5</c:v>
                </c:pt>
                <c:pt idx="108584">
                  <c:v>54292</c:v>
                </c:pt>
                <c:pt idx="108585">
                  <c:v>54292.5</c:v>
                </c:pt>
                <c:pt idx="108586">
                  <c:v>54293</c:v>
                </c:pt>
                <c:pt idx="108587">
                  <c:v>54293.5</c:v>
                </c:pt>
                <c:pt idx="108588">
                  <c:v>54294</c:v>
                </c:pt>
                <c:pt idx="108589">
                  <c:v>54294.5</c:v>
                </c:pt>
                <c:pt idx="108590">
                  <c:v>54295</c:v>
                </c:pt>
                <c:pt idx="108591">
                  <c:v>54295.5</c:v>
                </c:pt>
                <c:pt idx="108592">
                  <c:v>54296</c:v>
                </c:pt>
                <c:pt idx="108593">
                  <c:v>54296.5</c:v>
                </c:pt>
                <c:pt idx="108594">
                  <c:v>54297</c:v>
                </c:pt>
                <c:pt idx="108595">
                  <c:v>54297.5</c:v>
                </c:pt>
                <c:pt idx="108596">
                  <c:v>54298</c:v>
                </c:pt>
                <c:pt idx="108597">
                  <c:v>54298.5</c:v>
                </c:pt>
                <c:pt idx="108598">
                  <c:v>54299</c:v>
                </c:pt>
                <c:pt idx="108599">
                  <c:v>54299.5</c:v>
                </c:pt>
                <c:pt idx="108600">
                  <c:v>54300</c:v>
                </c:pt>
                <c:pt idx="108601">
                  <c:v>54300.5</c:v>
                </c:pt>
                <c:pt idx="108602">
                  <c:v>54301</c:v>
                </c:pt>
                <c:pt idx="108603">
                  <c:v>54301.5</c:v>
                </c:pt>
                <c:pt idx="108604">
                  <c:v>54302</c:v>
                </c:pt>
                <c:pt idx="108605">
                  <c:v>54302.5</c:v>
                </c:pt>
                <c:pt idx="108606">
                  <c:v>54303</c:v>
                </c:pt>
                <c:pt idx="108607">
                  <c:v>54303.5</c:v>
                </c:pt>
                <c:pt idx="108608">
                  <c:v>54304</c:v>
                </c:pt>
                <c:pt idx="108609">
                  <c:v>54304.5</c:v>
                </c:pt>
                <c:pt idx="108610">
                  <c:v>54305</c:v>
                </c:pt>
                <c:pt idx="108611">
                  <c:v>54305.5</c:v>
                </c:pt>
                <c:pt idx="108612">
                  <c:v>54306</c:v>
                </c:pt>
                <c:pt idx="108613">
                  <c:v>54306.5</c:v>
                </c:pt>
                <c:pt idx="108614">
                  <c:v>54307</c:v>
                </c:pt>
                <c:pt idx="108615">
                  <c:v>54307.5</c:v>
                </c:pt>
                <c:pt idx="108616">
                  <c:v>54308</c:v>
                </c:pt>
                <c:pt idx="108617">
                  <c:v>54308.5</c:v>
                </c:pt>
                <c:pt idx="108618">
                  <c:v>54309</c:v>
                </c:pt>
                <c:pt idx="108619">
                  <c:v>54309.5</c:v>
                </c:pt>
                <c:pt idx="108620">
                  <c:v>54310</c:v>
                </c:pt>
                <c:pt idx="108621">
                  <c:v>54310.5</c:v>
                </c:pt>
                <c:pt idx="108622">
                  <c:v>54311</c:v>
                </c:pt>
                <c:pt idx="108623">
                  <c:v>54311.5</c:v>
                </c:pt>
                <c:pt idx="108624">
                  <c:v>54312</c:v>
                </c:pt>
                <c:pt idx="108625">
                  <c:v>54312.5</c:v>
                </c:pt>
                <c:pt idx="108626">
                  <c:v>54313</c:v>
                </c:pt>
                <c:pt idx="108627">
                  <c:v>54313.5</c:v>
                </c:pt>
                <c:pt idx="108628">
                  <c:v>54314</c:v>
                </c:pt>
                <c:pt idx="108629">
                  <c:v>54314.5</c:v>
                </c:pt>
                <c:pt idx="108630">
                  <c:v>54315</c:v>
                </c:pt>
                <c:pt idx="108631">
                  <c:v>54315.5</c:v>
                </c:pt>
                <c:pt idx="108632">
                  <c:v>54316</c:v>
                </c:pt>
                <c:pt idx="108633">
                  <c:v>54316.5</c:v>
                </c:pt>
                <c:pt idx="108634">
                  <c:v>54317</c:v>
                </c:pt>
                <c:pt idx="108635">
                  <c:v>54317.5</c:v>
                </c:pt>
                <c:pt idx="108636">
                  <c:v>54318</c:v>
                </c:pt>
                <c:pt idx="108637">
                  <c:v>54318.5</c:v>
                </c:pt>
                <c:pt idx="108638">
                  <c:v>54319</c:v>
                </c:pt>
                <c:pt idx="108639">
                  <c:v>54319.5</c:v>
                </c:pt>
                <c:pt idx="108640">
                  <c:v>54320</c:v>
                </c:pt>
                <c:pt idx="108641">
                  <c:v>54320.5</c:v>
                </c:pt>
                <c:pt idx="108642">
                  <c:v>54321</c:v>
                </c:pt>
                <c:pt idx="108643">
                  <c:v>54321.5</c:v>
                </c:pt>
                <c:pt idx="108644">
                  <c:v>54322</c:v>
                </c:pt>
                <c:pt idx="108645">
                  <c:v>54322.5</c:v>
                </c:pt>
                <c:pt idx="108646">
                  <c:v>54323</c:v>
                </c:pt>
                <c:pt idx="108647">
                  <c:v>54323.5</c:v>
                </c:pt>
                <c:pt idx="108648">
                  <c:v>54324</c:v>
                </c:pt>
                <c:pt idx="108649">
                  <c:v>54324.5</c:v>
                </c:pt>
                <c:pt idx="108650">
                  <c:v>54325</c:v>
                </c:pt>
                <c:pt idx="108651">
                  <c:v>54325.5</c:v>
                </c:pt>
                <c:pt idx="108652">
                  <c:v>54326</c:v>
                </c:pt>
                <c:pt idx="108653">
                  <c:v>54326.5</c:v>
                </c:pt>
                <c:pt idx="108654">
                  <c:v>54327</c:v>
                </c:pt>
                <c:pt idx="108655">
                  <c:v>54327.5</c:v>
                </c:pt>
                <c:pt idx="108656">
                  <c:v>54328</c:v>
                </c:pt>
                <c:pt idx="108657">
                  <c:v>54328.5</c:v>
                </c:pt>
                <c:pt idx="108658">
                  <c:v>54329</c:v>
                </c:pt>
                <c:pt idx="108659">
                  <c:v>54329.5</c:v>
                </c:pt>
                <c:pt idx="108660">
                  <c:v>54330</c:v>
                </c:pt>
                <c:pt idx="108661">
                  <c:v>54330.5</c:v>
                </c:pt>
                <c:pt idx="108662">
                  <c:v>54331</c:v>
                </c:pt>
                <c:pt idx="108663">
                  <c:v>54331.5</c:v>
                </c:pt>
                <c:pt idx="108664">
                  <c:v>54332</c:v>
                </c:pt>
                <c:pt idx="108665">
                  <c:v>54332.5</c:v>
                </c:pt>
                <c:pt idx="108666">
                  <c:v>54333</c:v>
                </c:pt>
                <c:pt idx="108667">
                  <c:v>54333.5</c:v>
                </c:pt>
                <c:pt idx="108668">
                  <c:v>54334</c:v>
                </c:pt>
                <c:pt idx="108669">
                  <c:v>54334.5</c:v>
                </c:pt>
                <c:pt idx="108670">
                  <c:v>54335</c:v>
                </c:pt>
                <c:pt idx="108671">
                  <c:v>54335.5</c:v>
                </c:pt>
                <c:pt idx="108672">
                  <c:v>54336</c:v>
                </c:pt>
                <c:pt idx="108673">
                  <c:v>54336.5</c:v>
                </c:pt>
                <c:pt idx="108674">
                  <c:v>54337</c:v>
                </c:pt>
                <c:pt idx="108675">
                  <c:v>54337.5</c:v>
                </c:pt>
                <c:pt idx="108676">
                  <c:v>54338</c:v>
                </c:pt>
                <c:pt idx="108677">
                  <c:v>54338.5</c:v>
                </c:pt>
                <c:pt idx="108678">
                  <c:v>54339</c:v>
                </c:pt>
                <c:pt idx="108679">
                  <c:v>54339.5</c:v>
                </c:pt>
                <c:pt idx="108680">
                  <c:v>54340</c:v>
                </c:pt>
                <c:pt idx="108681">
                  <c:v>54340.5</c:v>
                </c:pt>
                <c:pt idx="108682">
                  <c:v>54341</c:v>
                </c:pt>
                <c:pt idx="108683">
                  <c:v>54341.5</c:v>
                </c:pt>
                <c:pt idx="108684">
                  <c:v>54342</c:v>
                </c:pt>
                <c:pt idx="108685">
                  <c:v>54342.5</c:v>
                </c:pt>
                <c:pt idx="108686">
                  <c:v>54343</c:v>
                </c:pt>
                <c:pt idx="108687">
                  <c:v>54343.5</c:v>
                </c:pt>
                <c:pt idx="108688">
                  <c:v>54344</c:v>
                </c:pt>
                <c:pt idx="108689">
                  <c:v>54344.5</c:v>
                </c:pt>
                <c:pt idx="108690">
                  <c:v>54345</c:v>
                </c:pt>
                <c:pt idx="108691">
                  <c:v>54345.5</c:v>
                </c:pt>
                <c:pt idx="108692">
                  <c:v>54346</c:v>
                </c:pt>
                <c:pt idx="108693">
                  <c:v>54346.5</c:v>
                </c:pt>
                <c:pt idx="108694">
                  <c:v>54347</c:v>
                </c:pt>
                <c:pt idx="108695">
                  <c:v>54347.5</c:v>
                </c:pt>
                <c:pt idx="108696">
                  <c:v>54348</c:v>
                </c:pt>
                <c:pt idx="108697">
                  <c:v>54348.5</c:v>
                </c:pt>
                <c:pt idx="108698">
                  <c:v>54349</c:v>
                </c:pt>
                <c:pt idx="108699">
                  <c:v>54349.5</c:v>
                </c:pt>
                <c:pt idx="108700">
                  <c:v>54350</c:v>
                </c:pt>
                <c:pt idx="108701">
                  <c:v>54350.5</c:v>
                </c:pt>
                <c:pt idx="108702">
                  <c:v>54351</c:v>
                </c:pt>
                <c:pt idx="108703">
                  <c:v>54351.5</c:v>
                </c:pt>
                <c:pt idx="108704">
                  <c:v>54352</c:v>
                </c:pt>
                <c:pt idx="108705">
                  <c:v>54352.5</c:v>
                </c:pt>
                <c:pt idx="108706">
                  <c:v>54353</c:v>
                </c:pt>
                <c:pt idx="108707">
                  <c:v>54353.5</c:v>
                </c:pt>
                <c:pt idx="108708">
                  <c:v>54354</c:v>
                </c:pt>
                <c:pt idx="108709">
                  <c:v>54354.5</c:v>
                </c:pt>
                <c:pt idx="108710">
                  <c:v>54355</c:v>
                </c:pt>
                <c:pt idx="108711">
                  <c:v>54355.5</c:v>
                </c:pt>
                <c:pt idx="108712">
                  <c:v>54356</c:v>
                </c:pt>
                <c:pt idx="108713">
                  <c:v>54356.5</c:v>
                </c:pt>
                <c:pt idx="108714">
                  <c:v>54357</c:v>
                </c:pt>
                <c:pt idx="108715">
                  <c:v>54357.5</c:v>
                </c:pt>
                <c:pt idx="108716">
                  <c:v>54358</c:v>
                </c:pt>
                <c:pt idx="108717">
                  <c:v>54358.5</c:v>
                </c:pt>
                <c:pt idx="108718">
                  <c:v>54359</c:v>
                </c:pt>
                <c:pt idx="108719">
                  <c:v>54359.5</c:v>
                </c:pt>
                <c:pt idx="108720">
                  <c:v>54360</c:v>
                </c:pt>
                <c:pt idx="108721">
                  <c:v>54360.5</c:v>
                </c:pt>
                <c:pt idx="108722">
                  <c:v>54361</c:v>
                </c:pt>
                <c:pt idx="108723">
                  <c:v>54361.5</c:v>
                </c:pt>
                <c:pt idx="108724">
                  <c:v>54362</c:v>
                </c:pt>
                <c:pt idx="108725">
                  <c:v>54362.5</c:v>
                </c:pt>
                <c:pt idx="108726">
                  <c:v>54363</c:v>
                </c:pt>
                <c:pt idx="108727">
                  <c:v>54363.5</c:v>
                </c:pt>
                <c:pt idx="108728">
                  <c:v>54364</c:v>
                </c:pt>
                <c:pt idx="108729">
                  <c:v>54364.5</c:v>
                </c:pt>
                <c:pt idx="108730">
                  <c:v>54365</c:v>
                </c:pt>
                <c:pt idx="108731">
                  <c:v>54365.5</c:v>
                </c:pt>
                <c:pt idx="108732">
                  <c:v>54366</c:v>
                </c:pt>
                <c:pt idx="108733">
                  <c:v>54366.5</c:v>
                </c:pt>
                <c:pt idx="108734">
                  <c:v>54367</c:v>
                </c:pt>
                <c:pt idx="108735">
                  <c:v>54367.5</c:v>
                </c:pt>
                <c:pt idx="108736">
                  <c:v>54368</c:v>
                </c:pt>
                <c:pt idx="108737">
                  <c:v>54368.5</c:v>
                </c:pt>
                <c:pt idx="108738">
                  <c:v>54369</c:v>
                </c:pt>
                <c:pt idx="108739">
                  <c:v>54369.5</c:v>
                </c:pt>
                <c:pt idx="108740">
                  <c:v>54370</c:v>
                </c:pt>
                <c:pt idx="108741">
                  <c:v>54370.5</c:v>
                </c:pt>
                <c:pt idx="108742">
                  <c:v>54371</c:v>
                </c:pt>
                <c:pt idx="108743">
                  <c:v>54371.5</c:v>
                </c:pt>
                <c:pt idx="108744">
                  <c:v>54372</c:v>
                </c:pt>
                <c:pt idx="108745">
                  <c:v>54372.5</c:v>
                </c:pt>
                <c:pt idx="108746">
                  <c:v>54373</c:v>
                </c:pt>
                <c:pt idx="108747">
                  <c:v>54373.5</c:v>
                </c:pt>
                <c:pt idx="108748">
                  <c:v>54374</c:v>
                </c:pt>
                <c:pt idx="108749">
                  <c:v>54374.5</c:v>
                </c:pt>
                <c:pt idx="108750">
                  <c:v>54375</c:v>
                </c:pt>
                <c:pt idx="108751">
                  <c:v>54375.5</c:v>
                </c:pt>
                <c:pt idx="108752">
                  <c:v>54376</c:v>
                </c:pt>
                <c:pt idx="108753">
                  <c:v>54376.5</c:v>
                </c:pt>
                <c:pt idx="108754">
                  <c:v>54377</c:v>
                </c:pt>
                <c:pt idx="108755">
                  <c:v>54377.5</c:v>
                </c:pt>
                <c:pt idx="108756">
                  <c:v>54378</c:v>
                </c:pt>
                <c:pt idx="108757">
                  <c:v>54378.5</c:v>
                </c:pt>
                <c:pt idx="108758">
                  <c:v>54379</c:v>
                </c:pt>
                <c:pt idx="108759">
                  <c:v>54379.5</c:v>
                </c:pt>
                <c:pt idx="108760">
                  <c:v>54380</c:v>
                </c:pt>
                <c:pt idx="108761">
                  <c:v>54380.5</c:v>
                </c:pt>
                <c:pt idx="108762">
                  <c:v>54381</c:v>
                </c:pt>
                <c:pt idx="108763">
                  <c:v>54381.5</c:v>
                </c:pt>
                <c:pt idx="108764">
                  <c:v>54382</c:v>
                </c:pt>
                <c:pt idx="108765">
                  <c:v>54382.5</c:v>
                </c:pt>
                <c:pt idx="108766">
                  <c:v>54383</c:v>
                </c:pt>
                <c:pt idx="108767">
                  <c:v>54383.5</c:v>
                </c:pt>
                <c:pt idx="108768">
                  <c:v>54384</c:v>
                </c:pt>
                <c:pt idx="108769">
                  <c:v>54384.5</c:v>
                </c:pt>
                <c:pt idx="108770">
                  <c:v>54385</c:v>
                </c:pt>
                <c:pt idx="108771">
                  <c:v>54385.5</c:v>
                </c:pt>
                <c:pt idx="108772">
                  <c:v>54386</c:v>
                </c:pt>
                <c:pt idx="108773">
                  <c:v>54386.5</c:v>
                </c:pt>
                <c:pt idx="108774">
                  <c:v>54387</c:v>
                </c:pt>
                <c:pt idx="108775">
                  <c:v>54387.5</c:v>
                </c:pt>
                <c:pt idx="108776">
                  <c:v>54388</c:v>
                </c:pt>
                <c:pt idx="108777">
                  <c:v>54388.5</c:v>
                </c:pt>
                <c:pt idx="108778">
                  <c:v>54389</c:v>
                </c:pt>
                <c:pt idx="108779">
                  <c:v>54389.5</c:v>
                </c:pt>
                <c:pt idx="108780">
                  <c:v>54390</c:v>
                </c:pt>
                <c:pt idx="108781">
                  <c:v>54390.5</c:v>
                </c:pt>
                <c:pt idx="108782">
                  <c:v>54391</c:v>
                </c:pt>
                <c:pt idx="108783">
                  <c:v>54391.5</c:v>
                </c:pt>
                <c:pt idx="108784">
                  <c:v>54392</c:v>
                </c:pt>
                <c:pt idx="108785">
                  <c:v>54392.5</c:v>
                </c:pt>
                <c:pt idx="108786">
                  <c:v>54393</c:v>
                </c:pt>
                <c:pt idx="108787">
                  <c:v>54393.5</c:v>
                </c:pt>
                <c:pt idx="108788">
                  <c:v>54394</c:v>
                </c:pt>
                <c:pt idx="108789">
                  <c:v>54394.5</c:v>
                </c:pt>
                <c:pt idx="108790">
                  <c:v>54395</c:v>
                </c:pt>
                <c:pt idx="108791">
                  <c:v>54395.5</c:v>
                </c:pt>
                <c:pt idx="108792">
                  <c:v>54396</c:v>
                </c:pt>
                <c:pt idx="108793">
                  <c:v>54396.5</c:v>
                </c:pt>
                <c:pt idx="108794">
                  <c:v>54397</c:v>
                </c:pt>
                <c:pt idx="108795">
                  <c:v>54397.5</c:v>
                </c:pt>
                <c:pt idx="108796">
                  <c:v>54398</c:v>
                </c:pt>
                <c:pt idx="108797">
                  <c:v>54398.5</c:v>
                </c:pt>
                <c:pt idx="108798">
                  <c:v>54399</c:v>
                </c:pt>
                <c:pt idx="108799">
                  <c:v>54399.5</c:v>
                </c:pt>
                <c:pt idx="108800">
                  <c:v>54400</c:v>
                </c:pt>
                <c:pt idx="108801">
                  <c:v>54400.5</c:v>
                </c:pt>
                <c:pt idx="108802">
                  <c:v>54401</c:v>
                </c:pt>
                <c:pt idx="108803">
                  <c:v>54401.5</c:v>
                </c:pt>
                <c:pt idx="108804">
                  <c:v>54402</c:v>
                </c:pt>
                <c:pt idx="108805">
                  <c:v>54402.5</c:v>
                </c:pt>
                <c:pt idx="108806">
                  <c:v>54403</c:v>
                </c:pt>
                <c:pt idx="108807">
                  <c:v>54403.5</c:v>
                </c:pt>
                <c:pt idx="108808">
                  <c:v>54404</c:v>
                </c:pt>
                <c:pt idx="108809">
                  <c:v>54404.5</c:v>
                </c:pt>
                <c:pt idx="108810">
                  <c:v>54405</c:v>
                </c:pt>
                <c:pt idx="108811">
                  <c:v>54405.5</c:v>
                </c:pt>
                <c:pt idx="108812">
                  <c:v>54406</c:v>
                </c:pt>
                <c:pt idx="108813">
                  <c:v>54406.5</c:v>
                </c:pt>
                <c:pt idx="108814">
                  <c:v>54407</c:v>
                </c:pt>
                <c:pt idx="108815">
                  <c:v>54407.5</c:v>
                </c:pt>
                <c:pt idx="108816">
                  <c:v>54408</c:v>
                </c:pt>
                <c:pt idx="108817">
                  <c:v>54408.5</c:v>
                </c:pt>
                <c:pt idx="108818">
                  <c:v>54409</c:v>
                </c:pt>
                <c:pt idx="108819">
                  <c:v>54409.5</c:v>
                </c:pt>
                <c:pt idx="108820">
                  <c:v>54410</c:v>
                </c:pt>
                <c:pt idx="108821">
                  <c:v>54410.5</c:v>
                </c:pt>
                <c:pt idx="108822">
                  <c:v>54411</c:v>
                </c:pt>
                <c:pt idx="108823">
                  <c:v>54411.5</c:v>
                </c:pt>
                <c:pt idx="108824">
                  <c:v>54412</c:v>
                </c:pt>
                <c:pt idx="108825">
                  <c:v>54412.5</c:v>
                </c:pt>
                <c:pt idx="108826">
                  <c:v>54413</c:v>
                </c:pt>
                <c:pt idx="108827">
                  <c:v>54413.5</c:v>
                </c:pt>
                <c:pt idx="108828">
                  <c:v>54414</c:v>
                </c:pt>
                <c:pt idx="108829">
                  <c:v>54414.5</c:v>
                </c:pt>
                <c:pt idx="108830">
                  <c:v>54415</c:v>
                </c:pt>
                <c:pt idx="108831">
                  <c:v>54415.5</c:v>
                </c:pt>
                <c:pt idx="108832">
                  <c:v>54416</c:v>
                </c:pt>
                <c:pt idx="108833">
                  <c:v>54416.5</c:v>
                </c:pt>
                <c:pt idx="108834">
                  <c:v>54417</c:v>
                </c:pt>
                <c:pt idx="108835">
                  <c:v>54417.5</c:v>
                </c:pt>
                <c:pt idx="108836">
                  <c:v>54418</c:v>
                </c:pt>
                <c:pt idx="108837">
                  <c:v>54418.5</c:v>
                </c:pt>
                <c:pt idx="108838">
                  <c:v>54419</c:v>
                </c:pt>
                <c:pt idx="108839">
                  <c:v>54419.5</c:v>
                </c:pt>
                <c:pt idx="108840">
                  <c:v>54420</c:v>
                </c:pt>
                <c:pt idx="108841">
                  <c:v>54420.5</c:v>
                </c:pt>
                <c:pt idx="108842">
                  <c:v>54421</c:v>
                </c:pt>
                <c:pt idx="108843">
                  <c:v>54421.5</c:v>
                </c:pt>
                <c:pt idx="108844">
                  <c:v>54422</c:v>
                </c:pt>
                <c:pt idx="108845">
                  <c:v>54422.5</c:v>
                </c:pt>
                <c:pt idx="108846">
                  <c:v>54423</c:v>
                </c:pt>
                <c:pt idx="108847">
                  <c:v>54423.5</c:v>
                </c:pt>
                <c:pt idx="108848">
                  <c:v>54424</c:v>
                </c:pt>
                <c:pt idx="108849">
                  <c:v>54424.5</c:v>
                </c:pt>
                <c:pt idx="108850">
                  <c:v>54425</c:v>
                </c:pt>
                <c:pt idx="108851">
                  <c:v>54425.5</c:v>
                </c:pt>
                <c:pt idx="108852">
                  <c:v>54426</c:v>
                </c:pt>
                <c:pt idx="108853">
                  <c:v>54426.5</c:v>
                </c:pt>
                <c:pt idx="108854">
                  <c:v>54427</c:v>
                </c:pt>
                <c:pt idx="108855">
                  <c:v>54427.5</c:v>
                </c:pt>
                <c:pt idx="108856">
                  <c:v>54428</c:v>
                </c:pt>
                <c:pt idx="108857">
                  <c:v>54428.5</c:v>
                </c:pt>
                <c:pt idx="108858">
                  <c:v>54429</c:v>
                </c:pt>
                <c:pt idx="108859">
                  <c:v>54429.5</c:v>
                </c:pt>
                <c:pt idx="108860">
                  <c:v>54430</c:v>
                </c:pt>
                <c:pt idx="108861">
                  <c:v>54430.5</c:v>
                </c:pt>
                <c:pt idx="108862">
                  <c:v>54431</c:v>
                </c:pt>
                <c:pt idx="108863">
                  <c:v>54431.5</c:v>
                </c:pt>
                <c:pt idx="108864">
                  <c:v>54432</c:v>
                </c:pt>
                <c:pt idx="108865">
                  <c:v>54432.5</c:v>
                </c:pt>
                <c:pt idx="108866">
                  <c:v>54433</c:v>
                </c:pt>
                <c:pt idx="108867">
                  <c:v>54433.5</c:v>
                </c:pt>
                <c:pt idx="108868">
                  <c:v>54434</c:v>
                </c:pt>
                <c:pt idx="108869">
                  <c:v>54434.5</c:v>
                </c:pt>
                <c:pt idx="108870">
                  <c:v>54435</c:v>
                </c:pt>
                <c:pt idx="108871">
                  <c:v>54435.5</c:v>
                </c:pt>
                <c:pt idx="108872">
                  <c:v>54436</c:v>
                </c:pt>
                <c:pt idx="108873">
                  <c:v>54436.5</c:v>
                </c:pt>
                <c:pt idx="108874">
                  <c:v>54437</c:v>
                </c:pt>
                <c:pt idx="108875">
                  <c:v>54437.5</c:v>
                </c:pt>
                <c:pt idx="108876">
                  <c:v>54438</c:v>
                </c:pt>
                <c:pt idx="108877">
                  <c:v>54438.5</c:v>
                </c:pt>
                <c:pt idx="108878">
                  <c:v>54439</c:v>
                </c:pt>
                <c:pt idx="108879">
                  <c:v>54439.5</c:v>
                </c:pt>
                <c:pt idx="108880">
                  <c:v>54440</c:v>
                </c:pt>
                <c:pt idx="108881">
                  <c:v>54440.5</c:v>
                </c:pt>
                <c:pt idx="108882">
                  <c:v>54441</c:v>
                </c:pt>
                <c:pt idx="108883">
                  <c:v>54441.5</c:v>
                </c:pt>
                <c:pt idx="108884">
                  <c:v>54442</c:v>
                </c:pt>
                <c:pt idx="108885">
                  <c:v>54442.5</c:v>
                </c:pt>
                <c:pt idx="108886">
                  <c:v>54443</c:v>
                </c:pt>
                <c:pt idx="108887">
                  <c:v>54443.5</c:v>
                </c:pt>
                <c:pt idx="108888">
                  <c:v>54444</c:v>
                </c:pt>
                <c:pt idx="108889">
                  <c:v>54444.5</c:v>
                </c:pt>
                <c:pt idx="108890">
                  <c:v>54445</c:v>
                </c:pt>
                <c:pt idx="108891">
                  <c:v>54445.5</c:v>
                </c:pt>
                <c:pt idx="108892">
                  <c:v>54446</c:v>
                </c:pt>
                <c:pt idx="108893">
                  <c:v>54446.5</c:v>
                </c:pt>
                <c:pt idx="108894">
                  <c:v>54447</c:v>
                </c:pt>
                <c:pt idx="108895">
                  <c:v>54447.5</c:v>
                </c:pt>
                <c:pt idx="108896">
                  <c:v>54448</c:v>
                </c:pt>
                <c:pt idx="108897">
                  <c:v>54448.5</c:v>
                </c:pt>
                <c:pt idx="108898">
                  <c:v>54449</c:v>
                </c:pt>
                <c:pt idx="108899">
                  <c:v>54449.5</c:v>
                </c:pt>
                <c:pt idx="108900">
                  <c:v>54450</c:v>
                </c:pt>
                <c:pt idx="108901">
                  <c:v>54450.5</c:v>
                </c:pt>
                <c:pt idx="108902">
                  <c:v>54451</c:v>
                </c:pt>
                <c:pt idx="108903">
                  <c:v>54451.5</c:v>
                </c:pt>
                <c:pt idx="108904">
                  <c:v>54452</c:v>
                </c:pt>
                <c:pt idx="108905">
                  <c:v>54452.5</c:v>
                </c:pt>
                <c:pt idx="108906">
                  <c:v>54453</c:v>
                </c:pt>
                <c:pt idx="108907">
                  <c:v>54453.5</c:v>
                </c:pt>
                <c:pt idx="108908">
                  <c:v>54454</c:v>
                </c:pt>
                <c:pt idx="108909">
                  <c:v>54454.5</c:v>
                </c:pt>
                <c:pt idx="108910">
                  <c:v>54455</c:v>
                </c:pt>
                <c:pt idx="108911">
                  <c:v>54455.5</c:v>
                </c:pt>
                <c:pt idx="108912">
                  <c:v>54456</c:v>
                </c:pt>
                <c:pt idx="108913">
                  <c:v>54456.5</c:v>
                </c:pt>
                <c:pt idx="108914">
                  <c:v>54457</c:v>
                </c:pt>
                <c:pt idx="108915">
                  <c:v>54457.5</c:v>
                </c:pt>
                <c:pt idx="108916">
                  <c:v>54458</c:v>
                </c:pt>
                <c:pt idx="108917">
                  <c:v>54458.5</c:v>
                </c:pt>
                <c:pt idx="108918">
                  <c:v>54459</c:v>
                </c:pt>
                <c:pt idx="108919">
                  <c:v>54459.5</c:v>
                </c:pt>
                <c:pt idx="108920">
                  <c:v>54460</c:v>
                </c:pt>
                <c:pt idx="108921">
                  <c:v>54460.5</c:v>
                </c:pt>
                <c:pt idx="108922">
                  <c:v>54461</c:v>
                </c:pt>
                <c:pt idx="108923">
                  <c:v>54461.5</c:v>
                </c:pt>
                <c:pt idx="108924">
                  <c:v>54462</c:v>
                </c:pt>
                <c:pt idx="108925">
                  <c:v>54462.5</c:v>
                </c:pt>
                <c:pt idx="108926">
                  <c:v>54463</c:v>
                </c:pt>
                <c:pt idx="108927">
                  <c:v>54463.5</c:v>
                </c:pt>
                <c:pt idx="108928">
                  <c:v>54464</c:v>
                </c:pt>
                <c:pt idx="108929">
                  <c:v>54464.5</c:v>
                </c:pt>
                <c:pt idx="108930">
                  <c:v>54465</c:v>
                </c:pt>
                <c:pt idx="108931">
                  <c:v>54465.5</c:v>
                </c:pt>
                <c:pt idx="108932">
                  <c:v>54466</c:v>
                </c:pt>
                <c:pt idx="108933">
                  <c:v>54466.5</c:v>
                </c:pt>
                <c:pt idx="108934">
                  <c:v>54467</c:v>
                </c:pt>
                <c:pt idx="108935">
                  <c:v>54467.5</c:v>
                </c:pt>
                <c:pt idx="108936">
                  <c:v>54468</c:v>
                </c:pt>
                <c:pt idx="108937">
                  <c:v>54468.5</c:v>
                </c:pt>
                <c:pt idx="108938">
                  <c:v>54469</c:v>
                </c:pt>
                <c:pt idx="108939">
                  <c:v>54469.5</c:v>
                </c:pt>
                <c:pt idx="108940">
                  <c:v>54470</c:v>
                </c:pt>
                <c:pt idx="108941">
                  <c:v>54470.5</c:v>
                </c:pt>
                <c:pt idx="108942">
                  <c:v>54471</c:v>
                </c:pt>
                <c:pt idx="108943">
                  <c:v>54471.5</c:v>
                </c:pt>
                <c:pt idx="108944">
                  <c:v>54472</c:v>
                </c:pt>
                <c:pt idx="108945">
                  <c:v>54472.5</c:v>
                </c:pt>
                <c:pt idx="108946">
                  <c:v>54473</c:v>
                </c:pt>
                <c:pt idx="108947">
                  <c:v>54473.5</c:v>
                </c:pt>
                <c:pt idx="108948">
                  <c:v>54474</c:v>
                </c:pt>
                <c:pt idx="108949">
                  <c:v>54474.5</c:v>
                </c:pt>
                <c:pt idx="108950">
                  <c:v>54475</c:v>
                </c:pt>
                <c:pt idx="108951">
                  <c:v>54475.5</c:v>
                </c:pt>
                <c:pt idx="108952">
                  <c:v>54476</c:v>
                </c:pt>
                <c:pt idx="108953">
                  <c:v>54476.5</c:v>
                </c:pt>
                <c:pt idx="108954">
                  <c:v>54477</c:v>
                </c:pt>
                <c:pt idx="108955">
                  <c:v>54477.5</c:v>
                </c:pt>
                <c:pt idx="108956">
                  <c:v>54478</c:v>
                </c:pt>
                <c:pt idx="108957">
                  <c:v>54478.5</c:v>
                </c:pt>
                <c:pt idx="108958">
                  <c:v>54479</c:v>
                </c:pt>
                <c:pt idx="108959">
                  <c:v>54479.5</c:v>
                </c:pt>
                <c:pt idx="108960">
                  <c:v>54480</c:v>
                </c:pt>
                <c:pt idx="108961">
                  <c:v>54480.5</c:v>
                </c:pt>
                <c:pt idx="108962">
                  <c:v>54481</c:v>
                </c:pt>
                <c:pt idx="108963">
                  <c:v>54481.5</c:v>
                </c:pt>
                <c:pt idx="108964">
                  <c:v>54482</c:v>
                </c:pt>
                <c:pt idx="108965">
                  <c:v>54482.5</c:v>
                </c:pt>
                <c:pt idx="108966">
                  <c:v>54483</c:v>
                </c:pt>
                <c:pt idx="108967">
                  <c:v>54483.5</c:v>
                </c:pt>
                <c:pt idx="108968">
                  <c:v>54484</c:v>
                </c:pt>
                <c:pt idx="108969">
                  <c:v>54484.5</c:v>
                </c:pt>
                <c:pt idx="108970">
                  <c:v>54485</c:v>
                </c:pt>
                <c:pt idx="108971">
                  <c:v>54485.5</c:v>
                </c:pt>
                <c:pt idx="108972">
                  <c:v>54486</c:v>
                </c:pt>
                <c:pt idx="108973">
                  <c:v>54486.5</c:v>
                </c:pt>
                <c:pt idx="108974">
                  <c:v>54487</c:v>
                </c:pt>
                <c:pt idx="108975">
                  <c:v>54487.5</c:v>
                </c:pt>
                <c:pt idx="108976">
                  <c:v>54488</c:v>
                </c:pt>
                <c:pt idx="108977">
                  <c:v>54488.5</c:v>
                </c:pt>
                <c:pt idx="108978">
                  <c:v>54489</c:v>
                </c:pt>
                <c:pt idx="108979">
                  <c:v>54489.5</c:v>
                </c:pt>
                <c:pt idx="108980">
                  <c:v>54490</c:v>
                </c:pt>
                <c:pt idx="108981">
                  <c:v>54490.5</c:v>
                </c:pt>
                <c:pt idx="108982">
                  <c:v>54491</c:v>
                </c:pt>
                <c:pt idx="108983">
                  <c:v>54491.5</c:v>
                </c:pt>
                <c:pt idx="108984">
                  <c:v>54492</c:v>
                </c:pt>
                <c:pt idx="108985">
                  <c:v>54492.5</c:v>
                </c:pt>
                <c:pt idx="108986">
                  <c:v>54493</c:v>
                </c:pt>
                <c:pt idx="108987">
                  <c:v>54493.5</c:v>
                </c:pt>
                <c:pt idx="108988">
                  <c:v>54494</c:v>
                </c:pt>
                <c:pt idx="108989">
                  <c:v>54494.5</c:v>
                </c:pt>
                <c:pt idx="108990">
                  <c:v>54495</c:v>
                </c:pt>
                <c:pt idx="108991">
                  <c:v>54495.5</c:v>
                </c:pt>
                <c:pt idx="108992">
                  <c:v>54496</c:v>
                </c:pt>
                <c:pt idx="108993">
                  <c:v>54496.5</c:v>
                </c:pt>
                <c:pt idx="108994">
                  <c:v>54497</c:v>
                </c:pt>
                <c:pt idx="108995">
                  <c:v>54497.5</c:v>
                </c:pt>
                <c:pt idx="108996">
                  <c:v>54498</c:v>
                </c:pt>
                <c:pt idx="108997">
                  <c:v>54498.5</c:v>
                </c:pt>
                <c:pt idx="108998">
                  <c:v>54499</c:v>
                </c:pt>
                <c:pt idx="108999">
                  <c:v>54499.5</c:v>
                </c:pt>
                <c:pt idx="109000">
                  <c:v>54500</c:v>
                </c:pt>
                <c:pt idx="109001">
                  <c:v>54500.5</c:v>
                </c:pt>
                <c:pt idx="109002">
                  <c:v>54501</c:v>
                </c:pt>
                <c:pt idx="109003">
                  <c:v>54501.5</c:v>
                </c:pt>
                <c:pt idx="109004">
                  <c:v>54502</c:v>
                </c:pt>
                <c:pt idx="109005">
                  <c:v>54502.5</c:v>
                </c:pt>
                <c:pt idx="109006">
                  <c:v>54503</c:v>
                </c:pt>
                <c:pt idx="109007">
                  <c:v>54503.5</c:v>
                </c:pt>
                <c:pt idx="109008">
                  <c:v>54504</c:v>
                </c:pt>
                <c:pt idx="109009">
                  <c:v>54504.5</c:v>
                </c:pt>
                <c:pt idx="109010">
                  <c:v>54505</c:v>
                </c:pt>
                <c:pt idx="109011">
                  <c:v>54505.5</c:v>
                </c:pt>
                <c:pt idx="109012">
                  <c:v>54506</c:v>
                </c:pt>
                <c:pt idx="109013">
                  <c:v>54506.5</c:v>
                </c:pt>
                <c:pt idx="109014">
                  <c:v>54507</c:v>
                </c:pt>
                <c:pt idx="109015">
                  <c:v>54507.5</c:v>
                </c:pt>
                <c:pt idx="109016">
                  <c:v>54508</c:v>
                </c:pt>
                <c:pt idx="109017">
                  <c:v>54508.5</c:v>
                </c:pt>
                <c:pt idx="109018">
                  <c:v>54509</c:v>
                </c:pt>
                <c:pt idx="109019">
                  <c:v>54509.5</c:v>
                </c:pt>
                <c:pt idx="109020">
                  <c:v>54510</c:v>
                </c:pt>
                <c:pt idx="109021">
                  <c:v>54510.5</c:v>
                </c:pt>
                <c:pt idx="109022">
                  <c:v>54511</c:v>
                </c:pt>
                <c:pt idx="109023">
                  <c:v>54511.5</c:v>
                </c:pt>
                <c:pt idx="109024">
                  <c:v>54512</c:v>
                </c:pt>
                <c:pt idx="109025">
                  <c:v>54512.5</c:v>
                </c:pt>
                <c:pt idx="109026">
                  <c:v>54513</c:v>
                </c:pt>
                <c:pt idx="109027">
                  <c:v>54513.5</c:v>
                </c:pt>
                <c:pt idx="109028">
                  <c:v>54514</c:v>
                </c:pt>
                <c:pt idx="109029">
                  <c:v>54514.5</c:v>
                </c:pt>
                <c:pt idx="109030">
                  <c:v>54515</c:v>
                </c:pt>
                <c:pt idx="109031">
                  <c:v>54515.5</c:v>
                </c:pt>
                <c:pt idx="109032">
                  <c:v>54516</c:v>
                </c:pt>
                <c:pt idx="109033">
                  <c:v>54516.5</c:v>
                </c:pt>
                <c:pt idx="109034">
                  <c:v>54517</c:v>
                </c:pt>
                <c:pt idx="109035">
                  <c:v>54517.5</c:v>
                </c:pt>
                <c:pt idx="109036">
                  <c:v>54518</c:v>
                </c:pt>
                <c:pt idx="109037">
                  <c:v>54518.5</c:v>
                </c:pt>
                <c:pt idx="109038">
                  <c:v>54519</c:v>
                </c:pt>
                <c:pt idx="109039">
                  <c:v>54519.5</c:v>
                </c:pt>
                <c:pt idx="109040">
                  <c:v>54520</c:v>
                </c:pt>
                <c:pt idx="109041">
                  <c:v>54520.5</c:v>
                </c:pt>
                <c:pt idx="109042">
                  <c:v>54521</c:v>
                </c:pt>
                <c:pt idx="109043">
                  <c:v>54521.5</c:v>
                </c:pt>
                <c:pt idx="109044">
                  <c:v>54522</c:v>
                </c:pt>
                <c:pt idx="109045">
                  <c:v>54522.5</c:v>
                </c:pt>
                <c:pt idx="109046">
                  <c:v>54523</c:v>
                </c:pt>
                <c:pt idx="109047">
                  <c:v>54523.5</c:v>
                </c:pt>
                <c:pt idx="109048">
                  <c:v>54524</c:v>
                </c:pt>
                <c:pt idx="109049">
                  <c:v>54524.5</c:v>
                </c:pt>
                <c:pt idx="109050">
                  <c:v>54525</c:v>
                </c:pt>
                <c:pt idx="109051">
                  <c:v>54525.5</c:v>
                </c:pt>
                <c:pt idx="109052">
                  <c:v>54526</c:v>
                </c:pt>
                <c:pt idx="109053">
                  <c:v>54526.5</c:v>
                </c:pt>
                <c:pt idx="109054">
                  <c:v>54527</c:v>
                </c:pt>
                <c:pt idx="109055">
                  <c:v>54527.5</c:v>
                </c:pt>
                <c:pt idx="109056">
                  <c:v>54528</c:v>
                </c:pt>
                <c:pt idx="109057">
                  <c:v>54528.5</c:v>
                </c:pt>
                <c:pt idx="109058">
                  <c:v>54529</c:v>
                </c:pt>
                <c:pt idx="109059">
                  <c:v>54529.5</c:v>
                </c:pt>
                <c:pt idx="109060">
                  <c:v>54530</c:v>
                </c:pt>
                <c:pt idx="109061">
                  <c:v>54530.5</c:v>
                </c:pt>
                <c:pt idx="109062">
                  <c:v>54531</c:v>
                </c:pt>
                <c:pt idx="109063">
                  <c:v>54531.5</c:v>
                </c:pt>
                <c:pt idx="109064">
                  <c:v>54532</c:v>
                </c:pt>
                <c:pt idx="109065">
                  <c:v>54532.5</c:v>
                </c:pt>
                <c:pt idx="109066">
                  <c:v>54533</c:v>
                </c:pt>
                <c:pt idx="109067">
                  <c:v>54533.5</c:v>
                </c:pt>
                <c:pt idx="109068">
                  <c:v>54534</c:v>
                </c:pt>
                <c:pt idx="109069">
                  <c:v>54534.5</c:v>
                </c:pt>
                <c:pt idx="109070">
                  <c:v>54535</c:v>
                </c:pt>
                <c:pt idx="109071">
                  <c:v>54535.5</c:v>
                </c:pt>
                <c:pt idx="109072">
                  <c:v>54536</c:v>
                </c:pt>
                <c:pt idx="109073">
                  <c:v>54536.5</c:v>
                </c:pt>
                <c:pt idx="109074">
                  <c:v>54537</c:v>
                </c:pt>
                <c:pt idx="109075">
                  <c:v>54537.5</c:v>
                </c:pt>
                <c:pt idx="109076">
                  <c:v>54538</c:v>
                </c:pt>
                <c:pt idx="109077">
                  <c:v>54538.5</c:v>
                </c:pt>
                <c:pt idx="109078">
                  <c:v>54539</c:v>
                </c:pt>
                <c:pt idx="109079">
                  <c:v>54539.5</c:v>
                </c:pt>
                <c:pt idx="109080">
                  <c:v>54540</c:v>
                </c:pt>
                <c:pt idx="109081">
                  <c:v>54540.5</c:v>
                </c:pt>
                <c:pt idx="109082">
                  <c:v>54541</c:v>
                </c:pt>
                <c:pt idx="109083">
                  <c:v>54541.5</c:v>
                </c:pt>
                <c:pt idx="109084">
                  <c:v>54542</c:v>
                </c:pt>
                <c:pt idx="109085">
                  <c:v>54542.5</c:v>
                </c:pt>
                <c:pt idx="109086">
                  <c:v>54543</c:v>
                </c:pt>
                <c:pt idx="109087">
                  <c:v>54543.5</c:v>
                </c:pt>
                <c:pt idx="109088">
                  <c:v>54544</c:v>
                </c:pt>
                <c:pt idx="109089">
                  <c:v>54544.5</c:v>
                </c:pt>
                <c:pt idx="109090">
                  <c:v>54545</c:v>
                </c:pt>
                <c:pt idx="109091">
                  <c:v>54545.5</c:v>
                </c:pt>
                <c:pt idx="109092">
                  <c:v>54546</c:v>
                </c:pt>
                <c:pt idx="109093">
                  <c:v>54546.5</c:v>
                </c:pt>
                <c:pt idx="109094">
                  <c:v>54547</c:v>
                </c:pt>
                <c:pt idx="109095">
                  <c:v>54547.5</c:v>
                </c:pt>
                <c:pt idx="109096">
                  <c:v>54548</c:v>
                </c:pt>
                <c:pt idx="109097">
                  <c:v>54548.5</c:v>
                </c:pt>
                <c:pt idx="109098">
                  <c:v>54549</c:v>
                </c:pt>
                <c:pt idx="109099">
                  <c:v>54549.5</c:v>
                </c:pt>
                <c:pt idx="109100">
                  <c:v>54550</c:v>
                </c:pt>
                <c:pt idx="109101">
                  <c:v>54550.5</c:v>
                </c:pt>
                <c:pt idx="109102">
                  <c:v>54551</c:v>
                </c:pt>
                <c:pt idx="109103">
                  <c:v>54551.5</c:v>
                </c:pt>
                <c:pt idx="109104">
                  <c:v>54552</c:v>
                </c:pt>
                <c:pt idx="109105">
                  <c:v>54552.5</c:v>
                </c:pt>
                <c:pt idx="109106">
                  <c:v>54553</c:v>
                </c:pt>
                <c:pt idx="109107">
                  <c:v>54553.5</c:v>
                </c:pt>
                <c:pt idx="109108">
                  <c:v>54554</c:v>
                </c:pt>
                <c:pt idx="109109">
                  <c:v>54554.5</c:v>
                </c:pt>
                <c:pt idx="109110">
                  <c:v>54555</c:v>
                </c:pt>
                <c:pt idx="109111">
                  <c:v>54555.5</c:v>
                </c:pt>
                <c:pt idx="109112">
                  <c:v>54556</c:v>
                </c:pt>
                <c:pt idx="109113">
                  <c:v>54556.5</c:v>
                </c:pt>
                <c:pt idx="109114">
                  <c:v>54557</c:v>
                </c:pt>
                <c:pt idx="109115">
                  <c:v>54557.5</c:v>
                </c:pt>
                <c:pt idx="109116">
                  <c:v>54558</c:v>
                </c:pt>
                <c:pt idx="109117">
                  <c:v>54558.5</c:v>
                </c:pt>
                <c:pt idx="109118">
                  <c:v>54559</c:v>
                </c:pt>
                <c:pt idx="109119">
                  <c:v>54559.5</c:v>
                </c:pt>
                <c:pt idx="109120">
                  <c:v>54560</c:v>
                </c:pt>
                <c:pt idx="109121">
                  <c:v>54560.5</c:v>
                </c:pt>
                <c:pt idx="109122">
                  <c:v>54561</c:v>
                </c:pt>
                <c:pt idx="109123">
                  <c:v>54561.5</c:v>
                </c:pt>
                <c:pt idx="109124">
                  <c:v>54562</c:v>
                </c:pt>
                <c:pt idx="109125">
                  <c:v>54562.5</c:v>
                </c:pt>
                <c:pt idx="109126">
                  <c:v>54563</c:v>
                </c:pt>
                <c:pt idx="109127">
                  <c:v>54563.5</c:v>
                </c:pt>
                <c:pt idx="109128">
                  <c:v>54564</c:v>
                </c:pt>
                <c:pt idx="109129">
                  <c:v>54564.5</c:v>
                </c:pt>
                <c:pt idx="109130">
                  <c:v>54565</c:v>
                </c:pt>
                <c:pt idx="109131">
                  <c:v>54565.5</c:v>
                </c:pt>
                <c:pt idx="109132">
                  <c:v>54566</c:v>
                </c:pt>
                <c:pt idx="109133">
                  <c:v>54566.5</c:v>
                </c:pt>
                <c:pt idx="109134">
                  <c:v>54567</c:v>
                </c:pt>
                <c:pt idx="109135">
                  <c:v>54567.5</c:v>
                </c:pt>
                <c:pt idx="109136">
                  <c:v>54568</c:v>
                </c:pt>
                <c:pt idx="109137">
                  <c:v>54568.5</c:v>
                </c:pt>
                <c:pt idx="109138">
                  <c:v>54569</c:v>
                </c:pt>
                <c:pt idx="109139">
                  <c:v>54569.5</c:v>
                </c:pt>
                <c:pt idx="109140">
                  <c:v>54570</c:v>
                </c:pt>
                <c:pt idx="109141">
                  <c:v>54570.5</c:v>
                </c:pt>
                <c:pt idx="109142">
                  <c:v>54571</c:v>
                </c:pt>
                <c:pt idx="109143">
                  <c:v>54571.5</c:v>
                </c:pt>
                <c:pt idx="109144">
                  <c:v>54572</c:v>
                </c:pt>
                <c:pt idx="109145">
                  <c:v>54572.5</c:v>
                </c:pt>
                <c:pt idx="109146">
                  <c:v>54573</c:v>
                </c:pt>
                <c:pt idx="109147">
                  <c:v>54573.5</c:v>
                </c:pt>
                <c:pt idx="109148">
                  <c:v>54574</c:v>
                </c:pt>
                <c:pt idx="109149">
                  <c:v>54574.5</c:v>
                </c:pt>
                <c:pt idx="109150">
                  <c:v>54575</c:v>
                </c:pt>
                <c:pt idx="109151">
                  <c:v>54575.5</c:v>
                </c:pt>
                <c:pt idx="109152">
                  <c:v>54576</c:v>
                </c:pt>
                <c:pt idx="109153">
                  <c:v>54576.5</c:v>
                </c:pt>
                <c:pt idx="109154">
                  <c:v>54577</c:v>
                </c:pt>
                <c:pt idx="109155">
                  <c:v>54577.5</c:v>
                </c:pt>
                <c:pt idx="109156">
                  <c:v>54578</c:v>
                </c:pt>
                <c:pt idx="109157">
                  <c:v>54578.5</c:v>
                </c:pt>
                <c:pt idx="109158">
                  <c:v>54579</c:v>
                </c:pt>
                <c:pt idx="109159">
                  <c:v>54579.5</c:v>
                </c:pt>
                <c:pt idx="109160">
                  <c:v>54580</c:v>
                </c:pt>
                <c:pt idx="109161">
                  <c:v>54580.5</c:v>
                </c:pt>
                <c:pt idx="109162">
                  <c:v>54581</c:v>
                </c:pt>
                <c:pt idx="109163">
                  <c:v>54581.5</c:v>
                </c:pt>
                <c:pt idx="109164">
                  <c:v>54582</c:v>
                </c:pt>
                <c:pt idx="109165">
                  <c:v>54582.5</c:v>
                </c:pt>
                <c:pt idx="109166">
                  <c:v>54583</c:v>
                </c:pt>
                <c:pt idx="109167">
                  <c:v>54583.5</c:v>
                </c:pt>
                <c:pt idx="109168">
                  <c:v>54584</c:v>
                </c:pt>
                <c:pt idx="109169">
                  <c:v>54584.5</c:v>
                </c:pt>
                <c:pt idx="109170">
                  <c:v>54585</c:v>
                </c:pt>
                <c:pt idx="109171">
                  <c:v>54585.5</c:v>
                </c:pt>
                <c:pt idx="109172">
                  <c:v>54586</c:v>
                </c:pt>
                <c:pt idx="109173">
                  <c:v>54586.5</c:v>
                </c:pt>
                <c:pt idx="109174">
                  <c:v>54587</c:v>
                </c:pt>
                <c:pt idx="109175">
                  <c:v>54587.5</c:v>
                </c:pt>
                <c:pt idx="109176">
                  <c:v>54588</c:v>
                </c:pt>
                <c:pt idx="109177">
                  <c:v>54588.5</c:v>
                </c:pt>
                <c:pt idx="109178">
                  <c:v>54589</c:v>
                </c:pt>
                <c:pt idx="109179">
                  <c:v>54589.5</c:v>
                </c:pt>
                <c:pt idx="109180">
                  <c:v>54590</c:v>
                </c:pt>
                <c:pt idx="109181">
                  <c:v>54590.5</c:v>
                </c:pt>
                <c:pt idx="109182">
                  <c:v>54591</c:v>
                </c:pt>
                <c:pt idx="109183">
                  <c:v>54591.5</c:v>
                </c:pt>
                <c:pt idx="109184">
                  <c:v>54592</c:v>
                </c:pt>
                <c:pt idx="109185">
                  <c:v>54592.5</c:v>
                </c:pt>
                <c:pt idx="109186">
                  <c:v>54593</c:v>
                </c:pt>
                <c:pt idx="109187">
                  <c:v>54593.5</c:v>
                </c:pt>
                <c:pt idx="109188">
                  <c:v>54594</c:v>
                </c:pt>
                <c:pt idx="109189">
                  <c:v>54594.5</c:v>
                </c:pt>
                <c:pt idx="109190">
                  <c:v>54595</c:v>
                </c:pt>
                <c:pt idx="109191">
                  <c:v>54595.5</c:v>
                </c:pt>
                <c:pt idx="109192">
                  <c:v>54596</c:v>
                </c:pt>
                <c:pt idx="109193">
                  <c:v>54596.5</c:v>
                </c:pt>
                <c:pt idx="109194">
                  <c:v>54597</c:v>
                </c:pt>
                <c:pt idx="109195">
                  <c:v>54597.5</c:v>
                </c:pt>
                <c:pt idx="109196">
                  <c:v>54598</c:v>
                </c:pt>
                <c:pt idx="109197">
                  <c:v>54598.5</c:v>
                </c:pt>
                <c:pt idx="109198">
                  <c:v>54599</c:v>
                </c:pt>
                <c:pt idx="109199">
                  <c:v>54599.5</c:v>
                </c:pt>
                <c:pt idx="109200">
                  <c:v>54600</c:v>
                </c:pt>
                <c:pt idx="109201">
                  <c:v>54600.5</c:v>
                </c:pt>
                <c:pt idx="109202">
                  <c:v>54601</c:v>
                </c:pt>
                <c:pt idx="109203">
                  <c:v>54601.5</c:v>
                </c:pt>
                <c:pt idx="109204">
                  <c:v>54602</c:v>
                </c:pt>
                <c:pt idx="109205">
                  <c:v>54602.5</c:v>
                </c:pt>
                <c:pt idx="109206">
                  <c:v>54603</c:v>
                </c:pt>
                <c:pt idx="109207">
                  <c:v>54603.5</c:v>
                </c:pt>
                <c:pt idx="109208">
                  <c:v>54604</c:v>
                </c:pt>
                <c:pt idx="109209">
                  <c:v>54604.5</c:v>
                </c:pt>
                <c:pt idx="109210">
                  <c:v>54605</c:v>
                </c:pt>
                <c:pt idx="109211">
                  <c:v>54605.5</c:v>
                </c:pt>
                <c:pt idx="109212">
                  <c:v>54606</c:v>
                </c:pt>
                <c:pt idx="109213">
                  <c:v>54606.5</c:v>
                </c:pt>
                <c:pt idx="109214">
                  <c:v>54607</c:v>
                </c:pt>
                <c:pt idx="109215">
                  <c:v>54607.5</c:v>
                </c:pt>
                <c:pt idx="109216">
                  <c:v>54608</c:v>
                </c:pt>
                <c:pt idx="109217">
                  <c:v>54608.5</c:v>
                </c:pt>
                <c:pt idx="109218">
                  <c:v>54609</c:v>
                </c:pt>
                <c:pt idx="109219">
                  <c:v>54609.5</c:v>
                </c:pt>
                <c:pt idx="109220">
                  <c:v>54610</c:v>
                </c:pt>
                <c:pt idx="109221">
                  <c:v>54610.5</c:v>
                </c:pt>
                <c:pt idx="109222">
                  <c:v>54611</c:v>
                </c:pt>
                <c:pt idx="109223">
                  <c:v>54611.5</c:v>
                </c:pt>
                <c:pt idx="109224">
                  <c:v>54612</c:v>
                </c:pt>
                <c:pt idx="109225">
                  <c:v>54612.5</c:v>
                </c:pt>
                <c:pt idx="109226">
                  <c:v>54613</c:v>
                </c:pt>
                <c:pt idx="109227">
                  <c:v>54613.5</c:v>
                </c:pt>
                <c:pt idx="109228">
                  <c:v>54614</c:v>
                </c:pt>
                <c:pt idx="109229">
                  <c:v>54614.5</c:v>
                </c:pt>
                <c:pt idx="109230">
                  <c:v>54615</c:v>
                </c:pt>
                <c:pt idx="109231">
                  <c:v>54615.5</c:v>
                </c:pt>
                <c:pt idx="109232">
                  <c:v>54616</c:v>
                </c:pt>
                <c:pt idx="109233">
                  <c:v>54616.5</c:v>
                </c:pt>
                <c:pt idx="109234">
                  <c:v>54617</c:v>
                </c:pt>
                <c:pt idx="109235">
                  <c:v>54617.5</c:v>
                </c:pt>
                <c:pt idx="109236">
                  <c:v>54618</c:v>
                </c:pt>
                <c:pt idx="109237">
                  <c:v>54618.5</c:v>
                </c:pt>
                <c:pt idx="109238">
                  <c:v>54619</c:v>
                </c:pt>
                <c:pt idx="109239">
                  <c:v>54619.5</c:v>
                </c:pt>
                <c:pt idx="109240">
                  <c:v>54620</c:v>
                </c:pt>
                <c:pt idx="109241">
                  <c:v>54620.5</c:v>
                </c:pt>
                <c:pt idx="109242">
                  <c:v>54621</c:v>
                </c:pt>
                <c:pt idx="109243">
                  <c:v>54621.5</c:v>
                </c:pt>
                <c:pt idx="109244">
                  <c:v>54622</c:v>
                </c:pt>
                <c:pt idx="109245">
                  <c:v>54622.5</c:v>
                </c:pt>
                <c:pt idx="109246">
                  <c:v>54623</c:v>
                </c:pt>
                <c:pt idx="109247">
                  <c:v>54623.5</c:v>
                </c:pt>
                <c:pt idx="109248">
                  <c:v>54624</c:v>
                </c:pt>
                <c:pt idx="109249">
                  <c:v>54624.5</c:v>
                </c:pt>
                <c:pt idx="109250">
                  <c:v>54625</c:v>
                </c:pt>
                <c:pt idx="109251">
                  <c:v>54625.5</c:v>
                </c:pt>
                <c:pt idx="109252">
                  <c:v>54626</c:v>
                </c:pt>
                <c:pt idx="109253">
                  <c:v>54626.5</c:v>
                </c:pt>
                <c:pt idx="109254">
                  <c:v>54627</c:v>
                </c:pt>
                <c:pt idx="109255">
                  <c:v>54627.5</c:v>
                </c:pt>
                <c:pt idx="109256">
                  <c:v>54628</c:v>
                </c:pt>
                <c:pt idx="109257">
                  <c:v>54628.5</c:v>
                </c:pt>
                <c:pt idx="109258">
                  <c:v>54629</c:v>
                </c:pt>
                <c:pt idx="109259">
                  <c:v>54629.5</c:v>
                </c:pt>
                <c:pt idx="109260">
                  <c:v>54630</c:v>
                </c:pt>
                <c:pt idx="109261">
                  <c:v>54630.5</c:v>
                </c:pt>
                <c:pt idx="109262">
                  <c:v>54631</c:v>
                </c:pt>
                <c:pt idx="109263">
                  <c:v>54631.5</c:v>
                </c:pt>
                <c:pt idx="109264">
                  <c:v>54632</c:v>
                </c:pt>
                <c:pt idx="109265">
                  <c:v>54632.5</c:v>
                </c:pt>
                <c:pt idx="109266">
                  <c:v>54633</c:v>
                </c:pt>
                <c:pt idx="109267">
                  <c:v>54633.5</c:v>
                </c:pt>
                <c:pt idx="109268">
                  <c:v>54634</c:v>
                </c:pt>
                <c:pt idx="109269">
                  <c:v>54634.5</c:v>
                </c:pt>
                <c:pt idx="109270">
                  <c:v>54635</c:v>
                </c:pt>
                <c:pt idx="109271">
                  <c:v>54635.5</c:v>
                </c:pt>
                <c:pt idx="109272">
                  <c:v>54636</c:v>
                </c:pt>
                <c:pt idx="109273">
                  <c:v>54636.5</c:v>
                </c:pt>
                <c:pt idx="109274">
                  <c:v>54637</c:v>
                </c:pt>
                <c:pt idx="109275">
                  <c:v>54637.5</c:v>
                </c:pt>
                <c:pt idx="109276">
                  <c:v>54638</c:v>
                </c:pt>
                <c:pt idx="109277">
                  <c:v>54638.5</c:v>
                </c:pt>
                <c:pt idx="109278">
                  <c:v>54639</c:v>
                </c:pt>
                <c:pt idx="109279">
                  <c:v>54639.5</c:v>
                </c:pt>
                <c:pt idx="109280">
                  <c:v>54640</c:v>
                </c:pt>
                <c:pt idx="109281">
                  <c:v>54640.5</c:v>
                </c:pt>
                <c:pt idx="109282">
                  <c:v>54641</c:v>
                </c:pt>
                <c:pt idx="109283">
                  <c:v>54641.5</c:v>
                </c:pt>
                <c:pt idx="109284">
                  <c:v>54642</c:v>
                </c:pt>
                <c:pt idx="109285">
                  <c:v>54642.5</c:v>
                </c:pt>
                <c:pt idx="109286">
                  <c:v>54643</c:v>
                </c:pt>
                <c:pt idx="109287">
                  <c:v>54643.5</c:v>
                </c:pt>
                <c:pt idx="109288">
                  <c:v>54644</c:v>
                </c:pt>
                <c:pt idx="109289">
                  <c:v>54644.5</c:v>
                </c:pt>
                <c:pt idx="109290">
                  <c:v>54645</c:v>
                </c:pt>
                <c:pt idx="109291">
                  <c:v>54645.5</c:v>
                </c:pt>
                <c:pt idx="109292">
                  <c:v>54646</c:v>
                </c:pt>
                <c:pt idx="109293">
                  <c:v>54646.5</c:v>
                </c:pt>
                <c:pt idx="109294">
                  <c:v>54647</c:v>
                </c:pt>
                <c:pt idx="109295">
                  <c:v>54647.5</c:v>
                </c:pt>
                <c:pt idx="109296">
                  <c:v>54648</c:v>
                </c:pt>
                <c:pt idx="109297">
                  <c:v>54648.5</c:v>
                </c:pt>
                <c:pt idx="109298">
                  <c:v>54649</c:v>
                </c:pt>
                <c:pt idx="109299">
                  <c:v>54649.5</c:v>
                </c:pt>
                <c:pt idx="109300">
                  <c:v>54650</c:v>
                </c:pt>
                <c:pt idx="109301">
                  <c:v>54650.5</c:v>
                </c:pt>
                <c:pt idx="109302">
                  <c:v>54651</c:v>
                </c:pt>
                <c:pt idx="109303">
                  <c:v>54651.5</c:v>
                </c:pt>
                <c:pt idx="109304">
                  <c:v>54652</c:v>
                </c:pt>
                <c:pt idx="109305">
                  <c:v>54652.5</c:v>
                </c:pt>
                <c:pt idx="109306">
                  <c:v>54653</c:v>
                </c:pt>
                <c:pt idx="109307">
                  <c:v>54653.5</c:v>
                </c:pt>
                <c:pt idx="109308">
                  <c:v>54654</c:v>
                </c:pt>
                <c:pt idx="109309">
                  <c:v>54654.5</c:v>
                </c:pt>
                <c:pt idx="109310">
                  <c:v>54655</c:v>
                </c:pt>
                <c:pt idx="109311">
                  <c:v>54655.5</c:v>
                </c:pt>
                <c:pt idx="109312">
                  <c:v>54656</c:v>
                </c:pt>
                <c:pt idx="109313">
                  <c:v>54656.5</c:v>
                </c:pt>
                <c:pt idx="109314">
                  <c:v>54657</c:v>
                </c:pt>
                <c:pt idx="109315">
                  <c:v>54657.5</c:v>
                </c:pt>
                <c:pt idx="109316">
                  <c:v>54658</c:v>
                </c:pt>
                <c:pt idx="109317">
                  <c:v>54658.5</c:v>
                </c:pt>
                <c:pt idx="109318">
                  <c:v>54659</c:v>
                </c:pt>
                <c:pt idx="109319">
                  <c:v>54659.5</c:v>
                </c:pt>
                <c:pt idx="109320">
                  <c:v>54660</c:v>
                </c:pt>
                <c:pt idx="109321">
                  <c:v>54660.5</c:v>
                </c:pt>
                <c:pt idx="109322">
                  <c:v>54661</c:v>
                </c:pt>
                <c:pt idx="109323">
                  <c:v>54661.5</c:v>
                </c:pt>
                <c:pt idx="109324">
                  <c:v>54662</c:v>
                </c:pt>
                <c:pt idx="109325">
                  <c:v>54662.5</c:v>
                </c:pt>
                <c:pt idx="109326">
                  <c:v>54663</c:v>
                </c:pt>
                <c:pt idx="109327">
                  <c:v>54663.5</c:v>
                </c:pt>
                <c:pt idx="109328">
                  <c:v>54664</c:v>
                </c:pt>
                <c:pt idx="109329">
                  <c:v>54664.5</c:v>
                </c:pt>
                <c:pt idx="109330">
                  <c:v>54665</c:v>
                </c:pt>
                <c:pt idx="109331">
                  <c:v>54665.5</c:v>
                </c:pt>
                <c:pt idx="109332">
                  <c:v>54666</c:v>
                </c:pt>
                <c:pt idx="109333">
                  <c:v>54666.5</c:v>
                </c:pt>
                <c:pt idx="109334">
                  <c:v>54667</c:v>
                </c:pt>
                <c:pt idx="109335">
                  <c:v>54667.5</c:v>
                </c:pt>
                <c:pt idx="109336">
                  <c:v>54668</c:v>
                </c:pt>
                <c:pt idx="109337">
                  <c:v>54668.5</c:v>
                </c:pt>
                <c:pt idx="109338">
                  <c:v>54669</c:v>
                </c:pt>
                <c:pt idx="109339">
                  <c:v>54669.5</c:v>
                </c:pt>
                <c:pt idx="109340">
                  <c:v>54670</c:v>
                </c:pt>
                <c:pt idx="109341">
                  <c:v>54670.5</c:v>
                </c:pt>
                <c:pt idx="109342">
                  <c:v>54671</c:v>
                </c:pt>
                <c:pt idx="109343">
                  <c:v>54671.5</c:v>
                </c:pt>
                <c:pt idx="109344">
                  <c:v>54672</c:v>
                </c:pt>
                <c:pt idx="109345">
                  <c:v>54672.5</c:v>
                </c:pt>
                <c:pt idx="109346">
                  <c:v>54673</c:v>
                </c:pt>
                <c:pt idx="109347">
                  <c:v>54673.5</c:v>
                </c:pt>
                <c:pt idx="109348">
                  <c:v>54674</c:v>
                </c:pt>
                <c:pt idx="109349">
                  <c:v>54674.5</c:v>
                </c:pt>
                <c:pt idx="109350">
                  <c:v>54675</c:v>
                </c:pt>
                <c:pt idx="109351">
                  <c:v>54675.5</c:v>
                </c:pt>
                <c:pt idx="109352">
                  <c:v>54676</c:v>
                </c:pt>
                <c:pt idx="109353">
                  <c:v>54676.5</c:v>
                </c:pt>
                <c:pt idx="109354">
                  <c:v>54677</c:v>
                </c:pt>
                <c:pt idx="109355">
                  <c:v>54677.5</c:v>
                </c:pt>
                <c:pt idx="109356">
                  <c:v>54678</c:v>
                </c:pt>
                <c:pt idx="109357">
                  <c:v>54678.5</c:v>
                </c:pt>
                <c:pt idx="109358">
                  <c:v>54679</c:v>
                </c:pt>
                <c:pt idx="109359">
                  <c:v>54679.5</c:v>
                </c:pt>
                <c:pt idx="109360">
                  <c:v>54680</c:v>
                </c:pt>
                <c:pt idx="109361">
                  <c:v>54680.5</c:v>
                </c:pt>
                <c:pt idx="109362">
                  <c:v>54681</c:v>
                </c:pt>
                <c:pt idx="109363">
                  <c:v>54681.5</c:v>
                </c:pt>
                <c:pt idx="109364">
                  <c:v>54682</c:v>
                </c:pt>
                <c:pt idx="109365">
                  <c:v>54682.5</c:v>
                </c:pt>
                <c:pt idx="109366">
                  <c:v>54683</c:v>
                </c:pt>
                <c:pt idx="109367">
                  <c:v>54683.5</c:v>
                </c:pt>
                <c:pt idx="109368">
                  <c:v>54684</c:v>
                </c:pt>
                <c:pt idx="109369">
                  <c:v>54684.5</c:v>
                </c:pt>
                <c:pt idx="109370">
                  <c:v>54685</c:v>
                </c:pt>
                <c:pt idx="109371">
                  <c:v>54685.5</c:v>
                </c:pt>
                <c:pt idx="109372">
                  <c:v>54686</c:v>
                </c:pt>
                <c:pt idx="109373">
                  <c:v>54686.5</c:v>
                </c:pt>
                <c:pt idx="109374">
                  <c:v>54687</c:v>
                </c:pt>
                <c:pt idx="109375">
                  <c:v>54687.5</c:v>
                </c:pt>
                <c:pt idx="109376">
                  <c:v>54688</c:v>
                </c:pt>
                <c:pt idx="109377">
                  <c:v>54688.5</c:v>
                </c:pt>
                <c:pt idx="109378">
                  <c:v>54689</c:v>
                </c:pt>
                <c:pt idx="109379">
                  <c:v>54689.5</c:v>
                </c:pt>
                <c:pt idx="109380">
                  <c:v>54690</c:v>
                </c:pt>
                <c:pt idx="109381">
                  <c:v>54690.5</c:v>
                </c:pt>
                <c:pt idx="109382">
                  <c:v>54691</c:v>
                </c:pt>
                <c:pt idx="109383">
                  <c:v>54691.5</c:v>
                </c:pt>
                <c:pt idx="109384">
                  <c:v>54692</c:v>
                </c:pt>
                <c:pt idx="109385">
                  <c:v>54692.5</c:v>
                </c:pt>
                <c:pt idx="109386">
                  <c:v>54693</c:v>
                </c:pt>
                <c:pt idx="109387">
                  <c:v>54693.5</c:v>
                </c:pt>
                <c:pt idx="109388">
                  <c:v>54694</c:v>
                </c:pt>
                <c:pt idx="109389">
                  <c:v>54694.5</c:v>
                </c:pt>
                <c:pt idx="109390">
                  <c:v>54695</c:v>
                </c:pt>
                <c:pt idx="109391">
                  <c:v>54695.5</c:v>
                </c:pt>
                <c:pt idx="109392">
                  <c:v>54696</c:v>
                </c:pt>
                <c:pt idx="109393">
                  <c:v>54696.5</c:v>
                </c:pt>
                <c:pt idx="109394">
                  <c:v>54697</c:v>
                </c:pt>
                <c:pt idx="109395">
                  <c:v>54697.5</c:v>
                </c:pt>
                <c:pt idx="109396">
                  <c:v>54698</c:v>
                </c:pt>
                <c:pt idx="109397">
                  <c:v>54698.5</c:v>
                </c:pt>
                <c:pt idx="109398">
                  <c:v>54699</c:v>
                </c:pt>
                <c:pt idx="109399">
                  <c:v>54699.5</c:v>
                </c:pt>
                <c:pt idx="109400">
                  <c:v>54700</c:v>
                </c:pt>
                <c:pt idx="109401">
                  <c:v>54700.5</c:v>
                </c:pt>
                <c:pt idx="109402">
                  <c:v>54701</c:v>
                </c:pt>
                <c:pt idx="109403">
                  <c:v>54701.5</c:v>
                </c:pt>
                <c:pt idx="109404">
                  <c:v>54702</c:v>
                </c:pt>
                <c:pt idx="109405">
                  <c:v>54702.5</c:v>
                </c:pt>
                <c:pt idx="109406">
                  <c:v>54703</c:v>
                </c:pt>
                <c:pt idx="109407">
                  <c:v>54703.5</c:v>
                </c:pt>
                <c:pt idx="109408">
                  <c:v>54704</c:v>
                </c:pt>
                <c:pt idx="109409">
                  <c:v>54704.5</c:v>
                </c:pt>
                <c:pt idx="109410">
                  <c:v>54705</c:v>
                </c:pt>
                <c:pt idx="109411">
                  <c:v>54705.5</c:v>
                </c:pt>
                <c:pt idx="109412">
                  <c:v>54706</c:v>
                </c:pt>
                <c:pt idx="109413">
                  <c:v>54706.5</c:v>
                </c:pt>
                <c:pt idx="109414">
                  <c:v>54707</c:v>
                </c:pt>
                <c:pt idx="109415">
                  <c:v>54707.5</c:v>
                </c:pt>
                <c:pt idx="109416">
                  <c:v>54708</c:v>
                </c:pt>
                <c:pt idx="109417">
                  <c:v>54708.5</c:v>
                </c:pt>
                <c:pt idx="109418">
                  <c:v>54709</c:v>
                </c:pt>
                <c:pt idx="109419">
                  <c:v>54709.5</c:v>
                </c:pt>
                <c:pt idx="109420">
                  <c:v>54710</c:v>
                </c:pt>
                <c:pt idx="109421">
                  <c:v>54710.5</c:v>
                </c:pt>
                <c:pt idx="109422">
                  <c:v>54711</c:v>
                </c:pt>
                <c:pt idx="109423">
                  <c:v>54711.5</c:v>
                </c:pt>
                <c:pt idx="109424">
                  <c:v>54712</c:v>
                </c:pt>
                <c:pt idx="109425">
                  <c:v>54712.5</c:v>
                </c:pt>
                <c:pt idx="109426">
                  <c:v>54713</c:v>
                </c:pt>
                <c:pt idx="109427">
                  <c:v>54713.5</c:v>
                </c:pt>
                <c:pt idx="109428">
                  <c:v>54714</c:v>
                </c:pt>
                <c:pt idx="109429">
                  <c:v>54714.5</c:v>
                </c:pt>
                <c:pt idx="109430">
                  <c:v>54715</c:v>
                </c:pt>
                <c:pt idx="109431">
                  <c:v>54715.5</c:v>
                </c:pt>
                <c:pt idx="109432">
                  <c:v>54716</c:v>
                </c:pt>
                <c:pt idx="109433">
                  <c:v>54716.5</c:v>
                </c:pt>
                <c:pt idx="109434">
                  <c:v>54717</c:v>
                </c:pt>
                <c:pt idx="109435">
                  <c:v>54717.5</c:v>
                </c:pt>
                <c:pt idx="109436">
                  <c:v>54718</c:v>
                </c:pt>
                <c:pt idx="109437">
                  <c:v>54718.5</c:v>
                </c:pt>
                <c:pt idx="109438">
                  <c:v>54719</c:v>
                </c:pt>
                <c:pt idx="109439">
                  <c:v>54719.5</c:v>
                </c:pt>
                <c:pt idx="109440">
                  <c:v>54720</c:v>
                </c:pt>
                <c:pt idx="109441">
                  <c:v>54720.5</c:v>
                </c:pt>
                <c:pt idx="109442">
                  <c:v>54721</c:v>
                </c:pt>
                <c:pt idx="109443">
                  <c:v>54721.5</c:v>
                </c:pt>
                <c:pt idx="109444">
                  <c:v>54722</c:v>
                </c:pt>
                <c:pt idx="109445">
                  <c:v>54722.5</c:v>
                </c:pt>
                <c:pt idx="109446">
                  <c:v>54723</c:v>
                </c:pt>
                <c:pt idx="109447">
                  <c:v>54723.5</c:v>
                </c:pt>
                <c:pt idx="109448">
                  <c:v>54724</c:v>
                </c:pt>
                <c:pt idx="109449">
                  <c:v>54724.5</c:v>
                </c:pt>
                <c:pt idx="109450">
                  <c:v>54725</c:v>
                </c:pt>
                <c:pt idx="109451">
                  <c:v>54725.5</c:v>
                </c:pt>
                <c:pt idx="109452">
                  <c:v>54726</c:v>
                </c:pt>
                <c:pt idx="109453">
                  <c:v>54726.5</c:v>
                </c:pt>
                <c:pt idx="109454">
                  <c:v>54727</c:v>
                </c:pt>
                <c:pt idx="109455">
                  <c:v>54727.5</c:v>
                </c:pt>
                <c:pt idx="109456">
                  <c:v>54728</c:v>
                </c:pt>
                <c:pt idx="109457">
                  <c:v>54728.5</c:v>
                </c:pt>
                <c:pt idx="109458">
                  <c:v>54729</c:v>
                </c:pt>
                <c:pt idx="109459">
                  <c:v>54729.5</c:v>
                </c:pt>
                <c:pt idx="109460">
                  <c:v>54730</c:v>
                </c:pt>
                <c:pt idx="109461">
                  <c:v>54730.5</c:v>
                </c:pt>
                <c:pt idx="109462">
                  <c:v>54731</c:v>
                </c:pt>
                <c:pt idx="109463">
                  <c:v>54731.5</c:v>
                </c:pt>
                <c:pt idx="109464">
                  <c:v>54732</c:v>
                </c:pt>
                <c:pt idx="109465">
                  <c:v>54732.5</c:v>
                </c:pt>
                <c:pt idx="109466">
                  <c:v>54733</c:v>
                </c:pt>
                <c:pt idx="109467">
                  <c:v>54733.5</c:v>
                </c:pt>
                <c:pt idx="109468">
                  <c:v>54734</c:v>
                </c:pt>
                <c:pt idx="109469">
                  <c:v>54734.5</c:v>
                </c:pt>
                <c:pt idx="109470">
                  <c:v>54735</c:v>
                </c:pt>
                <c:pt idx="109471">
                  <c:v>54735.5</c:v>
                </c:pt>
                <c:pt idx="109472">
                  <c:v>54736</c:v>
                </c:pt>
                <c:pt idx="109473">
                  <c:v>54736.5</c:v>
                </c:pt>
                <c:pt idx="109474">
                  <c:v>54737</c:v>
                </c:pt>
                <c:pt idx="109475">
                  <c:v>54737.5</c:v>
                </c:pt>
                <c:pt idx="109476">
                  <c:v>54738</c:v>
                </c:pt>
                <c:pt idx="109477">
                  <c:v>54738.5</c:v>
                </c:pt>
                <c:pt idx="109478">
                  <c:v>54739</c:v>
                </c:pt>
                <c:pt idx="109479">
                  <c:v>54739.5</c:v>
                </c:pt>
                <c:pt idx="109480">
                  <c:v>54740</c:v>
                </c:pt>
                <c:pt idx="109481">
                  <c:v>54740.5</c:v>
                </c:pt>
                <c:pt idx="109482">
                  <c:v>54741</c:v>
                </c:pt>
                <c:pt idx="109483">
                  <c:v>54741.5</c:v>
                </c:pt>
                <c:pt idx="109484">
                  <c:v>54742</c:v>
                </c:pt>
                <c:pt idx="109485">
                  <c:v>54742.5</c:v>
                </c:pt>
                <c:pt idx="109486">
                  <c:v>54743</c:v>
                </c:pt>
                <c:pt idx="109487">
                  <c:v>54743.5</c:v>
                </c:pt>
                <c:pt idx="109488">
                  <c:v>54744</c:v>
                </c:pt>
                <c:pt idx="109489">
                  <c:v>54744.5</c:v>
                </c:pt>
                <c:pt idx="109490">
                  <c:v>54745</c:v>
                </c:pt>
                <c:pt idx="109491">
                  <c:v>54745.5</c:v>
                </c:pt>
                <c:pt idx="109492">
                  <c:v>54746</c:v>
                </c:pt>
                <c:pt idx="109493">
                  <c:v>54746.5</c:v>
                </c:pt>
                <c:pt idx="109494">
                  <c:v>54747</c:v>
                </c:pt>
                <c:pt idx="109495">
                  <c:v>54747.5</c:v>
                </c:pt>
                <c:pt idx="109496">
                  <c:v>54748</c:v>
                </c:pt>
                <c:pt idx="109497">
                  <c:v>54748.5</c:v>
                </c:pt>
                <c:pt idx="109498">
                  <c:v>54749</c:v>
                </c:pt>
                <c:pt idx="109499">
                  <c:v>54749.5</c:v>
                </c:pt>
                <c:pt idx="109500">
                  <c:v>54750</c:v>
                </c:pt>
                <c:pt idx="109501">
                  <c:v>54750.5</c:v>
                </c:pt>
                <c:pt idx="109502">
                  <c:v>54751</c:v>
                </c:pt>
                <c:pt idx="109503">
                  <c:v>54751.5</c:v>
                </c:pt>
                <c:pt idx="109504">
                  <c:v>54752</c:v>
                </c:pt>
                <c:pt idx="109505">
                  <c:v>54752.5</c:v>
                </c:pt>
                <c:pt idx="109506">
                  <c:v>54753</c:v>
                </c:pt>
                <c:pt idx="109507">
                  <c:v>54753.5</c:v>
                </c:pt>
                <c:pt idx="109508">
                  <c:v>54754</c:v>
                </c:pt>
                <c:pt idx="109509">
                  <c:v>54754.5</c:v>
                </c:pt>
                <c:pt idx="109510">
                  <c:v>54755</c:v>
                </c:pt>
                <c:pt idx="109511">
                  <c:v>54755.5</c:v>
                </c:pt>
                <c:pt idx="109512">
                  <c:v>54756</c:v>
                </c:pt>
                <c:pt idx="109513">
                  <c:v>54756.5</c:v>
                </c:pt>
                <c:pt idx="109514">
                  <c:v>54757</c:v>
                </c:pt>
                <c:pt idx="109515">
                  <c:v>54757.5</c:v>
                </c:pt>
                <c:pt idx="109516">
                  <c:v>54758</c:v>
                </c:pt>
                <c:pt idx="109517">
                  <c:v>54758.5</c:v>
                </c:pt>
                <c:pt idx="109518">
                  <c:v>54759</c:v>
                </c:pt>
                <c:pt idx="109519">
                  <c:v>54759.5</c:v>
                </c:pt>
                <c:pt idx="109520">
                  <c:v>54760</c:v>
                </c:pt>
                <c:pt idx="109521">
                  <c:v>54760.5</c:v>
                </c:pt>
                <c:pt idx="109522">
                  <c:v>54761</c:v>
                </c:pt>
                <c:pt idx="109523">
                  <c:v>54761.5</c:v>
                </c:pt>
                <c:pt idx="109524">
                  <c:v>54762</c:v>
                </c:pt>
                <c:pt idx="109525">
                  <c:v>54762.5</c:v>
                </c:pt>
                <c:pt idx="109526">
                  <c:v>54763</c:v>
                </c:pt>
                <c:pt idx="109527">
                  <c:v>54763.5</c:v>
                </c:pt>
                <c:pt idx="109528">
                  <c:v>54764</c:v>
                </c:pt>
                <c:pt idx="109529">
                  <c:v>54764.5</c:v>
                </c:pt>
                <c:pt idx="109530">
                  <c:v>54765</c:v>
                </c:pt>
                <c:pt idx="109531">
                  <c:v>54765.5</c:v>
                </c:pt>
                <c:pt idx="109532">
                  <c:v>54766</c:v>
                </c:pt>
                <c:pt idx="109533">
                  <c:v>54766.5</c:v>
                </c:pt>
                <c:pt idx="109534">
                  <c:v>54767</c:v>
                </c:pt>
                <c:pt idx="109535">
                  <c:v>54767.5</c:v>
                </c:pt>
                <c:pt idx="109536">
                  <c:v>54768</c:v>
                </c:pt>
                <c:pt idx="109537">
                  <c:v>54768.5</c:v>
                </c:pt>
                <c:pt idx="109538">
                  <c:v>54769</c:v>
                </c:pt>
                <c:pt idx="109539">
                  <c:v>54769.5</c:v>
                </c:pt>
                <c:pt idx="109540">
                  <c:v>54770</c:v>
                </c:pt>
                <c:pt idx="109541">
                  <c:v>54770.5</c:v>
                </c:pt>
                <c:pt idx="109542">
                  <c:v>54771</c:v>
                </c:pt>
                <c:pt idx="109543">
                  <c:v>54771.5</c:v>
                </c:pt>
                <c:pt idx="109544">
                  <c:v>54772</c:v>
                </c:pt>
                <c:pt idx="109545">
                  <c:v>54772.5</c:v>
                </c:pt>
                <c:pt idx="109546">
                  <c:v>54773</c:v>
                </c:pt>
                <c:pt idx="109547">
                  <c:v>54773.5</c:v>
                </c:pt>
                <c:pt idx="109548">
                  <c:v>54774</c:v>
                </c:pt>
                <c:pt idx="109549">
                  <c:v>54774.5</c:v>
                </c:pt>
                <c:pt idx="109550">
                  <c:v>54775</c:v>
                </c:pt>
                <c:pt idx="109551">
                  <c:v>54775.5</c:v>
                </c:pt>
                <c:pt idx="109552">
                  <c:v>54776</c:v>
                </c:pt>
                <c:pt idx="109553">
                  <c:v>54776.5</c:v>
                </c:pt>
                <c:pt idx="109554">
                  <c:v>54777</c:v>
                </c:pt>
                <c:pt idx="109555">
                  <c:v>54777.5</c:v>
                </c:pt>
                <c:pt idx="109556">
                  <c:v>54778</c:v>
                </c:pt>
                <c:pt idx="109557">
                  <c:v>54778.5</c:v>
                </c:pt>
                <c:pt idx="109558">
                  <c:v>54779</c:v>
                </c:pt>
                <c:pt idx="109559">
                  <c:v>54779.5</c:v>
                </c:pt>
                <c:pt idx="109560">
                  <c:v>54780</c:v>
                </c:pt>
                <c:pt idx="109561">
                  <c:v>54780.5</c:v>
                </c:pt>
                <c:pt idx="109562">
                  <c:v>54781</c:v>
                </c:pt>
                <c:pt idx="109563">
                  <c:v>54781.5</c:v>
                </c:pt>
                <c:pt idx="109564">
                  <c:v>54782</c:v>
                </c:pt>
                <c:pt idx="109565">
                  <c:v>54782.5</c:v>
                </c:pt>
                <c:pt idx="109566">
                  <c:v>54783</c:v>
                </c:pt>
                <c:pt idx="109567">
                  <c:v>54783.5</c:v>
                </c:pt>
                <c:pt idx="109568">
                  <c:v>54784</c:v>
                </c:pt>
                <c:pt idx="109569">
                  <c:v>54784.5</c:v>
                </c:pt>
                <c:pt idx="109570">
                  <c:v>54785</c:v>
                </c:pt>
                <c:pt idx="109571">
                  <c:v>54785.5</c:v>
                </c:pt>
                <c:pt idx="109572">
                  <c:v>54786</c:v>
                </c:pt>
                <c:pt idx="109573">
                  <c:v>54786.5</c:v>
                </c:pt>
                <c:pt idx="109574">
                  <c:v>54787</c:v>
                </c:pt>
                <c:pt idx="109575">
                  <c:v>54787.5</c:v>
                </c:pt>
                <c:pt idx="109576">
                  <c:v>54788</c:v>
                </c:pt>
                <c:pt idx="109577">
                  <c:v>54788.5</c:v>
                </c:pt>
                <c:pt idx="109578">
                  <c:v>54789</c:v>
                </c:pt>
                <c:pt idx="109579">
                  <c:v>54789.5</c:v>
                </c:pt>
                <c:pt idx="109580">
                  <c:v>54790</c:v>
                </c:pt>
                <c:pt idx="109581">
                  <c:v>54790.5</c:v>
                </c:pt>
                <c:pt idx="109582">
                  <c:v>54791</c:v>
                </c:pt>
                <c:pt idx="109583">
                  <c:v>54791.5</c:v>
                </c:pt>
                <c:pt idx="109584">
                  <c:v>54792</c:v>
                </c:pt>
                <c:pt idx="109585">
                  <c:v>54792.5</c:v>
                </c:pt>
                <c:pt idx="109586">
                  <c:v>54793</c:v>
                </c:pt>
                <c:pt idx="109587">
                  <c:v>54793.5</c:v>
                </c:pt>
                <c:pt idx="109588">
                  <c:v>54794</c:v>
                </c:pt>
                <c:pt idx="109589">
                  <c:v>54794.5</c:v>
                </c:pt>
                <c:pt idx="109590">
                  <c:v>54795</c:v>
                </c:pt>
                <c:pt idx="109591">
                  <c:v>54795.5</c:v>
                </c:pt>
                <c:pt idx="109592">
                  <c:v>54796</c:v>
                </c:pt>
                <c:pt idx="109593">
                  <c:v>54796.5</c:v>
                </c:pt>
                <c:pt idx="109594">
                  <c:v>54797</c:v>
                </c:pt>
                <c:pt idx="109595">
                  <c:v>54797.5</c:v>
                </c:pt>
                <c:pt idx="109596">
                  <c:v>54798</c:v>
                </c:pt>
                <c:pt idx="109597">
                  <c:v>54798.5</c:v>
                </c:pt>
                <c:pt idx="109598">
                  <c:v>54799</c:v>
                </c:pt>
                <c:pt idx="109599">
                  <c:v>54799.5</c:v>
                </c:pt>
                <c:pt idx="109600">
                  <c:v>54800</c:v>
                </c:pt>
                <c:pt idx="109601">
                  <c:v>54800.5</c:v>
                </c:pt>
                <c:pt idx="109602">
                  <c:v>54801</c:v>
                </c:pt>
                <c:pt idx="109603">
                  <c:v>54801.5</c:v>
                </c:pt>
                <c:pt idx="109604">
                  <c:v>54802</c:v>
                </c:pt>
                <c:pt idx="109605">
                  <c:v>54802.5</c:v>
                </c:pt>
                <c:pt idx="109606">
                  <c:v>54803</c:v>
                </c:pt>
                <c:pt idx="109607">
                  <c:v>54803.5</c:v>
                </c:pt>
                <c:pt idx="109608">
                  <c:v>54804</c:v>
                </c:pt>
                <c:pt idx="109609">
                  <c:v>54804.5</c:v>
                </c:pt>
                <c:pt idx="109610">
                  <c:v>54805</c:v>
                </c:pt>
                <c:pt idx="109611">
                  <c:v>54805.5</c:v>
                </c:pt>
                <c:pt idx="109612">
                  <c:v>54806</c:v>
                </c:pt>
                <c:pt idx="109613">
                  <c:v>54806.5</c:v>
                </c:pt>
                <c:pt idx="109614">
                  <c:v>54807</c:v>
                </c:pt>
                <c:pt idx="109615">
                  <c:v>54807.5</c:v>
                </c:pt>
                <c:pt idx="109616">
                  <c:v>54808</c:v>
                </c:pt>
                <c:pt idx="109617">
                  <c:v>54808.5</c:v>
                </c:pt>
                <c:pt idx="109618">
                  <c:v>54809</c:v>
                </c:pt>
                <c:pt idx="109619">
                  <c:v>54809.5</c:v>
                </c:pt>
                <c:pt idx="109620">
                  <c:v>54810</c:v>
                </c:pt>
                <c:pt idx="109621">
                  <c:v>54810.5</c:v>
                </c:pt>
                <c:pt idx="109622">
                  <c:v>54811</c:v>
                </c:pt>
                <c:pt idx="109623">
                  <c:v>54811.5</c:v>
                </c:pt>
                <c:pt idx="109624">
                  <c:v>54812</c:v>
                </c:pt>
                <c:pt idx="109625">
                  <c:v>54812.5</c:v>
                </c:pt>
                <c:pt idx="109626">
                  <c:v>54813</c:v>
                </c:pt>
                <c:pt idx="109627">
                  <c:v>54813.5</c:v>
                </c:pt>
                <c:pt idx="109628">
                  <c:v>54814</c:v>
                </c:pt>
                <c:pt idx="109629">
                  <c:v>54814.5</c:v>
                </c:pt>
                <c:pt idx="109630">
                  <c:v>54815</c:v>
                </c:pt>
                <c:pt idx="109631">
                  <c:v>54815.5</c:v>
                </c:pt>
                <c:pt idx="109632">
                  <c:v>54816</c:v>
                </c:pt>
                <c:pt idx="109633">
                  <c:v>54816.5</c:v>
                </c:pt>
                <c:pt idx="109634">
                  <c:v>54817</c:v>
                </c:pt>
                <c:pt idx="109635">
                  <c:v>54817.5</c:v>
                </c:pt>
                <c:pt idx="109636">
                  <c:v>54818</c:v>
                </c:pt>
                <c:pt idx="109637">
                  <c:v>54818.5</c:v>
                </c:pt>
                <c:pt idx="109638">
                  <c:v>54819</c:v>
                </c:pt>
                <c:pt idx="109639">
                  <c:v>54819.5</c:v>
                </c:pt>
                <c:pt idx="109640">
                  <c:v>54820</c:v>
                </c:pt>
                <c:pt idx="109641">
                  <c:v>54820.5</c:v>
                </c:pt>
                <c:pt idx="109642">
                  <c:v>54821</c:v>
                </c:pt>
                <c:pt idx="109643">
                  <c:v>54821.5</c:v>
                </c:pt>
                <c:pt idx="109644">
                  <c:v>54822</c:v>
                </c:pt>
                <c:pt idx="109645">
                  <c:v>54822.5</c:v>
                </c:pt>
                <c:pt idx="109646">
                  <c:v>54823</c:v>
                </c:pt>
                <c:pt idx="109647">
                  <c:v>54823.5</c:v>
                </c:pt>
                <c:pt idx="109648">
                  <c:v>54824</c:v>
                </c:pt>
                <c:pt idx="109649">
                  <c:v>54824.5</c:v>
                </c:pt>
                <c:pt idx="109650">
                  <c:v>54825</c:v>
                </c:pt>
                <c:pt idx="109651">
                  <c:v>54825.5</c:v>
                </c:pt>
                <c:pt idx="109652">
                  <c:v>54826</c:v>
                </c:pt>
                <c:pt idx="109653">
                  <c:v>54826.5</c:v>
                </c:pt>
                <c:pt idx="109654">
                  <c:v>54827</c:v>
                </c:pt>
                <c:pt idx="109655">
                  <c:v>54827.5</c:v>
                </c:pt>
                <c:pt idx="109656">
                  <c:v>54828</c:v>
                </c:pt>
                <c:pt idx="109657">
                  <c:v>54828.5</c:v>
                </c:pt>
                <c:pt idx="109658">
                  <c:v>54829</c:v>
                </c:pt>
                <c:pt idx="109659">
                  <c:v>54829.5</c:v>
                </c:pt>
                <c:pt idx="109660">
                  <c:v>54830</c:v>
                </c:pt>
                <c:pt idx="109661">
                  <c:v>54830.5</c:v>
                </c:pt>
                <c:pt idx="109662">
                  <c:v>54831</c:v>
                </c:pt>
                <c:pt idx="109663">
                  <c:v>54831.5</c:v>
                </c:pt>
                <c:pt idx="109664">
                  <c:v>54832</c:v>
                </c:pt>
                <c:pt idx="109665">
                  <c:v>54832.5</c:v>
                </c:pt>
                <c:pt idx="109666">
                  <c:v>54833</c:v>
                </c:pt>
                <c:pt idx="109667">
                  <c:v>54833.5</c:v>
                </c:pt>
                <c:pt idx="109668">
                  <c:v>54834</c:v>
                </c:pt>
                <c:pt idx="109669">
                  <c:v>54834.5</c:v>
                </c:pt>
                <c:pt idx="109670">
                  <c:v>54835</c:v>
                </c:pt>
                <c:pt idx="109671">
                  <c:v>54835.5</c:v>
                </c:pt>
                <c:pt idx="109672">
                  <c:v>54836</c:v>
                </c:pt>
                <c:pt idx="109673">
                  <c:v>54836.5</c:v>
                </c:pt>
                <c:pt idx="109674">
                  <c:v>54837</c:v>
                </c:pt>
                <c:pt idx="109675">
                  <c:v>54837.5</c:v>
                </c:pt>
                <c:pt idx="109676">
                  <c:v>54838</c:v>
                </c:pt>
                <c:pt idx="109677">
                  <c:v>54838.5</c:v>
                </c:pt>
                <c:pt idx="109678">
                  <c:v>54839</c:v>
                </c:pt>
                <c:pt idx="109679">
                  <c:v>54839.5</c:v>
                </c:pt>
                <c:pt idx="109680">
                  <c:v>54840</c:v>
                </c:pt>
                <c:pt idx="109681">
                  <c:v>54840.5</c:v>
                </c:pt>
                <c:pt idx="109682">
                  <c:v>54841</c:v>
                </c:pt>
                <c:pt idx="109683">
                  <c:v>54841.5</c:v>
                </c:pt>
                <c:pt idx="109684">
                  <c:v>54842</c:v>
                </c:pt>
                <c:pt idx="109685">
                  <c:v>54842.5</c:v>
                </c:pt>
                <c:pt idx="109686">
                  <c:v>54843</c:v>
                </c:pt>
                <c:pt idx="109687">
                  <c:v>54843.5</c:v>
                </c:pt>
                <c:pt idx="109688">
                  <c:v>54844</c:v>
                </c:pt>
                <c:pt idx="109689">
                  <c:v>54844.5</c:v>
                </c:pt>
                <c:pt idx="109690">
                  <c:v>54845</c:v>
                </c:pt>
                <c:pt idx="109691">
                  <c:v>54845.5</c:v>
                </c:pt>
                <c:pt idx="109692">
                  <c:v>54846</c:v>
                </c:pt>
                <c:pt idx="109693">
                  <c:v>54846.5</c:v>
                </c:pt>
                <c:pt idx="109694">
                  <c:v>54847</c:v>
                </c:pt>
                <c:pt idx="109695">
                  <c:v>54847.5</c:v>
                </c:pt>
                <c:pt idx="109696">
                  <c:v>54848</c:v>
                </c:pt>
                <c:pt idx="109697">
                  <c:v>54848.5</c:v>
                </c:pt>
                <c:pt idx="109698">
                  <c:v>54849</c:v>
                </c:pt>
                <c:pt idx="109699">
                  <c:v>54849.5</c:v>
                </c:pt>
                <c:pt idx="109700">
                  <c:v>54850</c:v>
                </c:pt>
                <c:pt idx="109701">
                  <c:v>54850.5</c:v>
                </c:pt>
                <c:pt idx="109702">
                  <c:v>54851</c:v>
                </c:pt>
                <c:pt idx="109703">
                  <c:v>54851.5</c:v>
                </c:pt>
                <c:pt idx="109704">
                  <c:v>54852</c:v>
                </c:pt>
                <c:pt idx="109705">
                  <c:v>54852.5</c:v>
                </c:pt>
                <c:pt idx="109706">
                  <c:v>54853</c:v>
                </c:pt>
                <c:pt idx="109707">
                  <c:v>54853.5</c:v>
                </c:pt>
                <c:pt idx="109708">
                  <c:v>54854</c:v>
                </c:pt>
                <c:pt idx="109709">
                  <c:v>54854.5</c:v>
                </c:pt>
                <c:pt idx="109710">
                  <c:v>54855</c:v>
                </c:pt>
                <c:pt idx="109711">
                  <c:v>54855.5</c:v>
                </c:pt>
                <c:pt idx="109712">
                  <c:v>54856</c:v>
                </c:pt>
                <c:pt idx="109713">
                  <c:v>54856.5</c:v>
                </c:pt>
                <c:pt idx="109714">
                  <c:v>54857</c:v>
                </c:pt>
                <c:pt idx="109715">
                  <c:v>54857.5</c:v>
                </c:pt>
                <c:pt idx="109716">
                  <c:v>54858</c:v>
                </c:pt>
                <c:pt idx="109717">
                  <c:v>54858.5</c:v>
                </c:pt>
                <c:pt idx="109718">
                  <c:v>54859</c:v>
                </c:pt>
                <c:pt idx="109719">
                  <c:v>54859.5</c:v>
                </c:pt>
                <c:pt idx="109720">
                  <c:v>54860</c:v>
                </c:pt>
                <c:pt idx="109721">
                  <c:v>54860.5</c:v>
                </c:pt>
                <c:pt idx="109722">
                  <c:v>54861</c:v>
                </c:pt>
                <c:pt idx="109723">
                  <c:v>54861.5</c:v>
                </c:pt>
                <c:pt idx="109724">
                  <c:v>54862</c:v>
                </c:pt>
                <c:pt idx="109725">
                  <c:v>54862.5</c:v>
                </c:pt>
                <c:pt idx="109726">
                  <c:v>54863</c:v>
                </c:pt>
                <c:pt idx="109727">
                  <c:v>54863.5</c:v>
                </c:pt>
                <c:pt idx="109728">
                  <c:v>54864</c:v>
                </c:pt>
                <c:pt idx="109729">
                  <c:v>54864.5</c:v>
                </c:pt>
                <c:pt idx="109730">
                  <c:v>54865</c:v>
                </c:pt>
                <c:pt idx="109731">
                  <c:v>54865.5</c:v>
                </c:pt>
                <c:pt idx="109732">
                  <c:v>54866</c:v>
                </c:pt>
                <c:pt idx="109733">
                  <c:v>54866.5</c:v>
                </c:pt>
                <c:pt idx="109734">
                  <c:v>54867</c:v>
                </c:pt>
                <c:pt idx="109735">
                  <c:v>54867.5</c:v>
                </c:pt>
                <c:pt idx="109736">
                  <c:v>54868</c:v>
                </c:pt>
                <c:pt idx="109737">
                  <c:v>54868.5</c:v>
                </c:pt>
                <c:pt idx="109738">
                  <c:v>54869</c:v>
                </c:pt>
                <c:pt idx="109739">
                  <c:v>54869.5</c:v>
                </c:pt>
                <c:pt idx="109740">
                  <c:v>54870</c:v>
                </c:pt>
                <c:pt idx="109741">
                  <c:v>54870.5</c:v>
                </c:pt>
                <c:pt idx="109742">
                  <c:v>54871</c:v>
                </c:pt>
                <c:pt idx="109743">
                  <c:v>54871.5</c:v>
                </c:pt>
                <c:pt idx="109744">
                  <c:v>54872</c:v>
                </c:pt>
                <c:pt idx="109745">
                  <c:v>54872.5</c:v>
                </c:pt>
                <c:pt idx="109746">
                  <c:v>54873</c:v>
                </c:pt>
                <c:pt idx="109747">
                  <c:v>54873.5</c:v>
                </c:pt>
                <c:pt idx="109748">
                  <c:v>54874</c:v>
                </c:pt>
                <c:pt idx="109749">
                  <c:v>54874.5</c:v>
                </c:pt>
                <c:pt idx="109750">
                  <c:v>54875</c:v>
                </c:pt>
                <c:pt idx="109751">
                  <c:v>54875.5</c:v>
                </c:pt>
                <c:pt idx="109752">
                  <c:v>54876</c:v>
                </c:pt>
                <c:pt idx="109753">
                  <c:v>54876.5</c:v>
                </c:pt>
                <c:pt idx="109754">
                  <c:v>54877</c:v>
                </c:pt>
                <c:pt idx="109755">
                  <c:v>54877.5</c:v>
                </c:pt>
                <c:pt idx="109756">
                  <c:v>54878</c:v>
                </c:pt>
                <c:pt idx="109757">
                  <c:v>54878.5</c:v>
                </c:pt>
                <c:pt idx="109758">
                  <c:v>54879</c:v>
                </c:pt>
                <c:pt idx="109759">
                  <c:v>54879.5</c:v>
                </c:pt>
                <c:pt idx="109760">
                  <c:v>54880</c:v>
                </c:pt>
                <c:pt idx="109761">
                  <c:v>54880.5</c:v>
                </c:pt>
                <c:pt idx="109762">
                  <c:v>54881</c:v>
                </c:pt>
                <c:pt idx="109763">
                  <c:v>54881.5</c:v>
                </c:pt>
                <c:pt idx="109764">
                  <c:v>54882</c:v>
                </c:pt>
                <c:pt idx="109765">
                  <c:v>54882.5</c:v>
                </c:pt>
                <c:pt idx="109766">
                  <c:v>54883</c:v>
                </c:pt>
                <c:pt idx="109767">
                  <c:v>54883.5</c:v>
                </c:pt>
                <c:pt idx="109768">
                  <c:v>54884</c:v>
                </c:pt>
                <c:pt idx="109769">
                  <c:v>54884.5</c:v>
                </c:pt>
                <c:pt idx="109770">
                  <c:v>54885</c:v>
                </c:pt>
                <c:pt idx="109771">
                  <c:v>54885.5</c:v>
                </c:pt>
                <c:pt idx="109772">
                  <c:v>54886</c:v>
                </c:pt>
                <c:pt idx="109773">
                  <c:v>54886.5</c:v>
                </c:pt>
                <c:pt idx="109774">
                  <c:v>54887</c:v>
                </c:pt>
                <c:pt idx="109775">
                  <c:v>54887.5</c:v>
                </c:pt>
                <c:pt idx="109776">
                  <c:v>54888</c:v>
                </c:pt>
                <c:pt idx="109777">
                  <c:v>54888.5</c:v>
                </c:pt>
                <c:pt idx="109778">
                  <c:v>54889</c:v>
                </c:pt>
                <c:pt idx="109779">
                  <c:v>54889.5</c:v>
                </c:pt>
                <c:pt idx="109780">
                  <c:v>54890</c:v>
                </c:pt>
                <c:pt idx="109781">
                  <c:v>54890.5</c:v>
                </c:pt>
                <c:pt idx="109782">
                  <c:v>54891</c:v>
                </c:pt>
                <c:pt idx="109783">
                  <c:v>54891.5</c:v>
                </c:pt>
                <c:pt idx="109784">
                  <c:v>54892</c:v>
                </c:pt>
                <c:pt idx="109785">
                  <c:v>54892.5</c:v>
                </c:pt>
                <c:pt idx="109786">
                  <c:v>54893</c:v>
                </c:pt>
                <c:pt idx="109787">
                  <c:v>54893.5</c:v>
                </c:pt>
                <c:pt idx="109788">
                  <c:v>54894</c:v>
                </c:pt>
                <c:pt idx="109789">
                  <c:v>54894.5</c:v>
                </c:pt>
                <c:pt idx="109790">
                  <c:v>54895</c:v>
                </c:pt>
                <c:pt idx="109791">
                  <c:v>54895.5</c:v>
                </c:pt>
                <c:pt idx="109792">
                  <c:v>54896</c:v>
                </c:pt>
                <c:pt idx="109793">
                  <c:v>54896.5</c:v>
                </c:pt>
                <c:pt idx="109794">
                  <c:v>54897</c:v>
                </c:pt>
                <c:pt idx="109795">
                  <c:v>54897.5</c:v>
                </c:pt>
                <c:pt idx="109796">
                  <c:v>54898</c:v>
                </c:pt>
                <c:pt idx="109797">
                  <c:v>54898.5</c:v>
                </c:pt>
                <c:pt idx="109798">
                  <c:v>54899</c:v>
                </c:pt>
                <c:pt idx="109799">
                  <c:v>54899.5</c:v>
                </c:pt>
                <c:pt idx="109800">
                  <c:v>54900</c:v>
                </c:pt>
                <c:pt idx="109801">
                  <c:v>54900.5</c:v>
                </c:pt>
                <c:pt idx="109802">
                  <c:v>54901</c:v>
                </c:pt>
                <c:pt idx="109803">
                  <c:v>54901.5</c:v>
                </c:pt>
                <c:pt idx="109804">
                  <c:v>54902</c:v>
                </c:pt>
                <c:pt idx="109805">
                  <c:v>54902.5</c:v>
                </c:pt>
                <c:pt idx="109806">
                  <c:v>54903</c:v>
                </c:pt>
                <c:pt idx="109807">
                  <c:v>54903.5</c:v>
                </c:pt>
                <c:pt idx="109808">
                  <c:v>54904</c:v>
                </c:pt>
                <c:pt idx="109809">
                  <c:v>54904.5</c:v>
                </c:pt>
                <c:pt idx="109810">
                  <c:v>54905</c:v>
                </c:pt>
                <c:pt idx="109811">
                  <c:v>54905.5</c:v>
                </c:pt>
                <c:pt idx="109812">
                  <c:v>54906</c:v>
                </c:pt>
                <c:pt idx="109813">
                  <c:v>54906.5</c:v>
                </c:pt>
                <c:pt idx="109814">
                  <c:v>54907</c:v>
                </c:pt>
                <c:pt idx="109815">
                  <c:v>54907.5</c:v>
                </c:pt>
                <c:pt idx="109816">
                  <c:v>54908</c:v>
                </c:pt>
                <c:pt idx="109817">
                  <c:v>54908.5</c:v>
                </c:pt>
                <c:pt idx="109818">
                  <c:v>54909</c:v>
                </c:pt>
                <c:pt idx="109819">
                  <c:v>54909.5</c:v>
                </c:pt>
                <c:pt idx="109820">
                  <c:v>54910</c:v>
                </c:pt>
                <c:pt idx="109821">
                  <c:v>54910.5</c:v>
                </c:pt>
                <c:pt idx="109822">
                  <c:v>54911</c:v>
                </c:pt>
                <c:pt idx="109823">
                  <c:v>54911.5</c:v>
                </c:pt>
                <c:pt idx="109824">
                  <c:v>54912</c:v>
                </c:pt>
                <c:pt idx="109825">
                  <c:v>54912.5</c:v>
                </c:pt>
                <c:pt idx="109826">
                  <c:v>54913</c:v>
                </c:pt>
                <c:pt idx="109827">
                  <c:v>54913.5</c:v>
                </c:pt>
                <c:pt idx="109828">
                  <c:v>54914</c:v>
                </c:pt>
                <c:pt idx="109829">
                  <c:v>54914.5</c:v>
                </c:pt>
                <c:pt idx="109830">
                  <c:v>54915</c:v>
                </c:pt>
                <c:pt idx="109831">
                  <c:v>54915.5</c:v>
                </c:pt>
                <c:pt idx="109832">
                  <c:v>54916</c:v>
                </c:pt>
                <c:pt idx="109833">
                  <c:v>54916.5</c:v>
                </c:pt>
                <c:pt idx="109834">
                  <c:v>54917</c:v>
                </c:pt>
                <c:pt idx="109835">
                  <c:v>54917.5</c:v>
                </c:pt>
                <c:pt idx="109836">
                  <c:v>54918</c:v>
                </c:pt>
                <c:pt idx="109837">
                  <c:v>54918.5</c:v>
                </c:pt>
                <c:pt idx="109838">
                  <c:v>54919</c:v>
                </c:pt>
                <c:pt idx="109839">
                  <c:v>54919.5</c:v>
                </c:pt>
                <c:pt idx="109840">
                  <c:v>54920</c:v>
                </c:pt>
                <c:pt idx="109841">
                  <c:v>54920.5</c:v>
                </c:pt>
                <c:pt idx="109842">
                  <c:v>54921</c:v>
                </c:pt>
                <c:pt idx="109843">
                  <c:v>54921.5</c:v>
                </c:pt>
                <c:pt idx="109844">
                  <c:v>54922</c:v>
                </c:pt>
                <c:pt idx="109845">
                  <c:v>54922.5</c:v>
                </c:pt>
                <c:pt idx="109846">
                  <c:v>54923</c:v>
                </c:pt>
                <c:pt idx="109847">
                  <c:v>54923.5</c:v>
                </c:pt>
                <c:pt idx="109848">
                  <c:v>54924</c:v>
                </c:pt>
                <c:pt idx="109849">
                  <c:v>54924.5</c:v>
                </c:pt>
                <c:pt idx="109850">
                  <c:v>54925</c:v>
                </c:pt>
                <c:pt idx="109851">
                  <c:v>54925.5</c:v>
                </c:pt>
                <c:pt idx="109852">
                  <c:v>54926</c:v>
                </c:pt>
                <c:pt idx="109853">
                  <c:v>54926.5</c:v>
                </c:pt>
                <c:pt idx="109854">
                  <c:v>54927</c:v>
                </c:pt>
                <c:pt idx="109855">
                  <c:v>54927.5</c:v>
                </c:pt>
                <c:pt idx="109856">
                  <c:v>54928</c:v>
                </c:pt>
                <c:pt idx="109857">
                  <c:v>54928.5</c:v>
                </c:pt>
                <c:pt idx="109858">
                  <c:v>54929</c:v>
                </c:pt>
                <c:pt idx="109859">
                  <c:v>54929.5</c:v>
                </c:pt>
                <c:pt idx="109860">
                  <c:v>54930</c:v>
                </c:pt>
                <c:pt idx="109861">
                  <c:v>54930.5</c:v>
                </c:pt>
                <c:pt idx="109862">
                  <c:v>54931</c:v>
                </c:pt>
                <c:pt idx="109863">
                  <c:v>54931.5</c:v>
                </c:pt>
                <c:pt idx="109864">
                  <c:v>54932</c:v>
                </c:pt>
                <c:pt idx="109865">
                  <c:v>54932.5</c:v>
                </c:pt>
                <c:pt idx="109866">
                  <c:v>54933</c:v>
                </c:pt>
                <c:pt idx="109867">
                  <c:v>54933.5</c:v>
                </c:pt>
                <c:pt idx="109868">
                  <c:v>54934</c:v>
                </c:pt>
                <c:pt idx="109869">
                  <c:v>54934.5</c:v>
                </c:pt>
                <c:pt idx="109870">
                  <c:v>54935</c:v>
                </c:pt>
                <c:pt idx="109871">
                  <c:v>54935.5</c:v>
                </c:pt>
                <c:pt idx="109872">
                  <c:v>54936</c:v>
                </c:pt>
                <c:pt idx="109873">
                  <c:v>54936.5</c:v>
                </c:pt>
                <c:pt idx="109874">
                  <c:v>54937</c:v>
                </c:pt>
                <c:pt idx="109875">
                  <c:v>54937.5</c:v>
                </c:pt>
                <c:pt idx="109876">
                  <c:v>54938</c:v>
                </c:pt>
                <c:pt idx="109877">
                  <c:v>54938.5</c:v>
                </c:pt>
                <c:pt idx="109878">
                  <c:v>54939</c:v>
                </c:pt>
                <c:pt idx="109879">
                  <c:v>54939.5</c:v>
                </c:pt>
                <c:pt idx="109880">
                  <c:v>54940</c:v>
                </c:pt>
                <c:pt idx="109881">
                  <c:v>54940.5</c:v>
                </c:pt>
                <c:pt idx="109882">
                  <c:v>54941</c:v>
                </c:pt>
                <c:pt idx="109883">
                  <c:v>54941.5</c:v>
                </c:pt>
                <c:pt idx="109884">
                  <c:v>54942</c:v>
                </c:pt>
                <c:pt idx="109885">
                  <c:v>54942.5</c:v>
                </c:pt>
                <c:pt idx="109886">
                  <c:v>54943</c:v>
                </c:pt>
                <c:pt idx="109887">
                  <c:v>54943.5</c:v>
                </c:pt>
                <c:pt idx="109888">
                  <c:v>54944</c:v>
                </c:pt>
                <c:pt idx="109889">
                  <c:v>54944.5</c:v>
                </c:pt>
                <c:pt idx="109890">
                  <c:v>54945</c:v>
                </c:pt>
                <c:pt idx="109891">
                  <c:v>54945.5</c:v>
                </c:pt>
                <c:pt idx="109892">
                  <c:v>54946</c:v>
                </c:pt>
                <c:pt idx="109893">
                  <c:v>54946.5</c:v>
                </c:pt>
                <c:pt idx="109894">
                  <c:v>54947</c:v>
                </c:pt>
                <c:pt idx="109895">
                  <c:v>54947.5</c:v>
                </c:pt>
                <c:pt idx="109896">
                  <c:v>54948</c:v>
                </c:pt>
                <c:pt idx="109897">
                  <c:v>54948.5</c:v>
                </c:pt>
                <c:pt idx="109898">
                  <c:v>54949</c:v>
                </c:pt>
                <c:pt idx="109899">
                  <c:v>54949.5</c:v>
                </c:pt>
                <c:pt idx="109900">
                  <c:v>54950</c:v>
                </c:pt>
                <c:pt idx="109901">
                  <c:v>54950.5</c:v>
                </c:pt>
                <c:pt idx="109902">
                  <c:v>54951</c:v>
                </c:pt>
                <c:pt idx="109903">
                  <c:v>54951.5</c:v>
                </c:pt>
                <c:pt idx="109904">
                  <c:v>54952</c:v>
                </c:pt>
                <c:pt idx="109905">
                  <c:v>54952.5</c:v>
                </c:pt>
                <c:pt idx="109906">
                  <c:v>54953</c:v>
                </c:pt>
                <c:pt idx="109907">
                  <c:v>54953.5</c:v>
                </c:pt>
                <c:pt idx="109908">
                  <c:v>54954</c:v>
                </c:pt>
                <c:pt idx="109909">
                  <c:v>54954.5</c:v>
                </c:pt>
                <c:pt idx="109910">
                  <c:v>54955</c:v>
                </c:pt>
                <c:pt idx="109911">
                  <c:v>54955.5</c:v>
                </c:pt>
                <c:pt idx="109912">
                  <c:v>54956</c:v>
                </c:pt>
                <c:pt idx="109913">
                  <c:v>54956.5</c:v>
                </c:pt>
                <c:pt idx="109914">
                  <c:v>54957</c:v>
                </c:pt>
                <c:pt idx="109915">
                  <c:v>54957.5</c:v>
                </c:pt>
                <c:pt idx="109916">
                  <c:v>54958</c:v>
                </c:pt>
                <c:pt idx="109917">
                  <c:v>54958.5</c:v>
                </c:pt>
                <c:pt idx="109918">
                  <c:v>54959</c:v>
                </c:pt>
                <c:pt idx="109919">
                  <c:v>54959.5</c:v>
                </c:pt>
                <c:pt idx="109920">
                  <c:v>54960</c:v>
                </c:pt>
                <c:pt idx="109921">
                  <c:v>54960.5</c:v>
                </c:pt>
                <c:pt idx="109922">
                  <c:v>54961</c:v>
                </c:pt>
                <c:pt idx="109923">
                  <c:v>54961.5</c:v>
                </c:pt>
                <c:pt idx="109924">
                  <c:v>54962</c:v>
                </c:pt>
                <c:pt idx="109925">
                  <c:v>54962.5</c:v>
                </c:pt>
                <c:pt idx="109926">
                  <c:v>54963</c:v>
                </c:pt>
                <c:pt idx="109927">
                  <c:v>54963.5</c:v>
                </c:pt>
                <c:pt idx="109928">
                  <c:v>54964</c:v>
                </c:pt>
                <c:pt idx="109929">
                  <c:v>54964.5</c:v>
                </c:pt>
                <c:pt idx="109930">
                  <c:v>54965</c:v>
                </c:pt>
                <c:pt idx="109931">
                  <c:v>54965.5</c:v>
                </c:pt>
                <c:pt idx="109932">
                  <c:v>54966</c:v>
                </c:pt>
                <c:pt idx="109933">
                  <c:v>54966.5</c:v>
                </c:pt>
                <c:pt idx="109934">
                  <c:v>54967</c:v>
                </c:pt>
                <c:pt idx="109935">
                  <c:v>54967.5</c:v>
                </c:pt>
                <c:pt idx="109936">
                  <c:v>54968</c:v>
                </c:pt>
                <c:pt idx="109937">
                  <c:v>54968.5</c:v>
                </c:pt>
                <c:pt idx="109938">
                  <c:v>54969</c:v>
                </c:pt>
                <c:pt idx="109939">
                  <c:v>54969.5</c:v>
                </c:pt>
                <c:pt idx="109940">
                  <c:v>54970</c:v>
                </c:pt>
                <c:pt idx="109941">
                  <c:v>54970.5</c:v>
                </c:pt>
                <c:pt idx="109942">
                  <c:v>54971</c:v>
                </c:pt>
                <c:pt idx="109943">
                  <c:v>54971.5</c:v>
                </c:pt>
                <c:pt idx="109944">
                  <c:v>54972</c:v>
                </c:pt>
                <c:pt idx="109945">
                  <c:v>54972.5</c:v>
                </c:pt>
                <c:pt idx="109946">
                  <c:v>54973</c:v>
                </c:pt>
                <c:pt idx="109947">
                  <c:v>54973.5</c:v>
                </c:pt>
                <c:pt idx="109948">
                  <c:v>54974</c:v>
                </c:pt>
                <c:pt idx="109949">
                  <c:v>54974.5</c:v>
                </c:pt>
                <c:pt idx="109950">
                  <c:v>54975</c:v>
                </c:pt>
                <c:pt idx="109951">
                  <c:v>54975.5</c:v>
                </c:pt>
                <c:pt idx="109952">
                  <c:v>54976</c:v>
                </c:pt>
                <c:pt idx="109953">
                  <c:v>54976.5</c:v>
                </c:pt>
                <c:pt idx="109954">
                  <c:v>54977</c:v>
                </c:pt>
                <c:pt idx="109955">
                  <c:v>54977.5</c:v>
                </c:pt>
                <c:pt idx="109956">
                  <c:v>54978</c:v>
                </c:pt>
                <c:pt idx="109957">
                  <c:v>54978.5</c:v>
                </c:pt>
                <c:pt idx="109958">
                  <c:v>54979</c:v>
                </c:pt>
                <c:pt idx="109959">
                  <c:v>54979.5</c:v>
                </c:pt>
                <c:pt idx="109960">
                  <c:v>54980</c:v>
                </c:pt>
                <c:pt idx="109961">
                  <c:v>54980.5</c:v>
                </c:pt>
                <c:pt idx="109962">
                  <c:v>54981</c:v>
                </c:pt>
                <c:pt idx="109963">
                  <c:v>54981.5</c:v>
                </c:pt>
                <c:pt idx="109964">
                  <c:v>54982</c:v>
                </c:pt>
                <c:pt idx="109965">
                  <c:v>54982.5</c:v>
                </c:pt>
                <c:pt idx="109966">
                  <c:v>54983</c:v>
                </c:pt>
                <c:pt idx="109967">
                  <c:v>54983.5</c:v>
                </c:pt>
                <c:pt idx="109968">
                  <c:v>54984</c:v>
                </c:pt>
                <c:pt idx="109969">
                  <c:v>54984.5</c:v>
                </c:pt>
                <c:pt idx="109970">
                  <c:v>54985</c:v>
                </c:pt>
                <c:pt idx="109971">
                  <c:v>54985.5</c:v>
                </c:pt>
                <c:pt idx="109972">
                  <c:v>54986</c:v>
                </c:pt>
                <c:pt idx="109973">
                  <c:v>54986.5</c:v>
                </c:pt>
                <c:pt idx="109974">
                  <c:v>54987</c:v>
                </c:pt>
                <c:pt idx="109975">
                  <c:v>54987.5</c:v>
                </c:pt>
                <c:pt idx="109976">
                  <c:v>54988</c:v>
                </c:pt>
                <c:pt idx="109977">
                  <c:v>54988.5</c:v>
                </c:pt>
                <c:pt idx="109978">
                  <c:v>54989</c:v>
                </c:pt>
                <c:pt idx="109979">
                  <c:v>54989.5</c:v>
                </c:pt>
                <c:pt idx="109980">
                  <c:v>54990</c:v>
                </c:pt>
                <c:pt idx="109981">
                  <c:v>54990.5</c:v>
                </c:pt>
                <c:pt idx="109982">
                  <c:v>54991</c:v>
                </c:pt>
                <c:pt idx="109983">
                  <c:v>54991.5</c:v>
                </c:pt>
                <c:pt idx="109984">
                  <c:v>54992</c:v>
                </c:pt>
                <c:pt idx="109985">
                  <c:v>54992.5</c:v>
                </c:pt>
                <c:pt idx="109986">
                  <c:v>54993</c:v>
                </c:pt>
                <c:pt idx="109987">
                  <c:v>54993.5</c:v>
                </c:pt>
                <c:pt idx="109988">
                  <c:v>54994</c:v>
                </c:pt>
                <c:pt idx="109989">
                  <c:v>54994.5</c:v>
                </c:pt>
                <c:pt idx="109990">
                  <c:v>54995</c:v>
                </c:pt>
                <c:pt idx="109991">
                  <c:v>54995.5</c:v>
                </c:pt>
                <c:pt idx="109992">
                  <c:v>54996</c:v>
                </c:pt>
                <c:pt idx="109993">
                  <c:v>54996.5</c:v>
                </c:pt>
                <c:pt idx="109994">
                  <c:v>54997</c:v>
                </c:pt>
                <c:pt idx="109995">
                  <c:v>54997.5</c:v>
                </c:pt>
                <c:pt idx="109996">
                  <c:v>54998</c:v>
                </c:pt>
                <c:pt idx="109997">
                  <c:v>54998.5</c:v>
                </c:pt>
                <c:pt idx="109998">
                  <c:v>54999</c:v>
                </c:pt>
                <c:pt idx="109999">
                  <c:v>54999.5</c:v>
                </c:pt>
                <c:pt idx="110000">
                  <c:v>55000</c:v>
                </c:pt>
                <c:pt idx="110001">
                  <c:v>55000.5</c:v>
                </c:pt>
                <c:pt idx="110002">
                  <c:v>55001</c:v>
                </c:pt>
                <c:pt idx="110003">
                  <c:v>55001.5</c:v>
                </c:pt>
                <c:pt idx="110004">
                  <c:v>55002</c:v>
                </c:pt>
                <c:pt idx="110005">
                  <c:v>55002.5</c:v>
                </c:pt>
                <c:pt idx="110006">
                  <c:v>55003</c:v>
                </c:pt>
                <c:pt idx="110007">
                  <c:v>55003.5</c:v>
                </c:pt>
                <c:pt idx="110008">
                  <c:v>55004</c:v>
                </c:pt>
                <c:pt idx="110009">
                  <c:v>55004.5</c:v>
                </c:pt>
                <c:pt idx="110010">
                  <c:v>55005</c:v>
                </c:pt>
                <c:pt idx="110011">
                  <c:v>55005.5</c:v>
                </c:pt>
                <c:pt idx="110012">
                  <c:v>55006</c:v>
                </c:pt>
                <c:pt idx="110013">
                  <c:v>55006.5</c:v>
                </c:pt>
                <c:pt idx="110014">
                  <c:v>55007</c:v>
                </c:pt>
                <c:pt idx="110015">
                  <c:v>55007.5</c:v>
                </c:pt>
                <c:pt idx="110016">
                  <c:v>55008</c:v>
                </c:pt>
                <c:pt idx="110017">
                  <c:v>55008.5</c:v>
                </c:pt>
                <c:pt idx="110018">
                  <c:v>55009</c:v>
                </c:pt>
                <c:pt idx="110019">
                  <c:v>55009.5</c:v>
                </c:pt>
                <c:pt idx="110020">
                  <c:v>55010</c:v>
                </c:pt>
                <c:pt idx="110021">
                  <c:v>55010.5</c:v>
                </c:pt>
                <c:pt idx="110022">
                  <c:v>55011</c:v>
                </c:pt>
                <c:pt idx="110023">
                  <c:v>55011.5</c:v>
                </c:pt>
                <c:pt idx="110024">
                  <c:v>55012</c:v>
                </c:pt>
                <c:pt idx="110025">
                  <c:v>55012.5</c:v>
                </c:pt>
                <c:pt idx="110026">
                  <c:v>55013</c:v>
                </c:pt>
                <c:pt idx="110027">
                  <c:v>55013.5</c:v>
                </c:pt>
                <c:pt idx="110028">
                  <c:v>55014</c:v>
                </c:pt>
                <c:pt idx="110029">
                  <c:v>55014.5</c:v>
                </c:pt>
                <c:pt idx="110030">
                  <c:v>55015</c:v>
                </c:pt>
                <c:pt idx="110031">
                  <c:v>55015.5</c:v>
                </c:pt>
                <c:pt idx="110032">
                  <c:v>55016</c:v>
                </c:pt>
                <c:pt idx="110033">
                  <c:v>55016.5</c:v>
                </c:pt>
                <c:pt idx="110034">
                  <c:v>55017</c:v>
                </c:pt>
                <c:pt idx="110035">
                  <c:v>55017.5</c:v>
                </c:pt>
                <c:pt idx="110036">
                  <c:v>55018</c:v>
                </c:pt>
                <c:pt idx="110037">
                  <c:v>55018.5</c:v>
                </c:pt>
                <c:pt idx="110038">
                  <c:v>55019</c:v>
                </c:pt>
                <c:pt idx="110039">
                  <c:v>55019.5</c:v>
                </c:pt>
                <c:pt idx="110040">
                  <c:v>55020</c:v>
                </c:pt>
                <c:pt idx="110041">
                  <c:v>55020.5</c:v>
                </c:pt>
                <c:pt idx="110042">
                  <c:v>55021</c:v>
                </c:pt>
                <c:pt idx="110043">
                  <c:v>55021.5</c:v>
                </c:pt>
                <c:pt idx="110044">
                  <c:v>55022</c:v>
                </c:pt>
                <c:pt idx="110045">
                  <c:v>55022.5</c:v>
                </c:pt>
                <c:pt idx="110046">
                  <c:v>55023</c:v>
                </c:pt>
                <c:pt idx="110047">
                  <c:v>55023.5</c:v>
                </c:pt>
                <c:pt idx="110048">
                  <c:v>55024</c:v>
                </c:pt>
                <c:pt idx="110049">
                  <c:v>55024.5</c:v>
                </c:pt>
                <c:pt idx="110050">
                  <c:v>55025</c:v>
                </c:pt>
                <c:pt idx="110051">
                  <c:v>55025.5</c:v>
                </c:pt>
                <c:pt idx="110052">
                  <c:v>55026</c:v>
                </c:pt>
                <c:pt idx="110053">
                  <c:v>55026.5</c:v>
                </c:pt>
                <c:pt idx="110054">
                  <c:v>55027</c:v>
                </c:pt>
                <c:pt idx="110055">
                  <c:v>55027.5</c:v>
                </c:pt>
                <c:pt idx="110056">
                  <c:v>55028</c:v>
                </c:pt>
                <c:pt idx="110057">
                  <c:v>55028.5</c:v>
                </c:pt>
                <c:pt idx="110058">
                  <c:v>55029</c:v>
                </c:pt>
                <c:pt idx="110059">
                  <c:v>55029.5</c:v>
                </c:pt>
                <c:pt idx="110060">
                  <c:v>55030</c:v>
                </c:pt>
                <c:pt idx="110061">
                  <c:v>55030.5</c:v>
                </c:pt>
                <c:pt idx="110062">
                  <c:v>55031</c:v>
                </c:pt>
                <c:pt idx="110063">
                  <c:v>55031.5</c:v>
                </c:pt>
                <c:pt idx="110064">
                  <c:v>55032</c:v>
                </c:pt>
                <c:pt idx="110065">
                  <c:v>55032.5</c:v>
                </c:pt>
                <c:pt idx="110066">
                  <c:v>55033</c:v>
                </c:pt>
                <c:pt idx="110067">
                  <c:v>55033.5</c:v>
                </c:pt>
                <c:pt idx="110068">
                  <c:v>55034</c:v>
                </c:pt>
                <c:pt idx="110069">
                  <c:v>55034.5</c:v>
                </c:pt>
                <c:pt idx="110070">
                  <c:v>55035</c:v>
                </c:pt>
                <c:pt idx="110071">
                  <c:v>55035.5</c:v>
                </c:pt>
                <c:pt idx="110072">
                  <c:v>55036</c:v>
                </c:pt>
                <c:pt idx="110073">
                  <c:v>55036.5</c:v>
                </c:pt>
                <c:pt idx="110074">
                  <c:v>55037</c:v>
                </c:pt>
                <c:pt idx="110075">
                  <c:v>55037.5</c:v>
                </c:pt>
                <c:pt idx="110076">
                  <c:v>55038</c:v>
                </c:pt>
                <c:pt idx="110077">
                  <c:v>55038.5</c:v>
                </c:pt>
                <c:pt idx="110078">
                  <c:v>55039</c:v>
                </c:pt>
                <c:pt idx="110079">
                  <c:v>55039.5</c:v>
                </c:pt>
                <c:pt idx="110080">
                  <c:v>55040</c:v>
                </c:pt>
                <c:pt idx="110081">
                  <c:v>55040.5</c:v>
                </c:pt>
                <c:pt idx="110082">
                  <c:v>55041</c:v>
                </c:pt>
                <c:pt idx="110083">
                  <c:v>55041.5</c:v>
                </c:pt>
                <c:pt idx="110084">
                  <c:v>55042</c:v>
                </c:pt>
                <c:pt idx="110085">
                  <c:v>55042.5</c:v>
                </c:pt>
                <c:pt idx="110086">
                  <c:v>55043</c:v>
                </c:pt>
                <c:pt idx="110087">
                  <c:v>55043.5</c:v>
                </c:pt>
                <c:pt idx="110088">
                  <c:v>55044</c:v>
                </c:pt>
                <c:pt idx="110089">
                  <c:v>55044.5</c:v>
                </c:pt>
                <c:pt idx="110090">
                  <c:v>55045</c:v>
                </c:pt>
                <c:pt idx="110091">
                  <c:v>55045.5</c:v>
                </c:pt>
                <c:pt idx="110092">
                  <c:v>55046</c:v>
                </c:pt>
                <c:pt idx="110093">
                  <c:v>55046.5</c:v>
                </c:pt>
                <c:pt idx="110094">
                  <c:v>55047</c:v>
                </c:pt>
                <c:pt idx="110095">
                  <c:v>55047.5</c:v>
                </c:pt>
                <c:pt idx="110096">
                  <c:v>55048</c:v>
                </c:pt>
                <c:pt idx="110097">
                  <c:v>55048.5</c:v>
                </c:pt>
                <c:pt idx="110098">
                  <c:v>55049</c:v>
                </c:pt>
                <c:pt idx="110099">
                  <c:v>55049.5</c:v>
                </c:pt>
                <c:pt idx="110100">
                  <c:v>55050</c:v>
                </c:pt>
                <c:pt idx="110101">
                  <c:v>55050.5</c:v>
                </c:pt>
                <c:pt idx="110102">
                  <c:v>55051</c:v>
                </c:pt>
                <c:pt idx="110103">
                  <c:v>55051.5</c:v>
                </c:pt>
                <c:pt idx="110104">
                  <c:v>55052</c:v>
                </c:pt>
                <c:pt idx="110105">
                  <c:v>55052.5</c:v>
                </c:pt>
                <c:pt idx="110106">
                  <c:v>55053</c:v>
                </c:pt>
                <c:pt idx="110107">
                  <c:v>55053.5</c:v>
                </c:pt>
                <c:pt idx="110108">
                  <c:v>55054</c:v>
                </c:pt>
                <c:pt idx="110109">
                  <c:v>55054.5</c:v>
                </c:pt>
                <c:pt idx="110110">
                  <c:v>55055</c:v>
                </c:pt>
                <c:pt idx="110111">
                  <c:v>55055.5</c:v>
                </c:pt>
                <c:pt idx="110112">
                  <c:v>55056</c:v>
                </c:pt>
                <c:pt idx="110113">
                  <c:v>55056.5</c:v>
                </c:pt>
                <c:pt idx="110114">
                  <c:v>55057</c:v>
                </c:pt>
                <c:pt idx="110115">
                  <c:v>55057.5</c:v>
                </c:pt>
                <c:pt idx="110116">
                  <c:v>55058</c:v>
                </c:pt>
                <c:pt idx="110117">
                  <c:v>55058.5</c:v>
                </c:pt>
                <c:pt idx="110118">
                  <c:v>55059</c:v>
                </c:pt>
                <c:pt idx="110119">
                  <c:v>55059.5</c:v>
                </c:pt>
                <c:pt idx="110120">
                  <c:v>55060</c:v>
                </c:pt>
                <c:pt idx="110121">
                  <c:v>55060.5</c:v>
                </c:pt>
                <c:pt idx="110122">
                  <c:v>55061</c:v>
                </c:pt>
                <c:pt idx="110123">
                  <c:v>55061.5</c:v>
                </c:pt>
                <c:pt idx="110124">
                  <c:v>55062</c:v>
                </c:pt>
                <c:pt idx="110125">
                  <c:v>55062.5</c:v>
                </c:pt>
                <c:pt idx="110126">
                  <c:v>55063</c:v>
                </c:pt>
                <c:pt idx="110127">
                  <c:v>55063.5</c:v>
                </c:pt>
                <c:pt idx="110128">
                  <c:v>55064</c:v>
                </c:pt>
                <c:pt idx="110129">
                  <c:v>55064.5</c:v>
                </c:pt>
                <c:pt idx="110130">
                  <c:v>55065</c:v>
                </c:pt>
                <c:pt idx="110131">
                  <c:v>55065.5</c:v>
                </c:pt>
                <c:pt idx="110132">
                  <c:v>55066</c:v>
                </c:pt>
                <c:pt idx="110133">
                  <c:v>55066.5</c:v>
                </c:pt>
                <c:pt idx="110134">
                  <c:v>55067</c:v>
                </c:pt>
                <c:pt idx="110135">
                  <c:v>55067.5</c:v>
                </c:pt>
                <c:pt idx="110136">
                  <c:v>55068</c:v>
                </c:pt>
                <c:pt idx="110137">
                  <c:v>55068.5</c:v>
                </c:pt>
                <c:pt idx="110138">
                  <c:v>55069</c:v>
                </c:pt>
                <c:pt idx="110139">
                  <c:v>55069.5</c:v>
                </c:pt>
                <c:pt idx="110140">
                  <c:v>55070</c:v>
                </c:pt>
                <c:pt idx="110141">
                  <c:v>55070.5</c:v>
                </c:pt>
                <c:pt idx="110142">
                  <c:v>55071</c:v>
                </c:pt>
                <c:pt idx="110143">
                  <c:v>55071.5</c:v>
                </c:pt>
                <c:pt idx="110144">
                  <c:v>55072</c:v>
                </c:pt>
                <c:pt idx="110145">
                  <c:v>55072.5</c:v>
                </c:pt>
                <c:pt idx="110146">
                  <c:v>55073</c:v>
                </c:pt>
                <c:pt idx="110147">
                  <c:v>55073.5</c:v>
                </c:pt>
                <c:pt idx="110148">
                  <c:v>55074</c:v>
                </c:pt>
                <c:pt idx="110149">
                  <c:v>55074.5</c:v>
                </c:pt>
                <c:pt idx="110150">
                  <c:v>55075</c:v>
                </c:pt>
                <c:pt idx="110151">
                  <c:v>55075.5</c:v>
                </c:pt>
                <c:pt idx="110152">
                  <c:v>55076</c:v>
                </c:pt>
                <c:pt idx="110153">
                  <c:v>55076.5</c:v>
                </c:pt>
                <c:pt idx="110154">
                  <c:v>55077</c:v>
                </c:pt>
                <c:pt idx="110155">
                  <c:v>55077.5</c:v>
                </c:pt>
                <c:pt idx="110156">
                  <c:v>55078</c:v>
                </c:pt>
                <c:pt idx="110157">
                  <c:v>55078.5</c:v>
                </c:pt>
                <c:pt idx="110158">
                  <c:v>55079</c:v>
                </c:pt>
                <c:pt idx="110159">
                  <c:v>55079.5</c:v>
                </c:pt>
                <c:pt idx="110160">
                  <c:v>55080</c:v>
                </c:pt>
                <c:pt idx="110161">
                  <c:v>55080.5</c:v>
                </c:pt>
                <c:pt idx="110162">
                  <c:v>55081</c:v>
                </c:pt>
                <c:pt idx="110163">
                  <c:v>55081.5</c:v>
                </c:pt>
                <c:pt idx="110164">
                  <c:v>55082</c:v>
                </c:pt>
                <c:pt idx="110165">
                  <c:v>55082.5</c:v>
                </c:pt>
                <c:pt idx="110166">
                  <c:v>55083</c:v>
                </c:pt>
                <c:pt idx="110167">
                  <c:v>55083.5</c:v>
                </c:pt>
                <c:pt idx="110168">
                  <c:v>55084</c:v>
                </c:pt>
                <c:pt idx="110169">
                  <c:v>55084.5</c:v>
                </c:pt>
                <c:pt idx="110170">
                  <c:v>55085</c:v>
                </c:pt>
                <c:pt idx="110171">
                  <c:v>55085.5</c:v>
                </c:pt>
                <c:pt idx="110172">
                  <c:v>55086</c:v>
                </c:pt>
                <c:pt idx="110173">
                  <c:v>55086.5</c:v>
                </c:pt>
                <c:pt idx="110174">
                  <c:v>55087</c:v>
                </c:pt>
                <c:pt idx="110175">
                  <c:v>55087.5</c:v>
                </c:pt>
                <c:pt idx="110176">
                  <c:v>55088</c:v>
                </c:pt>
                <c:pt idx="110177">
                  <c:v>55088.5</c:v>
                </c:pt>
                <c:pt idx="110178">
                  <c:v>55089</c:v>
                </c:pt>
                <c:pt idx="110179">
                  <c:v>55089.5</c:v>
                </c:pt>
                <c:pt idx="110180">
                  <c:v>55090</c:v>
                </c:pt>
                <c:pt idx="110181">
                  <c:v>55090.5</c:v>
                </c:pt>
                <c:pt idx="110182">
                  <c:v>55091</c:v>
                </c:pt>
                <c:pt idx="110183">
                  <c:v>55091.5</c:v>
                </c:pt>
                <c:pt idx="110184">
                  <c:v>55092</c:v>
                </c:pt>
                <c:pt idx="110185">
                  <c:v>55092.5</c:v>
                </c:pt>
                <c:pt idx="110186">
                  <c:v>55093</c:v>
                </c:pt>
                <c:pt idx="110187">
                  <c:v>55093.5</c:v>
                </c:pt>
                <c:pt idx="110188">
                  <c:v>55094</c:v>
                </c:pt>
                <c:pt idx="110189">
                  <c:v>55094.5</c:v>
                </c:pt>
                <c:pt idx="110190">
                  <c:v>55095</c:v>
                </c:pt>
                <c:pt idx="110191">
                  <c:v>55095.5</c:v>
                </c:pt>
                <c:pt idx="110192">
                  <c:v>55096</c:v>
                </c:pt>
                <c:pt idx="110193">
                  <c:v>55096.5</c:v>
                </c:pt>
                <c:pt idx="110194">
                  <c:v>55097</c:v>
                </c:pt>
                <c:pt idx="110195">
                  <c:v>55097.5</c:v>
                </c:pt>
                <c:pt idx="110196">
                  <c:v>55098</c:v>
                </c:pt>
                <c:pt idx="110197">
                  <c:v>55098.5</c:v>
                </c:pt>
                <c:pt idx="110198">
                  <c:v>55099</c:v>
                </c:pt>
                <c:pt idx="110199">
                  <c:v>55099.5</c:v>
                </c:pt>
                <c:pt idx="110200">
                  <c:v>55100</c:v>
                </c:pt>
                <c:pt idx="110201">
                  <c:v>55100.5</c:v>
                </c:pt>
                <c:pt idx="110202">
                  <c:v>55101</c:v>
                </c:pt>
                <c:pt idx="110203">
                  <c:v>55101.5</c:v>
                </c:pt>
                <c:pt idx="110204">
                  <c:v>55102</c:v>
                </c:pt>
                <c:pt idx="110205">
                  <c:v>55102.5</c:v>
                </c:pt>
                <c:pt idx="110206">
                  <c:v>55103</c:v>
                </c:pt>
                <c:pt idx="110207">
                  <c:v>55103.5</c:v>
                </c:pt>
                <c:pt idx="110208">
                  <c:v>55104</c:v>
                </c:pt>
                <c:pt idx="110209">
                  <c:v>55104.5</c:v>
                </c:pt>
                <c:pt idx="110210">
                  <c:v>55105</c:v>
                </c:pt>
                <c:pt idx="110211">
                  <c:v>55105.5</c:v>
                </c:pt>
                <c:pt idx="110212">
                  <c:v>55106</c:v>
                </c:pt>
                <c:pt idx="110213">
                  <c:v>55106.5</c:v>
                </c:pt>
                <c:pt idx="110214">
                  <c:v>55107</c:v>
                </c:pt>
                <c:pt idx="110215">
                  <c:v>55107.5</c:v>
                </c:pt>
                <c:pt idx="110216">
                  <c:v>55108</c:v>
                </c:pt>
                <c:pt idx="110217">
                  <c:v>55108.5</c:v>
                </c:pt>
                <c:pt idx="110218">
                  <c:v>55109</c:v>
                </c:pt>
                <c:pt idx="110219">
                  <c:v>55109.5</c:v>
                </c:pt>
                <c:pt idx="110220">
                  <c:v>55110</c:v>
                </c:pt>
                <c:pt idx="110221">
                  <c:v>55110.5</c:v>
                </c:pt>
                <c:pt idx="110222">
                  <c:v>55111</c:v>
                </c:pt>
                <c:pt idx="110223">
                  <c:v>55111.5</c:v>
                </c:pt>
                <c:pt idx="110224">
                  <c:v>55112</c:v>
                </c:pt>
                <c:pt idx="110225">
                  <c:v>55112.5</c:v>
                </c:pt>
                <c:pt idx="110226">
                  <c:v>55113</c:v>
                </c:pt>
                <c:pt idx="110227">
                  <c:v>55113.5</c:v>
                </c:pt>
                <c:pt idx="110228">
                  <c:v>55114</c:v>
                </c:pt>
                <c:pt idx="110229">
                  <c:v>55114.5</c:v>
                </c:pt>
                <c:pt idx="110230">
                  <c:v>55115</c:v>
                </c:pt>
                <c:pt idx="110231">
                  <c:v>55115.5</c:v>
                </c:pt>
                <c:pt idx="110232">
                  <c:v>55116</c:v>
                </c:pt>
                <c:pt idx="110233">
                  <c:v>55116.5</c:v>
                </c:pt>
                <c:pt idx="110234">
                  <c:v>55117</c:v>
                </c:pt>
                <c:pt idx="110235">
                  <c:v>55117.5</c:v>
                </c:pt>
                <c:pt idx="110236">
                  <c:v>55118</c:v>
                </c:pt>
                <c:pt idx="110237">
                  <c:v>55118.5</c:v>
                </c:pt>
                <c:pt idx="110238">
                  <c:v>55119</c:v>
                </c:pt>
                <c:pt idx="110239">
                  <c:v>55119.5</c:v>
                </c:pt>
                <c:pt idx="110240">
                  <c:v>55120</c:v>
                </c:pt>
                <c:pt idx="110241">
                  <c:v>55120.5</c:v>
                </c:pt>
                <c:pt idx="110242">
                  <c:v>55121</c:v>
                </c:pt>
                <c:pt idx="110243">
                  <c:v>55121.5</c:v>
                </c:pt>
                <c:pt idx="110244">
                  <c:v>55122</c:v>
                </c:pt>
                <c:pt idx="110245">
                  <c:v>55122.5</c:v>
                </c:pt>
                <c:pt idx="110246">
                  <c:v>55123</c:v>
                </c:pt>
                <c:pt idx="110247">
                  <c:v>55123.5</c:v>
                </c:pt>
                <c:pt idx="110248">
                  <c:v>55124</c:v>
                </c:pt>
                <c:pt idx="110249">
                  <c:v>55124.5</c:v>
                </c:pt>
                <c:pt idx="110250">
                  <c:v>55125</c:v>
                </c:pt>
                <c:pt idx="110251">
                  <c:v>55125.5</c:v>
                </c:pt>
                <c:pt idx="110252">
                  <c:v>55126</c:v>
                </c:pt>
                <c:pt idx="110253">
                  <c:v>55126.5</c:v>
                </c:pt>
                <c:pt idx="110254">
                  <c:v>55127</c:v>
                </c:pt>
                <c:pt idx="110255">
                  <c:v>55127.5</c:v>
                </c:pt>
                <c:pt idx="110256">
                  <c:v>55128</c:v>
                </c:pt>
                <c:pt idx="110257">
                  <c:v>55128.5</c:v>
                </c:pt>
                <c:pt idx="110258">
                  <c:v>55129</c:v>
                </c:pt>
                <c:pt idx="110259">
                  <c:v>55129.5</c:v>
                </c:pt>
                <c:pt idx="110260">
                  <c:v>55130</c:v>
                </c:pt>
                <c:pt idx="110261">
                  <c:v>55130.5</c:v>
                </c:pt>
                <c:pt idx="110262">
                  <c:v>55131</c:v>
                </c:pt>
                <c:pt idx="110263">
                  <c:v>55131.5</c:v>
                </c:pt>
                <c:pt idx="110264">
                  <c:v>55132</c:v>
                </c:pt>
                <c:pt idx="110265">
                  <c:v>55132.5</c:v>
                </c:pt>
                <c:pt idx="110266">
                  <c:v>55133</c:v>
                </c:pt>
                <c:pt idx="110267">
                  <c:v>55133.5</c:v>
                </c:pt>
                <c:pt idx="110268">
                  <c:v>55134</c:v>
                </c:pt>
                <c:pt idx="110269">
                  <c:v>55134.5</c:v>
                </c:pt>
                <c:pt idx="110270">
                  <c:v>55135</c:v>
                </c:pt>
                <c:pt idx="110271">
                  <c:v>55135.5</c:v>
                </c:pt>
                <c:pt idx="110272">
                  <c:v>55136</c:v>
                </c:pt>
                <c:pt idx="110273">
                  <c:v>55136.5</c:v>
                </c:pt>
                <c:pt idx="110274">
                  <c:v>55137</c:v>
                </c:pt>
                <c:pt idx="110275">
                  <c:v>55137.5</c:v>
                </c:pt>
                <c:pt idx="110276">
                  <c:v>55138</c:v>
                </c:pt>
                <c:pt idx="110277">
                  <c:v>55138.5</c:v>
                </c:pt>
                <c:pt idx="110278">
                  <c:v>55139</c:v>
                </c:pt>
                <c:pt idx="110279">
                  <c:v>55139.5</c:v>
                </c:pt>
                <c:pt idx="110280">
                  <c:v>55140</c:v>
                </c:pt>
                <c:pt idx="110281">
                  <c:v>55140.5</c:v>
                </c:pt>
                <c:pt idx="110282">
                  <c:v>55141</c:v>
                </c:pt>
                <c:pt idx="110283">
                  <c:v>55141.5</c:v>
                </c:pt>
                <c:pt idx="110284">
                  <c:v>55142</c:v>
                </c:pt>
                <c:pt idx="110285">
                  <c:v>55142.5</c:v>
                </c:pt>
                <c:pt idx="110286">
                  <c:v>55143</c:v>
                </c:pt>
                <c:pt idx="110287">
                  <c:v>55143.5</c:v>
                </c:pt>
                <c:pt idx="110288">
                  <c:v>55144</c:v>
                </c:pt>
                <c:pt idx="110289">
                  <c:v>55144.5</c:v>
                </c:pt>
                <c:pt idx="110290">
                  <c:v>55145</c:v>
                </c:pt>
                <c:pt idx="110291">
                  <c:v>55145.5</c:v>
                </c:pt>
                <c:pt idx="110292">
                  <c:v>55146</c:v>
                </c:pt>
                <c:pt idx="110293">
                  <c:v>55146.5</c:v>
                </c:pt>
                <c:pt idx="110294">
                  <c:v>55147</c:v>
                </c:pt>
                <c:pt idx="110295">
                  <c:v>55147.5</c:v>
                </c:pt>
                <c:pt idx="110296">
                  <c:v>55148</c:v>
                </c:pt>
                <c:pt idx="110297">
                  <c:v>55148.5</c:v>
                </c:pt>
                <c:pt idx="110298">
                  <c:v>55149</c:v>
                </c:pt>
                <c:pt idx="110299">
                  <c:v>55149.5</c:v>
                </c:pt>
                <c:pt idx="110300">
                  <c:v>55150</c:v>
                </c:pt>
                <c:pt idx="110301">
                  <c:v>55150.5</c:v>
                </c:pt>
                <c:pt idx="110302">
                  <c:v>55151</c:v>
                </c:pt>
                <c:pt idx="110303">
                  <c:v>55151.5</c:v>
                </c:pt>
                <c:pt idx="110304">
                  <c:v>55152</c:v>
                </c:pt>
                <c:pt idx="110305">
                  <c:v>55152.5</c:v>
                </c:pt>
                <c:pt idx="110306">
                  <c:v>55153</c:v>
                </c:pt>
                <c:pt idx="110307">
                  <c:v>55153.5</c:v>
                </c:pt>
                <c:pt idx="110308">
                  <c:v>55154</c:v>
                </c:pt>
                <c:pt idx="110309">
                  <c:v>55154.5</c:v>
                </c:pt>
                <c:pt idx="110310">
                  <c:v>55155</c:v>
                </c:pt>
                <c:pt idx="110311">
                  <c:v>55155.5</c:v>
                </c:pt>
                <c:pt idx="110312">
                  <c:v>55156</c:v>
                </c:pt>
                <c:pt idx="110313">
                  <c:v>55156.5</c:v>
                </c:pt>
                <c:pt idx="110314">
                  <c:v>55157</c:v>
                </c:pt>
                <c:pt idx="110315">
                  <c:v>55157.5</c:v>
                </c:pt>
                <c:pt idx="110316">
                  <c:v>55158</c:v>
                </c:pt>
                <c:pt idx="110317">
                  <c:v>55158.5</c:v>
                </c:pt>
                <c:pt idx="110318">
                  <c:v>55159</c:v>
                </c:pt>
                <c:pt idx="110319">
                  <c:v>55159.5</c:v>
                </c:pt>
                <c:pt idx="110320">
                  <c:v>55160</c:v>
                </c:pt>
                <c:pt idx="110321">
                  <c:v>55160.5</c:v>
                </c:pt>
                <c:pt idx="110322">
                  <c:v>55161</c:v>
                </c:pt>
                <c:pt idx="110323">
                  <c:v>55161.5</c:v>
                </c:pt>
                <c:pt idx="110324">
                  <c:v>55162</c:v>
                </c:pt>
                <c:pt idx="110325">
                  <c:v>55162.5</c:v>
                </c:pt>
                <c:pt idx="110326">
                  <c:v>55163</c:v>
                </c:pt>
                <c:pt idx="110327">
                  <c:v>55163.5</c:v>
                </c:pt>
                <c:pt idx="110328">
                  <c:v>55164</c:v>
                </c:pt>
                <c:pt idx="110329">
                  <c:v>55164.5</c:v>
                </c:pt>
                <c:pt idx="110330">
                  <c:v>55165</c:v>
                </c:pt>
                <c:pt idx="110331">
                  <c:v>55165.5</c:v>
                </c:pt>
                <c:pt idx="110332">
                  <c:v>55166</c:v>
                </c:pt>
                <c:pt idx="110333">
                  <c:v>55166.5</c:v>
                </c:pt>
                <c:pt idx="110334">
                  <c:v>55167</c:v>
                </c:pt>
                <c:pt idx="110335">
                  <c:v>55167.5</c:v>
                </c:pt>
                <c:pt idx="110336">
                  <c:v>55168</c:v>
                </c:pt>
                <c:pt idx="110337">
                  <c:v>55168.5</c:v>
                </c:pt>
                <c:pt idx="110338">
                  <c:v>55169</c:v>
                </c:pt>
                <c:pt idx="110339">
                  <c:v>55169.5</c:v>
                </c:pt>
                <c:pt idx="110340">
                  <c:v>55170</c:v>
                </c:pt>
                <c:pt idx="110341">
                  <c:v>55170.5</c:v>
                </c:pt>
                <c:pt idx="110342">
                  <c:v>55171</c:v>
                </c:pt>
                <c:pt idx="110343">
                  <c:v>55171.5</c:v>
                </c:pt>
                <c:pt idx="110344">
                  <c:v>55172</c:v>
                </c:pt>
                <c:pt idx="110345">
                  <c:v>55172.5</c:v>
                </c:pt>
                <c:pt idx="110346">
                  <c:v>55173</c:v>
                </c:pt>
                <c:pt idx="110347">
                  <c:v>55173.5</c:v>
                </c:pt>
                <c:pt idx="110348">
                  <c:v>55174</c:v>
                </c:pt>
                <c:pt idx="110349">
                  <c:v>55174.5</c:v>
                </c:pt>
                <c:pt idx="110350">
                  <c:v>55175</c:v>
                </c:pt>
                <c:pt idx="110351">
                  <c:v>55175.5</c:v>
                </c:pt>
                <c:pt idx="110352">
                  <c:v>55176</c:v>
                </c:pt>
                <c:pt idx="110353">
                  <c:v>55176.5</c:v>
                </c:pt>
                <c:pt idx="110354">
                  <c:v>55177</c:v>
                </c:pt>
                <c:pt idx="110355">
                  <c:v>55177.5</c:v>
                </c:pt>
                <c:pt idx="110356">
                  <c:v>55178</c:v>
                </c:pt>
                <c:pt idx="110357">
                  <c:v>55178.5</c:v>
                </c:pt>
                <c:pt idx="110358">
                  <c:v>55179</c:v>
                </c:pt>
                <c:pt idx="110359">
                  <c:v>55179.5</c:v>
                </c:pt>
                <c:pt idx="110360">
                  <c:v>55180</c:v>
                </c:pt>
                <c:pt idx="110361">
                  <c:v>55180.5</c:v>
                </c:pt>
                <c:pt idx="110362">
                  <c:v>55181</c:v>
                </c:pt>
                <c:pt idx="110363">
                  <c:v>55181.5</c:v>
                </c:pt>
                <c:pt idx="110364">
                  <c:v>55182</c:v>
                </c:pt>
                <c:pt idx="110365">
                  <c:v>55182.5</c:v>
                </c:pt>
                <c:pt idx="110366">
                  <c:v>55183</c:v>
                </c:pt>
                <c:pt idx="110367">
                  <c:v>55183.5</c:v>
                </c:pt>
                <c:pt idx="110368">
                  <c:v>55184</c:v>
                </c:pt>
                <c:pt idx="110369">
                  <c:v>55184.5</c:v>
                </c:pt>
                <c:pt idx="110370">
                  <c:v>55185</c:v>
                </c:pt>
                <c:pt idx="110371">
                  <c:v>55185.5</c:v>
                </c:pt>
                <c:pt idx="110372">
                  <c:v>55186</c:v>
                </c:pt>
                <c:pt idx="110373">
                  <c:v>55186.5</c:v>
                </c:pt>
                <c:pt idx="110374">
                  <c:v>55187</c:v>
                </c:pt>
                <c:pt idx="110375">
                  <c:v>55187.5</c:v>
                </c:pt>
                <c:pt idx="110376">
                  <c:v>55188</c:v>
                </c:pt>
                <c:pt idx="110377">
                  <c:v>55188.5</c:v>
                </c:pt>
                <c:pt idx="110378">
                  <c:v>55189</c:v>
                </c:pt>
                <c:pt idx="110379">
                  <c:v>55189.5</c:v>
                </c:pt>
                <c:pt idx="110380">
                  <c:v>55190</c:v>
                </c:pt>
                <c:pt idx="110381">
                  <c:v>55190.5</c:v>
                </c:pt>
                <c:pt idx="110382">
                  <c:v>55191</c:v>
                </c:pt>
                <c:pt idx="110383">
                  <c:v>55191.5</c:v>
                </c:pt>
                <c:pt idx="110384">
                  <c:v>55192</c:v>
                </c:pt>
                <c:pt idx="110385">
                  <c:v>55192.5</c:v>
                </c:pt>
                <c:pt idx="110386">
                  <c:v>55193</c:v>
                </c:pt>
                <c:pt idx="110387">
                  <c:v>55193.5</c:v>
                </c:pt>
                <c:pt idx="110388">
                  <c:v>55194</c:v>
                </c:pt>
                <c:pt idx="110389">
                  <c:v>55194.5</c:v>
                </c:pt>
                <c:pt idx="110390">
                  <c:v>55195</c:v>
                </c:pt>
                <c:pt idx="110391">
                  <c:v>55195.5</c:v>
                </c:pt>
                <c:pt idx="110392">
                  <c:v>55196</c:v>
                </c:pt>
                <c:pt idx="110393">
                  <c:v>55196.5</c:v>
                </c:pt>
                <c:pt idx="110394">
                  <c:v>55197</c:v>
                </c:pt>
                <c:pt idx="110395">
                  <c:v>55197.5</c:v>
                </c:pt>
                <c:pt idx="110396">
                  <c:v>55198</c:v>
                </c:pt>
                <c:pt idx="110397">
                  <c:v>55198.5</c:v>
                </c:pt>
                <c:pt idx="110398">
                  <c:v>55199</c:v>
                </c:pt>
                <c:pt idx="110399">
                  <c:v>55199.5</c:v>
                </c:pt>
                <c:pt idx="110400">
                  <c:v>55200</c:v>
                </c:pt>
                <c:pt idx="110401">
                  <c:v>55200.5</c:v>
                </c:pt>
                <c:pt idx="110402">
                  <c:v>55201</c:v>
                </c:pt>
                <c:pt idx="110403">
                  <c:v>55201.5</c:v>
                </c:pt>
                <c:pt idx="110404">
                  <c:v>55202</c:v>
                </c:pt>
                <c:pt idx="110405">
                  <c:v>55202.5</c:v>
                </c:pt>
                <c:pt idx="110406">
                  <c:v>55203</c:v>
                </c:pt>
                <c:pt idx="110407">
                  <c:v>55203.5</c:v>
                </c:pt>
                <c:pt idx="110408">
                  <c:v>55204</c:v>
                </c:pt>
                <c:pt idx="110409">
                  <c:v>55204.5</c:v>
                </c:pt>
                <c:pt idx="110410">
                  <c:v>55205</c:v>
                </c:pt>
                <c:pt idx="110411">
                  <c:v>55205.5</c:v>
                </c:pt>
                <c:pt idx="110412">
                  <c:v>55206</c:v>
                </c:pt>
                <c:pt idx="110413">
                  <c:v>55206.5</c:v>
                </c:pt>
                <c:pt idx="110414">
                  <c:v>55207</c:v>
                </c:pt>
                <c:pt idx="110415">
                  <c:v>55207.5</c:v>
                </c:pt>
                <c:pt idx="110416">
                  <c:v>55208</c:v>
                </c:pt>
                <c:pt idx="110417">
                  <c:v>55208.5</c:v>
                </c:pt>
                <c:pt idx="110418">
                  <c:v>55209</c:v>
                </c:pt>
                <c:pt idx="110419">
                  <c:v>55209.5</c:v>
                </c:pt>
                <c:pt idx="110420">
                  <c:v>55210</c:v>
                </c:pt>
                <c:pt idx="110421">
                  <c:v>55210.5</c:v>
                </c:pt>
                <c:pt idx="110422">
                  <c:v>55211</c:v>
                </c:pt>
                <c:pt idx="110423">
                  <c:v>55211.5</c:v>
                </c:pt>
                <c:pt idx="110424">
                  <c:v>55212</c:v>
                </c:pt>
                <c:pt idx="110425">
                  <c:v>55212.5</c:v>
                </c:pt>
                <c:pt idx="110426">
                  <c:v>55213</c:v>
                </c:pt>
                <c:pt idx="110427">
                  <c:v>55213.5</c:v>
                </c:pt>
                <c:pt idx="110428">
                  <c:v>55214</c:v>
                </c:pt>
                <c:pt idx="110429">
                  <c:v>55214.5</c:v>
                </c:pt>
                <c:pt idx="110430">
                  <c:v>55215</c:v>
                </c:pt>
                <c:pt idx="110431">
                  <c:v>55215.5</c:v>
                </c:pt>
                <c:pt idx="110432">
                  <c:v>55216</c:v>
                </c:pt>
                <c:pt idx="110433">
                  <c:v>55216.5</c:v>
                </c:pt>
                <c:pt idx="110434">
                  <c:v>55217</c:v>
                </c:pt>
                <c:pt idx="110435">
                  <c:v>55217.5</c:v>
                </c:pt>
                <c:pt idx="110436">
                  <c:v>55218</c:v>
                </c:pt>
                <c:pt idx="110437">
                  <c:v>55218.5</c:v>
                </c:pt>
                <c:pt idx="110438">
                  <c:v>55219</c:v>
                </c:pt>
                <c:pt idx="110439">
                  <c:v>55219.5</c:v>
                </c:pt>
                <c:pt idx="110440">
                  <c:v>55220</c:v>
                </c:pt>
                <c:pt idx="110441">
                  <c:v>55220.5</c:v>
                </c:pt>
                <c:pt idx="110442">
                  <c:v>55221</c:v>
                </c:pt>
                <c:pt idx="110443">
                  <c:v>55221.5</c:v>
                </c:pt>
                <c:pt idx="110444">
                  <c:v>55222</c:v>
                </c:pt>
                <c:pt idx="110445">
                  <c:v>55222.5</c:v>
                </c:pt>
                <c:pt idx="110446">
                  <c:v>55223</c:v>
                </c:pt>
                <c:pt idx="110447">
                  <c:v>55223.5</c:v>
                </c:pt>
                <c:pt idx="110448">
                  <c:v>55224</c:v>
                </c:pt>
                <c:pt idx="110449">
                  <c:v>55224.5</c:v>
                </c:pt>
                <c:pt idx="110450">
                  <c:v>55225</c:v>
                </c:pt>
                <c:pt idx="110451">
                  <c:v>55225.5</c:v>
                </c:pt>
                <c:pt idx="110452">
                  <c:v>55226</c:v>
                </c:pt>
                <c:pt idx="110453">
                  <c:v>55226.5</c:v>
                </c:pt>
                <c:pt idx="110454">
                  <c:v>55227</c:v>
                </c:pt>
                <c:pt idx="110455">
                  <c:v>55227.5</c:v>
                </c:pt>
                <c:pt idx="110456">
                  <c:v>55228</c:v>
                </c:pt>
                <c:pt idx="110457">
                  <c:v>55228.5</c:v>
                </c:pt>
                <c:pt idx="110458">
                  <c:v>55229</c:v>
                </c:pt>
                <c:pt idx="110459">
                  <c:v>55229.5</c:v>
                </c:pt>
                <c:pt idx="110460">
                  <c:v>55230</c:v>
                </c:pt>
                <c:pt idx="110461">
                  <c:v>55230.5</c:v>
                </c:pt>
                <c:pt idx="110462">
                  <c:v>55231</c:v>
                </c:pt>
                <c:pt idx="110463">
                  <c:v>55231.5</c:v>
                </c:pt>
                <c:pt idx="110464">
                  <c:v>55232</c:v>
                </c:pt>
                <c:pt idx="110465">
                  <c:v>55232.5</c:v>
                </c:pt>
                <c:pt idx="110466">
                  <c:v>55233</c:v>
                </c:pt>
                <c:pt idx="110467">
                  <c:v>55233.5</c:v>
                </c:pt>
                <c:pt idx="110468">
                  <c:v>55234</c:v>
                </c:pt>
                <c:pt idx="110469">
                  <c:v>55234.5</c:v>
                </c:pt>
                <c:pt idx="110470">
                  <c:v>55235</c:v>
                </c:pt>
                <c:pt idx="110471">
                  <c:v>55235.5</c:v>
                </c:pt>
                <c:pt idx="110472">
                  <c:v>55236</c:v>
                </c:pt>
                <c:pt idx="110473">
                  <c:v>55236.5</c:v>
                </c:pt>
                <c:pt idx="110474">
                  <c:v>55237</c:v>
                </c:pt>
                <c:pt idx="110475">
                  <c:v>55237.5</c:v>
                </c:pt>
                <c:pt idx="110476">
                  <c:v>55238</c:v>
                </c:pt>
                <c:pt idx="110477">
                  <c:v>55238.5</c:v>
                </c:pt>
                <c:pt idx="110478">
                  <c:v>55239</c:v>
                </c:pt>
                <c:pt idx="110479">
                  <c:v>55239.5</c:v>
                </c:pt>
                <c:pt idx="110480">
                  <c:v>55240</c:v>
                </c:pt>
                <c:pt idx="110481">
                  <c:v>55240.5</c:v>
                </c:pt>
                <c:pt idx="110482">
                  <c:v>55241</c:v>
                </c:pt>
                <c:pt idx="110483">
                  <c:v>55241.5</c:v>
                </c:pt>
                <c:pt idx="110484">
                  <c:v>55242</c:v>
                </c:pt>
                <c:pt idx="110485">
                  <c:v>55242.5</c:v>
                </c:pt>
                <c:pt idx="110486">
                  <c:v>55243</c:v>
                </c:pt>
                <c:pt idx="110487">
                  <c:v>55243.5</c:v>
                </c:pt>
                <c:pt idx="110488">
                  <c:v>55244</c:v>
                </c:pt>
                <c:pt idx="110489">
                  <c:v>55244.5</c:v>
                </c:pt>
                <c:pt idx="110490">
                  <c:v>55245</c:v>
                </c:pt>
                <c:pt idx="110491">
                  <c:v>55245.5</c:v>
                </c:pt>
                <c:pt idx="110492">
                  <c:v>55246</c:v>
                </c:pt>
                <c:pt idx="110493">
                  <c:v>55246.5</c:v>
                </c:pt>
                <c:pt idx="110494">
                  <c:v>55247</c:v>
                </c:pt>
                <c:pt idx="110495">
                  <c:v>55247.5</c:v>
                </c:pt>
                <c:pt idx="110496">
                  <c:v>55248</c:v>
                </c:pt>
                <c:pt idx="110497">
                  <c:v>55248.5</c:v>
                </c:pt>
                <c:pt idx="110498">
                  <c:v>55249</c:v>
                </c:pt>
                <c:pt idx="110499">
                  <c:v>55249.5</c:v>
                </c:pt>
                <c:pt idx="110500">
                  <c:v>55250</c:v>
                </c:pt>
                <c:pt idx="110501">
                  <c:v>55250.5</c:v>
                </c:pt>
                <c:pt idx="110502">
                  <c:v>55251</c:v>
                </c:pt>
                <c:pt idx="110503">
                  <c:v>55251.5</c:v>
                </c:pt>
                <c:pt idx="110504">
                  <c:v>55252</c:v>
                </c:pt>
                <c:pt idx="110505">
                  <c:v>55252.5</c:v>
                </c:pt>
                <c:pt idx="110506">
                  <c:v>55253</c:v>
                </c:pt>
                <c:pt idx="110507">
                  <c:v>55253.5</c:v>
                </c:pt>
                <c:pt idx="110508">
                  <c:v>55254</c:v>
                </c:pt>
                <c:pt idx="110509">
                  <c:v>55254.5</c:v>
                </c:pt>
                <c:pt idx="110510">
                  <c:v>55255</c:v>
                </c:pt>
                <c:pt idx="110511">
                  <c:v>55255.5</c:v>
                </c:pt>
                <c:pt idx="110512">
                  <c:v>55256</c:v>
                </c:pt>
                <c:pt idx="110513">
                  <c:v>55256.5</c:v>
                </c:pt>
                <c:pt idx="110514">
                  <c:v>55257</c:v>
                </c:pt>
                <c:pt idx="110515">
                  <c:v>55257.5</c:v>
                </c:pt>
                <c:pt idx="110516">
                  <c:v>55258</c:v>
                </c:pt>
                <c:pt idx="110517">
                  <c:v>55258.5</c:v>
                </c:pt>
                <c:pt idx="110518">
                  <c:v>55259</c:v>
                </c:pt>
                <c:pt idx="110519">
                  <c:v>55259.5</c:v>
                </c:pt>
                <c:pt idx="110520">
                  <c:v>55260</c:v>
                </c:pt>
                <c:pt idx="110521">
                  <c:v>55260.5</c:v>
                </c:pt>
                <c:pt idx="110522">
                  <c:v>55261</c:v>
                </c:pt>
                <c:pt idx="110523">
                  <c:v>55261.5</c:v>
                </c:pt>
                <c:pt idx="110524">
                  <c:v>55262</c:v>
                </c:pt>
                <c:pt idx="110525">
                  <c:v>55262.5</c:v>
                </c:pt>
                <c:pt idx="110526">
                  <c:v>55263</c:v>
                </c:pt>
                <c:pt idx="110527">
                  <c:v>55263.5</c:v>
                </c:pt>
                <c:pt idx="110528">
                  <c:v>55264</c:v>
                </c:pt>
                <c:pt idx="110529">
                  <c:v>55264.5</c:v>
                </c:pt>
                <c:pt idx="110530">
                  <c:v>55265</c:v>
                </c:pt>
                <c:pt idx="110531">
                  <c:v>55265.5</c:v>
                </c:pt>
                <c:pt idx="110532">
                  <c:v>55266</c:v>
                </c:pt>
                <c:pt idx="110533">
                  <c:v>55266.5</c:v>
                </c:pt>
                <c:pt idx="110534">
                  <c:v>55267</c:v>
                </c:pt>
                <c:pt idx="110535">
                  <c:v>55267.5</c:v>
                </c:pt>
                <c:pt idx="110536">
                  <c:v>55268</c:v>
                </c:pt>
                <c:pt idx="110537">
                  <c:v>55268.5</c:v>
                </c:pt>
                <c:pt idx="110538">
                  <c:v>55269</c:v>
                </c:pt>
                <c:pt idx="110539">
                  <c:v>55269.5</c:v>
                </c:pt>
                <c:pt idx="110540">
                  <c:v>55270</c:v>
                </c:pt>
                <c:pt idx="110541">
                  <c:v>55270.5</c:v>
                </c:pt>
                <c:pt idx="110542">
                  <c:v>55271</c:v>
                </c:pt>
                <c:pt idx="110543">
                  <c:v>55271.5</c:v>
                </c:pt>
                <c:pt idx="110544">
                  <c:v>55272</c:v>
                </c:pt>
                <c:pt idx="110545">
                  <c:v>55272.5</c:v>
                </c:pt>
                <c:pt idx="110546">
                  <c:v>55273</c:v>
                </c:pt>
                <c:pt idx="110547">
                  <c:v>55273.5</c:v>
                </c:pt>
                <c:pt idx="110548">
                  <c:v>55274</c:v>
                </c:pt>
                <c:pt idx="110549">
                  <c:v>55274.5</c:v>
                </c:pt>
                <c:pt idx="110550">
                  <c:v>55275</c:v>
                </c:pt>
                <c:pt idx="110551">
                  <c:v>55275.5</c:v>
                </c:pt>
                <c:pt idx="110552">
                  <c:v>55276</c:v>
                </c:pt>
                <c:pt idx="110553">
                  <c:v>55276.5</c:v>
                </c:pt>
                <c:pt idx="110554">
                  <c:v>55277</c:v>
                </c:pt>
                <c:pt idx="110555">
                  <c:v>55277.5</c:v>
                </c:pt>
                <c:pt idx="110556">
                  <c:v>55278</c:v>
                </c:pt>
                <c:pt idx="110557">
                  <c:v>55278.5</c:v>
                </c:pt>
                <c:pt idx="110558">
                  <c:v>55279</c:v>
                </c:pt>
                <c:pt idx="110559">
                  <c:v>55279.5</c:v>
                </c:pt>
                <c:pt idx="110560">
                  <c:v>55280</c:v>
                </c:pt>
                <c:pt idx="110561">
                  <c:v>55280.5</c:v>
                </c:pt>
                <c:pt idx="110562">
                  <c:v>55281</c:v>
                </c:pt>
                <c:pt idx="110563">
                  <c:v>55281.5</c:v>
                </c:pt>
                <c:pt idx="110564">
                  <c:v>55282</c:v>
                </c:pt>
                <c:pt idx="110565">
                  <c:v>55282.5</c:v>
                </c:pt>
                <c:pt idx="110566">
                  <c:v>55283</c:v>
                </c:pt>
                <c:pt idx="110567">
                  <c:v>55283.5</c:v>
                </c:pt>
                <c:pt idx="110568">
                  <c:v>55284</c:v>
                </c:pt>
                <c:pt idx="110569">
                  <c:v>55284.5</c:v>
                </c:pt>
                <c:pt idx="110570">
                  <c:v>55285</c:v>
                </c:pt>
                <c:pt idx="110571">
                  <c:v>55285.5</c:v>
                </c:pt>
                <c:pt idx="110572">
                  <c:v>55286</c:v>
                </c:pt>
                <c:pt idx="110573">
                  <c:v>55286.5</c:v>
                </c:pt>
                <c:pt idx="110574">
                  <c:v>55287</c:v>
                </c:pt>
                <c:pt idx="110575">
                  <c:v>55287.5</c:v>
                </c:pt>
                <c:pt idx="110576">
                  <c:v>55288</c:v>
                </c:pt>
                <c:pt idx="110577">
                  <c:v>55288.5</c:v>
                </c:pt>
                <c:pt idx="110578">
                  <c:v>55289</c:v>
                </c:pt>
                <c:pt idx="110579">
                  <c:v>55289.5</c:v>
                </c:pt>
                <c:pt idx="110580">
                  <c:v>55290</c:v>
                </c:pt>
                <c:pt idx="110581">
                  <c:v>55290.5</c:v>
                </c:pt>
                <c:pt idx="110582">
                  <c:v>55291</c:v>
                </c:pt>
                <c:pt idx="110583">
                  <c:v>55291.5</c:v>
                </c:pt>
                <c:pt idx="110584">
                  <c:v>55292</c:v>
                </c:pt>
                <c:pt idx="110585">
                  <c:v>55292.5</c:v>
                </c:pt>
                <c:pt idx="110586">
                  <c:v>55293</c:v>
                </c:pt>
                <c:pt idx="110587">
                  <c:v>55293.5</c:v>
                </c:pt>
                <c:pt idx="110588">
                  <c:v>55294</c:v>
                </c:pt>
                <c:pt idx="110589">
                  <c:v>55294.5</c:v>
                </c:pt>
                <c:pt idx="110590">
                  <c:v>55295</c:v>
                </c:pt>
                <c:pt idx="110591">
                  <c:v>55295.5</c:v>
                </c:pt>
                <c:pt idx="110592">
                  <c:v>55296</c:v>
                </c:pt>
                <c:pt idx="110593">
                  <c:v>55296.5</c:v>
                </c:pt>
                <c:pt idx="110594">
                  <c:v>55297</c:v>
                </c:pt>
                <c:pt idx="110595">
                  <c:v>55297.5</c:v>
                </c:pt>
                <c:pt idx="110596">
                  <c:v>55298</c:v>
                </c:pt>
                <c:pt idx="110597">
                  <c:v>55298.5</c:v>
                </c:pt>
                <c:pt idx="110598">
                  <c:v>55299</c:v>
                </c:pt>
                <c:pt idx="110599">
                  <c:v>55299.5</c:v>
                </c:pt>
                <c:pt idx="110600">
                  <c:v>55300</c:v>
                </c:pt>
                <c:pt idx="110601">
                  <c:v>55300.5</c:v>
                </c:pt>
                <c:pt idx="110602">
                  <c:v>55301</c:v>
                </c:pt>
                <c:pt idx="110603">
                  <c:v>55301.5</c:v>
                </c:pt>
                <c:pt idx="110604">
                  <c:v>55302</c:v>
                </c:pt>
                <c:pt idx="110605">
                  <c:v>55302.5</c:v>
                </c:pt>
                <c:pt idx="110606">
                  <c:v>55303</c:v>
                </c:pt>
                <c:pt idx="110607">
                  <c:v>55303.5</c:v>
                </c:pt>
                <c:pt idx="110608">
                  <c:v>55304</c:v>
                </c:pt>
                <c:pt idx="110609">
                  <c:v>55304.5</c:v>
                </c:pt>
                <c:pt idx="110610">
                  <c:v>55305</c:v>
                </c:pt>
                <c:pt idx="110611">
                  <c:v>55305.5</c:v>
                </c:pt>
                <c:pt idx="110612">
                  <c:v>55306</c:v>
                </c:pt>
                <c:pt idx="110613">
                  <c:v>55306.5</c:v>
                </c:pt>
                <c:pt idx="110614">
                  <c:v>55307</c:v>
                </c:pt>
                <c:pt idx="110615">
                  <c:v>55307.5</c:v>
                </c:pt>
                <c:pt idx="110616">
                  <c:v>55308</c:v>
                </c:pt>
                <c:pt idx="110617">
                  <c:v>55308.5</c:v>
                </c:pt>
                <c:pt idx="110618">
                  <c:v>55309</c:v>
                </c:pt>
                <c:pt idx="110619">
                  <c:v>55309.5</c:v>
                </c:pt>
                <c:pt idx="110620">
                  <c:v>55310</c:v>
                </c:pt>
                <c:pt idx="110621">
                  <c:v>55310.5</c:v>
                </c:pt>
                <c:pt idx="110622">
                  <c:v>55311</c:v>
                </c:pt>
                <c:pt idx="110623">
                  <c:v>55311.5</c:v>
                </c:pt>
                <c:pt idx="110624">
                  <c:v>55312</c:v>
                </c:pt>
                <c:pt idx="110625">
                  <c:v>55312.5</c:v>
                </c:pt>
                <c:pt idx="110626">
                  <c:v>55313</c:v>
                </c:pt>
                <c:pt idx="110627">
                  <c:v>55313.5</c:v>
                </c:pt>
                <c:pt idx="110628">
                  <c:v>55314</c:v>
                </c:pt>
                <c:pt idx="110629">
                  <c:v>55314.5</c:v>
                </c:pt>
                <c:pt idx="110630">
                  <c:v>55315</c:v>
                </c:pt>
                <c:pt idx="110631">
                  <c:v>55315.5</c:v>
                </c:pt>
                <c:pt idx="110632">
                  <c:v>55316</c:v>
                </c:pt>
                <c:pt idx="110633">
                  <c:v>55316.5</c:v>
                </c:pt>
                <c:pt idx="110634">
                  <c:v>55317</c:v>
                </c:pt>
                <c:pt idx="110635">
                  <c:v>55317.5</c:v>
                </c:pt>
                <c:pt idx="110636">
                  <c:v>55318</c:v>
                </c:pt>
                <c:pt idx="110637">
                  <c:v>55318.5</c:v>
                </c:pt>
                <c:pt idx="110638">
                  <c:v>55319</c:v>
                </c:pt>
                <c:pt idx="110639">
                  <c:v>55319.5</c:v>
                </c:pt>
                <c:pt idx="110640">
                  <c:v>55320</c:v>
                </c:pt>
                <c:pt idx="110641">
                  <c:v>55320.5</c:v>
                </c:pt>
                <c:pt idx="110642">
                  <c:v>55321</c:v>
                </c:pt>
                <c:pt idx="110643">
                  <c:v>55321.5</c:v>
                </c:pt>
                <c:pt idx="110644">
                  <c:v>55322</c:v>
                </c:pt>
                <c:pt idx="110645">
                  <c:v>55322.5</c:v>
                </c:pt>
                <c:pt idx="110646">
                  <c:v>55323</c:v>
                </c:pt>
                <c:pt idx="110647">
                  <c:v>55323.5</c:v>
                </c:pt>
                <c:pt idx="110648">
                  <c:v>55324</c:v>
                </c:pt>
                <c:pt idx="110649">
                  <c:v>55324.5</c:v>
                </c:pt>
                <c:pt idx="110650">
                  <c:v>55325</c:v>
                </c:pt>
                <c:pt idx="110651">
                  <c:v>55325.5</c:v>
                </c:pt>
                <c:pt idx="110652">
                  <c:v>55326</c:v>
                </c:pt>
                <c:pt idx="110653">
                  <c:v>55326.5</c:v>
                </c:pt>
                <c:pt idx="110654">
                  <c:v>55327</c:v>
                </c:pt>
                <c:pt idx="110655">
                  <c:v>55327.5</c:v>
                </c:pt>
                <c:pt idx="110656">
                  <c:v>55328</c:v>
                </c:pt>
                <c:pt idx="110657">
                  <c:v>55328.5</c:v>
                </c:pt>
                <c:pt idx="110658">
                  <c:v>55329</c:v>
                </c:pt>
                <c:pt idx="110659">
                  <c:v>55329.5</c:v>
                </c:pt>
                <c:pt idx="110660">
                  <c:v>55330</c:v>
                </c:pt>
                <c:pt idx="110661">
                  <c:v>55330.5</c:v>
                </c:pt>
                <c:pt idx="110662">
                  <c:v>55331</c:v>
                </c:pt>
                <c:pt idx="110663">
                  <c:v>55331.5</c:v>
                </c:pt>
                <c:pt idx="110664">
                  <c:v>55332</c:v>
                </c:pt>
                <c:pt idx="110665">
                  <c:v>55332.5</c:v>
                </c:pt>
                <c:pt idx="110666">
                  <c:v>55333</c:v>
                </c:pt>
                <c:pt idx="110667">
                  <c:v>55333.5</c:v>
                </c:pt>
                <c:pt idx="110668">
                  <c:v>55334</c:v>
                </c:pt>
                <c:pt idx="110669">
                  <c:v>55334.5</c:v>
                </c:pt>
                <c:pt idx="110670">
                  <c:v>55335</c:v>
                </c:pt>
                <c:pt idx="110671">
                  <c:v>55335.5</c:v>
                </c:pt>
                <c:pt idx="110672">
                  <c:v>55336</c:v>
                </c:pt>
                <c:pt idx="110673">
                  <c:v>55336.5</c:v>
                </c:pt>
                <c:pt idx="110674">
                  <c:v>55337</c:v>
                </c:pt>
                <c:pt idx="110675">
                  <c:v>55337.5</c:v>
                </c:pt>
                <c:pt idx="110676">
                  <c:v>55338</c:v>
                </c:pt>
                <c:pt idx="110677">
                  <c:v>55338.5</c:v>
                </c:pt>
                <c:pt idx="110678">
                  <c:v>55339</c:v>
                </c:pt>
                <c:pt idx="110679">
                  <c:v>55339.5</c:v>
                </c:pt>
                <c:pt idx="110680">
                  <c:v>55340</c:v>
                </c:pt>
                <c:pt idx="110681">
                  <c:v>55340.5</c:v>
                </c:pt>
                <c:pt idx="110682">
                  <c:v>55341</c:v>
                </c:pt>
                <c:pt idx="110683">
                  <c:v>55341.5</c:v>
                </c:pt>
                <c:pt idx="110684">
                  <c:v>55342</c:v>
                </c:pt>
                <c:pt idx="110685">
                  <c:v>55342.5</c:v>
                </c:pt>
                <c:pt idx="110686">
                  <c:v>55343</c:v>
                </c:pt>
                <c:pt idx="110687">
                  <c:v>55343.5</c:v>
                </c:pt>
                <c:pt idx="110688">
                  <c:v>55344</c:v>
                </c:pt>
                <c:pt idx="110689">
                  <c:v>55344.5</c:v>
                </c:pt>
                <c:pt idx="110690">
                  <c:v>55345</c:v>
                </c:pt>
                <c:pt idx="110691">
                  <c:v>55345.5</c:v>
                </c:pt>
                <c:pt idx="110692">
                  <c:v>55346</c:v>
                </c:pt>
                <c:pt idx="110693">
                  <c:v>55346.5</c:v>
                </c:pt>
                <c:pt idx="110694">
                  <c:v>55347</c:v>
                </c:pt>
                <c:pt idx="110695">
                  <c:v>55347.5</c:v>
                </c:pt>
                <c:pt idx="110696">
                  <c:v>55348</c:v>
                </c:pt>
                <c:pt idx="110697">
                  <c:v>55348.5</c:v>
                </c:pt>
                <c:pt idx="110698">
                  <c:v>55349</c:v>
                </c:pt>
                <c:pt idx="110699">
                  <c:v>55349.5</c:v>
                </c:pt>
                <c:pt idx="110700">
                  <c:v>55350</c:v>
                </c:pt>
                <c:pt idx="110701">
                  <c:v>55350.5</c:v>
                </c:pt>
                <c:pt idx="110702">
                  <c:v>55351</c:v>
                </c:pt>
                <c:pt idx="110703">
                  <c:v>55351.5</c:v>
                </c:pt>
                <c:pt idx="110704">
                  <c:v>55352</c:v>
                </c:pt>
                <c:pt idx="110705">
                  <c:v>55352.5</c:v>
                </c:pt>
                <c:pt idx="110706">
                  <c:v>55353</c:v>
                </c:pt>
                <c:pt idx="110707">
                  <c:v>55353.5</c:v>
                </c:pt>
                <c:pt idx="110708">
                  <c:v>55354</c:v>
                </c:pt>
                <c:pt idx="110709">
                  <c:v>55354.5</c:v>
                </c:pt>
                <c:pt idx="110710">
                  <c:v>55355</c:v>
                </c:pt>
                <c:pt idx="110711">
                  <c:v>55355.5</c:v>
                </c:pt>
                <c:pt idx="110712">
                  <c:v>55356</c:v>
                </c:pt>
                <c:pt idx="110713">
                  <c:v>55356.5</c:v>
                </c:pt>
                <c:pt idx="110714">
                  <c:v>55357</c:v>
                </c:pt>
                <c:pt idx="110715">
                  <c:v>55357.5</c:v>
                </c:pt>
                <c:pt idx="110716">
                  <c:v>55358</c:v>
                </c:pt>
                <c:pt idx="110717">
                  <c:v>55358.5</c:v>
                </c:pt>
                <c:pt idx="110718">
                  <c:v>55359</c:v>
                </c:pt>
                <c:pt idx="110719">
                  <c:v>55359.5</c:v>
                </c:pt>
                <c:pt idx="110720">
                  <c:v>55360</c:v>
                </c:pt>
                <c:pt idx="110721">
                  <c:v>55360.5</c:v>
                </c:pt>
                <c:pt idx="110722">
                  <c:v>55361</c:v>
                </c:pt>
                <c:pt idx="110723">
                  <c:v>55361.5</c:v>
                </c:pt>
                <c:pt idx="110724">
                  <c:v>55362</c:v>
                </c:pt>
                <c:pt idx="110725">
                  <c:v>55362.5</c:v>
                </c:pt>
                <c:pt idx="110726">
                  <c:v>55363</c:v>
                </c:pt>
                <c:pt idx="110727">
                  <c:v>55363.5</c:v>
                </c:pt>
                <c:pt idx="110728">
                  <c:v>55364</c:v>
                </c:pt>
                <c:pt idx="110729">
                  <c:v>55364.5</c:v>
                </c:pt>
                <c:pt idx="110730">
                  <c:v>55365</c:v>
                </c:pt>
                <c:pt idx="110731">
                  <c:v>55365.5</c:v>
                </c:pt>
                <c:pt idx="110732">
                  <c:v>55366</c:v>
                </c:pt>
                <c:pt idx="110733">
                  <c:v>55366.5</c:v>
                </c:pt>
                <c:pt idx="110734">
                  <c:v>55367</c:v>
                </c:pt>
                <c:pt idx="110735">
                  <c:v>55367.5</c:v>
                </c:pt>
                <c:pt idx="110736">
                  <c:v>55368</c:v>
                </c:pt>
                <c:pt idx="110737">
                  <c:v>55368.5</c:v>
                </c:pt>
                <c:pt idx="110738">
                  <c:v>55369</c:v>
                </c:pt>
                <c:pt idx="110739">
                  <c:v>55369.5</c:v>
                </c:pt>
                <c:pt idx="110740">
                  <c:v>55370</c:v>
                </c:pt>
                <c:pt idx="110741">
                  <c:v>55370.5</c:v>
                </c:pt>
                <c:pt idx="110742">
                  <c:v>55371</c:v>
                </c:pt>
                <c:pt idx="110743">
                  <c:v>55371.5</c:v>
                </c:pt>
                <c:pt idx="110744">
                  <c:v>55372</c:v>
                </c:pt>
                <c:pt idx="110745">
                  <c:v>55372.5</c:v>
                </c:pt>
                <c:pt idx="110746">
                  <c:v>55373</c:v>
                </c:pt>
                <c:pt idx="110747">
                  <c:v>55373.5</c:v>
                </c:pt>
                <c:pt idx="110748">
                  <c:v>55374</c:v>
                </c:pt>
                <c:pt idx="110749">
                  <c:v>55374.5</c:v>
                </c:pt>
                <c:pt idx="110750">
                  <c:v>55375</c:v>
                </c:pt>
                <c:pt idx="110751">
                  <c:v>55375.5</c:v>
                </c:pt>
                <c:pt idx="110752">
                  <c:v>55376</c:v>
                </c:pt>
                <c:pt idx="110753">
                  <c:v>55376.5</c:v>
                </c:pt>
                <c:pt idx="110754">
                  <c:v>55377</c:v>
                </c:pt>
                <c:pt idx="110755">
                  <c:v>55377.5</c:v>
                </c:pt>
                <c:pt idx="110756">
                  <c:v>55378</c:v>
                </c:pt>
                <c:pt idx="110757">
                  <c:v>55378.5</c:v>
                </c:pt>
                <c:pt idx="110758">
                  <c:v>55379</c:v>
                </c:pt>
                <c:pt idx="110759">
                  <c:v>55379.5</c:v>
                </c:pt>
                <c:pt idx="110760">
                  <c:v>55380</c:v>
                </c:pt>
                <c:pt idx="110761">
                  <c:v>55380.5</c:v>
                </c:pt>
                <c:pt idx="110762">
                  <c:v>55381</c:v>
                </c:pt>
                <c:pt idx="110763">
                  <c:v>55381.5</c:v>
                </c:pt>
                <c:pt idx="110764">
                  <c:v>55382</c:v>
                </c:pt>
                <c:pt idx="110765">
                  <c:v>55382.5</c:v>
                </c:pt>
                <c:pt idx="110766">
                  <c:v>55383</c:v>
                </c:pt>
                <c:pt idx="110767">
                  <c:v>55383.5</c:v>
                </c:pt>
                <c:pt idx="110768">
                  <c:v>55384</c:v>
                </c:pt>
                <c:pt idx="110769">
                  <c:v>55384.5</c:v>
                </c:pt>
                <c:pt idx="110770">
                  <c:v>55385</c:v>
                </c:pt>
                <c:pt idx="110771">
                  <c:v>55385.5</c:v>
                </c:pt>
                <c:pt idx="110772">
                  <c:v>55386</c:v>
                </c:pt>
                <c:pt idx="110773">
                  <c:v>55386.5</c:v>
                </c:pt>
                <c:pt idx="110774">
                  <c:v>55387</c:v>
                </c:pt>
                <c:pt idx="110775">
                  <c:v>55387.5</c:v>
                </c:pt>
                <c:pt idx="110776">
                  <c:v>55388</c:v>
                </c:pt>
                <c:pt idx="110777">
                  <c:v>55388.5</c:v>
                </c:pt>
                <c:pt idx="110778">
                  <c:v>55389</c:v>
                </c:pt>
                <c:pt idx="110779">
                  <c:v>55389.5</c:v>
                </c:pt>
                <c:pt idx="110780">
                  <c:v>55390</c:v>
                </c:pt>
                <c:pt idx="110781">
                  <c:v>55390.5</c:v>
                </c:pt>
                <c:pt idx="110782">
                  <c:v>55391</c:v>
                </c:pt>
                <c:pt idx="110783">
                  <c:v>55391.5</c:v>
                </c:pt>
                <c:pt idx="110784">
                  <c:v>55392</c:v>
                </c:pt>
                <c:pt idx="110785">
                  <c:v>55392.5</c:v>
                </c:pt>
                <c:pt idx="110786">
                  <c:v>55393</c:v>
                </c:pt>
                <c:pt idx="110787">
                  <c:v>55393.5</c:v>
                </c:pt>
                <c:pt idx="110788">
                  <c:v>55394</c:v>
                </c:pt>
                <c:pt idx="110789">
                  <c:v>55394.5</c:v>
                </c:pt>
                <c:pt idx="110790">
                  <c:v>55395</c:v>
                </c:pt>
                <c:pt idx="110791">
                  <c:v>55395.5</c:v>
                </c:pt>
                <c:pt idx="110792">
                  <c:v>55396</c:v>
                </c:pt>
                <c:pt idx="110793">
                  <c:v>55396.5</c:v>
                </c:pt>
                <c:pt idx="110794">
                  <c:v>55397</c:v>
                </c:pt>
                <c:pt idx="110795">
                  <c:v>55397.5</c:v>
                </c:pt>
                <c:pt idx="110796">
                  <c:v>55398</c:v>
                </c:pt>
                <c:pt idx="110797">
                  <c:v>55398.5</c:v>
                </c:pt>
                <c:pt idx="110798">
                  <c:v>55399</c:v>
                </c:pt>
                <c:pt idx="110799">
                  <c:v>55399.5</c:v>
                </c:pt>
                <c:pt idx="110800">
                  <c:v>55400</c:v>
                </c:pt>
                <c:pt idx="110801">
                  <c:v>55400.5</c:v>
                </c:pt>
                <c:pt idx="110802">
                  <c:v>55401</c:v>
                </c:pt>
                <c:pt idx="110803">
                  <c:v>55401.5</c:v>
                </c:pt>
                <c:pt idx="110804">
                  <c:v>55402</c:v>
                </c:pt>
                <c:pt idx="110805">
                  <c:v>55402.5</c:v>
                </c:pt>
                <c:pt idx="110806">
                  <c:v>55403</c:v>
                </c:pt>
                <c:pt idx="110807">
                  <c:v>55403.5</c:v>
                </c:pt>
                <c:pt idx="110808">
                  <c:v>55404</c:v>
                </c:pt>
                <c:pt idx="110809">
                  <c:v>55404.5</c:v>
                </c:pt>
                <c:pt idx="110810">
                  <c:v>55405</c:v>
                </c:pt>
                <c:pt idx="110811">
                  <c:v>55405.5</c:v>
                </c:pt>
                <c:pt idx="110812">
                  <c:v>55406</c:v>
                </c:pt>
                <c:pt idx="110813">
                  <c:v>55406.5</c:v>
                </c:pt>
                <c:pt idx="110814">
                  <c:v>55407</c:v>
                </c:pt>
                <c:pt idx="110815">
                  <c:v>55407.5</c:v>
                </c:pt>
                <c:pt idx="110816">
                  <c:v>55408</c:v>
                </c:pt>
                <c:pt idx="110817">
                  <c:v>55408.5</c:v>
                </c:pt>
                <c:pt idx="110818">
                  <c:v>55409</c:v>
                </c:pt>
                <c:pt idx="110819">
                  <c:v>55409.5</c:v>
                </c:pt>
                <c:pt idx="110820">
                  <c:v>55410</c:v>
                </c:pt>
                <c:pt idx="110821">
                  <c:v>55410.5</c:v>
                </c:pt>
                <c:pt idx="110822">
                  <c:v>55411</c:v>
                </c:pt>
                <c:pt idx="110823">
                  <c:v>55411.5</c:v>
                </c:pt>
                <c:pt idx="110824">
                  <c:v>55412</c:v>
                </c:pt>
                <c:pt idx="110825">
                  <c:v>55412.5</c:v>
                </c:pt>
                <c:pt idx="110826">
                  <c:v>55413</c:v>
                </c:pt>
                <c:pt idx="110827">
                  <c:v>55413.5</c:v>
                </c:pt>
                <c:pt idx="110828">
                  <c:v>55414</c:v>
                </c:pt>
                <c:pt idx="110829">
                  <c:v>55414.5</c:v>
                </c:pt>
                <c:pt idx="110830">
                  <c:v>55415</c:v>
                </c:pt>
                <c:pt idx="110831">
                  <c:v>55415.5</c:v>
                </c:pt>
                <c:pt idx="110832">
                  <c:v>55416</c:v>
                </c:pt>
                <c:pt idx="110833">
                  <c:v>55416.5</c:v>
                </c:pt>
                <c:pt idx="110834">
                  <c:v>55417</c:v>
                </c:pt>
                <c:pt idx="110835">
                  <c:v>55417.5</c:v>
                </c:pt>
                <c:pt idx="110836">
                  <c:v>55418</c:v>
                </c:pt>
                <c:pt idx="110837">
                  <c:v>55418.5</c:v>
                </c:pt>
                <c:pt idx="110838">
                  <c:v>55419</c:v>
                </c:pt>
                <c:pt idx="110839">
                  <c:v>55419.5</c:v>
                </c:pt>
                <c:pt idx="110840">
                  <c:v>55420</c:v>
                </c:pt>
                <c:pt idx="110841">
                  <c:v>55420.5</c:v>
                </c:pt>
                <c:pt idx="110842">
                  <c:v>55421</c:v>
                </c:pt>
                <c:pt idx="110843">
                  <c:v>55421.5</c:v>
                </c:pt>
                <c:pt idx="110844">
                  <c:v>55422</c:v>
                </c:pt>
                <c:pt idx="110845">
                  <c:v>55422.5</c:v>
                </c:pt>
                <c:pt idx="110846">
                  <c:v>55423</c:v>
                </c:pt>
                <c:pt idx="110847">
                  <c:v>55423.5</c:v>
                </c:pt>
                <c:pt idx="110848">
                  <c:v>55424</c:v>
                </c:pt>
                <c:pt idx="110849">
                  <c:v>55424.5</c:v>
                </c:pt>
                <c:pt idx="110850">
                  <c:v>55425</c:v>
                </c:pt>
                <c:pt idx="110851">
                  <c:v>55425.5</c:v>
                </c:pt>
                <c:pt idx="110852">
                  <c:v>55426</c:v>
                </c:pt>
                <c:pt idx="110853">
                  <c:v>55426.5</c:v>
                </c:pt>
                <c:pt idx="110854">
                  <c:v>55427</c:v>
                </c:pt>
                <c:pt idx="110855">
                  <c:v>55427.5</c:v>
                </c:pt>
                <c:pt idx="110856">
                  <c:v>55428</c:v>
                </c:pt>
                <c:pt idx="110857">
                  <c:v>55428.5</c:v>
                </c:pt>
                <c:pt idx="110858">
                  <c:v>55429</c:v>
                </c:pt>
                <c:pt idx="110859">
                  <c:v>55429.5</c:v>
                </c:pt>
                <c:pt idx="110860">
                  <c:v>55430</c:v>
                </c:pt>
                <c:pt idx="110861">
                  <c:v>55430.5</c:v>
                </c:pt>
                <c:pt idx="110862">
                  <c:v>55431</c:v>
                </c:pt>
                <c:pt idx="110863">
                  <c:v>55431.5</c:v>
                </c:pt>
                <c:pt idx="110864">
                  <c:v>55432</c:v>
                </c:pt>
                <c:pt idx="110865">
                  <c:v>55432.5</c:v>
                </c:pt>
                <c:pt idx="110866">
                  <c:v>55433</c:v>
                </c:pt>
                <c:pt idx="110867">
                  <c:v>55433.5</c:v>
                </c:pt>
                <c:pt idx="110868">
                  <c:v>55434</c:v>
                </c:pt>
                <c:pt idx="110869">
                  <c:v>55434.5</c:v>
                </c:pt>
                <c:pt idx="110870">
                  <c:v>55435</c:v>
                </c:pt>
                <c:pt idx="110871">
                  <c:v>55435.5</c:v>
                </c:pt>
                <c:pt idx="110872">
                  <c:v>55436</c:v>
                </c:pt>
                <c:pt idx="110873">
                  <c:v>55436.5</c:v>
                </c:pt>
                <c:pt idx="110874">
                  <c:v>55437</c:v>
                </c:pt>
                <c:pt idx="110875">
                  <c:v>55437.5</c:v>
                </c:pt>
                <c:pt idx="110876">
                  <c:v>55438</c:v>
                </c:pt>
                <c:pt idx="110877">
                  <c:v>55438.5</c:v>
                </c:pt>
                <c:pt idx="110878">
                  <c:v>55439</c:v>
                </c:pt>
                <c:pt idx="110879">
                  <c:v>55439.5</c:v>
                </c:pt>
                <c:pt idx="110880">
                  <c:v>55440</c:v>
                </c:pt>
                <c:pt idx="110881">
                  <c:v>55440.5</c:v>
                </c:pt>
                <c:pt idx="110882">
                  <c:v>55441</c:v>
                </c:pt>
                <c:pt idx="110883">
                  <c:v>55441.5</c:v>
                </c:pt>
                <c:pt idx="110884">
                  <c:v>55442</c:v>
                </c:pt>
                <c:pt idx="110885">
                  <c:v>55442.5</c:v>
                </c:pt>
                <c:pt idx="110886">
                  <c:v>55443</c:v>
                </c:pt>
                <c:pt idx="110887">
                  <c:v>55443.5</c:v>
                </c:pt>
                <c:pt idx="110888">
                  <c:v>55444</c:v>
                </c:pt>
                <c:pt idx="110889">
                  <c:v>55444.5</c:v>
                </c:pt>
                <c:pt idx="110890">
                  <c:v>55445</c:v>
                </c:pt>
                <c:pt idx="110891">
                  <c:v>55445.5</c:v>
                </c:pt>
                <c:pt idx="110892">
                  <c:v>55446</c:v>
                </c:pt>
                <c:pt idx="110893">
                  <c:v>55446.5</c:v>
                </c:pt>
                <c:pt idx="110894">
                  <c:v>55447</c:v>
                </c:pt>
                <c:pt idx="110895">
                  <c:v>55447.5</c:v>
                </c:pt>
                <c:pt idx="110896">
                  <c:v>55448</c:v>
                </c:pt>
                <c:pt idx="110897">
                  <c:v>55448.5</c:v>
                </c:pt>
                <c:pt idx="110898">
                  <c:v>55449</c:v>
                </c:pt>
                <c:pt idx="110899">
                  <c:v>55449.5</c:v>
                </c:pt>
                <c:pt idx="110900">
                  <c:v>55450</c:v>
                </c:pt>
                <c:pt idx="110901">
                  <c:v>55450.5</c:v>
                </c:pt>
                <c:pt idx="110902">
                  <c:v>55451</c:v>
                </c:pt>
                <c:pt idx="110903">
                  <c:v>55451.5</c:v>
                </c:pt>
                <c:pt idx="110904">
                  <c:v>55452</c:v>
                </c:pt>
                <c:pt idx="110905">
                  <c:v>55452.5</c:v>
                </c:pt>
                <c:pt idx="110906">
                  <c:v>55453</c:v>
                </c:pt>
                <c:pt idx="110907">
                  <c:v>55453.5</c:v>
                </c:pt>
                <c:pt idx="110908">
                  <c:v>55454</c:v>
                </c:pt>
                <c:pt idx="110909">
                  <c:v>55454.5</c:v>
                </c:pt>
                <c:pt idx="110910">
                  <c:v>55455</c:v>
                </c:pt>
                <c:pt idx="110911">
                  <c:v>55455.5</c:v>
                </c:pt>
                <c:pt idx="110912">
                  <c:v>55456</c:v>
                </c:pt>
                <c:pt idx="110913">
                  <c:v>55456.5</c:v>
                </c:pt>
                <c:pt idx="110914">
                  <c:v>55457</c:v>
                </c:pt>
                <c:pt idx="110915">
                  <c:v>55457.5</c:v>
                </c:pt>
                <c:pt idx="110916">
                  <c:v>55458</c:v>
                </c:pt>
                <c:pt idx="110917">
                  <c:v>55458.5</c:v>
                </c:pt>
                <c:pt idx="110918">
                  <c:v>55459</c:v>
                </c:pt>
                <c:pt idx="110919">
                  <c:v>55459.5</c:v>
                </c:pt>
                <c:pt idx="110920">
                  <c:v>55460</c:v>
                </c:pt>
                <c:pt idx="110921">
                  <c:v>55460.5</c:v>
                </c:pt>
                <c:pt idx="110922">
                  <c:v>55461</c:v>
                </c:pt>
                <c:pt idx="110923">
                  <c:v>55461.5</c:v>
                </c:pt>
                <c:pt idx="110924">
                  <c:v>55462</c:v>
                </c:pt>
                <c:pt idx="110925">
                  <c:v>55462.5</c:v>
                </c:pt>
                <c:pt idx="110926">
                  <c:v>55463</c:v>
                </c:pt>
                <c:pt idx="110927">
                  <c:v>55463.5</c:v>
                </c:pt>
                <c:pt idx="110928">
                  <c:v>55464</c:v>
                </c:pt>
                <c:pt idx="110929">
                  <c:v>55464.5</c:v>
                </c:pt>
                <c:pt idx="110930">
                  <c:v>55465</c:v>
                </c:pt>
                <c:pt idx="110931">
                  <c:v>55465.5</c:v>
                </c:pt>
                <c:pt idx="110932">
                  <c:v>55466</c:v>
                </c:pt>
                <c:pt idx="110933">
                  <c:v>55466.5</c:v>
                </c:pt>
                <c:pt idx="110934">
                  <c:v>55467</c:v>
                </c:pt>
                <c:pt idx="110935">
                  <c:v>55467.5</c:v>
                </c:pt>
                <c:pt idx="110936">
                  <c:v>55468</c:v>
                </c:pt>
                <c:pt idx="110937">
                  <c:v>55468.5</c:v>
                </c:pt>
                <c:pt idx="110938">
                  <c:v>55469</c:v>
                </c:pt>
                <c:pt idx="110939">
                  <c:v>55469.5</c:v>
                </c:pt>
                <c:pt idx="110940">
                  <c:v>55470</c:v>
                </c:pt>
                <c:pt idx="110941">
                  <c:v>55470.5</c:v>
                </c:pt>
                <c:pt idx="110942">
                  <c:v>55471</c:v>
                </c:pt>
                <c:pt idx="110943">
                  <c:v>55471.5</c:v>
                </c:pt>
                <c:pt idx="110944">
                  <c:v>55472</c:v>
                </c:pt>
                <c:pt idx="110945">
                  <c:v>55472.5</c:v>
                </c:pt>
                <c:pt idx="110946">
                  <c:v>55473</c:v>
                </c:pt>
                <c:pt idx="110947">
                  <c:v>55473.5</c:v>
                </c:pt>
                <c:pt idx="110948">
                  <c:v>55474</c:v>
                </c:pt>
                <c:pt idx="110949">
                  <c:v>55474.5</c:v>
                </c:pt>
                <c:pt idx="110950">
                  <c:v>55475</c:v>
                </c:pt>
                <c:pt idx="110951">
                  <c:v>55475.5</c:v>
                </c:pt>
                <c:pt idx="110952">
                  <c:v>55476</c:v>
                </c:pt>
                <c:pt idx="110953">
                  <c:v>55476.5</c:v>
                </c:pt>
                <c:pt idx="110954">
                  <c:v>55477</c:v>
                </c:pt>
                <c:pt idx="110955">
                  <c:v>55477.5</c:v>
                </c:pt>
                <c:pt idx="110956">
                  <c:v>55478</c:v>
                </c:pt>
                <c:pt idx="110957">
                  <c:v>55478.5</c:v>
                </c:pt>
                <c:pt idx="110958">
                  <c:v>55479</c:v>
                </c:pt>
                <c:pt idx="110959">
                  <c:v>55479.5</c:v>
                </c:pt>
                <c:pt idx="110960">
                  <c:v>55480</c:v>
                </c:pt>
                <c:pt idx="110961">
                  <c:v>55480.5</c:v>
                </c:pt>
                <c:pt idx="110962">
                  <c:v>55481</c:v>
                </c:pt>
                <c:pt idx="110963">
                  <c:v>55481.5</c:v>
                </c:pt>
                <c:pt idx="110964">
                  <c:v>55482</c:v>
                </c:pt>
                <c:pt idx="110965">
                  <c:v>55482.5</c:v>
                </c:pt>
                <c:pt idx="110966">
                  <c:v>55483</c:v>
                </c:pt>
                <c:pt idx="110967">
                  <c:v>55483.5</c:v>
                </c:pt>
                <c:pt idx="110968">
                  <c:v>55484</c:v>
                </c:pt>
                <c:pt idx="110969">
                  <c:v>55484.5</c:v>
                </c:pt>
                <c:pt idx="110970">
                  <c:v>55485</c:v>
                </c:pt>
                <c:pt idx="110971">
                  <c:v>55485.5</c:v>
                </c:pt>
                <c:pt idx="110972">
                  <c:v>55486</c:v>
                </c:pt>
                <c:pt idx="110973">
                  <c:v>55486.5</c:v>
                </c:pt>
                <c:pt idx="110974">
                  <c:v>55487</c:v>
                </c:pt>
                <c:pt idx="110975">
                  <c:v>55487.5</c:v>
                </c:pt>
                <c:pt idx="110976">
                  <c:v>55488</c:v>
                </c:pt>
                <c:pt idx="110977">
                  <c:v>55488.5</c:v>
                </c:pt>
                <c:pt idx="110978">
                  <c:v>55489</c:v>
                </c:pt>
                <c:pt idx="110979">
                  <c:v>55489.5</c:v>
                </c:pt>
                <c:pt idx="110980">
                  <c:v>55490</c:v>
                </c:pt>
                <c:pt idx="110981">
                  <c:v>55490.5</c:v>
                </c:pt>
                <c:pt idx="110982">
                  <c:v>55491</c:v>
                </c:pt>
                <c:pt idx="110983">
                  <c:v>55491.5</c:v>
                </c:pt>
                <c:pt idx="110984">
                  <c:v>55492</c:v>
                </c:pt>
                <c:pt idx="110985">
                  <c:v>55492.5</c:v>
                </c:pt>
                <c:pt idx="110986">
                  <c:v>55493</c:v>
                </c:pt>
                <c:pt idx="110987">
                  <c:v>55493.5</c:v>
                </c:pt>
                <c:pt idx="110988">
                  <c:v>55494</c:v>
                </c:pt>
                <c:pt idx="110989">
                  <c:v>55494.5</c:v>
                </c:pt>
                <c:pt idx="110990">
                  <c:v>55495</c:v>
                </c:pt>
                <c:pt idx="110991">
                  <c:v>55495.5</c:v>
                </c:pt>
                <c:pt idx="110992">
                  <c:v>55496</c:v>
                </c:pt>
                <c:pt idx="110993">
                  <c:v>55496.5</c:v>
                </c:pt>
                <c:pt idx="110994">
                  <c:v>55497</c:v>
                </c:pt>
                <c:pt idx="110995">
                  <c:v>55497.5</c:v>
                </c:pt>
                <c:pt idx="110996">
                  <c:v>55498</c:v>
                </c:pt>
                <c:pt idx="110997">
                  <c:v>55498.5</c:v>
                </c:pt>
                <c:pt idx="110998">
                  <c:v>55499</c:v>
                </c:pt>
                <c:pt idx="110999">
                  <c:v>55499.5</c:v>
                </c:pt>
                <c:pt idx="111000">
                  <c:v>55500</c:v>
                </c:pt>
                <c:pt idx="111001">
                  <c:v>55500.5</c:v>
                </c:pt>
                <c:pt idx="111002">
                  <c:v>55501</c:v>
                </c:pt>
                <c:pt idx="111003">
                  <c:v>55501.5</c:v>
                </c:pt>
                <c:pt idx="111004">
                  <c:v>55502</c:v>
                </c:pt>
                <c:pt idx="111005">
                  <c:v>55502.5</c:v>
                </c:pt>
                <c:pt idx="111006">
                  <c:v>55503</c:v>
                </c:pt>
                <c:pt idx="111007">
                  <c:v>55503.5</c:v>
                </c:pt>
                <c:pt idx="111008">
                  <c:v>55504</c:v>
                </c:pt>
                <c:pt idx="111009">
                  <c:v>55504.5</c:v>
                </c:pt>
                <c:pt idx="111010">
                  <c:v>55505</c:v>
                </c:pt>
                <c:pt idx="111011">
                  <c:v>55505.5</c:v>
                </c:pt>
                <c:pt idx="111012">
                  <c:v>55506</c:v>
                </c:pt>
                <c:pt idx="111013">
                  <c:v>55506.5</c:v>
                </c:pt>
                <c:pt idx="111014">
                  <c:v>55507</c:v>
                </c:pt>
                <c:pt idx="111015">
                  <c:v>55507.5</c:v>
                </c:pt>
                <c:pt idx="111016">
                  <c:v>55508</c:v>
                </c:pt>
                <c:pt idx="111017">
                  <c:v>55508.5</c:v>
                </c:pt>
                <c:pt idx="111018">
                  <c:v>55509</c:v>
                </c:pt>
                <c:pt idx="111019">
                  <c:v>55509.5</c:v>
                </c:pt>
                <c:pt idx="111020">
                  <c:v>55510</c:v>
                </c:pt>
                <c:pt idx="111021">
                  <c:v>55510.5</c:v>
                </c:pt>
                <c:pt idx="111022">
                  <c:v>55511</c:v>
                </c:pt>
                <c:pt idx="111023">
                  <c:v>55511.5</c:v>
                </c:pt>
                <c:pt idx="111024">
                  <c:v>55512</c:v>
                </c:pt>
                <c:pt idx="111025">
                  <c:v>55512.5</c:v>
                </c:pt>
                <c:pt idx="111026">
                  <c:v>55513</c:v>
                </c:pt>
                <c:pt idx="111027">
                  <c:v>55513.5</c:v>
                </c:pt>
                <c:pt idx="111028">
                  <c:v>55514</c:v>
                </c:pt>
                <c:pt idx="111029">
                  <c:v>55514.5</c:v>
                </c:pt>
                <c:pt idx="111030">
                  <c:v>55515</c:v>
                </c:pt>
                <c:pt idx="111031">
                  <c:v>55515.5</c:v>
                </c:pt>
                <c:pt idx="111032">
                  <c:v>55516</c:v>
                </c:pt>
                <c:pt idx="111033">
                  <c:v>55516.5</c:v>
                </c:pt>
                <c:pt idx="111034">
                  <c:v>55517</c:v>
                </c:pt>
                <c:pt idx="111035">
                  <c:v>55517.5</c:v>
                </c:pt>
                <c:pt idx="111036">
                  <c:v>55518</c:v>
                </c:pt>
                <c:pt idx="111037">
                  <c:v>55518.5</c:v>
                </c:pt>
                <c:pt idx="111038">
                  <c:v>55519</c:v>
                </c:pt>
                <c:pt idx="111039">
                  <c:v>55519.5</c:v>
                </c:pt>
                <c:pt idx="111040">
                  <c:v>55520</c:v>
                </c:pt>
                <c:pt idx="111041">
                  <c:v>55520.5</c:v>
                </c:pt>
                <c:pt idx="111042">
                  <c:v>55521</c:v>
                </c:pt>
                <c:pt idx="111043">
                  <c:v>55521.5</c:v>
                </c:pt>
                <c:pt idx="111044">
                  <c:v>55522</c:v>
                </c:pt>
                <c:pt idx="111045">
                  <c:v>55522.5</c:v>
                </c:pt>
                <c:pt idx="111046">
                  <c:v>55523</c:v>
                </c:pt>
                <c:pt idx="111047">
                  <c:v>55523.5</c:v>
                </c:pt>
                <c:pt idx="111048">
                  <c:v>55524</c:v>
                </c:pt>
                <c:pt idx="111049">
                  <c:v>55524.5</c:v>
                </c:pt>
                <c:pt idx="111050">
                  <c:v>55525</c:v>
                </c:pt>
                <c:pt idx="111051">
                  <c:v>55525.5</c:v>
                </c:pt>
                <c:pt idx="111052">
                  <c:v>55526</c:v>
                </c:pt>
                <c:pt idx="111053">
                  <c:v>55526.5</c:v>
                </c:pt>
                <c:pt idx="111054">
                  <c:v>55527</c:v>
                </c:pt>
                <c:pt idx="111055">
                  <c:v>55527.5</c:v>
                </c:pt>
                <c:pt idx="111056">
                  <c:v>55528</c:v>
                </c:pt>
                <c:pt idx="111057">
                  <c:v>55528.5</c:v>
                </c:pt>
                <c:pt idx="111058">
                  <c:v>55529</c:v>
                </c:pt>
                <c:pt idx="111059">
                  <c:v>55529.5</c:v>
                </c:pt>
                <c:pt idx="111060">
                  <c:v>55530</c:v>
                </c:pt>
                <c:pt idx="111061">
                  <c:v>55530.5</c:v>
                </c:pt>
                <c:pt idx="111062">
                  <c:v>55531</c:v>
                </c:pt>
                <c:pt idx="111063">
                  <c:v>55531.5</c:v>
                </c:pt>
                <c:pt idx="111064">
                  <c:v>55532</c:v>
                </c:pt>
                <c:pt idx="111065">
                  <c:v>55532.5</c:v>
                </c:pt>
                <c:pt idx="111066">
                  <c:v>55533</c:v>
                </c:pt>
                <c:pt idx="111067">
                  <c:v>55533.5</c:v>
                </c:pt>
                <c:pt idx="111068">
                  <c:v>55534</c:v>
                </c:pt>
                <c:pt idx="111069">
                  <c:v>55534.5</c:v>
                </c:pt>
                <c:pt idx="111070">
                  <c:v>55535</c:v>
                </c:pt>
                <c:pt idx="111071">
                  <c:v>55535.5</c:v>
                </c:pt>
                <c:pt idx="111072">
                  <c:v>55536</c:v>
                </c:pt>
                <c:pt idx="111073">
                  <c:v>55536.5</c:v>
                </c:pt>
                <c:pt idx="111074">
                  <c:v>55537</c:v>
                </c:pt>
                <c:pt idx="111075">
                  <c:v>55537.5</c:v>
                </c:pt>
                <c:pt idx="111076">
                  <c:v>55538</c:v>
                </c:pt>
                <c:pt idx="111077">
                  <c:v>55538.5</c:v>
                </c:pt>
                <c:pt idx="111078">
                  <c:v>55539</c:v>
                </c:pt>
                <c:pt idx="111079">
                  <c:v>55539.5</c:v>
                </c:pt>
                <c:pt idx="111080">
                  <c:v>55540</c:v>
                </c:pt>
                <c:pt idx="111081">
                  <c:v>55540.5</c:v>
                </c:pt>
                <c:pt idx="111082">
                  <c:v>55541</c:v>
                </c:pt>
                <c:pt idx="111083">
                  <c:v>55541.5</c:v>
                </c:pt>
                <c:pt idx="111084">
                  <c:v>55542</c:v>
                </c:pt>
                <c:pt idx="111085">
                  <c:v>55542.5</c:v>
                </c:pt>
                <c:pt idx="111086">
                  <c:v>55543</c:v>
                </c:pt>
                <c:pt idx="111087">
                  <c:v>55543.5</c:v>
                </c:pt>
                <c:pt idx="111088">
                  <c:v>55544</c:v>
                </c:pt>
                <c:pt idx="111089">
                  <c:v>55544.5</c:v>
                </c:pt>
                <c:pt idx="111090">
                  <c:v>55545</c:v>
                </c:pt>
                <c:pt idx="111091">
                  <c:v>55545.5</c:v>
                </c:pt>
                <c:pt idx="111092">
                  <c:v>55546</c:v>
                </c:pt>
                <c:pt idx="111093">
                  <c:v>55546.5</c:v>
                </c:pt>
                <c:pt idx="111094">
                  <c:v>55547</c:v>
                </c:pt>
                <c:pt idx="111095">
                  <c:v>55547.5</c:v>
                </c:pt>
                <c:pt idx="111096">
                  <c:v>55548</c:v>
                </c:pt>
                <c:pt idx="111097">
                  <c:v>55548.5</c:v>
                </c:pt>
                <c:pt idx="111098">
                  <c:v>55549</c:v>
                </c:pt>
                <c:pt idx="111099">
                  <c:v>55549.5</c:v>
                </c:pt>
                <c:pt idx="111100">
                  <c:v>55550</c:v>
                </c:pt>
                <c:pt idx="111101">
                  <c:v>55550.5</c:v>
                </c:pt>
                <c:pt idx="111102">
                  <c:v>55551</c:v>
                </c:pt>
                <c:pt idx="111103">
                  <c:v>55551.5</c:v>
                </c:pt>
                <c:pt idx="111104">
                  <c:v>55552</c:v>
                </c:pt>
                <c:pt idx="111105">
                  <c:v>55552.5</c:v>
                </c:pt>
                <c:pt idx="111106">
                  <c:v>55553</c:v>
                </c:pt>
                <c:pt idx="111107">
                  <c:v>55553.5</c:v>
                </c:pt>
                <c:pt idx="111108">
                  <c:v>55554</c:v>
                </c:pt>
                <c:pt idx="111109">
                  <c:v>55554.5</c:v>
                </c:pt>
                <c:pt idx="111110">
                  <c:v>55555</c:v>
                </c:pt>
                <c:pt idx="111111">
                  <c:v>55555.5</c:v>
                </c:pt>
                <c:pt idx="111112">
                  <c:v>55556</c:v>
                </c:pt>
                <c:pt idx="111113">
                  <c:v>55556.5</c:v>
                </c:pt>
                <c:pt idx="111114">
                  <c:v>55557</c:v>
                </c:pt>
                <c:pt idx="111115">
                  <c:v>55557.5</c:v>
                </c:pt>
                <c:pt idx="111116">
                  <c:v>55558</c:v>
                </c:pt>
                <c:pt idx="111117">
                  <c:v>55558.5</c:v>
                </c:pt>
                <c:pt idx="111118">
                  <c:v>55559</c:v>
                </c:pt>
                <c:pt idx="111119">
                  <c:v>55559.5</c:v>
                </c:pt>
                <c:pt idx="111120">
                  <c:v>55560</c:v>
                </c:pt>
                <c:pt idx="111121">
                  <c:v>55560.5</c:v>
                </c:pt>
                <c:pt idx="111122">
                  <c:v>55561</c:v>
                </c:pt>
                <c:pt idx="111123">
                  <c:v>55561.5</c:v>
                </c:pt>
                <c:pt idx="111124">
                  <c:v>55562</c:v>
                </c:pt>
                <c:pt idx="111125">
                  <c:v>55562.5</c:v>
                </c:pt>
                <c:pt idx="111126">
                  <c:v>55563</c:v>
                </c:pt>
                <c:pt idx="111127">
                  <c:v>55563.5</c:v>
                </c:pt>
                <c:pt idx="111128">
                  <c:v>55564</c:v>
                </c:pt>
                <c:pt idx="111129">
                  <c:v>55564.5</c:v>
                </c:pt>
                <c:pt idx="111130">
                  <c:v>55565</c:v>
                </c:pt>
                <c:pt idx="111131">
                  <c:v>55565.5</c:v>
                </c:pt>
                <c:pt idx="111132">
                  <c:v>55566</c:v>
                </c:pt>
                <c:pt idx="111133">
                  <c:v>55566.5</c:v>
                </c:pt>
                <c:pt idx="111134">
                  <c:v>55567</c:v>
                </c:pt>
                <c:pt idx="111135">
                  <c:v>55567.5</c:v>
                </c:pt>
                <c:pt idx="111136">
                  <c:v>55568</c:v>
                </c:pt>
                <c:pt idx="111137">
                  <c:v>55568.5</c:v>
                </c:pt>
                <c:pt idx="111138">
                  <c:v>55569</c:v>
                </c:pt>
                <c:pt idx="111139">
                  <c:v>55569.5</c:v>
                </c:pt>
                <c:pt idx="111140">
                  <c:v>55570</c:v>
                </c:pt>
                <c:pt idx="111141">
                  <c:v>55570.5</c:v>
                </c:pt>
                <c:pt idx="111142">
                  <c:v>55571</c:v>
                </c:pt>
                <c:pt idx="111143">
                  <c:v>55571.5</c:v>
                </c:pt>
                <c:pt idx="111144">
                  <c:v>55572</c:v>
                </c:pt>
                <c:pt idx="111145">
                  <c:v>55572.5</c:v>
                </c:pt>
                <c:pt idx="111146">
                  <c:v>55573</c:v>
                </c:pt>
                <c:pt idx="111147">
                  <c:v>55573.5</c:v>
                </c:pt>
                <c:pt idx="111148">
                  <c:v>55574</c:v>
                </c:pt>
                <c:pt idx="111149">
                  <c:v>55574.5</c:v>
                </c:pt>
                <c:pt idx="111150">
                  <c:v>55575</c:v>
                </c:pt>
                <c:pt idx="111151">
                  <c:v>55575.5</c:v>
                </c:pt>
                <c:pt idx="111152">
                  <c:v>55576</c:v>
                </c:pt>
                <c:pt idx="111153">
                  <c:v>55576.5</c:v>
                </c:pt>
                <c:pt idx="111154">
                  <c:v>55577</c:v>
                </c:pt>
                <c:pt idx="111155">
                  <c:v>55577.5</c:v>
                </c:pt>
                <c:pt idx="111156">
                  <c:v>55578</c:v>
                </c:pt>
                <c:pt idx="111157">
                  <c:v>55578.5</c:v>
                </c:pt>
                <c:pt idx="111158">
                  <c:v>55579</c:v>
                </c:pt>
                <c:pt idx="111159">
                  <c:v>55579.5</c:v>
                </c:pt>
                <c:pt idx="111160">
                  <c:v>55580</c:v>
                </c:pt>
                <c:pt idx="111161">
                  <c:v>55580.5</c:v>
                </c:pt>
                <c:pt idx="111162">
                  <c:v>55581</c:v>
                </c:pt>
                <c:pt idx="111163">
                  <c:v>55581.5</c:v>
                </c:pt>
                <c:pt idx="111164">
                  <c:v>55582</c:v>
                </c:pt>
                <c:pt idx="111165">
                  <c:v>55582.5</c:v>
                </c:pt>
                <c:pt idx="111166">
                  <c:v>55583</c:v>
                </c:pt>
                <c:pt idx="111167">
                  <c:v>55583.5</c:v>
                </c:pt>
                <c:pt idx="111168">
                  <c:v>55584</c:v>
                </c:pt>
                <c:pt idx="111169">
                  <c:v>55584.5</c:v>
                </c:pt>
                <c:pt idx="111170">
                  <c:v>55585</c:v>
                </c:pt>
                <c:pt idx="111171">
                  <c:v>55585.5</c:v>
                </c:pt>
                <c:pt idx="111172">
                  <c:v>55586</c:v>
                </c:pt>
                <c:pt idx="111173">
                  <c:v>55586.5</c:v>
                </c:pt>
                <c:pt idx="111174">
                  <c:v>55587</c:v>
                </c:pt>
                <c:pt idx="111175">
                  <c:v>55587.5</c:v>
                </c:pt>
                <c:pt idx="111176">
                  <c:v>55588</c:v>
                </c:pt>
                <c:pt idx="111177">
                  <c:v>55588.5</c:v>
                </c:pt>
                <c:pt idx="111178">
                  <c:v>55589</c:v>
                </c:pt>
                <c:pt idx="111179">
                  <c:v>55589.5</c:v>
                </c:pt>
                <c:pt idx="111180">
                  <c:v>55590</c:v>
                </c:pt>
                <c:pt idx="111181">
                  <c:v>55590.5</c:v>
                </c:pt>
                <c:pt idx="111182">
                  <c:v>55591</c:v>
                </c:pt>
                <c:pt idx="111183">
                  <c:v>55591.5</c:v>
                </c:pt>
                <c:pt idx="111184">
                  <c:v>55592</c:v>
                </c:pt>
                <c:pt idx="111185">
                  <c:v>55592.5</c:v>
                </c:pt>
                <c:pt idx="111186">
                  <c:v>55593</c:v>
                </c:pt>
                <c:pt idx="111187">
                  <c:v>55593.5</c:v>
                </c:pt>
                <c:pt idx="111188">
                  <c:v>55594</c:v>
                </c:pt>
                <c:pt idx="111189">
                  <c:v>55594.5</c:v>
                </c:pt>
                <c:pt idx="111190">
                  <c:v>55595</c:v>
                </c:pt>
                <c:pt idx="111191">
                  <c:v>55595.5</c:v>
                </c:pt>
                <c:pt idx="111192">
                  <c:v>55596</c:v>
                </c:pt>
                <c:pt idx="111193">
                  <c:v>55596.5</c:v>
                </c:pt>
                <c:pt idx="111194">
                  <c:v>55597</c:v>
                </c:pt>
                <c:pt idx="111195">
                  <c:v>55597.5</c:v>
                </c:pt>
                <c:pt idx="111196">
                  <c:v>55598</c:v>
                </c:pt>
                <c:pt idx="111197">
                  <c:v>55598.5</c:v>
                </c:pt>
                <c:pt idx="111198">
                  <c:v>55599</c:v>
                </c:pt>
                <c:pt idx="111199">
                  <c:v>55599.5</c:v>
                </c:pt>
                <c:pt idx="111200">
                  <c:v>55600</c:v>
                </c:pt>
                <c:pt idx="111201">
                  <c:v>55600.5</c:v>
                </c:pt>
                <c:pt idx="111202">
                  <c:v>55601</c:v>
                </c:pt>
                <c:pt idx="111203">
                  <c:v>55601.5</c:v>
                </c:pt>
                <c:pt idx="111204">
                  <c:v>55602</c:v>
                </c:pt>
                <c:pt idx="111205">
                  <c:v>55602.5</c:v>
                </c:pt>
                <c:pt idx="111206">
                  <c:v>55603</c:v>
                </c:pt>
                <c:pt idx="111207">
                  <c:v>55603.5</c:v>
                </c:pt>
                <c:pt idx="111208">
                  <c:v>55604</c:v>
                </c:pt>
                <c:pt idx="111209">
                  <c:v>55604.5</c:v>
                </c:pt>
                <c:pt idx="111210">
                  <c:v>55605</c:v>
                </c:pt>
                <c:pt idx="111211">
                  <c:v>55605.5</c:v>
                </c:pt>
                <c:pt idx="111212">
                  <c:v>55606</c:v>
                </c:pt>
                <c:pt idx="111213">
                  <c:v>55606.5</c:v>
                </c:pt>
                <c:pt idx="111214">
                  <c:v>55607</c:v>
                </c:pt>
                <c:pt idx="111215">
                  <c:v>55607.5</c:v>
                </c:pt>
                <c:pt idx="111216">
                  <c:v>55608</c:v>
                </c:pt>
                <c:pt idx="111217">
                  <c:v>55608.5</c:v>
                </c:pt>
                <c:pt idx="111218">
                  <c:v>55609</c:v>
                </c:pt>
                <c:pt idx="111219">
                  <c:v>55609.5</c:v>
                </c:pt>
                <c:pt idx="111220">
                  <c:v>55610</c:v>
                </c:pt>
                <c:pt idx="111221">
                  <c:v>55610.5</c:v>
                </c:pt>
                <c:pt idx="111222">
                  <c:v>55611</c:v>
                </c:pt>
                <c:pt idx="111223">
                  <c:v>55611.5</c:v>
                </c:pt>
                <c:pt idx="111224">
                  <c:v>55612</c:v>
                </c:pt>
                <c:pt idx="111225">
                  <c:v>55612.5</c:v>
                </c:pt>
                <c:pt idx="111226">
                  <c:v>55613</c:v>
                </c:pt>
                <c:pt idx="111227">
                  <c:v>55613.5</c:v>
                </c:pt>
                <c:pt idx="111228">
                  <c:v>55614</c:v>
                </c:pt>
                <c:pt idx="111229">
                  <c:v>55614.5</c:v>
                </c:pt>
                <c:pt idx="111230">
                  <c:v>55615</c:v>
                </c:pt>
                <c:pt idx="111231">
                  <c:v>55615.5</c:v>
                </c:pt>
                <c:pt idx="111232">
                  <c:v>55616</c:v>
                </c:pt>
                <c:pt idx="111233">
                  <c:v>55616.5</c:v>
                </c:pt>
                <c:pt idx="111234">
                  <c:v>55617</c:v>
                </c:pt>
                <c:pt idx="111235">
                  <c:v>55617.5</c:v>
                </c:pt>
                <c:pt idx="111236">
                  <c:v>55618</c:v>
                </c:pt>
                <c:pt idx="111237">
                  <c:v>55618.5</c:v>
                </c:pt>
                <c:pt idx="111238">
                  <c:v>55619</c:v>
                </c:pt>
                <c:pt idx="111239">
                  <c:v>55619.5</c:v>
                </c:pt>
                <c:pt idx="111240">
                  <c:v>55620</c:v>
                </c:pt>
                <c:pt idx="111241">
                  <c:v>55620.5</c:v>
                </c:pt>
                <c:pt idx="111242">
                  <c:v>55621</c:v>
                </c:pt>
                <c:pt idx="111243">
                  <c:v>55621.5</c:v>
                </c:pt>
                <c:pt idx="111244">
                  <c:v>55622</c:v>
                </c:pt>
                <c:pt idx="111245">
                  <c:v>55622.5</c:v>
                </c:pt>
                <c:pt idx="111246">
                  <c:v>55623</c:v>
                </c:pt>
                <c:pt idx="111247">
                  <c:v>55623.5</c:v>
                </c:pt>
                <c:pt idx="111248">
                  <c:v>55624</c:v>
                </c:pt>
                <c:pt idx="111249">
                  <c:v>55624.5</c:v>
                </c:pt>
                <c:pt idx="111250">
                  <c:v>55625</c:v>
                </c:pt>
                <c:pt idx="111251">
                  <c:v>55625.5</c:v>
                </c:pt>
                <c:pt idx="111252">
                  <c:v>55626</c:v>
                </c:pt>
                <c:pt idx="111253">
                  <c:v>55626.5</c:v>
                </c:pt>
                <c:pt idx="111254">
                  <c:v>55627</c:v>
                </c:pt>
                <c:pt idx="111255">
                  <c:v>55627.5</c:v>
                </c:pt>
                <c:pt idx="111256">
                  <c:v>55628</c:v>
                </c:pt>
                <c:pt idx="111257">
                  <c:v>55628.5</c:v>
                </c:pt>
                <c:pt idx="111258">
                  <c:v>55629</c:v>
                </c:pt>
                <c:pt idx="111259">
                  <c:v>55629.5</c:v>
                </c:pt>
                <c:pt idx="111260">
                  <c:v>55630</c:v>
                </c:pt>
                <c:pt idx="111261">
                  <c:v>55630.5</c:v>
                </c:pt>
                <c:pt idx="111262">
                  <c:v>55631</c:v>
                </c:pt>
                <c:pt idx="111263">
                  <c:v>55631.5</c:v>
                </c:pt>
                <c:pt idx="111264">
                  <c:v>55632</c:v>
                </c:pt>
                <c:pt idx="111265">
                  <c:v>55632.5</c:v>
                </c:pt>
                <c:pt idx="111266">
                  <c:v>55633</c:v>
                </c:pt>
                <c:pt idx="111267">
                  <c:v>55633.5</c:v>
                </c:pt>
                <c:pt idx="111268">
                  <c:v>55634</c:v>
                </c:pt>
                <c:pt idx="111269">
                  <c:v>55634.5</c:v>
                </c:pt>
                <c:pt idx="111270">
                  <c:v>55635</c:v>
                </c:pt>
                <c:pt idx="111271">
                  <c:v>55635.5</c:v>
                </c:pt>
                <c:pt idx="111272">
                  <c:v>55636</c:v>
                </c:pt>
                <c:pt idx="111273">
                  <c:v>55636.5</c:v>
                </c:pt>
                <c:pt idx="111274">
                  <c:v>55637</c:v>
                </c:pt>
                <c:pt idx="111275">
                  <c:v>55637.5</c:v>
                </c:pt>
                <c:pt idx="111276">
                  <c:v>55638</c:v>
                </c:pt>
                <c:pt idx="111277">
                  <c:v>55638.5</c:v>
                </c:pt>
                <c:pt idx="111278">
                  <c:v>55639</c:v>
                </c:pt>
                <c:pt idx="111279">
                  <c:v>55639.5</c:v>
                </c:pt>
                <c:pt idx="111280">
                  <c:v>55640</c:v>
                </c:pt>
                <c:pt idx="111281">
                  <c:v>55640.5</c:v>
                </c:pt>
                <c:pt idx="111282">
                  <c:v>55641</c:v>
                </c:pt>
                <c:pt idx="111283">
                  <c:v>55641.5</c:v>
                </c:pt>
                <c:pt idx="111284">
                  <c:v>55642</c:v>
                </c:pt>
                <c:pt idx="111285">
                  <c:v>55642.5</c:v>
                </c:pt>
                <c:pt idx="111286">
                  <c:v>55643</c:v>
                </c:pt>
                <c:pt idx="111287">
                  <c:v>55643.5</c:v>
                </c:pt>
                <c:pt idx="111288">
                  <c:v>55644</c:v>
                </c:pt>
                <c:pt idx="111289">
                  <c:v>55644.5</c:v>
                </c:pt>
                <c:pt idx="111290">
                  <c:v>55645</c:v>
                </c:pt>
                <c:pt idx="111291">
                  <c:v>55645.5</c:v>
                </c:pt>
                <c:pt idx="111292">
                  <c:v>55646</c:v>
                </c:pt>
                <c:pt idx="111293">
                  <c:v>55646.5</c:v>
                </c:pt>
                <c:pt idx="111294">
                  <c:v>55647</c:v>
                </c:pt>
                <c:pt idx="111295">
                  <c:v>55647.5</c:v>
                </c:pt>
                <c:pt idx="111296">
                  <c:v>55648</c:v>
                </c:pt>
                <c:pt idx="111297">
                  <c:v>55648.5</c:v>
                </c:pt>
                <c:pt idx="111298">
                  <c:v>55649</c:v>
                </c:pt>
                <c:pt idx="111299">
                  <c:v>55649.5</c:v>
                </c:pt>
                <c:pt idx="111300">
                  <c:v>55650</c:v>
                </c:pt>
                <c:pt idx="111301">
                  <c:v>55650.5</c:v>
                </c:pt>
                <c:pt idx="111302">
                  <c:v>55651</c:v>
                </c:pt>
                <c:pt idx="111303">
                  <c:v>55651.5</c:v>
                </c:pt>
                <c:pt idx="111304">
                  <c:v>55652</c:v>
                </c:pt>
                <c:pt idx="111305">
                  <c:v>55652.5</c:v>
                </c:pt>
                <c:pt idx="111306">
                  <c:v>55653</c:v>
                </c:pt>
                <c:pt idx="111307">
                  <c:v>55653.5</c:v>
                </c:pt>
                <c:pt idx="111308">
                  <c:v>55654</c:v>
                </c:pt>
                <c:pt idx="111309">
                  <c:v>55654.5</c:v>
                </c:pt>
                <c:pt idx="111310">
                  <c:v>55655</c:v>
                </c:pt>
                <c:pt idx="111311">
                  <c:v>55655.5</c:v>
                </c:pt>
                <c:pt idx="111312">
                  <c:v>55656</c:v>
                </c:pt>
                <c:pt idx="111313">
                  <c:v>55656.5</c:v>
                </c:pt>
                <c:pt idx="111314">
                  <c:v>55657</c:v>
                </c:pt>
                <c:pt idx="111315">
                  <c:v>55657.5</c:v>
                </c:pt>
                <c:pt idx="111316">
                  <c:v>55658</c:v>
                </c:pt>
                <c:pt idx="111317">
                  <c:v>55658.5</c:v>
                </c:pt>
                <c:pt idx="111318">
                  <c:v>55659</c:v>
                </c:pt>
                <c:pt idx="111319">
                  <c:v>55659.5</c:v>
                </c:pt>
                <c:pt idx="111320">
                  <c:v>55660</c:v>
                </c:pt>
                <c:pt idx="111321">
                  <c:v>55660.5</c:v>
                </c:pt>
                <c:pt idx="111322">
                  <c:v>55661</c:v>
                </c:pt>
                <c:pt idx="111323">
                  <c:v>55661.5</c:v>
                </c:pt>
                <c:pt idx="111324">
                  <c:v>55662</c:v>
                </c:pt>
                <c:pt idx="111325">
                  <c:v>55662.5</c:v>
                </c:pt>
                <c:pt idx="111326">
                  <c:v>55663</c:v>
                </c:pt>
                <c:pt idx="111327">
                  <c:v>55663.5</c:v>
                </c:pt>
                <c:pt idx="111328">
                  <c:v>55664</c:v>
                </c:pt>
                <c:pt idx="111329">
                  <c:v>55664.5</c:v>
                </c:pt>
                <c:pt idx="111330">
                  <c:v>55665</c:v>
                </c:pt>
                <c:pt idx="111331">
                  <c:v>55665.5</c:v>
                </c:pt>
                <c:pt idx="111332">
                  <c:v>55666</c:v>
                </c:pt>
                <c:pt idx="111333">
                  <c:v>55666.5</c:v>
                </c:pt>
                <c:pt idx="111334">
                  <c:v>55667</c:v>
                </c:pt>
                <c:pt idx="111335">
                  <c:v>55667.5</c:v>
                </c:pt>
                <c:pt idx="111336">
                  <c:v>55668</c:v>
                </c:pt>
                <c:pt idx="111337">
                  <c:v>55668.5</c:v>
                </c:pt>
                <c:pt idx="111338">
                  <c:v>55669</c:v>
                </c:pt>
                <c:pt idx="111339">
                  <c:v>55669.5</c:v>
                </c:pt>
                <c:pt idx="111340">
                  <c:v>55670</c:v>
                </c:pt>
                <c:pt idx="111341">
                  <c:v>55670.5</c:v>
                </c:pt>
                <c:pt idx="111342">
                  <c:v>55671</c:v>
                </c:pt>
                <c:pt idx="111343">
                  <c:v>55671.5</c:v>
                </c:pt>
                <c:pt idx="111344">
                  <c:v>55672</c:v>
                </c:pt>
                <c:pt idx="111345">
                  <c:v>55672.5</c:v>
                </c:pt>
                <c:pt idx="111346">
                  <c:v>55673</c:v>
                </c:pt>
                <c:pt idx="111347">
                  <c:v>55673.5</c:v>
                </c:pt>
                <c:pt idx="111348">
                  <c:v>55674</c:v>
                </c:pt>
                <c:pt idx="111349">
                  <c:v>55674.5</c:v>
                </c:pt>
                <c:pt idx="111350">
                  <c:v>55675</c:v>
                </c:pt>
                <c:pt idx="111351">
                  <c:v>55675.5</c:v>
                </c:pt>
                <c:pt idx="111352">
                  <c:v>55676</c:v>
                </c:pt>
                <c:pt idx="111353">
                  <c:v>55676.5</c:v>
                </c:pt>
                <c:pt idx="111354">
                  <c:v>55677</c:v>
                </c:pt>
                <c:pt idx="111355">
                  <c:v>55677.5</c:v>
                </c:pt>
                <c:pt idx="111356">
                  <c:v>55678</c:v>
                </c:pt>
                <c:pt idx="111357">
                  <c:v>55678.5</c:v>
                </c:pt>
                <c:pt idx="111358">
                  <c:v>55679</c:v>
                </c:pt>
                <c:pt idx="111359">
                  <c:v>55679.5</c:v>
                </c:pt>
                <c:pt idx="111360">
                  <c:v>55680</c:v>
                </c:pt>
                <c:pt idx="111361">
                  <c:v>55680.5</c:v>
                </c:pt>
                <c:pt idx="111362">
                  <c:v>55681</c:v>
                </c:pt>
                <c:pt idx="111363">
                  <c:v>55681.5</c:v>
                </c:pt>
                <c:pt idx="111364">
                  <c:v>55682</c:v>
                </c:pt>
                <c:pt idx="111365">
                  <c:v>55682.5</c:v>
                </c:pt>
                <c:pt idx="111366">
                  <c:v>55683</c:v>
                </c:pt>
                <c:pt idx="111367">
                  <c:v>55683.5</c:v>
                </c:pt>
                <c:pt idx="111368">
                  <c:v>55684</c:v>
                </c:pt>
                <c:pt idx="111369">
                  <c:v>55684.5</c:v>
                </c:pt>
                <c:pt idx="111370">
                  <c:v>55685</c:v>
                </c:pt>
                <c:pt idx="111371">
                  <c:v>55685.5</c:v>
                </c:pt>
                <c:pt idx="111372">
                  <c:v>55686</c:v>
                </c:pt>
                <c:pt idx="111373">
                  <c:v>55686.5</c:v>
                </c:pt>
                <c:pt idx="111374">
                  <c:v>55687</c:v>
                </c:pt>
                <c:pt idx="111375">
                  <c:v>55687.5</c:v>
                </c:pt>
                <c:pt idx="111376">
                  <c:v>55688</c:v>
                </c:pt>
                <c:pt idx="111377">
                  <c:v>55688.5</c:v>
                </c:pt>
                <c:pt idx="111378">
                  <c:v>55689</c:v>
                </c:pt>
                <c:pt idx="111379">
                  <c:v>55689.5</c:v>
                </c:pt>
                <c:pt idx="111380">
                  <c:v>55690</c:v>
                </c:pt>
                <c:pt idx="111381">
                  <c:v>55690.5</c:v>
                </c:pt>
                <c:pt idx="111382">
                  <c:v>55691</c:v>
                </c:pt>
                <c:pt idx="111383">
                  <c:v>55691.5</c:v>
                </c:pt>
                <c:pt idx="111384">
                  <c:v>55692</c:v>
                </c:pt>
                <c:pt idx="111385">
                  <c:v>55692.5</c:v>
                </c:pt>
                <c:pt idx="111386">
                  <c:v>55693</c:v>
                </c:pt>
                <c:pt idx="111387">
                  <c:v>55693.5</c:v>
                </c:pt>
                <c:pt idx="111388">
                  <c:v>55694</c:v>
                </c:pt>
                <c:pt idx="111389">
                  <c:v>55694.5</c:v>
                </c:pt>
                <c:pt idx="111390">
                  <c:v>55695</c:v>
                </c:pt>
                <c:pt idx="111391">
                  <c:v>55695.5</c:v>
                </c:pt>
                <c:pt idx="111392">
                  <c:v>55696</c:v>
                </c:pt>
                <c:pt idx="111393">
                  <c:v>55696.5</c:v>
                </c:pt>
                <c:pt idx="111394">
                  <c:v>55697</c:v>
                </c:pt>
                <c:pt idx="111395">
                  <c:v>55697.5</c:v>
                </c:pt>
                <c:pt idx="111396">
                  <c:v>55698</c:v>
                </c:pt>
                <c:pt idx="111397">
                  <c:v>55698.5</c:v>
                </c:pt>
                <c:pt idx="111398">
                  <c:v>55699</c:v>
                </c:pt>
                <c:pt idx="111399">
                  <c:v>55699.5</c:v>
                </c:pt>
                <c:pt idx="111400">
                  <c:v>55700</c:v>
                </c:pt>
                <c:pt idx="111401">
                  <c:v>55700.5</c:v>
                </c:pt>
                <c:pt idx="111402">
                  <c:v>55701</c:v>
                </c:pt>
                <c:pt idx="111403">
                  <c:v>55701.5</c:v>
                </c:pt>
                <c:pt idx="111404">
                  <c:v>55702</c:v>
                </c:pt>
                <c:pt idx="111405">
                  <c:v>55702.5</c:v>
                </c:pt>
                <c:pt idx="111406">
                  <c:v>55703</c:v>
                </c:pt>
                <c:pt idx="111407">
                  <c:v>55703.5</c:v>
                </c:pt>
                <c:pt idx="111408">
                  <c:v>55704</c:v>
                </c:pt>
                <c:pt idx="111409">
                  <c:v>55704.5</c:v>
                </c:pt>
                <c:pt idx="111410">
                  <c:v>55705</c:v>
                </c:pt>
                <c:pt idx="111411">
                  <c:v>55705.5</c:v>
                </c:pt>
                <c:pt idx="111412">
                  <c:v>55706</c:v>
                </c:pt>
                <c:pt idx="111413">
                  <c:v>55706.5</c:v>
                </c:pt>
                <c:pt idx="111414">
                  <c:v>55707</c:v>
                </c:pt>
                <c:pt idx="111415">
                  <c:v>55707.5</c:v>
                </c:pt>
                <c:pt idx="111416">
                  <c:v>55708</c:v>
                </c:pt>
                <c:pt idx="111417">
                  <c:v>55708.5</c:v>
                </c:pt>
                <c:pt idx="111418">
                  <c:v>55709</c:v>
                </c:pt>
                <c:pt idx="111419">
                  <c:v>55709.5</c:v>
                </c:pt>
                <c:pt idx="111420">
                  <c:v>55710</c:v>
                </c:pt>
                <c:pt idx="111421">
                  <c:v>55710.5</c:v>
                </c:pt>
                <c:pt idx="111422">
                  <c:v>55711</c:v>
                </c:pt>
                <c:pt idx="111423">
                  <c:v>55711.5</c:v>
                </c:pt>
                <c:pt idx="111424">
                  <c:v>55712</c:v>
                </c:pt>
                <c:pt idx="111425">
                  <c:v>55712.5</c:v>
                </c:pt>
                <c:pt idx="111426">
                  <c:v>55713</c:v>
                </c:pt>
                <c:pt idx="111427">
                  <c:v>55713.5</c:v>
                </c:pt>
                <c:pt idx="111428">
                  <c:v>55714</c:v>
                </c:pt>
                <c:pt idx="111429">
                  <c:v>55714.5</c:v>
                </c:pt>
                <c:pt idx="111430">
                  <c:v>55715</c:v>
                </c:pt>
                <c:pt idx="111431">
                  <c:v>55715.5</c:v>
                </c:pt>
                <c:pt idx="111432">
                  <c:v>55716</c:v>
                </c:pt>
                <c:pt idx="111433">
                  <c:v>55716.5</c:v>
                </c:pt>
                <c:pt idx="111434">
                  <c:v>55717</c:v>
                </c:pt>
                <c:pt idx="111435">
                  <c:v>55717.5</c:v>
                </c:pt>
                <c:pt idx="111436">
                  <c:v>55718</c:v>
                </c:pt>
                <c:pt idx="111437">
                  <c:v>55718.5</c:v>
                </c:pt>
                <c:pt idx="111438">
                  <c:v>55719</c:v>
                </c:pt>
                <c:pt idx="111439">
                  <c:v>55719.5</c:v>
                </c:pt>
                <c:pt idx="111440">
                  <c:v>55720</c:v>
                </c:pt>
                <c:pt idx="111441">
                  <c:v>55720.5</c:v>
                </c:pt>
                <c:pt idx="111442">
                  <c:v>55721</c:v>
                </c:pt>
                <c:pt idx="111443">
                  <c:v>55721.5</c:v>
                </c:pt>
                <c:pt idx="111444">
                  <c:v>55722</c:v>
                </c:pt>
                <c:pt idx="111445">
                  <c:v>55722.5</c:v>
                </c:pt>
                <c:pt idx="111446">
                  <c:v>55723</c:v>
                </c:pt>
                <c:pt idx="111447">
                  <c:v>55723.5</c:v>
                </c:pt>
                <c:pt idx="111448">
                  <c:v>55724</c:v>
                </c:pt>
                <c:pt idx="111449">
                  <c:v>55724.5</c:v>
                </c:pt>
                <c:pt idx="111450">
                  <c:v>55725</c:v>
                </c:pt>
                <c:pt idx="111451">
                  <c:v>55725.5</c:v>
                </c:pt>
                <c:pt idx="111452">
                  <c:v>55726</c:v>
                </c:pt>
                <c:pt idx="111453">
                  <c:v>55726.5</c:v>
                </c:pt>
                <c:pt idx="111454">
                  <c:v>55727</c:v>
                </c:pt>
                <c:pt idx="111455">
                  <c:v>55727.5</c:v>
                </c:pt>
                <c:pt idx="111456">
                  <c:v>55728</c:v>
                </c:pt>
                <c:pt idx="111457">
                  <c:v>55728.5</c:v>
                </c:pt>
                <c:pt idx="111458">
                  <c:v>55729</c:v>
                </c:pt>
                <c:pt idx="111459">
                  <c:v>55729.5</c:v>
                </c:pt>
                <c:pt idx="111460">
                  <c:v>55730</c:v>
                </c:pt>
                <c:pt idx="111461">
                  <c:v>55730.5</c:v>
                </c:pt>
                <c:pt idx="111462">
                  <c:v>55731</c:v>
                </c:pt>
                <c:pt idx="111463">
                  <c:v>55731.5</c:v>
                </c:pt>
                <c:pt idx="111464">
                  <c:v>55732</c:v>
                </c:pt>
                <c:pt idx="111465">
                  <c:v>55732.5</c:v>
                </c:pt>
                <c:pt idx="111466">
                  <c:v>55733</c:v>
                </c:pt>
                <c:pt idx="111467">
                  <c:v>55733.5</c:v>
                </c:pt>
                <c:pt idx="111468">
                  <c:v>55734</c:v>
                </c:pt>
                <c:pt idx="111469">
                  <c:v>55734.5</c:v>
                </c:pt>
                <c:pt idx="111470">
                  <c:v>55735</c:v>
                </c:pt>
                <c:pt idx="111471">
                  <c:v>55735.5</c:v>
                </c:pt>
                <c:pt idx="111472">
                  <c:v>55736</c:v>
                </c:pt>
                <c:pt idx="111473">
                  <c:v>55736.5</c:v>
                </c:pt>
                <c:pt idx="111474">
                  <c:v>55737</c:v>
                </c:pt>
                <c:pt idx="111475">
                  <c:v>55737.5</c:v>
                </c:pt>
                <c:pt idx="111476">
                  <c:v>55738</c:v>
                </c:pt>
                <c:pt idx="111477">
                  <c:v>55738.5</c:v>
                </c:pt>
                <c:pt idx="111478">
                  <c:v>55739</c:v>
                </c:pt>
                <c:pt idx="111479">
                  <c:v>55739.5</c:v>
                </c:pt>
                <c:pt idx="111480">
                  <c:v>55740</c:v>
                </c:pt>
                <c:pt idx="111481">
                  <c:v>55740.5</c:v>
                </c:pt>
                <c:pt idx="111482">
                  <c:v>55741</c:v>
                </c:pt>
                <c:pt idx="111483">
                  <c:v>55741.5</c:v>
                </c:pt>
                <c:pt idx="111484">
                  <c:v>55742</c:v>
                </c:pt>
                <c:pt idx="111485">
                  <c:v>55742.5</c:v>
                </c:pt>
                <c:pt idx="111486">
                  <c:v>55743</c:v>
                </c:pt>
                <c:pt idx="111487">
                  <c:v>55743.5</c:v>
                </c:pt>
                <c:pt idx="111488">
                  <c:v>55744</c:v>
                </c:pt>
                <c:pt idx="111489">
                  <c:v>55744.5</c:v>
                </c:pt>
                <c:pt idx="111490">
                  <c:v>55745</c:v>
                </c:pt>
                <c:pt idx="111491">
                  <c:v>55745.5</c:v>
                </c:pt>
                <c:pt idx="111492">
                  <c:v>55746</c:v>
                </c:pt>
                <c:pt idx="111493">
                  <c:v>55746.5</c:v>
                </c:pt>
                <c:pt idx="111494">
                  <c:v>55747</c:v>
                </c:pt>
                <c:pt idx="111495">
                  <c:v>55747.5</c:v>
                </c:pt>
                <c:pt idx="111496">
                  <c:v>55748</c:v>
                </c:pt>
                <c:pt idx="111497">
                  <c:v>55748.5</c:v>
                </c:pt>
                <c:pt idx="111498">
                  <c:v>55749</c:v>
                </c:pt>
                <c:pt idx="111499">
                  <c:v>55749.5</c:v>
                </c:pt>
                <c:pt idx="111500">
                  <c:v>55750</c:v>
                </c:pt>
                <c:pt idx="111501">
                  <c:v>55750.5</c:v>
                </c:pt>
                <c:pt idx="111502">
                  <c:v>55751</c:v>
                </c:pt>
                <c:pt idx="111503">
                  <c:v>55751.5</c:v>
                </c:pt>
                <c:pt idx="111504">
                  <c:v>55752</c:v>
                </c:pt>
                <c:pt idx="111505">
                  <c:v>55752.5</c:v>
                </c:pt>
                <c:pt idx="111506">
                  <c:v>55753</c:v>
                </c:pt>
                <c:pt idx="111507">
                  <c:v>55753.5</c:v>
                </c:pt>
                <c:pt idx="111508">
                  <c:v>55754</c:v>
                </c:pt>
                <c:pt idx="111509">
                  <c:v>55754.5</c:v>
                </c:pt>
                <c:pt idx="111510">
                  <c:v>55755</c:v>
                </c:pt>
                <c:pt idx="111511">
                  <c:v>55755.5</c:v>
                </c:pt>
                <c:pt idx="111512">
                  <c:v>55756</c:v>
                </c:pt>
                <c:pt idx="111513">
                  <c:v>55756.5</c:v>
                </c:pt>
                <c:pt idx="111514">
                  <c:v>55757</c:v>
                </c:pt>
                <c:pt idx="111515">
                  <c:v>55757.5</c:v>
                </c:pt>
                <c:pt idx="111516">
                  <c:v>55758</c:v>
                </c:pt>
                <c:pt idx="111517">
                  <c:v>55758.5</c:v>
                </c:pt>
                <c:pt idx="111518">
                  <c:v>55759</c:v>
                </c:pt>
                <c:pt idx="111519">
                  <c:v>55759.5</c:v>
                </c:pt>
                <c:pt idx="111520">
                  <c:v>55760</c:v>
                </c:pt>
                <c:pt idx="111521">
                  <c:v>55760.5</c:v>
                </c:pt>
                <c:pt idx="111522">
                  <c:v>55761</c:v>
                </c:pt>
                <c:pt idx="111523">
                  <c:v>55761.5</c:v>
                </c:pt>
                <c:pt idx="111524">
                  <c:v>55762</c:v>
                </c:pt>
                <c:pt idx="111525">
                  <c:v>55762.5</c:v>
                </c:pt>
                <c:pt idx="111526">
                  <c:v>55763</c:v>
                </c:pt>
                <c:pt idx="111527">
                  <c:v>55763.5</c:v>
                </c:pt>
                <c:pt idx="111528">
                  <c:v>55764</c:v>
                </c:pt>
                <c:pt idx="111529">
                  <c:v>55764.5</c:v>
                </c:pt>
                <c:pt idx="111530">
                  <c:v>55765</c:v>
                </c:pt>
                <c:pt idx="111531">
                  <c:v>55765.5</c:v>
                </c:pt>
                <c:pt idx="111532">
                  <c:v>55766</c:v>
                </c:pt>
                <c:pt idx="111533">
                  <c:v>55766.5</c:v>
                </c:pt>
                <c:pt idx="111534">
                  <c:v>55767</c:v>
                </c:pt>
                <c:pt idx="111535">
                  <c:v>55767.5</c:v>
                </c:pt>
                <c:pt idx="111536">
                  <c:v>55768</c:v>
                </c:pt>
                <c:pt idx="111537">
                  <c:v>55768.5</c:v>
                </c:pt>
                <c:pt idx="111538">
                  <c:v>55769</c:v>
                </c:pt>
                <c:pt idx="111539">
                  <c:v>55769.5</c:v>
                </c:pt>
                <c:pt idx="111540">
                  <c:v>55770</c:v>
                </c:pt>
                <c:pt idx="111541">
                  <c:v>55770.5</c:v>
                </c:pt>
                <c:pt idx="111542">
                  <c:v>55771</c:v>
                </c:pt>
                <c:pt idx="111543">
                  <c:v>55771.5</c:v>
                </c:pt>
                <c:pt idx="111544">
                  <c:v>55772</c:v>
                </c:pt>
                <c:pt idx="111545">
                  <c:v>55772.5</c:v>
                </c:pt>
                <c:pt idx="111546">
                  <c:v>55773</c:v>
                </c:pt>
                <c:pt idx="111547">
                  <c:v>55773.5</c:v>
                </c:pt>
                <c:pt idx="111548">
                  <c:v>55774</c:v>
                </c:pt>
                <c:pt idx="111549">
                  <c:v>55774.5</c:v>
                </c:pt>
                <c:pt idx="111550">
                  <c:v>55775</c:v>
                </c:pt>
                <c:pt idx="111551">
                  <c:v>55775.5</c:v>
                </c:pt>
                <c:pt idx="111552">
                  <c:v>55776</c:v>
                </c:pt>
                <c:pt idx="111553">
                  <c:v>55776.5</c:v>
                </c:pt>
                <c:pt idx="111554">
                  <c:v>55777</c:v>
                </c:pt>
                <c:pt idx="111555">
                  <c:v>55777.5</c:v>
                </c:pt>
                <c:pt idx="111556">
                  <c:v>55778</c:v>
                </c:pt>
                <c:pt idx="111557">
                  <c:v>55778.5</c:v>
                </c:pt>
                <c:pt idx="111558">
                  <c:v>55779</c:v>
                </c:pt>
                <c:pt idx="111559">
                  <c:v>55779.5</c:v>
                </c:pt>
                <c:pt idx="111560">
                  <c:v>55780</c:v>
                </c:pt>
                <c:pt idx="111561">
                  <c:v>55780.5</c:v>
                </c:pt>
                <c:pt idx="111562">
                  <c:v>55781</c:v>
                </c:pt>
                <c:pt idx="111563">
                  <c:v>55781.5</c:v>
                </c:pt>
                <c:pt idx="111564">
                  <c:v>55782</c:v>
                </c:pt>
                <c:pt idx="111565">
                  <c:v>55782.5</c:v>
                </c:pt>
                <c:pt idx="111566">
                  <c:v>55783</c:v>
                </c:pt>
                <c:pt idx="111567">
                  <c:v>55783.5</c:v>
                </c:pt>
                <c:pt idx="111568">
                  <c:v>55784</c:v>
                </c:pt>
                <c:pt idx="111569">
                  <c:v>55784.5</c:v>
                </c:pt>
                <c:pt idx="111570">
                  <c:v>55785</c:v>
                </c:pt>
                <c:pt idx="111571">
                  <c:v>55785.5</c:v>
                </c:pt>
                <c:pt idx="111572">
                  <c:v>55786</c:v>
                </c:pt>
                <c:pt idx="111573">
                  <c:v>55786.5</c:v>
                </c:pt>
                <c:pt idx="111574">
                  <c:v>55787</c:v>
                </c:pt>
                <c:pt idx="111575">
                  <c:v>55787.5</c:v>
                </c:pt>
                <c:pt idx="111576">
                  <c:v>55788</c:v>
                </c:pt>
                <c:pt idx="111577">
                  <c:v>55788.5</c:v>
                </c:pt>
                <c:pt idx="111578">
                  <c:v>55789</c:v>
                </c:pt>
                <c:pt idx="111579">
                  <c:v>55789.5</c:v>
                </c:pt>
                <c:pt idx="111580">
                  <c:v>55790</c:v>
                </c:pt>
                <c:pt idx="111581">
                  <c:v>55790.5</c:v>
                </c:pt>
                <c:pt idx="111582">
                  <c:v>55791</c:v>
                </c:pt>
                <c:pt idx="111583">
                  <c:v>55791.5</c:v>
                </c:pt>
                <c:pt idx="111584">
                  <c:v>55792</c:v>
                </c:pt>
                <c:pt idx="111585">
                  <c:v>55792.5</c:v>
                </c:pt>
                <c:pt idx="111586">
                  <c:v>55793</c:v>
                </c:pt>
                <c:pt idx="111587">
                  <c:v>55793.5</c:v>
                </c:pt>
                <c:pt idx="111588">
                  <c:v>55794</c:v>
                </c:pt>
                <c:pt idx="111589">
                  <c:v>55794.5</c:v>
                </c:pt>
                <c:pt idx="111590">
                  <c:v>55795</c:v>
                </c:pt>
                <c:pt idx="111591">
                  <c:v>55795.5</c:v>
                </c:pt>
                <c:pt idx="111592">
                  <c:v>55796</c:v>
                </c:pt>
                <c:pt idx="111593">
                  <c:v>55796.5</c:v>
                </c:pt>
                <c:pt idx="111594">
                  <c:v>55797</c:v>
                </c:pt>
                <c:pt idx="111595">
                  <c:v>55797.5</c:v>
                </c:pt>
                <c:pt idx="111596">
                  <c:v>55798</c:v>
                </c:pt>
                <c:pt idx="111597">
                  <c:v>55798.5</c:v>
                </c:pt>
                <c:pt idx="111598">
                  <c:v>55799</c:v>
                </c:pt>
                <c:pt idx="111599">
                  <c:v>55799.5</c:v>
                </c:pt>
                <c:pt idx="111600">
                  <c:v>55800</c:v>
                </c:pt>
                <c:pt idx="111601">
                  <c:v>55800.5</c:v>
                </c:pt>
                <c:pt idx="111602">
                  <c:v>55801</c:v>
                </c:pt>
                <c:pt idx="111603">
                  <c:v>55801.5</c:v>
                </c:pt>
                <c:pt idx="111604">
                  <c:v>55802</c:v>
                </c:pt>
                <c:pt idx="111605">
                  <c:v>55802.5</c:v>
                </c:pt>
                <c:pt idx="111606">
                  <c:v>55803</c:v>
                </c:pt>
                <c:pt idx="111607">
                  <c:v>55803.5</c:v>
                </c:pt>
                <c:pt idx="111608">
                  <c:v>55804</c:v>
                </c:pt>
                <c:pt idx="111609">
                  <c:v>55804.5</c:v>
                </c:pt>
                <c:pt idx="111610">
                  <c:v>55805</c:v>
                </c:pt>
                <c:pt idx="111611">
                  <c:v>55805.5</c:v>
                </c:pt>
                <c:pt idx="111612">
                  <c:v>55806</c:v>
                </c:pt>
                <c:pt idx="111613">
                  <c:v>55806.5</c:v>
                </c:pt>
                <c:pt idx="111614">
                  <c:v>55807</c:v>
                </c:pt>
                <c:pt idx="111615">
                  <c:v>55807.5</c:v>
                </c:pt>
                <c:pt idx="111616">
                  <c:v>55808</c:v>
                </c:pt>
                <c:pt idx="111617">
                  <c:v>55808.5</c:v>
                </c:pt>
                <c:pt idx="111618">
                  <c:v>55809</c:v>
                </c:pt>
                <c:pt idx="111619">
                  <c:v>55809.5</c:v>
                </c:pt>
                <c:pt idx="111620">
                  <c:v>55810</c:v>
                </c:pt>
                <c:pt idx="111621">
                  <c:v>55810.5</c:v>
                </c:pt>
                <c:pt idx="111622">
                  <c:v>55811</c:v>
                </c:pt>
                <c:pt idx="111623">
                  <c:v>55811.5</c:v>
                </c:pt>
                <c:pt idx="111624">
                  <c:v>55812</c:v>
                </c:pt>
                <c:pt idx="111625">
                  <c:v>55812.5</c:v>
                </c:pt>
                <c:pt idx="111626">
                  <c:v>55813</c:v>
                </c:pt>
                <c:pt idx="111627">
                  <c:v>55813.5</c:v>
                </c:pt>
                <c:pt idx="111628">
                  <c:v>55814</c:v>
                </c:pt>
                <c:pt idx="111629">
                  <c:v>55814.5</c:v>
                </c:pt>
                <c:pt idx="111630">
                  <c:v>55815</c:v>
                </c:pt>
                <c:pt idx="111631">
                  <c:v>55815.5</c:v>
                </c:pt>
                <c:pt idx="111632">
                  <c:v>55816</c:v>
                </c:pt>
                <c:pt idx="111633">
                  <c:v>55816.5</c:v>
                </c:pt>
                <c:pt idx="111634">
                  <c:v>55817</c:v>
                </c:pt>
                <c:pt idx="111635">
                  <c:v>55817.5</c:v>
                </c:pt>
                <c:pt idx="111636">
                  <c:v>55818</c:v>
                </c:pt>
                <c:pt idx="111637">
                  <c:v>55818.5</c:v>
                </c:pt>
                <c:pt idx="111638">
                  <c:v>55819</c:v>
                </c:pt>
                <c:pt idx="111639">
                  <c:v>55819.5</c:v>
                </c:pt>
                <c:pt idx="111640">
                  <c:v>55820</c:v>
                </c:pt>
                <c:pt idx="111641">
                  <c:v>55820.5</c:v>
                </c:pt>
                <c:pt idx="111642">
                  <c:v>55821</c:v>
                </c:pt>
                <c:pt idx="111643">
                  <c:v>55821.5</c:v>
                </c:pt>
                <c:pt idx="111644">
                  <c:v>55822</c:v>
                </c:pt>
                <c:pt idx="111645">
                  <c:v>55822.5</c:v>
                </c:pt>
                <c:pt idx="111646">
                  <c:v>55823</c:v>
                </c:pt>
                <c:pt idx="111647">
                  <c:v>55823.5</c:v>
                </c:pt>
                <c:pt idx="111648">
                  <c:v>55824</c:v>
                </c:pt>
                <c:pt idx="111649">
                  <c:v>55824.5</c:v>
                </c:pt>
                <c:pt idx="111650">
                  <c:v>55825</c:v>
                </c:pt>
                <c:pt idx="111651">
                  <c:v>55825.5</c:v>
                </c:pt>
                <c:pt idx="111652">
                  <c:v>55826</c:v>
                </c:pt>
                <c:pt idx="111653">
                  <c:v>55826.5</c:v>
                </c:pt>
                <c:pt idx="111654">
                  <c:v>55827</c:v>
                </c:pt>
                <c:pt idx="111655">
                  <c:v>55827.5</c:v>
                </c:pt>
                <c:pt idx="111656">
                  <c:v>55828</c:v>
                </c:pt>
                <c:pt idx="111657">
                  <c:v>55828.5</c:v>
                </c:pt>
                <c:pt idx="111658">
                  <c:v>55829</c:v>
                </c:pt>
                <c:pt idx="111659">
                  <c:v>55829.5</c:v>
                </c:pt>
                <c:pt idx="111660">
                  <c:v>55830</c:v>
                </c:pt>
                <c:pt idx="111661">
                  <c:v>55830.5</c:v>
                </c:pt>
                <c:pt idx="111662">
                  <c:v>55831</c:v>
                </c:pt>
                <c:pt idx="111663">
                  <c:v>55831.5</c:v>
                </c:pt>
                <c:pt idx="111664">
                  <c:v>55832</c:v>
                </c:pt>
                <c:pt idx="111665">
                  <c:v>55832.5</c:v>
                </c:pt>
                <c:pt idx="111666">
                  <c:v>55833</c:v>
                </c:pt>
                <c:pt idx="111667">
                  <c:v>55833.5</c:v>
                </c:pt>
                <c:pt idx="111668">
                  <c:v>55834</c:v>
                </c:pt>
                <c:pt idx="111669">
                  <c:v>55834.5</c:v>
                </c:pt>
                <c:pt idx="111670">
                  <c:v>55835</c:v>
                </c:pt>
                <c:pt idx="111671">
                  <c:v>55835.5</c:v>
                </c:pt>
                <c:pt idx="111672">
                  <c:v>55836</c:v>
                </c:pt>
                <c:pt idx="111673">
                  <c:v>55836.5</c:v>
                </c:pt>
                <c:pt idx="111674">
                  <c:v>55837</c:v>
                </c:pt>
                <c:pt idx="111675">
                  <c:v>55837.5</c:v>
                </c:pt>
                <c:pt idx="111676">
                  <c:v>55838</c:v>
                </c:pt>
                <c:pt idx="111677">
                  <c:v>55838.5</c:v>
                </c:pt>
                <c:pt idx="111678">
                  <c:v>55839</c:v>
                </c:pt>
                <c:pt idx="111679">
                  <c:v>55839.5</c:v>
                </c:pt>
                <c:pt idx="111680">
                  <c:v>55840</c:v>
                </c:pt>
                <c:pt idx="111681">
                  <c:v>55840.5</c:v>
                </c:pt>
                <c:pt idx="111682">
                  <c:v>55841</c:v>
                </c:pt>
                <c:pt idx="111683">
                  <c:v>55841.5</c:v>
                </c:pt>
                <c:pt idx="111684">
                  <c:v>55842</c:v>
                </c:pt>
                <c:pt idx="111685">
                  <c:v>55842.5</c:v>
                </c:pt>
                <c:pt idx="111686">
                  <c:v>55843</c:v>
                </c:pt>
                <c:pt idx="111687">
                  <c:v>55843.5</c:v>
                </c:pt>
                <c:pt idx="111688">
                  <c:v>55844</c:v>
                </c:pt>
                <c:pt idx="111689">
                  <c:v>55844.5</c:v>
                </c:pt>
                <c:pt idx="111690">
                  <c:v>55845</c:v>
                </c:pt>
                <c:pt idx="111691">
                  <c:v>55845.5</c:v>
                </c:pt>
                <c:pt idx="111692">
                  <c:v>55846</c:v>
                </c:pt>
                <c:pt idx="111693">
                  <c:v>55846.5</c:v>
                </c:pt>
                <c:pt idx="111694">
                  <c:v>55847</c:v>
                </c:pt>
                <c:pt idx="111695">
                  <c:v>55847.5</c:v>
                </c:pt>
                <c:pt idx="111696">
                  <c:v>55848</c:v>
                </c:pt>
                <c:pt idx="111697">
                  <c:v>55848.5</c:v>
                </c:pt>
                <c:pt idx="111698">
                  <c:v>55849</c:v>
                </c:pt>
                <c:pt idx="111699">
                  <c:v>55849.5</c:v>
                </c:pt>
                <c:pt idx="111700">
                  <c:v>55850</c:v>
                </c:pt>
                <c:pt idx="111701">
                  <c:v>55850.5</c:v>
                </c:pt>
                <c:pt idx="111702">
                  <c:v>55851</c:v>
                </c:pt>
                <c:pt idx="111703">
                  <c:v>55851.5</c:v>
                </c:pt>
                <c:pt idx="111704">
                  <c:v>55852</c:v>
                </c:pt>
                <c:pt idx="111705">
                  <c:v>55852.5</c:v>
                </c:pt>
                <c:pt idx="111706">
                  <c:v>55853</c:v>
                </c:pt>
                <c:pt idx="111707">
                  <c:v>55853.5</c:v>
                </c:pt>
                <c:pt idx="111708">
                  <c:v>55854</c:v>
                </c:pt>
                <c:pt idx="111709">
                  <c:v>55854.5</c:v>
                </c:pt>
                <c:pt idx="111710">
                  <c:v>55855</c:v>
                </c:pt>
                <c:pt idx="111711">
                  <c:v>55855.5</c:v>
                </c:pt>
                <c:pt idx="111712">
                  <c:v>55856</c:v>
                </c:pt>
                <c:pt idx="111713">
                  <c:v>55856.5</c:v>
                </c:pt>
                <c:pt idx="111714">
                  <c:v>55857</c:v>
                </c:pt>
                <c:pt idx="111715">
                  <c:v>55857.5</c:v>
                </c:pt>
                <c:pt idx="111716">
                  <c:v>55858</c:v>
                </c:pt>
                <c:pt idx="111717">
                  <c:v>55858.5</c:v>
                </c:pt>
                <c:pt idx="111718">
                  <c:v>55859</c:v>
                </c:pt>
                <c:pt idx="111719">
                  <c:v>55859.5</c:v>
                </c:pt>
                <c:pt idx="111720">
                  <c:v>55860</c:v>
                </c:pt>
                <c:pt idx="111721">
                  <c:v>55860.5</c:v>
                </c:pt>
                <c:pt idx="111722">
                  <c:v>55861</c:v>
                </c:pt>
                <c:pt idx="111723">
                  <c:v>55861.5</c:v>
                </c:pt>
                <c:pt idx="111724">
                  <c:v>55862</c:v>
                </c:pt>
                <c:pt idx="111725">
                  <c:v>55862.5</c:v>
                </c:pt>
                <c:pt idx="111726">
                  <c:v>55863</c:v>
                </c:pt>
                <c:pt idx="111727">
                  <c:v>55863.5</c:v>
                </c:pt>
                <c:pt idx="111728">
                  <c:v>55864</c:v>
                </c:pt>
                <c:pt idx="111729">
                  <c:v>55864.5</c:v>
                </c:pt>
                <c:pt idx="111730">
                  <c:v>55865</c:v>
                </c:pt>
                <c:pt idx="111731">
                  <c:v>55865.5</c:v>
                </c:pt>
                <c:pt idx="111732">
                  <c:v>55866</c:v>
                </c:pt>
                <c:pt idx="111733">
                  <c:v>55866.5</c:v>
                </c:pt>
                <c:pt idx="111734">
                  <c:v>55867</c:v>
                </c:pt>
                <c:pt idx="111735">
                  <c:v>55867.5</c:v>
                </c:pt>
                <c:pt idx="111736">
                  <c:v>55868</c:v>
                </c:pt>
                <c:pt idx="111737">
                  <c:v>55868.5</c:v>
                </c:pt>
                <c:pt idx="111738">
                  <c:v>55869</c:v>
                </c:pt>
                <c:pt idx="111739">
                  <c:v>55869.5</c:v>
                </c:pt>
                <c:pt idx="111740">
                  <c:v>55870</c:v>
                </c:pt>
                <c:pt idx="111741">
                  <c:v>55870.5</c:v>
                </c:pt>
                <c:pt idx="111742">
                  <c:v>55871</c:v>
                </c:pt>
                <c:pt idx="111743">
                  <c:v>55871.5</c:v>
                </c:pt>
                <c:pt idx="111744">
                  <c:v>55872</c:v>
                </c:pt>
                <c:pt idx="111745">
                  <c:v>55872.5</c:v>
                </c:pt>
                <c:pt idx="111746">
                  <c:v>55873</c:v>
                </c:pt>
                <c:pt idx="111747">
                  <c:v>55873.5</c:v>
                </c:pt>
                <c:pt idx="111748">
                  <c:v>55874</c:v>
                </c:pt>
                <c:pt idx="111749">
                  <c:v>55874.5</c:v>
                </c:pt>
                <c:pt idx="111750">
                  <c:v>55875</c:v>
                </c:pt>
                <c:pt idx="111751">
                  <c:v>55875.5</c:v>
                </c:pt>
                <c:pt idx="111752">
                  <c:v>55876</c:v>
                </c:pt>
                <c:pt idx="111753">
                  <c:v>55876.5</c:v>
                </c:pt>
                <c:pt idx="111754">
                  <c:v>55877</c:v>
                </c:pt>
                <c:pt idx="111755">
                  <c:v>55877.5</c:v>
                </c:pt>
                <c:pt idx="111756">
                  <c:v>55878</c:v>
                </c:pt>
                <c:pt idx="111757">
                  <c:v>55878.5</c:v>
                </c:pt>
                <c:pt idx="111758">
                  <c:v>55879</c:v>
                </c:pt>
                <c:pt idx="111759">
                  <c:v>55879.5</c:v>
                </c:pt>
                <c:pt idx="111760">
                  <c:v>55880</c:v>
                </c:pt>
                <c:pt idx="111761">
                  <c:v>55880.5</c:v>
                </c:pt>
                <c:pt idx="111762">
                  <c:v>55881</c:v>
                </c:pt>
                <c:pt idx="111763">
                  <c:v>55881.5</c:v>
                </c:pt>
                <c:pt idx="111764">
                  <c:v>55882</c:v>
                </c:pt>
                <c:pt idx="111765">
                  <c:v>55882.5</c:v>
                </c:pt>
                <c:pt idx="111766">
                  <c:v>55883</c:v>
                </c:pt>
                <c:pt idx="111767">
                  <c:v>55883.5</c:v>
                </c:pt>
                <c:pt idx="111768">
                  <c:v>55884</c:v>
                </c:pt>
                <c:pt idx="111769">
                  <c:v>55884.5</c:v>
                </c:pt>
                <c:pt idx="111770">
                  <c:v>55885</c:v>
                </c:pt>
                <c:pt idx="111771">
                  <c:v>55885.5</c:v>
                </c:pt>
                <c:pt idx="111772">
                  <c:v>55886</c:v>
                </c:pt>
                <c:pt idx="111773">
                  <c:v>55886.5</c:v>
                </c:pt>
                <c:pt idx="111774">
                  <c:v>55887</c:v>
                </c:pt>
                <c:pt idx="111775">
                  <c:v>55887.5</c:v>
                </c:pt>
                <c:pt idx="111776">
                  <c:v>55888</c:v>
                </c:pt>
                <c:pt idx="111777">
                  <c:v>55888.5</c:v>
                </c:pt>
                <c:pt idx="111778">
                  <c:v>55889</c:v>
                </c:pt>
                <c:pt idx="111779">
                  <c:v>55889.5</c:v>
                </c:pt>
                <c:pt idx="111780">
                  <c:v>55890</c:v>
                </c:pt>
                <c:pt idx="111781">
                  <c:v>55890.5</c:v>
                </c:pt>
                <c:pt idx="111782">
                  <c:v>55891</c:v>
                </c:pt>
                <c:pt idx="111783">
                  <c:v>55891.5</c:v>
                </c:pt>
                <c:pt idx="111784">
                  <c:v>55892</c:v>
                </c:pt>
                <c:pt idx="111785">
                  <c:v>55892.5</c:v>
                </c:pt>
                <c:pt idx="111786">
                  <c:v>55893</c:v>
                </c:pt>
                <c:pt idx="111787">
                  <c:v>55893.5</c:v>
                </c:pt>
                <c:pt idx="111788">
                  <c:v>55894</c:v>
                </c:pt>
                <c:pt idx="111789">
                  <c:v>55894.5</c:v>
                </c:pt>
                <c:pt idx="111790">
                  <c:v>55895</c:v>
                </c:pt>
                <c:pt idx="111791">
                  <c:v>55895.5</c:v>
                </c:pt>
                <c:pt idx="111792">
                  <c:v>55896</c:v>
                </c:pt>
                <c:pt idx="111793">
                  <c:v>55896.5</c:v>
                </c:pt>
                <c:pt idx="111794">
                  <c:v>55897</c:v>
                </c:pt>
                <c:pt idx="111795">
                  <c:v>55897.5</c:v>
                </c:pt>
                <c:pt idx="111796">
                  <c:v>55898</c:v>
                </c:pt>
                <c:pt idx="111797">
                  <c:v>55898.5</c:v>
                </c:pt>
                <c:pt idx="111798">
                  <c:v>55899</c:v>
                </c:pt>
                <c:pt idx="111799">
                  <c:v>55899.5</c:v>
                </c:pt>
                <c:pt idx="111800">
                  <c:v>55900</c:v>
                </c:pt>
                <c:pt idx="111801">
                  <c:v>55900.5</c:v>
                </c:pt>
                <c:pt idx="111802">
                  <c:v>55901</c:v>
                </c:pt>
                <c:pt idx="111803">
                  <c:v>55901.5</c:v>
                </c:pt>
                <c:pt idx="111804">
                  <c:v>55902</c:v>
                </c:pt>
                <c:pt idx="111805">
                  <c:v>55902.5</c:v>
                </c:pt>
                <c:pt idx="111806">
                  <c:v>55903</c:v>
                </c:pt>
                <c:pt idx="111807">
                  <c:v>55903.5</c:v>
                </c:pt>
                <c:pt idx="111808">
                  <c:v>55904</c:v>
                </c:pt>
                <c:pt idx="111809">
                  <c:v>55904.5</c:v>
                </c:pt>
                <c:pt idx="111810">
                  <c:v>55905</c:v>
                </c:pt>
                <c:pt idx="111811">
                  <c:v>55905.5</c:v>
                </c:pt>
                <c:pt idx="111812">
                  <c:v>55906</c:v>
                </c:pt>
                <c:pt idx="111813">
                  <c:v>55906.5</c:v>
                </c:pt>
                <c:pt idx="111814">
                  <c:v>55907</c:v>
                </c:pt>
                <c:pt idx="111815">
                  <c:v>55907.5</c:v>
                </c:pt>
                <c:pt idx="111816">
                  <c:v>55908</c:v>
                </c:pt>
                <c:pt idx="111817">
                  <c:v>55908.5</c:v>
                </c:pt>
                <c:pt idx="111818">
                  <c:v>55909</c:v>
                </c:pt>
                <c:pt idx="111819">
                  <c:v>55909.5</c:v>
                </c:pt>
                <c:pt idx="111820">
                  <c:v>55910</c:v>
                </c:pt>
                <c:pt idx="111821">
                  <c:v>55910.5</c:v>
                </c:pt>
                <c:pt idx="111822">
                  <c:v>55911</c:v>
                </c:pt>
                <c:pt idx="111823">
                  <c:v>55911.5</c:v>
                </c:pt>
                <c:pt idx="111824">
                  <c:v>55912</c:v>
                </c:pt>
                <c:pt idx="111825">
                  <c:v>55912.5</c:v>
                </c:pt>
                <c:pt idx="111826">
                  <c:v>55913</c:v>
                </c:pt>
                <c:pt idx="111827">
                  <c:v>55913.5</c:v>
                </c:pt>
                <c:pt idx="111828">
                  <c:v>55914</c:v>
                </c:pt>
                <c:pt idx="111829">
                  <c:v>55914.5</c:v>
                </c:pt>
                <c:pt idx="111830">
                  <c:v>55915</c:v>
                </c:pt>
                <c:pt idx="111831">
                  <c:v>55915.5</c:v>
                </c:pt>
                <c:pt idx="111832">
                  <c:v>55916</c:v>
                </c:pt>
                <c:pt idx="111833">
                  <c:v>55916.5</c:v>
                </c:pt>
                <c:pt idx="111834">
                  <c:v>55917</c:v>
                </c:pt>
                <c:pt idx="111835">
                  <c:v>55917.5</c:v>
                </c:pt>
                <c:pt idx="111836">
                  <c:v>55918</c:v>
                </c:pt>
                <c:pt idx="111837">
                  <c:v>55918.5</c:v>
                </c:pt>
                <c:pt idx="111838">
                  <c:v>55919</c:v>
                </c:pt>
                <c:pt idx="111839">
                  <c:v>55919.5</c:v>
                </c:pt>
                <c:pt idx="111840">
                  <c:v>55920</c:v>
                </c:pt>
                <c:pt idx="111841">
                  <c:v>55920.5</c:v>
                </c:pt>
                <c:pt idx="111842">
                  <c:v>55921</c:v>
                </c:pt>
                <c:pt idx="111843">
                  <c:v>55921.5</c:v>
                </c:pt>
                <c:pt idx="111844">
                  <c:v>55922</c:v>
                </c:pt>
                <c:pt idx="111845">
                  <c:v>55922.5</c:v>
                </c:pt>
                <c:pt idx="111846">
                  <c:v>55923</c:v>
                </c:pt>
                <c:pt idx="111847">
                  <c:v>55923.5</c:v>
                </c:pt>
                <c:pt idx="111848">
                  <c:v>55924</c:v>
                </c:pt>
                <c:pt idx="111849">
                  <c:v>55924.5</c:v>
                </c:pt>
                <c:pt idx="111850">
                  <c:v>55925</c:v>
                </c:pt>
                <c:pt idx="111851">
                  <c:v>55925.5</c:v>
                </c:pt>
                <c:pt idx="111852">
                  <c:v>55926</c:v>
                </c:pt>
                <c:pt idx="111853">
                  <c:v>55926.5</c:v>
                </c:pt>
                <c:pt idx="111854">
                  <c:v>55927</c:v>
                </c:pt>
                <c:pt idx="111855">
                  <c:v>55927.5</c:v>
                </c:pt>
                <c:pt idx="111856">
                  <c:v>55928</c:v>
                </c:pt>
                <c:pt idx="111857">
                  <c:v>55928.5</c:v>
                </c:pt>
                <c:pt idx="111858">
                  <c:v>55929</c:v>
                </c:pt>
                <c:pt idx="111859">
                  <c:v>55929.5</c:v>
                </c:pt>
                <c:pt idx="111860">
                  <c:v>55930</c:v>
                </c:pt>
                <c:pt idx="111861">
                  <c:v>55930.5</c:v>
                </c:pt>
                <c:pt idx="111862">
                  <c:v>55931</c:v>
                </c:pt>
                <c:pt idx="111863">
                  <c:v>55931.5</c:v>
                </c:pt>
                <c:pt idx="111864">
                  <c:v>55932</c:v>
                </c:pt>
                <c:pt idx="111865">
                  <c:v>55932.5</c:v>
                </c:pt>
                <c:pt idx="111866">
                  <c:v>55933</c:v>
                </c:pt>
                <c:pt idx="111867">
                  <c:v>55933.5</c:v>
                </c:pt>
                <c:pt idx="111868">
                  <c:v>55934</c:v>
                </c:pt>
                <c:pt idx="111869">
                  <c:v>55934.5</c:v>
                </c:pt>
                <c:pt idx="111870">
                  <c:v>55935</c:v>
                </c:pt>
                <c:pt idx="111871">
                  <c:v>55935.5</c:v>
                </c:pt>
                <c:pt idx="111872">
                  <c:v>55936</c:v>
                </c:pt>
                <c:pt idx="111873">
                  <c:v>55936.5</c:v>
                </c:pt>
                <c:pt idx="111874">
                  <c:v>55937</c:v>
                </c:pt>
                <c:pt idx="111875">
                  <c:v>55937.5</c:v>
                </c:pt>
                <c:pt idx="111876">
                  <c:v>55938</c:v>
                </c:pt>
                <c:pt idx="111877">
                  <c:v>55938.5</c:v>
                </c:pt>
                <c:pt idx="111878">
                  <c:v>55939</c:v>
                </c:pt>
                <c:pt idx="111879">
                  <c:v>55939.5</c:v>
                </c:pt>
                <c:pt idx="111880">
                  <c:v>55940</c:v>
                </c:pt>
                <c:pt idx="111881">
                  <c:v>55940.5</c:v>
                </c:pt>
                <c:pt idx="111882">
                  <c:v>55941</c:v>
                </c:pt>
                <c:pt idx="111883">
                  <c:v>55941.5</c:v>
                </c:pt>
                <c:pt idx="111884">
                  <c:v>55942</c:v>
                </c:pt>
                <c:pt idx="111885">
                  <c:v>55942.5</c:v>
                </c:pt>
                <c:pt idx="111886">
                  <c:v>55943</c:v>
                </c:pt>
                <c:pt idx="111887">
                  <c:v>55943.5</c:v>
                </c:pt>
                <c:pt idx="111888">
                  <c:v>55944</c:v>
                </c:pt>
                <c:pt idx="111889">
                  <c:v>55944.5</c:v>
                </c:pt>
                <c:pt idx="111890">
                  <c:v>55945</c:v>
                </c:pt>
                <c:pt idx="111891">
                  <c:v>55945.5</c:v>
                </c:pt>
                <c:pt idx="111892">
                  <c:v>55946</c:v>
                </c:pt>
                <c:pt idx="111893">
                  <c:v>55946.5</c:v>
                </c:pt>
                <c:pt idx="111894">
                  <c:v>55947</c:v>
                </c:pt>
                <c:pt idx="111895">
                  <c:v>55947.5</c:v>
                </c:pt>
                <c:pt idx="111896">
                  <c:v>55948</c:v>
                </c:pt>
                <c:pt idx="111897">
                  <c:v>55948.5</c:v>
                </c:pt>
                <c:pt idx="111898">
                  <c:v>55949</c:v>
                </c:pt>
                <c:pt idx="111899">
                  <c:v>55949.5</c:v>
                </c:pt>
                <c:pt idx="111900">
                  <c:v>55950</c:v>
                </c:pt>
                <c:pt idx="111901">
                  <c:v>55950.5</c:v>
                </c:pt>
                <c:pt idx="111902">
                  <c:v>55951</c:v>
                </c:pt>
                <c:pt idx="111903">
                  <c:v>55951.5</c:v>
                </c:pt>
                <c:pt idx="111904">
                  <c:v>55952</c:v>
                </c:pt>
                <c:pt idx="111905">
                  <c:v>55952.5</c:v>
                </c:pt>
                <c:pt idx="111906">
                  <c:v>55953</c:v>
                </c:pt>
                <c:pt idx="111907">
                  <c:v>55953.5</c:v>
                </c:pt>
                <c:pt idx="111908">
                  <c:v>55954</c:v>
                </c:pt>
                <c:pt idx="111909">
                  <c:v>55954.5</c:v>
                </c:pt>
                <c:pt idx="111910">
                  <c:v>55955</c:v>
                </c:pt>
                <c:pt idx="111911">
                  <c:v>55955.5</c:v>
                </c:pt>
                <c:pt idx="111912">
                  <c:v>55956</c:v>
                </c:pt>
                <c:pt idx="111913">
                  <c:v>55956.5</c:v>
                </c:pt>
                <c:pt idx="111914">
                  <c:v>55957</c:v>
                </c:pt>
                <c:pt idx="111915">
                  <c:v>55957.5</c:v>
                </c:pt>
                <c:pt idx="111916">
                  <c:v>55958</c:v>
                </c:pt>
                <c:pt idx="111917">
                  <c:v>55958.5</c:v>
                </c:pt>
                <c:pt idx="111918">
                  <c:v>55959</c:v>
                </c:pt>
                <c:pt idx="111919">
                  <c:v>55959.5</c:v>
                </c:pt>
                <c:pt idx="111920">
                  <c:v>55960</c:v>
                </c:pt>
                <c:pt idx="111921">
                  <c:v>55960.5</c:v>
                </c:pt>
                <c:pt idx="111922">
                  <c:v>55961</c:v>
                </c:pt>
                <c:pt idx="111923">
                  <c:v>55961.5</c:v>
                </c:pt>
                <c:pt idx="111924">
                  <c:v>55962</c:v>
                </c:pt>
                <c:pt idx="111925">
                  <c:v>55962.5</c:v>
                </c:pt>
                <c:pt idx="111926">
                  <c:v>55963</c:v>
                </c:pt>
                <c:pt idx="111927">
                  <c:v>55963.5</c:v>
                </c:pt>
                <c:pt idx="111928">
                  <c:v>55964</c:v>
                </c:pt>
                <c:pt idx="111929">
                  <c:v>55964.5</c:v>
                </c:pt>
                <c:pt idx="111930">
                  <c:v>55965</c:v>
                </c:pt>
                <c:pt idx="111931">
                  <c:v>55965.5</c:v>
                </c:pt>
                <c:pt idx="111932">
                  <c:v>55966</c:v>
                </c:pt>
                <c:pt idx="111933">
                  <c:v>55966.5</c:v>
                </c:pt>
                <c:pt idx="111934">
                  <c:v>55967</c:v>
                </c:pt>
                <c:pt idx="111935">
                  <c:v>55967.5</c:v>
                </c:pt>
                <c:pt idx="111936">
                  <c:v>55968</c:v>
                </c:pt>
                <c:pt idx="111937">
                  <c:v>55968.5</c:v>
                </c:pt>
                <c:pt idx="111938">
                  <c:v>55969</c:v>
                </c:pt>
                <c:pt idx="111939">
                  <c:v>55969.5</c:v>
                </c:pt>
                <c:pt idx="111940">
                  <c:v>55970</c:v>
                </c:pt>
                <c:pt idx="111941">
                  <c:v>55970.5</c:v>
                </c:pt>
                <c:pt idx="111942">
                  <c:v>55971</c:v>
                </c:pt>
                <c:pt idx="111943">
                  <c:v>55971.5</c:v>
                </c:pt>
                <c:pt idx="111944">
                  <c:v>55972</c:v>
                </c:pt>
                <c:pt idx="111945">
                  <c:v>55972.5</c:v>
                </c:pt>
                <c:pt idx="111946">
                  <c:v>55973</c:v>
                </c:pt>
                <c:pt idx="111947">
                  <c:v>55973.5</c:v>
                </c:pt>
                <c:pt idx="111948">
                  <c:v>55974</c:v>
                </c:pt>
                <c:pt idx="111949">
                  <c:v>55974.5</c:v>
                </c:pt>
                <c:pt idx="111950">
                  <c:v>55975</c:v>
                </c:pt>
                <c:pt idx="111951">
                  <c:v>55975.5</c:v>
                </c:pt>
                <c:pt idx="111952">
                  <c:v>55976</c:v>
                </c:pt>
                <c:pt idx="111953">
                  <c:v>55976.5</c:v>
                </c:pt>
                <c:pt idx="111954">
                  <c:v>55977</c:v>
                </c:pt>
                <c:pt idx="111955">
                  <c:v>55977.5</c:v>
                </c:pt>
                <c:pt idx="111956">
                  <c:v>55978</c:v>
                </c:pt>
                <c:pt idx="111957">
                  <c:v>55978.5</c:v>
                </c:pt>
                <c:pt idx="111958">
                  <c:v>55979</c:v>
                </c:pt>
                <c:pt idx="111959">
                  <c:v>55979.5</c:v>
                </c:pt>
                <c:pt idx="111960">
                  <c:v>55980</c:v>
                </c:pt>
                <c:pt idx="111961">
                  <c:v>55980.5</c:v>
                </c:pt>
                <c:pt idx="111962">
                  <c:v>55981</c:v>
                </c:pt>
                <c:pt idx="111963">
                  <c:v>55981.5</c:v>
                </c:pt>
                <c:pt idx="111964">
                  <c:v>55982</c:v>
                </c:pt>
                <c:pt idx="111965">
                  <c:v>55982.5</c:v>
                </c:pt>
                <c:pt idx="111966">
                  <c:v>55983</c:v>
                </c:pt>
                <c:pt idx="111967">
                  <c:v>55983.5</c:v>
                </c:pt>
                <c:pt idx="111968">
                  <c:v>55984</c:v>
                </c:pt>
                <c:pt idx="111969">
                  <c:v>55984.5</c:v>
                </c:pt>
                <c:pt idx="111970">
                  <c:v>55985</c:v>
                </c:pt>
                <c:pt idx="111971">
                  <c:v>55985.5</c:v>
                </c:pt>
                <c:pt idx="111972">
                  <c:v>55986</c:v>
                </c:pt>
                <c:pt idx="111973">
                  <c:v>55986.5</c:v>
                </c:pt>
                <c:pt idx="111974">
                  <c:v>55987</c:v>
                </c:pt>
                <c:pt idx="111975">
                  <c:v>55987.5</c:v>
                </c:pt>
                <c:pt idx="111976">
                  <c:v>55988</c:v>
                </c:pt>
                <c:pt idx="111977">
                  <c:v>55988.5</c:v>
                </c:pt>
                <c:pt idx="111978">
                  <c:v>55989</c:v>
                </c:pt>
                <c:pt idx="111979">
                  <c:v>55989.5</c:v>
                </c:pt>
                <c:pt idx="111980">
                  <c:v>55990</c:v>
                </c:pt>
                <c:pt idx="111981">
                  <c:v>55990.5</c:v>
                </c:pt>
                <c:pt idx="111982">
                  <c:v>55991</c:v>
                </c:pt>
                <c:pt idx="111983">
                  <c:v>55991.5</c:v>
                </c:pt>
                <c:pt idx="111984">
                  <c:v>55992</c:v>
                </c:pt>
                <c:pt idx="111985">
                  <c:v>55992.5</c:v>
                </c:pt>
                <c:pt idx="111986">
                  <c:v>55993</c:v>
                </c:pt>
                <c:pt idx="111987">
                  <c:v>55993.5</c:v>
                </c:pt>
                <c:pt idx="111988">
                  <c:v>55994</c:v>
                </c:pt>
                <c:pt idx="111989">
                  <c:v>55994.5</c:v>
                </c:pt>
                <c:pt idx="111990">
                  <c:v>55995</c:v>
                </c:pt>
                <c:pt idx="111991">
                  <c:v>55995.5</c:v>
                </c:pt>
                <c:pt idx="111992">
                  <c:v>55996</c:v>
                </c:pt>
                <c:pt idx="111993">
                  <c:v>55996.5</c:v>
                </c:pt>
                <c:pt idx="111994">
                  <c:v>55997</c:v>
                </c:pt>
                <c:pt idx="111995">
                  <c:v>55997.5</c:v>
                </c:pt>
                <c:pt idx="111996">
                  <c:v>55998</c:v>
                </c:pt>
                <c:pt idx="111997">
                  <c:v>55998.5</c:v>
                </c:pt>
                <c:pt idx="111998">
                  <c:v>55999</c:v>
                </c:pt>
                <c:pt idx="111999">
                  <c:v>55999.5</c:v>
                </c:pt>
                <c:pt idx="112000">
                  <c:v>56000</c:v>
                </c:pt>
                <c:pt idx="112001">
                  <c:v>56000.5</c:v>
                </c:pt>
                <c:pt idx="112002">
                  <c:v>56001</c:v>
                </c:pt>
                <c:pt idx="112003">
                  <c:v>56001.5</c:v>
                </c:pt>
                <c:pt idx="112004">
                  <c:v>56002</c:v>
                </c:pt>
                <c:pt idx="112005">
                  <c:v>56002.5</c:v>
                </c:pt>
                <c:pt idx="112006">
                  <c:v>56003</c:v>
                </c:pt>
                <c:pt idx="112007">
                  <c:v>56003.5</c:v>
                </c:pt>
                <c:pt idx="112008">
                  <c:v>56004</c:v>
                </c:pt>
                <c:pt idx="112009">
                  <c:v>56004.5</c:v>
                </c:pt>
                <c:pt idx="112010">
                  <c:v>56005</c:v>
                </c:pt>
                <c:pt idx="112011">
                  <c:v>56005.5</c:v>
                </c:pt>
                <c:pt idx="112012">
                  <c:v>56006</c:v>
                </c:pt>
                <c:pt idx="112013">
                  <c:v>56006.5</c:v>
                </c:pt>
                <c:pt idx="112014">
                  <c:v>56007</c:v>
                </c:pt>
                <c:pt idx="112015">
                  <c:v>56007.5</c:v>
                </c:pt>
                <c:pt idx="112016">
                  <c:v>56008</c:v>
                </c:pt>
                <c:pt idx="112017">
                  <c:v>56008.5</c:v>
                </c:pt>
                <c:pt idx="112018">
                  <c:v>56009</c:v>
                </c:pt>
                <c:pt idx="112019">
                  <c:v>56009.5</c:v>
                </c:pt>
                <c:pt idx="112020">
                  <c:v>56010</c:v>
                </c:pt>
                <c:pt idx="112021">
                  <c:v>56010.5</c:v>
                </c:pt>
                <c:pt idx="112022">
                  <c:v>56011</c:v>
                </c:pt>
                <c:pt idx="112023">
                  <c:v>56011.5</c:v>
                </c:pt>
                <c:pt idx="112024">
                  <c:v>56012</c:v>
                </c:pt>
                <c:pt idx="112025">
                  <c:v>56012.5</c:v>
                </c:pt>
                <c:pt idx="112026">
                  <c:v>56013</c:v>
                </c:pt>
                <c:pt idx="112027">
                  <c:v>56013.5</c:v>
                </c:pt>
                <c:pt idx="112028">
                  <c:v>56014</c:v>
                </c:pt>
                <c:pt idx="112029">
                  <c:v>56014.5</c:v>
                </c:pt>
                <c:pt idx="112030">
                  <c:v>56015</c:v>
                </c:pt>
                <c:pt idx="112031">
                  <c:v>56015.5</c:v>
                </c:pt>
                <c:pt idx="112032">
                  <c:v>56016</c:v>
                </c:pt>
                <c:pt idx="112033">
                  <c:v>56016.5</c:v>
                </c:pt>
                <c:pt idx="112034">
                  <c:v>56017</c:v>
                </c:pt>
                <c:pt idx="112035">
                  <c:v>56017.5</c:v>
                </c:pt>
                <c:pt idx="112036">
                  <c:v>56018</c:v>
                </c:pt>
                <c:pt idx="112037">
                  <c:v>56018.5</c:v>
                </c:pt>
                <c:pt idx="112038">
                  <c:v>56019</c:v>
                </c:pt>
                <c:pt idx="112039">
                  <c:v>56019.5</c:v>
                </c:pt>
                <c:pt idx="112040">
                  <c:v>56020</c:v>
                </c:pt>
                <c:pt idx="112041">
                  <c:v>56020.5</c:v>
                </c:pt>
                <c:pt idx="112042">
                  <c:v>56021</c:v>
                </c:pt>
                <c:pt idx="112043">
                  <c:v>56021.5</c:v>
                </c:pt>
                <c:pt idx="112044">
                  <c:v>56022</c:v>
                </c:pt>
                <c:pt idx="112045">
                  <c:v>56022.5</c:v>
                </c:pt>
                <c:pt idx="112046">
                  <c:v>56023</c:v>
                </c:pt>
                <c:pt idx="112047">
                  <c:v>56023.5</c:v>
                </c:pt>
                <c:pt idx="112048">
                  <c:v>56024</c:v>
                </c:pt>
                <c:pt idx="112049">
                  <c:v>56024.5</c:v>
                </c:pt>
                <c:pt idx="112050">
                  <c:v>56025</c:v>
                </c:pt>
                <c:pt idx="112051">
                  <c:v>56025.5</c:v>
                </c:pt>
                <c:pt idx="112052">
                  <c:v>56026</c:v>
                </c:pt>
                <c:pt idx="112053">
                  <c:v>56026.5</c:v>
                </c:pt>
                <c:pt idx="112054">
                  <c:v>56027</c:v>
                </c:pt>
                <c:pt idx="112055">
                  <c:v>56027.5</c:v>
                </c:pt>
                <c:pt idx="112056">
                  <c:v>56028</c:v>
                </c:pt>
                <c:pt idx="112057">
                  <c:v>56028.5</c:v>
                </c:pt>
                <c:pt idx="112058">
                  <c:v>56029</c:v>
                </c:pt>
                <c:pt idx="112059">
                  <c:v>56029.5</c:v>
                </c:pt>
                <c:pt idx="112060">
                  <c:v>56030</c:v>
                </c:pt>
                <c:pt idx="112061">
                  <c:v>56030.5</c:v>
                </c:pt>
                <c:pt idx="112062">
                  <c:v>56031</c:v>
                </c:pt>
                <c:pt idx="112063">
                  <c:v>56031.5</c:v>
                </c:pt>
                <c:pt idx="112064">
                  <c:v>56032</c:v>
                </c:pt>
                <c:pt idx="112065">
                  <c:v>56032.5</c:v>
                </c:pt>
                <c:pt idx="112066">
                  <c:v>56033</c:v>
                </c:pt>
                <c:pt idx="112067">
                  <c:v>56033.5</c:v>
                </c:pt>
                <c:pt idx="112068">
                  <c:v>56034</c:v>
                </c:pt>
                <c:pt idx="112069">
                  <c:v>56034.5</c:v>
                </c:pt>
                <c:pt idx="112070">
                  <c:v>56035</c:v>
                </c:pt>
                <c:pt idx="112071">
                  <c:v>56035.5</c:v>
                </c:pt>
                <c:pt idx="112072">
                  <c:v>56036</c:v>
                </c:pt>
                <c:pt idx="112073">
                  <c:v>56036.5</c:v>
                </c:pt>
                <c:pt idx="112074">
                  <c:v>56037</c:v>
                </c:pt>
                <c:pt idx="112075">
                  <c:v>56037.5</c:v>
                </c:pt>
                <c:pt idx="112076">
                  <c:v>56038</c:v>
                </c:pt>
                <c:pt idx="112077">
                  <c:v>56038.5</c:v>
                </c:pt>
                <c:pt idx="112078">
                  <c:v>56039</c:v>
                </c:pt>
                <c:pt idx="112079">
                  <c:v>56039.5</c:v>
                </c:pt>
                <c:pt idx="112080">
                  <c:v>56040</c:v>
                </c:pt>
                <c:pt idx="112081">
                  <c:v>56040.5</c:v>
                </c:pt>
                <c:pt idx="112082">
                  <c:v>56041</c:v>
                </c:pt>
                <c:pt idx="112083">
                  <c:v>56041.5</c:v>
                </c:pt>
                <c:pt idx="112084">
                  <c:v>56042</c:v>
                </c:pt>
                <c:pt idx="112085">
                  <c:v>56042.5</c:v>
                </c:pt>
                <c:pt idx="112086">
                  <c:v>56043</c:v>
                </c:pt>
                <c:pt idx="112087">
                  <c:v>56043.5</c:v>
                </c:pt>
                <c:pt idx="112088">
                  <c:v>56044</c:v>
                </c:pt>
                <c:pt idx="112089">
                  <c:v>56044.5</c:v>
                </c:pt>
                <c:pt idx="112090">
                  <c:v>56045</c:v>
                </c:pt>
                <c:pt idx="112091">
                  <c:v>56045.5</c:v>
                </c:pt>
                <c:pt idx="112092">
                  <c:v>56046</c:v>
                </c:pt>
                <c:pt idx="112093">
                  <c:v>56046.5</c:v>
                </c:pt>
                <c:pt idx="112094">
                  <c:v>56047</c:v>
                </c:pt>
                <c:pt idx="112095">
                  <c:v>56047.5</c:v>
                </c:pt>
                <c:pt idx="112096">
                  <c:v>56048</c:v>
                </c:pt>
                <c:pt idx="112097">
                  <c:v>56048.5</c:v>
                </c:pt>
                <c:pt idx="112098">
                  <c:v>56049</c:v>
                </c:pt>
                <c:pt idx="112099">
                  <c:v>56049.5</c:v>
                </c:pt>
                <c:pt idx="112100">
                  <c:v>56050</c:v>
                </c:pt>
                <c:pt idx="112101">
                  <c:v>56050.5</c:v>
                </c:pt>
                <c:pt idx="112102">
                  <c:v>56051</c:v>
                </c:pt>
                <c:pt idx="112103">
                  <c:v>56051.5</c:v>
                </c:pt>
                <c:pt idx="112104">
                  <c:v>56052</c:v>
                </c:pt>
                <c:pt idx="112105">
                  <c:v>56052.5</c:v>
                </c:pt>
                <c:pt idx="112106">
                  <c:v>56053</c:v>
                </c:pt>
                <c:pt idx="112107">
                  <c:v>56053.5</c:v>
                </c:pt>
                <c:pt idx="112108">
                  <c:v>56054</c:v>
                </c:pt>
                <c:pt idx="112109">
                  <c:v>56054.5</c:v>
                </c:pt>
                <c:pt idx="112110">
                  <c:v>56055</c:v>
                </c:pt>
                <c:pt idx="112111">
                  <c:v>56055.5</c:v>
                </c:pt>
                <c:pt idx="112112">
                  <c:v>56056</c:v>
                </c:pt>
                <c:pt idx="112113">
                  <c:v>56056.5</c:v>
                </c:pt>
                <c:pt idx="112114">
                  <c:v>56057</c:v>
                </c:pt>
                <c:pt idx="112115">
                  <c:v>56057.5</c:v>
                </c:pt>
                <c:pt idx="112116">
                  <c:v>56058</c:v>
                </c:pt>
                <c:pt idx="112117">
                  <c:v>56058.5</c:v>
                </c:pt>
                <c:pt idx="112118">
                  <c:v>56059</c:v>
                </c:pt>
                <c:pt idx="112119">
                  <c:v>56059.5</c:v>
                </c:pt>
                <c:pt idx="112120">
                  <c:v>56060</c:v>
                </c:pt>
                <c:pt idx="112121">
                  <c:v>56060.5</c:v>
                </c:pt>
                <c:pt idx="112122">
                  <c:v>56061</c:v>
                </c:pt>
                <c:pt idx="112123">
                  <c:v>56061.5</c:v>
                </c:pt>
                <c:pt idx="112124">
                  <c:v>56062</c:v>
                </c:pt>
                <c:pt idx="112125">
                  <c:v>56062.5</c:v>
                </c:pt>
                <c:pt idx="112126">
                  <c:v>56063</c:v>
                </c:pt>
                <c:pt idx="112127">
                  <c:v>56063.5</c:v>
                </c:pt>
                <c:pt idx="112128">
                  <c:v>56064</c:v>
                </c:pt>
                <c:pt idx="112129">
                  <c:v>56064.5</c:v>
                </c:pt>
                <c:pt idx="112130">
                  <c:v>56065</c:v>
                </c:pt>
                <c:pt idx="112131">
                  <c:v>56065.5</c:v>
                </c:pt>
                <c:pt idx="112132">
                  <c:v>56066</c:v>
                </c:pt>
                <c:pt idx="112133">
                  <c:v>56066.5</c:v>
                </c:pt>
                <c:pt idx="112134">
                  <c:v>56067</c:v>
                </c:pt>
                <c:pt idx="112135">
                  <c:v>56067.5</c:v>
                </c:pt>
                <c:pt idx="112136">
                  <c:v>56068</c:v>
                </c:pt>
                <c:pt idx="112137">
                  <c:v>56068.5</c:v>
                </c:pt>
                <c:pt idx="112138">
                  <c:v>56069</c:v>
                </c:pt>
                <c:pt idx="112139">
                  <c:v>56069.5</c:v>
                </c:pt>
                <c:pt idx="112140">
                  <c:v>56070</c:v>
                </c:pt>
                <c:pt idx="112141">
                  <c:v>56070.5</c:v>
                </c:pt>
                <c:pt idx="112142">
                  <c:v>56071</c:v>
                </c:pt>
                <c:pt idx="112143">
                  <c:v>56071.5</c:v>
                </c:pt>
                <c:pt idx="112144">
                  <c:v>56072</c:v>
                </c:pt>
                <c:pt idx="112145">
                  <c:v>56072.5</c:v>
                </c:pt>
                <c:pt idx="112146">
                  <c:v>56073</c:v>
                </c:pt>
                <c:pt idx="112147">
                  <c:v>56073.5</c:v>
                </c:pt>
                <c:pt idx="112148">
                  <c:v>56074</c:v>
                </c:pt>
                <c:pt idx="112149">
                  <c:v>56074.5</c:v>
                </c:pt>
                <c:pt idx="112150">
                  <c:v>56075</c:v>
                </c:pt>
                <c:pt idx="112151">
                  <c:v>56075.5</c:v>
                </c:pt>
                <c:pt idx="112152">
                  <c:v>56076</c:v>
                </c:pt>
                <c:pt idx="112153">
                  <c:v>56076.5</c:v>
                </c:pt>
                <c:pt idx="112154">
                  <c:v>56077</c:v>
                </c:pt>
                <c:pt idx="112155">
                  <c:v>56077.5</c:v>
                </c:pt>
                <c:pt idx="112156">
                  <c:v>56078</c:v>
                </c:pt>
                <c:pt idx="112157">
                  <c:v>56078.5</c:v>
                </c:pt>
                <c:pt idx="112158">
                  <c:v>56079</c:v>
                </c:pt>
                <c:pt idx="112159">
                  <c:v>56079.5</c:v>
                </c:pt>
                <c:pt idx="112160">
                  <c:v>56080</c:v>
                </c:pt>
                <c:pt idx="112161">
                  <c:v>56080.5</c:v>
                </c:pt>
                <c:pt idx="112162">
                  <c:v>56081</c:v>
                </c:pt>
                <c:pt idx="112163">
                  <c:v>56081.5</c:v>
                </c:pt>
                <c:pt idx="112164">
                  <c:v>56082</c:v>
                </c:pt>
                <c:pt idx="112165">
                  <c:v>56082.5</c:v>
                </c:pt>
                <c:pt idx="112166">
                  <c:v>56083</c:v>
                </c:pt>
                <c:pt idx="112167">
                  <c:v>56083.5</c:v>
                </c:pt>
                <c:pt idx="112168">
                  <c:v>56084</c:v>
                </c:pt>
                <c:pt idx="112169">
                  <c:v>56084.5</c:v>
                </c:pt>
                <c:pt idx="112170">
                  <c:v>56085</c:v>
                </c:pt>
                <c:pt idx="112171">
                  <c:v>56085.5</c:v>
                </c:pt>
                <c:pt idx="112172">
                  <c:v>56086</c:v>
                </c:pt>
                <c:pt idx="112173">
                  <c:v>56086.5</c:v>
                </c:pt>
                <c:pt idx="112174">
                  <c:v>56087</c:v>
                </c:pt>
                <c:pt idx="112175">
                  <c:v>56087.5</c:v>
                </c:pt>
                <c:pt idx="112176">
                  <c:v>56088</c:v>
                </c:pt>
                <c:pt idx="112177">
                  <c:v>56088.5</c:v>
                </c:pt>
                <c:pt idx="112178">
                  <c:v>56089</c:v>
                </c:pt>
                <c:pt idx="112179">
                  <c:v>56089.5</c:v>
                </c:pt>
                <c:pt idx="112180">
                  <c:v>56090</c:v>
                </c:pt>
                <c:pt idx="112181">
                  <c:v>56090.5</c:v>
                </c:pt>
                <c:pt idx="112182">
                  <c:v>56091</c:v>
                </c:pt>
                <c:pt idx="112183">
                  <c:v>56091.5</c:v>
                </c:pt>
                <c:pt idx="112184">
                  <c:v>56092</c:v>
                </c:pt>
                <c:pt idx="112185">
                  <c:v>56092.5</c:v>
                </c:pt>
                <c:pt idx="112186">
                  <c:v>56093</c:v>
                </c:pt>
                <c:pt idx="112187">
                  <c:v>56093.5</c:v>
                </c:pt>
                <c:pt idx="112188">
                  <c:v>56094</c:v>
                </c:pt>
                <c:pt idx="112189">
                  <c:v>56094.5</c:v>
                </c:pt>
                <c:pt idx="112190">
                  <c:v>56095</c:v>
                </c:pt>
                <c:pt idx="112191">
                  <c:v>56095.5</c:v>
                </c:pt>
                <c:pt idx="112192">
                  <c:v>56096</c:v>
                </c:pt>
                <c:pt idx="112193">
                  <c:v>56096.5</c:v>
                </c:pt>
                <c:pt idx="112194">
                  <c:v>56097</c:v>
                </c:pt>
                <c:pt idx="112195">
                  <c:v>56097.5</c:v>
                </c:pt>
                <c:pt idx="112196">
                  <c:v>56098</c:v>
                </c:pt>
                <c:pt idx="112197">
                  <c:v>56098.5</c:v>
                </c:pt>
                <c:pt idx="112198">
                  <c:v>56099</c:v>
                </c:pt>
                <c:pt idx="112199">
                  <c:v>56099.5</c:v>
                </c:pt>
                <c:pt idx="112200">
                  <c:v>56100</c:v>
                </c:pt>
                <c:pt idx="112201">
                  <c:v>56100.5</c:v>
                </c:pt>
                <c:pt idx="112202">
                  <c:v>56101</c:v>
                </c:pt>
                <c:pt idx="112203">
                  <c:v>56101.5</c:v>
                </c:pt>
                <c:pt idx="112204">
                  <c:v>56102</c:v>
                </c:pt>
                <c:pt idx="112205">
                  <c:v>56102.5</c:v>
                </c:pt>
                <c:pt idx="112206">
                  <c:v>56103</c:v>
                </c:pt>
                <c:pt idx="112207">
                  <c:v>56103.5</c:v>
                </c:pt>
                <c:pt idx="112208">
                  <c:v>56104</c:v>
                </c:pt>
                <c:pt idx="112209">
                  <c:v>56104.5</c:v>
                </c:pt>
                <c:pt idx="112210">
                  <c:v>56105</c:v>
                </c:pt>
                <c:pt idx="112211">
                  <c:v>56105.5</c:v>
                </c:pt>
                <c:pt idx="112212">
                  <c:v>56106</c:v>
                </c:pt>
                <c:pt idx="112213">
                  <c:v>56106.5</c:v>
                </c:pt>
                <c:pt idx="112214">
                  <c:v>56107</c:v>
                </c:pt>
                <c:pt idx="112215">
                  <c:v>56107.5</c:v>
                </c:pt>
                <c:pt idx="112216">
                  <c:v>56108</c:v>
                </c:pt>
                <c:pt idx="112217">
                  <c:v>56108.5</c:v>
                </c:pt>
                <c:pt idx="112218">
                  <c:v>56109</c:v>
                </c:pt>
                <c:pt idx="112219">
                  <c:v>56109.5</c:v>
                </c:pt>
                <c:pt idx="112220">
                  <c:v>56110</c:v>
                </c:pt>
                <c:pt idx="112221">
                  <c:v>56110.5</c:v>
                </c:pt>
                <c:pt idx="112222">
                  <c:v>56111</c:v>
                </c:pt>
                <c:pt idx="112223">
                  <c:v>56111.5</c:v>
                </c:pt>
                <c:pt idx="112224">
                  <c:v>56112</c:v>
                </c:pt>
                <c:pt idx="112225">
                  <c:v>56112.5</c:v>
                </c:pt>
                <c:pt idx="112226">
                  <c:v>56113</c:v>
                </c:pt>
                <c:pt idx="112227">
                  <c:v>56113.5</c:v>
                </c:pt>
                <c:pt idx="112228">
                  <c:v>56114</c:v>
                </c:pt>
                <c:pt idx="112229">
                  <c:v>56114.5</c:v>
                </c:pt>
                <c:pt idx="112230">
                  <c:v>56115</c:v>
                </c:pt>
                <c:pt idx="112231">
                  <c:v>56115.5</c:v>
                </c:pt>
                <c:pt idx="112232">
                  <c:v>56116</c:v>
                </c:pt>
                <c:pt idx="112233">
                  <c:v>56116.5</c:v>
                </c:pt>
                <c:pt idx="112234">
                  <c:v>56117</c:v>
                </c:pt>
                <c:pt idx="112235">
                  <c:v>56117.5</c:v>
                </c:pt>
                <c:pt idx="112236">
                  <c:v>56118</c:v>
                </c:pt>
                <c:pt idx="112237">
                  <c:v>56118.5</c:v>
                </c:pt>
                <c:pt idx="112238">
                  <c:v>56119</c:v>
                </c:pt>
                <c:pt idx="112239">
                  <c:v>56119.5</c:v>
                </c:pt>
                <c:pt idx="112240">
                  <c:v>56120</c:v>
                </c:pt>
                <c:pt idx="112241">
                  <c:v>56120.5</c:v>
                </c:pt>
                <c:pt idx="112242">
                  <c:v>56121</c:v>
                </c:pt>
                <c:pt idx="112243">
                  <c:v>56121.5</c:v>
                </c:pt>
                <c:pt idx="112244">
                  <c:v>56122</c:v>
                </c:pt>
                <c:pt idx="112245">
                  <c:v>56122.5</c:v>
                </c:pt>
                <c:pt idx="112246">
                  <c:v>56123</c:v>
                </c:pt>
                <c:pt idx="112247">
                  <c:v>56123.5</c:v>
                </c:pt>
                <c:pt idx="112248">
                  <c:v>56124</c:v>
                </c:pt>
                <c:pt idx="112249">
                  <c:v>56124.5</c:v>
                </c:pt>
                <c:pt idx="112250">
                  <c:v>56125</c:v>
                </c:pt>
                <c:pt idx="112251">
                  <c:v>56125.5</c:v>
                </c:pt>
                <c:pt idx="112252">
                  <c:v>56126</c:v>
                </c:pt>
                <c:pt idx="112253">
                  <c:v>56126.5</c:v>
                </c:pt>
                <c:pt idx="112254">
                  <c:v>56127</c:v>
                </c:pt>
                <c:pt idx="112255">
                  <c:v>56127.5</c:v>
                </c:pt>
                <c:pt idx="112256">
                  <c:v>56128</c:v>
                </c:pt>
                <c:pt idx="112257">
                  <c:v>56128.5</c:v>
                </c:pt>
                <c:pt idx="112258">
                  <c:v>56129</c:v>
                </c:pt>
                <c:pt idx="112259">
                  <c:v>56129.5</c:v>
                </c:pt>
                <c:pt idx="112260">
                  <c:v>56130</c:v>
                </c:pt>
                <c:pt idx="112261">
                  <c:v>56130.5</c:v>
                </c:pt>
                <c:pt idx="112262">
                  <c:v>56131</c:v>
                </c:pt>
                <c:pt idx="112263">
                  <c:v>56131.5</c:v>
                </c:pt>
                <c:pt idx="112264">
                  <c:v>56132</c:v>
                </c:pt>
                <c:pt idx="112265">
                  <c:v>56132.5</c:v>
                </c:pt>
                <c:pt idx="112266">
                  <c:v>56133</c:v>
                </c:pt>
                <c:pt idx="112267">
                  <c:v>56133.5</c:v>
                </c:pt>
                <c:pt idx="112268">
                  <c:v>56134</c:v>
                </c:pt>
                <c:pt idx="112269">
                  <c:v>56134.5</c:v>
                </c:pt>
                <c:pt idx="112270">
                  <c:v>56135</c:v>
                </c:pt>
                <c:pt idx="112271">
                  <c:v>56135.5</c:v>
                </c:pt>
                <c:pt idx="112272">
                  <c:v>56136</c:v>
                </c:pt>
                <c:pt idx="112273">
                  <c:v>56136.5</c:v>
                </c:pt>
                <c:pt idx="112274">
                  <c:v>56137</c:v>
                </c:pt>
                <c:pt idx="112275">
                  <c:v>56137.5</c:v>
                </c:pt>
                <c:pt idx="112276">
                  <c:v>56138</c:v>
                </c:pt>
                <c:pt idx="112277">
                  <c:v>56138.5</c:v>
                </c:pt>
                <c:pt idx="112278">
                  <c:v>56139</c:v>
                </c:pt>
                <c:pt idx="112279">
                  <c:v>56139.5</c:v>
                </c:pt>
                <c:pt idx="112280">
                  <c:v>56140</c:v>
                </c:pt>
                <c:pt idx="112281">
                  <c:v>56140.5</c:v>
                </c:pt>
                <c:pt idx="112282">
                  <c:v>56141</c:v>
                </c:pt>
                <c:pt idx="112283">
                  <c:v>56141.5</c:v>
                </c:pt>
                <c:pt idx="112284">
                  <c:v>56142</c:v>
                </c:pt>
                <c:pt idx="112285">
                  <c:v>56142.5</c:v>
                </c:pt>
                <c:pt idx="112286">
                  <c:v>56143</c:v>
                </c:pt>
                <c:pt idx="112287">
                  <c:v>56143.5</c:v>
                </c:pt>
                <c:pt idx="112288">
                  <c:v>56144</c:v>
                </c:pt>
                <c:pt idx="112289">
                  <c:v>56144.5</c:v>
                </c:pt>
                <c:pt idx="112290">
                  <c:v>56145</c:v>
                </c:pt>
                <c:pt idx="112291">
                  <c:v>56145.5</c:v>
                </c:pt>
                <c:pt idx="112292">
                  <c:v>56146</c:v>
                </c:pt>
                <c:pt idx="112293">
                  <c:v>56146.5</c:v>
                </c:pt>
                <c:pt idx="112294">
                  <c:v>56147</c:v>
                </c:pt>
                <c:pt idx="112295">
                  <c:v>56147.5</c:v>
                </c:pt>
                <c:pt idx="112296">
                  <c:v>56148</c:v>
                </c:pt>
                <c:pt idx="112297">
                  <c:v>56148.5</c:v>
                </c:pt>
                <c:pt idx="112298">
                  <c:v>56149</c:v>
                </c:pt>
                <c:pt idx="112299">
                  <c:v>56149.5</c:v>
                </c:pt>
                <c:pt idx="112300">
                  <c:v>56150</c:v>
                </c:pt>
                <c:pt idx="112301">
                  <c:v>56150.5</c:v>
                </c:pt>
                <c:pt idx="112302">
                  <c:v>56151</c:v>
                </c:pt>
                <c:pt idx="112303">
                  <c:v>56151.5</c:v>
                </c:pt>
                <c:pt idx="112304">
                  <c:v>56152</c:v>
                </c:pt>
                <c:pt idx="112305">
                  <c:v>56152.5</c:v>
                </c:pt>
                <c:pt idx="112306">
                  <c:v>56153</c:v>
                </c:pt>
                <c:pt idx="112307">
                  <c:v>56153.5</c:v>
                </c:pt>
                <c:pt idx="112308">
                  <c:v>56154</c:v>
                </c:pt>
                <c:pt idx="112309">
                  <c:v>56154.5</c:v>
                </c:pt>
                <c:pt idx="112310">
                  <c:v>56155</c:v>
                </c:pt>
                <c:pt idx="112311">
                  <c:v>56155.5</c:v>
                </c:pt>
                <c:pt idx="112312">
                  <c:v>56156</c:v>
                </c:pt>
                <c:pt idx="112313">
                  <c:v>56156.5</c:v>
                </c:pt>
                <c:pt idx="112314">
                  <c:v>56157</c:v>
                </c:pt>
                <c:pt idx="112315">
                  <c:v>56157.5</c:v>
                </c:pt>
                <c:pt idx="112316">
                  <c:v>56158</c:v>
                </c:pt>
                <c:pt idx="112317">
                  <c:v>56158.5</c:v>
                </c:pt>
                <c:pt idx="112318">
                  <c:v>56159</c:v>
                </c:pt>
                <c:pt idx="112319">
                  <c:v>56159.5</c:v>
                </c:pt>
                <c:pt idx="112320">
                  <c:v>56160</c:v>
                </c:pt>
                <c:pt idx="112321">
                  <c:v>56160.5</c:v>
                </c:pt>
                <c:pt idx="112322">
                  <c:v>56161</c:v>
                </c:pt>
                <c:pt idx="112323">
                  <c:v>56161.5</c:v>
                </c:pt>
                <c:pt idx="112324">
                  <c:v>56162</c:v>
                </c:pt>
                <c:pt idx="112325">
                  <c:v>56162.5</c:v>
                </c:pt>
                <c:pt idx="112326">
                  <c:v>56163</c:v>
                </c:pt>
                <c:pt idx="112327">
                  <c:v>56163.5</c:v>
                </c:pt>
                <c:pt idx="112328">
                  <c:v>56164</c:v>
                </c:pt>
                <c:pt idx="112329">
                  <c:v>56164.5</c:v>
                </c:pt>
                <c:pt idx="112330">
                  <c:v>56165</c:v>
                </c:pt>
                <c:pt idx="112331">
                  <c:v>56165.5</c:v>
                </c:pt>
                <c:pt idx="112332">
                  <c:v>56166</c:v>
                </c:pt>
                <c:pt idx="112333">
                  <c:v>56166.5</c:v>
                </c:pt>
                <c:pt idx="112334">
                  <c:v>56167</c:v>
                </c:pt>
                <c:pt idx="112335">
                  <c:v>56167.5</c:v>
                </c:pt>
                <c:pt idx="112336">
                  <c:v>56168</c:v>
                </c:pt>
                <c:pt idx="112337">
                  <c:v>56168.5</c:v>
                </c:pt>
                <c:pt idx="112338">
                  <c:v>56169</c:v>
                </c:pt>
                <c:pt idx="112339">
                  <c:v>56169.5</c:v>
                </c:pt>
                <c:pt idx="112340">
                  <c:v>56170</c:v>
                </c:pt>
                <c:pt idx="112341">
                  <c:v>56170.5</c:v>
                </c:pt>
                <c:pt idx="112342">
                  <c:v>56171</c:v>
                </c:pt>
                <c:pt idx="112343">
                  <c:v>56171.5</c:v>
                </c:pt>
                <c:pt idx="112344">
                  <c:v>56172</c:v>
                </c:pt>
                <c:pt idx="112345">
                  <c:v>56172.5</c:v>
                </c:pt>
                <c:pt idx="112346">
                  <c:v>56173</c:v>
                </c:pt>
                <c:pt idx="112347">
                  <c:v>56173.5</c:v>
                </c:pt>
                <c:pt idx="112348">
                  <c:v>56174</c:v>
                </c:pt>
                <c:pt idx="112349">
                  <c:v>56174.5</c:v>
                </c:pt>
                <c:pt idx="112350">
                  <c:v>56175</c:v>
                </c:pt>
                <c:pt idx="112351">
                  <c:v>56175.5</c:v>
                </c:pt>
                <c:pt idx="112352">
                  <c:v>56176</c:v>
                </c:pt>
                <c:pt idx="112353">
                  <c:v>56176.5</c:v>
                </c:pt>
                <c:pt idx="112354">
                  <c:v>56177</c:v>
                </c:pt>
                <c:pt idx="112355">
                  <c:v>56177.5</c:v>
                </c:pt>
                <c:pt idx="112356">
                  <c:v>56178</c:v>
                </c:pt>
                <c:pt idx="112357">
                  <c:v>56178.5</c:v>
                </c:pt>
                <c:pt idx="112358">
                  <c:v>56179</c:v>
                </c:pt>
                <c:pt idx="112359">
                  <c:v>56179.5</c:v>
                </c:pt>
                <c:pt idx="112360">
                  <c:v>56180</c:v>
                </c:pt>
                <c:pt idx="112361">
                  <c:v>56180.5</c:v>
                </c:pt>
                <c:pt idx="112362">
                  <c:v>56181</c:v>
                </c:pt>
                <c:pt idx="112363">
                  <c:v>56181.5</c:v>
                </c:pt>
                <c:pt idx="112364">
                  <c:v>56182</c:v>
                </c:pt>
                <c:pt idx="112365">
                  <c:v>56182.5</c:v>
                </c:pt>
                <c:pt idx="112366">
                  <c:v>56183</c:v>
                </c:pt>
                <c:pt idx="112367">
                  <c:v>56183.5</c:v>
                </c:pt>
                <c:pt idx="112368">
                  <c:v>56184</c:v>
                </c:pt>
                <c:pt idx="112369">
                  <c:v>56184.5</c:v>
                </c:pt>
                <c:pt idx="112370">
                  <c:v>56185</c:v>
                </c:pt>
                <c:pt idx="112371">
                  <c:v>56185.5</c:v>
                </c:pt>
                <c:pt idx="112372">
                  <c:v>56186</c:v>
                </c:pt>
                <c:pt idx="112373">
                  <c:v>56186.5</c:v>
                </c:pt>
                <c:pt idx="112374">
                  <c:v>56187</c:v>
                </c:pt>
                <c:pt idx="112375">
                  <c:v>56187.5</c:v>
                </c:pt>
                <c:pt idx="112376">
                  <c:v>56188</c:v>
                </c:pt>
                <c:pt idx="112377">
                  <c:v>56188.5</c:v>
                </c:pt>
                <c:pt idx="112378">
                  <c:v>56189</c:v>
                </c:pt>
                <c:pt idx="112379">
                  <c:v>56189.5</c:v>
                </c:pt>
                <c:pt idx="112380">
                  <c:v>56190</c:v>
                </c:pt>
                <c:pt idx="112381">
                  <c:v>56190.5</c:v>
                </c:pt>
                <c:pt idx="112382">
                  <c:v>56191</c:v>
                </c:pt>
                <c:pt idx="112383">
                  <c:v>56191.5</c:v>
                </c:pt>
                <c:pt idx="112384">
                  <c:v>56192</c:v>
                </c:pt>
                <c:pt idx="112385">
                  <c:v>56192.5</c:v>
                </c:pt>
                <c:pt idx="112386">
                  <c:v>56193</c:v>
                </c:pt>
                <c:pt idx="112387">
                  <c:v>56193.5</c:v>
                </c:pt>
                <c:pt idx="112388">
                  <c:v>56194</c:v>
                </c:pt>
                <c:pt idx="112389">
                  <c:v>56194.5</c:v>
                </c:pt>
                <c:pt idx="112390">
                  <c:v>56195</c:v>
                </c:pt>
                <c:pt idx="112391">
                  <c:v>56195.5</c:v>
                </c:pt>
                <c:pt idx="112392">
                  <c:v>56196</c:v>
                </c:pt>
                <c:pt idx="112393">
                  <c:v>56196.5</c:v>
                </c:pt>
                <c:pt idx="112394">
                  <c:v>56197</c:v>
                </c:pt>
                <c:pt idx="112395">
                  <c:v>56197.5</c:v>
                </c:pt>
                <c:pt idx="112396">
                  <c:v>56198</c:v>
                </c:pt>
                <c:pt idx="112397">
                  <c:v>56198.5</c:v>
                </c:pt>
                <c:pt idx="112398">
                  <c:v>56199</c:v>
                </c:pt>
                <c:pt idx="112399">
                  <c:v>56199.5</c:v>
                </c:pt>
                <c:pt idx="112400">
                  <c:v>56200</c:v>
                </c:pt>
                <c:pt idx="112401">
                  <c:v>56200.5</c:v>
                </c:pt>
                <c:pt idx="112402">
                  <c:v>56201</c:v>
                </c:pt>
                <c:pt idx="112403">
                  <c:v>56201.5</c:v>
                </c:pt>
                <c:pt idx="112404">
                  <c:v>56202</c:v>
                </c:pt>
                <c:pt idx="112405">
                  <c:v>56202.5</c:v>
                </c:pt>
                <c:pt idx="112406">
                  <c:v>56203</c:v>
                </c:pt>
                <c:pt idx="112407">
                  <c:v>56203.5</c:v>
                </c:pt>
                <c:pt idx="112408">
                  <c:v>56204</c:v>
                </c:pt>
                <c:pt idx="112409">
                  <c:v>56204.5</c:v>
                </c:pt>
                <c:pt idx="112410">
                  <c:v>56205</c:v>
                </c:pt>
                <c:pt idx="112411">
                  <c:v>56205.5</c:v>
                </c:pt>
                <c:pt idx="112412">
                  <c:v>56206</c:v>
                </c:pt>
                <c:pt idx="112413">
                  <c:v>56206.5</c:v>
                </c:pt>
                <c:pt idx="112414">
                  <c:v>56207</c:v>
                </c:pt>
                <c:pt idx="112415">
                  <c:v>56207.5</c:v>
                </c:pt>
                <c:pt idx="112416">
                  <c:v>56208</c:v>
                </c:pt>
                <c:pt idx="112417">
                  <c:v>56208.5</c:v>
                </c:pt>
                <c:pt idx="112418">
                  <c:v>56209</c:v>
                </c:pt>
                <c:pt idx="112419">
                  <c:v>56209.5</c:v>
                </c:pt>
                <c:pt idx="112420">
                  <c:v>56210</c:v>
                </c:pt>
                <c:pt idx="112421">
                  <c:v>56210.5</c:v>
                </c:pt>
                <c:pt idx="112422">
                  <c:v>56211</c:v>
                </c:pt>
                <c:pt idx="112423">
                  <c:v>56211.5</c:v>
                </c:pt>
                <c:pt idx="112424">
                  <c:v>56212</c:v>
                </c:pt>
                <c:pt idx="112425">
                  <c:v>56212.5</c:v>
                </c:pt>
                <c:pt idx="112426">
                  <c:v>56213</c:v>
                </c:pt>
                <c:pt idx="112427">
                  <c:v>56213.5</c:v>
                </c:pt>
                <c:pt idx="112428">
                  <c:v>56214</c:v>
                </c:pt>
                <c:pt idx="112429">
                  <c:v>56214.5</c:v>
                </c:pt>
                <c:pt idx="112430">
                  <c:v>56215</c:v>
                </c:pt>
                <c:pt idx="112431">
                  <c:v>56215.5</c:v>
                </c:pt>
                <c:pt idx="112432">
                  <c:v>56216</c:v>
                </c:pt>
                <c:pt idx="112433">
                  <c:v>56216.5</c:v>
                </c:pt>
                <c:pt idx="112434">
                  <c:v>56217</c:v>
                </c:pt>
                <c:pt idx="112435">
                  <c:v>56217.5</c:v>
                </c:pt>
                <c:pt idx="112436">
                  <c:v>56218</c:v>
                </c:pt>
                <c:pt idx="112437">
                  <c:v>56218.5</c:v>
                </c:pt>
                <c:pt idx="112438">
                  <c:v>56219</c:v>
                </c:pt>
                <c:pt idx="112439">
                  <c:v>56219.5</c:v>
                </c:pt>
                <c:pt idx="112440">
                  <c:v>56220</c:v>
                </c:pt>
                <c:pt idx="112441">
                  <c:v>56220.5</c:v>
                </c:pt>
                <c:pt idx="112442">
                  <c:v>56221</c:v>
                </c:pt>
                <c:pt idx="112443">
                  <c:v>56221.5</c:v>
                </c:pt>
                <c:pt idx="112444">
                  <c:v>56222</c:v>
                </c:pt>
                <c:pt idx="112445">
                  <c:v>56222.5</c:v>
                </c:pt>
                <c:pt idx="112446">
                  <c:v>56223</c:v>
                </c:pt>
                <c:pt idx="112447">
                  <c:v>56223.5</c:v>
                </c:pt>
                <c:pt idx="112448">
                  <c:v>56224</c:v>
                </c:pt>
                <c:pt idx="112449">
                  <c:v>56224.5</c:v>
                </c:pt>
                <c:pt idx="112450">
                  <c:v>56225</c:v>
                </c:pt>
                <c:pt idx="112451">
                  <c:v>56225.5</c:v>
                </c:pt>
                <c:pt idx="112452">
                  <c:v>56226</c:v>
                </c:pt>
                <c:pt idx="112453">
                  <c:v>56226.5</c:v>
                </c:pt>
                <c:pt idx="112454">
                  <c:v>56227</c:v>
                </c:pt>
                <c:pt idx="112455">
                  <c:v>56227.5</c:v>
                </c:pt>
                <c:pt idx="112456">
                  <c:v>56228</c:v>
                </c:pt>
                <c:pt idx="112457">
                  <c:v>56228.5</c:v>
                </c:pt>
                <c:pt idx="112458">
                  <c:v>56229</c:v>
                </c:pt>
                <c:pt idx="112459">
                  <c:v>56229.5</c:v>
                </c:pt>
                <c:pt idx="112460">
                  <c:v>56230</c:v>
                </c:pt>
                <c:pt idx="112461">
                  <c:v>56230.5</c:v>
                </c:pt>
                <c:pt idx="112462">
                  <c:v>56231</c:v>
                </c:pt>
                <c:pt idx="112463">
                  <c:v>56231.5</c:v>
                </c:pt>
                <c:pt idx="112464">
                  <c:v>56232</c:v>
                </c:pt>
                <c:pt idx="112465">
                  <c:v>56232.5</c:v>
                </c:pt>
                <c:pt idx="112466">
                  <c:v>56233</c:v>
                </c:pt>
                <c:pt idx="112467">
                  <c:v>56233.5</c:v>
                </c:pt>
                <c:pt idx="112468">
                  <c:v>56234</c:v>
                </c:pt>
                <c:pt idx="112469">
                  <c:v>56234.5</c:v>
                </c:pt>
                <c:pt idx="112470">
                  <c:v>56235</c:v>
                </c:pt>
                <c:pt idx="112471">
                  <c:v>56235.5</c:v>
                </c:pt>
                <c:pt idx="112472">
                  <c:v>56236</c:v>
                </c:pt>
                <c:pt idx="112473">
                  <c:v>56236.5</c:v>
                </c:pt>
                <c:pt idx="112474">
                  <c:v>56237</c:v>
                </c:pt>
                <c:pt idx="112475">
                  <c:v>56237.5</c:v>
                </c:pt>
                <c:pt idx="112476">
                  <c:v>56238</c:v>
                </c:pt>
                <c:pt idx="112477">
                  <c:v>56238.5</c:v>
                </c:pt>
                <c:pt idx="112478">
                  <c:v>56239</c:v>
                </c:pt>
                <c:pt idx="112479">
                  <c:v>56239.5</c:v>
                </c:pt>
                <c:pt idx="112480">
                  <c:v>56240</c:v>
                </c:pt>
                <c:pt idx="112481">
                  <c:v>56240.5</c:v>
                </c:pt>
                <c:pt idx="112482">
                  <c:v>56241</c:v>
                </c:pt>
                <c:pt idx="112483">
                  <c:v>56241.5</c:v>
                </c:pt>
                <c:pt idx="112484">
                  <c:v>56242</c:v>
                </c:pt>
                <c:pt idx="112485">
                  <c:v>56242.5</c:v>
                </c:pt>
                <c:pt idx="112486">
                  <c:v>56243</c:v>
                </c:pt>
                <c:pt idx="112487">
                  <c:v>56243.5</c:v>
                </c:pt>
                <c:pt idx="112488">
                  <c:v>56244</c:v>
                </c:pt>
                <c:pt idx="112489">
                  <c:v>56244.5</c:v>
                </c:pt>
                <c:pt idx="112490">
                  <c:v>56245</c:v>
                </c:pt>
                <c:pt idx="112491">
                  <c:v>56245.5</c:v>
                </c:pt>
                <c:pt idx="112492">
                  <c:v>56246</c:v>
                </c:pt>
                <c:pt idx="112493">
                  <c:v>56246.5</c:v>
                </c:pt>
                <c:pt idx="112494">
                  <c:v>56247</c:v>
                </c:pt>
                <c:pt idx="112495">
                  <c:v>56247.5</c:v>
                </c:pt>
                <c:pt idx="112496">
                  <c:v>56248</c:v>
                </c:pt>
                <c:pt idx="112497">
                  <c:v>56248.5</c:v>
                </c:pt>
                <c:pt idx="112498">
                  <c:v>56249</c:v>
                </c:pt>
                <c:pt idx="112499">
                  <c:v>56249.5</c:v>
                </c:pt>
                <c:pt idx="112500">
                  <c:v>56250</c:v>
                </c:pt>
                <c:pt idx="112501">
                  <c:v>56250.5</c:v>
                </c:pt>
                <c:pt idx="112502">
                  <c:v>56251</c:v>
                </c:pt>
                <c:pt idx="112503">
                  <c:v>56251.5</c:v>
                </c:pt>
                <c:pt idx="112504">
                  <c:v>56252</c:v>
                </c:pt>
                <c:pt idx="112505">
                  <c:v>56252.5</c:v>
                </c:pt>
                <c:pt idx="112506">
                  <c:v>56253</c:v>
                </c:pt>
                <c:pt idx="112507">
                  <c:v>56253.5</c:v>
                </c:pt>
                <c:pt idx="112508">
                  <c:v>56254</c:v>
                </c:pt>
                <c:pt idx="112509">
                  <c:v>56254.5</c:v>
                </c:pt>
                <c:pt idx="112510">
                  <c:v>56255</c:v>
                </c:pt>
                <c:pt idx="112511">
                  <c:v>56255.5</c:v>
                </c:pt>
                <c:pt idx="112512">
                  <c:v>56256</c:v>
                </c:pt>
                <c:pt idx="112513">
                  <c:v>56256.5</c:v>
                </c:pt>
                <c:pt idx="112514">
                  <c:v>56257</c:v>
                </c:pt>
                <c:pt idx="112515">
                  <c:v>56257.5</c:v>
                </c:pt>
                <c:pt idx="112516">
                  <c:v>56258</c:v>
                </c:pt>
                <c:pt idx="112517">
                  <c:v>56258.5</c:v>
                </c:pt>
                <c:pt idx="112518">
                  <c:v>56259</c:v>
                </c:pt>
                <c:pt idx="112519">
                  <c:v>56259.5</c:v>
                </c:pt>
                <c:pt idx="112520">
                  <c:v>56260</c:v>
                </c:pt>
                <c:pt idx="112521">
                  <c:v>56260.5</c:v>
                </c:pt>
                <c:pt idx="112522">
                  <c:v>56261</c:v>
                </c:pt>
                <c:pt idx="112523">
                  <c:v>56261.5</c:v>
                </c:pt>
                <c:pt idx="112524">
                  <c:v>56262</c:v>
                </c:pt>
                <c:pt idx="112525">
                  <c:v>56262.5</c:v>
                </c:pt>
                <c:pt idx="112526">
                  <c:v>56263</c:v>
                </c:pt>
                <c:pt idx="112527">
                  <c:v>56263.5</c:v>
                </c:pt>
                <c:pt idx="112528">
                  <c:v>56264</c:v>
                </c:pt>
                <c:pt idx="112529">
                  <c:v>56264.5</c:v>
                </c:pt>
                <c:pt idx="112530">
                  <c:v>56265</c:v>
                </c:pt>
                <c:pt idx="112531">
                  <c:v>56265.5</c:v>
                </c:pt>
                <c:pt idx="112532">
                  <c:v>56266</c:v>
                </c:pt>
                <c:pt idx="112533">
                  <c:v>56266.5</c:v>
                </c:pt>
                <c:pt idx="112534">
                  <c:v>56267</c:v>
                </c:pt>
                <c:pt idx="112535">
                  <c:v>56267.5</c:v>
                </c:pt>
                <c:pt idx="112536">
                  <c:v>56268</c:v>
                </c:pt>
                <c:pt idx="112537">
                  <c:v>56268.5</c:v>
                </c:pt>
                <c:pt idx="112538">
                  <c:v>56269</c:v>
                </c:pt>
                <c:pt idx="112539">
                  <c:v>56269.5</c:v>
                </c:pt>
                <c:pt idx="112540">
                  <c:v>56270</c:v>
                </c:pt>
                <c:pt idx="112541">
                  <c:v>56270.5</c:v>
                </c:pt>
                <c:pt idx="112542">
                  <c:v>56271</c:v>
                </c:pt>
                <c:pt idx="112543">
                  <c:v>56271.5</c:v>
                </c:pt>
                <c:pt idx="112544">
                  <c:v>56272</c:v>
                </c:pt>
                <c:pt idx="112545">
                  <c:v>56272.5</c:v>
                </c:pt>
                <c:pt idx="112546">
                  <c:v>56273</c:v>
                </c:pt>
                <c:pt idx="112547">
                  <c:v>56273.5</c:v>
                </c:pt>
                <c:pt idx="112548">
                  <c:v>56274</c:v>
                </c:pt>
                <c:pt idx="112549">
                  <c:v>56274.5</c:v>
                </c:pt>
                <c:pt idx="112550">
                  <c:v>56275</c:v>
                </c:pt>
                <c:pt idx="112551">
                  <c:v>56275.5</c:v>
                </c:pt>
                <c:pt idx="112552">
                  <c:v>56276</c:v>
                </c:pt>
                <c:pt idx="112553">
                  <c:v>56276.5</c:v>
                </c:pt>
                <c:pt idx="112554">
                  <c:v>56277</c:v>
                </c:pt>
                <c:pt idx="112555">
                  <c:v>56277.5</c:v>
                </c:pt>
                <c:pt idx="112556">
                  <c:v>56278</c:v>
                </c:pt>
                <c:pt idx="112557">
                  <c:v>56278.5</c:v>
                </c:pt>
                <c:pt idx="112558">
                  <c:v>56279</c:v>
                </c:pt>
                <c:pt idx="112559">
                  <c:v>56279.5</c:v>
                </c:pt>
                <c:pt idx="112560">
                  <c:v>56280</c:v>
                </c:pt>
                <c:pt idx="112561">
                  <c:v>56280.5</c:v>
                </c:pt>
                <c:pt idx="112562">
                  <c:v>56281</c:v>
                </c:pt>
                <c:pt idx="112563">
                  <c:v>56281.5</c:v>
                </c:pt>
                <c:pt idx="112564">
                  <c:v>56282</c:v>
                </c:pt>
                <c:pt idx="112565">
                  <c:v>56282.5</c:v>
                </c:pt>
                <c:pt idx="112566">
                  <c:v>56283</c:v>
                </c:pt>
                <c:pt idx="112567">
                  <c:v>56283.5</c:v>
                </c:pt>
                <c:pt idx="112568">
                  <c:v>56284</c:v>
                </c:pt>
                <c:pt idx="112569">
                  <c:v>56284.5</c:v>
                </c:pt>
                <c:pt idx="112570">
                  <c:v>56285</c:v>
                </c:pt>
                <c:pt idx="112571">
                  <c:v>56285.5</c:v>
                </c:pt>
                <c:pt idx="112572">
                  <c:v>56286</c:v>
                </c:pt>
                <c:pt idx="112573">
                  <c:v>56286.5</c:v>
                </c:pt>
                <c:pt idx="112574">
                  <c:v>56287</c:v>
                </c:pt>
                <c:pt idx="112575">
                  <c:v>56287.5</c:v>
                </c:pt>
                <c:pt idx="112576">
                  <c:v>56288</c:v>
                </c:pt>
                <c:pt idx="112577">
                  <c:v>56288.5</c:v>
                </c:pt>
                <c:pt idx="112578">
                  <c:v>56289</c:v>
                </c:pt>
                <c:pt idx="112579">
                  <c:v>56289.5</c:v>
                </c:pt>
                <c:pt idx="112580">
                  <c:v>56290</c:v>
                </c:pt>
                <c:pt idx="112581">
                  <c:v>56290.5</c:v>
                </c:pt>
                <c:pt idx="112582">
                  <c:v>56291</c:v>
                </c:pt>
                <c:pt idx="112583">
                  <c:v>56291.5</c:v>
                </c:pt>
                <c:pt idx="112584">
                  <c:v>56292</c:v>
                </c:pt>
                <c:pt idx="112585">
                  <c:v>56292.5</c:v>
                </c:pt>
                <c:pt idx="112586">
                  <c:v>56293</c:v>
                </c:pt>
                <c:pt idx="112587">
                  <c:v>56293.5</c:v>
                </c:pt>
                <c:pt idx="112588">
                  <c:v>56294</c:v>
                </c:pt>
                <c:pt idx="112589">
                  <c:v>56294.5</c:v>
                </c:pt>
                <c:pt idx="112590">
                  <c:v>56295</c:v>
                </c:pt>
                <c:pt idx="112591">
                  <c:v>56295.5</c:v>
                </c:pt>
                <c:pt idx="112592">
                  <c:v>56296</c:v>
                </c:pt>
                <c:pt idx="112593">
                  <c:v>56296.5</c:v>
                </c:pt>
                <c:pt idx="112594">
                  <c:v>56297</c:v>
                </c:pt>
                <c:pt idx="112595">
                  <c:v>56297.5</c:v>
                </c:pt>
                <c:pt idx="112596">
                  <c:v>56298</c:v>
                </c:pt>
                <c:pt idx="112597">
                  <c:v>56298.5</c:v>
                </c:pt>
                <c:pt idx="112598">
                  <c:v>56299</c:v>
                </c:pt>
                <c:pt idx="112599">
                  <c:v>56299.5</c:v>
                </c:pt>
                <c:pt idx="112600">
                  <c:v>56300</c:v>
                </c:pt>
                <c:pt idx="112601">
                  <c:v>56300.5</c:v>
                </c:pt>
                <c:pt idx="112602">
                  <c:v>56301</c:v>
                </c:pt>
                <c:pt idx="112603">
                  <c:v>56301.5</c:v>
                </c:pt>
                <c:pt idx="112604">
                  <c:v>56302</c:v>
                </c:pt>
                <c:pt idx="112605">
                  <c:v>56302.5</c:v>
                </c:pt>
                <c:pt idx="112606">
                  <c:v>56303</c:v>
                </c:pt>
                <c:pt idx="112607">
                  <c:v>56303.5</c:v>
                </c:pt>
                <c:pt idx="112608">
                  <c:v>56304</c:v>
                </c:pt>
                <c:pt idx="112609">
                  <c:v>56304.5</c:v>
                </c:pt>
                <c:pt idx="112610">
                  <c:v>56305</c:v>
                </c:pt>
                <c:pt idx="112611">
                  <c:v>56305.5</c:v>
                </c:pt>
                <c:pt idx="112612">
                  <c:v>56306</c:v>
                </c:pt>
                <c:pt idx="112613">
                  <c:v>56306.5</c:v>
                </c:pt>
                <c:pt idx="112614">
                  <c:v>56307</c:v>
                </c:pt>
                <c:pt idx="112615">
                  <c:v>56307.5</c:v>
                </c:pt>
                <c:pt idx="112616">
                  <c:v>56308</c:v>
                </c:pt>
                <c:pt idx="112617">
                  <c:v>56308.5</c:v>
                </c:pt>
                <c:pt idx="112618">
                  <c:v>56309</c:v>
                </c:pt>
                <c:pt idx="112619">
                  <c:v>56309.5</c:v>
                </c:pt>
                <c:pt idx="112620">
                  <c:v>56310</c:v>
                </c:pt>
                <c:pt idx="112621">
                  <c:v>56310.5</c:v>
                </c:pt>
                <c:pt idx="112622">
                  <c:v>56311</c:v>
                </c:pt>
                <c:pt idx="112623">
                  <c:v>56311.5</c:v>
                </c:pt>
                <c:pt idx="112624">
                  <c:v>56312</c:v>
                </c:pt>
                <c:pt idx="112625">
                  <c:v>56312.5</c:v>
                </c:pt>
                <c:pt idx="112626">
                  <c:v>56313</c:v>
                </c:pt>
                <c:pt idx="112627">
                  <c:v>56313.5</c:v>
                </c:pt>
                <c:pt idx="112628">
                  <c:v>56314</c:v>
                </c:pt>
                <c:pt idx="112629">
                  <c:v>56314.5</c:v>
                </c:pt>
                <c:pt idx="112630">
                  <c:v>56315</c:v>
                </c:pt>
                <c:pt idx="112631">
                  <c:v>56315.5</c:v>
                </c:pt>
                <c:pt idx="112632">
                  <c:v>56316</c:v>
                </c:pt>
                <c:pt idx="112633">
                  <c:v>56316.5</c:v>
                </c:pt>
                <c:pt idx="112634">
                  <c:v>56317</c:v>
                </c:pt>
                <c:pt idx="112635">
                  <c:v>56317.5</c:v>
                </c:pt>
                <c:pt idx="112636">
                  <c:v>56318</c:v>
                </c:pt>
                <c:pt idx="112637">
                  <c:v>56318.5</c:v>
                </c:pt>
                <c:pt idx="112638">
                  <c:v>56319</c:v>
                </c:pt>
                <c:pt idx="112639">
                  <c:v>56319.5</c:v>
                </c:pt>
                <c:pt idx="112640">
                  <c:v>56320</c:v>
                </c:pt>
                <c:pt idx="112641">
                  <c:v>56320.5</c:v>
                </c:pt>
                <c:pt idx="112642">
                  <c:v>56321</c:v>
                </c:pt>
                <c:pt idx="112643">
                  <c:v>56321.5</c:v>
                </c:pt>
                <c:pt idx="112644">
                  <c:v>56322</c:v>
                </c:pt>
                <c:pt idx="112645">
                  <c:v>56322.5</c:v>
                </c:pt>
                <c:pt idx="112646">
                  <c:v>56323</c:v>
                </c:pt>
                <c:pt idx="112647">
                  <c:v>56323.5</c:v>
                </c:pt>
                <c:pt idx="112648">
                  <c:v>56324</c:v>
                </c:pt>
                <c:pt idx="112649">
                  <c:v>56324.5</c:v>
                </c:pt>
                <c:pt idx="112650">
                  <c:v>56325</c:v>
                </c:pt>
                <c:pt idx="112651">
                  <c:v>56325.5</c:v>
                </c:pt>
                <c:pt idx="112652">
                  <c:v>56326</c:v>
                </c:pt>
                <c:pt idx="112653">
                  <c:v>56326.5</c:v>
                </c:pt>
                <c:pt idx="112654">
                  <c:v>56327</c:v>
                </c:pt>
                <c:pt idx="112655">
                  <c:v>56327.5</c:v>
                </c:pt>
                <c:pt idx="112656">
                  <c:v>56328</c:v>
                </c:pt>
                <c:pt idx="112657">
                  <c:v>56328.5</c:v>
                </c:pt>
                <c:pt idx="112658">
                  <c:v>56329</c:v>
                </c:pt>
                <c:pt idx="112659">
                  <c:v>56329.5</c:v>
                </c:pt>
                <c:pt idx="112660">
                  <c:v>56330</c:v>
                </c:pt>
                <c:pt idx="112661">
                  <c:v>56330.5</c:v>
                </c:pt>
                <c:pt idx="112662">
                  <c:v>56331</c:v>
                </c:pt>
                <c:pt idx="112663">
                  <c:v>56331.5</c:v>
                </c:pt>
                <c:pt idx="112664">
                  <c:v>56332</c:v>
                </c:pt>
                <c:pt idx="112665">
                  <c:v>56332.5</c:v>
                </c:pt>
                <c:pt idx="112666">
                  <c:v>56333</c:v>
                </c:pt>
                <c:pt idx="112667">
                  <c:v>56333.5</c:v>
                </c:pt>
                <c:pt idx="112668">
                  <c:v>56334</c:v>
                </c:pt>
                <c:pt idx="112669">
                  <c:v>56334.5</c:v>
                </c:pt>
                <c:pt idx="112670">
                  <c:v>56335</c:v>
                </c:pt>
                <c:pt idx="112671">
                  <c:v>56335.5</c:v>
                </c:pt>
                <c:pt idx="112672">
                  <c:v>56336</c:v>
                </c:pt>
                <c:pt idx="112673">
                  <c:v>56336.5</c:v>
                </c:pt>
                <c:pt idx="112674">
                  <c:v>56337</c:v>
                </c:pt>
                <c:pt idx="112675">
                  <c:v>56337.5</c:v>
                </c:pt>
                <c:pt idx="112676">
                  <c:v>56338</c:v>
                </c:pt>
                <c:pt idx="112677">
                  <c:v>56338.5</c:v>
                </c:pt>
                <c:pt idx="112678">
                  <c:v>56339</c:v>
                </c:pt>
                <c:pt idx="112679">
                  <c:v>56339.5</c:v>
                </c:pt>
                <c:pt idx="112680">
                  <c:v>56340</c:v>
                </c:pt>
                <c:pt idx="112681">
                  <c:v>56340.5</c:v>
                </c:pt>
                <c:pt idx="112682">
                  <c:v>56341</c:v>
                </c:pt>
                <c:pt idx="112683">
                  <c:v>56341.5</c:v>
                </c:pt>
                <c:pt idx="112684">
                  <c:v>56342</c:v>
                </c:pt>
                <c:pt idx="112685">
                  <c:v>56342.5</c:v>
                </c:pt>
                <c:pt idx="112686">
                  <c:v>56343</c:v>
                </c:pt>
                <c:pt idx="112687">
                  <c:v>56343.5</c:v>
                </c:pt>
                <c:pt idx="112688">
                  <c:v>56344</c:v>
                </c:pt>
                <c:pt idx="112689">
                  <c:v>56344.5</c:v>
                </c:pt>
                <c:pt idx="112690">
                  <c:v>56345</c:v>
                </c:pt>
                <c:pt idx="112691">
                  <c:v>56345.5</c:v>
                </c:pt>
                <c:pt idx="112692">
                  <c:v>56346</c:v>
                </c:pt>
                <c:pt idx="112693">
                  <c:v>56346.5</c:v>
                </c:pt>
                <c:pt idx="112694">
                  <c:v>56347</c:v>
                </c:pt>
                <c:pt idx="112695">
                  <c:v>56347.5</c:v>
                </c:pt>
                <c:pt idx="112696">
                  <c:v>56348</c:v>
                </c:pt>
                <c:pt idx="112697">
                  <c:v>56348.5</c:v>
                </c:pt>
                <c:pt idx="112698">
                  <c:v>56349</c:v>
                </c:pt>
                <c:pt idx="112699">
                  <c:v>56349.5</c:v>
                </c:pt>
                <c:pt idx="112700">
                  <c:v>56350</c:v>
                </c:pt>
                <c:pt idx="112701">
                  <c:v>56350.5</c:v>
                </c:pt>
                <c:pt idx="112702">
                  <c:v>56351</c:v>
                </c:pt>
                <c:pt idx="112703">
                  <c:v>56351.5</c:v>
                </c:pt>
                <c:pt idx="112704">
                  <c:v>56352</c:v>
                </c:pt>
                <c:pt idx="112705">
                  <c:v>56352.5</c:v>
                </c:pt>
                <c:pt idx="112706">
                  <c:v>56353</c:v>
                </c:pt>
                <c:pt idx="112707">
                  <c:v>56353.5</c:v>
                </c:pt>
                <c:pt idx="112708">
                  <c:v>56354</c:v>
                </c:pt>
                <c:pt idx="112709">
                  <c:v>56354.5</c:v>
                </c:pt>
                <c:pt idx="112710">
                  <c:v>56355</c:v>
                </c:pt>
                <c:pt idx="112711">
                  <c:v>56355.5</c:v>
                </c:pt>
                <c:pt idx="112712">
                  <c:v>56356</c:v>
                </c:pt>
                <c:pt idx="112713">
                  <c:v>56356.5</c:v>
                </c:pt>
                <c:pt idx="112714">
                  <c:v>56357</c:v>
                </c:pt>
                <c:pt idx="112715">
                  <c:v>56357.5</c:v>
                </c:pt>
                <c:pt idx="112716">
                  <c:v>56358</c:v>
                </c:pt>
                <c:pt idx="112717">
                  <c:v>56358.5</c:v>
                </c:pt>
                <c:pt idx="112718">
                  <c:v>56359</c:v>
                </c:pt>
                <c:pt idx="112719">
                  <c:v>56359.5</c:v>
                </c:pt>
                <c:pt idx="112720">
                  <c:v>56360</c:v>
                </c:pt>
                <c:pt idx="112721">
                  <c:v>56360.5</c:v>
                </c:pt>
                <c:pt idx="112722">
                  <c:v>56361</c:v>
                </c:pt>
                <c:pt idx="112723">
                  <c:v>56361.5</c:v>
                </c:pt>
                <c:pt idx="112724">
                  <c:v>56362</c:v>
                </c:pt>
                <c:pt idx="112725">
                  <c:v>56362.5</c:v>
                </c:pt>
                <c:pt idx="112726">
                  <c:v>56363</c:v>
                </c:pt>
                <c:pt idx="112727">
                  <c:v>56363.5</c:v>
                </c:pt>
                <c:pt idx="112728">
                  <c:v>56364</c:v>
                </c:pt>
                <c:pt idx="112729">
                  <c:v>56364.5</c:v>
                </c:pt>
                <c:pt idx="112730">
                  <c:v>56365</c:v>
                </c:pt>
                <c:pt idx="112731">
                  <c:v>56365.5</c:v>
                </c:pt>
                <c:pt idx="112732">
                  <c:v>56366</c:v>
                </c:pt>
                <c:pt idx="112733">
                  <c:v>56366.5</c:v>
                </c:pt>
                <c:pt idx="112734">
                  <c:v>56367</c:v>
                </c:pt>
                <c:pt idx="112735">
                  <c:v>56367.5</c:v>
                </c:pt>
                <c:pt idx="112736">
                  <c:v>56368</c:v>
                </c:pt>
                <c:pt idx="112737">
                  <c:v>56368.5</c:v>
                </c:pt>
                <c:pt idx="112738">
                  <c:v>56369</c:v>
                </c:pt>
                <c:pt idx="112739">
                  <c:v>56369.5</c:v>
                </c:pt>
                <c:pt idx="112740">
                  <c:v>56370</c:v>
                </c:pt>
                <c:pt idx="112741">
                  <c:v>56370.5</c:v>
                </c:pt>
                <c:pt idx="112742">
                  <c:v>56371</c:v>
                </c:pt>
                <c:pt idx="112743">
                  <c:v>56371.5</c:v>
                </c:pt>
                <c:pt idx="112744">
                  <c:v>56372</c:v>
                </c:pt>
                <c:pt idx="112745">
                  <c:v>56372.5</c:v>
                </c:pt>
                <c:pt idx="112746">
                  <c:v>56373</c:v>
                </c:pt>
                <c:pt idx="112747">
                  <c:v>56373.5</c:v>
                </c:pt>
                <c:pt idx="112748">
                  <c:v>56374</c:v>
                </c:pt>
                <c:pt idx="112749">
                  <c:v>56374.5</c:v>
                </c:pt>
                <c:pt idx="112750">
                  <c:v>56375</c:v>
                </c:pt>
                <c:pt idx="112751">
                  <c:v>56375.5</c:v>
                </c:pt>
                <c:pt idx="112752">
                  <c:v>56376</c:v>
                </c:pt>
                <c:pt idx="112753">
                  <c:v>56376.5</c:v>
                </c:pt>
                <c:pt idx="112754">
                  <c:v>56377</c:v>
                </c:pt>
                <c:pt idx="112755">
                  <c:v>56377.5</c:v>
                </c:pt>
                <c:pt idx="112756">
                  <c:v>56378</c:v>
                </c:pt>
                <c:pt idx="112757">
                  <c:v>56378.5</c:v>
                </c:pt>
                <c:pt idx="112758">
                  <c:v>56379</c:v>
                </c:pt>
                <c:pt idx="112759">
                  <c:v>56379.5</c:v>
                </c:pt>
                <c:pt idx="112760">
                  <c:v>56380</c:v>
                </c:pt>
                <c:pt idx="112761">
                  <c:v>56380.5</c:v>
                </c:pt>
                <c:pt idx="112762">
                  <c:v>56381</c:v>
                </c:pt>
                <c:pt idx="112763">
                  <c:v>56381.5</c:v>
                </c:pt>
                <c:pt idx="112764">
                  <c:v>56382</c:v>
                </c:pt>
                <c:pt idx="112765">
                  <c:v>56382.5</c:v>
                </c:pt>
                <c:pt idx="112766">
                  <c:v>56383</c:v>
                </c:pt>
                <c:pt idx="112767">
                  <c:v>56383.5</c:v>
                </c:pt>
                <c:pt idx="112768">
                  <c:v>56384</c:v>
                </c:pt>
                <c:pt idx="112769">
                  <c:v>56384.5</c:v>
                </c:pt>
                <c:pt idx="112770">
                  <c:v>56385</c:v>
                </c:pt>
                <c:pt idx="112771">
                  <c:v>56385.5</c:v>
                </c:pt>
                <c:pt idx="112772">
                  <c:v>56386</c:v>
                </c:pt>
                <c:pt idx="112773">
                  <c:v>56386.5</c:v>
                </c:pt>
                <c:pt idx="112774">
                  <c:v>56387</c:v>
                </c:pt>
                <c:pt idx="112775">
                  <c:v>56387.5</c:v>
                </c:pt>
                <c:pt idx="112776">
                  <c:v>56388</c:v>
                </c:pt>
                <c:pt idx="112777">
                  <c:v>56388.5</c:v>
                </c:pt>
                <c:pt idx="112778">
                  <c:v>56389</c:v>
                </c:pt>
                <c:pt idx="112779">
                  <c:v>56389.5</c:v>
                </c:pt>
                <c:pt idx="112780">
                  <c:v>56390</c:v>
                </c:pt>
                <c:pt idx="112781">
                  <c:v>56390.5</c:v>
                </c:pt>
                <c:pt idx="112782">
                  <c:v>56391</c:v>
                </c:pt>
                <c:pt idx="112783">
                  <c:v>56391.5</c:v>
                </c:pt>
                <c:pt idx="112784">
                  <c:v>56392</c:v>
                </c:pt>
                <c:pt idx="112785">
                  <c:v>56392.5</c:v>
                </c:pt>
                <c:pt idx="112786">
                  <c:v>56393</c:v>
                </c:pt>
                <c:pt idx="112787">
                  <c:v>56393.5</c:v>
                </c:pt>
                <c:pt idx="112788">
                  <c:v>56394</c:v>
                </c:pt>
                <c:pt idx="112789">
                  <c:v>56394.5</c:v>
                </c:pt>
                <c:pt idx="112790">
                  <c:v>56395</c:v>
                </c:pt>
                <c:pt idx="112791">
                  <c:v>56395.5</c:v>
                </c:pt>
                <c:pt idx="112792">
                  <c:v>56396</c:v>
                </c:pt>
                <c:pt idx="112793">
                  <c:v>56396.5</c:v>
                </c:pt>
                <c:pt idx="112794">
                  <c:v>56397</c:v>
                </c:pt>
                <c:pt idx="112795">
                  <c:v>56397.5</c:v>
                </c:pt>
                <c:pt idx="112796">
                  <c:v>56398</c:v>
                </c:pt>
                <c:pt idx="112797">
                  <c:v>56398.5</c:v>
                </c:pt>
                <c:pt idx="112798">
                  <c:v>56399</c:v>
                </c:pt>
                <c:pt idx="112799">
                  <c:v>56399.5</c:v>
                </c:pt>
                <c:pt idx="112800">
                  <c:v>56400</c:v>
                </c:pt>
                <c:pt idx="112801">
                  <c:v>56400.5</c:v>
                </c:pt>
                <c:pt idx="112802">
                  <c:v>56401</c:v>
                </c:pt>
                <c:pt idx="112803">
                  <c:v>56401.5</c:v>
                </c:pt>
                <c:pt idx="112804">
                  <c:v>56402</c:v>
                </c:pt>
                <c:pt idx="112805">
                  <c:v>56402.5</c:v>
                </c:pt>
                <c:pt idx="112806">
                  <c:v>56403</c:v>
                </c:pt>
                <c:pt idx="112807">
                  <c:v>56403.5</c:v>
                </c:pt>
                <c:pt idx="112808">
                  <c:v>56404</c:v>
                </c:pt>
                <c:pt idx="112809">
                  <c:v>56404.5</c:v>
                </c:pt>
                <c:pt idx="112810">
                  <c:v>56405</c:v>
                </c:pt>
                <c:pt idx="112811">
                  <c:v>56405.5</c:v>
                </c:pt>
                <c:pt idx="112812">
                  <c:v>56406</c:v>
                </c:pt>
                <c:pt idx="112813">
                  <c:v>56406.5</c:v>
                </c:pt>
                <c:pt idx="112814">
                  <c:v>56407</c:v>
                </c:pt>
                <c:pt idx="112815">
                  <c:v>56407.5</c:v>
                </c:pt>
                <c:pt idx="112816">
                  <c:v>56408</c:v>
                </c:pt>
                <c:pt idx="112817">
                  <c:v>56408.5</c:v>
                </c:pt>
                <c:pt idx="112818">
                  <c:v>56409</c:v>
                </c:pt>
                <c:pt idx="112819">
                  <c:v>56409.5</c:v>
                </c:pt>
                <c:pt idx="112820">
                  <c:v>56410</c:v>
                </c:pt>
                <c:pt idx="112821">
                  <c:v>56410.5</c:v>
                </c:pt>
                <c:pt idx="112822">
                  <c:v>56411</c:v>
                </c:pt>
                <c:pt idx="112823">
                  <c:v>56411.5</c:v>
                </c:pt>
                <c:pt idx="112824">
                  <c:v>56412</c:v>
                </c:pt>
                <c:pt idx="112825">
                  <c:v>56412.5</c:v>
                </c:pt>
                <c:pt idx="112826">
                  <c:v>56413</c:v>
                </c:pt>
                <c:pt idx="112827">
                  <c:v>56413.5</c:v>
                </c:pt>
                <c:pt idx="112828">
                  <c:v>56414</c:v>
                </c:pt>
                <c:pt idx="112829">
                  <c:v>56414.5</c:v>
                </c:pt>
                <c:pt idx="112830">
                  <c:v>56415</c:v>
                </c:pt>
                <c:pt idx="112831">
                  <c:v>56415.5</c:v>
                </c:pt>
                <c:pt idx="112832">
                  <c:v>56416</c:v>
                </c:pt>
                <c:pt idx="112833">
                  <c:v>56416.5</c:v>
                </c:pt>
                <c:pt idx="112834">
                  <c:v>56417</c:v>
                </c:pt>
                <c:pt idx="112835">
                  <c:v>56417.5</c:v>
                </c:pt>
                <c:pt idx="112836">
                  <c:v>56418</c:v>
                </c:pt>
                <c:pt idx="112837">
                  <c:v>56418.5</c:v>
                </c:pt>
                <c:pt idx="112838">
                  <c:v>56419</c:v>
                </c:pt>
                <c:pt idx="112839">
                  <c:v>56419.5</c:v>
                </c:pt>
                <c:pt idx="112840">
                  <c:v>56420</c:v>
                </c:pt>
                <c:pt idx="112841">
                  <c:v>56420.5</c:v>
                </c:pt>
                <c:pt idx="112842">
                  <c:v>56421</c:v>
                </c:pt>
                <c:pt idx="112843">
                  <c:v>56421.5</c:v>
                </c:pt>
                <c:pt idx="112844">
                  <c:v>56422</c:v>
                </c:pt>
                <c:pt idx="112845">
                  <c:v>56422.5</c:v>
                </c:pt>
                <c:pt idx="112846">
                  <c:v>56423</c:v>
                </c:pt>
                <c:pt idx="112847">
                  <c:v>56423.5</c:v>
                </c:pt>
                <c:pt idx="112848">
                  <c:v>56424</c:v>
                </c:pt>
                <c:pt idx="112849">
                  <c:v>56424.5</c:v>
                </c:pt>
                <c:pt idx="112850">
                  <c:v>56425</c:v>
                </c:pt>
                <c:pt idx="112851">
                  <c:v>56425.5</c:v>
                </c:pt>
                <c:pt idx="112852">
                  <c:v>56426</c:v>
                </c:pt>
                <c:pt idx="112853">
                  <c:v>56426.5</c:v>
                </c:pt>
                <c:pt idx="112854">
                  <c:v>56427</c:v>
                </c:pt>
                <c:pt idx="112855">
                  <c:v>56427.5</c:v>
                </c:pt>
                <c:pt idx="112856">
                  <c:v>56428</c:v>
                </c:pt>
                <c:pt idx="112857">
                  <c:v>56428.5</c:v>
                </c:pt>
                <c:pt idx="112858">
                  <c:v>56429</c:v>
                </c:pt>
                <c:pt idx="112859">
                  <c:v>56429.5</c:v>
                </c:pt>
                <c:pt idx="112860">
                  <c:v>56430</c:v>
                </c:pt>
                <c:pt idx="112861">
                  <c:v>56430.5</c:v>
                </c:pt>
                <c:pt idx="112862">
                  <c:v>56431</c:v>
                </c:pt>
                <c:pt idx="112863">
                  <c:v>56431.5</c:v>
                </c:pt>
                <c:pt idx="112864">
                  <c:v>56432</c:v>
                </c:pt>
                <c:pt idx="112865">
                  <c:v>56432.5</c:v>
                </c:pt>
                <c:pt idx="112866">
                  <c:v>56433</c:v>
                </c:pt>
                <c:pt idx="112867">
                  <c:v>56433.5</c:v>
                </c:pt>
                <c:pt idx="112868">
                  <c:v>56434</c:v>
                </c:pt>
                <c:pt idx="112869">
                  <c:v>56434.5</c:v>
                </c:pt>
                <c:pt idx="112870">
                  <c:v>56435</c:v>
                </c:pt>
                <c:pt idx="112871">
                  <c:v>56435.5</c:v>
                </c:pt>
                <c:pt idx="112872">
                  <c:v>56436</c:v>
                </c:pt>
                <c:pt idx="112873">
                  <c:v>56436.5</c:v>
                </c:pt>
                <c:pt idx="112874">
                  <c:v>56437</c:v>
                </c:pt>
                <c:pt idx="112875">
                  <c:v>56437.5</c:v>
                </c:pt>
                <c:pt idx="112876">
                  <c:v>56438</c:v>
                </c:pt>
                <c:pt idx="112877">
                  <c:v>56438.5</c:v>
                </c:pt>
                <c:pt idx="112878">
                  <c:v>56439</c:v>
                </c:pt>
                <c:pt idx="112879">
                  <c:v>56439.5</c:v>
                </c:pt>
                <c:pt idx="112880">
                  <c:v>56440</c:v>
                </c:pt>
                <c:pt idx="112881">
                  <c:v>56440.5</c:v>
                </c:pt>
                <c:pt idx="112882">
                  <c:v>56441</c:v>
                </c:pt>
                <c:pt idx="112883">
                  <c:v>56441.5</c:v>
                </c:pt>
                <c:pt idx="112884">
                  <c:v>56442</c:v>
                </c:pt>
                <c:pt idx="112885">
                  <c:v>56442.5</c:v>
                </c:pt>
                <c:pt idx="112886">
                  <c:v>56443</c:v>
                </c:pt>
                <c:pt idx="112887">
                  <c:v>56443.5</c:v>
                </c:pt>
                <c:pt idx="112888">
                  <c:v>56444</c:v>
                </c:pt>
                <c:pt idx="112889">
                  <c:v>56444.5</c:v>
                </c:pt>
                <c:pt idx="112890">
                  <c:v>56445</c:v>
                </c:pt>
                <c:pt idx="112891">
                  <c:v>56445.5</c:v>
                </c:pt>
                <c:pt idx="112892">
                  <c:v>56446</c:v>
                </c:pt>
                <c:pt idx="112893">
                  <c:v>56446.5</c:v>
                </c:pt>
                <c:pt idx="112894">
                  <c:v>56447</c:v>
                </c:pt>
                <c:pt idx="112895">
                  <c:v>56447.5</c:v>
                </c:pt>
                <c:pt idx="112896">
                  <c:v>56448</c:v>
                </c:pt>
                <c:pt idx="112897">
                  <c:v>56448.5</c:v>
                </c:pt>
                <c:pt idx="112898">
                  <c:v>56449</c:v>
                </c:pt>
                <c:pt idx="112899">
                  <c:v>56449.5</c:v>
                </c:pt>
                <c:pt idx="112900">
                  <c:v>56450</c:v>
                </c:pt>
                <c:pt idx="112901">
                  <c:v>56450.5</c:v>
                </c:pt>
                <c:pt idx="112902">
                  <c:v>56451</c:v>
                </c:pt>
                <c:pt idx="112903">
                  <c:v>56451.5</c:v>
                </c:pt>
                <c:pt idx="112904">
                  <c:v>56452</c:v>
                </c:pt>
                <c:pt idx="112905">
                  <c:v>56452.5</c:v>
                </c:pt>
                <c:pt idx="112906">
                  <c:v>56453</c:v>
                </c:pt>
                <c:pt idx="112907">
                  <c:v>56453.5</c:v>
                </c:pt>
                <c:pt idx="112908">
                  <c:v>56454</c:v>
                </c:pt>
                <c:pt idx="112909">
                  <c:v>56454.5</c:v>
                </c:pt>
                <c:pt idx="112910">
                  <c:v>56455</c:v>
                </c:pt>
                <c:pt idx="112911">
                  <c:v>56455.5</c:v>
                </c:pt>
                <c:pt idx="112912">
                  <c:v>56456</c:v>
                </c:pt>
                <c:pt idx="112913">
                  <c:v>56456.5</c:v>
                </c:pt>
                <c:pt idx="112914">
                  <c:v>56457</c:v>
                </c:pt>
                <c:pt idx="112915">
                  <c:v>56457.5</c:v>
                </c:pt>
                <c:pt idx="112916">
                  <c:v>56458</c:v>
                </c:pt>
                <c:pt idx="112917">
                  <c:v>56458.5</c:v>
                </c:pt>
                <c:pt idx="112918">
                  <c:v>56459</c:v>
                </c:pt>
                <c:pt idx="112919">
                  <c:v>56459.5</c:v>
                </c:pt>
                <c:pt idx="112920">
                  <c:v>56460</c:v>
                </c:pt>
                <c:pt idx="112921">
                  <c:v>56460.5</c:v>
                </c:pt>
                <c:pt idx="112922">
                  <c:v>56461</c:v>
                </c:pt>
                <c:pt idx="112923">
                  <c:v>56461.5</c:v>
                </c:pt>
                <c:pt idx="112924">
                  <c:v>56462</c:v>
                </c:pt>
                <c:pt idx="112925">
                  <c:v>56462.5</c:v>
                </c:pt>
                <c:pt idx="112926">
                  <c:v>56463</c:v>
                </c:pt>
                <c:pt idx="112927">
                  <c:v>56463.5</c:v>
                </c:pt>
                <c:pt idx="112928">
                  <c:v>56464</c:v>
                </c:pt>
                <c:pt idx="112929">
                  <c:v>56464.5</c:v>
                </c:pt>
                <c:pt idx="112930">
                  <c:v>56465</c:v>
                </c:pt>
                <c:pt idx="112931">
                  <c:v>56465.5</c:v>
                </c:pt>
                <c:pt idx="112932">
                  <c:v>56466</c:v>
                </c:pt>
                <c:pt idx="112933">
                  <c:v>56466.5</c:v>
                </c:pt>
                <c:pt idx="112934">
                  <c:v>56467</c:v>
                </c:pt>
                <c:pt idx="112935">
                  <c:v>56467.5</c:v>
                </c:pt>
                <c:pt idx="112936">
                  <c:v>56468</c:v>
                </c:pt>
                <c:pt idx="112937">
                  <c:v>56468.5</c:v>
                </c:pt>
                <c:pt idx="112938">
                  <c:v>56469</c:v>
                </c:pt>
                <c:pt idx="112939">
                  <c:v>56469.5</c:v>
                </c:pt>
                <c:pt idx="112940">
                  <c:v>56470</c:v>
                </c:pt>
                <c:pt idx="112941">
                  <c:v>56470.5</c:v>
                </c:pt>
                <c:pt idx="112942">
                  <c:v>56471</c:v>
                </c:pt>
                <c:pt idx="112943">
                  <c:v>56471.5</c:v>
                </c:pt>
                <c:pt idx="112944">
                  <c:v>56472</c:v>
                </c:pt>
                <c:pt idx="112945">
                  <c:v>56472.5</c:v>
                </c:pt>
                <c:pt idx="112946">
                  <c:v>56473</c:v>
                </c:pt>
                <c:pt idx="112947">
                  <c:v>56473.5</c:v>
                </c:pt>
                <c:pt idx="112948">
                  <c:v>56474</c:v>
                </c:pt>
                <c:pt idx="112949">
                  <c:v>56474.5</c:v>
                </c:pt>
                <c:pt idx="112950">
                  <c:v>56475</c:v>
                </c:pt>
                <c:pt idx="112951">
                  <c:v>56475.5</c:v>
                </c:pt>
                <c:pt idx="112952">
                  <c:v>56476</c:v>
                </c:pt>
                <c:pt idx="112953">
                  <c:v>56476.5</c:v>
                </c:pt>
                <c:pt idx="112954">
                  <c:v>56477</c:v>
                </c:pt>
                <c:pt idx="112955">
                  <c:v>56477.5</c:v>
                </c:pt>
                <c:pt idx="112956">
                  <c:v>56478</c:v>
                </c:pt>
                <c:pt idx="112957">
                  <c:v>56478.5</c:v>
                </c:pt>
                <c:pt idx="112958">
                  <c:v>56479</c:v>
                </c:pt>
                <c:pt idx="112959">
                  <c:v>56479.5</c:v>
                </c:pt>
                <c:pt idx="112960">
                  <c:v>56480</c:v>
                </c:pt>
                <c:pt idx="112961">
                  <c:v>56480.5</c:v>
                </c:pt>
                <c:pt idx="112962">
                  <c:v>56481</c:v>
                </c:pt>
                <c:pt idx="112963">
                  <c:v>56481.5</c:v>
                </c:pt>
                <c:pt idx="112964">
                  <c:v>56482</c:v>
                </c:pt>
                <c:pt idx="112965">
                  <c:v>56482.5</c:v>
                </c:pt>
                <c:pt idx="112966">
                  <c:v>56483</c:v>
                </c:pt>
                <c:pt idx="112967">
                  <c:v>56483.5</c:v>
                </c:pt>
                <c:pt idx="112968">
                  <c:v>56484</c:v>
                </c:pt>
                <c:pt idx="112969">
                  <c:v>56484.5</c:v>
                </c:pt>
                <c:pt idx="112970">
                  <c:v>56485</c:v>
                </c:pt>
                <c:pt idx="112971">
                  <c:v>56485.5</c:v>
                </c:pt>
                <c:pt idx="112972">
                  <c:v>56486</c:v>
                </c:pt>
                <c:pt idx="112973">
                  <c:v>56486.5</c:v>
                </c:pt>
                <c:pt idx="112974">
                  <c:v>56487</c:v>
                </c:pt>
                <c:pt idx="112975">
                  <c:v>56487.5</c:v>
                </c:pt>
                <c:pt idx="112976">
                  <c:v>56488</c:v>
                </c:pt>
                <c:pt idx="112977">
                  <c:v>56488.5</c:v>
                </c:pt>
                <c:pt idx="112978">
                  <c:v>56489</c:v>
                </c:pt>
                <c:pt idx="112979">
                  <c:v>56489.5</c:v>
                </c:pt>
                <c:pt idx="112980">
                  <c:v>56490</c:v>
                </c:pt>
                <c:pt idx="112981">
                  <c:v>56490.5</c:v>
                </c:pt>
                <c:pt idx="112982">
                  <c:v>56491</c:v>
                </c:pt>
                <c:pt idx="112983">
                  <c:v>56491.5</c:v>
                </c:pt>
                <c:pt idx="112984">
                  <c:v>56492</c:v>
                </c:pt>
                <c:pt idx="112985">
                  <c:v>56492.5</c:v>
                </c:pt>
                <c:pt idx="112986">
                  <c:v>56493</c:v>
                </c:pt>
                <c:pt idx="112987">
                  <c:v>56493.5</c:v>
                </c:pt>
                <c:pt idx="112988">
                  <c:v>56494</c:v>
                </c:pt>
                <c:pt idx="112989">
                  <c:v>56494.5</c:v>
                </c:pt>
                <c:pt idx="112990">
                  <c:v>56495</c:v>
                </c:pt>
                <c:pt idx="112991">
                  <c:v>56495.5</c:v>
                </c:pt>
                <c:pt idx="112992">
                  <c:v>56496</c:v>
                </c:pt>
                <c:pt idx="112993">
                  <c:v>56496.5</c:v>
                </c:pt>
                <c:pt idx="112994">
                  <c:v>56497</c:v>
                </c:pt>
                <c:pt idx="112995">
                  <c:v>56497.5</c:v>
                </c:pt>
                <c:pt idx="112996">
                  <c:v>56498</c:v>
                </c:pt>
                <c:pt idx="112997">
                  <c:v>56498.5</c:v>
                </c:pt>
                <c:pt idx="112998">
                  <c:v>56499</c:v>
                </c:pt>
                <c:pt idx="112999">
                  <c:v>56499.5</c:v>
                </c:pt>
                <c:pt idx="113000">
                  <c:v>56500</c:v>
                </c:pt>
                <c:pt idx="113001">
                  <c:v>56500.5</c:v>
                </c:pt>
                <c:pt idx="113002">
                  <c:v>56501</c:v>
                </c:pt>
                <c:pt idx="113003">
                  <c:v>56501.5</c:v>
                </c:pt>
                <c:pt idx="113004">
                  <c:v>56502</c:v>
                </c:pt>
                <c:pt idx="113005">
                  <c:v>56502.5</c:v>
                </c:pt>
                <c:pt idx="113006">
                  <c:v>56503</c:v>
                </c:pt>
                <c:pt idx="113007">
                  <c:v>56503.5</c:v>
                </c:pt>
                <c:pt idx="113008">
                  <c:v>56504</c:v>
                </c:pt>
                <c:pt idx="113009">
                  <c:v>56504.5</c:v>
                </c:pt>
                <c:pt idx="113010">
                  <c:v>56505</c:v>
                </c:pt>
                <c:pt idx="113011">
                  <c:v>56505.5</c:v>
                </c:pt>
                <c:pt idx="113012">
                  <c:v>56506</c:v>
                </c:pt>
                <c:pt idx="113013">
                  <c:v>56506.5</c:v>
                </c:pt>
                <c:pt idx="113014">
                  <c:v>56507</c:v>
                </c:pt>
                <c:pt idx="113015">
                  <c:v>56507.5</c:v>
                </c:pt>
                <c:pt idx="113016">
                  <c:v>56508</c:v>
                </c:pt>
                <c:pt idx="113017">
                  <c:v>56508.5</c:v>
                </c:pt>
                <c:pt idx="113018">
                  <c:v>56509</c:v>
                </c:pt>
                <c:pt idx="113019">
                  <c:v>56509.5</c:v>
                </c:pt>
                <c:pt idx="113020">
                  <c:v>56510</c:v>
                </c:pt>
                <c:pt idx="113021">
                  <c:v>56510.5</c:v>
                </c:pt>
                <c:pt idx="113022">
                  <c:v>56511</c:v>
                </c:pt>
                <c:pt idx="113023">
                  <c:v>56511.5</c:v>
                </c:pt>
                <c:pt idx="113024">
                  <c:v>56512</c:v>
                </c:pt>
                <c:pt idx="113025">
                  <c:v>56512.5</c:v>
                </c:pt>
                <c:pt idx="113026">
                  <c:v>56513</c:v>
                </c:pt>
                <c:pt idx="113027">
                  <c:v>56513.5</c:v>
                </c:pt>
                <c:pt idx="113028">
                  <c:v>56514</c:v>
                </c:pt>
                <c:pt idx="113029">
                  <c:v>56514.5</c:v>
                </c:pt>
                <c:pt idx="113030">
                  <c:v>56515</c:v>
                </c:pt>
                <c:pt idx="113031">
                  <c:v>56515.5</c:v>
                </c:pt>
                <c:pt idx="113032">
                  <c:v>56516</c:v>
                </c:pt>
                <c:pt idx="113033">
                  <c:v>56516.5</c:v>
                </c:pt>
                <c:pt idx="113034">
                  <c:v>56517</c:v>
                </c:pt>
                <c:pt idx="113035">
                  <c:v>56517.5</c:v>
                </c:pt>
                <c:pt idx="113036">
                  <c:v>56518</c:v>
                </c:pt>
                <c:pt idx="113037">
                  <c:v>56518.5</c:v>
                </c:pt>
                <c:pt idx="113038">
                  <c:v>56519</c:v>
                </c:pt>
                <c:pt idx="113039">
                  <c:v>56519.5</c:v>
                </c:pt>
                <c:pt idx="113040">
                  <c:v>56520</c:v>
                </c:pt>
                <c:pt idx="113041">
                  <c:v>56520.5</c:v>
                </c:pt>
                <c:pt idx="113042">
                  <c:v>56521</c:v>
                </c:pt>
                <c:pt idx="113043">
                  <c:v>56521.5</c:v>
                </c:pt>
                <c:pt idx="113044">
                  <c:v>56522</c:v>
                </c:pt>
                <c:pt idx="113045">
                  <c:v>56522.5</c:v>
                </c:pt>
                <c:pt idx="113046">
                  <c:v>56523</c:v>
                </c:pt>
                <c:pt idx="113047">
                  <c:v>56523.5</c:v>
                </c:pt>
                <c:pt idx="113048">
                  <c:v>56524</c:v>
                </c:pt>
                <c:pt idx="113049">
                  <c:v>56524.5</c:v>
                </c:pt>
                <c:pt idx="113050">
                  <c:v>56525</c:v>
                </c:pt>
                <c:pt idx="113051">
                  <c:v>56525.5</c:v>
                </c:pt>
                <c:pt idx="113052">
                  <c:v>56526</c:v>
                </c:pt>
                <c:pt idx="113053">
                  <c:v>56526.5</c:v>
                </c:pt>
                <c:pt idx="113054">
                  <c:v>56527</c:v>
                </c:pt>
                <c:pt idx="113055">
                  <c:v>56527.5</c:v>
                </c:pt>
                <c:pt idx="113056">
                  <c:v>56528</c:v>
                </c:pt>
                <c:pt idx="113057">
                  <c:v>56528.5</c:v>
                </c:pt>
                <c:pt idx="113058">
                  <c:v>56529</c:v>
                </c:pt>
                <c:pt idx="113059">
                  <c:v>56529.5</c:v>
                </c:pt>
                <c:pt idx="113060">
                  <c:v>56530</c:v>
                </c:pt>
                <c:pt idx="113061">
                  <c:v>56530.5</c:v>
                </c:pt>
                <c:pt idx="113062">
                  <c:v>56531</c:v>
                </c:pt>
                <c:pt idx="113063">
                  <c:v>56531.5</c:v>
                </c:pt>
                <c:pt idx="113064">
                  <c:v>56532</c:v>
                </c:pt>
                <c:pt idx="113065">
                  <c:v>56532.5</c:v>
                </c:pt>
                <c:pt idx="113066">
                  <c:v>56533</c:v>
                </c:pt>
                <c:pt idx="113067">
                  <c:v>56533.5</c:v>
                </c:pt>
                <c:pt idx="113068">
                  <c:v>56534</c:v>
                </c:pt>
                <c:pt idx="113069">
                  <c:v>56534.5</c:v>
                </c:pt>
                <c:pt idx="113070">
                  <c:v>56535</c:v>
                </c:pt>
                <c:pt idx="113071">
                  <c:v>56535.5</c:v>
                </c:pt>
                <c:pt idx="113072">
                  <c:v>56536</c:v>
                </c:pt>
                <c:pt idx="113073">
                  <c:v>56536.5</c:v>
                </c:pt>
                <c:pt idx="113074">
                  <c:v>56537</c:v>
                </c:pt>
                <c:pt idx="113075">
                  <c:v>56537.5</c:v>
                </c:pt>
                <c:pt idx="113076">
                  <c:v>56538</c:v>
                </c:pt>
                <c:pt idx="113077">
                  <c:v>56538.5</c:v>
                </c:pt>
                <c:pt idx="113078">
                  <c:v>56539</c:v>
                </c:pt>
                <c:pt idx="113079">
                  <c:v>56539.5</c:v>
                </c:pt>
                <c:pt idx="113080">
                  <c:v>56540</c:v>
                </c:pt>
                <c:pt idx="113081">
                  <c:v>56540.5</c:v>
                </c:pt>
                <c:pt idx="113082">
                  <c:v>56541</c:v>
                </c:pt>
                <c:pt idx="113083">
                  <c:v>56541.5</c:v>
                </c:pt>
                <c:pt idx="113084">
                  <c:v>56542</c:v>
                </c:pt>
                <c:pt idx="113085">
                  <c:v>56542.5</c:v>
                </c:pt>
                <c:pt idx="113086">
                  <c:v>56543</c:v>
                </c:pt>
                <c:pt idx="113087">
                  <c:v>56543.5</c:v>
                </c:pt>
                <c:pt idx="113088">
                  <c:v>56544</c:v>
                </c:pt>
                <c:pt idx="113089">
                  <c:v>56544.5</c:v>
                </c:pt>
                <c:pt idx="113090">
                  <c:v>56545</c:v>
                </c:pt>
                <c:pt idx="113091">
                  <c:v>56545.5</c:v>
                </c:pt>
                <c:pt idx="113092">
                  <c:v>56546</c:v>
                </c:pt>
                <c:pt idx="113093">
                  <c:v>56546.5</c:v>
                </c:pt>
                <c:pt idx="113094">
                  <c:v>56547</c:v>
                </c:pt>
                <c:pt idx="113095">
                  <c:v>56547.5</c:v>
                </c:pt>
                <c:pt idx="113096">
                  <c:v>56548</c:v>
                </c:pt>
                <c:pt idx="113097">
                  <c:v>56548.5</c:v>
                </c:pt>
                <c:pt idx="113098">
                  <c:v>56549</c:v>
                </c:pt>
                <c:pt idx="113099">
                  <c:v>56549.5</c:v>
                </c:pt>
                <c:pt idx="113100">
                  <c:v>56550</c:v>
                </c:pt>
                <c:pt idx="113101">
                  <c:v>56550.5</c:v>
                </c:pt>
                <c:pt idx="113102">
                  <c:v>56551</c:v>
                </c:pt>
                <c:pt idx="113103">
                  <c:v>56551.5</c:v>
                </c:pt>
                <c:pt idx="113104">
                  <c:v>56552</c:v>
                </c:pt>
                <c:pt idx="113105">
                  <c:v>56552.5</c:v>
                </c:pt>
                <c:pt idx="113106">
                  <c:v>56553</c:v>
                </c:pt>
                <c:pt idx="113107">
                  <c:v>56553.5</c:v>
                </c:pt>
                <c:pt idx="113108">
                  <c:v>56554</c:v>
                </c:pt>
                <c:pt idx="113109">
                  <c:v>56554.5</c:v>
                </c:pt>
                <c:pt idx="113110">
                  <c:v>56555</c:v>
                </c:pt>
                <c:pt idx="113111">
                  <c:v>56555.5</c:v>
                </c:pt>
                <c:pt idx="113112">
                  <c:v>56556</c:v>
                </c:pt>
                <c:pt idx="113113">
                  <c:v>56556.5</c:v>
                </c:pt>
                <c:pt idx="113114">
                  <c:v>56557</c:v>
                </c:pt>
                <c:pt idx="113115">
                  <c:v>56557.5</c:v>
                </c:pt>
                <c:pt idx="113116">
                  <c:v>56558</c:v>
                </c:pt>
                <c:pt idx="113117">
                  <c:v>56558.5</c:v>
                </c:pt>
                <c:pt idx="113118">
                  <c:v>56559</c:v>
                </c:pt>
                <c:pt idx="113119">
                  <c:v>56559.5</c:v>
                </c:pt>
                <c:pt idx="113120">
                  <c:v>56560</c:v>
                </c:pt>
                <c:pt idx="113121">
                  <c:v>56560.5</c:v>
                </c:pt>
                <c:pt idx="113122">
                  <c:v>56561</c:v>
                </c:pt>
                <c:pt idx="113123">
                  <c:v>56561.5</c:v>
                </c:pt>
                <c:pt idx="113124">
                  <c:v>56562</c:v>
                </c:pt>
                <c:pt idx="113125">
                  <c:v>56562.5</c:v>
                </c:pt>
                <c:pt idx="113126">
                  <c:v>56563</c:v>
                </c:pt>
                <c:pt idx="113127">
                  <c:v>56563.5</c:v>
                </c:pt>
                <c:pt idx="113128">
                  <c:v>56564</c:v>
                </c:pt>
                <c:pt idx="113129">
                  <c:v>56564.5</c:v>
                </c:pt>
                <c:pt idx="113130">
                  <c:v>56565</c:v>
                </c:pt>
                <c:pt idx="113131">
                  <c:v>56565.5</c:v>
                </c:pt>
                <c:pt idx="113132">
                  <c:v>56566</c:v>
                </c:pt>
                <c:pt idx="113133">
                  <c:v>56566.5</c:v>
                </c:pt>
                <c:pt idx="113134">
                  <c:v>56567</c:v>
                </c:pt>
                <c:pt idx="113135">
                  <c:v>56567.5</c:v>
                </c:pt>
                <c:pt idx="113136">
                  <c:v>56568</c:v>
                </c:pt>
                <c:pt idx="113137">
                  <c:v>56568.5</c:v>
                </c:pt>
                <c:pt idx="113138">
                  <c:v>56569</c:v>
                </c:pt>
                <c:pt idx="113139">
                  <c:v>56569.5</c:v>
                </c:pt>
                <c:pt idx="113140">
                  <c:v>56570</c:v>
                </c:pt>
                <c:pt idx="113141">
                  <c:v>56570.5</c:v>
                </c:pt>
                <c:pt idx="113142">
                  <c:v>56571</c:v>
                </c:pt>
                <c:pt idx="113143">
                  <c:v>56571.5</c:v>
                </c:pt>
                <c:pt idx="113144">
                  <c:v>56572</c:v>
                </c:pt>
                <c:pt idx="113145">
                  <c:v>56572.5</c:v>
                </c:pt>
                <c:pt idx="113146">
                  <c:v>56573</c:v>
                </c:pt>
                <c:pt idx="113147">
                  <c:v>56573.5</c:v>
                </c:pt>
                <c:pt idx="113148">
                  <c:v>56574</c:v>
                </c:pt>
                <c:pt idx="113149">
                  <c:v>56574.5</c:v>
                </c:pt>
                <c:pt idx="113150">
                  <c:v>56575</c:v>
                </c:pt>
                <c:pt idx="113151">
                  <c:v>56575.5</c:v>
                </c:pt>
                <c:pt idx="113152">
                  <c:v>56576</c:v>
                </c:pt>
                <c:pt idx="113153">
                  <c:v>56576.5</c:v>
                </c:pt>
                <c:pt idx="113154">
                  <c:v>56577</c:v>
                </c:pt>
                <c:pt idx="113155">
                  <c:v>56577.5</c:v>
                </c:pt>
                <c:pt idx="113156">
                  <c:v>56578</c:v>
                </c:pt>
                <c:pt idx="113157">
                  <c:v>56578.5</c:v>
                </c:pt>
                <c:pt idx="113158">
                  <c:v>56579</c:v>
                </c:pt>
                <c:pt idx="113159">
                  <c:v>56579.5</c:v>
                </c:pt>
                <c:pt idx="113160">
                  <c:v>56580</c:v>
                </c:pt>
                <c:pt idx="113161">
                  <c:v>56580.5</c:v>
                </c:pt>
                <c:pt idx="113162">
                  <c:v>56581</c:v>
                </c:pt>
                <c:pt idx="113163">
                  <c:v>56581.5</c:v>
                </c:pt>
                <c:pt idx="113164">
                  <c:v>56582</c:v>
                </c:pt>
                <c:pt idx="113165">
                  <c:v>56582.5</c:v>
                </c:pt>
                <c:pt idx="113166">
                  <c:v>56583</c:v>
                </c:pt>
                <c:pt idx="113167">
                  <c:v>56583.5</c:v>
                </c:pt>
                <c:pt idx="113168">
                  <c:v>56584</c:v>
                </c:pt>
                <c:pt idx="113169">
                  <c:v>56584.5</c:v>
                </c:pt>
                <c:pt idx="113170">
                  <c:v>56585</c:v>
                </c:pt>
                <c:pt idx="113171">
                  <c:v>56585.5</c:v>
                </c:pt>
                <c:pt idx="113172">
                  <c:v>56586</c:v>
                </c:pt>
                <c:pt idx="113173">
                  <c:v>56586.5</c:v>
                </c:pt>
                <c:pt idx="113174">
                  <c:v>56587</c:v>
                </c:pt>
                <c:pt idx="113175">
                  <c:v>56587.5</c:v>
                </c:pt>
                <c:pt idx="113176">
                  <c:v>56588</c:v>
                </c:pt>
                <c:pt idx="113177">
                  <c:v>56588.5</c:v>
                </c:pt>
                <c:pt idx="113178">
                  <c:v>56589</c:v>
                </c:pt>
                <c:pt idx="113179">
                  <c:v>56589.5</c:v>
                </c:pt>
                <c:pt idx="113180">
                  <c:v>56590</c:v>
                </c:pt>
                <c:pt idx="113181">
                  <c:v>56590.5</c:v>
                </c:pt>
                <c:pt idx="113182">
                  <c:v>56591</c:v>
                </c:pt>
                <c:pt idx="113183">
                  <c:v>56591.5</c:v>
                </c:pt>
                <c:pt idx="113184">
                  <c:v>56592</c:v>
                </c:pt>
                <c:pt idx="113185">
                  <c:v>56592.5</c:v>
                </c:pt>
                <c:pt idx="113186">
                  <c:v>56593</c:v>
                </c:pt>
                <c:pt idx="113187">
                  <c:v>56593.5</c:v>
                </c:pt>
                <c:pt idx="113188">
                  <c:v>56594</c:v>
                </c:pt>
                <c:pt idx="113189">
                  <c:v>56594.5</c:v>
                </c:pt>
                <c:pt idx="113190">
                  <c:v>56595</c:v>
                </c:pt>
                <c:pt idx="113191">
                  <c:v>56595.5</c:v>
                </c:pt>
                <c:pt idx="113192">
                  <c:v>56596</c:v>
                </c:pt>
                <c:pt idx="113193">
                  <c:v>56596.5</c:v>
                </c:pt>
                <c:pt idx="113194">
                  <c:v>56597</c:v>
                </c:pt>
                <c:pt idx="113195">
                  <c:v>56597.5</c:v>
                </c:pt>
                <c:pt idx="113196">
                  <c:v>56598</c:v>
                </c:pt>
                <c:pt idx="113197">
                  <c:v>56598.5</c:v>
                </c:pt>
                <c:pt idx="113198">
                  <c:v>56599</c:v>
                </c:pt>
                <c:pt idx="113199">
                  <c:v>56599.5</c:v>
                </c:pt>
                <c:pt idx="113200">
                  <c:v>56600</c:v>
                </c:pt>
                <c:pt idx="113201">
                  <c:v>56600.5</c:v>
                </c:pt>
                <c:pt idx="113202">
                  <c:v>56601</c:v>
                </c:pt>
                <c:pt idx="113203">
                  <c:v>56601.5</c:v>
                </c:pt>
                <c:pt idx="113204">
                  <c:v>56602</c:v>
                </c:pt>
                <c:pt idx="113205">
                  <c:v>56602.5</c:v>
                </c:pt>
                <c:pt idx="113206">
                  <c:v>56603</c:v>
                </c:pt>
                <c:pt idx="113207">
                  <c:v>56603.5</c:v>
                </c:pt>
                <c:pt idx="113208">
                  <c:v>56604</c:v>
                </c:pt>
                <c:pt idx="113209">
                  <c:v>56604.5</c:v>
                </c:pt>
                <c:pt idx="113210">
                  <c:v>56605</c:v>
                </c:pt>
                <c:pt idx="113211">
                  <c:v>56605.5</c:v>
                </c:pt>
                <c:pt idx="113212">
                  <c:v>56606</c:v>
                </c:pt>
                <c:pt idx="113213">
                  <c:v>56606.5</c:v>
                </c:pt>
                <c:pt idx="113214">
                  <c:v>56607</c:v>
                </c:pt>
                <c:pt idx="113215">
                  <c:v>56607.5</c:v>
                </c:pt>
                <c:pt idx="113216">
                  <c:v>56608</c:v>
                </c:pt>
                <c:pt idx="113217">
                  <c:v>56608.5</c:v>
                </c:pt>
                <c:pt idx="113218">
                  <c:v>56609</c:v>
                </c:pt>
                <c:pt idx="113219">
                  <c:v>56609.5</c:v>
                </c:pt>
                <c:pt idx="113220">
                  <c:v>56610</c:v>
                </c:pt>
                <c:pt idx="113221">
                  <c:v>56610.5</c:v>
                </c:pt>
                <c:pt idx="113222">
                  <c:v>56611</c:v>
                </c:pt>
                <c:pt idx="113223">
                  <c:v>56611.5</c:v>
                </c:pt>
                <c:pt idx="113224">
                  <c:v>56612</c:v>
                </c:pt>
                <c:pt idx="113225">
                  <c:v>56612.5</c:v>
                </c:pt>
                <c:pt idx="113226">
                  <c:v>56613</c:v>
                </c:pt>
                <c:pt idx="113227">
                  <c:v>56613.5</c:v>
                </c:pt>
                <c:pt idx="113228">
                  <c:v>56614</c:v>
                </c:pt>
                <c:pt idx="113229">
                  <c:v>56614.5</c:v>
                </c:pt>
                <c:pt idx="113230">
                  <c:v>56615</c:v>
                </c:pt>
                <c:pt idx="113231">
                  <c:v>56615.5</c:v>
                </c:pt>
                <c:pt idx="113232">
                  <c:v>56616</c:v>
                </c:pt>
                <c:pt idx="113233">
                  <c:v>56616.5</c:v>
                </c:pt>
                <c:pt idx="113234">
                  <c:v>56617</c:v>
                </c:pt>
                <c:pt idx="113235">
                  <c:v>56617.5</c:v>
                </c:pt>
                <c:pt idx="113236">
                  <c:v>56618</c:v>
                </c:pt>
                <c:pt idx="113237">
                  <c:v>56618.5</c:v>
                </c:pt>
                <c:pt idx="113238">
                  <c:v>56619</c:v>
                </c:pt>
                <c:pt idx="113239">
                  <c:v>56619.5</c:v>
                </c:pt>
                <c:pt idx="113240">
                  <c:v>56620</c:v>
                </c:pt>
                <c:pt idx="113241">
                  <c:v>56620.5</c:v>
                </c:pt>
                <c:pt idx="113242">
                  <c:v>56621</c:v>
                </c:pt>
                <c:pt idx="113243">
                  <c:v>56621.5</c:v>
                </c:pt>
                <c:pt idx="113244">
                  <c:v>56622</c:v>
                </c:pt>
                <c:pt idx="113245">
                  <c:v>56622.5</c:v>
                </c:pt>
                <c:pt idx="113246">
                  <c:v>56623</c:v>
                </c:pt>
                <c:pt idx="113247">
                  <c:v>56623.5</c:v>
                </c:pt>
                <c:pt idx="113248">
                  <c:v>56624</c:v>
                </c:pt>
                <c:pt idx="113249">
                  <c:v>56624.5</c:v>
                </c:pt>
                <c:pt idx="113250">
                  <c:v>56625</c:v>
                </c:pt>
                <c:pt idx="113251">
                  <c:v>56625.5</c:v>
                </c:pt>
                <c:pt idx="113252">
                  <c:v>56626</c:v>
                </c:pt>
                <c:pt idx="113253">
                  <c:v>56626.5</c:v>
                </c:pt>
                <c:pt idx="113254">
                  <c:v>56627</c:v>
                </c:pt>
                <c:pt idx="113255">
                  <c:v>56627.5</c:v>
                </c:pt>
                <c:pt idx="113256">
                  <c:v>56628</c:v>
                </c:pt>
                <c:pt idx="113257">
                  <c:v>56628.5</c:v>
                </c:pt>
                <c:pt idx="113258">
                  <c:v>56629</c:v>
                </c:pt>
                <c:pt idx="113259">
                  <c:v>56629.5</c:v>
                </c:pt>
                <c:pt idx="113260">
                  <c:v>56630</c:v>
                </c:pt>
                <c:pt idx="113261">
                  <c:v>56630.5</c:v>
                </c:pt>
                <c:pt idx="113262">
                  <c:v>56631</c:v>
                </c:pt>
                <c:pt idx="113263">
                  <c:v>56631.5</c:v>
                </c:pt>
                <c:pt idx="113264">
                  <c:v>56632</c:v>
                </c:pt>
                <c:pt idx="113265">
                  <c:v>56632.5</c:v>
                </c:pt>
                <c:pt idx="113266">
                  <c:v>56633</c:v>
                </c:pt>
                <c:pt idx="113267">
                  <c:v>56633.5</c:v>
                </c:pt>
                <c:pt idx="113268">
                  <c:v>56634</c:v>
                </c:pt>
                <c:pt idx="113269">
                  <c:v>56634.5</c:v>
                </c:pt>
                <c:pt idx="113270">
                  <c:v>56635</c:v>
                </c:pt>
                <c:pt idx="113271">
                  <c:v>56635.5</c:v>
                </c:pt>
                <c:pt idx="113272">
                  <c:v>56636</c:v>
                </c:pt>
                <c:pt idx="113273">
                  <c:v>56636.5</c:v>
                </c:pt>
                <c:pt idx="113274">
                  <c:v>56637</c:v>
                </c:pt>
                <c:pt idx="113275">
                  <c:v>56637.5</c:v>
                </c:pt>
                <c:pt idx="113276">
                  <c:v>56638</c:v>
                </c:pt>
                <c:pt idx="113277">
                  <c:v>56638.5</c:v>
                </c:pt>
                <c:pt idx="113278">
                  <c:v>56639</c:v>
                </c:pt>
                <c:pt idx="113279">
                  <c:v>56639.5</c:v>
                </c:pt>
                <c:pt idx="113280">
                  <c:v>56640</c:v>
                </c:pt>
                <c:pt idx="113281">
                  <c:v>56640.5</c:v>
                </c:pt>
                <c:pt idx="113282">
                  <c:v>56641</c:v>
                </c:pt>
                <c:pt idx="113283">
                  <c:v>56641.5</c:v>
                </c:pt>
                <c:pt idx="113284">
                  <c:v>56642</c:v>
                </c:pt>
                <c:pt idx="113285">
                  <c:v>56642.5</c:v>
                </c:pt>
                <c:pt idx="113286">
                  <c:v>56643</c:v>
                </c:pt>
                <c:pt idx="113287">
                  <c:v>56643.5</c:v>
                </c:pt>
                <c:pt idx="113288">
                  <c:v>56644</c:v>
                </c:pt>
                <c:pt idx="113289">
                  <c:v>56644.5</c:v>
                </c:pt>
                <c:pt idx="113290">
                  <c:v>56645</c:v>
                </c:pt>
                <c:pt idx="113291">
                  <c:v>56645.5</c:v>
                </c:pt>
                <c:pt idx="113292">
                  <c:v>56646</c:v>
                </c:pt>
                <c:pt idx="113293">
                  <c:v>56646.5</c:v>
                </c:pt>
                <c:pt idx="113294">
                  <c:v>56647</c:v>
                </c:pt>
                <c:pt idx="113295">
                  <c:v>56647.5</c:v>
                </c:pt>
                <c:pt idx="113296">
                  <c:v>56648</c:v>
                </c:pt>
                <c:pt idx="113297">
                  <c:v>56648.5</c:v>
                </c:pt>
                <c:pt idx="113298">
                  <c:v>56649</c:v>
                </c:pt>
                <c:pt idx="113299">
                  <c:v>56649.5</c:v>
                </c:pt>
                <c:pt idx="113300">
                  <c:v>56650</c:v>
                </c:pt>
                <c:pt idx="113301">
                  <c:v>56650.5</c:v>
                </c:pt>
                <c:pt idx="113302">
                  <c:v>56651</c:v>
                </c:pt>
                <c:pt idx="113303">
                  <c:v>56651.5</c:v>
                </c:pt>
                <c:pt idx="113304">
                  <c:v>56652</c:v>
                </c:pt>
                <c:pt idx="113305">
                  <c:v>56652.5</c:v>
                </c:pt>
                <c:pt idx="113306">
                  <c:v>56653</c:v>
                </c:pt>
                <c:pt idx="113307">
                  <c:v>56653.5</c:v>
                </c:pt>
                <c:pt idx="113308">
                  <c:v>56654</c:v>
                </c:pt>
                <c:pt idx="113309">
                  <c:v>56654.5</c:v>
                </c:pt>
                <c:pt idx="113310">
                  <c:v>56655</c:v>
                </c:pt>
                <c:pt idx="113311">
                  <c:v>56655.5</c:v>
                </c:pt>
                <c:pt idx="113312">
                  <c:v>56656</c:v>
                </c:pt>
                <c:pt idx="113313">
                  <c:v>56656.5</c:v>
                </c:pt>
                <c:pt idx="113314">
                  <c:v>56657</c:v>
                </c:pt>
                <c:pt idx="113315">
                  <c:v>56657.5</c:v>
                </c:pt>
                <c:pt idx="113316">
                  <c:v>56658</c:v>
                </c:pt>
                <c:pt idx="113317">
                  <c:v>56658.5</c:v>
                </c:pt>
                <c:pt idx="113318">
                  <c:v>56659</c:v>
                </c:pt>
                <c:pt idx="113319">
                  <c:v>56659.5</c:v>
                </c:pt>
                <c:pt idx="113320">
                  <c:v>56660</c:v>
                </c:pt>
                <c:pt idx="113321">
                  <c:v>56660.5</c:v>
                </c:pt>
                <c:pt idx="113322">
                  <c:v>56661</c:v>
                </c:pt>
                <c:pt idx="113323">
                  <c:v>56661.5</c:v>
                </c:pt>
                <c:pt idx="113324">
                  <c:v>56662</c:v>
                </c:pt>
                <c:pt idx="113325">
                  <c:v>56662.5</c:v>
                </c:pt>
                <c:pt idx="113326">
                  <c:v>56663</c:v>
                </c:pt>
                <c:pt idx="113327">
                  <c:v>56663.5</c:v>
                </c:pt>
                <c:pt idx="113328">
                  <c:v>56664</c:v>
                </c:pt>
                <c:pt idx="113329">
                  <c:v>56664.5</c:v>
                </c:pt>
                <c:pt idx="113330">
                  <c:v>56665</c:v>
                </c:pt>
                <c:pt idx="113331">
                  <c:v>56665.5</c:v>
                </c:pt>
                <c:pt idx="113332">
                  <c:v>56666</c:v>
                </c:pt>
                <c:pt idx="113333">
                  <c:v>56666.5</c:v>
                </c:pt>
                <c:pt idx="113334">
                  <c:v>56667</c:v>
                </c:pt>
                <c:pt idx="113335">
                  <c:v>56667.5</c:v>
                </c:pt>
                <c:pt idx="113336">
                  <c:v>56668</c:v>
                </c:pt>
                <c:pt idx="113337">
                  <c:v>56668.5</c:v>
                </c:pt>
                <c:pt idx="113338">
                  <c:v>56669</c:v>
                </c:pt>
                <c:pt idx="113339">
                  <c:v>56669.5</c:v>
                </c:pt>
                <c:pt idx="113340">
                  <c:v>56670</c:v>
                </c:pt>
                <c:pt idx="113341">
                  <c:v>56670.5</c:v>
                </c:pt>
                <c:pt idx="113342">
                  <c:v>56671</c:v>
                </c:pt>
                <c:pt idx="113343">
                  <c:v>56671.5</c:v>
                </c:pt>
                <c:pt idx="113344">
                  <c:v>56672</c:v>
                </c:pt>
                <c:pt idx="113345">
                  <c:v>56672.5</c:v>
                </c:pt>
                <c:pt idx="113346">
                  <c:v>56673</c:v>
                </c:pt>
                <c:pt idx="113347">
                  <c:v>56673.5</c:v>
                </c:pt>
                <c:pt idx="113348">
                  <c:v>56674</c:v>
                </c:pt>
                <c:pt idx="113349">
                  <c:v>56674.5</c:v>
                </c:pt>
                <c:pt idx="113350">
                  <c:v>56675</c:v>
                </c:pt>
                <c:pt idx="113351">
                  <c:v>56675.5</c:v>
                </c:pt>
                <c:pt idx="113352">
                  <c:v>56676</c:v>
                </c:pt>
                <c:pt idx="113353">
                  <c:v>56676.5</c:v>
                </c:pt>
                <c:pt idx="113354">
                  <c:v>56677</c:v>
                </c:pt>
                <c:pt idx="113355">
                  <c:v>56677.5</c:v>
                </c:pt>
                <c:pt idx="113356">
                  <c:v>56678</c:v>
                </c:pt>
                <c:pt idx="113357">
                  <c:v>56678.5</c:v>
                </c:pt>
                <c:pt idx="113358">
                  <c:v>56679</c:v>
                </c:pt>
                <c:pt idx="113359">
                  <c:v>56679.5</c:v>
                </c:pt>
                <c:pt idx="113360">
                  <c:v>56680</c:v>
                </c:pt>
                <c:pt idx="113361">
                  <c:v>56680.5</c:v>
                </c:pt>
                <c:pt idx="113362">
                  <c:v>56681</c:v>
                </c:pt>
                <c:pt idx="113363">
                  <c:v>56681.5</c:v>
                </c:pt>
                <c:pt idx="113364">
                  <c:v>56682</c:v>
                </c:pt>
                <c:pt idx="113365">
                  <c:v>56682.5</c:v>
                </c:pt>
                <c:pt idx="113366">
                  <c:v>56683</c:v>
                </c:pt>
                <c:pt idx="113367">
                  <c:v>56683.5</c:v>
                </c:pt>
                <c:pt idx="113368">
                  <c:v>56684</c:v>
                </c:pt>
                <c:pt idx="113369">
                  <c:v>56684.5</c:v>
                </c:pt>
                <c:pt idx="113370">
                  <c:v>56685</c:v>
                </c:pt>
                <c:pt idx="113371">
                  <c:v>56685.5</c:v>
                </c:pt>
                <c:pt idx="113372">
                  <c:v>56686</c:v>
                </c:pt>
                <c:pt idx="113373">
                  <c:v>56686.5</c:v>
                </c:pt>
                <c:pt idx="113374">
                  <c:v>56687</c:v>
                </c:pt>
                <c:pt idx="113375">
                  <c:v>56687.5</c:v>
                </c:pt>
                <c:pt idx="113376">
                  <c:v>56688</c:v>
                </c:pt>
                <c:pt idx="113377">
                  <c:v>56688.5</c:v>
                </c:pt>
                <c:pt idx="113378">
                  <c:v>56689</c:v>
                </c:pt>
                <c:pt idx="113379">
                  <c:v>56689.5</c:v>
                </c:pt>
                <c:pt idx="113380">
                  <c:v>56690</c:v>
                </c:pt>
                <c:pt idx="113381">
                  <c:v>56690.5</c:v>
                </c:pt>
                <c:pt idx="113382">
                  <c:v>56691</c:v>
                </c:pt>
                <c:pt idx="113383">
                  <c:v>56691.5</c:v>
                </c:pt>
                <c:pt idx="113384">
                  <c:v>56692</c:v>
                </c:pt>
                <c:pt idx="113385">
                  <c:v>56692.5</c:v>
                </c:pt>
                <c:pt idx="113386">
                  <c:v>56693</c:v>
                </c:pt>
                <c:pt idx="113387">
                  <c:v>56693.5</c:v>
                </c:pt>
                <c:pt idx="113388">
                  <c:v>56694</c:v>
                </c:pt>
                <c:pt idx="113389">
                  <c:v>56694.5</c:v>
                </c:pt>
                <c:pt idx="113390">
                  <c:v>56695</c:v>
                </c:pt>
                <c:pt idx="113391">
                  <c:v>56695.5</c:v>
                </c:pt>
                <c:pt idx="113392">
                  <c:v>56696</c:v>
                </c:pt>
                <c:pt idx="113393">
                  <c:v>56696.5</c:v>
                </c:pt>
                <c:pt idx="113394">
                  <c:v>56697</c:v>
                </c:pt>
                <c:pt idx="113395">
                  <c:v>56697.5</c:v>
                </c:pt>
                <c:pt idx="113396">
                  <c:v>56698</c:v>
                </c:pt>
                <c:pt idx="113397">
                  <c:v>56698.5</c:v>
                </c:pt>
                <c:pt idx="113398">
                  <c:v>56699</c:v>
                </c:pt>
                <c:pt idx="113399">
                  <c:v>56699.5</c:v>
                </c:pt>
                <c:pt idx="113400">
                  <c:v>56700</c:v>
                </c:pt>
                <c:pt idx="113401">
                  <c:v>56700.5</c:v>
                </c:pt>
                <c:pt idx="113402">
                  <c:v>56701</c:v>
                </c:pt>
                <c:pt idx="113403">
                  <c:v>56701.5</c:v>
                </c:pt>
                <c:pt idx="113404">
                  <c:v>56702</c:v>
                </c:pt>
                <c:pt idx="113405">
                  <c:v>56702.5</c:v>
                </c:pt>
                <c:pt idx="113406">
                  <c:v>56703</c:v>
                </c:pt>
                <c:pt idx="113407">
                  <c:v>56703.5</c:v>
                </c:pt>
                <c:pt idx="113408">
                  <c:v>56704</c:v>
                </c:pt>
                <c:pt idx="113409">
                  <c:v>56704.5</c:v>
                </c:pt>
                <c:pt idx="113410">
                  <c:v>56705</c:v>
                </c:pt>
                <c:pt idx="113411">
                  <c:v>56705.5</c:v>
                </c:pt>
                <c:pt idx="113412">
                  <c:v>56706</c:v>
                </c:pt>
                <c:pt idx="113413">
                  <c:v>56706.5</c:v>
                </c:pt>
                <c:pt idx="113414">
                  <c:v>56707</c:v>
                </c:pt>
                <c:pt idx="113415">
                  <c:v>56707.5</c:v>
                </c:pt>
                <c:pt idx="113416">
                  <c:v>56708</c:v>
                </c:pt>
                <c:pt idx="113417">
                  <c:v>56708.5</c:v>
                </c:pt>
                <c:pt idx="113418">
                  <c:v>56709</c:v>
                </c:pt>
                <c:pt idx="113419">
                  <c:v>56709.5</c:v>
                </c:pt>
                <c:pt idx="113420">
                  <c:v>56710</c:v>
                </c:pt>
                <c:pt idx="113421">
                  <c:v>56710.5</c:v>
                </c:pt>
                <c:pt idx="113422">
                  <c:v>56711</c:v>
                </c:pt>
                <c:pt idx="113423">
                  <c:v>56711.5</c:v>
                </c:pt>
                <c:pt idx="113424">
                  <c:v>56712</c:v>
                </c:pt>
                <c:pt idx="113425">
                  <c:v>56712.5</c:v>
                </c:pt>
                <c:pt idx="113426">
                  <c:v>56713</c:v>
                </c:pt>
                <c:pt idx="113427">
                  <c:v>56713.5</c:v>
                </c:pt>
                <c:pt idx="113428">
                  <c:v>56714</c:v>
                </c:pt>
                <c:pt idx="113429">
                  <c:v>56714.5</c:v>
                </c:pt>
                <c:pt idx="113430">
                  <c:v>56715</c:v>
                </c:pt>
                <c:pt idx="113431">
                  <c:v>56715.5</c:v>
                </c:pt>
                <c:pt idx="113432">
                  <c:v>56716</c:v>
                </c:pt>
                <c:pt idx="113433">
                  <c:v>56716.5</c:v>
                </c:pt>
                <c:pt idx="113434">
                  <c:v>56717</c:v>
                </c:pt>
                <c:pt idx="113435">
                  <c:v>56717.5</c:v>
                </c:pt>
                <c:pt idx="113436">
                  <c:v>56718</c:v>
                </c:pt>
                <c:pt idx="113437">
                  <c:v>56718.5</c:v>
                </c:pt>
                <c:pt idx="113438">
                  <c:v>56719</c:v>
                </c:pt>
                <c:pt idx="113439">
                  <c:v>56719.5</c:v>
                </c:pt>
                <c:pt idx="113440">
                  <c:v>56720</c:v>
                </c:pt>
                <c:pt idx="113441">
                  <c:v>56720.5</c:v>
                </c:pt>
                <c:pt idx="113442">
                  <c:v>56721</c:v>
                </c:pt>
                <c:pt idx="113443">
                  <c:v>56721.5</c:v>
                </c:pt>
                <c:pt idx="113444">
                  <c:v>56722</c:v>
                </c:pt>
                <c:pt idx="113445">
                  <c:v>56722.5</c:v>
                </c:pt>
                <c:pt idx="113446">
                  <c:v>56723</c:v>
                </c:pt>
                <c:pt idx="113447">
                  <c:v>56723.5</c:v>
                </c:pt>
                <c:pt idx="113448">
                  <c:v>56724</c:v>
                </c:pt>
                <c:pt idx="113449">
                  <c:v>56724.5</c:v>
                </c:pt>
                <c:pt idx="113450">
                  <c:v>56725</c:v>
                </c:pt>
                <c:pt idx="113451">
                  <c:v>56725.5</c:v>
                </c:pt>
                <c:pt idx="113452">
                  <c:v>56726</c:v>
                </c:pt>
                <c:pt idx="113453">
                  <c:v>56726.5</c:v>
                </c:pt>
                <c:pt idx="113454">
                  <c:v>56727</c:v>
                </c:pt>
                <c:pt idx="113455">
                  <c:v>56727.5</c:v>
                </c:pt>
                <c:pt idx="113456">
                  <c:v>56728</c:v>
                </c:pt>
                <c:pt idx="113457">
                  <c:v>56728.5</c:v>
                </c:pt>
                <c:pt idx="113458">
                  <c:v>56729</c:v>
                </c:pt>
                <c:pt idx="113459">
                  <c:v>56729.5</c:v>
                </c:pt>
                <c:pt idx="113460">
                  <c:v>56730</c:v>
                </c:pt>
                <c:pt idx="113461">
                  <c:v>56730.5</c:v>
                </c:pt>
                <c:pt idx="113462">
                  <c:v>56731</c:v>
                </c:pt>
                <c:pt idx="113463">
                  <c:v>56731.5</c:v>
                </c:pt>
                <c:pt idx="113464">
                  <c:v>56732</c:v>
                </c:pt>
                <c:pt idx="113465">
                  <c:v>56732.5</c:v>
                </c:pt>
                <c:pt idx="113466">
                  <c:v>56733</c:v>
                </c:pt>
                <c:pt idx="113467">
                  <c:v>56733.5</c:v>
                </c:pt>
                <c:pt idx="113468">
                  <c:v>56734</c:v>
                </c:pt>
                <c:pt idx="113469">
                  <c:v>56734.5</c:v>
                </c:pt>
                <c:pt idx="113470">
                  <c:v>56735</c:v>
                </c:pt>
                <c:pt idx="113471">
                  <c:v>56735.5</c:v>
                </c:pt>
                <c:pt idx="113472">
                  <c:v>56736</c:v>
                </c:pt>
                <c:pt idx="113473">
                  <c:v>56736.5</c:v>
                </c:pt>
                <c:pt idx="113474">
                  <c:v>56737</c:v>
                </c:pt>
                <c:pt idx="113475">
                  <c:v>56737.5</c:v>
                </c:pt>
                <c:pt idx="113476">
                  <c:v>56738</c:v>
                </c:pt>
                <c:pt idx="113477">
                  <c:v>56738.5</c:v>
                </c:pt>
                <c:pt idx="113478">
                  <c:v>56739</c:v>
                </c:pt>
                <c:pt idx="113479">
                  <c:v>56739.5</c:v>
                </c:pt>
                <c:pt idx="113480">
                  <c:v>56740</c:v>
                </c:pt>
                <c:pt idx="113481">
                  <c:v>56740.5</c:v>
                </c:pt>
                <c:pt idx="113482">
                  <c:v>56741</c:v>
                </c:pt>
                <c:pt idx="113483">
                  <c:v>56741.5</c:v>
                </c:pt>
                <c:pt idx="113484">
                  <c:v>56742</c:v>
                </c:pt>
                <c:pt idx="113485">
                  <c:v>56742.5</c:v>
                </c:pt>
                <c:pt idx="113486">
                  <c:v>56743</c:v>
                </c:pt>
                <c:pt idx="113487">
                  <c:v>56743.5</c:v>
                </c:pt>
                <c:pt idx="113488">
                  <c:v>56744</c:v>
                </c:pt>
                <c:pt idx="113489">
                  <c:v>56744.5</c:v>
                </c:pt>
                <c:pt idx="113490">
                  <c:v>56745</c:v>
                </c:pt>
                <c:pt idx="113491">
                  <c:v>56745.5</c:v>
                </c:pt>
                <c:pt idx="113492">
                  <c:v>56746</c:v>
                </c:pt>
                <c:pt idx="113493">
                  <c:v>56746.5</c:v>
                </c:pt>
                <c:pt idx="113494">
                  <c:v>56747</c:v>
                </c:pt>
                <c:pt idx="113495">
                  <c:v>56747.5</c:v>
                </c:pt>
                <c:pt idx="113496">
                  <c:v>56748</c:v>
                </c:pt>
                <c:pt idx="113497">
                  <c:v>56748.5</c:v>
                </c:pt>
                <c:pt idx="113498">
                  <c:v>56749</c:v>
                </c:pt>
                <c:pt idx="113499">
                  <c:v>56749.5</c:v>
                </c:pt>
                <c:pt idx="113500">
                  <c:v>56750</c:v>
                </c:pt>
                <c:pt idx="113501">
                  <c:v>56750.5</c:v>
                </c:pt>
                <c:pt idx="113502">
                  <c:v>56751</c:v>
                </c:pt>
                <c:pt idx="113503">
                  <c:v>56751.5</c:v>
                </c:pt>
                <c:pt idx="113504">
                  <c:v>56752</c:v>
                </c:pt>
                <c:pt idx="113505">
                  <c:v>56752.5</c:v>
                </c:pt>
                <c:pt idx="113506">
                  <c:v>56753</c:v>
                </c:pt>
                <c:pt idx="113507">
                  <c:v>56753.5</c:v>
                </c:pt>
                <c:pt idx="113508">
                  <c:v>56754</c:v>
                </c:pt>
                <c:pt idx="113509">
                  <c:v>56754.5</c:v>
                </c:pt>
                <c:pt idx="113510">
                  <c:v>56755</c:v>
                </c:pt>
                <c:pt idx="113511">
                  <c:v>56755.5</c:v>
                </c:pt>
                <c:pt idx="113512">
                  <c:v>56756</c:v>
                </c:pt>
                <c:pt idx="113513">
                  <c:v>56756.5</c:v>
                </c:pt>
                <c:pt idx="113514">
                  <c:v>56757</c:v>
                </c:pt>
                <c:pt idx="113515">
                  <c:v>56757.5</c:v>
                </c:pt>
                <c:pt idx="113516">
                  <c:v>56758</c:v>
                </c:pt>
                <c:pt idx="113517">
                  <c:v>56758.5</c:v>
                </c:pt>
                <c:pt idx="113518">
                  <c:v>56759</c:v>
                </c:pt>
                <c:pt idx="113519">
                  <c:v>56759.5</c:v>
                </c:pt>
                <c:pt idx="113520">
                  <c:v>56760</c:v>
                </c:pt>
                <c:pt idx="113521">
                  <c:v>56760.5</c:v>
                </c:pt>
                <c:pt idx="113522">
                  <c:v>56761</c:v>
                </c:pt>
                <c:pt idx="113523">
                  <c:v>56761.5</c:v>
                </c:pt>
                <c:pt idx="113524">
                  <c:v>56762</c:v>
                </c:pt>
                <c:pt idx="113525">
                  <c:v>56762.5</c:v>
                </c:pt>
                <c:pt idx="113526">
                  <c:v>56763</c:v>
                </c:pt>
                <c:pt idx="113527">
                  <c:v>56763.5</c:v>
                </c:pt>
                <c:pt idx="113528">
                  <c:v>56764</c:v>
                </c:pt>
                <c:pt idx="113529">
                  <c:v>56764.5</c:v>
                </c:pt>
                <c:pt idx="113530">
                  <c:v>56765</c:v>
                </c:pt>
                <c:pt idx="113531">
                  <c:v>56765.5</c:v>
                </c:pt>
                <c:pt idx="113532">
                  <c:v>56766</c:v>
                </c:pt>
                <c:pt idx="113533">
                  <c:v>56766.5</c:v>
                </c:pt>
                <c:pt idx="113534">
                  <c:v>56767</c:v>
                </c:pt>
                <c:pt idx="113535">
                  <c:v>56767.5</c:v>
                </c:pt>
                <c:pt idx="113536">
                  <c:v>56768</c:v>
                </c:pt>
                <c:pt idx="113537">
                  <c:v>56768.5</c:v>
                </c:pt>
                <c:pt idx="113538">
                  <c:v>56769</c:v>
                </c:pt>
                <c:pt idx="113539">
                  <c:v>56769.5</c:v>
                </c:pt>
                <c:pt idx="113540">
                  <c:v>56770</c:v>
                </c:pt>
                <c:pt idx="113541">
                  <c:v>56770.5</c:v>
                </c:pt>
                <c:pt idx="113542">
                  <c:v>56771</c:v>
                </c:pt>
                <c:pt idx="113543">
                  <c:v>56771.5</c:v>
                </c:pt>
                <c:pt idx="113544">
                  <c:v>56772</c:v>
                </c:pt>
                <c:pt idx="113545">
                  <c:v>56772.5</c:v>
                </c:pt>
                <c:pt idx="113546">
                  <c:v>56773</c:v>
                </c:pt>
                <c:pt idx="113547">
                  <c:v>56773.5</c:v>
                </c:pt>
                <c:pt idx="113548">
                  <c:v>56774</c:v>
                </c:pt>
                <c:pt idx="113549">
                  <c:v>56774.5</c:v>
                </c:pt>
                <c:pt idx="113550">
                  <c:v>56775</c:v>
                </c:pt>
                <c:pt idx="113551">
                  <c:v>56775.5</c:v>
                </c:pt>
                <c:pt idx="113552">
                  <c:v>56776</c:v>
                </c:pt>
                <c:pt idx="113553">
                  <c:v>56776.5</c:v>
                </c:pt>
                <c:pt idx="113554">
                  <c:v>56777</c:v>
                </c:pt>
                <c:pt idx="113555">
                  <c:v>56777.5</c:v>
                </c:pt>
                <c:pt idx="113556">
                  <c:v>56778</c:v>
                </c:pt>
                <c:pt idx="113557">
                  <c:v>56778.5</c:v>
                </c:pt>
                <c:pt idx="113558">
                  <c:v>56779</c:v>
                </c:pt>
                <c:pt idx="113559">
                  <c:v>56779.5</c:v>
                </c:pt>
                <c:pt idx="113560">
                  <c:v>56780</c:v>
                </c:pt>
                <c:pt idx="113561">
                  <c:v>56780.5</c:v>
                </c:pt>
                <c:pt idx="113562">
                  <c:v>56781</c:v>
                </c:pt>
                <c:pt idx="113563">
                  <c:v>56781.5</c:v>
                </c:pt>
                <c:pt idx="113564">
                  <c:v>56782</c:v>
                </c:pt>
                <c:pt idx="113565">
                  <c:v>56782.5</c:v>
                </c:pt>
                <c:pt idx="113566">
                  <c:v>56783</c:v>
                </c:pt>
                <c:pt idx="113567">
                  <c:v>56783.5</c:v>
                </c:pt>
                <c:pt idx="113568">
                  <c:v>56784</c:v>
                </c:pt>
                <c:pt idx="113569">
                  <c:v>56784.5</c:v>
                </c:pt>
                <c:pt idx="113570">
                  <c:v>56785</c:v>
                </c:pt>
                <c:pt idx="113571">
                  <c:v>56785.5</c:v>
                </c:pt>
                <c:pt idx="113572">
                  <c:v>56786</c:v>
                </c:pt>
                <c:pt idx="113573">
                  <c:v>56786.5</c:v>
                </c:pt>
                <c:pt idx="113574">
                  <c:v>56787</c:v>
                </c:pt>
                <c:pt idx="113575">
                  <c:v>56787.5</c:v>
                </c:pt>
                <c:pt idx="113576">
                  <c:v>56788</c:v>
                </c:pt>
                <c:pt idx="113577">
                  <c:v>56788.5</c:v>
                </c:pt>
                <c:pt idx="113578">
                  <c:v>56789</c:v>
                </c:pt>
                <c:pt idx="113579">
                  <c:v>56789.5</c:v>
                </c:pt>
                <c:pt idx="113580">
                  <c:v>56790</c:v>
                </c:pt>
                <c:pt idx="113581">
                  <c:v>56790.5</c:v>
                </c:pt>
                <c:pt idx="113582">
                  <c:v>56791</c:v>
                </c:pt>
                <c:pt idx="113583">
                  <c:v>56791.5</c:v>
                </c:pt>
                <c:pt idx="113584">
                  <c:v>56792</c:v>
                </c:pt>
                <c:pt idx="113585">
                  <c:v>56792.5</c:v>
                </c:pt>
                <c:pt idx="113586">
                  <c:v>56793</c:v>
                </c:pt>
                <c:pt idx="113587">
                  <c:v>56793.5</c:v>
                </c:pt>
                <c:pt idx="113588">
                  <c:v>56794</c:v>
                </c:pt>
                <c:pt idx="113589">
                  <c:v>56794.5</c:v>
                </c:pt>
                <c:pt idx="113590">
                  <c:v>56795</c:v>
                </c:pt>
                <c:pt idx="113591">
                  <c:v>56795.5</c:v>
                </c:pt>
                <c:pt idx="113592">
                  <c:v>56796</c:v>
                </c:pt>
                <c:pt idx="113593">
                  <c:v>56796.5</c:v>
                </c:pt>
                <c:pt idx="113594">
                  <c:v>56797</c:v>
                </c:pt>
                <c:pt idx="113595">
                  <c:v>56797.5</c:v>
                </c:pt>
                <c:pt idx="113596">
                  <c:v>56798</c:v>
                </c:pt>
                <c:pt idx="113597">
                  <c:v>56798.5</c:v>
                </c:pt>
                <c:pt idx="113598">
                  <c:v>56799</c:v>
                </c:pt>
                <c:pt idx="113599">
                  <c:v>56799.5</c:v>
                </c:pt>
                <c:pt idx="113600">
                  <c:v>56800</c:v>
                </c:pt>
                <c:pt idx="113601">
                  <c:v>56800.5</c:v>
                </c:pt>
                <c:pt idx="113602">
                  <c:v>56801</c:v>
                </c:pt>
                <c:pt idx="113603">
                  <c:v>56801.5</c:v>
                </c:pt>
                <c:pt idx="113604">
                  <c:v>56802</c:v>
                </c:pt>
                <c:pt idx="113605">
                  <c:v>56802.5</c:v>
                </c:pt>
                <c:pt idx="113606">
                  <c:v>56803</c:v>
                </c:pt>
                <c:pt idx="113607">
                  <c:v>56803.5</c:v>
                </c:pt>
                <c:pt idx="113608">
                  <c:v>56804</c:v>
                </c:pt>
                <c:pt idx="113609">
                  <c:v>56804.5</c:v>
                </c:pt>
                <c:pt idx="113610">
                  <c:v>56805</c:v>
                </c:pt>
                <c:pt idx="113611">
                  <c:v>56805.5</c:v>
                </c:pt>
                <c:pt idx="113612">
                  <c:v>56806</c:v>
                </c:pt>
                <c:pt idx="113613">
                  <c:v>56806.5</c:v>
                </c:pt>
                <c:pt idx="113614">
                  <c:v>56807</c:v>
                </c:pt>
                <c:pt idx="113615">
                  <c:v>56807.5</c:v>
                </c:pt>
                <c:pt idx="113616">
                  <c:v>56808</c:v>
                </c:pt>
                <c:pt idx="113617">
                  <c:v>56808.5</c:v>
                </c:pt>
                <c:pt idx="113618">
                  <c:v>56809</c:v>
                </c:pt>
                <c:pt idx="113619">
                  <c:v>56809.5</c:v>
                </c:pt>
                <c:pt idx="113620">
                  <c:v>56810</c:v>
                </c:pt>
                <c:pt idx="113621">
                  <c:v>56810.5</c:v>
                </c:pt>
                <c:pt idx="113622">
                  <c:v>56811</c:v>
                </c:pt>
                <c:pt idx="113623">
                  <c:v>56811.5</c:v>
                </c:pt>
                <c:pt idx="113624">
                  <c:v>56812</c:v>
                </c:pt>
                <c:pt idx="113625">
                  <c:v>56812.5</c:v>
                </c:pt>
                <c:pt idx="113626">
                  <c:v>56813</c:v>
                </c:pt>
                <c:pt idx="113627">
                  <c:v>56813.5</c:v>
                </c:pt>
                <c:pt idx="113628">
                  <c:v>56814</c:v>
                </c:pt>
                <c:pt idx="113629">
                  <c:v>56814.5</c:v>
                </c:pt>
                <c:pt idx="113630">
                  <c:v>56815</c:v>
                </c:pt>
                <c:pt idx="113631">
                  <c:v>56815.5</c:v>
                </c:pt>
                <c:pt idx="113632">
                  <c:v>56816</c:v>
                </c:pt>
                <c:pt idx="113633">
                  <c:v>56816.5</c:v>
                </c:pt>
                <c:pt idx="113634">
                  <c:v>56817</c:v>
                </c:pt>
                <c:pt idx="113635">
                  <c:v>56817.5</c:v>
                </c:pt>
                <c:pt idx="113636">
                  <c:v>56818</c:v>
                </c:pt>
                <c:pt idx="113637">
                  <c:v>56818.5</c:v>
                </c:pt>
                <c:pt idx="113638">
                  <c:v>56819</c:v>
                </c:pt>
                <c:pt idx="113639">
                  <c:v>56819.5</c:v>
                </c:pt>
                <c:pt idx="113640">
                  <c:v>56820</c:v>
                </c:pt>
                <c:pt idx="113641">
                  <c:v>56820.5</c:v>
                </c:pt>
                <c:pt idx="113642">
                  <c:v>56821</c:v>
                </c:pt>
                <c:pt idx="113643">
                  <c:v>56821.5</c:v>
                </c:pt>
                <c:pt idx="113644">
                  <c:v>56822</c:v>
                </c:pt>
                <c:pt idx="113645">
                  <c:v>56822.5</c:v>
                </c:pt>
                <c:pt idx="113646">
                  <c:v>56823</c:v>
                </c:pt>
                <c:pt idx="113647">
                  <c:v>56823.5</c:v>
                </c:pt>
                <c:pt idx="113648">
                  <c:v>56824</c:v>
                </c:pt>
                <c:pt idx="113649">
                  <c:v>56824.5</c:v>
                </c:pt>
                <c:pt idx="113650">
                  <c:v>56825</c:v>
                </c:pt>
                <c:pt idx="113651">
                  <c:v>56825.5</c:v>
                </c:pt>
                <c:pt idx="113652">
                  <c:v>56826</c:v>
                </c:pt>
                <c:pt idx="113653">
                  <c:v>56826.5</c:v>
                </c:pt>
                <c:pt idx="113654">
                  <c:v>56827</c:v>
                </c:pt>
                <c:pt idx="113655">
                  <c:v>56827.5</c:v>
                </c:pt>
                <c:pt idx="113656">
                  <c:v>56828</c:v>
                </c:pt>
                <c:pt idx="113657">
                  <c:v>56828.5</c:v>
                </c:pt>
                <c:pt idx="113658">
                  <c:v>56829</c:v>
                </c:pt>
                <c:pt idx="113659">
                  <c:v>56829.5</c:v>
                </c:pt>
                <c:pt idx="113660">
                  <c:v>56830</c:v>
                </c:pt>
                <c:pt idx="113661">
                  <c:v>56830.5</c:v>
                </c:pt>
                <c:pt idx="113662">
                  <c:v>56831</c:v>
                </c:pt>
                <c:pt idx="113663">
                  <c:v>56831.5</c:v>
                </c:pt>
                <c:pt idx="113664">
                  <c:v>56832</c:v>
                </c:pt>
                <c:pt idx="113665">
                  <c:v>56832.5</c:v>
                </c:pt>
                <c:pt idx="113666">
                  <c:v>56833</c:v>
                </c:pt>
                <c:pt idx="113667">
                  <c:v>56833.5</c:v>
                </c:pt>
                <c:pt idx="113668">
                  <c:v>56834</c:v>
                </c:pt>
                <c:pt idx="113669">
                  <c:v>56834.5</c:v>
                </c:pt>
                <c:pt idx="113670">
                  <c:v>56835</c:v>
                </c:pt>
                <c:pt idx="113671">
                  <c:v>56835.5</c:v>
                </c:pt>
                <c:pt idx="113672">
                  <c:v>56836</c:v>
                </c:pt>
                <c:pt idx="113673">
                  <c:v>56836.5</c:v>
                </c:pt>
                <c:pt idx="113674">
                  <c:v>56837</c:v>
                </c:pt>
                <c:pt idx="113675">
                  <c:v>56837.5</c:v>
                </c:pt>
                <c:pt idx="113676">
                  <c:v>56838</c:v>
                </c:pt>
                <c:pt idx="113677">
                  <c:v>56838.5</c:v>
                </c:pt>
                <c:pt idx="113678">
                  <c:v>56839</c:v>
                </c:pt>
                <c:pt idx="113679">
                  <c:v>56839.5</c:v>
                </c:pt>
                <c:pt idx="113680">
                  <c:v>56840</c:v>
                </c:pt>
                <c:pt idx="113681">
                  <c:v>56840.5</c:v>
                </c:pt>
                <c:pt idx="113682">
                  <c:v>56841</c:v>
                </c:pt>
                <c:pt idx="113683">
                  <c:v>56841.5</c:v>
                </c:pt>
                <c:pt idx="113684">
                  <c:v>56842</c:v>
                </c:pt>
                <c:pt idx="113685">
                  <c:v>56842.5</c:v>
                </c:pt>
                <c:pt idx="113686">
                  <c:v>56843</c:v>
                </c:pt>
                <c:pt idx="113687">
                  <c:v>56843.5</c:v>
                </c:pt>
                <c:pt idx="113688">
                  <c:v>56844</c:v>
                </c:pt>
                <c:pt idx="113689">
                  <c:v>56844.5</c:v>
                </c:pt>
                <c:pt idx="113690">
                  <c:v>56845</c:v>
                </c:pt>
                <c:pt idx="113691">
                  <c:v>56845.5</c:v>
                </c:pt>
                <c:pt idx="113692">
                  <c:v>56846</c:v>
                </c:pt>
                <c:pt idx="113693">
                  <c:v>56846.5</c:v>
                </c:pt>
                <c:pt idx="113694">
                  <c:v>56847</c:v>
                </c:pt>
                <c:pt idx="113695">
                  <c:v>56847.5</c:v>
                </c:pt>
                <c:pt idx="113696">
                  <c:v>56848</c:v>
                </c:pt>
                <c:pt idx="113697">
                  <c:v>56848.5</c:v>
                </c:pt>
                <c:pt idx="113698">
                  <c:v>56849</c:v>
                </c:pt>
                <c:pt idx="113699">
                  <c:v>56849.5</c:v>
                </c:pt>
                <c:pt idx="113700">
                  <c:v>56850</c:v>
                </c:pt>
                <c:pt idx="113701">
                  <c:v>56850.5</c:v>
                </c:pt>
                <c:pt idx="113702">
                  <c:v>56851</c:v>
                </c:pt>
                <c:pt idx="113703">
                  <c:v>56851.5</c:v>
                </c:pt>
                <c:pt idx="113704">
                  <c:v>56852</c:v>
                </c:pt>
                <c:pt idx="113705">
                  <c:v>56852.5</c:v>
                </c:pt>
                <c:pt idx="113706">
                  <c:v>56853</c:v>
                </c:pt>
                <c:pt idx="113707">
                  <c:v>56853.5</c:v>
                </c:pt>
                <c:pt idx="113708">
                  <c:v>56854</c:v>
                </c:pt>
                <c:pt idx="113709">
                  <c:v>56854.5</c:v>
                </c:pt>
                <c:pt idx="113710">
                  <c:v>56855</c:v>
                </c:pt>
                <c:pt idx="113711">
                  <c:v>56855.5</c:v>
                </c:pt>
                <c:pt idx="113712">
                  <c:v>56856</c:v>
                </c:pt>
                <c:pt idx="113713">
                  <c:v>56856.5</c:v>
                </c:pt>
                <c:pt idx="113714">
                  <c:v>56857</c:v>
                </c:pt>
                <c:pt idx="113715">
                  <c:v>56857.5</c:v>
                </c:pt>
                <c:pt idx="113716">
                  <c:v>56858</c:v>
                </c:pt>
                <c:pt idx="113717">
                  <c:v>56858.5</c:v>
                </c:pt>
                <c:pt idx="113718">
                  <c:v>56859</c:v>
                </c:pt>
                <c:pt idx="113719">
                  <c:v>56859.5</c:v>
                </c:pt>
                <c:pt idx="113720">
                  <c:v>56860</c:v>
                </c:pt>
                <c:pt idx="113721">
                  <c:v>56860.5</c:v>
                </c:pt>
                <c:pt idx="113722">
                  <c:v>56861</c:v>
                </c:pt>
                <c:pt idx="113723">
                  <c:v>56861.5</c:v>
                </c:pt>
                <c:pt idx="113724">
                  <c:v>56862</c:v>
                </c:pt>
                <c:pt idx="113725">
                  <c:v>56862.5</c:v>
                </c:pt>
                <c:pt idx="113726">
                  <c:v>56863</c:v>
                </c:pt>
                <c:pt idx="113727">
                  <c:v>56863.5</c:v>
                </c:pt>
                <c:pt idx="113728">
                  <c:v>56864</c:v>
                </c:pt>
                <c:pt idx="113729">
                  <c:v>56864.5</c:v>
                </c:pt>
                <c:pt idx="113730">
                  <c:v>56865</c:v>
                </c:pt>
                <c:pt idx="113731">
                  <c:v>56865.5</c:v>
                </c:pt>
                <c:pt idx="113732">
                  <c:v>56866</c:v>
                </c:pt>
                <c:pt idx="113733">
                  <c:v>56866.5</c:v>
                </c:pt>
                <c:pt idx="113734">
                  <c:v>56867</c:v>
                </c:pt>
                <c:pt idx="113735">
                  <c:v>56867.5</c:v>
                </c:pt>
                <c:pt idx="113736">
                  <c:v>56868</c:v>
                </c:pt>
                <c:pt idx="113737">
                  <c:v>56868.5</c:v>
                </c:pt>
                <c:pt idx="113738">
                  <c:v>56869</c:v>
                </c:pt>
                <c:pt idx="113739">
                  <c:v>56869.5</c:v>
                </c:pt>
                <c:pt idx="113740">
                  <c:v>56870</c:v>
                </c:pt>
                <c:pt idx="113741">
                  <c:v>56870.5</c:v>
                </c:pt>
                <c:pt idx="113742">
                  <c:v>56871</c:v>
                </c:pt>
                <c:pt idx="113743">
                  <c:v>56871.5</c:v>
                </c:pt>
                <c:pt idx="113744">
                  <c:v>56872</c:v>
                </c:pt>
                <c:pt idx="113745">
                  <c:v>56872.5</c:v>
                </c:pt>
                <c:pt idx="113746">
                  <c:v>56873</c:v>
                </c:pt>
                <c:pt idx="113747">
                  <c:v>56873.5</c:v>
                </c:pt>
                <c:pt idx="113748">
                  <c:v>56874</c:v>
                </c:pt>
                <c:pt idx="113749">
                  <c:v>56874.5</c:v>
                </c:pt>
                <c:pt idx="113750">
                  <c:v>56875</c:v>
                </c:pt>
                <c:pt idx="113751">
                  <c:v>56875.5</c:v>
                </c:pt>
                <c:pt idx="113752">
                  <c:v>56876</c:v>
                </c:pt>
                <c:pt idx="113753">
                  <c:v>56876.5</c:v>
                </c:pt>
                <c:pt idx="113754">
                  <c:v>56877</c:v>
                </c:pt>
                <c:pt idx="113755">
                  <c:v>56877.5</c:v>
                </c:pt>
                <c:pt idx="113756">
                  <c:v>56878</c:v>
                </c:pt>
                <c:pt idx="113757">
                  <c:v>56878.5</c:v>
                </c:pt>
                <c:pt idx="113758">
                  <c:v>56879</c:v>
                </c:pt>
                <c:pt idx="113759">
                  <c:v>56879.5</c:v>
                </c:pt>
                <c:pt idx="113760">
                  <c:v>56880</c:v>
                </c:pt>
                <c:pt idx="113761">
                  <c:v>56880.5</c:v>
                </c:pt>
                <c:pt idx="113762">
                  <c:v>56881</c:v>
                </c:pt>
                <c:pt idx="113763">
                  <c:v>56881.5</c:v>
                </c:pt>
                <c:pt idx="113764">
                  <c:v>56882</c:v>
                </c:pt>
                <c:pt idx="113765">
                  <c:v>56882.5</c:v>
                </c:pt>
                <c:pt idx="113766">
                  <c:v>56883</c:v>
                </c:pt>
                <c:pt idx="113767">
                  <c:v>56883.5</c:v>
                </c:pt>
                <c:pt idx="113768">
                  <c:v>56884</c:v>
                </c:pt>
                <c:pt idx="113769">
                  <c:v>56884.5</c:v>
                </c:pt>
                <c:pt idx="113770">
                  <c:v>56885</c:v>
                </c:pt>
                <c:pt idx="113771">
                  <c:v>56885.5</c:v>
                </c:pt>
                <c:pt idx="113772">
                  <c:v>56886</c:v>
                </c:pt>
                <c:pt idx="113773">
                  <c:v>56886.5</c:v>
                </c:pt>
                <c:pt idx="113774">
                  <c:v>56887</c:v>
                </c:pt>
                <c:pt idx="113775">
                  <c:v>56887.5</c:v>
                </c:pt>
                <c:pt idx="113776">
                  <c:v>56888</c:v>
                </c:pt>
                <c:pt idx="113777">
                  <c:v>56888.5</c:v>
                </c:pt>
                <c:pt idx="113778">
                  <c:v>56889</c:v>
                </c:pt>
                <c:pt idx="113779">
                  <c:v>56889.5</c:v>
                </c:pt>
                <c:pt idx="113780">
                  <c:v>56890</c:v>
                </c:pt>
                <c:pt idx="113781">
                  <c:v>56890.5</c:v>
                </c:pt>
                <c:pt idx="113782">
                  <c:v>56891</c:v>
                </c:pt>
                <c:pt idx="113783">
                  <c:v>56891.5</c:v>
                </c:pt>
                <c:pt idx="113784">
                  <c:v>56892</c:v>
                </c:pt>
                <c:pt idx="113785">
                  <c:v>56892.5</c:v>
                </c:pt>
                <c:pt idx="113786">
                  <c:v>56893</c:v>
                </c:pt>
                <c:pt idx="113787">
                  <c:v>56893.5</c:v>
                </c:pt>
                <c:pt idx="113788">
                  <c:v>56894</c:v>
                </c:pt>
                <c:pt idx="113789">
                  <c:v>56894.5</c:v>
                </c:pt>
                <c:pt idx="113790">
                  <c:v>56895</c:v>
                </c:pt>
                <c:pt idx="113791">
                  <c:v>56895.5</c:v>
                </c:pt>
                <c:pt idx="113792">
                  <c:v>56896</c:v>
                </c:pt>
                <c:pt idx="113793">
                  <c:v>56896.5</c:v>
                </c:pt>
                <c:pt idx="113794">
                  <c:v>56897</c:v>
                </c:pt>
                <c:pt idx="113795">
                  <c:v>56897.5</c:v>
                </c:pt>
                <c:pt idx="113796">
                  <c:v>56898</c:v>
                </c:pt>
                <c:pt idx="113797">
                  <c:v>56898.5</c:v>
                </c:pt>
                <c:pt idx="113798">
                  <c:v>56899</c:v>
                </c:pt>
                <c:pt idx="113799">
                  <c:v>56899.5</c:v>
                </c:pt>
                <c:pt idx="113800">
                  <c:v>56900</c:v>
                </c:pt>
                <c:pt idx="113801">
                  <c:v>56900.5</c:v>
                </c:pt>
                <c:pt idx="113802">
                  <c:v>56901</c:v>
                </c:pt>
                <c:pt idx="113803">
                  <c:v>56901.5</c:v>
                </c:pt>
                <c:pt idx="113804">
                  <c:v>56902</c:v>
                </c:pt>
                <c:pt idx="113805">
                  <c:v>56902.5</c:v>
                </c:pt>
                <c:pt idx="113806">
                  <c:v>56903</c:v>
                </c:pt>
                <c:pt idx="113807">
                  <c:v>56903.5</c:v>
                </c:pt>
                <c:pt idx="113808">
                  <c:v>56904</c:v>
                </c:pt>
                <c:pt idx="113809">
                  <c:v>56904.5</c:v>
                </c:pt>
                <c:pt idx="113810">
                  <c:v>56905</c:v>
                </c:pt>
                <c:pt idx="113811">
                  <c:v>56905.5</c:v>
                </c:pt>
                <c:pt idx="113812">
                  <c:v>56906</c:v>
                </c:pt>
                <c:pt idx="113813">
                  <c:v>56906.5</c:v>
                </c:pt>
                <c:pt idx="113814">
                  <c:v>56907</c:v>
                </c:pt>
                <c:pt idx="113815">
                  <c:v>56907.5</c:v>
                </c:pt>
                <c:pt idx="113816">
                  <c:v>56908</c:v>
                </c:pt>
                <c:pt idx="113817">
                  <c:v>56908.5</c:v>
                </c:pt>
                <c:pt idx="113818">
                  <c:v>56909</c:v>
                </c:pt>
                <c:pt idx="113819">
                  <c:v>56909.5</c:v>
                </c:pt>
                <c:pt idx="113820">
                  <c:v>56910</c:v>
                </c:pt>
                <c:pt idx="113821">
                  <c:v>56910.5</c:v>
                </c:pt>
                <c:pt idx="113822">
                  <c:v>56911</c:v>
                </c:pt>
                <c:pt idx="113823">
                  <c:v>56911.5</c:v>
                </c:pt>
                <c:pt idx="113824">
                  <c:v>56912</c:v>
                </c:pt>
                <c:pt idx="113825">
                  <c:v>56912.5</c:v>
                </c:pt>
                <c:pt idx="113826">
                  <c:v>56913</c:v>
                </c:pt>
                <c:pt idx="113827">
                  <c:v>56913.5</c:v>
                </c:pt>
                <c:pt idx="113828">
                  <c:v>56914</c:v>
                </c:pt>
                <c:pt idx="113829">
                  <c:v>56914.5</c:v>
                </c:pt>
                <c:pt idx="113830">
                  <c:v>56915</c:v>
                </c:pt>
                <c:pt idx="113831">
                  <c:v>56915.5</c:v>
                </c:pt>
                <c:pt idx="113832">
                  <c:v>56916</c:v>
                </c:pt>
                <c:pt idx="113833">
                  <c:v>56916.5</c:v>
                </c:pt>
                <c:pt idx="113834">
                  <c:v>56917</c:v>
                </c:pt>
                <c:pt idx="113835">
                  <c:v>56917.5</c:v>
                </c:pt>
                <c:pt idx="113836">
                  <c:v>56918</c:v>
                </c:pt>
                <c:pt idx="113837">
                  <c:v>56918.5</c:v>
                </c:pt>
                <c:pt idx="113838">
                  <c:v>56919</c:v>
                </c:pt>
                <c:pt idx="113839">
                  <c:v>56919.5</c:v>
                </c:pt>
                <c:pt idx="113840">
                  <c:v>56920</c:v>
                </c:pt>
                <c:pt idx="113841">
                  <c:v>56920.5</c:v>
                </c:pt>
                <c:pt idx="113842">
                  <c:v>56921</c:v>
                </c:pt>
                <c:pt idx="113843">
                  <c:v>56921.5</c:v>
                </c:pt>
                <c:pt idx="113844">
                  <c:v>56922</c:v>
                </c:pt>
                <c:pt idx="113845">
                  <c:v>56922.5</c:v>
                </c:pt>
                <c:pt idx="113846">
                  <c:v>56923</c:v>
                </c:pt>
                <c:pt idx="113847">
                  <c:v>56923.5</c:v>
                </c:pt>
                <c:pt idx="113848">
                  <c:v>56924</c:v>
                </c:pt>
                <c:pt idx="113849">
                  <c:v>56924.5</c:v>
                </c:pt>
                <c:pt idx="113850">
                  <c:v>56925</c:v>
                </c:pt>
                <c:pt idx="113851">
                  <c:v>56925.5</c:v>
                </c:pt>
                <c:pt idx="113852">
                  <c:v>56926</c:v>
                </c:pt>
                <c:pt idx="113853">
                  <c:v>56926.5</c:v>
                </c:pt>
                <c:pt idx="113854">
                  <c:v>56927</c:v>
                </c:pt>
                <c:pt idx="113855">
                  <c:v>56927.5</c:v>
                </c:pt>
                <c:pt idx="113856">
                  <c:v>56928</c:v>
                </c:pt>
                <c:pt idx="113857">
                  <c:v>56928.5</c:v>
                </c:pt>
                <c:pt idx="113858">
                  <c:v>56929</c:v>
                </c:pt>
                <c:pt idx="113859">
                  <c:v>56929.5</c:v>
                </c:pt>
                <c:pt idx="113860">
                  <c:v>56930</c:v>
                </c:pt>
                <c:pt idx="113861">
                  <c:v>56930.5</c:v>
                </c:pt>
                <c:pt idx="113862">
                  <c:v>56931</c:v>
                </c:pt>
                <c:pt idx="113863">
                  <c:v>56931.5</c:v>
                </c:pt>
                <c:pt idx="113864">
                  <c:v>56932</c:v>
                </c:pt>
                <c:pt idx="113865">
                  <c:v>56932.5</c:v>
                </c:pt>
                <c:pt idx="113866">
                  <c:v>56933</c:v>
                </c:pt>
                <c:pt idx="113867">
                  <c:v>56933.5</c:v>
                </c:pt>
                <c:pt idx="113868">
                  <c:v>56934</c:v>
                </c:pt>
                <c:pt idx="113869">
                  <c:v>56934.5</c:v>
                </c:pt>
                <c:pt idx="113870">
                  <c:v>56935</c:v>
                </c:pt>
                <c:pt idx="113871">
                  <c:v>56935.5</c:v>
                </c:pt>
                <c:pt idx="113872">
                  <c:v>56936</c:v>
                </c:pt>
                <c:pt idx="113873">
                  <c:v>56936.5</c:v>
                </c:pt>
                <c:pt idx="113874">
                  <c:v>56937</c:v>
                </c:pt>
                <c:pt idx="113875">
                  <c:v>56937.5</c:v>
                </c:pt>
                <c:pt idx="113876">
                  <c:v>56938</c:v>
                </c:pt>
                <c:pt idx="113877">
                  <c:v>56938.5</c:v>
                </c:pt>
                <c:pt idx="113878">
                  <c:v>56939</c:v>
                </c:pt>
                <c:pt idx="113879">
                  <c:v>56939.5</c:v>
                </c:pt>
                <c:pt idx="113880">
                  <c:v>56940</c:v>
                </c:pt>
                <c:pt idx="113881">
                  <c:v>56940.5</c:v>
                </c:pt>
                <c:pt idx="113882">
                  <c:v>56941</c:v>
                </c:pt>
                <c:pt idx="113883">
                  <c:v>56941.5</c:v>
                </c:pt>
                <c:pt idx="113884">
                  <c:v>56942</c:v>
                </c:pt>
                <c:pt idx="113885">
                  <c:v>56942.5</c:v>
                </c:pt>
                <c:pt idx="113886">
                  <c:v>56943</c:v>
                </c:pt>
                <c:pt idx="113887">
                  <c:v>56943.5</c:v>
                </c:pt>
                <c:pt idx="113888">
                  <c:v>56944</c:v>
                </c:pt>
                <c:pt idx="113889">
                  <c:v>56944.5</c:v>
                </c:pt>
                <c:pt idx="113890">
                  <c:v>56945</c:v>
                </c:pt>
                <c:pt idx="113891">
                  <c:v>56945.5</c:v>
                </c:pt>
                <c:pt idx="113892">
                  <c:v>56946</c:v>
                </c:pt>
                <c:pt idx="113893">
                  <c:v>56946.5</c:v>
                </c:pt>
                <c:pt idx="113894">
                  <c:v>56947</c:v>
                </c:pt>
                <c:pt idx="113895">
                  <c:v>56947.5</c:v>
                </c:pt>
                <c:pt idx="113896">
                  <c:v>56948</c:v>
                </c:pt>
                <c:pt idx="113897">
                  <c:v>56948.5</c:v>
                </c:pt>
                <c:pt idx="113898">
                  <c:v>56949</c:v>
                </c:pt>
                <c:pt idx="113899">
                  <c:v>56949.5</c:v>
                </c:pt>
                <c:pt idx="113900">
                  <c:v>56950</c:v>
                </c:pt>
                <c:pt idx="113901">
                  <c:v>56950.5</c:v>
                </c:pt>
                <c:pt idx="113902">
                  <c:v>56951</c:v>
                </c:pt>
                <c:pt idx="113903">
                  <c:v>56951.5</c:v>
                </c:pt>
                <c:pt idx="113904">
                  <c:v>56952</c:v>
                </c:pt>
                <c:pt idx="113905">
                  <c:v>56952.5</c:v>
                </c:pt>
                <c:pt idx="113906">
                  <c:v>56953</c:v>
                </c:pt>
                <c:pt idx="113907">
                  <c:v>56953.5</c:v>
                </c:pt>
                <c:pt idx="113908">
                  <c:v>56954</c:v>
                </c:pt>
                <c:pt idx="113909">
                  <c:v>56954.5</c:v>
                </c:pt>
                <c:pt idx="113910">
                  <c:v>56955</c:v>
                </c:pt>
                <c:pt idx="113911">
                  <c:v>56955.5</c:v>
                </c:pt>
                <c:pt idx="113912">
                  <c:v>56956</c:v>
                </c:pt>
                <c:pt idx="113913">
                  <c:v>56956.5</c:v>
                </c:pt>
                <c:pt idx="113914">
                  <c:v>56957</c:v>
                </c:pt>
                <c:pt idx="113915">
                  <c:v>56957.5</c:v>
                </c:pt>
                <c:pt idx="113916">
                  <c:v>56958</c:v>
                </c:pt>
                <c:pt idx="113917">
                  <c:v>56958.5</c:v>
                </c:pt>
                <c:pt idx="113918">
                  <c:v>56959</c:v>
                </c:pt>
                <c:pt idx="113919">
                  <c:v>56959.5</c:v>
                </c:pt>
                <c:pt idx="113920">
                  <c:v>56960</c:v>
                </c:pt>
                <c:pt idx="113921">
                  <c:v>56960.5</c:v>
                </c:pt>
                <c:pt idx="113922">
                  <c:v>56961</c:v>
                </c:pt>
                <c:pt idx="113923">
                  <c:v>56961.5</c:v>
                </c:pt>
                <c:pt idx="113924">
                  <c:v>56962</c:v>
                </c:pt>
                <c:pt idx="113925">
                  <c:v>56962.5</c:v>
                </c:pt>
                <c:pt idx="113926">
                  <c:v>56963</c:v>
                </c:pt>
                <c:pt idx="113927">
                  <c:v>56963.5</c:v>
                </c:pt>
                <c:pt idx="113928">
                  <c:v>56964</c:v>
                </c:pt>
                <c:pt idx="113929">
                  <c:v>56964.5</c:v>
                </c:pt>
                <c:pt idx="113930">
                  <c:v>56965</c:v>
                </c:pt>
                <c:pt idx="113931">
                  <c:v>56965.5</c:v>
                </c:pt>
                <c:pt idx="113932">
                  <c:v>56966</c:v>
                </c:pt>
                <c:pt idx="113933">
                  <c:v>56966.5</c:v>
                </c:pt>
                <c:pt idx="113934">
                  <c:v>56967</c:v>
                </c:pt>
                <c:pt idx="113935">
                  <c:v>56967.5</c:v>
                </c:pt>
                <c:pt idx="113936">
                  <c:v>56968</c:v>
                </c:pt>
                <c:pt idx="113937">
                  <c:v>56968.5</c:v>
                </c:pt>
                <c:pt idx="113938">
                  <c:v>56969</c:v>
                </c:pt>
                <c:pt idx="113939">
                  <c:v>56969.5</c:v>
                </c:pt>
                <c:pt idx="113940">
                  <c:v>56970</c:v>
                </c:pt>
                <c:pt idx="113941">
                  <c:v>56970.5</c:v>
                </c:pt>
                <c:pt idx="113942">
                  <c:v>56971</c:v>
                </c:pt>
                <c:pt idx="113943">
                  <c:v>56971.5</c:v>
                </c:pt>
                <c:pt idx="113944">
                  <c:v>56972</c:v>
                </c:pt>
                <c:pt idx="113945">
                  <c:v>56972.5</c:v>
                </c:pt>
                <c:pt idx="113946">
                  <c:v>56973</c:v>
                </c:pt>
                <c:pt idx="113947">
                  <c:v>56973.5</c:v>
                </c:pt>
                <c:pt idx="113948">
                  <c:v>56974</c:v>
                </c:pt>
                <c:pt idx="113949">
                  <c:v>56974.5</c:v>
                </c:pt>
                <c:pt idx="113950">
                  <c:v>56975</c:v>
                </c:pt>
                <c:pt idx="113951">
                  <c:v>56975.5</c:v>
                </c:pt>
                <c:pt idx="113952">
                  <c:v>56976</c:v>
                </c:pt>
                <c:pt idx="113953">
                  <c:v>56976.5</c:v>
                </c:pt>
                <c:pt idx="113954">
                  <c:v>56977</c:v>
                </c:pt>
                <c:pt idx="113955">
                  <c:v>56977.5</c:v>
                </c:pt>
                <c:pt idx="113956">
                  <c:v>56978</c:v>
                </c:pt>
                <c:pt idx="113957">
                  <c:v>56978.5</c:v>
                </c:pt>
                <c:pt idx="113958">
                  <c:v>56979</c:v>
                </c:pt>
                <c:pt idx="113959">
                  <c:v>56979.5</c:v>
                </c:pt>
                <c:pt idx="113960">
                  <c:v>56980</c:v>
                </c:pt>
                <c:pt idx="113961">
                  <c:v>56980.5</c:v>
                </c:pt>
                <c:pt idx="113962">
                  <c:v>56981</c:v>
                </c:pt>
                <c:pt idx="113963">
                  <c:v>56981.5</c:v>
                </c:pt>
                <c:pt idx="113964">
                  <c:v>56982</c:v>
                </c:pt>
                <c:pt idx="113965">
                  <c:v>56982.5</c:v>
                </c:pt>
                <c:pt idx="113966">
                  <c:v>56983</c:v>
                </c:pt>
                <c:pt idx="113967">
                  <c:v>56983.5</c:v>
                </c:pt>
                <c:pt idx="113968">
                  <c:v>56984</c:v>
                </c:pt>
                <c:pt idx="113969">
                  <c:v>56984.5</c:v>
                </c:pt>
                <c:pt idx="113970">
                  <c:v>56985</c:v>
                </c:pt>
                <c:pt idx="113971">
                  <c:v>56985.5</c:v>
                </c:pt>
                <c:pt idx="113972">
                  <c:v>56986</c:v>
                </c:pt>
                <c:pt idx="113973">
                  <c:v>56986.5</c:v>
                </c:pt>
                <c:pt idx="113974">
                  <c:v>56987</c:v>
                </c:pt>
                <c:pt idx="113975">
                  <c:v>56987.5</c:v>
                </c:pt>
                <c:pt idx="113976">
                  <c:v>56988</c:v>
                </c:pt>
                <c:pt idx="113977">
                  <c:v>56988.5</c:v>
                </c:pt>
                <c:pt idx="113978">
                  <c:v>56989</c:v>
                </c:pt>
                <c:pt idx="113979">
                  <c:v>56989.5</c:v>
                </c:pt>
                <c:pt idx="113980">
                  <c:v>56990</c:v>
                </c:pt>
                <c:pt idx="113981">
                  <c:v>56990.5</c:v>
                </c:pt>
                <c:pt idx="113982">
                  <c:v>56991</c:v>
                </c:pt>
                <c:pt idx="113983">
                  <c:v>56991.5</c:v>
                </c:pt>
                <c:pt idx="113984">
                  <c:v>56992</c:v>
                </c:pt>
                <c:pt idx="113985">
                  <c:v>56992.5</c:v>
                </c:pt>
                <c:pt idx="113986">
                  <c:v>56993</c:v>
                </c:pt>
                <c:pt idx="113987">
                  <c:v>56993.5</c:v>
                </c:pt>
                <c:pt idx="113988">
                  <c:v>56994</c:v>
                </c:pt>
                <c:pt idx="113989">
                  <c:v>56994.5</c:v>
                </c:pt>
                <c:pt idx="113990">
                  <c:v>56995</c:v>
                </c:pt>
                <c:pt idx="113991">
                  <c:v>56995.5</c:v>
                </c:pt>
                <c:pt idx="113992">
                  <c:v>56996</c:v>
                </c:pt>
                <c:pt idx="113993">
                  <c:v>56996.5</c:v>
                </c:pt>
                <c:pt idx="113994">
                  <c:v>56997</c:v>
                </c:pt>
                <c:pt idx="113995">
                  <c:v>56997.5</c:v>
                </c:pt>
                <c:pt idx="113996">
                  <c:v>56998</c:v>
                </c:pt>
                <c:pt idx="113997">
                  <c:v>56998.5</c:v>
                </c:pt>
                <c:pt idx="113998">
                  <c:v>56999</c:v>
                </c:pt>
                <c:pt idx="113999">
                  <c:v>56999.5</c:v>
                </c:pt>
                <c:pt idx="114000">
                  <c:v>57000</c:v>
                </c:pt>
                <c:pt idx="114001">
                  <c:v>57000.5</c:v>
                </c:pt>
                <c:pt idx="114002">
                  <c:v>57001</c:v>
                </c:pt>
                <c:pt idx="114003">
                  <c:v>57001.5</c:v>
                </c:pt>
                <c:pt idx="114004">
                  <c:v>57002</c:v>
                </c:pt>
                <c:pt idx="114005">
                  <c:v>57002.5</c:v>
                </c:pt>
                <c:pt idx="114006">
                  <c:v>57003</c:v>
                </c:pt>
                <c:pt idx="114007">
                  <c:v>57003.5</c:v>
                </c:pt>
                <c:pt idx="114008">
                  <c:v>57004</c:v>
                </c:pt>
                <c:pt idx="114009">
                  <c:v>57004.5</c:v>
                </c:pt>
                <c:pt idx="114010">
                  <c:v>57005</c:v>
                </c:pt>
                <c:pt idx="114011">
                  <c:v>57005.5</c:v>
                </c:pt>
                <c:pt idx="114012">
                  <c:v>57006</c:v>
                </c:pt>
                <c:pt idx="114013">
                  <c:v>57006.5</c:v>
                </c:pt>
                <c:pt idx="114014">
                  <c:v>57007</c:v>
                </c:pt>
                <c:pt idx="114015">
                  <c:v>57007.5</c:v>
                </c:pt>
                <c:pt idx="114016">
                  <c:v>57008</c:v>
                </c:pt>
                <c:pt idx="114017">
                  <c:v>57008.5</c:v>
                </c:pt>
                <c:pt idx="114018">
                  <c:v>57009</c:v>
                </c:pt>
                <c:pt idx="114019">
                  <c:v>57009.5</c:v>
                </c:pt>
                <c:pt idx="114020">
                  <c:v>57010</c:v>
                </c:pt>
                <c:pt idx="114021">
                  <c:v>57010.5</c:v>
                </c:pt>
                <c:pt idx="114022">
                  <c:v>57011</c:v>
                </c:pt>
                <c:pt idx="114023">
                  <c:v>57011.5</c:v>
                </c:pt>
                <c:pt idx="114024">
                  <c:v>57012</c:v>
                </c:pt>
                <c:pt idx="114025">
                  <c:v>57012.5</c:v>
                </c:pt>
                <c:pt idx="114026">
                  <c:v>57013</c:v>
                </c:pt>
                <c:pt idx="114027">
                  <c:v>57013.5</c:v>
                </c:pt>
                <c:pt idx="114028">
                  <c:v>57014</c:v>
                </c:pt>
                <c:pt idx="114029">
                  <c:v>57014.5</c:v>
                </c:pt>
                <c:pt idx="114030">
                  <c:v>57015</c:v>
                </c:pt>
                <c:pt idx="114031">
                  <c:v>57015.5</c:v>
                </c:pt>
                <c:pt idx="114032">
                  <c:v>57016</c:v>
                </c:pt>
                <c:pt idx="114033">
                  <c:v>57016.5</c:v>
                </c:pt>
                <c:pt idx="114034">
                  <c:v>57017</c:v>
                </c:pt>
                <c:pt idx="114035">
                  <c:v>57017.5</c:v>
                </c:pt>
                <c:pt idx="114036">
                  <c:v>57018</c:v>
                </c:pt>
                <c:pt idx="114037">
                  <c:v>57018.5</c:v>
                </c:pt>
                <c:pt idx="114038">
                  <c:v>57019</c:v>
                </c:pt>
                <c:pt idx="114039">
                  <c:v>57019.5</c:v>
                </c:pt>
                <c:pt idx="114040">
                  <c:v>57020</c:v>
                </c:pt>
                <c:pt idx="114041">
                  <c:v>57020.5</c:v>
                </c:pt>
                <c:pt idx="114042">
                  <c:v>57021</c:v>
                </c:pt>
                <c:pt idx="114043">
                  <c:v>57021.5</c:v>
                </c:pt>
                <c:pt idx="114044">
                  <c:v>57022</c:v>
                </c:pt>
                <c:pt idx="114045">
                  <c:v>57022.5</c:v>
                </c:pt>
                <c:pt idx="114046">
                  <c:v>57023</c:v>
                </c:pt>
                <c:pt idx="114047">
                  <c:v>57023.5</c:v>
                </c:pt>
                <c:pt idx="114048">
                  <c:v>57024</c:v>
                </c:pt>
                <c:pt idx="114049">
                  <c:v>57024.5</c:v>
                </c:pt>
                <c:pt idx="114050">
                  <c:v>57025</c:v>
                </c:pt>
                <c:pt idx="114051">
                  <c:v>57025.5</c:v>
                </c:pt>
                <c:pt idx="114052">
                  <c:v>57026</c:v>
                </c:pt>
                <c:pt idx="114053">
                  <c:v>57026.5</c:v>
                </c:pt>
                <c:pt idx="114054">
                  <c:v>57027</c:v>
                </c:pt>
                <c:pt idx="114055">
                  <c:v>57027.5</c:v>
                </c:pt>
                <c:pt idx="114056">
                  <c:v>57028</c:v>
                </c:pt>
                <c:pt idx="114057">
                  <c:v>57028.5</c:v>
                </c:pt>
                <c:pt idx="114058">
                  <c:v>57029</c:v>
                </c:pt>
                <c:pt idx="114059">
                  <c:v>57029.5</c:v>
                </c:pt>
                <c:pt idx="114060">
                  <c:v>57030</c:v>
                </c:pt>
                <c:pt idx="114061">
                  <c:v>57030.5</c:v>
                </c:pt>
                <c:pt idx="114062">
                  <c:v>57031</c:v>
                </c:pt>
                <c:pt idx="114063">
                  <c:v>57031.5</c:v>
                </c:pt>
                <c:pt idx="114064">
                  <c:v>57032</c:v>
                </c:pt>
                <c:pt idx="114065">
                  <c:v>57032.5</c:v>
                </c:pt>
                <c:pt idx="114066">
                  <c:v>57033</c:v>
                </c:pt>
                <c:pt idx="114067">
                  <c:v>57033.5</c:v>
                </c:pt>
                <c:pt idx="114068">
                  <c:v>57034</c:v>
                </c:pt>
                <c:pt idx="114069">
                  <c:v>57034.5</c:v>
                </c:pt>
                <c:pt idx="114070">
                  <c:v>57035</c:v>
                </c:pt>
                <c:pt idx="114071">
                  <c:v>57035.5</c:v>
                </c:pt>
                <c:pt idx="114072">
                  <c:v>57036</c:v>
                </c:pt>
                <c:pt idx="114073">
                  <c:v>57036.5</c:v>
                </c:pt>
                <c:pt idx="114074">
                  <c:v>57037</c:v>
                </c:pt>
                <c:pt idx="114075">
                  <c:v>57037.5</c:v>
                </c:pt>
                <c:pt idx="114076">
                  <c:v>57038</c:v>
                </c:pt>
                <c:pt idx="114077">
                  <c:v>57038.5</c:v>
                </c:pt>
                <c:pt idx="114078">
                  <c:v>57039</c:v>
                </c:pt>
                <c:pt idx="114079">
                  <c:v>57039.5</c:v>
                </c:pt>
                <c:pt idx="114080">
                  <c:v>57040</c:v>
                </c:pt>
                <c:pt idx="114081">
                  <c:v>57040.5</c:v>
                </c:pt>
                <c:pt idx="114082">
                  <c:v>57041</c:v>
                </c:pt>
                <c:pt idx="114083">
                  <c:v>57041.5</c:v>
                </c:pt>
                <c:pt idx="114084">
                  <c:v>57042</c:v>
                </c:pt>
                <c:pt idx="114085">
                  <c:v>57042.5</c:v>
                </c:pt>
                <c:pt idx="114086">
                  <c:v>57043</c:v>
                </c:pt>
                <c:pt idx="114087">
                  <c:v>57043.5</c:v>
                </c:pt>
                <c:pt idx="114088">
                  <c:v>57044</c:v>
                </c:pt>
                <c:pt idx="114089">
                  <c:v>57044.5</c:v>
                </c:pt>
                <c:pt idx="114090">
                  <c:v>57045</c:v>
                </c:pt>
                <c:pt idx="114091">
                  <c:v>57045.5</c:v>
                </c:pt>
                <c:pt idx="114092">
                  <c:v>57046</c:v>
                </c:pt>
                <c:pt idx="114093">
                  <c:v>57046.5</c:v>
                </c:pt>
                <c:pt idx="114094">
                  <c:v>57047</c:v>
                </c:pt>
                <c:pt idx="114095">
                  <c:v>57047.5</c:v>
                </c:pt>
                <c:pt idx="114096">
                  <c:v>57048</c:v>
                </c:pt>
                <c:pt idx="114097">
                  <c:v>57048.5</c:v>
                </c:pt>
                <c:pt idx="114098">
                  <c:v>57049</c:v>
                </c:pt>
                <c:pt idx="114099">
                  <c:v>57049.5</c:v>
                </c:pt>
                <c:pt idx="114100">
                  <c:v>57050</c:v>
                </c:pt>
                <c:pt idx="114101">
                  <c:v>57050.5</c:v>
                </c:pt>
                <c:pt idx="114102">
                  <c:v>57051</c:v>
                </c:pt>
                <c:pt idx="114103">
                  <c:v>57051.5</c:v>
                </c:pt>
                <c:pt idx="114104">
                  <c:v>57052</c:v>
                </c:pt>
                <c:pt idx="114105">
                  <c:v>57052.5</c:v>
                </c:pt>
                <c:pt idx="114106">
                  <c:v>57053</c:v>
                </c:pt>
                <c:pt idx="114107">
                  <c:v>57053.5</c:v>
                </c:pt>
                <c:pt idx="114108">
                  <c:v>57054</c:v>
                </c:pt>
                <c:pt idx="114109">
                  <c:v>57054.5</c:v>
                </c:pt>
                <c:pt idx="114110">
                  <c:v>57055</c:v>
                </c:pt>
                <c:pt idx="114111">
                  <c:v>57055.5</c:v>
                </c:pt>
                <c:pt idx="114112">
                  <c:v>57056</c:v>
                </c:pt>
                <c:pt idx="114113">
                  <c:v>57056.5</c:v>
                </c:pt>
                <c:pt idx="114114">
                  <c:v>57057</c:v>
                </c:pt>
                <c:pt idx="114115">
                  <c:v>57057.5</c:v>
                </c:pt>
                <c:pt idx="114116">
                  <c:v>57058</c:v>
                </c:pt>
                <c:pt idx="114117">
                  <c:v>57058.5</c:v>
                </c:pt>
                <c:pt idx="114118">
                  <c:v>57059</c:v>
                </c:pt>
                <c:pt idx="114119">
                  <c:v>57059.5</c:v>
                </c:pt>
                <c:pt idx="114120">
                  <c:v>57060</c:v>
                </c:pt>
                <c:pt idx="114121">
                  <c:v>57060.5</c:v>
                </c:pt>
                <c:pt idx="114122">
                  <c:v>57061</c:v>
                </c:pt>
                <c:pt idx="114123">
                  <c:v>57061.5</c:v>
                </c:pt>
                <c:pt idx="114124">
                  <c:v>57062</c:v>
                </c:pt>
                <c:pt idx="114125">
                  <c:v>57062.5</c:v>
                </c:pt>
                <c:pt idx="114126">
                  <c:v>57063</c:v>
                </c:pt>
                <c:pt idx="114127">
                  <c:v>57063.5</c:v>
                </c:pt>
                <c:pt idx="114128">
                  <c:v>57064</c:v>
                </c:pt>
                <c:pt idx="114129">
                  <c:v>57064.5</c:v>
                </c:pt>
                <c:pt idx="114130">
                  <c:v>57065</c:v>
                </c:pt>
                <c:pt idx="114131">
                  <c:v>57065.5</c:v>
                </c:pt>
                <c:pt idx="114132">
                  <c:v>57066</c:v>
                </c:pt>
                <c:pt idx="114133">
                  <c:v>57066.5</c:v>
                </c:pt>
                <c:pt idx="114134">
                  <c:v>57067</c:v>
                </c:pt>
                <c:pt idx="114135">
                  <c:v>57067.5</c:v>
                </c:pt>
                <c:pt idx="114136">
                  <c:v>57068</c:v>
                </c:pt>
                <c:pt idx="114137">
                  <c:v>57068.5</c:v>
                </c:pt>
                <c:pt idx="114138">
                  <c:v>57069</c:v>
                </c:pt>
                <c:pt idx="114139">
                  <c:v>57069.5</c:v>
                </c:pt>
                <c:pt idx="114140">
                  <c:v>57070</c:v>
                </c:pt>
                <c:pt idx="114141">
                  <c:v>57070.5</c:v>
                </c:pt>
                <c:pt idx="114142">
                  <c:v>57071</c:v>
                </c:pt>
                <c:pt idx="114143">
                  <c:v>57071.5</c:v>
                </c:pt>
                <c:pt idx="114144">
                  <c:v>57072</c:v>
                </c:pt>
                <c:pt idx="114145">
                  <c:v>57072.5</c:v>
                </c:pt>
                <c:pt idx="114146">
                  <c:v>57073</c:v>
                </c:pt>
                <c:pt idx="114147">
                  <c:v>57073.5</c:v>
                </c:pt>
                <c:pt idx="114148">
                  <c:v>57074</c:v>
                </c:pt>
                <c:pt idx="114149">
                  <c:v>57074.5</c:v>
                </c:pt>
                <c:pt idx="114150">
                  <c:v>57075</c:v>
                </c:pt>
                <c:pt idx="114151">
                  <c:v>57075.5</c:v>
                </c:pt>
                <c:pt idx="114152">
                  <c:v>57076</c:v>
                </c:pt>
                <c:pt idx="114153">
                  <c:v>57076.5</c:v>
                </c:pt>
                <c:pt idx="114154">
                  <c:v>57077</c:v>
                </c:pt>
                <c:pt idx="114155">
                  <c:v>57077.5</c:v>
                </c:pt>
                <c:pt idx="114156">
                  <c:v>57078</c:v>
                </c:pt>
                <c:pt idx="114157">
                  <c:v>57078.5</c:v>
                </c:pt>
                <c:pt idx="114158">
                  <c:v>57079</c:v>
                </c:pt>
                <c:pt idx="114159">
                  <c:v>57079.5</c:v>
                </c:pt>
                <c:pt idx="114160">
                  <c:v>57080</c:v>
                </c:pt>
                <c:pt idx="114161">
                  <c:v>57080.5</c:v>
                </c:pt>
                <c:pt idx="114162">
                  <c:v>57081</c:v>
                </c:pt>
                <c:pt idx="114163">
                  <c:v>57081.5</c:v>
                </c:pt>
                <c:pt idx="114164">
                  <c:v>57082</c:v>
                </c:pt>
                <c:pt idx="114165">
                  <c:v>57082.5</c:v>
                </c:pt>
                <c:pt idx="114166">
                  <c:v>57083</c:v>
                </c:pt>
                <c:pt idx="114167">
                  <c:v>57083.5</c:v>
                </c:pt>
                <c:pt idx="114168">
                  <c:v>57084</c:v>
                </c:pt>
                <c:pt idx="114169">
                  <c:v>57084.5</c:v>
                </c:pt>
                <c:pt idx="114170">
                  <c:v>57085</c:v>
                </c:pt>
                <c:pt idx="114171">
                  <c:v>57085.5</c:v>
                </c:pt>
                <c:pt idx="114172">
                  <c:v>57086</c:v>
                </c:pt>
                <c:pt idx="114173">
                  <c:v>57086.5</c:v>
                </c:pt>
                <c:pt idx="114174">
                  <c:v>57087</c:v>
                </c:pt>
                <c:pt idx="114175">
                  <c:v>57087.5</c:v>
                </c:pt>
                <c:pt idx="114176">
                  <c:v>57088</c:v>
                </c:pt>
                <c:pt idx="114177">
                  <c:v>57088.5</c:v>
                </c:pt>
                <c:pt idx="114178">
                  <c:v>57089</c:v>
                </c:pt>
                <c:pt idx="114179">
                  <c:v>57089.5</c:v>
                </c:pt>
                <c:pt idx="114180">
                  <c:v>57090</c:v>
                </c:pt>
                <c:pt idx="114181">
                  <c:v>57090.5</c:v>
                </c:pt>
                <c:pt idx="114182">
                  <c:v>57091</c:v>
                </c:pt>
                <c:pt idx="114183">
                  <c:v>57091.5</c:v>
                </c:pt>
                <c:pt idx="114184">
                  <c:v>57092</c:v>
                </c:pt>
                <c:pt idx="114185">
                  <c:v>57092.5</c:v>
                </c:pt>
                <c:pt idx="114186">
                  <c:v>57093</c:v>
                </c:pt>
                <c:pt idx="114187">
                  <c:v>57093.5</c:v>
                </c:pt>
                <c:pt idx="114188">
                  <c:v>57094</c:v>
                </c:pt>
                <c:pt idx="114189">
                  <c:v>57094.5</c:v>
                </c:pt>
                <c:pt idx="114190">
                  <c:v>57095</c:v>
                </c:pt>
                <c:pt idx="114191">
                  <c:v>57095.5</c:v>
                </c:pt>
                <c:pt idx="114192">
                  <c:v>57096</c:v>
                </c:pt>
                <c:pt idx="114193">
                  <c:v>57096.5</c:v>
                </c:pt>
                <c:pt idx="114194">
                  <c:v>57097</c:v>
                </c:pt>
                <c:pt idx="114195">
                  <c:v>57097.5</c:v>
                </c:pt>
                <c:pt idx="114196">
                  <c:v>57098</c:v>
                </c:pt>
                <c:pt idx="114197">
                  <c:v>57098.5</c:v>
                </c:pt>
                <c:pt idx="114198">
                  <c:v>57099</c:v>
                </c:pt>
                <c:pt idx="114199">
                  <c:v>57099.5</c:v>
                </c:pt>
                <c:pt idx="114200">
                  <c:v>57100</c:v>
                </c:pt>
                <c:pt idx="114201">
                  <c:v>57100.5</c:v>
                </c:pt>
                <c:pt idx="114202">
                  <c:v>57101</c:v>
                </c:pt>
                <c:pt idx="114203">
                  <c:v>57101.5</c:v>
                </c:pt>
                <c:pt idx="114204">
                  <c:v>57102</c:v>
                </c:pt>
                <c:pt idx="114205">
                  <c:v>57102.5</c:v>
                </c:pt>
                <c:pt idx="114206">
                  <c:v>57103</c:v>
                </c:pt>
                <c:pt idx="114207">
                  <c:v>57103.5</c:v>
                </c:pt>
                <c:pt idx="114208">
                  <c:v>57104</c:v>
                </c:pt>
                <c:pt idx="114209">
                  <c:v>57104.5</c:v>
                </c:pt>
                <c:pt idx="114210">
                  <c:v>57105</c:v>
                </c:pt>
                <c:pt idx="114211">
                  <c:v>57105.5</c:v>
                </c:pt>
                <c:pt idx="114212">
                  <c:v>57106</c:v>
                </c:pt>
                <c:pt idx="114213">
                  <c:v>57106.5</c:v>
                </c:pt>
                <c:pt idx="114214">
                  <c:v>57107</c:v>
                </c:pt>
                <c:pt idx="114215">
                  <c:v>57107.5</c:v>
                </c:pt>
                <c:pt idx="114216">
                  <c:v>57108</c:v>
                </c:pt>
                <c:pt idx="114217">
                  <c:v>57108.5</c:v>
                </c:pt>
                <c:pt idx="114218">
                  <c:v>57109</c:v>
                </c:pt>
                <c:pt idx="114219">
                  <c:v>57109.5</c:v>
                </c:pt>
                <c:pt idx="114220">
                  <c:v>57110</c:v>
                </c:pt>
                <c:pt idx="114221">
                  <c:v>57110.5</c:v>
                </c:pt>
                <c:pt idx="114222">
                  <c:v>57111</c:v>
                </c:pt>
                <c:pt idx="114223">
                  <c:v>57111.5</c:v>
                </c:pt>
                <c:pt idx="114224">
                  <c:v>57112</c:v>
                </c:pt>
                <c:pt idx="114225">
                  <c:v>57112.5</c:v>
                </c:pt>
                <c:pt idx="114226">
                  <c:v>57113</c:v>
                </c:pt>
                <c:pt idx="114227">
                  <c:v>57113.5</c:v>
                </c:pt>
                <c:pt idx="114228">
                  <c:v>57114</c:v>
                </c:pt>
                <c:pt idx="114229">
                  <c:v>57114.5</c:v>
                </c:pt>
                <c:pt idx="114230">
                  <c:v>57115</c:v>
                </c:pt>
                <c:pt idx="114231">
                  <c:v>57115.5</c:v>
                </c:pt>
                <c:pt idx="114232">
                  <c:v>57116</c:v>
                </c:pt>
                <c:pt idx="114233">
                  <c:v>57116.5</c:v>
                </c:pt>
                <c:pt idx="114234">
                  <c:v>57117</c:v>
                </c:pt>
                <c:pt idx="114235">
                  <c:v>57117.5</c:v>
                </c:pt>
                <c:pt idx="114236">
                  <c:v>57118</c:v>
                </c:pt>
                <c:pt idx="114237">
                  <c:v>57118.5</c:v>
                </c:pt>
                <c:pt idx="114238">
                  <c:v>57119</c:v>
                </c:pt>
                <c:pt idx="114239">
                  <c:v>57119.5</c:v>
                </c:pt>
                <c:pt idx="114240">
                  <c:v>57120</c:v>
                </c:pt>
                <c:pt idx="114241">
                  <c:v>57120.5</c:v>
                </c:pt>
                <c:pt idx="114242">
                  <c:v>57121</c:v>
                </c:pt>
                <c:pt idx="114243">
                  <c:v>57121.5</c:v>
                </c:pt>
                <c:pt idx="114244">
                  <c:v>57122</c:v>
                </c:pt>
                <c:pt idx="114245">
                  <c:v>57122.5</c:v>
                </c:pt>
                <c:pt idx="114246">
                  <c:v>57123</c:v>
                </c:pt>
                <c:pt idx="114247">
                  <c:v>57123.5</c:v>
                </c:pt>
                <c:pt idx="114248">
                  <c:v>57124</c:v>
                </c:pt>
                <c:pt idx="114249">
                  <c:v>57124.5</c:v>
                </c:pt>
                <c:pt idx="114250">
                  <c:v>57125</c:v>
                </c:pt>
                <c:pt idx="114251">
                  <c:v>57125.5</c:v>
                </c:pt>
                <c:pt idx="114252">
                  <c:v>57126</c:v>
                </c:pt>
                <c:pt idx="114253">
                  <c:v>57126.5</c:v>
                </c:pt>
                <c:pt idx="114254">
                  <c:v>57127</c:v>
                </c:pt>
                <c:pt idx="114255">
                  <c:v>57127.5</c:v>
                </c:pt>
                <c:pt idx="114256">
                  <c:v>57128</c:v>
                </c:pt>
                <c:pt idx="114257">
                  <c:v>57128.5</c:v>
                </c:pt>
                <c:pt idx="114258">
                  <c:v>57129</c:v>
                </c:pt>
                <c:pt idx="114259">
                  <c:v>57129.5</c:v>
                </c:pt>
                <c:pt idx="114260">
                  <c:v>57130</c:v>
                </c:pt>
                <c:pt idx="114261">
                  <c:v>57130.5</c:v>
                </c:pt>
                <c:pt idx="114262">
                  <c:v>57131</c:v>
                </c:pt>
                <c:pt idx="114263">
                  <c:v>57131.5</c:v>
                </c:pt>
                <c:pt idx="114264">
                  <c:v>57132</c:v>
                </c:pt>
                <c:pt idx="114265">
                  <c:v>57132.5</c:v>
                </c:pt>
                <c:pt idx="114266">
                  <c:v>57133</c:v>
                </c:pt>
                <c:pt idx="114267">
                  <c:v>57133.5</c:v>
                </c:pt>
                <c:pt idx="114268">
                  <c:v>57134</c:v>
                </c:pt>
                <c:pt idx="114269">
                  <c:v>57134.5</c:v>
                </c:pt>
                <c:pt idx="114270">
                  <c:v>57135</c:v>
                </c:pt>
                <c:pt idx="114271">
                  <c:v>57135.5</c:v>
                </c:pt>
                <c:pt idx="114272">
                  <c:v>57136</c:v>
                </c:pt>
                <c:pt idx="114273">
                  <c:v>57136.5</c:v>
                </c:pt>
                <c:pt idx="114274">
                  <c:v>57137</c:v>
                </c:pt>
                <c:pt idx="114275">
                  <c:v>57137.5</c:v>
                </c:pt>
                <c:pt idx="114276">
                  <c:v>57138</c:v>
                </c:pt>
                <c:pt idx="114277">
                  <c:v>57138.5</c:v>
                </c:pt>
                <c:pt idx="114278">
                  <c:v>57139</c:v>
                </c:pt>
                <c:pt idx="114279">
                  <c:v>57139.5</c:v>
                </c:pt>
                <c:pt idx="114280">
                  <c:v>57140</c:v>
                </c:pt>
                <c:pt idx="114281">
                  <c:v>57140.5</c:v>
                </c:pt>
                <c:pt idx="114282">
                  <c:v>57141</c:v>
                </c:pt>
                <c:pt idx="114283">
                  <c:v>57141.5</c:v>
                </c:pt>
                <c:pt idx="114284">
                  <c:v>57142</c:v>
                </c:pt>
                <c:pt idx="114285">
                  <c:v>57142.5</c:v>
                </c:pt>
                <c:pt idx="114286">
                  <c:v>57143</c:v>
                </c:pt>
                <c:pt idx="114287">
                  <c:v>57143.5</c:v>
                </c:pt>
                <c:pt idx="114288">
                  <c:v>57144</c:v>
                </c:pt>
                <c:pt idx="114289">
                  <c:v>57144.5</c:v>
                </c:pt>
                <c:pt idx="114290">
                  <c:v>57145</c:v>
                </c:pt>
                <c:pt idx="114291">
                  <c:v>57145.5</c:v>
                </c:pt>
                <c:pt idx="114292">
                  <c:v>57146</c:v>
                </c:pt>
                <c:pt idx="114293">
                  <c:v>57146.5</c:v>
                </c:pt>
                <c:pt idx="114294">
                  <c:v>57147</c:v>
                </c:pt>
                <c:pt idx="114295">
                  <c:v>57147.5</c:v>
                </c:pt>
                <c:pt idx="114296">
                  <c:v>57148</c:v>
                </c:pt>
                <c:pt idx="114297">
                  <c:v>57148.5</c:v>
                </c:pt>
                <c:pt idx="114298">
                  <c:v>57149</c:v>
                </c:pt>
                <c:pt idx="114299">
                  <c:v>57149.5</c:v>
                </c:pt>
                <c:pt idx="114300">
                  <c:v>57150</c:v>
                </c:pt>
                <c:pt idx="114301">
                  <c:v>57150.5</c:v>
                </c:pt>
                <c:pt idx="114302">
                  <c:v>57151</c:v>
                </c:pt>
                <c:pt idx="114303">
                  <c:v>57151.5</c:v>
                </c:pt>
                <c:pt idx="114304">
                  <c:v>57152</c:v>
                </c:pt>
                <c:pt idx="114305">
                  <c:v>57152.5</c:v>
                </c:pt>
                <c:pt idx="114306">
                  <c:v>57153</c:v>
                </c:pt>
                <c:pt idx="114307">
                  <c:v>57153.5</c:v>
                </c:pt>
                <c:pt idx="114308">
                  <c:v>57154</c:v>
                </c:pt>
                <c:pt idx="114309">
                  <c:v>57154.5</c:v>
                </c:pt>
                <c:pt idx="114310">
                  <c:v>57155</c:v>
                </c:pt>
                <c:pt idx="114311">
                  <c:v>57155.5</c:v>
                </c:pt>
                <c:pt idx="114312">
                  <c:v>57156</c:v>
                </c:pt>
                <c:pt idx="114313">
                  <c:v>57156.5</c:v>
                </c:pt>
                <c:pt idx="114314">
                  <c:v>57157</c:v>
                </c:pt>
                <c:pt idx="114315">
                  <c:v>57157.5</c:v>
                </c:pt>
                <c:pt idx="114316">
                  <c:v>57158</c:v>
                </c:pt>
                <c:pt idx="114317">
                  <c:v>57158.5</c:v>
                </c:pt>
                <c:pt idx="114318">
                  <c:v>57159</c:v>
                </c:pt>
                <c:pt idx="114319">
                  <c:v>57159.5</c:v>
                </c:pt>
                <c:pt idx="114320">
                  <c:v>57160</c:v>
                </c:pt>
                <c:pt idx="114321">
                  <c:v>57160.5</c:v>
                </c:pt>
                <c:pt idx="114322">
                  <c:v>57161</c:v>
                </c:pt>
                <c:pt idx="114323">
                  <c:v>57161.5</c:v>
                </c:pt>
                <c:pt idx="114324">
                  <c:v>57162</c:v>
                </c:pt>
                <c:pt idx="114325">
                  <c:v>57162.5</c:v>
                </c:pt>
                <c:pt idx="114326">
                  <c:v>57163</c:v>
                </c:pt>
                <c:pt idx="114327">
                  <c:v>57163.5</c:v>
                </c:pt>
                <c:pt idx="114328">
                  <c:v>57164</c:v>
                </c:pt>
                <c:pt idx="114329">
                  <c:v>57164.5</c:v>
                </c:pt>
                <c:pt idx="114330">
                  <c:v>57165</c:v>
                </c:pt>
                <c:pt idx="114331">
                  <c:v>57165.5</c:v>
                </c:pt>
                <c:pt idx="114332">
                  <c:v>57166</c:v>
                </c:pt>
                <c:pt idx="114333">
                  <c:v>57166.5</c:v>
                </c:pt>
                <c:pt idx="114334">
                  <c:v>57167</c:v>
                </c:pt>
                <c:pt idx="114335">
                  <c:v>57167.5</c:v>
                </c:pt>
                <c:pt idx="114336">
                  <c:v>57168</c:v>
                </c:pt>
                <c:pt idx="114337">
                  <c:v>57168.5</c:v>
                </c:pt>
                <c:pt idx="114338">
                  <c:v>57169</c:v>
                </c:pt>
                <c:pt idx="114339">
                  <c:v>57169.5</c:v>
                </c:pt>
                <c:pt idx="114340">
                  <c:v>57170</c:v>
                </c:pt>
                <c:pt idx="114341">
                  <c:v>57170.5</c:v>
                </c:pt>
                <c:pt idx="114342">
                  <c:v>57171</c:v>
                </c:pt>
                <c:pt idx="114343">
                  <c:v>57171.5</c:v>
                </c:pt>
                <c:pt idx="114344">
                  <c:v>57172</c:v>
                </c:pt>
                <c:pt idx="114345">
                  <c:v>57172.5</c:v>
                </c:pt>
                <c:pt idx="114346">
                  <c:v>57173</c:v>
                </c:pt>
                <c:pt idx="114347">
                  <c:v>57173.5</c:v>
                </c:pt>
                <c:pt idx="114348">
                  <c:v>57174</c:v>
                </c:pt>
                <c:pt idx="114349">
                  <c:v>57174.5</c:v>
                </c:pt>
                <c:pt idx="114350">
                  <c:v>57175</c:v>
                </c:pt>
                <c:pt idx="114351">
                  <c:v>57175.5</c:v>
                </c:pt>
                <c:pt idx="114352">
                  <c:v>57176</c:v>
                </c:pt>
                <c:pt idx="114353">
                  <c:v>57176.5</c:v>
                </c:pt>
                <c:pt idx="114354">
                  <c:v>57177</c:v>
                </c:pt>
                <c:pt idx="114355">
                  <c:v>57177.5</c:v>
                </c:pt>
                <c:pt idx="114356">
                  <c:v>57178</c:v>
                </c:pt>
                <c:pt idx="114357">
                  <c:v>57178.5</c:v>
                </c:pt>
                <c:pt idx="114358">
                  <c:v>57179</c:v>
                </c:pt>
                <c:pt idx="114359">
                  <c:v>57179.5</c:v>
                </c:pt>
                <c:pt idx="114360">
                  <c:v>57180</c:v>
                </c:pt>
                <c:pt idx="114361">
                  <c:v>57180.5</c:v>
                </c:pt>
                <c:pt idx="114362">
                  <c:v>57181</c:v>
                </c:pt>
                <c:pt idx="114363">
                  <c:v>57181.5</c:v>
                </c:pt>
                <c:pt idx="114364">
                  <c:v>57182</c:v>
                </c:pt>
                <c:pt idx="114365">
                  <c:v>57182.5</c:v>
                </c:pt>
                <c:pt idx="114366">
                  <c:v>57183</c:v>
                </c:pt>
                <c:pt idx="114367">
                  <c:v>57183.5</c:v>
                </c:pt>
                <c:pt idx="114368">
                  <c:v>57184</c:v>
                </c:pt>
                <c:pt idx="114369">
                  <c:v>57184.5</c:v>
                </c:pt>
                <c:pt idx="114370">
                  <c:v>57185</c:v>
                </c:pt>
                <c:pt idx="114371">
                  <c:v>57185.5</c:v>
                </c:pt>
                <c:pt idx="114372">
                  <c:v>57186</c:v>
                </c:pt>
                <c:pt idx="114373">
                  <c:v>57186.5</c:v>
                </c:pt>
                <c:pt idx="114374">
                  <c:v>57187</c:v>
                </c:pt>
                <c:pt idx="114375">
                  <c:v>57187.5</c:v>
                </c:pt>
                <c:pt idx="114376">
                  <c:v>57188</c:v>
                </c:pt>
                <c:pt idx="114377">
                  <c:v>57188.5</c:v>
                </c:pt>
                <c:pt idx="114378">
                  <c:v>57189</c:v>
                </c:pt>
                <c:pt idx="114379">
                  <c:v>57189.5</c:v>
                </c:pt>
                <c:pt idx="114380">
                  <c:v>57190</c:v>
                </c:pt>
                <c:pt idx="114381">
                  <c:v>57190.5</c:v>
                </c:pt>
                <c:pt idx="114382">
                  <c:v>57191</c:v>
                </c:pt>
                <c:pt idx="114383">
                  <c:v>57191.5</c:v>
                </c:pt>
                <c:pt idx="114384">
                  <c:v>57192</c:v>
                </c:pt>
                <c:pt idx="114385">
                  <c:v>57192.5</c:v>
                </c:pt>
                <c:pt idx="114386">
                  <c:v>57193</c:v>
                </c:pt>
                <c:pt idx="114387">
                  <c:v>57193.5</c:v>
                </c:pt>
                <c:pt idx="114388">
                  <c:v>57194</c:v>
                </c:pt>
                <c:pt idx="114389">
                  <c:v>57194.5</c:v>
                </c:pt>
                <c:pt idx="114390">
                  <c:v>57195</c:v>
                </c:pt>
                <c:pt idx="114391">
                  <c:v>57195.5</c:v>
                </c:pt>
                <c:pt idx="114392">
                  <c:v>57196</c:v>
                </c:pt>
                <c:pt idx="114393">
                  <c:v>57196.5</c:v>
                </c:pt>
                <c:pt idx="114394">
                  <c:v>57197</c:v>
                </c:pt>
                <c:pt idx="114395">
                  <c:v>57197.5</c:v>
                </c:pt>
                <c:pt idx="114396">
                  <c:v>57198</c:v>
                </c:pt>
                <c:pt idx="114397">
                  <c:v>57198.5</c:v>
                </c:pt>
                <c:pt idx="114398">
                  <c:v>57199</c:v>
                </c:pt>
                <c:pt idx="114399">
                  <c:v>57199.5</c:v>
                </c:pt>
                <c:pt idx="114400">
                  <c:v>57200</c:v>
                </c:pt>
                <c:pt idx="114401">
                  <c:v>57200.5</c:v>
                </c:pt>
                <c:pt idx="114402">
                  <c:v>57201</c:v>
                </c:pt>
                <c:pt idx="114403">
                  <c:v>57201.5</c:v>
                </c:pt>
                <c:pt idx="114404">
                  <c:v>57202</c:v>
                </c:pt>
                <c:pt idx="114405">
                  <c:v>57202.5</c:v>
                </c:pt>
                <c:pt idx="114406">
                  <c:v>57203</c:v>
                </c:pt>
                <c:pt idx="114407">
                  <c:v>57203.5</c:v>
                </c:pt>
                <c:pt idx="114408">
                  <c:v>57204</c:v>
                </c:pt>
                <c:pt idx="114409">
                  <c:v>57204.5</c:v>
                </c:pt>
                <c:pt idx="114410">
                  <c:v>57205</c:v>
                </c:pt>
                <c:pt idx="114411">
                  <c:v>57205.5</c:v>
                </c:pt>
                <c:pt idx="114412">
                  <c:v>57206</c:v>
                </c:pt>
                <c:pt idx="114413">
                  <c:v>57206.5</c:v>
                </c:pt>
                <c:pt idx="114414">
                  <c:v>57207</c:v>
                </c:pt>
                <c:pt idx="114415">
                  <c:v>57207.5</c:v>
                </c:pt>
                <c:pt idx="114416">
                  <c:v>57208</c:v>
                </c:pt>
                <c:pt idx="114417">
                  <c:v>57208.5</c:v>
                </c:pt>
                <c:pt idx="114418">
                  <c:v>57209</c:v>
                </c:pt>
                <c:pt idx="114419">
                  <c:v>57209.5</c:v>
                </c:pt>
                <c:pt idx="114420">
                  <c:v>57210</c:v>
                </c:pt>
                <c:pt idx="114421">
                  <c:v>57210.5</c:v>
                </c:pt>
                <c:pt idx="114422">
                  <c:v>57211</c:v>
                </c:pt>
                <c:pt idx="114423">
                  <c:v>57211.5</c:v>
                </c:pt>
                <c:pt idx="114424">
                  <c:v>57212</c:v>
                </c:pt>
                <c:pt idx="114425">
                  <c:v>57212.5</c:v>
                </c:pt>
                <c:pt idx="114426">
                  <c:v>57213</c:v>
                </c:pt>
                <c:pt idx="114427">
                  <c:v>57213.5</c:v>
                </c:pt>
                <c:pt idx="114428">
                  <c:v>57214</c:v>
                </c:pt>
                <c:pt idx="114429">
                  <c:v>57214.5</c:v>
                </c:pt>
                <c:pt idx="114430">
                  <c:v>57215</c:v>
                </c:pt>
                <c:pt idx="114431">
                  <c:v>57215.5</c:v>
                </c:pt>
                <c:pt idx="114432">
                  <c:v>57216</c:v>
                </c:pt>
                <c:pt idx="114433">
                  <c:v>57216.5</c:v>
                </c:pt>
                <c:pt idx="114434">
                  <c:v>57217</c:v>
                </c:pt>
                <c:pt idx="114435">
                  <c:v>57217.5</c:v>
                </c:pt>
                <c:pt idx="114436">
                  <c:v>57218</c:v>
                </c:pt>
                <c:pt idx="114437">
                  <c:v>57218.5</c:v>
                </c:pt>
                <c:pt idx="114438">
                  <c:v>57219</c:v>
                </c:pt>
                <c:pt idx="114439">
                  <c:v>57219.5</c:v>
                </c:pt>
                <c:pt idx="114440">
                  <c:v>57220</c:v>
                </c:pt>
                <c:pt idx="114441">
                  <c:v>57220.5</c:v>
                </c:pt>
                <c:pt idx="114442">
                  <c:v>57221</c:v>
                </c:pt>
                <c:pt idx="114443">
                  <c:v>57221.5</c:v>
                </c:pt>
                <c:pt idx="114444">
                  <c:v>57222</c:v>
                </c:pt>
                <c:pt idx="114445">
                  <c:v>57222.5</c:v>
                </c:pt>
                <c:pt idx="114446">
                  <c:v>57223</c:v>
                </c:pt>
                <c:pt idx="114447">
                  <c:v>57223.5</c:v>
                </c:pt>
                <c:pt idx="114448">
                  <c:v>57224</c:v>
                </c:pt>
                <c:pt idx="114449">
                  <c:v>57224.5</c:v>
                </c:pt>
                <c:pt idx="114450">
                  <c:v>57225</c:v>
                </c:pt>
                <c:pt idx="114451">
                  <c:v>57225.5</c:v>
                </c:pt>
                <c:pt idx="114452">
                  <c:v>57226</c:v>
                </c:pt>
                <c:pt idx="114453">
                  <c:v>57226.5</c:v>
                </c:pt>
                <c:pt idx="114454">
                  <c:v>57227</c:v>
                </c:pt>
                <c:pt idx="114455">
                  <c:v>57227.5</c:v>
                </c:pt>
                <c:pt idx="114456">
                  <c:v>57228</c:v>
                </c:pt>
                <c:pt idx="114457">
                  <c:v>57228.5</c:v>
                </c:pt>
                <c:pt idx="114458">
                  <c:v>57229</c:v>
                </c:pt>
                <c:pt idx="114459">
                  <c:v>57229.5</c:v>
                </c:pt>
                <c:pt idx="114460">
                  <c:v>57230</c:v>
                </c:pt>
                <c:pt idx="114461">
                  <c:v>57230.5</c:v>
                </c:pt>
                <c:pt idx="114462">
                  <c:v>57231</c:v>
                </c:pt>
                <c:pt idx="114463">
                  <c:v>57231.5</c:v>
                </c:pt>
                <c:pt idx="114464">
                  <c:v>57232</c:v>
                </c:pt>
                <c:pt idx="114465">
                  <c:v>57232.5</c:v>
                </c:pt>
                <c:pt idx="114466">
                  <c:v>57233</c:v>
                </c:pt>
                <c:pt idx="114467">
                  <c:v>57233.5</c:v>
                </c:pt>
                <c:pt idx="114468">
                  <c:v>57234</c:v>
                </c:pt>
                <c:pt idx="114469">
                  <c:v>57234.5</c:v>
                </c:pt>
                <c:pt idx="114470">
                  <c:v>57235</c:v>
                </c:pt>
                <c:pt idx="114471">
                  <c:v>57235.5</c:v>
                </c:pt>
                <c:pt idx="114472">
                  <c:v>57236</c:v>
                </c:pt>
                <c:pt idx="114473">
                  <c:v>57236.5</c:v>
                </c:pt>
                <c:pt idx="114474">
                  <c:v>57237</c:v>
                </c:pt>
                <c:pt idx="114475">
                  <c:v>57237.5</c:v>
                </c:pt>
                <c:pt idx="114476">
                  <c:v>57238</c:v>
                </c:pt>
                <c:pt idx="114477">
                  <c:v>57238.5</c:v>
                </c:pt>
                <c:pt idx="114478">
                  <c:v>57239</c:v>
                </c:pt>
                <c:pt idx="114479">
                  <c:v>57239.5</c:v>
                </c:pt>
                <c:pt idx="114480">
                  <c:v>57240</c:v>
                </c:pt>
                <c:pt idx="114481">
                  <c:v>57240.5</c:v>
                </c:pt>
                <c:pt idx="114482">
                  <c:v>57241</c:v>
                </c:pt>
                <c:pt idx="114483">
                  <c:v>57241.5</c:v>
                </c:pt>
                <c:pt idx="114484">
                  <c:v>57242</c:v>
                </c:pt>
                <c:pt idx="114485">
                  <c:v>57242.5</c:v>
                </c:pt>
                <c:pt idx="114486">
                  <c:v>57243</c:v>
                </c:pt>
                <c:pt idx="114487">
                  <c:v>57243.5</c:v>
                </c:pt>
                <c:pt idx="114488">
                  <c:v>57244</c:v>
                </c:pt>
                <c:pt idx="114489">
                  <c:v>57244.5</c:v>
                </c:pt>
                <c:pt idx="114490">
                  <c:v>57245</c:v>
                </c:pt>
                <c:pt idx="114491">
                  <c:v>57245.5</c:v>
                </c:pt>
                <c:pt idx="114492">
                  <c:v>57246</c:v>
                </c:pt>
                <c:pt idx="114493">
                  <c:v>57246.5</c:v>
                </c:pt>
                <c:pt idx="114494">
                  <c:v>57247</c:v>
                </c:pt>
                <c:pt idx="114495">
                  <c:v>57247.5</c:v>
                </c:pt>
                <c:pt idx="114496">
                  <c:v>57248</c:v>
                </c:pt>
                <c:pt idx="114497">
                  <c:v>57248.5</c:v>
                </c:pt>
                <c:pt idx="114498">
                  <c:v>57249</c:v>
                </c:pt>
                <c:pt idx="114499">
                  <c:v>57249.5</c:v>
                </c:pt>
                <c:pt idx="114500">
                  <c:v>57250</c:v>
                </c:pt>
                <c:pt idx="114501">
                  <c:v>57250.5</c:v>
                </c:pt>
                <c:pt idx="114502">
                  <c:v>57251</c:v>
                </c:pt>
                <c:pt idx="114503">
                  <c:v>57251.5</c:v>
                </c:pt>
                <c:pt idx="114504">
                  <c:v>57252</c:v>
                </c:pt>
                <c:pt idx="114505">
                  <c:v>57252.5</c:v>
                </c:pt>
                <c:pt idx="114506">
                  <c:v>57253</c:v>
                </c:pt>
                <c:pt idx="114507">
                  <c:v>57253.5</c:v>
                </c:pt>
                <c:pt idx="114508">
                  <c:v>57254</c:v>
                </c:pt>
                <c:pt idx="114509">
                  <c:v>57254.5</c:v>
                </c:pt>
                <c:pt idx="114510">
                  <c:v>57255</c:v>
                </c:pt>
                <c:pt idx="114511">
                  <c:v>57255.5</c:v>
                </c:pt>
                <c:pt idx="114512">
                  <c:v>57256</c:v>
                </c:pt>
                <c:pt idx="114513">
                  <c:v>57256.5</c:v>
                </c:pt>
                <c:pt idx="114514">
                  <c:v>57257</c:v>
                </c:pt>
                <c:pt idx="114515">
                  <c:v>57257.5</c:v>
                </c:pt>
                <c:pt idx="114516">
                  <c:v>57258</c:v>
                </c:pt>
                <c:pt idx="114517">
                  <c:v>57258.5</c:v>
                </c:pt>
                <c:pt idx="114518">
                  <c:v>57259</c:v>
                </c:pt>
                <c:pt idx="114519">
                  <c:v>57259.5</c:v>
                </c:pt>
                <c:pt idx="114520">
                  <c:v>57260</c:v>
                </c:pt>
                <c:pt idx="114521">
                  <c:v>57260.5</c:v>
                </c:pt>
                <c:pt idx="114522">
                  <c:v>57261</c:v>
                </c:pt>
                <c:pt idx="114523">
                  <c:v>57261.5</c:v>
                </c:pt>
                <c:pt idx="114524">
                  <c:v>57262</c:v>
                </c:pt>
                <c:pt idx="114525">
                  <c:v>57262.5</c:v>
                </c:pt>
                <c:pt idx="114526">
                  <c:v>57263</c:v>
                </c:pt>
                <c:pt idx="114527">
                  <c:v>57263.5</c:v>
                </c:pt>
                <c:pt idx="114528">
                  <c:v>57264</c:v>
                </c:pt>
                <c:pt idx="114529">
                  <c:v>57264.5</c:v>
                </c:pt>
                <c:pt idx="114530">
                  <c:v>57265</c:v>
                </c:pt>
                <c:pt idx="114531">
                  <c:v>57265.5</c:v>
                </c:pt>
                <c:pt idx="114532">
                  <c:v>57266</c:v>
                </c:pt>
                <c:pt idx="114533">
                  <c:v>57266.5</c:v>
                </c:pt>
                <c:pt idx="114534">
                  <c:v>57267</c:v>
                </c:pt>
                <c:pt idx="114535">
                  <c:v>57267.5</c:v>
                </c:pt>
                <c:pt idx="114536">
                  <c:v>57268</c:v>
                </c:pt>
                <c:pt idx="114537">
                  <c:v>57268.5</c:v>
                </c:pt>
                <c:pt idx="114538">
                  <c:v>57269</c:v>
                </c:pt>
                <c:pt idx="114539">
                  <c:v>57269.5</c:v>
                </c:pt>
                <c:pt idx="114540">
                  <c:v>57270</c:v>
                </c:pt>
                <c:pt idx="114541">
                  <c:v>57270.5</c:v>
                </c:pt>
                <c:pt idx="114542">
                  <c:v>57271</c:v>
                </c:pt>
                <c:pt idx="114543">
                  <c:v>57271.5</c:v>
                </c:pt>
                <c:pt idx="114544">
                  <c:v>57272</c:v>
                </c:pt>
                <c:pt idx="114545">
                  <c:v>57272.5</c:v>
                </c:pt>
                <c:pt idx="114546">
                  <c:v>57273</c:v>
                </c:pt>
                <c:pt idx="114547">
                  <c:v>57273.5</c:v>
                </c:pt>
                <c:pt idx="114548">
                  <c:v>57274</c:v>
                </c:pt>
                <c:pt idx="114549">
                  <c:v>57274.5</c:v>
                </c:pt>
                <c:pt idx="114550">
                  <c:v>57275</c:v>
                </c:pt>
                <c:pt idx="114551">
                  <c:v>57275.5</c:v>
                </c:pt>
                <c:pt idx="114552">
                  <c:v>57276</c:v>
                </c:pt>
                <c:pt idx="114553">
                  <c:v>57276.5</c:v>
                </c:pt>
                <c:pt idx="114554">
                  <c:v>57277</c:v>
                </c:pt>
                <c:pt idx="114555">
                  <c:v>57277.5</c:v>
                </c:pt>
                <c:pt idx="114556">
                  <c:v>57278</c:v>
                </c:pt>
                <c:pt idx="114557">
                  <c:v>57278.5</c:v>
                </c:pt>
                <c:pt idx="114558">
                  <c:v>57279</c:v>
                </c:pt>
                <c:pt idx="114559">
                  <c:v>57279.5</c:v>
                </c:pt>
                <c:pt idx="114560">
                  <c:v>57280</c:v>
                </c:pt>
                <c:pt idx="114561">
                  <c:v>57280.5</c:v>
                </c:pt>
                <c:pt idx="114562">
                  <c:v>57281</c:v>
                </c:pt>
                <c:pt idx="114563">
                  <c:v>57281.5</c:v>
                </c:pt>
                <c:pt idx="114564">
                  <c:v>57282</c:v>
                </c:pt>
                <c:pt idx="114565">
                  <c:v>57282.5</c:v>
                </c:pt>
                <c:pt idx="114566">
                  <c:v>57283</c:v>
                </c:pt>
                <c:pt idx="114567">
                  <c:v>57283.5</c:v>
                </c:pt>
                <c:pt idx="114568">
                  <c:v>57284</c:v>
                </c:pt>
                <c:pt idx="114569">
                  <c:v>57284.5</c:v>
                </c:pt>
                <c:pt idx="114570">
                  <c:v>57285</c:v>
                </c:pt>
                <c:pt idx="114571">
                  <c:v>57285.5</c:v>
                </c:pt>
                <c:pt idx="114572">
                  <c:v>57286</c:v>
                </c:pt>
                <c:pt idx="114573">
                  <c:v>57286.5</c:v>
                </c:pt>
                <c:pt idx="114574">
                  <c:v>57287</c:v>
                </c:pt>
                <c:pt idx="114575">
                  <c:v>57287.5</c:v>
                </c:pt>
                <c:pt idx="114576">
                  <c:v>57288</c:v>
                </c:pt>
                <c:pt idx="114577">
                  <c:v>57288.5</c:v>
                </c:pt>
                <c:pt idx="114578">
                  <c:v>57289</c:v>
                </c:pt>
                <c:pt idx="114579">
                  <c:v>57289.5</c:v>
                </c:pt>
                <c:pt idx="114580">
                  <c:v>57290</c:v>
                </c:pt>
                <c:pt idx="114581">
                  <c:v>57290.5</c:v>
                </c:pt>
                <c:pt idx="114582">
                  <c:v>57291</c:v>
                </c:pt>
                <c:pt idx="114583">
                  <c:v>57291.5</c:v>
                </c:pt>
                <c:pt idx="114584">
                  <c:v>57292</c:v>
                </c:pt>
                <c:pt idx="114585">
                  <c:v>57292.5</c:v>
                </c:pt>
                <c:pt idx="114586">
                  <c:v>57293</c:v>
                </c:pt>
                <c:pt idx="114587">
                  <c:v>57293.5</c:v>
                </c:pt>
                <c:pt idx="114588">
                  <c:v>57294</c:v>
                </c:pt>
                <c:pt idx="114589">
                  <c:v>57294.5</c:v>
                </c:pt>
                <c:pt idx="114590">
                  <c:v>57295</c:v>
                </c:pt>
                <c:pt idx="114591">
                  <c:v>57295.5</c:v>
                </c:pt>
                <c:pt idx="114592">
                  <c:v>57296</c:v>
                </c:pt>
                <c:pt idx="114593">
                  <c:v>57296.5</c:v>
                </c:pt>
                <c:pt idx="114594">
                  <c:v>57297</c:v>
                </c:pt>
                <c:pt idx="114595">
                  <c:v>57297.5</c:v>
                </c:pt>
                <c:pt idx="114596">
                  <c:v>57298</c:v>
                </c:pt>
                <c:pt idx="114597">
                  <c:v>57298.5</c:v>
                </c:pt>
                <c:pt idx="114598">
                  <c:v>57299</c:v>
                </c:pt>
                <c:pt idx="114599">
                  <c:v>57299.5</c:v>
                </c:pt>
                <c:pt idx="114600">
                  <c:v>57300</c:v>
                </c:pt>
                <c:pt idx="114601">
                  <c:v>57300.5</c:v>
                </c:pt>
                <c:pt idx="114602">
                  <c:v>57301</c:v>
                </c:pt>
                <c:pt idx="114603">
                  <c:v>57301.5</c:v>
                </c:pt>
                <c:pt idx="114604">
                  <c:v>57302</c:v>
                </c:pt>
                <c:pt idx="114605">
                  <c:v>57302.5</c:v>
                </c:pt>
                <c:pt idx="114606">
                  <c:v>57303</c:v>
                </c:pt>
                <c:pt idx="114607">
                  <c:v>57303.5</c:v>
                </c:pt>
                <c:pt idx="114608">
                  <c:v>57304</c:v>
                </c:pt>
                <c:pt idx="114609">
                  <c:v>57304.5</c:v>
                </c:pt>
                <c:pt idx="114610">
                  <c:v>57305</c:v>
                </c:pt>
                <c:pt idx="114611">
                  <c:v>57305.5</c:v>
                </c:pt>
                <c:pt idx="114612">
                  <c:v>57306</c:v>
                </c:pt>
                <c:pt idx="114613">
                  <c:v>57306.5</c:v>
                </c:pt>
                <c:pt idx="114614">
                  <c:v>57307</c:v>
                </c:pt>
                <c:pt idx="114615">
                  <c:v>57307.5</c:v>
                </c:pt>
                <c:pt idx="114616">
                  <c:v>57308</c:v>
                </c:pt>
                <c:pt idx="114617">
                  <c:v>57308.5</c:v>
                </c:pt>
                <c:pt idx="114618">
                  <c:v>57309</c:v>
                </c:pt>
                <c:pt idx="114619">
                  <c:v>57309.5</c:v>
                </c:pt>
                <c:pt idx="114620">
                  <c:v>57310</c:v>
                </c:pt>
                <c:pt idx="114621">
                  <c:v>57310.5</c:v>
                </c:pt>
                <c:pt idx="114622">
                  <c:v>57311</c:v>
                </c:pt>
                <c:pt idx="114623">
                  <c:v>57311.5</c:v>
                </c:pt>
                <c:pt idx="114624">
                  <c:v>57312</c:v>
                </c:pt>
                <c:pt idx="114625">
                  <c:v>57312.5</c:v>
                </c:pt>
                <c:pt idx="114626">
                  <c:v>57313</c:v>
                </c:pt>
                <c:pt idx="114627">
                  <c:v>57313.5</c:v>
                </c:pt>
                <c:pt idx="114628">
                  <c:v>57314</c:v>
                </c:pt>
                <c:pt idx="114629">
                  <c:v>57314.5</c:v>
                </c:pt>
                <c:pt idx="114630">
                  <c:v>57315</c:v>
                </c:pt>
                <c:pt idx="114631">
                  <c:v>57315.5</c:v>
                </c:pt>
                <c:pt idx="114632">
                  <c:v>57316</c:v>
                </c:pt>
                <c:pt idx="114633">
                  <c:v>57316.5</c:v>
                </c:pt>
                <c:pt idx="114634">
                  <c:v>57317</c:v>
                </c:pt>
                <c:pt idx="114635">
                  <c:v>57317.5</c:v>
                </c:pt>
                <c:pt idx="114636">
                  <c:v>57318</c:v>
                </c:pt>
                <c:pt idx="114637">
                  <c:v>57318.5</c:v>
                </c:pt>
                <c:pt idx="114638">
                  <c:v>57319</c:v>
                </c:pt>
                <c:pt idx="114639">
                  <c:v>57319.5</c:v>
                </c:pt>
                <c:pt idx="114640">
                  <c:v>57320</c:v>
                </c:pt>
                <c:pt idx="114641">
                  <c:v>57320.5</c:v>
                </c:pt>
                <c:pt idx="114642">
                  <c:v>57321</c:v>
                </c:pt>
                <c:pt idx="114643">
                  <c:v>57321.5</c:v>
                </c:pt>
                <c:pt idx="114644">
                  <c:v>57322</c:v>
                </c:pt>
                <c:pt idx="114645">
                  <c:v>57322.5</c:v>
                </c:pt>
                <c:pt idx="114646">
                  <c:v>57323</c:v>
                </c:pt>
                <c:pt idx="114647">
                  <c:v>57323.5</c:v>
                </c:pt>
                <c:pt idx="114648">
                  <c:v>57324</c:v>
                </c:pt>
                <c:pt idx="114649">
                  <c:v>57324.5</c:v>
                </c:pt>
                <c:pt idx="114650">
                  <c:v>57325</c:v>
                </c:pt>
                <c:pt idx="114651">
                  <c:v>57325.5</c:v>
                </c:pt>
                <c:pt idx="114652">
                  <c:v>57326</c:v>
                </c:pt>
                <c:pt idx="114653">
                  <c:v>57326.5</c:v>
                </c:pt>
                <c:pt idx="114654">
                  <c:v>57327</c:v>
                </c:pt>
                <c:pt idx="114655">
                  <c:v>57327.5</c:v>
                </c:pt>
                <c:pt idx="114656">
                  <c:v>57328</c:v>
                </c:pt>
                <c:pt idx="114657">
                  <c:v>57328.5</c:v>
                </c:pt>
                <c:pt idx="114658">
                  <c:v>57329</c:v>
                </c:pt>
                <c:pt idx="114659">
                  <c:v>57329.5</c:v>
                </c:pt>
                <c:pt idx="114660">
                  <c:v>57330</c:v>
                </c:pt>
                <c:pt idx="114661">
                  <c:v>57330.5</c:v>
                </c:pt>
                <c:pt idx="114662">
                  <c:v>57331</c:v>
                </c:pt>
                <c:pt idx="114663">
                  <c:v>57331.5</c:v>
                </c:pt>
                <c:pt idx="114664">
                  <c:v>57332</c:v>
                </c:pt>
                <c:pt idx="114665">
                  <c:v>57332.5</c:v>
                </c:pt>
                <c:pt idx="114666">
                  <c:v>57333</c:v>
                </c:pt>
                <c:pt idx="114667">
                  <c:v>57333.5</c:v>
                </c:pt>
                <c:pt idx="114668">
                  <c:v>57334</c:v>
                </c:pt>
                <c:pt idx="114669">
                  <c:v>57334.5</c:v>
                </c:pt>
                <c:pt idx="114670">
                  <c:v>57335</c:v>
                </c:pt>
                <c:pt idx="114671">
                  <c:v>57335.5</c:v>
                </c:pt>
                <c:pt idx="114672">
                  <c:v>57336</c:v>
                </c:pt>
                <c:pt idx="114673">
                  <c:v>57336.5</c:v>
                </c:pt>
                <c:pt idx="114674">
                  <c:v>57337</c:v>
                </c:pt>
                <c:pt idx="114675">
                  <c:v>57337.5</c:v>
                </c:pt>
                <c:pt idx="114676">
                  <c:v>57338</c:v>
                </c:pt>
                <c:pt idx="114677">
                  <c:v>57338.5</c:v>
                </c:pt>
                <c:pt idx="114678">
                  <c:v>57339</c:v>
                </c:pt>
                <c:pt idx="114679">
                  <c:v>57339.5</c:v>
                </c:pt>
                <c:pt idx="114680">
                  <c:v>57340</c:v>
                </c:pt>
                <c:pt idx="114681">
                  <c:v>57340.5</c:v>
                </c:pt>
                <c:pt idx="114682">
                  <c:v>57341</c:v>
                </c:pt>
                <c:pt idx="114683">
                  <c:v>57341.5</c:v>
                </c:pt>
                <c:pt idx="114684">
                  <c:v>57342</c:v>
                </c:pt>
                <c:pt idx="114685">
                  <c:v>57342.5</c:v>
                </c:pt>
                <c:pt idx="114686">
                  <c:v>57343</c:v>
                </c:pt>
                <c:pt idx="114687">
                  <c:v>57343.5</c:v>
                </c:pt>
                <c:pt idx="114688">
                  <c:v>57344</c:v>
                </c:pt>
                <c:pt idx="114689">
                  <c:v>57344.5</c:v>
                </c:pt>
                <c:pt idx="114690">
                  <c:v>57345</c:v>
                </c:pt>
                <c:pt idx="114691">
                  <c:v>57345.5</c:v>
                </c:pt>
                <c:pt idx="114692">
                  <c:v>57346</c:v>
                </c:pt>
                <c:pt idx="114693">
                  <c:v>57346.5</c:v>
                </c:pt>
                <c:pt idx="114694">
                  <c:v>57347</c:v>
                </c:pt>
                <c:pt idx="114695">
                  <c:v>57347.5</c:v>
                </c:pt>
                <c:pt idx="114696">
                  <c:v>57348</c:v>
                </c:pt>
                <c:pt idx="114697">
                  <c:v>57348.5</c:v>
                </c:pt>
                <c:pt idx="114698">
                  <c:v>57349</c:v>
                </c:pt>
                <c:pt idx="114699">
                  <c:v>57349.5</c:v>
                </c:pt>
                <c:pt idx="114700">
                  <c:v>57350</c:v>
                </c:pt>
                <c:pt idx="114701">
                  <c:v>57350.5</c:v>
                </c:pt>
                <c:pt idx="114702">
                  <c:v>57351</c:v>
                </c:pt>
                <c:pt idx="114703">
                  <c:v>57351.5</c:v>
                </c:pt>
                <c:pt idx="114704">
                  <c:v>57352</c:v>
                </c:pt>
                <c:pt idx="114705">
                  <c:v>57352.5</c:v>
                </c:pt>
                <c:pt idx="114706">
                  <c:v>57353</c:v>
                </c:pt>
                <c:pt idx="114707">
                  <c:v>57353.5</c:v>
                </c:pt>
                <c:pt idx="114708">
                  <c:v>57354</c:v>
                </c:pt>
                <c:pt idx="114709">
                  <c:v>57354.5</c:v>
                </c:pt>
                <c:pt idx="114710">
                  <c:v>57355</c:v>
                </c:pt>
                <c:pt idx="114711">
                  <c:v>57355.5</c:v>
                </c:pt>
                <c:pt idx="114712">
                  <c:v>57356</c:v>
                </c:pt>
                <c:pt idx="114713">
                  <c:v>57356.5</c:v>
                </c:pt>
                <c:pt idx="114714">
                  <c:v>57357</c:v>
                </c:pt>
                <c:pt idx="114715">
                  <c:v>57357.5</c:v>
                </c:pt>
                <c:pt idx="114716">
                  <c:v>57358</c:v>
                </c:pt>
                <c:pt idx="114717">
                  <c:v>57358.5</c:v>
                </c:pt>
                <c:pt idx="114718">
                  <c:v>57359</c:v>
                </c:pt>
                <c:pt idx="114719">
                  <c:v>57359.5</c:v>
                </c:pt>
                <c:pt idx="114720">
                  <c:v>57360</c:v>
                </c:pt>
                <c:pt idx="114721">
                  <c:v>57360.5</c:v>
                </c:pt>
                <c:pt idx="114722">
                  <c:v>57361</c:v>
                </c:pt>
                <c:pt idx="114723">
                  <c:v>57361.5</c:v>
                </c:pt>
                <c:pt idx="114724">
                  <c:v>57362</c:v>
                </c:pt>
                <c:pt idx="114725">
                  <c:v>57362.5</c:v>
                </c:pt>
                <c:pt idx="114726">
                  <c:v>57363</c:v>
                </c:pt>
                <c:pt idx="114727">
                  <c:v>57363.5</c:v>
                </c:pt>
                <c:pt idx="114728">
                  <c:v>57364</c:v>
                </c:pt>
                <c:pt idx="114729">
                  <c:v>57364.5</c:v>
                </c:pt>
                <c:pt idx="114730">
                  <c:v>57365</c:v>
                </c:pt>
                <c:pt idx="114731">
                  <c:v>57365.5</c:v>
                </c:pt>
                <c:pt idx="114732">
                  <c:v>57366</c:v>
                </c:pt>
                <c:pt idx="114733">
                  <c:v>57366.5</c:v>
                </c:pt>
                <c:pt idx="114734">
                  <c:v>57367</c:v>
                </c:pt>
                <c:pt idx="114735">
                  <c:v>57367.5</c:v>
                </c:pt>
                <c:pt idx="114736">
                  <c:v>57368</c:v>
                </c:pt>
                <c:pt idx="114737">
                  <c:v>57368.5</c:v>
                </c:pt>
                <c:pt idx="114738">
                  <c:v>57369</c:v>
                </c:pt>
                <c:pt idx="114739">
                  <c:v>57369.5</c:v>
                </c:pt>
                <c:pt idx="114740">
                  <c:v>57370</c:v>
                </c:pt>
                <c:pt idx="114741">
                  <c:v>57370.5</c:v>
                </c:pt>
                <c:pt idx="114742">
                  <c:v>57371</c:v>
                </c:pt>
                <c:pt idx="114743">
                  <c:v>57371.5</c:v>
                </c:pt>
                <c:pt idx="114744">
                  <c:v>57372</c:v>
                </c:pt>
                <c:pt idx="114745">
                  <c:v>57372.5</c:v>
                </c:pt>
                <c:pt idx="114746">
                  <c:v>57373</c:v>
                </c:pt>
                <c:pt idx="114747">
                  <c:v>57373.5</c:v>
                </c:pt>
                <c:pt idx="114748">
                  <c:v>57374</c:v>
                </c:pt>
                <c:pt idx="114749">
                  <c:v>57374.5</c:v>
                </c:pt>
                <c:pt idx="114750">
                  <c:v>57375</c:v>
                </c:pt>
                <c:pt idx="114751">
                  <c:v>57375.5</c:v>
                </c:pt>
                <c:pt idx="114752">
                  <c:v>57376</c:v>
                </c:pt>
                <c:pt idx="114753">
                  <c:v>57376.5</c:v>
                </c:pt>
                <c:pt idx="114754">
                  <c:v>57377</c:v>
                </c:pt>
                <c:pt idx="114755">
                  <c:v>57377.5</c:v>
                </c:pt>
                <c:pt idx="114756">
                  <c:v>57378</c:v>
                </c:pt>
                <c:pt idx="114757">
                  <c:v>57378.5</c:v>
                </c:pt>
                <c:pt idx="114758">
                  <c:v>57379</c:v>
                </c:pt>
                <c:pt idx="114759">
                  <c:v>57379.5</c:v>
                </c:pt>
                <c:pt idx="114760">
                  <c:v>57380</c:v>
                </c:pt>
                <c:pt idx="114761">
                  <c:v>57380.5</c:v>
                </c:pt>
                <c:pt idx="114762">
                  <c:v>57381</c:v>
                </c:pt>
                <c:pt idx="114763">
                  <c:v>57381.5</c:v>
                </c:pt>
                <c:pt idx="114764">
                  <c:v>57382</c:v>
                </c:pt>
                <c:pt idx="114765">
                  <c:v>57382.5</c:v>
                </c:pt>
                <c:pt idx="114766">
                  <c:v>57383</c:v>
                </c:pt>
                <c:pt idx="114767">
                  <c:v>57383.5</c:v>
                </c:pt>
                <c:pt idx="114768">
                  <c:v>57384</c:v>
                </c:pt>
                <c:pt idx="114769">
                  <c:v>57384.5</c:v>
                </c:pt>
                <c:pt idx="114770">
                  <c:v>57385</c:v>
                </c:pt>
                <c:pt idx="114771">
                  <c:v>57385.5</c:v>
                </c:pt>
                <c:pt idx="114772">
                  <c:v>57386</c:v>
                </c:pt>
                <c:pt idx="114773">
                  <c:v>57386.5</c:v>
                </c:pt>
                <c:pt idx="114774">
                  <c:v>57387</c:v>
                </c:pt>
                <c:pt idx="114775">
                  <c:v>57387.5</c:v>
                </c:pt>
                <c:pt idx="114776">
                  <c:v>57388</c:v>
                </c:pt>
                <c:pt idx="114777">
                  <c:v>57388.5</c:v>
                </c:pt>
                <c:pt idx="114778">
                  <c:v>57389</c:v>
                </c:pt>
                <c:pt idx="114779">
                  <c:v>57389.5</c:v>
                </c:pt>
                <c:pt idx="114780">
                  <c:v>57390</c:v>
                </c:pt>
                <c:pt idx="114781">
                  <c:v>57390.5</c:v>
                </c:pt>
                <c:pt idx="114782">
                  <c:v>57391</c:v>
                </c:pt>
                <c:pt idx="114783">
                  <c:v>57391.5</c:v>
                </c:pt>
                <c:pt idx="114784">
                  <c:v>57392</c:v>
                </c:pt>
                <c:pt idx="114785">
                  <c:v>57392.5</c:v>
                </c:pt>
                <c:pt idx="114786">
                  <c:v>57393</c:v>
                </c:pt>
                <c:pt idx="114787">
                  <c:v>57393.5</c:v>
                </c:pt>
                <c:pt idx="114788">
                  <c:v>57394</c:v>
                </c:pt>
                <c:pt idx="114789">
                  <c:v>57394.5</c:v>
                </c:pt>
                <c:pt idx="114790">
                  <c:v>57395</c:v>
                </c:pt>
                <c:pt idx="114791">
                  <c:v>57395.5</c:v>
                </c:pt>
                <c:pt idx="114792">
                  <c:v>57396</c:v>
                </c:pt>
                <c:pt idx="114793">
                  <c:v>57396.5</c:v>
                </c:pt>
                <c:pt idx="114794">
                  <c:v>57397</c:v>
                </c:pt>
                <c:pt idx="114795">
                  <c:v>57397.5</c:v>
                </c:pt>
                <c:pt idx="114796">
                  <c:v>57398</c:v>
                </c:pt>
                <c:pt idx="114797">
                  <c:v>57398.5</c:v>
                </c:pt>
                <c:pt idx="114798">
                  <c:v>57399</c:v>
                </c:pt>
                <c:pt idx="114799">
                  <c:v>57399.5</c:v>
                </c:pt>
                <c:pt idx="114800">
                  <c:v>57400</c:v>
                </c:pt>
                <c:pt idx="114801">
                  <c:v>57400.5</c:v>
                </c:pt>
                <c:pt idx="114802">
                  <c:v>57401</c:v>
                </c:pt>
                <c:pt idx="114803">
                  <c:v>57401.5</c:v>
                </c:pt>
                <c:pt idx="114804">
                  <c:v>57402</c:v>
                </c:pt>
                <c:pt idx="114805">
                  <c:v>57402.5</c:v>
                </c:pt>
                <c:pt idx="114806">
                  <c:v>57403</c:v>
                </c:pt>
                <c:pt idx="114807">
                  <c:v>57403.5</c:v>
                </c:pt>
                <c:pt idx="114808">
                  <c:v>57404</c:v>
                </c:pt>
                <c:pt idx="114809">
                  <c:v>57404.5</c:v>
                </c:pt>
                <c:pt idx="114810">
                  <c:v>57405</c:v>
                </c:pt>
                <c:pt idx="114811">
                  <c:v>57405.5</c:v>
                </c:pt>
                <c:pt idx="114812">
                  <c:v>57406</c:v>
                </c:pt>
                <c:pt idx="114813">
                  <c:v>57406.5</c:v>
                </c:pt>
                <c:pt idx="114814">
                  <c:v>57407</c:v>
                </c:pt>
                <c:pt idx="114815">
                  <c:v>57407.5</c:v>
                </c:pt>
                <c:pt idx="114816">
                  <c:v>57408</c:v>
                </c:pt>
                <c:pt idx="114817">
                  <c:v>57408.5</c:v>
                </c:pt>
                <c:pt idx="114818">
                  <c:v>57409</c:v>
                </c:pt>
                <c:pt idx="114819">
                  <c:v>57409.5</c:v>
                </c:pt>
                <c:pt idx="114820">
                  <c:v>57410</c:v>
                </c:pt>
                <c:pt idx="114821">
                  <c:v>57410.5</c:v>
                </c:pt>
                <c:pt idx="114822">
                  <c:v>57411</c:v>
                </c:pt>
                <c:pt idx="114823">
                  <c:v>57411.5</c:v>
                </c:pt>
                <c:pt idx="114824">
                  <c:v>57412</c:v>
                </c:pt>
                <c:pt idx="114825">
                  <c:v>57412.5</c:v>
                </c:pt>
                <c:pt idx="114826">
                  <c:v>57413</c:v>
                </c:pt>
                <c:pt idx="114827">
                  <c:v>57413.5</c:v>
                </c:pt>
                <c:pt idx="114828">
                  <c:v>57414</c:v>
                </c:pt>
                <c:pt idx="114829">
                  <c:v>57414.5</c:v>
                </c:pt>
                <c:pt idx="114830">
                  <c:v>57415</c:v>
                </c:pt>
                <c:pt idx="114831">
                  <c:v>57415.5</c:v>
                </c:pt>
                <c:pt idx="114832">
                  <c:v>57416</c:v>
                </c:pt>
                <c:pt idx="114833">
                  <c:v>57416.5</c:v>
                </c:pt>
                <c:pt idx="114834">
                  <c:v>57417</c:v>
                </c:pt>
                <c:pt idx="114835">
                  <c:v>57417.5</c:v>
                </c:pt>
                <c:pt idx="114836">
                  <c:v>57418</c:v>
                </c:pt>
                <c:pt idx="114837">
                  <c:v>57418.5</c:v>
                </c:pt>
                <c:pt idx="114838">
                  <c:v>57419</c:v>
                </c:pt>
                <c:pt idx="114839">
                  <c:v>57419.5</c:v>
                </c:pt>
                <c:pt idx="114840">
                  <c:v>57420</c:v>
                </c:pt>
                <c:pt idx="114841">
                  <c:v>57420.5</c:v>
                </c:pt>
                <c:pt idx="114842">
                  <c:v>57421</c:v>
                </c:pt>
                <c:pt idx="114843">
                  <c:v>57421.5</c:v>
                </c:pt>
                <c:pt idx="114844">
                  <c:v>57422</c:v>
                </c:pt>
                <c:pt idx="114845">
                  <c:v>57422.5</c:v>
                </c:pt>
                <c:pt idx="114846">
                  <c:v>57423</c:v>
                </c:pt>
                <c:pt idx="114847">
                  <c:v>57423.5</c:v>
                </c:pt>
                <c:pt idx="114848">
                  <c:v>57424</c:v>
                </c:pt>
                <c:pt idx="114849">
                  <c:v>57424.5</c:v>
                </c:pt>
                <c:pt idx="114850">
                  <c:v>57425</c:v>
                </c:pt>
                <c:pt idx="114851">
                  <c:v>57425.5</c:v>
                </c:pt>
                <c:pt idx="114852">
                  <c:v>57426</c:v>
                </c:pt>
                <c:pt idx="114853">
                  <c:v>57426.5</c:v>
                </c:pt>
                <c:pt idx="114854">
                  <c:v>57427</c:v>
                </c:pt>
                <c:pt idx="114855">
                  <c:v>57427.5</c:v>
                </c:pt>
                <c:pt idx="114856">
                  <c:v>57428</c:v>
                </c:pt>
                <c:pt idx="114857">
                  <c:v>57428.5</c:v>
                </c:pt>
                <c:pt idx="114858">
                  <c:v>57429</c:v>
                </c:pt>
                <c:pt idx="114859">
                  <c:v>57429.5</c:v>
                </c:pt>
                <c:pt idx="114860">
                  <c:v>57430</c:v>
                </c:pt>
                <c:pt idx="114861">
                  <c:v>57430.5</c:v>
                </c:pt>
                <c:pt idx="114862">
                  <c:v>57431</c:v>
                </c:pt>
                <c:pt idx="114863">
                  <c:v>57431.5</c:v>
                </c:pt>
                <c:pt idx="114864">
                  <c:v>57432</c:v>
                </c:pt>
                <c:pt idx="114865">
                  <c:v>57432.5</c:v>
                </c:pt>
                <c:pt idx="114866">
                  <c:v>57433</c:v>
                </c:pt>
                <c:pt idx="114867">
                  <c:v>57433.5</c:v>
                </c:pt>
                <c:pt idx="114868">
                  <c:v>57434</c:v>
                </c:pt>
                <c:pt idx="114869">
                  <c:v>57434.5</c:v>
                </c:pt>
                <c:pt idx="114870">
                  <c:v>57435</c:v>
                </c:pt>
                <c:pt idx="114871">
                  <c:v>57435.5</c:v>
                </c:pt>
                <c:pt idx="114872">
                  <c:v>57436</c:v>
                </c:pt>
                <c:pt idx="114873">
                  <c:v>57436.5</c:v>
                </c:pt>
                <c:pt idx="114874">
                  <c:v>57437</c:v>
                </c:pt>
                <c:pt idx="114875">
                  <c:v>57437.5</c:v>
                </c:pt>
                <c:pt idx="114876">
                  <c:v>57438</c:v>
                </c:pt>
                <c:pt idx="114877">
                  <c:v>57438.5</c:v>
                </c:pt>
                <c:pt idx="114878">
                  <c:v>57439</c:v>
                </c:pt>
                <c:pt idx="114879">
                  <c:v>57439.5</c:v>
                </c:pt>
                <c:pt idx="114880">
                  <c:v>57440</c:v>
                </c:pt>
                <c:pt idx="114881">
                  <c:v>57440.5</c:v>
                </c:pt>
                <c:pt idx="114882">
                  <c:v>57441</c:v>
                </c:pt>
                <c:pt idx="114883">
                  <c:v>57441.5</c:v>
                </c:pt>
                <c:pt idx="114884">
                  <c:v>57442</c:v>
                </c:pt>
                <c:pt idx="114885">
                  <c:v>57442.5</c:v>
                </c:pt>
                <c:pt idx="114886">
                  <c:v>57443</c:v>
                </c:pt>
                <c:pt idx="114887">
                  <c:v>57443.5</c:v>
                </c:pt>
                <c:pt idx="114888">
                  <c:v>57444</c:v>
                </c:pt>
                <c:pt idx="114889">
                  <c:v>57444.5</c:v>
                </c:pt>
                <c:pt idx="114890">
                  <c:v>57445</c:v>
                </c:pt>
                <c:pt idx="114891">
                  <c:v>57445.5</c:v>
                </c:pt>
                <c:pt idx="114892">
                  <c:v>57446</c:v>
                </c:pt>
                <c:pt idx="114893">
                  <c:v>57446.5</c:v>
                </c:pt>
                <c:pt idx="114894">
                  <c:v>57447</c:v>
                </c:pt>
                <c:pt idx="114895">
                  <c:v>57447.5</c:v>
                </c:pt>
                <c:pt idx="114896">
                  <c:v>57448</c:v>
                </c:pt>
                <c:pt idx="114897">
                  <c:v>57448.5</c:v>
                </c:pt>
                <c:pt idx="114898">
                  <c:v>57449</c:v>
                </c:pt>
                <c:pt idx="114899">
                  <c:v>57449.5</c:v>
                </c:pt>
                <c:pt idx="114900">
                  <c:v>57450</c:v>
                </c:pt>
                <c:pt idx="114901">
                  <c:v>57450.5</c:v>
                </c:pt>
                <c:pt idx="114902">
                  <c:v>57451</c:v>
                </c:pt>
                <c:pt idx="114903">
                  <c:v>57451.5</c:v>
                </c:pt>
                <c:pt idx="114904">
                  <c:v>57452</c:v>
                </c:pt>
                <c:pt idx="114905">
                  <c:v>57452.5</c:v>
                </c:pt>
                <c:pt idx="114906">
                  <c:v>57453</c:v>
                </c:pt>
                <c:pt idx="114907">
                  <c:v>57453.5</c:v>
                </c:pt>
                <c:pt idx="114908">
                  <c:v>57454</c:v>
                </c:pt>
                <c:pt idx="114909">
                  <c:v>57454.5</c:v>
                </c:pt>
                <c:pt idx="114910">
                  <c:v>57455</c:v>
                </c:pt>
                <c:pt idx="114911">
                  <c:v>57455.5</c:v>
                </c:pt>
                <c:pt idx="114912">
                  <c:v>57456</c:v>
                </c:pt>
                <c:pt idx="114913">
                  <c:v>57456.5</c:v>
                </c:pt>
                <c:pt idx="114914">
                  <c:v>57457</c:v>
                </c:pt>
                <c:pt idx="114915">
                  <c:v>57457.5</c:v>
                </c:pt>
                <c:pt idx="114916">
                  <c:v>57458</c:v>
                </c:pt>
                <c:pt idx="114917">
                  <c:v>57458.5</c:v>
                </c:pt>
                <c:pt idx="114918">
                  <c:v>57459</c:v>
                </c:pt>
                <c:pt idx="114919">
                  <c:v>57459.5</c:v>
                </c:pt>
                <c:pt idx="114920">
                  <c:v>57460</c:v>
                </c:pt>
                <c:pt idx="114921">
                  <c:v>57460.5</c:v>
                </c:pt>
                <c:pt idx="114922">
                  <c:v>57461</c:v>
                </c:pt>
                <c:pt idx="114923">
                  <c:v>57461.5</c:v>
                </c:pt>
                <c:pt idx="114924">
                  <c:v>57462</c:v>
                </c:pt>
                <c:pt idx="114925">
                  <c:v>57462.5</c:v>
                </c:pt>
                <c:pt idx="114926">
                  <c:v>57463</c:v>
                </c:pt>
                <c:pt idx="114927">
                  <c:v>57463.5</c:v>
                </c:pt>
                <c:pt idx="114928">
                  <c:v>57464</c:v>
                </c:pt>
                <c:pt idx="114929">
                  <c:v>57464.5</c:v>
                </c:pt>
                <c:pt idx="114930">
                  <c:v>57465</c:v>
                </c:pt>
                <c:pt idx="114931">
                  <c:v>57465.5</c:v>
                </c:pt>
                <c:pt idx="114932">
                  <c:v>57466</c:v>
                </c:pt>
                <c:pt idx="114933">
                  <c:v>57466.5</c:v>
                </c:pt>
                <c:pt idx="114934">
                  <c:v>57467</c:v>
                </c:pt>
                <c:pt idx="114935">
                  <c:v>57467.5</c:v>
                </c:pt>
                <c:pt idx="114936">
                  <c:v>57468</c:v>
                </c:pt>
                <c:pt idx="114937">
                  <c:v>57468.5</c:v>
                </c:pt>
                <c:pt idx="114938">
                  <c:v>57469</c:v>
                </c:pt>
                <c:pt idx="114939">
                  <c:v>57469.5</c:v>
                </c:pt>
                <c:pt idx="114940">
                  <c:v>57470</c:v>
                </c:pt>
                <c:pt idx="114941">
                  <c:v>57470.5</c:v>
                </c:pt>
                <c:pt idx="114942">
                  <c:v>57471</c:v>
                </c:pt>
                <c:pt idx="114943">
                  <c:v>57471.5</c:v>
                </c:pt>
                <c:pt idx="114944">
                  <c:v>57472</c:v>
                </c:pt>
                <c:pt idx="114945">
                  <c:v>57472.5</c:v>
                </c:pt>
                <c:pt idx="114946">
                  <c:v>57473</c:v>
                </c:pt>
                <c:pt idx="114947">
                  <c:v>57473.5</c:v>
                </c:pt>
                <c:pt idx="114948">
                  <c:v>57474</c:v>
                </c:pt>
                <c:pt idx="114949">
                  <c:v>57474.5</c:v>
                </c:pt>
                <c:pt idx="114950">
                  <c:v>57475</c:v>
                </c:pt>
                <c:pt idx="114951">
                  <c:v>57475.5</c:v>
                </c:pt>
                <c:pt idx="114952">
                  <c:v>57476</c:v>
                </c:pt>
                <c:pt idx="114953">
                  <c:v>57476.5</c:v>
                </c:pt>
                <c:pt idx="114954">
                  <c:v>57477</c:v>
                </c:pt>
                <c:pt idx="114955">
                  <c:v>57477.5</c:v>
                </c:pt>
                <c:pt idx="114956">
                  <c:v>57478</c:v>
                </c:pt>
                <c:pt idx="114957">
                  <c:v>57478.5</c:v>
                </c:pt>
                <c:pt idx="114958">
                  <c:v>57479</c:v>
                </c:pt>
                <c:pt idx="114959">
                  <c:v>57479.5</c:v>
                </c:pt>
                <c:pt idx="114960">
                  <c:v>57480</c:v>
                </c:pt>
                <c:pt idx="114961">
                  <c:v>57480.5</c:v>
                </c:pt>
                <c:pt idx="114962">
                  <c:v>57481</c:v>
                </c:pt>
                <c:pt idx="114963">
                  <c:v>57481.5</c:v>
                </c:pt>
                <c:pt idx="114964">
                  <c:v>57482</c:v>
                </c:pt>
                <c:pt idx="114965">
                  <c:v>57482.5</c:v>
                </c:pt>
                <c:pt idx="114966">
                  <c:v>57483</c:v>
                </c:pt>
                <c:pt idx="114967">
                  <c:v>57483.5</c:v>
                </c:pt>
                <c:pt idx="114968">
                  <c:v>57484</c:v>
                </c:pt>
                <c:pt idx="114969">
                  <c:v>57484.5</c:v>
                </c:pt>
                <c:pt idx="114970">
                  <c:v>57485</c:v>
                </c:pt>
                <c:pt idx="114971">
                  <c:v>57485.5</c:v>
                </c:pt>
                <c:pt idx="114972">
                  <c:v>57486</c:v>
                </c:pt>
                <c:pt idx="114973">
                  <c:v>57486.5</c:v>
                </c:pt>
                <c:pt idx="114974">
                  <c:v>57487</c:v>
                </c:pt>
                <c:pt idx="114975">
                  <c:v>57487.5</c:v>
                </c:pt>
                <c:pt idx="114976">
                  <c:v>57488</c:v>
                </c:pt>
                <c:pt idx="114977">
                  <c:v>57488.5</c:v>
                </c:pt>
                <c:pt idx="114978">
                  <c:v>57489</c:v>
                </c:pt>
                <c:pt idx="114979">
                  <c:v>57489.5</c:v>
                </c:pt>
                <c:pt idx="114980">
                  <c:v>57490</c:v>
                </c:pt>
                <c:pt idx="114981">
                  <c:v>57490.5</c:v>
                </c:pt>
                <c:pt idx="114982">
                  <c:v>57491</c:v>
                </c:pt>
                <c:pt idx="114983">
                  <c:v>57491.5</c:v>
                </c:pt>
                <c:pt idx="114984">
                  <c:v>57492</c:v>
                </c:pt>
                <c:pt idx="114985">
                  <c:v>57492.5</c:v>
                </c:pt>
                <c:pt idx="114986">
                  <c:v>57493</c:v>
                </c:pt>
                <c:pt idx="114987">
                  <c:v>57493.5</c:v>
                </c:pt>
                <c:pt idx="114988">
                  <c:v>57494</c:v>
                </c:pt>
                <c:pt idx="114989">
                  <c:v>57494.5</c:v>
                </c:pt>
                <c:pt idx="114990">
                  <c:v>57495</c:v>
                </c:pt>
                <c:pt idx="114991">
                  <c:v>57495.5</c:v>
                </c:pt>
                <c:pt idx="114992">
                  <c:v>57496</c:v>
                </c:pt>
                <c:pt idx="114993">
                  <c:v>57496.5</c:v>
                </c:pt>
                <c:pt idx="114994">
                  <c:v>57497</c:v>
                </c:pt>
                <c:pt idx="114995">
                  <c:v>57497.5</c:v>
                </c:pt>
                <c:pt idx="114996">
                  <c:v>57498</c:v>
                </c:pt>
                <c:pt idx="114997">
                  <c:v>57498.5</c:v>
                </c:pt>
                <c:pt idx="114998">
                  <c:v>57499</c:v>
                </c:pt>
                <c:pt idx="114999">
                  <c:v>57499.5</c:v>
                </c:pt>
                <c:pt idx="115000">
                  <c:v>57500</c:v>
                </c:pt>
                <c:pt idx="115001">
                  <c:v>57500.5</c:v>
                </c:pt>
                <c:pt idx="115002">
                  <c:v>57501</c:v>
                </c:pt>
                <c:pt idx="115003">
                  <c:v>57501.5</c:v>
                </c:pt>
                <c:pt idx="115004">
                  <c:v>57502</c:v>
                </c:pt>
                <c:pt idx="115005">
                  <c:v>57502.5</c:v>
                </c:pt>
                <c:pt idx="115006">
                  <c:v>57503</c:v>
                </c:pt>
                <c:pt idx="115007">
                  <c:v>57503.5</c:v>
                </c:pt>
                <c:pt idx="115008">
                  <c:v>57504</c:v>
                </c:pt>
                <c:pt idx="115009">
                  <c:v>57504.5</c:v>
                </c:pt>
                <c:pt idx="115010">
                  <c:v>57505</c:v>
                </c:pt>
                <c:pt idx="115011">
                  <c:v>57505.5</c:v>
                </c:pt>
                <c:pt idx="115012">
                  <c:v>57506</c:v>
                </c:pt>
                <c:pt idx="115013">
                  <c:v>57506.5</c:v>
                </c:pt>
                <c:pt idx="115014">
                  <c:v>57507</c:v>
                </c:pt>
                <c:pt idx="115015">
                  <c:v>57507.5</c:v>
                </c:pt>
                <c:pt idx="115016">
                  <c:v>57508</c:v>
                </c:pt>
                <c:pt idx="115017">
                  <c:v>57508.5</c:v>
                </c:pt>
                <c:pt idx="115018">
                  <c:v>57509</c:v>
                </c:pt>
                <c:pt idx="115019">
                  <c:v>57509.5</c:v>
                </c:pt>
                <c:pt idx="115020">
                  <c:v>57510</c:v>
                </c:pt>
                <c:pt idx="115021">
                  <c:v>57510.5</c:v>
                </c:pt>
                <c:pt idx="115022">
                  <c:v>57511</c:v>
                </c:pt>
                <c:pt idx="115023">
                  <c:v>57511.5</c:v>
                </c:pt>
                <c:pt idx="115024">
                  <c:v>57512</c:v>
                </c:pt>
                <c:pt idx="115025">
                  <c:v>57512.5</c:v>
                </c:pt>
                <c:pt idx="115026">
                  <c:v>57513</c:v>
                </c:pt>
                <c:pt idx="115027">
                  <c:v>57513.5</c:v>
                </c:pt>
                <c:pt idx="115028">
                  <c:v>57514</c:v>
                </c:pt>
                <c:pt idx="115029">
                  <c:v>57514.5</c:v>
                </c:pt>
                <c:pt idx="115030">
                  <c:v>57515</c:v>
                </c:pt>
                <c:pt idx="115031">
                  <c:v>57515.5</c:v>
                </c:pt>
                <c:pt idx="115032">
                  <c:v>57516</c:v>
                </c:pt>
                <c:pt idx="115033">
                  <c:v>57516.5</c:v>
                </c:pt>
                <c:pt idx="115034">
                  <c:v>57517</c:v>
                </c:pt>
                <c:pt idx="115035">
                  <c:v>57517.5</c:v>
                </c:pt>
                <c:pt idx="115036">
                  <c:v>57518</c:v>
                </c:pt>
                <c:pt idx="115037">
                  <c:v>57518.5</c:v>
                </c:pt>
                <c:pt idx="115038">
                  <c:v>57519</c:v>
                </c:pt>
                <c:pt idx="115039">
                  <c:v>57519.5</c:v>
                </c:pt>
                <c:pt idx="115040">
                  <c:v>57520</c:v>
                </c:pt>
                <c:pt idx="115041">
                  <c:v>57520.5</c:v>
                </c:pt>
                <c:pt idx="115042">
                  <c:v>57521</c:v>
                </c:pt>
                <c:pt idx="115043">
                  <c:v>57521.5</c:v>
                </c:pt>
                <c:pt idx="115044">
                  <c:v>57522</c:v>
                </c:pt>
                <c:pt idx="115045">
                  <c:v>57522.5</c:v>
                </c:pt>
                <c:pt idx="115046">
                  <c:v>57523</c:v>
                </c:pt>
                <c:pt idx="115047">
                  <c:v>57523.5</c:v>
                </c:pt>
                <c:pt idx="115048">
                  <c:v>57524</c:v>
                </c:pt>
                <c:pt idx="115049">
                  <c:v>57524.5</c:v>
                </c:pt>
                <c:pt idx="115050">
                  <c:v>57525</c:v>
                </c:pt>
                <c:pt idx="115051">
                  <c:v>57525.5</c:v>
                </c:pt>
                <c:pt idx="115052">
                  <c:v>57526</c:v>
                </c:pt>
                <c:pt idx="115053">
                  <c:v>57526.5</c:v>
                </c:pt>
                <c:pt idx="115054">
                  <c:v>57527</c:v>
                </c:pt>
                <c:pt idx="115055">
                  <c:v>57527.5</c:v>
                </c:pt>
                <c:pt idx="115056">
                  <c:v>57528</c:v>
                </c:pt>
                <c:pt idx="115057">
                  <c:v>57528.5</c:v>
                </c:pt>
                <c:pt idx="115058">
                  <c:v>57529</c:v>
                </c:pt>
                <c:pt idx="115059">
                  <c:v>57529.5</c:v>
                </c:pt>
                <c:pt idx="115060">
                  <c:v>57530</c:v>
                </c:pt>
                <c:pt idx="115061">
                  <c:v>57530.5</c:v>
                </c:pt>
                <c:pt idx="115062">
                  <c:v>57531</c:v>
                </c:pt>
                <c:pt idx="115063">
                  <c:v>57531.5</c:v>
                </c:pt>
                <c:pt idx="115064">
                  <c:v>57532</c:v>
                </c:pt>
                <c:pt idx="115065">
                  <c:v>57532.5</c:v>
                </c:pt>
                <c:pt idx="115066">
                  <c:v>57533</c:v>
                </c:pt>
                <c:pt idx="115067">
                  <c:v>57533.5</c:v>
                </c:pt>
                <c:pt idx="115068">
                  <c:v>57534</c:v>
                </c:pt>
                <c:pt idx="115069">
                  <c:v>57534.5</c:v>
                </c:pt>
                <c:pt idx="115070">
                  <c:v>57535</c:v>
                </c:pt>
                <c:pt idx="115071">
                  <c:v>57535.5</c:v>
                </c:pt>
                <c:pt idx="115072">
                  <c:v>57536</c:v>
                </c:pt>
                <c:pt idx="115073">
                  <c:v>57536.5</c:v>
                </c:pt>
                <c:pt idx="115074">
                  <c:v>57537</c:v>
                </c:pt>
                <c:pt idx="115075">
                  <c:v>57537.5</c:v>
                </c:pt>
                <c:pt idx="115076">
                  <c:v>57538</c:v>
                </c:pt>
                <c:pt idx="115077">
                  <c:v>57538.5</c:v>
                </c:pt>
                <c:pt idx="115078">
                  <c:v>57539</c:v>
                </c:pt>
                <c:pt idx="115079">
                  <c:v>57539.5</c:v>
                </c:pt>
                <c:pt idx="115080">
                  <c:v>57540</c:v>
                </c:pt>
                <c:pt idx="115081">
                  <c:v>57540.5</c:v>
                </c:pt>
                <c:pt idx="115082">
                  <c:v>57541</c:v>
                </c:pt>
                <c:pt idx="115083">
                  <c:v>57541.5</c:v>
                </c:pt>
                <c:pt idx="115084">
                  <c:v>57542</c:v>
                </c:pt>
                <c:pt idx="115085">
                  <c:v>57542.5</c:v>
                </c:pt>
                <c:pt idx="115086">
                  <c:v>57543</c:v>
                </c:pt>
                <c:pt idx="115087">
                  <c:v>57543.5</c:v>
                </c:pt>
                <c:pt idx="115088">
                  <c:v>57544</c:v>
                </c:pt>
                <c:pt idx="115089">
                  <c:v>57544.5</c:v>
                </c:pt>
                <c:pt idx="115090">
                  <c:v>57545</c:v>
                </c:pt>
                <c:pt idx="115091">
                  <c:v>57545.5</c:v>
                </c:pt>
                <c:pt idx="115092">
                  <c:v>57546</c:v>
                </c:pt>
                <c:pt idx="115093">
                  <c:v>57546.5</c:v>
                </c:pt>
                <c:pt idx="115094">
                  <c:v>57547</c:v>
                </c:pt>
                <c:pt idx="115095">
                  <c:v>57547.5</c:v>
                </c:pt>
                <c:pt idx="115096">
                  <c:v>57548</c:v>
                </c:pt>
                <c:pt idx="115097">
                  <c:v>57548.5</c:v>
                </c:pt>
                <c:pt idx="115098">
                  <c:v>57549</c:v>
                </c:pt>
                <c:pt idx="115099">
                  <c:v>57549.5</c:v>
                </c:pt>
                <c:pt idx="115100">
                  <c:v>57550</c:v>
                </c:pt>
                <c:pt idx="115101">
                  <c:v>57550.5</c:v>
                </c:pt>
                <c:pt idx="115102">
                  <c:v>57551</c:v>
                </c:pt>
                <c:pt idx="115103">
                  <c:v>57551.5</c:v>
                </c:pt>
                <c:pt idx="115104">
                  <c:v>57552</c:v>
                </c:pt>
                <c:pt idx="115105">
                  <c:v>57552.5</c:v>
                </c:pt>
                <c:pt idx="115106">
                  <c:v>57553</c:v>
                </c:pt>
                <c:pt idx="115107">
                  <c:v>57553.5</c:v>
                </c:pt>
                <c:pt idx="115108">
                  <c:v>57554</c:v>
                </c:pt>
                <c:pt idx="115109">
                  <c:v>57554.5</c:v>
                </c:pt>
                <c:pt idx="115110">
                  <c:v>57555</c:v>
                </c:pt>
                <c:pt idx="115111">
                  <c:v>57555.5</c:v>
                </c:pt>
                <c:pt idx="115112">
                  <c:v>57556</c:v>
                </c:pt>
                <c:pt idx="115113">
                  <c:v>57556.5</c:v>
                </c:pt>
                <c:pt idx="115114">
                  <c:v>57557</c:v>
                </c:pt>
                <c:pt idx="115115">
                  <c:v>57557.5</c:v>
                </c:pt>
                <c:pt idx="115116">
                  <c:v>57558</c:v>
                </c:pt>
                <c:pt idx="115117">
                  <c:v>57558.5</c:v>
                </c:pt>
                <c:pt idx="115118">
                  <c:v>57559</c:v>
                </c:pt>
                <c:pt idx="115119">
                  <c:v>57559.5</c:v>
                </c:pt>
                <c:pt idx="115120">
                  <c:v>57560</c:v>
                </c:pt>
                <c:pt idx="115121">
                  <c:v>57560.5</c:v>
                </c:pt>
                <c:pt idx="115122">
                  <c:v>57561</c:v>
                </c:pt>
                <c:pt idx="115123">
                  <c:v>57561.5</c:v>
                </c:pt>
                <c:pt idx="115124">
                  <c:v>57562</c:v>
                </c:pt>
                <c:pt idx="115125">
                  <c:v>57562.5</c:v>
                </c:pt>
                <c:pt idx="115126">
                  <c:v>57563</c:v>
                </c:pt>
                <c:pt idx="115127">
                  <c:v>57563.5</c:v>
                </c:pt>
                <c:pt idx="115128">
                  <c:v>57564</c:v>
                </c:pt>
                <c:pt idx="115129">
                  <c:v>57564.5</c:v>
                </c:pt>
                <c:pt idx="115130">
                  <c:v>57565</c:v>
                </c:pt>
                <c:pt idx="115131">
                  <c:v>57565.5</c:v>
                </c:pt>
                <c:pt idx="115132">
                  <c:v>57566</c:v>
                </c:pt>
                <c:pt idx="115133">
                  <c:v>57566.5</c:v>
                </c:pt>
                <c:pt idx="115134">
                  <c:v>57567</c:v>
                </c:pt>
                <c:pt idx="115135">
                  <c:v>57567.5</c:v>
                </c:pt>
                <c:pt idx="115136">
                  <c:v>57568</c:v>
                </c:pt>
                <c:pt idx="115137">
                  <c:v>57568.5</c:v>
                </c:pt>
                <c:pt idx="115138">
                  <c:v>57569</c:v>
                </c:pt>
                <c:pt idx="115139">
                  <c:v>57569.5</c:v>
                </c:pt>
                <c:pt idx="115140">
                  <c:v>57570</c:v>
                </c:pt>
                <c:pt idx="115141">
                  <c:v>57570.5</c:v>
                </c:pt>
                <c:pt idx="115142">
                  <c:v>57571</c:v>
                </c:pt>
                <c:pt idx="115143">
                  <c:v>57571.5</c:v>
                </c:pt>
                <c:pt idx="115144">
                  <c:v>57572</c:v>
                </c:pt>
                <c:pt idx="115145">
                  <c:v>57572.5</c:v>
                </c:pt>
                <c:pt idx="115146">
                  <c:v>57573</c:v>
                </c:pt>
                <c:pt idx="115147">
                  <c:v>57573.5</c:v>
                </c:pt>
                <c:pt idx="115148">
                  <c:v>57574</c:v>
                </c:pt>
                <c:pt idx="115149">
                  <c:v>57574.5</c:v>
                </c:pt>
                <c:pt idx="115150">
                  <c:v>57575</c:v>
                </c:pt>
                <c:pt idx="115151">
                  <c:v>57575.5</c:v>
                </c:pt>
                <c:pt idx="115152">
                  <c:v>57576</c:v>
                </c:pt>
                <c:pt idx="115153">
                  <c:v>57576.5</c:v>
                </c:pt>
                <c:pt idx="115154">
                  <c:v>57577</c:v>
                </c:pt>
                <c:pt idx="115155">
                  <c:v>57577.5</c:v>
                </c:pt>
                <c:pt idx="115156">
                  <c:v>57578</c:v>
                </c:pt>
                <c:pt idx="115157">
                  <c:v>57578.5</c:v>
                </c:pt>
                <c:pt idx="115158">
                  <c:v>57579</c:v>
                </c:pt>
                <c:pt idx="115159">
                  <c:v>57579.5</c:v>
                </c:pt>
                <c:pt idx="115160">
                  <c:v>57580</c:v>
                </c:pt>
                <c:pt idx="115161">
                  <c:v>57580.5</c:v>
                </c:pt>
                <c:pt idx="115162">
                  <c:v>57581</c:v>
                </c:pt>
                <c:pt idx="115163">
                  <c:v>57581.5</c:v>
                </c:pt>
                <c:pt idx="115164">
                  <c:v>57582</c:v>
                </c:pt>
                <c:pt idx="115165">
                  <c:v>57582.5</c:v>
                </c:pt>
                <c:pt idx="115166">
                  <c:v>57583</c:v>
                </c:pt>
                <c:pt idx="115167">
                  <c:v>57583.5</c:v>
                </c:pt>
                <c:pt idx="115168">
                  <c:v>57584</c:v>
                </c:pt>
                <c:pt idx="115169">
                  <c:v>57584.5</c:v>
                </c:pt>
                <c:pt idx="115170">
                  <c:v>57585</c:v>
                </c:pt>
                <c:pt idx="115171">
                  <c:v>57585.5</c:v>
                </c:pt>
                <c:pt idx="115172">
                  <c:v>57586</c:v>
                </c:pt>
                <c:pt idx="115173">
                  <c:v>57586.5</c:v>
                </c:pt>
                <c:pt idx="115174">
                  <c:v>57587</c:v>
                </c:pt>
                <c:pt idx="115175">
                  <c:v>57587.5</c:v>
                </c:pt>
                <c:pt idx="115176">
                  <c:v>57588</c:v>
                </c:pt>
                <c:pt idx="115177">
                  <c:v>57588.5</c:v>
                </c:pt>
                <c:pt idx="115178">
                  <c:v>57589</c:v>
                </c:pt>
                <c:pt idx="115179">
                  <c:v>57589.5</c:v>
                </c:pt>
                <c:pt idx="115180">
                  <c:v>57590</c:v>
                </c:pt>
                <c:pt idx="115181">
                  <c:v>57590.5</c:v>
                </c:pt>
                <c:pt idx="115182">
                  <c:v>57591</c:v>
                </c:pt>
                <c:pt idx="115183">
                  <c:v>57591.5</c:v>
                </c:pt>
                <c:pt idx="115184">
                  <c:v>57592</c:v>
                </c:pt>
                <c:pt idx="115185">
                  <c:v>57592.5</c:v>
                </c:pt>
                <c:pt idx="115186">
                  <c:v>57593</c:v>
                </c:pt>
                <c:pt idx="115187">
                  <c:v>57593.5</c:v>
                </c:pt>
                <c:pt idx="115188">
                  <c:v>57594</c:v>
                </c:pt>
                <c:pt idx="115189">
                  <c:v>57594.5</c:v>
                </c:pt>
                <c:pt idx="115190">
                  <c:v>57595</c:v>
                </c:pt>
                <c:pt idx="115191">
                  <c:v>57595.5</c:v>
                </c:pt>
                <c:pt idx="115192">
                  <c:v>57596</c:v>
                </c:pt>
                <c:pt idx="115193">
                  <c:v>57596.5</c:v>
                </c:pt>
                <c:pt idx="115194">
                  <c:v>57597</c:v>
                </c:pt>
                <c:pt idx="115195">
                  <c:v>57597.5</c:v>
                </c:pt>
                <c:pt idx="115196">
                  <c:v>57598</c:v>
                </c:pt>
                <c:pt idx="115197">
                  <c:v>57598.5</c:v>
                </c:pt>
                <c:pt idx="115198">
                  <c:v>57599</c:v>
                </c:pt>
                <c:pt idx="115199">
                  <c:v>57599.5</c:v>
                </c:pt>
                <c:pt idx="115200">
                  <c:v>57600</c:v>
                </c:pt>
                <c:pt idx="115201">
                  <c:v>57600.5</c:v>
                </c:pt>
                <c:pt idx="115202">
                  <c:v>57601</c:v>
                </c:pt>
                <c:pt idx="115203">
                  <c:v>57601.5</c:v>
                </c:pt>
                <c:pt idx="115204">
                  <c:v>57602</c:v>
                </c:pt>
                <c:pt idx="115205">
                  <c:v>57602.5</c:v>
                </c:pt>
                <c:pt idx="115206">
                  <c:v>57603</c:v>
                </c:pt>
                <c:pt idx="115207">
                  <c:v>57603.5</c:v>
                </c:pt>
                <c:pt idx="115208">
                  <c:v>57604</c:v>
                </c:pt>
                <c:pt idx="115209">
                  <c:v>57604.5</c:v>
                </c:pt>
                <c:pt idx="115210">
                  <c:v>57605</c:v>
                </c:pt>
                <c:pt idx="115211">
                  <c:v>57605.5</c:v>
                </c:pt>
                <c:pt idx="115212">
                  <c:v>57606</c:v>
                </c:pt>
                <c:pt idx="115213">
                  <c:v>57606.5</c:v>
                </c:pt>
                <c:pt idx="115214">
                  <c:v>57607</c:v>
                </c:pt>
                <c:pt idx="115215">
                  <c:v>57607.5</c:v>
                </c:pt>
                <c:pt idx="115216">
                  <c:v>57608</c:v>
                </c:pt>
                <c:pt idx="115217">
                  <c:v>57608.5</c:v>
                </c:pt>
                <c:pt idx="115218">
                  <c:v>57609</c:v>
                </c:pt>
                <c:pt idx="115219">
                  <c:v>57609.5</c:v>
                </c:pt>
                <c:pt idx="115220">
                  <c:v>57610</c:v>
                </c:pt>
                <c:pt idx="115221">
                  <c:v>57610.5</c:v>
                </c:pt>
                <c:pt idx="115222">
                  <c:v>57611</c:v>
                </c:pt>
                <c:pt idx="115223">
                  <c:v>57611.5</c:v>
                </c:pt>
                <c:pt idx="115224">
                  <c:v>57612</c:v>
                </c:pt>
                <c:pt idx="115225">
                  <c:v>57612.5</c:v>
                </c:pt>
                <c:pt idx="115226">
                  <c:v>57613</c:v>
                </c:pt>
                <c:pt idx="115227">
                  <c:v>57613.5</c:v>
                </c:pt>
                <c:pt idx="115228">
                  <c:v>57614</c:v>
                </c:pt>
                <c:pt idx="115229">
                  <c:v>57614.5</c:v>
                </c:pt>
                <c:pt idx="115230">
                  <c:v>57615</c:v>
                </c:pt>
                <c:pt idx="115231">
                  <c:v>57615.5</c:v>
                </c:pt>
                <c:pt idx="115232">
                  <c:v>57616</c:v>
                </c:pt>
                <c:pt idx="115233">
                  <c:v>57616.5</c:v>
                </c:pt>
                <c:pt idx="115234">
                  <c:v>57617</c:v>
                </c:pt>
                <c:pt idx="115235">
                  <c:v>57617.5</c:v>
                </c:pt>
                <c:pt idx="115236">
                  <c:v>57618</c:v>
                </c:pt>
                <c:pt idx="115237">
                  <c:v>57618.5</c:v>
                </c:pt>
                <c:pt idx="115238">
                  <c:v>57619</c:v>
                </c:pt>
                <c:pt idx="115239">
                  <c:v>57619.5</c:v>
                </c:pt>
                <c:pt idx="115240">
                  <c:v>57620</c:v>
                </c:pt>
                <c:pt idx="115241">
                  <c:v>57620.5</c:v>
                </c:pt>
                <c:pt idx="115242">
                  <c:v>57621</c:v>
                </c:pt>
                <c:pt idx="115243">
                  <c:v>57621.5</c:v>
                </c:pt>
                <c:pt idx="115244">
                  <c:v>57622</c:v>
                </c:pt>
                <c:pt idx="115245">
                  <c:v>57622.5</c:v>
                </c:pt>
                <c:pt idx="115246">
                  <c:v>57623</c:v>
                </c:pt>
                <c:pt idx="115247">
                  <c:v>57623.5</c:v>
                </c:pt>
                <c:pt idx="115248">
                  <c:v>57624</c:v>
                </c:pt>
                <c:pt idx="115249">
                  <c:v>57624.5</c:v>
                </c:pt>
                <c:pt idx="115250">
                  <c:v>57625</c:v>
                </c:pt>
                <c:pt idx="115251">
                  <c:v>57625.5</c:v>
                </c:pt>
                <c:pt idx="115252">
                  <c:v>57626</c:v>
                </c:pt>
                <c:pt idx="115253">
                  <c:v>57626.5</c:v>
                </c:pt>
                <c:pt idx="115254">
                  <c:v>57627</c:v>
                </c:pt>
                <c:pt idx="115255">
                  <c:v>57627.5</c:v>
                </c:pt>
                <c:pt idx="115256">
                  <c:v>57628</c:v>
                </c:pt>
                <c:pt idx="115257">
                  <c:v>57628.5</c:v>
                </c:pt>
                <c:pt idx="115258">
                  <c:v>57629</c:v>
                </c:pt>
                <c:pt idx="115259">
                  <c:v>57629.5</c:v>
                </c:pt>
                <c:pt idx="115260">
                  <c:v>57630</c:v>
                </c:pt>
                <c:pt idx="115261">
                  <c:v>57630.5</c:v>
                </c:pt>
                <c:pt idx="115262">
                  <c:v>57631</c:v>
                </c:pt>
                <c:pt idx="115263">
                  <c:v>57631.5</c:v>
                </c:pt>
                <c:pt idx="115264">
                  <c:v>57632</c:v>
                </c:pt>
                <c:pt idx="115265">
                  <c:v>57632.5</c:v>
                </c:pt>
                <c:pt idx="115266">
                  <c:v>57633</c:v>
                </c:pt>
                <c:pt idx="115267">
                  <c:v>57633.5</c:v>
                </c:pt>
                <c:pt idx="115268">
                  <c:v>57634</c:v>
                </c:pt>
                <c:pt idx="115269">
                  <c:v>57634.5</c:v>
                </c:pt>
                <c:pt idx="115270">
                  <c:v>57635</c:v>
                </c:pt>
                <c:pt idx="115271">
                  <c:v>57635.5</c:v>
                </c:pt>
                <c:pt idx="115272">
                  <c:v>57636</c:v>
                </c:pt>
                <c:pt idx="115273">
                  <c:v>57636.5</c:v>
                </c:pt>
                <c:pt idx="115274">
                  <c:v>57637</c:v>
                </c:pt>
                <c:pt idx="115275">
                  <c:v>57637.5</c:v>
                </c:pt>
                <c:pt idx="115276">
                  <c:v>57638</c:v>
                </c:pt>
                <c:pt idx="115277">
                  <c:v>57638.5</c:v>
                </c:pt>
                <c:pt idx="115278">
                  <c:v>57639</c:v>
                </c:pt>
                <c:pt idx="115279">
                  <c:v>57639.5</c:v>
                </c:pt>
                <c:pt idx="115280">
                  <c:v>57640</c:v>
                </c:pt>
                <c:pt idx="115281">
                  <c:v>57640.5</c:v>
                </c:pt>
                <c:pt idx="115282">
                  <c:v>57641</c:v>
                </c:pt>
                <c:pt idx="115283">
                  <c:v>57641.5</c:v>
                </c:pt>
                <c:pt idx="115284">
                  <c:v>57642</c:v>
                </c:pt>
                <c:pt idx="115285">
                  <c:v>57642.5</c:v>
                </c:pt>
                <c:pt idx="115286">
                  <c:v>57643</c:v>
                </c:pt>
                <c:pt idx="115287">
                  <c:v>57643.5</c:v>
                </c:pt>
                <c:pt idx="115288">
                  <c:v>57644</c:v>
                </c:pt>
                <c:pt idx="115289">
                  <c:v>57644.5</c:v>
                </c:pt>
                <c:pt idx="115290">
                  <c:v>57645</c:v>
                </c:pt>
                <c:pt idx="115291">
                  <c:v>57645.5</c:v>
                </c:pt>
                <c:pt idx="115292">
                  <c:v>57646</c:v>
                </c:pt>
                <c:pt idx="115293">
                  <c:v>57646.5</c:v>
                </c:pt>
                <c:pt idx="115294">
                  <c:v>57647</c:v>
                </c:pt>
                <c:pt idx="115295">
                  <c:v>57647.5</c:v>
                </c:pt>
                <c:pt idx="115296">
                  <c:v>57648</c:v>
                </c:pt>
                <c:pt idx="115297">
                  <c:v>57648.5</c:v>
                </c:pt>
                <c:pt idx="115298">
                  <c:v>57649</c:v>
                </c:pt>
                <c:pt idx="115299">
                  <c:v>57649.5</c:v>
                </c:pt>
                <c:pt idx="115300">
                  <c:v>57650</c:v>
                </c:pt>
                <c:pt idx="115301">
                  <c:v>57650.5</c:v>
                </c:pt>
                <c:pt idx="115302">
                  <c:v>57651</c:v>
                </c:pt>
                <c:pt idx="115303">
                  <c:v>57651.5</c:v>
                </c:pt>
                <c:pt idx="115304">
                  <c:v>57652</c:v>
                </c:pt>
                <c:pt idx="115305">
                  <c:v>57652.5</c:v>
                </c:pt>
                <c:pt idx="115306">
                  <c:v>57653</c:v>
                </c:pt>
                <c:pt idx="115307">
                  <c:v>57653.5</c:v>
                </c:pt>
                <c:pt idx="115308">
                  <c:v>57654</c:v>
                </c:pt>
                <c:pt idx="115309">
                  <c:v>57654.5</c:v>
                </c:pt>
                <c:pt idx="115310">
                  <c:v>57655</c:v>
                </c:pt>
                <c:pt idx="115311">
                  <c:v>57655.5</c:v>
                </c:pt>
                <c:pt idx="115312">
                  <c:v>57656</c:v>
                </c:pt>
                <c:pt idx="115313">
                  <c:v>57656.5</c:v>
                </c:pt>
                <c:pt idx="115314">
                  <c:v>57657</c:v>
                </c:pt>
                <c:pt idx="115315">
                  <c:v>57657.5</c:v>
                </c:pt>
                <c:pt idx="115316">
                  <c:v>57658</c:v>
                </c:pt>
                <c:pt idx="115317">
                  <c:v>57658.5</c:v>
                </c:pt>
                <c:pt idx="115318">
                  <c:v>57659</c:v>
                </c:pt>
                <c:pt idx="115319">
                  <c:v>57659.5</c:v>
                </c:pt>
                <c:pt idx="115320">
                  <c:v>57660</c:v>
                </c:pt>
                <c:pt idx="115321">
                  <c:v>57660.5</c:v>
                </c:pt>
                <c:pt idx="115322">
                  <c:v>57661</c:v>
                </c:pt>
                <c:pt idx="115323">
                  <c:v>57661.5</c:v>
                </c:pt>
                <c:pt idx="115324">
                  <c:v>57662</c:v>
                </c:pt>
                <c:pt idx="115325">
                  <c:v>57662.5</c:v>
                </c:pt>
                <c:pt idx="115326">
                  <c:v>57663</c:v>
                </c:pt>
                <c:pt idx="115327">
                  <c:v>57663.5</c:v>
                </c:pt>
                <c:pt idx="115328">
                  <c:v>57664</c:v>
                </c:pt>
                <c:pt idx="115329">
                  <c:v>57664.5</c:v>
                </c:pt>
                <c:pt idx="115330">
                  <c:v>57665</c:v>
                </c:pt>
                <c:pt idx="115331">
                  <c:v>57665.5</c:v>
                </c:pt>
                <c:pt idx="115332">
                  <c:v>57666</c:v>
                </c:pt>
                <c:pt idx="115333">
                  <c:v>57666.5</c:v>
                </c:pt>
                <c:pt idx="115334">
                  <c:v>57667</c:v>
                </c:pt>
                <c:pt idx="115335">
                  <c:v>57667.5</c:v>
                </c:pt>
                <c:pt idx="115336">
                  <c:v>57668</c:v>
                </c:pt>
                <c:pt idx="115337">
                  <c:v>57668.5</c:v>
                </c:pt>
                <c:pt idx="115338">
                  <c:v>57669</c:v>
                </c:pt>
                <c:pt idx="115339">
                  <c:v>57669.5</c:v>
                </c:pt>
                <c:pt idx="115340">
                  <c:v>57670</c:v>
                </c:pt>
                <c:pt idx="115341">
                  <c:v>57670.5</c:v>
                </c:pt>
                <c:pt idx="115342">
                  <c:v>57671</c:v>
                </c:pt>
                <c:pt idx="115343">
                  <c:v>57671.5</c:v>
                </c:pt>
                <c:pt idx="115344">
                  <c:v>57672</c:v>
                </c:pt>
                <c:pt idx="115345">
                  <c:v>57672.5</c:v>
                </c:pt>
                <c:pt idx="115346">
                  <c:v>57673</c:v>
                </c:pt>
                <c:pt idx="115347">
                  <c:v>57673.5</c:v>
                </c:pt>
                <c:pt idx="115348">
                  <c:v>57674</c:v>
                </c:pt>
                <c:pt idx="115349">
                  <c:v>57674.5</c:v>
                </c:pt>
                <c:pt idx="115350">
                  <c:v>57675</c:v>
                </c:pt>
                <c:pt idx="115351">
                  <c:v>57675.5</c:v>
                </c:pt>
                <c:pt idx="115352">
                  <c:v>57676</c:v>
                </c:pt>
                <c:pt idx="115353">
                  <c:v>57676.5</c:v>
                </c:pt>
                <c:pt idx="115354">
                  <c:v>57677</c:v>
                </c:pt>
                <c:pt idx="115355">
                  <c:v>57677.5</c:v>
                </c:pt>
                <c:pt idx="115356">
                  <c:v>57678</c:v>
                </c:pt>
                <c:pt idx="115357">
                  <c:v>57678.5</c:v>
                </c:pt>
                <c:pt idx="115358">
                  <c:v>57679</c:v>
                </c:pt>
                <c:pt idx="115359">
                  <c:v>57679.5</c:v>
                </c:pt>
                <c:pt idx="115360">
                  <c:v>57680</c:v>
                </c:pt>
                <c:pt idx="115361">
                  <c:v>57680.5</c:v>
                </c:pt>
                <c:pt idx="115362">
                  <c:v>57681</c:v>
                </c:pt>
                <c:pt idx="115363">
                  <c:v>57681.5</c:v>
                </c:pt>
                <c:pt idx="115364">
                  <c:v>57682</c:v>
                </c:pt>
                <c:pt idx="115365">
                  <c:v>57682.5</c:v>
                </c:pt>
                <c:pt idx="115366">
                  <c:v>57683</c:v>
                </c:pt>
                <c:pt idx="115367">
                  <c:v>57683.5</c:v>
                </c:pt>
                <c:pt idx="115368">
                  <c:v>57684</c:v>
                </c:pt>
                <c:pt idx="115369">
                  <c:v>57684.5</c:v>
                </c:pt>
                <c:pt idx="115370">
                  <c:v>57685</c:v>
                </c:pt>
                <c:pt idx="115371">
                  <c:v>57685.5</c:v>
                </c:pt>
                <c:pt idx="115372">
                  <c:v>57686</c:v>
                </c:pt>
                <c:pt idx="115373">
                  <c:v>57686.5</c:v>
                </c:pt>
                <c:pt idx="115374">
                  <c:v>57687</c:v>
                </c:pt>
                <c:pt idx="115375">
                  <c:v>57687.5</c:v>
                </c:pt>
                <c:pt idx="115376">
                  <c:v>57688</c:v>
                </c:pt>
                <c:pt idx="115377">
                  <c:v>57688.5</c:v>
                </c:pt>
                <c:pt idx="115378">
                  <c:v>57689</c:v>
                </c:pt>
                <c:pt idx="115379">
                  <c:v>57689.5</c:v>
                </c:pt>
                <c:pt idx="115380">
                  <c:v>57690</c:v>
                </c:pt>
                <c:pt idx="115381">
                  <c:v>57690.5</c:v>
                </c:pt>
                <c:pt idx="115382">
                  <c:v>57691</c:v>
                </c:pt>
                <c:pt idx="115383">
                  <c:v>57691.5</c:v>
                </c:pt>
                <c:pt idx="115384">
                  <c:v>57692</c:v>
                </c:pt>
                <c:pt idx="115385">
                  <c:v>57692.5</c:v>
                </c:pt>
                <c:pt idx="115386">
                  <c:v>57693</c:v>
                </c:pt>
                <c:pt idx="115387">
                  <c:v>57693.5</c:v>
                </c:pt>
                <c:pt idx="115388">
                  <c:v>57694</c:v>
                </c:pt>
                <c:pt idx="115389">
                  <c:v>57694.5</c:v>
                </c:pt>
                <c:pt idx="115390">
                  <c:v>57695</c:v>
                </c:pt>
                <c:pt idx="115391">
                  <c:v>57695.5</c:v>
                </c:pt>
                <c:pt idx="115392">
                  <c:v>57696</c:v>
                </c:pt>
                <c:pt idx="115393">
                  <c:v>57696.5</c:v>
                </c:pt>
                <c:pt idx="115394">
                  <c:v>57697</c:v>
                </c:pt>
                <c:pt idx="115395">
                  <c:v>57697.5</c:v>
                </c:pt>
                <c:pt idx="115396">
                  <c:v>57698</c:v>
                </c:pt>
                <c:pt idx="115397">
                  <c:v>57698.5</c:v>
                </c:pt>
                <c:pt idx="115398">
                  <c:v>57699</c:v>
                </c:pt>
                <c:pt idx="115399">
                  <c:v>57699.5</c:v>
                </c:pt>
                <c:pt idx="115400">
                  <c:v>57700</c:v>
                </c:pt>
                <c:pt idx="115401">
                  <c:v>57700.5</c:v>
                </c:pt>
                <c:pt idx="115402">
                  <c:v>57701</c:v>
                </c:pt>
                <c:pt idx="115403">
                  <c:v>57701.5</c:v>
                </c:pt>
                <c:pt idx="115404">
                  <c:v>57702</c:v>
                </c:pt>
                <c:pt idx="115405">
                  <c:v>57702.5</c:v>
                </c:pt>
                <c:pt idx="115406">
                  <c:v>57703</c:v>
                </c:pt>
                <c:pt idx="115407">
                  <c:v>57703.5</c:v>
                </c:pt>
                <c:pt idx="115408">
                  <c:v>57704</c:v>
                </c:pt>
                <c:pt idx="115409">
                  <c:v>57704.5</c:v>
                </c:pt>
                <c:pt idx="115410">
                  <c:v>57705</c:v>
                </c:pt>
                <c:pt idx="115411">
                  <c:v>57705.5</c:v>
                </c:pt>
                <c:pt idx="115412">
                  <c:v>57706</c:v>
                </c:pt>
                <c:pt idx="115413">
                  <c:v>57706.5</c:v>
                </c:pt>
                <c:pt idx="115414">
                  <c:v>57707</c:v>
                </c:pt>
                <c:pt idx="115415">
                  <c:v>57707.5</c:v>
                </c:pt>
                <c:pt idx="115416">
                  <c:v>57708</c:v>
                </c:pt>
                <c:pt idx="115417">
                  <c:v>57708.5</c:v>
                </c:pt>
                <c:pt idx="115418">
                  <c:v>57709</c:v>
                </c:pt>
                <c:pt idx="115419">
                  <c:v>57709.5</c:v>
                </c:pt>
                <c:pt idx="115420">
                  <c:v>57710</c:v>
                </c:pt>
                <c:pt idx="115421">
                  <c:v>57710.5</c:v>
                </c:pt>
                <c:pt idx="115422">
                  <c:v>57711</c:v>
                </c:pt>
                <c:pt idx="115423">
                  <c:v>57711.5</c:v>
                </c:pt>
                <c:pt idx="115424">
                  <c:v>57712</c:v>
                </c:pt>
                <c:pt idx="115425">
                  <c:v>57712.5</c:v>
                </c:pt>
                <c:pt idx="115426">
                  <c:v>57713</c:v>
                </c:pt>
                <c:pt idx="115427">
                  <c:v>57713.5</c:v>
                </c:pt>
                <c:pt idx="115428">
                  <c:v>57714</c:v>
                </c:pt>
                <c:pt idx="115429">
                  <c:v>57714.5</c:v>
                </c:pt>
                <c:pt idx="115430">
                  <c:v>57715</c:v>
                </c:pt>
                <c:pt idx="115431">
                  <c:v>57715.5</c:v>
                </c:pt>
                <c:pt idx="115432">
                  <c:v>57716</c:v>
                </c:pt>
                <c:pt idx="115433">
                  <c:v>57716.5</c:v>
                </c:pt>
                <c:pt idx="115434">
                  <c:v>57717</c:v>
                </c:pt>
                <c:pt idx="115435">
                  <c:v>57717.5</c:v>
                </c:pt>
                <c:pt idx="115436">
                  <c:v>57718</c:v>
                </c:pt>
                <c:pt idx="115437">
                  <c:v>57718.5</c:v>
                </c:pt>
                <c:pt idx="115438">
                  <c:v>57719</c:v>
                </c:pt>
                <c:pt idx="115439">
                  <c:v>57719.5</c:v>
                </c:pt>
                <c:pt idx="115440">
                  <c:v>57720</c:v>
                </c:pt>
                <c:pt idx="115441">
                  <c:v>57720.5</c:v>
                </c:pt>
                <c:pt idx="115442">
                  <c:v>57721</c:v>
                </c:pt>
                <c:pt idx="115443">
                  <c:v>57721.5</c:v>
                </c:pt>
                <c:pt idx="115444">
                  <c:v>57722</c:v>
                </c:pt>
                <c:pt idx="115445">
                  <c:v>57722.5</c:v>
                </c:pt>
                <c:pt idx="115446">
                  <c:v>57723</c:v>
                </c:pt>
                <c:pt idx="115447">
                  <c:v>57723.5</c:v>
                </c:pt>
                <c:pt idx="115448">
                  <c:v>57724</c:v>
                </c:pt>
                <c:pt idx="115449">
                  <c:v>57724.5</c:v>
                </c:pt>
                <c:pt idx="115450">
                  <c:v>57725</c:v>
                </c:pt>
                <c:pt idx="115451">
                  <c:v>57725.5</c:v>
                </c:pt>
                <c:pt idx="115452">
                  <c:v>57726</c:v>
                </c:pt>
                <c:pt idx="115453">
                  <c:v>57726.5</c:v>
                </c:pt>
                <c:pt idx="115454">
                  <c:v>57727</c:v>
                </c:pt>
                <c:pt idx="115455">
                  <c:v>57727.5</c:v>
                </c:pt>
                <c:pt idx="115456">
                  <c:v>57728</c:v>
                </c:pt>
                <c:pt idx="115457">
                  <c:v>57728.5</c:v>
                </c:pt>
                <c:pt idx="115458">
                  <c:v>57729</c:v>
                </c:pt>
                <c:pt idx="115459">
                  <c:v>57729.5</c:v>
                </c:pt>
                <c:pt idx="115460">
                  <c:v>57730</c:v>
                </c:pt>
                <c:pt idx="115461">
                  <c:v>57730.5</c:v>
                </c:pt>
                <c:pt idx="115462">
                  <c:v>57731</c:v>
                </c:pt>
                <c:pt idx="115463">
                  <c:v>57731.5</c:v>
                </c:pt>
                <c:pt idx="115464">
                  <c:v>57732</c:v>
                </c:pt>
                <c:pt idx="115465">
                  <c:v>57732.5</c:v>
                </c:pt>
                <c:pt idx="115466">
                  <c:v>57733</c:v>
                </c:pt>
                <c:pt idx="115467">
                  <c:v>57733.5</c:v>
                </c:pt>
                <c:pt idx="115468">
                  <c:v>57734</c:v>
                </c:pt>
                <c:pt idx="115469">
                  <c:v>57734.5</c:v>
                </c:pt>
                <c:pt idx="115470">
                  <c:v>57735</c:v>
                </c:pt>
                <c:pt idx="115471">
                  <c:v>57735.5</c:v>
                </c:pt>
                <c:pt idx="115472">
                  <c:v>57736</c:v>
                </c:pt>
                <c:pt idx="115473">
                  <c:v>57736.5</c:v>
                </c:pt>
                <c:pt idx="115474">
                  <c:v>57737</c:v>
                </c:pt>
                <c:pt idx="115475">
                  <c:v>57737.5</c:v>
                </c:pt>
                <c:pt idx="115476">
                  <c:v>57738</c:v>
                </c:pt>
                <c:pt idx="115477">
                  <c:v>57738.5</c:v>
                </c:pt>
                <c:pt idx="115478">
                  <c:v>57739</c:v>
                </c:pt>
                <c:pt idx="115479">
                  <c:v>57739.5</c:v>
                </c:pt>
                <c:pt idx="115480">
                  <c:v>57740</c:v>
                </c:pt>
                <c:pt idx="115481">
                  <c:v>57740.5</c:v>
                </c:pt>
                <c:pt idx="115482">
                  <c:v>57741</c:v>
                </c:pt>
                <c:pt idx="115483">
                  <c:v>57741.5</c:v>
                </c:pt>
                <c:pt idx="115484">
                  <c:v>57742</c:v>
                </c:pt>
                <c:pt idx="115485">
                  <c:v>57742.5</c:v>
                </c:pt>
                <c:pt idx="115486">
                  <c:v>57743</c:v>
                </c:pt>
                <c:pt idx="115487">
                  <c:v>57743.5</c:v>
                </c:pt>
                <c:pt idx="115488">
                  <c:v>57744</c:v>
                </c:pt>
                <c:pt idx="115489">
                  <c:v>57744.5</c:v>
                </c:pt>
                <c:pt idx="115490">
                  <c:v>57745</c:v>
                </c:pt>
                <c:pt idx="115491">
                  <c:v>57745.5</c:v>
                </c:pt>
                <c:pt idx="115492">
                  <c:v>57746</c:v>
                </c:pt>
                <c:pt idx="115493">
                  <c:v>57746.5</c:v>
                </c:pt>
                <c:pt idx="115494">
                  <c:v>57747</c:v>
                </c:pt>
                <c:pt idx="115495">
                  <c:v>57747.5</c:v>
                </c:pt>
                <c:pt idx="115496">
                  <c:v>57748</c:v>
                </c:pt>
                <c:pt idx="115497">
                  <c:v>57748.5</c:v>
                </c:pt>
                <c:pt idx="115498">
                  <c:v>57749</c:v>
                </c:pt>
                <c:pt idx="115499">
                  <c:v>57749.5</c:v>
                </c:pt>
                <c:pt idx="115500">
                  <c:v>57750</c:v>
                </c:pt>
                <c:pt idx="115501">
                  <c:v>57750.5</c:v>
                </c:pt>
                <c:pt idx="115502">
                  <c:v>57751</c:v>
                </c:pt>
                <c:pt idx="115503">
                  <c:v>57751.5</c:v>
                </c:pt>
                <c:pt idx="115504">
                  <c:v>57752</c:v>
                </c:pt>
                <c:pt idx="115505">
                  <c:v>57752.5</c:v>
                </c:pt>
                <c:pt idx="115506">
                  <c:v>57753</c:v>
                </c:pt>
                <c:pt idx="115507">
                  <c:v>57753.5</c:v>
                </c:pt>
                <c:pt idx="115508">
                  <c:v>57754</c:v>
                </c:pt>
                <c:pt idx="115509">
                  <c:v>57754.5</c:v>
                </c:pt>
                <c:pt idx="115510">
                  <c:v>57755</c:v>
                </c:pt>
                <c:pt idx="115511">
                  <c:v>57755.5</c:v>
                </c:pt>
                <c:pt idx="115512">
                  <c:v>57756</c:v>
                </c:pt>
                <c:pt idx="115513">
                  <c:v>57756.5</c:v>
                </c:pt>
                <c:pt idx="115514">
                  <c:v>57757</c:v>
                </c:pt>
                <c:pt idx="115515">
                  <c:v>57757.5</c:v>
                </c:pt>
                <c:pt idx="115516">
                  <c:v>57758</c:v>
                </c:pt>
                <c:pt idx="115517">
                  <c:v>57758.5</c:v>
                </c:pt>
                <c:pt idx="115518">
                  <c:v>57759</c:v>
                </c:pt>
                <c:pt idx="115519">
                  <c:v>57759.5</c:v>
                </c:pt>
                <c:pt idx="115520">
                  <c:v>57760</c:v>
                </c:pt>
                <c:pt idx="115521">
                  <c:v>57760.5</c:v>
                </c:pt>
                <c:pt idx="115522">
                  <c:v>57761</c:v>
                </c:pt>
                <c:pt idx="115523">
                  <c:v>57761.5</c:v>
                </c:pt>
                <c:pt idx="115524">
                  <c:v>57762</c:v>
                </c:pt>
                <c:pt idx="115525">
                  <c:v>57762.5</c:v>
                </c:pt>
                <c:pt idx="115526">
                  <c:v>57763</c:v>
                </c:pt>
                <c:pt idx="115527">
                  <c:v>57763.5</c:v>
                </c:pt>
                <c:pt idx="115528">
                  <c:v>57764</c:v>
                </c:pt>
                <c:pt idx="115529">
                  <c:v>57764.5</c:v>
                </c:pt>
                <c:pt idx="115530">
                  <c:v>57765</c:v>
                </c:pt>
                <c:pt idx="115531">
                  <c:v>57765.5</c:v>
                </c:pt>
                <c:pt idx="115532">
                  <c:v>57766</c:v>
                </c:pt>
                <c:pt idx="115533">
                  <c:v>57766.5</c:v>
                </c:pt>
                <c:pt idx="115534">
                  <c:v>57767</c:v>
                </c:pt>
                <c:pt idx="115535">
                  <c:v>57767.5</c:v>
                </c:pt>
                <c:pt idx="115536">
                  <c:v>57768</c:v>
                </c:pt>
                <c:pt idx="115537">
                  <c:v>57768.5</c:v>
                </c:pt>
                <c:pt idx="115538">
                  <c:v>57769</c:v>
                </c:pt>
                <c:pt idx="115539">
                  <c:v>57769.5</c:v>
                </c:pt>
                <c:pt idx="115540">
                  <c:v>57770</c:v>
                </c:pt>
                <c:pt idx="115541">
                  <c:v>57770.5</c:v>
                </c:pt>
                <c:pt idx="115542">
                  <c:v>57771</c:v>
                </c:pt>
                <c:pt idx="115543">
                  <c:v>57771.5</c:v>
                </c:pt>
                <c:pt idx="115544">
                  <c:v>57772</c:v>
                </c:pt>
                <c:pt idx="115545">
                  <c:v>57772.5</c:v>
                </c:pt>
                <c:pt idx="115546">
                  <c:v>57773</c:v>
                </c:pt>
                <c:pt idx="115547">
                  <c:v>57773.5</c:v>
                </c:pt>
                <c:pt idx="115548">
                  <c:v>57774</c:v>
                </c:pt>
                <c:pt idx="115549">
                  <c:v>57774.5</c:v>
                </c:pt>
                <c:pt idx="115550">
                  <c:v>57775</c:v>
                </c:pt>
                <c:pt idx="115551">
                  <c:v>57775.5</c:v>
                </c:pt>
                <c:pt idx="115552">
                  <c:v>57776</c:v>
                </c:pt>
                <c:pt idx="115553">
                  <c:v>57776.5</c:v>
                </c:pt>
                <c:pt idx="115554">
                  <c:v>57777</c:v>
                </c:pt>
                <c:pt idx="115555">
                  <c:v>57777.5</c:v>
                </c:pt>
                <c:pt idx="115556">
                  <c:v>57778</c:v>
                </c:pt>
                <c:pt idx="115557">
                  <c:v>57778.5</c:v>
                </c:pt>
                <c:pt idx="115558">
                  <c:v>57779</c:v>
                </c:pt>
                <c:pt idx="115559">
                  <c:v>57779.5</c:v>
                </c:pt>
                <c:pt idx="115560">
                  <c:v>57780</c:v>
                </c:pt>
                <c:pt idx="115561">
                  <c:v>57780.5</c:v>
                </c:pt>
                <c:pt idx="115562">
                  <c:v>57781</c:v>
                </c:pt>
                <c:pt idx="115563">
                  <c:v>57781.5</c:v>
                </c:pt>
                <c:pt idx="115564">
                  <c:v>57782</c:v>
                </c:pt>
                <c:pt idx="115565">
                  <c:v>57782.5</c:v>
                </c:pt>
                <c:pt idx="115566">
                  <c:v>57783</c:v>
                </c:pt>
                <c:pt idx="115567">
                  <c:v>57783.5</c:v>
                </c:pt>
                <c:pt idx="115568">
                  <c:v>57784</c:v>
                </c:pt>
                <c:pt idx="115569">
                  <c:v>57784.5</c:v>
                </c:pt>
                <c:pt idx="115570">
                  <c:v>57785</c:v>
                </c:pt>
                <c:pt idx="115571">
                  <c:v>57785.5</c:v>
                </c:pt>
                <c:pt idx="115572">
                  <c:v>57786</c:v>
                </c:pt>
                <c:pt idx="115573">
                  <c:v>57786.5</c:v>
                </c:pt>
                <c:pt idx="115574">
                  <c:v>57787</c:v>
                </c:pt>
                <c:pt idx="115575">
                  <c:v>57787.5</c:v>
                </c:pt>
                <c:pt idx="115576">
                  <c:v>57788</c:v>
                </c:pt>
                <c:pt idx="115577">
                  <c:v>57788.5</c:v>
                </c:pt>
                <c:pt idx="115578">
                  <c:v>57789</c:v>
                </c:pt>
                <c:pt idx="115579">
                  <c:v>57789.5</c:v>
                </c:pt>
                <c:pt idx="115580">
                  <c:v>57790</c:v>
                </c:pt>
                <c:pt idx="115581">
                  <c:v>57790.5</c:v>
                </c:pt>
                <c:pt idx="115582">
                  <c:v>57791</c:v>
                </c:pt>
                <c:pt idx="115583">
                  <c:v>57791.5</c:v>
                </c:pt>
                <c:pt idx="115584">
                  <c:v>57792</c:v>
                </c:pt>
                <c:pt idx="115585">
                  <c:v>57792.5</c:v>
                </c:pt>
                <c:pt idx="115586">
                  <c:v>57793</c:v>
                </c:pt>
                <c:pt idx="115587">
                  <c:v>57793.5</c:v>
                </c:pt>
                <c:pt idx="115588">
                  <c:v>57794</c:v>
                </c:pt>
                <c:pt idx="115589">
                  <c:v>57794.5</c:v>
                </c:pt>
                <c:pt idx="115590">
                  <c:v>57795</c:v>
                </c:pt>
                <c:pt idx="115591">
                  <c:v>57795.5</c:v>
                </c:pt>
                <c:pt idx="115592">
                  <c:v>57796</c:v>
                </c:pt>
                <c:pt idx="115593">
                  <c:v>57796.5</c:v>
                </c:pt>
                <c:pt idx="115594">
                  <c:v>57797</c:v>
                </c:pt>
                <c:pt idx="115595">
                  <c:v>57797.5</c:v>
                </c:pt>
                <c:pt idx="115596">
                  <c:v>57798</c:v>
                </c:pt>
                <c:pt idx="115597">
                  <c:v>57798.5</c:v>
                </c:pt>
                <c:pt idx="115598">
                  <c:v>57799</c:v>
                </c:pt>
                <c:pt idx="115599">
                  <c:v>57799.5</c:v>
                </c:pt>
                <c:pt idx="115600">
                  <c:v>57800</c:v>
                </c:pt>
                <c:pt idx="115601">
                  <c:v>57800.5</c:v>
                </c:pt>
                <c:pt idx="115602">
                  <c:v>57801</c:v>
                </c:pt>
                <c:pt idx="115603">
                  <c:v>57801.5</c:v>
                </c:pt>
                <c:pt idx="115604">
                  <c:v>57802</c:v>
                </c:pt>
                <c:pt idx="115605">
                  <c:v>57802.5</c:v>
                </c:pt>
                <c:pt idx="115606">
                  <c:v>57803</c:v>
                </c:pt>
                <c:pt idx="115607">
                  <c:v>57803.5</c:v>
                </c:pt>
                <c:pt idx="115608">
                  <c:v>57804</c:v>
                </c:pt>
                <c:pt idx="115609">
                  <c:v>57804.5</c:v>
                </c:pt>
                <c:pt idx="115610">
                  <c:v>57805</c:v>
                </c:pt>
                <c:pt idx="115611">
                  <c:v>57805.5</c:v>
                </c:pt>
                <c:pt idx="115612">
                  <c:v>57806</c:v>
                </c:pt>
                <c:pt idx="115613">
                  <c:v>57806.5</c:v>
                </c:pt>
                <c:pt idx="115614">
                  <c:v>57807</c:v>
                </c:pt>
                <c:pt idx="115615">
                  <c:v>57807.5</c:v>
                </c:pt>
                <c:pt idx="115616">
                  <c:v>57808</c:v>
                </c:pt>
                <c:pt idx="115617">
                  <c:v>57808.5</c:v>
                </c:pt>
                <c:pt idx="115618">
                  <c:v>57809</c:v>
                </c:pt>
                <c:pt idx="115619">
                  <c:v>57809.5</c:v>
                </c:pt>
                <c:pt idx="115620">
                  <c:v>57810</c:v>
                </c:pt>
                <c:pt idx="115621">
                  <c:v>57810.5</c:v>
                </c:pt>
                <c:pt idx="115622">
                  <c:v>57811</c:v>
                </c:pt>
                <c:pt idx="115623">
                  <c:v>57811.5</c:v>
                </c:pt>
                <c:pt idx="115624">
                  <c:v>57812</c:v>
                </c:pt>
                <c:pt idx="115625">
                  <c:v>57812.5</c:v>
                </c:pt>
                <c:pt idx="115626">
                  <c:v>57813</c:v>
                </c:pt>
                <c:pt idx="115627">
                  <c:v>57813.5</c:v>
                </c:pt>
                <c:pt idx="115628">
                  <c:v>57814</c:v>
                </c:pt>
                <c:pt idx="115629">
                  <c:v>57814.5</c:v>
                </c:pt>
                <c:pt idx="115630">
                  <c:v>57815</c:v>
                </c:pt>
                <c:pt idx="115631">
                  <c:v>57815.5</c:v>
                </c:pt>
                <c:pt idx="115632">
                  <c:v>57816</c:v>
                </c:pt>
                <c:pt idx="115633">
                  <c:v>57816.5</c:v>
                </c:pt>
                <c:pt idx="115634">
                  <c:v>57817</c:v>
                </c:pt>
                <c:pt idx="115635">
                  <c:v>57817.5</c:v>
                </c:pt>
                <c:pt idx="115636">
                  <c:v>57818</c:v>
                </c:pt>
                <c:pt idx="115637">
                  <c:v>57818.5</c:v>
                </c:pt>
                <c:pt idx="115638">
                  <c:v>57819</c:v>
                </c:pt>
                <c:pt idx="115639">
                  <c:v>57819.5</c:v>
                </c:pt>
                <c:pt idx="115640">
                  <c:v>57820</c:v>
                </c:pt>
                <c:pt idx="115641">
                  <c:v>57820.5</c:v>
                </c:pt>
                <c:pt idx="115642">
                  <c:v>57821</c:v>
                </c:pt>
                <c:pt idx="115643">
                  <c:v>57821.5</c:v>
                </c:pt>
                <c:pt idx="115644">
                  <c:v>57822</c:v>
                </c:pt>
                <c:pt idx="115645">
                  <c:v>57822.5</c:v>
                </c:pt>
                <c:pt idx="115646">
                  <c:v>57823</c:v>
                </c:pt>
                <c:pt idx="115647">
                  <c:v>57823.5</c:v>
                </c:pt>
                <c:pt idx="115648">
                  <c:v>57824</c:v>
                </c:pt>
                <c:pt idx="115649">
                  <c:v>57824.5</c:v>
                </c:pt>
                <c:pt idx="115650">
                  <c:v>57825</c:v>
                </c:pt>
                <c:pt idx="115651">
                  <c:v>57825.5</c:v>
                </c:pt>
                <c:pt idx="115652">
                  <c:v>57826</c:v>
                </c:pt>
                <c:pt idx="115653">
                  <c:v>57826.5</c:v>
                </c:pt>
                <c:pt idx="115654">
                  <c:v>57827</c:v>
                </c:pt>
                <c:pt idx="115655">
                  <c:v>57827.5</c:v>
                </c:pt>
                <c:pt idx="115656">
                  <c:v>57828</c:v>
                </c:pt>
                <c:pt idx="115657">
                  <c:v>57828.5</c:v>
                </c:pt>
                <c:pt idx="115658">
                  <c:v>57829</c:v>
                </c:pt>
                <c:pt idx="115659">
                  <c:v>57829.5</c:v>
                </c:pt>
                <c:pt idx="115660">
                  <c:v>57830</c:v>
                </c:pt>
                <c:pt idx="115661">
                  <c:v>57830.5</c:v>
                </c:pt>
                <c:pt idx="115662">
                  <c:v>57831</c:v>
                </c:pt>
                <c:pt idx="115663">
                  <c:v>57831.5</c:v>
                </c:pt>
                <c:pt idx="115664">
                  <c:v>57832</c:v>
                </c:pt>
                <c:pt idx="115665">
                  <c:v>57832.5</c:v>
                </c:pt>
                <c:pt idx="115666">
                  <c:v>57833</c:v>
                </c:pt>
                <c:pt idx="115667">
                  <c:v>57833.5</c:v>
                </c:pt>
                <c:pt idx="115668">
                  <c:v>57834</c:v>
                </c:pt>
                <c:pt idx="115669">
                  <c:v>57834.5</c:v>
                </c:pt>
                <c:pt idx="115670">
                  <c:v>57835</c:v>
                </c:pt>
                <c:pt idx="115671">
                  <c:v>57835.5</c:v>
                </c:pt>
                <c:pt idx="115672">
                  <c:v>57836</c:v>
                </c:pt>
                <c:pt idx="115673">
                  <c:v>57836.5</c:v>
                </c:pt>
                <c:pt idx="115674">
                  <c:v>57837</c:v>
                </c:pt>
                <c:pt idx="115675">
                  <c:v>57837.5</c:v>
                </c:pt>
                <c:pt idx="115676">
                  <c:v>57838</c:v>
                </c:pt>
                <c:pt idx="115677">
                  <c:v>57838.5</c:v>
                </c:pt>
                <c:pt idx="115678">
                  <c:v>57839</c:v>
                </c:pt>
                <c:pt idx="115679">
                  <c:v>57839.5</c:v>
                </c:pt>
                <c:pt idx="115680">
                  <c:v>57840</c:v>
                </c:pt>
                <c:pt idx="115681">
                  <c:v>57840.5</c:v>
                </c:pt>
                <c:pt idx="115682">
                  <c:v>57841</c:v>
                </c:pt>
                <c:pt idx="115683">
                  <c:v>57841.5</c:v>
                </c:pt>
                <c:pt idx="115684">
                  <c:v>57842</c:v>
                </c:pt>
                <c:pt idx="115685">
                  <c:v>57842.5</c:v>
                </c:pt>
                <c:pt idx="115686">
                  <c:v>57843</c:v>
                </c:pt>
                <c:pt idx="115687">
                  <c:v>57843.5</c:v>
                </c:pt>
                <c:pt idx="115688">
                  <c:v>57844</c:v>
                </c:pt>
                <c:pt idx="115689">
                  <c:v>57844.5</c:v>
                </c:pt>
                <c:pt idx="115690">
                  <c:v>57845</c:v>
                </c:pt>
                <c:pt idx="115691">
                  <c:v>57845.5</c:v>
                </c:pt>
                <c:pt idx="115692">
                  <c:v>57846</c:v>
                </c:pt>
                <c:pt idx="115693">
                  <c:v>57846.5</c:v>
                </c:pt>
                <c:pt idx="115694">
                  <c:v>57847</c:v>
                </c:pt>
                <c:pt idx="115695">
                  <c:v>57847.5</c:v>
                </c:pt>
                <c:pt idx="115696">
                  <c:v>57848</c:v>
                </c:pt>
                <c:pt idx="115697">
                  <c:v>57848.5</c:v>
                </c:pt>
                <c:pt idx="115698">
                  <c:v>57849</c:v>
                </c:pt>
                <c:pt idx="115699">
                  <c:v>57849.5</c:v>
                </c:pt>
                <c:pt idx="115700">
                  <c:v>57850</c:v>
                </c:pt>
                <c:pt idx="115701">
                  <c:v>57850.5</c:v>
                </c:pt>
                <c:pt idx="115702">
                  <c:v>57851</c:v>
                </c:pt>
                <c:pt idx="115703">
                  <c:v>57851.5</c:v>
                </c:pt>
                <c:pt idx="115704">
                  <c:v>57852</c:v>
                </c:pt>
                <c:pt idx="115705">
                  <c:v>57852.5</c:v>
                </c:pt>
                <c:pt idx="115706">
                  <c:v>57853</c:v>
                </c:pt>
                <c:pt idx="115707">
                  <c:v>57853.5</c:v>
                </c:pt>
                <c:pt idx="115708">
                  <c:v>57854</c:v>
                </c:pt>
                <c:pt idx="115709">
                  <c:v>57854.5</c:v>
                </c:pt>
                <c:pt idx="115710">
                  <c:v>57855</c:v>
                </c:pt>
                <c:pt idx="115711">
                  <c:v>57855.5</c:v>
                </c:pt>
                <c:pt idx="115712">
                  <c:v>57856</c:v>
                </c:pt>
                <c:pt idx="115713">
                  <c:v>57856.5</c:v>
                </c:pt>
                <c:pt idx="115714">
                  <c:v>57857</c:v>
                </c:pt>
                <c:pt idx="115715">
                  <c:v>57857.5</c:v>
                </c:pt>
                <c:pt idx="115716">
                  <c:v>57858</c:v>
                </c:pt>
                <c:pt idx="115717">
                  <c:v>57858.5</c:v>
                </c:pt>
                <c:pt idx="115718">
                  <c:v>57859</c:v>
                </c:pt>
                <c:pt idx="115719">
                  <c:v>57859.5</c:v>
                </c:pt>
                <c:pt idx="115720">
                  <c:v>57860</c:v>
                </c:pt>
                <c:pt idx="115721">
                  <c:v>57860.5</c:v>
                </c:pt>
                <c:pt idx="115722">
                  <c:v>57861</c:v>
                </c:pt>
                <c:pt idx="115723">
                  <c:v>57861.5</c:v>
                </c:pt>
                <c:pt idx="115724">
                  <c:v>57862</c:v>
                </c:pt>
                <c:pt idx="115725">
                  <c:v>57862.5</c:v>
                </c:pt>
                <c:pt idx="115726">
                  <c:v>57863</c:v>
                </c:pt>
                <c:pt idx="115727">
                  <c:v>57863.5</c:v>
                </c:pt>
                <c:pt idx="115728">
                  <c:v>57864</c:v>
                </c:pt>
                <c:pt idx="115729">
                  <c:v>57864.5</c:v>
                </c:pt>
                <c:pt idx="115730">
                  <c:v>57865</c:v>
                </c:pt>
                <c:pt idx="115731">
                  <c:v>57865.5</c:v>
                </c:pt>
                <c:pt idx="115732">
                  <c:v>57866</c:v>
                </c:pt>
                <c:pt idx="115733">
                  <c:v>57866.5</c:v>
                </c:pt>
                <c:pt idx="115734">
                  <c:v>57867</c:v>
                </c:pt>
                <c:pt idx="115735">
                  <c:v>57867.5</c:v>
                </c:pt>
                <c:pt idx="115736">
                  <c:v>57868</c:v>
                </c:pt>
                <c:pt idx="115737">
                  <c:v>57868.5</c:v>
                </c:pt>
                <c:pt idx="115738">
                  <c:v>57869</c:v>
                </c:pt>
                <c:pt idx="115739">
                  <c:v>57869.5</c:v>
                </c:pt>
                <c:pt idx="115740">
                  <c:v>57870</c:v>
                </c:pt>
                <c:pt idx="115741">
                  <c:v>57870.5</c:v>
                </c:pt>
                <c:pt idx="115742">
                  <c:v>57871</c:v>
                </c:pt>
                <c:pt idx="115743">
                  <c:v>57871.5</c:v>
                </c:pt>
                <c:pt idx="115744">
                  <c:v>57872</c:v>
                </c:pt>
                <c:pt idx="115745">
                  <c:v>57872.5</c:v>
                </c:pt>
                <c:pt idx="115746">
                  <c:v>57873</c:v>
                </c:pt>
                <c:pt idx="115747">
                  <c:v>57873.5</c:v>
                </c:pt>
                <c:pt idx="115748">
                  <c:v>57874</c:v>
                </c:pt>
                <c:pt idx="115749">
                  <c:v>57874.5</c:v>
                </c:pt>
                <c:pt idx="115750">
                  <c:v>57875</c:v>
                </c:pt>
                <c:pt idx="115751">
                  <c:v>57875.5</c:v>
                </c:pt>
                <c:pt idx="115752">
                  <c:v>57876</c:v>
                </c:pt>
                <c:pt idx="115753">
                  <c:v>57876.5</c:v>
                </c:pt>
                <c:pt idx="115754">
                  <c:v>57877</c:v>
                </c:pt>
                <c:pt idx="115755">
                  <c:v>57877.5</c:v>
                </c:pt>
                <c:pt idx="115756">
                  <c:v>57878</c:v>
                </c:pt>
                <c:pt idx="115757">
                  <c:v>57878.5</c:v>
                </c:pt>
                <c:pt idx="115758">
                  <c:v>57879</c:v>
                </c:pt>
                <c:pt idx="115759">
                  <c:v>57879.5</c:v>
                </c:pt>
                <c:pt idx="115760">
                  <c:v>57880</c:v>
                </c:pt>
                <c:pt idx="115761">
                  <c:v>57880.5</c:v>
                </c:pt>
                <c:pt idx="115762">
                  <c:v>57881</c:v>
                </c:pt>
                <c:pt idx="115763">
                  <c:v>57881.5</c:v>
                </c:pt>
                <c:pt idx="115764">
                  <c:v>57882</c:v>
                </c:pt>
                <c:pt idx="115765">
                  <c:v>57882.5</c:v>
                </c:pt>
                <c:pt idx="115766">
                  <c:v>57883</c:v>
                </c:pt>
                <c:pt idx="115767">
                  <c:v>57883.5</c:v>
                </c:pt>
                <c:pt idx="115768">
                  <c:v>57884</c:v>
                </c:pt>
                <c:pt idx="115769">
                  <c:v>57884.5</c:v>
                </c:pt>
                <c:pt idx="115770">
                  <c:v>57885</c:v>
                </c:pt>
                <c:pt idx="115771">
                  <c:v>57885.5</c:v>
                </c:pt>
                <c:pt idx="115772">
                  <c:v>57886</c:v>
                </c:pt>
                <c:pt idx="115773">
                  <c:v>57886.5</c:v>
                </c:pt>
                <c:pt idx="115774">
                  <c:v>57887</c:v>
                </c:pt>
                <c:pt idx="115775">
                  <c:v>57887.5</c:v>
                </c:pt>
                <c:pt idx="115776">
                  <c:v>57888</c:v>
                </c:pt>
                <c:pt idx="115777">
                  <c:v>57888.5</c:v>
                </c:pt>
                <c:pt idx="115778">
                  <c:v>57889</c:v>
                </c:pt>
                <c:pt idx="115779">
                  <c:v>57889.5</c:v>
                </c:pt>
                <c:pt idx="115780">
                  <c:v>57890</c:v>
                </c:pt>
                <c:pt idx="115781">
                  <c:v>57890.5</c:v>
                </c:pt>
                <c:pt idx="115782">
                  <c:v>57891</c:v>
                </c:pt>
                <c:pt idx="115783">
                  <c:v>57891.5</c:v>
                </c:pt>
                <c:pt idx="115784">
                  <c:v>57892</c:v>
                </c:pt>
                <c:pt idx="115785">
                  <c:v>57892.5</c:v>
                </c:pt>
                <c:pt idx="115786">
                  <c:v>57893</c:v>
                </c:pt>
                <c:pt idx="115787">
                  <c:v>57893.5</c:v>
                </c:pt>
                <c:pt idx="115788">
                  <c:v>57894</c:v>
                </c:pt>
                <c:pt idx="115789">
                  <c:v>57894.5</c:v>
                </c:pt>
                <c:pt idx="115790">
                  <c:v>57895</c:v>
                </c:pt>
                <c:pt idx="115791">
                  <c:v>57895.5</c:v>
                </c:pt>
                <c:pt idx="115792">
                  <c:v>57896</c:v>
                </c:pt>
                <c:pt idx="115793">
                  <c:v>57896.5</c:v>
                </c:pt>
                <c:pt idx="115794">
                  <c:v>57897</c:v>
                </c:pt>
                <c:pt idx="115795">
                  <c:v>57897.5</c:v>
                </c:pt>
                <c:pt idx="115796">
                  <c:v>57898</c:v>
                </c:pt>
                <c:pt idx="115797">
                  <c:v>57898.5</c:v>
                </c:pt>
                <c:pt idx="115798">
                  <c:v>57899</c:v>
                </c:pt>
                <c:pt idx="115799">
                  <c:v>57899.5</c:v>
                </c:pt>
                <c:pt idx="115800">
                  <c:v>57900</c:v>
                </c:pt>
                <c:pt idx="115801">
                  <c:v>57900.5</c:v>
                </c:pt>
                <c:pt idx="115802">
                  <c:v>57901</c:v>
                </c:pt>
                <c:pt idx="115803">
                  <c:v>57901.5</c:v>
                </c:pt>
                <c:pt idx="115804">
                  <c:v>57902</c:v>
                </c:pt>
                <c:pt idx="115805">
                  <c:v>57902.5</c:v>
                </c:pt>
                <c:pt idx="115806">
                  <c:v>57903</c:v>
                </c:pt>
                <c:pt idx="115807">
                  <c:v>57903.5</c:v>
                </c:pt>
                <c:pt idx="115808">
                  <c:v>57904</c:v>
                </c:pt>
                <c:pt idx="115809">
                  <c:v>57904.5</c:v>
                </c:pt>
                <c:pt idx="115810">
                  <c:v>57905</c:v>
                </c:pt>
                <c:pt idx="115811">
                  <c:v>57905.5</c:v>
                </c:pt>
                <c:pt idx="115812">
                  <c:v>57906</c:v>
                </c:pt>
                <c:pt idx="115813">
                  <c:v>57906.5</c:v>
                </c:pt>
                <c:pt idx="115814">
                  <c:v>57907</c:v>
                </c:pt>
                <c:pt idx="115815">
                  <c:v>57907.5</c:v>
                </c:pt>
                <c:pt idx="115816">
                  <c:v>57908</c:v>
                </c:pt>
                <c:pt idx="115817">
                  <c:v>57908.5</c:v>
                </c:pt>
                <c:pt idx="115818">
                  <c:v>57909</c:v>
                </c:pt>
                <c:pt idx="115819">
                  <c:v>57909.5</c:v>
                </c:pt>
                <c:pt idx="115820">
                  <c:v>57910</c:v>
                </c:pt>
                <c:pt idx="115821">
                  <c:v>57910.5</c:v>
                </c:pt>
                <c:pt idx="115822">
                  <c:v>57911</c:v>
                </c:pt>
                <c:pt idx="115823">
                  <c:v>57911.5</c:v>
                </c:pt>
                <c:pt idx="115824">
                  <c:v>57912</c:v>
                </c:pt>
                <c:pt idx="115825">
                  <c:v>57912.5</c:v>
                </c:pt>
                <c:pt idx="115826">
                  <c:v>57913</c:v>
                </c:pt>
                <c:pt idx="115827">
                  <c:v>57913.5</c:v>
                </c:pt>
                <c:pt idx="115828">
                  <c:v>57914</c:v>
                </c:pt>
                <c:pt idx="115829">
                  <c:v>57914.5</c:v>
                </c:pt>
                <c:pt idx="115830">
                  <c:v>57915</c:v>
                </c:pt>
                <c:pt idx="115831">
                  <c:v>57915.5</c:v>
                </c:pt>
                <c:pt idx="115832">
                  <c:v>57916</c:v>
                </c:pt>
                <c:pt idx="115833">
                  <c:v>57916.5</c:v>
                </c:pt>
                <c:pt idx="115834">
                  <c:v>57917</c:v>
                </c:pt>
                <c:pt idx="115835">
                  <c:v>57917.5</c:v>
                </c:pt>
                <c:pt idx="115836">
                  <c:v>57918</c:v>
                </c:pt>
                <c:pt idx="115837">
                  <c:v>57918.5</c:v>
                </c:pt>
                <c:pt idx="115838">
                  <c:v>57919</c:v>
                </c:pt>
                <c:pt idx="115839">
                  <c:v>57919.5</c:v>
                </c:pt>
                <c:pt idx="115840">
                  <c:v>57920</c:v>
                </c:pt>
                <c:pt idx="115841">
                  <c:v>57920.5</c:v>
                </c:pt>
                <c:pt idx="115842">
                  <c:v>57921</c:v>
                </c:pt>
                <c:pt idx="115843">
                  <c:v>57921.5</c:v>
                </c:pt>
                <c:pt idx="115844">
                  <c:v>57922</c:v>
                </c:pt>
                <c:pt idx="115845">
                  <c:v>57922.5</c:v>
                </c:pt>
                <c:pt idx="115846">
                  <c:v>57923</c:v>
                </c:pt>
                <c:pt idx="115847">
                  <c:v>57923.5</c:v>
                </c:pt>
                <c:pt idx="115848">
                  <c:v>57924</c:v>
                </c:pt>
                <c:pt idx="115849">
                  <c:v>57924.5</c:v>
                </c:pt>
                <c:pt idx="115850">
                  <c:v>57925</c:v>
                </c:pt>
                <c:pt idx="115851">
                  <c:v>57925.5</c:v>
                </c:pt>
                <c:pt idx="115852">
                  <c:v>57926</c:v>
                </c:pt>
                <c:pt idx="115853">
                  <c:v>57926.5</c:v>
                </c:pt>
                <c:pt idx="115854">
                  <c:v>57927</c:v>
                </c:pt>
                <c:pt idx="115855">
                  <c:v>57927.5</c:v>
                </c:pt>
                <c:pt idx="115856">
                  <c:v>57928</c:v>
                </c:pt>
                <c:pt idx="115857">
                  <c:v>57928.5</c:v>
                </c:pt>
                <c:pt idx="115858">
                  <c:v>57929</c:v>
                </c:pt>
                <c:pt idx="115859">
                  <c:v>57929.5</c:v>
                </c:pt>
                <c:pt idx="115860">
                  <c:v>57930</c:v>
                </c:pt>
                <c:pt idx="115861">
                  <c:v>57930.5</c:v>
                </c:pt>
                <c:pt idx="115862">
                  <c:v>57931</c:v>
                </c:pt>
                <c:pt idx="115863">
                  <c:v>57931.5</c:v>
                </c:pt>
                <c:pt idx="115864">
                  <c:v>57932</c:v>
                </c:pt>
                <c:pt idx="115865">
                  <c:v>57932.5</c:v>
                </c:pt>
                <c:pt idx="115866">
                  <c:v>57933</c:v>
                </c:pt>
                <c:pt idx="115867">
                  <c:v>57933.5</c:v>
                </c:pt>
                <c:pt idx="115868">
                  <c:v>57934</c:v>
                </c:pt>
                <c:pt idx="115869">
                  <c:v>57934.5</c:v>
                </c:pt>
                <c:pt idx="115870">
                  <c:v>57935</c:v>
                </c:pt>
                <c:pt idx="115871">
                  <c:v>57935.5</c:v>
                </c:pt>
                <c:pt idx="115872">
                  <c:v>57936</c:v>
                </c:pt>
                <c:pt idx="115873">
                  <c:v>57936.5</c:v>
                </c:pt>
                <c:pt idx="115874">
                  <c:v>57937</c:v>
                </c:pt>
                <c:pt idx="115875">
                  <c:v>57937.5</c:v>
                </c:pt>
                <c:pt idx="115876">
                  <c:v>57938</c:v>
                </c:pt>
                <c:pt idx="115877">
                  <c:v>57938.5</c:v>
                </c:pt>
                <c:pt idx="115878">
                  <c:v>57939</c:v>
                </c:pt>
                <c:pt idx="115879">
                  <c:v>57939.5</c:v>
                </c:pt>
                <c:pt idx="115880">
                  <c:v>57940</c:v>
                </c:pt>
                <c:pt idx="115881">
                  <c:v>57940.5</c:v>
                </c:pt>
                <c:pt idx="115882">
                  <c:v>57941</c:v>
                </c:pt>
                <c:pt idx="115883">
                  <c:v>57941.5</c:v>
                </c:pt>
                <c:pt idx="115884">
                  <c:v>57942</c:v>
                </c:pt>
                <c:pt idx="115885">
                  <c:v>57942.5</c:v>
                </c:pt>
                <c:pt idx="115886">
                  <c:v>57943</c:v>
                </c:pt>
                <c:pt idx="115887">
                  <c:v>57943.5</c:v>
                </c:pt>
                <c:pt idx="115888">
                  <c:v>57944</c:v>
                </c:pt>
                <c:pt idx="115889">
                  <c:v>57944.5</c:v>
                </c:pt>
                <c:pt idx="115890">
                  <c:v>57945</c:v>
                </c:pt>
                <c:pt idx="115891">
                  <c:v>57945.5</c:v>
                </c:pt>
                <c:pt idx="115892">
                  <c:v>57946</c:v>
                </c:pt>
                <c:pt idx="115893">
                  <c:v>57946.5</c:v>
                </c:pt>
                <c:pt idx="115894">
                  <c:v>57947</c:v>
                </c:pt>
                <c:pt idx="115895">
                  <c:v>57947.5</c:v>
                </c:pt>
                <c:pt idx="115896">
                  <c:v>57948</c:v>
                </c:pt>
                <c:pt idx="115897">
                  <c:v>57948.5</c:v>
                </c:pt>
                <c:pt idx="115898">
                  <c:v>57949</c:v>
                </c:pt>
                <c:pt idx="115899">
                  <c:v>57949.5</c:v>
                </c:pt>
                <c:pt idx="115900">
                  <c:v>57950</c:v>
                </c:pt>
                <c:pt idx="115901">
                  <c:v>57950.5</c:v>
                </c:pt>
                <c:pt idx="115902">
                  <c:v>57951</c:v>
                </c:pt>
                <c:pt idx="115903">
                  <c:v>57951.5</c:v>
                </c:pt>
                <c:pt idx="115904">
                  <c:v>57952</c:v>
                </c:pt>
                <c:pt idx="115905">
                  <c:v>57952.5</c:v>
                </c:pt>
                <c:pt idx="115906">
                  <c:v>57953</c:v>
                </c:pt>
                <c:pt idx="115907">
                  <c:v>57953.5</c:v>
                </c:pt>
                <c:pt idx="115908">
                  <c:v>57954</c:v>
                </c:pt>
                <c:pt idx="115909">
                  <c:v>57954.5</c:v>
                </c:pt>
                <c:pt idx="115910">
                  <c:v>57955</c:v>
                </c:pt>
                <c:pt idx="115911">
                  <c:v>57955.5</c:v>
                </c:pt>
                <c:pt idx="115912">
                  <c:v>57956</c:v>
                </c:pt>
                <c:pt idx="115913">
                  <c:v>57956.5</c:v>
                </c:pt>
                <c:pt idx="115914">
                  <c:v>57957</c:v>
                </c:pt>
                <c:pt idx="115915">
                  <c:v>57957.5</c:v>
                </c:pt>
                <c:pt idx="115916">
                  <c:v>57958</c:v>
                </c:pt>
                <c:pt idx="115917">
                  <c:v>57958.5</c:v>
                </c:pt>
                <c:pt idx="115918">
                  <c:v>57959</c:v>
                </c:pt>
                <c:pt idx="115919">
                  <c:v>57959.5</c:v>
                </c:pt>
                <c:pt idx="115920">
                  <c:v>57960</c:v>
                </c:pt>
                <c:pt idx="115921">
                  <c:v>57960.5</c:v>
                </c:pt>
                <c:pt idx="115922">
                  <c:v>57961</c:v>
                </c:pt>
                <c:pt idx="115923">
                  <c:v>57961.5</c:v>
                </c:pt>
                <c:pt idx="115924">
                  <c:v>57962</c:v>
                </c:pt>
                <c:pt idx="115925">
                  <c:v>57962.5</c:v>
                </c:pt>
                <c:pt idx="115926">
                  <c:v>57963</c:v>
                </c:pt>
                <c:pt idx="115927">
                  <c:v>57963.5</c:v>
                </c:pt>
                <c:pt idx="115928">
                  <c:v>57964</c:v>
                </c:pt>
                <c:pt idx="115929">
                  <c:v>57964.5</c:v>
                </c:pt>
                <c:pt idx="115930">
                  <c:v>57965</c:v>
                </c:pt>
                <c:pt idx="115931">
                  <c:v>57965.5</c:v>
                </c:pt>
                <c:pt idx="115932">
                  <c:v>57966</c:v>
                </c:pt>
                <c:pt idx="115933">
                  <c:v>57966.5</c:v>
                </c:pt>
                <c:pt idx="115934">
                  <c:v>57967</c:v>
                </c:pt>
                <c:pt idx="115935">
                  <c:v>57967.5</c:v>
                </c:pt>
                <c:pt idx="115936">
                  <c:v>57968</c:v>
                </c:pt>
                <c:pt idx="115937">
                  <c:v>57968.5</c:v>
                </c:pt>
                <c:pt idx="115938">
                  <c:v>57969</c:v>
                </c:pt>
                <c:pt idx="115939">
                  <c:v>57969.5</c:v>
                </c:pt>
                <c:pt idx="115940">
                  <c:v>57970</c:v>
                </c:pt>
                <c:pt idx="115941">
                  <c:v>57970.5</c:v>
                </c:pt>
                <c:pt idx="115942">
                  <c:v>57971</c:v>
                </c:pt>
                <c:pt idx="115943">
                  <c:v>57971.5</c:v>
                </c:pt>
                <c:pt idx="115944">
                  <c:v>57972</c:v>
                </c:pt>
                <c:pt idx="115945">
                  <c:v>57972.5</c:v>
                </c:pt>
                <c:pt idx="115946">
                  <c:v>57973</c:v>
                </c:pt>
                <c:pt idx="115947">
                  <c:v>57973.5</c:v>
                </c:pt>
                <c:pt idx="115948">
                  <c:v>57974</c:v>
                </c:pt>
                <c:pt idx="115949">
                  <c:v>57974.5</c:v>
                </c:pt>
                <c:pt idx="115950">
                  <c:v>57975</c:v>
                </c:pt>
                <c:pt idx="115951">
                  <c:v>57975.5</c:v>
                </c:pt>
                <c:pt idx="115952">
                  <c:v>57976</c:v>
                </c:pt>
                <c:pt idx="115953">
                  <c:v>57976.5</c:v>
                </c:pt>
                <c:pt idx="115954">
                  <c:v>57977</c:v>
                </c:pt>
                <c:pt idx="115955">
                  <c:v>57977.5</c:v>
                </c:pt>
                <c:pt idx="115956">
                  <c:v>57978</c:v>
                </c:pt>
                <c:pt idx="115957">
                  <c:v>57978.5</c:v>
                </c:pt>
                <c:pt idx="115958">
                  <c:v>57979</c:v>
                </c:pt>
                <c:pt idx="115959">
                  <c:v>57979.5</c:v>
                </c:pt>
                <c:pt idx="115960">
                  <c:v>57980</c:v>
                </c:pt>
                <c:pt idx="115961">
                  <c:v>57980.5</c:v>
                </c:pt>
                <c:pt idx="115962">
                  <c:v>57981</c:v>
                </c:pt>
                <c:pt idx="115963">
                  <c:v>57981.5</c:v>
                </c:pt>
                <c:pt idx="115964">
                  <c:v>57982</c:v>
                </c:pt>
                <c:pt idx="115965">
                  <c:v>57982.5</c:v>
                </c:pt>
                <c:pt idx="115966">
                  <c:v>57983</c:v>
                </c:pt>
                <c:pt idx="115967">
                  <c:v>57983.5</c:v>
                </c:pt>
                <c:pt idx="115968">
                  <c:v>57984</c:v>
                </c:pt>
                <c:pt idx="115969">
                  <c:v>57984.5</c:v>
                </c:pt>
                <c:pt idx="115970">
                  <c:v>57985</c:v>
                </c:pt>
                <c:pt idx="115971">
                  <c:v>57985.5</c:v>
                </c:pt>
                <c:pt idx="115972">
                  <c:v>57986</c:v>
                </c:pt>
                <c:pt idx="115973">
                  <c:v>57986.5</c:v>
                </c:pt>
                <c:pt idx="115974">
                  <c:v>57987</c:v>
                </c:pt>
                <c:pt idx="115975">
                  <c:v>57987.5</c:v>
                </c:pt>
                <c:pt idx="115976">
                  <c:v>57988</c:v>
                </c:pt>
                <c:pt idx="115977">
                  <c:v>57988.5</c:v>
                </c:pt>
                <c:pt idx="115978">
                  <c:v>57989</c:v>
                </c:pt>
                <c:pt idx="115979">
                  <c:v>57989.5</c:v>
                </c:pt>
                <c:pt idx="115980">
                  <c:v>57990</c:v>
                </c:pt>
                <c:pt idx="115981">
                  <c:v>57990.5</c:v>
                </c:pt>
                <c:pt idx="115982">
                  <c:v>57991</c:v>
                </c:pt>
                <c:pt idx="115983">
                  <c:v>57991.5</c:v>
                </c:pt>
                <c:pt idx="115984">
                  <c:v>57992</c:v>
                </c:pt>
                <c:pt idx="115985">
                  <c:v>57992.5</c:v>
                </c:pt>
                <c:pt idx="115986">
                  <c:v>57993</c:v>
                </c:pt>
                <c:pt idx="115987">
                  <c:v>57993.5</c:v>
                </c:pt>
                <c:pt idx="115988">
                  <c:v>57994</c:v>
                </c:pt>
                <c:pt idx="115989">
                  <c:v>57994.5</c:v>
                </c:pt>
                <c:pt idx="115990">
                  <c:v>57995</c:v>
                </c:pt>
                <c:pt idx="115991">
                  <c:v>57995.5</c:v>
                </c:pt>
                <c:pt idx="115992">
                  <c:v>57996</c:v>
                </c:pt>
                <c:pt idx="115993">
                  <c:v>57996.5</c:v>
                </c:pt>
                <c:pt idx="115994">
                  <c:v>57997</c:v>
                </c:pt>
                <c:pt idx="115995">
                  <c:v>57997.5</c:v>
                </c:pt>
                <c:pt idx="115996">
                  <c:v>57998</c:v>
                </c:pt>
                <c:pt idx="115997">
                  <c:v>57998.5</c:v>
                </c:pt>
                <c:pt idx="115998">
                  <c:v>57999</c:v>
                </c:pt>
                <c:pt idx="115999">
                  <c:v>57999.5</c:v>
                </c:pt>
                <c:pt idx="116000">
                  <c:v>58000</c:v>
                </c:pt>
                <c:pt idx="116001">
                  <c:v>58000.5</c:v>
                </c:pt>
                <c:pt idx="116002">
                  <c:v>58001</c:v>
                </c:pt>
                <c:pt idx="116003">
                  <c:v>58001.5</c:v>
                </c:pt>
                <c:pt idx="116004">
                  <c:v>58002</c:v>
                </c:pt>
                <c:pt idx="116005">
                  <c:v>58002.5</c:v>
                </c:pt>
                <c:pt idx="116006">
                  <c:v>58003</c:v>
                </c:pt>
                <c:pt idx="116007">
                  <c:v>58003.5</c:v>
                </c:pt>
                <c:pt idx="116008">
                  <c:v>58004</c:v>
                </c:pt>
                <c:pt idx="116009">
                  <c:v>58004.5</c:v>
                </c:pt>
                <c:pt idx="116010">
                  <c:v>58005</c:v>
                </c:pt>
                <c:pt idx="116011">
                  <c:v>58005.5</c:v>
                </c:pt>
                <c:pt idx="116012">
                  <c:v>58006</c:v>
                </c:pt>
                <c:pt idx="116013">
                  <c:v>58006.5</c:v>
                </c:pt>
                <c:pt idx="116014">
                  <c:v>58007</c:v>
                </c:pt>
                <c:pt idx="116015">
                  <c:v>58007.5</c:v>
                </c:pt>
                <c:pt idx="116016">
                  <c:v>58008</c:v>
                </c:pt>
                <c:pt idx="116017">
                  <c:v>58008.5</c:v>
                </c:pt>
                <c:pt idx="116018">
                  <c:v>58009</c:v>
                </c:pt>
                <c:pt idx="116019">
                  <c:v>58009.5</c:v>
                </c:pt>
                <c:pt idx="116020">
                  <c:v>58010</c:v>
                </c:pt>
                <c:pt idx="116021">
                  <c:v>58010.5</c:v>
                </c:pt>
                <c:pt idx="116022">
                  <c:v>58011</c:v>
                </c:pt>
                <c:pt idx="116023">
                  <c:v>58011.5</c:v>
                </c:pt>
                <c:pt idx="116024">
                  <c:v>58012</c:v>
                </c:pt>
                <c:pt idx="116025">
                  <c:v>58012.5</c:v>
                </c:pt>
                <c:pt idx="116026">
                  <c:v>58013</c:v>
                </c:pt>
                <c:pt idx="116027">
                  <c:v>58013.5</c:v>
                </c:pt>
                <c:pt idx="116028">
                  <c:v>58014</c:v>
                </c:pt>
                <c:pt idx="116029">
                  <c:v>58014.5</c:v>
                </c:pt>
                <c:pt idx="116030">
                  <c:v>58015</c:v>
                </c:pt>
                <c:pt idx="116031">
                  <c:v>58015.5</c:v>
                </c:pt>
                <c:pt idx="116032">
                  <c:v>58016</c:v>
                </c:pt>
                <c:pt idx="116033">
                  <c:v>58016.5</c:v>
                </c:pt>
                <c:pt idx="116034">
                  <c:v>58017</c:v>
                </c:pt>
                <c:pt idx="116035">
                  <c:v>58017.5</c:v>
                </c:pt>
                <c:pt idx="116036">
                  <c:v>58018</c:v>
                </c:pt>
                <c:pt idx="116037">
                  <c:v>58018.5</c:v>
                </c:pt>
                <c:pt idx="116038">
                  <c:v>58019</c:v>
                </c:pt>
                <c:pt idx="116039">
                  <c:v>58019.5</c:v>
                </c:pt>
                <c:pt idx="116040">
                  <c:v>58020</c:v>
                </c:pt>
                <c:pt idx="116041">
                  <c:v>58020.5</c:v>
                </c:pt>
                <c:pt idx="116042">
                  <c:v>58021</c:v>
                </c:pt>
                <c:pt idx="116043">
                  <c:v>58021.5</c:v>
                </c:pt>
                <c:pt idx="116044">
                  <c:v>58022</c:v>
                </c:pt>
                <c:pt idx="116045">
                  <c:v>58022.5</c:v>
                </c:pt>
                <c:pt idx="116046">
                  <c:v>58023</c:v>
                </c:pt>
                <c:pt idx="116047">
                  <c:v>58023.5</c:v>
                </c:pt>
                <c:pt idx="116048">
                  <c:v>58024</c:v>
                </c:pt>
                <c:pt idx="116049">
                  <c:v>58024.5</c:v>
                </c:pt>
                <c:pt idx="116050">
                  <c:v>58025</c:v>
                </c:pt>
                <c:pt idx="116051">
                  <c:v>58025.5</c:v>
                </c:pt>
                <c:pt idx="116052">
                  <c:v>58026</c:v>
                </c:pt>
                <c:pt idx="116053">
                  <c:v>58026.5</c:v>
                </c:pt>
                <c:pt idx="116054">
                  <c:v>58027</c:v>
                </c:pt>
                <c:pt idx="116055">
                  <c:v>58027.5</c:v>
                </c:pt>
                <c:pt idx="116056">
                  <c:v>58028</c:v>
                </c:pt>
                <c:pt idx="116057">
                  <c:v>58028.5</c:v>
                </c:pt>
                <c:pt idx="116058">
                  <c:v>58029</c:v>
                </c:pt>
                <c:pt idx="116059">
                  <c:v>58029.5</c:v>
                </c:pt>
                <c:pt idx="116060">
                  <c:v>58030</c:v>
                </c:pt>
                <c:pt idx="116061">
                  <c:v>58030.5</c:v>
                </c:pt>
                <c:pt idx="116062">
                  <c:v>58031</c:v>
                </c:pt>
                <c:pt idx="116063">
                  <c:v>58031.5</c:v>
                </c:pt>
                <c:pt idx="116064">
                  <c:v>58032</c:v>
                </c:pt>
                <c:pt idx="116065">
                  <c:v>58032.5</c:v>
                </c:pt>
                <c:pt idx="116066">
                  <c:v>58033</c:v>
                </c:pt>
                <c:pt idx="116067">
                  <c:v>58033.5</c:v>
                </c:pt>
                <c:pt idx="116068">
                  <c:v>58034</c:v>
                </c:pt>
                <c:pt idx="116069">
                  <c:v>58034.5</c:v>
                </c:pt>
                <c:pt idx="116070">
                  <c:v>58035</c:v>
                </c:pt>
                <c:pt idx="116071">
                  <c:v>58035.5</c:v>
                </c:pt>
                <c:pt idx="116072">
                  <c:v>58036</c:v>
                </c:pt>
                <c:pt idx="116073">
                  <c:v>58036.5</c:v>
                </c:pt>
                <c:pt idx="116074">
                  <c:v>58037</c:v>
                </c:pt>
                <c:pt idx="116075">
                  <c:v>58037.5</c:v>
                </c:pt>
                <c:pt idx="116076">
                  <c:v>58038</c:v>
                </c:pt>
                <c:pt idx="116077">
                  <c:v>58038.5</c:v>
                </c:pt>
                <c:pt idx="116078">
                  <c:v>58039</c:v>
                </c:pt>
                <c:pt idx="116079">
                  <c:v>58039.5</c:v>
                </c:pt>
                <c:pt idx="116080">
                  <c:v>58040</c:v>
                </c:pt>
                <c:pt idx="116081">
                  <c:v>58040.5</c:v>
                </c:pt>
                <c:pt idx="116082">
                  <c:v>58041</c:v>
                </c:pt>
                <c:pt idx="116083">
                  <c:v>58041.5</c:v>
                </c:pt>
                <c:pt idx="116084">
                  <c:v>58042</c:v>
                </c:pt>
                <c:pt idx="116085">
                  <c:v>58042.5</c:v>
                </c:pt>
                <c:pt idx="116086">
                  <c:v>58043</c:v>
                </c:pt>
                <c:pt idx="116087">
                  <c:v>58043.5</c:v>
                </c:pt>
                <c:pt idx="116088">
                  <c:v>58044</c:v>
                </c:pt>
                <c:pt idx="116089">
                  <c:v>58044.5</c:v>
                </c:pt>
                <c:pt idx="116090">
                  <c:v>58045</c:v>
                </c:pt>
                <c:pt idx="116091">
                  <c:v>58045.5</c:v>
                </c:pt>
                <c:pt idx="116092">
                  <c:v>58046</c:v>
                </c:pt>
                <c:pt idx="116093">
                  <c:v>58046.5</c:v>
                </c:pt>
                <c:pt idx="116094">
                  <c:v>58047</c:v>
                </c:pt>
                <c:pt idx="116095">
                  <c:v>58047.5</c:v>
                </c:pt>
                <c:pt idx="116096">
                  <c:v>58048</c:v>
                </c:pt>
                <c:pt idx="116097">
                  <c:v>58048.5</c:v>
                </c:pt>
                <c:pt idx="116098">
                  <c:v>58049</c:v>
                </c:pt>
                <c:pt idx="116099">
                  <c:v>58049.5</c:v>
                </c:pt>
                <c:pt idx="116100">
                  <c:v>58050</c:v>
                </c:pt>
                <c:pt idx="116101">
                  <c:v>58050.5</c:v>
                </c:pt>
                <c:pt idx="116102">
                  <c:v>58051</c:v>
                </c:pt>
                <c:pt idx="116103">
                  <c:v>58051.5</c:v>
                </c:pt>
                <c:pt idx="116104">
                  <c:v>58052</c:v>
                </c:pt>
                <c:pt idx="116105">
                  <c:v>58052.5</c:v>
                </c:pt>
                <c:pt idx="116106">
                  <c:v>58053</c:v>
                </c:pt>
                <c:pt idx="116107">
                  <c:v>58053.5</c:v>
                </c:pt>
                <c:pt idx="116108">
                  <c:v>58054</c:v>
                </c:pt>
                <c:pt idx="116109">
                  <c:v>58054.5</c:v>
                </c:pt>
                <c:pt idx="116110">
                  <c:v>58055</c:v>
                </c:pt>
                <c:pt idx="116111">
                  <c:v>58055.5</c:v>
                </c:pt>
                <c:pt idx="116112">
                  <c:v>58056</c:v>
                </c:pt>
                <c:pt idx="116113">
                  <c:v>58056.5</c:v>
                </c:pt>
                <c:pt idx="116114">
                  <c:v>58057</c:v>
                </c:pt>
                <c:pt idx="116115">
                  <c:v>58057.5</c:v>
                </c:pt>
                <c:pt idx="116116">
                  <c:v>58058</c:v>
                </c:pt>
                <c:pt idx="116117">
                  <c:v>58058.5</c:v>
                </c:pt>
                <c:pt idx="116118">
                  <c:v>58059</c:v>
                </c:pt>
                <c:pt idx="116119">
                  <c:v>58059.5</c:v>
                </c:pt>
                <c:pt idx="116120">
                  <c:v>58060</c:v>
                </c:pt>
                <c:pt idx="116121">
                  <c:v>58060.5</c:v>
                </c:pt>
                <c:pt idx="116122">
                  <c:v>58061</c:v>
                </c:pt>
                <c:pt idx="116123">
                  <c:v>58061.5</c:v>
                </c:pt>
                <c:pt idx="116124">
                  <c:v>58062</c:v>
                </c:pt>
                <c:pt idx="116125">
                  <c:v>58062.5</c:v>
                </c:pt>
                <c:pt idx="116126">
                  <c:v>58063</c:v>
                </c:pt>
                <c:pt idx="116127">
                  <c:v>58063.5</c:v>
                </c:pt>
                <c:pt idx="116128">
                  <c:v>58064</c:v>
                </c:pt>
                <c:pt idx="116129">
                  <c:v>58064.5</c:v>
                </c:pt>
                <c:pt idx="116130">
                  <c:v>58065</c:v>
                </c:pt>
                <c:pt idx="116131">
                  <c:v>58065.5</c:v>
                </c:pt>
                <c:pt idx="116132">
                  <c:v>58066</c:v>
                </c:pt>
                <c:pt idx="116133">
                  <c:v>58066.5</c:v>
                </c:pt>
                <c:pt idx="116134">
                  <c:v>58067</c:v>
                </c:pt>
                <c:pt idx="116135">
                  <c:v>58067.5</c:v>
                </c:pt>
                <c:pt idx="116136">
                  <c:v>58068</c:v>
                </c:pt>
                <c:pt idx="116137">
                  <c:v>58068.5</c:v>
                </c:pt>
                <c:pt idx="116138">
                  <c:v>58069</c:v>
                </c:pt>
                <c:pt idx="116139">
                  <c:v>58069.5</c:v>
                </c:pt>
                <c:pt idx="116140">
                  <c:v>58070</c:v>
                </c:pt>
                <c:pt idx="116141">
                  <c:v>58070.5</c:v>
                </c:pt>
                <c:pt idx="116142">
                  <c:v>58071</c:v>
                </c:pt>
                <c:pt idx="116143">
                  <c:v>58071.5</c:v>
                </c:pt>
                <c:pt idx="116144">
                  <c:v>58072</c:v>
                </c:pt>
                <c:pt idx="116145">
                  <c:v>58072.5</c:v>
                </c:pt>
                <c:pt idx="116146">
                  <c:v>58073</c:v>
                </c:pt>
                <c:pt idx="116147">
                  <c:v>58073.5</c:v>
                </c:pt>
                <c:pt idx="116148">
                  <c:v>58074</c:v>
                </c:pt>
                <c:pt idx="116149">
                  <c:v>58074.5</c:v>
                </c:pt>
                <c:pt idx="116150">
                  <c:v>58075</c:v>
                </c:pt>
                <c:pt idx="116151">
                  <c:v>58075.5</c:v>
                </c:pt>
                <c:pt idx="116152">
                  <c:v>58076</c:v>
                </c:pt>
                <c:pt idx="116153">
                  <c:v>58076.5</c:v>
                </c:pt>
                <c:pt idx="116154">
                  <c:v>58077</c:v>
                </c:pt>
                <c:pt idx="116155">
                  <c:v>58077.5</c:v>
                </c:pt>
                <c:pt idx="116156">
                  <c:v>58078</c:v>
                </c:pt>
                <c:pt idx="116157">
                  <c:v>58078.5</c:v>
                </c:pt>
                <c:pt idx="116158">
                  <c:v>58079</c:v>
                </c:pt>
                <c:pt idx="116159">
                  <c:v>58079.5</c:v>
                </c:pt>
                <c:pt idx="116160">
                  <c:v>58080</c:v>
                </c:pt>
                <c:pt idx="116161">
                  <c:v>58080.5</c:v>
                </c:pt>
                <c:pt idx="116162">
                  <c:v>58081</c:v>
                </c:pt>
                <c:pt idx="116163">
                  <c:v>58081.5</c:v>
                </c:pt>
                <c:pt idx="116164">
                  <c:v>58082</c:v>
                </c:pt>
                <c:pt idx="116165">
                  <c:v>58082.5</c:v>
                </c:pt>
                <c:pt idx="116166">
                  <c:v>58083</c:v>
                </c:pt>
                <c:pt idx="116167">
                  <c:v>58083.5</c:v>
                </c:pt>
                <c:pt idx="116168">
                  <c:v>58084</c:v>
                </c:pt>
                <c:pt idx="116169">
                  <c:v>58084.5</c:v>
                </c:pt>
                <c:pt idx="116170">
                  <c:v>58085</c:v>
                </c:pt>
                <c:pt idx="116171">
                  <c:v>58085.5</c:v>
                </c:pt>
                <c:pt idx="116172">
                  <c:v>58086</c:v>
                </c:pt>
                <c:pt idx="116173">
                  <c:v>58086.5</c:v>
                </c:pt>
                <c:pt idx="116174">
                  <c:v>58087</c:v>
                </c:pt>
                <c:pt idx="116175">
                  <c:v>58087.5</c:v>
                </c:pt>
                <c:pt idx="116176">
                  <c:v>58088</c:v>
                </c:pt>
                <c:pt idx="116177">
                  <c:v>58088.5</c:v>
                </c:pt>
                <c:pt idx="116178">
                  <c:v>58089</c:v>
                </c:pt>
                <c:pt idx="116179">
                  <c:v>58089.5</c:v>
                </c:pt>
                <c:pt idx="116180">
                  <c:v>58090</c:v>
                </c:pt>
                <c:pt idx="116181">
                  <c:v>58090.5</c:v>
                </c:pt>
                <c:pt idx="116182">
                  <c:v>58091</c:v>
                </c:pt>
                <c:pt idx="116183">
                  <c:v>58091.5</c:v>
                </c:pt>
                <c:pt idx="116184">
                  <c:v>58092</c:v>
                </c:pt>
                <c:pt idx="116185">
                  <c:v>58092.5</c:v>
                </c:pt>
                <c:pt idx="116186">
                  <c:v>58093</c:v>
                </c:pt>
                <c:pt idx="116187">
                  <c:v>58093.5</c:v>
                </c:pt>
                <c:pt idx="116188">
                  <c:v>58094</c:v>
                </c:pt>
                <c:pt idx="116189">
                  <c:v>58094.5</c:v>
                </c:pt>
                <c:pt idx="116190">
                  <c:v>58095</c:v>
                </c:pt>
                <c:pt idx="116191">
                  <c:v>58095.5</c:v>
                </c:pt>
                <c:pt idx="116192">
                  <c:v>58096</c:v>
                </c:pt>
                <c:pt idx="116193">
                  <c:v>58096.5</c:v>
                </c:pt>
                <c:pt idx="116194">
                  <c:v>58097</c:v>
                </c:pt>
                <c:pt idx="116195">
                  <c:v>58097.5</c:v>
                </c:pt>
                <c:pt idx="116196">
                  <c:v>58098</c:v>
                </c:pt>
                <c:pt idx="116197">
                  <c:v>58098.5</c:v>
                </c:pt>
                <c:pt idx="116198">
                  <c:v>58099</c:v>
                </c:pt>
                <c:pt idx="116199">
                  <c:v>58099.5</c:v>
                </c:pt>
                <c:pt idx="116200">
                  <c:v>58100</c:v>
                </c:pt>
                <c:pt idx="116201">
                  <c:v>58100.5</c:v>
                </c:pt>
                <c:pt idx="116202">
                  <c:v>58101</c:v>
                </c:pt>
                <c:pt idx="116203">
                  <c:v>58101.5</c:v>
                </c:pt>
                <c:pt idx="116204">
                  <c:v>58102</c:v>
                </c:pt>
                <c:pt idx="116205">
                  <c:v>58102.5</c:v>
                </c:pt>
                <c:pt idx="116206">
                  <c:v>58103</c:v>
                </c:pt>
                <c:pt idx="116207">
                  <c:v>58103.5</c:v>
                </c:pt>
                <c:pt idx="116208">
                  <c:v>58104</c:v>
                </c:pt>
                <c:pt idx="116209">
                  <c:v>58104.5</c:v>
                </c:pt>
                <c:pt idx="116210">
                  <c:v>58105</c:v>
                </c:pt>
                <c:pt idx="116211">
                  <c:v>58105.5</c:v>
                </c:pt>
                <c:pt idx="116212">
                  <c:v>58106</c:v>
                </c:pt>
                <c:pt idx="116213">
                  <c:v>58106.5</c:v>
                </c:pt>
                <c:pt idx="116214">
                  <c:v>58107</c:v>
                </c:pt>
                <c:pt idx="116215">
                  <c:v>58107.5</c:v>
                </c:pt>
                <c:pt idx="116216">
                  <c:v>58108</c:v>
                </c:pt>
                <c:pt idx="116217">
                  <c:v>58108.5</c:v>
                </c:pt>
                <c:pt idx="116218">
                  <c:v>58109</c:v>
                </c:pt>
                <c:pt idx="116219">
                  <c:v>58109.5</c:v>
                </c:pt>
                <c:pt idx="116220">
                  <c:v>58110</c:v>
                </c:pt>
                <c:pt idx="116221">
                  <c:v>58110.5</c:v>
                </c:pt>
                <c:pt idx="116222">
                  <c:v>58111</c:v>
                </c:pt>
                <c:pt idx="116223">
                  <c:v>58111.5</c:v>
                </c:pt>
                <c:pt idx="116224">
                  <c:v>58112</c:v>
                </c:pt>
                <c:pt idx="116225">
                  <c:v>58112.5</c:v>
                </c:pt>
                <c:pt idx="116226">
                  <c:v>58113</c:v>
                </c:pt>
                <c:pt idx="116227">
                  <c:v>58113.5</c:v>
                </c:pt>
                <c:pt idx="116228">
                  <c:v>58114</c:v>
                </c:pt>
                <c:pt idx="116229">
                  <c:v>58114.5</c:v>
                </c:pt>
                <c:pt idx="116230">
                  <c:v>58115</c:v>
                </c:pt>
                <c:pt idx="116231">
                  <c:v>58115.5</c:v>
                </c:pt>
                <c:pt idx="116232">
                  <c:v>58116</c:v>
                </c:pt>
                <c:pt idx="116233">
                  <c:v>58116.5</c:v>
                </c:pt>
                <c:pt idx="116234">
                  <c:v>58117</c:v>
                </c:pt>
                <c:pt idx="116235">
                  <c:v>58117.5</c:v>
                </c:pt>
                <c:pt idx="116236">
                  <c:v>58118</c:v>
                </c:pt>
                <c:pt idx="116237">
                  <c:v>58118.5</c:v>
                </c:pt>
                <c:pt idx="116238">
                  <c:v>58119</c:v>
                </c:pt>
                <c:pt idx="116239">
                  <c:v>58119.5</c:v>
                </c:pt>
                <c:pt idx="116240">
                  <c:v>58120</c:v>
                </c:pt>
                <c:pt idx="116241">
                  <c:v>58120.5</c:v>
                </c:pt>
                <c:pt idx="116242">
                  <c:v>58121</c:v>
                </c:pt>
                <c:pt idx="116243">
                  <c:v>58121.5</c:v>
                </c:pt>
                <c:pt idx="116244">
                  <c:v>58122</c:v>
                </c:pt>
                <c:pt idx="116245">
                  <c:v>58122.5</c:v>
                </c:pt>
                <c:pt idx="116246">
                  <c:v>58123</c:v>
                </c:pt>
                <c:pt idx="116247">
                  <c:v>58123.5</c:v>
                </c:pt>
                <c:pt idx="116248">
                  <c:v>58124</c:v>
                </c:pt>
                <c:pt idx="116249">
                  <c:v>58124.5</c:v>
                </c:pt>
                <c:pt idx="116250">
                  <c:v>58125</c:v>
                </c:pt>
                <c:pt idx="116251">
                  <c:v>58125.5</c:v>
                </c:pt>
                <c:pt idx="116252">
                  <c:v>58126</c:v>
                </c:pt>
                <c:pt idx="116253">
                  <c:v>58126.5</c:v>
                </c:pt>
                <c:pt idx="116254">
                  <c:v>58127</c:v>
                </c:pt>
                <c:pt idx="116255">
                  <c:v>58127.5</c:v>
                </c:pt>
                <c:pt idx="116256">
                  <c:v>58128</c:v>
                </c:pt>
                <c:pt idx="116257">
                  <c:v>58128.5</c:v>
                </c:pt>
                <c:pt idx="116258">
                  <c:v>58129</c:v>
                </c:pt>
                <c:pt idx="116259">
                  <c:v>58129.5</c:v>
                </c:pt>
                <c:pt idx="116260">
                  <c:v>58130</c:v>
                </c:pt>
                <c:pt idx="116261">
                  <c:v>58130.5</c:v>
                </c:pt>
                <c:pt idx="116262">
                  <c:v>58131</c:v>
                </c:pt>
                <c:pt idx="116263">
                  <c:v>58131.5</c:v>
                </c:pt>
                <c:pt idx="116264">
                  <c:v>58132</c:v>
                </c:pt>
                <c:pt idx="116265">
                  <c:v>58132.5</c:v>
                </c:pt>
                <c:pt idx="116266">
                  <c:v>58133</c:v>
                </c:pt>
                <c:pt idx="116267">
                  <c:v>58133.5</c:v>
                </c:pt>
                <c:pt idx="116268">
                  <c:v>58134</c:v>
                </c:pt>
                <c:pt idx="116269">
                  <c:v>58134.5</c:v>
                </c:pt>
                <c:pt idx="116270">
                  <c:v>58135</c:v>
                </c:pt>
                <c:pt idx="116271">
                  <c:v>58135.5</c:v>
                </c:pt>
                <c:pt idx="116272">
                  <c:v>58136</c:v>
                </c:pt>
                <c:pt idx="116273">
                  <c:v>58136.5</c:v>
                </c:pt>
                <c:pt idx="116274">
                  <c:v>58137</c:v>
                </c:pt>
                <c:pt idx="116275">
                  <c:v>58137.5</c:v>
                </c:pt>
                <c:pt idx="116276">
                  <c:v>58138</c:v>
                </c:pt>
                <c:pt idx="116277">
                  <c:v>58138.5</c:v>
                </c:pt>
                <c:pt idx="116278">
                  <c:v>58139</c:v>
                </c:pt>
                <c:pt idx="116279">
                  <c:v>58139.5</c:v>
                </c:pt>
                <c:pt idx="116280">
                  <c:v>58140</c:v>
                </c:pt>
                <c:pt idx="116281">
                  <c:v>58140.5</c:v>
                </c:pt>
                <c:pt idx="116282">
                  <c:v>58141</c:v>
                </c:pt>
                <c:pt idx="116283">
                  <c:v>58141.5</c:v>
                </c:pt>
                <c:pt idx="116284">
                  <c:v>58142</c:v>
                </c:pt>
                <c:pt idx="116285">
                  <c:v>58142.5</c:v>
                </c:pt>
                <c:pt idx="116286">
                  <c:v>58143</c:v>
                </c:pt>
                <c:pt idx="116287">
                  <c:v>58143.5</c:v>
                </c:pt>
                <c:pt idx="116288">
                  <c:v>58144</c:v>
                </c:pt>
                <c:pt idx="116289">
                  <c:v>58144.5</c:v>
                </c:pt>
                <c:pt idx="116290">
                  <c:v>58145</c:v>
                </c:pt>
                <c:pt idx="116291">
                  <c:v>58145.5</c:v>
                </c:pt>
                <c:pt idx="116292">
                  <c:v>58146</c:v>
                </c:pt>
                <c:pt idx="116293">
                  <c:v>58146.5</c:v>
                </c:pt>
                <c:pt idx="116294">
                  <c:v>58147</c:v>
                </c:pt>
                <c:pt idx="116295">
                  <c:v>58147.5</c:v>
                </c:pt>
                <c:pt idx="116296">
                  <c:v>58148</c:v>
                </c:pt>
                <c:pt idx="116297">
                  <c:v>58148.5</c:v>
                </c:pt>
                <c:pt idx="116298">
                  <c:v>58149</c:v>
                </c:pt>
                <c:pt idx="116299">
                  <c:v>58149.5</c:v>
                </c:pt>
                <c:pt idx="116300">
                  <c:v>58150</c:v>
                </c:pt>
                <c:pt idx="116301">
                  <c:v>58150.5</c:v>
                </c:pt>
                <c:pt idx="116302">
                  <c:v>58151</c:v>
                </c:pt>
                <c:pt idx="116303">
                  <c:v>58151.5</c:v>
                </c:pt>
                <c:pt idx="116304">
                  <c:v>58152</c:v>
                </c:pt>
                <c:pt idx="116305">
                  <c:v>58152.5</c:v>
                </c:pt>
                <c:pt idx="116306">
                  <c:v>58153</c:v>
                </c:pt>
                <c:pt idx="116307">
                  <c:v>58153.5</c:v>
                </c:pt>
                <c:pt idx="116308">
                  <c:v>58154</c:v>
                </c:pt>
                <c:pt idx="116309">
                  <c:v>58154.5</c:v>
                </c:pt>
                <c:pt idx="116310">
                  <c:v>58155</c:v>
                </c:pt>
                <c:pt idx="116311">
                  <c:v>58155.5</c:v>
                </c:pt>
                <c:pt idx="116312">
                  <c:v>58156</c:v>
                </c:pt>
                <c:pt idx="116313">
                  <c:v>58156.5</c:v>
                </c:pt>
                <c:pt idx="116314">
                  <c:v>58157</c:v>
                </c:pt>
                <c:pt idx="116315">
                  <c:v>58157.5</c:v>
                </c:pt>
                <c:pt idx="116316">
                  <c:v>58158</c:v>
                </c:pt>
                <c:pt idx="116317">
                  <c:v>58158.5</c:v>
                </c:pt>
                <c:pt idx="116318">
                  <c:v>58159</c:v>
                </c:pt>
                <c:pt idx="116319">
                  <c:v>58159.5</c:v>
                </c:pt>
                <c:pt idx="116320">
                  <c:v>58160</c:v>
                </c:pt>
                <c:pt idx="116321">
                  <c:v>58160.5</c:v>
                </c:pt>
                <c:pt idx="116322">
                  <c:v>58161</c:v>
                </c:pt>
                <c:pt idx="116323">
                  <c:v>58161.5</c:v>
                </c:pt>
                <c:pt idx="116324">
                  <c:v>58162</c:v>
                </c:pt>
                <c:pt idx="116325">
                  <c:v>58162.5</c:v>
                </c:pt>
                <c:pt idx="116326">
                  <c:v>58163</c:v>
                </c:pt>
                <c:pt idx="116327">
                  <c:v>58163.5</c:v>
                </c:pt>
                <c:pt idx="116328">
                  <c:v>58164</c:v>
                </c:pt>
                <c:pt idx="116329">
                  <c:v>58164.5</c:v>
                </c:pt>
                <c:pt idx="116330">
                  <c:v>58165</c:v>
                </c:pt>
                <c:pt idx="116331">
                  <c:v>58165.5</c:v>
                </c:pt>
                <c:pt idx="116332">
                  <c:v>58166</c:v>
                </c:pt>
                <c:pt idx="116333">
                  <c:v>58166.5</c:v>
                </c:pt>
                <c:pt idx="116334">
                  <c:v>58167</c:v>
                </c:pt>
                <c:pt idx="116335">
                  <c:v>58167.5</c:v>
                </c:pt>
                <c:pt idx="116336">
                  <c:v>58168</c:v>
                </c:pt>
                <c:pt idx="116337">
                  <c:v>58168.5</c:v>
                </c:pt>
                <c:pt idx="116338">
                  <c:v>58169</c:v>
                </c:pt>
                <c:pt idx="116339">
                  <c:v>58169.5</c:v>
                </c:pt>
                <c:pt idx="116340">
                  <c:v>58170</c:v>
                </c:pt>
                <c:pt idx="116341">
                  <c:v>58170.5</c:v>
                </c:pt>
                <c:pt idx="116342">
                  <c:v>58171</c:v>
                </c:pt>
                <c:pt idx="116343">
                  <c:v>58171.5</c:v>
                </c:pt>
                <c:pt idx="116344">
                  <c:v>58172</c:v>
                </c:pt>
                <c:pt idx="116345">
                  <c:v>58172.5</c:v>
                </c:pt>
                <c:pt idx="116346">
                  <c:v>58173</c:v>
                </c:pt>
                <c:pt idx="116347">
                  <c:v>58173.5</c:v>
                </c:pt>
                <c:pt idx="116348">
                  <c:v>58174</c:v>
                </c:pt>
                <c:pt idx="116349">
                  <c:v>58174.5</c:v>
                </c:pt>
                <c:pt idx="116350">
                  <c:v>58175</c:v>
                </c:pt>
                <c:pt idx="116351">
                  <c:v>58175.5</c:v>
                </c:pt>
                <c:pt idx="116352">
                  <c:v>58176</c:v>
                </c:pt>
                <c:pt idx="116353">
                  <c:v>58176.5</c:v>
                </c:pt>
                <c:pt idx="116354">
                  <c:v>58177</c:v>
                </c:pt>
                <c:pt idx="116355">
                  <c:v>58177.5</c:v>
                </c:pt>
                <c:pt idx="116356">
                  <c:v>58178</c:v>
                </c:pt>
                <c:pt idx="116357">
                  <c:v>58178.5</c:v>
                </c:pt>
                <c:pt idx="116358">
                  <c:v>58179</c:v>
                </c:pt>
                <c:pt idx="116359">
                  <c:v>58179.5</c:v>
                </c:pt>
                <c:pt idx="116360">
                  <c:v>58180</c:v>
                </c:pt>
                <c:pt idx="116361">
                  <c:v>58180.5</c:v>
                </c:pt>
                <c:pt idx="116362">
                  <c:v>58181</c:v>
                </c:pt>
                <c:pt idx="116363">
                  <c:v>58181.5</c:v>
                </c:pt>
                <c:pt idx="116364">
                  <c:v>58182</c:v>
                </c:pt>
                <c:pt idx="116365">
                  <c:v>58182.5</c:v>
                </c:pt>
                <c:pt idx="116366">
                  <c:v>58183</c:v>
                </c:pt>
                <c:pt idx="116367">
                  <c:v>58183.5</c:v>
                </c:pt>
                <c:pt idx="116368">
                  <c:v>58184</c:v>
                </c:pt>
                <c:pt idx="116369">
                  <c:v>58184.5</c:v>
                </c:pt>
                <c:pt idx="116370">
                  <c:v>58185</c:v>
                </c:pt>
                <c:pt idx="116371">
                  <c:v>58185.5</c:v>
                </c:pt>
                <c:pt idx="116372">
                  <c:v>58186</c:v>
                </c:pt>
                <c:pt idx="116373">
                  <c:v>58186.5</c:v>
                </c:pt>
                <c:pt idx="116374">
                  <c:v>58187</c:v>
                </c:pt>
                <c:pt idx="116375">
                  <c:v>58187.5</c:v>
                </c:pt>
                <c:pt idx="116376">
                  <c:v>58188</c:v>
                </c:pt>
                <c:pt idx="116377">
                  <c:v>58188.5</c:v>
                </c:pt>
                <c:pt idx="116378">
                  <c:v>58189</c:v>
                </c:pt>
                <c:pt idx="116379">
                  <c:v>58189.5</c:v>
                </c:pt>
                <c:pt idx="116380">
                  <c:v>58190</c:v>
                </c:pt>
                <c:pt idx="116381">
                  <c:v>58190.5</c:v>
                </c:pt>
                <c:pt idx="116382">
                  <c:v>58191</c:v>
                </c:pt>
                <c:pt idx="116383">
                  <c:v>58191.5</c:v>
                </c:pt>
                <c:pt idx="116384">
                  <c:v>58192</c:v>
                </c:pt>
                <c:pt idx="116385">
                  <c:v>58192.5</c:v>
                </c:pt>
                <c:pt idx="116386">
                  <c:v>58193</c:v>
                </c:pt>
                <c:pt idx="116387">
                  <c:v>58193.5</c:v>
                </c:pt>
                <c:pt idx="116388">
                  <c:v>58194</c:v>
                </c:pt>
                <c:pt idx="116389">
                  <c:v>58194.5</c:v>
                </c:pt>
                <c:pt idx="116390">
                  <c:v>58195</c:v>
                </c:pt>
                <c:pt idx="116391">
                  <c:v>58195.5</c:v>
                </c:pt>
                <c:pt idx="116392">
                  <c:v>58196</c:v>
                </c:pt>
                <c:pt idx="116393">
                  <c:v>58196.5</c:v>
                </c:pt>
                <c:pt idx="116394">
                  <c:v>58197</c:v>
                </c:pt>
                <c:pt idx="116395">
                  <c:v>58197.5</c:v>
                </c:pt>
                <c:pt idx="116396">
                  <c:v>58198</c:v>
                </c:pt>
                <c:pt idx="116397">
                  <c:v>58198.5</c:v>
                </c:pt>
                <c:pt idx="116398">
                  <c:v>58199</c:v>
                </c:pt>
                <c:pt idx="116399">
                  <c:v>58199.5</c:v>
                </c:pt>
                <c:pt idx="116400">
                  <c:v>58200</c:v>
                </c:pt>
                <c:pt idx="116401">
                  <c:v>58200.5</c:v>
                </c:pt>
                <c:pt idx="116402">
                  <c:v>58201</c:v>
                </c:pt>
                <c:pt idx="116403">
                  <c:v>58201.5</c:v>
                </c:pt>
                <c:pt idx="116404">
                  <c:v>58202</c:v>
                </c:pt>
                <c:pt idx="116405">
                  <c:v>58202.5</c:v>
                </c:pt>
                <c:pt idx="116406">
                  <c:v>58203</c:v>
                </c:pt>
                <c:pt idx="116407">
                  <c:v>58203.5</c:v>
                </c:pt>
                <c:pt idx="116408">
                  <c:v>58204</c:v>
                </c:pt>
                <c:pt idx="116409">
                  <c:v>58204.5</c:v>
                </c:pt>
                <c:pt idx="116410">
                  <c:v>58205</c:v>
                </c:pt>
                <c:pt idx="116411">
                  <c:v>58205.5</c:v>
                </c:pt>
                <c:pt idx="116412">
                  <c:v>58206</c:v>
                </c:pt>
                <c:pt idx="116413">
                  <c:v>58206.5</c:v>
                </c:pt>
                <c:pt idx="116414">
                  <c:v>58207</c:v>
                </c:pt>
                <c:pt idx="116415">
                  <c:v>58207.5</c:v>
                </c:pt>
                <c:pt idx="116416">
                  <c:v>58208</c:v>
                </c:pt>
                <c:pt idx="116417">
                  <c:v>58208.5</c:v>
                </c:pt>
                <c:pt idx="116418">
                  <c:v>58209</c:v>
                </c:pt>
                <c:pt idx="116419">
                  <c:v>58209.5</c:v>
                </c:pt>
                <c:pt idx="116420">
                  <c:v>58210</c:v>
                </c:pt>
                <c:pt idx="116421">
                  <c:v>58210.5</c:v>
                </c:pt>
                <c:pt idx="116422">
                  <c:v>58211</c:v>
                </c:pt>
                <c:pt idx="116423">
                  <c:v>58211.5</c:v>
                </c:pt>
                <c:pt idx="116424">
                  <c:v>58212</c:v>
                </c:pt>
                <c:pt idx="116425">
                  <c:v>58212.5</c:v>
                </c:pt>
                <c:pt idx="116426">
                  <c:v>58213</c:v>
                </c:pt>
                <c:pt idx="116427">
                  <c:v>58213.5</c:v>
                </c:pt>
                <c:pt idx="116428">
                  <c:v>58214</c:v>
                </c:pt>
                <c:pt idx="116429">
                  <c:v>58214.5</c:v>
                </c:pt>
                <c:pt idx="116430">
                  <c:v>58215</c:v>
                </c:pt>
                <c:pt idx="116431">
                  <c:v>58215.5</c:v>
                </c:pt>
                <c:pt idx="116432">
                  <c:v>58216</c:v>
                </c:pt>
                <c:pt idx="116433">
                  <c:v>58216.5</c:v>
                </c:pt>
                <c:pt idx="116434">
                  <c:v>58217</c:v>
                </c:pt>
                <c:pt idx="116435">
                  <c:v>58217.5</c:v>
                </c:pt>
                <c:pt idx="116436">
                  <c:v>58218</c:v>
                </c:pt>
                <c:pt idx="116437">
                  <c:v>58218.5</c:v>
                </c:pt>
                <c:pt idx="116438">
                  <c:v>58219</c:v>
                </c:pt>
                <c:pt idx="116439">
                  <c:v>58219.5</c:v>
                </c:pt>
                <c:pt idx="116440">
                  <c:v>58220</c:v>
                </c:pt>
                <c:pt idx="116441">
                  <c:v>58220.5</c:v>
                </c:pt>
                <c:pt idx="116442">
                  <c:v>58221</c:v>
                </c:pt>
                <c:pt idx="116443">
                  <c:v>58221.5</c:v>
                </c:pt>
                <c:pt idx="116444">
                  <c:v>58222</c:v>
                </c:pt>
                <c:pt idx="116445">
                  <c:v>58222.5</c:v>
                </c:pt>
                <c:pt idx="116446">
                  <c:v>58223</c:v>
                </c:pt>
                <c:pt idx="116447">
                  <c:v>58223.5</c:v>
                </c:pt>
                <c:pt idx="116448">
                  <c:v>58224</c:v>
                </c:pt>
                <c:pt idx="116449">
                  <c:v>58224.5</c:v>
                </c:pt>
                <c:pt idx="116450">
                  <c:v>58225</c:v>
                </c:pt>
                <c:pt idx="116451">
                  <c:v>58225.5</c:v>
                </c:pt>
                <c:pt idx="116452">
                  <c:v>58226</c:v>
                </c:pt>
                <c:pt idx="116453">
                  <c:v>58226.5</c:v>
                </c:pt>
                <c:pt idx="116454">
                  <c:v>58227</c:v>
                </c:pt>
                <c:pt idx="116455">
                  <c:v>58227.5</c:v>
                </c:pt>
                <c:pt idx="116456">
                  <c:v>58228</c:v>
                </c:pt>
                <c:pt idx="116457">
                  <c:v>58228.5</c:v>
                </c:pt>
                <c:pt idx="116458">
                  <c:v>58229</c:v>
                </c:pt>
                <c:pt idx="116459">
                  <c:v>58229.5</c:v>
                </c:pt>
                <c:pt idx="116460">
                  <c:v>58230</c:v>
                </c:pt>
                <c:pt idx="116461">
                  <c:v>58230.5</c:v>
                </c:pt>
                <c:pt idx="116462">
                  <c:v>58231</c:v>
                </c:pt>
                <c:pt idx="116463">
                  <c:v>58231.5</c:v>
                </c:pt>
                <c:pt idx="116464">
                  <c:v>58232</c:v>
                </c:pt>
                <c:pt idx="116465">
                  <c:v>58232.5</c:v>
                </c:pt>
                <c:pt idx="116466">
                  <c:v>58233</c:v>
                </c:pt>
                <c:pt idx="116467">
                  <c:v>58233.5</c:v>
                </c:pt>
                <c:pt idx="116468">
                  <c:v>58234</c:v>
                </c:pt>
                <c:pt idx="116469">
                  <c:v>58234.5</c:v>
                </c:pt>
                <c:pt idx="116470">
                  <c:v>58235</c:v>
                </c:pt>
                <c:pt idx="116471">
                  <c:v>58235.5</c:v>
                </c:pt>
                <c:pt idx="116472">
                  <c:v>58236</c:v>
                </c:pt>
                <c:pt idx="116473">
                  <c:v>58236.5</c:v>
                </c:pt>
                <c:pt idx="116474">
                  <c:v>58237</c:v>
                </c:pt>
                <c:pt idx="116475">
                  <c:v>58237.5</c:v>
                </c:pt>
                <c:pt idx="116476">
                  <c:v>58238</c:v>
                </c:pt>
                <c:pt idx="116477">
                  <c:v>58238.5</c:v>
                </c:pt>
                <c:pt idx="116478">
                  <c:v>58239</c:v>
                </c:pt>
                <c:pt idx="116479">
                  <c:v>58239.5</c:v>
                </c:pt>
                <c:pt idx="116480">
                  <c:v>58240</c:v>
                </c:pt>
                <c:pt idx="116481">
                  <c:v>58240.5</c:v>
                </c:pt>
                <c:pt idx="116482">
                  <c:v>58241</c:v>
                </c:pt>
                <c:pt idx="116483">
                  <c:v>58241.5</c:v>
                </c:pt>
                <c:pt idx="116484">
                  <c:v>58242</c:v>
                </c:pt>
                <c:pt idx="116485">
                  <c:v>58242.5</c:v>
                </c:pt>
                <c:pt idx="116486">
                  <c:v>58243</c:v>
                </c:pt>
                <c:pt idx="116487">
                  <c:v>58243.5</c:v>
                </c:pt>
                <c:pt idx="116488">
                  <c:v>58244</c:v>
                </c:pt>
                <c:pt idx="116489">
                  <c:v>58244.5</c:v>
                </c:pt>
                <c:pt idx="116490">
                  <c:v>58245</c:v>
                </c:pt>
                <c:pt idx="116491">
                  <c:v>58245.5</c:v>
                </c:pt>
                <c:pt idx="116492">
                  <c:v>58246</c:v>
                </c:pt>
                <c:pt idx="116493">
                  <c:v>58246.5</c:v>
                </c:pt>
                <c:pt idx="116494">
                  <c:v>58247</c:v>
                </c:pt>
                <c:pt idx="116495">
                  <c:v>58247.5</c:v>
                </c:pt>
                <c:pt idx="116496">
                  <c:v>58248</c:v>
                </c:pt>
                <c:pt idx="116497">
                  <c:v>58248.5</c:v>
                </c:pt>
                <c:pt idx="116498">
                  <c:v>58249</c:v>
                </c:pt>
                <c:pt idx="116499">
                  <c:v>58249.5</c:v>
                </c:pt>
                <c:pt idx="116500">
                  <c:v>58250</c:v>
                </c:pt>
                <c:pt idx="116501">
                  <c:v>58250.5</c:v>
                </c:pt>
                <c:pt idx="116502">
                  <c:v>58251</c:v>
                </c:pt>
                <c:pt idx="116503">
                  <c:v>58251.5</c:v>
                </c:pt>
                <c:pt idx="116504">
                  <c:v>58252</c:v>
                </c:pt>
                <c:pt idx="116505">
                  <c:v>58252.5</c:v>
                </c:pt>
                <c:pt idx="116506">
                  <c:v>58253</c:v>
                </c:pt>
                <c:pt idx="116507">
                  <c:v>58253.5</c:v>
                </c:pt>
                <c:pt idx="116508">
                  <c:v>58254</c:v>
                </c:pt>
                <c:pt idx="116509">
                  <c:v>58254.5</c:v>
                </c:pt>
                <c:pt idx="116510">
                  <c:v>58255</c:v>
                </c:pt>
                <c:pt idx="116511">
                  <c:v>58255.5</c:v>
                </c:pt>
                <c:pt idx="116512">
                  <c:v>58256</c:v>
                </c:pt>
                <c:pt idx="116513">
                  <c:v>58256.5</c:v>
                </c:pt>
                <c:pt idx="116514">
                  <c:v>58257</c:v>
                </c:pt>
                <c:pt idx="116515">
                  <c:v>58257.5</c:v>
                </c:pt>
                <c:pt idx="116516">
                  <c:v>58258</c:v>
                </c:pt>
                <c:pt idx="116517">
                  <c:v>58258.5</c:v>
                </c:pt>
                <c:pt idx="116518">
                  <c:v>58259</c:v>
                </c:pt>
                <c:pt idx="116519">
                  <c:v>58259.5</c:v>
                </c:pt>
                <c:pt idx="116520">
                  <c:v>58260</c:v>
                </c:pt>
                <c:pt idx="116521">
                  <c:v>58260.5</c:v>
                </c:pt>
                <c:pt idx="116522">
                  <c:v>58261</c:v>
                </c:pt>
                <c:pt idx="116523">
                  <c:v>58261.5</c:v>
                </c:pt>
                <c:pt idx="116524">
                  <c:v>58262</c:v>
                </c:pt>
                <c:pt idx="116525">
                  <c:v>58262.5</c:v>
                </c:pt>
                <c:pt idx="116526">
                  <c:v>58263</c:v>
                </c:pt>
                <c:pt idx="116527">
                  <c:v>58263.5</c:v>
                </c:pt>
                <c:pt idx="116528">
                  <c:v>58264</c:v>
                </c:pt>
                <c:pt idx="116529">
                  <c:v>58264.5</c:v>
                </c:pt>
                <c:pt idx="116530">
                  <c:v>58265</c:v>
                </c:pt>
                <c:pt idx="116531">
                  <c:v>58265.5</c:v>
                </c:pt>
                <c:pt idx="116532">
                  <c:v>58266</c:v>
                </c:pt>
                <c:pt idx="116533">
                  <c:v>58266.5</c:v>
                </c:pt>
                <c:pt idx="116534">
                  <c:v>58267</c:v>
                </c:pt>
                <c:pt idx="116535">
                  <c:v>58267.5</c:v>
                </c:pt>
                <c:pt idx="116536">
                  <c:v>58268</c:v>
                </c:pt>
                <c:pt idx="116537">
                  <c:v>58268.5</c:v>
                </c:pt>
                <c:pt idx="116538">
                  <c:v>58269</c:v>
                </c:pt>
                <c:pt idx="116539">
                  <c:v>58269.5</c:v>
                </c:pt>
                <c:pt idx="116540">
                  <c:v>58270</c:v>
                </c:pt>
                <c:pt idx="116541">
                  <c:v>58270.5</c:v>
                </c:pt>
                <c:pt idx="116542">
                  <c:v>58271</c:v>
                </c:pt>
                <c:pt idx="116543">
                  <c:v>58271.5</c:v>
                </c:pt>
                <c:pt idx="116544">
                  <c:v>58272</c:v>
                </c:pt>
                <c:pt idx="116545">
                  <c:v>58272.5</c:v>
                </c:pt>
                <c:pt idx="116546">
                  <c:v>58273</c:v>
                </c:pt>
                <c:pt idx="116547">
                  <c:v>58273.5</c:v>
                </c:pt>
                <c:pt idx="116548">
                  <c:v>58274</c:v>
                </c:pt>
                <c:pt idx="116549">
                  <c:v>58274.5</c:v>
                </c:pt>
                <c:pt idx="116550">
                  <c:v>58275</c:v>
                </c:pt>
                <c:pt idx="116551">
                  <c:v>58275.5</c:v>
                </c:pt>
                <c:pt idx="116552">
                  <c:v>58276</c:v>
                </c:pt>
                <c:pt idx="116553">
                  <c:v>58276.5</c:v>
                </c:pt>
                <c:pt idx="116554">
                  <c:v>58277</c:v>
                </c:pt>
                <c:pt idx="116555">
                  <c:v>58277.5</c:v>
                </c:pt>
                <c:pt idx="116556">
                  <c:v>58278</c:v>
                </c:pt>
                <c:pt idx="116557">
                  <c:v>58278.5</c:v>
                </c:pt>
                <c:pt idx="116558">
                  <c:v>58279</c:v>
                </c:pt>
                <c:pt idx="116559">
                  <c:v>58279.5</c:v>
                </c:pt>
                <c:pt idx="116560">
                  <c:v>58280</c:v>
                </c:pt>
                <c:pt idx="116561">
                  <c:v>58280.5</c:v>
                </c:pt>
                <c:pt idx="116562">
                  <c:v>58281</c:v>
                </c:pt>
                <c:pt idx="116563">
                  <c:v>58281.5</c:v>
                </c:pt>
                <c:pt idx="116564">
                  <c:v>58282</c:v>
                </c:pt>
                <c:pt idx="116565">
                  <c:v>58282.5</c:v>
                </c:pt>
                <c:pt idx="116566">
                  <c:v>58283</c:v>
                </c:pt>
                <c:pt idx="116567">
                  <c:v>58283.5</c:v>
                </c:pt>
                <c:pt idx="116568">
                  <c:v>58284</c:v>
                </c:pt>
                <c:pt idx="116569">
                  <c:v>58284.5</c:v>
                </c:pt>
                <c:pt idx="116570">
                  <c:v>58285</c:v>
                </c:pt>
                <c:pt idx="116571">
                  <c:v>58285.5</c:v>
                </c:pt>
                <c:pt idx="116572">
                  <c:v>58286</c:v>
                </c:pt>
                <c:pt idx="116573">
                  <c:v>58286.5</c:v>
                </c:pt>
                <c:pt idx="116574">
                  <c:v>58287</c:v>
                </c:pt>
                <c:pt idx="116575">
                  <c:v>58287.5</c:v>
                </c:pt>
                <c:pt idx="116576">
                  <c:v>58288</c:v>
                </c:pt>
                <c:pt idx="116577">
                  <c:v>58288.5</c:v>
                </c:pt>
                <c:pt idx="116578">
                  <c:v>58289</c:v>
                </c:pt>
                <c:pt idx="116579">
                  <c:v>58289.5</c:v>
                </c:pt>
                <c:pt idx="116580">
                  <c:v>58290</c:v>
                </c:pt>
                <c:pt idx="116581">
                  <c:v>58290.5</c:v>
                </c:pt>
                <c:pt idx="116582">
                  <c:v>58291</c:v>
                </c:pt>
                <c:pt idx="116583">
                  <c:v>58291.5</c:v>
                </c:pt>
                <c:pt idx="116584">
                  <c:v>58292</c:v>
                </c:pt>
                <c:pt idx="116585">
                  <c:v>58292.5</c:v>
                </c:pt>
                <c:pt idx="116586">
                  <c:v>58293</c:v>
                </c:pt>
                <c:pt idx="116587">
                  <c:v>58293.5</c:v>
                </c:pt>
                <c:pt idx="116588">
                  <c:v>58294</c:v>
                </c:pt>
                <c:pt idx="116589">
                  <c:v>58294.5</c:v>
                </c:pt>
                <c:pt idx="116590">
                  <c:v>58295</c:v>
                </c:pt>
                <c:pt idx="116591">
                  <c:v>58295.5</c:v>
                </c:pt>
                <c:pt idx="116592">
                  <c:v>58296</c:v>
                </c:pt>
                <c:pt idx="116593">
                  <c:v>58296.5</c:v>
                </c:pt>
                <c:pt idx="116594">
                  <c:v>58297</c:v>
                </c:pt>
                <c:pt idx="116595">
                  <c:v>58297.5</c:v>
                </c:pt>
                <c:pt idx="116596">
                  <c:v>58298</c:v>
                </c:pt>
                <c:pt idx="116597">
                  <c:v>58298.5</c:v>
                </c:pt>
                <c:pt idx="116598">
                  <c:v>58299</c:v>
                </c:pt>
                <c:pt idx="116599">
                  <c:v>58299.5</c:v>
                </c:pt>
                <c:pt idx="116600">
                  <c:v>58300</c:v>
                </c:pt>
                <c:pt idx="116601">
                  <c:v>58300.5</c:v>
                </c:pt>
                <c:pt idx="116602">
                  <c:v>58301</c:v>
                </c:pt>
                <c:pt idx="116603">
                  <c:v>58301.5</c:v>
                </c:pt>
                <c:pt idx="116604">
                  <c:v>58302</c:v>
                </c:pt>
                <c:pt idx="116605">
                  <c:v>58302.5</c:v>
                </c:pt>
                <c:pt idx="116606">
                  <c:v>58303</c:v>
                </c:pt>
                <c:pt idx="116607">
                  <c:v>58303.5</c:v>
                </c:pt>
                <c:pt idx="116608">
                  <c:v>58304</c:v>
                </c:pt>
                <c:pt idx="116609">
                  <c:v>58304.5</c:v>
                </c:pt>
                <c:pt idx="116610">
                  <c:v>58305</c:v>
                </c:pt>
                <c:pt idx="116611">
                  <c:v>58305.5</c:v>
                </c:pt>
                <c:pt idx="116612">
                  <c:v>58306</c:v>
                </c:pt>
                <c:pt idx="116613">
                  <c:v>58306.5</c:v>
                </c:pt>
                <c:pt idx="116614">
                  <c:v>58307</c:v>
                </c:pt>
                <c:pt idx="116615">
                  <c:v>58307.5</c:v>
                </c:pt>
                <c:pt idx="116616">
                  <c:v>58308</c:v>
                </c:pt>
                <c:pt idx="116617">
                  <c:v>58308.5</c:v>
                </c:pt>
                <c:pt idx="116618">
                  <c:v>58309</c:v>
                </c:pt>
                <c:pt idx="116619">
                  <c:v>58309.5</c:v>
                </c:pt>
                <c:pt idx="116620">
                  <c:v>58310</c:v>
                </c:pt>
                <c:pt idx="116621">
                  <c:v>58310.5</c:v>
                </c:pt>
                <c:pt idx="116622">
                  <c:v>58311</c:v>
                </c:pt>
                <c:pt idx="116623">
                  <c:v>58311.5</c:v>
                </c:pt>
                <c:pt idx="116624">
                  <c:v>58312</c:v>
                </c:pt>
                <c:pt idx="116625">
                  <c:v>58312.5</c:v>
                </c:pt>
                <c:pt idx="116626">
                  <c:v>58313</c:v>
                </c:pt>
                <c:pt idx="116627">
                  <c:v>58313.5</c:v>
                </c:pt>
                <c:pt idx="116628">
                  <c:v>58314</c:v>
                </c:pt>
                <c:pt idx="116629">
                  <c:v>58314.5</c:v>
                </c:pt>
                <c:pt idx="116630">
                  <c:v>58315</c:v>
                </c:pt>
                <c:pt idx="116631">
                  <c:v>58315.5</c:v>
                </c:pt>
                <c:pt idx="116632">
                  <c:v>58316</c:v>
                </c:pt>
                <c:pt idx="116633">
                  <c:v>58316.5</c:v>
                </c:pt>
                <c:pt idx="116634">
                  <c:v>58317</c:v>
                </c:pt>
                <c:pt idx="116635">
                  <c:v>58317.5</c:v>
                </c:pt>
                <c:pt idx="116636">
                  <c:v>58318</c:v>
                </c:pt>
                <c:pt idx="116637">
                  <c:v>58318.5</c:v>
                </c:pt>
                <c:pt idx="116638">
                  <c:v>58319</c:v>
                </c:pt>
                <c:pt idx="116639">
                  <c:v>58319.5</c:v>
                </c:pt>
                <c:pt idx="116640">
                  <c:v>58320</c:v>
                </c:pt>
                <c:pt idx="116641">
                  <c:v>58320.5</c:v>
                </c:pt>
                <c:pt idx="116642">
                  <c:v>58321</c:v>
                </c:pt>
                <c:pt idx="116643">
                  <c:v>58321.5</c:v>
                </c:pt>
                <c:pt idx="116644">
                  <c:v>58322</c:v>
                </c:pt>
                <c:pt idx="116645">
                  <c:v>58322.5</c:v>
                </c:pt>
                <c:pt idx="116646">
                  <c:v>58323</c:v>
                </c:pt>
                <c:pt idx="116647">
                  <c:v>58323.5</c:v>
                </c:pt>
                <c:pt idx="116648">
                  <c:v>58324</c:v>
                </c:pt>
                <c:pt idx="116649">
                  <c:v>58324.5</c:v>
                </c:pt>
                <c:pt idx="116650">
                  <c:v>58325</c:v>
                </c:pt>
                <c:pt idx="116651">
                  <c:v>58325.5</c:v>
                </c:pt>
                <c:pt idx="116652">
                  <c:v>58326</c:v>
                </c:pt>
                <c:pt idx="116653">
                  <c:v>58326.5</c:v>
                </c:pt>
                <c:pt idx="116654">
                  <c:v>58327</c:v>
                </c:pt>
                <c:pt idx="116655">
                  <c:v>58327.5</c:v>
                </c:pt>
                <c:pt idx="116656">
                  <c:v>58328</c:v>
                </c:pt>
                <c:pt idx="116657">
                  <c:v>58328.5</c:v>
                </c:pt>
                <c:pt idx="116658">
                  <c:v>58329</c:v>
                </c:pt>
                <c:pt idx="116659">
                  <c:v>58329.5</c:v>
                </c:pt>
                <c:pt idx="116660">
                  <c:v>58330</c:v>
                </c:pt>
                <c:pt idx="116661">
                  <c:v>58330.5</c:v>
                </c:pt>
                <c:pt idx="116662">
                  <c:v>58331</c:v>
                </c:pt>
                <c:pt idx="116663">
                  <c:v>58331.5</c:v>
                </c:pt>
                <c:pt idx="116664">
                  <c:v>58332</c:v>
                </c:pt>
                <c:pt idx="116665">
                  <c:v>58332.5</c:v>
                </c:pt>
                <c:pt idx="116666">
                  <c:v>58333</c:v>
                </c:pt>
                <c:pt idx="116667">
                  <c:v>58333.5</c:v>
                </c:pt>
                <c:pt idx="116668">
                  <c:v>58334</c:v>
                </c:pt>
                <c:pt idx="116669">
                  <c:v>58334.5</c:v>
                </c:pt>
                <c:pt idx="116670">
                  <c:v>58335</c:v>
                </c:pt>
                <c:pt idx="116671">
                  <c:v>58335.5</c:v>
                </c:pt>
                <c:pt idx="116672">
                  <c:v>58336</c:v>
                </c:pt>
                <c:pt idx="116673">
                  <c:v>58336.5</c:v>
                </c:pt>
                <c:pt idx="116674">
                  <c:v>58337</c:v>
                </c:pt>
                <c:pt idx="116675">
                  <c:v>58337.5</c:v>
                </c:pt>
                <c:pt idx="116676">
                  <c:v>58338</c:v>
                </c:pt>
                <c:pt idx="116677">
                  <c:v>58338.5</c:v>
                </c:pt>
                <c:pt idx="116678">
                  <c:v>58339</c:v>
                </c:pt>
                <c:pt idx="116679">
                  <c:v>58339.5</c:v>
                </c:pt>
                <c:pt idx="116680">
                  <c:v>58340</c:v>
                </c:pt>
                <c:pt idx="116681">
                  <c:v>58340.5</c:v>
                </c:pt>
                <c:pt idx="116682">
                  <c:v>58341</c:v>
                </c:pt>
                <c:pt idx="116683">
                  <c:v>58341.5</c:v>
                </c:pt>
                <c:pt idx="116684">
                  <c:v>58342</c:v>
                </c:pt>
                <c:pt idx="116685">
                  <c:v>58342.5</c:v>
                </c:pt>
                <c:pt idx="116686">
                  <c:v>58343</c:v>
                </c:pt>
                <c:pt idx="116687">
                  <c:v>58343.5</c:v>
                </c:pt>
                <c:pt idx="116688">
                  <c:v>58344</c:v>
                </c:pt>
                <c:pt idx="116689">
                  <c:v>58344.5</c:v>
                </c:pt>
                <c:pt idx="116690">
                  <c:v>58345</c:v>
                </c:pt>
                <c:pt idx="116691">
                  <c:v>58345.5</c:v>
                </c:pt>
                <c:pt idx="116692">
                  <c:v>58346</c:v>
                </c:pt>
                <c:pt idx="116693">
                  <c:v>58346.5</c:v>
                </c:pt>
                <c:pt idx="116694">
                  <c:v>58347</c:v>
                </c:pt>
                <c:pt idx="116695">
                  <c:v>58347.5</c:v>
                </c:pt>
                <c:pt idx="116696">
                  <c:v>58348</c:v>
                </c:pt>
                <c:pt idx="116697">
                  <c:v>58348.5</c:v>
                </c:pt>
                <c:pt idx="116698">
                  <c:v>58349</c:v>
                </c:pt>
                <c:pt idx="116699">
                  <c:v>58349.5</c:v>
                </c:pt>
                <c:pt idx="116700">
                  <c:v>58350</c:v>
                </c:pt>
                <c:pt idx="116701">
                  <c:v>58350.5</c:v>
                </c:pt>
                <c:pt idx="116702">
                  <c:v>58351</c:v>
                </c:pt>
                <c:pt idx="116703">
                  <c:v>58351.5</c:v>
                </c:pt>
                <c:pt idx="116704">
                  <c:v>58352</c:v>
                </c:pt>
                <c:pt idx="116705">
                  <c:v>58352.5</c:v>
                </c:pt>
                <c:pt idx="116706">
                  <c:v>58353</c:v>
                </c:pt>
                <c:pt idx="116707">
                  <c:v>58353.5</c:v>
                </c:pt>
                <c:pt idx="116708">
                  <c:v>58354</c:v>
                </c:pt>
                <c:pt idx="116709">
                  <c:v>58354.5</c:v>
                </c:pt>
                <c:pt idx="116710">
                  <c:v>58355</c:v>
                </c:pt>
                <c:pt idx="116711">
                  <c:v>58355.5</c:v>
                </c:pt>
                <c:pt idx="116712">
                  <c:v>58356</c:v>
                </c:pt>
                <c:pt idx="116713">
                  <c:v>58356.5</c:v>
                </c:pt>
                <c:pt idx="116714">
                  <c:v>58357</c:v>
                </c:pt>
                <c:pt idx="116715">
                  <c:v>58357.5</c:v>
                </c:pt>
                <c:pt idx="116716">
                  <c:v>58358</c:v>
                </c:pt>
                <c:pt idx="116717">
                  <c:v>58358.5</c:v>
                </c:pt>
                <c:pt idx="116718">
                  <c:v>58359</c:v>
                </c:pt>
                <c:pt idx="116719">
                  <c:v>58359.5</c:v>
                </c:pt>
                <c:pt idx="116720">
                  <c:v>58360</c:v>
                </c:pt>
                <c:pt idx="116721">
                  <c:v>58360.5</c:v>
                </c:pt>
                <c:pt idx="116722">
                  <c:v>58361</c:v>
                </c:pt>
                <c:pt idx="116723">
                  <c:v>58361.5</c:v>
                </c:pt>
                <c:pt idx="116724">
                  <c:v>58362</c:v>
                </c:pt>
                <c:pt idx="116725">
                  <c:v>58362.5</c:v>
                </c:pt>
                <c:pt idx="116726">
                  <c:v>58363</c:v>
                </c:pt>
                <c:pt idx="116727">
                  <c:v>58363.5</c:v>
                </c:pt>
                <c:pt idx="116728">
                  <c:v>58364</c:v>
                </c:pt>
                <c:pt idx="116729">
                  <c:v>58364.5</c:v>
                </c:pt>
                <c:pt idx="116730">
                  <c:v>58365</c:v>
                </c:pt>
                <c:pt idx="116731">
                  <c:v>58365.5</c:v>
                </c:pt>
                <c:pt idx="116732">
                  <c:v>58366</c:v>
                </c:pt>
                <c:pt idx="116733">
                  <c:v>58366.5</c:v>
                </c:pt>
                <c:pt idx="116734">
                  <c:v>58367</c:v>
                </c:pt>
                <c:pt idx="116735">
                  <c:v>58367.5</c:v>
                </c:pt>
                <c:pt idx="116736">
                  <c:v>58368</c:v>
                </c:pt>
                <c:pt idx="116737">
                  <c:v>58368.5</c:v>
                </c:pt>
                <c:pt idx="116738">
                  <c:v>58369</c:v>
                </c:pt>
                <c:pt idx="116739">
                  <c:v>58369.5</c:v>
                </c:pt>
                <c:pt idx="116740">
                  <c:v>58370</c:v>
                </c:pt>
                <c:pt idx="116741">
                  <c:v>58370.5</c:v>
                </c:pt>
                <c:pt idx="116742">
                  <c:v>58371</c:v>
                </c:pt>
                <c:pt idx="116743">
                  <c:v>58371.5</c:v>
                </c:pt>
                <c:pt idx="116744">
                  <c:v>58372</c:v>
                </c:pt>
                <c:pt idx="116745">
                  <c:v>58372.5</c:v>
                </c:pt>
                <c:pt idx="116746">
                  <c:v>58373</c:v>
                </c:pt>
                <c:pt idx="116747">
                  <c:v>58373.5</c:v>
                </c:pt>
                <c:pt idx="116748">
                  <c:v>58374</c:v>
                </c:pt>
                <c:pt idx="116749">
                  <c:v>58374.5</c:v>
                </c:pt>
                <c:pt idx="116750">
                  <c:v>58375</c:v>
                </c:pt>
                <c:pt idx="116751">
                  <c:v>58375.5</c:v>
                </c:pt>
                <c:pt idx="116752">
                  <c:v>58376</c:v>
                </c:pt>
                <c:pt idx="116753">
                  <c:v>58376.5</c:v>
                </c:pt>
                <c:pt idx="116754">
                  <c:v>58377</c:v>
                </c:pt>
                <c:pt idx="116755">
                  <c:v>58377.5</c:v>
                </c:pt>
                <c:pt idx="116756">
                  <c:v>58378</c:v>
                </c:pt>
                <c:pt idx="116757">
                  <c:v>58378.5</c:v>
                </c:pt>
                <c:pt idx="116758">
                  <c:v>58379</c:v>
                </c:pt>
                <c:pt idx="116759">
                  <c:v>58379.5</c:v>
                </c:pt>
                <c:pt idx="116760">
                  <c:v>58380</c:v>
                </c:pt>
                <c:pt idx="116761">
                  <c:v>58380.5</c:v>
                </c:pt>
                <c:pt idx="116762">
                  <c:v>58381</c:v>
                </c:pt>
                <c:pt idx="116763">
                  <c:v>58381.5</c:v>
                </c:pt>
                <c:pt idx="116764">
                  <c:v>58382</c:v>
                </c:pt>
                <c:pt idx="116765">
                  <c:v>58382.5</c:v>
                </c:pt>
                <c:pt idx="116766">
                  <c:v>58383</c:v>
                </c:pt>
                <c:pt idx="116767">
                  <c:v>58383.5</c:v>
                </c:pt>
                <c:pt idx="116768">
                  <c:v>58384</c:v>
                </c:pt>
                <c:pt idx="116769">
                  <c:v>58384.5</c:v>
                </c:pt>
                <c:pt idx="116770">
                  <c:v>58385</c:v>
                </c:pt>
                <c:pt idx="116771">
                  <c:v>58385.5</c:v>
                </c:pt>
                <c:pt idx="116772">
                  <c:v>58386</c:v>
                </c:pt>
                <c:pt idx="116773">
                  <c:v>58386.5</c:v>
                </c:pt>
                <c:pt idx="116774">
                  <c:v>58387</c:v>
                </c:pt>
                <c:pt idx="116775">
                  <c:v>58387.5</c:v>
                </c:pt>
                <c:pt idx="116776">
                  <c:v>58388</c:v>
                </c:pt>
                <c:pt idx="116777">
                  <c:v>58388.5</c:v>
                </c:pt>
                <c:pt idx="116778">
                  <c:v>58389</c:v>
                </c:pt>
                <c:pt idx="116779">
                  <c:v>58389.5</c:v>
                </c:pt>
                <c:pt idx="116780">
                  <c:v>58390</c:v>
                </c:pt>
                <c:pt idx="116781">
                  <c:v>58390.5</c:v>
                </c:pt>
                <c:pt idx="116782">
                  <c:v>58391</c:v>
                </c:pt>
                <c:pt idx="116783">
                  <c:v>58391.5</c:v>
                </c:pt>
                <c:pt idx="116784">
                  <c:v>58392</c:v>
                </c:pt>
                <c:pt idx="116785">
                  <c:v>58392.5</c:v>
                </c:pt>
                <c:pt idx="116786">
                  <c:v>58393</c:v>
                </c:pt>
                <c:pt idx="116787">
                  <c:v>58393.5</c:v>
                </c:pt>
                <c:pt idx="116788">
                  <c:v>58394</c:v>
                </c:pt>
                <c:pt idx="116789">
                  <c:v>58394.5</c:v>
                </c:pt>
                <c:pt idx="116790">
                  <c:v>58395</c:v>
                </c:pt>
                <c:pt idx="116791">
                  <c:v>58395.5</c:v>
                </c:pt>
                <c:pt idx="116792">
                  <c:v>58396</c:v>
                </c:pt>
                <c:pt idx="116793">
                  <c:v>58396.5</c:v>
                </c:pt>
                <c:pt idx="116794">
                  <c:v>58397</c:v>
                </c:pt>
                <c:pt idx="116795">
                  <c:v>58397.5</c:v>
                </c:pt>
                <c:pt idx="116796">
                  <c:v>58398</c:v>
                </c:pt>
                <c:pt idx="116797">
                  <c:v>58398.5</c:v>
                </c:pt>
                <c:pt idx="116798">
                  <c:v>58399</c:v>
                </c:pt>
                <c:pt idx="116799">
                  <c:v>58399.5</c:v>
                </c:pt>
                <c:pt idx="116800">
                  <c:v>58400</c:v>
                </c:pt>
                <c:pt idx="116801">
                  <c:v>58400.5</c:v>
                </c:pt>
                <c:pt idx="116802">
                  <c:v>58401</c:v>
                </c:pt>
                <c:pt idx="116803">
                  <c:v>58401.5</c:v>
                </c:pt>
                <c:pt idx="116804">
                  <c:v>58402</c:v>
                </c:pt>
                <c:pt idx="116805">
                  <c:v>58402.5</c:v>
                </c:pt>
                <c:pt idx="116806">
                  <c:v>58403</c:v>
                </c:pt>
                <c:pt idx="116807">
                  <c:v>58403.5</c:v>
                </c:pt>
                <c:pt idx="116808">
                  <c:v>58404</c:v>
                </c:pt>
                <c:pt idx="116809">
                  <c:v>58404.5</c:v>
                </c:pt>
                <c:pt idx="116810">
                  <c:v>58405</c:v>
                </c:pt>
                <c:pt idx="116811">
                  <c:v>58405.5</c:v>
                </c:pt>
                <c:pt idx="116812">
                  <c:v>58406</c:v>
                </c:pt>
                <c:pt idx="116813">
                  <c:v>58406.5</c:v>
                </c:pt>
                <c:pt idx="116814">
                  <c:v>58407</c:v>
                </c:pt>
                <c:pt idx="116815">
                  <c:v>58407.5</c:v>
                </c:pt>
                <c:pt idx="116816">
                  <c:v>58408</c:v>
                </c:pt>
                <c:pt idx="116817">
                  <c:v>58408.5</c:v>
                </c:pt>
                <c:pt idx="116818">
                  <c:v>58409</c:v>
                </c:pt>
                <c:pt idx="116819">
                  <c:v>58409.5</c:v>
                </c:pt>
                <c:pt idx="116820">
                  <c:v>58410</c:v>
                </c:pt>
                <c:pt idx="116821">
                  <c:v>58410.5</c:v>
                </c:pt>
                <c:pt idx="116822">
                  <c:v>58411</c:v>
                </c:pt>
                <c:pt idx="116823">
                  <c:v>58411.5</c:v>
                </c:pt>
                <c:pt idx="116824">
                  <c:v>58412</c:v>
                </c:pt>
                <c:pt idx="116825">
                  <c:v>58412.5</c:v>
                </c:pt>
                <c:pt idx="116826">
                  <c:v>58413</c:v>
                </c:pt>
                <c:pt idx="116827">
                  <c:v>58413.5</c:v>
                </c:pt>
                <c:pt idx="116828">
                  <c:v>58414</c:v>
                </c:pt>
                <c:pt idx="116829">
                  <c:v>58414.5</c:v>
                </c:pt>
                <c:pt idx="116830">
                  <c:v>58415</c:v>
                </c:pt>
                <c:pt idx="116831">
                  <c:v>58415.5</c:v>
                </c:pt>
                <c:pt idx="116832">
                  <c:v>58416</c:v>
                </c:pt>
                <c:pt idx="116833">
                  <c:v>58416.5</c:v>
                </c:pt>
                <c:pt idx="116834">
                  <c:v>58417</c:v>
                </c:pt>
                <c:pt idx="116835">
                  <c:v>58417.5</c:v>
                </c:pt>
                <c:pt idx="116836">
                  <c:v>58418</c:v>
                </c:pt>
                <c:pt idx="116837">
                  <c:v>58418.5</c:v>
                </c:pt>
                <c:pt idx="116838">
                  <c:v>58419</c:v>
                </c:pt>
                <c:pt idx="116839">
                  <c:v>58419.5</c:v>
                </c:pt>
                <c:pt idx="116840">
                  <c:v>58420</c:v>
                </c:pt>
                <c:pt idx="116841">
                  <c:v>58420.5</c:v>
                </c:pt>
                <c:pt idx="116842">
                  <c:v>58421</c:v>
                </c:pt>
                <c:pt idx="116843">
                  <c:v>58421.5</c:v>
                </c:pt>
                <c:pt idx="116844">
                  <c:v>58422</c:v>
                </c:pt>
                <c:pt idx="116845">
                  <c:v>58422.5</c:v>
                </c:pt>
                <c:pt idx="116846">
                  <c:v>58423</c:v>
                </c:pt>
                <c:pt idx="116847">
                  <c:v>58423.5</c:v>
                </c:pt>
                <c:pt idx="116848">
                  <c:v>58424</c:v>
                </c:pt>
                <c:pt idx="116849">
                  <c:v>58424.5</c:v>
                </c:pt>
                <c:pt idx="116850">
                  <c:v>58425</c:v>
                </c:pt>
                <c:pt idx="116851">
                  <c:v>58425.5</c:v>
                </c:pt>
                <c:pt idx="116852">
                  <c:v>58426</c:v>
                </c:pt>
                <c:pt idx="116853">
                  <c:v>58426.5</c:v>
                </c:pt>
                <c:pt idx="116854">
                  <c:v>58427</c:v>
                </c:pt>
                <c:pt idx="116855">
                  <c:v>58427.5</c:v>
                </c:pt>
                <c:pt idx="116856">
                  <c:v>58428</c:v>
                </c:pt>
                <c:pt idx="116857">
                  <c:v>58428.5</c:v>
                </c:pt>
                <c:pt idx="116858">
                  <c:v>58429</c:v>
                </c:pt>
                <c:pt idx="116859">
                  <c:v>58429.5</c:v>
                </c:pt>
                <c:pt idx="116860">
                  <c:v>58430</c:v>
                </c:pt>
                <c:pt idx="116861">
                  <c:v>58430.5</c:v>
                </c:pt>
                <c:pt idx="116862">
                  <c:v>58431</c:v>
                </c:pt>
                <c:pt idx="116863">
                  <c:v>58431.5</c:v>
                </c:pt>
                <c:pt idx="116864">
                  <c:v>58432</c:v>
                </c:pt>
                <c:pt idx="116865">
                  <c:v>58432.5</c:v>
                </c:pt>
                <c:pt idx="116866">
                  <c:v>58433</c:v>
                </c:pt>
                <c:pt idx="116867">
                  <c:v>58433.5</c:v>
                </c:pt>
                <c:pt idx="116868">
                  <c:v>58434</c:v>
                </c:pt>
                <c:pt idx="116869">
                  <c:v>58434.5</c:v>
                </c:pt>
                <c:pt idx="116870">
                  <c:v>58435</c:v>
                </c:pt>
                <c:pt idx="116871">
                  <c:v>58435.5</c:v>
                </c:pt>
                <c:pt idx="116872">
                  <c:v>58436</c:v>
                </c:pt>
                <c:pt idx="116873">
                  <c:v>58436.5</c:v>
                </c:pt>
                <c:pt idx="116874">
                  <c:v>58437</c:v>
                </c:pt>
                <c:pt idx="116875">
                  <c:v>58437.5</c:v>
                </c:pt>
                <c:pt idx="116876">
                  <c:v>58438</c:v>
                </c:pt>
                <c:pt idx="116877">
                  <c:v>58438.5</c:v>
                </c:pt>
                <c:pt idx="116878">
                  <c:v>58439</c:v>
                </c:pt>
                <c:pt idx="116879">
                  <c:v>58439.5</c:v>
                </c:pt>
                <c:pt idx="116880">
                  <c:v>58440</c:v>
                </c:pt>
                <c:pt idx="116881">
                  <c:v>58440.5</c:v>
                </c:pt>
                <c:pt idx="116882">
                  <c:v>58441</c:v>
                </c:pt>
                <c:pt idx="116883">
                  <c:v>58441.5</c:v>
                </c:pt>
                <c:pt idx="116884">
                  <c:v>58442</c:v>
                </c:pt>
                <c:pt idx="116885">
                  <c:v>58442.5</c:v>
                </c:pt>
                <c:pt idx="116886">
                  <c:v>58443</c:v>
                </c:pt>
                <c:pt idx="116887">
                  <c:v>58443.5</c:v>
                </c:pt>
                <c:pt idx="116888">
                  <c:v>58444</c:v>
                </c:pt>
                <c:pt idx="116889">
                  <c:v>58444.5</c:v>
                </c:pt>
                <c:pt idx="116890">
                  <c:v>58445</c:v>
                </c:pt>
                <c:pt idx="116891">
                  <c:v>58445.5</c:v>
                </c:pt>
                <c:pt idx="116892">
                  <c:v>58446</c:v>
                </c:pt>
                <c:pt idx="116893">
                  <c:v>58446.5</c:v>
                </c:pt>
                <c:pt idx="116894">
                  <c:v>58447</c:v>
                </c:pt>
                <c:pt idx="116895">
                  <c:v>58447.5</c:v>
                </c:pt>
                <c:pt idx="116896">
                  <c:v>58448</c:v>
                </c:pt>
                <c:pt idx="116897">
                  <c:v>58448.5</c:v>
                </c:pt>
                <c:pt idx="116898">
                  <c:v>58449</c:v>
                </c:pt>
                <c:pt idx="116899">
                  <c:v>58449.5</c:v>
                </c:pt>
                <c:pt idx="116900">
                  <c:v>58450</c:v>
                </c:pt>
                <c:pt idx="116901">
                  <c:v>58450.5</c:v>
                </c:pt>
                <c:pt idx="116902">
                  <c:v>58451</c:v>
                </c:pt>
                <c:pt idx="116903">
                  <c:v>58451.5</c:v>
                </c:pt>
                <c:pt idx="116904">
                  <c:v>58452</c:v>
                </c:pt>
                <c:pt idx="116905">
                  <c:v>58452.5</c:v>
                </c:pt>
                <c:pt idx="116906">
                  <c:v>58453</c:v>
                </c:pt>
                <c:pt idx="116907">
                  <c:v>58453.5</c:v>
                </c:pt>
                <c:pt idx="116908">
                  <c:v>58454</c:v>
                </c:pt>
                <c:pt idx="116909">
                  <c:v>58454.5</c:v>
                </c:pt>
                <c:pt idx="116910">
                  <c:v>58455</c:v>
                </c:pt>
                <c:pt idx="116911">
                  <c:v>58455.5</c:v>
                </c:pt>
                <c:pt idx="116912">
                  <c:v>58456</c:v>
                </c:pt>
                <c:pt idx="116913">
                  <c:v>58456.5</c:v>
                </c:pt>
                <c:pt idx="116914">
                  <c:v>58457</c:v>
                </c:pt>
                <c:pt idx="116915">
                  <c:v>58457.5</c:v>
                </c:pt>
                <c:pt idx="116916">
                  <c:v>58458</c:v>
                </c:pt>
                <c:pt idx="116917">
                  <c:v>58458.5</c:v>
                </c:pt>
                <c:pt idx="116918">
                  <c:v>58459</c:v>
                </c:pt>
                <c:pt idx="116919">
                  <c:v>58459.5</c:v>
                </c:pt>
                <c:pt idx="116920">
                  <c:v>58460</c:v>
                </c:pt>
                <c:pt idx="116921">
                  <c:v>58460.5</c:v>
                </c:pt>
                <c:pt idx="116922">
                  <c:v>58461</c:v>
                </c:pt>
                <c:pt idx="116923">
                  <c:v>58461.5</c:v>
                </c:pt>
                <c:pt idx="116924">
                  <c:v>58462</c:v>
                </c:pt>
                <c:pt idx="116925">
                  <c:v>58462.5</c:v>
                </c:pt>
                <c:pt idx="116926">
                  <c:v>58463</c:v>
                </c:pt>
                <c:pt idx="116927">
                  <c:v>58463.5</c:v>
                </c:pt>
                <c:pt idx="116928">
                  <c:v>58464</c:v>
                </c:pt>
                <c:pt idx="116929">
                  <c:v>58464.5</c:v>
                </c:pt>
                <c:pt idx="116930">
                  <c:v>58465</c:v>
                </c:pt>
                <c:pt idx="116931">
                  <c:v>58465.5</c:v>
                </c:pt>
                <c:pt idx="116932">
                  <c:v>58466</c:v>
                </c:pt>
                <c:pt idx="116933">
                  <c:v>58466.5</c:v>
                </c:pt>
                <c:pt idx="116934">
                  <c:v>58467</c:v>
                </c:pt>
                <c:pt idx="116935">
                  <c:v>58467.5</c:v>
                </c:pt>
                <c:pt idx="116936">
                  <c:v>58468</c:v>
                </c:pt>
                <c:pt idx="116937">
                  <c:v>58468.5</c:v>
                </c:pt>
                <c:pt idx="116938">
                  <c:v>58469</c:v>
                </c:pt>
                <c:pt idx="116939">
                  <c:v>58469.5</c:v>
                </c:pt>
                <c:pt idx="116940">
                  <c:v>58470</c:v>
                </c:pt>
                <c:pt idx="116941">
                  <c:v>58470.5</c:v>
                </c:pt>
                <c:pt idx="116942">
                  <c:v>58471</c:v>
                </c:pt>
                <c:pt idx="116943">
                  <c:v>58471.5</c:v>
                </c:pt>
                <c:pt idx="116944">
                  <c:v>58472</c:v>
                </c:pt>
                <c:pt idx="116945">
                  <c:v>58472.5</c:v>
                </c:pt>
                <c:pt idx="116946">
                  <c:v>58473</c:v>
                </c:pt>
                <c:pt idx="116947">
                  <c:v>58473.5</c:v>
                </c:pt>
                <c:pt idx="116948">
                  <c:v>58474</c:v>
                </c:pt>
                <c:pt idx="116949">
                  <c:v>58474.5</c:v>
                </c:pt>
                <c:pt idx="116950">
                  <c:v>58475</c:v>
                </c:pt>
                <c:pt idx="116951">
                  <c:v>58475.5</c:v>
                </c:pt>
                <c:pt idx="116952">
                  <c:v>58476</c:v>
                </c:pt>
                <c:pt idx="116953">
                  <c:v>58476.5</c:v>
                </c:pt>
                <c:pt idx="116954">
                  <c:v>58477</c:v>
                </c:pt>
                <c:pt idx="116955">
                  <c:v>58477.5</c:v>
                </c:pt>
                <c:pt idx="116956">
                  <c:v>58478</c:v>
                </c:pt>
                <c:pt idx="116957">
                  <c:v>58478.5</c:v>
                </c:pt>
                <c:pt idx="116958">
                  <c:v>58479</c:v>
                </c:pt>
                <c:pt idx="116959">
                  <c:v>58479.5</c:v>
                </c:pt>
                <c:pt idx="116960">
                  <c:v>58480</c:v>
                </c:pt>
                <c:pt idx="116961">
                  <c:v>58480.5</c:v>
                </c:pt>
                <c:pt idx="116962">
                  <c:v>58481</c:v>
                </c:pt>
                <c:pt idx="116963">
                  <c:v>58481.5</c:v>
                </c:pt>
                <c:pt idx="116964">
                  <c:v>58482</c:v>
                </c:pt>
                <c:pt idx="116965">
                  <c:v>58482.5</c:v>
                </c:pt>
                <c:pt idx="116966">
                  <c:v>58483</c:v>
                </c:pt>
                <c:pt idx="116967">
                  <c:v>58483.5</c:v>
                </c:pt>
                <c:pt idx="116968">
                  <c:v>58484</c:v>
                </c:pt>
                <c:pt idx="116969">
                  <c:v>58484.5</c:v>
                </c:pt>
                <c:pt idx="116970">
                  <c:v>58485</c:v>
                </c:pt>
                <c:pt idx="116971">
                  <c:v>58485.5</c:v>
                </c:pt>
                <c:pt idx="116972">
                  <c:v>58486</c:v>
                </c:pt>
                <c:pt idx="116973">
                  <c:v>58486.5</c:v>
                </c:pt>
                <c:pt idx="116974">
                  <c:v>58487</c:v>
                </c:pt>
                <c:pt idx="116975">
                  <c:v>58487.5</c:v>
                </c:pt>
                <c:pt idx="116976">
                  <c:v>58488</c:v>
                </c:pt>
                <c:pt idx="116977">
                  <c:v>58488.5</c:v>
                </c:pt>
                <c:pt idx="116978">
                  <c:v>58489</c:v>
                </c:pt>
                <c:pt idx="116979">
                  <c:v>58489.5</c:v>
                </c:pt>
                <c:pt idx="116980">
                  <c:v>58490</c:v>
                </c:pt>
                <c:pt idx="116981">
                  <c:v>58490.5</c:v>
                </c:pt>
                <c:pt idx="116982">
                  <c:v>58491</c:v>
                </c:pt>
                <c:pt idx="116983">
                  <c:v>58491.5</c:v>
                </c:pt>
                <c:pt idx="116984">
                  <c:v>58492</c:v>
                </c:pt>
                <c:pt idx="116985">
                  <c:v>58492.5</c:v>
                </c:pt>
                <c:pt idx="116986">
                  <c:v>58493</c:v>
                </c:pt>
                <c:pt idx="116987">
                  <c:v>58493.5</c:v>
                </c:pt>
                <c:pt idx="116988">
                  <c:v>58494</c:v>
                </c:pt>
                <c:pt idx="116989">
                  <c:v>58494.5</c:v>
                </c:pt>
                <c:pt idx="116990">
                  <c:v>58495</c:v>
                </c:pt>
                <c:pt idx="116991">
                  <c:v>58495.5</c:v>
                </c:pt>
                <c:pt idx="116992">
                  <c:v>58496</c:v>
                </c:pt>
                <c:pt idx="116993">
                  <c:v>58496.5</c:v>
                </c:pt>
                <c:pt idx="116994">
                  <c:v>58497</c:v>
                </c:pt>
                <c:pt idx="116995">
                  <c:v>58497.5</c:v>
                </c:pt>
                <c:pt idx="116996">
                  <c:v>58498</c:v>
                </c:pt>
                <c:pt idx="116997">
                  <c:v>58498.5</c:v>
                </c:pt>
                <c:pt idx="116998">
                  <c:v>58499</c:v>
                </c:pt>
                <c:pt idx="116999">
                  <c:v>58499.5</c:v>
                </c:pt>
                <c:pt idx="117000">
                  <c:v>58500</c:v>
                </c:pt>
                <c:pt idx="117001">
                  <c:v>58500.5</c:v>
                </c:pt>
                <c:pt idx="117002">
                  <c:v>58501</c:v>
                </c:pt>
                <c:pt idx="117003">
                  <c:v>58501.5</c:v>
                </c:pt>
                <c:pt idx="117004">
                  <c:v>58502</c:v>
                </c:pt>
                <c:pt idx="117005">
                  <c:v>58502.5</c:v>
                </c:pt>
                <c:pt idx="117006">
                  <c:v>58503</c:v>
                </c:pt>
                <c:pt idx="117007">
                  <c:v>58503.5</c:v>
                </c:pt>
                <c:pt idx="117008">
                  <c:v>58504</c:v>
                </c:pt>
                <c:pt idx="117009">
                  <c:v>58504.5</c:v>
                </c:pt>
                <c:pt idx="117010">
                  <c:v>58505</c:v>
                </c:pt>
                <c:pt idx="117011">
                  <c:v>58505.5</c:v>
                </c:pt>
                <c:pt idx="117012">
                  <c:v>58506</c:v>
                </c:pt>
                <c:pt idx="117013">
                  <c:v>58506.5</c:v>
                </c:pt>
                <c:pt idx="117014">
                  <c:v>58507</c:v>
                </c:pt>
                <c:pt idx="117015">
                  <c:v>58507.5</c:v>
                </c:pt>
                <c:pt idx="117016">
                  <c:v>58508</c:v>
                </c:pt>
                <c:pt idx="117017">
                  <c:v>58508.5</c:v>
                </c:pt>
                <c:pt idx="117018">
                  <c:v>58509</c:v>
                </c:pt>
                <c:pt idx="117019">
                  <c:v>58509.5</c:v>
                </c:pt>
                <c:pt idx="117020">
                  <c:v>58510</c:v>
                </c:pt>
                <c:pt idx="117021">
                  <c:v>58510.5</c:v>
                </c:pt>
                <c:pt idx="117022">
                  <c:v>58511</c:v>
                </c:pt>
                <c:pt idx="117023">
                  <c:v>58511.5</c:v>
                </c:pt>
                <c:pt idx="117024">
                  <c:v>58512</c:v>
                </c:pt>
                <c:pt idx="117025">
                  <c:v>58512.5</c:v>
                </c:pt>
                <c:pt idx="117026">
                  <c:v>58513</c:v>
                </c:pt>
                <c:pt idx="117027">
                  <c:v>58513.5</c:v>
                </c:pt>
                <c:pt idx="117028">
                  <c:v>58514</c:v>
                </c:pt>
                <c:pt idx="117029">
                  <c:v>58514.5</c:v>
                </c:pt>
                <c:pt idx="117030">
                  <c:v>58515</c:v>
                </c:pt>
                <c:pt idx="117031">
                  <c:v>58515.5</c:v>
                </c:pt>
                <c:pt idx="117032">
                  <c:v>58516</c:v>
                </c:pt>
                <c:pt idx="117033">
                  <c:v>58516.5</c:v>
                </c:pt>
                <c:pt idx="117034">
                  <c:v>58517</c:v>
                </c:pt>
                <c:pt idx="117035">
                  <c:v>58517.5</c:v>
                </c:pt>
                <c:pt idx="117036">
                  <c:v>58518</c:v>
                </c:pt>
                <c:pt idx="117037">
                  <c:v>58518.5</c:v>
                </c:pt>
                <c:pt idx="117038">
                  <c:v>58519</c:v>
                </c:pt>
                <c:pt idx="117039">
                  <c:v>58519.5</c:v>
                </c:pt>
                <c:pt idx="117040">
                  <c:v>58520</c:v>
                </c:pt>
                <c:pt idx="117041">
                  <c:v>58520.5</c:v>
                </c:pt>
                <c:pt idx="117042">
                  <c:v>58521</c:v>
                </c:pt>
                <c:pt idx="117043">
                  <c:v>58521.5</c:v>
                </c:pt>
                <c:pt idx="117044">
                  <c:v>58522</c:v>
                </c:pt>
                <c:pt idx="117045">
                  <c:v>58522.5</c:v>
                </c:pt>
                <c:pt idx="117046">
                  <c:v>58523</c:v>
                </c:pt>
                <c:pt idx="117047">
                  <c:v>58523.5</c:v>
                </c:pt>
                <c:pt idx="117048">
                  <c:v>58524</c:v>
                </c:pt>
                <c:pt idx="117049">
                  <c:v>58524.5</c:v>
                </c:pt>
                <c:pt idx="117050">
                  <c:v>58525</c:v>
                </c:pt>
                <c:pt idx="117051">
                  <c:v>58525.5</c:v>
                </c:pt>
                <c:pt idx="117052">
                  <c:v>58526</c:v>
                </c:pt>
                <c:pt idx="117053">
                  <c:v>58526.5</c:v>
                </c:pt>
                <c:pt idx="117054">
                  <c:v>58527</c:v>
                </c:pt>
                <c:pt idx="117055">
                  <c:v>58527.5</c:v>
                </c:pt>
                <c:pt idx="117056">
                  <c:v>58528</c:v>
                </c:pt>
                <c:pt idx="117057">
                  <c:v>58528.5</c:v>
                </c:pt>
                <c:pt idx="117058">
                  <c:v>58529</c:v>
                </c:pt>
                <c:pt idx="117059">
                  <c:v>58529.5</c:v>
                </c:pt>
                <c:pt idx="117060">
                  <c:v>58530</c:v>
                </c:pt>
                <c:pt idx="117061">
                  <c:v>58530.5</c:v>
                </c:pt>
                <c:pt idx="117062">
                  <c:v>58531</c:v>
                </c:pt>
                <c:pt idx="117063">
                  <c:v>58531.5</c:v>
                </c:pt>
                <c:pt idx="117064">
                  <c:v>58532</c:v>
                </c:pt>
                <c:pt idx="117065">
                  <c:v>58532.5</c:v>
                </c:pt>
                <c:pt idx="117066">
                  <c:v>58533</c:v>
                </c:pt>
                <c:pt idx="117067">
                  <c:v>58533.5</c:v>
                </c:pt>
                <c:pt idx="117068">
                  <c:v>58534</c:v>
                </c:pt>
                <c:pt idx="117069">
                  <c:v>58534.5</c:v>
                </c:pt>
                <c:pt idx="117070">
                  <c:v>58535</c:v>
                </c:pt>
                <c:pt idx="117071">
                  <c:v>58535.5</c:v>
                </c:pt>
                <c:pt idx="117072">
                  <c:v>58536</c:v>
                </c:pt>
                <c:pt idx="117073">
                  <c:v>58536.5</c:v>
                </c:pt>
                <c:pt idx="117074">
                  <c:v>58537</c:v>
                </c:pt>
                <c:pt idx="117075">
                  <c:v>58537.5</c:v>
                </c:pt>
                <c:pt idx="117076">
                  <c:v>58538</c:v>
                </c:pt>
                <c:pt idx="117077">
                  <c:v>58538.5</c:v>
                </c:pt>
                <c:pt idx="117078">
                  <c:v>58539</c:v>
                </c:pt>
                <c:pt idx="117079">
                  <c:v>58539.5</c:v>
                </c:pt>
                <c:pt idx="117080">
                  <c:v>58540</c:v>
                </c:pt>
                <c:pt idx="117081">
                  <c:v>58540.5</c:v>
                </c:pt>
                <c:pt idx="117082">
                  <c:v>58541</c:v>
                </c:pt>
                <c:pt idx="117083">
                  <c:v>58541.5</c:v>
                </c:pt>
                <c:pt idx="117084">
                  <c:v>58542</c:v>
                </c:pt>
                <c:pt idx="117085">
                  <c:v>58542.5</c:v>
                </c:pt>
                <c:pt idx="117086">
                  <c:v>58543</c:v>
                </c:pt>
                <c:pt idx="117087">
                  <c:v>58543.5</c:v>
                </c:pt>
                <c:pt idx="117088">
                  <c:v>58544</c:v>
                </c:pt>
                <c:pt idx="117089">
                  <c:v>58544.5</c:v>
                </c:pt>
                <c:pt idx="117090">
                  <c:v>58545</c:v>
                </c:pt>
                <c:pt idx="117091">
                  <c:v>58545.5</c:v>
                </c:pt>
                <c:pt idx="117092">
                  <c:v>58546</c:v>
                </c:pt>
                <c:pt idx="117093">
                  <c:v>58546.5</c:v>
                </c:pt>
                <c:pt idx="117094">
                  <c:v>58547</c:v>
                </c:pt>
                <c:pt idx="117095">
                  <c:v>58547.5</c:v>
                </c:pt>
                <c:pt idx="117096">
                  <c:v>58548</c:v>
                </c:pt>
                <c:pt idx="117097">
                  <c:v>58548.5</c:v>
                </c:pt>
                <c:pt idx="117098">
                  <c:v>58549</c:v>
                </c:pt>
                <c:pt idx="117099">
                  <c:v>58549.5</c:v>
                </c:pt>
                <c:pt idx="117100">
                  <c:v>58550</c:v>
                </c:pt>
                <c:pt idx="117101">
                  <c:v>58550.5</c:v>
                </c:pt>
                <c:pt idx="117102">
                  <c:v>58551</c:v>
                </c:pt>
                <c:pt idx="117103">
                  <c:v>58551.5</c:v>
                </c:pt>
                <c:pt idx="117104">
                  <c:v>58552</c:v>
                </c:pt>
                <c:pt idx="117105">
                  <c:v>58552.5</c:v>
                </c:pt>
                <c:pt idx="117106">
                  <c:v>58553</c:v>
                </c:pt>
                <c:pt idx="117107">
                  <c:v>58553.5</c:v>
                </c:pt>
                <c:pt idx="117108">
                  <c:v>58554</c:v>
                </c:pt>
                <c:pt idx="117109">
                  <c:v>58554.5</c:v>
                </c:pt>
                <c:pt idx="117110">
                  <c:v>58555</c:v>
                </c:pt>
                <c:pt idx="117111">
                  <c:v>58555.5</c:v>
                </c:pt>
                <c:pt idx="117112">
                  <c:v>58556</c:v>
                </c:pt>
                <c:pt idx="117113">
                  <c:v>58556.5</c:v>
                </c:pt>
                <c:pt idx="117114">
                  <c:v>58557</c:v>
                </c:pt>
                <c:pt idx="117115">
                  <c:v>58557.5</c:v>
                </c:pt>
                <c:pt idx="117116">
                  <c:v>58558</c:v>
                </c:pt>
                <c:pt idx="117117">
                  <c:v>58558.5</c:v>
                </c:pt>
                <c:pt idx="117118">
                  <c:v>58559</c:v>
                </c:pt>
                <c:pt idx="117119">
                  <c:v>58559.5</c:v>
                </c:pt>
                <c:pt idx="117120">
                  <c:v>58560</c:v>
                </c:pt>
                <c:pt idx="117121">
                  <c:v>58560.5</c:v>
                </c:pt>
                <c:pt idx="117122">
                  <c:v>58561</c:v>
                </c:pt>
                <c:pt idx="117123">
                  <c:v>58561.5</c:v>
                </c:pt>
                <c:pt idx="117124">
                  <c:v>58562</c:v>
                </c:pt>
                <c:pt idx="117125">
                  <c:v>58562.5</c:v>
                </c:pt>
                <c:pt idx="117126">
                  <c:v>58563</c:v>
                </c:pt>
                <c:pt idx="117127">
                  <c:v>58563.5</c:v>
                </c:pt>
                <c:pt idx="117128">
                  <c:v>58564</c:v>
                </c:pt>
                <c:pt idx="117129">
                  <c:v>58564.5</c:v>
                </c:pt>
                <c:pt idx="117130">
                  <c:v>58565</c:v>
                </c:pt>
                <c:pt idx="117131">
                  <c:v>58565.5</c:v>
                </c:pt>
                <c:pt idx="117132">
                  <c:v>58566</c:v>
                </c:pt>
                <c:pt idx="117133">
                  <c:v>58566.5</c:v>
                </c:pt>
                <c:pt idx="117134">
                  <c:v>58567</c:v>
                </c:pt>
                <c:pt idx="117135">
                  <c:v>58567.5</c:v>
                </c:pt>
                <c:pt idx="117136">
                  <c:v>58568</c:v>
                </c:pt>
                <c:pt idx="117137">
                  <c:v>58568.5</c:v>
                </c:pt>
                <c:pt idx="117138">
                  <c:v>58569</c:v>
                </c:pt>
                <c:pt idx="117139">
                  <c:v>58569.5</c:v>
                </c:pt>
                <c:pt idx="117140">
                  <c:v>58570</c:v>
                </c:pt>
                <c:pt idx="117141">
                  <c:v>58570.5</c:v>
                </c:pt>
                <c:pt idx="117142">
                  <c:v>58571</c:v>
                </c:pt>
                <c:pt idx="117143">
                  <c:v>58571.5</c:v>
                </c:pt>
                <c:pt idx="117144">
                  <c:v>58572</c:v>
                </c:pt>
                <c:pt idx="117145">
                  <c:v>58572.5</c:v>
                </c:pt>
                <c:pt idx="117146">
                  <c:v>58573</c:v>
                </c:pt>
                <c:pt idx="117147">
                  <c:v>58573.5</c:v>
                </c:pt>
                <c:pt idx="117148">
                  <c:v>58574</c:v>
                </c:pt>
                <c:pt idx="117149">
                  <c:v>58574.5</c:v>
                </c:pt>
                <c:pt idx="117150">
                  <c:v>58575</c:v>
                </c:pt>
                <c:pt idx="117151">
                  <c:v>58575.5</c:v>
                </c:pt>
                <c:pt idx="117152">
                  <c:v>58576</c:v>
                </c:pt>
                <c:pt idx="117153">
                  <c:v>58576.5</c:v>
                </c:pt>
                <c:pt idx="117154">
                  <c:v>58577</c:v>
                </c:pt>
                <c:pt idx="117155">
                  <c:v>58577.5</c:v>
                </c:pt>
                <c:pt idx="117156">
                  <c:v>58578</c:v>
                </c:pt>
                <c:pt idx="117157">
                  <c:v>58578.5</c:v>
                </c:pt>
                <c:pt idx="117158">
                  <c:v>58579</c:v>
                </c:pt>
                <c:pt idx="117159">
                  <c:v>58579.5</c:v>
                </c:pt>
                <c:pt idx="117160">
                  <c:v>58580</c:v>
                </c:pt>
                <c:pt idx="117161">
                  <c:v>58580.5</c:v>
                </c:pt>
                <c:pt idx="117162">
                  <c:v>58581</c:v>
                </c:pt>
                <c:pt idx="117163">
                  <c:v>58581.5</c:v>
                </c:pt>
                <c:pt idx="117164">
                  <c:v>58582</c:v>
                </c:pt>
                <c:pt idx="117165">
                  <c:v>58582.5</c:v>
                </c:pt>
                <c:pt idx="117166">
                  <c:v>58583</c:v>
                </c:pt>
                <c:pt idx="117167">
                  <c:v>58583.5</c:v>
                </c:pt>
                <c:pt idx="117168">
                  <c:v>58584</c:v>
                </c:pt>
                <c:pt idx="117169">
                  <c:v>58584.5</c:v>
                </c:pt>
                <c:pt idx="117170">
                  <c:v>58585</c:v>
                </c:pt>
                <c:pt idx="117171">
                  <c:v>58585.5</c:v>
                </c:pt>
                <c:pt idx="117172">
                  <c:v>58586</c:v>
                </c:pt>
                <c:pt idx="117173">
                  <c:v>58586.5</c:v>
                </c:pt>
                <c:pt idx="117174">
                  <c:v>58587</c:v>
                </c:pt>
                <c:pt idx="117175">
                  <c:v>58587.5</c:v>
                </c:pt>
                <c:pt idx="117176">
                  <c:v>58588</c:v>
                </c:pt>
                <c:pt idx="117177">
                  <c:v>58588.5</c:v>
                </c:pt>
                <c:pt idx="117178">
                  <c:v>58589</c:v>
                </c:pt>
                <c:pt idx="117179">
                  <c:v>58589.5</c:v>
                </c:pt>
                <c:pt idx="117180">
                  <c:v>58590</c:v>
                </c:pt>
                <c:pt idx="117181">
                  <c:v>58590.5</c:v>
                </c:pt>
                <c:pt idx="117182">
                  <c:v>58591</c:v>
                </c:pt>
                <c:pt idx="117183">
                  <c:v>58591.5</c:v>
                </c:pt>
                <c:pt idx="117184">
                  <c:v>58592</c:v>
                </c:pt>
                <c:pt idx="117185">
                  <c:v>58592.5</c:v>
                </c:pt>
                <c:pt idx="117186">
                  <c:v>58593</c:v>
                </c:pt>
                <c:pt idx="117187">
                  <c:v>58593.5</c:v>
                </c:pt>
                <c:pt idx="117188">
                  <c:v>58594</c:v>
                </c:pt>
                <c:pt idx="117189">
                  <c:v>58594.5</c:v>
                </c:pt>
                <c:pt idx="117190">
                  <c:v>58595</c:v>
                </c:pt>
                <c:pt idx="117191">
                  <c:v>58595.5</c:v>
                </c:pt>
                <c:pt idx="117192">
                  <c:v>58596</c:v>
                </c:pt>
                <c:pt idx="117193">
                  <c:v>58596.5</c:v>
                </c:pt>
                <c:pt idx="117194">
                  <c:v>58597</c:v>
                </c:pt>
                <c:pt idx="117195">
                  <c:v>58597.5</c:v>
                </c:pt>
                <c:pt idx="117196">
                  <c:v>58598</c:v>
                </c:pt>
                <c:pt idx="117197">
                  <c:v>58598.5</c:v>
                </c:pt>
                <c:pt idx="117198">
                  <c:v>58599</c:v>
                </c:pt>
                <c:pt idx="117199">
                  <c:v>58599.5</c:v>
                </c:pt>
                <c:pt idx="117200">
                  <c:v>58600</c:v>
                </c:pt>
                <c:pt idx="117201">
                  <c:v>58600.5</c:v>
                </c:pt>
                <c:pt idx="117202">
                  <c:v>58601</c:v>
                </c:pt>
                <c:pt idx="117203">
                  <c:v>58601.5</c:v>
                </c:pt>
                <c:pt idx="117204">
                  <c:v>58602</c:v>
                </c:pt>
                <c:pt idx="117205">
                  <c:v>58602.5</c:v>
                </c:pt>
                <c:pt idx="117206">
                  <c:v>58603</c:v>
                </c:pt>
                <c:pt idx="117207">
                  <c:v>58603.5</c:v>
                </c:pt>
                <c:pt idx="117208">
                  <c:v>58604</c:v>
                </c:pt>
                <c:pt idx="117209">
                  <c:v>58604.5</c:v>
                </c:pt>
                <c:pt idx="117210">
                  <c:v>58605</c:v>
                </c:pt>
                <c:pt idx="117211">
                  <c:v>58605.5</c:v>
                </c:pt>
                <c:pt idx="117212">
                  <c:v>58606</c:v>
                </c:pt>
                <c:pt idx="117213">
                  <c:v>58606.5</c:v>
                </c:pt>
                <c:pt idx="117214">
                  <c:v>58607</c:v>
                </c:pt>
                <c:pt idx="117215">
                  <c:v>58607.5</c:v>
                </c:pt>
                <c:pt idx="117216">
                  <c:v>58608</c:v>
                </c:pt>
                <c:pt idx="117217">
                  <c:v>58608.5</c:v>
                </c:pt>
                <c:pt idx="117218">
                  <c:v>58609</c:v>
                </c:pt>
                <c:pt idx="117219">
                  <c:v>58609.5</c:v>
                </c:pt>
                <c:pt idx="117220">
                  <c:v>58610</c:v>
                </c:pt>
                <c:pt idx="117221">
                  <c:v>58610.5</c:v>
                </c:pt>
                <c:pt idx="117222">
                  <c:v>58611</c:v>
                </c:pt>
                <c:pt idx="117223">
                  <c:v>58611.5</c:v>
                </c:pt>
                <c:pt idx="117224">
                  <c:v>58612</c:v>
                </c:pt>
                <c:pt idx="117225">
                  <c:v>58612.5</c:v>
                </c:pt>
                <c:pt idx="117226">
                  <c:v>58613</c:v>
                </c:pt>
                <c:pt idx="117227">
                  <c:v>58613.5</c:v>
                </c:pt>
                <c:pt idx="117228">
                  <c:v>58614</c:v>
                </c:pt>
                <c:pt idx="117229">
                  <c:v>58614.5</c:v>
                </c:pt>
                <c:pt idx="117230">
                  <c:v>58615</c:v>
                </c:pt>
                <c:pt idx="117231">
                  <c:v>58615.5</c:v>
                </c:pt>
                <c:pt idx="117232">
                  <c:v>58616</c:v>
                </c:pt>
                <c:pt idx="117233">
                  <c:v>58616.5</c:v>
                </c:pt>
                <c:pt idx="117234">
                  <c:v>58617</c:v>
                </c:pt>
                <c:pt idx="117235">
                  <c:v>58617.5</c:v>
                </c:pt>
                <c:pt idx="117236">
                  <c:v>58618</c:v>
                </c:pt>
                <c:pt idx="117237">
                  <c:v>58618.5</c:v>
                </c:pt>
                <c:pt idx="117238">
                  <c:v>58619</c:v>
                </c:pt>
                <c:pt idx="117239">
                  <c:v>58619.5</c:v>
                </c:pt>
                <c:pt idx="117240">
                  <c:v>58620</c:v>
                </c:pt>
                <c:pt idx="117241">
                  <c:v>58620.5</c:v>
                </c:pt>
                <c:pt idx="117242">
                  <c:v>58621</c:v>
                </c:pt>
                <c:pt idx="117243">
                  <c:v>58621.5</c:v>
                </c:pt>
                <c:pt idx="117244">
                  <c:v>58622</c:v>
                </c:pt>
                <c:pt idx="117245">
                  <c:v>58622.5</c:v>
                </c:pt>
                <c:pt idx="117246">
                  <c:v>58623</c:v>
                </c:pt>
                <c:pt idx="117247">
                  <c:v>58623.5</c:v>
                </c:pt>
                <c:pt idx="117248">
                  <c:v>58624</c:v>
                </c:pt>
                <c:pt idx="117249">
                  <c:v>58624.5</c:v>
                </c:pt>
                <c:pt idx="117250">
                  <c:v>58625</c:v>
                </c:pt>
                <c:pt idx="117251">
                  <c:v>58625.5</c:v>
                </c:pt>
                <c:pt idx="117252">
                  <c:v>58626</c:v>
                </c:pt>
                <c:pt idx="117253">
                  <c:v>58626.5</c:v>
                </c:pt>
                <c:pt idx="117254">
                  <c:v>58627</c:v>
                </c:pt>
                <c:pt idx="117255">
                  <c:v>58627.5</c:v>
                </c:pt>
                <c:pt idx="117256">
                  <c:v>58628</c:v>
                </c:pt>
                <c:pt idx="117257">
                  <c:v>58628.5</c:v>
                </c:pt>
                <c:pt idx="117258">
                  <c:v>58629</c:v>
                </c:pt>
                <c:pt idx="117259">
                  <c:v>58629.5</c:v>
                </c:pt>
                <c:pt idx="117260">
                  <c:v>58630</c:v>
                </c:pt>
                <c:pt idx="117261">
                  <c:v>58630.5</c:v>
                </c:pt>
                <c:pt idx="117262">
                  <c:v>58631</c:v>
                </c:pt>
                <c:pt idx="117263">
                  <c:v>58631.5</c:v>
                </c:pt>
                <c:pt idx="117264">
                  <c:v>58632</c:v>
                </c:pt>
                <c:pt idx="117265">
                  <c:v>58632.5</c:v>
                </c:pt>
                <c:pt idx="117266">
                  <c:v>58633</c:v>
                </c:pt>
                <c:pt idx="117267">
                  <c:v>58633.5</c:v>
                </c:pt>
                <c:pt idx="117268">
                  <c:v>58634</c:v>
                </c:pt>
                <c:pt idx="117269">
                  <c:v>58634.5</c:v>
                </c:pt>
                <c:pt idx="117270">
                  <c:v>58635</c:v>
                </c:pt>
                <c:pt idx="117271">
                  <c:v>58635.5</c:v>
                </c:pt>
                <c:pt idx="117272">
                  <c:v>58636</c:v>
                </c:pt>
                <c:pt idx="117273">
                  <c:v>58636.5</c:v>
                </c:pt>
                <c:pt idx="117274">
                  <c:v>58637</c:v>
                </c:pt>
                <c:pt idx="117275">
                  <c:v>58637.5</c:v>
                </c:pt>
                <c:pt idx="117276">
                  <c:v>58638</c:v>
                </c:pt>
                <c:pt idx="117277">
                  <c:v>58638.5</c:v>
                </c:pt>
                <c:pt idx="117278">
                  <c:v>58639</c:v>
                </c:pt>
                <c:pt idx="117279">
                  <c:v>58639.5</c:v>
                </c:pt>
                <c:pt idx="117280">
                  <c:v>58640</c:v>
                </c:pt>
                <c:pt idx="117281">
                  <c:v>58640.5</c:v>
                </c:pt>
                <c:pt idx="117282">
                  <c:v>58641</c:v>
                </c:pt>
                <c:pt idx="117283">
                  <c:v>58641.5</c:v>
                </c:pt>
                <c:pt idx="117284">
                  <c:v>58642</c:v>
                </c:pt>
                <c:pt idx="117285">
                  <c:v>58642.5</c:v>
                </c:pt>
                <c:pt idx="117286">
                  <c:v>58643</c:v>
                </c:pt>
                <c:pt idx="117287">
                  <c:v>58643.5</c:v>
                </c:pt>
                <c:pt idx="117288">
                  <c:v>58644</c:v>
                </c:pt>
                <c:pt idx="117289">
                  <c:v>58644.5</c:v>
                </c:pt>
                <c:pt idx="117290">
                  <c:v>58645</c:v>
                </c:pt>
                <c:pt idx="117291">
                  <c:v>58645.5</c:v>
                </c:pt>
                <c:pt idx="117292">
                  <c:v>58646</c:v>
                </c:pt>
                <c:pt idx="117293">
                  <c:v>58646.5</c:v>
                </c:pt>
                <c:pt idx="117294">
                  <c:v>58647</c:v>
                </c:pt>
                <c:pt idx="117295">
                  <c:v>58647.5</c:v>
                </c:pt>
                <c:pt idx="117296">
                  <c:v>58648</c:v>
                </c:pt>
                <c:pt idx="117297">
                  <c:v>58648.5</c:v>
                </c:pt>
                <c:pt idx="117298">
                  <c:v>58649</c:v>
                </c:pt>
                <c:pt idx="117299">
                  <c:v>58649.5</c:v>
                </c:pt>
                <c:pt idx="117300">
                  <c:v>58650</c:v>
                </c:pt>
                <c:pt idx="117301">
                  <c:v>58650.5</c:v>
                </c:pt>
                <c:pt idx="117302">
                  <c:v>58651</c:v>
                </c:pt>
                <c:pt idx="117303">
                  <c:v>58651.5</c:v>
                </c:pt>
                <c:pt idx="117304">
                  <c:v>58652</c:v>
                </c:pt>
                <c:pt idx="117305">
                  <c:v>58652.5</c:v>
                </c:pt>
                <c:pt idx="117306">
                  <c:v>58653</c:v>
                </c:pt>
                <c:pt idx="117307">
                  <c:v>58653.5</c:v>
                </c:pt>
                <c:pt idx="117308">
                  <c:v>58654</c:v>
                </c:pt>
                <c:pt idx="117309">
                  <c:v>58654.5</c:v>
                </c:pt>
                <c:pt idx="117310">
                  <c:v>58655</c:v>
                </c:pt>
                <c:pt idx="117311">
                  <c:v>58655.5</c:v>
                </c:pt>
                <c:pt idx="117312">
                  <c:v>58656</c:v>
                </c:pt>
                <c:pt idx="117313">
                  <c:v>58656.5</c:v>
                </c:pt>
                <c:pt idx="117314">
                  <c:v>58657</c:v>
                </c:pt>
                <c:pt idx="117315">
                  <c:v>58657.5</c:v>
                </c:pt>
                <c:pt idx="117316">
                  <c:v>58658</c:v>
                </c:pt>
                <c:pt idx="117317">
                  <c:v>58658.5</c:v>
                </c:pt>
                <c:pt idx="117318">
                  <c:v>58659</c:v>
                </c:pt>
                <c:pt idx="117319">
                  <c:v>58659.5</c:v>
                </c:pt>
                <c:pt idx="117320">
                  <c:v>58660</c:v>
                </c:pt>
                <c:pt idx="117321">
                  <c:v>58660.5</c:v>
                </c:pt>
                <c:pt idx="117322">
                  <c:v>58661</c:v>
                </c:pt>
                <c:pt idx="117323">
                  <c:v>58661.5</c:v>
                </c:pt>
                <c:pt idx="117324">
                  <c:v>58662</c:v>
                </c:pt>
                <c:pt idx="117325">
                  <c:v>58662.5</c:v>
                </c:pt>
                <c:pt idx="117326">
                  <c:v>58663</c:v>
                </c:pt>
                <c:pt idx="117327">
                  <c:v>58663.5</c:v>
                </c:pt>
                <c:pt idx="117328">
                  <c:v>58664</c:v>
                </c:pt>
                <c:pt idx="117329">
                  <c:v>58664.5</c:v>
                </c:pt>
                <c:pt idx="117330">
                  <c:v>58665</c:v>
                </c:pt>
                <c:pt idx="117331">
                  <c:v>58665.5</c:v>
                </c:pt>
                <c:pt idx="117332">
                  <c:v>58666</c:v>
                </c:pt>
                <c:pt idx="117333">
                  <c:v>58666.5</c:v>
                </c:pt>
                <c:pt idx="117334">
                  <c:v>58667</c:v>
                </c:pt>
                <c:pt idx="117335">
                  <c:v>58667.5</c:v>
                </c:pt>
                <c:pt idx="117336">
                  <c:v>58668</c:v>
                </c:pt>
                <c:pt idx="117337">
                  <c:v>58668.5</c:v>
                </c:pt>
                <c:pt idx="117338">
                  <c:v>58669</c:v>
                </c:pt>
                <c:pt idx="117339">
                  <c:v>58669.5</c:v>
                </c:pt>
                <c:pt idx="117340">
                  <c:v>58670</c:v>
                </c:pt>
                <c:pt idx="117341">
                  <c:v>58670.5</c:v>
                </c:pt>
                <c:pt idx="117342">
                  <c:v>58671</c:v>
                </c:pt>
                <c:pt idx="117343">
                  <c:v>58671.5</c:v>
                </c:pt>
                <c:pt idx="117344">
                  <c:v>58672</c:v>
                </c:pt>
                <c:pt idx="117345">
                  <c:v>58672.5</c:v>
                </c:pt>
                <c:pt idx="117346">
                  <c:v>58673</c:v>
                </c:pt>
                <c:pt idx="117347">
                  <c:v>58673.5</c:v>
                </c:pt>
                <c:pt idx="117348">
                  <c:v>58674</c:v>
                </c:pt>
                <c:pt idx="117349">
                  <c:v>58674.5</c:v>
                </c:pt>
                <c:pt idx="117350">
                  <c:v>58675</c:v>
                </c:pt>
                <c:pt idx="117351">
                  <c:v>58675.5</c:v>
                </c:pt>
                <c:pt idx="117352">
                  <c:v>58676</c:v>
                </c:pt>
                <c:pt idx="117353">
                  <c:v>58676.5</c:v>
                </c:pt>
                <c:pt idx="117354">
                  <c:v>58677</c:v>
                </c:pt>
                <c:pt idx="117355">
                  <c:v>58677.5</c:v>
                </c:pt>
                <c:pt idx="117356">
                  <c:v>58678</c:v>
                </c:pt>
                <c:pt idx="117357">
                  <c:v>58678.5</c:v>
                </c:pt>
                <c:pt idx="117358">
                  <c:v>58679</c:v>
                </c:pt>
                <c:pt idx="117359">
                  <c:v>58679.5</c:v>
                </c:pt>
                <c:pt idx="117360">
                  <c:v>58680</c:v>
                </c:pt>
                <c:pt idx="117361">
                  <c:v>58680.5</c:v>
                </c:pt>
                <c:pt idx="117362">
                  <c:v>58681</c:v>
                </c:pt>
                <c:pt idx="117363">
                  <c:v>58681.5</c:v>
                </c:pt>
                <c:pt idx="117364">
                  <c:v>58682</c:v>
                </c:pt>
                <c:pt idx="117365">
                  <c:v>58682.5</c:v>
                </c:pt>
                <c:pt idx="117366">
                  <c:v>58683</c:v>
                </c:pt>
                <c:pt idx="117367">
                  <c:v>58683.5</c:v>
                </c:pt>
                <c:pt idx="117368">
                  <c:v>58684</c:v>
                </c:pt>
                <c:pt idx="117369">
                  <c:v>58684.5</c:v>
                </c:pt>
                <c:pt idx="117370">
                  <c:v>58685</c:v>
                </c:pt>
                <c:pt idx="117371">
                  <c:v>58685.5</c:v>
                </c:pt>
                <c:pt idx="117372">
                  <c:v>58686</c:v>
                </c:pt>
                <c:pt idx="117373">
                  <c:v>58686.5</c:v>
                </c:pt>
                <c:pt idx="117374">
                  <c:v>58687</c:v>
                </c:pt>
                <c:pt idx="117375">
                  <c:v>58687.5</c:v>
                </c:pt>
                <c:pt idx="117376">
                  <c:v>58688</c:v>
                </c:pt>
                <c:pt idx="117377">
                  <c:v>58688.5</c:v>
                </c:pt>
                <c:pt idx="117378">
                  <c:v>58689</c:v>
                </c:pt>
                <c:pt idx="117379">
                  <c:v>58689.5</c:v>
                </c:pt>
                <c:pt idx="117380">
                  <c:v>58690</c:v>
                </c:pt>
                <c:pt idx="117381">
                  <c:v>58690.5</c:v>
                </c:pt>
                <c:pt idx="117382">
                  <c:v>58691</c:v>
                </c:pt>
                <c:pt idx="117383">
                  <c:v>58691.5</c:v>
                </c:pt>
                <c:pt idx="117384">
                  <c:v>58692</c:v>
                </c:pt>
                <c:pt idx="117385">
                  <c:v>58692.5</c:v>
                </c:pt>
                <c:pt idx="117386">
                  <c:v>58693</c:v>
                </c:pt>
                <c:pt idx="117387">
                  <c:v>58693.5</c:v>
                </c:pt>
                <c:pt idx="117388">
                  <c:v>58694</c:v>
                </c:pt>
                <c:pt idx="117389">
                  <c:v>58694.5</c:v>
                </c:pt>
                <c:pt idx="117390">
                  <c:v>58695</c:v>
                </c:pt>
                <c:pt idx="117391">
                  <c:v>58695.5</c:v>
                </c:pt>
                <c:pt idx="117392">
                  <c:v>58696</c:v>
                </c:pt>
                <c:pt idx="117393">
                  <c:v>58696.5</c:v>
                </c:pt>
                <c:pt idx="117394">
                  <c:v>58697</c:v>
                </c:pt>
                <c:pt idx="117395">
                  <c:v>58697.5</c:v>
                </c:pt>
                <c:pt idx="117396">
                  <c:v>58698</c:v>
                </c:pt>
                <c:pt idx="117397">
                  <c:v>58698.5</c:v>
                </c:pt>
                <c:pt idx="117398">
                  <c:v>58699</c:v>
                </c:pt>
                <c:pt idx="117399">
                  <c:v>58699.5</c:v>
                </c:pt>
                <c:pt idx="117400">
                  <c:v>58700</c:v>
                </c:pt>
                <c:pt idx="117401">
                  <c:v>58700.5</c:v>
                </c:pt>
                <c:pt idx="117402">
                  <c:v>58701</c:v>
                </c:pt>
                <c:pt idx="117403">
                  <c:v>58701.5</c:v>
                </c:pt>
                <c:pt idx="117404">
                  <c:v>58702</c:v>
                </c:pt>
                <c:pt idx="117405">
                  <c:v>58702.5</c:v>
                </c:pt>
                <c:pt idx="117406">
                  <c:v>58703</c:v>
                </c:pt>
                <c:pt idx="117407">
                  <c:v>58703.5</c:v>
                </c:pt>
                <c:pt idx="117408">
                  <c:v>58704</c:v>
                </c:pt>
                <c:pt idx="117409">
                  <c:v>58704.5</c:v>
                </c:pt>
                <c:pt idx="117410">
                  <c:v>58705</c:v>
                </c:pt>
                <c:pt idx="117411">
                  <c:v>58705.5</c:v>
                </c:pt>
                <c:pt idx="117412">
                  <c:v>58706</c:v>
                </c:pt>
                <c:pt idx="117413">
                  <c:v>58706.5</c:v>
                </c:pt>
                <c:pt idx="117414">
                  <c:v>58707</c:v>
                </c:pt>
                <c:pt idx="117415">
                  <c:v>58707.5</c:v>
                </c:pt>
                <c:pt idx="117416">
                  <c:v>58708</c:v>
                </c:pt>
                <c:pt idx="117417">
                  <c:v>58708.5</c:v>
                </c:pt>
                <c:pt idx="117418">
                  <c:v>58709</c:v>
                </c:pt>
                <c:pt idx="117419">
                  <c:v>58709.5</c:v>
                </c:pt>
                <c:pt idx="117420">
                  <c:v>58710</c:v>
                </c:pt>
                <c:pt idx="117421">
                  <c:v>58710.5</c:v>
                </c:pt>
                <c:pt idx="117422">
                  <c:v>58711</c:v>
                </c:pt>
                <c:pt idx="117423">
                  <c:v>58711.5</c:v>
                </c:pt>
                <c:pt idx="117424">
                  <c:v>58712</c:v>
                </c:pt>
                <c:pt idx="117425">
                  <c:v>58712.5</c:v>
                </c:pt>
                <c:pt idx="117426">
                  <c:v>58713</c:v>
                </c:pt>
                <c:pt idx="117427">
                  <c:v>58713.5</c:v>
                </c:pt>
                <c:pt idx="117428">
                  <c:v>58714</c:v>
                </c:pt>
                <c:pt idx="117429">
                  <c:v>58714.5</c:v>
                </c:pt>
                <c:pt idx="117430">
                  <c:v>58715</c:v>
                </c:pt>
                <c:pt idx="117431">
                  <c:v>58715.5</c:v>
                </c:pt>
                <c:pt idx="117432">
                  <c:v>58716</c:v>
                </c:pt>
                <c:pt idx="117433">
                  <c:v>58716.5</c:v>
                </c:pt>
                <c:pt idx="117434">
                  <c:v>58717</c:v>
                </c:pt>
                <c:pt idx="117435">
                  <c:v>58717.5</c:v>
                </c:pt>
                <c:pt idx="117436">
                  <c:v>58718</c:v>
                </c:pt>
                <c:pt idx="117437">
                  <c:v>58718.5</c:v>
                </c:pt>
                <c:pt idx="117438">
                  <c:v>58719</c:v>
                </c:pt>
                <c:pt idx="117439">
                  <c:v>58719.5</c:v>
                </c:pt>
                <c:pt idx="117440">
                  <c:v>58720</c:v>
                </c:pt>
                <c:pt idx="117441">
                  <c:v>58720.5</c:v>
                </c:pt>
                <c:pt idx="117442">
                  <c:v>58721</c:v>
                </c:pt>
                <c:pt idx="117443">
                  <c:v>58721.5</c:v>
                </c:pt>
                <c:pt idx="117444">
                  <c:v>58722</c:v>
                </c:pt>
                <c:pt idx="117445">
                  <c:v>58722.5</c:v>
                </c:pt>
                <c:pt idx="117446">
                  <c:v>58723</c:v>
                </c:pt>
                <c:pt idx="117447">
                  <c:v>58723.5</c:v>
                </c:pt>
                <c:pt idx="117448">
                  <c:v>58724</c:v>
                </c:pt>
                <c:pt idx="117449">
                  <c:v>58724.5</c:v>
                </c:pt>
                <c:pt idx="117450">
                  <c:v>58725</c:v>
                </c:pt>
                <c:pt idx="117451">
                  <c:v>58725.5</c:v>
                </c:pt>
                <c:pt idx="117452">
                  <c:v>58726</c:v>
                </c:pt>
                <c:pt idx="117453">
                  <c:v>58726.5</c:v>
                </c:pt>
                <c:pt idx="117454">
                  <c:v>58727</c:v>
                </c:pt>
                <c:pt idx="117455">
                  <c:v>58727.5</c:v>
                </c:pt>
                <c:pt idx="117456">
                  <c:v>58728</c:v>
                </c:pt>
                <c:pt idx="117457">
                  <c:v>58728.5</c:v>
                </c:pt>
                <c:pt idx="117458">
                  <c:v>58729</c:v>
                </c:pt>
                <c:pt idx="117459">
                  <c:v>58729.5</c:v>
                </c:pt>
                <c:pt idx="117460">
                  <c:v>58730</c:v>
                </c:pt>
                <c:pt idx="117461">
                  <c:v>58730.5</c:v>
                </c:pt>
                <c:pt idx="117462">
                  <c:v>58731</c:v>
                </c:pt>
                <c:pt idx="117463">
                  <c:v>58731.5</c:v>
                </c:pt>
                <c:pt idx="117464">
                  <c:v>58732</c:v>
                </c:pt>
                <c:pt idx="117465">
                  <c:v>58732.5</c:v>
                </c:pt>
                <c:pt idx="117466">
                  <c:v>58733</c:v>
                </c:pt>
                <c:pt idx="117467">
                  <c:v>58733.5</c:v>
                </c:pt>
                <c:pt idx="117468">
                  <c:v>58734</c:v>
                </c:pt>
                <c:pt idx="117469">
                  <c:v>58734.5</c:v>
                </c:pt>
                <c:pt idx="117470">
                  <c:v>58735</c:v>
                </c:pt>
                <c:pt idx="117471">
                  <c:v>58735.5</c:v>
                </c:pt>
                <c:pt idx="117472">
                  <c:v>58736</c:v>
                </c:pt>
                <c:pt idx="117473">
                  <c:v>58736.5</c:v>
                </c:pt>
                <c:pt idx="117474">
                  <c:v>58737</c:v>
                </c:pt>
                <c:pt idx="117475">
                  <c:v>58737.5</c:v>
                </c:pt>
                <c:pt idx="117476">
                  <c:v>58738</c:v>
                </c:pt>
                <c:pt idx="117477">
                  <c:v>58738.5</c:v>
                </c:pt>
                <c:pt idx="117478">
                  <c:v>58739</c:v>
                </c:pt>
                <c:pt idx="117479">
                  <c:v>58739.5</c:v>
                </c:pt>
                <c:pt idx="117480">
                  <c:v>58740</c:v>
                </c:pt>
                <c:pt idx="117481">
                  <c:v>58740.5</c:v>
                </c:pt>
                <c:pt idx="117482">
                  <c:v>58741</c:v>
                </c:pt>
                <c:pt idx="117483">
                  <c:v>58741.5</c:v>
                </c:pt>
                <c:pt idx="117484">
                  <c:v>58742</c:v>
                </c:pt>
                <c:pt idx="117485">
                  <c:v>58742.5</c:v>
                </c:pt>
                <c:pt idx="117486">
                  <c:v>58743</c:v>
                </c:pt>
                <c:pt idx="117487">
                  <c:v>58743.5</c:v>
                </c:pt>
                <c:pt idx="117488">
                  <c:v>58744</c:v>
                </c:pt>
                <c:pt idx="117489">
                  <c:v>58744.5</c:v>
                </c:pt>
                <c:pt idx="117490">
                  <c:v>58745</c:v>
                </c:pt>
                <c:pt idx="117491">
                  <c:v>58745.5</c:v>
                </c:pt>
                <c:pt idx="117492">
                  <c:v>58746</c:v>
                </c:pt>
                <c:pt idx="117493">
                  <c:v>58746.5</c:v>
                </c:pt>
                <c:pt idx="117494">
                  <c:v>58747</c:v>
                </c:pt>
                <c:pt idx="117495">
                  <c:v>58747.5</c:v>
                </c:pt>
                <c:pt idx="117496">
                  <c:v>58748</c:v>
                </c:pt>
                <c:pt idx="117497">
                  <c:v>58748.5</c:v>
                </c:pt>
                <c:pt idx="117498">
                  <c:v>58749</c:v>
                </c:pt>
                <c:pt idx="117499">
                  <c:v>58749.5</c:v>
                </c:pt>
                <c:pt idx="117500">
                  <c:v>58750</c:v>
                </c:pt>
                <c:pt idx="117501">
                  <c:v>58750.5</c:v>
                </c:pt>
                <c:pt idx="117502">
                  <c:v>58751</c:v>
                </c:pt>
                <c:pt idx="117503">
                  <c:v>58751.5</c:v>
                </c:pt>
                <c:pt idx="117504">
                  <c:v>58752</c:v>
                </c:pt>
                <c:pt idx="117505">
                  <c:v>58752.5</c:v>
                </c:pt>
                <c:pt idx="117506">
                  <c:v>58753</c:v>
                </c:pt>
                <c:pt idx="117507">
                  <c:v>58753.5</c:v>
                </c:pt>
                <c:pt idx="117508">
                  <c:v>58754</c:v>
                </c:pt>
                <c:pt idx="117509">
                  <c:v>58754.5</c:v>
                </c:pt>
                <c:pt idx="117510">
                  <c:v>58755</c:v>
                </c:pt>
                <c:pt idx="117511">
                  <c:v>58755.5</c:v>
                </c:pt>
                <c:pt idx="117512">
                  <c:v>58756</c:v>
                </c:pt>
                <c:pt idx="117513">
                  <c:v>58756.5</c:v>
                </c:pt>
                <c:pt idx="117514">
                  <c:v>58757</c:v>
                </c:pt>
                <c:pt idx="117515">
                  <c:v>58757.5</c:v>
                </c:pt>
                <c:pt idx="117516">
                  <c:v>58758</c:v>
                </c:pt>
                <c:pt idx="117517">
                  <c:v>58758.5</c:v>
                </c:pt>
                <c:pt idx="117518">
                  <c:v>58759</c:v>
                </c:pt>
                <c:pt idx="117519">
                  <c:v>58759.5</c:v>
                </c:pt>
                <c:pt idx="117520">
                  <c:v>58760</c:v>
                </c:pt>
                <c:pt idx="117521">
                  <c:v>58760.5</c:v>
                </c:pt>
                <c:pt idx="117522">
                  <c:v>58761</c:v>
                </c:pt>
                <c:pt idx="117523">
                  <c:v>58761.5</c:v>
                </c:pt>
                <c:pt idx="117524">
                  <c:v>58762</c:v>
                </c:pt>
                <c:pt idx="117525">
                  <c:v>58762.5</c:v>
                </c:pt>
                <c:pt idx="117526">
                  <c:v>58763</c:v>
                </c:pt>
                <c:pt idx="117527">
                  <c:v>58763.5</c:v>
                </c:pt>
                <c:pt idx="117528">
                  <c:v>58764</c:v>
                </c:pt>
                <c:pt idx="117529">
                  <c:v>58764.5</c:v>
                </c:pt>
                <c:pt idx="117530">
                  <c:v>58765</c:v>
                </c:pt>
                <c:pt idx="117531">
                  <c:v>58765.5</c:v>
                </c:pt>
                <c:pt idx="117532">
                  <c:v>58766</c:v>
                </c:pt>
                <c:pt idx="117533">
                  <c:v>58766.5</c:v>
                </c:pt>
                <c:pt idx="117534">
                  <c:v>58767</c:v>
                </c:pt>
                <c:pt idx="117535">
                  <c:v>58767.5</c:v>
                </c:pt>
                <c:pt idx="117536">
                  <c:v>58768</c:v>
                </c:pt>
                <c:pt idx="117537">
                  <c:v>58768.5</c:v>
                </c:pt>
                <c:pt idx="117538">
                  <c:v>58769</c:v>
                </c:pt>
                <c:pt idx="117539">
                  <c:v>58769.5</c:v>
                </c:pt>
                <c:pt idx="117540">
                  <c:v>58770</c:v>
                </c:pt>
                <c:pt idx="117541">
                  <c:v>58770.5</c:v>
                </c:pt>
                <c:pt idx="117542">
                  <c:v>58771</c:v>
                </c:pt>
                <c:pt idx="117543">
                  <c:v>58771.5</c:v>
                </c:pt>
                <c:pt idx="117544">
                  <c:v>58772</c:v>
                </c:pt>
                <c:pt idx="117545">
                  <c:v>58772.5</c:v>
                </c:pt>
                <c:pt idx="117546">
                  <c:v>58773</c:v>
                </c:pt>
                <c:pt idx="117547">
                  <c:v>58773.5</c:v>
                </c:pt>
                <c:pt idx="117548">
                  <c:v>58774</c:v>
                </c:pt>
                <c:pt idx="117549">
                  <c:v>58774.5</c:v>
                </c:pt>
                <c:pt idx="117550">
                  <c:v>58775</c:v>
                </c:pt>
                <c:pt idx="117551">
                  <c:v>58775.5</c:v>
                </c:pt>
                <c:pt idx="117552">
                  <c:v>58776</c:v>
                </c:pt>
                <c:pt idx="117553">
                  <c:v>58776.5</c:v>
                </c:pt>
                <c:pt idx="117554">
                  <c:v>58777</c:v>
                </c:pt>
                <c:pt idx="117555">
                  <c:v>58777.5</c:v>
                </c:pt>
                <c:pt idx="117556">
                  <c:v>58778</c:v>
                </c:pt>
                <c:pt idx="117557">
                  <c:v>58778.5</c:v>
                </c:pt>
                <c:pt idx="117558">
                  <c:v>58779</c:v>
                </c:pt>
                <c:pt idx="117559">
                  <c:v>58779.5</c:v>
                </c:pt>
                <c:pt idx="117560">
                  <c:v>58780</c:v>
                </c:pt>
                <c:pt idx="117561">
                  <c:v>58780.5</c:v>
                </c:pt>
                <c:pt idx="117562">
                  <c:v>58781</c:v>
                </c:pt>
                <c:pt idx="117563">
                  <c:v>58781.5</c:v>
                </c:pt>
                <c:pt idx="117564">
                  <c:v>58782</c:v>
                </c:pt>
                <c:pt idx="117565">
                  <c:v>58782.5</c:v>
                </c:pt>
                <c:pt idx="117566">
                  <c:v>58783</c:v>
                </c:pt>
                <c:pt idx="117567">
                  <c:v>58783.5</c:v>
                </c:pt>
                <c:pt idx="117568">
                  <c:v>58784</c:v>
                </c:pt>
                <c:pt idx="117569">
                  <c:v>58784.5</c:v>
                </c:pt>
                <c:pt idx="117570">
                  <c:v>58785</c:v>
                </c:pt>
                <c:pt idx="117571">
                  <c:v>58785.5</c:v>
                </c:pt>
                <c:pt idx="117572">
                  <c:v>58786</c:v>
                </c:pt>
                <c:pt idx="117573">
                  <c:v>58786.5</c:v>
                </c:pt>
                <c:pt idx="117574">
                  <c:v>58787</c:v>
                </c:pt>
                <c:pt idx="117575">
                  <c:v>58787.5</c:v>
                </c:pt>
                <c:pt idx="117576">
                  <c:v>58788</c:v>
                </c:pt>
                <c:pt idx="117577">
                  <c:v>58788.5</c:v>
                </c:pt>
                <c:pt idx="117578">
                  <c:v>58789</c:v>
                </c:pt>
                <c:pt idx="117579">
                  <c:v>58789.5</c:v>
                </c:pt>
                <c:pt idx="117580">
                  <c:v>58790</c:v>
                </c:pt>
                <c:pt idx="117581">
                  <c:v>58790.5</c:v>
                </c:pt>
                <c:pt idx="117582">
                  <c:v>58791</c:v>
                </c:pt>
                <c:pt idx="117583">
                  <c:v>58791.5</c:v>
                </c:pt>
                <c:pt idx="117584">
                  <c:v>58792</c:v>
                </c:pt>
                <c:pt idx="117585">
                  <c:v>58792.5</c:v>
                </c:pt>
                <c:pt idx="117586">
                  <c:v>58793</c:v>
                </c:pt>
                <c:pt idx="117587">
                  <c:v>58793.5</c:v>
                </c:pt>
                <c:pt idx="117588">
                  <c:v>58794</c:v>
                </c:pt>
                <c:pt idx="117589">
                  <c:v>58794.5</c:v>
                </c:pt>
                <c:pt idx="117590">
                  <c:v>58795</c:v>
                </c:pt>
                <c:pt idx="117591">
                  <c:v>58795.5</c:v>
                </c:pt>
                <c:pt idx="117592">
                  <c:v>58796</c:v>
                </c:pt>
                <c:pt idx="117593">
                  <c:v>58796.5</c:v>
                </c:pt>
                <c:pt idx="117594">
                  <c:v>58797</c:v>
                </c:pt>
                <c:pt idx="117595">
                  <c:v>58797.5</c:v>
                </c:pt>
                <c:pt idx="117596">
                  <c:v>58798</c:v>
                </c:pt>
                <c:pt idx="117597">
                  <c:v>58798.5</c:v>
                </c:pt>
                <c:pt idx="117598">
                  <c:v>58799</c:v>
                </c:pt>
                <c:pt idx="117599">
                  <c:v>58799.5</c:v>
                </c:pt>
                <c:pt idx="117600">
                  <c:v>58800</c:v>
                </c:pt>
                <c:pt idx="117601">
                  <c:v>58800.5</c:v>
                </c:pt>
                <c:pt idx="117602">
                  <c:v>58801</c:v>
                </c:pt>
                <c:pt idx="117603">
                  <c:v>58801.5</c:v>
                </c:pt>
                <c:pt idx="117604">
                  <c:v>58802</c:v>
                </c:pt>
                <c:pt idx="117605">
                  <c:v>58802.5</c:v>
                </c:pt>
                <c:pt idx="117606">
                  <c:v>58803</c:v>
                </c:pt>
                <c:pt idx="117607">
                  <c:v>58803.5</c:v>
                </c:pt>
                <c:pt idx="117608">
                  <c:v>58804</c:v>
                </c:pt>
                <c:pt idx="117609">
                  <c:v>58804.5</c:v>
                </c:pt>
                <c:pt idx="117610">
                  <c:v>58805</c:v>
                </c:pt>
                <c:pt idx="117611">
                  <c:v>58805.5</c:v>
                </c:pt>
                <c:pt idx="117612">
                  <c:v>58806</c:v>
                </c:pt>
                <c:pt idx="117613">
                  <c:v>58806.5</c:v>
                </c:pt>
                <c:pt idx="117614">
                  <c:v>58807</c:v>
                </c:pt>
                <c:pt idx="117615">
                  <c:v>58807.5</c:v>
                </c:pt>
                <c:pt idx="117616">
                  <c:v>58808</c:v>
                </c:pt>
                <c:pt idx="117617">
                  <c:v>58808.5</c:v>
                </c:pt>
                <c:pt idx="117618">
                  <c:v>58809</c:v>
                </c:pt>
                <c:pt idx="117619">
                  <c:v>58809.5</c:v>
                </c:pt>
                <c:pt idx="117620">
                  <c:v>58810</c:v>
                </c:pt>
                <c:pt idx="117621">
                  <c:v>58810.5</c:v>
                </c:pt>
                <c:pt idx="117622">
                  <c:v>58811</c:v>
                </c:pt>
                <c:pt idx="117623">
                  <c:v>58811.5</c:v>
                </c:pt>
                <c:pt idx="117624">
                  <c:v>58812</c:v>
                </c:pt>
                <c:pt idx="117625">
                  <c:v>58812.5</c:v>
                </c:pt>
                <c:pt idx="117626">
                  <c:v>58813</c:v>
                </c:pt>
                <c:pt idx="117627">
                  <c:v>58813.5</c:v>
                </c:pt>
                <c:pt idx="117628">
                  <c:v>58814</c:v>
                </c:pt>
                <c:pt idx="117629">
                  <c:v>58814.5</c:v>
                </c:pt>
                <c:pt idx="117630">
                  <c:v>58815</c:v>
                </c:pt>
                <c:pt idx="117631">
                  <c:v>58815.5</c:v>
                </c:pt>
                <c:pt idx="117632">
                  <c:v>58816</c:v>
                </c:pt>
                <c:pt idx="117633">
                  <c:v>58816.5</c:v>
                </c:pt>
                <c:pt idx="117634">
                  <c:v>58817</c:v>
                </c:pt>
                <c:pt idx="117635">
                  <c:v>58817.5</c:v>
                </c:pt>
                <c:pt idx="117636">
                  <c:v>58818</c:v>
                </c:pt>
                <c:pt idx="117637">
                  <c:v>58818.5</c:v>
                </c:pt>
                <c:pt idx="117638">
                  <c:v>58819</c:v>
                </c:pt>
                <c:pt idx="117639">
                  <c:v>58819.5</c:v>
                </c:pt>
                <c:pt idx="117640">
                  <c:v>58820</c:v>
                </c:pt>
                <c:pt idx="117641">
                  <c:v>58820.5</c:v>
                </c:pt>
                <c:pt idx="117642">
                  <c:v>58821</c:v>
                </c:pt>
                <c:pt idx="117643">
                  <c:v>58821.5</c:v>
                </c:pt>
                <c:pt idx="117644">
                  <c:v>58822</c:v>
                </c:pt>
                <c:pt idx="117645">
                  <c:v>58822.5</c:v>
                </c:pt>
                <c:pt idx="117646">
                  <c:v>58823</c:v>
                </c:pt>
                <c:pt idx="117647">
                  <c:v>58823.5</c:v>
                </c:pt>
                <c:pt idx="117648">
                  <c:v>58824</c:v>
                </c:pt>
                <c:pt idx="117649">
                  <c:v>58824.5</c:v>
                </c:pt>
                <c:pt idx="117650">
                  <c:v>58825</c:v>
                </c:pt>
                <c:pt idx="117651">
                  <c:v>58825.5</c:v>
                </c:pt>
                <c:pt idx="117652">
                  <c:v>58826</c:v>
                </c:pt>
                <c:pt idx="117653">
                  <c:v>58826.5</c:v>
                </c:pt>
                <c:pt idx="117654">
                  <c:v>58827</c:v>
                </c:pt>
                <c:pt idx="117655">
                  <c:v>58827.5</c:v>
                </c:pt>
                <c:pt idx="117656">
                  <c:v>58828</c:v>
                </c:pt>
                <c:pt idx="117657">
                  <c:v>58828.5</c:v>
                </c:pt>
                <c:pt idx="117658">
                  <c:v>58829</c:v>
                </c:pt>
                <c:pt idx="117659">
                  <c:v>58829.5</c:v>
                </c:pt>
                <c:pt idx="117660">
                  <c:v>58830</c:v>
                </c:pt>
                <c:pt idx="117661">
                  <c:v>58830.5</c:v>
                </c:pt>
                <c:pt idx="117662">
                  <c:v>58831</c:v>
                </c:pt>
                <c:pt idx="117663">
                  <c:v>58831.5</c:v>
                </c:pt>
                <c:pt idx="117664">
                  <c:v>58832</c:v>
                </c:pt>
                <c:pt idx="117665">
                  <c:v>58832.5</c:v>
                </c:pt>
                <c:pt idx="117666">
                  <c:v>58833</c:v>
                </c:pt>
                <c:pt idx="117667">
                  <c:v>58833.5</c:v>
                </c:pt>
                <c:pt idx="117668">
                  <c:v>58834</c:v>
                </c:pt>
                <c:pt idx="117669">
                  <c:v>58834.5</c:v>
                </c:pt>
                <c:pt idx="117670">
                  <c:v>58835</c:v>
                </c:pt>
                <c:pt idx="117671">
                  <c:v>58835.5</c:v>
                </c:pt>
                <c:pt idx="117672">
                  <c:v>58836</c:v>
                </c:pt>
                <c:pt idx="117673">
                  <c:v>58836.5</c:v>
                </c:pt>
                <c:pt idx="117674">
                  <c:v>58837</c:v>
                </c:pt>
                <c:pt idx="117675">
                  <c:v>58837.5</c:v>
                </c:pt>
                <c:pt idx="117676">
                  <c:v>58838</c:v>
                </c:pt>
                <c:pt idx="117677">
                  <c:v>58838.5</c:v>
                </c:pt>
                <c:pt idx="117678">
                  <c:v>58839</c:v>
                </c:pt>
                <c:pt idx="117679">
                  <c:v>58839.5</c:v>
                </c:pt>
                <c:pt idx="117680">
                  <c:v>58840</c:v>
                </c:pt>
                <c:pt idx="117681">
                  <c:v>58840.5</c:v>
                </c:pt>
                <c:pt idx="117682">
                  <c:v>58841</c:v>
                </c:pt>
                <c:pt idx="117683">
                  <c:v>58841.5</c:v>
                </c:pt>
                <c:pt idx="117684">
                  <c:v>58842</c:v>
                </c:pt>
                <c:pt idx="117685">
                  <c:v>58842.5</c:v>
                </c:pt>
                <c:pt idx="117686">
                  <c:v>58843</c:v>
                </c:pt>
                <c:pt idx="117687">
                  <c:v>58843.5</c:v>
                </c:pt>
                <c:pt idx="117688">
                  <c:v>58844</c:v>
                </c:pt>
                <c:pt idx="117689">
                  <c:v>58844.5</c:v>
                </c:pt>
                <c:pt idx="117690">
                  <c:v>58845</c:v>
                </c:pt>
                <c:pt idx="117691">
                  <c:v>58845.5</c:v>
                </c:pt>
                <c:pt idx="117692">
                  <c:v>58846</c:v>
                </c:pt>
                <c:pt idx="117693">
                  <c:v>58846.5</c:v>
                </c:pt>
                <c:pt idx="117694">
                  <c:v>58847</c:v>
                </c:pt>
                <c:pt idx="117695">
                  <c:v>58847.5</c:v>
                </c:pt>
                <c:pt idx="117696">
                  <c:v>58848</c:v>
                </c:pt>
                <c:pt idx="117697">
                  <c:v>58848.5</c:v>
                </c:pt>
                <c:pt idx="117698">
                  <c:v>58849</c:v>
                </c:pt>
                <c:pt idx="117699">
                  <c:v>58849.5</c:v>
                </c:pt>
                <c:pt idx="117700">
                  <c:v>58850</c:v>
                </c:pt>
                <c:pt idx="117701">
                  <c:v>58850.5</c:v>
                </c:pt>
                <c:pt idx="117702">
                  <c:v>58851</c:v>
                </c:pt>
                <c:pt idx="117703">
                  <c:v>58851.5</c:v>
                </c:pt>
                <c:pt idx="117704">
                  <c:v>58852</c:v>
                </c:pt>
                <c:pt idx="117705">
                  <c:v>58852.5</c:v>
                </c:pt>
                <c:pt idx="117706">
                  <c:v>58853</c:v>
                </c:pt>
                <c:pt idx="117707">
                  <c:v>58853.5</c:v>
                </c:pt>
                <c:pt idx="117708">
                  <c:v>58854</c:v>
                </c:pt>
                <c:pt idx="117709">
                  <c:v>58854.5</c:v>
                </c:pt>
                <c:pt idx="117710">
                  <c:v>58855</c:v>
                </c:pt>
                <c:pt idx="117711">
                  <c:v>58855.5</c:v>
                </c:pt>
                <c:pt idx="117712">
                  <c:v>58856</c:v>
                </c:pt>
                <c:pt idx="117713">
                  <c:v>58856.5</c:v>
                </c:pt>
                <c:pt idx="117714">
                  <c:v>58857</c:v>
                </c:pt>
                <c:pt idx="117715">
                  <c:v>58857.5</c:v>
                </c:pt>
                <c:pt idx="117716">
                  <c:v>58858</c:v>
                </c:pt>
                <c:pt idx="117717">
                  <c:v>58858.5</c:v>
                </c:pt>
                <c:pt idx="117718">
                  <c:v>58859</c:v>
                </c:pt>
                <c:pt idx="117719">
                  <c:v>58859.5</c:v>
                </c:pt>
                <c:pt idx="117720">
                  <c:v>58860</c:v>
                </c:pt>
                <c:pt idx="117721">
                  <c:v>58860.5</c:v>
                </c:pt>
                <c:pt idx="117722">
                  <c:v>58861</c:v>
                </c:pt>
                <c:pt idx="117723">
                  <c:v>58861.5</c:v>
                </c:pt>
                <c:pt idx="117724">
                  <c:v>58862</c:v>
                </c:pt>
                <c:pt idx="117725">
                  <c:v>58862.5</c:v>
                </c:pt>
                <c:pt idx="117726">
                  <c:v>58863</c:v>
                </c:pt>
                <c:pt idx="117727">
                  <c:v>58863.5</c:v>
                </c:pt>
                <c:pt idx="117728">
                  <c:v>58864</c:v>
                </c:pt>
                <c:pt idx="117729">
                  <c:v>58864.5</c:v>
                </c:pt>
                <c:pt idx="117730">
                  <c:v>58865</c:v>
                </c:pt>
                <c:pt idx="117731">
                  <c:v>58865.5</c:v>
                </c:pt>
                <c:pt idx="117732">
                  <c:v>58866</c:v>
                </c:pt>
                <c:pt idx="117733">
                  <c:v>58866.5</c:v>
                </c:pt>
                <c:pt idx="117734">
                  <c:v>58867</c:v>
                </c:pt>
                <c:pt idx="117735">
                  <c:v>58867.5</c:v>
                </c:pt>
                <c:pt idx="117736">
                  <c:v>58868</c:v>
                </c:pt>
                <c:pt idx="117737">
                  <c:v>58868.5</c:v>
                </c:pt>
                <c:pt idx="117738">
                  <c:v>58869</c:v>
                </c:pt>
                <c:pt idx="117739">
                  <c:v>58869.5</c:v>
                </c:pt>
                <c:pt idx="117740">
                  <c:v>58870</c:v>
                </c:pt>
                <c:pt idx="117741">
                  <c:v>58870.5</c:v>
                </c:pt>
                <c:pt idx="117742">
                  <c:v>58871</c:v>
                </c:pt>
                <c:pt idx="117743">
                  <c:v>58871.5</c:v>
                </c:pt>
                <c:pt idx="117744">
                  <c:v>58872</c:v>
                </c:pt>
                <c:pt idx="117745">
                  <c:v>58872.5</c:v>
                </c:pt>
                <c:pt idx="117746">
                  <c:v>58873</c:v>
                </c:pt>
                <c:pt idx="117747">
                  <c:v>58873.5</c:v>
                </c:pt>
                <c:pt idx="117748">
                  <c:v>58874</c:v>
                </c:pt>
                <c:pt idx="117749">
                  <c:v>58874.5</c:v>
                </c:pt>
                <c:pt idx="117750">
                  <c:v>58875</c:v>
                </c:pt>
                <c:pt idx="117751">
                  <c:v>58875.5</c:v>
                </c:pt>
                <c:pt idx="117752">
                  <c:v>58876</c:v>
                </c:pt>
                <c:pt idx="117753">
                  <c:v>58876.5</c:v>
                </c:pt>
                <c:pt idx="117754">
                  <c:v>58877</c:v>
                </c:pt>
                <c:pt idx="117755">
                  <c:v>58877.5</c:v>
                </c:pt>
                <c:pt idx="117756">
                  <c:v>58878</c:v>
                </c:pt>
                <c:pt idx="117757">
                  <c:v>58878.5</c:v>
                </c:pt>
                <c:pt idx="117758">
                  <c:v>58879</c:v>
                </c:pt>
                <c:pt idx="117759">
                  <c:v>58879.5</c:v>
                </c:pt>
                <c:pt idx="117760">
                  <c:v>58880</c:v>
                </c:pt>
                <c:pt idx="117761">
                  <c:v>58880.5</c:v>
                </c:pt>
                <c:pt idx="117762">
                  <c:v>58881</c:v>
                </c:pt>
                <c:pt idx="117763">
                  <c:v>58881.5</c:v>
                </c:pt>
                <c:pt idx="117764">
                  <c:v>58882</c:v>
                </c:pt>
                <c:pt idx="117765">
                  <c:v>58882.5</c:v>
                </c:pt>
                <c:pt idx="117766">
                  <c:v>58883</c:v>
                </c:pt>
                <c:pt idx="117767">
                  <c:v>58883.5</c:v>
                </c:pt>
                <c:pt idx="117768">
                  <c:v>58884</c:v>
                </c:pt>
                <c:pt idx="117769">
                  <c:v>58884.5</c:v>
                </c:pt>
                <c:pt idx="117770">
                  <c:v>58885</c:v>
                </c:pt>
                <c:pt idx="117771">
                  <c:v>58885.5</c:v>
                </c:pt>
                <c:pt idx="117772">
                  <c:v>58886</c:v>
                </c:pt>
                <c:pt idx="117773">
                  <c:v>58886.5</c:v>
                </c:pt>
                <c:pt idx="117774">
                  <c:v>58887</c:v>
                </c:pt>
                <c:pt idx="117775">
                  <c:v>58887.5</c:v>
                </c:pt>
                <c:pt idx="117776">
                  <c:v>58888</c:v>
                </c:pt>
                <c:pt idx="117777">
                  <c:v>58888.5</c:v>
                </c:pt>
                <c:pt idx="117778">
                  <c:v>58889</c:v>
                </c:pt>
                <c:pt idx="117779">
                  <c:v>58889.5</c:v>
                </c:pt>
                <c:pt idx="117780">
                  <c:v>58890</c:v>
                </c:pt>
                <c:pt idx="117781">
                  <c:v>58890.5</c:v>
                </c:pt>
                <c:pt idx="117782">
                  <c:v>58891</c:v>
                </c:pt>
                <c:pt idx="117783">
                  <c:v>58891.5</c:v>
                </c:pt>
                <c:pt idx="117784">
                  <c:v>58892</c:v>
                </c:pt>
                <c:pt idx="117785">
                  <c:v>58892.5</c:v>
                </c:pt>
                <c:pt idx="117786">
                  <c:v>58893</c:v>
                </c:pt>
                <c:pt idx="117787">
                  <c:v>58893.5</c:v>
                </c:pt>
                <c:pt idx="117788">
                  <c:v>58894</c:v>
                </c:pt>
                <c:pt idx="117789">
                  <c:v>58894.5</c:v>
                </c:pt>
                <c:pt idx="117790">
                  <c:v>58895</c:v>
                </c:pt>
                <c:pt idx="117791">
                  <c:v>58895.5</c:v>
                </c:pt>
                <c:pt idx="117792">
                  <c:v>58896</c:v>
                </c:pt>
                <c:pt idx="117793">
                  <c:v>58896.5</c:v>
                </c:pt>
                <c:pt idx="117794">
                  <c:v>58897</c:v>
                </c:pt>
                <c:pt idx="117795">
                  <c:v>58897.5</c:v>
                </c:pt>
                <c:pt idx="117796">
                  <c:v>58898</c:v>
                </c:pt>
                <c:pt idx="117797">
                  <c:v>58898.5</c:v>
                </c:pt>
                <c:pt idx="117798">
                  <c:v>58899</c:v>
                </c:pt>
                <c:pt idx="117799">
                  <c:v>58899.5</c:v>
                </c:pt>
                <c:pt idx="117800">
                  <c:v>58900</c:v>
                </c:pt>
                <c:pt idx="117801">
                  <c:v>58900.5</c:v>
                </c:pt>
                <c:pt idx="117802">
                  <c:v>58901</c:v>
                </c:pt>
                <c:pt idx="117803">
                  <c:v>58901.5</c:v>
                </c:pt>
                <c:pt idx="117804">
                  <c:v>58902</c:v>
                </c:pt>
                <c:pt idx="117805">
                  <c:v>58902.5</c:v>
                </c:pt>
                <c:pt idx="117806">
                  <c:v>58903</c:v>
                </c:pt>
                <c:pt idx="117807">
                  <c:v>58903.5</c:v>
                </c:pt>
                <c:pt idx="117808">
                  <c:v>58904</c:v>
                </c:pt>
                <c:pt idx="117809">
                  <c:v>58904.5</c:v>
                </c:pt>
                <c:pt idx="117810">
                  <c:v>58905</c:v>
                </c:pt>
                <c:pt idx="117811">
                  <c:v>58905.5</c:v>
                </c:pt>
                <c:pt idx="117812">
                  <c:v>58906</c:v>
                </c:pt>
                <c:pt idx="117813">
                  <c:v>58906.5</c:v>
                </c:pt>
                <c:pt idx="117814">
                  <c:v>58907</c:v>
                </c:pt>
                <c:pt idx="117815">
                  <c:v>58907.5</c:v>
                </c:pt>
                <c:pt idx="117816">
                  <c:v>58908</c:v>
                </c:pt>
                <c:pt idx="117817">
                  <c:v>58908.5</c:v>
                </c:pt>
                <c:pt idx="117818">
                  <c:v>58909</c:v>
                </c:pt>
                <c:pt idx="117819">
                  <c:v>58909.5</c:v>
                </c:pt>
                <c:pt idx="117820">
                  <c:v>58910</c:v>
                </c:pt>
                <c:pt idx="117821">
                  <c:v>58910.5</c:v>
                </c:pt>
                <c:pt idx="117822">
                  <c:v>58911</c:v>
                </c:pt>
                <c:pt idx="117823">
                  <c:v>58911.5</c:v>
                </c:pt>
                <c:pt idx="117824">
                  <c:v>58912</c:v>
                </c:pt>
                <c:pt idx="117825">
                  <c:v>58912.5</c:v>
                </c:pt>
                <c:pt idx="117826">
                  <c:v>58913</c:v>
                </c:pt>
                <c:pt idx="117827">
                  <c:v>58913.5</c:v>
                </c:pt>
                <c:pt idx="117828">
                  <c:v>58914</c:v>
                </c:pt>
                <c:pt idx="117829">
                  <c:v>58914.5</c:v>
                </c:pt>
                <c:pt idx="117830">
                  <c:v>58915</c:v>
                </c:pt>
                <c:pt idx="117831">
                  <c:v>58915.5</c:v>
                </c:pt>
                <c:pt idx="117832">
                  <c:v>58916</c:v>
                </c:pt>
                <c:pt idx="117833">
                  <c:v>58916.5</c:v>
                </c:pt>
                <c:pt idx="117834">
                  <c:v>58917</c:v>
                </c:pt>
                <c:pt idx="117835">
                  <c:v>58917.5</c:v>
                </c:pt>
                <c:pt idx="117836">
                  <c:v>58918</c:v>
                </c:pt>
                <c:pt idx="117837">
                  <c:v>58918.5</c:v>
                </c:pt>
                <c:pt idx="117838">
                  <c:v>58919</c:v>
                </c:pt>
                <c:pt idx="117839">
                  <c:v>58919.5</c:v>
                </c:pt>
                <c:pt idx="117840">
                  <c:v>58920</c:v>
                </c:pt>
                <c:pt idx="117841">
                  <c:v>58920.5</c:v>
                </c:pt>
                <c:pt idx="117842">
                  <c:v>58921</c:v>
                </c:pt>
                <c:pt idx="117843">
                  <c:v>58921.5</c:v>
                </c:pt>
                <c:pt idx="117844">
                  <c:v>58922</c:v>
                </c:pt>
                <c:pt idx="117845">
                  <c:v>58922.5</c:v>
                </c:pt>
                <c:pt idx="117846">
                  <c:v>58923</c:v>
                </c:pt>
                <c:pt idx="117847">
                  <c:v>58923.5</c:v>
                </c:pt>
                <c:pt idx="117848">
                  <c:v>58924</c:v>
                </c:pt>
                <c:pt idx="117849">
                  <c:v>58924.5</c:v>
                </c:pt>
                <c:pt idx="117850">
                  <c:v>58925</c:v>
                </c:pt>
                <c:pt idx="117851">
                  <c:v>58925.5</c:v>
                </c:pt>
                <c:pt idx="117852">
                  <c:v>58926</c:v>
                </c:pt>
                <c:pt idx="117853">
                  <c:v>58926.5</c:v>
                </c:pt>
                <c:pt idx="117854">
                  <c:v>58927</c:v>
                </c:pt>
                <c:pt idx="117855">
                  <c:v>58927.5</c:v>
                </c:pt>
                <c:pt idx="117856">
                  <c:v>58928</c:v>
                </c:pt>
                <c:pt idx="117857">
                  <c:v>58928.5</c:v>
                </c:pt>
                <c:pt idx="117858">
                  <c:v>58929</c:v>
                </c:pt>
                <c:pt idx="117859">
                  <c:v>58929.5</c:v>
                </c:pt>
                <c:pt idx="117860">
                  <c:v>58930</c:v>
                </c:pt>
                <c:pt idx="117861">
                  <c:v>58930.5</c:v>
                </c:pt>
                <c:pt idx="117862">
                  <c:v>58931</c:v>
                </c:pt>
                <c:pt idx="117863">
                  <c:v>58931.5</c:v>
                </c:pt>
                <c:pt idx="117864">
                  <c:v>58932</c:v>
                </c:pt>
                <c:pt idx="117865">
                  <c:v>58932.5</c:v>
                </c:pt>
                <c:pt idx="117866">
                  <c:v>58933</c:v>
                </c:pt>
                <c:pt idx="117867">
                  <c:v>58933.5</c:v>
                </c:pt>
                <c:pt idx="117868">
                  <c:v>58934</c:v>
                </c:pt>
                <c:pt idx="117869">
                  <c:v>58934.5</c:v>
                </c:pt>
                <c:pt idx="117870">
                  <c:v>58935</c:v>
                </c:pt>
                <c:pt idx="117871">
                  <c:v>58935.5</c:v>
                </c:pt>
                <c:pt idx="117872">
                  <c:v>58936</c:v>
                </c:pt>
                <c:pt idx="117873">
                  <c:v>58936.5</c:v>
                </c:pt>
                <c:pt idx="117874">
                  <c:v>58937</c:v>
                </c:pt>
                <c:pt idx="117875">
                  <c:v>58937.5</c:v>
                </c:pt>
                <c:pt idx="117876">
                  <c:v>58938</c:v>
                </c:pt>
                <c:pt idx="117877">
                  <c:v>58938.5</c:v>
                </c:pt>
                <c:pt idx="117878">
                  <c:v>58939</c:v>
                </c:pt>
                <c:pt idx="117879">
                  <c:v>58939.5</c:v>
                </c:pt>
                <c:pt idx="117880">
                  <c:v>58940</c:v>
                </c:pt>
                <c:pt idx="117881">
                  <c:v>58940.5</c:v>
                </c:pt>
                <c:pt idx="117882">
                  <c:v>58941</c:v>
                </c:pt>
                <c:pt idx="117883">
                  <c:v>58941.5</c:v>
                </c:pt>
                <c:pt idx="117884">
                  <c:v>58942</c:v>
                </c:pt>
                <c:pt idx="117885">
                  <c:v>58942.5</c:v>
                </c:pt>
                <c:pt idx="117886">
                  <c:v>58943</c:v>
                </c:pt>
                <c:pt idx="117887">
                  <c:v>58943.5</c:v>
                </c:pt>
                <c:pt idx="117888">
                  <c:v>58944</c:v>
                </c:pt>
                <c:pt idx="117889">
                  <c:v>58944.5</c:v>
                </c:pt>
                <c:pt idx="117890">
                  <c:v>58945</c:v>
                </c:pt>
                <c:pt idx="117891">
                  <c:v>58945.5</c:v>
                </c:pt>
                <c:pt idx="117892">
                  <c:v>58946</c:v>
                </c:pt>
                <c:pt idx="117893">
                  <c:v>58946.5</c:v>
                </c:pt>
                <c:pt idx="117894">
                  <c:v>58947</c:v>
                </c:pt>
                <c:pt idx="117895">
                  <c:v>58947.5</c:v>
                </c:pt>
                <c:pt idx="117896">
                  <c:v>58948</c:v>
                </c:pt>
                <c:pt idx="117897">
                  <c:v>58948.5</c:v>
                </c:pt>
                <c:pt idx="117898">
                  <c:v>58949</c:v>
                </c:pt>
                <c:pt idx="117899">
                  <c:v>58949.5</c:v>
                </c:pt>
                <c:pt idx="117900">
                  <c:v>58950</c:v>
                </c:pt>
                <c:pt idx="117901">
                  <c:v>58950.5</c:v>
                </c:pt>
                <c:pt idx="117902">
                  <c:v>58951</c:v>
                </c:pt>
                <c:pt idx="117903">
                  <c:v>58951.5</c:v>
                </c:pt>
                <c:pt idx="117904">
                  <c:v>58952</c:v>
                </c:pt>
                <c:pt idx="117905">
                  <c:v>58952.5</c:v>
                </c:pt>
                <c:pt idx="117906">
                  <c:v>58953</c:v>
                </c:pt>
                <c:pt idx="117907">
                  <c:v>58953.5</c:v>
                </c:pt>
                <c:pt idx="117908">
                  <c:v>58954</c:v>
                </c:pt>
                <c:pt idx="117909">
                  <c:v>58954.5</c:v>
                </c:pt>
                <c:pt idx="117910">
                  <c:v>58955</c:v>
                </c:pt>
                <c:pt idx="117911">
                  <c:v>58955.5</c:v>
                </c:pt>
                <c:pt idx="117912">
                  <c:v>58956</c:v>
                </c:pt>
                <c:pt idx="117913">
                  <c:v>58956.5</c:v>
                </c:pt>
                <c:pt idx="117914">
                  <c:v>58957</c:v>
                </c:pt>
                <c:pt idx="117915">
                  <c:v>58957.5</c:v>
                </c:pt>
                <c:pt idx="117916">
                  <c:v>58958</c:v>
                </c:pt>
                <c:pt idx="117917">
                  <c:v>58958.5</c:v>
                </c:pt>
                <c:pt idx="117918">
                  <c:v>58959</c:v>
                </c:pt>
                <c:pt idx="117919">
                  <c:v>58959.5</c:v>
                </c:pt>
                <c:pt idx="117920">
                  <c:v>58960</c:v>
                </c:pt>
                <c:pt idx="117921">
                  <c:v>58960.5</c:v>
                </c:pt>
                <c:pt idx="117922">
                  <c:v>58961</c:v>
                </c:pt>
                <c:pt idx="117923">
                  <c:v>58961.5</c:v>
                </c:pt>
                <c:pt idx="117924">
                  <c:v>58962</c:v>
                </c:pt>
                <c:pt idx="117925">
                  <c:v>58962.5</c:v>
                </c:pt>
                <c:pt idx="117926">
                  <c:v>58963</c:v>
                </c:pt>
                <c:pt idx="117927">
                  <c:v>58963.5</c:v>
                </c:pt>
                <c:pt idx="117928">
                  <c:v>58964</c:v>
                </c:pt>
                <c:pt idx="117929">
                  <c:v>58964.5</c:v>
                </c:pt>
                <c:pt idx="117930">
                  <c:v>58965</c:v>
                </c:pt>
                <c:pt idx="117931">
                  <c:v>58965.5</c:v>
                </c:pt>
                <c:pt idx="117932">
                  <c:v>58966</c:v>
                </c:pt>
                <c:pt idx="117933">
                  <c:v>58966.5</c:v>
                </c:pt>
                <c:pt idx="117934">
                  <c:v>58967</c:v>
                </c:pt>
                <c:pt idx="117935">
                  <c:v>58967.5</c:v>
                </c:pt>
                <c:pt idx="117936">
                  <c:v>58968</c:v>
                </c:pt>
                <c:pt idx="117937">
                  <c:v>58968.5</c:v>
                </c:pt>
                <c:pt idx="117938">
                  <c:v>58969</c:v>
                </c:pt>
                <c:pt idx="117939">
                  <c:v>58969.5</c:v>
                </c:pt>
                <c:pt idx="117940">
                  <c:v>58970</c:v>
                </c:pt>
                <c:pt idx="117941">
                  <c:v>58970.5</c:v>
                </c:pt>
                <c:pt idx="117942">
                  <c:v>58971</c:v>
                </c:pt>
                <c:pt idx="117943">
                  <c:v>58971.5</c:v>
                </c:pt>
                <c:pt idx="117944">
                  <c:v>58972</c:v>
                </c:pt>
                <c:pt idx="117945">
                  <c:v>58972.5</c:v>
                </c:pt>
                <c:pt idx="117946">
                  <c:v>58973</c:v>
                </c:pt>
                <c:pt idx="117947">
                  <c:v>58973.5</c:v>
                </c:pt>
                <c:pt idx="117948">
                  <c:v>58974</c:v>
                </c:pt>
                <c:pt idx="117949">
                  <c:v>58974.5</c:v>
                </c:pt>
                <c:pt idx="117950">
                  <c:v>58975</c:v>
                </c:pt>
                <c:pt idx="117951">
                  <c:v>58975.5</c:v>
                </c:pt>
                <c:pt idx="117952">
                  <c:v>58976</c:v>
                </c:pt>
                <c:pt idx="117953">
                  <c:v>58976.5</c:v>
                </c:pt>
                <c:pt idx="117954">
                  <c:v>58977</c:v>
                </c:pt>
                <c:pt idx="117955">
                  <c:v>58977.5</c:v>
                </c:pt>
                <c:pt idx="117956">
                  <c:v>58978</c:v>
                </c:pt>
                <c:pt idx="117957">
                  <c:v>58978.5</c:v>
                </c:pt>
                <c:pt idx="117958">
                  <c:v>58979</c:v>
                </c:pt>
                <c:pt idx="117959">
                  <c:v>58979.5</c:v>
                </c:pt>
                <c:pt idx="117960">
                  <c:v>58980</c:v>
                </c:pt>
                <c:pt idx="117961">
                  <c:v>58980.5</c:v>
                </c:pt>
                <c:pt idx="117962">
                  <c:v>58981</c:v>
                </c:pt>
                <c:pt idx="117963">
                  <c:v>58981.5</c:v>
                </c:pt>
                <c:pt idx="117964">
                  <c:v>58982</c:v>
                </c:pt>
                <c:pt idx="117965">
                  <c:v>58982.5</c:v>
                </c:pt>
                <c:pt idx="117966">
                  <c:v>58983</c:v>
                </c:pt>
                <c:pt idx="117967">
                  <c:v>58983.5</c:v>
                </c:pt>
                <c:pt idx="117968">
                  <c:v>58984</c:v>
                </c:pt>
                <c:pt idx="117969">
                  <c:v>58984.5</c:v>
                </c:pt>
                <c:pt idx="117970">
                  <c:v>58985</c:v>
                </c:pt>
                <c:pt idx="117971">
                  <c:v>58985.5</c:v>
                </c:pt>
                <c:pt idx="117972">
                  <c:v>58986</c:v>
                </c:pt>
                <c:pt idx="117973">
                  <c:v>58986.5</c:v>
                </c:pt>
                <c:pt idx="117974">
                  <c:v>58987</c:v>
                </c:pt>
                <c:pt idx="117975">
                  <c:v>58987.5</c:v>
                </c:pt>
                <c:pt idx="117976">
                  <c:v>58988</c:v>
                </c:pt>
                <c:pt idx="117977">
                  <c:v>58988.5</c:v>
                </c:pt>
                <c:pt idx="117978">
                  <c:v>58989</c:v>
                </c:pt>
                <c:pt idx="117979">
                  <c:v>58989.5</c:v>
                </c:pt>
                <c:pt idx="117980">
                  <c:v>58990</c:v>
                </c:pt>
                <c:pt idx="117981">
                  <c:v>58990.5</c:v>
                </c:pt>
                <c:pt idx="117982">
                  <c:v>58991</c:v>
                </c:pt>
                <c:pt idx="117983">
                  <c:v>58991.5</c:v>
                </c:pt>
                <c:pt idx="117984">
                  <c:v>58992</c:v>
                </c:pt>
                <c:pt idx="117985">
                  <c:v>58992.5</c:v>
                </c:pt>
                <c:pt idx="117986">
                  <c:v>58993</c:v>
                </c:pt>
                <c:pt idx="117987">
                  <c:v>58993.5</c:v>
                </c:pt>
                <c:pt idx="117988">
                  <c:v>58994</c:v>
                </c:pt>
                <c:pt idx="117989">
                  <c:v>58994.5</c:v>
                </c:pt>
                <c:pt idx="117990">
                  <c:v>58995</c:v>
                </c:pt>
                <c:pt idx="117991">
                  <c:v>58995.5</c:v>
                </c:pt>
                <c:pt idx="117992">
                  <c:v>58996</c:v>
                </c:pt>
                <c:pt idx="117993">
                  <c:v>58996.5</c:v>
                </c:pt>
                <c:pt idx="117994">
                  <c:v>58997</c:v>
                </c:pt>
                <c:pt idx="117995">
                  <c:v>58997.5</c:v>
                </c:pt>
                <c:pt idx="117996">
                  <c:v>58998</c:v>
                </c:pt>
                <c:pt idx="117997">
                  <c:v>58998.5</c:v>
                </c:pt>
                <c:pt idx="117998">
                  <c:v>58999</c:v>
                </c:pt>
                <c:pt idx="117999">
                  <c:v>58999.5</c:v>
                </c:pt>
                <c:pt idx="118000">
                  <c:v>59000</c:v>
                </c:pt>
                <c:pt idx="118001">
                  <c:v>59000.5</c:v>
                </c:pt>
                <c:pt idx="118002">
                  <c:v>59001</c:v>
                </c:pt>
                <c:pt idx="118003">
                  <c:v>59001.5</c:v>
                </c:pt>
                <c:pt idx="118004">
                  <c:v>59002</c:v>
                </c:pt>
                <c:pt idx="118005">
                  <c:v>59002.5</c:v>
                </c:pt>
                <c:pt idx="118006">
                  <c:v>59003</c:v>
                </c:pt>
                <c:pt idx="118007">
                  <c:v>59003.5</c:v>
                </c:pt>
                <c:pt idx="118008">
                  <c:v>59004</c:v>
                </c:pt>
                <c:pt idx="118009">
                  <c:v>59004.5</c:v>
                </c:pt>
                <c:pt idx="118010">
                  <c:v>59005</c:v>
                </c:pt>
                <c:pt idx="118011">
                  <c:v>59005.5</c:v>
                </c:pt>
                <c:pt idx="118012">
                  <c:v>59006</c:v>
                </c:pt>
                <c:pt idx="118013">
                  <c:v>59006.5</c:v>
                </c:pt>
                <c:pt idx="118014">
                  <c:v>59007</c:v>
                </c:pt>
                <c:pt idx="118015">
                  <c:v>59007.5</c:v>
                </c:pt>
                <c:pt idx="118016">
                  <c:v>59008</c:v>
                </c:pt>
                <c:pt idx="118017">
                  <c:v>59008.5</c:v>
                </c:pt>
                <c:pt idx="118018">
                  <c:v>59009</c:v>
                </c:pt>
                <c:pt idx="118019">
                  <c:v>59009.5</c:v>
                </c:pt>
                <c:pt idx="118020">
                  <c:v>59010</c:v>
                </c:pt>
                <c:pt idx="118021">
                  <c:v>59010.5</c:v>
                </c:pt>
                <c:pt idx="118022">
                  <c:v>59011</c:v>
                </c:pt>
                <c:pt idx="118023">
                  <c:v>59011.5</c:v>
                </c:pt>
                <c:pt idx="118024">
                  <c:v>59012</c:v>
                </c:pt>
                <c:pt idx="118025">
                  <c:v>59012.5</c:v>
                </c:pt>
                <c:pt idx="118026">
                  <c:v>59013</c:v>
                </c:pt>
                <c:pt idx="118027">
                  <c:v>59013.5</c:v>
                </c:pt>
                <c:pt idx="118028">
                  <c:v>59014</c:v>
                </c:pt>
                <c:pt idx="118029">
                  <c:v>59014.5</c:v>
                </c:pt>
                <c:pt idx="118030">
                  <c:v>59015</c:v>
                </c:pt>
                <c:pt idx="118031">
                  <c:v>59015.5</c:v>
                </c:pt>
                <c:pt idx="118032">
                  <c:v>59016</c:v>
                </c:pt>
                <c:pt idx="118033">
                  <c:v>59016.5</c:v>
                </c:pt>
                <c:pt idx="118034">
                  <c:v>59017</c:v>
                </c:pt>
                <c:pt idx="118035">
                  <c:v>59017.5</c:v>
                </c:pt>
                <c:pt idx="118036">
                  <c:v>59018</c:v>
                </c:pt>
                <c:pt idx="118037">
                  <c:v>59018.5</c:v>
                </c:pt>
                <c:pt idx="118038">
                  <c:v>59019</c:v>
                </c:pt>
                <c:pt idx="118039">
                  <c:v>59019.5</c:v>
                </c:pt>
                <c:pt idx="118040">
                  <c:v>59020</c:v>
                </c:pt>
                <c:pt idx="118041">
                  <c:v>59020.5</c:v>
                </c:pt>
                <c:pt idx="118042">
                  <c:v>59021</c:v>
                </c:pt>
                <c:pt idx="118043">
                  <c:v>59021.5</c:v>
                </c:pt>
                <c:pt idx="118044">
                  <c:v>59022</c:v>
                </c:pt>
                <c:pt idx="118045">
                  <c:v>59022.5</c:v>
                </c:pt>
                <c:pt idx="118046">
                  <c:v>59023</c:v>
                </c:pt>
                <c:pt idx="118047">
                  <c:v>59023.5</c:v>
                </c:pt>
                <c:pt idx="118048">
                  <c:v>59024</c:v>
                </c:pt>
                <c:pt idx="118049">
                  <c:v>59024.5</c:v>
                </c:pt>
                <c:pt idx="118050">
                  <c:v>59025</c:v>
                </c:pt>
                <c:pt idx="118051">
                  <c:v>59025.5</c:v>
                </c:pt>
                <c:pt idx="118052">
                  <c:v>59026</c:v>
                </c:pt>
                <c:pt idx="118053">
                  <c:v>59026.5</c:v>
                </c:pt>
                <c:pt idx="118054">
                  <c:v>59027</c:v>
                </c:pt>
                <c:pt idx="118055">
                  <c:v>59027.5</c:v>
                </c:pt>
                <c:pt idx="118056">
                  <c:v>59028</c:v>
                </c:pt>
                <c:pt idx="118057">
                  <c:v>59028.5</c:v>
                </c:pt>
                <c:pt idx="118058">
                  <c:v>59029</c:v>
                </c:pt>
                <c:pt idx="118059">
                  <c:v>59029.5</c:v>
                </c:pt>
                <c:pt idx="118060">
                  <c:v>59030</c:v>
                </c:pt>
                <c:pt idx="118061">
                  <c:v>59030.5</c:v>
                </c:pt>
                <c:pt idx="118062">
                  <c:v>59031</c:v>
                </c:pt>
                <c:pt idx="118063">
                  <c:v>59031.5</c:v>
                </c:pt>
                <c:pt idx="118064">
                  <c:v>59032</c:v>
                </c:pt>
                <c:pt idx="118065">
                  <c:v>59032.5</c:v>
                </c:pt>
                <c:pt idx="118066">
                  <c:v>59033</c:v>
                </c:pt>
                <c:pt idx="118067">
                  <c:v>59033.5</c:v>
                </c:pt>
                <c:pt idx="118068">
                  <c:v>59034</c:v>
                </c:pt>
                <c:pt idx="118069">
                  <c:v>59034.5</c:v>
                </c:pt>
                <c:pt idx="118070">
                  <c:v>59035</c:v>
                </c:pt>
                <c:pt idx="118071">
                  <c:v>59035.5</c:v>
                </c:pt>
                <c:pt idx="118072">
                  <c:v>59036</c:v>
                </c:pt>
                <c:pt idx="118073">
                  <c:v>59036.5</c:v>
                </c:pt>
                <c:pt idx="118074">
                  <c:v>59037</c:v>
                </c:pt>
                <c:pt idx="118075">
                  <c:v>59037.5</c:v>
                </c:pt>
                <c:pt idx="118076">
                  <c:v>59038</c:v>
                </c:pt>
                <c:pt idx="118077">
                  <c:v>59038.5</c:v>
                </c:pt>
                <c:pt idx="118078">
                  <c:v>59039</c:v>
                </c:pt>
                <c:pt idx="118079">
                  <c:v>59039.5</c:v>
                </c:pt>
                <c:pt idx="118080">
                  <c:v>59040</c:v>
                </c:pt>
                <c:pt idx="118081">
                  <c:v>59040.5</c:v>
                </c:pt>
                <c:pt idx="118082">
                  <c:v>59041</c:v>
                </c:pt>
                <c:pt idx="118083">
                  <c:v>59041.5</c:v>
                </c:pt>
                <c:pt idx="118084">
                  <c:v>59042</c:v>
                </c:pt>
                <c:pt idx="118085">
                  <c:v>59042.5</c:v>
                </c:pt>
                <c:pt idx="118086">
                  <c:v>59043</c:v>
                </c:pt>
                <c:pt idx="118087">
                  <c:v>59043.5</c:v>
                </c:pt>
                <c:pt idx="118088">
                  <c:v>59044</c:v>
                </c:pt>
                <c:pt idx="118089">
                  <c:v>59044.5</c:v>
                </c:pt>
                <c:pt idx="118090">
                  <c:v>59045</c:v>
                </c:pt>
                <c:pt idx="118091">
                  <c:v>59045.5</c:v>
                </c:pt>
                <c:pt idx="118092">
                  <c:v>59046</c:v>
                </c:pt>
                <c:pt idx="118093">
                  <c:v>59046.5</c:v>
                </c:pt>
                <c:pt idx="118094">
                  <c:v>59047</c:v>
                </c:pt>
                <c:pt idx="118095">
                  <c:v>59047.5</c:v>
                </c:pt>
                <c:pt idx="118096">
                  <c:v>59048</c:v>
                </c:pt>
                <c:pt idx="118097">
                  <c:v>59048.5</c:v>
                </c:pt>
                <c:pt idx="118098">
                  <c:v>59049</c:v>
                </c:pt>
                <c:pt idx="118099">
                  <c:v>59049.5</c:v>
                </c:pt>
                <c:pt idx="118100">
                  <c:v>59050</c:v>
                </c:pt>
                <c:pt idx="118101">
                  <c:v>59050.5</c:v>
                </c:pt>
                <c:pt idx="118102">
                  <c:v>59051</c:v>
                </c:pt>
                <c:pt idx="118103">
                  <c:v>59051.5</c:v>
                </c:pt>
                <c:pt idx="118104">
                  <c:v>59052</c:v>
                </c:pt>
                <c:pt idx="118105">
                  <c:v>59052.5</c:v>
                </c:pt>
                <c:pt idx="118106">
                  <c:v>59053</c:v>
                </c:pt>
                <c:pt idx="118107">
                  <c:v>59053.5</c:v>
                </c:pt>
                <c:pt idx="118108">
                  <c:v>59054</c:v>
                </c:pt>
                <c:pt idx="118109">
                  <c:v>59054.5</c:v>
                </c:pt>
                <c:pt idx="118110">
                  <c:v>59055</c:v>
                </c:pt>
                <c:pt idx="118111">
                  <c:v>59055.5</c:v>
                </c:pt>
                <c:pt idx="118112">
                  <c:v>59056</c:v>
                </c:pt>
                <c:pt idx="118113">
                  <c:v>59056.5</c:v>
                </c:pt>
                <c:pt idx="118114">
                  <c:v>59057</c:v>
                </c:pt>
                <c:pt idx="118115">
                  <c:v>59057.5</c:v>
                </c:pt>
                <c:pt idx="118116">
                  <c:v>59058</c:v>
                </c:pt>
                <c:pt idx="118117">
                  <c:v>59058.5</c:v>
                </c:pt>
                <c:pt idx="118118">
                  <c:v>59059</c:v>
                </c:pt>
                <c:pt idx="118119">
                  <c:v>59059.5</c:v>
                </c:pt>
                <c:pt idx="118120">
                  <c:v>59060</c:v>
                </c:pt>
                <c:pt idx="118121">
                  <c:v>59060.5</c:v>
                </c:pt>
                <c:pt idx="118122">
                  <c:v>59061</c:v>
                </c:pt>
                <c:pt idx="118123">
                  <c:v>59061.5</c:v>
                </c:pt>
                <c:pt idx="118124">
                  <c:v>59062</c:v>
                </c:pt>
                <c:pt idx="118125">
                  <c:v>59062.5</c:v>
                </c:pt>
                <c:pt idx="118126">
                  <c:v>59063</c:v>
                </c:pt>
                <c:pt idx="118127">
                  <c:v>59063.5</c:v>
                </c:pt>
                <c:pt idx="118128">
                  <c:v>59064</c:v>
                </c:pt>
                <c:pt idx="118129">
                  <c:v>59064.5</c:v>
                </c:pt>
                <c:pt idx="118130">
                  <c:v>59065</c:v>
                </c:pt>
                <c:pt idx="118131">
                  <c:v>59065.5</c:v>
                </c:pt>
                <c:pt idx="118132">
                  <c:v>59066</c:v>
                </c:pt>
                <c:pt idx="118133">
                  <c:v>59066.5</c:v>
                </c:pt>
                <c:pt idx="118134">
                  <c:v>59067</c:v>
                </c:pt>
                <c:pt idx="118135">
                  <c:v>59067.5</c:v>
                </c:pt>
                <c:pt idx="118136">
                  <c:v>59068</c:v>
                </c:pt>
                <c:pt idx="118137">
                  <c:v>59068.5</c:v>
                </c:pt>
                <c:pt idx="118138">
                  <c:v>59069</c:v>
                </c:pt>
                <c:pt idx="118139">
                  <c:v>59069.5</c:v>
                </c:pt>
                <c:pt idx="118140">
                  <c:v>59070</c:v>
                </c:pt>
                <c:pt idx="118141">
                  <c:v>59070.5</c:v>
                </c:pt>
                <c:pt idx="118142">
                  <c:v>59071</c:v>
                </c:pt>
                <c:pt idx="118143">
                  <c:v>59071.5</c:v>
                </c:pt>
                <c:pt idx="118144">
                  <c:v>59072</c:v>
                </c:pt>
                <c:pt idx="118145">
                  <c:v>59072.5</c:v>
                </c:pt>
                <c:pt idx="118146">
                  <c:v>59073</c:v>
                </c:pt>
                <c:pt idx="118147">
                  <c:v>59073.5</c:v>
                </c:pt>
                <c:pt idx="118148">
                  <c:v>59074</c:v>
                </c:pt>
                <c:pt idx="118149">
                  <c:v>59074.5</c:v>
                </c:pt>
                <c:pt idx="118150">
                  <c:v>59075</c:v>
                </c:pt>
                <c:pt idx="118151">
                  <c:v>59075.5</c:v>
                </c:pt>
                <c:pt idx="118152">
                  <c:v>59076</c:v>
                </c:pt>
                <c:pt idx="118153">
                  <c:v>59076.5</c:v>
                </c:pt>
                <c:pt idx="118154">
                  <c:v>59077</c:v>
                </c:pt>
                <c:pt idx="118155">
                  <c:v>59077.5</c:v>
                </c:pt>
                <c:pt idx="118156">
                  <c:v>59078</c:v>
                </c:pt>
                <c:pt idx="118157">
                  <c:v>59078.5</c:v>
                </c:pt>
                <c:pt idx="118158">
                  <c:v>59079</c:v>
                </c:pt>
                <c:pt idx="118159">
                  <c:v>59079.5</c:v>
                </c:pt>
                <c:pt idx="118160">
                  <c:v>59080</c:v>
                </c:pt>
                <c:pt idx="118161">
                  <c:v>59080.5</c:v>
                </c:pt>
                <c:pt idx="118162">
                  <c:v>59081</c:v>
                </c:pt>
                <c:pt idx="118163">
                  <c:v>59081.5</c:v>
                </c:pt>
                <c:pt idx="118164">
                  <c:v>59082</c:v>
                </c:pt>
                <c:pt idx="118165">
                  <c:v>59082.5</c:v>
                </c:pt>
                <c:pt idx="118166">
                  <c:v>59083</c:v>
                </c:pt>
                <c:pt idx="118167">
                  <c:v>59083.5</c:v>
                </c:pt>
                <c:pt idx="118168">
                  <c:v>59084</c:v>
                </c:pt>
                <c:pt idx="118169">
                  <c:v>59084.5</c:v>
                </c:pt>
                <c:pt idx="118170">
                  <c:v>59085</c:v>
                </c:pt>
                <c:pt idx="118171">
                  <c:v>59085.5</c:v>
                </c:pt>
                <c:pt idx="118172">
                  <c:v>59086</c:v>
                </c:pt>
                <c:pt idx="118173">
                  <c:v>59086.5</c:v>
                </c:pt>
                <c:pt idx="118174">
                  <c:v>59087</c:v>
                </c:pt>
                <c:pt idx="118175">
                  <c:v>59087.5</c:v>
                </c:pt>
                <c:pt idx="118176">
                  <c:v>59088</c:v>
                </c:pt>
                <c:pt idx="118177">
                  <c:v>59088.5</c:v>
                </c:pt>
                <c:pt idx="118178">
                  <c:v>59089</c:v>
                </c:pt>
                <c:pt idx="118179">
                  <c:v>59089.5</c:v>
                </c:pt>
                <c:pt idx="118180">
                  <c:v>59090</c:v>
                </c:pt>
                <c:pt idx="118181">
                  <c:v>59090.5</c:v>
                </c:pt>
                <c:pt idx="118182">
                  <c:v>59091</c:v>
                </c:pt>
                <c:pt idx="118183">
                  <c:v>59091.5</c:v>
                </c:pt>
                <c:pt idx="118184">
                  <c:v>59092</c:v>
                </c:pt>
                <c:pt idx="118185">
                  <c:v>59092.5</c:v>
                </c:pt>
                <c:pt idx="118186">
                  <c:v>59093</c:v>
                </c:pt>
                <c:pt idx="118187">
                  <c:v>59093.5</c:v>
                </c:pt>
                <c:pt idx="118188">
                  <c:v>59094</c:v>
                </c:pt>
                <c:pt idx="118189">
                  <c:v>59094.5</c:v>
                </c:pt>
                <c:pt idx="118190">
                  <c:v>59095</c:v>
                </c:pt>
                <c:pt idx="118191">
                  <c:v>59095.5</c:v>
                </c:pt>
                <c:pt idx="118192">
                  <c:v>59096</c:v>
                </c:pt>
                <c:pt idx="118193">
                  <c:v>59096.5</c:v>
                </c:pt>
                <c:pt idx="118194">
                  <c:v>59097</c:v>
                </c:pt>
                <c:pt idx="118195">
                  <c:v>59097.5</c:v>
                </c:pt>
                <c:pt idx="118196">
                  <c:v>59098</c:v>
                </c:pt>
                <c:pt idx="118197">
                  <c:v>59098.5</c:v>
                </c:pt>
                <c:pt idx="118198">
                  <c:v>59099</c:v>
                </c:pt>
                <c:pt idx="118199">
                  <c:v>59099.5</c:v>
                </c:pt>
                <c:pt idx="118200">
                  <c:v>59100</c:v>
                </c:pt>
                <c:pt idx="118201">
                  <c:v>59100.5</c:v>
                </c:pt>
                <c:pt idx="118202">
                  <c:v>59101</c:v>
                </c:pt>
                <c:pt idx="118203">
                  <c:v>59101.5</c:v>
                </c:pt>
                <c:pt idx="118204">
                  <c:v>59102</c:v>
                </c:pt>
                <c:pt idx="118205">
                  <c:v>59102.5</c:v>
                </c:pt>
                <c:pt idx="118206">
                  <c:v>59103</c:v>
                </c:pt>
                <c:pt idx="118207">
                  <c:v>59103.5</c:v>
                </c:pt>
                <c:pt idx="118208">
                  <c:v>59104</c:v>
                </c:pt>
                <c:pt idx="118209">
                  <c:v>59104.5</c:v>
                </c:pt>
                <c:pt idx="118210">
                  <c:v>59105</c:v>
                </c:pt>
                <c:pt idx="118211">
                  <c:v>59105.5</c:v>
                </c:pt>
                <c:pt idx="118212">
                  <c:v>59106</c:v>
                </c:pt>
                <c:pt idx="118213">
                  <c:v>59106.5</c:v>
                </c:pt>
                <c:pt idx="118214">
                  <c:v>59107</c:v>
                </c:pt>
                <c:pt idx="118215">
                  <c:v>59107.5</c:v>
                </c:pt>
                <c:pt idx="118216">
                  <c:v>59108</c:v>
                </c:pt>
                <c:pt idx="118217">
                  <c:v>59108.5</c:v>
                </c:pt>
                <c:pt idx="118218">
                  <c:v>59109</c:v>
                </c:pt>
                <c:pt idx="118219">
                  <c:v>59109.5</c:v>
                </c:pt>
                <c:pt idx="118220">
                  <c:v>59110</c:v>
                </c:pt>
                <c:pt idx="118221">
                  <c:v>59110.5</c:v>
                </c:pt>
                <c:pt idx="118222">
                  <c:v>59111</c:v>
                </c:pt>
                <c:pt idx="118223">
                  <c:v>59111.5</c:v>
                </c:pt>
                <c:pt idx="118224">
                  <c:v>59112</c:v>
                </c:pt>
                <c:pt idx="118225">
                  <c:v>59112.5</c:v>
                </c:pt>
                <c:pt idx="118226">
                  <c:v>59113</c:v>
                </c:pt>
                <c:pt idx="118227">
                  <c:v>59113.5</c:v>
                </c:pt>
                <c:pt idx="118228">
                  <c:v>59114</c:v>
                </c:pt>
                <c:pt idx="118229">
                  <c:v>59114.5</c:v>
                </c:pt>
                <c:pt idx="118230">
                  <c:v>59115</c:v>
                </c:pt>
                <c:pt idx="118231">
                  <c:v>59115.5</c:v>
                </c:pt>
                <c:pt idx="118232">
                  <c:v>59116</c:v>
                </c:pt>
                <c:pt idx="118233">
                  <c:v>59116.5</c:v>
                </c:pt>
                <c:pt idx="118234">
                  <c:v>59117</c:v>
                </c:pt>
                <c:pt idx="118235">
                  <c:v>59117.5</c:v>
                </c:pt>
                <c:pt idx="118236">
                  <c:v>59118</c:v>
                </c:pt>
                <c:pt idx="118237">
                  <c:v>59118.5</c:v>
                </c:pt>
                <c:pt idx="118238">
                  <c:v>59119</c:v>
                </c:pt>
                <c:pt idx="118239">
                  <c:v>59119.5</c:v>
                </c:pt>
                <c:pt idx="118240">
                  <c:v>59120</c:v>
                </c:pt>
                <c:pt idx="118241">
                  <c:v>59120.5</c:v>
                </c:pt>
                <c:pt idx="118242">
                  <c:v>59121</c:v>
                </c:pt>
                <c:pt idx="118243">
                  <c:v>59121.5</c:v>
                </c:pt>
                <c:pt idx="118244">
                  <c:v>59122</c:v>
                </c:pt>
                <c:pt idx="118245">
                  <c:v>59122.5</c:v>
                </c:pt>
                <c:pt idx="118246">
                  <c:v>59123</c:v>
                </c:pt>
                <c:pt idx="118247">
                  <c:v>59123.5</c:v>
                </c:pt>
                <c:pt idx="118248">
                  <c:v>59124</c:v>
                </c:pt>
                <c:pt idx="118249">
                  <c:v>59124.5</c:v>
                </c:pt>
                <c:pt idx="118250">
                  <c:v>59125</c:v>
                </c:pt>
                <c:pt idx="118251">
                  <c:v>59125.5</c:v>
                </c:pt>
                <c:pt idx="118252">
                  <c:v>59126</c:v>
                </c:pt>
                <c:pt idx="118253">
                  <c:v>59126.5</c:v>
                </c:pt>
                <c:pt idx="118254">
                  <c:v>59127</c:v>
                </c:pt>
                <c:pt idx="118255">
                  <c:v>59127.5</c:v>
                </c:pt>
                <c:pt idx="118256">
                  <c:v>59128</c:v>
                </c:pt>
                <c:pt idx="118257">
                  <c:v>59128.5</c:v>
                </c:pt>
                <c:pt idx="118258">
                  <c:v>59129</c:v>
                </c:pt>
                <c:pt idx="118259">
                  <c:v>59129.5</c:v>
                </c:pt>
                <c:pt idx="118260">
                  <c:v>59130</c:v>
                </c:pt>
                <c:pt idx="118261">
                  <c:v>59130.5</c:v>
                </c:pt>
                <c:pt idx="118262">
                  <c:v>59131</c:v>
                </c:pt>
                <c:pt idx="118263">
                  <c:v>59131.5</c:v>
                </c:pt>
                <c:pt idx="118264">
                  <c:v>59132</c:v>
                </c:pt>
                <c:pt idx="118265">
                  <c:v>59132.5</c:v>
                </c:pt>
                <c:pt idx="118266">
                  <c:v>59133</c:v>
                </c:pt>
                <c:pt idx="118267">
                  <c:v>59133.5</c:v>
                </c:pt>
                <c:pt idx="118268">
                  <c:v>59134</c:v>
                </c:pt>
                <c:pt idx="118269">
                  <c:v>59134.5</c:v>
                </c:pt>
                <c:pt idx="118270">
                  <c:v>59135</c:v>
                </c:pt>
                <c:pt idx="118271">
                  <c:v>59135.5</c:v>
                </c:pt>
                <c:pt idx="118272">
                  <c:v>59136</c:v>
                </c:pt>
                <c:pt idx="118273">
                  <c:v>59136.5</c:v>
                </c:pt>
                <c:pt idx="118274">
                  <c:v>59137</c:v>
                </c:pt>
                <c:pt idx="118275">
                  <c:v>59137.5</c:v>
                </c:pt>
                <c:pt idx="118276">
                  <c:v>59138</c:v>
                </c:pt>
                <c:pt idx="118277">
                  <c:v>59138.5</c:v>
                </c:pt>
                <c:pt idx="118278">
                  <c:v>59139</c:v>
                </c:pt>
                <c:pt idx="118279">
                  <c:v>59139.5</c:v>
                </c:pt>
                <c:pt idx="118280">
                  <c:v>59140</c:v>
                </c:pt>
                <c:pt idx="118281">
                  <c:v>59140.5</c:v>
                </c:pt>
                <c:pt idx="118282">
                  <c:v>59141</c:v>
                </c:pt>
                <c:pt idx="118283">
                  <c:v>59141.5</c:v>
                </c:pt>
                <c:pt idx="118284">
                  <c:v>59142</c:v>
                </c:pt>
                <c:pt idx="118285">
                  <c:v>59142.5</c:v>
                </c:pt>
                <c:pt idx="118286">
                  <c:v>59143</c:v>
                </c:pt>
                <c:pt idx="118287">
                  <c:v>59143.5</c:v>
                </c:pt>
                <c:pt idx="118288">
                  <c:v>59144</c:v>
                </c:pt>
                <c:pt idx="118289">
                  <c:v>59144.5</c:v>
                </c:pt>
                <c:pt idx="118290">
                  <c:v>59145</c:v>
                </c:pt>
                <c:pt idx="118291">
                  <c:v>59145.5</c:v>
                </c:pt>
                <c:pt idx="118292">
                  <c:v>59146</c:v>
                </c:pt>
                <c:pt idx="118293">
                  <c:v>59146.5</c:v>
                </c:pt>
                <c:pt idx="118294">
                  <c:v>59147</c:v>
                </c:pt>
                <c:pt idx="118295">
                  <c:v>59147.5</c:v>
                </c:pt>
                <c:pt idx="118296">
                  <c:v>59148</c:v>
                </c:pt>
                <c:pt idx="118297">
                  <c:v>59148.5</c:v>
                </c:pt>
                <c:pt idx="118298">
                  <c:v>59149</c:v>
                </c:pt>
                <c:pt idx="118299">
                  <c:v>59149.5</c:v>
                </c:pt>
                <c:pt idx="118300">
                  <c:v>59150</c:v>
                </c:pt>
                <c:pt idx="118301">
                  <c:v>59150.5</c:v>
                </c:pt>
                <c:pt idx="118302">
                  <c:v>59151</c:v>
                </c:pt>
                <c:pt idx="118303">
                  <c:v>59151.5</c:v>
                </c:pt>
                <c:pt idx="118304">
                  <c:v>59152</c:v>
                </c:pt>
                <c:pt idx="118305">
                  <c:v>59152.5</c:v>
                </c:pt>
                <c:pt idx="118306">
                  <c:v>59153</c:v>
                </c:pt>
                <c:pt idx="118307">
                  <c:v>59153.5</c:v>
                </c:pt>
                <c:pt idx="118308">
                  <c:v>59154</c:v>
                </c:pt>
                <c:pt idx="118309">
                  <c:v>59154.5</c:v>
                </c:pt>
                <c:pt idx="118310">
                  <c:v>59155</c:v>
                </c:pt>
                <c:pt idx="118311">
                  <c:v>59155.5</c:v>
                </c:pt>
                <c:pt idx="118312">
                  <c:v>59156</c:v>
                </c:pt>
                <c:pt idx="118313">
                  <c:v>59156.5</c:v>
                </c:pt>
                <c:pt idx="118314">
                  <c:v>59157</c:v>
                </c:pt>
                <c:pt idx="118315">
                  <c:v>59157.5</c:v>
                </c:pt>
                <c:pt idx="118316">
                  <c:v>59158</c:v>
                </c:pt>
                <c:pt idx="118317">
                  <c:v>59158.5</c:v>
                </c:pt>
                <c:pt idx="118318">
                  <c:v>59159</c:v>
                </c:pt>
                <c:pt idx="118319">
                  <c:v>59159.5</c:v>
                </c:pt>
                <c:pt idx="118320">
                  <c:v>59160</c:v>
                </c:pt>
                <c:pt idx="118321">
                  <c:v>59160.5</c:v>
                </c:pt>
                <c:pt idx="118322">
                  <c:v>59161</c:v>
                </c:pt>
                <c:pt idx="118323">
                  <c:v>59161.5</c:v>
                </c:pt>
                <c:pt idx="118324">
                  <c:v>59162</c:v>
                </c:pt>
                <c:pt idx="118325">
                  <c:v>59162.5</c:v>
                </c:pt>
                <c:pt idx="118326">
                  <c:v>59163</c:v>
                </c:pt>
                <c:pt idx="118327">
                  <c:v>59163.5</c:v>
                </c:pt>
                <c:pt idx="118328">
                  <c:v>59164</c:v>
                </c:pt>
                <c:pt idx="118329">
                  <c:v>59164.5</c:v>
                </c:pt>
                <c:pt idx="118330">
                  <c:v>59165</c:v>
                </c:pt>
                <c:pt idx="118331">
                  <c:v>59165.5</c:v>
                </c:pt>
                <c:pt idx="118332">
                  <c:v>59166</c:v>
                </c:pt>
                <c:pt idx="118333">
                  <c:v>59166.5</c:v>
                </c:pt>
                <c:pt idx="118334">
                  <c:v>59167</c:v>
                </c:pt>
                <c:pt idx="118335">
                  <c:v>59167.5</c:v>
                </c:pt>
                <c:pt idx="118336">
                  <c:v>59168</c:v>
                </c:pt>
                <c:pt idx="118337">
                  <c:v>59168.5</c:v>
                </c:pt>
                <c:pt idx="118338">
                  <c:v>59169</c:v>
                </c:pt>
                <c:pt idx="118339">
                  <c:v>59169.5</c:v>
                </c:pt>
                <c:pt idx="118340">
                  <c:v>59170</c:v>
                </c:pt>
                <c:pt idx="118341">
                  <c:v>59170.5</c:v>
                </c:pt>
                <c:pt idx="118342">
                  <c:v>59171</c:v>
                </c:pt>
                <c:pt idx="118343">
                  <c:v>59171.5</c:v>
                </c:pt>
                <c:pt idx="118344">
                  <c:v>59172</c:v>
                </c:pt>
                <c:pt idx="118345">
                  <c:v>59172.5</c:v>
                </c:pt>
                <c:pt idx="118346">
                  <c:v>59173</c:v>
                </c:pt>
                <c:pt idx="118347">
                  <c:v>59173.5</c:v>
                </c:pt>
                <c:pt idx="118348">
                  <c:v>59174</c:v>
                </c:pt>
                <c:pt idx="118349">
                  <c:v>59174.5</c:v>
                </c:pt>
                <c:pt idx="118350">
                  <c:v>59175</c:v>
                </c:pt>
                <c:pt idx="118351">
                  <c:v>59175.5</c:v>
                </c:pt>
                <c:pt idx="118352">
                  <c:v>59176</c:v>
                </c:pt>
                <c:pt idx="118353">
                  <c:v>59176.5</c:v>
                </c:pt>
                <c:pt idx="118354">
                  <c:v>59177</c:v>
                </c:pt>
                <c:pt idx="118355">
                  <c:v>59177.5</c:v>
                </c:pt>
                <c:pt idx="118356">
                  <c:v>59178</c:v>
                </c:pt>
                <c:pt idx="118357">
                  <c:v>59178.5</c:v>
                </c:pt>
                <c:pt idx="118358">
                  <c:v>59179</c:v>
                </c:pt>
                <c:pt idx="118359">
                  <c:v>59179.5</c:v>
                </c:pt>
                <c:pt idx="118360">
                  <c:v>59180</c:v>
                </c:pt>
                <c:pt idx="118361">
                  <c:v>59180.5</c:v>
                </c:pt>
                <c:pt idx="118362">
                  <c:v>59181</c:v>
                </c:pt>
                <c:pt idx="118363">
                  <c:v>59181.5</c:v>
                </c:pt>
                <c:pt idx="118364">
                  <c:v>59182</c:v>
                </c:pt>
                <c:pt idx="118365">
                  <c:v>59182.5</c:v>
                </c:pt>
                <c:pt idx="118366">
                  <c:v>59183</c:v>
                </c:pt>
                <c:pt idx="118367">
                  <c:v>59183.5</c:v>
                </c:pt>
                <c:pt idx="118368">
                  <c:v>59184</c:v>
                </c:pt>
                <c:pt idx="118369">
                  <c:v>59184.5</c:v>
                </c:pt>
                <c:pt idx="118370">
                  <c:v>59185</c:v>
                </c:pt>
                <c:pt idx="118371">
                  <c:v>59185.5</c:v>
                </c:pt>
                <c:pt idx="118372">
                  <c:v>59186</c:v>
                </c:pt>
                <c:pt idx="118373">
                  <c:v>59186.5</c:v>
                </c:pt>
                <c:pt idx="118374">
                  <c:v>59187</c:v>
                </c:pt>
                <c:pt idx="118375">
                  <c:v>59187.5</c:v>
                </c:pt>
                <c:pt idx="118376">
                  <c:v>59188</c:v>
                </c:pt>
                <c:pt idx="118377">
                  <c:v>59188.5</c:v>
                </c:pt>
                <c:pt idx="118378">
                  <c:v>59189</c:v>
                </c:pt>
                <c:pt idx="118379">
                  <c:v>59189.5</c:v>
                </c:pt>
                <c:pt idx="118380">
                  <c:v>59190</c:v>
                </c:pt>
                <c:pt idx="118381">
                  <c:v>59190.5</c:v>
                </c:pt>
                <c:pt idx="118382">
                  <c:v>59191</c:v>
                </c:pt>
                <c:pt idx="118383">
                  <c:v>59191.5</c:v>
                </c:pt>
                <c:pt idx="118384">
                  <c:v>59192</c:v>
                </c:pt>
                <c:pt idx="118385">
                  <c:v>59192.5</c:v>
                </c:pt>
                <c:pt idx="118386">
                  <c:v>59193</c:v>
                </c:pt>
                <c:pt idx="118387">
                  <c:v>59193.5</c:v>
                </c:pt>
                <c:pt idx="118388">
                  <c:v>59194</c:v>
                </c:pt>
                <c:pt idx="118389">
                  <c:v>59194.5</c:v>
                </c:pt>
                <c:pt idx="118390">
                  <c:v>59195</c:v>
                </c:pt>
                <c:pt idx="118391">
                  <c:v>59195.5</c:v>
                </c:pt>
                <c:pt idx="118392">
                  <c:v>59196</c:v>
                </c:pt>
                <c:pt idx="118393">
                  <c:v>59196.5</c:v>
                </c:pt>
                <c:pt idx="118394">
                  <c:v>59197</c:v>
                </c:pt>
                <c:pt idx="118395">
                  <c:v>59197.5</c:v>
                </c:pt>
                <c:pt idx="118396">
                  <c:v>59198</c:v>
                </c:pt>
                <c:pt idx="118397">
                  <c:v>59198.5</c:v>
                </c:pt>
                <c:pt idx="118398">
                  <c:v>59199</c:v>
                </c:pt>
                <c:pt idx="118399">
                  <c:v>59199.5</c:v>
                </c:pt>
                <c:pt idx="118400">
                  <c:v>59200</c:v>
                </c:pt>
                <c:pt idx="118401">
                  <c:v>59200.5</c:v>
                </c:pt>
                <c:pt idx="118402">
                  <c:v>59201</c:v>
                </c:pt>
                <c:pt idx="118403">
                  <c:v>59201.5</c:v>
                </c:pt>
                <c:pt idx="118404">
                  <c:v>59202</c:v>
                </c:pt>
                <c:pt idx="118405">
                  <c:v>59202.5</c:v>
                </c:pt>
                <c:pt idx="118406">
                  <c:v>59203</c:v>
                </c:pt>
                <c:pt idx="118407">
                  <c:v>59203.5</c:v>
                </c:pt>
                <c:pt idx="118408">
                  <c:v>59204</c:v>
                </c:pt>
                <c:pt idx="118409">
                  <c:v>59204.5</c:v>
                </c:pt>
                <c:pt idx="118410">
                  <c:v>59205</c:v>
                </c:pt>
                <c:pt idx="118411">
                  <c:v>59205.5</c:v>
                </c:pt>
                <c:pt idx="118412">
                  <c:v>59206</c:v>
                </c:pt>
                <c:pt idx="118413">
                  <c:v>59206.5</c:v>
                </c:pt>
                <c:pt idx="118414">
                  <c:v>59207</c:v>
                </c:pt>
                <c:pt idx="118415">
                  <c:v>59207.5</c:v>
                </c:pt>
                <c:pt idx="118416">
                  <c:v>59208</c:v>
                </c:pt>
                <c:pt idx="118417">
                  <c:v>59208.5</c:v>
                </c:pt>
                <c:pt idx="118418">
                  <c:v>59209</c:v>
                </c:pt>
                <c:pt idx="118419">
                  <c:v>59209.5</c:v>
                </c:pt>
                <c:pt idx="118420">
                  <c:v>59210</c:v>
                </c:pt>
                <c:pt idx="118421">
                  <c:v>59210.5</c:v>
                </c:pt>
                <c:pt idx="118422">
                  <c:v>59211</c:v>
                </c:pt>
                <c:pt idx="118423">
                  <c:v>59211.5</c:v>
                </c:pt>
                <c:pt idx="118424">
                  <c:v>59212</c:v>
                </c:pt>
                <c:pt idx="118425">
                  <c:v>59212.5</c:v>
                </c:pt>
                <c:pt idx="118426">
                  <c:v>59213</c:v>
                </c:pt>
                <c:pt idx="118427">
                  <c:v>59213.5</c:v>
                </c:pt>
                <c:pt idx="118428">
                  <c:v>59214</c:v>
                </c:pt>
                <c:pt idx="118429">
                  <c:v>59214.5</c:v>
                </c:pt>
                <c:pt idx="118430">
                  <c:v>59215</c:v>
                </c:pt>
                <c:pt idx="118431">
                  <c:v>59215.5</c:v>
                </c:pt>
                <c:pt idx="118432">
                  <c:v>59216</c:v>
                </c:pt>
                <c:pt idx="118433">
                  <c:v>59216.5</c:v>
                </c:pt>
                <c:pt idx="118434">
                  <c:v>59217</c:v>
                </c:pt>
                <c:pt idx="118435">
                  <c:v>59217.5</c:v>
                </c:pt>
                <c:pt idx="118436">
                  <c:v>59218</c:v>
                </c:pt>
                <c:pt idx="118437">
                  <c:v>59218.5</c:v>
                </c:pt>
                <c:pt idx="118438">
                  <c:v>59219</c:v>
                </c:pt>
                <c:pt idx="118439">
                  <c:v>59219.5</c:v>
                </c:pt>
                <c:pt idx="118440">
                  <c:v>59220</c:v>
                </c:pt>
                <c:pt idx="118441">
                  <c:v>59220.5</c:v>
                </c:pt>
                <c:pt idx="118442">
                  <c:v>59221</c:v>
                </c:pt>
                <c:pt idx="118443">
                  <c:v>59221.5</c:v>
                </c:pt>
                <c:pt idx="118444">
                  <c:v>59222</c:v>
                </c:pt>
                <c:pt idx="118445">
                  <c:v>59222.5</c:v>
                </c:pt>
                <c:pt idx="118446">
                  <c:v>59223</c:v>
                </c:pt>
                <c:pt idx="118447">
                  <c:v>59223.5</c:v>
                </c:pt>
                <c:pt idx="118448">
                  <c:v>59224</c:v>
                </c:pt>
                <c:pt idx="118449">
                  <c:v>59224.5</c:v>
                </c:pt>
                <c:pt idx="118450">
                  <c:v>59225</c:v>
                </c:pt>
                <c:pt idx="118451">
                  <c:v>59225.5</c:v>
                </c:pt>
                <c:pt idx="118452">
                  <c:v>59226</c:v>
                </c:pt>
                <c:pt idx="118453">
                  <c:v>59226.5</c:v>
                </c:pt>
                <c:pt idx="118454">
                  <c:v>59227</c:v>
                </c:pt>
                <c:pt idx="118455">
                  <c:v>59227.5</c:v>
                </c:pt>
                <c:pt idx="118456">
                  <c:v>59228</c:v>
                </c:pt>
                <c:pt idx="118457">
                  <c:v>59228.5</c:v>
                </c:pt>
                <c:pt idx="118458">
                  <c:v>59229</c:v>
                </c:pt>
                <c:pt idx="118459">
                  <c:v>59229.5</c:v>
                </c:pt>
                <c:pt idx="118460">
                  <c:v>59230</c:v>
                </c:pt>
                <c:pt idx="118461">
                  <c:v>59230.5</c:v>
                </c:pt>
                <c:pt idx="118462">
                  <c:v>59231</c:v>
                </c:pt>
                <c:pt idx="118463">
                  <c:v>59231.5</c:v>
                </c:pt>
                <c:pt idx="118464">
                  <c:v>59232</c:v>
                </c:pt>
                <c:pt idx="118465">
                  <c:v>59232.5</c:v>
                </c:pt>
                <c:pt idx="118466">
                  <c:v>59233</c:v>
                </c:pt>
                <c:pt idx="118467">
                  <c:v>59233.5</c:v>
                </c:pt>
                <c:pt idx="118468">
                  <c:v>59234</c:v>
                </c:pt>
                <c:pt idx="118469">
                  <c:v>59234.5</c:v>
                </c:pt>
                <c:pt idx="118470">
                  <c:v>59235</c:v>
                </c:pt>
                <c:pt idx="118471">
                  <c:v>59235.5</c:v>
                </c:pt>
                <c:pt idx="118472">
                  <c:v>59236</c:v>
                </c:pt>
                <c:pt idx="118473">
                  <c:v>59236.5</c:v>
                </c:pt>
                <c:pt idx="118474">
                  <c:v>59237</c:v>
                </c:pt>
                <c:pt idx="118475">
                  <c:v>59237.5</c:v>
                </c:pt>
                <c:pt idx="118476">
                  <c:v>59238</c:v>
                </c:pt>
                <c:pt idx="118477">
                  <c:v>59238.5</c:v>
                </c:pt>
                <c:pt idx="118478">
                  <c:v>59239</c:v>
                </c:pt>
                <c:pt idx="118479">
                  <c:v>59239.5</c:v>
                </c:pt>
                <c:pt idx="118480">
                  <c:v>59240</c:v>
                </c:pt>
                <c:pt idx="118481">
                  <c:v>59240.5</c:v>
                </c:pt>
                <c:pt idx="118482">
                  <c:v>59241</c:v>
                </c:pt>
                <c:pt idx="118483">
                  <c:v>59241.5</c:v>
                </c:pt>
                <c:pt idx="118484">
                  <c:v>59242</c:v>
                </c:pt>
                <c:pt idx="118485">
                  <c:v>59242.5</c:v>
                </c:pt>
                <c:pt idx="118486">
                  <c:v>59243</c:v>
                </c:pt>
                <c:pt idx="118487">
                  <c:v>59243.5</c:v>
                </c:pt>
                <c:pt idx="118488">
                  <c:v>59244</c:v>
                </c:pt>
                <c:pt idx="118489">
                  <c:v>59244.5</c:v>
                </c:pt>
                <c:pt idx="118490">
                  <c:v>59245</c:v>
                </c:pt>
                <c:pt idx="118491">
                  <c:v>59245.5</c:v>
                </c:pt>
                <c:pt idx="118492">
                  <c:v>59246</c:v>
                </c:pt>
                <c:pt idx="118493">
                  <c:v>59246.5</c:v>
                </c:pt>
                <c:pt idx="118494">
                  <c:v>59247</c:v>
                </c:pt>
                <c:pt idx="118495">
                  <c:v>59247.5</c:v>
                </c:pt>
                <c:pt idx="118496">
                  <c:v>59248</c:v>
                </c:pt>
                <c:pt idx="118497">
                  <c:v>59248.5</c:v>
                </c:pt>
                <c:pt idx="118498">
                  <c:v>59249</c:v>
                </c:pt>
                <c:pt idx="118499">
                  <c:v>59249.5</c:v>
                </c:pt>
                <c:pt idx="118500">
                  <c:v>59250</c:v>
                </c:pt>
                <c:pt idx="118501">
                  <c:v>59250.5</c:v>
                </c:pt>
                <c:pt idx="118502">
                  <c:v>59251</c:v>
                </c:pt>
                <c:pt idx="118503">
                  <c:v>59251.5</c:v>
                </c:pt>
                <c:pt idx="118504">
                  <c:v>59252</c:v>
                </c:pt>
                <c:pt idx="118505">
                  <c:v>59252.5</c:v>
                </c:pt>
                <c:pt idx="118506">
                  <c:v>59253</c:v>
                </c:pt>
                <c:pt idx="118507">
                  <c:v>59253.5</c:v>
                </c:pt>
                <c:pt idx="118508">
                  <c:v>59254</c:v>
                </c:pt>
                <c:pt idx="118509">
                  <c:v>59254.5</c:v>
                </c:pt>
                <c:pt idx="118510">
                  <c:v>59255</c:v>
                </c:pt>
                <c:pt idx="118511">
                  <c:v>59255.5</c:v>
                </c:pt>
                <c:pt idx="118512">
                  <c:v>59256</c:v>
                </c:pt>
                <c:pt idx="118513">
                  <c:v>59256.5</c:v>
                </c:pt>
                <c:pt idx="118514">
                  <c:v>59257</c:v>
                </c:pt>
                <c:pt idx="118515">
                  <c:v>59257.5</c:v>
                </c:pt>
                <c:pt idx="118516">
                  <c:v>59258</c:v>
                </c:pt>
                <c:pt idx="118517">
                  <c:v>59258.5</c:v>
                </c:pt>
                <c:pt idx="118518">
                  <c:v>59259</c:v>
                </c:pt>
                <c:pt idx="118519">
                  <c:v>59259.5</c:v>
                </c:pt>
                <c:pt idx="118520">
                  <c:v>59260</c:v>
                </c:pt>
                <c:pt idx="118521">
                  <c:v>59260.5</c:v>
                </c:pt>
                <c:pt idx="118522">
                  <c:v>59261</c:v>
                </c:pt>
                <c:pt idx="118523">
                  <c:v>59261.5</c:v>
                </c:pt>
                <c:pt idx="118524">
                  <c:v>59262</c:v>
                </c:pt>
                <c:pt idx="118525">
                  <c:v>59262.5</c:v>
                </c:pt>
                <c:pt idx="118526">
                  <c:v>59263</c:v>
                </c:pt>
                <c:pt idx="118527">
                  <c:v>59263.5</c:v>
                </c:pt>
                <c:pt idx="118528">
                  <c:v>59264</c:v>
                </c:pt>
                <c:pt idx="118529">
                  <c:v>59264.5</c:v>
                </c:pt>
                <c:pt idx="118530">
                  <c:v>59265</c:v>
                </c:pt>
                <c:pt idx="118531">
                  <c:v>59265.5</c:v>
                </c:pt>
                <c:pt idx="118532">
                  <c:v>59266</c:v>
                </c:pt>
                <c:pt idx="118533">
                  <c:v>59266.5</c:v>
                </c:pt>
                <c:pt idx="118534">
                  <c:v>59267</c:v>
                </c:pt>
                <c:pt idx="118535">
                  <c:v>59267.5</c:v>
                </c:pt>
                <c:pt idx="118536">
                  <c:v>59268</c:v>
                </c:pt>
                <c:pt idx="118537">
                  <c:v>59268.5</c:v>
                </c:pt>
                <c:pt idx="118538">
                  <c:v>59269</c:v>
                </c:pt>
                <c:pt idx="118539">
                  <c:v>59269.5</c:v>
                </c:pt>
                <c:pt idx="118540">
                  <c:v>59270</c:v>
                </c:pt>
                <c:pt idx="118541">
                  <c:v>59270.5</c:v>
                </c:pt>
                <c:pt idx="118542">
                  <c:v>59271</c:v>
                </c:pt>
                <c:pt idx="118543">
                  <c:v>59271.5</c:v>
                </c:pt>
                <c:pt idx="118544">
                  <c:v>59272</c:v>
                </c:pt>
                <c:pt idx="118545">
                  <c:v>59272.5</c:v>
                </c:pt>
                <c:pt idx="118546">
                  <c:v>59273</c:v>
                </c:pt>
                <c:pt idx="118547">
                  <c:v>59273.5</c:v>
                </c:pt>
                <c:pt idx="118548">
                  <c:v>59274</c:v>
                </c:pt>
                <c:pt idx="118549">
                  <c:v>59274.5</c:v>
                </c:pt>
                <c:pt idx="118550">
                  <c:v>59275</c:v>
                </c:pt>
                <c:pt idx="118551">
                  <c:v>59275.5</c:v>
                </c:pt>
                <c:pt idx="118552">
                  <c:v>59276</c:v>
                </c:pt>
                <c:pt idx="118553">
                  <c:v>59276.5</c:v>
                </c:pt>
                <c:pt idx="118554">
                  <c:v>59277</c:v>
                </c:pt>
                <c:pt idx="118555">
                  <c:v>59277.5</c:v>
                </c:pt>
                <c:pt idx="118556">
                  <c:v>59278</c:v>
                </c:pt>
                <c:pt idx="118557">
                  <c:v>59278.5</c:v>
                </c:pt>
                <c:pt idx="118558">
                  <c:v>59279</c:v>
                </c:pt>
                <c:pt idx="118559">
                  <c:v>59279.5</c:v>
                </c:pt>
                <c:pt idx="118560">
                  <c:v>59280</c:v>
                </c:pt>
                <c:pt idx="118561">
                  <c:v>59280.5</c:v>
                </c:pt>
                <c:pt idx="118562">
                  <c:v>59281</c:v>
                </c:pt>
                <c:pt idx="118563">
                  <c:v>59281.5</c:v>
                </c:pt>
                <c:pt idx="118564">
                  <c:v>59282</c:v>
                </c:pt>
                <c:pt idx="118565">
                  <c:v>59282.5</c:v>
                </c:pt>
                <c:pt idx="118566">
                  <c:v>59283</c:v>
                </c:pt>
                <c:pt idx="118567">
                  <c:v>59283.5</c:v>
                </c:pt>
                <c:pt idx="118568">
                  <c:v>59284</c:v>
                </c:pt>
                <c:pt idx="118569">
                  <c:v>59284.5</c:v>
                </c:pt>
                <c:pt idx="118570">
                  <c:v>59285</c:v>
                </c:pt>
                <c:pt idx="118571">
                  <c:v>59285.5</c:v>
                </c:pt>
                <c:pt idx="118572">
                  <c:v>59286</c:v>
                </c:pt>
                <c:pt idx="118573">
                  <c:v>59286.5</c:v>
                </c:pt>
                <c:pt idx="118574">
                  <c:v>59287</c:v>
                </c:pt>
                <c:pt idx="118575">
                  <c:v>59287.5</c:v>
                </c:pt>
                <c:pt idx="118576">
                  <c:v>59288</c:v>
                </c:pt>
                <c:pt idx="118577">
                  <c:v>59288.5</c:v>
                </c:pt>
                <c:pt idx="118578">
                  <c:v>59289</c:v>
                </c:pt>
                <c:pt idx="118579">
                  <c:v>59289.5</c:v>
                </c:pt>
                <c:pt idx="118580">
                  <c:v>59290</c:v>
                </c:pt>
                <c:pt idx="118581">
                  <c:v>59290.5</c:v>
                </c:pt>
                <c:pt idx="118582">
                  <c:v>59291</c:v>
                </c:pt>
                <c:pt idx="118583">
                  <c:v>59291.5</c:v>
                </c:pt>
                <c:pt idx="118584">
                  <c:v>59292</c:v>
                </c:pt>
                <c:pt idx="118585">
                  <c:v>59292.5</c:v>
                </c:pt>
                <c:pt idx="118586">
                  <c:v>59293</c:v>
                </c:pt>
                <c:pt idx="118587">
                  <c:v>59293.5</c:v>
                </c:pt>
                <c:pt idx="118588">
                  <c:v>59294</c:v>
                </c:pt>
                <c:pt idx="118589">
                  <c:v>59294.5</c:v>
                </c:pt>
                <c:pt idx="118590">
                  <c:v>59295</c:v>
                </c:pt>
                <c:pt idx="118591">
                  <c:v>59295.5</c:v>
                </c:pt>
                <c:pt idx="118592">
                  <c:v>59296</c:v>
                </c:pt>
                <c:pt idx="118593">
                  <c:v>59296.5</c:v>
                </c:pt>
                <c:pt idx="118594">
                  <c:v>59297</c:v>
                </c:pt>
                <c:pt idx="118595">
                  <c:v>59297.5</c:v>
                </c:pt>
                <c:pt idx="118596">
                  <c:v>59298</c:v>
                </c:pt>
                <c:pt idx="118597">
                  <c:v>59298.5</c:v>
                </c:pt>
                <c:pt idx="118598">
                  <c:v>59299</c:v>
                </c:pt>
                <c:pt idx="118599">
                  <c:v>59299.5</c:v>
                </c:pt>
                <c:pt idx="118600">
                  <c:v>59300</c:v>
                </c:pt>
                <c:pt idx="118601">
                  <c:v>59300.5</c:v>
                </c:pt>
                <c:pt idx="118602">
                  <c:v>59301</c:v>
                </c:pt>
                <c:pt idx="118603">
                  <c:v>59301.5</c:v>
                </c:pt>
                <c:pt idx="118604">
                  <c:v>59302</c:v>
                </c:pt>
                <c:pt idx="118605">
                  <c:v>59302.5</c:v>
                </c:pt>
                <c:pt idx="118606">
                  <c:v>59303</c:v>
                </c:pt>
                <c:pt idx="118607">
                  <c:v>59303.5</c:v>
                </c:pt>
                <c:pt idx="118608">
                  <c:v>59304</c:v>
                </c:pt>
                <c:pt idx="118609">
                  <c:v>59304.5</c:v>
                </c:pt>
                <c:pt idx="118610">
                  <c:v>59305</c:v>
                </c:pt>
                <c:pt idx="118611">
                  <c:v>59305.5</c:v>
                </c:pt>
                <c:pt idx="118612">
                  <c:v>59306</c:v>
                </c:pt>
                <c:pt idx="118613">
                  <c:v>59306.5</c:v>
                </c:pt>
                <c:pt idx="118614">
                  <c:v>59307</c:v>
                </c:pt>
                <c:pt idx="118615">
                  <c:v>59307.5</c:v>
                </c:pt>
                <c:pt idx="118616">
                  <c:v>59308</c:v>
                </c:pt>
                <c:pt idx="118617">
                  <c:v>59308.5</c:v>
                </c:pt>
                <c:pt idx="118618">
                  <c:v>59309</c:v>
                </c:pt>
                <c:pt idx="118619">
                  <c:v>59309.5</c:v>
                </c:pt>
                <c:pt idx="118620">
                  <c:v>59310</c:v>
                </c:pt>
                <c:pt idx="118621">
                  <c:v>59310.5</c:v>
                </c:pt>
                <c:pt idx="118622">
                  <c:v>59311</c:v>
                </c:pt>
                <c:pt idx="118623">
                  <c:v>59311.5</c:v>
                </c:pt>
                <c:pt idx="118624">
                  <c:v>59312</c:v>
                </c:pt>
                <c:pt idx="118625">
                  <c:v>59312.5</c:v>
                </c:pt>
                <c:pt idx="118626">
                  <c:v>59313</c:v>
                </c:pt>
                <c:pt idx="118627">
                  <c:v>59313.5</c:v>
                </c:pt>
                <c:pt idx="118628">
                  <c:v>59314</c:v>
                </c:pt>
                <c:pt idx="118629">
                  <c:v>59314.5</c:v>
                </c:pt>
                <c:pt idx="118630">
                  <c:v>59315</c:v>
                </c:pt>
                <c:pt idx="118631">
                  <c:v>59315.5</c:v>
                </c:pt>
                <c:pt idx="118632">
                  <c:v>59316</c:v>
                </c:pt>
                <c:pt idx="118633">
                  <c:v>59316.5</c:v>
                </c:pt>
                <c:pt idx="118634">
                  <c:v>59317</c:v>
                </c:pt>
                <c:pt idx="118635">
                  <c:v>59317.5</c:v>
                </c:pt>
                <c:pt idx="118636">
                  <c:v>59318</c:v>
                </c:pt>
                <c:pt idx="118637">
                  <c:v>59318.5</c:v>
                </c:pt>
                <c:pt idx="118638">
                  <c:v>59319</c:v>
                </c:pt>
                <c:pt idx="118639">
                  <c:v>59319.5</c:v>
                </c:pt>
                <c:pt idx="118640">
                  <c:v>59320</c:v>
                </c:pt>
                <c:pt idx="118641">
                  <c:v>59320.5</c:v>
                </c:pt>
                <c:pt idx="118642">
                  <c:v>59321</c:v>
                </c:pt>
                <c:pt idx="118643">
                  <c:v>59321.5</c:v>
                </c:pt>
                <c:pt idx="118644">
                  <c:v>59322</c:v>
                </c:pt>
                <c:pt idx="118645">
                  <c:v>59322.5</c:v>
                </c:pt>
                <c:pt idx="118646">
                  <c:v>59323</c:v>
                </c:pt>
                <c:pt idx="118647">
                  <c:v>59323.5</c:v>
                </c:pt>
                <c:pt idx="118648">
                  <c:v>59324</c:v>
                </c:pt>
                <c:pt idx="118649">
                  <c:v>59324.5</c:v>
                </c:pt>
                <c:pt idx="118650">
                  <c:v>59325</c:v>
                </c:pt>
                <c:pt idx="118651">
                  <c:v>59325.5</c:v>
                </c:pt>
                <c:pt idx="118652">
                  <c:v>59326</c:v>
                </c:pt>
                <c:pt idx="118653">
                  <c:v>59326.5</c:v>
                </c:pt>
                <c:pt idx="118654">
                  <c:v>59327</c:v>
                </c:pt>
                <c:pt idx="118655">
                  <c:v>59327.5</c:v>
                </c:pt>
                <c:pt idx="118656">
                  <c:v>59328</c:v>
                </c:pt>
                <c:pt idx="118657">
                  <c:v>59328.5</c:v>
                </c:pt>
                <c:pt idx="118658">
                  <c:v>59329</c:v>
                </c:pt>
                <c:pt idx="118659">
                  <c:v>59329.5</c:v>
                </c:pt>
                <c:pt idx="118660">
                  <c:v>59330</c:v>
                </c:pt>
                <c:pt idx="118661">
                  <c:v>59330.5</c:v>
                </c:pt>
                <c:pt idx="118662">
                  <c:v>59331</c:v>
                </c:pt>
                <c:pt idx="118663">
                  <c:v>59331.5</c:v>
                </c:pt>
                <c:pt idx="118664">
                  <c:v>59332</c:v>
                </c:pt>
                <c:pt idx="118665">
                  <c:v>59332.5</c:v>
                </c:pt>
                <c:pt idx="118666">
                  <c:v>59333</c:v>
                </c:pt>
                <c:pt idx="118667">
                  <c:v>59333.5</c:v>
                </c:pt>
                <c:pt idx="118668">
                  <c:v>59334</c:v>
                </c:pt>
                <c:pt idx="118669">
                  <c:v>59334.5</c:v>
                </c:pt>
                <c:pt idx="118670">
                  <c:v>59335</c:v>
                </c:pt>
                <c:pt idx="118671">
                  <c:v>59335.5</c:v>
                </c:pt>
                <c:pt idx="118672">
                  <c:v>59336</c:v>
                </c:pt>
                <c:pt idx="118673">
                  <c:v>59336.5</c:v>
                </c:pt>
                <c:pt idx="118674">
                  <c:v>59337</c:v>
                </c:pt>
                <c:pt idx="118675">
                  <c:v>59337.5</c:v>
                </c:pt>
                <c:pt idx="118676">
                  <c:v>59338</c:v>
                </c:pt>
                <c:pt idx="118677">
                  <c:v>59338.5</c:v>
                </c:pt>
                <c:pt idx="118678">
                  <c:v>59339</c:v>
                </c:pt>
                <c:pt idx="118679">
                  <c:v>59339.5</c:v>
                </c:pt>
                <c:pt idx="118680">
                  <c:v>59340</c:v>
                </c:pt>
                <c:pt idx="118681">
                  <c:v>59340.5</c:v>
                </c:pt>
                <c:pt idx="118682">
                  <c:v>59341</c:v>
                </c:pt>
                <c:pt idx="118683">
                  <c:v>59341.5</c:v>
                </c:pt>
                <c:pt idx="118684">
                  <c:v>59342</c:v>
                </c:pt>
                <c:pt idx="118685">
                  <c:v>59342.5</c:v>
                </c:pt>
                <c:pt idx="118686">
                  <c:v>59343</c:v>
                </c:pt>
                <c:pt idx="118687">
                  <c:v>59343.5</c:v>
                </c:pt>
                <c:pt idx="118688">
                  <c:v>59344</c:v>
                </c:pt>
                <c:pt idx="118689">
                  <c:v>59344.5</c:v>
                </c:pt>
                <c:pt idx="118690">
                  <c:v>59345</c:v>
                </c:pt>
                <c:pt idx="118691">
                  <c:v>59345.5</c:v>
                </c:pt>
                <c:pt idx="118692">
                  <c:v>59346</c:v>
                </c:pt>
                <c:pt idx="118693">
                  <c:v>59346.5</c:v>
                </c:pt>
                <c:pt idx="118694">
                  <c:v>59347</c:v>
                </c:pt>
                <c:pt idx="118695">
                  <c:v>59347.5</c:v>
                </c:pt>
                <c:pt idx="118696">
                  <c:v>59348</c:v>
                </c:pt>
                <c:pt idx="118697">
                  <c:v>59348.5</c:v>
                </c:pt>
                <c:pt idx="118698">
                  <c:v>59349</c:v>
                </c:pt>
                <c:pt idx="118699">
                  <c:v>59349.5</c:v>
                </c:pt>
                <c:pt idx="118700">
                  <c:v>59350</c:v>
                </c:pt>
                <c:pt idx="118701">
                  <c:v>59350.5</c:v>
                </c:pt>
                <c:pt idx="118702">
                  <c:v>59351</c:v>
                </c:pt>
                <c:pt idx="118703">
                  <c:v>59351.5</c:v>
                </c:pt>
                <c:pt idx="118704">
                  <c:v>59352</c:v>
                </c:pt>
                <c:pt idx="118705">
                  <c:v>59352.5</c:v>
                </c:pt>
                <c:pt idx="118706">
                  <c:v>59353</c:v>
                </c:pt>
                <c:pt idx="118707">
                  <c:v>59353.5</c:v>
                </c:pt>
                <c:pt idx="118708">
                  <c:v>59354</c:v>
                </c:pt>
                <c:pt idx="118709">
                  <c:v>59354.5</c:v>
                </c:pt>
                <c:pt idx="118710">
                  <c:v>59355</c:v>
                </c:pt>
                <c:pt idx="118711">
                  <c:v>59355.5</c:v>
                </c:pt>
                <c:pt idx="118712">
                  <c:v>59356</c:v>
                </c:pt>
                <c:pt idx="118713">
                  <c:v>59356.5</c:v>
                </c:pt>
                <c:pt idx="118714">
                  <c:v>59357</c:v>
                </c:pt>
                <c:pt idx="118715">
                  <c:v>59357.5</c:v>
                </c:pt>
                <c:pt idx="118716">
                  <c:v>59358</c:v>
                </c:pt>
                <c:pt idx="118717">
                  <c:v>59358.5</c:v>
                </c:pt>
                <c:pt idx="118718">
                  <c:v>59359</c:v>
                </c:pt>
                <c:pt idx="118719">
                  <c:v>59359.5</c:v>
                </c:pt>
                <c:pt idx="118720">
                  <c:v>59360</c:v>
                </c:pt>
                <c:pt idx="118721">
                  <c:v>59360.5</c:v>
                </c:pt>
                <c:pt idx="118722">
                  <c:v>59361</c:v>
                </c:pt>
                <c:pt idx="118723">
                  <c:v>59361.5</c:v>
                </c:pt>
                <c:pt idx="118724">
                  <c:v>59362</c:v>
                </c:pt>
                <c:pt idx="118725">
                  <c:v>59362.5</c:v>
                </c:pt>
                <c:pt idx="118726">
                  <c:v>59363</c:v>
                </c:pt>
                <c:pt idx="118727">
                  <c:v>59363.5</c:v>
                </c:pt>
                <c:pt idx="118728">
                  <c:v>59364</c:v>
                </c:pt>
                <c:pt idx="118729">
                  <c:v>59364.5</c:v>
                </c:pt>
                <c:pt idx="118730">
                  <c:v>59365</c:v>
                </c:pt>
                <c:pt idx="118731">
                  <c:v>59365.5</c:v>
                </c:pt>
                <c:pt idx="118732">
                  <c:v>59366</c:v>
                </c:pt>
                <c:pt idx="118733">
                  <c:v>59366.5</c:v>
                </c:pt>
                <c:pt idx="118734">
                  <c:v>59367</c:v>
                </c:pt>
                <c:pt idx="118735">
                  <c:v>59367.5</c:v>
                </c:pt>
                <c:pt idx="118736">
                  <c:v>59368</c:v>
                </c:pt>
                <c:pt idx="118737">
                  <c:v>59368.5</c:v>
                </c:pt>
                <c:pt idx="118738">
                  <c:v>59369</c:v>
                </c:pt>
                <c:pt idx="118739">
                  <c:v>59369.5</c:v>
                </c:pt>
                <c:pt idx="118740">
                  <c:v>59370</c:v>
                </c:pt>
                <c:pt idx="118741">
                  <c:v>59370.5</c:v>
                </c:pt>
                <c:pt idx="118742">
                  <c:v>59371</c:v>
                </c:pt>
                <c:pt idx="118743">
                  <c:v>59371.5</c:v>
                </c:pt>
                <c:pt idx="118744">
                  <c:v>59372</c:v>
                </c:pt>
                <c:pt idx="118745">
                  <c:v>59372.5</c:v>
                </c:pt>
                <c:pt idx="118746">
                  <c:v>59373</c:v>
                </c:pt>
                <c:pt idx="118747">
                  <c:v>59373.5</c:v>
                </c:pt>
                <c:pt idx="118748">
                  <c:v>59374</c:v>
                </c:pt>
                <c:pt idx="118749">
                  <c:v>59374.5</c:v>
                </c:pt>
                <c:pt idx="118750">
                  <c:v>59375</c:v>
                </c:pt>
                <c:pt idx="118751">
                  <c:v>59375.5</c:v>
                </c:pt>
                <c:pt idx="118752">
                  <c:v>59376</c:v>
                </c:pt>
                <c:pt idx="118753">
                  <c:v>59376.5</c:v>
                </c:pt>
                <c:pt idx="118754">
                  <c:v>59377</c:v>
                </c:pt>
                <c:pt idx="118755">
                  <c:v>59377.5</c:v>
                </c:pt>
                <c:pt idx="118756">
                  <c:v>59378</c:v>
                </c:pt>
                <c:pt idx="118757">
                  <c:v>59378.5</c:v>
                </c:pt>
                <c:pt idx="118758">
                  <c:v>59379</c:v>
                </c:pt>
                <c:pt idx="118759">
                  <c:v>59379.5</c:v>
                </c:pt>
                <c:pt idx="118760">
                  <c:v>59380</c:v>
                </c:pt>
                <c:pt idx="118761">
                  <c:v>59380.5</c:v>
                </c:pt>
                <c:pt idx="118762">
                  <c:v>59381</c:v>
                </c:pt>
                <c:pt idx="118763">
                  <c:v>59381.5</c:v>
                </c:pt>
                <c:pt idx="118764">
                  <c:v>59382</c:v>
                </c:pt>
                <c:pt idx="118765">
                  <c:v>59382.5</c:v>
                </c:pt>
                <c:pt idx="118766">
                  <c:v>59383</c:v>
                </c:pt>
                <c:pt idx="118767">
                  <c:v>59383.5</c:v>
                </c:pt>
                <c:pt idx="118768">
                  <c:v>59384</c:v>
                </c:pt>
                <c:pt idx="118769">
                  <c:v>59384.5</c:v>
                </c:pt>
                <c:pt idx="118770">
                  <c:v>59385</c:v>
                </c:pt>
                <c:pt idx="118771">
                  <c:v>59385.5</c:v>
                </c:pt>
                <c:pt idx="118772">
                  <c:v>59386</c:v>
                </c:pt>
                <c:pt idx="118773">
                  <c:v>59386.5</c:v>
                </c:pt>
                <c:pt idx="118774">
                  <c:v>59387</c:v>
                </c:pt>
                <c:pt idx="118775">
                  <c:v>59387.5</c:v>
                </c:pt>
                <c:pt idx="118776">
                  <c:v>59388</c:v>
                </c:pt>
                <c:pt idx="118777">
                  <c:v>59388.5</c:v>
                </c:pt>
                <c:pt idx="118778">
                  <c:v>59389</c:v>
                </c:pt>
                <c:pt idx="118779">
                  <c:v>59389.5</c:v>
                </c:pt>
                <c:pt idx="118780">
                  <c:v>59390</c:v>
                </c:pt>
                <c:pt idx="118781">
                  <c:v>59390.5</c:v>
                </c:pt>
                <c:pt idx="118782">
                  <c:v>59391</c:v>
                </c:pt>
                <c:pt idx="118783">
                  <c:v>59391.5</c:v>
                </c:pt>
                <c:pt idx="118784">
                  <c:v>59392</c:v>
                </c:pt>
                <c:pt idx="118785">
                  <c:v>59392.5</c:v>
                </c:pt>
                <c:pt idx="118786">
                  <c:v>59393</c:v>
                </c:pt>
                <c:pt idx="118787">
                  <c:v>59393.5</c:v>
                </c:pt>
                <c:pt idx="118788">
                  <c:v>59394</c:v>
                </c:pt>
                <c:pt idx="118789">
                  <c:v>59394.5</c:v>
                </c:pt>
                <c:pt idx="118790">
                  <c:v>59395</c:v>
                </c:pt>
                <c:pt idx="118791">
                  <c:v>59395.5</c:v>
                </c:pt>
                <c:pt idx="118792">
                  <c:v>59396</c:v>
                </c:pt>
                <c:pt idx="118793">
                  <c:v>59396.5</c:v>
                </c:pt>
                <c:pt idx="118794">
                  <c:v>59397</c:v>
                </c:pt>
                <c:pt idx="118795">
                  <c:v>59397.5</c:v>
                </c:pt>
                <c:pt idx="118796">
                  <c:v>59398</c:v>
                </c:pt>
                <c:pt idx="118797">
                  <c:v>59398.5</c:v>
                </c:pt>
                <c:pt idx="118798">
                  <c:v>59399</c:v>
                </c:pt>
                <c:pt idx="118799">
                  <c:v>59399.5</c:v>
                </c:pt>
                <c:pt idx="118800">
                  <c:v>59400</c:v>
                </c:pt>
                <c:pt idx="118801">
                  <c:v>59400.5</c:v>
                </c:pt>
                <c:pt idx="118802">
                  <c:v>59401</c:v>
                </c:pt>
                <c:pt idx="118803">
                  <c:v>59401.5</c:v>
                </c:pt>
                <c:pt idx="118804">
                  <c:v>59402</c:v>
                </c:pt>
                <c:pt idx="118805">
                  <c:v>59402.5</c:v>
                </c:pt>
                <c:pt idx="118806">
                  <c:v>59403</c:v>
                </c:pt>
                <c:pt idx="118807">
                  <c:v>59403.5</c:v>
                </c:pt>
                <c:pt idx="118808">
                  <c:v>59404</c:v>
                </c:pt>
                <c:pt idx="118809">
                  <c:v>59404.5</c:v>
                </c:pt>
                <c:pt idx="118810">
                  <c:v>59405</c:v>
                </c:pt>
                <c:pt idx="118811">
                  <c:v>59405.5</c:v>
                </c:pt>
                <c:pt idx="118812">
                  <c:v>59406</c:v>
                </c:pt>
                <c:pt idx="118813">
                  <c:v>59406.5</c:v>
                </c:pt>
                <c:pt idx="118814">
                  <c:v>59407</c:v>
                </c:pt>
                <c:pt idx="118815">
                  <c:v>59407.5</c:v>
                </c:pt>
                <c:pt idx="118816">
                  <c:v>59408</c:v>
                </c:pt>
                <c:pt idx="118817">
                  <c:v>59408.5</c:v>
                </c:pt>
                <c:pt idx="118818">
                  <c:v>59409</c:v>
                </c:pt>
                <c:pt idx="118819">
                  <c:v>59409.5</c:v>
                </c:pt>
                <c:pt idx="118820">
                  <c:v>59410</c:v>
                </c:pt>
                <c:pt idx="118821">
                  <c:v>59410.5</c:v>
                </c:pt>
                <c:pt idx="118822">
                  <c:v>59411</c:v>
                </c:pt>
                <c:pt idx="118823">
                  <c:v>59411.5</c:v>
                </c:pt>
                <c:pt idx="118824">
                  <c:v>59412</c:v>
                </c:pt>
                <c:pt idx="118825">
                  <c:v>59412.5</c:v>
                </c:pt>
                <c:pt idx="118826">
                  <c:v>59413</c:v>
                </c:pt>
                <c:pt idx="118827">
                  <c:v>59413.5</c:v>
                </c:pt>
                <c:pt idx="118828">
                  <c:v>59414</c:v>
                </c:pt>
                <c:pt idx="118829">
                  <c:v>59414.5</c:v>
                </c:pt>
                <c:pt idx="118830">
                  <c:v>59415</c:v>
                </c:pt>
                <c:pt idx="118831">
                  <c:v>59415.5</c:v>
                </c:pt>
                <c:pt idx="118832">
                  <c:v>59416</c:v>
                </c:pt>
                <c:pt idx="118833">
                  <c:v>59416.5</c:v>
                </c:pt>
                <c:pt idx="118834">
                  <c:v>59417</c:v>
                </c:pt>
                <c:pt idx="118835">
                  <c:v>59417.5</c:v>
                </c:pt>
                <c:pt idx="118836">
                  <c:v>59418</c:v>
                </c:pt>
                <c:pt idx="118837">
                  <c:v>59418.5</c:v>
                </c:pt>
                <c:pt idx="118838">
                  <c:v>59419</c:v>
                </c:pt>
                <c:pt idx="118839">
                  <c:v>59419.5</c:v>
                </c:pt>
                <c:pt idx="118840">
                  <c:v>59420</c:v>
                </c:pt>
                <c:pt idx="118841">
                  <c:v>59420.5</c:v>
                </c:pt>
                <c:pt idx="118842">
                  <c:v>59421</c:v>
                </c:pt>
                <c:pt idx="118843">
                  <c:v>59421.5</c:v>
                </c:pt>
                <c:pt idx="118844">
                  <c:v>59422</c:v>
                </c:pt>
                <c:pt idx="118845">
                  <c:v>59422.5</c:v>
                </c:pt>
                <c:pt idx="118846">
                  <c:v>59423</c:v>
                </c:pt>
                <c:pt idx="118847">
                  <c:v>59423.5</c:v>
                </c:pt>
                <c:pt idx="118848">
                  <c:v>59424</c:v>
                </c:pt>
                <c:pt idx="118849">
                  <c:v>59424.5</c:v>
                </c:pt>
                <c:pt idx="118850">
                  <c:v>59425</c:v>
                </c:pt>
                <c:pt idx="118851">
                  <c:v>59425.5</c:v>
                </c:pt>
                <c:pt idx="118852">
                  <c:v>59426</c:v>
                </c:pt>
                <c:pt idx="118853">
                  <c:v>59426.5</c:v>
                </c:pt>
                <c:pt idx="118854">
                  <c:v>59427</c:v>
                </c:pt>
                <c:pt idx="118855">
                  <c:v>59427.5</c:v>
                </c:pt>
                <c:pt idx="118856">
                  <c:v>59428</c:v>
                </c:pt>
                <c:pt idx="118857">
                  <c:v>59428.5</c:v>
                </c:pt>
                <c:pt idx="118858">
                  <c:v>59429</c:v>
                </c:pt>
                <c:pt idx="118859">
                  <c:v>59429.5</c:v>
                </c:pt>
                <c:pt idx="118860">
                  <c:v>59430</c:v>
                </c:pt>
                <c:pt idx="118861">
                  <c:v>59430.5</c:v>
                </c:pt>
                <c:pt idx="118862">
                  <c:v>59431</c:v>
                </c:pt>
                <c:pt idx="118863">
                  <c:v>59431.5</c:v>
                </c:pt>
                <c:pt idx="118864">
                  <c:v>59432</c:v>
                </c:pt>
                <c:pt idx="118865">
                  <c:v>59432.5</c:v>
                </c:pt>
                <c:pt idx="118866">
                  <c:v>59433</c:v>
                </c:pt>
                <c:pt idx="118867">
                  <c:v>59433.5</c:v>
                </c:pt>
                <c:pt idx="118868">
                  <c:v>59434</c:v>
                </c:pt>
                <c:pt idx="118869">
                  <c:v>59434.5</c:v>
                </c:pt>
                <c:pt idx="118870">
                  <c:v>59435</c:v>
                </c:pt>
                <c:pt idx="118871">
                  <c:v>59435.5</c:v>
                </c:pt>
                <c:pt idx="118872">
                  <c:v>59436</c:v>
                </c:pt>
                <c:pt idx="118873">
                  <c:v>59436.5</c:v>
                </c:pt>
                <c:pt idx="118874">
                  <c:v>59437</c:v>
                </c:pt>
                <c:pt idx="118875">
                  <c:v>59437.5</c:v>
                </c:pt>
                <c:pt idx="118876">
                  <c:v>59438</c:v>
                </c:pt>
                <c:pt idx="118877">
                  <c:v>59438.5</c:v>
                </c:pt>
                <c:pt idx="118878">
                  <c:v>59439</c:v>
                </c:pt>
                <c:pt idx="118879">
                  <c:v>59439.5</c:v>
                </c:pt>
                <c:pt idx="118880">
                  <c:v>59440</c:v>
                </c:pt>
                <c:pt idx="118881">
                  <c:v>59440.5</c:v>
                </c:pt>
                <c:pt idx="118882">
                  <c:v>59441</c:v>
                </c:pt>
                <c:pt idx="118883">
                  <c:v>59441.5</c:v>
                </c:pt>
                <c:pt idx="118884">
                  <c:v>59442</c:v>
                </c:pt>
                <c:pt idx="118885">
                  <c:v>59442.5</c:v>
                </c:pt>
                <c:pt idx="118886">
                  <c:v>59443</c:v>
                </c:pt>
                <c:pt idx="118887">
                  <c:v>59443.5</c:v>
                </c:pt>
                <c:pt idx="118888">
                  <c:v>59444</c:v>
                </c:pt>
                <c:pt idx="118889">
                  <c:v>59444.5</c:v>
                </c:pt>
                <c:pt idx="118890">
                  <c:v>59445</c:v>
                </c:pt>
                <c:pt idx="118891">
                  <c:v>59445.5</c:v>
                </c:pt>
                <c:pt idx="118892">
                  <c:v>59446</c:v>
                </c:pt>
                <c:pt idx="118893">
                  <c:v>59446.5</c:v>
                </c:pt>
                <c:pt idx="118894">
                  <c:v>59447</c:v>
                </c:pt>
                <c:pt idx="118895">
                  <c:v>59447.5</c:v>
                </c:pt>
                <c:pt idx="118896">
                  <c:v>59448</c:v>
                </c:pt>
                <c:pt idx="118897">
                  <c:v>59448.5</c:v>
                </c:pt>
                <c:pt idx="118898">
                  <c:v>59449</c:v>
                </c:pt>
                <c:pt idx="118899">
                  <c:v>59449.5</c:v>
                </c:pt>
                <c:pt idx="118900">
                  <c:v>59450</c:v>
                </c:pt>
                <c:pt idx="118901">
                  <c:v>59450.5</c:v>
                </c:pt>
                <c:pt idx="118902">
                  <c:v>59451</c:v>
                </c:pt>
                <c:pt idx="118903">
                  <c:v>59451.5</c:v>
                </c:pt>
                <c:pt idx="118904">
                  <c:v>59452</c:v>
                </c:pt>
                <c:pt idx="118905">
                  <c:v>59452.5</c:v>
                </c:pt>
                <c:pt idx="118906">
                  <c:v>59453</c:v>
                </c:pt>
                <c:pt idx="118907">
                  <c:v>59453.5</c:v>
                </c:pt>
                <c:pt idx="118908">
                  <c:v>59454</c:v>
                </c:pt>
                <c:pt idx="118909">
                  <c:v>59454.5</c:v>
                </c:pt>
                <c:pt idx="118910">
                  <c:v>59455</c:v>
                </c:pt>
                <c:pt idx="118911">
                  <c:v>59455.5</c:v>
                </c:pt>
                <c:pt idx="118912">
                  <c:v>59456</c:v>
                </c:pt>
                <c:pt idx="118913">
                  <c:v>59456.5</c:v>
                </c:pt>
                <c:pt idx="118914">
                  <c:v>59457</c:v>
                </c:pt>
                <c:pt idx="118915">
                  <c:v>59457.5</c:v>
                </c:pt>
                <c:pt idx="118916">
                  <c:v>59458</c:v>
                </c:pt>
                <c:pt idx="118917">
                  <c:v>59458.5</c:v>
                </c:pt>
                <c:pt idx="118918">
                  <c:v>59459</c:v>
                </c:pt>
                <c:pt idx="118919">
                  <c:v>59459.5</c:v>
                </c:pt>
                <c:pt idx="118920">
                  <c:v>59460</c:v>
                </c:pt>
                <c:pt idx="118921">
                  <c:v>59460.5</c:v>
                </c:pt>
                <c:pt idx="118922">
                  <c:v>59461</c:v>
                </c:pt>
                <c:pt idx="118923">
                  <c:v>59461.5</c:v>
                </c:pt>
                <c:pt idx="118924">
                  <c:v>59462</c:v>
                </c:pt>
                <c:pt idx="118925">
                  <c:v>59462.5</c:v>
                </c:pt>
                <c:pt idx="118926">
                  <c:v>59463</c:v>
                </c:pt>
                <c:pt idx="118927">
                  <c:v>59463.5</c:v>
                </c:pt>
                <c:pt idx="118928">
                  <c:v>59464</c:v>
                </c:pt>
                <c:pt idx="118929">
                  <c:v>59464.5</c:v>
                </c:pt>
                <c:pt idx="118930">
                  <c:v>59465</c:v>
                </c:pt>
                <c:pt idx="118931">
                  <c:v>59465.5</c:v>
                </c:pt>
                <c:pt idx="118932">
                  <c:v>59466</c:v>
                </c:pt>
                <c:pt idx="118933">
                  <c:v>59466.5</c:v>
                </c:pt>
                <c:pt idx="118934">
                  <c:v>59467</c:v>
                </c:pt>
                <c:pt idx="118935">
                  <c:v>59467.5</c:v>
                </c:pt>
                <c:pt idx="118936">
                  <c:v>59468</c:v>
                </c:pt>
                <c:pt idx="118937">
                  <c:v>59468.5</c:v>
                </c:pt>
                <c:pt idx="118938">
                  <c:v>59469</c:v>
                </c:pt>
                <c:pt idx="118939">
                  <c:v>59469.5</c:v>
                </c:pt>
                <c:pt idx="118940">
                  <c:v>59470</c:v>
                </c:pt>
                <c:pt idx="118941">
                  <c:v>59470.5</c:v>
                </c:pt>
                <c:pt idx="118942">
                  <c:v>59471</c:v>
                </c:pt>
                <c:pt idx="118943">
                  <c:v>59471.5</c:v>
                </c:pt>
                <c:pt idx="118944">
                  <c:v>59472</c:v>
                </c:pt>
                <c:pt idx="118945">
                  <c:v>59472.5</c:v>
                </c:pt>
                <c:pt idx="118946">
                  <c:v>59473</c:v>
                </c:pt>
                <c:pt idx="118947">
                  <c:v>59473.5</c:v>
                </c:pt>
                <c:pt idx="118948">
                  <c:v>59474</c:v>
                </c:pt>
                <c:pt idx="118949">
                  <c:v>59474.5</c:v>
                </c:pt>
                <c:pt idx="118950">
                  <c:v>59475</c:v>
                </c:pt>
                <c:pt idx="118951">
                  <c:v>59475.5</c:v>
                </c:pt>
                <c:pt idx="118952">
                  <c:v>59476</c:v>
                </c:pt>
                <c:pt idx="118953">
                  <c:v>59476.5</c:v>
                </c:pt>
                <c:pt idx="118954">
                  <c:v>59477</c:v>
                </c:pt>
                <c:pt idx="118955">
                  <c:v>59477.5</c:v>
                </c:pt>
                <c:pt idx="118956">
                  <c:v>59478</c:v>
                </c:pt>
                <c:pt idx="118957">
                  <c:v>59478.5</c:v>
                </c:pt>
                <c:pt idx="118958">
                  <c:v>59479</c:v>
                </c:pt>
                <c:pt idx="118959">
                  <c:v>59479.5</c:v>
                </c:pt>
                <c:pt idx="118960">
                  <c:v>59480</c:v>
                </c:pt>
                <c:pt idx="118961">
                  <c:v>59480.5</c:v>
                </c:pt>
                <c:pt idx="118962">
                  <c:v>59481</c:v>
                </c:pt>
                <c:pt idx="118963">
                  <c:v>59481.5</c:v>
                </c:pt>
                <c:pt idx="118964">
                  <c:v>59482</c:v>
                </c:pt>
                <c:pt idx="118965">
                  <c:v>59482.5</c:v>
                </c:pt>
                <c:pt idx="118966">
                  <c:v>59483</c:v>
                </c:pt>
                <c:pt idx="118967">
                  <c:v>59483.5</c:v>
                </c:pt>
                <c:pt idx="118968">
                  <c:v>59484</c:v>
                </c:pt>
                <c:pt idx="118969">
                  <c:v>59484.5</c:v>
                </c:pt>
                <c:pt idx="118970">
                  <c:v>59485</c:v>
                </c:pt>
                <c:pt idx="118971">
                  <c:v>59485.5</c:v>
                </c:pt>
                <c:pt idx="118972">
                  <c:v>59486</c:v>
                </c:pt>
                <c:pt idx="118973">
                  <c:v>59486.5</c:v>
                </c:pt>
                <c:pt idx="118974">
                  <c:v>59487</c:v>
                </c:pt>
                <c:pt idx="118975">
                  <c:v>59487.5</c:v>
                </c:pt>
                <c:pt idx="118976">
                  <c:v>59488</c:v>
                </c:pt>
                <c:pt idx="118977">
                  <c:v>59488.5</c:v>
                </c:pt>
                <c:pt idx="118978">
                  <c:v>59489</c:v>
                </c:pt>
                <c:pt idx="118979">
                  <c:v>59489.5</c:v>
                </c:pt>
                <c:pt idx="118980">
                  <c:v>59490</c:v>
                </c:pt>
                <c:pt idx="118981">
                  <c:v>59490.5</c:v>
                </c:pt>
                <c:pt idx="118982">
                  <c:v>59491</c:v>
                </c:pt>
                <c:pt idx="118983">
                  <c:v>59491.5</c:v>
                </c:pt>
                <c:pt idx="118984">
                  <c:v>59492</c:v>
                </c:pt>
                <c:pt idx="118985">
                  <c:v>59492.5</c:v>
                </c:pt>
                <c:pt idx="118986">
                  <c:v>59493</c:v>
                </c:pt>
                <c:pt idx="118987">
                  <c:v>59493.5</c:v>
                </c:pt>
                <c:pt idx="118988">
                  <c:v>59494</c:v>
                </c:pt>
                <c:pt idx="118989">
                  <c:v>59494.5</c:v>
                </c:pt>
                <c:pt idx="118990">
                  <c:v>59495</c:v>
                </c:pt>
                <c:pt idx="118991">
                  <c:v>59495.5</c:v>
                </c:pt>
                <c:pt idx="118992">
                  <c:v>59496</c:v>
                </c:pt>
                <c:pt idx="118993">
                  <c:v>59496.5</c:v>
                </c:pt>
                <c:pt idx="118994">
                  <c:v>59497</c:v>
                </c:pt>
                <c:pt idx="118995">
                  <c:v>59497.5</c:v>
                </c:pt>
                <c:pt idx="118996">
                  <c:v>59498</c:v>
                </c:pt>
                <c:pt idx="118997">
                  <c:v>59498.5</c:v>
                </c:pt>
                <c:pt idx="118998">
                  <c:v>59499</c:v>
                </c:pt>
                <c:pt idx="118999">
                  <c:v>59499.5</c:v>
                </c:pt>
                <c:pt idx="119000">
                  <c:v>59500</c:v>
                </c:pt>
                <c:pt idx="119001">
                  <c:v>59500.5</c:v>
                </c:pt>
                <c:pt idx="119002">
                  <c:v>59501</c:v>
                </c:pt>
                <c:pt idx="119003">
                  <c:v>59501.5</c:v>
                </c:pt>
                <c:pt idx="119004">
                  <c:v>59502</c:v>
                </c:pt>
                <c:pt idx="119005">
                  <c:v>59502.5</c:v>
                </c:pt>
                <c:pt idx="119006">
                  <c:v>59503</c:v>
                </c:pt>
                <c:pt idx="119007">
                  <c:v>59503.5</c:v>
                </c:pt>
                <c:pt idx="119008">
                  <c:v>59504</c:v>
                </c:pt>
                <c:pt idx="119009">
                  <c:v>59504.5</c:v>
                </c:pt>
                <c:pt idx="119010">
                  <c:v>59505</c:v>
                </c:pt>
                <c:pt idx="119011">
                  <c:v>59505.5</c:v>
                </c:pt>
                <c:pt idx="119012">
                  <c:v>59506</c:v>
                </c:pt>
                <c:pt idx="119013">
                  <c:v>59506.5</c:v>
                </c:pt>
                <c:pt idx="119014">
                  <c:v>59507</c:v>
                </c:pt>
                <c:pt idx="119015">
                  <c:v>59507.5</c:v>
                </c:pt>
                <c:pt idx="119016">
                  <c:v>59508</c:v>
                </c:pt>
                <c:pt idx="119017">
                  <c:v>59508.5</c:v>
                </c:pt>
                <c:pt idx="119018">
                  <c:v>59509</c:v>
                </c:pt>
                <c:pt idx="119019">
                  <c:v>59509.5</c:v>
                </c:pt>
                <c:pt idx="119020">
                  <c:v>59510</c:v>
                </c:pt>
                <c:pt idx="119021">
                  <c:v>59510.5</c:v>
                </c:pt>
                <c:pt idx="119022">
                  <c:v>59511</c:v>
                </c:pt>
                <c:pt idx="119023">
                  <c:v>59511.5</c:v>
                </c:pt>
                <c:pt idx="119024">
                  <c:v>59512</c:v>
                </c:pt>
                <c:pt idx="119025">
                  <c:v>59512.5</c:v>
                </c:pt>
                <c:pt idx="119026">
                  <c:v>59513</c:v>
                </c:pt>
                <c:pt idx="119027">
                  <c:v>59513.5</c:v>
                </c:pt>
                <c:pt idx="119028">
                  <c:v>59514</c:v>
                </c:pt>
                <c:pt idx="119029">
                  <c:v>59514.5</c:v>
                </c:pt>
                <c:pt idx="119030">
                  <c:v>59515</c:v>
                </c:pt>
                <c:pt idx="119031">
                  <c:v>59515.5</c:v>
                </c:pt>
                <c:pt idx="119032">
                  <c:v>59516</c:v>
                </c:pt>
                <c:pt idx="119033">
                  <c:v>59516.5</c:v>
                </c:pt>
                <c:pt idx="119034">
                  <c:v>59517</c:v>
                </c:pt>
                <c:pt idx="119035">
                  <c:v>59517.5</c:v>
                </c:pt>
                <c:pt idx="119036">
                  <c:v>59518</c:v>
                </c:pt>
                <c:pt idx="119037">
                  <c:v>59518.5</c:v>
                </c:pt>
                <c:pt idx="119038">
                  <c:v>59519</c:v>
                </c:pt>
                <c:pt idx="119039">
                  <c:v>59519.5</c:v>
                </c:pt>
                <c:pt idx="119040">
                  <c:v>59520</c:v>
                </c:pt>
                <c:pt idx="119041">
                  <c:v>59520.5</c:v>
                </c:pt>
                <c:pt idx="119042">
                  <c:v>59521</c:v>
                </c:pt>
                <c:pt idx="119043">
                  <c:v>59521.5</c:v>
                </c:pt>
                <c:pt idx="119044">
                  <c:v>59522</c:v>
                </c:pt>
                <c:pt idx="119045">
                  <c:v>59522.5</c:v>
                </c:pt>
                <c:pt idx="119046">
                  <c:v>59523</c:v>
                </c:pt>
                <c:pt idx="119047">
                  <c:v>59523.5</c:v>
                </c:pt>
                <c:pt idx="119048">
                  <c:v>59524</c:v>
                </c:pt>
                <c:pt idx="119049">
                  <c:v>59524.5</c:v>
                </c:pt>
                <c:pt idx="119050">
                  <c:v>59525</c:v>
                </c:pt>
                <c:pt idx="119051">
                  <c:v>59525.5</c:v>
                </c:pt>
                <c:pt idx="119052">
                  <c:v>59526</c:v>
                </c:pt>
                <c:pt idx="119053">
                  <c:v>59526.5</c:v>
                </c:pt>
                <c:pt idx="119054">
                  <c:v>59527</c:v>
                </c:pt>
                <c:pt idx="119055">
                  <c:v>59527.5</c:v>
                </c:pt>
                <c:pt idx="119056">
                  <c:v>59528</c:v>
                </c:pt>
                <c:pt idx="119057">
                  <c:v>59528.5</c:v>
                </c:pt>
                <c:pt idx="119058">
                  <c:v>59529</c:v>
                </c:pt>
                <c:pt idx="119059">
                  <c:v>59529.5</c:v>
                </c:pt>
                <c:pt idx="119060">
                  <c:v>59530</c:v>
                </c:pt>
                <c:pt idx="119061">
                  <c:v>59530.5</c:v>
                </c:pt>
                <c:pt idx="119062">
                  <c:v>59531</c:v>
                </c:pt>
                <c:pt idx="119063">
                  <c:v>59531.5</c:v>
                </c:pt>
                <c:pt idx="119064">
                  <c:v>59532</c:v>
                </c:pt>
                <c:pt idx="119065">
                  <c:v>59532.5</c:v>
                </c:pt>
                <c:pt idx="119066">
                  <c:v>59533</c:v>
                </c:pt>
                <c:pt idx="119067">
                  <c:v>59533.5</c:v>
                </c:pt>
                <c:pt idx="119068">
                  <c:v>59534</c:v>
                </c:pt>
                <c:pt idx="119069">
                  <c:v>59534.5</c:v>
                </c:pt>
                <c:pt idx="119070">
                  <c:v>59535</c:v>
                </c:pt>
                <c:pt idx="119071">
                  <c:v>59535.5</c:v>
                </c:pt>
                <c:pt idx="119072">
                  <c:v>59536</c:v>
                </c:pt>
                <c:pt idx="119073">
                  <c:v>59536.5</c:v>
                </c:pt>
                <c:pt idx="119074">
                  <c:v>59537</c:v>
                </c:pt>
                <c:pt idx="119075">
                  <c:v>59537.5</c:v>
                </c:pt>
                <c:pt idx="119076">
                  <c:v>59538</c:v>
                </c:pt>
                <c:pt idx="119077">
                  <c:v>59538.5</c:v>
                </c:pt>
                <c:pt idx="119078">
                  <c:v>59539</c:v>
                </c:pt>
                <c:pt idx="119079">
                  <c:v>59539.5</c:v>
                </c:pt>
                <c:pt idx="119080">
                  <c:v>59540</c:v>
                </c:pt>
                <c:pt idx="119081">
                  <c:v>59540.5</c:v>
                </c:pt>
                <c:pt idx="119082">
                  <c:v>59541</c:v>
                </c:pt>
                <c:pt idx="119083">
                  <c:v>59541.5</c:v>
                </c:pt>
                <c:pt idx="119084">
                  <c:v>59542</c:v>
                </c:pt>
                <c:pt idx="119085">
                  <c:v>59542.5</c:v>
                </c:pt>
                <c:pt idx="119086">
                  <c:v>59543</c:v>
                </c:pt>
                <c:pt idx="119087">
                  <c:v>59543.5</c:v>
                </c:pt>
                <c:pt idx="119088">
                  <c:v>59544</c:v>
                </c:pt>
                <c:pt idx="119089">
                  <c:v>59544.5</c:v>
                </c:pt>
                <c:pt idx="119090">
                  <c:v>59545</c:v>
                </c:pt>
                <c:pt idx="119091">
                  <c:v>59545.5</c:v>
                </c:pt>
                <c:pt idx="119092">
                  <c:v>59546</c:v>
                </c:pt>
                <c:pt idx="119093">
                  <c:v>59546.5</c:v>
                </c:pt>
                <c:pt idx="119094">
                  <c:v>59547</c:v>
                </c:pt>
                <c:pt idx="119095">
                  <c:v>59547.5</c:v>
                </c:pt>
                <c:pt idx="119096">
                  <c:v>59548</c:v>
                </c:pt>
                <c:pt idx="119097">
                  <c:v>59548.5</c:v>
                </c:pt>
                <c:pt idx="119098">
                  <c:v>59549</c:v>
                </c:pt>
                <c:pt idx="119099">
                  <c:v>59549.5</c:v>
                </c:pt>
                <c:pt idx="119100">
                  <c:v>59550</c:v>
                </c:pt>
                <c:pt idx="119101">
                  <c:v>59550.5</c:v>
                </c:pt>
                <c:pt idx="119102">
                  <c:v>59551</c:v>
                </c:pt>
                <c:pt idx="119103">
                  <c:v>59551.5</c:v>
                </c:pt>
                <c:pt idx="119104">
                  <c:v>59552</c:v>
                </c:pt>
                <c:pt idx="119105">
                  <c:v>59552.5</c:v>
                </c:pt>
                <c:pt idx="119106">
                  <c:v>59553</c:v>
                </c:pt>
                <c:pt idx="119107">
                  <c:v>59553.5</c:v>
                </c:pt>
                <c:pt idx="119108">
                  <c:v>59554</c:v>
                </c:pt>
                <c:pt idx="119109">
                  <c:v>59554.5</c:v>
                </c:pt>
                <c:pt idx="119110">
                  <c:v>59555</c:v>
                </c:pt>
                <c:pt idx="119111">
                  <c:v>59555.5</c:v>
                </c:pt>
                <c:pt idx="119112">
                  <c:v>59556</c:v>
                </c:pt>
                <c:pt idx="119113">
                  <c:v>59556.5</c:v>
                </c:pt>
                <c:pt idx="119114">
                  <c:v>59557</c:v>
                </c:pt>
                <c:pt idx="119115">
                  <c:v>59557.5</c:v>
                </c:pt>
                <c:pt idx="119116">
                  <c:v>59558</c:v>
                </c:pt>
                <c:pt idx="119117">
                  <c:v>59558.5</c:v>
                </c:pt>
                <c:pt idx="119118">
                  <c:v>59559</c:v>
                </c:pt>
                <c:pt idx="119119">
                  <c:v>59559.5</c:v>
                </c:pt>
                <c:pt idx="119120">
                  <c:v>59560</c:v>
                </c:pt>
                <c:pt idx="119121">
                  <c:v>59560.5</c:v>
                </c:pt>
                <c:pt idx="119122">
                  <c:v>59561</c:v>
                </c:pt>
                <c:pt idx="119123">
                  <c:v>59561.5</c:v>
                </c:pt>
                <c:pt idx="119124">
                  <c:v>59562</c:v>
                </c:pt>
                <c:pt idx="119125">
                  <c:v>59562.5</c:v>
                </c:pt>
                <c:pt idx="119126">
                  <c:v>59563</c:v>
                </c:pt>
                <c:pt idx="119127">
                  <c:v>59563.5</c:v>
                </c:pt>
                <c:pt idx="119128">
                  <c:v>59564</c:v>
                </c:pt>
                <c:pt idx="119129">
                  <c:v>59564.5</c:v>
                </c:pt>
                <c:pt idx="119130">
                  <c:v>59565</c:v>
                </c:pt>
                <c:pt idx="119131">
                  <c:v>59565.5</c:v>
                </c:pt>
                <c:pt idx="119132">
                  <c:v>59566</c:v>
                </c:pt>
                <c:pt idx="119133">
                  <c:v>59566.5</c:v>
                </c:pt>
                <c:pt idx="119134">
                  <c:v>59567</c:v>
                </c:pt>
                <c:pt idx="119135">
                  <c:v>59567.5</c:v>
                </c:pt>
                <c:pt idx="119136">
                  <c:v>59568</c:v>
                </c:pt>
                <c:pt idx="119137">
                  <c:v>59568.5</c:v>
                </c:pt>
                <c:pt idx="119138">
                  <c:v>59569</c:v>
                </c:pt>
                <c:pt idx="119139">
                  <c:v>59569.5</c:v>
                </c:pt>
                <c:pt idx="119140">
                  <c:v>59570</c:v>
                </c:pt>
                <c:pt idx="119141">
                  <c:v>59570.5</c:v>
                </c:pt>
                <c:pt idx="119142">
                  <c:v>59571</c:v>
                </c:pt>
                <c:pt idx="119143">
                  <c:v>59571.5</c:v>
                </c:pt>
                <c:pt idx="119144">
                  <c:v>59572</c:v>
                </c:pt>
                <c:pt idx="119145">
                  <c:v>59572.5</c:v>
                </c:pt>
                <c:pt idx="119146">
                  <c:v>59573</c:v>
                </c:pt>
                <c:pt idx="119147">
                  <c:v>59573.5</c:v>
                </c:pt>
                <c:pt idx="119148">
                  <c:v>59574</c:v>
                </c:pt>
                <c:pt idx="119149">
                  <c:v>59574.5</c:v>
                </c:pt>
                <c:pt idx="119150">
                  <c:v>59575</c:v>
                </c:pt>
                <c:pt idx="119151">
                  <c:v>59575.5</c:v>
                </c:pt>
                <c:pt idx="119152">
                  <c:v>59576</c:v>
                </c:pt>
                <c:pt idx="119153">
                  <c:v>59576.5</c:v>
                </c:pt>
                <c:pt idx="119154">
                  <c:v>59577</c:v>
                </c:pt>
                <c:pt idx="119155">
                  <c:v>59577.5</c:v>
                </c:pt>
                <c:pt idx="119156">
                  <c:v>59578</c:v>
                </c:pt>
                <c:pt idx="119157">
                  <c:v>59578.5</c:v>
                </c:pt>
                <c:pt idx="119158">
                  <c:v>59579</c:v>
                </c:pt>
                <c:pt idx="119159">
                  <c:v>59579.5</c:v>
                </c:pt>
                <c:pt idx="119160">
                  <c:v>59580</c:v>
                </c:pt>
                <c:pt idx="119161">
                  <c:v>59580.5</c:v>
                </c:pt>
                <c:pt idx="119162">
                  <c:v>59581</c:v>
                </c:pt>
                <c:pt idx="119163">
                  <c:v>59581.5</c:v>
                </c:pt>
                <c:pt idx="119164">
                  <c:v>59582</c:v>
                </c:pt>
                <c:pt idx="119165">
                  <c:v>59582.5</c:v>
                </c:pt>
                <c:pt idx="119166">
                  <c:v>59583</c:v>
                </c:pt>
                <c:pt idx="119167">
                  <c:v>59583.5</c:v>
                </c:pt>
                <c:pt idx="119168">
                  <c:v>59584</c:v>
                </c:pt>
                <c:pt idx="119169">
                  <c:v>59584.5</c:v>
                </c:pt>
                <c:pt idx="119170">
                  <c:v>59585</c:v>
                </c:pt>
                <c:pt idx="119171">
                  <c:v>59585.5</c:v>
                </c:pt>
                <c:pt idx="119172">
                  <c:v>59586</c:v>
                </c:pt>
                <c:pt idx="119173">
                  <c:v>59586.5</c:v>
                </c:pt>
                <c:pt idx="119174">
                  <c:v>59587</c:v>
                </c:pt>
                <c:pt idx="119175">
                  <c:v>59587.5</c:v>
                </c:pt>
                <c:pt idx="119176">
                  <c:v>59588</c:v>
                </c:pt>
                <c:pt idx="119177">
                  <c:v>59588.5</c:v>
                </c:pt>
                <c:pt idx="119178">
                  <c:v>59589</c:v>
                </c:pt>
                <c:pt idx="119179">
                  <c:v>59589.5</c:v>
                </c:pt>
                <c:pt idx="119180">
                  <c:v>59590</c:v>
                </c:pt>
                <c:pt idx="119181">
                  <c:v>59590.5</c:v>
                </c:pt>
                <c:pt idx="119182">
                  <c:v>59591</c:v>
                </c:pt>
                <c:pt idx="119183">
                  <c:v>59591.5</c:v>
                </c:pt>
                <c:pt idx="119184">
                  <c:v>59592</c:v>
                </c:pt>
                <c:pt idx="119185">
                  <c:v>59592.5</c:v>
                </c:pt>
                <c:pt idx="119186">
                  <c:v>59593</c:v>
                </c:pt>
                <c:pt idx="119187">
                  <c:v>59593.5</c:v>
                </c:pt>
                <c:pt idx="119188">
                  <c:v>59594</c:v>
                </c:pt>
                <c:pt idx="119189">
                  <c:v>59594.5</c:v>
                </c:pt>
                <c:pt idx="119190">
                  <c:v>59595</c:v>
                </c:pt>
                <c:pt idx="119191">
                  <c:v>59595.5</c:v>
                </c:pt>
                <c:pt idx="119192">
                  <c:v>59596</c:v>
                </c:pt>
                <c:pt idx="119193">
                  <c:v>59596.5</c:v>
                </c:pt>
                <c:pt idx="119194">
                  <c:v>59597</c:v>
                </c:pt>
                <c:pt idx="119195">
                  <c:v>59597.5</c:v>
                </c:pt>
                <c:pt idx="119196">
                  <c:v>59598</c:v>
                </c:pt>
                <c:pt idx="119197">
                  <c:v>59598.5</c:v>
                </c:pt>
                <c:pt idx="119198">
                  <c:v>59599</c:v>
                </c:pt>
                <c:pt idx="119199">
                  <c:v>59599.5</c:v>
                </c:pt>
                <c:pt idx="119200">
                  <c:v>59600</c:v>
                </c:pt>
                <c:pt idx="119201">
                  <c:v>59600.5</c:v>
                </c:pt>
                <c:pt idx="119202">
                  <c:v>59601</c:v>
                </c:pt>
                <c:pt idx="119203">
                  <c:v>59601.5</c:v>
                </c:pt>
                <c:pt idx="119204">
                  <c:v>59602</c:v>
                </c:pt>
                <c:pt idx="119205">
                  <c:v>59602.5</c:v>
                </c:pt>
                <c:pt idx="119206">
                  <c:v>59603</c:v>
                </c:pt>
                <c:pt idx="119207">
                  <c:v>59603.5</c:v>
                </c:pt>
                <c:pt idx="119208">
                  <c:v>59604</c:v>
                </c:pt>
                <c:pt idx="119209">
                  <c:v>59604.5</c:v>
                </c:pt>
                <c:pt idx="119210">
                  <c:v>59605</c:v>
                </c:pt>
                <c:pt idx="119211">
                  <c:v>59605.5</c:v>
                </c:pt>
                <c:pt idx="119212">
                  <c:v>59606</c:v>
                </c:pt>
                <c:pt idx="119213">
                  <c:v>59606.5</c:v>
                </c:pt>
                <c:pt idx="119214">
                  <c:v>59607</c:v>
                </c:pt>
                <c:pt idx="119215">
                  <c:v>59607.5</c:v>
                </c:pt>
                <c:pt idx="119216">
                  <c:v>59608</c:v>
                </c:pt>
                <c:pt idx="119217">
                  <c:v>59608.5</c:v>
                </c:pt>
                <c:pt idx="119218">
                  <c:v>59609</c:v>
                </c:pt>
                <c:pt idx="119219">
                  <c:v>59609.5</c:v>
                </c:pt>
                <c:pt idx="119220">
                  <c:v>59610</c:v>
                </c:pt>
                <c:pt idx="119221">
                  <c:v>59610.5</c:v>
                </c:pt>
                <c:pt idx="119222">
                  <c:v>59611</c:v>
                </c:pt>
                <c:pt idx="119223">
                  <c:v>59611.5</c:v>
                </c:pt>
                <c:pt idx="119224">
                  <c:v>59612</c:v>
                </c:pt>
                <c:pt idx="119225">
                  <c:v>59612.5</c:v>
                </c:pt>
                <c:pt idx="119226">
                  <c:v>59613</c:v>
                </c:pt>
                <c:pt idx="119227">
                  <c:v>59613.5</c:v>
                </c:pt>
                <c:pt idx="119228">
                  <c:v>59614</c:v>
                </c:pt>
                <c:pt idx="119229">
                  <c:v>59614.5</c:v>
                </c:pt>
                <c:pt idx="119230">
                  <c:v>59615</c:v>
                </c:pt>
                <c:pt idx="119231">
                  <c:v>59615.5</c:v>
                </c:pt>
                <c:pt idx="119232">
                  <c:v>59616</c:v>
                </c:pt>
                <c:pt idx="119233">
                  <c:v>59616.5</c:v>
                </c:pt>
                <c:pt idx="119234">
                  <c:v>59617</c:v>
                </c:pt>
                <c:pt idx="119235">
                  <c:v>59617.5</c:v>
                </c:pt>
                <c:pt idx="119236">
                  <c:v>59618</c:v>
                </c:pt>
                <c:pt idx="119237">
                  <c:v>59618.5</c:v>
                </c:pt>
                <c:pt idx="119238">
                  <c:v>59619</c:v>
                </c:pt>
                <c:pt idx="119239">
                  <c:v>59619.5</c:v>
                </c:pt>
                <c:pt idx="119240">
                  <c:v>59620</c:v>
                </c:pt>
                <c:pt idx="119241">
                  <c:v>59620.5</c:v>
                </c:pt>
                <c:pt idx="119242">
                  <c:v>59621</c:v>
                </c:pt>
                <c:pt idx="119243">
                  <c:v>59621.5</c:v>
                </c:pt>
                <c:pt idx="119244">
                  <c:v>59622</c:v>
                </c:pt>
                <c:pt idx="119245">
                  <c:v>59622.5</c:v>
                </c:pt>
                <c:pt idx="119246">
                  <c:v>59623</c:v>
                </c:pt>
                <c:pt idx="119247">
                  <c:v>59623.5</c:v>
                </c:pt>
                <c:pt idx="119248">
                  <c:v>59624</c:v>
                </c:pt>
                <c:pt idx="119249">
                  <c:v>59624.5</c:v>
                </c:pt>
                <c:pt idx="119250">
                  <c:v>59625</c:v>
                </c:pt>
                <c:pt idx="119251">
                  <c:v>59625.5</c:v>
                </c:pt>
                <c:pt idx="119252">
                  <c:v>59626</c:v>
                </c:pt>
                <c:pt idx="119253">
                  <c:v>59626.5</c:v>
                </c:pt>
                <c:pt idx="119254">
                  <c:v>59627</c:v>
                </c:pt>
                <c:pt idx="119255">
                  <c:v>59627.5</c:v>
                </c:pt>
                <c:pt idx="119256">
                  <c:v>59628</c:v>
                </c:pt>
                <c:pt idx="119257">
                  <c:v>59628.5</c:v>
                </c:pt>
                <c:pt idx="119258">
                  <c:v>59629</c:v>
                </c:pt>
                <c:pt idx="119259">
                  <c:v>59629.5</c:v>
                </c:pt>
                <c:pt idx="119260">
                  <c:v>59630</c:v>
                </c:pt>
                <c:pt idx="119261">
                  <c:v>59630.5</c:v>
                </c:pt>
                <c:pt idx="119262">
                  <c:v>59631</c:v>
                </c:pt>
                <c:pt idx="119263">
                  <c:v>59631.5</c:v>
                </c:pt>
                <c:pt idx="119264">
                  <c:v>59632</c:v>
                </c:pt>
                <c:pt idx="119265">
                  <c:v>59632.5</c:v>
                </c:pt>
                <c:pt idx="119266">
                  <c:v>59633</c:v>
                </c:pt>
                <c:pt idx="119267">
                  <c:v>59633.5</c:v>
                </c:pt>
                <c:pt idx="119268">
                  <c:v>59634</c:v>
                </c:pt>
                <c:pt idx="119269">
                  <c:v>59634.5</c:v>
                </c:pt>
                <c:pt idx="119270">
                  <c:v>59635</c:v>
                </c:pt>
                <c:pt idx="119271">
                  <c:v>59635.5</c:v>
                </c:pt>
                <c:pt idx="119272">
                  <c:v>59636</c:v>
                </c:pt>
                <c:pt idx="119273">
                  <c:v>59636.5</c:v>
                </c:pt>
                <c:pt idx="119274">
                  <c:v>59637</c:v>
                </c:pt>
                <c:pt idx="119275">
                  <c:v>59637.5</c:v>
                </c:pt>
                <c:pt idx="119276">
                  <c:v>59638</c:v>
                </c:pt>
                <c:pt idx="119277">
                  <c:v>59638.5</c:v>
                </c:pt>
                <c:pt idx="119278">
                  <c:v>59639</c:v>
                </c:pt>
                <c:pt idx="119279">
                  <c:v>59639.5</c:v>
                </c:pt>
                <c:pt idx="119280">
                  <c:v>59640</c:v>
                </c:pt>
                <c:pt idx="119281">
                  <c:v>59640.5</c:v>
                </c:pt>
                <c:pt idx="119282">
                  <c:v>59641</c:v>
                </c:pt>
                <c:pt idx="119283">
                  <c:v>59641.5</c:v>
                </c:pt>
                <c:pt idx="119284">
                  <c:v>59642</c:v>
                </c:pt>
                <c:pt idx="119285">
                  <c:v>59642.5</c:v>
                </c:pt>
                <c:pt idx="119286">
                  <c:v>59643</c:v>
                </c:pt>
                <c:pt idx="119287">
                  <c:v>59643.5</c:v>
                </c:pt>
                <c:pt idx="119288">
                  <c:v>59644</c:v>
                </c:pt>
                <c:pt idx="119289">
                  <c:v>59644.5</c:v>
                </c:pt>
                <c:pt idx="119290">
                  <c:v>59645</c:v>
                </c:pt>
                <c:pt idx="119291">
                  <c:v>59645.5</c:v>
                </c:pt>
                <c:pt idx="119292">
                  <c:v>59646</c:v>
                </c:pt>
                <c:pt idx="119293">
                  <c:v>59646.5</c:v>
                </c:pt>
                <c:pt idx="119294">
                  <c:v>59647</c:v>
                </c:pt>
                <c:pt idx="119295">
                  <c:v>59647.5</c:v>
                </c:pt>
                <c:pt idx="119296">
                  <c:v>59648</c:v>
                </c:pt>
                <c:pt idx="119297">
                  <c:v>59648.5</c:v>
                </c:pt>
                <c:pt idx="119298">
                  <c:v>59649</c:v>
                </c:pt>
                <c:pt idx="119299">
                  <c:v>59649.5</c:v>
                </c:pt>
                <c:pt idx="119300">
                  <c:v>59650</c:v>
                </c:pt>
                <c:pt idx="119301">
                  <c:v>59650.5</c:v>
                </c:pt>
                <c:pt idx="119302">
                  <c:v>59651</c:v>
                </c:pt>
                <c:pt idx="119303">
                  <c:v>59651.5</c:v>
                </c:pt>
                <c:pt idx="119304">
                  <c:v>59652</c:v>
                </c:pt>
                <c:pt idx="119305">
                  <c:v>59652.5</c:v>
                </c:pt>
                <c:pt idx="119306">
                  <c:v>59653</c:v>
                </c:pt>
                <c:pt idx="119307">
                  <c:v>59653.5</c:v>
                </c:pt>
                <c:pt idx="119308">
                  <c:v>59654</c:v>
                </c:pt>
                <c:pt idx="119309">
                  <c:v>59654.5</c:v>
                </c:pt>
                <c:pt idx="119310">
                  <c:v>59655</c:v>
                </c:pt>
                <c:pt idx="119311">
                  <c:v>59655.5</c:v>
                </c:pt>
                <c:pt idx="119312">
                  <c:v>59656</c:v>
                </c:pt>
                <c:pt idx="119313">
                  <c:v>59656.5</c:v>
                </c:pt>
                <c:pt idx="119314">
                  <c:v>59657</c:v>
                </c:pt>
                <c:pt idx="119315">
                  <c:v>59657.5</c:v>
                </c:pt>
                <c:pt idx="119316">
                  <c:v>59658</c:v>
                </c:pt>
                <c:pt idx="119317">
                  <c:v>59658.5</c:v>
                </c:pt>
                <c:pt idx="119318">
                  <c:v>59659</c:v>
                </c:pt>
                <c:pt idx="119319">
                  <c:v>59659.5</c:v>
                </c:pt>
                <c:pt idx="119320">
                  <c:v>59660</c:v>
                </c:pt>
                <c:pt idx="119321">
                  <c:v>59660.5</c:v>
                </c:pt>
                <c:pt idx="119322">
                  <c:v>59661</c:v>
                </c:pt>
                <c:pt idx="119323">
                  <c:v>59661.5</c:v>
                </c:pt>
                <c:pt idx="119324">
                  <c:v>59662</c:v>
                </c:pt>
                <c:pt idx="119325">
                  <c:v>59662.5</c:v>
                </c:pt>
                <c:pt idx="119326">
                  <c:v>59663</c:v>
                </c:pt>
                <c:pt idx="119327">
                  <c:v>59663.5</c:v>
                </c:pt>
                <c:pt idx="119328">
                  <c:v>59664</c:v>
                </c:pt>
                <c:pt idx="119329">
                  <c:v>59664.5</c:v>
                </c:pt>
                <c:pt idx="119330">
                  <c:v>59665</c:v>
                </c:pt>
                <c:pt idx="119331">
                  <c:v>59665.5</c:v>
                </c:pt>
                <c:pt idx="119332">
                  <c:v>59666</c:v>
                </c:pt>
                <c:pt idx="119333">
                  <c:v>59666.5</c:v>
                </c:pt>
                <c:pt idx="119334">
                  <c:v>59667</c:v>
                </c:pt>
                <c:pt idx="119335">
                  <c:v>59667.5</c:v>
                </c:pt>
                <c:pt idx="119336">
                  <c:v>59668</c:v>
                </c:pt>
                <c:pt idx="119337">
                  <c:v>59668.5</c:v>
                </c:pt>
                <c:pt idx="119338">
                  <c:v>59669</c:v>
                </c:pt>
                <c:pt idx="119339">
                  <c:v>59669.5</c:v>
                </c:pt>
                <c:pt idx="119340">
                  <c:v>59670</c:v>
                </c:pt>
                <c:pt idx="119341">
                  <c:v>59670.5</c:v>
                </c:pt>
                <c:pt idx="119342">
                  <c:v>59671</c:v>
                </c:pt>
                <c:pt idx="119343">
                  <c:v>59671.5</c:v>
                </c:pt>
                <c:pt idx="119344">
                  <c:v>59672</c:v>
                </c:pt>
                <c:pt idx="119345">
                  <c:v>59672.5</c:v>
                </c:pt>
                <c:pt idx="119346">
                  <c:v>59673</c:v>
                </c:pt>
                <c:pt idx="119347">
                  <c:v>59673.5</c:v>
                </c:pt>
                <c:pt idx="119348">
                  <c:v>59674</c:v>
                </c:pt>
                <c:pt idx="119349">
                  <c:v>59674.5</c:v>
                </c:pt>
                <c:pt idx="119350">
                  <c:v>59675</c:v>
                </c:pt>
                <c:pt idx="119351">
                  <c:v>59675.5</c:v>
                </c:pt>
                <c:pt idx="119352">
                  <c:v>59676</c:v>
                </c:pt>
                <c:pt idx="119353">
                  <c:v>59676.5</c:v>
                </c:pt>
                <c:pt idx="119354">
                  <c:v>59677</c:v>
                </c:pt>
                <c:pt idx="119355">
                  <c:v>59677.5</c:v>
                </c:pt>
                <c:pt idx="119356">
                  <c:v>59678</c:v>
                </c:pt>
                <c:pt idx="119357">
                  <c:v>59678.5</c:v>
                </c:pt>
                <c:pt idx="119358">
                  <c:v>59679</c:v>
                </c:pt>
                <c:pt idx="119359">
                  <c:v>59679.5</c:v>
                </c:pt>
                <c:pt idx="119360">
                  <c:v>59680</c:v>
                </c:pt>
                <c:pt idx="119361">
                  <c:v>59680.5</c:v>
                </c:pt>
                <c:pt idx="119362">
                  <c:v>59681</c:v>
                </c:pt>
                <c:pt idx="119363">
                  <c:v>59681.5</c:v>
                </c:pt>
                <c:pt idx="119364">
                  <c:v>59682</c:v>
                </c:pt>
                <c:pt idx="119365">
                  <c:v>59682.5</c:v>
                </c:pt>
                <c:pt idx="119366">
                  <c:v>59683</c:v>
                </c:pt>
                <c:pt idx="119367">
                  <c:v>59683.5</c:v>
                </c:pt>
                <c:pt idx="119368">
                  <c:v>59684</c:v>
                </c:pt>
                <c:pt idx="119369">
                  <c:v>59684.5</c:v>
                </c:pt>
                <c:pt idx="119370">
                  <c:v>59685</c:v>
                </c:pt>
                <c:pt idx="119371">
                  <c:v>59685.5</c:v>
                </c:pt>
                <c:pt idx="119372">
                  <c:v>59686</c:v>
                </c:pt>
                <c:pt idx="119373">
                  <c:v>59686.5</c:v>
                </c:pt>
                <c:pt idx="119374">
                  <c:v>59687</c:v>
                </c:pt>
                <c:pt idx="119375">
                  <c:v>59687.5</c:v>
                </c:pt>
                <c:pt idx="119376">
                  <c:v>59688</c:v>
                </c:pt>
                <c:pt idx="119377">
                  <c:v>59688.5</c:v>
                </c:pt>
                <c:pt idx="119378">
                  <c:v>59689</c:v>
                </c:pt>
                <c:pt idx="119379">
                  <c:v>59689.5</c:v>
                </c:pt>
                <c:pt idx="119380">
                  <c:v>59690</c:v>
                </c:pt>
                <c:pt idx="119381">
                  <c:v>59690.5</c:v>
                </c:pt>
                <c:pt idx="119382">
                  <c:v>59691</c:v>
                </c:pt>
                <c:pt idx="119383">
                  <c:v>59691.5</c:v>
                </c:pt>
                <c:pt idx="119384">
                  <c:v>59692</c:v>
                </c:pt>
                <c:pt idx="119385">
                  <c:v>59692.5</c:v>
                </c:pt>
                <c:pt idx="119386">
                  <c:v>59693</c:v>
                </c:pt>
                <c:pt idx="119387">
                  <c:v>59693.5</c:v>
                </c:pt>
                <c:pt idx="119388">
                  <c:v>59694</c:v>
                </c:pt>
                <c:pt idx="119389">
                  <c:v>59694.5</c:v>
                </c:pt>
                <c:pt idx="119390">
                  <c:v>59695</c:v>
                </c:pt>
                <c:pt idx="119391">
                  <c:v>59695.5</c:v>
                </c:pt>
                <c:pt idx="119392">
                  <c:v>59696</c:v>
                </c:pt>
                <c:pt idx="119393">
                  <c:v>59696.5</c:v>
                </c:pt>
                <c:pt idx="119394">
                  <c:v>59697</c:v>
                </c:pt>
                <c:pt idx="119395">
                  <c:v>59697.5</c:v>
                </c:pt>
                <c:pt idx="119396">
                  <c:v>59698</c:v>
                </c:pt>
                <c:pt idx="119397">
                  <c:v>59698.5</c:v>
                </c:pt>
                <c:pt idx="119398">
                  <c:v>59699</c:v>
                </c:pt>
                <c:pt idx="119399">
                  <c:v>59699.5</c:v>
                </c:pt>
                <c:pt idx="119400">
                  <c:v>59700</c:v>
                </c:pt>
                <c:pt idx="119401">
                  <c:v>59700.5</c:v>
                </c:pt>
                <c:pt idx="119402">
                  <c:v>59701</c:v>
                </c:pt>
                <c:pt idx="119403">
                  <c:v>59701.5</c:v>
                </c:pt>
                <c:pt idx="119404">
                  <c:v>59702</c:v>
                </c:pt>
                <c:pt idx="119405">
                  <c:v>59702.5</c:v>
                </c:pt>
                <c:pt idx="119406">
                  <c:v>59703</c:v>
                </c:pt>
                <c:pt idx="119407">
                  <c:v>59703.5</c:v>
                </c:pt>
                <c:pt idx="119408">
                  <c:v>59704</c:v>
                </c:pt>
                <c:pt idx="119409">
                  <c:v>59704.5</c:v>
                </c:pt>
                <c:pt idx="119410">
                  <c:v>59705</c:v>
                </c:pt>
                <c:pt idx="119411">
                  <c:v>59705.5</c:v>
                </c:pt>
                <c:pt idx="119412">
                  <c:v>59706</c:v>
                </c:pt>
                <c:pt idx="119413">
                  <c:v>59706.5</c:v>
                </c:pt>
                <c:pt idx="119414">
                  <c:v>59707</c:v>
                </c:pt>
                <c:pt idx="119415">
                  <c:v>59707.5</c:v>
                </c:pt>
                <c:pt idx="119416">
                  <c:v>59708</c:v>
                </c:pt>
                <c:pt idx="119417">
                  <c:v>59708.5</c:v>
                </c:pt>
                <c:pt idx="119418">
                  <c:v>59709</c:v>
                </c:pt>
                <c:pt idx="119419">
                  <c:v>59709.5</c:v>
                </c:pt>
                <c:pt idx="119420">
                  <c:v>59710</c:v>
                </c:pt>
                <c:pt idx="119421">
                  <c:v>59710.5</c:v>
                </c:pt>
                <c:pt idx="119422">
                  <c:v>59711</c:v>
                </c:pt>
                <c:pt idx="119423">
                  <c:v>59711.5</c:v>
                </c:pt>
                <c:pt idx="119424">
                  <c:v>59712</c:v>
                </c:pt>
                <c:pt idx="119425">
                  <c:v>59712.5</c:v>
                </c:pt>
                <c:pt idx="119426">
                  <c:v>59713</c:v>
                </c:pt>
                <c:pt idx="119427">
                  <c:v>59713.5</c:v>
                </c:pt>
                <c:pt idx="119428">
                  <c:v>59714</c:v>
                </c:pt>
                <c:pt idx="119429">
                  <c:v>59714.5</c:v>
                </c:pt>
                <c:pt idx="119430">
                  <c:v>59715</c:v>
                </c:pt>
                <c:pt idx="119431">
                  <c:v>59715.5</c:v>
                </c:pt>
                <c:pt idx="119432">
                  <c:v>59716</c:v>
                </c:pt>
                <c:pt idx="119433">
                  <c:v>59716.5</c:v>
                </c:pt>
                <c:pt idx="119434">
                  <c:v>59717</c:v>
                </c:pt>
                <c:pt idx="119435">
                  <c:v>59717.5</c:v>
                </c:pt>
                <c:pt idx="119436">
                  <c:v>59718</c:v>
                </c:pt>
                <c:pt idx="119437">
                  <c:v>59718.5</c:v>
                </c:pt>
                <c:pt idx="119438">
                  <c:v>59719</c:v>
                </c:pt>
                <c:pt idx="119439">
                  <c:v>59719.5</c:v>
                </c:pt>
                <c:pt idx="119440">
                  <c:v>59720</c:v>
                </c:pt>
                <c:pt idx="119441">
                  <c:v>59720.5</c:v>
                </c:pt>
                <c:pt idx="119442">
                  <c:v>59721</c:v>
                </c:pt>
                <c:pt idx="119443">
                  <c:v>59721.5</c:v>
                </c:pt>
                <c:pt idx="119444">
                  <c:v>59722</c:v>
                </c:pt>
                <c:pt idx="119445">
                  <c:v>59722.5</c:v>
                </c:pt>
                <c:pt idx="119446">
                  <c:v>59723</c:v>
                </c:pt>
                <c:pt idx="119447">
                  <c:v>59723.5</c:v>
                </c:pt>
                <c:pt idx="119448">
                  <c:v>59724</c:v>
                </c:pt>
                <c:pt idx="119449">
                  <c:v>59724.5</c:v>
                </c:pt>
                <c:pt idx="119450">
                  <c:v>59725</c:v>
                </c:pt>
                <c:pt idx="119451">
                  <c:v>59725.5</c:v>
                </c:pt>
                <c:pt idx="119452">
                  <c:v>59726</c:v>
                </c:pt>
                <c:pt idx="119453">
                  <c:v>59726.5</c:v>
                </c:pt>
                <c:pt idx="119454">
                  <c:v>59727</c:v>
                </c:pt>
                <c:pt idx="119455">
                  <c:v>59727.5</c:v>
                </c:pt>
                <c:pt idx="119456">
                  <c:v>59728</c:v>
                </c:pt>
                <c:pt idx="119457">
                  <c:v>59728.5</c:v>
                </c:pt>
                <c:pt idx="119458">
                  <c:v>59729</c:v>
                </c:pt>
                <c:pt idx="119459">
                  <c:v>59729.5</c:v>
                </c:pt>
                <c:pt idx="119460">
                  <c:v>59730</c:v>
                </c:pt>
                <c:pt idx="119461">
                  <c:v>59730.5</c:v>
                </c:pt>
                <c:pt idx="119462">
                  <c:v>59731</c:v>
                </c:pt>
                <c:pt idx="119463">
                  <c:v>59731.5</c:v>
                </c:pt>
                <c:pt idx="119464">
                  <c:v>59732</c:v>
                </c:pt>
                <c:pt idx="119465">
                  <c:v>59732.5</c:v>
                </c:pt>
                <c:pt idx="119466">
                  <c:v>59733</c:v>
                </c:pt>
                <c:pt idx="119467">
                  <c:v>59733.5</c:v>
                </c:pt>
                <c:pt idx="119468">
                  <c:v>59734</c:v>
                </c:pt>
                <c:pt idx="119469">
                  <c:v>59734.5</c:v>
                </c:pt>
                <c:pt idx="119470">
                  <c:v>59735</c:v>
                </c:pt>
                <c:pt idx="119471">
                  <c:v>59735.5</c:v>
                </c:pt>
                <c:pt idx="119472">
                  <c:v>59736</c:v>
                </c:pt>
                <c:pt idx="119473">
                  <c:v>59736.5</c:v>
                </c:pt>
                <c:pt idx="119474">
                  <c:v>59737</c:v>
                </c:pt>
                <c:pt idx="119475">
                  <c:v>59737.5</c:v>
                </c:pt>
                <c:pt idx="119476">
                  <c:v>59738</c:v>
                </c:pt>
                <c:pt idx="119477">
                  <c:v>59738.5</c:v>
                </c:pt>
                <c:pt idx="119478">
                  <c:v>59739</c:v>
                </c:pt>
                <c:pt idx="119479">
                  <c:v>59739.5</c:v>
                </c:pt>
                <c:pt idx="119480">
                  <c:v>59740</c:v>
                </c:pt>
                <c:pt idx="119481">
                  <c:v>59740.5</c:v>
                </c:pt>
                <c:pt idx="119482">
                  <c:v>59741</c:v>
                </c:pt>
                <c:pt idx="119483">
                  <c:v>59741.5</c:v>
                </c:pt>
                <c:pt idx="119484">
                  <c:v>59742</c:v>
                </c:pt>
                <c:pt idx="119485">
                  <c:v>59742.5</c:v>
                </c:pt>
                <c:pt idx="119486">
                  <c:v>59743</c:v>
                </c:pt>
                <c:pt idx="119487">
                  <c:v>59743.5</c:v>
                </c:pt>
                <c:pt idx="119488">
                  <c:v>59744</c:v>
                </c:pt>
                <c:pt idx="119489">
                  <c:v>59744.5</c:v>
                </c:pt>
                <c:pt idx="119490">
                  <c:v>59745</c:v>
                </c:pt>
                <c:pt idx="119491">
                  <c:v>59745.5</c:v>
                </c:pt>
                <c:pt idx="119492">
                  <c:v>59746</c:v>
                </c:pt>
                <c:pt idx="119493">
                  <c:v>59746.5</c:v>
                </c:pt>
                <c:pt idx="119494">
                  <c:v>59747</c:v>
                </c:pt>
                <c:pt idx="119495">
                  <c:v>59747.5</c:v>
                </c:pt>
                <c:pt idx="119496">
                  <c:v>59748</c:v>
                </c:pt>
                <c:pt idx="119497">
                  <c:v>59748.5</c:v>
                </c:pt>
                <c:pt idx="119498">
                  <c:v>59749</c:v>
                </c:pt>
                <c:pt idx="119499">
                  <c:v>59749.5</c:v>
                </c:pt>
                <c:pt idx="119500">
                  <c:v>59750</c:v>
                </c:pt>
                <c:pt idx="119501">
                  <c:v>59750.5</c:v>
                </c:pt>
                <c:pt idx="119502">
                  <c:v>59751</c:v>
                </c:pt>
                <c:pt idx="119503">
                  <c:v>59751.5</c:v>
                </c:pt>
                <c:pt idx="119504">
                  <c:v>59752</c:v>
                </c:pt>
                <c:pt idx="119505">
                  <c:v>59752.5</c:v>
                </c:pt>
                <c:pt idx="119506">
                  <c:v>59753</c:v>
                </c:pt>
                <c:pt idx="119507">
                  <c:v>59753.5</c:v>
                </c:pt>
                <c:pt idx="119508">
                  <c:v>59754</c:v>
                </c:pt>
                <c:pt idx="119509">
                  <c:v>59754.5</c:v>
                </c:pt>
                <c:pt idx="119510">
                  <c:v>59755</c:v>
                </c:pt>
                <c:pt idx="119511">
                  <c:v>59755.5</c:v>
                </c:pt>
                <c:pt idx="119512">
                  <c:v>59756</c:v>
                </c:pt>
                <c:pt idx="119513">
                  <c:v>59756.5</c:v>
                </c:pt>
                <c:pt idx="119514">
                  <c:v>59757</c:v>
                </c:pt>
                <c:pt idx="119515">
                  <c:v>59757.5</c:v>
                </c:pt>
                <c:pt idx="119516">
                  <c:v>59758</c:v>
                </c:pt>
                <c:pt idx="119517">
                  <c:v>59758.5</c:v>
                </c:pt>
                <c:pt idx="119518">
                  <c:v>59759</c:v>
                </c:pt>
                <c:pt idx="119519">
                  <c:v>59759.5</c:v>
                </c:pt>
                <c:pt idx="119520">
                  <c:v>59760</c:v>
                </c:pt>
                <c:pt idx="119521">
                  <c:v>59760.5</c:v>
                </c:pt>
                <c:pt idx="119522">
                  <c:v>59761</c:v>
                </c:pt>
                <c:pt idx="119523">
                  <c:v>59761.5</c:v>
                </c:pt>
                <c:pt idx="119524">
                  <c:v>59762</c:v>
                </c:pt>
                <c:pt idx="119525">
                  <c:v>59762.5</c:v>
                </c:pt>
                <c:pt idx="119526">
                  <c:v>59763</c:v>
                </c:pt>
                <c:pt idx="119527">
                  <c:v>59763.5</c:v>
                </c:pt>
                <c:pt idx="119528">
                  <c:v>59764</c:v>
                </c:pt>
                <c:pt idx="119529">
                  <c:v>59764.5</c:v>
                </c:pt>
                <c:pt idx="119530">
                  <c:v>59765</c:v>
                </c:pt>
                <c:pt idx="119531">
                  <c:v>59765.5</c:v>
                </c:pt>
                <c:pt idx="119532">
                  <c:v>59766</c:v>
                </c:pt>
                <c:pt idx="119533">
                  <c:v>59766.5</c:v>
                </c:pt>
                <c:pt idx="119534">
                  <c:v>59767</c:v>
                </c:pt>
                <c:pt idx="119535">
                  <c:v>59767.5</c:v>
                </c:pt>
                <c:pt idx="119536">
                  <c:v>59768</c:v>
                </c:pt>
                <c:pt idx="119537">
                  <c:v>59768.5</c:v>
                </c:pt>
                <c:pt idx="119538">
                  <c:v>59769</c:v>
                </c:pt>
                <c:pt idx="119539">
                  <c:v>59769.5</c:v>
                </c:pt>
                <c:pt idx="119540">
                  <c:v>59770</c:v>
                </c:pt>
                <c:pt idx="119541">
                  <c:v>59770.5</c:v>
                </c:pt>
                <c:pt idx="119542">
                  <c:v>59771</c:v>
                </c:pt>
                <c:pt idx="119543">
                  <c:v>59771.5</c:v>
                </c:pt>
                <c:pt idx="119544">
                  <c:v>59772</c:v>
                </c:pt>
                <c:pt idx="119545">
                  <c:v>59772.5</c:v>
                </c:pt>
                <c:pt idx="119546">
                  <c:v>59773</c:v>
                </c:pt>
                <c:pt idx="119547">
                  <c:v>59773.5</c:v>
                </c:pt>
                <c:pt idx="119548">
                  <c:v>59774</c:v>
                </c:pt>
                <c:pt idx="119549">
                  <c:v>59774.5</c:v>
                </c:pt>
                <c:pt idx="119550">
                  <c:v>59775</c:v>
                </c:pt>
                <c:pt idx="119551">
                  <c:v>59775.5</c:v>
                </c:pt>
                <c:pt idx="119552">
                  <c:v>59776</c:v>
                </c:pt>
                <c:pt idx="119553">
                  <c:v>59776.5</c:v>
                </c:pt>
                <c:pt idx="119554">
                  <c:v>59777</c:v>
                </c:pt>
                <c:pt idx="119555">
                  <c:v>59777.5</c:v>
                </c:pt>
                <c:pt idx="119556">
                  <c:v>59778</c:v>
                </c:pt>
                <c:pt idx="119557">
                  <c:v>59778.5</c:v>
                </c:pt>
                <c:pt idx="119558">
                  <c:v>59779</c:v>
                </c:pt>
                <c:pt idx="119559">
                  <c:v>59779.5</c:v>
                </c:pt>
                <c:pt idx="119560">
                  <c:v>59780</c:v>
                </c:pt>
                <c:pt idx="119561">
                  <c:v>59780.5</c:v>
                </c:pt>
                <c:pt idx="119562">
                  <c:v>59781</c:v>
                </c:pt>
                <c:pt idx="119563">
                  <c:v>59781.5</c:v>
                </c:pt>
                <c:pt idx="119564">
                  <c:v>59782</c:v>
                </c:pt>
                <c:pt idx="119565">
                  <c:v>59782.5</c:v>
                </c:pt>
                <c:pt idx="119566">
                  <c:v>59783</c:v>
                </c:pt>
                <c:pt idx="119567">
                  <c:v>59783.5</c:v>
                </c:pt>
                <c:pt idx="119568">
                  <c:v>59784</c:v>
                </c:pt>
                <c:pt idx="119569">
                  <c:v>59784.5</c:v>
                </c:pt>
                <c:pt idx="119570">
                  <c:v>59785</c:v>
                </c:pt>
                <c:pt idx="119571">
                  <c:v>59785.5</c:v>
                </c:pt>
                <c:pt idx="119572">
                  <c:v>59786</c:v>
                </c:pt>
                <c:pt idx="119573">
                  <c:v>59786.5</c:v>
                </c:pt>
                <c:pt idx="119574">
                  <c:v>59787</c:v>
                </c:pt>
                <c:pt idx="119575">
                  <c:v>59787.5</c:v>
                </c:pt>
                <c:pt idx="119576">
                  <c:v>59788</c:v>
                </c:pt>
                <c:pt idx="119577">
                  <c:v>59788.5</c:v>
                </c:pt>
                <c:pt idx="119578">
                  <c:v>59789</c:v>
                </c:pt>
                <c:pt idx="119579">
                  <c:v>59789.5</c:v>
                </c:pt>
                <c:pt idx="119580">
                  <c:v>59790</c:v>
                </c:pt>
                <c:pt idx="119581">
                  <c:v>59790.5</c:v>
                </c:pt>
                <c:pt idx="119582">
                  <c:v>59791</c:v>
                </c:pt>
                <c:pt idx="119583">
                  <c:v>59791.5</c:v>
                </c:pt>
                <c:pt idx="119584">
                  <c:v>59792</c:v>
                </c:pt>
                <c:pt idx="119585">
                  <c:v>59792.5</c:v>
                </c:pt>
                <c:pt idx="119586">
                  <c:v>59793</c:v>
                </c:pt>
                <c:pt idx="119587">
                  <c:v>59793.5</c:v>
                </c:pt>
                <c:pt idx="119588">
                  <c:v>59794</c:v>
                </c:pt>
                <c:pt idx="119589">
                  <c:v>59794.5</c:v>
                </c:pt>
                <c:pt idx="119590">
                  <c:v>59795</c:v>
                </c:pt>
                <c:pt idx="119591">
                  <c:v>59795.5</c:v>
                </c:pt>
                <c:pt idx="119592">
                  <c:v>59796</c:v>
                </c:pt>
                <c:pt idx="119593">
                  <c:v>59796.5</c:v>
                </c:pt>
                <c:pt idx="119594">
                  <c:v>59797</c:v>
                </c:pt>
                <c:pt idx="119595">
                  <c:v>59797.5</c:v>
                </c:pt>
                <c:pt idx="119596">
                  <c:v>59798</c:v>
                </c:pt>
                <c:pt idx="119597">
                  <c:v>59798.5</c:v>
                </c:pt>
                <c:pt idx="119598">
                  <c:v>59799</c:v>
                </c:pt>
                <c:pt idx="119599">
                  <c:v>59799.5</c:v>
                </c:pt>
                <c:pt idx="119600">
                  <c:v>59800</c:v>
                </c:pt>
                <c:pt idx="119601">
                  <c:v>59800.5</c:v>
                </c:pt>
                <c:pt idx="119602">
                  <c:v>59801</c:v>
                </c:pt>
                <c:pt idx="119603">
                  <c:v>59801.5</c:v>
                </c:pt>
                <c:pt idx="119604">
                  <c:v>59802</c:v>
                </c:pt>
                <c:pt idx="119605">
                  <c:v>59802.5</c:v>
                </c:pt>
                <c:pt idx="119606">
                  <c:v>59803</c:v>
                </c:pt>
                <c:pt idx="119607">
                  <c:v>59803.5</c:v>
                </c:pt>
                <c:pt idx="119608">
                  <c:v>59804</c:v>
                </c:pt>
                <c:pt idx="119609">
                  <c:v>59804.5</c:v>
                </c:pt>
                <c:pt idx="119610">
                  <c:v>59805</c:v>
                </c:pt>
                <c:pt idx="119611">
                  <c:v>59805.5</c:v>
                </c:pt>
                <c:pt idx="119612">
                  <c:v>59806</c:v>
                </c:pt>
                <c:pt idx="119613">
                  <c:v>59806.5</c:v>
                </c:pt>
                <c:pt idx="119614">
                  <c:v>59807</c:v>
                </c:pt>
                <c:pt idx="119615">
                  <c:v>59807.5</c:v>
                </c:pt>
                <c:pt idx="119616">
                  <c:v>59808</c:v>
                </c:pt>
                <c:pt idx="119617">
                  <c:v>59808.5</c:v>
                </c:pt>
                <c:pt idx="119618">
                  <c:v>59809</c:v>
                </c:pt>
                <c:pt idx="119619">
                  <c:v>59809.5</c:v>
                </c:pt>
                <c:pt idx="119620">
                  <c:v>59810</c:v>
                </c:pt>
                <c:pt idx="119621">
                  <c:v>59810.5</c:v>
                </c:pt>
                <c:pt idx="119622">
                  <c:v>59811</c:v>
                </c:pt>
                <c:pt idx="119623">
                  <c:v>59811.5</c:v>
                </c:pt>
                <c:pt idx="119624">
                  <c:v>59812</c:v>
                </c:pt>
                <c:pt idx="119625">
                  <c:v>59812.5</c:v>
                </c:pt>
                <c:pt idx="119626">
                  <c:v>59813</c:v>
                </c:pt>
                <c:pt idx="119627">
                  <c:v>59813.5</c:v>
                </c:pt>
                <c:pt idx="119628">
                  <c:v>59814</c:v>
                </c:pt>
                <c:pt idx="119629">
                  <c:v>59814.5</c:v>
                </c:pt>
                <c:pt idx="119630">
                  <c:v>59815</c:v>
                </c:pt>
                <c:pt idx="119631">
                  <c:v>59815.5</c:v>
                </c:pt>
                <c:pt idx="119632">
                  <c:v>59816</c:v>
                </c:pt>
                <c:pt idx="119633">
                  <c:v>59816.5</c:v>
                </c:pt>
                <c:pt idx="119634">
                  <c:v>59817</c:v>
                </c:pt>
                <c:pt idx="119635">
                  <c:v>59817.5</c:v>
                </c:pt>
                <c:pt idx="119636">
                  <c:v>59818</c:v>
                </c:pt>
                <c:pt idx="119637">
                  <c:v>59818.5</c:v>
                </c:pt>
                <c:pt idx="119638">
                  <c:v>59819</c:v>
                </c:pt>
                <c:pt idx="119639">
                  <c:v>59819.5</c:v>
                </c:pt>
                <c:pt idx="119640">
                  <c:v>59820</c:v>
                </c:pt>
                <c:pt idx="119641">
                  <c:v>59820.5</c:v>
                </c:pt>
                <c:pt idx="119642">
                  <c:v>59821</c:v>
                </c:pt>
                <c:pt idx="119643">
                  <c:v>59821.5</c:v>
                </c:pt>
                <c:pt idx="119644">
                  <c:v>59822</c:v>
                </c:pt>
                <c:pt idx="119645">
                  <c:v>59822.5</c:v>
                </c:pt>
                <c:pt idx="119646">
                  <c:v>59823</c:v>
                </c:pt>
                <c:pt idx="119647">
                  <c:v>59823.5</c:v>
                </c:pt>
                <c:pt idx="119648">
                  <c:v>59824</c:v>
                </c:pt>
                <c:pt idx="119649">
                  <c:v>59824.5</c:v>
                </c:pt>
                <c:pt idx="119650">
                  <c:v>59825</c:v>
                </c:pt>
                <c:pt idx="119651">
                  <c:v>59825.5</c:v>
                </c:pt>
                <c:pt idx="119652">
                  <c:v>59826</c:v>
                </c:pt>
                <c:pt idx="119653">
                  <c:v>59826.5</c:v>
                </c:pt>
                <c:pt idx="119654">
                  <c:v>59827</c:v>
                </c:pt>
                <c:pt idx="119655">
                  <c:v>59827.5</c:v>
                </c:pt>
                <c:pt idx="119656">
                  <c:v>59828</c:v>
                </c:pt>
                <c:pt idx="119657">
                  <c:v>59828.5</c:v>
                </c:pt>
                <c:pt idx="119658">
                  <c:v>59829</c:v>
                </c:pt>
                <c:pt idx="119659">
                  <c:v>59829.5</c:v>
                </c:pt>
                <c:pt idx="119660">
                  <c:v>59830</c:v>
                </c:pt>
                <c:pt idx="119661">
                  <c:v>59830.5</c:v>
                </c:pt>
                <c:pt idx="119662">
                  <c:v>59831</c:v>
                </c:pt>
                <c:pt idx="119663">
                  <c:v>59831.5</c:v>
                </c:pt>
                <c:pt idx="119664">
                  <c:v>59832</c:v>
                </c:pt>
                <c:pt idx="119665">
                  <c:v>59832.5</c:v>
                </c:pt>
                <c:pt idx="119666">
                  <c:v>59833</c:v>
                </c:pt>
                <c:pt idx="119667">
                  <c:v>59833.5</c:v>
                </c:pt>
                <c:pt idx="119668">
                  <c:v>59834</c:v>
                </c:pt>
                <c:pt idx="119669">
                  <c:v>59834.5</c:v>
                </c:pt>
                <c:pt idx="119670">
                  <c:v>59835</c:v>
                </c:pt>
                <c:pt idx="119671">
                  <c:v>59835.5</c:v>
                </c:pt>
                <c:pt idx="119672">
                  <c:v>59836</c:v>
                </c:pt>
                <c:pt idx="119673">
                  <c:v>59836.5</c:v>
                </c:pt>
                <c:pt idx="119674">
                  <c:v>59837</c:v>
                </c:pt>
                <c:pt idx="119675">
                  <c:v>59837.5</c:v>
                </c:pt>
                <c:pt idx="119676">
                  <c:v>59838</c:v>
                </c:pt>
                <c:pt idx="119677">
                  <c:v>59838.5</c:v>
                </c:pt>
                <c:pt idx="119678">
                  <c:v>59839</c:v>
                </c:pt>
                <c:pt idx="119679">
                  <c:v>59839.5</c:v>
                </c:pt>
                <c:pt idx="119680">
                  <c:v>59840</c:v>
                </c:pt>
                <c:pt idx="119681">
                  <c:v>59840.5</c:v>
                </c:pt>
                <c:pt idx="119682">
                  <c:v>59841</c:v>
                </c:pt>
                <c:pt idx="119683">
                  <c:v>59841.5</c:v>
                </c:pt>
                <c:pt idx="119684">
                  <c:v>59842</c:v>
                </c:pt>
                <c:pt idx="119685">
                  <c:v>59842.5</c:v>
                </c:pt>
                <c:pt idx="119686">
                  <c:v>59843</c:v>
                </c:pt>
                <c:pt idx="119687">
                  <c:v>59843.5</c:v>
                </c:pt>
                <c:pt idx="119688">
                  <c:v>59844</c:v>
                </c:pt>
                <c:pt idx="119689">
                  <c:v>59844.5</c:v>
                </c:pt>
                <c:pt idx="119690">
                  <c:v>59845</c:v>
                </c:pt>
                <c:pt idx="119691">
                  <c:v>59845.5</c:v>
                </c:pt>
                <c:pt idx="119692">
                  <c:v>59846</c:v>
                </c:pt>
                <c:pt idx="119693">
                  <c:v>59846.5</c:v>
                </c:pt>
                <c:pt idx="119694">
                  <c:v>59847</c:v>
                </c:pt>
                <c:pt idx="119695">
                  <c:v>59847.5</c:v>
                </c:pt>
                <c:pt idx="119696">
                  <c:v>59848</c:v>
                </c:pt>
                <c:pt idx="119697">
                  <c:v>59848.5</c:v>
                </c:pt>
                <c:pt idx="119698">
                  <c:v>59849</c:v>
                </c:pt>
                <c:pt idx="119699">
                  <c:v>59849.5</c:v>
                </c:pt>
                <c:pt idx="119700">
                  <c:v>59850</c:v>
                </c:pt>
                <c:pt idx="119701">
                  <c:v>59850.5</c:v>
                </c:pt>
                <c:pt idx="119702">
                  <c:v>59851</c:v>
                </c:pt>
                <c:pt idx="119703">
                  <c:v>59851.5</c:v>
                </c:pt>
                <c:pt idx="119704">
                  <c:v>59852</c:v>
                </c:pt>
                <c:pt idx="119705">
                  <c:v>59852.5</c:v>
                </c:pt>
                <c:pt idx="119706">
                  <c:v>59853</c:v>
                </c:pt>
                <c:pt idx="119707">
                  <c:v>59853.5</c:v>
                </c:pt>
                <c:pt idx="119708">
                  <c:v>59854</c:v>
                </c:pt>
                <c:pt idx="119709">
                  <c:v>59854.5</c:v>
                </c:pt>
                <c:pt idx="119710">
                  <c:v>59855</c:v>
                </c:pt>
                <c:pt idx="119711">
                  <c:v>59855.5</c:v>
                </c:pt>
                <c:pt idx="119712">
                  <c:v>59856</c:v>
                </c:pt>
                <c:pt idx="119713">
                  <c:v>59856.5</c:v>
                </c:pt>
                <c:pt idx="119714">
                  <c:v>59857</c:v>
                </c:pt>
                <c:pt idx="119715">
                  <c:v>59857.5</c:v>
                </c:pt>
                <c:pt idx="119716">
                  <c:v>59858</c:v>
                </c:pt>
                <c:pt idx="119717">
                  <c:v>59858.5</c:v>
                </c:pt>
                <c:pt idx="119718">
                  <c:v>59859</c:v>
                </c:pt>
                <c:pt idx="119719">
                  <c:v>59859.5</c:v>
                </c:pt>
                <c:pt idx="119720">
                  <c:v>59860</c:v>
                </c:pt>
                <c:pt idx="119721">
                  <c:v>59860.5</c:v>
                </c:pt>
                <c:pt idx="119722">
                  <c:v>59861</c:v>
                </c:pt>
                <c:pt idx="119723">
                  <c:v>59861.5</c:v>
                </c:pt>
                <c:pt idx="119724">
                  <c:v>59862</c:v>
                </c:pt>
                <c:pt idx="119725">
                  <c:v>59862.5</c:v>
                </c:pt>
                <c:pt idx="119726">
                  <c:v>59863</c:v>
                </c:pt>
                <c:pt idx="119727">
                  <c:v>59863.5</c:v>
                </c:pt>
                <c:pt idx="119728">
                  <c:v>59864</c:v>
                </c:pt>
                <c:pt idx="119729">
                  <c:v>59864.5</c:v>
                </c:pt>
                <c:pt idx="119730">
                  <c:v>59865</c:v>
                </c:pt>
                <c:pt idx="119731">
                  <c:v>59865.5</c:v>
                </c:pt>
                <c:pt idx="119732">
                  <c:v>59866</c:v>
                </c:pt>
                <c:pt idx="119733">
                  <c:v>59866.5</c:v>
                </c:pt>
                <c:pt idx="119734">
                  <c:v>59867</c:v>
                </c:pt>
                <c:pt idx="119735">
                  <c:v>59867.5</c:v>
                </c:pt>
                <c:pt idx="119736">
                  <c:v>59868</c:v>
                </c:pt>
                <c:pt idx="119737">
                  <c:v>59868.5</c:v>
                </c:pt>
                <c:pt idx="119738">
                  <c:v>59869</c:v>
                </c:pt>
                <c:pt idx="119739">
                  <c:v>59869.5</c:v>
                </c:pt>
                <c:pt idx="119740">
                  <c:v>59870</c:v>
                </c:pt>
                <c:pt idx="119741">
                  <c:v>59870.5</c:v>
                </c:pt>
                <c:pt idx="119742">
                  <c:v>59871</c:v>
                </c:pt>
                <c:pt idx="119743">
                  <c:v>59871.5</c:v>
                </c:pt>
                <c:pt idx="119744">
                  <c:v>59872</c:v>
                </c:pt>
                <c:pt idx="119745">
                  <c:v>59872.5</c:v>
                </c:pt>
                <c:pt idx="119746">
                  <c:v>59873</c:v>
                </c:pt>
                <c:pt idx="119747">
                  <c:v>59873.5</c:v>
                </c:pt>
                <c:pt idx="119748">
                  <c:v>59874</c:v>
                </c:pt>
                <c:pt idx="119749">
                  <c:v>59874.5</c:v>
                </c:pt>
                <c:pt idx="119750">
                  <c:v>59875</c:v>
                </c:pt>
                <c:pt idx="119751">
                  <c:v>59875.5</c:v>
                </c:pt>
                <c:pt idx="119752">
                  <c:v>59876</c:v>
                </c:pt>
                <c:pt idx="119753">
                  <c:v>59876.5</c:v>
                </c:pt>
                <c:pt idx="119754">
                  <c:v>59877</c:v>
                </c:pt>
                <c:pt idx="119755">
                  <c:v>59877.5</c:v>
                </c:pt>
                <c:pt idx="119756">
                  <c:v>59878</c:v>
                </c:pt>
                <c:pt idx="119757">
                  <c:v>59878.5</c:v>
                </c:pt>
                <c:pt idx="119758">
                  <c:v>59879</c:v>
                </c:pt>
                <c:pt idx="119759">
                  <c:v>59879.5</c:v>
                </c:pt>
                <c:pt idx="119760">
                  <c:v>59880</c:v>
                </c:pt>
                <c:pt idx="119761">
                  <c:v>59880.5</c:v>
                </c:pt>
                <c:pt idx="119762">
                  <c:v>59881</c:v>
                </c:pt>
                <c:pt idx="119763">
                  <c:v>59881.5</c:v>
                </c:pt>
                <c:pt idx="119764">
                  <c:v>59882</c:v>
                </c:pt>
                <c:pt idx="119765">
                  <c:v>59882.5</c:v>
                </c:pt>
                <c:pt idx="119766">
                  <c:v>59883</c:v>
                </c:pt>
                <c:pt idx="119767">
                  <c:v>59883.5</c:v>
                </c:pt>
                <c:pt idx="119768">
                  <c:v>59884</c:v>
                </c:pt>
                <c:pt idx="119769">
                  <c:v>59884.5</c:v>
                </c:pt>
                <c:pt idx="119770">
                  <c:v>59885</c:v>
                </c:pt>
                <c:pt idx="119771">
                  <c:v>59885.5</c:v>
                </c:pt>
                <c:pt idx="119772">
                  <c:v>59886</c:v>
                </c:pt>
                <c:pt idx="119773">
                  <c:v>59886.5</c:v>
                </c:pt>
                <c:pt idx="119774">
                  <c:v>59887</c:v>
                </c:pt>
                <c:pt idx="119775">
                  <c:v>59887.5</c:v>
                </c:pt>
                <c:pt idx="119776">
                  <c:v>59888</c:v>
                </c:pt>
                <c:pt idx="119777">
                  <c:v>59888.5</c:v>
                </c:pt>
                <c:pt idx="119778">
                  <c:v>59889</c:v>
                </c:pt>
                <c:pt idx="119779">
                  <c:v>59889.5</c:v>
                </c:pt>
                <c:pt idx="119780">
                  <c:v>59890</c:v>
                </c:pt>
                <c:pt idx="119781">
                  <c:v>59890.5</c:v>
                </c:pt>
                <c:pt idx="119782">
                  <c:v>59891</c:v>
                </c:pt>
                <c:pt idx="119783">
                  <c:v>59891.5</c:v>
                </c:pt>
                <c:pt idx="119784">
                  <c:v>59892</c:v>
                </c:pt>
                <c:pt idx="119785">
                  <c:v>59892.5</c:v>
                </c:pt>
                <c:pt idx="119786">
                  <c:v>59893</c:v>
                </c:pt>
                <c:pt idx="119787">
                  <c:v>59893.5</c:v>
                </c:pt>
                <c:pt idx="119788">
                  <c:v>59894</c:v>
                </c:pt>
                <c:pt idx="119789">
                  <c:v>59894.5</c:v>
                </c:pt>
                <c:pt idx="119790">
                  <c:v>59895</c:v>
                </c:pt>
                <c:pt idx="119791">
                  <c:v>59895.5</c:v>
                </c:pt>
                <c:pt idx="119792">
                  <c:v>59896</c:v>
                </c:pt>
                <c:pt idx="119793">
                  <c:v>59896.5</c:v>
                </c:pt>
                <c:pt idx="119794">
                  <c:v>59897</c:v>
                </c:pt>
                <c:pt idx="119795">
                  <c:v>59897.5</c:v>
                </c:pt>
                <c:pt idx="119796">
                  <c:v>59898</c:v>
                </c:pt>
                <c:pt idx="119797">
                  <c:v>59898.5</c:v>
                </c:pt>
                <c:pt idx="119798">
                  <c:v>59899</c:v>
                </c:pt>
                <c:pt idx="119799">
                  <c:v>59899.5</c:v>
                </c:pt>
                <c:pt idx="119800">
                  <c:v>59900</c:v>
                </c:pt>
                <c:pt idx="119801">
                  <c:v>59900.5</c:v>
                </c:pt>
                <c:pt idx="119802">
                  <c:v>59901</c:v>
                </c:pt>
                <c:pt idx="119803">
                  <c:v>59901.5</c:v>
                </c:pt>
                <c:pt idx="119804">
                  <c:v>59902</c:v>
                </c:pt>
                <c:pt idx="119805">
                  <c:v>59902.5</c:v>
                </c:pt>
                <c:pt idx="119806">
                  <c:v>59903</c:v>
                </c:pt>
                <c:pt idx="119807">
                  <c:v>59903.5</c:v>
                </c:pt>
                <c:pt idx="119808">
                  <c:v>59904</c:v>
                </c:pt>
                <c:pt idx="119809">
                  <c:v>59904.5</c:v>
                </c:pt>
                <c:pt idx="119810">
                  <c:v>59905</c:v>
                </c:pt>
                <c:pt idx="119811">
                  <c:v>59905.5</c:v>
                </c:pt>
                <c:pt idx="119812">
                  <c:v>59906</c:v>
                </c:pt>
                <c:pt idx="119813">
                  <c:v>59906.5</c:v>
                </c:pt>
                <c:pt idx="119814">
                  <c:v>59907</c:v>
                </c:pt>
                <c:pt idx="119815">
                  <c:v>59907.5</c:v>
                </c:pt>
                <c:pt idx="119816">
                  <c:v>59908</c:v>
                </c:pt>
                <c:pt idx="119817">
                  <c:v>59908.5</c:v>
                </c:pt>
                <c:pt idx="119818">
                  <c:v>59909</c:v>
                </c:pt>
                <c:pt idx="119819">
                  <c:v>59909.5</c:v>
                </c:pt>
                <c:pt idx="119820">
                  <c:v>59910</c:v>
                </c:pt>
                <c:pt idx="119821">
                  <c:v>59910.5</c:v>
                </c:pt>
                <c:pt idx="119822">
                  <c:v>59911</c:v>
                </c:pt>
                <c:pt idx="119823">
                  <c:v>59911.5</c:v>
                </c:pt>
                <c:pt idx="119824">
                  <c:v>59912</c:v>
                </c:pt>
                <c:pt idx="119825">
                  <c:v>59912.5</c:v>
                </c:pt>
                <c:pt idx="119826">
                  <c:v>59913</c:v>
                </c:pt>
                <c:pt idx="119827">
                  <c:v>59913.5</c:v>
                </c:pt>
                <c:pt idx="119828">
                  <c:v>59914</c:v>
                </c:pt>
                <c:pt idx="119829">
                  <c:v>59914.5</c:v>
                </c:pt>
                <c:pt idx="119830">
                  <c:v>59915</c:v>
                </c:pt>
                <c:pt idx="119831">
                  <c:v>59915.5</c:v>
                </c:pt>
                <c:pt idx="119832">
                  <c:v>59916</c:v>
                </c:pt>
                <c:pt idx="119833">
                  <c:v>59916.5</c:v>
                </c:pt>
                <c:pt idx="119834">
                  <c:v>59917</c:v>
                </c:pt>
                <c:pt idx="119835">
                  <c:v>59917.5</c:v>
                </c:pt>
                <c:pt idx="119836">
                  <c:v>59918</c:v>
                </c:pt>
                <c:pt idx="119837">
                  <c:v>59918.5</c:v>
                </c:pt>
                <c:pt idx="119838">
                  <c:v>59919</c:v>
                </c:pt>
                <c:pt idx="119839">
                  <c:v>59919.5</c:v>
                </c:pt>
                <c:pt idx="119840">
                  <c:v>59920</c:v>
                </c:pt>
                <c:pt idx="119841">
                  <c:v>59920.5</c:v>
                </c:pt>
                <c:pt idx="119842">
                  <c:v>59921</c:v>
                </c:pt>
                <c:pt idx="119843">
                  <c:v>59921.5</c:v>
                </c:pt>
                <c:pt idx="119844">
                  <c:v>59922</c:v>
                </c:pt>
                <c:pt idx="119845">
                  <c:v>59922.5</c:v>
                </c:pt>
                <c:pt idx="119846">
                  <c:v>59923</c:v>
                </c:pt>
                <c:pt idx="119847">
                  <c:v>59923.5</c:v>
                </c:pt>
                <c:pt idx="119848">
                  <c:v>59924</c:v>
                </c:pt>
                <c:pt idx="119849">
                  <c:v>59924.5</c:v>
                </c:pt>
                <c:pt idx="119850">
                  <c:v>59925</c:v>
                </c:pt>
                <c:pt idx="119851">
                  <c:v>59925.5</c:v>
                </c:pt>
                <c:pt idx="119852">
                  <c:v>59926</c:v>
                </c:pt>
                <c:pt idx="119853">
                  <c:v>59926.5</c:v>
                </c:pt>
                <c:pt idx="119854">
                  <c:v>59927</c:v>
                </c:pt>
                <c:pt idx="119855">
                  <c:v>59927.5</c:v>
                </c:pt>
                <c:pt idx="119856">
                  <c:v>59928</c:v>
                </c:pt>
                <c:pt idx="119857">
                  <c:v>59928.5</c:v>
                </c:pt>
                <c:pt idx="119858">
                  <c:v>59929</c:v>
                </c:pt>
                <c:pt idx="119859">
                  <c:v>59929.5</c:v>
                </c:pt>
                <c:pt idx="119860">
                  <c:v>59930</c:v>
                </c:pt>
                <c:pt idx="119861">
                  <c:v>59930.5</c:v>
                </c:pt>
                <c:pt idx="119862">
                  <c:v>59931</c:v>
                </c:pt>
                <c:pt idx="119863">
                  <c:v>59931.5</c:v>
                </c:pt>
                <c:pt idx="119864">
                  <c:v>59932</c:v>
                </c:pt>
                <c:pt idx="119865">
                  <c:v>59932.5</c:v>
                </c:pt>
                <c:pt idx="119866">
                  <c:v>59933</c:v>
                </c:pt>
                <c:pt idx="119867">
                  <c:v>59933.5</c:v>
                </c:pt>
                <c:pt idx="119868">
                  <c:v>59934</c:v>
                </c:pt>
                <c:pt idx="119869">
                  <c:v>59934.5</c:v>
                </c:pt>
                <c:pt idx="119870">
                  <c:v>59935</c:v>
                </c:pt>
                <c:pt idx="119871">
                  <c:v>59935.5</c:v>
                </c:pt>
                <c:pt idx="119872">
                  <c:v>59936</c:v>
                </c:pt>
                <c:pt idx="119873">
                  <c:v>59936.5</c:v>
                </c:pt>
                <c:pt idx="119874">
                  <c:v>59937</c:v>
                </c:pt>
                <c:pt idx="119875">
                  <c:v>59937.5</c:v>
                </c:pt>
                <c:pt idx="119876">
                  <c:v>59938</c:v>
                </c:pt>
                <c:pt idx="119877">
                  <c:v>59938.5</c:v>
                </c:pt>
                <c:pt idx="119878">
                  <c:v>59939</c:v>
                </c:pt>
                <c:pt idx="119879">
                  <c:v>59939.5</c:v>
                </c:pt>
                <c:pt idx="119880">
                  <c:v>59940</c:v>
                </c:pt>
                <c:pt idx="119881">
                  <c:v>59940.5</c:v>
                </c:pt>
                <c:pt idx="119882">
                  <c:v>59941</c:v>
                </c:pt>
                <c:pt idx="119883">
                  <c:v>59941.5</c:v>
                </c:pt>
                <c:pt idx="119884">
                  <c:v>59942</c:v>
                </c:pt>
                <c:pt idx="119885">
                  <c:v>59942.5</c:v>
                </c:pt>
                <c:pt idx="119886">
                  <c:v>59943</c:v>
                </c:pt>
                <c:pt idx="119887">
                  <c:v>59943.5</c:v>
                </c:pt>
                <c:pt idx="119888">
                  <c:v>59944</c:v>
                </c:pt>
                <c:pt idx="119889">
                  <c:v>59944.5</c:v>
                </c:pt>
                <c:pt idx="119890">
                  <c:v>59945</c:v>
                </c:pt>
                <c:pt idx="119891">
                  <c:v>59945.5</c:v>
                </c:pt>
                <c:pt idx="119892">
                  <c:v>59946</c:v>
                </c:pt>
                <c:pt idx="119893">
                  <c:v>59946.5</c:v>
                </c:pt>
                <c:pt idx="119894">
                  <c:v>59947</c:v>
                </c:pt>
                <c:pt idx="119895">
                  <c:v>59947.5</c:v>
                </c:pt>
                <c:pt idx="119896">
                  <c:v>59948</c:v>
                </c:pt>
                <c:pt idx="119897">
                  <c:v>59948.5</c:v>
                </c:pt>
                <c:pt idx="119898">
                  <c:v>59949</c:v>
                </c:pt>
                <c:pt idx="119899">
                  <c:v>59949.5</c:v>
                </c:pt>
                <c:pt idx="119900">
                  <c:v>59950</c:v>
                </c:pt>
                <c:pt idx="119901">
                  <c:v>59950.5</c:v>
                </c:pt>
                <c:pt idx="119902">
                  <c:v>59951</c:v>
                </c:pt>
                <c:pt idx="119903">
                  <c:v>59951.5</c:v>
                </c:pt>
                <c:pt idx="119904">
                  <c:v>59952</c:v>
                </c:pt>
                <c:pt idx="119905">
                  <c:v>59952.5</c:v>
                </c:pt>
                <c:pt idx="119906">
                  <c:v>59953</c:v>
                </c:pt>
                <c:pt idx="119907">
                  <c:v>59953.5</c:v>
                </c:pt>
                <c:pt idx="119908">
                  <c:v>59954</c:v>
                </c:pt>
                <c:pt idx="119909">
                  <c:v>59954.5</c:v>
                </c:pt>
                <c:pt idx="119910">
                  <c:v>59955</c:v>
                </c:pt>
                <c:pt idx="119911">
                  <c:v>59955.5</c:v>
                </c:pt>
                <c:pt idx="119912">
                  <c:v>59956</c:v>
                </c:pt>
                <c:pt idx="119913">
                  <c:v>59956.5</c:v>
                </c:pt>
                <c:pt idx="119914">
                  <c:v>59957</c:v>
                </c:pt>
                <c:pt idx="119915">
                  <c:v>59957.5</c:v>
                </c:pt>
                <c:pt idx="119916">
                  <c:v>59958</c:v>
                </c:pt>
                <c:pt idx="119917">
                  <c:v>59958.5</c:v>
                </c:pt>
                <c:pt idx="119918">
                  <c:v>59959</c:v>
                </c:pt>
                <c:pt idx="119919">
                  <c:v>59959.5</c:v>
                </c:pt>
                <c:pt idx="119920">
                  <c:v>59960</c:v>
                </c:pt>
                <c:pt idx="119921">
                  <c:v>59960.5</c:v>
                </c:pt>
                <c:pt idx="119922">
                  <c:v>59961</c:v>
                </c:pt>
                <c:pt idx="119923">
                  <c:v>59961.5</c:v>
                </c:pt>
                <c:pt idx="119924">
                  <c:v>59962</c:v>
                </c:pt>
                <c:pt idx="119925">
                  <c:v>59962.5</c:v>
                </c:pt>
                <c:pt idx="119926">
                  <c:v>59963</c:v>
                </c:pt>
                <c:pt idx="119927">
                  <c:v>59963.5</c:v>
                </c:pt>
                <c:pt idx="119928">
                  <c:v>59964</c:v>
                </c:pt>
                <c:pt idx="119929">
                  <c:v>59964.5</c:v>
                </c:pt>
                <c:pt idx="119930">
                  <c:v>59965</c:v>
                </c:pt>
                <c:pt idx="119931">
                  <c:v>59965.5</c:v>
                </c:pt>
                <c:pt idx="119932">
                  <c:v>59966</c:v>
                </c:pt>
                <c:pt idx="119933">
                  <c:v>59966.5</c:v>
                </c:pt>
                <c:pt idx="119934">
                  <c:v>59967</c:v>
                </c:pt>
                <c:pt idx="119935">
                  <c:v>59967.5</c:v>
                </c:pt>
                <c:pt idx="119936">
                  <c:v>59968</c:v>
                </c:pt>
                <c:pt idx="119937">
                  <c:v>59968.5</c:v>
                </c:pt>
                <c:pt idx="119938">
                  <c:v>59969</c:v>
                </c:pt>
                <c:pt idx="119939">
                  <c:v>59969.5</c:v>
                </c:pt>
                <c:pt idx="119940">
                  <c:v>59970</c:v>
                </c:pt>
                <c:pt idx="119941">
                  <c:v>59970.5</c:v>
                </c:pt>
                <c:pt idx="119942">
                  <c:v>59971</c:v>
                </c:pt>
                <c:pt idx="119943">
                  <c:v>59971.5</c:v>
                </c:pt>
                <c:pt idx="119944">
                  <c:v>59972</c:v>
                </c:pt>
                <c:pt idx="119945">
                  <c:v>59972.5</c:v>
                </c:pt>
                <c:pt idx="119946">
                  <c:v>59973</c:v>
                </c:pt>
                <c:pt idx="119947">
                  <c:v>59973.5</c:v>
                </c:pt>
                <c:pt idx="119948">
                  <c:v>59974</c:v>
                </c:pt>
                <c:pt idx="119949">
                  <c:v>59974.5</c:v>
                </c:pt>
                <c:pt idx="119950">
                  <c:v>59975</c:v>
                </c:pt>
                <c:pt idx="119951">
                  <c:v>59975.5</c:v>
                </c:pt>
                <c:pt idx="119952">
                  <c:v>59976</c:v>
                </c:pt>
                <c:pt idx="119953">
                  <c:v>59976.5</c:v>
                </c:pt>
                <c:pt idx="119954">
                  <c:v>59977</c:v>
                </c:pt>
                <c:pt idx="119955">
                  <c:v>59977.5</c:v>
                </c:pt>
                <c:pt idx="119956">
                  <c:v>59978</c:v>
                </c:pt>
                <c:pt idx="119957">
                  <c:v>59978.5</c:v>
                </c:pt>
                <c:pt idx="119958">
                  <c:v>59979</c:v>
                </c:pt>
                <c:pt idx="119959">
                  <c:v>59979.5</c:v>
                </c:pt>
                <c:pt idx="119960">
                  <c:v>59980</c:v>
                </c:pt>
                <c:pt idx="119961">
                  <c:v>59980.5</c:v>
                </c:pt>
                <c:pt idx="119962">
                  <c:v>59981</c:v>
                </c:pt>
                <c:pt idx="119963">
                  <c:v>59981.5</c:v>
                </c:pt>
                <c:pt idx="119964">
                  <c:v>59982</c:v>
                </c:pt>
                <c:pt idx="119965">
                  <c:v>59982.5</c:v>
                </c:pt>
                <c:pt idx="119966">
                  <c:v>59983</c:v>
                </c:pt>
                <c:pt idx="119967">
                  <c:v>59983.5</c:v>
                </c:pt>
                <c:pt idx="119968">
                  <c:v>59984</c:v>
                </c:pt>
                <c:pt idx="119969">
                  <c:v>59984.5</c:v>
                </c:pt>
                <c:pt idx="119970">
                  <c:v>59985</c:v>
                </c:pt>
                <c:pt idx="119971">
                  <c:v>59985.5</c:v>
                </c:pt>
                <c:pt idx="119972">
                  <c:v>59986</c:v>
                </c:pt>
                <c:pt idx="119973">
                  <c:v>59986.5</c:v>
                </c:pt>
                <c:pt idx="119974">
                  <c:v>59987</c:v>
                </c:pt>
                <c:pt idx="119975">
                  <c:v>59987.5</c:v>
                </c:pt>
                <c:pt idx="119976">
                  <c:v>59988</c:v>
                </c:pt>
                <c:pt idx="119977">
                  <c:v>59988.5</c:v>
                </c:pt>
                <c:pt idx="119978">
                  <c:v>59989</c:v>
                </c:pt>
                <c:pt idx="119979">
                  <c:v>59989.5</c:v>
                </c:pt>
                <c:pt idx="119980">
                  <c:v>59990</c:v>
                </c:pt>
                <c:pt idx="119981">
                  <c:v>59990.5</c:v>
                </c:pt>
                <c:pt idx="119982">
                  <c:v>59991</c:v>
                </c:pt>
                <c:pt idx="119983">
                  <c:v>59991.5</c:v>
                </c:pt>
                <c:pt idx="119984">
                  <c:v>59992</c:v>
                </c:pt>
                <c:pt idx="119985">
                  <c:v>59992.5</c:v>
                </c:pt>
                <c:pt idx="119986">
                  <c:v>59993</c:v>
                </c:pt>
                <c:pt idx="119987">
                  <c:v>59993.5</c:v>
                </c:pt>
                <c:pt idx="119988">
                  <c:v>59994</c:v>
                </c:pt>
                <c:pt idx="119989">
                  <c:v>59994.5</c:v>
                </c:pt>
                <c:pt idx="119990">
                  <c:v>59995</c:v>
                </c:pt>
                <c:pt idx="119991">
                  <c:v>59995.5</c:v>
                </c:pt>
                <c:pt idx="119992">
                  <c:v>59996</c:v>
                </c:pt>
                <c:pt idx="119993">
                  <c:v>59996.5</c:v>
                </c:pt>
                <c:pt idx="119994">
                  <c:v>59997</c:v>
                </c:pt>
                <c:pt idx="119995">
                  <c:v>59997.5</c:v>
                </c:pt>
                <c:pt idx="119996">
                  <c:v>59998</c:v>
                </c:pt>
                <c:pt idx="119997">
                  <c:v>59998.5</c:v>
                </c:pt>
                <c:pt idx="119998">
                  <c:v>59999</c:v>
                </c:pt>
                <c:pt idx="119999">
                  <c:v>59999.5</c:v>
                </c:pt>
                <c:pt idx="120000">
                  <c:v>60000</c:v>
                </c:pt>
                <c:pt idx="120001">
                  <c:v>60000.5</c:v>
                </c:pt>
                <c:pt idx="120002">
                  <c:v>60001</c:v>
                </c:pt>
                <c:pt idx="120003">
                  <c:v>60001.5</c:v>
                </c:pt>
                <c:pt idx="120004">
                  <c:v>60002</c:v>
                </c:pt>
                <c:pt idx="120005">
                  <c:v>60002.5</c:v>
                </c:pt>
                <c:pt idx="120006">
                  <c:v>60003</c:v>
                </c:pt>
                <c:pt idx="120007">
                  <c:v>60003.5</c:v>
                </c:pt>
                <c:pt idx="120008">
                  <c:v>60004</c:v>
                </c:pt>
                <c:pt idx="120009">
                  <c:v>60004.5</c:v>
                </c:pt>
                <c:pt idx="120010">
                  <c:v>60005</c:v>
                </c:pt>
                <c:pt idx="120011">
                  <c:v>60005.5</c:v>
                </c:pt>
                <c:pt idx="120012">
                  <c:v>60006</c:v>
                </c:pt>
                <c:pt idx="120013">
                  <c:v>60006.5</c:v>
                </c:pt>
                <c:pt idx="120014">
                  <c:v>60007</c:v>
                </c:pt>
                <c:pt idx="120015">
                  <c:v>60007.5</c:v>
                </c:pt>
                <c:pt idx="120016">
                  <c:v>60008</c:v>
                </c:pt>
                <c:pt idx="120017">
                  <c:v>60008.5</c:v>
                </c:pt>
                <c:pt idx="120018">
                  <c:v>60009</c:v>
                </c:pt>
                <c:pt idx="120019">
                  <c:v>60009.5</c:v>
                </c:pt>
                <c:pt idx="120020">
                  <c:v>60010</c:v>
                </c:pt>
                <c:pt idx="120021">
                  <c:v>60010.5</c:v>
                </c:pt>
                <c:pt idx="120022">
                  <c:v>60011</c:v>
                </c:pt>
                <c:pt idx="120023">
                  <c:v>60011.5</c:v>
                </c:pt>
                <c:pt idx="120024">
                  <c:v>60012</c:v>
                </c:pt>
                <c:pt idx="120025">
                  <c:v>60012.5</c:v>
                </c:pt>
                <c:pt idx="120026">
                  <c:v>60013</c:v>
                </c:pt>
                <c:pt idx="120027">
                  <c:v>60013.5</c:v>
                </c:pt>
                <c:pt idx="120028">
                  <c:v>60014</c:v>
                </c:pt>
                <c:pt idx="120029">
                  <c:v>60014.5</c:v>
                </c:pt>
                <c:pt idx="120030">
                  <c:v>60015</c:v>
                </c:pt>
                <c:pt idx="120031">
                  <c:v>60015.5</c:v>
                </c:pt>
                <c:pt idx="120032">
                  <c:v>60016</c:v>
                </c:pt>
                <c:pt idx="120033">
                  <c:v>60016.5</c:v>
                </c:pt>
                <c:pt idx="120034">
                  <c:v>60017</c:v>
                </c:pt>
                <c:pt idx="120035">
                  <c:v>60017.5</c:v>
                </c:pt>
                <c:pt idx="120036">
                  <c:v>60018</c:v>
                </c:pt>
                <c:pt idx="120037">
                  <c:v>60018.5</c:v>
                </c:pt>
                <c:pt idx="120038">
                  <c:v>60019</c:v>
                </c:pt>
                <c:pt idx="120039">
                  <c:v>60019.5</c:v>
                </c:pt>
                <c:pt idx="120040">
                  <c:v>60020</c:v>
                </c:pt>
                <c:pt idx="120041">
                  <c:v>60020.5</c:v>
                </c:pt>
                <c:pt idx="120042">
                  <c:v>60021</c:v>
                </c:pt>
                <c:pt idx="120043">
                  <c:v>60021.5</c:v>
                </c:pt>
                <c:pt idx="120044">
                  <c:v>60022</c:v>
                </c:pt>
                <c:pt idx="120045">
                  <c:v>60022.5</c:v>
                </c:pt>
                <c:pt idx="120046">
                  <c:v>60023</c:v>
                </c:pt>
                <c:pt idx="120047">
                  <c:v>60023.5</c:v>
                </c:pt>
                <c:pt idx="120048">
                  <c:v>60024</c:v>
                </c:pt>
                <c:pt idx="120049">
                  <c:v>60024.5</c:v>
                </c:pt>
                <c:pt idx="120050">
                  <c:v>60025</c:v>
                </c:pt>
                <c:pt idx="120051">
                  <c:v>60025.5</c:v>
                </c:pt>
                <c:pt idx="120052">
                  <c:v>60026</c:v>
                </c:pt>
                <c:pt idx="120053">
                  <c:v>60026.5</c:v>
                </c:pt>
                <c:pt idx="120054">
                  <c:v>60027</c:v>
                </c:pt>
                <c:pt idx="120055">
                  <c:v>60027.5</c:v>
                </c:pt>
                <c:pt idx="120056">
                  <c:v>60028</c:v>
                </c:pt>
                <c:pt idx="120057">
                  <c:v>60028.5</c:v>
                </c:pt>
                <c:pt idx="120058">
                  <c:v>60029</c:v>
                </c:pt>
                <c:pt idx="120059">
                  <c:v>60029.5</c:v>
                </c:pt>
                <c:pt idx="120060">
                  <c:v>60030</c:v>
                </c:pt>
                <c:pt idx="120061">
                  <c:v>60030.5</c:v>
                </c:pt>
                <c:pt idx="120062">
                  <c:v>60031</c:v>
                </c:pt>
                <c:pt idx="120063">
                  <c:v>60031.5</c:v>
                </c:pt>
                <c:pt idx="120064">
                  <c:v>60032</c:v>
                </c:pt>
                <c:pt idx="120065">
                  <c:v>60032.5</c:v>
                </c:pt>
                <c:pt idx="120066">
                  <c:v>60033</c:v>
                </c:pt>
                <c:pt idx="120067">
                  <c:v>60033.5</c:v>
                </c:pt>
                <c:pt idx="120068">
                  <c:v>60034</c:v>
                </c:pt>
                <c:pt idx="120069">
                  <c:v>60034.5</c:v>
                </c:pt>
                <c:pt idx="120070">
                  <c:v>60035</c:v>
                </c:pt>
                <c:pt idx="120071">
                  <c:v>60035.5</c:v>
                </c:pt>
                <c:pt idx="120072">
                  <c:v>60036</c:v>
                </c:pt>
                <c:pt idx="120073">
                  <c:v>60036.5</c:v>
                </c:pt>
                <c:pt idx="120074">
                  <c:v>60037</c:v>
                </c:pt>
                <c:pt idx="120075">
                  <c:v>60037.5</c:v>
                </c:pt>
                <c:pt idx="120076">
                  <c:v>60038</c:v>
                </c:pt>
                <c:pt idx="120077">
                  <c:v>60038.5</c:v>
                </c:pt>
                <c:pt idx="120078">
                  <c:v>60039</c:v>
                </c:pt>
                <c:pt idx="120079">
                  <c:v>60039.5</c:v>
                </c:pt>
                <c:pt idx="120080">
                  <c:v>60040</c:v>
                </c:pt>
                <c:pt idx="120081">
                  <c:v>60040.5</c:v>
                </c:pt>
                <c:pt idx="120082">
                  <c:v>60041</c:v>
                </c:pt>
                <c:pt idx="120083">
                  <c:v>60041.5</c:v>
                </c:pt>
                <c:pt idx="120084">
                  <c:v>60042</c:v>
                </c:pt>
                <c:pt idx="120085">
                  <c:v>60042.5</c:v>
                </c:pt>
                <c:pt idx="120086">
                  <c:v>60043</c:v>
                </c:pt>
                <c:pt idx="120087">
                  <c:v>60043.5</c:v>
                </c:pt>
                <c:pt idx="120088">
                  <c:v>60044</c:v>
                </c:pt>
                <c:pt idx="120089">
                  <c:v>60044.5</c:v>
                </c:pt>
                <c:pt idx="120090">
                  <c:v>60045</c:v>
                </c:pt>
                <c:pt idx="120091">
                  <c:v>60045.5</c:v>
                </c:pt>
                <c:pt idx="120092">
                  <c:v>60046</c:v>
                </c:pt>
                <c:pt idx="120093">
                  <c:v>60046.5</c:v>
                </c:pt>
                <c:pt idx="120094">
                  <c:v>60047</c:v>
                </c:pt>
                <c:pt idx="120095">
                  <c:v>60047.5</c:v>
                </c:pt>
                <c:pt idx="120096">
                  <c:v>60048</c:v>
                </c:pt>
                <c:pt idx="120097">
                  <c:v>60048.5</c:v>
                </c:pt>
                <c:pt idx="120098">
                  <c:v>60049</c:v>
                </c:pt>
                <c:pt idx="120099">
                  <c:v>60049.5</c:v>
                </c:pt>
                <c:pt idx="120100">
                  <c:v>60050</c:v>
                </c:pt>
                <c:pt idx="120101">
                  <c:v>60050.5</c:v>
                </c:pt>
                <c:pt idx="120102">
                  <c:v>60051</c:v>
                </c:pt>
                <c:pt idx="120103">
                  <c:v>60051.5</c:v>
                </c:pt>
                <c:pt idx="120104">
                  <c:v>60052</c:v>
                </c:pt>
                <c:pt idx="120105">
                  <c:v>60052.5</c:v>
                </c:pt>
                <c:pt idx="120106">
                  <c:v>60053</c:v>
                </c:pt>
                <c:pt idx="120107">
                  <c:v>60053.5</c:v>
                </c:pt>
                <c:pt idx="120108">
                  <c:v>60054</c:v>
                </c:pt>
                <c:pt idx="120109">
                  <c:v>60054.5</c:v>
                </c:pt>
                <c:pt idx="120110">
                  <c:v>60055</c:v>
                </c:pt>
                <c:pt idx="120111">
                  <c:v>60055.5</c:v>
                </c:pt>
                <c:pt idx="120112">
                  <c:v>60056</c:v>
                </c:pt>
                <c:pt idx="120113">
                  <c:v>60056.5</c:v>
                </c:pt>
                <c:pt idx="120114">
                  <c:v>60057</c:v>
                </c:pt>
                <c:pt idx="120115">
                  <c:v>60057.5</c:v>
                </c:pt>
                <c:pt idx="120116">
                  <c:v>60058</c:v>
                </c:pt>
                <c:pt idx="120117">
                  <c:v>60058.5</c:v>
                </c:pt>
                <c:pt idx="120118">
                  <c:v>60059</c:v>
                </c:pt>
                <c:pt idx="120119">
                  <c:v>60059.5</c:v>
                </c:pt>
                <c:pt idx="120120">
                  <c:v>60060</c:v>
                </c:pt>
                <c:pt idx="120121">
                  <c:v>60060.5</c:v>
                </c:pt>
                <c:pt idx="120122">
                  <c:v>60061</c:v>
                </c:pt>
                <c:pt idx="120123">
                  <c:v>60061.5</c:v>
                </c:pt>
                <c:pt idx="120124">
                  <c:v>60062</c:v>
                </c:pt>
                <c:pt idx="120125">
                  <c:v>60062.5</c:v>
                </c:pt>
                <c:pt idx="120126">
                  <c:v>60063</c:v>
                </c:pt>
                <c:pt idx="120127">
                  <c:v>60063.5</c:v>
                </c:pt>
                <c:pt idx="120128">
                  <c:v>60064</c:v>
                </c:pt>
                <c:pt idx="120129">
                  <c:v>60064.5</c:v>
                </c:pt>
                <c:pt idx="120130">
                  <c:v>60065</c:v>
                </c:pt>
                <c:pt idx="120131">
                  <c:v>60065.5</c:v>
                </c:pt>
                <c:pt idx="120132">
                  <c:v>60066</c:v>
                </c:pt>
                <c:pt idx="120133">
                  <c:v>60066.5</c:v>
                </c:pt>
                <c:pt idx="120134">
                  <c:v>60067</c:v>
                </c:pt>
                <c:pt idx="120135">
                  <c:v>60067.5</c:v>
                </c:pt>
                <c:pt idx="120136">
                  <c:v>60068</c:v>
                </c:pt>
                <c:pt idx="120137">
                  <c:v>60068.5</c:v>
                </c:pt>
                <c:pt idx="120138">
                  <c:v>60069</c:v>
                </c:pt>
                <c:pt idx="120139">
                  <c:v>60069.5</c:v>
                </c:pt>
                <c:pt idx="120140">
                  <c:v>60070</c:v>
                </c:pt>
                <c:pt idx="120141">
                  <c:v>60070.5</c:v>
                </c:pt>
                <c:pt idx="120142">
                  <c:v>60071</c:v>
                </c:pt>
                <c:pt idx="120143">
                  <c:v>60071.5</c:v>
                </c:pt>
                <c:pt idx="120144">
                  <c:v>60072</c:v>
                </c:pt>
                <c:pt idx="120145">
                  <c:v>60072.5</c:v>
                </c:pt>
                <c:pt idx="120146">
                  <c:v>60073</c:v>
                </c:pt>
                <c:pt idx="120147">
                  <c:v>60073.5</c:v>
                </c:pt>
                <c:pt idx="120148">
                  <c:v>60074</c:v>
                </c:pt>
                <c:pt idx="120149">
                  <c:v>60074.5</c:v>
                </c:pt>
                <c:pt idx="120150">
                  <c:v>60075</c:v>
                </c:pt>
                <c:pt idx="120151">
                  <c:v>60075.5</c:v>
                </c:pt>
                <c:pt idx="120152">
                  <c:v>60076</c:v>
                </c:pt>
                <c:pt idx="120153">
                  <c:v>60076.5</c:v>
                </c:pt>
                <c:pt idx="120154">
                  <c:v>60077</c:v>
                </c:pt>
                <c:pt idx="120155">
                  <c:v>60077.5</c:v>
                </c:pt>
                <c:pt idx="120156">
                  <c:v>60078</c:v>
                </c:pt>
                <c:pt idx="120157">
                  <c:v>60078.5</c:v>
                </c:pt>
                <c:pt idx="120158">
                  <c:v>60079</c:v>
                </c:pt>
                <c:pt idx="120159">
                  <c:v>60079.5</c:v>
                </c:pt>
                <c:pt idx="120160">
                  <c:v>60080</c:v>
                </c:pt>
                <c:pt idx="120161">
                  <c:v>60080.5</c:v>
                </c:pt>
                <c:pt idx="120162">
                  <c:v>60081</c:v>
                </c:pt>
                <c:pt idx="120163">
                  <c:v>60081.5</c:v>
                </c:pt>
                <c:pt idx="120164">
                  <c:v>60082</c:v>
                </c:pt>
                <c:pt idx="120165">
                  <c:v>60082.5</c:v>
                </c:pt>
                <c:pt idx="120166">
                  <c:v>60083</c:v>
                </c:pt>
                <c:pt idx="120167">
                  <c:v>60083.5</c:v>
                </c:pt>
                <c:pt idx="120168">
                  <c:v>60084</c:v>
                </c:pt>
                <c:pt idx="120169">
                  <c:v>60084.5</c:v>
                </c:pt>
                <c:pt idx="120170">
                  <c:v>60085</c:v>
                </c:pt>
                <c:pt idx="120171">
                  <c:v>60085.5</c:v>
                </c:pt>
                <c:pt idx="120172">
                  <c:v>60086</c:v>
                </c:pt>
                <c:pt idx="120173">
                  <c:v>60086.5</c:v>
                </c:pt>
                <c:pt idx="120174">
                  <c:v>60087</c:v>
                </c:pt>
                <c:pt idx="120175">
                  <c:v>60087.5</c:v>
                </c:pt>
                <c:pt idx="120176">
                  <c:v>60088</c:v>
                </c:pt>
                <c:pt idx="120177">
                  <c:v>60088.5</c:v>
                </c:pt>
                <c:pt idx="120178">
                  <c:v>60089</c:v>
                </c:pt>
                <c:pt idx="120179">
                  <c:v>60089.5</c:v>
                </c:pt>
                <c:pt idx="120180">
                  <c:v>60090</c:v>
                </c:pt>
                <c:pt idx="120181">
                  <c:v>60090.5</c:v>
                </c:pt>
                <c:pt idx="120182">
                  <c:v>60091</c:v>
                </c:pt>
                <c:pt idx="120183">
                  <c:v>60091.5</c:v>
                </c:pt>
                <c:pt idx="120184">
                  <c:v>60092</c:v>
                </c:pt>
                <c:pt idx="120185">
                  <c:v>60092.5</c:v>
                </c:pt>
                <c:pt idx="120186">
                  <c:v>60093</c:v>
                </c:pt>
                <c:pt idx="120187">
                  <c:v>60093.5</c:v>
                </c:pt>
                <c:pt idx="120188">
                  <c:v>60094</c:v>
                </c:pt>
                <c:pt idx="120189">
                  <c:v>60094.5</c:v>
                </c:pt>
                <c:pt idx="120190">
                  <c:v>60095</c:v>
                </c:pt>
                <c:pt idx="120191">
                  <c:v>60095.5</c:v>
                </c:pt>
                <c:pt idx="120192">
                  <c:v>60096</c:v>
                </c:pt>
                <c:pt idx="120193">
                  <c:v>60096.5</c:v>
                </c:pt>
                <c:pt idx="120194">
                  <c:v>60097</c:v>
                </c:pt>
                <c:pt idx="120195">
                  <c:v>60097.5</c:v>
                </c:pt>
                <c:pt idx="120196">
                  <c:v>60098</c:v>
                </c:pt>
                <c:pt idx="120197">
                  <c:v>60098.5</c:v>
                </c:pt>
                <c:pt idx="120198">
                  <c:v>60099</c:v>
                </c:pt>
                <c:pt idx="120199">
                  <c:v>60099.5</c:v>
                </c:pt>
                <c:pt idx="120200">
                  <c:v>60100</c:v>
                </c:pt>
                <c:pt idx="120201">
                  <c:v>60100.5</c:v>
                </c:pt>
                <c:pt idx="120202">
                  <c:v>60101</c:v>
                </c:pt>
                <c:pt idx="120203">
                  <c:v>60101.5</c:v>
                </c:pt>
                <c:pt idx="120204">
                  <c:v>60102</c:v>
                </c:pt>
                <c:pt idx="120205">
                  <c:v>60102.5</c:v>
                </c:pt>
                <c:pt idx="120206">
                  <c:v>60103</c:v>
                </c:pt>
                <c:pt idx="120207">
                  <c:v>60103.5</c:v>
                </c:pt>
                <c:pt idx="120208">
                  <c:v>60104</c:v>
                </c:pt>
                <c:pt idx="120209">
                  <c:v>60104.5</c:v>
                </c:pt>
                <c:pt idx="120210">
                  <c:v>60105</c:v>
                </c:pt>
                <c:pt idx="120211">
                  <c:v>60105.5</c:v>
                </c:pt>
                <c:pt idx="120212">
                  <c:v>60106</c:v>
                </c:pt>
                <c:pt idx="120213">
                  <c:v>60106.5</c:v>
                </c:pt>
                <c:pt idx="120214">
                  <c:v>60107</c:v>
                </c:pt>
                <c:pt idx="120215">
                  <c:v>60107.5</c:v>
                </c:pt>
                <c:pt idx="120216">
                  <c:v>60108</c:v>
                </c:pt>
                <c:pt idx="120217">
                  <c:v>60108.5</c:v>
                </c:pt>
                <c:pt idx="120218">
                  <c:v>60109</c:v>
                </c:pt>
                <c:pt idx="120219">
                  <c:v>60109.5</c:v>
                </c:pt>
                <c:pt idx="120220">
                  <c:v>60110</c:v>
                </c:pt>
                <c:pt idx="120221">
                  <c:v>60110.5</c:v>
                </c:pt>
                <c:pt idx="120222">
                  <c:v>60111</c:v>
                </c:pt>
                <c:pt idx="120223">
                  <c:v>60111.5</c:v>
                </c:pt>
                <c:pt idx="120224">
                  <c:v>60112</c:v>
                </c:pt>
                <c:pt idx="120225">
                  <c:v>60112.5</c:v>
                </c:pt>
                <c:pt idx="120226">
                  <c:v>60113</c:v>
                </c:pt>
                <c:pt idx="120227">
                  <c:v>60113.5</c:v>
                </c:pt>
                <c:pt idx="120228">
                  <c:v>60114</c:v>
                </c:pt>
                <c:pt idx="120229">
                  <c:v>60114.5</c:v>
                </c:pt>
                <c:pt idx="120230">
                  <c:v>60115</c:v>
                </c:pt>
                <c:pt idx="120231">
                  <c:v>60115.5</c:v>
                </c:pt>
                <c:pt idx="120232">
                  <c:v>60116</c:v>
                </c:pt>
                <c:pt idx="120233">
                  <c:v>60116.5</c:v>
                </c:pt>
                <c:pt idx="120234">
                  <c:v>60117</c:v>
                </c:pt>
                <c:pt idx="120235">
                  <c:v>60117.5</c:v>
                </c:pt>
                <c:pt idx="120236">
                  <c:v>60118</c:v>
                </c:pt>
                <c:pt idx="120237">
                  <c:v>60118.5</c:v>
                </c:pt>
                <c:pt idx="120238">
                  <c:v>60119</c:v>
                </c:pt>
                <c:pt idx="120239">
                  <c:v>60119.5</c:v>
                </c:pt>
                <c:pt idx="120240">
                  <c:v>60120</c:v>
                </c:pt>
                <c:pt idx="120241">
                  <c:v>60120.5</c:v>
                </c:pt>
                <c:pt idx="120242">
                  <c:v>60121</c:v>
                </c:pt>
                <c:pt idx="120243">
                  <c:v>60121.5</c:v>
                </c:pt>
                <c:pt idx="120244">
                  <c:v>60122</c:v>
                </c:pt>
                <c:pt idx="120245">
                  <c:v>60122.5</c:v>
                </c:pt>
                <c:pt idx="120246">
                  <c:v>60123</c:v>
                </c:pt>
                <c:pt idx="120247">
                  <c:v>60123.5</c:v>
                </c:pt>
                <c:pt idx="120248">
                  <c:v>60124</c:v>
                </c:pt>
                <c:pt idx="120249">
                  <c:v>60124.5</c:v>
                </c:pt>
                <c:pt idx="120250">
                  <c:v>60125</c:v>
                </c:pt>
                <c:pt idx="120251">
                  <c:v>60125.5</c:v>
                </c:pt>
                <c:pt idx="120252">
                  <c:v>60126</c:v>
                </c:pt>
                <c:pt idx="120253">
                  <c:v>60126.5</c:v>
                </c:pt>
                <c:pt idx="120254">
                  <c:v>60127</c:v>
                </c:pt>
                <c:pt idx="120255">
                  <c:v>60127.5</c:v>
                </c:pt>
                <c:pt idx="120256">
                  <c:v>60128</c:v>
                </c:pt>
                <c:pt idx="120257">
                  <c:v>60128.5</c:v>
                </c:pt>
                <c:pt idx="120258">
                  <c:v>60129</c:v>
                </c:pt>
                <c:pt idx="120259">
                  <c:v>60129.5</c:v>
                </c:pt>
                <c:pt idx="120260">
                  <c:v>60130</c:v>
                </c:pt>
                <c:pt idx="120261">
                  <c:v>60130.5</c:v>
                </c:pt>
                <c:pt idx="120262">
                  <c:v>60131</c:v>
                </c:pt>
                <c:pt idx="120263">
                  <c:v>60131.5</c:v>
                </c:pt>
                <c:pt idx="120264">
                  <c:v>60132</c:v>
                </c:pt>
                <c:pt idx="120265">
                  <c:v>60132.5</c:v>
                </c:pt>
                <c:pt idx="120266">
                  <c:v>60133</c:v>
                </c:pt>
                <c:pt idx="120267">
                  <c:v>60133.5</c:v>
                </c:pt>
                <c:pt idx="120268">
                  <c:v>60134</c:v>
                </c:pt>
                <c:pt idx="120269">
                  <c:v>60134.5</c:v>
                </c:pt>
                <c:pt idx="120270">
                  <c:v>60135</c:v>
                </c:pt>
                <c:pt idx="120271">
                  <c:v>60135.5</c:v>
                </c:pt>
                <c:pt idx="120272">
                  <c:v>60136</c:v>
                </c:pt>
                <c:pt idx="120273">
                  <c:v>60136.5</c:v>
                </c:pt>
                <c:pt idx="120274">
                  <c:v>60137</c:v>
                </c:pt>
                <c:pt idx="120275">
                  <c:v>60137.5</c:v>
                </c:pt>
                <c:pt idx="120276">
                  <c:v>60138</c:v>
                </c:pt>
                <c:pt idx="120277">
                  <c:v>60138.5</c:v>
                </c:pt>
                <c:pt idx="120278">
                  <c:v>60139</c:v>
                </c:pt>
                <c:pt idx="120279">
                  <c:v>60139.5</c:v>
                </c:pt>
                <c:pt idx="120280">
                  <c:v>60140</c:v>
                </c:pt>
                <c:pt idx="120281">
                  <c:v>60140.5</c:v>
                </c:pt>
                <c:pt idx="120282">
                  <c:v>60141</c:v>
                </c:pt>
                <c:pt idx="120283">
                  <c:v>60141.5</c:v>
                </c:pt>
                <c:pt idx="120284">
                  <c:v>60142</c:v>
                </c:pt>
                <c:pt idx="120285">
                  <c:v>60142.5</c:v>
                </c:pt>
                <c:pt idx="120286">
                  <c:v>60143</c:v>
                </c:pt>
                <c:pt idx="120287">
                  <c:v>60143.5</c:v>
                </c:pt>
                <c:pt idx="120288">
                  <c:v>60144</c:v>
                </c:pt>
                <c:pt idx="120289">
                  <c:v>60144.5</c:v>
                </c:pt>
                <c:pt idx="120290">
                  <c:v>60145</c:v>
                </c:pt>
                <c:pt idx="120291">
                  <c:v>60145.5</c:v>
                </c:pt>
                <c:pt idx="120292">
                  <c:v>60146</c:v>
                </c:pt>
                <c:pt idx="120293">
                  <c:v>60146.5</c:v>
                </c:pt>
                <c:pt idx="120294">
                  <c:v>60147</c:v>
                </c:pt>
                <c:pt idx="120295">
                  <c:v>60147.5</c:v>
                </c:pt>
                <c:pt idx="120296">
                  <c:v>60148</c:v>
                </c:pt>
                <c:pt idx="120297">
                  <c:v>60148.5</c:v>
                </c:pt>
                <c:pt idx="120298">
                  <c:v>60149</c:v>
                </c:pt>
                <c:pt idx="120299">
                  <c:v>60149.5</c:v>
                </c:pt>
                <c:pt idx="120300">
                  <c:v>60150</c:v>
                </c:pt>
                <c:pt idx="120301">
                  <c:v>60150.5</c:v>
                </c:pt>
                <c:pt idx="120302">
                  <c:v>60151</c:v>
                </c:pt>
                <c:pt idx="120303">
                  <c:v>60151.5</c:v>
                </c:pt>
                <c:pt idx="120304">
                  <c:v>60152</c:v>
                </c:pt>
                <c:pt idx="120305">
                  <c:v>60152.5</c:v>
                </c:pt>
                <c:pt idx="120306">
                  <c:v>60153</c:v>
                </c:pt>
                <c:pt idx="120307">
                  <c:v>60153.5</c:v>
                </c:pt>
                <c:pt idx="120308">
                  <c:v>60154</c:v>
                </c:pt>
                <c:pt idx="120309">
                  <c:v>60154.5</c:v>
                </c:pt>
                <c:pt idx="120310">
                  <c:v>60155</c:v>
                </c:pt>
                <c:pt idx="120311">
                  <c:v>60155.5</c:v>
                </c:pt>
                <c:pt idx="120312">
                  <c:v>60156</c:v>
                </c:pt>
                <c:pt idx="120313">
                  <c:v>60156.5</c:v>
                </c:pt>
                <c:pt idx="120314">
                  <c:v>60157</c:v>
                </c:pt>
                <c:pt idx="120315">
                  <c:v>60157.5</c:v>
                </c:pt>
                <c:pt idx="120316">
                  <c:v>60158</c:v>
                </c:pt>
                <c:pt idx="120317">
                  <c:v>60158.5</c:v>
                </c:pt>
                <c:pt idx="120318">
                  <c:v>60159</c:v>
                </c:pt>
                <c:pt idx="120319">
                  <c:v>60159.5</c:v>
                </c:pt>
                <c:pt idx="120320">
                  <c:v>60160</c:v>
                </c:pt>
                <c:pt idx="120321">
                  <c:v>60160.5</c:v>
                </c:pt>
                <c:pt idx="120322">
                  <c:v>60161</c:v>
                </c:pt>
                <c:pt idx="120323">
                  <c:v>60161.5</c:v>
                </c:pt>
                <c:pt idx="120324">
                  <c:v>60162</c:v>
                </c:pt>
                <c:pt idx="120325">
                  <c:v>60162.5</c:v>
                </c:pt>
                <c:pt idx="120326">
                  <c:v>60163</c:v>
                </c:pt>
                <c:pt idx="120327">
                  <c:v>60163.5</c:v>
                </c:pt>
                <c:pt idx="120328">
                  <c:v>60164</c:v>
                </c:pt>
                <c:pt idx="120329">
                  <c:v>60164.5</c:v>
                </c:pt>
                <c:pt idx="120330">
                  <c:v>60165</c:v>
                </c:pt>
                <c:pt idx="120331">
                  <c:v>60165.5</c:v>
                </c:pt>
                <c:pt idx="120332">
                  <c:v>60166</c:v>
                </c:pt>
                <c:pt idx="120333">
                  <c:v>60166.5</c:v>
                </c:pt>
                <c:pt idx="120334">
                  <c:v>60167</c:v>
                </c:pt>
                <c:pt idx="120335">
                  <c:v>60167.5</c:v>
                </c:pt>
                <c:pt idx="120336">
                  <c:v>60168</c:v>
                </c:pt>
                <c:pt idx="120337">
                  <c:v>60168.5</c:v>
                </c:pt>
                <c:pt idx="120338">
                  <c:v>60169</c:v>
                </c:pt>
                <c:pt idx="120339">
                  <c:v>60169.5</c:v>
                </c:pt>
                <c:pt idx="120340">
                  <c:v>60170</c:v>
                </c:pt>
                <c:pt idx="120341">
                  <c:v>60170.5</c:v>
                </c:pt>
                <c:pt idx="120342">
                  <c:v>60171</c:v>
                </c:pt>
                <c:pt idx="120343">
                  <c:v>60171.5</c:v>
                </c:pt>
                <c:pt idx="120344">
                  <c:v>60172</c:v>
                </c:pt>
                <c:pt idx="120345">
                  <c:v>60172.5</c:v>
                </c:pt>
                <c:pt idx="120346">
                  <c:v>60173</c:v>
                </c:pt>
                <c:pt idx="120347">
                  <c:v>60173.5</c:v>
                </c:pt>
                <c:pt idx="120348">
                  <c:v>60174</c:v>
                </c:pt>
                <c:pt idx="120349">
                  <c:v>60174.5</c:v>
                </c:pt>
                <c:pt idx="120350">
                  <c:v>60175</c:v>
                </c:pt>
                <c:pt idx="120351">
                  <c:v>60175.5</c:v>
                </c:pt>
                <c:pt idx="120352">
                  <c:v>60176</c:v>
                </c:pt>
                <c:pt idx="120353">
                  <c:v>60176.5</c:v>
                </c:pt>
                <c:pt idx="120354">
                  <c:v>60177</c:v>
                </c:pt>
                <c:pt idx="120355">
                  <c:v>60177.5</c:v>
                </c:pt>
                <c:pt idx="120356">
                  <c:v>60178</c:v>
                </c:pt>
                <c:pt idx="120357">
                  <c:v>60178.5</c:v>
                </c:pt>
                <c:pt idx="120358">
                  <c:v>60179</c:v>
                </c:pt>
                <c:pt idx="120359">
                  <c:v>60179.5</c:v>
                </c:pt>
                <c:pt idx="120360">
                  <c:v>60180</c:v>
                </c:pt>
                <c:pt idx="120361">
                  <c:v>60180.5</c:v>
                </c:pt>
                <c:pt idx="120362">
                  <c:v>60181</c:v>
                </c:pt>
                <c:pt idx="120363">
                  <c:v>60181.5</c:v>
                </c:pt>
                <c:pt idx="120364">
                  <c:v>60182</c:v>
                </c:pt>
                <c:pt idx="120365">
                  <c:v>60182.5</c:v>
                </c:pt>
                <c:pt idx="120366">
                  <c:v>60183</c:v>
                </c:pt>
                <c:pt idx="120367">
                  <c:v>60183.5</c:v>
                </c:pt>
                <c:pt idx="120368">
                  <c:v>60184</c:v>
                </c:pt>
                <c:pt idx="120369">
                  <c:v>60184.5</c:v>
                </c:pt>
                <c:pt idx="120370">
                  <c:v>60185</c:v>
                </c:pt>
                <c:pt idx="120371">
                  <c:v>60185.5</c:v>
                </c:pt>
                <c:pt idx="120372">
                  <c:v>60186</c:v>
                </c:pt>
                <c:pt idx="120373">
                  <c:v>60186.5</c:v>
                </c:pt>
                <c:pt idx="120374">
                  <c:v>60187</c:v>
                </c:pt>
                <c:pt idx="120375">
                  <c:v>60187.5</c:v>
                </c:pt>
                <c:pt idx="120376">
                  <c:v>60188</c:v>
                </c:pt>
                <c:pt idx="120377">
                  <c:v>60188.5</c:v>
                </c:pt>
                <c:pt idx="120378">
                  <c:v>60189</c:v>
                </c:pt>
                <c:pt idx="120379">
                  <c:v>60189.5</c:v>
                </c:pt>
                <c:pt idx="120380">
                  <c:v>60190</c:v>
                </c:pt>
                <c:pt idx="120381">
                  <c:v>60190.5</c:v>
                </c:pt>
                <c:pt idx="120382">
                  <c:v>60191</c:v>
                </c:pt>
                <c:pt idx="120383">
                  <c:v>60191.5</c:v>
                </c:pt>
                <c:pt idx="120384">
                  <c:v>60192</c:v>
                </c:pt>
                <c:pt idx="120385">
                  <c:v>60192.5</c:v>
                </c:pt>
                <c:pt idx="120386">
                  <c:v>60193</c:v>
                </c:pt>
                <c:pt idx="120387">
                  <c:v>60193.5</c:v>
                </c:pt>
                <c:pt idx="120388">
                  <c:v>60194</c:v>
                </c:pt>
                <c:pt idx="120389">
                  <c:v>60194.5</c:v>
                </c:pt>
                <c:pt idx="120390">
                  <c:v>60195</c:v>
                </c:pt>
                <c:pt idx="120391">
                  <c:v>60195.5</c:v>
                </c:pt>
                <c:pt idx="120392">
                  <c:v>60196</c:v>
                </c:pt>
                <c:pt idx="120393">
                  <c:v>60196.5</c:v>
                </c:pt>
                <c:pt idx="120394">
                  <c:v>60197</c:v>
                </c:pt>
                <c:pt idx="120395">
                  <c:v>60197.5</c:v>
                </c:pt>
                <c:pt idx="120396">
                  <c:v>60198</c:v>
                </c:pt>
                <c:pt idx="120397">
                  <c:v>60198.5</c:v>
                </c:pt>
                <c:pt idx="120398">
                  <c:v>60199</c:v>
                </c:pt>
                <c:pt idx="120399">
                  <c:v>60199.5</c:v>
                </c:pt>
                <c:pt idx="120400">
                  <c:v>60200</c:v>
                </c:pt>
                <c:pt idx="120401">
                  <c:v>60200.5</c:v>
                </c:pt>
                <c:pt idx="120402">
                  <c:v>60201</c:v>
                </c:pt>
                <c:pt idx="120403">
                  <c:v>60201.5</c:v>
                </c:pt>
                <c:pt idx="120404">
                  <c:v>60202</c:v>
                </c:pt>
                <c:pt idx="120405">
                  <c:v>60202.5</c:v>
                </c:pt>
                <c:pt idx="120406">
                  <c:v>60203</c:v>
                </c:pt>
                <c:pt idx="120407">
                  <c:v>60203.5</c:v>
                </c:pt>
                <c:pt idx="120408">
                  <c:v>60204</c:v>
                </c:pt>
                <c:pt idx="120409">
                  <c:v>60204.5</c:v>
                </c:pt>
                <c:pt idx="120410">
                  <c:v>60205</c:v>
                </c:pt>
                <c:pt idx="120411">
                  <c:v>60205.5</c:v>
                </c:pt>
                <c:pt idx="120412">
                  <c:v>60206</c:v>
                </c:pt>
                <c:pt idx="120413">
                  <c:v>60206.5</c:v>
                </c:pt>
                <c:pt idx="120414">
                  <c:v>60207</c:v>
                </c:pt>
                <c:pt idx="120415">
                  <c:v>60207.5</c:v>
                </c:pt>
                <c:pt idx="120416">
                  <c:v>60208</c:v>
                </c:pt>
                <c:pt idx="120417">
                  <c:v>60208.5</c:v>
                </c:pt>
                <c:pt idx="120418">
                  <c:v>60209</c:v>
                </c:pt>
                <c:pt idx="120419">
                  <c:v>60209.5</c:v>
                </c:pt>
                <c:pt idx="120420">
                  <c:v>60210</c:v>
                </c:pt>
                <c:pt idx="120421">
                  <c:v>60210.5</c:v>
                </c:pt>
                <c:pt idx="120422">
                  <c:v>60211</c:v>
                </c:pt>
                <c:pt idx="120423">
                  <c:v>60211.5</c:v>
                </c:pt>
                <c:pt idx="120424">
                  <c:v>60212</c:v>
                </c:pt>
                <c:pt idx="120425">
                  <c:v>60212.5</c:v>
                </c:pt>
                <c:pt idx="120426">
                  <c:v>60213</c:v>
                </c:pt>
                <c:pt idx="120427">
                  <c:v>60213.5</c:v>
                </c:pt>
                <c:pt idx="120428">
                  <c:v>60214</c:v>
                </c:pt>
                <c:pt idx="120429">
                  <c:v>60214.5</c:v>
                </c:pt>
                <c:pt idx="120430">
                  <c:v>60215</c:v>
                </c:pt>
                <c:pt idx="120431">
                  <c:v>60215.5</c:v>
                </c:pt>
                <c:pt idx="120432">
                  <c:v>60216</c:v>
                </c:pt>
                <c:pt idx="120433">
                  <c:v>60216.5</c:v>
                </c:pt>
                <c:pt idx="120434">
                  <c:v>60217</c:v>
                </c:pt>
                <c:pt idx="120435">
                  <c:v>60217.5</c:v>
                </c:pt>
                <c:pt idx="120436">
                  <c:v>60218</c:v>
                </c:pt>
                <c:pt idx="120437">
                  <c:v>60218.5</c:v>
                </c:pt>
                <c:pt idx="120438">
                  <c:v>60219</c:v>
                </c:pt>
                <c:pt idx="120439">
                  <c:v>60219.5</c:v>
                </c:pt>
                <c:pt idx="120440">
                  <c:v>60220</c:v>
                </c:pt>
                <c:pt idx="120441">
                  <c:v>60220.5</c:v>
                </c:pt>
                <c:pt idx="120442">
                  <c:v>60221</c:v>
                </c:pt>
                <c:pt idx="120443">
                  <c:v>60221.5</c:v>
                </c:pt>
                <c:pt idx="120444">
                  <c:v>60222</c:v>
                </c:pt>
                <c:pt idx="120445">
                  <c:v>60222.5</c:v>
                </c:pt>
                <c:pt idx="120446">
                  <c:v>60223</c:v>
                </c:pt>
                <c:pt idx="120447">
                  <c:v>60223.5</c:v>
                </c:pt>
                <c:pt idx="120448">
                  <c:v>60224</c:v>
                </c:pt>
                <c:pt idx="120449">
                  <c:v>60224.5</c:v>
                </c:pt>
                <c:pt idx="120450">
                  <c:v>60225</c:v>
                </c:pt>
                <c:pt idx="120451">
                  <c:v>60225.5</c:v>
                </c:pt>
                <c:pt idx="120452">
                  <c:v>60226</c:v>
                </c:pt>
                <c:pt idx="120453">
                  <c:v>60226.5</c:v>
                </c:pt>
                <c:pt idx="120454">
                  <c:v>60227</c:v>
                </c:pt>
                <c:pt idx="120455">
                  <c:v>60227.5</c:v>
                </c:pt>
                <c:pt idx="120456">
                  <c:v>60228</c:v>
                </c:pt>
                <c:pt idx="120457">
                  <c:v>60228.5</c:v>
                </c:pt>
                <c:pt idx="120458">
                  <c:v>60229</c:v>
                </c:pt>
                <c:pt idx="120459">
                  <c:v>60229.5</c:v>
                </c:pt>
                <c:pt idx="120460">
                  <c:v>60230</c:v>
                </c:pt>
                <c:pt idx="120461">
                  <c:v>60230.5</c:v>
                </c:pt>
                <c:pt idx="120462">
                  <c:v>60231</c:v>
                </c:pt>
                <c:pt idx="120463">
                  <c:v>60231.5</c:v>
                </c:pt>
                <c:pt idx="120464">
                  <c:v>60232</c:v>
                </c:pt>
                <c:pt idx="120465">
                  <c:v>60232.5</c:v>
                </c:pt>
                <c:pt idx="120466">
                  <c:v>60233</c:v>
                </c:pt>
                <c:pt idx="120467">
                  <c:v>60233.5</c:v>
                </c:pt>
                <c:pt idx="120468">
                  <c:v>60234</c:v>
                </c:pt>
                <c:pt idx="120469">
                  <c:v>60234.5</c:v>
                </c:pt>
                <c:pt idx="120470">
                  <c:v>60235</c:v>
                </c:pt>
                <c:pt idx="120471">
                  <c:v>60235.5</c:v>
                </c:pt>
                <c:pt idx="120472">
                  <c:v>60236</c:v>
                </c:pt>
                <c:pt idx="120473">
                  <c:v>60236.5</c:v>
                </c:pt>
                <c:pt idx="120474">
                  <c:v>60237</c:v>
                </c:pt>
                <c:pt idx="120475">
                  <c:v>60237.5</c:v>
                </c:pt>
                <c:pt idx="120476">
                  <c:v>60238</c:v>
                </c:pt>
                <c:pt idx="120477">
                  <c:v>60238.5</c:v>
                </c:pt>
                <c:pt idx="120478">
                  <c:v>60239</c:v>
                </c:pt>
                <c:pt idx="120479">
                  <c:v>60239.5</c:v>
                </c:pt>
                <c:pt idx="120480">
                  <c:v>60240</c:v>
                </c:pt>
                <c:pt idx="120481">
                  <c:v>60240.5</c:v>
                </c:pt>
                <c:pt idx="120482">
                  <c:v>60241</c:v>
                </c:pt>
                <c:pt idx="120483">
                  <c:v>60241.5</c:v>
                </c:pt>
                <c:pt idx="120484">
                  <c:v>60242</c:v>
                </c:pt>
                <c:pt idx="120485">
                  <c:v>60242.5</c:v>
                </c:pt>
                <c:pt idx="120486">
                  <c:v>60243</c:v>
                </c:pt>
                <c:pt idx="120487">
                  <c:v>60243.5</c:v>
                </c:pt>
                <c:pt idx="120488">
                  <c:v>60244</c:v>
                </c:pt>
                <c:pt idx="120489">
                  <c:v>60244.5</c:v>
                </c:pt>
                <c:pt idx="120490">
                  <c:v>60245</c:v>
                </c:pt>
                <c:pt idx="120491">
                  <c:v>60245.5</c:v>
                </c:pt>
                <c:pt idx="120492">
                  <c:v>60246</c:v>
                </c:pt>
                <c:pt idx="120493">
                  <c:v>60246.5</c:v>
                </c:pt>
                <c:pt idx="120494">
                  <c:v>60247</c:v>
                </c:pt>
                <c:pt idx="120495">
                  <c:v>60247.5</c:v>
                </c:pt>
                <c:pt idx="120496">
                  <c:v>60248</c:v>
                </c:pt>
                <c:pt idx="120497">
                  <c:v>60248.5</c:v>
                </c:pt>
                <c:pt idx="120498">
                  <c:v>60249</c:v>
                </c:pt>
                <c:pt idx="120499">
                  <c:v>60249.5</c:v>
                </c:pt>
                <c:pt idx="120500">
                  <c:v>60250</c:v>
                </c:pt>
                <c:pt idx="120501">
                  <c:v>60250.5</c:v>
                </c:pt>
                <c:pt idx="120502">
                  <c:v>60251</c:v>
                </c:pt>
                <c:pt idx="120503">
                  <c:v>60251.5</c:v>
                </c:pt>
                <c:pt idx="120504">
                  <c:v>60252</c:v>
                </c:pt>
                <c:pt idx="120505">
                  <c:v>60252.5</c:v>
                </c:pt>
                <c:pt idx="120506">
                  <c:v>60253</c:v>
                </c:pt>
                <c:pt idx="120507">
                  <c:v>60253.5</c:v>
                </c:pt>
                <c:pt idx="120508">
                  <c:v>60254</c:v>
                </c:pt>
                <c:pt idx="120509">
                  <c:v>60254.5</c:v>
                </c:pt>
                <c:pt idx="120510">
                  <c:v>60255</c:v>
                </c:pt>
                <c:pt idx="120511">
                  <c:v>60255.5</c:v>
                </c:pt>
                <c:pt idx="120512">
                  <c:v>60256</c:v>
                </c:pt>
                <c:pt idx="120513">
                  <c:v>60256.5</c:v>
                </c:pt>
                <c:pt idx="120514">
                  <c:v>60257</c:v>
                </c:pt>
                <c:pt idx="120515">
                  <c:v>60257.5</c:v>
                </c:pt>
                <c:pt idx="120516">
                  <c:v>60258</c:v>
                </c:pt>
                <c:pt idx="120517">
                  <c:v>60258.5</c:v>
                </c:pt>
                <c:pt idx="120518">
                  <c:v>60259</c:v>
                </c:pt>
                <c:pt idx="120519">
                  <c:v>60259.5</c:v>
                </c:pt>
                <c:pt idx="120520">
                  <c:v>60260</c:v>
                </c:pt>
                <c:pt idx="120521">
                  <c:v>60260.5</c:v>
                </c:pt>
                <c:pt idx="120522">
                  <c:v>60261</c:v>
                </c:pt>
                <c:pt idx="120523">
                  <c:v>60261.5</c:v>
                </c:pt>
                <c:pt idx="120524">
                  <c:v>60262</c:v>
                </c:pt>
                <c:pt idx="120525">
                  <c:v>60262.5</c:v>
                </c:pt>
                <c:pt idx="120526">
                  <c:v>60263</c:v>
                </c:pt>
                <c:pt idx="120527">
                  <c:v>60263.5</c:v>
                </c:pt>
                <c:pt idx="120528">
                  <c:v>60264</c:v>
                </c:pt>
                <c:pt idx="120529">
                  <c:v>60264.5</c:v>
                </c:pt>
                <c:pt idx="120530">
                  <c:v>60265</c:v>
                </c:pt>
                <c:pt idx="120531">
                  <c:v>60265.5</c:v>
                </c:pt>
                <c:pt idx="120532">
                  <c:v>60266</c:v>
                </c:pt>
                <c:pt idx="120533">
                  <c:v>60266.5</c:v>
                </c:pt>
                <c:pt idx="120534">
                  <c:v>60267</c:v>
                </c:pt>
                <c:pt idx="120535">
                  <c:v>60267.5</c:v>
                </c:pt>
                <c:pt idx="120536">
                  <c:v>60268</c:v>
                </c:pt>
                <c:pt idx="120537">
                  <c:v>60268.5</c:v>
                </c:pt>
                <c:pt idx="120538">
                  <c:v>60269</c:v>
                </c:pt>
                <c:pt idx="120539">
                  <c:v>60269.5</c:v>
                </c:pt>
                <c:pt idx="120540">
                  <c:v>60270</c:v>
                </c:pt>
                <c:pt idx="120541">
                  <c:v>60270.5</c:v>
                </c:pt>
                <c:pt idx="120542">
                  <c:v>60271</c:v>
                </c:pt>
                <c:pt idx="120543">
                  <c:v>60271.5</c:v>
                </c:pt>
                <c:pt idx="120544">
                  <c:v>60272</c:v>
                </c:pt>
                <c:pt idx="120545">
                  <c:v>60272.5</c:v>
                </c:pt>
                <c:pt idx="120546">
                  <c:v>60273</c:v>
                </c:pt>
                <c:pt idx="120547">
                  <c:v>60273.5</c:v>
                </c:pt>
                <c:pt idx="120548">
                  <c:v>60274</c:v>
                </c:pt>
                <c:pt idx="120549">
                  <c:v>60274.5</c:v>
                </c:pt>
                <c:pt idx="120550">
                  <c:v>60275</c:v>
                </c:pt>
                <c:pt idx="120551">
                  <c:v>60275.5</c:v>
                </c:pt>
                <c:pt idx="120552">
                  <c:v>60276</c:v>
                </c:pt>
                <c:pt idx="120553">
                  <c:v>60276.5</c:v>
                </c:pt>
                <c:pt idx="120554">
                  <c:v>60277</c:v>
                </c:pt>
                <c:pt idx="120555">
                  <c:v>60277.5</c:v>
                </c:pt>
                <c:pt idx="120556">
                  <c:v>60278</c:v>
                </c:pt>
                <c:pt idx="120557">
                  <c:v>60278.5</c:v>
                </c:pt>
                <c:pt idx="120558">
                  <c:v>60279</c:v>
                </c:pt>
                <c:pt idx="120559">
                  <c:v>60279.5</c:v>
                </c:pt>
                <c:pt idx="120560">
                  <c:v>60280</c:v>
                </c:pt>
                <c:pt idx="120561">
                  <c:v>60280.5</c:v>
                </c:pt>
                <c:pt idx="120562">
                  <c:v>60281</c:v>
                </c:pt>
                <c:pt idx="120563">
                  <c:v>60281.5</c:v>
                </c:pt>
                <c:pt idx="120564">
                  <c:v>60282</c:v>
                </c:pt>
                <c:pt idx="120565">
                  <c:v>60282.5</c:v>
                </c:pt>
                <c:pt idx="120566">
                  <c:v>60283</c:v>
                </c:pt>
                <c:pt idx="120567">
                  <c:v>60283.5</c:v>
                </c:pt>
                <c:pt idx="120568">
                  <c:v>60284</c:v>
                </c:pt>
                <c:pt idx="120569">
                  <c:v>60284.5</c:v>
                </c:pt>
                <c:pt idx="120570">
                  <c:v>60285</c:v>
                </c:pt>
                <c:pt idx="120571">
                  <c:v>60285.5</c:v>
                </c:pt>
                <c:pt idx="120572">
                  <c:v>60286</c:v>
                </c:pt>
                <c:pt idx="120573">
                  <c:v>60286.5</c:v>
                </c:pt>
                <c:pt idx="120574">
                  <c:v>60287</c:v>
                </c:pt>
                <c:pt idx="120575">
                  <c:v>60287.5</c:v>
                </c:pt>
                <c:pt idx="120576">
                  <c:v>60288</c:v>
                </c:pt>
                <c:pt idx="120577">
                  <c:v>60288.5</c:v>
                </c:pt>
                <c:pt idx="120578">
                  <c:v>60289</c:v>
                </c:pt>
                <c:pt idx="120579">
                  <c:v>60289.5</c:v>
                </c:pt>
                <c:pt idx="120580">
                  <c:v>60290</c:v>
                </c:pt>
                <c:pt idx="120581">
                  <c:v>60290.5</c:v>
                </c:pt>
                <c:pt idx="120582">
                  <c:v>60291</c:v>
                </c:pt>
                <c:pt idx="120583">
                  <c:v>60291.5</c:v>
                </c:pt>
                <c:pt idx="120584">
                  <c:v>60292</c:v>
                </c:pt>
                <c:pt idx="120585">
                  <c:v>60292.5</c:v>
                </c:pt>
                <c:pt idx="120586">
                  <c:v>60293</c:v>
                </c:pt>
                <c:pt idx="120587">
                  <c:v>60293.5</c:v>
                </c:pt>
                <c:pt idx="120588">
                  <c:v>60294</c:v>
                </c:pt>
                <c:pt idx="120589">
                  <c:v>60294.5</c:v>
                </c:pt>
                <c:pt idx="120590">
                  <c:v>60295</c:v>
                </c:pt>
                <c:pt idx="120591">
                  <c:v>60295.5</c:v>
                </c:pt>
                <c:pt idx="120592">
                  <c:v>60296</c:v>
                </c:pt>
                <c:pt idx="120593">
                  <c:v>60296.5</c:v>
                </c:pt>
                <c:pt idx="120594">
                  <c:v>60297</c:v>
                </c:pt>
                <c:pt idx="120595">
                  <c:v>60297.5</c:v>
                </c:pt>
                <c:pt idx="120596">
                  <c:v>60298</c:v>
                </c:pt>
                <c:pt idx="120597">
                  <c:v>60298.5</c:v>
                </c:pt>
                <c:pt idx="120598">
                  <c:v>60299</c:v>
                </c:pt>
                <c:pt idx="120599">
                  <c:v>60299.5</c:v>
                </c:pt>
                <c:pt idx="120600">
                  <c:v>60300</c:v>
                </c:pt>
                <c:pt idx="120601">
                  <c:v>60300.5</c:v>
                </c:pt>
                <c:pt idx="120602">
                  <c:v>60301</c:v>
                </c:pt>
                <c:pt idx="120603">
                  <c:v>60301.5</c:v>
                </c:pt>
                <c:pt idx="120604">
                  <c:v>60302</c:v>
                </c:pt>
                <c:pt idx="120605">
                  <c:v>60302.5</c:v>
                </c:pt>
                <c:pt idx="120606">
                  <c:v>60303</c:v>
                </c:pt>
                <c:pt idx="120607">
                  <c:v>60303.5</c:v>
                </c:pt>
                <c:pt idx="120608">
                  <c:v>60304</c:v>
                </c:pt>
                <c:pt idx="120609">
                  <c:v>60304.5</c:v>
                </c:pt>
                <c:pt idx="120610">
                  <c:v>60305</c:v>
                </c:pt>
                <c:pt idx="120611">
                  <c:v>60305.5</c:v>
                </c:pt>
                <c:pt idx="120612">
                  <c:v>60306</c:v>
                </c:pt>
                <c:pt idx="120613">
                  <c:v>60306.5</c:v>
                </c:pt>
                <c:pt idx="120614">
                  <c:v>60307</c:v>
                </c:pt>
                <c:pt idx="120615">
                  <c:v>60307.5</c:v>
                </c:pt>
                <c:pt idx="120616">
                  <c:v>60308</c:v>
                </c:pt>
                <c:pt idx="120617">
                  <c:v>60308.5</c:v>
                </c:pt>
                <c:pt idx="120618">
                  <c:v>60309</c:v>
                </c:pt>
                <c:pt idx="120619">
                  <c:v>60309.5</c:v>
                </c:pt>
                <c:pt idx="120620">
                  <c:v>60310</c:v>
                </c:pt>
                <c:pt idx="120621">
                  <c:v>60310.5</c:v>
                </c:pt>
                <c:pt idx="120622">
                  <c:v>60311</c:v>
                </c:pt>
                <c:pt idx="120623">
                  <c:v>60311.5</c:v>
                </c:pt>
                <c:pt idx="120624">
                  <c:v>60312</c:v>
                </c:pt>
                <c:pt idx="120625">
                  <c:v>60312.5</c:v>
                </c:pt>
                <c:pt idx="120626">
                  <c:v>60313</c:v>
                </c:pt>
                <c:pt idx="120627">
                  <c:v>60313.5</c:v>
                </c:pt>
                <c:pt idx="120628">
                  <c:v>60314</c:v>
                </c:pt>
                <c:pt idx="120629">
                  <c:v>60314.5</c:v>
                </c:pt>
                <c:pt idx="120630">
                  <c:v>60315</c:v>
                </c:pt>
                <c:pt idx="120631">
                  <c:v>60315.5</c:v>
                </c:pt>
                <c:pt idx="120632">
                  <c:v>60316</c:v>
                </c:pt>
                <c:pt idx="120633">
                  <c:v>60316.5</c:v>
                </c:pt>
                <c:pt idx="120634">
                  <c:v>60317</c:v>
                </c:pt>
                <c:pt idx="120635">
                  <c:v>60317.5</c:v>
                </c:pt>
                <c:pt idx="120636">
                  <c:v>60318</c:v>
                </c:pt>
                <c:pt idx="120637">
                  <c:v>60318.5</c:v>
                </c:pt>
                <c:pt idx="120638">
                  <c:v>60319</c:v>
                </c:pt>
                <c:pt idx="120639">
                  <c:v>60319.5</c:v>
                </c:pt>
                <c:pt idx="120640">
                  <c:v>60320</c:v>
                </c:pt>
                <c:pt idx="120641">
                  <c:v>60320.5</c:v>
                </c:pt>
                <c:pt idx="120642">
                  <c:v>60321</c:v>
                </c:pt>
                <c:pt idx="120643">
                  <c:v>60321.5</c:v>
                </c:pt>
                <c:pt idx="120644">
                  <c:v>60322</c:v>
                </c:pt>
                <c:pt idx="120645">
                  <c:v>60322.5</c:v>
                </c:pt>
                <c:pt idx="120646">
                  <c:v>60323</c:v>
                </c:pt>
                <c:pt idx="120647">
                  <c:v>60323.5</c:v>
                </c:pt>
                <c:pt idx="120648">
                  <c:v>60324</c:v>
                </c:pt>
                <c:pt idx="120649">
                  <c:v>60324.5</c:v>
                </c:pt>
                <c:pt idx="120650">
                  <c:v>60325</c:v>
                </c:pt>
                <c:pt idx="120651">
                  <c:v>60325.5</c:v>
                </c:pt>
                <c:pt idx="120652">
                  <c:v>60326</c:v>
                </c:pt>
                <c:pt idx="120653">
                  <c:v>60326.5</c:v>
                </c:pt>
                <c:pt idx="120654">
                  <c:v>60327</c:v>
                </c:pt>
                <c:pt idx="120655">
                  <c:v>60327.5</c:v>
                </c:pt>
                <c:pt idx="120656">
                  <c:v>60328</c:v>
                </c:pt>
                <c:pt idx="120657">
                  <c:v>60328.5</c:v>
                </c:pt>
                <c:pt idx="120658">
                  <c:v>60329</c:v>
                </c:pt>
                <c:pt idx="120659">
                  <c:v>60329.5</c:v>
                </c:pt>
                <c:pt idx="120660">
                  <c:v>60330</c:v>
                </c:pt>
                <c:pt idx="120661">
                  <c:v>60330.5</c:v>
                </c:pt>
                <c:pt idx="120662">
                  <c:v>60331</c:v>
                </c:pt>
                <c:pt idx="120663">
                  <c:v>60331.5</c:v>
                </c:pt>
                <c:pt idx="120664">
                  <c:v>60332</c:v>
                </c:pt>
                <c:pt idx="120665">
                  <c:v>60332.5</c:v>
                </c:pt>
                <c:pt idx="120666">
                  <c:v>60333</c:v>
                </c:pt>
                <c:pt idx="120667">
                  <c:v>60333.5</c:v>
                </c:pt>
                <c:pt idx="120668">
                  <c:v>60334</c:v>
                </c:pt>
                <c:pt idx="120669">
                  <c:v>60334.5</c:v>
                </c:pt>
                <c:pt idx="120670">
                  <c:v>60335</c:v>
                </c:pt>
                <c:pt idx="120671">
                  <c:v>60335.5</c:v>
                </c:pt>
                <c:pt idx="120672">
                  <c:v>60336</c:v>
                </c:pt>
                <c:pt idx="120673">
                  <c:v>60336.5</c:v>
                </c:pt>
                <c:pt idx="120674">
                  <c:v>60337</c:v>
                </c:pt>
                <c:pt idx="120675">
                  <c:v>60337.5</c:v>
                </c:pt>
                <c:pt idx="120676">
                  <c:v>60338</c:v>
                </c:pt>
                <c:pt idx="120677">
                  <c:v>60338.5</c:v>
                </c:pt>
                <c:pt idx="120678">
                  <c:v>60339</c:v>
                </c:pt>
                <c:pt idx="120679">
                  <c:v>60339.5</c:v>
                </c:pt>
                <c:pt idx="120680">
                  <c:v>60340</c:v>
                </c:pt>
                <c:pt idx="120681">
                  <c:v>60340.5</c:v>
                </c:pt>
                <c:pt idx="120682">
                  <c:v>60341</c:v>
                </c:pt>
                <c:pt idx="120683">
                  <c:v>60341.5</c:v>
                </c:pt>
                <c:pt idx="120684">
                  <c:v>60342</c:v>
                </c:pt>
                <c:pt idx="120685">
                  <c:v>60342.5</c:v>
                </c:pt>
                <c:pt idx="120686">
                  <c:v>60343</c:v>
                </c:pt>
                <c:pt idx="120687">
                  <c:v>60343.5</c:v>
                </c:pt>
                <c:pt idx="120688">
                  <c:v>60344</c:v>
                </c:pt>
                <c:pt idx="120689">
                  <c:v>60344.5</c:v>
                </c:pt>
                <c:pt idx="120690">
                  <c:v>60345</c:v>
                </c:pt>
                <c:pt idx="120691">
                  <c:v>60345.5</c:v>
                </c:pt>
                <c:pt idx="120692">
                  <c:v>60346</c:v>
                </c:pt>
                <c:pt idx="120693">
                  <c:v>60346.5</c:v>
                </c:pt>
                <c:pt idx="120694">
                  <c:v>60347</c:v>
                </c:pt>
                <c:pt idx="120695">
                  <c:v>60347.5</c:v>
                </c:pt>
                <c:pt idx="120696">
                  <c:v>60348</c:v>
                </c:pt>
                <c:pt idx="120697">
                  <c:v>60348.5</c:v>
                </c:pt>
                <c:pt idx="120698">
                  <c:v>60349</c:v>
                </c:pt>
                <c:pt idx="120699">
                  <c:v>60349.5</c:v>
                </c:pt>
                <c:pt idx="120700">
                  <c:v>60350</c:v>
                </c:pt>
                <c:pt idx="120701">
                  <c:v>60350.5</c:v>
                </c:pt>
                <c:pt idx="120702">
                  <c:v>60351</c:v>
                </c:pt>
                <c:pt idx="120703">
                  <c:v>60351.5</c:v>
                </c:pt>
                <c:pt idx="120704">
                  <c:v>60352</c:v>
                </c:pt>
                <c:pt idx="120705">
                  <c:v>60352.5</c:v>
                </c:pt>
                <c:pt idx="120706">
                  <c:v>60353</c:v>
                </c:pt>
                <c:pt idx="120707">
                  <c:v>60353.5</c:v>
                </c:pt>
                <c:pt idx="120708">
                  <c:v>60354</c:v>
                </c:pt>
                <c:pt idx="120709">
                  <c:v>60354.5</c:v>
                </c:pt>
                <c:pt idx="120710">
                  <c:v>60355</c:v>
                </c:pt>
                <c:pt idx="120711">
                  <c:v>60355.5</c:v>
                </c:pt>
                <c:pt idx="120712">
                  <c:v>60356</c:v>
                </c:pt>
                <c:pt idx="120713">
                  <c:v>60356.5</c:v>
                </c:pt>
                <c:pt idx="120714">
                  <c:v>60357</c:v>
                </c:pt>
                <c:pt idx="120715">
                  <c:v>60357.5</c:v>
                </c:pt>
                <c:pt idx="120716">
                  <c:v>60358</c:v>
                </c:pt>
                <c:pt idx="120717">
                  <c:v>60358.5</c:v>
                </c:pt>
                <c:pt idx="120718">
                  <c:v>60359</c:v>
                </c:pt>
                <c:pt idx="120719">
                  <c:v>60359.5</c:v>
                </c:pt>
                <c:pt idx="120720">
                  <c:v>60360</c:v>
                </c:pt>
                <c:pt idx="120721">
                  <c:v>60360.5</c:v>
                </c:pt>
                <c:pt idx="120722">
                  <c:v>60361</c:v>
                </c:pt>
                <c:pt idx="120723">
                  <c:v>60361.5</c:v>
                </c:pt>
                <c:pt idx="120724">
                  <c:v>60362</c:v>
                </c:pt>
                <c:pt idx="120725">
                  <c:v>60362.5</c:v>
                </c:pt>
                <c:pt idx="120726">
                  <c:v>60363</c:v>
                </c:pt>
                <c:pt idx="120727">
                  <c:v>60363.5</c:v>
                </c:pt>
                <c:pt idx="120728">
                  <c:v>60364</c:v>
                </c:pt>
                <c:pt idx="120729">
                  <c:v>60364.5</c:v>
                </c:pt>
                <c:pt idx="120730">
                  <c:v>60365</c:v>
                </c:pt>
                <c:pt idx="120731">
                  <c:v>60365.5</c:v>
                </c:pt>
                <c:pt idx="120732">
                  <c:v>60366</c:v>
                </c:pt>
                <c:pt idx="120733">
                  <c:v>60366.5</c:v>
                </c:pt>
                <c:pt idx="120734">
                  <c:v>60367</c:v>
                </c:pt>
                <c:pt idx="120735">
                  <c:v>60367.5</c:v>
                </c:pt>
                <c:pt idx="120736">
                  <c:v>60368</c:v>
                </c:pt>
                <c:pt idx="120737">
                  <c:v>60368.5</c:v>
                </c:pt>
                <c:pt idx="120738">
                  <c:v>60369</c:v>
                </c:pt>
                <c:pt idx="120739">
                  <c:v>60369.5</c:v>
                </c:pt>
                <c:pt idx="120740">
                  <c:v>60370</c:v>
                </c:pt>
                <c:pt idx="120741">
                  <c:v>60370.5</c:v>
                </c:pt>
                <c:pt idx="120742">
                  <c:v>60371</c:v>
                </c:pt>
                <c:pt idx="120743">
                  <c:v>60371.5</c:v>
                </c:pt>
                <c:pt idx="120744">
                  <c:v>60372</c:v>
                </c:pt>
                <c:pt idx="120745">
                  <c:v>60372.5</c:v>
                </c:pt>
                <c:pt idx="120746">
                  <c:v>60373</c:v>
                </c:pt>
                <c:pt idx="120747">
                  <c:v>60373.5</c:v>
                </c:pt>
                <c:pt idx="120748">
                  <c:v>60374</c:v>
                </c:pt>
                <c:pt idx="120749">
                  <c:v>60374.5</c:v>
                </c:pt>
                <c:pt idx="120750">
                  <c:v>60375</c:v>
                </c:pt>
                <c:pt idx="120751">
                  <c:v>60375.5</c:v>
                </c:pt>
                <c:pt idx="120752">
                  <c:v>60376</c:v>
                </c:pt>
                <c:pt idx="120753">
                  <c:v>60376.5</c:v>
                </c:pt>
                <c:pt idx="120754">
                  <c:v>60377</c:v>
                </c:pt>
                <c:pt idx="120755">
                  <c:v>60377.5</c:v>
                </c:pt>
                <c:pt idx="120756">
                  <c:v>60378</c:v>
                </c:pt>
                <c:pt idx="120757">
                  <c:v>60378.5</c:v>
                </c:pt>
                <c:pt idx="120758">
                  <c:v>60379</c:v>
                </c:pt>
                <c:pt idx="120759">
                  <c:v>60379.5</c:v>
                </c:pt>
                <c:pt idx="120760">
                  <c:v>60380</c:v>
                </c:pt>
                <c:pt idx="120761">
                  <c:v>60380.5</c:v>
                </c:pt>
                <c:pt idx="120762">
                  <c:v>60381</c:v>
                </c:pt>
                <c:pt idx="120763">
                  <c:v>60381.5</c:v>
                </c:pt>
                <c:pt idx="120764">
                  <c:v>60382</c:v>
                </c:pt>
                <c:pt idx="120765">
                  <c:v>60382.5</c:v>
                </c:pt>
                <c:pt idx="120766">
                  <c:v>60383</c:v>
                </c:pt>
                <c:pt idx="120767">
                  <c:v>60383.5</c:v>
                </c:pt>
                <c:pt idx="120768">
                  <c:v>60384</c:v>
                </c:pt>
                <c:pt idx="120769">
                  <c:v>60384.5</c:v>
                </c:pt>
                <c:pt idx="120770">
                  <c:v>60385</c:v>
                </c:pt>
                <c:pt idx="120771">
                  <c:v>60385.5</c:v>
                </c:pt>
                <c:pt idx="120772">
                  <c:v>60386</c:v>
                </c:pt>
                <c:pt idx="120773">
                  <c:v>60386.5</c:v>
                </c:pt>
                <c:pt idx="120774">
                  <c:v>60387</c:v>
                </c:pt>
                <c:pt idx="120775">
                  <c:v>60387.5</c:v>
                </c:pt>
                <c:pt idx="120776">
                  <c:v>60388</c:v>
                </c:pt>
                <c:pt idx="120777">
                  <c:v>60388.5</c:v>
                </c:pt>
                <c:pt idx="120778">
                  <c:v>60389</c:v>
                </c:pt>
                <c:pt idx="120779">
                  <c:v>60389.5</c:v>
                </c:pt>
                <c:pt idx="120780">
                  <c:v>60390</c:v>
                </c:pt>
                <c:pt idx="120781">
                  <c:v>60390.5</c:v>
                </c:pt>
                <c:pt idx="120782">
                  <c:v>60391</c:v>
                </c:pt>
                <c:pt idx="120783">
                  <c:v>60391.5</c:v>
                </c:pt>
                <c:pt idx="120784">
                  <c:v>60392</c:v>
                </c:pt>
                <c:pt idx="120785">
                  <c:v>60392.5</c:v>
                </c:pt>
                <c:pt idx="120786">
                  <c:v>60393</c:v>
                </c:pt>
                <c:pt idx="120787">
                  <c:v>60393.5</c:v>
                </c:pt>
                <c:pt idx="120788">
                  <c:v>60394</c:v>
                </c:pt>
                <c:pt idx="120789">
                  <c:v>60394.5</c:v>
                </c:pt>
                <c:pt idx="120790">
                  <c:v>60395</c:v>
                </c:pt>
                <c:pt idx="120791">
                  <c:v>60395.5</c:v>
                </c:pt>
                <c:pt idx="120792">
                  <c:v>60396</c:v>
                </c:pt>
                <c:pt idx="120793">
                  <c:v>60396.5</c:v>
                </c:pt>
                <c:pt idx="120794">
                  <c:v>60397</c:v>
                </c:pt>
                <c:pt idx="120795">
                  <c:v>60397.5</c:v>
                </c:pt>
                <c:pt idx="120796">
                  <c:v>60398</c:v>
                </c:pt>
                <c:pt idx="120797">
                  <c:v>60398.5</c:v>
                </c:pt>
                <c:pt idx="120798">
                  <c:v>60399</c:v>
                </c:pt>
                <c:pt idx="120799">
                  <c:v>60399.5</c:v>
                </c:pt>
                <c:pt idx="120800">
                  <c:v>60400</c:v>
                </c:pt>
                <c:pt idx="120801">
                  <c:v>60400.5</c:v>
                </c:pt>
                <c:pt idx="120802">
                  <c:v>60401</c:v>
                </c:pt>
                <c:pt idx="120803">
                  <c:v>60401.5</c:v>
                </c:pt>
                <c:pt idx="120804">
                  <c:v>60402</c:v>
                </c:pt>
                <c:pt idx="120805">
                  <c:v>60402.5</c:v>
                </c:pt>
                <c:pt idx="120806">
                  <c:v>60403</c:v>
                </c:pt>
                <c:pt idx="120807">
                  <c:v>60403.5</c:v>
                </c:pt>
                <c:pt idx="120808">
                  <c:v>60404</c:v>
                </c:pt>
                <c:pt idx="120809">
                  <c:v>60404.5</c:v>
                </c:pt>
                <c:pt idx="120810">
                  <c:v>60405</c:v>
                </c:pt>
                <c:pt idx="120811">
                  <c:v>60405.5</c:v>
                </c:pt>
                <c:pt idx="120812">
                  <c:v>60406</c:v>
                </c:pt>
                <c:pt idx="120813">
                  <c:v>60406.5</c:v>
                </c:pt>
                <c:pt idx="120814">
                  <c:v>60407</c:v>
                </c:pt>
                <c:pt idx="120815">
                  <c:v>60407.5</c:v>
                </c:pt>
                <c:pt idx="120816">
                  <c:v>60408</c:v>
                </c:pt>
                <c:pt idx="120817">
                  <c:v>60408.5</c:v>
                </c:pt>
                <c:pt idx="120818">
                  <c:v>60409</c:v>
                </c:pt>
                <c:pt idx="120819">
                  <c:v>60409.5</c:v>
                </c:pt>
                <c:pt idx="120820">
                  <c:v>60410</c:v>
                </c:pt>
                <c:pt idx="120821">
                  <c:v>60410.5</c:v>
                </c:pt>
                <c:pt idx="120822">
                  <c:v>60411</c:v>
                </c:pt>
                <c:pt idx="120823">
                  <c:v>60411.5</c:v>
                </c:pt>
                <c:pt idx="120824">
                  <c:v>60412</c:v>
                </c:pt>
                <c:pt idx="120825">
                  <c:v>60412.5</c:v>
                </c:pt>
                <c:pt idx="120826">
                  <c:v>60413</c:v>
                </c:pt>
                <c:pt idx="120827">
                  <c:v>60413.5</c:v>
                </c:pt>
                <c:pt idx="120828">
                  <c:v>60414</c:v>
                </c:pt>
                <c:pt idx="120829">
                  <c:v>60414.5</c:v>
                </c:pt>
                <c:pt idx="120830">
                  <c:v>60415</c:v>
                </c:pt>
                <c:pt idx="120831">
                  <c:v>60415.5</c:v>
                </c:pt>
                <c:pt idx="120832">
                  <c:v>60416</c:v>
                </c:pt>
                <c:pt idx="120833">
                  <c:v>60416.5</c:v>
                </c:pt>
                <c:pt idx="120834">
                  <c:v>60417</c:v>
                </c:pt>
                <c:pt idx="120835">
                  <c:v>60417.5</c:v>
                </c:pt>
                <c:pt idx="120836">
                  <c:v>60418</c:v>
                </c:pt>
                <c:pt idx="120837">
                  <c:v>60418.5</c:v>
                </c:pt>
                <c:pt idx="120838">
                  <c:v>60419</c:v>
                </c:pt>
                <c:pt idx="120839">
                  <c:v>60419.5</c:v>
                </c:pt>
                <c:pt idx="120840">
                  <c:v>60420</c:v>
                </c:pt>
                <c:pt idx="120841">
                  <c:v>60420.5</c:v>
                </c:pt>
                <c:pt idx="120842">
                  <c:v>60421</c:v>
                </c:pt>
                <c:pt idx="120843">
                  <c:v>60421.5</c:v>
                </c:pt>
                <c:pt idx="120844">
                  <c:v>60422</c:v>
                </c:pt>
                <c:pt idx="120845">
                  <c:v>60422.5</c:v>
                </c:pt>
                <c:pt idx="120846">
                  <c:v>60423</c:v>
                </c:pt>
                <c:pt idx="120847">
                  <c:v>60423.5</c:v>
                </c:pt>
                <c:pt idx="120848">
                  <c:v>60424</c:v>
                </c:pt>
                <c:pt idx="120849">
                  <c:v>60424.5</c:v>
                </c:pt>
                <c:pt idx="120850">
                  <c:v>60425</c:v>
                </c:pt>
                <c:pt idx="120851">
                  <c:v>60425.5</c:v>
                </c:pt>
                <c:pt idx="120852">
                  <c:v>60426</c:v>
                </c:pt>
                <c:pt idx="120853">
                  <c:v>60426.5</c:v>
                </c:pt>
                <c:pt idx="120854">
                  <c:v>60427</c:v>
                </c:pt>
                <c:pt idx="120855">
                  <c:v>60427.5</c:v>
                </c:pt>
                <c:pt idx="120856">
                  <c:v>60428</c:v>
                </c:pt>
                <c:pt idx="120857">
                  <c:v>60428.5</c:v>
                </c:pt>
                <c:pt idx="120858">
                  <c:v>60429</c:v>
                </c:pt>
                <c:pt idx="120859">
                  <c:v>60429.5</c:v>
                </c:pt>
                <c:pt idx="120860">
                  <c:v>60430</c:v>
                </c:pt>
                <c:pt idx="120861">
                  <c:v>60430.5</c:v>
                </c:pt>
                <c:pt idx="120862">
                  <c:v>60431</c:v>
                </c:pt>
                <c:pt idx="120863">
                  <c:v>60431.5</c:v>
                </c:pt>
                <c:pt idx="120864">
                  <c:v>60432</c:v>
                </c:pt>
                <c:pt idx="120865">
                  <c:v>60432.5</c:v>
                </c:pt>
                <c:pt idx="120866">
                  <c:v>60433</c:v>
                </c:pt>
                <c:pt idx="120867">
                  <c:v>60433.5</c:v>
                </c:pt>
                <c:pt idx="120868">
                  <c:v>60434</c:v>
                </c:pt>
                <c:pt idx="120869">
                  <c:v>60434.5</c:v>
                </c:pt>
                <c:pt idx="120870">
                  <c:v>60435</c:v>
                </c:pt>
                <c:pt idx="120871">
                  <c:v>60435.5</c:v>
                </c:pt>
                <c:pt idx="120872">
                  <c:v>60436</c:v>
                </c:pt>
                <c:pt idx="120873">
                  <c:v>60436.5</c:v>
                </c:pt>
                <c:pt idx="120874">
                  <c:v>60437</c:v>
                </c:pt>
                <c:pt idx="120875">
                  <c:v>60437.5</c:v>
                </c:pt>
                <c:pt idx="120876">
                  <c:v>60438</c:v>
                </c:pt>
                <c:pt idx="120877">
                  <c:v>60438.5</c:v>
                </c:pt>
                <c:pt idx="120878">
                  <c:v>60439</c:v>
                </c:pt>
                <c:pt idx="120879">
                  <c:v>60439.5</c:v>
                </c:pt>
                <c:pt idx="120880">
                  <c:v>60440</c:v>
                </c:pt>
                <c:pt idx="120881">
                  <c:v>60440.5</c:v>
                </c:pt>
                <c:pt idx="120882">
                  <c:v>60441</c:v>
                </c:pt>
                <c:pt idx="120883">
                  <c:v>60441.5</c:v>
                </c:pt>
                <c:pt idx="120884">
                  <c:v>60442</c:v>
                </c:pt>
                <c:pt idx="120885">
                  <c:v>60442.5</c:v>
                </c:pt>
                <c:pt idx="120886">
                  <c:v>60443</c:v>
                </c:pt>
                <c:pt idx="120887">
                  <c:v>60443.5</c:v>
                </c:pt>
                <c:pt idx="120888">
                  <c:v>60444</c:v>
                </c:pt>
                <c:pt idx="120889">
                  <c:v>60444.5</c:v>
                </c:pt>
                <c:pt idx="120890">
                  <c:v>60445</c:v>
                </c:pt>
                <c:pt idx="120891">
                  <c:v>60445.5</c:v>
                </c:pt>
                <c:pt idx="120892">
                  <c:v>60446</c:v>
                </c:pt>
                <c:pt idx="120893">
                  <c:v>60446.5</c:v>
                </c:pt>
                <c:pt idx="120894">
                  <c:v>60447</c:v>
                </c:pt>
                <c:pt idx="120895">
                  <c:v>60447.5</c:v>
                </c:pt>
                <c:pt idx="120896">
                  <c:v>60448</c:v>
                </c:pt>
                <c:pt idx="120897">
                  <c:v>60448.5</c:v>
                </c:pt>
                <c:pt idx="120898">
                  <c:v>60449</c:v>
                </c:pt>
                <c:pt idx="120899">
                  <c:v>60449.5</c:v>
                </c:pt>
                <c:pt idx="120900">
                  <c:v>60450</c:v>
                </c:pt>
                <c:pt idx="120901">
                  <c:v>60450.5</c:v>
                </c:pt>
                <c:pt idx="120902">
                  <c:v>60451</c:v>
                </c:pt>
                <c:pt idx="120903">
                  <c:v>60451.5</c:v>
                </c:pt>
                <c:pt idx="120904">
                  <c:v>60452</c:v>
                </c:pt>
                <c:pt idx="120905">
                  <c:v>60452.5</c:v>
                </c:pt>
                <c:pt idx="120906">
                  <c:v>60453</c:v>
                </c:pt>
                <c:pt idx="120907">
                  <c:v>60453.5</c:v>
                </c:pt>
                <c:pt idx="120908">
                  <c:v>60454</c:v>
                </c:pt>
                <c:pt idx="120909">
                  <c:v>60454.5</c:v>
                </c:pt>
                <c:pt idx="120910">
                  <c:v>60455</c:v>
                </c:pt>
                <c:pt idx="120911">
                  <c:v>60455.5</c:v>
                </c:pt>
                <c:pt idx="120912">
                  <c:v>60456</c:v>
                </c:pt>
                <c:pt idx="120913">
                  <c:v>60456.5</c:v>
                </c:pt>
                <c:pt idx="120914">
                  <c:v>60457</c:v>
                </c:pt>
                <c:pt idx="120915">
                  <c:v>60457.5</c:v>
                </c:pt>
                <c:pt idx="120916">
                  <c:v>60458</c:v>
                </c:pt>
                <c:pt idx="120917">
                  <c:v>60458.5</c:v>
                </c:pt>
                <c:pt idx="120918">
                  <c:v>60459</c:v>
                </c:pt>
                <c:pt idx="120919">
                  <c:v>60459.5</c:v>
                </c:pt>
                <c:pt idx="120920">
                  <c:v>60460</c:v>
                </c:pt>
                <c:pt idx="120921">
                  <c:v>60460.5</c:v>
                </c:pt>
                <c:pt idx="120922">
                  <c:v>60461</c:v>
                </c:pt>
                <c:pt idx="120923">
                  <c:v>60461.5</c:v>
                </c:pt>
                <c:pt idx="120924">
                  <c:v>60462</c:v>
                </c:pt>
                <c:pt idx="120925">
                  <c:v>60462.5</c:v>
                </c:pt>
                <c:pt idx="120926">
                  <c:v>60463</c:v>
                </c:pt>
                <c:pt idx="120927">
                  <c:v>60463.5</c:v>
                </c:pt>
                <c:pt idx="120928">
                  <c:v>60464</c:v>
                </c:pt>
                <c:pt idx="120929">
                  <c:v>60464.5</c:v>
                </c:pt>
                <c:pt idx="120930">
                  <c:v>60465</c:v>
                </c:pt>
                <c:pt idx="120931">
                  <c:v>60465.5</c:v>
                </c:pt>
                <c:pt idx="120932">
                  <c:v>60466</c:v>
                </c:pt>
                <c:pt idx="120933">
                  <c:v>60466.5</c:v>
                </c:pt>
                <c:pt idx="120934">
                  <c:v>60467</c:v>
                </c:pt>
                <c:pt idx="120935">
                  <c:v>60467.5</c:v>
                </c:pt>
                <c:pt idx="120936">
                  <c:v>60468</c:v>
                </c:pt>
                <c:pt idx="120937">
                  <c:v>60468.5</c:v>
                </c:pt>
                <c:pt idx="120938">
                  <c:v>60469</c:v>
                </c:pt>
                <c:pt idx="120939">
                  <c:v>60469.5</c:v>
                </c:pt>
                <c:pt idx="120940">
                  <c:v>60470</c:v>
                </c:pt>
                <c:pt idx="120941">
                  <c:v>60470.5</c:v>
                </c:pt>
                <c:pt idx="120942">
                  <c:v>60471</c:v>
                </c:pt>
                <c:pt idx="120943">
                  <c:v>60471.5</c:v>
                </c:pt>
                <c:pt idx="120944">
                  <c:v>60472</c:v>
                </c:pt>
                <c:pt idx="120945">
                  <c:v>60472.5</c:v>
                </c:pt>
                <c:pt idx="120946">
                  <c:v>60473</c:v>
                </c:pt>
                <c:pt idx="120947">
                  <c:v>60473.5</c:v>
                </c:pt>
                <c:pt idx="120948">
                  <c:v>60474</c:v>
                </c:pt>
                <c:pt idx="120949">
                  <c:v>60474.5</c:v>
                </c:pt>
                <c:pt idx="120950">
                  <c:v>60475</c:v>
                </c:pt>
                <c:pt idx="120951">
                  <c:v>60475.5</c:v>
                </c:pt>
                <c:pt idx="120952">
                  <c:v>60476</c:v>
                </c:pt>
                <c:pt idx="120953">
                  <c:v>60476.5</c:v>
                </c:pt>
                <c:pt idx="120954">
                  <c:v>60477</c:v>
                </c:pt>
                <c:pt idx="120955">
                  <c:v>60477.5</c:v>
                </c:pt>
                <c:pt idx="120956">
                  <c:v>60478</c:v>
                </c:pt>
                <c:pt idx="120957">
                  <c:v>60478.5</c:v>
                </c:pt>
                <c:pt idx="120958">
                  <c:v>60479</c:v>
                </c:pt>
                <c:pt idx="120959">
                  <c:v>60479.5</c:v>
                </c:pt>
                <c:pt idx="120960">
                  <c:v>60480</c:v>
                </c:pt>
                <c:pt idx="120961">
                  <c:v>60480.5</c:v>
                </c:pt>
                <c:pt idx="120962">
                  <c:v>60481</c:v>
                </c:pt>
                <c:pt idx="120963">
                  <c:v>60481.5</c:v>
                </c:pt>
                <c:pt idx="120964">
                  <c:v>60482</c:v>
                </c:pt>
                <c:pt idx="120965">
                  <c:v>60482.5</c:v>
                </c:pt>
                <c:pt idx="120966">
                  <c:v>60483</c:v>
                </c:pt>
                <c:pt idx="120967">
                  <c:v>60483.5</c:v>
                </c:pt>
                <c:pt idx="120968">
                  <c:v>60484</c:v>
                </c:pt>
                <c:pt idx="120969">
                  <c:v>60484.5</c:v>
                </c:pt>
                <c:pt idx="120970">
                  <c:v>60485</c:v>
                </c:pt>
                <c:pt idx="120971">
                  <c:v>60485.5</c:v>
                </c:pt>
                <c:pt idx="120972">
                  <c:v>60486</c:v>
                </c:pt>
                <c:pt idx="120973">
                  <c:v>60486.5</c:v>
                </c:pt>
                <c:pt idx="120974">
                  <c:v>60487</c:v>
                </c:pt>
                <c:pt idx="120975">
                  <c:v>60487.5</c:v>
                </c:pt>
                <c:pt idx="120976">
                  <c:v>60488</c:v>
                </c:pt>
                <c:pt idx="120977">
                  <c:v>60488.5</c:v>
                </c:pt>
                <c:pt idx="120978">
                  <c:v>60489</c:v>
                </c:pt>
                <c:pt idx="120979">
                  <c:v>60489.5</c:v>
                </c:pt>
                <c:pt idx="120980">
                  <c:v>60490</c:v>
                </c:pt>
                <c:pt idx="120981">
                  <c:v>60490.5</c:v>
                </c:pt>
                <c:pt idx="120982">
                  <c:v>60491</c:v>
                </c:pt>
                <c:pt idx="120983">
                  <c:v>60491.5</c:v>
                </c:pt>
                <c:pt idx="120984">
                  <c:v>60492</c:v>
                </c:pt>
                <c:pt idx="120985">
                  <c:v>60492.5</c:v>
                </c:pt>
                <c:pt idx="120986">
                  <c:v>60493</c:v>
                </c:pt>
                <c:pt idx="120987">
                  <c:v>60493.5</c:v>
                </c:pt>
                <c:pt idx="120988">
                  <c:v>60494</c:v>
                </c:pt>
                <c:pt idx="120989">
                  <c:v>60494.5</c:v>
                </c:pt>
                <c:pt idx="120990">
                  <c:v>60495</c:v>
                </c:pt>
                <c:pt idx="120991">
                  <c:v>60495.5</c:v>
                </c:pt>
                <c:pt idx="120992">
                  <c:v>60496</c:v>
                </c:pt>
                <c:pt idx="120993">
                  <c:v>60496.5</c:v>
                </c:pt>
                <c:pt idx="120994">
                  <c:v>60497</c:v>
                </c:pt>
                <c:pt idx="120995">
                  <c:v>60497.5</c:v>
                </c:pt>
                <c:pt idx="120996">
                  <c:v>60498</c:v>
                </c:pt>
                <c:pt idx="120997">
                  <c:v>60498.5</c:v>
                </c:pt>
                <c:pt idx="120998">
                  <c:v>60499</c:v>
                </c:pt>
                <c:pt idx="120999">
                  <c:v>60499.5</c:v>
                </c:pt>
                <c:pt idx="121000">
                  <c:v>60500</c:v>
                </c:pt>
                <c:pt idx="121001">
                  <c:v>60500.5</c:v>
                </c:pt>
                <c:pt idx="121002">
                  <c:v>60501</c:v>
                </c:pt>
                <c:pt idx="121003">
                  <c:v>60501.5</c:v>
                </c:pt>
                <c:pt idx="121004">
                  <c:v>60502</c:v>
                </c:pt>
                <c:pt idx="121005">
                  <c:v>60502.5</c:v>
                </c:pt>
                <c:pt idx="121006">
                  <c:v>60503</c:v>
                </c:pt>
                <c:pt idx="121007">
                  <c:v>60503.5</c:v>
                </c:pt>
                <c:pt idx="121008">
                  <c:v>60504</c:v>
                </c:pt>
                <c:pt idx="121009">
                  <c:v>60504.5</c:v>
                </c:pt>
                <c:pt idx="121010">
                  <c:v>60505</c:v>
                </c:pt>
                <c:pt idx="121011">
                  <c:v>60505.5</c:v>
                </c:pt>
                <c:pt idx="121012">
                  <c:v>60506</c:v>
                </c:pt>
                <c:pt idx="121013">
                  <c:v>60506.5</c:v>
                </c:pt>
                <c:pt idx="121014">
                  <c:v>60507</c:v>
                </c:pt>
                <c:pt idx="121015">
                  <c:v>60507.5</c:v>
                </c:pt>
                <c:pt idx="121016">
                  <c:v>60508</c:v>
                </c:pt>
                <c:pt idx="121017">
                  <c:v>60508.5</c:v>
                </c:pt>
                <c:pt idx="121018">
                  <c:v>60509</c:v>
                </c:pt>
                <c:pt idx="121019">
                  <c:v>60509.5</c:v>
                </c:pt>
                <c:pt idx="121020">
                  <c:v>60510</c:v>
                </c:pt>
                <c:pt idx="121021">
                  <c:v>60510.5</c:v>
                </c:pt>
                <c:pt idx="121022">
                  <c:v>60511</c:v>
                </c:pt>
                <c:pt idx="121023">
                  <c:v>60511.5</c:v>
                </c:pt>
                <c:pt idx="121024">
                  <c:v>60512</c:v>
                </c:pt>
                <c:pt idx="121025">
                  <c:v>60512.5</c:v>
                </c:pt>
                <c:pt idx="121026">
                  <c:v>60513</c:v>
                </c:pt>
                <c:pt idx="121027">
                  <c:v>60513.5</c:v>
                </c:pt>
                <c:pt idx="121028">
                  <c:v>60514</c:v>
                </c:pt>
                <c:pt idx="121029">
                  <c:v>60514.5</c:v>
                </c:pt>
                <c:pt idx="121030">
                  <c:v>60515</c:v>
                </c:pt>
                <c:pt idx="121031">
                  <c:v>60515.5</c:v>
                </c:pt>
                <c:pt idx="121032">
                  <c:v>60516</c:v>
                </c:pt>
                <c:pt idx="121033">
                  <c:v>60516.5</c:v>
                </c:pt>
                <c:pt idx="121034">
                  <c:v>60517</c:v>
                </c:pt>
                <c:pt idx="121035">
                  <c:v>60517.5</c:v>
                </c:pt>
                <c:pt idx="121036">
                  <c:v>60518</c:v>
                </c:pt>
                <c:pt idx="121037">
                  <c:v>60518.5</c:v>
                </c:pt>
                <c:pt idx="121038">
                  <c:v>60519</c:v>
                </c:pt>
                <c:pt idx="121039">
                  <c:v>60519.5</c:v>
                </c:pt>
                <c:pt idx="121040">
                  <c:v>60520</c:v>
                </c:pt>
                <c:pt idx="121041">
                  <c:v>60520.5</c:v>
                </c:pt>
                <c:pt idx="121042">
                  <c:v>60521</c:v>
                </c:pt>
                <c:pt idx="121043">
                  <c:v>60521.5</c:v>
                </c:pt>
                <c:pt idx="121044">
                  <c:v>60522</c:v>
                </c:pt>
                <c:pt idx="121045">
                  <c:v>60522.5</c:v>
                </c:pt>
                <c:pt idx="121046">
                  <c:v>60523</c:v>
                </c:pt>
                <c:pt idx="121047">
                  <c:v>60523.5</c:v>
                </c:pt>
                <c:pt idx="121048">
                  <c:v>60524</c:v>
                </c:pt>
                <c:pt idx="121049">
                  <c:v>60524.5</c:v>
                </c:pt>
                <c:pt idx="121050">
                  <c:v>60525</c:v>
                </c:pt>
                <c:pt idx="121051">
                  <c:v>60525.5</c:v>
                </c:pt>
                <c:pt idx="121052">
                  <c:v>60526</c:v>
                </c:pt>
                <c:pt idx="121053">
                  <c:v>60526.5</c:v>
                </c:pt>
                <c:pt idx="121054">
                  <c:v>60527</c:v>
                </c:pt>
                <c:pt idx="121055">
                  <c:v>60527.5</c:v>
                </c:pt>
                <c:pt idx="121056">
                  <c:v>60528</c:v>
                </c:pt>
                <c:pt idx="121057">
                  <c:v>60528.5</c:v>
                </c:pt>
                <c:pt idx="121058">
                  <c:v>60529</c:v>
                </c:pt>
                <c:pt idx="121059">
                  <c:v>60529.5</c:v>
                </c:pt>
                <c:pt idx="121060">
                  <c:v>60530</c:v>
                </c:pt>
                <c:pt idx="121061">
                  <c:v>60530.5</c:v>
                </c:pt>
                <c:pt idx="121062">
                  <c:v>60531</c:v>
                </c:pt>
                <c:pt idx="121063">
                  <c:v>60531.5</c:v>
                </c:pt>
                <c:pt idx="121064">
                  <c:v>60532</c:v>
                </c:pt>
                <c:pt idx="121065">
                  <c:v>60532.5</c:v>
                </c:pt>
                <c:pt idx="121066">
                  <c:v>60533</c:v>
                </c:pt>
                <c:pt idx="121067">
                  <c:v>60533.5</c:v>
                </c:pt>
                <c:pt idx="121068">
                  <c:v>60534</c:v>
                </c:pt>
                <c:pt idx="121069">
                  <c:v>60534.5</c:v>
                </c:pt>
                <c:pt idx="121070">
                  <c:v>60535</c:v>
                </c:pt>
                <c:pt idx="121071">
                  <c:v>60535.5</c:v>
                </c:pt>
                <c:pt idx="121072">
                  <c:v>60536</c:v>
                </c:pt>
                <c:pt idx="121073">
                  <c:v>60536.5</c:v>
                </c:pt>
                <c:pt idx="121074">
                  <c:v>60537</c:v>
                </c:pt>
                <c:pt idx="121075">
                  <c:v>60537.5</c:v>
                </c:pt>
                <c:pt idx="121076">
                  <c:v>60538</c:v>
                </c:pt>
                <c:pt idx="121077">
                  <c:v>60538.5</c:v>
                </c:pt>
                <c:pt idx="121078">
                  <c:v>60539</c:v>
                </c:pt>
                <c:pt idx="121079">
                  <c:v>60539.5</c:v>
                </c:pt>
                <c:pt idx="121080">
                  <c:v>60540</c:v>
                </c:pt>
                <c:pt idx="121081">
                  <c:v>60540.5</c:v>
                </c:pt>
                <c:pt idx="121082">
                  <c:v>60541</c:v>
                </c:pt>
                <c:pt idx="121083">
                  <c:v>60541.5</c:v>
                </c:pt>
                <c:pt idx="121084">
                  <c:v>60542</c:v>
                </c:pt>
                <c:pt idx="121085">
                  <c:v>60542.5</c:v>
                </c:pt>
                <c:pt idx="121086">
                  <c:v>60543</c:v>
                </c:pt>
                <c:pt idx="121087">
                  <c:v>60543.5</c:v>
                </c:pt>
                <c:pt idx="121088">
                  <c:v>60544</c:v>
                </c:pt>
                <c:pt idx="121089">
                  <c:v>60544.5</c:v>
                </c:pt>
                <c:pt idx="121090">
                  <c:v>60545</c:v>
                </c:pt>
                <c:pt idx="121091">
                  <c:v>60545.5</c:v>
                </c:pt>
                <c:pt idx="121092">
                  <c:v>60546</c:v>
                </c:pt>
                <c:pt idx="121093">
                  <c:v>60546.5</c:v>
                </c:pt>
                <c:pt idx="121094">
                  <c:v>60547</c:v>
                </c:pt>
                <c:pt idx="121095">
                  <c:v>60547.5</c:v>
                </c:pt>
                <c:pt idx="121096">
                  <c:v>60548</c:v>
                </c:pt>
                <c:pt idx="121097">
                  <c:v>60548.5</c:v>
                </c:pt>
                <c:pt idx="121098">
                  <c:v>60549</c:v>
                </c:pt>
                <c:pt idx="121099">
                  <c:v>60549.5</c:v>
                </c:pt>
                <c:pt idx="121100">
                  <c:v>60550</c:v>
                </c:pt>
                <c:pt idx="121101">
                  <c:v>60550.5</c:v>
                </c:pt>
                <c:pt idx="121102">
                  <c:v>60551</c:v>
                </c:pt>
                <c:pt idx="121103">
                  <c:v>60551.5</c:v>
                </c:pt>
                <c:pt idx="121104">
                  <c:v>60552</c:v>
                </c:pt>
                <c:pt idx="121105">
                  <c:v>60552.5</c:v>
                </c:pt>
                <c:pt idx="121106">
                  <c:v>60553</c:v>
                </c:pt>
                <c:pt idx="121107">
                  <c:v>60553.5</c:v>
                </c:pt>
                <c:pt idx="121108">
                  <c:v>60554</c:v>
                </c:pt>
                <c:pt idx="121109">
                  <c:v>60554.5</c:v>
                </c:pt>
                <c:pt idx="121110">
                  <c:v>60555</c:v>
                </c:pt>
                <c:pt idx="121111">
                  <c:v>60555.5</c:v>
                </c:pt>
                <c:pt idx="121112">
                  <c:v>60556</c:v>
                </c:pt>
                <c:pt idx="121113">
                  <c:v>60556.5</c:v>
                </c:pt>
                <c:pt idx="121114">
                  <c:v>60557</c:v>
                </c:pt>
                <c:pt idx="121115">
                  <c:v>60557.5</c:v>
                </c:pt>
                <c:pt idx="121116">
                  <c:v>60558</c:v>
                </c:pt>
                <c:pt idx="121117">
                  <c:v>60558.5</c:v>
                </c:pt>
                <c:pt idx="121118">
                  <c:v>60559</c:v>
                </c:pt>
                <c:pt idx="121119">
                  <c:v>60559.5</c:v>
                </c:pt>
                <c:pt idx="121120">
                  <c:v>60560</c:v>
                </c:pt>
                <c:pt idx="121121">
                  <c:v>60560.5</c:v>
                </c:pt>
                <c:pt idx="121122">
                  <c:v>60561</c:v>
                </c:pt>
                <c:pt idx="121123">
                  <c:v>60561.5</c:v>
                </c:pt>
                <c:pt idx="121124">
                  <c:v>60562</c:v>
                </c:pt>
                <c:pt idx="121125">
                  <c:v>60562.5</c:v>
                </c:pt>
                <c:pt idx="121126">
                  <c:v>60563</c:v>
                </c:pt>
                <c:pt idx="121127">
                  <c:v>60563.5</c:v>
                </c:pt>
                <c:pt idx="121128">
                  <c:v>60564</c:v>
                </c:pt>
                <c:pt idx="121129">
                  <c:v>60564.5</c:v>
                </c:pt>
                <c:pt idx="121130">
                  <c:v>60565</c:v>
                </c:pt>
                <c:pt idx="121131">
                  <c:v>60565.5</c:v>
                </c:pt>
                <c:pt idx="121132">
                  <c:v>60566</c:v>
                </c:pt>
                <c:pt idx="121133">
                  <c:v>60566.5</c:v>
                </c:pt>
                <c:pt idx="121134">
                  <c:v>60567</c:v>
                </c:pt>
                <c:pt idx="121135">
                  <c:v>60567.5</c:v>
                </c:pt>
                <c:pt idx="121136">
                  <c:v>60568</c:v>
                </c:pt>
                <c:pt idx="121137">
                  <c:v>60568.5</c:v>
                </c:pt>
                <c:pt idx="121138">
                  <c:v>60569</c:v>
                </c:pt>
                <c:pt idx="121139">
                  <c:v>60569.5</c:v>
                </c:pt>
                <c:pt idx="121140">
                  <c:v>60570</c:v>
                </c:pt>
                <c:pt idx="121141">
                  <c:v>60570.5</c:v>
                </c:pt>
                <c:pt idx="121142">
                  <c:v>60571</c:v>
                </c:pt>
                <c:pt idx="121143">
                  <c:v>60571.5</c:v>
                </c:pt>
                <c:pt idx="121144">
                  <c:v>60572</c:v>
                </c:pt>
                <c:pt idx="121145">
                  <c:v>60572.5</c:v>
                </c:pt>
                <c:pt idx="121146">
                  <c:v>60573</c:v>
                </c:pt>
                <c:pt idx="121147">
                  <c:v>60573.5</c:v>
                </c:pt>
                <c:pt idx="121148">
                  <c:v>60574</c:v>
                </c:pt>
                <c:pt idx="121149">
                  <c:v>60574.5</c:v>
                </c:pt>
                <c:pt idx="121150">
                  <c:v>60575</c:v>
                </c:pt>
                <c:pt idx="121151">
                  <c:v>60575.5</c:v>
                </c:pt>
                <c:pt idx="121152">
                  <c:v>60576</c:v>
                </c:pt>
                <c:pt idx="121153">
                  <c:v>60576.5</c:v>
                </c:pt>
                <c:pt idx="121154">
                  <c:v>60577</c:v>
                </c:pt>
                <c:pt idx="121155">
                  <c:v>60577.5</c:v>
                </c:pt>
                <c:pt idx="121156">
                  <c:v>60578</c:v>
                </c:pt>
                <c:pt idx="121157">
                  <c:v>60578.5</c:v>
                </c:pt>
                <c:pt idx="121158">
                  <c:v>60579</c:v>
                </c:pt>
                <c:pt idx="121159">
                  <c:v>60579.5</c:v>
                </c:pt>
                <c:pt idx="121160">
                  <c:v>60580</c:v>
                </c:pt>
                <c:pt idx="121161">
                  <c:v>60580.5</c:v>
                </c:pt>
                <c:pt idx="121162">
                  <c:v>60581</c:v>
                </c:pt>
                <c:pt idx="121163">
                  <c:v>60581.5</c:v>
                </c:pt>
                <c:pt idx="121164">
                  <c:v>60582</c:v>
                </c:pt>
                <c:pt idx="121165">
                  <c:v>60582.5</c:v>
                </c:pt>
                <c:pt idx="121166">
                  <c:v>60583</c:v>
                </c:pt>
                <c:pt idx="121167">
                  <c:v>60583.5</c:v>
                </c:pt>
                <c:pt idx="121168">
                  <c:v>60584</c:v>
                </c:pt>
                <c:pt idx="121169">
                  <c:v>60584.5</c:v>
                </c:pt>
                <c:pt idx="121170">
                  <c:v>60585</c:v>
                </c:pt>
                <c:pt idx="121171">
                  <c:v>60585.5</c:v>
                </c:pt>
                <c:pt idx="121172">
                  <c:v>60586</c:v>
                </c:pt>
                <c:pt idx="121173">
                  <c:v>60586.5</c:v>
                </c:pt>
                <c:pt idx="121174">
                  <c:v>60587</c:v>
                </c:pt>
                <c:pt idx="121175">
                  <c:v>60587.5</c:v>
                </c:pt>
                <c:pt idx="121176">
                  <c:v>60588</c:v>
                </c:pt>
                <c:pt idx="121177">
                  <c:v>60588.5</c:v>
                </c:pt>
                <c:pt idx="121178">
                  <c:v>60589</c:v>
                </c:pt>
                <c:pt idx="121179">
                  <c:v>60589.5</c:v>
                </c:pt>
                <c:pt idx="121180">
                  <c:v>60590</c:v>
                </c:pt>
                <c:pt idx="121181">
                  <c:v>60590.5</c:v>
                </c:pt>
                <c:pt idx="121182">
                  <c:v>60591</c:v>
                </c:pt>
                <c:pt idx="121183">
                  <c:v>60591.5</c:v>
                </c:pt>
                <c:pt idx="121184">
                  <c:v>60592</c:v>
                </c:pt>
                <c:pt idx="121185">
                  <c:v>60592.5</c:v>
                </c:pt>
                <c:pt idx="121186">
                  <c:v>60593</c:v>
                </c:pt>
                <c:pt idx="121187">
                  <c:v>60593.5</c:v>
                </c:pt>
                <c:pt idx="121188">
                  <c:v>60594</c:v>
                </c:pt>
                <c:pt idx="121189">
                  <c:v>60594.5</c:v>
                </c:pt>
                <c:pt idx="121190">
                  <c:v>60595</c:v>
                </c:pt>
                <c:pt idx="121191">
                  <c:v>60595.5</c:v>
                </c:pt>
                <c:pt idx="121192">
                  <c:v>60596</c:v>
                </c:pt>
                <c:pt idx="121193">
                  <c:v>60596.5</c:v>
                </c:pt>
                <c:pt idx="121194">
                  <c:v>60597</c:v>
                </c:pt>
                <c:pt idx="121195">
                  <c:v>60597.5</c:v>
                </c:pt>
                <c:pt idx="121196">
                  <c:v>60598</c:v>
                </c:pt>
                <c:pt idx="121197">
                  <c:v>60598.5</c:v>
                </c:pt>
                <c:pt idx="121198">
                  <c:v>60599</c:v>
                </c:pt>
                <c:pt idx="121199">
                  <c:v>60599.5</c:v>
                </c:pt>
                <c:pt idx="121200">
                  <c:v>60600</c:v>
                </c:pt>
                <c:pt idx="121201">
                  <c:v>60600.5</c:v>
                </c:pt>
                <c:pt idx="121202">
                  <c:v>60601</c:v>
                </c:pt>
                <c:pt idx="121203">
                  <c:v>60601.5</c:v>
                </c:pt>
                <c:pt idx="121204">
                  <c:v>60602</c:v>
                </c:pt>
                <c:pt idx="121205">
                  <c:v>60602.5</c:v>
                </c:pt>
                <c:pt idx="121206">
                  <c:v>60603</c:v>
                </c:pt>
                <c:pt idx="121207">
                  <c:v>60603.5</c:v>
                </c:pt>
                <c:pt idx="121208">
                  <c:v>60604</c:v>
                </c:pt>
                <c:pt idx="121209">
                  <c:v>60604.5</c:v>
                </c:pt>
                <c:pt idx="121210">
                  <c:v>60605</c:v>
                </c:pt>
                <c:pt idx="121211">
                  <c:v>60605.5</c:v>
                </c:pt>
                <c:pt idx="121212">
                  <c:v>60606</c:v>
                </c:pt>
                <c:pt idx="121213">
                  <c:v>60606.5</c:v>
                </c:pt>
                <c:pt idx="121214">
                  <c:v>60607</c:v>
                </c:pt>
                <c:pt idx="121215">
                  <c:v>60607.5</c:v>
                </c:pt>
                <c:pt idx="121216">
                  <c:v>60608</c:v>
                </c:pt>
                <c:pt idx="121217">
                  <c:v>60608.5</c:v>
                </c:pt>
                <c:pt idx="121218">
                  <c:v>60609</c:v>
                </c:pt>
                <c:pt idx="121219">
                  <c:v>60609.5</c:v>
                </c:pt>
                <c:pt idx="121220">
                  <c:v>60610</c:v>
                </c:pt>
                <c:pt idx="121221">
                  <c:v>60610.5</c:v>
                </c:pt>
                <c:pt idx="121222">
                  <c:v>60611</c:v>
                </c:pt>
                <c:pt idx="121223">
                  <c:v>60611.5</c:v>
                </c:pt>
                <c:pt idx="121224">
                  <c:v>60612</c:v>
                </c:pt>
                <c:pt idx="121225">
                  <c:v>60612.5</c:v>
                </c:pt>
                <c:pt idx="121226">
                  <c:v>60613</c:v>
                </c:pt>
                <c:pt idx="121227">
                  <c:v>60613.5</c:v>
                </c:pt>
                <c:pt idx="121228">
                  <c:v>60614</c:v>
                </c:pt>
                <c:pt idx="121229">
                  <c:v>60614.5</c:v>
                </c:pt>
                <c:pt idx="121230">
                  <c:v>60615</c:v>
                </c:pt>
                <c:pt idx="121231">
                  <c:v>60615.5</c:v>
                </c:pt>
                <c:pt idx="121232">
                  <c:v>60616</c:v>
                </c:pt>
                <c:pt idx="121233">
                  <c:v>60616.5</c:v>
                </c:pt>
                <c:pt idx="121234">
                  <c:v>60617</c:v>
                </c:pt>
                <c:pt idx="121235">
                  <c:v>60617.5</c:v>
                </c:pt>
                <c:pt idx="121236">
                  <c:v>60618</c:v>
                </c:pt>
                <c:pt idx="121237">
                  <c:v>60618.5</c:v>
                </c:pt>
                <c:pt idx="121238">
                  <c:v>60619</c:v>
                </c:pt>
                <c:pt idx="121239">
                  <c:v>60619.5</c:v>
                </c:pt>
                <c:pt idx="121240">
                  <c:v>60620</c:v>
                </c:pt>
                <c:pt idx="121241">
                  <c:v>60620.5</c:v>
                </c:pt>
                <c:pt idx="121242">
                  <c:v>60621</c:v>
                </c:pt>
                <c:pt idx="121243">
                  <c:v>60621.5</c:v>
                </c:pt>
                <c:pt idx="121244">
                  <c:v>60622</c:v>
                </c:pt>
                <c:pt idx="121245">
                  <c:v>60622.5</c:v>
                </c:pt>
                <c:pt idx="121246">
                  <c:v>60623</c:v>
                </c:pt>
                <c:pt idx="121247">
                  <c:v>60623.5</c:v>
                </c:pt>
                <c:pt idx="121248">
                  <c:v>60624</c:v>
                </c:pt>
                <c:pt idx="121249">
                  <c:v>60624.5</c:v>
                </c:pt>
                <c:pt idx="121250">
                  <c:v>60625</c:v>
                </c:pt>
                <c:pt idx="121251">
                  <c:v>60625.5</c:v>
                </c:pt>
                <c:pt idx="121252">
                  <c:v>60626</c:v>
                </c:pt>
                <c:pt idx="121253">
                  <c:v>60626.5</c:v>
                </c:pt>
                <c:pt idx="121254">
                  <c:v>60627</c:v>
                </c:pt>
                <c:pt idx="121255">
                  <c:v>60627.5</c:v>
                </c:pt>
                <c:pt idx="121256">
                  <c:v>60628</c:v>
                </c:pt>
                <c:pt idx="121257">
                  <c:v>60628.5</c:v>
                </c:pt>
                <c:pt idx="121258">
                  <c:v>60629</c:v>
                </c:pt>
                <c:pt idx="121259">
                  <c:v>60629.5</c:v>
                </c:pt>
                <c:pt idx="121260">
                  <c:v>60630</c:v>
                </c:pt>
                <c:pt idx="121261">
                  <c:v>60630.5</c:v>
                </c:pt>
                <c:pt idx="121262">
                  <c:v>60631</c:v>
                </c:pt>
                <c:pt idx="121263">
                  <c:v>60631.5</c:v>
                </c:pt>
                <c:pt idx="121264">
                  <c:v>60632</c:v>
                </c:pt>
                <c:pt idx="121265">
                  <c:v>60632.5</c:v>
                </c:pt>
                <c:pt idx="121266">
                  <c:v>60633</c:v>
                </c:pt>
                <c:pt idx="121267">
                  <c:v>60633.5</c:v>
                </c:pt>
                <c:pt idx="121268">
                  <c:v>60634</c:v>
                </c:pt>
                <c:pt idx="121269">
                  <c:v>60634.5</c:v>
                </c:pt>
                <c:pt idx="121270">
                  <c:v>60635</c:v>
                </c:pt>
                <c:pt idx="121271">
                  <c:v>60635.5</c:v>
                </c:pt>
                <c:pt idx="121272">
                  <c:v>60636</c:v>
                </c:pt>
                <c:pt idx="121273">
                  <c:v>60636.5</c:v>
                </c:pt>
                <c:pt idx="121274">
                  <c:v>60637</c:v>
                </c:pt>
                <c:pt idx="121275">
                  <c:v>60637.5</c:v>
                </c:pt>
                <c:pt idx="121276">
                  <c:v>60638</c:v>
                </c:pt>
                <c:pt idx="121277">
                  <c:v>60638.5</c:v>
                </c:pt>
                <c:pt idx="121278">
                  <c:v>60639</c:v>
                </c:pt>
                <c:pt idx="121279">
                  <c:v>60639.5</c:v>
                </c:pt>
                <c:pt idx="121280">
                  <c:v>60640</c:v>
                </c:pt>
                <c:pt idx="121281">
                  <c:v>60640.5</c:v>
                </c:pt>
                <c:pt idx="121282">
                  <c:v>60641</c:v>
                </c:pt>
                <c:pt idx="121283">
                  <c:v>60641.5</c:v>
                </c:pt>
                <c:pt idx="121284">
                  <c:v>60642</c:v>
                </c:pt>
                <c:pt idx="121285">
                  <c:v>60642.5</c:v>
                </c:pt>
                <c:pt idx="121286">
                  <c:v>60643</c:v>
                </c:pt>
                <c:pt idx="121287">
                  <c:v>60643.5</c:v>
                </c:pt>
                <c:pt idx="121288">
                  <c:v>60644</c:v>
                </c:pt>
                <c:pt idx="121289">
                  <c:v>60644.5</c:v>
                </c:pt>
                <c:pt idx="121290">
                  <c:v>60645</c:v>
                </c:pt>
                <c:pt idx="121291">
                  <c:v>60645.5</c:v>
                </c:pt>
                <c:pt idx="121292">
                  <c:v>60646</c:v>
                </c:pt>
                <c:pt idx="121293">
                  <c:v>60646.5</c:v>
                </c:pt>
                <c:pt idx="121294">
                  <c:v>60647</c:v>
                </c:pt>
                <c:pt idx="121295">
                  <c:v>60647.5</c:v>
                </c:pt>
                <c:pt idx="121296">
                  <c:v>60648</c:v>
                </c:pt>
                <c:pt idx="121297">
                  <c:v>60648.5</c:v>
                </c:pt>
                <c:pt idx="121298">
                  <c:v>60649</c:v>
                </c:pt>
                <c:pt idx="121299">
                  <c:v>60649.5</c:v>
                </c:pt>
                <c:pt idx="121300">
                  <c:v>60650</c:v>
                </c:pt>
                <c:pt idx="121301">
                  <c:v>60650.5</c:v>
                </c:pt>
                <c:pt idx="121302">
                  <c:v>60651</c:v>
                </c:pt>
                <c:pt idx="121303">
                  <c:v>60651.5</c:v>
                </c:pt>
                <c:pt idx="121304">
                  <c:v>60652</c:v>
                </c:pt>
                <c:pt idx="121305">
                  <c:v>60652.5</c:v>
                </c:pt>
                <c:pt idx="121306">
                  <c:v>60653</c:v>
                </c:pt>
                <c:pt idx="121307">
                  <c:v>60653.5</c:v>
                </c:pt>
                <c:pt idx="121308">
                  <c:v>60654</c:v>
                </c:pt>
                <c:pt idx="121309">
                  <c:v>60654.5</c:v>
                </c:pt>
                <c:pt idx="121310">
                  <c:v>60655</c:v>
                </c:pt>
                <c:pt idx="121311">
                  <c:v>60655.5</c:v>
                </c:pt>
                <c:pt idx="121312">
                  <c:v>60656</c:v>
                </c:pt>
                <c:pt idx="121313">
                  <c:v>60656.5</c:v>
                </c:pt>
                <c:pt idx="121314">
                  <c:v>60657</c:v>
                </c:pt>
                <c:pt idx="121315">
                  <c:v>60657.5</c:v>
                </c:pt>
                <c:pt idx="121316">
                  <c:v>60658</c:v>
                </c:pt>
                <c:pt idx="121317">
                  <c:v>60658.5</c:v>
                </c:pt>
                <c:pt idx="121318">
                  <c:v>60659</c:v>
                </c:pt>
                <c:pt idx="121319">
                  <c:v>60659.5</c:v>
                </c:pt>
                <c:pt idx="121320">
                  <c:v>60660</c:v>
                </c:pt>
                <c:pt idx="121321">
                  <c:v>60660.5</c:v>
                </c:pt>
                <c:pt idx="121322">
                  <c:v>60661</c:v>
                </c:pt>
                <c:pt idx="121323">
                  <c:v>60661.5</c:v>
                </c:pt>
                <c:pt idx="121324">
                  <c:v>60662</c:v>
                </c:pt>
                <c:pt idx="121325">
                  <c:v>60662.5</c:v>
                </c:pt>
                <c:pt idx="121326">
                  <c:v>60663</c:v>
                </c:pt>
                <c:pt idx="121327">
                  <c:v>60663.5</c:v>
                </c:pt>
                <c:pt idx="121328">
                  <c:v>60664</c:v>
                </c:pt>
                <c:pt idx="121329">
                  <c:v>60664.5</c:v>
                </c:pt>
                <c:pt idx="121330">
                  <c:v>60665</c:v>
                </c:pt>
                <c:pt idx="121331">
                  <c:v>60665.5</c:v>
                </c:pt>
                <c:pt idx="121332">
                  <c:v>60666</c:v>
                </c:pt>
                <c:pt idx="121333">
                  <c:v>60666.5</c:v>
                </c:pt>
                <c:pt idx="121334">
                  <c:v>60667</c:v>
                </c:pt>
                <c:pt idx="121335">
                  <c:v>60667.5</c:v>
                </c:pt>
                <c:pt idx="121336">
                  <c:v>60668</c:v>
                </c:pt>
                <c:pt idx="121337">
                  <c:v>60668.5</c:v>
                </c:pt>
                <c:pt idx="121338">
                  <c:v>60669</c:v>
                </c:pt>
                <c:pt idx="121339">
                  <c:v>60669.5</c:v>
                </c:pt>
                <c:pt idx="121340">
                  <c:v>60670</c:v>
                </c:pt>
                <c:pt idx="121341">
                  <c:v>60670.5</c:v>
                </c:pt>
                <c:pt idx="121342">
                  <c:v>60671</c:v>
                </c:pt>
                <c:pt idx="121343">
                  <c:v>60671.5</c:v>
                </c:pt>
                <c:pt idx="121344">
                  <c:v>60672</c:v>
                </c:pt>
                <c:pt idx="121345">
                  <c:v>60672.5</c:v>
                </c:pt>
                <c:pt idx="121346">
                  <c:v>60673</c:v>
                </c:pt>
                <c:pt idx="121347">
                  <c:v>60673.5</c:v>
                </c:pt>
                <c:pt idx="121348">
                  <c:v>60674</c:v>
                </c:pt>
                <c:pt idx="121349">
                  <c:v>60674.5</c:v>
                </c:pt>
                <c:pt idx="121350">
                  <c:v>60675</c:v>
                </c:pt>
                <c:pt idx="121351">
                  <c:v>60675.5</c:v>
                </c:pt>
                <c:pt idx="121352">
                  <c:v>60676</c:v>
                </c:pt>
                <c:pt idx="121353">
                  <c:v>60676.5</c:v>
                </c:pt>
                <c:pt idx="121354">
                  <c:v>60677</c:v>
                </c:pt>
                <c:pt idx="121355">
                  <c:v>60677.5</c:v>
                </c:pt>
                <c:pt idx="121356">
                  <c:v>60678</c:v>
                </c:pt>
                <c:pt idx="121357">
                  <c:v>60678.5</c:v>
                </c:pt>
                <c:pt idx="121358">
                  <c:v>60679</c:v>
                </c:pt>
                <c:pt idx="121359">
                  <c:v>60679.5</c:v>
                </c:pt>
                <c:pt idx="121360">
                  <c:v>60680</c:v>
                </c:pt>
                <c:pt idx="121361">
                  <c:v>60680.5</c:v>
                </c:pt>
                <c:pt idx="121362">
                  <c:v>60681</c:v>
                </c:pt>
                <c:pt idx="121363">
                  <c:v>60681.5</c:v>
                </c:pt>
                <c:pt idx="121364">
                  <c:v>60682</c:v>
                </c:pt>
                <c:pt idx="121365">
                  <c:v>60682.5</c:v>
                </c:pt>
                <c:pt idx="121366">
                  <c:v>60683</c:v>
                </c:pt>
                <c:pt idx="121367">
                  <c:v>60683.5</c:v>
                </c:pt>
                <c:pt idx="121368">
                  <c:v>60684</c:v>
                </c:pt>
                <c:pt idx="121369">
                  <c:v>60684.5</c:v>
                </c:pt>
                <c:pt idx="121370">
                  <c:v>60685</c:v>
                </c:pt>
                <c:pt idx="121371">
                  <c:v>60685.5</c:v>
                </c:pt>
                <c:pt idx="121372">
                  <c:v>60686</c:v>
                </c:pt>
                <c:pt idx="121373">
                  <c:v>60686.5</c:v>
                </c:pt>
                <c:pt idx="121374">
                  <c:v>60687</c:v>
                </c:pt>
                <c:pt idx="121375">
                  <c:v>60687.5</c:v>
                </c:pt>
                <c:pt idx="121376">
                  <c:v>60688</c:v>
                </c:pt>
                <c:pt idx="121377">
                  <c:v>60688.5</c:v>
                </c:pt>
                <c:pt idx="121378">
                  <c:v>60689</c:v>
                </c:pt>
                <c:pt idx="121379">
                  <c:v>60689.5</c:v>
                </c:pt>
                <c:pt idx="121380">
                  <c:v>60690</c:v>
                </c:pt>
                <c:pt idx="121381">
                  <c:v>60690.5</c:v>
                </c:pt>
                <c:pt idx="121382">
                  <c:v>60691</c:v>
                </c:pt>
                <c:pt idx="121383">
                  <c:v>60691.5</c:v>
                </c:pt>
                <c:pt idx="121384">
                  <c:v>60692</c:v>
                </c:pt>
                <c:pt idx="121385">
                  <c:v>60692.5</c:v>
                </c:pt>
                <c:pt idx="121386">
                  <c:v>60693</c:v>
                </c:pt>
                <c:pt idx="121387">
                  <c:v>60693.5</c:v>
                </c:pt>
                <c:pt idx="121388">
                  <c:v>60694</c:v>
                </c:pt>
                <c:pt idx="121389">
                  <c:v>60694.5</c:v>
                </c:pt>
                <c:pt idx="121390">
                  <c:v>60695</c:v>
                </c:pt>
                <c:pt idx="121391">
                  <c:v>60695.5</c:v>
                </c:pt>
                <c:pt idx="121392">
                  <c:v>60696</c:v>
                </c:pt>
                <c:pt idx="121393">
                  <c:v>60696.5</c:v>
                </c:pt>
                <c:pt idx="121394">
                  <c:v>60697</c:v>
                </c:pt>
                <c:pt idx="121395">
                  <c:v>60697.5</c:v>
                </c:pt>
                <c:pt idx="121396">
                  <c:v>60698</c:v>
                </c:pt>
                <c:pt idx="121397">
                  <c:v>60698.5</c:v>
                </c:pt>
                <c:pt idx="121398">
                  <c:v>60699</c:v>
                </c:pt>
                <c:pt idx="121399">
                  <c:v>60699.5</c:v>
                </c:pt>
                <c:pt idx="121400">
                  <c:v>60700</c:v>
                </c:pt>
                <c:pt idx="121401">
                  <c:v>60700.5</c:v>
                </c:pt>
                <c:pt idx="121402">
                  <c:v>60701</c:v>
                </c:pt>
                <c:pt idx="121403">
                  <c:v>60701.5</c:v>
                </c:pt>
                <c:pt idx="121404">
                  <c:v>60702</c:v>
                </c:pt>
                <c:pt idx="121405">
                  <c:v>60702.5</c:v>
                </c:pt>
                <c:pt idx="121406">
                  <c:v>60703</c:v>
                </c:pt>
                <c:pt idx="121407">
                  <c:v>60703.5</c:v>
                </c:pt>
                <c:pt idx="121408">
                  <c:v>60704</c:v>
                </c:pt>
                <c:pt idx="121409">
                  <c:v>60704.5</c:v>
                </c:pt>
                <c:pt idx="121410">
                  <c:v>60705</c:v>
                </c:pt>
                <c:pt idx="121411">
                  <c:v>60705.5</c:v>
                </c:pt>
                <c:pt idx="121412">
                  <c:v>60706</c:v>
                </c:pt>
                <c:pt idx="121413">
                  <c:v>60706.5</c:v>
                </c:pt>
                <c:pt idx="121414">
                  <c:v>60707</c:v>
                </c:pt>
                <c:pt idx="121415">
                  <c:v>60707.5</c:v>
                </c:pt>
                <c:pt idx="121416">
                  <c:v>60708</c:v>
                </c:pt>
                <c:pt idx="121417">
                  <c:v>60708.5</c:v>
                </c:pt>
                <c:pt idx="121418">
                  <c:v>60709</c:v>
                </c:pt>
                <c:pt idx="121419">
                  <c:v>60709.5</c:v>
                </c:pt>
                <c:pt idx="121420">
                  <c:v>60710</c:v>
                </c:pt>
                <c:pt idx="121421">
                  <c:v>60710.5</c:v>
                </c:pt>
                <c:pt idx="121422">
                  <c:v>60711</c:v>
                </c:pt>
                <c:pt idx="121423">
                  <c:v>60711.5</c:v>
                </c:pt>
                <c:pt idx="121424">
                  <c:v>60712</c:v>
                </c:pt>
                <c:pt idx="121425">
                  <c:v>60712.5</c:v>
                </c:pt>
                <c:pt idx="121426">
                  <c:v>60713</c:v>
                </c:pt>
                <c:pt idx="121427">
                  <c:v>60713.5</c:v>
                </c:pt>
                <c:pt idx="121428">
                  <c:v>60714</c:v>
                </c:pt>
                <c:pt idx="121429">
                  <c:v>60714.5</c:v>
                </c:pt>
                <c:pt idx="121430">
                  <c:v>60715</c:v>
                </c:pt>
                <c:pt idx="121431">
                  <c:v>60715.5</c:v>
                </c:pt>
                <c:pt idx="121432">
                  <c:v>60716</c:v>
                </c:pt>
                <c:pt idx="121433">
                  <c:v>60716.5</c:v>
                </c:pt>
                <c:pt idx="121434">
                  <c:v>60717</c:v>
                </c:pt>
                <c:pt idx="121435">
                  <c:v>60717.5</c:v>
                </c:pt>
                <c:pt idx="121436">
                  <c:v>60718</c:v>
                </c:pt>
                <c:pt idx="121437">
                  <c:v>60718.5</c:v>
                </c:pt>
                <c:pt idx="121438">
                  <c:v>60719</c:v>
                </c:pt>
                <c:pt idx="121439">
                  <c:v>60719.5</c:v>
                </c:pt>
                <c:pt idx="121440">
                  <c:v>60720</c:v>
                </c:pt>
                <c:pt idx="121441">
                  <c:v>60720.5</c:v>
                </c:pt>
                <c:pt idx="121442">
                  <c:v>60721</c:v>
                </c:pt>
                <c:pt idx="121443">
                  <c:v>60721.5</c:v>
                </c:pt>
                <c:pt idx="121444">
                  <c:v>60722</c:v>
                </c:pt>
                <c:pt idx="121445">
                  <c:v>60722.5</c:v>
                </c:pt>
                <c:pt idx="121446">
                  <c:v>60723</c:v>
                </c:pt>
                <c:pt idx="121447">
                  <c:v>60723.5</c:v>
                </c:pt>
                <c:pt idx="121448">
                  <c:v>60724</c:v>
                </c:pt>
                <c:pt idx="121449">
                  <c:v>60724.5</c:v>
                </c:pt>
                <c:pt idx="121450">
                  <c:v>60725</c:v>
                </c:pt>
                <c:pt idx="121451">
                  <c:v>60725.5</c:v>
                </c:pt>
                <c:pt idx="121452">
                  <c:v>60726</c:v>
                </c:pt>
                <c:pt idx="121453">
                  <c:v>60726.5</c:v>
                </c:pt>
                <c:pt idx="121454">
                  <c:v>60727</c:v>
                </c:pt>
                <c:pt idx="121455">
                  <c:v>60727.5</c:v>
                </c:pt>
                <c:pt idx="121456">
                  <c:v>60728</c:v>
                </c:pt>
                <c:pt idx="121457">
                  <c:v>60728.5</c:v>
                </c:pt>
                <c:pt idx="121458">
                  <c:v>60729</c:v>
                </c:pt>
                <c:pt idx="121459">
                  <c:v>60729.5</c:v>
                </c:pt>
                <c:pt idx="121460">
                  <c:v>60730</c:v>
                </c:pt>
                <c:pt idx="121461">
                  <c:v>60730.5</c:v>
                </c:pt>
                <c:pt idx="121462">
                  <c:v>60731</c:v>
                </c:pt>
                <c:pt idx="121463">
                  <c:v>60731.5</c:v>
                </c:pt>
                <c:pt idx="121464">
                  <c:v>60732</c:v>
                </c:pt>
                <c:pt idx="121465">
                  <c:v>60732.5</c:v>
                </c:pt>
                <c:pt idx="121466">
                  <c:v>60733</c:v>
                </c:pt>
                <c:pt idx="121467">
                  <c:v>60733.5</c:v>
                </c:pt>
                <c:pt idx="121468">
                  <c:v>60734</c:v>
                </c:pt>
                <c:pt idx="121469">
                  <c:v>60734.5</c:v>
                </c:pt>
                <c:pt idx="121470">
                  <c:v>60735</c:v>
                </c:pt>
                <c:pt idx="121471">
                  <c:v>60735.5</c:v>
                </c:pt>
                <c:pt idx="121472">
                  <c:v>60736</c:v>
                </c:pt>
                <c:pt idx="121473">
                  <c:v>60736.5</c:v>
                </c:pt>
                <c:pt idx="121474">
                  <c:v>60737</c:v>
                </c:pt>
                <c:pt idx="121475">
                  <c:v>60737.5</c:v>
                </c:pt>
                <c:pt idx="121476">
                  <c:v>60738</c:v>
                </c:pt>
                <c:pt idx="121477">
                  <c:v>60738.5</c:v>
                </c:pt>
                <c:pt idx="121478">
                  <c:v>60739</c:v>
                </c:pt>
                <c:pt idx="121479">
                  <c:v>60739.5</c:v>
                </c:pt>
                <c:pt idx="121480">
                  <c:v>60740</c:v>
                </c:pt>
                <c:pt idx="121481">
                  <c:v>60740.5</c:v>
                </c:pt>
                <c:pt idx="121482">
                  <c:v>60741</c:v>
                </c:pt>
                <c:pt idx="121483">
                  <c:v>60741.5</c:v>
                </c:pt>
                <c:pt idx="121484">
                  <c:v>60742</c:v>
                </c:pt>
                <c:pt idx="121485">
                  <c:v>60742.5</c:v>
                </c:pt>
                <c:pt idx="121486">
                  <c:v>60743</c:v>
                </c:pt>
                <c:pt idx="121487">
                  <c:v>60743.5</c:v>
                </c:pt>
                <c:pt idx="121488">
                  <c:v>60744</c:v>
                </c:pt>
                <c:pt idx="121489">
                  <c:v>60744.5</c:v>
                </c:pt>
                <c:pt idx="121490">
                  <c:v>60745</c:v>
                </c:pt>
                <c:pt idx="121491">
                  <c:v>60745.5</c:v>
                </c:pt>
                <c:pt idx="121492">
                  <c:v>60746</c:v>
                </c:pt>
                <c:pt idx="121493">
                  <c:v>60746.5</c:v>
                </c:pt>
                <c:pt idx="121494">
                  <c:v>60747</c:v>
                </c:pt>
                <c:pt idx="121495">
                  <c:v>60747.5</c:v>
                </c:pt>
                <c:pt idx="121496">
                  <c:v>60748</c:v>
                </c:pt>
                <c:pt idx="121497">
                  <c:v>60748.5</c:v>
                </c:pt>
                <c:pt idx="121498">
                  <c:v>60749</c:v>
                </c:pt>
                <c:pt idx="121499">
                  <c:v>60749.5</c:v>
                </c:pt>
                <c:pt idx="121500">
                  <c:v>60750</c:v>
                </c:pt>
                <c:pt idx="121501">
                  <c:v>60750.5</c:v>
                </c:pt>
                <c:pt idx="121502">
                  <c:v>60751</c:v>
                </c:pt>
                <c:pt idx="121503">
                  <c:v>60751.5</c:v>
                </c:pt>
                <c:pt idx="121504">
                  <c:v>60752</c:v>
                </c:pt>
                <c:pt idx="121505">
                  <c:v>60752.5</c:v>
                </c:pt>
                <c:pt idx="121506">
                  <c:v>60753</c:v>
                </c:pt>
                <c:pt idx="121507">
                  <c:v>60753.5</c:v>
                </c:pt>
                <c:pt idx="121508">
                  <c:v>60754</c:v>
                </c:pt>
                <c:pt idx="121509">
                  <c:v>60754.5</c:v>
                </c:pt>
                <c:pt idx="121510">
                  <c:v>60755</c:v>
                </c:pt>
                <c:pt idx="121511">
                  <c:v>60755.5</c:v>
                </c:pt>
                <c:pt idx="121512">
                  <c:v>60756</c:v>
                </c:pt>
                <c:pt idx="121513">
                  <c:v>60756.5</c:v>
                </c:pt>
                <c:pt idx="121514">
                  <c:v>60757</c:v>
                </c:pt>
                <c:pt idx="121515">
                  <c:v>60757.5</c:v>
                </c:pt>
                <c:pt idx="121516">
                  <c:v>60758</c:v>
                </c:pt>
                <c:pt idx="121517">
                  <c:v>60758.5</c:v>
                </c:pt>
                <c:pt idx="121518">
                  <c:v>60759</c:v>
                </c:pt>
                <c:pt idx="121519">
                  <c:v>60759.5</c:v>
                </c:pt>
                <c:pt idx="121520">
                  <c:v>60760</c:v>
                </c:pt>
                <c:pt idx="121521">
                  <c:v>60760.5</c:v>
                </c:pt>
                <c:pt idx="121522">
                  <c:v>60761</c:v>
                </c:pt>
                <c:pt idx="121523">
                  <c:v>60761.5</c:v>
                </c:pt>
                <c:pt idx="121524">
                  <c:v>60762</c:v>
                </c:pt>
                <c:pt idx="121525">
                  <c:v>60762.5</c:v>
                </c:pt>
                <c:pt idx="121526">
                  <c:v>60763</c:v>
                </c:pt>
                <c:pt idx="121527">
                  <c:v>60763.5</c:v>
                </c:pt>
                <c:pt idx="121528">
                  <c:v>60764</c:v>
                </c:pt>
                <c:pt idx="121529">
                  <c:v>60764.5</c:v>
                </c:pt>
                <c:pt idx="121530">
                  <c:v>60765</c:v>
                </c:pt>
                <c:pt idx="121531">
                  <c:v>60765.5</c:v>
                </c:pt>
                <c:pt idx="121532">
                  <c:v>60766</c:v>
                </c:pt>
                <c:pt idx="121533">
                  <c:v>60766.5</c:v>
                </c:pt>
                <c:pt idx="121534">
                  <c:v>60767</c:v>
                </c:pt>
                <c:pt idx="121535">
                  <c:v>60767.5</c:v>
                </c:pt>
                <c:pt idx="121536">
                  <c:v>60768</c:v>
                </c:pt>
                <c:pt idx="121537">
                  <c:v>60768.5</c:v>
                </c:pt>
                <c:pt idx="121538">
                  <c:v>60769</c:v>
                </c:pt>
                <c:pt idx="121539">
                  <c:v>60769.5</c:v>
                </c:pt>
                <c:pt idx="121540">
                  <c:v>60770</c:v>
                </c:pt>
                <c:pt idx="121541">
                  <c:v>60770.5</c:v>
                </c:pt>
                <c:pt idx="121542">
                  <c:v>60771</c:v>
                </c:pt>
                <c:pt idx="121543">
                  <c:v>60771.5</c:v>
                </c:pt>
                <c:pt idx="121544">
                  <c:v>60772</c:v>
                </c:pt>
                <c:pt idx="121545">
                  <c:v>60772.5</c:v>
                </c:pt>
                <c:pt idx="121546">
                  <c:v>60773</c:v>
                </c:pt>
                <c:pt idx="121547">
                  <c:v>60773.5</c:v>
                </c:pt>
                <c:pt idx="121548">
                  <c:v>60774</c:v>
                </c:pt>
                <c:pt idx="121549">
                  <c:v>60774.5</c:v>
                </c:pt>
                <c:pt idx="121550">
                  <c:v>60775</c:v>
                </c:pt>
                <c:pt idx="121551">
                  <c:v>60775.5</c:v>
                </c:pt>
                <c:pt idx="121552">
                  <c:v>60776</c:v>
                </c:pt>
                <c:pt idx="121553">
                  <c:v>60776.5</c:v>
                </c:pt>
                <c:pt idx="121554">
                  <c:v>60777</c:v>
                </c:pt>
                <c:pt idx="121555">
                  <c:v>60777.5</c:v>
                </c:pt>
                <c:pt idx="121556">
                  <c:v>60778</c:v>
                </c:pt>
                <c:pt idx="121557">
                  <c:v>60778.5</c:v>
                </c:pt>
                <c:pt idx="121558">
                  <c:v>60779</c:v>
                </c:pt>
                <c:pt idx="121559">
                  <c:v>60779.5</c:v>
                </c:pt>
                <c:pt idx="121560">
                  <c:v>60780</c:v>
                </c:pt>
                <c:pt idx="121561">
                  <c:v>60780.5</c:v>
                </c:pt>
                <c:pt idx="121562">
                  <c:v>60781</c:v>
                </c:pt>
                <c:pt idx="121563">
                  <c:v>60781.5</c:v>
                </c:pt>
                <c:pt idx="121564">
                  <c:v>60782</c:v>
                </c:pt>
                <c:pt idx="121565">
                  <c:v>60782.5</c:v>
                </c:pt>
                <c:pt idx="121566">
                  <c:v>60783</c:v>
                </c:pt>
                <c:pt idx="121567">
                  <c:v>60783.5</c:v>
                </c:pt>
                <c:pt idx="121568">
                  <c:v>60784</c:v>
                </c:pt>
                <c:pt idx="121569">
                  <c:v>60784.5</c:v>
                </c:pt>
                <c:pt idx="121570">
                  <c:v>60785</c:v>
                </c:pt>
                <c:pt idx="121571">
                  <c:v>60785.5</c:v>
                </c:pt>
                <c:pt idx="121572">
                  <c:v>60786</c:v>
                </c:pt>
                <c:pt idx="121573">
                  <c:v>60786.5</c:v>
                </c:pt>
                <c:pt idx="121574">
                  <c:v>60787</c:v>
                </c:pt>
                <c:pt idx="121575">
                  <c:v>60787.5</c:v>
                </c:pt>
                <c:pt idx="121576">
                  <c:v>60788</c:v>
                </c:pt>
                <c:pt idx="121577">
                  <c:v>60788.5</c:v>
                </c:pt>
                <c:pt idx="121578">
                  <c:v>60789</c:v>
                </c:pt>
                <c:pt idx="121579">
                  <c:v>60789.5</c:v>
                </c:pt>
                <c:pt idx="121580">
                  <c:v>60790</c:v>
                </c:pt>
                <c:pt idx="121581">
                  <c:v>60790.5</c:v>
                </c:pt>
                <c:pt idx="121582">
                  <c:v>60791</c:v>
                </c:pt>
                <c:pt idx="121583">
                  <c:v>60791.5</c:v>
                </c:pt>
                <c:pt idx="121584">
                  <c:v>60792</c:v>
                </c:pt>
                <c:pt idx="121585">
                  <c:v>60792.5</c:v>
                </c:pt>
                <c:pt idx="121586">
                  <c:v>60793</c:v>
                </c:pt>
                <c:pt idx="121587">
                  <c:v>60793.5</c:v>
                </c:pt>
                <c:pt idx="121588">
                  <c:v>60794</c:v>
                </c:pt>
                <c:pt idx="121589">
                  <c:v>60794.5</c:v>
                </c:pt>
                <c:pt idx="121590">
                  <c:v>60795</c:v>
                </c:pt>
                <c:pt idx="121591">
                  <c:v>60795.5</c:v>
                </c:pt>
                <c:pt idx="121592">
                  <c:v>60796</c:v>
                </c:pt>
                <c:pt idx="121593">
                  <c:v>60796.5</c:v>
                </c:pt>
                <c:pt idx="121594">
                  <c:v>60797</c:v>
                </c:pt>
                <c:pt idx="121595">
                  <c:v>60797.5</c:v>
                </c:pt>
                <c:pt idx="121596">
                  <c:v>60798</c:v>
                </c:pt>
                <c:pt idx="121597">
                  <c:v>60798.5</c:v>
                </c:pt>
                <c:pt idx="121598">
                  <c:v>60799</c:v>
                </c:pt>
                <c:pt idx="121599">
                  <c:v>60799.5</c:v>
                </c:pt>
                <c:pt idx="121600">
                  <c:v>60800</c:v>
                </c:pt>
                <c:pt idx="121601">
                  <c:v>60800.5</c:v>
                </c:pt>
                <c:pt idx="121602">
                  <c:v>60801</c:v>
                </c:pt>
                <c:pt idx="121603">
                  <c:v>60801.5</c:v>
                </c:pt>
                <c:pt idx="121604">
                  <c:v>60802</c:v>
                </c:pt>
                <c:pt idx="121605">
                  <c:v>60802.5</c:v>
                </c:pt>
                <c:pt idx="121606">
                  <c:v>60803</c:v>
                </c:pt>
                <c:pt idx="121607">
                  <c:v>60803.5</c:v>
                </c:pt>
                <c:pt idx="121608">
                  <c:v>60804</c:v>
                </c:pt>
                <c:pt idx="121609">
                  <c:v>60804.5</c:v>
                </c:pt>
                <c:pt idx="121610">
                  <c:v>60805</c:v>
                </c:pt>
                <c:pt idx="121611">
                  <c:v>60805.5</c:v>
                </c:pt>
                <c:pt idx="121612">
                  <c:v>60806</c:v>
                </c:pt>
                <c:pt idx="121613">
                  <c:v>60806.5</c:v>
                </c:pt>
                <c:pt idx="121614">
                  <c:v>60807</c:v>
                </c:pt>
                <c:pt idx="121615">
                  <c:v>60807.5</c:v>
                </c:pt>
                <c:pt idx="121616">
                  <c:v>60808</c:v>
                </c:pt>
                <c:pt idx="121617">
                  <c:v>60808.5</c:v>
                </c:pt>
                <c:pt idx="121618">
                  <c:v>60809</c:v>
                </c:pt>
                <c:pt idx="121619">
                  <c:v>60809.5</c:v>
                </c:pt>
                <c:pt idx="121620">
                  <c:v>60810</c:v>
                </c:pt>
                <c:pt idx="121621">
                  <c:v>60810.5</c:v>
                </c:pt>
                <c:pt idx="121622">
                  <c:v>60811</c:v>
                </c:pt>
                <c:pt idx="121623">
                  <c:v>60811.5</c:v>
                </c:pt>
                <c:pt idx="121624">
                  <c:v>60812</c:v>
                </c:pt>
                <c:pt idx="121625">
                  <c:v>60812.5</c:v>
                </c:pt>
                <c:pt idx="121626">
                  <c:v>60813</c:v>
                </c:pt>
                <c:pt idx="121627">
                  <c:v>60813.5</c:v>
                </c:pt>
                <c:pt idx="121628">
                  <c:v>60814</c:v>
                </c:pt>
                <c:pt idx="121629">
                  <c:v>60814.5</c:v>
                </c:pt>
                <c:pt idx="121630">
                  <c:v>60815</c:v>
                </c:pt>
                <c:pt idx="121631">
                  <c:v>60815.5</c:v>
                </c:pt>
                <c:pt idx="121632">
                  <c:v>60816</c:v>
                </c:pt>
                <c:pt idx="121633">
                  <c:v>60816.5</c:v>
                </c:pt>
                <c:pt idx="121634">
                  <c:v>60817</c:v>
                </c:pt>
                <c:pt idx="121635">
                  <c:v>60817.5</c:v>
                </c:pt>
                <c:pt idx="121636">
                  <c:v>60818</c:v>
                </c:pt>
                <c:pt idx="121637">
                  <c:v>60818.5</c:v>
                </c:pt>
                <c:pt idx="121638">
                  <c:v>60819</c:v>
                </c:pt>
                <c:pt idx="121639">
                  <c:v>60819.5</c:v>
                </c:pt>
                <c:pt idx="121640">
                  <c:v>60820</c:v>
                </c:pt>
                <c:pt idx="121641">
                  <c:v>60820.5</c:v>
                </c:pt>
                <c:pt idx="121642">
                  <c:v>60821</c:v>
                </c:pt>
                <c:pt idx="121643">
                  <c:v>60821.5</c:v>
                </c:pt>
                <c:pt idx="121644">
                  <c:v>60822</c:v>
                </c:pt>
                <c:pt idx="121645">
                  <c:v>60822.5</c:v>
                </c:pt>
                <c:pt idx="121646">
                  <c:v>60823</c:v>
                </c:pt>
                <c:pt idx="121647">
                  <c:v>60823.5</c:v>
                </c:pt>
                <c:pt idx="121648">
                  <c:v>60824</c:v>
                </c:pt>
                <c:pt idx="121649">
                  <c:v>60824.5</c:v>
                </c:pt>
                <c:pt idx="121650">
                  <c:v>60825</c:v>
                </c:pt>
                <c:pt idx="121651">
                  <c:v>60825.5</c:v>
                </c:pt>
                <c:pt idx="121652">
                  <c:v>60826</c:v>
                </c:pt>
                <c:pt idx="121653">
                  <c:v>60826.5</c:v>
                </c:pt>
                <c:pt idx="121654">
                  <c:v>60827</c:v>
                </c:pt>
                <c:pt idx="121655">
                  <c:v>60827.5</c:v>
                </c:pt>
                <c:pt idx="121656">
                  <c:v>60828</c:v>
                </c:pt>
                <c:pt idx="121657">
                  <c:v>60828.5</c:v>
                </c:pt>
                <c:pt idx="121658">
                  <c:v>60829</c:v>
                </c:pt>
                <c:pt idx="121659">
                  <c:v>60829.5</c:v>
                </c:pt>
                <c:pt idx="121660">
                  <c:v>60830</c:v>
                </c:pt>
                <c:pt idx="121661">
                  <c:v>60830.5</c:v>
                </c:pt>
                <c:pt idx="121662">
                  <c:v>60831</c:v>
                </c:pt>
                <c:pt idx="121663">
                  <c:v>60831.5</c:v>
                </c:pt>
                <c:pt idx="121664">
                  <c:v>60832</c:v>
                </c:pt>
                <c:pt idx="121665">
                  <c:v>60832.5</c:v>
                </c:pt>
                <c:pt idx="121666">
                  <c:v>60833</c:v>
                </c:pt>
                <c:pt idx="121667">
                  <c:v>60833.5</c:v>
                </c:pt>
                <c:pt idx="121668">
                  <c:v>60834</c:v>
                </c:pt>
                <c:pt idx="121669">
                  <c:v>60834.5</c:v>
                </c:pt>
                <c:pt idx="121670">
                  <c:v>60835</c:v>
                </c:pt>
                <c:pt idx="121671">
                  <c:v>60835.5</c:v>
                </c:pt>
                <c:pt idx="121672">
                  <c:v>60836</c:v>
                </c:pt>
                <c:pt idx="121673">
                  <c:v>60836.5</c:v>
                </c:pt>
                <c:pt idx="121674">
                  <c:v>60837</c:v>
                </c:pt>
                <c:pt idx="121675">
                  <c:v>60837.5</c:v>
                </c:pt>
                <c:pt idx="121676">
                  <c:v>60838</c:v>
                </c:pt>
                <c:pt idx="121677">
                  <c:v>60838.5</c:v>
                </c:pt>
                <c:pt idx="121678">
                  <c:v>60839</c:v>
                </c:pt>
                <c:pt idx="121679">
                  <c:v>60839.5</c:v>
                </c:pt>
                <c:pt idx="121680">
                  <c:v>60840</c:v>
                </c:pt>
                <c:pt idx="121681">
                  <c:v>60840.5</c:v>
                </c:pt>
                <c:pt idx="121682">
                  <c:v>60841</c:v>
                </c:pt>
                <c:pt idx="121683">
                  <c:v>60841.5</c:v>
                </c:pt>
                <c:pt idx="121684">
                  <c:v>60842</c:v>
                </c:pt>
                <c:pt idx="121685">
                  <c:v>60842.5</c:v>
                </c:pt>
                <c:pt idx="121686">
                  <c:v>60843</c:v>
                </c:pt>
                <c:pt idx="121687">
                  <c:v>60843.5</c:v>
                </c:pt>
                <c:pt idx="121688">
                  <c:v>60844</c:v>
                </c:pt>
                <c:pt idx="121689">
                  <c:v>60844.5</c:v>
                </c:pt>
                <c:pt idx="121690">
                  <c:v>60845</c:v>
                </c:pt>
                <c:pt idx="121691">
                  <c:v>60845.5</c:v>
                </c:pt>
                <c:pt idx="121692">
                  <c:v>60846</c:v>
                </c:pt>
                <c:pt idx="121693">
                  <c:v>60846.5</c:v>
                </c:pt>
                <c:pt idx="121694">
                  <c:v>60847</c:v>
                </c:pt>
                <c:pt idx="121695">
                  <c:v>60847.5</c:v>
                </c:pt>
                <c:pt idx="121696">
                  <c:v>60848</c:v>
                </c:pt>
                <c:pt idx="121697">
                  <c:v>60848.5</c:v>
                </c:pt>
                <c:pt idx="121698">
                  <c:v>60849</c:v>
                </c:pt>
                <c:pt idx="121699">
                  <c:v>60849.5</c:v>
                </c:pt>
                <c:pt idx="121700">
                  <c:v>60850</c:v>
                </c:pt>
                <c:pt idx="121701">
                  <c:v>60850.5</c:v>
                </c:pt>
                <c:pt idx="121702">
                  <c:v>60851</c:v>
                </c:pt>
                <c:pt idx="121703">
                  <c:v>60851.5</c:v>
                </c:pt>
                <c:pt idx="121704">
                  <c:v>60852</c:v>
                </c:pt>
                <c:pt idx="121705">
                  <c:v>60852.5</c:v>
                </c:pt>
                <c:pt idx="121706">
                  <c:v>60853</c:v>
                </c:pt>
                <c:pt idx="121707">
                  <c:v>60853.5</c:v>
                </c:pt>
                <c:pt idx="121708">
                  <c:v>60854</c:v>
                </c:pt>
                <c:pt idx="121709">
                  <c:v>60854.5</c:v>
                </c:pt>
                <c:pt idx="121710">
                  <c:v>60855</c:v>
                </c:pt>
                <c:pt idx="121711">
                  <c:v>60855.5</c:v>
                </c:pt>
                <c:pt idx="121712">
                  <c:v>60856</c:v>
                </c:pt>
                <c:pt idx="121713">
                  <c:v>60856.5</c:v>
                </c:pt>
                <c:pt idx="121714">
                  <c:v>60857</c:v>
                </c:pt>
                <c:pt idx="121715">
                  <c:v>60857.5</c:v>
                </c:pt>
                <c:pt idx="121716">
                  <c:v>60858</c:v>
                </c:pt>
                <c:pt idx="121717">
                  <c:v>60858.5</c:v>
                </c:pt>
                <c:pt idx="121718">
                  <c:v>60859</c:v>
                </c:pt>
                <c:pt idx="121719">
                  <c:v>60859.5</c:v>
                </c:pt>
                <c:pt idx="121720">
                  <c:v>60860</c:v>
                </c:pt>
                <c:pt idx="121721">
                  <c:v>60860.5</c:v>
                </c:pt>
                <c:pt idx="121722">
                  <c:v>60861</c:v>
                </c:pt>
                <c:pt idx="121723">
                  <c:v>60861.5</c:v>
                </c:pt>
                <c:pt idx="121724">
                  <c:v>60862</c:v>
                </c:pt>
                <c:pt idx="121725">
                  <c:v>60862.5</c:v>
                </c:pt>
                <c:pt idx="121726">
                  <c:v>60863</c:v>
                </c:pt>
                <c:pt idx="121727">
                  <c:v>60863.5</c:v>
                </c:pt>
                <c:pt idx="121728">
                  <c:v>60864</c:v>
                </c:pt>
                <c:pt idx="121729">
                  <c:v>60864.5</c:v>
                </c:pt>
                <c:pt idx="121730">
                  <c:v>60865</c:v>
                </c:pt>
                <c:pt idx="121731">
                  <c:v>60865.5</c:v>
                </c:pt>
                <c:pt idx="121732">
                  <c:v>60866</c:v>
                </c:pt>
                <c:pt idx="121733">
                  <c:v>60866.5</c:v>
                </c:pt>
                <c:pt idx="121734">
                  <c:v>60867</c:v>
                </c:pt>
                <c:pt idx="121735">
                  <c:v>60867.5</c:v>
                </c:pt>
                <c:pt idx="121736">
                  <c:v>60868</c:v>
                </c:pt>
                <c:pt idx="121737">
                  <c:v>60868.5</c:v>
                </c:pt>
                <c:pt idx="121738">
                  <c:v>60869</c:v>
                </c:pt>
                <c:pt idx="121739">
                  <c:v>60869.5</c:v>
                </c:pt>
                <c:pt idx="121740">
                  <c:v>60870</c:v>
                </c:pt>
                <c:pt idx="121741">
                  <c:v>60870.5</c:v>
                </c:pt>
                <c:pt idx="121742">
                  <c:v>60871</c:v>
                </c:pt>
                <c:pt idx="121743">
                  <c:v>60871.5</c:v>
                </c:pt>
                <c:pt idx="121744">
                  <c:v>60872</c:v>
                </c:pt>
                <c:pt idx="121745">
                  <c:v>60872.5</c:v>
                </c:pt>
                <c:pt idx="121746">
                  <c:v>60873</c:v>
                </c:pt>
                <c:pt idx="121747">
                  <c:v>60873.5</c:v>
                </c:pt>
                <c:pt idx="121748">
                  <c:v>60874</c:v>
                </c:pt>
                <c:pt idx="121749">
                  <c:v>60874.5</c:v>
                </c:pt>
                <c:pt idx="121750">
                  <c:v>60875</c:v>
                </c:pt>
                <c:pt idx="121751">
                  <c:v>60875.5</c:v>
                </c:pt>
                <c:pt idx="121752">
                  <c:v>60876</c:v>
                </c:pt>
                <c:pt idx="121753">
                  <c:v>60876.5</c:v>
                </c:pt>
                <c:pt idx="121754">
                  <c:v>60877</c:v>
                </c:pt>
                <c:pt idx="121755">
                  <c:v>60877.5</c:v>
                </c:pt>
                <c:pt idx="121756">
                  <c:v>60878</c:v>
                </c:pt>
                <c:pt idx="121757">
                  <c:v>60878.5</c:v>
                </c:pt>
                <c:pt idx="121758">
                  <c:v>60879</c:v>
                </c:pt>
                <c:pt idx="121759">
                  <c:v>60879.5</c:v>
                </c:pt>
                <c:pt idx="121760">
                  <c:v>60880</c:v>
                </c:pt>
                <c:pt idx="121761">
                  <c:v>60880.5</c:v>
                </c:pt>
                <c:pt idx="121762">
                  <c:v>60881</c:v>
                </c:pt>
                <c:pt idx="121763">
                  <c:v>60881.5</c:v>
                </c:pt>
                <c:pt idx="121764">
                  <c:v>60882</c:v>
                </c:pt>
                <c:pt idx="121765">
                  <c:v>60882.5</c:v>
                </c:pt>
                <c:pt idx="121766">
                  <c:v>60883</c:v>
                </c:pt>
                <c:pt idx="121767">
                  <c:v>60883.5</c:v>
                </c:pt>
                <c:pt idx="121768">
                  <c:v>60884</c:v>
                </c:pt>
                <c:pt idx="121769">
                  <c:v>60884.5</c:v>
                </c:pt>
                <c:pt idx="121770">
                  <c:v>60885</c:v>
                </c:pt>
                <c:pt idx="121771">
                  <c:v>60885.5</c:v>
                </c:pt>
                <c:pt idx="121772">
                  <c:v>60886</c:v>
                </c:pt>
                <c:pt idx="121773">
                  <c:v>60886.5</c:v>
                </c:pt>
                <c:pt idx="121774">
                  <c:v>60887</c:v>
                </c:pt>
                <c:pt idx="121775">
                  <c:v>60887.5</c:v>
                </c:pt>
                <c:pt idx="121776">
                  <c:v>60888</c:v>
                </c:pt>
                <c:pt idx="121777">
                  <c:v>60888.5</c:v>
                </c:pt>
                <c:pt idx="121778">
                  <c:v>60889</c:v>
                </c:pt>
                <c:pt idx="121779">
                  <c:v>60889.5</c:v>
                </c:pt>
                <c:pt idx="121780">
                  <c:v>60890</c:v>
                </c:pt>
                <c:pt idx="121781">
                  <c:v>60890.5</c:v>
                </c:pt>
                <c:pt idx="121782">
                  <c:v>60891</c:v>
                </c:pt>
                <c:pt idx="121783">
                  <c:v>60891.5</c:v>
                </c:pt>
                <c:pt idx="121784">
                  <c:v>60892</c:v>
                </c:pt>
                <c:pt idx="121785">
                  <c:v>60892.5</c:v>
                </c:pt>
                <c:pt idx="121786">
                  <c:v>60893</c:v>
                </c:pt>
                <c:pt idx="121787">
                  <c:v>60893.5</c:v>
                </c:pt>
                <c:pt idx="121788">
                  <c:v>60894</c:v>
                </c:pt>
                <c:pt idx="121789">
                  <c:v>60894.5</c:v>
                </c:pt>
                <c:pt idx="121790">
                  <c:v>60895</c:v>
                </c:pt>
                <c:pt idx="121791">
                  <c:v>60895.5</c:v>
                </c:pt>
                <c:pt idx="121792">
                  <c:v>60896</c:v>
                </c:pt>
                <c:pt idx="121793">
                  <c:v>60896.5</c:v>
                </c:pt>
                <c:pt idx="121794">
                  <c:v>60897</c:v>
                </c:pt>
                <c:pt idx="121795">
                  <c:v>60897.5</c:v>
                </c:pt>
                <c:pt idx="121796">
                  <c:v>60898</c:v>
                </c:pt>
                <c:pt idx="121797">
                  <c:v>60898.5</c:v>
                </c:pt>
                <c:pt idx="121798">
                  <c:v>60899</c:v>
                </c:pt>
                <c:pt idx="121799">
                  <c:v>60899.5</c:v>
                </c:pt>
                <c:pt idx="121800">
                  <c:v>60900</c:v>
                </c:pt>
                <c:pt idx="121801">
                  <c:v>60900.5</c:v>
                </c:pt>
                <c:pt idx="121802">
                  <c:v>60901</c:v>
                </c:pt>
                <c:pt idx="121803">
                  <c:v>60901.5</c:v>
                </c:pt>
                <c:pt idx="121804">
                  <c:v>60902</c:v>
                </c:pt>
                <c:pt idx="121805">
                  <c:v>60902.5</c:v>
                </c:pt>
                <c:pt idx="121806">
                  <c:v>60903</c:v>
                </c:pt>
                <c:pt idx="121807">
                  <c:v>60903.5</c:v>
                </c:pt>
                <c:pt idx="121808">
                  <c:v>60904</c:v>
                </c:pt>
                <c:pt idx="121809">
                  <c:v>60904.5</c:v>
                </c:pt>
                <c:pt idx="121810">
                  <c:v>60905</c:v>
                </c:pt>
                <c:pt idx="121811">
                  <c:v>60905.5</c:v>
                </c:pt>
                <c:pt idx="121812">
                  <c:v>60906</c:v>
                </c:pt>
                <c:pt idx="121813">
                  <c:v>60906.5</c:v>
                </c:pt>
                <c:pt idx="121814">
                  <c:v>60907</c:v>
                </c:pt>
                <c:pt idx="121815">
                  <c:v>60907.5</c:v>
                </c:pt>
                <c:pt idx="121816">
                  <c:v>60908</c:v>
                </c:pt>
                <c:pt idx="121817">
                  <c:v>60908.5</c:v>
                </c:pt>
                <c:pt idx="121818">
                  <c:v>60909</c:v>
                </c:pt>
                <c:pt idx="121819">
                  <c:v>60909.5</c:v>
                </c:pt>
                <c:pt idx="121820">
                  <c:v>60910</c:v>
                </c:pt>
                <c:pt idx="121821">
                  <c:v>60910.5</c:v>
                </c:pt>
                <c:pt idx="121822">
                  <c:v>60911</c:v>
                </c:pt>
                <c:pt idx="121823">
                  <c:v>60911.5</c:v>
                </c:pt>
                <c:pt idx="121824">
                  <c:v>60912</c:v>
                </c:pt>
                <c:pt idx="121825">
                  <c:v>60912.5</c:v>
                </c:pt>
                <c:pt idx="121826">
                  <c:v>60913</c:v>
                </c:pt>
                <c:pt idx="121827">
                  <c:v>60913.5</c:v>
                </c:pt>
                <c:pt idx="121828">
                  <c:v>60914</c:v>
                </c:pt>
                <c:pt idx="121829">
                  <c:v>60914.5</c:v>
                </c:pt>
                <c:pt idx="121830">
                  <c:v>60915</c:v>
                </c:pt>
                <c:pt idx="121831">
                  <c:v>60915.5</c:v>
                </c:pt>
                <c:pt idx="121832">
                  <c:v>60916</c:v>
                </c:pt>
                <c:pt idx="121833">
                  <c:v>60916.5</c:v>
                </c:pt>
                <c:pt idx="121834">
                  <c:v>60917</c:v>
                </c:pt>
                <c:pt idx="121835">
                  <c:v>60917.5</c:v>
                </c:pt>
                <c:pt idx="121836">
                  <c:v>60918</c:v>
                </c:pt>
                <c:pt idx="121837">
                  <c:v>60918.5</c:v>
                </c:pt>
                <c:pt idx="121838">
                  <c:v>60919</c:v>
                </c:pt>
                <c:pt idx="121839">
                  <c:v>60919.5</c:v>
                </c:pt>
                <c:pt idx="121840">
                  <c:v>60920</c:v>
                </c:pt>
                <c:pt idx="121841">
                  <c:v>60920.5</c:v>
                </c:pt>
                <c:pt idx="121842">
                  <c:v>60921</c:v>
                </c:pt>
                <c:pt idx="121843">
                  <c:v>60921.5</c:v>
                </c:pt>
                <c:pt idx="121844">
                  <c:v>60922</c:v>
                </c:pt>
                <c:pt idx="121845">
                  <c:v>60922.5</c:v>
                </c:pt>
                <c:pt idx="121846">
                  <c:v>60923</c:v>
                </c:pt>
                <c:pt idx="121847">
                  <c:v>60923.5</c:v>
                </c:pt>
                <c:pt idx="121848">
                  <c:v>60924</c:v>
                </c:pt>
                <c:pt idx="121849">
                  <c:v>60924.5</c:v>
                </c:pt>
                <c:pt idx="121850">
                  <c:v>60925</c:v>
                </c:pt>
                <c:pt idx="121851">
                  <c:v>60925.5</c:v>
                </c:pt>
                <c:pt idx="121852">
                  <c:v>60926</c:v>
                </c:pt>
                <c:pt idx="121853">
                  <c:v>60926.5</c:v>
                </c:pt>
                <c:pt idx="121854">
                  <c:v>60927</c:v>
                </c:pt>
                <c:pt idx="121855">
                  <c:v>60927.5</c:v>
                </c:pt>
                <c:pt idx="121856">
                  <c:v>60928</c:v>
                </c:pt>
                <c:pt idx="121857">
                  <c:v>60928.5</c:v>
                </c:pt>
                <c:pt idx="121858">
                  <c:v>60929</c:v>
                </c:pt>
                <c:pt idx="121859">
                  <c:v>60929.5</c:v>
                </c:pt>
                <c:pt idx="121860">
                  <c:v>60930</c:v>
                </c:pt>
                <c:pt idx="121861">
                  <c:v>60930.5</c:v>
                </c:pt>
                <c:pt idx="121862">
                  <c:v>60931</c:v>
                </c:pt>
                <c:pt idx="121863">
                  <c:v>60931.5</c:v>
                </c:pt>
                <c:pt idx="121864">
                  <c:v>60932</c:v>
                </c:pt>
                <c:pt idx="121865">
                  <c:v>60932.5</c:v>
                </c:pt>
                <c:pt idx="121866">
                  <c:v>60933</c:v>
                </c:pt>
                <c:pt idx="121867">
                  <c:v>60933.5</c:v>
                </c:pt>
                <c:pt idx="121868">
                  <c:v>60934</c:v>
                </c:pt>
                <c:pt idx="121869">
                  <c:v>60934.5</c:v>
                </c:pt>
                <c:pt idx="121870">
                  <c:v>60935</c:v>
                </c:pt>
                <c:pt idx="121871">
                  <c:v>60935.5</c:v>
                </c:pt>
                <c:pt idx="121872">
                  <c:v>60936</c:v>
                </c:pt>
                <c:pt idx="121873">
                  <c:v>60936.5</c:v>
                </c:pt>
                <c:pt idx="121874">
                  <c:v>60937</c:v>
                </c:pt>
                <c:pt idx="121875">
                  <c:v>60937.5</c:v>
                </c:pt>
                <c:pt idx="121876">
                  <c:v>60938</c:v>
                </c:pt>
                <c:pt idx="121877">
                  <c:v>60938.5</c:v>
                </c:pt>
                <c:pt idx="121878">
                  <c:v>60939</c:v>
                </c:pt>
                <c:pt idx="121879">
                  <c:v>60939.5</c:v>
                </c:pt>
                <c:pt idx="121880">
                  <c:v>60940</c:v>
                </c:pt>
                <c:pt idx="121881">
                  <c:v>60940.5</c:v>
                </c:pt>
                <c:pt idx="121882">
                  <c:v>60941</c:v>
                </c:pt>
                <c:pt idx="121883">
                  <c:v>60941.5</c:v>
                </c:pt>
                <c:pt idx="121884">
                  <c:v>60942</c:v>
                </c:pt>
                <c:pt idx="121885">
                  <c:v>60942.5</c:v>
                </c:pt>
                <c:pt idx="121886">
                  <c:v>60943</c:v>
                </c:pt>
                <c:pt idx="121887">
                  <c:v>60943.5</c:v>
                </c:pt>
                <c:pt idx="121888">
                  <c:v>60944</c:v>
                </c:pt>
                <c:pt idx="121889">
                  <c:v>60944.5</c:v>
                </c:pt>
                <c:pt idx="121890">
                  <c:v>60945</c:v>
                </c:pt>
                <c:pt idx="121891">
                  <c:v>60945.5</c:v>
                </c:pt>
                <c:pt idx="121892">
                  <c:v>60946</c:v>
                </c:pt>
                <c:pt idx="121893">
                  <c:v>60946.5</c:v>
                </c:pt>
                <c:pt idx="121894">
                  <c:v>60947</c:v>
                </c:pt>
                <c:pt idx="121895">
                  <c:v>60947.5</c:v>
                </c:pt>
                <c:pt idx="121896">
                  <c:v>60948</c:v>
                </c:pt>
                <c:pt idx="121897">
                  <c:v>60948.5</c:v>
                </c:pt>
                <c:pt idx="121898">
                  <c:v>60949</c:v>
                </c:pt>
                <c:pt idx="121899">
                  <c:v>60949.5</c:v>
                </c:pt>
                <c:pt idx="121900">
                  <c:v>60950</c:v>
                </c:pt>
                <c:pt idx="121901">
                  <c:v>60950.5</c:v>
                </c:pt>
                <c:pt idx="121902">
                  <c:v>60951</c:v>
                </c:pt>
                <c:pt idx="121903">
                  <c:v>60951.5</c:v>
                </c:pt>
                <c:pt idx="121904">
                  <c:v>60952</c:v>
                </c:pt>
                <c:pt idx="121905">
                  <c:v>60952.5</c:v>
                </c:pt>
                <c:pt idx="121906">
                  <c:v>60953</c:v>
                </c:pt>
                <c:pt idx="121907">
                  <c:v>60953.5</c:v>
                </c:pt>
                <c:pt idx="121908">
                  <c:v>60954</c:v>
                </c:pt>
                <c:pt idx="121909">
                  <c:v>60954.5</c:v>
                </c:pt>
                <c:pt idx="121910">
                  <c:v>60955</c:v>
                </c:pt>
                <c:pt idx="121911">
                  <c:v>60955.5</c:v>
                </c:pt>
                <c:pt idx="121912">
                  <c:v>60956</c:v>
                </c:pt>
                <c:pt idx="121913">
                  <c:v>60956.5</c:v>
                </c:pt>
                <c:pt idx="121914">
                  <c:v>60957</c:v>
                </c:pt>
                <c:pt idx="121915">
                  <c:v>60957.5</c:v>
                </c:pt>
                <c:pt idx="121916">
                  <c:v>60958</c:v>
                </c:pt>
                <c:pt idx="121917">
                  <c:v>60958.5</c:v>
                </c:pt>
                <c:pt idx="121918">
                  <c:v>60959</c:v>
                </c:pt>
                <c:pt idx="121919">
                  <c:v>60959.5</c:v>
                </c:pt>
                <c:pt idx="121920">
                  <c:v>60960</c:v>
                </c:pt>
                <c:pt idx="121921">
                  <c:v>60960.5</c:v>
                </c:pt>
                <c:pt idx="121922">
                  <c:v>60961</c:v>
                </c:pt>
                <c:pt idx="121923">
                  <c:v>60961.5</c:v>
                </c:pt>
                <c:pt idx="121924">
                  <c:v>60962</c:v>
                </c:pt>
                <c:pt idx="121925">
                  <c:v>60962.5</c:v>
                </c:pt>
                <c:pt idx="121926">
                  <c:v>60963</c:v>
                </c:pt>
                <c:pt idx="121927">
                  <c:v>60963.5</c:v>
                </c:pt>
                <c:pt idx="121928">
                  <c:v>60964</c:v>
                </c:pt>
                <c:pt idx="121929">
                  <c:v>60964.5</c:v>
                </c:pt>
                <c:pt idx="121930">
                  <c:v>60965</c:v>
                </c:pt>
                <c:pt idx="121931">
                  <c:v>60965.5</c:v>
                </c:pt>
                <c:pt idx="121932">
                  <c:v>60966</c:v>
                </c:pt>
                <c:pt idx="121933">
                  <c:v>60966.5</c:v>
                </c:pt>
                <c:pt idx="121934">
                  <c:v>60967</c:v>
                </c:pt>
                <c:pt idx="121935">
                  <c:v>60967.5</c:v>
                </c:pt>
                <c:pt idx="121936">
                  <c:v>60968</c:v>
                </c:pt>
                <c:pt idx="121937">
                  <c:v>60968.5</c:v>
                </c:pt>
                <c:pt idx="121938">
                  <c:v>60969</c:v>
                </c:pt>
                <c:pt idx="121939">
                  <c:v>60969.5</c:v>
                </c:pt>
                <c:pt idx="121940">
                  <c:v>60970</c:v>
                </c:pt>
                <c:pt idx="121941">
                  <c:v>60970.5</c:v>
                </c:pt>
                <c:pt idx="121942">
                  <c:v>60971</c:v>
                </c:pt>
                <c:pt idx="121943">
                  <c:v>60971.5</c:v>
                </c:pt>
                <c:pt idx="121944">
                  <c:v>60972</c:v>
                </c:pt>
                <c:pt idx="121945">
                  <c:v>60972.5</c:v>
                </c:pt>
                <c:pt idx="121946">
                  <c:v>60973</c:v>
                </c:pt>
                <c:pt idx="121947">
                  <c:v>60973.5</c:v>
                </c:pt>
                <c:pt idx="121948">
                  <c:v>60974</c:v>
                </c:pt>
                <c:pt idx="121949">
                  <c:v>60974.5</c:v>
                </c:pt>
                <c:pt idx="121950">
                  <c:v>60975</c:v>
                </c:pt>
                <c:pt idx="121951">
                  <c:v>60975.5</c:v>
                </c:pt>
                <c:pt idx="121952">
                  <c:v>60976</c:v>
                </c:pt>
                <c:pt idx="121953">
                  <c:v>60976.5</c:v>
                </c:pt>
                <c:pt idx="121954">
                  <c:v>60977</c:v>
                </c:pt>
                <c:pt idx="121955">
                  <c:v>60977.5</c:v>
                </c:pt>
                <c:pt idx="121956">
                  <c:v>60978</c:v>
                </c:pt>
                <c:pt idx="121957">
                  <c:v>60978.5</c:v>
                </c:pt>
                <c:pt idx="121958">
                  <c:v>60979</c:v>
                </c:pt>
                <c:pt idx="121959">
                  <c:v>60979.5</c:v>
                </c:pt>
                <c:pt idx="121960">
                  <c:v>60980</c:v>
                </c:pt>
                <c:pt idx="121961">
                  <c:v>60980.5</c:v>
                </c:pt>
                <c:pt idx="121962">
                  <c:v>60981</c:v>
                </c:pt>
                <c:pt idx="121963">
                  <c:v>60981.5</c:v>
                </c:pt>
                <c:pt idx="121964">
                  <c:v>60982</c:v>
                </c:pt>
                <c:pt idx="121965">
                  <c:v>60982.5</c:v>
                </c:pt>
                <c:pt idx="121966">
                  <c:v>60983</c:v>
                </c:pt>
                <c:pt idx="121967">
                  <c:v>60983.5</c:v>
                </c:pt>
                <c:pt idx="121968">
                  <c:v>60984</c:v>
                </c:pt>
                <c:pt idx="121969">
                  <c:v>60984.5</c:v>
                </c:pt>
                <c:pt idx="121970">
                  <c:v>60985</c:v>
                </c:pt>
                <c:pt idx="121971">
                  <c:v>60985.5</c:v>
                </c:pt>
                <c:pt idx="121972">
                  <c:v>60986</c:v>
                </c:pt>
                <c:pt idx="121973">
                  <c:v>60986.5</c:v>
                </c:pt>
                <c:pt idx="121974">
                  <c:v>60987</c:v>
                </c:pt>
                <c:pt idx="121975">
                  <c:v>60987.5</c:v>
                </c:pt>
                <c:pt idx="121976">
                  <c:v>60988</c:v>
                </c:pt>
                <c:pt idx="121977">
                  <c:v>60988.5</c:v>
                </c:pt>
                <c:pt idx="121978">
                  <c:v>60989</c:v>
                </c:pt>
                <c:pt idx="121979">
                  <c:v>60989.5</c:v>
                </c:pt>
                <c:pt idx="121980">
                  <c:v>60990</c:v>
                </c:pt>
                <c:pt idx="121981">
                  <c:v>60990.5</c:v>
                </c:pt>
                <c:pt idx="121982">
                  <c:v>60991</c:v>
                </c:pt>
                <c:pt idx="121983">
                  <c:v>60991.5</c:v>
                </c:pt>
                <c:pt idx="121984">
                  <c:v>60992</c:v>
                </c:pt>
                <c:pt idx="121985">
                  <c:v>60992.5</c:v>
                </c:pt>
                <c:pt idx="121986">
                  <c:v>60993</c:v>
                </c:pt>
                <c:pt idx="121987">
                  <c:v>60993.5</c:v>
                </c:pt>
                <c:pt idx="121988">
                  <c:v>60994</c:v>
                </c:pt>
                <c:pt idx="121989">
                  <c:v>60994.5</c:v>
                </c:pt>
                <c:pt idx="121990">
                  <c:v>60995</c:v>
                </c:pt>
                <c:pt idx="121991">
                  <c:v>60995.5</c:v>
                </c:pt>
                <c:pt idx="121992">
                  <c:v>60996</c:v>
                </c:pt>
                <c:pt idx="121993">
                  <c:v>60996.5</c:v>
                </c:pt>
                <c:pt idx="121994">
                  <c:v>60997</c:v>
                </c:pt>
                <c:pt idx="121995">
                  <c:v>60997.5</c:v>
                </c:pt>
                <c:pt idx="121996">
                  <c:v>60998</c:v>
                </c:pt>
                <c:pt idx="121997">
                  <c:v>60998.5</c:v>
                </c:pt>
                <c:pt idx="121998">
                  <c:v>60999</c:v>
                </c:pt>
                <c:pt idx="121999">
                  <c:v>60999.5</c:v>
                </c:pt>
                <c:pt idx="122000">
                  <c:v>61000</c:v>
                </c:pt>
                <c:pt idx="122001">
                  <c:v>61000.5</c:v>
                </c:pt>
                <c:pt idx="122002">
                  <c:v>61001</c:v>
                </c:pt>
                <c:pt idx="122003">
                  <c:v>61001.5</c:v>
                </c:pt>
                <c:pt idx="122004">
                  <c:v>61002</c:v>
                </c:pt>
                <c:pt idx="122005">
                  <c:v>61002.5</c:v>
                </c:pt>
                <c:pt idx="122006">
                  <c:v>61003</c:v>
                </c:pt>
                <c:pt idx="122007">
                  <c:v>61003.5</c:v>
                </c:pt>
                <c:pt idx="122008">
                  <c:v>61004</c:v>
                </c:pt>
                <c:pt idx="122009">
                  <c:v>61004.5</c:v>
                </c:pt>
                <c:pt idx="122010">
                  <c:v>61005</c:v>
                </c:pt>
                <c:pt idx="122011">
                  <c:v>61005.5</c:v>
                </c:pt>
                <c:pt idx="122012">
                  <c:v>61006</c:v>
                </c:pt>
                <c:pt idx="122013">
                  <c:v>61006.5</c:v>
                </c:pt>
                <c:pt idx="122014">
                  <c:v>61007</c:v>
                </c:pt>
                <c:pt idx="122015">
                  <c:v>61007.5</c:v>
                </c:pt>
                <c:pt idx="122016">
                  <c:v>61008</c:v>
                </c:pt>
                <c:pt idx="122017">
                  <c:v>61008.5</c:v>
                </c:pt>
                <c:pt idx="122018">
                  <c:v>61009</c:v>
                </c:pt>
                <c:pt idx="122019">
                  <c:v>61009.5</c:v>
                </c:pt>
                <c:pt idx="122020">
                  <c:v>61010</c:v>
                </c:pt>
                <c:pt idx="122021">
                  <c:v>61010.5</c:v>
                </c:pt>
                <c:pt idx="122022">
                  <c:v>61011</c:v>
                </c:pt>
                <c:pt idx="122023">
                  <c:v>61011.5</c:v>
                </c:pt>
                <c:pt idx="122024">
                  <c:v>61012</c:v>
                </c:pt>
                <c:pt idx="122025">
                  <c:v>61012.5</c:v>
                </c:pt>
                <c:pt idx="122026">
                  <c:v>61013</c:v>
                </c:pt>
                <c:pt idx="122027">
                  <c:v>61013.5</c:v>
                </c:pt>
                <c:pt idx="122028">
                  <c:v>61014</c:v>
                </c:pt>
                <c:pt idx="122029">
                  <c:v>61014.5</c:v>
                </c:pt>
                <c:pt idx="122030">
                  <c:v>61015</c:v>
                </c:pt>
                <c:pt idx="122031">
                  <c:v>61015.5</c:v>
                </c:pt>
                <c:pt idx="122032">
                  <c:v>61016</c:v>
                </c:pt>
                <c:pt idx="122033">
                  <c:v>61016.5</c:v>
                </c:pt>
                <c:pt idx="122034">
                  <c:v>61017</c:v>
                </c:pt>
                <c:pt idx="122035">
                  <c:v>61017.5</c:v>
                </c:pt>
                <c:pt idx="122036">
                  <c:v>61018</c:v>
                </c:pt>
                <c:pt idx="122037">
                  <c:v>61018.5</c:v>
                </c:pt>
                <c:pt idx="122038">
                  <c:v>61019</c:v>
                </c:pt>
                <c:pt idx="122039">
                  <c:v>61019.5</c:v>
                </c:pt>
                <c:pt idx="122040">
                  <c:v>61020</c:v>
                </c:pt>
                <c:pt idx="122041">
                  <c:v>61020.5</c:v>
                </c:pt>
                <c:pt idx="122042">
                  <c:v>61021</c:v>
                </c:pt>
                <c:pt idx="122043">
                  <c:v>61021.5</c:v>
                </c:pt>
                <c:pt idx="122044">
                  <c:v>61022</c:v>
                </c:pt>
                <c:pt idx="122045">
                  <c:v>61022.5</c:v>
                </c:pt>
                <c:pt idx="122046">
                  <c:v>61023</c:v>
                </c:pt>
                <c:pt idx="122047">
                  <c:v>61023.5</c:v>
                </c:pt>
                <c:pt idx="122048">
                  <c:v>61024</c:v>
                </c:pt>
                <c:pt idx="122049">
                  <c:v>61024.5</c:v>
                </c:pt>
                <c:pt idx="122050">
                  <c:v>61025</c:v>
                </c:pt>
                <c:pt idx="122051">
                  <c:v>61025.5</c:v>
                </c:pt>
                <c:pt idx="122052">
                  <c:v>61026</c:v>
                </c:pt>
                <c:pt idx="122053">
                  <c:v>61026.5</c:v>
                </c:pt>
                <c:pt idx="122054">
                  <c:v>61027</c:v>
                </c:pt>
                <c:pt idx="122055">
                  <c:v>61027.5</c:v>
                </c:pt>
                <c:pt idx="122056">
                  <c:v>61028</c:v>
                </c:pt>
                <c:pt idx="122057">
                  <c:v>61028.5</c:v>
                </c:pt>
                <c:pt idx="122058">
                  <c:v>61029</c:v>
                </c:pt>
                <c:pt idx="122059">
                  <c:v>61029.5</c:v>
                </c:pt>
                <c:pt idx="122060">
                  <c:v>61030</c:v>
                </c:pt>
                <c:pt idx="122061">
                  <c:v>61030.5</c:v>
                </c:pt>
                <c:pt idx="122062">
                  <c:v>61031</c:v>
                </c:pt>
                <c:pt idx="122063">
                  <c:v>61031.5</c:v>
                </c:pt>
                <c:pt idx="122064">
                  <c:v>61032</c:v>
                </c:pt>
                <c:pt idx="122065">
                  <c:v>61032.5</c:v>
                </c:pt>
                <c:pt idx="122066">
                  <c:v>61033</c:v>
                </c:pt>
                <c:pt idx="122067">
                  <c:v>61033.5</c:v>
                </c:pt>
                <c:pt idx="122068">
                  <c:v>61034</c:v>
                </c:pt>
                <c:pt idx="122069">
                  <c:v>61034.5</c:v>
                </c:pt>
                <c:pt idx="122070">
                  <c:v>61035</c:v>
                </c:pt>
                <c:pt idx="122071">
                  <c:v>61035.5</c:v>
                </c:pt>
                <c:pt idx="122072">
                  <c:v>61036</c:v>
                </c:pt>
                <c:pt idx="122073">
                  <c:v>61036.5</c:v>
                </c:pt>
                <c:pt idx="122074">
                  <c:v>61037</c:v>
                </c:pt>
                <c:pt idx="122075">
                  <c:v>61037.5</c:v>
                </c:pt>
                <c:pt idx="122076">
                  <c:v>61038</c:v>
                </c:pt>
                <c:pt idx="122077">
                  <c:v>61038.5</c:v>
                </c:pt>
                <c:pt idx="122078">
                  <c:v>61039</c:v>
                </c:pt>
                <c:pt idx="122079">
                  <c:v>61039.5</c:v>
                </c:pt>
                <c:pt idx="122080">
                  <c:v>61040</c:v>
                </c:pt>
                <c:pt idx="122081">
                  <c:v>61040.5</c:v>
                </c:pt>
                <c:pt idx="122082">
                  <c:v>61041</c:v>
                </c:pt>
                <c:pt idx="122083">
                  <c:v>61041.5</c:v>
                </c:pt>
                <c:pt idx="122084">
                  <c:v>61042</c:v>
                </c:pt>
                <c:pt idx="122085">
                  <c:v>61042.5</c:v>
                </c:pt>
                <c:pt idx="122086">
                  <c:v>61043</c:v>
                </c:pt>
                <c:pt idx="122087">
                  <c:v>61043.5</c:v>
                </c:pt>
                <c:pt idx="122088">
                  <c:v>61044</c:v>
                </c:pt>
                <c:pt idx="122089">
                  <c:v>61044.5</c:v>
                </c:pt>
                <c:pt idx="122090">
                  <c:v>61045</c:v>
                </c:pt>
                <c:pt idx="122091">
                  <c:v>61045.5</c:v>
                </c:pt>
                <c:pt idx="122092">
                  <c:v>61046</c:v>
                </c:pt>
                <c:pt idx="122093">
                  <c:v>61046.5</c:v>
                </c:pt>
                <c:pt idx="122094">
                  <c:v>61047</c:v>
                </c:pt>
                <c:pt idx="122095">
                  <c:v>61047.5</c:v>
                </c:pt>
                <c:pt idx="122096">
                  <c:v>61048</c:v>
                </c:pt>
                <c:pt idx="122097">
                  <c:v>61048.5</c:v>
                </c:pt>
                <c:pt idx="122098">
                  <c:v>61049</c:v>
                </c:pt>
                <c:pt idx="122099">
                  <c:v>61049.5</c:v>
                </c:pt>
                <c:pt idx="122100">
                  <c:v>61050</c:v>
                </c:pt>
                <c:pt idx="122101">
                  <c:v>61050.5</c:v>
                </c:pt>
                <c:pt idx="122102">
                  <c:v>61051</c:v>
                </c:pt>
                <c:pt idx="122103">
                  <c:v>61051.5</c:v>
                </c:pt>
                <c:pt idx="122104">
                  <c:v>61052</c:v>
                </c:pt>
                <c:pt idx="122105">
                  <c:v>61052.5</c:v>
                </c:pt>
                <c:pt idx="122106">
                  <c:v>61053</c:v>
                </c:pt>
                <c:pt idx="122107">
                  <c:v>61053.5</c:v>
                </c:pt>
                <c:pt idx="122108">
                  <c:v>61054</c:v>
                </c:pt>
                <c:pt idx="122109">
                  <c:v>61054.5</c:v>
                </c:pt>
                <c:pt idx="122110">
                  <c:v>61055</c:v>
                </c:pt>
                <c:pt idx="122111">
                  <c:v>61055.5</c:v>
                </c:pt>
                <c:pt idx="122112">
                  <c:v>61056</c:v>
                </c:pt>
                <c:pt idx="122113">
                  <c:v>61056.5</c:v>
                </c:pt>
                <c:pt idx="122114">
                  <c:v>61057</c:v>
                </c:pt>
                <c:pt idx="122115">
                  <c:v>61057.5</c:v>
                </c:pt>
                <c:pt idx="122116">
                  <c:v>61058</c:v>
                </c:pt>
                <c:pt idx="122117">
                  <c:v>61058.5</c:v>
                </c:pt>
                <c:pt idx="122118">
                  <c:v>61059</c:v>
                </c:pt>
                <c:pt idx="122119">
                  <c:v>61059.5</c:v>
                </c:pt>
                <c:pt idx="122120">
                  <c:v>61060</c:v>
                </c:pt>
                <c:pt idx="122121">
                  <c:v>61060.5</c:v>
                </c:pt>
                <c:pt idx="122122">
                  <c:v>61061</c:v>
                </c:pt>
                <c:pt idx="122123">
                  <c:v>61061.5</c:v>
                </c:pt>
                <c:pt idx="122124">
                  <c:v>61062</c:v>
                </c:pt>
                <c:pt idx="122125">
                  <c:v>61062.5</c:v>
                </c:pt>
                <c:pt idx="122126">
                  <c:v>61063</c:v>
                </c:pt>
                <c:pt idx="122127">
                  <c:v>61063.5</c:v>
                </c:pt>
                <c:pt idx="122128">
                  <c:v>61064</c:v>
                </c:pt>
                <c:pt idx="122129">
                  <c:v>61064.5</c:v>
                </c:pt>
                <c:pt idx="122130">
                  <c:v>61065</c:v>
                </c:pt>
                <c:pt idx="122131">
                  <c:v>61065.5</c:v>
                </c:pt>
                <c:pt idx="122132">
                  <c:v>61066</c:v>
                </c:pt>
                <c:pt idx="122133">
                  <c:v>61066.5</c:v>
                </c:pt>
                <c:pt idx="122134">
                  <c:v>61067</c:v>
                </c:pt>
                <c:pt idx="122135">
                  <c:v>61067.5</c:v>
                </c:pt>
                <c:pt idx="122136">
                  <c:v>61068</c:v>
                </c:pt>
                <c:pt idx="122137">
                  <c:v>61068.5</c:v>
                </c:pt>
                <c:pt idx="122138">
                  <c:v>61069</c:v>
                </c:pt>
                <c:pt idx="122139">
                  <c:v>61069.5</c:v>
                </c:pt>
                <c:pt idx="122140">
                  <c:v>61070</c:v>
                </c:pt>
                <c:pt idx="122141">
                  <c:v>61070.5</c:v>
                </c:pt>
                <c:pt idx="122142">
                  <c:v>61071</c:v>
                </c:pt>
                <c:pt idx="122143">
                  <c:v>61071.5</c:v>
                </c:pt>
                <c:pt idx="122144">
                  <c:v>61072</c:v>
                </c:pt>
                <c:pt idx="122145">
                  <c:v>61072.5</c:v>
                </c:pt>
                <c:pt idx="122146">
                  <c:v>61073</c:v>
                </c:pt>
                <c:pt idx="122147">
                  <c:v>61073.5</c:v>
                </c:pt>
                <c:pt idx="122148">
                  <c:v>61074</c:v>
                </c:pt>
                <c:pt idx="122149">
                  <c:v>61074.5</c:v>
                </c:pt>
                <c:pt idx="122150">
                  <c:v>61075</c:v>
                </c:pt>
                <c:pt idx="122151">
                  <c:v>61075.5</c:v>
                </c:pt>
                <c:pt idx="122152">
                  <c:v>61076</c:v>
                </c:pt>
                <c:pt idx="122153">
                  <c:v>61076.5</c:v>
                </c:pt>
                <c:pt idx="122154">
                  <c:v>61077</c:v>
                </c:pt>
                <c:pt idx="122155">
                  <c:v>61077.5</c:v>
                </c:pt>
                <c:pt idx="122156">
                  <c:v>61078</c:v>
                </c:pt>
                <c:pt idx="122157">
                  <c:v>61078.5</c:v>
                </c:pt>
                <c:pt idx="122158">
                  <c:v>61079</c:v>
                </c:pt>
                <c:pt idx="122159">
                  <c:v>61079.5</c:v>
                </c:pt>
                <c:pt idx="122160">
                  <c:v>61080</c:v>
                </c:pt>
                <c:pt idx="122161">
                  <c:v>61080.5</c:v>
                </c:pt>
                <c:pt idx="122162">
                  <c:v>61081</c:v>
                </c:pt>
                <c:pt idx="122163">
                  <c:v>61081.5</c:v>
                </c:pt>
                <c:pt idx="122164">
                  <c:v>61082</c:v>
                </c:pt>
                <c:pt idx="122165">
                  <c:v>61082.5</c:v>
                </c:pt>
                <c:pt idx="122166">
                  <c:v>61083</c:v>
                </c:pt>
                <c:pt idx="122167">
                  <c:v>61083.5</c:v>
                </c:pt>
                <c:pt idx="122168">
                  <c:v>61084</c:v>
                </c:pt>
                <c:pt idx="122169">
                  <c:v>61084.5</c:v>
                </c:pt>
                <c:pt idx="122170">
                  <c:v>61085</c:v>
                </c:pt>
                <c:pt idx="122171">
                  <c:v>61085.5</c:v>
                </c:pt>
                <c:pt idx="122172">
                  <c:v>61086</c:v>
                </c:pt>
                <c:pt idx="122173">
                  <c:v>61086.5</c:v>
                </c:pt>
                <c:pt idx="122174">
                  <c:v>61087</c:v>
                </c:pt>
                <c:pt idx="122175">
                  <c:v>61087.5</c:v>
                </c:pt>
                <c:pt idx="122176">
                  <c:v>61088</c:v>
                </c:pt>
                <c:pt idx="122177">
                  <c:v>61088.5</c:v>
                </c:pt>
                <c:pt idx="122178">
                  <c:v>61089</c:v>
                </c:pt>
                <c:pt idx="122179">
                  <c:v>61089.5</c:v>
                </c:pt>
                <c:pt idx="122180">
                  <c:v>61090</c:v>
                </c:pt>
                <c:pt idx="122181">
                  <c:v>61090.5</c:v>
                </c:pt>
                <c:pt idx="122182">
                  <c:v>61091</c:v>
                </c:pt>
                <c:pt idx="122183">
                  <c:v>61091.5</c:v>
                </c:pt>
                <c:pt idx="122184">
                  <c:v>61092</c:v>
                </c:pt>
                <c:pt idx="122185">
                  <c:v>61092.5</c:v>
                </c:pt>
                <c:pt idx="122186">
                  <c:v>61093</c:v>
                </c:pt>
                <c:pt idx="122187">
                  <c:v>61093.5</c:v>
                </c:pt>
                <c:pt idx="122188">
                  <c:v>61094</c:v>
                </c:pt>
                <c:pt idx="122189">
                  <c:v>61094.5</c:v>
                </c:pt>
                <c:pt idx="122190">
                  <c:v>61095</c:v>
                </c:pt>
                <c:pt idx="122191">
                  <c:v>61095.5</c:v>
                </c:pt>
                <c:pt idx="122192">
                  <c:v>61096</c:v>
                </c:pt>
                <c:pt idx="122193">
                  <c:v>61096.5</c:v>
                </c:pt>
                <c:pt idx="122194">
                  <c:v>61097</c:v>
                </c:pt>
                <c:pt idx="122195">
                  <c:v>61097.5</c:v>
                </c:pt>
                <c:pt idx="122196">
                  <c:v>61098</c:v>
                </c:pt>
                <c:pt idx="122197">
                  <c:v>61098.5</c:v>
                </c:pt>
                <c:pt idx="122198">
                  <c:v>61099</c:v>
                </c:pt>
                <c:pt idx="122199">
                  <c:v>61099.5</c:v>
                </c:pt>
                <c:pt idx="122200">
                  <c:v>61100</c:v>
                </c:pt>
                <c:pt idx="122201">
                  <c:v>61100.5</c:v>
                </c:pt>
                <c:pt idx="122202">
                  <c:v>61101</c:v>
                </c:pt>
                <c:pt idx="122203">
                  <c:v>61101.5</c:v>
                </c:pt>
                <c:pt idx="122204">
                  <c:v>61102</c:v>
                </c:pt>
                <c:pt idx="122205">
                  <c:v>61102.5</c:v>
                </c:pt>
                <c:pt idx="122206">
                  <c:v>61103</c:v>
                </c:pt>
                <c:pt idx="122207">
                  <c:v>61103.5</c:v>
                </c:pt>
                <c:pt idx="122208">
                  <c:v>61104</c:v>
                </c:pt>
                <c:pt idx="122209">
                  <c:v>61104.5</c:v>
                </c:pt>
                <c:pt idx="122210">
                  <c:v>61105</c:v>
                </c:pt>
                <c:pt idx="122211">
                  <c:v>61105.5</c:v>
                </c:pt>
                <c:pt idx="122212">
                  <c:v>61106</c:v>
                </c:pt>
                <c:pt idx="122213">
                  <c:v>61106.5</c:v>
                </c:pt>
                <c:pt idx="122214">
                  <c:v>61107</c:v>
                </c:pt>
                <c:pt idx="122215">
                  <c:v>61107.5</c:v>
                </c:pt>
                <c:pt idx="122216">
                  <c:v>61108</c:v>
                </c:pt>
                <c:pt idx="122217">
                  <c:v>61108.5</c:v>
                </c:pt>
                <c:pt idx="122218">
                  <c:v>61109</c:v>
                </c:pt>
                <c:pt idx="122219">
                  <c:v>61109.5</c:v>
                </c:pt>
                <c:pt idx="122220">
                  <c:v>61110</c:v>
                </c:pt>
                <c:pt idx="122221">
                  <c:v>61110.5</c:v>
                </c:pt>
                <c:pt idx="122222">
                  <c:v>61111</c:v>
                </c:pt>
                <c:pt idx="122223">
                  <c:v>61111.5</c:v>
                </c:pt>
                <c:pt idx="122224">
                  <c:v>61112</c:v>
                </c:pt>
                <c:pt idx="122225">
                  <c:v>61112.5</c:v>
                </c:pt>
                <c:pt idx="122226">
                  <c:v>61113</c:v>
                </c:pt>
                <c:pt idx="122227">
                  <c:v>61113.5</c:v>
                </c:pt>
                <c:pt idx="122228">
                  <c:v>61114</c:v>
                </c:pt>
                <c:pt idx="122229">
                  <c:v>61114.5</c:v>
                </c:pt>
                <c:pt idx="122230">
                  <c:v>61115</c:v>
                </c:pt>
                <c:pt idx="122231">
                  <c:v>61115.5</c:v>
                </c:pt>
                <c:pt idx="122232">
                  <c:v>61116</c:v>
                </c:pt>
                <c:pt idx="122233">
                  <c:v>61116.5</c:v>
                </c:pt>
                <c:pt idx="122234">
                  <c:v>61117</c:v>
                </c:pt>
                <c:pt idx="122235">
                  <c:v>61117.5</c:v>
                </c:pt>
                <c:pt idx="122236">
                  <c:v>61118</c:v>
                </c:pt>
                <c:pt idx="122237">
                  <c:v>61118.5</c:v>
                </c:pt>
                <c:pt idx="122238">
                  <c:v>61119</c:v>
                </c:pt>
                <c:pt idx="122239">
                  <c:v>61119.5</c:v>
                </c:pt>
                <c:pt idx="122240">
                  <c:v>61120</c:v>
                </c:pt>
                <c:pt idx="122241">
                  <c:v>61120.5</c:v>
                </c:pt>
                <c:pt idx="122242">
                  <c:v>61121</c:v>
                </c:pt>
                <c:pt idx="122243">
                  <c:v>61121.5</c:v>
                </c:pt>
                <c:pt idx="122244">
                  <c:v>61122</c:v>
                </c:pt>
                <c:pt idx="122245">
                  <c:v>61122.5</c:v>
                </c:pt>
                <c:pt idx="122246">
                  <c:v>61123</c:v>
                </c:pt>
                <c:pt idx="122247">
                  <c:v>61123.5</c:v>
                </c:pt>
                <c:pt idx="122248">
                  <c:v>61124</c:v>
                </c:pt>
                <c:pt idx="122249">
                  <c:v>61124.5</c:v>
                </c:pt>
                <c:pt idx="122250">
                  <c:v>61125</c:v>
                </c:pt>
                <c:pt idx="122251">
                  <c:v>61125.5</c:v>
                </c:pt>
                <c:pt idx="122252">
                  <c:v>61126</c:v>
                </c:pt>
                <c:pt idx="122253">
                  <c:v>61126.5</c:v>
                </c:pt>
                <c:pt idx="122254">
                  <c:v>61127</c:v>
                </c:pt>
                <c:pt idx="122255">
                  <c:v>61127.5</c:v>
                </c:pt>
                <c:pt idx="122256">
                  <c:v>61128</c:v>
                </c:pt>
                <c:pt idx="122257">
                  <c:v>61128.5</c:v>
                </c:pt>
                <c:pt idx="122258">
                  <c:v>61129</c:v>
                </c:pt>
                <c:pt idx="122259">
                  <c:v>61129.5</c:v>
                </c:pt>
                <c:pt idx="122260">
                  <c:v>61130</c:v>
                </c:pt>
                <c:pt idx="122261">
                  <c:v>61130.5</c:v>
                </c:pt>
                <c:pt idx="122262">
                  <c:v>61131</c:v>
                </c:pt>
                <c:pt idx="122263">
                  <c:v>61131.5</c:v>
                </c:pt>
                <c:pt idx="122264">
                  <c:v>61132</c:v>
                </c:pt>
                <c:pt idx="122265">
                  <c:v>61132.5</c:v>
                </c:pt>
                <c:pt idx="122266">
                  <c:v>61133</c:v>
                </c:pt>
                <c:pt idx="122267">
                  <c:v>61133.5</c:v>
                </c:pt>
                <c:pt idx="122268">
                  <c:v>61134</c:v>
                </c:pt>
                <c:pt idx="122269">
                  <c:v>61134.5</c:v>
                </c:pt>
                <c:pt idx="122270">
                  <c:v>61135</c:v>
                </c:pt>
                <c:pt idx="122271">
                  <c:v>61135.5</c:v>
                </c:pt>
                <c:pt idx="122272">
                  <c:v>61136</c:v>
                </c:pt>
                <c:pt idx="122273">
                  <c:v>61136.5</c:v>
                </c:pt>
                <c:pt idx="122274">
                  <c:v>61137</c:v>
                </c:pt>
                <c:pt idx="122275">
                  <c:v>61137.5</c:v>
                </c:pt>
                <c:pt idx="122276">
                  <c:v>61138</c:v>
                </c:pt>
                <c:pt idx="122277">
                  <c:v>61138.5</c:v>
                </c:pt>
                <c:pt idx="122278">
                  <c:v>61139</c:v>
                </c:pt>
                <c:pt idx="122279">
                  <c:v>61139.5</c:v>
                </c:pt>
                <c:pt idx="122280">
                  <c:v>61140</c:v>
                </c:pt>
                <c:pt idx="122281">
                  <c:v>61140.5</c:v>
                </c:pt>
                <c:pt idx="122282">
                  <c:v>61141</c:v>
                </c:pt>
                <c:pt idx="122283">
                  <c:v>61141.5</c:v>
                </c:pt>
                <c:pt idx="122284">
                  <c:v>61142</c:v>
                </c:pt>
                <c:pt idx="122285">
                  <c:v>61142.5</c:v>
                </c:pt>
                <c:pt idx="122286">
                  <c:v>61143</c:v>
                </c:pt>
                <c:pt idx="122287">
                  <c:v>61143.5</c:v>
                </c:pt>
                <c:pt idx="122288">
                  <c:v>61144</c:v>
                </c:pt>
                <c:pt idx="122289">
                  <c:v>61144.5</c:v>
                </c:pt>
                <c:pt idx="122290">
                  <c:v>61145</c:v>
                </c:pt>
                <c:pt idx="122291">
                  <c:v>61145.5</c:v>
                </c:pt>
                <c:pt idx="122292">
                  <c:v>61146</c:v>
                </c:pt>
                <c:pt idx="122293">
                  <c:v>61146.5</c:v>
                </c:pt>
                <c:pt idx="122294">
                  <c:v>61147</c:v>
                </c:pt>
                <c:pt idx="122295">
                  <c:v>61147.5</c:v>
                </c:pt>
                <c:pt idx="122296">
                  <c:v>61148</c:v>
                </c:pt>
                <c:pt idx="122297">
                  <c:v>61148.5</c:v>
                </c:pt>
                <c:pt idx="122298">
                  <c:v>61149</c:v>
                </c:pt>
                <c:pt idx="122299">
                  <c:v>61149.5</c:v>
                </c:pt>
                <c:pt idx="122300">
                  <c:v>61150</c:v>
                </c:pt>
                <c:pt idx="122301">
                  <c:v>61150.5</c:v>
                </c:pt>
                <c:pt idx="122302">
                  <c:v>61151</c:v>
                </c:pt>
                <c:pt idx="122303">
                  <c:v>61151.5</c:v>
                </c:pt>
                <c:pt idx="122304">
                  <c:v>61152</c:v>
                </c:pt>
                <c:pt idx="122305">
                  <c:v>61152.5</c:v>
                </c:pt>
                <c:pt idx="122306">
                  <c:v>61153</c:v>
                </c:pt>
                <c:pt idx="122307">
                  <c:v>61153.5</c:v>
                </c:pt>
                <c:pt idx="122308">
                  <c:v>61154</c:v>
                </c:pt>
                <c:pt idx="122309">
                  <c:v>61154.5</c:v>
                </c:pt>
                <c:pt idx="122310">
                  <c:v>61155</c:v>
                </c:pt>
                <c:pt idx="122311">
                  <c:v>61155.5</c:v>
                </c:pt>
                <c:pt idx="122312">
                  <c:v>61156</c:v>
                </c:pt>
                <c:pt idx="122313">
                  <c:v>61156.5</c:v>
                </c:pt>
                <c:pt idx="122314">
                  <c:v>61157</c:v>
                </c:pt>
                <c:pt idx="122315">
                  <c:v>61157.5</c:v>
                </c:pt>
                <c:pt idx="122316">
                  <c:v>61158</c:v>
                </c:pt>
                <c:pt idx="122317">
                  <c:v>61158.5</c:v>
                </c:pt>
                <c:pt idx="122318">
                  <c:v>61159</c:v>
                </c:pt>
                <c:pt idx="122319">
                  <c:v>61159.5</c:v>
                </c:pt>
                <c:pt idx="122320">
                  <c:v>61160</c:v>
                </c:pt>
                <c:pt idx="122321">
                  <c:v>61160.5</c:v>
                </c:pt>
                <c:pt idx="122322">
                  <c:v>61161</c:v>
                </c:pt>
                <c:pt idx="122323">
                  <c:v>61161.5</c:v>
                </c:pt>
                <c:pt idx="122324">
                  <c:v>61162</c:v>
                </c:pt>
                <c:pt idx="122325">
                  <c:v>61162.5</c:v>
                </c:pt>
                <c:pt idx="122326">
                  <c:v>61163</c:v>
                </c:pt>
                <c:pt idx="122327">
                  <c:v>61163.5</c:v>
                </c:pt>
                <c:pt idx="122328">
                  <c:v>61164</c:v>
                </c:pt>
                <c:pt idx="122329">
                  <c:v>61164.5</c:v>
                </c:pt>
                <c:pt idx="122330">
                  <c:v>61165</c:v>
                </c:pt>
                <c:pt idx="122331">
                  <c:v>61165.5</c:v>
                </c:pt>
                <c:pt idx="122332">
                  <c:v>61166</c:v>
                </c:pt>
                <c:pt idx="122333">
                  <c:v>61166.5</c:v>
                </c:pt>
                <c:pt idx="122334">
                  <c:v>61167</c:v>
                </c:pt>
                <c:pt idx="122335">
                  <c:v>61167.5</c:v>
                </c:pt>
                <c:pt idx="122336">
                  <c:v>61168</c:v>
                </c:pt>
                <c:pt idx="122337">
                  <c:v>61168.5</c:v>
                </c:pt>
                <c:pt idx="122338">
                  <c:v>61169</c:v>
                </c:pt>
                <c:pt idx="122339">
                  <c:v>61169.5</c:v>
                </c:pt>
                <c:pt idx="122340">
                  <c:v>61170</c:v>
                </c:pt>
                <c:pt idx="122341">
                  <c:v>61170.5</c:v>
                </c:pt>
                <c:pt idx="122342">
                  <c:v>61171</c:v>
                </c:pt>
                <c:pt idx="122343">
                  <c:v>61171.5</c:v>
                </c:pt>
                <c:pt idx="122344">
                  <c:v>61172</c:v>
                </c:pt>
                <c:pt idx="122345">
                  <c:v>61172.5</c:v>
                </c:pt>
                <c:pt idx="122346">
                  <c:v>61173</c:v>
                </c:pt>
                <c:pt idx="122347">
                  <c:v>61173.5</c:v>
                </c:pt>
                <c:pt idx="122348">
                  <c:v>61174</c:v>
                </c:pt>
                <c:pt idx="122349">
                  <c:v>61174.5</c:v>
                </c:pt>
                <c:pt idx="122350">
                  <c:v>61175</c:v>
                </c:pt>
                <c:pt idx="122351">
                  <c:v>61175.5</c:v>
                </c:pt>
                <c:pt idx="122352">
                  <c:v>61176</c:v>
                </c:pt>
                <c:pt idx="122353">
                  <c:v>61176.5</c:v>
                </c:pt>
                <c:pt idx="122354">
                  <c:v>61177</c:v>
                </c:pt>
                <c:pt idx="122355">
                  <c:v>61177.5</c:v>
                </c:pt>
                <c:pt idx="122356">
                  <c:v>61178</c:v>
                </c:pt>
                <c:pt idx="122357">
                  <c:v>61178.5</c:v>
                </c:pt>
                <c:pt idx="122358">
                  <c:v>61179</c:v>
                </c:pt>
                <c:pt idx="122359">
                  <c:v>61179.5</c:v>
                </c:pt>
                <c:pt idx="122360">
                  <c:v>61180</c:v>
                </c:pt>
                <c:pt idx="122361">
                  <c:v>61180.5</c:v>
                </c:pt>
                <c:pt idx="122362">
                  <c:v>61181</c:v>
                </c:pt>
                <c:pt idx="122363">
                  <c:v>61181.5</c:v>
                </c:pt>
                <c:pt idx="122364">
                  <c:v>61182</c:v>
                </c:pt>
                <c:pt idx="122365">
                  <c:v>61182.5</c:v>
                </c:pt>
                <c:pt idx="122366">
                  <c:v>61183</c:v>
                </c:pt>
                <c:pt idx="122367">
                  <c:v>61183.5</c:v>
                </c:pt>
                <c:pt idx="122368">
                  <c:v>61184</c:v>
                </c:pt>
                <c:pt idx="122369">
                  <c:v>61184.5</c:v>
                </c:pt>
                <c:pt idx="122370">
                  <c:v>61185</c:v>
                </c:pt>
                <c:pt idx="122371">
                  <c:v>61185.5</c:v>
                </c:pt>
                <c:pt idx="122372">
                  <c:v>61186</c:v>
                </c:pt>
                <c:pt idx="122373">
                  <c:v>61186.5</c:v>
                </c:pt>
                <c:pt idx="122374">
                  <c:v>61187</c:v>
                </c:pt>
                <c:pt idx="122375">
                  <c:v>61187.5</c:v>
                </c:pt>
                <c:pt idx="122376">
                  <c:v>61188</c:v>
                </c:pt>
                <c:pt idx="122377">
                  <c:v>61188.5</c:v>
                </c:pt>
                <c:pt idx="122378">
                  <c:v>61189</c:v>
                </c:pt>
                <c:pt idx="122379">
                  <c:v>61189.5</c:v>
                </c:pt>
                <c:pt idx="122380">
                  <c:v>61190</c:v>
                </c:pt>
                <c:pt idx="122381">
                  <c:v>61190.5</c:v>
                </c:pt>
                <c:pt idx="122382">
                  <c:v>61191</c:v>
                </c:pt>
                <c:pt idx="122383">
                  <c:v>61191.5</c:v>
                </c:pt>
                <c:pt idx="122384">
                  <c:v>61192</c:v>
                </c:pt>
                <c:pt idx="122385">
                  <c:v>61192.5</c:v>
                </c:pt>
                <c:pt idx="122386">
                  <c:v>61193</c:v>
                </c:pt>
                <c:pt idx="122387">
                  <c:v>61193.5</c:v>
                </c:pt>
                <c:pt idx="122388">
                  <c:v>61194</c:v>
                </c:pt>
                <c:pt idx="122389">
                  <c:v>61194.5</c:v>
                </c:pt>
                <c:pt idx="122390">
                  <c:v>61195</c:v>
                </c:pt>
                <c:pt idx="122391">
                  <c:v>61195.5</c:v>
                </c:pt>
                <c:pt idx="122392">
                  <c:v>61196</c:v>
                </c:pt>
                <c:pt idx="122393">
                  <c:v>61196.5</c:v>
                </c:pt>
                <c:pt idx="122394">
                  <c:v>61197</c:v>
                </c:pt>
                <c:pt idx="122395">
                  <c:v>61197.5</c:v>
                </c:pt>
                <c:pt idx="122396">
                  <c:v>61198</c:v>
                </c:pt>
                <c:pt idx="122397">
                  <c:v>61198.5</c:v>
                </c:pt>
                <c:pt idx="122398">
                  <c:v>61199</c:v>
                </c:pt>
                <c:pt idx="122399">
                  <c:v>61199.5</c:v>
                </c:pt>
                <c:pt idx="122400">
                  <c:v>61200</c:v>
                </c:pt>
                <c:pt idx="122401">
                  <c:v>61200.5</c:v>
                </c:pt>
                <c:pt idx="122402">
                  <c:v>61201</c:v>
                </c:pt>
                <c:pt idx="122403">
                  <c:v>61201.5</c:v>
                </c:pt>
                <c:pt idx="122404">
                  <c:v>61202</c:v>
                </c:pt>
                <c:pt idx="122405">
                  <c:v>61202.5</c:v>
                </c:pt>
                <c:pt idx="122406">
                  <c:v>61203</c:v>
                </c:pt>
                <c:pt idx="122407">
                  <c:v>61203.5</c:v>
                </c:pt>
                <c:pt idx="122408">
                  <c:v>61204</c:v>
                </c:pt>
                <c:pt idx="122409">
                  <c:v>61204.5</c:v>
                </c:pt>
                <c:pt idx="122410">
                  <c:v>61205</c:v>
                </c:pt>
                <c:pt idx="122411">
                  <c:v>61205.5</c:v>
                </c:pt>
                <c:pt idx="122412">
                  <c:v>61206</c:v>
                </c:pt>
                <c:pt idx="122413">
                  <c:v>61206.5</c:v>
                </c:pt>
                <c:pt idx="122414">
                  <c:v>61207</c:v>
                </c:pt>
                <c:pt idx="122415">
                  <c:v>61207.5</c:v>
                </c:pt>
                <c:pt idx="122416">
                  <c:v>61208</c:v>
                </c:pt>
                <c:pt idx="122417">
                  <c:v>61208.5</c:v>
                </c:pt>
                <c:pt idx="122418">
                  <c:v>61209</c:v>
                </c:pt>
                <c:pt idx="122419">
                  <c:v>61209.5</c:v>
                </c:pt>
                <c:pt idx="122420">
                  <c:v>61210</c:v>
                </c:pt>
                <c:pt idx="122421">
                  <c:v>61210.5</c:v>
                </c:pt>
                <c:pt idx="122422">
                  <c:v>61211</c:v>
                </c:pt>
                <c:pt idx="122423">
                  <c:v>61211.5</c:v>
                </c:pt>
                <c:pt idx="122424">
                  <c:v>61212</c:v>
                </c:pt>
                <c:pt idx="122425">
                  <c:v>61212.5</c:v>
                </c:pt>
                <c:pt idx="122426">
                  <c:v>61213</c:v>
                </c:pt>
                <c:pt idx="122427">
                  <c:v>61213.5</c:v>
                </c:pt>
                <c:pt idx="122428">
                  <c:v>61214</c:v>
                </c:pt>
                <c:pt idx="122429">
                  <c:v>61214.5</c:v>
                </c:pt>
                <c:pt idx="122430">
                  <c:v>61215</c:v>
                </c:pt>
                <c:pt idx="122431">
                  <c:v>61215.5</c:v>
                </c:pt>
                <c:pt idx="122432">
                  <c:v>61216</c:v>
                </c:pt>
                <c:pt idx="122433">
                  <c:v>61216.5</c:v>
                </c:pt>
                <c:pt idx="122434">
                  <c:v>61217</c:v>
                </c:pt>
                <c:pt idx="122435">
                  <c:v>61217.5</c:v>
                </c:pt>
                <c:pt idx="122436">
                  <c:v>61218</c:v>
                </c:pt>
                <c:pt idx="122437">
                  <c:v>61218.5</c:v>
                </c:pt>
                <c:pt idx="122438">
                  <c:v>61219</c:v>
                </c:pt>
                <c:pt idx="122439">
                  <c:v>61219.5</c:v>
                </c:pt>
                <c:pt idx="122440">
                  <c:v>61220</c:v>
                </c:pt>
                <c:pt idx="122441">
                  <c:v>61220.5</c:v>
                </c:pt>
                <c:pt idx="122442">
                  <c:v>61221</c:v>
                </c:pt>
                <c:pt idx="122443">
                  <c:v>61221.5</c:v>
                </c:pt>
                <c:pt idx="122444">
                  <c:v>61222</c:v>
                </c:pt>
                <c:pt idx="122445">
                  <c:v>61222.5</c:v>
                </c:pt>
                <c:pt idx="122446">
                  <c:v>61223</c:v>
                </c:pt>
                <c:pt idx="122447">
                  <c:v>61223.5</c:v>
                </c:pt>
                <c:pt idx="122448">
                  <c:v>61224</c:v>
                </c:pt>
                <c:pt idx="122449">
                  <c:v>61224.5</c:v>
                </c:pt>
                <c:pt idx="122450">
                  <c:v>61225</c:v>
                </c:pt>
                <c:pt idx="122451">
                  <c:v>61225.5</c:v>
                </c:pt>
                <c:pt idx="122452">
                  <c:v>61226</c:v>
                </c:pt>
                <c:pt idx="122453">
                  <c:v>61226.5</c:v>
                </c:pt>
                <c:pt idx="122454">
                  <c:v>61227</c:v>
                </c:pt>
                <c:pt idx="122455">
                  <c:v>61227.5</c:v>
                </c:pt>
                <c:pt idx="122456">
                  <c:v>61228</c:v>
                </c:pt>
                <c:pt idx="122457">
                  <c:v>61228.5</c:v>
                </c:pt>
                <c:pt idx="122458">
                  <c:v>61229</c:v>
                </c:pt>
                <c:pt idx="122459">
                  <c:v>61229.5</c:v>
                </c:pt>
                <c:pt idx="122460">
                  <c:v>61230</c:v>
                </c:pt>
                <c:pt idx="122461">
                  <c:v>61230.5</c:v>
                </c:pt>
                <c:pt idx="122462">
                  <c:v>61231</c:v>
                </c:pt>
                <c:pt idx="122463">
                  <c:v>61231.5</c:v>
                </c:pt>
                <c:pt idx="122464">
                  <c:v>61232</c:v>
                </c:pt>
                <c:pt idx="122465">
                  <c:v>61232.5</c:v>
                </c:pt>
                <c:pt idx="122466">
                  <c:v>61233</c:v>
                </c:pt>
                <c:pt idx="122467">
                  <c:v>61233.5</c:v>
                </c:pt>
                <c:pt idx="122468">
                  <c:v>61234</c:v>
                </c:pt>
                <c:pt idx="122469">
                  <c:v>61234.5</c:v>
                </c:pt>
                <c:pt idx="122470">
                  <c:v>61235</c:v>
                </c:pt>
                <c:pt idx="122471">
                  <c:v>61235.5</c:v>
                </c:pt>
                <c:pt idx="122472">
                  <c:v>61236</c:v>
                </c:pt>
                <c:pt idx="122473">
                  <c:v>61236.5</c:v>
                </c:pt>
                <c:pt idx="122474">
                  <c:v>61237</c:v>
                </c:pt>
                <c:pt idx="122475">
                  <c:v>61237.5</c:v>
                </c:pt>
                <c:pt idx="122476">
                  <c:v>61238</c:v>
                </c:pt>
                <c:pt idx="122477">
                  <c:v>61238.5</c:v>
                </c:pt>
                <c:pt idx="122478">
                  <c:v>61239</c:v>
                </c:pt>
                <c:pt idx="122479">
                  <c:v>61239.5</c:v>
                </c:pt>
                <c:pt idx="122480">
                  <c:v>61240</c:v>
                </c:pt>
                <c:pt idx="122481">
                  <c:v>61240.5</c:v>
                </c:pt>
                <c:pt idx="122482">
                  <c:v>61241</c:v>
                </c:pt>
                <c:pt idx="122483">
                  <c:v>61241.5</c:v>
                </c:pt>
                <c:pt idx="122484">
                  <c:v>61242</c:v>
                </c:pt>
                <c:pt idx="122485">
                  <c:v>61242.5</c:v>
                </c:pt>
                <c:pt idx="122486">
                  <c:v>61243</c:v>
                </c:pt>
                <c:pt idx="122487">
                  <c:v>61243.5</c:v>
                </c:pt>
                <c:pt idx="122488">
                  <c:v>61244</c:v>
                </c:pt>
                <c:pt idx="122489">
                  <c:v>61244.5</c:v>
                </c:pt>
                <c:pt idx="122490">
                  <c:v>61245</c:v>
                </c:pt>
                <c:pt idx="122491">
                  <c:v>61245.5</c:v>
                </c:pt>
                <c:pt idx="122492">
                  <c:v>61246</c:v>
                </c:pt>
                <c:pt idx="122493">
                  <c:v>61246.5</c:v>
                </c:pt>
                <c:pt idx="122494">
                  <c:v>61247</c:v>
                </c:pt>
                <c:pt idx="122495">
                  <c:v>61247.5</c:v>
                </c:pt>
                <c:pt idx="122496">
                  <c:v>61248</c:v>
                </c:pt>
                <c:pt idx="122497">
                  <c:v>61248.5</c:v>
                </c:pt>
                <c:pt idx="122498">
                  <c:v>61249</c:v>
                </c:pt>
                <c:pt idx="122499">
                  <c:v>61249.5</c:v>
                </c:pt>
                <c:pt idx="122500">
                  <c:v>61250</c:v>
                </c:pt>
                <c:pt idx="122501">
                  <c:v>61250.5</c:v>
                </c:pt>
                <c:pt idx="122502">
                  <c:v>61251</c:v>
                </c:pt>
                <c:pt idx="122503">
                  <c:v>61251.5</c:v>
                </c:pt>
                <c:pt idx="122504">
                  <c:v>61252</c:v>
                </c:pt>
                <c:pt idx="122505">
                  <c:v>61252.5</c:v>
                </c:pt>
                <c:pt idx="122506">
                  <c:v>61253</c:v>
                </c:pt>
                <c:pt idx="122507">
                  <c:v>61253.5</c:v>
                </c:pt>
                <c:pt idx="122508">
                  <c:v>61254</c:v>
                </c:pt>
                <c:pt idx="122509">
                  <c:v>61254.5</c:v>
                </c:pt>
                <c:pt idx="122510">
                  <c:v>61255</c:v>
                </c:pt>
                <c:pt idx="122511">
                  <c:v>61255.5</c:v>
                </c:pt>
                <c:pt idx="122512">
                  <c:v>61256</c:v>
                </c:pt>
                <c:pt idx="122513">
                  <c:v>61256.5</c:v>
                </c:pt>
                <c:pt idx="122514">
                  <c:v>61257</c:v>
                </c:pt>
                <c:pt idx="122515">
                  <c:v>61257.5</c:v>
                </c:pt>
                <c:pt idx="122516">
                  <c:v>61258</c:v>
                </c:pt>
                <c:pt idx="122517">
                  <c:v>61258.5</c:v>
                </c:pt>
                <c:pt idx="122518">
                  <c:v>61259</c:v>
                </c:pt>
                <c:pt idx="122519">
                  <c:v>61259.5</c:v>
                </c:pt>
                <c:pt idx="122520">
                  <c:v>61260</c:v>
                </c:pt>
                <c:pt idx="122521">
                  <c:v>61260.5</c:v>
                </c:pt>
                <c:pt idx="122522">
                  <c:v>61261</c:v>
                </c:pt>
                <c:pt idx="122523">
                  <c:v>61261.5</c:v>
                </c:pt>
                <c:pt idx="122524">
                  <c:v>61262</c:v>
                </c:pt>
                <c:pt idx="122525">
                  <c:v>61262.5</c:v>
                </c:pt>
                <c:pt idx="122526">
                  <c:v>61263</c:v>
                </c:pt>
                <c:pt idx="122527">
                  <c:v>61263.5</c:v>
                </c:pt>
                <c:pt idx="122528">
                  <c:v>61264</c:v>
                </c:pt>
                <c:pt idx="122529">
                  <c:v>61264.5</c:v>
                </c:pt>
                <c:pt idx="122530">
                  <c:v>61265</c:v>
                </c:pt>
                <c:pt idx="122531">
                  <c:v>61265.5</c:v>
                </c:pt>
                <c:pt idx="122532">
                  <c:v>61266</c:v>
                </c:pt>
                <c:pt idx="122533">
                  <c:v>61266.5</c:v>
                </c:pt>
                <c:pt idx="122534">
                  <c:v>61267</c:v>
                </c:pt>
                <c:pt idx="122535">
                  <c:v>61267.5</c:v>
                </c:pt>
                <c:pt idx="122536">
                  <c:v>61268</c:v>
                </c:pt>
                <c:pt idx="122537">
                  <c:v>61268.5</c:v>
                </c:pt>
                <c:pt idx="122538">
                  <c:v>61269</c:v>
                </c:pt>
                <c:pt idx="122539">
                  <c:v>61269.5</c:v>
                </c:pt>
                <c:pt idx="122540">
                  <c:v>61270</c:v>
                </c:pt>
                <c:pt idx="122541">
                  <c:v>61270.5</c:v>
                </c:pt>
                <c:pt idx="122542">
                  <c:v>61271</c:v>
                </c:pt>
                <c:pt idx="122543">
                  <c:v>61271.5</c:v>
                </c:pt>
                <c:pt idx="122544">
                  <c:v>61272</c:v>
                </c:pt>
                <c:pt idx="122545">
                  <c:v>61272.5</c:v>
                </c:pt>
                <c:pt idx="122546">
                  <c:v>61273</c:v>
                </c:pt>
                <c:pt idx="122547">
                  <c:v>61273.5</c:v>
                </c:pt>
                <c:pt idx="122548">
                  <c:v>61274</c:v>
                </c:pt>
                <c:pt idx="122549">
                  <c:v>61274.5</c:v>
                </c:pt>
                <c:pt idx="122550">
                  <c:v>61275</c:v>
                </c:pt>
                <c:pt idx="122551">
                  <c:v>61275.5</c:v>
                </c:pt>
                <c:pt idx="122552">
                  <c:v>61276</c:v>
                </c:pt>
                <c:pt idx="122553">
                  <c:v>61276.5</c:v>
                </c:pt>
                <c:pt idx="122554">
                  <c:v>61277</c:v>
                </c:pt>
                <c:pt idx="122555">
                  <c:v>61277.5</c:v>
                </c:pt>
                <c:pt idx="122556">
                  <c:v>61278</c:v>
                </c:pt>
                <c:pt idx="122557">
                  <c:v>61278.5</c:v>
                </c:pt>
                <c:pt idx="122558">
                  <c:v>61279</c:v>
                </c:pt>
                <c:pt idx="122559">
                  <c:v>61279.5</c:v>
                </c:pt>
                <c:pt idx="122560">
                  <c:v>61280</c:v>
                </c:pt>
                <c:pt idx="122561">
                  <c:v>61280.5</c:v>
                </c:pt>
                <c:pt idx="122562">
                  <c:v>61281</c:v>
                </c:pt>
                <c:pt idx="122563">
                  <c:v>61281.5</c:v>
                </c:pt>
                <c:pt idx="122564">
                  <c:v>61282</c:v>
                </c:pt>
                <c:pt idx="122565">
                  <c:v>61282.5</c:v>
                </c:pt>
                <c:pt idx="122566">
                  <c:v>61283</c:v>
                </c:pt>
                <c:pt idx="122567">
                  <c:v>61283.5</c:v>
                </c:pt>
                <c:pt idx="122568">
                  <c:v>61284</c:v>
                </c:pt>
                <c:pt idx="122569">
                  <c:v>61284.5</c:v>
                </c:pt>
                <c:pt idx="122570">
                  <c:v>61285</c:v>
                </c:pt>
                <c:pt idx="122571">
                  <c:v>61285.5</c:v>
                </c:pt>
                <c:pt idx="122572">
                  <c:v>61286</c:v>
                </c:pt>
                <c:pt idx="122573">
                  <c:v>61286.5</c:v>
                </c:pt>
                <c:pt idx="122574">
                  <c:v>61287</c:v>
                </c:pt>
                <c:pt idx="122575">
                  <c:v>61287.5</c:v>
                </c:pt>
                <c:pt idx="122576">
                  <c:v>61288</c:v>
                </c:pt>
                <c:pt idx="122577">
                  <c:v>61288.5</c:v>
                </c:pt>
                <c:pt idx="122578">
                  <c:v>61289</c:v>
                </c:pt>
                <c:pt idx="122579">
                  <c:v>61289.5</c:v>
                </c:pt>
                <c:pt idx="122580">
                  <c:v>61290</c:v>
                </c:pt>
                <c:pt idx="122581">
                  <c:v>61290.5</c:v>
                </c:pt>
                <c:pt idx="122582">
                  <c:v>61291</c:v>
                </c:pt>
                <c:pt idx="122583">
                  <c:v>61291.5</c:v>
                </c:pt>
                <c:pt idx="122584">
                  <c:v>61292</c:v>
                </c:pt>
                <c:pt idx="122585">
                  <c:v>61292.5</c:v>
                </c:pt>
                <c:pt idx="122586">
                  <c:v>61293</c:v>
                </c:pt>
                <c:pt idx="122587">
                  <c:v>61293.5</c:v>
                </c:pt>
                <c:pt idx="122588">
                  <c:v>61294</c:v>
                </c:pt>
                <c:pt idx="122589">
                  <c:v>61294.5</c:v>
                </c:pt>
                <c:pt idx="122590">
                  <c:v>61295</c:v>
                </c:pt>
                <c:pt idx="122591">
                  <c:v>61295.5</c:v>
                </c:pt>
                <c:pt idx="122592">
                  <c:v>61296</c:v>
                </c:pt>
                <c:pt idx="122593">
                  <c:v>61296.5</c:v>
                </c:pt>
                <c:pt idx="122594">
                  <c:v>61297</c:v>
                </c:pt>
                <c:pt idx="122595">
                  <c:v>61297.5</c:v>
                </c:pt>
                <c:pt idx="122596">
                  <c:v>61298</c:v>
                </c:pt>
                <c:pt idx="122597">
                  <c:v>61298.5</c:v>
                </c:pt>
                <c:pt idx="122598">
                  <c:v>61299</c:v>
                </c:pt>
                <c:pt idx="122599">
                  <c:v>61299.5</c:v>
                </c:pt>
                <c:pt idx="122600">
                  <c:v>61300</c:v>
                </c:pt>
                <c:pt idx="122601">
                  <c:v>61300.5</c:v>
                </c:pt>
                <c:pt idx="122602">
                  <c:v>61301</c:v>
                </c:pt>
                <c:pt idx="122603">
                  <c:v>61301.5</c:v>
                </c:pt>
                <c:pt idx="122604">
                  <c:v>61302</c:v>
                </c:pt>
                <c:pt idx="122605">
                  <c:v>61302.5</c:v>
                </c:pt>
                <c:pt idx="122606">
                  <c:v>61303</c:v>
                </c:pt>
                <c:pt idx="122607">
                  <c:v>61303.5</c:v>
                </c:pt>
                <c:pt idx="122608">
                  <c:v>61304</c:v>
                </c:pt>
                <c:pt idx="122609">
                  <c:v>61304.5</c:v>
                </c:pt>
                <c:pt idx="122610">
                  <c:v>61305</c:v>
                </c:pt>
                <c:pt idx="122611">
                  <c:v>61305.5</c:v>
                </c:pt>
                <c:pt idx="122612">
                  <c:v>61306</c:v>
                </c:pt>
                <c:pt idx="122613">
                  <c:v>61306.5</c:v>
                </c:pt>
                <c:pt idx="122614">
                  <c:v>61307</c:v>
                </c:pt>
                <c:pt idx="122615">
                  <c:v>61307.5</c:v>
                </c:pt>
                <c:pt idx="122616">
                  <c:v>61308</c:v>
                </c:pt>
                <c:pt idx="122617">
                  <c:v>61308.5</c:v>
                </c:pt>
                <c:pt idx="122618">
                  <c:v>61309</c:v>
                </c:pt>
                <c:pt idx="122619">
                  <c:v>61309.5</c:v>
                </c:pt>
                <c:pt idx="122620">
                  <c:v>61310</c:v>
                </c:pt>
                <c:pt idx="122621">
                  <c:v>61310.5</c:v>
                </c:pt>
                <c:pt idx="122622">
                  <c:v>61311</c:v>
                </c:pt>
                <c:pt idx="122623">
                  <c:v>61311.5</c:v>
                </c:pt>
                <c:pt idx="122624">
                  <c:v>61312</c:v>
                </c:pt>
                <c:pt idx="122625">
                  <c:v>61312.5</c:v>
                </c:pt>
                <c:pt idx="122626">
                  <c:v>61313</c:v>
                </c:pt>
                <c:pt idx="122627">
                  <c:v>61313.5</c:v>
                </c:pt>
                <c:pt idx="122628">
                  <c:v>61314</c:v>
                </c:pt>
                <c:pt idx="122629">
                  <c:v>61314.5</c:v>
                </c:pt>
                <c:pt idx="122630">
                  <c:v>61315</c:v>
                </c:pt>
                <c:pt idx="122631">
                  <c:v>61315.5</c:v>
                </c:pt>
                <c:pt idx="122632">
                  <c:v>61316</c:v>
                </c:pt>
                <c:pt idx="122633">
                  <c:v>61316.5</c:v>
                </c:pt>
                <c:pt idx="122634">
                  <c:v>61317</c:v>
                </c:pt>
                <c:pt idx="122635">
                  <c:v>61317.5</c:v>
                </c:pt>
                <c:pt idx="122636">
                  <c:v>61318</c:v>
                </c:pt>
                <c:pt idx="122637">
                  <c:v>61318.5</c:v>
                </c:pt>
                <c:pt idx="122638">
                  <c:v>61319</c:v>
                </c:pt>
                <c:pt idx="122639">
                  <c:v>61319.5</c:v>
                </c:pt>
                <c:pt idx="122640">
                  <c:v>61320</c:v>
                </c:pt>
                <c:pt idx="122641">
                  <c:v>61320.5</c:v>
                </c:pt>
                <c:pt idx="122642">
                  <c:v>61321</c:v>
                </c:pt>
                <c:pt idx="122643">
                  <c:v>61321.5</c:v>
                </c:pt>
                <c:pt idx="122644">
                  <c:v>61322</c:v>
                </c:pt>
                <c:pt idx="122645">
                  <c:v>61322.5</c:v>
                </c:pt>
                <c:pt idx="122646">
                  <c:v>61323</c:v>
                </c:pt>
                <c:pt idx="122647">
                  <c:v>61323.5</c:v>
                </c:pt>
                <c:pt idx="122648">
                  <c:v>61324</c:v>
                </c:pt>
                <c:pt idx="122649">
                  <c:v>61324.5</c:v>
                </c:pt>
                <c:pt idx="122650">
                  <c:v>61325</c:v>
                </c:pt>
                <c:pt idx="122651">
                  <c:v>61325.5</c:v>
                </c:pt>
                <c:pt idx="122652">
                  <c:v>61326</c:v>
                </c:pt>
                <c:pt idx="122653">
                  <c:v>61326.5</c:v>
                </c:pt>
                <c:pt idx="122654">
                  <c:v>61327</c:v>
                </c:pt>
                <c:pt idx="122655">
                  <c:v>61327.5</c:v>
                </c:pt>
                <c:pt idx="122656">
                  <c:v>61328</c:v>
                </c:pt>
                <c:pt idx="122657">
                  <c:v>61328.5</c:v>
                </c:pt>
                <c:pt idx="122658">
                  <c:v>61329</c:v>
                </c:pt>
                <c:pt idx="122659">
                  <c:v>61329.5</c:v>
                </c:pt>
                <c:pt idx="122660">
                  <c:v>61330</c:v>
                </c:pt>
                <c:pt idx="122661">
                  <c:v>61330.5</c:v>
                </c:pt>
                <c:pt idx="122662">
                  <c:v>61331</c:v>
                </c:pt>
                <c:pt idx="122663">
                  <c:v>61331.5</c:v>
                </c:pt>
                <c:pt idx="122664">
                  <c:v>61332</c:v>
                </c:pt>
                <c:pt idx="122665">
                  <c:v>61332.5</c:v>
                </c:pt>
                <c:pt idx="122666">
                  <c:v>61333</c:v>
                </c:pt>
                <c:pt idx="122667">
                  <c:v>61333.5</c:v>
                </c:pt>
                <c:pt idx="122668">
                  <c:v>61334</c:v>
                </c:pt>
                <c:pt idx="122669">
                  <c:v>61334.5</c:v>
                </c:pt>
                <c:pt idx="122670">
                  <c:v>61335</c:v>
                </c:pt>
                <c:pt idx="122671">
                  <c:v>61335.5</c:v>
                </c:pt>
                <c:pt idx="122672">
                  <c:v>61336</c:v>
                </c:pt>
                <c:pt idx="122673">
                  <c:v>61336.5</c:v>
                </c:pt>
                <c:pt idx="122674">
                  <c:v>61337</c:v>
                </c:pt>
                <c:pt idx="122675">
                  <c:v>61337.5</c:v>
                </c:pt>
                <c:pt idx="122676">
                  <c:v>61338</c:v>
                </c:pt>
                <c:pt idx="122677">
                  <c:v>61338.5</c:v>
                </c:pt>
                <c:pt idx="122678">
                  <c:v>61339</c:v>
                </c:pt>
                <c:pt idx="122679">
                  <c:v>61339.5</c:v>
                </c:pt>
                <c:pt idx="122680">
                  <c:v>61340</c:v>
                </c:pt>
                <c:pt idx="122681">
                  <c:v>61340.5</c:v>
                </c:pt>
                <c:pt idx="122682">
                  <c:v>61341</c:v>
                </c:pt>
                <c:pt idx="122683">
                  <c:v>61341.5</c:v>
                </c:pt>
                <c:pt idx="122684">
                  <c:v>61342</c:v>
                </c:pt>
                <c:pt idx="122685">
                  <c:v>61342.5</c:v>
                </c:pt>
                <c:pt idx="122686">
                  <c:v>61343</c:v>
                </c:pt>
                <c:pt idx="122687">
                  <c:v>61343.5</c:v>
                </c:pt>
                <c:pt idx="122688">
                  <c:v>61344</c:v>
                </c:pt>
                <c:pt idx="122689">
                  <c:v>61344.5</c:v>
                </c:pt>
                <c:pt idx="122690">
                  <c:v>61345</c:v>
                </c:pt>
                <c:pt idx="122691">
                  <c:v>61345.5</c:v>
                </c:pt>
                <c:pt idx="122692">
                  <c:v>61346</c:v>
                </c:pt>
                <c:pt idx="122693">
                  <c:v>61346.5</c:v>
                </c:pt>
                <c:pt idx="122694">
                  <c:v>61347</c:v>
                </c:pt>
                <c:pt idx="122695">
                  <c:v>61347.5</c:v>
                </c:pt>
                <c:pt idx="122696">
                  <c:v>61348</c:v>
                </c:pt>
                <c:pt idx="122697">
                  <c:v>61348.5</c:v>
                </c:pt>
                <c:pt idx="122698">
                  <c:v>61349</c:v>
                </c:pt>
                <c:pt idx="122699">
                  <c:v>61349.5</c:v>
                </c:pt>
                <c:pt idx="122700">
                  <c:v>61350</c:v>
                </c:pt>
                <c:pt idx="122701">
                  <c:v>61350.5</c:v>
                </c:pt>
                <c:pt idx="122702">
                  <c:v>61351</c:v>
                </c:pt>
                <c:pt idx="122703">
                  <c:v>61351.5</c:v>
                </c:pt>
                <c:pt idx="122704">
                  <c:v>61352</c:v>
                </c:pt>
                <c:pt idx="122705">
                  <c:v>61352.5</c:v>
                </c:pt>
                <c:pt idx="122706">
                  <c:v>61353</c:v>
                </c:pt>
                <c:pt idx="122707">
                  <c:v>61353.5</c:v>
                </c:pt>
                <c:pt idx="122708">
                  <c:v>61354</c:v>
                </c:pt>
                <c:pt idx="122709">
                  <c:v>61354.5</c:v>
                </c:pt>
                <c:pt idx="122710">
                  <c:v>61355</c:v>
                </c:pt>
                <c:pt idx="122711">
                  <c:v>61355.5</c:v>
                </c:pt>
                <c:pt idx="122712">
                  <c:v>61356</c:v>
                </c:pt>
                <c:pt idx="122713">
                  <c:v>61356.5</c:v>
                </c:pt>
                <c:pt idx="122714">
                  <c:v>61357</c:v>
                </c:pt>
                <c:pt idx="122715">
                  <c:v>61357.5</c:v>
                </c:pt>
                <c:pt idx="122716">
                  <c:v>61358</c:v>
                </c:pt>
                <c:pt idx="122717">
                  <c:v>61358.5</c:v>
                </c:pt>
                <c:pt idx="122718">
                  <c:v>61359</c:v>
                </c:pt>
                <c:pt idx="122719">
                  <c:v>61359.5</c:v>
                </c:pt>
                <c:pt idx="122720">
                  <c:v>61360</c:v>
                </c:pt>
                <c:pt idx="122721">
                  <c:v>61360.5</c:v>
                </c:pt>
                <c:pt idx="122722">
                  <c:v>61361</c:v>
                </c:pt>
                <c:pt idx="122723">
                  <c:v>61361.5</c:v>
                </c:pt>
                <c:pt idx="122724">
                  <c:v>61362</c:v>
                </c:pt>
                <c:pt idx="122725">
                  <c:v>61362.5</c:v>
                </c:pt>
                <c:pt idx="122726">
                  <c:v>61363</c:v>
                </c:pt>
                <c:pt idx="122727">
                  <c:v>61363.5</c:v>
                </c:pt>
                <c:pt idx="122728">
                  <c:v>61364</c:v>
                </c:pt>
                <c:pt idx="122729">
                  <c:v>61364.5</c:v>
                </c:pt>
                <c:pt idx="122730">
                  <c:v>61365</c:v>
                </c:pt>
                <c:pt idx="122731">
                  <c:v>61365.5</c:v>
                </c:pt>
                <c:pt idx="122732">
                  <c:v>61366</c:v>
                </c:pt>
                <c:pt idx="122733">
                  <c:v>61366.5</c:v>
                </c:pt>
                <c:pt idx="122734">
                  <c:v>61367</c:v>
                </c:pt>
                <c:pt idx="122735">
                  <c:v>61367.5</c:v>
                </c:pt>
                <c:pt idx="122736">
                  <c:v>61368</c:v>
                </c:pt>
                <c:pt idx="122737">
                  <c:v>61368.5</c:v>
                </c:pt>
                <c:pt idx="122738">
                  <c:v>61369</c:v>
                </c:pt>
                <c:pt idx="122739">
                  <c:v>61369.5</c:v>
                </c:pt>
                <c:pt idx="122740">
                  <c:v>61370</c:v>
                </c:pt>
                <c:pt idx="122741">
                  <c:v>61370.5</c:v>
                </c:pt>
                <c:pt idx="122742">
                  <c:v>61371</c:v>
                </c:pt>
                <c:pt idx="122743">
                  <c:v>61371.5</c:v>
                </c:pt>
                <c:pt idx="122744">
                  <c:v>61372</c:v>
                </c:pt>
                <c:pt idx="122745">
                  <c:v>61372.5</c:v>
                </c:pt>
                <c:pt idx="122746">
                  <c:v>61373</c:v>
                </c:pt>
                <c:pt idx="122747">
                  <c:v>61373.5</c:v>
                </c:pt>
                <c:pt idx="122748">
                  <c:v>61374</c:v>
                </c:pt>
                <c:pt idx="122749">
                  <c:v>61374.5</c:v>
                </c:pt>
                <c:pt idx="122750">
                  <c:v>61375</c:v>
                </c:pt>
                <c:pt idx="122751">
                  <c:v>61375.5</c:v>
                </c:pt>
                <c:pt idx="122752">
                  <c:v>61376</c:v>
                </c:pt>
                <c:pt idx="122753">
                  <c:v>61376.5</c:v>
                </c:pt>
                <c:pt idx="122754">
                  <c:v>61377</c:v>
                </c:pt>
                <c:pt idx="122755">
                  <c:v>61377.5</c:v>
                </c:pt>
                <c:pt idx="122756">
                  <c:v>61378</c:v>
                </c:pt>
                <c:pt idx="122757">
                  <c:v>61378.5</c:v>
                </c:pt>
                <c:pt idx="122758">
                  <c:v>61379</c:v>
                </c:pt>
                <c:pt idx="122759">
                  <c:v>61379.5</c:v>
                </c:pt>
                <c:pt idx="122760">
                  <c:v>61380</c:v>
                </c:pt>
                <c:pt idx="122761">
                  <c:v>61380.5</c:v>
                </c:pt>
                <c:pt idx="122762">
                  <c:v>61381</c:v>
                </c:pt>
                <c:pt idx="122763">
                  <c:v>61381.5</c:v>
                </c:pt>
                <c:pt idx="122764">
                  <c:v>61382</c:v>
                </c:pt>
                <c:pt idx="122765">
                  <c:v>61382.5</c:v>
                </c:pt>
                <c:pt idx="122766">
                  <c:v>61383</c:v>
                </c:pt>
                <c:pt idx="122767">
                  <c:v>61383.5</c:v>
                </c:pt>
                <c:pt idx="122768">
                  <c:v>61384</c:v>
                </c:pt>
                <c:pt idx="122769">
                  <c:v>61384.5</c:v>
                </c:pt>
                <c:pt idx="122770">
                  <c:v>61385</c:v>
                </c:pt>
                <c:pt idx="122771">
                  <c:v>61385.5</c:v>
                </c:pt>
                <c:pt idx="122772">
                  <c:v>61386</c:v>
                </c:pt>
                <c:pt idx="122773">
                  <c:v>61386.5</c:v>
                </c:pt>
                <c:pt idx="122774">
                  <c:v>61387</c:v>
                </c:pt>
                <c:pt idx="122775">
                  <c:v>61387.5</c:v>
                </c:pt>
                <c:pt idx="122776">
                  <c:v>61388</c:v>
                </c:pt>
                <c:pt idx="122777">
                  <c:v>61388.5</c:v>
                </c:pt>
                <c:pt idx="122778">
                  <c:v>61389</c:v>
                </c:pt>
                <c:pt idx="122779">
                  <c:v>61389.5</c:v>
                </c:pt>
                <c:pt idx="122780">
                  <c:v>61390</c:v>
                </c:pt>
                <c:pt idx="122781">
                  <c:v>61390.5</c:v>
                </c:pt>
                <c:pt idx="122782">
                  <c:v>61391</c:v>
                </c:pt>
                <c:pt idx="122783">
                  <c:v>61391.5</c:v>
                </c:pt>
                <c:pt idx="122784">
                  <c:v>61392</c:v>
                </c:pt>
                <c:pt idx="122785">
                  <c:v>61392.5</c:v>
                </c:pt>
                <c:pt idx="122786">
                  <c:v>61393</c:v>
                </c:pt>
                <c:pt idx="122787">
                  <c:v>61393.5</c:v>
                </c:pt>
                <c:pt idx="122788">
                  <c:v>61394</c:v>
                </c:pt>
                <c:pt idx="122789">
                  <c:v>61394.5</c:v>
                </c:pt>
                <c:pt idx="122790">
                  <c:v>61395</c:v>
                </c:pt>
                <c:pt idx="122791">
                  <c:v>61395.5</c:v>
                </c:pt>
                <c:pt idx="122792">
                  <c:v>61396</c:v>
                </c:pt>
                <c:pt idx="122793">
                  <c:v>61396.5</c:v>
                </c:pt>
                <c:pt idx="122794">
                  <c:v>61397</c:v>
                </c:pt>
                <c:pt idx="122795">
                  <c:v>61397.5</c:v>
                </c:pt>
                <c:pt idx="122796">
                  <c:v>61398</c:v>
                </c:pt>
                <c:pt idx="122797">
                  <c:v>61398.5</c:v>
                </c:pt>
                <c:pt idx="122798">
                  <c:v>61399</c:v>
                </c:pt>
                <c:pt idx="122799">
                  <c:v>61399.5</c:v>
                </c:pt>
                <c:pt idx="122800">
                  <c:v>61400</c:v>
                </c:pt>
                <c:pt idx="122801">
                  <c:v>61400.5</c:v>
                </c:pt>
                <c:pt idx="122802">
                  <c:v>61401</c:v>
                </c:pt>
                <c:pt idx="122803">
                  <c:v>61401.5</c:v>
                </c:pt>
                <c:pt idx="122804">
                  <c:v>61402</c:v>
                </c:pt>
                <c:pt idx="122805">
                  <c:v>61402.5</c:v>
                </c:pt>
                <c:pt idx="122806">
                  <c:v>61403</c:v>
                </c:pt>
                <c:pt idx="122807">
                  <c:v>61403.5</c:v>
                </c:pt>
                <c:pt idx="122808">
                  <c:v>61404</c:v>
                </c:pt>
                <c:pt idx="122809">
                  <c:v>61404.5</c:v>
                </c:pt>
                <c:pt idx="122810">
                  <c:v>61405</c:v>
                </c:pt>
                <c:pt idx="122811">
                  <c:v>61405.5</c:v>
                </c:pt>
                <c:pt idx="122812">
                  <c:v>61406</c:v>
                </c:pt>
                <c:pt idx="122813">
                  <c:v>61406.5</c:v>
                </c:pt>
                <c:pt idx="122814">
                  <c:v>61407</c:v>
                </c:pt>
                <c:pt idx="122815">
                  <c:v>61407.5</c:v>
                </c:pt>
                <c:pt idx="122816">
                  <c:v>61408</c:v>
                </c:pt>
                <c:pt idx="122817">
                  <c:v>61408.5</c:v>
                </c:pt>
                <c:pt idx="122818">
                  <c:v>61409</c:v>
                </c:pt>
                <c:pt idx="122819">
                  <c:v>61409.5</c:v>
                </c:pt>
                <c:pt idx="122820">
                  <c:v>61410</c:v>
                </c:pt>
                <c:pt idx="122821">
                  <c:v>61410.5</c:v>
                </c:pt>
                <c:pt idx="122822">
                  <c:v>61411</c:v>
                </c:pt>
                <c:pt idx="122823">
                  <c:v>61411.5</c:v>
                </c:pt>
                <c:pt idx="122824">
                  <c:v>61412</c:v>
                </c:pt>
                <c:pt idx="122825">
                  <c:v>61412.5</c:v>
                </c:pt>
                <c:pt idx="122826">
                  <c:v>61413</c:v>
                </c:pt>
                <c:pt idx="122827">
                  <c:v>61413.5</c:v>
                </c:pt>
                <c:pt idx="122828">
                  <c:v>61414</c:v>
                </c:pt>
                <c:pt idx="122829">
                  <c:v>61414.5</c:v>
                </c:pt>
                <c:pt idx="122830">
                  <c:v>61415</c:v>
                </c:pt>
                <c:pt idx="122831">
                  <c:v>61415.5</c:v>
                </c:pt>
                <c:pt idx="122832">
                  <c:v>61416</c:v>
                </c:pt>
                <c:pt idx="122833">
                  <c:v>61416.5</c:v>
                </c:pt>
                <c:pt idx="122834">
                  <c:v>61417</c:v>
                </c:pt>
                <c:pt idx="122835">
                  <c:v>61417.5</c:v>
                </c:pt>
                <c:pt idx="122836">
                  <c:v>61418</c:v>
                </c:pt>
                <c:pt idx="122837">
                  <c:v>61418.5</c:v>
                </c:pt>
                <c:pt idx="122838">
                  <c:v>61419</c:v>
                </c:pt>
                <c:pt idx="122839">
                  <c:v>61419.5</c:v>
                </c:pt>
                <c:pt idx="122840">
                  <c:v>61420</c:v>
                </c:pt>
                <c:pt idx="122841">
                  <c:v>61420.5</c:v>
                </c:pt>
                <c:pt idx="122842">
                  <c:v>61421</c:v>
                </c:pt>
                <c:pt idx="122843">
                  <c:v>61421.5</c:v>
                </c:pt>
                <c:pt idx="122844">
                  <c:v>61422</c:v>
                </c:pt>
                <c:pt idx="122845">
                  <c:v>61422.5</c:v>
                </c:pt>
                <c:pt idx="122846">
                  <c:v>61423</c:v>
                </c:pt>
                <c:pt idx="122847">
                  <c:v>61423.5</c:v>
                </c:pt>
                <c:pt idx="122848">
                  <c:v>61424</c:v>
                </c:pt>
                <c:pt idx="122849">
                  <c:v>61424.5</c:v>
                </c:pt>
                <c:pt idx="122850">
                  <c:v>61425</c:v>
                </c:pt>
                <c:pt idx="122851">
                  <c:v>61425.5</c:v>
                </c:pt>
                <c:pt idx="122852">
                  <c:v>61426</c:v>
                </c:pt>
                <c:pt idx="122853">
                  <c:v>61426.5</c:v>
                </c:pt>
                <c:pt idx="122854">
                  <c:v>61427</c:v>
                </c:pt>
                <c:pt idx="122855">
                  <c:v>61427.5</c:v>
                </c:pt>
                <c:pt idx="122856">
                  <c:v>61428</c:v>
                </c:pt>
                <c:pt idx="122857">
                  <c:v>61428.5</c:v>
                </c:pt>
                <c:pt idx="122858">
                  <c:v>61429</c:v>
                </c:pt>
                <c:pt idx="122859">
                  <c:v>61429.5</c:v>
                </c:pt>
                <c:pt idx="122860">
                  <c:v>61430</c:v>
                </c:pt>
                <c:pt idx="122861">
                  <c:v>61430.5</c:v>
                </c:pt>
                <c:pt idx="122862">
                  <c:v>61431</c:v>
                </c:pt>
                <c:pt idx="122863">
                  <c:v>61431.5</c:v>
                </c:pt>
                <c:pt idx="122864">
                  <c:v>61432</c:v>
                </c:pt>
                <c:pt idx="122865">
                  <c:v>61432.5</c:v>
                </c:pt>
                <c:pt idx="122866">
                  <c:v>61433</c:v>
                </c:pt>
                <c:pt idx="122867">
                  <c:v>61433.5</c:v>
                </c:pt>
                <c:pt idx="122868">
                  <c:v>61434</c:v>
                </c:pt>
                <c:pt idx="122869">
                  <c:v>61434.5</c:v>
                </c:pt>
                <c:pt idx="122870">
                  <c:v>61435</c:v>
                </c:pt>
                <c:pt idx="122871">
                  <c:v>61435.5</c:v>
                </c:pt>
                <c:pt idx="122872">
                  <c:v>61436</c:v>
                </c:pt>
                <c:pt idx="122873">
                  <c:v>61436.5</c:v>
                </c:pt>
                <c:pt idx="122874">
                  <c:v>61437</c:v>
                </c:pt>
                <c:pt idx="122875">
                  <c:v>61437.5</c:v>
                </c:pt>
                <c:pt idx="122876">
                  <c:v>61438</c:v>
                </c:pt>
                <c:pt idx="122877">
                  <c:v>61438.5</c:v>
                </c:pt>
                <c:pt idx="122878">
                  <c:v>61439</c:v>
                </c:pt>
                <c:pt idx="122879">
                  <c:v>61439.5</c:v>
                </c:pt>
                <c:pt idx="122880">
                  <c:v>61440</c:v>
                </c:pt>
                <c:pt idx="122881">
                  <c:v>61440.5</c:v>
                </c:pt>
                <c:pt idx="122882">
                  <c:v>61441</c:v>
                </c:pt>
                <c:pt idx="122883">
                  <c:v>61441.5</c:v>
                </c:pt>
                <c:pt idx="122884">
                  <c:v>61442</c:v>
                </c:pt>
                <c:pt idx="122885">
                  <c:v>61442.5</c:v>
                </c:pt>
                <c:pt idx="122886">
                  <c:v>61443</c:v>
                </c:pt>
                <c:pt idx="122887">
                  <c:v>61443.5</c:v>
                </c:pt>
                <c:pt idx="122888">
                  <c:v>61444</c:v>
                </c:pt>
                <c:pt idx="122889">
                  <c:v>61444.5</c:v>
                </c:pt>
                <c:pt idx="122890">
                  <c:v>61445</c:v>
                </c:pt>
                <c:pt idx="122891">
                  <c:v>61445.5</c:v>
                </c:pt>
                <c:pt idx="122892">
                  <c:v>61446</c:v>
                </c:pt>
                <c:pt idx="122893">
                  <c:v>61446.5</c:v>
                </c:pt>
                <c:pt idx="122894">
                  <c:v>61447</c:v>
                </c:pt>
                <c:pt idx="122895">
                  <c:v>61447.5</c:v>
                </c:pt>
                <c:pt idx="122896">
                  <c:v>61448</c:v>
                </c:pt>
                <c:pt idx="122897">
                  <c:v>61448.5</c:v>
                </c:pt>
                <c:pt idx="122898">
                  <c:v>61449</c:v>
                </c:pt>
                <c:pt idx="122899">
                  <c:v>61449.5</c:v>
                </c:pt>
                <c:pt idx="122900">
                  <c:v>61450</c:v>
                </c:pt>
                <c:pt idx="122901">
                  <c:v>61450.5</c:v>
                </c:pt>
                <c:pt idx="122902">
                  <c:v>61451</c:v>
                </c:pt>
                <c:pt idx="122903">
                  <c:v>61451.5</c:v>
                </c:pt>
                <c:pt idx="122904">
                  <c:v>61452</c:v>
                </c:pt>
                <c:pt idx="122905">
                  <c:v>61452.5</c:v>
                </c:pt>
                <c:pt idx="122906">
                  <c:v>61453</c:v>
                </c:pt>
                <c:pt idx="122907">
                  <c:v>61453.5</c:v>
                </c:pt>
                <c:pt idx="122908">
                  <c:v>61454</c:v>
                </c:pt>
                <c:pt idx="122909">
                  <c:v>61454.5</c:v>
                </c:pt>
                <c:pt idx="122910">
                  <c:v>61455</c:v>
                </c:pt>
                <c:pt idx="122911">
                  <c:v>61455.5</c:v>
                </c:pt>
                <c:pt idx="122912">
                  <c:v>61456</c:v>
                </c:pt>
                <c:pt idx="122913">
                  <c:v>61456.5</c:v>
                </c:pt>
                <c:pt idx="122914">
                  <c:v>61457</c:v>
                </c:pt>
                <c:pt idx="122915">
                  <c:v>61457.5</c:v>
                </c:pt>
                <c:pt idx="122916">
                  <c:v>61458</c:v>
                </c:pt>
                <c:pt idx="122917">
                  <c:v>61458.5</c:v>
                </c:pt>
                <c:pt idx="122918">
                  <c:v>61459</c:v>
                </c:pt>
                <c:pt idx="122919">
                  <c:v>61459.5</c:v>
                </c:pt>
                <c:pt idx="122920">
                  <c:v>61460</c:v>
                </c:pt>
                <c:pt idx="122921">
                  <c:v>61460.5</c:v>
                </c:pt>
                <c:pt idx="122922">
                  <c:v>61461</c:v>
                </c:pt>
                <c:pt idx="122923">
                  <c:v>61461.5</c:v>
                </c:pt>
                <c:pt idx="122924">
                  <c:v>61462</c:v>
                </c:pt>
                <c:pt idx="122925">
                  <c:v>61462.5</c:v>
                </c:pt>
                <c:pt idx="122926">
                  <c:v>61463</c:v>
                </c:pt>
                <c:pt idx="122927">
                  <c:v>61463.5</c:v>
                </c:pt>
                <c:pt idx="122928">
                  <c:v>61464</c:v>
                </c:pt>
                <c:pt idx="122929">
                  <c:v>61464.5</c:v>
                </c:pt>
                <c:pt idx="122930">
                  <c:v>61465</c:v>
                </c:pt>
                <c:pt idx="122931">
                  <c:v>61465.5</c:v>
                </c:pt>
                <c:pt idx="122932">
                  <c:v>61466</c:v>
                </c:pt>
                <c:pt idx="122933">
                  <c:v>61466.5</c:v>
                </c:pt>
                <c:pt idx="122934">
                  <c:v>61467</c:v>
                </c:pt>
                <c:pt idx="122935">
                  <c:v>61467.5</c:v>
                </c:pt>
                <c:pt idx="122936">
                  <c:v>61468</c:v>
                </c:pt>
                <c:pt idx="122937">
                  <c:v>61468.5</c:v>
                </c:pt>
                <c:pt idx="122938">
                  <c:v>61469</c:v>
                </c:pt>
                <c:pt idx="122939">
                  <c:v>61469.5</c:v>
                </c:pt>
                <c:pt idx="122940">
                  <c:v>61470</c:v>
                </c:pt>
                <c:pt idx="122941">
                  <c:v>61470.5</c:v>
                </c:pt>
                <c:pt idx="122942">
                  <c:v>61471</c:v>
                </c:pt>
                <c:pt idx="122943">
                  <c:v>61471.5</c:v>
                </c:pt>
                <c:pt idx="122944">
                  <c:v>61472</c:v>
                </c:pt>
                <c:pt idx="122945">
                  <c:v>61472.5</c:v>
                </c:pt>
                <c:pt idx="122946">
                  <c:v>61473</c:v>
                </c:pt>
                <c:pt idx="122947">
                  <c:v>61473.5</c:v>
                </c:pt>
                <c:pt idx="122948">
                  <c:v>61474</c:v>
                </c:pt>
                <c:pt idx="122949">
                  <c:v>61474.5</c:v>
                </c:pt>
                <c:pt idx="122950">
                  <c:v>61475</c:v>
                </c:pt>
                <c:pt idx="122951">
                  <c:v>61475.5</c:v>
                </c:pt>
                <c:pt idx="122952">
                  <c:v>61476</c:v>
                </c:pt>
                <c:pt idx="122953">
                  <c:v>61476.5</c:v>
                </c:pt>
                <c:pt idx="122954">
                  <c:v>61477</c:v>
                </c:pt>
                <c:pt idx="122955">
                  <c:v>61477.5</c:v>
                </c:pt>
                <c:pt idx="122956">
                  <c:v>61478</c:v>
                </c:pt>
                <c:pt idx="122957">
                  <c:v>61478.5</c:v>
                </c:pt>
                <c:pt idx="122958">
                  <c:v>61479</c:v>
                </c:pt>
                <c:pt idx="122959">
                  <c:v>61479.5</c:v>
                </c:pt>
                <c:pt idx="122960">
                  <c:v>61480</c:v>
                </c:pt>
                <c:pt idx="122961">
                  <c:v>61480.5</c:v>
                </c:pt>
                <c:pt idx="122962">
                  <c:v>61481</c:v>
                </c:pt>
                <c:pt idx="122963">
                  <c:v>61481.5</c:v>
                </c:pt>
                <c:pt idx="122964">
                  <c:v>61482</c:v>
                </c:pt>
                <c:pt idx="122965">
                  <c:v>61482.5</c:v>
                </c:pt>
                <c:pt idx="122966">
                  <c:v>61483</c:v>
                </c:pt>
                <c:pt idx="122967">
                  <c:v>61483.5</c:v>
                </c:pt>
                <c:pt idx="122968">
                  <c:v>61484</c:v>
                </c:pt>
                <c:pt idx="122969">
                  <c:v>61484.5</c:v>
                </c:pt>
                <c:pt idx="122970">
                  <c:v>61485</c:v>
                </c:pt>
                <c:pt idx="122971">
                  <c:v>61485.5</c:v>
                </c:pt>
                <c:pt idx="122972">
                  <c:v>61486</c:v>
                </c:pt>
                <c:pt idx="122973">
                  <c:v>61486.5</c:v>
                </c:pt>
                <c:pt idx="122974">
                  <c:v>61487</c:v>
                </c:pt>
                <c:pt idx="122975">
                  <c:v>61487.5</c:v>
                </c:pt>
                <c:pt idx="122976">
                  <c:v>61488</c:v>
                </c:pt>
                <c:pt idx="122977">
                  <c:v>61488.5</c:v>
                </c:pt>
                <c:pt idx="122978">
                  <c:v>61489</c:v>
                </c:pt>
                <c:pt idx="122979">
                  <c:v>61489.5</c:v>
                </c:pt>
                <c:pt idx="122980">
                  <c:v>61490</c:v>
                </c:pt>
                <c:pt idx="122981">
                  <c:v>61490.5</c:v>
                </c:pt>
                <c:pt idx="122982">
                  <c:v>61491</c:v>
                </c:pt>
                <c:pt idx="122983">
                  <c:v>61491.5</c:v>
                </c:pt>
                <c:pt idx="122984">
                  <c:v>61492</c:v>
                </c:pt>
                <c:pt idx="122985">
                  <c:v>61492.5</c:v>
                </c:pt>
                <c:pt idx="122986">
                  <c:v>61493</c:v>
                </c:pt>
                <c:pt idx="122987">
                  <c:v>61493.5</c:v>
                </c:pt>
                <c:pt idx="122988">
                  <c:v>61494</c:v>
                </c:pt>
                <c:pt idx="122989">
                  <c:v>61494.5</c:v>
                </c:pt>
                <c:pt idx="122990">
                  <c:v>61495</c:v>
                </c:pt>
                <c:pt idx="122991">
                  <c:v>61495.5</c:v>
                </c:pt>
                <c:pt idx="122992">
                  <c:v>61496</c:v>
                </c:pt>
                <c:pt idx="122993">
                  <c:v>61496.5</c:v>
                </c:pt>
                <c:pt idx="122994">
                  <c:v>61497</c:v>
                </c:pt>
                <c:pt idx="122995">
                  <c:v>61497.5</c:v>
                </c:pt>
                <c:pt idx="122996">
                  <c:v>61498</c:v>
                </c:pt>
                <c:pt idx="122997">
                  <c:v>61498.5</c:v>
                </c:pt>
                <c:pt idx="122998">
                  <c:v>61499</c:v>
                </c:pt>
                <c:pt idx="122999">
                  <c:v>61499.5</c:v>
                </c:pt>
                <c:pt idx="123000">
                  <c:v>61500</c:v>
                </c:pt>
                <c:pt idx="123001">
                  <c:v>61500.5</c:v>
                </c:pt>
                <c:pt idx="123002">
                  <c:v>61501</c:v>
                </c:pt>
                <c:pt idx="123003">
                  <c:v>61501.5</c:v>
                </c:pt>
                <c:pt idx="123004">
                  <c:v>61502</c:v>
                </c:pt>
                <c:pt idx="123005">
                  <c:v>61502.5</c:v>
                </c:pt>
                <c:pt idx="123006">
                  <c:v>61503</c:v>
                </c:pt>
                <c:pt idx="123007">
                  <c:v>61503.5</c:v>
                </c:pt>
                <c:pt idx="123008">
                  <c:v>61504</c:v>
                </c:pt>
                <c:pt idx="123009">
                  <c:v>61504.5</c:v>
                </c:pt>
                <c:pt idx="123010">
                  <c:v>61505</c:v>
                </c:pt>
                <c:pt idx="123011">
                  <c:v>61505.5</c:v>
                </c:pt>
                <c:pt idx="123012">
                  <c:v>61506</c:v>
                </c:pt>
                <c:pt idx="123013">
                  <c:v>61506.5</c:v>
                </c:pt>
                <c:pt idx="123014">
                  <c:v>61507</c:v>
                </c:pt>
                <c:pt idx="123015">
                  <c:v>61507.5</c:v>
                </c:pt>
                <c:pt idx="123016">
                  <c:v>61508</c:v>
                </c:pt>
                <c:pt idx="123017">
                  <c:v>61508.5</c:v>
                </c:pt>
                <c:pt idx="123018">
                  <c:v>61509</c:v>
                </c:pt>
                <c:pt idx="123019">
                  <c:v>61509.5</c:v>
                </c:pt>
                <c:pt idx="123020">
                  <c:v>61510</c:v>
                </c:pt>
                <c:pt idx="123021">
                  <c:v>61510.5</c:v>
                </c:pt>
                <c:pt idx="123022">
                  <c:v>61511</c:v>
                </c:pt>
                <c:pt idx="123023">
                  <c:v>61511.5</c:v>
                </c:pt>
                <c:pt idx="123024">
                  <c:v>61512</c:v>
                </c:pt>
                <c:pt idx="123025">
                  <c:v>61512.5</c:v>
                </c:pt>
                <c:pt idx="123026">
                  <c:v>61513</c:v>
                </c:pt>
                <c:pt idx="123027">
                  <c:v>61513.5</c:v>
                </c:pt>
                <c:pt idx="123028">
                  <c:v>61514</c:v>
                </c:pt>
                <c:pt idx="123029">
                  <c:v>61514.5</c:v>
                </c:pt>
                <c:pt idx="123030">
                  <c:v>61515</c:v>
                </c:pt>
                <c:pt idx="123031">
                  <c:v>61515.5</c:v>
                </c:pt>
                <c:pt idx="123032">
                  <c:v>61516</c:v>
                </c:pt>
                <c:pt idx="123033">
                  <c:v>61516.5</c:v>
                </c:pt>
                <c:pt idx="123034">
                  <c:v>61517</c:v>
                </c:pt>
                <c:pt idx="123035">
                  <c:v>61517.5</c:v>
                </c:pt>
                <c:pt idx="123036">
                  <c:v>61518</c:v>
                </c:pt>
                <c:pt idx="123037">
                  <c:v>61518.5</c:v>
                </c:pt>
                <c:pt idx="123038">
                  <c:v>61519</c:v>
                </c:pt>
                <c:pt idx="123039">
                  <c:v>61519.5</c:v>
                </c:pt>
                <c:pt idx="123040">
                  <c:v>61520</c:v>
                </c:pt>
                <c:pt idx="123041">
                  <c:v>61520.5</c:v>
                </c:pt>
                <c:pt idx="123042">
                  <c:v>61521</c:v>
                </c:pt>
                <c:pt idx="123043">
                  <c:v>61521.5</c:v>
                </c:pt>
                <c:pt idx="123044">
                  <c:v>61522</c:v>
                </c:pt>
                <c:pt idx="123045">
                  <c:v>61522.5</c:v>
                </c:pt>
                <c:pt idx="123046">
                  <c:v>61523</c:v>
                </c:pt>
                <c:pt idx="123047">
                  <c:v>61523.5</c:v>
                </c:pt>
                <c:pt idx="123048">
                  <c:v>61524</c:v>
                </c:pt>
                <c:pt idx="123049">
                  <c:v>61524.5</c:v>
                </c:pt>
                <c:pt idx="123050">
                  <c:v>61525</c:v>
                </c:pt>
                <c:pt idx="123051">
                  <c:v>61525.5</c:v>
                </c:pt>
                <c:pt idx="123052">
                  <c:v>61526</c:v>
                </c:pt>
                <c:pt idx="123053">
                  <c:v>61526.5</c:v>
                </c:pt>
                <c:pt idx="123054">
                  <c:v>61527</c:v>
                </c:pt>
                <c:pt idx="123055">
                  <c:v>61527.5</c:v>
                </c:pt>
                <c:pt idx="123056">
                  <c:v>61528</c:v>
                </c:pt>
                <c:pt idx="123057">
                  <c:v>61528.5</c:v>
                </c:pt>
                <c:pt idx="123058">
                  <c:v>61529</c:v>
                </c:pt>
                <c:pt idx="123059">
                  <c:v>61529.5</c:v>
                </c:pt>
                <c:pt idx="123060">
                  <c:v>61530</c:v>
                </c:pt>
                <c:pt idx="123061">
                  <c:v>61530.5</c:v>
                </c:pt>
                <c:pt idx="123062">
                  <c:v>61531</c:v>
                </c:pt>
                <c:pt idx="123063">
                  <c:v>61531.5</c:v>
                </c:pt>
                <c:pt idx="123064">
                  <c:v>61532</c:v>
                </c:pt>
                <c:pt idx="123065">
                  <c:v>61532.5</c:v>
                </c:pt>
                <c:pt idx="123066">
                  <c:v>61533</c:v>
                </c:pt>
                <c:pt idx="123067">
                  <c:v>61533.5</c:v>
                </c:pt>
                <c:pt idx="123068">
                  <c:v>61534</c:v>
                </c:pt>
                <c:pt idx="123069">
                  <c:v>61534.5</c:v>
                </c:pt>
                <c:pt idx="123070">
                  <c:v>61535</c:v>
                </c:pt>
                <c:pt idx="123071">
                  <c:v>61535.5</c:v>
                </c:pt>
                <c:pt idx="123072">
                  <c:v>61536</c:v>
                </c:pt>
                <c:pt idx="123073">
                  <c:v>61536.5</c:v>
                </c:pt>
                <c:pt idx="123074">
                  <c:v>61537</c:v>
                </c:pt>
                <c:pt idx="123075">
                  <c:v>61537.5</c:v>
                </c:pt>
                <c:pt idx="123076">
                  <c:v>61538</c:v>
                </c:pt>
                <c:pt idx="123077">
                  <c:v>61538.5</c:v>
                </c:pt>
                <c:pt idx="123078">
                  <c:v>61539</c:v>
                </c:pt>
                <c:pt idx="123079">
                  <c:v>61539.5</c:v>
                </c:pt>
                <c:pt idx="123080">
                  <c:v>61540</c:v>
                </c:pt>
                <c:pt idx="123081">
                  <c:v>61540.5</c:v>
                </c:pt>
                <c:pt idx="123082">
                  <c:v>61541</c:v>
                </c:pt>
                <c:pt idx="123083">
                  <c:v>61541.5</c:v>
                </c:pt>
                <c:pt idx="123084">
                  <c:v>61542</c:v>
                </c:pt>
                <c:pt idx="123085">
                  <c:v>61542.5</c:v>
                </c:pt>
                <c:pt idx="123086">
                  <c:v>61543</c:v>
                </c:pt>
                <c:pt idx="123087">
                  <c:v>61543.5</c:v>
                </c:pt>
                <c:pt idx="123088">
                  <c:v>61544</c:v>
                </c:pt>
                <c:pt idx="123089">
                  <c:v>61544.5</c:v>
                </c:pt>
                <c:pt idx="123090">
                  <c:v>61545</c:v>
                </c:pt>
                <c:pt idx="123091">
                  <c:v>61545.5</c:v>
                </c:pt>
                <c:pt idx="123092">
                  <c:v>61546</c:v>
                </c:pt>
                <c:pt idx="123093">
                  <c:v>61546.5</c:v>
                </c:pt>
                <c:pt idx="123094">
                  <c:v>61547</c:v>
                </c:pt>
                <c:pt idx="123095">
                  <c:v>61547.5</c:v>
                </c:pt>
                <c:pt idx="123096">
                  <c:v>61548</c:v>
                </c:pt>
                <c:pt idx="123097">
                  <c:v>61548.5</c:v>
                </c:pt>
                <c:pt idx="123098">
                  <c:v>61549</c:v>
                </c:pt>
                <c:pt idx="123099">
                  <c:v>61549.5</c:v>
                </c:pt>
                <c:pt idx="123100">
                  <c:v>61550</c:v>
                </c:pt>
                <c:pt idx="123101">
                  <c:v>61550.5</c:v>
                </c:pt>
                <c:pt idx="123102">
                  <c:v>61551</c:v>
                </c:pt>
                <c:pt idx="123103">
                  <c:v>61551.5</c:v>
                </c:pt>
                <c:pt idx="123104">
                  <c:v>61552</c:v>
                </c:pt>
                <c:pt idx="123105">
                  <c:v>61552.5</c:v>
                </c:pt>
                <c:pt idx="123106">
                  <c:v>61553</c:v>
                </c:pt>
                <c:pt idx="123107">
                  <c:v>61553.5</c:v>
                </c:pt>
                <c:pt idx="123108">
                  <c:v>61554</c:v>
                </c:pt>
                <c:pt idx="123109">
                  <c:v>61554.5</c:v>
                </c:pt>
                <c:pt idx="123110">
                  <c:v>61555</c:v>
                </c:pt>
                <c:pt idx="123111">
                  <c:v>61555.5</c:v>
                </c:pt>
                <c:pt idx="123112">
                  <c:v>61556</c:v>
                </c:pt>
                <c:pt idx="123113">
                  <c:v>61556.5</c:v>
                </c:pt>
                <c:pt idx="123114">
                  <c:v>61557</c:v>
                </c:pt>
                <c:pt idx="123115">
                  <c:v>61557.5</c:v>
                </c:pt>
                <c:pt idx="123116">
                  <c:v>61558</c:v>
                </c:pt>
                <c:pt idx="123117">
                  <c:v>61558.5</c:v>
                </c:pt>
                <c:pt idx="123118">
                  <c:v>61559</c:v>
                </c:pt>
                <c:pt idx="123119">
                  <c:v>61559.5</c:v>
                </c:pt>
                <c:pt idx="123120">
                  <c:v>61560</c:v>
                </c:pt>
                <c:pt idx="123121">
                  <c:v>61560.5</c:v>
                </c:pt>
                <c:pt idx="123122">
                  <c:v>61561</c:v>
                </c:pt>
                <c:pt idx="123123">
                  <c:v>61561.5</c:v>
                </c:pt>
                <c:pt idx="123124">
                  <c:v>61562</c:v>
                </c:pt>
                <c:pt idx="123125">
                  <c:v>61562.5</c:v>
                </c:pt>
                <c:pt idx="123126">
                  <c:v>61563</c:v>
                </c:pt>
                <c:pt idx="123127">
                  <c:v>61563.5</c:v>
                </c:pt>
                <c:pt idx="123128">
                  <c:v>61564</c:v>
                </c:pt>
                <c:pt idx="123129">
                  <c:v>61564.5</c:v>
                </c:pt>
                <c:pt idx="123130">
                  <c:v>61565</c:v>
                </c:pt>
                <c:pt idx="123131">
                  <c:v>61565.5</c:v>
                </c:pt>
                <c:pt idx="123132">
                  <c:v>61566</c:v>
                </c:pt>
                <c:pt idx="123133">
                  <c:v>61566.5</c:v>
                </c:pt>
                <c:pt idx="123134">
                  <c:v>61567</c:v>
                </c:pt>
                <c:pt idx="123135">
                  <c:v>61567.5</c:v>
                </c:pt>
                <c:pt idx="123136">
                  <c:v>61568</c:v>
                </c:pt>
                <c:pt idx="123137">
                  <c:v>61568.5</c:v>
                </c:pt>
                <c:pt idx="123138">
                  <c:v>61569</c:v>
                </c:pt>
                <c:pt idx="123139">
                  <c:v>61569.5</c:v>
                </c:pt>
                <c:pt idx="123140">
                  <c:v>61570</c:v>
                </c:pt>
                <c:pt idx="123141">
                  <c:v>61570.5</c:v>
                </c:pt>
                <c:pt idx="123142">
                  <c:v>61571</c:v>
                </c:pt>
                <c:pt idx="123143">
                  <c:v>61571.5</c:v>
                </c:pt>
                <c:pt idx="123144">
                  <c:v>61572</c:v>
                </c:pt>
                <c:pt idx="123145">
                  <c:v>61572.5</c:v>
                </c:pt>
                <c:pt idx="123146">
                  <c:v>61573</c:v>
                </c:pt>
                <c:pt idx="123147">
                  <c:v>61573.5</c:v>
                </c:pt>
                <c:pt idx="123148">
                  <c:v>61574</c:v>
                </c:pt>
                <c:pt idx="123149">
                  <c:v>61574.5</c:v>
                </c:pt>
                <c:pt idx="123150">
                  <c:v>61575</c:v>
                </c:pt>
                <c:pt idx="123151">
                  <c:v>61575.5</c:v>
                </c:pt>
                <c:pt idx="123152">
                  <c:v>61576</c:v>
                </c:pt>
                <c:pt idx="123153">
                  <c:v>61576.5</c:v>
                </c:pt>
                <c:pt idx="123154">
                  <c:v>61577</c:v>
                </c:pt>
                <c:pt idx="123155">
                  <c:v>61577.5</c:v>
                </c:pt>
                <c:pt idx="123156">
                  <c:v>61578</c:v>
                </c:pt>
                <c:pt idx="123157">
                  <c:v>61578.5</c:v>
                </c:pt>
                <c:pt idx="123158">
                  <c:v>61579</c:v>
                </c:pt>
                <c:pt idx="123159">
                  <c:v>61579.5</c:v>
                </c:pt>
                <c:pt idx="123160">
                  <c:v>61580</c:v>
                </c:pt>
                <c:pt idx="123161">
                  <c:v>61580.5</c:v>
                </c:pt>
                <c:pt idx="123162">
                  <c:v>61581</c:v>
                </c:pt>
                <c:pt idx="123163">
                  <c:v>61581.5</c:v>
                </c:pt>
                <c:pt idx="123164">
                  <c:v>61582</c:v>
                </c:pt>
                <c:pt idx="123165">
                  <c:v>61582.5</c:v>
                </c:pt>
                <c:pt idx="123166">
                  <c:v>61583</c:v>
                </c:pt>
                <c:pt idx="123167">
                  <c:v>61583.5</c:v>
                </c:pt>
                <c:pt idx="123168">
                  <c:v>61584</c:v>
                </c:pt>
                <c:pt idx="123169">
                  <c:v>61584.5</c:v>
                </c:pt>
                <c:pt idx="123170">
                  <c:v>61585</c:v>
                </c:pt>
                <c:pt idx="123171">
                  <c:v>61585.5</c:v>
                </c:pt>
                <c:pt idx="123172">
                  <c:v>61586</c:v>
                </c:pt>
                <c:pt idx="123173">
                  <c:v>61586.5</c:v>
                </c:pt>
                <c:pt idx="123174">
                  <c:v>61587</c:v>
                </c:pt>
                <c:pt idx="123175">
                  <c:v>61587.5</c:v>
                </c:pt>
                <c:pt idx="123176">
                  <c:v>61588</c:v>
                </c:pt>
                <c:pt idx="123177">
                  <c:v>61588.5</c:v>
                </c:pt>
                <c:pt idx="123178">
                  <c:v>61589</c:v>
                </c:pt>
                <c:pt idx="123179">
                  <c:v>61589.5</c:v>
                </c:pt>
                <c:pt idx="123180">
                  <c:v>61590</c:v>
                </c:pt>
                <c:pt idx="123181">
                  <c:v>61590.5</c:v>
                </c:pt>
                <c:pt idx="123182">
                  <c:v>61591</c:v>
                </c:pt>
                <c:pt idx="123183">
                  <c:v>61591.5</c:v>
                </c:pt>
                <c:pt idx="123184">
                  <c:v>61592</c:v>
                </c:pt>
                <c:pt idx="123185">
                  <c:v>61592.5</c:v>
                </c:pt>
                <c:pt idx="123186">
                  <c:v>61593</c:v>
                </c:pt>
                <c:pt idx="123187">
                  <c:v>61593.5</c:v>
                </c:pt>
                <c:pt idx="123188">
                  <c:v>61594</c:v>
                </c:pt>
                <c:pt idx="123189">
                  <c:v>61594.5</c:v>
                </c:pt>
                <c:pt idx="123190">
                  <c:v>61595</c:v>
                </c:pt>
                <c:pt idx="123191">
                  <c:v>61595.5</c:v>
                </c:pt>
                <c:pt idx="123192">
                  <c:v>61596</c:v>
                </c:pt>
                <c:pt idx="123193">
                  <c:v>61596.5</c:v>
                </c:pt>
                <c:pt idx="123194">
                  <c:v>61597</c:v>
                </c:pt>
                <c:pt idx="123195">
                  <c:v>61597.5</c:v>
                </c:pt>
                <c:pt idx="123196">
                  <c:v>61598</c:v>
                </c:pt>
                <c:pt idx="123197">
                  <c:v>61598.5</c:v>
                </c:pt>
                <c:pt idx="123198">
                  <c:v>61599</c:v>
                </c:pt>
                <c:pt idx="123199">
                  <c:v>61599.5</c:v>
                </c:pt>
                <c:pt idx="123200">
                  <c:v>61600</c:v>
                </c:pt>
                <c:pt idx="123201">
                  <c:v>61600.5</c:v>
                </c:pt>
                <c:pt idx="123202">
                  <c:v>61601</c:v>
                </c:pt>
                <c:pt idx="123203">
                  <c:v>61601.5</c:v>
                </c:pt>
                <c:pt idx="123204">
                  <c:v>61602</c:v>
                </c:pt>
                <c:pt idx="123205">
                  <c:v>61602.5</c:v>
                </c:pt>
                <c:pt idx="123206">
                  <c:v>61603</c:v>
                </c:pt>
                <c:pt idx="123207">
                  <c:v>61603.5</c:v>
                </c:pt>
                <c:pt idx="123208">
                  <c:v>61604</c:v>
                </c:pt>
                <c:pt idx="123209">
                  <c:v>61604.5</c:v>
                </c:pt>
                <c:pt idx="123210">
                  <c:v>61605</c:v>
                </c:pt>
                <c:pt idx="123211">
                  <c:v>61605.5</c:v>
                </c:pt>
                <c:pt idx="123212">
                  <c:v>61606</c:v>
                </c:pt>
                <c:pt idx="123213">
                  <c:v>61606.5</c:v>
                </c:pt>
                <c:pt idx="123214">
                  <c:v>61607</c:v>
                </c:pt>
                <c:pt idx="123215">
                  <c:v>61607.5</c:v>
                </c:pt>
                <c:pt idx="123216">
                  <c:v>61608</c:v>
                </c:pt>
                <c:pt idx="123217">
                  <c:v>61608.5</c:v>
                </c:pt>
                <c:pt idx="123218">
                  <c:v>61609</c:v>
                </c:pt>
                <c:pt idx="123219">
                  <c:v>61609.5</c:v>
                </c:pt>
                <c:pt idx="123220">
                  <c:v>61610</c:v>
                </c:pt>
                <c:pt idx="123221">
                  <c:v>61610.5</c:v>
                </c:pt>
                <c:pt idx="123222">
                  <c:v>61611</c:v>
                </c:pt>
                <c:pt idx="123223">
                  <c:v>61611.5</c:v>
                </c:pt>
                <c:pt idx="123224">
                  <c:v>61612</c:v>
                </c:pt>
                <c:pt idx="123225">
                  <c:v>61612.5</c:v>
                </c:pt>
                <c:pt idx="123226">
                  <c:v>61613</c:v>
                </c:pt>
                <c:pt idx="123227">
                  <c:v>61613.5</c:v>
                </c:pt>
                <c:pt idx="123228">
                  <c:v>61614</c:v>
                </c:pt>
                <c:pt idx="123229">
                  <c:v>61614.5</c:v>
                </c:pt>
                <c:pt idx="123230">
                  <c:v>61615</c:v>
                </c:pt>
                <c:pt idx="123231">
                  <c:v>61615.5</c:v>
                </c:pt>
                <c:pt idx="123232">
                  <c:v>61616</c:v>
                </c:pt>
                <c:pt idx="123233">
                  <c:v>61616.5</c:v>
                </c:pt>
                <c:pt idx="123234">
                  <c:v>61617</c:v>
                </c:pt>
                <c:pt idx="123235">
                  <c:v>61617.5</c:v>
                </c:pt>
                <c:pt idx="123236">
                  <c:v>61618</c:v>
                </c:pt>
                <c:pt idx="123237">
                  <c:v>61618.5</c:v>
                </c:pt>
                <c:pt idx="123238">
                  <c:v>61619</c:v>
                </c:pt>
                <c:pt idx="123239">
                  <c:v>61619.5</c:v>
                </c:pt>
                <c:pt idx="123240">
                  <c:v>61620</c:v>
                </c:pt>
                <c:pt idx="123241">
                  <c:v>61620.5</c:v>
                </c:pt>
                <c:pt idx="123242">
                  <c:v>61621</c:v>
                </c:pt>
                <c:pt idx="123243">
                  <c:v>61621.5</c:v>
                </c:pt>
                <c:pt idx="123244">
                  <c:v>61622</c:v>
                </c:pt>
                <c:pt idx="123245">
                  <c:v>61622.5</c:v>
                </c:pt>
                <c:pt idx="123246">
                  <c:v>61623</c:v>
                </c:pt>
                <c:pt idx="123247">
                  <c:v>61623.5</c:v>
                </c:pt>
                <c:pt idx="123248">
                  <c:v>61624</c:v>
                </c:pt>
                <c:pt idx="123249">
                  <c:v>61624.5</c:v>
                </c:pt>
                <c:pt idx="123250">
                  <c:v>61625</c:v>
                </c:pt>
                <c:pt idx="123251">
                  <c:v>61625.5</c:v>
                </c:pt>
                <c:pt idx="123252">
                  <c:v>61626</c:v>
                </c:pt>
                <c:pt idx="123253">
                  <c:v>61626.5</c:v>
                </c:pt>
                <c:pt idx="123254">
                  <c:v>61627</c:v>
                </c:pt>
                <c:pt idx="123255">
                  <c:v>61627.5</c:v>
                </c:pt>
                <c:pt idx="123256">
                  <c:v>61628</c:v>
                </c:pt>
                <c:pt idx="123257">
                  <c:v>61628.5</c:v>
                </c:pt>
                <c:pt idx="123258">
                  <c:v>61629</c:v>
                </c:pt>
                <c:pt idx="123259">
                  <c:v>61629.5</c:v>
                </c:pt>
                <c:pt idx="123260">
                  <c:v>61630</c:v>
                </c:pt>
                <c:pt idx="123261">
                  <c:v>61630.5</c:v>
                </c:pt>
                <c:pt idx="123262">
                  <c:v>61631</c:v>
                </c:pt>
                <c:pt idx="123263">
                  <c:v>61631.5</c:v>
                </c:pt>
                <c:pt idx="123264">
                  <c:v>61632</c:v>
                </c:pt>
                <c:pt idx="123265">
                  <c:v>61632.5</c:v>
                </c:pt>
                <c:pt idx="123266">
                  <c:v>61633</c:v>
                </c:pt>
                <c:pt idx="123267">
                  <c:v>61633.5</c:v>
                </c:pt>
                <c:pt idx="123268">
                  <c:v>61634</c:v>
                </c:pt>
                <c:pt idx="123269">
                  <c:v>61634.5</c:v>
                </c:pt>
                <c:pt idx="123270">
                  <c:v>61635</c:v>
                </c:pt>
                <c:pt idx="123271">
                  <c:v>61635.5</c:v>
                </c:pt>
                <c:pt idx="123272">
                  <c:v>61636</c:v>
                </c:pt>
                <c:pt idx="123273">
                  <c:v>61636.5</c:v>
                </c:pt>
                <c:pt idx="123274">
                  <c:v>61637</c:v>
                </c:pt>
                <c:pt idx="123275">
                  <c:v>61637.5</c:v>
                </c:pt>
                <c:pt idx="123276">
                  <c:v>61638</c:v>
                </c:pt>
                <c:pt idx="123277">
                  <c:v>61638.5</c:v>
                </c:pt>
                <c:pt idx="123278">
                  <c:v>61639</c:v>
                </c:pt>
                <c:pt idx="123279">
                  <c:v>61639.5</c:v>
                </c:pt>
                <c:pt idx="123280">
                  <c:v>61640</c:v>
                </c:pt>
                <c:pt idx="123281">
                  <c:v>61640.5</c:v>
                </c:pt>
                <c:pt idx="123282">
                  <c:v>61641</c:v>
                </c:pt>
                <c:pt idx="123283">
                  <c:v>61641.5</c:v>
                </c:pt>
                <c:pt idx="123284">
                  <c:v>61642</c:v>
                </c:pt>
                <c:pt idx="123285">
                  <c:v>61642.5</c:v>
                </c:pt>
                <c:pt idx="123286">
                  <c:v>61643</c:v>
                </c:pt>
                <c:pt idx="123287">
                  <c:v>61643.5</c:v>
                </c:pt>
                <c:pt idx="123288">
                  <c:v>61644</c:v>
                </c:pt>
                <c:pt idx="123289">
                  <c:v>61644.5</c:v>
                </c:pt>
                <c:pt idx="123290">
                  <c:v>61645</c:v>
                </c:pt>
                <c:pt idx="123291">
                  <c:v>61645.5</c:v>
                </c:pt>
                <c:pt idx="123292">
                  <c:v>61646</c:v>
                </c:pt>
                <c:pt idx="123293">
                  <c:v>61646.5</c:v>
                </c:pt>
                <c:pt idx="123294">
                  <c:v>61647</c:v>
                </c:pt>
                <c:pt idx="123295">
                  <c:v>61647.5</c:v>
                </c:pt>
                <c:pt idx="123296">
                  <c:v>61648</c:v>
                </c:pt>
                <c:pt idx="123297">
                  <c:v>61648.5</c:v>
                </c:pt>
                <c:pt idx="123298">
                  <c:v>61649</c:v>
                </c:pt>
                <c:pt idx="123299">
                  <c:v>61649.5</c:v>
                </c:pt>
                <c:pt idx="123300">
                  <c:v>61650</c:v>
                </c:pt>
                <c:pt idx="123301">
                  <c:v>61650.5</c:v>
                </c:pt>
                <c:pt idx="123302">
                  <c:v>61651</c:v>
                </c:pt>
                <c:pt idx="123303">
                  <c:v>61651.5</c:v>
                </c:pt>
                <c:pt idx="123304">
                  <c:v>61652</c:v>
                </c:pt>
                <c:pt idx="123305">
                  <c:v>61652.5</c:v>
                </c:pt>
                <c:pt idx="123306">
                  <c:v>61653</c:v>
                </c:pt>
                <c:pt idx="123307">
                  <c:v>61653.5</c:v>
                </c:pt>
                <c:pt idx="123308">
                  <c:v>61654</c:v>
                </c:pt>
                <c:pt idx="123309">
                  <c:v>61654.5</c:v>
                </c:pt>
                <c:pt idx="123310">
                  <c:v>61655</c:v>
                </c:pt>
                <c:pt idx="123311">
                  <c:v>61655.5</c:v>
                </c:pt>
                <c:pt idx="123312">
                  <c:v>61656</c:v>
                </c:pt>
                <c:pt idx="123313">
                  <c:v>61656.5</c:v>
                </c:pt>
                <c:pt idx="123314">
                  <c:v>61657</c:v>
                </c:pt>
                <c:pt idx="123315">
                  <c:v>61657.5</c:v>
                </c:pt>
                <c:pt idx="123316">
                  <c:v>61658</c:v>
                </c:pt>
                <c:pt idx="123317">
                  <c:v>61658.5</c:v>
                </c:pt>
                <c:pt idx="123318">
                  <c:v>61659</c:v>
                </c:pt>
                <c:pt idx="123319">
                  <c:v>61659.5</c:v>
                </c:pt>
                <c:pt idx="123320">
                  <c:v>61660</c:v>
                </c:pt>
                <c:pt idx="123321">
                  <c:v>61660.5</c:v>
                </c:pt>
                <c:pt idx="123322">
                  <c:v>61661</c:v>
                </c:pt>
                <c:pt idx="123323">
                  <c:v>61661.5</c:v>
                </c:pt>
                <c:pt idx="123324">
                  <c:v>61662</c:v>
                </c:pt>
                <c:pt idx="123325">
                  <c:v>61662.5</c:v>
                </c:pt>
                <c:pt idx="123326">
                  <c:v>61663</c:v>
                </c:pt>
                <c:pt idx="123327">
                  <c:v>61663.5</c:v>
                </c:pt>
                <c:pt idx="123328">
                  <c:v>61664</c:v>
                </c:pt>
                <c:pt idx="123329">
                  <c:v>61664.5</c:v>
                </c:pt>
                <c:pt idx="123330">
                  <c:v>61665</c:v>
                </c:pt>
                <c:pt idx="123331">
                  <c:v>61665.5</c:v>
                </c:pt>
                <c:pt idx="123332">
                  <c:v>61666</c:v>
                </c:pt>
                <c:pt idx="123333">
                  <c:v>61666.5</c:v>
                </c:pt>
                <c:pt idx="123334">
                  <c:v>61667</c:v>
                </c:pt>
                <c:pt idx="123335">
                  <c:v>61667.5</c:v>
                </c:pt>
                <c:pt idx="123336">
                  <c:v>61668</c:v>
                </c:pt>
                <c:pt idx="123337">
                  <c:v>61668.5</c:v>
                </c:pt>
                <c:pt idx="123338">
                  <c:v>61669</c:v>
                </c:pt>
                <c:pt idx="123339">
                  <c:v>61669.5</c:v>
                </c:pt>
                <c:pt idx="123340">
                  <c:v>61670</c:v>
                </c:pt>
                <c:pt idx="123341">
                  <c:v>61670.5</c:v>
                </c:pt>
                <c:pt idx="123342">
                  <c:v>61671</c:v>
                </c:pt>
                <c:pt idx="123343">
                  <c:v>61671.5</c:v>
                </c:pt>
                <c:pt idx="123344">
                  <c:v>61672</c:v>
                </c:pt>
                <c:pt idx="123345">
                  <c:v>61672.5</c:v>
                </c:pt>
                <c:pt idx="123346">
                  <c:v>61673</c:v>
                </c:pt>
                <c:pt idx="123347">
                  <c:v>61673.5</c:v>
                </c:pt>
                <c:pt idx="123348">
                  <c:v>61674</c:v>
                </c:pt>
                <c:pt idx="123349">
                  <c:v>61674.5</c:v>
                </c:pt>
                <c:pt idx="123350">
                  <c:v>61675</c:v>
                </c:pt>
                <c:pt idx="123351">
                  <c:v>61675.5</c:v>
                </c:pt>
                <c:pt idx="123352">
                  <c:v>61676</c:v>
                </c:pt>
                <c:pt idx="123353">
                  <c:v>61676.5</c:v>
                </c:pt>
                <c:pt idx="123354">
                  <c:v>61677</c:v>
                </c:pt>
                <c:pt idx="123355">
                  <c:v>61677.5</c:v>
                </c:pt>
                <c:pt idx="123356">
                  <c:v>61678</c:v>
                </c:pt>
                <c:pt idx="123357">
                  <c:v>61678.5</c:v>
                </c:pt>
                <c:pt idx="123358">
                  <c:v>61679</c:v>
                </c:pt>
                <c:pt idx="123359">
                  <c:v>61679.5</c:v>
                </c:pt>
                <c:pt idx="123360">
                  <c:v>61680</c:v>
                </c:pt>
                <c:pt idx="123361">
                  <c:v>61680.5</c:v>
                </c:pt>
                <c:pt idx="123362">
                  <c:v>61681</c:v>
                </c:pt>
                <c:pt idx="123363">
                  <c:v>61681.5</c:v>
                </c:pt>
                <c:pt idx="123364">
                  <c:v>61682</c:v>
                </c:pt>
                <c:pt idx="123365">
                  <c:v>61682.5</c:v>
                </c:pt>
                <c:pt idx="123366">
                  <c:v>61683</c:v>
                </c:pt>
                <c:pt idx="123367">
                  <c:v>61683.5</c:v>
                </c:pt>
                <c:pt idx="123368">
                  <c:v>61684</c:v>
                </c:pt>
                <c:pt idx="123369">
                  <c:v>61684.5</c:v>
                </c:pt>
                <c:pt idx="123370">
                  <c:v>61685</c:v>
                </c:pt>
                <c:pt idx="123371">
                  <c:v>61685.5</c:v>
                </c:pt>
                <c:pt idx="123372">
                  <c:v>61686</c:v>
                </c:pt>
                <c:pt idx="123373">
                  <c:v>61686.5</c:v>
                </c:pt>
                <c:pt idx="123374">
                  <c:v>61687</c:v>
                </c:pt>
                <c:pt idx="123375">
                  <c:v>61687.5</c:v>
                </c:pt>
                <c:pt idx="123376">
                  <c:v>61688</c:v>
                </c:pt>
                <c:pt idx="123377">
                  <c:v>61688.5</c:v>
                </c:pt>
                <c:pt idx="123378">
                  <c:v>61689</c:v>
                </c:pt>
                <c:pt idx="123379">
                  <c:v>61689.5</c:v>
                </c:pt>
                <c:pt idx="123380">
                  <c:v>61690</c:v>
                </c:pt>
                <c:pt idx="123381">
                  <c:v>61690.5</c:v>
                </c:pt>
                <c:pt idx="123382">
                  <c:v>61691</c:v>
                </c:pt>
                <c:pt idx="123383">
                  <c:v>61691.5</c:v>
                </c:pt>
                <c:pt idx="123384">
                  <c:v>61692</c:v>
                </c:pt>
                <c:pt idx="123385">
                  <c:v>61692.5</c:v>
                </c:pt>
                <c:pt idx="123386">
                  <c:v>61693</c:v>
                </c:pt>
                <c:pt idx="123387">
                  <c:v>61693.5</c:v>
                </c:pt>
                <c:pt idx="123388">
                  <c:v>61694</c:v>
                </c:pt>
                <c:pt idx="123389">
                  <c:v>61694.5</c:v>
                </c:pt>
                <c:pt idx="123390">
                  <c:v>61695</c:v>
                </c:pt>
                <c:pt idx="123391">
                  <c:v>61695.5</c:v>
                </c:pt>
                <c:pt idx="123392">
                  <c:v>61696</c:v>
                </c:pt>
                <c:pt idx="123393">
                  <c:v>61696.5</c:v>
                </c:pt>
                <c:pt idx="123394">
                  <c:v>61697</c:v>
                </c:pt>
                <c:pt idx="123395">
                  <c:v>61697.5</c:v>
                </c:pt>
                <c:pt idx="123396">
                  <c:v>61698</c:v>
                </c:pt>
                <c:pt idx="123397">
                  <c:v>61698.5</c:v>
                </c:pt>
                <c:pt idx="123398">
                  <c:v>61699</c:v>
                </c:pt>
                <c:pt idx="123399">
                  <c:v>61699.5</c:v>
                </c:pt>
                <c:pt idx="123400">
                  <c:v>61700</c:v>
                </c:pt>
                <c:pt idx="123401">
                  <c:v>61700.5</c:v>
                </c:pt>
                <c:pt idx="123402">
                  <c:v>61701</c:v>
                </c:pt>
                <c:pt idx="123403">
                  <c:v>61701.5</c:v>
                </c:pt>
                <c:pt idx="123404">
                  <c:v>61702</c:v>
                </c:pt>
                <c:pt idx="123405">
                  <c:v>61702.5</c:v>
                </c:pt>
                <c:pt idx="123406">
                  <c:v>61703</c:v>
                </c:pt>
                <c:pt idx="123407">
                  <c:v>61703.5</c:v>
                </c:pt>
                <c:pt idx="123408">
                  <c:v>61704</c:v>
                </c:pt>
                <c:pt idx="123409">
                  <c:v>61704.5</c:v>
                </c:pt>
                <c:pt idx="123410">
                  <c:v>61705</c:v>
                </c:pt>
                <c:pt idx="123411">
                  <c:v>61705.5</c:v>
                </c:pt>
                <c:pt idx="123412">
                  <c:v>61706</c:v>
                </c:pt>
                <c:pt idx="123413">
                  <c:v>61706.5</c:v>
                </c:pt>
                <c:pt idx="123414">
                  <c:v>61707</c:v>
                </c:pt>
                <c:pt idx="123415">
                  <c:v>61707.5</c:v>
                </c:pt>
                <c:pt idx="123416">
                  <c:v>61708</c:v>
                </c:pt>
                <c:pt idx="123417">
                  <c:v>61708.5</c:v>
                </c:pt>
                <c:pt idx="123418">
                  <c:v>61709</c:v>
                </c:pt>
                <c:pt idx="123419">
                  <c:v>61709.5</c:v>
                </c:pt>
                <c:pt idx="123420">
                  <c:v>61710</c:v>
                </c:pt>
                <c:pt idx="123421">
                  <c:v>61710.5</c:v>
                </c:pt>
                <c:pt idx="123422">
                  <c:v>61711</c:v>
                </c:pt>
                <c:pt idx="123423">
                  <c:v>61711.5</c:v>
                </c:pt>
                <c:pt idx="123424">
                  <c:v>61712</c:v>
                </c:pt>
                <c:pt idx="123425">
                  <c:v>61712.5</c:v>
                </c:pt>
                <c:pt idx="123426">
                  <c:v>61713</c:v>
                </c:pt>
                <c:pt idx="123427">
                  <c:v>61713.5</c:v>
                </c:pt>
                <c:pt idx="123428">
                  <c:v>61714</c:v>
                </c:pt>
                <c:pt idx="123429">
                  <c:v>61714.5</c:v>
                </c:pt>
                <c:pt idx="123430">
                  <c:v>61715</c:v>
                </c:pt>
                <c:pt idx="123431">
                  <c:v>61715.5</c:v>
                </c:pt>
                <c:pt idx="123432">
                  <c:v>61716</c:v>
                </c:pt>
                <c:pt idx="123433">
                  <c:v>61716.5</c:v>
                </c:pt>
                <c:pt idx="123434">
                  <c:v>61717</c:v>
                </c:pt>
                <c:pt idx="123435">
                  <c:v>61717.5</c:v>
                </c:pt>
                <c:pt idx="123436">
                  <c:v>61718</c:v>
                </c:pt>
                <c:pt idx="123437">
                  <c:v>61718.5</c:v>
                </c:pt>
                <c:pt idx="123438">
                  <c:v>61719</c:v>
                </c:pt>
                <c:pt idx="123439">
                  <c:v>61719.5</c:v>
                </c:pt>
                <c:pt idx="123440">
                  <c:v>61720</c:v>
                </c:pt>
                <c:pt idx="123441">
                  <c:v>61720.5</c:v>
                </c:pt>
                <c:pt idx="123442">
                  <c:v>61721</c:v>
                </c:pt>
                <c:pt idx="123443">
                  <c:v>61721.5</c:v>
                </c:pt>
                <c:pt idx="123444">
                  <c:v>61722</c:v>
                </c:pt>
                <c:pt idx="123445">
                  <c:v>61722.5</c:v>
                </c:pt>
                <c:pt idx="123446">
                  <c:v>61723</c:v>
                </c:pt>
                <c:pt idx="123447">
                  <c:v>61723.5</c:v>
                </c:pt>
                <c:pt idx="123448">
                  <c:v>61724</c:v>
                </c:pt>
                <c:pt idx="123449">
                  <c:v>61724.5</c:v>
                </c:pt>
                <c:pt idx="123450">
                  <c:v>61725</c:v>
                </c:pt>
                <c:pt idx="123451">
                  <c:v>61725.5</c:v>
                </c:pt>
                <c:pt idx="123452">
                  <c:v>61726</c:v>
                </c:pt>
                <c:pt idx="123453">
                  <c:v>61726.5</c:v>
                </c:pt>
                <c:pt idx="123454">
                  <c:v>61727</c:v>
                </c:pt>
                <c:pt idx="123455">
                  <c:v>61727.5</c:v>
                </c:pt>
                <c:pt idx="123456">
                  <c:v>61728</c:v>
                </c:pt>
                <c:pt idx="123457">
                  <c:v>61728.5</c:v>
                </c:pt>
                <c:pt idx="123458">
                  <c:v>61729</c:v>
                </c:pt>
                <c:pt idx="123459">
                  <c:v>61729.5</c:v>
                </c:pt>
                <c:pt idx="123460">
                  <c:v>61730</c:v>
                </c:pt>
                <c:pt idx="123461">
                  <c:v>61730.5</c:v>
                </c:pt>
                <c:pt idx="123462">
                  <c:v>61731</c:v>
                </c:pt>
                <c:pt idx="123463">
                  <c:v>61731.5</c:v>
                </c:pt>
                <c:pt idx="123464">
                  <c:v>61732</c:v>
                </c:pt>
                <c:pt idx="123465">
                  <c:v>61732.5</c:v>
                </c:pt>
                <c:pt idx="123466">
                  <c:v>61733</c:v>
                </c:pt>
                <c:pt idx="123467">
                  <c:v>61733.5</c:v>
                </c:pt>
                <c:pt idx="123468">
                  <c:v>61734</c:v>
                </c:pt>
                <c:pt idx="123469">
                  <c:v>61734.5</c:v>
                </c:pt>
                <c:pt idx="123470">
                  <c:v>61735</c:v>
                </c:pt>
                <c:pt idx="123471">
                  <c:v>61735.5</c:v>
                </c:pt>
                <c:pt idx="123472">
                  <c:v>61736</c:v>
                </c:pt>
                <c:pt idx="123473">
                  <c:v>61736.5</c:v>
                </c:pt>
                <c:pt idx="123474">
                  <c:v>61737</c:v>
                </c:pt>
                <c:pt idx="123475">
                  <c:v>61737.5</c:v>
                </c:pt>
                <c:pt idx="123476">
                  <c:v>61738</c:v>
                </c:pt>
                <c:pt idx="123477">
                  <c:v>61738.5</c:v>
                </c:pt>
                <c:pt idx="123478">
                  <c:v>61739</c:v>
                </c:pt>
                <c:pt idx="123479">
                  <c:v>61739.5</c:v>
                </c:pt>
                <c:pt idx="123480">
                  <c:v>61740</c:v>
                </c:pt>
                <c:pt idx="123481">
                  <c:v>61740.5</c:v>
                </c:pt>
                <c:pt idx="123482">
                  <c:v>61741</c:v>
                </c:pt>
                <c:pt idx="123483">
                  <c:v>61741.5</c:v>
                </c:pt>
                <c:pt idx="123484">
                  <c:v>61742</c:v>
                </c:pt>
                <c:pt idx="123485">
                  <c:v>61742.5</c:v>
                </c:pt>
                <c:pt idx="123486">
                  <c:v>61743</c:v>
                </c:pt>
                <c:pt idx="123487">
                  <c:v>61743.5</c:v>
                </c:pt>
                <c:pt idx="123488">
                  <c:v>61744</c:v>
                </c:pt>
                <c:pt idx="123489">
                  <c:v>61744.5</c:v>
                </c:pt>
                <c:pt idx="123490">
                  <c:v>61745</c:v>
                </c:pt>
                <c:pt idx="123491">
                  <c:v>61745.5</c:v>
                </c:pt>
                <c:pt idx="123492">
                  <c:v>61746</c:v>
                </c:pt>
                <c:pt idx="123493">
                  <c:v>61746.5</c:v>
                </c:pt>
                <c:pt idx="123494">
                  <c:v>61747</c:v>
                </c:pt>
                <c:pt idx="123495">
                  <c:v>61747.5</c:v>
                </c:pt>
                <c:pt idx="123496">
                  <c:v>61748</c:v>
                </c:pt>
                <c:pt idx="123497">
                  <c:v>61748.5</c:v>
                </c:pt>
                <c:pt idx="123498">
                  <c:v>61749</c:v>
                </c:pt>
                <c:pt idx="123499">
                  <c:v>61749.5</c:v>
                </c:pt>
                <c:pt idx="123500">
                  <c:v>61750</c:v>
                </c:pt>
                <c:pt idx="123501">
                  <c:v>61750.5</c:v>
                </c:pt>
                <c:pt idx="123502">
                  <c:v>61751</c:v>
                </c:pt>
                <c:pt idx="123503">
                  <c:v>61751.5</c:v>
                </c:pt>
                <c:pt idx="123504">
                  <c:v>61752</c:v>
                </c:pt>
                <c:pt idx="123505">
                  <c:v>61752.5</c:v>
                </c:pt>
                <c:pt idx="123506">
                  <c:v>61753</c:v>
                </c:pt>
                <c:pt idx="123507">
                  <c:v>61753.5</c:v>
                </c:pt>
                <c:pt idx="123508">
                  <c:v>61754</c:v>
                </c:pt>
                <c:pt idx="123509">
                  <c:v>61754.5</c:v>
                </c:pt>
                <c:pt idx="123510">
                  <c:v>61755</c:v>
                </c:pt>
                <c:pt idx="123511">
                  <c:v>61755.5</c:v>
                </c:pt>
                <c:pt idx="123512">
                  <c:v>61756</c:v>
                </c:pt>
                <c:pt idx="123513">
                  <c:v>61756.5</c:v>
                </c:pt>
                <c:pt idx="123514">
                  <c:v>61757</c:v>
                </c:pt>
                <c:pt idx="123515">
                  <c:v>61757.5</c:v>
                </c:pt>
                <c:pt idx="123516">
                  <c:v>61758</c:v>
                </c:pt>
                <c:pt idx="123517">
                  <c:v>61758.5</c:v>
                </c:pt>
                <c:pt idx="123518">
                  <c:v>61759</c:v>
                </c:pt>
                <c:pt idx="123519">
                  <c:v>61759.5</c:v>
                </c:pt>
                <c:pt idx="123520">
                  <c:v>61760</c:v>
                </c:pt>
                <c:pt idx="123521">
                  <c:v>61760.5</c:v>
                </c:pt>
                <c:pt idx="123522">
                  <c:v>61761</c:v>
                </c:pt>
                <c:pt idx="123523">
                  <c:v>61761.5</c:v>
                </c:pt>
                <c:pt idx="123524">
                  <c:v>61762</c:v>
                </c:pt>
                <c:pt idx="123525">
                  <c:v>61762.5</c:v>
                </c:pt>
                <c:pt idx="123526">
                  <c:v>61763</c:v>
                </c:pt>
                <c:pt idx="123527">
                  <c:v>61763.5</c:v>
                </c:pt>
                <c:pt idx="123528">
                  <c:v>61764</c:v>
                </c:pt>
                <c:pt idx="123529">
                  <c:v>61764.5</c:v>
                </c:pt>
                <c:pt idx="123530">
                  <c:v>61765</c:v>
                </c:pt>
                <c:pt idx="123531">
                  <c:v>61765.5</c:v>
                </c:pt>
                <c:pt idx="123532">
                  <c:v>61766</c:v>
                </c:pt>
                <c:pt idx="123533">
                  <c:v>61766.5</c:v>
                </c:pt>
                <c:pt idx="123534">
                  <c:v>61767</c:v>
                </c:pt>
                <c:pt idx="123535">
                  <c:v>61767.5</c:v>
                </c:pt>
                <c:pt idx="123536">
                  <c:v>61768</c:v>
                </c:pt>
                <c:pt idx="123537">
                  <c:v>61768.5</c:v>
                </c:pt>
                <c:pt idx="123538">
                  <c:v>61769</c:v>
                </c:pt>
                <c:pt idx="123539">
                  <c:v>61769.5</c:v>
                </c:pt>
                <c:pt idx="123540">
                  <c:v>61770</c:v>
                </c:pt>
                <c:pt idx="123541">
                  <c:v>61770.5</c:v>
                </c:pt>
                <c:pt idx="123542">
                  <c:v>61771</c:v>
                </c:pt>
                <c:pt idx="123543">
                  <c:v>61771.5</c:v>
                </c:pt>
                <c:pt idx="123544">
                  <c:v>61772</c:v>
                </c:pt>
                <c:pt idx="123545">
                  <c:v>61772.5</c:v>
                </c:pt>
                <c:pt idx="123546">
                  <c:v>61773</c:v>
                </c:pt>
                <c:pt idx="123547">
                  <c:v>61773.5</c:v>
                </c:pt>
                <c:pt idx="123548">
                  <c:v>61774</c:v>
                </c:pt>
                <c:pt idx="123549">
                  <c:v>61774.5</c:v>
                </c:pt>
                <c:pt idx="123550">
                  <c:v>61775</c:v>
                </c:pt>
                <c:pt idx="123551">
                  <c:v>61775.5</c:v>
                </c:pt>
                <c:pt idx="123552">
                  <c:v>61776</c:v>
                </c:pt>
                <c:pt idx="123553">
                  <c:v>61776.5</c:v>
                </c:pt>
                <c:pt idx="123554">
                  <c:v>61777</c:v>
                </c:pt>
                <c:pt idx="123555">
                  <c:v>61777.5</c:v>
                </c:pt>
                <c:pt idx="123556">
                  <c:v>61778</c:v>
                </c:pt>
                <c:pt idx="123557">
                  <c:v>61778.5</c:v>
                </c:pt>
                <c:pt idx="123558">
                  <c:v>61779</c:v>
                </c:pt>
                <c:pt idx="123559">
                  <c:v>61779.5</c:v>
                </c:pt>
                <c:pt idx="123560">
                  <c:v>61780</c:v>
                </c:pt>
                <c:pt idx="123561">
                  <c:v>61780.5</c:v>
                </c:pt>
                <c:pt idx="123562">
                  <c:v>61781</c:v>
                </c:pt>
                <c:pt idx="123563">
                  <c:v>61781.5</c:v>
                </c:pt>
                <c:pt idx="123564">
                  <c:v>61782</c:v>
                </c:pt>
                <c:pt idx="123565">
                  <c:v>61782.5</c:v>
                </c:pt>
                <c:pt idx="123566">
                  <c:v>61783</c:v>
                </c:pt>
                <c:pt idx="123567">
                  <c:v>61783.5</c:v>
                </c:pt>
                <c:pt idx="123568">
                  <c:v>61784</c:v>
                </c:pt>
                <c:pt idx="123569">
                  <c:v>61784.5</c:v>
                </c:pt>
                <c:pt idx="123570">
                  <c:v>61785</c:v>
                </c:pt>
                <c:pt idx="123571">
                  <c:v>61785.5</c:v>
                </c:pt>
                <c:pt idx="123572">
                  <c:v>61786</c:v>
                </c:pt>
                <c:pt idx="123573">
                  <c:v>61786.5</c:v>
                </c:pt>
                <c:pt idx="123574">
                  <c:v>61787</c:v>
                </c:pt>
                <c:pt idx="123575">
                  <c:v>61787.5</c:v>
                </c:pt>
                <c:pt idx="123576">
                  <c:v>61788</c:v>
                </c:pt>
                <c:pt idx="123577">
                  <c:v>61788.5</c:v>
                </c:pt>
                <c:pt idx="123578">
                  <c:v>61789</c:v>
                </c:pt>
                <c:pt idx="123579">
                  <c:v>61789.5</c:v>
                </c:pt>
                <c:pt idx="123580">
                  <c:v>61790</c:v>
                </c:pt>
                <c:pt idx="123581">
                  <c:v>61790.5</c:v>
                </c:pt>
                <c:pt idx="123582">
                  <c:v>61791</c:v>
                </c:pt>
                <c:pt idx="123583">
                  <c:v>61791.5</c:v>
                </c:pt>
                <c:pt idx="123584">
                  <c:v>61792</c:v>
                </c:pt>
                <c:pt idx="123585">
                  <c:v>61792.5</c:v>
                </c:pt>
                <c:pt idx="123586">
                  <c:v>61793</c:v>
                </c:pt>
                <c:pt idx="123587">
                  <c:v>61793.5</c:v>
                </c:pt>
                <c:pt idx="123588">
                  <c:v>61794</c:v>
                </c:pt>
                <c:pt idx="123589">
                  <c:v>61794.5</c:v>
                </c:pt>
                <c:pt idx="123590">
                  <c:v>61795</c:v>
                </c:pt>
                <c:pt idx="123591">
                  <c:v>61795.5</c:v>
                </c:pt>
                <c:pt idx="123592">
                  <c:v>61796</c:v>
                </c:pt>
                <c:pt idx="123593">
                  <c:v>61796.5</c:v>
                </c:pt>
                <c:pt idx="123594">
                  <c:v>61797</c:v>
                </c:pt>
                <c:pt idx="123595">
                  <c:v>61797.5</c:v>
                </c:pt>
                <c:pt idx="123596">
                  <c:v>61798</c:v>
                </c:pt>
                <c:pt idx="123597">
                  <c:v>61798.5</c:v>
                </c:pt>
                <c:pt idx="123598">
                  <c:v>61799</c:v>
                </c:pt>
                <c:pt idx="123599">
                  <c:v>61799.5</c:v>
                </c:pt>
                <c:pt idx="123600">
                  <c:v>61800</c:v>
                </c:pt>
                <c:pt idx="123601">
                  <c:v>61800.5</c:v>
                </c:pt>
                <c:pt idx="123602">
                  <c:v>61801</c:v>
                </c:pt>
                <c:pt idx="123603">
                  <c:v>61801.5</c:v>
                </c:pt>
                <c:pt idx="123604">
                  <c:v>61802</c:v>
                </c:pt>
                <c:pt idx="123605">
                  <c:v>61802.5</c:v>
                </c:pt>
                <c:pt idx="123606">
                  <c:v>61803</c:v>
                </c:pt>
                <c:pt idx="123607">
                  <c:v>61803.5</c:v>
                </c:pt>
                <c:pt idx="123608">
                  <c:v>61804</c:v>
                </c:pt>
                <c:pt idx="123609">
                  <c:v>61804.5</c:v>
                </c:pt>
                <c:pt idx="123610">
                  <c:v>61805</c:v>
                </c:pt>
                <c:pt idx="123611">
                  <c:v>61805.5</c:v>
                </c:pt>
                <c:pt idx="123612">
                  <c:v>61806</c:v>
                </c:pt>
                <c:pt idx="123613">
                  <c:v>61806.5</c:v>
                </c:pt>
                <c:pt idx="123614">
                  <c:v>61807</c:v>
                </c:pt>
                <c:pt idx="123615">
                  <c:v>61807.5</c:v>
                </c:pt>
                <c:pt idx="123616">
                  <c:v>61808</c:v>
                </c:pt>
                <c:pt idx="123617">
                  <c:v>61808.5</c:v>
                </c:pt>
                <c:pt idx="123618">
                  <c:v>61809</c:v>
                </c:pt>
                <c:pt idx="123619">
                  <c:v>61809.5</c:v>
                </c:pt>
                <c:pt idx="123620">
                  <c:v>61810</c:v>
                </c:pt>
                <c:pt idx="123621">
                  <c:v>61810.5</c:v>
                </c:pt>
                <c:pt idx="123622">
                  <c:v>61811</c:v>
                </c:pt>
                <c:pt idx="123623">
                  <c:v>61811.5</c:v>
                </c:pt>
                <c:pt idx="123624">
                  <c:v>61812</c:v>
                </c:pt>
                <c:pt idx="123625">
                  <c:v>61812.5</c:v>
                </c:pt>
                <c:pt idx="123626">
                  <c:v>61813</c:v>
                </c:pt>
                <c:pt idx="123627">
                  <c:v>61813.5</c:v>
                </c:pt>
                <c:pt idx="123628">
                  <c:v>61814</c:v>
                </c:pt>
                <c:pt idx="123629">
                  <c:v>61814.5</c:v>
                </c:pt>
                <c:pt idx="123630">
                  <c:v>61815</c:v>
                </c:pt>
                <c:pt idx="123631">
                  <c:v>61815.5</c:v>
                </c:pt>
                <c:pt idx="123632">
                  <c:v>61816</c:v>
                </c:pt>
                <c:pt idx="123633">
                  <c:v>61816.5</c:v>
                </c:pt>
                <c:pt idx="123634">
                  <c:v>61817</c:v>
                </c:pt>
                <c:pt idx="123635">
                  <c:v>61817.5</c:v>
                </c:pt>
                <c:pt idx="123636">
                  <c:v>61818</c:v>
                </c:pt>
                <c:pt idx="123637">
                  <c:v>61818.5</c:v>
                </c:pt>
                <c:pt idx="123638">
                  <c:v>61819</c:v>
                </c:pt>
                <c:pt idx="123639">
                  <c:v>61819.5</c:v>
                </c:pt>
                <c:pt idx="123640">
                  <c:v>61820</c:v>
                </c:pt>
                <c:pt idx="123641">
                  <c:v>61820.5</c:v>
                </c:pt>
                <c:pt idx="123642">
                  <c:v>61821</c:v>
                </c:pt>
                <c:pt idx="123643">
                  <c:v>61821.5</c:v>
                </c:pt>
                <c:pt idx="123644">
                  <c:v>61822</c:v>
                </c:pt>
                <c:pt idx="123645">
                  <c:v>61822.5</c:v>
                </c:pt>
                <c:pt idx="123646">
                  <c:v>61823</c:v>
                </c:pt>
                <c:pt idx="123647">
                  <c:v>61823.5</c:v>
                </c:pt>
                <c:pt idx="123648">
                  <c:v>61824</c:v>
                </c:pt>
                <c:pt idx="123649">
                  <c:v>61824.5</c:v>
                </c:pt>
                <c:pt idx="123650">
                  <c:v>61825</c:v>
                </c:pt>
                <c:pt idx="123651">
                  <c:v>61825.5</c:v>
                </c:pt>
                <c:pt idx="123652">
                  <c:v>61826</c:v>
                </c:pt>
                <c:pt idx="123653">
                  <c:v>61826.5</c:v>
                </c:pt>
                <c:pt idx="123654">
                  <c:v>61827</c:v>
                </c:pt>
                <c:pt idx="123655">
                  <c:v>61827.5</c:v>
                </c:pt>
                <c:pt idx="123656">
                  <c:v>61828</c:v>
                </c:pt>
                <c:pt idx="123657">
                  <c:v>61828.5</c:v>
                </c:pt>
                <c:pt idx="123658">
                  <c:v>61829</c:v>
                </c:pt>
                <c:pt idx="123659">
                  <c:v>61829.5</c:v>
                </c:pt>
                <c:pt idx="123660">
                  <c:v>61830</c:v>
                </c:pt>
                <c:pt idx="123661">
                  <c:v>61830.5</c:v>
                </c:pt>
                <c:pt idx="123662">
                  <c:v>61831</c:v>
                </c:pt>
                <c:pt idx="123663">
                  <c:v>61831.5</c:v>
                </c:pt>
                <c:pt idx="123664">
                  <c:v>61832</c:v>
                </c:pt>
                <c:pt idx="123665">
                  <c:v>61832.5</c:v>
                </c:pt>
                <c:pt idx="123666">
                  <c:v>61833</c:v>
                </c:pt>
                <c:pt idx="123667">
                  <c:v>61833.5</c:v>
                </c:pt>
                <c:pt idx="123668">
                  <c:v>61834</c:v>
                </c:pt>
                <c:pt idx="123669">
                  <c:v>61834.5</c:v>
                </c:pt>
                <c:pt idx="123670">
                  <c:v>61835</c:v>
                </c:pt>
                <c:pt idx="123671">
                  <c:v>61835.5</c:v>
                </c:pt>
                <c:pt idx="123672">
                  <c:v>61836</c:v>
                </c:pt>
                <c:pt idx="123673">
                  <c:v>61836.5</c:v>
                </c:pt>
                <c:pt idx="123674">
                  <c:v>61837</c:v>
                </c:pt>
                <c:pt idx="123675">
                  <c:v>61837.5</c:v>
                </c:pt>
                <c:pt idx="123676">
                  <c:v>61838</c:v>
                </c:pt>
                <c:pt idx="123677">
                  <c:v>61838.5</c:v>
                </c:pt>
                <c:pt idx="123678">
                  <c:v>61839</c:v>
                </c:pt>
                <c:pt idx="123679">
                  <c:v>61839.5</c:v>
                </c:pt>
                <c:pt idx="123680">
                  <c:v>61840</c:v>
                </c:pt>
                <c:pt idx="123681">
                  <c:v>61840.5</c:v>
                </c:pt>
                <c:pt idx="123682">
                  <c:v>61841</c:v>
                </c:pt>
                <c:pt idx="123683">
                  <c:v>61841.5</c:v>
                </c:pt>
                <c:pt idx="123684">
                  <c:v>61842</c:v>
                </c:pt>
                <c:pt idx="123685">
                  <c:v>61842.5</c:v>
                </c:pt>
                <c:pt idx="123686">
                  <c:v>61843</c:v>
                </c:pt>
                <c:pt idx="123687">
                  <c:v>61843.5</c:v>
                </c:pt>
                <c:pt idx="123688">
                  <c:v>61844</c:v>
                </c:pt>
                <c:pt idx="123689">
                  <c:v>61844.5</c:v>
                </c:pt>
                <c:pt idx="123690">
                  <c:v>61845</c:v>
                </c:pt>
                <c:pt idx="123691">
                  <c:v>61845.5</c:v>
                </c:pt>
                <c:pt idx="123692">
                  <c:v>61846</c:v>
                </c:pt>
                <c:pt idx="123693">
                  <c:v>61846.5</c:v>
                </c:pt>
                <c:pt idx="123694">
                  <c:v>61847</c:v>
                </c:pt>
                <c:pt idx="123695">
                  <c:v>61847.5</c:v>
                </c:pt>
                <c:pt idx="123696">
                  <c:v>61848</c:v>
                </c:pt>
                <c:pt idx="123697">
                  <c:v>61848.5</c:v>
                </c:pt>
                <c:pt idx="123698">
                  <c:v>61849</c:v>
                </c:pt>
                <c:pt idx="123699">
                  <c:v>61849.5</c:v>
                </c:pt>
                <c:pt idx="123700">
                  <c:v>61850</c:v>
                </c:pt>
                <c:pt idx="123701">
                  <c:v>61850.5</c:v>
                </c:pt>
                <c:pt idx="123702">
                  <c:v>61851</c:v>
                </c:pt>
                <c:pt idx="123703">
                  <c:v>61851.5</c:v>
                </c:pt>
                <c:pt idx="123704">
                  <c:v>61852</c:v>
                </c:pt>
                <c:pt idx="123705">
                  <c:v>61852.5</c:v>
                </c:pt>
                <c:pt idx="123706">
                  <c:v>61853</c:v>
                </c:pt>
                <c:pt idx="123707">
                  <c:v>61853.5</c:v>
                </c:pt>
                <c:pt idx="123708">
                  <c:v>61854</c:v>
                </c:pt>
                <c:pt idx="123709">
                  <c:v>61854.5</c:v>
                </c:pt>
                <c:pt idx="123710">
                  <c:v>61855</c:v>
                </c:pt>
                <c:pt idx="123711">
                  <c:v>61855.5</c:v>
                </c:pt>
                <c:pt idx="123712">
                  <c:v>61856</c:v>
                </c:pt>
                <c:pt idx="123713">
                  <c:v>61856.5</c:v>
                </c:pt>
                <c:pt idx="123714">
                  <c:v>61857</c:v>
                </c:pt>
                <c:pt idx="123715">
                  <c:v>61857.5</c:v>
                </c:pt>
                <c:pt idx="123716">
                  <c:v>61858</c:v>
                </c:pt>
                <c:pt idx="123717">
                  <c:v>61858.5</c:v>
                </c:pt>
                <c:pt idx="123718">
                  <c:v>61859</c:v>
                </c:pt>
                <c:pt idx="123719">
                  <c:v>61859.5</c:v>
                </c:pt>
                <c:pt idx="123720">
                  <c:v>61860</c:v>
                </c:pt>
                <c:pt idx="123721">
                  <c:v>61860.5</c:v>
                </c:pt>
                <c:pt idx="123722">
                  <c:v>61861</c:v>
                </c:pt>
                <c:pt idx="123723">
                  <c:v>61861.5</c:v>
                </c:pt>
                <c:pt idx="123724">
                  <c:v>61862</c:v>
                </c:pt>
                <c:pt idx="123725">
                  <c:v>61862.5</c:v>
                </c:pt>
                <c:pt idx="123726">
                  <c:v>61863</c:v>
                </c:pt>
                <c:pt idx="123727">
                  <c:v>61863.5</c:v>
                </c:pt>
                <c:pt idx="123728">
                  <c:v>61864</c:v>
                </c:pt>
                <c:pt idx="123729">
                  <c:v>61864.5</c:v>
                </c:pt>
                <c:pt idx="123730">
                  <c:v>61865</c:v>
                </c:pt>
                <c:pt idx="123731">
                  <c:v>61865.5</c:v>
                </c:pt>
                <c:pt idx="123732">
                  <c:v>61866</c:v>
                </c:pt>
                <c:pt idx="123733">
                  <c:v>61866.5</c:v>
                </c:pt>
                <c:pt idx="123734">
                  <c:v>61867</c:v>
                </c:pt>
                <c:pt idx="123735">
                  <c:v>61867.5</c:v>
                </c:pt>
                <c:pt idx="123736">
                  <c:v>61868</c:v>
                </c:pt>
                <c:pt idx="123737">
                  <c:v>61868.5</c:v>
                </c:pt>
                <c:pt idx="123738">
                  <c:v>61869</c:v>
                </c:pt>
                <c:pt idx="123739">
                  <c:v>61869.5</c:v>
                </c:pt>
                <c:pt idx="123740">
                  <c:v>61870</c:v>
                </c:pt>
                <c:pt idx="123741">
                  <c:v>61870.5</c:v>
                </c:pt>
                <c:pt idx="123742">
                  <c:v>61871</c:v>
                </c:pt>
                <c:pt idx="123743">
                  <c:v>61871.5</c:v>
                </c:pt>
                <c:pt idx="123744">
                  <c:v>61872</c:v>
                </c:pt>
                <c:pt idx="123745">
                  <c:v>61872.5</c:v>
                </c:pt>
                <c:pt idx="123746">
                  <c:v>61873</c:v>
                </c:pt>
                <c:pt idx="123747">
                  <c:v>61873.5</c:v>
                </c:pt>
                <c:pt idx="123748">
                  <c:v>61874</c:v>
                </c:pt>
                <c:pt idx="123749">
                  <c:v>61874.5</c:v>
                </c:pt>
                <c:pt idx="123750">
                  <c:v>61875</c:v>
                </c:pt>
                <c:pt idx="123751">
                  <c:v>61875.5</c:v>
                </c:pt>
                <c:pt idx="123752">
                  <c:v>61876</c:v>
                </c:pt>
                <c:pt idx="123753">
                  <c:v>61876.5</c:v>
                </c:pt>
                <c:pt idx="123754">
                  <c:v>61877</c:v>
                </c:pt>
                <c:pt idx="123755">
                  <c:v>61877.5</c:v>
                </c:pt>
                <c:pt idx="123756">
                  <c:v>61878</c:v>
                </c:pt>
                <c:pt idx="123757">
                  <c:v>61878.5</c:v>
                </c:pt>
                <c:pt idx="123758">
                  <c:v>61879</c:v>
                </c:pt>
                <c:pt idx="123759">
                  <c:v>61879.5</c:v>
                </c:pt>
                <c:pt idx="123760">
                  <c:v>61880</c:v>
                </c:pt>
                <c:pt idx="123761">
                  <c:v>61880.5</c:v>
                </c:pt>
                <c:pt idx="123762">
                  <c:v>61881</c:v>
                </c:pt>
                <c:pt idx="123763">
                  <c:v>61881.5</c:v>
                </c:pt>
                <c:pt idx="123764">
                  <c:v>61882</c:v>
                </c:pt>
                <c:pt idx="123765">
                  <c:v>61882.5</c:v>
                </c:pt>
                <c:pt idx="123766">
                  <c:v>61883</c:v>
                </c:pt>
                <c:pt idx="123767">
                  <c:v>61883.5</c:v>
                </c:pt>
                <c:pt idx="123768">
                  <c:v>61884</c:v>
                </c:pt>
                <c:pt idx="123769">
                  <c:v>61884.5</c:v>
                </c:pt>
                <c:pt idx="123770">
                  <c:v>61885</c:v>
                </c:pt>
                <c:pt idx="123771">
                  <c:v>61885.5</c:v>
                </c:pt>
                <c:pt idx="123772">
                  <c:v>61886</c:v>
                </c:pt>
                <c:pt idx="123773">
                  <c:v>61886.5</c:v>
                </c:pt>
                <c:pt idx="123774">
                  <c:v>61887</c:v>
                </c:pt>
                <c:pt idx="123775">
                  <c:v>61887.5</c:v>
                </c:pt>
                <c:pt idx="123776">
                  <c:v>61888</c:v>
                </c:pt>
                <c:pt idx="123777">
                  <c:v>61888.5</c:v>
                </c:pt>
                <c:pt idx="123778">
                  <c:v>61889</c:v>
                </c:pt>
                <c:pt idx="123779">
                  <c:v>61889.5</c:v>
                </c:pt>
                <c:pt idx="123780">
                  <c:v>61890</c:v>
                </c:pt>
                <c:pt idx="123781">
                  <c:v>61890.5</c:v>
                </c:pt>
                <c:pt idx="123782">
                  <c:v>61891</c:v>
                </c:pt>
                <c:pt idx="123783">
                  <c:v>61891.5</c:v>
                </c:pt>
                <c:pt idx="123784">
                  <c:v>61892</c:v>
                </c:pt>
                <c:pt idx="123785">
                  <c:v>61892.5</c:v>
                </c:pt>
                <c:pt idx="123786">
                  <c:v>61893</c:v>
                </c:pt>
                <c:pt idx="123787">
                  <c:v>61893.5</c:v>
                </c:pt>
                <c:pt idx="123788">
                  <c:v>61894</c:v>
                </c:pt>
                <c:pt idx="123789">
                  <c:v>61894.5</c:v>
                </c:pt>
                <c:pt idx="123790">
                  <c:v>61895</c:v>
                </c:pt>
                <c:pt idx="123791">
                  <c:v>61895.5</c:v>
                </c:pt>
                <c:pt idx="123792">
                  <c:v>61896</c:v>
                </c:pt>
                <c:pt idx="123793">
                  <c:v>61896.5</c:v>
                </c:pt>
                <c:pt idx="123794">
                  <c:v>61897</c:v>
                </c:pt>
                <c:pt idx="123795">
                  <c:v>61897.5</c:v>
                </c:pt>
                <c:pt idx="123796">
                  <c:v>61898</c:v>
                </c:pt>
                <c:pt idx="123797">
                  <c:v>61898.5</c:v>
                </c:pt>
                <c:pt idx="123798">
                  <c:v>61899</c:v>
                </c:pt>
                <c:pt idx="123799">
                  <c:v>61899.5</c:v>
                </c:pt>
                <c:pt idx="123800">
                  <c:v>61900</c:v>
                </c:pt>
                <c:pt idx="123801">
                  <c:v>61900.5</c:v>
                </c:pt>
                <c:pt idx="123802">
                  <c:v>61901</c:v>
                </c:pt>
                <c:pt idx="123803">
                  <c:v>61901.5</c:v>
                </c:pt>
                <c:pt idx="123804">
                  <c:v>61902</c:v>
                </c:pt>
                <c:pt idx="123805">
                  <c:v>61902.5</c:v>
                </c:pt>
                <c:pt idx="123806">
                  <c:v>61903</c:v>
                </c:pt>
                <c:pt idx="123807">
                  <c:v>61903.5</c:v>
                </c:pt>
                <c:pt idx="123808">
                  <c:v>61904</c:v>
                </c:pt>
                <c:pt idx="123809">
                  <c:v>61904.5</c:v>
                </c:pt>
                <c:pt idx="123810">
                  <c:v>61905</c:v>
                </c:pt>
                <c:pt idx="123811">
                  <c:v>61905.5</c:v>
                </c:pt>
                <c:pt idx="123812">
                  <c:v>61906</c:v>
                </c:pt>
                <c:pt idx="123813">
                  <c:v>61906.5</c:v>
                </c:pt>
                <c:pt idx="123814">
                  <c:v>61907</c:v>
                </c:pt>
                <c:pt idx="123815">
                  <c:v>61907.5</c:v>
                </c:pt>
                <c:pt idx="123816">
                  <c:v>61908</c:v>
                </c:pt>
                <c:pt idx="123817">
                  <c:v>61908.5</c:v>
                </c:pt>
                <c:pt idx="123818">
                  <c:v>61909</c:v>
                </c:pt>
                <c:pt idx="123819">
                  <c:v>61909.5</c:v>
                </c:pt>
                <c:pt idx="123820">
                  <c:v>61910</c:v>
                </c:pt>
                <c:pt idx="123821">
                  <c:v>61910.5</c:v>
                </c:pt>
                <c:pt idx="123822">
                  <c:v>61911</c:v>
                </c:pt>
                <c:pt idx="123823">
                  <c:v>61911.5</c:v>
                </c:pt>
                <c:pt idx="123824">
                  <c:v>61912</c:v>
                </c:pt>
                <c:pt idx="123825">
                  <c:v>61912.5</c:v>
                </c:pt>
                <c:pt idx="123826">
                  <c:v>61913</c:v>
                </c:pt>
                <c:pt idx="123827">
                  <c:v>61913.5</c:v>
                </c:pt>
                <c:pt idx="123828">
                  <c:v>61914</c:v>
                </c:pt>
                <c:pt idx="123829">
                  <c:v>61914.5</c:v>
                </c:pt>
                <c:pt idx="123830">
                  <c:v>61915</c:v>
                </c:pt>
                <c:pt idx="123831">
                  <c:v>61915.5</c:v>
                </c:pt>
                <c:pt idx="123832">
                  <c:v>61916</c:v>
                </c:pt>
                <c:pt idx="123833">
                  <c:v>61916.5</c:v>
                </c:pt>
                <c:pt idx="123834">
                  <c:v>61917</c:v>
                </c:pt>
                <c:pt idx="123835">
                  <c:v>61917.5</c:v>
                </c:pt>
                <c:pt idx="123836">
                  <c:v>61918</c:v>
                </c:pt>
                <c:pt idx="123837">
                  <c:v>61918.5</c:v>
                </c:pt>
                <c:pt idx="123838">
                  <c:v>61919</c:v>
                </c:pt>
                <c:pt idx="123839">
                  <c:v>61919.5</c:v>
                </c:pt>
                <c:pt idx="123840">
                  <c:v>61920</c:v>
                </c:pt>
                <c:pt idx="123841">
                  <c:v>61920.5</c:v>
                </c:pt>
                <c:pt idx="123842">
                  <c:v>61921</c:v>
                </c:pt>
                <c:pt idx="123843">
                  <c:v>61921.5</c:v>
                </c:pt>
                <c:pt idx="123844">
                  <c:v>61922</c:v>
                </c:pt>
                <c:pt idx="123845">
                  <c:v>61922.5</c:v>
                </c:pt>
                <c:pt idx="123846">
                  <c:v>61923</c:v>
                </c:pt>
                <c:pt idx="123847">
                  <c:v>61923.5</c:v>
                </c:pt>
                <c:pt idx="123848">
                  <c:v>61924</c:v>
                </c:pt>
                <c:pt idx="123849">
                  <c:v>61924.5</c:v>
                </c:pt>
                <c:pt idx="123850">
                  <c:v>61925</c:v>
                </c:pt>
                <c:pt idx="123851">
                  <c:v>61925.5</c:v>
                </c:pt>
                <c:pt idx="123852">
                  <c:v>61926</c:v>
                </c:pt>
                <c:pt idx="123853">
                  <c:v>61926.5</c:v>
                </c:pt>
                <c:pt idx="123854">
                  <c:v>61927</c:v>
                </c:pt>
                <c:pt idx="123855">
                  <c:v>61927.5</c:v>
                </c:pt>
                <c:pt idx="123856">
                  <c:v>61928</c:v>
                </c:pt>
                <c:pt idx="123857">
                  <c:v>61928.5</c:v>
                </c:pt>
                <c:pt idx="123858">
                  <c:v>61929</c:v>
                </c:pt>
                <c:pt idx="123859">
                  <c:v>61929.5</c:v>
                </c:pt>
                <c:pt idx="123860">
                  <c:v>61930</c:v>
                </c:pt>
                <c:pt idx="123861">
                  <c:v>61930.5</c:v>
                </c:pt>
                <c:pt idx="123862">
                  <c:v>61931</c:v>
                </c:pt>
                <c:pt idx="123863">
                  <c:v>61931.5</c:v>
                </c:pt>
                <c:pt idx="123864">
                  <c:v>61932</c:v>
                </c:pt>
                <c:pt idx="123865">
                  <c:v>61932.5</c:v>
                </c:pt>
                <c:pt idx="123866">
                  <c:v>61933</c:v>
                </c:pt>
                <c:pt idx="123867">
                  <c:v>61933.5</c:v>
                </c:pt>
                <c:pt idx="123868">
                  <c:v>61934</c:v>
                </c:pt>
                <c:pt idx="123869">
                  <c:v>61934.5</c:v>
                </c:pt>
                <c:pt idx="123870">
                  <c:v>61935</c:v>
                </c:pt>
                <c:pt idx="123871">
                  <c:v>61935.5</c:v>
                </c:pt>
                <c:pt idx="123872">
                  <c:v>61936</c:v>
                </c:pt>
                <c:pt idx="123873">
                  <c:v>61936.5</c:v>
                </c:pt>
                <c:pt idx="123874">
                  <c:v>61937</c:v>
                </c:pt>
                <c:pt idx="123875">
                  <c:v>61937.5</c:v>
                </c:pt>
                <c:pt idx="123876">
                  <c:v>61938</c:v>
                </c:pt>
                <c:pt idx="123877">
                  <c:v>61938.5</c:v>
                </c:pt>
                <c:pt idx="123878">
                  <c:v>61939</c:v>
                </c:pt>
                <c:pt idx="123879">
                  <c:v>61939.5</c:v>
                </c:pt>
                <c:pt idx="123880">
                  <c:v>61940</c:v>
                </c:pt>
                <c:pt idx="123881">
                  <c:v>61940.5</c:v>
                </c:pt>
                <c:pt idx="123882">
                  <c:v>61941</c:v>
                </c:pt>
                <c:pt idx="123883">
                  <c:v>61941.5</c:v>
                </c:pt>
                <c:pt idx="123884">
                  <c:v>61942</c:v>
                </c:pt>
                <c:pt idx="123885">
                  <c:v>61942.5</c:v>
                </c:pt>
                <c:pt idx="123886">
                  <c:v>61943</c:v>
                </c:pt>
                <c:pt idx="123887">
                  <c:v>61943.5</c:v>
                </c:pt>
                <c:pt idx="123888">
                  <c:v>61944</c:v>
                </c:pt>
                <c:pt idx="123889">
                  <c:v>61944.5</c:v>
                </c:pt>
                <c:pt idx="123890">
                  <c:v>61945</c:v>
                </c:pt>
                <c:pt idx="123891">
                  <c:v>61945.5</c:v>
                </c:pt>
                <c:pt idx="123892">
                  <c:v>61946</c:v>
                </c:pt>
                <c:pt idx="123893">
                  <c:v>61946.5</c:v>
                </c:pt>
                <c:pt idx="123894">
                  <c:v>61947</c:v>
                </c:pt>
                <c:pt idx="123895">
                  <c:v>61947.5</c:v>
                </c:pt>
                <c:pt idx="123896">
                  <c:v>61948</c:v>
                </c:pt>
                <c:pt idx="123897">
                  <c:v>61948.5</c:v>
                </c:pt>
                <c:pt idx="123898">
                  <c:v>61949</c:v>
                </c:pt>
                <c:pt idx="123899">
                  <c:v>61949.5</c:v>
                </c:pt>
                <c:pt idx="123900">
                  <c:v>61950</c:v>
                </c:pt>
                <c:pt idx="123901">
                  <c:v>61950.5</c:v>
                </c:pt>
                <c:pt idx="123902">
                  <c:v>61951</c:v>
                </c:pt>
                <c:pt idx="123903">
                  <c:v>61951.5</c:v>
                </c:pt>
                <c:pt idx="123904">
                  <c:v>61952</c:v>
                </c:pt>
                <c:pt idx="123905">
                  <c:v>61952.5</c:v>
                </c:pt>
                <c:pt idx="123906">
                  <c:v>61953</c:v>
                </c:pt>
                <c:pt idx="123907">
                  <c:v>61953.5</c:v>
                </c:pt>
                <c:pt idx="123908">
                  <c:v>61954</c:v>
                </c:pt>
                <c:pt idx="123909">
                  <c:v>61954.5</c:v>
                </c:pt>
                <c:pt idx="123910">
                  <c:v>61955</c:v>
                </c:pt>
                <c:pt idx="123911">
                  <c:v>61955.5</c:v>
                </c:pt>
                <c:pt idx="123912">
                  <c:v>61956</c:v>
                </c:pt>
                <c:pt idx="123913">
                  <c:v>61956.5</c:v>
                </c:pt>
                <c:pt idx="123914">
                  <c:v>61957</c:v>
                </c:pt>
                <c:pt idx="123915">
                  <c:v>61957.5</c:v>
                </c:pt>
                <c:pt idx="123916">
                  <c:v>61958</c:v>
                </c:pt>
                <c:pt idx="123917">
                  <c:v>61958.5</c:v>
                </c:pt>
                <c:pt idx="123918">
                  <c:v>61959</c:v>
                </c:pt>
                <c:pt idx="123919">
                  <c:v>61959.5</c:v>
                </c:pt>
                <c:pt idx="123920">
                  <c:v>61960</c:v>
                </c:pt>
                <c:pt idx="123921">
                  <c:v>61960.5</c:v>
                </c:pt>
                <c:pt idx="123922">
                  <c:v>61961</c:v>
                </c:pt>
                <c:pt idx="123923">
                  <c:v>61961.5</c:v>
                </c:pt>
                <c:pt idx="123924">
                  <c:v>61962</c:v>
                </c:pt>
                <c:pt idx="123925">
                  <c:v>61962.5</c:v>
                </c:pt>
                <c:pt idx="123926">
                  <c:v>61963</c:v>
                </c:pt>
                <c:pt idx="123927">
                  <c:v>61963.5</c:v>
                </c:pt>
                <c:pt idx="123928">
                  <c:v>61964</c:v>
                </c:pt>
                <c:pt idx="123929">
                  <c:v>61964.5</c:v>
                </c:pt>
                <c:pt idx="123930">
                  <c:v>61965</c:v>
                </c:pt>
                <c:pt idx="123931">
                  <c:v>61965.5</c:v>
                </c:pt>
                <c:pt idx="123932">
                  <c:v>61966</c:v>
                </c:pt>
                <c:pt idx="123933">
                  <c:v>61966.5</c:v>
                </c:pt>
                <c:pt idx="123934">
                  <c:v>61967</c:v>
                </c:pt>
                <c:pt idx="123935">
                  <c:v>61967.5</c:v>
                </c:pt>
                <c:pt idx="123936">
                  <c:v>61968</c:v>
                </c:pt>
                <c:pt idx="123937">
                  <c:v>61968.5</c:v>
                </c:pt>
                <c:pt idx="123938">
                  <c:v>61969</c:v>
                </c:pt>
                <c:pt idx="123939">
                  <c:v>61969.5</c:v>
                </c:pt>
                <c:pt idx="123940">
                  <c:v>61970</c:v>
                </c:pt>
                <c:pt idx="123941">
                  <c:v>61970.5</c:v>
                </c:pt>
                <c:pt idx="123942">
                  <c:v>61971</c:v>
                </c:pt>
                <c:pt idx="123943">
                  <c:v>61971.5</c:v>
                </c:pt>
                <c:pt idx="123944">
                  <c:v>61972</c:v>
                </c:pt>
                <c:pt idx="123945">
                  <c:v>61972.5</c:v>
                </c:pt>
                <c:pt idx="123946">
                  <c:v>61973</c:v>
                </c:pt>
                <c:pt idx="123947">
                  <c:v>61973.5</c:v>
                </c:pt>
                <c:pt idx="123948">
                  <c:v>61974</c:v>
                </c:pt>
                <c:pt idx="123949">
                  <c:v>61974.5</c:v>
                </c:pt>
                <c:pt idx="123950">
                  <c:v>61975</c:v>
                </c:pt>
                <c:pt idx="123951">
                  <c:v>61975.5</c:v>
                </c:pt>
                <c:pt idx="123952">
                  <c:v>61976</c:v>
                </c:pt>
                <c:pt idx="123953">
                  <c:v>61976.5</c:v>
                </c:pt>
                <c:pt idx="123954">
                  <c:v>61977</c:v>
                </c:pt>
                <c:pt idx="123955">
                  <c:v>61977.5</c:v>
                </c:pt>
                <c:pt idx="123956">
                  <c:v>61978</c:v>
                </c:pt>
                <c:pt idx="123957">
                  <c:v>61978.5</c:v>
                </c:pt>
                <c:pt idx="123958">
                  <c:v>61979</c:v>
                </c:pt>
                <c:pt idx="123959">
                  <c:v>61979.5</c:v>
                </c:pt>
                <c:pt idx="123960">
                  <c:v>61980</c:v>
                </c:pt>
                <c:pt idx="123961">
                  <c:v>61980.5</c:v>
                </c:pt>
                <c:pt idx="123962">
                  <c:v>61981</c:v>
                </c:pt>
                <c:pt idx="123963">
                  <c:v>61981.5</c:v>
                </c:pt>
                <c:pt idx="123964">
                  <c:v>61982</c:v>
                </c:pt>
                <c:pt idx="123965">
                  <c:v>61982.5</c:v>
                </c:pt>
                <c:pt idx="123966">
                  <c:v>61983</c:v>
                </c:pt>
                <c:pt idx="123967">
                  <c:v>61983.5</c:v>
                </c:pt>
                <c:pt idx="123968">
                  <c:v>61984</c:v>
                </c:pt>
                <c:pt idx="123969">
                  <c:v>61984.5</c:v>
                </c:pt>
                <c:pt idx="123970">
                  <c:v>61985</c:v>
                </c:pt>
                <c:pt idx="123971">
                  <c:v>61985.5</c:v>
                </c:pt>
                <c:pt idx="123972">
                  <c:v>61986</c:v>
                </c:pt>
                <c:pt idx="123973">
                  <c:v>61986.5</c:v>
                </c:pt>
                <c:pt idx="123974">
                  <c:v>61987</c:v>
                </c:pt>
                <c:pt idx="123975">
                  <c:v>61987.5</c:v>
                </c:pt>
                <c:pt idx="123976">
                  <c:v>61988</c:v>
                </c:pt>
                <c:pt idx="123977">
                  <c:v>61988.5</c:v>
                </c:pt>
                <c:pt idx="123978">
                  <c:v>61989</c:v>
                </c:pt>
                <c:pt idx="123979">
                  <c:v>61989.5</c:v>
                </c:pt>
                <c:pt idx="123980">
                  <c:v>61990</c:v>
                </c:pt>
                <c:pt idx="123981">
                  <c:v>61990.5</c:v>
                </c:pt>
                <c:pt idx="123982">
                  <c:v>61991</c:v>
                </c:pt>
                <c:pt idx="123983">
                  <c:v>61991.5</c:v>
                </c:pt>
                <c:pt idx="123984">
                  <c:v>61992</c:v>
                </c:pt>
                <c:pt idx="123985">
                  <c:v>61992.5</c:v>
                </c:pt>
                <c:pt idx="123986">
                  <c:v>61993</c:v>
                </c:pt>
                <c:pt idx="123987">
                  <c:v>61993.5</c:v>
                </c:pt>
                <c:pt idx="123988">
                  <c:v>61994</c:v>
                </c:pt>
                <c:pt idx="123989">
                  <c:v>61994.5</c:v>
                </c:pt>
                <c:pt idx="123990">
                  <c:v>61995</c:v>
                </c:pt>
                <c:pt idx="123991">
                  <c:v>61995.5</c:v>
                </c:pt>
                <c:pt idx="123992">
                  <c:v>61996</c:v>
                </c:pt>
                <c:pt idx="123993">
                  <c:v>61996.5</c:v>
                </c:pt>
                <c:pt idx="123994">
                  <c:v>61997</c:v>
                </c:pt>
                <c:pt idx="123995">
                  <c:v>61997.5</c:v>
                </c:pt>
                <c:pt idx="123996">
                  <c:v>61998</c:v>
                </c:pt>
                <c:pt idx="123997">
                  <c:v>61998.5</c:v>
                </c:pt>
                <c:pt idx="123998">
                  <c:v>61999</c:v>
                </c:pt>
                <c:pt idx="123999">
                  <c:v>61999.5</c:v>
                </c:pt>
                <c:pt idx="124000">
                  <c:v>62000</c:v>
                </c:pt>
                <c:pt idx="124001">
                  <c:v>62000.5</c:v>
                </c:pt>
                <c:pt idx="124002">
                  <c:v>62001</c:v>
                </c:pt>
                <c:pt idx="124003">
                  <c:v>62001.5</c:v>
                </c:pt>
                <c:pt idx="124004">
                  <c:v>62002</c:v>
                </c:pt>
                <c:pt idx="124005">
                  <c:v>62002.5</c:v>
                </c:pt>
                <c:pt idx="124006">
                  <c:v>62003</c:v>
                </c:pt>
                <c:pt idx="124007">
                  <c:v>62003.5</c:v>
                </c:pt>
                <c:pt idx="124008">
                  <c:v>62004</c:v>
                </c:pt>
                <c:pt idx="124009">
                  <c:v>62004.5</c:v>
                </c:pt>
                <c:pt idx="124010">
                  <c:v>62005</c:v>
                </c:pt>
                <c:pt idx="124011">
                  <c:v>62005.5</c:v>
                </c:pt>
                <c:pt idx="124012">
                  <c:v>62006</c:v>
                </c:pt>
                <c:pt idx="124013">
                  <c:v>62006.5</c:v>
                </c:pt>
                <c:pt idx="124014">
                  <c:v>62007</c:v>
                </c:pt>
                <c:pt idx="124015">
                  <c:v>62007.5</c:v>
                </c:pt>
                <c:pt idx="124016">
                  <c:v>62008</c:v>
                </c:pt>
                <c:pt idx="124017">
                  <c:v>62008.5</c:v>
                </c:pt>
                <c:pt idx="124018">
                  <c:v>62009</c:v>
                </c:pt>
                <c:pt idx="124019">
                  <c:v>62009.5</c:v>
                </c:pt>
                <c:pt idx="124020">
                  <c:v>62010</c:v>
                </c:pt>
                <c:pt idx="124021">
                  <c:v>62010.5</c:v>
                </c:pt>
                <c:pt idx="124022">
                  <c:v>62011</c:v>
                </c:pt>
                <c:pt idx="124023">
                  <c:v>62011.5</c:v>
                </c:pt>
                <c:pt idx="124024">
                  <c:v>62012</c:v>
                </c:pt>
                <c:pt idx="124025">
                  <c:v>62012.5</c:v>
                </c:pt>
                <c:pt idx="124026">
                  <c:v>62013</c:v>
                </c:pt>
                <c:pt idx="124027">
                  <c:v>62013.5</c:v>
                </c:pt>
                <c:pt idx="124028">
                  <c:v>62014</c:v>
                </c:pt>
                <c:pt idx="124029">
                  <c:v>62014.5</c:v>
                </c:pt>
                <c:pt idx="124030">
                  <c:v>62015</c:v>
                </c:pt>
                <c:pt idx="124031">
                  <c:v>62015.5</c:v>
                </c:pt>
                <c:pt idx="124032">
                  <c:v>62016</c:v>
                </c:pt>
                <c:pt idx="124033">
                  <c:v>62016.5</c:v>
                </c:pt>
                <c:pt idx="124034">
                  <c:v>62017</c:v>
                </c:pt>
                <c:pt idx="124035">
                  <c:v>62017.5</c:v>
                </c:pt>
                <c:pt idx="124036">
                  <c:v>62018</c:v>
                </c:pt>
                <c:pt idx="124037">
                  <c:v>62018.5</c:v>
                </c:pt>
                <c:pt idx="124038">
                  <c:v>62019</c:v>
                </c:pt>
                <c:pt idx="124039">
                  <c:v>62019.5</c:v>
                </c:pt>
                <c:pt idx="124040">
                  <c:v>62020</c:v>
                </c:pt>
                <c:pt idx="124041">
                  <c:v>62020.5</c:v>
                </c:pt>
                <c:pt idx="124042">
                  <c:v>62021</c:v>
                </c:pt>
                <c:pt idx="124043">
                  <c:v>62021.5</c:v>
                </c:pt>
                <c:pt idx="124044">
                  <c:v>62022</c:v>
                </c:pt>
                <c:pt idx="124045">
                  <c:v>62022.5</c:v>
                </c:pt>
                <c:pt idx="124046">
                  <c:v>62023</c:v>
                </c:pt>
                <c:pt idx="124047">
                  <c:v>62023.5</c:v>
                </c:pt>
                <c:pt idx="124048">
                  <c:v>62024</c:v>
                </c:pt>
                <c:pt idx="124049">
                  <c:v>62024.5</c:v>
                </c:pt>
                <c:pt idx="124050">
                  <c:v>62025</c:v>
                </c:pt>
                <c:pt idx="124051">
                  <c:v>62025.5</c:v>
                </c:pt>
                <c:pt idx="124052">
                  <c:v>62026</c:v>
                </c:pt>
                <c:pt idx="124053">
                  <c:v>62026.5</c:v>
                </c:pt>
                <c:pt idx="124054">
                  <c:v>62027</c:v>
                </c:pt>
                <c:pt idx="124055">
                  <c:v>62027.5</c:v>
                </c:pt>
                <c:pt idx="124056">
                  <c:v>62028</c:v>
                </c:pt>
                <c:pt idx="124057">
                  <c:v>62028.5</c:v>
                </c:pt>
                <c:pt idx="124058">
                  <c:v>62029</c:v>
                </c:pt>
                <c:pt idx="124059">
                  <c:v>62029.5</c:v>
                </c:pt>
                <c:pt idx="124060">
                  <c:v>62030</c:v>
                </c:pt>
                <c:pt idx="124061">
                  <c:v>62030.5</c:v>
                </c:pt>
                <c:pt idx="124062">
                  <c:v>62031</c:v>
                </c:pt>
                <c:pt idx="124063">
                  <c:v>62031.5</c:v>
                </c:pt>
                <c:pt idx="124064">
                  <c:v>62032</c:v>
                </c:pt>
                <c:pt idx="124065">
                  <c:v>62032.5</c:v>
                </c:pt>
                <c:pt idx="124066">
                  <c:v>62033</c:v>
                </c:pt>
                <c:pt idx="124067">
                  <c:v>62033.5</c:v>
                </c:pt>
                <c:pt idx="124068">
                  <c:v>62034</c:v>
                </c:pt>
                <c:pt idx="124069">
                  <c:v>62034.5</c:v>
                </c:pt>
                <c:pt idx="124070">
                  <c:v>62035</c:v>
                </c:pt>
                <c:pt idx="124071">
                  <c:v>62035.5</c:v>
                </c:pt>
                <c:pt idx="124072">
                  <c:v>62036</c:v>
                </c:pt>
                <c:pt idx="124073">
                  <c:v>62036.5</c:v>
                </c:pt>
                <c:pt idx="124074">
                  <c:v>62037</c:v>
                </c:pt>
                <c:pt idx="124075">
                  <c:v>62037.5</c:v>
                </c:pt>
                <c:pt idx="124076">
                  <c:v>62038</c:v>
                </c:pt>
                <c:pt idx="124077">
                  <c:v>62038.5</c:v>
                </c:pt>
                <c:pt idx="124078">
                  <c:v>62039</c:v>
                </c:pt>
                <c:pt idx="124079">
                  <c:v>62039.5</c:v>
                </c:pt>
                <c:pt idx="124080">
                  <c:v>62040</c:v>
                </c:pt>
                <c:pt idx="124081">
                  <c:v>62040.5</c:v>
                </c:pt>
                <c:pt idx="124082">
                  <c:v>62041</c:v>
                </c:pt>
                <c:pt idx="124083">
                  <c:v>62041.5</c:v>
                </c:pt>
                <c:pt idx="124084">
                  <c:v>62042</c:v>
                </c:pt>
                <c:pt idx="124085">
                  <c:v>62042.5</c:v>
                </c:pt>
                <c:pt idx="124086">
                  <c:v>62043</c:v>
                </c:pt>
                <c:pt idx="124087">
                  <c:v>62043.5</c:v>
                </c:pt>
                <c:pt idx="124088">
                  <c:v>62044</c:v>
                </c:pt>
                <c:pt idx="124089">
                  <c:v>62044.5</c:v>
                </c:pt>
                <c:pt idx="124090">
                  <c:v>62045</c:v>
                </c:pt>
                <c:pt idx="124091">
                  <c:v>62045.5</c:v>
                </c:pt>
                <c:pt idx="124092">
                  <c:v>62046</c:v>
                </c:pt>
                <c:pt idx="124093">
                  <c:v>62046.5</c:v>
                </c:pt>
                <c:pt idx="124094">
                  <c:v>62047</c:v>
                </c:pt>
                <c:pt idx="124095">
                  <c:v>62047.5</c:v>
                </c:pt>
                <c:pt idx="124096">
                  <c:v>62048</c:v>
                </c:pt>
                <c:pt idx="124097">
                  <c:v>62048.5</c:v>
                </c:pt>
                <c:pt idx="124098">
                  <c:v>62049</c:v>
                </c:pt>
                <c:pt idx="124099">
                  <c:v>62049.5</c:v>
                </c:pt>
                <c:pt idx="124100">
                  <c:v>62050</c:v>
                </c:pt>
                <c:pt idx="124101">
                  <c:v>62050.5</c:v>
                </c:pt>
                <c:pt idx="124102">
                  <c:v>62051</c:v>
                </c:pt>
                <c:pt idx="124103">
                  <c:v>62051.5</c:v>
                </c:pt>
                <c:pt idx="124104">
                  <c:v>62052</c:v>
                </c:pt>
                <c:pt idx="124105">
                  <c:v>62052.5</c:v>
                </c:pt>
                <c:pt idx="124106">
                  <c:v>62053</c:v>
                </c:pt>
                <c:pt idx="124107">
                  <c:v>62053.5</c:v>
                </c:pt>
                <c:pt idx="124108">
                  <c:v>62054</c:v>
                </c:pt>
                <c:pt idx="124109">
                  <c:v>62054.5</c:v>
                </c:pt>
                <c:pt idx="124110">
                  <c:v>62055</c:v>
                </c:pt>
                <c:pt idx="124111">
                  <c:v>62055.5</c:v>
                </c:pt>
                <c:pt idx="124112">
                  <c:v>62056</c:v>
                </c:pt>
                <c:pt idx="124113">
                  <c:v>62056.5</c:v>
                </c:pt>
                <c:pt idx="124114">
                  <c:v>62057</c:v>
                </c:pt>
                <c:pt idx="124115">
                  <c:v>62057.5</c:v>
                </c:pt>
                <c:pt idx="124116">
                  <c:v>62058</c:v>
                </c:pt>
                <c:pt idx="124117">
                  <c:v>62058.5</c:v>
                </c:pt>
                <c:pt idx="124118">
                  <c:v>62059</c:v>
                </c:pt>
                <c:pt idx="124119">
                  <c:v>62059.5</c:v>
                </c:pt>
                <c:pt idx="124120">
                  <c:v>62060</c:v>
                </c:pt>
                <c:pt idx="124121">
                  <c:v>62060.5</c:v>
                </c:pt>
                <c:pt idx="124122">
                  <c:v>62061</c:v>
                </c:pt>
                <c:pt idx="124123">
                  <c:v>62061.5</c:v>
                </c:pt>
                <c:pt idx="124124">
                  <c:v>62062</c:v>
                </c:pt>
                <c:pt idx="124125">
                  <c:v>62062.5</c:v>
                </c:pt>
                <c:pt idx="124126">
                  <c:v>62063</c:v>
                </c:pt>
                <c:pt idx="124127">
                  <c:v>62063.5</c:v>
                </c:pt>
                <c:pt idx="124128">
                  <c:v>62064</c:v>
                </c:pt>
                <c:pt idx="124129">
                  <c:v>62064.5</c:v>
                </c:pt>
                <c:pt idx="124130">
                  <c:v>62065</c:v>
                </c:pt>
                <c:pt idx="124131">
                  <c:v>62065.5</c:v>
                </c:pt>
                <c:pt idx="124132">
                  <c:v>62066</c:v>
                </c:pt>
                <c:pt idx="124133">
                  <c:v>62066.5</c:v>
                </c:pt>
                <c:pt idx="124134">
                  <c:v>62067</c:v>
                </c:pt>
                <c:pt idx="124135">
                  <c:v>62067.5</c:v>
                </c:pt>
                <c:pt idx="124136">
                  <c:v>62068</c:v>
                </c:pt>
                <c:pt idx="124137">
                  <c:v>62068.5</c:v>
                </c:pt>
                <c:pt idx="124138">
                  <c:v>62069</c:v>
                </c:pt>
                <c:pt idx="124139">
                  <c:v>62069.5</c:v>
                </c:pt>
                <c:pt idx="124140">
                  <c:v>62070</c:v>
                </c:pt>
                <c:pt idx="124141">
                  <c:v>62070.5</c:v>
                </c:pt>
                <c:pt idx="124142">
                  <c:v>62071</c:v>
                </c:pt>
                <c:pt idx="124143">
                  <c:v>62071.5</c:v>
                </c:pt>
                <c:pt idx="124144">
                  <c:v>62072</c:v>
                </c:pt>
                <c:pt idx="124145">
                  <c:v>62072.5</c:v>
                </c:pt>
                <c:pt idx="124146">
                  <c:v>62073</c:v>
                </c:pt>
                <c:pt idx="124147">
                  <c:v>62073.5</c:v>
                </c:pt>
                <c:pt idx="124148">
                  <c:v>62074</c:v>
                </c:pt>
                <c:pt idx="124149">
                  <c:v>62074.5</c:v>
                </c:pt>
                <c:pt idx="124150">
                  <c:v>62075</c:v>
                </c:pt>
                <c:pt idx="124151">
                  <c:v>62075.5</c:v>
                </c:pt>
                <c:pt idx="124152">
                  <c:v>62076</c:v>
                </c:pt>
                <c:pt idx="124153">
                  <c:v>62076.5</c:v>
                </c:pt>
                <c:pt idx="124154">
                  <c:v>62077</c:v>
                </c:pt>
                <c:pt idx="124155">
                  <c:v>62077.5</c:v>
                </c:pt>
                <c:pt idx="124156">
                  <c:v>62078</c:v>
                </c:pt>
                <c:pt idx="124157">
                  <c:v>62078.5</c:v>
                </c:pt>
                <c:pt idx="124158">
                  <c:v>62079</c:v>
                </c:pt>
                <c:pt idx="124159">
                  <c:v>62079.5</c:v>
                </c:pt>
                <c:pt idx="124160">
                  <c:v>62080</c:v>
                </c:pt>
                <c:pt idx="124161">
                  <c:v>62080.5</c:v>
                </c:pt>
                <c:pt idx="124162">
                  <c:v>62081</c:v>
                </c:pt>
                <c:pt idx="124163">
                  <c:v>62081.5</c:v>
                </c:pt>
                <c:pt idx="124164">
                  <c:v>62082</c:v>
                </c:pt>
                <c:pt idx="124165">
                  <c:v>62082.5</c:v>
                </c:pt>
                <c:pt idx="124166">
                  <c:v>62083</c:v>
                </c:pt>
                <c:pt idx="124167">
                  <c:v>62083.5</c:v>
                </c:pt>
                <c:pt idx="124168">
                  <c:v>62084</c:v>
                </c:pt>
                <c:pt idx="124169">
                  <c:v>62084.5</c:v>
                </c:pt>
                <c:pt idx="124170">
                  <c:v>62085</c:v>
                </c:pt>
                <c:pt idx="124171">
                  <c:v>62085.5</c:v>
                </c:pt>
                <c:pt idx="124172">
                  <c:v>62086</c:v>
                </c:pt>
                <c:pt idx="124173">
                  <c:v>62086.5</c:v>
                </c:pt>
                <c:pt idx="124174">
                  <c:v>62087</c:v>
                </c:pt>
                <c:pt idx="124175">
                  <c:v>62087.5</c:v>
                </c:pt>
                <c:pt idx="124176">
                  <c:v>62088</c:v>
                </c:pt>
                <c:pt idx="124177">
                  <c:v>62088.5</c:v>
                </c:pt>
                <c:pt idx="124178">
                  <c:v>62089</c:v>
                </c:pt>
                <c:pt idx="124179">
                  <c:v>62089.5</c:v>
                </c:pt>
                <c:pt idx="124180">
                  <c:v>62090</c:v>
                </c:pt>
                <c:pt idx="124181">
                  <c:v>62090.5</c:v>
                </c:pt>
                <c:pt idx="124182">
                  <c:v>62091</c:v>
                </c:pt>
                <c:pt idx="124183">
                  <c:v>62091.5</c:v>
                </c:pt>
                <c:pt idx="124184">
                  <c:v>62092</c:v>
                </c:pt>
                <c:pt idx="124185">
                  <c:v>62092.5</c:v>
                </c:pt>
                <c:pt idx="124186">
                  <c:v>62093</c:v>
                </c:pt>
                <c:pt idx="124187">
                  <c:v>62093.5</c:v>
                </c:pt>
                <c:pt idx="124188">
                  <c:v>62094</c:v>
                </c:pt>
                <c:pt idx="124189">
                  <c:v>62094.5</c:v>
                </c:pt>
                <c:pt idx="124190">
                  <c:v>62095</c:v>
                </c:pt>
                <c:pt idx="124191">
                  <c:v>62095.5</c:v>
                </c:pt>
                <c:pt idx="124192">
                  <c:v>62096</c:v>
                </c:pt>
                <c:pt idx="124193">
                  <c:v>62096.5</c:v>
                </c:pt>
                <c:pt idx="124194">
                  <c:v>62097</c:v>
                </c:pt>
                <c:pt idx="124195">
                  <c:v>62097.5</c:v>
                </c:pt>
                <c:pt idx="124196">
                  <c:v>62098</c:v>
                </c:pt>
                <c:pt idx="124197">
                  <c:v>62098.5</c:v>
                </c:pt>
                <c:pt idx="124198">
                  <c:v>62099</c:v>
                </c:pt>
                <c:pt idx="124199">
                  <c:v>62099.5</c:v>
                </c:pt>
                <c:pt idx="124200">
                  <c:v>62100</c:v>
                </c:pt>
                <c:pt idx="124201">
                  <c:v>62100.5</c:v>
                </c:pt>
                <c:pt idx="124202">
                  <c:v>62101</c:v>
                </c:pt>
                <c:pt idx="124203">
                  <c:v>62101.5</c:v>
                </c:pt>
                <c:pt idx="124204">
                  <c:v>62102</c:v>
                </c:pt>
                <c:pt idx="124205">
                  <c:v>62102.5</c:v>
                </c:pt>
                <c:pt idx="124206">
                  <c:v>62103</c:v>
                </c:pt>
                <c:pt idx="124207">
                  <c:v>62103.5</c:v>
                </c:pt>
                <c:pt idx="124208">
                  <c:v>62104</c:v>
                </c:pt>
                <c:pt idx="124209">
                  <c:v>62104.5</c:v>
                </c:pt>
                <c:pt idx="124210">
                  <c:v>62105</c:v>
                </c:pt>
                <c:pt idx="124211">
                  <c:v>62105.5</c:v>
                </c:pt>
                <c:pt idx="124212">
                  <c:v>62106</c:v>
                </c:pt>
                <c:pt idx="124213">
                  <c:v>62106.5</c:v>
                </c:pt>
                <c:pt idx="124214">
                  <c:v>62107</c:v>
                </c:pt>
                <c:pt idx="124215">
                  <c:v>62107.5</c:v>
                </c:pt>
                <c:pt idx="124216">
                  <c:v>62108</c:v>
                </c:pt>
                <c:pt idx="124217">
                  <c:v>62108.5</c:v>
                </c:pt>
                <c:pt idx="124218">
                  <c:v>62109</c:v>
                </c:pt>
                <c:pt idx="124219">
                  <c:v>62109.5</c:v>
                </c:pt>
                <c:pt idx="124220">
                  <c:v>62110</c:v>
                </c:pt>
                <c:pt idx="124221">
                  <c:v>62110.5</c:v>
                </c:pt>
                <c:pt idx="124222">
                  <c:v>62111</c:v>
                </c:pt>
                <c:pt idx="124223">
                  <c:v>62111.5</c:v>
                </c:pt>
                <c:pt idx="124224">
                  <c:v>62112</c:v>
                </c:pt>
                <c:pt idx="124225">
                  <c:v>62112.5</c:v>
                </c:pt>
                <c:pt idx="124226">
                  <c:v>62113</c:v>
                </c:pt>
                <c:pt idx="124227">
                  <c:v>62113.5</c:v>
                </c:pt>
                <c:pt idx="124228">
                  <c:v>62114</c:v>
                </c:pt>
                <c:pt idx="124229">
                  <c:v>62114.5</c:v>
                </c:pt>
                <c:pt idx="124230">
                  <c:v>62115</c:v>
                </c:pt>
                <c:pt idx="124231">
                  <c:v>62115.5</c:v>
                </c:pt>
                <c:pt idx="124232">
                  <c:v>62116</c:v>
                </c:pt>
                <c:pt idx="124233">
                  <c:v>62116.5</c:v>
                </c:pt>
                <c:pt idx="124234">
                  <c:v>62117</c:v>
                </c:pt>
                <c:pt idx="124235">
                  <c:v>62117.5</c:v>
                </c:pt>
                <c:pt idx="124236">
                  <c:v>62118</c:v>
                </c:pt>
                <c:pt idx="124237">
                  <c:v>62118.5</c:v>
                </c:pt>
                <c:pt idx="124238">
                  <c:v>62119</c:v>
                </c:pt>
                <c:pt idx="124239">
                  <c:v>62119.5</c:v>
                </c:pt>
                <c:pt idx="124240">
                  <c:v>62120</c:v>
                </c:pt>
                <c:pt idx="124241">
                  <c:v>62120.5</c:v>
                </c:pt>
                <c:pt idx="124242">
                  <c:v>62121</c:v>
                </c:pt>
                <c:pt idx="124243">
                  <c:v>62121.5</c:v>
                </c:pt>
                <c:pt idx="124244">
                  <c:v>62122</c:v>
                </c:pt>
                <c:pt idx="124245">
                  <c:v>62122.5</c:v>
                </c:pt>
                <c:pt idx="124246">
                  <c:v>62123</c:v>
                </c:pt>
                <c:pt idx="124247">
                  <c:v>62123.5</c:v>
                </c:pt>
                <c:pt idx="124248">
                  <c:v>62124</c:v>
                </c:pt>
                <c:pt idx="124249">
                  <c:v>62124.5</c:v>
                </c:pt>
                <c:pt idx="124250">
                  <c:v>62125</c:v>
                </c:pt>
                <c:pt idx="124251">
                  <c:v>62125.5</c:v>
                </c:pt>
                <c:pt idx="124252">
                  <c:v>62126</c:v>
                </c:pt>
                <c:pt idx="124253">
                  <c:v>62126.5</c:v>
                </c:pt>
                <c:pt idx="124254">
                  <c:v>62127</c:v>
                </c:pt>
                <c:pt idx="124255">
                  <c:v>62127.5</c:v>
                </c:pt>
                <c:pt idx="124256">
                  <c:v>62128</c:v>
                </c:pt>
                <c:pt idx="124257">
                  <c:v>62128.5</c:v>
                </c:pt>
                <c:pt idx="124258">
                  <c:v>62129</c:v>
                </c:pt>
                <c:pt idx="124259">
                  <c:v>62129.5</c:v>
                </c:pt>
                <c:pt idx="124260">
                  <c:v>62130</c:v>
                </c:pt>
                <c:pt idx="124261">
                  <c:v>62130.5</c:v>
                </c:pt>
                <c:pt idx="124262">
                  <c:v>62131</c:v>
                </c:pt>
                <c:pt idx="124263">
                  <c:v>62131.5</c:v>
                </c:pt>
                <c:pt idx="124264">
                  <c:v>62132</c:v>
                </c:pt>
                <c:pt idx="124265">
                  <c:v>62132.5</c:v>
                </c:pt>
                <c:pt idx="124266">
                  <c:v>62133</c:v>
                </c:pt>
                <c:pt idx="124267">
                  <c:v>62133.5</c:v>
                </c:pt>
                <c:pt idx="124268">
                  <c:v>62134</c:v>
                </c:pt>
                <c:pt idx="124269">
                  <c:v>62134.5</c:v>
                </c:pt>
                <c:pt idx="124270">
                  <c:v>62135</c:v>
                </c:pt>
                <c:pt idx="124271">
                  <c:v>62135.5</c:v>
                </c:pt>
                <c:pt idx="124272">
                  <c:v>62136</c:v>
                </c:pt>
                <c:pt idx="124273">
                  <c:v>62136.5</c:v>
                </c:pt>
                <c:pt idx="124274">
                  <c:v>62137</c:v>
                </c:pt>
                <c:pt idx="124275">
                  <c:v>62137.5</c:v>
                </c:pt>
                <c:pt idx="124276">
                  <c:v>62138</c:v>
                </c:pt>
                <c:pt idx="124277">
                  <c:v>62138.5</c:v>
                </c:pt>
                <c:pt idx="124278">
                  <c:v>62139</c:v>
                </c:pt>
                <c:pt idx="124279">
                  <c:v>62139.5</c:v>
                </c:pt>
                <c:pt idx="124280">
                  <c:v>62140</c:v>
                </c:pt>
                <c:pt idx="124281">
                  <c:v>62140.5</c:v>
                </c:pt>
                <c:pt idx="124282">
                  <c:v>62141</c:v>
                </c:pt>
                <c:pt idx="124283">
                  <c:v>62141.5</c:v>
                </c:pt>
                <c:pt idx="124284">
                  <c:v>62142</c:v>
                </c:pt>
                <c:pt idx="124285">
                  <c:v>62142.5</c:v>
                </c:pt>
                <c:pt idx="124286">
                  <c:v>62143</c:v>
                </c:pt>
                <c:pt idx="124287">
                  <c:v>62143.5</c:v>
                </c:pt>
                <c:pt idx="124288">
                  <c:v>62144</c:v>
                </c:pt>
                <c:pt idx="124289">
                  <c:v>62144.5</c:v>
                </c:pt>
                <c:pt idx="124290">
                  <c:v>62145</c:v>
                </c:pt>
                <c:pt idx="124291">
                  <c:v>62145.5</c:v>
                </c:pt>
                <c:pt idx="124292">
                  <c:v>62146</c:v>
                </c:pt>
                <c:pt idx="124293">
                  <c:v>62146.5</c:v>
                </c:pt>
                <c:pt idx="124294">
                  <c:v>62147</c:v>
                </c:pt>
                <c:pt idx="124295">
                  <c:v>62147.5</c:v>
                </c:pt>
                <c:pt idx="124296">
                  <c:v>62148</c:v>
                </c:pt>
                <c:pt idx="124297">
                  <c:v>62148.5</c:v>
                </c:pt>
                <c:pt idx="124298">
                  <c:v>62149</c:v>
                </c:pt>
                <c:pt idx="124299">
                  <c:v>62149.5</c:v>
                </c:pt>
                <c:pt idx="124300">
                  <c:v>62150</c:v>
                </c:pt>
                <c:pt idx="124301">
                  <c:v>62150.5</c:v>
                </c:pt>
                <c:pt idx="124302">
                  <c:v>62151</c:v>
                </c:pt>
                <c:pt idx="124303">
                  <c:v>62151.5</c:v>
                </c:pt>
                <c:pt idx="124304">
                  <c:v>62152</c:v>
                </c:pt>
                <c:pt idx="124305">
                  <c:v>62152.5</c:v>
                </c:pt>
                <c:pt idx="124306">
                  <c:v>62153</c:v>
                </c:pt>
                <c:pt idx="124307">
                  <c:v>62153.5</c:v>
                </c:pt>
                <c:pt idx="124308">
                  <c:v>62154</c:v>
                </c:pt>
                <c:pt idx="124309">
                  <c:v>62154.5</c:v>
                </c:pt>
                <c:pt idx="124310">
                  <c:v>62155</c:v>
                </c:pt>
                <c:pt idx="124311">
                  <c:v>62155.5</c:v>
                </c:pt>
                <c:pt idx="124312">
                  <c:v>62156</c:v>
                </c:pt>
                <c:pt idx="124313">
                  <c:v>62156.5</c:v>
                </c:pt>
                <c:pt idx="124314">
                  <c:v>62157</c:v>
                </c:pt>
                <c:pt idx="124315">
                  <c:v>62157.5</c:v>
                </c:pt>
                <c:pt idx="124316">
                  <c:v>62158</c:v>
                </c:pt>
                <c:pt idx="124317">
                  <c:v>62158.5</c:v>
                </c:pt>
                <c:pt idx="124318">
                  <c:v>62159</c:v>
                </c:pt>
                <c:pt idx="124319">
                  <c:v>62159.5</c:v>
                </c:pt>
                <c:pt idx="124320">
                  <c:v>62160</c:v>
                </c:pt>
                <c:pt idx="124321">
                  <c:v>62160.5</c:v>
                </c:pt>
                <c:pt idx="124322">
                  <c:v>62161</c:v>
                </c:pt>
                <c:pt idx="124323">
                  <c:v>62161.5</c:v>
                </c:pt>
                <c:pt idx="124324">
                  <c:v>62162</c:v>
                </c:pt>
                <c:pt idx="124325">
                  <c:v>62162.5</c:v>
                </c:pt>
                <c:pt idx="124326">
                  <c:v>62163</c:v>
                </c:pt>
                <c:pt idx="124327">
                  <c:v>62163.5</c:v>
                </c:pt>
                <c:pt idx="124328">
                  <c:v>62164</c:v>
                </c:pt>
                <c:pt idx="124329">
                  <c:v>62164.5</c:v>
                </c:pt>
                <c:pt idx="124330">
                  <c:v>62165</c:v>
                </c:pt>
                <c:pt idx="124331">
                  <c:v>62165.5</c:v>
                </c:pt>
                <c:pt idx="124332">
                  <c:v>62166</c:v>
                </c:pt>
                <c:pt idx="124333">
                  <c:v>62166.5</c:v>
                </c:pt>
                <c:pt idx="124334">
                  <c:v>62167</c:v>
                </c:pt>
                <c:pt idx="124335">
                  <c:v>62167.5</c:v>
                </c:pt>
                <c:pt idx="124336">
                  <c:v>62168</c:v>
                </c:pt>
                <c:pt idx="124337">
                  <c:v>62168.5</c:v>
                </c:pt>
                <c:pt idx="124338">
                  <c:v>62169</c:v>
                </c:pt>
                <c:pt idx="124339">
                  <c:v>62169.5</c:v>
                </c:pt>
                <c:pt idx="124340">
                  <c:v>62170</c:v>
                </c:pt>
                <c:pt idx="124341">
                  <c:v>62170.5</c:v>
                </c:pt>
                <c:pt idx="124342">
                  <c:v>62171</c:v>
                </c:pt>
                <c:pt idx="124343">
                  <c:v>62171.5</c:v>
                </c:pt>
                <c:pt idx="124344">
                  <c:v>62172</c:v>
                </c:pt>
                <c:pt idx="124345">
                  <c:v>62172.5</c:v>
                </c:pt>
                <c:pt idx="124346">
                  <c:v>62173</c:v>
                </c:pt>
                <c:pt idx="124347">
                  <c:v>62173.5</c:v>
                </c:pt>
                <c:pt idx="124348">
                  <c:v>62174</c:v>
                </c:pt>
                <c:pt idx="124349">
                  <c:v>62174.5</c:v>
                </c:pt>
                <c:pt idx="124350">
                  <c:v>62175</c:v>
                </c:pt>
                <c:pt idx="124351">
                  <c:v>62175.5</c:v>
                </c:pt>
                <c:pt idx="124352">
                  <c:v>62176</c:v>
                </c:pt>
                <c:pt idx="124353">
                  <c:v>62176.5</c:v>
                </c:pt>
                <c:pt idx="124354">
                  <c:v>62177</c:v>
                </c:pt>
                <c:pt idx="124355">
                  <c:v>62177.5</c:v>
                </c:pt>
                <c:pt idx="124356">
                  <c:v>62178</c:v>
                </c:pt>
                <c:pt idx="124357">
                  <c:v>62178.5</c:v>
                </c:pt>
                <c:pt idx="124358">
                  <c:v>62179</c:v>
                </c:pt>
                <c:pt idx="124359">
                  <c:v>62179.5</c:v>
                </c:pt>
                <c:pt idx="124360">
                  <c:v>62180</c:v>
                </c:pt>
                <c:pt idx="124361">
                  <c:v>62180.5</c:v>
                </c:pt>
                <c:pt idx="124362">
                  <c:v>62181</c:v>
                </c:pt>
                <c:pt idx="124363">
                  <c:v>62181.5</c:v>
                </c:pt>
                <c:pt idx="124364">
                  <c:v>62182</c:v>
                </c:pt>
                <c:pt idx="124365">
                  <c:v>62182.5</c:v>
                </c:pt>
                <c:pt idx="124366">
                  <c:v>62183</c:v>
                </c:pt>
                <c:pt idx="124367">
                  <c:v>62183.5</c:v>
                </c:pt>
                <c:pt idx="124368">
                  <c:v>62184</c:v>
                </c:pt>
                <c:pt idx="124369">
                  <c:v>62184.5</c:v>
                </c:pt>
                <c:pt idx="124370">
                  <c:v>62185</c:v>
                </c:pt>
                <c:pt idx="124371">
                  <c:v>62185.5</c:v>
                </c:pt>
                <c:pt idx="124372">
                  <c:v>62186</c:v>
                </c:pt>
                <c:pt idx="124373">
                  <c:v>62186.5</c:v>
                </c:pt>
                <c:pt idx="124374">
                  <c:v>62187</c:v>
                </c:pt>
                <c:pt idx="124375">
                  <c:v>62187.5</c:v>
                </c:pt>
                <c:pt idx="124376">
                  <c:v>62188</c:v>
                </c:pt>
                <c:pt idx="124377">
                  <c:v>62188.5</c:v>
                </c:pt>
                <c:pt idx="124378">
                  <c:v>62189</c:v>
                </c:pt>
                <c:pt idx="124379">
                  <c:v>62189.5</c:v>
                </c:pt>
                <c:pt idx="124380">
                  <c:v>62190</c:v>
                </c:pt>
                <c:pt idx="124381">
                  <c:v>62190.5</c:v>
                </c:pt>
                <c:pt idx="124382">
                  <c:v>62191</c:v>
                </c:pt>
                <c:pt idx="124383">
                  <c:v>62191.5</c:v>
                </c:pt>
                <c:pt idx="124384">
                  <c:v>62192</c:v>
                </c:pt>
                <c:pt idx="124385">
                  <c:v>62192.5</c:v>
                </c:pt>
                <c:pt idx="124386">
                  <c:v>62193</c:v>
                </c:pt>
                <c:pt idx="124387">
                  <c:v>62193.5</c:v>
                </c:pt>
                <c:pt idx="124388">
                  <c:v>62194</c:v>
                </c:pt>
                <c:pt idx="124389">
                  <c:v>62194.5</c:v>
                </c:pt>
                <c:pt idx="124390">
                  <c:v>62195</c:v>
                </c:pt>
                <c:pt idx="124391">
                  <c:v>62195.5</c:v>
                </c:pt>
                <c:pt idx="124392">
                  <c:v>62196</c:v>
                </c:pt>
                <c:pt idx="124393">
                  <c:v>62196.5</c:v>
                </c:pt>
                <c:pt idx="124394">
                  <c:v>62197</c:v>
                </c:pt>
                <c:pt idx="124395">
                  <c:v>62197.5</c:v>
                </c:pt>
                <c:pt idx="124396">
                  <c:v>62198</c:v>
                </c:pt>
                <c:pt idx="124397">
                  <c:v>62198.5</c:v>
                </c:pt>
                <c:pt idx="124398">
                  <c:v>62199</c:v>
                </c:pt>
                <c:pt idx="124399">
                  <c:v>62199.5</c:v>
                </c:pt>
                <c:pt idx="124400">
                  <c:v>62200</c:v>
                </c:pt>
                <c:pt idx="124401">
                  <c:v>62200.5</c:v>
                </c:pt>
                <c:pt idx="124402">
                  <c:v>62201</c:v>
                </c:pt>
                <c:pt idx="124403">
                  <c:v>62201.5</c:v>
                </c:pt>
                <c:pt idx="124404">
                  <c:v>62202</c:v>
                </c:pt>
                <c:pt idx="124405">
                  <c:v>62202.5</c:v>
                </c:pt>
                <c:pt idx="124406">
                  <c:v>62203</c:v>
                </c:pt>
                <c:pt idx="124407">
                  <c:v>62203.5</c:v>
                </c:pt>
                <c:pt idx="124408">
                  <c:v>62204</c:v>
                </c:pt>
                <c:pt idx="124409">
                  <c:v>62204.5</c:v>
                </c:pt>
                <c:pt idx="124410">
                  <c:v>62205</c:v>
                </c:pt>
                <c:pt idx="124411">
                  <c:v>62205.5</c:v>
                </c:pt>
                <c:pt idx="124412">
                  <c:v>62206</c:v>
                </c:pt>
                <c:pt idx="124413">
                  <c:v>62206.5</c:v>
                </c:pt>
                <c:pt idx="124414">
                  <c:v>62207</c:v>
                </c:pt>
                <c:pt idx="124415">
                  <c:v>62207.5</c:v>
                </c:pt>
                <c:pt idx="124416">
                  <c:v>62208</c:v>
                </c:pt>
                <c:pt idx="124417">
                  <c:v>62208.5</c:v>
                </c:pt>
                <c:pt idx="124418">
                  <c:v>62209</c:v>
                </c:pt>
                <c:pt idx="124419">
                  <c:v>62209.5</c:v>
                </c:pt>
                <c:pt idx="124420">
                  <c:v>62210</c:v>
                </c:pt>
                <c:pt idx="124421">
                  <c:v>62210.5</c:v>
                </c:pt>
                <c:pt idx="124422">
                  <c:v>62211</c:v>
                </c:pt>
                <c:pt idx="124423">
                  <c:v>62211.5</c:v>
                </c:pt>
                <c:pt idx="124424">
                  <c:v>62212</c:v>
                </c:pt>
                <c:pt idx="124425">
                  <c:v>62212.5</c:v>
                </c:pt>
                <c:pt idx="124426">
                  <c:v>62213</c:v>
                </c:pt>
                <c:pt idx="124427">
                  <c:v>62213.5</c:v>
                </c:pt>
                <c:pt idx="124428">
                  <c:v>62214</c:v>
                </c:pt>
                <c:pt idx="124429">
                  <c:v>62214.5</c:v>
                </c:pt>
                <c:pt idx="124430">
                  <c:v>62215</c:v>
                </c:pt>
                <c:pt idx="124431">
                  <c:v>62215.5</c:v>
                </c:pt>
                <c:pt idx="124432">
                  <c:v>62216</c:v>
                </c:pt>
                <c:pt idx="124433">
                  <c:v>62216.5</c:v>
                </c:pt>
                <c:pt idx="124434">
                  <c:v>62217</c:v>
                </c:pt>
                <c:pt idx="124435">
                  <c:v>62217.5</c:v>
                </c:pt>
                <c:pt idx="124436">
                  <c:v>62218</c:v>
                </c:pt>
                <c:pt idx="124437">
                  <c:v>62218.5</c:v>
                </c:pt>
                <c:pt idx="124438">
                  <c:v>62219</c:v>
                </c:pt>
                <c:pt idx="124439">
                  <c:v>62219.5</c:v>
                </c:pt>
                <c:pt idx="124440">
                  <c:v>62220</c:v>
                </c:pt>
                <c:pt idx="124441">
                  <c:v>62220.5</c:v>
                </c:pt>
                <c:pt idx="124442">
                  <c:v>62221</c:v>
                </c:pt>
                <c:pt idx="124443">
                  <c:v>62221.5</c:v>
                </c:pt>
                <c:pt idx="124444">
                  <c:v>62222</c:v>
                </c:pt>
                <c:pt idx="124445">
                  <c:v>62222.5</c:v>
                </c:pt>
                <c:pt idx="124446">
                  <c:v>62223</c:v>
                </c:pt>
                <c:pt idx="124447">
                  <c:v>62223.5</c:v>
                </c:pt>
                <c:pt idx="124448">
                  <c:v>62224</c:v>
                </c:pt>
                <c:pt idx="124449">
                  <c:v>62224.5</c:v>
                </c:pt>
                <c:pt idx="124450">
                  <c:v>62225</c:v>
                </c:pt>
                <c:pt idx="124451">
                  <c:v>62225.5</c:v>
                </c:pt>
                <c:pt idx="124452">
                  <c:v>62226</c:v>
                </c:pt>
                <c:pt idx="124453">
                  <c:v>62226.5</c:v>
                </c:pt>
                <c:pt idx="124454">
                  <c:v>62227</c:v>
                </c:pt>
                <c:pt idx="124455">
                  <c:v>62227.5</c:v>
                </c:pt>
                <c:pt idx="124456">
                  <c:v>62228</c:v>
                </c:pt>
                <c:pt idx="124457">
                  <c:v>62228.5</c:v>
                </c:pt>
                <c:pt idx="124458">
                  <c:v>62229</c:v>
                </c:pt>
                <c:pt idx="124459">
                  <c:v>62229.5</c:v>
                </c:pt>
                <c:pt idx="124460">
                  <c:v>62230</c:v>
                </c:pt>
                <c:pt idx="124461">
                  <c:v>62230.5</c:v>
                </c:pt>
                <c:pt idx="124462">
                  <c:v>62231</c:v>
                </c:pt>
                <c:pt idx="124463">
                  <c:v>62231.5</c:v>
                </c:pt>
                <c:pt idx="124464">
                  <c:v>62232</c:v>
                </c:pt>
                <c:pt idx="124465">
                  <c:v>62232.5</c:v>
                </c:pt>
                <c:pt idx="124466">
                  <c:v>62233</c:v>
                </c:pt>
                <c:pt idx="124467">
                  <c:v>62233.5</c:v>
                </c:pt>
                <c:pt idx="124468">
                  <c:v>62234</c:v>
                </c:pt>
                <c:pt idx="124469">
                  <c:v>62234.5</c:v>
                </c:pt>
                <c:pt idx="124470">
                  <c:v>62235</c:v>
                </c:pt>
                <c:pt idx="124471">
                  <c:v>62235.5</c:v>
                </c:pt>
                <c:pt idx="124472">
                  <c:v>62236</c:v>
                </c:pt>
                <c:pt idx="124473">
                  <c:v>62236.5</c:v>
                </c:pt>
                <c:pt idx="124474">
                  <c:v>62237</c:v>
                </c:pt>
                <c:pt idx="124475">
                  <c:v>62237.5</c:v>
                </c:pt>
                <c:pt idx="124476">
                  <c:v>62238</c:v>
                </c:pt>
                <c:pt idx="124477">
                  <c:v>62238.5</c:v>
                </c:pt>
                <c:pt idx="124478">
                  <c:v>62239</c:v>
                </c:pt>
                <c:pt idx="124479">
                  <c:v>62239.5</c:v>
                </c:pt>
                <c:pt idx="124480">
                  <c:v>62240</c:v>
                </c:pt>
                <c:pt idx="124481">
                  <c:v>62240.5</c:v>
                </c:pt>
                <c:pt idx="124482">
                  <c:v>62241</c:v>
                </c:pt>
                <c:pt idx="124483">
                  <c:v>62241.5</c:v>
                </c:pt>
                <c:pt idx="124484">
                  <c:v>62242</c:v>
                </c:pt>
                <c:pt idx="124485">
                  <c:v>62242.5</c:v>
                </c:pt>
                <c:pt idx="124486">
                  <c:v>62243</c:v>
                </c:pt>
                <c:pt idx="124487">
                  <c:v>62243.5</c:v>
                </c:pt>
                <c:pt idx="124488">
                  <c:v>62244</c:v>
                </c:pt>
                <c:pt idx="124489">
                  <c:v>62244.5</c:v>
                </c:pt>
                <c:pt idx="124490">
                  <c:v>62245</c:v>
                </c:pt>
                <c:pt idx="124491">
                  <c:v>62245.5</c:v>
                </c:pt>
                <c:pt idx="124492">
                  <c:v>62246</c:v>
                </c:pt>
                <c:pt idx="124493">
                  <c:v>62246.5</c:v>
                </c:pt>
                <c:pt idx="124494">
                  <c:v>62247</c:v>
                </c:pt>
                <c:pt idx="124495">
                  <c:v>62247.5</c:v>
                </c:pt>
                <c:pt idx="124496">
                  <c:v>62248</c:v>
                </c:pt>
                <c:pt idx="124497">
                  <c:v>62248.5</c:v>
                </c:pt>
                <c:pt idx="124498">
                  <c:v>62249</c:v>
                </c:pt>
                <c:pt idx="124499">
                  <c:v>62249.5</c:v>
                </c:pt>
                <c:pt idx="124500">
                  <c:v>62250</c:v>
                </c:pt>
                <c:pt idx="124501">
                  <c:v>62250.5</c:v>
                </c:pt>
                <c:pt idx="124502">
                  <c:v>62251</c:v>
                </c:pt>
                <c:pt idx="124503">
                  <c:v>62251.5</c:v>
                </c:pt>
                <c:pt idx="124504">
                  <c:v>62252</c:v>
                </c:pt>
                <c:pt idx="124505">
                  <c:v>62252.5</c:v>
                </c:pt>
                <c:pt idx="124506">
                  <c:v>62253</c:v>
                </c:pt>
                <c:pt idx="124507">
                  <c:v>62253.5</c:v>
                </c:pt>
                <c:pt idx="124508">
                  <c:v>62254</c:v>
                </c:pt>
                <c:pt idx="124509">
                  <c:v>62254.5</c:v>
                </c:pt>
                <c:pt idx="124510">
                  <c:v>62255</c:v>
                </c:pt>
                <c:pt idx="124511">
                  <c:v>62255.5</c:v>
                </c:pt>
                <c:pt idx="124512">
                  <c:v>62256</c:v>
                </c:pt>
                <c:pt idx="124513">
                  <c:v>62256.5</c:v>
                </c:pt>
                <c:pt idx="124514">
                  <c:v>62257</c:v>
                </c:pt>
                <c:pt idx="124515">
                  <c:v>62257.5</c:v>
                </c:pt>
                <c:pt idx="124516">
                  <c:v>62258</c:v>
                </c:pt>
                <c:pt idx="124517">
                  <c:v>62258.5</c:v>
                </c:pt>
                <c:pt idx="124518">
                  <c:v>62259</c:v>
                </c:pt>
                <c:pt idx="124519">
                  <c:v>62259.5</c:v>
                </c:pt>
                <c:pt idx="124520">
                  <c:v>62260</c:v>
                </c:pt>
                <c:pt idx="124521">
                  <c:v>62260.5</c:v>
                </c:pt>
                <c:pt idx="124522">
                  <c:v>62261</c:v>
                </c:pt>
                <c:pt idx="124523">
                  <c:v>62261.5</c:v>
                </c:pt>
                <c:pt idx="124524">
                  <c:v>62262</c:v>
                </c:pt>
                <c:pt idx="124525">
                  <c:v>62262.5</c:v>
                </c:pt>
                <c:pt idx="124526">
                  <c:v>62263</c:v>
                </c:pt>
                <c:pt idx="124527">
                  <c:v>62263.5</c:v>
                </c:pt>
                <c:pt idx="124528">
                  <c:v>62264</c:v>
                </c:pt>
                <c:pt idx="124529">
                  <c:v>62264.5</c:v>
                </c:pt>
                <c:pt idx="124530">
                  <c:v>62265</c:v>
                </c:pt>
                <c:pt idx="124531">
                  <c:v>62265.5</c:v>
                </c:pt>
                <c:pt idx="124532">
                  <c:v>62266</c:v>
                </c:pt>
                <c:pt idx="124533">
                  <c:v>62266.5</c:v>
                </c:pt>
                <c:pt idx="124534">
                  <c:v>62267</c:v>
                </c:pt>
                <c:pt idx="124535">
                  <c:v>62267.5</c:v>
                </c:pt>
                <c:pt idx="124536">
                  <c:v>62268</c:v>
                </c:pt>
                <c:pt idx="124537">
                  <c:v>62268.5</c:v>
                </c:pt>
                <c:pt idx="124538">
                  <c:v>62269</c:v>
                </c:pt>
                <c:pt idx="124539">
                  <c:v>62269.5</c:v>
                </c:pt>
                <c:pt idx="124540">
                  <c:v>62270</c:v>
                </c:pt>
                <c:pt idx="124541">
                  <c:v>62270.5</c:v>
                </c:pt>
                <c:pt idx="124542">
                  <c:v>62271</c:v>
                </c:pt>
                <c:pt idx="124543">
                  <c:v>62271.5</c:v>
                </c:pt>
                <c:pt idx="124544">
                  <c:v>62272</c:v>
                </c:pt>
                <c:pt idx="124545">
                  <c:v>62272.5</c:v>
                </c:pt>
                <c:pt idx="124546">
                  <c:v>62273</c:v>
                </c:pt>
                <c:pt idx="124547">
                  <c:v>62273.5</c:v>
                </c:pt>
                <c:pt idx="124548">
                  <c:v>62274</c:v>
                </c:pt>
                <c:pt idx="124549">
                  <c:v>62274.5</c:v>
                </c:pt>
                <c:pt idx="124550">
                  <c:v>62275</c:v>
                </c:pt>
                <c:pt idx="124551">
                  <c:v>62275.5</c:v>
                </c:pt>
                <c:pt idx="124552">
                  <c:v>62276</c:v>
                </c:pt>
                <c:pt idx="124553">
                  <c:v>62276.5</c:v>
                </c:pt>
                <c:pt idx="124554">
                  <c:v>62277</c:v>
                </c:pt>
                <c:pt idx="124555">
                  <c:v>62277.5</c:v>
                </c:pt>
                <c:pt idx="124556">
                  <c:v>62278</c:v>
                </c:pt>
                <c:pt idx="124557">
                  <c:v>62278.5</c:v>
                </c:pt>
                <c:pt idx="124558">
                  <c:v>62279</c:v>
                </c:pt>
                <c:pt idx="124559">
                  <c:v>62279.5</c:v>
                </c:pt>
                <c:pt idx="124560">
                  <c:v>62280</c:v>
                </c:pt>
                <c:pt idx="124561">
                  <c:v>62280.5</c:v>
                </c:pt>
                <c:pt idx="124562">
                  <c:v>62281</c:v>
                </c:pt>
                <c:pt idx="124563">
                  <c:v>62281.5</c:v>
                </c:pt>
                <c:pt idx="124564">
                  <c:v>62282</c:v>
                </c:pt>
                <c:pt idx="124565">
                  <c:v>62282.5</c:v>
                </c:pt>
                <c:pt idx="124566">
                  <c:v>62283</c:v>
                </c:pt>
                <c:pt idx="124567">
                  <c:v>62283.5</c:v>
                </c:pt>
                <c:pt idx="124568">
                  <c:v>62284</c:v>
                </c:pt>
                <c:pt idx="124569">
                  <c:v>62284.5</c:v>
                </c:pt>
                <c:pt idx="124570">
                  <c:v>62285</c:v>
                </c:pt>
                <c:pt idx="124571">
                  <c:v>62285.5</c:v>
                </c:pt>
                <c:pt idx="124572">
                  <c:v>62286</c:v>
                </c:pt>
                <c:pt idx="124573">
                  <c:v>62286.5</c:v>
                </c:pt>
                <c:pt idx="124574">
                  <c:v>62287</c:v>
                </c:pt>
                <c:pt idx="124575">
                  <c:v>62287.5</c:v>
                </c:pt>
                <c:pt idx="124576">
                  <c:v>62288</c:v>
                </c:pt>
                <c:pt idx="124577">
                  <c:v>62288.5</c:v>
                </c:pt>
                <c:pt idx="124578">
                  <c:v>62289</c:v>
                </c:pt>
                <c:pt idx="124579">
                  <c:v>62289.5</c:v>
                </c:pt>
                <c:pt idx="124580">
                  <c:v>62290</c:v>
                </c:pt>
                <c:pt idx="124581">
                  <c:v>62290.5</c:v>
                </c:pt>
                <c:pt idx="124582">
                  <c:v>62291</c:v>
                </c:pt>
                <c:pt idx="124583">
                  <c:v>62291.5</c:v>
                </c:pt>
                <c:pt idx="124584">
                  <c:v>62292</c:v>
                </c:pt>
                <c:pt idx="124585">
                  <c:v>62292.5</c:v>
                </c:pt>
                <c:pt idx="124586">
                  <c:v>62293</c:v>
                </c:pt>
                <c:pt idx="124587">
                  <c:v>62293.5</c:v>
                </c:pt>
                <c:pt idx="124588">
                  <c:v>62294</c:v>
                </c:pt>
                <c:pt idx="124589">
                  <c:v>62294.5</c:v>
                </c:pt>
                <c:pt idx="124590">
                  <c:v>62295</c:v>
                </c:pt>
                <c:pt idx="124591">
                  <c:v>62295.5</c:v>
                </c:pt>
                <c:pt idx="124592">
                  <c:v>62296</c:v>
                </c:pt>
                <c:pt idx="124593">
                  <c:v>62296.5</c:v>
                </c:pt>
                <c:pt idx="124594">
                  <c:v>62297</c:v>
                </c:pt>
                <c:pt idx="124595">
                  <c:v>62297.5</c:v>
                </c:pt>
                <c:pt idx="124596">
                  <c:v>62298</c:v>
                </c:pt>
                <c:pt idx="124597">
                  <c:v>62298.5</c:v>
                </c:pt>
                <c:pt idx="124598">
                  <c:v>62299</c:v>
                </c:pt>
                <c:pt idx="124599">
                  <c:v>62299.5</c:v>
                </c:pt>
                <c:pt idx="124600">
                  <c:v>62300</c:v>
                </c:pt>
                <c:pt idx="124601">
                  <c:v>62300.5</c:v>
                </c:pt>
                <c:pt idx="124602">
                  <c:v>62301</c:v>
                </c:pt>
                <c:pt idx="124603">
                  <c:v>62301.5</c:v>
                </c:pt>
                <c:pt idx="124604">
                  <c:v>62302</c:v>
                </c:pt>
                <c:pt idx="124605">
                  <c:v>62302.5</c:v>
                </c:pt>
                <c:pt idx="124606">
                  <c:v>62303</c:v>
                </c:pt>
                <c:pt idx="124607">
                  <c:v>62303.5</c:v>
                </c:pt>
                <c:pt idx="124608">
                  <c:v>62304</c:v>
                </c:pt>
                <c:pt idx="124609">
                  <c:v>62304.5</c:v>
                </c:pt>
                <c:pt idx="124610">
                  <c:v>62305</c:v>
                </c:pt>
                <c:pt idx="124611">
                  <c:v>62305.5</c:v>
                </c:pt>
                <c:pt idx="124612">
                  <c:v>62306</c:v>
                </c:pt>
                <c:pt idx="124613">
                  <c:v>62306.5</c:v>
                </c:pt>
                <c:pt idx="124614">
                  <c:v>62307</c:v>
                </c:pt>
                <c:pt idx="124615">
                  <c:v>62307.5</c:v>
                </c:pt>
                <c:pt idx="124616">
                  <c:v>62308</c:v>
                </c:pt>
                <c:pt idx="124617">
                  <c:v>62308.5</c:v>
                </c:pt>
                <c:pt idx="124618">
                  <c:v>62309</c:v>
                </c:pt>
                <c:pt idx="124619">
                  <c:v>62309.5</c:v>
                </c:pt>
                <c:pt idx="124620">
                  <c:v>62310</c:v>
                </c:pt>
                <c:pt idx="124621">
                  <c:v>62310.5</c:v>
                </c:pt>
                <c:pt idx="124622">
                  <c:v>62311</c:v>
                </c:pt>
                <c:pt idx="124623">
                  <c:v>62311.5</c:v>
                </c:pt>
                <c:pt idx="124624">
                  <c:v>62312</c:v>
                </c:pt>
                <c:pt idx="124625">
                  <c:v>62312.5</c:v>
                </c:pt>
                <c:pt idx="124626">
                  <c:v>62313</c:v>
                </c:pt>
                <c:pt idx="124627">
                  <c:v>62313.5</c:v>
                </c:pt>
                <c:pt idx="124628">
                  <c:v>62314</c:v>
                </c:pt>
                <c:pt idx="124629">
                  <c:v>62314.5</c:v>
                </c:pt>
                <c:pt idx="124630">
                  <c:v>62315</c:v>
                </c:pt>
                <c:pt idx="124631">
                  <c:v>62315.5</c:v>
                </c:pt>
                <c:pt idx="124632">
                  <c:v>62316</c:v>
                </c:pt>
                <c:pt idx="124633">
                  <c:v>62316.5</c:v>
                </c:pt>
                <c:pt idx="124634">
                  <c:v>62317</c:v>
                </c:pt>
                <c:pt idx="124635">
                  <c:v>62317.5</c:v>
                </c:pt>
                <c:pt idx="124636">
                  <c:v>62318</c:v>
                </c:pt>
                <c:pt idx="124637">
                  <c:v>62318.5</c:v>
                </c:pt>
                <c:pt idx="124638">
                  <c:v>62319</c:v>
                </c:pt>
                <c:pt idx="124639">
                  <c:v>62319.5</c:v>
                </c:pt>
                <c:pt idx="124640">
                  <c:v>62320</c:v>
                </c:pt>
                <c:pt idx="124641">
                  <c:v>62320.5</c:v>
                </c:pt>
                <c:pt idx="124642">
                  <c:v>62321</c:v>
                </c:pt>
                <c:pt idx="124643">
                  <c:v>62321.5</c:v>
                </c:pt>
                <c:pt idx="124644">
                  <c:v>62322</c:v>
                </c:pt>
                <c:pt idx="124645">
                  <c:v>62322.5</c:v>
                </c:pt>
                <c:pt idx="124646">
                  <c:v>62323</c:v>
                </c:pt>
                <c:pt idx="124647">
                  <c:v>62323.5</c:v>
                </c:pt>
                <c:pt idx="124648">
                  <c:v>62324</c:v>
                </c:pt>
                <c:pt idx="124649">
                  <c:v>62324.5</c:v>
                </c:pt>
                <c:pt idx="124650">
                  <c:v>62325</c:v>
                </c:pt>
                <c:pt idx="124651">
                  <c:v>62325.5</c:v>
                </c:pt>
                <c:pt idx="124652">
                  <c:v>62326</c:v>
                </c:pt>
                <c:pt idx="124653">
                  <c:v>62326.5</c:v>
                </c:pt>
                <c:pt idx="124654">
                  <c:v>62327</c:v>
                </c:pt>
                <c:pt idx="124655">
                  <c:v>62327.5</c:v>
                </c:pt>
                <c:pt idx="124656">
                  <c:v>62328</c:v>
                </c:pt>
                <c:pt idx="124657">
                  <c:v>62328.5</c:v>
                </c:pt>
                <c:pt idx="124658">
                  <c:v>62329</c:v>
                </c:pt>
                <c:pt idx="124659">
                  <c:v>62329.5</c:v>
                </c:pt>
                <c:pt idx="124660">
                  <c:v>62330</c:v>
                </c:pt>
                <c:pt idx="124661">
                  <c:v>62330.5</c:v>
                </c:pt>
                <c:pt idx="124662">
                  <c:v>62331</c:v>
                </c:pt>
                <c:pt idx="124663">
                  <c:v>62331.5</c:v>
                </c:pt>
                <c:pt idx="124664">
                  <c:v>62332</c:v>
                </c:pt>
                <c:pt idx="124665">
                  <c:v>62332.5</c:v>
                </c:pt>
                <c:pt idx="124666">
                  <c:v>62333</c:v>
                </c:pt>
                <c:pt idx="124667">
                  <c:v>62333.5</c:v>
                </c:pt>
                <c:pt idx="124668">
                  <c:v>62334</c:v>
                </c:pt>
                <c:pt idx="124669">
                  <c:v>62334.5</c:v>
                </c:pt>
                <c:pt idx="124670">
                  <c:v>62335</c:v>
                </c:pt>
                <c:pt idx="124671">
                  <c:v>62335.5</c:v>
                </c:pt>
                <c:pt idx="124672">
                  <c:v>62336</c:v>
                </c:pt>
                <c:pt idx="124673">
                  <c:v>62336.5</c:v>
                </c:pt>
                <c:pt idx="124674">
                  <c:v>62337</c:v>
                </c:pt>
                <c:pt idx="124675">
                  <c:v>62337.5</c:v>
                </c:pt>
                <c:pt idx="124676">
                  <c:v>62338</c:v>
                </c:pt>
                <c:pt idx="124677">
                  <c:v>62338.5</c:v>
                </c:pt>
                <c:pt idx="124678">
                  <c:v>62339</c:v>
                </c:pt>
                <c:pt idx="124679">
                  <c:v>62339.5</c:v>
                </c:pt>
                <c:pt idx="124680">
                  <c:v>62340</c:v>
                </c:pt>
                <c:pt idx="124681">
                  <c:v>62340.5</c:v>
                </c:pt>
                <c:pt idx="124682">
                  <c:v>62341</c:v>
                </c:pt>
                <c:pt idx="124683">
                  <c:v>62341.5</c:v>
                </c:pt>
                <c:pt idx="124684">
                  <c:v>62342</c:v>
                </c:pt>
                <c:pt idx="124685">
                  <c:v>62342.5</c:v>
                </c:pt>
                <c:pt idx="124686">
                  <c:v>62343</c:v>
                </c:pt>
                <c:pt idx="124687">
                  <c:v>62343.5</c:v>
                </c:pt>
                <c:pt idx="124688">
                  <c:v>62344</c:v>
                </c:pt>
                <c:pt idx="124689">
                  <c:v>62344.5</c:v>
                </c:pt>
                <c:pt idx="124690">
                  <c:v>62345</c:v>
                </c:pt>
                <c:pt idx="124691">
                  <c:v>62345.5</c:v>
                </c:pt>
                <c:pt idx="124692">
                  <c:v>62346</c:v>
                </c:pt>
                <c:pt idx="124693">
                  <c:v>62346.5</c:v>
                </c:pt>
                <c:pt idx="124694">
                  <c:v>62347</c:v>
                </c:pt>
                <c:pt idx="124695">
                  <c:v>62347.5</c:v>
                </c:pt>
                <c:pt idx="124696">
                  <c:v>62348</c:v>
                </c:pt>
                <c:pt idx="124697">
                  <c:v>62348.5</c:v>
                </c:pt>
                <c:pt idx="124698">
                  <c:v>62349</c:v>
                </c:pt>
                <c:pt idx="124699">
                  <c:v>62349.5</c:v>
                </c:pt>
                <c:pt idx="124700">
                  <c:v>62350</c:v>
                </c:pt>
                <c:pt idx="124701">
                  <c:v>62350.5</c:v>
                </c:pt>
                <c:pt idx="124702">
                  <c:v>62351</c:v>
                </c:pt>
                <c:pt idx="124703">
                  <c:v>62351.5</c:v>
                </c:pt>
                <c:pt idx="124704">
                  <c:v>62352</c:v>
                </c:pt>
                <c:pt idx="124705">
                  <c:v>62352.5</c:v>
                </c:pt>
                <c:pt idx="124706">
                  <c:v>62353</c:v>
                </c:pt>
                <c:pt idx="124707">
                  <c:v>62353.5</c:v>
                </c:pt>
                <c:pt idx="124708">
                  <c:v>62354</c:v>
                </c:pt>
                <c:pt idx="124709">
                  <c:v>62354.5</c:v>
                </c:pt>
                <c:pt idx="124710">
                  <c:v>62355</c:v>
                </c:pt>
                <c:pt idx="124711">
                  <c:v>62355.5</c:v>
                </c:pt>
                <c:pt idx="124712">
                  <c:v>62356</c:v>
                </c:pt>
                <c:pt idx="124713">
                  <c:v>62356.5</c:v>
                </c:pt>
                <c:pt idx="124714">
                  <c:v>62357</c:v>
                </c:pt>
                <c:pt idx="124715">
                  <c:v>62357.5</c:v>
                </c:pt>
                <c:pt idx="124716">
                  <c:v>62358</c:v>
                </c:pt>
                <c:pt idx="124717">
                  <c:v>62358.5</c:v>
                </c:pt>
                <c:pt idx="124718">
                  <c:v>62359</c:v>
                </c:pt>
                <c:pt idx="124719">
                  <c:v>62359.5</c:v>
                </c:pt>
                <c:pt idx="124720">
                  <c:v>62360</c:v>
                </c:pt>
                <c:pt idx="124721">
                  <c:v>62360.5</c:v>
                </c:pt>
                <c:pt idx="124722">
                  <c:v>62361</c:v>
                </c:pt>
                <c:pt idx="124723">
                  <c:v>62361.5</c:v>
                </c:pt>
                <c:pt idx="124724">
                  <c:v>62362</c:v>
                </c:pt>
                <c:pt idx="124725">
                  <c:v>62362.5</c:v>
                </c:pt>
                <c:pt idx="124726">
                  <c:v>62363</c:v>
                </c:pt>
                <c:pt idx="124727">
                  <c:v>62363.5</c:v>
                </c:pt>
                <c:pt idx="124728">
                  <c:v>62364</c:v>
                </c:pt>
                <c:pt idx="124729">
                  <c:v>62364.5</c:v>
                </c:pt>
                <c:pt idx="124730">
                  <c:v>62365</c:v>
                </c:pt>
                <c:pt idx="124731">
                  <c:v>62365.5</c:v>
                </c:pt>
                <c:pt idx="124732">
                  <c:v>62366</c:v>
                </c:pt>
                <c:pt idx="124733">
                  <c:v>62366.5</c:v>
                </c:pt>
                <c:pt idx="124734">
                  <c:v>62367</c:v>
                </c:pt>
                <c:pt idx="124735">
                  <c:v>62367.5</c:v>
                </c:pt>
                <c:pt idx="124736">
                  <c:v>62368</c:v>
                </c:pt>
                <c:pt idx="124737">
                  <c:v>62368.5</c:v>
                </c:pt>
                <c:pt idx="124738">
                  <c:v>62369</c:v>
                </c:pt>
                <c:pt idx="124739">
                  <c:v>62369.5</c:v>
                </c:pt>
                <c:pt idx="124740">
                  <c:v>62370</c:v>
                </c:pt>
                <c:pt idx="124741">
                  <c:v>62370.5</c:v>
                </c:pt>
                <c:pt idx="124742">
                  <c:v>62371</c:v>
                </c:pt>
                <c:pt idx="124743">
                  <c:v>62371.5</c:v>
                </c:pt>
                <c:pt idx="124744">
                  <c:v>62372</c:v>
                </c:pt>
                <c:pt idx="124745">
                  <c:v>62372.5</c:v>
                </c:pt>
                <c:pt idx="124746">
                  <c:v>62373</c:v>
                </c:pt>
                <c:pt idx="124747">
                  <c:v>62373.5</c:v>
                </c:pt>
                <c:pt idx="124748">
                  <c:v>62374</c:v>
                </c:pt>
                <c:pt idx="124749">
                  <c:v>62374.5</c:v>
                </c:pt>
                <c:pt idx="124750">
                  <c:v>62375</c:v>
                </c:pt>
                <c:pt idx="124751">
                  <c:v>62375.5</c:v>
                </c:pt>
                <c:pt idx="124752">
                  <c:v>62376</c:v>
                </c:pt>
                <c:pt idx="124753">
                  <c:v>62376.5</c:v>
                </c:pt>
                <c:pt idx="124754">
                  <c:v>62377</c:v>
                </c:pt>
                <c:pt idx="124755">
                  <c:v>62377.5</c:v>
                </c:pt>
                <c:pt idx="124756">
                  <c:v>62378</c:v>
                </c:pt>
                <c:pt idx="124757">
                  <c:v>62378.5</c:v>
                </c:pt>
                <c:pt idx="124758">
                  <c:v>62379</c:v>
                </c:pt>
                <c:pt idx="124759">
                  <c:v>62379.5</c:v>
                </c:pt>
                <c:pt idx="124760">
                  <c:v>62380</c:v>
                </c:pt>
                <c:pt idx="124761">
                  <c:v>62380.5</c:v>
                </c:pt>
                <c:pt idx="124762">
                  <c:v>62381</c:v>
                </c:pt>
                <c:pt idx="124763">
                  <c:v>62381.5</c:v>
                </c:pt>
                <c:pt idx="124764">
                  <c:v>62382</c:v>
                </c:pt>
                <c:pt idx="124765">
                  <c:v>62382.5</c:v>
                </c:pt>
                <c:pt idx="124766">
                  <c:v>62383</c:v>
                </c:pt>
                <c:pt idx="124767">
                  <c:v>62383.5</c:v>
                </c:pt>
                <c:pt idx="124768">
                  <c:v>62384</c:v>
                </c:pt>
                <c:pt idx="124769">
                  <c:v>62384.5</c:v>
                </c:pt>
                <c:pt idx="124770">
                  <c:v>62385</c:v>
                </c:pt>
                <c:pt idx="124771">
                  <c:v>62385.5</c:v>
                </c:pt>
                <c:pt idx="124772">
                  <c:v>62386</c:v>
                </c:pt>
                <c:pt idx="124773">
                  <c:v>62386.5</c:v>
                </c:pt>
                <c:pt idx="124774">
                  <c:v>62387</c:v>
                </c:pt>
                <c:pt idx="124775">
                  <c:v>62387.5</c:v>
                </c:pt>
                <c:pt idx="124776">
                  <c:v>62388</c:v>
                </c:pt>
                <c:pt idx="124777">
                  <c:v>62388.5</c:v>
                </c:pt>
                <c:pt idx="124778">
                  <c:v>62389</c:v>
                </c:pt>
                <c:pt idx="124779">
                  <c:v>62389.5</c:v>
                </c:pt>
                <c:pt idx="124780">
                  <c:v>62390</c:v>
                </c:pt>
                <c:pt idx="124781">
                  <c:v>62390.5</c:v>
                </c:pt>
                <c:pt idx="124782">
                  <c:v>62391</c:v>
                </c:pt>
                <c:pt idx="124783">
                  <c:v>62391.5</c:v>
                </c:pt>
                <c:pt idx="124784">
                  <c:v>62392</c:v>
                </c:pt>
                <c:pt idx="124785">
                  <c:v>62392.5</c:v>
                </c:pt>
                <c:pt idx="124786">
                  <c:v>62393</c:v>
                </c:pt>
                <c:pt idx="124787">
                  <c:v>62393.5</c:v>
                </c:pt>
                <c:pt idx="124788">
                  <c:v>62394</c:v>
                </c:pt>
                <c:pt idx="124789">
                  <c:v>62394.5</c:v>
                </c:pt>
                <c:pt idx="124790">
                  <c:v>62395</c:v>
                </c:pt>
                <c:pt idx="124791">
                  <c:v>62395.5</c:v>
                </c:pt>
                <c:pt idx="124792">
                  <c:v>62396</c:v>
                </c:pt>
                <c:pt idx="124793">
                  <c:v>62396.5</c:v>
                </c:pt>
                <c:pt idx="124794">
                  <c:v>62397</c:v>
                </c:pt>
                <c:pt idx="124795">
                  <c:v>62397.5</c:v>
                </c:pt>
                <c:pt idx="124796">
                  <c:v>62398</c:v>
                </c:pt>
                <c:pt idx="124797">
                  <c:v>62398.5</c:v>
                </c:pt>
                <c:pt idx="124798">
                  <c:v>62399</c:v>
                </c:pt>
                <c:pt idx="124799">
                  <c:v>62399.5</c:v>
                </c:pt>
                <c:pt idx="124800">
                  <c:v>62400</c:v>
                </c:pt>
                <c:pt idx="124801">
                  <c:v>62400.5</c:v>
                </c:pt>
                <c:pt idx="124802">
                  <c:v>62401</c:v>
                </c:pt>
                <c:pt idx="124803">
                  <c:v>62401.5</c:v>
                </c:pt>
                <c:pt idx="124804">
                  <c:v>62402</c:v>
                </c:pt>
                <c:pt idx="124805">
                  <c:v>62402.5</c:v>
                </c:pt>
                <c:pt idx="124806">
                  <c:v>62403</c:v>
                </c:pt>
                <c:pt idx="124807">
                  <c:v>62403.5</c:v>
                </c:pt>
                <c:pt idx="124808">
                  <c:v>62404</c:v>
                </c:pt>
                <c:pt idx="124809">
                  <c:v>62404.5</c:v>
                </c:pt>
                <c:pt idx="124810">
                  <c:v>62405</c:v>
                </c:pt>
                <c:pt idx="124811">
                  <c:v>62405.5</c:v>
                </c:pt>
                <c:pt idx="124812">
                  <c:v>62406</c:v>
                </c:pt>
                <c:pt idx="124813">
                  <c:v>62406.5</c:v>
                </c:pt>
                <c:pt idx="124814">
                  <c:v>62407</c:v>
                </c:pt>
                <c:pt idx="124815">
                  <c:v>62407.5</c:v>
                </c:pt>
                <c:pt idx="124816">
                  <c:v>62408</c:v>
                </c:pt>
                <c:pt idx="124817">
                  <c:v>62408.5</c:v>
                </c:pt>
                <c:pt idx="124818">
                  <c:v>62409</c:v>
                </c:pt>
                <c:pt idx="124819">
                  <c:v>62409.5</c:v>
                </c:pt>
                <c:pt idx="124820">
                  <c:v>62410</c:v>
                </c:pt>
                <c:pt idx="124821">
                  <c:v>62410.5</c:v>
                </c:pt>
                <c:pt idx="124822">
                  <c:v>62411</c:v>
                </c:pt>
                <c:pt idx="124823">
                  <c:v>62411.5</c:v>
                </c:pt>
                <c:pt idx="124824">
                  <c:v>62412</c:v>
                </c:pt>
                <c:pt idx="124825">
                  <c:v>62412.5</c:v>
                </c:pt>
                <c:pt idx="124826">
                  <c:v>62413</c:v>
                </c:pt>
                <c:pt idx="124827">
                  <c:v>62413.5</c:v>
                </c:pt>
                <c:pt idx="124828">
                  <c:v>62414</c:v>
                </c:pt>
                <c:pt idx="124829">
                  <c:v>62414.5</c:v>
                </c:pt>
                <c:pt idx="124830">
                  <c:v>62415</c:v>
                </c:pt>
                <c:pt idx="124831">
                  <c:v>62415.5</c:v>
                </c:pt>
                <c:pt idx="124832">
                  <c:v>62416</c:v>
                </c:pt>
                <c:pt idx="124833">
                  <c:v>62416.5</c:v>
                </c:pt>
                <c:pt idx="124834">
                  <c:v>62417</c:v>
                </c:pt>
                <c:pt idx="124835">
                  <c:v>62417.5</c:v>
                </c:pt>
                <c:pt idx="124836">
                  <c:v>62418</c:v>
                </c:pt>
                <c:pt idx="124837">
                  <c:v>62418.5</c:v>
                </c:pt>
                <c:pt idx="124838">
                  <c:v>62419</c:v>
                </c:pt>
                <c:pt idx="124839">
                  <c:v>62419.5</c:v>
                </c:pt>
                <c:pt idx="124840">
                  <c:v>62420</c:v>
                </c:pt>
                <c:pt idx="124841">
                  <c:v>62420.5</c:v>
                </c:pt>
                <c:pt idx="124842">
                  <c:v>62421</c:v>
                </c:pt>
                <c:pt idx="124843">
                  <c:v>62421.5</c:v>
                </c:pt>
                <c:pt idx="124844">
                  <c:v>62422</c:v>
                </c:pt>
                <c:pt idx="124845">
                  <c:v>62422.5</c:v>
                </c:pt>
                <c:pt idx="124846">
                  <c:v>62423</c:v>
                </c:pt>
                <c:pt idx="124847">
                  <c:v>62423.5</c:v>
                </c:pt>
                <c:pt idx="124848">
                  <c:v>62424</c:v>
                </c:pt>
                <c:pt idx="124849">
                  <c:v>62424.5</c:v>
                </c:pt>
                <c:pt idx="124850">
                  <c:v>62425</c:v>
                </c:pt>
                <c:pt idx="124851">
                  <c:v>62425.5</c:v>
                </c:pt>
                <c:pt idx="124852">
                  <c:v>62426</c:v>
                </c:pt>
                <c:pt idx="124853">
                  <c:v>62426.5</c:v>
                </c:pt>
                <c:pt idx="124854">
                  <c:v>62427</c:v>
                </c:pt>
                <c:pt idx="124855">
                  <c:v>62427.5</c:v>
                </c:pt>
                <c:pt idx="124856">
                  <c:v>62428</c:v>
                </c:pt>
                <c:pt idx="124857">
                  <c:v>62428.5</c:v>
                </c:pt>
                <c:pt idx="124858">
                  <c:v>62429</c:v>
                </c:pt>
                <c:pt idx="124859">
                  <c:v>62429.5</c:v>
                </c:pt>
                <c:pt idx="124860">
                  <c:v>62430</c:v>
                </c:pt>
                <c:pt idx="124861">
                  <c:v>62430.5</c:v>
                </c:pt>
                <c:pt idx="124862">
                  <c:v>62431</c:v>
                </c:pt>
                <c:pt idx="124863">
                  <c:v>62431.5</c:v>
                </c:pt>
                <c:pt idx="124864">
                  <c:v>62432</c:v>
                </c:pt>
                <c:pt idx="124865">
                  <c:v>62432.5</c:v>
                </c:pt>
                <c:pt idx="124866">
                  <c:v>62433</c:v>
                </c:pt>
                <c:pt idx="124867">
                  <c:v>62433.5</c:v>
                </c:pt>
                <c:pt idx="124868">
                  <c:v>62434</c:v>
                </c:pt>
                <c:pt idx="124869">
                  <c:v>62434.5</c:v>
                </c:pt>
                <c:pt idx="124870">
                  <c:v>62435</c:v>
                </c:pt>
                <c:pt idx="124871">
                  <c:v>62435.5</c:v>
                </c:pt>
                <c:pt idx="124872">
                  <c:v>62436</c:v>
                </c:pt>
                <c:pt idx="124873">
                  <c:v>62436.5</c:v>
                </c:pt>
                <c:pt idx="124874">
                  <c:v>62437</c:v>
                </c:pt>
                <c:pt idx="124875">
                  <c:v>62437.5</c:v>
                </c:pt>
                <c:pt idx="124876">
                  <c:v>62438</c:v>
                </c:pt>
                <c:pt idx="124877">
                  <c:v>62438.5</c:v>
                </c:pt>
                <c:pt idx="124878">
                  <c:v>62439</c:v>
                </c:pt>
                <c:pt idx="124879">
                  <c:v>62439.5</c:v>
                </c:pt>
                <c:pt idx="124880">
                  <c:v>62440</c:v>
                </c:pt>
                <c:pt idx="124881">
                  <c:v>62440.5</c:v>
                </c:pt>
                <c:pt idx="124882">
                  <c:v>62441</c:v>
                </c:pt>
                <c:pt idx="124883">
                  <c:v>62441.5</c:v>
                </c:pt>
                <c:pt idx="124884">
                  <c:v>62442</c:v>
                </c:pt>
                <c:pt idx="124885">
                  <c:v>62442.5</c:v>
                </c:pt>
                <c:pt idx="124886">
                  <c:v>62443</c:v>
                </c:pt>
                <c:pt idx="124887">
                  <c:v>62443.5</c:v>
                </c:pt>
                <c:pt idx="124888">
                  <c:v>62444</c:v>
                </c:pt>
                <c:pt idx="124889">
                  <c:v>62444.5</c:v>
                </c:pt>
                <c:pt idx="124890">
                  <c:v>62445</c:v>
                </c:pt>
                <c:pt idx="124891">
                  <c:v>62445.5</c:v>
                </c:pt>
                <c:pt idx="124892">
                  <c:v>62446</c:v>
                </c:pt>
                <c:pt idx="124893">
                  <c:v>62446.5</c:v>
                </c:pt>
                <c:pt idx="124894">
                  <c:v>62447</c:v>
                </c:pt>
                <c:pt idx="124895">
                  <c:v>62447.5</c:v>
                </c:pt>
                <c:pt idx="124896">
                  <c:v>62448</c:v>
                </c:pt>
                <c:pt idx="124897">
                  <c:v>62448.5</c:v>
                </c:pt>
                <c:pt idx="124898">
                  <c:v>62449</c:v>
                </c:pt>
                <c:pt idx="124899">
                  <c:v>62449.5</c:v>
                </c:pt>
                <c:pt idx="124900">
                  <c:v>62450</c:v>
                </c:pt>
                <c:pt idx="124901">
                  <c:v>62450.5</c:v>
                </c:pt>
                <c:pt idx="124902">
                  <c:v>62451</c:v>
                </c:pt>
                <c:pt idx="124903">
                  <c:v>62451.5</c:v>
                </c:pt>
                <c:pt idx="124904">
                  <c:v>62452</c:v>
                </c:pt>
                <c:pt idx="124905">
                  <c:v>62452.5</c:v>
                </c:pt>
                <c:pt idx="124906">
                  <c:v>62453</c:v>
                </c:pt>
                <c:pt idx="124907">
                  <c:v>62453.5</c:v>
                </c:pt>
                <c:pt idx="124908">
                  <c:v>62454</c:v>
                </c:pt>
                <c:pt idx="124909">
                  <c:v>62454.5</c:v>
                </c:pt>
                <c:pt idx="124910">
                  <c:v>62455</c:v>
                </c:pt>
                <c:pt idx="124911">
                  <c:v>62455.5</c:v>
                </c:pt>
                <c:pt idx="124912">
                  <c:v>62456</c:v>
                </c:pt>
                <c:pt idx="124913">
                  <c:v>62456.5</c:v>
                </c:pt>
                <c:pt idx="124914">
                  <c:v>62457</c:v>
                </c:pt>
                <c:pt idx="124915">
                  <c:v>62457.5</c:v>
                </c:pt>
                <c:pt idx="124916">
                  <c:v>62458</c:v>
                </c:pt>
                <c:pt idx="124917">
                  <c:v>62458.5</c:v>
                </c:pt>
                <c:pt idx="124918">
                  <c:v>62459</c:v>
                </c:pt>
                <c:pt idx="124919">
                  <c:v>62459.5</c:v>
                </c:pt>
                <c:pt idx="124920">
                  <c:v>62460</c:v>
                </c:pt>
                <c:pt idx="124921">
                  <c:v>62460.5</c:v>
                </c:pt>
                <c:pt idx="124922">
                  <c:v>62461</c:v>
                </c:pt>
                <c:pt idx="124923">
                  <c:v>62461.5</c:v>
                </c:pt>
                <c:pt idx="124924">
                  <c:v>62462</c:v>
                </c:pt>
                <c:pt idx="124925">
                  <c:v>62462.5</c:v>
                </c:pt>
                <c:pt idx="124926">
                  <c:v>62463</c:v>
                </c:pt>
                <c:pt idx="124927">
                  <c:v>62463.5</c:v>
                </c:pt>
                <c:pt idx="124928">
                  <c:v>62464</c:v>
                </c:pt>
                <c:pt idx="124929">
                  <c:v>62464.5</c:v>
                </c:pt>
                <c:pt idx="124930">
                  <c:v>62465</c:v>
                </c:pt>
                <c:pt idx="124931">
                  <c:v>62465.5</c:v>
                </c:pt>
                <c:pt idx="124932">
                  <c:v>62466</c:v>
                </c:pt>
                <c:pt idx="124933">
                  <c:v>62466.5</c:v>
                </c:pt>
                <c:pt idx="124934">
                  <c:v>62467</c:v>
                </c:pt>
                <c:pt idx="124935">
                  <c:v>62467.5</c:v>
                </c:pt>
                <c:pt idx="124936">
                  <c:v>62468</c:v>
                </c:pt>
                <c:pt idx="124937">
                  <c:v>62468.5</c:v>
                </c:pt>
                <c:pt idx="124938">
                  <c:v>62469</c:v>
                </c:pt>
                <c:pt idx="124939">
                  <c:v>62469.5</c:v>
                </c:pt>
                <c:pt idx="124940">
                  <c:v>62470</c:v>
                </c:pt>
                <c:pt idx="124941">
                  <c:v>62470.5</c:v>
                </c:pt>
                <c:pt idx="124942">
                  <c:v>62471</c:v>
                </c:pt>
                <c:pt idx="124943">
                  <c:v>62471.5</c:v>
                </c:pt>
                <c:pt idx="124944">
                  <c:v>62472</c:v>
                </c:pt>
                <c:pt idx="124945">
                  <c:v>62472.5</c:v>
                </c:pt>
                <c:pt idx="124946">
                  <c:v>62473</c:v>
                </c:pt>
                <c:pt idx="124947">
                  <c:v>62473.5</c:v>
                </c:pt>
                <c:pt idx="124948">
                  <c:v>62474</c:v>
                </c:pt>
                <c:pt idx="124949">
                  <c:v>62474.5</c:v>
                </c:pt>
                <c:pt idx="124950">
                  <c:v>62475</c:v>
                </c:pt>
                <c:pt idx="124951">
                  <c:v>62475.5</c:v>
                </c:pt>
                <c:pt idx="124952">
                  <c:v>62476</c:v>
                </c:pt>
                <c:pt idx="124953">
                  <c:v>62476.5</c:v>
                </c:pt>
                <c:pt idx="124954">
                  <c:v>62477</c:v>
                </c:pt>
                <c:pt idx="124955">
                  <c:v>62477.5</c:v>
                </c:pt>
                <c:pt idx="124956">
                  <c:v>62478</c:v>
                </c:pt>
                <c:pt idx="124957">
                  <c:v>62478.5</c:v>
                </c:pt>
                <c:pt idx="124958">
                  <c:v>62479</c:v>
                </c:pt>
                <c:pt idx="124959">
                  <c:v>62479.5</c:v>
                </c:pt>
                <c:pt idx="124960">
                  <c:v>62480</c:v>
                </c:pt>
                <c:pt idx="124961">
                  <c:v>62480.5</c:v>
                </c:pt>
                <c:pt idx="124962">
                  <c:v>62481</c:v>
                </c:pt>
                <c:pt idx="124963">
                  <c:v>62481.5</c:v>
                </c:pt>
                <c:pt idx="124964">
                  <c:v>62482</c:v>
                </c:pt>
                <c:pt idx="124965">
                  <c:v>62482.5</c:v>
                </c:pt>
                <c:pt idx="124966">
                  <c:v>62483</c:v>
                </c:pt>
                <c:pt idx="124967">
                  <c:v>62483.5</c:v>
                </c:pt>
                <c:pt idx="124968">
                  <c:v>62484</c:v>
                </c:pt>
                <c:pt idx="124969">
                  <c:v>62484.5</c:v>
                </c:pt>
                <c:pt idx="124970">
                  <c:v>62485</c:v>
                </c:pt>
                <c:pt idx="124971">
                  <c:v>62485.5</c:v>
                </c:pt>
                <c:pt idx="124972">
                  <c:v>62486</c:v>
                </c:pt>
                <c:pt idx="124973">
                  <c:v>62486.5</c:v>
                </c:pt>
                <c:pt idx="124974">
                  <c:v>62487</c:v>
                </c:pt>
                <c:pt idx="124975">
                  <c:v>62487.5</c:v>
                </c:pt>
                <c:pt idx="124976">
                  <c:v>62488</c:v>
                </c:pt>
                <c:pt idx="124977">
                  <c:v>62488.5</c:v>
                </c:pt>
                <c:pt idx="124978">
                  <c:v>62489</c:v>
                </c:pt>
                <c:pt idx="124979">
                  <c:v>62489.5</c:v>
                </c:pt>
                <c:pt idx="124980">
                  <c:v>62490</c:v>
                </c:pt>
                <c:pt idx="124981">
                  <c:v>62490.5</c:v>
                </c:pt>
                <c:pt idx="124982">
                  <c:v>62491</c:v>
                </c:pt>
                <c:pt idx="124983">
                  <c:v>62491.5</c:v>
                </c:pt>
                <c:pt idx="124984">
                  <c:v>62492</c:v>
                </c:pt>
                <c:pt idx="124985">
                  <c:v>62492.5</c:v>
                </c:pt>
                <c:pt idx="124986">
                  <c:v>62493</c:v>
                </c:pt>
                <c:pt idx="124987">
                  <c:v>62493.5</c:v>
                </c:pt>
                <c:pt idx="124988">
                  <c:v>62494</c:v>
                </c:pt>
                <c:pt idx="124989">
                  <c:v>62494.5</c:v>
                </c:pt>
                <c:pt idx="124990">
                  <c:v>62495</c:v>
                </c:pt>
                <c:pt idx="124991">
                  <c:v>62495.5</c:v>
                </c:pt>
                <c:pt idx="124992">
                  <c:v>62496</c:v>
                </c:pt>
                <c:pt idx="124993">
                  <c:v>62496.5</c:v>
                </c:pt>
                <c:pt idx="124994">
                  <c:v>62497</c:v>
                </c:pt>
                <c:pt idx="124995">
                  <c:v>62497.5</c:v>
                </c:pt>
                <c:pt idx="124996">
                  <c:v>62498</c:v>
                </c:pt>
                <c:pt idx="124997">
                  <c:v>62498.5</c:v>
                </c:pt>
                <c:pt idx="124998">
                  <c:v>62499</c:v>
                </c:pt>
                <c:pt idx="124999">
                  <c:v>62499.5</c:v>
                </c:pt>
                <c:pt idx="125000">
                  <c:v>62500</c:v>
                </c:pt>
                <c:pt idx="125001">
                  <c:v>62500.5</c:v>
                </c:pt>
                <c:pt idx="125002">
                  <c:v>62501</c:v>
                </c:pt>
                <c:pt idx="125003">
                  <c:v>62501.5</c:v>
                </c:pt>
                <c:pt idx="125004">
                  <c:v>62502</c:v>
                </c:pt>
                <c:pt idx="125005">
                  <c:v>62502.5</c:v>
                </c:pt>
                <c:pt idx="125006">
                  <c:v>62503</c:v>
                </c:pt>
                <c:pt idx="125007">
                  <c:v>62503.5</c:v>
                </c:pt>
                <c:pt idx="125008">
                  <c:v>62504</c:v>
                </c:pt>
                <c:pt idx="125009">
                  <c:v>62504.5</c:v>
                </c:pt>
                <c:pt idx="125010">
                  <c:v>62505</c:v>
                </c:pt>
                <c:pt idx="125011">
                  <c:v>62505.5</c:v>
                </c:pt>
                <c:pt idx="125012">
                  <c:v>62506</c:v>
                </c:pt>
                <c:pt idx="125013">
                  <c:v>62506.5</c:v>
                </c:pt>
                <c:pt idx="125014">
                  <c:v>62507</c:v>
                </c:pt>
                <c:pt idx="125015">
                  <c:v>62507.5</c:v>
                </c:pt>
                <c:pt idx="125016">
                  <c:v>62508</c:v>
                </c:pt>
                <c:pt idx="125017">
                  <c:v>62508.5</c:v>
                </c:pt>
                <c:pt idx="125018">
                  <c:v>62509</c:v>
                </c:pt>
                <c:pt idx="125019">
                  <c:v>62509.5</c:v>
                </c:pt>
                <c:pt idx="125020">
                  <c:v>62510</c:v>
                </c:pt>
                <c:pt idx="125021">
                  <c:v>62510.5</c:v>
                </c:pt>
                <c:pt idx="125022">
                  <c:v>62511</c:v>
                </c:pt>
                <c:pt idx="125023">
                  <c:v>62511.5</c:v>
                </c:pt>
                <c:pt idx="125024">
                  <c:v>62512</c:v>
                </c:pt>
                <c:pt idx="125025">
                  <c:v>62512.5</c:v>
                </c:pt>
                <c:pt idx="125026">
                  <c:v>62513</c:v>
                </c:pt>
                <c:pt idx="125027">
                  <c:v>62513.5</c:v>
                </c:pt>
                <c:pt idx="125028">
                  <c:v>62514</c:v>
                </c:pt>
                <c:pt idx="125029">
                  <c:v>62514.5</c:v>
                </c:pt>
                <c:pt idx="125030">
                  <c:v>62515</c:v>
                </c:pt>
                <c:pt idx="125031">
                  <c:v>62515.5</c:v>
                </c:pt>
                <c:pt idx="125032">
                  <c:v>62516</c:v>
                </c:pt>
                <c:pt idx="125033">
                  <c:v>62516.5</c:v>
                </c:pt>
                <c:pt idx="125034">
                  <c:v>62517</c:v>
                </c:pt>
                <c:pt idx="125035">
                  <c:v>62517.5</c:v>
                </c:pt>
                <c:pt idx="125036">
                  <c:v>62518</c:v>
                </c:pt>
                <c:pt idx="125037">
                  <c:v>62518.5</c:v>
                </c:pt>
                <c:pt idx="125038">
                  <c:v>62519</c:v>
                </c:pt>
                <c:pt idx="125039">
                  <c:v>62519.5</c:v>
                </c:pt>
                <c:pt idx="125040">
                  <c:v>62520</c:v>
                </c:pt>
                <c:pt idx="125041">
                  <c:v>62520.5</c:v>
                </c:pt>
                <c:pt idx="125042">
                  <c:v>62521</c:v>
                </c:pt>
                <c:pt idx="125043">
                  <c:v>62521.5</c:v>
                </c:pt>
                <c:pt idx="125044">
                  <c:v>62522</c:v>
                </c:pt>
                <c:pt idx="125045">
                  <c:v>62522.5</c:v>
                </c:pt>
                <c:pt idx="125046">
                  <c:v>62523</c:v>
                </c:pt>
                <c:pt idx="125047">
                  <c:v>62523.5</c:v>
                </c:pt>
                <c:pt idx="125048">
                  <c:v>62524</c:v>
                </c:pt>
                <c:pt idx="125049">
                  <c:v>62524.5</c:v>
                </c:pt>
                <c:pt idx="125050">
                  <c:v>62525</c:v>
                </c:pt>
                <c:pt idx="125051">
                  <c:v>62525.5</c:v>
                </c:pt>
                <c:pt idx="125052">
                  <c:v>62526</c:v>
                </c:pt>
                <c:pt idx="125053">
                  <c:v>62526.5</c:v>
                </c:pt>
                <c:pt idx="125054">
                  <c:v>62527</c:v>
                </c:pt>
                <c:pt idx="125055">
                  <c:v>62527.5</c:v>
                </c:pt>
                <c:pt idx="125056">
                  <c:v>62528</c:v>
                </c:pt>
                <c:pt idx="125057">
                  <c:v>62528.5</c:v>
                </c:pt>
                <c:pt idx="125058">
                  <c:v>62529</c:v>
                </c:pt>
                <c:pt idx="125059">
                  <c:v>62529.5</c:v>
                </c:pt>
                <c:pt idx="125060">
                  <c:v>62530</c:v>
                </c:pt>
                <c:pt idx="125061">
                  <c:v>62530.5</c:v>
                </c:pt>
                <c:pt idx="125062">
                  <c:v>62531</c:v>
                </c:pt>
                <c:pt idx="125063">
                  <c:v>62531.5</c:v>
                </c:pt>
                <c:pt idx="125064">
                  <c:v>62532</c:v>
                </c:pt>
                <c:pt idx="125065">
                  <c:v>62532.5</c:v>
                </c:pt>
                <c:pt idx="125066">
                  <c:v>62533</c:v>
                </c:pt>
                <c:pt idx="125067">
                  <c:v>62533.5</c:v>
                </c:pt>
                <c:pt idx="125068">
                  <c:v>62534</c:v>
                </c:pt>
                <c:pt idx="125069">
                  <c:v>62534.5</c:v>
                </c:pt>
                <c:pt idx="125070">
                  <c:v>62535</c:v>
                </c:pt>
                <c:pt idx="125071">
                  <c:v>62535.5</c:v>
                </c:pt>
                <c:pt idx="125072">
                  <c:v>62536</c:v>
                </c:pt>
                <c:pt idx="125073">
                  <c:v>62536.5</c:v>
                </c:pt>
                <c:pt idx="125074">
                  <c:v>62537</c:v>
                </c:pt>
                <c:pt idx="125075">
                  <c:v>62537.5</c:v>
                </c:pt>
                <c:pt idx="125076">
                  <c:v>62538</c:v>
                </c:pt>
                <c:pt idx="125077">
                  <c:v>62538.5</c:v>
                </c:pt>
                <c:pt idx="125078">
                  <c:v>62539</c:v>
                </c:pt>
                <c:pt idx="125079">
                  <c:v>62539.5</c:v>
                </c:pt>
                <c:pt idx="125080">
                  <c:v>62540</c:v>
                </c:pt>
                <c:pt idx="125081">
                  <c:v>62540.5</c:v>
                </c:pt>
                <c:pt idx="125082">
                  <c:v>62541</c:v>
                </c:pt>
                <c:pt idx="125083">
                  <c:v>62541.5</c:v>
                </c:pt>
                <c:pt idx="125084">
                  <c:v>62542</c:v>
                </c:pt>
                <c:pt idx="125085">
                  <c:v>62542.5</c:v>
                </c:pt>
                <c:pt idx="125086">
                  <c:v>62543</c:v>
                </c:pt>
                <c:pt idx="125087">
                  <c:v>62543.5</c:v>
                </c:pt>
                <c:pt idx="125088">
                  <c:v>62544</c:v>
                </c:pt>
                <c:pt idx="125089">
                  <c:v>62544.5</c:v>
                </c:pt>
                <c:pt idx="125090">
                  <c:v>62545</c:v>
                </c:pt>
                <c:pt idx="125091">
                  <c:v>62545.5</c:v>
                </c:pt>
                <c:pt idx="125092">
                  <c:v>62546</c:v>
                </c:pt>
                <c:pt idx="125093">
                  <c:v>62546.5</c:v>
                </c:pt>
                <c:pt idx="125094">
                  <c:v>62547</c:v>
                </c:pt>
                <c:pt idx="125095">
                  <c:v>62547.5</c:v>
                </c:pt>
                <c:pt idx="125096">
                  <c:v>62548</c:v>
                </c:pt>
                <c:pt idx="125097">
                  <c:v>62548.5</c:v>
                </c:pt>
                <c:pt idx="125098">
                  <c:v>62549</c:v>
                </c:pt>
                <c:pt idx="125099">
                  <c:v>62549.5</c:v>
                </c:pt>
                <c:pt idx="125100">
                  <c:v>62550</c:v>
                </c:pt>
                <c:pt idx="125101">
                  <c:v>62550.5</c:v>
                </c:pt>
                <c:pt idx="125102">
                  <c:v>62551</c:v>
                </c:pt>
                <c:pt idx="125103">
                  <c:v>62551.5</c:v>
                </c:pt>
                <c:pt idx="125104">
                  <c:v>62552</c:v>
                </c:pt>
                <c:pt idx="125105">
                  <c:v>62552.5</c:v>
                </c:pt>
                <c:pt idx="125106">
                  <c:v>62553</c:v>
                </c:pt>
                <c:pt idx="125107">
                  <c:v>62553.5</c:v>
                </c:pt>
                <c:pt idx="125108">
                  <c:v>62554</c:v>
                </c:pt>
                <c:pt idx="125109">
                  <c:v>62554.5</c:v>
                </c:pt>
                <c:pt idx="125110">
                  <c:v>62555</c:v>
                </c:pt>
                <c:pt idx="125111">
                  <c:v>62555.5</c:v>
                </c:pt>
                <c:pt idx="125112">
                  <c:v>62556</c:v>
                </c:pt>
                <c:pt idx="125113">
                  <c:v>62556.5</c:v>
                </c:pt>
                <c:pt idx="125114">
                  <c:v>62557</c:v>
                </c:pt>
                <c:pt idx="125115">
                  <c:v>62557.5</c:v>
                </c:pt>
                <c:pt idx="125116">
                  <c:v>62558</c:v>
                </c:pt>
                <c:pt idx="125117">
                  <c:v>62558.5</c:v>
                </c:pt>
                <c:pt idx="125118">
                  <c:v>62559</c:v>
                </c:pt>
                <c:pt idx="125119">
                  <c:v>62559.5</c:v>
                </c:pt>
                <c:pt idx="125120">
                  <c:v>62560</c:v>
                </c:pt>
                <c:pt idx="125121">
                  <c:v>62560.5</c:v>
                </c:pt>
                <c:pt idx="125122">
                  <c:v>62561</c:v>
                </c:pt>
                <c:pt idx="125123">
                  <c:v>62561.5</c:v>
                </c:pt>
                <c:pt idx="125124">
                  <c:v>62562</c:v>
                </c:pt>
                <c:pt idx="125125">
                  <c:v>62562.5</c:v>
                </c:pt>
                <c:pt idx="125126">
                  <c:v>62563</c:v>
                </c:pt>
                <c:pt idx="125127">
                  <c:v>62563.5</c:v>
                </c:pt>
                <c:pt idx="125128">
                  <c:v>62564</c:v>
                </c:pt>
                <c:pt idx="125129">
                  <c:v>62564.5</c:v>
                </c:pt>
                <c:pt idx="125130">
                  <c:v>62565</c:v>
                </c:pt>
                <c:pt idx="125131">
                  <c:v>62565.5</c:v>
                </c:pt>
                <c:pt idx="125132">
                  <c:v>62566</c:v>
                </c:pt>
                <c:pt idx="125133">
                  <c:v>62566.5</c:v>
                </c:pt>
                <c:pt idx="125134">
                  <c:v>62567</c:v>
                </c:pt>
                <c:pt idx="125135">
                  <c:v>62567.5</c:v>
                </c:pt>
                <c:pt idx="125136">
                  <c:v>62568</c:v>
                </c:pt>
                <c:pt idx="125137">
                  <c:v>62568.5</c:v>
                </c:pt>
                <c:pt idx="125138">
                  <c:v>62569</c:v>
                </c:pt>
                <c:pt idx="125139">
                  <c:v>62569.5</c:v>
                </c:pt>
                <c:pt idx="125140">
                  <c:v>62570</c:v>
                </c:pt>
                <c:pt idx="125141">
                  <c:v>62570.5</c:v>
                </c:pt>
                <c:pt idx="125142">
                  <c:v>62571</c:v>
                </c:pt>
                <c:pt idx="125143">
                  <c:v>62571.5</c:v>
                </c:pt>
                <c:pt idx="125144">
                  <c:v>62572</c:v>
                </c:pt>
                <c:pt idx="125145">
                  <c:v>62572.5</c:v>
                </c:pt>
                <c:pt idx="125146">
                  <c:v>62573</c:v>
                </c:pt>
                <c:pt idx="125147">
                  <c:v>62573.5</c:v>
                </c:pt>
                <c:pt idx="125148">
                  <c:v>62574</c:v>
                </c:pt>
                <c:pt idx="125149">
                  <c:v>62574.5</c:v>
                </c:pt>
                <c:pt idx="125150">
                  <c:v>62575</c:v>
                </c:pt>
                <c:pt idx="125151">
                  <c:v>62575.5</c:v>
                </c:pt>
                <c:pt idx="125152">
                  <c:v>62576</c:v>
                </c:pt>
                <c:pt idx="125153">
                  <c:v>62576.5</c:v>
                </c:pt>
                <c:pt idx="125154">
                  <c:v>62577</c:v>
                </c:pt>
                <c:pt idx="125155">
                  <c:v>62577.5</c:v>
                </c:pt>
                <c:pt idx="125156">
                  <c:v>62578</c:v>
                </c:pt>
                <c:pt idx="125157">
                  <c:v>62578.5</c:v>
                </c:pt>
                <c:pt idx="125158">
                  <c:v>62579</c:v>
                </c:pt>
                <c:pt idx="125159">
                  <c:v>62579.5</c:v>
                </c:pt>
                <c:pt idx="125160">
                  <c:v>62580</c:v>
                </c:pt>
                <c:pt idx="125161">
                  <c:v>62580.5</c:v>
                </c:pt>
                <c:pt idx="125162">
                  <c:v>62581</c:v>
                </c:pt>
                <c:pt idx="125163">
                  <c:v>62581.5</c:v>
                </c:pt>
                <c:pt idx="125164">
                  <c:v>62582</c:v>
                </c:pt>
                <c:pt idx="125165">
                  <c:v>62582.5</c:v>
                </c:pt>
                <c:pt idx="125166">
                  <c:v>62583</c:v>
                </c:pt>
                <c:pt idx="125167">
                  <c:v>62583.5</c:v>
                </c:pt>
                <c:pt idx="125168">
                  <c:v>62584</c:v>
                </c:pt>
                <c:pt idx="125169">
                  <c:v>62584.5</c:v>
                </c:pt>
                <c:pt idx="125170">
                  <c:v>62585</c:v>
                </c:pt>
                <c:pt idx="125171">
                  <c:v>62585.5</c:v>
                </c:pt>
                <c:pt idx="125172">
                  <c:v>62586</c:v>
                </c:pt>
                <c:pt idx="125173">
                  <c:v>62586.5</c:v>
                </c:pt>
                <c:pt idx="125174">
                  <c:v>62587</c:v>
                </c:pt>
                <c:pt idx="125175">
                  <c:v>62587.5</c:v>
                </c:pt>
                <c:pt idx="125176">
                  <c:v>62588</c:v>
                </c:pt>
                <c:pt idx="125177">
                  <c:v>62588.5</c:v>
                </c:pt>
                <c:pt idx="125178">
                  <c:v>62589</c:v>
                </c:pt>
                <c:pt idx="125179">
                  <c:v>62589.5</c:v>
                </c:pt>
                <c:pt idx="125180">
                  <c:v>62590</c:v>
                </c:pt>
                <c:pt idx="125181">
                  <c:v>62590.5</c:v>
                </c:pt>
                <c:pt idx="125182">
                  <c:v>62591</c:v>
                </c:pt>
                <c:pt idx="125183">
                  <c:v>62591.5</c:v>
                </c:pt>
                <c:pt idx="125184">
                  <c:v>62592</c:v>
                </c:pt>
                <c:pt idx="125185">
                  <c:v>62592.5</c:v>
                </c:pt>
                <c:pt idx="125186">
                  <c:v>62593</c:v>
                </c:pt>
                <c:pt idx="125187">
                  <c:v>62593.5</c:v>
                </c:pt>
                <c:pt idx="125188">
                  <c:v>62594</c:v>
                </c:pt>
                <c:pt idx="125189">
                  <c:v>62594.5</c:v>
                </c:pt>
                <c:pt idx="125190">
                  <c:v>62595</c:v>
                </c:pt>
                <c:pt idx="125191">
                  <c:v>62595.5</c:v>
                </c:pt>
                <c:pt idx="125192">
                  <c:v>62596</c:v>
                </c:pt>
                <c:pt idx="125193">
                  <c:v>62596.5</c:v>
                </c:pt>
                <c:pt idx="125194">
                  <c:v>62597</c:v>
                </c:pt>
                <c:pt idx="125195">
                  <c:v>62597.5</c:v>
                </c:pt>
                <c:pt idx="125196">
                  <c:v>62598</c:v>
                </c:pt>
                <c:pt idx="125197">
                  <c:v>62598.5</c:v>
                </c:pt>
                <c:pt idx="125198">
                  <c:v>62599</c:v>
                </c:pt>
                <c:pt idx="125199">
                  <c:v>62599.5</c:v>
                </c:pt>
                <c:pt idx="125200">
                  <c:v>62600</c:v>
                </c:pt>
                <c:pt idx="125201">
                  <c:v>62600.5</c:v>
                </c:pt>
                <c:pt idx="125202">
                  <c:v>62601</c:v>
                </c:pt>
                <c:pt idx="125203">
                  <c:v>62601.5</c:v>
                </c:pt>
                <c:pt idx="125204">
                  <c:v>62602</c:v>
                </c:pt>
                <c:pt idx="125205">
                  <c:v>62602.5</c:v>
                </c:pt>
                <c:pt idx="125206">
                  <c:v>62603</c:v>
                </c:pt>
                <c:pt idx="125207">
                  <c:v>62603.5</c:v>
                </c:pt>
                <c:pt idx="125208">
                  <c:v>62604</c:v>
                </c:pt>
                <c:pt idx="125209">
                  <c:v>62604.5</c:v>
                </c:pt>
                <c:pt idx="125210">
                  <c:v>62605</c:v>
                </c:pt>
                <c:pt idx="125211">
                  <c:v>62605.5</c:v>
                </c:pt>
                <c:pt idx="125212">
                  <c:v>62606</c:v>
                </c:pt>
                <c:pt idx="125213">
                  <c:v>62606.5</c:v>
                </c:pt>
                <c:pt idx="125214">
                  <c:v>62607</c:v>
                </c:pt>
                <c:pt idx="125215">
                  <c:v>62607.5</c:v>
                </c:pt>
                <c:pt idx="125216">
                  <c:v>62608</c:v>
                </c:pt>
                <c:pt idx="125217">
                  <c:v>62608.5</c:v>
                </c:pt>
                <c:pt idx="125218">
                  <c:v>62609</c:v>
                </c:pt>
                <c:pt idx="125219">
                  <c:v>62609.5</c:v>
                </c:pt>
                <c:pt idx="125220">
                  <c:v>62610</c:v>
                </c:pt>
                <c:pt idx="125221">
                  <c:v>62610.5</c:v>
                </c:pt>
                <c:pt idx="125222">
                  <c:v>62611</c:v>
                </c:pt>
                <c:pt idx="125223">
                  <c:v>62611.5</c:v>
                </c:pt>
                <c:pt idx="125224">
                  <c:v>62612</c:v>
                </c:pt>
                <c:pt idx="125225">
                  <c:v>62612.5</c:v>
                </c:pt>
                <c:pt idx="125226">
                  <c:v>62613</c:v>
                </c:pt>
                <c:pt idx="125227">
                  <c:v>62613.5</c:v>
                </c:pt>
                <c:pt idx="125228">
                  <c:v>62614</c:v>
                </c:pt>
                <c:pt idx="125229">
                  <c:v>62614.5</c:v>
                </c:pt>
                <c:pt idx="125230">
                  <c:v>62615</c:v>
                </c:pt>
                <c:pt idx="125231">
                  <c:v>62615.5</c:v>
                </c:pt>
                <c:pt idx="125232">
                  <c:v>62616</c:v>
                </c:pt>
                <c:pt idx="125233">
                  <c:v>62616.5</c:v>
                </c:pt>
                <c:pt idx="125234">
                  <c:v>62617</c:v>
                </c:pt>
                <c:pt idx="125235">
                  <c:v>62617.5</c:v>
                </c:pt>
                <c:pt idx="125236">
                  <c:v>62618</c:v>
                </c:pt>
                <c:pt idx="125237">
                  <c:v>62618.5</c:v>
                </c:pt>
                <c:pt idx="125238">
                  <c:v>62619</c:v>
                </c:pt>
                <c:pt idx="125239">
                  <c:v>62619.5</c:v>
                </c:pt>
                <c:pt idx="125240">
                  <c:v>62620</c:v>
                </c:pt>
                <c:pt idx="125241">
                  <c:v>62620.5</c:v>
                </c:pt>
                <c:pt idx="125242">
                  <c:v>62621</c:v>
                </c:pt>
                <c:pt idx="125243">
                  <c:v>62621.5</c:v>
                </c:pt>
                <c:pt idx="125244">
                  <c:v>62622</c:v>
                </c:pt>
                <c:pt idx="125245">
                  <c:v>62622.5</c:v>
                </c:pt>
                <c:pt idx="125246">
                  <c:v>62623</c:v>
                </c:pt>
                <c:pt idx="125247">
                  <c:v>62623.5</c:v>
                </c:pt>
                <c:pt idx="125248">
                  <c:v>62624</c:v>
                </c:pt>
                <c:pt idx="125249">
                  <c:v>62624.5</c:v>
                </c:pt>
                <c:pt idx="125250">
                  <c:v>62625</c:v>
                </c:pt>
                <c:pt idx="125251">
                  <c:v>62625.5</c:v>
                </c:pt>
                <c:pt idx="125252">
                  <c:v>62626</c:v>
                </c:pt>
                <c:pt idx="125253">
                  <c:v>62626.5</c:v>
                </c:pt>
                <c:pt idx="125254">
                  <c:v>62627</c:v>
                </c:pt>
                <c:pt idx="125255">
                  <c:v>62627.5</c:v>
                </c:pt>
                <c:pt idx="125256">
                  <c:v>62628</c:v>
                </c:pt>
                <c:pt idx="125257">
                  <c:v>62628.5</c:v>
                </c:pt>
                <c:pt idx="125258">
                  <c:v>62629</c:v>
                </c:pt>
                <c:pt idx="125259">
                  <c:v>62629.5</c:v>
                </c:pt>
                <c:pt idx="125260">
                  <c:v>62630</c:v>
                </c:pt>
                <c:pt idx="125261">
                  <c:v>62630.5</c:v>
                </c:pt>
                <c:pt idx="125262">
                  <c:v>62631</c:v>
                </c:pt>
                <c:pt idx="125263">
                  <c:v>62631.5</c:v>
                </c:pt>
                <c:pt idx="125264">
                  <c:v>62632</c:v>
                </c:pt>
                <c:pt idx="125265">
                  <c:v>62632.5</c:v>
                </c:pt>
                <c:pt idx="125266">
                  <c:v>62633</c:v>
                </c:pt>
                <c:pt idx="125267">
                  <c:v>62633.5</c:v>
                </c:pt>
                <c:pt idx="125268">
                  <c:v>62634</c:v>
                </c:pt>
                <c:pt idx="125269">
                  <c:v>62634.5</c:v>
                </c:pt>
                <c:pt idx="125270">
                  <c:v>62635</c:v>
                </c:pt>
                <c:pt idx="125271">
                  <c:v>62635.5</c:v>
                </c:pt>
                <c:pt idx="125272">
                  <c:v>62636</c:v>
                </c:pt>
                <c:pt idx="125273">
                  <c:v>62636.5</c:v>
                </c:pt>
                <c:pt idx="125274">
                  <c:v>62637</c:v>
                </c:pt>
                <c:pt idx="125275">
                  <c:v>62637.5</c:v>
                </c:pt>
                <c:pt idx="125276">
                  <c:v>62638</c:v>
                </c:pt>
                <c:pt idx="125277">
                  <c:v>62638.5</c:v>
                </c:pt>
                <c:pt idx="125278">
                  <c:v>62639</c:v>
                </c:pt>
                <c:pt idx="125279">
                  <c:v>62639.5</c:v>
                </c:pt>
                <c:pt idx="125280">
                  <c:v>62640</c:v>
                </c:pt>
                <c:pt idx="125281">
                  <c:v>62640.5</c:v>
                </c:pt>
                <c:pt idx="125282">
                  <c:v>62641</c:v>
                </c:pt>
                <c:pt idx="125283">
                  <c:v>62641.5</c:v>
                </c:pt>
                <c:pt idx="125284">
                  <c:v>62642</c:v>
                </c:pt>
                <c:pt idx="125285">
                  <c:v>62642.5</c:v>
                </c:pt>
                <c:pt idx="125286">
                  <c:v>62643</c:v>
                </c:pt>
                <c:pt idx="125287">
                  <c:v>62643.5</c:v>
                </c:pt>
                <c:pt idx="125288">
                  <c:v>62644</c:v>
                </c:pt>
                <c:pt idx="125289">
                  <c:v>62644.5</c:v>
                </c:pt>
                <c:pt idx="125290">
                  <c:v>62645</c:v>
                </c:pt>
                <c:pt idx="125291">
                  <c:v>62645.5</c:v>
                </c:pt>
                <c:pt idx="125292">
                  <c:v>62646</c:v>
                </c:pt>
                <c:pt idx="125293">
                  <c:v>62646.5</c:v>
                </c:pt>
                <c:pt idx="125294">
                  <c:v>62647</c:v>
                </c:pt>
                <c:pt idx="125295">
                  <c:v>62647.5</c:v>
                </c:pt>
                <c:pt idx="125296">
                  <c:v>62648</c:v>
                </c:pt>
                <c:pt idx="125297">
                  <c:v>62648.5</c:v>
                </c:pt>
                <c:pt idx="125298">
                  <c:v>62649</c:v>
                </c:pt>
                <c:pt idx="125299">
                  <c:v>62649.5</c:v>
                </c:pt>
                <c:pt idx="125300">
                  <c:v>62650</c:v>
                </c:pt>
                <c:pt idx="125301">
                  <c:v>62650.5</c:v>
                </c:pt>
                <c:pt idx="125302">
                  <c:v>62651</c:v>
                </c:pt>
                <c:pt idx="125303">
                  <c:v>62651.5</c:v>
                </c:pt>
                <c:pt idx="125304">
                  <c:v>62652</c:v>
                </c:pt>
                <c:pt idx="125305">
                  <c:v>62652.5</c:v>
                </c:pt>
                <c:pt idx="125306">
                  <c:v>62653</c:v>
                </c:pt>
                <c:pt idx="125307">
                  <c:v>62653.5</c:v>
                </c:pt>
                <c:pt idx="125308">
                  <c:v>62654</c:v>
                </c:pt>
                <c:pt idx="125309">
                  <c:v>62654.5</c:v>
                </c:pt>
                <c:pt idx="125310">
                  <c:v>62655</c:v>
                </c:pt>
                <c:pt idx="125311">
                  <c:v>62655.5</c:v>
                </c:pt>
                <c:pt idx="125312">
                  <c:v>62656</c:v>
                </c:pt>
                <c:pt idx="125313">
                  <c:v>62656.5</c:v>
                </c:pt>
                <c:pt idx="125314">
                  <c:v>62657</c:v>
                </c:pt>
                <c:pt idx="125315">
                  <c:v>62657.5</c:v>
                </c:pt>
                <c:pt idx="125316">
                  <c:v>62658</c:v>
                </c:pt>
                <c:pt idx="125317">
                  <c:v>62658.5</c:v>
                </c:pt>
                <c:pt idx="125318">
                  <c:v>62659</c:v>
                </c:pt>
                <c:pt idx="125319">
                  <c:v>62659.5</c:v>
                </c:pt>
                <c:pt idx="125320">
                  <c:v>62660</c:v>
                </c:pt>
                <c:pt idx="125321">
                  <c:v>62660.5</c:v>
                </c:pt>
                <c:pt idx="125322">
                  <c:v>62661</c:v>
                </c:pt>
                <c:pt idx="125323">
                  <c:v>62661.5</c:v>
                </c:pt>
                <c:pt idx="125324">
                  <c:v>62662</c:v>
                </c:pt>
                <c:pt idx="125325">
                  <c:v>62662.5</c:v>
                </c:pt>
                <c:pt idx="125326">
                  <c:v>62663</c:v>
                </c:pt>
                <c:pt idx="125327">
                  <c:v>62663.5</c:v>
                </c:pt>
                <c:pt idx="125328">
                  <c:v>62664</c:v>
                </c:pt>
                <c:pt idx="125329">
                  <c:v>62664.5</c:v>
                </c:pt>
                <c:pt idx="125330">
                  <c:v>62665</c:v>
                </c:pt>
                <c:pt idx="125331">
                  <c:v>62665.5</c:v>
                </c:pt>
                <c:pt idx="125332">
                  <c:v>62666</c:v>
                </c:pt>
                <c:pt idx="125333">
                  <c:v>62666.5</c:v>
                </c:pt>
                <c:pt idx="125334">
                  <c:v>62667</c:v>
                </c:pt>
                <c:pt idx="125335">
                  <c:v>62667.5</c:v>
                </c:pt>
                <c:pt idx="125336">
                  <c:v>62668</c:v>
                </c:pt>
                <c:pt idx="125337">
                  <c:v>62668.5</c:v>
                </c:pt>
                <c:pt idx="125338">
                  <c:v>62669</c:v>
                </c:pt>
                <c:pt idx="125339">
                  <c:v>62669.5</c:v>
                </c:pt>
                <c:pt idx="125340">
                  <c:v>62670</c:v>
                </c:pt>
                <c:pt idx="125341">
                  <c:v>62670.5</c:v>
                </c:pt>
                <c:pt idx="125342">
                  <c:v>62671</c:v>
                </c:pt>
                <c:pt idx="125343">
                  <c:v>62671.5</c:v>
                </c:pt>
                <c:pt idx="125344">
                  <c:v>62672</c:v>
                </c:pt>
                <c:pt idx="125345">
                  <c:v>62672.5</c:v>
                </c:pt>
                <c:pt idx="125346">
                  <c:v>62673</c:v>
                </c:pt>
                <c:pt idx="125347">
                  <c:v>62673.5</c:v>
                </c:pt>
                <c:pt idx="125348">
                  <c:v>62674</c:v>
                </c:pt>
                <c:pt idx="125349">
                  <c:v>62674.5</c:v>
                </c:pt>
                <c:pt idx="125350">
                  <c:v>62675</c:v>
                </c:pt>
                <c:pt idx="125351">
                  <c:v>62675.5</c:v>
                </c:pt>
                <c:pt idx="125352">
                  <c:v>62676</c:v>
                </c:pt>
                <c:pt idx="125353">
                  <c:v>62676.5</c:v>
                </c:pt>
                <c:pt idx="125354">
                  <c:v>62677</c:v>
                </c:pt>
                <c:pt idx="125355">
                  <c:v>62677.5</c:v>
                </c:pt>
                <c:pt idx="125356">
                  <c:v>62678</c:v>
                </c:pt>
                <c:pt idx="125357">
                  <c:v>62678.5</c:v>
                </c:pt>
                <c:pt idx="125358">
                  <c:v>62679</c:v>
                </c:pt>
                <c:pt idx="125359">
                  <c:v>62679.5</c:v>
                </c:pt>
                <c:pt idx="125360">
                  <c:v>62680</c:v>
                </c:pt>
                <c:pt idx="125361">
                  <c:v>62680.5</c:v>
                </c:pt>
                <c:pt idx="125362">
                  <c:v>62681</c:v>
                </c:pt>
                <c:pt idx="125363">
                  <c:v>62681.5</c:v>
                </c:pt>
                <c:pt idx="125364">
                  <c:v>62682</c:v>
                </c:pt>
                <c:pt idx="125365">
                  <c:v>62682.5</c:v>
                </c:pt>
                <c:pt idx="125366">
                  <c:v>62683</c:v>
                </c:pt>
                <c:pt idx="125367">
                  <c:v>62683.5</c:v>
                </c:pt>
                <c:pt idx="125368">
                  <c:v>62684</c:v>
                </c:pt>
                <c:pt idx="125369">
                  <c:v>62684.5</c:v>
                </c:pt>
                <c:pt idx="125370">
                  <c:v>62685</c:v>
                </c:pt>
                <c:pt idx="125371">
                  <c:v>62685.5</c:v>
                </c:pt>
                <c:pt idx="125372">
                  <c:v>62686</c:v>
                </c:pt>
                <c:pt idx="125373">
                  <c:v>62686.5</c:v>
                </c:pt>
                <c:pt idx="125374">
                  <c:v>62687</c:v>
                </c:pt>
                <c:pt idx="125375">
                  <c:v>62687.5</c:v>
                </c:pt>
                <c:pt idx="125376">
                  <c:v>62688</c:v>
                </c:pt>
                <c:pt idx="125377">
                  <c:v>62688.5</c:v>
                </c:pt>
                <c:pt idx="125378">
                  <c:v>62689</c:v>
                </c:pt>
                <c:pt idx="125379">
                  <c:v>62689.5</c:v>
                </c:pt>
                <c:pt idx="125380">
                  <c:v>62690</c:v>
                </c:pt>
                <c:pt idx="125381">
                  <c:v>62690.5</c:v>
                </c:pt>
                <c:pt idx="125382">
                  <c:v>62691</c:v>
                </c:pt>
                <c:pt idx="125383">
                  <c:v>62691.5</c:v>
                </c:pt>
                <c:pt idx="125384">
                  <c:v>62692</c:v>
                </c:pt>
                <c:pt idx="125385">
                  <c:v>62692.5</c:v>
                </c:pt>
                <c:pt idx="125386">
                  <c:v>62693</c:v>
                </c:pt>
                <c:pt idx="125387">
                  <c:v>62693.5</c:v>
                </c:pt>
                <c:pt idx="125388">
                  <c:v>62694</c:v>
                </c:pt>
                <c:pt idx="125389">
                  <c:v>62694.5</c:v>
                </c:pt>
                <c:pt idx="125390">
                  <c:v>62695</c:v>
                </c:pt>
                <c:pt idx="125391">
                  <c:v>62695.5</c:v>
                </c:pt>
                <c:pt idx="125392">
                  <c:v>62696</c:v>
                </c:pt>
                <c:pt idx="125393">
                  <c:v>62696.5</c:v>
                </c:pt>
                <c:pt idx="125394">
                  <c:v>62697</c:v>
                </c:pt>
                <c:pt idx="125395">
                  <c:v>62697.5</c:v>
                </c:pt>
                <c:pt idx="125396">
                  <c:v>62698</c:v>
                </c:pt>
                <c:pt idx="125397">
                  <c:v>62698.5</c:v>
                </c:pt>
                <c:pt idx="125398">
                  <c:v>62699</c:v>
                </c:pt>
                <c:pt idx="125399">
                  <c:v>62699.5</c:v>
                </c:pt>
                <c:pt idx="125400">
                  <c:v>62700</c:v>
                </c:pt>
                <c:pt idx="125401">
                  <c:v>62700.5</c:v>
                </c:pt>
                <c:pt idx="125402">
                  <c:v>62701</c:v>
                </c:pt>
                <c:pt idx="125403">
                  <c:v>62701.5</c:v>
                </c:pt>
                <c:pt idx="125404">
                  <c:v>62702</c:v>
                </c:pt>
                <c:pt idx="125405">
                  <c:v>62702.5</c:v>
                </c:pt>
                <c:pt idx="125406">
                  <c:v>62703</c:v>
                </c:pt>
                <c:pt idx="125407">
                  <c:v>62703.5</c:v>
                </c:pt>
                <c:pt idx="125408">
                  <c:v>62704</c:v>
                </c:pt>
                <c:pt idx="125409">
                  <c:v>62704.5</c:v>
                </c:pt>
                <c:pt idx="125410">
                  <c:v>62705</c:v>
                </c:pt>
                <c:pt idx="125411">
                  <c:v>62705.5</c:v>
                </c:pt>
                <c:pt idx="125412">
                  <c:v>62706</c:v>
                </c:pt>
                <c:pt idx="125413">
                  <c:v>62706.5</c:v>
                </c:pt>
                <c:pt idx="125414">
                  <c:v>62707</c:v>
                </c:pt>
                <c:pt idx="125415">
                  <c:v>62707.5</c:v>
                </c:pt>
                <c:pt idx="125416">
                  <c:v>62708</c:v>
                </c:pt>
                <c:pt idx="125417">
                  <c:v>62708.5</c:v>
                </c:pt>
                <c:pt idx="125418">
                  <c:v>62709</c:v>
                </c:pt>
                <c:pt idx="125419">
                  <c:v>62709.5</c:v>
                </c:pt>
                <c:pt idx="125420">
                  <c:v>62710</c:v>
                </c:pt>
                <c:pt idx="125421">
                  <c:v>62710.5</c:v>
                </c:pt>
                <c:pt idx="125422">
                  <c:v>62711</c:v>
                </c:pt>
                <c:pt idx="125423">
                  <c:v>62711.5</c:v>
                </c:pt>
                <c:pt idx="125424">
                  <c:v>62712</c:v>
                </c:pt>
                <c:pt idx="125425">
                  <c:v>62712.5</c:v>
                </c:pt>
                <c:pt idx="125426">
                  <c:v>62713</c:v>
                </c:pt>
                <c:pt idx="125427">
                  <c:v>62713.5</c:v>
                </c:pt>
                <c:pt idx="125428">
                  <c:v>62714</c:v>
                </c:pt>
                <c:pt idx="125429">
                  <c:v>62714.5</c:v>
                </c:pt>
                <c:pt idx="125430">
                  <c:v>62715</c:v>
                </c:pt>
                <c:pt idx="125431">
                  <c:v>62715.5</c:v>
                </c:pt>
                <c:pt idx="125432">
                  <c:v>62716</c:v>
                </c:pt>
                <c:pt idx="125433">
                  <c:v>62716.5</c:v>
                </c:pt>
                <c:pt idx="125434">
                  <c:v>62717</c:v>
                </c:pt>
                <c:pt idx="125435">
                  <c:v>62717.5</c:v>
                </c:pt>
                <c:pt idx="125436">
                  <c:v>62718</c:v>
                </c:pt>
                <c:pt idx="125437">
                  <c:v>62718.5</c:v>
                </c:pt>
                <c:pt idx="125438">
                  <c:v>62719</c:v>
                </c:pt>
                <c:pt idx="125439">
                  <c:v>62719.5</c:v>
                </c:pt>
                <c:pt idx="125440">
                  <c:v>62720</c:v>
                </c:pt>
                <c:pt idx="125441">
                  <c:v>62720.5</c:v>
                </c:pt>
                <c:pt idx="125442">
                  <c:v>62721</c:v>
                </c:pt>
                <c:pt idx="125443">
                  <c:v>62721.5</c:v>
                </c:pt>
                <c:pt idx="125444">
                  <c:v>62722</c:v>
                </c:pt>
                <c:pt idx="125445">
                  <c:v>62722.5</c:v>
                </c:pt>
                <c:pt idx="125446">
                  <c:v>62723</c:v>
                </c:pt>
                <c:pt idx="125447">
                  <c:v>62723.5</c:v>
                </c:pt>
                <c:pt idx="125448">
                  <c:v>62724</c:v>
                </c:pt>
                <c:pt idx="125449">
                  <c:v>62724.5</c:v>
                </c:pt>
                <c:pt idx="125450">
                  <c:v>62725</c:v>
                </c:pt>
                <c:pt idx="125451">
                  <c:v>62725.5</c:v>
                </c:pt>
                <c:pt idx="125452">
                  <c:v>62726</c:v>
                </c:pt>
                <c:pt idx="125453">
                  <c:v>62726.5</c:v>
                </c:pt>
                <c:pt idx="125454">
                  <c:v>62727</c:v>
                </c:pt>
                <c:pt idx="125455">
                  <c:v>62727.5</c:v>
                </c:pt>
                <c:pt idx="125456">
                  <c:v>62728</c:v>
                </c:pt>
                <c:pt idx="125457">
                  <c:v>62728.5</c:v>
                </c:pt>
                <c:pt idx="125458">
                  <c:v>62729</c:v>
                </c:pt>
                <c:pt idx="125459">
                  <c:v>62729.5</c:v>
                </c:pt>
                <c:pt idx="125460">
                  <c:v>62730</c:v>
                </c:pt>
                <c:pt idx="125461">
                  <c:v>62730.5</c:v>
                </c:pt>
                <c:pt idx="125462">
                  <c:v>62731</c:v>
                </c:pt>
                <c:pt idx="125463">
                  <c:v>62731.5</c:v>
                </c:pt>
                <c:pt idx="125464">
                  <c:v>62732</c:v>
                </c:pt>
                <c:pt idx="125465">
                  <c:v>62732.5</c:v>
                </c:pt>
                <c:pt idx="125466">
                  <c:v>62733</c:v>
                </c:pt>
                <c:pt idx="125467">
                  <c:v>62733.5</c:v>
                </c:pt>
                <c:pt idx="125468">
                  <c:v>62734</c:v>
                </c:pt>
                <c:pt idx="125469">
                  <c:v>62734.5</c:v>
                </c:pt>
                <c:pt idx="125470">
                  <c:v>62735</c:v>
                </c:pt>
                <c:pt idx="125471">
                  <c:v>62735.5</c:v>
                </c:pt>
                <c:pt idx="125472">
                  <c:v>62736</c:v>
                </c:pt>
                <c:pt idx="125473">
                  <c:v>62736.5</c:v>
                </c:pt>
                <c:pt idx="125474">
                  <c:v>62737</c:v>
                </c:pt>
                <c:pt idx="125475">
                  <c:v>62737.5</c:v>
                </c:pt>
                <c:pt idx="125476">
                  <c:v>62738</c:v>
                </c:pt>
                <c:pt idx="125477">
                  <c:v>62738.5</c:v>
                </c:pt>
                <c:pt idx="125478">
                  <c:v>62739</c:v>
                </c:pt>
                <c:pt idx="125479">
                  <c:v>62739.5</c:v>
                </c:pt>
                <c:pt idx="125480">
                  <c:v>62740</c:v>
                </c:pt>
                <c:pt idx="125481">
                  <c:v>62740.5</c:v>
                </c:pt>
                <c:pt idx="125482">
                  <c:v>62741</c:v>
                </c:pt>
                <c:pt idx="125483">
                  <c:v>62741.5</c:v>
                </c:pt>
                <c:pt idx="125484">
                  <c:v>62742</c:v>
                </c:pt>
                <c:pt idx="125485">
                  <c:v>62742.5</c:v>
                </c:pt>
                <c:pt idx="125486">
                  <c:v>62743</c:v>
                </c:pt>
                <c:pt idx="125487">
                  <c:v>62743.5</c:v>
                </c:pt>
                <c:pt idx="125488">
                  <c:v>62744</c:v>
                </c:pt>
                <c:pt idx="125489">
                  <c:v>62744.5</c:v>
                </c:pt>
                <c:pt idx="125490">
                  <c:v>62745</c:v>
                </c:pt>
                <c:pt idx="125491">
                  <c:v>62745.5</c:v>
                </c:pt>
                <c:pt idx="125492">
                  <c:v>62746</c:v>
                </c:pt>
                <c:pt idx="125493">
                  <c:v>62746.5</c:v>
                </c:pt>
                <c:pt idx="125494">
                  <c:v>62747</c:v>
                </c:pt>
                <c:pt idx="125495">
                  <c:v>62747.5</c:v>
                </c:pt>
                <c:pt idx="125496">
                  <c:v>62748</c:v>
                </c:pt>
                <c:pt idx="125497">
                  <c:v>62748.5</c:v>
                </c:pt>
                <c:pt idx="125498">
                  <c:v>62749</c:v>
                </c:pt>
                <c:pt idx="125499">
                  <c:v>62749.5</c:v>
                </c:pt>
                <c:pt idx="125500">
                  <c:v>62750</c:v>
                </c:pt>
                <c:pt idx="125501">
                  <c:v>62750.5</c:v>
                </c:pt>
                <c:pt idx="125502">
                  <c:v>62751</c:v>
                </c:pt>
                <c:pt idx="125503">
                  <c:v>62751.5</c:v>
                </c:pt>
                <c:pt idx="125504">
                  <c:v>62752</c:v>
                </c:pt>
                <c:pt idx="125505">
                  <c:v>62752.5</c:v>
                </c:pt>
                <c:pt idx="125506">
                  <c:v>62753</c:v>
                </c:pt>
                <c:pt idx="125507">
                  <c:v>62753.5</c:v>
                </c:pt>
                <c:pt idx="125508">
                  <c:v>62754</c:v>
                </c:pt>
                <c:pt idx="125509">
                  <c:v>62754.5</c:v>
                </c:pt>
                <c:pt idx="125510">
                  <c:v>62755</c:v>
                </c:pt>
                <c:pt idx="125511">
                  <c:v>62755.5</c:v>
                </c:pt>
                <c:pt idx="125512">
                  <c:v>62756</c:v>
                </c:pt>
                <c:pt idx="125513">
                  <c:v>62756.5</c:v>
                </c:pt>
                <c:pt idx="125514">
                  <c:v>62757</c:v>
                </c:pt>
                <c:pt idx="125515">
                  <c:v>62757.5</c:v>
                </c:pt>
                <c:pt idx="125516">
                  <c:v>62758</c:v>
                </c:pt>
                <c:pt idx="125517">
                  <c:v>62758.5</c:v>
                </c:pt>
                <c:pt idx="125518">
                  <c:v>62759</c:v>
                </c:pt>
                <c:pt idx="125519">
                  <c:v>62759.5</c:v>
                </c:pt>
                <c:pt idx="125520">
                  <c:v>62760</c:v>
                </c:pt>
                <c:pt idx="125521">
                  <c:v>62760.5</c:v>
                </c:pt>
                <c:pt idx="125522">
                  <c:v>62761</c:v>
                </c:pt>
                <c:pt idx="125523">
                  <c:v>62761.5</c:v>
                </c:pt>
                <c:pt idx="125524">
                  <c:v>62762</c:v>
                </c:pt>
                <c:pt idx="125525">
                  <c:v>62762.5</c:v>
                </c:pt>
                <c:pt idx="125526">
                  <c:v>62763</c:v>
                </c:pt>
                <c:pt idx="125527">
                  <c:v>62763.5</c:v>
                </c:pt>
                <c:pt idx="125528">
                  <c:v>62764</c:v>
                </c:pt>
                <c:pt idx="125529">
                  <c:v>62764.5</c:v>
                </c:pt>
                <c:pt idx="125530">
                  <c:v>62765</c:v>
                </c:pt>
                <c:pt idx="125531">
                  <c:v>62765.5</c:v>
                </c:pt>
                <c:pt idx="125532">
                  <c:v>62766</c:v>
                </c:pt>
                <c:pt idx="125533">
                  <c:v>62766.5</c:v>
                </c:pt>
                <c:pt idx="125534">
                  <c:v>62767</c:v>
                </c:pt>
                <c:pt idx="125535">
                  <c:v>62767.5</c:v>
                </c:pt>
                <c:pt idx="125536">
                  <c:v>62768</c:v>
                </c:pt>
                <c:pt idx="125537">
                  <c:v>62768.5</c:v>
                </c:pt>
                <c:pt idx="125538">
                  <c:v>62769</c:v>
                </c:pt>
                <c:pt idx="125539">
                  <c:v>62769.5</c:v>
                </c:pt>
                <c:pt idx="125540">
                  <c:v>62770</c:v>
                </c:pt>
                <c:pt idx="125541">
                  <c:v>62770.5</c:v>
                </c:pt>
                <c:pt idx="125542">
                  <c:v>62771</c:v>
                </c:pt>
                <c:pt idx="125543">
                  <c:v>62771.5</c:v>
                </c:pt>
                <c:pt idx="125544">
                  <c:v>62772</c:v>
                </c:pt>
                <c:pt idx="125545">
                  <c:v>62772.5</c:v>
                </c:pt>
                <c:pt idx="125546">
                  <c:v>62773</c:v>
                </c:pt>
                <c:pt idx="125547">
                  <c:v>62773.5</c:v>
                </c:pt>
                <c:pt idx="125548">
                  <c:v>62774</c:v>
                </c:pt>
                <c:pt idx="125549">
                  <c:v>62774.5</c:v>
                </c:pt>
                <c:pt idx="125550">
                  <c:v>62775</c:v>
                </c:pt>
                <c:pt idx="125551">
                  <c:v>62775.5</c:v>
                </c:pt>
                <c:pt idx="125552">
                  <c:v>62776</c:v>
                </c:pt>
                <c:pt idx="125553">
                  <c:v>62776.5</c:v>
                </c:pt>
                <c:pt idx="125554">
                  <c:v>62777</c:v>
                </c:pt>
                <c:pt idx="125555">
                  <c:v>62777.5</c:v>
                </c:pt>
                <c:pt idx="125556">
                  <c:v>62778</c:v>
                </c:pt>
                <c:pt idx="125557">
                  <c:v>62778.5</c:v>
                </c:pt>
                <c:pt idx="125558">
                  <c:v>62779</c:v>
                </c:pt>
                <c:pt idx="125559">
                  <c:v>62779.5</c:v>
                </c:pt>
                <c:pt idx="125560">
                  <c:v>62780</c:v>
                </c:pt>
                <c:pt idx="125561">
                  <c:v>62780.5</c:v>
                </c:pt>
                <c:pt idx="125562">
                  <c:v>62781</c:v>
                </c:pt>
                <c:pt idx="125563">
                  <c:v>62781.5</c:v>
                </c:pt>
                <c:pt idx="125564">
                  <c:v>62782</c:v>
                </c:pt>
                <c:pt idx="125565">
                  <c:v>62782.5</c:v>
                </c:pt>
                <c:pt idx="125566">
                  <c:v>62783</c:v>
                </c:pt>
                <c:pt idx="125567">
                  <c:v>62783.5</c:v>
                </c:pt>
                <c:pt idx="125568">
                  <c:v>62784</c:v>
                </c:pt>
                <c:pt idx="125569">
                  <c:v>62784.5</c:v>
                </c:pt>
                <c:pt idx="125570">
                  <c:v>62785</c:v>
                </c:pt>
                <c:pt idx="125571">
                  <c:v>62785.5</c:v>
                </c:pt>
                <c:pt idx="125572">
                  <c:v>62786</c:v>
                </c:pt>
                <c:pt idx="125573">
                  <c:v>62786.5</c:v>
                </c:pt>
                <c:pt idx="125574">
                  <c:v>62787</c:v>
                </c:pt>
                <c:pt idx="125575">
                  <c:v>62787.5</c:v>
                </c:pt>
                <c:pt idx="125576">
                  <c:v>62788</c:v>
                </c:pt>
                <c:pt idx="125577">
                  <c:v>62788.5</c:v>
                </c:pt>
                <c:pt idx="125578">
                  <c:v>62789</c:v>
                </c:pt>
                <c:pt idx="125579">
                  <c:v>62789.5</c:v>
                </c:pt>
                <c:pt idx="125580">
                  <c:v>62790</c:v>
                </c:pt>
                <c:pt idx="125581">
                  <c:v>62790.5</c:v>
                </c:pt>
                <c:pt idx="125582">
                  <c:v>62791</c:v>
                </c:pt>
                <c:pt idx="125583">
                  <c:v>62791.5</c:v>
                </c:pt>
                <c:pt idx="125584">
                  <c:v>62792</c:v>
                </c:pt>
                <c:pt idx="125585">
                  <c:v>62792.5</c:v>
                </c:pt>
                <c:pt idx="125586">
                  <c:v>62793</c:v>
                </c:pt>
                <c:pt idx="125587">
                  <c:v>62793.5</c:v>
                </c:pt>
                <c:pt idx="125588">
                  <c:v>62794</c:v>
                </c:pt>
                <c:pt idx="125589">
                  <c:v>62794.5</c:v>
                </c:pt>
                <c:pt idx="125590">
                  <c:v>62795</c:v>
                </c:pt>
                <c:pt idx="125591">
                  <c:v>62795.5</c:v>
                </c:pt>
                <c:pt idx="125592">
                  <c:v>62796</c:v>
                </c:pt>
                <c:pt idx="125593">
                  <c:v>62796.5</c:v>
                </c:pt>
                <c:pt idx="125594">
                  <c:v>62797</c:v>
                </c:pt>
                <c:pt idx="125595">
                  <c:v>62797.5</c:v>
                </c:pt>
                <c:pt idx="125596">
                  <c:v>62798</c:v>
                </c:pt>
                <c:pt idx="125597">
                  <c:v>62798.5</c:v>
                </c:pt>
                <c:pt idx="125598">
                  <c:v>62799</c:v>
                </c:pt>
                <c:pt idx="125599">
                  <c:v>62799.5</c:v>
                </c:pt>
                <c:pt idx="125600">
                  <c:v>62800</c:v>
                </c:pt>
                <c:pt idx="125601">
                  <c:v>62800.5</c:v>
                </c:pt>
                <c:pt idx="125602">
                  <c:v>62801</c:v>
                </c:pt>
                <c:pt idx="125603">
                  <c:v>62801.5</c:v>
                </c:pt>
                <c:pt idx="125604">
                  <c:v>62802</c:v>
                </c:pt>
                <c:pt idx="125605">
                  <c:v>62802.5</c:v>
                </c:pt>
                <c:pt idx="125606">
                  <c:v>62803</c:v>
                </c:pt>
                <c:pt idx="125607">
                  <c:v>62803.5</c:v>
                </c:pt>
                <c:pt idx="125608">
                  <c:v>62804</c:v>
                </c:pt>
                <c:pt idx="125609">
                  <c:v>62804.5</c:v>
                </c:pt>
                <c:pt idx="125610">
                  <c:v>62805</c:v>
                </c:pt>
                <c:pt idx="125611">
                  <c:v>62805.5</c:v>
                </c:pt>
                <c:pt idx="125612">
                  <c:v>62806</c:v>
                </c:pt>
                <c:pt idx="125613">
                  <c:v>62806.5</c:v>
                </c:pt>
                <c:pt idx="125614">
                  <c:v>62807</c:v>
                </c:pt>
                <c:pt idx="125615">
                  <c:v>62807.5</c:v>
                </c:pt>
                <c:pt idx="125616">
                  <c:v>62808</c:v>
                </c:pt>
                <c:pt idx="125617">
                  <c:v>62808.5</c:v>
                </c:pt>
                <c:pt idx="125618">
                  <c:v>62809</c:v>
                </c:pt>
                <c:pt idx="125619">
                  <c:v>62809.5</c:v>
                </c:pt>
                <c:pt idx="125620">
                  <c:v>62810</c:v>
                </c:pt>
                <c:pt idx="125621">
                  <c:v>62810.5</c:v>
                </c:pt>
                <c:pt idx="125622">
                  <c:v>62811</c:v>
                </c:pt>
                <c:pt idx="125623">
                  <c:v>62811.5</c:v>
                </c:pt>
                <c:pt idx="125624">
                  <c:v>62812</c:v>
                </c:pt>
                <c:pt idx="125625">
                  <c:v>62812.5</c:v>
                </c:pt>
                <c:pt idx="125626">
                  <c:v>62813</c:v>
                </c:pt>
                <c:pt idx="125627">
                  <c:v>62813.5</c:v>
                </c:pt>
                <c:pt idx="125628">
                  <c:v>62814</c:v>
                </c:pt>
                <c:pt idx="125629">
                  <c:v>62814.5</c:v>
                </c:pt>
                <c:pt idx="125630">
                  <c:v>62815</c:v>
                </c:pt>
                <c:pt idx="125631">
                  <c:v>62815.5</c:v>
                </c:pt>
                <c:pt idx="125632">
                  <c:v>62816</c:v>
                </c:pt>
                <c:pt idx="125633">
                  <c:v>62816.5</c:v>
                </c:pt>
                <c:pt idx="125634">
                  <c:v>62817</c:v>
                </c:pt>
                <c:pt idx="125635">
                  <c:v>62817.5</c:v>
                </c:pt>
                <c:pt idx="125636">
                  <c:v>62818</c:v>
                </c:pt>
                <c:pt idx="125637">
                  <c:v>62818.5</c:v>
                </c:pt>
                <c:pt idx="125638">
                  <c:v>62819</c:v>
                </c:pt>
                <c:pt idx="125639">
                  <c:v>62819.5</c:v>
                </c:pt>
                <c:pt idx="125640">
                  <c:v>62820</c:v>
                </c:pt>
                <c:pt idx="125641">
                  <c:v>62820.5</c:v>
                </c:pt>
                <c:pt idx="125642">
                  <c:v>62821</c:v>
                </c:pt>
                <c:pt idx="125643">
                  <c:v>62821.5</c:v>
                </c:pt>
                <c:pt idx="125644">
                  <c:v>62822</c:v>
                </c:pt>
                <c:pt idx="125645">
                  <c:v>62822.5</c:v>
                </c:pt>
                <c:pt idx="125646">
                  <c:v>62823</c:v>
                </c:pt>
                <c:pt idx="125647">
                  <c:v>62823.5</c:v>
                </c:pt>
                <c:pt idx="125648">
                  <c:v>62824</c:v>
                </c:pt>
                <c:pt idx="125649">
                  <c:v>62824.5</c:v>
                </c:pt>
                <c:pt idx="125650">
                  <c:v>62825</c:v>
                </c:pt>
                <c:pt idx="125651">
                  <c:v>62825.5</c:v>
                </c:pt>
                <c:pt idx="125652">
                  <c:v>62826</c:v>
                </c:pt>
                <c:pt idx="125653">
                  <c:v>62826.5</c:v>
                </c:pt>
                <c:pt idx="125654">
                  <c:v>62827</c:v>
                </c:pt>
                <c:pt idx="125655">
                  <c:v>62827.5</c:v>
                </c:pt>
                <c:pt idx="125656">
                  <c:v>62828</c:v>
                </c:pt>
                <c:pt idx="125657">
                  <c:v>62828.5</c:v>
                </c:pt>
                <c:pt idx="125658">
                  <c:v>62829</c:v>
                </c:pt>
                <c:pt idx="125659">
                  <c:v>62829.5</c:v>
                </c:pt>
                <c:pt idx="125660">
                  <c:v>62830</c:v>
                </c:pt>
                <c:pt idx="125661">
                  <c:v>62830.5</c:v>
                </c:pt>
                <c:pt idx="125662">
                  <c:v>62831</c:v>
                </c:pt>
                <c:pt idx="125663">
                  <c:v>62831.5</c:v>
                </c:pt>
                <c:pt idx="125664">
                  <c:v>62832</c:v>
                </c:pt>
                <c:pt idx="125665">
                  <c:v>62832.5</c:v>
                </c:pt>
                <c:pt idx="125666">
                  <c:v>62833</c:v>
                </c:pt>
                <c:pt idx="125667">
                  <c:v>62833.5</c:v>
                </c:pt>
                <c:pt idx="125668">
                  <c:v>62834</c:v>
                </c:pt>
                <c:pt idx="125669">
                  <c:v>62834.5</c:v>
                </c:pt>
                <c:pt idx="125670">
                  <c:v>62835</c:v>
                </c:pt>
                <c:pt idx="125671">
                  <c:v>62835.5</c:v>
                </c:pt>
                <c:pt idx="125672">
                  <c:v>62836</c:v>
                </c:pt>
                <c:pt idx="125673">
                  <c:v>62836.5</c:v>
                </c:pt>
                <c:pt idx="125674">
                  <c:v>62837</c:v>
                </c:pt>
                <c:pt idx="125675">
                  <c:v>62837.5</c:v>
                </c:pt>
                <c:pt idx="125676">
                  <c:v>62838</c:v>
                </c:pt>
                <c:pt idx="125677">
                  <c:v>62838.5</c:v>
                </c:pt>
                <c:pt idx="125678">
                  <c:v>62839</c:v>
                </c:pt>
                <c:pt idx="125679">
                  <c:v>62839.5</c:v>
                </c:pt>
                <c:pt idx="125680">
                  <c:v>62840</c:v>
                </c:pt>
                <c:pt idx="125681">
                  <c:v>62840.5</c:v>
                </c:pt>
                <c:pt idx="125682">
                  <c:v>62841</c:v>
                </c:pt>
                <c:pt idx="125683">
                  <c:v>62841.5</c:v>
                </c:pt>
                <c:pt idx="125684">
                  <c:v>62842</c:v>
                </c:pt>
                <c:pt idx="125685">
                  <c:v>62842.5</c:v>
                </c:pt>
                <c:pt idx="125686">
                  <c:v>62843</c:v>
                </c:pt>
                <c:pt idx="125687">
                  <c:v>62843.5</c:v>
                </c:pt>
                <c:pt idx="125688">
                  <c:v>62844</c:v>
                </c:pt>
                <c:pt idx="125689">
                  <c:v>62844.5</c:v>
                </c:pt>
                <c:pt idx="125690">
                  <c:v>62845</c:v>
                </c:pt>
                <c:pt idx="125691">
                  <c:v>62845.5</c:v>
                </c:pt>
                <c:pt idx="125692">
                  <c:v>62846</c:v>
                </c:pt>
                <c:pt idx="125693">
                  <c:v>62846.5</c:v>
                </c:pt>
                <c:pt idx="125694">
                  <c:v>62847</c:v>
                </c:pt>
                <c:pt idx="125695">
                  <c:v>62847.5</c:v>
                </c:pt>
                <c:pt idx="125696">
                  <c:v>62848</c:v>
                </c:pt>
                <c:pt idx="125697">
                  <c:v>62848.5</c:v>
                </c:pt>
                <c:pt idx="125698">
                  <c:v>62849</c:v>
                </c:pt>
                <c:pt idx="125699">
                  <c:v>62849.5</c:v>
                </c:pt>
                <c:pt idx="125700">
                  <c:v>62850</c:v>
                </c:pt>
                <c:pt idx="125701">
                  <c:v>62850.5</c:v>
                </c:pt>
                <c:pt idx="125702">
                  <c:v>62851</c:v>
                </c:pt>
                <c:pt idx="125703">
                  <c:v>62851.5</c:v>
                </c:pt>
                <c:pt idx="125704">
                  <c:v>62852</c:v>
                </c:pt>
                <c:pt idx="125705">
                  <c:v>62852.5</c:v>
                </c:pt>
                <c:pt idx="125706">
                  <c:v>62853</c:v>
                </c:pt>
                <c:pt idx="125707">
                  <c:v>62853.5</c:v>
                </c:pt>
                <c:pt idx="125708">
                  <c:v>62854</c:v>
                </c:pt>
                <c:pt idx="125709">
                  <c:v>62854.5</c:v>
                </c:pt>
                <c:pt idx="125710">
                  <c:v>62855</c:v>
                </c:pt>
                <c:pt idx="125711">
                  <c:v>62855.5</c:v>
                </c:pt>
                <c:pt idx="125712">
                  <c:v>62856</c:v>
                </c:pt>
                <c:pt idx="125713">
                  <c:v>62856.5</c:v>
                </c:pt>
                <c:pt idx="125714">
                  <c:v>62857</c:v>
                </c:pt>
                <c:pt idx="125715">
                  <c:v>62857.5</c:v>
                </c:pt>
                <c:pt idx="125716">
                  <c:v>62858</c:v>
                </c:pt>
                <c:pt idx="125717">
                  <c:v>62858.5</c:v>
                </c:pt>
                <c:pt idx="125718">
                  <c:v>62859</c:v>
                </c:pt>
                <c:pt idx="125719">
                  <c:v>62859.5</c:v>
                </c:pt>
                <c:pt idx="125720">
                  <c:v>62860</c:v>
                </c:pt>
                <c:pt idx="125721">
                  <c:v>62860.5</c:v>
                </c:pt>
                <c:pt idx="125722">
                  <c:v>62861</c:v>
                </c:pt>
                <c:pt idx="125723">
                  <c:v>62861.5</c:v>
                </c:pt>
                <c:pt idx="125724">
                  <c:v>62862</c:v>
                </c:pt>
                <c:pt idx="125725">
                  <c:v>62862.5</c:v>
                </c:pt>
                <c:pt idx="125726">
                  <c:v>62863</c:v>
                </c:pt>
                <c:pt idx="125727">
                  <c:v>62863.5</c:v>
                </c:pt>
                <c:pt idx="125728">
                  <c:v>62864</c:v>
                </c:pt>
                <c:pt idx="125729">
                  <c:v>62864.5</c:v>
                </c:pt>
                <c:pt idx="125730">
                  <c:v>62865</c:v>
                </c:pt>
                <c:pt idx="125731">
                  <c:v>62865.5</c:v>
                </c:pt>
                <c:pt idx="125732">
                  <c:v>62866</c:v>
                </c:pt>
                <c:pt idx="125733">
                  <c:v>62866.5</c:v>
                </c:pt>
                <c:pt idx="125734">
                  <c:v>62867</c:v>
                </c:pt>
                <c:pt idx="125735">
                  <c:v>62867.5</c:v>
                </c:pt>
                <c:pt idx="125736">
                  <c:v>62868</c:v>
                </c:pt>
                <c:pt idx="125737">
                  <c:v>62868.5</c:v>
                </c:pt>
                <c:pt idx="125738">
                  <c:v>62869</c:v>
                </c:pt>
                <c:pt idx="125739">
                  <c:v>62869.5</c:v>
                </c:pt>
                <c:pt idx="125740">
                  <c:v>62870</c:v>
                </c:pt>
                <c:pt idx="125741">
                  <c:v>62870.5</c:v>
                </c:pt>
                <c:pt idx="125742">
                  <c:v>62871</c:v>
                </c:pt>
                <c:pt idx="125743">
                  <c:v>62871.5</c:v>
                </c:pt>
                <c:pt idx="125744">
                  <c:v>62872</c:v>
                </c:pt>
                <c:pt idx="125745">
                  <c:v>62872.5</c:v>
                </c:pt>
                <c:pt idx="125746">
                  <c:v>62873</c:v>
                </c:pt>
                <c:pt idx="125747">
                  <c:v>62873.5</c:v>
                </c:pt>
                <c:pt idx="125748">
                  <c:v>62874</c:v>
                </c:pt>
                <c:pt idx="125749">
                  <c:v>62874.5</c:v>
                </c:pt>
                <c:pt idx="125750">
                  <c:v>62875</c:v>
                </c:pt>
                <c:pt idx="125751">
                  <c:v>62875.5</c:v>
                </c:pt>
                <c:pt idx="125752">
                  <c:v>62876</c:v>
                </c:pt>
                <c:pt idx="125753">
                  <c:v>62876.5</c:v>
                </c:pt>
                <c:pt idx="125754">
                  <c:v>62877</c:v>
                </c:pt>
                <c:pt idx="125755">
                  <c:v>62877.5</c:v>
                </c:pt>
                <c:pt idx="125756">
                  <c:v>62878</c:v>
                </c:pt>
                <c:pt idx="125757">
                  <c:v>62878.5</c:v>
                </c:pt>
                <c:pt idx="125758">
                  <c:v>62879</c:v>
                </c:pt>
                <c:pt idx="125759">
                  <c:v>62879.5</c:v>
                </c:pt>
                <c:pt idx="125760">
                  <c:v>62880</c:v>
                </c:pt>
                <c:pt idx="125761">
                  <c:v>62880.5</c:v>
                </c:pt>
                <c:pt idx="125762">
                  <c:v>62881</c:v>
                </c:pt>
                <c:pt idx="125763">
                  <c:v>62881.5</c:v>
                </c:pt>
                <c:pt idx="125764">
                  <c:v>62882</c:v>
                </c:pt>
                <c:pt idx="125765">
                  <c:v>62882.5</c:v>
                </c:pt>
                <c:pt idx="125766">
                  <c:v>62883</c:v>
                </c:pt>
                <c:pt idx="125767">
                  <c:v>62883.5</c:v>
                </c:pt>
                <c:pt idx="125768">
                  <c:v>62884</c:v>
                </c:pt>
                <c:pt idx="125769">
                  <c:v>62884.5</c:v>
                </c:pt>
                <c:pt idx="125770">
                  <c:v>62885</c:v>
                </c:pt>
                <c:pt idx="125771">
                  <c:v>62885.5</c:v>
                </c:pt>
                <c:pt idx="125772">
                  <c:v>62886</c:v>
                </c:pt>
                <c:pt idx="125773">
                  <c:v>62886.5</c:v>
                </c:pt>
                <c:pt idx="125774">
                  <c:v>62887</c:v>
                </c:pt>
                <c:pt idx="125775">
                  <c:v>62887.5</c:v>
                </c:pt>
                <c:pt idx="125776">
                  <c:v>62888</c:v>
                </c:pt>
                <c:pt idx="125777">
                  <c:v>62888.5</c:v>
                </c:pt>
                <c:pt idx="125778">
                  <c:v>62889</c:v>
                </c:pt>
                <c:pt idx="125779">
                  <c:v>62889.5</c:v>
                </c:pt>
                <c:pt idx="125780">
                  <c:v>62890</c:v>
                </c:pt>
                <c:pt idx="125781">
                  <c:v>62890.5</c:v>
                </c:pt>
                <c:pt idx="125782">
                  <c:v>62891</c:v>
                </c:pt>
                <c:pt idx="125783">
                  <c:v>62891.5</c:v>
                </c:pt>
                <c:pt idx="125784">
                  <c:v>62892</c:v>
                </c:pt>
                <c:pt idx="125785">
                  <c:v>62892.5</c:v>
                </c:pt>
                <c:pt idx="125786">
                  <c:v>62893</c:v>
                </c:pt>
                <c:pt idx="125787">
                  <c:v>62893.5</c:v>
                </c:pt>
                <c:pt idx="125788">
                  <c:v>62894</c:v>
                </c:pt>
                <c:pt idx="125789">
                  <c:v>62894.5</c:v>
                </c:pt>
                <c:pt idx="125790">
                  <c:v>62895</c:v>
                </c:pt>
                <c:pt idx="125791">
                  <c:v>62895.5</c:v>
                </c:pt>
                <c:pt idx="125792">
                  <c:v>62896</c:v>
                </c:pt>
                <c:pt idx="125793">
                  <c:v>62896.5</c:v>
                </c:pt>
                <c:pt idx="125794">
                  <c:v>62897</c:v>
                </c:pt>
                <c:pt idx="125795">
                  <c:v>62897.5</c:v>
                </c:pt>
                <c:pt idx="125796">
                  <c:v>62898</c:v>
                </c:pt>
                <c:pt idx="125797">
                  <c:v>62898.5</c:v>
                </c:pt>
                <c:pt idx="125798">
                  <c:v>62899</c:v>
                </c:pt>
                <c:pt idx="125799">
                  <c:v>62899.5</c:v>
                </c:pt>
                <c:pt idx="125800">
                  <c:v>62900</c:v>
                </c:pt>
                <c:pt idx="125801">
                  <c:v>62900.5</c:v>
                </c:pt>
                <c:pt idx="125802">
                  <c:v>62901</c:v>
                </c:pt>
                <c:pt idx="125803">
                  <c:v>62901.5</c:v>
                </c:pt>
                <c:pt idx="125804">
                  <c:v>62902</c:v>
                </c:pt>
                <c:pt idx="125805">
                  <c:v>62902.5</c:v>
                </c:pt>
                <c:pt idx="125806">
                  <c:v>62903</c:v>
                </c:pt>
                <c:pt idx="125807">
                  <c:v>62903.5</c:v>
                </c:pt>
                <c:pt idx="125808">
                  <c:v>62904</c:v>
                </c:pt>
                <c:pt idx="125809">
                  <c:v>62904.5</c:v>
                </c:pt>
                <c:pt idx="125810">
                  <c:v>62905</c:v>
                </c:pt>
                <c:pt idx="125811">
                  <c:v>62905.5</c:v>
                </c:pt>
                <c:pt idx="125812">
                  <c:v>62906</c:v>
                </c:pt>
                <c:pt idx="125813">
                  <c:v>62906.5</c:v>
                </c:pt>
                <c:pt idx="125814">
                  <c:v>62907</c:v>
                </c:pt>
                <c:pt idx="125815">
                  <c:v>62907.5</c:v>
                </c:pt>
                <c:pt idx="125816">
                  <c:v>62908</c:v>
                </c:pt>
                <c:pt idx="125817">
                  <c:v>62908.5</c:v>
                </c:pt>
                <c:pt idx="125818">
                  <c:v>62909</c:v>
                </c:pt>
                <c:pt idx="125819">
                  <c:v>62909.5</c:v>
                </c:pt>
                <c:pt idx="125820">
                  <c:v>62910</c:v>
                </c:pt>
                <c:pt idx="125821">
                  <c:v>62910.5</c:v>
                </c:pt>
                <c:pt idx="125822">
                  <c:v>62911</c:v>
                </c:pt>
                <c:pt idx="125823">
                  <c:v>62911.5</c:v>
                </c:pt>
                <c:pt idx="125824">
                  <c:v>62912</c:v>
                </c:pt>
                <c:pt idx="125825">
                  <c:v>62912.5</c:v>
                </c:pt>
                <c:pt idx="125826">
                  <c:v>62913</c:v>
                </c:pt>
                <c:pt idx="125827">
                  <c:v>62913.5</c:v>
                </c:pt>
                <c:pt idx="125828">
                  <c:v>62914</c:v>
                </c:pt>
                <c:pt idx="125829">
                  <c:v>62914.5</c:v>
                </c:pt>
                <c:pt idx="125830">
                  <c:v>62915</c:v>
                </c:pt>
                <c:pt idx="125831">
                  <c:v>62915.5</c:v>
                </c:pt>
                <c:pt idx="125832">
                  <c:v>62916</c:v>
                </c:pt>
                <c:pt idx="125833">
                  <c:v>62916.5</c:v>
                </c:pt>
                <c:pt idx="125834">
                  <c:v>62917</c:v>
                </c:pt>
                <c:pt idx="125835">
                  <c:v>62917.5</c:v>
                </c:pt>
                <c:pt idx="125836">
                  <c:v>62918</c:v>
                </c:pt>
                <c:pt idx="125837">
                  <c:v>62918.5</c:v>
                </c:pt>
                <c:pt idx="125838">
                  <c:v>62919</c:v>
                </c:pt>
                <c:pt idx="125839">
                  <c:v>62919.5</c:v>
                </c:pt>
                <c:pt idx="125840">
                  <c:v>62920</c:v>
                </c:pt>
                <c:pt idx="125841">
                  <c:v>62920.5</c:v>
                </c:pt>
                <c:pt idx="125842">
                  <c:v>62921</c:v>
                </c:pt>
                <c:pt idx="125843">
                  <c:v>62921.5</c:v>
                </c:pt>
                <c:pt idx="125844">
                  <c:v>62922</c:v>
                </c:pt>
                <c:pt idx="125845">
                  <c:v>62922.5</c:v>
                </c:pt>
                <c:pt idx="125846">
                  <c:v>62923</c:v>
                </c:pt>
                <c:pt idx="125847">
                  <c:v>62923.5</c:v>
                </c:pt>
                <c:pt idx="125848">
                  <c:v>62924</c:v>
                </c:pt>
                <c:pt idx="125849">
                  <c:v>62924.5</c:v>
                </c:pt>
                <c:pt idx="125850">
                  <c:v>62925</c:v>
                </c:pt>
                <c:pt idx="125851">
                  <c:v>62925.5</c:v>
                </c:pt>
                <c:pt idx="125852">
                  <c:v>62926</c:v>
                </c:pt>
                <c:pt idx="125853">
                  <c:v>62926.5</c:v>
                </c:pt>
                <c:pt idx="125854">
                  <c:v>62927</c:v>
                </c:pt>
                <c:pt idx="125855">
                  <c:v>62927.5</c:v>
                </c:pt>
                <c:pt idx="125856">
                  <c:v>62928</c:v>
                </c:pt>
                <c:pt idx="125857">
                  <c:v>62928.5</c:v>
                </c:pt>
                <c:pt idx="125858">
                  <c:v>62929</c:v>
                </c:pt>
                <c:pt idx="125859">
                  <c:v>62929.5</c:v>
                </c:pt>
                <c:pt idx="125860">
                  <c:v>62930</c:v>
                </c:pt>
                <c:pt idx="125861">
                  <c:v>62930.5</c:v>
                </c:pt>
                <c:pt idx="125862">
                  <c:v>62931</c:v>
                </c:pt>
                <c:pt idx="125863">
                  <c:v>62931.5</c:v>
                </c:pt>
                <c:pt idx="125864">
                  <c:v>62932</c:v>
                </c:pt>
                <c:pt idx="125865">
                  <c:v>62932.5</c:v>
                </c:pt>
                <c:pt idx="125866">
                  <c:v>62933</c:v>
                </c:pt>
                <c:pt idx="125867">
                  <c:v>62933.5</c:v>
                </c:pt>
                <c:pt idx="125868">
                  <c:v>62934</c:v>
                </c:pt>
                <c:pt idx="125869">
                  <c:v>62934.5</c:v>
                </c:pt>
                <c:pt idx="125870">
                  <c:v>62935</c:v>
                </c:pt>
                <c:pt idx="125871">
                  <c:v>62935.5</c:v>
                </c:pt>
                <c:pt idx="125872">
                  <c:v>62936</c:v>
                </c:pt>
                <c:pt idx="125873">
                  <c:v>62936.5</c:v>
                </c:pt>
                <c:pt idx="125874">
                  <c:v>62937</c:v>
                </c:pt>
                <c:pt idx="125875">
                  <c:v>62937.5</c:v>
                </c:pt>
                <c:pt idx="125876">
                  <c:v>62938</c:v>
                </c:pt>
                <c:pt idx="125877">
                  <c:v>62938.5</c:v>
                </c:pt>
                <c:pt idx="125878">
                  <c:v>62939</c:v>
                </c:pt>
                <c:pt idx="125879">
                  <c:v>62939.5</c:v>
                </c:pt>
                <c:pt idx="125880">
                  <c:v>62940</c:v>
                </c:pt>
                <c:pt idx="125881">
                  <c:v>62940.5</c:v>
                </c:pt>
                <c:pt idx="125882">
                  <c:v>62941</c:v>
                </c:pt>
                <c:pt idx="125883">
                  <c:v>62941.5</c:v>
                </c:pt>
                <c:pt idx="125884">
                  <c:v>62942</c:v>
                </c:pt>
                <c:pt idx="125885">
                  <c:v>62942.5</c:v>
                </c:pt>
                <c:pt idx="125886">
                  <c:v>62943</c:v>
                </c:pt>
                <c:pt idx="125887">
                  <c:v>62943.5</c:v>
                </c:pt>
                <c:pt idx="125888">
                  <c:v>62944</c:v>
                </c:pt>
                <c:pt idx="125889">
                  <c:v>62944.5</c:v>
                </c:pt>
                <c:pt idx="125890">
                  <c:v>62945</c:v>
                </c:pt>
                <c:pt idx="125891">
                  <c:v>62945.5</c:v>
                </c:pt>
                <c:pt idx="125892">
                  <c:v>62946</c:v>
                </c:pt>
                <c:pt idx="125893">
                  <c:v>62946.5</c:v>
                </c:pt>
                <c:pt idx="125894">
                  <c:v>62947</c:v>
                </c:pt>
                <c:pt idx="125895">
                  <c:v>62947.5</c:v>
                </c:pt>
                <c:pt idx="125896">
                  <c:v>62948</c:v>
                </c:pt>
                <c:pt idx="125897">
                  <c:v>62948.5</c:v>
                </c:pt>
                <c:pt idx="125898">
                  <c:v>62949</c:v>
                </c:pt>
                <c:pt idx="125899">
                  <c:v>62949.5</c:v>
                </c:pt>
                <c:pt idx="125900">
                  <c:v>62950</c:v>
                </c:pt>
                <c:pt idx="125901">
                  <c:v>62950.5</c:v>
                </c:pt>
                <c:pt idx="125902">
                  <c:v>62951</c:v>
                </c:pt>
                <c:pt idx="125903">
                  <c:v>62951.5</c:v>
                </c:pt>
                <c:pt idx="125904">
                  <c:v>62952</c:v>
                </c:pt>
                <c:pt idx="125905">
                  <c:v>62952.5</c:v>
                </c:pt>
                <c:pt idx="125906">
                  <c:v>62953</c:v>
                </c:pt>
                <c:pt idx="125907">
                  <c:v>62953.5</c:v>
                </c:pt>
                <c:pt idx="125908">
                  <c:v>62954</c:v>
                </c:pt>
                <c:pt idx="125909">
                  <c:v>62954.5</c:v>
                </c:pt>
                <c:pt idx="125910">
                  <c:v>62955</c:v>
                </c:pt>
                <c:pt idx="125911">
                  <c:v>62955.5</c:v>
                </c:pt>
                <c:pt idx="125912">
                  <c:v>62956</c:v>
                </c:pt>
                <c:pt idx="125913">
                  <c:v>62956.5</c:v>
                </c:pt>
                <c:pt idx="125914">
                  <c:v>62957</c:v>
                </c:pt>
                <c:pt idx="125915">
                  <c:v>62957.5</c:v>
                </c:pt>
                <c:pt idx="125916">
                  <c:v>62958</c:v>
                </c:pt>
                <c:pt idx="125917">
                  <c:v>62958.5</c:v>
                </c:pt>
                <c:pt idx="125918">
                  <c:v>62959</c:v>
                </c:pt>
                <c:pt idx="125919">
                  <c:v>62959.5</c:v>
                </c:pt>
                <c:pt idx="125920">
                  <c:v>62960</c:v>
                </c:pt>
                <c:pt idx="125921">
                  <c:v>62960.5</c:v>
                </c:pt>
                <c:pt idx="125922">
                  <c:v>62961</c:v>
                </c:pt>
                <c:pt idx="125923">
                  <c:v>62961.5</c:v>
                </c:pt>
                <c:pt idx="125924">
                  <c:v>62962</c:v>
                </c:pt>
                <c:pt idx="125925">
                  <c:v>62962.5</c:v>
                </c:pt>
                <c:pt idx="125926">
                  <c:v>62963</c:v>
                </c:pt>
                <c:pt idx="125927">
                  <c:v>62963.5</c:v>
                </c:pt>
                <c:pt idx="125928">
                  <c:v>62964</c:v>
                </c:pt>
                <c:pt idx="125929">
                  <c:v>62964.5</c:v>
                </c:pt>
                <c:pt idx="125930">
                  <c:v>62965</c:v>
                </c:pt>
                <c:pt idx="125931">
                  <c:v>62965.5</c:v>
                </c:pt>
                <c:pt idx="125932">
                  <c:v>62966</c:v>
                </c:pt>
                <c:pt idx="125933">
                  <c:v>62966.5</c:v>
                </c:pt>
                <c:pt idx="125934">
                  <c:v>62967</c:v>
                </c:pt>
                <c:pt idx="125935">
                  <c:v>62967.5</c:v>
                </c:pt>
                <c:pt idx="125936">
                  <c:v>62968</c:v>
                </c:pt>
                <c:pt idx="125937">
                  <c:v>62968.5</c:v>
                </c:pt>
                <c:pt idx="125938">
                  <c:v>62969</c:v>
                </c:pt>
                <c:pt idx="125939">
                  <c:v>62969.5</c:v>
                </c:pt>
                <c:pt idx="125940">
                  <c:v>62970</c:v>
                </c:pt>
                <c:pt idx="125941">
                  <c:v>62970.5</c:v>
                </c:pt>
                <c:pt idx="125942">
                  <c:v>62971</c:v>
                </c:pt>
                <c:pt idx="125943">
                  <c:v>62971.5</c:v>
                </c:pt>
                <c:pt idx="125944">
                  <c:v>62972</c:v>
                </c:pt>
                <c:pt idx="125945">
                  <c:v>62972.5</c:v>
                </c:pt>
                <c:pt idx="125946">
                  <c:v>62973</c:v>
                </c:pt>
                <c:pt idx="125947">
                  <c:v>62973.5</c:v>
                </c:pt>
                <c:pt idx="125948">
                  <c:v>62974</c:v>
                </c:pt>
                <c:pt idx="125949">
                  <c:v>62974.5</c:v>
                </c:pt>
                <c:pt idx="125950">
                  <c:v>62975</c:v>
                </c:pt>
                <c:pt idx="125951">
                  <c:v>62975.5</c:v>
                </c:pt>
                <c:pt idx="125952">
                  <c:v>62976</c:v>
                </c:pt>
                <c:pt idx="125953">
                  <c:v>62976.5</c:v>
                </c:pt>
                <c:pt idx="125954">
                  <c:v>62977</c:v>
                </c:pt>
                <c:pt idx="125955">
                  <c:v>62977.5</c:v>
                </c:pt>
                <c:pt idx="125956">
                  <c:v>62978</c:v>
                </c:pt>
                <c:pt idx="125957">
                  <c:v>62978.5</c:v>
                </c:pt>
                <c:pt idx="125958">
                  <c:v>62979</c:v>
                </c:pt>
                <c:pt idx="125959">
                  <c:v>62979.5</c:v>
                </c:pt>
                <c:pt idx="125960">
                  <c:v>62980</c:v>
                </c:pt>
                <c:pt idx="125961">
                  <c:v>62980.5</c:v>
                </c:pt>
                <c:pt idx="125962">
                  <c:v>62981</c:v>
                </c:pt>
                <c:pt idx="125963">
                  <c:v>62981.5</c:v>
                </c:pt>
                <c:pt idx="125964">
                  <c:v>62982</c:v>
                </c:pt>
                <c:pt idx="125965">
                  <c:v>62982.5</c:v>
                </c:pt>
                <c:pt idx="125966">
                  <c:v>62983</c:v>
                </c:pt>
                <c:pt idx="125967">
                  <c:v>62983.5</c:v>
                </c:pt>
                <c:pt idx="125968">
                  <c:v>62984</c:v>
                </c:pt>
                <c:pt idx="125969">
                  <c:v>62984.5</c:v>
                </c:pt>
                <c:pt idx="125970">
                  <c:v>62985</c:v>
                </c:pt>
                <c:pt idx="125971">
                  <c:v>62985.5</c:v>
                </c:pt>
                <c:pt idx="125972">
                  <c:v>62986</c:v>
                </c:pt>
                <c:pt idx="125973">
                  <c:v>62986.5</c:v>
                </c:pt>
                <c:pt idx="125974">
                  <c:v>62987</c:v>
                </c:pt>
                <c:pt idx="125975">
                  <c:v>62987.5</c:v>
                </c:pt>
                <c:pt idx="125976">
                  <c:v>62988</c:v>
                </c:pt>
                <c:pt idx="125977">
                  <c:v>62988.5</c:v>
                </c:pt>
                <c:pt idx="125978">
                  <c:v>62989</c:v>
                </c:pt>
                <c:pt idx="125979">
                  <c:v>62989.5</c:v>
                </c:pt>
                <c:pt idx="125980">
                  <c:v>62990</c:v>
                </c:pt>
                <c:pt idx="125981">
                  <c:v>62990.5</c:v>
                </c:pt>
                <c:pt idx="125982">
                  <c:v>62991</c:v>
                </c:pt>
                <c:pt idx="125983">
                  <c:v>62991.5</c:v>
                </c:pt>
                <c:pt idx="125984">
                  <c:v>62992</c:v>
                </c:pt>
                <c:pt idx="125985">
                  <c:v>62992.5</c:v>
                </c:pt>
                <c:pt idx="125986">
                  <c:v>62993</c:v>
                </c:pt>
                <c:pt idx="125987">
                  <c:v>62993.5</c:v>
                </c:pt>
                <c:pt idx="125988">
                  <c:v>62994</c:v>
                </c:pt>
                <c:pt idx="125989">
                  <c:v>62994.5</c:v>
                </c:pt>
                <c:pt idx="125990">
                  <c:v>62995</c:v>
                </c:pt>
                <c:pt idx="125991">
                  <c:v>62995.5</c:v>
                </c:pt>
                <c:pt idx="125992">
                  <c:v>62996</c:v>
                </c:pt>
                <c:pt idx="125993">
                  <c:v>62996.5</c:v>
                </c:pt>
                <c:pt idx="125994">
                  <c:v>62997</c:v>
                </c:pt>
                <c:pt idx="125995">
                  <c:v>62997.5</c:v>
                </c:pt>
                <c:pt idx="125996">
                  <c:v>62998</c:v>
                </c:pt>
                <c:pt idx="125997">
                  <c:v>62998.5</c:v>
                </c:pt>
                <c:pt idx="125998">
                  <c:v>62999</c:v>
                </c:pt>
                <c:pt idx="125999">
                  <c:v>62999.5</c:v>
                </c:pt>
                <c:pt idx="126000">
                  <c:v>63000</c:v>
                </c:pt>
                <c:pt idx="126001">
                  <c:v>63000.5</c:v>
                </c:pt>
                <c:pt idx="126002">
                  <c:v>63001</c:v>
                </c:pt>
                <c:pt idx="126003">
                  <c:v>63001.5</c:v>
                </c:pt>
                <c:pt idx="126004">
                  <c:v>63002</c:v>
                </c:pt>
                <c:pt idx="126005">
                  <c:v>63002.5</c:v>
                </c:pt>
                <c:pt idx="126006">
                  <c:v>63003</c:v>
                </c:pt>
                <c:pt idx="126007">
                  <c:v>63003.5</c:v>
                </c:pt>
                <c:pt idx="126008">
                  <c:v>63004</c:v>
                </c:pt>
                <c:pt idx="126009">
                  <c:v>63004.5</c:v>
                </c:pt>
                <c:pt idx="126010">
                  <c:v>63005</c:v>
                </c:pt>
                <c:pt idx="126011">
                  <c:v>63005.5</c:v>
                </c:pt>
                <c:pt idx="126012">
                  <c:v>63006</c:v>
                </c:pt>
                <c:pt idx="126013">
                  <c:v>63006.5</c:v>
                </c:pt>
                <c:pt idx="126014">
                  <c:v>63007</c:v>
                </c:pt>
                <c:pt idx="126015">
                  <c:v>63007.5</c:v>
                </c:pt>
                <c:pt idx="126016">
                  <c:v>63008</c:v>
                </c:pt>
                <c:pt idx="126017">
                  <c:v>63008.5</c:v>
                </c:pt>
                <c:pt idx="126018">
                  <c:v>63009</c:v>
                </c:pt>
                <c:pt idx="126019">
                  <c:v>63009.5</c:v>
                </c:pt>
                <c:pt idx="126020">
                  <c:v>63010</c:v>
                </c:pt>
                <c:pt idx="126021">
                  <c:v>63010.5</c:v>
                </c:pt>
                <c:pt idx="126022">
                  <c:v>63011</c:v>
                </c:pt>
                <c:pt idx="126023">
                  <c:v>63011.5</c:v>
                </c:pt>
                <c:pt idx="126024">
                  <c:v>63012</c:v>
                </c:pt>
                <c:pt idx="126025">
                  <c:v>63012.5</c:v>
                </c:pt>
                <c:pt idx="126026">
                  <c:v>63013</c:v>
                </c:pt>
                <c:pt idx="126027">
                  <c:v>63013.5</c:v>
                </c:pt>
                <c:pt idx="126028">
                  <c:v>63014</c:v>
                </c:pt>
                <c:pt idx="126029">
                  <c:v>63014.5</c:v>
                </c:pt>
                <c:pt idx="126030">
                  <c:v>63015</c:v>
                </c:pt>
                <c:pt idx="126031">
                  <c:v>63015.5</c:v>
                </c:pt>
                <c:pt idx="126032">
                  <c:v>63016</c:v>
                </c:pt>
                <c:pt idx="126033">
                  <c:v>63016.5</c:v>
                </c:pt>
                <c:pt idx="126034">
                  <c:v>63017</c:v>
                </c:pt>
                <c:pt idx="126035">
                  <c:v>63017.5</c:v>
                </c:pt>
                <c:pt idx="126036">
                  <c:v>63018</c:v>
                </c:pt>
                <c:pt idx="126037">
                  <c:v>63018.5</c:v>
                </c:pt>
                <c:pt idx="126038">
                  <c:v>63019</c:v>
                </c:pt>
                <c:pt idx="126039">
                  <c:v>63019.5</c:v>
                </c:pt>
                <c:pt idx="126040">
                  <c:v>63020</c:v>
                </c:pt>
                <c:pt idx="126041">
                  <c:v>63020.5</c:v>
                </c:pt>
                <c:pt idx="126042">
                  <c:v>63021</c:v>
                </c:pt>
                <c:pt idx="126043">
                  <c:v>63021.5</c:v>
                </c:pt>
                <c:pt idx="126044">
                  <c:v>63022</c:v>
                </c:pt>
                <c:pt idx="126045">
                  <c:v>63022.5</c:v>
                </c:pt>
                <c:pt idx="126046">
                  <c:v>63023</c:v>
                </c:pt>
                <c:pt idx="126047">
                  <c:v>63023.5</c:v>
                </c:pt>
                <c:pt idx="126048">
                  <c:v>63024</c:v>
                </c:pt>
                <c:pt idx="126049">
                  <c:v>63024.5</c:v>
                </c:pt>
                <c:pt idx="126050">
                  <c:v>63025</c:v>
                </c:pt>
                <c:pt idx="126051">
                  <c:v>63025.5</c:v>
                </c:pt>
                <c:pt idx="126052">
                  <c:v>63026</c:v>
                </c:pt>
                <c:pt idx="126053">
                  <c:v>63026.5</c:v>
                </c:pt>
                <c:pt idx="126054">
                  <c:v>63027</c:v>
                </c:pt>
                <c:pt idx="126055">
                  <c:v>63027.5</c:v>
                </c:pt>
                <c:pt idx="126056">
                  <c:v>63028</c:v>
                </c:pt>
                <c:pt idx="126057">
                  <c:v>63028.5</c:v>
                </c:pt>
                <c:pt idx="126058">
                  <c:v>63029</c:v>
                </c:pt>
                <c:pt idx="126059">
                  <c:v>63029.5</c:v>
                </c:pt>
                <c:pt idx="126060">
                  <c:v>63030</c:v>
                </c:pt>
                <c:pt idx="126061">
                  <c:v>63030.5</c:v>
                </c:pt>
                <c:pt idx="126062">
                  <c:v>63031</c:v>
                </c:pt>
                <c:pt idx="126063">
                  <c:v>63031.5</c:v>
                </c:pt>
                <c:pt idx="126064">
                  <c:v>63032</c:v>
                </c:pt>
                <c:pt idx="126065">
                  <c:v>63032.5</c:v>
                </c:pt>
                <c:pt idx="126066">
                  <c:v>63033</c:v>
                </c:pt>
                <c:pt idx="126067">
                  <c:v>63033.5</c:v>
                </c:pt>
                <c:pt idx="126068">
                  <c:v>63034</c:v>
                </c:pt>
                <c:pt idx="126069">
                  <c:v>63034.5</c:v>
                </c:pt>
                <c:pt idx="126070">
                  <c:v>63035</c:v>
                </c:pt>
                <c:pt idx="126071">
                  <c:v>63035.5</c:v>
                </c:pt>
                <c:pt idx="126072">
                  <c:v>63036</c:v>
                </c:pt>
                <c:pt idx="126073">
                  <c:v>63036.5</c:v>
                </c:pt>
                <c:pt idx="126074">
                  <c:v>63037</c:v>
                </c:pt>
                <c:pt idx="126075">
                  <c:v>63037.5</c:v>
                </c:pt>
                <c:pt idx="126076">
                  <c:v>63038</c:v>
                </c:pt>
                <c:pt idx="126077">
                  <c:v>63038.5</c:v>
                </c:pt>
                <c:pt idx="126078">
                  <c:v>63039</c:v>
                </c:pt>
                <c:pt idx="126079">
                  <c:v>63039.5</c:v>
                </c:pt>
                <c:pt idx="126080">
                  <c:v>63040</c:v>
                </c:pt>
                <c:pt idx="126081">
                  <c:v>63040.5</c:v>
                </c:pt>
                <c:pt idx="126082">
                  <c:v>63041</c:v>
                </c:pt>
                <c:pt idx="126083">
                  <c:v>63041.5</c:v>
                </c:pt>
                <c:pt idx="126084">
                  <c:v>63042</c:v>
                </c:pt>
                <c:pt idx="126085">
                  <c:v>63042.5</c:v>
                </c:pt>
                <c:pt idx="126086">
                  <c:v>63043</c:v>
                </c:pt>
                <c:pt idx="126087">
                  <c:v>63043.5</c:v>
                </c:pt>
                <c:pt idx="126088">
                  <c:v>63044</c:v>
                </c:pt>
                <c:pt idx="126089">
                  <c:v>63044.5</c:v>
                </c:pt>
                <c:pt idx="126090">
                  <c:v>63045</c:v>
                </c:pt>
                <c:pt idx="126091">
                  <c:v>63045.5</c:v>
                </c:pt>
                <c:pt idx="126092">
                  <c:v>63046</c:v>
                </c:pt>
                <c:pt idx="126093">
                  <c:v>63046.5</c:v>
                </c:pt>
                <c:pt idx="126094">
                  <c:v>63047</c:v>
                </c:pt>
                <c:pt idx="126095">
                  <c:v>63047.5</c:v>
                </c:pt>
                <c:pt idx="126096">
                  <c:v>63048</c:v>
                </c:pt>
                <c:pt idx="126097">
                  <c:v>63048.5</c:v>
                </c:pt>
                <c:pt idx="126098">
                  <c:v>63049</c:v>
                </c:pt>
                <c:pt idx="126099">
                  <c:v>63049.5</c:v>
                </c:pt>
                <c:pt idx="126100">
                  <c:v>63050</c:v>
                </c:pt>
                <c:pt idx="126101">
                  <c:v>63050.5</c:v>
                </c:pt>
                <c:pt idx="126102">
                  <c:v>63051</c:v>
                </c:pt>
                <c:pt idx="126103">
                  <c:v>63051.5</c:v>
                </c:pt>
                <c:pt idx="126104">
                  <c:v>63052</c:v>
                </c:pt>
                <c:pt idx="126105">
                  <c:v>63052.5</c:v>
                </c:pt>
                <c:pt idx="126106">
                  <c:v>63053</c:v>
                </c:pt>
                <c:pt idx="126107">
                  <c:v>63053.5</c:v>
                </c:pt>
                <c:pt idx="126108">
                  <c:v>63054</c:v>
                </c:pt>
                <c:pt idx="126109">
                  <c:v>63054.5</c:v>
                </c:pt>
                <c:pt idx="126110">
                  <c:v>63055</c:v>
                </c:pt>
                <c:pt idx="126111">
                  <c:v>63055.5</c:v>
                </c:pt>
                <c:pt idx="126112">
                  <c:v>63056</c:v>
                </c:pt>
                <c:pt idx="126113">
                  <c:v>63056.5</c:v>
                </c:pt>
                <c:pt idx="126114">
                  <c:v>63057</c:v>
                </c:pt>
                <c:pt idx="126115">
                  <c:v>63057.5</c:v>
                </c:pt>
                <c:pt idx="126116">
                  <c:v>63058</c:v>
                </c:pt>
                <c:pt idx="126117">
                  <c:v>63058.5</c:v>
                </c:pt>
                <c:pt idx="126118">
                  <c:v>63059</c:v>
                </c:pt>
                <c:pt idx="126119">
                  <c:v>63059.5</c:v>
                </c:pt>
                <c:pt idx="126120">
                  <c:v>63060</c:v>
                </c:pt>
                <c:pt idx="126121">
                  <c:v>63060.5</c:v>
                </c:pt>
                <c:pt idx="126122">
                  <c:v>63061</c:v>
                </c:pt>
                <c:pt idx="126123">
                  <c:v>63061.5</c:v>
                </c:pt>
                <c:pt idx="126124">
                  <c:v>63062</c:v>
                </c:pt>
                <c:pt idx="126125">
                  <c:v>63062.5</c:v>
                </c:pt>
                <c:pt idx="126126">
                  <c:v>63063</c:v>
                </c:pt>
                <c:pt idx="126127">
                  <c:v>63063.5</c:v>
                </c:pt>
                <c:pt idx="126128">
                  <c:v>63064</c:v>
                </c:pt>
                <c:pt idx="126129">
                  <c:v>63064.5</c:v>
                </c:pt>
                <c:pt idx="126130">
                  <c:v>63065</c:v>
                </c:pt>
                <c:pt idx="126131">
                  <c:v>63065.5</c:v>
                </c:pt>
                <c:pt idx="126132">
                  <c:v>63066</c:v>
                </c:pt>
                <c:pt idx="126133">
                  <c:v>63066.5</c:v>
                </c:pt>
                <c:pt idx="126134">
                  <c:v>63067</c:v>
                </c:pt>
                <c:pt idx="126135">
                  <c:v>63067.5</c:v>
                </c:pt>
                <c:pt idx="126136">
                  <c:v>63068</c:v>
                </c:pt>
                <c:pt idx="126137">
                  <c:v>63068.5</c:v>
                </c:pt>
                <c:pt idx="126138">
                  <c:v>63069</c:v>
                </c:pt>
                <c:pt idx="126139">
                  <c:v>63069.5</c:v>
                </c:pt>
                <c:pt idx="126140">
                  <c:v>63070</c:v>
                </c:pt>
                <c:pt idx="126141">
                  <c:v>63070.5</c:v>
                </c:pt>
                <c:pt idx="126142">
                  <c:v>63071</c:v>
                </c:pt>
                <c:pt idx="126143">
                  <c:v>63071.5</c:v>
                </c:pt>
                <c:pt idx="126144">
                  <c:v>63072</c:v>
                </c:pt>
                <c:pt idx="126145">
                  <c:v>63072.5</c:v>
                </c:pt>
                <c:pt idx="126146">
                  <c:v>63073</c:v>
                </c:pt>
                <c:pt idx="126147">
                  <c:v>63073.5</c:v>
                </c:pt>
                <c:pt idx="126148">
                  <c:v>63074</c:v>
                </c:pt>
                <c:pt idx="126149">
                  <c:v>63074.5</c:v>
                </c:pt>
                <c:pt idx="126150">
                  <c:v>63075</c:v>
                </c:pt>
                <c:pt idx="126151">
                  <c:v>63075.5</c:v>
                </c:pt>
                <c:pt idx="126152">
                  <c:v>63076</c:v>
                </c:pt>
                <c:pt idx="126153">
                  <c:v>63076.5</c:v>
                </c:pt>
                <c:pt idx="126154">
                  <c:v>63077</c:v>
                </c:pt>
                <c:pt idx="126155">
                  <c:v>63077.5</c:v>
                </c:pt>
                <c:pt idx="126156">
                  <c:v>63078</c:v>
                </c:pt>
                <c:pt idx="126157">
                  <c:v>63078.5</c:v>
                </c:pt>
                <c:pt idx="126158">
                  <c:v>63079</c:v>
                </c:pt>
                <c:pt idx="126159">
                  <c:v>63079.5</c:v>
                </c:pt>
                <c:pt idx="126160">
                  <c:v>63080</c:v>
                </c:pt>
                <c:pt idx="126161">
                  <c:v>63080.5</c:v>
                </c:pt>
                <c:pt idx="126162">
                  <c:v>63081</c:v>
                </c:pt>
                <c:pt idx="126163">
                  <c:v>63081.5</c:v>
                </c:pt>
                <c:pt idx="126164">
                  <c:v>63082</c:v>
                </c:pt>
                <c:pt idx="126165">
                  <c:v>63082.5</c:v>
                </c:pt>
                <c:pt idx="126166">
                  <c:v>63083</c:v>
                </c:pt>
                <c:pt idx="126167">
                  <c:v>63083.5</c:v>
                </c:pt>
                <c:pt idx="126168">
                  <c:v>63084</c:v>
                </c:pt>
                <c:pt idx="126169">
                  <c:v>63084.5</c:v>
                </c:pt>
                <c:pt idx="126170">
                  <c:v>63085</c:v>
                </c:pt>
                <c:pt idx="126171">
                  <c:v>63085.5</c:v>
                </c:pt>
                <c:pt idx="126172">
                  <c:v>63086</c:v>
                </c:pt>
                <c:pt idx="126173">
                  <c:v>63086.5</c:v>
                </c:pt>
                <c:pt idx="126174">
                  <c:v>63087</c:v>
                </c:pt>
                <c:pt idx="126175">
                  <c:v>63087.5</c:v>
                </c:pt>
                <c:pt idx="126176">
                  <c:v>63088</c:v>
                </c:pt>
                <c:pt idx="126177">
                  <c:v>63088.5</c:v>
                </c:pt>
                <c:pt idx="126178">
                  <c:v>63089</c:v>
                </c:pt>
                <c:pt idx="126179">
                  <c:v>63089.5</c:v>
                </c:pt>
                <c:pt idx="126180">
                  <c:v>63090</c:v>
                </c:pt>
                <c:pt idx="126181">
                  <c:v>63090.5</c:v>
                </c:pt>
                <c:pt idx="126182">
                  <c:v>63091</c:v>
                </c:pt>
                <c:pt idx="126183">
                  <c:v>63091.5</c:v>
                </c:pt>
                <c:pt idx="126184">
                  <c:v>63092</c:v>
                </c:pt>
                <c:pt idx="126185">
                  <c:v>63092.5</c:v>
                </c:pt>
                <c:pt idx="126186">
                  <c:v>63093</c:v>
                </c:pt>
                <c:pt idx="126187">
                  <c:v>63093.5</c:v>
                </c:pt>
                <c:pt idx="126188">
                  <c:v>63094</c:v>
                </c:pt>
                <c:pt idx="126189">
                  <c:v>63094.5</c:v>
                </c:pt>
                <c:pt idx="126190">
                  <c:v>63095</c:v>
                </c:pt>
                <c:pt idx="126191">
                  <c:v>63095.5</c:v>
                </c:pt>
                <c:pt idx="126192">
                  <c:v>63096</c:v>
                </c:pt>
                <c:pt idx="126193">
                  <c:v>63096.5</c:v>
                </c:pt>
                <c:pt idx="126194">
                  <c:v>63097</c:v>
                </c:pt>
                <c:pt idx="126195">
                  <c:v>63097.5</c:v>
                </c:pt>
                <c:pt idx="126196">
                  <c:v>63098</c:v>
                </c:pt>
                <c:pt idx="126197">
                  <c:v>63098.5</c:v>
                </c:pt>
                <c:pt idx="126198">
                  <c:v>63099</c:v>
                </c:pt>
                <c:pt idx="126199">
                  <c:v>63099.5</c:v>
                </c:pt>
                <c:pt idx="126200">
                  <c:v>63100</c:v>
                </c:pt>
                <c:pt idx="126201">
                  <c:v>63100.5</c:v>
                </c:pt>
                <c:pt idx="126202">
                  <c:v>63101</c:v>
                </c:pt>
                <c:pt idx="126203">
                  <c:v>63101.5</c:v>
                </c:pt>
                <c:pt idx="126204">
                  <c:v>63102</c:v>
                </c:pt>
                <c:pt idx="126205">
                  <c:v>63102.5</c:v>
                </c:pt>
                <c:pt idx="126206">
                  <c:v>63103</c:v>
                </c:pt>
                <c:pt idx="126207">
                  <c:v>63103.5</c:v>
                </c:pt>
                <c:pt idx="126208">
                  <c:v>63104</c:v>
                </c:pt>
                <c:pt idx="126209">
                  <c:v>63104.5</c:v>
                </c:pt>
                <c:pt idx="126210">
                  <c:v>63105</c:v>
                </c:pt>
                <c:pt idx="126211">
                  <c:v>63105.5</c:v>
                </c:pt>
                <c:pt idx="126212">
                  <c:v>63106</c:v>
                </c:pt>
                <c:pt idx="126213">
                  <c:v>63106.5</c:v>
                </c:pt>
                <c:pt idx="126214">
                  <c:v>63107</c:v>
                </c:pt>
                <c:pt idx="126215">
                  <c:v>63107.5</c:v>
                </c:pt>
                <c:pt idx="126216">
                  <c:v>63108</c:v>
                </c:pt>
                <c:pt idx="126217">
                  <c:v>63108.5</c:v>
                </c:pt>
                <c:pt idx="126218">
                  <c:v>63109</c:v>
                </c:pt>
                <c:pt idx="126219">
                  <c:v>63109.5</c:v>
                </c:pt>
                <c:pt idx="126220">
                  <c:v>63110</c:v>
                </c:pt>
                <c:pt idx="126221">
                  <c:v>63110.5</c:v>
                </c:pt>
                <c:pt idx="126222">
                  <c:v>63111</c:v>
                </c:pt>
                <c:pt idx="126223">
                  <c:v>63111.5</c:v>
                </c:pt>
                <c:pt idx="126224">
                  <c:v>63112</c:v>
                </c:pt>
                <c:pt idx="126225">
                  <c:v>63112.5</c:v>
                </c:pt>
                <c:pt idx="126226">
                  <c:v>63113</c:v>
                </c:pt>
                <c:pt idx="126227">
                  <c:v>63113.5</c:v>
                </c:pt>
                <c:pt idx="126228">
                  <c:v>63114</c:v>
                </c:pt>
                <c:pt idx="126229">
                  <c:v>63114.5</c:v>
                </c:pt>
                <c:pt idx="126230">
                  <c:v>63115</c:v>
                </c:pt>
                <c:pt idx="126231">
                  <c:v>63115.5</c:v>
                </c:pt>
                <c:pt idx="126232">
                  <c:v>63116</c:v>
                </c:pt>
                <c:pt idx="126233">
                  <c:v>63116.5</c:v>
                </c:pt>
                <c:pt idx="126234">
                  <c:v>63117</c:v>
                </c:pt>
                <c:pt idx="126235">
                  <c:v>63117.5</c:v>
                </c:pt>
                <c:pt idx="126236">
                  <c:v>63118</c:v>
                </c:pt>
                <c:pt idx="126237">
                  <c:v>63118.5</c:v>
                </c:pt>
                <c:pt idx="126238">
                  <c:v>63119</c:v>
                </c:pt>
                <c:pt idx="126239">
                  <c:v>63119.5</c:v>
                </c:pt>
                <c:pt idx="126240">
                  <c:v>63120</c:v>
                </c:pt>
                <c:pt idx="126241">
                  <c:v>63120.5</c:v>
                </c:pt>
                <c:pt idx="126242">
                  <c:v>63121</c:v>
                </c:pt>
                <c:pt idx="126243">
                  <c:v>63121.5</c:v>
                </c:pt>
                <c:pt idx="126244">
                  <c:v>63122</c:v>
                </c:pt>
                <c:pt idx="126245">
                  <c:v>63122.5</c:v>
                </c:pt>
                <c:pt idx="126246">
                  <c:v>63123</c:v>
                </c:pt>
                <c:pt idx="126247">
                  <c:v>63123.5</c:v>
                </c:pt>
                <c:pt idx="126248">
                  <c:v>63124</c:v>
                </c:pt>
                <c:pt idx="126249">
                  <c:v>63124.5</c:v>
                </c:pt>
                <c:pt idx="126250">
                  <c:v>63125</c:v>
                </c:pt>
                <c:pt idx="126251">
                  <c:v>63125.5</c:v>
                </c:pt>
                <c:pt idx="126252">
                  <c:v>63126</c:v>
                </c:pt>
                <c:pt idx="126253">
                  <c:v>63126.5</c:v>
                </c:pt>
                <c:pt idx="126254">
                  <c:v>63127</c:v>
                </c:pt>
                <c:pt idx="126255">
                  <c:v>63127.5</c:v>
                </c:pt>
                <c:pt idx="126256">
                  <c:v>63128</c:v>
                </c:pt>
                <c:pt idx="126257">
                  <c:v>63128.5</c:v>
                </c:pt>
                <c:pt idx="126258">
                  <c:v>63129</c:v>
                </c:pt>
                <c:pt idx="126259">
                  <c:v>63129.5</c:v>
                </c:pt>
                <c:pt idx="126260">
                  <c:v>63130</c:v>
                </c:pt>
                <c:pt idx="126261">
                  <c:v>63130.5</c:v>
                </c:pt>
                <c:pt idx="126262">
                  <c:v>63131</c:v>
                </c:pt>
                <c:pt idx="126263">
                  <c:v>63131.5</c:v>
                </c:pt>
                <c:pt idx="126264">
                  <c:v>63132</c:v>
                </c:pt>
                <c:pt idx="126265">
                  <c:v>63132.5</c:v>
                </c:pt>
                <c:pt idx="126266">
                  <c:v>63133</c:v>
                </c:pt>
                <c:pt idx="126267">
                  <c:v>63133.5</c:v>
                </c:pt>
                <c:pt idx="126268">
                  <c:v>63134</c:v>
                </c:pt>
                <c:pt idx="126269">
                  <c:v>63134.5</c:v>
                </c:pt>
                <c:pt idx="126270">
                  <c:v>63135</c:v>
                </c:pt>
                <c:pt idx="126271">
                  <c:v>63135.5</c:v>
                </c:pt>
                <c:pt idx="126272">
                  <c:v>63136</c:v>
                </c:pt>
                <c:pt idx="126273">
                  <c:v>63136.5</c:v>
                </c:pt>
                <c:pt idx="126274">
                  <c:v>63137</c:v>
                </c:pt>
                <c:pt idx="126275">
                  <c:v>63137.5</c:v>
                </c:pt>
                <c:pt idx="126276">
                  <c:v>63138</c:v>
                </c:pt>
                <c:pt idx="126277">
                  <c:v>63138.5</c:v>
                </c:pt>
                <c:pt idx="126278">
                  <c:v>63139</c:v>
                </c:pt>
                <c:pt idx="126279">
                  <c:v>63139.5</c:v>
                </c:pt>
                <c:pt idx="126280">
                  <c:v>63140</c:v>
                </c:pt>
                <c:pt idx="126281">
                  <c:v>63140.5</c:v>
                </c:pt>
                <c:pt idx="126282">
                  <c:v>63141</c:v>
                </c:pt>
                <c:pt idx="126283">
                  <c:v>63141.5</c:v>
                </c:pt>
                <c:pt idx="126284">
                  <c:v>63142</c:v>
                </c:pt>
                <c:pt idx="126285">
                  <c:v>63142.5</c:v>
                </c:pt>
                <c:pt idx="126286">
                  <c:v>63143</c:v>
                </c:pt>
                <c:pt idx="126287">
                  <c:v>63143.5</c:v>
                </c:pt>
                <c:pt idx="126288">
                  <c:v>63144</c:v>
                </c:pt>
                <c:pt idx="126289">
                  <c:v>63144.5</c:v>
                </c:pt>
                <c:pt idx="126290">
                  <c:v>63145</c:v>
                </c:pt>
                <c:pt idx="126291">
                  <c:v>63145.5</c:v>
                </c:pt>
                <c:pt idx="126292">
                  <c:v>63146</c:v>
                </c:pt>
                <c:pt idx="126293">
                  <c:v>63146.5</c:v>
                </c:pt>
                <c:pt idx="126294">
                  <c:v>63147</c:v>
                </c:pt>
                <c:pt idx="126295">
                  <c:v>63147.5</c:v>
                </c:pt>
                <c:pt idx="126296">
                  <c:v>63148</c:v>
                </c:pt>
                <c:pt idx="126297">
                  <c:v>63148.5</c:v>
                </c:pt>
                <c:pt idx="126298">
                  <c:v>63149</c:v>
                </c:pt>
                <c:pt idx="126299">
                  <c:v>63149.5</c:v>
                </c:pt>
                <c:pt idx="126300">
                  <c:v>63150</c:v>
                </c:pt>
                <c:pt idx="126301">
                  <c:v>63150.5</c:v>
                </c:pt>
                <c:pt idx="126302">
                  <c:v>63151</c:v>
                </c:pt>
                <c:pt idx="126303">
                  <c:v>63151.5</c:v>
                </c:pt>
                <c:pt idx="126304">
                  <c:v>63152</c:v>
                </c:pt>
                <c:pt idx="126305">
                  <c:v>63152.5</c:v>
                </c:pt>
                <c:pt idx="126306">
                  <c:v>63153</c:v>
                </c:pt>
                <c:pt idx="126307">
                  <c:v>63153.5</c:v>
                </c:pt>
                <c:pt idx="126308">
                  <c:v>63154</c:v>
                </c:pt>
                <c:pt idx="126309">
                  <c:v>63154.5</c:v>
                </c:pt>
                <c:pt idx="126310">
                  <c:v>63155</c:v>
                </c:pt>
                <c:pt idx="126311">
                  <c:v>63155.5</c:v>
                </c:pt>
                <c:pt idx="126312">
                  <c:v>63156</c:v>
                </c:pt>
                <c:pt idx="126313">
                  <c:v>63156.5</c:v>
                </c:pt>
                <c:pt idx="126314">
                  <c:v>63157</c:v>
                </c:pt>
                <c:pt idx="126315">
                  <c:v>63157.5</c:v>
                </c:pt>
                <c:pt idx="126316">
                  <c:v>63158</c:v>
                </c:pt>
                <c:pt idx="126317">
                  <c:v>63158.5</c:v>
                </c:pt>
                <c:pt idx="126318">
                  <c:v>63159</c:v>
                </c:pt>
                <c:pt idx="126319">
                  <c:v>63159.5</c:v>
                </c:pt>
                <c:pt idx="126320">
                  <c:v>63160</c:v>
                </c:pt>
                <c:pt idx="126321">
                  <c:v>63160.5</c:v>
                </c:pt>
                <c:pt idx="126322">
                  <c:v>63161</c:v>
                </c:pt>
                <c:pt idx="126323">
                  <c:v>63161.5</c:v>
                </c:pt>
                <c:pt idx="126324">
                  <c:v>63162</c:v>
                </c:pt>
                <c:pt idx="126325">
                  <c:v>63162.5</c:v>
                </c:pt>
                <c:pt idx="126326">
                  <c:v>63163</c:v>
                </c:pt>
                <c:pt idx="126327">
                  <c:v>63163.5</c:v>
                </c:pt>
                <c:pt idx="126328">
                  <c:v>63164</c:v>
                </c:pt>
                <c:pt idx="126329">
                  <c:v>63164.5</c:v>
                </c:pt>
                <c:pt idx="126330">
                  <c:v>63165</c:v>
                </c:pt>
                <c:pt idx="126331">
                  <c:v>63165.5</c:v>
                </c:pt>
                <c:pt idx="126332">
                  <c:v>63166</c:v>
                </c:pt>
                <c:pt idx="126333">
                  <c:v>63166.5</c:v>
                </c:pt>
                <c:pt idx="126334">
                  <c:v>63167</c:v>
                </c:pt>
                <c:pt idx="126335">
                  <c:v>63167.5</c:v>
                </c:pt>
                <c:pt idx="126336">
                  <c:v>63168</c:v>
                </c:pt>
                <c:pt idx="126337">
                  <c:v>63168.5</c:v>
                </c:pt>
                <c:pt idx="126338">
                  <c:v>63169</c:v>
                </c:pt>
                <c:pt idx="126339">
                  <c:v>63169.5</c:v>
                </c:pt>
                <c:pt idx="126340">
                  <c:v>63170</c:v>
                </c:pt>
                <c:pt idx="126341">
                  <c:v>63170.5</c:v>
                </c:pt>
                <c:pt idx="126342">
                  <c:v>63171</c:v>
                </c:pt>
                <c:pt idx="126343">
                  <c:v>63171.5</c:v>
                </c:pt>
                <c:pt idx="126344">
                  <c:v>63172</c:v>
                </c:pt>
                <c:pt idx="126345">
                  <c:v>63172.5</c:v>
                </c:pt>
                <c:pt idx="126346">
                  <c:v>63173</c:v>
                </c:pt>
                <c:pt idx="126347">
                  <c:v>63173.5</c:v>
                </c:pt>
                <c:pt idx="126348">
                  <c:v>63174</c:v>
                </c:pt>
                <c:pt idx="126349">
                  <c:v>63174.5</c:v>
                </c:pt>
                <c:pt idx="126350">
                  <c:v>63175</c:v>
                </c:pt>
                <c:pt idx="126351">
                  <c:v>63175.5</c:v>
                </c:pt>
                <c:pt idx="126352">
                  <c:v>63176</c:v>
                </c:pt>
                <c:pt idx="126353">
                  <c:v>63176.5</c:v>
                </c:pt>
                <c:pt idx="126354">
                  <c:v>63177</c:v>
                </c:pt>
                <c:pt idx="126355">
                  <c:v>63177.5</c:v>
                </c:pt>
                <c:pt idx="126356">
                  <c:v>63178</c:v>
                </c:pt>
                <c:pt idx="126357">
                  <c:v>63178.5</c:v>
                </c:pt>
                <c:pt idx="126358">
                  <c:v>63179</c:v>
                </c:pt>
                <c:pt idx="126359">
                  <c:v>63179.5</c:v>
                </c:pt>
                <c:pt idx="126360">
                  <c:v>63180</c:v>
                </c:pt>
                <c:pt idx="126361">
                  <c:v>63180.5</c:v>
                </c:pt>
                <c:pt idx="126362">
                  <c:v>63181</c:v>
                </c:pt>
                <c:pt idx="126363">
                  <c:v>63181.5</c:v>
                </c:pt>
                <c:pt idx="126364">
                  <c:v>63182</c:v>
                </c:pt>
                <c:pt idx="126365">
                  <c:v>63182.5</c:v>
                </c:pt>
                <c:pt idx="126366">
                  <c:v>63183</c:v>
                </c:pt>
                <c:pt idx="126367">
                  <c:v>63183.5</c:v>
                </c:pt>
                <c:pt idx="126368">
                  <c:v>63184</c:v>
                </c:pt>
                <c:pt idx="126369">
                  <c:v>63184.5</c:v>
                </c:pt>
                <c:pt idx="126370">
                  <c:v>63185</c:v>
                </c:pt>
                <c:pt idx="126371">
                  <c:v>63185.5</c:v>
                </c:pt>
                <c:pt idx="126372">
                  <c:v>63186</c:v>
                </c:pt>
                <c:pt idx="126373">
                  <c:v>63186.5</c:v>
                </c:pt>
                <c:pt idx="126374">
                  <c:v>63187</c:v>
                </c:pt>
                <c:pt idx="126375">
                  <c:v>63187.5</c:v>
                </c:pt>
                <c:pt idx="126376">
                  <c:v>63188</c:v>
                </c:pt>
                <c:pt idx="126377">
                  <c:v>63188.5</c:v>
                </c:pt>
                <c:pt idx="126378">
                  <c:v>63189</c:v>
                </c:pt>
                <c:pt idx="126379">
                  <c:v>63189.5</c:v>
                </c:pt>
                <c:pt idx="126380">
                  <c:v>63190</c:v>
                </c:pt>
                <c:pt idx="126381">
                  <c:v>63190.5</c:v>
                </c:pt>
                <c:pt idx="126382">
                  <c:v>63191</c:v>
                </c:pt>
                <c:pt idx="126383">
                  <c:v>63191.5</c:v>
                </c:pt>
                <c:pt idx="126384">
                  <c:v>63192</c:v>
                </c:pt>
                <c:pt idx="126385">
                  <c:v>63192.5</c:v>
                </c:pt>
                <c:pt idx="126386">
                  <c:v>63193</c:v>
                </c:pt>
                <c:pt idx="126387">
                  <c:v>63193.5</c:v>
                </c:pt>
                <c:pt idx="126388">
                  <c:v>63194</c:v>
                </c:pt>
                <c:pt idx="126389">
                  <c:v>63194.5</c:v>
                </c:pt>
                <c:pt idx="126390">
                  <c:v>63195</c:v>
                </c:pt>
                <c:pt idx="126391">
                  <c:v>63195.5</c:v>
                </c:pt>
                <c:pt idx="126392">
                  <c:v>63196</c:v>
                </c:pt>
                <c:pt idx="126393">
                  <c:v>63196.5</c:v>
                </c:pt>
                <c:pt idx="126394">
                  <c:v>63197</c:v>
                </c:pt>
                <c:pt idx="126395">
                  <c:v>63197.5</c:v>
                </c:pt>
                <c:pt idx="126396">
                  <c:v>63198</c:v>
                </c:pt>
                <c:pt idx="126397">
                  <c:v>63198.5</c:v>
                </c:pt>
                <c:pt idx="126398">
                  <c:v>63199</c:v>
                </c:pt>
                <c:pt idx="126399">
                  <c:v>63199.5</c:v>
                </c:pt>
                <c:pt idx="126400">
                  <c:v>63200</c:v>
                </c:pt>
                <c:pt idx="126401">
                  <c:v>63200.5</c:v>
                </c:pt>
                <c:pt idx="126402">
                  <c:v>63201</c:v>
                </c:pt>
                <c:pt idx="126403">
                  <c:v>63201.5</c:v>
                </c:pt>
                <c:pt idx="126404">
                  <c:v>63202</c:v>
                </c:pt>
                <c:pt idx="126405">
                  <c:v>63202.5</c:v>
                </c:pt>
                <c:pt idx="126406">
                  <c:v>63203</c:v>
                </c:pt>
                <c:pt idx="126407">
                  <c:v>63203.5</c:v>
                </c:pt>
                <c:pt idx="126408">
                  <c:v>63204</c:v>
                </c:pt>
                <c:pt idx="126409">
                  <c:v>63204.5</c:v>
                </c:pt>
                <c:pt idx="126410">
                  <c:v>63205</c:v>
                </c:pt>
                <c:pt idx="126411">
                  <c:v>63205.5</c:v>
                </c:pt>
                <c:pt idx="126412">
                  <c:v>63206</c:v>
                </c:pt>
                <c:pt idx="126413">
                  <c:v>63206.5</c:v>
                </c:pt>
                <c:pt idx="126414">
                  <c:v>63207</c:v>
                </c:pt>
                <c:pt idx="126415">
                  <c:v>63207.5</c:v>
                </c:pt>
                <c:pt idx="126416">
                  <c:v>63208</c:v>
                </c:pt>
                <c:pt idx="126417">
                  <c:v>63208.5</c:v>
                </c:pt>
                <c:pt idx="126418">
                  <c:v>63209</c:v>
                </c:pt>
                <c:pt idx="126419">
                  <c:v>63209.5</c:v>
                </c:pt>
                <c:pt idx="126420">
                  <c:v>63210</c:v>
                </c:pt>
                <c:pt idx="126421">
                  <c:v>63210.5</c:v>
                </c:pt>
                <c:pt idx="126422">
                  <c:v>63211</c:v>
                </c:pt>
                <c:pt idx="126423">
                  <c:v>63211.5</c:v>
                </c:pt>
                <c:pt idx="126424">
                  <c:v>63212</c:v>
                </c:pt>
                <c:pt idx="126425">
                  <c:v>63212.5</c:v>
                </c:pt>
                <c:pt idx="126426">
                  <c:v>63213</c:v>
                </c:pt>
                <c:pt idx="126427">
                  <c:v>63213.5</c:v>
                </c:pt>
                <c:pt idx="126428">
                  <c:v>63214</c:v>
                </c:pt>
                <c:pt idx="126429">
                  <c:v>63214.5</c:v>
                </c:pt>
                <c:pt idx="126430">
                  <c:v>63215</c:v>
                </c:pt>
                <c:pt idx="126431">
                  <c:v>63215.5</c:v>
                </c:pt>
                <c:pt idx="126432">
                  <c:v>63216</c:v>
                </c:pt>
                <c:pt idx="126433">
                  <c:v>63216.5</c:v>
                </c:pt>
                <c:pt idx="126434">
                  <c:v>63217</c:v>
                </c:pt>
                <c:pt idx="126435">
                  <c:v>63217.5</c:v>
                </c:pt>
                <c:pt idx="126436">
                  <c:v>63218</c:v>
                </c:pt>
                <c:pt idx="126437">
                  <c:v>63218.5</c:v>
                </c:pt>
                <c:pt idx="126438">
                  <c:v>63219</c:v>
                </c:pt>
                <c:pt idx="126439">
                  <c:v>63219.5</c:v>
                </c:pt>
                <c:pt idx="126440">
                  <c:v>63220</c:v>
                </c:pt>
                <c:pt idx="126441">
                  <c:v>63220.5</c:v>
                </c:pt>
                <c:pt idx="126442">
                  <c:v>63221</c:v>
                </c:pt>
                <c:pt idx="126443">
                  <c:v>63221.5</c:v>
                </c:pt>
                <c:pt idx="126444">
                  <c:v>63222</c:v>
                </c:pt>
                <c:pt idx="126445">
                  <c:v>63222.5</c:v>
                </c:pt>
                <c:pt idx="126446">
                  <c:v>63223</c:v>
                </c:pt>
                <c:pt idx="126447">
                  <c:v>63223.5</c:v>
                </c:pt>
                <c:pt idx="126448">
                  <c:v>63224</c:v>
                </c:pt>
                <c:pt idx="126449">
                  <c:v>63224.5</c:v>
                </c:pt>
                <c:pt idx="126450">
                  <c:v>63225</c:v>
                </c:pt>
                <c:pt idx="126451">
                  <c:v>63225.5</c:v>
                </c:pt>
                <c:pt idx="126452">
                  <c:v>63226</c:v>
                </c:pt>
                <c:pt idx="126453">
                  <c:v>63226.5</c:v>
                </c:pt>
                <c:pt idx="126454">
                  <c:v>63227</c:v>
                </c:pt>
                <c:pt idx="126455">
                  <c:v>63227.5</c:v>
                </c:pt>
                <c:pt idx="126456">
                  <c:v>63228</c:v>
                </c:pt>
                <c:pt idx="126457">
                  <c:v>63228.5</c:v>
                </c:pt>
                <c:pt idx="126458">
                  <c:v>63229</c:v>
                </c:pt>
                <c:pt idx="126459">
                  <c:v>63229.5</c:v>
                </c:pt>
                <c:pt idx="126460">
                  <c:v>63230</c:v>
                </c:pt>
                <c:pt idx="126461">
                  <c:v>63230.5</c:v>
                </c:pt>
                <c:pt idx="126462">
                  <c:v>63231</c:v>
                </c:pt>
                <c:pt idx="126463">
                  <c:v>63231.5</c:v>
                </c:pt>
                <c:pt idx="126464">
                  <c:v>63232</c:v>
                </c:pt>
                <c:pt idx="126465">
                  <c:v>63232.5</c:v>
                </c:pt>
                <c:pt idx="126466">
                  <c:v>63233</c:v>
                </c:pt>
                <c:pt idx="126467">
                  <c:v>63233.5</c:v>
                </c:pt>
                <c:pt idx="126468">
                  <c:v>63234</c:v>
                </c:pt>
                <c:pt idx="126469">
                  <c:v>63234.5</c:v>
                </c:pt>
                <c:pt idx="126470">
                  <c:v>63235</c:v>
                </c:pt>
                <c:pt idx="126471">
                  <c:v>63235.5</c:v>
                </c:pt>
                <c:pt idx="126472">
                  <c:v>63236</c:v>
                </c:pt>
                <c:pt idx="126473">
                  <c:v>63236.5</c:v>
                </c:pt>
                <c:pt idx="126474">
                  <c:v>63237</c:v>
                </c:pt>
                <c:pt idx="126475">
                  <c:v>63237.5</c:v>
                </c:pt>
                <c:pt idx="126476">
                  <c:v>63238</c:v>
                </c:pt>
                <c:pt idx="126477">
                  <c:v>63238.5</c:v>
                </c:pt>
                <c:pt idx="126478">
                  <c:v>63239</c:v>
                </c:pt>
                <c:pt idx="126479">
                  <c:v>63239.5</c:v>
                </c:pt>
                <c:pt idx="126480">
                  <c:v>63240</c:v>
                </c:pt>
                <c:pt idx="126481">
                  <c:v>63240.5</c:v>
                </c:pt>
                <c:pt idx="126482">
                  <c:v>63241</c:v>
                </c:pt>
                <c:pt idx="126483">
                  <c:v>63241.5</c:v>
                </c:pt>
                <c:pt idx="126484">
                  <c:v>63242</c:v>
                </c:pt>
                <c:pt idx="126485">
                  <c:v>63242.5</c:v>
                </c:pt>
                <c:pt idx="126486">
                  <c:v>63243</c:v>
                </c:pt>
                <c:pt idx="126487">
                  <c:v>63243.5</c:v>
                </c:pt>
                <c:pt idx="126488">
                  <c:v>63244</c:v>
                </c:pt>
                <c:pt idx="126489">
                  <c:v>63244.5</c:v>
                </c:pt>
                <c:pt idx="126490">
                  <c:v>63245</c:v>
                </c:pt>
                <c:pt idx="126491">
                  <c:v>63245.5</c:v>
                </c:pt>
                <c:pt idx="126492">
                  <c:v>63246</c:v>
                </c:pt>
                <c:pt idx="126493">
                  <c:v>63246.5</c:v>
                </c:pt>
                <c:pt idx="126494">
                  <c:v>63247</c:v>
                </c:pt>
                <c:pt idx="126495">
                  <c:v>63247.5</c:v>
                </c:pt>
                <c:pt idx="126496">
                  <c:v>63248</c:v>
                </c:pt>
                <c:pt idx="126497">
                  <c:v>63248.5</c:v>
                </c:pt>
                <c:pt idx="126498">
                  <c:v>63249</c:v>
                </c:pt>
                <c:pt idx="126499">
                  <c:v>63249.5</c:v>
                </c:pt>
                <c:pt idx="126500">
                  <c:v>63250</c:v>
                </c:pt>
                <c:pt idx="126501">
                  <c:v>63250.5</c:v>
                </c:pt>
                <c:pt idx="126502">
                  <c:v>63251</c:v>
                </c:pt>
                <c:pt idx="126503">
                  <c:v>63251.5</c:v>
                </c:pt>
                <c:pt idx="126504">
                  <c:v>63252</c:v>
                </c:pt>
                <c:pt idx="126505">
                  <c:v>63252.5</c:v>
                </c:pt>
                <c:pt idx="126506">
                  <c:v>63253</c:v>
                </c:pt>
                <c:pt idx="126507">
                  <c:v>63253.5</c:v>
                </c:pt>
                <c:pt idx="126508">
                  <c:v>63254</c:v>
                </c:pt>
                <c:pt idx="126509">
                  <c:v>63254.5</c:v>
                </c:pt>
                <c:pt idx="126510">
                  <c:v>63255</c:v>
                </c:pt>
                <c:pt idx="126511">
                  <c:v>63255.5</c:v>
                </c:pt>
                <c:pt idx="126512">
                  <c:v>63256</c:v>
                </c:pt>
                <c:pt idx="126513">
                  <c:v>63256.5</c:v>
                </c:pt>
                <c:pt idx="126514">
                  <c:v>63257</c:v>
                </c:pt>
                <c:pt idx="126515">
                  <c:v>63257.5</c:v>
                </c:pt>
                <c:pt idx="126516">
                  <c:v>63258</c:v>
                </c:pt>
                <c:pt idx="126517">
                  <c:v>63258.5</c:v>
                </c:pt>
                <c:pt idx="126518">
                  <c:v>63259</c:v>
                </c:pt>
                <c:pt idx="126519">
                  <c:v>63259.5</c:v>
                </c:pt>
                <c:pt idx="126520">
                  <c:v>63260</c:v>
                </c:pt>
                <c:pt idx="126521">
                  <c:v>63260.5</c:v>
                </c:pt>
                <c:pt idx="126522">
                  <c:v>63261</c:v>
                </c:pt>
                <c:pt idx="126523">
                  <c:v>63261.5</c:v>
                </c:pt>
                <c:pt idx="126524">
                  <c:v>63262</c:v>
                </c:pt>
                <c:pt idx="126525">
                  <c:v>63262.5</c:v>
                </c:pt>
                <c:pt idx="126526">
                  <c:v>63263</c:v>
                </c:pt>
                <c:pt idx="126527">
                  <c:v>63263.5</c:v>
                </c:pt>
                <c:pt idx="126528">
                  <c:v>63264</c:v>
                </c:pt>
                <c:pt idx="126529">
                  <c:v>63264.5</c:v>
                </c:pt>
                <c:pt idx="126530">
                  <c:v>63265</c:v>
                </c:pt>
                <c:pt idx="126531">
                  <c:v>63265.5</c:v>
                </c:pt>
                <c:pt idx="126532">
                  <c:v>63266</c:v>
                </c:pt>
                <c:pt idx="126533">
                  <c:v>63266.5</c:v>
                </c:pt>
                <c:pt idx="126534">
                  <c:v>63267</c:v>
                </c:pt>
                <c:pt idx="126535">
                  <c:v>63267.5</c:v>
                </c:pt>
                <c:pt idx="126536">
                  <c:v>63268</c:v>
                </c:pt>
                <c:pt idx="126537">
                  <c:v>63268.5</c:v>
                </c:pt>
                <c:pt idx="126538">
                  <c:v>63269</c:v>
                </c:pt>
                <c:pt idx="126539">
                  <c:v>63269.5</c:v>
                </c:pt>
                <c:pt idx="126540">
                  <c:v>63270</c:v>
                </c:pt>
                <c:pt idx="126541">
                  <c:v>63270.5</c:v>
                </c:pt>
                <c:pt idx="126542">
                  <c:v>63271</c:v>
                </c:pt>
                <c:pt idx="126543">
                  <c:v>63271.5</c:v>
                </c:pt>
                <c:pt idx="126544">
                  <c:v>63272</c:v>
                </c:pt>
                <c:pt idx="126545">
                  <c:v>63272.5</c:v>
                </c:pt>
                <c:pt idx="126546">
                  <c:v>63273</c:v>
                </c:pt>
                <c:pt idx="126547">
                  <c:v>63273.5</c:v>
                </c:pt>
                <c:pt idx="126548">
                  <c:v>63274</c:v>
                </c:pt>
                <c:pt idx="126549">
                  <c:v>63274.5</c:v>
                </c:pt>
                <c:pt idx="126550">
                  <c:v>63275</c:v>
                </c:pt>
                <c:pt idx="126551">
                  <c:v>63275.5</c:v>
                </c:pt>
                <c:pt idx="126552">
                  <c:v>63276</c:v>
                </c:pt>
                <c:pt idx="126553">
                  <c:v>63276.5</c:v>
                </c:pt>
                <c:pt idx="126554">
                  <c:v>63277</c:v>
                </c:pt>
                <c:pt idx="126555">
                  <c:v>63277.5</c:v>
                </c:pt>
                <c:pt idx="126556">
                  <c:v>63278</c:v>
                </c:pt>
                <c:pt idx="126557">
                  <c:v>63278.5</c:v>
                </c:pt>
                <c:pt idx="126558">
                  <c:v>63279</c:v>
                </c:pt>
                <c:pt idx="126559">
                  <c:v>63279.5</c:v>
                </c:pt>
                <c:pt idx="126560">
                  <c:v>63280</c:v>
                </c:pt>
                <c:pt idx="126561">
                  <c:v>63280.5</c:v>
                </c:pt>
                <c:pt idx="126562">
                  <c:v>63281</c:v>
                </c:pt>
                <c:pt idx="126563">
                  <c:v>63281.5</c:v>
                </c:pt>
                <c:pt idx="126564">
                  <c:v>63282</c:v>
                </c:pt>
                <c:pt idx="126565">
                  <c:v>63282.5</c:v>
                </c:pt>
                <c:pt idx="126566">
                  <c:v>63283</c:v>
                </c:pt>
                <c:pt idx="126567">
                  <c:v>63283.5</c:v>
                </c:pt>
                <c:pt idx="126568">
                  <c:v>63284</c:v>
                </c:pt>
                <c:pt idx="126569">
                  <c:v>63284.5</c:v>
                </c:pt>
                <c:pt idx="126570">
                  <c:v>63285</c:v>
                </c:pt>
                <c:pt idx="126571">
                  <c:v>63285.5</c:v>
                </c:pt>
                <c:pt idx="126572">
                  <c:v>63286</c:v>
                </c:pt>
                <c:pt idx="126573">
                  <c:v>63286.5</c:v>
                </c:pt>
                <c:pt idx="126574">
                  <c:v>63287</c:v>
                </c:pt>
                <c:pt idx="126575">
                  <c:v>63287.5</c:v>
                </c:pt>
                <c:pt idx="126576">
                  <c:v>63288</c:v>
                </c:pt>
                <c:pt idx="126577">
                  <c:v>63288.5</c:v>
                </c:pt>
                <c:pt idx="126578">
                  <c:v>63289</c:v>
                </c:pt>
                <c:pt idx="126579">
                  <c:v>63289.5</c:v>
                </c:pt>
                <c:pt idx="126580">
                  <c:v>63290</c:v>
                </c:pt>
                <c:pt idx="126581">
                  <c:v>63290.5</c:v>
                </c:pt>
                <c:pt idx="126582">
                  <c:v>63291</c:v>
                </c:pt>
                <c:pt idx="126583">
                  <c:v>63291.5</c:v>
                </c:pt>
                <c:pt idx="126584">
                  <c:v>63292</c:v>
                </c:pt>
                <c:pt idx="126585">
                  <c:v>63292.5</c:v>
                </c:pt>
                <c:pt idx="126586">
                  <c:v>63293</c:v>
                </c:pt>
                <c:pt idx="126587">
                  <c:v>63293.5</c:v>
                </c:pt>
                <c:pt idx="126588">
                  <c:v>63294</c:v>
                </c:pt>
                <c:pt idx="126589">
                  <c:v>63294.5</c:v>
                </c:pt>
                <c:pt idx="126590">
                  <c:v>63295</c:v>
                </c:pt>
                <c:pt idx="126591">
                  <c:v>63295.5</c:v>
                </c:pt>
                <c:pt idx="126592">
                  <c:v>63296</c:v>
                </c:pt>
                <c:pt idx="126593">
                  <c:v>63296.5</c:v>
                </c:pt>
                <c:pt idx="126594">
                  <c:v>63297</c:v>
                </c:pt>
                <c:pt idx="126595">
                  <c:v>63297.5</c:v>
                </c:pt>
                <c:pt idx="126596">
                  <c:v>63298</c:v>
                </c:pt>
                <c:pt idx="126597">
                  <c:v>63298.5</c:v>
                </c:pt>
                <c:pt idx="126598">
                  <c:v>63299</c:v>
                </c:pt>
                <c:pt idx="126599">
                  <c:v>63299.5</c:v>
                </c:pt>
                <c:pt idx="126600">
                  <c:v>63300</c:v>
                </c:pt>
                <c:pt idx="126601">
                  <c:v>63300.5</c:v>
                </c:pt>
                <c:pt idx="126602">
                  <c:v>63301</c:v>
                </c:pt>
                <c:pt idx="126603">
                  <c:v>63301.5</c:v>
                </c:pt>
                <c:pt idx="126604">
                  <c:v>63302</c:v>
                </c:pt>
                <c:pt idx="126605">
                  <c:v>63302.5</c:v>
                </c:pt>
                <c:pt idx="126606">
                  <c:v>63303</c:v>
                </c:pt>
                <c:pt idx="126607">
                  <c:v>63303.5</c:v>
                </c:pt>
                <c:pt idx="126608">
                  <c:v>63304</c:v>
                </c:pt>
                <c:pt idx="126609">
                  <c:v>63304.5</c:v>
                </c:pt>
                <c:pt idx="126610">
                  <c:v>63305</c:v>
                </c:pt>
                <c:pt idx="126611">
                  <c:v>63305.5</c:v>
                </c:pt>
                <c:pt idx="126612">
                  <c:v>63306</c:v>
                </c:pt>
                <c:pt idx="126613">
                  <c:v>63306.5</c:v>
                </c:pt>
                <c:pt idx="126614">
                  <c:v>63307</c:v>
                </c:pt>
                <c:pt idx="126615">
                  <c:v>63307.5</c:v>
                </c:pt>
                <c:pt idx="126616">
                  <c:v>63308</c:v>
                </c:pt>
                <c:pt idx="126617">
                  <c:v>63308.5</c:v>
                </c:pt>
                <c:pt idx="126618">
                  <c:v>63309</c:v>
                </c:pt>
                <c:pt idx="126619">
                  <c:v>63309.5</c:v>
                </c:pt>
                <c:pt idx="126620">
                  <c:v>63310</c:v>
                </c:pt>
                <c:pt idx="126621">
                  <c:v>63310.5</c:v>
                </c:pt>
                <c:pt idx="126622">
                  <c:v>63311</c:v>
                </c:pt>
                <c:pt idx="126623">
                  <c:v>63311.5</c:v>
                </c:pt>
                <c:pt idx="126624">
                  <c:v>63312</c:v>
                </c:pt>
                <c:pt idx="126625">
                  <c:v>63312.5</c:v>
                </c:pt>
                <c:pt idx="126626">
                  <c:v>63313</c:v>
                </c:pt>
                <c:pt idx="126627">
                  <c:v>63313.5</c:v>
                </c:pt>
                <c:pt idx="126628">
                  <c:v>63314</c:v>
                </c:pt>
                <c:pt idx="126629">
                  <c:v>63314.5</c:v>
                </c:pt>
                <c:pt idx="126630">
                  <c:v>63315</c:v>
                </c:pt>
                <c:pt idx="126631">
                  <c:v>63315.5</c:v>
                </c:pt>
                <c:pt idx="126632">
                  <c:v>63316</c:v>
                </c:pt>
                <c:pt idx="126633">
                  <c:v>63316.5</c:v>
                </c:pt>
                <c:pt idx="126634">
                  <c:v>63317</c:v>
                </c:pt>
                <c:pt idx="126635">
                  <c:v>63317.5</c:v>
                </c:pt>
                <c:pt idx="126636">
                  <c:v>63318</c:v>
                </c:pt>
                <c:pt idx="126637">
                  <c:v>63318.5</c:v>
                </c:pt>
                <c:pt idx="126638">
                  <c:v>63319</c:v>
                </c:pt>
                <c:pt idx="126639">
                  <c:v>63319.5</c:v>
                </c:pt>
                <c:pt idx="126640">
                  <c:v>63320</c:v>
                </c:pt>
                <c:pt idx="126641">
                  <c:v>63320.5</c:v>
                </c:pt>
                <c:pt idx="126642">
                  <c:v>63321</c:v>
                </c:pt>
                <c:pt idx="126643">
                  <c:v>63321.5</c:v>
                </c:pt>
                <c:pt idx="126644">
                  <c:v>63322</c:v>
                </c:pt>
                <c:pt idx="126645">
                  <c:v>63322.5</c:v>
                </c:pt>
                <c:pt idx="126646">
                  <c:v>63323</c:v>
                </c:pt>
                <c:pt idx="126647">
                  <c:v>63323.5</c:v>
                </c:pt>
                <c:pt idx="126648">
                  <c:v>63324</c:v>
                </c:pt>
                <c:pt idx="126649">
                  <c:v>63324.5</c:v>
                </c:pt>
                <c:pt idx="126650">
                  <c:v>63325</c:v>
                </c:pt>
                <c:pt idx="126651">
                  <c:v>63325.5</c:v>
                </c:pt>
                <c:pt idx="126652">
                  <c:v>63326</c:v>
                </c:pt>
                <c:pt idx="126653">
                  <c:v>63326.5</c:v>
                </c:pt>
                <c:pt idx="126654">
                  <c:v>63327</c:v>
                </c:pt>
                <c:pt idx="126655">
                  <c:v>63327.5</c:v>
                </c:pt>
                <c:pt idx="126656">
                  <c:v>63328</c:v>
                </c:pt>
                <c:pt idx="126657">
                  <c:v>63328.5</c:v>
                </c:pt>
                <c:pt idx="126658">
                  <c:v>63329</c:v>
                </c:pt>
                <c:pt idx="126659">
                  <c:v>63329.5</c:v>
                </c:pt>
                <c:pt idx="126660">
                  <c:v>63330</c:v>
                </c:pt>
                <c:pt idx="126661">
                  <c:v>63330.5</c:v>
                </c:pt>
                <c:pt idx="126662">
                  <c:v>63331</c:v>
                </c:pt>
                <c:pt idx="126663">
                  <c:v>63331.5</c:v>
                </c:pt>
                <c:pt idx="126664">
                  <c:v>63332</c:v>
                </c:pt>
                <c:pt idx="126665">
                  <c:v>63332.5</c:v>
                </c:pt>
                <c:pt idx="126666">
                  <c:v>63333</c:v>
                </c:pt>
                <c:pt idx="126667">
                  <c:v>63333.5</c:v>
                </c:pt>
                <c:pt idx="126668">
                  <c:v>63334</c:v>
                </c:pt>
                <c:pt idx="126669">
                  <c:v>63334.5</c:v>
                </c:pt>
                <c:pt idx="126670">
                  <c:v>63335</c:v>
                </c:pt>
                <c:pt idx="126671">
                  <c:v>63335.5</c:v>
                </c:pt>
                <c:pt idx="126672">
                  <c:v>63336</c:v>
                </c:pt>
                <c:pt idx="126673">
                  <c:v>63336.5</c:v>
                </c:pt>
                <c:pt idx="126674">
                  <c:v>63337</c:v>
                </c:pt>
                <c:pt idx="126675">
                  <c:v>63337.5</c:v>
                </c:pt>
                <c:pt idx="126676">
                  <c:v>63338</c:v>
                </c:pt>
                <c:pt idx="126677">
                  <c:v>63338.5</c:v>
                </c:pt>
                <c:pt idx="126678">
                  <c:v>63339</c:v>
                </c:pt>
                <c:pt idx="126679">
                  <c:v>63339.5</c:v>
                </c:pt>
                <c:pt idx="126680">
                  <c:v>63340</c:v>
                </c:pt>
                <c:pt idx="126681">
                  <c:v>63340.5</c:v>
                </c:pt>
                <c:pt idx="126682">
                  <c:v>63341</c:v>
                </c:pt>
                <c:pt idx="126683">
                  <c:v>63341.5</c:v>
                </c:pt>
                <c:pt idx="126684">
                  <c:v>63342</c:v>
                </c:pt>
                <c:pt idx="126685">
                  <c:v>63342.5</c:v>
                </c:pt>
                <c:pt idx="126686">
                  <c:v>63343</c:v>
                </c:pt>
                <c:pt idx="126687">
                  <c:v>63343.5</c:v>
                </c:pt>
                <c:pt idx="126688">
                  <c:v>63344</c:v>
                </c:pt>
                <c:pt idx="126689">
                  <c:v>63344.5</c:v>
                </c:pt>
                <c:pt idx="126690">
                  <c:v>63345</c:v>
                </c:pt>
                <c:pt idx="126691">
                  <c:v>63345.5</c:v>
                </c:pt>
                <c:pt idx="126692">
                  <c:v>63346</c:v>
                </c:pt>
                <c:pt idx="126693">
                  <c:v>63346.5</c:v>
                </c:pt>
                <c:pt idx="126694">
                  <c:v>63347</c:v>
                </c:pt>
                <c:pt idx="126695">
                  <c:v>63347.5</c:v>
                </c:pt>
                <c:pt idx="126696">
                  <c:v>63348</c:v>
                </c:pt>
                <c:pt idx="126697">
                  <c:v>63348.5</c:v>
                </c:pt>
                <c:pt idx="126698">
                  <c:v>63349</c:v>
                </c:pt>
                <c:pt idx="126699">
                  <c:v>63349.5</c:v>
                </c:pt>
                <c:pt idx="126700">
                  <c:v>63350</c:v>
                </c:pt>
                <c:pt idx="126701">
                  <c:v>63350.5</c:v>
                </c:pt>
                <c:pt idx="126702">
                  <c:v>63351</c:v>
                </c:pt>
                <c:pt idx="126703">
                  <c:v>63351.5</c:v>
                </c:pt>
                <c:pt idx="126704">
                  <c:v>63352</c:v>
                </c:pt>
                <c:pt idx="126705">
                  <c:v>63352.5</c:v>
                </c:pt>
                <c:pt idx="126706">
                  <c:v>63353</c:v>
                </c:pt>
                <c:pt idx="126707">
                  <c:v>63353.5</c:v>
                </c:pt>
                <c:pt idx="126708">
                  <c:v>63354</c:v>
                </c:pt>
                <c:pt idx="126709">
                  <c:v>63354.5</c:v>
                </c:pt>
                <c:pt idx="126710">
                  <c:v>63355</c:v>
                </c:pt>
                <c:pt idx="126711">
                  <c:v>63355.5</c:v>
                </c:pt>
                <c:pt idx="126712">
                  <c:v>63356</c:v>
                </c:pt>
                <c:pt idx="126713">
                  <c:v>63356.5</c:v>
                </c:pt>
                <c:pt idx="126714">
                  <c:v>63357</c:v>
                </c:pt>
                <c:pt idx="126715">
                  <c:v>63357.5</c:v>
                </c:pt>
                <c:pt idx="126716">
                  <c:v>63358</c:v>
                </c:pt>
                <c:pt idx="126717">
                  <c:v>63358.5</c:v>
                </c:pt>
                <c:pt idx="126718">
                  <c:v>63359</c:v>
                </c:pt>
                <c:pt idx="126719">
                  <c:v>63359.5</c:v>
                </c:pt>
                <c:pt idx="126720">
                  <c:v>63360</c:v>
                </c:pt>
                <c:pt idx="126721">
                  <c:v>63360.5</c:v>
                </c:pt>
                <c:pt idx="126722">
                  <c:v>63361</c:v>
                </c:pt>
                <c:pt idx="126723">
                  <c:v>63361.5</c:v>
                </c:pt>
                <c:pt idx="126724">
                  <c:v>63362</c:v>
                </c:pt>
                <c:pt idx="126725">
                  <c:v>63362.5</c:v>
                </c:pt>
                <c:pt idx="126726">
                  <c:v>63363</c:v>
                </c:pt>
                <c:pt idx="126727">
                  <c:v>63363.5</c:v>
                </c:pt>
                <c:pt idx="126728">
                  <c:v>63364</c:v>
                </c:pt>
                <c:pt idx="126729">
                  <c:v>63364.5</c:v>
                </c:pt>
                <c:pt idx="126730">
                  <c:v>63365</c:v>
                </c:pt>
                <c:pt idx="126731">
                  <c:v>63365.5</c:v>
                </c:pt>
                <c:pt idx="126732">
                  <c:v>63366</c:v>
                </c:pt>
                <c:pt idx="126733">
                  <c:v>63366.5</c:v>
                </c:pt>
                <c:pt idx="126734">
                  <c:v>63367</c:v>
                </c:pt>
                <c:pt idx="126735">
                  <c:v>63367.5</c:v>
                </c:pt>
                <c:pt idx="126736">
                  <c:v>63368</c:v>
                </c:pt>
                <c:pt idx="126737">
                  <c:v>63368.5</c:v>
                </c:pt>
                <c:pt idx="126738">
                  <c:v>63369</c:v>
                </c:pt>
                <c:pt idx="126739">
                  <c:v>63369.5</c:v>
                </c:pt>
                <c:pt idx="126740">
                  <c:v>63370</c:v>
                </c:pt>
                <c:pt idx="126741">
                  <c:v>63370.5</c:v>
                </c:pt>
                <c:pt idx="126742">
                  <c:v>63371</c:v>
                </c:pt>
                <c:pt idx="126743">
                  <c:v>63371.5</c:v>
                </c:pt>
                <c:pt idx="126744">
                  <c:v>63372</c:v>
                </c:pt>
                <c:pt idx="126745">
                  <c:v>63372.5</c:v>
                </c:pt>
                <c:pt idx="126746">
                  <c:v>63373</c:v>
                </c:pt>
                <c:pt idx="126747">
                  <c:v>63373.5</c:v>
                </c:pt>
                <c:pt idx="126748">
                  <c:v>63374</c:v>
                </c:pt>
                <c:pt idx="126749">
                  <c:v>63374.5</c:v>
                </c:pt>
                <c:pt idx="126750">
                  <c:v>63375</c:v>
                </c:pt>
                <c:pt idx="126751">
                  <c:v>63375.5</c:v>
                </c:pt>
                <c:pt idx="126752">
                  <c:v>63376</c:v>
                </c:pt>
                <c:pt idx="126753">
                  <c:v>63376.5</c:v>
                </c:pt>
                <c:pt idx="126754">
                  <c:v>63377</c:v>
                </c:pt>
                <c:pt idx="126755">
                  <c:v>63377.5</c:v>
                </c:pt>
                <c:pt idx="126756">
                  <c:v>63378</c:v>
                </c:pt>
                <c:pt idx="126757">
                  <c:v>63378.5</c:v>
                </c:pt>
                <c:pt idx="126758">
                  <c:v>63379</c:v>
                </c:pt>
                <c:pt idx="126759">
                  <c:v>63379.5</c:v>
                </c:pt>
                <c:pt idx="126760">
                  <c:v>63380</c:v>
                </c:pt>
                <c:pt idx="126761">
                  <c:v>63380.5</c:v>
                </c:pt>
                <c:pt idx="126762">
                  <c:v>63381</c:v>
                </c:pt>
                <c:pt idx="126763">
                  <c:v>63381.5</c:v>
                </c:pt>
                <c:pt idx="126764">
                  <c:v>63382</c:v>
                </c:pt>
                <c:pt idx="126765">
                  <c:v>63382.5</c:v>
                </c:pt>
                <c:pt idx="126766">
                  <c:v>63383</c:v>
                </c:pt>
                <c:pt idx="126767">
                  <c:v>63383.5</c:v>
                </c:pt>
                <c:pt idx="126768">
                  <c:v>63384</c:v>
                </c:pt>
                <c:pt idx="126769">
                  <c:v>63384.5</c:v>
                </c:pt>
                <c:pt idx="126770">
                  <c:v>63385</c:v>
                </c:pt>
                <c:pt idx="126771">
                  <c:v>63385.5</c:v>
                </c:pt>
                <c:pt idx="126772">
                  <c:v>63386</c:v>
                </c:pt>
                <c:pt idx="126773">
                  <c:v>63386.5</c:v>
                </c:pt>
                <c:pt idx="126774">
                  <c:v>63387</c:v>
                </c:pt>
                <c:pt idx="126775">
                  <c:v>63387.5</c:v>
                </c:pt>
                <c:pt idx="126776">
                  <c:v>63388</c:v>
                </c:pt>
                <c:pt idx="126777">
                  <c:v>63388.5</c:v>
                </c:pt>
                <c:pt idx="126778">
                  <c:v>63389</c:v>
                </c:pt>
                <c:pt idx="126779">
                  <c:v>63389.5</c:v>
                </c:pt>
                <c:pt idx="126780">
                  <c:v>63390</c:v>
                </c:pt>
                <c:pt idx="126781">
                  <c:v>63390.5</c:v>
                </c:pt>
                <c:pt idx="126782">
                  <c:v>63391</c:v>
                </c:pt>
                <c:pt idx="126783">
                  <c:v>63391.5</c:v>
                </c:pt>
                <c:pt idx="126784">
                  <c:v>63392</c:v>
                </c:pt>
                <c:pt idx="126785">
                  <c:v>63392.5</c:v>
                </c:pt>
                <c:pt idx="126786">
                  <c:v>63393</c:v>
                </c:pt>
                <c:pt idx="126787">
                  <c:v>63393.5</c:v>
                </c:pt>
                <c:pt idx="126788">
                  <c:v>63394</c:v>
                </c:pt>
                <c:pt idx="126789">
                  <c:v>63394.5</c:v>
                </c:pt>
                <c:pt idx="126790">
                  <c:v>63395</c:v>
                </c:pt>
                <c:pt idx="126791">
                  <c:v>63395.5</c:v>
                </c:pt>
                <c:pt idx="126792">
                  <c:v>63396</c:v>
                </c:pt>
                <c:pt idx="126793">
                  <c:v>63396.5</c:v>
                </c:pt>
                <c:pt idx="126794">
                  <c:v>63397</c:v>
                </c:pt>
                <c:pt idx="126795">
                  <c:v>63397.5</c:v>
                </c:pt>
                <c:pt idx="126796">
                  <c:v>63398</c:v>
                </c:pt>
                <c:pt idx="126797">
                  <c:v>63398.5</c:v>
                </c:pt>
                <c:pt idx="126798">
                  <c:v>63399</c:v>
                </c:pt>
                <c:pt idx="126799">
                  <c:v>63399.5</c:v>
                </c:pt>
                <c:pt idx="126800">
                  <c:v>63400</c:v>
                </c:pt>
                <c:pt idx="126801">
                  <c:v>63400.5</c:v>
                </c:pt>
                <c:pt idx="126802">
                  <c:v>63401</c:v>
                </c:pt>
                <c:pt idx="126803">
                  <c:v>63401.5</c:v>
                </c:pt>
                <c:pt idx="126804">
                  <c:v>63402</c:v>
                </c:pt>
                <c:pt idx="126805">
                  <c:v>63402.5</c:v>
                </c:pt>
                <c:pt idx="126806">
                  <c:v>63403</c:v>
                </c:pt>
                <c:pt idx="126807">
                  <c:v>63403.5</c:v>
                </c:pt>
                <c:pt idx="126808">
                  <c:v>63404</c:v>
                </c:pt>
                <c:pt idx="126809">
                  <c:v>63404.5</c:v>
                </c:pt>
                <c:pt idx="126810">
                  <c:v>63405</c:v>
                </c:pt>
                <c:pt idx="126811">
                  <c:v>63405.5</c:v>
                </c:pt>
                <c:pt idx="126812">
                  <c:v>63406</c:v>
                </c:pt>
                <c:pt idx="126813">
                  <c:v>63406.5</c:v>
                </c:pt>
                <c:pt idx="126814">
                  <c:v>63407</c:v>
                </c:pt>
                <c:pt idx="126815">
                  <c:v>63407.5</c:v>
                </c:pt>
                <c:pt idx="126816">
                  <c:v>63408</c:v>
                </c:pt>
                <c:pt idx="126817">
                  <c:v>63408.5</c:v>
                </c:pt>
                <c:pt idx="126818">
                  <c:v>63409</c:v>
                </c:pt>
                <c:pt idx="126819">
                  <c:v>63409.5</c:v>
                </c:pt>
                <c:pt idx="126820">
                  <c:v>63410</c:v>
                </c:pt>
                <c:pt idx="126821">
                  <c:v>63410.5</c:v>
                </c:pt>
                <c:pt idx="126822">
                  <c:v>63411</c:v>
                </c:pt>
                <c:pt idx="126823">
                  <c:v>63411.5</c:v>
                </c:pt>
                <c:pt idx="126824">
                  <c:v>63412</c:v>
                </c:pt>
                <c:pt idx="126825">
                  <c:v>63412.5</c:v>
                </c:pt>
                <c:pt idx="126826">
                  <c:v>63413</c:v>
                </c:pt>
                <c:pt idx="126827">
                  <c:v>63413.5</c:v>
                </c:pt>
                <c:pt idx="126828">
                  <c:v>63414</c:v>
                </c:pt>
                <c:pt idx="126829">
                  <c:v>63414.5</c:v>
                </c:pt>
                <c:pt idx="126830">
                  <c:v>63415</c:v>
                </c:pt>
                <c:pt idx="126831">
                  <c:v>63415.5</c:v>
                </c:pt>
                <c:pt idx="126832">
                  <c:v>63416</c:v>
                </c:pt>
                <c:pt idx="126833">
                  <c:v>63416.5</c:v>
                </c:pt>
                <c:pt idx="126834">
                  <c:v>63417</c:v>
                </c:pt>
                <c:pt idx="126835">
                  <c:v>63417.5</c:v>
                </c:pt>
                <c:pt idx="126836">
                  <c:v>63418</c:v>
                </c:pt>
                <c:pt idx="126837">
                  <c:v>63418.5</c:v>
                </c:pt>
                <c:pt idx="126838">
                  <c:v>63419</c:v>
                </c:pt>
                <c:pt idx="126839">
                  <c:v>63419.5</c:v>
                </c:pt>
                <c:pt idx="126840">
                  <c:v>63420</c:v>
                </c:pt>
                <c:pt idx="126841">
                  <c:v>63420.5</c:v>
                </c:pt>
                <c:pt idx="126842">
                  <c:v>63421</c:v>
                </c:pt>
                <c:pt idx="126843">
                  <c:v>63421.5</c:v>
                </c:pt>
                <c:pt idx="126844">
                  <c:v>63422</c:v>
                </c:pt>
                <c:pt idx="126845">
                  <c:v>63422.5</c:v>
                </c:pt>
                <c:pt idx="126846">
                  <c:v>63423</c:v>
                </c:pt>
                <c:pt idx="126847">
                  <c:v>63423.5</c:v>
                </c:pt>
                <c:pt idx="126848">
                  <c:v>63424</c:v>
                </c:pt>
                <c:pt idx="126849">
                  <c:v>63424.5</c:v>
                </c:pt>
                <c:pt idx="126850">
                  <c:v>63425</c:v>
                </c:pt>
                <c:pt idx="126851">
                  <c:v>63425.5</c:v>
                </c:pt>
                <c:pt idx="126852">
                  <c:v>63426</c:v>
                </c:pt>
                <c:pt idx="126853">
                  <c:v>63426.5</c:v>
                </c:pt>
                <c:pt idx="126854">
                  <c:v>63427</c:v>
                </c:pt>
                <c:pt idx="126855">
                  <c:v>63427.5</c:v>
                </c:pt>
                <c:pt idx="126856">
                  <c:v>63428</c:v>
                </c:pt>
                <c:pt idx="126857">
                  <c:v>63428.5</c:v>
                </c:pt>
                <c:pt idx="126858">
                  <c:v>63429</c:v>
                </c:pt>
                <c:pt idx="126859">
                  <c:v>63429.5</c:v>
                </c:pt>
                <c:pt idx="126860">
                  <c:v>63430</c:v>
                </c:pt>
                <c:pt idx="126861">
                  <c:v>63430.5</c:v>
                </c:pt>
                <c:pt idx="126862">
                  <c:v>63431</c:v>
                </c:pt>
                <c:pt idx="126863">
                  <c:v>63431.5</c:v>
                </c:pt>
                <c:pt idx="126864">
                  <c:v>63432</c:v>
                </c:pt>
                <c:pt idx="126865">
                  <c:v>63432.5</c:v>
                </c:pt>
                <c:pt idx="126866">
                  <c:v>63433</c:v>
                </c:pt>
                <c:pt idx="126867">
                  <c:v>63433.5</c:v>
                </c:pt>
                <c:pt idx="126868">
                  <c:v>63434</c:v>
                </c:pt>
                <c:pt idx="126869">
                  <c:v>63434.5</c:v>
                </c:pt>
                <c:pt idx="126870">
                  <c:v>63435</c:v>
                </c:pt>
                <c:pt idx="126871">
                  <c:v>63435.5</c:v>
                </c:pt>
                <c:pt idx="126872">
                  <c:v>63436</c:v>
                </c:pt>
                <c:pt idx="126873">
                  <c:v>63436.5</c:v>
                </c:pt>
                <c:pt idx="126874">
                  <c:v>63437</c:v>
                </c:pt>
                <c:pt idx="126875">
                  <c:v>63437.5</c:v>
                </c:pt>
                <c:pt idx="126876">
                  <c:v>63438</c:v>
                </c:pt>
                <c:pt idx="126877">
                  <c:v>63438.5</c:v>
                </c:pt>
                <c:pt idx="126878">
                  <c:v>63439</c:v>
                </c:pt>
                <c:pt idx="126879">
                  <c:v>63439.5</c:v>
                </c:pt>
                <c:pt idx="126880">
                  <c:v>63440</c:v>
                </c:pt>
                <c:pt idx="126881">
                  <c:v>63440.5</c:v>
                </c:pt>
                <c:pt idx="126882">
                  <c:v>63441</c:v>
                </c:pt>
                <c:pt idx="126883">
                  <c:v>63441.5</c:v>
                </c:pt>
                <c:pt idx="126884">
                  <c:v>63442</c:v>
                </c:pt>
                <c:pt idx="126885">
                  <c:v>63442.5</c:v>
                </c:pt>
                <c:pt idx="126886">
                  <c:v>63443</c:v>
                </c:pt>
                <c:pt idx="126887">
                  <c:v>63443.5</c:v>
                </c:pt>
                <c:pt idx="126888">
                  <c:v>63444</c:v>
                </c:pt>
                <c:pt idx="126889">
                  <c:v>63444.5</c:v>
                </c:pt>
                <c:pt idx="126890">
                  <c:v>63445</c:v>
                </c:pt>
                <c:pt idx="126891">
                  <c:v>63445.5</c:v>
                </c:pt>
                <c:pt idx="126892">
                  <c:v>63446</c:v>
                </c:pt>
                <c:pt idx="126893">
                  <c:v>63446.5</c:v>
                </c:pt>
                <c:pt idx="126894">
                  <c:v>63447</c:v>
                </c:pt>
                <c:pt idx="126895">
                  <c:v>63447.5</c:v>
                </c:pt>
                <c:pt idx="126896">
                  <c:v>63448</c:v>
                </c:pt>
                <c:pt idx="126897">
                  <c:v>63448.5</c:v>
                </c:pt>
                <c:pt idx="126898">
                  <c:v>63449</c:v>
                </c:pt>
                <c:pt idx="126899">
                  <c:v>63449.5</c:v>
                </c:pt>
                <c:pt idx="126900">
                  <c:v>63450</c:v>
                </c:pt>
                <c:pt idx="126901">
                  <c:v>63450.5</c:v>
                </c:pt>
                <c:pt idx="126902">
                  <c:v>63451</c:v>
                </c:pt>
                <c:pt idx="126903">
                  <c:v>63451.5</c:v>
                </c:pt>
                <c:pt idx="126904">
                  <c:v>63452</c:v>
                </c:pt>
                <c:pt idx="126905">
                  <c:v>63452.5</c:v>
                </c:pt>
                <c:pt idx="126906">
                  <c:v>63453</c:v>
                </c:pt>
                <c:pt idx="126907">
                  <c:v>63453.5</c:v>
                </c:pt>
                <c:pt idx="126908">
                  <c:v>63454</c:v>
                </c:pt>
                <c:pt idx="126909">
                  <c:v>63454.5</c:v>
                </c:pt>
                <c:pt idx="126910">
                  <c:v>63455</c:v>
                </c:pt>
                <c:pt idx="126911">
                  <c:v>63455.5</c:v>
                </c:pt>
                <c:pt idx="126912">
                  <c:v>63456</c:v>
                </c:pt>
                <c:pt idx="126913">
                  <c:v>63456.5</c:v>
                </c:pt>
                <c:pt idx="126914">
                  <c:v>63457</c:v>
                </c:pt>
                <c:pt idx="126915">
                  <c:v>63457.5</c:v>
                </c:pt>
                <c:pt idx="126916">
                  <c:v>63458</c:v>
                </c:pt>
                <c:pt idx="126917">
                  <c:v>63458.5</c:v>
                </c:pt>
                <c:pt idx="126918">
                  <c:v>63459</c:v>
                </c:pt>
                <c:pt idx="126919">
                  <c:v>63459.5</c:v>
                </c:pt>
                <c:pt idx="126920">
                  <c:v>63460</c:v>
                </c:pt>
                <c:pt idx="126921">
                  <c:v>63460.5</c:v>
                </c:pt>
                <c:pt idx="126922">
                  <c:v>63461</c:v>
                </c:pt>
                <c:pt idx="126923">
                  <c:v>63461.5</c:v>
                </c:pt>
                <c:pt idx="126924">
                  <c:v>63462</c:v>
                </c:pt>
                <c:pt idx="126925">
                  <c:v>63462.5</c:v>
                </c:pt>
                <c:pt idx="126926">
                  <c:v>63463</c:v>
                </c:pt>
                <c:pt idx="126927">
                  <c:v>63463.5</c:v>
                </c:pt>
                <c:pt idx="126928">
                  <c:v>63464</c:v>
                </c:pt>
                <c:pt idx="126929">
                  <c:v>63464.5</c:v>
                </c:pt>
                <c:pt idx="126930">
                  <c:v>63465</c:v>
                </c:pt>
                <c:pt idx="126931">
                  <c:v>63465.5</c:v>
                </c:pt>
                <c:pt idx="126932">
                  <c:v>63466</c:v>
                </c:pt>
                <c:pt idx="126933">
                  <c:v>63466.5</c:v>
                </c:pt>
                <c:pt idx="126934">
                  <c:v>63467</c:v>
                </c:pt>
                <c:pt idx="126935">
                  <c:v>63467.5</c:v>
                </c:pt>
                <c:pt idx="126936">
                  <c:v>63468</c:v>
                </c:pt>
                <c:pt idx="126937">
                  <c:v>63468.5</c:v>
                </c:pt>
                <c:pt idx="126938">
                  <c:v>63469</c:v>
                </c:pt>
                <c:pt idx="126939">
                  <c:v>63469.5</c:v>
                </c:pt>
                <c:pt idx="126940">
                  <c:v>63470</c:v>
                </c:pt>
                <c:pt idx="126941">
                  <c:v>63470.5</c:v>
                </c:pt>
                <c:pt idx="126942">
                  <c:v>63471</c:v>
                </c:pt>
                <c:pt idx="126943">
                  <c:v>63471.5</c:v>
                </c:pt>
                <c:pt idx="126944">
                  <c:v>63472</c:v>
                </c:pt>
                <c:pt idx="126945">
                  <c:v>63472.5</c:v>
                </c:pt>
                <c:pt idx="126946">
                  <c:v>63473</c:v>
                </c:pt>
                <c:pt idx="126947">
                  <c:v>63473.5</c:v>
                </c:pt>
                <c:pt idx="126948">
                  <c:v>63474</c:v>
                </c:pt>
                <c:pt idx="126949">
                  <c:v>63474.5</c:v>
                </c:pt>
                <c:pt idx="126950">
                  <c:v>63475</c:v>
                </c:pt>
                <c:pt idx="126951">
                  <c:v>63475.5</c:v>
                </c:pt>
                <c:pt idx="126952">
                  <c:v>63476</c:v>
                </c:pt>
                <c:pt idx="126953">
                  <c:v>63476.5</c:v>
                </c:pt>
                <c:pt idx="126954">
                  <c:v>63477</c:v>
                </c:pt>
                <c:pt idx="126955">
                  <c:v>63477.5</c:v>
                </c:pt>
                <c:pt idx="126956">
                  <c:v>63478</c:v>
                </c:pt>
                <c:pt idx="126957">
                  <c:v>63478.5</c:v>
                </c:pt>
                <c:pt idx="126958">
                  <c:v>63479</c:v>
                </c:pt>
                <c:pt idx="126959">
                  <c:v>63479.5</c:v>
                </c:pt>
                <c:pt idx="126960">
                  <c:v>63480</c:v>
                </c:pt>
                <c:pt idx="126961">
                  <c:v>63480.5</c:v>
                </c:pt>
                <c:pt idx="126962">
                  <c:v>63481</c:v>
                </c:pt>
                <c:pt idx="126963">
                  <c:v>63481.5</c:v>
                </c:pt>
                <c:pt idx="126964">
                  <c:v>63482</c:v>
                </c:pt>
                <c:pt idx="126965">
                  <c:v>63482.5</c:v>
                </c:pt>
                <c:pt idx="126966">
                  <c:v>63483</c:v>
                </c:pt>
                <c:pt idx="126967">
                  <c:v>63483.5</c:v>
                </c:pt>
                <c:pt idx="126968">
                  <c:v>63484</c:v>
                </c:pt>
                <c:pt idx="126969">
                  <c:v>63484.5</c:v>
                </c:pt>
                <c:pt idx="126970">
                  <c:v>63485</c:v>
                </c:pt>
                <c:pt idx="126971">
                  <c:v>63485.5</c:v>
                </c:pt>
                <c:pt idx="126972">
                  <c:v>63486</c:v>
                </c:pt>
                <c:pt idx="126973">
                  <c:v>63486.5</c:v>
                </c:pt>
                <c:pt idx="126974">
                  <c:v>63487</c:v>
                </c:pt>
                <c:pt idx="126975">
                  <c:v>63487.5</c:v>
                </c:pt>
                <c:pt idx="126976">
                  <c:v>63488</c:v>
                </c:pt>
                <c:pt idx="126977">
                  <c:v>63488.5</c:v>
                </c:pt>
                <c:pt idx="126978">
                  <c:v>63489</c:v>
                </c:pt>
                <c:pt idx="126979">
                  <c:v>63489.5</c:v>
                </c:pt>
                <c:pt idx="126980">
                  <c:v>63490</c:v>
                </c:pt>
                <c:pt idx="126981">
                  <c:v>63490.5</c:v>
                </c:pt>
                <c:pt idx="126982">
                  <c:v>63491</c:v>
                </c:pt>
                <c:pt idx="126983">
                  <c:v>63491.5</c:v>
                </c:pt>
                <c:pt idx="126984">
                  <c:v>63492</c:v>
                </c:pt>
                <c:pt idx="126985">
                  <c:v>63492.5</c:v>
                </c:pt>
                <c:pt idx="126986">
                  <c:v>63493</c:v>
                </c:pt>
                <c:pt idx="126987">
                  <c:v>63493.5</c:v>
                </c:pt>
                <c:pt idx="126988">
                  <c:v>63494</c:v>
                </c:pt>
                <c:pt idx="126989">
                  <c:v>63494.5</c:v>
                </c:pt>
                <c:pt idx="126990">
                  <c:v>63495</c:v>
                </c:pt>
                <c:pt idx="126991">
                  <c:v>63495.5</c:v>
                </c:pt>
                <c:pt idx="126992">
                  <c:v>63496</c:v>
                </c:pt>
                <c:pt idx="126993">
                  <c:v>63496.5</c:v>
                </c:pt>
                <c:pt idx="126994">
                  <c:v>63497</c:v>
                </c:pt>
                <c:pt idx="126995">
                  <c:v>63497.5</c:v>
                </c:pt>
                <c:pt idx="126996">
                  <c:v>63498</c:v>
                </c:pt>
                <c:pt idx="126997">
                  <c:v>63498.5</c:v>
                </c:pt>
                <c:pt idx="126998">
                  <c:v>63499</c:v>
                </c:pt>
                <c:pt idx="126999">
                  <c:v>63499.5</c:v>
                </c:pt>
                <c:pt idx="127000">
                  <c:v>63500</c:v>
                </c:pt>
                <c:pt idx="127001">
                  <c:v>63500.5</c:v>
                </c:pt>
                <c:pt idx="127002">
                  <c:v>63501</c:v>
                </c:pt>
                <c:pt idx="127003">
                  <c:v>63501.5</c:v>
                </c:pt>
                <c:pt idx="127004">
                  <c:v>63502</c:v>
                </c:pt>
                <c:pt idx="127005">
                  <c:v>63502.5</c:v>
                </c:pt>
                <c:pt idx="127006">
                  <c:v>63503</c:v>
                </c:pt>
                <c:pt idx="127007">
                  <c:v>63503.5</c:v>
                </c:pt>
                <c:pt idx="127008">
                  <c:v>63504</c:v>
                </c:pt>
                <c:pt idx="127009">
                  <c:v>63504.5</c:v>
                </c:pt>
                <c:pt idx="127010">
                  <c:v>63505</c:v>
                </c:pt>
                <c:pt idx="127011">
                  <c:v>63505.5</c:v>
                </c:pt>
                <c:pt idx="127012">
                  <c:v>63506</c:v>
                </c:pt>
                <c:pt idx="127013">
                  <c:v>63506.5</c:v>
                </c:pt>
                <c:pt idx="127014">
                  <c:v>63507</c:v>
                </c:pt>
                <c:pt idx="127015">
                  <c:v>63507.5</c:v>
                </c:pt>
                <c:pt idx="127016">
                  <c:v>63508</c:v>
                </c:pt>
                <c:pt idx="127017">
                  <c:v>63508.5</c:v>
                </c:pt>
                <c:pt idx="127018">
                  <c:v>63509</c:v>
                </c:pt>
                <c:pt idx="127019">
                  <c:v>63509.5</c:v>
                </c:pt>
                <c:pt idx="127020">
                  <c:v>63510</c:v>
                </c:pt>
                <c:pt idx="127021">
                  <c:v>63510.5</c:v>
                </c:pt>
                <c:pt idx="127022">
                  <c:v>63511</c:v>
                </c:pt>
                <c:pt idx="127023">
                  <c:v>63511.5</c:v>
                </c:pt>
                <c:pt idx="127024">
                  <c:v>63512</c:v>
                </c:pt>
                <c:pt idx="127025">
                  <c:v>63512.5</c:v>
                </c:pt>
                <c:pt idx="127026">
                  <c:v>63513</c:v>
                </c:pt>
                <c:pt idx="127027">
                  <c:v>63513.5</c:v>
                </c:pt>
                <c:pt idx="127028">
                  <c:v>63514</c:v>
                </c:pt>
                <c:pt idx="127029">
                  <c:v>63514.5</c:v>
                </c:pt>
                <c:pt idx="127030">
                  <c:v>63515</c:v>
                </c:pt>
                <c:pt idx="127031">
                  <c:v>63515.5</c:v>
                </c:pt>
                <c:pt idx="127032">
                  <c:v>63516</c:v>
                </c:pt>
                <c:pt idx="127033">
                  <c:v>63516.5</c:v>
                </c:pt>
                <c:pt idx="127034">
                  <c:v>63517</c:v>
                </c:pt>
                <c:pt idx="127035">
                  <c:v>63517.5</c:v>
                </c:pt>
                <c:pt idx="127036">
                  <c:v>63518</c:v>
                </c:pt>
                <c:pt idx="127037">
                  <c:v>63518.5</c:v>
                </c:pt>
                <c:pt idx="127038">
                  <c:v>63519</c:v>
                </c:pt>
                <c:pt idx="127039">
                  <c:v>63519.5</c:v>
                </c:pt>
                <c:pt idx="127040">
                  <c:v>63520</c:v>
                </c:pt>
                <c:pt idx="127041">
                  <c:v>63520.5</c:v>
                </c:pt>
                <c:pt idx="127042">
                  <c:v>63521</c:v>
                </c:pt>
                <c:pt idx="127043">
                  <c:v>63521.5</c:v>
                </c:pt>
                <c:pt idx="127044">
                  <c:v>63522</c:v>
                </c:pt>
                <c:pt idx="127045">
                  <c:v>63522.5</c:v>
                </c:pt>
                <c:pt idx="127046">
                  <c:v>63523</c:v>
                </c:pt>
                <c:pt idx="127047">
                  <c:v>63523.5</c:v>
                </c:pt>
                <c:pt idx="127048">
                  <c:v>63524</c:v>
                </c:pt>
                <c:pt idx="127049">
                  <c:v>63524.5</c:v>
                </c:pt>
                <c:pt idx="127050">
                  <c:v>63525</c:v>
                </c:pt>
                <c:pt idx="127051">
                  <c:v>63525.5</c:v>
                </c:pt>
                <c:pt idx="127052">
                  <c:v>63526</c:v>
                </c:pt>
                <c:pt idx="127053">
                  <c:v>63526.5</c:v>
                </c:pt>
                <c:pt idx="127054">
                  <c:v>63527</c:v>
                </c:pt>
                <c:pt idx="127055">
                  <c:v>63527.5</c:v>
                </c:pt>
                <c:pt idx="127056">
                  <c:v>63528</c:v>
                </c:pt>
                <c:pt idx="127057">
                  <c:v>63528.5</c:v>
                </c:pt>
                <c:pt idx="127058">
                  <c:v>63529</c:v>
                </c:pt>
                <c:pt idx="127059">
                  <c:v>63529.5</c:v>
                </c:pt>
                <c:pt idx="127060">
                  <c:v>63530</c:v>
                </c:pt>
                <c:pt idx="127061">
                  <c:v>63530.5</c:v>
                </c:pt>
                <c:pt idx="127062">
                  <c:v>63531</c:v>
                </c:pt>
                <c:pt idx="127063">
                  <c:v>63531.5</c:v>
                </c:pt>
                <c:pt idx="127064">
                  <c:v>63532</c:v>
                </c:pt>
                <c:pt idx="127065">
                  <c:v>63532.5</c:v>
                </c:pt>
                <c:pt idx="127066">
                  <c:v>63533</c:v>
                </c:pt>
                <c:pt idx="127067">
                  <c:v>63533.5</c:v>
                </c:pt>
                <c:pt idx="127068">
                  <c:v>63534</c:v>
                </c:pt>
                <c:pt idx="127069">
                  <c:v>63534.5</c:v>
                </c:pt>
                <c:pt idx="127070">
                  <c:v>63535</c:v>
                </c:pt>
                <c:pt idx="127071">
                  <c:v>63535.5</c:v>
                </c:pt>
                <c:pt idx="127072">
                  <c:v>63536</c:v>
                </c:pt>
                <c:pt idx="127073">
                  <c:v>63536.5</c:v>
                </c:pt>
                <c:pt idx="127074">
                  <c:v>63537</c:v>
                </c:pt>
                <c:pt idx="127075">
                  <c:v>63537.5</c:v>
                </c:pt>
                <c:pt idx="127076">
                  <c:v>63538</c:v>
                </c:pt>
                <c:pt idx="127077">
                  <c:v>63538.5</c:v>
                </c:pt>
                <c:pt idx="127078">
                  <c:v>63539</c:v>
                </c:pt>
                <c:pt idx="127079">
                  <c:v>63539.5</c:v>
                </c:pt>
                <c:pt idx="127080">
                  <c:v>63540</c:v>
                </c:pt>
                <c:pt idx="127081">
                  <c:v>63540.5</c:v>
                </c:pt>
                <c:pt idx="127082">
                  <c:v>63541</c:v>
                </c:pt>
                <c:pt idx="127083">
                  <c:v>63541.5</c:v>
                </c:pt>
                <c:pt idx="127084">
                  <c:v>63542</c:v>
                </c:pt>
                <c:pt idx="127085">
                  <c:v>63542.5</c:v>
                </c:pt>
                <c:pt idx="127086">
                  <c:v>63543</c:v>
                </c:pt>
                <c:pt idx="127087">
                  <c:v>63543.5</c:v>
                </c:pt>
                <c:pt idx="127088">
                  <c:v>63544</c:v>
                </c:pt>
                <c:pt idx="127089">
                  <c:v>63544.5</c:v>
                </c:pt>
                <c:pt idx="127090">
                  <c:v>63545</c:v>
                </c:pt>
                <c:pt idx="127091">
                  <c:v>63545.5</c:v>
                </c:pt>
                <c:pt idx="127092">
                  <c:v>63546</c:v>
                </c:pt>
                <c:pt idx="127093">
                  <c:v>63546.5</c:v>
                </c:pt>
                <c:pt idx="127094">
                  <c:v>63547</c:v>
                </c:pt>
                <c:pt idx="127095">
                  <c:v>63547.5</c:v>
                </c:pt>
                <c:pt idx="127096">
                  <c:v>63548</c:v>
                </c:pt>
                <c:pt idx="127097">
                  <c:v>63548.5</c:v>
                </c:pt>
                <c:pt idx="127098">
                  <c:v>63549</c:v>
                </c:pt>
                <c:pt idx="127099">
                  <c:v>63549.5</c:v>
                </c:pt>
                <c:pt idx="127100">
                  <c:v>63550</c:v>
                </c:pt>
                <c:pt idx="127101">
                  <c:v>63550.5</c:v>
                </c:pt>
                <c:pt idx="127102">
                  <c:v>63551</c:v>
                </c:pt>
                <c:pt idx="127103">
                  <c:v>63551.5</c:v>
                </c:pt>
                <c:pt idx="127104">
                  <c:v>63552</c:v>
                </c:pt>
                <c:pt idx="127105">
                  <c:v>63552.5</c:v>
                </c:pt>
                <c:pt idx="127106">
                  <c:v>63553</c:v>
                </c:pt>
                <c:pt idx="127107">
                  <c:v>63553.5</c:v>
                </c:pt>
                <c:pt idx="127108">
                  <c:v>63554</c:v>
                </c:pt>
                <c:pt idx="127109">
                  <c:v>63554.5</c:v>
                </c:pt>
                <c:pt idx="127110">
                  <c:v>63555</c:v>
                </c:pt>
                <c:pt idx="127111">
                  <c:v>63555.5</c:v>
                </c:pt>
                <c:pt idx="127112">
                  <c:v>63556</c:v>
                </c:pt>
                <c:pt idx="127113">
                  <c:v>63556.5</c:v>
                </c:pt>
                <c:pt idx="127114">
                  <c:v>63557</c:v>
                </c:pt>
                <c:pt idx="127115">
                  <c:v>63557.5</c:v>
                </c:pt>
                <c:pt idx="127116">
                  <c:v>63558</c:v>
                </c:pt>
                <c:pt idx="127117">
                  <c:v>63558.5</c:v>
                </c:pt>
                <c:pt idx="127118">
                  <c:v>63559</c:v>
                </c:pt>
                <c:pt idx="127119">
                  <c:v>63559.5</c:v>
                </c:pt>
                <c:pt idx="127120">
                  <c:v>63560</c:v>
                </c:pt>
                <c:pt idx="127121">
                  <c:v>63560.5</c:v>
                </c:pt>
                <c:pt idx="127122">
                  <c:v>63561</c:v>
                </c:pt>
                <c:pt idx="127123">
                  <c:v>63561.5</c:v>
                </c:pt>
                <c:pt idx="127124">
                  <c:v>63562</c:v>
                </c:pt>
                <c:pt idx="127125">
                  <c:v>63562.5</c:v>
                </c:pt>
                <c:pt idx="127126">
                  <c:v>63563</c:v>
                </c:pt>
                <c:pt idx="127127">
                  <c:v>63563.5</c:v>
                </c:pt>
                <c:pt idx="127128">
                  <c:v>63564</c:v>
                </c:pt>
                <c:pt idx="127129">
                  <c:v>63564.5</c:v>
                </c:pt>
                <c:pt idx="127130">
                  <c:v>63565</c:v>
                </c:pt>
                <c:pt idx="127131">
                  <c:v>63565.5</c:v>
                </c:pt>
                <c:pt idx="127132">
                  <c:v>63566</c:v>
                </c:pt>
                <c:pt idx="127133">
                  <c:v>63566.5</c:v>
                </c:pt>
                <c:pt idx="127134">
                  <c:v>63567</c:v>
                </c:pt>
                <c:pt idx="127135">
                  <c:v>63567.5</c:v>
                </c:pt>
                <c:pt idx="127136">
                  <c:v>63568</c:v>
                </c:pt>
                <c:pt idx="127137">
                  <c:v>63568.5</c:v>
                </c:pt>
                <c:pt idx="127138">
                  <c:v>63569</c:v>
                </c:pt>
                <c:pt idx="127139">
                  <c:v>63569.5</c:v>
                </c:pt>
                <c:pt idx="127140">
                  <c:v>63570</c:v>
                </c:pt>
                <c:pt idx="127141">
                  <c:v>63570.5</c:v>
                </c:pt>
                <c:pt idx="127142">
                  <c:v>63571</c:v>
                </c:pt>
                <c:pt idx="127143">
                  <c:v>63571.5</c:v>
                </c:pt>
                <c:pt idx="127144">
                  <c:v>63572</c:v>
                </c:pt>
                <c:pt idx="127145">
                  <c:v>63572.5</c:v>
                </c:pt>
                <c:pt idx="127146">
                  <c:v>63573</c:v>
                </c:pt>
                <c:pt idx="127147">
                  <c:v>63573.5</c:v>
                </c:pt>
                <c:pt idx="127148">
                  <c:v>63574</c:v>
                </c:pt>
                <c:pt idx="127149">
                  <c:v>63574.5</c:v>
                </c:pt>
                <c:pt idx="127150">
                  <c:v>63575</c:v>
                </c:pt>
                <c:pt idx="127151">
                  <c:v>63575.5</c:v>
                </c:pt>
                <c:pt idx="127152">
                  <c:v>63576</c:v>
                </c:pt>
                <c:pt idx="127153">
                  <c:v>63576.5</c:v>
                </c:pt>
                <c:pt idx="127154">
                  <c:v>63577</c:v>
                </c:pt>
                <c:pt idx="127155">
                  <c:v>63577.5</c:v>
                </c:pt>
                <c:pt idx="127156">
                  <c:v>63578</c:v>
                </c:pt>
                <c:pt idx="127157">
                  <c:v>63578.5</c:v>
                </c:pt>
                <c:pt idx="127158">
                  <c:v>63579</c:v>
                </c:pt>
                <c:pt idx="127159">
                  <c:v>63579.5</c:v>
                </c:pt>
                <c:pt idx="127160">
                  <c:v>63580</c:v>
                </c:pt>
                <c:pt idx="127161">
                  <c:v>63580.5</c:v>
                </c:pt>
                <c:pt idx="127162">
                  <c:v>63581</c:v>
                </c:pt>
                <c:pt idx="127163">
                  <c:v>63581.5</c:v>
                </c:pt>
                <c:pt idx="127164">
                  <c:v>63582</c:v>
                </c:pt>
                <c:pt idx="127165">
                  <c:v>63582.5</c:v>
                </c:pt>
                <c:pt idx="127166">
                  <c:v>63583</c:v>
                </c:pt>
                <c:pt idx="127167">
                  <c:v>63583.5</c:v>
                </c:pt>
                <c:pt idx="127168">
                  <c:v>63584</c:v>
                </c:pt>
                <c:pt idx="127169">
                  <c:v>63584.5</c:v>
                </c:pt>
                <c:pt idx="127170">
                  <c:v>63585</c:v>
                </c:pt>
                <c:pt idx="127171">
                  <c:v>63585.5</c:v>
                </c:pt>
                <c:pt idx="127172">
                  <c:v>63586</c:v>
                </c:pt>
                <c:pt idx="127173">
                  <c:v>63586.5</c:v>
                </c:pt>
                <c:pt idx="127174">
                  <c:v>63587</c:v>
                </c:pt>
                <c:pt idx="127175">
                  <c:v>63587.5</c:v>
                </c:pt>
                <c:pt idx="127176">
                  <c:v>63588</c:v>
                </c:pt>
                <c:pt idx="127177">
                  <c:v>63588.5</c:v>
                </c:pt>
                <c:pt idx="127178">
                  <c:v>63589</c:v>
                </c:pt>
                <c:pt idx="127179">
                  <c:v>63589.5</c:v>
                </c:pt>
                <c:pt idx="127180">
                  <c:v>63590</c:v>
                </c:pt>
                <c:pt idx="127181">
                  <c:v>63590.5</c:v>
                </c:pt>
                <c:pt idx="127182">
                  <c:v>63591</c:v>
                </c:pt>
                <c:pt idx="127183">
                  <c:v>63591.5</c:v>
                </c:pt>
                <c:pt idx="127184">
                  <c:v>63592</c:v>
                </c:pt>
                <c:pt idx="127185">
                  <c:v>63592.5</c:v>
                </c:pt>
                <c:pt idx="127186">
                  <c:v>63593</c:v>
                </c:pt>
                <c:pt idx="127187">
                  <c:v>63593.5</c:v>
                </c:pt>
                <c:pt idx="127188">
                  <c:v>63594</c:v>
                </c:pt>
                <c:pt idx="127189">
                  <c:v>63594.5</c:v>
                </c:pt>
                <c:pt idx="127190">
                  <c:v>63595</c:v>
                </c:pt>
                <c:pt idx="127191">
                  <c:v>63595.5</c:v>
                </c:pt>
                <c:pt idx="127192">
                  <c:v>63596</c:v>
                </c:pt>
                <c:pt idx="127193">
                  <c:v>63596.5</c:v>
                </c:pt>
                <c:pt idx="127194">
                  <c:v>63597</c:v>
                </c:pt>
                <c:pt idx="127195">
                  <c:v>63597.5</c:v>
                </c:pt>
                <c:pt idx="127196">
                  <c:v>63598</c:v>
                </c:pt>
                <c:pt idx="127197">
                  <c:v>63598.5</c:v>
                </c:pt>
                <c:pt idx="127198">
                  <c:v>63599</c:v>
                </c:pt>
                <c:pt idx="127199">
                  <c:v>63599.5</c:v>
                </c:pt>
                <c:pt idx="127200">
                  <c:v>63600</c:v>
                </c:pt>
                <c:pt idx="127201">
                  <c:v>63600.5</c:v>
                </c:pt>
                <c:pt idx="127202">
                  <c:v>63601</c:v>
                </c:pt>
                <c:pt idx="127203">
                  <c:v>63601.5</c:v>
                </c:pt>
                <c:pt idx="127204">
                  <c:v>63602</c:v>
                </c:pt>
                <c:pt idx="127205">
                  <c:v>63602.5</c:v>
                </c:pt>
                <c:pt idx="127206">
                  <c:v>63603</c:v>
                </c:pt>
                <c:pt idx="127207">
                  <c:v>63603.5</c:v>
                </c:pt>
                <c:pt idx="127208">
                  <c:v>63604</c:v>
                </c:pt>
                <c:pt idx="127209">
                  <c:v>63604.5</c:v>
                </c:pt>
                <c:pt idx="127210">
                  <c:v>63605</c:v>
                </c:pt>
                <c:pt idx="127211">
                  <c:v>63605.5</c:v>
                </c:pt>
                <c:pt idx="127212">
                  <c:v>63606</c:v>
                </c:pt>
                <c:pt idx="127213">
                  <c:v>63606.5</c:v>
                </c:pt>
                <c:pt idx="127214">
                  <c:v>63607</c:v>
                </c:pt>
                <c:pt idx="127215">
                  <c:v>63607.5</c:v>
                </c:pt>
                <c:pt idx="127216">
                  <c:v>63608</c:v>
                </c:pt>
                <c:pt idx="127217">
                  <c:v>63608.5</c:v>
                </c:pt>
                <c:pt idx="127218">
                  <c:v>63609</c:v>
                </c:pt>
                <c:pt idx="127219">
                  <c:v>63609.5</c:v>
                </c:pt>
                <c:pt idx="127220">
                  <c:v>63610</c:v>
                </c:pt>
                <c:pt idx="127221">
                  <c:v>63610.5</c:v>
                </c:pt>
                <c:pt idx="127222">
                  <c:v>63611</c:v>
                </c:pt>
                <c:pt idx="127223">
                  <c:v>63611.5</c:v>
                </c:pt>
                <c:pt idx="127224">
                  <c:v>63612</c:v>
                </c:pt>
                <c:pt idx="127225">
                  <c:v>63612.5</c:v>
                </c:pt>
                <c:pt idx="127226">
                  <c:v>63613</c:v>
                </c:pt>
                <c:pt idx="127227">
                  <c:v>63613.5</c:v>
                </c:pt>
                <c:pt idx="127228">
                  <c:v>63614</c:v>
                </c:pt>
                <c:pt idx="127229">
                  <c:v>63614.5</c:v>
                </c:pt>
                <c:pt idx="127230">
                  <c:v>63615</c:v>
                </c:pt>
                <c:pt idx="127231">
                  <c:v>63615.5</c:v>
                </c:pt>
                <c:pt idx="127232">
                  <c:v>63616</c:v>
                </c:pt>
                <c:pt idx="127233">
                  <c:v>63616.5</c:v>
                </c:pt>
                <c:pt idx="127234">
                  <c:v>63617</c:v>
                </c:pt>
                <c:pt idx="127235">
                  <c:v>63617.5</c:v>
                </c:pt>
                <c:pt idx="127236">
                  <c:v>63618</c:v>
                </c:pt>
                <c:pt idx="127237">
                  <c:v>63618.5</c:v>
                </c:pt>
                <c:pt idx="127238">
                  <c:v>63619</c:v>
                </c:pt>
                <c:pt idx="127239">
                  <c:v>63619.5</c:v>
                </c:pt>
                <c:pt idx="127240">
                  <c:v>63620</c:v>
                </c:pt>
                <c:pt idx="127241">
                  <c:v>63620.5</c:v>
                </c:pt>
                <c:pt idx="127242">
                  <c:v>63621</c:v>
                </c:pt>
                <c:pt idx="127243">
                  <c:v>63621.5</c:v>
                </c:pt>
                <c:pt idx="127244">
                  <c:v>63622</c:v>
                </c:pt>
                <c:pt idx="127245">
                  <c:v>63622.5</c:v>
                </c:pt>
                <c:pt idx="127246">
                  <c:v>63623</c:v>
                </c:pt>
                <c:pt idx="127247">
                  <c:v>63623.5</c:v>
                </c:pt>
                <c:pt idx="127248">
                  <c:v>63624</c:v>
                </c:pt>
                <c:pt idx="127249">
                  <c:v>63624.5</c:v>
                </c:pt>
                <c:pt idx="127250">
                  <c:v>63625</c:v>
                </c:pt>
                <c:pt idx="127251">
                  <c:v>63625.5</c:v>
                </c:pt>
                <c:pt idx="127252">
                  <c:v>63626</c:v>
                </c:pt>
                <c:pt idx="127253">
                  <c:v>63626.5</c:v>
                </c:pt>
                <c:pt idx="127254">
                  <c:v>63627</c:v>
                </c:pt>
                <c:pt idx="127255">
                  <c:v>63627.5</c:v>
                </c:pt>
                <c:pt idx="127256">
                  <c:v>63628</c:v>
                </c:pt>
                <c:pt idx="127257">
                  <c:v>63628.5</c:v>
                </c:pt>
                <c:pt idx="127258">
                  <c:v>63629</c:v>
                </c:pt>
                <c:pt idx="127259">
                  <c:v>63629.5</c:v>
                </c:pt>
                <c:pt idx="127260">
                  <c:v>63630</c:v>
                </c:pt>
                <c:pt idx="127261">
                  <c:v>63630.5</c:v>
                </c:pt>
                <c:pt idx="127262">
                  <c:v>63631</c:v>
                </c:pt>
                <c:pt idx="127263">
                  <c:v>63631.5</c:v>
                </c:pt>
                <c:pt idx="127264">
                  <c:v>63632</c:v>
                </c:pt>
                <c:pt idx="127265">
                  <c:v>63632.5</c:v>
                </c:pt>
                <c:pt idx="127266">
                  <c:v>63633</c:v>
                </c:pt>
                <c:pt idx="127267">
                  <c:v>63633.5</c:v>
                </c:pt>
                <c:pt idx="127268">
                  <c:v>63634</c:v>
                </c:pt>
                <c:pt idx="127269">
                  <c:v>63634.5</c:v>
                </c:pt>
                <c:pt idx="127270">
                  <c:v>63635</c:v>
                </c:pt>
                <c:pt idx="127271">
                  <c:v>63635.5</c:v>
                </c:pt>
                <c:pt idx="127272">
                  <c:v>63636</c:v>
                </c:pt>
                <c:pt idx="127273">
                  <c:v>63636.5</c:v>
                </c:pt>
                <c:pt idx="127274">
                  <c:v>63637</c:v>
                </c:pt>
                <c:pt idx="127275">
                  <c:v>63637.5</c:v>
                </c:pt>
                <c:pt idx="127276">
                  <c:v>63638</c:v>
                </c:pt>
                <c:pt idx="127277">
                  <c:v>63638.5</c:v>
                </c:pt>
                <c:pt idx="127278">
                  <c:v>63639</c:v>
                </c:pt>
                <c:pt idx="127279">
                  <c:v>63639.5</c:v>
                </c:pt>
                <c:pt idx="127280">
                  <c:v>63640</c:v>
                </c:pt>
                <c:pt idx="127281">
                  <c:v>63640.5</c:v>
                </c:pt>
                <c:pt idx="127282">
                  <c:v>63641</c:v>
                </c:pt>
                <c:pt idx="127283">
                  <c:v>63641.5</c:v>
                </c:pt>
                <c:pt idx="127284">
                  <c:v>63642</c:v>
                </c:pt>
                <c:pt idx="127285">
                  <c:v>63642.5</c:v>
                </c:pt>
                <c:pt idx="127286">
                  <c:v>63643</c:v>
                </c:pt>
                <c:pt idx="127287">
                  <c:v>63643.5</c:v>
                </c:pt>
                <c:pt idx="127288">
                  <c:v>63644</c:v>
                </c:pt>
                <c:pt idx="127289">
                  <c:v>63644.5</c:v>
                </c:pt>
                <c:pt idx="127290">
                  <c:v>63645</c:v>
                </c:pt>
                <c:pt idx="127291">
                  <c:v>63645.5</c:v>
                </c:pt>
                <c:pt idx="127292">
                  <c:v>63646</c:v>
                </c:pt>
                <c:pt idx="127293">
                  <c:v>63646.5</c:v>
                </c:pt>
                <c:pt idx="127294">
                  <c:v>63647</c:v>
                </c:pt>
                <c:pt idx="127295">
                  <c:v>63647.5</c:v>
                </c:pt>
                <c:pt idx="127296">
                  <c:v>63648</c:v>
                </c:pt>
                <c:pt idx="127297">
                  <c:v>63648.5</c:v>
                </c:pt>
                <c:pt idx="127298">
                  <c:v>63649</c:v>
                </c:pt>
                <c:pt idx="127299">
                  <c:v>63649.5</c:v>
                </c:pt>
                <c:pt idx="127300">
                  <c:v>63650</c:v>
                </c:pt>
                <c:pt idx="127301">
                  <c:v>63650.5</c:v>
                </c:pt>
                <c:pt idx="127302">
                  <c:v>63651</c:v>
                </c:pt>
                <c:pt idx="127303">
                  <c:v>63651.5</c:v>
                </c:pt>
                <c:pt idx="127304">
                  <c:v>63652</c:v>
                </c:pt>
                <c:pt idx="127305">
                  <c:v>63652.5</c:v>
                </c:pt>
                <c:pt idx="127306">
                  <c:v>63653</c:v>
                </c:pt>
                <c:pt idx="127307">
                  <c:v>63653.5</c:v>
                </c:pt>
                <c:pt idx="127308">
                  <c:v>63654</c:v>
                </c:pt>
                <c:pt idx="127309">
                  <c:v>63654.5</c:v>
                </c:pt>
                <c:pt idx="127310">
                  <c:v>63655</c:v>
                </c:pt>
                <c:pt idx="127311">
                  <c:v>63655.5</c:v>
                </c:pt>
                <c:pt idx="127312">
                  <c:v>63656</c:v>
                </c:pt>
                <c:pt idx="127313">
                  <c:v>63656.5</c:v>
                </c:pt>
                <c:pt idx="127314">
                  <c:v>63657</c:v>
                </c:pt>
                <c:pt idx="127315">
                  <c:v>63657.5</c:v>
                </c:pt>
                <c:pt idx="127316">
                  <c:v>63658</c:v>
                </c:pt>
                <c:pt idx="127317">
                  <c:v>63658.5</c:v>
                </c:pt>
                <c:pt idx="127318">
                  <c:v>63659</c:v>
                </c:pt>
                <c:pt idx="127319">
                  <c:v>63659.5</c:v>
                </c:pt>
                <c:pt idx="127320">
                  <c:v>63660</c:v>
                </c:pt>
                <c:pt idx="127321">
                  <c:v>63660.5</c:v>
                </c:pt>
                <c:pt idx="127322">
                  <c:v>63661</c:v>
                </c:pt>
                <c:pt idx="127323">
                  <c:v>63661.5</c:v>
                </c:pt>
                <c:pt idx="127324">
                  <c:v>63662</c:v>
                </c:pt>
                <c:pt idx="127325">
                  <c:v>63662.5</c:v>
                </c:pt>
                <c:pt idx="127326">
                  <c:v>63663</c:v>
                </c:pt>
                <c:pt idx="127327">
                  <c:v>63663.5</c:v>
                </c:pt>
                <c:pt idx="127328">
                  <c:v>63664</c:v>
                </c:pt>
                <c:pt idx="127329">
                  <c:v>63664.5</c:v>
                </c:pt>
                <c:pt idx="127330">
                  <c:v>63665</c:v>
                </c:pt>
                <c:pt idx="127331">
                  <c:v>63665.5</c:v>
                </c:pt>
                <c:pt idx="127332">
                  <c:v>63666</c:v>
                </c:pt>
                <c:pt idx="127333">
                  <c:v>63666.5</c:v>
                </c:pt>
                <c:pt idx="127334">
                  <c:v>63667</c:v>
                </c:pt>
                <c:pt idx="127335">
                  <c:v>63667.5</c:v>
                </c:pt>
                <c:pt idx="127336">
                  <c:v>63668</c:v>
                </c:pt>
                <c:pt idx="127337">
                  <c:v>63668.5</c:v>
                </c:pt>
                <c:pt idx="127338">
                  <c:v>63669</c:v>
                </c:pt>
                <c:pt idx="127339">
                  <c:v>63669.5</c:v>
                </c:pt>
                <c:pt idx="127340">
                  <c:v>63670</c:v>
                </c:pt>
                <c:pt idx="127341">
                  <c:v>63670.5</c:v>
                </c:pt>
                <c:pt idx="127342">
                  <c:v>63671</c:v>
                </c:pt>
                <c:pt idx="127343">
                  <c:v>63671.5</c:v>
                </c:pt>
                <c:pt idx="127344">
                  <c:v>63672</c:v>
                </c:pt>
                <c:pt idx="127345">
                  <c:v>63672.5</c:v>
                </c:pt>
                <c:pt idx="127346">
                  <c:v>63673</c:v>
                </c:pt>
                <c:pt idx="127347">
                  <c:v>63673.5</c:v>
                </c:pt>
                <c:pt idx="127348">
                  <c:v>63674</c:v>
                </c:pt>
                <c:pt idx="127349">
                  <c:v>63674.5</c:v>
                </c:pt>
                <c:pt idx="127350">
                  <c:v>63675</c:v>
                </c:pt>
                <c:pt idx="127351">
                  <c:v>63675.5</c:v>
                </c:pt>
                <c:pt idx="127352">
                  <c:v>63676</c:v>
                </c:pt>
                <c:pt idx="127353">
                  <c:v>63676.5</c:v>
                </c:pt>
                <c:pt idx="127354">
                  <c:v>63677</c:v>
                </c:pt>
                <c:pt idx="127355">
                  <c:v>63677.5</c:v>
                </c:pt>
                <c:pt idx="127356">
                  <c:v>63678</c:v>
                </c:pt>
                <c:pt idx="127357">
                  <c:v>63678.5</c:v>
                </c:pt>
                <c:pt idx="127358">
                  <c:v>63679</c:v>
                </c:pt>
                <c:pt idx="127359">
                  <c:v>63679.5</c:v>
                </c:pt>
                <c:pt idx="127360">
                  <c:v>63680</c:v>
                </c:pt>
                <c:pt idx="127361">
                  <c:v>63680.5</c:v>
                </c:pt>
                <c:pt idx="127362">
                  <c:v>63681</c:v>
                </c:pt>
                <c:pt idx="127363">
                  <c:v>63681.5</c:v>
                </c:pt>
                <c:pt idx="127364">
                  <c:v>63682</c:v>
                </c:pt>
                <c:pt idx="127365">
                  <c:v>63682.5</c:v>
                </c:pt>
                <c:pt idx="127366">
                  <c:v>63683</c:v>
                </c:pt>
                <c:pt idx="127367">
                  <c:v>63683.5</c:v>
                </c:pt>
                <c:pt idx="127368">
                  <c:v>63684</c:v>
                </c:pt>
                <c:pt idx="127369">
                  <c:v>63684.5</c:v>
                </c:pt>
                <c:pt idx="127370">
                  <c:v>63685</c:v>
                </c:pt>
                <c:pt idx="127371">
                  <c:v>63685.5</c:v>
                </c:pt>
                <c:pt idx="127372">
                  <c:v>63686</c:v>
                </c:pt>
                <c:pt idx="127373">
                  <c:v>63686.5</c:v>
                </c:pt>
                <c:pt idx="127374">
                  <c:v>63687</c:v>
                </c:pt>
                <c:pt idx="127375">
                  <c:v>63687.5</c:v>
                </c:pt>
                <c:pt idx="127376">
                  <c:v>63688</c:v>
                </c:pt>
                <c:pt idx="127377">
                  <c:v>63688.5</c:v>
                </c:pt>
                <c:pt idx="127378">
                  <c:v>63689</c:v>
                </c:pt>
                <c:pt idx="127379">
                  <c:v>63689.5</c:v>
                </c:pt>
                <c:pt idx="127380">
                  <c:v>63690</c:v>
                </c:pt>
                <c:pt idx="127381">
                  <c:v>63690.5</c:v>
                </c:pt>
                <c:pt idx="127382">
                  <c:v>63691</c:v>
                </c:pt>
                <c:pt idx="127383">
                  <c:v>63691.5</c:v>
                </c:pt>
                <c:pt idx="127384">
                  <c:v>63692</c:v>
                </c:pt>
                <c:pt idx="127385">
                  <c:v>63692.5</c:v>
                </c:pt>
                <c:pt idx="127386">
                  <c:v>63693</c:v>
                </c:pt>
                <c:pt idx="127387">
                  <c:v>63693.5</c:v>
                </c:pt>
                <c:pt idx="127388">
                  <c:v>63694</c:v>
                </c:pt>
                <c:pt idx="127389">
                  <c:v>63694.5</c:v>
                </c:pt>
                <c:pt idx="127390">
                  <c:v>63695</c:v>
                </c:pt>
                <c:pt idx="127391">
                  <c:v>63695.5</c:v>
                </c:pt>
                <c:pt idx="127392">
                  <c:v>63696</c:v>
                </c:pt>
                <c:pt idx="127393">
                  <c:v>63696.5</c:v>
                </c:pt>
                <c:pt idx="127394">
                  <c:v>63697</c:v>
                </c:pt>
                <c:pt idx="127395">
                  <c:v>63697.5</c:v>
                </c:pt>
                <c:pt idx="127396">
                  <c:v>63698</c:v>
                </c:pt>
                <c:pt idx="127397">
                  <c:v>63698.5</c:v>
                </c:pt>
                <c:pt idx="127398">
                  <c:v>63699</c:v>
                </c:pt>
                <c:pt idx="127399">
                  <c:v>63699.5</c:v>
                </c:pt>
                <c:pt idx="127400">
                  <c:v>63700</c:v>
                </c:pt>
                <c:pt idx="127401">
                  <c:v>63700.5</c:v>
                </c:pt>
                <c:pt idx="127402">
                  <c:v>63701</c:v>
                </c:pt>
                <c:pt idx="127403">
                  <c:v>63701.5</c:v>
                </c:pt>
                <c:pt idx="127404">
                  <c:v>63702</c:v>
                </c:pt>
                <c:pt idx="127405">
                  <c:v>63702.5</c:v>
                </c:pt>
                <c:pt idx="127406">
                  <c:v>63703</c:v>
                </c:pt>
                <c:pt idx="127407">
                  <c:v>63703.5</c:v>
                </c:pt>
                <c:pt idx="127408">
                  <c:v>63704</c:v>
                </c:pt>
                <c:pt idx="127409">
                  <c:v>63704.5</c:v>
                </c:pt>
                <c:pt idx="127410">
                  <c:v>63705</c:v>
                </c:pt>
                <c:pt idx="127411">
                  <c:v>63705.5</c:v>
                </c:pt>
                <c:pt idx="127412">
                  <c:v>63706</c:v>
                </c:pt>
                <c:pt idx="127413">
                  <c:v>63706.5</c:v>
                </c:pt>
                <c:pt idx="127414">
                  <c:v>63707</c:v>
                </c:pt>
                <c:pt idx="127415">
                  <c:v>63707.5</c:v>
                </c:pt>
                <c:pt idx="127416">
                  <c:v>63708</c:v>
                </c:pt>
                <c:pt idx="127417">
                  <c:v>63708.5</c:v>
                </c:pt>
                <c:pt idx="127418">
                  <c:v>63709</c:v>
                </c:pt>
                <c:pt idx="127419">
                  <c:v>63709.5</c:v>
                </c:pt>
                <c:pt idx="127420">
                  <c:v>63710</c:v>
                </c:pt>
                <c:pt idx="127421">
                  <c:v>63710.5</c:v>
                </c:pt>
                <c:pt idx="127422">
                  <c:v>63711</c:v>
                </c:pt>
                <c:pt idx="127423">
                  <c:v>63711.5</c:v>
                </c:pt>
                <c:pt idx="127424">
                  <c:v>63712</c:v>
                </c:pt>
                <c:pt idx="127425">
                  <c:v>63712.5</c:v>
                </c:pt>
                <c:pt idx="127426">
                  <c:v>63713</c:v>
                </c:pt>
                <c:pt idx="127427">
                  <c:v>63713.5</c:v>
                </c:pt>
                <c:pt idx="127428">
                  <c:v>63714</c:v>
                </c:pt>
                <c:pt idx="127429">
                  <c:v>63714.5</c:v>
                </c:pt>
                <c:pt idx="127430">
                  <c:v>63715</c:v>
                </c:pt>
                <c:pt idx="127431">
                  <c:v>63715.5</c:v>
                </c:pt>
                <c:pt idx="127432">
                  <c:v>63716</c:v>
                </c:pt>
                <c:pt idx="127433">
                  <c:v>63716.5</c:v>
                </c:pt>
                <c:pt idx="127434">
                  <c:v>63717</c:v>
                </c:pt>
                <c:pt idx="127435">
                  <c:v>63717.5</c:v>
                </c:pt>
                <c:pt idx="127436">
                  <c:v>63718</c:v>
                </c:pt>
                <c:pt idx="127437">
                  <c:v>63718.5</c:v>
                </c:pt>
                <c:pt idx="127438">
                  <c:v>63719</c:v>
                </c:pt>
                <c:pt idx="127439">
                  <c:v>63719.5</c:v>
                </c:pt>
                <c:pt idx="127440">
                  <c:v>63720</c:v>
                </c:pt>
                <c:pt idx="127441">
                  <c:v>63720.5</c:v>
                </c:pt>
                <c:pt idx="127442">
                  <c:v>63721</c:v>
                </c:pt>
                <c:pt idx="127443">
                  <c:v>63721.5</c:v>
                </c:pt>
                <c:pt idx="127444">
                  <c:v>63722</c:v>
                </c:pt>
                <c:pt idx="127445">
                  <c:v>63722.5</c:v>
                </c:pt>
                <c:pt idx="127446">
                  <c:v>63723</c:v>
                </c:pt>
                <c:pt idx="127447">
                  <c:v>63723.5</c:v>
                </c:pt>
                <c:pt idx="127448">
                  <c:v>63724</c:v>
                </c:pt>
                <c:pt idx="127449">
                  <c:v>63724.5</c:v>
                </c:pt>
                <c:pt idx="127450">
                  <c:v>63725</c:v>
                </c:pt>
                <c:pt idx="127451">
                  <c:v>63725.5</c:v>
                </c:pt>
                <c:pt idx="127452">
                  <c:v>63726</c:v>
                </c:pt>
                <c:pt idx="127453">
                  <c:v>63726.5</c:v>
                </c:pt>
                <c:pt idx="127454">
                  <c:v>63727</c:v>
                </c:pt>
                <c:pt idx="127455">
                  <c:v>63727.5</c:v>
                </c:pt>
                <c:pt idx="127456">
                  <c:v>63728</c:v>
                </c:pt>
                <c:pt idx="127457">
                  <c:v>63728.5</c:v>
                </c:pt>
                <c:pt idx="127458">
                  <c:v>63729</c:v>
                </c:pt>
                <c:pt idx="127459">
                  <c:v>63729.5</c:v>
                </c:pt>
                <c:pt idx="127460">
                  <c:v>63730</c:v>
                </c:pt>
                <c:pt idx="127461">
                  <c:v>63730.5</c:v>
                </c:pt>
                <c:pt idx="127462">
                  <c:v>63731</c:v>
                </c:pt>
                <c:pt idx="127463">
                  <c:v>63731.5</c:v>
                </c:pt>
                <c:pt idx="127464">
                  <c:v>63732</c:v>
                </c:pt>
                <c:pt idx="127465">
                  <c:v>63732.5</c:v>
                </c:pt>
                <c:pt idx="127466">
                  <c:v>63733</c:v>
                </c:pt>
                <c:pt idx="127467">
                  <c:v>63733.5</c:v>
                </c:pt>
                <c:pt idx="127468">
                  <c:v>63734</c:v>
                </c:pt>
                <c:pt idx="127469">
                  <c:v>63734.5</c:v>
                </c:pt>
                <c:pt idx="127470">
                  <c:v>63735</c:v>
                </c:pt>
                <c:pt idx="127471">
                  <c:v>63735.5</c:v>
                </c:pt>
                <c:pt idx="127472">
                  <c:v>63736</c:v>
                </c:pt>
                <c:pt idx="127473">
                  <c:v>63736.5</c:v>
                </c:pt>
                <c:pt idx="127474">
                  <c:v>63737</c:v>
                </c:pt>
                <c:pt idx="127475">
                  <c:v>63737.5</c:v>
                </c:pt>
                <c:pt idx="127476">
                  <c:v>63738</c:v>
                </c:pt>
                <c:pt idx="127477">
                  <c:v>63738.5</c:v>
                </c:pt>
                <c:pt idx="127478">
                  <c:v>63739</c:v>
                </c:pt>
                <c:pt idx="127479">
                  <c:v>63739.5</c:v>
                </c:pt>
                <c:pt idx="127480">
                  <c:v>63740</c:v>
                </c:pt>
                <c:pt idx="127481">
                  <c:v>63740.5</c:v>
                </c:pt>
                <c:pt idx="127482">
                  <c:v>63741</c:v>
                </c:pt>
                <c:pt idx="127483">
                  <c:v>63741.5</c:v>
                </c:pt>
                <c:pt idx="127484">
                  <c:v>63742</c:v>
                </c:pt>
                <c:pt idx="127485">
                  <c:v>63742.5</c:v>
                </c:pt>
                <c:pt idx="127486">
                  <c:v>63743</c:v>
                </c:pt>
                <c:pt idx="127487">
                  <c:v>63743.5</c:v>
                </c:pt>
                <c:pt idx="127488">
                  <c:v>63744</c:v>
                </c:pt>
                <c:pt idx="127489">
                  <c:v>63744.5</c:v>
                </c:pt>
                <c:pt idx="127490">
                  <c:v>63745</c:v>
                </c:pt>
                <c:pt idx="127491">
                  <c:v>63745.5</c:v>
                </c:pt>
                <c:pt idx="127492">
                  <c:v>63746</c:v>
                </c:pt>
                <c:pt idx="127493">
                  <c:v>63746.5</c:v>
                </c:pt>
                <c:pt idx="127494">
                  <c:v>63747</c:v>
                </c:pt>
                <c:pt idx="127495">
                  <c:v>63747.5</c:v>
                </c:pt>
                <c:pt idx="127496">
                  <c:v>63748</c:v>
                </c:pt>
                <c:pt idx="127497">
                  <c:v>63748.5</c:v>
                </c:pt>
                <c:pt idx="127498">
                  <c:v>63749</c:v>
                </c:pt>
                <c:pt idx="127499">
                  <c:v>63749.5</c:v>
                </c:pt>
                <c:pt idx="127500">
                  <c:v>63750</c:v>
                </c:pt>
                <c:pt idx="127501">
                  <c:v>63750.5</c:v>
                </c:pt>
                <c:pt idx="127502">
                  <c:v>63751</c:v>
                </c:pt>
                <c:pt idx="127503">
                  <c:v>63751.5</c:v>
                </c:pt>
                <c:pt idx="127504">
                  <c:v>63752</c:v>
                </c:pt>
                <c:pt idx="127505">
                  <c:v>63752.5</c:v>
                </c:pt>
                <c:pt idx="127506">
                  <c:v>63753</c:v>
                </c:pt>
                <c:pt idx="127507">
                  <c:v>63753.5</c:v>
                </c:pt>
                <c:pt idx="127508">
                  <c:v>63754</c:v>
                </c:pt>
                <c:pt idx="127509">
                  <c:v>63754.5</c:v>
                </c:pt>
                <c:pt idx="127510">
                  <c:v>63755</c:v>
                </c:pt>
                <c:pt idx="127511">
                  <c:v>63755.5</c:v>
                </c:pt>
                <c:pt idx="127512">
                  <c:v>63756</c:v>
                </c:pt>
                <c:pt idx="127513">
                  <c:v>63756.5</c:v>
                </c:pt>
                <c:pt idx="127514">
                  <c:v>63757</c:v>
                </c:pt>
                <c:pt idx="127515">
                  <c:v>63757.5</c:v>
                </c:pt>
                <c:pt idx="127516">
                  <c:v>63758</c:v>
                </c:pt>
                <c:pt idx="127517">
                  <c:v>63758.5</c:v>
                </c:pt>
                <c:pt idx="127518">
                  <c:v>63759</c:v>
                </c:pt>
                <c:pt idx="127519">
                  <c:v>63759.5</c:v>
                </c:pt>
                <c:pt idx="127520">
                  <c:v>63760</c:v>
                </c:pt>
                <c:pt idx="127521">
                  <c:v>63760.5</c:v>
                </c:pt>
                <c:pt idx="127522">
                  <c:v>63761</c:v>
                </c:pt>
                <c:pt idx="127523">
                  <c:v>63761.5</c:v>
                </c:pt>
                <c:pt idx="127524">
                  <c:v>63762</c:v>
                </c:pt>
                <c:pt idx="127525">
                  <c:v>63762.5</c:v>
                </c:pt>
                <c:pt idx="127526">
                  <c:v>63763</c:v>
                </c:pt>
                <c:pt idx="127527">
                  <c:v>63763.5</c:v>
                </c:pt>
                <c:pt idx="127528">
                  <c:v>63764</c:v>
                </c:pt>
                <c:pt idx="127529">
                  <c:v>63764.5</c:v>
                </c:pt>
                <c:pt idx="127530">
                  <c:v>63765</c:v>
                </c:pt>
                <c:pt idx="127531">
                  <c:v>63765.5</c:v>
                </c:pt>
                <c:pt idx="127532">
                  <c:v>63766</c:v>
                </c:pt>
                <c:pt idx="127533">
                  <c:v>63766.5</c:v>
                </c:pt>
                <c:pt idx="127534">
                  <c:v>63767</c:v>
                </c:pt>
                <c:pt idx="127535">
                  <c:v>63767.5</c:v>
                </c:pt>
                <c:pt idx="127536">
                  <c:v>63768</c:v>
                </c:pt>
                <c:pt idx="127537">
                  <c:v>63768.5</c:v>
                </c:pt>
                <c:pt idx="127538">
                  <c:v>63769</c:v>
                </c:pt>
                <c:pt idx="127539">
                  <c:v>63769.5</c:v>
                </c:pt>
                <c:pt idx="127540">
                  <c:v>63770</c:v>
                </c:pt>
                <c:pt idx="127541">
                  <c:v>63770.5</c:v>
                </c:pt>
                <c:pt idx="127542">
                  <c:v>63771</c:v>
                </c:pt>
                <c:pt idx="127543">
                  <c:v>63771.5</c:v>
                </c:pt>
                <c:pt idx="127544">
                  <c:v>63772</c:v>
                </c:pt>
                <c:pt idx="127545">
                  <c:v>63772.5</c:v>
                </c:pt>
                <c:pt idx="127546">
                  <c:v>63773</c:v>
                </c:pt>
                <c:pt idx="127547">
                  <c:v>63773.5</c:v>
                </c:pt>
                <c:pt idx="127548">
                  <c:v>63774</c:v>
                </c:pt>
                <c:pt idx="127549">
                  <c:v>63774.5</c:v>
                </c:pt>
                <c:pt idx="127550">
                  <c:v>63775</c:v>
                </c:pt>
                <c:pt idx="127551">
                  <c:v>63775.5</c:v>
                </c:pt>
                <c:pt idx="127552">
                  <c:v>63776</c:v>
                </c:pt>
                <c:pt idx="127553">
                  <c:v>63776.5</c:v>
                </c:pt>
                <c:pt idx="127554">
                  <c:v>63777</c:v>
                </c:pt>
                <c:pt idx="127555">
                  <c:v>63777.5</c:v>
                </c:pt>
                <c:pt idx="127556">
                  <c:v>63778</c:v>
                </c:pt>
                <c:pt idx="127557">
                  <c:v>63778.5</c:v>
                </c:pt>
                <c:pt idx="127558">
                  <c:v>63779</c:v>
                </c:pt>
                <c:pt idx="127559">
                  <c:v>63779.5</c:v>
                </c:pt>
                <c:pt idx="127560">
                  <c:v>63780</c:v>
                </c:pt>
                <c:pt idx="127561">
                  <c:v>63780.5</c:v>
                </c:pt>
                <c:pt idx="127562">
                  <c:v>63781</c:v>
                </c:pt>
                <c:pt idx="127563">
                  <c:v>63781.5</c:v>
                </c:pt>
                <c:pt idx="127564">
                  <c:v>63782</c:v>
                </c:pt>
                <c:pt idx="127565">
                  <c:v>63782.5</c:v>
                </c:pt>
                <c:pt idx="127566">
                  <c:v>63783</c:v>
                </c:pt>
                <c:pt idx="127567">
                  <c:v>63783.5</c:v>
                </c:pt>
                <c:pt idx="127568">
                  <c:v>63784</c:v>
                </c:pt>
                <c:pt idx="127569">
                  <c:v>63784.5</c:v>
                </c:pt>
                <c:pt idx="127570">
                  <c:v>63785</c:v>
                </c:pt>
                <c:pt idx="127571">
                  <c:v>63785.5</c:v>
                </c:pt>
                <c:pt idx="127572">
                  <c:v>63786</c:v>
                </c:pt>
                <c:pt idx="127573">
                  <c:v>63786.5</c:v>
                </c:pt>
                <c:pt idx="127574">
                  <c:v>63787</c:v>
                </c:pt>
                <c:pt idx="127575">
                  <c:v>63787.5</c:v>
                </c:pt>
                <c:pt idx="127576">
                  <c:v>63788</c:v>
                </c:pt>
                <c:pt idx="127577">
                  <c:v>63788.5</c:v>
                </c:pt>
                <c:pt idx="127578">
                  <c:v>63789</c:v>
                </c:pt>
                <c:pt idx="127579">
                  <c:v>63789.5</c:v>
                </c:pt>
                <c:pt idx="127580">
                  <c:v>63790</c:v>
                </c:pt>
                <c:pt idx="127581">
                  <c:v>63790.5</c:v>
                </c:pt>
                <c:pt idx="127582">
                  <c:v>63791</c:v>
                </c:pt>
                <c:pt idx="127583">
                  <c:v>63791.5</c:v>
                </c:pt>
                <c:pt idx="127584">
                  <c:v>63792</c:v>
                </c:pt>
                <c:pt idx="127585">
                  <c:v>63792.5</c:v>
                </c:pt>
                <c:pt idx="127586">
                  <c:v>63793</c:v>
                </c:pt>
                <c:pt idx="127587">
                  <c:v>63793.5</c:v>
                </c:pt>
                <c:pt idx="127588">
                  <c:v>63794</c:v>
                </c:pt>
                <c:pt idx="127589">
                  <c:v>63794.5</c:v>
                </c:pt>
                <c:pt idx="127590">
                  <c:v>63795</c:v>
                </c:pt>
                <c:pt idx="127591">
                  <c:v>63795.5</c:v>
                </c:pt>
                <c:pt idx="127592">
                  <c:v>63796</c:v>
                </c:pt>
                <c:pt idx="127593">
                  <c:v>63796.5</c:v>
                </c:pt>
                <c:pt idx="127594">
                  <c:v>63797</c:v>
                </c:pt>
                <c:pt idx="127595">
                  <c:v>63797.5</c:v>
                </c:pt>
                <c:pt idx="127596">
                  <c:v>63798</c:v>
                </c:pt>
                <c:pt idx="127597">
                  <c:v>63798.5</c:v>
                </c:pt>
                <c:pt idx="127598">
                  <c:v>63799</c:v>
                </c:pt>
                <c:pt idx="127599">
                  <c:v>63799.5</c:v>
                </c:pt>
                <c:pt idx="127600">
                  <c:v>63800</c:v>
                </c:pt>
                <c:pt idx="127601">
                  <c:v>63800.5</c:v>
                </c:pt>
                <c:pt idx="127602">
                  <c:v>63801</c:v>
                </c:pt>
                <c:pt idx="127603">
                  <c:v>63801.5</c:v>
                </c:pt>
                <c:pt idx="127604">
                  <c:v>63802</c:v>
                </c:pt>
                <c:pt idx="127605">
                  <c:v>63802.5</c:v>
                </c:pt>
                <c:pt idx="127606">
                  <c:v>63803</c:v>
                </c:pt>
                <c:pt idx="127607">
                  <c:v>63803.5</c:v>
                </c:pt>
                <c:pt idx="127608">
                  <c:v>63804</c:v>
                </c:pt>
                <c:pt idx="127609">
                  <c:v>63804.5</c:v>
                </c:pt>
                <c:pt idx="127610">
                  <c:v>63805</c:v>
                </c:pt>
                <c:pt idx="127611">
                  <c:v>63805.5</c:v>
                </c:pt>
                <c:pt idx="127612">
                  <c:v>63806</c:v>
                </c:pt>
                <c:pt idx="127613">
                  <c:v>63806.5</c:v>
                </c:pt>
                <c:pt idx="127614">
                  <c:v>63807</c:v>
                </c:pt>
                <c:pt idx="127615">
                  <c:v>63807.5</c:v>
                </c:pt>
                <c:pt idx="127616">
                  <c:v>63808</c:v>
                </c:pt>
                <c:pt idx="127617">
                  <c:v>63808.5</c:v>
                </c:pt>
                <c:pt idx="127618">
                  <c:v>63809</c:v>
                </c:pt>
                <c:pt idx="127619">
                  <c:v>63809.5</c:v>
                </c:pt>
                <c:pt idx="127620">
                  <c:v>63810</c:v>
                </c:pt>
                <c:pt idx="127621">
                  <c:v>63810.5</c:v>
                </c:pt>
                <c:pt idx="127622">
                  <c:v>63811</c:v>
                </c:pt>
                <c:pt idx="127623">
                  <c:v>63811.5</c:v>
                </c:pt>
                <c:pt idx="127624">
                  <c:v>63812</c:v>
                </c:pt>
                <c:pt idx="127625">
                  <c:v>63812.5</c:v>
                </c:pt>
                <c:pt idx="127626">
                  <c:v>63813</c:v>
                </c:pt>
                <c:pt idx="127627">
                  <c:v>63813.5</c:v>
                </c:pt>
                <c:pt idx="127628">
                  <c:v>63814</c:v>
                </c:pt>
                <c:pt idx="127629">
                  <c:v>63814.5</c:v>
                </c:pt>
                <c:pt idx="127630">
                  <c:v>63815</c:v>
                </c:pt>
                <c:pt idx="127631">
                  <c:v>63815.5</c:v>
                </c:pt>
                <c:pt idx="127632">
                  <c:v>63816</c:v>
                </c:pt>
                <c:pt idx="127633">
                  <c:v>63816.5</c:v>
                </c:pt>
                <c:pt idx="127634">
                  <c:v>63817</c:v>
                </c:pt>
                <c:pt idx="127635">
                  <c:v>63817.5</c:v>
                </c:pt>
                <c:pt idx="127636">
                  <c:v>63818</c:v>
                </c:pt>
                <c:pt idx="127637">
                  <c:v>63818.5</c:v>
                </c:pt>
                <c:pt idx="127638">
                  <c:v>63819</c:v>
                </c:pt>
                <c:pt idx="127639">
                  <c:v>63819.5</c:v>
                </c:pt>
                <c:pt idx="127640">
                  <c:v>63820</c:v>
                </c:pt>
                <c:pt idx="127641">
                  <c:v>63820.5</c:v>
                </c:pt>
                <c:pt idx="127642">
                  <c:v>63821</c:v>
                </c:pt>
                <c:pt idx="127643">
                  <c:v>63821.5</c:v>
                </c:pt>
                <c:pt idx="127644">
                  <c:v>63822</c:v>
                </c:pt>
                <c:pt idx="127645">
                  <c:v>63822.5</c:v>
                </c:pt>
                <c:pt idx="127646">
                  <c:v>63823</c:v>
                </c:pt>
                <c:pt idx="127647">
                  <c:v>63823.5</c:v>
                </c:pt>
                <c:pt idx="127648">
                  <c:v>63824</c:v>
                </c:pt>
                <c:pt idx="127649">
                  <c:v>63824.5</c:v>
                </c:pt>
                <c:pt idx="127650">
                  <c:v>63825</c:v>
                </c:pt>
                <c:pt idx="127651">
                  <c:v>63825.5</c:v>
                </c:pt>
                <c:pt idx="127652">
                  <c:v>63826</c:v>
                </c:pt>
                <c:pt idx="127653">
                  <c:v>63826.5</c:v>
                </c:pt>
                <c:pt idx="127654">
                  <c:v>63827</c:v>
                </c:pt>
                <c:pt idx="127655">
                  <c:v>63827.5</c:v>
                </c:pt>
                <c:pt idx="127656">
                  <c:v>63828</c:v>
                </c:pt>
                <c:pt idx="127657">
                  <c:v>63828.5</c:v>
                </c:pt>
                <c:pt idx="127658">
                  <c:v>63829</c:v>
                </c:pt>
                <c:pt idx="127659">
                  <c:v>63829.5</c:v>
                </c:pt>
                <c:pt idx="127660">
                  <c:v>63830</c:v>
                </c:pt>
                <c:pt idx="127661">
                  <c:v>63830.5</c:v>
                </c:pt>
                <c:pt idx="127662">
                  <c:v>63831</c:v>
                </c:pt>
                <c:pt idx="127663">
                  <c:v>63831.5</c:v>
                </c:pt>
                <c:pt idx="127664">
                  <c:v>63832</c:v>
                </c:pt>
                <c:pt idx="127665">
                  <c:v>63832.5</c:v>
                </c:pt>
                <c:pt idx="127666">
                  <c:v>63833</c:v>
                </c:pt>
                <c:pt idx="127667">
                  <c:v>63833.5</c:v>
                </c:pt>
                <c:pt idx="127668">
                  <c:v>63834</c:v>
                </c:pt>
                <c:pt idx="127669">
                  <c:v>63834.5</c:v>
                </c:pt>
                <c:pt idx="127670">
                  <c:v>63835</c:v>
                </c:pt>
                <c:pt idx="127671">
                  <c:v>63835.5</c:v>
                </c:pt>
                <c:pt idx="127672">
                  <c:v>63836</c:v>
                </c:pt>
                <c:pt idx="127673">
                  <c:v>63836.5</c:v>
                </c:pt>
                <c:pt idx="127674">
                  <c:v>63837</c:v>
                </c:pt>
                <c:pt idx="127675">
                  <c:v>63837.5</c:v>
                </c:pt>
                <c:pt idx="127676">
                  <c:v>63838</c:v>
                </c:pt>
                <c:pt idx="127677">
                  <c:v>63838.5</c:v>
                </c:pt>
                <c:pt idx="127678">
                  <c:v>63839</c:v>
                </c:pt>
                <c:pt idx="127679">
                  <c:v>63839.5</c:v>
                </c:pt>
                <c:pt idx="127680">
                  <c:v>63840</c:v>
                </c:pt>
                <c:pt idx="127681">
                  <c:v>63840.5</c:v>
                </c:pt>
                <c:pt idx="127682">
                  <c:v>63841</c:v>
                </c:pt>
                <c:pt idx="127683">
                  <c:v>63841.5</c:v>
                </c:pt>
                <c:pt idx="127684">
                  <c:v>63842</c:v>
                </c:pt>
                <c:pt idx="127685">
                  <c:v>63842.5</c:v>
                </c:pt>
                <c:pt idx="127686">
                  <c:v>63843</c:v>
                </c:pt>
                <c:pt idx="127687">
                  <c:v>63843.5</c:v>
                </c:pt>
                <c:pt idx="127688">
                  <c:v>63844</c:v>
                </c:pt>
                <c:pt idx="127689">
                  <c:v>63844.5</c:v>
                </c:pt>
                <c:pt idx="127690">
                  <c:v>63845</c:v>
                </c:pt>
                <c:pt idx="127691">
                  <c:v>63845.5</c:v>
                </c:pt>
                <c:pt idx="127692">
                  <c:v>63846</c:v>
                </c:pt>
                <c:pt idx="127693">
                  <c:v>63846.5</c:v>
                </c:pt>
                <c:pt idx="127694">
                  <c:v>63847</c:v>
                </c:pt>
                <c:pt idx="127695">
                  <c:v>63847.5</c:v>
                </c:pt>
                <c:pt idx="127696">
                  <c:v>63848</c:v>
                </c:pt>
                <c:pt idx="127697">
                  <c:v>63848.5</c:v>
                </c:pt>
                <c:pt idx="127698">
                  <c:v>63849</c:v>
                </c:pt>
                <c:pt idx="127699">
                  <c:v>63849.5</c:v>
                </c:pt>
                <c:pt idx="127700">
                  <c:v>63850</c:v>
                </c:pt>
                <c:pt idx="127701">
                  <c:v>63850.5</c:v>
                </c:pt>
                <c:pt idx="127702">
                  <c:v>63851</c:v>
                </c:pt>
                <c:pt idx="127703">
                  <c:v>63851.5</c:v>
                </c:pt>
                <c:pt idx="127704">
                  <c:v>63852</c:v>
                </c:pt>
                <c:pt idx="127705">
                  <c:v>63852.5</c:v>
                </c:pt>
                <c:pt idx="127706">
                  <c:v>63853</c:v>
                </c:pt>
                <c:pt idx="127707">
                  <c:v>63853.5</c:v>
                </c:pt>
                <c:pt idx="127708">
                  <c:v>63854</c:v>
                </c:pt>
                <c:pt idx="127709">
                  <c:v>63854.5</c:v>
                </c:pt>
                <c:pt idx="127710">
                  <c:v>63855</c:v>
                </c:pt>
                <c:pt idx="127711">
                  <c:v>63855.5</c:v>
                </c:pt>
                <c:pt idx="127712">
                  <c:v>63856</c:v>
                </c:pt>
                <c:pt idx="127713">
                  <c:v>63856.5</c:v>
                </c:pt>
                <c:pt idx="127714">
                  <c:v>63857</c:v>
                </c:pt>
                <c:pt idx="127715">
                  <c:v>63857.5</c:v>
                </c:pt>
                <c:pt idx="127716">
                  <c:v>63858</c:v>
                </c:pt>
                <c:pt idx="127717">
                  <c:v>63858.5</c:v>
                </c:pt>
                <c:pt idx="127718">
                  <c:v>63859</c:v>
                </c:pt>
                <c:pt idx="127719">
                  <c:v>63859.5</c:v>
                </c:pt>
                <c:pt idx="127720">
                  <c:v>63860</c:v>
                </c:pt>
                <c:pt idx="127721">
                  <c:v>63860.5</c:v>
                </c:pt>
                <c:pt idx="127722">
                  <c:v>63861</c:v>
                </c:pt>
                <c:pt idx="127723">
                  <c:v>63861.5</c:v>
                </c:pt>
                <c:pt idx="127724">
                  <c:v>63862</c:v>
                </c:pt>
                <c:pt idx="127725">
                  <c:v>63862.5</c:v>
                </c:pt>
                <c:pt idx="127726">
                  <c:v>63863</c:v>
                </c:pt>
                <c:pt idx="127727">
                  <c:v>63863.5</c:v>
                </c:pt>
                <c:pt idx="127728">
                  <c:v>63864</c:v>
                </c:pt>
                <c:pt idx="127729">
                  <c:v>63864.5</c:v>
                </c:pt>
                <c:pt idx="127730">
                  <c:v>63865</c:v>
                </c:pt>
                <c:pt idx="127731">
                  <c:v>63865.5</c:v>
                </c:pt>
                <c:pt idx="127732">
                  <c:v>63866</c:v>
                </c:pt>
                <c:pt idx="127733">
                  <c:v>63866.5</c:v>
                </c:pt>
                <c:pt idx="127734">
                  <c:v>63867</c:v>
                </c:pt>
                <c:pt idx="127735">
                  <c:v>63867.5</c:v>
                </c:pt>
                <c:pt idx="127736">
                  <c:v>63868</c:v>
                </c:pt>
                <c:pt idx="127737">
                  <c:v>63868.5</c:v>
                </c:pt>
                <c:pt idx="127738">
                  <c:v>63869</c:v>
                </c:pt>
                <c:pt idx="127739">
                  <c:v>63869.5</c:v>
                </c:pt>
                <c:pt idx="127740">
                  <c:v>63870</c:v>
                </c:pt>
                <c:pt idx="127741">
                  <c:v>63870.5</c:v>
                </c:pt>
                <c:pt idx="127742">
                  <c:v>63871</c:v>
                </c:pt>
                <c:pt idx="127743">
                  <c:v>63871.5</c:v>
                </c:pt>
                <c:pt idx="127744">
                  <c:v>63872</c:v>
                </c:pt>
                <c:pt idx="127745">
                  <c:v>63872.5</c:v>
                </c:pt>
                <c:pt idx="127746">
                  <c:v>63873</c:v>
                </c:pt>
                <c:pt idx="127747">
                  <c:v>63873.5</c:v>
                </c:pt>
                <c:pt idx="127748">
                  <c:v>63874</c:v>
                </c:pt>
                <c:pt idx="127749">
                  <c:v>63874.5</c:v>
                </c:pt>
                <c:pt idx="127750">
                  <c:v>63875</c:v>
                </c:pt>
                <c:pt idx="127751">
                  <c:v>63875.5</c:v>
                </c:pt>
                <c:pt idx="127752">
                  <c:v>63876</c:v>
                </c:pt>
                <c:pt idx="127753">
                  <c:v>63876.5</c:v>
                </c:pt>
                <c:pt idx="127754">
                  <c:v>63877</c:v>
                </c:pt>
                <c:pt idx="127755">
                  <c:v>63877.5</c:v>
                </c:pt>
                <c:pt idx="127756">
                  <c:v>63878</c:v>
                </c:pt>
                <c:pt idx="127757">
                  <c:v>63878.5</c:v>
                </c:pt>
                <c:pt idx="127758">
                  <c:v>63879</c:v>
                </c:pt>
                <c:pt idx="127759">
                  <c:v>63879.5</c:v>
                </c:pt>
                <c:pt idx="127760">
                  <c:v>63880</c:v>
                </c:pt>
                <c:pt idx="127761">
                  <c:v>63880.5</c:v>
                </c:pt>
                <c:pt idx="127762">
                  <c:v>63881</c:v>
                </c:pt>
                <c:pt idx="127763">
                  <c:v>63881.5</c:v>
                </c:pt>
                <c:pt idx="127764">
                  <c:v>63882</c:v>
                </c:pt>
                <c:pt idx="127765">
                  <c:v>63882.5</c:v>
                </c:pt>
                <c:pt idx="127766">
                  <c:v>63883</c:v>
                </c:pt>
                <c:pt idx="127767">
                  <c:v>63883.5</c:v>
                </c:pt>
                <c:pt idx="127768">
                  <c:v>63884</c:v>
                </c:pt>
                <c:pt idx="127769">
                  <c:v>63884.5</c:v>
                </c:pt>
                <c:pt idx="127770">
                  <c:v>63885</c:v>
                </c:pt>
                <c:pt idx="127771">
                  <c:v>63885.5</c:v>
                </c:pt>
                <c:pt idx="127772">
                  <c:v>63886</c:v>
                </c:pt>
                <c:pt idx="127773">
                  <c:v>63886.5</c:v>
                </c:pt>
                <c:pt idx="127774">
                  <c:v>63887</c:v>
                </c:pt>
                <c:pt idx="127775">
                  <c:v>63887.5</c:v>
                </c:pt>
                <c:pt idx="127776">
                  <c:v>63888</c:v>
                </c:pt>
                <c:pt idx="127777">
                  <c:v>63888.5</c:v>
                </c:pt>
                <c:pt idx="127778">
                  <c:v>63889</c:v>
                </c:pt>
                <c:pt idx="127779">
                  <c:v>63889.5</c:v>
                </c:pt>
                <c:pt idx="127780">
                  <c:v>63890</c:v>
                </c:pt>
                <c:pt idx="127781">
                  <c:v>63890.5</c:v>
                </c:pt>
                <c:pt idx="127782">
                  <c:v>63891</c:v>
                </c:pt>
                <c:pt idx="127783">
                  <c:v>63891.5</c:v>
                </c:pt>
                <c:pt idx="127784">
                  <c:v>63892</c:v>
                </c:pt>
                <c:pt idx="127785">
                  <c:v>63892.5</c:v>
                </c:pt>
                <c:pt idx="127786">
                  <c:v>63893</c:v>
                </c:pt>
                <c:pt idx="127787">
                  <c:v>63893.5</c:v>
                </c:pt>
                <c:pt idx="127788">
                  <c:v>63894</c:v>
                </c:pt>
                <c:pt idx="127789">
                  <c:v>63894.5</c:v>
                </c:pt>
                <c:pt idx="127790">
                  <c:v>63895</c:v>
                </c:pt>
                <c:pt idx="127791">
                  <c:v>63895.5</c:v>
                </c:pt>
                <c:pt idx="127792">
                  <c:v>63896</c:v>
                </c:pt>
                <c:pt idx="127793">
                  <c:v>63896.5</c:v>
                </c:pt>
                <c:pt idx="127794">
                  <c:v>63897</c:v>
                </c:pt>
                <c:pt idx="127795">
                  <c:v>63897.5</c:v>
                </c:pt>
                <c:pt idx="127796">
                  <c:v>63898</c:v>
                </c:pt>
                <c:pt idx="127797">
                  <c:v>63898.5</c:v>
                </c:pt>
                <c:pt idx="127798">
                  <c:v>63899</c:v>
                </c:pt>
                <c:pt idx="127799">
                  <c:v>63899.5</c:v>
                </c:pt>
                <c:pt idx="127800">
                  <c:v>63900</c:v>
                </c:pt>
                <c:pt idx="127801">
                  <c:v>63900.5</c:v>
                </c:pt>
                <c:pt idx="127802">
                  <c:v>63901</c:v>
                </c:pt>
                <c:pt idx="127803">
                  <c:v>63901.5</c:v>
                </c:pt>
                <c:pt idx="127804">
                  <c:v>63902</c:v>
                </c:pt>
                <c:pt idx="127805">
                  <c:v>63902.5</c:v>
                </c:pt>
                <c:pt idx="127806">
                  <c:v>63903</c:v>
                </c:pt>
                <c:pt idx="127807">
                  <c:v>63903.5</c:v>
                </c:pt>
                <c:pt idx="127808">
                  <c:v>63904</c:v>
                </c:pt>
                <c:pt idx="127809">
                  <c:v>63904.5</c:v>
                </c:pt>
                <c:pt idx="127810">
                  <c:v>63905</c:v>
                </c:pt>
                <c:pt idx="127811">
                  <c:v>63905.5</c:v>
                </c:pt>
                <c:pt idx="127812">
                  <c:v>63906</c:v>
                </c:pt>
                <c:pt idx="127813">
                  <c:v>63906.5</c:v>
                </c:pt>
                <c:pt idx="127814">
                  <c:v>63907</c:v>
                </c:pt>
                <c:pt idx="127815">
                  <c:v>63907.5</c:v>
                </c:pt>
                <c:pt idx="127816">
                  <c:v>63908</c:v>
                </c:pt>
                <c:pt idx="127817">
                  <c:v>63908.5</c:v>
                </c:pt>
                <c:pt idx="127818">
                  <c:v>63909</c:v>
                </c:pt>
                <c:pt idx="127819">
                  <c:v>63909.5</c:v>
                </c:pt>
                <c:pt idx="127820">
                  <c:v>63910</c:v>
                </c:pt>
                <c:pt idx="127821">
                  <c:v>63910.5</c:v>
                </c:pt>
                <c:pt idx="127822">
                  <c:v>63911</c:v>
                </c:pt>
                <c:pt idx="127823">
                  <c:v>63911.5</c:v>
                </c:pt>
                <c:pt idx="127824">
                  <c:v>63912</c:v>
                </c:pt>
                <c:pt idx="127825">
                  <c:v>63912.5</c:v>
                </c:pt>
                <c:pt idx="127826">
                  <c:v>63913</c:v>
                </c:pt>
                <c:pt idx="127827">
                  <c:v>63913.5</c:v>
                </c:pt>
                <c:pt idx="127828">
                  <c:v>63914</c:v>
                </c:pt>
                <c:pt idx="127829">
                  <c:v>63914.5</c:v>
                </c:pt>
                <c:pt idx="127830">
                  <c:v>63915</c:v>
                </c:pt>
                <c:pt idx="127831">
                  <c:v>63915.5</c:v>
                </c:pt>
                <c:pt idx="127832">
                  <c:v>63916</c:v>
                </c:pt>
                <c:pt idx="127833">
                  <c:v>63916.5</c:v>
                </c:pt>
                <c:pt idx="127834">
                  <c:v>63917</c:v>
                </c:pt>
                <c:pt idx="127835">
                  <c:v>63917.5</c:v>
                </c:pt>
                <c:pt idx="127836">
                  <c:v>63918</c:v>
                </c:pt>
                <c:pt idx="127837">
                  <c:v>63918.5</c:v>
                </c:pt>
                <c:pt idx="127838">
                  <c:v>63919</c:v>
                </c:pt>
                <c:pt idx="127839">
                  <c:v>63919.5</c:v>
                </c:pt>
                <c:pt idx="127840">
                  <c:v>63920</c:v>
                </c:pt>
                <c:pt idx="127841">
                  <c:v>63920.5</c:v>
                </c:pt>
                <c:pt idx="127842">
                  <c:v>63921</c:v>
                </c:pt>
                <c:pt idx="127843">
                  <c:v>63921.5</c:v>
                </c:pt>
                <c:pt idx="127844">
                  <c:v>63922</c:v>
                </c:pt>
                <c:pt idx="127845">
                  <c:v>63922.5</c:v>
                </c:pt>
                <c:pt idx="127846">
                  <c:v>63923</c:v>
                </c:pt>
                <c:pt idx="127847">
                  <c:v>63923.5</c:v>
                </c:pt>
                <c:pt idx="127848">
                  <c:v>63924</c:v>
                </c:pt>
                <c:pt idx="127849">
                  <c:v>63924.5</c:v>
                </c:pt>
                <c:pt idx="127850">
                  <c:v>63925</c:v>
                </c:pt>
                <c:pt idx="127851">
                  <c:v>63925.5</c:v>
                </c:pt>
                <c:pt idx="127852">
                  <c:v>63926</c:v>
                </c:pt>
                <c:pt idx="127853">
                  <c:v>63926.5</c:v>
                </c:pt>
                <c:pt idx="127854">
                  <c:v>63927</c:v>
                </c:pt>
                <c:pt idx="127855">
                  <c:v>63927.5</c:v>
                </c:pt>
                <c:pt idx="127856">
                  <c:v>63928</c:v>
                </c:pt>
                <c:pt idx="127857">
                  <c:v>63928.5</c:v>
                </c:pt>
                <c:pt idx="127858">
                  <c:v>63929</c:v>
                </c:pt>
                <c:pt idx="127859">
                  <c:v>63929.5</c:v>
                </c:pt>
                <c:pt idx="127860">
                  <c:v>63930</c:v>
                </c:pt>
                <c:pt idx="127861">
                  <c:v>63930.5</c:v>
                </c:pt>
                <c:pt idx="127862">
                  <c:v>63931</c:v>
                </c:pt>
                <c:pt idx="127863">
                  <c:v>63931.5</c:v>
                </c:pt>
                <c:pt idx="127864">
                  <c:v>63932</c:v>
                </c:pt>
                <c:pt idx="127865">
                  <c:v>63932.5</c:v>
                </c:pt>
                <c:pt idx="127866">
                  <c:v>63933</c:v>
                </c:pt>
                <c:pt idx="127867">
                  <c:v>63933.5</c:v>
                </c:pt>
                <c:pt idx="127868">
                  <c:v>63934</c:v>
                </c:pt>
                <c:pt idx="127869">
                  <c:v>63934.5</c:v>
                </c:pt>
                <c:pt idx="127870">
                  <c:v>63935</c:v>
                </c:pt>
                <c:pt idx="127871">
                  <c:v>63935.5</c:v>
                </c:pt>
                <c:pt idx="127872">
                  <c:v>63936</c:v>
                </c:pt>
                <c:pt idx="127873">
                  <c:v>63936.5</c:v>
                </c:pt>
                <c:pt idx="127874">
                  <c:v>63937</c:v>
                </c:pt>
                <c:pt idx="127875">
                  <c:v>63937.5</c:v>
                </c:pt>
                <c:pt idx="127876">
                  <c:v>63938</c:v>
                </c:pt>
                <c:pt idx="127877">
                  <c:v>63938.5</c:v>
                </c:pt>
                <c:pt idx="127878">
                  <c:v>63939</c:v>
                </c:pt>
                <c:pt idx="127879">
                  <c:v>63939.5</c:v>
                </c:pt>
                <c:pt idx="127880">
                  <c:v>63940</c:v>
                </c:pt>
                <c:pt idx="127881">
                  <c:v>63940.5</c:v>
                </c:pt>
                <c:pt idx="127882">
                  <c:v>63941</c:v>
                </c:pt>
                <c:pt idx="127883">
                  <c:v>63941.5</c:v>
                </c:pt>
                <c:pt idx="127884">
                  <c:v>63942</c:v>
                </c:pt>
                <c:pt idx="127885">
                  <c:v>63942.5</c:v>
                </c:pt>
                <c:pt idx="127886">
                  <c:v>63943</c:v>
                </c:pt>
                <c:pt idx="127887">
                  <c:v>63943.5</c:v>
                </c:pt>
                <c:pt idx="127888">
                  <c:v>63944</c:v>
                </c:pt>
                <c:pt idx="127889">
                  <c:v>63944.5</c:v>
                </c:pt>
                <c:pt idx="127890">
                  <c:v>63945</c:v>
                </c:pt>
                <c:pt idx="127891">
                  <c:v>63945.5</c:v>
                </c:pt>
                <c:pt idx="127892">
                  <c:v>63946</c:v>
                </c:pt>
                <c:pt idx="127893">
                  <c:v>63946.5</c:v>
                </c:pt>
                <c:pt idx="127894">
                  <c:v>63947</c:v>
                </c:pt>
                <c:pt idx="127895">
                  <c:v>63947.5</c:v>
                </c:pt>
                <c:pt idx="127896">
                  <c:v>63948</c:v>
                </c:pt>
                <c:pt idx="127897">
                  <c:v>63948.5</c:v>
                </c:pt>
                <c:pt idx="127898">
                  <c:v>63949</c:v>
                </c:pt>
                <c:pt idx="127899">
                  <c:v>63949.5</c:v>
                </c:pt>
                <c:pt idx="127900">
                  <c:v>63950</c:v>
                </c:pt>
                <c:pt idx="127901">
                  <c:v>63950.5</c:v>
                </c:pt>
                <c:pt idx="127902">
                  <c:v>63951</c:v>
                </c:pt>
                <c:pt idx="127903">
                  <c:v>63951.5</c:v>
                </c:pt>
                <c:pt idx="127904">
                  <c:v>63952</c:v>
                </c:pt>
                <c:pt idx="127905">
                  <c:v>63952.5</c:v>
                </c:pt>
                <c:pt idx="127906">
                  <c:v>63953</c:v>
                </c:pt>
                <c:pt idx="127907">
                  <c:v>63953.5</c:v>
                </c:pt>
                <c:pt idx="127908">
                  <c:v>63954</c:v>
                </c:pt>
                <c:pt idx="127909">
                  <c:v>63954.5</c:v>
                </c:pt>
                <c:pt idx="127910">
                  <c:v>63955</c:v>
                </c:pt>
                <c:pt idx="127911">
                  <c:v>63955.5</c:v>
                </c:pt>
                <c:pt idx="127912">
                  <c:v>63956</c:v>
                </c:pt>
                <c:pt idx="127913">
                  <c:v>63956.5</c:v>
                </c:pt>
                <c:pt idx="127914">
                  <c:v>63957</c:v>
                </c:pt>
                <c:pt idx="127915">
                  <c:v>63957.5</c:v>
                </c:pt>
                <c:pt idx="127916">
                  <c:v>63958</c:v>
                </c:pt>
                <c:pt idx="127917">
                  <c:v>63958.5</c:v>
                </c:pt>
                <c:pt idx="127918">
                  <c:v>63959</c:v>
                </c:pt>
                <c:pt idx="127919">
                  <c:v>63959.5</c:v>
                </c:pt>
                <c:pt idx="127920">
                  <c:v>63960</c:v>
                </c:pt>
                <c:pt idx="127921">
                  <c:v>63960.5</c:v>
                </c:pt>
                <c:pt idx="127922">
                  <c:v>63961</c:v>
                </c:pt>
                <c:pt idx="127923">
                  <c:v>63961.5</c:v>
                </c:pt>
                <c:pt idx="127924">
                  <c:v>63962</c:v>
                </c:pt>
                <c:pt idx="127925">
                  <c:v>63962.5</c:v>
                </c:pt>
                <c:pt idx="127926">
                  <c:v>63963</c:v>
                </c:pt>
                <c:pt idx="127927">
                  <c:v>63963.5</c:v>
                </c:pt>
                <c:pt idx="127928">
                  <c:v>63964</c:v>
                </c:pt>
                <c:pt idx="127929">
                  <c:v>63964.5</c:v>
                </c:pt>
                <c:pt idx="127930">
                  <c:v>63965</c:v>
                </c:pt>
                <c:pt idx="127931">
                  <c:v>63965.5</c:v>
                </c:pt>
                <c:pt idx="127932">
                  <c:v>63966</c:v>
                </c:pt>
                <c:pt idx="127933">
                  <c:v>63966.5</c:v>
                </c:pt>
                <c:pt idx="127934">
                  <c:v>63967</c:v>
                </c:pt>
                <c:pt idx="127935">
                  <c:v>63967.5</c:v>
                </c:pt>
                <c:pt idx="127936">
                  <c:v>63968</c:v>
                </c:pt>
                <c:pt idx="127937">
                  <c:v>63968.5</c:v>
                </c:pt>
                <c:pt idx="127938">
                  <c:v>63969</c:v>
                </c:pt>
                <c:pt idx="127939">
                  <c:v>63969.5</c:v>
                </c:pt>
                <c:pt idx="127940">
                  <c:v>63970</c:v>
                </c:pt>
                <c:pt idx="127941">
                  <c:v>63970.5</c:v>
                </c:pt>
                <c:pt idx="127942">
                  <c:v>63971</c:v>
                </c:pt>
                <c:pt idx="127943">
                  <c:v>63971.5</c:v>
                </c:pt>
                <c:pt idx="127944">
                  <c:v>63972</c:v>
                </c:pt>
                <c:pt idx="127945">
                  <c:v>63972.5</c:v>
                </c:pt>
                <c:pt idx="127946">
                  <c:v>63973</c:v>
                </c:pt>
                <c:pt idx="127947">
                  <c:v>63973.5</c:v>
                </c:pt>
                <c:pt idx="127948">
                  <c:v>63974</c:v>
                </c:pt>
                <c:pt idx="127949">
                  <c:v>63974.5</c:v>
                </c:pt>
                <c:pt idx="127950">
                  <c:v>63975</c:v>
                </c:pt>
                <c:pt idx="127951">
                  <c:v>63975.5</c:v>
                </c:pt>
                <c:pt idx="127952">
                  <c:v>63976</c:v>
                </c:pt>
                <c:pt idx="127953">
                  <c:v>63976.5</c:v>
                </c:pt>
                <c:pt idx="127954">
                  <c:v>63977</c:v>
                </c:pt>
                <c:pt idx="127955">
                  <c:v>63977.5</c:v>
                </c:pt>
                <c:pt idx="127956">
                  <c:v>63978</c:v>
                </c:pt>
                <c:pt idx="127957">
                  <c:v>63978.5</c:v>
                </c:pt>
                <c:pt idx="127958">
                  <c:v>63979</c:v>
                </c:pt>
                <c:pt idx="127959">
                  <c:v>63979.5</c:v>
                </c:pt>
                <c:pt idx="127960">
                  <c:v>63980</c:v>
                </c:pt>
                <c:pt idx="127961">
                  <c:v>63980.5</c:v>
                </c:pt>
                <c:pt idx="127962">
                  <c:v>63981</c:v>
                </c:pt>
                <c:pt idx="127963">
                  <c:v>63981.5</c:v>
                </c:pt>
                <c:pt idx="127964">
                  <c:v>63982</c:v>
                </c:pt>
                <c:pt idx="127965">
                  <c:v>63982.5</c:v>
                </c:pt>
                <c:pt idx="127966">
                  <c:v>63983</c:v>
                </c:pt>
                <c:pt idx="127967">
                  <c:v>63983.5</c:v>
                </c:pt>
                <c:pt idx="127968">
                  <c:v>63984</c:v>
                </c:pt>
                <c:pt idx="127969">
                  <c:v>63984.5</c:v>
                </c:pt>
                <c:pt idx="127970">
                  <c:v>63985</c:v>
                </c:pt>
                <c:pt idx="127971">
                  <c:v>63985.5</c:v>
                </c:pt>
                <c:pt idx="127972">
                  <c:v>63986</c:v>
                </c:pt>
                <c:pt idx="127973">
                  <c:v>63986.5</c:v>
                </c:pt>
                <c:pt idx="127974">
                  <c:v>63987</c:v>
                </c:pt>
                <c:pt idx="127975">
                  <c:v>63987.5</c:v>
                </c:pt>
                <c:pt idx="127976">
                  <c:v>63988</c:v>
                </c:pt>
                <c:pt idx="127977">
                  <c:v>63988.5</c:v>
                </c:pt>
                <c:pt idx="127978">
                  <c:v>63989</c:v>
                </c:pt>
                <c:pt idx="127979">
                  <c:v>63989.5</c:v>
                </c:pt>
                <c:pt idx="127980">
                  <c:v>63990</c:v>
                </c:pt>
                <c:pt idx="127981">
                  <c:v>63990.5</c:v>
                </c:pt>
                <c:pt idx="127982">
                  <c:v>63991</c:v>
                </c:pt>
                <c:pt idx="127983">
                  <c:v>63991.5</c:v>
                </c:pt>
                <c:pt idx="127984">
                  <c:v>63992</c:v>
                </c:pt>
                <c:pt idx="127985">
                  <c:v>63992.5</c:v>
                </c:pt>
                <c:pt idx="127986">
                  <c:v>63993</c:v>
                </c:pt>
                <c:pt idx="127987">
                  <c:v>63993.5</c:v>
                </c:pt>
                <c:pt idx="127988">
                  <c:v>63994</c:v>
                </c:pt>
                <c:pt idx="127989">
                  <c:v>63994.5</c:v>
                </c:pt>
                <c:pt idx="127990">
                  <c:v>63995</c:v>
                </c:pt>
                <c:pt idx="127991">
                  <c:v>63995.5</c:v>
                </c:pt>
                <c:pt idx="127992">
                  <c:v>63996</c:v>
                </c:pt>
                <c:pt idx="127993">
                  <c:v>63996.5</c:v>
                </c:pt>
                <c:pt idx="127994">
                  <c:v>63997</c:v>
                </c:pt>
                <c:pt idx="127995">
                  <c:v>63997.5</c:v>
                </c:pt>
                <c:pt idx="127996">
                  <c:v>63998</c:v>
                </c:pt>
                <c:pt idx="127997">
                  <c:v>63998.5</c:v>
                </c:pt>
                <c:pt idx="127998">
                  <c:v>63999</c:v>
                </c:pt>
                <c:pt idx="127999">
                  <c:v>63999.5</c:v>
                </c:pt>
                <c:pt idx="128000">
                  <c:v>64000</c:v>
                </c:pt>
                <c:pt idx="128001">
                  <c:v>64000.5</c:v>
                </c:pt>
                <c:pt idx="128002">
                  <c:v>64001</c:v>
                </c:pt>
                <c:pt idx="128003">
                  <c:v>64001.5</c:v>
                </c:pt>
                <c:pt idx="128004">
                  <c:v>64002</c:v>
                </c:pt>
                <c:pt idx="128005">
                  <c:v>64002.5</c:v>
                </c:pt>
                <c:pt idx="128006">
                  <c:v>64003</c:v>
                </c:pt>
                <c:pt idx="128007">
                  <c:v>64003.5</c:v>
                </c:pt>
                <c:pt idx="128008">
                  <c:v>64004</c:v>
                </c:pt>
                <c:pt idx="128009">
                  <c:v>64004.5</c:v>
                </c:pt>
                <c:pt idx="128010">
                  <c:v>64005</c:v>
                </c:pt>
                <c:pt idx="128011">
                  <c:v>64005.5</c:v>
                </c:pt>
                <c:pt idx="128012">
                  <c:v>64006</c:v>
                </c:pt>
                <c:pt idx="128013">
                  <c:v>64006.5</c:v>
                </c:pt>
                <c:pt idx="128014">
                  <c:v>64007</c:v>
                </c:pt>
                <c:pt idx="128015">
                  <c:v>64007.5</c:v>
                </c:pt>
                <c:pt idx="128016">
                  <c:v>64008</c:v>
                </c:pt>
                <c:pt idx="128017">
                  <c:v>64008.5</c:v>
                </c:pt>
                <c:pt idx="128018">
                  <c:v>64009</c:v>
                </c:pt>
                <c:pt idx="128019">
                  <c:v>64009.5</c:v>
                </c:pt>
                <c:pt idx="128020">
                  <c:v>64010</c:v>
                </c:pt>
                <c:pt idx="128021">
                  <c:v>64010.5</c:v>
                </c:pt>
                <c:pt idx="128022">
                  <c:v>64011</c:v>
                </c:pt>
                <c:pt idx="128023">
                  <c:v>64011.5</c:v>
                </c:pt>
                <c:pt idx="128024">
                  <c:v>64012</c:v>
                </c:pt>
                <c:pt idx="128025">
                  <c:v>64012.5</c:v>
                </c:pt>
                <c:pt idx="128026">
                  <c:v>64013</c:v>
                </c:pt>
                <c:pt idx="128027">
                  <c:v>64013.5</c:v>
                </c:pt>
                <c:pt idx="128028">
                  <c:v>64014</c:v>
                </c:pt>
                <c:pt idx="128029">
                  <c:v>64014.5</c:v>
                </c:pt>
                <c:pt idx="128030">
                  <c:v>64015</c:v>
                </c:pt>
                <c:pt idx="128031">
                  <c:v>64015.5</c:v>
                </c:pt>
                <c:pt idx="128032">
                  <c:v>64016</c:v>
                </c:pt>
                <c:pt idx="128033">
                  <c:v>64016.5</c:v>
                </c:pt>
                <c:pt idx="128034">
                  <c:v>64017</c:v>
                </c:pt>
                <c:pt idx="128035">
                  <c:v>64017.5</c:v>
                </c:pt>
                <c:pt idx="128036">
                  <c:v>64018</c:v>
                </c:pt>
                <c:pt idx="128037">
                  <c:v>64018.5</c:v>
                </c:pt>
                <c:pt idx="128038">
                  <c:v>64019</c:v>
                </c:pt>
                <c:pt idx="128039">
                  <c:v>64019.5</c:v>
                </c:pt>
                <c:pt idx="128040">
                  <c:v>64020</c:v>
                </c:pt>
                <c:pt idx="128041">
                  <c:v>64020.5</c:v>
                </c:pt>
                <c:pt idx="128042">
                  <c:v>64021</c:v>
                </c:pt>
                <c:pt idx="128043">
                  <c:v>64021.5</c:v>
                </c:pt>
                <c:pt idx="128044">
                  <c:v>64022</c:v>
                </c:pt>
                <c:pt idx="128045">
                  <c:v>64022.5</c:v>
                </c:pt>
                <c:pt idx="128046">
                  <c:v>64023</c:v>
                </c:pt>
                <c:pt idx="128047">
                  <c:v>64023.5</c:v>
                </c:pt>
                <c:pt idx="128048">
                  <c:v>64024</c:v>
                </c:pt>
                <c:pt idx="128049">
                  <c:v>64024.5</c:v>
                </c:pt>
                <c:pt idx="128050">
                  <c:v>64025</c:v>
                </c:pt>
                <c:pt idx="128051">
                  <c:v>64025.5</c:v>
                </c:pt>
                <c:pt idx="128052">
                  <c:v>64026</c:v>
                </c:pt>
                <c:pt idx="128053">
                  <c:v>64026.5</c:v>
                </c:pt>
                <c:pt idx="128054">
                  <c:v>64027</c:v>
                </c:pt>
                <c:pt idx="128055">
                  <c:v>64027.5</c:v>
                </c:pt>
                <c:pt idx="128056">
                  <c:v>64028</c:v>
                </c:pt>
                <c:pt idx="128057">
                  <c:v>64028.5</c:v>
                </c:pt>
                <c:pt idx="128058">
                  <c:v>64029</c:v>
                </c:pt>
                <c:pt idx="128059">
                  <c:v>64029.5</c:v>
                </c:pt>
                <c:pt idx="128060">
                  <c:v>64030</c:v>
                </c:pt>
                <c:pt idx="128061">
                  <c:v>64030.5</c:v>
                </c:pt>
                <c:pt idx="128062">
                  <c:v>64031</c:v>
                </c:pt>
                <c:pt idx="128063">
                  <c:v>64031.5</c:v>
                </c:pt>
                <c:pt idx="128064">
                  <c:v>64032</c:v>
                </c:pt>
                <c:pt idx="128065">
                  <c:v>64032.5</c:v>
                </c:pt>
                <c:pt idx="128066">
                  <c:v>64033</c:v>
                </c:pt>
                <c:pt idx="128067">
                  <c:v>64033.5</c:v>
                </c:pt>
                <c:pt idx="128068">
                  <c:v>64034</c:v>
                </c:pt>
                <c:pt idx="128069">
                  <c:v>64034.5</c:v>
                </c:pt>
                <c:pt idx="128070">
                  <c:v>64035</c:v>
                </c:pt>
                <c:pt idx="128071">
                  <c:v>64035.5</c:v>
                </c:pt>
                <c:pt idx="128072">
                  <c:v>64036</c:v>
                </c:pt>
                <c:pt idx="128073">
                  <c:v>64036.5</c:v>
                </c:pt>
                <c:pt idx="128074">
                  <c:v>64037</c:v>
                </c:pt>
                <c:pt idx="128075">
                  <c:v>64037.5</c:v>
                </c:pt>
                <c:pt idx="128076">
                  <c:v>64038</c:v>
                </c:pt>
                <c:pt idx="128077">
                  <c:v>64038.5</c:v>
                </c:pt>
                <c:pt idx="128078">
                  <c:v>64039</c:v>
                </c:pt>
                <c:pt idx="128079">
                  <c:v>64039.5</c:v>
                </c:pt>
                <c:pt idx="128080">
                  <c:v>64040</c:v>
                </c:pt>
                <c:pt idx="128081">
                  <c:v>64040.5</c:v>
                </c:pt>
                <c:pt idx="128082">
                  <c:v>64041</c:v>
                </c:pt>
                <c:pt idx="128083">
                  <c:v>64041.5</c:v>
                </c:pt>
                <c:pt idx="128084">
                  <c:v>64042</c:v>
                </c:pt>
                <c:pt idx="128085">
                  <c:v>64042.5</c:v>
                </c:pt>
                <c:pt idx="128086">
                  <c:v>64043</c:v>
                </c:pt>
                <c:pt idx="128087">
                  <c:v>64043.5</c:v>
                </c:pt>
                <c:pt idx="128088">
                  <c:v>64044</c:v>
                </c:pt>
                <c:pt idx="128089">
                  <c:v>64044.5</c:v>
                </c:pt>
                <c:pt idx="128090">
                  <c:v>64045</c:v>
                </c:pt>
                <c:pt idx="128091">
                  <c:v>64045.5</c:v>
                </c:pt>
                <c:pt idx="128092">
                  <c:v>64046</c:v>
                </c:pt>
                <c:pt idx="128093">
                  <c:v>64046.5</c:v>
                </c:pt>
                <c:pt idx="128094">
                  <c:v>64047</c:v>
                </c:pt>
                <c:pt idx="128095">
                  <c:v>64047.5</c:v>
                </c:pt>
                <c:pt idx="128096">
                  <c:v>64048</c:v>
                </c:pt>
                <c:pt idx="128097">
                  <c:v>64048.5</c:v>
                </c:pt>
                <c:pt idx="128098">
                  <c:v>64049</c:v>
                </c:pt>
                <c:pt idx="128099">
                  <c:v>64049.5</c:v>
                </c:pt>
                <c:pt idx="128100">
                  <c:v>64050</c:v>
                </c:pt>
                <c:pt idx="128101">
                  <c:v>64050.5</c:v>
                </c:pt>
                <c:pt idx="128102">
                  <c:v>64051</c:v>
                </c:pt>
                <c:pt idx="128103">
                  <c:v>64051.5</c:v>
                </c:pt>
                <c:pt idx="128104">
                  <c:v>64052</c:v>
                </c:pt>
                <c:pt idx="128105">
                  <c:v>64052.5</c:v>
                </c:pt>
                <c:pt idx="128106">
                  <c:v>64053</c:v>
                </c:pt>
                <c:pt idx="128107">
                  <c:v>64053.5</c:v>
                </c:pt>
                <c:pt idx="128108">
                  <c:v>64054</c:v>
                </c:pt>
                <c:pt idx="128109">
                  <c:v>64054.5</c:v>
                </c:pt>
                <c:pt idx="128110">
                  <c:v>64055</c:v>
                </c:pt>
                <c:pt idx="128111">
                  <c:v>64055.5</c:v>
                </c:pt>
                <c:pt idx="128112">
                  <c:v>64056</c:v>
                </c:pt>
                <c:pt idx="128113">
                  <c:v>64056.5</c:v>
                </c:pt>
                <c:pt idx="128114">
                  <c:v>64057</c:v>
                </c:pt>
                <c:pt idx="128115">
                  <c:v>64057.5</c:v>
                </c:pt>
                <c:pt idx="128116">
                  <c:v>64058</c:v>
                </c:pt>
                <c:pt idx="128117">
                  <c:v>64058.5</c:v>
                </c:pt>
                <c:pt idx="128118">
                  <c:v>64059</c:v>
                </c:pt>
                <c:pt idx="128119">
                  <c:v>64059.5</c:v>
                </c:pt>
                <c:pt idx="128120">
                  <c:v>64060</c:v>
                </c:pt>
                <c:pt idx="128121">
                  <c:v>64060.5</c:v>
                </c:pt>
                <c:pt idx="128122">
                  <c:v>64061</c:v>
                </c:pt>
                <c:pt idx="128123">
                  <c:v>64061.5</c:v>
                </c:pt>
                <c:pt idx="128124">
                  <c:v>64062</c:v>
                </c:pt>
                <c:pt idx="128125">
                  <c:v>64062.5</c:v>
                </c:pt>
                <c:pt idx="128126">
                  <c:v>64063</c:v>
                </c:pt>
                <c:pt idx="128127">
                  <c:v>64063.5</c:v>
                </c:pt>
                <c:pt idx="128128">
                  <c:v>64064</c:v>
                </c:pt>
                <c:pt idx="128129">
                  <c:v>64064.5</c:v>
                </c:pt>
                <c:pt idx="128130">
                  <c:v>64065</c:v>
                </c:pt>
                <c:pt idx="128131">
                  <c:v>64065.5</c:v>
                </c:pt>
                <c:pt idx="128132">
                  <c:v>64066</c:v>
                </c:pt>
                <c:pt idx="128133">
                  <c:v>64066.5</c:v>
                </c:pt>
                <c:pt idx="128134">
                  <c:v>64067</c:v>
                </c:pt>
                <c:pt idx="128135">
                  <c:v>64067.5</c:v>
                </c:pt>
                <c:pt idx="128136">
                  <c:v>64068</c:v>
                </c:pt>
                <c:pt idx="128137">
                  <c:v>64068.5</c:v>
                </c:pt>
                <c:pt idx="128138">
                  <c:v>64069</c:v>
                </c:pt>
                <c:pt idx="128139">
                  <c:v>64069.5</c:v>
                </c:pt>
                <c:pt idx="128140">
                  <c:v>64070</c:v>
                </c:pt>
                <c:pt idx="128141">
                  <c:v>64070.5</c:v>
                </c:pt>
                <c:pt idx="128142">
                  <c:v>64071</c:v>
                </c:pt>
                <c:pt idx="128143">
                  <c:v>64071.5</c:v>
                </c:pt>
                <c:pt idx="128144">
                  <c:v>64072</c:v>
                </c:pt>
                <c:pt idx="128145">
                  <c:v>64072.5</c:v>
                </c:pt>
                <c:pt idx="128146">
                  <c:v>64073</c:v>
                </c:pt>
                <c:pt idx="128147">
                  <c:v>64073.5</c:v>
                </c:pt>
                <c:pt idx="128148">
                  <c:v>64074</c:v>
                </c:pt>
                <c:pt idx="128149">
                  <c:v>64074.5</c:v>
                </c:pt>
                <c:pt idx="128150">
                  <c:v>64075</c:v>
                </c:pt>
                <c:pt idx="128151">
                  <c:v>64075.5</c:v>
                </c:pt>
                <c:pt idx="128152">
                  <c:v>64076</c:v>
                </c:pt>
                <c:pt idx="128153">
                  <c:v>64076.5</c:v>
                </c:pt>
                <c:pt idx="128154">
                  <c:v>64077</c:v>
                </c:pt>
                <c:pt idx="128155">
                  <c:v>64077.5</c:v>
                </c:pt>
                <c:pt idx="128156">
                  <c:v>64078</c:v>
                </c:pt>
                <c:pt idx="128157">
                  <c:v>64078.5</c:v>
                </c:pt>
                <c:pt idx="128158">
                  <c:v>64079</c:v>
                </c:pt>
                <c:pt idx="128159">
                  <c:v>64079.5</c:v>
                </c:pt>
                <c:pt idx="128160">
                  <c:v>64080</c:v>
                </c:pt>
                <c:pt idx="128161">
                  <c:v>64080.5</c:v>
                </c:pt>
                <c:pt idx="128162">
                  <c:v>64081</c:v>
                </c:pt>
                <c:pt idx="128163">
                  <c:v>64081.5</c:v>
                </c:pt>
                <c:pt idx="128164">
                  <c:v>64082</c:v>
                </c:pt>
                <c:pt idx="128165">
                  <c:v>64082.5</c:v>
                </c:pt>
                <c:pt idx="128166">
                  <c:v>64083</c:v>
                </c:pt>
                <c:pt idx="128167">
                  <c:v>64083.5</c:v>
                </c:pt>
                <c:pt idx="128168">
                  <c:v>64084</c:v>
                </c:pt>
                <c:pt idx="128169">
                  <c:v>64084.5</c:v>
                </c:pt>
                <c:pt idx="128170">
                  <c:v>64085</c:v>
                </c:pt>
                <c:pt idx="128171">
                  <c:v>64085.5</c:v>
                </c:pt>
                <c:pt idx="128172">
                  <c:v>64086</c:v>
                </c:pt>
                <c:pt idx="128173">
                  <c:v>64086.5</c:v>
                </c:pt>
                <c:pt idx="128174">
                  <c:v>64087</c:v>
                </c:pt>
                <c:pt idx="128175">
                  <c:v>64087.5</c:v>
                </c:pt>
                <c:pt idx="128176">
                  <c:v>64088</c:v>
                </c:pt>
                <c:pt idx="128177">
                  <c:v>64088.5</c:v>
                </c:pt>
                <c:pt idx="128178">
                  <c:v>64089</c:v>
                </c:pt>
                <c:pt idx="128179">
                  <c:v>64089.5</c:v>
                </c:pt>
                <c:pt idx="128180">
                  <c:v>64090</c:v>
                </c:pt>
                <c:pt idx="128181">
                  <c:v>64090.5</c:v>
                </c:pt>
                <c:pt idx="128182">
                  <c:v>64091</c:v>
                </c:pt>
                <c:pt idx="128183">
                  <c:v>64091.5</c:v>
                </c:pt>
                <c:pt idx="128184">
                  <c:v>64092</c:v>
                </c:pt>
                <c:pt idx="128185">
                  <c:v>64092.5</c:v>
                </c:pt>
                <c:pt idx="128186">
                  <c:v>64093</c:v>
                </c:pt>
                <c:pt idx="128187">
                  <c:v>64093.5</c:v>
                </c:pt>
                <c:pt idx="128188">
                  <c:v>64094</c:v>
                </c:pt>
                <c:pt idx="128189">
                  <c:v>64094.5</c:v>
                </c:pt>
                <c:pt idx="128190">
                  <c:v>64095</c:v>
                </c:pt>
                <c:pt idx="128191">
                  <c:v>64095.5</c:v>
                </c:pt>
                <c:pt idx="128192">
                  <c:v>64096</c:v>
                </c:pt>
                <c:pt idx="128193">
                  <c:v>64096.5</c:v>
                </c:pt>
                <c:pt idx="128194">
                  <c:v>64097</c:v>
                </c:pt>
                <c:pt idx="128195">
                  <c:v>64097.5</c:v>
                </c:pt>
                <c:pt idx="128196">
                  <c:v>64098</c:v>
                </c:pt>
                <c:pt idx="128197">
                  <c:v>64098.5</c:v>
                </c:pt>
                <c:pt idx="128198">
                  <c:v>64099</c:v>
                </c:pt>
                <c:pt idx="128199">
                  <c:v>64099.5</c:v>
                </c:pt>
                <c:pt idx="128200">
                  <c:v>64100</c:v>
                </c:pt>
                <c:pt idx="128201">
                  <c:v>64100.5</c:v>
                </c:pt>
                <c:pt idx="128202">
                  <c:v>64101</c:v>
                </c:pt>
                <c:pt idx="128203">
                  <c:v>64101.5</c:v>
                </c:pt>
                <c:pt idx="128204">
                  <c:v>64102</c:v>
                </c:pt>
                <c:pt idx="128205">
                  <c:v>64102.5</c:v>
                </c:pt>
                <c:pt idx="128206">
                  <c:v>64103</c:v>
                </c:pt>
                <c:pt idx="128207">
                  <c:v>64103.5</c:v>
                </c:pt>
                <c:pt idx="128208">
                  <c:v>64104</c:v>
                </c:pt>
                <c:pt idx="128209">
                  <c:v>64104.5</c:v>
                </c:pt>
                <c:pt idx="128210">
                  <c:v>64105</c:v>
                </c:pt>
                <c:pt idx="128211">
                  <c:v>64105.5</c:v>
                </c:pt>
                <c:pt idx="128212">
                  <c:v>64106</c:v>
                </c:pt>
                <c:pt idx="128213">
                  <c:v>64106.5</c:v>
                </c:pt>
                <c:pt idx="128214">
                  <c:v>64107</c:v>
                </c:pt>
                <c:pt idx="128215">
                  <c:v>64107.5</c:v>
                </c:pt>
                <c:pt idx="128216">
                  <c:v>64108</c:v>
                </c:pt>
                <c:pt idx="128217">
                  <c:v>64108.5</c:v>
                </c:pt>
                <c:pt idx="128218">
                  <c:v>64109</c:v>
                </c:pt>
                <c:pt idx="128219">
                  <c:v>64109.5</c:v>
                </c:pt>
                <c:pt idx="128220">
                  <c:v>64110</c:v>
                </c:pt>
                <c:pt idx="128221">
                  <c:v>64110.5</c:v>
                </c:pt>
                <c:pt idx="128222">
                  <c:v>64111</c:v>
                </c:pt>
                <c:pt idx="128223">
                  <c:v>64111.5</c:v>
                </c:pt>
                <c:pt idx="128224">
                  <c:v>64112</c:v>
                </c:pt>
                <c:pt idx="128225">
                  <c:v>64112.5</c:v>
                </c:pt>
                <c:pt idx="128226">
                  <c:v>64113</c:v>
                </c:pt>
                <c:pt idx="128227">
                  <c:v>64113.5</c:v>
                </c:pt>
                <c:pt idx="128228">
                  <c:v>64114</c:v>
                </c:pt>
                <c:pt idx="128229">
                  <c:v>64114.5</c:v>
                </c:pt>
                <c:pt idx="128230">
                  <c:v>64115</c:v>
                </c:pt>
                <c:pt idx="128231">
                  <c:v>64115.5</c:v>
                </c:pt>
                <c:pt idx="128232">
                  <c:v>64116</c:v>
                </c:pt>
                <c:pt idx="128233">
                  <c:v>64116.5</c:v>
                </c:pt>
                <c:pt idx="128234">
                  <c:v>64117</c:v>
                </c:pt>
                <c:pt idx="128235">
                  <c:v>64117.5</c:v>
                </c:pt>
                <c:pt idx="128236">
                  <c:v>64118</c:v>
                </c:pt>
                <c:pt idx="128237">
                  <c:v>64118.5</c:v>
                </c:pt>
                <c:pt idx="128238">
                  <c:v>64119</c:v>
                </c:pt>
                <c:pt idx="128239">
                  <c:v>64119.5</c:v>
                </c:pt>
                <c:pt idx="128240">
                  <c:v>64120</c:v>
                </c:pt>
                <c:pt idx="128241">
                  <c:v>64120.5</c:v>
                </c:pt>
                <c:pt idx="128242">
                  <c:v>64121</c:v>
                </c:pt>
                <c:pt idx="128243">
                  <c:v>64121.5</c:v>
                </c:pt>
                <c:pt idx="128244">
                  <c:v>64122</c:v>
                </c:pt>
                <c:pt idx="128245">
                  <c:v>64122.5</c:v>
                </c:pt>
                <c:pt idx="128246">
                  <c:v>64123</c:v>
                </c:pt>
                <c:pt idx="128247">
                  <c:v>64123.5</c:v>
                </c:pt>
                <c:pt idx="128248">
                  <c:v>64124</c:v>
                </c:pt>
                <c:pt idx="128249">
                  <c:v>64124.5</c:v>
                </c:pt>
                <c:pt idx="128250">
                  <c:v>64125</c:v>
                </c:pt>
                <c:pt idx="128251">
                  <c:v>64125.5</c:v>
                </c:pt>
                <c:pt idx="128252">
                  <c:v>64126</c:v>
                </c:pt>
                <c:pt idx="128253">
                  <c:v>64126.5</c:v>
                </c:pt>
                <c:pt idx="128254">
                  <c:v>64127</c:v>
                </c:pt>
                <c:pt idx="128255">
                  <c:v>64127.5</c:v>
                </c:pt>
                <c:pt idx="128256">
                  <c:v>64128</c:v>
                </c:pt>
                <c:pt idx="128257">
                  <c:v>64128.5</c:v>
                </c:pt>
                <c:pt idx="128258">
                  <c:v>64129</c:v>
                </c:pt>
                <c:pt idx="128259">
                  <c:v>64129.5</c:v>
                </c:pt>
                <c:pt idx="128260">
                  <c:v>64130</c:v>
                </c:pt>
                <c:pt idx="128261">
                  <c:v>64130.5</c:v>
                </c:pt>
                <c:pt idx="128262">
                  <c:v>64131</c:v>
                </c:pt>
                <c:pt idx="128263">
                  <c:v>64131.5</c:v>
                </c:pt>
                <c:pt idx="128264">
                  <c:v>64132</c:v>
                </c:pt>
                <c:pt idx="128265">
                  <c:v>64132.5</c:v>
                </c:pt>
                <c:pt idx="128266">
                  <c:v>64133</c:v>
                </c:pt>
                <c:pt idx="128267">
                  <c:v>64133.5</c:v>
                </c:pt>
                <c:pt idx="128268">
                  <c:v>64134</c:v>
                </c:pt>
                <c:pt idx="128269">
                  <c:v>64134.5</c:v>
                </c:pt>
                <c:pt idx="128270">
                  <c:v>64135</c:v>
                </c:pt>
                <c:pt idx="128271">
                  <c:v>64135.5</c:v>
                </c:pt>
                <c:pt idx="128272">
                  <c:v>64136</c:v>
                </c:pt>
                <c:pt idx="128273">
                  <c:v>64136.5</c:v>
                </c:pt>
                <c:pt idx="128274">
                  <c:v>64137</c:v>
                </c:pt>
                <c:pt idx="128275">
                  <c:v>64137.5</c:v>
                </c:pt>
                <c:pt idx="128276">
                  <c:v>64138</c:v>
                </c:pt>
                <c:pt idx="128277">
                  <c:v>64138.5</c:v>
                </c:pt>
                <c:pt idx="128278">
                  <c:v>64139</c:v>
                </c:pt>
                <c:pt idx="128279">
                  <c:v>64139.5</c:v>
                </c:pt>
                <c:pt idx="128280">
                  <c:v>64140</c:v>
                </c:pt>
                <c:pt idx="128281">
                  <c:v>64140.5</c:v>
                </c:pt>
                <c:pt idx="128282">
                  <c:v>64141</c:v>
                </c:pt>
                <c:pt idx="128283">
                  <c:v>64141.5</c:v>
                </c:pt>
                <c:pt idx="128284">
                  <c:v>64142</c:v>
                </c:pt>
                <c:pt idx="128285">
                  <c:v>64142.5</c:v>
                </c:pt>
                <c:pt idx="128286">
                  <c:v>64143</c:v>
                </c:pt>
                <c:pt idx="128287">
                  <c:v>64143.5</c:v>
                </c:pt>
                <c:pt idx="128288">
                  <c:v>64144</c:v>
                </c:pt>
                <c:pt idx="128289">
                  <c:v>64144.5</c:v>
                </c:pt>
                <c:pt idx="128290">
                  <c:v>64145</c:v>
                </c:pt>
                <c:pt idx="128291">
                  <c:v>64145.5</c:v>
                </c:pt>
                <c:pt idx="128292">
                  <c:v>64146</c:v>
                </c:pt>
                <c:pt idx="128293">
                  <c:v>64146.5</c:v>
                </c:pt>
                <c:pt idx="128294">
                  <c:v>64147</c:v>
                </c:pt>
                <c:pt idx="128295">
                  <c:v>64147.5</c:v>
                </c:pt>
                <c:pt idx="128296">
                  <c:v>64148</c:v>
                </c:pt>
                <c:pt idx="128297">
                  <c:v>64148.5</c:v>
                </c:pt>
                <c:pt idx="128298">
                  <c:v>64149</c:v>
                </c:pt>
                <c:pt idx="128299">
                  <c:v>64149.5</c:v>
                </c:pt>
                <c:pt idx="128300">
                  <c:v>64150</c:v>
                </c:pt>
                <c:pt idx="128301">
                  <c:v>64150.5</c:v>
                </c:pt>
                <c:pt idx="128302">
                  <c:v>64151</c:v>
                </c:pt>
                <c:pt idx="128303">
                  <c:v>64151.5</c:v>
                </c:pt>
                <c:pt idx="128304">
                  <c:v>64152</c:v>
                </c:pt>
                <c:pt idx="128305">
                  <c:v>64152.5</c:v>
                </c:pt>
                <c:pt idx="128306">
                  <c:v>64153</c:v>
                </c:pt>
                <c:pt idx="128307">
                  <c:v>64153.5</c:v>
                </c:pt>
                <c:pt idx="128308">
                  <c:v>64154</c:v>
                </c:pt>
                <c:pt idx="128309">
                  <c:v>64154.5</c:v>
                </c:pt>
                <c:pt idx="128310">
                  <c:v>64155</c:v>
                </c:pt>
                <c:pt idx="128311">
                  <c:v>64155.5</c:v>
                </c:pt>
                <c:pt idx="128312">
                  <c:v>64156</c:v>
                </c:pt>
                <c:pt idx="128313">
                  <c:v>64156.5</c:v>
                </c:pt>
                <c:pt idx="128314">
                  <c:v>64157</c:v>
                </c:pt>
                <c:pt idx="128315">
                  <c:v>64157.5</c:v>
                </c:pt>
                <c:pt idx="128316">
                  <c:v>64158</c:v>
                </c:pt>
                <c:pt idx="128317">
                  <c:v>64158.5</c:v>
                </c:pt>
                <c:pt idx="128318">
                  <c:v>64159</c:v>
                </c:pt>
                <c:pt idx="128319">
                  <c:v>64159.5</c:v>
                </c:pt>
                <c:pt idx="128320">
                  <c:v>64160</c:v>
                </c:pt>
                <c:pt idx="128321">
                  <c:v>64160.5</c:v>
                </c:pt>
                <c:pt idx="128322">
                  <c:v>64161</c:v>
                </c:pt>
                <c:pt idx="128323">
                  <c:v>64161.5</c:v>
                </c:pt>
                <c:pt idx="128324">
                  <c:v>64162</c:v>
                </c:pt>
                <c:pt idx="128325">
                  <c:v>64162.5</c:v>
                </c:pt>
                <c:pt idx="128326">
                  <c:v>64163</c:v>
                </c:pt>
                <c:pt idx="128327">
                  <c:v>64163.5</c:v>
                </c:pt>
                <c:pt idx="128328">
                  <c:v>64164</c:v>
                </c:pt>
                <c:pt idx="128329">
                  <c:v>64164.5</c:v>
                </c:pt>
                <c:pt idx="128330">
                  <c:v>64165</c:v>
                </c:pt>
                <c:pt idx="128331">
                  <c:v>64165.5</c:v>
                </c:pt>
                <c:pt idx="128332">
                  <c:v>64166</c:v>
                </c:pt>
                <c:pt idx="128333">
                  <c:v>64166.5</c:v>
                </c:pt>
                <c:pt idx="128334">
                  <c:v>64167</c:v>
                </c:pt>
                <c:pt idx="128335">
                  <c:v>64167.5</c:v>
                </c:pt>
                <c:pt idx="128336">
                  <c:v>64168</c:v>
                </c:pt>
                <c:pt idx="128337">
                  <c:v>64168.5</c:v>
                </c:pt>
                <c:pt idx="128338">
                  <c:v>64169</c:v>
                </c:pt>
                <c:pt idx="128339">
                  <c:v>64169.5</c:v>
                </c:pt>
                <c:pt idx="128340">
                  <c:v>64170</c:v>
                </c:pt>
                <c:pt idx="128341">
                  <c:v>64170.5</c:v>
                </c:pt>
                <c:pt idx="128342">
                  <c:v>64171</c:v>
                </c:pt>
                <c:pt idx="128343">
                  <c:v>64171.5</c:v>
                </c:pt>
                <c:pt idx="128344">
                  <c:v>64172</c:v>
                </c:pt>
                <c:pt idx="128345">
                  <c:v>64172.5</c:v>
                </c:pt>
                <c:pt idx="128346">
                  <c:v>64173</c:v>
                </c:pt>
                <c:pt idx="128347">
                  <c:v>64173.5</c:v>
                </c:pt>
                <c:pt idx="128348">
                  <c:v>64174</c:v>
                </c:pt>
                <c:pt idx="128349">
                  <c:v>64174.5</c:v>
                </c:pt>
                <c:pt idx="128350">
                  <c:v>64175</c:v>
                </c:pt>
                <c:pt idx="128351">
                  <c:v>64175.5</c:v>
                </c:pt>
                <c:pt idx="128352">
                  <c:v>64176</c:v>
                </c:pt>
                <c:pt idx="128353">
                  <c:v>64176.5</c:v>
                </c:pt>
                <c:pt idx="128354">
                  <c:v>64177</c:v>
                </c:pt>
                <c:pt idx="128355">
                  <c:v>64177.5</c:v>
                </c:pt>
                <c:pt idx="128356">
                  <c:v>64178</c:v>
                </c:pt>
                <c:pt idx="128357">
                  <c:v>64178.5</c:v>
                </c:pt>
                <c:pt idx="128358">
                  <c:v>64179</c:v>
                </c:pt>
                <c:pt idx="128359">
                  <c:v>64179.5</c:v>
                </c:pt>
                <c:pt idx="128360">
                  <c:v>64180</c:v>
                </c:pt>
                <c:pt idx="128361">
                  <c:v>64180.5</c:v>
                </c:pt>
                <c:pt idx="128362">
                  <c:v>64181</c:v>
                </c:pt>
                <c:pt idx="128363">
                  <c:v>64181.5</c:v>
                </c:pt>
                <c:pt idx="128364">
                  <c:v>64182</c:v>
                </c:pt>
                <c:pt idx="128365">
                  <c:v>64182.5</c:v>
                </c:pt>
                <c:pt idx="128366">
                  <c:v>64183</c:v>
                </c:pt>
                <c:pt idx="128367">
                  <c:v>64183.5</c:v>
                </c:pt>
                <c:pt idx="128368">
                  <c:v>64184</c:v>
                </c:pt>
                <c:pt idx="128369">
                  <c:v>64184.5</c:v>
                </c:pt>
                <c:pt idx="128370">
                  <c:v>64185</c:v>
                </c:pt>
                <c:pt idx="128371">
                  <c:v>64185.5</c:v>
                </c:pt>
                <c:pt idx="128372">
                  <c:v>64186</c:v>
                </c:pt>
                <c:pt idx="128373">
                  <c:v>64186.5</c:v>
                </c:pt>
                <c:pt idx="128374">
                  <c:v>64187</c:v>
                </c:pt>
                <c:pt idx="128375">
                  <c:v>64187.5</c:v>
                </c:pt>
                <c:pt idx="128376">
                  <c:v>64188</c:v>
                </c:pt>
                <c:pt idx="128377">
                  <c:v>64188.5</c:v>
                </c:pt>
                <c:pt idx="128378">
                  <c:v>64189</c:v>
                </c:pt>
                <c:pt idx="128379">
                  <c:v>64189.5</c:v>
                </c:pt>
                <c:pt idx="128380">
                  <c:v>64190</c:v>
                </c:pt>
                <c:pt idx="128381">
                  <c:v>64190.5</c:v>
                </c:pt>
                <c:pt idx="128382">
                  <c:v>64191</c:v>
                </c:pt>
                <c:pt idx="128383">
                  <c:v>64191.5</c:v>
                </c:pt>
                <c:pt idx="128384">
                  <c:v>64192</c:v>
                </c:pt>
                <c:pt idx="128385">
                  <c:v>64192.5</c:v>
                </c:pt>
                <c:pt idx="128386">
                  <c:v>64193</c:v>
                </c:pt>
                <c:pt idx="128387">
                  <c:v>64193.5</c:v>
                </c:pt>
                <c:pt idx="128388">
                  <c:v>64194</c:v>
                </c:pt>
                <c:pt idx="128389">
                  <c:v>64194.5</c:v>
                </c:pt>
                <c:pt idx="128390">
                  <c:v>64195</c:v>
                </c:pt>
                <c:pt idx="128391">
                  <c:v>64195.5</c:v>
                </c:pt>
                <c:pt idx="128392">
                  <c:v>64196</c:v>
                </c:pt>
                <c:pt idx="128393">
                  <c:v>64196.5</c:v>
                </c:pt>
                <c:pt idx="128394">
                  <c:v>64197</c:v>
                </c:pt>
                <c:pt idx="128395">
                  <c:v>64197.5</c:v>
                </c:pt>
                <c:pt idx="128396">
                  <c:v>64198</c:v>
                </c:pt>
                <c:pt idx="128397">
                  <c:v>64198.5</c:v>
                </c:pt>
                <c:pt idx="128398">
                  <c:v>64199</c:v>
                </c:pt>
                <c:pt idx="128399">
                  <c:v>64199.5</c:v>
                </c:pt>
                <c:pt idx="128400">
                  <c:v>64200</c:v>
                </c:pt>
                <c:pt idx="128401">
                  <c:v>64200.5</c:v>
                </c:pt>
                <c:pt idx="128402">
                  <c:v>64201</c:v>
                </c:pt>
                <c:pt idx="128403">
                  <c:v>64201.5</c:v>
                </c:pt>
                <c:pt idx="128404">
                  <c:v>64202</c:v>
                </c:pt>
                <c:pt idx="128405">
                  <c:v>64202.5</c:v>
                </c:pt>
                <c:pt idx="128406">
                  <c:v>64203</c:v>
                </c:pt>
                <c:pt idx="128407">
                  <c:v>64203.5</c:v>
                </c:pt>
                <c:pt idx="128408">
                  <c:v>64204</c:v>
                </c:pt>
                <c:pt idx="128409">
                  <c:v>64204.5</c:v>
                </c:pt>
                <c:pt idx="128410">
                  <c:v>64205</c:v>
                </c:pt>
                <c:pt idx="128411">
                  <c:v>64205.5</c:v>
                </c:pt>
                <c:pt idx="128412">
                  <c:v>64206</c:v>
                </c:pt>
                <c:pt idx="128413">
                  <c:v>64206.5</c:v>
                </c:pt>
                <c:pt idx="128414">
                  <c:v>64207</c:v>
                </c:pt>
                <c:pt idx="128415">
                  <c:v>64207.5</c:v>
                </c:pt>
                <c:pt idx="128416">
                  <c:v>64208</c:v>
                </c:pt>
                <c:pt idx="128417">
                  <c:v>64208.5</c:v>
                </c:pt>
                <c:pt idx="128418">
                  <c:v>64209</c:v>
                </c:pt>
                <c:pt idx="128419">
                  <c:v>64209.5</c:v>
                </c:pt>
                <c:pt idx="128420">
                  <c:v>64210</c:v>
                </c:pt>
                <c:pt idx="128421">
                  <c:v>64210.5</c:v>
                </c:pt>
                <c:pt idx="128422">
                  <c:v>64211</c:v>
                </c:pt>
                <c:pt idx="128423">
                  <c:v>64211.5</c:v>
                </c:pt>
                <c:pt idx="128424">
                  <c:v>64212</c:v>
                </c:pt>
                <c:pt idx="128425">
                  <c:v>64212.5</c:v>
                </c:pt>
                <c:pt idx="128426">
                  <c:v>64213</c:v>
                </c:pt>
                <c:pt idx="128427">
                  <c:v>64213.5</c:v>
                </c:pt>
                <c:pt idx="128428">
                  <c:v>64214</c:v>
                </c:pt>
                <c:pt idx="128429">
                  <c:v>64214.5</c:v>
                </c:pt>
                <c:pt idx="128430">
                  <c:v>64215</c:v>
                </c:pt>
                <c:pt idx="128431">
                  <c:v>64215.5</c:v>
                </c:pt>
                <c:pt idx="128432">
                  <c:v>64216</c:v>
                </c:pt>
                <c:pt idx="128433">
                  <c:v>64216.5</c:v>
                </c:pt>
                <c:pt idx="128434">
                  <c:v>64217</c:v>
                </c:pt>
                <c:pt idx="128435">
                  <c:v>64217.5</c:v>
                </c:pt>
                <c:pt idx="128436">
                  <c:v>64218</c:v>
                </c:pt>
                <c:pt idx="128437">
                  <c:v>64218.5</c:v>
                </c:pt>
                <c:pt idx="128438">
                  <c:v>64219</c:v>
                </c:pt>
                <c:pt idx="128439">
                  <c:v>64219.5</c:v>
                </c:pt>
                <c:pt idx="128440">
                  <c:v>64220</c:v>
                </c:pt>
                <c:pt idx="128441">
                  <c:v>64220.5</c:v>
                </c:pt>
                <c:pt idx="128442">
                  <c:v>64221</c:v>
                </c:pt>
                <c:pt idx="128443">
                  <c:v>64221.5</c:v>
                </c:pt>
                <c:pt idx="128444">
                  <c:v>64222</c:v>
                </c:pt>
                <c:pt idx="128445">
                  <c:v>64222.5</c:v>
                </c:pt>
                <c:pt idx="128446">
                  <c:v>64223</c:v>
                </c:pt>
                <c:pt idx="128447">
                  <c:v>64223.5</c:v>
                </c:pt>
                <c:pt idx="128448">
                  <c:v>64224</c:v>
                </c:pt>
                <c:pt idx="128449">
                  <c:v>64224.5</c:v>
                </c:pt>
                <c:pt idx="128450">
                  <c:v>64225</c:v>
                </c:pt>
                <c:pt idx="128451">
                  <c:v>64225.5</c:v>
                </c:pt>
                <c:pt idx="128452">
                  <c:v>64226</c:v>
                </c:pt>
                <c:pt idx="128453">
                  <c:v>64226.5</c:v>
                </c:pt>
                <c:pt idx="128454">
                  <c:v>64227</c:v>
                </c:pt>
                <c:pt idx="128455">
                  <c:v>64227.5</c:v>
                </c:pt>
                <c:pt idx="128456">
                  <c:v>64228</c:v>
                </c:pt>
                <c:pt idx="128457">
                  <c:v>64228.5</c:v>
                </c:pt>
                <c:pt idx="128458">
                  <c:v>64229</c:v>
                </c:pt>
                <c:pt idx="128459">
                  <c:v>64229.5</c:v>
                </c:pt>
                <c:pt idx="128460">
                  <c:v>64230</c:v>
                </c:pt>
                <c:pt idx="128461">
                  <c:v>64230.5</c:v>
                </c:pt>
                <c:pt idx="128462">
                  <c:v>64231</c:v>
                </c:pt>
                <c:pt idx="128463">
                  <c:v>64231.5</c:v>
                </c:pt>
                <c:pt idx="128464">
                  <c:v>64232</c:v>
                </c:pt>
                <c:pt idx="128465">
                  <c:v>64232.5</c:v>
                </c:pt>
                <c:pt idx="128466">
                  <c:v>64233</c:v>
                </c:pt>
                <c:pt idx="128467">
                  <c:v>64233.5</c:v>
                </c:pt>
                <c:pt idx="128468">
                  <c:v>64234</c:v>
                </c:pt>
                <c:pt idx="128469">
                  <c:v>64234.5</c:v>
                </c:pt>
                <c:pt idx="128470">
                  <c:v>64235</c:v>
                </c:pt>
                <c:pt idx="128471">
                  <c:v>64235.5</c:v>
                </c:pt>
                <c:pt idx="128472">
                  <c:v>64236</c:v>
                </c:pt>
                <c:pt idx="128473">
                  <c:v>64236.5</c:v>
                </c:pt>
                <c:pt idx="128474">
                  <c:v>64237</c:v>
                </c:pt>
                <c:pt idx="128475">
                  <c:v>64237.5</c:v>
                </c:pt>
                <c:pt idx="128476">
                  <c:v>64238</c:v>
                </c:pt>
                <c:pt idx="128477">
                  <c:v>64238.5</c:v>
                </c:pt>
                <c:pt idx="128478">
                  <c:v>64239</c:v>
                </c:pt>
                <c:pt idx="128479">
                  <c:v>64239.5</c:v>
                </c:pt>
                <c:pt idx="128480">
                  <c:v>64240</c:v>
                </c:pt>
                <c:pt idx="128481">
                  <c:v>64240.5</c:v>
                </c:pt>
                <c:pt idx="128482">
                  <c:v>64241</c:v>
                </c:pt>
                <c:pt idx="128483">
                  <c:v>64241.5</c:v>
                </c:pt>
                <c:pt idx="128484">
                  <c:v>64242</c:v>
                </c:pt>
                <c:pt idx="128485">
                  <c:v>64242.5</c:v>
                </c:pt>
                <c:pt idx="128486">
                  <c:v>64243</c:v>
                </c:pt>
                <c:pt idx="128487">
                  <c:v>64243.5</c:v>
                </c:pt>
                <c:pt idx="128488">
                  <c:v>64244</c:v>
                </c:pt>
                <c:pt idx="128489">
                  <c:v>64244.5</c:v>
                </c:pt>
                <c:pt idx="128490">
                  <c:v>64245</c:v>
                </c:pt>
                <c:pt idx="128491">
                  <c:v>64245.5</c:v>
                </c:pt>
                <c:pt idx="128492">
                  <c:v>64246</c:v>
                </c:pt>
                <c:pt idx="128493">
                  <c:v>64246.5</c:v>
                </c:pt>
                <c:pt idx="128494">
                  <c:v>64247</c:v>
                </c:pt>
                <c:pt idx="128495">
                  <c:v>64247.5</c:v>
                </c:pt>
                <c:pt idx="128496">
                  <c:v>64248</c:v>
                </c:pt>
                <c:pt idx="128497">
                  <c:v>64248.5</c:v>
                </c:pt>
                <c:pt idx="128498">
                  <c:v>64249</c:v>
                </c:pt>
                <c:pt idx="128499">
                  <c:v>64249.5</c:v>
                </c:pt>
                <c:pt idx="128500">
                  <c:v>64250</c:v>
                </c:pt>
                <c:pt idx="128501">
                  <c:v>64250.5</c:v>
                </c:pt>
                <c:pt idx="128502">
                  <c:v>64251</c:v>
                </c:pt>
                <c:pt idx="128503">
                  <c:v>64251.5</c:v>
                </c:pt>
                <c:pt idx="128504">
                  <c:v>64252</c:v>
                </c:pt>
                <c:pt idx="128505">
                  <c:v>64252.5</c:v>
                </c:pt>
                <c:pt idx="128506">
                  <c:v>64253</c:v>
                </c:pt>
                <c:pt idx="128507">
                  <c:v>64253.5</c:v>
                </c:pt>
                <c:pt idx="128508">
                  <c:v>64254</c:v>
                </c:pt>
                <c:pt idx="128509">
                  <c:v>64254.5</c:v>
                </c:pt>
                <c:pt idx="128510">
                  <c:v>64255</c:v>
                </c:pt>
                <c:pt idx="128511">
                  <c:v>64255.5</c:v>
                </c:pt>
                <c:pt idx="128512">
                  <c:v>64256</c:v>
                </c:pt>
                <c:pt idx="128513">
                  <c:v>64256.5</c:v>
                </c:pt>
                <c:pt idx="128514">
                  <c:v>64257</c:v>
                </c:pt>
                <c:pt idx="128515">
                  <c:v>64257.5</c:v>
                </c:pt>
                <c:pt idx="128516">
                  <c:v>64258</c:v>
                </c:pt>
                <c:pt idx="128517">
                  <c:v>64258.5</c:v>
                </c:pt>
                <c:pt idx="128518">
                  <c:v>64259</c:v>
                </c:pt>
                <c:pt idx="128519">
                  <c:v>64259.5</c:v>
                </c:pt>
                <c:pt idx="128520">
                  <c:v>64260</c:v>
                </c:pt>
                <c:pt idx="128521">
                  <c:v>64260.5</c:v>
                </c:pt>
                <c:pt idx="128522">
                  <c:v>64261</c:v>
                </c:pt>
                <c:pt idx="128523">
                  <c:v>64261.5</c:v>
                </c:pt>
                <c:pt idx="128524">
                  <c:v>64262</c:v>
                </c:pt>
                <c:pt idx="128525">
                  <c:v>64262.5</c:v>
                </c:pt>
                <c:pt idx="128526">
                  <c:v>64263</c:v>
                </c:pt>
                <c:pt idx="128527">
                  <c:v>64263.5</c:v>
                </c:pt>
                <c:pt idx="128528">
                  <c:v>64264</c:v>
                </c:pt>
                <c:pt idx="128529">
                  <c:v>64264.5</c:v>
                </c:pt>
                <c:pt idx="128530">
                  <c:v>64265</c:v>
                </c:pt>
                <c:pt idx="128531">
                  <c:v>64265.5</c:v>
                </c:pt>
                <c:pt idx="128532">
                  <c:v>64266</c:v>
                </c:pt>
                <c:pt idx="128533">
                  <c:v>64266.5</c:v>
                </c:pt>
                <c:pt idx="128534">
                  <c:v>64267</c:v>
                </c:pt>
                <c:pt idx="128535">
                  <c:v>64267.5</c:v>
                </c:pt>
                <c:pt idx="128536">
                  <c:v>64268</c:v>
                </c:pt>
                <c:pt idx="128537">
                  <c:v>64268.5</c:v>
                </c:pt>
                <c:pt idx="128538">
                  <c:v>64269</c:v>
                </c:pt>
                <c:pt idx="128539">
                  <c:v>64269.5</c:v>
                </c:pt>
                <c:pt idx="128540">
                  <c:v>64270</c:v>
                </c:pt>
                <c:pt idx="128541">
                  <c:v>64270.5</c:v>
                </c:pt>
                <c:pt idx="128542">
                  <c:v>64271</c:v>
                </c:pt>
                <c:pt idx="128543">
                  <c:v>64271.5</c:v>
                </c:pt>
                <c:pt idx="128544">
                  <c:v>64272</c:v>
                </c:pt>
                <c:pt idx="128545">
                  <c:v>64272.5</c:v>
                </c:pt>
                <c:pt idx="128546">
                  <c:v>64273</c:v>
                </c:pt>
                <c:pt idx="128547">
                  <c:v>64273.5</c:v>
                </c:pt>
                <c:pt idx="128548">
                  <c:v>64274</c:v>
                </c:pt>
                <c:pt idx="128549">
                  <c:v>64274.5</c:v>
                </c:pt>
                <c:pt idx="128550">
                  <c:v>64275</c:v>
                </c:pt>
                <c:pt idx="128551">
                  <c:v>64275.5</c:v>
                </c:pt>
                <c:pt idx="128552">
                  <c:v>64276</c:v>
                </c:pt>
                <c:pt idx="128553">
                  <c:v>64276.5</c:v>
                </c:pt>
                <c:pt idx="128554">
                  <c:v>64277</c:v>
                </c:pt>
                <c:pt idx="128555">
                  <c:v>64277.5</c:v>
                </c:pt>
                <c:pt idx="128556">
                  <c:v>64278</c:v>
                </c:pt>
                <c:pt idx="128557">
                  <c:v>64278.5</c:v>
                </c:pt>
                <c:pt idx="128558">
                  <c:v>64279</c:v>
                </c:pt>
                <c:pt idx="128559">
                  <c:v>64279.5</c:v>
                </c:pt>
                <c:pt idx="128560">
                  <c:v>64280</c:v>
                </c:pt>
                <c:pt idx="128561">
                  <c:v>64280.5</c:v>
                </c:pt>
                <c:pt idx="128562">
                  <c:v>64281</c:v>
                </c:pt>
                <c:pt idx="128563">
                  <c:v>64281.5</c:v>
                </c:pt>
                <c:pt idx="128564">
                  <c:v>64282</c:v>
                </c:pt>
                <c:pt idx="128565">
                  <c:v>64282.5</c:v>
                </c:pt>
                <c:pt idx="128566">
                  <c:v>64283</c:v>
                </c:pt>
                <c:pt idx="128567">
                  <c:v>64283.5</c:v>
                </c:pt>
                <c:pt idx="128568">
                  <c:v>64284</c:v>
                </c:pt>
                <c:pt idx="128569">
                  <c:v>64284.5</c:v>
                </c:pt>
                <c:pt idx="128570">
                  <c:v>64285</c:v>
                </c:pt>
                <c:pt idx="128571">
                  <c:v>64285.5</c:v>
                </c:pt>
                <c:pt idx="128572">
                  <c:v>64286</c:v>
                </c:pt>
                <c:pt idx="128573">
                  <c:v>64286.5</c:v>
                </c:pt>
                <c:pt idx="128574">
                  <c:v>64287</c:v>
                </c:pt>
                <c:pt idx="128575">
                  <c:v>64287.5</c:v>
                </c:pt>
                <c:pt idx="128576">
                  <c:v>64288</c:v>
                </c:pt>
                <c:pt idx="128577">
                  <c:v>64288.5</c:v>
                </c:pt>
                <c:pt idx="128578">
                  <c:v>64289</c:v>
                </c:pt>
                <c:pt idx="128579">
                  <c:v>64289.5</c:v>
                </c:pt>
                <c:pt idx="128580">
                  <c:v>64290</c:v>
                </c:pt>
                <c:pt idx="128581">
                  <c:v>64290.5</c:v>
                </c:pt>
                <c:pt idx="128582">
                  <c:v>64291</c:v>
                </c:pt>
                <c:pt idx="128583">
                  <c:v>64291.5</c:v>
                </c:pt>
                <c:pt idx="128584">
                  <c:v>64292</c:v>
                </c:pt>
                <c:pt idx="128585">
                  <c:v>64292.5</c:v>
                </c:pt>
                <c:pt idx="128586">
                  <c:v>64293</c:v>
                </c:pt>
                <c:pt idx="128587">
                  <c:v>64293.5</c:v>
                </c:pt>
                <c:pt idx="128588">
                  <c:v>64294</c:v>
                </c:pt>
                <c:pt idx="128589">
                  <c:v>64294.5</c:v>
                </c:pt>
                <c:pt idx="128590">
                  <c:v>64295</c:v>
                </c:pt>
                <c:pt idx="128591">
                  <c:v>64295.5</c:v>
                </c:pt>
                <c:pt idx="128592">
                  <c:v>64296</c:v>
                </c:pt>
                <c:pt idx="128593">
                  <c:v>64296.5</c:v>
                </c:pt>
                <c:pt idx="128594">
                  <c:v>64297</c:v>
                </c:pt>
                <c:pt idx="128595">
                  <c:v>64297.5</c:v>
                </c:pt>
                <c:pt idx="128596">
                  <c:v>64298</c:v>
                </c:pt>
                <c:pt idx="128597">
                  <c:v>64298.5</c:v>
                </c:pt>
                <c:pt idx="128598">
                  <c:v>64299</c:v>
                </c:pt>
                <c:pt idx="128599">
                  <c:v>64299.5</c:v>
                </c:pt>
                <c:pt idx="128600">
                  <c:v>64300</c:v>
                </c:pt>
                <c:pt idx="128601">
                  <c:v>64300.5</c:v>
                </c:pt>
                <c:pt idx="128602">
                  <c:v>64301</c:v>
                </c:pt>
                <c:pt idx="128603">
                  <c:v>64301.5</c:v>
                </c:pt>
                <c:pt idx="128604">
                  <c:v>64302</c:v>
                </c:pt>
                <c:pt idx="128605">
                  <c:v>64302.5</c:v>
                </c:pt>
                <c:pt idx="128606">
                  <c:v>64303</c:v>
                </c:pt>
                <c:pt idx="128607">
                  <c:v>64303.5</c:v>
                </c:pt>
                <c:pt idx="128608">
                  <c:v>64304</c:v>
                </c:pt>
                <c:pt idx="128609">
                  <c:v>64304.5</c:v>
                </c:pt>
                <c:pt idx="128610">
                  <c:v>64305</c:v>
                </c:pt>
                <c:pt idx="128611">
                  <c:v>64305.5</c:v>
                </c:pt>
                <c:pt idx="128612">
                  <c:v>64306</c:v>
                </c:pt>
                <c:pt idx="128613">
                  <c:v>64306.5</c:v>
                </c:pt>
                <c:pt idx="128614">
                  <c:v>64307</c:v>
                </c:pt>
                <c:pt idx="128615">
                  <c:v>64307.5</c:v>
                </c:pt>
                <c:pt idx="128616">
                  <c:v>64308</c:v>
                </c:pt>
                <c:pt idx="128617">
                  <c:v>64308.5</c:v>
                </c:pt>
                <c:pt idx="128618">
                  <c:v>64309</c:v>
                </c:pt>
                <c:pt idx="128619">
                  <c:v>64309.5</c:v>
                </c:pt>
                <c:pt idx="128620">
                  <c:v>64310</c:v>
                </c:pt>
                <c:pt idx="128621">
                  <c:v>64310.5</c:v>
                </c:pt>
                <c:pt idx="128622">
                  <c:v>64311</c:v>
                </c:pt>
                <c:pt idx="128623">
                  <c:v>64311.5</c:v>
                </c:pt>
                <c:pt idx="128624">
                  <c:v>64312</c:v>
                </c:pt>
                <c:pt idx="128625">
                  <c:v>64312.5</c:v>
                </c:pt>
                <c:pt idx="128626">
                  <c:v>64313</c:v>
                </c:pt>
                <c:pt idx="128627">
                  <c:v>64313.5</c:v>
                </c:pt>
                <c:pt idx="128628">
                  <c:v>64314</c:v>
                </c:pt>
                <c:pt idx="128629">
                  <c:v>64314.5</c:v>
                </c:pt>
                <c:pt idx="128630">
                  <c:v>64315</c:v>
                </c:pt>
                <c:pt idx="128631">
                  <c:v>64315.5</c:v>
                </c:pt>
                <c:pt idx="128632">
                  <c:v>64316</c:v>
                </c:pt>
                <c:pt idx="128633">
                  <c:v>64316.5</c:v>
                </c:pt>
                <c:pt idx="128634">
                  <c:v>64317</c:v>
                </c:pt>
                <c:pt idx="128635">
                  <c:v>64317.5</c:v>
                </c:pt>
                <c:pt idx="128636">
                  <c:v>64318</c:v>
                </c:pt>
                <c:pt idx="128637">
                  <c:v>64318.5</c:v>
                </c:pt>
                <c:pt idx="128638">
                  <c:v>64319</c:v>
                </c:pt>
                <c:pt idx="128639">
                  <c:v>64319.5</c:v>
                </c:pt>
                <c:pt idx="128640">
                  <c:v>64320</c:v>
                </c:pt>
                <c:pt idx="128641">
                  <c:v>64320.5</c:v>
                </c:pt>
                <c:pt idx="128642">
                  <c:v>64321</c:v>
                </c:pt>
                <c:pt idx="128643">
                  <c:v>64321.5</c:v>
                </c:pt>
                <c:pt idx="128644">
                  <c:v>64322</c:v>
                </c:pt>
                <c:pt idx="128645">
                  <c:v>64322.5</c:v>
                </c:pt>
                <c:pt idx="128646">
                  <c:v>64323</c:v>
                </c:pt>
                <c:pt idx="128647">
                  <c:v>64323.5</c:v>
                </c:pt>
                <c:pt idx="128648">
                  <c:v>64324</c:v>
                </c:pt>
                <c:pt idx="128649">
                  <c:v>64324.5</c:v>
                </c:pt>
                <c:pt idx="128650">
                  <c:v>64325</c:v>
                </c:pt>
                <c:pt idx="128651">
                  <c:v>64325.5</c:v>
                </c:pt>
                <c:pt idx="128652">
                  <c:v>64326</c:v>
                </c:pt>
                <c:pt idx="128653">
                  <c:v>64326.5</c:v>
                </c:pt>
                <c:pt idx="128654">
                  <c:v>64327</c:v>
                </c:pt>
                <c:pt idx="128655">
                  <c:v>64327.5</c:v>
                </c:pt>
                <c:pt idx="128656">
                  <c:v>64328</c:v>
                </c:pt>
                <c:pt idx="128657">
                  <c:v>64328.5</c:v>
                </c:pt>
                <c:pt idx="128658">
                  <c:v>64329</c:v>
                </c:pt>
                <c:pt idx="128659">
                  <c:v>64329.5</c:v>
                </c:pt>
                <c:pt idx="128660">
                  <c:v>64330</c:v>
                </c:pt>
                <c:pt idx="128661">
                  <c:v>64330.5</c:v>
                </c:pt>
                <c:pt idx="128662">
                  <c:v>64331</c:v>
                </c:pt>
                <c:pt idx="128663">
                  <c:v>64331.5</c:v>
                </c:pt>
                <c:pt idx="128664">
                  <c:v>64332</c:v>
                </c:pt>
                <c:pt idx="128665">
                  <c:v>64332.5</c:v>
                </c:pt>
                <c:pt idx="128666">
                  <c:v>64333</c:v>
                </c:pt>
                <c:pt idx="128667">
                  <c:v>64333.5</c:v>
                </c:pt>
                <c:pt idx="128668">
                  <c:v>64334</c:v>
                </c:pt>
                <c:pt idx="128669">
                  <c:v>64334.5</c:v>
                </c:pt>
                <c:pt idx="128670">
                  <c:v>64335</c:v>
                </c:pt>
                <c:pt idx="128671">
                  <c:v>64335.5</c:v>
                </c:pt>
                <c:pt idx="128672">
                  <c:v>64336</c:v>
                </c:pt>
                <c:pt idx="128673">
                  <c:v>64336.5</c:v>
                </c:pt>
                <c:pt idx="128674">
                  <c:v>64337</c:v>
                </c:pt>
                <c:pt idx="128675">
                  <c:v>64337.5</c:v>
                </c:pt>
                <c:pt idx="128676">
                  <c:v>64338</c:v>
                </c:pt>
                <c:pt idx="128677">
                  <c:v>64338.5</c:v>
                </c:pt>
                <c:pt idx="128678">
                  <c:v>64339</c:v>
                </c:pt>
                <c:pt idx="128679">
                  <c:v>64339.5</c:v>
                </c:pt>
                <c:pt idx="128680">
                  <c:v>64340</c:v>
                </c:pt>
                <c:pt idx="128681">
                  <c:v>64340.5</c:v>
                </c:pt>
                <c:pt idx="128682">
                  <c:v>64341</c:v>
                </c:pt>
                <c:pt idx="128683">
                  <c:v>64341.5</c:v>
                </c:pt>
                <c:pt idx="128684">
                  <c:v>64342</c:v>
                </c:pt>
                <c:pt idx="128685">
                  <c:v>64342.5</c:v>
                </c:pt>
                <c:pt idx="128686">
                  <c:v>64343</c:v>
                </c:pt>
                <c:pt idx="128687">
                  <c:v>64343.5</c:v>
                </c:pt>
                <c:pt idx="128688">
                  <c:v>64344</c:v>
                </c:pt>
                <c:pt idx="128689">
                  <c:v>64344.5</c:v>
                </c:pt>
                <c:pt idx="128690">
                  <c:v>64345</c:v>
                </c:pt>
                <c:pt idx="128691">
                  <c:v>64345.5</c:v>
                </c:pt>
                <c:pt idx="128692">
                  <c:v>64346</c:v>
                </c:pt>
                <c:pt idx="128693">
                  <c:v>64346.5</c:v>
                </c:pt>
                <c:pt idx="128694">
                  <c:v>64347</c:v>
                </c:pt>
                <c:pt idx="128695">
                  <c:v>64347.5</c:v>
                </c:pt>
                <c:pt idx="128696">
                  <c:v>64348</c:v>
                </c:pt>
                <c:pt idx="128697">
                  <c:v>64348.5</c:v>
                </c:pt>
                <c:pt idx="128698">
                  <c:v>64349</c:v>
                </c:pt>
                <c:pt idx="128699">
                  <c:v>64349.5</c:v>
                </c:pt>
                <c:pt idx="128700">
                  <c:v>64350</c:v>
                </c:pt>
                <c:pt idx="128701">
                  <c:v>64350.5</c:v>
                </c:pt>
                <c:pt idx="128702">
                  <c:v>64351</c:v>
                </c:pt>
                <c:pt idx="128703">
                  <c:v>64351.5</c:v>
                </c:pt>
                <c:pt idx="128704">
                  <c:v>64352</c:v>
                </c:pt>
                <c:pt idx="128705">
                  <c:v>64352.5</c:v>
                </c:pt>
                <c:pt idx="128706">
                  <c:v>64353</c:v>
                </c:pt>
                <c:pt idx="128707">
                  <c:v>64353.5</c:v>
                </c:pt>
                <c:pt idx="128708">
                  <c:v>64354</c:v>
                </c:pt>
                <c:pt idx="128709">
                  <c:v>64354.5</c:v>
                </c:pt>
                <c:pt idx="128710">
                  <c:v>64355</c:v>
                </c:pt>
                <c:pt idx="128711">
                  <c:v>64355.5</c:v>
                </c:pt>
                <c:pt idx="128712">
                  <c:v>64356</c:v>
                </c:pt>
                <c:pt idx="128713">
                  <c:v>64356.5</c:v>
                </c:pt>
                <c:pt idx="128714">
                  <c:v>64357</c:v>
                </c:pt>
                <c:pt idx="128715">
                  <c:v>64357.5</c:v>
                </c:pt>
                <c:pt idx="128716">
                  <c:v>64358</c:v>
                </c:pt>
                <c:pt idx="128717">
                  <c:v>64358.5</c:v>
                </c:pt>
                <c:pt idx="128718">
                  <c:v>64359</c:v>
                </c:pt>
                <c:pt idx="128719">
                  <c:v>64359.5</c:v>
                </c:pt>
                <c:pt idx="128720">
                  <c:v>64360</c:v>
                </c:pt>
                <c:pt idx="128721">
                  <c:v>64360.5</c:v>
                </c:pt>
                <c:pt idx="128722">
                  <c:v>64361</c:v>
                </c:pt>
                <c:pt idx="128723">
                  <c:v>64361.5</c:v>
                </c:pt>
                <c:pt idx="128724">
                  <c:v>64362</c:v>
                </c:pt>
                <c:pt idx="128725">
                  <c:v>64362.5</c:v>
                </c:pt>
                <c:pt idx="128726">
                  <c:v>64363</c:v>
                </c:pt>
                <c:pt idx="128727">
                  <c:v>64363.5</c:v>
                </c:pt>
                <c:pt idx="128728">
                  <c:v>64364</c:v>
                </c:pt>
                <c:pt idx="128729">
                  <c:v>64364.5</c:v>
                </c:pt>
                <c:pt idx="128730">
                  <c:v>64365</c:v>
                </c:pt>
                <c:pt idx="128731">
                  <c:v>64365.5</c:v>
                </c:pt>
                <c:pt idx="128732">
                  <c:v>64366</c:v>
                </c:pt>
                <c:pt idx="128733">
                  <c:v>64366.5</c:v>
                </c:pt>
                <c:pt idx="128734">
                  <c:v>64367</c:v>
                </c:pt>
                <c:pt idx="128735">
                  <c:v>64367.5</c:v>
                </c:pt>
                <c:pt idx="128736">
                  <c:v>64368</c:v>
                </c:pt>
                <c:pt idx="128737">
                  <c:v>64368.5</c:v>
                </c:pt>
                <c:pt idx="128738">
                  <c:v>64369</c:v>
                </c:pt>
                <c:pt idx="128739">
                  <c:v>64369.5</c:v>
                </c:pt>
                <c:pt idx="128740">
                  <c:v>64370</c:v>
                </c:pt>
                <c:pt idx="128741">
                  <c:v>64370.5</c:v>
                </c:pt>
                <c:pt idx="128742">
                  <c:v>64371</c:v>
                </c:pt>
                <c:pt idx="128743">
                  <c:v>64371.5</c:v>
                </c:pt>
                <c:pt idx="128744">
                  <c:v>64372</c:v>
                </c:pt>
                <c:pt idx="128745">
                  <c:v>64372.5</c:v>
                </c:pt>
                <c:pt idx="128746">
                  <c:v>64373</c:v>
                </c:pt>
                <c:pt idx="128747">
                  <c:v>64373.5</c:v>
                </c:pt>
                <c:pt idx="128748">
                  <c:v>64374</c:v>
                </c:pt>
                <c:pt idx="128749">
                  <c:v>64374.5</c:v>
                </c:pt>
                <c:pt idx="128750">
                  <c:v>64375</c:v>
                </c:pt>
                <c:pt idx="128751">
                  <c:v>64375.5</c:v>
                </c:pt>
                <c:pt idx="128752">
                  <c:v>64376</c:v>
                </c:pt>
                <c:pt idx="128753">
                  <c:v>64376.5</c:v>
                </c:pt>
                <c:pt idx="128754">
                  <c:v>64377</c:v>
                </c:pt>
                <c:pt idx="128755">
                  <c:v>64377.5</c:v>
                </c:pt>
                <c:pt idx="128756">
                  <c:v>64378</c:v>
                </c:pt>
                <c:pt idx="128757">
                  <c:v>64378.5</c:v>
                </c:pt>
                <c:pt idx="128758">
                  <c:v>64379</c:v>
                </c:pt>
                <c:pt idx="128759">
                  <c:v>64379.5</c:v>
                </c:pt>
                <c:pt idx="128760">
                  <c:v>64380</c:v>
                </c:pt>
                <c:pt idx="128761">
                  <c:v>64380.5</c:v>
                </c:pt>
                <c:pt idx="128762">
                  <c:v>64381</c:v>
                </c:pt>
                <c:pt idx="128763">
                  <c:v>64381.5</c:v>
                </c:pt>
                <c:pt idx="128764">
                  <c:v>64382</c:v>
                </c:pt>
                <c:pt idx="128765">
                  <c:v>64382.5</c:v>
                </c:pt>
                <c:pt idx="128766">
                  <c:v>64383</c:v>
                </c:pt>
                <c:pt idx="128767">
                  <c:v>64383.5</c:v>
                </c:pt>
                <c:pt idx="128768">
                  <c:v>64384</c:v>
                </c:pt>
                <c:pt idx="128769">
                  <c:v>64384.5</c:v>
                </c:pt>
                <c:pt idx="128770">
                  <c:v>64385</c:v>
                </c:pt>
                <c:pt idx="128771">
                  <c:v>64385.5</c:v>
                </c:pt>
                <c:pt idx="128772">
                  <c:v>64386</c:v>
                </c:pt>
                <c:pt idx="128773">
                  <c:v>64386.5</c:v>
                </c:pt>
                <c:pt idx="128774">
                  <c:v>64387</c:v>
                </c:pt>
                <c:pt idx="128775">
                  <c:v>64387.5</c:v>
                </c:pt>
                <c:pt idx="128776">
                  <c:v>64388</c:v>
                </c:pt>
                <c:pt idx="128777">
                  <c:v>64388.5</c:v>
                </c:pt>
                <c:pt idx="128778">
                  <c:v>64389</c:v>
                </c:pt>
                <c:pt idx="128779">
                  <c:v>64389.5</c:v>
                </c:pt>
                <c:pt idx="128780">
                  <c:v>64390</c:v>
                </c:pt>
                <c:pt idx="128781">
                  <c:v>64390.5</c:v>
                </c:pt>
                <c:pt idx="128782">
                  <c:v>64391</c:v>
                </c:pt>
                <c:pt idx="128783">
                  <c:v>64391.5</c:v>
                </c:pt>
                <c:pt idx="128784">
                  <c:v>64392</c:v>
                </c:pt>
                <c:pt idx="128785">
                  <c:v>64392.5</c:v>
                </c:pt>
                <c:pt idx="128786">
                  <c:v>64393</c:v>
                </c:pt>
                <c:pt idx="128787">
                  <c:v>64393.5</c:v>
                </c:pt>
                <c:pt idx="128788">
                  <c:v>64394</c:v>
                </c:pt>
                <c:pt idx="128789">
                  <c:v>64394.5</c:v>
                </c:pt>
                <c:pt idx="128790">
                  <c:v>64395</c:v>
                </c:pt>
                <c:pt idx="128791">
                  <c:v>64395.5</c:v>
                </c:pt>
                <c:pt idx="128792">
                  <c:v>64396</c:v>
                </c:pt>
                <c:pt idx="128793">
                  <c:v>64396.5</c:v>
                </c:pt>
                <c:pt idx="128794">
                  <c:v>64397</c:v>
                </c:pt>
                <c:pt idx="128795">
                  <c:v>64397.5</c:v>
                </c:pt>
                <c:pt idx="128796">
                  <c:v>64398</c:v>
                </c:pt>
                <c:pt idx="128797">
                  <c:v>64398.5</c:v>
                </c:pt>
                <c:pt idx="128798">
                  <c:v>64399</c:v>
                </c:pt>
                <c:pt idx="128799">
                  <c:v>64399.5</c:v>
                </c:pt>
                <c:pt idx="128800">
                  <c:v>64400</c:v>
                </c:pt>
                <c:pt idx="128801">
                  <c:v>64400.5</c:v>
                </c:pt>
                <c:pt idx="128802">
                  <c:v>64401</c:v>
                </c:pt>
                <c:pt idx="128803">
                  <c:v>64401.5</c:v>
                </c:pt>
                <c:pt idx="128804">
                  <c:v>64402</c:v>
                </c:pt>
                <c:pt idx="128805">
                  <c:v>64402.5</c:v>
                </c:pt>
                <c:pt idx="128806">
                  <c:v>64403</c:v>
                </c:pt>
                <c:pt idx="128807">
                  <c:v>64403.5</c:v>
                </c:pt>
                <c:pt idx="128808">
                  <c:v>64404</c:v>
                </c:pt>
                <c:pt idx="128809">
                  <c:v>64404.5</c:v>
                </c:pt>
                <c:pt idx="128810">
                  <c:v>64405</c:v>
                </c:pt>
                <c:pt idx="128811">
                  <c:v>64405.5</c:v>
                </c:pt>
                <c:pt idx="128812">
                  <c:v>64406</c:v>
                </c:pt>
                <c:pt idx="128813">
                  <c:v>64406.5</c:v>
                </c:pt>
                <c:pt idx="128814">
                  <c:v>64407</c:v>
                </c:pt>
                <c:pt idx="128815">
                  <c:v>64407.5</c:v>
                </c:pt>
                <c:pt idx="128816">
                  <c:v>64408</c:v>
                </c:pt>
                <c:pt idx="128817">
                  <c:v>64408.5</c:v>
                </c:pt>
                <c:pt idx="128818">
                  <c:v>64409</c:v>
                </c:pt>
                <c:pt idx="128819">
                  <c:v>64409.5</c:v>
                </c:pt>
                <c:pt idx="128820">
                  <c:v>64410</c:v>
                </c:pt>
                <c:pt idx="128821">
                  <c:v>64410.5</c:v>
                </c:pt>
                <c:pt idx="128822">
                  <c:v>64411</c:v>
                </c:pt>
                <c:pt idx="128823">
                  <c:v>64411.5</c:v>
                </c:pt>
                <c:pt idx="128824">
                  <c:v>64412</c:v>
                </c:pt>
                <c:pt idx="128825">
                  <c:v>64412.5</c:v>
                </c:pt>
                <c:pt idx="128826">
                  <c:v>64413</c:v>
                </c:pt>
                <c:pt idx="128827">
                  <c:v>64413.5</c:v>
                </c:pt>
                <c:pt idx="128828">
                  <c:v>64414</c:v>
                </c:pt>
                <c:pt idx="128829">
                  <c:v>64414.5</c:v>
                </c:pt>
                <c:pt idx="128830">
                  <c:v>64415</c:v>
                </c:pt>
                <c:pt idx="128831">
                  <c:v>64415.5</c:v>
                </c:pt>
                <c:pt idx="128832">
                  <c:v>64416</c:v>
                </c:pt>
                <c:pt idx="128833">
                  <c:v>64416.5</c:v>
                </c:pt>
                <c:pt idx="128834">
                  <c:v>64417</c:v>
                </c:pt>
                <c:pt idx="128835">
                  <c:v>64417.5</c:v>
                </c:pt>
                <c:pt idx="128836">
                  <c:v>64418</c:v>
                </c:pt>
                <c:pt idx="128837">
                  <c:v>64418.5</c:v>
                </c:pt>
                <c:pt idx="128838">
                  <c:v>64419</c:v>
                </c:pt>
                <c:pt idx="128839">
                  <c:v>64419.5</c:v>
                </c:pt>
                <c:pt idx="128840">
                  <c:v>64420</c:v>
                </c:pt>
                <c:pt idx="128841">
                  <c:v>64420.5</c:v>
                </c:pt>
                <c:pt idx="128842">
                  <c:v>64421</c:v>
                </c:pt>
                <c:pt idx="128843">
                  <c:v>64421.5</c:v>
                </c:pt>
                <c:pt idx="128844">
                  <c:v>64422</c:v>
                </c:pt>
                <c:pt idx="128845">
                  <c:v>64422.5</c:v>
                </c:pt>
                <c:pt idx="128846">
                  <c:v>64423</c:v>
                </c:pt>
                <c:pt idx="128847">
                  <c:v>64423.5</c:v>
                </c:pt>
                <c:pt idx="128848">
                  <c:v>64424</c:v>
                </c:pt>
                <c:pt idx="128849">
                  <c:v>64424.5</c:v>
                </c:pt>
                <c:pt idx="128850">
                  <c:v>64425</c:v>
                </c:pt>
                <c:pt idx="128851">
                  <c:v>64425.5</c:v>
                </c:pt>
                <c:pt idx="128852">
                  <c:v>64426</c:v>
                </c:pt>
                <c:pt idx="128853">
                  <c:v>64426.5</c:v>
                </c:pt>
                <c:pt idx="128854">
                  <c:v>64427</c:v>
                </c:pt>
                <c:pt idx="128855">
                  <c:v>64427.5</c:v>
                </c:pt>
                <c:pt idx="128856">
                  <c:v>64428</c:v>
                </c:pt>
                <c:pt idx="128857">
                  <c:v>64428.5</c:v>
                </c:pt>
                <c:pt idx="128858">
                  <c:v>64429</c:v>
                </c:pt>
                <c:pt idx="128859">
                  <c:v>64429.5</c:v>
                </c:pt>
                <c:pt idx="128860">
                  <c:v>64430</c:v>
                </c:pt>
                <c:pt idx="128861">
                  <c:v>64430.5</c:v>
                </c:pt>
                <c:pt idx="128862">
                  <c:v>64431</c:v>
                </c:pt>
                <c:pt idx="128863">
                  <c:v>64431.5</c:v>
                </c:pt>
                <c:pt idx="128864">
                  <c:v>64432</c:v>
                </c:pt>
                <c:pt idx="128865">
                  <c:v>64432.5</c:v>
                </c:pt>
                <c:pt idx="128866">
                  <c:v>64433</c:v>
                </c:pt>
                <c:pt idx="128867">
                  <c:v>64433.5</c:v>
                </c:pt>
                <c:pt idx="128868">
                  <c:v>64434</c:v>
                </c:pt>
                <c:pt idx="128869">
                  <c:v>64434.5</c:v>
                </c:pt>
                <c:pt idx="128870">
                  <c:v>64435</c:v>
                </c:pt>
                <c:pt idx="128871">
                  <c:v>64435.5</c:v>
                </c:pt>
                <c:pt idx="128872">
                  <c:v>64436</c:v>
                </c:pt>
                <c:pt idx="128873">
                  <c:v>64436.5</c:v>
                </c:pt>
                <c:pt idx="128874">
                  <c:v>64437</c:v>
                </c:pt>
                <c:pt idx="128875">
                  <c:v>64437.5</c:v>
                </c:pt>
                <c:pt idx="128876">
                  <c:v>64438</c:v>
                </c:pt>
                <c:pt idx="128877">
                  <c:v>64438.5</c:v>
                </c:pt>
                <c:pt idx="128878">
                  <c:v>64439</c:v>
                </c:pt>
                <c:pt idx="128879">
                  <c:v>64439.5</c:v>
                </c:pt>
                <c:pt idx="128880">
                  <c:v>64440</c:v>
                </c:pt>
                <c:pt idx="128881">
                  <c:v>64440.5</c:v>
                </c:pt>
                <c:pt idx="128882">
                  <c:v>64441</c:v>
                </c:pt>
                <c:pt idx="128883">
                  <c:v>64441.5</c:v>
                </c:pt>
                <c:pt idx="128884">
                  <c:v>64442</c:v>
                </c:pt>
                <c:pt idx="128885">
                  <c:v>64442.5</c:v>
                </c:pt>
                <c:pt idx="128886">
                  <c:v>64443</c:v>
                </c:pt>
                <c:pt idx="128887">
                  <c:v>64443.5</c:v>
                </c:pt>
                <c:pt idx="128888">
                  <c:v>64444</c:v>
                </c:pt>
                <c:pt idx="128889">
                  <c:v>64444.5</c:v>
                </c:pt>
                <c:pt idx="128890">
                  <c:v>64445</c:v>
                </c:pt>
                <c:pt idx="128891">
                  <c:v>64445.5</c:v>
                </c:pt>
                <c:pt idx="128892">
                  <c:v>64446</c:v>
                </c:pt>
                <c:pt idx="128893">
                  <c:v>64446.5</c:v>
                </c:pt>
                <c:pt idx="128894">
                  <c:v>64447</c:v>
                </c:pt>
                <c:pt idx="128895">
                  <c:v>64447.5</c:v>
                </c:pt>
                <c:pt idx="128896">
                  <c:v>64448</c:v>
                </c:pt>
                <c:pt idx="128897">
                  <c:v>64448.5</c:v>
                </c:pt>
                <c:pt idx="128898">
                  <c:v>64449</c:v>
                </c:pt>
                <c:pt idx="128899">
                  <c:v>64449.5</c:v>
                </c:pt>
                <c:pt idx="128900">
                  <c:v>64450</c:v>
                </c:pt>
                <c:pt idx="128901">
                  <c:v>64450.5</c:v>
                </c:pt>
                <c:pt idx="128902">
                  <c:v>64451</c:v>
                </c:pt>
                <c:pt idx="128903">
                  <c:v>64451.5</c:v>
                </c:pt>
                <c:pt idx="128904">
                  <c:v>64452</c:v>
                </c:pt>
                <c:pt idx="128905">
                  <c:v>64452.5</c:v>
                </c:pt>
                <c:pt idx="128906">
                  <c:v>64453</c:v>
                </c:pt>
                <c:pt idx="128907">
                  <c:v>64453.5</c:v>
                </c:pt>
                <c:pt idx="128908">
                  <c:v>64454</c:v>
                </c:pt>
                <c:pt idx="128909">
                  <c:v>64454.5</c:v>
                </c:pt>
                <c:pt idx="128910">
                  <c:v>64455</c:v>
                </c:pt>
                <c:pt idx="128911">
                  <c:v>64455.5</c:v>
                </c:pt>
                <c:pt idx="128912">
                  <c:v>64456</c:v>
                </c:pt>
                <c:pt idx="128913">
                  <c:v>64456.5</c:v>
                </c:pt>
                <c:pt idx="128914">
                  <c:v>64457</c:v>
                </c:pt>
                <c:pt idx="128915">
                  <c:v>64457.5</c:v>
                </c:pt>
                <c:pt idx="128916">
                  <c:v>64458</c:v>
                </c:pt>
                <c:pt idx="128917">
                  <c:v>64458.5</c:v>
                </c:pt>
                <c:pt idx="128918">
                  <c:v>64459</c:v>
                </c:pt>
                <c:pt idx="128919">
                  <c:v>64459.5</c:v>
                </c:pt>
                <c:pt idx="128920">
                  <c:v>64460</c:v>
                </c:pt>
                <c:pt idx="128921">
                  <c:v>64460.5</c:v>
                </c:pt>
                <c:pt idx="128922">
                  <c:v>64461</c:v>
                </c:pt>
                <c:pt idx="128923">
                  <c:v>64461.5</c:v>
                </c:pt>
                <c:pt idx="128924">
                  <c:v>64462</c:v>
                </c:pt>
                <c:pt idx="128925">
                  <c:v>64462.5</c:v>
                </c:pt>
                <c:pt idx="128926">
                  <c:v>64463</c:v>
                </c:pt>
                <c:pt idx="128927">
                  <c:v>64463.5</c:v>
                </c:pt>
                <c:pt idx="128928">
                  <c:v>64464</c:v>
                </c:pt>
                <c:pt idx="128929">
                  <c:v>64464.5</c:v>
                </c:pt>
                <c:pt idx="128930">
                  <c:v>64465</c:v>
                </c:pt>
                <c:pt idx="128931">
                  <c:v>64465.5</c:v>
                </c:pt>
                <c:pt idx="128932">
                  <c:v>64466</c:v>
                </c:pt>
                <c:pt idx="128933">
                  <c:v>64466.5</c:v>
                </c:pt>
                <c:pt idx="128934">
                  <c:v>64467</c:v>
                </c:pt>
                <c:pt idx="128935">
                  <c:v>64467.5</c:v>
                </c:pt>
                <c:pt idx="128936">
                  <c:v>64468</c:v>
                </c:pt>
                <c:pt idx="128937">
                  <c:v>64468.5</c:v>
                </c:pt>
                <c:pt idx="128938">
                  <c:v>64469</c:v>
                </c:pt>
                <c:pt idx="128939">
                  <c:v>64469.5</c:v>
                </c:pt>
                <c:pt idx="128940">
                  <c:v>64470</c:v>
                </c:pt>
                <c:pt idx="128941">
                  <c:v>64470.5</c:v>
                </c:pt>
                <c:pt idx="128942">
                  <c:v>64471</c:v>
                </c:pt>
                <c:pt idx="128943">
                  <c:v>64471.5</c:v>
                </c:pt>
                <c:pt idx="128944">
                  <c:v>64472</c:v>
                </c:pt>
                <c:pt idx="128945">
                  <c:v>64472.5</c:v>
                </c:pt>
                <c:pt idx="128946">
                  <c:v>64473</c:v>
                </c:pt>
                <c:pt idx="128947">
                  <c:v>64473.5</c:v>
                </c:pt>
                <c:pt idx="128948">
                  <c:v>64474</c:v>
                </c:pt>
                <c:pt idx="128949">
                  <c:v>64474.5</c:v>
                </c:pt>
                <c:pt idx="128950">
                  <c:v>64475</c:v>
                </c:pt>
                <c:pt idx="128951">
                  <c:v>64475.5</c:v>
                </c:pt>
                <c:pt idx="128952">
                  <c:v>64476</c:v>
                </c:pt>
                <c:pt idx="128953">
                  <c:v>64476.5</c:v>
                </c:pt>
                <c:pt idx="128954">
                  <c:v>64477</c:v>
                </c:pt>
                <c:pt idx="128955">
                  <c:v>64477.5</c:v>
                </c:pt>
                <c:pt idx="128956">
                  <c:v>64478</c:v>
                </c:pt>
                <c:pt idx="128957">
                  <c:v>64478.5</c:v>
                </c:pt>
                <c:pt idx="128958">
                  <c:v>64479</c:v>
                </c:pt>
                <c:pt idx="128959">
                  <c:v>64479.5</c:v>
                </c:pt>
                <c:pt idx="128960">
                  <c:v>64480</c:v>
                </c:pt>
                <c:pt idx="128961">
                  <c:v>64480.5</c:v>
                </c:pt>
                <c:pt idx="128962">
                  <c:v>64481</c:v>
                </c:pt>
                <c:pt idx="128963">
                  <c:v>64481.5</c:v>
                </c:pt>
                <c:pt idx="128964">
                  <c:v>64482</c:v>
                </c:pt>
                <c:pt idx="128965">
                  <c:v>64482.5</c:v>
                </c:pt>
                <c:pt idx="128966">
                  <c:v>64483</c:v>
                </c:pt>
                <c:pt idx="128967">
                  <c:v>64483.5</c:v>
                </c:pt>
                <c:pt idx="128968">
                  <c:v>64484</c:v>
                </c:pt>
                <c:pt idx="128969">
                  <c:v>64484.5</c:v>
                </c:pt>
                <c:pt idx="128970">
                  <c:v>64485</c:v>
                </c:pt>
                <c:pt idx="128971">
                  <c:v>64485.5</c:v>
                </c:pt>
                <c:pt idx="128972">
                  <c:v>64486</c:v>
                </c:pt>
                <c:pt idx="128973">
                  <c:v>64486.5</c:v>
                </c:pt>
                <c:pt idx="128974">
                  <c:v>64487</c:v>
                </c:pt>
                <c:pt idx="128975">
                  <c:v>64487.5</c:v>
                </c:pt>
                <c:pt idx="128976">
                  <c:v>64488</c:v>
                </c:pt>
                <c:pt idx="128977">
                  <c:v>64488.5</c:v>
                </c:pt>
                <c:pt idx="128978">
                  <c:v>64489</c:v>
                </c:pt>
                <c:pt idx="128979">
                  <c:v>64489.5</c:v>
                </c:pt>
                <c:pt idx="128980">
                  <c:v>64490</c:v>
                </c:pt>
                <c:pt idx="128981">
                  <c:v>64490.5</c:v>
                </c:pt>
                <c:pt idx="128982">
                  <c:v>64491</c:v>
                </c:pt>
                <c:pt idx="128983">
                  <c:v>64491.5</c:v>
                </c:pt>
                <c:pt idx="128984">
                  <c:v>64492</c:v>
                </c:pt>
                <c:pt idx="128985">
                  <c:v>64492.5</c:v>
                </c:pt>
                <c:pt idx="128986">
                  <c:v>64493</c:v>
                </c:pt>
                <c:pt idx="128987">
                  <c:v>64493.5</c:v>
                </c:pt>
                <c:pt idx="128988">
                  <c:v>64494</c:v>
                </c:pt>
                <c:pt idx="128989">
                  <c:v>64494.5</c:v>
                </c:pt>
                <c:pt idx="128990">
                  <c:v>64495</c:v>
                </c:pt>
                <c:pt idx="128991">
                  <c:v>64495.5</c:v>
                </c:pt>
                <c:pt idx="128992">
                  <c:v>64496</c:v>
                </c:pt>
                <c:pt idx="128993">
                  <c:v>64496.5</c:v>
                </c:pt>
                <c:pt idx="128994">
                  <c:v>64497</c:v>
                </c:pt>
                <c:pt idx="128995">
                  <c:v>64497.5</c:v>
                </c:pt>
                <c:pt idx="128996">
                  <c:v>64498</c:v>
                </c:pt>
                <c:pt idx="128997">
                  <c:v>64498.5</c:v>
                </c:pt>
                <c:pt idx="128998">
                  <c:v>64499</c:v>
                </c:pt>
                <c:pt idx="128999">
                  <c:v>64499.5</c:v>
                </c:pt>
                <c:pt idx="129000">
                  <c:v>64500</c:v>
                </c:pt>
                <c:pt idx="129001">
                  <c:v>64500.5</c:v>
                </c:pt>
                <c:pt idx="129002">
                  <c:v>64501</c:v>
                </c:pt>
                <c:pt idx="129003">
                  <c:v>64501.5</c:v>
                </c:pt>
                <c:pt idx="129004">
                  <c:v>64502</c:v>
                </c:pt>
                <c:pt idx="129005">
                  <c:v>64502.5</c:v>
                </c:pt>
                <c:pt idx="129006">
                  <c:v>64503</c:v>
                </c:pt>
                <c:pt idx="129007">
                  <c:v>64503.5</c:v>
                </c:pt>
                <c:pt idx="129008">
                  <c:v>64504</c:v>
                </c:pt>
                <c:pt idx="129009">
                  <c:v>64504.5</c:v>
                </c:pt>
                <c:pt idx="129010">
                  <c:v>64505</c:v>
                </c:pt>
                <c:pt idx="129011">
                  <c:v>64505.5</c:v>
                </c:pt>
                <c:pt idx="129012">
                  <c:v>64506</c:v>
                </c:pt>
                <c:pt idx="129013">
                  <c:v>64506.5</c:v>
                </c:pt>
                <c:pt idx="129014">
                  <c:v>64507</c:v>
                </c:pt>
                <c:pt idx="129015">
                  <c:v>64507.5</c:v>
                </c:pt>
                <c:pt idx="129016">
                  <c:v>64508</c:v>
                </c:pt>
                <c:pt idx="129017">
                  <c:v>64508.5</c:v>
                </c:pt>
                <c:pt idx="129018">
                  <c:v>64509</c:v>
                </c:pt>
                <c:pt idx="129019">
                  <c:v>64509.5</c:v>
                </c:pt>
                <c:pt idx="129020">
                  <c:v>64510</c:v>
                </c:pt>
                <c:pt idx="129021">
                  <c:v>64510.5</c:v>
                </c:pt>
                <c:pt idx="129022">
                  <c:v>64511</c:v>
                </c:pt>
                <c:pt idx="129023">
                  <c:v>64511.5</c:v>
                </c:pt>
                <c:pt idx="129024">
                  <c:v>64512</c:v>
                </c:pt>
                <c:pt idx="129025">
                  <c:v>64512.5</c:v>
                </c:pt>
                <c:pt idx="129026">
                  <c:v>64513</c:v>
                </c:pt>
                <c:pt idx="129027">
                  <c:v>64513.5</c:v>
                </c:pt>
                <c:pt idx="129028">
                  <c:v>64514</c:v>
                </c:pt>
                <c:pt idx="129029">
                  <c:v>64514.5</c:v>
                </c:pt>
                <c:pt idx="129030">
                  <c:v>64515</c:v>
                </c:pt>
                <c:pt idx="129031">
                  <c:v>64515.5</c:v>
                </c:pt>
                <c:pt idx="129032">
                  <c:v>64516</c:v>
                </c:pt>
                <c:pt idx="129033">
                  <c:v>64516.5</c:v>
                </c:pt>
                <c:pt idx="129034">
                  <c:v>64517</c:v>
                </c:pt>
                <c:pt idx="129035">
                  <c:v>64517.5</c:v>
                </c:pt>
                <c:pt idx="129036">
                  <c:v>64518</c:v>
                </c:pt>
                <c:pt idx="129037">
                  <c:v>64518.5</c:v>
                </c:pt>
                <c:pt idx="129038">
                  <c:v>64519</c:v>
                </c:pt>
                <c:pt idx="129039">
                  <c:v>64519.5</c:v>
                </c:pt>
                <c:pt idx="129040">
                  <c:v>64520</c:v>
                </c:pt>
                <c:pt idx="129041">
                  <c:v>64520.5</c:v>
                </c:pt>
                <c:pt idx="129042">
                  <c:v>64521</c:v>
                </c:pt>
                <c:pt idx="129043">
                  <c:v>64521.5</c:v>
                </c:pt>
                <c:pt idx="129044">
                  <c:v>64522</c:v>
                </c:pt>
                <c:pt idx="129045">
                  <c:v>64522.5</c:v>
                </c:pt>
                <c:pt idx="129046">
                  <c:v>64523</c:v>
                </c:pt>
                <c:pt idx="129047">
                  <c:v>64523.5</c:v>
                </c:pt>
                <c:pt idx="129048">
                  <c:v>64524</c:v>
                </c:pt>
                <c:pt idx="129049">
                  <c:v>64524.5</c:v>
                </c:pt>
                <c:pt idx="129050">
                  <c:v>64525</c:v>
                </c:pt>
                <c:pt idx="129051">
                  <c:v>64525.5</c:v>
                </c:pt>
                <c:pt idx="129052">
                  <c:v>64526</c:v>
                </c:pt>
                <c:pt idx="129053">
                  <c:v>64526.5</c:v>
                </c:pt>
                <c:pt idx="129054">
                  <c:v>64527</c:v>
                </c:pt>
                <c:pt idx="129055">
                  <c:v>64527.5</c:v>
                </c:pt>
                <c:pt idx="129056">
                  <c:v>64528</c:v>
                </c:pt>
                <c:pt idx="129057">
                  <c:v>64528.5</c:v>
                </c:pt>
                <c:pt idx="129058">
                  <c:v>64529</c:v>
                </c:pt>
                <c:pt idx="129059">
                  <c:v>64529.5</c:v>
                </c:pt>
                <c:pt idx="129060">
                  <c:v>64530</c:v>
                </c:pt>
                <c:pt idx="129061">
                  <c:v>64530.5</c:v>
                </c:pt>
                <c:pt idx="129062">
                  <c:v>64531</c:v>
                </c:pt>
                <c:pt idx="129063">
                  <c:v>64531.5</c:v>
                </c:pt>
                <c:pt idx="129064">
                  <c:v>64532</c:v>
                </c:pt>
                <c:pt idx="129065">
                  <c:v>64532.5</c:v>
                </c:pt>
                <c:pt idx="129066">
                  <c:v>64533</c:v>
                </c:pt>
                <c:pt idx="129067">
                  <c:v>64533.5</c:v>
                </c:pt>
                <c:pt idx="129068">
                  <c:v>64534</c:v>
                </c:pt>
                <c:pt idx="129069">
                  <c:v>64534.5</c:v>
                </c:pt>
                <c:pt idx="129070">
                  <c:v>64535</c:v>
                </c:pt>
                <c:pt idx="129071">
                  <c:v>64535.5</c:v>
                </c:pt>
                <c:pt idx="129072">
                  <c:v>64536</c:v>
                </c:pt>
                <c:pt idx="129073">
                  <c:v>64536.5</c:v>
                </c:pt>
                <c:pt idx="129074">
                  <c:v>64537</c:v>
                </c:pt>
                <c:pt idx="129075">
                  <c:v>64537.5</c:v>
                </c:pt>
                <c:pt idx="129076">
                  <c:v>64538</c:v>
                </c:pt>
                <c:pt idx="129077">
                  <c:v>64538.5</c:v>
                </c:pt>
                <c:pt idx="129078">
                  <c:v>64539</c:v>
                </c:pt>
                <c:pt idx="129079">
                  <c:v>64539.5</c:v>
                </c:pt>
                <c:pt idx="129080">
                  <c:v>64540</c:v>
                </c:pt>
                <c:pt idx="129081">
                  <c:v>64540.5</c:v>
                </c:pt>
                <c:pt idx="129082">
                  <c:v>64541</c:v>
                </c:pt>
                <c:pt idx="129083">
                  <c:v>64541.5</c:v>
                </c:pt>
                <c:pt idx="129084">
                  <c:v>64542</c:v>
                </c:pt>
                <c:pt idx="129085">
                  <c:v>64542.5</c:v>
                </c:pt>
                <c:pt idx="129086">
                  <c:v>64543</c:v>
                </c:pt>
                <c:pt idx="129087">
                  <c:v>64543.5</c:v>
                </c:pt>
                <c:pt idx="129088">
                  <c:v>64544</c:v>
                </c:pt>
                <c:pt idx="129089">
                  <c:v>64544.5</c:v>
                </c:pt>
                <c:pt idx="129090">
                  <c:v>64545</c:v>
                </c:pt>
                <c:pt idx="129091">
                  <c:v>64545.5</c:v>
                </c:pt>
                <c:pt idx="129092">
                  <c:v>64546</c:v>
                </c:pt>
                <c:pt idx="129093">
                  <c:v>64546.5</c:v>
                </c:pt>
                <c:pt idx="129094">
                  <c:v>64547</c:v>
                </c:pt>
                <c:pt idx="129095">
                  <c:v>64547.5</c:v>
                </c:pt>
                <c:pt idx="129096">
                  <c:v>64548</c:v>
                </c:pt>
                <c:pt idx="129097">
                  <c:v>64548.5</c:v>
                </c:pt>
                <c:pt idx="129098">
                  <c:v>64549</c:v>
                </c:pt>
                <c:pt idx="129099">
                  <c:v>64549.5</c:v>
                </c:pt>
                <c:pt idx="129100">
                  <c:v>64550</c:v>
                </c:pt>
                <c:pt idx="129101">
                  <c:v>64550.5</c:v>
                </c:pt>
                <c:pt idx="129102">
                  <c:v>64551</c:v>
                </c:pt>
                <c:pt idx="129103">
                  <c:v>64551.5</c:v>
                </c:pt>
                <c:pt idx="129104">
                  <c:v>64552</c:v>
                </c:pt>
                <c:pt idx="129105">
                  <c:v>64552.5</c:v>
                </c:pt>
                <c:pt idx="129106">
                  <c:v>64553</c:v>
                </c:pt>
                <c:pt idx="129107">
                  <c:v>64553.5</c:v>
                </c:pt>
                <c:pt idx="129108">
                  <c:v>64554</c:v>
                </c:pt>
                <c:pt idx="129109">
                  <c:v>64554.5</c:v>
                </c:pt>
                <c:pt idx="129110">
                  <c:v>64555</c:v>
                </c:pt>
                <c:pt idx="129111">
                  <c:v>64555.5</c:v>
                </c:pt>
                <c:pt idx="129112">
                  <c:v>64556</c:v>
                </c:pt>
                <c:pt idx="129113">
                  <c:v>64556.5</c:v>
                </c:pt>
                <c:pt idx="129114">
                  <c:v>64557</c:v>
                </c:pt>
                <c:pt idx="129115">
                  <c:v>64557.5</c:v>
                </c:pt>
                <c:pt idx="129116">
                  <c:v>64558</c:v>
                </c:pt>
                <c:pt idx="129117">
                  <c:v>64558.5</c:v>
                </c:pt>
                <c:pt idx="129118">
                  <c:v>64559</c:v>
                </c:pt>
                <c:pt idx="129119">
                  <c:v>64559.5</c:v>
                </c:pt>
                <c:pt idx="129120">
                  <c:v>64560</c:v>
                </c:pt>
                <c:pt idx="129121">
                  <c:v>64560.5</c:v>
                </c:pt>
                <c:pt idx="129122">
                  <c:v>64561</c:v>
                </c:pt>
                <c:pt idx="129123">
                  <c:v>64561.5</c:v>
                </c:pt>
                <c:pt idx="129124">
                  <c:v>64562</c:v>
                </c:pt>
                <c:pt idx="129125">
                  <c:v>64562.5</c:v>
                </c:pt>
                <c:pt idx="129126">
                  <c:v>64563</c:v>
                </c:pt>
                <c:pt idx="129127">
                  <c:v>64563.5</c:v>
                </c:pt>
                <c:pt idx="129128">
                  <c:v>64564</c:v>
                </c:pt>
                <c:pt idx="129129">
                  <c:v>64564.5</c:v>
                </c:pt>
                <c:pt idx="129130">
                  <c:v>64565</c:v>
                </c:pt>
                <c:pt idx="129131">
                  <c:v>64565.5</c:v>
                </c:pt>
                <c:pt idx="129132">
                  <c:v>64566</c:v>
                </c:pt>
                <c:pt idx="129133">
                  <c:v>64566.5</c:v>
                </c:pt>
                <c:pt idx="129134">
                  <c:v>64567</c:v>
                </c:pt>
                <c:pt idx="129135">
                  <c:v>64567.5</c:v>
                </c:pt>
                <c:pt idx="129136">
                  <c:v>64568</c:v>
                </c:pt>
                <c:pt idx="129137">
                  <c:v>64568.5</c:v>
                </c:pt>
                <c:pt idx="129138">
                  <c:v>64569</c:v>
                </c:pt>
                <c:pt idx="129139">
                  <c:v>64569.5</c:v>
                </c:pt>
                <c:pt idx="129140">
                  <c:v>64570</c:v>
                </c:pt>
                <c:pt idx="129141">
                  <c:v>64570.5</c:v>
                </c:pt>
                <c:pt idx="129142">
                  <c:v>64571</c:v>
                </c:pt>
                <c:pt idx="129143">
                  <c:v>64571.5</c:v>
                </c:pt>
                <c:pt idx="129144">
                  <c:v>64572</c:v>
                </c:pt>
                <c:pt idx="129145">
                  <c:v>64572.5</c:v>
                </c:pt>
                <c:pt idx="129146">
                  <c:v>64573</c:v>
                </c:pt>
                <c:pt idx="129147">
                  <c:v>64573.5</c:v>
                </c:pt>
                <c:pt idx="129148">
                  <c:v>64574</c:v>
                </c:pt>
                <c:pt idx="129149">
                  <c:v>64574.5</c:v>
                </c:pt>
                <c:pt idx="129150">
                  <c:v>64575</c:v>
                </c:pt>
                <c:pt idx="129151">
                  <c:v>64575.5</c:v>
                </c:pt>
                <c:pt idx="129152">
                  <c:v>64576</c:v>
                </c:pt>
                <c:pt idx="129153">
                  <c:v>64576.5</c:v>
                </c:pt>
                <c:pt idx="129154">
                  <c:v>64577</c:v>
                </c:pt>
                <c:pt idx="129155">
                  <c:v>64577.5</c:v>
                </c:pt>
                <c:pt idx="129156">
                  <c:v>64578</c:v>
                </c:pt>
                <c:pt idx="129157">
                  <c:v>64578.5</c:v>
                </c:pt>
                <c:pt idx="129158">
                  <c:v>64579</c:v>
                </c:pt>
                <c:pt idx="129159">
                  <c:v>64579.5</c:v>
                </c:pt>
                <c:pt idx="129160">
                  <c:v>64580</c:v>
                </c:pt>
                <c:pt idx="129161">
                  <c:v>64580.5</c:v>
                </c:pt>
                <c:pt idx="129162">
                  <c:v>64581</c:v>
                </c:pt>
                <c:pt idx="129163">
                  <c:v>64581.5</c:v>
                </c:pt>
                <c:pt idx="129164">
                  <c:v>64582</c:v>
                </c:pt>
                <c:pt idx="129165">
                  <c:v>64582.5</c:v>
                </c:pt>
                <c:pt idx="129166">
                  <c:v>64583</c:v>
                </c:pt>
                <c:pt idx="129167">
                  <c:v>64583.5</c:v>
                </c:pt>
                <c:pt idx="129168">
                  <c:v>64584</c:v>
                </c:pt>
                <c:pt idx="129169">
                  <c:v>64584.5</c:v>
                </c:pt>
                <c:pt idx="129170">
                  <c:v>64585</c:v>
                </c:pt>
                <c:pt idx="129171">
                  <c:v>64585.5</c:v>
                </c:pt>
                <c:pt idx="129172">
                  <c:v>64586</c:v>
                </c:pt>
                <c:pt idx="129173">
                  <c:v>64586.5</c:v>
                </c:pt>
                <c:pt idx="129174">
                  <c:v>64587</c:v>
                </c:pt>
                <c:pt idx="129175">
                  <c:v>64587.5</c:v>
                </c:pt>
                <c:pt idx="129176">
                  <c:v>64588</c:v>
                </c:pt>
                <c:pt idx="129177">
                  <c:v>64588.5</c:v>
                </c:pt>
                <c:pt idx="129178">
                  <c:v>64589</c:v>
                </c:pt>
                <c:pt idx="129179">
                  <c:v>64589.5</c:v>
                </c:pt>
                <c:pt idx="129180">
                  <c:v>64590</c:v>
                </c:pt>
                <c:pt idx="129181">
                  <c:v>64590.5</c:v>
                </c:pt>
                <c:pt idx="129182">
                  <c:v>64591</c:v>
                </c:pt>
                <c:pt idx="129183">
                  <c:v>64591.5</c:v>
                </c:pt>
                <c:pt idx="129184">
                  <c:v>64592</c:v>
                </c:pt>
                <c:pt idx="129185">
                  <c:v>64592.5</c:v>
                </c:pt>
                <c:pt idx="129186">
                  <c:v>64593</c:v>
                </c:pt>
                <c:pt idx="129187">
                  <c:v>64593.5</c:v>
                </c:pt>
                <c:pt idx="129188">
                  <c:v>64594</c:v>
                </c:pt>
                <c:pt idx="129189">
                  <c:v>64594.5</c:v>
                </c:pt>
                <c:pt idx="129190">
                  <c:v>64595</c:v>
                </c:pt>
                <c:pt idx="129191">
                  <c:v>64595.5</c:v>
                </c:pt>
                <c:pt idx="129192">
                  <c:v>64596</c:v>
                </c:pt>
                <c:pt idx="129193">
                  <c:v>64596.5</c:v>
                </c:pt>
                <c:pt idx="129194">
                  <c:v>64597</c:v>
                </c:pt>
                <c:pt idx="129195">
                  <c:v>64597.5</c:v>
                </c:pt>
                <c:pt idx="129196">
                  <c:v>64598</c:v>
                </c:pt>
                <c:pt idx="129197">
                  <c:v>64598.5</c:v>
                </c:pt>
                <c:pt idx="129198">
                  <c:v>64599</c:v>
                </c:pt>
                <c:pt idx="129199">
                  <c:v>64599.5</c:v>
                </c:pt>
                <c:pt idx="129200">
                  <c:v>64600</c:v>
                </c:pt>
                <c:pt idx="129201">
                  <c:v>64600.5</c:v>
                </c:pt>
                <c:pt idx="129202">
                  <c:v>64601</c:v>
                </c:pt>
                <c:pt idx="129203">
                  <c:v>64601.5</c:v>
                </c:pt>
                <c:pt idx="129204">
                  <c:v>64602</c:v>
                </c:pt>
                <c:pt idx="129205">
                  <c:v>64602.5</c:v>
                </c:pt>
                <c:pt idx="129206">
                  <c:v>64603</c:v>
                </c:pt>
                <c:pt idx="129207">
                  <c:v>64603.5</c:v>
                </c:pt>
                <c:pt idx="129208">
                  <c:v>64604</c:v>
                </c:pt>
                <c:pt idx="129209">
                  <c:v>64604.5</c:v>
                </c:pt>
                <c:pt idx="129210">
                  <c:v>64605</c:v>
                </c:pt>
                <c:pt idx="129211">
                  <c:v>64605.5</c:v>
                </c:pt>
                <c:pt idx="129212">
                  <c:v>64606</c:v>
                </c:pt>
                <c:pt idx="129213">
                  <c:v>64606.5</c:v>
                </c:pt>
                <c:pt idx="129214">
                  <c:v>64607</c:v>
                </c:pt>
                <c:pt idx="129215">
                  <c:v>64607.5</c:v>
                </c:pt>
                <c:pt idx="129216">
                  <c:v>64608</c:v>
                </c:pt>
                <c:pt idx="129217">
                  <c:v>64608.5</c:v>
                </c:pt>
                <c:pt idx="129218">
                  <c:v>64609</c:v>
                </c:pt>
                <c:pt idx="129219">
                  <c:v>64609.5</c:v>
                </c:pt>
                <c:pt idx="129220">
                  <c:v>64610</c:v>
                </c:pt>
                <c:pt idx="129221">
                  <c:v>64610.5</c:v>
                </c:pt>
                <c:pt idx="129222">
                  <c:v>64611</c:v>
                </c:pt>
                <c:pt idx="129223">
                  <c:v>64611.5</c:v>
                </c:pt>
                <c:pt idx="129224">
                  <c:v>64612</c:v>
                </c:pt>
                <c:pt idx="129225">
                  <c:v>64612.5</c:v>
                </c:pt>
                <c:pt idx="129226">
                  <c:v>64613</c:v>
                </c:pt>
                <c:pt idx="129227">
                  <c:v>64613.5</c:v>
                </c:pt>
                <c:pt idx="129228">
                  <c:v>64614</c:v>
                </c:pt>
                <c:pt idx="129229">
                  <c:v>64614.5</c:v>
                </c:pt>
                <c:pt idx="129230">
                  <c:v>64615</c:v>
                </c:pt>
                <c:pt idx="129231">
                  <c:v>64615.5</c:v>
                </c:pt>
                <c:pt idx="129232">
                  <c:v>64616</c:v>
                </c:pt>
                <c:pt idx="129233">
                  <c:v>64616.5</c:v>
                </c:pt>
                <c:pt idx="129234">
                  <c:v>64617</c:v>
                </c:pt>
                <c:pt idx="129235">
                  <c:v>64617.5</c:v>
                </c:pt>
                <c:pt idx="129236">
                  <c:v>64618</c:v>
                </c:pt>
                <c:pt idx="129237">
                  <c:v>64618.5</c:v>
                </c:pt>
                <c:pt idx="129238">
                  <c:v>64619</c:v>
                </c:pt>
                <c:pt idx="129239">
                  <c:v>64619.5</c:v>
                </c:pt>
                <c:pt idx="129240">
                  <c:v>64620</c:v>
                </c:pt>
                <c:pt idx="129241">
                  <c:v>64620.5</c:v>
                </c:pt>
                <c:pt idx="129242">
                  <c:v>64621</c:v>
                </c:pt>
                <c:pt idx="129243">
                  <c:v>64621.5</c:v>
                </c:pt>
                <c:pt idx="129244">
                  <c:v>64622</c:v>
                </c:pt>
                <c:pt idx="129245">
                  <c:v>64622.5</c:v>
                </c:pt>
                <c:pt idx="129246">
                  <c:v>64623</c:v>
                </c:pt>
                <c:pt idx="129247">
                  <c:v>64623.5</c:v>
                </c:pt>
                <c:pt idx="129248">
                  <c:v>64624</c:v>
                </c:pt>
                <c:pt idx="129249">
                  <c:v>64624.5</c:v>
                </c:pt>
                <c:pt idx="129250">
                  <c:v>64625</c:v>
                </c:pt>
                <c:pt idx="129251">
                  <c:v>64625.5</c:v>
                </c:pt>
                <c:pt idx="129252">
                  <c:v>64626</c:v>
                </c:pt>
                <c:pt idx="129253">
                  <c:v>64626.5</c:v>
                </c:pt>
                <c:pt idx="129254">
                  <c:v>64627</c:v>
                </c:pt>
                <c:pt idx="129255">
                  <c:v>64627.5</c:v>
                </c:pt>
                <c:pt idx="129256">
                  <c:v>64628</c:v>
                </c:pt>
                <c:pt idx="129257">
                  <c:v>64628.5</c:v>
                </c:pt>
                <c:pt idx="129258">
                  <c:v>64629</c:v>
                </c:pt>
                <c:pt idx="129259">
                  <c:v>64629.5</c:v>
                </c:pt>
                <c:pt idx="129260">
                  <c:v>64630</c:v>
                </c:pt>
                <c:pt idx="129261">
                  <c:v>64630.5</c:v>
                </c:pt>
                <c:pt idx="129262">
                  <c:v>64631</c:v>
                </c:pt>
                <c:pt idx="129263">
                  <c:v>64631.5</c:v>
                </c:pt>
                <c:pt idx="129264">
                  <c:v>64632</c:v>
                </c:pt>
                <c:pt idx="129265">
                  <c:v>64632.5</c:v>
                </c:pt>
                <c:pt idx="129266">
                  <c:v>64633</c:v>
                </c:pt>
                <c:pt idx="129267">
                  <c:v>64633.5</c:v>
                </c:pt>
                <c:pt idx="129268">
                  <c:v>64634</c:v>
                </c:pt>
                <c:pt idx="129269">
                  <c:v>64634.5</c:v>
                </c:pt>
                <c:pt idx="129270">
                  <c:v>64635</c:v>
                </c:pt>
                <c:pt idx="129271">
                  <c:v>64635.5</c:v>
                </c:pt>
                <c:pt idx="129272">
                  <c:v>64636</c:v>
                </c:pt>
                <c:pt idx="129273">
                  <c:v>64636.5</c:v>
                </c:pt>
                <c:pt idx="129274">
                  <c:v>64637</c:v>
                </c:pt>
                <c:pt idx="129275">
                  <c:v>64637.5</c:v>
                </c:pt>
                <c:pt idx="129276">
                  <c:v>64638</c:v>
                </c:pt>
                <c:pt idx="129277">
                  <c:v>64638.5</c:v>
                </c:pt>
                <c:pt idx="129278">
                  <c:v>64639</c:v>
                </c:pt>
                <c:pt idx="129279">
                  <c:v>64639.5</c:v>
                </c:pt>
                <c:pt idx="129280">
                  <c:v>64640</c:v>
                </c:pt>
                <c:pt idx="129281">
                  <c:v>64640.5</c:v>
                </c:pt>
                <c:pt idx="129282">
                  <c:v>64641</c:v>
                </c:pt>
                <c:pt idx="129283">
                  <c:v>64641.5</c:v>
                </c:pt>
                <c:pt idx="129284">
                  <c:v>64642</c:v>
                </c:pt>
                <c:pt idx="129285">
                  <c:v>64642.5</c:v>
                </c:pt>
                <c:pt idx="129286">
                  <c:v>64643</c:v>
                </c:pt>
                <c:pt idx="129287">
                  <c:v>64643.5</c:v>
                </c:pt>
                <c:pt idx="129288">
                  <c:v>64644</c:v>
                </c:pt>
                <c:pt idx="129289">
                  <c:v>64644.5</c:v>
                </c:pt>
                <c:pt idx="129290">
                  <c:v>64645</c:v>
                </c:pt>
                <c:pt idx="129291">
                  <c:v>64645.5</c:v>
                </c:pt>
                <c:pt idx="129292">
                  <c:v>64646</c:v>
                </c:pt>
                <c:pt idx="129293">
                  <c:v>64646.5</c:v>
                </c:pt>
                <c:pt idx="129294">
                  <c:v>64647</c:v>
                </c:pt>
                <c:pt idx="129295">
                  <c:v>64647.5</c:v>
                </c:pt>
                <c:pt idx="129296">
                  <c:v>64648</c:v>
                </c:pt>
                <c:pt idx="129297">
                  <c:v>64648.5</c:v>
                </c:pt>
                <c:pt idx="129298">
                  <c:v>64649</c:v>
                </c:pt>
                <c:pt idx="129299">
                  <c:v>64649.5</c:v>
                </c:pt>
                <c:pt idx="129300">
                  <c:v>64650</c:v>
                </c:pt>
                <c:pt idx="129301">
                  <c:v>64650.5</c:v>
                </c:pt>
                <c:pt idx="129302">
                  <c:v>64651</c:v>
                </c:pt>
                <c:pt idx="129303">
                  <c:v>64651.5</c:v>
                </c:pt>
                <c:pt idx="129304">
                  <c:v>64652</c:v>
                </c:pt>
                <c:pt idx="129305">
                  <c:v>64652.5</c:v>
                </c:pt>
                <c:pt idx="129306">
                  <c:v>64653</c:v>
                </c:pt>
                <c:pt idx="129307">
                  <c:v>64653.5</c:v>
                </c:pt>
                <c:pt idx="129308">
                  <c:v>64654</c:v>
                </c:pt>
                <c:pt idx="129309">
                  <c:v>64654.5</c:v>
                </c:pt>
                <c:pt idx="129310">
                  <c:v>64655</c:v>
                </c:pt>
                <c:pt idx="129311">
                  <c:v>64655.5</c:v>
                </c:pt>
                <c:pt idx="129312">
                  <c:v>64656</c:v>
                </c:pt>
                <c:pt idx="129313">
                  <c:v>64656.5</c:v>
                </c:pt>
                <c:pt idx="129314">
                  <c:v>64657</c:v>
                </c:pt>
                <c:pt idx="129315">
                  <c:v>64657.5</c:v>
                </c:pt>
                <c:pt idx="129316">
                  <c:v>64658</c:v>
                </c:pt>
                <c:pt idx="129317">
                  <c:v>64658.5</c:v>
                </c:pt>
                <c:pt idx="129318">
                  <c:v>64659</c:v>
                </c:pt>
                <c:pt idx="129319">
                  <c:v>64659.5</c:v>
                </c:pt>
                <c:pt idx="129320">
                  <c:v>64660</c:v>
                </c:pt>
                <c:pt idx="129321">
                  <c:v>64660.5</c:v>
                </c:pt>
                <c:pt idx="129322">
                  <c:v>64661</c:v>
                </c:pt>
                <c:pt idx="129323">
                  <c:v>64661.5</c:v>
                </c:pt>
                <c:pt idx="129324">
                  <c:v>64662</c:v>
                </c:pt>
                <c:pt idx="129325">
                  <c:v>64662.5</c:v>
                </c:pt>
                <c:pt idx="129326">
                  <c:v>64663</c:v>
                </c:pt>
                <c:pt idx="129327">
                  <c:v>64663.5</c:v>
                </c:pt>
                <c:pt idx="129328">
                  <c:v>64664</c:v>
                </c:pt>
                <c:pt idx="129329">
                  <c:v>64664.5</c:v>
                </c:pt>
                <c:pt idx="129330">
                  <c:v>64665</c:v>
                </c:pt>
                <c:pt idx="129331">
                  <c:v>64665.5</c:v>
                </c:pt>
                <c:pt idx="129332">
                  <c:v>64666</c:v>
                </c:pt>
                <c:pt idx="129333">
                  <c:v>64666.5</c:v>
                </c:pt>
                <c:pt idx="129334">
                  <c:v>64667</c:v>
                </c:pt>
                <c:pt idx="129335">
                  <c:v>64667.5</c:v>
                </c:pt>
                <c:pt idx="129336">
                  <c:v>64668</c:v>
                </c:pt>
                <c:pt idx="129337">
                  <c:v>64668.5</c:v>
                </c:pt>
                <c:pt idx="129338">
                  <c:v>64669</c:v>
                </c:pt>
                <c:pt idx="129339">
                  <c:v>64669.5</c:v>
                </c:pt>
                <c:pt idx="129340">
                  <c:v>64670</c:v>
                </c:pt>
                <c:pt idx="129341">
                  <c:v>64670.5</c:v>
                </c:pt>
                <c:pt idx="129342">
                  <c:v>64671</c:v>
                </c:pt>
                <c:pt idx="129343">
                  <c:v>64671.5</c:v>
                </c:pt>
                <c:pt idx="129344">
                  <c:v>64672</c:v>
                </c:pt>
                <c:pt idx="129345">
                  <c:v>64672.5</c:v>
                </c:pt>
                <c:pt idx="129346">
                  <c:v>64673</c:v>
                </c:pt>
                <c:pt idx="129347">
                  <c:v>64673.5</c:v>
                </c:pt>
                <c:pt idx="129348">
                  <c:v>64674</c:v>
                </c:pt>
                <c:pt idx="129349">
                  <c:v>64674.5</c:v>
                </c:pt>
                <c:pt idx="129350">
                  <c:v>64675</c:v>
                </c:pt>
                <c:pt idx="129351">
                  <c:v>64675.5</c:v>
                </c:pt>
                <c:pt idx="129352">
                  <c:v>64676</c:v>
                </c:pt>
                <c:pt idx="129353">
                  <c:v>64676.5</c:v>
                </c:pt>
                <c:pt idx="129354">
                  <c:v>64677</c:v>
                </c:pt>
                <c:pt idx="129355">
                  <c:v>64677.5</c:v>
                </c:pt>
                <c:pt idx="129356">
                  <c:v>64678</c:v>
                </c:pt>
                <c:pt idx="129357">
                  <c:v>64678.5</c:v>
                </c:pt>
                <c:pt idx="129358">
                  <c:v>64679</c:v>
                </c:pt>
                <c:pt idx="129359">
                  <c:v>64679.5</c:v>
                </c:pt>
                <c:pt idx="129360">
                  <c:v>64680</c:v>
                </c:pt>
                <c:pt idx="129361">
                  <c:v>64680.5</c:v>
                </c:pt>
                <c:pt idx="129362">
                  <c:v>64681</c:v>
                </c:pt>
                <c:pt idx="129363">
                  <c:v>64681.5</c:v>
                </c:pt>
                <c:pt idx="129364">
                  <c:v>64682</c:v>
                </c:pt>
                <c:pt idx="129365">
                  <c:v>64682.5</c:v>
                </c:pt>
                <c:pt idx="129366">
                  <c:v>64683</c:v>
                </c:pt>
                <c:pt idx="129367">
                  <c:v>64683.5</c:v>
                </c:pt>
                <c:pt idx="129368">
                  <c:v>64684</c:v>
                </c:pt>
                <c:pt idx="129369">
                  <c:v>64684.5</c:v>
                </c:pt>
                <c:pt idx="129370">
                  <c:v>64685</c:v>
                </c:pt>
                <c:pt idx="129371">
                  <c:v>64685.5</c:v>
                </c:pt>
                <c:pt idx="129372">
                  <c:v>64686</c:v>
                </c:pt>
                <c:pt idx="129373">
                  <c:v>64686.5</c:v>
                </c:pt>
                <c:pt idx="129374">
                  <c:v>64687</c:v>
                </c:pt>
                <c:pt idx="129375">
                  <c:v>64687.5</c:v>
                </c:pt>
                <c:pt idx="129376">
                  <c:v>64688</c:v>
                </c:pt>
                <c:pt idx="129377">
                  <c:v>64688.5</c:v>
                </c:pt>
                <c:pt idx="129378">
                  <c:v>64689</c:v>
                </c:pt>
                <c:pt idx="129379">
                  <c:v>64689.5</c:v>
                </c:pt>
                <c:pt idx="129380">
                  <c:v>64690</c:v>
                </c:pt>
                <c:pt idx="129381">
                  <c:v>64690.5</c:v>
                </c:pt>
                <c:pt idx="129382">
                  <c:v>64691</c:v>
                </c:pt>
                <c:pt idx="129383">
                  <c:v>64691.5</c:v>
                </c:pt>
                <c:pt idx="129384">
                  <c:v>64692</c:v>
                </c:pt>
                <c:pt idx="129385">
                  <c:v>64692.5</c:v>
                </c:pt>
                <c:pt idx="129386">
                  <c:v>64693</c:v>
                </c:pt>
                <c:pt idx="129387">
                  <c:v>64693.5</c:v>
                </c:pt>
                <c:pt idx="129388">
                  <c:v>64694</c:v>
                </c:pt>
                <c:pt idx="129389">
                  <c:v>64694.5</c:v>
                </c:pt>
                <c:pt idx="129390">
                  <c:v>64695</c:v>
                </c:pt>
                <c:pt idx="129391">
                  <c:v>64695.5</c:v>
                </c:pt>
                <c:pt idx="129392">
                  <c:v>64696</c:v>
                </c:pt>
                <c:pt idx="129393">
                  <c:v>64696.5</c:v>
                </c:pt>
                <c:pt idx="129394">
                  <c:v>64697</c:v>
                </c:pt>
                <c:pt idx="129395">
                  <c:v>64697.5</c:v>
                </c:pt>
                <c:pt idx="129396">
                  <c:v>64698</c:v>
                </c:pt>
                <c:pt idx="129397">
                  <c:v>64698.5</c:v>
                </c:pt>
                <c:pt idx="129398">
                  <c:v>64699</c:v>
                </c:pt>
                <c:pt idx="129399">
                  <c:v>64699.5</c:v>
                </c:pt>
                <c:pt idx="129400">
                  <c:v>64700</c:v>
                </c:pt>
                <c:pt idx="129401">
                  <c:v>64700.5</c:v>
                </c:pt>
                <c:pt idx="129402">
                  <c:v>64701</c:v>
                </c:pt>
                <c:pt idx="129403">
                  <c:v>64701.5</c:v>
                </c:pt>
                <c:pt idx="129404">
                  <c:v>64702</c:v>
                </c:pt>
                <c:pt idx="129405">
                  <c:v>64702.5</c:v>
                </c:pt>
                <c:pt idx="129406">
                  <c:v>64703</c:v>
                </c:pt>
                <c:pt idx="129407">
                  <c:v>64703.5</c:v>
                </c:pt>
                <c:pt idx="129408">
                  <c:v>64704</c:v>
                </c:pt>
                <c:pt idx="129409">
                  <c:v>64704.5</c:v>
                </c:pt>
                <c:pt idx="129410">
                  <c:v>64705</c:v>
                </c:pt>
                <c:pt idx="129411">
                  <c:v>64705.5</c:v>
                </c:pt>
                <c:pt idx="129412">
                  <c:v>64706</c:v>
                </c:pt>
                <c:pt idx="129413">
                  <c:v>64706.5</c:v>
                </c:pt>
                <c:pt idx="129414">
                  <c:v>64707</c:v>
                </c:pt>
                <c:pt idx="129415">
                  <c:v>64707.5</c:v>
                </c:pt>
                <c:pt idx="129416">
                  <c:v>64708</c:v>
                </c:pt>
                <c:pt idx="129417">
                  <c:v>64708.5</c:v>
                </c:pt>
                <c:pt idx="129418">
                  <c:v>64709</c:v>
                </c:pt>
                <c:pt idx="129419">
                  <c:v>64709.5</c:v>
                </c:pt>
                <c:pt idx="129420">
                  <c:v>64710</c:v>
                </c:pt>
                <c:pt idx="129421">
                  <c:v>64710.5</c:v>
                </c:pt>
                <c:pt idx="129422">
                  <c:v>64711</c:v>
                </c:pt>
                <c:pt idx="129423">
                  <c:v>64711.5</c:v>
                </c:pt>
                <c:pt idx="129424">
                  <c:v>64712</c:v>
                </c:pt>
                <c:pt idx="129425">
                  <c:v>64712.5</c:v>
                </c:pt>
                <c:pt idx="129426">
                  <c:v>64713</c:v>
                </c:pt>
                <c:pt idx="129427">
                  <c:v>64713.5</c:v>
                </c:pt>
                <c:pt idx="129428">
                  <c:v>64714</c:v>
                </c:pt>
                <c:pt idx="129429">
                  <c:v>64714.5</c:v>
                </c:pt>
                <c:pt idx="129430">
                  <c:v>64715</c:v>
                </c:pt>
                <c:pt idx="129431">
                  <c:v>64715.5</c:v>
                </c:pt>
                <c:pt idx="129432">
                  <c:v>64716</c:v>
                </c:pt>
                <c:pt idx="129433">
                  <c:v>64716.5</c:v>
                </c:pt>
                <c:pt idx="129434">
                  <c:v>64717</c:v>
                </c:pt>
                <c:pt idx="129435">
                  <c:v>64717.5</c:v>
                </c:pt>
                <c:pt idx="129436">
                  <c:v>64718</c:v>
                </c:pt>
                <c:pt idx="129437">
                  <c:v>64718.5</c:v>
                </c:pt>
                <c:pt idx="129438">
                  <c:v>64719</c:v>
                </c:pt>
                <c:pt idx="129439">
                  <c:v>64719.5</c:v>
                </c:pt>
                <c:pt idx="129440">
                  <c:v>64720</c:v>
                </c:pt>
                <c:pt idx="129441">
                  <c:v>64720.5</c:v>
                </c:pt>
                <c:pt idx="129442">
                  <c:v>64721</c:v>
                </c:pt>
                <c:pt idx="129443">
                  <c:v>64721.5</c:v>
                </c:pt>
                <c:pt idx="129444">
                  <c:v>64722</c:v>
                </c:pt>
                <c:pt idx="129445">
                  <c:v>64722.5</c:v>
                </c:pt>
                <c:pt idx="129446">
                  <c:v>64723</c:v>
                </c:pt>
                <c:pt idx="129447">
                  <c:v>64723.5</c:v>
                </c:pt>
                <c:pt idx="129448">
                  <c:v>64724</c:v>
                </c:pt>
                <c:pt idx="129449">
                  <c:v>64724.5</c:v>
                </c:pt>
                <c:pt idx="129450">
                  <c:v>64725</c:v>
                </c:pt>
                <c:pt idx="129451">
                  <c:v>64725.5</c:v>
                </c:pt>
                <c:pt idx="129452">
                  <c:v>64726</c:v>
                </c:pt>
                <c:pt idx="129453">
                  <c:v>64726.5</c:v>
                </c:pt>
                <c:pt idx="129454">
                  <c:v>64727</c:v>
                </c:pt>
                <c:pt idx="129455">
                  <c:v>64727.5</c:v>
                </c:pt>
                <c:pt idx="129456">
                  <c:v>64728</c:v>
                </c:pt>
                <c:pt idx="129457">
                  <c:v>64728.5</c:v>
                </c:pt>
                <c:pt idx="129458">
                  <c:v>64729</c:v>
                </c:pt>
                <c:pt idx="129459">
                  <c:v>64729.5</c:v>
                </c:pt>
                <c:pt idx="129460">
                  <c:v>64730</c:v>
                </c:pt>
                <c:pt idx="129461">
                  <c:v>64730.5</c:v>
                </c:pt>
                <c:pt idx="129462">
                  <c:v>64731</c:v>
                </c:pt>
                <c:pt idx="129463">
                  <c:v>64731.5</c:v>
                </c:pt>
                <c:pt idx="129464">
                  <c:v>64732</c:v>
                </c:pt>
                <c:pt idx="129465">
                  <c:v>64732.5</c:v>
                </c:pt>
                <c:pt idx="129466">
                  <c:v>64733</c:v>
                </c:pt>
                <c:pt idx="129467">
                  <c:v>64733.5</c:v>
                </c:pt>
                <c:pt idx="129468">
                  <c:v>64734</c:v>
                </c:pt>
                <c:pt idx="129469">
                  <c:v>64734.5</c:v>
                </c:pt>
                <c:pt idx="129470">
                  <c:v>64735</c:v>
                </c:pt>
                <c:pt idx="129471">
                  <c:v>64735.5</c:v>
                </c:pt>
                <c:pt idx="129472">
                  <c:v>64736</c:v>
                </c:pt>
                <c:pt idx="129473">
                  <c:v>64736.5</c:v>
                </c:pt>
                <c:pt idx="129474">
                  <c:v>64737</c:v>
                </c:pt>
                <c:pt idx="129475">
                  <c:v>64737.5</c:v>
                </c:pt>
                <c:pt idx="129476">
                  <c:v>64738</c:v>
                </c:pt>
                <c:pt idx="129477">
                  <c:v>64738.5</c:v>
                </c:pt>
                <c:pt idx="129478">
                  <c:v>64739</c:v>
                </c:pt>
                <c:pt idx="129479">
                  <c:v>64739.5</c:v>
                </c:pt>
                <c:pt idx="129480">
                  <c:v>64740</c:v>
                </c:pt>
                <c:pt idx="129481">
                  <c:v>64740.5</c:v>
                </c:pt>
                <c:pt idx="129482">
                  <c:v>64741</c:v>
                </c:pt>
                <c:pt idx="129483">
                  <c:v>64741.5</c:v>
                </c:pt>
                <c:pt idx="129484">
                  <c:v>64742</c:v>
                </c:pt>
                <c:pt idx="129485">
                  <c:v>64742.5</c:v>
                </c:pt>
                <c:pt idx="129486">
                  <c:v>64743</c:v>
                </c:pt>
                <c:pt idx="129487">
                  <c:v>64743.5</c:v>
                </c:pt>
                <c:pt idx="129488">
                  <c:v>64744</c:v>
                </c:pt>
                <c:pt idx="129489">
                  <c:v>64744.5</c:v>
                </c:pt>
                <c:pt idx="129490">
                  <c:v>64745</c:v>
                </c:pt>
                <c:pt idx="129491">
                  <c:v>64745.5</c:v>
                </c:pt>
                <c:pt idx="129492">
                  <c:v>64746</c:v>
                </c:pt>
                <c:pt idx="129493">
                  <c:v>64746.5</c:v>
                </c:pt>
                <c:pt idx="129494">
                  <c:v>64747</c:v>
                </c:pt>
                <c:pt idx="129495">
                  <c:v>64747.5</c:v>
                </c:pt>
                <c:pt idx="129496">
                  <c:v>64748</c:v>
                </c:pt>
                <c:pt idx="129497">
                  <c:v>64748.5</c:v>
                </c:pt>
                <c:pt idx="129498">
                  <c:v>64749</c:v>
                </c:pt>
                <c:pt idx="129499">
                  <c:v>64749.5</c:v>
                </c:pt>
                <c:pt idx="129500">
                  <c:v>64750</c:v>
                </c:pt>
                <c:pt idx="129501">
                  <c:v>64750.5</c:v>
                </c:pt>
                <c:pt idx="129502">
                  <c:v>64751</c:v>
                </c:pt>
                <c:pt idx="129503">
                  <c:v>64751.5</c:v>
                </c:pt>
                <c:pt idx="129504">
                  <c:v>64752</c:v>
                </c:pt>
                <c:pt idx="129505">
                  <c:v>64752.5</c:v>
                </c:pt>
                <c:pt idx="129506">
                  <c:v>64753</c:v>
                </c:pt>
                <c:pt idx="129507">
                  <c:v>64753.5</c:v>
                </c:pt>
                <c:pt idx="129508">
                  <c:v>64754</c:v>
                </c:pt>
                <c:pt idx="129509">
                  <c:v>64754.5</c:v>
                </c:pt>
                <c:pt idx="129510">
                  <c:v>64755</c:v>
                </c:pt>
                <c:pt idx="129511">
                  <c:v>64755.5</c:v>
                </c:pt>
                <c:pt idx="129512">
                  <c:v>64756</c:v>
                </c:pt>
                <c:pt idx="129513">
                  <c:v>64756.5</c:v>
                </c:pt>
                <c:pt idx="129514">
                  <c:v>64757</c:v>
                </c:pt>
                <c:pt idx="129515">
                  <c:v>64757.5</c:v>
                </c:pt>
                <c:pt idx="129516">
                  <c:v>64758</c:v>
                </c:pt>
                <c:pt idx="129517">
                  <c:v>64758.5</c:v>
                </c:pt>
                <c:pt idx="129518">
                  <c:v>64759</c:v>
                </c:pt>
                <c:pt idx="129519">
                  <c:v>64759.5</c:v>
                </c:pt>
                <c:pt idx="129520">
                  <c:v>64760</c:v>
                </c:pt>
                <c:pt idx="129521">
                  <c:v>64760.5</c:v>
                </c:pt>
                <c:pt idx="129522">
                  <c:v>64761</c:v>
                </c:pt>
                <c:pt idx="129523">
                  <c:v>64761.5</c:v>
                </c:pt>
                <c:pt idx="129524">
                  <c:v>64762</c:v>
                </c:pt>
                <c:pt idx="129525">
                  <c:v>64762.5</c:v>
                </c:pt>
                <c:pt idx="129526">
                  <c:v>64763</c:v>
                </c:pt>
                <c:pt idx="129527">
                  <c:v>64763.5</c:v>
                </c:pt>
                <c:pt idx="129528">
                  <c:v>64764</c:v>
                </c:pt>
                <c:pt idx="129529">
                  <c:v>64764.5</c:v>
                </c:pt>
                <c:pt idx="129530">
                  <c:v>64765</c:v>
                </c:pt>
                <c:pt idx="129531">
                  <c:v>64765.5</c:v>
                </c:pt>
                <c:pt idx="129532">
                  <c:v>64766</c:v>
                </c:pt>
                <c:pt idx="129533">
                  <c:v>64766.5</c:v>
                </c:pt>
                <c:pt idx="129534">
                  <c:v>64767</c:v>
                </c:pt>
                <c:pt idx="129535">
                  <c:v>64767.5</c:v>
                </c:pt>
                <c:pt idx="129536">
                  <c:v>64768</c:v>
                </c:pt>
                <c:pt idx="129537">
                  <c:v>64768.5</c:v>
                </c:pt>
                <c:pt idx="129538">
                  <c:v>64769</c:v>
                </c:pt>
                <c:pt idx="129539">
                  <c:v>64769.5</c:v>
                </c:pt>
                <c:pt idx="129540">
                  <c:v>64770</c:v>
                </c:pt>
                <c:pt idx="129541">
                  <c:v>64770.5</c:v>
                </c:pt>
                <c:pt idx="129542">
                  <c:v>64771</c:v>
                </c:pt>
                <c:pt idx="129543">
                  <c:v>64771.5</c:v>
                </c:pt>
                <c:pt idx="129544">
                  <c:v>64772</c:v>
                </c:pt>
                <c:pt idx="129545">
                  <c:v>64772.5</c:v>
                </c:pt>
                <c:pt idx="129546">
                  <c:v>64773</c:v>
                </c:pt>
                <c:pt idx="129547">
                  <c:v>64773.5</c:v>
                </c:pt>
                <c:pt idx="129548">
                  <c:v>64774</c:v>
                </c:pt>
                <c:pt idx="129549">
                  <c:v>64774.5</c:v>
                </c:pt>
                <c:pt idx="129550">
                  <c:v>64775</c:v>
                </c:pt>
                <c:pt idx="129551">
                  <c:v>64775.5</c:v>
                </c:pt>
                <c:pt idx="129552">
                  <c:v>64776</c:v>
                </c:pt>
                <c:pt idx="129553">
                  <c:v>64776.5</c:v>
                </c:pt>
                <c:pt idx="129554">
                  <c:v>64777</c:v>
                </c:pt>
                <c:pt idx="129555">
                  <c:v>64777.5</c:v>
                </c:pt>
                <c:pt idx="129556">
                  <c:v>64778</c:v>
                </c:pt>
                <c:pt idx="129557">
                  <c:v>64778.5</c:v>
                </c:pt>
                <c:pt idx="129558">
                  <c:v>64779</c:v>
                </c:pt>
                <c:pt idx="129559">
                  <c:v>64779.5</c:v>
                </c:pt>
                <c:pt idx="129560">
                  <c:v>64780</c:v>
                </c:pt>
                <c:pt idx="129561">
                  <c:v>64780.5</c:v>
                </c:pt>
                <c:pt idx="129562">
                  <c:v>64781</c:v>
                </c:pt>
                <c:pt idx="129563">
                  <c:v>64781.5</c:v>
                </c:pt>
                <c:pt idx="129564">
                  <c:v>64782</c:v>
                </c:pt>
                <c:pt idx="129565">
                  <c:v>64782.5</c:v>
                </c:pt>
                <c:pt idx="129566">
                  <c:v>64783</c:v>
                </c:pt>
                <c:pt idx="129567">
                  <c:v>64783.5</c:v>
                </c:pt>
                <c:pt idx="129568">
                  <c:v>64784</c:v>
                </c:pt>
                <c:pt idx="129569">
                  <c:v>64784.5</c:v>
                </c:pt>
                <c:pt idx="129570">
                  <c:v>64785</c:v>
                </c:pt>
                <c:pt idx="129571">
                  <c:v>64785.5</c:v>
                </c:pt>
                <c:pt idx="129572">
                  <c:v>64786</c:v>
                </c:pt>
                <c:pt idx="129573">
                  <c:v>64786.5</c:v>
                </c:pt>
                <c:pt idx="129574">
                  <c:v>64787</c:v>
                </c:pt>
                <c:pt idx="129575">
                  <c:v>64787.5</c:v>
                </c:pt>
                <c:pt idx="129576">
                  <c:v>64788</c:v>
                </c:pt>
                <c:pt idx="129577">
                  <c:v>64788.5</c:v>
                </c:pt>
                <c:pt idx="129578">
                  <c:v>64789</c:v>
                </c:pt>
                <c:pt idx="129579">
                  <c:v>64789.5</c:v>
                </c:pt>
                <c:pt idx="129580">
                  <c:v>64790</c:v>
                </c:pt>
                <c:pt idx="129581">
                  <c:v>64790.5</c:v>
                </c:pt>
                <c:pt idx="129582">
                  <c:v>64791</c:v>
                </c:pt>
                <c:pt idx="129583">
                  <c:v>64791.5</c:v>
                </c:pt>
                <c:pt idx="129584">
                  <c:v>64792</c:v>
                </c:pt>
                <c:pt idx="129585">
                  <c:v>64792.5</c:v>
                </c:pt>
                <c:pt idx="129586">
                  <c:v>64793</c:v>
                </c:pt>
                <c:pt idx="129587">
                  <c:v>64793.5</c:v>
                </c:pt>
                <c:pt idx="129588">
                  <c:v>64794</c:v>
                </c:pt>
                <c:pt idx="129589">
                  <c:v>64794.5</c:v>
                </c:pt>
                <c:pt idx="129590">
                  <c:v>64795</c:v>
                </c:pt>
                <c:pt idx="129591">
                  <c:v>64795.5</c:v>
                </c:pt>
                <c:pt idx="129592">
                  <c:v>64796</c:v>
                </c:pt>
                <c:pt idx="129593">
                  <c:v>64796.5</c:v>
                </c:pt>
                <c:pt idx="129594">
                  <c:v>64797</c:v>
                </c:pt>
                <c:pt idx="129595">
                  <c:v>64797.5</c:v>
                </c:pt>
                <c:pt idx="129596">
                  <c:v>64798</c:v>
                </c:pt>
                <c:pt idx="129597">
                  <c:v>64798.5</c:v>
                </c:pt>
                <c:pt idx="129598">
                  <c:v>64799</c:v>
                </c:pt>
                <c:pt idx="129599">
                  <c:v>64799.5</c:v>
                </c:pt>
                <c:pt idx="129600">
                  <c:v>64800</c:v>
                </c:pt>
                <c:pt idx="129601">
                  <c:v>64800.5</c:v>
                </c:pt>
                <c:pt idx="129602">
                  <c:v>64801</c:v>
                </c:pt>
                <c:pt idx="129603">
                  <c:v>64801.5</c:v>
                </c:pt>
                <c:pt idx="129604">
                  <c:v>64802</c:v>
                </c:pt>
                <c:pt idx="129605">
                  <c:v>64802.5</c:v>
                </c:pt>
                <c:pt idx="129606">
                  <c:v>64803</c:v>
                </c:pt>
                <c:pt idx="129607">
                  <c:v>64803.5</c:v>
                </c:pt>
                <c:pt idx="129608">
                  <c:v>64804</c:v>
                </c:pt>
                <c:pt idx="129609">
                  <c:v>64804.5</c:v>
                </c:pt>
                <c:pt idx="129610">
                  <c:v>64805</c:v>
                </c:pt>
                <c:pt idx="129611">
                  <c:v>64805.5</c:v>
                </c:pt>
                <c:pt idx="129612">
                  <c:v>64806</c:v>
                </c:pt>
                <c:pt idx="129613">
                  <c:v>64806.5</c:v>
                </c:pt>
                <c:pt idx="129614">
                  <c:v>64807</c:v>
                </c:pt>
                <c:pt idx="129615">
                  <c:v>64807.5</c:v>
                </c:pt>
                <c:pt idx="129616">
                  <c:v>64808</c:v>
                </c:pt>
                <c:pt idx="129617">
                  <c:v>64808.5</c:v>
                </c:pt>
                <c:pt idx="129618">
                  <c:v>64809</c:v>
                </c:pt>
                <c:pt idx="129619">
                  <c:v>64809.5</c:v>
                </c:pt>
                <c:pt idx="129620">
                  <c:v>64810</c:v>
                </c:pt>
                <c:pt idx="129621">
                  <c:v>64810.5</c:v>
                </c:pt>
                <c:pt idx="129622">
                  <c:v>64811</c:v>
                </c:pt>
                <c:pt idx="129623">
                  <c:v>64811.5</c:v>
                </c:pt>
                <c:pt idx="129624">
                  <c:v>64812</c:v>
                </c:pt>
                <c:pt idx="129625">
                  <c:v>64812.5</c:v>
                </c:pt>
                <c:pt idx="129626">
                  <c:v>64813</c:v>
                </c:pt>
                <c:pt idx="129627">
                  <c:v>64813.5</c:v>
                </c:pt>
                <c:pt idx="129628">
                  <c:v>64814</c:v>
                </c:pt>
                <c:pt idx="129629">
                  <c:v>64814.5</c:v>
                </c:pt>
                <c:pt idx="129630">
                  <c:v>64815</c:v>
                </c:pt>
                <c:pt idx="129631">
                  <c:v>64815.5</c:v>
                </c:pt>
                <c:pt idx="129632">
                  <c:v>64816</c:v>
                </c:pt>
                <c:pt idx="129633">
                  <c:v>64816.5</c:v>
                </c:pt>
                <c:pt idx="129634">
                  <c:v>64817</c:v>
                </c:pt>
                <c:pt idx="129635">
                  <c:v>64817.5</c:v>
                </c:pt>
                <c:pt idx="129636">
                  <c:v>64818</c:v>
                </c:pt>
                <c:pt idx="129637">
                  <c:v>64818.5</c:v>
                </c:pt>
                <c:pt idx="129638">
                  <c:v>64819</c:v>
                </c:pt>
                <c:pt idx="129639">
                  <c:v>64819.5</c:v>
                </c:pt>
                <c:pt idx="129640">
                  <c:v>64820</c:v>
                </c:pt>
                <c:pt idx="129641">
                  <c:v>64820.5</c:v>
                </c:pt>
                <c:pt idx="129642">
                  <c:v>64821</c:v>
                </c:pt>
                <c:pt idx="129643">
                  <c:v>64821.5</c:v>
                </c:pt>
                <c:pt idx="129644">
                  <c:v>64822</c:v>
                </c:pt>
                <c:pt idx="129645">
                  <c:v>64822.5</c:v>
                </c:pt>
                <c:pt idx="129646">
                  <c:v>64823</c:v>
                </c:pt>
                <c:pt idx="129647">
                  <c:v>64823.5</c:v>
                </c:pt>
                <c:pt idx="129648">
                  <c:v>64824</c:v>
                </c:pt>
                <c:pt idx="129649">
                  <c:v>64824.5</c:v>
                </c:pt>
                <c:pt idx="129650">
                  <c:v>64825</c:v>
                </c:pt>
                <c:pt idx="129651">
                  <c:v>64825.5</c:v>
                </c:pt>
                <c:pt idx="129652">
                  <c:v>64826</c:v>
                </c:pt>
                <c:pt idx="129653">
                  <c:v>64826.5</c:v>
                </c:pt>
                <c:pt idx="129654">
                  <c:v>64827</c:v>
                </c:pt>
                <c:pt idx="129655">
                  <c:v>64827.5</c:v>
                </c:pt>
                <c:pt idx="129656">
                  <c:v>64828</c:v>
                </c:pt>
                <c:pt idx="129657">
                  <c:v>64828.5</c:v>
                </c:pt>
                <c:pt idx="129658">
                  <c:v>64829</c:v>
                </c:pt>
                <c:pt idx="129659">
                  <c:v>64829.5</c:v>
                </c:pt>
                <c:pt idx="129660">
                  <c:v>64830</c:v>
                </c:pt>
                <c:pt idx="129661">
                  <c:v>64830.5</c:v>
                </c:pt>
                <c:pt idx="129662">
                  <c:v>64831</c:v>
                </c:pt>
                <c:pt idx="129663">
                  <c:v>64831.5</c:v>
                </c:pt>
                <c:pt idx="129664">
                  <c:v>64832</c:v>
                </c:pt>
                <c:pt idx="129665">
                  <c:v>64832.5</c:v>
                </c:pt>
                <c:pt idx="129666">
                  <c:v>64833</c:v>
                </c:pt>
                <c:pt idx="129667">
                  <c:v>64833.5</c:v>
                </c:pt>
                <c:pt idx="129668">
                  <c:v>64834</c:v>
                </c:pt>
                <c:pt idx="129669">
                  <c:v>64834.5</c:v>
                </c:pt>
                <c:pt idx="129670">
                  <c:v>64835</c:v>
                </c:pt>
                <c:pt idx="129671">
                  <c:v>64835.5</c:v>
                </c:pt>
                <c:pt idx="129672">
                  <c:v>64836</c:v>
                </c:pt>
                <c:pt idx="129673">
                  <c:v>64836.5</c:v>
                </c:pt>
                <c:pt idx="129674">
                  <c:v>64837</c:v>
                </c:pt>
                <c:pt idx="129675">
                  <c:v>64837.5</c:v>
                </c:pt>
                <c:pt idx="129676">
                  <c:v>64838</c:v>
                </c:pt>
                <c:pt idx="129677">
                  <c:v>64838.5</c:v>
                </c:pt>
                <c:pt idx="129678">
                  <c:v>64839</c:v>
                </c:pt>
                <c:pt idx="129679">
                  <c:v>64839.5</c:v>
                </c:pt>
                <c:pt idx="129680">
                  <c:v>64840</c:v>
                </c:pt>
                <c:pt idx="129681">
                  <c:v>64840.5</c:v>
                </c:pt>
                <c:pt idx="129682">
                  <c:v>64841</c:v>
                </c:pt>
                <c:pt idx="129683">
                  <c:v>64841.5</c:v>
                </c:pt>
                <c:pt idx="129684">
                  <c:v>64842</c:v>
                </c:pt>
                <c:pt idx="129685">
                  <c:v>64842.5</c:v>
                </c:pt>
                <c:pt idx="129686">
                  <c:v>64843</c:v>
                </c:pt>
                <c:pt idx="129687">
                  <c:v>64843.5</c:v>
                </c:pt>
                <c:pt idx="129688">
                  <c:v>64844</c:v>
                </c:pt>
                <c:pt idx="129689">
                  <c:v>64844.5</c:v>
                </c:pt>
                <c:pt idx="129690">
                  <c:v>64845</c:v>
                </c:pt>
                <c:pt idx="129691">
                  <c:v>64845.5</c:v>
                </c:pt>
                <c:pt idx="129692">
                  <c:v>64846</c:v>
                </c:pt>
                <c:pt idx="129693">
                  <c:v>64846.5</c:v>
                </c:pt>
                <c:pt idx="129694">
                  <c:v>64847</c:v>
                </c:pt>
                <c:pt idx="129695">
                  <c:v>64847.5</c:v>
                </c:pt>
                <c:pt idx="129696">
                  <c:v>64848</c:v>
                </c:pt>
                <c:pt idx="129697">
                  <c:v>64848.5</c:v>
                </c:pt>
                <c:pt idx="129698">
                  <c:v>64849</c:v>
                </c:pt>
                <c:pt idx="129699">
                  <c:v>64849.5</c:v>
                </c:pt>
                <c:pt idx="129700">
                  <c:v>64850</c:v>
                </c:pt>
                <c:pt idx="129701">
                  <c:v>64850.5</c:v>
                </c:pt>
                <c:pt idx="129702">
                  <c:v>64851</c:v>
                </c:pt>
                <c:pt idx="129703">
                  <c:v>64851.5</c:v>
                </c:pt>
                <c:pt idx="129704">
                  <c:v>64852</c:v>
                </c:pt>
                <c:pt idx="129705">
                  <c:v>64852.5</c:v>
                </c:pt>
                <c:pt idx="129706">
                  <c:v>64853</c:v>
                </c:pt>
                <c:pt idx="129707">
                  <c:v>64853.5</c:v>
                </c:pt>
                <c:pt idx="129708">
                  <c:v>64854</c:v>
                </c:pt>
                <c:pt idx="129709">
                  <c:v>64854.5</c:v>
                </c:pt>
                <c:pt idx="129710">
                  <c:v>64855</c:v>
                </c:pt>
                <c:pt idx="129711">
                  <c:v>64855.5</c:v>
                </c:pt>
                <c:pt idx="129712">
                  <c:v>64856</c:v>
                </c:pt>
                <c:pt idx="129713">
                  <c:v>64856.5</c:v>
                </c:pt>
                <c:pt idx="129714">
                  <c:v>64857</c:v>
                </c:pt>
                <c:pt idx="129715">
                  <c:v>64857.5</c:v>
                </c:pt>
                <c:pt idx="129716">
                  <c:v>64858</c:v>
                </c:pt>
                <c:pt idx="129717">
                  <c:v>64858.5</c:v>
                </c:pt>
                <c:pt idx="129718">
                  <c:v>64859</c:v>
                </c:pt>
                <c:pt idx="129719">
                  <c:v>64859.5</c:v>
                </c:pt>
                <c:pt idx="129720">
                  <c:v>64860</c:v>
                </c:pt>
                <c:pt idx="129721">
                  <c:v>64860.5</c:v>
                </c:pt>
                <c:pt idx="129722">
                  <c:v>64861</c:v>
                </c:pt>
                <c:pt idx="129723">
                  <c:v>64861.5</c:v>
                </c:pt>
                <c:pt idx="129724">
                  <c:v>64862</c:v>
                </c:pt>
                <c:pt idx="129725">
                  <c:v>64862.5</c:v>
                </c:pt>
                <c:pt idx="129726">
                  <c:v>64863</c:v>
                </c:pt>
                <c:pt idx="129727">
                  <c:v>64863.5</c:v>
                </c:pt>
                <c:pt idx="129728">
                  <c:v>64864</c:v>
                </c:pt>
                <c:pt idx="129729">
                  <c:v>64864.5</c:v>
                </c:pt>
                <c:pt idx="129730">
                  <c:v>64865</c:v>
                </c:pt>
                <c:pt idx="129731">
                  <c:v>64865.5</c:v>
                </c:pt>
                <c:pt idx="129732">
                  <c:v>64866</c:v>
                </c:pt>
                <c:pt idx="129733">
                  <c:v>64866.5</c:v>
                </c:pt>
                <c:pt idx="129734">
                  <c:v>64867</c:v>
                </c:pt>
                <c:pt idx="129735">
                  <c:v>64867.5</c:v>
                </c:pt>
                <c:pt idx="129736">
                  <c:v>64868</c:v>
                </c:pt>
                <c:pt idx="129737">
                  <c:v>64868.5</c:v>
                </c:pt>
                <c:pt idx="129738">
                  <c:v>64869</c:v>
                </c:pt>
                <c:pt idx="129739">
                  <c:v>64869.5</c:v>
                </c:pt>
                <c:pt idx="129740">
                  <c:v>64870</c:v>
                </c:pt>
                <c:pt idx="129741">
                  <c:v>64870.5</c:v>
                </c:pt>
                <c:pt idx="129742">
                  <c:v>64871</c:v>
                </c:pt>
                <c:pt idx="129743">
                  <c:v>64871.5</c:v>
                </c:pt>
                <c:pt idx="129744">
                  <c:v>64872</c:v>
                </c:pt>
                <c:pt idx="129745">
                  <c:v>64872.5</c:v>
                </c:pt>
                <c:pt idx="129746">
                  <c:v>64873</c:v>
                </c:pt>
                <c:pt idx="129747">
                  <c:v>64873.5</c:v>
                </c:pt>
                <c:pt idx="129748">
                  <c:v>64874</c:v>
                </c:pt>
                <c:pt idx="129749">
                  <c:v>64874.5</c:v>
                </c:pt>
                <c:pt idx="129750">
                  <c:v>64875</c:v>
                </c:pt>
                <c:pt idx="129751">
                  <c:v>64875.5</c:v>
                </c:pt>
                <c:pt idx="129752">
                  <c:v>64876</c:v>
                </c:pt>
                <c:pt idx="129753">
                  <c:v>64876.5</c:v>
                </c:pt>
                <c:pt idx="129754">
                  <c:v>64877</c:v>
                </c:pt>
                <c:pt idx="129755">
                  <c:v>64877.5</c:v>
                </c:pt>
                <c:pt idx="129756">
                  <c:v>64878</c:v>
                </c:pt>
                <c:pt idx="129757">
                  <c:v>64878.5</c:v>
                </c:pt>
                <c:pt idx="129758">
                  <c:v>64879</c:v>
                </c:pt>
                <c:pt idx="129759">
                  <c:v>64879.5</c:v>
                </c:pt>
                <c:pt idx="129760">
                  <c:v>64880</c:v>
                </c:pt>
                <c:pt idx="129761">
                  <c:v>64880.5</c:v>
                </c:pt>
                <c:pt idx="129762">
                  <c:v>64881</c:v>
                </c:pt>
                <c:pt idx="129763">
                  <c:v>64881.5</c:v>
                </c:pt>
                <c:pt idx="129764">
                  <c:v>64882</c:v>
                </c:pt>
                <c:pt idx="129765">
                  <c:v>64882.5</c:v>
                </c:pt>
                <c:pt idx="129766">
                  <c:v>64883</c:v>
                </c:pt>
                <c:pt idx="129767">
                  <c:v>64883.5</c:v>
                </c:pt>
                <c:pt idx="129768">
                  <c:v>64884</c:v>
                </c:pt>
                <c:pt idx="129769">
                  <c:v>64884.5</c:v>
                </c:pt>
                <c:pt idx="129770">
                  <c:v>64885</c:v>
                </c:pt>
                <c:pt idx="129771">
                  <c:v>64885.5</c:v>
                </c:pt>
                <c:pt idx="129772">
                  <c:v>64886</c:v>
                </c:pt>
                <c:pt idx="129773">
                  <c:v>64886.5</c:v>
                </c:pt>
                <c:pt idx="129774">
                  <c:v>64887</c:v>
                </c:pt>
                <c:pt idx="129775">
                  <c:v>64887.5</c:v>
                </c:pt>
                <c:pt idx="129776">
                  <c:v>64888</c:v>
                </c:pt>
                <c:pt idx="129777">
                  <c:v>64888.5</c:v>
                </c:pt>
                <c:pt idx="129778">
                  <c:v>64889</c:v>
                </c:pt>
                <c:pt idx="129779">
                  <c:v>64889.5</c:v>
                </c:pt>
                <c:pt idx="129780">
                  <c:v>64890</c:v>
                </c:pt>
                <c:pt idx="129781">
                  <c:v>64890.5</c:v>
                </c:pt>
                <c:pt idx="129782">
                  <c:v>64891</c:v>
                </c:pt>
                <c:pt idx="129783">
                  <c:v>64891.5</c:v>
                </c:pt>
                <c:pt idx="129784">
                  <c:v>64892</c:v>
                </c:pt>
                <c:pt idx="129785">
                  <c:v>64892.5</c:v>
                </c:pt>
                <c:pt idx="129786">
                  <c:v>64893</c:v>
                </c:pt>
                <c:pt idx="129787">
                  <c:v>64893.5</c:v>
                </c:pt>
                <c:pt idx="129788">
                  <c:v>64894</c:v>
                </c:pt>
                <c:pt idx="129789">
                  <c:v>64894.5</c:v>
                </c:pt>
                <c:pt idx="129790">
                  <c:v>64895</c:v>
                </c:pt>
                <c:pt idx="129791">
                  <c:v>64895.5</c:v>
                </c:pt>
                <c:pt idx="129792">
                  <c:v>64896</c:v>
                </c:pt>
                <c:pt idx="129793">
                  <c:v>64896.5</c:v>
                </c:pt>
                <c:pt idx="129794">
                  <c:v>64897</c:v>
                </c:pt>
                <c:pt idx="129795">
                  <c:v>64897.5</c:v>
                </c:pt>
                <c:pt idx="129796">
                  <c:v>64898</c:v>
                </c:pt>
                <c:pt idx="129797">
                  <c:v>64898.5</c:v>
                </c:pt>
                <c:pt idx="129798">
                  <c:v>64899</c:v>
                </c:pt>
                <c:pt idx="129799">
                  <c:v>64899.5</c:v>
                </c:pt>
                <c:pt idx="129800">
                  <c:v>64900</c:v>
                </c:pt>
                <c:pt idx="129801">
                  <c:v>64900.5</c:v>
                </c:pt>
                <c:pt idx="129802">
                  <c:v>64901</c:v>
                </c:pt>
                <c:pt idx="129803">
                  <c:v>64901.5</c:v>
                </c:pt>
                <c:pt idx="129804">
                  <c:v>64902</c:v>
                </c:pt>
                <c:pt idx="129805">
                  <c:v>64902.5</c:v>
                </c:pt>
                <c:pt idx="129806">
                  <c:v>64903</c:v>
                </c:pt>
                <c:pt idx="129807">
                  <c:v>64903.5</c:v>
                </c:pt>
                <c:pt idx="129808">
                  <c:v>64904</c:v>
                </c:pt>
                <c:pt idx="129809">
                  <c:v>64904.5</c:v>
                </c:pt>
                <c:pt idx="129810">
                  <c:v>64905</c:v>
                </c:pt>
                <c:pt idx="129811">
                  <c:v>64905.5</c:v>
                </c:pt>
                <c:pt idx="129812">
                  <c:v>64906</c:v>
                </c:pt>
                <c:pt idx="129813">
                  <c:v>64906.5</c:v>
                </c:pt>
                <c:pt idx="129814">
                  <c:v>64907</c:v>
                </c:pt>
                <c:pt idx="129815">
                  <c:v>64907.5</c:v>
                </c:pt>
                <c:pt idx="129816">
                  <c:v>64908</c:v>
                </c:pt>
                <c:pt idx="129817">
                  <c:v>64908.5</c:v>
                </c:pt>
                <c:pt idx="129818">
                  <c:v>64909</c:v>
                </c:pt>
                <c:pt idx="129819">
                  <c:v>64909.5</c:v>
                </c:pt>
                <c:pt idx="129820">
                  <c:v>64910</c:v>
                </c:pt>
                <c:pt idx="129821">
                  <c:v>64910.5</c:v>
                </c:pt>
                <c:pt idx="129822">
                  <c:v>64911</c:v>
                </c:pt>
                <c:pt idx="129823">
                  <c:v>64911.5</c:v>
                </c:pt>
                <c:pt idx="129824">
                  <c:v>64912</c:v>
                </c:pt>
                <c:pt idx="129825">
                  <c:v>64912.5</c:v>
                </c:pt>
                <c:pt idx="129826">
                  <c:v>64913</c:v>
                </c:pt>
                <c:pt idx="129827">
                  <c:v>64913.5</c:v>
                </c:pt>
                <c:pt idx="129828">
                  <c:v>64914</c:v>
                </c:pt>
                <c:pt idx="129829">
                  <c:v>64914.5</c:v>
                </c:pt>
                <c:pt idx="129830">
                  <c:v>64915</c:v>
                </c:pt>
                <c:pt idx="129831">
                  <c:v>64915.5</c:v>
                </c:pt>
                <c:pt idx="129832">
                  <c:v>64916</c:v>
                </c:pt>
                <c:pt idx="129833">
                  <c:v>64916.5</c:v>
                </c:pt>
                <c:pt idx="129834">
                  <c:v>64917</c:v>
                </c:pt>
                <c:pt idx="129835">
                  <c:v>64917.5</c:v>
                </c:pt>
                <c:pt idx="129836">
                  <c:v>64918</c:v>
                </c:pt>
                <c:pt idx="129837">
                  <c:v>64918.5</c:v>
                </c:pt>
                <c:pt idx="129838">
                  <c:v>64919</c:v>
                </c:pt>
                <c:pt idx="129839">
                  <c:v>64919.5</c:v>
                </c:pt>
                <c:pt idx="129840">
                  <c:v>64920</c:v>
                </c:pt>
                <c:pt idx="129841">
                  <c:v>64920.5</c:v>
                </c:pt>
                <c:pt idx="129842">
                  <c:v>64921</c:v>
                </c:pt>
                <c:pt idx="129843">
                  <c:v>64921.5</c:v>
                </c:pt>
                <c:pt idx="129844">
                  <c:v>64922</c:v>
                </c:pt>
                <c:pt idx="129845">
                  <c:v>64922.5</c:v>
                </c:pt>
                <c:pt idx="129846">
                  <c:v>64923</c:v>
                </c:pt>
                <c:pt idx="129847">
                  <c:v>64923.5</c:v>
                </c:pt>
                <c:pt idx="129848">
                  <c:v>64924</c:v>
                </c:pt>
                <c:pt idx="129849">
                  <c:v>64924.5</c:v>
                </c:pt>
                <c:pt idx="129850">
                  <c:v>64925</c:v>
                </c:pt>
                <c:pt idx="129851">
                  <c:v>64925.5</c:v>
                </c:pt>
                <c:pt idx="129852">
                  <c:v>64926</c:v>
                </c:pt>
                <c:pt idx="129853">
                  <c:v>64926.5</c:v>
                </c:pt>
                <c:pt idx="129854">
                  <c:v>64927</c:v>
                </c:pt>
                <c:pt idx="129855">
                  <c:v>64927.5</c:v>
                </c:pt>
                <c:pt idx="129856">
                  <c:v>64928</c:v>
                </c:pt>
                <c:pt idx="129857">
                  <c:v>64928.5</c:v>
                </c:pt>
                <c:pt idx="129858">
                  <c:v>64929</c:v>
                </c:pt>
                <c:pt idx="129859">
                  <c:v>64929.5</c:v>
                </c:pt>
                <c:pt idx="129860">
                  <c:v>64930</c:v>
                </c:pt>
                <c:pt idx="129861">
                  <c:v>64930.5</c:v>
                </c:pt>
                <c:pt idx="129862">
                  <c:v>64931</c:v>
                </c:pt>
                <c:pt idx="129863">
                  <c:v>64931.5</c:v>
                </c:pt>
                <c:pt idx="129864">
                  <c:v>64932</c:v>
                </c:pt>
                <c:pt idx="129865">
                  <c:v>64932.5</c:v>
                </c:pt>
                <c:pt idx="129866">
                  <c:v>64933</c:v>
                </c:pt>
                <c:pt idx="129867">
                  <c:v>64933.5</c:v>
                </c:pt>
                <c:pt idx="129868">
                  <c:v>64934</c:v>
                </c:pt>
                <c:pt idx="129869">
                  <c:v>64934.5</c:v>
                </c:pt>
                <c:pt idx="129870">
                  <c:v>64935</c:v>
                </c:pt>
                <c:pt idx="129871">
                  <c:v>64935.5</c:v>
                </c:pt>
                <c:pt idx="129872">
                  <c:v>64936</c:v>
                </c:pt>
                <c:pt idx="129873">
                  <c:v>64936.5</c:v>
                </c:pt>
                <c:pt idx="129874">
                  <c:v>64937</c:v>
                </c:pt>
                <c:pt idx="129875">
                  <c:v>64937.5</c:v>
                </c:pt>
                <c:pt idx="129876">
                  <c:v>64938</c:v>
                </c:pt>
                <c:pt idx="129877">
                  <c:v>64938.5</c:v>
                </c:pt>
                <c:pt idx="129878">
                  <c:v>64939</c:v>
                </c:pt>
                <c:pt idx="129879">
                  <c:v>64939.5</c:v>
                </c:pt>
                <c:pt idx="129880">
                  <c:v>64940</c:v>
                </c:pt>
                <c:pt idx="129881">
                  <c:v>64940.5</c:v>
                </c:pt>
                <c:pt idx="129882">
                  <c:v>64941</c:v>
                </c:pt>
                <c:pt idx="129883">
                  <c:v>64941.5</c:v>
                </c:pt>
                <c:pt idx="129884">
                  <c:v>64942</c:v>
                </c:pt>
                <c:pt idx="129885">
                  <c:v>64942.5</c:v>
                </c:pt>
                <c:pt idx="129886">
                  <c:v>64943</c:v>
                </c:pt>
                <c:pt idx="129887">
                  <c:v>64943.5</c:v>
                </c:pt>
                <c:pt idx="129888">
                  <c:v>64944</c:v>
                </c:pt>
                <c:pt idx="129889">
                  <c:v>64944.5</c:v>
                </c:pt>
                <c:pt idx="129890">
                  <c:v>64945</c:v>
                </c:pt>
                <c:pt idx="129891">
                  <c:v>64945.5</c:v>
                </c:pt>
                <c:pt idx="129892">
                  <c:v>64946</c:v>
                </c:pt>
                <c:pt idx="129893">
                  <c:v>64946.5</c:v>
                </c:pt>
                <c:pt idx="129894">
                  <c:v>64947</c:v>
                </c:pt>
                <c:pt idx="129895">
                  <c:v>64947.5</c:v>
                </c:pt>
                <c:pt idx="129896">
                  <c:v>64948</c:v>
                </c:pt>
                <c:pt idx="129897">
                  <c:v>64948.5</c:v>
                </c:pt>
                <c:pt idx="129898">
                  <c:v>64949</c:v>
                </c:pt>
                <c:pt idx="129899">
                  <c:v>64949.5</c:v>
                </c:pt>
                <c:pt idx="129900">
                  <c:v>64950</c:v>
                </c:pt>
                <c:pt idx="129901">
                  <c:v>64950.5</c:v>
                </c:pt>
                <c:pt idx="129902">
                  <c:v>64951</c:v>
                </c:pt>
                <c:pt idx="129903">
                  <c:v>64951.5</c:v>
                </c:pt>
                <c:pt idx="129904">
                  <c:v>64952</c:v>
                </c:pt>
                <c:pt idx="129905">
                  <c:v>64952.5</c:v>
                </c:pt>
                <c:pt idx="129906">
                  <c:v>64953</c:v>
                </c:pt>
                <c:pt idx="129907">
                  <c:v>64953.5</c:v>
                </c:pt>
                <c:pt idx="129908">
                  <c:v>64954</c:v>
                </c:pt>
                <c:pt idx="129909">
                  <c:v>64954.5</c:v>
                </c:pt>
                <c:pt idx="129910">
                  <c:v>64955</c:v>
                </c:pt>
                <c:pt idx="129911">
                  <c:v>64955.5</c:v>
                </c:pt>
                <c:pt idx="129912">
                  <c:v>64956</c:v>
                </c:pt>
                <c:pt idx="129913">
                  <c:v>64956.5</c:v>
                </c:pt>
                <c:pt idx="129914">
                  <c:v>64957</c:v>
                </c:pt>
                <c:pt idx="129915">
                  <c:v>64957.5</c:v>
                </c:pt>
                <c:pt idx="129916">
                  <c:v>64958</c:v>
                </c:pt>
                <c:pt idx="129917">
                  <c:v>64958.5</c:v>
                </c:pt>
                <c:pt idx="129918">
                  <c:v>64959</c:v>
                </c:pt>
                <c:pt idx="129919">
                  <c:v>64959.5</c:v>
                </c:pt>
                <c:pt idx="129920">
                  <c:v>64960</c:v>
                </c:pt>
                <c:pt idx="129921">
                  <c:v>64960.5</c:v>
                </c:pt>
                <c:pt idx="129922">
                  <c:v>64961</c:v>
                </c:pt>
                <c:pt idx="129923">
                  <c:v>64961.5</c:v>
                </c:pt>
                <c:pt idx="129924">
                  <c:v>64962</c:v>
                </c:pt>
                <c:pt idx="129925">
                  <c:v>64962.5</c:v>
                </c:pt>
                <c:pt idx="129926">
                  <c:v>64963</c:v>
                </c:pt>
                <c:pt idx="129927">
                  <c:v>64963.5</c:v>
                </c:pt>
                <c:pt idx="129928">
                  <c:v>64964</c:v>
                </c:pt>
                <c:pt idx="129929">
                  <c:v>64964.5</c:v>
                </c:pt>
                <c:pt idx="129930">
                  <c:v>64965</c:v>
                </c:pt>
                <c:pt idx="129931">
                  <c:v>64965.5</c:v>
                </c:pt>
                <c:pt idx="129932">
                  <c:v>64966</c:v>
                </c:pt>
                <c:pt idx="129933">
                  <c:v>64966.5</c:v>
                </c:pt>
                <c:pt idx="129934">
                  <c:v>64967</c:v>
                </c:pt>
                <c:pt idx="129935">
                  <c:v>64967.5</c:v>
                </c:pt>
                <c:pt idx="129936">
                  <c:v>64968</c:v>
                </c:pt>
                <c:pt idx="129937">
                  <c:v>64968.5</c:v>
                </c:pt>
                <c:pt idx="129938">
                  <c:v>64969</c:v>
                </c:pt>
                <c:pt idx="129939">
                  <c:v>64969.5</c:v>
                </c:pt>
                <c:pt idx="129940">
                  <c:v>64970</c:v>
                </c:pt>
                <c:pt idx="129941">
                  <c:v>64970.5</c:v>
                </c:pt>
                <c:pt idx="129942">
                  <c:v>64971</c:v>
                </c:pt>
                <c:pt idx="129943">
                  <c:v>64971.5</c:v>
                </c:pt>
                <c:pt idx="129944">
                  <c:v>64972</c:v>
                </c:pt>
                <c:pt idx="129945">
                  <c:v>64972.5</c:v>
                </c:pt>
                <c:pt idx="129946">
                  <c:v>64973</c:v>
                </c:pt>
                <c:pt idx="129947">
                  <c:v>64973.5</c:v>
                </c:pt>
                <c:pt idx="129948">
                  <c:v>64974</c:v>
                </c:pt>
                <c:pt idx="129949">
                  <c:v>64974.5</c:v>
                </c:pt>
                <c:pt idx="129950">
                  <c:v>64975</c:v>
                </c:pt>
                <c:pt idx="129951">
                  <c:v>64975.5</c:v>
                </c:pt>
                <c:pt idx="129952">
                  <c:v>64976</c:v>
                </c:pt>
                <c:pt idx="129953">
                  <c:v>64976.5</c:v>
                </c:pt>
                <c:pt idx="129954">
                  <c:v>64977</c:v>
                </c:pt>
                <c:pt idx="129955">
                  <c:v>64977.5</c:v>
                </c:pt>
                <c:pt idx="129956">
                  <c:v>64978</c:v>
                </c:pt>
                <c:pt idx="129957">
                  <c:v>64978.5</c:v>
                </c:pt>
                <c:pt idx="129958">
                  <c:v>64979</c:v>
                </c:pt>
                <c:pt idx="129959">
                  <c:v>64979.5</c:v>
                </c:pt>
                <c:pt idx="129960">
                  <c:v>64980</c:v>
                </c:pt>
                <c:pt idx="129961">
                  <c:v>64980.5</c:v>
                </c:pt>
                <c:pt idx="129962">
                  <c:v>64981</c:v>
                </c:pt>
                <c:pt idx="129963">
                  <c:v>64981.5</c:v>
                </c:pt>
                <c:pt idx="129964">
                  <c:v>64982</c:v>
                </c:pt>
                <c:pt idx="129965">
                  <c:v>64982.5</c:v>
                </c:pt>
                <c:pt idx="129966">
                  <c:v>64983</c:v>
                </c:pt>
                <c:pt idx="129967">
                  <c:v>64983.5</c:v>
                </c:pt>
                <c:pt idx="129968">
                  <c:v>64984</c:v>
                </c:pt>
                <c:pt idx="129969">
                  <c:v>64984.5</c:v>
                </c:pt>
                <c:pt idx="129970">
                  <c:v>64985</c:v>
                </c:pt>
                <c:pt idx="129971">
                  <c:v>64985.5</c:v>
                </c:pt>
                <c:pt idx="129972">
                  <c:v>64986</c:v>
                </c:pt>
                <c:pt idx="129973">
                  <c:v>64986.5</c:v>
                </c:pt>
                <c:pt idx="129974">
                  <c:v>64987</c:v>
                </c:pt>
                <c:pt idx="129975">
                  <c:v>64987.5</c:v>
                </c:pt>
                <c:pt idx="129976">
                  <c:v>64988</c:v>
                </c:pt>
                <c:pt idx="129977">
                  <c:v>64988.5</c:v>
                </c:pt>
                <c:pt idx="129978">
                  <c:v>64989</c:v>
                </c:pt>
                <c:pt idx="129979">
                  <c:v>64989.5</c:v>
                </c:pt>
                <c:pt idx="129980">
                  <c:v>64990</c:v>
                </c:pt>
                <c:pt idx="129981">
                  <c:v>64990.5</c:v>
                </c:pt>
                <c:pt idx="129982">
                  <c:v>64991</c:v>
                </c:pt>
                <c:pt idx="129983">
                  <c:v>64991.5</c:v>
                </c:pt>
                <c:pt idx="129984">
                  <c:v>64992</c:v>
                </c:pt>
                <c:pt idx="129985">
                  <c:v>64992.5</c:v>
                </c:pt>
                <c:pt idx="129986">
                  <c:v>64993</c:v>
                </c:pt>
                <c:pt idx="129987">
                  <c:v>64993.5</c:v>
                </c:pt>
                <c:pt idx="129988">
                  <c:v>64994</c:v>
                </c:pt>
                <c:pt idx="129989">
                  <c:v>64994.5</c:v>
                </c:pt>
                <c:pt idx="129990">
                  <c:v>64995</c:v>
                </c:pt>
                <c:pt idx="129991">
                  <c:v>64995.5</c:v>
                </c:pt>
                <c:pt idx="129992">
                  <c:v>64996</c:v>
                </c:pt>
                <c:pt idx="129993">
                  <c:v>64996.5</c:v>
                </c:pt>
                <c:pt idx="129994">
                  <c:v>64997</c:v>
                </c:pt>
                <c:pt idx="129995">
                  <c:v>64997.5</c:v>
                </c:pt>
                <c:pt idx="129996">
                  <c:v>64998</c:v>
                </c:pt>
                <c:pt idx="129997">
                  <c:v>64998.5</c:v>
                </c:pt>
                <c:pt idx="129998">
                  <c:v>64999</c:v>
                </c:pt>
                <c:pt idx="129999">
                  <c:v>64999.5</c:v>
                </c:pt>
                <c:pt idx="130000">
                  <c:v>65000</c:v>
                </c:pt>
                <c:pt idx="130001">
                  <c:v>65000.5</c:v>
                </c:pt>
                <c:pt idx="130002">
                  <c:v>65001</c:v>
                </c:pt>
                <c:pt idx="130003">
                  <c:v>65001.5</c:v>
                </c:pt>
                <c:pt idx="130004">
                  <c:v>65002</c:v>
                </c:pt>
                <c:pt idx="130005">
                  <c:v>65002.5</c:v>
                </c:pt>
                <c:pt idx="130006">
                  <c:v>65003</c:v>
                </c:pt>
                <c:pt idx="130007">
                  <c:v>65003.5</c:v>
                </c:pt>
                <c:pt idx="130008">
                  <c:v>65004</c:v>
                </c:pt>
                <c:pt idx="130009">
                  <c:v>65004.5</c:v>
                </c:pt>
                <c:pt idx="130010">
                  <c:v>65005</c:v>
                </c:pt>
                <c:pt idx="130011">
                  <c:v>65005.5</c:v>
                </c:pt>
                <c:pt idx="130012">
                  <c:v>65006</c:v>
                </c:pt>
                <c:pt idx="130013">
                  <c:v>65006.5</c:v>
                </c:pt>
                <c:pt idx="130014">
                  <c:v>65007</c:v>
                </c:pt>
                <c:pt idx="130015">
                  <c:v>65007.5</c:v>
                </c:pt>
                <c:pt idx="130016">
                  <c:v>65008</c:v>
                </c:pt>
                <c:pt idx="130017">
                  <c:v>65008.5</c:v>
                </c:pt>
                <c:pt idx="130018">
                  <c:v>65009</c:v>
                </c:pt>
                <c:pt idx="130019">
                  <c:v>65009.5</c:v>
                </c:pt>
                <c:pt idx="130020">
                  <c:v>65010</c:v>
                </c:pt>
                <c:pt idx="130021">
                  <c:v>65010.5</c:v>
                </c:pt>
                <c:pt idx="130022">
                  <c:v>65011</c:v>
                </c:pt>
                <c:pt idx="130023">
                  <c:v>65011.5</c:v>
                </c:pt>
                <c:pt idx="130024">
                  <c:v>65012</c:v>
                </c:pt>
                <c:pt idx="130025">
                  <c:v>65012.5</c:v>
                </c:pt>
                <c:pt idx="130026">
                  <c:v>65013</c:v>
                </c:pt>
                <c:pt idx="130027">
                  <c:v>65013.5</c:v>
                </c:pt>
                <c:pt idx="130028">
                  <c:v>65014</c:v>
                </c:pt>
                <c:pt idx="130029">
                  <c:v>65014.5</c:v>
                </c:pt>
                <c:pt idx="130030">
                  <c:v>65015</c:v>
                </c:pt>
                <c:pt idx="130031">
                  <c:v>65015.5</c:v>
                </c:pt>
                <c:pt idx="130032">
                  <c:v>65016</c:v>
                </c:pt>
                <c:pt idx="130033">
                  <c:v>65016.5</c:v>
                </c:pt>
                <c:pt idx="130034">
                  <c:v>65017</c:v>
                </c:pt>
                <c:pt idx="130035">
                  <c:v>65017.5</c:v>
                </c:pt>
                <c:pt idx="130036">
                  <c:v>65018</c:v>
                </c:pt>
                <c:pt idx="130037">
                  <c:v>65018.5</c:v>
                </c:pt>
                <c:pt idx="130038">
                  <c:v>65019</c:v>
                </c:pt>
                <c:pt idx="130039">
                  <c:v>65019.5</c:v>
                </c:pt>
                <c:pt idx="130040">
                  <c:v>65020</c:v>
                </c:pt>
                <c:pt idx="130041">
                  <c:v>65020.5</c:v>
                </c:pt>
                <c:pt idx="130042">
                  <c:v>65021</c:v>
                </c:pt>
                <c:pt idx="130043">
                  <c:v>65021.5</c:v>
                </c:pt>
                <c:pt idx="130044">
                  <c:v>65022</c:v>
                </c:pt>
                <c:pt idx="130045">
                  <c:v>65022.5</c:v>
                </c:pt>
                <c:pt idx="130046">
                  <c:v>65023</c:v>
                </c:pt>
                <c:pt idx="130047">
                  <c:v>65023.5</c:v>
                </c:pt>
                <c:pt idx="130048">
                  <c:v>65024</c:v>
                </c:pt>
                <c:pt idx="130049">
                  <c:v>65024.5</c:v>
                </c:pt>
                <c:pt idx="130050">
                  <c:v>65025</c:v>
                </c:pt>
                <c:pt idx="130051">
                  <c:v>65025.5</c:v>
                </c:pt>
                <c:pt idx="130052">
                  <c:v>65026</c:v>
                </c:pt>
                <c:pt idx="130053">
                  <c:v>65026.5</c:v>
                </c:pt>
                <c:pt idx="130054">
                  <c:v>65027</c:v>
                </c:pt>
                <c:pt idx="130055">
                  <c:v>65027.5</c:v>
                </c:pt>
                <c:pt idx="130056">
                  <c:v>65028</c:v>
                </c:pt>
                <c:pt idx="130057">
                  <c:v>65028.5</c:v>
                </c:pt>
                <c:pt idx="130058">
                  <c:v>65029</c:v>
                </c:pt>
                <c:pt idx="130059">
                  <c:v>65029.5</c:v>
                </c:pt>
                <c:pt idx="130060">
                  <c:v>65030</c:v>
                </c:pt>
                <c:pt idx="130061">
                  <c:v>65030.5</c:v>
                </c:pt>
                <c:pt idx="130062">
                  <c:v>65031</c:v>
                </c:pt>
                <c:pt idx="130063">
                  <c:v>65031.5</c:v>
                </c:pt>
                <c:pt idx="130064">
                  <c:v>65032</c:v>
                </c:pt>
                <c:pt idx="130065">
                  <c:v>65032.5</c:v>
                </c:pt>
                <c:pt idx="130066">
                  <c:v>65033</c:v>
                </c:pt>
                <c:pt idx="130067">
                  <c:v>65033.5</c:v>
                </c:pt>
                <c:pt idx="130068">
                  <c:v>65034</c:v>
                </c:pt>
                <c:pt idx="130069">
                  <c:v>65034.5</c:v>
                </c:pt>
                <c:pt idx="130070">
                  <c:v>65035</c:v>
                </c:pt>
                <c:pt idx="130071">
                  <c:v>65035.5</c:v>
                </c:pt>
                <c:pt idx="130072">
                  <c:v>65036</c:v>
                </c:pt>
                <c:pt idx="130073">
                  <c:v>65036.5</c:v>
                </c:pt>
                <c:pt idx="130074">
                  <c:v>65037</c:v>
                </c:pt>
                <c:pt idx="130075">
                  <c:v>65037.5</c:v>
                </c:pt>
                <c:pt idx="130076">
                  <c:v>65038</c:v>
                </c:pt>
                <c:pt idx="130077">
                  <c:v>65038.5</c:v>
                </c:pt>
                <c:pt idx="130078">
                  <c:v>65039</c:v>
                </c:pt>
                <c:pt idx="130079">
                  <c:v>65039.5</c:v>
                </c:pt>
                <c:pt idx="130080">
                  <c:v>65040</c:v>
                </c:pt>
                <c:pt idx="130081">
                  <c:v>65040.5</c:v>
                </c:pt>
                <c:pt idx="130082">
                  <c:v>65041</c:v>
                </c:pt>
                <c:pt idx="130083">
                  <c:v>65041.5</c:v>
                </c:pt>
                <c:pt idx="130084">
                  <c:v>65042</c:v>
                </c:pt>
                <c:pt idx="130085">
                  <c:v>65042.5</c:v>
                </c:pt>
                <c:pt idx="130086">
                  <c:v>65043</c:v>
                </c:pt>
                <c:pt idx="130087">
                  <c:v>65043.5</c:v>
                </c:pt>
                <c:pt idx="130088">
                  <c:v>65044</c:v>
                </c:pt>
                <c:pt idx="130089">
                  <c:v>65044.5</c:v>
                </c:pt>
                <c:pt idx="130090">
                  <c:v>65045</c:v>
                </c:pt>
                <c:pt idx="130091">
                  <c:v>65045.5</c:v>
                </c:pt>
                <c:pt idx="130092">
                  <c:v>65046</c:v>
                </c:pt>
                <c:pt idx="130093">
                  <c:v>65046.5</c:v>
                </c:pt>
                <c:pt idx="130094">
                  <c:v>65047</c:v>
                </c:pt>
                <c:pt idx="130095">
                  <c:v>65047.5</c:v>
                </c:pt>
                <c:pt idx="130096">
                  <c:v>65048</c:v>
                </c:pt>
                <c:pt idx="130097">
                  <c:v>65048.5</c:v>
                </c:pt>
                <c:pt idx="130098">
                  <c:v>65049</c:v>
                </c:pt>
                <c:pt idx="130099">
                  <c:v>65049.5</c:v>
                </c:pt>
                <c:pt idx="130100">
                  <c:v>65050</c:v>
                </c:pt>
                <c:pt idx="130101">
                  <c:v>65050.5</c:v>
                </c:pt>
                <c:pt idx="130102">
                  <c:v>65051</c:v>
                </c:pt>
                <c:pt idx="130103">
                  <c:v>65051.5</c:v>
                </c:pt>
                <c:pt idx="130104">
                  <c:v>65052</c:v>
                </c:pt>
                <c:pt idx="130105">
                  <c:v>65052.5</c:v>
                </c:pt>
                <c:pt idx="130106">
                  <c:v>65053</c:v>
                </c:pt>
                <c:pt idx="130107">
                  <c:v>65053.5</c:v>
                </c:pt>
                <c:pt idx="130108">
                  <c:v>65054</c:v>
                </c:pt>
                <c:pt idx="130109">
                  <c:v>65054.5</c:v>
                </c:pt>
                <c:pt idx="130110">
                  <c:v>65055</c:v>
                </c:pt>
                <c:pt idx="130111">
                  <c:v>65055.5</c:v>
                </c:pt>
                <c:pt idx="130112">
                  <c:v>65056</c:v>
                </c:pt>
                <c:pt idx="130113">
                  <c:v>65056.5</c:v>
                </c:pt>
                <c:pt idx="130114">
                  <c:v>65057</c:v>
                </c:pt>
                <c:pt idx="130115">
                  <c:v>65057.5</c:v>
                </c:pt>
                <c:pt idx="130116">
                  <c:v>65058</c:v>
                </c:pt>
                <c:pt idx="130117">
                  <c:v>65058.5</c:v>
                </c:pt>
                <c:pt idx="130118">
                  <c:v>65059</c:v>
                </c:pt>
                <c:pt idx="130119">
                  <c:v>65059.5</c:v>
                </c:pt>
                <c:pt idx="130120">
                  <c:v>65060</c:v>
                </c:pt>
                <c:pt idx="130121">
                  <c:v>65060.5</c:v>
                </c:pt>
                <c:pt idx="130122">
                  <c:v>65061</c:v>
                </c:pt>
                <c:pt idx="130123">
                  <c:v>65061.5</c:v>
                </c:pt>
                <c:pt idx="130124">
                  <c:v>65062</c:v>
                </c:pt>
                <c:pt idx="130125">
                  <c:v>65062.5</c:v>
                </c:pt>
                <c:pt idx="130126">
                  <c:v>65063</c:v>
                </c:pt>
                <c:pt idx="130127">
                  <c:v>65063.5</c:v>
                </c:pt>
                <c:pt idx="130128">
                  <c:v>65064</c:v>
                </c:pt>
                <c:pt idx="130129">
                  <c:v>65064.5</c:v>
                </c:pt>
                <c:pt idx="130130">
                  <c:v>65065</c:v>
                </c:pt>
                <c:pt idx="130131">
                  <c:v>65065.5</c:v>
                </c:pt>
                <c:pt idx="130132">
                  <c:v>65066</c:v>
                </c:pt>
                <c:pt idx="130133">
                  <c:v>65066.5</c:v>
                </c:pt>
                <c:pt idx="130134">
                  <c:v>65067</c:v>
                </c:pt>
                <c:pt idx="130135">
                  <c:v>65067.5</c:v>
                </c:pt>
                <c:pt idx="130136">
                  <c:v>65068</c:v>
                </c:pt>
                <c:pt idx="130137">
                  <c:v>65068.5</c:v>
                </c:pt>
                <c:pt idx="130138">
                  <c:v>65069</c:v>
                </c:pt>
                <c:pt idx="130139">
                  <c:v>65069.5</c:v>
                </c:pt>
                <c:pt idx="130140">
                  <c:v>65070</c:v>
                </c:pt>
                <c:pt idx="130141">
                  <c:v>65070.5</c:v>
                </c:pt>
                <c:pt idx="130142">
                  <c:v>65071</c:v>
                </c:pt>
                <c:pt idx="130143">
                  <c:v>65071.5</c:v>
                </c:pt>
                <c:pt idx="130144">
                  <c:v>65072</c:v>
                </c:pt>
                <c:pt idx="130145">
                  <c:v>65072.5</c:v>
                </c:pt>
                <c:pt idx="130146">
                  <c:v>65073</c:v>
                </c:pt>
                <c:pt idx="130147">
                  <c:v>65073.5</c:v>
                </c:pt>
                <c:pt idx="130148">
                  <c:v>65074</c:v>
                </c:pt>
                <c:pt idx="130149">
                  <c:v>65074.5</c:v>
                </c:pt>
                <c:pt idx="130150">
                  <c:v>65075</c:v>
                </c:pt>
                <c:pt idx="130151">
                  <c:v>65075.5</c:v>
                </c:pt>
                <c:pt idx="130152">
                  <c:v>65076</c:v>
                </c:pt>
                <c:pt idx="130153">
                  <c:v>65076.5</c:v>
                </c:pt>
                <c:pt idx="130154">
                  <c:v>65077</c:v>
                </c:pt>
                <c:pt idx="130155">
                  <c:v>65077.5</c:v>
                </c:pt>
                <c:pt idx="130156">
                  <c:v>65078</c:v>
                </c:pt>
                <c:pt idx="130157">
                  <c:v>65078.5</c:v>
                </c:pt>
                <c:pt idx="130158">
                  <c:v>65079</c:v>
                </c:pt>
                <c:pt idx="130159">
                  <c:v>65079.5</c:v>
                </c:pt>
                <c:pt idx="130160">
                  <c:v>65080</c:v>
                </c:pt>
                <c:pt idx="130161">
                  <c:v>65080.5</c:v>
                </c:pt>
                <c:pt idx="130162">
                  <c:v>65081</c:v>
                </c:pt>
                <c:pt idx="130163">
                  <c:v>65081.5</c:v>
                </c:pt>
                <c:pt idx="130164">
                  <c:v>65082</c:v>
                </c:pt>
                <c:pt idx="130165">
                  <c:v>65082.5</c:v>
                </c:pt>
                <c:pt idx="130166">
                  <c:v>65083</c:v>
                </c:pt>
                <c:pt idx="130167">
                  <c:v>65083.5</c:v>
                </c:pt>
                <c:pt idx="130168">
                  <c:v>65084</c:v>
                </c:pt>
                <c:pt idx="130169">
                  <c:v>65084.5</c:v>
                </c:pt>
                <c:pt idx="130170">
                  <c:v>65085</c:v>
                </c:pt>
                <c:pt idx="130171">
                  <c:v>65085.5</c:v>
                </c:pt>
                <c:pt idx="130172">
                  <c:v>65086</c:v>
                </c:pt>
                <c:pt idx="130173">
                  <c:v>65086.5</c:v>
                </c:pt>
                <c:pt idx="130174">
                  <c:v>65087</c:v>
                </c:pt>
                <c:pt idx="130175">
                  <c:v>65087.5</c:v>
                </c:pt>
                <c:pt idx="130176">
                  <c:v>65088</c:v>
                </c:pt>
                <c:pt idx="130177">
                  <c:v>65088.5</c:v>
                </c:pt>
                <c:pt idx="130178">
                  <c:v>65089</c:v>
                </c:pt>
                <c:pt idx="130179">
                  <c:v>65089.5</c:v>
                </c:pt>
                <c:pt idx="130180">
                  <c:v>65090</c:v>
                </c:pt>
                <c:pt idx="130181">
                  <c:v>65090.5</c:v>
                </c:pt>
                <c:pt idx="130182">
                  <c:v>65091</c:v>
                </c:pt>
                <c:pt idx="130183">
                  <c:v>65091.5</c:v>
                </c:pt>
                <c:pt idx="130184">
                  <c:v>65092</c:v>
                </c:pt>
                <c:pt idx="130185">
                  <c:v>65092.5</c:v>
                </c:pt>
                <c:pt idx="130186">
                  <c:v>65093</c:v>
                </c:pt>
                <c:pt idx="130187">
                  <c:v>65093.5</c:v>
                </c:pt>
                <c:pt idx="130188">
                  <c:v>65094</c:v>
                </c:pt>
                <c:pt idx="130189">
                  <c:v>65094.5</c:v>
                </c:pt>
                <c:pt idx="130190">
                  <c:v>65095</c:v>
                </c:pt>
                <c:pt idx="130191">
                  <c:v>65095.5</c:v>
                </c:pt>
                <c:pt idx="130192">
                  <c:v>65096</c:v>
                </c:pt>
                <c:pt idx="130193">
                  <c:v>65096.5</c:v>
                </c:pt>
                <c:pt idx="130194">
                  <c:v>65097</c:v>
                </c:pt>
                <c:pt idx="130195">
                  <c:v>65097.5</c:v>
                </c:pt>
                <c:pt idx="130196">
                  <c:v>65098</c:v>
                </c:pt>
                <c:pt idx="130197">
                  <c:v>65098.5</c:v>
                </c:pt>
                <c:pt idx="130198">
                  <c:v>65099</c:v>
                </c:pt>
                <c:pt idx="130199">
                  <c:v>65099.5</c:v>
                </c:pt>
                <c:pt idx="130200">
                  <c:v>65100</c:v>
                </c:pt>
                <c:pt idx="130201">
                  <c:v>65100.5</c:v>
                </c:pt>
                <c:pt idx="130202">
                  <c:v>65101</c:v>
                </c:pt>
                <c:pt idx="130203">
                  <c:v>65101.5</c:v>
                </c:pt>
                <c:pt idx="130204">
                  <c:v>65102</c:v>
                </c:pt>
                <c:pt idx="130205">
                  <c:v>65102.5</c:v>
                </c:pt>
                <c:pt idx="130206">
                  <c:v>65103</c:v>
                </c:pt>
                <c:pt idx="130207">
                  <c:v>65103.5</c:v>
                </c:pt>
                <c:pt idx="130208">
                  <c:v>65104</c:v>
                </c:pt>
                <c:pt idx="130209">
                  <c:v>65104.5</c:v>
                </c:pt>
                <c:pt idx="130210">
                  <c:v>65105</c:v>
                </c:pt>
                <c:pt idx="130211">
                  <c:v>65105.5</c:v>
                </c:pt>
                <c:pt idx="130212">
                  <c:v>65106</c:v>
                </c:pt>
                <c:pt idx="130213">
                  <c:v>65106.5</c:v>
                </c:pt>
                <c:pt idx="130214">
                  <c:v>65107</c:v>
                </c:pt>
                <c:pt idx="130215">
                  <c:v>65107.5</c:v>
                </c:pt>
                <c:pt idx="130216">
                  <c:v>65108</c:v>
                </c:pt>
                <c:pt idx="130217">
                  <c:v>65108.5</c:v>
                </c:pt>
                <c:pt idx="130218">
                  <c:v>65109</c:v>
                </c:pt>
                <c:pt idx="130219">
                  <c:v>65109.5</c:v>
                </c:pt>
                <c:pt idx="130220">
                  <c:v>65110</c:v>
                </c:pt>
                <c:pt idx="130221">
                  <c:v>65110.5</c:v>
                </c:pt>
                <c:pt idx="130222">
                  <c:v>65111</c:v>
                </c:pt>
                <c:pt idx="130223">
                  <c:v>65111.5</c:v>
                </c:pt>
                <c:pt idx="130224">
                  <c:v>65112</c:v>
                </c:pt>
                <c:pt idx="130225">
                  <c:v>65112.5</c:v>
                </c:pt>
                <c:pt idx="130226">
                  <c:v>65113</c:v>
                </c:pt>
                <c:pt idx="130227">
                  <c:v>65113.5</c:v>
                </c:pt>
                <c:pt idx="130228">
                  <c:v>65114</c:v>
                </c:pt>
                <c:pt idx="130229">
                  <c:v>65114.5</c:v>
                </c:pt>
                <c:pt idx="130230">
                  <c:v>65115</c:v>
                </c:pt>
                <c:pt idx="130231">
                  <c:v>65115.5</c:v>
                </c:pt>
                <c:pt idx="130232">
                  <c:v>65116</c:v>
                </c:pt>
                <c:pt idx="130233">
                  <c:v>65116.5</c:v>
                </c:pt>
                <c:pt idx="130234">
                  <c:v>65117</c:v>
                </c:pt>
                <c:pt idx="130235">
                  <c:v>65117.5</c:v>
                </c:pt>
                <c:pt idx="130236">
                  <c:v>65118</c:v>
                </c:pt>
                <c:pt idx="130237">
                  <c:v>65118.5</c:v>
                </c:pt>
                <c:pt idx="130238">
                  <c:v>65119</c:v>
                </c:pt>
                <c:pt idx="130239">
                  <c:v>65119.5</c:v>
                </c:pt>
                <c:pt idx="130240">
                  <c:v>65120</c:v>
                </c:pt>
                <c:pt idx="130241">
                  <c:v>65120.5</c:v>
                </c:pt>
                <c:pt idx="130242">
                  <c:v>65121</c:v>
                </c:pt>
                <c:pt idx="130243">
                  <c:v>65121.5</c:v>
                </c:pt>
                <c:pt idx="130244">
                  <c:v>65122</c:v>
                </c:pt>
                <c:pt idx="130245">
                  <c:v>65122.5</c:v>
                </c:pt>
                <c:pt idx="130246">
                  <c:v>65123</c:v>
                </c:pt>
                <c:pt idx="130247">
                  <c:v>65123.5</c:v>
                </c:pt>
                <c:pt idx="130248">
                  <c:v>65124</c:v>
                </c:pt>
                <c:pt idx="130249">
                  <c:v>65124.5</c:v>
                </c:pt>
                <c:pt idx="130250">
                  <c:v>65125</c:v>
                </c:pt>
                <c:pt idx="130251">
                  <c:v>65125.5</c:v>
                </c:pt>
                <c:pt idx="130252">
                  <c:v>65126</c:v>
                </c:pt>
                <c:pt idx="130253">
                  <c:v>65126.5</c:v>
                </c:pt>
                <c:pt idx="130254">
                  <c:v>65127</c:v>
                </c:pt>
                <c:pt idx="130255">
                  <c:v>65127.5</c:v>
                </c:pt>
                <c:pt idx="130256">
                  <c:v>65128</c:v>
                </c:pt>
                <c:pt idx="130257">
                  <c:v>65128.5</c:v>
                </c:pt>
                <c:pt idx="130258">
                  <c:v>65129</c:v>
                </c:pt>
                <c:pt idx="130259">
                  <c:v>65129.5</c:v>
                </c:pt>
                <c:pt idx="130260">
                  <c:v>65130</c:v>
                </c:pt>
                <c:pt idx="130261">
                  <c:v>65130.5</c:v>
                </c:pt>
                <c:pt idx="130262">
                  <c:v>65131</c:v>
                </c:pt>
                <c:pt idx="130263">
                  <c:v>65131.5</c:v>
                </c:pt>
                <c:pt idx="130264">
                  <c:v>65132</c:v>
                </c:pt>
                <c:pt idx="130265">
                  <c:v>65132.5</c:v>
                </c:pt>
                <c:pt idx="130266">
                  <c:v>65133</c:v>
                </c:pt>
                <c:pt idx="130267">
                  <c:v>65133.5</c:v>
                </c:pt>
                <c:pt idx="130268">
                  <c:v>65134</c:v>
                </c:pt>
                <c:pt idx="130269">
                  <c:v>65134.5</c:v>
                </c:pt>
                <c:pt idx="130270">
                  <c:v>65135</c:v>
                </c:pt>
                <c:pt idx="130271">
                  <c:v>65135.5</c:v>
                </c:pt>
                <c:pt idx="130272">
                  <c:v>65136</c:v>
                </c:pt>
                <c:pt idx="130273">
                  <c:v>65136.5</c:v>
                </c:pt>
                <c:pt idx="130274">
                  <c:v>65137</c:v>
                </c:pt>
                <c:pt idx="130275">
                  <c:v>65137.5</c:v>
                </c:pt>
                <c:pt idx="130276">
                  <c:v>65138</c:v>
                </c:pt>
                <c:pt idx="130277">
                  <c:v>65138.5</c:v>
                </c:pt>
                <c:pt idx="130278">
                  <c:v>65139</c:v>
                </c:pt>
                <c:pt idx="130279">
                  <c:v>65139.5</c:v>
                </c:pt>
                <c:pt idx="130280">
                  <c:v>65140</c:v>
                </c:pt>
                <c:pt idx="130281">
                  <c:v>65140.5</c:v>
                </c:pt>
                <c:pt idx="130282">
                  <c:v>65141</c:v>
                </c:pt>
                <c:pt idx="130283">
                  <c:v>65141.5</c:v>
                </c:pt>
                <c:pt idx="130284">
                  <c:v>65142</c:v>
                </c:pt>
                <c:pt idx="130285">
                  <c:v>65142.5</c:v>
                </c:pt>
                <c:pt idx="130286">
                  <c:v>65143</c:v>
                </c:pt>
                <c:pt idx="130287">
                  <c:v>65143.5</c:v>
                </c:pt>
                <c:pt idx="130288">
                  <c:v>65144</c:v>
                </c:pt>
                <c:pt idx="130289">
                  <c:v>65144.5</c:v>
                </c:pt>
                <c:pt idx="130290">
                  <c:v>65145</c:v>
                </c:pt>
                <c:pt idx="130291">
                  <c:v>65145.5</c:v>
                </c:pt>
                <c:pt idx="130292">
                  <c:v>65146</c:v>
                </c:pt>
                <c:pt idx="130293">
                  <c:v>65146.5</c:v>
                </c:pt>
                <c:pt idx="130294">
                  <c:v>65147</c:v>
                </c:pt>
                <c:pt idx="130295">
                  <c:v>65147.5</c:v>
                </c:pt>
                <c:pt idx="130296">
                  <c:v>65148</c:v>
                </c:pt>
                <c:pt idx="130297">
                  <c:v>65148.5</c:v>
                </c:pt>
                <c:pt idx="130298">
                  <c:v>65149</c:v>
                </c:pt>
                <c:pt idx="130299">
                  <c:v>65149.5</c:v>
                </c:pt>
                <c:pt idx="130300">
                  <c:v>65150</c:v>
                </c:pt>
                <c:pt idx="130301">
                  <c:v>65150.5</c:v>
                </c:pt>
                <c:pt idx="130302">
                  <c:v>65151</c:v>
                </c:pt>
                <c:pt idx="130303">
                  <c:v>65151.5</c:v>
                </c:pt>
                <c:pt idx="130304">
                  <c:v>65152</c:v>
                </c:pt>
                <c:pt idx="130305">
                  <c:v>65152.5</c:v>
                </c:pt>
                <c:pt idx="130306">
                  <c:v>65153</c:v>
                </c:pt>
                <c:pt idx="130307">
                  <c:v>65153.5</c:v>
                </c:pt>
                <c:pt idx="130308">
                  <c:v>65154</c:v>
                </c:pt>
                <c:pt idx="130309">
                  <c:v>65154.5</c:v>
                </c:pt>
                <c:pt idx="130310">
                  <c:v>65155</c:v>
                </c:pt>
                <c:pt idx="130311">
                  <c:v>65155.5</c:v>
                </c:pt>
                <c:pt idx="130312">
                  <c:v>65156</c:v>
                </c:pt>
                <c:pt idx="130313">
                  <c:v>65156.5</c:v>
                </c:pt>
                <c:pt idx="130314">
                  <c:v>65157</c:v>
                </c:pt>
                <c:pt idx="130315">
                  <c:v>65157.5</c:v>
                </c:pt>
                <c:pt idx="130316">
                  <c:v>65158</c:v>
                </c:pt>
                <c:pt idx="130317">
                  <c:v>65158.5</c:v>
                </c:pt>
                <c:pt idx="130318">
                  <c:v>65159</c:v>
                </c:pt>
                <c:pt idx="130319">
                  <c:v>65159.5</c:v>
                </c:pt>
                <c:pt idx="130320">
                  <c:v>65160</c:v>
                </c:pt>
                <c:pt idx="130321">
                  <c:v>65160.5</c:v>
                </c:pt>
                <c:pt idx="130322">
                  <c:v>65161</c:v>
                </c:pt>
                <c:pt idx="130323">
                  <c:v>65161.5</c:v>
                </c:pt>
                <c:pt idx="130324">
                  <c:v>65162</c:v>
                </c:pt>
                <c:pt idx="130325">
                  <c:v>65162.5</c:v>
                </c:pt>
                <c:pt idx="130326">
                  <c:v>65163</c:v>
                </c:pt>
                <c:pt idx="130327">
                  <c:v>65163.5</c:v>
                </c:pt>
                <c:pt idx="130328">
                  <c:v>65164</c:v>
                </c:pt>
                <c:pt idx="130329">
                  <c:v>65164.5</c:v>
                </c:pt>
                <c:pt idx="130330">
                  <c:v>65165</c:v>
                </c:pt>
                <c:pt idx="130331">
                  <c:v>65165.5</c:v>
                </c:pt>
                <c:pt idx="130332">
                  <c:v>65166</c:v>
                </c:pt>
                <c:pt idx="130333">
                  <c:v>65166.5</c:v>
                </c:pt>
                <c:pt idx="130334">
                  <c:v>65167</c:v>
                </c:pt>
                <c:pt idx="130335">
                  <c:v>65167.5</c:v>
                </c:pt>
                <c:pt idx="130336">
                  <c:v>65168</c:v>
                </c:pt>
                <c:pt idx="130337">
                  <c:v>65168.5</c:v>
                </c:pt>
                <c:pt idx="130338">
                  <c:v>65169</c:v>
                </c:pt>
                <c:pt idx="130339">
                  <c:v>65169.5</c:v>
                </c:pt>
                <c:pt idx="130340">
                  <c:v>65170</c:v>
                </c:pt>
                <c:pt idx="130341">
                  <c:v>65170.5</c:v>
                </c:pt>
                <c:pt idx="130342">
                  <c:v>65171</c:v>
                </c:pt>
                <c:pt idx="130343">
                  <c:v>65171.5</c:v>
                </c:pt>
                <c:pt idx="130344">
                  <c:v>65172</c:v>
                </c:pt>
                <c:pt idx="130345">
                  <c:v>65172.5</c:v>
                </c:pt>
                <c:pt idx="130346">
                  <c:v>65173</c:v>
                </c:pt>
                <c:pt idx="130347">
                  <c:v>65173.5</c:v>
                </c:pt>
                <c:pt idx="130348">
                  <c:v>65174</c:v>
                </c:pt>
                <c:pt idx="130349">
                  <c:v>65174.5</c:v>
                </c:pt>
                <c:pt idx="130350">
                  <c:v>65175</c:v>
                </c:pt>
                <c:pt idx="130351">
                  <c:v>65175.5</c:v>
                </c:pt>
                <c:pt idx="130352">
                  <c:v>65176</c:v>
                </c:pt>
                <c:pt idx="130353">
                  <c:v>65176.5</c:v>
                </c:pt>
                <c:pt idx="130354">
                  <c:v>65177</c:v>
                </c:pt>
                <c:pt idx="130355">
                  <c:v>65177.5</c:v>
                </c:pt>
                <c:pt idx="130356">
                  <c:v>65178</c:v>
                </c:pt>
                <c:pt idx="130357">
                  <c:v>65178.5</c:v>
                </c:pt>
                <c:pt idx="130358">
                  <c:v>65179</c:v>
                </c:pt>
                <c:pt idx="130359">
                  <c:v>65179.5</c:v>
                </c:pt>
                <c:pt idx="130360">
                  <c:v>65180</c:v>
                </c:pt>
                <c:pt idx="130361">
                  <c:v>65180.5</c:v>
                </c:pt>
                <c:pt idx="130362">
                  <c:v>65181</c:v>
                </c:pt>
                <c:pt idx="130363">
                  <c:v>65181.5</c:v>
                </c:pt>
                <c:pt idx="130364">
                  <c:v>65182</c:v>
                </c:pt>
                <c:pt idx="130365">
                  <c:v>65182.5</c:v>
                </c:pt>
                <c:pt idx="130366">
                  <c:v>65183</c:v>
                </c:pt>
                <c:pt idx="130367">
                  <c:v>65183.5</c:v>
                </c:pt>
                <c:pt idx="130368">
                  <c:v>65184</c:v>
                </c:pt>
                <c:pt idx="130369">
                  <c:v>65184.5</c:v>
                </c:pt>
                <c:pt idx="130370">
                  <c:v>65185</c:v>
                </c:pt>
                <c:pt idx="130371">
                  <c:v>65185.5</c:v>
                </c:pt>
                <c:pt idx="130372">
                  <c:v>65186</c:v>
                </c:pt>
                <c:pt idx="130373">
                  <c:v>65186.5</c:v>
                </c:pt>
                <c:pt idx="130374">
                  <c:v>65187</c:v>
                </c:pt>
                <c:pt idx="130375">
                  <c:v>65187.5</c:v>
                </c:pt>
                <c:pt idx="130376">
                  <c:v>65188</c:v>
                </c:pt>
                <c:pt idx="130377">
                  <c:v>65188.5</c:v>
                </c:pt>
                <c:pt idx="130378">
                  <c:v>65189</c:v>
                </c:pt>
                <c:pt idx="130379">
                  <c:v>65189.5</c:v>
                </c:pt>
                <c:pt idx="130380">
                  <c:v>65190</c:v>
                </c:pt>
                <c:pt idx="130381">
                  <c:v>65190.5</c:v>
                </c:pt>
                <c:pt idx="130382">
                  <c:v>65191</c:v>
                </c:pt>
                <c:pt idx="130383">
                  <c:v>65191.5</c:v>
                </c:pt>
                <c:pt idx="130384">
                  <c:v>65192</c:v>
                </c:pt>
                <c:pt idx="130385">
                  <c:v>65192.5</c:v>
                </c:pt>
                <c:pt idx="130386">
                  <c:v>65193</c:v>
                </c:pt>
                <c:pt idx="130387">
                  <c:v>65193.5</c:v>
                </c:pt>
                <c:pt idx="130388">
                  <c:v>65194</c:v>
                </c:pt>
                <c:pt idx="130389">
                  <c:v>65194.5</c:v>
                </c:pt>
                <c:pt idx="130390">
                  <c:v>65195</c:v>
                </c:pt>
                <c:pt idx="130391">
                  <c:v>65195.5</c:v>
                </c:pt>
                <c:pt idx="130392">
                  <c:v>65196</c:v>
                </c:pt>
                <c:pt idx="130393">
                  <c:v>65196.5</c:v>
                </c:pt>
                <c:pt idx="130394">
                  <c:v>65197</c:v>
                </c:pt>
                <c:pt idx="130395">
                  <c:v>65197.5</c:v>
                </c:pt>
                <c:pt idx="130396">
                  <c:v>65198</c:v>
                </c:pt>
                <c:pt idx="130397">
                  <c:v>65198.5</c:v>
                </c:pt>
                <c:pt idx="130398">
                  <c:v>65199</c:v>
                </c:pt>
                <c:pt idx="130399">
                  <c:v>65199.5</c:v>
                </c:pt>
                <c:pt idx="130400">
                  <c:v>65200</c:v>
                </c:pt>
                <c:pt idx="130401">
                  <c:v>65200.5</c:v>
                </c:pt>
                <c:pt idx="130402">
                  <c:v>65201</c:v>
                </c:pt>
                <c:pt idx="130403">
                  <c:v>65201.5</c:v>
                </c:pt>
                <c:pt idx="130404">
                  <c:v>65202</c:v>
                </c:pt>
                <c:pt idx="130405">
                  <c:v>65202.5</c:v>
                </c:pt>
                <c:pt idx="130406">
                  <c:v>65203</c:v>
                </c:pt>
                <c:pt idx="130407">
                  <c:v>65203.5</c:v>
                </c:pt>
                <c:pt idx="130408">
                  <c:v>65204</c:v>
                </c:pt>
                <c:pt idx="130409">
                  <c:v>65204.5</c:v>
                </c:pt>
                <c:pt idx="130410">
                  <c:v>65205</c:v>
                </c:pt>
                <c:pt idx="130411">
                  <c:v>65205.5</c:v>
                </c:pt>
                <c:pt idx="130412">
                  <c:v>65206</c:v>
                </c:pt>
                <c:pt idx="130413">
                  <c:v>65206.5</c:v>
                </c:pt>
                <c:pt idx="130414">
                  <c:v>65207</c:v>
                </c:pt>
                <c:pt idx="130415">
                  <c:v>65207.5</c:v>
                </c:pt>
                <c:pt idx="130416">
                  <c:v>65208</c:v>
                </c:pt>
                <c:pt idx="130417">
                  <c:v>65208.5</c:v>
                </c:pt>
                <c:pt idx="130418">
                  <c:v>65209</c:v>
                </c:pt>
                <c:pt idx="130419">
                  <c:v>65209.5</c:v>
                </c:pt>
                <c:pt idx="130420">
                  <c:v>65210</c:v>
                </c:pt>
                <c:pt idx="130421">
                  <c:v>65210.5</c:v>
                </c:pt>
                <c:pt idx="130422">
                  <c:v>65211</c:v>
                </c:pt>
                <c:pt idx="130423">
                  <c:v>65211.5</c:v>
                </c:pt>
                <c:pt idx="130424">
                  <c:v>65212</c:v>
                </c:pt>
                <c:pt idx="130425">
                  <c:v>65212.5</c:v>
                </c:pt>
                <c:pt idx="130426">
                  <c:v>65213</c:v>
                </c:pt>
                <c:pt idx="130427">
                  <c:v>65213.5</c:v>
                </c:pt>
                <c:pt idx="130428">
                  <c:v>65214</c:v>
                </c:pt>
                <c:pt idx="130429">
                  <c:v>65214.5</c:v>
                </c:pt>
                <c:pt idx="130430">
                  <c:v>65215</c:v>
                </c:pt>
                <c:pt idx="130431">
                  <c:v>65215.5</c:v>
                </c:pt>
                <c:pt idx="130432">
                  <c:v>65216</c:v>
                </c:pt>
                <c:pt idx="130433">
                  <c:v>65216.5</c:v>
                </c:pt>
                <c:pt idx="130434">
                  <c:v>65217</c:v>
                </c:pt>
                <c:pt idx="130435">
                  <c:v>65217.5</c:v>
                </c:pt>
                <c:pt idx="130436">
                  <c:v>65218</c:v>
                </c:pt>
                <c:pt idx="130437">
                  <c:v>65218.5</c:v>
                </c:pt>
                <c:pt idx="130438">
                  <c:v>65219</c:v>
                </c:pt>
                <c:pt idx="130439">
                  <c:v>65219.5</c:v>
                </c:pt>
                <c:pt idx="130440">
                  <c:v>65220</c:v>
                </c:pt>
                <c:pt idx="130441">
                  <c:v>65220.5</c:v>
                </c:pt>
                <c:pt idx="130442">
                  <c:v>65221</c:v>
                </c:pt>
                <c:pt idx="130443">
                  <c:v>65221.5</c:v>
                </c:pt>
                <c:pt idx="130444">
                  <c:v>65222</c:v>
                </c:pt>
                <c:pt idx="130445">
                  <c:v>65222.5</c:v>
                </c:pt>
                <c:pt idx="130446">
                  <c:v>65223</c:v>
                </c:pt>
                <c:pt idx="130447">
                  <c:v>65223.5</c:v>
                </c:pt>
                <c:pt idx="130448">
                  <c:v>65224</c:v>
                </c:pt>
                <c:pt idx="130449">
                  <c:v>65224.5</c:v>
                </c:pt>
                <c:pt idx="130450">
                  <c:v>65225</c:v>
                </c:pt>
                <c:pt idx="130451">
                  <c:v>65225.5</c:v>
                </c:pt>
                <c:pt idx="130452">
                  <c:v>65226</c:v>
                </c:pt>
                <c:pt idx="130453">
                  <c:v>65226.5</c:v>
                </c:pt>
                <c:pt idx="130454">
                  <c:v>65227</c:v>
                </c:pt>
                <c:pt idx="130455">
                  <c:v>65227.5</c:v>
                </c:pt>
                <c:pt idx="130456">
                  <c:v>65228</c:v>
                </c:pt>
                <c:pt idx="130457">
                  <c:v>65228.5</c:v>
                </c:pt>
                <c:pt idx="130458">
                  <c:v>65229</c:v>
                </c:pt>
                <c:pt idx="130459">
                  <c:v>65229.5</c:v>
                </c:pt>
                <c:pt idx="130460">
                  <c:v>65230</c:v>
                </c:pt>
                <c:pt idx="130461">
                  <c:v>65230.5</c:v>
                </c:pt>
                <c:pt idx="130462">
                  <c:v>65231</c:v>
                </c:pt>
                <c:pt idx="130463">
                  <c:v>65231.5</c:v>
                </c:pt>
                <c:pt idx="130464">
                  <c:v>65232</c:v>
                </c:pt>
                <c:pt idx="130465">
                  <c:v>65232.5</c:v>
                </c:pt>
                <c:pt idx="130466">
                  <c:v>65233</c:v>
                </c:pt>
                <c:pt idx="130467">
                  <c:v>65233.5</c:v>
                </c:pt>
                <c:pt idx="130468">
                  <c:v>65234</c:v>
                </c:pt>
                <c:pt idx="130469">
                  <c:v>65234.5</c:v>
                </c:pt>
                <c:pt idx="130470">
                  <c:v>65235</c:v>
                </c:pt>
                <c:pt idx="130471">
                  <c:v>65235.5</c:v>
                </c:pt>
                <c:pt idx="130472">
                  <c:v>65236</c:v>
                </c:pt>
                <c:pt idx="130473">
                  <c:v>65236.5</c:v>
                </c:pt>
                <c:pt idx="130474">
                  <c:v>65237</c:v>
                </c:pt>
                <c:pt idx="130475">
                  <c:v>65237.5</c:v>
                </c:pt>
                <c:pt idx="130476">
                  <c:v>65238</c:v>
                </c:pt>
                <c:pt idx="130477">
                  <c:v>65238.5</c:v>
                </c:pt>
                <c:pt idx="130478">
                  <c:v>65239</c:v>
                </c:pt>
                <c:pt idx="130479">
                  <c:v>65239.5</c:v>
                </c:pt>
                <c:pt idx="130480">
                  <c:v>65240</c:v>
                </c:pt>
                <c:pt idx="130481">
                  <c:v>65240.5</c:v>
                </c:pt>
                <c:pt idx="130482">
                  <c:v>65241</c:v>
                </c:pt>
                <c:pt idx="130483">
                  <c:v>65241.5</c:v>
                </c:pt>
                <c:pt idx="130484">
                  <c:v>65242</c:v>
                </c:pt>
                <c:pt idx="130485">
                  <c:v>65242.5</c:v>
                </c:pt>
                <c:pt idx="130486">
                  <c:v>65243</c:v>
                </c:pt>
                <c:pt idx="130487">
                  <c:v>65243.5</c:v>
                </c:pt>
                <c:pt idx="130488">
                  <c:v>65244</c:v>
                </c:pt>
                <c:pt idx="130489">
                  <c:v>65244.5</c:v>
                </c:pt>
                <c:pt idx="130490">
                  <c:v>65245</c:v>
                </c:pt>
                <c:pt idx="130491">
                  <c:v>65245.5</c:v>
                </c:pt>
                <c:pt idx="130492">
                  <c:v>65246</c:v>
                </c:pt>
                <c:pt idx="130493">
                  <c:v>65246.5</c:v>
                </c:pt>
                <c:pt idx="130494">
                  <c:v>65247</c:v>
                </c:pt>
                <c:pt idx="130495">
                  <c:v>65247.5</c:v>
                </c:pt>
                <c:pt idx="130496">
                  <c:v>65248</c:v>
                </c:pt>
                <c:pt idx="130497">
                  <c:v>65248.5</c:v>
                </c:pt>
                <c:pt idx="130498">
                  <c:v>65249</c:v>
                </c:pt>
                <c:pt idx="130499">
                  <c:v>65249.5</c:v>
                </c:pt>
                <c:pt idx="130500">
                  <c:v>65250</c:v>
                </c:pt>
                <c:pt idx="130501">
                  <c:v>65250.5</c:v>
                </c:pt>
                <c:pt idx="130502">
                  <c:v>65251</c:v>
                </c:pt>
                <c:pt idx="130503">
                  <c:v>65251.5</c:v>
                </c:pt>
                <c:pt idx="130504">
                  <c:v>65252</c:v>
                </c:pt>
                <c:pt idx="130505">
                  <c:v>65252.5</c:v>
                </c:pt>
                <c:pt idx="130506">
                  <c:v>65253</c:v>
                </c:pt>
                <c:pt idx="130507">
                  <c:v>65253.5</c:v>
                </c:pt>
                <c:pt idx="130508">
                  <c:v>65254</c:v>
                </c:pt>
                <c:pt idx="130509">
                  <c:v>65254.5</c:v>
                </c:pt>
                <c:pt idx="130510">
                  <c:v>65255</c:v>
                </c:pt>
                <c:pt idx="130511">
                  <c:v>65255.5</c:v>
                </c:pt>
                <c:pt idx="130512">
                  <c:v>65256</c:v>
                </c:pt>
                <c:pt idx="130513">
                  <c:v>65256.5</c:v>
                </c:pt>
                <c:pt idx="130514">
                  <c:v>65257</c:v>
                </c:pt>
                <c:pt idx="130515">
                  <c:v>65257.5</c:v>
                </c:pt>
                <c:pt idx="130516">
                  <c:v>65258</c:v>
                </c:pt>
                <c:pt idx="130517">
                  <c:v>65258.5</c:v>
                </c:pt>
                <c:pt idx="130518">
                  <c:v>65259</c:v>
                </c:pt>
                <c:pt idx="130519">
                  <c:v>65259.5</c:v>
                </c:pt>
                <c:pt idx="130520">
                  <c:v>65260</c:v>
                </c:pt>
                <c:pt idx="130521">
                  <c:v>65260.5</c:v>
                </c:pt>
                <c:pt idx="130522">
                  <c:v>65261</c:v>
                </c:pt>
                <c:pt idx="130523">
                  <c:v>65261.5</c:v>
                </c:pt>
                <c:pt idx="130524">
                  <c:v>65262</c:v>
                </c:pt>
                <c:pt idx="130525">
                  <c:v>65262.5</c:v>
                </c:pt>
                <c:pt idx="130526">
                  <c:v>65263</c:v>
                </c:pt>
                <c:pt idx="130527">
                  <c:v>65263.5</c:v>
                </c:pt>
                <c:pt idx="130528">
                  <c:v>65264</c:v>
                </c:pt>
                <c:pt idx="130529">
                  <c:v>65264.5</c:v>
                </c:pt>
                <c:pt idx="130530">
                  <c:v>65265</c:v>
                </c:pt>
                <c:pt idx="130531">
                  <c:v>65265.5</c:v>
                </c:pt>
                <c:pt idx="130532">
                  <c:v>65266</c:v>
                </c:pt>
                <c:pt idx="130533">
                  <c:v>65266.5</c:v>
                </c:pt>
                <c:pt idx="130534">
                  <c:v>65267</c:v>
                </c:pt>
                <c:pt idx="130535">
                  <c:v>65267.5</c:v>
                </c:pt>
                <c:pt idx="130536">
                  <c:v>65268</c:v>
                </c:pt>
                <c:pt idx="130537">
                  <c:v>65268.5</c:v>
                </c:pt>
                <c:pt idx="130538">
                  <c:v>65269</c:v>
                </c:pt>
                <c:pt idx="130539">
                  <c:v>65269.5</c:v>
                </c:pt>
                <c:pt idx="130540">
                  <c:v>65270</c:v>
                </c:pt>
                <c:pt idx="130541">
                  <c:v>65270.5</c:v>
                </c:pt>
                <c:pt idx="130542">
                  <c:v>65271</c:v>
                </c:pt>
                <c:pt idx="130543">
                  <c:v>65271.5</c:v>
                </c:pt>
                <c:pt idx="130544">
                  <c:v>65272</c:v>
                </c:pt>
                <c:pt idx="130545">
                  <c:v>65272.5</c:v>
                </c:pt>
                <c:pt idx="130546">
                  <c:v>65273</c:v>
                </c:pt>
                <c:pt idx="130547">
                  <c:v>65273.5</c:v>
                </c:pt>
                <c:pt idx="130548">
                  <c:v>65274</c:v>
                </c:pt>
                <c:pt idx="130549">
                  <c:v>65274.5</c:v>
                </c:pt>
                <c:pt idx="130550">
                  <c:v>65275</c:v>
                </c:pt>
                <c:pt idx="130551">
                  <c:v>65275.5</c:v>
                </c:pt>
                <c:pt idx="130552">
                  <c:v>65276</c:v>
                </c:pt>
                <c:pt idx="130553">
                  <c:v>65276.5</c:v>
                </c:pt>
                <c:pt idx="130554">
                  <c:v>65277</c:v>
                </c:pt>
                <c:pt idx="130555">
                  <c:v>65277.5</c:v>
                </c:pt>
                <c:pt idx="130556">
                  <c:v>65278</c:v>
                </c:pt>
                <c:pt idx="130557">
                  <c:v>65278.5</c:v>
                </c:pt>
                <c:pt idx="130558">
                  <c:v>65279</c:v>
                </c:pt>
                <c:pt idx="130559">
                  <c:v>65279.5</c:v>
                </c:pt>
                <c:pt idx="130560">
                  <c:v>65280</c:v>
                </c:pt>
                <c:pt idx="130561">
                  <c:v>65280.5</c:v>
                </c:pt>
                <c:pt idx="130562">
                  <c:v>65281</c:v>
                </c:pt>
                <c:pt idx="130563">
                  <c:v>65281.5</c:v>
                </c:pt>
                <c:pt idx="130564">
                  <c:v>65282</c:v>
                </c:pt>
                <c:pt idx="130565">
                  <c:v>65282.5</c:v>
                </c:pt>
                <c:pt idx="130566">
                  <c:v>65283</c:v>
                </c:pt>
                <c:pt idx="130567">
                  <c:v>65283.5</c:v>
                </c:pt>
                <c:pt idx="130568">
                  <c:v>65284</c:v>
                </c:pt>
                <c:pt idx="130569">
                  <c:v>65284.5</c:v>
                </c:pt>
                <c:pt idx="130570">
                  <c:v>65285</c:v>
                </c:pt>
                <c:pt idx="130571">
                  <c:v>65285.5</c:v>
                </c:pt>
                <c:pt idx="130572">
                  <c:v>65286</c:v>
                </c:pt>
                <c:pt idx="130573">
                  <c:v>65286.5</c:v>
                </c:pt>
                <c:pt idx="130574">
                  <c:v>65287</c:v>
                </c:pt>
                <c:pt idx="130575">
                  <c:v>65287.5</c:v>
                </c:pt>
                <c:pt idx="130576">
                  <c:v>65288</c:v>
                </c:pt>
                <c:pt idx="130577">
                  <c:v>65288.5</c:v>
                </c:pt>
                <c:pt idx="130578">
                  <c:v>65289</c:v>
                </c:pt>
                <c:pt idx="130579">
                  <c:v>65289.5</c:v>
                </c:pt>
                <c:pt idx="130580">
                  <c:v>65290</c:v>
                </c:pt>
                <c:pt idx="130581">
                  <c:v>65290.5</c:v>
                </c:pt>
                <c:pt idx="130582">
                  <c:v>65291</c:v>
                </c:pt>
                <c:pt idx="130583">
                  <c:v>65291.5</c:v>
                </c:pt>
                <c:pt idx="130584">
                  <c:v>65292</c:v>
                </c:pt>
                <c:pt idx="130585">
                  <c:v>65292.5</c:v>
                </c:pt>
                <c:pt idx="130586">
                  <c:v>65293</c:v>
                </c:pt>
                <c:pt idx="130587">
                  <c:v>65293.5</c:v>
                </c:pt>
                <c:pt idx="130588">
                  <c:v>65294</c:v>
                </c:pt>
                <c:pt idx="130589">
                  <c:v>65294.5</c:v>
                </c:pt>
                <c:pt idx="130590">
                  <c:v>65295</c:v>
                </c:pt>
                <c:pt idx="130591">
                  <c:v>65295.5</c:v>
                </c:pt>
                <c:pt idx="130592">
                  <c:v>65296</c:v>
                </c:pt>
                <c:pt idx="130593">
                  <c:v>65296.5</c:v>
                </c:pt>
                <c:pt idx="130594">
                  <c:v>65297</c:v>
                </c:pt>
                <c:pt idx="130595">
                  <c:v>65297.5</c:v>
                </c:pt>
                <c:pt idx="130596">
                  <c:v>65298</c:v>
                </c:pt>
                <c:pt idx="130597">
                  <c:v>65298.5</c:v>
                </c:pt>
                <c:pt idx="130598">
                  <c:v>65299</c:v>
                </c:pt>
                <c:pt idx="130599">
                  <c:v>65299.5</c:v>
                </c:pt>
                <c:pt idx="130600">
                  <c:v>65300</c:v>
                </c:pt>
                <c:pt idx="130601">
                  <c:v>65300.5</c:v>
                </c:pt>
                <c:pt idx="130602">
                  <c:v>65301</c:v>
                </c:pt>
                <c:pt idx="130603">
                  <c:v>65301.5</c:v>
                </c:pt>
                <c:pt idx="130604">
                  <c:v>65302</c:v>
                </c:pt>
                <c:pt idx="130605">
                  <c:v>65302.5</c:v>
                </c:pt>
                <c:pt idx="130606">
                  <c:v>65303</c:v>
                </c:pt>
                <c:pt idx="130607">
                  <c:v>65303.5</c:v>
                </c:pt>
                <c:pt idx="130608">
                  <c:v>65304</c:v>
                </c:pt>
                <c:pt idx="130609">
                  <c:v>65304.5</c:v>
                </c:pt>
                <c:pt idx="130610">
                  <c:v>65305</c:v>
                </c:pt>
                <c:pt idx="130611">
                  <c:v>65305.5</c:v>
                </c:pt>
                <c:pt idx="130612">
                  <c:v>65306</c:v>
                </c:pt>
                <c:pt idx="130613">
                  <c:v>65306.5</c:v>
                </c:pt>
                <c:pt idx="130614">
                  <c:v>65307</c:v>
                </c:pt>
                <c:pt idx="130615">
                  <c:v>65307.5</c:v>
                </c:pt>
                <c:pt idx="130616">
                  <c:v>65308</c:v>
                </c:pt>
                <c:pt idx="130617">
                  <c:v>65308.5</c:v>
                </c:pt>
                <c:pt idx="130618">
                  <c:v>65309</c:v>
                </c:pt>
                <c:pt idx="130619">
                  <c:v>65309.5</c:v>
                </c:pt>
                <c:pt idx="130620">
                  <c:v>65310</c:v>
                </c:pt>
                <c:pt idx="130621">
                  <c:v>65310.5</c:v>
                </c:pt>
                <c:pt idx="130622">
                  <c:v>65311</c:v>
                </c:pt>
                <c:pt idx="130623">
                  <c:v>65311.5</c:v>
                </c:pt>
                <c:pt idx="130624">
                  <c:v>65312</c:v>
                </c:pt>
                <c:pt idx="130625">
                  <c:v>65312.5</c:v>
                </c:pt>
                <c:pt idx="130626">
                  <c:v>65313</c:v>
                </c:pt>
                <c:pt idx="130627">
                  <c:v>65313.5</c:v>
                </c:pt>
                <c:pt idx="130628">
                  <c:v>65314</c:v>
                </c:pt>
                <c:pt idx="130629">
                  <c:v>65314.5</c:v>
                </c:pt>
                <c:pt idx="130630">
                  <c:v>65315</c:v>
                </c:pt>
                <c:pt idx="130631">
                  <c:v>65315.5</c:v>
                </c:pt>
                <c:pt idx="130632">
                  <c:v>65316</c:v>
                </c:pt>
                <c:pt idx="130633">
                  <c:v>65316.5</c:v>
                </c:pt>
                <c:pt idx="130634">
                  <c:v>65317</c:v>
                </c:pt>
                <c:pt idx="130635">
                  <c:v>65317.5</c:v>
                </c:pt>
                <c:pt idx="130636">
                  <c:v>65318</c:v>
                </c:pt>
                <c:pt idx="130637">
                  <c:v>65318.5</c:v>
                </c:pt>
                <c:pt idx="130638">
                  <c:v>65319</c:v>
                </c:pt>
                <c:pt idx="130639">
                  <c:v>65319.5</c:v>
                </c:pt>
                <c:pt idx="130640">
                  <c:v>65320</c:v>
                </c:pt>
                <c:pt idx="130641">
                  <c:v>65320.5</c:v>
                </c:pt>
                <c:pt idx="130642">
                  <c:v>65321</c:v>
                </c:pt>
                <c:pt idx="130643">
                  <c:v>65321.5</c:v>
                </c:pt>
                <c:pt idx="130644">
                  <c:v>65322</c:v>
                </c:pt>
                <c:pt idx="130645">
                  <c:v>65322.5</c:v>
                </c:pt>
                <c:pt idx="130646">
                  <c:v>65323</c:v>
                </c:pt>
                <c:pt idx="130647">
                  <c:v>65323.5</c:v>
                </c:pt>
                <c:pt idx="130648">
                  <c:v>65324</c:v>
                </c:pt>
                <c:pt idx="130649">
                  <c:v>65324.5</c:v>
                </c:pt>
                <c:pt idx="130650">
                  <c:v>65325</c:v>
                </c:pt>
                <c:pt idx="130651">
                  <c:v>65325.5</c:v>
                </c:pt>
                <c:pt idx="130652">
                  <c:v>65326</c:v>
                </c:pt>
                <c:pt idx="130653">
                  <c:v>65326.5</c:v>
                </c:pt>
                <c:pt idx="130654">
                  <c:v>65327</c:v>
                </c:pt>
                <c:pt idx="130655">
                  <c:v>65327.5</c:v>
                </c:pt>
                <c:pt idx="130656">
                  <c:v>65328</c:v>
                </c:pt>
                <c:pt idx="130657">
                  <c:v>65328.5</c:v>
                </c:pt>
                <c:pt idx="130658">
                  <c:v>65329</c:v>
                </c:pt>
                <c:pt idx="130659">
                  <c:v>65329.5</c:v>
                </c:pt>
                <c:pt idx="130660">
                  <c:v>65330</c:v>
                </c:pt>
                <c:pt idx="130661">
                  <c:v>65330.5</c:v>
                </c:pt>
                <c:pt idx="130662">
                  <c:v>65331</c:v>
                </c:pt>
                <c:pt idx="130663">
                  <c:v>65331.5</c:v>
                </c:pt>
                <c:pt idx="130664">
                  <c:v>65332</c:v>
                </c:pt>
                <c:pt idx="130665">
                  <c:v>65332.5</c:v>
                </c:pt>
                <c:pt idx="130666">
                  <c:v>65333</c:v>
                </c:pt>
                <c:pt idx="130667">
                  <c:v>65333.5</c:v>
                </c:pt>
                <c:pt idx="130668">
                  <c:v>65334</c:v>
                </c:pt>
                <c:pt idx="130669">
                  <c:v>65334.5</c:v>
                </c:pt>
                <c:pt idx="130670">
                  <c:v>65335</c:v>
                </c:pt>
                <c:pt idx="130671">
                  <c:v>65335.5</c:v>
                </c:pt>
                <c:pt idx="130672">
                  <c:v>65336</c:v>
                </c:pt>
                <c:pt idx="130673">
                  <c:v>65336.5</c:v>
                </c:pt>
                <c:pt idx="130674">
                  <c:v>65337</c:v>
                </c:pt>
                <c:pt idx="130675">
                  <c:v>65337.5</c:v>
                </c:pt>
                <c:pt idx="130676">
                  <c:v>65338</c:v>
                </c:pt>
                <c:pt idx="130677">
                  <c:v>65338.5</c:v>
                </c:pt>
                <c:pt idx="130678">
                  <c:v>65339</c:v>
                </c:pt>
                <c:pt idx="130679">
                  <c:v>65339.5</c:v>
                </c:pt>
                <c:pt idx="130680">
                  <c:v>65340</c:v>
                </c:pt>
                <c:pt idx="130681">
                  <c:v>65340.5</c:v>
                </c:pt>
                <c:pt idx="130682">
                  <c:v>65341</c:v>
                </c:pt>
                <c:pt idx="130683">
                  <c:v>65341.5</c:v>
                </c:pt>
                <c:pt idx="130684">
                  <c:v>65342</c:v>
                </c:pt>
                <c:pt idx="130685">
                  <c:v>65342.5</c:v>
                </c:pt>
                <c:pt idx="130686">
                  <c:v>65343</c:v>
                </c:pt>
                <c:pt idx="130687">
                  <c:v>65343.5</c:v>
                </c:pt>
                <c:pt idx="130688">
                  <c:v>65344</c:v>
                </c:pt>
                <c:pt idx="130689">
                  <c:v>65344.5</c:v>
                </c:pt>
                <c:pt idx="130690">
                  <c:v>65345</c:v>
                </c:pt>
                <c:pt idx="130691">
                  <c:v>65345.5</c:v>
                </c:pt>
                <c:pt idx="130692">
                  <c:v>65346</c:v>
                </c:pt>
                <c:pt idx="130693">
                  <c:v>65346.5</c:v>
                </c:pt>
                <c:pt idx="130694">
                  <c:v>65347</c:v>
                </c:pt>
                <c:pt idx="130695">
                  <c:v>65347.5</c:v>
                </c:pt>
                <c:pt idx="130696">
                  <c:v>65348</c:v>
                </c:pt>
                <c:pt idx="130697">
                  <c:v>65348.5</c:v>
                </c:pt>
                <c:pt idx="130698">
                  <c:v>65349</c:v>
                </c:pt>
                <c:pt idx="130699">
                  <c:v>65349.5</c:v>
                </c:pt>
                <c:pt idx="130700">
                  <c:v>65350</c:v>
                </c:pt>
                <c:pt idx="130701">
                  <c:v>65350.5</c:v>
                </c:pt>
                <c:pt idx="130702">
                  <c:v>65351</c:v>
                </c:pt>
                <c:pt idx="130703">
                  <c:v>65351.5</c:v>
                </c:pt>
                <c:pt idx="130704">
                  <c:v>65352</c:v>
                </c:pt>
                <c:pt idx="130705">
                  <c:v>65352.5</c:v>
                </c:pt>
                <c:pt idx="130706">
                  <c:v>65353</c:v>
                </c:pt>
                <c:pt idx="130707">
                  <c:v>65353.5</c:v>
                </c:pt>
                <c:pt idx="130708">
                  <c:v>65354</c:v>
                </c:pt>
                <c:pt idx="130709">
                  <c:v>65354.5</c:v>
                </c:pt>
                <c:pt idx="130710">
                  <c:v>65355</c:v>
                </c:pt>
                <c:pt idx="130711">
                  <c:v>65355.5</c:v>
                </c:pt>
                <c:pt idx="130712">
                  <c:v>65356</c:v>
                </c:pt>
                <c:pt idx="130713">
                  <c:v>65356.5</c:v>
                </c:pt>
                <c:pt idx="130714">
                  <c:v>65357</c:v>
                </c:pt>
                <c:pt idx="130715">
                  <c:v>65357.5</c:v>
                </c:pt>
                <c:pt idx="130716">
                  <c:v>65358</c:v>
                </c:pt>
                <c:pt idx="130717">
                  <c:v>65358.5</c:v>
                </c:pt>
                <c:pt idx="130718">
                  <c:v>65359</c:v>
                </c:pt>
                <c:pt idx="130719">
                  <c:v>65359.5</c:v>
                </c:pt>
                <c:pt idx="130720">
                  <c:v>65360</c:v>
                </c:pt>
                <c:pt idx="130721">
                  <c:v>65360.5</c:v>
                </c:pt>
                <c:pt idx="130722">
                  <c:v>65361</c:v>
                </c:pt>
                <c:pt idx="130723">
                  <c:v>65361.5</c:v>
                </c:pt>
                <c:pt idx="130724">
                  <c:v>65362</c:v>
                </c:pt>
                <c:pt idx="130725">
                  <c:v>65362.5</c:v>
                </c:pt>
                <c:pt idx="130726">
                  <c:v>65363</c:v>
                </c:pt>
                <c:pt idx="130727">
                  <c:v>65363.5</c:v>
                </c:pt>
                <c:pt idx="130728">
                  <c:v>65364</c:v>
                </c:pt>
                <c:pt idx="130729">
                  <c:v>65364.5</c:v>
                </c:pt>
                <c:pt idx="130730">
                  <c:v>65365</c:v>
                </c:pt>
                <c:pt idx="130731">
                  <c:v>65365.5</c:v>
                </c:pt>
                <c:pt idx="130732">
                  <c:v>65366</c:v>
                </c:pt>
                <c:pt idx="130733">
                  <c:v>65366.5</c:v>
                </c:pt>
                <c:pt idx="130734">
                  <c:v>65367</c:v>
                </c:pt>
                <c:pt idx="130735">
                  <c:v>65367.5</c:v>
                </c:pt>
                <c:pt idx="130736">
                  <c:v>65368</c:v>
                </c:pt>
                <c:pt idx="130737">
                  <c:v>65368.5</c:v>
                </c:pt>
                <c:pt idx="130738">
                  <c:v>65369</c:v>
                </c:pt>
                <c:pt idx="130739">
                  <c:v>65369.5</c:v>
                </c:pt>
                <c:pt idx="130740">
                  <c:v>65370</c:v>
                </c:pt>
                <c:pt idx="130741">
                  <c:v>65370.5</c:v>
                </c:pt>
                <c:pt idx="130742">
                  <c:v>65371</c:v>
                </c:pt>
                <c:pt idx="130743">
                  <c:v>65371.5</c:v>
                </c:pt>
                <c:pt idx="130744">
                  <c:v>65372</c:v>
                </c:pt>
                <c:pt idx="130745">
                  <c:v>65372.5</c:v>
                </c:pt>
                <c:pt idx="130746">
                  <c:v>65373</c:v>
                </c:pt>
                <c:pt idx="130747">
                  <c:v>65373.5</c:v>
                </c:pt>
                <c:pt idx="130748">
                  <c:v>65374</c:v>
                </c:pt>
                <c:pt idx="130749">
                  <c:v>65374.5</c:v>
                </c:pt>
                <c:pt idx="130750">
                  <c:v>65375</c:v>
                </c:pt>
                <c:pt idx="130751">
                  <c:v>65375.5</c:v>
                </c:pt>
                <c:pt idx="130752">
                  <c:v>65376</c:v>
                </c:pt>
                <c:pt idx="130753">
                  <c:v>65376.5</c:v>
                </c:pt>
                <c:pt idx="130754">
                  <c:v>65377</c:v>
                </c:pt>
                <c:pt idx="130755">
                  <c:v>65377.5</c:v>
                </c:pt>
                <c:pt idx="130756">
                  <c:v>65378</c:v>
                </c:pt>
                <c:pt idx="130757">
                  <c:v>65378.5</c:v>
                </c:pt>
                <c:pt idx="130758">
                  <c:v>65379</c:v>
                </c:pt>
                <c:pt idx="130759">
                  <c:v>65379.5</c:v>
                </c:pt>
                <c:pt idx="130760">
                  <c:v>65380</c:v>
                </c:pt>
                <c:pt idx="130761">
                  <c:v>65380.5</c:v>
                </c:pt>
                <c:pt idx="130762">
                  <c:v>65381</c:v>
                </c:pt>
                <c:pt idx="130763">
                  <c:v>65381.5</c:v>
                </c:pt>
                <c:pt idx="130764">
                  <c:v>65382</c:v>
                </c:pt>
                <c:pt idx="130765">
                  <c:v>65382.5</c:v>
                </c:pt>
                <c:pt idx="130766">
                  <c:v>65383</c:v>
                </c:pt>
                <c:pt idx="130767">
                  <c:v>65383.5</c:v>
                </c:pt>
                <c:pt idx="130768">
                  <c:v>65384</c:v>
                </c:pt>
                <c:pt idx="130769">
                  <c:v>65384.5</c:v>
                </c:pt>
                <c:pt idx="130770">
                  <c:v>65385</c:v>
                </c:pt>
                <c:pt idx="130771">
                  <c:v>65385.5</c:v>
                </c:pt>
                <c:pt idx="130772">
                  <c:v>65386</c:v>
                </c:pt>
                <c:pt idx="130773">
                  <c:v>65386.5</c:v>
                </c:pt>
                <c:pt idx="130774">
                  <c:v>65387</c:v>
                </c:pt>
                <c:pt idx="130775">
                  <c:v>65387.5</c:v>
                </c:pt>
                <c:pt idx="130776">
                  <c:v>65388</c:v>
                </c:pt>
                <c:pt idx="130777">
                  <c:v>65388.5</c:v>
                </c:pt>
                <c:pt idx="130778">
                  <c:v>65389</c:v>
                </c:pt>
                <c:pt idx="130779">
                  <c:v>65389.5</c:v>
                </c:pt>
                <c:pt idx="130780">
                  <c:v>65390</c:v>
                </c:pt>
                <c:pt idx="130781">
                  <c:v>65390.5</c:v>
                </c:pt>
                <c:pt idx="130782">
                  <c:v>65391</c:v>
                </c:pt>
                <c:pt idx="130783">
                  <c:v>65391.5</c:v>
                </c:pt>
                <c:pt idx="130784">
                  <c:v>65392</c:v>
                </c:pt>
                <c:pt idx="130785">
                  <c:v>65392.5</c:v>
                </c:pt>
                <c:pt idx="130786">
                  <c:v>65393</c:v>
                </c:pt>
                <c:pt idx="130787">
                  <c:v>65393.5</c:v>
                </c:pt>
                <c:pt idx="130788">
                  <c:v>65394</c:v>
                </c:pt>
                <c:pt idx="130789">
                  <c:v>65394.5</c:v>
                </c:pt>
                <c:pt idx="130790">
                  <c:v>65395</c:v>
                </c:pt>
                <c:pt idx="130791">
                  <c:v>65395.5</c:v>
                </c:pt>
                <c:pt idx="130792">
                  <c:v>65396</c:v>
                </c:pt>
                <c:pt idx="130793">
                  <c:v>65396.5</c:v>
                </c:pt>
                <c:pt idx="130794">
                  <c:v>65397</c:v>
                </c:pt>
                <c:pt idx="130795">
                  <c:v>65397.5</c:v>
                </c:pt>
                <c:pt idx="130796">
                  <c:v>65398</c:v>
                </c:pt>
                <c:pt idx="130797">
                  <c:v>65398.5</c:v>
                </c:pt>
                <c:pt idx="130798">
                  <c:v>65399</c:v>
                </c:pt>
                <c:pt idx="130799">
                  <c:v>65399.5</c:v>
                </c:pt>
                <c:pt idx="130800">
                  <c:v>65400</c:v>
                </c:pt>
                <c:pt idx="130801">
                  <c:v>65400.5</c:v>
                </c:pt>
                <c:pt idx="130802">
                  <c:v>65401</c:v>
                </c:pt>
                <c:pt idx="130803">
                  <c:v>65401.5</c:v>
                </c:pt>
                <c:pt idx="130804">
                  <c:v>65402</c:v>
                </c:pt>
                <c:pt idx="130805">
                  <c:v>65402.5</c:v>
                </c:pt>
                <c:pt idx="130806">
                  <c:v>65403</c:v>
                </c:pt>
                <c:pt idx="130807">
                  <c:v>65403.5</c:v>
                </c:pt>
                <c:pt idx="130808">
                  <c:v>65404</c:v>
                </c:pt>
                <c:pt idx="130809">
                  <c:v>65404.5</c:v>
                </c:pt>
                <c:pt idx="130810">
                  <c:v>65405</c:v>
                </c:pt>
                <c:pt idx="130811">
                  <c:v>65405.5</c:v>
                </c:pt>
                <c:pt idx="130812">
                  <c:v>65406</c:v>
                </c:pt>
                <c:pt idx="130813">
                  <c:v>65406.5</c:v>
                </c:pt>
                <c:pt idx="130814">
                  <c:v>65407</c:v>
                </c:pt>
                <c:pt idx="130815">
                  <c:v>65407.5</c:v>
                </c:pt>
                <c:pt idx="130816">
                  <c:v>65408</c:v>
                </c:pt>
                <c:pt idx="130817">
                  <c:v>65408.5</c:v>
                </c:pt>
                <c:pt idx="130818">
                  <c:v>65409</c:v>
                </c:pt>
                <c:pt idx="130819">
                  <c:v>65409.5</c:v>
                </c:pt>
                <c:pt idx="130820">
                  <c:v>65410</c:v>
                </c:pt>
                <c:pt idx="130821">
                  <c:v>65410.5</c:v>
                </c:pt>
                <c:pt idx="130822">
                  <c:v>65411</c:v>
                </c:pt>
                <c:pt idx="130823">
                  <c:v>65411.5</c:v>
                </c:pt>
                <c:pt idx="130824">
                  <c:v>65412</c:v>
                </c:pt>
                <c:pt idx="130825">
                  <c:v>65412.5</c:v>
                </c:pt>
                <c:pt idx="130826">
                  <c:v>65413</c:v>
                </c:pt>
                <c:pt idx="130827">
                  <c:v>65413.5</c:v>
                </c:pt>
                <c:pt idx="130828">
                  <c:v>65414</c:v>
                </c:pt>
                <c:pt idx="130829">
                  <c:v>65414.5</c:v>
                </c:pt>
                <c:pt idx="130830">
                  <c:v>65415</c:v>
                </c:pt>
                <c:pt idx="130831">
                  <c:v>65415.5</c:v>
                </c:pt>
                <c:pt idx="130832">
                  <c:v>65416</c:v>
                </c:pt>
                <c:pt idx="130833">
                  <c:v>65416.5</c:v>
                </c:pt>
                <c:pt idx="130834">
                  <c:v>65417</c:v>
                </c:pt>
                <c:pt idx="130835">
                  <c:v>65417.5</c:v>
                </c:pt>
                <c:pt idx="130836">
                  <c:v>65418</c:v>
                </c:pt>
                <c:pt idx="130837">
                  <c:v>65418.5</c:v>
                </c:pt>
                <c:pt idx="130838">
                  <c:v>65419</c:v>
                </c:pt>
                <c:pt idx="130839">
                  <c:v>65419.5</c:v>
                </c:pt>
                <c:pt idx="130840">
                  <c:v>65420</c:v>
                </c:pt>
                <c:pt idx="130841">
                  <c:v>65420.5</c:v>
                </c:pt>
                <c:pt idx="130842">
                  <c:v>65421</c:v>
                </c:pt>
                <c:pt idx="130843">
                  <c:v>65421.5</c:v>
                </c:pt>
                <c:pt idx="130844">
                  <c:v>65422</c:v>
                </c:pt>
                <c:pt idx="130845">
                  <c:v>65422.5</c:v>
                </c:pt>
                <c:pt idx="130846">
                  <c:v>65423</c:v>
                </c:pt>
                <c:pt idx="130847">
                  <c:v>65423.5</c:v>
                </c:pt>
                <c:pt idx="130848">
                  <c:v>65424</c:v>
                </c:pt>
                <c:pt idx="130849">
                  <c:v>65424.5</c:v>
                </c:pt>
                <c:pt idx="130850">
                  <c:v>65425</c:v>
                </c:pt>
                <c:pt idx="130851">
                  <c:v>65425.5</c:v>
                </c:pt>
                <c:pt idx="130852">
                  <c:v>65426</c:v>
                </c:pt>
                <c:pt idx="130853">
                  <c:v>65426.5</c:v>
                </c:pt>
                <c:pt idx="130854">
                  <c:v>65427</c:v>
                </c:pt>
                <c:pt idx="130855">
                  <c:v>65427.5</c:v>
                </c:pt>
                <c:pt idx="130856">
                  <c:v>65428</c:v>
                </c:pt>
                <c:pt idx="130857">
                  <c:v>65428.5</c:v>
                </c:pt>
                <c:pt idx="130858">
                  <c:v>65429</c:v>
                </c:pt>
                <c:pt idx="130859">
                  <c:v>65429.5</c:v>
                </c:pt>
                <c:pt idx="130860">
                  <c:v>65430</c:v>
                </c:pt>
                <c:pt idx="130861">
                  <c:v>65430.5</c:v>
                </c:pt>
                <c:pt idx="130862">
                  <c:v>65431</c:v>
                </c:pt>
                <c:pt idx="130863">
                  <c:v>65431.5</c:v>
                </c:pt>
                <c:pt idx="130864">
                  <c:v>65432</c:v>
                </c:pt>
                <c:pt idx="130865">
                  <c:v>65432.5</c:v>
                </c:pt>
                <c:pt idx="130866">
                  <c:v>65433</c:v>
                </c:pt>
                <c:pt idx="130867">
                  <c:v>65433.5</c:v>
                </c:pt>
                <c:pt idx="130868">
                  <c:v>65434</c:v>
                </c:pt>
                <c:pt idx="130869">
                  <c:v>65434.5</c:v>
                </c:pt>
                <c:pt idx="130870">
                  <c:v>65435</c:v>
                </c:pt>
                <c:pt idx="130871">
                  <c:v>65435.5</c:v>
                </c:pt>
                <c:pt idx="130872">
                  <c:v>65436</c:v>
                </c:pt>
                <c:pt idx="130873">
                  <c:v>65436.5</c:v>
                </c:pt>
                <c:pt idx="130874">
                  <c:v>65437</c:v>
                </c:pt>
                <c:pt idx="130875">
                  <c:v>65437.5</c:v>
                </c:pt>
                <c:pt idx="130876">
                  <c:v>65438</c:v>
                </c:pt>
                <c:pt idx="130877">
                  <c:v>65438.5</c:v>
                </c:pt>
                <c:pt idx="130878">
                  <c:v>65439</c:v>
                </c:pt>
                <c:pt idx="130879">
                  <c:v>65439.5</c:v>
                </c:pt>
                <c:pt idx="130880">
                  <c:v>65440</c:v>
                </c:pt>
                <c:pt idx="130881">
                  <c:v>65440.5</c:v>
                </c:pt>
                <c:pt idx="130882">
                  <c:v>65441</c:v>
                </c:pt>
                <c:pt idx="130883">
                  <c:v>65441.5</c:v>
                </c:pt>
                <c:pt idx="130884">
                  <c:v>65442</c:v>
                </c:pt>
                <c:pt idx="130885">
                  <c:v>65442.5</c:v>
                </c:pt>
                <c:pt idx="130886">
                  <c:v>65443</c:v>
                </c:pt>
                <c:pt idx="130887">
                  <c:v>65443.5</c:v>
                </c:pt>
                <c:pt idx="130888">
                  <c:v>65444</c:v>
                </c:pt>
                <c:pt idx="130889">
                  <c:v>65444.5</c:v>
                </c:pt>
                <c:pt idx="130890">
                  <c:v>65445</c:v>
                </c:pt>
                <c:pt idx="130891">
                  <c:v>65445.5</c:v>
                </c:pt>
                <c:pt idx="130892">
                  <c:v>65446</c:v>
                </c:pt>
                <c:pt idx="130893">
                  <c:v>65446.5</c:v>
                </c:pt>
                <c:pt idx="130894">
                  <c:v>65447</c:v>
                </c:pt>
                <c:pt idx="130895">
                  <c:v>65447.5</c:v>
                </c:pt>
                <c:pt idx="130896">
                  <c:v>65448</c:v>
                </c:pt>
                <c:pt idx="130897">
                  <c:v>65448.5</c:v>
                </c:pt>
                <c:pt idx="130898">
                  <c:v>65449</c:v>
                </c:pt>
                <c:pt idx="130899">
                  <c:v>65449.5</c:v>
                </c:pt>
                <c:pt idx="130900">
                  <c:v>65450</c:v>
                </c:pt>
                <c:pt idx="130901">
                  <c:v>65450.5</c:v>
                </c:pt>
                <c:pt idx="130902">
                  <c:v>65451</c:v>
                </c:pt>
                <c:pt idx="130903">
                  <c:v>65451.5</c:v>
                </c:pt>
                <c:pt idx="130904">
                  <c:v>65452</c:v>
                </c:pt>
                <c:pt idx="130905">
                  <c:v>65452.5</c:v>
                </c:pt>
                <c:pt idx="130906">
                  <c:v>65453</c:v>
                </c:pt>
                <c:pt idx="130907">
                  <c:v>65453.5</c:v>
                </c:pt>
                <c:pt idx="130908">
                  <c:v>65454</c:v>
                </c:pt>
                <c:pt idx="130909">
                  <c:v>65454.5</c:v>
                </c:pt>
                <c:pt idx="130910">
                  <c:v>65455</c:v>
                </c:pt>
                <c:pt idx="130911">
                  <c:v>65455.5</c:v>
                </c:pt>
                <c:pt idx="130912">
                  <c:v>65456</c:v>
                </c:pt>
                <c:pt idx="130913">
                  <c:v>65456.5</c:v>
                </c:pt>
                <c:pt idx="130914">
                  <c:v>65457</c:v>
                </c:pt>
                <c:pt idx="130915">
                  <c:v>65457.5</c:v>
                </c:pt>
                <c:pt idx="130916">
                  <c:v>65458</c:v>
                </c:pt>
                <c:pt idx="130917">
                  <c:v>65458.5</c:v>
                </c:pt>
                <c:pt idx="130918">
                  <c:v>65459</c:v>
                </c:pt>
                <c:pt idx="130919">
                  <c:v>65459.5</c:v>
                </c:pt>
                <c:pt idx="130920">
                  <c:v>65460</c:v>
                </c:pt>
                <c:pt idx="130921">
                  <c:v>65460.5</c:v>
                </c:pt>
                <c:pt idx="130922">
                  <c:v>65461</c:v>
                </c:pt>
                <c:pt idx="130923">
                  <c:v>65461.5</c:v>
                </c:pt>
                <c:pt idx="130924">
                  <c:v>65462</c:v>
                </c:pt>
                <c:pt idx="130925">
                  <c:v>65462.5</c:v>
                </c:pt>
                <c:pt idx="130926">
                  <c:v>65463</c:v>
                </c:pt>
                <c:pt idx="130927">
                  <c:v>65463.5</c:v>
                </c:pt>
                <c:pt idx="130928">
                  <c:v>65464</c:v>
                </c:pt>
                <c:pt idx="130929">
                  <c:v>65464.5</c:v>
                </c:pt>
                <c:pt idx="130930">
                  <c:v>65465</c:v>
                </c:pt>
                <c:pt idx="130931">
                  <c:v>65465.5</c:v>
                </c:pt>
                <c:pt idx="130932">
                  <c:v>65466</c:v>
                </c:pt>
                <c:pt idx="130933">
                  <c:v>65466.5</c:v>
                </c:pt>
                <c:pt idx="130934">
                  <c:v>65467</c:v>
                </c:pt>
                <c:pt idx="130935">
                  <c:v>65467.5</c:v>
                </c:pt>
                <c:pt idx="130936">
                  <c:v>65468</c:v>
                </c:pt>
                <c:pt idx="130937">
                  <c:v>65468.5</c:v>
                </c:pt>
                <c:pt idx="130938">
                  <c:v>65469</c:v>
                </c:pt>
                <c:pt idx="130939">
                  <c:v>65469.5</c:v>
                </c:pt>
                <c:pt idx="130940">
                  <c:v>65470</c:v>
                </c:pt>
                <c:pt idx="130941">
                  <c:v>65470.5</c:v>
                </c:pt>
                <c:pt idx="130942">
                  <c:v>65471</c:v>
                </c:pt>
                <c:pt idx="130943">
                  <c:v>65471.5</c:v>
                </c:pt>
                <c:pt idx="130944">
                  <c:v>65472</c:v>
                </c:pt>
                <c:pt idx="130945">
                  <c:v>65472.5</c:v>
                </c:pt>
                <c:pt idx="130946">
                  <c:v>65473</c:v>
                </c:pt>
                <c:pt idx="130947">
                  <c:v>65473.5</c:v>
                </c:pt>
                <c:pt idx="130948">
                  <c:v>65474</c:v>
                </c:pt>
                <c:pt idx="130949">
                  <c:v>65474.5</c:v>
                </c:pt>
                <c:pt idx="130950">
                  <c:v>65475</c:v>
                </c:pt>
                <c:pt idx="130951">
                  <c:v>65475.5</c:v>
                </c:pt>
                <c:pt idx="130952">
                  <c:v>65476</c:v>
                </c:pt>
                <c:pt idx="130953">
                  <c:v>65476.5</c:v>
                </c:pt>
                <c:pt idx="130954">
                  <c:v>65477</c:v>
                </c:pt>
                <c:pt idx="130955">
                  <c:v>65477.5</c:v>
                </c:pt>
                <c:pt idx="130956">
                  <c:v>65478</c:v>
                </c:pt>
                <c:pt idx="130957">
                  <c:v>65478.5</c:v>
                </c:pt>
                <c:pt idx="130958">
                  <c:v>65479</c:v>
                </c:pt>
                <c:pt idx="130959">
                  <c:v>65479.5</c:v>
                </c:pt>
                <c:pt idx="130960">
                  <c:v>65480</c:v>
                </c:pt>
                <c:pt idx="130961">
                  <c:v>65480.5</c:v>
                </c:pt>
                <c:pt idx="130962">
                  <c:v>65481</c:v>
                </c:pt>
                <c:pt idx="130963">
                  <c:v>65481.5</c:v>
                </c:pt>
                <c:pt idx="130964">
                  <c:v>65482</c:v>
                </c:pt>
                <c:pt idx="130965">
                  <c:v>65482.5</c:v>
                </c:pt>
                <c:pt idx="130966">
                  <c:v>65483</c:v>
                </c:pt>
                <c:pt idx="130967">
                  <c:v>65483.5</c:v>
                </c:pt>
                <c:pt idx="130968">
                  <c:v>65484</c:v>
                </c:pt>
                <c:pt idx="130969">
                  <c:v>65484.5</c:v>
                </c:pt>
                <c:pt idx="130970">
                  <c:v>65485</c:v>
                </c:pt>
                <c:pt idx="130971">
                  <c:v>65485.5</c:v>
                </c:pt>
                <c:pt idx="130972">
                  <c:v>65486</c:v>
                </c:pt>
                <c:pt idx="130973">
                  <c:v>65486.5</c:v>
                </c:pt>
                <c:pt idx="130974">
                  <c:v>65487</c:v>
                </c:pt>
                <c:pt idx="130975">
                  <c:v>65487.5</c:v>
                </c:pt>
                <c:pt idx="130976">
                  <c:v>65488</c:v>
                </c:pt>
                <c:pt idx="130977">
                  <c:v>65488.5</c:v>
                </c:pt>
                <c:pt idx="130978">
                  <c:v>65489</c:v>
                </c:pt>
                <c:pt idx="130979">
                  <c:v>65489.5</c:v>
                </c:pt>
                <c:pt idx="130980">
                  <c:v>65490</c:v>
                </c:pt>
                <c:pt idx="130981">
                  <c:v>65490.5</c:v>
                </c:pt>
                <c:pt idx="130982">
                  <c:v>65491</c:v>
                </c:pt>
                <c:pt idx="130983">
                  <c:v>65491.5</c:v>
                </c:pt>
                <c:pt idx="130984">
                  <c:v>65492</c:v>
                </c:pt>
                <c:pt idx="130985">
                  <c:v>65492.5</c:v>
                </c:pt>
                <c:pt idx="130986">
                  <c:v>65493</c:v>
                </c:pt>
                <c:pt idx="130987">
                  <c:v>65493.5</c:v>
                </c:pt>
                <c:pt idx="130988">
                  <c:v>65494</c:v>
                </c:pt>
                <c:pt idx="130989">
                  <c:v>65494.5</c:v>
                </c:pt>
                <c:pt idx="130990">
                  <c:v>65495</c:v>
                </c:pt>
                <c:pt idx="130991">
                  <c:v>65495.5</c:v>
                </c:pt>
                <c:pt idx="130992">
                  <c:v>65496</c:v>
                </c:pt>
                <c:pt idx="130993">
                  <c:v>65496.5</c:v>
                </c:pt>
                <c:pt idx="130994">
                  <c:v>65497</c:v>
                </c:pt>
                <c:pt idx="130995">
                  <c:v>65497.5</c:v>
                </c:pt>
                <c:pt idx="130996">
                  <c:v>65498</c:v>
                </c:pt>
                <c:pt idx="130997">
                  <c:v>65498.5</c:v>
                </c:pt>
                <c:pt idx="130998">
                  <c:v>65499</c:v>
                </c:pt>
                <c:pt idx="130999">
                  <c:v>65499.5</c:v>
                </c:pt>
                <c:pt idx="131000">
                  <c:v>65500</c:v>
                </c:pt>
                <c:pt idx="131001">
                  <c:v>65500.5</c:v>
                </c:pt>
                <c:pt idx="131002">
                  <c:v>65501</c:v>
                </c:pt>
                <c:pt idx="131003">
                  <c:v>65501.5</c:v>
                </c:pt>
                <c:pt idx="131004">
                  <c:v>65502</c:v>
                </c:pt>
                <c:pt idx="131005">
                  <c:v>65502.5</c:v>
                </c:pt>
                <c:pt idx="131006">
                  <c:v>65503</c:v>
                </c:pt>
                <c:pt idx="131007">
                  <c:v>65503.5</c:v>
                </c:pt>
                <c:pt idx="131008">
                  <c:v>65504</c:v>
                </c:pt>
                <c:pt idx="131009">
                  <c:v>65504.5</c:v>
                </c:pt>
                <c:pt idx="131010">
                  <c:v>65505</c:v>
                </c:pt>
                <c:pt idx="131011">
                  <c:v>65505.5</c:v>
                </c:pt>
                <c:pt idx="131012">
                  <c:v>65506</c:v>
                </c:pt>
                <c:pt idx="131013">
                  <c:v>65506.5</c:v>
                </c:pt>
                <c:pt idx="131014">
                  <c:v>65507</c:v>
                </c:pt>
                <c:pt idx="131015">
                  <c:v>65507.5</c:v>
                </c:pt>
                <c:pt idx="131016">
                  <c:v>65508</c:v>
                </c:pt>
                <c:pt idx="131017">
                  <c:v>65508.5</c:v>
                </c:pt>
                <c:pt idx="131018">
                  <c:v>65509</c:v>
                </c:pt>
                <c:pt idx="131019">
                  <c:v>65509.5</c:v>
                </c:pt>
                <c:pt idx="131020">
                  <c:v>65510</c:v>
                </c:pt>
                <c:pt idx="131021">
                  <c:v>65510.5</c:v>
                </c:pt>
                <c:pt idx="131022">
                  <c:v>65511</c:v>
                </c:pt>
                <c:pt idx="131023">
                  <c:v>65511.5</c:v>
                </c:pt>
                <c:pt idx="131024">
                  <c:v>65512</c:v>
                </c:pt>
                <c:pt idx="131025">
                  <c:v>65512.5</c:v>
                </c:pt>
                <c:pt idx="131026">
                  <c:v>65513</c:v>
                </c:pt>
                <c:pt idx="131027">
                  <c:v>65513.5</c:v>
                </c:pt>
                <c:pt idx="131028">
                  <c:v>65514</c:v>
                </c:pt>
                <c:pt idx="131029">
                  <c:v>65514.5</c:v>
                </c:pt>
                <c:pt idx="131030">
                  <c:v>65515</c:v>
                </c:pt>
                <c:pt idx="131031">
                  <c:v>65515.5</c:v>
                </c:pt>
                <c:pt idx="131032">
                  <c:v>65516</c:v>
                </c:pt>
                <c:pt idx="131033">
                  <c:v>65516.5</c:v>
                </c:pt>
                <c:pt idx="131034">
                  <c:v>65517</c:v>
                </c:pt>
                <c:pt idx="131035">
                  <c:v>65517.5</c:v>
                </c:pt>
                <c:pt idx="131036">
                  <c:v>65518</c:v>
                </c:pt>
                <c:pt idx="131037">
                  <c:v>65518.5</c:v>
                </c:pt>
                <c:pt idx="131038">
                  <c:v>65519</c:v>
                </c:pt>
                <c:pt idx="131039">
                  <c:v>65519.5</c:v>
                </c:pt>
                <c:pt idx="131040">
                  <c:v>65520</c:v>
                </c:pt>
                <c:pt idx="131041">
                  <c:v>65520.5</c:v>
                </c:pt>
                <c:pt idx="131042">
                  <c:v>65521</c:v>
                </c:pt>
                <c:pt idx="131043">
                  <c:v>65521.5</c:v>
                </c:pt>
                <c:pt idx="131044">
                  <c:v>65522</c:v>
                </c:pt>
                <c:pt idx="131045">
                  <c:v>65522.5</c:v>
                </c:pt>
                <c:pt idx="131046">
                  <c:v>65523</c:v>
                </c:pt>
                <c:pt idx="131047">
                  <c:v>65523.5</c:v>
                </c:pt>
                <c:pt idx="131048">
                  <c:v>65524</c:v>
                </c:pt>
                <c:pt idx="131049">
                  <c:v>65524.5</c:v>
                </c:pt>
                <c:pt idx="131050">
                  <c:v>65525</c:v>
                </c:pt>
                <c:pt idx="131051">
                  <c:v>65525.5</c:v>
                </c:pt>
                <c:pt idx="131052">
                  <c:v>65526</c:v>
                </c:pt>
                <c:pt idx="131053">
                  <c:v>65526.5</c:v>
                </c:pt>
                <c:pt idx="131054">
                  <c:v>65527</c:v>
                </c:pt>
                <c:pt idx="131055">
                  <c:v>65527.5</c:v>
                </c:pt>
                <c:pt idx="131056">
                  <c:v>65528</c:v>
                </c:pt>
                <c:pt idx="131057">
                  <c:v>65528.5</c:v>
                </c:pt>
                <c:pt idx="131058">
                  <c:v>65529</c:v>
                </c:pt>
                <c:pt idx="131059">
                  <c:v>65529.5</c:v>
                </c:pt>
                <c:pt idx="131060">
                  <c:v>65530</c:v>
                </c:pt>
                <c:pt idx="131061">
                  <c:v>65530.5</c:v>
                </c:pt>
                <c:pt idx="131062">
                  <c:v>65531</c:v>
                </c:pt>
                <c:pt idx="131063">
                  <c:v>65531.5</c:v>
                </c:pt>
                <c:pt idx="131064">
                  <c:v>65532</c:v>
                </c:pt>
                <c:pt idx="131065">
                  <c:v>65532.5</c:v>
                </c:pt>
                <c:pt idx="131066">
                  <c:v>65533</c:v>
                </c:pt>
                <c:pt idx="131067">
                  <c:v>65533.5</c:v>
                </c:pt>
                <c:pt idx="131068">
                  <c:v>65534</c:v>
                </c:pt>
                <c:pt idx="131069">
                  <c:v>65534.5</c:v>
                </c:pt>
                <c:pt idx="131070">
                  <c:v>65535</c:v>
                </c:pt>
                <c:pt idx="131071">
                  <c:v>65535.5</c:v>
                </c:pt>
                <c:pt idx="131072">
                  <c:v>65536</c:v>
                </c:pt>
                <c:pt idx="131073">
                  <c:v>65536.5</c:v>
                </c:pt>
                <c:pt idx="131074">
                  <c:v>65537</c:v>
                </c:pt>
                <c:pt idx="131075">
                  <c:v>65537.5</c:v>
                </c:pt>
                <c:pt idx="131076">
                  <c:v>65538</c:v>
                </c:pt>
                <c:pt idx="131077">
                  <c:v>65538.5</c:v>
                </c:pt>
                <c:pt idx="131078">
                  <c:v>65539</c:v>
                </c:pt>
                <c:pt idx="131079">
                  <c:v>65539.5</c:v>
                </c:pt>
                <c:pt idx="131080">
                  <c:v>65540</c:v>
                </c:pt>
                <c:pt idx="131081">
                  <c:v>65540.5</c:v>
                </c:pt>
                <c:pt idx="131082">
                  <c:v>65541</c:v>
                </c:pt>
                <c:pt idx="131083">
                  <c:v>65541.5</c:v>
                </c:pt>
                <c:pt idx="131084">
                  <c:v>65542</c:v>
                </c:pt>
                <c:pt idx="131085">
                  <c:v>65542.5</c:v>
                </c:pt>
                <c:pt idx="131086">
                  <c:v>65543</c:v>
                </c:pt>
                <c:pt idx="131087">
                  <c:v>65543.5</c:v>
                </c:pt>
                <c:pt idx="131088">
                  <c:v>65544</c:v>
                </c:pt>
                <c:pt idx="131089">
                  <c:v>65544.5</c:v>
                </c:pt>
                <c:pt idx="131090">
                  <c:v>65545</c:v>
                </c:pt>
                <c:pt idx="131091">
                  <c:v>65545.5</c:v>
                </c:pt>
                <c:pt idx="131092">
                  <c:v>65546</c:v>
                </c:pt>
                <c:pt idx="131093">
                  <c:v>65546.5</c:v>
                </c:pt>
                <c:pt idx="131094">
                  <c:v>65547</c:v>
                </c:pt>
                <c:pt idx="131095">
                  <c:v>65547.5</c:v>
                </c:pt>
                <c:pt idx="131096">
                  <c:v>65548</c:v>
                </c:pt>
                <c:pt idx="131097">
                  <c:v>65548.5</c:v>
                </c:pt>
                <c:pt idx="131098">
                  <c:v>65549</c:v>
                </c:pt>
                <c:pt idx="131099">
                  <c:v>65549.5</c:v>
                </c:pt>
                <c:pt idx="131100">
                  <c:v>65550</c:v>
                </c:pt>
                <c:pt idx="131101">
                  <c:v>65550.5</c:v>
                </c:pt>
                <c:pt idx="131102">
                  <c:v>65551</c:v>
                </c:pt>
                <c:pt idx="131103">
                  <c:v>65551.5</c:v>
                </c:pt>
                <c:pt idx="131104">
                  <c:v>65552</c:v>
                </c:pt>
                <c:pt idx="131105">
                  <c:v>65552.5</c:v>
                </c:pt>
                <c:pt idx="131106">
                  <c:v>65553</c:v>
                </c:pt>
                <c:pt idx="131107">
                  <c:v>65553.5</c:v>
                </c:pt>
                <c:pt idx="131108">
                  <c:v>65554</c:v>
                </c:pt>
                <c:pt idx="131109">
                  <c:v>65554.5</c:v>
                </c:pt>
                <c:pt idx="131110">
                  <c:v>65555</c:v>
                </c:pt>
                <c:pt idx="131111">
                  <c:v>65555.5</c:v>
                </c:pt>
                <c:pt idx="131112">
                  <c:v>65556</c:v>
                </c:pt>
                <c:pt idx="131113">
                  <c:v>65556.5</c:v>
                </c:pt>
                <c:pt idx="131114">
                  <c:v>65557</c:v>
                </c:pt>
                <c:pt idx="131115">
                  <c:v>65557.5</c:v>
                </c:pt>
                <c:pt idx="131116">
                  <c:v>65558</c:v>
                </c:pt>
                <c:pt idx="131117">
                  <c:v>65558.5</c:v>
                </c:pt>
                <c:pt idx="131118">
                  <c:v>65559</c:v>
                </c:pt>
                <c:pt idx="131119">
                  <c:v>65559.5</c:v>
                </c:pt>
                <c:pt idx="131120">
                  <c:v>65560</c:v>
                </c:pt>
                <c:pt idx="131121">
                  <c:v>65560.5</c:v>
                </c:pt>
                <c:pt idx="131122">
                  <c:v>65561</c:v>
                </c:pt>
                <c:pt idx="131123">
                  <c:v>65561.5</c:v>
                </c:pt>
                <c:pt idx="131124">
                  <c:v>65562</c:v>
                </c:pt>
                <c:pt idx="131125">
                  <c:v>65562.5</c:v>
                </c:pt>
                <c:pt idx="131126">
                  <c:v>65563</c:v>
                </c:pt>
                <c:pt idx="131127">
                  <c:v>65563.5</c:v>
                </c:pt>
                <c:pt idx="131128">
                  <c:v>65564</c:v>
                </c:pt>
                <c:pt idx="131129">
                  <c:v>65564.5</c:v>
                </c:pt>
                <c:pt idx="131130">
                  <c:v>65565</c:v>
                </c:pt>
                <c:pt idx="131131">
                  <c:v>65565.5</c:v>
                </c:pt>
                <c:pt idx="131132">
                  <c:v>65566</c:v>
                </c:pt>
                <c:pt idx="131133">
                  <c:v>65566.5</c:v>
                </c:pt>
                <c:pt idx="131134">
                  <c:v>65567</c:v>
                </c:pt>
                <c:pt idx="131135">
                  <c:v>65567.5</c:v>
                </c:pt>
                <c:pt idx="131136">
                  <c:v>65568</c:v>
                </c:pt>
                <c:pt idx="131137">
                  <c:v>65568.5</c:v>
                </c:pt>
                <c:pt idx="131138">
                  <c:v>65569</c:v>
                </c:pt>
                <c:pt idx="131139">
                  <c:v>65569.5</c:v>
                </c:pt>
                <c:pt idx="131140">
                  <c:v>65570</c:v>
                </c:pt>
                <c:pt idx="131141">
                  <c:v>65570.5</c:v>
                </c:pt>
                <c:pt idx="131142">
                  <c:v>65571</c:v>
                </c:pt>
                <c:pt idx="131143">
                  <c:v>65571.5</c:v>
                </c:pt>
                <c:pt idx="131144">
                  <c:v>65572</c:v>
                </c:pt>
                <c:pt idx="131145">
                  <c:v>65572.5</c:v>
                </c:pt>
                <c:pt idx="131146">
                  <c:v>65573</c:v>
                </c:pt>
                <c:pt idx="131147">
                  <c:v>65573.5</c:v>
                </c:pt>
                <c:pt idx="131148">
                  <c:v>65574</c:v>
                </c:pt>
                <c:pt idx="131149">
                  <c:v>65574.5</c:v>
                </c:pt>
                <c:pt idx="131150">
                  <c:v>65575</c:v>
                </c:pt>
                <c:pt idx="131151">
                  <c:v>65575.5</c:v>
                </c:pt>
                <c:pt idx="131152">
                  <c:v>65576</c:v>
                </c:pt>
                <c:pt idx="131153">
                  <c:v>65576.5</c:v>
                </c:pt>
                <c:pt idx="131154">
                  <c:v>65577</c:v>
                </c:pt>
                <c:pt idx="131155">
                  <c:v>65577.5</c:v>
                </c:pt>
                <c:pt idx="131156">
                  <c:v>65578</c:v>
                </c:pt>
                <c:pt idx="131157">
                  <c:v>65578.5</c:v>
                </c:pt>
                <c:pt idx="131158">
                  <c:v>65579</c:v>
                </c:pt>
                <c:pt idx="131159">
                  <c:v>65579.5</c:v>
                </c:pt>
                <c:pt idx="131160">
                  <c:v>65580</c:v>
                </c:pt>
                <c:pt idx="131161">
                  <c:v>65580.5</c:v>
                </c:pt>
                <c:pt idx="131162">
                  <c:v>65581</c:v>
                </c:pt>
                <c:pt idx="131163">
                  <c:v>65581.5</c:v>
                </c:pt>
                <c:pt idx="131164">
                  <c:v>65582</c:v>
                </c:pt>
                <c:pt idx="131165">
                  <c:v>65582.5</c:v>
                </c:pt>
                <c:pt idx="131166">
                  <c:v>65583</c:v>
                </c:pt>
                <c:pt idx="131167">
                  <c:v>65583.5</c:v>
                </c:pt>
                <c:pt idx="131168">
                  <c:v>65584</c:v>
                </c:pt>
                <c:pt idx="131169">
                  <c:v>65584.5</c:v>
                </c:pt>
                <c:pt idx="131170">
                  <c:v>65585</c:v>
                </c:pt>
                <c:pt idx="131171">
                  <c:v>65585.5</c:v>
                </c:pt>
                <c:pt idx="131172">
                  <c:v>65586</c:v>
                </c:pt>
                <c:pt idx="131173">
                  <c:v>65586.5</c:v>
                </c:pt>
                <c:pt idx="131174">
                  <c:v>65587</c:v>
                </c:pt>
                <c:pt idx="131175">
                  <c:v>65587.5</c:v>
                </c:pt>
                <c:pt idx="131176">
                  <c:v>65588</c:v>
                </c:pt>
                <c:pt idx="131177">
                  <c:v>65588.5</c:v>
                </c:pt>
                <c:pt idx="131178">
                  <c:v>65589</c:v>
                </c:pt>
                <c:pt idx="131179">
                  <c:v>65589.5</c:v>
                </c:pt>
                <c:pt idx="131180">
                  <c:v>65590</c:v>
                </c:pt>
                <c:pt idx="131181">
                  <c:v>65590.5</c:v>
                </c:pt>
                <c:pt idx="131182">
                  <c:v>65591</c:v>
                </c:pt>
                <c:pt idx="131183">
                  <c:v>65591.5</c:v>
                </c:pt>
                <c:pt idx="131184">
                  <c:v>65592</c:v>
                </c:pt>
                <c:pt idx="131185">
                  <c:v>65592.5</c:v>
                </c:pt>
                <c:pt idx="131186">
                  <c:v>65593</c:v>
                </c:pt>
                <c:pt idx="131187">
                  <c:v>65593.5</c:v>
                </c:pt>
                <c:pt idx="131188">
                  <c:v>65594</c:v>
                </c:pt>
                <c:pt idx="131189">
                  <c:v>65594.5</c:v>
                </c:pt>
                <c:pt idx="131190">
                  <c:v>65595</c:v>
                </c:pt>
                <c:pt idx="131191">
                  <c:v>65595.5</c:v>
                </c:pt>
                <c:pt idx="131192">
                  <c:v>65596</c:v>
                </c:pt>
                <c:pt idx="131193">
                  <c:v>65596.5</c:v>
                </c:pt>
                <c:pt idx="131194">
                  <c:v>65597</c:v>
                </c:pt>
                <c:pt idx="131195">
                  <c:v>65597.5</c:v>
                </c:pt>
                <c:pt idx="131196">
                  <c:v>65598</c:v>
                </c:pt>
                <c:pt idx="131197">
                  <c:v>65598.5</c:v>
                </c:pt>
                <c:pt idx="131198">
                  <c:v>65599</c:v>
                </c:pt>
                <c:pt idx="131199">
                  <c:v>65599.5</c:v>
                </c:pt>
                <c:pt idx="131200">
                  <c:v>65600</c:v>
                </c:pt>
                <c:pt idx="131201">
                  <c:v>65600.5</c:v>
                </c:pt>
                <c:pt idx="131202">
                  <c:v>65601</c:v>
                </c:pt>
                <c:pt idx="131203">
                  <c:v>65601.5</c:v>
                </c:pt>
                <c:pt idx="131204">
                  <c:v>65602</c:v>
                </c:pt>
                <c:pt idx="131205">
                  <c:v>65602.5</c:v>
                </c:pt>
                <c:pt idx="131206">
                  <c:v>65603</c:v>
                </c:pt>
                <c:pt idx="131207">
                  <c:v>65603.5</c:v>
                </c:pt>
                <c:pt idx="131208">
                  <c:v>65604</c:v>
                </c:pt>
                <c:pt idx="131209">
                  <c:v>65604.5</c:v>
                </c:pt>
                <c:pt idx="131210">
                  <c:v>65605</c:v>
                </c:pt>
                <c:pt idx="131211">
                  <c:v>65605.5</c:v>
                </c:pt>
                <c:pt idx="131212">
                  <c:v>65606</c:v>
                </c:pt>
                <c:pt idx="131213">
                  <c:v>65606.5</c:v>
                </c:pt>
                <c:pt idx="131214">
                  <c:v>65607</c:v>
                </c:pt>
                <c:pt idx="131215">
                  <c:v>65607.5</c:v>
                </c:pt>
                <c:pt idx="131216">
                  <c:v>65608</c:v>
                </c:pt>
                <c:pt idx="131217">
                  <c:v>65608.5</c:v>
                </c:pt>
                <c:pt idx="131218">
                  <c:v>65609</c:v>
                </c:pt>
                <c:pt idx="131219">
                  <c:v>65609.5</c:v>
                </c:pt>
                <c:pt idx="131220">
                  <c:v>65610</c:v>
                </c:pt>
                <c:pt idx="131221">
                  <c:v>65610.5</c:v>
                </c:pt>
                <c:pt idx="131222">
                  <c:v>65611</c:v>
                </c:pt>
                <c:pt idx="131223">
                  <c:v>65611.5</c:v>
                </c:pt>
                <c:pt idx="131224">
                  <c:v>65612</c:v>
                </c:pt>
                <c:pt idx="131225">
                  <c:v>65612.5</c:v>
                </c:pt>
                <c:pt idx="131226">
                  <c:v>65613</c:v>
                </c:pt>
                <c:pt idx="131227">
                  <c:v>65613.5</c:v>
                </c:pt>
                <c:pt idx="131228">
                  <c:v>65614</c:v>
                </c:pt>
                <c:pt idx="131229">
                  <c:v>65614.5</c:v>
                </c:pt>
                <c:pt idx="131230">
                  <c:v>65615</c:v>
                </c:pt>
                <c:pt idx="131231">
                  <c:v>65615.5</c:v>
                </c:pt>
                <c:pt idx="131232">
                  <c:v>65616</c:v>
                </c:pt>
                <c:pt idx="131233">
                  <c:v>65616.5</c:v>
                </c:pt>
                <c:pt idx="131234">
                  <c:v>65617</c:v>
                </c:pt>
                <c:pt idx="131235">
                  <c:v>65617.5</c:v>
                </c:pt>
                <c:pt idx="131236">
                  <c:v>65618</c:v>
                </c:pt>
                <c:pt idx="131237">
                  <c:v>65618.5</c:v>
                </c:pt>
                <c:pt idx="131238">
                  <c:v>65619</c:v>
                </c:pt>
                <c:pt idx="131239">
                  <c:v>65619.5</c:v>
                </c:pt>
                <c:pt idx="131240">
                  <c:v>65620</c:v>
                </c:pt>
                <c:pt idx="131241">
                  <c:v>65620.5</c:v>
                </c:pt>
                <c:pt idx="131242">
                  <c:v>65621</c:v>
                </c:pt>
                <c:pt idx="131243">
                  <c:v>65621.5</c:v>
                </c:pt>
                <c:pt idx="131244">
                  <c:v>65622</c:v>
                </c:pt>
                <c:pt idx="131245">
                  <c:v>65622.5</c:v>
                </c:pt>
                <c:pt idx="131246">
                  <c:v>65623</c:v>
                </c:pt>
                <c:pt idx="131247">
                  <c:v>65623.5</c:v>
                </c:pt>
                <c:pt idx="131248">
                  <c:v>65624</c:v>
                </c:pt>
                <c:pt idx="131249">
                  <c:v>65624.5</c:v>
                </c:pt>
                <c:pt idx="131250">
                  <c:v>65625</c:v>
                </c:pt>
                <c:pt idx="131251">
                  <c:v>65625.5</c:v>
                </c:pt>
                <c:pt idx="131252">
                  <c:v>65626</c:v>
                </c:pt>
                <c:pt idx="131253">
                  <c:v>65626.5</c:v>
                </c:pt>
                <c:pt idx="131254">
                  <c:v>65627</c:v>
                </c:pt>
                <c:pt idx="131255">
                  <c:v>65627.5</c:v>
                </c:pt>
                <c:pt idx="131256">
                  <c:v>65628</c:v>
                </c:pt>
                <c:pt idx="131257">
                  <c:v>65628.5</c:v>
                </c:pt>
                <c:pt idx="131258">
                  <c:v>65629</c:v>
                </c:pt>
                <c:pt idx="131259">
                  <c:v>65629.5</c:v>
                </c:pt>
                <c:pt idx="131260">
                  <c:v>65630</c:v>
                </c:pt>
                <c:pt idx="131261">
                  <c:v>65630.5</c:v>
                </c:pt>
                <c:pt idx="131262">
                  <c:v>65631</c:v>
                </c:pt>
                <c:pt idx="131263">
                  <c:v>65631.5</c:v>
                </c:pt>
                <c:pt idx="131264">
                  <c:v>65632</c:v>
                </c:pt>
                <c:pt idx="131265">
                  <c:v>65632.5</c:v>
                </c:pt>
                <c:pt idx="131266">
                  <c:v>65633</c:v>
                </c:pt>
                <c:pt idx="131267">
                  <c:v>65633.5</c:v>
                </c:pt>
                <c:pt idx="131268">
                  <c:v>65634</c:v>
                </c:pt>
                <c:pt idx="131269">
                  <c:v>65634.5</c:v>
                </c:pt>
                <c:pt idx="131270">
                  <c:v>65635</c:v>
                </c:pt>
                <c:pt idx="131271">
                  <c:v>65635.5</c:v>
                </c:pt>
                <c:pt idx="131272">
                  <c:v>65636</c:v>
                </c:pt>
                <c:pt idx="131273">
                  <c:v>65636.5</c:v>
                </c:pt>
                <c:pt idx="131274">
                  <c:v>65637</c:v>
                </c:pt>
                <c:pt idx="131275">
                  <c:v>65637.5</c:v>
                </c:pt>
                <c:pt idx="131276">
                  <c:v>65638</c:v>
                </c:pt>
                <c:pt idx="131277">
                  <c:v>65638.5</c:v>
                </c:pt>
                <c:pt idx="131278">
                  <c:v>65639</c:v>
                </c:pt>
                <c:pt idx="131279">
                  <c:v>65639.5</c:v>
                </c:pt>
                <c:pt idx="131280">
                  <c:v>65640</c:v>
                </c:pt>
                <c:pt idx="131281">
                  <c:v>65640.5</c:v>
                </c:pt>
                <c:pt idx="131282">
                  <c:v>65641</c:v>
                </c:pt>
                <c:pt idx="131283">
                  <c:v>65641.5</c:v>
                </c:pt>
                <c:pt idx="131284">
                  <c:v>65642</c:v>
                </c:pt>
                <c:pt idx="131285">
                  <c:v>65642.5</c:v>
                </c:pt>
                <c:pt idx="131286">
                  <c:v>65643</c:v>
                </c:pt>
                <c:pt idx="131287">
                  <c:v>65643.5</c:v>
                </c:pt>
                <c:pt idx="131288">
                  <c:v>65644</c:v>
                </c:pt>
                <c:pt idx="131289">
                  <c:v>65644.5</c:v>
                </c:pt>
                <c:pt idx="131290">
                  <c:v>65645</c:v>
                </c:pt>
                <c:pt idx="131291">
                  <c:v>65645.5</c:v>
                </c:pt>
                <c:pt idx="131292">
                  <c:v>65646</c:v>
                </c:pt>
                <c:pt idx="131293">
                  <c:v>65646.5</c:v>
                </c:pt>
                <c:pt idx="131294">
                  <c:v>65647</c:v>
                </c:pt>
                <c:pt idx="131295">
                  <c:v>65647.5</c:v>
                </c:pt>
                <c:pt idx="131296">
                  <c:v>65648</c:v>
                </c:pt>
                <c:pt idx="131297">
                  <c:v>65648.5</c:v>
                </c:pt>
                <c:pt idx="131298">
                  <c:v>65649</c:v>
                </c:pt>
                <c:pt idx="131299">
                  <c:v>65649.5</c:v>
                </c:pt>
                <c:pt idx="131300">
                  <c:v>65650</c:v>
                </c:pt>
                <c:pt idx="131301">
                  <c:v>65650.5</c:v>
                </c:pt>
                <c:pt idx="131302">
                  <c:v>65651</c:v>
                </c:pt>
                <c:pt idx="131303">
                  <c:v>65651.5</c:v>
                </c:pt>
                <c:pt idx="131304">
                  <c:v>65652</c:v>
                </c:pt>
                <c:pt idx="131305">
                  <c:v>65652.5</c:v>
                </c:pt>
                <c:pt idx="131306">
                  <c:v>65653</c:v>
                </c:pt>
                <c:pt idx="131307">
                  <c:v>65653.5</c:v>
                </c:pt>
                <c:pt idx="131308">
                  <c:v>65654</c:v>
                </c:pt>
                <c:pt idx="131309">
                  <c:v>65654.5</c:v>
                </c:pt>
                <c:pt idx="131310">
                  <c:v>65655</c:v>
                </c:pt>
                <c:pt idx="131311">
                  <c:v>65655.5</c:v>
                </c:pt>
                <c:pt idx="131312">
                  <c:v>65656</c:v>
                </c:pt>
                <c:pt idx="131313">
                  <c:v>65656.5</c:v>
                </c:pt>
                <c:pt idx="131314">
                  <c:v>65657</c:v>
                </c:pt>
                <c:pt idx="131315">
                  <c:v>65657.5</c:v>
                </c:pt>
                <c:pt idx="131316">
                  <c:v>65658</c:v>
                </c:pt>
                <c:pt idx="131317">
                  <c:v>65658.5</c:v>
                </c:pt>
                <c:pt idx="131318">
                  <c:v>65659</c:v>
                </c:pt>
                <c:pt idx="131319">
                  <c:v>65659.5</c:v>
                </c:pt>
                <c:pt idx="131320">
                  <c:v>65660</c:v>
                </c:pt>
                <c:pt idx="131321">
                  <c:v>65660.5</c:v>
                </c:pt>
                <c:pt idx="131322">
                  <c:v>65661</c:v>
                </c:pt>
                <c:pt idx="131323">
                  <c:v>65661.5</c:v>
                </c:pt>
                <c:pt idx="131324">
                  <c:v>65662</c:v>
                </c:pt>
                <c:pt idx="131325">
                  <c:v>65662.5</c:v>
                </c:pt>
                <c:pt idx="131326">
                  <c:v>65663</c:v>
                </c:pt>
                <c:pt idx="131327">
                  <c:v>65663.5</c:v>
                </c:pt>
                <c:pt idx="131328">
                  <c:v>65664</c:v>
                </c:pt>
                <c:pt idx="131329">
                  <c:v>65664.5</c:v>
                </c:pt>
                <c:pt idx="131330">
                  <c:v>65665</c:v>
                </c:pt>
                <c:pt idx="131331">
                  <c:v>65665.5</c:v>
                </c:pt>
                <c:pt idx="131332">
                  <c:v>65666</c:v>
                </c:pt>
                <c:pt idx="131333">
                  <c:v>65666.5</c:v>
                </c:pt>
                <c:pt idx="131334">
                  <c:v>65667</c:v>
                </c:pt>
                <c:pt idx="131335">
                  <c:v>65667.5</c:v>
                </c:pt>
                <c:pt idx="131336">
                  <c:v>65668</c:v>
                </c:pt>
                <c:pt idx="131337">
                  <c:v>65668.5</c:v>
                </c:pt>
                <c:pt idx="131338">
                  <c:v>65669</c:v>
                </c:pt>
                <c:pt idx="131339">
                  <c:v>65669.5</c:v>
                </c:pt>
                <c:pt idx="131340">
                  <c:v>65670</c:v>
                </c:pt>
                <c:pt idx="131341">
                  <c:v>65670.5</c:v>
                </c:pt>
                <c:pt idx="131342">
                  <c:v>65671</c:v>
                </c:pt>
                <c:pt idx="131343">
                  <c:v>65671.5</c:v>
                </c:pt>
                <c:pt idx="131344">
                  <c:v>65672</c:v>
                </c:pt>
                <c:pt idx="131345">
                  <c:v>65672.5</c:v>
                </c:pt>
                <c:pt idx="131346">
                  <c:v>65673</c:v>
                </c:pt>
                <c:pt idx="131347">
                  <c:v>65673.5</c:v>
                </c:pt>
                <c:pt idx="131348">
                  <c:v>65674</c:v>
                </c:pt>
                <c:pt idx="131349">
                  <c:v>65674.5</c:v>
                </c:pt>
                <c:pt idx="131350">
                  <c:v>65675</c:v>
                </c:pt>
                <c:pt idx="131351">
                  <c:v>65675.5</c:v>
                </c:pt>
                <c:pt idx="131352">
                  <c:v>65676</c:v>
                </c:pt>
                <c:pt idx="131353">
                  <c:v>65676.5</c:v>
                </c:pt>
                <c:pt idx="131354">
                  <c:v>65677</c:v>
                </c:pt>
                <c:pt idx="131355">
                  <c:v>65677.5</c:v>
                </c:pt>
                <c:pt idx="131356">
                  <c:v>65678</c:v>
                </c:pt>
                <c:pt idx="131357">
                  <c:v>65678.5</c:v>
                </c:pt>
                <c:pt idx="131358">
                  <c:v>65679</c:v>
                </c:pt>
                <c:pt idx="131359">
                  <c:v>65679.5</c:v>
                </c:pt>
                <c:pt idx="131360">
                  <c:v>65680</c:v>
                </c:pt>
                <c:pt idx="131361">
                  <c:v>65680.5</c:v>
                </c:pt>
                <c:pt idx="131362">
                  <c:v>65681</c:v>
                </c:pt>
                <c:pt idx="131363">
                  <c:v>65681.5</c:v>
                </c:pt>
                <c:pt idx="131364">
                  <c:v>65682</c:v>
                </c:pt>
                <c:pt idx="131365">
                  <c:v>65682.5</c:v>
                </c:pt>
                <c:pt idx="131366">
                  <c:v>65683</c:v>
                </c:pt>
                <c:pt idx="131367">
                  <c:v>65683.5</c:v>
                </c:pt>
                <c:pt idx="131368">
                  <c:v>65684</c:v>
                </c:pt>
                <c:pt idx="131369">
                  <c:v>65684.5</c:v>
                </c:pt>
                <c:pt idx="131370">
                  <c:v>65685</c:v>
                </c:pt>
                <c:pt idx="131371">
                  <c:v>65685.5</c:v>
                </c:pt>
                <c:pt idx="131372">
                  <c:v>65686</c:v>
                </c:pt>
                <c:pt idx="131373">
                  <c:v>65686.5</c:v>
                </c:pt>
                <c:pt idx="131374">
                  <c:v>65687</c:v>
                </c:pt>
                <c:pt idx="131375">
                  <c:v>65687.5</c:v>
                </c:pt>
                <c:pt idx="131376">
                  <c:v>65688</c:v>
                </c:pt>
                <c:pt idx="131377">
                  <c:v>65688.5</c:v>
                </c:pt>
                <c:pt idx="131378">
                  <c:v>65689</c:v>
                </c:pt>
                <c:pt idx="131379">
                  <c:v>65689.5</c:v>
                </c:pt>
                <c:pt idx="131380">
                  <c:v>65690</c:v>
                </c:pt>
                <c:pt idx="131381">
                  <c:v>65690.5</c:v>
                </c:pt>
                <c:pt idx="131382">
                  <c:v>65691</c:v>
                </c:pt>
                <c:pt idx="131383">
                  <c:v>65691.5</c:v>
                </c:pt>
                <c:pt idx="131384">
                  <c:v>65692</c:v>
                </c:pt>
                <c:pt idx="131385">
                  <c:v>65692.5</c:v>
                </c:pt>
                <c:pt idx="131386">
                  <c:v>65693</c:v>
                </c:pt>
                <c:pt idx="131387">
                  <c:v>65693.5</c:v>
                </c:pt>
                <c:pt idx="131388">
                  <c:v>65694</c:v>
                </c:pt>
                <c:pt idx="131389">
                  <c:v>65694.5</c:v>
                </c:pt>
                <c:pt idx="131390">
                  <c:v>65695</c:v>
                </c:pt>
                <c:pt idx="131391">
                  <c:v>65695.5</c:v>
                </c:pt>
                <c:pt idx="131392">
                  <c:v>65696</c:v>
                </c:pt>
                <c:pt idx="131393">
                  <c:v>65696.5</c:v>
                </c:pt>
                <c:pt idx="131394">
                  <c:v>65697</c:v>
                </c:pt>
                <c:pt idx="131395">
                  <c:v>65697.5</c:v>
                </c:pt>
                <c:pt idx="131396">
                  <c:v>65698</c:v>
                </c:pt>
                <c:pt idx="131397">
                  <c:v>65698.5</c:v>
                </c:pt>
                <c:pt idx="131398">
                  <c:v>65699</c:v>
                </c:pt>
                <c:pt idx="131399">
                  <c:v>65699.5</c:v>
                </c:pt>
                <c:pt idx="131400">
                  <c:v>65700</c:v>
                </c:pt>
                <c:pt idx="131401">
                  <c:v>65700.5</c:v>
                </c:pt>
                <c:pt idx="131402">
                  <c:v>65701</c:v>
                </c:pt>
                <c:pt idx="131403">
                  <c:v>65701.5</c:v>
                </c:pt>
                <c:pt idx="131404">
                  <c:v>65702</c:v>
                </c:pt>
                <c:pt idx="131405">
                  <c:v>65702.5</c:v>
                </c:pt>
                <c:pt idx="131406">
                  <c:v>65703</c:v>
                </c:pt>
                <c:pt idx="131407">
                  <c:v>65703.5</c:v>
                </c:pt>
                <c:pt idx="131408">
                  <c:v>65704</c:v>
                </c:pt>
                <c:pt idx="131409">
                  <c:v>65704.5</c:v>
                </c:pt>
                <c:pt idx="131410">
                  <c:v>65705</c:v>
                </c:pt>
                <c:pt idx="131411">
                  <c:v>65705.5</c:v>
                </c:pt>
                <c:pt idx="131412">
                  <c:v>65706</c:v>
                </c:pt>
                <c:pt idx="131413">
                  <c:v>65706.5</c:v>
                </c:pt>
                <c:pt idx="131414">
                  <c:v>65707</c:v>
                </c:pt>
                <c:pt idx="131415">
                  <c:v>65707.5</c:v>
                </c:pt>
                <c:pt idx="131416">
                  <c:v>65708</c:v>
                </c:pt>
                <c:pt idx="131417">
                  <c:v>65708.5</c:v>
                </c:pt>
                <c:pt idx="131418">
                  <c:v>65709</c:v>
                </c:pt>
                <c:pt idx="131419">
                  <c:v>65709.5</c:v>
                </c:pt>
                <c:pt idx="131420">
                  <c:v>65710</c:v>
                </c:pt>
                <c:pt idx="131421">
                  <c:v>65710.5</c:v>
                </c:pt>
                <c:pt idx="131422">
                  <c:v>65711</c:v>
                </c:pt>
                <c:pt idx="131423">
                  <c:v>65711.5</c:v>
                </c:pt>
                <c:pt idx="131424">
                  <c:v>65712</c:v>
                </c:pt>
                <c:pt idx="131425">
                  <c:v>65712.5</c:v>
                </c:pt>
                <c:pt idx="131426">
                  <c:v>65713</c:v>
                </c:pt>
                <c:pt idx="131427">
                  <c:v>65713.5</c:v>
                </c:pt>
                <c:pt idx="131428">
                  <c:v>65714</c:v>
                </c:pt>
                <c:pt idx="131429">
                  <c:v>65714.5</c:v>
                </c:pt>
                <c:pt idx="131430">
                  <c:v>65715</c:v>
                </c:pt>
                <c:pt idx="131431">
                  <c:v>65715.5</c:v>
                </c:pt>
                <c:pt idx="131432">
                  <c:v>65716</c:v>
                </c:pt>
                <c:pt idx="131433">
                  <c:v>65716.5</c:v>
                </c:pt>
                <c:pt idx="131434">
                  <c:v>65717</c:v>
                </c:pt>
                <c:pt idx="131435">
                  <c:v>65717.5</c:v>
                </c:pt>
                <c:pt idx="131436">
                  <c:v>65718</c:v>
                </c:pt>
                <c:pt idx="131437">
                  <c:v>65718.5</c:v>
                </c:pt>
                <c:pt idx="131438">
                  <c:v>65719</c:v>
                </c:pt>
                <c:pt idx="131439">
                  <c:v>65719.5</c:v>
                </c:pt>
                <c:pt idx="131440">
                  <c:v>65720</c:v>
                </c:pt>
                <c:pt idx="131441">
                  <c:v>65720.5</c:v>
                </c:pt>
                <c:pt idx="131442">
                  <c:v>65721</c:v>
                </c:pt>
                <c:pt idx="131443">
                  <c:v>65721.5</c:v>
                </c:pt>
                <c:pt idx="131444">
                  <c:v>65722</c:v>
                </c:pt>
                <c:pt idx="131445">
                  <c:v>65722.5</c:v>
                </c:pt>
                <c:pt idx="131446">
                  <c:v>65723</c:v>
                </c:pt>
                <c:pt idx="131447">
                  <c:v>65723.5</c:v>
                </c:pt>
                <c:pt idx="131448">
                  <c:v>65724</c:v>
                </c:pt>
                <c:pt idx="131449">
                  <c:v>65724.5</c:v>
                </c:pt>
                <c:pt idx="131450">
                  <c:v>65725</c:v>
                </c:pt>
                <c:pt idx="131451">
                  <c:v>65725.5</c:v>
                </c:pt>
                <c:pt idx="131452">
                  <c:v>65726</c:v>
                </c:pt>
                <c:pt idx="131453">
                  <c:v>65726.5</c:v>
                </c:pt>
                <c:pt idx="131454">
                  <c:v>65727</c:v>
                </c:pt>
                <c:pt idx="131455">
                  <c:v>65727.5</c:v>
                </c:pt>
                <c:pt idx="131456">
                  <c:v>65728</c:v>
                </c:pt>
                <c:pt idx="131457">
                  <c:v>65728.5</c:v>
                </c:pt>
                <c:pt idx="131458">
                  <c:v>65729</c:v>
                </c:pt>
                <c:pt idx="131459">
                  <c:v>65729.5</c:v>
                </c:pt>
                <c:pt idx="131460">
                  <c:v>65730</c:v>
                </c:pt>
                <c:pt idx="131461">
                  <c:v>65730.5</c:v>
                </c:pt>
                <c:pt idx="131462">
                  <c:v>65731</c:v>
                </c:pt>
                <c:pt idx="131463">
                  <c:v>65731.5</c:v>
                </c:pt>
                <c:pt idx="131464">
                  <c:v>65732</c:v>
                </c:pt>
                <c:pt idx="131465">
                  <c:v>65732.5</c:v>
                </c:pt>
                <c:pt idx="131466">
                  <c:v>65733</c:v>
                </c:pt>
                <c:pt idx="131467">
                  <c:v>65733.5</c:v>
                </c:pt>
                <c:pt idx="131468">
                  <c:v>65734</c:v>
                </c:pt>
                <c:pt idx="131469">
                  <c:v>65734.5</c:v>
                </c:pt>
                <c:pt idx="131470">
                  <c:v>65735</c:v>
                </c:pt>
                <c:pt idx="131471">
                  <c:v>65735.5</c:v>
                </c:pt>
                <c:pt idx="131472">
                  <c:v>65736</c:v>
                </c:pt>
                <c:pt idx="131473">
                  <c:v>65736.5</c:v>
                </c:pt>
                <c:pt idx="131474">
                  <c:v>65737</c:v>
                </c:pt>
                <c:pt idx="131475">
                  <c:v>65737.5</c:v>
                </c:pt>
                <c:pt idx="131476">
                  <c:v>65738</c:v>
                </c:pt>
                <c:pt idx="131477">
                  <c:v>65738.5</c:v>
                </c:pt>
                <c:pt idx="131478">
                  <c:v>65739</c:v>
                </c:pt>
                <c:pt idx="131479">
                  <c:v>65739.5</c:v>
                </c:pt>
                <c:pt idx="131480">
                  <c:v>65740</c:v>
                </c:pt>
                <c:pt idx="131481">
                  <c:v>65740.5</c:v>
                </c:pt>
                <c:pt idx="131482">
                  <c:v>65741</c:v>
                </c:pt>
                <c:pt idx="131483">
                  <c:v>65741.5</c:v>
                </c:pt>
                <c:pt idx="131484">
                  <c:v>65742</c:v>
                </c:pt>
                <c:pt idx="131485">
                  <c:v>65742.5</c:v>
                </c:pt>
                <c:pt idx="131486">
                  <c:v>65743</c:v>
                </c:pt>
                <c:pt idx="131487">
                  <c:v>65743.5</c:v>
                </c:pt>
                <c:pt idx="131488">
                  <c:v>65744</c:v>
                </c:pt>
                <c:pt idx="131489">
                  <c:v>65744.5</c:v>
                </c:pt>
                <c:pt idx="131490">
                  <c:v>65745</c:v>
                </c:pt>
                <c:pt idx="131491">
                  <c:v>65745.5</c:v>
                </c:pt>
                <c:pt idx="131492">
                  <c:v>65746</c:v>
                </c:pt>
                <c:pt idx="131493">
                  <c:v>65746.5</c:v>
                </c:pt>
                <c:pt idx="131494">
                  <c:v>65747</c:v>
                </c:pt>
                <c:pt idx="131495">
                  <c:v>65747.5</c:v>
                </c:pt>
                <c:pt idx="131496">
                  <c:v>65748</c:v>
                </c:pt>
                <c:pt idx="131497">
                  <c:v>65748.5</c:v>
                </c:pt>
                <c:pt idx="131498">
                  <c:v>65749</c:v>
                </c:pt>
                <c:pt idx="131499">
                  <c:v>65749.5</c:v>
                </c:pt>
                <c:pt idx="131500">
                  <c:v>65750</c:v>
                </c:pt>
                <c:pt idx="131501">
                  <c:v>65750.5</c:v>
                </c:pt>
                <c:pt idx="131502">
                  <c:v>65751</c:v>
                </c:pt>
                <c:pt idx="131503">
                  <c:v>65751.5</c:v>
                </c:pt>
                <c:pt idx="131504">
                  <c:v>65752</c:v>
                </c:pt>
                <c:pt idx="131505">
                  <c:v>65752.5</c:v>
                </c:pt>
                <c:pt idx="131506">
                  <c:v>65753</c:v>
                </c:pt>
                <c:pt idx="131507">
                  <c:v>65753.5</c:v>
                </c:pt>
                <c:pt idx="131508">
                  <c:v>65754</c:v>
                </c:pt>
                <c:pt idx="131509">
                  <c:v>65754.5</c:v>
                </c:pt>
                <c:pt idx="131510">
                  <c:v>65755</c:v>
                </c:pt>
                <c:pt idx="131511">
                  <c:v>65755.5</c:v>
                </c:pt>
                <c:pt idx="131512">
                  <c:v>65756</c:v>
                </c:pt>
                <c:pt idx="131513">
                  <c:v>65756.5</c:v>
                </c:pt>
                <c:pt idx="131514">
                  <c:v>65757</c:v>
                </c:pt>
                <c:pt idx="131515">
                  <c:v>65757.5</c:v>
                </c:pt>
                <c:pt idx="131516">
                  <c:v>65758</c:v>
                </c:pt>
                <c:pt idx="131517">
                  <c:v>65758.5</c:v>
                </c:pt>
                <c:pt idx="131518">
                  <c:v>65759</c:v>
                </c:pt>
                <c:pt idx="131519">
                  <c:v>65759.5</c:v>
                </c:pt>
                <c:pt idx="131520">
                  <c:v>65760</c:v>
                </c:pt>
                <c:pt idx="131521">
                  <c:v>65760.5</c:v>
                </c:pt>
                <c:pt idx="131522">
                  <c:v>65761</c:v>
                </c:pt>
                <c:pt idx="131523">
                  <c:v>65761.5</c:v>
                </c:pt>
                <c:pt idx="131524">
                  <c:v>65762</c:v>
                </c:pt>
                <c:pt idx="131525">
                  <c:v>65762.5</c:v>
                </c:pt>
                <c:pt idx="131526">
                  <c:v>65763</c:v>
                </c:pt>
                <c:pt idx="131527">
                  <c:v>65763.5</c:v>
                </c:pt>
                <c:pt idx="131528">
                  <c:v>65764</c:v>
                </c:pt>
                <c:pt idx="131529">
                  <c:v>65764.5</c:v>
                </c:pt>
                <c:pt idx="131530">
                  <c:v>65765</c:v>
                </c:pt>
                <c:pt idx="131531">
                  <c:v>65765.5</c:v>
                </c:pt>
                <c:pt idx="131532">
                  <c:v>65766</c:v>
                </c:pt>
                <c:pt idx="131533">
                  <c:v>65766.5</c:v>
                </c:pt>
                <c:pt idx="131534">
                  <c:v>65767</c:v>
                </c:pt>
                <c:pt idx="131535">
                  <c:v>65767.5</c:v>
                </c:pt>
                <c:pt idx="131536">
                  <c:v>65768</c:v>
                </c:pt>
                <c:pt idx="131537">
                  <c:v>65768.5</c:v>
                </c:pt>
                <c:pt idx="131538">
                  <c:v>65769</c:v>
                </c:pt>
                <c:pt idx="131539">
                  <c:v>65769.5</c:v>
                </c:pt>
                <c:pt idx="131540">
                  <c:v>65770</c:v>
                </c:pt>
                <c:pt idx="131541">
                  <c:v>65770.5</c:v>
                </c:pt>
                <c:pt idx="131542">
                  <c:v>65771</c:v>
                </c:pt>
                <c:pt idx="131543">
                  <c:v>65771.5</c:v>
                </c:pt>
                <c:pt idx="131544">
                  <c:v>65772</c:v>
                </c:pt>
                <c:pt idx="131545">
                  <c:v>65772.5</c:v>
                </c:pt>
                <c:pt idx="131546">
                  <c:v>65773</c:v>
                </c:pt>
                <c:pt idx="131547">
                  <c:v>65773.5</c:v>
                </c:pt>
                <c:pt idx="131548">
                  <c:v>65774</c:v>
                </c:pt>
                <c:pt idx="131549">
                  <c:v>65774.5</c:v>
                </c:pt>
                <c:pt idx="131550">
                  <c:v>65775</c:v>
                </c:pt>
                <c:pt idx="131551">
                  <c:v>65775.5</c:v>
                </c:pt>
                <c:pt idx="131552">
                  <c:v>65776</c:v>
                </c:pt>
                <c:pt idx="131553">
                  <c:v>65776.5</c:v>
                </c:pt>
                <c:pt idx="131554">
                  <c:v>65777</c:v>
                </c:pt>
                <c:pt idx="131555">
                  <c:v>65777.5</c:v>
                </c:pt>
                <c:pt idx="131556">
                  <c:v>65778</c:v>
                </c:pt>
                <c:pt idx="131557">
                  <c:v>65778.5</c:v>
                </c:pt>
                <c:pt idx="131558">
                  <c:v>65779</c:v>
                </c:pt>
                <c:pt idx="131559">
                  <c:v>65779.5</c:v>
                </c:pt>
                <c:pt idx="131560">
                  <c:v>65780</c:v>
                </c:pt>
                <c:pt idx="131561">
                  <c:v>65780.5</c:v>
                </c:pt>
                <c:pt idx="131562">
                  <c:v>65781</c:v>
                </c:pt>
                <c:pt idx="131563">
                  <c:v>65781.5</c:v>
                </c:pt>
                <c:pt idx="131564">
                  <c:v>65782</c:v>
                </c:pt>
                <c:pt idx="131565">
                  <c:v>65782.5</c:v>
                </c:pt>
                <c:pt idx="131566">
                  <c:v>65783</c:v>
                </c:pt>
                <c:pt idx="131567">
                  <c:v>65783.5</c:v>
                </c:pt>
                <c:pt idx="131568">
                  <c:v>65784</c:v>
                </c:pt>
                <c:pt idx="131569">
                  <c:v>65784.5</c:v>
                </c:pt>
                <c:pt idx="131570">
                  <c:v>65785</c:v>
                </c:pt>
                <c:pt idx="131571">
                  <c:v>65785.5</c:v>
                </c:pt>
                <c:pt idx="131572">
                  <c:v>65786</c:v>
                </c:pt>
                <c:pt idx="131573">
                  <c:v>65786.5</c:v>
                </c:pt>
                <c:pt idx="131574">
                  <c:v>65787</c:v>
                </c:pt>
                <c:pt idx="131575">
                  <c:v>65787.5</c:v>
                </c:pt>
                <c:pt idx="131576">
                  <c:v>65788</c:v>
                </c:pt>
                <c:pt idx="131577">
                  <c:v>65788.5</c:v>
                </c:pt>
                <c:pt idx="131578">
                  <c:v>65789</c:v>
                </c:pt>
                <c:pt idx="131579">
                  <c:v>65789.5</c:v>
                </c:pt>
                <c:pt idx="131580">
                  <c:v>65790</c:v>
                </c:pt>
                <c:pt idx="131581">
                  <c:v>65790.5</c:v>
                </c:pt>
                <c:pt idx="131582">
                  <c:v>65791</c:v>
                </c:pt>
                <c:pt idx="131583">
                  <c:v>65791.5</c:v>
                </c:pt>
                <c:pt idx="131584">
                  <c:v>65792</c:v>
                </c:pt>
                <c:pt idx="131585">
                  <c:v>65792.5</c:v>
                </c:pt>
                <c:pt idx="131586">
                  <c:v>65793</c:v>
                </c:pt>
                <c:pt idx="131587">
                  <c:v>65793.5</c:v>
                </c:pt>
                <c:pt idx="131588">
                  <c:v>65794</c:v>
                </c:pt>
                <c:pt idx="131589">
                  <c:v>65794.5</c:v>
                </c:pt>
                <c:pt idx="131590">
                  <c:v>65795</c:v>
                </c:pt>
                <c:pt idx="131591">
                  <c:v>65795.5</c:v>
                </c:pt>
                <c:pt idx="131592">
                  <c:v>65796</c:v>
                </c:pt>
                <c:pt idx="131593">
                  <c:v>65796.5</c:v>
                </c:pt>
                <c:pt idx="131594">
                  <c:v>65797</c:v>
                </c:pt>
                <c:pt idx="131595">
                  <c:v>65797.5</c:v>
                </c:pt>
                <c:pt idx="131596">
                  <c:v>65798</c:v>
                </c:pt>
                <c:pt idx="131597">
                  <c:v>65798.5</c:v>
                </c:pt>
                <c:pt idx="131598">
                  <c:v>65799</c:v>
                </c:pt>
                <c:pt idx="131599">
                  <c:v>65799.5</c:v>
                </c:pt>
                <c:pt idx="131600">
                  <c:v>65800</c:v>
                </c:pt>
                <c:pt idx="131601">
                  <c:v>65800.5</c:v>
                </c:pt>
                <c:pt idx="131602">
                  <c:v>65801</c:v>
                </c:pt>
                <c:pt idx="131603">
                  <c:v>65801.5</c:v>
                </c:pt>
                <c:pt idx="131604">
                  <c:v>65802</c:v>
                </c:pt>
                <c:pt idx="131605">
                  <c:v>65802.5</c:v>
                </c:pt>
                <c:pt idx="131606">
                  <c:v>65803</c:v>
                </c:pt>
                <c:pt idx="131607">
                  <c:v>65803.5</c:v>
                </c:pt>
                <c:pt idx="131608">
                  <c:v>65804</c:v>
                </c:pt>
                <c:pt idx="131609">
                  <c:v>65804.5</c:v>
                </c:pt>
                <c:pt idx="131610">
                  <c:v>65805</c:v>
                </c:pt>
                <c:pt idx="131611">
                  <c:v>65805.5</c:v>
                </c:pt>
                <c:pt idx="131612">
                  <c:v>65806</c:v>
                </c:pt>
                <c:pt idx="131613">
                  <c:v>65806.5</c:v>
                </c:pt>
                <c:pt idx="131614">
                  <c:v>65807</c:v>
                </c:pt>
                <c:pt idx="131615">
                  <c:v>65807.5</c:v>
                </c:pt>
                <c:pt idx="131616">
                  <c:v>65808</c:v>
                </c:pt>
                <c:pt idx="131617">
                  <c:v>65808.5</c:v>
                </c:pt>
                <c:pt idx="131618">
                  <c:v>65809</c:v>
                </c:pt>
                <c:pt idx="131619">
                  <c:v>65809.5</c:v>
                </c:pt>
                <c:pt idx="131620">
                  <c:v>65810</c:v>
                </c:pt>
                <c:pt idx="131621">
                  <c:v>65810.5</c:v>
                </c:pt>
                <c:pt idx="131622">
                  <c:v>65811</c:v>
                </c:pt>
                <c:pt idx="131623">
                  <c:v>65811.5</c:v>
                </c:pt>
                <c:pt idx="131624">
                  <c:v>65812</c:v>
                </c:pt>
                <c:pt idx="131625">
                  <c:v>65812.5</c:v>
                </c:pt>
                <c:pt idx="131626">
                  <c:v>65813</c:v>
                </c:pt>
                <c:pt idx="131627">
                  <c:v>65813.5</c:v>
                </c:pt>
                <c:pt idx="131628">
                  <c:v>65814</c:v>
                </c:pt>
                <c:pt idx="131629">
                  <c:v>65814.5</c:v>
                </c:pt>
                <c:pt idx="131630">
                  <c:v>65815</c:v>
                </c:pt>
                <c:pt idx="131631">
                  <c:v>65815.5</c:v>
                </c:pt>
                <c:pt idx="131632">
                  <c:v>65816</c:v>
                </c:pt>
                <c:pt idx="131633">
                  <c:v>65816.5</c:v>
                </c:pt>
                <c:pt idx="131634">
                  <c:v>65817</c:v>
                </c:pt>
                <c:pt idx="131635">
                  <c:v>65817.5</c:v>
                </c:pt>
                <c:pt idx="131636">
                  <c:v>65818</c:v>
                </c:pt>
                <c:pt idx="131637">
                  <c:v>65818.5</c:v>
                </c:pt>
                <c:pt idx="131638">
                  <c:v>65819</c:v>
                </c:pt>
                <c:pt idx="131639">
                  <c:v>65819.5</c:v>
                </c:pt>
                <c:pt idx="131640">
                  <c:v>65820</c:v>
                </c:pt>
                <c:pt idx="131641">
                  <c:v>65820.5</c:v>
                </c:pt>
                <c:pt idx="131642">
                  <c:v>65821</c:v>
                </c:pt>
                <c:pt idx="131643">
                  <c:v>65821.5</c:v>
                </c:pt>
                <c:pt idx="131644">
                  <c:v>65822</c:v>
                </c:pt>
                <c:pt idx="131645">
                  <c:v>65822.5</c:v>
                </c:pt>
                <c:pt idx="131646">
                  <c:v>65823</c:v>
                </c:pt>
                <c:pt idx="131647">
                  <c:v>65823.5</c:v>
                </c:pt>
                <c:pt idx="131648">
                  <c:v>65824</c:v>
                </c:pt>
                <c:pt idx="131649">
                  <c:v>65824.5</c:v>
                </c:pt>
                <c:pt idx="131650">
                  <c:v>65825</c:v>
                </c:pt>
                <c:pt idx="131651">
                  <c:v>65825.5</c:v>
                </c:pt>
                <c:pt idx="131652">
                  <c:v>65826</c:v>
                </c:pt>
                <c:pt idx="131653">
                  <c:v>65826.5</c:v>
                </c:pt>
                <c:pt idx="131654">
                  <c:v>65827</c:v>
                </c:pt>
                <c:pt idx="131655">
                  <c:v>65827.5</c:v>
                </c:pt>
                <c:pt idx="131656">
                  <c:v>65828</c:v>
                </c:pt>
                <c:pt idx="131657">
                  <c:v>65828.5</c:v>
                </c:pt>
                <c:pt idx="131658">
                  <c:v>65829</c:v>
                </c:pt>
                <c:pt idx="131659">
                  <c:v>65829.5</c:v>
                </c:pt>
                <c:pt idx="131660">
                  <c:v>65830</c:v>
                </c:pt>
                <c:pt idx="131661">
                  <c:v>65830.5</c:v>
                </c:pt>
                <c:pt idx="131662">
                  <c:v>65831</c:v>
                </c:pt>
                <c:pt idx="131663">
                  <c:v>65831.5</c:v>
                </c:pt>
                <c:pt idx="131664">
                  <c:v>65832</c:v>
                </c:pt>
                <c:pt idx="131665">
                  <c:v>65832.5</c:v>
                </c:pt>
                <c:pt idx="131666">
                  <c:v>65833</c:v>
                </c:pt>
                <c:pt idx="131667">
                  <c:v>65833.5</c:v>
                </c:pt>
                <c:pt idx="131668">
                  <c:v>65834</c:v>
                </c:pt>
                <c:pt idx="131669">
                  <c:v>65834.5</c:v>
                </c:pt>
                <c:pt idx="131670">
                  <c:v>65835</c:v>
                </c:pt>
                <c:pt idx="131671">
                  <c:v>65835.5</c:v>
                </c:pt>
                <c:pt idx="131672">
                  <c:v>65836</c:v>
                </c:pt>
                <c:pt idx="131673">
                  <c:v>65836.5</c:v>
                </c:pt>
                <c:pt idx="131674">
                  <c:v>65837</c:v>
                </c:pt>
                <c:pt idx="131675">
                  <c:v>65837.5</c:v>
                </c:pt>
                <c:pt idx="131676">
                  <c:v>65838</c:v>
                </c:pt>
                <c:pt idx="131677">
                  <c:v>65838.5</c:v>
                </c:pt>
                <c:pt idx="131678">
                  <c:v>65839</c:v>
                </c:pt>
                <c:pt idx="131679">
                  <c:v>65839.5</c:v>
                </c:pt>
                <c:pt idx="131680">
                  <c:v>65840</c:v>
                </c:pt>
                <c:pt idx="131681">
                  <c:v>65840.5</c:v>
                </c:pt>
                <c:pt idx="131682">
                  <c:v>65841</c:v>
                </c:pt>
                <c:pt idx="131683">
                  <c:v>65841.5</c:v>
                </c:pt>
                <c:pt idx="131684">
                  <c:v>65842</c:v>
                </c:pt>
                <c:pt idx="131685">
                  <c:v>65842.5</c:v>
                </c:pt>
                <c:pt idx="131686">
                  <c:v>65843</c:v>
                </c:pt>
                <c:pt idx="131687">
                  <c:v>65843.5</c:v>
                </c:pt>
                <c:pt idx="131688">
                  <c:v>65844</c:v>
                </c:pt>
                <c:pt idx="131689">
                  <c:v>65844.5</c:v>
                </c:pt>
                <c:pt idx="131690">
                  <c:v>65845</c:v>
                </c:pt>
                <c:pt idx="131691">
                  <c:v>65845.5</c:v>
                </c:pt>
                <c:pt idx="131692">
                  <c:v>65846</c:v>
                </c:pt>
                <c:pt idx="131693">
                  <c:v>65846.5</c:v>
                </c:pt>
                <c:pt idx="131694">
                  <c:v>65847</c:v>
                </c:pt>
                <c:pt idx="131695">
                  <c:v>65847.5</c:v>
                </c:pt>
                <c:pt idx="131696">
                  <c:v>65848</c:v>
                </c:pt>
                <c:pt idx="131697">
                  <c:v>65848.5</c:v>
                </c:pt>
                <c:pt idx="131698">
                  <c:v>65849</c:v>
                </c:pt>
                <c:pt idx="131699">
                  <c:v>65849.5</c:v>
                </c:pt>
                <c:pt idx="131700">
                  <c:v>65850</c:v>
                </c:pt>
                <c:pt idx="131701">
                  <c:v>65850.5</c:v>
                </c:pt>
                <c:pt idx="131702">
                  <c:v>65851</c:v>
                </c:pt>
                <c:pt idx="131703">
                  <c:v>65851.5</c:v>
                </c:pt>
                <c:pt idx="131704">
                  <c:v>65852</c:v>
                </c:pt>
                <c:pt idx="131705">
                  <c:v>65852.5</c:v>
                </c:pt>
                <c:pt idx="131706">
                  <c:v>65853</c:v>
                </c:pt>
                <c:pt idx="131707">
                  <c:v>65853.5</c:v>
                </c:pt>
                <c:pt idx="131708">
                  <c:v>65854</c:v>
                </c:pt>
                <c:pt idx="131709">
                  <c:v>65854.5</c:v>
                </c:pt>
                <c:pt idx="131710">
                  <c:v>65855</c:v>
                </c:pt>
                <c:pt idx="131711">
                  <c:v>65855.5</c:v>
                </c:pt>
                <c:pt idx="131712">
                  <c:v>65856</c:v>
                </c:pt>
                <c:pt idx="131713">
                  <c:v>65856.5</c:v>
                </c:pt>
                <c:pt idx="131714">
                  <c:v>65857</c:v>
                </c:pt>
                <c:pt idx="131715">
                  <c:v>65857.5</c:v>
                </c:pt>
                <c:pt idx="131716">
                  <c:v>65858</c:v>
                </c:pt>
                <c:pt idx="131717">
                  <c:v>65858.5</c:v>
                </c:pt>
                <c:pt idx="131718">
                  <c:v>65859</c:v>
                </c:pt>
                <c:pt idx="131719">
                  <c:v>65859.5</c:v>
                </c:pt>
                <c:pt idx="131720">
                  <c:v>65860</c:v>
                </c:pt>
                <c:pt idx="131721">
                  <c:v>65860.5</c:v>
                </c:pt>
                <c:pt idx="131722">
                  <c:v>65861</c:v>
                </c:pt>
                <c:pt idx="131723">
                  <c:v>65861.5</c:v>
                </c:pt>
                <c:pt idx="131724">
                  <c:v>65862</c:v>
                </c:pt>
                <c:pt idx="131725">
                  <c:v>65862.5</c:v>
                </c:pt>
                <c:pt idx="131726">
                  <c:v>65863</c:v>
                </c:pt>
                <c:pt idx="131727">
                  <c:v>65863.5</c:v>
                </c:pt>
                <c:pt idx="131728">
                  <c:v>65864</c:v>
                </c:pt>
                <c:pt idx="131729">
                  <c:v>65864.5</c:v>
                </c:pt>
                <c:pt idx="131730">
                  <c:v>65865</c:v>
                </c:pt>
                <c:pt idx="131731">
                  <c:v>65865.5</c:v>
                </c:pt>
                <c:pt idx="131732">
                  <c:v>65866</c:v>
                </c:pt>
                <c:pt idx="131733">
                  <c:v>65866.5</c:v>
                </c:pt>
                <c:pt idx="131734">
                  <c:v>65867</c:v>
                </c:pt>
                <c:pt idx="131735">
                  <c:v>65867.5</c:v>
                </c:pt>
                <c:pt idx="131736">
                  <c:v>65868</c:v>
                </c:pt>
                <c:pt idx="131737">
                  <c:v>65868.5</c:v>
                </c:pt>
                <c:pt idx="131738">
                  <c:v>65869</c:v>
                </c:pt>
                <c:pt idx="131739">
                  <c:v>65869.5</c:v>
                </c:pt>
                <c:pt idx="131740">
                  <c:v>65870</c:v>
                </c:pt>
                <c:pt idx="131741">
                  <c:v>65870.5</c:v>
                </c:pt>
                <c:pt idx="131742">
                  <c:v>65871</c:v>
                </c:pt>
                <c:pt idx="131743">
                  <c:v>65871.5</c:v>
                </c:pt>
                <c:pt idx="131744">
                  <c:v>65872</c:v>
                </c:pt>
                <c:pt idx="131745">
                  <c:v>65872.5</c:v>
                </c:pt>
                <c:pt idx="131746">
                  <c:v>65873</c:v>
                </c:pt>
                <c:pt idx="131747">
                  <c:v>65873.5</c:v>
                </c:pt>
                <c:pt idx="131748">
                  <c:v>65874</c:v>
                </c:pt>
                <c:pt idx="131749">
                  <c:v>65874.5</c:v>
                </c:pt>
                <c:pt idx="131750">
                  <c:v>65875</c:v>
                </c:pt>
                <c:pt idx="131751">
                  <c:v>65875.5</c:v>
                </c:pt>
                <c:pt idx="131752">
                  <c:v>65876</c:v>
                </c:pt>
                <c:pt idx="131753">
                  <c:v>65876.5</c:v>
                </c:pt>
                <c:pt idx="131754">
                  <c:v>65877</c:v>
                </c:pt>
                <c:pt idx="131755">
                  <c:v>65877.5</c:v>
                </c:pt>
                <c:pt idx="131756">
                  <c:v>65878</c:v>
                </c:pt>
                <c:pt idx="131757">
                  <c:v>65878.5</c:v>
                </c:pt>
                <c:pt idx="131758">
                  <c:v>65879</c:v>
                </c:pt>
                <c:pt idx="131759">
                  <c:v>65879.5</c:v>
                </c:pt>
                <c:pt idx="131760">
                  <c:v>65880</c:v>
                </c:pt>
                <c:pt idx="131761">
                  <c:v>65880.5</c:v>
                </c:pt>
                <c:pt idx="131762">
                  <c:v>65881</c:v>
                </c:pt>
                <c:pt idx="131763">
                  <c:v>65881.5</c:v>
                </c:pt>
                <c:pt idx="131764">
                  <c:v>65882</c:v>
                </c:pt>
                <c:pt idx="131765">
                  <c:v>65882.5</c:v>
                </c:pt>
                <c:pt idx="131766">
                  <c:v>65883</c:v>
                </c:pt>
                <c:pt idx="131767">
                  <c:v>65883.5</c:v>
                </c:pt>
                <c:pt idx="131768">
                  <c:v>65884</c:v>
                </c:pt>
                <c:pt idx="131769">
                  <c:v>65884.5</c:v>
                </c:pt>
                <c:pt idx="131770">
                  <c:v>65885</c:v>
                </c:pt>
                <c:pt idx="131771">
                  <c:v>65885.5</c:v>
                </c:pt>
                <c:pt idx="131772">
                  <c:v>65886</c:v>
                </c:pt>
                <c:pt idx="131773">
                  <c:v>65886.5</c:v>
                </c:pt>
                <c:pt idx="131774">
                  <c:v>65887</c:v>
                </c:pt>
                <c:pt idx="131775">
                  <c:v>65887.5</c:v>
                </c:pt>
                <c:pt idx="131776">
                  <c:v>65888</c:v>
                </c:pt>
                <c:pt idx="131777">
                  <c:v>65888.5</c:v>
                </c:pt>
                <c:pt idx="131778">
                  <c:v>65889</c:v>
                </c:pt>
                <c:pt idx="131779">
                  <c:v>65889.5</c:v>
                </c:pt>
                <c:pt idx="131780">
                  <c:v>65890</c:v>
                </c:pt>
                <c:pt idx="131781">
                  <c:v>65890.5</c:v>
                </c:pt>
                <c:pt idx="131782">
                  <c:v>65891</c:v>
                </c:pt>
                <c:pt idx="131783">
                  <c:v>65891.5</c:v>
                </c:pt>
                <c:pt idx="131784">
                  <c:v>65892</c:v>
                </c:pt>
                <c:pt idx="131785">
                  <c:v>65892.5</c:v>
                </c:pt>
                <c:pt idx="131786">
                  <c:v>65893</c:v>
                </c:pt>
                <c:pt idx="131787">
                  <c:v>65893.5</c:v>
                </c:pt>
                <c:pt idx="131788">
                  <c:v>65894</c:v>
                </c:pt>
                <c:pt idx="131789">
                  <c:v>65894.5</c:v>
                </c:pt>
                <c:pt idx="131790">
                  <c:v>65895</c:v>
                </c:pt>
                <c:pt idx="131791">
                  <c:v>65895.5</c:v>
                </c:pt>
                <c:pt idx="131792">
                  <c:v>65896</c:v>
                </c:pt>
                <c:pt idx="131793">
                  <c:v>65896.5</c:v>
                </c:pt>
                <c:pt idx="131794">
                  <c:v>65897</c:v>
                </c:pt>
                <c:pt idx="131795">
                  <c:v>65897.5</c:v>
                </c:pt>
                <c:pt idx="131796">
                  <c:v>65898</c:v>
                </c:pt>
                <c:pt idx="131797">
                  <c:v>65898.5</c:v>
                </c:pt>
                <c:pt idx="131798">
                  <c:v>65899</c:v>
                </c:pt>
                <c:pt idx="131799">
                  <c:v>65899.5</c:v>
                </c:pt>
                <c:pt idx="131800">
                  <c:v>65900</c:v>
                </c:pt>
                <c:pt idx="131801">
                  <c:v>65900.5</c:v>
                </c:pt>
                <c:pt idx="131802">
                  <c:v>65901</c:v>
                </c:pt>
                <c:pt idx="131803">
                  <c:v>65901.5</c:v>
                </c:pt>
                <c:pt idx="131804">
                  <c:v>65902</c:v>
                </c:pt>
                <c:pt idx="131805">
                  <c:v>65902.5</c:v>
                </c:pt>
                <c:pt idx="131806">
                  <c:v>65903</c:v>
                </c:pt>
                <c:pt idx="131807">
                  <c:v>65903.5</c:v>
                </c:pt>
                <c:pt idx="131808">
                  <c:v>65904</c:v>
                </c:pt>
                <c:pt idx="131809">
                  <c:v>65904.5</c:v>
                </c:pt>
                <c:pt idx="131810">
                  <c:v>65905</c:v>
                </c:pt>
                <c:pt idx="131811">
                  <c:v>65905.5</c:v>
                </c:pt>
                <c:pt idx="131812">
                  <c:v>65906</c:v>
                </c:pt>
                <c:pt idx="131813">
                  <c:v>65906.5</c:v>
                </c:pt>
                <c:pt idx="131814">
                  <c:v>65907</c:v>
                </c:pt>
                <c:pt idx="131815">
                  <c:v>65907.5</c:v>
                </c:pt>
                <c:pt idx="131816">
                  <c:v>65908</c:v>
                </c:pt>
                <c:pt idx="131817">
                  <c:v>65908.5</c:v>
                </c:pt>
                <c:pt idx="131818">
                  <c:v>65909</c:v>
                </c:pt>
                <c:pt idx="131819">
                  <c:v>65909.5</c:v>
                </c:pt>
                <c:pt idx="131820">
                  <c:v>65910</c:v>
                </c:pt>
                <c:pt idx="131821">
                  <c:v>65910.5</c:v>
                </c:pt>
                <c:pt idx="131822">
                  <c:v>65911</c:v>
                </c:pt>
                <c:pt idx="131823">
                  <c:v>65911.5</c:v>
                </c:pt>
                <c:pt idx="131824">
                  <c:v>65912</c:v>
                </c:pt>
                <c:pt idx="131825">
                  <c:v>65912.5</c:v>
                </c:pt>
                <c:pt idx="131826">
                  <c:v>65913</c:v>
                </c:pt>
                <c:pt idx="131827">
                  <c:v>65913.5</c:v>
                </c:pt>
                <c:pt idx="131828">
                  <c:v>65914</c:v>
                </c:pt>
                <c:pt idx="131829">
                  <c:v>65914.5</c:v>
                </c:pt>
                <c:pt idx="131830">
                  <c:v>65915</c:v>
                </c:pt>
                <c:pt idx="131831">
                  <c:v>65915.5</c:v>
                </c:pt>
                <c:pt idx="131832">
                  <c:v>65916</c:v>
                </c:pt>
                <c:pt idx="131833">
                  <c:v>65916.5</c:v>
                </c:pt>
                <c:pt idx="131834">
                  <c:v>65917</c:v>
                </c:pt>
                <c:pt idx="131835">
                  <c:v>65917.5</c:v>
                </c:pt>
                <c:pt idx="131836">
                  <c:v>65918</c:v>
                </c:pt>
                <c:pt idx="131837">
                  <c:v>65918.5</c:v>
                </c:pt>
                <c:pt idx="131838">
                  <c:v>65919</c:v>
                </c:pt>
                <c:pt idx="131839">
                  <c:v>65919.5</c:v>
                </c:pt>
                <c:pt idx="131840">
                  <c:v>65920</c:v>
                </c:pt>
                <c:pt idx="131841">
                  <c:v>65920.5</c:v>
                </c:pt>
                <c:pt idx="131842">
                  <c:v>65921</c:v>
                </c:pt>
                <c:pt idx="131843">
                  <c:v>65921.5</c:v>
                </c:pt>
                <c:pt idx="131844">
                  <c:v>65922</c:v>
                </c:pt>
                <c:pt idx="131845">
                  <c:v>65922.5</c:v>
                </c:pt>
                <c:pt idx="131846">
                  <c:v>65923</c:v>
                </c:pt>
                <c:pt idx="131847">
                  <c:v>65923.5</c:v>
                </c:pt>
                <c:pt idx="131848">
                  <c:v>65924</c:v>
                </c:pt>
                <c:pt idx="131849">
                  <c:v>65924.5</c:v>
                </c:pt>
                <c:pt idx="131850">
                  <c:v>65925</c:v>
                </c:pt>
                <c:pt idx="131851">
                  <c:v>65925.5</c:v>
                </c:pt>
                <c:pt idx="131852">
                  <c:v>65926</c:v>
                </c:pt>
                <c:pt idx="131853">
                  <c:v>65926.5</c:v>
                </c:pt>
                <c:pt idx="131854">
                  <c:v>65927</c:v>
                </c:pt>
                <c:pt idx="131855">
                  <c:v>65927.5</c:v>
                </c:pt>
                <c:pt idx="131856">
                  <c:v>65928</c:v>
                </c:pt>
                <c:pt idx="131857">
                  <c:v>65928.5</c:v>
                </c:pt>
                <c:pt idx="131858">
                  <c:v>65929</c:v>
                </c:pt>
                <c:pt idx="131859">
                  <c:v>65929.5</c:v>
                </c:pt>
                <c:pt idx="131860">
                  <c:v>65930</c:v>
                </c:pt>
                <c:pt idx="131861">
                  <c:v>65930.5</c:v>
                </c:pt>
                <c:pt idx="131862">
                  <c:v>65931</c:v>
                </c:pt>
                <c:pt idx="131863">
                  <c:v>65931.5</c:v>
                </c:pt>
                <c:pt idx="131864">
                  <c:v>65932</c:v>
                </c:pt>
                <c:pt idx="131865">
                  <c:v>65932.5</c:v>
                </c:pt>
                <c:pt idx="131866">
                  <c:v>65933</c:v>
                </c:pt>
                <c:pt idx="131867">
                  <c:v>65933.5</c:v>
                </c:pt>
                <c:pt idx="131868">
                  <c:v>65934</c:v>
                </c:pt>
                <c:pt idx="131869">
                  <c:v>65934.5</c:v>
                </c:pt>
                <c:pt idx="131870">
                  <c:v>65935</c:v>
                </c:pt>
                <c:pt idx="131871">
                  <c:v>65935.5</c:v>
                </c:pt>
                <c:pt idx="131872">
                  <c:v>65936</c:v>
                </c:pt>
                <c:pt idx="131873">
                  <c:v>65936.5</c:v>
                </c:pt>
                <c:pt idx="131874">
                  <c:v>65937</c:v>
                </c:pt>
                <c:pt idx="131875">
                  <c:v>65937.5</c:v>
                </c:pt>
                <c:pt idx="131876">
                  <c:v>65938</c:v>
                </c:pt>
                <c:pt idx="131877">
                  <c:v>65938.5</c:v>
                </c:pt>
                <c:pt idx="131878">
                  <c:v>65939</c:v>
                </c:pt>
                <c:pt idx="131879">
                  <c:v>65939.5</c:v>
                </c:pt>
                <c:pt idx="131880">
                  <c:v>65940</c:v>
                </c:pt>
                <c:pt idx="131881">
                  <c:v>65940.5</c:v>
                </c:pt>
                <c:pt idx="131882">
                  <c:v>65941</c:v>
                </c:pt>
                <c:pt idx="131883">
                  <c:v>65941.5</c:v>
                </c:pt>
                <c:pt idx="131884">
                  <c:v>65942</c:v>
                </c:pt>
                <c:pt idx="131885">
                  <c:v>65942.5</c:v>
                </c:pt>
                <c:pt idx="131886">
                  <c:v>65943</c:v>
                </c:pt>
                <c:pt idx="131887">
                  <c:v>65943.5</c:v>
                </c:pt>
                <c:pt idx="131888">
                  <c:v>65944</c:v>
                </c:pt>
                <c:pt idx="131889">
                  <c:v>65944.5</c:v>
                </c:pt>
                <c:pt idx="131890">
                  <c:v>65945</c:v>
                </c:pt>
                <c:pt idx="131891">
                  <c:v>65945.5</c:v>
                </c:pt>
                <c:pt idx="131892">
                  <c:v>65946</c:v>
                </c:pt>
                <c:pt idx="131893">
                  <c:v>65946.5</c:v>
                </c:pt>
                <c:pt idx="131894">
                  <c:v>65947</c:v>
                </c:pt>
                <c:pt idx="131895">
                  <c:v>65947.5</c:v>
                </c:pt>
                <c:pt idx="131896">
                  <c:v>65948</c:v>
                </c:pt>
                <c:pt idx="131897">
                  <c:v>65948.5</c:v>
                </c:pt>
                <c:pt idx="131898">
                  <c:v>65949</c:v>
                </c:pt>
                <c:pt idx="131899">
                  <c:v>65949.5</c:v>
                </c:pt>
                <c:pt idx="131900">
                  <c:v>65950</c:v>
                </c:pt>
                <c:pt idx="131901">
                  <c:v>65950.5</c:v>
                </c:pt>
                <c:pt idx="131902">
                  <c:v>65951</c:v>
                </c:pt>
                <c:pt idx="131903">
                  <c:v>65951.5</c:v>
                </c:pt>
                <c:pt idx="131904">
                  <c:v>65952</c:v>
                </c:pt>
                <c:pt idx="131905">
                  <c:v>65952.5</c:v>
                </c:pt>
                <c:pt idx="131906">
                  <c:v>65953</c:v>
                </c:pt>
                <c:pt idx="131907">
                  <c:v>65953.5</c:v>
                </c:pt>
                <c:pt idx="131908">
                  <c:v>65954</c:v>
                </c:pt>
                <c:pt idx="131909">
                  <c:v>65954.5</c:v>
                </c:pt>
                <c:pt idx="131910">
                  <c:v>65955</c:v>
                </c:pt>
                <c:pt idx="131911">
                  <c:v>65955.5</c:v>
                </c:pt>
                <c:pt idx="131912">
                  <c:v>65956</c:v>
                </c:pt>
                <c:pt idx="131913">
                  <c:v>65956.5</c:v>
                </c:pt>
                <c:pt idx="131914">
                  <c:v>65957</c:v>
                </c:pt>
                <c:pt idx="131915">
                  <c:v>65957.5</c:v>
                </c:pt>
                <c:pt idx="131916">
                  <c:v>65958</c:v>
                </c:pt>
                <c:pt idx="131917">
                  <c:v>65958.5</c:v>
                </c:pt>
                <c:pt idx="131918">
                  <c:v>65959</c:v>
                </c:pt>
                <c:pt idx="131919">
                  <c:v>65959.5</c:v>
                </c:pt>
                <c:pt idx="131920">
                  <c:v>65960</c:v>
                </c:pt>
                <c:pt idx="131921">
                  <c:v>65960.5</c:v>
                </c:pt>
                <c:pt idx="131922">
                  <c:v>65961</c:v>
                </c:pt>
                <c:pt idx="131923">
                  <c:v>65961.5</c:v>
                </c:pt>
                <c:pt idx="131924">
                  <c:v>65962</c:v>
                </c:pt>
                <c:pt idx="131925">
                  <c:v>65962.5</c:v>
                </c:pt>
                <c:pt idx="131926">
                  <c:v>65963</c:v>
                </c:pt>
                <c:pt idx="131927">
                  <c:v>65963.5</c:v>
                </c:pt>
                <c:pt idx="131928">
                  <c:v>65964</c:v>
                </c:pt>
                <c:pt idx="131929">
                  <c:v>65964.5</c:v>
                </c:pt>
                <c:pt idx="131930">
                  <c:v>65965</c:v>
                </c:pt>
                <c:pt idx="131931">
                  <c:v>65965.5</c:v>
                </c:pt>
                <c:pt idx="131932">
                  <c:v>65966</c:v>
                </c:pt>
                <c:pt idx="131933">
                  <c:v>65966.5</c:v>
                </c:pt>
                <c:pt idx="131934">
                  <c:v>65967</c:v>
                </c:pt>
                <c:pt idx="131935">
                  <c:v>65967.5</c:v>
                </c:pt>
                <c:pt idx="131936">
                  <c:v>65968</c:v>
                </c:pt>
                <c:pt idx="131937">
                  <c:v>65968.5</c:v>
                </c:pt>
                <c:pt idx="131938">
                  <c:v>65969</c:v>
                </c:pt>
                <c:pt idx="131939">
                  <c:v>65969.5</c:v>
                </c:pt>
                <c:pt idx="131940">
                  <c:v>65970</c:v>
                </c:pt>
                <c:pt idx="131941">
                  <c:v>65970.5</c:v>
                </c:pt>
                <c:pt idx="131942">
                  <c:v>65971</c:v>
                </c:pt>
                <c:pt idx="131943">
                  <c:v>65971.5</c:v>
                </c:pt>
                <c:pt idx="131944">
                  <c:v>65972</c:v>
                </c:pt>
                <c:pt idx="131945">
                  <c:v>65972.5</c:v>
                </c:pt>
                <c:pt idx="131946">
                  <c:v>65973</c:v>
                </c:pt>
                <c:pt idx="131947">
                  <c:v>65973.5</c:v>
                </c:pt>
                <c:pt idx="131948">
                  <c:v>65974</c:v>
                </c:pt>
                <c:pt idx="131949">
                  <c:v>65974.5</c:v>
                </c:pt>
                <c:pt idx="131950">
                  <c:v>65975</c:v>
                </c:pt>
                <c:pt idx="131951">
                  <c:v>65975.5</c:v>
                </c:pt>
                <c:pt idx="131952">
                  <c:v>65976</c:v>
                </c:pt>
                <c:pt idx="131953">
                  <c:v>65976.5</c:v>
                </c:pt>
                <c:pt idx="131954">
                  <c:v>65977</c:v>
                </c:pt>
                <c:pt idx="131955">
                  <c:v>65977.5</c:v>
                </c:pt>
                <c:pt idx="131956">
                  <c:v>65978</c:v>
                </c:pt>
                <c:pt idx="131957">
                  <c:v>65978.5</c:v>
                </c:pt>
                <c:pt idx="131958">
                  <c:v>65979</c:v>
                </c:pt>
                <c:pt idx="131959">
                  <c:v>65979.5</c:v>
                </c:pt>
                <c:pt idx="131960">
                  <c:v>65980</c:v>
                </c:pt>
                <c:pt idx="131961">
                  <c:v>65980.5</c:v>
                </c:pt>
                <c:pt idx="131962">
                  <c:v>65981</c:v>
                </c:pt>
                <c:pt idx="131963">
                  <c:v>65981.5</c:v>
                </c:pt>
                <c:pt idx="131964">
                  <c:v>65982</c:v>
                </c:pt>
                <c:pt idx="131965">
                  <c:v>65982.5</c:v>
                </c:pt>
                <c:pt idx="131966">
                  <c:v>65983</c:v>
                </c:pt>
                <c:pt idx="131967">
                  <c:v>65983.5</c:v>
                </c:pt>
                <c:pt idx="131968">
                  <c:v>65984</c:v>
                </c:pt>
                <c:pt idx="131969">
                  <c:v>65984.5</c:v>
                </c:pt>
                <c:pt idx="131970">
                  <c:v>65985</c:v>
                </c:pt>
                <c:pt idx="131971">
                  <c:v>65985.5</c:v>
                </c:pt>
                <c:pt idx="131972">
                  <c:v>65986</c:v>
                </c:pt>
                <c:pt idx="131973">
                  <c:v>65986.5</c:v>
                </c:pt>
                <c:pt idx="131974">
                  <c:v>65987</c:v>
                </c:pt>
                <c:pt idx="131975">
                  <c:v>65987.5</c:v>
                </c:pt>
                <c:pt idx="131976">
                  <c:v>65988</c:v>
                </c:pt>
                <c:pt idx="131977">
                  <c:v>65988.5</c:v>
                </c:pt>
                <c:pt idx="131978">
                  <c:v>65989</c:v>
                </c:pt>
                <c:pt idx="131979">
                  <c:v>65989.5</c:v>
                </c:pt>
                <c:pt idx="131980">
                  <c:v>65990</c:v>
                </c:pt>
                <c:pt idx="131981">
                  <c:v>65990.5</c:v>
                </c:pt>
                <c:pt idx="131982">
                  <c:v>65991</c:v>
                </c:pt>
                <c:pt idx="131983">
                  <c:v>65991.5</c:v>
                </c:pt>
                <c:pt idx="131984">
                  <c:v>65992</c:v>
                </c:pt>
                <c:pt idx="131985">
                  <c:v>65992.5</c:v>
                </c:pt>
                <c:pt idx="131986">
                  <c:v>65993</c:v>
                </c:pt>
                <c:pt idx="131987">
                  <c:v>65993.5</c:v>
                </c:pt>
                <c:pt idx="131988">
                  <c:v>65994</c:v>
                </c:pt>
                <c:pt idx="131989">
                  <c:v>65994.5</c:v>
                </c:pt>
                <c:pt idx="131990">
                  <c:v>65995</c:v>
                </c:pt>
                <c:pt idx="131991">
                  <c:v>65995.5</c:v>
                </c:pt>
                <c:pt idx="131992">
                  <c:v>65996</c:v>
                </c:pt>
                <c:pt idx="131993">
                  <c:v>65996.5</c:v>
                </c:pt>
                <c:pt idx="131994">
                  <c:v>65997</c:v>
                </c:pt>
                <c:pt idx="131995">
                  <c:v>65997.5</c:v>
                </c:pt>
                <c:pt idx="131996">
                  <c:v>65998</c:v>
                </c:pt>
                <c:pt idx="131997">
                  <c:v>65998.5</c:v>
                </c:pt>
                <c:pt idx="131998">
                  <c:v>65999</c:v>
                </c:pt>
                <c:pt idx="131999">
                  <c:v>65999.5</c:v>
                </c:pt>
                <c:pt idx="132000">
                  <c:v>66000</c:v>
                </c:pt>
                <c:pt idx="132001">
                  <c:v>66000.5</c:v>
                </c:pt>
                <c:pt idx="132002">
                  <c:v>66001</c:v>
                </c:pt>
                <c:pt idx="132003">
                  <c:v>66001.5</c:v>
                </c:pt>
                <c:pt idx="132004">
                  <c:v>66002</c:v>
                </c:pt>
                <c:pt idx="132005">
                  <c:v>66002.5</c:v>
                </c:pt>
                <c:pt idx="132006">
                  <c:v>66003</c:v>
                </c:pt>
                <c:pt idx="132007">
                  <c:v>66003.5</c:v>
                </c:pt>
                <c:pt idx="132008">
                  <c:v>66004</c:v>
                </c:pt>
                <c:pt idx="132009">
                  <c:v>66004.5</c:v>
                </c:pt>
                <c:pt idx="132010">
                  <c:v>66005</c:v>
                </c:pt>
                <c:pt idx="132011">
                  <c:v>66005.5</c:v>
                </c:pt>
                <c:pt idx="132012">
                  <c:v>66006</c:v>
                </c:pt>
                <c:pt idx="132013">
                  <c:v>66006.5</c:v>
                </c:pt>
                <c:pt idx="132014">
                  <c:v>66007</c:v>
                </c:pt>
                <c:pt idx="132015">
                  <c:v>66007.5</c:v>
                </c:pt>
                <c:pt idx="132016">
                  <c:v>66008</c:v>
                </c:pt>
                <c:pt idx="132017">
                  <c:v>66008.5</c:v>
                </c:pt>
                <c:pt idx="132018">
                  <c:v>66009</c:v>
                </c:pt>
                <c:pt idx="132019">
                  <c:v>66009.5</c:v>
                </c:pt>
                <c:pt idx="132020">
                  <c:v>66010</c:v>
                </c:pt>
                <c:pt idx="132021">
                  <c:v>66010.5</c:v>
                </c:pt>
                <c:pt idx="132022">
                  <c:v>66011</c:v>
                </c:pt>
                <c:pt idx="132023">
                  <c:v>66011.5</c:v>
                </c:pt>
                <c:pt idx="132024">
                  <c:v>66012</c:v>
                </c:pt>
                <c:pt idx="132025">
                  <c:v>66012.5</c:v>
                </c:pt>
                <c:pt idx="132026">
                  <c:v>66013</c:v>
                </c:pt>
                <c:pt idx="132027">
                  <c:v>66013.5</c:v>
                </c:pt>
                <c:pt idx="132028">
                  <c:v>66014</c:v>
                </c:pt>
                <c:pt idx="132029">
                  <c:v>66014.5</c:v>
                </c:pt>
                <c:pt idx="132030">
                  <c:v>66015</c:v>
                </c:pt>
                <c:pt idx="132031">
                  <c:v>66015.5</c:v>
                </c:pt>
                <c:pt idx="132032">
                  <c:v>66016</c:v>
                </c:pt>
                <c:pt idx="132033">
                  <c:v>66016.5</c:v>
                </c:pt>
                <c:pt idx="132034">
                  <c:v>66017</c:v>
                </c:pt>
                <c:pt idx="132035">
                  <c:v>66017.5</c:v>
                </c:pt>
                <c:pt idx="132036">
                  <c:v>66018</c:v>
                </c:pt>
                <c:pt idx="132037">
                  <c:v>66018.5</c:v>
                </c:pt>
                <c:pt idx="132038">
                  <c:v>66019</c:v>
                </c:pt>
                <c:pt idx="132039">
                  <c:v>66019.5</c:v>
                </c:pt>
                <c:pt idx="132040">
                  <c:v>66020</c:v>
                </c:pt>
                <c:pt idx="132041">
                  <c:v>66020.5</c:v>
                </c:pt>
                <c:pt idx="132042">
                  <c:v>66021</c:v>
                </c:pt>
                <c:pt idx="132043">
                  <c:v>66021.5</c:v>
                </c:pt>
                <c:pt idx="132044">
                  <c:v>66022</c:v>
                </c:pt>
                <c:pt idx="132045">
                  <c:v>66022.5</c:v>
                </c:pt>
                <c:pt idx="132046">
                  <c:v>66023</c:v>
                </c:pt>
                <c:pt idx="132047">
                  <c:v>66023.5</c:v>
                </c:pt>
                <c:pt idx="132048">
                  <c:v>66024</c:v>
                </c:pt>
                <c:pt idx="132049">
                  <c:v>66024.5</c:v>
                </c:pt>
                <c:pt idx="132050">
                  <c:v>66025</c:v>
                </c:pt>
                <c:pt idx="132051">
                  <c:v>66025.5</c:v>
                </c:pt>
                <c:pt idx="132052">
                  <c:v>66026</c:v>
                </c:pt>
                <c:pt idx="132053">
                  <c:v>66026.5</c:v>
                </c:pt>
                <c:pt idx="132054">
                  <c:v>66027</c:v>
                </c:pt>
                <c:pt idx="132055">
                  <c:v>66027.5</c:v>
                </c:pt>
                <c:pt idx="132056">
                  <c:v>66028</c:v>
                </c:pt>
                <c:pt idx="132057">
                  <c:v>66028.5</c:v>
                </c:pt>
                <c:pt idx="132058">
                  <c:v>66029</c:v>
                </c:pt>
                <c:pt idx="132059">
                  <c:v>66029.5</c:v>
                </c:pt>
                <c:pt idx="132060">
                  <c:v>66030</c:v>
                </c:pt>
                <c:pt idx="132061">
                  <c:v>66030.5</c:v>
                </c:pt>
                <c:pt idx="132062">
                  <c:v>66031</c:v>
                </c:pt>
                <c:pt idx="132063">
                  <c:v>66031.5</c:v>
                </c:pt>
                <c:pt idx="132064">
                  <c:v>66032</c:v>
                </c:pt>
                <c:pt idx="132065">
                  <c:v>66032.5</c:v>
                </c:pt>
                <c:pt idx="132066">
                  <c:v>66033</c:v>
                </c:pt>
                <c:pt idx="132067">
                  <c:v>66033.5</c:v>
                </c:pt>
                <c:pt idx="132068">
                  <c:v>66034</c:v>
                </c:pt>
                <c:pt idx="132069">
                  <c:v>66034.5</c:v>
                </c:pt>
                <c:pt idx="132070">
                  <c:v>66035</c:v>
                </c:pt>
                <c:pt idx="132071">
                  <c:v>66035.5</c:v>
                </c:pt>
                <c:pt idx="132072">
                  <c:v>66036</c:v>
                </c:pt>
                <c:pt idx="132073">
                  <c:v>66036.5</c:v>
                </c:pt>
                <c:pt idx="132074">
                  <c:v>66037</c:v>
                </c:pt>
                <c:pt idx="132075">
                  <c:v>66037.5</c:v>
                </c:pt>
                <c:pt idx="132076">
                  <c:v>66038</c:v>
                </c:pt>
                <c:pt idx="132077">
                  <c:v>66038.5</c:v>
                </c:pt>
                <c:pt idx="132078">
                  <c:v>66039</c:v>
                </c:pt>
                <c:pt idx="132079">
                  <c:v>66039.5</c:v>
                </c:pt>
                <c:pt idx="132080">
                  <c:v>66040</c:v>
                </c:pt>
                <c:pt idx="132081">
                  <c:v>66040.5</c:v>
                </c:pt>
                <c:pt idx="132082">
                  <c:v>66041</c:v>
                </c:pt>
                <c:pt idx="132083">
                  <c:v>66041.5</c:v>
                </c:pt>
                <c:pt idx="132084">
                  <c:v>66042</c:v>
                </c:pt>
                <c:pt idx="132085">
                  <c:v>66042.5</c:v>
                </c:pt>
                <c:pt idx="132086">
                  <c:v>66043</c:v>
                </c:pt>
                <c:pt idx="132087">
                  <c:v>66043.5</c:v>
                </c:pt>
                <c:pt idx="132088">
                  <c:v>66044</c:v>
                </c:pt>
                <c:pt idx="132089">
                  <c:v>66044.5</c:v>
                </c:pt>
                <c:pt idx="132090">
                  <c:v>66045</c:v>
                </c:pt>
                <c:pt idx="132091">
                  <c:v>66045.5</c:v>
                </c:pt>
                <c:pt idx="132092">
                  <c:v>66046</c:v>
                </c:pt>
                <c:pt idx="132093">
                  <c:v>66046.5</c:v>
                </c:pt>
                <c:pt idx="132094">
                  <c:v>66047</c:v>
                </c:pt>
                <c:pt idx="132095">
                  <c:v>66047.5</c:v>
                </c:pt>
                <c:pt idx="132096">
                  <c:v>66048</c:v>
                </c:pt>
                <c:pt idx="132097">
                  <c:v>66048.5</c:v>
                </c:pt>
                <c:pt idx="132098">
                  <c:v>66049</c:v>
                </c:pt>
                <c:pt idx="132099">
                  <c:v>66049.5</c:v>
                </c:pt>
                <c:pt idx="132100">
                  <c:v>66050</c:v>
                </c:pt>
                <c:pt idx="132101">
                  <c:v>66050.5</c:v>
                </c:pt>
                <c:pt idx="132102">
                  <c:v>66051</c:v>
                </c:pt>
                <c:pt idx="132103">
                  <c:v>66051.5</c:v>
                </c:pt>
                <c:pt idx="132104">
                  <c:v>66052</c:v>
                </c:pt>
                <c:pt idx="132105">
                  <c:v>66052.5</c:v>
                </c:pt>
                <c:pt idx="132106">
                  <c:v>66053</c:v>
                </c:pt>
                <c:pt idx="132107">
                  <c:v>66053.5</c:v>
                </c:pt>
                <c:pt idx="132108">
                  <c:v>66054</c:v>
                </c:pt>
                <c:pt idx="132109">
                  <c:v>66054.5</c:v>
                </c:pt>
                <c:pt idx="132110">
                  <c:v>66055</c:v>
                </c:pt>
                <c:pt idx="132111">
                  <c:v>66055.5</c:v>
                </c:pt>
                <c:pt idx="132112">
                  <c:v>66056</c:v>
                </c:pt>
                <c:pt idx="132113">
                  <c:v>66056.5</c:v>
                </c:pt>
                <c:pt idx="132114">
                  <c:v>66057</c:v>
                </c:pt>
                <c:pt idx="132115">
                  <c:v>66057.5</c:v>
                </c:pt>
                <c:pt idx="132116">
                  <c:v>66058</c:v>
                </c:pt>
                <c:pt idx="132117">
                  <c:v>66058.5</c:v>
                </c:pt>
                <c:pt idx="132118">
                  <c:v>66059</c:v>
                </c:pt>
                <c:pt idx="132119">
                  <c:v>66059.5</c:v>
                </c:pt>
                <c:pt idx="132120">
                  <c:v>66060</c:v>
                </c:pt>
                <c:pt idx="132121">
                  <c:v>66060.5</c:v>
                </c:pt>
                <c:pt idx="132122">
                  <c:v>66061</c:v>
                </c:pt>
                <c:pt idx="132123">
                  <c:v>66061.5</c:v>
                </c:pt>
                <c:pt idx="132124">
                  <c:v>66062</c:v>
                </c:pt>
                <c:pt idx="132125">
                  <c:v>66062.5</c:v>
                </c:pt>
                <c:pt idx="132126">
                  <c:v>66063</c:v>
                </c:pt>
                <c:pt idx="132127">
                  <c:v>66063.5</c:v>
                </c:pt>
                <c:pt idx="132128">
                  <c:v>66064</c:v>
                </c:pt>
                <c:pt idx="132129">
                  <c:v>66064.5</c:v>
                </c:pt>
                <c:pt idx="132130">
                  <c:v>66065</c:v>
                </c:pt>
                <c:pt idx="132131">
                  <c:v>66065.5</c:v>
                </c:pt>
                <c:pt idx="132132">
                  <c:v>66066</c:v>
                </c:pt>
                <c:pt idx="132133">
                  <c:v>66066.5</c:v>
                </c:pt>
                <c:pt idx="132134">
                  <c:v>66067</c:v>
                </c:pt>
                <c:pt idx="132135">
                  <c:v>66067.5</c:v>
                </c:pt>
                <c:pt idx="132136">
                  <c:v>66068</c:v>
                </c:pt>
                <c:pt idx="132137">
                  <c:v>66068.5</c:v>
                </c:pt>
                <c:pt idx="132138">
                  <c:v>66069</c:v>
                </c:pt>
                <c:pt idx="132139">
                  <c:v>66069.5</c:v>
                </c:pt>
                <c:pt idx="132140">
                  <c:v>66070</c:v>
                </c:pt>
                <c:pt idx="132141">
                  <c:v>66070.5</c:v>
                </c:pt>
                <c:pt idx="132142">
                  <c:v>66071</c:v>
                </c:pt>
                <c:pt idx="132143">
                  <c:v>66071.5</c:v>
                </c:pt>
                <c:pt idx="132144">
                  <c:v>66072</c:v>
                </c:pt>
                <c:pt idx="132145">
                  <c:v>66072.5</c:v>
                </c:pt>
                <c:pt idx="132146">
                  <c:v>66073</c:v>
                </c:pt>
                <c:pt idx="132147">
                  <c:v>66073.5</c:v>
                </c:pt>
                <c:pt idx="132148">
                  <c:v>66074</c:v>
                </c:pt>
                <c:pt idx="132149">
                  <c:v>66074.5</c:v>
                </c:pt>
                <c:pt idx="132150">
                  <c:v>66075</c:v>
                </c:pt>
                <c:pt idx="132151">
                  <c:v>66075.5</c:v>
                </c:pt>
                <c:pt idx="132152">
                  <c:v>66076</c:v>
                </c:pt>
                <c:pt idx="132153">
                  <c:v>66076.5</c:v>
                </c:pt>
                <c:pt idx="132154">
                  <c:v>66077</c:v>
                </c:pt>
                <c:pt idx="132155">
                  <c:v>66077.5</c:v>
                </c:pt>
                <c:pt idx="132156">
                  <c:v>66078</c:v>
                </c:pt>
                <c:pt idx="132157">
                  <c:v>66078.5</c:v>
                </c:pt>
                <c:pt idx="132158">
                  <c:v>66079</c:v>
                </c:pt>
                <c:pt idx="132159">
                  <c:v>66079.5</c:v>
                </c:pt>
                <c:pt idx="132160">
                  <c:v>66080</c:v>
                </c:pt>
                <c:pt idx="132161">
                  <c:v>66080.5</c:v>
                </c:pt>
                <c:pt idx="132162">
                  <c:v>66081</c:v>
                </c:pt>
                <c:pt idx="132163">
                  <c:v>66081.5</c:v>
                </c:pt>
                <c:pt idx="132164">
                  <c:v>66082</c:v>
                </c:pt>
                <c:pt idx="132165">
                  <c:v>66082.5</c:v>
                </c:pt>
                <c:pt idx="132166">
                  <c:v>66083</c:v>
                </c:pt>
                <c:pt idx="132167">
                  <c:v>66083.5</c:v>
                </c:pt>
                <c:pt idx="132168">
                  <c:v>66084</c:v>
                </c:pt>
                <c:pt idx="132169">
                  <c:v>66084.5</c:v>
                </c:pt>
                <c:pt idx="132170">
                  <c:v>66085</c:v>
                </c:pt>
                <c:pt idx="132171">
                  <c:v>66085.5</c:v>
                </c:pt>
                <c:pt idx="132172">
                  <c:v>66086</c:v>
                </c:pt>
                <c:pt idx="132173">
                  <c:v>66086.5</c:v>
                </c:pt>
                <c:pt idx="132174">
                  <c:v>66087</c:v>
                </c:pt>
                <c:pt idx="132175">
                  <c:v>66087.5</c:v>
                </c:pt>
                <c:pt idx="132176">
                  <c:v>66088</c:v>
                </c:pt>
                <c:pt idx="132177">
                  <c:v>66088.5</c:v>
                </c:pt>
                <c:pt idx="132178">
                  <c:v>66089</c:v>
                </c:pt>
                <c:pt idx="132179">
                  <c:v>66089.5</c:v>
                </c:pt>
                <c:pt idx="132180">
                  <c:v>66090</c:v>
                </c:pt>
                <c:pt idx="132181">
                  <c:v>66090.5</c:v>
                </c:pt>
                <c:pt idx="132182">
                  <c:v>66091</c:v>
                </c:pt>
                <c:pt idx="132183">
                  <c:v>66091.5</c:v>
                </c:pt>
                <c:pt idx="132184">
                  <c:v>66092</c:v>
                </c:pt>
                <c:pt idx="132185">
                  <c:v>66092.5</c:v>
                </c:pt>
                <c:pt idx="132186">
                  <c:v>66093</c:v>
                </c:pt>
                <c:pt idx="132187">
                  <c:v>66093.5</c:v>
                </c:pt>
                <c:pt idx="132188">
                  <c:v>66094</c:v>
                </c:pt>
                <c:pt idx="132189">
                  <c:v>66094.5</c:v>
                </c:pt>
                <c:pt idx="132190">
                  <c:v>66095</c:v>
                </c:pt>
                <c:pt idx="132191">
                  <c:v>66095.5</c:v>
                </c:pt>
                <c:pt idx="132192">
                  <c:v>66096</c:v>
                </c:pt>
                <c:pt idx="132193">
                  <c:v>66096.5</c:v>
                </c:pt>
                <c:pt idx="132194">
                  <c:v>66097</c:v>
                </c:pt>
                <c:pt idx="132195">
                  <c:v>66097.5</c:v>
                </c:pt>
                <c:pt idx="132196">
                  <c:v>66098</c:v>
                </c:pt>
                <c:pt idx="132197">
                  <c:v>66098.5</c:v>
                </c:pt>
                <c:pt idx="132198">
                  <c:v>66099</c:v>
                </c:pt>
                <c:pt idx="132199">
                  <c:v>66099.5</c:v>
                </c:pt>
                <c:pt idx="132200">
                  <c:v>66100</c:v>
                </c:pt>
                <c:pt idx="132201">
                  <c:v>66100.5</c:v>
                </c:pt>
                <c:pt idx="132202">
                  <c:v>66101</c:v>
                </c:pt>
                <c:pt idx="132203">
                  <c:v>66101.5</c:v>
                </c:pt>
                <c:pt idx="132204">
                  <c:v>66102</c:v>
                </c:pt>
                <c:pt idx="132205">
                  <c:v>66102.5</c:v>
                </c:pt>
                <c:pt idx="132206">
                  <c:v>66103</c:v>
                </c:pt>
                <c:pt idx="132207">
                  <c:v>66103.5</c:v>
                </c:pt>
                <c:pt idx="132208">
                  <c:v>66104</c:v>
                </c:pt>
                <c:pt idx="132209">
                  <c:v>66104.5</c:v>
                </c:pt>
                <c:pt idx="132210">
                  <c:v>66105</c:v>
                </c:pt>
                <c:pt idx="132211">
                  <c:v>66105.5</c:v>
                </c:pt>
                <c:pt idx="132212">
                  <c:v>66106</c:v>
                </c:pt>
                <c:pt idx="132213">
                  <c:v>66106.5</c:v>
                </c:pt>
                <c:pt idx="132214">
                  <c:v>66107</c:v>
                </c:pt>
                <c:pt idx="132215">
                  <c:v>66107.5</c:v>
                </c:pt>
                <c:pt idx="132216">
                  <c:v>66108</c:v>
                </c:pt>
                <c:pt idx="132217">
                  <c:v>66108.5</c:v>
                </c:pt>
                <c:pt idx="132218">
                  <c:v>66109</c:v>
                </c:pt>
                <c:pt idx="132219">
                  <c:v>66109.5</c:v>
                </c:pt>
                <c:pt idx="132220">
                  <c:v>66110</c:v>
                </c:pt>
                <c:pt idx="132221">
                  <c:v>66110.5</c:v>
                </c:pt>
                <c:pt idx="132222">
                  <c:v>66111</c:v>
                </c:pt>
                <c:pt idx="132223">
                  <c:v>66111.5</c:v>
                </c:pt>
                <c:pt idx="132224">
                  <c:v>66112</c:v>
                </c:pt>
                <c:pt idx="132225">
                  <c:v>66112.5</c:v>
                </c:pt>
                <c:pt idx="132226">
                  <c:v>66113</c:v>
                </c:pt>
                <c:pt idx="132227">
                  <c:v>66113.5</c:v>
                </c:pt>
                <c:pt idx="132228">
                  <c:v>66114</c:v>
                </c:pt>
                <c:pt idx="132229">
                  <c:v>66114.5</c:v>
                </c:pt>
                <c:pt idx="132230">
                  <c:v>66115</c:v>
                </c:pt>
                <c:pt idx="132231">
                  <c:v>66115.5</c:v>
                </c:pt>
                <c:pt idx="132232">
                  <c:v>66116</c:v>
                </c:pt>
                <c:pt idx="132233">
                  <c:v>66116.5</c:v>
                </c:pt>
                <c:pt idx="132234">
                  <c:v>66117</c:v>
                </c:pt>
                <c:pt idx="132235">
                  <c:v>66117.5</c:v>
                </c:pt>
                <c:pt idx="132236">
                  <c:v>66118</c:v>
                </c:pt>
                <c:pt idx="132237">
                  <c:v>66118.5</c:v>
                </c:pt>
                <c:pt idx="132238">
                  <c:v>66119</c:v>
                </c:pt>
                <c:pt idx="132239">
                  <c:v>66119.5</c:v>
                </c:pt>
                <c:pt idx="132240">
                  <c:v>66120</c:v>
                </c:pt>
                <c:pt idx="132241">
                  <c:v>66120.5</c:v>
                </c:pt>
                <c:pt idx="132242">
                  <c:v>66121</c:v>
                </c:pt>
                <c:pt idx="132243">
                  <c:v>66121.5</c:v>
                </c:pt>
                <c:pt idx="132244">
                  <c:v>66122</c:v>
                </c:pt>
                <c:pt idx="132245">
                  <c:v>66122.5</c:v>
                </c:pt>
                <c:pt idx="132246">
                  <c:v>66123</c:v>
                </c:pt>
                <c:pt idx="132247">
                  <c:v>66123.5</c:v>
                </c:pt>
                <c:pt idx="132248">
                  <c:v>66124</c:v>
                </c:pt>
                <c:pt idx="132249">
                  <c:v>66124.5</c:v>
                </c:pt>
                <c:pt idx="132250">
                  <c:v>66125</c:v>
                </c:pt>
                <c:pt idx="132251">
                  <c:v>66125.5</c:v>
                </c:pt>
                <c:pt idx="132252">
                  <c:v>66126</c:v>
                </c:pt>
                <c:pt idx="132253">
                  <c:v>66126.5</c:v>
                </c:pt>
                <c:pt idx="132254">
                  <c:v>66127</c:v>
                </c:pt>
                <c:pt idx="132255">
                  <c:v>66127.5</c:v>
                </c:pt>
                <c:pt idx="132256">
                  <c:v>66128</c:v>
                </c:pt>
                <c:pt idx="132257">
                  <c:v>66128.5</c:v>
                </c:pt>
                <c:pt idx="132258">
                  <c:v>66129</c:v>
                </c:pt>
                <c:pt idx="132259">
                  <c:v>66129.5</c:v>
                </c:pt>
                <c:pt idx="132260">
                  <c:v>66130</c:v>
                </c:pt>
                <c:pt idx="132261">
                  <c:v>66130.5</c:v>
                </c:pt>
                <c:pt idx="132262">
                  <c:v>66131</c:v>
                </c:pt>
                <c:pt idx="132263">
                  <c:v>66131.5</c:v>
                </c:pt>
                <c:pt idx="132264">
                  <c:v>66132</c:v>
                </c:pt>
                <c:pt idx="132265">
                  <c:v>66132.5</c:v>
                </c:pt>
                <c:pt idx="132266">
                  <c:v>66133</c:v>
                </c:pt>
                <c:pt idx="132267">
                  <c:v>66133.5</c:v>
                </c:pt>
                <c:pt idx="132268">
                  <c:v>66134</c:v>
                </c:pt>
                <c:pt idx="132269">
                  <c:v>66134.5</c:v>
                </c:pt>
                <c:pt idx="132270">
                  <c:v>66135</c:v>
                </c:pt>
                <c:pt idx="132271">
                  <c:v>66135.5</c:v>
                </c:pt>
                <c:pt idx="132272">
                  <c:v>66136</c:v>
                </c:pt>
                <c:pt idx="132273">
                  <c:v>66136.5</c:v>
                </c:pt>
                <c:pt idx="132274">
                  <c:v>66137</c:v>
                </c:pt>
                <c:pt idx="132275">
                  <c:v>66137.5</c:v>
                </c:pt>
                <c:pt idx="132276">
                  <c:v>66138</c:v>
                </c:pt>
                <c:pt idx="132277">
                  <c:v>66138.5</c:v>
                </c:pt>
                <c:pt idx="132278">
                  <c:v>66139</c:v>
                </c:pt>
                <c:pt idx="132279">
                  <c:v>66139.5</c:v>
                </c:pt>
                <c:pt idx="132280">
                  <c:v>66140</c:v>
                </c:pt>
                <c:pt idx="132281">
                  <c:v>66140.5</c:v>
                </c:pt>
                <c:pt idx="132282">
                  <c:v>66141</c:v>
                </c:pt>
                <c:pt idx="132283">
                  <c:v>66141.5</c:v>
                </c:pt>
                <c:pt idx="132284">
                  <c:v>66142</c:v>
                </c:pt>
                <c:pt idx="132285">
                  <c:v>66142.5</c:v>
                </c:pt>
                <c:pt idx="132286">
                  <c:v>66143</c:v>
                </c:pt>
                <c:pt idx="132287">
                  <c:v>66143.5</c:v>
                </c:pt>
                <c:pt idx="132288">
                  <c:v>66144</c:v>
                </c:pt>
                <c:pt idx="132289">
                  <c:v>66144.5</c:v>
                </c:pt>
                <c:pt idx="132290">
                  <c:v>66145</c:v>
                </c:pt>
                <c:pt idx="132291">
                  <c:v>66145.5</c:v>
                </c:pt>
                <c:pt idx="132292">
                  <c:v>66146</c:v>
                </c:pt>
                <c:pt idx="132293">
                  <c:v>66146.5</c:v>
                </c:pt>
                <c:pt idx="132294">
                  <c:v>66147</c:v>
                </c:pt>
                <c:pt idx="132295">
                  <c:v>66147.5</c:v>
                </c:pt>
                <c:pt idx="132296">
                  <c:v>66148</c:v>
                </c:pt>
                <c:pt idx="132297">
                  <c:v>66148.5</c:v>
                </c:pt>
                <c:pt idx="132298">
                  <c:v>66149</c:v>
                </c:pt>
                <c:pt idx="132299">
                  <c:v>66149.5</c:v>
                </c:pt>
                <c:pt idx="132300">
                  <c:v>66150</c:v>
                </c:pt>
                <c:pt idx="132301">
                  <c:v>66150.5</c:v>
                </c:pt>
                <c:pt idx="132302">
                  <c:v>66151</c:v>
                </c:pt>
                <c:pt idx="132303">
                  <c:v>66151.5</c:v>
                </c:pt>
                <c:pt idx="132304">
                  <c:v>66152</c:v>
                </c:pt>
                <c:pt idx="132305">
                  <c:v>66152.5</c:v>
                </c:pt>
                <c:pt idx="132306">
                  <c:v>66153</c:v>
                </c:pt>
                <c:pt idx="132307">
                  <c:v>66153.5</c:v>
                </c:pt>
                <c:pt idx="132308">
                  <c:v>66154</c:v>
                </c:pt>
                <c:pt idx="132309">
                  <c:v>66154.5</c:v>
                </c:pt>
                <c:pt idx="132310">
                  <c:v>66155</c:v>
                </c:pt>
                <c:pt idx="132311">
                  <c:v>66155.5</c:v>
                </c:pt>
                <c:pt idx="132312">
                  <c:v>66156</c:v>
                </c:pt>
                <c:pt idx="132313">
                  <c:v>66156.5</c:v>
                </c:pt>
                <c:pt idx="132314">
                  <c:v>66157</c:v>
                </c:pt>
                <c:pt idx="132315">
                  <c:v>66157.5</c:v>
                </c:pt>
                <c:pt idx="132316">
                  <c:v>66158</c:v>
                </c:pt>
                <c:pt idx="132317">
                  <c:v>66158.5</c:v>
                </c:pt>
                <c:pt idx="132318">
                  <c:v>66159</c:v>
                </c:pt>
                <c:pt idx="132319">
                  <c:v>66159.5</c:v>
                </c:pt>
                <c:pt idx="132320">
                  <c:v>66160</c:v>
                </c:pt>
                <c:pt idx="132321">
                  <c:v>66160.5</c:v>
                </c:pt>
                <c:pt idx="132322">
                  <c:v>66161</c:v>
                </c:pt>
                <c:pt idx="132323">
                  <c:v>66161.5</c:v>
                </c:pt>
                <c:pt idx="132324">
                  <c:v>66162</c:v>
                </c:pt>
                <c:pt idx="132325">
                  <c:v>66162.5</c:v>
                </c:pt>
                <c:pt idx="132326">
                  <c:v>66163</c:v>
                </c:pt>
                <c:pt idx="132327">
                  <c:v>66163.5</c:v>
                </c:pt>
                <c:pt idx="132328">
                  <c:v>66164</c:v>
                </c:pt>
                <c:pt idx="132329">
                  <c:v>66164.5</c:v>
                </c:pt>
                <c:pt idx="132330">
                  <c:v>66165</c:v>
                </c:pt>
                <c:pt idx="132331">
                  <c:v>66165.5</c:v>
                </c:pt>
                <c:pt idx="132332">
                  <c:v>66166</c:v>
                </c:pt>
                <c:pt idx="132333">
                  <c:v>66166.5</c:v>
                </c:pt>
                <c:pt idx="132334">
                  <c:v>66167</c:v>
                </c:pt>
                <c:pt idx="132335">
                  <c:v>66167.5</c:v>
                </c:pt>
                <c:pt idx="132336">
                  <c:v>66168</c:v>
                </c:pt>
                <c:pt idx="132337">
                  <c:v>66168.5</c:v>
                </c:pt>
                <c:pt idx="132338">
                  <c:v>66169</c:v>
                </c:pt>
                <c:pt idx="132339">
                  <c:v>66169.5</c:v>
                </c:pt>
                <c:pt idx="132340">
                  <c:v>66170</c:v>
                </c:pt>
                <c:pt idx="132341">
                  <c:v>66170.5</c:v>
                </c:pt>
                <c:pt idx="132342">
                  <c:v>66171</c:v>
                </c:pt>
                <c:pt idx="132343">
                  <c:v>66171.5</c:v>
                </c:pt>
                <c:pt idx="132344">
                  <c:v>66172</c:v>
                </c:pt>
                <c:pt idx="132345">
                  <c:v>66172.5</c:v>
                </c:pt>
                <c:pt idx="132346">
                  <c:v>66173</c:v>
                </c:pt>
                <c:pt idx="132347">
                  <c:v>66173.5</c:v>
                </c:pt>
                <c:pt idx="132348">
                  <c:v>66174</c:v>
                </c:pt>
                <c:pt idx="132349">
                  <c:v>66174.5</c:v>
                </c:pt>
                <c:pt idx="132350">
                  <c:v>66175</c:v>
                </c:pt>
                <c:pt idx="132351">
                  <c:v>66175.5</c:v>
                </c:pt>
                <c:pt idx="132352">
                  <c:v>66176</c:v>
                </c:pt>
                <c:pt idx="132353">
                  <c:v>66176.5</c:v>
                </c:pt>
                <c:pt idx="132354">
                  <c:v>66177</c:v>
                </c:pt>
                <c:pt idx="132355">
                  <c:v>66177.5</c:v>
                </c:pt>
                <c:pt idx="132356">
                  <c:v>66178</c:v>
                </c:pt>
                <c:pt idx="132357">
                  <c:v>66178.5</c:v>
                </c:pt>
                <c:pt idx="132358">
                  <c:v>66179</c:v>
                </c:pt>
                <c:pt idx="132359">
                  <c:v>66179.5</c:v>
                </c:pt>
                <c:pt idx="132360">
                  <c:v>66180</c:v>
                </c:pt>
                <c:pt idx="132361">
                  <c:v>66180.5</c:v>
                </c:pt>
                <c:pt idx="132362">
                  <c:v>66181</c:v>
                </c:pt>
                <c:pt idx="132363">
                  <c:v>66181.5</c:v>
                </c:pt>
                <c:pt idx="132364">
                  <c:v>66182</c:v>
                </c:pt>
                <c:pt idx="132365">
                  <c:v>66182.5</c:v>
                </c:pt>
                <c:pt idx="132366">
                  <c:v>66183</c:v>
                </c:pt>
                <c:pt idx="132367">
                  <c:v>66183.5</c:v>
                </c:pt>
                <c:pt idx="132368">
                  <c:v>66184</c:v>
                </c:pt>
                <c:pt idx="132369">
                  <c:v>66184.5</c:v>
                </c:pt>
                <c:pt idx="132370">
                  <c:v>66185</c:v>
                </c:pt>
                <c:pt idx="132371">
                  <c:v>66185.5</c:v>
                </c:pt>
                <c:pt idx="132372">
                  <c:v>66186</c:v>
                </c:pt>
                <c:pt idx="132373">
                  <c:v>66186.5</c:v>
                </c:pt>
                <c:pt idx="132374">
                  <c:v>66187</c:v>
                </c:pt>
                <c:pt idx="132375">
                  <c:v>66187.5</c:v>
                </c:pt>
                <c:pt idx="132376">
                  <c:v>66188</c:v>
                </c:pt>
                <c:pt idx="132377">
                  <c:v>66188.5</c:v>
                </c:pt>
                <c:pt idx="132378">
                  <c:v>66189</c:v>
                </c:pt>
                <c:pt idx="132379">
                  <c:v>66189.5</c:v>
                </c:pt>
                <c:pt idx="132380">
                  <c:v>66190</c:v>
                </c:pt>
                <c:pt idx="132381">
                  <c:v>66190.5</c:v>
                </c:pt>
                <c:pt idx="132382">
                  <c:v>66191</c:v>
                </c:pt>
                <c:pt idx="132383">
                  <c:v>66191.5</c:v>
                </c:pt>
                <c:pt idx="132384">
                  <c:v>66192</c:v>
                </c:pt>
                <c:pt idx="132385">
                  <c:v>66192.5</c:v>
                </c:pt>
                <c:pt idx="132386">
                  <c:v>66193</c:v>
                </c:pt>
                <c:pt idx="132387">
                  <c:v>66193.5</c:v>
                </c:pt>
                <c:pt idx="132388">
                  <c:v>66194</c:v>
                </c:pt>
                <c:pt idx="132389">
                  <c:v>66194.5</c:v>
                </c:pt>
                <c:pt idx="132390">
                  <c:v>66195</c:v>
                </c:pt>
                <c:pt idx="132391">
                  <c:v>66195.5</c:v>
                </c:pt>
                <c:pt idx="132392">
                  <c:v>66196</c:v>
                </c:pt>
                <c:pt idx="132393">
                  <c:v>66196.5</c:v>
                </c:pt>
                <c:pt idx="132394">
                  <c:v>66197</c:v>
                </c:pt>
                <c:pt idx="132395">
                  <c:v>66197.5</c:v>
                </c:pt>
                <c:pt idx="132396">
                  <c:v>66198</c:v>
                </c:pt>
                <c:pt idx="132397">
                  <c:v>66198.5</c:v>
                </c:pt>
                <c:pt idx="132398">
                  <c:v>66199</c:v>
                </c:pt>
                <c:pt idx="132399">
                  <c:v>66199.5</c:v>
                </c:pt>
                <c:pt idx="132400">
                  <c:v>66200</c:v>
                </c:pt>
                <c:pt idx="132401">
                  <c:v>66200.5</c:v>
                </c:pt>
                <c:pt idx="132402">
                  <c:v>66201</c:v>
                </c:pt>
                <c:pt idx="132403">
                  <c:v>66201.5</c:v>
                </c:pt>
                <c:pt idx="132404">
                  <c:v>66202</c:v>
                </c:pt>
                <c:pt idx="132405">
                  <c:v>66202.5</c:v>
                </c:pt>
                <c:pt idx="132406">
                  <c:v>66203</c:v>
                </c:pt>
                <c:pt idx="132407">
                  <c:v>66203.5</c:v>
                </c:pt>
                <c:pt idx="132408">
                  <c:v>66204</c:v>
                </c:pt>
                <c:pt idx="132409">
                  <c:v>66204.5</c:v>
                </c:pt>
                <c:pt idx="132410">
                  <c:v>66205</c:v>
                </c:pt>
                <c:pt idx="132411">
                  <c:v>66205.5</c:v>
                </c:pt>
                <c:pt idx="132412">
                  <c:v>66206</c:v>
                </c:pt>
                <c:pt idx="132413">
                  <c:v>66206.5</c:v>
                </c:pt>
                <c:pt idx="132414">
                  <c:v>66207</c:v>
                </c:pt>
                <c:pt idx="132415">
                  <c:v>66207.5</c:v>
                </c:pt>
                <c:pt idx="132416">
                  <c:v>66208</c:v>
                </c:pt>
                <c:pt idx="132417">
                  <c:v>66208.5</c:v>
                </c:pt>
                <c:pt idx="132418">
                  <c:v>66209</c:v>
                </c:pt>
                <c:pt idx="132419">
                  <c:v>66209.5</c:v>
                </c:pt>
                <c:pt idx="132420">
                  <c:v>66210</c:v>
                </c:pt>
                <c:pt idx="132421">
                  <c:v>66210.5</c:v>
                </c:pt>
                <c:pt idx="132422">
                  <c:v>66211</c:v>
                </c:pt>
                <c:pt idx="132423">
                  <c:v>66211.5</c:v>
                </c:pt>
                <c:pt idx="132424">
                  <c:v>66212</c:v>
                </c:pt>
                <c:pt idx="132425">
                  <c:v>66212.5</c:v>
                </c:pt>
                <c:pt idx="132426">
                  <c:v>66213</c:v>
                </c:pt>
                <c:pt idx="132427">
                  <c:v>66213.5</c:v>
                </c:pt>
                <c:pt idx="132428">
                  <c:v>66214</c:v>
                </c:pt>
                <c:pt idx="132429">
                  <c:v>66214.5</c:v>
                </c:pt>
                <c:pt idx="132430">
                  <c:v>66215</c:v>
                </c:pt>
                <c:pt idx="132431">
                  <c:v>66215.5</c:v>
                </c:pt>
                <c:pt idx="132432">
                  <c:v>66216</c:v>
                </c:pt>
                <c:pt idx="132433">
                  <c:v>66216.5</c:v>
                </c:pt>
                <c:pt idx="132434">
                  <c:v>66217</c:v>
                </c:pt>
                <c:pt idx="132435">
                  <c:v>66217.5</c:v>
                </c:pt>
                <c:pt idx="132436">
                  <c:v>66218</c:v>
                </c:pt>
                <c:pt idx="132437">
                  <c:v>66218.5</c:v>
                </c:pt>
                <c:pt idx="132438">
                  <c:v>66219</c:v>
                </c:pt>
                <c:pt idx="132439">
                  <c:v>66219.5</c:v>
                </c:pt>
                <c:pt idx="132440">
                  <c:v>66220</c:v>
                </c:pt>
                <c:pt idx="132441">
                  <c:v>66220.5</c:v>
                </c:pt>
                <c:pt idx="132442">
                  <c:v>66221</c:v>
                </c:pt>
                <c:pt idx="132443">
                  <c:v>66221.5</c:v>
                </c:pt>
                <c:pt idx="132444">
                  <c:v>66222</c:v>
                </c:pt>
                <c:pt idx="132445">
                  <c:v>66222.5</c:v>
                </c:pt>
                <c:pt idx="132446">
                  <c:v>66223</c:v>
                </c:pt>
                <c:pt idx="132447">
                  <c:v>66223.5</c:v>
                </c:pt>
                <c:pt idx="132448">
                  <c:v>66224</c:v>
                </c:pt>
                <c:pt idx="132449">
                  <c:v>66224.5</c:v>
                </c:pt>
                <c:pt idx="132450">
                  <c:v>66225</c:v>
                </c:pt>
                <c:pt idx="132451">
                  <c:v>66225.5</c:v>
                </c:pt>
                <c:pt idx="132452">
                  <c:v>66226</c:v>
                </c:pt>
                <c:pt idx="132453">
                  <c:v>66226.5</c:v>
                </c:pt>
                <c:pt idx="132454">
                  <c:v>66227</c:v>
                </c:pt>
                <c:pt idx="132455">
                  <c:v>66227.5</c:v>
                </c:pt>
                <c:pt idx="132456">
                  <c:v>66228</c:v>
                </c:pt>
                <c:pt idx="132457">
                  <c:v>66228.5</c:v>
                </c:pt>
                <c:pt idx="132458">
                  <c:v>66229</c:v>
                </c:pt>
                <c:pt idx="132459">
                  <c:v>66229.5</c:v>
                </c:pt>
                <c:pt idx="132460">
                  <c:v>66230</c:v>
                </c:pt>
                <c:pt idx="132461">
                  <c:v>66230.5</c:v>
                </c:pt>
                <c:pt idx="132462">
                  <c:v>66231</c:v>
                </c:pt>
                <c:pt idx="132463">
                  <c:v>66231.5</c:v>
                </c:pt>
                <c:pt idx="132464">
                  <c:v>66232</c:v>
                </c:pt>
                <c:pt idx="132465">
                  <c:v>66232.5</c:v>
                </c:pt>
                <c:pt idx="132466">
                  <c:v>66233</c:v>
                </c:pt>
                <c:pt idx="132467">
                  <c:v>66233.5</c:v>
                </c:pt>
                <c:pt idx="132468">
                  <c:v>66234</c:v>
                </c:pt>
                <c:pt idx="132469">
                  <c:v>66234.5</c:v>
                </c:pt>
                <c:pt idx="132470">
                  <c:v>66235</c:v>
                </c:pt>
                <c:pt idx="132471">
                  <c:v>66235.5</c:v>
                </c:pt>
                <c:pt idx="132472">
                  <c:v>66236</c:v>
                </c:pt>
                <c:pt idx="132473">
                  <c:v>66236.5</c:v>
                </c:pt>
                <c:pt idx="132474">
                  <c:v>66237</c:v>
                </c:pt>
                <c:pt idx="132475">
                  <c:v>66237.5</c:v>
                </c:pt>
                <c:pt idx="132476">
                  <c:v>66238</c:v>
                </c:pt>
                <c:pt idx="132477">
                  <c:v>66238.5</c:v>
                </c:pt>
                <c:pt idx="132478">
                  <c:v>66239</c:v>
                </c:pt>
                <c:pt idx="132479">
                  <c:v>66239.5</c:v>
                </c:pt>
                <c:pt idx="132480">
                  <c:v>66240</c:v>
                </c:pt>
                <c:pt idx="132481">
                  <c:v>66240.5</c:v>
                </c:pt>
                <c:pt idx="132482">
                  <c:v>66241</c:v>
                </c:pt>
                <c:pt idx="132483">
                  <c:v>66241.5</c:v>
                </c:pt>
                <c:pt idx="132484">
                  <c:v>66242</c:v>
                </c:pt>
                <c:pt idx="132485">
                  <c:v>66242.5</c:v>
                </c:pt>
                <c:pt idx="132486">
                  <c:v>66243</c:v>
                </c:pt>
                <c:pt idx="132487">
                  <c:v>66243.5</c:v>
                </c:pt>
                <c:pt idx="132488">
                  <c:v>66244</c:v>
                </c:pt>
                <c:pt idx="132489">
                  <c:v>66244.5</c:v>
                </c:pt>
                <c:pt idx="132490">
                  <c:v>66245</c:v>
                </c:pt>
                <c:pt idx="132491">
                  <c:v>66245.5</c:v>
                </c:pt>
                <c:pt idx="132492">
                  <c:v>66246</c:v>
                </c:pt>
                <c:pt idx="132493">
                  <c:v>66246.5</c:v>
                </c:pt>
                <c:pt idx="132494">
                  <c:v>66247</c:v>
                </c:pt>
                <c:pt idx="132495">
                  <c:v>66247.5</c:v>
                </c:pt>
                <c:pt idx="132496">
                  <c:v>66248</c:v>
                </c:pt>
                <c:pt idx="132497">
                  <c:v>66248.5</c:v>
                </c:pt>
                <c:pt idx="132498">
                  <c:v>66249</c:v>
                </c:pt>
                <c:pt idx="132499">
                  <c:v>66249.5</c:v>
                </c:pt>
                <c:pt idx="132500">
                  <c:v>66250</c:v>
                </c:pt>
                <c:pt idx="132501">
                  <c:v>66250.5</c:v>
                </c:pt>
                <c:pt idx="132502">
                  <c:v>66251</c:v>
                </c:pt>
                <c:pt idx="132503">
                  <c:v>66251.5</c:v>
                </c:pt>
                <c:pt idx="132504">
                  <c:v>66252</c:v>
                </c:pt>
                <c:pt idx="132505">
                  <c:v>66252.5</c:v>
                </c:pt>
                <c:pt idx="132506">
                  <c:v>66253</c:v>
                </c:pt>
                <c:pt idx="132507">
                  <c:v>66253.5</c:v>
                </c:pt>
                <c:pt idx="132508">
                  <c:v>66254</c:v>
                </c:pt>
                <c:pt idx="132509">
                  <c:v>66254.5</c:v>
                </c:pt>
                <c:pt idx="132510">
                  <c:v>66255</c:v>
                </c:pt>
                <c:pt idx="132511">
                  <c:v>66255.5</c:v>
                </c:pt>
                <c:pt idx="132512">
                  <c:v>66256</c:v>
                </c:pt>
                <c:pt idx="132513">
                  <c:v>66256.5</c:v>
                </c:pt>
                <c:pt idx="132514">
                  <c:v>66257</c:v>
                </c:pt>
                <c:pt idx="132515">
                  <c:v>66257.5</c:v>
                </c:pt>
                <c:pt idx="132516">
                  <c:v>66258</c:v>
                </c:pt>
                <c:pt idx="132517">
                  <c:v>66258.5</c:v>
                </c:pt>
                <c:pt idx="132518">
                  <c:v>66259</c:v>
                </c:pt>
                <c:pt idx="132519">
                  <c:v>66259.5</c:v>
                </c:pt>
                <c:pt idx="132520">
                  <c:v>66260</c:v>
                </c:pt>
                <c:pt idx="132521">
                  <c:v>66260.5</c:v>
                </c:pt>
                <c:pt idx="132522">
                  <c:v>66261</c:v>
                </c:pt>
                <c:pt idx="132523">
                  <c:v>66261.5</c:v>
                </c:pt>
                <c:pt idx="132524">
                  <c:v>66262</c:v>
                </c:pt>
                <c:pt idx="132525">
                  <c:v>66262.5</c:v>
                </c:pt>
                <c:pt idx="132526">
                  <c:v>66263</c:v>
                </c:pt>
                <c:pt idx="132527">
                  <c:v>66263.5</c:v>
                </c:pt>
                <c:pt idx="132528">
                  <c:v>66264</c:v>
                </c:pt>
                <c:pt idx="132529">
                  <c:v>66264.5</c:v>
                </c:pt>
                <c:pt idx="132530">
                  <c:v>66265</c:v>
                </c:pt>
                <c:pt idx="132531">
                  <c:v>66265.5</c:v>
                </c:pt>
                <c:pt idx="132532">
                  <c:v>66266</c:v>
                </c:pt>
                <c:pt idx="132533">
                  <c:v>66266.5</c:v>
                </c:pt>
                <c:pt idx="132534">
                  <c:v>66267</c:v>
                </c:pt>
                <c:pt idx="132535">
                  <c:v>66267.5</c:v>
                </c:pt>
                <c:pt idx="132536">
                  <c:v>66268</c:v>
                </c:pt>
                <c:pt idx="132537">
                  <c:v>66268.5</c:v>
                </c:pt>
                <c:pt idx="132538">
                  <c:v>66269</c:v>
                </c:pt>
                <c:pt idx="132539">
                  <c:v>66269.5</c:v>
                </c:pt>
                <c:pt idx="132540">
                  <c:v>66270</c:v>
                </c:pt>
                <c:pt idx="132541">
                  <c:v>66270.5</c:v>
                </c:pt>
                <c:pt idx="132542">
                  <c:v>66271</c:v>
                </c:pt>
                <c:pt idx="132543">
                  <c:v>66271.5</c:v>
                </c:pt>
                <c:pt idx="132544">
                  <c:v>66272</c:v>
                </c:pt>
                <c:pt idx="132545">
                  <c:v>66272.5</c:v>
                </c:pt>
                <c:pt idx="132546">
                  <c:v>66273</c:v>
                </c:pt>
                <c:pt idx="132547">
                  <c:v>66273.5</c:v>
                </c:pt>
                <c:pt idx="132548">
                  <c:v>66274</c:v>
                </c:pt>
                <c:pt idx="132549">
                  <c:v>66274.5</c:v>
                </c:pt>
                <c:pt idx="132550">
                  <c:v>66275</c:v>
                </c:pt>
                <c:pt idx="132551">
                  <c:v>66275.5</c:v>
                </c:pt>
                <c:pt idx="132552">
                  <c:v>66276</c:v>
                </c:pt>
                <c:pt idx="132553">
                  <c:v>66276.5</c:v>
                </c:pt>
                <c:pt idx="132554">
                  <c:v>66277</c:v>
                </c:pt>
                <c:pt idx="132555">
                  <c:v>66277.5</c:v>
                </c:pt>
                <c:pt idx="132556">
                  <c:v>66278</c:v>
                </c:pt>
                <c:pt idx="132557">
                  <c:v>66278.5</c:v>
                </c:pt>
                <c:pt idx="132558">
                  <c:v>66279</c:v>
                </c:pt>
                <c:pt idx="132559">
                  <c:v>66279.5</c:v>
                </c:pt>
                <c:pt idx="132560">
                  <c:v>66280</c:v>
                </c:pt>
                <c:pt idx="132561">
                  <c:v>66280.5</c:v>
                </c:pt>
                <c:pt idx="132562">
                  <c:v>66281</c:v>
                </c:pt>
                <c:pt idx="132563">
                  <c:v>66281.5</c:v>
                </c:pt>
                <c:pt idx="132564">
                  <c:v>66282</c:v>
                </c:pt>
                <c:pt idx="132565">
                  <c:v>66282.5</c:v>
                </c:pt>
                <c:pt idx="132566">
                  <c:v>66283</c:v>
                </c:pt>
                <c:pt idx="132567">
                  <c:v>66283.5</c:v>
                </c:pt>
                <c:pt idx="132568">
                  <c:v>66284</c:v>
                </c:pt>
                <c:pt idx="132569">
                  <c:v>66284.5</c:v>
                </c:pt>
                <c:pt idx="132570">
                  <c:v>66285</c:v>
                </c:pt>
                <c:pt idx="132571">
                  <c:v>66285.5</c:v>
                </c:pt>
                <c:pt idx="132572">
                  <c:v>66286</c:v>
                </c:pt>
                <c:pt idx="132573">
                  <c:v>66286.5</c:v>
                </c:pt>
                <c:pt idx="132574">
                  <c:v>66287</c:v>
                </c:pt>
                <c:pt idx="132575">
                  <c:v>66287.5</c:v>
                </c:pt>
                <c:pt idx="132576">
                  <c:v>66288</c:v>
                </c:pt>
                <c:pt idx="132577">
                  <c:v>66288.5</c:v>
                </c:pt>
                <c:pt idx="132578">
                  <c:v>66289</c:v>
                </c:pt>
                <c:pt idx="132579">
                  <c:v>66289.5</c:v>
                </c:pt>
                <c:pt idx="132580">
                  <c:v>66290</c:v>
                </c:pt>
                <c:pt idx="132581">
                  <c:v>66290.5</c:v>
                </c:pt>
                <c:pt idx="132582">
                  <c:v>66291</c:v>
                </c:pt>
                <c:pt idx="132583">
                  <c:v>66291.5</c:v>
                </c:pt>
                <c:pt idx="132584">
                  <c:v>66292</c:v>
                </c:pt>
                <c:pt idx="132585">
                  <c:v>66292.5</c:v>
                </c:pt>
                <c:pt idx="132586">
                  <c:v>66293</c:v>
                </c:pt>
                <c:pt idx="132587">
                  <c:v>66293.5</c:v>
                </c:pt>
                <c:pt idx="132588">
                  <c:v>66294</c:v>
                </c:pt>
                <c:pt idx="132589">
                  <c:v>66294.5</c:v>
                </c:pt>
                <c:pt idx="132590">
                  <c:v>66295</c:v>
                </c:pt>
                <c:pt idx="132591">
                  <c:v>66295.5</c:v>
                </c:pt>
                <c:pt idx="132592">
                  <c:v>66296</c:v>
                </c:pt>
                <c:pt idx="132593">
                  <c:v>66296.5</c:v>
                </c:pt>
                <c:pt idx="132594">
                  <c:v>66297</c:v>
                </c:pt>
                <c:pt idx="132595">
                  <c:v>66297.5</c:v>
                </c:pt>
                <c:pt idx="132596">
                  <c:v>66298</c:v>
                </c:pt>
                <c:pt idx="132597">
                  <c:v>66298.5</c:v>
                </c:pt>
                <c:pt idx="132598">
                  <c:v>66299</c:v>
                </c:pt>
                <c:pt idx="132599">
                  <c:v>66299.5</c:v>
                </c:pt>
                <c:pt idx="132600">
                  <c:v>66300</c:v>
                </c:pt>
                <c:pt idx="132601">
                  <c:v>66300.5</c:v>
                </c:pt>
                <c:pt idx="132602">
                  <c:v>66301</c:v>
                </c:pt>
                <c:pt idx="132603">
                  <c:v>66301.5</c:v>
                </c:pt>
                <c:pt idx="132604">
                  <c:v>66302</c:v>
                </c:pt>
                <c:pt idx="132605">
                  <c:v>66302.5</c:v>
                </c:pt>
                <c:pt idx="132606">
                  <c:v>66303</c:v>
                </c:pt>
                <c:pt idx="132607">
                  <c:v>66303.5</c:v>
                </c:pt>
                <c:pt idx="132608">
                  <c:v>66304</c:v>
                </c:pt>
                <c:pt idx="132609">
                  <c:v>66304.5</c:v>
                </c:pt>
                <c:pt idx="132610">
                  <c:v>66305</c:v>
                </c:pt>
                <c:pt idx="132611">
                  <c:v>66305.5</c:v>
                </c:pt>
                <c:pt idx="132612">
                  <c:v>66306</c:v>
                </c:pt>
                <c:pt idx="132613">
                  <c:v>66306.5</c:v>
                </c:pt>
                <c:pt idx="132614">
                  <c:v>66307</c:v>
                </c:pt>
                <c:pt idx="132615">
                  <c:v>66307.5</c:v>
                </c:pt>
                <c:pt idx="132616">
                  <c:v>66308</c:v>
                </c:pt>
                <c:pt idx="132617">
                  <c:v>66308.5</c:v>
                </c:pt>
                <c:pt idx="132618">
                  <c:v>66309</c:v>
                </c:pt>
                <c:pt idx="132619">
                  <c:v>66309.5</c:v>
                </c:pt>
                <c:pt idx="132620">
                  <c:v>66310</c:v>
                </c:pt>
                <c:pt idx="132621">
                  <c:v>66310.5</c:v>
                </c:pt>
                <c:pt idx="132622">
                  <c:v>66311</c:v>
                </c:pt>
                <c:pt idx="132623">
                  <c:v>66311.5</c:v>
                </c:pt>
                <c:pt idx="132624">
                  <c:v>66312</c:v>
                </c:pt>
                <c:pt idx="132625">
                  <c:v>66312.5</c:v>
                </c:pt>
                <c:pt idx="132626">
                  <c:v>66313</c:v>
                </c:pt>
                <c:pt idx="132627">
                  <c:v>66313.5</c:v>
                </c:pt>
                <c:pt idx="132628">
                  <c:v>66314</c:v>
                </c:pt>
                <c:pt idx="132629">
                  <c:v>66314.5</c:v>
                </c:pt>
                <c:pt idx="132630">
                  <c:v>66315</c:v>
                </c:pt>
                <c:pt idx="132631">
                  <c:v>66315.5</c:v>
                </c:pt>
                <c:pt idx="132632">
                  <c:v>66316</c:v>
                </c:pt>
                <c:pt idx="132633">
                  <c:v>66316.5</c:v>
                </c:pt>
                <c:pt idx="132634">
                  <c:v>66317</c:v>
                </c:pt>
                <c:pt idx="132635">
                  <c:v>66317.5</c:v>
                </c:pt>
                <c:pt idx="132636">
                  <c:v>66318</c:v>
                </c:pt>
                <c:pt idx="132637">
                  <c:v>66318.5</c:v>
                </c:pt>
                <c:pt idx="132638">
                  <c:v>66319</c:v>
                </c:pt>
                <c:pt idx="132639">
                  <c:v>66319.5</c:v>
                </c:pt>
                <c:pt idx="132640">
                  <c:v>66320</c:v>
                </c:pt>
                <c:pt idx="132641">
                  <c:v>66320.5</c:v>
                </c:pt>
                <c:pt idx="132642">
                  <c:v>66321</c:v>
                </c:pt>
                <c:pt idx="132643">
                  <c:v>66321.5</c:v>
                </c:pt>
                <c:pt idx="132644">
                  <c:v>66322</c:v>
                </c:pt>
                <c:pt idx="132645">
                  <c:v>66322.5</c:v>
                </c:pt>
                <c:pt idx="132646">
                  <c:v>66323</c:v>
                </c:pt>
                <c:pt idx="132647">
                  <c:v>66323.5</c:v>
                </c:pt>
                <c:pt idx="132648">
                  <c:v>66324</c:v>
                </c:pt>
                <c:pt idx="132649">
                  <c:v>66324.5</c:v>
                </c:pt>
                <c:pt idx="132650">
                  <c:v>66325</c:v>
                </c:pt>
                <c:pt idx="132651">
                  <c:v>66325.5</c:v>
                </c:pt>
                <c:pt idx="132652">
                  <c:v>66326</c:v>
                </c:pt>
                <c:pt idx="132653">
                  <c:v>66326.5</c:v>
                </c:pt>
                <c:pt idx="132654">
                  <c:v>66327</c:v>
                </c:pt>
                <c:pt idx="132655">
                  <c:v>66327.5</c:v>
                </c:pt>
                <c:pt idx="132656">
                  <c:v>66328</c:v>
                </c:pt>
                <c:pt idx="132657">
                  <c:v>66328.5</c:v>
                </c:pt>
                <c:pt idx="132658">
                  <c:v>66329</c:v>
                </c:pt>
                <c:pt idx="132659">
                  <c:v>66329.5</c:v>
                </c:pt>
                <c:pt idx="132660">
                  <c:v>66330</c:v>
                </c:pt>
                <c:pt idx="132661">
                  <c:v>66330.5</c:v>
                </c:pt>
                <c:pt idx="132662">
                  <c:v>66331</c:v>
                </c:pt>
                <c:pt idx="132663">
                  <c:v>66331.5</c:v>
                </c:pt>
                <c:pt idx="132664">
                  <c:v>66332</c:v>
                </c:pt>
                <c:pt idx="132665">
                  <c:v>66332.5</c:v>
                </c:pt>
                <c:pt idx="132666">
                  <c:v>66333</c:v>
                </c:pt>
                <c:pt idx="132667">
                  <c:v>66333.5</c:v>
                </c:pt>
                <c:pt idx="132668">
                  <c:v>66334</c:v>
                </c:pt>
                <c:pt idx="132669">
                  <c:v>66334.5</c:v>
                </c:pt>
                <c:pt idx="132670">
                  <c:v>66335</c:v>
                </c:pt>
                <c:pt idx="132671">
                  <c:v>66335.5</c:v>
                </c:pt>
                <c:pt idx="132672">
                  <c:v>66336</c:v>
                </c:pt>
                <c:pt idx="132673">
                  <c:v>66336.5</c:v>
                </c:pt>
                <c:pt idx="132674">
                  <c:v>66337</c:v>
                </c:pt>
                <c:pt idx="132675">
                  <c:v>66337.5</c:v>
                </c:pt>
                <c:pt idx="132676">
                  <c:v>66338</c:v>
                </c:pt>
                <c:pt idx="132677">
                  <c:v>66338.5</c:v>
                </c:pt>
                <c:pt idx="132678">
                  <c:v>66339</c:v>
                </c:pt>
                <c:pt idx="132679">
                  <c:v>66339.5</c:v>
                </c:pt>
                <c:pt idx="132680">
                  <c:v>66340</c:v>
                </c:pt>
                <c:pt idx="132681">
                  <c:v>66340.5</c:v>
                </c:pt>
                <c:pt idx="132682">
                  <c:v>66341</c:v>
                </c:pt>
                <c:pt idx="132683">
                  <c:v>66341.5</c:v>
                </c:pt>
                <c:pt idx="132684">
                  <c:v>66342</c:v>
                </c:pt>
                <c:pt idx="132685">
                  <c:v>66342.5</c:v>
                </c:pt>
                <c:pt idx="132686">
                  <c:v>66343</c:v>
                </c:pt>
                <c:pt idx="132687">
                  <c:v>66343.5</c:v>
                </c:pt>
                <c:pt idx="132688">
                  <c:v>66344</c:v>
                </c:pt>
                <c:pt idx="132689">
                  <c:v>66344.5</c:v>
                </c:pt>
                <c:pt idx="132690">
                  <c:v>66345</c:v>
                </c:pt>
                <c:pt idx="132691">
                  <c:v>66345.5</c:v>
                </c:pt>
                <c:pt idx="132692">
                  <c:v>66346</c:v>
                </c:pt>
                <c:pt idx="132693">
                  <c:v>66346.5</c:v>
                </c:pt>
                <c:pt idx="132694">
                  <c:v>66347</c:v>
                </c:pt>
                <c:pt idx="132695">
                  <c:v>66347.5</c:v>
                </c:pt>
                <c:pt idx="132696">
                  <c:v>66348</c:v>
                </c:pt>
                <c:pt idx="132697">
                  <c:v>66348.5</c:v>
                </c:pt>
                <c:pt idx="132698">
                  <c:v>66349</c:v>
                </c:pt>
                <c:pt idx="132699">
                  <c:v>66349.5</c:v>
                </c:pt>
                <c:pt idx="132700">
                  <c:v>66350</c:v>
                </c:pt>
                <c:pt idx="132701">
                  <c:v>66350.5</c:v>
                </c:pt>
                <c:pt idx="132702">
                  <c:v>66351</c:v>
                </c:pt>
                <c:pt idx="132703">
                  <c:v>66351.5</c:v>
                </c:pt>
                <c:pt idx="132704">
                  <c:v>66352</c:v>
                </c:pt>
                <c:pt idx="132705">
                  <c:v>66352.5</c:v>
                </c:pt>
                <c:pt idx="132706">
                  <c:v>66353</c:v>
                </c:pt>
                <c:pt idx="132707">
                  <c:v>66353.5</c:v>
                </c:pt>
                <c:pt idx="132708">
                  <c:v>66354</c:v>
                </c:pt>
                <c:pt idx="132709">
                  <c:v>66354.5</c:v>
                </c:pt>
                <c:pt idx="132710">
                  <c:v>66355</c:v>
                </c:pt>
                <c:pt idx="132711">
                  <c:v>66355.5</c:v>
                </c:pt>
                <c:pt idx="132712">
                  <c:v>66356</c:v>
                </c:pt>
                <c:pt idx="132713">
                  <c:v>66356.5</c:v>
                </c:pt>
                <c:pt idx="132714">
                  <c:v>66357</c:v>
                </c:pt>
                <c:pt idx="132715">
                  <c:v>66357.5</c:v>
                </c:pt>
                <c:pt idx="132716">
                  <c:v>66358</c:v>
                </c:pt>
                <c:pt idx="132717">
                  <c:v>66358.5</c:v>
                </c:pt>
                <c:pt idx="132718">
                  <c:v>66359</c:v>
                </c:pt>
                <c:pt idx="132719">
                  <c:v>66359.5</c:v>
                </c:pt>
                <c:pt idx="132720">
                  <c:v>66360</c:v>
                </c:pt>
                <c:pt idx="132721">
                  <c:v>66360.5</c:v>
                </c:pt>
                <c:pt idx="132722">
                  <c:v>66361</c:v>
                </c:pt>
                <c:pt idx="132723">
                  <c:v>66361.5</c:v>
                </c:pt>
                <c:pt idx="132724">
                  <c:v>66362</c:v>
                </c:pt>
                <c:pt idx="132725">
                  <c:v>66362.5</c:v>
                </c:pt>
                <c:pt idx="132726">
                  <c:v>66363</c:v>
                </c:pt>
                <c:pt idx="132727">
                  <c:v>66363.5</c:v>
                </c:pt>
                <c:pt idx="132728">
                  <c:v>66364</c:v>
                </c:pt>
                <c:pt idx="132729">
                  <c:v>66364.5</c:v>
                </c:pt>
                <c:pt idx="132730">
                  <c:v>66365</c:v>
                </c:pt>
                <c:pt idx="132731">
                  <c:v>66365.5</c:v>
                </c:pt>
                <c:pt idx="132732">
                  <c:v>66366</c:v>
                </c:pt>
                <c:pt idx="132733">
                  <c:v>66366.5</c:v>
                </c:pt>
                <c:pt idx="132734">
                  <c:v>66367</c:v>
                </c:pt>
                <c:pt idx="132735">
                  <c:v>66367.5</c:v>
                </c:pt>
                <c:pt idx="132736">
                  <c:v>66368</c:v>
                </c:pt>
                <c:pt idx="132737">
                  <c:v>66368.5</c:v>
                </c:pt>
                <c:pt idx="132738">
                  <c:v>66369</c:v>
                </c:pt>
                <c:pt idx="132739">
                  <c:v>66369.5</c:v>
                </c:pt>
                <c:pt idx="132740">
                  <c:v>66370</c:v>
                </c:pt>
                <c:pt idx="132741">
                  <c:v>66370.5</c:v>
                </c:pt>
                <c:pt idx="132742">
                  <c:v>66371</c:v>
                </c:pt>
                <c:pt idx="132743">
                  <c:v>66371.5</c:v>
                </c:pt>
                <c:pt idx="132744">
                  <c:v>66372</c:v>
                </c:pt>
                <c:pt idx="132745">
                  <c:v>66372.5</c:v>
                </c:pt>
                <c:pt idx="132746">
                  <c:v>66373</c:v>
                </c:pt>
                <c:pt idx="132747">
                  <c:v>66373.5</c:v>
                </c:pt>
                <c:pt idx="132748">
                  <c:v>66374</c:v>
                </c:pt>
                <c:pt idx="132749">
                  <c:v>66374.5</c:v>
                </c:pt>
                <c:pt idx="132750">
                  <c:v>66375</c:v>
                </c:pt>
                <c:pt idx="132751">
                  <c:v>66375.5</c:v>
                </c:pt>
                <c:pt idx="132752">
                  <c:v>66376</c:v>
                </c:pt>
                <c:pt idx="132753">
                  <c:v>66376.5</c:v>
                </c:pt>
                <c:pt idx="132754">
                  <c:v>66377</c:v>
                </c:pt>
                <c:pt idx="132755">
                  <c:v>66377.5</c:v>
                </c:pt>
                <c:pt idx="132756">
                  <c:v>66378</c:v>
                </c:pt>
                <c:pt idx="132757">
                  <c:v>66378.5</c:v>
                </c:pt>
                <c:pt idx="132758">
                  <c:v>66379</c:v>
                </c:pt>
                <c:pt idx="132759">
                  <c:v>66379.5</c:v>
                </c:pt>
                <c:pt idx="132760">
                  <c:v>66380</c:v>
                </c:pt>
                <c:pt idx="132761">
                  <c:v>66380.5</c:v>
                </c:pt>
                <c:pt idx="132762">
                  <c:v>66381</c:v>
                </c:pt>
                <c:pt idx="132763">
                  <c:v>66381.5</c:v>
                </c:pt>
                <c:pt idx="132764">
                  <c:v>66382</c:v>
                </c:pt>
                <c:pt idx="132765">
                  <c:v>66382.5</c:v>
                </c:pt>
                <c:pt idx="132766">
                  <c:v>66383</c:v>
                </c:pt>
                <c:pt idx="132767">
                  <c:v>66383.5</c:v>
                </c:pt>
                <c:pt idx="132768">
                  <c:v>66384</c:v>
                </c:pt>
                <c:pt idx="132769">
                  <c:v>66384.5</c:v>
                </c:pt>
                <c:pt idx="132770">
                  <c:v>66385</c:v>
                </c:pt>
                <c:pt idx="132771">
                  <c:v>66385.5</c:v>
                </c:pt>
                <c:pt idx="132772">
                  <c:v>66386</c:v>
                </c:pt>
                <c:pt idx="132773">
                  <c:v>66386.5</c:v>
                </c:pt>
                <c:pt idx="132774">
                  <c:v>66387</c:v>
                </c:pt>
                <c:pt idx="132775">
                  <c:v>66387.5</c:v>
                </c:pt>
                <c:pt idx="132776">
                  <c:v>66388</c:v>
                </c:pt>
                <c:pt idx="132777">
                  <c:v>66388.5</c:v>
                </c:pt>
                <c:pt idx="132778">
                  <c:v>66389</c:v>
                </c:pt>
                <c:pt idx="132779">
                  <c:v>66389.5</c:v>
                </c:pt>
                <c:pt idx="132780">
                  <c:v>66390</c:v>
                </c:pt>
                <c:pt idx="132781">
                  <c:v>66390.5</c:v>
                </c:pt>
                <c:pt idx="132782">
                  <c:v>66391</c:v>
                </c:pt>
                <c:pt idx="132783">
                  <c:v>66391.5</c:v>
                </c:pt>
                <c:pt idx="132784">
                  <c:v>66392</c:v>
                </c:pt>
                <c:pt idx="132785">
                  <c:v>66392.5</c:v>
                </c:pt>
                <c:pt idx="132786">
                  <c:v>66393</c:v>
                </c:pt>
                <c:pt idx="132787">
                  <c:v>66393.5</c:v>
                </c:pt>
                <c:pt idx="132788">
                  <c:v>66394</c:v>
                </c:pt>
                <c:pt idx="132789">
                  <c:v>66394.5</c:v>
                </c:pt>
                <c:pt idx="132790">
                  <c:v>66395</c:v>
                </c:pt>
                <c:pt idx="132791">
                  <c:v>66395.5</c:v>
                </c:pt>
                <c:pt idx="132792">
                  <c:v>66396</c:v>
                </c:pt>
                <c:pt idx="132793">
                  <c:v>66396.5</c:v>
                </c:pt>
                <c:pt idx="132794">
                  <c:v>66397</c:v>
                </c:pt>
                <c:pt idx="132795">
                  <c:v>66397.5</c:v>
                </c:pt>
                <c:pt idx="132796">
                  <c:v>66398</c:v>
                </c:pt>
                <c:pt idx="132797">
                  <c:v>66398.5</c:v>
                </c:pt>
                <c:pt idx="132798">
                  <c:v>66399</c:v>
                </c:pt>
                <c:pt idx="132799">
                  <c:v>66399.5</c:v>
                </c:pt>
                <c:pt idx="132800">
                  <c:v>66400</c:v>
                </c:pt>
                <c:pt idx="132801">
                  <c:v>66400.5</c:v>
                </c:pt>
                <c:pt idx="132802">
                  <c:v>66401</c:v>
                </c:pt>
                <c:pt idx="132803">
                  <c:v>66401.5</c:v>
                </c:pt>
                <c:pt idx="132804">
                  <c:v>66402</c:v>
                </c:pt>
                <c:pt idx="132805">
                  <c:v>66402.5</c:v>
                </c:pt>
                <c:pt idx="132806">
                  <c:v>66403</c:v>
                </c:pt>
                <c:pt idx="132807">
                  <c:v>66403.5</c:v>
                </c:pt>
                <c:pt idx="132808">
                  <c:v>66404</c:v>
                </c:pt>
                <c:pt idx="132809">
                  <c:v>66404.5</c:v>
                </c:pt>
                <c:pt idx="132810">
                  <c:v>66405</c:v>
                </c:pt>
                <c:pt idx="132811">
                  <c:v>66405.5</c:v>
                </c:pt>
                <c:pt idx="132812">
                  <c:v>66406</c:v>
                </c:pt>
                <c:pt idx="132813">
                  <c:v>66406.5</c:v>
                </c:pt>
                <c:pt idx="132814">
                  <c:v>66407</c:v>
                </c:pt>
                <c:pt idx="132815">
                  <c:v>66407.5</c:v>
                </c:pt>
                <c:pt idx="132816">
                  <c:v>66408</c:v>
                </c:pt>
                <c:pt idx="132817">
                  <c:v>66408.5</c:v>
                </c:pt>
                <c:pt idx="132818">
                  <c:v>66409</c:v>
                </c:pt>
                <c:pt idx="132819">
                  <c:v>66409.5</c:v>
                </c:pt>
                <c:pt idx="132820">
                  <c:v>66410</c:v>
                </c:pt>
                <c:pt idx="132821">
                  <c:v>66410.5</c:v>
                </c:pt>
                <c:pt idx="132822">
                  <c:v>66411</c:v>
                </c:pt>
                <c:pt idx="132823">
                  <c:v>66411.5</c:v>
                </c:pt>
                <c:pt idx="132824">
                  <c:v>66412</c:v>
                </c:pt>
                <c:pt idx="132825">
                  <c:v>66412.5</c:v>
                </c:pt>
                <c:pt idx="132826">
                  <c:v>66413</c:v>
                </c:pt>
                <c:pt idx="132827">
                  <c:v>66413.5</c:v>
                </c:pt>
                <c:pt idx="132828">
                  <c:v>66414</c:v>
                </c:pt>
                <c:pt idx="132829">
                  <c:v>66414.5</c:v>
                </c:pt>
                <c:pt idx="132830">
                  <c:v>66415</c:v>
                </c:pt>
                <c:pt idx="132831">
                  <c:v>66415.5</c:v>
                </c:pt>
                <c:pt idx="132832">
                  <c:v>66416</c:v>
                </c:pt>
                <c:pt idx="132833">
                  <c:v>66416.5</c:v>
                </c:pt>
                <c:pt idx="132834">
                  <c:v>66417</c:v>
                </c:pt>
                <c:pt idx="132835">
                  <c:v>66417.5</c:v>
                </c:pt>
                <c:pt idx="132836">
                  <c:v>66418</c:v>
                </c:pt>
                <c:pt idx="132837">
                  <c:v>66418.5</c:v>
                </c:pt>
                <c:pt idx="132838">
                  <c:v>66419</c:v>
                </c:pt>
                <c:pt idx="132839">
                  <c:v>66419.5</c:v>
                </c:pt>
                <c:pt idx="132840">
                  <c:v>66420</c:v>
                </c:pt>
                <c:pt idx="132841">
                  <c:v>66420.5</c:v>
                </c:pt>
                <c:pt idx="132842">
                  <c:v>66421</c:v>
                </c:pt>
                <c:pt idx="132843">
                  <c:v>66421.5</c:v>
                </c:pt>
                <c:pt idx="132844">
                  <c:v>66422</c:v>
                </c:pt>
                <c:pt idx="132845">
                  <c:v>66422.5</c:v>
                </c:pt>
                <c:pt idx="132846">
                  <c:v>66423</c:v>
                </c:pt>
                <c:pt idx="132847">
                  <c:v>66423.5</c:v>
                </c:pt>
                <c:pt idx="132848">
                  <c:v>66424</c:v>
                </c:pt>
                <c:pt idx="132849">
                  <c:v>66424.5</c:v>
                </c:pt>
                <c:pt idx="132850">
                  <c:v>66425</c:v>
                </c:pt>
                <c:pt idx="132851">
                  <c:v>66425.5</c:v>
                </c:pt>
                <c:pt idx="132852">
                  <c:v>66426</c:v>
                </c:pt>
                <c:pt idx="132853">
                  <c:v>66426.5</c:v>
                </c:pt>
                <c:pt idx="132854">
                  <c:v>66427</c:v>
                </c:pt>
                <c:pt idx="132855">
                  <c:v>66427.5</c:v>
                </c:pt>
                <c:pt idx="132856">
                  <c:v>66428</c:v>
                </c:pt>
                <c:pt idx="132857">
                  <c:v>66428.5</c:v>
                </c:pt>
                <c:pt idx="132858">
                  <c:v>66429</c:v>
                </c:pt>
                <c:pt idx="132859">
                  <c:v>66429.5</c:v>
                </c:pt>
                <c:pt idx="132860">
                  <c:v>66430</c:v>
                </c:pt>
                <c:pt idx="132861">
                  <c:v>66430.5</c:v>
                </c:pt>
                <c:pt idx="132862">
                  <c:v>66431</c:v>
                </c:pt>
                <c:pt idx="132863">
                  <c:v>66431.5</c:v>
                </c:pt>
                <c:pt idx="132864">
                  <c:v>66432</c:v>
                </c:pt>
                <c:pt idx="132865">
                  <c:v>66432.5</c:v>
                </c:pt>
                <c:pt idx="132866">
                  <c:v>66433</c:v>
                </c:pt>
                <c:pt idx="132867">
                  <c:v>66433.5</c:v>
                </c:pt>
                <c:pt idx="132868">
                  <c:v>66434</c:v>
                </c:pt>
                <c:pt idx="132869">
                  <c:v>66434.5</c:v>
                </c:pt>
                <c:pt idx="132870">
                  <c:v>66435</c:v>
                </c:pt>
                <c:pt idx="132871">
                  <c:v>66435.5</c:v>
                </c:pt>
                <c:pt idx="132872">
                  <c:v>66436</c:v>
                </c:pt>
                <c:pt idx="132873">
                  <c:v>66436.5</c:v>
                </c:pt>
                <c:pt idx="132874">
                  <c:v>66437</c:v>
                </c:pt>
                <c:pt idx="132875">
                  <c:v>66437.5</c:v>
                </c:pt>
                <c:pt idx="132876">
                  <c:v>66438</c:v>
                </c:pt>
                <c:pt idx="132877">
                  <c:v>66438.5</c:v>
                </c:pt>
                <c:pt idx="132878">
                  <c:v>66439</c:v>
                </c:pt>
                <c:pt idx="132879">
                  <c:v>66439.5</c:v>
                </c:pt>
                <c:pt idx="132880">
                  <c:v>66440</c:v>
                </c:pt>
                <c:pt idx="132881">
                  <c:v>66440.5</c:v>
                </c:pt>
                <c:pt idx="132882">
                  <c:v>66441</c:v>
                </c:pt>
                <c:pt idx="132883">
                  <c:v>66441.5</c:v>
                </c:pt>
                <c:pt idx="132884">
                  <c:v>66442</c:v>
                </c:pt>
                <c:pt idx="132885">
                  <c:v>66442.5</c:v>
                </c:pt>
                <c:pt idx="132886">
                  <c:v>66443</c:v>
                </c:pt>
                <c:pt idx="132887">
                  <c:v>66443.5</c:v>
                </c:pt>
                <c:pt idx="132888">
                  <c:v>66444</c:v>
                </c:pt>
                <c:pt idx="132889">
                  <c:v>66444.5</c:v>
                </c:pt>
                <c:pt idx="132890">
                  <c:v>66445</c:v>
                </c:pt>
                <c:pt idx="132891">
                  <c:v>66445.5</c:v>
                </c:pt>
                <c:pt idx="132892">
                  <c:v>66446</c:v>
                </c:pt>
                <c:pt idx="132893">
                  <c:v>66446.5</c:v>
                </c:pt>
                <c:pt idx="132894">
                  <c:v>66447</c:v>
                </c:pt>
                <c:pt idx="132895">
                  <c:v>66447.5</c:v>
                </c:pt>
                <c:pt idx="132896">
                  <c:v>66448</c:v>
                </c:pt>
                <c:pt idx="132897">
                  <c:v>66448.5</c:v>
                </c:pt>
                <c:pt idx="132898">
                  <c:v>66449</c:v>
                </c:pt>
                <c:pt idx="132899">
                  <c:v>66449.5</c:v>
                </c:pt>
                <c:pt idx="132900">
                  <c:v>66450</c:v>
                </c:pt>
                <c:pt idx="132901">
                  <c:v>66450.5</c:v>
                </c:pt>
                <c:pt idx="132902">
                  <c:v>66451</c:v>
                </c:pt>
                <c:pt idx="132903">
                  <c:v>66451.5</c:v>
                </c:pt>
                <c:pt idx="132904">
                  <c:v>66452</c:v>
                </c:pt>
                <c:pt idx="132905">
                  <c:v>66452.5</c:v>
                </c:pt>
                <c:pt idx="132906">
                  <c:v>66453</c:v>
                </c:pt>
                <c:pt idx="132907">
                  <c:v>66453.5</c:v>
                </c:pt>
                <c:pt idx="132908">
                  <c:v>66454</c:v>
                </c:pt>
                <c:pt idx="132909">
                  <c:v>66454.5</c:v>
                </c:pt>
                <c:pt idx="132910">
                  <c:v>66455</c:v>
                </c:pt>
                <c:pt idx="132911">
                  <c:v>66455.5</c:v>
                </c:pt>
                <c:pt idx="132912">
                  <c:v>66456</c:v>
                </c:pt>
                <c:pt idx="132913">
                  <c:v>66456.5</c:v>
                </c:pt>
                <c:pt idx="132914">
                  <c:v>66457</c:v>
                </c:pt>
                <c:pt idx="132915">
                  <c:v>66457.5</c:v>
                </c:pt>
                <c:pt idx="132916">
                  <c:v>66458</c:v>
                </c:pt>
                <c:pt idx="132917">
                  <c:v>66458.5</c:v>
                </c:pt>
                <c:pt idx="132918">
                  <c:v>66459</c:v>
                </c:pt>
                <c:pt idx="132919">
                  <c:v>66459.5</c:v>
                </c:pt>
                <c:pt idx="132920">
                  <c:v>66460</c:v>
                </c:pt>
                <c:pt idx="132921">
                  <c:v>66460.5</c:v>
                </c:pt>
                <c:pt idx="132922">
                  <c:v>66461</c:v>
                </c:pt>
                <c:pt idx="132923">
                  <c:v>66461.5</c:v>
                </c:pt>
                <c:pt idx="132924">
                  <c:v>66462</c:v>
                </c:pt>
                <c:pt idx="132925">
                  <c:v>66462.5</c:v>
                </c:pt>
                <c:pt idx="132926">
                  <c:v>66463</c:v>
                </c:pt>
                <c:pt idx="132927">
                  <c:v>66463.5</c:v>
                </c:pt>
                <c:pt idx="132928">
                  <c:v>66464</c:v>
                </c:pt>
                <c:pt idx="132929">
                  <c:v>66464.5</c:v>
                </c:pt>
                <c:pt idx="132930">
                  <c:v>66465</c:v>
                </c:pt>
                <c:pt idx="132931">
                  <c:v>66465.5</c:v>
                </c:pt>
                <c:pt idx="132932">
                  <c:v>66466</c:v>
                </c:pt>
                <c:pt idx="132933">
                  <c:v>66466.5</c:v>
                </c:pt>
                <c:pt idx="132934">
                  <c:v>66467</c:v>
                </c:pt>
                <c:pt idx="132935">
                  <c:v>66467.5</c:v>
                </c:pt>
                <c:pt idx="132936">
                  <c:v>66468</c:v>
                </c:pt>
                <c:pt idx="132937">
                  <c:v>66468.5</c:v>
                </c:pt>
                <c:pt idx="132938">
                  <c:v>66469</c:v>
                </c:pt>
                <c:pt idx="132939">
                  <c:v>66469.5</c:v>
                </c:pt>
                <c:pt idx="132940">
                  <c:v>66470</c:v>
                </c:pt>
                <c:pt idx="132941">
                  <c:v>66470.5</c:v>
                </c:pt>
                <c:pt idx="132942">
                  <c:v>66471</c:v>
                </c:pt>
                <c:pt idx="132943">
                  <c:v>66471.5</c:v>
                </c:pt>
                <c:pt idx="132944">
                  <c:v>66472</c:v>
                </c:pt>
                <c:pt idx="132945">
                  <c:v>66472.5</c:v>
                </c:pt>
                <c:pt idx="132946">
                  <c:v>66473</c:v>
                </c:pt>
                <c:pt idx="132947">
                  <c:v>66473.5</c:v>
                </c:pt>
                <c:pt idx="132948">
                  <c:v>66474</c:v>
                </c:pt>
                <c:pt idx="132949">
                  <c:v>66474.5</c:v>
                </c:pt>
                <c:pt idx="132950">
                  <c:v>66475</c:v>
                </c:pt>
                <c:pt idx="132951">
                  <c:v>66475.5</c:v>
                </c:pt>
                <c:pt idx="132952">
                  <c:v>66476</c:v>
                </c:pt>
                <c:pt idx="132953">
                  <c:v>66476.5</c:v>
                </c:pt>
                <c:pt idx="132954">
                  <c:v>66477</c:v>
                </c:pt>
                <c:pt idx="132955">
                  <c:v>66477.5</c:v>
                </c:pt>
                <c:pt idx="132956">
                  <c:v>66478</c:v>
                </c:pt>
                <c:pt idx="132957">
                  <c:v>66478.5</c:v>
                </c:pt>
                <c:pt idx="132958">
                  <c:v>66479</c:v>
                </c:pt>
                <c:pt idx="132959">
                  <c:v>66479.5</c:v>
                </c:pt>
                <c:pt idx="132960">
                  <c:v>66480</c:v>
                </c:pt>
                <c:pt idx="132961">
                  <c:v>66480.5</c:v>
                </c:pt>
                <c:pt idx="132962">
                  <c:v>66481</c:v>
                </c:pt>
                <c:pt idx="132963">
                  <c:v>66481.5</c:v>
                </c:pt>
                <c:pt idx="132964">
                  <c:v>66482</c:v>
                </c:pt>
                <c:pt idx="132965">
                  <c:v>66482.5</c:v>
                </c:pt>
                <c:pt idx="132966">
                  <c:v>66483</c:v>
                </c:pt>
                <c:pt idx="132967">
                  <c:v>66483.5</c:v>
                </c:pt>
                <c:pt idx="132968">
                  <c:v>66484</c:v>
                </c:pt>
                <c:pt idx="132969">
                  <c:v>66484.5</c:v>
                </c:pt>
                <c:pt idx="132970">
                  <c:v>66485</c:v>
                </c:pt>
                <c:pt idx="132971">
                  <c:v>66485.5</c:v>
                </c:pt>
                <c:pt idx="132972">
                  <c:v>66486</c:v>
                </c:pt>
                <c:pt idx="132973">
                  <c:v>66486.5</c:v>
                </c:pt>
                <c:pt idx="132974">
                  <c:v>66487</c:v>
                </c:pt>
                <c:pt idx="132975">
                  <c:v>66487.5</c:v>
                </c:pt>
                <c:pt idx="132976">
                  <c:v>66488</c:v>
                </c:pt>
                <c:pt idx="132977">
                  <c:v>66488.5</c:v>
                </c:pt>
                <c:pt idx="132978">
                  <c:v>66489</c:v>
                </c:pt>
                <c:pt idx="132979">
                  <c:v>66489.5</c:v>
                </c:pt>
                <c:pt idx="132980">
                  <c:v>66490</c:v>
                </c:pt>
                <c:pt idx="132981">
                  <c:v>66490.5</c:v>
                </c:pt>
                <c:pt idx="132982">
                  <c:v>66491</c:v>
                </c:pt>
                <c:pt idx="132983">
                  <c:v>66491.5</c:v>
                </c:pt>
                <c:pt idx="132984">
                  <c:v>66492</c:v>
                </c:pt>
                <c:pt idx="132985">
                  <c:v>66492.5</c:v>
                </c:pt>
                <c:pt idx="132986">
                  <c:v>66493</c:v>
                </c:pt>
                <c:pt idx="132987">
                  <c:v>66493.5</c:v>
                </c:pt>
                <c:pt idx="132988">
                  <c:v>66494</c:v>
                </c:pt>
                <c:pt idx="132989">
                  <c:v>66494.5</c:v>
                </c:pt>
                <c:pt idx="132990">
                  <c:v>66495</c:v>
                </c:pt>
                <c:pt idx="132991">
                  <c:v>66495.5</c:v>
                </c:pt>
                <c:pt idx="132992">
                  <c:v>66496</c:v>
                </c:pt>
                <c:pt idx="132993">
                  <c:v>66496.5</c:v>
                </c:pt>
                <c:pt idx="132994">
                  <c:v>66497</c:v>
                </c:pt>
                <c:pt idx="132995">
                  <c:v>66497.5</c:v>
                </c:pt>
                <c:pt idx="132996">
                  <c:v>66498</c:v>
                </c:pt>
                <c:pt idx="132997">
                  <c:v>66498.5</c:v>
                </c:pt>
                <c:pt idx="132998">
                  <c:v>66499</c:v>
                </c:pt>
                <c:pt idx="132999">
                  <c:v>66499.5</c:v>
                </c:pt>
                <c:pt idx="133000">
                  <c:v>66500</c:v>
                </c:pt>
                <c:pt idx="133001">
                  <c:v>66500.5</c:v>
                </c:pt>
                <c:pt idx="133002">
                  <c:v>66501</c:v>
                </c:pt>
                <c:pt idx="133003">
                  <c:v>66501.5</c:v>
                </c:pt>
                <c:pt idx="133004">
                  <c:v>66502</c:v>
                </c:pt>
                <c:pt idx="133005">
                  <c:v>66502.5</c:v>
                </c:pt>
                <c:pt idx="133006">
                  <c:v>66503</c:v>
                </c:pt>
                <c:pt idx="133007">
                  <c:v>66503.5</c:v>
                </c:pt>
                <c:pt idx="133008">
                  <c:v>66504</c:v>
                </c:pt>
                <c:pt idx="133009">
                  <c:v>66504.5</c:v>
                </c:pt>
                <c:pt idx="133010">
                  <c:v>66505</c:v>
                </c:pt>
                <c:pt idx="133011">
                  <c:v>66505.5</c:v>
                </c:pt>
                <c:pt idx="133012">
                  <c:v>66506</c:v>
                </c:pt>
                <c:pt idx="133013">
                  <c:v>66506.5</c:v>
                </c:pt>
                <c:pt idx="133014">
                  <c:v>66507</c:v>
                </c:pt>
                <c:pt idx="133015">
                  <c:v>66507.5</c:v>
                </c:pt>
                <c:pt idx="133016">
                  <c:v>66508</c:v>
                </c:pt>
                <c:pt idx="133017">
                  <c:v>66508.5</c:v>
                </c:pt>
                <c:pt idx="133018">
                  <c:v>66509</c:v>
                </c:pt>
                <c:pt idx="133019">
                  <c:v>66509.5</c:v>
                </c:pt>
                <c:pt idx="133020">
                  <c:v>66510</c:v>
                </c:pt>
                <c:pt idx="133021">
                  <c:v>66510.5</c:v>
                </c:pt>
                <c:pt idx="133022">
                  <c:v>66511</c:v>
                </c:pt>
                <c:pt idx="133023">
                  <c:v>66511.5</c:v>
                </c:pt>
                <c:pt idx="133024">
                  <c:v>66512</c:v>
                </c:pt>
                <c:pt idx="133025">
                  <c:v>66512.5</c:v>
                </c:pt>
                <c:pt idx="133026">
                  <c:v>66513</c:v>
                </c:pt>
                <c:pt idx="133027">
                  <c:v>66513.5</c:v>
                </c:pt>
                <c:pt idx="133028">
                  <c:v>66514</c:v>
                </c:pt>
                <c:pt idx="133029">
                  <c:v>66514.5</c:v>
                </c:pt>
                <c:pt idx="133030">
                  <c:v>66515</c:v>
                </c:pt>
                <c:pt idx="133031">
                  <c:v>66515.5</c:v>
                </c:pt>
                <c:pt idx="133032">
                  <c:v>66516</c:v>
                </c:pt>
                <c:pt idx="133033">
                  <c:v>66516.5</c:v>
                </c:pt>
                <c:pt idx="133034">
                  <c:v>66517</c:v>
                </c:pt>
                <c:pt idx="133035">
                  <c:v>66517.5</c:v>
                </c:pt>
                <c:pt idx="133036">
                  <c:v>66518</c:v>
                </c:pt>
                <c:pt idx="133037">
                  <c:v>66518.5</c:v>
                </c:pt>
                <c:pt idx="133038">
                  <c:v>66519</c:v>
                </c:pt>
                <c:pt idx="133039">
                  <c:v>66519.5</c:v>
                </c:pt>
                <c:pt idx="133040">
                  <c:v>66520</c:v>
                </c:pt>
                <c:pt idx="133041">
                  <c:v>66520.5</c:v>
                </c:pt>
                <c:pt idx="133042">
                  <c:v>66521</c:v>
                </c:pt>
                <c:pt idx="133043">
                  <c:v>66521.5</c:v>
                </c:pt>
                <c:pt idx="133044">
                  <c:v>66522</c:v>
                </c:pt>
                <c:pt idx="133045">
                  <c:v>66522.5</c:v>
                </c:pt>
                <c:pt idx="133046">
                  <c:v>66523</c:v>
                </c:pt>
                <c:pt idx="133047">
                  <c:v>66523.5</c:v>
                </c:pt>
                <c:pt idx="133048">
                  <c:v>66524</c:v>
                </c:pt>
                <c:pt idx="133049">
                  <c:v>66524.5</c:v>
                </c:pt>
                <c:pt idx="133050">
                  <c:v>66525</c:v>
                </c:pt>
                <c:pt idx="133051">
                  <c:v>66525.5</c:v>
                </c:pt>
                <c:pt idx="133052">
                  <c:v>66526</c:v>
                </c:pt>
                <c:pt idx="133053">
                  <c:v>66526.5</c:v>
                </c:pt>
                <c:pt idx="133054">
                  <c:v>66527</c:v>
                </c:pt>
                <c:pt idx="133055">
                  <c:v>66527.5</c:v>
                </c:pt>
                <c:pt idx="133056">
                  <c:v>66528</c:v>
                </c:pt>
                <c:pt idx="133057">
                  <c:v>66528.5</c:v>
                </c:pt>
                <c:pt idx="133058">
                  <c:v>66529</c:v>
                </c:pt>
                <c:pt idx="133059">
                  <c:v>66529.5</c:v>
                </c:pt>
                <c:pt idx="133060">
                  <c:v>66530</c:v>
                </c:pt>
                <c:pt idx="133061">
                  <c:v>66530.5</c:v>
                </c:pt>
                <c:pt idx="133062">
                  <c:v>66531</c:v>
                </c:pt>
                <c:pt idx="133063">
                  <c:v>66531.5</c:v>
                </c:pt>
                <c:pt idx="133064">
                  <c:v>66532</c:v>
                </c:pt>
                <c:pt idx="133065">
                  <c:v>66532.5</c:v>
                </c:pt>
                <c:pt idx="133066">
                  <c:v>66533</c:v>
                </c:pt>
                <c:pt idx="133067">
                  <c:v>66533.5</c:v>
                </c:pt>
                <c:pt idx="133068">
                  <c:v>66534</c:v>
                </c:pt>
                <c:pt idx="133069">
                  <c:v>66534.5</c:v>
                </c:pt>
                <c:pt idx="133070">
                  <c:v>66535</c:v>
                </c:pt>
                <c:pt idx="133071">
                  <c:v>66535.5</c:v>
                </c:pt>
                <c:pt idx="133072">
                  <c:v>66536</c:v>
                </c:pt>
                <c:pt idx="133073">
                  <c:v>66536.5</c:v>
                </c:pt>
                <c:pt idx="133074">
                  <c:v>66537</c:v>
                </c:pt>
                <c:pt idx="133075">
                  <c:v>66537.5</c:v>
                </c:pt>
                <c:pt idx="133076">
                  <c:v>66538</c:v>
                </c:pt>
                <c:pt idx="133077">
                  <c:v>66538.5</c:v>
                </c:pt>
                <c:pt idx="133078">
                  <c:v>66539</c:v>
                </c:pt>
                <c:pt idx="133079">
                  <c:v>66539.5</c:v>
                </c:pt>
                <c:pt idx="133080">
                  <c:v>66540</c:v>
                </c:pt>
                <c:pt idx="133081">
                  <c:v>66540.5</c:v>
                </c:pt>
                <c:pt idx="133082">
                  <c:v>66541</c:v>
                </c:pt>
                <c:pt idx="133083">
                  <c:v>66541.5</c:v>
                </c:pt>
                <c:pt idx="133084">
                  <c:v>66542</c:v>
                </c:pt>
                <c:pt idx="133085">
                  <c:v>66542.5</c:v>
                </c:pt>
                <c:pt idx="133086">
                  <c:v>66543</c:v>
                </c:pt>
                <c:pt idx="133087">
                  <c:v>66543.5</c:v>
                </c:pt>
                <c:pt idx="133088">
                  <c:v>66544</c:v>
                </c:pt>
                <c:pt idx="133089">
                  <c:v>66544.5</c:v>
                </c:pt>
                <c:pt idx="133090">
                  <c:v>66545</c:v>
                </c:pt>
                <c:pt idx="133091">
                  <c:v>66545.5</c:v>
                </c:pt>
                <c:pt idx="133092">
                  <c:v>66546</c:v>
                </c:pt>
                <c:pt idx="133093">
                  <c:v>66546.5</c:v>
                </c:pt>
                <c:pt idx="133094">
                  <c:v>66547</c:v>
                </c:pt>
                <c:pt idx="133095">
                  <c:v>66547.5</c:v>
                </c:pt>
                <c:pt idx="133096">
                  <c:v>66548</c:v>
                </c:pt>
                <c:pt idx="133097">
                  <c:v>66548.5</c:v>
                </c:pt>
                <c:pt idx="133098">
                  <c:v>66549</c:v>
                </c:pt>
                <c:pt idx="133099">
                  <c:v>66549.5</c:v>
                </c:pt>
                <c:pt idx="133100">
                  <c:v>66550</c:v>
                </c:pt>
                <c:pt idx="133101">
                  <c:v>66550.5</c:v>
                </c:pt>
                <c:pt idx="133102">
                  <c:v>66551</c:v>
                </c:pt>
                <c:pt idx="133103">
                  <c:v>66551.5</c:v>
                </c:pt>
                <c:pt idx="133104">
                  <c:v>66552</c:v>
                </c:pt>
                <c:pt idx="133105">
                  <c:v>66552.5</c:v>
                </c:pt>
                <c:pt idx="133106">
                  <c:v>66553</c:v>
                </c:pt>
                <c:pt idx="133107">
                  <c:v>66553.5</c:v>
                </c:pt>
                <c:pt idx="133108">
                  <c:v>66554</c:v>
                </c:pt>
                <c:pt idx="133109">
                  <c:v>66554.5</c:v>
                </c:pt>
                <c:pt idx="133110">
                  <c:v>66555</c:v>
                </c:pt>
                <c:pt idx="133111">
                  <c:v>66555.5</c:v>
                </c:pt>
                <c:pt idx="133112">
                  <c:v>66556</c:v>
                </c:pt>
                <c:pt idx="133113">
                  <c:v>66556.5</c:v>
                </c:pt>
                <c:pt idx="133114">
                  <c:v>66557</c:v>
                </c:pt>
                <c:pt idx="133115">
                  <c:v>66557.5</c:v>
                </c:pt>
                <c:pt idx="133116">
                  <c:v>66558</c:v>
                </c:pt>
                <c:pt idx="133117">
                  <c:v>66558.5</c:v>
                </c:pt>
                <c:pt idx="133118">
                  <c:v>66559</c:v>
                </c:pt>
                <c:pt idx="133119">
                  <c:v>66559.5</c:v>
                </c:pt>
                <c:pt idx="133120">
                  <c:v>66560</c:v>
                </c:pt>
                <c:pt idx="133121">
                  <c:v>66560.5</c:v>
                </c:pt>
                <c:pt idx="133122">
                  <c:v>66561</c:v>
                </c:pt>
                <c:pt idx="133123">
                  <c:v>66561.5</c:v>
                </c:pt>
                <c:pt idx="133124">
                  <c:v>66562</c:v>
                </c:pt>
                <c:pt idx="133125">
                  <c:v>66562.5</c:v>
                </c:pt>
                <c:pt idx="133126">
                  <c:v>66563</c:v>
                </c:pt>
                <c:pt idx="133127">
                  <c:v>66563.5</c:v>
                </c:pt>
                <c:pt idx="133128">
                  <c:v>66564</c:v>
                </c:pt>
                <c:pt idx="133129">
                  <c:v>66564.5</c:v>
                </c:pt>
                <c:pt idx="133130">
                  <c:v>66565</c:v>
                </c:pt>
                <c:pt idx="133131">
                  <c:v>66565.5</c:v>
                </c:pt>
                <c:pt idx="133132">
                  <c:v>66566</c:v>
                </c:pt>
                <c:pt idx="133133">
                  <c:v>66566.5</c:v>
                </c:pt>
                <c:pt idx="133134">
                  <c:v>66567</c:v>
                </c:pt>
                <c:pt idx="133135">
                  <c:v>66567.5</c:v>
                </c:pt>
                <c:pt idx="133136">
                  <c:v>66568</c:v>
                </c:pt>
                <c:pt idx="133137">
                  <c:v>66568.5</c:v>
                </c:pt>
                <c:pt idx="133138">
                  <c:v>66569</c:v>
                </c:pt>
                <c:pt idx="133139">
                  <c:v>66569.5</c:v>
                </c:pt>
                <c:pt idx="133140">
                  <c:v>66570</c:v>
                </c:pt>
                <c:pt idx="133141">
                  <c:v>66570.5</c:v>
                </c:pt>
                <c:pt idx="133142">
                  <c:v>66571</c:v>
                </c:pt>
                <c:pt idx="133143">
                  <c:v>66571.5</c:v>
                </c:pt>
                <c:pt idx="133144">
                  <c:v>66572</c:v>
                </c:pt>
                <c:pt idx="133145">
                  <c:v>66572.5</c:v>
                </c:pt>
                <c:pt idx="133146">
                  <c:v>66573</c:v>
                </c:pt>
                <c:pt idx="133147">
                  <c:v>66573.5</c:v>
                </c:pt>
                <c:pt idx="133148">
                  <c:v>66574</c:v>
                </c:pt>
                <c:pt idx="133149">
                  <c:v>66574.5</c:v>
                </c:pt>
                <c:pt idx="133150">
                  <c:v>66575</c:v>
                </c:pt>
                <c:pt idx="133151">
                  <c:v>66575.5</c:v>
                </c:pt>
                <c:pt idx="133152">
                  <c:v>66576</c:v>
                </c:pt>
                <c:pt idx="133153">
                  <c:v>66576.5</c:v>
                </c:pt>
                <c:pt idx="133154">
                  <c:v>66577</c:v>
                </c:pt>
                <c:pt idx="133155">
                  <c:v>66577.5</c:v>
                </c:pt>
                <c:pt idx="133156">
                  <c:v>66578</c:v>
                </c:pt>
                <c:pt idx="133157">
                  <c:v>66578.5</c:v>
                </c:pt>
                <c:pt idx="133158">
                  <c:v>66579</c:v>
                </c:pt>
                <c:pt idx="133159">
                  <c:v>66579.5</c:v>
                </c:pt>
                <c:pt idx="133160">
                  <c:v>66580</c:v>
                </c:pt>
                <c:pt idx="133161">
                  <c:v>66580.5</c:v>
                </c:pt>
                <c:pt idx="133162">
                  <c:v>66581</c:v>
                </c:pt>
                <c:pt idx="133163">
                  <c:v>66581.5</c:v>
                </c:pt>
                <c:pt idx="133164">
                  <c:v>66582</c:v>
                </c:pt>
                <c:pt idx="133165">
                  <c:v>66582.5</c:v>
                </c:pt>
                <c:pt idx="133166">
                  <c:v>66583</c:v>
                </c:pt>
                <c:pt idx="133167">
                  <c:v>66583.5</c:v>
                </c:pt>
                <c:pt idx="133168">
                  <c:v>66584</c:v>
                </c:pt>
                <c:pt idx="133169">
                  <c:v>66584.5</c:v>
                </c:pt>
                <c:pt idx="133170">
                  <c:v>66585</c:v>
                </c:pt>
                <c:pt idx="133171">
                  <c:v>66585.5</c:v>
                </c:pt>
                <c:pt idx="133172">
                  <c:v>66586</c:v>
                </c:pt>
                <c:pt idx="133173">
                  <c:v>66586.5</c:v>
                </c:pt>
                <c:pt idx="133174">
                  <c:v>66587</c:v>
                </c:pt>
                <c:pt idx="133175">
                  <c:v>66587.5</c:v>
                </c:pt>
                <c:pt idx="133176">
                  <c:v>66588</c:v>
                </c:pt>
                <c:pt idx="133177">
                  <c:v>66588.5</c:v>
                </c:pt>
                <c:pt idx="133178">
                  <c:v>66589</c:v>
                </c:pt>
                <c:pt idx="133179">
                  <c:v>66589.5</c:v>
                </c:pt>
                <c:pt idx="133180">
                  <c:v>66590</c:v>
                </c:pt>
                <c:pt idx="133181">
                  <c:v>66590.5</c:v>
                </c:pt>
                <c:pt idx="133182">
                  <c:v>66591</c:v>
                </c:pt>
                <c:pt idx="133183">
                  <c:v>66591.5</c:v>
                </c:pt>
                <c:pt idx="133184">
                  <c:v>66592</c:v>
                </c:pt>
                <c:pt idx="133185">
                  <c:v>66592.5</c:v>
                </c:pt>
                <c:pt idx="133186">
                  <c:v>66593</c:v>
                </c:pt>
                <c:pt idx="133187">
                  <c:v>66593.5</c:v>
                </c:pt>
                <c:pt idx="133188">
                  <c:v>66594</c:v>
                </c:pt>
                <c:pt idx="133189">
                  <c:v>66594.5</c:v>
                </c:pt>
                <c:pt idx="133190">
                  <c:v>66595</c:v>
                </c:pt>
                <c:pt idx="133191">
                  <c:v>66595.5</c:v>
                </c:pt>
                <c:pt idx="133192">
                  <c:v>66596</c:v>
                </c:pt>
                <c:pt idx="133193">
                  <c:v>66596.5</c:v>
                </c:pt>
                <c:pt idx="133194">
                  <c:v>66597</c:v>
                </c:pt>
                <c:pt idx="133195">
                  <c:v>66597.5</c:v>
                </c:pt>
                <c:pt idx="133196">
                  <c:v>66598</c:v>
                </c:pt>
                <c:pt idx="133197">
                  <c:v>66598.5</c:v>
                </c:pt>
                <c:pt idx="133198">
                  <c:v>66599</c:v>
                </c:pt>
                <c:pt idx="133199">
                  <c:v>66599.5</c:v>
                </c:pt>
                <c:pt idx="133200">
                  <c:v>66600</c:v>
                </c:pt>
                <c:pt idx="133201">
                  <c:v>66600.5</c:v>
                </c:pt>
                <c:pt idx="133202">
                  <c:v>66601</c:v>
                </c:pt>
                <c:pt idx="133203">
                  <c:v>66601.5</c:v>
                </c:pt>
                <c:pt idx="133204">
                  <c:v>66602</c:v>
                </c:pt>
                <c:pt idx="133205">
                  <c:v>66602.5</c:v>
                </c:pt>
                <c:pt idx="133206">
                  <c:v>66603</c:v>
                </c:pt>
                <c:pt idx="133207">
                  <c:v>66603.5</c:v>
                </c:pt>
                <c:pt idx="133208">
                  <c:v>66604</c:v>
                </c:pt>
                <c:pt idx="133209">
                  <c:v>66604.5</c:v>
                </c:pt>
                <c:pt idx="133210">
                  <c:v>66605</c:v>
                </c:pt>
                <c:pt idx="133211">
                  <c:v>66605.5</c:v>
                </c:pt>
                <c:pt idx="133212">
                  <c:v>66606</c:v>
                </c:pt>
                <c:pt idx="133213">
                  <c:v>66606.5</c:v>
                </c:pt>
                <c:pt idx="133214">
                  <c:v>66607</c:v>
                </c:pt>
                <c:pt idx="133215">
                  <c:v>66607.5</c:v>
                </c:pt>
                <c:pt idx="133216">
                  <c:v>66608</c:v>
                </c:pt>
                <c:pt idx="133217">
                  <c:v>66608.5</c:v>
                </c:pt>
                <c:pt idx="133218">
                  <c:v>66609</c:v>
                </c:pt>
                <c:pt idx="133219">
                  <c:v>66609.5</c:v>
                </c:pt>
                <c:pt idx="133220">
                  <c:v>66610</c:v>
                </c:pt>
                <c:pt idx="133221">
                  <c:v>66610.5</c:v>
                </c:pt>
                <c:pt idx="133222">
                  <c:v>66611</c:v>
                </c:pt>
                <c:pt idx="133223">
                  <c:v>66611.5</c:v>
                </c:pt>
                <c:pt idx="133224">
                  <c:v>66612</c:v>
                </c:pt>
                <c:pt idx="133225">
                  <c:v>66612.5</c:v>
                </c:pt>
                <c:pt idx="133226">
                  <c:v>66613</c:v>
                </c:pt>
                <c:pt idx="133227">
                  <c:v>66613.5</c:v>
                </c:pt>
                <c:pt idx="133228">
                  <c:v>66614</c:v>
                </c:pt>
                <c:pt idx="133229">
                  <c:v>66614.5</c:v>
                </c:pt>
                <c:pt idx="133230">
                  <c:v>66615</c:v>
                </c:pt>
                <c:pt idx="133231">
                  <c:v>66615.5</c:v>
                </c:pt>
                <c:pt idx="133232">
                  <c:v>66616</c:v>
                </c:pt>
                <c:pt idx="133233">
                  <c:v>66616.5</c:v>
                </c:pt>
                <c:pt idx="133234">
                  <c:v>66617</c:v>
                </c:pt>
                <c:pt idx="133235">
                  <c:v>66617.5</c:v>
                </c:pt>
                <c:pt idx="133236">
                  <c:v>66618</c:v>
                </c:pt>
                <c:pt idx="133237">
                  <c:v>66618.5</c:v>
                </c:pt>
                <c:pt idx="133238">
                  <c:v>66619</c:v>
                </c:pt>
                <c:pt idx="133239">
                  <c:v>66619.5</c:v>
                </c:pt>
                <c:pt idx="133240">
                  <c:v>66620</c:v>
                </c:pt>
                <c:pt idx="133241">
                  <c:v>66620.5</c:v>
                </c:pt>
                <c:pt idx="133242">
                  <c:v>66621</c:v>
                </c:pt>
                <c:pt idx="133243">
                  <c:v>66621.5</c:v>
                </c:pt>
                <c:pt idx="133244">
                  <c:v>66622</c:v>
                </c:pt>
                <c:pt idx="133245">
                  <c:v>66622.5</c:v>
                </c:pt>
                <c:pt idx="133246">
                  <c:v>66623</c:v>
                </c:pt>
                <c:pt idx="133247">
                  <c:v>66623.5</c:v>
                </c:pt>
                <c:pt idx="133248">
                  <c:v>66624</c:v>
                </c:pt>
                <c:pt idx="133249">
                  <c:v>66624.5</c:v>
                </c:pt>
                <c:pt idx="133250">
                  <c:v>66625</c:v>
                </c:pt>
                <c:pt idx="133251">
                  <c:v>66625.5</c:v>
                </c:pt>
                <c:pt idx="133252">
                  <c:v>66626</c:v>
                </c:pt>
                <c:pt idx="133253">
                  <c:v>66626.5</c:v>
                </c:pt>
                <c:pt idx="133254">
                  <c:v>66627</c:v>
                </c:pt>
                <c:pt idx="133255">
                  <c:v>66627.5</c:v>
                </c:pt>
                <c:pt idx="133256">
                  <c:v>66628</c:v>
                </c:pt>
                <c:pt idx="133257">
                  <c:v>66628.5</c:v>
                </c:pt>
                <c:pt idx="133258">
                  <c:v>66629</c:v>
                </c:pt>
                <c:pt idx="133259">
                  <c:v>66629.5</c:v>
                </c:pt>
                <c:pt idx="133260">
                  <c:v>66630</c:v>
                </c:pt>
                <c:pt idx="133261">
                  <c:v>66630.5</c:v>
                </c:pt>
                <c:pt idx="133262">
                  <c:v>66631</c:v>
                </c:pt>
                <c:pt idx="133263">
                  <c:v>66631.5</c:v>
                </c:pt>
                <c:pt idx="133264">
                  <c:v>66632</c:v>
                </c:pt>
                <c:pt idx="133265">
                  <c:v>66632.5</c:v>
                </c:pt>
                <c:pt idx="133266">
                  <c:v>66633</c:v>
                </c:pt>
                <c:pt idx="133267">
                  <c:v>66633.5</c:v>
                </c:pt>
                <c:pt idx="133268">
                  <c:v>66634</c:v>
                </c:pt>
                <c:pt idx="133269">
                  <c:v>66634.5</c:v>
                </c:pt>
                <c:pt idx="133270">
                  <c:v>66635</c:v>
                </c:pt>
                <c:pt idx="133271">
                  <c:v>66635.5</c:v>
                </c:pt>
                <c:pt idx="133272">
                  <c:v>66636</c:v>
                </c:pt>
                <c:pt idx="133273">
                  <c:v>66636.5</c:v>
                </c:pt>
                <c:pt idx="133274">
                  <c:v>66637</c:v>
                </c:pt>
                <c:pt idx="133275">
                  <c:v>66637.5</c:v>
                </c:pt>
                <c:pt idx="133276">
                  <c:v>66638</c:v>
                </c:pt>
                <c:pt idx="133277">
                  <c:v>66638.5</c:v>
                </c:pt>
                <c:pt idx="133278">
                  <c:v>66639</c:v>
                </c:pt>
                <c:pt idx="133279">
                  <c:v>66639.5</c:v>
                </c:pt>
                <c:pt idx="133280">
                  <c:v>66640</c:v>
                </c:pt>
                <c:pt idx="133281">
                  <c:v>66640.5</c:v>
                </c:pt>
                <c:pt idx="133282">
                  <c:v>66641</c:v>
                </c:pt>
                <c:pt idx="133283">
                  <c:v>66641.5</c:v>
                </c:pt>
                <c:pt idx="133284">
                  <c:v>66642</c:v>
                </c:pt>
                <c:pt idx="133285">
                  <c:v>66642.5</c:v>
                </c:pt>
                <c:pt idx="133286">
                  <c:v>66643</c:v>
                </c:pt>
                <c:pt idx="133287">
                  <c:v>66643.5</c:v>
                </c:pt>
                <c:pt idx="133288">
                  <c:v>66644</c:v>
                </c:pt>
                <c:pt idx="133289">
                  <c:v>66644.5</c:v>
                </c:pt>
                <c:pt idx="133290">
                  <c:v>66645</c:v>
                </c:pt>
                <c:pt idx="133291">
                  <c:v>66645.5</c:v>
                </c:pt>
                <c:pt idx="133292">
                  <c:v>66646</c:v>
                </c:pt>
                <c:pt idx="133293">
                  <c:v>66646.5</c:v>
                </c:pt>
                <c:pt idx="133294">
                  <c:v>66647</c:v>
                </c:pt>
                <c:pt idx="133295">
                  <c:v>66647.5</c:v>
                </c:pt>
                <c:pt idx="133296">
                  <c:v>66648</c:v>
                </c:pt>
                <c:pt idx="133297">
                  <c:v>66648.5</c:v>
                </c:pt>
                <c:pt idx="133298">
                  <c:v>66649</c:v>
                </c:pt>
                <c:pt idx="133299">
                  <c:v>66649.5</c:v>
                </c:pt>
                <c:pt idx="133300">
                  <c:v>66650</c:v>
                </c:pt>
                <c:pt idx="133301">
                  <c:v>66650.5</c:v>
                </c:pt>
                <c:pt idx="133302">
                  <c:v>66651</c:v>
                </c:pt>
                <c:pt idx="133303">
                  <c:v>66651.5</c:v>
                </c:pt>
                <c:pt idx="133304">
                  <c:v>66652</c:v>
                </c:pt>
                <c:pt idx="133305">
                  <c:v>66652.5</c:v>
                </c:pt>
                <c:pt idx="133306">
                  <c:v>66653</c:v>
                </c:pt>
                <c:pt idx="133307">
                  <c:v>66653.5</c:v>
                </c:pt>
                <c:pt idx="133308">
                  <c:v>66654</c:v>
                </c:pt>
                <c:pt idx="133309">
                  <c:v>66654.5</c:v>
                </c:pt>
                <c:pt idx="133310">
                  <c:v>66655</c:v>
                </c:pt>
                <c:pt idx="133311">
                  <c:v>66655.5</c:v>
                </c:pt>
                <c:pt idx="133312">
                  <c:v>66656</c:v>
                </c:pt>
                <c:pt idx="133313">
                  <c:v>66656.5</c:v>
                </c:pt>
                <c:pt idx="133314">
                  <c:v>66657</c:v>
                </c:pt>
                <c:pt idx="133315">
                  <c:v>66657.5</c:v>
                </c:pt>
                <c:pt idx="133316">
                  <c:v>66658</c:v>
                </c:pt>
                <c:pt idx="133317">
                  <c:v>66658.5</c:v>
                </c:pt>
                <c:pt idx="133318">
                  <c:v>66659</c:v>
                </c:pt>
                <c:pt idx="133319">
                  <c:v>66659.5</c:v>
                </c:pt>
                <c:pt idx="133320">
                  <c:v>66660</c:v>
                </c:pt>
                <c:pt idx="133321">
                  <c:v>66660.5</c:v>
                </c:pt>
                <c:pt idx="133322">
                  <c:v>66661</c:v>
                </c:pt>
                <c:pt idx="133323">
                  <c:v>66661.5</c:v>
                </c:pt>
                <c:pt idx="133324">
                  <c:v>66662</c:v>
                </c:pt>
                <c:pt idx="133325">
                  <c:v>66662.5</c:v>
                </c:pt>
                <c:pt idx="133326">
                  <c:v>66663</c:v>
                </c:pt>
                <c:pt idx="133327">
                  <c:v>66663.5</c:v>
                </c:pt>
                <c:pt idx="133328">
                  <c:v>66664</c:v>
                </c:pt>
                <c:pt idx="133329">
                  <c:v>66664.5</c:v>
                </c:pt>
                <c:pt idx="133330">
                  <c:v>66665</c:v>
                </c:pt>
                <c:pt idx="133331">
                  <c:v>66665.5</c:v>
                </c:pt>
                <c:pt idx="133332">
                  <c:v>66666</c:v>
                </c:pt>
                <c:pt idx="133333">
                  <c:v>66666.5</c:v>
                </c:pt>
                <c:pt idx="133334">
                  <c:v>66667</c:v>
                </c:pt>
                <c:pt idx="133335">
                  <c:v>66667.5</c:v>
                </c:pt>
                <c:pt idx="133336">
                  <c:v>66668</c:v>
                </c:pt>
                <c:pt idx="133337">
                  <c:v>66668.5</c:v>
                </c:pt>
                <c:pt idx="133338">
                  <c:v>66669</c:v>
                </c:pt>
                <c:pt idx="133339">
                  <c:v>66669.5</c:v>
                </c:pt>
                <c:pt idx="133340">
                  <c:v>66670</c:v>
                </c:pt>
                <c:pt idx="133341">
                  <c:v>66670.5</c:v>
                </c:pt>
                <c:pt idx="133342">
                  <c:v>66671</c:v>
                </c:pt>
                <c:pt idx="133343">
                  <c:v>66671.5</c:v>
                </c:pt>
                <c:pt idx="133344">
                  <c:v>66672</c:v>
                </c:pt>
                <c:pt idx="133345">
                  <c:v>66672.5</c:v>
                </c:pt>
                <c:pt idx="133346">
                  <c:v>66673</c:v>
                </c:pt>
                <c:pt idx="133347">
                  <c:v>66673.5</c:v>
                </c:pt>
                <c:pt idx="133348">
                  <c:v>66674</c:v>
                </c:pt>
                <c:pt idx="133349">
                  <c:v>66674.5</c:v>
                </c:pt>
                <c:pt idx="133350">
                  <c:v>66675</c:v>
                </c:pt>
                <c:pt idx="133351">
                  <c:v>66675.5</c:v>
                </c:pt>
                <c:pt idx="133352">
                  <c:v>66676</c:v>
                </c:pt>
                <c:pt idx="133353">
                  <c:v>66676.5</c:v>
                </c:pt>
                <c:pt idx="133354">
                  <c:v>66677</c:v>
                </c:pt>
                <c:pt idx="133355">
                  <c:v>66677.5</c:v>
                </c:pt>
                <c:pt idx="133356">
                  <c:v>66678</c:v>
                </c:pt>
                <c:pt idx="133357">
                  <c:v>66678.5</c:v>
                </c:pt>
                <c:pt idx="133358">
                  <c:v>66679</c:v>
                </c:pt>
                <c:pt idx="133359">
                  <c:v>66679.5</c:v>
                </c:pt>
                <c:pt idx="133360">
                  <c:v>66680</c:v>
                </c:pt>
                <c:pt idx="133361">
                  <c:v>66680.5</c:v>
                </c:pt>
                <c:pt idx="133362">
                  <c:v>66681</c:v>
                </c:pt>
                <c:pt idx="133363">
                  <c:v>66681.5</c:v>
                </c:pt>
                <c:pt idx="133364">
                  <c:v>66682</c:v>
                </c:pt>
                <c:pt idx="133365">
                  <c:v>66682.5</c:v>
                </c:pt>
                <c:pt idx="133366">
                  <c:v>66683</c:v>
                </c:pt>
                <c:pt idx="133367">
                  <c:v>66683.5</c:v>
                </c:pt>
                <c:pt idx="133368">
                  <c:v>66684</c:v>
                </c:pt>
                <c:pt idx="133369">
                  <c:v>66684.5</c:v>
                </c:pt>
                <c:pt idx="133370">
                  <c:v>66685</c:v>
                </c:pt>
                <c:pt idx="133371">
                  <c:v>66685.5</c:v>
                </c:pt>
                <c:pt idx="133372">
                  <c:v>66686</c:v>
                </c:pt>
                <c:pt idx="133373">
                  <c:v>66686.5</c:v>
                </c:pt>
                <c:pt idx="133374">
                  <c:v>66687</c:v>
                </c:pt>
                <c:pt idx="133375">
                  <c:v>66687.5</c:v>
                </c:pt>
                <c:pt idx="133376">
                  <c:v>66688</c:v>
                </c:pt>
                <c:pt idx="133377">
                  <c:v>66688.5</c:v>
                </c:pt>
                <c:pt idx="133378">
                  <c:v>66689</c:v>
                </c:pt>
                <c:pt idx="133379">
                  <c:v>66689.5</c:v>
                </c:pt>
                <c:pt idx="133380">
                  <c:v>66690</c:v>
                </c:pt>
                <c:pt idx="133381">
                  <c:v>66690.5</c:v>
                </c:pt>
                <c:pt idx="133382">
                  <c:v>66691</c:v>
                </c:pt>
                <c:pt idx="133383">
                  <c:v>66691.5</c:v>
                </c:pt>
                <c:pt idx="133384">
                  <c:v>66692</c:v>
                </c:pt>
                <c:pt idx="133385">
                  <c:v>66692.5</c:v>
                </c:pt>
                <c:pt idx="133386">
                  <c:v>66693</c:v>
                </c:pt>
                <c:pt idx="133387">
                  <c:v>66693.5</c:v>
                </c:pt>
                <c:pt idx="133388">
                  <c:v>66694</c:v>
                </c:pt>
                <c:pt idx="133389">
                  <c:v>66694.5</c:v>
                </c:pt>
                <c:pt idx="133390">
                  <c:v>66695</c:v>
                </c:pt>
                <c:pt idx="133391">
                  <c:v>66695.5</c:v>
                </c:pt>
                <c:pt idx="133392">
                  <c:v>66696</c:v>
                </c:pt>
                <c:pt idx="133393">
                  <c:v>66696.5</c:v>
                </c:pt>
                <c:pt idx="133394">
                  <c:v>66697</c:v>
                </c:pt>
                <c:pt idx="133395">
                  <c:v>66697.5</c:v>
                </c:pt>
                <c:pt idx="133396">
                  <c:v>66698</c:v>
                </c:pt>
                <c:pt idx="133397">
                  <c:v>66698.5</c:v>
                </c:pt>
                <c:pt idx="133398">
                  <c:v>66699</c:v>
                </c:pt>
                <c:pt idx="133399">
                  <c:v>66699.5</c:v>
                </c:pt>
                <c:pt idx="133400">
                  <c:v>66700</c:v>
                </c:pt>
                <c:pt idx="133401">
                  <c:v>66700.5</c:v>
                </c:pt>
                <c:pt idx="133402">
                  <c:v>66701</c:v>
                </c:pt>
                <c:pt idx="133403">
                  <c:v>66701.5</c:v>
                </c:pt>
                <c:pt idx="133404">
                  <c:v>66702</c:v>
                </c:pt>
                <c:pt idx="133405">
                  <c:v>66702.5</c:v>
                </c:pt>
                <c:pt idx="133406">
                  <c:v>66703</c:v>
                </c:pt>
                <c:pt idx="133407">
                  <c:v>66703.5</c:v>
                </c:pt>
                <c:pt idx="133408">
                  <c:v>66704</c:v>
                </c:pt>
                <c:pt idx="133409">
                  <c:v>66704.5</c:v>
                </c:pt>
                <c:pt idx="133410">
                  <c:v>66705</c:v>
                </c:pt>
                <c:pt idx="133411">
                  <c:v>66705.5</c:v>
                </c:pt>
                <c:pt idx="133412">
                  <c:v>66706</c:v>
                </c:pt>
                <c:pt idx="133413">
                  <c:v>66706.5</c:v>
                </c:pt>
                <c:pt idx="133414">
                  <c:v>66707</c:v>
                </c:pt>
                <c:pt idx="133415">
                  <c:v>66707.5</c:v>
                </c:pt>
                <c:pt idx="133416">
                  <c:v>66708</c:v>
                </c:pt>
                <c:pt idx="133417">
                  <c:v>66708.5</c:v>
                </c:pt>
                <c:pt idx="133418">
                  <c:v>66709</c:v>
                </c:pt>
                <c:pt idx="133419">
                  <c:v>66709.5</c:v>
                </c:pt>
                <c:pt idx="133420">
                  <c:v>66710</c:v>
                </c:pt>
                <c:pt idx="133421">
                  <c:v>66710.5</c:v>
                </c:pt>
                <c:pt idx="133422">
                  <c:v>66711</c:v>
                </c:pt>
                <c:pt idx="133423">
                  <c:v>66711.5</c:v>
                </c:pt>
                <c:pt idx="133424">
                  <c:v>66712</c:v>
                </c:pt>
                <c:pt idx="133425">
                  <c:v>66712.5</c:v>
                </c:pt>
                <c:pt idx="133426">
                  <c:v>66713</c:v>
                </c:pt>
                <c:pt idx="133427">
                  <c:v>66713.5</c:v>
                </c:pt>
                <c:pt idx="133428">
                  <c:v>66714</c:v>
                </c:pt>
                <c:pt idx="133429">
                  <c:v>66714.5</c:v>
                </c:pt>
                <c:pt idx="133430">
                  <c:v>66715</c:v>
                </c:pt>
                <c:pt idx="133431">
                  <c:v>66715.5</c:v>
                </c:pt>
                <c:pt idx="133432">
                  <c:v>66716</c:v>
                </c:pt>
                <c:pt idx="133433">
                  <c:v>66716.5</c:v>
                </c:pt>
                <c:pt idx="133434">
                  <c:v>66717</c:v>
                </c:pt>
                <c:pt idx="133435">
                  <c:v>66717.5</c:v>
                </c:pt>
                <c:pt idx="133436">
                  <c:v>66718</c:v>
                </c:pt>
                <c:pt idx="133437">
                  <c:v>66718.5</c:v>
                </c:pt>
                <c:pt idx="133438">
                  <c:v>66719</c:v>
                </c:pt>
                <c:pt idx="133439">
                  <c:v>66719.5</c:v>
                </c:pt>
                <c:pt idx="133440">
                  <c:v>66720</c:v>
                </c:pt>
                <c:pt idx="133441">
                  <c:v>66720.5</c:v>
                </c:pt>
                <c:pt idx="133442">
                  <c:v>66721</c:v>
                </c:pt>
                <c:pt idx="133443">
                  <c:v>66721.5</c:v>
                </c:pt>
                <c:pt idx="133444">
                  <c:v>66722</c:v>
                </c:pt>
                <c:pt idx="133445">
                  <c:v>66722.5</c:v>
                </c:pt>
                <c:pt idx="133446">
                  <c:v>66723</c:v>
                </c:pt>
                <c:pt idx="133447">
                  <c:v>66723.5</c:v>
                </c:pt>
                <c:pt idx="133448">
                  <c:v>66724</c:v>
                </c:pt>
                <c:pt idx="133449">
                  <c:v>66724.5</c:v>
                </c:pt>
                <c:pt idx="133450">
                  <c:v>66725</c:v>
                </c:pt>
                <c:pt idx="133451">
                  <c:v>66725.5</c:v>
                </c:pt>
                <c:pt idx="133452">
                  <c:v>66726</c:v>
                </c:pt>
                <c:pt idx="133453">
                  <c:v>66726.5</c:v>
                </c:pt>
                <c:pt idx="133454">
                  <c:v>66727</c:v>
                </c:pt>
                <c:pt idx="133455">
                  <c:v>66727.5</c:v>
                </c:pt>
                <c:pt idx="133456">
                  <c:v>66728</c:v>
                </c:pt>
                <c:pt idx="133457">
                  <c:v>66728.5</c:v>
                </c:pt>
                <c:pt idx="133458">
                  <c:v>66729</c:v>
                </c:pt>
                <c:pt idx="133459">
                  <c:v>66729.5</c:v>
                </c:pt>
                <c:pt idx="133460">
                  <c:v>66730</c:v>
                </c:pt>
                <c:pt idx="133461">
                  <c:v>66730.5</c:v>
                </c:pt>
                <c:pt idx="133462">
                  <c:v>66731</c:v>
                </c:pt>
                <c:pt idx="133463">
                  <c:v>66731.5</c:v>
                </c:pt>
                <c:pt idx="133464">
                  <c:v>66732</c:v>
                </c:pt>
                <c:pt idx="133465">
                  <c:v>66732.5</c:v>
                </c:pt>
                <c:pt idx="133466">
                  <c:v>66733</c:v>
                </c:pt>
                <c:pt idx="133467">
                  <c:v>66733.5</c:v>
                </c:pt>
                <c:pt idx="133468">
                  <c:v>66734</c:v>
                </c:pt>
                <c:pt idx="133469">
                  <c:v>66734.5</c:v>
                </c:pt>
                <c:pt idx="133470">
                  <c:v>66735</c:v>
                </c:pt>
                <c:pt idx="133471">
                  <c:v>66735.5</c:v>
                </c:pt>
                <c:pt idx="133472">
                  <c:v>66736</c:v>
                </c:pt>
                <c:pt idx="133473">
                  <c:v>66736.5</c:v>
                </c:pt>
                <c:pt idx="133474">
                  <c:v>66737</c:v>
                </c:pt>
                <c:pt idx="133475">
                  <c:v>66737.5</c:v>
                </c:pt>
                <c:pt idx="133476">
                  <c:v>66738</c:v>
                </c:pt>
                <c:pt idx="133477">
                  <c:v>66738.5</c:v>
                </c:pt>
                <c:pt idx="133478">
                  <c:v>66739</c:v>
                </c:pt>
                <c:pt idx="133479">
                  <c:v>66739.5</c:v>
                </c:pt>
                <c:pt idx="133480">
                  <c:v>66740</c:v>
                </c:pt>
                <c:pt idx="133481">
                  <c:v>66740.5</c:v>
                </c:pt>
                <c:pt idx="133482">
                  <c:v>66741</c:v>
                </c:pt>
                <c:pt idx="133483">
                  <c:v>66741.5</c:v>
                </c:pt>
                <c:pt idx="133484">
                  <c:v>66742</c:v>
                </c:pt>
                <c:pt idx="133485">
                  <c:v>66742.5</c:v>
                </c:pt>
                <c:pt idx="133486">
                  <c:v>66743</c:v>
                </c:pt>
                <c:pt idx="133487">
                  <c:v>66743.5</c:v>
                </c:pt>
                <c:pt idx="133488">
                  <c:v>66744</c:v>
                </c:pt>
                <c:pt idx="133489">
                  <c:v>66744.5</c:v>
                </c:pt>
                <c:pt idx="133490">
                  <c:v>66745</c:v>
                </c:pt>
                <c:pt idx="133491">
                  <c:v>66745.5</c:v>
                </c:pt>
                <c:pt idx="133492">
                  <c:v>66746</c:v>
                </c:pt>
                <c:pt idx="133493">
                  <c:v>66746.5</c:v>
                </c:pt>
                <c:pt idx="133494">
                  <c:v>66747</c:v>
                </c:pt>
                <c:pt idx="133495">
                  <c:v>66747.5</c:v>
                </c:pt>
                <c:pt idx="133496">
                  <c:v>66748</c:v>
                </c:pt>
                <c:pt idx="133497">
                  <c:v>66748.5</c:v>
                </c:pt>
                <c:pt idx="133498">
                  <c:v>66749</c:v>
                </c:pt>
                <c:pt idx="133499">
                  <c:v>66749.5</c:v>
                </c:pt>
                <c:pt idx="133500">
                  <c:v>66750</c:v>
                </c:pt>
                <c:pt idx="133501">
                  <c:v>66750.5</c:v>
                </c:pt>
                <c:pt idx="133502">
                  <c:v>66751</c:v>
                </c:pt>
                <c:pt idx="133503">
                  <c:v>66751.5</c:v>
                </c:pt>
                <c:pt idx="133504">
                  <c:v>66752</c:v>
                </c:pt>
                <c:pt idx="133505">
                  <c:v>66752.5</c:v>
                </c:pt>
                <c:pt idx="133506">
                  <c:v>66753</c:v>
                </c:pt>
                <c:pt idx="133507">
                  <c:v>66753.5</c:v>
                </c:pt>
                <c:pt idx="133508">
                  <c:v>66754</c:v>
                </c:pt>
                <c:pt idx="133509">
                  <c:v>66754.5</c:v>
                </c:pt>
                <c:pt idx="133510">
                  <c:v>66755</c:v>
                </c:pt>
                <c:pt idx="133511">
                  <c:v>66755.5</c:v>
                </c:pt>
                <c:pt idx="133512">
                  <c:v>66756</c:v>
                </c:pt>
                <c:pt idx="133513">
                  <c:v>66756.5</c:v>
                </c:pt>
                <c:pt idx="133514">
                  <c:v>66757</c:v>
                </c:pt>
                <c:pt idx="133515">
                  <c:v>66757.5</c:v>
                </c:pt>
                <c:pt idx="133516">
                  <c:v>66758</c:v>
                </c:pt>
                <c:pt idx="133517">
                  <c:v>66758.5</c:v>
                </c:pt>
                <c:pt idx="133518">
                  <c:v>66759</c:v>
                </c:pt>
                <c:pt idx="133519">
                  <c:v>66759.5</c:v>
                </c:pt>
                <c:pt idx="133520">
                  <c:v>66760</c:v>
                </c:pt>
                <c:pt idx="133521">
                  <c:v>66760.5</c:v>
                </c:pt>
                <c:pt idx="133522">
                  <c:v>66761</c:v>
                </c:pt>
                <c:pt idx="133523">
                  <c:v>66761.5</c:v>
                </c:pt>
                <c:pt idx="133524">
                  <c:v>66762</c:v>
                </c:pt>
                <c:pt idx="133525">
                  <c:v>66762.5</c:v>
                </c:pt>
                <c:pt idx="133526">
                  <c:v>66763</c:v>
                </c:pt>
                <c:pt idx="133527">
                  <c:v>66763.5</c:v>
                </c:pt>
                <c:pt idx="133528">
                  <c:v>66764</c:v>
                </c:pt>
                <c:pt idx="133529">
                  <c:v>66764.5</c:v>
                </c:pt>
                <c:pt idx="133530">
                  <c:v>66765</c:v>
                </c:pt>
                <c:pt idx="133531">
                  <c:v>66765.5</c:v>
                </c:pt>
                <c:pt idx="133532">
                  <c:v>66766</c:v>
                </c:pt>
                <c:pt idx="133533">
                  <c:v>66766.5</c:v>
                </c:pt>
                <c:pt idx="133534">
                  <c:v>66767</c:v>
                </c:pt>
                <c:pt idx="133535">
                  <c:v>66767.5</c:v>
                </c:pt>
                <c:pt idx="133536">
                  <c:v>66768</c:v>
                </c:pt>
                <c:pt idx="133537">
                  <c:v>66768.5</c:v>
                </c:pt>
                <c:pt idx="133538">
                  <c:v>66769</c:v>
                </c:pt>
                <c:pt idx="133539">
                  <c:v>66769.5</c:v>
                </c:pt>
                <c:pt idx="133540">
                  <c:v>66770</c:v>
                </c:pt>
                <c:pt idx="133541">
                  <c:v>66770.5</c:v>
                </c:pt>
                <c:pt idx="133542">
                  <c:v>66771</c:v>
                </c:pt>
                <c:pt idx="133543">
                  <c:v>66771.5</c:v>
                </c:pt>
                <c:pt idx="133544">
                  <c:v>66772</c:v>
                </c:pt>
                <c:pt idx="133545">
                  <c:v>66772.5</c:v>
                </c:pt>
                <c:pt idx="133546">
                  <c:v>66773</c:v>
                </c:pt>
                <c:pt idx="133547">
                  <c:v>66773.5</c:v>
                </c:pt>
                <c:pt idx="133548">
                  <c:v>66774</c:v>
                </c:pt>
                <c:pt idx="133549">
                  <c:v>66774.5</c:v>
                </c:pt>
                <c:pt idx="133550">
                  <c:v>66775</c:v>
                </c:pt>
                <c:pt idx="133551">
                  <c:v>66775.5</c:v>
                </c:pt>
                <c:pt idx="133552">
                  <c:v>66776</c:v>
                </c:pt>
                <c:pt idx="133553">
                  <c:v>66776.5</c:v>
                </c:pt>
                <c:pt idx="133554">
                  <c:v>66777</c:v>
                </c:pt>
                <c:pt idx="133555">
                  <c:v>66777.5</c:v>
                </c:pt>
                <c:pt idx="133556">
                  <c:v>66778</c:v>
                </c:pt>
                <c:pt idx="133557">
                  <c:v>66778.5</c:v>
                </c:pt>
                <c:pt idx="133558">
                  <c:v>66779</c:v>
                </c:pt>
                <c:pt idx="133559">
                  <c:v>66779.5</c:v>
                </c:pt>
                <c:pt idx="133560">
                  <c:v>66780</c:v>
                </c:pt>
                <c:pt idx="133561">
                  <c:v>66780.5</c:v>
                </c:pt>
                <c:pt idx="133562">
                  <c:v>66781</c:v>
                </c:pt>
                <c:pt idx="133563">
                  <c:v>66781.5</c:v>
                </c:pt>
                <c:pt idx="133564">
                  <c:v>66782</c:v>
                </c:pt>
                <c:pt idx="133565">
                  <c:v>66782.5</c:v>
                </c:pt>
                <c:pt idx="133566">
                  <c:v>66783</c:v>
                </c:pt>
                <c:pt idx="133567">
                  <c:v>66783.5</c:v>
                </c:pt>
                <c:pt idx="133568">
                  <c:v>66784</c:v>
                </c:pt>
                <c:pt idx="133569">
                  <c:v>66784.5</c:v>
                </c:pt>
                <c:pt idx="133570">
                  <c:v>66785</c:v>
                </c:pt>
                <c:pt idx="133571">
                  <c:v>66785.5</c:v>
                </c:pt>
                <c:pt idx="133572">
                  <c:v>66786</c:v>
                </c:pt>
                <c:pt idx="133573">
                  <c:v>66786.5</c:v>
                </c:pt>
                <c:pt idx="133574">
                  <c:v>66787</c:v>
                </c:pt>
                <c:pt idx="133575">
                  <c:v>66787.5</c:v>
                </c:pt>
                <c:pt idx="133576">
                  <c:v>66788</c:v>
                </c:pt>
                <c:pt idx="133577">
                  <c:v>66788.5</c:v>
                </c:pt>
                <c:pt idx="133578">
                  <c:v>66789</c:v>
                </c:pt>
                <c:pt idx="133579">
                  <c:v>66789.5</c:v>
                </c:pt>
                <c:pt idx="133580">
                  <c:v>66790</c:v>
                </c:pt>
                <c:pt idx="133581">
                  <c:v>66790.5</c:v>
                </c:pt>
                <c:pt idx="133582">
                  <c:v>66791</c:v>
                </c:pt>
                <c:pt idx="133583">
                  <c:v>66791.5</c:v>
                </c:pt>
                <c:pt idx="133584">
                  <c:v>66792</c:v>
                </c:pt>
                <c:pt idx="133585">
                  <c:v>66792.5</c:v>
                </c:pt>
                <c:pt idx="133586">
                  <c:v>66793</c:v>
                </c:pt>
                <c:pt idx="133587">
                  <c:v>66793.5</c:v>
                </c:pt>
                <c:pt idx="133588">
                  <c:v>66794</c:v>
                </c:pt>
                <c:pt idx="133589">
                  <c:v>66794.5</c:v>
                </c:pt>
                <c:pt idx="133590">
                  <c:v>66795</c:v>
                </c:pt>
                <c:pt idx="133591">
                  <c:v>66795.5</c:v>
                </c:pt>
                <c:pt idx="133592">
                  <c:v>66796</c:v>
                </c:pt>
                <c:pt idx="133593">
                  <c:v>66796.5</c:v>
                </c:pt>
                <c:pt idx="133594">
                  <c:v>66797</c:v>
                </c:pt>
                <c:pt idx="133595">
                  <c:v>66797.5</c:v>
                </c:pt>
                <c:pt idx="133596">
                  <c:v>66798</c:v>
                </c:pt>
                <c:pt idx="133597">
                  <c:v>66798.5</c:v>
                </c:pt>
                <c:pt idx="133598">
                  <c:v>66799</c:v>
                </c:pt>
                <c:pt idx="133599">
                  <c:v>66799.5</c:v>
                </c:pt>
                <c:pt idx="133600">
                  <c:v>66800</c:v>
                </c:pt>
                <c:pt idx="133601">
                  <c:v>66800.5</c:v>
                </c:pt>
                <c:pt idx="133602">
                  <c:v>66801</c:v>
                </c:pt>
                <c:pt idx="133603">
                  <c:v>66801.5</c:v>
                </c:pt>
                <c:pt idx="133604">
                  <c:v>66802</c:v>
                </c:pt>
                <c:pt idx="133605">
                  <c:v>66802.5</c:v>
                </c:pt>
                <c:pt idx="133606">
                  <c:v>66803</c:v>
                </c:pt>
                <c:pt idx="133607">
                  <c:v>66803.5</c:v>
                </c:pt>
                <c:pt idx="133608">
                  <c:v>66804</c:v>
                </c:pt>
                <c:pt idx="133609">
                  <c:v>66804.5</c:v>
                </c:pt>
                <c:pt idx="133610">
                  <c:v>66805</c:v>
                </c:pt>
                <c:pt idx="133611">
                  <c:v>66805.5</c:v>
                </c:pt>
                <c:pt idx="133612">
                  <c:v>66806</c:v>
                </c:pt>
                <c:pt idx="133613">
                  <c:v>66806.5</c:v>
                </c:pt>
                <c:pt idx="133614">
                  <c:v>66807</c:v>
                </c:pt>
                <c:pt idx="133615">
                  <c:v>66807.5</c:v>
                </c:pt>
                <c:pt idx="133616">
                  <c:v>66808</c:v>
                </c:pt>
                <c:pt idx="133617">
                  <c:v>66808.5</c:v>
                </c:pt>
                <c:pt idx="133618">
                  <c:v>66809</c:v>
                </c:pt>
                <c:pt idx="133619">
                  <c:v>66809.5</c:v>
                </c:pt>
                <c:pt idx="133620">
                  <c:v>66810</c:v>
                </c:pt>
                <c:pt idx="133621">
                  <c:v>66810.5</c:v>
                </c:pt>
                <c:pt idx="133622">
                  <c:v>66811</c:v>
                </c:pt>
                <c:pt idx="133623">
                  <c:v>66811.5</c:v>
                </c:pt>
                <c:pt idx="133624">
                  <c:v>66812</c:v>
                </c:pt>
                <c:pt idx="133625">
                  <c:v>66812.5</c:v>
                </c:pt>
                <c:pt idx="133626">
                  <c:v>66813</c:v>
                </c:pt>
                <c:pt idx="133627">
                  <c:v>66813.5</c:v>
                </c:pt>
                <c:pt idx="133628">
                  <c:v>66814</c:v>
                </c:pt>
                <c:pt idx="133629">
                  <c:v>66814.5</c:v>
                </c:pt>
                <c:pt idx="133630">
                  <c:v>66815</c:v>
                </c:pt>
                <c:pt idx="133631">
                  <c:v>66815.5</c:v>
                </c:pt>
                <c:pt idx="133632">
                  <c:v>66816</c:v>
                </c:pt>
                <c:pt idx="133633">
                  <c:v>66816.5</c:v>
                </c:pt>
                <c:pt idx="133634">
                  <c:v>66817</c:v>
                </c:pt>
                <c:pt idx="133635">
                  <c:v>66817.5</c:v>
                </c:pt>
                <c:pt idx="133636">
                  <c:v>66818</c:v>
                </c:pt>
                <c:pt idx="133637">
                  <c:v>66818.5</c:v>
                </c:pt>
                <c:pt idx="133638">
                  <c:v>66819</c:v>
                </c:pt>
                <c:pt idx="133639">
                  <c:v>66819.5</c:v>
                </c:pt>
                <c:pt idx="133640">
                  <c:v>66820</c:v>
                </c:pt>
                <c:pt idx="133641">
                  <c:v>66820.5</c:v>
                </c:pt>
                <c:pt idx="133642">
                  <c:v>66821</c:v>
                </c:pt>
                <c:pt idx="133643">
                  <c:v>66821.5</c:v>
                </c:pt>
                <c:pt idx="133644">
                  <c:v>66822</c:v>
                </c:pt>
                <c:pt idx="133645">
                  <c:v>66822.5</c:v>
                </c:pt>
                <c:pt idx="133646">
                  <c:v>66823</c:v>
                </c:pt>
                <c:pt idx="133647">
                  <c:v>66823.5</c:v>
                </c:pt>
                <c:pt idx="133648">
                  <c:v>66824</c:v>
                </c:pt>
                <c:pt idx="133649">
                  <c:v>66824.5</c:v>
                </c:pt>
                <c:pt idx="133650">
                  <c:v>66825</c:v>
                </c:pt>
                <c:pt idx="133651">
                  <c:v>66825.5</c:v>
                </c:pt>
                <c:pt idx="133652">
                  <c:v>66826</c:v>
                </c:pt>
                <c:pt idx="133653">
                  <c:v>66826.5</c:v>
                </c:pt>
                <c:pt idx="133654">
                  <c:v>66827</c:v>
                </c:pt>
                <c:pt idx="133655">
                  <c:v>66827.5</c:v>
                </c:pt>
                <c:pt idx="133656">
                  <c:v>66828</c:v>
                </c:pt>
                <c:pt idx="133657">
                  <c:v>66828.5</c:v>
                </c:pt>
                <c:pt idx="133658">
                  <c:v>66829</c:v>
                </c:pt>
                <c:pt idx="133659">
                  <c:v>66829.5</c:v>
                </c:pt>
                <c:pt idx="133660">
                  <c:v>66830</c:v>
                </c:pt>
                <c:pt idx="133661">
                  <c:v>66830.5</c:v>
                </c:pt>
                <c:pt idx="133662">
                  <c:v>66831</c:v>
                </c:pt>
                <c:pt idx="133663">
                  <c:v>66831.5</c:v>
                </c:pt>
                <c:pt idx="133664">
                  <c:v>66832</c:v>
                </c:pt>
                <c:pt idx="133665">
                  <c:v>66832.5</c:v>
                </c:pt>
                <c:pt idx="133666">
                  <c:v>66833</c:v>
                </c:pt>
                <c:pt idx="133667">
                  <c:v>66833.5</c:v>
                </c:pt>
                <c:pt idx="133668">
                  <c:v>66834</c:v>
                </c:pt>
                <c:pt idx="133669">
                  <c:v>66834.5</c:v>
                </c:pt>
                <c:pt idx="133670">
                  <c:v>66835</c:v>
                </c:pt>
                <c:pt idx="133671">
                  <c:v>66835.5</c:v>
                </c:pt>
                <c:pt idx="133672">
                  <c:v>66836</c:v>
                </c:pt>
                <c:pt idx="133673">
                  <c:v>66836.5</c:v>
                </c:pt>
                <c:pt idx="133674">
                  <c:v>66837</c:v>
                </c:pt>
                <c:pt idx="133675">
                  <c:v>66837.5</c:v>
                </c:pt>
                <c:pt idx="133676">
                  <c:v>66838</c:v>
                </c:pt>
                <c:pt idx="133677">
                  <c:v>66838.5</c:v>
                </c:pt>
                <c:pt idx="133678">
                  <c:v>66839</c:v>
                </c:pt>
                <c:pt idx="133679">
                  <c:v>66839.5</c:v>
                </c:pt>
                <c:pt idx="133680">
                  <c:v>66840</c:v>
                </c:pt>
                <c:pt idx="133681">
                  <c:v>66840.5</c:v>
                </c:pt>
                <c:pt idx="133682">
                  <c:v>66841</c:v>
                </c:pt>
                <c:pt idx="133683">
                  <c:v>66841.5</c:v>
                </c:pt>
                <c:pt idx="133684">
                  <c:v>66842</c:v>
                </c:pt>
                <c:pt idx="133685">
                  <c:v>66842.5</c:v>
                </c:pt>
                <c:pt idx="133686">
                  <c:v>66843</c:v>
                </c:pt>
                <c:pt idx="133687">
                  <c:v>66843.5</c:v>
                </c:pt>
                <c:pt idx="133688">
                  <c:v>66844</c:v>
                </c:pt>
                <c:pt idx="133689">
                  <c:v>66844.5</c:v>
                </c:pt>
                <c:pt idx="133690">
                  <c:v>66845</c:v>
                </c:pt>
                <c:pt idx="133691">
                  <c:v>66845.5</c:v>
                </c:pt>
                <c:pt idx="133692">
                  <c:v>66846</c:v>
                </c:pt>
                <c:pt idx="133693">
                  <c:v>66846.5</c:v>
                </c:pt>
                <c:pt idx="133694">
                  <c:v>66847</c:v>
                </c:pt>
                <c:pt idx="133695">
                  <c:v>66847.5</c:v>
                </c:pt>
                <c:pt idx="133696">
                  <c:v>66848</c:v>
                </c:pt>
                <c:pt idx="133697">
                  <c:v>66848.5</c:v>
                </c:pt>
                <c:pt idx="133698">
                  <c:v>66849</c:v>
                </c:pt>
                <c:pt idx="133699">
                  <c:v>66849.5</c:v>
                </c:pt>
                <c:pt idx="133700">
                  <c:v>66850</c:v>
                </c:pt>
                <c:pt idx="133701">
                  <c:v>66850.5</c:v>
                </c:pt>
                <c:pt idx="133702">
                  <c:v>66851</c:v>
                </c:pt>
                <c:pt idx="133703">
                  <c:v>66851.5</c:v>
                </c:pt>
                <c:pt idx="133704">
                  <c:v>66852</c:v>
                </c:pt>
                <c:pt idx="133705">
                  <c:v>66852.5</c:v>
                </c:pt>
                <c:pt idx="133706">
                  <c:v>66853</c:v>
                </c:pt>
                <c:pt idx="133707">
                  <c:v>66853.5</c:v>
                </c:pt>
                <c:pt idx="133708">
                  <c:v>66854</c:v>
                </c:pt>
                <c:pt idx="133709">
                  <c:v>66854.5</c:v>
                </c:pt>
                <c:pt idx="133710">
                  <c:v>66855</c:v>
                </c:pt>
                <c:pt idx="133711">
                  <c:v>66855.5</c:v>
                </c:pt>
                <c:pt idx="133712">
                  <c:v>66856</c:v>
                </c:pt>
                <c:pt idx="133713">
                  <c:v>66856.5</c:v>
                </c:pt>
                <c:pt idx="133714">
                  <c:v>66857</c:v>
                </c:pt>
                <c:pt idx="133715">
                  <c:v>66857.5</c:v>
                </c:pt>
                <c:pt idx="133716">
                  <c:v>66858</c:v>
                </c:pt>
                <c:pt idx="133717">
                  <c:v>66858.5</c:v>
                </c:pt>
                <c:pt idx="133718">
                  <c:v>66859</c:v>
                </c:pt>
                <c:pt idx="133719">
                  <c:v>66859.5</c:v>
                </c:pt>
                <c:pt idx="133720">
                  <c:v>66860</c:v>
                </c:pt>
                <c:pt idx="133721">
                  <c:v>66860.5</c:v>
                </c:pt>
                <c:pt idx="133722">
                  <c:v>66861</c:v>
                </c:pt>
                <c:pt idx="133723">
                  <c:v>66861.5</c:v>
                </c:pt>
                <c:pt idx="133724">
                  <c:v>66862</c:v>
                </c:pt>
                <c:pt idx="133725">
                  <c:v>66862.5</c:v>
                </c:pt>
                <c:pt idx="133726">
                  <c:v>66863</c:v>
                </c:pt>
                <c:pt idx="133727">
                  <c:v>66863.5</c:v>
                </c:pt>
                <c:pt idx="133728">
                  <c:v>66864</c:v>
                </c:pt>
                <c:pt idx="133729">
                  <c:v>66864.5</c:v>
                </c:pt>
                <c:pt idx="133730">
                  <c:v>66865</c:v>
                </c:pt>
                <c:pt idx="133731">
                  <c:v>66865.5</c:v>
                </c:pt>
                <c:pt idx="133732">
                  <c:v>66866</c:v>
                </c:pt>
                <c:pt idx="133733">
                  <c:v>66866.5</c:v>
                </c:pt>
                <c:pt idx="133734">
                  <c:v>66867</c:v>
                </c:pt>
                <c:pt idx="133735">
                  <c:v>66867.5</c:v>
                </c:pt>
                <c:pt idx="133736">
                  <c:v>66868</c:v>
                </c:pt>
                <c:pt idx="133737">
                  <c:v>66868.5</c:v>
                </c:pt>
                <c:pt idx="133738">
                  <c:v>66869</c:v>
                </c:pt>
                <c:pt idx="133739">
                  <c:v>66869.5</c:v>
                </c:pt>
                <c:pt idx="133740">
                  <c:v>66870</c:v>
                </c:pt>
                <c:pt idx="133741">
                  <c:v>66870.5</c:v>
                </c:pt>
                <c:pt idx="133742">
                  <c:v>66871</c:v>
                </c:pt>
                <c:pt idx="133743">
                  <c:v>66871.5</c:v>
                </c:pt>
                <c:pt idx="133744">
                  <c:v>66872</c:v>
                </c:pt>
                <c:pt idx="133745">
                  <c:v>66872.5</c:v>
                </c:pt>
                <c:pt idx="133746">
                  <c:v>66873</c:v>
                </c:pt>
                <c:pt idx="133747">
                  <c:v>66873.5</c:v>
                </c:pt>
                <c:pt idx="133748">
                  <c:v>66874</c:v>
                </c:pt>
                <c:pt idx="133749">
                  <c:v>66874.5</c:v>
                </c:pt>
                <c:pt idx="133750">
                  <c:v>66875</c:v>
                </c:pt>
                <c:pt idx="133751">
                  <c:v>66875.5</c:v>
                </c:pt>
                <c:pt idx="133752">
                  <c:v>66876</c:v>
                </c:pt>
                <c:pt idx="133753">
                  <c:v>66876.5</c:v>
                </c:pt>
                <c:pt idx="133754">
                  <c:v>66877</c:v>
                </c:pt>
                <c:pt idx="133755">
                  <c:v>66877.5</c:v>
                </c:pt>
                <c:pt idx="133756">
                  <c:v>66878</c:v>
                </c:pt>
                <c:pt idx="133757">
                  <c:v>66878.5</c:v>
                </c:pt>
                <c:pt idx="133758">
                  <c:v>66879</c:v>
                </c:pt>
                <c:pt idx="133759">
                  <c:v>66879.5</c:v>
                </c:pt>
                <c:pt idx="133760">
                  <c:v>66880</c:v>
                </c:pt>
                <c:pt idx="133761">
                  <c:v>66880.5</c:v>
                </c:pt>
                <c:pt idx="133762">
                  <c:v>66881</c:v>
                </c:pt>
                <c:pt idx="133763">
                  <c:v>66881.5</c:v>
                </c:pt>
                <c:pt idx="133764">
                  <c:v>66882</c:v>
                </c:pt>
                <c:pt idx="133765">
                  <c:v>66882.5</c:v>
                </c:pt>
                <c:pt idx="133766">
                  <c:v>66883</c:v>
                </c:pt>
                <c:pt idx="133767">
                  <c:v>66883.5</c:v>
                </c:pt>
                <c:pt idx="133768">
                  <c:v>66884</c:v>
                </c:pt>
                <c:pt idx="133769">
                  <c:v>66884.5</c:v>
                </c:pt>
                <c:pt idx="133770">
                  <c:v>66885</c:v>
                </c:pt>
                <c:pt idx="133771">
                  <c:v>66885.5</c:v>
                </c:pt>
                <c:pt idx="133772">
                  <c:v>66886</c:v>
                </c:pt>
                <c:pt idx="133773">
                  <c:v>66886.5</c:v>
                </c:pt>
                <c:pt idx="133774">
                  <c:v>66887</c:v>
                </c:pt>
                <c:pt idx="133775">
                  <c:v>66887.5</c:v>
                </c:pt>
                <c:pt idx="133776">
                  <c:v>66888</c:v>
                </c:pt>
                <c:pt idx="133777">
                  <c:v>66888.5</c:v>
                </c:pt>
                <c:pt idx="133778">
                  <c:v>66889</c:v>
                </c:pt>
                <c:pt idx="133779">
                  <c:v>66889.5</c:v>
                </c:pt>
                <c:pt idx="133780">
                  <c:v>66890</c:v>
                </c:pt>
                <c:pt idx="133781">
                  <c:v>66890.5</c:v>
                </c:pt>
                <c:pt idx="133782">
                  <c:v>66891</c:v>
                </c:pt>
                <c:pt idx="133783">
                  <c:v>66891.5</c:v>
                </c:pt>
                <c:pt idx="133784">
                  <c:v>66892</c:v>
                </c:pt>
                <c:pt idx="133785">
                  <c:v>66892.5</c:v>
                </c:pt>
                <c:pt idx="133786">
                  <c:v>66893</c:v>
                </c:pt>
                <c:pt idx="133787">
                  <c:v>66893.5</c:v>
                </c:pt>
                <c:pt idx="133788">
                  <c:v>66894</c:v>
                </c:pt>
                <c:pt idx="133789">
                  <c:v>66894.5</c:v>
                </c:pt>
                <c:pt idx="133790">
                  <c:v>66895</c:v>
                </c:pt>
                <c:pt idx="133791">
                  <c:v>66895.5</c:v>
                </c:pt>
                <c:pt idx="133792">
                  <c:v>66896</c:v>
                </c:pt>
                <c:pt idx="133793">
                  <c:v>66896.5</c:v>
                </c:pt>
                <c:pt idx="133794">
                  <c:v>66897</c:v>
                </c:pt>
                <c:pt idx="133795">
                  <c:v>66897.5</c:v>
                </c:pt>
                <c:pt idx="133796">
                  <c:v>66898</c:v>
                </c:pt>
                <c:pt idx="133797">
                  <c:v>66898.5</c:v>
                </c:pt>
                <c:pt idx="133798">
                  <c:v>66899</c:v>
                </c:pt>
                <c:pt idx="133799">
                  <c:v>66899.5</c:v>
                </c:pt>
                <c:pt idx="133800">
                  <c:v>66900</c:v>
                </c:pt>
                <c:pt idx="133801">
                  <c:v>66900.5</c:v>
                </c:pt>
                <c:pt idx="133802">
                  <c:v>66901</c:v>
                </c:pt>
                <c:pt idx="133803">
                  <c:v>66901.5</c:v>
                </c:pt>
                <c:pt idx="133804">
                  <c:v>66902</c:v>
                </c:pt>
                <c:pt idx="133805">
                  <c:v>66902.5</c:v>
                </c:pt>
                <c:pt idx="133806">
                  <c:v>66903</c:v>
                </c:pt>
                <c:pt idx="133807">
                  <c:v>66903.5</c:v>
                </c:pt>
                <c:pt idx="133808">
                  <c:v>66904</c:v>
                </c:pt>
                <c:pt idx="133809">
                  <c:v>66904.5</c:v>
                </c:pt>
                <c:pt idx="133810">
                  <c:v>66905</c:v>
                </c:pt>
                <c:pt idx="133811">
                  <c:v>66905.5</c:v>
                </c:pt>
                <c:pt idx="133812">
                  <c:v>66906</c:v>
                </c:pt>
                <c:pt idx="133813">
                  <c:v>66906.5</c:v>
                </c:pt>
                <c:pt idx="133814">
                  <c:v>66907</c:v>
                </c:pt>
                <c:pt idx="133815">
                  <c:v>66907.5</c:v>
                </c:pt>
                <c:pt idx="133816">
                  <c:v>66908</c:v>
                </c:pt>
                <c:pt idx="133817">
                  <c:v>66908.5</c:v>
                </c:pt>
                <c:pt idx="133818">
                  <c:v>66909</c:v>
                </c:pt>
                <c:pt idx="133819">
                  <c:v>66909.5</c:v>
                </c:pt>
                <c:pt idx="133820">
                  <c:v>66910</c:v>
                </c:pt>
                <c:pt idx="133821">
                  <c:v>66910.5</c:v>
                </c:pt>
                <c:pt idx="133822">
                  <c:v>66911</c:v>
                </c:pt>
                <c:pt idx="133823">
                  <c:v>66911.5</c:v>
                </c:pt>
                <c:pt idx="133824">
                  <c:v>66912</c:v>
                </c:pt>
                <c:pt idx="133825">
                  <c:v>66912.5</c:v>
                </c:pt>
                <c:pt idx="133826">
                  <c:v>66913</c:v>
                </c:pt>
                <c:pt idx="133827">
                  <c:v>66913.5</c:v>
                </c:pt>
                <c:pt idx="133828">
                  <c:v>66914</c:v>
                </c:pt>
                <c:pt idx="133829">
                  <c:v>66914.5</c:v>
                </c:pt>
                <c:pt idx="133830">
                  <c:v>66915</c:v>
                </c:pt>
                <c:pt idx="133831">
                  <c:v>66915.5</c:v>
                </c:pt>
                <c:pt idx="133832">
                  <c:v>66916</c:v>
                </c:pt>
                <c:pt idx="133833">
                  <c:v>66916.5</c:v>
                </c:pt>
                <c:pt idx="133834">
                  <c:v>66917</c:v>
                </c:pt>
                <c:pt idx="133835">
                  <c:v>66917.5</c:v>
                </c:pt>
                <c:pt idx="133836">
                  <c:v>66918</c:v>
                </c:pt>
                <c:pt idx="133837">
                  <c:v>66918.5</c:v>
                </c:pt>
                <c:pt idx="133838">
                  <c:v>66919</c:v>
                </c:pt>
                <c:pt idx="133839">
                  <c:v>66919.5</c:v>
                </c:pt>
                <c:pt idx="133840">
                  <c:v>66920</c:v>
                </c:pt>
                <c:pt idx="133841">
                  <c:v>66920.5</c:v>
                </c:pt>
                <c:pt idx="133842">
                  <c:v>66921</c:v>
                </c:pt>
                <c:pt idx="133843">
                  <c:v>66921.5</c:v>
                </c:pt>
                <c:pt idx="133844">
                  <c:v>66922</c:v>
                </c:pt>
                <c:pt idx="133845">
                  <c:v>66922.5</c:v>
                </c:pt>
                <c:pt idx="133846">
                  <c:v>66923</c:v>
                </c:pt>
                <c:pt idx="133847">
                  <c:v>66923.5</c:v>
                </c:pt>
                <c:pt idx="133848">
                  <c:v>66924</c:v>
                </c:pt>
                <c:pt idx="133849">
                  <c:v>66924.5</c:v>
                </c:pt>
                <c:pt idx="133850">
                  <c:v>66925</c:v>
                </c:pt>
                <c:pt idx="133851">
                  <c:v>66925.5</c:v>
                </c:pt>
                <c:pt idx="133852">
                  <c:v>66926</c:v>
                </c:pt>
                <c:pt idx="133853">
                  <c:v>66926.5</c:v>
                </c:pt>
                <c:pt idx="133854">
                  <c:v>66927</c:v>
                </c:pt>
                <c:pt idx="133855">
                  <c:v>66927.5</c:v>
                </c:pt>
                <c:pt idx="133856">
                  <c:v>66928</c:v>
                </c:pt>
                <c:pt idx="133857">
                  <c:v>66928.5</c:v>
                </c:pt>
                <c:pt idx="133858">
                  <c:v>66929</c:v>
                </c:pt>
                <c:pt idx="133859">
                  <c:v>66929.5</c:v>
                </c:pt>
                <c:pt idx="133860">
                  <c:v>66930</c:v>
                </c:pt>
                <c:pt idx="133861">
                  <c:v>66930.5</c:v>
                </c:pt>
                <c:pt idx="133862">
                  <c:v>66931</c:v>
                </c:pt>
                <c:pt idx="133863">
                  <c:v>66931.5</c:v>
                </c:pt>
                <c:pt idx="133864">
                  <c:v>66932</c:v>
                </c:pt>
                <c:pt idx="133865">
                  <c:v>66932.5</c:v>
                </c:pt>
                <c:pt idx="133866">
                  <c:v>66933</c:v>
                </c:pt>
                <c:pt idx="133867">
                  <c:v>66933.5</c:v>
                </c:pt>
                <c:pt idx="133868">
                  <c:v>66934</c:v>
                </c:pt>
                <c:pt idx="133869">
                  <c:v>66934.5</c:v>
                </c:pt>
                <c:pt idx="133870">
                  <c:v>66935</c:v>
                </c:pt>
                <c:pt idx="133871">
                  <c:v>66935.5</c:v>
                </c:pt>
                <c:pt idx="133872">
                  <c:v>66936</c:v>
                </c:pt>
                <c:pt idx="133873">
                  <c:v>66936.5</c:v>
                </c:pt>
                <c:pt idx="133874">
                  <c:v>66937</c:v>
                </c:pt>
                <c:pt idx="133875">
                  <c:v>66937.5</c:v>
                </c:pt>
                <c:pt idx="133876">
                  <c:v>66938</c:v>
                </c:pt>
                <c:pt idx="133877">
                  <c:v>66938.5</c:v>
                </c:pt>
                <c:pt idx="133878">
                  <c:v>66939</c:v>
                </c:pt>
                <c:pt idx="133879">
                  <c:v>66939.5</c:v>
                </c:pt>
                <c:pt idx="133880">
                  <c:v>66940</c:v>
                </c:pt>
                <c:pt idx="133881">
                  <c:v>66940.5</c:v>
                </c:pt>
                <c:pt idx="133882">
                  <c:v>66941</c:v>
                </c:pt>
                <c:pt idx="133883">
                  <c:v>66941.5</c:v>
                </c:pt>
                <c:pt idx="133884">
                  <c:v>66942</c:v>
                </c:pt>
                <c:pt idx="133885">
                  <c:v>66942.5</c:v>
                </c:pt>
                <c:pt idx="133886">
                  <c:v>66943</c:v>
                </c:pt>
                <c:pt idx="133887">
                  <c:v>66943.5</c:v>
                </c:pt>
                <c:pt idx="133888">
                  <c:v>66944</c:v>
                </c:pt>
                <c:pt idx="133889">
                  <c:v>66944.5</c:v>
                </c:pt>
                <c:pt idx="133890">
                  <c:v>66945</c:v>
                </c:pt>
                <c:pt idx="133891">
                  <c:v>66945.5</c:v>
                </c:pt>
                <c:pt idx="133892">
                  <c:v>66946</c:v>
                </c:pt>
                <c:pt idx="133893">
                  <c:v>66946.5</c:v>
                </c:pt>
                <c:pt idx="133894">
                  <c:v>66947</c:v>
                </c:pt>
                <c:pt idx="133895">
                  <c:v>66947.5</c:v>
                </c:pt>
                <c:pt idx="133896">
                  <c:v>66948</c:v>
                </c:pt>
                <c:pt idx="133897">
                  <c:v>66948.5</c:v>
                </c:pt>
                <c:pt idx="133898">
                  <c:v>66949</c:v>
                </c:pt>
                <c:pt idx="133899">
                  <c:v>66949.5</c:v>
                </c:pt>
                <c:pt idx="133900">
                  <c:v>66950</c:v>
                </c:pt>
                <c:pt idx="133901">
                  <c:v>66950.5</c:v>
                </c:pt>
                <c:pt idx="133902">
                  <c:v>66951</c:v>
                </c:pt>
                <c:pt idx="133903">
                  <c:v>66951.5</c:v>
                </c:pt>
                <c:pt idx="133904">
                  <c:v>66952</c:v>
                </c:pt>
                <c:pt idx="133905">
                  <c:v>66952.5</c:v>
                </c:pt>
                <c:pt idx="133906">
                  <c:v>66953</c:v>
                </c:pt>
                <c:pt idx="133907">
                  <c:v>66953.5</c:v>
                </c:pt>
                <c:pt idx="133908">
                  <c:v>66954</c:v>
                </c:pt>
                <c:pt idx="133909">
                  <c:v>66954.5</c:v>
                </c:pt>
                <c:pt idx="133910">
                  <c:v>66955</c:v>
                </c:pt>
                <c:pt idx="133911">
                  <c:v>66955.5</c:v>
                </c:pt>
                <c:pt idx="133912">
                  <c:v>66956</c:v>
                </c:pt>
                <c:pt idx="133913">
                  <c:v>66956.5</c:v>
                </c:pt>
                <c:pt idx="133914">
                  <c:v>66957</c:v>
                </c:pt>
                <c:pt idx="133915">
                  <c:v>66957.5</c:v>
                </c:pt>
                <c:pt idx="133916">
                  <c:v>66958</c:v>
                </c:pt>
                <c:pt idx="133917">
                  <c:v>66958.5</c:v>
                </c:pt>
                <c:pt idx="133918">
                  <c:v>66959</c:v>
                </c:pt>
                <c:pt idx="133919">
                  <c:v>66959.5</c:v>
                </c:pt>
                <c:pt idx="133920">
                  <c:v>66960</c:v>
                </c:pt>
                <c:pt idx="133921">
                  <c:v>66960.5</c:v>
                </c:pt>
                <c:pt idx="133922">
                  <c:v>66961</c:v>
                </c:pt>
                <c:pt idx="133923">
                  <c:v>66961.5</c:v>
                </c:pt>
                <c:pt idx="133924">
                  <c:v>66962</c:v>
                </c:pt>
                <c:pt idx="133925">
                  <c:v>66962.5</c:v>
                </c:pt>
                <c:pt idx="133926">
                  <c:v>66963</c:v>
                </c:pt>
                <c:pt idx="133927">
                  <c:v>66963.5</c:v>
                </c:pt>
                <c:pt idx="133928">
                  <c:v>66964</c:v>
                </c:pt>
                <c:pt idx="133929">
                  <c:v>66964.5</c:v>
                </c:pt>
                <c:pt idx="133930">
                  <c:v>66965</c:v>
                </c:pt>
                <c:pt idx="133931">
                  <c:v>66965.5</c:v>
                </c:pt>
                <c:pt idx="133932">
                  <c:v>66966</c:v>
                </c:pt>
                <c:pt idx="133933">
                  <c:v>66966.5</c:v>
                </c:pt>
                <c:pt idx="133934">
                  <c:v>66967</c:v>
                </c:pt>
                <c:pt idx="133935">
                  <c:v>66967.5</c:v>
                </c:pt>
                <c:pt idx="133936">
                  <c:v>66968</c:v>
                </c:pt>
                <c:pt idx="133937">
                  <c:v>66968.5</c:v>
                </c:pt>
                <c:pt idx="133938">
                  <c:v>66969</c:v>
                </c:pt>
                <c:pt idx="133939">
                  <c:v>66969.5</c:v>
                </c:pt>
                <c:pt idx="133940">
                  <c:v>66970</c:v>
                </c:pt>
                <c:pt idx="133941">
                  <c:v>66970.5</c:v>
                </c:pt>
                <c:pt idx="133942">
                  <c:v>66971</c:v>
                </c:pt>
                <c:pt idx="133943">
                  <c:v>66971.5</c:v>
                </c:pt>
                <c:pt idx="133944">
                  <c:v>66972</c:v>
                </c:pt>
                <c:pt idx="133945">
                  <c:v>66972.5</c:v>
                </c:pt>
                <c:pt idx="133946">
                  <c:v>66973</c:v>
                </c:pt>
                <c:pt idx="133947">
                  <c:v>66973.5</c:v>
                </c:pt>
                <c:pt idx="133948">
                  <c:v>66974</c:v>
                </c:pt>
                <c:pt idx="133949">
                  <c:v>66974.5</c:v>
                </c:pt>
                <c:pt idx="133950">
                  <c:v>66975</c:v>
                </c:pt>
                <c:pt idx="133951">
                  <c:v>66975.5</c:v>
                </c:pt>
                <c:pt idx="133952">
                  <c:v>66976</c:v>
                </c:pt>
                <c:pt idx="133953">
                  <c:v>66976.5</c:v>
                </c:pt>
                <c:pt idx="133954">
                  <c:v>66977</c:v>
                </c:pt>
                <c:pt idx="133955">
                  <c:v>66977.5</c:v>
                </c:pt>
                <c:pt idx="133956">
                  <c:v>66978</c:v>
                </c:pt>
                <c:pt idx="133957">
                  <c:v>66978.5</c:v>
                </c:pt>
                <c:pt idx="133958">
                  <c:v>66979</c:v>
                </c:pt>
                <c:pt idx="133959">
                  <c:v>66979.5</c:v>
                </c:pt>
                <c:pt idx="133960">
                  <c:v>66980</c:v>
                </c:pt>
                <c:pt idx="133961">
                  <c:v>66980.5</c:v>
                </c:pt>
                <c:pt idx="133962">
                  <c:v>66981</c:v>
                </c:pt>
                <c:pt idx="133963">
                  <c:v>66981.5</c:v>
                </c:pt>
                <c:pt idx="133964">
                  <c:v>66982</c:v>
                </c:pt>
                <c:pt idx="133965">
                  <c:v>66982.5</c:v>
                </c:pt>
                <c:pt idx="133966">
                  <c:v>66983</c:v>
                </c:pt>
                <c:pt idx="133967">
                  <c:v>66983.5</c:v>
                </c:pt>
                <c:pt idx="133968">
                  <c:v>66984</c:v>
                </c:pt>
                <c:pt idx="133969">
                  <c:v>66984.5</c:v>
                </c:pt>
                <c:pt idx="133970">
                  <c:v>66985</c:v>
                </c:pt>
                <c:pt idx="133971">
                  <c:v>66985.5</c:v>
                </c:pt>
                <c:pt idx="133972">
                  <c:v>66986</c:v>
                </c:pt>
                <c:pt idx="133973">
                  <c:v>66986.5</c:v>
                </c:pt>
                <c:pt idx="133974">
                  <c:v>66987</c:v>
                </c:pt>
                <c:pt idx="133975">
                  <c:v>66987.5</c:v>
                </c:pt>
                <c:pt idx="133976">
                  <c:v>66988</c:v>
                </c:pt>
                <c:pt idx="133977">
                  <c:v>66988.5</c:v>
                </c:pt>
                <c:pt idx="133978">
                  <c:v>66989</c:v>
                </c:pt>
                <c:pt idx="133979">
                  <c:v>66989.5</c:v>
                </c:pt>
                <c:pt idx="133980">
                  <c:v>66990</c:v>
                </c:pt>
                <c:pt idx="133981">
                  <c:v>66990.5</c:v>
                </c:pt>
                <c:pt idx="133982">
                  <c:v>66991</c:v>
                </c:pt>
                <c:pt idx="133983">
                  <c:v>66991.5</c:v>
                </c:pt>
                <c:pt idx="133984">
                  <c:v>66992</c:v>
                </c:pt>
                <c:pt idx="133985">
                  <c:v>66992.5</c:v>
                </c:pt>
                <c:pt idx="133986">
                  <c:v>66993</c:v>
                </c:pt>
                <c:pt idx="133987">
                  <c:v>66993.5</c:v>
                </c:pt>
                <c:pt idx="133988">
                  <c:v>66994</c:v>
                </c:pt>
                <c:pt idx="133989">
                  <c:v>66994.5</c:v>
                </c:pt>
                <c:pt idx="133990">
                  <c:v>66995</c:v>
                </c:pt>
                <c:pt idx="133991">
                  <c:v>66995.5</c:v>
                </c:pt>
                <c:pt idx="133992">
                  <c:v>66996</c:v>
                </c:pt>
                <c:pt idx="133993">
                  <c:v>66996.5</c:v>
                </c:pt>
                <c:pt idx="133994">
                  <c:v>66997</c:v>
                </c:pt>
                <c:pt idx="133995">
                  <c:v>66997.5</c:v>
                </c:pt>
                <c:pt idx="133996">
                  <c:v>66998</c:v>
                </c:pt>
                <c:pt idx="133997">
                  <c:v>66998.5</c:v>
                </c:pt>
                <c:pt idx="133998">
                  <c:v>66999</c:v>
                </c:pt>
                <c:pt idx="133999">
                  <c:v>66999.5</c:v>
                </c:pt>
                <c:pt idx="134000">
                  <c:v>67000</c:v>
                </c:pt>
                <c:pt idx="134001">
                  <c:v>67000.5</c:v>
                </c:pt>
                <c:pt idx="134002">
                  <c:v>67001</c:v>
                </c:pt>
                <c:pt idx="134003">
                  <c:v>67001.5</c:v>
                </c:pt>
                <c:pt idx="134004">
                  <c:v>67002</c:v>
                </c:pt>
                <c:pt idx="134005">
                  <c:v>67002.5</c:v>
                </c:pt>
                <c:pt idx="134006">
                  <c:v>67003</c:v>
                </c:pt>
                <c:pt idx="134007">
                  <c:v>67003.5</c:v>
                </c:pt>
                <c:pt idx="134008">
                  <c:v>67004</c:v>
                </c:pt>
                <c:pt idx="134009">
                  <c:v>67004.5</c:v>
                </c:pt>
                <c:pt idx="134010">
                  <c:v>67005</c:v>
                </c:pt>
                <c:pt idx="134011">
                  <c:v>67005.5</c:v>
                </c:pt>
                <c:pt idx="134012">
                  <c:v>67006</c:v>
                </c:pt>
                <c:pt idx="134013">
                  <c:v>67006.5</c:v>
                </c:pt>
                <c:pt idx="134014">
                  <c:v>67007</c:v>
                </c:pt>
                <c:pt idx="134015">
                  <c:v>67007.5</c:v>
                </c:pt>
                <c:pt idx="134016">
                  <c:v>67008</c:v>
                </c:pt>
                <c:pt idx="134017">
                  <c:v>67008.5</c:v>
                </c:pt>
                <c:pt idx="134018">
                  <c:v>67009</c:v>
                </c:pt>
                <c:pt idx="134019">
                  <c:v>67009.5</c:v>
                </c:pt>
                <c:pt idx="134020">
                  <c:v>67010</c:v>
                </c:pt>
                <c:pt idx="134021">
                  <c:v>67010.5</c:v>
                </c:pt>
                <c:pt idx="134022">
                  <c:v>67011</c:v>
                </c:pt>
                <c:pt idx="134023">
                  <c:v>67011.5</c:v>
                </c:pt>
                <c:pt idx="134024">
                  <c:v>67012</c:v>
                </c:pt>
                <c:pt idx="134025">
                  <c:v>67012.5</c:v>
                </c:pt>
                <c:pt idx="134026">
                  <c:v>67013</c:v>
                </c:pt>
                <c:pt idx="134027">
                  <c:v>67013.5</c:v>
                </c:pt>
                <c:pt idx="134028">
                  <c:v>67014</c:v>
                </c:pt>
                <c:pt idx="134029">
                  <c:v>67014.5</c:v>
                </c:pt>
                <c:pt idx="134030">
                  <c:v>67015</c:v>
                </c:pt>
                <c:pt idx="134031">
                  <c:v>67015.5</c:v>
                </c:pt>
                <c:pt idx="134032">
                  <c:v>67016</c:v>
                </c:pt>
                <c:pt idx="134033">
                  <c:v>67016.5</c:v>
                </c:pt>
                <c:pt idx="134034">
                  <c:v>67017</c:v>
                </c:pt>
                <c:pt idx="134035">
                  <c:v>67017.5</c:v>
                </c:pt>
                <c:pt idx="134036">
                  <c:v>67018</c:v>
                </c:pt>
                <c:pt idx="134037">
                  <c:v>67018.5</c:v>
                </c:pt>
                <c:pt idx="134038">
                  <c:v>67019</c:v>
                </c:pt>
                <c:pt idx="134039">
                  <c:v>67019.5</c:v>
                </c:pt>
                <c:pt idx="134040">
                  <c:v>67020</c:v>
                </c:pt>
                <c:pt idx="134041">
                  <c:v>67020.5</c:v>
                </c:pt>
                <c:pt idx="134042">
                  <c:v>67021</c:v>
                </c:pt>
                <c:pt idx="134043">
                  <c:v>67021.5</c:v>
                </c:pt>
                <c:pt idx="134044">
                  <c:v>67022</c:v>
                </c:pt>
                <c:pt idx="134045">
                  <c:v>67022.5</c:v>
                </c:pt>
                <c:pt idx="134046">
                  <c:v>67023</c:v>
                </c:pt>
                <c:pt idx="134047">
                  <c:v>67023.5</c:v>
                </c:pt>
                <c:pt idx="134048">
                  <c:v>67024</c:v>
                </c:pt>
                <c:pt idx="134049">
                  <c:v>67024.5</c:v>
                </c:pt>
                <c:pt idx="134050">
                  <c:v>67025</c:v>
                </c:pt>
                <c:pt idx="134051">
                  <c:v>67025.5</c:v>
                </c:pt>
                <c:pt idx="134052">
                  <c:v>67026</c:v>
                </c:pt>
                <c:pt idx="134053">
                  <c:v>67026.5</c:v>
                </c:pt>
                <c:pt idx="134054">
                  <c:v>67027</c:v>
                </c:pt>
                <c:pt idx="134055">
                  <c:v>67027.5</c:v>
                </c:pt>
                <c:pt idx="134056">
                  <c:v>67028</c:v>
                </c:pt>
                <c:pt idx="134057">
                  <c:v>67028.5</c:v>
                </c:pt>
                <c:pt idx="134058">
                  <c:v>67029</c:v>
                </c:pt>
                <c:pt idx="134059">
                  <c:v>67029.5</c:v>
                </c:pt>
                <c:pt idx="134060">
                  <c:v>67030</c:v>
                </c:pt>
                <c:pt idx="134061">
                  <c:v>67030.5</c:v>
                </c:pt>
                <c:pt idx="134062">
                  <c:v>67031</c:v>
                </c:pt>
                <c:pt idx="134063">
                  <c:v>67031.5</c:v>
                </c:pt>
                <c:pt idx="134064">
                  <c:v>67032</c:v>
                </c:pt>
                <c:pt idx="134065">
                  <c:v>67032.5</c:v>
                </c:pt>
                <c:pt idx="134066">
                  <c:v>67033</c:v>
                </c:pt>
                <c:pt idx="134067">
                  <c:v>67033.5</c:v>
                </c:pt>
                <c:pt idx="134068">
                  <c:v>67034</c:v>
                </c:pt>
                <c:pt idx="134069">
                  <c:v>67034.5</c:v>
                </c:pt>
                <c:pt idx="134070">
                  <c:v>67035</c:v>
                </c:pt>
                <c:pt idx="134071">
                  <c:v>67035.5</c:v>
                </c:pt>
                <c:pt idx="134072">
                  <c:v>67036</c:v>
                </c:pt>
                <c:pt idx="134073">
                  <c:v>67036.5</c:v>
                </c:pt>
                <c:pt idx="134074">
                  <c:v>67037</c:v>
                </c:pt>
                <c:pt idx="134075">
                  <c:v>67037.5</c:v>
                </c:pt>
                <c:pt idx="134076">
                  <c:v>67038</c:v>
                </c:pt>
                <c:pt idx="134077">
                  <c:v>67038.5</c:v>
                </c:pt>
                <c:pt idx="134078">
                  <c:v>67039</c:v>
                </c:pt>
                <c:pt idx="134079">
                  <c:v>67039.5</c:v>
                </c:pt>
                <c:pt idx="134080">
                  <c:v>67040</c:v>
                </c:pt>
                <c:pt idx="134081">
                  <c:v>67040.5</c:v>
                </c:pt>
                <c:pt idx="134082">
                  <c:v>67041</c:v>
                </c:pt>
                <c:pt idx="134083">
                  <c:v>67041.5</c:v>
                </c:pt>
                <c:pt idx="134084">
                  <c:v>67042</c:v>
                </c:pt>
                <c:pt idx="134085">
                  <c:v>67042.5</c:v>
                </c:pt>
                <c:pt idx="134086">
                  <c:v>67043</c:v>
                </c:pt>
                <c:pt idx="134087">
                  <c:v>67043.5</c:v>
                </c:pt>
                <c:pt idx="134088">
                  <c:v>67044</c:v>
                </c:pt>
                <c:pt idx="134089">
                  <c:v>67044.5</c:v>
                </c:pt>
                <c:pt idx="134090">
                  <c:v>67045</c:v>
                </c:pt>
                <c:pt idx="134091">
                  <c:v>67045.5</c:v>
                </c:pt>
                <c:pt idx="134092">
                  <c:v>67046</c:v>
                </c:pt>
                <c:pt idx="134093">
                  <c:v>67046.5</c:v>
                </c:pt>
                <c:pt idx="134094">
                  <c:v>67047</c:v>
                </c:pt>
                <c:pt idx="134095">
                  <c:v>67047.5</c:v>
                </c:pt>
                <c:pt idx="134096">
                  <c:v>67048</c:v>
                </c:pt>
                <c:pt idx="134097">
                  <c:v>67048.5</c:v>
                </c:pt>
                <c:pt idx="134098">
                  <c:v>67049</c:v>
                </c:pt>
                <c:pt idx="134099">
                  <c:v>67049.5</c:v>
                </c:pt>
                <c:pt idx="134100">
                  <c:v>67050</c:v>
                </c:pt>
                <c:pt idx="134101">
                  <c:v>67050.5</c:v>
                </c:pt>
                <c:pt idx="134102">
                  <c:v>67051</c:v>
                </c:pt>
                <c:pt idx="134103">
                  <c:v>67051.5</c:v>
                </c:pt>
                <c:pt idx="134104">
                  <c:v>67052</c:v>
                </c:pt>
                <c:pt idx="134105">
                  <c:v>67052.5</c:v>
                </c:pt>
                <c:pt idx="134106">
                  <c:v>67053</c:v>
                </c:pt>
                <c:pt idx="134107">
                  <c:v>67053.5</c:v>
                </c:pt>
                <c:pt idx="134108">
                  <c:v>67054</c:v>
                </c:pt>
                <c:pt idx="134109">
                  <c:v>67054.5</c:v>
                </c:pt>
                <c:pt idx="134110">
                  <c:v>67055</c:v>
                </c:pt>
                <c:pt idx="134111">
                  <c:v>67055.5</c:v>
                </c:pt>
                <c:pt idx="134112">
                  <c:v>67056</c:v>
                </c:pt>
                <c:pt idx="134113">
                  <c:v>67056.5</c:v>
                </c:pt>
                <c:pt idx="134114">
                  <c:v>67057</c:v>
                </c:pt>
                <c:pt idx="134115">
                  <c:v>67057.5</c:v>
                </c:pt>
                <c:pt idx="134116">
                  <c:v>67058</c:v>
                </c:pt>
                <c:pt idx="134117">
                  <c:v>67058.5</c:v>
                </c:pt>
                <c:pt idx="134118">
                  <c:v>67059</c:v>
                </c:pt>
                <c:pt idx="134119">
                  <c:v>67059.5</c:v>
                </c:pt>
                <c:pt idx="134120">
                  <c:v>67060</c:v>
                </c:pt>
                <c:pt idx="134121">
                  <c:v>67060.5</c:v>
                </c:pt>
                <c:pt idx="134122">
                  <c:v>67061</c:v>
                </c:pt>
                <c:pt idx="134123">
                  <c:v>67061.5</c:v>
                </c:pt>
                <c:pt idx="134124">
                  <c:v>67062</c:v>
                </c:pt>
                <c:pt idx="134125">
                  <c:v>67062.5</c:v>
                </c:pt>
                <c:pt idx="134126">
                  <c:v>67063</c:v>
                </c:pt>
                <c:pt idx="134127">
                  <c:v>67063.5</c:v>
                </c:pt>
                <c:pt idx="134128">
                  <c:v>67064</c:v>
                </c:pt>
                <c:pt idx="134129">
                  <c:v>67064.5</c:v>
                </c:pt>
                <c:pt idx="134130">
                  <c:v>67065</c:v>
                </c:pt>
                <c:pt idx="134131">
                  <c:v>67065.5</c:v>
                </c:pt>
                <c:pt idx="134132">
                  <c:v>67066</c:v>
                </c:pt>
                <c:pt idx="134133">
                  <c:v>67066.5</c:v>
                </c:pt>
                <c:pt idx="134134">
                  <c:v>67067</c:v>
                </c:pt>
                <c:pt idx="134135">
                  <c:v>67067.5</c:v>
                </c:pt>
                <c:pt idx="134136">
                  <c:v>67068</c:v>
                </c:pt>
                <c:pt idx="134137">
                  <c:v>67068.5</c:v>
                </c:pt>
                <c:pt idx="134138">
                  <c:v>67069</c:v>
                </c:pt>
                <c:pt idx="134139">
                  <c:v>67069.5</c:v>
                </c:pt>
                <c:pt idx="134140">
                  <c:v>67070</c:v>
                </c:pt>
                <c:pt idx="134141">
                  <c:v>67070.5</c:v>
                </c:pt>
                <c:pt idx="134142">
                  <c:v>67071</c:v>
                </c:pt>
                <c:pt idx="134143">
                  <c:v>67071.5</c:v>
                </c:pt>
                <c:pt idx="134144">
                  <c:v>67072</c:v>
                </c:pt>
                <c:pt idx="134145">
                  <c:v>67072.5</c:v>
                </c:pt>
                <c:pt idx="134146">
                  <c:v>67073</c:v>
                </c:pt>
                <c:pt idx="134147">
                  <c:v>67073.5</c:v>
                </c:pt>
                <c:pt idx="134148">
                  <c:v>67074</c:v>
                </c:pt>
                <c:pt idx="134149">
                  <c:v>67074.5</c:v>
                </c:pt>
                <c:pt idx="134150">
                  <c:v>67075</c:v>
                </c:pt>
                <c:pt idx="134151">
                  <c:v>67075.5</c:v>
                </c:pt>
                <c:pt idx="134152">
                  <c:v>67076</c:v>
                </c:pt>
                <c:pt idx="134153">
                  <c:v>67076.5</c:v>
                </c:pt>
                <c:pt idx="134154">
                  <c:v>67077</c:v>
                </c:pt>
                <c:pt idx="134155">
                  <c:v>67077.5</c:v>
                </c:pt>
                <c:pt idx="134156">
                  <c:v>67078</c:v>
                </c:pt>
                <c:pt idx="134157">
                  <c:v>67078.5</c:v>
                </c:pt>
                <c:pt idx="134158">
                  <c:v>67079</c:v>
                </c:pt>
                <c:pt idx="134159">
                  <c:v>67079.5</c:v>
                </c:pt>
                <c:pt idx="134160">
                  <c:v>67080</c:v>
                </c:pt>
                <c:pt idx="134161">
                  <c:v>67080.5</c:v>
                </c:pt>
                <c:pt idx="134162">
                  <c:v>67081</c:v>
                </c:pt>
                <c:pt idx="134163">
                  <c:v>67081.5</c:v>
                </c:pt>
                <c:pt idx="134164">
                  <c:v>67082</c:v>
                </c:pt>
                <c:pt idx="134165">
                  <c:v>67082.5</c:v>
                </c:pt>
                <c:pt idx="134166">
                  <c:v>67083</c:v>
                </c:pt>
                <c:pt idx="134167">
                  <c:v>67083.5</c:v>
                </c:pt>
                <c:pt idx="134168">
                  <c:v>67084</c:v>
                </c:pt>
                <c:pt idx="134169">
                  <c:v>67084.5</c:v>
                </c:pt>
                <c:pt idx="134170">
                  <c:v>67085</c:v>
                </c:pt>
                <c:pt idx="134171">
                  <c:v>67085.5</c:v>
                </c:pt>
                <c:pt idx="134172">
                  <c:v>67086</c:v>
                </c:pt>
                <c:pt idx="134173">
                  <c:v>67086.5</c:v>
                </c:pt>
                <c:pt idx="134174">
                  <c:v>67087</c:v>
                </c:pt>
                <c:pt idx="134175">
                  <c:v>67087.5</c:v>
                </c:pt>
                <c:pt idx="134176">
                  <c:v>67088</c:v>
                </c:pt>
                <c:pt idx="134177">
                  <c:v>67088.5</c:v>
                </c:pt>
                <c:pt idx="134178">
                  <c:v>67089</c:v>
                </c:pt>
                <c:pt idx="134179">
                  <c:v>67089.5</c:v>
                </c:pt>
                <c:pt idx="134180">
                  <c:v>67090</c:v>
                </c:pt>
                <c:pt idx="134181">
                  <c:v>67090.5</c:v>
                </c:pt>
                <c:pt idx="134182">
                  <c:v>67091</c:v>
                </c:pt>
                <c:pt idx="134183">
                  <c:v>67091.5</c:v>
                </c:pt>
                <c:pt idx="134184">
                  <c:v>67092</c:v>
                </c:pt>
                <c:pt idx="134185">
                  <c:v>67092.5</c:v>
                </c:pt>
                <c:pt idx="134186">
                  <c:v>67093</c:v>
                </c:pt>
                <c:pt idx="134187">
                  <c:v>67093.5</c:v>
                </c:pt>
                <c:pt idx="134188">
                  <c:v>67094</c:v>
                </c:pt>
                <c:pt idx="134189">
                  <c:v>67094.5</c:v>
                </c:pt>
                <c:pt idx="134190">
                  <c:v>67095</c:v>
                </c:pt>
                <c:pt idx="134191">
                  <c:v>67095.5</c:v>
                </c:pt>
                <c:pt idx="134192">
                  <c:v>67096</c:v>
                </c:pt>
                <c:pt idx="134193">
                  <c:v>67096.5</c:v>
                </c:pt>
                <c:pt idx="134194">
                  <c:v>67097</c:v>
                </c:pt>
                <c:pt idx="134195">
                  <c:v>67097.5</c:v>
                </c:pt>
                <c:pt idx="134196">
                  <c:v>67098</c:v>
                </c:pt>
                <c:pt idx="134197">
                  <c:v>67098.5</c:v>
                </c:pt>
                <c:pt idx="134198">
                  <c:v>67099</c:v>
                </c:pt>
                <c:pt idx="134199">
                  <c:v>67099.5</c:v>
                </c:pt>
                <c:pt idx="134200">
                  <c:v>67100</c:v>
                </c:pt>
                <c:pt idx="134201">
                  <c:v>67100.5</c:v>
                </c:pt>
                <c:pt idx="134202">
                  <c:v>67101</c:v>
                </c:pt>
                <c:pt idx="134203">
                  <c:v>67101.5</c:v>
                </c:pt>
                <c:pt idx="134204">
                  <c:v>67102</c:v>
                </c:pt>
                <c:pt idx="134205">
                  <c:v>67102.5</c:v>
                </c:pt>
                <c:pt idx="134206">
                  <c:v>67103</c:v>
                </c:pt>
                <c:pt idx="134207">
                  <c:v>67103.5</c:v>
                </c:pt>
                <c:pt idx="134208">
                  <c:v>67104</c:v>
                </c:pt>
                <c:pt idx="134209">
                  <c:v>67104.5</c:v>
                </c:pt>
                <c:pt idx="134210">
                  <c:v>67105</c:v>
                </c:pt>
                <c:pt idx="134211">
                  <c:v>67105.5</c:v>
                </c:pt>
                <c:pt idx="134212">
                  <c:v>67106</c:v>
                </c:pt>
                <c:pt idx="134213">
                  <c:v>67106.5</c:v>
                </c:pt>
                <c:pt idx="134214">
                  <c:v>67107</c:v>
                </c:pt>
                <c:pt idx="134215">
                  <c:v>67107.5</c:v>
                </c:pt>
                <c:pt idx="134216">
                  <c:v>67108</c:v>
                </c:pt>
                <c:pt idx="134217">
                  <c:v>67108.5</c:v>
                </c:pt>
                <c:pt idx="134218">
                  <c:v>67109</c:v>
                </c:pt>
                <c:pt idx="134219">
                  <c:v>67109.5</c:v>
                </c:pt>
                <c:pt idx="134220">
                  <c:v>67110</c:v>
                </c:pt>
                <c:pt idx="134221">
                  <c:v>67110.5</c:v>
                </c:pt>
                <c:pt idx="134222">
                  <c:v>67111</c:v>
                </c:pt>
                <c:pt idx="134223">
                  <c:v>67111.5</c:v>
                </c:pt>
                <c:pt idx="134224">
                  <c:v>67112</c:v>
                </c:pt>
                <c:pt idx="134225">
                  <c:v>67112.5</c:v>
                </c:pt>
                <c:pt idx="134226">
                  <c:v>67113</c:v>
                </c:pt>
                <c:pt idx="134227">
                  <c:v>67113.5</c:v>
                </c:pt>
                <c:pt idx="134228">
                  <c:v>67114</c:v>
                </c:pt>
                <c:pt idx="134229">
                  <c:v>67114.5</c:v>
                </c:pt>
                <c:pt idx="134230">
                  <c:v>67115</c:v>
                </c:pt>
                <c:pt idx="134231">
                  <c:v>67115.5</c:v>
                </c:pt>
                <c:pt idx="134232">
                  <c:v>67116</c:v>
                </c:pt>
                <c:pt idx="134233">
                  <c:v>67116.5</c:v>
                </c:pt>
                <c:pt idx="134234">
                  <c:v>67117</c:v>
                </c:pt>
                <c:pt idx="134235">
                  <c:v>67117.5</c:v>
                </c:pt>
                <c:pt idx="134236">
                  <c:v>67118</c:v>
                </c:pt>
                <c:pt idx="134237">
                  <c:v>67118.5</c:v>
                </c:pt>
                <c:pt idx="134238">
                  <c:v>67119</c:v>
                </c:pt>
                <c:pt idx="134239">
                  <c:v>67119.5</c:v>
                </c:pt>
                <c:pt idx="134240">
                  <c:v>67120</c:v>
                </c:pt>
                <c:pt idx="134241">
                  <c:v>67120.5</c:v>
                </c:pt>
                <c:pt idx="134242">
                  <c:v>67121</c:v>
                </c:pt>
                <c:pt idx="134243">
                  <c:v>67121.5</c:v>
                </c:pt>
                <c:pt idx="134244">
                  <c:v>67122</c:v>
                </c:pt>
                <c:pt idx="134245">
                  <c:v>67122.5</c:v>
                </c:pt>
                <c:pt idx="134246">
                  <c:v>67123</c:v>
                </c:pt>
                <c:pt idx="134247">
                  <c:v>67123.5</c:v>
                </c:pt>
                <c:pt idx="134248">
                  <c:v>67124</c:v>
                </c:pt>
                <c:pt idx="134249">
                  <c:v>67124.5</c:v>
                </c:pt>
                <c:pt idx="134250">
                  <c:v>67125</c:v>
                </c:pt>
                <c:pt idx="134251">
                  <c:v>67125.5</c:v>
                </c:pt>
                <c:pt idx="134252">
                  <c:v>67126</c:v>
                </c:pt>
                <c:pt idx="134253">
                  <c:v>67126.5</c:v>
                </c:pt>
                <c:pt idx="134254">
                  <c:v>67127</c:v>
                </c:pt>
                <c:pt idx="134255">
                  <c:v>67127.5</c:v>
                </c:pt>
                <c:pt idx="134256">
                  <c:v>67128</c:v>
                </c:pt>
                <c:pt idx="134257">
                  <c:v>67128.5</c:v>
                </c:pt>
                <c:pt idx="134258">
                  <c:v>67129</c:v>
                </c:pt>
                <c:pt idx="134259">
                  <c:v>67129.5</c:v>
                </c:pt>
                <c:pt idx="134260">
                  <c:v>67130</c:v>
                </c:pt>
                <c:pt idx="134261">
                  <c:v>67130.5</c:v>
                </c:pt>
                <c:pt idx="134262">
                  <c:v>67131</c:v>
                </c:pt>
                <c:pt idx="134263">
                  <c:v>67131.5</c:v>
                </c:pt>
                <c:pt idx="134264">
                  <c:v>67132</c:v>
                </c:pt>
                <c:pt idx="134265">
                  <c:v>67132.5</c:v>
                </c:pt>
                <c:pt idx="134266">
                  <c:v>67133</c:v>
                </c:pt>
                <c:pt idx="134267">
                  <c:v>67133.5</c:v>
                </c:pt>
                <c:pt idx="134268">
                  <c:v>67134</c:v>
                </c:pt>
                <c:pt idx="134269">
                  <c:v>67134.5</c:v>
                </c:pt>
                <c:pt idx="134270">
                  <c:v>67135</c:v>
                </c:pt>
                <c:pt idx="134271">
                  <c:v>67135.5</c:v>
                </c:pt>
                <c:pt idx="134272">
                  <c:v>67136</c:v>
                </c:pt>
                <c:pt idx="134273">
                  <c:v>67136.5</c:v>
                </c:pt>
                <c:pt idx="134274">
                  <c:v>67137</c:v>
                </c:pt>
                <c:pt idx="134275">
                  <c:v>67137.5</c:v>
                </c:pt>
                <c:pt idx="134276">
                  <c:v>67138</c:v>
                </c:pt>
                <c:pt idx="134277">
                  <c:v>67138.5</c:v>
                </c:pt>
                <c:pt idx="134278">
                  <c:v>67139</c:v>
                </c:pt>
                <c:pt idx="134279">
                  <c:v>67139.5</c:v>
                </c:pt>
                <c:pt idx="134280">
                  <c:v>67140</c:v>
                </c:pt>
                <c:pt idx="134281">
                  <c:v>67140.5</c:v>
                </c:pt>
                <c:pt idx="134282">
                  <c:v>67141</c:v>
                </c:pt>
                <c:pt idx="134283">
                  <c:v>67141.5</c:v>
                </c:pt>
                <c:pt idx="134284">
                  <c:v>67142</c:v>
                </c:pt>
                <c:pt idx="134285">
                  <c:v>67142.5</c:v>
                </c:pt>
                <c:pt idx="134286">
                  <c:v>67143</c:v>
                </c:pt>
                <c:pt idx="134287">
                  <c:v>67143.5</c:v>
                </c:pt>
                <c:pt idx="134288">
                  <c:v>67144</c:v>
                </c:pt>
                <c:pt idx="134289">
                  <c:v>67144.5</c:v>
                </c:pt>
                <c:pt idx="134290">
                  <c:v>67145</c:v>
                </c:pt>
                <c:pt idx="134291">
                  <c:v>67145.5</c:v>
                </c:pt>
                <c:pt idx="134292">
                  <c:v>67146</c:v>
                </c:pt>
                <c:pt idx="134293">
                  <c:v>67146.5</c:v>
                </c:pt>
                <c:pt idx="134294">
                  <c:v>67147</c:v>
                </c:pt>
                <c:pt idx="134295">
                  <c:v>67147.5</c:v>
                </c:pt>
                <c:pt idx="134296">
                  <c:v>67148</c:v>
                </c:pt>
                <c:pt idx="134297">
                  <c:v>67148.5</c:v>
                </c:pt>
                <c:pt idx="134298">
                  <c:v>67149</c:v>
                </c:pt>
                <c:pt idx="134299">
                  <c:v>67149.5</c:v>
                </c:pt>
                <c:pt idx="134300">
                  <c:v>67150</c:v>
                </c:pt>
                <c:pt idx="134301">
                  <c:v>67150.5</c:v>
                </c:pt>
                <c:pt idx="134302">
                  <c:v>67151</c:v>
                </c:pt>
                <c:pt idx="134303">
                  <c:v>67151.5</c:v>
                </c:pt>
                <c:pt idx="134304">
                  <c:v>67152</c:v>
                </c:pt>
                <c:pt idx="134305">
                  <c:v>67152.5</c:v>
                </c:pt>
                <c:pt idx="134306">
                  <c:v>67153</c:v>
                </c:pt>
                <c:pt idx="134307">
                  <c:v>67153.5</c:v>
                </c:pt>
                <c:pt idx="134308">
                  <c:v>67154</c:v>
                </c:pt>
                <c:pt idx="134309">
                  <c:v>67154.5</c:v>
                </c:pt>
                <c:pt idx="134310">
                  <c:v>67155</c:v>
                </c:pt>
                <c:pt idx="134311">
                  <c:v>67155.5</c:v>
                </c:pt>
                <c:pt idx="134312">
                  <c:v>67156</c:v>
                </c:pt>
                <c:pt idx="134313">
                  <c:v>67156.5</c:v>
                </c:pt>
                <c:pt idx="134314">
                  <c:v>67157</c:v>
                </c:pt>
                <c:pt idx="134315">
                  <c:v>67157.5</c:v>
                </c:pt>
                <c:pt idx="134316">
                  <c:v>67158</c:v>
                </c:pt>
                <c:pt idx="134317">
                  <c:v>67158.5</c:v>
                </c:pt>
                <c:pt idx="134318">
                  <c:v>67159</c:v>
                </c:pt>
                <c:pt idx="134319">
                  <c:v>67159.5</c:v>
                </c:pt>
                <c:pt idx="134320">
                  <c:v>67160</c:v>
                </c:pt>
                <c:pt idx="134321">
                  <c:v>67160.5</c:v>
                </c:pt>
                <c:pt idx="134322">
                  <c:v>67161</c:v>
                </c:pt>
                <c:pt idx="134323">
                  <c:v>67161.5</c:v>
                </c:pt>
                <c:pt idx="134324">
                  <c:v>67162</c:v>
                </c:pt>
                <c:pt idx="134325">
                  <c:v>67162.5</c:v>
                </c:pt>
                <c:pt idx="134326">
                  <c:v>67163</c:v>
                </c:pt>
                <c:pt idx="134327">
                  <c:v>67163.5</c:v>
                </c:pt>
                <c:pt idx="134328">
                  <c:v>67164</c:v>
                </c:pt>
                <c:pt idx="134329">
                  <c:v>67164.5</c:v>
                </c:pt>
                <c:pt idx="134330">
                  <c:v>67165</c:v>
                </c:pt>
                <c:pt idx="134331">
                  <c:v>67165.5</c:v>
                </c:pt>
                <c:pt idx="134332">
                  <c:v>67166</c:v>
                </c:pt>
                <c:pt idx="134333">
                  <c:v>67166.5</c:v>
                </c:pt>
                <c:pt idx="134334">
                  <c:v>67167</c:v>
                </c:pt>
                <c:pt idx="134335">
                  <c:v>67167.5</c:v>
                </c:pt>
                <c:pt idx="134336">
                  <c:v>67168</c:v>
                </c:pt>
                <c:pt idx="134337">
                  <c:v>67168.5</c:v>
                </c:pt>
                <c:pt idx="134338">
                  <c:v>67169</c:v>
                </c:pt>
                <c:pt idx="134339">
                  <c:v>67169.5</c:v>
                </c:pt>
                <c:pt idx="134340">
                  <c:v>67170</c:v>
                </c:pt>
                <c:pt idx="134341">
                  <c:v>67170.5</c:v>
                </c:pt>
                <c:pt idx="134342">
                  <c:v>67171</c:v>
                </c:pt>
                <c:pt idx="134343">
                  <c:v>67171.5</c:v>
                </c:pt>
                <c:pt idx="134344">
                  <c:v>67172</c:v>
                </c:pt>
                <c:pt idx="134345">
                  <c:v>67172.5</c:v>
                </c:pt>
                <c:pt idx="134346">
                  <c:v>67173</c:v>
                </c:pt>
                <c:pt idx="134347">
                  <c:v>67173.5</c:v>
                </c:pt>
                <c:pt idx="134348">
                  <c:v>67174</c:v>
                </c:pt>
                <c:pt idx="134349">
                  <c:v>67174.5</c:v>
                </c:pt>
                <c:pt idx="134350">
                  <c:v>67175</c:v>
                </c:pt>
                <c:pt idx="134351">
                  <c:v>67175.5</c:v>
                </c:pt>
                <c:pt idx="134352">
                  <c:v>67176</c:v>
                </c:pt>
                <c:pt idx="134353">
                  <c:v>67176.5</c:v>
                </c:pt>
                <c:pt idx="134354">
                  <c:v>67177</c:v>
                </c:pt>
                <c:pt idx="134355">
                  <c:v>67177.5</c:v>
                </c:pt>
                <c:pt idx="134356">
                  <c:v>67178</c:v>
                </c:pt>
                <c:pt idx="134357">
                  <c:v>67178.5</c:v>
                </c:pt>
                <c:pt idx="134358">
                  <c:v>67179</c:v>
                </c:pt>
                <c:pt idx="134359">
                  <c:v>67179.5</c:v>
                </c:pt>
                <c:pt idx="134360">
                  <c:v>67180</c:v>
                </c:pt>
                <c:pt idx="134361">
                  <c:v>67180.5</c:v>
                </c:pt>
                <c:pt idx="134362">
                  <c:v>67181</c:v>
                </c:pt>
                <c:pt idx="134363">
                  <c:v>67181.5</c:v>
                </c:pt>
                <c:pt idx="134364">
                  <c:v>67182</c:v>
                </c:pt>
                <c:pt idx="134365">
                  <c:v>67182.5</c:v>
                </c:pt>
                <c:pt idx="134366">
                  <c:v>67183</c:v>
                </c:pt>
                <c:pt idx="134367">
                  <c:v>67183.5</c:v>
                </c:pt>
                <c:pt idx="134368">
                  <c:v>67184</c:v>
                </c:pt>
                <c:pt idx="134369">
                  <c:v>67184.5</c:v>
                </c:pt>
                <c:pt idx="134370">
                  <c:v>67185</c:v>
                </c:pt>
                <c:pt idx="134371">
                  <c:v>67185.5</c:v>
                </c:pt>
                <c:pt idx="134372">
                  <c:v>67186</c:v>
                </c:pt>
                <c:pt idx="134373">
                  <c:v>67186.5</c:v>
                </c:pt>
                <c:pt idx="134374">
                  <c:v>67187</c:v>
                </c:pt>
                <c:pt idx="134375">
                  <c:v>67187.5</c:v>
                </c:pt>
                <c:pt idx="134376">
                  <c:v>67188</c:v>
                </c:pt>
                <c:pt idx="134377">
                  <c:v>67188.5</c:v>
                </c:pt>
                <c:pt idx="134378">
                  <c:v>67189</c:v>
                </c:pt>
                <c:pt idx="134379">
                  <c:v>67189.5</c:v>
                </c:pt>
                <c:pt idx="134380">
                  <c:v>67190</c:v>
                </c:pt>
                <c:pt idx="134381">
                  <c:v>67190.5</c:v>
                </c:pt>
                <c:pt idx="134382">
                  <c:v>67191</c:v>
                </c:pt>
                <c:pt idx="134383">
                  <c:v>67191.5</c:v>
                </c:pt>
                <c:pt idx="134384">
                  <c:v>67192</c:v>
                </c:pt>
                <c:pt idx="134385">
                  <c:v>67192.5</c:v>
                </c:pt>
                <c:pt idx="134386">
                  <c:v>67193</c:v>
                </c:pt>
                <c:pt idx="134387">
                  <c:v>67193.5</c:v>
                </c:pt>
                <c:pt idx="134388">
                  <c:v>67194</c:v>
                </c:pt>
                <c:pt idx="134389">
                  <c:v>67194.5</c:v>
                </c:pt>
                <c:pt idx="134390">
                  <c:v>67195</c:v>
                </c:pt>
                <c:pt idx="134391">
                  <c:v>67195.5</c:v>
                </c:pt>
                <c:pt idx="134392">
                  <c:v>67196</c:v>
                </c:pt>
                <c:pt idx="134393">
                  <c:v>67196.5</c:v>
                </c:pt>
                <c:pt idx="134394">
                  <c:v>67197</c:v>
                </c:pt>
                <c:pt idx="134395">
                  <c:v>67197.5</c:v>
                </c:pt>
                <c:pt idx="134396">
                  <c:v>67198</c:v>
                </c:pt>
                <c:pt idx="134397">
                  <c:v>67198.5</c:v>
                </c:pt>
                <c:pt idx="134398">
                  <c:v>67199</c:v>
                </c:pt>
                <c:pt idx="134399">
                  <c:v>67199.5</c:v>
                </c:pt>
                <c:pt idx="134400">
                  <c:v>67200</c:v>
                </c:pt>
                <c:pt idx="134401">
                  <c:v>67200.5</c:v>
                </c:pt>
                <c:pt idx="134402">
                  <c:v>67201</c:v>
                </c:pt>
                <c:pt idx="134403">
                  <c:v>67201.5</c:v>
                </c:pt>
                <c:pt idx="134404">
                  <c:v>67202</c:v>
                </c:pt>
                <c:pt idx="134405">
                  <c:v>67202.5</c:v>
                </c:pt>
                <c:pt idx="134406">
                  <c:v>67203</c:v>
                </c:pt>
                <c:pt idx="134407">
                  <c:v>67203.5</c:v>
                </c:pt>
                <c:pt idx="134408">
                  <c:v>67204</c:v>
                </c:pt>
                <c:pt idx="134409">
                  <c:v>67204.5</c:v>
                </c:pt>
                <c:pt idx="134410">
                  <c:v>67205</c:v>
                </c:pt>
                <c:pt idx="134411">
                  <c:v>67205.5</c:v>
                </c:pt>
                <c:pt idx="134412">
                  <c:v>67206</c:v>
                </c:pt>
                <c:pt idx="134413">
                  <c:v>67206.5</c:v>
                </c:pt>
                <c:pt idx="134414">
                  <c:v>67207</c:v>
                </c:pt>
                <c:pt idx="134415">
                  <c:v>67207.5</c:v>
                </c:pt>
                <c:pt idx="134416">
                  <c:v>67208</c:v>
                </c:pt>
                <c:pt idx="134417">
                  <c:v>67208.5</c:v>
                </c:pt>
                <c:pt idx="134418">
                  <c:v>67209</c:v>
                </c:pt>
                <c:pt idx="134419">
                  <c:v>67209.5</c:v>
                </c:pt>
                <c:pt idx="134420">
                  <c:v>67210</c:v>
                </c:pt>
                <c:pt idx="134421">
                  <c:v>67210.5</c:v>
                </c:pt>
                <c:pt idx="134422">
                  <c:v>67211</c:v>
                </c:pt>
                <c:pt idx="134423">
                  <c:v>67211.5</c:v>
                </c:pt>
                <c:pt idx="134424">
                  <c:v>67212</c:v>
                </c:pt>
                <c:pt idx="134425">
                  <c:v>67212.5</c:v>
                </c:pt>
                <c:pt idx="134426">
                  <c:v>67213</c:v>
                </c:pt>
                <c:pt idx="134427">
                  <c:v>67213.5</c:v>
                </c:pt>
                <c:pt idx="134428">
                  <c:v>67214</c:v>
                </c:pt>
                <c:pt idx="134429">
                  <c:v>67214.5</c:v>
                </c:pt>
                <c:pt idx="134430">
                  <c:v>67215</c:v>
                </c:pt>
                <c:pt idx="134431">
                  <c:v>67215.5</c:v>
                </c:pt>
                <c:pt idx="134432">
                  <c:v>67216</c:v>
                </c:pt>
                <c:pt idx="134433">
                  <c:v>67216.5</c:v>
                </c:pt>
                <c:pt idx="134434">
                  <c:v>67217</c:v>
                </c:pt>
                <c:pt idx="134435">
                  <c:v>67217.5</c:v>
                </c:pt>
                <c:pt idx="134436">
                  <c:v>67218</c:v>
                </c:pt>
                <c:pt idx="134437">
                  <c:v>67218.5</c:v>
                </c:pt>
                <c:pt idx="134438">
                  <c:v>67219</c:v>
                </c:pt>
                <c:pt idx="134439">
                  <c:v>67219.5</c:v>
                </c:pt>
                <c:pt idx="134440">
                  <c:v>67220</c:v>
                </c:pt>
                <c:pt idx="134441">
                  <c:v>67220.5</c:v>
                </c:pt>
                <c:pt idx="134442">
                  <c:v>67221</c:v>
                </c:pt>
                <c:pt idx="134443">
                  <c:v>67221.5</c:v>
                </c:pt>
                <c:pt idx="134444">
                  <c:v>67222</c:v>
                </c:pt>
                <c:pt idx="134445">
                  <c:v>67222.5</c:v>
                </c:pt>
                <c:pt idx="134446">
                  <c:v>67223</c:v>
                </c:pt>
                <c:pt idx="134447">
                  <c:v>67223.5</c:v>
                </c:pt>
                <c:pt idx="134448">
                  <c:v>67224</c:v>
                </c:pt>
                <c:pt idx="134449">
                  <c:v>67224.5</c:v>
                </c:pt>
                <c:pt idx="134450">
                  <c:v>67225</c:v>
                </c:pt>
                <c:pt idx="134451">
                  <c:v>67225.5</c:v>
                </c:pt>
                <c:pt idx="134452">
                  <c:v>67226</c:v>
                </c:pt>
                <c:pt idx="134453">
                  <c:v>67226.5</c:v>
                </c:pt>
                <c:pt idx="134454">
                  <c:v>67227</c:v>
                </c:pt>
                <c:pt idx="134455">
                  <c:v>67227.5</c:v>
                </c:pt>
                <c:pt idx="134456">
                  <c:v>67228</c:v>
                </c:pt>
                <c:pt idx="134457">
                  <c:v>67228.5</c:v>
                </c:pt>
                <c:pt idx="134458">
                  <c:v>67229</c:v>
                </c:pt>
                <c:pt idx="134459">
                  <c:v>67229.5</c:v>
                </c:pt>
                <c:pt idx="134460">
                  <c:v>67230</c:v>
                </c:pt>
                <c:pt idx="134461">
                  <c:v>67230.5</c:v>
                </c:pt>
                <c:pt idx="134462">
                  <c:v>67231</c:v>
                </c:pt>
                <c:pt idx="134463">
                  <c:v>67231.5</c:v>
                </c:pt>
                <c:pt idx="134464">
                  <c:v>67232</c:v>
                </c:pt>
                <c:pt idx="134465">
                  <c:v>67232.5</c:v>
                </c:pt>
                <c:pt idx="134466">
                  <c:v>67233</c:v>
                </c:pt>
                <c:pt idx="134467">
                  <c:v>67233.5</c:v>
                </c:pt>
                <c:pt idx="134468">
                  <c:v>67234</c:v>
                </c:pt>
                <c:pt idx="134469">
                  <c:v>67234.5</c:v>
                </c:pt>
                <c:pt idx="134470">
                  <c:v>67235</c:v>
                </c:pt>
                <c:pt idx="134471">
                  <c:v>67235.5</c:v>
                </c:pt>
                <c:pt idx="134472">
                  <c:v>67236</c:v>
                </c:pt>
                <c:pt idx="134473">
                  <c:v>67236.5</c:v>
                </c:pt>
                <c:pt idx="134474">
                  <c:v>67237</c:v>
                </c:pt>
                <c:pt idx="134475">
                  <c:v>67237.5</c:v>
                </c:pt>
                <c:pt idx="134476">
                  <c:v>67238</c:v>
                </c:pt>
                <c:pt idx="134477">
                  <c:v>67238.5</c:v>
                </c:pt>
                <c:pt idx="134478">
                  <c:v>67239</c:v>
                </c:pt>
                <c:pt idx="134479">
                  <c:v>67239.5</c:v>
                </c:pt>
                <c:pt idx="134480">
                  <c:v>67240</c:v>
                </c:pt>
                <c:pt idx="134481">
                  <c:v>67240.5</c:v>
                </c:pt>
                <c:pt idx="134482">
                  <c:v>67241</c:v>
                </c:pt>
                <c:pt idx="134483">
                  <c:v>67241.5</c:v>
                </c:pt>
                <c:pt idx="134484">
                  <c:v>67242</c:v>
                </c:pt>
                <c:pt idx="134485">
                  <c:v>67242.5</c:v>
                </c:pt>
                <c:pt idx="134486">
                  <c:v>67243</c:v>
                </c:pt>
                <c:pt idx="134487">
                  <c:v>67243.5</c:v>
                </c:pt>
                <c:pt idx="134488">
                  <c:v>67244</c:v>
                </c:pt>
                <c:pt idx="134489">
                  <c:v>67244.5</c:v>
                </c:pt>
                <c:pt idx="134490">
                  <c:v>67245</c:v>
                </c:pt>
                <c:pt idx="134491">
                  <c:v>67245.5</c:v>
                </c:pt>
                <c:pt idx="134492">
                  <c:v>67246</c:v>
                </c:pt>
                <c:pt idx="134493">
                  <c:v>67246.5</c:v>
                </c:pt>
                <c:pt idx="134494">
                  <c:v>67247</c:v>
                </c:pt>
                <c:pt idx="134495">
                  <c:v>67247.5</c:v>
                </c:pt>
                <c:pt idx="134496">
                  <c:v>67248</c:v>
                </c:pt>
                <c:pt idx="134497">
                  <c:v>67248.5</c:v>
                </c:pt>
                <c:pt idx="134498">
                  <c:v>67249</c:v>
                </c:pt>
                <c:pt idx="134499">
                  <c:v>67249.5</c:v>
                </c:pt>
                <c:pt idx="134500">
                  <c:v>67250</c:v>
                </c:pt>
                <c:pt idx="134501">
                  <c:v>67250.5</c:v>
                </c:pt>
                <c:pt idx="134502">
                  <c:v>67251</c:v>
                </c:pt>
                <c:pt idx="134503">
                  <c:v>67251.5</c:v>
                </c:pt>
                <c:pt idx="134504">
                  <c:v>67252</c:v>
                </c:pt>
                <c:pt idx="134505">
                  <c:v>67252.5</c:v>
                </c:pt>
                <c:pt idx="134506">
                  <c:v>67253</c:v>
                </c:pt>
                <c:pt idx="134507">
                  <c:v>67253.5</c:v>
                </c:pt>
                <c:pt idx="134508">
                  <c:v>67254</c:v>
                </c:pt>
                <c:pt idx="134509">
                  <c:v>67254.5</c:v>
                </c:pt>
                <c:pt idx="134510">
                  <c:v>67255</c:v>
                </c:pt>
                <c:pt idx="134511">
                  <c:v>67255.5</c:v>
                </c:pt>
                <c:pt idx="134512">
                  <c:v>67256</c:v>
                </c:pt>
                <c:pt idx="134513">
                  <c:v>67256.5</c:v>
                </c:pt>
                <c:pt idx="134514">
                  <c:v>67257</c:v>
                </c:pt>
                <c:pt idx="134515">
                  <c:v>67257.5</c:v>
                </c:pt>
                <c:pt idx="134516">
                  <c:v>67258</c:v>
                </c:pt>
                <c:pt idx="134517">
                  <c:v>67258.5</c:v>
                </c:pt>
                <c:pt idx="134518">
                  <c:v>67259</c:v>
                </c:pt>
                <c:pt idx="134519">
                  <c:v>67259.5</c:v>
                </c:pt>
                <c:pt idx="134520">
                  <c:v>67260</c:v>
                </c:pt>
                <c:pt idx="134521">
                  <c:v>67260.5</c:v>
                </c:pt>
                <c:pt idx="134522">
                  <c:v>67261</c:v>
                </c:pt>
                <c:pt idx="134523">
                  <c:v>67261.5</c:v>
                </c:pt>
                <c:pt idx="134524">
                  <c:v>67262</c:v>
                </c:pt>
                <c:pt idx="134525">
                  <c:v>67262.5</c:v>
                </c:pt>
                <c:pt idx="134526">
                  <c:v>67263</c:v>
                </c:pt>
                <c:pt idx="134527">
                  <c:v>67263.5</c:v>
                </c:pt>
                <c:pt idx="134528">
                  <c:v>67264</c:v>
                </c:pt>
                <c:pt idx="134529">
                  <c:v>67264.5</c:v>
                </c:pt>
                <c:pt idx="134530">
                  <c:v>67265</c:v>
                </c:pt>
                <c:pt idx="134531">
                  <c:v>67265.5</c:v>
                </c:pt>
                <c:pt idx="134532">
                  <c:v>67266</c:v>
                </c:pt>
                <c:pt idx="134533">
                  <c:v>67266.5</c:v>
                </c:pt>
                <c:pt idx="134534">
                  <c:v>67267</c:v>
                </c:pt>
                <c:pt idx="134535">
                  <c:v>67267.5</c:v>
                </c:pt>
                <c:pt idx="134536">
                  <c:v>67268</c:v>
                </c:pt>
                <c:pt idx="134537">
                  <c:v>67268.5</c:v>
                </c:pt>
                <c:pt idx="134538">
                  <c:v>67269</c:v>
                </c:pt>
                <c:pt idx="134539">
                  <c:v>67269.5</c:v>
                </c:pt>
                <c:pt idx="134540">
                  <c:v>67270</c:v>
                </c:pt>
                <c:pt idx="134541">
                  <c:v>67270.5</c:v>
                </c:pt>
                <c:pt idx="134542">
                  <c:v>67271</c:v>
                </c:pt>
                <c:pt idx="134543">
                  <c:v>67271.5</c:v>
                </c:pt>
                <c:pt idx="134544">
                  <c:v>67272</c:v>
                </c:pt>
                <c:pt idx="134545">
                  <c:v>67272.5</c:v>
                </c:pt>
                <c:pt idx="134546">
                  <c:v>67273</c:v>
                </c:pt>
                <c:pt idx="134547">
                  <c:v>67273.5</c:v>
                </c:pt>
                <c:pt idx="134548">
                  <c:v>67274</c:v>
                </c:pt>
                <c:pt idx="134549">
                  <c:v>67274.5</c:v>
                </c:pt>
                <c:pt idx="134550">
                  <c:v>67275</c:v>
                </c:pt>
                <c:pt idx="134551">
                  <c:v>67275.5</c:v>
                </c:pt>
                <c:pt idx="134552">
                  <c:v>67276</c:v>
                </c:pt>
                <c:pt idx="134553">
                  <c:v>67276.5</c:v>
                </c:pt>
                <c:pt idx="134554">
                  <c:v>67277</c:v>
                </c:pt>
                <c:pt idx="134555">
                  <c:v>67277.5</c:v>
                </c:pt>
                <c:pt idx="134556">
                  <c:v>67278</c:v>
                </c:pt>
                <c:pt idx="134557">
                  <c:v>67278.5</c:v>
                </c:pt>
                <c:pt idx="134558">
                  <c:v>67279</c:v>
                </c:pt>
                <c:pt idx="134559">
                  <c:v>67279.5</c:v>
                </c:pt>
                <c:pt idx="134560">
                  <c:v>67280</c:v>
                </c:pt>
                <c:pt idx="134561">
                  <c:v>67280.5</c:v>
                </c:pt>
                <c:pt idx="134562">
                  <c:v>67281</c:v>
                </c:pt>
                <c:pt idx="134563">
                  <c:v>67281.5</c:v>
                </c:pt>
                <c:pt idx="134564">
                  <c:v>67282</c:v>
                </c:pt>
                <c:pt idx="134565">
                  <c:v>67282.5</c:v>
                </c:pt>
                <c:pt idx="134566">
                  <c:v>67283</c:v>
                </c:pt>
                <c:pt idx="134567">
                  <c:v>67283.5</c:v>
                </c:pt>
                <c:pt idx="134568">
                  <c:v>67284</c:v>
                </c:pt>
                <c:pt idx="134569">
                  <c:v>67284.5</c:v>
                </c:pt>
                <c:pt idx="134570">
                  <c:v>67285</c:v>
                </c:pt>
                <c:pt idx="134571">
                  <c:v>67285.5</c:v>
                </c:pt>
                <c:pt idx="134572">
                  <c:v>67286</c:v>
                </c:pt>
                <c:pt idx="134573">
                  <c:v>67286.5</c:v>
                </c:pt>
                <c:pt idx="134574">
                  <c:v>67287</c:v>
                </c:pt>
                <c:pt idx="134575">
                  <c:v>67287.5</c:v>
                </c:pt>
                <c:pt idx="134576">
                  <c:v>67288</c:v>
                </c:pt>
                <c:pt idx="134577">
                  <c:v>67288.5</c:v>
                </c:pt>
                <c:pt idx="134578">
                  <c:v>67289</c:v>
                </c:pt>
                <c:pt idx="134579">
                  <c:v>67289.5</c:v>
                </c:pt>
                <c:pt idx="134580">
                  <c:v>67290</c:v>
                </c:pt>
                <c:pt idx="134581">
                  <c:v>67290.5</c:v>
                </c:pt>
                <c:pt idx="134582">
                  <c:v>67291</c:v>
                </c:pt>
                <c:pt idx="134583">
                  <c:v>67291.5</c:v>
                </c:pt>
                <c:pt idx="134584">
                  <c:v>67292</c:v>
                </c:pt>
                <c:pt idx="134585">
                  <c:v>67292.5</c:v>
                </c:pt>
                <c:pt idx="134586">
                  <c:v>67293</c:v>
                </c:pt>
                <c:pt idx="134587">
                  <c:v>67293.5</c:v>
                </c:pt>
                <c:pt idx="134588">
                  <c:v>67294</c:v>
                </c:pt>
                <c:pt idx="134589">
                  <c:v>67294.5</c:v>
                </c:pt>
                <c:pt idx="134590">
                  <c:v>67295</c:v>
                </c:pt>
                <c:pt idx="134591">
                  <c:v>67295.5</c:v>
                </c:pt>
                <c:pt idx="134592">
                  <c:v>67296</c:v>
                </c:pt>
                <c:pt idx="134593">
                  <c:v>67296.5</c:v>
                </c:pt>
                <c:pt idx="134594">
                  <c:v>67297</c:v>
                </c:pt>
                <c:pt idx="134595">
                  <c:v>67297.5</c:v>
                </c:pt>
                <c:pt idx="134596">
                  <c:v>67298</c:v>
                </c:pt>
                <c:pt idx="134597">
                  <c:v>67298.5</c:v>
                </c:pt>
                <c:pt idx="134598">
                  <c:v>67299</c:v>
                </c:pt>
                <c:pt idx="134599">
                  <c:v>67299.5</c:v>
                </c:pt>
                <c:pt idx="134600">
                  <c:v>67300</c:v>
                </c:pt>
                <c:pt idx="134601">
                  <c:v>67300.5</c:v>
                </c:pt>
                <c:pt idx="134602">
                  <c:v>67301</c:v>
                </c:pt>
                <c:pt idx="134603">
                  <c:v>67301.5</c:v>
                </c:pt>
                <c:pt idx="134604">
                  <c:v>67302</c:v>
                </c:pt>
                <c:pt idx="134605">
                  <c:v>67302.5</c:v>
                </c:pt>
                <c:pt idx="134606">
                  <c:v>67303</c:v>
                </c:pt>
                <c:pt idx="134607">
                  <c:v>67303.5</c:v>
                </c:pt>
                <c:pt idx="134608">
                  <c:v>67304</c:v>
                </c:pt>
                <c:pt idx="134609">
                  <c:v>67304.5</c:v>
                </c:pt>
                <c:pt idx="134610">
                  <c:v>67305</c:v>
                </c:pt>
                <c:pt idx="134611">
                  <c:v>67305.5</c:v>
                </c:pt>
                <c:pt idx="134612">
                  <c:v>67306</c:v>
                </c:pt>
                <c:pt idx="134613">
                  <c:v>67306.5</c:v>
                </c:pt>
                <c:pt idx="134614">
                  <c:v>67307</c:v>
                </c:pt>
                <c:pt idx="134615">
                  <c:v>67307.5</c:v>
                </c:pt>
                <c:pt idx="134616">
                  <c:v>67308</c:v>
                </c:pt>
                <c:pt idx="134617">
                  <c:v>67308.5</c:v>
                </c:pt>
                <c:pt idx="134618">
                  <c:v>67309</c:v>
                </c:pt>
                <c:pt idx="134619">
                  <c:v>67309.5</c:v>
                </c:pt>
                <c:pt idx="134620">
                  <c:v>67310</c:v>
                </c:pt>
                <c:pt idx="134621">
                  <c:v>67310.5</c:v>
                </c:pt>
                <c:pt idx="134622">
                  <c:v>67311</c:v>
                </c:pt>
                <c:pt idx="134623">
                  <c:v>67311.5</c:v>
                </c:pt>
                <c:pt idx="134624">
                  <c:v>67312</c:v>
                </c:pt>
                <c:pt idx="134625">
                  <c:v>67312.5</c:v>
                </c:pt>
                <c:pt idx="134626">
                  <c:v>67313</c:v>
                </c:pt>
                <c:pt idx="134627">
                  <c:v>67313.5</c:v>
                </c:pt>
                <c:pt idx="134628">
                  <c:v>67314</c:v>
                </c:pt>
                <c:pt idx="134629">
                  <c:v>67314.5</c:v>
                </c:pt>
                <c:pt idx="134630">
                  <c:v>67315</c:v>
                </c:pt>
                <c:pt idx="134631">
                  <c:v>67315.5</c:v>
                </c:pt>
                <c:pt idx="134632">
                  <c:v>67316</c:v>
                </c:pt>
                <c:pt idx="134633">
                  <c:v>67316.5</c:v>
                </c:pt>
                <c:pt idx="134634">
                  <c:v>67317</c:v>
                </c:pt>
                <c:pt idx="134635">
                  <c:v>67317.5</c:v>
                </c:pt>
                <c:pt idx="134636">
                  <c:v>67318</c:v>
                </c:pt>
                <c:pt idx="134637">
                  <c:v>67318.5</c:v>
                </c:pt>
                <c:pt idx="134638">
                  <c:v>67319</c:v>
                </c:pt>
                <c:pt idx="134639">
                  <c:v>67319.5</c:v>
                </c:pt>
                <c:pt idx="134640">
                  <c:v>67320</c:v>
                </c:pt>
                <c:pt idx="134641">
                  <c:v>67320.5</c:v>
                </c:pt>
                <c:pt idx="134642">
                  <c:v>67321</c:v>
                </c:pt>
                <c:pt idx="134643">
                  <c:v>67321.5</c:v>
                </c:pt>
                <c:pt idx="134644">
                  <c:v>67322</c:v>
                </c:pt>
                <c:pt idx="134645">
                  <c:v>67322.5</c:v>
                </c:pt>
                <c:pt idx="134646">
                  <c:v>67323</c:v>
                </c:pt>
                <c:pt idx="134647">
                  <c:v>67323.5</c:v>
                </c:pt>
                <c:pt idx="134648">
                  <c:v>67324</c:v>
                </c:pt>
                <c:pt idx="134649">
                  <c:v>67324.5</c:v>
                </c:pt>
                <c:pt idx="134650">
                  <c:v>67325</c:v>
                </c:pt>
                <c:pt idx="134651">
                  <c:v>67325.5</c:v>
                </c:pt>
                <c:pt idx="134652">
                  <c:v>67326</c:v>
                </c:pt>
                <c:pt idx="134653">
                  <c:v>67326.5</c:v>
                </c:pt>
                <c:pt idx="134654">
                  <c:v>67327</c:v>
                </c:pt>
                <c:pt idx="134655">
                  <c:v>67327.5</c:v>
                </c:pt>
                <c:pt idx="134656">
                  <c:v>67328</c:v>
                </c:pt>
                <c:pt idx="134657">
                  <c:v>67328.5</c:v>
                </c:pt>
                <c:pt idx="134658">
                  <c:v>67329</c:v>
                </c:pt>
                <c:pt idx="134659">
                  <c:v>67329.5</c:v>
                </c:pt>
                <c:pt idx="134660">
                  <c:v>67330</c:v>
                </c:pt>
                <c:pt idx="134661">
                  <c:v>67330.5</c:v>
                </c:pt>
                <c:pt idx="134662">
                  <c:v>67331</c:v>
                </c:pt>
                <c:pt idx="134663">
                  <c:v>67331.5</c:v>
                </c:pt>
                <c:pt idx="134664">
                  <c:v>67332</c:v>
                </c:pt>
                <c:pt idx="134665">
                  <c:v>67332.5</c:v>
                </c:pt>
                <c:pt idx="134666">
                  <c:v>67333</c:v>
                </c:pt>
                <c:pt idx="134667">
                  <c:v>67333.5</c:v>
                </c:pt>
                <c:pt idx="134668">
                  <c:v>67334</c:v>
                </c:pt>
                <c:pt idx="134669">
                  <c:v>67334.5</c:v>
                </c:pt>
                <c:pt idx="134670">
                  <c:v>67335</c:v>
                </c:pt>
                <c:pt idx="134671">
                  <c:v>67335.5</c:v>
                </c:pt>
                <c:pt idx="134672">
                  <c:v>67336</c:v>
                </c:pt>
                <c:pt idx="134673">
                  <c:v>67336.5</c:v>
                </c:pt>
                <c:pt idx="134674">
                  <c:v>67337</c:v>
                </c:pt>
                <c:pt idx="134675">
                  <c:v>67337.5</c:v>
                </c:pt>
                <c:pt idx="134676">
                  <c:v>67338</c:v>
                </c:pt>
                <c:pt idx="134677">
                  <c:v>67338.5</c:v>
                </c:pt>
                <c:pt idx="134678">
                  <c:v>67339</c:v>
                </c:pt>
                <c:pt idx="134679">
                  <c:v>67339.5</c:v>
                </c:pt>
                <c:pt idx="134680">
                  <c:v>67340</c:v>
                </c:pt>
                <c:pt idx="134681">
                  <c:v>67340.5</c:v>
                </c:pt>
                <c:pt idx="134682">
                  <c:v>67341</c:v>
                </c:pt>
                <c:pt idx="134683">
                  <c:v>67341.5</c:v>
                </c:pt>
                <c:pt idx="134684">
                  <c:v>67342</c:v>
                </c:pt>
                <c:pt idx="134685">
                  <c:v>67342.5</c:v>
                </c:pt>
                <c:pt idx="134686">
                  <c:v>67343</c:v>
                </c:pt>
                <c:pt idx="134687">
                  <c:v>67343.5</c:v>
                </c:pt>
                <c:pt idx="134688">
                  <c:v>67344</c:v>
                </c:pt>
                <c:pt idx="134689">
                  <c:v>67344.5</c:v>
                </c:pt>
                <c:pt idx="134690">
                  <c:v>67345</c:v>
                </c:pt>
                <c:pt idx="134691">
                  <c:v>67345.5</c:v>
                </c:pt>
                <c:pt idx="134692">
                  <c:v>67346</c:v>
                </c:pt>
                <c:pt idx="134693">
                  <c:v>67346.5</c:v>
                </c:pt>
                <c:pt idx="134694">
                  <c:v>67347</c:v>
                </c:pt>
                <c:pt idx="134695">
                  <c:v>67347.5</c:v>
                </c:pt>
                <c:pt idx="134696">
                  <c:v>67348</c:v>
                </c:pt>
                <c:pt idx="134697">
                  <c:v>67348.5</c:v>
                </c:pt>
                <c:pt idx="134698">
                  <c:v>67349</c:v>
                </c:pt>
                <c:pt idx="134699">
                  <c:v>67349.5</c:v>
                </c:pt>
                <c:pt idx="134700">
                  <c:v>67350</c:v>
                </c:pt>
                <c:pt idx="134701">
                  <c:v>67350.5</c:v>
                </c:pt>
                <c:pt idx="134702">
                  <c:v>67351</c:v>
                </c:pt>
                <c:pt idx="134703">
                  <c:v>67351.5</c:v>
                </c:pt>
                <c:pt idx="134704">
                  <c:v>67352</c:v>
                </c:pt>
                <c:pt idx="134705">
                  <c:v>67352.5</c:v>
                </c:pt>
                <c:pt idx="134706">
                  <c:v>67353</c:v>
                </c:pt>
                <c:pt idx="134707">
                  <c:v>67353.5</c:v>
                </c:pt>
                <c:pt idx="134708">
                  <c:v>67354</c:v>
                </c:pt>
                <c:pt idx="134709">
                  <c:v>67354.5</c:v>
                </c:pt>
                <c:pt idx="134710">
                  <c:v>67355</c:v>
                </c:pt>
                <c:pt idx="134711">
                  <c:v>67355.5</c:v>
                </c:pt>
                <c:pt idx="134712">
                  <c:v>67356</c:v>
                </c:pt>
                <c:pt idx="134713">
                  <c:v>67356.5</c:v>
                </c:pt>
                <c:pt idx="134714">
                  <c:v>67357</c:v>
                </c:pt>
                <c:pt idx="134715">
                  <c:v>67357.5</c:v>
                </c:pt>
                <c:pt idx="134716">
                  <c:v>67358</c:v>
                </c:pt>
                <c:pt idx="134717">
                  <c:v>67358.5</c:v>
                </c:pt>
                <c:pt idx="134718">
                  <c:v>67359</c:v>
                </c:pt>
                <c:pt idx="134719">
                  <c:v>67359.5</c:v>
                </c:pt>
                <c:pt idx="134720">
                  <c:v>67360</c:v>
                </c:pt>
                <c:pt idx="134721">
                  <c:v>67360.5</c:v>
                </c:pt>
                <c:pt idx="134722">
                  <c:v>67361</c:v>
                </c:pt>
                <c:pt idx="134723">
                  <c:v>67361.5</c:v>
                </c:pt>
                <c:pt idx="134724">
                  <c:v>67362</c:v>
                </c:pt>
                <c:pt idx="134725">
                  <c:v>67362.5</c:v>
                </c:pt>
                <c:pt idx="134726">
                  <c:v>67363</c:v>
                </c:pt>
                <c:pt idx="134727">
                  <c:v>67363.5</c:v>
                </c:pt>
                <c:pt idx="134728">
                  <c:v>67364</c:v>
                </c:pt>
                <c:pt idx="134729">
                  <c:v>67364.5</c:v>
                </c:pt>
                <c:pt idx="134730">
                  <c:v>67365</c:v>
                </c:pt>
                <c:pt idx="134731">
                  <c:v>67365.5</c:v>
                </c:pt>
                <c:pt idx="134732">
                  <c:v>67366</c:v>
                </c:pt>
                <c:pt idx="134733">
                  <c:v>67366.5</c:v>
                </c:pt>
                <c:pt idx="134734">
                  <c:v>67367</c:v>
                </c:pt>
                <c:pt idx="134735">
                  <c:v>67367.5</c:v>
                </c:pt>
                <c:pt idx="134736">
                  <c:v>67368</c:v>
                </c:pt>
                <c:pt idx="134737">
                  <c:v>67368.5</c:v>
                </c:pt>
                <c:pt idx="134738">
                  <c:v>67369</c:v>
                </c:pt>
                <c:pt idx="134739">
                  <c:v>67369.5</c:v>
                </c:pt>
                <c:pt idx="134740">
                  <c:v>67370</c:v>
                </c:pt>
                <c:pt idx="134741">
                  <c:v>67370.5</c:v>
                </c:pt>
                <c:pt idx="134742">
                  <c:v>67371</c:v>
                </c:pt>
                <c:pt idx="134743">
                  <c:v>67371.5</c:v>
                </c:pt>
                <c:pt idx="134744">
                  <c:v>67372</c:v>
                </c:pt>
                <c:pt idx="134745">
                  <c:v>67372.5</c:v>
                </c:pt>
                <c:pt idx="134746">
                  <c:v>67373</c:v>
                </c:pt>
                <c:pt idx="134747">
                  <c:v>67373.5</c:v>
                </c:pt>
                <c:pt idx="134748">
                  <c:v>67374</c:v>
                </c:pt>
                <c:pt idx="134749">
                  <c:v>67374.5</c:v>
                </c:pt>
                <c:pt idx="134750">
                  <c:v>67375</c:v>
                </c:pt>
                <c:pt idx="134751">
                  <c:v>67375.5</c:v>
                </c:pt>
                <c:pt idx="134752">
                  <c:v>67376</c:v>
                </c:pt>
                <c:pt idx="134753">
                  <c:v>67376.5</c:v>
                </c:pt>
                <c:pt idx="134754">
                  <c:v>67377</c:v>
                </c:pt>
                <c:pt idx="134755">
                  <c:v>67377.5</c:v>
                </c:pt>
                <c:pt idx="134756">
                  <c:v>67378</c:v>
                </c:pt>
                <c:pt idx="134757">
                  <c:v>67378.5</c:v>
                </c:pt>
                <c:pt idx="134758">
                  <c:v>67379</c:v>
                </c:pt>
                <c:pt idx="134759">
                  <c:v>67379.5</c:v>
                </c:pt>
                <c:pt idx="134760">
                  <c:v>67380</c:v>
                </c:pt>
                <c:pt idx="134761">
                  <c:v>67380.5</c:v>
                </c:pt>
                <c:pt idx="134762">
                  <c:v>67381</c:v>
                </c:pt>
                <c:pt idx="134763">
                  <c:v>67381.5</c:v>
                </c:pt>
                <c:pt idx="134764">
                  <c:v>67382</c:v>
                </c:pt>
                <c:pt idx="134765">
                  <c:v>67382.5</c:v>
                </c:pt>
                <c:pt idx="134766">
                  <c:v>67383</c:v>
                </c:pt>
                <c:pt idx="134767">
                  <c:v>67383.5</c:v>
                </c:pt>
                <c:pt idx="134768">
                  <c:v>67384</c:v>
                </c:pt>
                <c:pt idx="134769">
                  <c:v>67384.5</c:v>
                </c:pt>
                <c:pt idx="134770">
                  <c:v>67385</c:v>
                </c:pt>
                <c:pt idx="134771">
                  <c:v>67385.5</c:v>
                </c:pt>
                <c:pt idx="134772">
                  <c:v>67386</c:v>
                </c:pt>
                <c:pt idx="134773">
                  <c:v>67386.5</c:v>
                </c:pt>
                <c:pt idx="134774">
                  <c:v>67387</c:v>
                </c:pt>
                <c:pt idx="134775">
                  <c:v>67387.5</c:v>
                </c:pt>
                <c:pt idx="134776">
                  <c:v>67388</c:v>
                </c:pt>
                <c:pt idx="134777">
                  <c:v>67388.5</c:v>
                </c:pt>
                <c:pt idx="134778">
                  <c:v>67389</c:v>
                </c:pt>
                <c:pt idx="134779">
                  <c:v>67389.5</c:v>
                </c:pt>
                <c:pt idx="134780">
                  <c:v>67390</c:v>
                </c:pt>
                <c:pt idx="134781">
                  <c:v>67390.5</c:v>
                </c:pt>
                <c:pt idx="134782">
                  <c:v>67391</c:v>
                </c:pt>
                <c:pt idx="134783">
                  <c:v>67391.5</c:v>
                </c:pt>
                <c:pt idx="134784">
                  <c:v>67392</c:v>
                </c:pt>
                <c:pt idx="134785">
                  <c:v>67392.5</c:v>
                </c:pt>
                <c:pt idx="134786">
                  <c:v>67393</c:v>
                </c:pt>
                <c:pt idx="134787">
                  <c:v>67393.5</c:v>
                </c:pt>
                <c:pt idx="134788">
                  <c:v>67394</c:v>
                </c:pt>
                <c:pt idx="134789">
                  <c:v>67394.5</c:v>
                </c:pt>
                <c:pt idx="134790">
                  <c:v>67395</c:v>
                </c:pt>
                <c:pt idx="134791">
                  <c:v>67395.5</c:v>
                </c:pt>
                <c:pt idx="134792">
                  <c:v>67396</c:v>
                </c:pt>
                <c:pt idx="134793">
                  <c:v>67396.5</c:v>
                </c:pt>
                <c:pt idx="134794">
                  <c:v>67397</c:v>
                </c:pt>
                <c:pt idx="134795">
                  <c:v>67397.5</c:v>
                </c:pt>
                <c:pt idx="134796">
                  <c:v>67398</c:v>
                </c:pt>
                <c:pt idx="134797">
                  <c:v>67398.5</c:v>
                </c:pt>
                <c:pt idx="134798">
                  <c:v>67399</c:v>
                </c:pt>
                <c:pt idx="134799">
                  <c:v>67399.5</c:v>
                </c:pt>
                <c:pt idx="134800">
                  <c:v>67400</c:v>
                </c:pt>
                <c:pt idx="134801">
                  <c:v>67400.5</c:v>
                </c:pt>
                <c:pt idx="134802">
                  <c:v>67401</c:v>
                </c:pt>
                <c:pt idx="134803">
                  <c:v>67401.5</c:v>
                </c:pt>
                <c:pt idx="134804">
                  <c:v>67402</c:v>
                </c:pt>
                <c:pt idx="134805">
                  <c:v>67402.5</c:v>
                </c:pt>
                <c:pt idx="134806">
                  <c:v>67403</c:v>
                </c:pt>
                <c:pt idx="134807">
                  <c:v>67403.5</c:v>
                </c:pt>
                <c:pt idx="134808">
                  <c:v>67404</c:v>
                </c:pt>
                <c:pt idx="134809">
                  <c:v>67404.5</c:v>
                </c:pt>
                <c:pt idx="134810">
                  <c:v>67405</c:v>
                </c:pt>
                <c:pt idx="134811">
                  <c:v>67405.5</c:v>
                </c:pt>
                <c:pt idx="134812">
                  <c:v>67406</c:v>
                </c:pt>
                <c:pt idx="134813">
                  <c:v>67406.5</c:v>
                </c:pt>
                <c:pt idx="134814">
                  <c:v>67407</c:v>
                </c:pt>
                <c:pt idx="134815">
                  <c:v>67407.5</c:v>
                </c:pt>
                <c:pt idx="134816">
                  <c:v>67408</c:v>
                </c:pt>
                <c:pt idx="134817">
                  <c:v>67408.5</c:v>
                </c:pt>
                <c:pt idx="134818">
                  <c:v>67409</c:v>
                </c:pt>
                <c:pt idx="134819">
                  <c:v>67409.5</c:v>
                </c:pt>
                <c:pt idx="134820">
                  <c:v>67410</c:v>
                </c:pt>
                <c:pt idx="134821">
                  <c:v>67410.5</c:v>
                </c:pt>
                <c:pt idx="134822">
                  <c:v>67411</c:v>
                </c:pt>
                <c:pt idx="134823">
                  <c:v>67411.5</c:v>
                </c:pt>
                <c:pt idx="134824">
                  <c:v>67412</c:v>
                </c:pt>
                <c:pt idx="134825">
                  <c:v>67412.5</c:v>
                </c:pt>
                <c:pt idx="134826">
                  <c:v>67413</c:v>
                </c:pt>
                <c:pt idx="134827">
                  <c:v>67413.5</c:v>
                </c:pt>
                <c:pt idx="134828">
                  <c:v>67414</c:v>
                </c:pt>
                <c:pt idx="134829">
                  <c:v>67414.5</c:v>
                </c:pt>
                <c:pt idx="134830">
                  <c:v>67415</c:v>
                </c:pt>
                <c:pt idx="134831">
                  <c:v>67415.5</c:v>
                </c:pt>
                <c:pt idx="134832">
                  <c:v>67416</c:v>
                </c:pt>
                <c:pt idx="134833">
                  <c:v>67416.5</c:v>
                </c:pt>
                <c:pt idx="134834">
                  <c:v>67417</c:v>
                </c:pt>
                <c:pt idx="134835">
                  <c:v>67417.5</c:v>
                </c:pt>
                <c:pt idx="134836">
                  <c:v>67418</c:v>
                </c:pt>
                <c:pt idx="134837">
                  <c:v>67418.5</c:v>
                </c:pt>
                <c:pt idx="134838">
                  <c:v>67419</c:v>
                </c:pt>
                <c:pt idx="134839">
                  <c:v>67419.5</c:v>
                </c:pt>
                <c:pt idx="134840">
                  <c:v>67420</c:v>
                </c:pt>
                <c:pt idx="134841">
                  <c:v>67420.5</c:v>
                </c:pt>
                <c:pt idx="134842">
                  <c:v>67421</c:v>
                </c:pt>
                <c:pt idx="134843">
                  <c:v>67421.5</c:v>
                </c:pt>
                <c:pt idx="134844">
                  <c:v>67422</c:v>
                </c:pt>
                <c:pt idx="134845">
                  <c:v>67422.5</c:v>
                </c:pt>
                <c:pt idx="134846">
                  <c:v>67423</c:v>
                </c:pt>
                <c:pt idx="134847">
                  <c:v>67423.5</c:v>
                </c:pt>
                <c:pt idx="134848">
                  <c:v>67424</c:v>
                </c:pt>
                <c:pt idx="134849">
                  <c:v>67424.5</c:v>
                </c:pt>
                <c:pt idx="134850">
                  <c:v>67425</c:v>
                </c:pt>
                <c:pt idx="134851">
                  <c:v>67425.5</c:v>
                </c:pt>
                <c:pt idx="134852">
                  <c:v>67426</c:v>
                </c:pt>
                <c:pt idx="134853">
                  <c:v>67426.5</c:v>
                </c:pt>
                <c:pt idx="134854">
                  <c:v>67427</c:v>
                </c:pt>
                <c:pt idx="134855">
                  <c:v>67427.5</c:v>
                </c:pt>
                <c:pt idx="134856">
                  <c:v>67428</c:v>
                </c:pt>
                <c:pt idx="134857">
                  <c:v>67428.5</c:v>
                </c:pt>
                <c:pt idx="134858">
                  <c:v>67429</c:v>
                </c:pt>
                <c:pt idx="134859">
                  <c:v>67429.5</c:v>
                </c:pt>
                <c:pt idx="134860">
                  <c:v>67430</c:v>
                </c:pt>
                <c:pt idx="134861">
                  <c:v>67430.5</c:v>
                </c:pt>
                <c:pt idx="134862">
                  <c:v>67431</c:v>
                </c:pt>
                <c:pt idx="134863">
                  <c:v>67431.5</c:v>
                </c:pt>
                <c:pt idx="134864">
                  <c:v>67432</c:v>
                </c:pt>
                <c:pt idx="134865">
                  <c:v>67432.5</c:v>
                </c:pt>
                <c:pt idx="134866">
                  <c:v>67433</c:v>
                </c:pt>
                <c:pt idx="134867">
                  <c:v>67433.5</c:v>
                </c:pt>
                <c:pt idx="134868">
                  <c:v>67434</c:v>
                </c:pt>
                <c:pt idx="134869">
                  <c:v>67434.5</c:v>
                </c:pt>
                <c:pt idx="134870">
                  <c:v>67435</c:v>
                </c:pt>
                <c:pt idx="134871">
                  <c:v>67435.5</c:v>
                </c:pt>
                <c:pt idx="134872">
                  <c:v>67436</c:v>
                </c:pt>
                <c:pt idx="134873">
                  <c:v>67436.5</c:v>
                </c:pt>
                <c:pt idx="134874">
                  <c:v>67437</c:v>
                </c:pt>
                <c:pt idx="134875">
                  <c:v>67437.5</c:v>
                </c:pt>
                <c:pt idx="134876">
                  <c:v>67438</c:v>
                </c:pt>
                <c:pt idx="134877">
                  <c:v>67438.5</c:v>
                </c:pt>
                <c:pt idx="134878">
                  <c:v>67439</c:v>
                </c:pt>
                <c:pt idx="134879">
                  <c:v>67439.5</c:v>
                </c:pt>
                <c:pt idx="134880">
                  <c:v>67440</c:v>
                </c:pt>
                <c:pt idx="134881">
                  <c:v>67440.5</c:v>
                </c:pt>
                <c:pt idx="134882">
                  <c:v>67441</c:v>
                </c:pt>
                <c:pt idx="134883">
                  <c:v>67441.5</c:v>
                </c:pt>
                <c:pt idx="134884">
                  <c:v>67442</c:v>
                </c:pt>
                <c:pt idx="134885">
                  <c:v>67442.5</c:v>
                </c:pt>
                <c:pt idx="134886">
                  <c:v>67443</c:v>
                </c:pt>
                <c:pt idx="134887">
                  <c:v>67443.5</c:v>
                </c:pt>
                <c:pt idx="134888">
                  <c:v>67444</c:v>
                </c:pt>
                <c:pt idx="134889">
                  <c:v>67444.5</c:v>
                </c:pt>
                <c:pt idx="134890">
                  <c:v>67445</c:v>
                </c:pt>
                <c:pt idx="134891">
                  <c:v>67445.5</c:v>
                </c:pt>
                <c:pt idx="134892">
                  <c:v>67446</c:v>
                </c:pt>
                <c:pt idx="134893">
                  <c:v>67446.5</c:v>
                </c:pt>
                <c:pt idx="134894">
                  <c:v>67447</c:v>
                </c:pt>
                <c:pt idx="134895">
                  <c:v>67447.5</c:v>
                </c:pt>
                <c:pt idx="134896">
                  <c:v>67448</c:v>
                </c:pt>
                <c:pt idx="134897">
                  <c:v>67448.5</c:v>
                </c:pt>
                <c:pt idx="134898">
                  <c:v>67449</c:v>
                </c:pt>
                <c:pt idx="134899">
                  <c:v>67449.5</c:v>
                </c:pt>
                <c:pt idx="134900">
                  <c:v>67450</c:v>
                </c:pt>
                <c:pt idx="134901">
                  <c:v>67450.5</c:v>
                </c:pt>
                <c:pt idx="134902">
                  <c:v>67451</c:v>
                </c:pt>
                <c:pt idx="134903">
                  <c:v>67451.5</c:v>
                </c:pt>
                <c:pt idx="134904">
                  <c:v>67452</c:v>
                </c:pt>
                <c:pt idx="134905">
                  <c:v>67452.5</c:v>
                </c:pt>
                <c:pt idx="134906">
                  <c:v>67453</c:v>
                </c:pt>
                <c:pt idx="134907">
                  <c:v>67453.5</c:v>
                </c:pt>
                <c:pt idx="134908">
                  <c:v>67454</c:v>
                </c:pt>
                <c:pt idx="134909">
                  <c:v>67454.5</c:v>
                </c:pt>
                <c:pt idx="134910">
                  <c:v>67455</c:v>
                </c:pt>
                <c:pt idx="134911">
                  <c:v>67455.5</c:v>
                </c:pt>
                <c:pt idx="134912">
                  <c:v>67456</c:v>
                </c:pt>
                <c:pt idx="134913">
                  <c:v>67456.5</c:v>
                </c:pt>
                <c:pt idx="134914">
                  <c:v>67457</c:v>
                </c:pt>
                <c:pt idx="134915">
                  <c:v>67457.5</c:v>
                </c:pt>
                <c:pt idx="134916">
                  <c:v>67458</c:v>
                </c:pt>
                <c:pt idx="134917">
                  <c:v>67458.5</c:v>
                </c:pt>
                <c:pt idx="134918">
                  <c:v>67459</c:v>
                </c:pt>
                <c:pt idx="134919">
                  <c:v>67459.5</c:v>
                </c:pt>
                <c:pt idx="134920">
                  <c:v>67460</c:v>
                </c:pt>
                <c:pt idx="134921">
                  <c:v>67460.5</c:v>
                </c:pt>
                <c:pt idx="134922">
                  <c:v>67461</c:v>
                </c:pt>
                <c:pt idx="134923">
                  <c:v>67461.5</c:v>
                </c:pt>
                <c:pt idx="134924">
                  <c:v>67462</c:v>
                </c:pt>
                <c:pt idx="134925">
                  <c:v>67462.5</c:v>
                </c:pt>
                <c:pt idx="134926">
                  <c:v>67463</c:v>
                </c:pt>
                <c:pt idx="134927">
                  <c:v>67463.5</c:v>
                </c:pt>
                <c:pt idx="134928">
                  <c:v>67464</c:v>
                </c:pt>
                <c:pt idx="134929">
                  <c:v>67464.5</c:v>
                </c:pt>
                <c:pt idx="134930">
                  <c:v>67465</c:v>
                </c:pt>
                <c:pt idx="134931">
                  <c:v>67465.5</c:v>
                </c:pt>
                <c:pt idx="134932">
                  <c:v>67466</c:v>
                </c:pt>
                <c:pt idx="134933">
                  <c:v>67466.5</c:v>
                </c:pt>
                <c:pt idx="134934">
                  <c:v>67467</c:v>
                </c:pt>
                <c:pt idx="134935">
                  <c:v>67467.5</c:v>
                </c:pt>
                <c:pt idx="134936">
                  <c:v>67468</c:v>
                </c:pt>
                <c:pt idx="134937">
                  <c:v>67468.5</c:v>
                </c:pt>
                <c:pt idx="134938">
                  <c:v>67469</c:v>
                </c:pt>
                <c:pt idx="134939">
                  <c:v>67469.5</c:v>
                </c:pt>
                <c:pt idx="134940">
                  <c:v>67470</c:v>
                </c:pt>
                <c:pt idx="134941">
                  <c:v>67470.5</c:v>
                </c:pt>
                <c:pt idx="134942">
                  <c:v>67471</c:v>
                </c:pt>
                <c:pt idx="134943">
                  <c:v>67471.5</c:v>
                </c:pt>
                <c:pt idx="134944">
                  <c:v>67472</c:v>
                </c:pt>
                <c:pt idx="134945">
                  <c:v>67472.5</c:v>
                </c:pt>
                <c:pt idx="134946">
                  <c:v>67473</c:v>
                </c:pt>
                <c:pt idx="134947">
                  <c:v>67473.5</c:v>
                </c:pt>
                <c:pt idx="134948">
                  <c:v>67474</c:v>
                </c:pt>
                <c:pt idx="134949">
                  <c:v>67474.5</c:v>
                </c:pt>
                <c:pt idx="134950">
                  <c:v>67475</c:v>
                </c:pt>
                <c:pt idx="134951">
                  <c:v>67475.5</c:v>
                </c:pt>
                <c:pt idx="134952">
                  <c:v>67476</c:v>
                </c:pt>
                <c:pt idx="134953">
                  <c:v>67476.5</c:v>
                </c:pt>
                <c:pt idx="134954">
                  <c:v>67477</c:v>
                </c:pt>
                <c:pt idx="134955">
                  <c:v>67477.5</c:v>
                </c:pt>
                <c:pt idx="134956">
                  <c:v>67478</c:v>
                </c:pt>
                <c:pt idx="134957">
                  <c:v>67478.5</c:v>
                </c:pt>
                <c:pt idx="134958">
                  <c:v>67479</c:v>
                </c:pt>
                <c:pt idx="134959">
                  <c:v>67479.5</c:v>
                </c:pt>
                <c:pt idx="134960">
                  <c:v>67480</c:v>
                </c:pt>
                <c:pt idx="134961">
                  <c:v>67480.5</c:v>
                </c:pt>
                <c:pt idx="134962">
                  <c:v>67481</c:v>
                </c:pt>
                <c:pt idx="134963">
                  <c:v>67481.5</c:v>
                </c:pt>
                <c:pt idx="134964">
                  <c:v>67482</c:v>
                </c:pt>
                <c:pt idx="134965">
                  <c:v>67482.5</c:v>
                </c:pt>
                <c:pt idx="134966">
                  <c:v>67483</c:v>
                </c:pt>
                <c:pt idx="134967">
                  <c:v>67483.5</c:v>
                </c:pt>
                <c:pt idx="134968">
                  <c:v>67484</c:v>
                </c:pt>
                <c:pt idx="134969">
                  <c:v>67484.5</c:v>
                </c:pt>
                <c:pt idx="134970">
                  <c:v>67485</c:v>
                </c:pt>
                <c:pt idx="134971">
                  <c:v>67485.5</c:v>
                </c:pt>
                <c:pt idx="134972">
                  <c:v>67486</c:v>
                </c:pt>
                <c:pt idx="134973">
                  <c:v>67486.5</c:v>
                </c:pt>
                <c:pt idx="134974">
                  <c:v>67487</c:v>
                </c:pt>
                <c:pt idx="134975">
                  <c:v>67487.5</c:v>
                </c:pt>
                <c:pt idx="134976">
                  <c:v>67488</c:v>
                </c:pt>
                <c:pt idx="134977">
                  <c:v>67488.5</c:v>
                </c:pt>
                <c:pt idx="134978">
                  <c:v>67489</c:v>
                </c:pt>
                <c:pt idx="134979">
                  <c:v>67489.5</c:v>
                </c:pt>
                <c:pt idx="134980">
                  <c:v>67490</c:v>
                </c:pt>
                <c:pt idx="134981">
                  <c:v>67490.5</c:v>
                </c:pt>
                <c:pt idx="134982">
                  <c:v>67491</c:v>
                </c:pt>
                <c:pt idx="134983">
                  <c:v>67491.5</c:v>
                </c:pt>
                <c:pt idx="134984">
                  <c:v>67492</c:v>
                </c:pt>
                <c:pt idx="134985">
                  <c:v>67492.5</c:v>
                </c:pt>
                <c:pt idx="134986">
                  <c:v>67493</c:v>
                </c:pt>
                <c:pt idx="134987">
                  <c:v>67493.5</c:v>
                </c:pt>
                <c:pt idx="134988">
                  <c:v>67494</c:v>
                </c:pt>
                <c:pt idx="134989">
                  <c:v>67494.5</c:v>
                </c:pt>
                <c:pt idx="134990">
                  <c:v>67495</c:v>
                </c:pt>
                <c:pt idx="134991">
                  <c:v>67495.5</c:v>
                </c:pt>
                <c:pt idx="134992">
                  <c:v>67496</c:v>
                </c:pt>
                <c:pt idx="134993">
                  <c:v>67496.5</c:v>
                </c:pt>
                <c:pt idx="134994">
                  <c:v>67497</c:v>
                </c:pt>
                <c:pt idx="134995">
                  <c:v>67497.5</c:v>
                </c:pt>
                <c:pt idx="134996">
                  <c:v>67498</c:v>
                </c:pt>
                <c:pt idx="134997">
                  <c:v>67498.5</c:v>
                </c:pt>
                <c:pt idx="134998">
                  <c:v>67499</c:v>
                </c:pt>
                <c:pt idx="134999">
                  <c:v>67499.5</c:v>
                </c:pt>
                <c:pt idx="135000">
                  <c:v>67500</c:v>
                </c:pt>
                <c:pt idx="135001">
                  <c:v>67500.5</c:v>
                </c:pt>
                <c:pt idx="135002">
                  <c:v>67501</c:v>
                </c:pt>
                <c:pt idx="135003">
                  <c:v>67501.5</c:v>
                </c:pt>
                <c:pt idx="135004">
                  <c:v>67502</c:v>
                </c:pt>
                <c:pt idx="135005">
                  <c:v>67502.5</c:v>
                </c:pt>
                <c:pt idx="135006">
                  <c:v>67503</c:v>
                </c:pt>
                <c:pt idx="135007">
                  <c:v>67503.5</c:v>
                </c:pt>
                <c:pt idx="135008">
                  <c:v>67504</c:v>
                </c:pt>
                <c:pt idx="135009">
                  <c:v>67504.5</c:v>
                </c:pt>
                <c:pt idx="135010">
                  <c:v>67505</c:v>
                </c:pt>
                <c:pt idx="135011">
                  <c:v>67505.5</c:v>
                </c:pt>
                <c:pt idx="135012">
                  <c:v>67506</c:v>
                </c:pt>
                <c:pt idx="135013">
                  <c:v>67506.5</c:v>
                </c:pt>
                <c:pt idx="135014">
                  <c:v>67507</c:v>
                </c:pt>
                <c:pt idx="135015">
                  <c:v>67507.5</c:v>
                </c:pt>
                <c:pt idx="135016">
                  <c:v>67508</c:v>
                </c:pt>
                <c:pt idx="135017">
                  <c:v>67508.5</c:v>
                </c:pt>
                <c:pt idx="135018">
                  <c:v>67509</c:v>
                </c:pt>
                <c:pt idx="135019">
                  <c:v>67509.5</c:v>
                </c:pt>
                <c:pt idx="135020">
                  <c:v>67510</c:v>
                </c:pt>
                <c:pt idx="135021">
                  <c:v>67510.5</c:v>
                </c:pt>
                <c:pt idx="135022">
                  <c:v>67511</c:v>
                </c:pt>
                <c:pt idx="135023">
                  <c:v>67511.5</c:v>
                </c:pt>
                <c:pt idx="135024">
                  <c:v>67512</c:v>
                </c:pt>
                <c:pt idx="135025">
                  <c:v>67512.5</c:v>
                </c:pt>
                <c:pt idx="135026">
                  <c:v>67513</c:v>
                </c:pt>
                <c:pt idx="135027">
                  <c:v>67513.5</c:v>
                </c:pt>
                <c:pt idx="135028">
                  <c:v>67514</c:v>
                </c:pt>
                <c:pt idx="135029">
                  <c:v>67514.5</c:v>
                </c:pt>
                <c:pt idx="135030">
                  <c:v>67515</c:v>
                </c:pt>
                <c:pt idx="135031">
                  <c:v>67515.5</c:v>
                </c:pt>
                <c:pt idx="135032">
                  <c:v>67516</c:v>
                </c:pt>
                <c:pt idx="135033">
                  <c:v>67516.5</c:v>
                </c:pt>
                <c:pt idx="135034">
                  <c:v>67517</c:v>
                </c:pt>
                <c:pt idx="135035">
                  <c:v>67517.5</c:v>
                </c:pt>
                <c:pt idx="135036">
                  <c:v>67518</c:v>
                </c:pt>
                <c:pt idx="135037">
                  <c:v>67518.5</c:v>
                </c:pt>
                <c:pt idx="135038">
                  <c:v>67519</c:v>
                </c:pt>
                <c:pt idx="135039">
                  <c:v>67519.5</c:v>
                </c:pt>
                <c:pt idx="135040">
                  <c:v>67520</c:v>
                </c:pt>
                <c:pt idx="135041">
                  <c:v>67520.5</c:v>
                </c:pt>
                <c:pt idx="135042">
                  <c:v>67521</c:v>
                </c:pt>
                <c:pt idx="135043">
                  <c:v>67521.5</c:v>
                </c:pt>
                <c:pt idx="135044">
                  <c:v>67522</c:v>
                </c:pt>
                <c:pt idx="135045">
                  <c:v>67522.5</c:v>
                </c:pt>
                <c:pt idx="135046">
                  <c:v>67523</c:v>
                </c:pt>
                <c:pt idx="135047">
                  <c:v>67523.5</c:v>
                </c:pt>
                <c:pt idx="135048">
                  <c:v>67524</c:v>
                </c:pt>
                <c:pt idx="135049">
                  <c:v>67524.5</c:v>
                </c:pt>
                <c:pt idx="135050">
                  <c:v>67525</c:v>
                </c:pt>
                <c:pt idx="135051">
                  <c:v>67525.5</c:v>
                </c:pt>
                <c:pt idx="135052">
                  <c:v>67526</c:v>
                </c:pt>
                <c:pt idx="135053">
                  <c:v>67526.5</c:v>
                </c:pt>
                <c:pt idx="135054">
                  <c:v>67527</c:v>
                </c:pt>
                <c:pt idx="135055">
                  <c:v>67527.5</c:v>
                </c:pt>
                <c:pt idx="135056">
                  <c:v>67528</c:v>
                </c:pt>
                <c:pt idx="135057">
                  <c:v>67528.5</c:v>
                </c:pt>
                <c:pt idx="135058">
                  <c:v>67529</c:v>
                </c:pt>
                <c:pt idx="135059">
                  <c:v>67529.5</c:v>
                </c:pt>
                <c:pt idx="135060">
                  <c:v>67530</c:v>
                </c:pt>
                <c:pt idx="135061">
                  <c:v>67530.5</c:v>
                </c:pt>
                <c:pt idx="135062">
                  <c:v>67531</c:v>
                </c:pt>
                <c:pt idx="135063">
                  <c:v>67531.5</c:v>
                </c:pt>
                <c:pt idx="135064">
                  <c:v>67532</c:v>
                </c:pt>
                <c:pt idx="135065">
                  <c:v>67532.5</c:v>
                </c:pt>
                <c:pt idx="135066">
                  <c:v>67533</c:v>
                </c:pt>
                <c:pt idx="135067">
                  <c:v>67533.5</c:v>
                </c:pt>
                <c:pt idx="135068">
                  <c:v>67534</c:v>
                </c:pt>
                <c:pt idx="135069">
                  <c:v>67534.5</c:v>
                </c:pt>
                <c:pt idx="135070">
                  <c:v>67535</c:v>
                </c:pt>
                <c:pt idx="135071">
                  <c:v>67535.5</c:v>
                </c:pt>
                <c:pt idx="135072">
                  <c:v>67536</c:v>
                </c:pt>
                <c:pt idx="135073">
                  <c:v>67536.5</c:v>
                </c:pt>
                <c:pt idx="135074">
                  <c:v>67537</c:v>
                </c:pt>
                <c:pt idx="135075">
                  <c:v>67537.5</c:v>
                </c:pt>
                <c:pt idx="135076">
                  <c:v>67538</c:v>
                </c:pt>
                <c:pt idx="135077">
                  <c:v>67538.5</c:v>
                </c:pt>
                <c:pt idx="135078">
                  <c:v>67539</c:v>
                </c:pt>
                <c:pt idx="135079">
                  <c:v>67539.5</c:v>
                </c:pt>
                <c:pt idx="135080">
                  <c:v>67540</c:v>
                </c:pt>
                <c:pt idx="135081">
                  <c:v>67540.5</c:v>
                </c:pt>
                <c:pt idx="135082">
                  <c:v>67541</c:v>
                </c:pt>
                <c:pt idx="135083">
                  <c:v>67541.5</c:v>
                </c:pt>
                <c:pt idx="135084">
                  <c:v>67542</c:v>
                </c:pt>
                <c:pt idx="135085">
                  <c:v>67542.5</c:v>
                </c:pt>
                <c:pt idx="135086">
                  <c:v>67543</c:v>
                </c:pt>
                <c:pt idx="135087">
                  <c:v>67543.5</c:v>
                </c:pt>
                <c:pt idx="135088">
                  <c:v>67544</c:v>
                </c:pt>
                <c:pt idx="135089">
                  <c:v>67544.5</c:v>
                </c:pt>
                <c:pt idx="135090">
                  <c:v>67545</c:v>
                </c:pt>
                <c:pt idx="135091">
                  <c:v>67545.5</c:v>
                </c:pt>
                <c:pt idx="135092">
                  <c:v>67546</c:v>
                </c:pt>
                <c:pt idx="135093">
                  <c:v>67546.5</c:v>
                </c:pt>
                <c:pt idx="135094">
                  <c:v>67547</c:v>
                </c:pt>
                <c:pt idx="135095">
                  <c:v>67547.5</c:v>
                </c:pt>
                <c:pt idx="135096">
                  <c:v>67548</c:v>
                </c:pt>
                <c:pt idx="135097">
                  <c:v>67548.5</c:v>
                </c:pt>
                <c:pt idx="135098">
                  <c:v>67549</c:v>
                </c:pt>
                <c:pt idx="135099">
                  <c:v>67549.5</c:v>
                </c:pt>
                <c:pt idx="135100">
                  <c:v>67550</c:v>
                </c:pt>
                <c:pt idx="135101">
                  <c:v>67550.5</c:v>
                </c:pt>
                <c:pt idx="135102">
                  <c:v>67551</c:v>
                </c:pt>
                <c:pt idx="135103">
                  <c:v>67551.5</c:v>
                </c:pt>
                <c:pt idx="135104">
                  <c:v>67552</c:v>
                </c:pt>
                <c:pt idx="135105">
                  <c:v>67552.5</c:v>
                </c:pt>
                <c:pt idx="135106">
                  <c:v>67553</c:v>
                </c:pt>
                <c:pt idx="135107">
                  <c:v>67553.5</c:v>
                </c:pt>
                <c:pt idx="135108">
                  <c:v>67554</c:v>
                </c:pt>
                <c:pt idx="135109">
                  <c:v>67554.5</c:v>
                </c:pt>
                <c:pt idx="135110">
                  <c:v>67555</c:v>
                </c:pt>
                <c:pt idx="135111">
                  <c:v>67555.5</c:v>
                </c:pt>
                <c:pt idx="135112">
                  <c:v>67556</c:v>
                </c:pt>
                <c:pt idx="135113">
                  <c:v>67556.5</c:v>
                </c:pt>
                <c:pt idx="135114">
                  <c:v>67557</c:v>
                </c:pt>
                <c:pt idx="135115">
                  <c:v>67557.5</c:v>
                </c:pt>
                <c:pt idx="135116">
                  <c:v>67558</c:v>
                </c:pt>
                <c:pt idx="135117">
                  <c:v>67558.5</c:v>
                </c:pt>
                <c:pt idx="135118">
                  <c:v>67559</c:v>
                </c:pt>
                <c:pt idx="135119">
                  <c:v>67559.5</c:v>
                </c:pt>
                <c:pt idx="135120">
                  <c:v>67560</c:v>
                </c:pt>
                <c:pt idx="135121">
                  <c:v>67560.5</c:v>
                </c:pt>
                <c:pt idx="135122">
                  <c:v>67561</c:v>
                </c:pt>
                <c:pt idx="135123">
                  <c:v>67561.5</c:v>
                </c:pt>
                <c:pt idx="135124">
                  <c:v>67562</c:v>
                </c:pt>
                <c:pt idx="135125">
                  <c:v>67562.5</c:v>
                </c:pt>
                <c:pt idx="135126">
                  <c:v>67563</c:v>
                </c:pt>
                <c:pt idx="135127">
                  <c:v>67563.5</c:v>
                </c:pt>
                <c:pt idx="135128">
                  <c:v>67564</c:v>
                </c:pt>
                <c:pt idx="135129">
                  <c:v>67564.5</c:v>
                </c:pt>
                <c:pt idx="135130">
                  <c:v>67565</c:v>
                </c:pt>
                <c:pt idx="135131">
                  <c:v>67565.5</c:v>
                </c:pt>
                <c:pt idx="135132">
                  <c:v>67566</c:v>
                </c:pt>
                <c:pt idx="135133">
                  <c:v>67566.5</c:v>
                </c:pt>
                <c:pt idx="135134">
                  <c:v>67567</c:v>
                </c:pt>
                <c:pt idx="135135">
                  <c:v>67567.5</c:v>
                </c:pt>
                <c:pt idx="135136">
                  <c:v>67568</c:v>
                </c:pt>
                <c:pt idx="135137">
                  <c:v>67568.5</c:v>
                </c:pt>
                <c:pt idx="135138">
                  <c:v>67569</c:v>
                </c:pt>
                <c:pt idx="135139">
                  <c:v>67569.5</c:v>
                </c:pt>
                <c:pt idx="135140">
                  <c:v>67570</c:v>
                </c:pt>
                <c:pt idx="135141">
                  <c:v>67570.5</c:v>
                </c:pt>
                <c:pt idx="135142">
                  <c:v>67571</c:v>
                </c:pt>
                <c:pt idx="135143">
                  <c:v>67571.5</c:v>
                </c:pt>
                <c:pt idx="135144">
                  <c:v>67572</c:v>
                </c:pt>
                <c:pt idx="135145">
                  <c:v>67572.5</c:v>
                </c:pt>
                <c:pt idx="135146">
                  <c:v>67573</c:v>
                </c:pt>
                <c:pt idx="135147">
                  <c:v>67573.5</c:v>
                </c:pt>
                <c:pt idx="135148">
                  <c:v>67574</c:v>
                </c:pt>
                <c:pt idx="135149">
                  <c:v>67574.5</c:v>
                </c:pt>
                <c:pt idx="135150">
                  <c:v>67575</c:v>
                </c:pt>
                <c:pt idx="135151">
                  <c:v>67575.5</c:v>
                </c:pt>
                <c:pt idx="135152">
                  <c:v>67576</c:v>
                </c:pt>
                <c:pt idx="135153">
                  <c:v>67576.5</c:v>
                </c:pt>
                <c:pt idx="135154">
                  <c:v>67577</c:v>
                </c:pt>
                <c:pt idx="135155">
                  <c:v>67577.5</c:v>
                </c:pt>
                <c:pt idx="135156">
                  <c:v>67578</c:v>
                </c:pt>
                <c:pt idx="135157">
                  <c:v>67578.5</c:v>
                </c:pt>
                <c:pt idx="135158">
                  <c:v>67579</c:v>
                </c:pt>
                <c:pt idx="135159">
                  <c:v>67579.5</c:v>
                </c:pt>
                <c:pt idx="135160">
                  <c:v>67580</c:v>
                </c:pt>
                <c:pt idx="135161">
                  <c:v>67580.5</c:v>
                </c:pt>
                <c:pt idx="135162">
                  <c:v>67581</c:v>
                </c:pt>
                <c:pt idx="135163">
                  <c:v>67581.5</c:v>
                </c:pt>
                <c:pt idx="135164">
                  <c:v>67582</c:v>
                </c:pt>
                <c:pt idx="135165">
                  <c:v>67582.5</c:v>
                </c:pt>
                <c:pt idx="135166">
                  <c:v>67583</c:v>
                </c:pt>
                <c:pt idx="135167">
                  <c:v>67583.5</c:v>
                </c:pt>
                <c:pt idx="135168">
                  <c:v>67584</c:v>
                </c:pt>
                <c:pt idx="135169">
                  <c:v>67584.5</c:v>
                </c:pt>
                <c:pt idx="135170">
                  <c:v>67585</c:v>
                </c:pt>
                <c:pt idx="135171">
                  <c:v>67585.5</c:v>
                </c:pt>
                <c:pt idx="135172">
                  <c:v>67586</c:v>
                </c:pt>
                <c:pt idx="135173">
                  <c:v>67586.5</c:v>
                </c:pt>
                <c:pt idx="135174">
                  <c:v>67587</c:v>
                </c:pt>
                <c:pt idx="135175">
                  <c:v>67587.5</c:v>
                </c:pt>
                <c:pt idx="135176">
                  <c:v>67588</c:v>
                </c:pt>
                <c:pt idx="135177">
                  <c:v>67588.5</c:v>
                </c:pt>
                <c:pt idx="135178">
                  <c:v>67589</c:v>
                </c:pt>
                <c:pt idx="135179">
                  <c:v>67589.5</c:v>
                </c:pt>
                <c:pt idx="135180">
                  <c:v>67590</c:v>
                </c:pt>
                <c:pt idx="135181">
                  <c:v>67590.5</c:v>
                </c:pt>
                <c:pt idx="135182">
                  <c:v>67591</c:v>
                </c:pt>
                <c:pt idx="135183">
                  <c:v>67591.5</c:v>
                </c:pt>
                <c:pt idx="135184">
                  <c:v>67592</c:v>
                </c:pt>
                <c:pt idx="135185">
                  <c:v>67592.5</c:v>
                </c:pt>
                <c:pt idx="135186">
                  <c:v>67593</c:v>
                </c:pt>
                <c:pt idx="135187">
                  <c:v>67593.5</c:v>
                </c:pt>
                <c:pt idx="135188">
                  <c:v>67594</c:v>
                </c:pt>
                <c:pt idx="135189">
                  <c:v>67594.5</c:v>
                </c:pt>
                <c:pt idx="135190">
                  <c:v>67595</c:v>
                </c:pt>
                <c:pt idx="135191">
                  <c:v>67595.5</c:v>
                </c:pt>
                <c:pt idx="135192">
                  <c:v>67596</c:v>
                </c:pt>
                <c:pt idx="135193">
                  <c:v>67596.5</c:v>
                </c:pt>
                <c:pt idx="135194">
                  <c:v>67597</c:v>
                </c:pt>
                <c:pt idx="135195">
                  <c:v>67597.5</c:v>
                </c:pt>
                <c:pt idx="135196">
                  <c:v>67598</c:v>
                </c:pt>
                <c:pt idx="135197">
                  <c:v>67598.5</c:v>
                </c:pt>
                <c:pt idx="135198">
                  <c:v>67599</c:v>
                </c:pt>
                <c:pt idx="135199">
                  <c:v>67599.5</c:v>
                </c:pt>
                <c:pt idx="135200">
                  <c:v>67600</c:v>
                </c:pt>
                <c:pt idx="135201">
                  <c:v>67600.5</c:v>
                </c:pt>
                <c:pt idx="135202">
                  <c:v>67601</c:v>
                </c:pt>
                <c:pt idx="135203">
                  <c:v>67601.5</c:v>
                </c:pt>
                <c:pt idx="135204">
                  <c:v>67602</c:v>
                </c:pt>
                <c:pt idx="135205">
                  <c:v>67602.5</c:v>
                </c:pt>
                <c:pt idx="135206">
                  <c:v>67603</c:v>
                </c:pt>
                <c:pt idx="135207">
                  <c:v>67603.5</c:v>
                </c:pt>
                <c:pt idx="135208">
                  <c:v>67604</c:v>
                </c:pt>
                <c:pt idx="135209">
                  <c:v>67604.5</c:v>
                </c:pt>
                <c:pt idx="135210">
                  <c:v>67605</c:v>
                </c:pt>
                <c:pt idx="135211">
                  <c:v>67605.5</c:v>
                </c:pt>
                <c:pt idx="135212">
                  <c:v>67606</c:v>
                </c:pt>
                <c:pt idx="135213">
                  <c:v>67606.5</c:v>
                </c:pt>
                <c:pt idx="135214">
                  <c:v>67607</c:v>
                </c:pt>
                <c:pt idx="135215">
                  <c:v>67607.5</c:v>
                </c:pt>
                <c:pt idx="135216">
                  <c:v>67608</c:v>
                </c:pt>
                <c:pt idx="135217">
                  <c:v>67608.5</c:v>
                </c:pt>
                <c:pt idx="135218">
                  <c:v>67609</c:v>
                </c:pt>
                <c:pt idx="135219">
                  <c:v>67609.5</c:v>
                </c:pt>
                <c:pt idx="135220">
                  <c:v>67610</c:v>
                </c:pt>
                <c:pt idx="135221">
                  <c:v>67610.5</c:v>
                </c:pt>
                <c:pt idx="135222">
                  <c:v>67611</c:v>
                </c:pt>
                <c:pt idx="135223">
                  <c:v>67611.5</c:v>
                </c:pt>
                <c:pt idx="135224">
                  <c:v>67612</c:v>
                </c:pt>
                <c:pt idx="135225">
                  <c:v>67612.5</c:v>
                </c:pt>
                <c:pt idx="135226">
                  <c:v>67613</c:v>
                </c:pt>
                <c:pt idx="135227">
                  <c:v>67613.5</c:v>
                </c:pt>
                <c:pt idx="135228">
                  <c:v>67614</c:v>
                </c:pt>
                <c:pt idx="135229">
                  <c:v>67614.5</c:v>
                </c:pt>
                <c:pt idx="135230">
                  <c:v>67615</c:v>
                </c:pt>
                <c:pt idx="135231">
                  <c:v>67615.5</c:v>
                </c:pt>
                <c:pt idx="135232">
                  <c:v>67616</c:v>
                </c:pt>
                <c:pt idx="135233">
                  <c:v>67616.5</c:v>
                </c:pt>
                <c:pt idx="135234">
                  <c:v>67617</c:v>
                </c:pt>
                <c:pt idx="135235">
                  <c:v>67617.5</c:v>
                </c:pt>
                <c:pt idx="135236">
                  <c:v>67618</c:v>
                </c:pt>
                <c:pt idx="135237">
                  <c:v>67618.5</c:v>
                </c:pt>
                <c:pt idx="135238">
                  <c:v>67619</c:v>
                </c:pt>
                <c:pt idx="135239">
                  <c:v>67619.5</c:v>
                </c:pt>
                <c:pt idx="135240">
                  <c:v>67620</c:v>
                </c:pt>
                <c:pt idx="135241">
                  <c:v>67620.5</c:v>
                </c:pt>
                <c:pt idx="135242">
                  <c:v>67621</c:v>
                </c:pt>
                <c:pt idx="135243">
                  <c:v>67621.5</c:v>
                </c:pt>
                <c:pt idx="135244">
                  <c:v>67622</c:v>
                </c:pt>
                <c:pt idx="135245">
                  <c:v>67622.5</c:v>
                </c:pt>
                <c:pt idx="135246">
                  <c:v>67623</c:v>
                </c:pt>
                <c:pt idx="135247">
                  <c:v>67623.5</c:v>
                </c:pt>
                <c:pt idx="135248">
                  <c:v>67624</c:v>
                </c:pt>
                <c:pt idx="135249">
                  <c:v>67624.5</c:v>
                </c:pt>
                <c:pt idx="135250">
                  <c:v>67625</c:v>
                </c:pt>
                <c:pt idx="135251">
                  <c:v>67625.5</c:v>
                </c:pt>
                <c:pt idx="135252">
                  <c:v>67626</c:v>
                </c:pt>
                <c:pt idx="135253">
                  <c:v>67626.5</c:v>
                </c:pt>
                <c:pt idx="135254">
                  <c:v>67627</c:v>
                </c:pt>
                <c:pt idx="135255">
                  <c:v>67627.5</c:v>
                </c:pt>
                <c:pt idx="135256">
                  <c:v>67628</c:v>
                </c:pt>
                <c:pt idx="135257">
                  <c:v>67628.5</c:v>
                </c:pt>
                <c:pt idx="135258">
                  <c:v>67629</c:v>
                </c:pt>
                <c:pt idx="135259">
                  <c:v>67629.5</c:v>
                </c:pt>
                <c:pt idx="135260">
                  <c:v>67630</c:v>
                </c:pt>
                <c:pt idx="135261">
                  <c:v>67630.5</c:v>
                </c:pt>
                <c:pt idx="135262">
                  <c:v>67631</c:v>
                </c:pt>
                <c:pt idx="135263">
                  <c:v>67631.5</c:v>
                </c:pt>
                <c:pt idx="135264">
                  <c:v>67632</c:v>
                </c:pt>
                <c:pt idx="135265">
                  <c:v>67632.5</c:v>
                </c:pt>
                <c:pt idx="135266">
                  <c:v>67633</c:v>
                </c:pt>
                <c:pt idx="135267">
                  <c:v>67633.5</c:v>
                </c:pt>
                <c:pt idx="135268">
                  <c:v>67634</c:v>
                </c:pt>
                <c:pt idx="135269">
                  <c:v>67634.5</c:v>
                </c:pt>
                <c:pt idx="135270">
                  <c:v>67635</c:v>
                </c:pt>
                <c:pt idx="135271">
                  <c:v>67635.5</c:v>
                </c:pt>
                <c:pt idx="135272">
                  <c:v>67636</c:v>
                </c:pt>
                <c:pt idx="135273">
                  <c:v>67636.5</c:v>
                </c:pt>
                <c:pt idx="135274">
                  <c:v>67637</c:v>
                </c:pt>
                <c:pt idx="135275">
                  <c:v>67637.5</c:v>
                </c:pt>
                <c:pt idx="135276">
                  <c:v>67638</c:v>
                </c:pt>
                <c:pt idx="135277">
                  <c:v>67638.5</c:v>
                </c:pt>
                <c:pt idx="135278">
                  <c:v>67639</c:v>
                </c:pt>
                <c:pt idx="135279">
                  <c:v>67639.5</c:v>
                </c:pt>
                <c:pt idx="135280">
                  <c:v>67640</c:v>
                </c:pt>
                <c:pt idx="135281">
                  <c:v>67640.5</c:v>
                </c:pt>
                <c:pt idx="135282">
                  <c:v>67641</c:v>
                </c:pt>
                <c:pt idx="135283">
                  <c:v>67641.5</c:v>
                </c:pt>
                <c:pt idx="135284">
                  <c:v>67642</c:v>
                </c:pt>
                <c:pt idx="135285">
                  <c:v>67642.5</c:v>
                </c:pt>
                <c:pt idx="135286">
                  <c:v>67643</c:v>
                </c:pt>
                <c:pt idx="135287">
                  <c:v>67643.5</c:v>
                </c:pt>
                <c:pt idx="135288">
                  <c:v>67644</c:v>
                </c:pt>
                <c:pt idx="135289">
                  <c:v>67644.5</c:v>
                </c:pt>
                <c:pt idx="135290">
                  <c:v>67645</c:v>
                </c:pt>
                <c:pt idx="135291">
                  <c:v>67645.5</c:v>
                </c:pt>
                <c:pt idx="135292">
                  <c:v>67646</c:v>
                </c:pt>
                <c:pt idx="135293">
                  <c:v>67646.5</c:v>
                </c:pt>
                <c:pt idx="135294">
                  <c:v>67647</c:v>
                </c:pt>
                <c:pt idx="135295">
                  <c:v>67647.5</c:v>
                </c:pt>
                <c:pt idx="135296">
                  <c:v>67648</c:v>
                </c:pt>
                <c:pt idx="135297">
                  <c:v>67648.5</c:v>
                </c:pt>
                <c:pt idx="135298">
                  <c:v>67649</c:v>
                </c:pt>
                <c:pt idx="135299">
                  <c:v>67649.5</c:v>
                </c:pt>
                <c:pt idx="135300">
                  <c:v>67650</c:v>
                </c:pt>
                <c:pt idx="135301">
                  <c:v>67650.5</c:v>
                </c:pt>
                <c:pt idx="135302">
                  <c:v>67651</c:v>
                </c:pt>
                <c:pt idx="135303">
                  <c:v>67651.5</c:v>
                </c:pt>
                <c:pt idx="135304">
                  <c:v>67652</c:v>
                </c:pt>
                <c:pt idx="135305">
                  <c:v>67652.5</c:v>
                </c:pt>
                <c:pt idx="135306">
                  <c:v>67653</c:v>
                </c:pt>
                <c:pt idx="135307">
                  <c:v>67653.5</c:v>
                </c:pt>
                <c:pt idx="135308">
                  <c:v>67654</c:v>
                </c:pt>
                <c:pt idx="135309">
                  <c:v>67654.5</c:v>
                </c:pt>
                <c:pt idx="135310">
                  <c:v>67655</c:v>
                </c:pt>
                <c:pt idx="135311">
                  <c:v>67655.5</c:v>
                </c:pt>
                <c:pt idx="135312">
                  <c:v>67656</c:v>
                </c:pt>
                <c:pt idx="135313">
                  <c:v>67656.5</c:v>
                </c:pt>
                <c:pt idx="135314">
                  <c:v>67657</c:v>
                </c:pt>
                <c:pt idx="135315">
                  <c:v>67657.5</c:v>
                </c:pt>
                <c:pt idx="135316">
                  <c:v>67658</c:v>
                </c:pt>
                <c:pt idx="135317">
                  <c:v>67658.5</c:v>
                </c:pt>
                <c:pt idx="135318">
                  <c:v>67659</c:v>
                </c:pt>
                <c:pt idx="135319">
                  <c:v>67659.5</c:v>
                </c:pt>
                <c:pt idx="135320">
                  <c:v>67660</c:v>
                </c:pt>
                <c:pt idx="135321">
                  <c:v>67660.5</c:v>
                </c:pt>
                <c:pt idx="135322">
                  <c:v>67661</c:v>
                </c:pt>
                <c:pt idx="135323">
                  <c:v>67661.5</c:v>
                </c:pt>
                <c:pt idx="135324">
                  <c:v>67662</c:v>
                </c:pt>
                <c:pt idx="135325">
                  <c:v>67662.5</c:v>
                </c:pt>
                <c:pt idx="135326">
                  <c:v>67663</c:v>
                </c:pt>
                <c:pt idx="135327">
                  <c:v>67663.5</c:v>
                </c:pt>
                <c:pt idx="135328">
                  <c:v>67664</c:v>
                </c:pt>
                <c:pt idx="135329">
                  <c:v>67664.5</c:v>
                </c:pt>
                <c:pt idx="135330">
                  <c:v>67665</c:v>
                </c:pt>
                <c:pt idx="135331">
                  <c:v>67665.5</c:v>
                </c:pt>
                <c:pt idx="135332">
                  <c:v>67666</c:v>
                </c:pt>
                <c:pt idx="135333">
                  <c:v>67666.5</c:v>
                </c:pt>
                <c:pt idx="135334">
                  <c:v>67667</c:v>
                </c:pt>
                <c:pt idx="135335">
                  <c:v>67667.5</c:v>
                </c:pt>
                <c:pt idx="135336">
                  <c:v>67668</c:v>
                </c:pt>
                <c:pt idx="135337">
                  <c:v>67668.5</c:v>
                </c:pt>
                <c:pt idx="135338">
                  <c:v>67669</c:v>
                </c:pt>
                <c:pt idx="135339">
                  <c:v>67669.5</c:v>
                </c:pt>
                <c:pt idx="135340">
                  <c:v>67670</c:v>
                </c:pt>
                <c:pt idx="135341">
                  <c:v>67670.5</c:v>
                </c:pt>
                <c:pt idx="135342">
                  <c:v>67671</c:v>
                </c:pt>
                <c:pt idx="135343">
                  <c:v>67671.5</c:v>
                </c:pt>
                <c:pt idx="135344">
                  <c:v>67672</c:v>
                </c:pt>
                <c:pt idx="135345">
                  <c:v>67672.5</c:v>
                </c:pt>
                <c:pt idx="135346">
                  <c:v>67673</c:v>
                </c:pt>
                <c:pt idx="135347">
                  <c:v>67673.5</c:v>
                </c:pt>
                <c:pt idx="135348">
                  <c:v>67674</c:v>
                </c:pt>
                <c:pt idx="135349">
                  <c:v>67674.5</c:v>
                </c:pt>
                <c:pt idx="135350">
                  <c:v>67675</c:v>
                </c:pt>
                <c:pt idx="135351">
                  <c:v>67675.5</c:v>
                </c:pt>
                <c:pt idx="135352">
                  <c:v>67676</c:v>
                </c:pt>
                <c:pt idx="135353">
                  <c:v>67676.5</c:v>
                </c:pt>
                <c:pt idx="135354">
                  <c:v>67677</c:v>
                </c:pt>
                <c:pt idx="135355">
                  <c:v>67677.5</c:v>
                </c:pt>
                <c:pt idx="135356">
                  <c:v>67678</c:v>
                </c:pt>
                <c:pt idx="135357">
                  <c:v>67678.5</c:v>
                </c:pt>
                <c:pt idx="135358">
                  <c:v>67679</c:v>
                </c:pt>
                <c:pt idx="135359">
                  <c:v>67679.5</c:v>
                </c:pt>
                <c:pt idx="135360">
                  <c:v>67680</c:v>
                </c:pt>
                <c:pt idx="135361">
                  <c:v>67680.5</c:v>
                </c:pt>
                <c:pt idx="135362">
                  <c:v>67681</c:v>
                </c:pt>
                <c:pt idx="135363">
                  <c:v>67681.5</c:v>
                </c:pt>
                <c:pt idx="135364">
                  <c:v>67682</c:v>
                </c:pt>
                <c:pt idx="135365">
                  <c:v>67682.5</c:v>
                </c:pt>
                <c:pt idx="135366">
                  <c:v>67683</c:v>
                </c:pt>
                <c:pt idx="135367">
                  <c:v>67683.5</c:v>
                </c:pt>
                <c:pt idx="135368">
                  <c:v>67684</c:v>
                </c:pt>
                <c:pt idx="135369">
                  <c:v>67684.5</c:v>
                </c:pt>
                <c:pt idx="135370">
                  <c:v>67685</c:v>
                </c:pt>
                <c:pt idx="135371">
                  <c:v>67685.5</c:v>
                </c:pt>
                <c:pt idx="135372">
                  <c:v>67686</c:v>
                </c:pt>
                <c:pt idx="135373">
                  <c:v>67686.5</c:v>
                </c:pt>
                <c:pt idx="135374">
                  <c:v>67687</c:v>
                </c:pt>
                <c:pt idx="135375">
                  <c:v>67687.5</c:v>
                </c:pt>
                <c:pt idx="135376">
                  <c:v>67688</c:v>
                </c:pt>
                <c:pt idx="135377">
                  <c:v>67688.5</c:v>
                </c:pt>
                <c:pt idx="135378">
                  <c:v>67689</c:v>
                </c:pt>
                <c:pt idx="135379">
                  <c:v>67689.5</c:v>
                </c:pt>
                <c:pt idx="135380">
                  <c:v>67690</c:v>
                </c:pt>
                <c:pt idx="135381">
                  <c:v>67690.5</c:v>
                </c:pt>
                <c:pt idx="135382">
                  <c:v>67691</c:v>
                </c:pt>
                <c:pt idx="135383">
                  <c:v>67691.5</c:v>
                </c:pt>
                <c:pt idx="135384">
                  <c:v>67692</c:v>
                </c:pt>
                <c:pt idx="135385">
                  <c:v>67692.5</c:v>
                </c:pt>
                <c:pt idx="135386">
                  <c:v>67693</c:v>
                </c:pt>
                <c:pt idx="135387">
                  <c:v>67693.5</c:v>
                </c:pt>
                <c:pt idx="135388">
                  <c:v>67694</c:v>
                </c:pt>
                <c:pt idx="135389">
                  <c:v>67694.5</c:v>
                </c:pt>
                <c:pt idx="135390">
                  <c:v>67695</c:v>
                </c:pt>
                <c:pt idx="135391">
                  <c:v>67695.5</c:v>
                </c:pt>
                <c:pt idx="135392">
                  <c:v>67696</c:v>
                </c:pt>
                <c:pt idx="135393">
                  <c:v>67696.5</c:v>
                </c:pt>
                <c:pt idx="135394">
                  <c:v>67697</c:v>
                </c:pt>
                <c:pt idx="135395">
                  <c:v>67697.5</c:v>
                </c:pt>
                <c:pt idx="135396">
                  <c:v>67698</c:v>
                </c:pt>
                <c:pt idx="135397">
                  <c:v>67698.5</c:v>
                </c:pt>
                <c:pt idx="135398">
                  <c:v>67699</c:v>
                </c:pt>
                <c:pt idx="135399">
                  <c:v>67699.5</c:v>
                </c:pt>
                <c:pt idx="135400">
                  <c:v>67700</c:v>
                </c:pt>
                <c:pt idx="135401">
                  <c:v>67700.5</c:v>
                </c:pt>
                <c:pt idx="135402">
                  <c:v>67701</c:v>
                </c:pt>
                <c:pt idx="135403">
                  <c:v>67701.5</c:v>
                </c:pt>
                <c:pt idx="135404">
                  <c:v>67702</c:v>
                </c:pt>
                <c:pt idx="135405">
                  <c:v>67702.5</c:v>
                </c:pt>
                <c:pt idx="135406">
                  <c:v>67703</c:v>
                </c:pt>
                <c:pt idx="135407">
                  <c:v>67703.5</c:v>
                </c:pt>
                <c:pt idx="135408">
                  <c:v>67704</c:v>
                </c:pt>
                <c:pt idx="135409">
                  <c:v>67704.5</c:v>
                </c:pt>
                <c:pt idx="135410">
                  <c:v>67705</c:v>
                </c:pt>
                <c:pt idx="135411">
                  <c:v>67705.5</c:v>
                </c:pt>
                <c:pt idx="135412">
                  <c:v>67706</c:v>
                </c:pt>
                <c:pt idx="135413">
                  <c:v>67706.5</c:v>
                </c:pt>
                <c:pt idx="135414">
                  <c:v>67707</c:v>
                </c:pt>
                <c:pt idx="135415">
                  <c:v>67707.5</c:v>
                </c:pt>
                <c:pt idx="135416">
                  <c:v>67708</c:v>
                </c:pt>
                <c:pt idx="135417">
                  <c:v>67708.5</c:v>
                </c:pt>
                <c:pt idx="135418">
                  <c:v>67709</c:v>
                </c:pt>
                <c:pt idx="135419">
                  <c:v>67709.5</c:v>
                </c:pt>
                <c:pt idx="135420">
                  <c:v>67710</c:v>
                </c:pt>
                <c:pt idx="135421">
                  <c:v>67710.5</c:v>
                </c:pt>
                <c:pt idx="135422">
                  <c:v>67711</c:v>
                </c:pt>
                <c:pt idx="135423">
                  <c:v>67711.5</c:v>
                </c:pt>
                <c:pt idx="135424">
                  <c:v>67712</c:v>
                </c:pt>
                <c:pt idx="135425">
                  <c:v>67712.5</c:v>
                </c:pt>
                <c:pt idx="135426">
                  <c:v>67713</c:v>
                </c:pt>
                <c:pt idx="135427">
                  <c:v>67713.5</c:v>
                </c:pt>
                <c:pt idx="135428">
                  <c:v>67714</c:v>
                </c:pt>
                <c:pt idx="135429">
                  <c:v>67714.5</c:v>
                </c:pt>
                <c:pt idx="135430">
                  <c:v>67715</c:v>
                </c:pt>
                <c:pt idx="135431">
                  <c:v>67715.5</c:v>
                </c:pt>
                <c:pt idx="135432">
                  <c:v>67716</c:v>
                </c:pt>
                <c:pt idx="135433">
                  <c:v>67716.5</c:v>
                </c:pt>
                <c:pt idx="135434">
                  <c:v>67717</c:v>
                </c:pt>
                <c:pt idx="135435">
                  <c:v>67717.5</c:v>
                </c:pt>
                <c:pt idx="135436">
                  <c:v>67718</c:v>
                </c:pt>
                <c:pt idx="135437">
                  <c:v>67718.5</c:v>
                </c:pt>
                <c:pt idx="135438">
                  <c:v>67719</c:v>
                </c:pt>
                <c:pt idx="135439">
                  <c:v>67719.5</c:v>
                </c:pt>
                <c:pt idx="135440">
                  <c:v>67720</c:v>
                </c:pt>
                <c:pt idx="135441">
                  <c:v>67720.5</c:v>
                </c:pt>
                <c:pt idx="135442">
                  <c:v>67721</c:v>
                </c:pt>
                <c:pt idx="135443">
                  <c:v>67721.5</c:v>
                </c:pt>
                <c:pt idx="135444">
                  <c:v>67722</c:v>
                </c:pt>
                <c:pt idx="135445">
                  <c:v>67722.5</c:v>
                </c:pt>
                <c:pt idx="135446">
                  <c:v>67723</c:v>
                </c:pt>
                <c:pt idx="135447">
                  <c:v>67723.5</c:v>
                </c:pt>
                <c:pt idx="135448">
                  <c:v>67724</c:v>
                </c:pt>
                <c:pt idx="135449">
                  <c:v>67724.5</c:v>
                </c:pt>
                <c:pt idx="135450">
                  <c:v>67725</c:v>
                </c:pt>
                <c:pt idx="135451">
                  <c:v>67725.5</c:v>
                </c:pt>
                <c:pt idx="135452">
                  <c:v>67726</c:v>
                </c:pt>
                <c:pt idx="135453">
                  <c:v>67726.5</c:v>
                </c:pt>
                <c:pt idx="135454">
                  <c:v>67727</c:v>
                </c:pt>
                <c:pt idx="135455">
                  <c:v>67727.5</c:v>
                </c:pt>
                <c:pt idx="135456">
                  <c:v>67728</c:v>
                </c:pt>
                <c:pt idx="135457">
                  <c:v>67728.5</c:v>
                </c:pt>
                <c:pt idx="135458">
                  <c:v>67729</c:v>
                </c:pt>
                <c:pt idx="135459">
                  <c:v>67729.5</c:v>
                </c:pt>
                <c:pt idx="135460">
                  <c:v>67730</c:v>
                </c:pt>
                <c:pt idx="135461">
                  <c:v>67730.5</c:v>
                </c:pt>
                <c:pt idx="135462">
                  <c:v>67731</c:v>
                </c:pt>
                <c:pt idx="135463">
                  <c:v>67731.5</c:v>
                </c:pt>
                <c:pt idx="135464">
                  <c:v>67732</c:v>
                </c:pt>
                <c:pt idx="135465">
                  <c:v>67732.5</c:v>
                </c:pt>
                <c:pt idx="135466">
                  <c:v>67733</c:v>
                </c:pt>
                <c:pt idx="135467">
                  <c:v>67733.5</c:v>
                </c:pt>
                <c:pt idx="135468">
                  <c:v>67734</c:v>
                </c:pt>
                <c:pt idx="135469">
                  <c:v>67734.5</c:v>
                </c:pt>
                <c:pt idx="135470">
                  <c:v>67735</c:v>
                </c:pt>
                <c:pt idx="135471">
                  <c:v>67735.5</c:v>
                </c:pt>
                <c:pt idx="135472">
                  <c:v>67736</c:v>
                </c:pt>
                <c:pt idx="135473">
                  <c:v>67736.5</c:v>
                </c:pt>
                <c:pt idx="135474">
                  <c:v>67737</c:v>
                </c:pt>
                <c:pt idx="135475">
                  <c:v>67737.5</c:v>
                </c:pt>
                <c:pt idx="135476">
                  <c:v>67738</c:v>
                </c:pt>
                <c:pt idx="135477">
                  <c:v>67738.5</c:v>
                </c:pt>
                <c:pt idx="135478">
                  <c:v>67739</c:v>
                </c:pt>
                <c:pt idx="135479">
                  <c:v>67739.5</c:v>
                </c:pt>
                <c:pt idx="135480">
                  <c:v>67740</c:v>
                </c:pt>
                <c:pt idx="135481">
                  <c:v>67740.5</c:v>
                </c:pt>
                <c:pt idx="135482">
                  <c:v>67741</c:v>
                </c:pt>
                <c:pt idx="135483">
                  <c:v>67741.5</c:v>
                </c:pt>
                <c:pt idx="135484">
                  <c:v>67742</c:v>
                </c:pt>
                <c:pt idx="135485">
                  <c:v>67742.5</c:v>
                </c:pt>
                <c:pt idx="135486">
                  <c:v>67743</c:v>
                </c:pt>
                <c:pt idx="135487">
                  <c:v>67743.5</c:v>
                </c:pt>
                <c:pt idx="135488">
                  <c:v>67744</c:v>
                </c:pt>
                <c:pt idx="135489">
                  <c:v>67744.5</c:v>
                </c:pt>
                <c:pt idx="135490">
                  <c:v>67745</c:v>
                </c:pt>
                <c:pt idx="135491">
                  <c:v>67745.5</c:v>
                </c:pt>
                <c:pt idx="135492">
                  <c:v>67746</c:v>
                </c:pt>
                <c:pt idx="135493">
                  <c:v>67746.5</c:v>
                </c:pt>
                <c:pt idx="135494">
                  <c:v>67747</c:v>
                </c:pt>
                <c:pt idx="135495">
                  <c:v>67747.5</c:v>
                </c:pt>
                <c:pt idx="135496">
                  <c:v>67748</c:v>
                </c:pt>
                <c:pt idx="135497">
                  <c:v>67748.5</c:v>
                </c:pt>
                <c:pt idx="135498">
                  <c:v>67749</c:v>
                </c:pt>
                <c:pt idx="135499">
                  <c:v>67749.5</c:v>
                </c:pt>
                <c:pt idx="135500">
                  <c:v>67750</c:v>
                </c:pt>
                <c:pt idx="135501">
                  <c:v>67750.5</c:v>
                </c:pt>
                <c:pt idx="135502">
                  <c:v>67751</c:v>
                </c:pt>
                <c:pt idx="135503">
                  <c:v>67751.5</c:v>
                </c:pt>
                <c:pt idx="135504">
                  <c:v>67752</c:v>
                </c:pt>
                <c:pt idx="135505">
                  <c:v>67752.5</c:v>
                </c:pt>
                <c:pt idx="135506">
                  <c:v>67753</c:v>
                </c:pt>
                <c:pt idx="135507">
                  <c:v>67753.5</c:v>
                </c:pt>
                <c:pt idx="135508">
                  <c:v>67754</c:v>
                </c:pt>
                <c:pt idx="135509">
                  <c:v>67754.5</c:v>
                </c:pt>
                <c:pt idx="135510">
                  <c:v>67755</c:v>
                </c:pt>
                <c:pt idx="135511">
                  <c:v>67755.5</c:v>
                </c:pt>
                <c:pt idx="135512">
                  <c:v>67756</c:v>
                </c:pt>
                <c:pt idx="135513">
                  <c:v>67756.5</c:v>
                </c:pt>
                <c:pt idx="135514">
                  <c:v>67757</c:v>
                </c:pt>
                <c:pt idx="135515">
                  <c:v>67757.5</c:v>
                </c:pt>
                <c:pt idx="135516">
                  <c:v>67758</c:v>
                </c:pt>
                <c:pt idx="135517">
                  <c:v>67758.5</c:v>
                </c:pt>
                <c:pt idx="135518">
                  <c:v>67759</c:v>
                </c:pt>
                <c:pt idx="135519">
                  <c:v>67759.5</c:v>
                </c:pt>
                <c:pt idx="135520">
                  <c:v>67760</c:v>
                </c:pt>
                <c:pt idx="135521">
                  <c:v>67760.5</c:v>
                </c:pt>
                <c:pt idx="135522">
                  <c:v>67761</c:v>
                </c:pt>
                <c:pt idx="135523">
                  <c:v>67761.5</c:v>
                </c:pt>
                <c:pt idx="135524">
                  <c:v>67762</c:v>
                </c:pt>
                <c:pt idx="135525">
                  <c:v>67762.5</c:v>
                </c:pt>
                <c:pt idx="135526">
                  <c:v>67763</c:v>
                </c:pt>
                <c:pt idx="135527">
                  <c:v>67763.5</c:v>
                </c:pt>
                <c:pt idx="135528">
                  <c:v>67764</c:v>
                </c:pt>
                <c:pt idx="135529">
                  <c:v>67764.5</c:v>
                </c:pt>
                <c:pt idx="135530">
                  <c:v>67765</c:v>
                </c:pt>
                <c:pt idx="135531">
                  <c:v>67765.5</c:v>
                </c:pt>
                <c:pt idx="135532">
                  <c:v>67766</c:v>
                </c:pt>
                <c:pt idx="135533">
                  <c:v>67766.5</c:v>
                </c:pt>
                <c:pt idx="135534">
                  <c:v>67767</c:v>
                </c:pt>
                <c:pt idx="135535">
                  <c:v>67767.5</c:v>
                </c:pt>
                <c:pt idx="135536">
                  <c:v>67768</c:v>
                </c:pt>
                <c:pt idx="135537">
                  <c:v>67768.5</c:v>
                </c:pt>
                <c:pt idx="135538">
                  <c:v>67769</c:v>
                </c:pt>
                <c:pt idx="135539">
                  <c:v>67769.5</c:v>
                </c:pt>
                <c:pt idx="135540">
                  <c:v>67770</c:v>
                </c:pt>
                <c:pt idx="135541">
                  <c:v>67770.5</c:v>
                </c:pt>
                <c:pt idx="135542">
                  <c:v>67771</c:v>
                </c:pt>
                <c:pt idx="135543">
                  <c:v>67771.5</c:v>
                </c:pt>
                <c:pt idx="135544">
                  <c:v>67772</c:v>
                </c:pt>
                <c:pt idx="135545">
                  <c:v>67772.5</c:v>
                </c:pt>
                <c:pt idx="135546">
                  <c:v>67773</c:v>
                </c:pt>
                <c:pt idx="135547">
                  <c:v>67773.5</c:v>
                </c:pt>
                <c:pt idx="135548">
                  <c:v>67774</c:v>
                </c:pt>
                <c:pt idx="135549">
                  <c:v>67774.5</c:v>
                </c:pt>
                <c:pt idx="135550">
                  <c:v>67775</c:v>
                </c:pt>
                <c:pt idx="135551">
                  <c:v>67775.5</c:v>
                </c:pt>
                <c:pt idx="135552">
                  <c:v>67776</c:v>
                </c:pt>
                <c:pt idx="135553">
                  <c:v>67776.5</c:v>
                </c:pt>
                <c:pt idx="135554">
                  <c:v>67777</c:v>
                </c:pt>
                <c:pt idx="135555">
                  <c:v>67777.5</c:v>
                </c:pt>
                <c:pt idx="135556">
                  <c:v>67778</c:v>
                </c:pt>
                <c:pt idx="135557">
                  <c:v>67778.5</c:v>
                </c:pt>
                <c:pt idx="135558">
                  <c:v>67779</c:v>
                </c:pt>
                <c:pt idx="135559">
                  <c:v>67779.5</c:v>
                </c:pt>
                <c:pt idx="135560">
                  <c:v>67780</c:v>
                </c:pt>
                <c:pt idx="135561">
                  <c:v>67780.5</c:v>
                </c:pt>
                <c:pt idx="135562">
                  <c:v>67781</c:v>
                </c:pt>
                <c:pt idx="135563">
                  <c:v>67781.5</c:v>
                </c:pt>
                <c:pt idx="135564">
                  <c:v>67782</c:v>
                </c:pt>
                <c:pt idx="135565">
                  <c:v>67782.5</c:v>
                </c:pt>
                <c:pt idx="135566">
                  <c:v>67783</c:v>
                </c:pt>
                <c:pt idx="135567">
                  <c:v>67783.5</c:v>
                </c:pt>
                <c:pt idx="135568">
                  <c:v>67784</c:v>
                </c:pt>
                <c:pt idx="135569">
                  <c:v>67784.5</c:v>
                </c:pt>
                <c:pt idx="135570">
                  <c:v>67785</c:v>
                </c:pt>
                <c:pt idx="135571">
                  <c:v>67785.5</c:v>
                </c:pt>
                <c:pt idx="135572">
                  <c:v>67786</c:v>
                </c:pt>
                <c:pt idx="135573">
                  <c:v>67786.5</c:v>
                </c:pt>
                <c:pt idx="135574">
                  <c:v>67787</c:v>
                </c:pt>
                <c:pt idx="135575">
                  <c:v>67787.5</c:v>
                </c:pt>
                <c:pt idx="135576">
                  <c:v>67788</c:v>
                </c:pt>
                <c:pt idx="135577">
                  <c:v>67788.5</c:v>
                </c:pt>
                <c:pt idx="135578">
                  <c:v>67789</c:v>
                </c:pt>
                <c:pt idx="135579">
                  <c:v>67789.5</c:v>
                </c:pt>
                <c:pt idx="135580">
                  <c:v>67790</c:v>
                </c:pt>
                <c:pt idx="135581">
                  <c:v>67790.5</c:v>
                </c:pt>
                <c:pt idx="135582">
                  <c:v>67791</c:v>
                </c:pt>
                <c:pt idx="135583">
                  <c:v>67791.5</c:v>
                </c:pt>
                <c:pt idx="135584">
                  <c:v>67792</c:v>
                </c:pt>
                <c:pt idx="135585">
                  <c:v>67792.5</c:v>
                </c:pt>
                <c:pt idx="135586">
                  <c:v>67793</c:v>
                </c:pt>
                <c:pt idx="135587">
                  <c:v>67793.5</c:v>
                </c:pt>
                <c:pt idx="135588">
                  <c:v>67794</c:v>
                </c:pt>
                <c:pt idx="135589">
                  <c:v>67794.5</c:v>
                </c:pt>
                <c:pt idx="135590">
                  <c:v>67795</c:v>
                </c:pt>
                <c:pt idx="135591">
                  <c:v>67795.5</c:v>
                </c:pt>
                <c:pt idx="135592">
                  <c:v>67796</c:v>
                </c:pt>
                <c:pt idx="135593">
                  <c:v>67796.5</c:v>
                </c:pt>
                <c:pt idx="135594">
                  <c:v>67797</c:v>
                </c:pt>
                <c:pt idx="135595">
                  <c:v>67797.5</c:v>
                </c:pt>
                <c:pt idx="135596">
                  <c:v>67798</c:v>
                </c:pt>
                <c:pt idx="135597">
                  <c:v>67798.5</c:v>
                </c:pt>
                <c:pt idx="135598">
                  <c:v>67799</c:v>
                </c:pt>
                <c:pt idx="135599">
                  <c:v>67799.5</c:v>
                </c:pt>
                <c:pt idx="135600">
                  <c:v>67800</c:v>
                </c:pt>
                <c:pt idx="135601">
                  <c:v>67800.5</c:v>
                </c:pt>
                <c:pt idx="135602">
                  <c:v>67801</c:v>
                </c:pt>
                <c:pt idx="135603">
                  <c:v>67801.5</c:v>
                </c:pt>
                <c:pt idx="135604">
                  <c:v>67802</c:v>
                </c:pt>
                <c:pt idx="135605">
                  <c:v>67802.5</c:v>
                </c:pt>
                <c:pt idx="135606">
                  <c:v>67803</c:v>
                </c:pt>
                <c:pt idx="135607">
                  <c:v>67803.5</c:v>
                </c:pt>
                <c:pt idx="135608">
                  <c:v>67804</c:v>
                </c:pt>
                <c:pt idx="135609">
                  <c:v>67804.5</c:v>
                </c:pt>
                <c:pt idx="135610">
                  <c:v>67805</c:v>
                </c:pt>
                <c:pt idx="135611">
                  <c:v>67805.5</c:v>
                </c:pt>
                <c:pt idx="135612">
                  <c:v>67806</c:v>
                </c:pt>
                <c:pt idx="135613">
                  <c:v>67806.5</c:v>
                </c:pt>
                <c:pt idx="135614">
                  <c:v>67807</c:v>
                </c:pt>
                <c:pt idx="135615">
                  <c:v>67807.5</c:v>
                </c:pt>
                <c:pt idx="135616">
                  <c:v>67808</c:v>
                </c:pt>
                <c:pt idx="135617">
                  <c:v>67808.5</c:v>
                </c:pt>
                <c:pt idx="135618">
                  <c:v>67809</c:v>
                </c:pt>
                <c:pt idx="135619">
                  <c:v>67809.5</c:v>
                </c:pt>
                <c:pt idx="135620">
                  <c:v>67810</c:v>
                </c:pt>
                <c:pt idx="135621">
                  <c:v>67810.5</c:v>
                </c:pt>
                <c:pt idx="135622">
                  <c:v>67811</c:v>
                </c:pt>
                <c:pt idx="135623">
                  <c:v>67811.5</c:v>
                </c:pt>
                <c:pt idx="135624">
                  <c:v>67812</c:v>
                </c:pt>
                <c:pt idx="135625">
                  <c:v>67812.5</c:v>
                </c:pt>
                <c:pt idx="135626">
                  <c:v>67813</c:v>
                </c:pt>
                <c:pt idx="135627">
                  <c:v>67813.5</c:v>
                </c:pt>
                <c:pt idx="135628">
                  <c:v>67814</c:v>
                </c:pt>
                <c:pt idx="135629">
                  <c:v>67814.5</c:v>
                </c:pt>
                <c:pt idx="135630">
                  <c:v>67815</c:v>
                </c:pt>
                <c:pt idx="135631">
                  <c:v>67815.5</c:v>
                </c:pt>
                <c:pt idx="135632">
                  <c:v>67816</c:v>
                </c:pt>
                <c:pt idx="135633">
                  <c:v>67816.5</c:v>
                </c:pt>
                <c:pt idx="135634">
                  <c:v>67817</c:v>
                </c:pt>
                <c:pt idx="135635">
                  <c:v>67817.5</c:v>
                </c:pt>
                <c:pt idx="135636">
                  <c:v>67818</c:v>
                </c:pt>
                <c:pt idx="135637">
                  <c:v>67818.5</c:v>
                </c:pt>
                <c:pt idx="135638">
                  <c:v>67819</c:v>
                </c:pt>
                <c:pt idx="135639">
                  <c:v>67819.5</c:v>
                </c:pt>
                <c:pt idx="135640">
                  <c:v>67820</c:v>
                </c:pt>
                <c:pt idx="135641">
                  <c:v>67820.5</c:v>
                </c:pt>
                <c:pt idx="135642">
                  <c:v>67821</c:v>
                </c:pt>
                <c:pt idx="135643">
                  <c:v>67821.5</c:v>
                </c:pt>
                <c:pt idx="135644">
                  <c:v>67822</c:v>
                </c:pt>
                <c:pt idx="135645">
                  <c:v>67822.5</c:v>
                </c:pt>
                <c:pt idx="135646">
                  <c:v>67823</c:v>
                </c:pt>
                <c:pt idx="135647">
                  <c:v>67823.5</c:v>
                </c:pt>
                <c:pt idx="135648">
                  <c:v>67824</c:v>
                </c:pt>
                <c:pt idx="135649">
                  <c:v>67824.5</c:v>
                </c:pt>
                <c:pt idx="135650">
                  <c:v>67825</c:v>
                </c:pt>
                <c:pt idx="135651">
                  <c:v>67825.5</c:v>
                </c:pt>
                <c:pt idx="135652">
                  <c:v>67826</c:v>
                </c:pt>
                <c:pt idx="135653">
                  <c:v>67826.5</c:v>
                </c:pt>
                <c:pt idx="135654">
                  <c:v>67827</c:v>
                </c:pt>
                <c:pt idx="135655">
                  <c:v>67827.5</c:v>
                </c:pt>
                <c:pt idx="135656">
                  <c:v>67828</c:v>
                </c:pt>
                <c:pt idx="135657">
                  <c:v>67828.5</c:v>
                </c:pt>
                <c:pt idx="135658">
                  <c:v>67829</c:v>
                </c:pt>
                <c:pt idx="135659">
                  <c:v>67829.5</c:v>
                </c:pt>
                <c:pt idx="135660">
                  <c:v>67830</c:v>
                </c:pt>
                <c:pt idx="135661">
                  <c:v>67830.5</c:v>
                </c:pt>
                <c:pt idx="135662">
                  <c:v>67831</c:v>
                </c:pt>
                <c:pt idx="135663">
                  <c:v>67831.5</c:v>
                </c:pt>
                <c:pt idx="135664">
                  <c:v>67832</c:v>
                </c:pt>
                <c:pt idx="135665">
                  <c:v>67832.5</c:v>
                </c:pt>
                <c:pt idx="135666">
                  <c:v>67833</c:v>
                </c:pt>
                <c:pt idx="135667">
                  <c:v>67833.5</c:v>
                </c:pt>
                <c:pt idx="135668">
                  <c:v>67834</c:v>
                </c:pt>
                <c:pt idx="135669">
                  <c:v>67834.5</c:v>
                </c:pt>
                <c:pt idx="135670">
                  <c:v>67835</c:v>
                </c:pt>
                <c:pt idx="135671">
                  <c:v>67835.5</c:v>
                </c:pt>
                <c:pt idx="135672">
                  <c:v>67836</c:v>
                </c:pt>
                <c:pt idx="135673">
                  <c:v>67836.5</c:v>
                </c:pt>
                <c:pt idx="135674">
                  <c:v>67837</c:v>
                </c:pt>
                <c:pt idx="135675">
                  <c:v>67837.5</c:v>
                </c:pt>
                <c:pt idx="135676">
                  <c:v>67838</c:v>
                </c:pt>
                <c:pt idx="135677">
                  <c:v>67838.5</c:v>
                </c:pt>
                <c:pt idx="135678">
                  <c:v>67839</c:v>
                </c:pt>
                <c:pt idx="135679">
                  <c:v>67839.5</c:v>
                </c:pt>
                <c:pt idx="135680">
                  <c:v>67840</c:v>
                </c:pt>
                <c:pt idx="135681">
                  <c:v>67840.5</c:v>
                </c:pt>
                <c:pt idx="135682">
                  <c:v>67841</c:v>
                </c:pt>
                <c:pt idx="135683">
                  <c:v>67841.5</c:v>
                </c:pt>
                <c:pt idx="135684">
                  <c:v>67842</c:v>
                </c:pt>
                <c:pt idx="135685">
                  <c:v>67842.5</c:v>
                </c:pt>
                <c:pt idx="135686">
                  <c:v>67843</c:v>
                </c:pt>
                <c:pt idx="135687">
                  <c:v>67843.5</c:v>
                </c:pt>
                <c:pt idx="135688">
                  <c:v>67844</c:v>
                </c:pt>
                <c:pt idx="135689">
                  <c:v>67844.5</c:v>
                </c:pt>
                <c:pt idx="135690">
                  <c:v>67845</c:v>
                </c:pt>
                <c:pt idx="135691">
                  <c:v>67845.5</c:v>
                </c:pt>
                <c:pt idx="135692">
                  <c:v>67846</c:v>
                </c:pt>
                <c:pt idx="135693">
                  <c:v>67846.5</c:v>
                </c:pt>
                <c:pt idx="135694">
                  <c:v>67847</c:v>
                </c:pt>
                <c:pt idx="135695">
                  <c:v>67847.5</c:v>
                </c:pt>
                <c:pt idx="135696">
                  <c:v>67848</c:v>
                </c:pt>
                <c:pt idx="135697">
                  <c:v>67848.5</c:v>
                </c:pt>
                <c:pt idx="135698">
                  <c:v>67849</c:v>
                </c:pt>
                <c:pt idx="135699">
                  <c:v>67849.5</c:v>
                </c:pt>
                <c:pt idx="135700">
                  <c:v>67850</c:v>
                </c:pt>
                <c:pt idx="135701">
                  <c:v>67850.5</c:v>
                </c:pt>
                <c:pt idx="135702">
                  <c:v>67851</c:v>
                </c:pt>
                <c:pt idx="135703">
                  <c:v>67851.5</c:v>
                </c:pt>
                <c:pt idx="135704">
                  <c:v>67852</c:v>
                </c:pt>
                <c:pt idx="135705">
                  <c:v>67852.5</c:v>
                </c:pt>
                <c:pt idx="135706">
                  <c:v>67853</c:v>
                </c:pt>
                <c:pt idx="135707">
                  <c:v>67853.5</c:v>
                </c:pt>
                <c:pt idx="135708">
                  <c:v>67854</c:v>
                </c:pt>
                <c:pt idx="135709">
                  <c:v>67854.5</c:v>
                </c:pt>
                <c:pt idx="135710">
                  <c:v>67855</c:v>
                </c:pt>
                <c:pt idx="135711">
                  <c:v>67855.5</c:v>
                </c:pt>
                <c:pt idx="135712">
                  <c:v>67856</c:v>
                </c:pt>
                <c:pt idx="135713">
                  <c:v>67856.5</c:v>
                </c:pt>
                <c:pt idx="135714">
                  <c:v>67857</c:v>
                </c:pt>
                <c:pt idx="135715">
                  <c:v>67857.5</c:v>
                </c:pt>
                <c:pt idx="135716">
                  <c:v>67858</c:v>
                </c:pt>
                <c:pt idx="135717">
                  <c:v>67858.5</c:v>
                </c:pt>
                <c:pt idx="135718">
                  <c:v>67859</c:v>
                </c:pt>
                <c:pt idx="135719">
                  <c:v>67859.5</c:v>
                </c:pt>
                <c:pt idx="135720">
                  <c:v>67860</c:v>
                </c:pt>
                <c:pt idx="135721">
                  <c:v>67860.5</c:v>
                </c:pt>
                <c:pt idx="135722">
                  <c:v>67861</c:v>
                </c:pt>
                <c:pt idx="135723">
                  <c:v>67861.5</c:v>
                </c:pt>
                <c:pt idx="135724">
                  <c:v>67862</c:v>
                </c:pt>
                <c:pt idx="135725">
                  <c:v>67862.5</c:v>
                </c:pt>
                <c:pt idx="135726">
                  <c:v>67863</c:v>
                </c:pt>
                <c:pt idx="135727">
                  <c:v>67863.5</c:v>
                </c:pt>
                <c:pt idx="135728">
                  <c:v>67864</c:v>
                </c:pt>
                <c:pt idx="135729">
                  <c:v>67864.5</c:v>
                </c:pt>
                <c:pt idx="135730">
                  <c:v>67865</c:v>
                </c:pt>
                <c:pt idx="135731">
                  <c:v>67865.5</c:v>
                </c:pt>
                <c:pt idx="135732">
                  <c:v>67866</c:v>
                </c:pt>
                <c:pt idx="135733">
                  <c:v>67866.5</c:v>
                </c:pt>
                <c:pt idx="135734">
                  <c:v>67867</c:v>
                </c:pt>
                <c:pt idx="135735">
                  <c:v>67867.5</c:v>
                </c:pt>
                <c:pt idx="135736">
                  <c:v>67868</c:v>
                </c:pt>
                <c:pt idx="135737">
                  <c:v>67868.5</c:v>
                </c:pt>
                <c:pt idx="135738">
                  <c:v>67869</c:v>
                </c:pt>
                <c:pt idx="135739">
                  <c:v>67869.5</c:v>
                </c:pt>
                <c:pt idx="135740">
                  <c:v>67870</c:v>
                </c:pt>
                <c:pt idx="135741">
                  <c:v>67870.5</c:v>
                </c:pt>
                <c:pt idx="135742">
                  <c:v>67871</c:v>
                </c:pt>
                <c:pt idx="135743">
                  <c:v>67871.5</c:v>
                </c:pt>
                <c:pt idx="135744">
                  <c:v>67872</c:v>
                </c:pt>
                <c:pt idx="135745">
                  <c:v>67872.5</c:v>
                </c:pt>
                <c:pt idx="135746">
                  <c:v>67873</c:v>
                </c:pt>
                <c:pt idx="135747">
                  <c:v>67873.5</c:v>
                </c:pt>
                <c:pt idx="135748">
                  <c:v>67874</c:v>
                </c:pt>
                <c:pt idx="135749">
                  <c:v>67874.5</c:v>
                </c:pt>
                <c:pt idx="135750">
                  <c:v>67875</c:v>
                </c:pt>
                <c:pt idx="135751">
                  <c:v>67875.5</c:v>
                </c:pt>
                <c:pt idx="135752">
                  <c:v>67876</c:v>
                </c:pt>
                <c:pt idx="135753">
                  <c:v>67876.5</c:v>
                </c:pt>
                <c:pt idx="135754">
                  <c:v>67877</c:v>
                </c:pt>
                <c:pt idx="135755">
                  <c:v>67877.5</c:v>
                </c:pt>
                <c:pt idx="135756">
                  <c:v>67878</c:v>
                </c:pt>
                <c:pt idx="135757">
                  <c:v>67878.5</c:v>
                </c:pt>
                <c:pt idx="135758">
                  <c:v>67879</c:v>
                </c:pt>
                <c:pt idx="135759">
                  <c:v>67879.5</c:v>
                </c:pt>
                <c:pt idx="135760">
                  <c:v>67880</c:v>
                </c:pt>
                <c:pt idx="135761">
                  <c:v>67880.5</c:v>
                </c:pt>
                <c:pt idx="135762">
                  <c:v>67881</c:v>
                </c:pt>
                <c:pt idx="135763">
                  <c:v>67881.5</c:v>
                </c:pt>
                <c:pt idx="135764">
                  <c:v>67882</c:v>
                </c:pt>
                <c:pt idx="135765">
                  <c:v>67882.5</c:v>
                </c:pt>
                <c:pt idx="135766">
                  <c:v>67883</c:v>
                </c:pt>
                <c:pt idx="135767">
                  <c:v>67883.5</c:v>
                </c:pt>
                <c:pt idx="135768">
                  <c:v>67884</c:v>
                </c:pt>
                <c:pt idx="135769">
                  <c:v>67884.5</c:v>
                </c:pt>
                <c:pt idx="135770">
                  <c:v>67885</c:v>
                </c:pt>
                <c:pt idx="135771">
                  <c:v>67885.5</c:v>
                </c:pt>
                <c:pt idx="135772">
                  <c:v>67886</c:v>
                </c:pt>
                <c:pt idx="135773">
                  <c:v>67886.5</c:v>
                </c:pt>
                <c:pt idx="135774">
                  <c:v>67887</c:v>
                </c:pt>
                <c:pt idx="135775">
                  <c:v>67887.5</c:v>
                </c:pt>
                <c:pt idx="135776">
                  <c:v>67888</c:v>
                </c:pt>
                <c:pt idx="135777">
                  <c:v>67888.5</c:v>
                </c:pt>
                <c:pt idx="135778">
                  <c:v>67889</c:v>
                </c:pt>
                <c:pt idx="135779">
                  <c:v>67889.5</c:v>
                </c:pt>
                <c:pt idx="135780">
                  <c:v>67890</c:v>
                </c:pt>
                <c:pt idx="135781">
                  <c:v>67890.5</c:v>
                </c:pt>
                <c:pt idx="135782">
                  <c:v>67891</c:v>
                </c:pt>
                <c:pt idx="135783">
                  <c:v>67891.5</c:v>
                </c:pt>
                <c:pt idx="135784">
                  <c:v>67892</c:v>
                </c:pt>
                <c:pt idx="135785">
                  <c:v>67892.5</c:v>
                </c:pt>
                <c:pt idx="135786">
                  <c:v>67893</c:v>
                </c:pt>
                <c:pt idx="135787">
                  <c:v>67893.5</c:v>
                </c:pt>
                <c:pt idx="135788">
                  <c:v>67894</c:v>
                </c:pt>
                <c:pt idx="135789">
                  <c:v>67894.5</c:v>
                </c:pt>
                <c:pt idx="135790">
                  <c:v>67895</c:v>
                </c:pt>
                <c:pt idx="135791">
                  <c:v>67895.5</c:v>
                </c:pt>
                <c:pt idx="135792">
                  <c:v>67896</c:v>
                </c:pt>
                <c:pt idx="135793">
                  <c:v>67896.5</c:v>
                </c:pt>
                <c:pt idx="135794">
                  <c:v>67897</c:v>
                </c:pt>
                <c:pt idx="135795">
                  <c:v>67897.5</c:v>
                </c:pt>
                <c:pt idx="135796">
                  <c:v>67898</c:v>
                </c:pt>
                <c:pt idx="135797">
                  <c:v>67898.5</c:v>
                </c:pt>
                <c:pt idx="135798">
                  <c:v>67899</c:v>
                </c:pt>
                <c:pt idx="135799">
                  <c:v>67899.5</c:v>
                </c:pt>
                <c:pt idx="135800">
                  <c:v>67900</c:v>
                </c:pt>
                <c:pt idx="135801">
                  <c:v>67900.5</c:v>
                </c:pt>
                <c:pt idx="135802">
                  <c:v>67901</c:v>
                </c:pt>
                <c:pt idx="135803">
                  <c:v>67901.5</c:v>
                </c:pt>
                <c:pt idx="135804">
                  <c:v>67902</c:v>
                </c:pt>
                <c:pt idx="135805">
                  <c:v>67902.5</c:v>
                </c:pt>
                <c:pt idx="135806">
                  <c:v>67903</c:v>
                </c:pt>
                <c:pt idx="135807">
                  <c:v>67903.5</c:v>
                </c:pt>
                <c:pt idx="135808">
                  <c:v>67904</c:v>
                </c:pt>
                <c:pt idx="135809">
                  <c:v>67904.5</c:v>
                </c:pt>
                <c:pt idx="135810">
                  <c:v>67905</c:v>
                </c:pt>
                <c:pt idx="135811">
                  <c:v>67905.5</c:v>
                </c:pt>
                <c:pt idx="135812">
                  <c:v>67906</c:v>
                </c:pt>
                <c:pt idx="135813">
                  <c:v>67906.5</c:v>
                </c:pt>
                <c:pt idx="135814">
                  <c:v>67907</c:v>
                </c:pt>
                <c:pt idx="135815">
                  <c:v>67907.5</c:v>
                </c:pt>
                <c:pt idx="135816">
                  <c:v>67908</c:v>
                </c:pt>
                <c:pt idx="135817">
                  <c:v>67908.5</c:v>
                </c:pt>
                <c:pt idx="135818">
                  <c:v>67909</c:v>
                </c:pt>
                <c:pt idx="135819">
                  <c:v>67909.5</c:v>
                </c:pt>
                <c:pt idx="135820">
                  <c:v>67910</c:v>
                </c:pt>
                <c:pt idx="135821">
                  <c:v>67910.5</c:v>
                </c:pt>
                <c:pt idx="135822">
                  <c:v>67911</c:v>
                </c:pt>
                <c:pt idx="135823">
                  <c:v>67911.5</c:v>
                </c:pt>
                <c:pt idx="135824">
                  <c:v>67912</c:v>
                </c:pt>
                <c:pt idx="135825">
                  <c:v>67912.5</c:v>
                </c:pt>
                <c:pt idx="135826">
                  <c:v>67913</c:v>
                </c:pt>
                <c:pt idx="135827">
                  <c:v>67913.5</c:v>
                </c:pt>
                <c:pt idx="135828">
                  <c:v>67914</c:v>
                </c:pt>
                <c:pt idx="135829">
                  <c:v>67914.5</c:v>
                </c:pt>
                <c:pt idx="135830">
                  <c:v>67915</c:v>
                </c:pt>
                <c:pt idx="135831">
                  <c:v>67915.5</c:v>
                </c:pt>
                <c:pt idx="135832">
                  <c:v>67916</c:v>
                </c:pt>
                <c:pt idx="135833">
                  <c:v>67916.5</c:v>
                </c:pt>
                <c:pt idx="135834">
                  <c:v>67917</c:v>
                </c:pt>
                <c:pt idx="135835">
                  <c:v>67917.5</c:v>
                </c:pt>
                <c:pt idx="135836">
                  <c:v>67918</c:v>
                </c:pt>
                <c:pt idx="135837">
                  <c:v>67918.5</c:v>
                </c:pt>
                <c:pt idx="135838">
                  <c:v>67919</c:v>
                </c:pt>
                <c:pt idx="135839">
                  <c:v>67919.5</c:v>
                </c:pt>
                <c:pt idx="135840">
                  <c:v>67920</c:v>
                </c:pt>
                <c:pt idx="135841">
                  <c:v>67920.5</c:v>
                </c:pt>
                <c:pt idx="135842">
                  <c:v>67921</c:v>
                </c:pt>
                <c:pt idx="135843">
                  <c:v>67921.5</c:v>
                </c:pt>
                <c:pt idx="135844">
                  <c:v>67922</c:v>
                </c:pt>
                <c:pt idx="135845">
                  <c:v>67922.5</c:v>
                </c:pt>
                <c:pt idx="135846">
                  <c:v>67923</c:v>
                </c:pt>
                <c:pt idx="135847">
                  <c:v>67923.5</c:v>
                </c:pt>
                <c:pt idx="135848">
                  <c:v>67924</c:v>
                </c:pt>
                <c:pt idx="135849">
                  <c:v>67924.5</c:v>
                </c:pt>
                <c:pt idx="135850">
                  <c:v>67925</c:v>
                </c:pt>
                <c:pt idx="135851">
                  <c:v>67925.5</c:v>
                </c:pt>
                <c:pt idx="135852">
                  <c:v>67926</c:v>
                </c:pt>
                <c:pt idx="135853">
                  <c:v>67926.5</c:v>
                </c:pt>
                <c:pt idx="135854">
                  <c:v>67927</c:v>
                </c:pt>
                <c:pt idx="135855">
                  <c:v>67927.5</c:v>
                </c:pt>
                <c:pt idx="135856">
                  <c:v>67928</c:v>
                </c:pt>
                <c:pt idx="135857">
                  <c:v>67928.5</c:v>
                </c:pt>
                <c:pt idx="135858">
                  <c:v>67929</c:v>
                </c:pt>
                <c:pt idx="135859">
                  <c:v>67929.5</c:v>
                </c:pt>
                <c:pt idx="135860">
                  <c:v>67930</c:v>
                </c:pt>
                <c:pt idx="135861">
                  <c:v>67930.5</c:v>
                </c:pt>
                <c:pt idx="135862">
                  <c:v>67931</c:v>
                </c:pt>
                <c:pt idx="135863">
                  <c:v>67931.5</c:v>
                </c:pt>
                <c:pt idx="135864">
                  <c:v>67932</c:v>
                </c:pt>
                <c:pt idx="135865">
                  <c:v>67932.5</c:v>
                </c:pt>
                <c:pt idx="135866">
                  <c:v>67933</c:v>
                </c:pt>
                <c:pt idx="135867">
                  <c:v>67933.5</c:v>
                </c:pt>
                <c:pt idx="135868">
                  <c:v>67934</c:v>
                </c:pt>
                <c:pt idx="135869">
                  <c:v>67934.5</c:v>
                </c:pt>
                <c:pt idx="135870">
                  <c:v>67935</c:v>
                </c:pt>
                <c:pt idx="135871">
                  <c:v>67935.5</c:v>
                </c:pt>
                <c:pt idx="135872">
                  <c:v>67936</c:v>
                </c:pt>
                <c:pt idx="135873">
                  <c:v>67936.5</c:v>
                </c:pt>
                <c:pt idx="135874">
                  <c:v>67937</c:v>
                </c:pt>
                <c:pt idx="135875">
                  <c:v>67937.5</c:v>
                </c:pt>
                <c:pt idx="135876">
                  <c:v>67938</c:v>
                </c:pt>
                <c:pt idx="135877">
                  <c:v>67938.5</c:v>
                </c:pt>
                <c:pt idx="135878">
                  <c:v>67939</c:v>
                </c:pt>
                <c:pt idx="135879">
                  <c:v>67939.5</c:v>
                </c:pt>
                <c:pt idx="135880">
                  <c:v>67940</c:v>
                </c:pt>
                <c:pt idx="135881">
                  <c:v>67940.5</c:v>
                </c:pt>
                <c:pt idx="135882">
                  <c:v>67941</c:v>
                </c:pt>
                <c:pt idx="135883">
                  <c:v>67941.5</c:v>
                </c:pt>
                <c:pt idx="135884">
                  <c:v>67942</c:v>
                </c:pt>
                <c:pt idx="135885">
                  <c:v>67942.5</c:v>
                </c:pt>
                <c:pt idx="135886">
                  <c:v>67943</c:v>
                </c:pt>
                <c:pt idx="135887">
                  <c:v>67943.5</c:v>
                </c:pt>
                <c:pt idx="135888">
                  <c:v>67944</c:v>
                </c:pt>
                <c:pt idx="135889">
                  <c:v>67944.5</c:v>
                </c:pt>
                <c:pt idx="135890">
                  <c:v>67945</c:v>
                </c:pt>
                <c:pt idx="135891">
                  <c:v>67945.5</c:v>
                </c:pt>
                <c:pt idx="135892">
                  <c:v>67946</c:v>
                </c:pt>
                <c:pt idx="135893">
                  <c:v>67946.5</c:v>
                </c:pt>
                <c:pt idx="135894">
                  <c:v>67947</c:v>
                </c:pt>
                <c:pt idx="135895">
                  <c:v>67947.5</c:v>
                </c:pt>
                <c:pt idx="135896">
                  <c:v>67948</c:v>
                </c:pt>
                <c:pt idx="135897">
                  <c:v>67948.5</c:v>
                </c:pt>
                <c:pt idx="135898">
                  <c:v>67949</c:v>
                </c:pt>
                <c:pt idx="135899">
                  <c:v>67949.5</c:v>
                </c:pt>
                <c:pt idx="135900">
                  <c:v>67950</c:v>
                </c:pt>
                <c:pt idx="135901">
                  <c:v>67950.5</c:v>
                </c:pt>
                <c:pt idx="135902">
                  <c:v>67951</c:v>
                </c:pt>
                <c:pt idx="135903">
                  <c:v>67951.5</c:v>
                </c:pt>
                <c:pt idx="135904">
                  <c:v>67952</c:v>
                </c:pt>
                <c:pt idx="135905">
                  <c:v>67952.5</c:v>
                </c:pt>
                <c:pt idx="135906">
                  <c:v>67953</c:v>
                </c:pt>
                <c:pt idx="135907">
                  <c:v>67953.5</c:v>
                </c:pt>
                <c:pt idx="135908">
                  <c:v>67954</c:v>
                </c:pt>
                <c:pt idx="135909">
                  <c:v>67954.5</c:v>
                </c:pt>
                <c:pt idx="135910">
                  <c:v>67955</c:v>
                </c:pt>
                <c:pt idx="135911">
                  <c:v>67955.5</c:v>
                </c:pt>
                <c:pt idx="135912">
                  <c:v>67956</c:v>
                </c:pt>
                <c:pt idx="135913">
                  <c:v>67956.5</c:v>
                </c:pt>
                <c:pt idx="135914">
                  <c:v>67957</c:v>
                </c:pt>
                <c:pt idx="135915">
                  <c:v>67957.5</c:v>
                </c:pt>
                <c:pt idx="135916">
                  <c:v>67958</c:v>
                </c:pt>
                <c:pt idx="135917">
                  <c:v>67958.5</c:v>
                </c:pt>
                <c:pt idx="135918">
                  <c:v>67959</c:v>
                </c:pt>
                <c:pt idx="135919">
                  <c:v>67959.5</c:v>
                </c:pt>
                <c:pt idx="135920">
                  <c:v>67960</c:v>
                </c:pt>
                <c:pt idx="135921">
                  <c:v>67960.5</c:v>
                </c:pt>
                <c:pt idx="135922">
                  <c:v>67961</c:v>
                </c:pt>
                <c:pt idx="135923">
                  <c:v>67961.5</c:v>
                </c:pt>
                <c:pt idx="135924">
                  <c:v>67962</c:v>
                </c:pt>
                <c:pt idx="135925">
                  <c:v>67962.5</c:v>
                </c:pt>
                <c:pt idx="135926">
                  <c:v>67963</c:v>
                </c:pt>
                <c:pt idx="135927">
                  <c:v>67963.5</c:v>
                </c:pt>
                <c:pt idx="135928">
                  <c:v>67964</c:v>
                </c:pt>
                <c:pt idx="135929">
                  <c:v>67964.5</c:v>
                </c:pt>
                <c:pt idx="135930">
                  <c:v>67965</c:v>
                </c:pt>
                <c:pt idx="135931">
                  <c:v>67965.5</c:v>
                </c:pt>
                <c:pt idx="135932">
                  <c:v>67966</c:v>
                </c:pt>
                <c:pt idx="135933">
                  <c:v>67966.5</c:v>
                </c:pt>
                <c:pt idx="135934">
                  <c:v>67967</c:v>
                </c:pt>
                <c:pt idx="135935">
                  <c:v>67967.5</c:v>
                </c:pt>
                <c:pt idx="135936">
                  <c:v>67968</c:v>
                </c:pt>
                <c:pt idx="135937">
                  <c:v>67968.5</c:v>
                </c:pt>
                <c:pt idx="135938">
                  <c:v>67969</c:v>
                </c:pt>
                <c:pt idx="135939">
                  <c:v>67969.5</c:v>
                </c:pt>
                <c:pt idx="135940">
                  <c:v>67970</c:v>
                </c:pt>
                <c:pt idx="135941">
                  <c:v>67970.5</c:v>
                </c:pt>
                <c:pt idx="135942">
                  <c:v>67971</c:v>
                </c:pt>
                <c:pt idx="135943">
                  <c:v>67971.5</c:v>
                </c:pt>
                <c:pt idx="135944">
                  <c:v>67972</c:v>
                </c:pt>
                <c:pt idx="135945">
                  <c:v>67972.5</c:v>
                </c:pt>
                <c:pt idx="135946">
                  <c:v>67973</c:v>
                </c:pt>
                <c:pt idx="135947">
                  <c:v>67973.5</c:v>
                </c:pt>
                <c:pt idx="135948">
                  <c:v>67974</c:v>
                </c:pt>
                <c:pt idx="135949">
                  <c:v>67974.5</c:v>
                </c:pt>
                <c:pt idx="135950">
                  <c:v>67975</c:v>
                </c:pt>
                <c:pt idx="135951">
                  <c:v>67975.5</c:v>
                </c:pt>
                <c:pt idx="135952">
                  <c:v>67976</c:v>
                </c:pt>
                <c:pt idx="135953">
                  <c:v>67976.5</c:v>
                </c:pt>
                <c:pt idx="135954">
                  <c:v>67977</c:v>
                </c:pt>
                <c:pt idx="135955">
                  <c:v>67977.5</c:v>
                </c:pt>
                <c:pt idx="135956">
                  <c:v>67978</c:v>
                </c:pt>
                <c:pt idx="135957">
                  <c:v>67978.5</c:v>
                </c:pt>
                <c:pt idx="135958">
                  <c:v>67979</c:v>
                </c:pt>
                <c:pt idx="135959">
                  <c:v>67979.5</c:v>
                </c:pt>
                <c:pt idx="135960">
                  <c:v>67980</c:v>
                </c:pt>
                <c:pt idx="135961">
                  <c:v>67980.5</c:v>
                </c:pt>
                <c:pt idx="135962">
                  <c:v>67981</c:v>
                </c:pt>
                <c:pt idx="135963">
                  <c:v>67981.5</c:v>
                </c:pt>
                <c:pt idx="135964">
                  <c:v>67982</c:v>
                </c:pt>
                <c:pt idx="135965">
                  <c:v>67982.5</c:v>
                </c:pt>
                <c:pt idx="135966">
                  <c:v>67983</c:v>
                </c:pt>
                <c:pt idx="135967">
                  <c:v>67983.5</c:v>
                </c:pt>
                <c:pt idx="135968">
                  <c:v>67984</c:v>
                </c:pt>
                <c:pt idx="135969">
                  <c:v>67984.5</c:v>
                </c:pt>
                <c:pt idx="135970">
                  <c:v>67985</c:v>
                </c:pt>
                <c:pt idx="135971">
                  <c:v>67985.5</c:v>
                </c:pt>
                <c:pt idx="135972">
                  <c:v>67986</c:v>
                </c:pt>
                <c:pt idx="135973">
                  <c:v>67986.5</c:v>
                </c:pt>
                <c:pt idx="135974">
                  <c:v>67987</c:v>
                </c:pt>
                <c:pt idx="135975">
                  <c:v>67987.5</c:v>
                </c:pt>
                <c:pt idx="135976">
                  <c:v>67988</c:v>
                </c:pt>
                <c:pt idx="135977">
                  <c:v>67988.5</c:v>
                </c:pt>
                <c:pt idx="135978">
                  <c:v>67989</c:v>
                </c:pt>
                <c:pt idx="135979">
                  <c:v>67989.5</c:v>
                </c:pt>
                <c:pt idx="135980">
                  <c:v>67990</c:v>
                </c:pt>
                <c:pt idx="135981">
                  <c:v>67990.5</c:v>
                </c:pt>
                <c:pt idx="135982">
                  <c:v>67991</c:v>
                </c:pt>
                <c:pt idx="135983">
                  <c:v>67991.5</c:v>
                </c:pt>
                <c:pt idx="135984">
                  <c:v>67992</c:v>
                </c:pt>
                <c:pt idx="135985">
                  <c:v>67992.5</c:v>
                </c:pt>
                <c:pt idx="135986">
                  <c:v>67993</c:v>
                </c:pt>
                <c:pt idx="135987">
                  <c:v>67993.5</c:v>
                </c:pt>
                <c:pt idx="135988">
                  <c:v>67994</c:v>
                </c:pt>
                <c:pt idx="135989">
                  <c:v>67994.5</c:v>
                </c:pt>
                <c:pt idx="135990">
                  <c:v>67995</c:v>
                </c:pt>
                <c:pt idx="135991">
                  <c:v>67995.5</c:v>
                </c:pt>
                <c:pt idx="135992">
                  <c:v>67996</c:v>
                </c:pt>
                <c:pt idx="135993">
                  <c:v>67996.5</c:v>
                </c:pt>
                <c:pt idx="135994">
                  <c:v>67997</c:v>
                </c:pt>
                <c:pt idx="135995">
                  <c:v>67997.5</c:v>
                </c:pt>
                <c:pt idx="135996">
                  <c:v>67998</c:v>
                </c:pt>
                <c:pt idx="135997">
                  <c:v>67998.5</c:v>
                </c:pt>
                <c:pt idx="135998">
                  <c:v>67999</c:v>
                </c:pt>
                <c:pt idx="135999">
                  <c:v>67999.5</c:v>
                </c:pt>
                <c:pt idx="136000">
                  <c:v>68000</c:v>
                </c:pt>
                <c:pt idx="136001">
                  <c:v>68000.5</c:v>
                </c:pt>
                <c:pt idx="136002">
                  <c:v>68001</c:v>
                </c:pt>
                <c:pt idx="136003">
                  <c:v>68001.5</c:v>
                </c:pt>
                <c:pt idx="136004">
                  <c:v>68002</c:v>
                </c:pt>
                <c:pt idx="136005">
                  <c:v>68002.5</c:v>
                </c:pt>
                <c:pt idx="136006">
                  <c:v>68003</c:v>
                </c:pt>
                <c:pt idx="136007">
                  <c:v>68003.5</c:v>
                </c:pt>
                <c:pt idx="136008">
                  <c:v>68004</c:v>
                </c:pt>
                <c:pt idx="136009">
                  <c:v>68004.5</c:v>
                </c:pt>
                <c:pt idx="136010">
                  <c:v>68005</c:v>
                </c:pt>
                <c:pt idx="136011">
                  <c:v>68005.5</c:v>
                </c:pt>
                <c:pt idx="136012">
                  <c:v>68006</c:v>
                </c:pt>
                <c:pt idx="136013">
                  <c:v>68006.5</c:v>
                </c:pt>
                <c:pt idx="136014">
                  <c:v>68007</c:v>
                </c:pt>
                <c:pt idx="136015">
                  <c:v>68007.5</c:v>
                </c:pt>
                <c:pt idx="136016">
                  <c:v>68008</c:v>
                </c:pt>
                <c:pt idx="136017">
                  <c:v>68008.5</c:v>
                </c:pt>
                <c:pt idx="136018">
                  <c:v>68009</c:v>
                </c:pt>
                <c:pt idx="136019">
                  <c:v>68009.5</c:v>
                </c:pt>
                <c:pt idx="136020">
                  <c:v>68010</c:v>
                </c:pt>
                <c:pt idx="136021">
                  <c:v>68010.5</c:v>
                </c:pt>
                <c:pt idx="136022">
                  <c:v>68011</c:v>
                </c:pt>
                <c:pt idx="136023">
                  <c:v>68011.5</c:v>
                </c:pt>
                <c:pt idx="136024">
                  <c:v>68012</c:v>
                </c:pt>
                <c:pt idx="136025">
                  <c:v>68012.5</c:v>
                </c:pt>
                <c:pt idx="136026">
                  <c:v>68013</c:v>
                </c:pt>
                <c:pt idx="136027">
                  <c:v>68013.5</c:v>
                </c:pt>
                <c:pt idx="136028">
                  <c:v>68014</c:v>
                </c:pt>
                <c:pt idx="136029">
                  <c:v>68014.5</c:v>
                </c:pt>
                <c:pt idx="136030">
                  <c:v>68015</c:v>
                </c:pt>
                <c:pt idx="136031">
                  <c:v>68015.5</c:v>
                </c:pt>
                <c:pt idx="136032">
                  <c:v>68016</c:v>
                </c:pt>
                <c:pt idx="136033">
                  <c:v>68016.5</c:v>
                </c:pt>
                <c:pt idx="136034">
                  <c:v>68017</c:v>
                </c:pt>
                <c:pt idx="136035">
                  <c:v>68017.5</c:v>
                </c:pt>
                <c:pt idx="136036">
                  <c:v>68018</c:v>
                </c:pt>
                <c:pt idx="136037">
                  <c:v>68018.5</c:v>
                </c:pt>
                <c:pt idx="136038">
                  <c:v>68019</c:v>
                </c:pt>
                <c:pt idx="136039">
                  <c:v>68019.5</c:v>
                </c:pt>
                <c:pt idx="136040">
                  <c:v>68020</c:v>
                </c:pt>
                <c:pt idx="136041">
                  <c:v>68020.5</c:v>
                </c:pt>
                <c:pt idx="136042">
                  <c:v>68021</c:v>
                </c:pt>
                <c:pt idx="136043">
                  <c:v>68021.5</c:v>
                </c:pt>
                <c:pt idx="136044">
                  <c:v>68022</c:v>
                </c:pt>
                <c:pt idx="136045">
                  <c:v>68022.5</c:v>
                </c:pt>
                <c:pt idx="136046">
                  <c:v>68023</c:v>
                </c:pt>
                <c:pt idx="136047">
                  <c:v>68023.5</c:v>
                </c:pt>
                <c:pt idx="136048">
                  <c:v>68024</c:v>
                </c:pt>
                <c:pt idx="136049">
                  <c:v>68024.5</c:v>
                </c:pt>
                <c:pt idx="136050">
                  <c:v>68025</c:v>
                </c:pt>
                <c:pt idx="136051">
                  <c:v>68025.5</c:v>
                </c:pt>
                <c:pt idx="136052">
                  <c:v>68026</c:v>
                </c:pt>
                <c:pt idx="136053">
                  <c:v>68026.5</c:v>
                </c:pt>
                <c:pt idx="136054">
                  <c:v>68027</c:v>
                </c:pt>
                <c:pt idx="136055">
                  <c:v>68027.5</c:v>
                </c:pt>
                <c:pt idx="136056">
                  <c:v>68028</c:v>
                </c:pt>
                <c:pt idx="136057">
                  <c:v>68028.5</c:v>
                </c:pt>
                <c:pt idx="136058">
                  <c:v>68029</c:v>
                </c:pt>
                <c:pt idx="136059">
                  <c:v>68029.5</c:v>
                </c:pt>
                <c:pt idx="136060">
                  <c:v>68030</c:v>
                </c:pt>
                <c:pt idx="136061">
                  <c:v>68030.5</c:v>
                </c:pt>
                <c:pt idx="136062">
                  <c:v>68031</c:v>
                </c:pt>
                <c:pt idx="136063">
                  <c:v>68031.5</c:v>
                </c:pt>
                <c:pt idx="136064">
                  <c:v>68032</c:v>
                </c:pt>
                <c:pt idx="136065">
                  <c:v>68032.5</c:v>
                </c:pt>
                <c:pt idx="136066">
                  <c:v>68033</c:v>
                </c:pt>
                <c:pt idx="136067">
                  <c:v>68033.5</c:v>
                </c:pt>
                <c:pt idx="136068">
                  <c:v>68034</c:v>
                </c:pt>
                <c:pt idx="136069">
                  <c:v>68034.5</c:v>
                </c:pt>
                <c:pt idx="136070">
                  <c:v>68035</c:v>
                </c:pt>
                <c:pt idx="136071">
                  <c:v>68035.5</c:v>
                </c:pt>
                <c:pt idx="136072">
                  <c:v>68036</c:v>
                </c:pt>
                <c:pt idx="136073">
                  <c:v>68036.5</c:v>
                </c:pt>
                <c:pt idx="136074">
                  <c:v>68037</c:v>
                </c:pt>
                <c:pt idx="136075">
                  <c:v>68037.5</c:v>
                </c:pt>
                <c:pt idx="136076">
                  <c:v>68038</c:v>
                </c:pt>
                <c:pt idx="136077">
                  <c:v>68038.5</c:v>
                </c:pt>
                <c:pt idx="136078">
                  <c:v>68039</c:v>
                </c:pt>
                <c:pt idx="136079">
                  <c:v>68039.5</c:v>
                </c:pt>
                <c:pt idx="136080">
                  <c:v>68040</c:v>
                </c:pt>
                <c:pt idx="136081">
                  <c:v>68040.5</c:v>
                </c:pt>
                <c:pt idx="136082">
                  <c:v>68041</c:v>
                </c:pt>
                <c:pt idx="136083">
                  <c:v>68041.5</c:v>
                </c:pt>
                <c:pt idx="136084">
                  <c:v>68042</c:v>
                </c:pt>
                <c:pt idx="136085">
                  <c:v>68042.5</c:v>
                </c:pt>
                <c:pt idx="136086">
                  <c:v>68043</c:v>
                </c:pt>
                <c:pt idx="136087">
                  <c:v>68043.5</c:v>
                </c:pt>
                <c:pt idx="136088">
                  <c:v>68044</c:v>
                </c:pt>
                <c:pt idx="136089">
                  <c:v>68044.5</c:v>
                </c:pt>
                <c:pt idx="136090">
                  <c:v>68045</c:v>
                </c:pt>
                <c:pt idx="136091">
                  <c:v>68045.5</c:v>
                </c:pt>
                <c:pt idx="136092">
                  <c:v>68046</c:v>
                </c:pt>
                <c:pt idx="136093">
                  <c:v>68046.5</c:v>
                </c:pt>
                <c:pt idx="136094">
                  <c:v>68047</c:v>
                </c:pt>
                <c:pt idx="136095">
                  <c:v>68047.5</c:v>
                </c:pt>
                <c:pt idx="136096">
                  <c:v>68048</c:v>
                </c:pt>
                <c:pt idx="136097">
                  <c:v>68048.5</c:v>
                </c:pt>
                <c:pt idx="136098">
                  <c:v>68049</c:v>
                </c:pt>
                <c:pt idx="136099">
                  <c:v>68049.5</c:v>
                </c:pt>
                <c:pt idx="136100">
                  <c:v>68050</c:v>
                </c:pt>
                <c:pt idx="136101">
                  <c:v>68050.5</c:v>
                </c:pt>
                <c:pt idx="136102">
                  <c:v>68051</c:v>
                </c:pt>
                <c:pt idx="136103">
                  <c:v>68051.5</c:v>
                </c:pt>
                <c:pt idx="136104">
                  <c:v>68052</c:v>
                </c:pt>
                <c:pt idx="136105">
                  <c:v>68052.5</c:v>
                </c:pt>
                <c:pt idx="136106">
                  <c:v>68053</c:v>
                </c:pt>
                <c:pt idx="136107">
                  <c:v>68053.5</c:v>
                </c:pt>
                <c:pt idx="136108">
                  <c:v>68054</c:v>
                </c:pt>
                <c:pt idx="136109">
                  <c:v>68054.5</c:v>
                </c:pt>
                <c:pt idx="136110">
                  <c:v>68055</c:v>
                </c:pt>
                <c:pt idx="136111">
                  <c:v>68055.5</c:v>
                </c:pt>
                <c:pt idx="136112">
                  <c:v>68056</c:v>
                </c:pt>
                <c:pt idx="136113">
                  <c:v>68056.5</c:v>
                </c:pt>
                <c:pt idx="136114">
                  <c:v>68057</c:v>
                </c:pt>
                <c:pt idx="136115">
                  <c:v>68057.5</c:v>
                </c:pt>
                <c:pt idx="136116">
                  <c:v>68058</c:v>
                </c:pt>
                <c:pt idx="136117">
                  <c:v>68058.5</c:v>
                </c:pt>
                <c:pt idx="136118">
                  <c:v>68059</c:v>
                </c:pt>
                <c:pt idx="136119">
                  <c:v>68059.5</c:v>
                </c:pt>
                <c:pt idx="136120">
                  <c:v>68060</c:v>
                </c:pt>
                <c:pt idx="136121">
                  <c:v>68060.5</c:v>
                </c:pt>
                <c:pt idx="136122">
                  <c:v>68061</c:v>
                </c:pt>
                <c:pt idx="136123">
                  <c:v>68061.5</c:v>
                </c:pt>
                <c:pt idx="136124">
                  <c:v>68062</c:v>
                </c:pt>
                <c:pt idx="136125">
                  <c:v>68062.5</c:v>
                </c:pt>
                <c:pt idx="136126">
                  <c:v>68063</c:v>
                </c:pt>
                <c:pt idx="136127">
                  <c:v>68063.5</c:v>
                </c:pt>
                <c:pt idx="136128">
                  <c:v>68064</c:v>
                </c:pt>
                <c:pt idx="136129">
                  <c:v>68064.5</c:v>
                </c:pt>
                <c:pt idx="136130">
                  <c:v>68065</c:v>
                </c:pt>
                <c:pt idx="136131">
                  <c:v>68065.5</c:v>
                </c:pt>
                <c:pt idx="136132">
                  <c:v>68066</c:v>
                </c:pt>
                <c:pt idx="136133">
                  <c:v>68066.5</c:v>
                </c:pt>
                <c:pt idx="136134">
                  <c:v>68067</c:v>
                </c:pt>
                <c:pt idx="136135">
                  <c:v>68067.5</c:v>
                </c:pt>
                <c:pt idx="136136">
                  <c:v>68068</c:v>
                </c:pt>
                <c:pt idx="136137">
                  <c:v>68068.5</c:v>
                </c:pt>
                <c:pt idx="136138">
                  <c:v>68069</c:v>
                </c:pt>
                <c:pt idx="136139">
                  <c:v>68069.5</c:v>
                </c:pt>
                <c:pt idx="136140">
                  <c:v>68070</c:v>
                </c:pt>
                <c:pt idx="136141">
                  <c:v>68070.5</c:v>
                </c:pt>
                <c:pt idx="136142">
                  <c:v>68071</c:v>
                </c:pt>
                <c:pt idx="136143">
                  <c:v>68071.5</c:v>
                </c:pt>
                <c:pt idx="136144">
                  <c:v>68072</c:v>
                </c:pt>
                <c:pt idx="136145">
                  <c:v>68072.5</c:v>
                </c:pt>
                <c:pt idx="136146">
                  <c:v>68073</c:v>
                </c:pt>
                <c:pt idx="136147">
                  <c:v>68073.5</c:v>
                </c:pt>
                <c:pt idx="136148">
                  <c:v>68074</c:v>
                </c:pt>
                <c:pt idx="136149">
                  <c:v>68074.5</c:v>
                </c:pt>
                <c:pt idx="136150">
                  <c:v>68075</c:v>
                </c:pt>
                <c:pt idx="136151">
                  <c:v>68075.5</c:v>
                </c:pt>
                <c:pt idx="136152">
                  <c:v>68076</c:v>
                </c:pt>
                <c:pt idx="136153">
                  <c:v>68076.5</c:v>
                </c:pt>
                <c:pt idx="136154">
                  <c:v>68077</c:v>
                </c:pt>
                <c:pt idx="136155">
                  <c:v>68077.5</c:v>
                </c:pt>
                <c:pt idx="136156">
                  <c:v>68078</c:v>
                </c:pt>
                <c:pt idx="136157">
                  <c:v>68078.5</c:v>
                </c:pt>
                <c:pt idx="136158">
                  <c:v>68079</c:v>
                </c:pt>
                <c:pt idx="136159">
                  <c:v>68079.5</c:v>
                </c:pt>
                <c:pt idx="136160">
                  <c:v>68080</c:v>
                </c:pt>
                <c:pt idx="136161">
                  <c:v>68080.5</c:v>
                </c:pt>
                <c:pt idx="136162">
                  <c:v>68081</c:v>
                </c:pt>
                <c:pt idx="136163">
                  <c:v>68081.5</c:v>
                </c:pt>
                <c:pt idx="136164">
                  <c:v>68082</c:v>
                </c:pt>
                <c:pt idx="136165">
                  <c:v>68082.5</c:v>
                </c:pt>
                <c:pt idx="136166">
                  <c:v>68083</c:v>
                </c:pt>
                <c:pt idx="136167">
                  <c:v>68083.5</c:v>
                </c:pt>
                <c:pt idx="136168">
                  <c:v>68084</c:v>
                </c:pt>
                <c:pt idx="136169">
                  <c:v>68084.5</c:v>
                </c:pt>
                <c:pt idx="136170">
                  <c:v>68085</c:v>
                </c:pt>
                <c:pt idx="136171">
                  <c:v>68085.5</c:v>
                </c:pt>
                <c:pt idx="136172">
                  <c:v>68086</c:v>
                </c:pt>
                <c:pt idx="136173">
                  <c:v>68086.5</c:v>
                </c:pt>
                <c:pt idx="136174">
                  <c:v>68087</c:v>
                </c:pt>
                <c:pt idx="136175">
                  <c:v>68087.5</c:v>
                </c:pt>
                <c:pt idx="136176">
                  <c:v>68088</c:v>
                </c:pt>
                <c:pt idx="136177">
                  <c:v>68088.5</c:v>
                </c:pt>
                <c:pt idx="136178">
                  <c:v>68089</c:v>
                </c:pt>
                <c:pt idx="136179">
                  <c:v>68089.5</c:v>
                </c:pt>
                <c:pt idx="136180">
                  <c:v>68090</c:v>
                </c:pt>
                <c:pt idx="136181">
                  <c:v>68090.5</c:v>
                </c:pt>
                <c:pt idx="136182">
                  <c:v>68091</c:v>
                </c:pt>
                <c:pt idx="136183">
                  <c:v>68091.5</c:v>
                </c:pt>
                <c:pt idx="136184">
                  <c:v>68092</c:v>
                </c:pt>
                <c:pt idx="136185">
                  <c:v>68092.5</c:v>
                </c:pt>
                <c:pt idx="136186">
                  <c:v>68093</c:v>
                </c:pt>
                <c:pt idx="136187">
                  <c:v>68093.5</c:v>
                </c:pt>
                <c:pt idx="136188">
                  <c:v>68094</c:v>
                </c:pt>
                <c:pt idx="136189">
                  <c:v>68094.5</c:v>
                </c:pt>
                <c:pt idx="136190">
                  <c:v>68095</c:v>
                </c:pt>
                <c:pt idx="136191">
                  <c:v>68095.5</c:v>
                </c:pt>
                <c:pt idx="136192">
                  <c:v>68096</c:v>
                </c:pt>
                <c:pt idx="136193">
                  <c:v>68096.5</c:v>
                </c:pt>
                <c:pt idx="136194">
                  <c:v>68097</c:v>
                </c:pt>
                <c:pt idx="136195">
                  <c:v>68097.5</c:v>
                </c:pt>
                <c:pt idx="136196">
                  <c:v>68098</c:v>
                </c:pt>
                <c:pt idx="136197">
                  <c:v>68098.5</c:v>
                </c:pt>
                <c:pt idx="136198">
                  <c:v>68099</c:v>
                </c:pt>
                <c:pt idx="136199">
                  <c:v>68099.5</c:v>
                </c:pt>
                <c:pt idx="136200">
                  <c:v>68100</c:v>
                </c:pt>
                <c:pt idx="136201">
                  <c:v>68100.5</c:v>
                </c:pt>
                <c:pt idx="136202">
                  <c:v>68101</c:v>
                </c:pt>
                <c:pt idx="136203">
                  <c:v>68101.5</c:v>
                </c:pt>
                <c:pt idx="136204">
                  <c:v>68102</c:v>
                </c:pt>
                <c:pt idx="136205">
                  <c:v>68102.5</c:v>
                </c:pt>
                <c:pt idx="136206">
                  <c:v>68103</c:v>
                </c:pt>
                <c:pt idx="136207">
                  <c:v>68103.5</c:v>
                </c:pt>
                <c:pt idx="136208">
                  <c:v>68104</c:v>
                </c:pt>
                <c:pt idx="136209">
                  <c:v>68104.5</c:v>
                </c:pt>
                <c:pt idx="136210">
                  <c:v>68105</c:v>
                </c:pt>
                <c:pt idx="136211">
                  <c:v>68105.5</c:v>
                </c:pt>
                <c:pt idx="136212">
                  <c:v>68106</c:v>
                </c:pt>
                <c:pt idx="136213">
                  <c:v>68106.5</c:v>
                </c:pt>
                <c:pt idx="136214">
                  <c:v>68107</c:v>
                </c:pt>
                <c:pt idx="136215">
                  <c:v>68107.5</c:v>
                </c:pt>
                <c:pt idx="136216">
                  <c:v>68108</c:v>
                </c:pt>
                <c:pt idx="136217">
                  <c:v>68108.5</c:v>
                </c:pt>
                <c:pt idx="136218">
                  <c:v>68109</c:v>
                </c:pt>
                <c:pt idx="136219">
                  <c:v>68109.5</c:v>
                </c:pt>
                <c:pt idx="136220">
                  <c:v>68110</c:v>
                </c:pt>
                <c:pt idx="136221">
                  <c:v>68110.5</c:v>
                </c:pt>
                <c:pt idx="136222">
                  <c:v>68111</c:v>
                </c:pt>
                <c:pt idx="136223">
                  <c:v>68111.5</c:v>
                </c:pt>
                <c:pt idx="136224">
                  <c:v>68112</c:v>
                </c:pt>
                <c:pt idx="136225">
                  <c:v>68112.5</c:v>
                </c:pt>
                <c:pt idx="136226">
                  <c:v>68113</c:v>
                </c:pt>
                <c:pt idx="136227">
                  <c:v>68113.5</c:v>
                </c:pt>
                <c:pt idx="136228">
                  <c:v>68114</c:v>
                </c:pt>
                <c:pt idx="136229">
                  <c:v>68114.5</c:v>
                </c:pt>
                <c:pt idx="136230">
                  <c:v>68115</c:v>
                </c:pt>
                <c:pt idx="136231">
                  <c:v>68115.5</c:v>
                </c:pt>
                <c:pt idx="136232">
                  <c:v>68116</c:v>
                </c:pt>
                <c:pt idx="136233">
                  <c:v>68116.5</c:v>
                </c:pt>
                <c:pt idx="136234">
                  <c:v>68117</c:v>
                </c:pt>
                <c:pt idx="136235">
                  <c:v>68117.5</c:v>
                </c:pt>
                <c:pt idx="136236">
                  <c:v>68118</c:v>
                </c:pt>
                <c:pt idx="136237">
                  <c:v>68118.5</c:v>
                </c:pt>
                <c:pt idx="136238">
                  <c:v>68119</c:v>
                </c:pt>
                <c:pt idx="136239">
                  <c:v>68119.5</c:v>
                </c:pt>
                <c:pt idx="136240">
                  <c:v>68120</c:v>
                </c:pt>
                <c:pt idx="136241">
                  <c:v>68120.5</c:v>
                </c:pt>
                <c:pt idx="136242">
                  <c:v>68121</c:v>
                </c:pt>
                <c:pt idx="136243">
                  <c:v>68121.5</c:v>
                </c:pt>
                <c:pt idx="136244">
                  <c:v>68122</c:v>
                </c:pt>
                <c:pt idx="136245">
                  <c:v>68122.5</c:v>
                </c:pt>
                <c:pt idx="136246">
                  <c:v>68123</c:v>
                </c:pt>
                <c:pt idx="136247">
                  <c:v>68123.5</c:v>
                </c:pt>
                <c:pt idx="136248">
                  <c:v>68124</c:v>
                </c:pt>
                <c:pt idx="136249">
                  <c:v>68124.5</c:v>
                </c:pt>
                <c:pt idx="136250">
                  <c:v>68125</c:v>
                </c:pt>
                <c:pt idx="136251">
                  <c:v>68125.5</c:v>
                </c:pt>
                <c:pt idx="136252">
                  <c:v>68126</c:v>
                </c:pt>
                <c:pt idx="136253">
                  <c:v>68126.5</c:v>
                </c:pt>
                <c:pt idx="136254">
                  <c:v>68127</c:v>
                </c:pt>
                <c:pt idx="136255">
                  <c:v>68127.5</c:v>
                </c:pt>
                <c:pt idx="136256">
                  <c:v>68128</c:v>
                </c:pt>
                <c:pt idx="136257">
                  <c:v>68128.5</c:v>
                </c:pt>
                <c:pt idx="136258">
                  <c:v>68129</c:v>
                </c:pt>
                <c:pt idx="136259">
                  <c:v>68129.5</c:v>
                </c:pt>
                <c:pt idx="136260">
                  <c:v>68130</c:v>
                </c:pt>
                <c:pt idx="136261">
                  <c:v>68130.5</c:v>
                </c:pt>
                <c:pt idx="136262">
                  <c:v>68131</c:v>
                </c:pt>
                <c:pt idx="136263">
                  <c:v>68131.5</c:v>
                </c:pt>
                <c:pt idx="136264">
                  <c:v>68132</c:v>
                </c:pt>
                <c:pt idx="136265">
                  <c:v>68132.5</c:v>
                </c:pt>
                <c:pt idx="136266">
                  <c:v>68133</c:v>
                </c:pt>
                <c:pt idx="136267">
                  <c:v>68133.5</c:v>
                </c:pt>
                <c:pt idx="136268">
                  <c:v>68134</c:v>
                </c:pt>
                <c:pt idx="136269">
                  <c:v>68134.5</c:v>
                </c:pt>
                <c:pt idx="136270">
                  <c:v>68135</c:v>
                </c:pt>
                <c:pt idx="136271">
                  <c:v>68135.5</c:v>
                </c:pt>
                <c:pt idx="136272">
                  <c:v>68136</c:v>
                </c:pt>
                <c:pt idx="136273">
                  <c:v>68136.5</c:v>
                </c:pt>
                <c:pt idx="136274">
                  <c:v>68137</c:v>
                </c:pt>
                <c:pt idx="136275">
                  <c:v>68137.5</c:v>
                </c:pt>
                <c:pt idx="136276">
                  <c:v>68138</c:v>
                </c:pt>
                <c:pt idx="136277">
                  <c:v>68138.5</c:v>
                </c:pt>
                <c:pt idx="136278">
                  <c:v>68139</c:v>
                </c:pt>
                <c:pt idx="136279">
                  <c:v>68139.5</c:v>
                </c:pt>
                <c:pt idx="136280">
                  <c:v>68140</c:v>
                </c:pt>
                <c:pt idx="136281">
                  <c:v>68140.5</c:v>
                </c:pt>
                <c:pt idx="136282">
                  <c:v>68141</c:v>
                </c:pt>
                <c:pt idx="136283">
                  <c:v>68141.5</c:v>
                </c:pt>
                <c:pt idx="136284">
                  <c:v>68142</c:v>
                </c:pt>
                <c:pt idx="136285">
                  <c:v>68142.5</c:v>
                </c:pt>
                <c:pt idx="136286">
                  <c:v>68143</c:v>
                </c:pt>
                <c:pt idx="136287">
                  <c:v>68143.5</c:v>
                </c:pt>
                <c:pt idx="136288">
                  <c:v>68144</c:v>
                </c:pt>
                <c:pt idx="136289">
                  <c:v>68144.5</c:v>
                </c:pt>
                <c:pt idx="136290">
                  <c:v>68145</c:v>
                </c:pt>
                <c:pt idx="136291">
                  <c:v>68145.5</c:v>
                </c:pt>
                <c:pt idx="136292">
                  <c:v>68146</c:v>
                </c:pt>
                <c:pt idx="136293">
                  <c:v>68146.5</c:v>
                </c:pt>
                <c:pt idx="136294">
                  <c:v>68147</c:v>
                </c:pt>
                <c:pt idx="136295">
                  <c:v>68147.5</c:v>
                </c:pt>
                <c:pt idx="136296">
                  <c:v>68148</c:v>
                </c:pt>
                <c:pt idx="136297">
                  <c:v>68148.5</c:v>
                </c:pt>
                <c:pt idx="136298">
                  <c:v>68149</c:v>
                </c:pt>
                <c:pt idx="136299">
                  <c:v>68149.5</c:v>
                </c:pt>
                <c:pt idx="136300">
                  <c:v>68150</c:v>
                </c:pt>
                <c:pt idx="136301">
                  <c:v>68150.5</c:v>
                </c:pt>
                <c:pt idx="136302">
                  <c:v>68151</c:v>
                </c:pt>
                <c:pt idx="136303">
                  <c:v>68151.5</c:v>
                </c:pt>
                <c:pt idx="136304">
                  <c:v>68152</c:v>
                </c:pt>
                <c:pt idx="136305">
                  <c:v>68152.5</c:v>
                </c:pt>
                <c:pt idx="136306">
                  <c:v>68153</c:v>
                </c:pt>
                <c:pt idx="136307">
                  <c:v>68153.5</c:v>
                </c:pt>
                <c:pt idx="136308">
                  <c:v>68154</c:v>
                </c:pt>
                <c:pt idx="136309">
                  <c:v>68154.5</c:v>
                </c:pt>
                <c:pt idx="136310">
                  <c:v>68155</c:v>
                </c:pt>
                <c:pt idx="136311">
                  <c:v>68155.5</c:v>
                </c:pt>
                <c:pt idx="136312">
                  <c:v>68156</c:v>
                </c:pt>
                <c:pt idx="136313">
                  <c:v>68156.5</c:v>
                </c:pt>
                <c:pt idx="136314">
                  <c:v>68157</c:v>
                </c:pt>
                <c:pt idx="136315">
                  <c:v>68157.5</c:v>
                </c:pt>
                <c:pt idx="136316">
                  <c:v>68158</c:v>
                </c:pt>
                <c:pt idx="136317">
                  <c:v>68158.5</c:v>
                </c:pt>
                <c:pt idx="136318">
                  <c:v>68159</c:v>
                </c:pt>
                <c:pt idx="136319">
                  <c:v>68159.5</c:v>
                </c:pt>
                <c:pt idx="136320">
                  <c:v>68160</c:v>
                </c:pt>
                <c:pt idx="136321">
                  <c:v>68160.5</c:v>
                </c:pt>
                <c:pt idx="136322">
                  <c:v>68161</c:v>
                </c:pt>
                <c:pt idx="136323">
                  <c:v>68161.5</c:v>
                </c:pt>
                <c:pt idx="136324">
                  <c:v>68162</c:v>
                </c:pt>
                <c:pt idx="136325">
                  <c:v>68162.5</c:v>
                </c:pt>
                <c:pt idx="136326">
                  <c:v>68163</c:v>
                </c:pt>
                <c:pt idx="136327">
                  <c:v>68163.5</c:v>
                </c:pt>
                <c:pt idx="136328">
                  <c:v>68164</c:v>
                </c:pt>
                <c:pt idx="136329">
                  <c:v>68164.5</c:v>
                </c:pt>
                <c:pt idx="136330">
                  <c:v>68165</c:v>
                </c:pt>
                <c:pt idx="136331">
                  <c:v>68165.5</c:v>
                </c:pt>
                <c:pt idx="136332">
                  <c:v>68166</c:v>
                </c:pt>
                <c:pt idx="136333">
                  <c:v>68166.5</c:v>
                </c:pt>
                <c:pt idx="136334">
                  <c:v>68167</c:v>
                </c:pt>
                <c:pt idx="136335">
                  <c:v>68167.5</c:v>
                </c:pt>
                <c:pt idx="136336">
                  <c:v>68168</c:v>
                </c:pt>
                <c:pt idx="136337">
                  <c:v>68168.5</c:v>
                </c:pt>
                <c:pt idx="136338">
                  <c:v>68169</c:v>
                </c:pt>
                <c:pt idx="136339">
                  <c:v>68169.5</c:v>
                </c:pt>
                <c:pt idx="136340">
                  <c:v>68170</c:v>
                </c:pt>
                <c:pt idx="136341">
                  <c:v>68170.5</c:v>
                </c:pt>
                <c:pt idx="136342">
                  <c:v>68171</c:v>
                </c:pt>
                <c:pt idx="136343">
                  <c:v>68171.5</c:v>
                </c:pt>
                <c:pt idx="136344">
                  <c:v>68172</c:v>
                </c:pt>
                <c:pt idx="136345">
                  <c:v>68172.5</c:v>
                </c:pt>
                <c:pt idx="136346">
                  <c:v>68173</c:v>
                </c:pt>
                <c:pt idx="136347">
                  <c:v>68173.5</c:v>
                </c:pt>
                <c:pt idx="136348">
                  <c:v>68174</c:v>
                </c:pt>
                <c:pt idx="136349">
                  <c:v>68174.5</c:v>
                </c:pt>
                <c:pt idx="136350">
                  <c:v>68175</c:v>
                </c:pt>
                <c:pt idx="136351">
                  <c:v>68175.5</c:v>
                </c:pt>
                <c:pt idx="136352">
                  <c:v>68176</c:v>
                </c:pt>
                <c:pt idx="136353">
                  <c:v>68176.5</c:v>
                </c:pt>
                <c:pt idx="136354">
                  <c:v>68177</c:v>
                </c:pt>
                <c:pt idx="136355">
                  <c:v>68177.5</c:v>
                </c:pt>
                <c:pt idx="136356">
                  <c:v>68178</c:v>
                </c:pt>
                <c:pt idx="136357">
                  <c:v>68178.5</c:v>
                </c:pt>
                <c:pt idx="136358">
                  <c:v>68179</c:v>
                </c:pt>
                <c:pt idx="136359">
                  <c:v>68179.5</c:v>
                </c:pt>
                <c:pt idx="136360">
                  <c:v>68180</c:v>
                </c:pt>
                <c:pt idx="136361">
                  <c:v>68180.5</c:v>
                </c:pt>
                <c:pt idx="136362">
                  <c:v>68181</c:v>
                </c:pt>
                <c:pt idx="136363">
                  <c:v>68181.5</c:v>
                </c:pt>
                <c:pt idx="136364">
                  <c:v>68182</c:v>
                </c:pt>
                <c:pt idx="136365">
                  <c:v>68182.5</c:v>
                </c:pt>
                <c:pt idx="136366">
                  <c:v>68183</c:v>
                </c:pt>
                <c:pt idx="136367">
                  <c:v>68183.5</c:v>
                </c:pt>
                <c:pt idx="136368">
                  <c:v>68184</c:v>
                </c:pt>
                <c:pt idx="136369">
                  <c:v>68184.5</c:v>
                </c:pt>
                <c:pt idx="136370">
                  <c:v>68185</c:v>
                </c:pt>
                <c:pt idx="136371">
                  <c:v>68185.5</c:v>
                </c:pt>
                <c:pt idx="136372">
                  <c:v>68186</c:v>
                </c:pt>
                <c:pt idx="136373">
                  <c:v>68186.5</c:v>
                </c:pt>
                <c:pt idx="136374">
                  <c:v>68187</c:v>
                </c:pt>
                <c:pt idx="136375">
                  <c:v>68187.5</c:v>
                </c:pt>
                <c:pt idx="136376">
                  <c:v>68188</c:v>
                </c:pt>
                <c:pt idx="136377">
                  <c:v>68188.5</c:v>
                </c:pt>
                <c:pt idx="136378">
                  <c:v>68189</c:v>
                </c:pt>
                <c:pt idx="136379">
                  <c:v>68189.5</c:v>
                </c:pt>
                <c:pt idx="136380">
                  <c:v>68190</c:v>
                </c:pt>
                <c:pt idx="136381">
                  <c:v>68190.5</c:v>
                </c:pt>
                <c:pt idx="136382">
                  <c:v>68191</c:v>
                </c:pt>
                <c:pt idx="136383">
                  <c:v>68191.5</c:v>
                </c:pt>
                <c:pt idx="136384">
                  <c:v>68192</c:v>
                </c:pt>
                <c:pt idx="136385">
                  <c:v>68192.5</c:v>
                </c:pt>
                <c:pt idx="136386">
                  <c:v>68193</c:v>
                </c:pt>
                <c:pt idx="136387">
                  <c:v>68193.5</c:v>
                </c:pt>
                <c:pt idx="136388">
                  <c:v>68194</c:v>
                </c:pt>
                <c:pt idx="136389">
                  <c:v>68194.5</c:v>
                </c:pt>
                <c:pt idx="136390">
                  <c:v>68195</c:v>
                </c:pt>
                <c:pt idx="136391">
                  <c:v>68195.5</c:v>
                </c:pt>
                <c:pt idx="136392">
                  <c:v>68196</c:v>
                </c:pt>
                <c:pt idx="136393">
                  <c:v>68196.5</c:v>
                </c:pt>
                <c:pt idx="136394">
                  <c:v>68197</c:v>
                </c:pt>
                <c:pt idx="136395">
                  <c:v>68197.5</c:v>
                </c:pt>
                <c:pt idx="136396">
                  <c:v>68198</c:v>
                </c:pt>
                <c:pt idx="136397">
                  <c:v>68198.5</c:v>
                </c:pt>
                <c:pt idx="136398">
                  <c:v>68199</c:v>
                </c:pt>
                <c:pt idx="136399">
                  <c:v>68199.5</c:v>
                </c:pt>
                <c:pt idx="136400">
                  <c:v>68200</c:v>
                </c:pt>
                <c:pt idx="136401">
                  <c:v>68200.5</c:v>
                </c:pt>
                <c:pt idx="136402">
                  <c:v>68201</c:v>
                </c:pt>
                <c:pt idx="136403">
                  <c:v>68201.5</c:v>
                </c:pt>
                <c:pt idx="136404">
                  <c:v>68202</c:v>
                </c:pt>
                <c:pt idx="136405">
                  <c:v>68202.5</c:v>
                </c:pt>
                <c:pt idx="136406">
                  <c:v>68203</c:v>
                </c:pt>
                <c:pt idx="136407">
                  <c:v>68203.5</c:v>
                </c:pt>
                <c:pt idx="136408">
                  <c:v>68204</c:v>
                </c:pt>
                <c:pt idx="136409">
                  <c:v>68204.5</c:v>
                </c:pt>
                <c:pt idx="136410">
                  <c:v>68205</c:v>
                </c:pt>
                <c:pt idx="136411">
                  <c:v>68205.5</c:v>
                </c:pt>
                <c:pt idx="136412">
                  <c:v>68206</c:v>
                </c:pt>
                <c:pt idx="136413">
                  <c:v>68206.5</c:v>
                </c:pt>
                <c:pt idx="136414">
                  <c:v>68207</c:v>
                </c:pt>
                <c:pt idx="136415">
                  <c:v>68207.5</c:v>
                </c:pt>
                <c:pt idx="136416">
                  <c:v>68208</c:v>
                </c:pt>
                <c:pt idx="136417">
                  <c:v>68208.5</c:v>
                </c:pt>
                <c:pt idx="136418">
                  <c:v>68209</c:v>
                </c:pt>
                <c:pt idx="136419">
                  <c:v>68209.5</c:v>
                </c:pt>
                <c:pt idx="136420">
                  <c:v>68210</c:v>
                </c:pt>
                <c:pt idx="136421">
                  <c:v>68210.5</c:v>
                </c:pt>
                <c:pt idx="136422">
                  <c:v>68211</c:v>
                </c:pt>
                <c:pt idx="136423">
                  <c:v>68211.5</c:v>
                </c:pt>
                <c:pt idx="136424">
                  <c:v>68212</c:v>
                </c:pt>
                <c:pt idx="136425">
                  <c:v>68212.5</c:v>
                </c:pt>
                <c:pt idx="136426">
                  <c:v>68213</c:v>
                </c:pt>
                <c:pt idx="136427">
                  <c:v>68213.5</c:v>
                </c:pt>
                <c:pt idx="136428">
                  <c:v>68214</c:v>
                </c:pt>
                <c:pt idx="136429">
                  <c:v>68214.5</c:v>
                </c:pt>
                <c:pt idx="136430">
                  <c:v>68215</c:v>
                </c:pt>
                <c:pt idx="136431">
                  <c:v>68215.5</c:v>
                </c:pt>
                <c:pt idx="136432">
                  <c:v>68216</c:v>
                </c:pt>
                <c:pt idx="136433">
                  <c:v>68216.5</c:v>
                </c:pt>
                <c:pt idx="136434">
                  <c:v>68217</c:v>
                </c:pt>
                <c:pt idx="136435">
                  <c:v>68217.5</c:v>
                </c:pt>
                <c:pt idx="136436">
                  <c:v>68218</c:v>
                </c:pt>
                <c:pt idx="136437">
                  <c:v>68218.5</c:v>
                </c:pt>
                <c:pt idx="136438">
                  <c:v>68219</c:v>
                </c:pt>
                <c:pt idx="136439">
                  <c:v>68219.5</c:v>
                </c:pt>
                <c:pt idx="136440">
                  <c:v>68220</c:v>
                </c:pt>
                <c:pt idx="136441">
                  <c:v>68220.5</c:v>
                </c:pt>
                <c:pt idx="136442">
                  <c:v>68221</c:v>
                </c:pt>
                <c:pt idx="136443">
                  <c:v>68221.5</c:v>
                </c:pt>
                <c:pt idx="136444">
                  <c:v>68222</c:v>
                </c:pt>
                <c:pt idx="136445">
                  <c:v>68222.5</c:v>
                </c:pt>
                <c:pt idx="136446">
                  <c:v>68223</c:v>
                </c:pt>
                <c:pt idx="136447">
                  <c:v>68223.5</c:v>
                </c:pt>
                <c:pt idx="136448">
                  <c:v>68224</c:v>
                </c:pt>
                <c:pt idx="136449">
                  <c:v>68224.5</c:v>
                </c:pt>
                <c:pt idx="136450">
                  <c:v>68225</c:v>
                </c:pt>
                <c:pt idx="136451">
                  <c:v>68225.5</c:v>
                </c:pt>
                <c:pt idx="136452">
                  <c:v>68226</c:v>
                </c:pt>
                <c:pt idx="136453">
                  <c:v>68226.5</c:v>
                </c:pt>
                <c:pt idx="136454">
                  <c:v>68227</c:v>
                </c:pt>
                <c:pt idx="136455">
                  <c:v>68227.5</c:v>
                </c:pt>
                <c:pt idx="136456">
                  <c:v>68228</c:v>
                </c:pt>
                <c:pt idx="136457">
                  <c:v>68228.5</c:v>
                </c:pt>
                <c:pt idx="136458">
                  <c:v>68229</c:v>
                </c:pt>
                <c:pt idx="136459">
                  <c:v>68229.5</c:v>
                </c:pt>
                <c:pt idx="136460">
                  <c:v>68230</c:v>
                </c:pt>
                <c:pt idx="136461">
                  <c:v>68230.5</c:v>
                </c:pt>
                <c:pt idx="136462">
                  <c:v>68231</c:v>
                </c:pt>
                <c:pt idx="136463">
                  <c:v>68231.5</c:v>
                </c:pt>
                <c:pt idx="136464">
                  <c:v>68232</c:v>
                </c:pt>
                <c:pt idx="136465">
                  <c:v>68232.5</c:v>
                </c:pt>
                <c:pt idx="136466">
                  <c:v>68233</c:v>
                </c:pt>
                <c:pt idx="136467">
                  <c:v>68233.5</c:v>
                </c:pt>
                <c:pt idx="136468">
                  <c:v>68234</c:v>
                </c:pt>
                <c:pt idx="136469">
                  <c:v>68234.5</c:v>
                </c:pt>
                <c:pt idx="136470">
                  <c:v>68235</c:v>
                </c:pt>
                <c:pt idx="136471">
                  <c:v>68235.5</c:v>
                </c:pt>
                <c:pt idx="136472">
                  <c:v>68236</c:v>
                </c:pt>
                <c:pt idx="136473">
                  <c:v>68236.5</c:v>
                </c:pt>
                <c:pt idx="136474">
                  <c:v>68237</c:v>
                </c:pt>
                <c:pt idx="136475">
                  <c:v>68237.5</c:v>
                </c:pt>
                <c:pt idx="136476">
                  <c:v>68238</c:v>
                </c:pt>
                <c:pt idx="136477">
                  <c:v>68238.5</c:v>
                </c:pt>
                <c:pt idx="136478">
                  <c:v>68239</c:v>
                </c:pt>
                <c:pt idx="136479">
                  <c:v>68239.5</c:v>
                </c:pt>
                <c:pt idx="136480">
                  <c:v>68240</c:v>
                </c:pt>
                <c:pt idx="136481">
                  <c:v>68240.5</c:v>
                </c:pt>
                <c:pt idx="136482">
                  <c:v>68241</c:v>
                </c:pt>
                <c:pt idx="136483">
                  <c:v>68241.5</c:v>
                </c:pt>
                <c:pt idx="136484">
                  <c:v>68242</c:v>
                </c:pt>
                <c:pt idx="136485">
                  <c:v>68242.5</c:v>
                </c:pt>
                <c:pt idx="136486">
                  <c:v>68243</c:v>
                </c:pt>
                <c:pt idx="136487">
                  <c:v>68243.5</c:v>
                </c:pt>
                <c:pt idx="136488">
                  <c:v>68244</c:v>
                </c:pt>
                <c:pt idx="136489">
                  <c:v>68244.5</c:v>
                </c:pt>
                <c:pt idx="136490">
                  <c:v>68245</c:v>
                </c:pt>
                <c:pt idx="136491">
                  <c:v>68245.5</c:v>
                </c:pt>
                <c:pt idx="136492">
                  <c:v>68246</c:v>
                </c:pt>
                <c:pt idx="136493">
                  <c:v>68246.5</c:v>
                </c:pt>
                <c:pt idx="136494">
                  <c:v>68247</c:v>
                </c:pt>
                <c:pt idx="136495">
                  <c:v>68247.5</c:v>
                </c:pt>
                <c:pt idx="136496">
                  <c:v>68248</c:v>
                </c:pt>
                <c:pt idx="136497">
                  <c:v>68248.5</c:v>
                </c:pt>
                <c:pt idx="136498">
                  <c:v>68249</c:v>
                </c:pt>
                <c:pt idx="136499">
                  <c:v>68249.5</c:v>
                </c:pt>
                <c:pt idx="136500">
                  <c:v>68250</c:v>
                </c:pt>
                <c:pt idx="136501">
                  <c:v>68250.5</c:v>
                </c:pt>
                <c:pt idx="136502">
                  <c:v>68251</c:v>
                </c:pt>
                <c:pt idx="136503">
                  <c:v>68251.5</c:v>
                </c:pt>
                <c:pt idx="136504">
                  <c:v>68252</c:v>
                </c:pt>
                <c:pt idx="136505">
                  <c:v>68252.5</c:v>
                </c:pt>
                <c:pt idx="136506">
                  <c:v>68253</c:v>
                </c:pt>
                <c:pt idx="136507">
                  <c:v>68253.5</c:v>
                </c:pt>
                <c:pt idx="136508">
                  <c:v>68254</c:v>
                </c:pt>
                <c:pt idx="136509">
                  <c:v>68254.5</c:v>
                </c:pt>
                <c:pt idx="136510">
                  <c:v>68255</c:v>
                </c:pt>
                <c:pt idx="136511">
                  <c:v>68255.5</c:v>
                </c:pt>
                <c:pt idx="136512">
                  <c:v>68256</c:v>
                </c:pt>
                <c:pt idx="136513">
                  <c:v>68256.5</c:v>
                </c:pt>
                <c:pt idx="136514">
                  <c:v>68257</c:v>
                </c:pt>
                <c:pt idx="136515">
                  <c:v>68257.5</c:v>
                </c:pt>
                <c:pt idx="136516">
                  <c:v>68258</c:v>
                </c:pt>
                <c:pt idx="136517">
                  <c:v>68258.5</c:v>
                </c:pt>
                <c:pt idx="136518">
                  <c:v>68259</c:v>
                </c:pt>
                <c:pt idx="136519">
                  <c:v>68259.5</c:v>
                </c:pt>
                <c:pt idx="136520">
                  <c:v>68260</c:v>
                </c:pt>
                <c:pt idx="136521">
                  <c:v>68260.5</c:v>
                </c:pt>
                <c:pt idx="136522">
                  <c:v>68261</c:v>
                </c:pt>
                <c:pt idx="136523">
                  <c:v>68261.5</c:v>
                </c:pt>
                <c:pt idx="136524">
                  <c:v>68262</c:v>
                </c:pt>
                <c:pt idx="136525">
                  <c:v>68262.5</c:v>
                </c:pt>
                <c:pt idx="136526">
                  <c:v>68263</c:v>
                </c:pt>
                <c:pt idx="136527">
                  <c:v>68263.5</c:v>
                </c:pt>
                <c:pt idx="136528">
                  <c:v>68264</c:v>
                </c:pt>
                <c:pt idx="136529">
                  <c:v>68264.5</c:v>
                </c:pt>
                <c:pt idx="136530">
                  <c:v>68265</c:v>
                </c:pt>
                <c:pt idx="136531">
                  <c:v>68265.5</c:v>
                </c:pt>
                <c:pt idx="136532">
                  <c:v>68266</c:v>
                </c:pt>
                <c:pt idx="136533">
                  <c:v>68266.5</c:v>
                </c:pt>
                <c:pt idx="136534">
                  <c:v>68267</c:v>
                </c:pt>
                <c:pt idx="136535">
                  <c:v>68267.5</c:v>
                </c:pt>
                <c:pt idx="136536">
                  <c:v>68268</c:v>
                </c:pt>
                <c:pt idx="136537">
                  <c:v>68268.5</c:v>
                </c:pt>
                <c:pt idx="136538">
                  <c:v>68269</c:v>
                </c:pt>
                <c:pt idx="136539">
                  <c:v>68269.5</c:v>
                </c:pt>
                <c:pt idx="136540">
                  <c:v>68270</c:v>
                </c:pt>
                <c:pt idx="136541">
                  <c:v>68270.5</c:v>
                </c:pt>
                <c:pt idx="136542">
                  <c:v>68271</c:v>
                </c:pt>
                <c:pt idx="136543">
                  <c:v>68271.5</c:v>
                </c:pt>
                <c:pt idx="136544">
                  <c:v>68272</c:v>
                </c:pt>
                <c:pt idx="136545">
                  <c:v>68272.5</c:v>
                </c:pt>
                <c:pt idx="136546">
                  <c:v>68273</c:v>
                </c:pt>
                <c:pt idx="136547">
                  <c:v>68273.5</c:v>
                </c:pt>
                <c:pt idx="136548">
                  <c:v>68274</c:v>
                </c:pt>
                <c:pt idx="136549">
                  <c:v>68274.5</c:v>
                </c:pt>
                <c:pt idx="136550">
                  <c:v>68275</c:v>
                </c:pt>
                <c:pt idx="136551">
                  <c:v>68275.5</c:v>
                </c:pt>
                <c:pt idx="136552">
                  <c:v>68276</c:v>
                </c:pt>
                <c:pt idx="136553">
                  <c:v>68276.5</c:v>
                </c:pt>
                <c:pt idx="136554">
                  <c:v>68277</c:v>
                </c:pt>
                <c:pt idx="136555">
                  <c:v>68277.5</c:v>
                </c:pt>
                <c:pt idx="136556">
                  <c:v>68278</c:v>
                </c:pt>
                <c:pt idx="136557">
                  <c:v>68278.5</c:v>
                </c:pt>
                <c:pt idx="136558">
                  <c:v>68279</c:v>
                </c:pt>
                <c:pt idx="136559">
                  <c:v>68279.5</c:v>
                </c:pt>
                <c:pt idx="136560">
                  <c:v>68280</c:v>
                </c:pt>
                <c:pt idx="136561">
                  <c:v>68280.5</c:v>
                </c:pt>
                <c:pt idx="136562">
                  <c:v>68281</c:v>
                </c:pt>
                <c:pt idx="136563">
                  <c:v>68281.5</c:v>
                </c:pt>
                <c:pt idx="136564">
                  <c:v>68282</c:v>
                </c:pt>
                <c:pt idx="136565">
                  <c:v>68282.5</c:v>
                </c:pt>
                <c:pt idx="136566">
                  <c:v>68283</c:v>
                </c:pt>
                <c:pt idx="136567">
                  <c:v>68283.5</c:v>
                </c:pt>
                <c:pt idx="136568">
                  <c:v>68284</c:v>
                </c:pt>
                <c:pt idx="136569">
                  <c:v>68284.5</c:v>
                </c:pt>
                <c:pt idx="136570">
                  <c:v>68285</c:v>
                </c:pt>
                <c:pt idx="136571">
                  <c:v>68285.5</c:v>
                </c:pt>
                <c:pt idx="136572">
                  <c:v>68286</c:v>
                </c:pt>
                <c:pt idx="136573">
                  <c:v>68286.5</c:v>
                </c:pt>
                <c:pt idx="136574">
                  <c:v>68287</c:v>
                </c:pt>
                <c:pt idx="136575">
                  <c:v>68287.5</c:v>
                </c:pt>
                <c:pt idx="136576">
                  <c:v>68288</c:v>
                </c:pt>
                <c:pt idx="136577">
                  <c:v>68288.5</c:v>
                </c:pt>
                <c:pt idx="136578">
                  <c:v>68289</c:v>
                </c:pt>
                <c:pt idx="136579">
                  <c:v>68289.5</c:v>
                </c:pt>
                <c:pt idx="136580">
                  <c:v>68290</c:v>
                </c:pt>
                <c:pt idx="136581">
                  <c:v>68290.5</c:v>
                </c:pt>
                <c:pt idx="136582">
                  <c:v>68291</c:v>
                </c:pt>
                <c:pt idx="136583">
                  <c:v>68291.5</c:v>
                </c:pt>
                <c:pt idx="136584">
                  <c:v>68292</c:v>
                </c:pt>
                <c:pt idx="136585">
                  <c:v>68292.5</c:v>
                </c:pt>
                <c:pt idx="136586">
                  <c:v>68293</c:v>
                </c:pt>
                <c:pt idx="136587">
                  <c:v>68293.5</c:v>
                </c:pt>
                <c:pt idx="136588">
                  <c:v>68294</c:v>
                </c:pt>
                <c:pt idx="136589">
                  <c:v>68294.5</c:v>
                </c:pt>
                <c:pt idx="136590">
                  <c:v>68295</c:v>
                </c:pt>
                <c:pt idx="136591">
                  <c:v>68295.5</c:v>
                </c:pt>
                <c:pt idx="136592">
                  <c:v>68296</c:v>
                </c:pt>
                <c:pt idx="136593">
                  <c:v>68296.5</c:v>
                </c:pt>
                <c:pt idx="136594">
                  <c:v>68297</c:v>
                </c:pt>
                <c:pt idx="136595">
                  <c:v>68297.5</c:v>
                </c:pt>
                <c:pt idx="136596">
                  <c:v>68298</c:v>
                </c:pt>
                <c:pt idx="136597">
                  <c:v>68298.5</c:v>
                </c:pt>
                <c:pt idx="136598">
                  <c:v>68299</c:v>
                </c:pt>
                <c:pt idx="136599">
                  <c:v>68299.5</c:v>
                </c:pt>
                <c:pt idx="136600">
                  <c:v>68300</c:v>
                </c:pt>
                <c:pt idx="136601">
                  <c:v>68300.5</c:v>
                </c:pt>
                <c:pt idx="136602">
                  <c:v>68301</c:v>
                </c:pt>
                <c:pt idx="136603">
                  <c:v>68301.5</c:v>
                </c:pt>
                <c:pt idx="136604">
                  <c:v>68302</c:v>
                </c:pt>
                <c:pt idx="136605">
                  <c:v>68302.5</c:v>
                </c:pt>
                <c:pt idx="136606">
                  <c:v>68303</c:v>
                </c:pt>
                <c:pt idx="136607">
                  <c:v>68303.5</c:v>
                </c:pt>
                <c:pt idx="136608">
                  <c:v>68304</c:v>
                </c:pt>
                <c:pt idx="136609">
                  <c:v>68304.5</c:v>
                </c:pt>
                <c:pt idx="136610">
                  <c:v>68305</c:v>
                </c:pt>
                <c:pt idx="136611">
                  <c:v>68305.5</c:v>
                </c:pt>
                <c:pt idx="136612">
                  <c:v>68306</c:v>
                </c:pt>
                <c:pt idx="136613">
                  <c:v>68306.5</c:v>
                </c:pt>
                <c:pt idx="136614">
                  <c:v>68307</c:v>
                </c:pt>
                <c:pt idx="136615">
                  <c:v>68307.5</c:v>
                </c:pt>
                <c:pt idx="136616">
                  <c:v>68308</c:v>
                </c:pt>
                <c:pt idx="136617">
                  <c:v>68308.5</c:v>
                </c:pt>
                <c:pt idx="136618">
                  <c:v>68309</c:v>
                </c:pt>
                <c:pt idx="136619">
                  <c:v>68309.5</c:v>
                </c:pt>
                <c:pt idx="136620">
                  <c:v>68310</c:v>
                </c:pt>
                <c:pt idx="136621">
                  <c:v>68310.5</c:v>
                </c:pt>
                <c:pt idx="136622">
                  <c:v>68311</c:v>
                </c:pt>
                <c:pt idx="136623">
                  <c:v>68311.5</c:v>
                </c:pt>
                <c:pt idx="136624">
                  <c:v>68312</c:v>
                </c:pt>
                <c:pt idx="136625">
                  <c:v>68312.5</c:v>
                </c:pt>
                <c:pt idx="136626">
                  <c:v>68313</c:v>
                </c:pt>
                <c:pt idx="136627">
                  <c:v>68313.5</c:v>
                </c:pt>
                <c:pt idx="136628">
                  <c:v>68314</c:v>
                </c:pt>
                <c:pt idx="136629">
                  <c:v>68314.5</c:v>
                </c:pt>
                <c:pt idx="136630">
                  <c:v>68315</c:v>
                </c:pt>
                <c:pt idx="136631">
                  <c:v>68315.5</c:v>
                </c:pt>
                <c:pt idx="136632">
                  <c:v>68316</c:v>
                </c:pt>
                <c:pt idx="136633">
                  <c:v>68316.5</c:v>
                </c:pt>
                <c:pt idx="136634">
                  <c:v>68317</c:v>
                </c:pt>
                <c:pt idx="136635">
                  <c:v>68317.5</c:v>
                </c:pt>
                <c:pt idx="136636">
                  <c:v>68318</c:v>
                </c:pt>
                <c:pt idx="136637">
                  <c:v>68318.5</c:v>
                </c:pt>
                <c:pt idx="136638">
                  <c:v>68319</c:v>
                </c:pt>
                <c:pt idx="136639">
                  <c:v>68319.5</c:v>
                </c:pt>
                <c:pt idx="136640">
                  <c:v>68320</c:v>
                </c:pt>
                <c:pt idx="136641">
                  <c:v>68320.5</c:v>
                </c:pt>
                <c:pt idx="136642">
                  <c:v>68321</c:v>
                </c:pt>
                <c:pt idx="136643">
                  <c:v>68321.5</c:v>
                </c:pt>
                <c:pt idx="136644">
                  <c:v>68322</c:v>
                </c:pt>
                <c:pt idx="136645">
                  <c:v>68322.5</c:v>
                </c:pt>
                <c:pt idx="136646">
                  <c:v>68323</c:v>
                </c:pt>
                <c:pt idx="136647">
                  <c:v>68323.5</c:v>
                </c:pt>
                <c:pt idx="136648">
                  <c:v>68324</c:v>
                </c:pt>
                <c:pt idx="136649">
                  <c:v>68324.5</c:v>
                </c:pt>
                <c:pt idx="136650">
                  <c:v>68325</c:v>
                </c:pt>
                <c:pt idx="136651">
                  <c:v>68325.5</c:v>
                </c:pt>
                <c:pt idx="136652">
                  <c:v>68326</c:v>
                </c:pt>
                <c:pt idx="136653">
                  <c:v>68326.5</c:v>
                </c:pt>
                <c:pt idx="136654">
                  <c:v>68327</c:v>
                </c:pt>
                <c:pt idx="136655">
                  <c:v>68327.5</c:v>
                </c:pt>
                <c:pt idx="136656">
                  <c:v>68328</c:v>
                </c:pt>
                <c:pt idx="136657">
                  <c:v>68328.5</c:v>
                </c:pt>
                <c:pt idx="136658">
                  <c:v>68329</c:v>
                </c:pt>
                <c:pt idx="136659">
                  <c:v>68329.5</c:v>
                </c:pt>
                <c:pt idx="136660">
                  <c:v>68330</c:v>
                </c:pt>
                <c:pt idx="136661">
                  <c:v>68330.5</c:v>
                </c:pt>
                <c:pt idx="136662">
                  <c:v>68331</c:v>
                </c:pt>
                <c:pt idx="136663">
                  <c:v>68331.5</c:v>
                </c:pt>
                <c:pt idx="136664">
                  <c:v>68332</c:v>
                </c:pt>
                <c:pt idx="136665">
                  <c:v>68332.5</c:v>
                </c:pt>
                <c:pt idx="136666">
                  <c:v>68333</c:v>
                </c:pt>
                <c:pt idx="136667">
                  <c:v>68333.5</c:v>
                </c:pt>
                <c:pt idx="136668">
                  <c:v>68334</c:v>
                </c:pt>
                <c:pt idx="136669">
                  <c:v>68334.5</c:v>
                </c:pt>
                <c:pt idx="136670">
                  <c:v>68335</c:v>
                </c:pt>
                <c:pt idx="136671">
                  <c:v>68335.5</c:v>
                </c:pt>
                <c:pt idx="136672">
                  <c:v>68336</c:v>
                </c:pt>
                <c:pt idx="136673">
                  <c:v>68336.5</c:v>
                </c:pt>
                <c:pt idx="136674">
                  <c:v>68337</c:v>
                </c:pt>
                <c:pt idx="136675">
                  <c:v>68337.5</c:v>
                </c:pt>
                <c:pt idx="136676">
                  <c:v>68338</c:v>
                </c:pt>
                <c:pt idx="136677">
                  <c:v>68338.5</c:v>
                </c:pt>
                <c:pt idx="136678">
                  <c:v>68339</c:v>
                </c:pt>
                <c:pt idx="136679">
                  <c:v>68339.5</c:v>
                </c:pt>
                <c:pt idx="136680">
                  <c:v>68340</c:v>
                </c:pt>
                <c:pt idx="136681">
                  <c:v>68340.5</c:v>
                </c:pt>
                <c:pt idx="136682">
                  <c:v>68341</c:v>
                </c:pt>
                <c:pt idx="136683">
                  <c:v>68341.5</c:v>
                </c:pt>
                <c:pt idx="136684">
                  <c:v>68342</c:v>
                </c:pt>
                <c:pt idx="136685">
                  <c:v>68342.5</c:v>
                </c:pt>
                <c:pt idx="136686">
                  <c:v>68343</c:v>
                </c:pt>
                <c:pt idx="136687">
                  <c:v>68343.5</c:v>
                </c:pt>
                <c:pt idx="136688">
                  <c:v>68344</c:v>
                </c:pt>
                <c:pt idx="136689">
                  <c:v>68344.5</c:v>
                </c:pt>
                <c:pt idx="136690">
                  <c:v>68345</c:v>
                </c:pt>
                <c:pt idx="136691">
                  <c:v>68345.5</c:v>
                </c:pt>
                <c:pt idx="136692">
                  <c:v>68346</c:v>
                </c:pt>
                <c:pt idx="136693">
                  <c:v>68346.5</c:v>
                </c:pt>
                <c:pt idx="136694">
                  <c:v>68347</c:v>
                </c:pt>
                <c:pt idx="136695">
                  <c:v>68347.5</c:v>
                </c:pt>
                <c:pt idx="136696">
                  <c:v>68348</c:v>
                </c:pt>
                <c:pt idx="136697">
                  <c:v>68348.5</c:v>
                </c:pt>
                <c:pt idx="136698">
                  <c:v>68349</c:v>
                </c:pt>
                <c:pt idx="136699">
                  <c:v>68349.5</c:v>
                </c:pt>
                <c:pt idx="136700">
                  <c:v>68350</c:v>
                </c:pt>
                <c:pt idx="136701">
                  <c:v>68350.5</c:v>
                </c:pt>
                <c:pt idx="136702">
                  <c:v>68351</c:v>
                </c:pt>
                <c:pt idx="136703">
                  <c:v>68351.5</c:v>
                </c:pt>
                <c:pt idx="136704">
                  <c:v>68352</c:v>
                </c:pt>
                <c:pt idx="136705">
                  <c:v>68352.5</c:v>
                </c:pt>
                <c:pt idx="136706">
                  <c:v>68353</c:v>
                </c:pt>
                <c:pt idx="136707">
                  <c:v>68353.5</c:v>
                </c:pt>
                <c:pt idx="136708">
                  <c:v>68354</c:v>
                </c:pt>
                <c:pt idx="136709">
                  <c:v>68354.5</c:v>
                </c:pt>
                <c:pt idx="136710">
                  <c:v>68355</c:v>
                </c:pt>
                <c:pt idx="136711">
                  <c:v>68355.5</c:v>
                </c:pt>
                <c:pt idx="136712">
                  <c:v>68356</c:v>
                </c:pt>
                <c:pt idx="136713">
                  <c:v>68356.5</c:v>
                </c:pt>
                <c:pt idx="136714">
                  <c:v>68357</c:v>
                </c:pt>
                <c:pt idx="136715">
                  <c:v>68357.5</c:v>
                </c:pt>
                <c:pt idx="136716">
                  <c:v>68358</c:v>
                </c:pt>
                <c:pt idx="136717">
                  <c:v>68358.5</c:v>
                </c:pt>
                <c:pt idx="136718">
                  <c:v>68359</c:v>
                </c:pt>
                <c:pt idx="136719">
                  <c:v>68359.5</c:v>
                </c:pt>
                <c:pt idx="136720">
                  <c:v>68360</c:v>
                </c:pt>
                <c:pt idx="136721">
                  <c:v>68360.5</c:v>
                </c:pt>
                <c:pt idx="136722">
                  <c:v>68361</c:v>
                </c:pt>
                <c:pt idx="136723">
                  <c:v>68361.5</c:v>
                </c:pt>
                <c:pt idx="136724">
                  <c:v>68362</c:v>
                </c:pt>
                <c:pt idx="136725">
                  <c:v>68362.5</c:v>
                </c:pt>
                <c:pt idx="136726">
                  <c:v>68363</c:v>
                </c:pt>
                <c:pt idx="136727">
                  <c:v>68363.5</c:v>
                </c:pt>
                <c:pt idx="136728">
                  <c:v>68364</c:v>
                </c:pt>
                <c:pt idx="136729">
                  <c:v>68364.5</c:v>
                </c:pt>
                <c:pt idx="136730">
                  <c:v>68365</c:v>
                </c:pt>
                <c:pt idx="136731">
                  <c:v>68365.5</c:v>
                </c:pt>
                <c:pt idx="136732">
                  <c:v>68366</c:v>
                </c:pt>
                <c:pt idx="136733">
                  <c:v>68366.5</c:v>
                </c:pt>
                <c:pt idx="136734">
                  <c:v>68367</c:v>
                </c:pt>
                <c:pt idx="136735">
                  <c:v>68367.5</c:v>
                </c:pt>
                <c:pt idx="136736">
                  <c:v>68368</c:v>
                </c:pt>
                <c:pt idx="136737">
                  <c:v>68368.5</c:v>
                </c:pt>
                <c:pt idx="136738">
                  <c:v>68369</c:v>
                </c:pt>
                <c:pt idx="136739">
                  <c:v>68369.5</c:v>
                </c:pt>
                <c:pt idx="136740">
                  <c:v>68370</c:v>
                </c:pt>
                <c:pt idx="136741">
                  <c:v>68370.5</c:v>
                </c:pt>
                <c:pt idx="136742">
                  <c:v>68371</c:v>
                </c:pt>
                <c:pt idx="136743">
                  <c:v>68371.5</c:v>
                </c:pt>
                <c:pt idx="136744">
                  <c:v>68372</c:v>
                </c:pt>
                <c:pt idx="136745">
                  <c:v>68372.5</c:v>
                </c:pt>
                <c:pt idx="136746">
                  <c:v>68373</c:v>
                </c:pt>
                <c:pt idx="136747">
                  <c:v>68373.5</c:v>
                </c:pt>
                <c:pt idx="136748">
                  <c:v>68374</c:v>
                </c:pt>
                <c:pt idx="136749">
                  <c:v>68374.5</c:v>
                </c:pt>
                <c:pt idx="136750">
                  <c:v>68375</c:v>
                </c:pt>
                <c:pt idx="136751">
                  <c:v>68375.5</c:v>
                </c:pt>
                <c:pt idx="136752">
                  <c:v>68376</c:v>
                </c:pt>
                <c:pt idx="136753">
                  <c:v>68376.5</c:v>
                </c:pt>
                <c:pt idx="136754">
                  <c:v>68377</c:v>
                </c:pt>
                <c:pt idx="136755">
                  <c:v>68377.5</c:v>
                </c:pt>
                <c:pt idx="136756">
                  <c:v>68378</c:v>
                </c:pt>
                <c:pt idx="136757">
                  <c:v>68378.5</c:v>
                </c:pt>
                <c:pt idx="136758">
                  <c:v>68379</c:v>
                </c:pt>
                <c:pt idx="136759">
                  <c:v>68379.5</c:v>
                </c:pt>
                <c:pt idx="136760">
                  <c:v>68380</c:v>
                </c:pt>
                <c:pt idx="136761">
                  <c:v>68380.5</c:v>
                </c:pt>
                <c:pt idx="136762">
                  <c:v>68381</c:v>
                </c:pt>
                <c:pt idx="136763">
                  <c:v>68381.5</c:v>
                </c:pt>
                <c:pt idx="136764">
                  <c:v>68382</c:v>
                </c:pt>
                <c:pt idx="136765">
                  <c:v>68382.5</c:v>
                </c:pt>
                <c:pt idx="136766">
                  <c:v>68383</c:v>
                </c:pt>
                <c:pt idx="136767">
                  <c:v>68383.5</c:v>
                </c:pt>
                <c:pt idx="136768">
                  <c:v>68384</c:v>
                </c:pt>
                <c:pt idx="136769">
                  <c:v>68384.5</c:v>
                </c:pt>
                <c:pt idx="136770">
                  <c:v>68385</c:v>
                </c:pt>
                <c:pt idx="136771">
                  <c:v>68385.5</c:v>
                </c:pt>
                <c:pt idx="136772">
                  <c:v>68386</c:v>
                </c:pt>
                <c:pt idx="136773">
                  <c:v>68386.5</c:v>
                </c:pt>
                <c:pt idx="136774">
                  <c:v>68387</c:v>
                </c:pt>
                <c:pt idx="136775">
                  <c:v>68387.5</c:v>
                </c:pt>
                <c:pt idx="136776">
                  <c:v>68388</c:v>
                </c:pt>
                <c:pt idx="136777">
                  <c:v>68388.5</c:v>
                </c:pt>
                <c:pt idx="136778">
                  <c:v>68389</c:v>
                </c:pt>
                <c:pt idx="136779">
                  <c:v>68389.5</c:v>
                </c:pt>
                <c:pt idx="136780">
                  <c:v>68390</c:v>
                </c:pt>
                <c:pt idx="136781">
                  <c:v>68390.5</c:v>
                </c:pt>
                <c:pt idx="136782">
                  <c:v>68391</c:v>
                </c:pt>
                <c:pt idx="136783">
                  <c:v>68391.5</c:v>
                </c:pt>
                <c:pt idx="136784">
                  <c:v>68392</c:v>
                </c:pt>
                <c:pt idx="136785">
                  <c:v>68392.5</c:v>
                </c:pt>
                <c:pt idx="136786">
                  <c:v>68393</c:v>
                </c:pt>
                <c:pt idx="136787">
                  <c:v>68393.5</c:v>
                </c:pt>
                <c:pt idx="136788">
                  <c:v>68394</c:v>
                </c:pt>
                <c:pt idx="136789">
                  <c:v>68394.5</c:v>
                </c:pt>
                <c:pt idx="136790">
                  <c:v>68395</c:v>
                </c:pt>
                <c:pt idx="136791">
                  <c:v>68395.5</c:v>
                </c:pt>
                <c:pt idx="136792">
                  <c:v>68396</c:v>
                </c:pt>
                <c:pt idx="136793">
                  <c:v>68396.5</c:v>
                </c:pt>
                <c:pt idx="136794">
                  <c:v>68397</c:v>
                </c:pt>
                <c:pt idx="136795">
                  <c:v>68397.5</c:v>
                </c:pt>
                <c:pt idx="136796">
                  <c:v>68398</c:v>
                </c:pt>
                <c:pt idx="136797">
                  <c:v>68398.5</c:v>
                </c:pt>
                <c:pt idx="136798">
                  <c:v>68399</c:v>
                </c:pt>
                <c:pt idx="136799">
                  <c:v>68399.5</c:v>
                </c:pt>
                <c:pt idx="136800">
                  <c:v>68400</c:v>
                </c:pt>
                <c:pt idx="136801">
                  <c:v>68400.5</c:v>
                </c:pt>
                <c:pt idx="136802">
                  <c:v>68401</c:v>
                </c:pt>
                <c:pt idx="136803">
                  <c:v>68401.5</c:v>
                </c:pt>
                <c:pt idx="136804">
                  <c:v>68402</c:v>
                </c:pt>
                <c:pt idx="136805">
                  <c:v>68402.5</c:v>
                </c:pt>
                <c:pt idx="136806">
                  <c:v>68403</c:v>
                </c:pt>
                <c:pt idx="136807">
                  <c:v>68403.5</c:v>
                </c:pt>
                <c:pt idx="136808">
                  <c:v>68404</c:v>
                </c:pt>
                <c:pt idx="136809">
                  <c:v>68404.5</c:v>
                </c:pt>
                <c:pt idx="136810">
                  <c:v>68405</c:v>
                </c:pt>
                <c:pt idx="136811">
                  <c:v>68405.5</c:v>
                </c:pt>
                <c:pt idx="136812">
                  <c:v>68406</c:v>
                </c:pt>
                <c:pt idx="136813">
                  <c:v>68406.5</c:v>
                </c:pt>
                <c:pt idx="136814">
                  <c:v>68407</c:v>
                </c:pt>
                <c:pt idx="136815">
                  <c:v>68407.5</c:v>
                </c:pt>
                <c:pt idx="136816">
                  <c:v>68408</c:v>
                </c:pt>
                <c:pt idx="136817">
                  <c:v>68408.5</c:v>
                </c:pt>
                <c:pt idx="136818">
                  <c:v>68409</c:v>
                </c:pt>
                <c:pt idx="136819">
                  <c:v>68409.5</c:v>
                </c:pt>
                <c:pt idx="136820">
                  <c:v>68410</c:v>
                </c:pt>
                <c:pt idx="136821">
                  <c:v>68410.5</c:v>
                </c:pt>
                <c:pt idx="136822">
                  <c:v>68411</c:v>
                </c:pt>
                <c:pt idx="136823">
                  <c:v>68411.5</c:v>
                </c:pt>
                <c:pt idx="136824">
                  <c:v>68412</c:v>
                </c:pt>
                <c:pt idx="136825">
                  <c:v>68412.5</c:v>
                </c:pt>
                <c:pt idx="136826">
                  <c:v>68413</c:v>
                </c:pt>
                <c:pt idx="136827">
                  <c:v>68413.5</c:v>
                </c:pt>
                <c:pt idx="136828">
                  <c:v>68414</c:v>
                </c:pt>
                <c:pt idx="136829">
                  <c:v>68414.5</c:v>
                </c:pt>
                <c:pt idx="136830">
                  <c:v>68415</c:v>
                </c:pt>
                <c:pt idx="136831">
                  <c:v>68415.5</c:v>
                </c:pt>
                <c:pt idx="136832">
                  <c:v>68416</c:v>
                </c:pt>
                <c:pt idx="136833">
                  <c:v>68416.5</c:v>
                </c:pt>
                <c:pt idx="136834">
                  <c:v>68417</c:v>
                </c:pt>
                <c:pt idx="136835">
                  <c:v>68417.5</c:v>
                </c:pt>
                <c:pt idx="136836">
                  <c:v>68418</c:v>
                </c:pt>
                <c:pt idx="136837">
                  <c:v>68418.5</c:v>
                </c:pt>
                <c:pt idx="136838">
                  <c:v>68419</c:v>
                </c:pt>
                <c:pt idx="136839">
                  <c:v>68419.5</c:v>
                </c:pt>
                <c:pt idx="136840">
                  <c:v>68420</c:v>
                </c:pt>
                <c:pt idx="136841">
                  <c:v>68420.5</c:v>
                </c:pt>
                <c:pt idx="136842">
                  <c:v>68421</c:v>
                </c:pt>
                <c:pt idx="136843">
                  <c:v>68421.5</c:v>
                </c:pt>
                <c:pt idx="136844">
                  <c:v>68422</c:v>
                </c:pt>
                <c:pt idx="136845">
                  <c:v>68422.5</c:v>
                </c:pt>
                <c:pt idx="136846">
                  <c:v>68423</c:v>
                </c:pt>
                <c:pt idx="136847">
                  <c:v>68423.5</c:v>
                </c:pt>
                <c:pt idx="136848">
                  <c:v>68424</c:v>
                </c:pt>
                <c:pt idx="136849">
                  <c:v>68424.5</c:v>
                </c:pt>
                <c:pt idx="136850">
                  <c:v>68425</c:v>
                </c:pt>
                <c:pt idx="136851">
                  <c:v>68425.5</c:v>
                </c:pt>
                <c:pt idx="136852">
                  <c:v>68426</c:v>
                </c:pt>
                <c:pt idx="136853">
                  <c:v>68426.5</c:v>
                </c:pt>
                <c:pt idx="136854">
                  <c:v>68427</c:v>
                </c:pt>
                <c:pt idx="136855">
                  <c:v>68427.5</c:v>
                </c:pt>
                <c:pt idx="136856">
                  <c:v>68428</c:v>
                </c:pt>
                <c:pt idx="136857">
                  <c:v>68428.5</c:v>
                </c:pt>
                <c:pt idx="136858">
                  <c:v>68429</c:v>
                </c:pt>
                <c:pt idx="136859">
                  <c:v>68429.5</c:v>
                </c:pt>
                <c:pt idx="136860">
                  <c:v>68430</c:v>
                </c:pt>
                <c:pt idx="136861">
                  <c:v>68430.5</c:v>
                </c:pt>
                <c:pt idx="136862">
                  <c:v>68431</c:v>
                </c:pt>
                <c:pt idx="136863">
                  <c:v>68431.5</c:v>
                </c:pt>
                <c:pt idx="136864">
                  <c:v>68432</c:v>
                </c:pt>
                <c:pt idx="136865">
                  <c:v>68432.5</c:v>
                </c:pt>
                <c:pt idx="136866">
                  <c:v>68433</c:v>
                </c:pt>
                <c:pt idx="136867">
                  <c:v>68433.5</c:v>
                </c:pt>
                <c:pt idx="136868">
                  <c:v>68434</c:v>
                </c:pt>
                <c:pt idx="136869">
                  <c:v>68434.5</c:v>
                </c:pt>
                <c:pt idx="136870">
                  <c:v>68435</c:v>
                </c:pt>
                <c:pt idx="136871">
                  <c:v>68435.5</c:v>
                </c:pt>
                <c:pt idx="136872">
                  <c:v>68436</c:v>
                </c:pt>
                <c:pt idx="136873">
                  <c:v>68436.5</c:v>
                </c:pt>
                <c:pt idx="136874">
                  <c:v>68437</c:v>
                </c:pt>
                <c:pt idx="136875">
                  <c:v>68437.5</c:v>
                </c:pt>
                <c:pt idx="136876">
                  <c:v>68438</c:v>
                </c:pt>
                <c:pt idx="136877">
                  <c:v>68438.5</c:v>
                </c:pt>
                <c:pt idx="136878">
                  <c:v>68439</c:v>
                </c:pt>
                <c:pt idx="136879">
                  <c:v>68439.5</c:v>
                </c:pt>
                <c:pt idx="136880">
                  <c:v>68440</c:v>
                </c:pt>
                <c:pt idx="136881">
                  <c:v>68440.5</c:v>
                </c:pt>
                <c:pt idx="136882">
                  <c:v>68441</c:v>
                </c:pt>
                <c:pt idx="136883">
                  <c:v>68441.5</c:v>
                </c:pt>
                <c:pt idx="136884">
                  <c:v>68442</c:v>
                </c:pt>
                <c:pt idx="136885">
                  <c:v>68442.5</c:v>
                </c:pt>
                <c:pt idx="136886">
                  <c:v>68443</c:v>
                </c:pt>
                <c:pt idx="136887">
                  <c:v>68443.5</c:v>
                </c:pt>
                <c:pt idx="136888">
                  <c:v>68444</c:v>
                </c:pt>
                <c:pt idx="136889">
                  <c:v>68444.5</c:v>
                </c:pt>
                <c:pt idx="136890">
                  <c:v>68445</c:v>
                </c:pt>
                <c:pt idx="136891">
                  <c:v>68445.5</c:v>
                </c:pt>
                <c:pt idx="136892">
                  <c:v>68446</c:v>
                </c:pt>
                <c:pt idx="136893">
                  <c:v>68446.5</c:v>
                </c:pt>
                <c:pt idx="136894">
                  <c:v>68447</c:v>
                </c:pt>
                <c:pt idx="136895">
                  <c:v>68447.5</c:v>
                </c:pt>
                <c:pt idx="136896">
                  <c:v>68448</c:v>
                </c:pt>
                <c:pt idx="136897">
                  <c:v>68448.5</c:v>
                </c:pt>
                <c:pt idx="136898">
                  <c:v>68449</c:v>
                </c:pt>
                <c:pt idx="136899">
                  <c:v>68449.5</c:v>
                </c:pt>
                <c:pt idx="136900">
                  <c:v>68450</c:v>
                </c:pt>
                <c:pt idx="136901">
                  <c:v>68450.5</c:v>
                </c:pt>
                <c:pt idx="136902">
                  <c:v>68451</c:v>
                </c:pt>
                <c:pt idx="136903">
                  <c:v>68451.5</c:v>
                </c:pt>
                <c:pt idx="136904">
                  <c:v>68452</c:v>
                </c:pt>
                <c:pt idx="136905">
                  <c:v>68452.5</c:v>
                </c:pt>
                <c:pt idx="136906">
                  <c:v>68453</c:v>
                </c:pt>
                <c:pt idx="136907">
                  <c:v>68453.5</c:v>
                </c:pt>
                <c:pt idx="136908">
                  <c:v>68454</c:v>
                </c:pt>
                <c:pt idx="136909">
                  <c:v>68454.5</c:v>
                </c:pt>
                <c:pt idx="136910">
                  <c:v>68455</c:v>
                </c:pt>
                <c:pt idx="136911">
                  <c:v>68455.5</c:v>
                </c:pt>
                <c:pt idx="136912">
                  <c:v>68456</c:v>
                </c:pt>
                <c:pt idx="136913">
                  <c:v>68456.5</c:v>
                </c:pt>
                <c:pt idx="136914">
                  <c:v>68457</c:v>
                </c:pt>
                <c:pt idx="136915">
                  <c:v>68457.5</c:v>
                </c:pt>
                <c:pt idx="136916">
                  <c:v>68458</c:v>
                </c:pt>
                <c:pt idx="136917">
                  <c:v>68458.5</c:v>
                </c:pt>
                <c:pt idx="136918">
                  <c:v>68459</c:v>
                </c:pt>
                <c:pt idx="136919">
                  <c:v>68459.5</c:v>
                </c:pt>
                <c:pt idx="136920">
                  <c:v>68460</c:v>
                </c:pt>
                <c:pt idx="136921">
                  <c:v>68460.5</c:v>
                </c:pt>
                <c:pt idx="136922">
                  <c:v>68461</c:v>
                </c:pt>
                <c:pt idx="136923">
                  <c:v>68461.5</c:v>
                </c:pt>
                <c:pt idx="136924">
                  <c:v>68462</c:v>
                </c:pt>
                <c:pt idx="136925">
                  <c:v>68462.5</c:v>
                </c:pt>
                <c:pt idx="136926">
                  <c:v>68463</c:v>
                </c:pt>
                <c:pt idx="136927">
                  <c:v>68463.5</c:v>
                </c:pt>
                <c:pt idx="136928">
                  <c:v>68464</c:v>
                </c:pt>
                <c:pt idx="136929">
                  <c:v>68464.5</c:v>
                </c:pt>
                <c:pt idx="136930">
                  <c:v>68465</c:v>
                </c:pt>
                <c:pt idx="136931">
                  <c:v>68465.5</c:v>
                </c:pt>
                <c:pt idx="136932">
                  <c:v>68466</c:v>
                </c:pt>
                <c:pt idx="136933">
                  <c:v>68466.5</c:v>
                </c:pt>
                <c:pt idx="136934">
                  <c:v>68467</c:v>
                </c:pt>
                <c:pt idx="136935">
                  <c:v>68467.5</c:v>
                </c:pt>
                <c:pt idx="136936">
                  <c:v>68468</c:v>
                </c:pt>
                <c:pt idx="136937">
                  <c:v>68468.5</c:v>
                </c:pt>
                <c:pt idx="136938">
                  <c:v>68469</c:v>
                </c:pt>
                <c:pt idx="136939">
                  <c:v>68469.5</c:v>
                </c:pt>
                <c:pt idx="136940">
                  <c:v>68470</c:v>
                </c:pt>
                <c:pt idx="136941">
                  <c:v>68470.5</c:v>
                </c:pt>
                <c:pt idx="136942">
                  <c:v>68471</c:v>
                </c:pt>
                <c:pt idx="136943">
                  <c:v>68471.5</c:v>
                </c:pt>
                <c:pt idx="136944">
                  <c:v>68472</c:v>
                </c:pt>
                <c:pt idx="136945">
                  <c:v>68472.5</c:v>
                </c:pt>
                <c:pt idx="136946">
                  <c:v>68473</c:v>
                </c:pt>
                <c:pt idx="136947">
                  <c:v>68473.5</c:v>
                </c:pt>
                <c:pt idx="136948">
                  <c:v>68474</c:v>
                </c:pt>
                <c:pt idx="136949">
                  <c:v>68474.5</c:v>
                </c:pt>
                <c:pt idx="136950">
                  <c:v>68475</c:v>
                </c:pt>
                <c:pt idx="136951">
                  <c:v>68475.5</c:v>
                </c:pt>
                <c:pt idx="136952">
                  <c:v>68476</c:v>
                </c:pt>
                <c:pt idx="136953">
                  <c:v>68476.5</c:v>
                </c:pt>
                <c:pt idx="136954">
                  <c:v>68477</c:v>
                </c:pt>
                <c:pt idx="136955">
                  <c:v>68477.5</c:v>
                </c:pt>
                <c:pt idx="136956">
                  <c:v>68478</c:v>
                </c:pt>
                <c:pt idx="136957">
                  <c:v>68478.5</c:v>
                </c:pt>
                <c:pt idx="136958">
                  <c:v>68479</c:v>
                </c:pt>
                <c:pt idx="136959">
                  <c:v>68479.5</c:v>
                </c:pt>
                <c:pt idx="136960">
                  <c:v>68480</c:v>
                </c:pt>
                <c:pt idx="136961">
                  <c:v>68480.5</c:v>
                </c:pt>
                <c:pt idx="136962">
                  <c:v>68481</c:v>
                </c:pt>
                <c:pt idx="136963">
                  <c:v>68481.5</c:v>
                </c:pt>
                <c:pt idx="136964">
                  <c:v>68482</c:v>
                </c:pt>
                <c:pt idx="136965">
                  <c:v>68482.5</c:v>
                </c:pt>
                <c:pt idx="136966">
                  <c:v>68483</c:v>
                </c:pt>
                <c:pt idx="136967">
                  <c:v>68483.5</c:v>
                </c:pt>
                <c:pt idx="136968">
                  <c:v>68484</c:v>
                </c:pt>
                <c:pt idx="136969">
                  <c:v>68484.5</c:v>
                </c:pt>
                <c:pt idx="136970">
                  <c:v>68485</c:v>
                </c:pt>
                <c:pt idx="136971">
                  <c:v>68485.5</c:v>
                </c:pt>
                <c:pt idx="136972">
                  <c:v>68486</c:v>
                </c:pt>
                <c:pt idx="136973">
                  <c:v>68486.5</c:v>
                </c:pt>
                <c:pt idx="136974">
                  <c:v>68487</c:v>
                </c:pt>
                <c:pt idx="136975">
                  <c:v>68487.5</c:v>
                </c:pt>
                <c:pt idx="136976">
                  <c:v>68488</c:v>
                </c:pt>
                <c:pt idx="136977">
                  <c:v>68488.5</c:v>
                </c:pt>
                <c:pt idx="136978">
                  <c:v>68489</c:v>
                </c:pt>
                <c:pt idx="136979">
                  <c:v>68489.5</c:v>
                </c:pt>
                <c:pt idx="136980">
                  <c:v>68490</c:v>
                </c:pt>
                <c:pt idx="136981">
                  <c:v>68490.5</c:v>
                </c:pt>
                <c:pt idx="136982">
                  <c:v>68491</c:v>
                </c:pt>
                <c:pt idx="136983">
                  <c:v>68491.5</c:v>
                </c:pt>
                <c:pt idx="136984">
                  <c:v>68492</c:v>
                </c:pt>
                <c:pt idx="136985">
                  <c:v>68492.5</c:v>
                </c:pt>
                <c:pt idx="136986">
                  <c:v>68493</c:v>
                </c:pt>
                <c:pt idx="136987">
                  <c:v>68493.5</c:v>
                </c:pt>
                <c:pt idx="136988">
                  <c:v>68494</c:v>
                </c:pt>
                <c:pt idx="136989">
                  <c:v>68494.5</c:v>
                </c:pt>
                <c:pt idx="136990">
                  <c:v>68495</c:v>
                </c:pt>
                <c:pt idx="136991">
                  <c:v>68495.5</c:v>
                </c:pt>
                <c:pt idx="136992">
                  <c:v>68496</c:v>
                </c:pt>
                <c:pt idx="136993">
                  <c:v>68496.5</c:v>
                </c:pt>
                <c:pt idx="136994">
                  <c:v>68497</c:v>
                </c:pt>
                <c:pt idx="136995">
                  <c:v>68497.5</c:v>
                </c:pt>
                <c:pt idx="136996">
                  <c:v>68498</c:v>
                </c:pt>
                <c:pt idx="136997">
                  <c:v>68498.5</c:v>
                </c:pt>
                <c:pt idx="136998">
                  <c:v>68499</c:v>
                </c:pt>
                <c:pt idx="136999">
                  <c:v>68499.5</c:v>
                </c:pt>
                <c:pt idx="137000">
                  <c:v>68500</c:v>
                </c:pt>
                <c:pt idx="137001">
                  <c:v>68500.5</c:v>
                </c:pt>
                <c:pt idx="137002">
                  <c:v>68501</c:v>
                </c:pt>
                <c:pt idx="137003">
                  <c:v>68501.5</c:v>
                </c:pt>
                <c:pt idx="137004">
                  <c:v>68502</c:v>
                </c:pt>
                <c:pt idx="137005">
                  <c:v>68502.5</c:v>
                </c:pt>
                <c:pt idx="137006">
                  <c:v>68503</c:v>
                </c:pt>
                <c:pt idx="137007">
                  <c:v>68503.5</c:v>
                </c:pt>
                <c:pt idx="137008">
                  <c:v>68504</c:v>
                </c:pt>
                <c:pt idx="137009">
                  <c:v>68504.5</c:v>
                </c:pt>
                <c:pt idx="137010">
                  <c:v>68505</c:v>
                </c:pt>
                <c:pt idx="137011">
                  <c:v>68505.5</c:v>
                </c:pt>
                <c:pt idx="137012">
                  <c:v>68506</c:v>
                </c:pt>
                <c:pt idx="137013">
                  <c:v>68506.5</c:v>
                </c:pt>
                <c:pt idx="137014">
                  <c:v>68507</c:v>
                </c:pt>
                <c:pt idx="137015">
                  <c:v>68507.5</c:v>
                </c:pt>
                <c:pt idx="137016">
                  <c:v>68508</c:v>
                </c:pt>
                <c:pt idx="137017">
                  <c:v>68508.5</c:v>
                </c:pt>
                <c:pt idx="137018">
                  <c:v>68509</c:v>
                </c:pt>
                <c:pt idx="137019">
                  <c:v>68509.5</c:v>
                </c:pt>
                <c:pt idx="137020">
                  <c:v>68510</c:v>
                </c:pt>
                <c:pt idx="137021">
                  <c:v>68510.5</c:v>
                </c:pt>
                <c:pt idx="137022">
                  <c:v>68511</c:v>
                </c:pt>
                <c:pt idx="137023">
                  <c:v>68511.5</c:v>
                </c:pt>
                <c:pt idx="137024">
                  <c:v>68512</c:v>
                </c:pt>
                <c:pt idx="137025">
                  <c:v>68512.5</c:v>
                </c:pt>
                <c:pt idx="137026">
                  <c:v>68513</c:v>
                </c:pt>
                <c:pt idx="137027">
                  <c:v>68513.5</c:v>
                </c:pt>
                <c:pt idx="137028">
                  <c:v>68514</c:v>
                </c:pt>
                <c:pt idx="137029">
                  <c:v>68514.5</c:v>
                </c:pt>
                <c:pt idx="137030">
                  <c:v>68515</c:v>
                </c:pt>
                <c:pt idx="137031">
                  <c:v>68515.5</c:v>
                </c:pt>
                <c:pt idx="137032">
                  <c:v>68516</c:v>
                </c:pt>
                <c:pt idx="137033">
                  <c:v>68516.5</c:v>
                </c:pt>
                <c:pt idx="137034">
                  <c:v>68517</c:v>
                </c:pt>
                <c:pt idx="137035">
                  <c:v>68517.5</c:v>
                </c:pt>
                <c:pt idx="137036">
                  <c:v>68518</c:v>
                </c:pt>
                <c:pt idx="137037">
                  <c:v>68518.5</c:v>
                </c:pt>
                <c:pt idx="137038">
                  <c:v>68519</c:v>
                </c:pt>
                <c:pt idx="137039">
                  <c:v>68519.5</c:v>
                </c:pt>
                <c:pt idx="137040">
                  <c:v>68520</c:v>
                </c:pt>
                <c:pt idx="137041">
                  <c:v>68520.5</c:v>
                </c:pt>
                <c:pt idx="137042">
                  <c:v>68521</c:v>
                </c:pt>
                <c:pt idx="137043">
                  <c:v>68521.5</c:v>
                </c:pt>
                <c:pt idx="137044">
                  <c:v>68522</c:v>
                </c:pt>
                <c:pt idx="137045">
                  <c:v>68522.5</c:v>
                </c:pt>
                <c:pt idx="137046">
                  <c:v>68523</c:v>
                </c:pt>
                <c:pt idx="137047">
                  <c:v>68523.5</c:v>
                </c:pt>
                <c:pt idx="137048">
                  <c:v>68524</c:v>
                </c:pt>
                <c:pt idx="137049">
                  <c:v>68524.5</c:v>
                </c:pt>
                <c:pt idx="137050">
                  <c:v>68525</c:v>
                </c:pt>
                <c:pt idx="137051">
                  <c:v>68525.5</c:v>
                </c:pt>
                <c:pt idx="137052">
                  <c:v>68526</c:v>
                </c:pt>
                <c:pt idx="137053">
                  <c:v>68526.5</c:v>
                </c:pt>
                <c:pt idx="137054">
                  <c:v>68527</c:v>
                </c:pt>
                <c:pt idx="137055">
                  <c:v>68527.5</c:v>
                </c:pt>
                <c:pt idx="137056">
                  <c:v>68528</c:v>
                </c:pt>
                <c:pt idx="137057">
                  <c:v>68528.5</c:v>
                </c:pt>
                <c:pt idx="137058">
                  <c:v>68529</c:v>
                </c:pt>
                <c:pt idx="137059">
                  <c:v>68529.5</c:v>
                </c:pt>
                <c:pt idx="137060">
                  <c:v>68530</c:v>
                </c:pt>
                <c:pt idx="137061">
                  <c:v>68530.5</c:v>
                </c:pt>
                <c:pt idx="137062">
                  <c:v>68531</c:v>
                </c:pt>
                <c:pt idx="137063">
                  <c:v>68531.5</c:v>
                </c:pt>
                <c:pt idx="137064">
                  <c:v>68532</c:v>
                </c:pt>
                <c:pt idx="137065">
                  <c:v>68532.5</c:v>
                </c:pt>
                <c:pt idx="137066">
                  <c:v>68533</c:v>
                </c:pt>
                <c:pt idx="137067">
                  <c:v>68533.5</c:v>
                </c:pt>
                <c:pt idx="137068">
                  <c:v>68534</c:v>
                </c:pt>
                <c:pt idx="137069">
                  <c:v>68534.5</c:v>
                </c:pt>
                <c:pt idx="137070">
                  <c:v>68535</c:v>
                </c:pt>
                <c:pt idx="137071">
                  <c:v>68535.5</c:v>
                </c:pt>
                <c:pt idx="137072">
                  <c:v>68536</c:v>
                </c:pt>
                <c:pt idx="137073">
                  <c:v>68536.5</c:v>
                </c:pt>
                <c:pt idx="137074">
                  <c:v>68537</c:v>
                </c:pt>
                <c:pt idx="137075">
                  <c:v>68537.5</c:v>
                </c:pt>
                <c:pt idx="137076">
                  <c:v>68538</c:v>
                </c:pt>
                <c:pt idx="137077">
                  <c:v>68538.5</c:v>
                </c:pt>
                <c:pt idx="137078">
                  <c:v>68539</c:v>
                </c:pt>
                <c:pt idx="137079">
                  <c:v>68539.5</c:v>
                </c:pt>
                <c:pt idx="137080">
                  <c:v>68540</c:v>
                </c:pt>
                <c:pt idx="137081">
                  <c:v>68540.5</c:v>
                </c:pt>
                <c:pt idx="137082">
                  <c:v>68541</c:v>
                </c:pt>
                <c:pt idx="137083">
                  <c:v>68541.5</c:v>
                </c:pt>
                <c:pt idx="137084">
                  <c:v>68542</c:v>
                </c:pt>
                <c:pt idx="137085">
                  <c:v>68542.5</c:v>
                </c:pt>
                <c:pt idx="137086">
                  <c:v>68543</c:v>
                </c:pt>
                <c:pt idx="137087">
                  <c:v>68543.5</c:v>
                </c:pt>
                <c:pt idx="137088">
                  <c:v>68544</c:v>
                </c:pt>
                <c:pt idx="137089">
                  <c:v>68544.5</c:v>
                </c:pt>
                <c:pt idx="137090">
                  <c:v>68545</c:v>
                </c:pt>
                <c:pt idx="137091">
                  <c:v>68545.5</c:v>
                </c:pt>
                <c:pt idx="137092">
                  <c:v>68546</c:v>
                </c:pt>
                <c:pt idx="137093">
                  <c:v>68546.5</c:v>
                </c:pt>
                <c:pt idx="137094">
                  <c:v>68547</c:v>
                </c:pt>
                <c:pt idx="137095">
                  <c:v>68547.5</c:v>
                </c:pt>
                <c:pt idx="137096">
                  <c:v>68548</c:v>
                </c:pt>
                <c:pt idx="137097">
                  <c:v>68548.5</c:v>
                </c:pt>
                <c:pt idx="137098">
                  <c:v>68549</c:v>
                </c:pt>
                <c:pt idx="137099">
                  <c:v>68549.5</c:v>
                </c:pt>
                <c:pt idx="137100">
                  <c:v>68550</c:v>
                </c:pt>
                <c:pt idx="137101">
                  <c:v>68550.5</c:v>
                </c:pt>
                <c:pt idx="137102">
                  <c:v>68551</c:v>
                </c:pt>
                <c:pt idx="137103">
                  <c:v>68551.5</c:v>
                </c:pt>
                <c:pt idx="137104">
                  <c:v>68552</c:v>
                </c:pt>
                <c:pt idx="137105">
                  <c:v>68552.5</c:v>
                </c:pt>
                <c:pt idx="137106">
                  <c:v>68553</c:v>
                </c:pt>
                <c:pt idx="137107">
                  <c:v>68553.5</c:v>
                </c:pt>
                <c:pt idx="137108">
                  <c:v>68554</c:v>
                </c:pt>
                <c:pt idx="137109">
                  <c:v>68554.5</c:v>
                </c:pt>
                <c:pt idx="137110">
                  <c:v>68555</c:v>
                </c:pt>
                <c:pt idx="137111">
                  <c:v>68555.5</c:v>
                </c:pt>
                <c:pt idx="137112">
                  <c:v>68556</c:v>
                </c:pt>
                <c:pt idx="137113">
                  <c:v>68556.5</c:v>
                </c:pt>
                <c:pt idx="137114">
                  <c:v>68557</c:v>
                </c:pt>
                <c:pt idx="137115">
                  <c:v>68557.5</c:v>
                </c:pt>
                <c:pt idx="137116">
                  <c:v>68558</c:v>
                </c:pt>
                <c:pt idx="137117">
                  <c:v>68558.5</c:v>
                </c:pt>
                <c:pt idx="137118">
                  <c:v>68559</c:v>
                </c:pt>
                <c:pt idx="137119">
                  <c:v>68559.5</c:v>
                </c:pt>
                <c:pt idx="137120">
                  <c:v>68560</c:v>
                </c:pt>
                <c:pt idx="137121">
                  <c:v>68560.5</c:v>
                </c:pt>
                <c:pt idx="137122">
                  <c:v>68561</c:v>
                </c:pt>
                <c:pt idx="137123">
                  <c:v>68561.5</c:v>
                </c:pt>
                <c:pt idx="137124">
                  <c:v>68562</c:v>
                </c:pt>
                <c:pt idx="137125">
                  <c:v>68562.5</c:v>
                </c:pt>
                <c:pt idx="137126">
                  <c:v>68563</c:v>
                </c:pt>
                <c:pt idx="137127">
                  <c:v>68563.5</c:v>
                </c:pt>
                <c:pt idx="137128">
                  <c:v>68564</c:v>
                </c:pt>
                <c:pt idx="137129">
                  <c:v>68564.5</c:v>
                </c:pt>
                <c:pt idx="137130">
                  <c:v>68565</c:v>
                </c:pt>
                <c:pt idx="137131">
                  <c:v>68565.5</c:v>
                </c:pt>
                <c:pt idx="137132">
                  <c:v>68566</c:v>
                </c:pt>
                <c:pt idx="137133">
                  <c:v>68566.5</c:v>
                </c:pt>
                <c:pt idx="137134">
                  <c:v>68567</c:v>
                </c:pt>
                <c:pt idx="137135">
                  <c:v>68567.5</c:v>
                </c:pt>
                <c:pt idx="137136">
                  <c:v>68568</c:v>
                </c:pt>
                <c:pt idx="137137">
                  <c:v>68568.5</c:v>
                </c:pt>
                <c:pt idx="137138">
                  <c:v>68569</c:v>
                </c:pt>
                <c:pt idx="137139">
                  <c:v>68569.5</c:v>
                </c:pt>
                <c:pt idx="137140">
                  <c:v>68570</c:v>
                </c:pt>
                <c:pt idx="137141">
                  <c:v>68570.5</c:v>
                </c:pt>
                <c:pt idx="137142">
                  <c:v>68571</c:v>
                </c:pt>
                <c:pt idx="137143">
                  <c:v>68571.5</c:v>
                </c:pt>
                <c:pt idx="137144">
                  <c:v>68572</c:v>
                </c:pt>
                <c:pt idx="137145">
                  <c:v>68572.5</c:v>
                </c:pt>
                <c:pt idx="137146">
                  <c:v>68573</c:v>
                </c:pt>
                <c:pt idx="137147">
                  <c:v>68573.5</c:v>
                </c:pt>
                <c:pt idx="137148">
                  <c:v>68574</c:v>
                </c:pt>
                <c:pt idx="137149">
                  <c:v>68574.5</c:v>
                </c:pt>
                <c:pt idx="137150">
                  <c:v>68575</c:v>
                </c:pt>
                <c:pt idx="137151">
                  <c:v>68575.5</c:v>
                </c:pt>
                <c:pt idx="137152">
                  <c:v>68576</c:v>
                </c:pt>
                <c:pt idx="137153">
                  <c:v>68576.5</c:v>
                </c:pt>
                <c:pt idx="137154">
                  <c:v>68577</c:v>
                </c:pt>
                <c:pt idx="137155">
                  <c:v>68577.5</c:v>
                </c:pt>
                <c:pt idx="137156">
                  <c:v>68578</c:v>
                </c:pt>
                <c:pt idx="137157">
                  <c:v>68578.5</c:v>
                </c:pt>
                <c:pt idx="137158">
                  <c:v>68579</c:v>
                </c:pt>
                <c:pt idx="137159">
                  <c:v>68579.5</c:v>
                </c:pt>
                <c:pt idx="137160">
                  <c:v>68580</c:v>
                </c:pt>
                <c:pt idx="137161">
                  <c:v>68580.5</c:v>
                </c:pt>
                <c:pt idx="137162">
                  <c:v>68581</c:v>
                </c:pt>
                <c:pt idx="137163">
                  <c:v>68581.5</c:v>
                </c:pt>
                <c:pt idx="137164">
                  <c:v>68582</c:v>
                </c:pt>
                <c:pt idx="137165">
                  <c:v>68582.5</c:v>
                </c:pt>
                <c:pt idx="137166">
                  <c:v>68583</c:v>
                </c:pt>
                <c:pt idx="137167">
                  <c:v>68583.5</c:v>
                </c:pt>
                <c:pt idx="137168">
                  <c:v>68584</c:v>
                </c:pt>
                <c:pt idx="137169">
                  <c:v>68584.5</c:v>
                </c:pt>
                <c:pt idx="137170">
                  <c:v>68585</c:v>
                </c:pt>
                <c:pt idx="137171">
                  <c:v>68585.5</c:v>
                </c:pt>
                <c:pt idx="137172">
                  <c:v>68586</c:v>
                </c:pt>
                <c:pt idx="137173">
                  <c:v>68586.5</c:v>
                </c:pt>
                <c:pt idx="137174">
                  <c:v>68587</c:v>
                </c:pt>
                <c:pt idx="137175">
                  <c:v>68587.5</c:v>
                </c:pt>
                <c:pt idx="137176">
                  <c:v>68588</c:v>
                </c:pt>
                <c:pt idx="137177">
                  <c:v>68588.5</c:v>
                </c:pt>
                <c:pt idx="137178">
                  <c:v>68589</c:v>
                </c:pt>
                <c:pt idx="137179">
                  <c:v>68589.5</c:v>
                </c:pt>
                <c:pt idx="137180">
                  <c:v>68590</c:v>
                </c:pt>
                <c:pt idx="137181">
                  <c:v>68590.5</c:v>
                </c:pt>
                <c:pt idx="137182">
                  <c:v>68591</c:v>
                </c:pt>
                <c:pt idx="137183">
                  <c:v>68591.5</c:v>
                </c:pt>
                <c:pt idx="137184">
                  <c:v>68592</c:v>
                </c:pt>
                <c:pt idx="137185">
                  <c:v>68592.5</c:v>
                </c:pt>
                <c:pt idx="137186">
                  <c:v>68593</c:v>
                </c:pt>
                <c:pt idx="137187">
                  <c:v>68593.5</c:v>
                </c:pt>
                <c:pt idx="137188">
                  <c:v>68594</c:v>
                </c:pt>
                <c:pt idx="137189">
                  <c:v>68594.5</c:v>
                </c:pt>
                <c:pt idx="137190">
                  <c:v>68595</c:v>
                </c:pt>
                <c:pt idx="137191">
                  <c:v>68595.5</c:v>
                </c:pt>
                <c:pt idx="137192">
                  <c:v>68596</c:v>
                </c:pt>
                <c:pt idx="137193">
                  <c:v>68596.5</c:v>
                </c:pt>
                <c:pt idx="137194">
                  <c:v>68597</c:v>
                </c:pt>
                <c:pt idx="137195">
                  <c:v>68597.5</c:v>
                </c:pt>
                <c:pt idx="137196">
                  <c:v>68598</c:v>
                </c:pt>
                <c:pt idx="137197">
                  <c:v>68598.5</c:v>
                </c:pt>
                <c:pt idx="137198">
                  <c:v>68599</c:v>
                </c:pt>
                <c:pt idx="137199">
                  <c:v>68599.5</c:v>
                </c:pt>
                <c:pt idx="137200">
                  <c:v>68600</c:v>
                </c:pt>
                <c:pt idx="137201">
                  <c:v>68600.5</c:v>
                </c:pt>
                <c:pt idx="137202">
                  <c:v>68601</c:v>
                </c:pt>
                <c:pt idx="137203">
                  <c:v>68601.5</c:v>
                </c:pt>
                <c:pt idx="137204">
                  <c:v>68602</c:v>
                </c:pt>
                <c:pt idx="137205">
                  <c:v>68602.5</c:v>
                </c:pt>
                <c:pt idx="137206">
                  <c:v>68603</c:v>
                </c:pt>
                <c:pt idx="137207">
                  <c:v>68603.5</c:v>
                </c:pt>
                <c:pt idx="137208">
                  <c:v>68604</c:v>
                </c:pt>
                <c:pt idx="137209">
                  <c:v>68604.5</c:v>
                </c:pt>
                <c:pt idx="137210">
                  <c:v>68605</c:v>
                </c:pt>
                <c:pt idx="137211">
                  <c:v>68605.5</c:v>
                </c:pt>
                <c:pt idx="137212">
                  <c:v>68606</c:v>
                </c:pt>
                <c:pt idx="137213">
                  <c:v>68606.5</c:v>
                </c:pt>
                <c:pt idx="137214">
                  <c:v>68607</c:v>
                </c:pt>
                <c:pt idx="137215">
                  <c:v>68607.5</c:v>
                </c:pt>
                <c:pt idx="137216">
                  <c:v>68608</c:v>
                </c:pt>
                <c:pt idx="137217">
                  <c:v>68608.5</c:v>
                </c:pt>
                <c:pt idx="137218">
                  <c:v>68609</c:v>
                </c:pt>
                <c:pt idx="137219">
                  <c:v>68609.5</c:v>
                </c:pt>
                <c:pt idx="137220">
                  <c:v>68610</c:v>
                </c:pt>
                <c:pt idx="137221">
                  <c:v>68610.5</c:v>
                </c:pt>
                <c:pt idx="137222">
                  <c:v>68611</c:v>
                </c:pt>
                <c:pt idx="137223">
                  <c:v>68611.5</c:v>
                </c:pt>
                <c:pt idx="137224">
                  <c:v>68612</c:v>
                </c:pt>
                <c:pt idx="137225">
                  <c:v>68612.5</c:v>
                </c:pt>
                <c:pt idx="137226">
                  <c:v>68613</c:v>
                </c:pt>
                <c:pt idx="137227">
                  <c:v>68613.5</c:v>
                </c:pt>
                <c:pt idx="137228">
                  <c:v>68614</c:v>
                </c:pt>
                <c:pt idx="137229">
                  <c:v>68614.5</c:v>
                </c:pt>
                <c:pt idx="137230">
                  <c:v>68615</c:v>
                </c:pt>
                <c:pt idx="137231">
                  <c:v>68615.5</c:v>
                </c:pt>
                <c:pt idx="137232">
                  <c:v>68616</c:v>
                </c:pt>
                <c:pt idx="137233">
                  <c:v>68616.5</c:v>
                </c:pt>
                <c:pt idx="137234">
                  <c:v>68617</c:v>
                </c:pt>
                <c:pt idx="137235">
                  <c:v>68617.5</c:v>
                </c:pt>
                <c:pt idx="137236">
                  <c:v>68618</c:v>
                </c:pt>
                <c:pt idx="137237">
                  <c:v>68618.5</c:v>
                </c:pt>
                <c:pt idx="137238">
                  <c:v>68619</c:v>
                </c:pt>
                <c:pt idx="137239">
                  <c:v>68619.5</c:v>
                </c:pt>
                <c:pt idx="137240">
                  <c:v>68620</c:v>
                </c:pt>
                <c:pt idx="137241">
                  <c:v>68620.5</c:v>
                </c:pt>
                <c:pt idx="137242">
                  <c:v>68621</c:v>
                </c:pt>
                <c:pt idx="137243">
                  <c:v>68621.5</c:v>
                </c:pt>
                <c:pt idx="137244">
                  <c:v>68622</c:v>
                </c:pt>
                <c:pt idx="137245">
                  <c:v>68622.5</c:v>
                </c:pt>
                <c:pt idx="137246">
                  <c:v>68623</c:v>
                </c:pt>
                <c:pt idx="137247">
                  <c:v>68623.5</c:v>
                </c:pt>
                <c:pt idx="137248">
                  <c:v>68624</c:v>
                </c:pt>
                <c:pt idx="137249">
                  <c:v>68624.5</c:v>
                </c:pt>
                <c:pt idx="137250">
                  <c:v>68625</c:v>
                </c:pt>
                <c:pt idx="137251">
                  <c:v>68625.5</c:v>
                </c:pt>
                <c:pt idx="137252">
                  <c:v>68626</c:v>
                </c:pt>
                <c:pt idx="137253">
                  <c:v>68626.5</c:v>
                </c:pt>
                <c:pt idx="137254">
                  <c:v>68627</c:v>
                </c:pt>
                <c:pt idx="137255">
                  <c:v>68627.5</c:v>
                </c:pt>
                <c:pt idx="137256">
                  <c:v>68628</c:v>
                </c:pt>
                <c:pt idx="137257">
                  <c:v>68628.5</c:v>
                </c:pt>
                <c:pt idx="137258">
                  <c:v>68629</c:v>
                </c:pt>
                <c:pt idx="137259">
                  <c:v>68629.5</c:v>
                </c:pt>
                <c:pt idx="137260">
                  <c:v>68630</c:v>
                </c:pt>
                <c:pt idx="137261">
                  <c:v>68630.5</c:v>
                </c:pt>
                <c:pt idx="137262">
                  <c:v>68631</c:v>
                </c:pt>
                <c:pt idx="137263">
                  <c:v>68631.5</c:v>
                </c:pt>
                <c:pt idx="137264">
                  <c:v>68632</c:v>
                </c:pt>
                <c:pt idx="137265">
                  <c:v>68632.5</c:v>
                </c:pt>
                <c:pt idx="137266">
                  <c:v>68633</c:v>
                </c:pt>
                <c:pt idx="137267">
                  <c:v>68633.5</c:v>
                </c:pt>
                <c:pt idx="137268">
                  <c:v>68634</c:v>
                </c:pt>
                <c:pt idx="137269">
                  <c:v>68634.5</c:v>
                </c:pt>
                <c:pt idx="137270">
                  <c:v>68635</c:v>
                </c:pt>
                <c:pt idx="137271">
                  <c:v>68635.5</c:v>
                </c:pt>
                <c:pt idx="137272">
                  <c:v>68636</c:v>
                </c:pt>
                <c:pt idx="137273">
                  <c:v>68636.5</c:v>
                </c:pt>
                <c:pt idx="137274">
                  <c:v>68637</c:v>
                </c:pt>
                <c:pt idx="137275">
                  <c:v>68637.5</c:v>
                </c:pt>
                <c:pt idx="137276">
                  <c:v>68638</c:v>
                </c:pt>
                <c:pt idx="137277">
                  <c:v>68638.5</c:v>
                </c:pt>
                <c:pt idx="137278">
                  <c:v>68639</c:v>
                </c:pt>
                <c:pt idx="137279">
                  <c:v>68639.5</c:v>
                </c:pt>
                <c:pt idx="137280">
                  <c:v>68640</c:v>
                </c:pt>
                <c:pt idx="137281">
                  <c:v>68640.5</c:v>
                </c:pt>
                <c:pt idx="137282">
                  <c:v>68641</c:v>
                </c:pt>
                <c:pt idx="137283">
                  <c:v>68641.5</c:v>
                </c:pt>
                <c:pt idx="137284">
                  <c:v>68642</c:v>
                </c:pt>
                <c:pt idx="137285">
                  <c:v>68642.5</c:v>
                </c:pt>
                <c:pt idx="137286">
                  <c:v>68643</c:v>
                </c:pt>
                <c:pt idx="137287">
                  <c:v>68643.5</c:v>
                </c:pt>
                <c:pt idx="137288">
                  <c:v>68644</c:v>
                </c:pt>
                <c:pt idx="137289">
                  <c:v>68644.5</c:v>
                </c:pt>
                <c:pt idx="137290">
                  <c:v>68645</c:v>
                </c:pt>
                <c:pt idx="137291">
                  <c:v>68645.5</c:v>
                </c:pt>
                <c:pt idx="137292">
                  <c:v>68646</c:v>
                </c:pt>
                <c:pt idx="137293">
                  <c:v>68646.5</c:v>
                </c:pt>
                <c:pt idx="137294">
                  <c:v>68647</c:v>
                </c:pt>
                <c:pt idx="137295">
                  <c:v>68647.5</c:v>
                </c:pt>
                <c:pt idx="137296">
                  <c:v>68648</c:v>
                </c:pt>
                <c:pt idx="137297">
                  <c:v>68648.5</c:v>
                </c:pt>
                <c:pt idx="137298">
                  <c:v>68649</c:v>
                </c:pt>
                <c:pt idx="137299">
                  <c:v>68649.5</c:v>
                </c:pt>
                <c:pt idx="137300">
                  <c:v>68650</c:v>
                </c:pt>
                <c:pt idx="137301">
                  <c:v>68650.5</c:v>
                </c:pt>
                <c:pt idx="137302">
                  <c:v>68651</c:v>
                </c:pt>
                <c:pt idx="137303">
                  <c:v>68651.5</c:v>
                </c:pt>
                <c:pt idx="137304">
                  <c:v>68652</c:v>
                </c:pt>
                <c:pt idx="137305">
                  <c:v>68652.5</c:v>
                </c:pt>
                <c:pt idx="137306">
                  <c:v>68653</c:v>
                </c:pt>
                <c:pt idx="137307">
                  <c:v>68653.5</c:v>
                </c:pt>
                <c:pt idx="137308">
                  <c:v>68654</c:v>
                </c:pt>
                <c:pt idx="137309">
                  <c:v>68654.5</c:v>
                </c:pt>
                <c:pt idx="137310">
                  <c:v>68655</c:v>
                </c:pt>
                <c:pt idx="137311">
                  <c:v>68655.5</c:v>
                </c:pt>
                <c:pt idx="137312">
                  <c:v>68656</c:v>
                </c:pt>
                <c:pt idx="137313">
                  <c:v>68656.5</c:v>
                </c:pt>
                <c:pt idx="137314">
                  <c:v>68657</c:v>
                </c:pt>
                <c:pt idx="137315">
                  <c:v>68657.5</c:v>
                </c:pt>
                <c:pt idx="137316">
                  <c:v>68658</c:v>
                </c:pt>
                <c:pt idx="137317">
                  <c:v>68658.5</c:v>
                </c:pt>
                <c:pt idx="137318">
                  <c:v>68659</c:v>
                </c:pt>
                <c:pt idx="137319">
                  <c:v>68659.5</c:v>
                </c:pt>
                <c:pt idx="137320">
                  <c:v>68660</c:v>
                </c:pt>
                <c:pt idx="137321">
                  <c:v>68660.5</c:v>
                </c:pt>
                <c:pt idx="137322">
                  <c:v>68661</c:v>
                </c:pt>
                <c:pt idx="137323">
                  <c:v>68661.5</c:v>
                </c:pt>
                <c:pt idx="137324">
                  <c:v>68662</c:v>
                </c:pt>
                <c:pt idx="137325">
                  <c:v>68662.5</c:v>
                </c:pt>
                <c:pt idx="137326">
                  <c:v>68663</c:v>
                </c:pt>
                <c:pt idx="137327">
                  <c:v>68663.5</c:v>
                </c:pt>
                <c:pt idx="137328">
                  <c:v>68664</c:v>
                </c:pt>
                <c:pt idx="137329">
                  <c:v>68664.5</c:v>
                </c:pt>
                <c:pt idx="137330">
                  <c:v>68665</c:v>
                </c:pt>
                <c:pt idx="137331">
                  <c:v>68665.5</c:v>
                </c:pt>
                <c:pt idx="137332">
                  <c:v>68666</c:v>
                </c:pt>
                <c:pt idx="137333">
                  <c:v>68666.5</c:v>
                </c:pt>
                <c:pt idx="137334">
                  <c:v>68667</c:v>
                </c:pt>
                <c:pt idx="137335">
                  <c:v>68667.5</c:v>
                </c:pt>
                <c:pt idx="137336">
                  <c:v>68668</c:v>
                </c:pt>
                <c:pt idx="137337">
                  <c:v>68668.5</c:v>
                </c:pt>
                <c:pt idx="137338">
                  <c:v>68669</c:v>
                </c:pt>
                <c:pt idx="137339">
                  <c:v>68669.5</c:v>
                </c:pt>
                <c:pt idx="137340">
                  <c:v>68670</c:v>
                </c:pt>
                <c:pt idx="137341">
                  <c:v>68670.5</c:v>
                </c:pt>
                <c:pt idx="137342">
                  <c:v>68671</c:v>
                </c:pt>
                <c:pt idx="137343">
                  <c:v>68671.5</c:v>
                </c:pt>
                <c:pt idx="137344">
                  <c:v>68672</c:v>
                </c:pt>
                <c:pt idx="137345">
                  <c:v>68672.5</c:v>
                </c:pt>
                <c:pt idx="137346">
                  <c:v>68673</c:v>
                </c:pt>
                <c:pt idx="137347">
                  <c:v>68673.5</c:v>
                </c:pt>
                <c:pt idx="137348">
                  <c:v>68674</c:v>
                </c:pt>
                <c:pt idx="137349">
                  <c:v>68674.5</c:v>
                </c:pt>
                <c:pt idx="137350">
                  <c:v>68675</c:v>
                </c:pt>
                <c:pt idx="137351">
                  <c:v>68675.5</c:v>
                </c:pt>
                <c:pt idx="137352">
                  <c:v>68676</c:v>
                </c:pt>
                <c:pt idx="137353">
                  <c:v>68676.5</c:v>
                </c:pt>
                <c:pt idx="137354">
                  <c:v>68677</c:v>
                </c:pt>
                <c:pt idx="137355">
                  <c:v>68677.5</c:v>
                </c:pt>
                <c:pt idx="137356">
                  <c:v>68678</c:v>
                </c:pt>
                <c:pt idx="137357">
                  <c:v>68678.5</c:v>
                </c:pt>
                <c:pt idx="137358">
                  <c:v>68679</c:v>
                </c:pt>
                <c:pt idx="137359">
                  <c:v>68679.5</c:v>
                </c:pt>
                <c:pt idx="137360">
                  <c:v>68680</c:v>
                </c:pt>
                <c:pt idx="137361">
                  <c:v>68680.5</c:v>
                </c:pt>
                <c:pt idx="137362">
                  <c:v>68681</c:v>
                </c:pt>
                <c:pt idx="137363">
                  <c:v>68681.5</c:v>
                </c:pt>
                <c:pt idx="137364">
                  <c:v>68682</c:v>
                </c:pt>
                <c:pt idx="137365">
                  <c:v>68682.5</c:v>
                </c:pt>
                <c:pt idx="137366">
                  <c:v>68683</c:v>
                </c:pt>
                <c:pt idx="137367">
                  <c:v>68683.5</c:v>
                </c:pt>
                <c:pt idx="137368">
                  <c:v>68684</c:v>
                </c:pt>
                <c:pt idx="137369">
                  <c:v>68684.5</c:v>
                </c:pt>
                <c:pt idx="137370">
                  <c:v>68685</c:v>
                </c:pt>
                <c:pt idx="137371">
                  <c:v>68685.5</c:v>
                </c:pt>
                <c:pt idx="137372">
                  <c:v>68686</c:v>
                </c:pt>
                <c:pt idx="137373">
                  <c:v>68686.5</c:v>
                </c:pt>
                <c:pt idx="137374">
                  <c:v>68687</c:v>
                </c:pt>
                <c:pt idx="137375">
                  <c:v>68687.5</c:v>
                </c:pt>
                <c:pt idx="137376">
                  <c:v>68688</c:v>
                </c:pt>
                <c:pt idx="137377">
                  <c:v>68688.5</c:v>
                </c:pt>
                <c:pt idx="137378">
                  <c:v>68689</c:v>
                </c:pt>
                <c:pt idx="137379">
                  <c:v>68689.5</c:v>
                </c:pt>
                <c:pt idx="137380">
                  <c:v>68690</c:v>
                </c:pt>
                <c:pt idx="137381">
                  <c:v>68690.5</c:v>
                </c:pt>
                <c:pt idx="137382">
                  <c:v>68691</c:v>
                </c:pt>
                <c:pt idx="137383">
                  <c:v>68691.5</c:v>
                </c:pt>
                <c:pt idx="137384">
                  <c:v>68692</c:v>
                </c:pt>
                <c:pt idx="137385">
                  <c:v>68692.5</c:v>
                </c:pt>
                <c:pt idx="137386">
                  <c:v>68693</c:v>
                </c:pt>
                <c:pt idx="137387">
                  <c:v>68693.5</c:v>
                </c:pt>
                <c:pt idx="137388">
                  <c:v>68694</c:v>
                </c:pt>
                <c:pt idx="137389">
                  <c:v>68694.5</c:v>
                </c:pt>
                <c:pt idx="137390">
                  <c:v>68695</c:v>
                </c:pt>
                <c:pt idx="137391">
                  <c:v>68695.5</c:v>
                </c:pt>
                <c:pt idx="137392">
                  <c:v>68696</c:v>
                </c:pt>
                <c:pt idx="137393">
                  <c:v>68696.5</c:v>
                </c:pt>
                <c:pt idx="137394">
                  <c:v>68697</c:v>
                </c:pt>
                <c:pt idx="137395">
                  <c:v>68697.5</c:v>
                </c:pt>
                <c:pt idx="137396">
                  <c:v>68698</c:v>
                </c:pt>
                <c:pt idx="137397">
                  <c:v>68698.5</c:v>
                </c:pt>
                <c:pt idx="137398">
                  <c:v>68699</c:v>
                </c:pt>
                <c:pt idx="137399">
                  <c:v>68699.5</c:v>
                </c:pt>
                <c:pt idx="137400">
                  <c:v>68700</c:v>
                </c:pt>
                <c:pt idx="137401">
                  <c:v>68700.5</c:v>
                </c:pt>
                <c:pt idx="137402">
                  <c:v>68701</c:v>
                </c:pt>
                <c:pt idx="137403">
                  <c:v>68701.5</c:v>
                </c:pt>
                <c:pt idx="137404">
                  <c:v>68702</c:v>
                </c:pt>
                <c:pt idx="137405">
                  <c:v>68702.5</c:v>
                </c:pt>
                <c:pt idx="137406">
                  <c:v>68703</c:v>
                </c:pt>
                <c:pt idx="137407">
                  <c:v>68703.5</c:v>
                </c:pt>
                <c:pt idx="137408">
                  <c:v>68704</c:v>
                </c:pt>
                <c:pt idx="137409">
                  <c:v>68704.5</c:v>
                </c:pt>
                <c:pt idx="137410">
                  <c:v>68705</c:v>
                </c:pt>
                <c:pt idx="137411">
                  <c:v>68705.5</c:v>
                </c:pt>
                <c:pt idx="137412">
                  <c:v>68706</c:v>
                </c:pt>
                <c:pt idx="137413">
                  <c:v>68706.5</c:v>
                </c:pt>
                <c:pt idx="137414">
                  <c:v>68707</c:v>
                </c:pt>
                <c:pt idx="137415">
                  <c:v>68707.5</c:v>
                </c:pt>
                <c:pt idx="137416">
                  <c:v>68708</c:v>
                </c:pt>
                <c:pt idx="137417">
                  <c:v>68708.5</c:v>
                </c:pt>
                <c:pt idx="137418">
                  <c:v>68709</c:v>
                </c:pt>
                <c:pt idx="137419">
                  <c:v>68709.5</c:v>
                </c:pt>
                <c:pt idx="137420">
                  <c:v>68710</c:v>
                </c:pt>
                <c:pt idx="137421">
                  <c:v>68710.5</c:v>
                </c:pt>
                <c:pt idx="137422">
                  <c:v>68711</c:v>
                </c:pt>
                <c:pt idx="137423">
                  <c:v>68711.5</c:v>
                </c:pt>
                <c:pt idx="137424">
                  <c:v>68712</c:v>
                </c:pt>
                <c:pt idx="137425">
                  <c:v>68712.5</c:v>
                </c:pt>
                <c:pt idx="137426">
                  <c:v>68713</c:v>
                </c:pt>
                <c:pt idx="137427">
                  <c:v>68713.5</c:v>
                </c:pt>
                <c:pt idx="137428">
                  <c:v>68714</c:v>
                </c:pt>
                <c:pt idx="137429">
                  <c:v>68714.5</c:v>
                </c:pt>
                <c:pt idx="137430">
                  <c:v>68715</c:v>
                </c:pt>
                <c:pt idx="137431">
                  <c:v>68715.5</c:v>
                </c:pt>
                <c:pt idx="137432">
                  <c:v>68716</c:v>
                </c:pt>
                <c:pt idx="137433">
                  <c:v>68716.5</c:v>
                </c:pt>
                <c:pt idx="137434">
                  <c:v>68717</c:v>
                </c:pt>
                <c:pt idx="137435">
                  <c:v>68717.5</c:v>
                </c:pt>
                <c:pt idx="137436">
                  <c:v>68718</c:v>
                </c:pt>
                <c:pt idx="137437">
                  <c:v>68718.5</c:v>
                </c:pt>
                <c:pt idx="137438">
                  <c:v>68719</c:v>
                </c:pt>
                <c:pt idx="137439">
                  <c:v>68719.5</c:v>
                </c:pt>
                <c:pt idx="137440">
                  <c:v>68720</c:v>
                </c:pt>
                <c:pt idx="137441">
                  <c:v>68720.5</c:v>
                </c:pt>
                <c:pt idx="137442">
                  <c:v>68721</c:v>
                </c:pt>
                <c:pt idx="137443">
                  <c:v>68721.5</c:v>
                </c:pt>
                <c:pt idx="137444">
                  <c:v>68722</c:v>
                </c:pt>
                <c:pt idx="137445">
                  <c:v>68722.5</c:v>
                </c:pt>
                <c:pt idx="137446">
                  <c:v>68723</c:v>
                </c:pt>
                <c:pt idx="137447">
                  <c:v>68723.5</c:v>
                </c:pt>
                <c:pt idx="137448">
                  <c:v>68724</c:v>
                </c:pt>
                <c:pt idx="137449">
                  <c:v>68724.5</c:v>
                </c:pt>
                <c:pt idx="137450">
                  <c:v>68725</c:v>
                </c:pt>
                <c:pt idx="137451">
                  <c:v>68725.5</c:v>
                </c:pt>
                <c:pt idx="137452">
                  <c:v>68726</c:v>
                </c:pt>
                <c:pt idx="137453">
                  <c:v>68726.5</c:v>
                </c:pt>
                <c:pt idx="137454">
                  <c:v>68727</c:v>
                </c:pt>
                <c:pt idx="137455">
                  <c:v>68727.5</c:v>
                </c:pt>
                <c:pt idx="137456">
                  <c:v>68728</c:v>
                </c:pt>
                <c:pt idx="137457">
                  <c:v>68728.5</c:v>
                </c:pt>
                <c:pt idx="137458">
                  <c:v>68729</c:v>
                </c:pt>
                <c:pt idx="137459">
                  <c:v>68729.5</c:v>
                </c:pt>
                <c:pt idx="137460">
                  <c:v>68730</c:v>
                </c:pt>
                <c:pt idx="137461">
                  <c:v>68730.5</c:v>
                </c:pt>
                <c:pt idx="137462">
                  <c:v>68731</c:v>
                </c:pt>
                <c:pt idx="137463">
                  <c:v>68731.5</c:v>
                </c:pt>
                <c:pt idx="137464">
                  <c:v>68732</c:v>
                </c:pt>
                <c:pt idx="137465">
                  <c:v>68732.5</c:v>
                </c:pt>
                <c:pt idx="137466">
                  <c:v>68733</c:v>
                </c:pt>
                <c:pt idx="137467">
                  <c:v>68733.5</c:v>
                </c:pt>
                <c:pt idx="137468">
                  <c:v>68734</c:v>
                </c:pt>
                <c:pt idx="137469">
                  <c:v>68734.5</c:v>
                </c:pt>
                <c:pt idx="137470">
                  <c:v>68735</c:v>
                </c:pt>
                <c:pt idx="137471">
                  <c:v>68735.5</c:v>
                </c:pt>
                <c:pt idx="137472">
                  <c:v>68736</c:v>
                </c:pt>
                <c:pt idx="137473">
                  <c:v>68736.5</c:v>
                </c:pt>
                <c:pt idx="137474">
                  <c:v>68737</c:v>
                </c:pt>
                <c:pt idx="137475">
                  <c:v>68737.5</c:v>
                </c:pt>
                <c:pt idx="137476">
                  <c:v>68738</c:v>
                </c:pt>
                <c:pt idx="137477">
                  <c:v>68738.5</c:v>
                </c:pt>
                <c:pt idx="137478">
                  <c:v>68739</c:v>
                </c:pt>
                <c:pt idx="137479">
                  <c:v>68739.5</c:v>
                </c:pt>
                <c:pt idx="137480">
                  <c:v>68740</c:v>
                </c:pt>
                <c:pt idx="137481">
                  <c:v>68740.5</c:v>
                </c:pt>
                <c:pt idx="137482">
                  <c:v>68741</c:v>
                </c:pt>
                <c:pt idx="137483">
                  <c:v>68741.5</c:v>
                </c:pt>
                <c:pt idx="137484">
                  <c:v>68742</c:v>
                </c:pt>
                <c:pt idx="137485">
                  <c:v>68742.5</c:v>
                </c:pt>
                <c:pt idx="137486">
                  <c:v>68743</c:v>
                </c:pt>
                <c:pt idx="137487">
                  <c:v>68743.5</c:v>
                </c:pt>
                <c:pt idx="137488">
                  <c:v>68744</c:v>
                </c:pt>
                <c:pt idx="137489">
                  <c:v>68744.5</c:v>
                </c:pt>
                <c:pt idx="137490">
                  <c:v>68745</c:v>
                </c:pt>
                <c:pt idx="137491">
                  <c:v>68745.5</c:v>
                </c:pt>
                <c:pt idx="137492">
                  <c:v>68746</c:v>
                </c:pt>
                <c:pt idx="137493">
                  <c:v>68746.5</c:v>
                </c:pt>
                <c:pt idx="137494">
                  <c:v>68747</c:v>
                </c:pt>
                <c:pt idx="137495">
                  <c:v>68747.5</c:v>
                </c:pt>
                <c:pt idx="137496">
                  <c:v>68748</c:v>
                </c:pt>
                <c:pt idx="137497">
                  <c:v>68748.5</c:v>
                </c:pt>
                <c:pt idx="137498">
                  <c:v>68749</c:v>
                </c:pt>
                <c:pt idx="137499">
                  <c:v>68749.5</c:v>
                </c:pt>
                <c:pt idx="137500">
                  <c:v>68750</c:v>
                </c:pt>
                <c:pt idx="137501">
                  <c:v>68750.5</c:v>
                </c:pt>
                <c:pt idx="137502">
                  <c:v>68751</c:v>
                </c:pt>
                <c:pt idx="137503">
                  <c:v>68751.5</c:v>
                </c:pt>
                <c:pt idx="137504">
                  <c:v>68752</c:v>
                </c:pt>
                <c:pt idx="137505">
                  <c:v>68752.5</c:v>
                </c:pt>
                <c:pt idx="137506">
                  <c:v>68753</c:v>
                </c:pt>
                <c:pt idx="137507">
                  <c:v>68753.5</c:v>
                </c:pt>
                <c:pt idx="137508">
                  <c:v>68754</c:v>
                </c:pt>
                <c:pt idx="137509">
                  <c:v>68754.5</c:v>
                </c:pt>
                <c:pt idx="137510">
                  <c:v>68755</c:v>
                </c:pt>
                <c:pt idx="137511">
                  <c:v>68755.5</c:v>
                </c:pt>
                <c:pt idx="137512">
                  <c:v>68756</c:v>
                </c:pt>
                <c:pt idx="137513">
                  <c:v>68756.5</c:v>
                </c:pt>
                <c:pt idx="137514">
                  <c:v>68757</c:v>
                </c:pt>
                <c:pt idx="137515">
                  <c:v>68757.5</c:v>
                </c:pt>
                <c:pt idx="137516">
                  <c:v>68758</c:v>
                </c:pt>
                <c:pt idx="137517">
                  <c:v>68758.5</c:v>
                </c:pt>
                <c:pt idx="137518">
                  <c:v>68759</c:v>
                </c:pt>
                <c:pt idx="137519">
                  <c:v>68759.5</c:v>
                </c:pt>
                <c:pt idx="137520">
                  <c:v>68760</c:v>
                </c:pt>
                <c:pt idx="137521">
                  <c:v>68760.5</c:v>
                </c:pt>
                <c:pt idx="137522">
                  <c:v>68761</c:v>
                </c:pt>
                <c:pt idx="137523">
                  <c:v>68761.5</c:v>
                </c:pt>
                <c:pt idx="137524">
                  <c:v>68762</c:v>
                </c:pt>
                <c:pt idx="137525">
                  <c:v>68762.5</c:v>
                </c:pt>
                <c:pt idx="137526">
                  <c:v>68763</c:v>
                </c:pt>
                <c:pt idx="137527">
                  <c:v>68763.5</c:v>
                </c:pt>
                <c:pt idx="137528">
                  <c:v>68764</c:v>
                </c:pt>
                <c:pt idx="137529">
                  <c:v>68764.5</c:v>
                </c:pt>
                <c:pt idx="137530">
                  <c:v>68765</c:v>
                </c:pt>
                <c:pt idx="137531">
                  <c:v>68765.5</c:v>
                </c:pt>
                <c:pt idx="137532">
                  <c:v>68766</c:v>
                </c:pt>
                <c:pt idx="137533">
                  <c:v>68766.5</c:v>
                </c:pt>
                <c:pt idx="137534">
                  <c:v>68767</c:v>
                </c:pt>
                <c:pt idx="137535">
                  <c:v>68767.5</c:v>
                </c:pt>
                <c:pt idx="137536">
                  <c:v>68768</c:v>
                </c:pt>
                <c:pt idx="137537">
                  <c:v>68768.5</c:v>
                </c:pt>
                <c:pt idx="137538">
                  <c:v>68769</c:v>
                </c:pt>
                <c:pt idx="137539">
                  <c:v>68769.5</c:v>
                </c:pt>
                <c:pt idx="137540">
                  <c:v>68770</c:v>
                </c:pt>
                <c:pt idx="137541">
                  <c:v>68770.5</c:v>
                </c:pt>
                <c:pt idx="137542">
                  <c:v>68771</c:v>
                </c:pt>
                <c:pt idx="137543">
                  <c:v>68771.5</c:v>
                </c:pt>
                <c:pt idx="137544">
                  <c:v>68772</c:v>
                </c:pt>
                <c:pt idx="137545">
                  <c:v>68772.5</c:v>
                </c:pt>
                <c:pt idx="137546">
                  <c:v>68773</c:v>
                </c:pt>
                <c:pt idx="137547">
                  <c:v>68773.5</c:v>
                </c:pt>
                <c:pt idx="137548">
                  <c:v>68774</c:v>
                </c:pt>
                <c:pt idx="137549">
                  <c:v>68774.5</c:v>
                </c:pt>
                <c:pt idx="137550">
                  <c:v>68775</c:v>
                </c:pt>
                <c:pt idx="137551">
                  <c:v>68775.5</c:v>
                </c:pt>
                <c:pt idx="137552">
                  <c:v>68776</c:v>
                </c:pt>
                <c:pt idx="137553">
                  <c:v>68776.5</c:v>
                </c:pt>
                <c:pt idx="137554">
                  <c:v>68777</c:v>
                </c:pt>
                <c:pt idx="137555">
                  <c:v>68777.5</c:v>
                </c:pt>
                <c:pt idx="137556">
                  <c:v>68778</c:v>
                </c:pt>
                <c:pt idx="137557">
                  <c:v>68778.5</c:v>
                </c:pt>
                <c:pt idx="137558">
                  <c:v>68779</c:v>
                </c:pt>
                <c:pt idx="137559">
                  <c:v>68779.5</c:v>
                </c:pt>
                <c:pt idx="137560">
                  <c:v>68780</c:v>
                </c:pt>
                <c:pt idx="137561">
                  <c:v>68780.5</c:v>
                </c:pt>
                <c:pt idx="137562">
                  <c:v>68781</c:v>
                </c:pt>
                <c:pt idx="137563">
                  <c:v>68781.5</c:v>
                </c:pt>
                <c:pt idx="137564">
                  <c:v>68782</c:v>
                </c:pt>
                <c:pt idx="137565">
                  <c:v>68782.5</c:v>
                </c:pt>
                <c:pt idx="137566">
                  <c:v>68783</c:v>
                </c:pt>
                <c:pt idx="137567">
                  <c:v>68783.5</c:v>
                </c:pt>
                <c:pt idx="137568">
                  <c:v>68784</c:v>
                </c:pt>
                <c:pt idx="137569">
                  <c:v>68784.5</c:v>
                </c:pt>
                <c:pt idx="137570">
                  <c:v>68785</c:v>
                </c:pt>
                <c:pt idx="137571">
                  <c:v>68785.5</c:v>
                </c:pt>
                <c:pt idx="137572">
                  <c:v>68786</c:v>
                </c:pt>
                <c:pt idx="137573">
                  <c:v>68786.5</c:v>
                </c:pt>
                <c:pt idx="137574">
                  <c:v>68787</c:v>
                </c:pt>
                <c:pt idx="137575">
                  <c:v>68787.5</c:v>
                </c:pt>
                <c:pt idx="137576">
                  <c:v>68788</c:v>
                </c:pt>
                <c:pt idx="137577">
                  <c:v>68788.5</c:v>
                </c:pt>
                <c:pt idx="137578">
                  <c:v>68789</c:v>
                </c:pt>
                <c:pt idx="137579">
                  <c:v>68789.5</c:v>
                </c:pt>
                <c:pt idx="137580">
                  <c:v>68790</c:v>
                </c:pt>
                <c:pt idx="137581">
                  <c:v>68790.5</c:v>
                </c:pt>
                <c:pt idx="137582">
                  <c:v>68791</c:v>
                </c:pt>
                <c:pt idx="137583">
                  <c:v>68791.5</c:v>
                </c:pt>
                <c:pt idx="137584">
                  <c:v>68792</c:v>
                </c:pt>
                <c:pt idx="137585">
                  <c:v>68792.5</c:v>
                </c:pt>
                <c:pt idx="137586">
                  <c:v>68793</c:v>
                </c:pt>
                <c:pt idx="137587">
                  <c:v>68793.5</c:v>
                </c:pt>
                <c:pt idx="137588">
                  <c:v>68794</c:v>
                </c:pt>
                <c:pt idx="137589">
                  <c:v>68794.5</c:v>
                </c:pt>
                <c:pt idx="137590">
                  <c:v>68795</c:v>
                </c:pt>
                <c:pt idx="137591">
                  <c:v>68795.5</c:v>
                </c:pt>
                <c:pt idx="137592">
                  <c:v>68796</c:v>
                </c:pt>
                <c:pt idx="137593">
                  <c:v>68796.5</c:v>
                </c:pt>
                <c:pt idx="137594">
                  <c:v>68797</c:v>
                </c:pt>
                <c:pt idx="137595">
                  <c:v>68797.5</c:v>
                </c:pt>
                <c:pt idx="137596">
                  <c:v>68798</c:v>
                </c:pt>
                <c:pt idx="137597">
                  <c:v>68798.5</c:v>
                </c:pt>
                <c:pt idx="137598">
                  <c:v>68799</c:v>
                </c:pt>
                <c:pt idx="137599">
                  <c:v>68799.5</c:v>
                </c:pt>
                <c:pt idx="137600">
                  <c:v>68800</c:v>
                </c:pt>
                <c:pt idx="137601">
                  <c:v>68800.5</c:v>
                </c:pt>
                <c:pt idx="137602">
                  <c:v>68801</c:v>
                </c:pt>
                <c:pt idx="137603">
                  <c:v>68801.5</c:v>
                </c:pt>
                <c:pt idx="137604">
                  <c:v>68802</c:v>
                </c:pt>
                <c:pt idx="137605">
                  <c:v>68802.5</c:v>
                </c:pt>
                <c:pt idx="137606">
                  <c:v>68803</c:v>
                </c:pt>
                <c:pt idx="137607">
                  <c:v>68803.5</c:v>
                </c:pt>
                <c:pt idx="137608">
                  <c:v>68804</c:v>
                </c:pt>
                <c:pt idx="137609">
                  <c:v>68804.5</c:v>
                </c:pt>
                <c:pt idx="137610">
                  <c:v>68805</c:v>
                </c:pt>
                <c:pt idx="137611">
                  <c:v>68805.5</c:v>
                </c:pt>
                <c:pt idx="137612">
                  <c:v>68806</c:v>
                </c:pt>
                <c:pt idx="137613">
                  <c:v>68806.5</c:v>
                </c:pt>
                <c:pt idx="137614">
                  <c:v>68807</c:v>
                </c:pt>
                <c:pt idx="137615">
                  <c:v>68807.5</c:v>
                </c:pt>
                <c:pt idx="137616">
                  <c:v>68808</c:v>
                </c:pt>
                <c:pt idx="137617">
                  <c:v>68808.5</c:v>
                </c:pt>
                <c:pt idx="137618">
                  <c:v>68809</c:v>
                </c:pt>
                <c:pt idx="137619">
                  <c:v>68809.5</c:v>
                </c:pt>
                <c:pt idx="137620">
                  <c:v>68810</c:v>
                </c:pt>
                <c:pt idx="137621">
                  <c:v>68810.5</c:v>
                </c:pt>
                <c:pt idx="137622">
                  <c:v>68811</c:v>
                </c:pt>
                <c:pt idx="137623">
                  <c:v>68811.5</c:v>
                </c:pt>
                <c:pt idx="137624">
                  <c:v>68812</c:v>
                </c:pt>
                <c:pt idx="137625">
                  <c:v>68812.5</c:v>
                </c:pt>
                <c:pt idx="137626">
                  <c:v>68813</c:v>
                </c:pt>
                <c:pt idx="137627">
                  <c:v>68813.5</c:v>
                </c:pt>
                <c:pt idx="137628">
                  <c:v>68814</c:v>
                </c:pt>
                <c:pt idx="137629">
                  <c:v>68814.5</c:v>
                </c:pt>
                <c:pt idx="137630">
                  <c:v>68815</c:v>
                </c:pt>
                <c:pt idx="137631">
                  <c:v>68815.5</c:v>
                </c:pt>
                <c:pt idx="137632">
                  <c:v>68816</c:v>
                </c:pt>
                <c:pt idx="137633">
                  <c:v>68816.5</c:v>
                </c:pt>
                <c:pt idx="137634">
                  <c:v>68817</c:v>
                </c:pt>
                <c:pt idx="137635">
                  <c:v>68817.5</c:v>
                </c:pt>
                <c:pt idx="137636">
                  <c:v>68818</c:v>
                </c:pt>
                <c:pt idx="137637">
                  <c:v>68818.5</c:v>
                </c:pt>
                <c:pt idx="137638">
                  <c:v>68819</c:v>
                </c:pt>
                <c:pt idx="137639">
                  <c:v>68819.5</c:v>
                </c:pt>
                <c:pt idx="137640">
                  <c:v>68820</c:v>
                </c:pt>
                <c:pt idx="137641">
                  <c:v>68820.5</c:v>
                </c:pt>
                <c:pt idx="137642">
                  <c:v>68821</c:v>
                </c:pt>
                <c:pt idx="137643">
                  <c:v>68821.5</c:v>
                </c:pt>
                <c:pt idx="137644">
                  <c:v>68822</c:v>
                </c:pt>
                <c:pt idx="137645">
                  <c:v>68822.5</c:v>
                </c:pt>
                <c:pt idx="137646">
                  <c:v>68823</c:v>
                </c:pt>
                <c:pt idx="137647">
                  <c:v>68823.5</c:v>
                </c:pt>
                <c:pt idx="137648">
                  <c:v>68824</c:v>
                </c:pt>
                <c:pt idx="137649">
                  <c:v>68824.5</c:v>
                </c:pt>
                <c:pt idx="137650">
                  <c:v>68825</c:v>
                </c:pt>
                <c:pt idx="137651">
                  <c:v>68825.5</c:v>
                </c:pt>
                <c:pt idx="137652">
                  <c:v>68826</c:v>
                </c:pt>
                <c:pt idx="137653">
                  <c:v>68826.5</c:v>
                </c:pt>
                <c:pt idx="137654">
                  <c:v>68827</c:v>
                </c:pt>
                <c:pt idx="137655">
                  <c:v>68827.5</c:v>
                </c:pt>
                <c:pt idx="137656">
                  <c:v>68828</c:v>
                </c:pt>
                <c:pt idx="137657">
                  <c:v>68828.5</c:v>
                </c:pt>
                <c:pt idx="137658">
                  <c:v>68829</c:v>
                </c:pt>
                <c:pt idx="137659">
                  <c:v>68829.5</c:v>
                </c:pt>
                <c:pt idx="137660">
                  <c:v>68830</c:v>
                </c:pt>
                <c:pt idx="137661">
                  <c:v>68830.5</c:v>
                </c:pt>
                <c:pt idx="137662">
                  <c:v>68831</c:v>
                </c:pt>
                <c:pt idx="137663">
                  <c:v>68831.5</c:v>
                </c:pt>
                <c:pt idx="137664">
                  <c:v>68832</c:v>
                </c:pt>
                <c:pt idx="137665">
                  <c:v>68832.5</c:v>
                </c:pt>
                <c:pt idx="137666">
                  <c:v>68833</c:v>
                </c:pt>
                <c:pt idx="137667">
                  <c:v>68833.5</c:v>
                </c:pt>
                <c:pt idx="137668">
                  <c:v>68834</c:v>
                </c:pt>
                <c:pt idx="137669">
                  <c:v>68834.5</c:v>
                </c:pt>
                <c:pt idx="137670">
                  <c:v>68835</c:v>
                </c:pt>
                <c:pt idx="137671">
                  <c:v>68835.5</c:v>
                </c:pt>
                <c:pt idx="137672">
                  <c:v>68836</c:v>
                </c:pt>
                <c:pt idx="137673">
                  <c:v>68836.5</c:v>
                </c:pt>
                <c:pt idx="137674">
                  <c:v>68837</c:v>
                </c:pt>
                <c:pt idx="137675">
                  <c:v>68837.5</c:v>
                </c:pt>
                <c:pt idx="137676">
                  <c:v>68838</c:v>
                </c:pt>
                <c:pt idx="137677">
                  <c:v>68838.5</c:v>
                </c:pt>
                <c:pt idx="137678">
                  <c:v>68839</c:v>
                </c:pt>
                <c:pt idx="137679">
                  <c:v>68839.5</c:v>
                </c:pt>
                <c:pt idx="137680">
                  <c:v>68840</c:v>
                </c:pt>
                <c:pt idx="137681">
                  <c:v>68840.5</c:v>
                </c:pt>
                <c:pt idx="137682">
                  <c:v>68841</c:v>
                </c:pt>
                <c:pt idx="137683">
                  <c:v>68841.5</c:v>
                </c:pt>
                <c:pt idx="137684">
                  <c:v>68842</c:v>
                </c:pt>
                <c:pt idx="137685">
                  <c:v>68842.5</c:v>
                </c:pt>
                <c:pt idx="137686">
                  <c:v>68843</c:v>
                </c:pt>
                <c:pt idx="137687">
                  <c:v>68843.5</c:v>
                </c:pt>
                <c:pt idx="137688">
                  <c:v>68844</c:v>
                </c:pt>
                <c:pt idx="137689">
                  <c:v>68844.5</c:v>
                </c:pt>
                <c:pt idx="137690">
                  <c:v>68845</c:v>
                </c:pt>
                <c:pt idx="137691">
                  <c:v>68845.5</c:v>
                </c:pt>
                <c:pt idx="137692">
                  <c:v>68846</c:v>
                </c:pt>
                <c:pt idx="137693">
                  <c:v>68846.5</c:v>
                </c:pt>
                <c:pt idx="137694">
                  <c:v>68847</c:v>
                </c:pt>
                <c:pt idx="137695">
                  <c:v>68847.5</c:v>
                </c:pt>
                <c:pt idx="137696">
                  <c:v>68848</c:v>
                </c:pt>
                <c:pt idx="137697">
                  <c:v>68848.5</c:v>
                </c:pt>
                <c:pt idx="137698">
                  <c:v>68849</c:v>
                </c:pt>
                <c:pt idx="137699">
                  <c:v>68849.5</c:v>
                </c:pt>
                <c:pt idx="137700">
                  <c:v>68850</c:v>
                </c:pt>
                <c:pt idx="137701">
                  <c:v>68850.5</c:v>
                </c:pt>
                <c:pt idx="137702">
                  <c:v>68851</c:v>
                </c:pt>
                <c:pt idx="137703">
                  <c:v>68851.5</c:v>
                </c:pt>
                <c:pt idx="137704">
                  <c:v>68852</c:v>
                </c:pt>
                <c:pt idx="137705">
                  <c:v>68852.5</c:v>
                </c:pt>
                <c:pt idx="137706">
                  <c:v>68853</c:v>
                </c:pt>
                <c:pt idx="137707">
                  <c:v>68853.5</c:v>
                </c:pt>
                <c:pt idx="137708">
                  <c:v>68854</c:v>
                </c:pt>
                <c:pt idx="137709">
                  <c:v>68854.5</c:v>
                </c:pt>
                <c:pt idx="137710">
                  <c:v>68855</c:v>
                </c:pt>
                <c:pt idx="137711">
                  <c:v>68855.5</c:v>
                </c:pt>
                <c:pt idx="137712">
                  <c:v>68856</c:v>
                </c:pt>
                <c:pt idx="137713">
                  <c:v>68856.5</c:v>
                </c:pt>
                <c:pt idx="137714">
                  <c:v>68857</c:v>
                </c:pt>
                <c:pt idx="137715">
                  <c:v>68857.5</c:v>
                </c:pt>
                <c:pt idx="137716">
                  <c:v>68858</c:v>
                </c:pt>
                <c:pt idx="137717">
                  <c:v>68858.5</c:v>
                </c:pt>
                <c:pt idx="137718">
                  <c:v>68859</c:v>
                </c:pt>
                <c:pt idx="137719">
                  <c:v>68859.5</c:v>
                </c:pt>
                <c:pt idx="137720">
                  <c:v>68860</c:v>
                </c:pt>
                <c:pt idx="137721">
                  <c:v>68860.5</c:v>
                </c:pt>
                <c:pt idx="137722">
                  <c:v>68861</c:v>
                </c:pt>
                <c:pt idx="137723">
                  <c:v>68861.5</c:v>
                </c:pt>
                <c:pt idx="137724">
                  <c:v>68862</c:v>
                </c:pt>
                <c:pt idx="137725">
                  <c:v>68862.5</c:v>
                </c:pt>
                <c:pt idx="137726">
                  <c:v>68863</c:v>
                </c:pt>
                <c:pt idx="137727">
                  <c:v>68863.5</c:v>
                </c:pt>
                <c:pt idx="137728">
                  <c:v>68864</c:v>
                </c:pt>
                <c:pt idx="137729">
                  <c:v>68864.5</c:v>
                </c:pt>
                <c:pt idx="137730">
                  <c:v>68865</c:v>
                </c:pt>
                <c:pt idx="137731">
                  <c:v>68865.5</c:v>
                </c:pt>
                <c:pt idx="137732">
                  <c:v>68866</c:v>
                </c:pt>
                <c:pt idx="137733">
                  <c:v>68866.5</c:v>
                </c:pt>
                <c:pt idx="137734">
                  <c:v>68867</c:v>
                </c:pt>
                <c:pt idx="137735">
                  <c:v>68867.5</c:v>
                </c:pt>
                <c:pt idx="137736">
                  <c:v>68868</c:v>
                </c:pt>
                <c:pt idx="137737">
                  <c:v>68868.5</c:v>
                </c:pt>
                <c:pt idx="137738">
                  <c:v>68869</c:v>
                </c:pt>
                <c:pt idx="137739">
                  <c:v>68869.5</c:v>
                </c:pt>
                <c:pt idx="137740">
                  <c:v>68870</c:v>
                </c:pt>
                <c:pt idx="137741">
                  <c:v>68870.5</c:v>
                </c:pt>
                <c:pt idx="137742">
                  <c:v>68871</c:v>
                </c:pt>
                <c:pt idx="137743">
                  <c:v>68871.5</c:v>
                </c:pt>
                <c:pt idx="137744">
                  <c:v>68872</c:v>
                </c:pt>
                <c:pt idx="137745">
                  <c:v>68872.5</c:v>
                </c:pt>
                <c:pt idx="137746">
                  <c:v>68873</c:v>
                </c:pt>
                <c:pt idx="137747">
                  <c:v>68873.5</c:v>
                </c:pt>
                <c:pt idx="137748">
                  <c:v>68874</c:v>
                </c:pt>
                <c:pt idx="137749">
                  <c:v>68874.5</c:v>
                </c:pt>
                <c:pt idx="137750">
                  <c:v>68875</c:v>
                </c:pt>
                <c:pt idx="137751">
                  <c:v>68875.5</c:v>
                </c:pt>
                <c:pt idx="137752">
                  <c:v>68876</c:v>
                </c:pt>
                <c:pt idx="137753">
                  <c:v>68876.5</c:v>
                </c:pt>
                <c:pt idx="137754">
                  <c:v>68877</c:v>
                </c:pt>
                <c:pt idx="137755">
                  <c:v>68877.5</c:v>
                </c:pt>
                <c:pt idx="137756">
                  <c:v>68878</c:v>
                </c:pt>
                <c:pt idx="137757">
                  <c:v>68878.5</c:v>
                </c:pt>
                <c:pt idx="137758">
                  <c:v>68879</c:v>
                </c:pt>
                <c:pt idx="137759">
                  <c:v>68879.5</c:v>
                </c:pt>
                <c:pt idx="137760">
                  <c:v>68880</c:v>
                </c:pt>
                <c:pt idx="137761">
                  <c:v>68880.5</c:v>
                </c:pt>
                <c:pt idx="137762">
                  <c:v>68881</c:v>
                </c:pt>
                <c:pt idx="137763">
                  <c:v>68881.5</c:v>
                </c:pt>
                <c:pt idx="137764">
                  <c:v>68882</c:v>
                </c:pt>
                <c:pt idx="137765">
                  <c:v>68882.5</c:v>
                </c:pt>
                <c:pt idx="137766">
                  <c:v>68883</c:v>
                </c:pt>
                <c:pt idx="137767">
                  <c:v>68883.5</c:v>
                </c:pt>
                <c:pt idx="137768">
                  <c:v>68884</c:v>
                </c:pt>
                <c:pt idx="137769">
                  <c:v>68884.5</c:v>
                </c:pt>
                <c:pt idx="137770">
                  <c:v>68885</c:v>
                </c:pt>
                <c:pt idx="137771">
                  <c:v>68885.5</c:v>
                </c:pt>
                <c:pt idx="137772">
                  <c:v>68886</c:v>
                </c:pt>
                <c:pt idx="137773">
                  <c:v>68886.5</c:v>
                </c:pt>
                <c:pt idx="137774">
                  <c:v>68887</c:v>
                </c:pt>
                <c:pt idx="137775">
                  <c:v>68887.5</c:v>
                </c:pt>
                <c:pt idx="137776">
                  <c:v>68888</c:v>
                </c:pt>
                <c:pt idx="137777">
                  <c:v>68888.5</c:v>
                </c:pt>
                <c:pt idx="137778">
                  <c:v>68889</c:v>
                </c:pt>
                <c:pt idx="137779">
                  <c:v>68889.5</c:v>
                </c:pt>
                <c:pt idx="137780">
                  <c:v>68890</c:v>
                </c:pt>
                <c:pt idx="137781">
                  <c:v>68890.5</c:v>
                </c:pt>
                <c:pt idx="137782">
                  <c:v>68891</c:v>
                </c:pt>
                <c:pt idx="137783">
                  <c:v>68891.5</c:v>
                </c:pt>
                <c:pt idx="137784">
                  <c:v>68892</c:v>
                </c:pt>
                <c:pt idx="137785">
                  <c:v>68892.5</c:v>
                </c:pt>
                <c:pt idx="137786">
                  <c:v>68893</c:v>
                </c:pt>
                <c:pt idx="137787">
                  <c:v>68893.5</c:v>
                </c:pt>
                <c:pt idx="137788">
                  <c:v>68894</c:v>
                </c:pt>
                <c:pt idx="137789">
                  <c:v>68894.5</c:v>
                </c:pt>
                <c:pt idx="137790">
                  <c:v>68895</c:v>
                </c:pt>
                <c:pt idx="137791">
                  <c:v>68895.5</c:v>
                </c:pt>
                <c:pt idx="137792">
                  <c:v>68896</c:v>
                </c:pt>
                <c:pt idx="137793">
                  <c:v>68896.5</c:v>
                </c:pt>
                <c:pt idx="137794">
                  <c:v>68897</c:v>
                </c:pt>
                <c:pt idx="137795">
                  <c:v>68897.5</c:v>
                </c:pt>
                <c:pt idx="137796">
                  <c:v>68898</c:v>
                </c:pt>
                <c:pt idx="137797">
                  <c:v>68898.5</c:v>
                </c:pt>
                <c:pt idx="137798">
                  <c:v>68899</c:v>
                </c:pt>
                <c:pt idx="137799">
                  <c:v>68899.5</c:v>
                </c:pt>
                <c:pt idx="137800">
                  <c:v>68900</c:v>
                </c:pt>
                <c:pt idx="137801">
                  <c:v>68900.5</c:v>
                </c:pt>
                <c:pt idx="137802">
                  <c:v>68901</c:v>
                </c:pt>
                <c:pt idx="137803">
                  <c:v>68901.5</c:v>
                </c:pt>
                <c:pt idx="137804">
                  <c:v>68902</c:v>
                </c:pt>
                <c:pt idx="137805">
                  <c:v>68902.5</c:v>
                </c:pt>
                <c:pt idx="137806">
                  <c:v>68903</c:v>
                </c:pt>
                <c:pt idx="137807">
                  <c:v>68903.5</c:v>
                </c:pt>
                <c:pt idx="137808">
                  <c:v>68904</c:v>
                </c:pt>
                <c:pt idx="137809">
                  <c:v>68904.5</c:v>
                </c:pt>
                <c:pt idx="137810">
                  <c:v>68905</c:v>
                </c:pt>
                <c:pt idx="137811">
                  <c:v>68905.5</c:v>
                </c:pt>
                <c:pt idx="137812">
                  <c:v>68906</c:v>
                </c:pt>
                <c:pt idx="137813">
                  <c:v>68906.5</c:v>
                </c:pt>
                <c:pt idx="137814">
                  <c:v>68907</c:v>
                </c:pt>
                <c:pt idx="137815">
                  <c:v>68907.5</c:v>
                </c:pt>
                <c:pt idx="137816">
                  <c:v>68908</c:v>
                </c:pt>
                <c:pt idx="137817">
                  <c:v>68908.5</c:v>
                </c:pt>
                <c:pt idx="137818">
                  <c:v>68909</c:v>
                </c:pt>
                <c:pt idx="137819">
                  <c:v>68909.5</c:v>
                </c:pt>
                <c:pt idx="137820">
                  <c:v>68910</c:v>
                </c:pt>
                <c:pt idx="137821">
                  <c:v>68910.5</c:v>
                </c:pt>
                <c:pt idx="137822">
                  <c:v>68911</c:v>
                </c:pt>
                <c:pt idx="137823">
                  <c:v>68911.5</c:v>
                </c:pt>
                <c:pt idx="137824">
                  <c:v>68912</c:v>
                </c:pt>
                <c:pt idx="137825">
                  <c:v>68912.5</c:v>
                </c:pt>
                <c:pt idx="137826">
                  <c:v>68913</c:v>
                </c:pt>
                <c:pt idx="137827">
                  <c:v>68913.5</c:v>
                </c:pt>
                <c:pt idx="137828">
                  <c:v>68914</c:v>
                </c:pt>
                <c:pt idx="137829">
                  <c:v>68914.5</c:v>
                </c:pt>
                <c:pt idx="137830">
                  <c:v>68915</c:v>
                </c:pt>
                <c:pt idx="137831">
                  <c:v>68915.5</c:v>
                </c:pt>
                <c:pt idx="137832">
                  <c:v>68916</c:v>
                </c:pt>
                <c:pt idx="137833">
                  <c:v>68916.5</c:v>
                </c:pt>
                <c:pt idx="137834">
                  <c:v>68917</c:v>
                </c:pt>
                <c:pt idx="137835">
                  <c:v>68917.5</c:v>
                </c:pt>
                <c:pt idx="137836">
                  <c:v>68918</c:v>
                </c:pt>
                <c:pt idx="137837">
                  <c:v>68918.5</c:v>
                </c:pt>
                <c:pt idx="137838">
                  <c:v>68919</c:v>
                </c:pt>
                <c:pt idx="137839">
                  <c:v>68919.5</c:v>
                </c:pt>
                <c:pt idx="137840">
                  <c:v>68920</c:v>
                </c:pt>
                <c:pt idx="137841">
                  <c:v>68920.5</c:v>
                </c:pt>
                <c:pt idx="137842">
                  <c:v>68921</c:v>
                </c:pt>
                <c:pt idx="137843">
                  <c:v>68921.5</c:v>
                </c:pt>
                <c:pt idx="137844">
                  <c:v>68922</c:v>
                </c:pt>
                <c:pt idx="137845">
                  <c:v>68922.5</c:v>
                </c:pt>
                <c:pt idx="137846">
                  <c:v>68923</c:v>
                </c:pt>
                <c:pt idx="137847">
                  <c:v>68923.5</c:v>
                </c:pt>
                <c:pt idx="137848">
                  <c:v>68924</c:v>
                </c:pt>
                <c:pt idx="137849">
                  <c:v>68924.5</c:v>
                </c:pt>
                <c:pt idx="137850">
                  <c:v>68925</c:v>
                </c:pt>
                <c:pt idx="137851">
                  <c:v>68925.5</c:v>
                </c:pt>
                <c:pt idx="137852">
                  <c:v>68926</c:v>
                </c:pt>
                <c:pt idx="137853">
                  <c:v>68926.5</c:v>
                </c:pt>
                <c:pt idx="137854">
                  <c:v>68927</c:v>
                </c:pt>
                <c:pt idx="137855">
                  <c:v>68927.5</c:v>
                </c:pt>
                <c:pt idx="137856">
                  <c:v>68928</c:v>
                </c:pt>
                <c:pt idx="137857">
                  <c:v>68928.5</c:v>
                </c:pt>
                <c:pt idx="137858">
                  <c:v>68929</c:v>
                </c:pt>
                <c:pt idx="137859">
                  <c:v>68929.5</c:v>
                </c:pt>
                <c:pt idx="137860">
                  <c:v>68930</c:v>
                </c:pt>
                <c:pt idx="137861">
                  <c:v>68930.5</c:v>
                </c:pt>
                <c:pt idx="137862">
                  <c:v>68931</c:v>
                </c:pt>
                <c:pt idx="137863">
                  <c:v>68931.5</c:v>
                </c:pt>
                <c:pt idx="137864">
                  <c:v>68932</c:v>
                </c:pt>
                <c:pt idx="137865">
                  <c:v>68932.5</c:v>
                </c:pt>
                <c:pt idx="137866">
                  <c:v>68933</c:v>
                </c:pt>
                <c:pt idx="137867">
                  <c:v>68933.5</c:v>
                </c:pt>
                <c:pt idx="137868">
                  <c:v>68934</c:v>
                </c:pt>
                <c:pt idx="137869">
                  <c:v>68934.5</c:v>
                </c:pt>
                <c:pt idx="137870">
                  <c:v>68935</c:v>
                </c:pt>
                <c:pt idx="137871">
                  <c:v>68935.5</c:v>
                </c:pt>
                <c:pt idx="137872">
                  <c:v>68936</c:v>
                </c:pt>
                <c:pt idx="137873">
                  <c:v>68936.5</c:v>
                </c:pt>
                <c:pt idx="137874">
                  <c:v>68937</c:v>
                </c:pt>
                <c:pt idx="137875">
                  <c:v>68937.5</c:v>
                </c:pt>
                <c:pt idx="137876">
                  <c:v>68938</c:v>
                </c:pt>
                <c:pt idx="137877">
                  <c:v>68938.5</c:v>
                </c:pt>
                <c:pt idx="137878">
                  <c:v>68939</c:v>
                </c:pt>
                <c:pt idx="137879">
                  <c:v>68939.5</c:v>
                </c:pt>
                <c:pt idx="137880">
                  <c:v>68940</c:v>
                </c:pt>
                <c:pt idx="137881">
                  <c:v>68940.5</c:v>
                </c:pt>
                <c:pt idx="137882">
                  <c:v>68941</c:v>
                </c:pt>
                <c:pt idx="137883">
                  <c:v>68941.5</c:v>
                </c:pt>
                <c:pt idx="137884">
                  <c:v>68942</c:v>
                </c:pt>
                <c:pt idx="137885">
                  <c:v>68942.5</c:v>
                </c:pt>
                <c:pt idx="137886">
                  <c:v>68943</c:v>
                </c:pt>
                <c:pt idx="137887">
                  <c:v>68943.5</c:v>
                </c:pt>
                <c:pt idx="137888">
                  <c:v>68944</c:v>
                </c:pt>
                <c:pt idx="137889">
                  <c:v>68944.5</c:v>
                </c:pt>
                <c:pt idx="137890">
                  <c:v>68945</c:v>
                </c:pt>
                <c:pt idx="137891">
                  <c:v>68945.5</c:v>
                </c:pt>
                <c:pt idx="137892">
                  <c:v>68946</c:v>
                </c:pt>
                <c:pt idx="137893">
                  <c:v>68946.5</c:v>
                </c:pt>
                <c:pt idx="137894">
                  <c:v>68947</c:v>
                </c:pt>
                <c:pt idx="137895">
                  <c:v>68947.5</c:v>
                </c:pt>
                <c:pt idx="137896">
                  <c:v>68948</c:v>
                </c:pt>
                <c:pt idx="137897">
                  <c:v>68948.5</c:v>
                </c:pt>
                <c:pt idx="137898">
                  <c:v>68949</c:v>
                </c:pt>
                <c:pt idx="137899">
                  <c:v>68949.5</c:v>
                </c:pt>
                <c:pt idx="137900">
                  <c:v>68950</c:v>
                </c:pt>
                <c:pt idx="137901">
                  <c:v>68950.5</c:v>
                </c:pt>
                <c:pt idx="137902">
                  <c:v>68951</c:v>
                </c:pt>
                <c:pt idx="137903">
                  <c:v>68951.5</c:v>
                </c:pt>
                <c:pt idx="137904">
                  <c:v>68952</c:v>
                </c:pt>
                <c:pt idx="137905">
                  <c:v>68952.5</c:v>
                </c:pt>
                <c:pt idx="137906">
                  <c:v>68953</c:v>
                </c:pt>
                <c:pt idx="137907">
                  <c:v>68953.5</c:v>
                </c:pt>
                <c:pt idx="137908">
                  <c:v>68954</c:v>
                </c:pt>
                <c:pt idx="137909">
                  <c:v>68954.5</c:v>
                </c:pt>
                <c:pt idx="137910">
                  <c:v>68955</c:v>
                </c:pt>
                <c:pt idx="137911">
                  <c:v>68955.5</c:v>
                </c:pt>
                <c:pt idx="137912">
                  <c:v>68956</c:v>
                </c:pt>
                <c:pt idx="137913">
                  <c:v>68956.5</c:v>
                </c:pt>
                <c:pt idx="137914">
                  <c:v>68957</c:v>
                </c:pt>
                <c:pt idx="137915">
                  <c:v>68957.5</c:v>
                </c:pt>
                <c:pt idx="137916">
                  <c:v>68958</c:v>
                </c:pt>
                <c:pt idx="137917">
                  <c:v>68958.5</c:v>
                </c:pt>
                <c:pt idx="137918">
                  <c:v>68959</c:v>
                </c:pt>
                <c:pt idx="137919">
                  <c:v>68959.5</c:v>
                </c:pt>
                <c:pt idx="137920">
                  <c:v>68960</c:v>
                </c:pt>
                <c:pt idx="137921">
                  <c:v>68960.5</c:v>
                </c:pt>
                <c:pt idx="137922">
                  <c:v>68961</c:v>
                </c:pt>
                <c:pt idx="137923">
                  <c:v>68961.5</c:v>
                </c:pt>
                <c:pt idx="137924">
                  <c:v>68962</c:v>
                </c:pt>
                <c:pt idx="137925">
                  <c:v>68962.5</c:v>
                </c:pt>
                <c:pt idx="137926">
                  <c:v>68963</c:v>
                </c:pt>
                <c:pt idx="137927">
                  <c:v>68963.5</c:v>
                </c:pt>
                <c:pt idx="137928">
                  <c:v>68964</c:v>
                </c:pt>
                <c:pt idx="137929">
                  <c:v>68964.5</c:v>
                </c:pt>
                <c:pt idx="137930">
                  <c:v>68965</c:v>
                </c:pt>
                <c:pt idx="137931">
                  <c:v>68965.5</c:v>
                </c:pt>
                <c:pt idx="137932">
                  <c:v>68966</c:v>
                </c:pt>
                <c:pt idx="137933">
                  <c:v>68966.5</c:v>
                </c:pt>
                <c:pt idx="137934">
                  <c:v>68967</c:v>
                </c:pt>
                <c:pt idx="137935">
                  <c:v>68967.5</c:v>
                </c:pt>
                <c:pt idx="137936">
                  <c:v>68968</c:v>
                </c:pt>
                <c:pt idx="137937">
                  <c:v>68968.5</c:v>
                </c:pt>
                <c:pt idx="137938">
                  <c:v>68969</c:v>
                </c:pt>
                <c:pt idx="137939">
                  <c:v>68969.5</c:v>
                </c:pt>
                <c:pt idx="137940">
                  <c:v>68970</c:v>
                </c:pt>
                <c:pt idx="137941">
                  <c:v>68970.5</c:v>
                </c:pt>
                <c:pt idx="137942">
                  <c:v>68971</c:v>
                </c:pt>
                <c:pt idx="137943">
                  <c:v>68971.5</c:v>
                </c:pt>
                <c:pt idx="137944">
                  <c:v>68972</c:v>
                </c:pt>
                <c:pt idx="137945">
                  <c:v>68972.5</c:v>
                </c:pt>
                <c:pt idx="137946">
                  <c:v>68973</c:v>
                </c:pt>
                <c:pt idx="137947">
                  <c:v>68973.5</c:v>
                </c:pt>
                <c:pt idx="137948">
                  <c:v>68974</c:v>
                </c:pt>
                <c:pt idx="137949">
                  <c:v>68974.5</c:v>
                </c:pt>
                <c:pt idx="137950">
                  <c:v>68975</c:v>
                </c:pt>
                <c:pt idx="137951">
                  <c:v>68975.5</c:v>
                </c:pt>
                <c:pt idx="137952">
                  <c:v>68976</c:v>
                </c:pt>
                <c:pt idx="137953">
                  <c:v>68976.5</c:v>
                </c:pt>
                <c:pt idx="137954">
                  <c:v>68977</c:v>
                </c:pt>
                <c:pt idx="137955">
                  <c:v>68977.5</c:v>
                </c:pt>
                <c:pt idx="137956">
                  <c:v>68978</c:v>
                </c:pt>
                <c:pt idx="137957">
                  <c:v>68978.5</c:v>
                </c:pt>
                <c:pt idx="137958">
                  <c:v>68979</c:v>
                </c:pt>
                <c:pt idx="137959">
                  <c:v>68979.5</c:v>
                </c:pt>
                <c:pt idx="137960">
                  <c:v>68980</c:v>
                </c:pt>
                <c:pt idx="137961">
                  <c:v>68980.5</c:v>
                </c:pt>
                <c:pt idx="137962">
                  <c:v>68981</c:v>
                </c:pt>
                <c:pt idx="137963">
                  <c:v>68981.5</c:v>
                </c:pt>
                <c:pt idx="137964">
                  <c:v>68982</c:v>
                </c:pt>
                <c:pt idx="137965">
                  <c:v>68982.5</c:v>
                </c:pt>
                <c:pt idx="137966">
                  <c:v>68983</c:v>
                </c:pt>
                <c:pt idx="137967">
                  <c:v>68983.5</c:v>
                </c:pt>
                <c:pt idx="137968">
                  <c:v>68984</c:v>
                </c:pt>
                <c:pt idx="137969">
                  <c:v>68984.5</c:v>
                </c:pt>
                <c:pt idx="137970">
                  <c:v>68985</c:v>
                </c:pt>
                <c:pt idx="137971">
                  <c:v>68985.5</c:v>
                </c:pt>
                <c:pt idx="137972">
                  <c:v>68986</c:v>
                </c:pt>
                <c:pt idx="137973">
                  <c:v>68986.5</c:v>
                </c:pt>
                <c:pt idx="137974">
                  <c:v>68987</c:v>
                </c:pt>
                <c:pt idx="137975">
                  <c:v>68987.5</c:v>
                </c:pt>
                <c:pt idx="137976">
                  <c:v>68988</c:v>
                </c:pt>
                <c:pt idx="137977">
                  <c:v>68988.5</c:v>
                </c:pt>
                <c:pt idx="137978">
                  <c:v>68989</c:v>
                </c:pt>
                <c:pt idx="137979">
                  <c:v>68989.5</c:v>
                </c:pt>
                <c:pt idx="137980">
                  <c:v>68990</c:v>
                </c:pt>
                <c:pt idx="137981">
                  <c:v>68990.5</c:v>
                </c:pt>
                <c:pt idx="137982">
                  <c:v>68991</c:v>
                </c:pt>
                <c:pt idx="137983">
                  <c:v>68991.5</c:v>
                </c:pt>
                <c:pt idx="137984">
                  <c:v>68992</c:v>
                </c:pt>
                <c:pt idx="137985">
                  <c:v>68992.5</c:v>
                </c:pt>
                <c:pt idx="137986">
                  <c:v>68993</c:v>
                </c:pt>
                <c:pt idx="137987">
                  <c:v>68993.5</c:v>
                </c:pt>
                <c:pt idx="137988">
                  <c:v>68994</c:v>
                </c:pt>
                <c:pt idx="137989">
                  <c:v>68994.5</c:v>
                </c:pt>
                <c:pt idx="137990">
                  <c:v>68995</c:v>
                </c:pt>
                <c:pt idx="137991">
                  <c:v>68995.5</c:v>
                </c:pt>
                <c:pt idx="137992">
                  <c:v>68996</c:v>
                </c:pt>
                <c:pt idx="137993">
                  <c:v>68996.5</c:v>
                </c:pt>
                <c:pt idx="137994">
                  <c:v>68997</c:v>
                </c:pt>
                <c:pt idx="137995">
                  <c:v>68997.5</c:v>
                </c:pt>
                <c:pt idx="137996">
                  <c:v>68998</c:v>
                </c:pt>
                <c:pt idx="137997">
                  <c:v>68998.5</c:v>
                </c:pt>
                <c:pt idx="137998">
                  <c:v>68999</c:v>
                </c:pt>
                <c:pt idx="137999">
                  <c:v>68999.5</c:v>
                </c:pt>
                <c:pt idx="138000">
                  <c:v>69000</c:v>
                </c:pt>
                <c:pt idx="138001">
                  <c:v>69000.5</c:v>
                </c:pt>
                <c:pt idx="138002">
                  <c:v>69001</c:v>
                </c:pt>
                <c:pt idx="138003">
                  <c:v>69001.5</c:v>
                </c:pt>
                <c:pt idx="138004">
                  <c:v>69002</c:v>
                </c:pt>
                <c:pt idx="138005">
                  <c:v>69002.5</c:v>
                </c:pt>
                <c:pt idx="138006">
                  <c:v>69003</c:v>
                </c:pt>
                <c:pt idx="138007">
                  <c:v>69003.5</c:v>
                </c:pt>
                <c:pt idx="138008">
                  <c:v>69004</c:v>
                </c:pt>
                <c:pt idx="138009">
                  <c:v>69004.5</c:v>
                </c:pt>
                <c:pt idx="138010">
                  <c:v>69005</c:v>
                </c:pt>
                <c:pt idx="138011">
                  <c:v>69005.5</c:v>
                </c:pt>
                <c:pt idx="138012">
                  <c:v>69006</c:v>
                </c:pt>
                <c:pt idx="138013">
                  <c:v>69006.5</c:v>
                </c:pt>
                <c:pt idx="138014">
                  <c:v>69007</c:v>
                </c:pt>
                <c:pt idx="138015">
                  <c:v>69007.5</c:v>
                </c:pt>
                <c:pt idx="138016">
                  <c:v>69008</c:v>
                </c:pt>
                <c:pt idx="138017">
                  <c:v>69008.5</c:v>
                </c:pt>
                <c:pt idx="138018">
                  <c:v>69009</c:v>
                </c:pt>
                <c:pt idx="138019">
                  <c:v>69009.5</c:v>
                </c:pt>
                <c:pt idx="138020">
                  <c:v>69010</c:v>
                </c:pt>
                <c:pt idx="138021">
                  <c:v>69010.5</c:v>
                </c:pt>
                <c:pt idx="138022">
                  <c:v>69011</c:v>
                </c:pt>
                <c:pt idx="138023">
                  <c:v>69011.5</c:v>
                </c:pt>
                <c:pt idx="138024">
                  <c:v>69012</c:v>
                </c:pt>
                <c:pt idx="138025">
                  <c:v>69012.5</c:v>
                </c:pt>
                <c:pt idx="138026">
                  <c:v>69013</c:v>
                </c:pt>
                <c:pt idx="138027">
                  <c:v>69013.5</c:v>
                </c:pt>
                <c:pt idx="138028">
                  <c:v>69014</c:v>
                </c:pt>
                <c:pt idx="138029">
                  <c:v>69014.5</c:v>
                </c:pt>
                <c:pt idx="138030">
                  <c:v>69015</c:v>
                </c:pt>
                <c:pt idx="138031">
                  <c:v>69015.5</c:v>
                </c:pt>
                <c:pt idx="138032">
                  <c:v>69016</c:v>
                </c:pt>
                <c:pt idx="138033">
                  <c:v>69016.5</c:v>
                </c:pt>
                <c:pt idx="138034">
                  <c:v>69017</c:v>
                </c:pt>
                <c:pt idx="138035">
                  <c:v>69017.5</c:v>
                </c:pt>
                <c:pt idx="138036">
                  <c:v>69018</c:v>
                </c:pt>
                <c:pt idx="138037">
                  <c:v>69018.5</c:v>
                </c:pt>
                <c:pt idx="138038">
                  <c:v>69019</c:v>
                </c:pt>
                <c:pt idx="138039">
                  <c:v>69019.5</c:v>
                </c:pt>
                <c:pt idx="138040">
                  <c:v>69020</c:v>
                </c:pt>
                <c:pt idx="138041">
                  <c:v>69020.5</c:v>
                </c:pt>
                <c:pt idx="138042">
                  <c:v>69021</c:v>
                </c:pt>
                <c:pt idx="138043">
                  <c:v>69021.5</c:v>
                </c:pt>
                <c:pt idx="138044">
                  <c:v>69022</c:v>
                </c:pt>
                <c:pt idx="138045">
                  <c:v>69022.5</c:v>
                </c:pt>
                <c:pt idx="138046">
                  <c:v>69023</c:v>
                </c:pt>
                <c:pt idx="138047">
                  <c:v>69023.5</c:v>
                </c:pt>
                <c:pt idx="138048">
                  <c:v>69024</c:v>
                </c:pt>
                <c:pt idx="138049">
                  <c:v>69024.5</c:v>
                </c:pt>
                <c:pt idx="138050">
                  <c:v>69025</c:v>
                </c:pt>
                <c:pt idx="138051">
                  <c:v>69025.5</c:v>
                </c:pt>
                <c:pt idx="138052">
                  <c:v>69026</c:v>
                </c:pt>
                <c:pt idx="138053">
                  <c:v>69026.5</c:v>
                </c:pt>
                <c:pt idx="138054">
                  <c:v>69027</c:v>
                </c:pt>
                <c:pt idx="138055">
                  <c:v>69027.5</c:v>
                </c:pt>
                <c:pt idx="138056">
                  <c:v>69028</c:v>
                </c:pt>
                <c:pt idx="138057">
                  <c:v>69028.5</c:v>
                </c:pt>
                <c:pt idx="138058">
                  <c:v>69029</c:v>
                </c:pt>
                <c:pt idx="138059">
                  <c:v>69029.5</c:v>
                </c:pt>
                <c:pt idx="138060">
                  <c:v>69030</c:v>
                </c:pt>
                <c:pt idx="138061">
                  <c:v>69030.5</c:v>
                </c:pt>
                <c:pt idx="138062">
                  <c:v>69031</c:v>
                </c:pt>
                <c:pt idx="138063">
                  <c:v>69031.5</c:v>
                </c:pt>
                <c:pt idx="138064">
                  <c:v>69032</c:v>
                </c:pt>
                <c:pt idx="138065">
                  <c:v>69032.5</c:v>
                </c:pt>
                <c:pt idx="138066">
                  <c:v>69033</c:v>
                </c:pt>
                <c:pt idx="138067">
                  <c:v>69033.5</c:v>
                </c:pt>
                <c:pt idx="138068">
                  <c:v>69034</c:v>
                </c:pt>
                <c:pt idx="138069">
                  <c:v>69034.5</c:v>
                </c:pt>
                <c:pt idx="138070">
                  <c:v>69035</c:v>
                </c:pt>
                <c:pt idx="138071">
                  <c:v>69035.5</c:v>
                </c:pt>
                <c:pt idx="138072">
                  <c:v>69036</c:v>
                </c:pt>
                <c:pt idx="138073">
                  <c:v>69036.5</c:v>
                </c:pt>
                <c:pt idx="138074">
                  <c:v>69037</c:v>
                </c:pt>
                <c:pt idx="138075">
                  <c:v>69037.5</c:v>
                </c:pt>
                <c:pt idx="138076">
                  <c:v>69038</c:v>
                </c:pt>
                <c:pt idx="138077">
                  <c:v>69038.5</c:v>
                </c:pt>
                <c:pt idx="138078">
                  <c:v>69039</c:v>
                </c:pt>
                <c:pt idx="138079">
                  <c:v>69039.5</c:v>
                </c:pt>
                <c:pt idx="138080">
                  <c:v>69040</c:v>
                </c:pt>
                <c:pt idx="138081">
                  <c:v>69040.5</c:v>
                </c:pt>
                <c:pt idx="138082">
                  <c:v>69041</c:v>
                </c:pt>
                <c:pt idx="138083">
                  <c:v>69041.5</c:v>
                </c:pt>
                <c:pt idx="138084">
                  <c:v>69042</c:v>
                </c:pt>
                <c:pt idx="138085">
                  <c:v>69042.5</c:v>
                </c:pt>
                <c:pt idx="138086">
                  <c:v>69043</c:v>
                </c:pt>
                <c:pt idx="138087">
                  <c:v>69043.5</c:v>
                </c:pt>
                <c:pt idx="138088">
                  <c:v>69044</c:v>
                </c:pt>
                <c:pt idx="138089">
                  <c:v>69044.5</c:v>
                </c:pt>
                <c:pt idx="138090">
                  <c:v>69045</c:v>
                </c:pt>
                <c:pt idx="138091">
                  <c:v>69045.5</c:v>
                </c:pt>
                <c:pt idx="138092">
                  <c:v>69046</c:v>
                </c:pt>
                <c:pt idx="138093">
                  <c:v>69046.5</c:v>
                </c:pt>
                <c:pt idx="138094">
                  <c:v>69047</c:v>
                </c:pt>
                <c:pt idx="138095">
                  <c:v>69047.5</c:v>
                </c:pt>
                <c:pt idx="138096">
                  <c:v>69048</c:v>
                </c:pt>
                <c:pt idx="138097">
                  <c:v>69048.5</c:v>
                </c:pt>
                <c:pt idx="138098">
                  <c:v>69049</c:v>
                </c:pt>
                <c:pt idx="138099">
                  <c:v>69049.5</c:v>
                </c:pt>
                <c:pt idx="138100">
                  <c:v>69050</c:v>
                </c:pt>
                <c:pt idx="138101">
                  <c:v>69050.5</c:v>
                </c:pt>
                <c:pt idx="138102">
                  <c:v>69051</c:v>
                </c:pt>
                <c:pt idx="138103">
                  <c:v>69051.5</c:v>
                </c:pt>
                <c:pt idx="138104">
                  <c:v>69052</c:v>
                </c:pt>
                <c:pt idx="138105">
                  <c:v>69052.5</c:v>
                </c:pt>
                <c:pt idx="138106">
                  <c:v>69053</c:v>
                </c:pt>
                <c:pt idx="138107">
                  <c:v>69053.5</c:v>
                </c:pt>
                <c:pt idx="138108">
                  <c:v>69054</c:v>
                </c:pt>
                <c:pt idx="138109">
                  <c:v>69054.5</c:v>
                </c:pt>
                <c:pt idx="138110">
                  <c:v>69055</c:v>
                </c:pt>
                <c:pt idx="138111">
                  <c:v>69055.5</c:v>
                </c:pt>
                <c:pt idx="138112">
                  <c:v>69056</c:v>
                </c:pt>
                <c:pt idx="138113">
                  <c:v>69056.5</c:v>
                </c:pt>
                <c:pt idx="138114">
                  <c:v>69057</c:v>
                </c:pt>
                <c:pt idx="138115">
                  <c:v>69057.5</c:v>
                </c:pt>
                <c:pt idx="138116">
                  <c:v>69058</c:v>
                </c:pt>
                <c:pt idx="138117">
                  <c:v>69058.5</c:v>
                </c:pt>
                <c:pt idx="138118">
                  <c:v>69059</c:v>
                </c:pt>
                <c:pt idx="138119">
                  <c:v>69059.5</c:v>
                </c:pt>
                <c:pt idx="138120">
                  <c:v>69060</c:v>
                </c:pt>
                <c:pt idx="138121">
                  <c:v>69060.5</c:v>
                </c:pt>
                <c:pt idx="138122">
                  <c:v>69061</c:v>
                </c:pt>
                <c:pt idx="138123">
                  <c:v>69061.5</c:v>
                </c:pt>
                <c:pt idx="138124">
                  <c:v>69062</c:v>
                </c:pt>
                <c:pt idx="138125">
                  <c:v>69062.5</c:v>
                </c:pt>
                <c:pt idx="138126">
                  <c:v>69063</c:v>
                </c:pt>
                <c:pt idx="138127">
                  <c:v>69063.5</c:v>
                </c:pt>
                <c:pt idx="138128">
                  <c:v>69064</c:v>
                </c:pt>
                <c:pt idx="138129">
                  <c:v>69064.5</c:v>
                </c:pt>
                <c:pt idx="138130">
                  <c:v>69065</c:v>
                </c:pt>
                <c:pt idx="138131">
                  <c:v>69065.5</c:v>
                </c:pt>
                <c:pt idx="138132">
                  <c:v>69066</c:v>
                </c:pt>
                <c:pt idx="138133">
                  <c:v>69066.5</c:v>
                </c:pt>
                <c:pt idx="138134">
                  <c:v>69067</c:v>
                </c:pt>
                <c:pt idx="138135">
                  <c:v>69067.5</c:v>
                </c:pt>
                <c:pt idx="138136">
                  <c:v>69068</c:v>
                </c:pt>
                <c:pt idx="138137">
                  <c:v>69068.5</c:v>
                </c:pt>
                <c:pt idx="138138">
                  <c:v>69069</c:v>
                </c:pt>
                <c:pt idx="138139">
                  <c:v>69069.5</c:v>
                </c:pt>
                <c:pt idx="138140">
                  <c:v>69070</c:v>
                </c:pt>
                <c:pt idx="138141">
                  <c:v>69070.5</c:v>
                </c:pt>
                <c:pt idx="138142">
                  <c:v>69071</c:v>
                </c:pt>
                <c:pt idx="138143">
                  <c:v>69071.5</c:v>
                </c:pt>
                <c:pt idx="138144">
                  <c:v>69072</c:v>
                </c:pt>
                <c:pt idx="138145">
                  <c:v>69072.5</c:v>
                </c:pt>
                <c:pt idx="138146">
                  <c:v>69073</c:v>
                </c:pt>
                <c:pt idx="138147">
                  <c:v>69073.5</c:v>
                </c:pt>
                <c:pt idx="138148">
                  <c:v>69074</c:v>
                </c:pt>
                <c:pt idx="138149">
                  <c:v>69074.5</c:v>
                </c:pt>
                <c:pt idx="138150">
                  <c:v>69075</c:v>
                </c:pt>
                <c:pt idx="138151">
                  <c:v>69075.5</c:v>
                </c:pt>
                <c:pt idx="138152">
                  <c:v>69076</c:v>
                </c:pt>
                <c:pt idx="138153">
                  <c:v>69076.5</c:v>
                </c:pt>
                <c:pt idx="138154">
                  <c:v>69077</c:v>
                </c:pt>
                <c:pt idx="138155">
                  <c:v>69077.5</c:v>
                </c:pt>
                <c:pt idx="138156">
                  <c:v>69078</c:v>
                </c:pt>
                <c:pt idx="138157">
                  <c:v>69078.5</c:v>
                </c:pt>
                <c:pt idx="138158">
                  <c:v>69079</c:v>
                </c:pt>
                <c:pt idx="138159">
                  <c:v>69079.5</c:v>
                </c:pt>
                <c:pt idx="138160">
                  <c:v>69080</c:v>
                </c:pt>
                <c:pt idx="138161">
                  <c:v>69080.5</c:v>
                </c:pt>
                <c:pt idx="138162">
                  <c:v>69081</c:v>
                </c:pt>
                <c:pt idx="138163">
                  <c:v>69081.5</c:v>
                </c:pt>
                <c:pt idx="138164">
                  <c:v>69082</c:v>
                </c:pt>
                <c:pt idx="138165">
                  <c:v>69082.5</c:v>
                </c:pt>
                <c:pt idx="138166">
                  <c:v>69083</c:v>
                </c:pt>
                <c:pt idx="138167">
                  <c:v>69083.5</c:v>
                </c:pt>
                <c:pt idx="138168">
                  <c:v>69084</c:v>
                </c:pt>
                <c:pt idx="138169">
                  <c:v>69084.5</c:v>
                </c:pt>
                <c:pt idx="138170">
                  <c:v>69085</c:v>
                </c:pt>
                <c:pt idx="138171">
                  <c:v>69085.5</c:v>
                </c:pt>
                <c:pt idx="138172">
                  <c:v>69086</c:v>
                </c:pt>
                <c:pt idx="138173">
                  <c:v>69086.5</c:v>
                </c:pt>
                <c:pt idx="138174">
                  <c:v>69087</c:v>
                </c:pt>
                <c:pt idx="138175">
                  <c:v>69087.5</c:v>
                </c:pt>
                <c:pt idx="138176">
                  <c:v>69088</c:v>
                </c:pt>
                <c:pt idx="138177">
                  <c:v>69088.5</c:v>
                </c:pt>
                <c:pt idx="138178">
                  <c:v>69089</c:v>
                </c:pt>
                <c:pt idx="138179">
                  <c:v>69089.5</c:v>
                </c:pt>
                <c:pt idx="138180">
                  <c:v>69090</c:v>
                </c:pt>
                <c:pt idx="138181">
                  <c:v>69090.5</c:v>
                </c:pt>
                <c:pt idx="138182">
                  <c:v>69091</c:v>
                </c:pt>
                <c:pt idx="138183">
                  <c:v>69091.5</c:v>
                </c:pt>
                <c:pt idx="138184">
                  <c:v>69092</c:v>
                </c:pt>
                <c:pt idx="138185">
                  <c:v>69092.5</c:v>
                </c:pt>
                <c:pt idx="138186">
                  <c:v>69093</c:v>
                </c:pt>
                <c:pt idx="138187">
                  <c:v>69093.5</c:v>
                </c:pt>
                <c:pt idx="138188">
                  <c:v>69094</c:v>
                </c:pt>
                <c:pt idx="138189">
                  <c:v>69094.5</c:v>
                </c:pt>
                <c:pt idx="138190">
                  <c:v>69095</c:v>
                </c:pt>
                <c:pt idx="138191">
                  <c:v>69095.5</c:v>
                </c:pt>
                <c:pt idx="138192">
                  <c:v>69096</c:v>
                </c:pt>
                <c:pt idx="138193">
                  <c:v>69096.5</c:v>
                </c:pt>
                <c:pt idx="138194">
                  <c:v>69097</c:v>
                </c:pt>
                <c:pt idx="138195">
                  <c:v>69097.5</c:v>
                </c:pt>
                <c:pt idx="138196">
                  <c:v>69098</c:v>
                </c:pt>
                <c:pt idx="138197">
                  <c:v>69098.5</c:v>
                </c:pt>
                <c:pt idx="138198">
                  <c:v>69099</c:v>
                </c:pt>
                <c:pt idx="138199">
                  <c:v>69099.5</c:v>
                </c:pt>
                <c:pt idx="138200">
                  <c:v>69100</c:v>
                </c:pt>
                <c:pt idx="138201">
                  <c:v>69100.5</c:v>
                </c:pt>
                <c:pt idx="138202">
                  <c:v>69101</c:v>
                </c:pt>
                <c:pt idx="138203">
                  <c:v>69101.5</c:v>
                </c:pt>
                <c:pt idx="138204">
                  <c:v>69102</c:v>
                </c:pt>
                <c:pt idx="138205">
                  <c:v>69102.5</c:v>
                </c:pt>
                <c:pt idx="138206">
                  <c:v>69103</c:v>
                </c:pt>
                <c:pt idx="138207">
                  <c:v>69103.5</c:v>
                </c:pt>
                <c:pt idx="138208">
                  <c:v>69104</c:v>
                </c:pt>
                <c:pt idx="138209">
                  <c:v>69104.5</c:v>
                </c:pt>
                <c:pt idx="138210">
                  <c:v>69105</c:v>
                </c:pt>
                <c:pt idx="138211">
                  <c:v>69105.5</c:v>
                </c:pt>
                <c:pt idx="138212">
                  <c:v>69106</c:v>
                </c:pt>
                <c:pt idx="138213">
                  <c:v>69106.5</c:v>
                </c:pt>
                <c:pt idx="138214">
                  <c:v>69107</c:v>
                </c:pt>
                <c:pt idx="138215">
                  <c:v>69107.5</c:v>
                </c:pt>
                <c:pt idx="138216">
                  <c:v>69108</c:v>
                </c:pt>
                <c:pt idx="138217">
                  <c:v>69108.5</c:v>
                </c:pt>
                <c:pt idx="138218">
                  <c:v>69109</c:v>
                </c:pt>
                <c:pt idx="138219">
                  <c:v>69109.5</c:v>
                </c:pt>
                <c:pt idx="138220">
                  <c:v>69110</c:v>
                </c:pt>
                <c:pt idx="138221">
                  <c:v>69110.5</c:v>
                </c:pt>
                <c:pt idx="138222">
                  <c:v>69111</c:v>
                </c:pt>
                <c:pt idx="138223">
                  <c:v>69111.5</c:v>
                </c:pt>
                <c:pt idx="138224">
                  <c:v>69112</c:v>
                </c:pt>
                <c:pt idx="138225">
                  <c:v>69112.5</c:v>
                </c:pt>
                <c:pt idx="138226">
                  <c:v>69113</c:v>
                </c:pt>
                <c:pt idx="138227">
                  <c:v>69113.5</c:v>
                </c:pt>
                <c:pt idx="138228">
                  <c:v>69114</c:v>
                </c:pt>
                <c:pt idx="138229">
                  <c:v>69114.5</c:v>
                </c:pt>
                <c:pt idx="138230">
                  <c:v>69115</c:v>
                </c:pt>
                <c:pt idx="138231">
                  <c:v>69115.5</c:v>
                </c:pt>
                <c:pt idx="138232">
                  <c:v>69116</c:v>
                </c:pt>
                <c:pt idx="138233">
                  <c:v>69116.5</c:v>
                </c:pt>
                <c:pt idx="138234">
                  <c:v>69117</c:v>
                </c:pt>
                <c:pt idx="138235">
                  <c:v>69117.5</c:v>
                </c:pt>
                <c:pt idx="138236">
                  <c:v>69118</c:v>
                </c:pt>
                <c:pt idx="138237">
                  <c:v>69118.5</c:v>
                </c:pt>
                <c:pt idx="138238">
                  <c:v>69119</c:v>
                </c:pt>
                <c:pt idx="138239">
                  <c:v>69119.5</c:v>
                </c:pt>
                <c:pt idx="138240">
                  <c:v>69120</c:v>
                </c:pt>
                <c:pt idx="138241">
                  <c:v>69120.5</c:v>
                </c:pt>
                <c:pt idx="138242">
                  <c:v>69121</c:v>
                </c:pt>
                <c:pt idx="138243">
                  <c:v>69121.5</c:v>
                </c:pt>
                <c:pt idx="138244">
                  <c:v>69122</c:v>
                </c:pt>
                <c:pt idx="138245">
                  <c:v>69122.5</c:v>
                </c:pt>
                <c:pt idx="138246">
                  <c:v>69123</c:v>
                </c:pt>
                <c:pt idx="138247">
                  <c:v>69123.5</c:v>
                </c:pt>
                <c:pt idx="138248">
                  <c:v>69124</c:v>
                </c:pt>
                <c:pt idx="138249">
                  <c:v>69124.5</c:v>
                </c:pt>
                <c:pt idx="138250">
                  <c:v>69125</c:v>
                </c:pt>
                <c:pt idx="138251">
                  <c:v>69125.5</c:v>
                </c:pt>
                <c:pt idx="138252">
                  <c:v>69126</c:v>
                </c:pt>
                <c:pt idx="138253">
                  <c:v>69126.5</c:v>
                </c:pt>
                <c:pt idx="138254">
                  <c:v>69127</c:v>
                </c:pt>
                <c:pt idx="138255">
                  <c:v>69127.5</c:v>
                </c:pt>
                <c:pt idx="138256">
                  <c:v>69128</c:v>
                </c:pt>
                <c:pt idx="138257">
                  <c:v>69128.5</c:v>
                </c:pt>
                <c:pt idx="138258">
                  <c:v>69129</c:v>
                </c:pt>
                <c:pt idx="138259">
                  <c:v>69129.5</c:v>
                </c:pt>
                <c:pt idx="138260">
                  <c:v>69130</c:v>
                </c:pt>
                <c:pt idx="138261">
                  <c:v>69130.5</c:v>
                </c:pt>
                <c:pt idx="138262">
                  <c:v>69131</c:v>
                </c:pt>
                <c:pt idx="138263">
                  <c:v>69131.5</c:v>
                </c:pt>
                <c:pt idx="138264">
                  <c:v>69132</c:v>
                </c:pt>
                <c:pt idx="138265">
                  <c:v>69132.5</c:v>
                </c:pt>
                <c:pt idx="138266">
                  <c:v>69133</c:v>
                </c:pt>
                <c:pt idx="138267">
                  <c:v>69133.5</c:v>
                </c:pt>
                <c:pt idx="138268">
                  <c:v>69134</c:v>
                </c:pt>
                <c:pt idx="138269">
                  <c:v>69134.5</c:v>
                </c:pt>
                <c:pt idx="138270">
                  <c:v>69135</c:v>
                </c:pt>
                <c:pt idx="138271">
                  <c:v>69135.5</c:v>
                </c:pt>
                <c:pt idx="138272">
                  <c:v>69136</c:v>
                </c:pt>
                <c:pt idx="138273">
                  <c:v>69136.5</c:v>
                </c:pt>
                <c:pt idx="138274">
                  <c:v>69137</c:v>
                </c:pt>
                <c:pt idx="138275">
                  <c:v>69137.5</c:v>
                </c:pt>
                <c:pt idx="138276">
                  <c:v>69138</c:v>
                </c:pt>
                <c:pt idx="138277">
                  <c:v>69138.5</c:v>
                </c:pt>
                <c:pt idx="138278">
                  <c:v>69139</c:v>
                </c:pt>
                <c:pt idx="138279">
                  <c:v>69139.5</c:v>
                </c:pt>
                <c:pt idx="138280">
                  <c:v>69140</c:v>
                </c:pt>
                <c:pt idx="138281">
                  <c:v>69140.5</c:v>
                </c:pt>
                <c:pt idx="138282">
                  <c:v>69141</c:v>
                </c:pt>
                <c:pt idx="138283">
                  <c:v>69141.5</c:v>
                </c:pt>
                <c:pt idx="138284">
                  <c:v>69142</c:v>
                </c:pt>
                <c:pt idx="138285">
                  <c:v>69142.5</c:v>
                </c:pt>
                <c:pt idx="138286">
                  <c:v>69143</c:v>
                </c:pt>
                <c:pt idx="138287">
                  <c:v>69143.5</c:v>
                </c:pt>
                <c:pt idx="138288">
                  <c:v>69144</c:v>
                </c:pt>
                <c:pt idx="138289">
                  <c:v>69144.5</c:v>
                </c:pt>
                <c:pt idx="138290">
                  <c:v>69145</c:v>
                </c:pt>
                <c:pt idx="138291">
                  <c:v>69145.5</c:v>
                </c:pt>
                <c:pt idx="138292">
                  <c:v>69146</c:v>
                </c:pt>
                <c:pt idx="138293">
                  <c:v>69146.5</c:v>
                </c:pt>
                <c:pt idx="138294">
                  <c:v>69147</c:v>
                </c:pt>
                <c:pt idx="138295">
                  <c:v>69147.5</c:v>
                </c:pt>
                <c:pt idx="138296">
                  <c:v>69148</c:v>
                </c:pt>
                <c:pt idx="138297">
                  <c:v>69148.5</c:v>
                </c:pt>
                <c:pt idx="138298">
                  <c:v>69149</c:v>
                </c:pt>
                <c:pt idx="138299">
                  <c:v>69149.5</c:v>
                </c:pt>
                <c:pt idx="138300">
                  <c:v>69150</c:v>
                </c:pt>
                <c:pt idx="138301">
                  <c:v>69150.5</c:v>
                </c:pt>
                <c:pt idx="138302">
                  <c:v>69151</c:v>
                </c:pt>
                <c:pt idx="138303">
                  <c:v>69151.5</c:v>
                </c:pt>
                <c:pt idx="138304">
                  <c:v>69152</c:v>
                </c:pt>
                <c:pt idx="138305">
                  <c:v>69152.5</c:v>
                </c:pt>
                <c:pt idx="138306">
                  <c:v>69153</c:v>
                </c:pt>
                <c:pt idx="138307">
                  <c:v>69153.5</c:v>
                </c:pt>
                <c:pt idx="138308">
                  <c:v>69154</c:v>
                </c:pt>
                <c:pt idx="138309">
                  <c:v>69154.5</c:v>
                </c:pt>
                <c:pt idx="138310">
                  <c:v>69155</c:v>
                </c:pt>
                <c:pt idx="138311">
                  <c:v>69155.5</c:v>
                </c:pt>
                <c:pt idx="138312">
                  <c:v>69156</c:v>
                </c:pt>
                <c:pt idx="138313">
                  <c:v>69156.5</c:v>
                </c:pt>
                <c:pt idx="138314">
                  <c:v>69157</c:v>
                </c:pt>
                <c:pt idx="138315">
                  <c:v>69157.5</c:v>
                </c:pt>
                <c:pt idx="138316">
                  <c:v>69158</c:v>
                </c:pt>
                <c:pt idx="138317">
                  <c:v>69158.5</c:v>
                </c:pt>
                <c:pt idx="138318">
                  <c:v>69159</c:v>
                </c:pt>
                <c:pt idx="138319">
                  <c:v>69159.5</c:v>
                </c:pt>
                <c:pt idx="138320">
                  <c:v>69160</c:v>
                </c:pt>
                <c:pt idx="138321">
                  <c:v>69160.5</c:v>
                </c:pt>
                <c:pt idx="138322">
                  <c:v>69161</c:v>
                </c:pt>
                <c:pt idx="138323">
                  <c:v>69161.5</c:v>
                </c:pt>
                <c:pt idx="138324">
                  <c:v>69162</c:v>
                </c:pt>
                <c:pt idx="138325">
                  <c:v>69162.5</c:v>
                </c:pt>
                <c:pt idx="138326">
                  <c:v>69163</c:v>
                </c:pt>
                <c:pt idx="138327">
                  <c:v>69163.5</c:v>
                </c:pt>
                <c:pt idx="138328">
                  <c:v>69164</c:v>
                </c:pt>
                <c:pt idx="138329">
                  <c:v>69164.5</c:v>
                </c:pt>
                <c:pt idx="138330">
                  <c:v>69165</c:v>
                </c:pt>
                <c:pt idx="138331">
                  <c:v>69165.5</c:v>
                </c:pt>
                <c:pt idx="138332">
                  <c:v>69166</c:v>
                </c:pt>
                <c:pt idx="138333">
                  <c:v>69166.5</c:v>
                </c:pt>
                <c:pt idx="138334">
                  <c:v>69167</c:v>
                </c:pt>
                <c:pt idx="138335">
                  <c:v>69167.5</c:v>
                </c:pt>
                <c:pt idx="138336">
                  <c:v>69168</c:v>
                </c:pt>
                <c:pt idx="138337">
                  <c:v>69168.5</c:v>
                </c:pt>
                <c:pt idx="138338">
                  <c:v>69169</c:v>
                </c:pt>
                <c:pt idx="138339">
                  <c:v>69169.5</c:v>
                </c:pt>
                <c:pt idx="138340">
                  <c:v>69170</c:v>
                </c:pt>
                <c:pt idx="138341">
                  <c:v>69170.5</c:v>
                </c:pt>
                <c:pt idx="138342">
                  <c:v>69171</c:v>
                </c:pt>
                <c:pt idx="138343">
                  <c:v>69171.5</c:v>
                </c:pt>
                <c:pt idx="138344">
                  <c:v>69172</c:v>
                </c:pt>
                <c:pt idx="138345">
                  <c:v>69172.5</c:v>
                </c:pt>
                <c:pt idx="138346">
                  <c:v>69173</c:v>
                </c:pt>
                <c:pt idx="138347">
                  <c:v>69173.5</c:v>
                </c:pt>
                <c:pt idx="138348">
                  <c:v>69174</c:v>
                </c:pt>
                <c:pt idx="138349">
                  <c:v>69174.5</c:v>
                </c:pt>
                <c:pt idx="138350">
                  <c:v>69175</c:v>
                </c:pt>
                <c:pt idx="138351">
                  <c:v>69175.5</c:v>
                </c:pt>
                <c:pt idx="138352">
                  <c:v>69176</c:v>
                </c:pt>
                <c:pt idx="138353">
                  <c:v>69176.5</c:v>
                </c:pt>
                <c:pt idx="138354">
                  <c:v>69177</c:v>
                </c:pt>
                <c:pt idx="138355">
                  <c:v>69177.5</c:v>
                </c:pt>
                <c:pt idx="138356">
                  <c:v>69178</c:v>
                </c:pt>
                <c:pt idx="138357">
                  <c:v>69178.5</c:v>
                </c:pt>
                <c:pt idx="138358">
                  <c:v>69179</c:v>
                </c:pt>
                <c:pt idx="138359">
                  <c:v>69179.5</c:v>
                </c:pt>
                <c:pt idx="138360">
                  <c:v>69180</c:v>
                </c:pt>
                <c:pt idx="138361">
                  <c:v>69180.5</c:v>
                </c:pt>
                <c:pt idx="138362">
                  <c:v>69181</c:v>
                </c:pt>
                <c:pt idx="138363">
                  <c:v>69181.5</c:v>
                </c:pt>
                <c:pt idx="138364">
                  <c:v>69182</c:v>
                </c:pt>
                <c:pt idx="138365">
                  <c:v>69182.5</c:v>
                </c:pt>
                <c:pt idx="138366">
                  <c:v>69183</c:v>
                </c:pt>
                <c:pt idx="138367">
                  <c:v>69183.5</c:v>
                </c:pt>
                <c:pt idx="138368">
                  <c:v>69184</c:v>
                </c:pt>
                <c:pt idx="138369">
                  <c:v>69184.5</c:v>
                </c:pt>
                <c:pt idx="138370">
                  <c:v>69185</c:v>
                </c:pt>
                <c:pt idx="138371">
                  <c:v>69185.5</c:v>
                </c:pt>
                <c:pt idx="138372">
                  <c:v>69186</c:v>
                </c:pt>
                <c:pt idx="138373">
                  <c:v>69186.5</c:v>
                </c:pt>
                <c:pt idx="138374">
                  <c:v>69187</c:v>
                </c:pt>
                <c:pt idx="138375">
                  <c:v>69187.5</c:v>
                </c:pt>
                <c:pt idx="138376">
                  <c:v>69188</c:v>
                </c:pt>
                <c:pt idx="138377">
                  <c:v>69188.5</c:v>
                </c:pt>
                <c:pt idx="138378">
                  <c:v>69189</c:v>
                </c:pt>
                <c:pt idx="138379">
                  <c:v>69189.5</c:v>
                </c:pt>
                <c:pt idx="138380">
                  <c:v>69190</c:v>
                </c:pt>
                <c:pt idx="138381">
                  <c:v>69190.5</c:v>
                </c:pt>
                <c:pt idx="138382">
                  <c:v>69191</c:v>
                </c:pt>
                <c:pt idx="138383">
                  <c:v>69191.5</c:v>
                </c:pt>
                <c:pt idx="138384">
                  <c:v>69192</c:v>
                </c:pt>
                <c:pt idx="138385">
                  <c:v>69192.5</c:v>
                </c:pt>
                <c:pt idx="138386">
                  <c:v>69193</c:v>
                </c:pt>
                <c:pt idx="138387">
                  <c:v>69193.5</c:v>
                </c:pt>
                <c:pt idx="138388">
                  <c:v>69194</c:v>
                </c:pt>
                <c:pt idx="138389">
                  <c:v>69194.5</c:v>
                </c:pt>
                <c:pt idx="138390">
                  <c:v>69195</c:v>
                </c:pt>
                <c:pt idx="138391">
                  <c:v>69195.5</c:v>
                </c:pt>
                <c:pt idx="138392">
                  <c:v>69196</c:v>
                </c:pt>
                <c:pt idx="138393">
                  <c:v>69196.5</c:v>
                </c:pt>
                <c:pt idx="138394">
                  <c:v>69197</c:v>
                </c:pt>
                <c:pt idx="138395">
                  <c:v>69197.5</c:v>
                </c:pt>
                <c:pt idx="138396">
                  <c:v>69198</c:v>
                </c:pt>
                <c:pt idx="138397">
                  <c:v>69198.5</c:v>
                </c:pt>
                <c:pt idx="138398">
                  <c:v>69199</c:v>
                </c:pt>
                <c:pt idx="138399">
                  <c:v>69199.5</c:v>
                </c:pt>
                <c:pt idx="138400">
                  <c:v>69200</c:v>
                </c:pt>
                <c:pt idx="138401">
                  <c:v>69200.5</c:v>
                </c:pt>
                <c:pt idx="138402">
                  <c:v>69201</c:v>
                </c:pt>
                <c:pt idx="138403">
                  <c:v>69201.5</c:v>
                </c:pt>
                <c:pt idx="138404">
                  <c:v>69202</c:v>
                </c:pt>
                <c:pt idx="138405">
                  <c:v>69202.5</c:v>
                </c:pt>
                <c:pt idx="138406">
                  <c:v>69203</c:v>
                </c:pt>
                <c:pt idx="138407">
                  <c:v>69203.5</c:v>
                </c:pt>
                <c:pt idx="138408">
                  <c:v>69204</c:v>
                </c:pt>
                <c:pt idx="138409">
                  <c:v>69204.5</c:v>
                </c:pt>
                <c:pt idx="138410">
                  <c:v>69205</c:v>
                </c:pt>
                <c:pt idx="138411">
                  <c:v>69205.5</c:v>
                </c:pt>
                <c:pt idx="138412">
                  <c:v>69206</c:v>
                </c:pt>
                <c:pt idx="138413">
                  <c:v>69206.5</c:v>
                </c:pt>
                <c:pt idx="138414">
                  <c:v>69207</c:v>
                </c:pt>
                <c:pt idx="138415">
                  <c:v>69207.5</c:v>
                </c:pt>
                <c:pt idx="138416">
                  <c:v>69208</c:v>
                </c:pt>
                <c:pt idx="138417">
                  <c:v>69208.5</c:v>
                </c:pt>
                <c:pt idx="138418">
                  <c:v>69209</c:v>
                </c:pt>
                <c:pt idx="138419">
                  <c:v>69209.5</c:v>
                </c:pt>
                <c:pt idx="138420">
                  <c:v>69210</c:v>
                </c:pt>
                <c:pt idx="138421">
                  <c:v>69210.5</c:v>
                </c:pt>
                <c:pt idx="138422">
                  <c:v>69211</c:v>
                </c:pt>
                <c:pt idx="138423">
                  <c:v>69211.5</c:v>
                </c:pt>
                <c:pt idx="138424">
                  <c:v>69212</c:v>
                </c:pt>
                <c:pt idx="138425">
                  <c:v>69212.5</c:v>
                </c:pt>
                <c:pt idx="138426">
                  <c:v>69213</c:v>
                </c:pt>
                <c:pt idx="138427">
                  <c:v>69213.5</c:v>
                </c:pt>
                <c:pt idx="138428">
                  <c:v>69214</c:v>
                </c:pt>
                <c:pt idx="138429">
                  <c:v>69214.5</c:v>
                </c:pt>
                <c:pt idx="138430">
                  <c:v>69215</c:v>
                </c:pt>
                <c:pt idx="138431">
                  <c:v>69215.5</c:v>
                </c:pt>
                <c:pt idx="138432">
                  <c:v>69216</c:v>
                </c:pt>
                <c:pt idx="138433">
                  <c:v>69216.5</c:v>
                </c:pt>
                <c:pt idx="138434">
                  <c:v>69217</c:v>
                </c:pt>
                <c:pt idx="138435">
                  <c:v>69217.5</c:v>
                </c:pt>
                <c:pt idx="138436">
                  <c:v>69218</c:v>
                </c:pt>
                <c:pt idx="138437">
                  <c:v>69218.5</c:v>
                </c:pt>
                <c:pt idx="138438">
                  <c:v>69219</c:v>
                </c:pt>
                <c:pt idx="138439">
                  <c:v>69219.5</c:v>
                </c:pt>
                <c:pt idx="138440">
                  <c:v>69220</c:v>
                </c:pt>
                <c:pt idx="138441">
                  <c:v>69220.5</c:v>
                </c:pt>
                <c:pt idx="138442">
                  <c:v>69221</c:v>
                </c:pt>
                <c:pt idx="138443">
                  <c:v>69221.5</c:v>
                </c:pt>
                <c:pt idx="138444">
                  <c:v>69222</c:v>
                </c:pt>
                <c:pt idx="138445">
                  <c:v>69222.5</c:v>
                </c:pt>
                <c:pt idx="138446">
                  <c:v>69223</c:v>
                </c:pt>
                <c:pt idx="138447">
                  <c:v>69223.5</c:v>
                </c:pt>
                <c:pt idx="138448">
                  <c:v>69224</c:v>
                </c:pt>
                <c:pt idx="138449">
                  <c:v>69224.5</c:v>
                </c:pt>
                <c:pt idx="138450">
                  <c:v>69225</c:v>
                </c:pt>
                <c:pt idx="138451">
                  <c:v>69225.5</c:v>
                </c:pt>
                <c:pt idx="138452">
                  <c:v>69226</c:v>
                </c:pt>
                <c:pt idx="138453">
                  <c:v>69226.5</c:v>
                </c:pt>
                <c:pt idx="138454">
                  <c:v>69227</c:v>
                </c:pt>
                <c:pt idx="138455">
                  <c:v>69227.5</c:v>
                </c:pt>
                <c:pt idx="138456">
                  <c:v>69228</c:v>
                </c:pt>
                <c:pt idx="138457">
                  <c:v>69228.5</c:v>
                </c:pt>
                <c:pt idx="138458">
                  <c:v>69229</c:v>
                </c:pt>
                <c:pt idx="138459">
                  <c:v>69229.5</c:v>
                </c:pt>
                <c:pt idx="138460">
                  <c:v>69230</c:v>
                </c:pt>
                <c:pt idx="138461">
                  <c:v>69230.5</c:v>
                </c:pt>
                <c:pt idx="138462">
                  <c:v>69231</c:v>
                </c:pt>
                <c:pt idx="138463">
                  <c:v>69231.5</c:v>
                </c:pt>
                <c:pt idx="138464">
                  <c:v>69232</c:v>
                </c:pt>
                <c:pt idx="138465">
                  <c:v>69232.5</c:v>
                </c:pt>
                <c:pt idx="138466">
                  <c:v>69233</c:v>
                </c:pt>
                <c:pt idx="138467">
                  <c:v>69233.5</c:v>
                </c:pt>
                <c:pt idx="138468">
                  <c:v>69234</c:v>
                </c:pt>
                <c:pt idx="138469">
                  <c:v>69234.5</c:v>
                </c:pt>
                <c:pt idx="138470">
                  <c:v>69235</c:v>
                </c:pt>
                <c:pt idx="138471">
                  <c:v>69235.5</c:v>
                </c:pt>
                <c:pt idx="138472">
                  <c:v>69236</c:v>
                </c:pt>
                <c:pt idx="138473">
                  <c:v>69236.5</c:v>
                </c:pt>
                <c:pt idx="138474">
                  <c:v>69237</c:v>
                </c:pt>
                <c:pt idx="138475">
                  <c:v>69237.5</c:v>
                </c:pt>
                <c:pt idx="138476">
                  <c:v>69238</c:v>
                </c:pt>
                <c:pt idx="138477">
                  <c:v>69238.5</c:v>
                </c:pt>
                <c:pt idx="138478">
                  <c:v>69239</c:v>
                </c:pt>
                <c:pt idx="138479">
                  <c:v>69239.5</c:v>
                </c:pt>
                <c:pt idx="138480">
                  <c:v>69240</c:v>
                </c:pt>
                <c:pt idx="138481">
                  <c:v>69240.5</c:v>
                </c:pt>
                <c:pt idx="138482">
                  <c:v>69241</c:v>
                </c:pt>
                <c:pt idx="138483">
                  <c:v>69241.5</c:v>
                </c:pt>
                <c:pt idx="138484">
                  <c:v>69242</c:v>
                </c:pt>
                <c:pt idx="138485">
                  <c:v>69242.5</c:v>
                </c:pt>
                <c:pt idx="138486">
                  <c:v>69243</c:v>
                </c:pt>
                <c:pt idx="138487">
                  <c:v>69243.5</c:v>
                </c:pt>
                <c:pt idx="138488">
                  <c:v>69244</c:v>
                </c:pt>
                <c:pt idx="138489">
                  <c:v>69244.5</c:v>
                </c:pt>
                <c:pt idx="138490">
                  <c:v>69245</c:v>
                </c:pt>
                <c:pt idx="138491">
                  <c:v>69245.5</c:v>
                </c:pt>
                <c:pt idx="138492">
                  <c:v>69246</c:v>
                </c:pt>
                <c:pt idx="138493">
                  <c:v>69246.5</c:v>
                </c:pt>
                <c:pt idx="138494">
                  <c:v>69247</c:v>
                </c:pt>
                <c:pt idx="138495">
                  <c:v>69247.5</c:v>
                </c:pt>
                <c:pt idx="138496">
                  <c:v>69248</c:v>
                </c:pt>
                <c:pt idx="138497">
                  <c:v>69248.5</c:v>
                </c:pt>
                <c:pt idx="138498">
                  <c:v>69249</c:v>
                </c:pt>
                <c:pt idx="138499">
                  <c:v>69249.5</c:v>
                </c:pt>
                <c:pt idx="138500">
                  <c:v>69250</c:v>
                </c:pt>
                <c:pt idx="138501">
                  <c:v>69250.5</c:v>
                </c:pt>
                <c:pt idx="138502">
                  <c:v>69251</c:v>
                </c:pt>
                <c:pt idx="138503">
                  <c:v>69251.5</c:v>
                </c:pt>
                <c:pt idx="138504">
                  <c:v>69252</c:v>
                </c:pt>
                <c:pt idx="138505">
                  <c:v>69252.5</c:v>
                </c:pt>
                <c:pt idx="138506">
                  <c:v>69253</c:v>
                </c:pt>
                <c:pt idx="138507">
                  <c:v>69253.5</c:v>
                </c:pt>
                <c:pt idx="138508">
                  <c:v>69254</c:v>
                </c:pt>
                <c:pt idx="138509">
                  <c:v>69254.5</c:v>
                </c:pt>
                <c:pt idx="138510">
                  <c:v>69255</c:v>
                </c:pt>
                <c:pt idx="138511">
                  <c:v>69255.5</c:v>
                </c:pt>
                <c:pt idx="138512">
                  <c:v>69256</c:v>
                </c:pt>
                <c:pt idx="138513">
                  <c:v>69256.5</c:v>
                </c:pt>
                <c:pt idx="138514">
                  <c:v>69257</c:v>
                </c:pt>
                <c:pt idx="138515">
                  <c:v>69257.5</c:v>
                </c:pt>
                <c:pt idx="138516">
                  <c:v>69258</c:v>
                </c:pt>
                <c:pt idx="138517">
                  <c:v>69258.5</c:v>
                </c:pt>
                <c:pt idx="138518">
                  <c:v>69259</c:v>
                </c:pt>
                <c:pt idx="138519">
                  <c:v>69259.5</c:v>
                </c:pt>
                <c:pt idx="138520">
                  <c:v>69260</c:v>
                </c:pt>
                <c:pt idx="138521">
                  <c:v>69260.5</c:v>
                </c:pt>
                <c:pt idx="138522">
                  <c:v>69261</c:v>
                </c:pt>
                <c:pt idx="138523">
                  <c:v>69261.5</c:v>
                </c:pt>
                <c:pt idx="138524">
                  <c:v>69262</c:v>
                </c:pt>
                <c:pt idx="138525">
                  <c:v>69262.5</c:v>
                </c:pt>
                <c:pt idx="138526">
                  <c:v>69263</c:v>
                </c:pt>
                <c:pt idx="138527">
                  <c:v>69263.5</c:v>
                </c:pt>
                <c:pt idx="138528">
                  <c:v>69264</c:v>
                </c:pt>
                <c:pt idx="138529">
                  <c:v>69264.5</c:v>
                </c:pt>
                <c:pt idx="138530">
                  <c:v>69265</c:v>
                </c:pt>
                <c:pt idx="138531">
                  <c:v>69265.5</c:v>
                </c:pt>
                <c:pt idx="138532">
                  <c:v>69266</c:v>
                </c:pt>
                <c:pt idx="138533">
                  <c:v>69266.5</c:v>
                </c:pt>
                <c:pt idx="138534">
                  <c:v>69267</c:v>
                </c:pt>
                <c:pt idx="138535">
                  <c:v>69267.5</c:v>
                </c:pt>
                <c:pt idx="138536">
                  <c:v>69268</c:v>
                </c:pt>
                <c:pt idx="138537">
                  <c:v>69268.5</c:v>
                </c:pt>
                <c:pt idx="138538">
                  <c:v>69269</c:v>
                </c:pt>
                <c:pt idx="138539">
                  <c:v>69269.5</c:v>
                </c:pt>
                <c:pt idx="138540">
                  <c:v>69270</c:v>
                </c:pt>
                <c:pt idx="138541">
                  <c:v>69270.5</c:v>
                </c:pt>
                <c:pt idx="138542">
                  <c:v>69271</c:v>
                </c:pt>
                <c:pt idx="138543">
                  <c:v>69271.5</c:v>
                </c:pt>
                <c:pt idx="138544">
                  <c:v>69272</c:v>
                </c:pt>
                <c:pt idx="138545">
                  <c:v>69272.5</c:v>
                </c:pt>
                <c:pt idx="138546">
                  <c:v>69273</c:v>
                </c:pt>
                <c:pt idx="138547">
                  <c:v>69273.5</c:v>
                </c:pt>
                <c:pt idx="138548">
                  <c:v>69274</c:v>
                </c:pt>
                <c:pt idx="138549">
                  <c:v>69274.5</c:v>
                </c:pt>
                <c:pt idx="138550">
                  <c:v>69275</c:v>
                </c:pt>
                <c:pt idx="138551">
                  <c:v>69275.5</c:v>
                </c:pt>
                <c:pt idx="138552">
                  <c:v>69276</c:v>
                </c:pt>
                <c:pt idx="138553">
                  <c:v>69276.5</c:v>
                </c:pt>
                <c:pt idx="138554">
                  <c:v>69277</c:v>
                </c:pt>
                <c:pt idx="138555">
                  <c:v>69277.5</c:v>
                </c:pt>
                <c:pt idx="138556">
                  <c:v>69278</c:v>
                </c:pt>
                <c:pt idx="138557">
                  <c:v>69278.5</c:v>
                </c:pt>
                <c:pt idx="138558">
                  <c:v>69279</c:v>
                </c:pt>
                <c:pt idx="138559">
                  <c:v>69279.5</c:v>
                </c:pt>
                <c:pt idx="138560">
                  <c:v>69280</c:v>
                </c:pt>
                <c:pt idx="138561">
                  <c:v>69280.5</c:v>
                </c:pt>
                <c:pt idx="138562">
                  <c:v>69281</c:v>
                </c:pt>
                <c:pt idx="138563">
                  <c:v>69281.5</c:v>
                </c:pt>
                <c:pt idx="138564">
                  <c:v>69282</c:v>
                </c:pt>
                <c:pt idx="138565">
                  <c:v>69282.5</c:v>
                </c:pt>
                <c:pt idx="138566">
                  <c:v>69283</c:v>
                </c:pt>
                <c:pt idx="138567">
                  <c:v>69283.5</c:v>
                </c:pt>
                <c:pt idx="138568">
                  <c:v>69284</c:v>
                </c:pt>
                <c:pt idx="138569">
                  <c:v>69284.5</c:v>
                </c:pt>
                <c:pt idx="138570">
                  <c:v>69285</c:v>
                </c:pt>
                <c:pt idx="138571">
                  <c:v>69285.5</c:v>
                </c:pt>
                <c:pt idx="138572">
                  <c:v>69286</c:v>
                </c:pt>
                <c:pt idx="138573">
                  <c:v>69286.5</c:v>
                </c:pt>
                <c:pt idx="138574">
                  <c:v>69287</c:v>
                </c:pt>
                <c:pt idx="138575">
                  <c:v>69287.5</c:v>
                </c:pt>
                <c:pt idx="138576">
                  <c:v>69288</c:v>
                </c:pt>
                <c:pt idx="138577">
                  <c:v>69288.5</c:v>
                </c:pt>
                <c:pt idx="138578">
                  <c:v>69289</c:v>
                </c:pt>
                <c:pt idx="138579">
                  <c:v>69289.5</c:v>
                </c:pt>
                <c:pt idx="138580">
                  <c:v>69290</c:v>
                </c:pt>
                <c:pt idx="138581">
                  <c:v>69290.5</c:v>
                </c:pt>
                <c:pt idx="138582">
                  <c:v>69291</c:v>
                </c:pt>
                <c:pt idx="138583">
                  <c:v>69291.5</c:v>
                </c:pt>
                <c:pt idx="138584">
                  <c:v>69292</c:v>
                </c:pt>
                <c:pt idx="138585">
                  <c:v>69292.5</c:v>
                </c:pt>
                <c:pt idx="138586">
                  <c:v>69293</c:v>
                </c:pt>
                <c:pt idx="138587">
                  <c:v>69293.5</c:v>
                </c:pt>
                <c:pt idx="138588">
                  <c:v>69294</c:v>
                </c:pt>
                <c:pt idx="138589">
                  <c:v>69294.5</c:v>
                </c:pt>
                <c:pt idx="138590">
                  <c:v>69295</c:v>
                </c:pt>
                <c:pt idx="138591">
                  <c:v>69295.5</c:v>
                </c:pt>
                <c:pt idx="138592">
                  <c:v>69296</c:v>
                </c:pt>
                <c:pt idx="138593">
                  <c:v>69296.5</c:v>
                </c:pt>
                <c:pt idx="138594">
                  <c:v>69297</c:v>
                </c:pt>
                <c:pt idx="138595">
                  <c:v>69297.5</c:v>
                </c:pt>
                <c:pt idx="138596">
                  <c:v>69298</c:v>
                </c:pt>
                <c:pt idx="138597">
                  <c:v>69298.5</c:v>
                </c:pt>
                <c:pt idx="138598">
                  <c:v>69299</c:v>
                </c:pt>
                <c:pt idx="138599">
                  <c:v>69299.5</c:v>
                </c:pt>
                <c:pt idx="138600">
                  <c:v>69300</c:v>
                </c:pt>
                <c:pt idx="138601">
                  <c:v>69300.5</c:v>
                </c:pt>
                <c:pt idx="138602">
                  <c:v>69301</c:v>
                </c:pt>
                <c:pt idx="138603">
                  <c:v>69301.5</c:v>
                </c:pt>
                <c:pt idx="138604">
                  <c:v>69302</c:v>
                </c:pt>
                <c:pt idx="138605">
                  <c:v>69302.5</c:v>
                </c:pt>
                <c:pt idx="138606">
                  <c:v>69303</c:v>
                </c:pt>
                <c:pt idx="138607">
                  <c:v>69303.5</c:v>
                </c:pt>
                <c:pt idx="138608">
                  <c:v>69304</c:v>
                </c:pt>
                <c:pt idx="138609">
                  <c:v>69304.5</c:v>
                </c:pt>
                <c:pt idx="138610">
                  <c:v>69305</c:v>
                </c:pt>
                <c:pt idx="138611">
                  <c:v>69305.5</c:v>
                </c:pt>
                <c:pt idx="138612">
                  <c:v>69306</c:v>
                </c:pt>
                <c:pt idx="138613">
                  <c:v>69306.5</c:v>
                </c:pt>
                <c:pt idx="138614">
                  <c:v>69307</c:v>
                </c:pt>
                <c:pt idx="138615">
                  <c:v>69307.5</c:v>
                </c:pt>
                <c:pt idx="138616">
                  <c:v>69308</c:v>
                </c:pt>
                <c:pt idx="138617">
                  <c:v>69308.5</c:v>
                </c:pt>
                <c:pt idx="138618">
                  <c:v>69309</c:v>
                </c:pt>
                <c:pt idx="138619">
                  <c:v>69309.5</c:v>
                </c:pt>
                <c:pt idx="138620">
                  <c:v>69310</c:v>
                </c:pt>
                <c:pt idx="138621">
                  <c:v>69310.5</c:v>
                </c:pt>
                <c:pt idx="138622">
                  <c:v>69311</c:v>
                </c:pt>
                <c:pt idx="138623">
                  <c:v>69311.5</c:v>
                </c:pt>
                <c:pt idx="138624">
                  <c:v>69312</c:v>
                </c:pt>
                <c:pt idx="138625">
                  <c:v>69312.5</c:v>
                </c:pt>
                <c:pt idx="138626">
                  <c:v>69313</c:v>
                </c:pt>
                <c:pt idx="138627">
                  <c:v>69313.5</c:v>
                </c:pt>
                <c:pt idx="138628">
                  <c:v>69314</c:v>
                </c:pt>
                <c:pt idx="138629">
                  <c:v>69314.5</c:v>
                </c:pt>
                <c:pt idx="138630">
                  <c:v>69315</c:v>
                </c:pt>
                <c:pt idx="138631">
                  <c:v>69315.5</c:v>
                </c:pt>
                <c:pt idx="138632">
                  <c:v>69316</c:v>
                </c:pt>
                <c:pt idx="138633">
                  <c:v>69316.5</c:v>
                </c:pt>
                <c:pt idx="138634">
                  <c:v>69317</c:v>
                </c:pt>
                <c:pt idx="138635">
                  <c:v>69317.5</c:v>
                </c:pt>
                <c:pt idx="138636">
                  <c:v>69318</c:v>
                </c:pt>
                <c:pt idx="138637">
                  <c:v>69318.5</c:v>
                </c:pt>
                <c:pt idx="138638">
                  <c:v>69319</c:v>
                </c:pt>
                <c:pt idx="138639">
                  <c:v>69319.5</c:v>
                </c:pt>
                <c:pt idx="138640">
                  <c:v>69320</c:v>
                </c:pt>
                <c:pt idx="138641">
                  <c:v>69320.5</c:v>
                </c:pt>
                <c:pt idx="138642">
                  <c:v>69321</c:v>
                </c:pt>
                <c:pt idx="138643">
                  <c:v>69321.5</c:v>
                </c:pt>
                <c:pt idx="138644">
                  <c:v>69322</c:v>
                </c:pt>
                <c:pt idx="138645">
                  <c:v>69322.5</c:v>
                </c:pt>
                <c:pt idx="138646">
                  <c:v>69323</c:v>
                </c:pt>
                <c:pt idx="138647">
                  <c:v>69323.5</c:v>
                </c:pt>
                <c:pt idx="138648">
                  <c:v>69324</c:v>
                </c:pt>
                <c:pt idx="138649">
                  <c:v>69324.5</c:v>
                </c:pt>
                <c:pt idx="138650">
                  <c:v>69325</c:v>
                </c:pt>
                <c:pt idx="138651">
                  <c:v>69325.5</c:v>
                </c:pt>
                <c:pt idx="138652">
                  <c:v>69326</c:v>
                </c:pt>
                <c:pt idx="138653">
                  <c:v>69326.5</c:v>
                </c:pt>
                <c:pt idx="138654">
                  <c:v>69327</c:v>
                </c:pt>
                <c:pt idx="138655">
                  <c:v>69327.5</c:v>
                </c:pt>
                <c:pt idx="138656">
                  <c:v>69328</c:v>
                </c:pt>
                <c:pt idx="138657">
                  <c:v>69328.5</c:v>
                </c:pt>
                <c:pt idx="138658">
                  <c:v>69329</c:v>
                </c:pt>
                <c:pt idx="138659">
                  <c:v>69329.5</c:v>
                </c:pt>
                <c:pt idx="138660">
                  <c:v>69330</c:v>
                </c:pt>
                <c:pt idx="138661">
                  <c:v>69330.5</c:v>
                </c:pt>
                <c:pt idx="138662">
                  <c:v>69331</c:v>
                </c:pt>
                <c:pt idx="138663">
                  <c:v>69331.5</c:v>
                </c:pt>
                <c:pt idx="138664">
                  <c:v>69332</c:v>
                </c:pt>
                <c:pt idx="138665">
                  <c:v>69332.5</c:v>
                </c:pt>
                <c:pt idx="138666">
                  <c:v>69333</c:v>
                </c:pt>
                <c:pt idx="138667">
                  <c:v>69333.5</c:v>
                </c:pt>
                <c:pt idx="138668">
                  <c:v>69334</c:v>
                </c:pt>
                <c:pt idx="138669">
                  <c:v>69334.5</c:v>
                </c:pt>
                <c:pt idx="138670">
                  <c:v>69335</c:v>
                </c:pt>
                <c:pt idx="138671">
                  <c:v>69335.5</c:v>
                </c:pt>
                <c:pt idx="138672">
                  <c:v>69336</c:v>
                </c:pt>
                <c:pt idx="138673">
                  <c:v>69336.5</c:v>
                </c:pt>
                <c:pt idx="138674">
                  <c:v>69337</c:v>
                </c:pt>
                <c:pt idx="138675">
                  <c:v>69337.5</c:v>
                </c:pt>
                <c:pt idx="138676">
                  <c:v>69338</c:v>
                </c:pt>
                <c:pt idx="138677">
                  <c:v>69338.5</c:v>
                </c:pt>
                <c:pt idx="138678">
                  <c:v>69339</c:v>
                </c:pt>
                <c:pt idx="138679">
                  <c:v>69339.5</c:v>
                </c:pt>
                <c:pt idx="138680">
                  <c:v>69340</c:v>
                </c:pt>
                <c:pt idx="138681">
                  <c:v>69340.5</c:v>
                </c:pt>
                <c:pt idx="138682">
                  <c:v>69341</c:v>
                </c:pt>
                <c:pt idx="138683">
                  <c:v>69341.5</c:v>
                </c:pt>
                <c:pt idx="138684">
                  <c:v>69342</c:v>
                </c:pt>
                <c:pt idx="138685">
                  <c:v>69342.5</c:v>
                </c:pt>
                <c:pt idx="138686">
                  <c:v>69343</c:v>
                </c:pt>
                <c:pt idx="138687">
                  <c:v>69343.5</c:v>
                </c:pt>
                <c:pt idx="138688">
                  <c:v>69344</c:v>
                </c:pt>
                <c:pt idx="138689">
                  <c:v>69344.5</c:v>
                </c:pt>
                <c:pt idx="138690">
                  <c:v>69345</c:v>
                </c:pt>
                <c:pt idx="138691">
                  <c:v>69345.5</c:v>
                </c:pt>
                <c:pt idx="138692">
                  <c:v>69346</c:v>
                </c:pt>
                <c:pt idx="138693">
                  <c:v>69346.5</c:v>
                </c:pt>
                <c:pt idx="138694">
                  <c:v>69347</c:v>
                </c:pt>
                <c:pt idx="138695">
                  <c:v>69347.5</c:v>
                </c:pt>
                <c:pt idx="138696">
                  <c:v>69348</c:v>
                </c:pt>
                <c:pt idx="138697">
                  <c:v>69348.5</c:v>
                </c:pt>
                <c:pt idx="138698">
                  <c:v>69349</c:v>
                </c:pt>
                <c:pt idx="138699">
                  <c:v>69349.5</c:v>
                </c:pt>
                <c:pt idx="138700">
                  <c:v>69350</c:v>
                </c:pt>
                <c:pt idx="138701">
                  <c:v>69350.5</c:v>
                </c:pt>
                <c:pt idx="138702">
                  <c:v>69351</c:v>
                </c:pt>
                <c:pt idx="138703">
                  <c:v>69351.5</c:v>
                </c:pt>
                <c:pt idx="138704">
                  <c:v>69352</c:v>
                </c:pt>
                <c:pt idx="138705">
                  <c:v>69352.5</c:v>
                </c:pt>
                <c:pt idx="138706">
                  <c:v>69353</c:v>
                </c:pt>
                <c:pt idx="138707">
                  <c:v>69353.5</c:v>
                </c:pt>
                <c:pt idx="138708">
                  <c:v>69354</c:v>
                </c:pt>
                <c:pt idx="138709">
                  <c:v>69354.5</c:v>
                </c:pt>
                <c:pt idx="138710">
                  <c:v>69355</c:v>
                </c:pt>
                <c:pt idx="138711">
                  <c:v>69355.5</c:v>
                </c:pt>
                <c:pt idx="138712">
                  <c:v>69356</c:v>
                </c:pt>
                <c:pt idx="138713">
                  <c:v>69356.5</c:v>
                </c:pt>
                <c:pt idx="138714">
                  <c:v>69357</c:v>
                </c:pt>
                <c:pt idx="138715">
                  <c:v>69357.5</c:v>
                </c:pt>
                <c:pt idx="138716">
                  <c:v>69358</c:v>
                </c:pt>
                <c:pt idx="138717">
                  <c:v>69358.5</c:v>
                </c:pt>
                <c:pt idx="138718">
                  <c:v>69359</c:v>
                </c:pt>
                <c:pt idx="138719">
                  <c:v>69359.5</c:v>
                </c:pt>
                <c:pt idx="138720">
                  <c:v>69360</c:v>
                </c:pt>
                <c:pt idx="138721">
                  <c:v>69360.5</c:v>
                </c:pt>
                <c:pt idx="138722">
                  <c:v>69361</c:v>
                </c:pt>
                <c:pt idx="138723">
                  <c:v>69361.5</c:v>
                </c:pt>
                <c:pt idx="138724">
                  <c:v>69362</c:v>
                </c:pt>
                <c:pt idx="138725">
                  <c:v>69362.5</c:v>
                </c:pt>
                <c:pt idx="138726">
                  <c:v>69363</c:v>
                </c:pt>
                <c:pt idx="138727">
                  <c:v>69363.5</c:v>
                </c:pt>
                <c:pt idx="138728">
                  <c:v>69364</c:v>
                </c:pt>
                <c:pt idx="138729">
                  <c:v>69364.5</c:v>
                </c:pt>
                <c:pt idx="138730">
                  <c:v>69365</c:v>
                </c:pt>
                <c:pt idx="138731">
                  <c:v>69365.5</c:v>
                </c:pt>
                <c:pt idx="138732">
                  <c:v>69366</c:v>
                </c:pt>
                <c:pt idx="138733">
                  <c:v>69366.5</c:v>
                </c:pt>
                <c:pt idx="138734">
                  <c:v>69367</c:v>
                </c:pt>
                <c:pt idx="138735">
                  <c:v>69367.5</c:v>
                </c:pt>
                <c:pt idx="138736">
                  <c:v>69368</c:v>
                </c:pt>
                <c:pt idx="138737">
                  <c:v>69368.5</c:v>
                </c:pt>
                <c:pt idx="138738">
                  <c:v>69369</c:v>
                </c:pt>
                <c:pt idx="138739">
                  <c:v>69369.5</c:v>
                </c:pt>
                <c:pt idx="138740">
                  <c:v>69370</c:v>
                </c:pt>
                <c:pt idx="138741">
                  <c:v>69370.5</c:v>
                </c:pt>
                <c:pt idx="138742">
                  <c:v>69371</c:v>
                </c:pt>
                <c:pt idx="138743">
                  <c:v>69371.5</c:v>
                </c:pt>
                <c:pt idx="138744">
                  <c:v>69372</c:v>
                </c:pt>
                <c:pt idx="138745">
                  <c:v>69372.5</c:v>
                </c:pt>
                <c:pt idx="138746">
                  <c:v>69373</c:v>
                </c:pt>
                <c:pt idx="138747">
                  <c:v>69373.5</c:v>
                </c:pt>
                <c:pt idx="138748">
                  <c:v>69374</c:v>
                </c:pt>
                <c:pt idx="138749">
                  <c:v>69374.5</c:v>
                </c:pt>
                <c:pt idx="138750">
                  <c:v>69375</c:v>
                </c:pt>
                <c:pt idx="138751">
                  <c:v>69375.5</c:v>
                </c:pt>
                <c:pt idx="138752">
                  <c:v>69376</c:v>
                </c:pt>
                <c:pt idx="138753">
                  <c:v>69376.5</c:v>
                </c:pt>
                <c:pt idx="138754">
                  <c:v>69377</c:v>
                </c:pt>
                <c:pt idx="138755">
                  <c:v>69377.5</c:v>
                </c:pt>
                <c:pt idx="138756">
                  <c:v>69378</c:v>
                </c:pt>
                <c:pt idx="138757">
                  <c:v>69378.5</c:v>
                </c:pt>
                <c:pt idx="138758">
                  <c:v>69379</c:v>
                </c:pt>
                <c:pt idx="138759">
                  <c:v>69379.5</c:v>
                </c:pt>
                <c:pt idx="138760">
                  <c:v>69380</c:v>
                </c:pt>
                <c:pt idx="138761">
                  <c:v>69380.5</c:v>
                </c:pt>
                <c:pt idx="138762">
                  <c:v>69381</c:v>
                </c:pt>
                <c:pt idx="138763">
                  <c:v>69381.5</c:v>
                </c:pt>
                <c:pt idx="138764">
                  <c:v>69382</c:v>
                </c:pt>
                <c:pt idx="138765">
                  <c:v>69382.5</c:v>
                </c:pt>
                <c:pt idx="138766">
                  <c:v>69383</c:v>
                </c:pt>
                <c:pt idx="138767">
                  <c:v>69383.5</c:v>
                </c:pt>
                <c:pt idx="138768">
                  <c:v>69384</c:v>
                </c:pt>
                <c:pt idx="138769">
                  <c:v>69384.5</c:v>
                </c:pt>
                <c:pt idx="138770">
                  <c:v>69385</c:v>
                </c:pt>
                <c:pt idx="138771">
                  <c:v>69385.5</c:v>
                </c:pt>
                <c:pt idx="138772">
                  <c:v>69386</c:v>
                </c:pt>
                <c:pt idx="138773">
                  <c:v>69386.5</c:v>
                </c:pt>
                <c:pt idx="138774">
                  <c:v>69387</c:v>
                </c:pt>
                <c:pt idx="138775">
                  <c:v>69387.5</c:v>
                </c:pt>
                <c:pt idx="138776">
                  <c:v>69388</c:v>
                </c:pt>
                <c:pt idx="138777">
                  <c:v>69388.5</c:v>
                </c:pt>
                <c:pt idx="138778">
                  <c:v>69389</c:v>
                </c:pt>
                <c:pt idx="138779">
                  <c:v>69389.5</c:v>
                </c:pt>
                <c:pt idx="138780">
                  <c:v>69390</c:v>
                </c:pt>
                <c:pt idx="138781">
                  <c:v>69390.5</c:v>
                </c:pt>
                <c:pt idx="138782">
                  <c:v>69391</c:v>
                </c:pt>
                <c:pt idx="138783">
                  <c:v>69391.5</c:v>
                </c:pt>
                <c:pt idx="138784">
                  <c:v>69392</c:v>
                </c:pt>
                <c:pt idx="138785">
                  <c:v>69392.5</c:v>
                </c:pt>
                <c:pt idx="138786">
                  <c:v>69393</c:v>
                </c:pt>
                <c:pt idx="138787">
                  <c:v>69393.5</c:v>
                </c:pt>
                <c:pt idx="138788">
                  <c:v>69394</c:v>
                </c:pt>
                <c:pt idx="138789">
                  <c:v>69394.5</c:v>
                </c:pt>
                <c:pt idx="138790">
                  <c:v>69395</c:v>
                </c:pt>
                <c:pt idx="138791">
                  <c:v>69395.5</c:v>
                </c:pt>
                <c:pt idx="138792">
                  <c:v>69396</c:v>
                </c:pt>
                <c:pt idx="138793">
                  <c:v>69396.5</c:v>
                </c:pt>
                <c:pt idx="138794">
                  <c:v>69397</c:v>
                </c:pt>
                <c:pt idx="138795">
                  <c:v>69397.5</c:v>
                </c:pt>
                <c:pt idx="138796">
                  <c:v>69398</c:v>
                </c:pt>
                <c:pt idx="138797">
                  <c:v>69398.5</c:v>
                </c:pt>
                <c:pt idx="138798">
                  <c:v>69399</c:v>
                </c:pt>
                <c:pt idx="138799">
                  <c:v>69399.5</c:v>
                </c:pt>
                <c:pt idx="138800">
                  <c:v>69400</c:v>
                </c:pt>
                <c:pt idx="138801">
                  <c:v>69400.5</c:v>
                </c:pt>
                <c:pt idx="138802">
                  <c:v>69401</c:v>
                </c:pt>
                <c:pt idx="138803">
                  <c:v>69401.5</c:v>
                </c:pt>
                <c:pt idx="138804">
                  <c:v>69402</c:v>
                </c:pt>
                <c:pt idx="138805">
                  <c:v>69402.5</c:v>
                </c:pt>
                <c:pt idx="138806">
                  <c:v>69403</c:v>
                </c:pt>
                <c:pt idx="138807">
                  <c:v>69403.5</c:v>
                </c:pt>
                <c:pt idx="138808">
                  <c:v>69404</c:v>
                </c:pt>
                <c:pt idx="138809">
                  <c:v>69404.5</c:v>
                </c:pt>
                <c:pt idx="138810">
                  <c:v>69405</c:v>
                </c:pt>
                <c:pt idx="138811">
                  <c:v>69405.5</c:v>
                </c:pt>
                <c:pt idx="138812">
                  <c:v>69406</c:v>
                </c:pt>
                <c:pt idx="138813">
                  <c:v>69406.5</c:v>
                </c:pt>
                <c:pt idx="138814">
                  <c:v>69407</c:v>
                </c:pt>
                <c:pt idx="138815">
                  <c:v>69407.5</c:v>
                </c:pt>
                <c:pt idx="138816">
                  <c:v>69408</c:v>
                </c:pt>
                <c:pt idx="138817">
                  <c:v>69408.5</c:v>
                </c:pt>
                <c:pt idx="138818">
                  <c:v>69409</c:v>
                </c:pt>
                <c:pt idx="138819">
                  <c:v>69409.5</c:v>
                </c:pt>
                <c:pt idx="138820">
                  <c:v>69410</c:v>
                </c:pt>
                <c:pt idx="138821">
                  <c:v>69410.5</c:v>
                </c:pt>
                <c:pt idx="138822">
                  <c:v>69411</c:v>
                </c:pt>
                <c:pt idx="138823">
                  <c:v>69411.5</c:v>
                </c:pt>
                <c:pt idx="138824">
                  <c:v>69412</c:v>
                </c:pt>
                <c:pt idx="138825">
                  <c:v>69412.5</c:v>
                </c:pt>
                <c:pt idx="138826">
                  <c:v>69413</c:v>
                </c:pt>
                <c:pt idx="138827">
                  <c:v>69413.5</c:v>
                </c:pt>
                <c:pt idx="138828">
                  <c:v>69414</c:v>
                </c:pt>
                <c:pt idx="138829">
                  <c:v>69414.5</c:v>
                </c:pt>
                <c:pt idx="138830">
                  <c:v>69415</c:v>
                </c:pt>
                <c:pt idx="138831">
                  <c:v>69415.5</c:v>
                </c:pt>
                <c:pt idx="138832">
                  <c:v>69416</c:v>
                </c:pt>
                <c:pt idx="138833">
                  <c:v>69416.5</c:v>
                </c:pt>
                <c:pt idx="138834">
                  <c:v>69417</c:v>
                </c:pt>
                <c:pt idx="138835">
                  <c:v>69417.5</c:v>
                </c:pt>
                <c:pt idx="138836">
                  <c:v>69418</c:v>
                </c:pt>
                <c:pt idx="138837">
                  <c:v>69418.5</c:v>
                </c:pt>
                <c:pt idx="138838">
                  <c:v>69419</c:v>
                </c:pt>
                <c:pt idx="138839">
                  <c:v>69419.5</c:v>
                </c:pt>
                <c:pt idx="138840">
                  <c:v>69420</c:v>
                </c:pt>
                <c:pt idx="138841">
                  <c:v>69420.5</c:v>
                </c:pt>
                <c:pt idx="138842">
                  <c:v>69421</c:v>
                </c:pt>
                <c:pt idx="138843">
                  <c:v>69421.5</c:v>
                </c:pt>
                <c:pt idx="138844">
                  <c:v>69422</c:v>
                </c:pt>
                <c:pt idx="138845">
                  <c:v>69422.5</c:v>
                </c:pt>
                <c:pt idx="138846">
                  <c:v>69423</c:v>
                </c:pt>
                <c:pt idx="138847">
                  <c:v>69423.5</c:v>
                </c:pt>
                <c:pt idx="138848">
                  <c:v>69424</c:v>
                </c:pt>
                <c:pt idx="138849">
                  <c:v>69424.5</c:v>
                </c:pt>
                <c:pt idx="138850">
                  <c:v>69425</c:v>
                </c:pt>
                <c:pt idx="138851">
                  <c:v>69425.5</c:v>
                </c:pt>
                <c:pt idx="138852">
                  <c:v>69426</c:v>
                </c:pt>
                <c:pt idx="138853">
                  <c:v>69426.5</c:v>
                </c:pt>
                <c:pt idx="138854">
                  <c:v>69427</c:v>
                </c:pt>
                <c:pt idx="138855">
                  <c:v>69427.5</c:v>
                </c:pt>
                <c:pt idx="138856">
                  <c:v>69428</c:v>
                </c:pt>
                <c:pt idx="138857">
                  <c:v>69428.5</c:v>
                </c:pt>
                <c:pt idx="138858">
                  <c:v>69429</c:v>
                </c:pt>
                <c:pt idx="138859">
                  <c:v>69429.5</c:v>
                </c:pt>
                <c:pt idx="138860">
                  <c:v>69430</c:v>
                </c:pt>
                <c:pt idx="138861">
                  <c:v>69430.5</c:v>
                </c:pt>
                <c:pt idx="138862">
                  <c:v>69431</c:v>
                </c:pt>
                <c:pt idx="138863">
                  <c:v>69431.5</c:v>
                </c:pt>
                <c:pt idx="138864">
                  <c:v>69432</c:v>
                </c:pt>
                <c:pt idx="138865">
                  <c:v>69432.5</c:v>
                </c:pt>
                <c:pt idx="138866">
                  <c:v>69433</c:v>
                </c:pt>
                <c:pt idx="138867">
                  <c:v>69433.5</c:v>
                </c:pt>
                <c:pt idx="138868">
                  <c:v>69434</c:v>
                </c:pt>
                <c:pt idx="138869">
                  <c:v>69434.5</c:v>
                </c:pt>
                <c:pt idx="138870">
                  <c:v>69435</c:v>
                </c:pt>
                <c:pt idx="138871">
                  <c:v>69435.5</c:v>
                </c:pt>
                <c:pt idx="138872">
                  <c:v>69436</c:v>
                </c:pt>
                <c:pt idx="138873">
                  <c:v>69436.5</c:v>
                </c:pt>
                <c:pt idx="138874">
                  <c:v>69437</c:v>
                </c:pt>
                <c:pt idx="138875">
                  <c:v>69437.5</c:v>
                </c:pt>
                <c:pt idx="138876">
                  <c:v>69438</c:v>
                </c:pt>
                <c:pt idx="138877">
                  <c:v>69438.5</c:v>
                </c:pt>
                <c:pt idx="138878">
                  <c:v>69439</c:v>
                </c:pt>
                <c:pt idx="138879">
                  <c:v>69439.5</c:v>
                </c:pt>
                <c:pt idx="138880">
                  <c:v>69440</c:v>
                </c:pt>
                <c:pt idx="138881">
                  <c:v>69440.5</c:v>
                </c:pt>
                <c:pt idx="138882">
                  <c:v>69441</c:v>
                </c:pt>
                <c:pt idx="138883">
                  <c:v>69441.5</c:v>
                </c:pt>
                <c:pt idx="138884">
                  <c:v>69442</c:v>
                </c:pt>
                <c:pt idx="138885">
                  <c:v>69442.5</c:v>
                </c:pt>
                <c:pt idx="138886">
                  <c:v>69443</c:v>
                </c:pt>
                <c:pt idx="138887">
                  <c:v>69443.5</c:v>
                </c:pt>
                <c:pt idx="138888">
                  <c:v>69444</c:v>
                </c:pt>
                <c:pt idx="138889">
                  <c:v>69444.5</c:v>
                </c:pt>
                <c:pt idx="138890">
                  <c:v>69445</c:v>
                </c:pt>
                <c:pt idx="138891">
                  <c:v>69445.5</c:v>
                </c:pt>
                <c:pt idx="138892">
                  <c:v>69446</c:v>
                </c:pt>
                <c:pt idx="138893">
                  <c:v>69446.5</c:v>
                </c:pt>
                <c:pt idx="138894">
                  <c:v>69447</c:v>
                </c:pt>
                <c:pt idx="138895">
                  <c:v>69447.5</c:v>
                </c:pt>
                <c:pt idx="138896">
                  <c:v>69448</c:v>
                </c:pt>
                <c:pt idx="138897">
                  <c:v>69448.5</c:v>
                </c:pt>
                <c:pt idx="138898">
                  <c:v>69449</c:v>
                </c:pt>
                <c:pt idx="138899">
                  <c:v>69449.5</c:v>
                </c:pt>
                <c:pt idx="138900">
                  <c:v>69450</c:v>
                </c:pt>
                <c:pt idx="138901">
                  <c:v>69450.5</c:v>
                </c:pt>
                <c:pt idx="138902">
                  <c:v>69451</c:v>
                </c:pt>
                <c:pt idx="138903">
                  <c:v>69451.5</c:v>
                </c:pt>
                <c:pt idx="138904">
                  <c:v>69452</c:v>
                </c:pt>
                <c:pt idx="138905">
                  <c:v>69452.5</c:v>
                </c:pt>
                <c:pt idx="138906">
                  <c:v>69453</c:v>
                </c:pt>
                <c:pt idx="138907">
                  <c:v>69453.5</c:v>
                </c:pt>
                <c:pt idx="138908">
                  <c:v>69454</c:v>
                </c:pt>
                <c:pt idx="138909">
                  <c:v>69454.5</c:v>
                </c:pt>
                <c:pt idx="138910">
                  <c:v>69455</c:v>
                </c:pt>
                <c:pt idx="138911">
                  <c:v>69455.5</c:v>
                </c:pt>
                <c:pt idx="138912">
                  <c:v>69456</c:v>
                </c:pt>
                <c:pt idx="138913">
                  <c:v>69456.5</c:v>
                </c:pt>
                <c:pt idx="138914">
                  <c:v>69457</c:v>
                </c:pt>
                <c:pt idx="138915">
                  <c:v>69457.5</c:v>
                </c:pt>
                <c:pt idx="138916">
                  <c:v>69458</c:v>
                </c:pt>
                <c:pt idx="138917">
                  <c:v>69458.5</c:v>
                </c:pt>
                <c:pt idx="138918">
                  <c:v>69459</c:v>
                </c:pt>
                <c:pt idx="138919">
                  <c:v>69459.5</c:v>
                </c:pt>
                <c:pt idx="138920">
                  <c:v>69460</c:v>
                </c:pt>
                <c:pt idx="138921">
                  <c:v>69460.5</c:v>
                </c:pt>
                <c:pt idx="138922">
                  <c:v>69461</c:v>
                </c:pt>
                <c:pt idx="138923">
                  <c:v>69461.5</c:v>
                </c:pt>
                <c:pt idx="138924">
                  <c:v>69462</c:v>
                </c:pt>
                <c:pt idx="138925">
                  <c:v>69462.5</c:v>
                </c:pt>
                <c:pt idx="138926">
                  <c:v>69463</c:v>
                </c:pt>
                <c:pt idx="138927">
                  <c:v>69463.5</c:v>
                </c:pt>
                <c:pt idx="138928">
                  <c:v>69464</c:v>
                </c:pt>
                <c:pt idx="138929">
                  <c:v>69464.5</c:v>
                </c:pt>
                <c:pt idx="138930">
                  <c:v>69465</c:v>
                </c:pt>
                <c:pt idx="138931">
                  <c:v>69465.5</c:v>
                </c:pt>
                <c:pt idx="138932">
                  <c:v>69466</c:v>
                </c:pt>
                <c:pt idx="138933">
                  <c:v>69466.5</c:v>
                </c:pt>
                <c:pt idx="138934">
                  <c:v>69467</c:v>
                </c:pt>
                <c:pt idx="138935">
                  <c:v>69467.5</c:v>
                </c:pt>
                <c:pt idx="138936">
                  <c:v>69468</c:v>
                </c:pt>
                <c:pt idx="138937">
                  <c:v>69468.5</c:v>
                </c:pt>
                <c:pt idx="138938">
                  <c:v>69469</c:v>
                </c:pt>
                <c:pt idx="138939">
                  <c:v>69469.5</c:v>
                </c:pt>
                <c:pt idx="138940">
                  <c:v>69470</c:v>
                </c:pt>
                <c:pt idx="138941">
                  <c:v>69470.5</c:v>
                </c:pt>
                <c:pt idx="138942">
                  <c:v>69471</c:v>
                </c:pt>
                <c:pt idx="138943">
                  <c:v>69471.5</c:v>
                </c:pt>
                <c:pt idx="138944">
                  <c:v>69472</c:v>
                </c:pt>
                <c:pt idx="138945">
                  <c:v>69472.5</c:v>
                </c:pt>
                <c:pt idx="138946">
                  <c:v>69473</c:v>
                </c:pt>
                <c:pt idx="138947">
                  <c:v>69473.5</c:v>
                </c:pt>
                <c:pt idx="138948">
                  <c:v>69474</c:v>
                </c:pt>
                <c:pt idx="138949">
                  <c:v>69474.5</c:v>
                </c:pt>
                <c:pt idx="138950">
                  <c:v>69475</c:v>
                </c:pt>
                <c:pt idx="138951">
                  <c:v>69475.5</c:v>
                </c:pt>
                <c:pt idx="138952">
                  <c:v>69476</c:v>
                </c:pt>
                <c:pt idx="138953">
                  <c:v>69476.5</c:v>
                </c:pt>
                <c:pt idx="138954">
                  <c:v>69477</c:v>
                </c:pt>
                <c:pt idx="138955">
                  <c:v>69477.5</c:v>
                </c:pt>
                <c:pt idx="138956">
                  <c:v>69478</c:v>
                </c:pt>
                <c:pt idx="138957">
                  <c:v>69478.5</c:v>
                </c:pt>
                <c:pt idx="138958">
                  <c:v>69479</c:v>
                </c:pt>
                <c:pt idx="138959">
                  <c:v>69479.5</c:v>
                </c:pt>
                <c:pt idx="138960">
                  <c:v>69480</c:v>
                </c:pt>
                <c:pt idx="138961">
                  <c:v>69480.5</c:v>
                </c:pt>
                <c:pt idx="138962">
                  <c:v>69481</c:v>
                </c:pt>
                <c:pt idx="138963">
                  <c:v>69481.5</c:v>
                </c:pt>
                <c:pt idx="138964">
                  <c:v>69482</c:v>
                </c:pt>
                <c:pt idx="138965">
                  <c:v>69482.5</c:v>
                </c:pt>
                <c:pt idx="138966">
                  <c:v>69483</c:v>
                </c:pt>
                <c:pt idx="138967">
                  <c:v>69483.5</c:v>
                </c:pt>
                <c:pt idx="138968">
                  <c:v>69484</c:v>
                </c:pt>
                <c:pt idx="138969">
                  <c:v>69484.5</c:v>
                </c:pt>
                <c:pt idx="138970">
                  <c:v>69485</c:v>
                </c:pt>
                <c:pt idx="138971">
                  <c:v>69485.5</c:v>
                </c:pt>
                <c:pt idx="138972">
                  <c:v>69486</c:v>
                </c:pt>
                <c:pt idx="138973">
                  <c:v>69486.5</c:v>
                </c:pt>
                <c:pt idx="138974">
                  <c:v>69487</c:v>
                </c:pt>
                <c:pt idx="138975">
                  <c:v>69487.5</c:v>
                </c:pt>
                <c:pt idx="138976">
                  <c:v>69488</c:v>
                </c:pt>
                <c:pt idx="138977">
                  <c:v>69488.5</c:v>
                </c:pt>
                <c:pt idx="138978">
                  <c:v>69489</c:v>
                </c:pt>
                <c:pt idx="138979">
                  <c:v>69489.5</c:v>
                </c:pt>
                <c:pt idx="138980">
                  <c:v>69490</c:v>
                </c:pt>
                <c:pt idx="138981">
                  <c:v>69490.5</c:v>
                </c:pt>
                <c:pt idx="138982">
                  <c:v>69491</c:v>
                </c:pt>
                <c:pt idx="138983">
                  <c:v>69491.5</c:v>
                </c:pt>
                <c:pt idx="138984">
                  <c:v>69492</c:v>
                </c:pt>
                <c:pt idx="138985">
                  <c:v>69492.5</c:v>
                </c:pt>
                <c:pt idx="138986">
                  <c:v>69493</c:v>
                </c:pt>
                <c:pt idx="138987">
                  <c:v>69493.5</c:v>
                </c:pt>
                <c:pt idx="138988">
                  <c:v>69494</c:v>
                </c:pt>
                <c:pt idx="138989">
                  <c:v>69494.5</c:v>
                </c:pt>
                <c:pt idx="138990">
                  <c:v>69495</c:v>
                </c:pt>
                <c:pt idx="138991">
                  <c:v>69495.5</c:v>
                </c:pt>
                <c:pt idx="138992">
                  <c:v>69496</c:v>
                </c:pt>
                <c:pt idx="138993">
                  <c:v>69496.5</c:v>
                </c:pt>
                <c:pt idx="138994">
                  <c:v>69497</c:v>
                </c:pt>
                <c:pt idx="138995">
                  <c:v>69497.5</c:v>
                </c:pt>
                <c:pt idx="138996">
                  <c:v>69498</c:v>
                </c:pt>
                <c:pt idx="138997">
                  <c:v>69498.5</c:v>
                </c:pt>
                <c:pt idx="138998">
                  <c:v>69499</c:v>
                </c:pt>
                <c:pt idx="138999">
                  <c:v>69499.5</c:v>
                </c:pt>
                <c:pt idx="139000">
                  <c:v>69500</c:v>
                </c:pt>
                <c:pt idx="139001">
                  <c:v>69500.5</c:v>
                </c:pt>
                <c:pt idx="139002">
                  <c:v>69501</c:v>
                </c:pt>
                <c:pt idx="139003">
                  <c:v>69501.5</c:v>
                </c:pt>
                <c:pt idx="139004">
                  <c:v>69502</c:v>
                </c:pt>
                <c:pt idx="139005">
                  <c:v>69502.5</c:v>
                </c:pt>
                <c:pt idx="139006">
                  <c:v>69503</c:v>
                </c:pt>
                <c:pt idx="139007">
                  <c:v>69503.5</c:v>
                </c:pt>
                <c:pt idx="139008">
                  <c:v>69504</c:v>
                </c:pt>
                <c:pt idx="139009">
                  <c:v>69504.5</c:v>
                </c:pt>
                <c:pt idx="139010">
                  <c:v>69505</c:v>
                </c:pt>
                <c:pt idx="139011">
                  <c:v>69505.5</c:v>
                </c:pt>
                <c:pt idx="139012">
                  <c:v>69506</c:v>
                </c:pt>
                <c:pt idx="139013">
                  <c:v>69506.5</c:v>
                </c:pt>
                <c:pt idx="139014">
                  <c:v>69507</c:v>
                </c:pt>
                <c:pt idx="139015">
                  <c:v>69507.5</c:v>
                </c:pt>
                <c:pt idx="139016">
                  <c:v>69508</c:v>
                </c:pt>
                <c:pt idx="139017">
                  <c:v>69508.5</c:v>
                </c:pt>
                <c:pt idx="139018">
                  <c:v>69509</c:v>
                </c:pt>
                <c:pt idx="139019">
                  <c:v>69509.5</c:v>
                </c:pt>
                <c:pt idx="139020">
                  <c:v>69510</c:v>
                </c:pt>
                <c:pt idx="139021">
                  <c:v>69510.5</c:v>
                </c:pt>
                <c:pt idx="139022">
                  <c:v>69511</c:v>
                </c:pt>
                <c:pt idx="139023">
                  <c:v>69511.5</c:v>
                </c:pt>
                <c:pt idx="139024">
                  <c:v>69512</c:v>
                </c:pt>
                <c:pt idx="139025">
                  <c:v>69512.5</c:v>
                </c:pt>
                <c:pt idx="139026">
                  <c:v>69513</c:v>
                </c:pt>
                <c:pt idx="139027">
                  <c:v>69513.5</c:v>
                </c:pt>
                <c:pt idx="139028">
                  <c:v>69514</c:v>
                </c:pt>
                <c:pt idx="139029">
                  <c:v>69514.5</c:v>
                </c:pt>
                <c:pt idx="139030">
                  <c:v>69515</c:v>
                </c:pt>
                <c:pt idx="139031">
                  <c:v>69515.5</c:v>
                </c:pt>
                <c:pt idx="139032">
                  <c:v>69516</c:v>
                </c:pt>
                <c:pt idx="139033">
                  <c:v>69516.5</c:v>
                </c:pt>
                <c:pt idx="139034">
                  <c:v>69517</c:v>
                </c:pt>
                <c:pt idx="139035">
                  <c:v>69517.5</c:v>
                </c:pt>
                <c:pt idx="139036">
                  <c:v>69518</c:v>
                </c:pt>
                <c:pt idx="139037">
                  <c:v>69518.5</c:v>
                </c:pt>
                <c:pt idx="139038">
                  <c:v>69519</c:v>
                </c:pt>
                <c:pt idx="139039">
                  <c:v>69519.5</c:v>
                </c:pt>
                <c:pt idx="139040">
                  <c:v>69520</c:v>
                </c:pt>
                <c:pt idx="139041">
                  <c:v>69520.5</c:v>
                </c:pt>
                <c:pt idx="139042">
                  <c:v>69521</c:v>
                </c:pt>
                <c:pt idx="139043">
                  <c:v>69521.5</c:v>
                </c:pt>
                <c:pt idx="139044">
                  <c:v>69522</c:v>
                </c:pt>
                <c:pt idx="139045">
                  <c:v>69522.5</c:v>
                </c:pt>
                <c:pt idx="139046">
                  <c:v>69523</c:v>
                </c:pt>
                <c:pt idx="139047">
                  <c:v>69523.5</c:v>
                </c:pt>
                <c:pt idx="139048">
                  <c:v>69524</c:v>
                </c:pt>
                <c:pt idx="139049">
                  <c:v>69524.5</c:v>
                </c:pt>
                <c:pt idx="139050">
                  <c:v>69525</c:v>
                </c:pt>
                <c:pt idx="139051">
                  <c:v>69525.5</c:v>
                </c:pt>
                <c:pt idx="139052">
                  <c:v>69526</c:v>
                </c:pt>
                <c:pt idx="139053">
                  <c:v>69526.5</c:v>
                </c:pt>
                <c:pt idx="139054">
                  <c:v>69527</c:v>
                </c:pt>
                <c:pt idx="139055">
                  <c:v>69527.5</c:v>
                </c:pt>
                <c:pt idx="139056">
                  <c:v>69528</c:v>
                </c:pt>
                <c:pt idx="139057">
                  <c:v>69528.5</c:v>
                </c:pt>
                <c:pt idx="139058">
                  <c:v>69529</c:v>
                </c:pt>
                <c:pt idx="139059">
                  <c:v>69529.5</c:v>
                </c:pt>
                <c:pt idx="139060">
                  <c:v>69530</c:v>
                </c:pt>
                <c:pt idx="139061">
                  <c:v>69530.5</c:v>
                </c:pt>
                <c:pt idx="139062">
                  <c:v>69531</c:v>
                </c:pt>
                <c:pt idx="139063">
                  <c:v>69531.5</c:v>
                </c:pt>
                <c:pt idx="139064">
                  <c:v>69532</c:v>
                </c:pt>
                <c:pt idx="139065">
                  <c:v>69532.5</c:v>
                </c:pt>
                <c:pt idx="139066">
                  <c:v>69533</c:v>
                </c:pt>
                <c:pt idx="139067">
                  <c:v>69533.5</c:v>
                </c:pt>
                <c:pt idx="139068">
                  <c:v>69534</c:v>
                </c:pt>
                <c:pt idx="139069">
                  <c:v>69534.5</c:v>
                </c:pt>
                <c:pt idx="139070">
                  <c:v>69535</c:v>
                </c:pt>
                <c:pt idx="139071">
                  <c:v>69535.5</c:v>
                </c:pt>
                <c:pt idx="139072">
                  <c:v>69536</c:v>
                </c:pt>
                <c:pt idx="139073">
                  <c:v>69536.5</c:v>
                </c:pt>
                <c:pt idx="139074">
                  <c:v>69537</c:v>
                </c:pt>
                <c:pt idx="139075">
                  <c:v>69537.5</c:v>
                </c:pt>
                <c:pt idx="139076">
                  <c:v>69538</c:v>
                </c:pt>
                <c:pt idx="139077">
                  <c:v>69538.5</c:v>
                </c:pt>
                <c:pt idx="139078">
                  <c:v>69539</c:v>
                </c:pt>
                <c:pt idx="139079">
                  <c:v>69539.5</c:v>
                </c:pt>
                <c:pt idx="139080">
                  <c:v>69540</c:v>
                </c:pt>
                <c:pt idx="139081">
                  <c:v>69540.5</c:v>
                </c:pt>
                <c:pt idx="139082">
                  <c:v>69541</c:v>
                </c:pt>
                <c:pt idx="139083">
                  <c:v>69541.5</c:v>
                </c:pt>
                <c:pt idx="139084">
                  <c:v>69542</c:v>
                </c:pt>
                <c:pt idx="139085">
                  <c:v>69542.5</c:v>
                </c:pt>
                <c:pt idx="139086">
                  <c:v>69543</c:v>
                </c:pt>
                <c:pt idx="139087">
                  <c:v>69543.5</c:v>
                </c:pt>
                <c:pt idx="139088">
                  <c:v>69544</c:v>
                </c:pt>
                <c:pt idx="139089">
                  <c:v>69544.5</c:v>
                </c:pt>
                <c:pt idx="139090">
                  <c:v>69545</c:v>
                </c:pt>
                <c:pt idx="139091">
                  <c:v>69545.5</c:v>
                </c:pt>
                <c:pt idx="139092">
                  <c:v>69546</c:v>
                </c:pt>
                <c:pt idx="139093">
                  <c:v>69546.5</c:v>
                </c:pt>
                <c:pt idx="139094">
                  <c:v>69547</c:v>
                </c:pt>
                <c:pt idx="139095">
                  <c:v>69547.5</c:v>
                </c:pt>
                <c:pt idx="139096">
                  <c:v>69548</c:v>
                </c:pt>
                <c:pt idx="139097">
                  <c:v>69548.5</c:v>
                </c:pt>
                <c:pt idx="139098">
                  <c:v>69549</c:v>
                </c:pt>
                <c:pt idx="139099">
                  <c:v>69549.5</c:v>
                </c:pt>
                <c:pt idx="139100">
                  <c:v>69550</c:v>
                </c:pt>
                <c:pt idx="139101">
                  <c:v>69550.5</c:v>
                </c:pt>
                <c:pt idx="139102">
                  <c:v>69551</c:v>
                </c:pt>
                <c:pt idx="139103">
                  <c:v>69551.5</c:v>
                </c:pt>
                <c:pt idx="139104">
                  <c:v>69552</c:v>
                </c:pt>
                <c:pt idx="139105">
                  <c:v>69552.5</c:v>
                </c:pt>
                <c:pt idx="139106">
                  <c:v>69553</c:v>
                </c:pt>
                <c:pt idx="139107">
                  <c:v>69553.5</c:v>
                </c:pt>
                <c:pt idx="139108">
                  <c:v>69554</c:v>
                </c:pt>
                <c:pt idx="139109">
                  <c:v>69554.5</c:v>
                </c:pt>
                <c:pt idx="139110">
                  <c:v>69555</c:v>
                </c:pt>
                <c:pt idx="139111">
                  <c:v>69555.5</c:v>
                </c:pt>
                <c:pt idx="139112">
                  <c:v>69556</c:v>
                </c:pt>
                <c:pt idx="139113">
                  <c:v>69556.5</c:v>
                </c:pt>
                <c:pt idx="139114">
                  <c:v>69557</c:v>
                </c:pt>
                <c:pt idx="139115">
                  <c:v>69557.5</c:v>
                </c:pt>
                <c:pt idx="139116">
                  <c:v>69558</c:v>
                </c:pt>
                <c:pt idx="139117">
                  <c:v>69558.5</c:v>
                </c:pt>
                <c:pt idx="139118">
                  <c:v>69559</c:v>
                </c:pt>
                <c:pt idx="139119">
                  <c:v>69559.5</c:v>
                </c:pt>
                <c:pt idx="139120">
                  <c:v>69560</c:v>
                </c:pt>
                <c:pt idx="139121">
                  <c:v>69560.5</c:v>
                </c:pt>
                <c:pt idx="139122">
                  <c:v>69561</c:v>
                </c:pt>
                <c:pt idx="139123">
                  <c:v>69561.5</c:v>
                </c:pt>
                <c:pt idx="139124">
                  <c:v>69562</c:v>
                </c:pt>
                <c:pt idx="139125">
                  <c:v>69562.5</c:v>
                </c:pt>
                <c:pt idx="139126">
                  <c:v>69563</c:v>
                </c:pt>
                <c:pt idx="139127">
                  <c:v>69563.5</c:v>
                </c:pt>
                <c:pt idx="139128">
                  <c:v>69564</c:v>
                </c:pt>
                <c:pt idx="139129">
                  <c:v>69564.5</c:v>
                </c:pt>
                <c:pt idx="139130">
                  <c:v>69565</c:v>
                </c:pt>
                <c:pt idx="139131">
                  <c:v>69565.5</c:v>
                </c:pt>
                <c:pt idx="139132">
                  <c:v>69566</c:v>
                </c:pt>
                <c:pt idx="139133">
                  <c:v>69566.5</c:v>
                </c:pt>
                <c:pt idx="139134">
                  <c:v>69567</c:v>
                </c:pt>
                <c:pt idx="139135">
                  <c:v>69567.5</c:v>
                </c:pt>
                <c:pt idx="139136">
                  <c:v>69568</c:v>
                </c:pt>
                <c:pt idx="139137">
                  <c:v>69568.5</c:v>
                </c:pt>
                <c:pt idx="139138">
                  <c:v>69569</c:v>
                </c:pt>
                <c:pt idx="139139">
                  <c:v>69569.5</c:v>
                </c:pt>
                <c:pt idx="139140">
                  <c:v>69570</c:v>
                </c:pt>
                <c:pt idx="139141">
                  <c:v>69570.5</c:v>
                </c:pt>
                <c:pt idx="139142">
                  <c:v>69571</c:v>
                </c:pt>
                <c:pt idx="139143">
                  <c:v>69571.5</c:v>
                </c:pt>
                <c:pt idx="139144">
                  <c:v>69572</c:v>
                </c:pt>
                <c:pt idx="139145">
                  <c:v>69572.5</c:v>
                </c:pt>
                <c:pt idx="139146">
                  <c:v>69573</c:v>
                </c:pt>
                <c:pt idx="139147">
                  <c:v>69573.5</c:v>
                </c:pt>
                <c:pt idx="139148">
                  <c:v>69574</c:v>
                </c:pt>
                <c:pt idx="139149">
                  <c:v>69574.5</c:v>
                </c:pt>
                <c:pt idx="139150">
                  <c:v>69575</c:v>
                </c:pt>
                <c:pt idx="139151">
                  <c:v>69575.5</c:v>
                </c:pt>
                <c:pt idx="139152">
                  <c:v>69576</c:v>
                </c:pt>
                <c:pt idx="139153">
                  <c:v>69576.5</c:v>
                </c:pt>
                <c:pt idx="139154">
                  <c:v>69577</c:v>
                </c:pt>
                <c:pt idx="139155">
                  <c:v>69577.5</c:v>
                </c:pt>
                <c:pt idx="139156">
                  <c:v>69578</c:v>
                </c:pt>
                <c:pt idx="139157">
                  <c:v>69578.5</c:v>
                </c:pt>
                <c:pt idx="139158">
                  <c:v>69579</c:v>
                </c:pt>
                <c:pt idx="139159">
                  <c:v>69579.5</c:v>
                </c:pt>
                <c:pt idx="139160">
                  <c:v>69580</c:v>
                </c:pt>
                <c:pt idx="139161">
                  <c:v>69580.5</c:v>
                </c:pt>
                <c:pt idx="139162">
                  <c:v>69581</c:v>
                </c:pt>
                <c:pt idx="139163">
                  <c:v>69581.5</c:v>
                </c:pt>
                <c:pt idx="139164">
                  <c:v>69582</c:v>
                </c:pt>
                <c:pt idx="139165">
                  <c:v>69582.5</c:v>
                </c:pt>
                <c:pt idx="139166">
                  <c:v>69583</c:v>
                </c:pt>
                <c:pt idx="139167">
                  <c:v>69583.5</c:v>
                </c:pt>
                <c:pt idx="139168">
                  <c:v>69584</c:v>
                </c:pt>
                <c:pt idx="139169">
                  <c:v>69584.5</c:v>
                </c:pt>
                <c:pt idx="139170">
                  <c:v>69585</c:v>
                </c:pt>
                <c:pt idx="139171">
                  <c:v>69585.5</c:v>
                </c:pt>
                <c:pt idx="139172">
                  <c:v>69586</c:v>
                </c:pt>
                <c:pt idx="139173">
                  <c:v>69586.5</c:v>
                </c:pt>
                <c:pt idx="139174">
                  <c:v>69587</c:v>
                </c:pt>
                <c:pt idx="139175">
                  <c:v>69587.5</c:v>
                </c:pt>
                <c:pt idx="139176">
                  <c:v>69588</c:v>
                </c:pt>
                <c:pt idx="139177">
                  <c:v>69588.5</c:v>
                </c:pt>
                <c:pt idx="139178">
                  <c:v>69589</c:v>
                </c:pt>
                <c:pt idx="139179">
                  <c:v>69589.5</c:v>
                </c:pt>
                <c:pt idx="139180">
                  <c:v>69590</c:v>
                </c:pt>
                <c:pt idx="139181">
                  <c:v>69590.5</c:v>
                </c:pt>
                <c:pt idx="139182">
                  <c:v>69591</c:v>
                </c:pt>
                <c:pt idx="139183">
                  <c:v>69591.5</c:v>
                </c:pt>
                <c:pt idx="139184">
                  <c:v>69592</c:v>
                </c:pt>
                <c:pt idx="139185">
                  <c:v>69592.5</c:v>
                </c:pt>
                <c:pt idx="139186">
                  <c:v>69593</c:v>
                </c:pt>
                <c:pt idx="139187">
                  <c:v>69593.5</c:v>
                </c:pt>
                <c:pt idx="139188">
                  <c:v>69594</c:v>
                </c:pt>
                <c:pt idx="139189">
                  <c:v>69594.5</c:v>
                </c:pt>
                <c:pt idx="139190">
                  <c:v>69595</c:v>
                </c:pt>
                <c:pt idx="139191">
                  <c:v>69595.5</c:v>
                </c:pt>
                <c:pt idx="139192">
                  <c:v>69596</c:v>
                </c:pt>
                <c:pt idx="139193">
                  <c:v>69596.5</c:v>
                </c:pt>
                <c:pt idx="139194">
                  <c:v>69597</c:v>
                </c:pt>
                <c:pt idx="139195">
                  <c:v>69597.5</c:v>
                </c:pt>
                <c:pt idx="139196">
                  <c:v>69598</c:v>
                </c:pt>
                <c:pt idx="139197">
                  <c:v>69598.5</c:v>
                </c:pt>
                <c:pt idx="139198">
                  <c:v>69599</c:v>
                </c:pt>
                <c:pt idx="139199">
                  <c:v>69599.5</c:v>
                </c:pt>
                <c:pt idx="139200">
                  <c:v>69600</c:v>
                </c:pt>
                <c:pt idx="139201">
                  <c:v>69600.5</c:v>
                </c:pt>
                <c:pt idx="139202">
                  <c:v>69601</c:v>
                </c:pt>
                <c:pt idx="139203">
                  <c:v>69601.5</c:v>
                </c:pt>
                <c:pt idx="139204">
                  <c:v>69602</c:v>
                </c:pt>
                <c:pt idx="139205">
                  <c:v>69602.5</c:v>
                </c:pt>
                <c:pt idx="139206">
                  <c:v>69603</c:v>
                </c:pt>
                <c:pt idx="139207">
                  <c:v>69603.5</c:v>
                </c:pt>
                <c:pt idx="139208">
                  <c:v>69604</c:v>
                </c:pt>
                <c:pt idx="139209">
                  <c:v>69604.5</c:v>
                </c:pt>
                <c:pt idx="139210">
                  <c:v>69605</c:v>
                </c:pt>
                <c:pt idx="139211">
                  <c:v>69605.5</c:v>
                </c:pt>
                <c:pt idx="139212">
                  <c:v>69606</c:v>
                </c:pt>
                <c:pt idx="139213">
                  <c:v>69606.5</c:v>
                </c:pt>
                <c:pt idx="139214">
                  <c:v>69607</c:v>
                </c:pt>
                <c:pt idx="139215">
                  <c:v>69607.5</c:v>
                </c:pt>
                <c:pt idx="139216">
                  <c:v>69608</c:v>
                </c:pt>
                <c:pt idx="139217">
                  <c:v>69608.5</c:v>
                </c:pt>
                <c:pt idx="139218">
                  <c:v>69609</c:v>
                </c:pt>
                <c:pt idx="139219">
                  <c:v>69609.5</c:v>
                </c:pt>
                <c:pt idx="139220">
                  <c:v>69610</c:v>
                </c:pt>
                <c:pt idx="139221">
                  <c:v>69610.5</c:v>
                </c:pt>
                <c:pt idx="139222">
                  <c:v>69611</c:v>
                </c:pt>
                <c:pt idx="139223">
                  <c:v>69611.5</c:v>
                </c:pt>
                <c:pt idx="139224">
                  <c:v>69612</c:v>
                </c:pt>
                <c:pt idx="139225">
                  <c:v>69612.5</c:v>
                </c:pt>
                <c:pt idx="139226">
                  <c:v>69613</c:v>
                </c:pt>
                <c:pt idx="139227">
                  <c:v>69613.5</c:v>
                </c:pt>
                <c:pt idx="139228">
                  <c:v>69614</c:v>
                </c:pt>
                <c:pt idx="139229">
                  <c:v>69614.5</c:v>
                </c:pt>
                <c:pt idx="139230">
                  <c:v>69615</c:v>
                </c:pt>
                <c:pt idx="139231">
                  <c:v>69615.5</c:v>
                </c:pt>
                <c:pt idx="139232">
                  <c:v>69616</c:v>
                </c:pt>
                <c:pt idx="139233">
                  <c:v>69616.5</c:v>
                </c:pt>
                <c:pt idx="139234">
                  <c:v>69617</c:v>
                </c:pt>
                <c:pt idx="139235">
                  <c:v>69617.5</c:v>
                </c:pt>
                <c:pt idx="139236">
                  <c:v>69618</c:v>
                </c:pt>
                <c:pt idx="139237">
                  <c:v>69618.5</c:v>
                </c:pt>
                <c:pt idx="139238">
                  <c:v>69619</c:v>
                </c:pt>
                <c:pt idx="139239">
                  <c:v>69619.5</c:v>
                </c:pt>
                <c:pt idx="139240">
                  <c:v>69620</c:v>
                </c:pt>
                <c:pt idx="139241">
                  <c:v>69620.5</c:v>
                </c:pt>
                <c:pt idx="139242">
                  <c:v>69621</c:v>
                </c:pt>
                <c:pt idx="139243">
                  <c:v>69621.5</c:v>
                </c:pt>
                <c:pt idx="139244">
                  <c:v>69622</c:v>
                </c:pt>
                <c:pt idx="139245">
                  <c:v>69622.5</c:v>
                </c:pt>
                <c:pt idx="139246">
                  <c:v>69623</c:v>
                </c:pt>
                <c:pt idx="139247">
                  <c:v>69623.5</c:v>
                </c:pt>
                <c:pt idx="139248">
                  <c:v>69624</c:v>
                </c:pt>
                <c:pt idx="139249">
                  <c:v>69624.5</c:v>
                </c:pt>
                <c:pt idx="139250">
                  <c:v>69625</c:v>
                </c:pt>
                <c:pt idx="139251">
                  <c:v>69625.5</c:v>
                </c:pt>
                <c:pt idx="139252">
                  <c:v>69626</c:v>
                </c:pt>
                <c:pt idx="139253">
                  <c:v>69626.5</c:v>
                </c:pt>
                <c:pt idx="139254">
                  <c:v>69627</c:v>
                </c:pt>
                <c:pt idx="139255">
                  <c:v>69627.5</c:v>
                </c:pt>
                <c:pt idx="139256">
                  <c:v>69628</c:v>
                </c:pt>
                <c:pt idx="139257">
                  <c:v>69628.5</c:v>
                </c:pt>
                <c:pt idx="139258">
                  <c:v>69629</c:v>
                </c:pt>
                <c:pt idx="139259">
                  <c:v>69629.5</c:v>
                </c:pt>
                <c:pt idx="139260">
                  <c:v>69630</c:v>
                </c:pt>
                <c:pt idx="139261">
                  <c:v>69630.5</c:v>
                </c:pt>
                <c:pt idx="139262">
                  <c:v>69631</c:v>
                </c:pt>
                <c:pt idx="139263">
                  <c:v>69631.5</c:v>
                </c:pt>
                <c:pt idx="139264">
                  <c:v>69632</c:v>
                </c:pt>
                <c:pt idx="139265">
                  <c:v>69632.5</c:v>
                </c:pt>
                <c:pt idx="139266">
                  <c:v>69633</c:v>
                </c:pt>
                <c:pt idx="139267">
                  <c:v>69633.5</c:v>
                </c:pt>
                <c:pt idx="139268">
                  <c:v>69634</c:v>
                </c:pt>
                <c:pt idx="139269">
                  <c:v>69634.5</c:v>
                </c:pt>
                <c:pt idx="139270">
                  <c:v>69635</c:v>
                </c:pt>
                <c:pt idx="139271">
                  <c:v>69635.5</c:v>
                </c:pt>
                <c:pt idx="139272">
                  <c:v>69636</c:v>
                </c:pt>
                <c:pt idx="139273">
                  <c:v>69636.5</c:v>
                </c:pt>
                <c:pt idx="139274">
                  <c:v>69637</c:v>
                </c:pt>
                <c:pt idx="139275">
                  <c:v>69637.5</c:v>
                </c:pt>
                <c:pt idx="139276">
                  <c:v>69638</c:v>
                </c:pt>
                <c:pt idx="139277">
                  <c:v>69638.5</c:v>
                </c:pt>
                <c:pt idx="139278">
                  <c:v>69639</c:v>
                </c:pt>
                <c:pt idx="139279">
                  <c:v>69639.5</c:v>
                </c:pt>
                <c:pt idx="139280">
                  <c:v>69640</c:v>
                </c:pt>
                <c:pt idx="139281">
                  <c:v>69640.5</c:v>
                </c:pt>
                <c:pt idx="139282">
                  <c:v>69641</c:v>
                </c:pt>
                <c:pt idx="139283">
                  <c:v>69641.5</c:v>
                </c:pt>
                <c:pt idx="139284">
                  <c:v>69642</c:v>
                </c:pt>
                <c:pt idx="139285">
                  <c:v>69642.5</c:v>
                </c:pt>
                <c:pt idx="139286">
                  <c:v>69643</c:v>
                </c:pt>
                <c:pt idx="139287">
                  <c:v>69643.5</c:v>
                </c:pt>
                <c:pt idx="139288">
                  <c:v>69644</c:v>
                </c:pt>
                <c:pt idx="139289">
                  <c:v>69644.5</c:v>
                </c:pt>
                <c:pt idx="139290">
                  <c:v>69645</c:v>
                </c:pt>
                <c:pt idx="139291">
                  <c:v>69645.5</c:v>
                </c:pt>
                <c:pt idx="139292">
                  <c:v>69646</c:v>
                </c:pt>
                <c:pt idx="139293">
                  <c:v>69646.5</c:v>
                </c:pt>
                <c:pt idx="139294">
                  <c:v>69647</c:v>
                </c:pt>
                <c:pt idx="139295">
                  <c:v>69647.5</c:v>
                </c:pt>
                <c:pt idx="139296">
                  <c:v>69648</c:v>
                </c:pt>
                <c:pt idx="139297">
                  <c:v>69648.5</c:v>
                </c:pt>
                <c:pt idx="139298">
                  <c:v>69649</c:v>
                </c:pt>
                <c:pt idx="139299">
                  <c:v>69649.5</c:v>
                </c:pt>
                <c:pt idx="139300">
                  <c:v>69650</c:v>
                </c:pt>
                <c:pt idx="139301">
                  <c:v>69650.5</c:v>
                </c:pt>
                <c:pt idx="139302">
                  <c:v>69651</c:v>
                </c:pt>
                <c:pt idx="139303">
                  <c:v>69651.5</c:v>
                </c:pt>
                <c:pt idx="139304">
                  <c:v>69652</c:v>
                </c:pt>
                <c:pt idx="139305">
                  <c:v>69652.5</c:v>
                </c:pt>
                <c:pt idx="139306">
                  <c:v>69653</c:v>
                </c:pt>
                <c:pt idx="139307">
                  <c:v>69653.5</c:v>
                </c:pt>
                <c:pt idx="139308">
                  <c:v>69654</c:v>
                </c:pt>
                <c:pt idx="139309">
                  <c:v>69654.5</c:v>
                </c:pt>
                <c:pt idx="139310">
                  <c:v>69655</c:v>
                </c:pt>
                <c:pt idx="139311">
                  <c:v>69655.5</c:v>
                </c:pt>
                <c:pt idx="139312">
                  <c:v>69656</c:v>
                </c:pt>
                <c:pt idx="139313">
                  <c:v>69656.5</c:v>
                </c:pt>
                <c:pt idx="139314">
                  <c:v>69657</c:v>
                </c:pt>
                <c:pt idx="139315">
                  <c:v>69657.5</c:v>
                </c:pt>
                <c:pt idx="139316">
                  <c:v>69658</c:v>
                </c:pt>
                <c:pt idx="139317">
                  <c:v>69658.5</c:v>
                </c:pt>
                <c:pt idx="139318">
                  <c:v>69659</c:v>
                </c:pt>
                <c:pt idx="139319">
                  <c:v>69659.5</c:v>
                </c:pt>
                <c:pt idx="139320">
                  <c:v>69660</c:v>
                </c:pt>
                <c:pt idx="139321">
                  <c:v>69660.5</c:v>
                </c:pt>
                <c:pt idx="139322">
                  <c:v>69661</c:v>
                </c:pt>
                <c:pt idx="139323">
                  <c:v>69661.5</c:v>
                </c:pt>
                <c:pt idx="139324">
                  <c:v>69662</c:v>
                </c:pt>
                <c:pt idx="139325">
                  <c:v>69662.5</c:v>
                </c:pt>
                <c:pt idx="139326">
                  <c:v>69663</c:v>
                </c:pt>
                <c:pt idx="139327">
                  <c:v>69663.5</c:v>
                </c:pt>
                <c:pt idx="139328">
                  <c:v>69664</c:v>
                </c:pt>
                <c:pt idx="139329">
                  <c:v>69664.5</c:v>
                </c:pt>
                <c:pt idx="139330">
                  <c:v>69665</c:v>
                </c:pt>
                <c:pt idx="139331">
                  <c:v>69665.5</c:v>
                </c:pt>
                <c:pt idx="139332">
                  <c:v>69666</c:v>
                </c:pt>
                <c:pt idx="139333">
                  <c:v>69666.5</c:v>
                </c:pt>
                <c:pt idx="139334">
                  <c:v>69667</c:v>
                </c:pt>
                <c:pt idx="139335">
                  <c:v>69667.5</c:v>
                </c:pt>
                <c:pt idx="139336">
                  <c:v>69668</c:v>
                </c:pt>
                <c:pt idx="139337">
                  <c:v>69668.5</c:v>
                </c:pt>
                <c:pt idx="139338">
                  <c:v>69669</c:v>
                </c:pt>
                <c:pt idx="139339">
                  <c:v>69669.5</c:v>
                </c:pt>
                <c:pt idx="139340">
                  <c:v>69670</c:v>
                </c:pt>
                <c:pt idx="139341">
                  <c:v>69670.5</c:v>
                </c:pt>
                <c:pt idx="139342">
                  <c:v>69671</c:v>
                </c:pt>
                <c:pt idx="139343">
                  <c:v>69671.5</c:v>
                </c:pt>
                <c:pt idx="139344">
                  <c:v>69672</c:v>
                </c:pt>
                <c:pt idx="139345">
                  <c:v>69672.5</c:v>
                </c:pt>
                <c:pt idx="139346">
                  <c:v>69673</c:v>
                </c:pt>
                <c:pt idx="139347">
                  <c:v>69673.5</c:v>
                </c:pt>
                <c:pt idx="139348">
                  <c:v>69674</c:v>
                </c:pt>
                <c:pt idx="139349">
                  <c:v>69674.5</c:v>
                </c:pt>
                <c:pt idx="139350">
                  <c:v>69675</c:v>
                </c:pt>
                <c:pt idx="139351">
                  <c:v>69675.5</c:v>
                </c:pt>
                <c:pt idx="139352">
                  <c:v>69676</c:v>
                </c:pt>
                <c:pt idx="139353">
                  <c:v>69676.5</c:v>
                </c:pt>
                <c:pt idx="139354">
                  <c:v>69677</c:v>
                </c:pt>
                <c:pt idx="139355">
                  <c:v>69677.5</c:v>
                </c:pt>
                <c:pt idx="139356">
                  <c:v>69678</c:v>
                </c:pt>
                <c:pt idx="139357">
                  <c:v>69678.5</c:v>
                </c:pt>
                <c:pt idx="139358">
                  <c:v>69679</c:v>
                </c:pt>
                <c:pt idx="139359">
                  <c:v>69679.5</c:v>
                </c:pt>
                <c:pt idx="139360">
                  <c:v>69680</c:v>
                </c:pt>
                <c:pt idx="139361">
                  <c:v>69680.5</c:v>
                </c:pt>
                <c:pt idx="139362">
                  <c:v>69681</c:v>
                </c:pt>
                <c:pt idx="139363">
                  <c:v>69681.5</c:v>
                </c:pt>
                <c:pt idx="139364">
                  <c:v>69682</c:v>
                </c:pt>
                <c:pt idx="139365">
                  <c:v>69682.5</c:v>
                </c:pt>
                <c:pt idx="139366">
                  <c:v>69683</c:v>
                </c:pt>
                <c:pt idx="139367">
                  <c:v>69683.5</c:v>
                </c:pt>
                <c:pt idx="139368">
                  <c:v>69684</c:v>
                </c:pt>
                <c:pt idx="139369">
                  <c:v>69684.5</c:v>
                </c:pt>
                <c:pt idx="139370">
                  <c:v>69685</c:v>
                </c:pt>
                <c:pt idx="139371">
                  <c:v>69685.5</c:v>
                </c:pt>
                <c:pt idx="139372">
                  <c:v>69686</c:v>
                </c:pt>
                <c:pt idx="139373">
                  <c:v>69686.5</c:v>
                </c:pt>
                <c:pt idx="139374">
                  <c:v>69687</c:v>
                </c:pt>
                <c:pt idx="139375">
                  <c:v>69687.5</c:v>
                </c:pt>
                <c:pt idx="139376">
                  <c:v>69688</c:v>
                </c:pt>
                <c:pt idx="139377">
                  <c:v>69688.5</c:v>
                </c:pt>
                <c:pt idx="139378">
                  <c:v>69689</c:v>
                </c:pt>
                <c:pt idx="139379">
                  <c:v>69689.5</c:v>
                </c:pt>
                <c:pt idx="139380">
                  <c:v>69690</c:v>
                </c:pt>
                <c:pt idx="139381">
                  <c:v>69690.5</c:v>
                </c:pt>
                <c:pt idx="139382">
                  <c:v>69691</c:v>
                </c:pt>
                <c:pt idx="139383">
                  <c:v>69691.5</c:v>
                </c:pt>
                <c:pt idx="139384">
                  <c:v>69692</c:v>
                </c:pt>
                <c:pt idx="139385">
                  <c:v>69692.5</c:v>
                </c:pt>
                <c:pt idx="139386">
                  <c:v>69693</c:v>
                </c:pt>
                <c:pt idx="139387">
                  <c:v>69693.5</c:v>
                </c:pt>
                <c:pt idx="139388">
                  <c:v>69694</c:v>
                </c:pt>
                <c:pt idx="139389">
                  <c:v>69694.5</c:v>
                </c:pt>
                <c:pt idx="139390">
                  <c:v>69695</c:v>
                </c:pt>
                <c:pt idx="139391">
                  <c:v>69695.5</c:v>
                </c:pt>
                <c:pt idx="139392">
                  <c:v>69696</c:v>
                </c:pt>
                <c:pt idx="139393">
                  <c:v>69696.5</c:v>
                </c:pt>
                <c:pt idx="139394">
                  <c:v>69697</c:v>
                </c:pt>
                <c:pt idx="139395">
                  <c:v>69697.5</c:v>
                </c:pt>
                <c:pt idx="139396">
                  <c:v>69698</c:v>
                </c:pt>
                <c:pt idx="139397">
                  <c:v>69698.5</c:v>
                </c:pt>
                <c:pt idx="139398">
                  <c:v>69699</c:v>
                </c:pt>
                <c:pt idx="139399">
                  <c:v>69699.5</c:v>
                </c:pt>
                <c:pt idx="139400">
                  <c:v>69700</c:v>
                </c:pt>
                <c:pt idx="139401">
                  <c:v>69700.5</c:v>
                </c:pt>
                <c:pt idx="139402">
                  <c:v>69701</c:v>
                </c:pt>
                <c:pt idx="139403">
                  <c:v>69701.5</c:v>
                </c:pt>
                <c:pt idx="139404">
                  <c:v>69702</c:v>
                </c:pt>
                <c:pt idx="139405">
                  <c:v>69702.5</c:v>
                </c:pt>
                <c:pt idx="139406">
                  <c:v>69703</c:v>
                </c:pt>
                <c:pt idx="139407">
                  <c:v>69703.5</c:v>
                </c:pt>
                <c:pt idx="139408">
                  <c:v>69704</c:v>
                </c:pt>
                <c:pt idx="139409">
                  <c:v>69704.5</c:v>
                </c:pt>
                <c:pt idx="139410">
                  <c:v>69705</c:v>
                </c:pt>
                <c:pt idx="139411">
                  <c:v>69705.5</c:v>
                </c:pt>
                <c:pt idx="139412">
                  <c:v>69706</c:v>
                </c:pt>
                <c:pt idx="139413">
                  <c:v>69706.5</c:v>
                </c:pt>
                <c:pt idx="139414">
                  <c:v>69707</c:v>
                </c:pt>
                <c:pt idx="139415">
                  <c:v>69707.5</c:v>
                </c:pt>
                <c:pt idx="139416">
                  <c:v>69708</c:v>
                </c:pt>
                <c:pt idx="139417">
                  <c:v>69708.5</c:v>
                </c:pt>
                <c:pt idx="139418">
                  <c:v>69709</c:v>
                </c:pt>
                <c:pt idx="139419">
                  <c:v>69709.5</c:v>
                </c:pt>
                <c:pt idx="139420">
                  <c:v>69710</c:v>
                </c:pt>
                <c:pt idx="139421">
                  <c:v>69710.5</c:v>
                </c:pt>
                <c:pt idx="139422">
                  <c:v>69711</c:v>
                </c:pt>
                <c:pt idx="139423">
                  <c:v>69711.5</c:v>
                </c:pt>
                <c:pt idx="139424">
                  <c:v>69712</c:v>
                </c:pt>
                <c:pt idx="139425">
                  <c:v>69712.5</c:v>
                </c:pt>
                <c:pt idx="139426">
                  <c:v>69713</c:v>
                </c:pt>
                <c:pt idx="139427">
                  <c:v>69713.5</c:v>
                </c:pt>
                <c:pt idx="139428">
                  <c:v>69714</c:v>
                </c:pt>
                <c:pt idx="139429">
                  <c:v>69714.5</c:v>
                </c:pt>
                <c:pt idx="139430">
                  <c:v>69715</c:v>
                </c:pt>
                <c:pt idx="139431">
                  <c:v>69715.5</c:v>
                </c:pt>
                <c:pt idx="139432">
                  <c:v>69716</c:v>
                </c:pt>
                <c:pt idx="139433">
                  <c:v>69716.5</c:v>
                </c:pt>
                <c:pt idx="139434">
                  <c:v>69717</c:v>
                </c:pt>
                <c:pt idx="139435">
                  <c:v>69717.5</c:v>
                </c:pt>
                <c:pt idx="139436">
                  <c:v>69718</c:v>
                </c:pt>
                <c:pt idx="139437">
                  <c:v>69718.5</c:v>
                </c:pt>
                <c:pt idx="139438">
                  <c:v>69719</c:v>
                </c:pt>
                <c:pt idx="139439">
                  <c:v>69719.5</c:v>
                </c:pt>
                <c:pt idx="139440">
                  <c:v>69720</c:v>
                </c:pt>
                <c:pt idx="139441">
                  <c:v>69720.5</c:v>
                </c:pt>
                <c:pt idx="139442">
                  <c:v>69721</c:v>
                </c:pt>
                <c:pt idx="139443">
                  <c:v>69721.5</c:v>
                </c:pt>
                <c:pt idx="139444">
                  <c:v>69722</c:v>
                </c:pt>
                <c:pt idx="139445">
                  <c:v>69722.5</c:v>
                </c:pt>
                <c:pt idx="139446">
                  <c:v>69723</c:v>
                </c:pt>
                <c:pt idx="139447">
                  <c:v>69723.5</c:v>
                </c:pt>
                <c:pt idx="139448">
                  <c:v>69724</c:v>
                </c:pt>
                <c:pt idx="139449">
                  <c:v>69724.5</c:v>
                </c:pt>
                <c:pt idx="139450">
                  <c:v>69725</c:v>
                </c:pt>
                <c:pt idx="139451">
                  <c:v>69725.5</c:v>
                </c:pt>
                <c:pt idx="139452">
                  <c:v>69726</c:v>
                </c:pt>
                <c:pt idx="139453">
                  <c:v>69726.5</c:v>
                </c:pt>
                <c:pt idx="139454">
                  <c:v>69727</c:v>
                </c:pt>
                <c:pt idx="139455">
                  <c:v>69727.5</c:v>
                </c:pt>
                <c:pt idx="139456">
                  <c:v>69728</c:v>
                </c:pt>
                <c:pt idx="139457">
                  <c:v>69728.5</c:v>
                </c:pt>
                <c:pt idx="139458">
                  <c:v>69729</c:v>
                </c:pt>
                <c:pt idx="139459">
                  <c:v>69729.5</c:v>
                </c:pt>
                <c:pt idx="139460">
                  <c:v>69730</c:v>
                </c:pt>
                <c:pt idx="139461">
                  <c:v>69730.5</c:v>
                </c:pt>
                <c:pt idx="139462">
                  <c:v>69731</c:v>
                </c:pt>
                <c:pt idx="139463">
                  <c:v>69731.5</c:v>
                </c:pt>
                <c:pt idx="139464">
                  <c:v>69732</c:v>
                </c:pt>
                <c:pt idx="139465">
                  <c:v>69732.5</c:v>
                </c:pt>
                <c:pt idx="139466">
                  <c:v>69733</c:v>
                </c:pt>
                <c:pt idx="139467">
                  <c:v>69733.5</c:v>
                </c:pt>
                <c:pt idx="139468">
                  <c:v>69734</c:v>
                </c:pt>
                <c:pt idx="139469">
                  <c:v>69734.5</c:v>
                </c:pt>
                <c:pt idx="139470">
                  <c:v>69735</c:v>
                </c:pt>
                <c:pt idx="139471">
                  <c:v>69735.5</c:v>
                </c:pt>
                <c:pt idx="139472">
                  <c:v>69736</c:v>
                </c:pt>
                <c:pt idx="139473">
                  <c:v>69736.5</c:v>
                </c:pt>
                <c:pt idx="139474">
                  <c:v>69737</c:v>
                </c:pt>
                <c:pt idx="139475">
                  <c:v>69737.5</c:v>
                </c:pt>
                <c:pt idx="139476">
                  <c:v>69738</c:v>
                </c:pt>
                <c:pt idx="139477">
                  <c:v>69738.5</c:v>
                </c:pt>
                <c:pt idx="139478">
                  <c:v>69739</c:v>
                </c:pt>
                <c:pt idx="139479">
                  <c:v>69739.5</c:v>
                </c:pt>
                <c:pt idx="139480">
                  <c:v>69740</c:v>
                </c:pt>
                <c:pt idx="139481">
                  <c:v>69740.5</c:v>
                </c:pt>
                <c:pt idx="139482">
                  <c:v>69741</c:v>
                </c:pt>
                <c:pt idx="139483">
                  <c:v>69741.5</c:v>
                </c:pt>
                <c:pt idx="139484">
                  <c:v>69742</c:v>
                </c:pt>
                <c:pt idx="139485">
                  <c:v>69742.5</c:v>
                </c:pt>
                <c:pt idx="139486">
                  <c:v>69743</c:v>
                </c:pt>
                <c:pt idx="139487">
                  <c:v>69743.5</c:v>
                </c:pt>
                <c:pt idx="139488">
                  <c:v>69744</c:v>
                </c:pt>
                <c:pt idx="139489">
                  <c:v>69744.5</c:v>
                </c:pt>
                <c:pt idx="139490">
                  <c:v>69745</c:v>
                </c:pt>
                <c:pt idx="139491">
                  <c:v>69745.5</c:v>
                </c:pt>
                <c:pt idx="139492">
                  <c:v>69746</c:v>
                </c:pt>
                <c:pt idx="139493">
                  <c:v>69746.5</c:v>
                </c:pt>
                <c:pt idx="139494">
                  <c:v>69747</c:v>
                </c:pt>
                <c:pt idx="139495">
                  <c:v>69747.5</c:v>
                </c:pt>
                <c:pt idx="139496">
                  <c:v>69748</c:v>
                </c:pt>
                <c:pt idx="139497">
                  <c:v>69748.5</c:v>
                </c:pt>
                <c:pt idx="139498">
                  <c:v>69749</c:v>
                </c:pt>
                <c:pt idx="139499">
                  <c:v>69749.5</c:v>
                </c:pt>
                <c:pt idx="139500">
                  <c:v>69750</c:v>
                </c:pt>
                <c:pt idx="139501">
                  <c:v>69750.5</c:v>
                </c:pt>
                <c:pt idx="139502">
                  <c:v>69751</c:v>
                </c:pt>
                <c:pt idx="139503">
                  <c:v>69751.5</c:v>
                </c:pt>
                <c:pt idx="139504">
                  <c:v>69752</c:v>
                </c:pt>
                <c:pt idx="139505">
                  <c:v>69752.5</c:v>
                </c:pt>
                <c:pt idx="139506">
                  <c:v>69753</c:v>
                </c:pt>
                <c:pt idx="139507">
                  <c:v>69753.5</c:v>
                </c:pt>
                <c:pt idx="139508">
                  <c:v>69754</c:v>
                </c:pt>
                <c:pt idx="139509">
                  <c:v>69754.5</c:v>
                </c:pt>
                <c:pt idx="139510">
                  <c:v>69755</c:v>
                </c:pt>
                <c:pt idx="139511">
                  <c:v>69755.5</c:v>
                </c:pt>
                <c:pt idx="139512">
                  <c:v>69756</c:v>
                </c:pt>
                <c:pt idx="139513">
                  <c:v>69756.5</c:v>
                </c:pt>
                <c:pt idx="139514">
                  <c:v>69757</c:v>
                </c:pt>
                <c:pt idx="139515">
                  <c:v>69757.5</c:v>
                </c:pt>
                <c:pt idx="139516">
                  <c:v>69758</c:v>
                </c:pt>
                <c:pt idx="139517">
                  <c:v>69758.5</c:v>
                </c:pt>
                <c:pt idx="139518">
                  <c:v>69759</c:v>
                </c:pt>
                <c:pt idx="139519">
                  <c:v>69759.5</c:v>
                </c:pt>
                <c:pt idx="139520">
                  <c:v>69760</c:v>
                </c:pt>
                <c:pt idx="139521">
                  <c:v>69760.5</c:v>
                </c:pt>
                <c:pt idx="139522">
                  <c:v>69761</c:v>
                </c:pt>
                <c:pt idx="139523">
                  <c:v>69761.5</c:v>
                </c:pt>
                <c:pt idx="139524">
                  <c:v>69762</c:v>
                </c:pt>
                <c:pt idx="139525">
                  <c:v>69762.5</c:v>
                </c:pt>
                <c:pt idx="139526">
                  <c:v>69763</c:v>
                </c:pt>
                <c:pt idx="139527">
                  <c:v>69763.5</c:v>
                </c:pt>
                <c:pt idx="139528">
                  <c:v>69764</c:v>
                </c:pt>
                <c:pt idx="139529">
                  <c:v>69764.5</c:v>
                </c:pt>
                <c:pt idx="139530">
                  <c:v>69765</c:v>
                </c:pt>
                <c:pt idx="139531">
                  <c:v>69765.5</c:v>
                </c:pt>
                <c:pt idx="139532">
                  <c:v>69766</c:v>
                </c:pt>
                <c:pt idx="139533">
                  <c:v>69766.5</c:v>
                </c:pt>
                <c:pt idx="139534">
                  <c:v>69767</c:v>
                </c:pt>
                <c:pt idx="139535">
                  <c:v>69767.5</c:v>
                </c:pt>
                <c:pt idx="139536">
                  <c:v>69768</c:v>
                </c:pt>
                <c:pt idx="139537">
                  <c:v>69768.5</c:v>
                </c:pt>
                <c:pt idx="139538">
                  <c:v>69769</c:v>
                </c:pt>
                <c:pt idx="139539">
                  <c:v>69769.5</c:v>
                </c:pt>
                <c:pt idx="139540">
                  <c:v>69770</c:v>
                </c:pt>
                <c:pt idx="139541">
                  <c:v>69770.5</c:v>
                </c:pt>
                <c:pt idx="139542">
                  <c:v>69771</c:v>
                </c:pt>
                <c:pt idx="139543">
                  <c:v>69771.5</c:v>
                </c:pt>
                <c:pt idx="139544">
                  <c:v>69772</c:v>
                </c:pt>
                <c:pt idx="139545">
                  <c:v>69772.5</c:v>
                </c:pt>
                <c:pt idx="139546">
                  <c:v>69773</c:v>
                </c:pt>
                <c:pt idx="139547">
                  <c:v>69773.5</c:v>
                </c:pt>
                <c:pt idx="139548">
                  <c:v>69774</c:v>
                </c:pt>
                <c:pt idx="139549">
                  <c:v>69774.5</c:v>
                </c:pt>
                <c:pt idx="139550">
                  <c:v>69775</c:v>
                </c:pt>
                <c:pt idx="139551">
                  <c:v>69775.5</c:v>
                </c:pt>
                <c:pt idx="139552">
                  <c:v>69776</c:v>
                </c:pt>
                <c:pt idx="139553">
                  <c:v>69776.5</c:v>
                </c:pt>
                <c:pt idx="139554">
                  <c:v>69777</c:v>
                </c:pt>
                <c:pt idx="139555">
                  <c:v>69777.5</c:v>
                </c:pt>
                <c:pt idx="139556">
                  <c:v>69778</c:v>
                </c:pt>
                <c:pt idx="139557">
                  <c:v>69778.5</c:v>
                </c:pt>
                <c:pt idx="139558">
                  <c:v>69779</c:v>
                </c:pt>
                <c:pt idx="139559">
                  <c:v>69779.5</c:v>
                </c:pt>
                <c:pt idx="139560">
                  <c:v>69780</c:v>
                </c:pt>
                <c:pt idx="139561">
                  <c:v>69780.5</c:v>
                </c:pt>
                <c:pt idx="139562">
                  <c:v>69781</c:v>
                </c:pt>
                <c:pt idx="139563">
                  <c:v>69781.5</c:v>
                </c:pt>
                <c:pt idx="139564">
                  <c:v>69782</c:v>
                </c:pt>
                <c:pt idx="139565">
                  <c:v>69782.5</c:v>
                </c:pt>
                <c:pt idx="139566">
                  <c:v>69783</c:v>
                </c:pt>
                <c:pt idx="139567">
                  <c:v>69783.5</c:v>
                </c:pt>
                <c:pt idx="139568">
                  <c:v>69784</c:v>
                </c:pt>
                <c:pt idx="139569">
                  <c:v>69784.5</c:v>
                </c:pt>
                <c:pt idx="139570">
                  <c:v>69785</c:v>
                </c:pt>
                <c:pt idx="139571">
                  <c:v>69785.5</c:v>
                </c:pt>
                <c:pt idx="139572">
                  <c:v>69786</c:v>
                </c:pt>
                <c:pt idx="139573">
                  <c:v>69786.5</c:v>
                </c:pt>
                <c:pt idx="139574">
                  <c:v>69787</c:v>
                </c:pt>
                <c:pt idx="139575">
                  <c:v>69787.5</c:v>
                </c:pt>
                <c:pt idx="139576">
                  <c:v>69788</c:v>
                </c:pt>
                <c:pt idx="139577">
                  <c:v>69788.5</c:v>
                </c:pt>
                <c:pt idx="139578">
                  <c:v>69789</c:v>
                </c:pt>
                <c:pt idx="139579">
                  <c:v>69789.5</c:v>
                </c:pt>
                <c:pt idx="139580">
                  <c:v>69790</c:v>
                </c:pt>
                <c:pt idx="139581">
                  <c:v>69790.5</c:v>
                </c:pt>
                <c:pt idx="139582">
                  <c:v>69791</c:v>
                </c:pt>
                <c:pt idx="139583">
                  <c:v>69791.5</c:v>
                </c:pt>
                <c:pt idx="139584">
                  <c:v>69792</c:v>
                </c:pt>
                <c:pt idx="139585">
                  <c:v>69792.5</c:v>
                </c:pt>
                <c:pt idx="139586">
                  <c:v>69793</c:v>
                </c:pt>
                <c:pt idx="139587">
                  <c:v>69793.5</c:v>
                </c:pt>
                <c:pt idx="139588">
                  <c:v>69794</c:v>
                </c:pt>
                <c:pt idx="139589">
                  <c:v>69794.5</c:v>
                </c:pt>
                <c:pt idx="139590">
                  <c:v>69795</c:v>
                </c:pt>
                <c:pt idx="139591">
                  <c:v>69795.5</c:v>
                </c:pt>
                <c:pt idx="139592">
                  <c:v>69796</c:v>
                </c:pt>
                <c:pt idx="139593">
                  <c:v>69796.5</c:v>
                </c:pt>
                <c:pt idx="139594">
                  <c:v>69797</c:v>
                </c:pt>
                <c:pt idx="139595">
                  <c:v>69797.5</c:v>
                </c:pt>
                <c:pt idx="139596">
                  <c:v>69798</c:v>
                </c:pt>
                <c:pt idx="139597">
                  <c:v>69798.5</c:v>
                </c:pt>
                <c:pt idx="139598">
                  <c:v>69799</c:v>
                </c:pt>
                <c:pt idx="139599">
                  <c:v>69799.5</c:v>
                </c:pt>
                <c:pt idx="139600">
                  <c:v>69800</c:v>
                </c:pt>
                <c:pt idx="139601">
                  <c:v>69800.5</c:v>
                </c:pt>
                <c:pt idx="139602">
                  <c:v>69801</c:v>
                </c:pt>
                <c:pt idx="139603">
                  <c:v>69801.5</c:v>
                </c:pt>
                <c:pt idx="139604">
                  <c:v>69802</c:v>
                </c:pt>
                <c:pt idx="139605">
                  <c:v>69802.5</c:v>
                </c:pt>
                <c:pt idx="139606">
                  <c:v>69803</c:v>
                </c:pt>
                <c:pt idx="139607">
                  <c:v>69803.5</c:v>
                </c:pt>
                <c:pt idx="139608">
                  <c:v>69804</c:v>
                </c:pt>
                <c:pt idx="139609">
                  <c:v>69804.5</c:v>
                </c:pt>
                <c:pt idx="139610">
                  <c:v>69805</c:v>
                </c:pt>
                <c:pt idx="139611">
                  <c:v>69805.5</c:v>
                </c:pt>
                <c:pt idx="139612">
                  <c:v>69806</c:v>
                </c:pt>
                <c:pt idx="139613">
                  <c:v>69806.5</c:v>
                </c:pt>
                <c:pt idx="139614">
                  <c:v>69807</c:v>
                </c:pt>
                <c:pt idx="139615">
                  <c:v>69807.5</c:v>
                </c:pt>
                <c:pt idx="139616">
                  <c:v>69808</c:v>
                </c:pt>
                <c:pt idx="139617">
                  <c:v>69808.5</c:v>
                </c:pt>
                <c:pt idx="139618">
                  <c:v>69809</c:v>
                </c:pt>
                <c:pt idx="139619">
                  <c:v>69809.5</c:v>
                </c:pt>
                <c:pt idx="139620">
                  <c:v>69810</c:v>
                </c:pt>
                <c:pt idx="139621">
                  <c:v>69810.5</c:v>
                </c:pt>
                <c:pt idx="139622">
                  <c:v>69811</c:v>
                </c:pt>
                <c:pt idx="139623">
                  <c:v>69811.5</c:v>
                </c:pt>
                <c:pt idx="139624">
                  <c:v>69812</c:v>
                </c:pt>
                <c:pt idx="139625">
                  <c:v>69812.5</c:v>
                </c:pt>
                <c:pt idx="139626">
                  <c:v>69813</c:v>
                </c:pt>
                <c:pt idx="139627">
                  <c:v>69813.5</c:v>
                </c:pt>
                <c:pt idx="139628">
                  <c:v>69814</c:v>
                </c:pt>
                <c:pt idx="139629">
                  <c:v>69814.5</c:v>
                </c:pt>
                <c:pt idx="139630">
                  <c:v>69815</c:v>
                </c:pt>
                <c:pt idx="139631">
                  <c:v>69815.5</c:v>
                </c:pt>
                <c:pt idx="139632">
                  <c:v>69816</c:v>
                </c:pt>
                <c:pt idx="139633">
                  <c:v>69816.5</c:v>
                </c:pt>
                <c:pt idx="139634">
                  <c:v>69817</c:v>
                </c:pt>
                <c:pt idx="139635">
                  <c:v>69817.5</c:v>
                </c:pt>
                <c:pt idx="139636">
                  <c:v>69818</c:v>
                </c:pt>
                <c:pt idx="139637">
                  <c:v>69818.5</c:v>
                </c:pt>
                <c:pt idx="139638">
                  <c:v>69819</c:v>
                </c:pt>
                <c:pt idx="139639">
                  <c:v>69819.5</c:v>
                </c:pt>
                <c:pt idx="139640">
                  <c:v>69820</c:v>
                </c:pt>
                <c:pt idx="139641">
                  <c:v>69820.5</c:v>
                </c:pt>
                <c:pt idx="139642">
                  <c:v>69821</c:v>
                </c:pt>
                <c:pt idx="139643">
                  <c:v>69821.5</c:v>
                </c:pt>
                <c:pt idx="139644">
                  <c:v>69822</c:v>
                </c:pt>
                <c:pt idx="139645">
                  <c:v>69822.5</c:v>
                </c:pt>
                <c:pt idx="139646">
                  <c:v>69823</c:v>
                </c:pt>
                <c:pt idx="139647">
                  <c:v>69823.5</c:v>
                </c:pt>
                <c:pt idx="139648">
                  <c:v>69824</c:v>
                </c:pt>
                <c:pt idx="139649">
                  <c:v>69824.5</c:v>
                </c:pt>
                <c:pt idx="139650">
                  <c:v>69825</c:v>
                </c:pt>
                <c:pt idx="139651">
                  <c:v>69825.5</c:v>
                </c:pt>
                <c:pt idx="139652">
                  <c:v>69826</c:v>
                </c:pt>
                <c:pt idx="139653">
                  <c:v>69826.5</c:v>
                </c:pt>
                <c:pt idx="139654">
                  <c:v>69827</c:v>
                </c:pt>
                <c:pt idx="139655">
                  <c:v>69827.5</c:v>
                </c:pt>
                <c:pt idx="139656">
                  <c:v>69828</c:v>
                </c:pt>
                <c:pt idx="139657">
                  <c:v>69828.5</c:v>
                </c:pt>
                <c:pt idx="139658">
                  <c:v>69829</c:v>
                </c:pt>
                <c:pt idx="139659">
                  <c:v>69829.5</c:v>
                </c:pt>
                <c:pt idx="139660">
                  <c:v>69830</c:v>
                </c:pt>
                <c:pt idx="139661">
                  <c:v>69830.5</c:v>
                </c:pt>
                <c:pt idx="139662">
                  <c:v>69831</c:v>
                </c:pt>
                <c:pt idx="139663">
                  <c:v>69831.5</c:v>
                </c:pt>
                <c:pt idx="139664">
                  <c:v>69832</c:v>
                </c:pt>
                <c:pt idx="139665">
                  <c:v>69832.5</c:v>
                </c:pt>
                <c:pt idx="139666">
                  <c:v>69833</c:v>
                </c:pt>
                <c:pt idx="139667">
                  <c:v>69833.5</c:v>
                </c:pt>
                <c:pt idx="139668">
                  <c:v>69834</c:v>
                </c:pt>
                <c:pt idx="139669">
                  <c:v>69834.5</c:v>
                </c:pt>
                <c:pt idx="139670">
                  <c:v>69835</c:v>
                </c:pt>
                <c:pt idx="139671">
                  <c:v>69835.5</c:v>
                </c:pt>
                <c:pt idx="139672">
                  <c:v>69836</c:v>
                </c:pt>
                <c:pt idx="139673">
                  <c:v>69836.5</c:v>
                </c:pt>
                <c:pt idx="139674">
                  <c:v>69837</c:v>
                </c:pt>
                <c:pt idx="139675">
                  <c:v>69837.5</c:v>
                </c:pt>
                <c:pt idx="139676">
                  <c:v>69838</c:v>
                </c:pt>
                <c:pt idx="139677">
                  <c:v>69838.5</c:v>
                </c:pt>
                <c:pt idx="139678">
                  <c:v>69839</c:v>
                </c:pt>
                <c:pt idx="139679">
                  <c:v>69839.5</c:v>
                </c:pt>
                <c:pt idx="139680">
                  <c:v>69840</c:v>
                </c:pt>
                <c:pt idx="139681">
                  <c:v>69840.5</c:v>
                </c:pt>
                <c:pt idx="139682">
                  <c:v>69841</c:v>
                </c:pt>
                <c:pt idx="139683">
                  <c:v>69841.5</c:v>
                </c:pt>
                <c:pt idx="139684">
                  <c:v>69842</c:v>
                </c:pt>
                <c:pt idx="139685">
                  <c:v>69842.5</c:v>
                </c:pt>
                <c:pt idx="139686">
                  <c:v>69843</c:v>
                </c:pt>
                <c:pt idx="139687">
                  <c:v>69843.5</c:v>
                </c:pt>
                <c:pt idx="139688">
                  <c:v>69844</c:v>
                </c:pt>
                <c:pt idx="139689">
                  <c:v>69844.5</c:v>
                </c:pt>
                <c:pt idx="139690">
                  <c:v>69845</c:v>
                </c:pt>
                <c:pt idx="139691">
                  <c:v>69845.5</c:v>
                </c:pt>
                <c:pt idx="139692">
                  <c:v>69846</c:v>
                </c:pt>
                <c:pt idx="139693">
                  <c:v>69846.5</c:v>
                </c:pt>
                <c:pt idx="139694">
                  <c:v>69847</c:v>
                </c:pt>
                <c:pt idx="139695">
                  <c:v>69847.5</c:v>
                </c:pt>
                <c:pt idx="139696">
                  <c:v>69848</c:v>
                </c:pt>
                <c:pt idx="139697">
                  <c:v>69848.5</c:v>
                </c:pt>
                <c:pt idx="139698">
                  <c:v>69849</c:v>
                </c:pt>
                <c:pt idx="139699">
                  <c:v>69849.5</c:v>
                </c:pt>
                <c:pt idx="139700">
                  <c:v>69850</c:v>
                </c:pt>
                <c:pt idx="139701">
                  <c:v>69850.5</c:v>
                </c:pt>
                <c:pt idx="139702">
                  <c:v>69851</c:v>
                </c:pt>
                <c:pt idx="139703">
                  <c:v>69851.5</c:v>
                </c:pt>
                <c:pt idx="139704">
                  <c:v>69852</c:v>
                </c:pt>
                <c:pt idx="139705">
                  <c:v>69852.5</c:v>
                </c:pt>
                <c:pt idx="139706">
                  <c:v>69853</c:v>
                </c:pt>
                <c:pt idx="139707">
                  <c:v>69853.5</c:v>
                </c:pt>
                <c:pt idx="139708">
                  <c:v>69854</c:v>
                </c:pt>
                <c:pt idx="139709">
                  <c:v>69854.5</c:v>
                </c:pt>
                <c:pt idx="139710">
                  <c:v>69855</c:v>
                </c:pt>
                <c:pt idx="139711">
                  <c:v>69855.5</c:v>
                </c:pt>
                <c:pt idx="139712">
                  <c:v>69856</c:v>
                </c:pt>
                <c:pt idx="139713">
                  <c:v>69856.5</c:v>
                </c:pt>
                <c:pt idx="139714">
                  <c:v>69857</c:v>
                </c:pt>
                <c:pt idx="139715">
                  <c:v>69857.5</c:v>
                </c:pt>
                <c:pt idx="139716">
                  <c:v>69858</c:v>
                </c:pt>
                <c:pt idx="139717">
                  <c:v>69858.5</c:v>
                </c:pt>
                <c:pt idx="139718">
                  <c:v>69859</c:v>
                </c:pt>
                <c:pt idx="139719">
                  <c:v>69859.5</c:v>
                </c:pt>
                <c:pt idx="139720">
                  <c:v>69860</c:v>
                </c:pt>
                <c:pt idx="139721">
                  <c:v>69860.5</c:v>
                </c:pt>
                <c:pt idx="139722">
                  <c:v>69861</c:v>
                </c:pt>
                <c:pt idx="139723">
                  <c:v>69861.5</c:v>
                </c:pt>
                <c:pt idx="139724">
                  <c:v>69862</c:v>
                </c:pt>
                <c:pt idx="139725">
                  <c:v>69862.5</c:v>
                </c:pt>
                <c:pt idx="139726">
                  <c:v>69863</c:v>
                </c:pt>
                <c:pt idx="139727">
                  <c:v>69863.5</c:v>
                </c:pt>
                <c:pt idx="139728">
                  <c:v>69864</c:v>
                </c:pt>
                <c:pt idx="139729">
                  <c:v>69864.5</c:v>
                </c:pt>
                <c:pt idx="139730">
                  <c:v>69865</c:v>
                </c:pt>
                <c:pt idx="139731">
                  <c:v>69865.5</c:v>
                </c:pt>
                <c:pt idx="139732">
                  <c:v>69866</c:v>
                </c:pt>
                <c:pt idx="139733">
                  <c:v>69866.5</c:v>
                </c:pt>
                <c:pt idx="139734">
                  <c:v>69867</c:v>
                </c:pt>
                <c:pt idx="139735">
                  <c:v>69867.5</c:v>
                </c:pt>
                <c:pt idx="139736">
                  <c:v>69868</c:v>
                </c:pt>
                <c:pt idx="139737">
                  <c:v>69868.5</c:v>
                </c:pt>
                <c:pt idx="139738">
                  <c:v>69869</c:v>
                </c:pt>
                <c:pt idx="139739">
                  <c:v>69869.5</c:v>
                </c:pt>
                <c:pt idx="139740">
                  <c:v>69870</c:v>
                </c:pt>
                <c:pt idx="139741">
                  <c:v>69870.5</c:v>
                </c:pt>
                <c:pt idx="139742">
                  <c:v>69871</c:v>
                </c:pt>
                <c:pt idx="139743">
                  <c:v>69871.5</c:v>
                </c:pt>
                <c:pt idx="139744">
                  <c:v>69872</c:v>
                </c:pt>
                <c:pt idx="139745">
                  <c:v>69872.5</c:v>
                </c:pt>
                <c:pt idx="139746">
                  <c:v>69873</c:v>
                </c:pt>
                <c:pt idx="139747">
                  <c:v>69873.5</c:v>
                </c:pt>
                <c:pt idx="139748">
                  <c:v>69874</c:v>
                </c:pt>
                <c:pt idx="139749">
                  <c:v>69874.5</c:v>
                </c:pt>
                <c:pt idx="139750">
                  <c:v>69875</c:v>
                </c:pt>
                <c:pt idx="139751">
                  <c:v>69875.5</c:v>
                </c:pt>
                <c:pt idx="139752">
                  <c:v>69876</c:v>
                </c:pt>
                <c:pt idx="139753">
                  <c:v>69876.5</c:v>
                </c:pt>
                <c:pt idx="139754">
                  <c:v>69877</c:v>
                </c:pt>
                <c:pt idx="139755">
                  <c:v>69877.5</c:v>
                </c:pt>
                <c:pt idx="139756">
                  <c:v>69878</c:v>
                </c:pt>
                <c:pt idx="139757">
                  <c:v>69878.5</c:v>
                </c:pt>
                <c:pt idx="139758">
                  <c:v>69879</c:v>
                </c:pt>
                <c:pt idx="139759">
                  <c:v>69879.5</c:v>
                </c:pt>
                <c:pt idx="139760">
                  <c:v>69880</c:v>
                </c:pt>
                <c:pt idx="139761">
                  <c:v>69880.5</c:v>
                </c:pt>
                <c:pt idx="139762">
                  <c:v>69881</c:v>
                </c:pt>
                <c:pt idx="139763">
                  <c:v>69881.5</c:v>
                </c:pt>
                <c:pt idx="139764">
                  <c:v>69882</c:v>
                </c:pt>
                <c:pt idx="139765">
                  <c:v>69882.5</c:v>
                </c:pt>
                <c:pt idx="139766">
                  <c:v>69883</c:v>
                </c:pt>
                <c:pt idx="139767">
                  <c:v>69883.5</c:v>
                </c:pt>
                <c:pt idx="139768">
                  <c:v>69884</c:v>
                </c:pt>
                <c:pt idx="139769">
                  <c:v>69884.5</c:v>
                </c:pt>
                <c:pt idx="139770">
                  <c:v>69885</c:v>
                </c:pt>
                <c:pt idx="139771">
                  <c:v>69885.5</c:v>
                </c:pt>
                <c:pt idx="139772">
                  <c:v>69886</c:v>
                </c:pt>
                <c:pt idx="139773">
                  <c:v>69886.5</c:v>
                </c:pt>
                <c:pt idx="139774">
                  <c:v>69887</c:v>
                </c:pt>
                <c:pt idx="139775">
                  <c:v>69887.5</c:v>
                </c:pt>
                <c:pt idx="139776">
                  <c:v>69888</c:v>
                </c:pt>
                <c:pt idx="139777">
                  <c:v>69888.5</c:v>
                </c:pt>
                <c:pt idx="139778">
                  <c:v>69889</c:v>
                </c:pt>
                <c:pt idx="139779">
                  <c:v>69889.5</c:v>
                </c:pt>
                <c:pt idx="139780">
                  <c:v>69890</c:v>
                </c:pt>
                <c:pt idx="139781">
                  <c:v>69890.5</c:v>
                </c:pt>
                <c:pt idx="139782">
                  <c:v>69891</c:v>
                </c:pt>
                <c:pt idx="139783">
                  <c:v>69891.5</c:v>
                </c:pt>
                <c:pt idx="139784">
                  <c:v>69892</c:v>
                </c:pt>
                <c:pt idx="139785">
                  <c:v>69892.5</c:v>
                </c:pt>
                <c:pt idx="139786">
                  <c:v>69893</c:v>
                </c:pt>
                <c:pt idx="139787">
                  <c:v>69893.5</c:v>
                </c:pt>
                <c:pt idx="139788">
                  <c:v>69894</c:v>
                </c:pt>
                <c:pt idx="139789">
                  <c:v>69894.5</c:v>
                </c:pt>
                <c:pt idx="139790">
                  <c:v>69895</c:v>
                </c:pt>
                <c:pt idx="139791">
                  <c:v>69895.5</c:v>
                </c:pt>
                <c:pt idx="139792">
                  <c:v>69896</c:v>
                </c:pt>
                <c:pt idx="139793">
                  <c:v>69896.5</c:v>
                </c:pt>
                <c:pt idx="139794">
                  <c:v>69897</c:v>
                </c:pt>
                <c:pt idx="139795">
                  <c:v>69897.5</c:v>
                </c:pt>
                <c:pt idx="139796">
                  <c:v>69898</c:v>
                </c:pt>
                <c:pt idx="139797">
                  <c:v>69898.5</c:v>
                </c:pt>
                <c:pt idx="139798">
                  <c:v>69899</c:v>
                </c:pt>
                <c:pt idx="139799">
                  <c:v>69899.5</c:v>
                </c:pt>
                <c:pt idx="139800">
                  <c:v>69900</c:v>
                </c:pt>
                <c:pt idx="139801">
                  <c:v>69900.5</c:v>
                </c:pt>
                <c:pt idx="139802">
                  <c:v>69901</c:v>
                </c:pt>
                <c:pt idx="139803">
                  <c:v>69901.5</c:v>
                </c:pt>
                <c:pt idx="139804">
                  <c:v>69902</c:v>
                </c:pt>
                <c:pt idx="139805">
                  <c:v>69902.5</c:v>
                </c:pt>
                <c:pt idx="139806">
                  <c:v>69903</c:v>
                </c:pt>
                <c:pt idx="139807">
                  <c:v>69903.5</c:v>
                </c:pt>
                <c:pt idx="139808">
                  <c:v>69904</c:v>
                </c:pt>
                <c:pt idx="139809">
                  <c:v>69904.5</c:v>
                </c:pt>
                <c:pt idx="139810">
                  <c:v>69905</c:v>
                </c:pt>
                <c:pt idx="139811">
                  <c:v>69905.5</c:v>
                </c:pt>
                <c:pt idx="139812">
                  <c:v>69906</c:v>
                </c:pt>
                <c:pt idx="139813">
                  <c:v>69906.5</c:v>
                </c:pt>
                <c:pt idx="139814">
                  <c:v>69907</c:v>
                </c:pt>
                <c:pt idx="139815">
                  <c:v>69907.5</c:v>
                </c:pt>
                <c:pt idx="139816">
                  <c:v>69908</c:v>
                </c:pt>
                <c:pt idx="139817">
                  <c:v>69908.5</c:v>
                </c:pt>
                <c:pt idx="139818">
                  <c:v>69909</c:v>
                </c:pt>
                <c:pt idx="139819">
                  <c:v>69909.5</c:v>
                </c:pt>
                <c:pt idx="139820">
                  <c:v>69910</c:v>
                </c:pt>
                <c:pt idx="139821">
                  <c:v>69910.5</c:v>
                </c:pt>
                <c:pt idx="139822">
                  <c:v>69911</c:v>
                </c:pt>
                <c:pt idx="139823">
                  <c:v>69911.5</c:v>
                </c:pt>
                <c:pt idx="139824">
                  <c:v>69912</c:v>
                </c:pt>
                <c:pt idx="139825">
                  <c:v>69912.5</c:v>
                </c:pt>
                <c:pt idx="139826">
                  <c:v>69913</c:v>
                </c:pt>
                <c:pt idx="139827">
                  <c:v>69913.5</c:v>
                </c:pt>
                <c:pt idx="139828">
                  <c:v>69914</c:v>
                </c:pt>
                <c:pt idx="139829">
                  <c:v>69914.5</c:v>
                </c:pt>
                <c:pt idx="139830">
                  <c:v>69915</c:v>
                </c:pt>
                <c:pt idx="139831">
                  <c:v>69915.5</c:v>
                </c:pt>
                <c:pt idx="139832">
                  <c:v>69916</c:v>
                </c:pt>
                <c:pt idx="139833">
                  <c:v>69916.5</c:v>
                </c:pt>
                <c:pt idx="139834">
                  <c:v>69917</c:v>
                </c:pt>
                <c:pt idx="139835">
                  <c:v>69917.5</c:v>
                </c:pt>
                <c:pt idx="139836">
                  <c:v>69918</c:v>
                </c:pt>
                <c:pt idx="139837">
                  <c:v>69918.5</c:v>
                </c:pt>
                <c:pt idx="139838">
                  <c:v>69919</c:v>
                </c:pt>
                <c:pt idx="139839">
                  <c:v>69919.5</c:v>
                </c:pt>
                <c:pt idx="139840">
                  <c:v>69920</c:v>
                </c:pt>
                <c:pt idx="139841">
                  <c:v>69920.5</c:v>
                </c:pt>
                <c:pt idx="139842">
                  <c:v>69921</c:v>
                </c:pt>
                <c:pt idx="139843">
                  <c:v>69921.5</c:v>
                </c:pt>
                <c:pt idx="139844">
                  <c:v>69922</c:v>
                </c:pt>
                <c:pt idx="139845">
                  <c:v>69922.5</c:v>
                </c:pt>
                <c:pt idx="139846">
                  <c:v>69923</c:v>
                </c:pt>
                <c:pt idx="139847">
                  <c:v>69923.5</c:v>
                </c:pt>
                <c:pt idx="139848">
                  <c:v>69924</c:v>
                </c:pt>
                <c:pt idx="139849">
                  <c:v>69924.5</c:v>
                </c:pt>
                <c:pt idx="139850">
                  <c:v>69925</c:v>
                </c:pt>
                <c:pt idx="139851">
                  <c:v>69925.5</c:v>
                </c:pt>
                <c:pt idx="139852">
                  <c:v>69926</c:v>
                </c:pt>
                <c:pt idx="139853">
                  <c:v>69926.5</c:v>
                </c:pt>
                <c:pt idx="139854">
                  <c:v>69927</c:v>
                </c:pt>
                <c:pt idx="139855">
                  <c:v>69927.5</c:v>
                </c:pt>
                <c:pt idx="139856">
                  <c:v>69928</c:v>
                </c:pt>
                <c:pt idx="139857">
                  <c:v>69928.5</c:v>
                </c:pt>
                <c:pt idx="139858">
                  <c:v>69929</c:v>
                </c:pt>
                <c:pt idx="139859">
                  <c:v>69929.5</c:v>
                </c:pt>
                <c:pt idx="139860">
                  <c:v>69930</c:v>
                </c:pt>
                <c:pt idx="139861">
                  <c:v>69930.5</c:v>
                </c:pt>
                <c:pt idx="139862">
                  <c:v>69931</c:v>
                </c:pt>
                <c:pt idx="139863">
                  <c:v>69931.5</c:v>
                </c:pt>
                <c:pt idx="139864">
                  <c:v>69932</c:v>
                </c:pt>
                <c:pt idx="139865">
                  <c:v>69932.5</c:v>
                </c:pt>
                <c:pt idx="139866">
                  <c:v>69933</c:v>
                </c:pt>
                <c:pt idx="139867">
                  <c:v>69933.5</c:v>
                </c:pt>
                <c:pt idx="139868">
                  <c:v>69934</c:v>
                </c:pt>
                <c:pt idx="139869">
                  <c:v>69934.5</c:v>
                </c:pt>
                <c:pt idx="139870">
                  <c:v>69935</c:v>
                </c:pt>
                <c:pt idx="139871">
                  <c:v>69935.5</c:v>
                </c:pt>
                <c:pt idx="139872">
                  <c:v>69936</c:v>
                </c:pt>
                <c:pt idx="139873">
                  <c:v>69936.5</c:v>
                </c:pt>
                <c:pt idx="139874">
                  <c:v>69937</c:v>
                </c:pt>
                <c:pt idx="139875">
                  <c:v>69937.5</c:v>
                </c:pt>
                <c:pt idx="139876">
                  <c:v>69938</c:v>
                </c:pt>
                <c:pt idx="139877">
                  <c:v>69938.5</c:v>
                </c:pt>
                <c:pt idx="139878">
                  <c:v>69939</c:v>
                </c:pt>
                <c:pt idx="139879">
                  <c:v>69939.5</c:v>
                </c:pt>
                <c:pt idx="139880">
                  <c:v>69940</c:v>
                </c:pt>
                <c:pt idx="139881">
                  <c:v>69940.5</c:v>
                </c:pt>
                <c:pt idx="139882">
                  <c:v>69941</c:v>
                </c:pt>
                <c:pt idx="139883">
                  <c:v>69941.5</c:v>
                </c:pt>
                <c:pt idx="139884">
                  <c:v>69942</c:v>
                </c:pt>
                <c:pt idx="139885">
                  <c:v>69942.5</c:v>
                </c:pt>
                <c:pt idx="139886">
                  <c:v>69943</c:v>
                </c:pt>
                <c:pt idx="139887">
                  <c:v>69943.5</c:v>
                </c:pt>
                <c:pt idx="139888">
                  <c:v>69944</c:v>
                </c:pt>
                <c:pt idx="139889">
                  <c:v>69944.5</c:v>
                </c:pt>
                <c:pt idx="139890">
                  <c:v>69945</c:v>
                </c:pt>
                <c:pt idx="139891">
                  <c:v>69945.5</c:v>
                </c:pt>
                <c:pt idx="139892">
                  <c:v>69946</c:v>
                </c:pt>
                <c:pt idx="139893">
                  <c:v>69946.5</c:v>
                </c:pt>
                <c:pt idx="139894">
                  <c:v>69947</c:v>
                </c:pt>
                <c:pt idx="139895">
                  <c:v>69947.5</c:v>
                </c:pt>
                <c:pt idx="139896">
                  <c:v>69948</c:v>
                </c:pt>
                <c:pt idx="139897">
                  <c:v>69948.5</c:v>
                </c:pt>
                <c:pt idx="139898">
                  <c:v>69949</c:v>
                </c:pt>
                <c:pt idx="139899">
                  <c:v>69949.5</c:v>
                </c:pt>
                <c:pt idx="139900">
                  <c:v>69950</c:v>
                </c:pt>
                <c:pt idx="139901">
                  <c:v>69950.5</c:v>
                </c:pt>
                <c:pt idx="139902">
                  <c:v>69951</c:v>
                </c:pt>
                <c:pt idx="139903">
                  <c:v>69951.5</c:v>
                </c:pt>
                <c:pt idx="139904">
                  <c:v>69952</c:v>
                </c:pt>
                <c:pt idx="139905">
                  <c:v>69952.5</c:v>
                </c:pt>
                <c:pt idx="139906">
                  <c:v>69953</c:v>
                </c:pt>
                <c:pt idx="139907">
                  <c:v>69953.5</c:v>
                </c:pt>
                <c:pt idx="139908">
                  <c:v>69954</c:v>
                </c:pt>
                <c:pt idx="139909">
                  <c:v>69954.5</c:v>
                </c:pt>
                <c:pt idx="139910">
                  <c:v>69955</c:v>
                </c:pt>
                <c:pt idx="139911">
                  <c:v>69955.5</c:v>
                </c:pt>
                <c:pt idx="139912">
                  <c:v>69956</c:v>
                </c:pt>
                <c:pt idx="139913">
                  <c:v>69956.5</c:v>
                </c:pt>
                <c:pt idx="139914">
                  <c:v>69957</c:v>
                </c:pt>
                <c:pt idx="139915">
                  <c:v>69957.5</c:v>
                </c:pt>
                <c:pt idx="139916">
                  <c:v>69958</c:v>
                </c:pt>
                <c:pt idx="139917">
                  <c:v>69958.5</c:v>
                </c:pt>
                <c:pt idx="139918">
                  <c:v>69959</c:v>
                </c:pt>
                <c:pt idx="139919">
                  <c:v>69959.5</c:v>
                </c:pt>
                <c:pt idx="139920">
                  <c:v>69960</c:v>
                </c:pt>
                <c:pt idx="139921">
                  <c:v>69960.5</c:v>
                </c:pt>
                <c:pt idx="139922">
                  <c:v>69961</c:v>
                </c:pt>
                <c:pt idx="139923">
                  <c:v>69961.5</c:v>
                </c:pt>
                <c:pt idx="139924">
                  <c:v>69962</c:v>
                </c:pt>
                <c:pt idx="139925">
                  <c:v>69962.5</c:v>
                </c:pt>
                <c:pt idx="139926">
                  <c:v>69963</c:v>
                </c:pt>
                <c:pt idx="139927">
                  <c:v>69963.5</c:v>
                </c:pt>
                <c:pt idx="139928">
                  <c:v>69964</c:v>
                </c:pt>
                <c:pt idx="139929">
                  <c:v>69964.5</c:v>
                </c:pt>
                <c:pt idx="139930">
                  <c:v>69965</c:v>
                </c:pt>
                <c:pt idx="139931">
                  <c:v>69965.5</c:v>
                </c:pt>
                <c:pt idx="139932">
                  <c:v>69966</c:v>
                </c:pt>
                <c:pt idx="139933">
                  <c:v>69966.5</c:v>
                </c:pt>
                <c:pt idx="139934">
                  <c:v>69967</c:v>
                </c:pt>
                <c:pt idx="139935">
                  <c:v>69967.5</c:v>
                </c:pt>
                <c:pt idx="139936">
                  <c:v>69968</c:v>
                </c:pt>
                <c:pt idx="139937">
                  <c:v>69968.5</c:v>
                </c:pt>
                <c:pt idx="139938">
                  <c:v>69969</c:v>
                </c:pt>
                <c:pt idx="139939">
                  <c:v>69969.5</c:v>
                </c:pt>
                <c:pt idx="139940">
                  <c:v>69970</c:v>
                </c:pt>
                <c:pt idx="139941">
                  <c:v>69970.5</c:v>
                </c:pt>
                <c:pt idx="139942">
                  <c:v>69971</c:v>
                </c:pt>
                <c:pt idx="139943">
                  <c:v>69971.5</c:v>
                </c:pt>
                <c:pt idx="139944">
                  <c:v>69972</c:v>
                </c:pt>
                <c:pt idx="139945">
                  <c:v>69972.5</c:v>
                </c:pt>
                <c:pt idx="139946">
                  <c:v>69973</c:v>
                </c:pt>
                <c:pt idx="139947">
                  <c:v>69973.5</c:v>
                </c:pt>
                <c:pt idx="139948">
                  <c:v>69974</c:v>
                </c:pt>
                <c:pt idx="139949">
                  <c:v>69974.5</c:v>
                </c:pt>
                <c:pt idx="139950">
                  <c:v>69975</c:v>
                </c:pt>
                <c:pt idx="139951">
                  <c:v>69975.5</c:v>
                </c:pt>
                <c:pt idx="139952">
                  <c:v>69976</c:v>
                </c:pt>
                <c:pt idx="139953">
                  <c:v>69976.5</c:v>
                </c:pt>
                <c:pt idx="139954">
                  <c:v>69977</c:v>
                </c:pt>
                <c:pt idx="139955">
                  <c:v>69977.5</c:v>
                </c:pt>
                <c:pt idx="139956">
                  <c:v>69978</c:v>
                </c:pt>
                <c:pt idx="139957">
                  <c:v>69978.5</c:v>
                </c:pt>
                <c:pt idx="139958">
                  <c:v>69979</c:v>
                </c:pt>
                <c:pt idx="139959">
                  <c:v>69979.5</c:v>
                </c:pt>
                <c:pt idx="139960">
                  <c:v>69980</c:v>
                </c:pt>
                <c:pt idx="139961">
                  <c:v>69980.5</c:v>
                </c:pt>
                <c:pt idx="139962">
                  <c:v>69981</c:v>
                </c:pt>
                <c:pt idx="139963">
                  <c:v>69981.5</c:v>
                </c:pt>
                <c:pt idx="139964">
                  <c:v>69982</c:v>
                </c:pt>
                <c:pt idx="139965">
                  <c:v>69982.5</c:v>
                </c:pt>
                <c:pt idx="139966">
                  <c:v>69983</c:v>
                </c:pt>
                <c:pt idx="139967">
                  <c:v>69983.5</c:v>
                </c:pt>
                <c:pt idx="139968">
                  <c:v>69984</c:v>
                </c:pt>
                <c:pt idx="139969">
                  <c:v>69984.5</c:v>
                </c:pt>
                <c:pt idx="139970">
                  <c:v>69985</c:v>
                </c:pt>
                <c:pt idx="139971">
                  <c:v>69985.5</c:v>
                </c:pt>
                <c:pt idx="139972">
                  <c:v>69986</c:v>
                </c:pt>
                <c:pt idx="139973">
                  <c:v>69986.5</c:v>
                </c:pt>
                <c:pt idx="139974">
                  <c:v>69987</c:v>
                </c:pt>
                <c:pt idx="139975">
                  <c:v>69987.5</c:v>
                </c:pt>
                <c:pt idx="139976">
                  <c:v>69988</c:v>
                </c:pt>
                <c:pt idx="139977">
                  <c:v>69988.5</c:v>
                </c:pt>
                <c:pt idx="139978">
                  <c:v>69989</c:v>
                </c:pt>
                <c:pt idx="139979">
                  <c:v>69989.5</c:v>
                </c:pt>
                <c:pt idx="139980">
                  <c:v>69990</c:v>
                </c:pt>
                <c:pt idx="139981">
                  <c:v>69990.5</c:v>
                </c:pt>
                <c:pt idx="139982">
                  <c:v>69991</c:v>
                </c:pt>
                <c:pt idx="139983">
                  <c:v>69991.5</c:v>
                </c:pt>
                <c:pt idx="139984">
                  <c:v>69992</c:v>
                </c:pt>
                <c:pt idx="139985">
                  <c:v>69992.5</c:v>
                </c:pt>
                <c:pt idx="139986">
                  <c:v>69993</c:v>
                </c:pt>
                <c:pt idx="139987">
                  <c:v>69993.5</c:v>
                </c:pt>
                <c:pt idx="139988">
                  <c:v>69994</c:v>
                </c:pt>
                <c:pt idx="139989">
                  <c:v>69994.5</c:v>
                </c:pt>
                <c:pt idx="139990">
                  <c:v>69995</c:v>
                </c:pt>
                <c:pt idx="139991">
                  <c:v>69995.5</c:v>
                </c:pt>
                <c:pt idx="139992">
                  <c:v>69996</c:v>
                </c:pt>
                <c:pt idx="139993">
                  <c:v>69996.5</c:v>
                </c:pt>
                <c:pt idx="139994">
                  <c:v>69997</c:v>
                </c:pt>
                <c:pt idx="139995">
                  <c:v>69997.5</c:v>
                </c:pt>
                <c:pt idx="139996">
                  <c:v>69998</c:v>
                </c:pt>
                <c:pt idx="139997">
                  <c:v>69998.5</c:v>
                </c:pt>
                <c:pt idx="139998">
                  <c:v>69999</c:v>
                </c:pt>
                <c:pt idx="139999">
                  <c:v>69999.5</c:v>
                </c:pt>
                <c:pt idx="140000">
                  <c:v>70000</c:v>
                </c:pt>
                <c:pt idx="140001">
                  <c:v>70000.5</c:v>
                </c:pt>
                <c:pt idx="140002">
                  <c:v>70001</c:v>
                </c:pt>
                <c:pt idx="140003">
                  <c:v>70001.5</c:v>
                </c:pt>
                <c:pt idx="140004">
                  <c:v>70002</c:v>
                </c:pt>
                <c:pt idx="140005">
                  <c:v>70002.5</c:v>
                </c:pt>
                <c:pt idx="140006">
                  <c:v>70003</c:v>
                </c:pt>
                <c:pt idx="140007">
                  <c:v>70003.5</c:v>
                </c:pt>
                <c:pt idx="140008">
                  <c:v>70004</c:v>
                </c:pt>
                <c:pt idx="140009">
                  <c:v>70004.5</c:v>
                </c:pt>
                <c:pt idx="140010">
                  <c:v>70005</c:v>
                </c:pt>
                <c:pt idx="140011">
                  <c:v>70005.5</c:v>
                </c:pt>
                <c:pt idx="140012">
                  <c:v>70006</c:v>
                </c:pt>
                <c:pt idx="140013">
                  <c:v>70006.5</c:v>
                </c:pt>
                <c:pt idx="140014">
                  <c:v>70007</c:v>
                </c:pt>
                <c:pt idx="140015">
                  <c:v>70007.5</c:v>
                </c:pt>
                <c:pt idx="140016">
                  <c:v>70008</c:v>
                </c:pt>
                <c:pt idx="140017">
                  <c:v>70008.5</c:v>
                </c:pt>
                <c:pt idx="140018">
                  <c:v>70009</c:v>
                </c:pt>
                <c:pt idx="140019">
                  <c:v>70009.5</c:v>
                </c:pt>
                <c:pt idx="140020">
                  <c:v>70010</c:v>
                </c:pt>
                <c:pt idx="140021">
                  <c:v>70010.5</c:v>
                </c:pt>
                <c:pt idx="140022">
                  <c:v>70011</c:v>
                </c:pt>
                <c:pt idx="140023">
                  <c:v>70011.5</c:v>
                </c:pt>
                <c:pt idx="140024">
                  <c:v>70012</c:v>
                </c:pt>
                <c:pt idx="140025">
                  <c:v>70012.5</c:v>
                </c:pt>
                <c:pt idx="140026">
                  <c:v>70013</c:v>
                </c:pt>
                <c:pt idx="140027">
                  <c:v>70013.5</c:v>
                </c:pt>
                <c:pt idx="140028">
                  <c:v>70014</c:v>
                </c:pt>
                <c:pt idx="140029">
                  <c:v>70014.5</c:v>
                </c:pt>
                <c:pt idx="140030">
                  <c:v>70015</c:v>
                </c:pt>
                <c:pt idx="140031">
                  <c:v>70015.5</c:v>
                </c:pt>
                <c:pt idx="140032">
                  <c:v>70016</c:v>
                </c:pt>
                <c:pt idx="140033">
                  <c:v>70016.5</c:v>
                </c:pt>
                <c:pt idx="140034">
                  <c:v>70017</c:v>
                </c:pt>
                <c:pt idx="140035">
                  <c:v>70017.5</c:v>
                </c:pt>
                <c:pt idx="140036">
                  <c:v>70018</c:v>
                </c:pt>
                <c:pt idx="140037">
                  <c:v>70018.5</c:v>
                </c:pt>
                <c:pt idx="140038">
                  <c:v>70019</c:v>
                </c:pt>
                <c:pt idx="140039">
                  <c:v>70019.5</c:v>
                </c:pt>
                <c:pt idx="140040">
                  <c:v>70020</c:v>
                </c:pt>
                <c:pt idx="140041">
                  <c:v>70020.5</c:v>
                </c:pt>
                <c:pt idx="140042">
                  <c:v>70021</c:v>
                </c:pt>
                <c:pt idx="140043">
                  <c:v>70021.5</c:v>
                </c:pt>
                <c:pt idx="140044">
                  <c:v>70022</c:v>
                </c:pt>
                <c:pt idx="140045">
                  <c:v>70022.5</c:v>
                </c:pt>
                <c:pt idx="140046">
                  <c:v>70023</c:v>
                </c:pt>
                <c:pt idx="140047">
                  <c:v>70023.5</c:v>
                </c:pt>
                <c:pt idx="140048">
                  <c:v>70024</c:v>
                </c:pt>
                <c:pt idx="140049">
                  <c:v>70024.5</c:v>
                </c:pt>
                <c:pt idx="140050">
                  <c:v>70025</c:v>
                </c:pt>
                <c:pt idx="140051">
                  <c:v>70025.5</c:v>
                </c:pt>
                <c:pt idx="140052">
                  <c:v>70026</c:v>
                </c:pt>
                <c:pt idx="140053">
                  <c:v>70026.5</c:v>
                </c:pt>
                <c:pt idx="140054">
                  <c:v>70027</c:v>
                </c:pt>
                <c:pt idx="140055">
                  <c:v>70027.5</c:v>
                </c:pt>
                <c:pt idx="140056">
                  <c:v>70028</c:v>
                </c:pt>
                <c:pt idx="140057">
                  <c:v>70028.5</c:v>
                </c:pt>
                <c:pt idx="140058">
                  <c:v>70029</c:v>
                </c:pt>
                <c:pt idx="140059">
                  <c:v>70029.5</c:v>
                </c:pt>
                <c:pt idx="140060">
                  <c:v>70030</c:v>
                </c:pt>
                <c:pt idx="140061">
                  <c:v>70030.5</c:v>
                </c:pt>
                <c:pt idx="140062">
                  <c:v>70031</c:v>
                </c:pt>
                <c:pt idx="140063">
                  <c:v>70031.5</c:v>
                </c:pt>
                <c:pt idx="140064">
                  <c:v>70032</c:v>
                </c:pt>
                <c:pt idx="140065">
                  <c:v>70032.5</c:v>
                </c:pt>
                <c:pt idx="140066">
                  <c:v>70033</c:v>
                </c:pt>
                <c:pt idx="140067">
                  <c:v>70033.5</c:v>
                </c:pt>
                <c:pt idx="140068">
                  <c:v>70034</c:v>
                </c:pt>
                <c:pt idx="140069">
                  <c:v>70034.5</c:v>
                </c:pt>
                <c:pt idx="140070">
                  <c:v>70035</c:v>
                </c:pt>
                <c:pt idx="140071">
                  <c:v>70035.5</c:v>
                </c:pt>
                <c:pt idx="140072">
                  <c:v>70036</c:v>
                </c:pt>
                <c:pt idx="140073">
                  <c:v>70036.5</c:v>
                </c:pt>
                <c:pt idx="140074">
                  <c:v>70037</c:v>
                </c:pt>
                <c:pt idx="140075">
                  <c:v>70037.5</c:v>
                </c:pt>
                <c:pt idx="140076">
                  <c:v>70038</c:v>
                </c:pt>
                <c:pt idx="140077">
                  <c:v>70038.5</c:v>
                </c:pt>
                <c:pt idx="140078">
                  <c:v>70039</c:v>
                </c:pt>
                <c:pt idx="140079">
                  <c:v>70039.5</c:v>
                </c:pt>
                <c:pt idx="140080">
                  <c:v>70040</c:v>
                </c:pt>
                <c:pt idx="140081">
                  <c:v>70040.5</c:v>
                </c:pt>
                <c:pt idx="140082">
                  <c:v>70041</c:v>
                </c:pt>
                <c:pt idx="140083">
                  <c:v>70041.5</c:v>
                </c:pt>
                <c:pt idx="140084">
                  <c:v>70042</c:v>
                </c:pt>
                <c:pt idx="140085">
                  <c:v>70042.5</c:v>
                </c:pt>
                <c:pt idx="140086">
                  <c:v>70043</c:v>
                </c:pt>
                <c:pt idx="140087">
                  <c:v>70043.5</c:v>
                </c:pt>
                <c:pt idx="140088">
                  <c:v>70044</c:v>
                </c:pt>
                <c:pt idx="140089">
                  <c:v>70044.5</c:v>
                </c:pt>
                <c:pt idx="140090">
                  <c:v>70045</c:v>
                </c:pt>
                <c:pt idx="140091">
                  <c:v>70045.5</c:v>
                </c:pt>
                <c:pt idx="140092">
                  <c:v>70046</c:v>
                </c:pt>
                <c:pt idx="140093">
                  <c:v>70046.5</c:v>
                </c:pt>
                <c:pt idx="140094">
                  <c:v>70047</c:v>
                </c:pt>
                <c:pt idx="140095">
                  <c:v>70047.5</c:v>
                </c:pt>
                <c:pt idx="140096">
                  <c:v>70048</c:v>
                </c:pt>
                <c:pt idx="140097">
                  <c:v>70048.5</c:v>
                </c:pt>
                <c:pt idx="140098">
                  <c:v>70049</c:v>
                </c:pt>
                <c:pt idx="140099">
                  <c:v>70049.5</c:v>
                </c:pt>
                <c:pt idx="140100">
                  <c:v>70050</c:v>
                </c:pt>
                <c:pt idx="140101">
                  <c:v>70050.5</c:v>
                </c:pt>
                <c:pt idx="140102">
                  <c:v>70051</c:v>
                </c:pt>
                <c:pt idx="140103">
                  <c:v>70051.5</c:v>
                </c:pt>
                <c:pt idx="140104">
                  <c:v>70052</c:v>
                </c:pt>
                <c:pt idx="140105">
                  <c:v>70052.5</c:v>
                </c:pt>
                <c:pt idx="140106">
                  <c:v>70053</c:v>
                </c:pt>
                <c:pt idx="140107">
                  <c:v>70053.5</c:v>
                </c:pt>
                <c:pt idx="140108">
                  <c:v>70054</c:v>
                </c:pt>
                <c:pt idx="140109">
                  <c:v>70054.5</c:v>
                </c:pt>
                <c:pt idx="140110">
                  <c:v>70055</c:v>
                </c:pt>
                <c:pt idx="140111">
                  <c:v>70055.5</c:v>
                </c:pt>
                <c:pt idx="140112">
                  <c:v>70056</c:v>
                </c:pt>
                <c:pt idx="140113">
                  <c:v>70056.5</c:v>
                </c:pt>
                <c:pt idx="140114">
                  <c:v>70057</c:v>
                </c:pt>
                <c:pt idx="140115">
                  <c:v>70057.5</c:v>
                </c:pt>
                <c:pt idx="140116">
                  <c:v>70058</c:v>
                </c:pt>
                <c:pt idx="140117">
                  <c:v>70058.5</c:v>
                </c:pt>
                <c:pt idx="140118">
                  <c:v>70059</c:v>
                </c:pt>
                <c:pt idx="140119">
                  <c:v>70059.5</c:v>
                </c:pt>
                <c:pt idx="140120">
                  <c:v>70060</c:v>
                </c:pt>
                <c:pt idx="140121">
                  <c:v>70060.5</c:v>
                </c:pt>
                <c:pt idx="140122">
                  <c:v>70061</c:v>
                </c:pt>
                <c:pt idx="140123">
                  <c:v>70061.5</c:v>
                </c:pt>
                <c:pt idx="140124">
                  <c:v>70062</c:v>
                </c:pt>
                <c:pt idx="140125">
                  <c:v>70062.5</c:v>
                </c:pt>
                <c:pt idx="140126">
                  <c:v>70063</c:v>
                </c:pt>
                <c:pt idx="140127">
                  <c:v>70063.5</c:v>
                </c:pt>
                <c:pt idx="140128">
                  <c:v>70064</c:v>
                </c:pt>
                <c:pt idx="140129">
                  <c:v>70064.5</c:v>
                </c:pt>
                <c:pt idx="140130">
                  <c:v>70065</c:v>
                </c:pt>
                <c:pt idx="140131">
                  <c:v>70065.5</c:v>
                </c:pt>
                <c:pt idx="140132">
                  <c:v>70066</c:v>
                </c:pt>
                <c:pt idx="140133">
                  <c:v>70066.5</c:v>
                </c:pt>
                <c:pt idx="140134">
                  <c:v>70067</c:v>
                </c:pt>
                <c:pt idx="140135">
                  <c:v>70067.5</c:v>
                </c:pt>
                <c:pt idx="140136">
                  <c:v>70068</c:v>
                </c:pt>
                <c:pt idx="140137">
                  <c:v>70068.5</c:v>
                </c:pt>
                <c:pt idx="140138">
                  <c:v>70069</c:v>
                </c:pt>
                <c:pt idx="140139">
                  <c:v>70069.5</c:v>
                </c:pt>
                <c:pt idx="140140">
                  <c:v>70070</c:v>
                </c:pt>
                <c:pt idx="140141">
                  <c:v>70070.5</c:v>
                </c:pt>
                <c:pt idx="140142">
                  <c:v>70071</c:v>
                </c:pt>
                <c:pt idx="140143">
                  <c:v>70071.5</c:v>
                </c:pt>
                <c:pt idx="140144">
                  <c:v>70072</c:v>
                </c:pt>
                <c:pt idx="140145">
                  <c:v>70072.5</c:v>
                </c:pt>
                <c:pt idx="140146">
                  <c:v>70073</c:v>
                </c:pt>
                <c:pt idx="140147">
                  <c:v>70073.5</c:v>
                </c:pt>
                <c:pt idx="140148">
                  <c:v>70074</c:v>
                </c:pt>
                <c:pt idx="140149">
                  <c:v>70074.5</c:v>
                </c:pt>
                <c:pt idx="140150">
                  <c:v>70075</c:v>
                </c:pt>
                <c:pt idx="140151">
                  <c:v>70075.5</c:v>
                </c:pt>
                <c:pt idx="140152">
                  <c:v>70076</c:v>
                </c:pt>
                <c:pt idx="140153">
                  <c:v>70076.5</c:v>
                </c:pt>
                <c:pt idx="140154">
                  <c:v>70077</c:v>
                </c:pt>
                <c:pt idx="140155">
                  <c:v>70077.5</c:v>
                </c:pt>
                <c:pt idx="140156">
                  <c:v>70078</c:v>
                </c:pt>
                <c:pt idx="140157">
                  <c:v>70078.5</c:v>
                </c:pt>
                <c:pt idx="140158">
                  <c:v>70079</c:v>
                </c:pt>
                <c:pt idx="140159">
                  <c:v>70079.5</c:v>
                </c:pt>
                <c:pt idx="140160">
                  <c:v>70080</c:v>
                </c:pt>
                <c:pt idx="140161">
                  <c:v>70080.5</c:v>
                </c:pt>
                <c:pt idx="140162">
                  <c:v>70081</c:v>
                </c:pt>
                <c:pt idx="140163">
                  <c:v>70081.5</c:v>
                </c:pt>
                <c:pt idx="140164">
                  <c:v>70082</c:v>
                </c:pt>
                <c:pt idx="140165">
                  <c:v>70082.5</c:v>
                </c:pt>
                <c:pt idx="140166">
                  <c:v>70083</c:v>
                </c:pt>
                <c:pt idx="140167">
                  <c:v>70083.5</c:v>
                </c:pt>
                <c:pt idx="140168">
                  <c:v>70084</c:v>
                </c:pt>
                <c:pt idx="140169">
                  <c:v>70084.5</c:v>
                </c:pt>
                <c:pt idx="140170">
                  <c:v>70085</c:v>
                </c:pt>
                <c:pt idx="140171">
                  <c:v>70085.5</c:v>
                </c:pt>
                <c:pt idx="140172">
                  <c:v>70086</c:v>
                </c:pt>
                <c:pt idx="140173">
                  <c:v>70086.5</c:v>
                </c:pt>
                <c:pt idx="140174">
                  <c:v>70087</c:v>
                </c:pt>
                <c:pt idx="140175">
                  <c:v>70087.5</c:v>
                </c:pt>
                <c:pt idx="140176">
                  <c:v>70088</c:v>
                </c:pt>
                <c:pt idx="140177">
                  <c:v>70088.5</c:v>
                </c:pt>
                <c:pt idx="140178">
                  <c:v>70089</c:v>
                </c:pt>
                <c:pt idx="140179">
                  <c:v>70089.5</c:v>
                </c:pt>
                <c:pt idx="140180">
                  <c:v>70090</c:v>
                </c:pt>
                <c:pt idx="140181">
                  <c:v>70090.5</c:v>
                </c:pt>
                <c:pt idx="140182">
                  <c:v>70091</c:v>
                </c:pt>
                <c:pt idx="140183">
                  <c:v>70091.5</c:v>
                </c:pt>
                <c:pt idx="140184">
                  <c:v>70092</c:v>
                </c:pt>
                <c:pt idx="140185">
                  <c:v>70092.5</c:v>
                </c:pt>
                <c:pt idx="140186">
                  <c:v>70093</c:v>
                </c:pt>
                <c:pt idx="140187">
                  <c:v>70093.5</c:v>
                </c:pt>
                <c:pt idx="140188">
                  <c:v>70094</c:v>
                </c:pt>
                <c:pt idx="140189">
                  <c:v>70094.5</c:v>
                </c:pt>
                <c:pt idx="140190">
                  <c:v>70095</c:v>
                </c:pt>
                <c:pt idx="140191">
                  <c:v>70095.5</c:v>
                </c:pt>
                <c:pt idx="140192">
                  <c:v>70096</c:v>
                </c:pt>
                <c:pt idx="140193">
                  <c:v>70096.5</c:v>
                </c:pt>
                <c:pt idx="140194">
                  <c:v>70097</c:v>
                </c:pt>
                <c:pt idx="140195">
                  <c:v>70097.5</c:v>
                </c:pt>
                <c:pt idx="140196">
                  <c:v>70098</c:v>
                </c:pt>
                <c:pt idx="140197">
                  <c:v>70098.5</c:v>
                </c:pt>
                <c:pt idx="140198">
                  <c:v>70099</c:v>
                </c:pt>
                <c:pt idx="140199">
                  <c:v>70099.5</c:v>
                </c:pt>
                <c:pt idx="140200">
                  <c:v>70100</c:v>
                </c:pt>
                <c:pt idx="140201">
                  <c:v>70100.5</c:v>
                </c:pt>
                <c:pt idx="140202">
                  <c:v>70101</c:v>
                </c:pt>
                <c:pt idx="140203">
                  <c:v>70101.5</c:v>
                </c:pt>
                <c:pt idx="140204">
                  <c:v>70102</c:v>
                </c:pt>
                <c:pt idx="140205">
                  <c:v>70102.5</c:v>
                </c:pt>
                <c:pt idx="140206">
                  <c:v>70103</c:v>
                </c:pt>
                <c:pt idx="140207">
                  <c:v>70103.5</c:v>
                </c:pt>
                <c:pt idx="140208">
                  <c:v>70104</c:v>
                </c:pt>
                <c:pt idx="140209">
                  <c:v>70104.5</c:v>
                </c:pt>
                <c:pt idx="140210">
                  <c:v>70105</c:v>
                </c:pt>
                <c:pt idx="140211">
                  <c:v>70105.5</c:v>
                </c:pt>
                <c:pt idx="140212">
                  <c:v>70106</c:v>
                </c:pt>
                <c:pt idx="140213">
                  <c:v>70106.5</c:v>
                </c:pt>
                <c:pt idx="140214">
                  <c:v>70107</c:v>
                </c:pt>
                <c:pt idx="140215">
                  <c:v>70107.5</c:v>
                </c:pt>
                <c:pt idx="140216">
                  <c:v>70108</c:v>
                </c:pt>
                <c:pt idx="140217">
                  <c:v>70108.5</c:v>
                </c:pt>
                <c:pt idx="140218">
                  <c:v>70109</c:v>
                </c:pt>
                <c:pt idx="140219">
                  <c:v>70109.5</c:v>
                </c:pt>
                <c:pt idx="140220">
                  <c:v>70110</c:v>
                </c:pt>
                <c:pt idx="140221">
                  <c:v>70110.5</c:v>
                </c:pt>
                <c:pt idx="140222">
                  <c:v>70111</c:v>
                </c:pt>
                <c:pt idx="140223">
                  <c:v>70111.5</c:v>
                </c:pt>
                <c:pt idx="140224">
                  <c:v>70112</c:v>
                </c:pt>
                <c:pt idx="140225">
                  <c:v>70112.5</c:v>
                </c:pt>
                <c:pt idx="140226">
                  <c:v>70113</c:v>
                </c:pt>
                <c:pt idx="140227">
                  <c:v>70113.5</c:v>
                </c:pt>
                <c:pt idx="140228">
                  <c:v>70114</c:v>
                </c:pt>
                <c:pt idx="140229">
                  <c:v>70114.5</c:v>
                </c:pt>
                <c:pt idx="140230">
                  <c:v>70115</c:v>
                </c:pt>
                <c:pt idx="140231">
                  <c:v>70115.5</c:v>
                </c:pt>
                <c:pt idx="140232">
                  <c:v>70116</c:v>
                </c:pt>
                <c:pt idx="140233">
                  <c:v>70116.5</c:v>
                </c:pt>
                <c:pt idx="140234">
                  <c:v>70117</c:v>
                </c:pt>
                <c:pt idx="140235">
                  <c:v>70117.5</c:v>
                </c:pt>
                <c:pt idx="140236">
                  <c:v>70118</c:v>
                </c:pt>
                <c:pt idx="140237">
                  <c:v>70118.5</c:v>
                </c:pt>
                <c:pt idx="140238">
                  <c:v>70119</c:v>
                </c:pt>
                <c:pt idx="140239">
                  <c:v>70119.5</c:v>
                </c:pt>
                <c:pt idx="140240">
                  <c:v>70120</c:v>
                </c:pt>
                <c:pt idx="140241">
                  <c:v>70120.5</c:v>
                </c:pt>
                <c:pt idx="140242">
                  <c:v>70121</c:v>
                </c:pt>
                <c:pt idx="140243">
                  <c:v>70121.5</c:v>
                </c:pt>
                <c:pt idx="140244">
                  <c:v>70122</c:v>
                </c:pt>
                <c:pt idx="140245">
                  <c:v>70122.5</c:v>
                </c:pt>
                <c:pt idx="140246">
                  <c:v>70123</c:v>
                </c:pt>
                <c:pt idx="140247">
                  <c:v>70123.5</c:v>
                </c:pt>
                <c:pt idx="140248">
                  <c:v>70124</c:v>
                </c:pt>
                <c:pt idx="140249">
                  <c:v>70124.5</c:v>
                </c:pt>
                <c:pt idx="140250">
                  <c:v>70125</c:v>
                </c:pt>
                <c:pt idx="140251">
                  <c:v>70125.5</c:v>
                </c:pt>
                <c:pt idx="140252">
                  <c:v>70126</c:v>
                </c:pt>
                <c:pt idx="140253">
                  <c:v>70126.5</c:v>
                </c:pt>
                <c:pt idx="140254">
                  <c:v>70127</c:v>
                </c:pt>
                <c:pt idx="140255">
                  <c:v>70127.5</c:v>
                </c:pt>
                <c:pt idx="140256">
                  <c:v>70128</c:v>
                </c:pt>
                <c:pt idx="140257">
                  <c:v>70128.5</c:v>
                </c:pt>
                <c:pt idx="140258">
                  <c:v>70129</c:v>
                </c:pt>
                <c:pt idx="140259">
                  <c:v>70129.5</c:v>
                </c:pt>
                <c:pt idx="140260">
                  <c:v>70130</c:v>
                </c:pt>
                <c:pt idx="140261">
                  <c:v>70130.5</c:v>
                </c:pt>
                <c:pt idx="140262">
                  <c:v>70131</c:v>
                </c:pt>
                <c:pt idx="140263">
                  <c:v>70131.5</c:v>
                </c:pt>
                <c:pt idx="140264">
                  <c:v>70132</c:v>
                </c:pt>
                <c:pt idx="140265">
                  <c:v>70132.5</c:v>
                </c:pt>
                <c:pt idx="140266">
                  <c:v>70133</c:v>
                </c:pt>
                <c:pt idx="140267">
                  <c:v>70133.5</c:v>
                </c:pt>
                <c:pt idx="140268">
                  <c:v>70134</c:v>
                </c:pt>
                <c:pt idx="140269">
                  <c:v>70134.5</c:v>
                </c:pt>
                <c:pt idx="140270">
                  <c:v>70135</c:v>
                </c:pt>
                <c:pt idx="140271">
                  <c:v>70135.5</c:v>
                </c:pt>
                <c:pt idx="140272">
                  <c:v>70136</c:v>
                </c:pt>
                <c:pt idx="140273">
                  <c:v>70136.5</c:v>
                </c:pt>
                <c:pt idx="140274">
                  <c:v>70137</c:v>
                </c:pt>
                <c:pt idx="140275">
                  <c:v>70137.5</c:v>
                </c:pt>
                <c:pt idx="140276">
                  <c:v>70138</c:v>
                </c:pt>
                <c:pt idx="140277">
                  <c:v>70138.5</c:v>
                </c:pt>
                <c:pt idx="140278">
                  <c:v>70139</c:v>
                </c:pt>
                <c:pt idx="140279">
                  <c:v>70139.5</c:v>
                </c:pt>
                <c:pt idx="140280">
                  <c:v>70140</c:v>
                </c:pt>
                <c:pt idx="140281">
                  <c:v>70140.5</c:v>
                </c:pt>
                <c:pt idx="140282">
                  <c:v>70141</c:v>
                </c:pt>
                <c:pt idx="140283">
                  <c:v>70141.5</c:v>
                </c:pt>
                <c:pt idx="140284">
                  <c:v>70142</c:v>
                </c:pt>
                <c:pt idx="140285">
                  <c:v>70142.5</c:v>
                </c:pt>
                <c:pt idx="140286">
                  <c:v>70143</c:v>
                </c:pt>
                <c:pt idx="140287">
                  <c:v>70143.5</c:v>
                </c:pt>
                <c:pt idx="140288">
                  <c:v>70144</c:v>
                </c:pt>
                <c:pt idx="140289">
                  <c:v>70144.5</c:v>
                </c:pt>
                <c:pt idx="140290">
                  <c:v>70145</c:v>
                </c:pt>
                <c:pt idx="140291">
                  <c:v>70145.5</c:v>
                </c:pt>
                <c:pt idx="140292">
                  <c:v>70146</c:v>
                </c:pt>
                <c:pt idx="140293">
                  <c:v>70146.5</c:v>
                </c:pt>
                <c:pt idx="140294">
                  <c:v>70147</c:v>
                </c:pt>
                <c:pt idx="140295">
                  <c:v>70147.5</c:v>
                </c:pt>
                <c:pt idx="140296">
                  <c:v>70148</c:v>
                </c:pt>
                <c:pt idx="140297">
                  <c:v>70148.5</c:v>
                </c:pt>
                <c:pt idx="140298">
                  <c:v>70149</c:v>
                </c:pt>
                <c:pt idx="140299">
                  <c:v>70149.5</c:v>
                </c:pt>
                <c:pt idx="140300">
                  <c:v>70150</c:v>
                </c:pt>
                <c:pt idx="140301">
                  <c:v>70150.5</c:v>
                </c:pt>
                <c:pt idx="140302">
                  <c:v>70151</c:v>
                </c:pt>
                <c:pt idx="140303">
                  <c:v>70151.5</c:v>
                </c:pt>
                <c:pt idx="140304">
                  <c:v>70152</c:v>
                </c:pt>
                <c:pt idx="140305">
                  <c:v>70152.5</c:v>
                </c:pt>
                <c:pt idx="140306">
                  <c:v>70153</c:v>
                </c:pt>
                <c:pt idx="140307">
                  <c:v>70153.5</c:v>
                </c:pt>
                <c:pt idx="140308">
                  <c:v>70154</c:v>
                </c:pt>
                <c:pt idx="140309">
                  <c:v>70154.5</c:v>
                </c:pt>
                <c:pt idx="140310">
                  <c:v>70155</c:v>
                </c:pt>
                <c:pt idx="140311">
                  <c:v>70155.5</c:v>
                </c:pt>
                <c:pt idx="140312">
                  <c:v>70156</c:v>
                </c:pt>
                <c:pt idx="140313">
                  <c:v>70156.5</c:v>
                </c:pt>
                <c:pt idx="140314">
                  <c:v>70157</c:v>
                </c:pt>
                <c:pt idx="140315">
                  <c:v>70157.5</c:v>
                </c:pt>
                <c:pt idx="140316">
                  <c:v>70158</c:v>
                </c:pt>
                <c:pt idx="140317">
                  <c:v>70158.5</c:v>
                </c:pt>
                <c:pt idx="140318">
                  <c:v>70159</c:v>
                </c:pt>
                <c:pt idx="140319">
                  <c:v>70159.5</c:v>
                </c:pt>
                <c:pt idx="140320">
                  <c:v>70160</c:v>
                </c:pt>
                <c:pt idx="140321">
                  <c:v>70160.5</c:v>
                </c:pt>
                <c:pt idx="140322">
                  <c:v>70161</c:v>
                </c:pt>
                <c:pt idx="140323">
                  <c:v>70161.5</c:v>
                </c:pt>
                <c:pt idx="140324">
                  <c:v>70162</c:v>
                </c:pt>
                <c:pt idx="140325">
                  <c:v>70162.5</c:v>
                </c:pt>
                <c:pt idx="140326">
                  <c:v>70163</c:v>
                </c:pt>
                <c:pt idx="140327">
                  <c:v>70163.5</c:v>
                </c:pt>
                <c:pt idx="140328">
                  <c:v>70164</c:v>
                </c:pt>
                <c:pt idx="140329">
                  <c:v>70164.5</c:v>
                </c:pt>
                <c:pt idx="140330">
                  <c:v>70165</c:v>
                </c:pt>
                <c:pt idx="140331">
                  <c:v>70165.5</c:v>
                </c:pt>
                <c:pt idx="140332">
                  <c:v>70166</c:v>
                </c:pt>
                <c:pt idx="140333">
                  <c:v>70166.5</c:v>
                </c:pt>
                <c:pt idx="140334">
                  <c:v>70167</c:v>
                </c:pt>
                <c:pt idx="140335">
                  <c:v>70167.5</c:v>
                </c:pt>
                <c:pt idx="140336">
                  <c:v>70168</c:v>
                </c:pt>
                <c:pt idx="140337">
                  <c:v>70168.5</c:v>
                </c:pt>
                <c:pt idx="140338">
                  <c:v>70169</c:v>
                </c:pt>
                <c:pt idx="140339">
                  <c:v>70169.5</c:v>
                </c:pt>
                <c:pt idx="140340">
                  <c:v>70170</c:v>
                </c:pt>
                <c:pt idx="140341">
                  <c:v>70170.5</c:v>
                </c:pt>
                <c:pt idx="140342">
                  <c:v>70171</c:v>
                </c:pt>
                <c:pt idx="140343">
                  <c:v>70171.5</c:v>
                </c:pt>
                <c:pt idx="140344">
                  <c:v>70172</c:v>
                </c:pt>
                <c:pt idx="140345">
                  <c:v>70172.5</c:v>
                </c:pt>
                <c:pt idx="140346">
                  <c:v>70173</c:v>
                </c:pt>
                <c:pt idx="140347">
                  <c:v>70173.5</c:v>
                </c:pt>
                <c:pt idx="140348">
                  <c:v>70174</c:v>
                </c:pt>
                <c:pt idx="140349">
                  <c:v>70174.5</c:v>
                </c:pt>
                <c:pt idx="140350">
                  <c:v>70175</c:v>
                </c:pt>
                <c:pt idx="140351">
                  <c:v>70175.5</c:v>
                </c:pt>
                <c:pt idx="140352">
                  <c:v>70176</c:v>
                </c:pt>
                <c:pt idx="140353">
                  <c:v>70176.5</c:v>
                </c:pt>
                <c:pt idx="140354">
                  <c:v>70177</c:v>
                </c:pt>
                <c:pt idx="140355">
                  <c:v>70177.5</c:v>
                </c:pt>
                <c:pt idx="140356">
                  <c:v>70178</c:v>
                </c:pt>
                <c:pt idx="140357">
                  <c:v>70178.5</c:v>
                </c:pt>
                <c:pt idx="140358">
                  <c:v>70179</c:v>
                </c:pt>
                <c:pt idx="140359">
                  <c:v>70179.5</c:v>
                </c:pt>
                <c:pt idx="140360">
                  <c:v>70180</c:v>
                </c:pt>
                <c:pt idx="140361">
                  <c:v>70180.5</c:v>
                </c:pt>
                <c:pt idx="140362">
                  <c:v>70181</c:v>
                </c:pt>
                <c:pt idx="140363">
                  <c:v>70181.5</c:v>
                </c:pt>
                <c:pt idx="140364">
                  <c:v>70182</c:v>
                </c:pt>
                <c:pt idx="140365">
                  <c:v>70182.5</c:v>
                </c:pt>
                <c:pt idx="140366">
                  <c:v>70183</c:v>
                </c:pt>
                <c:pt idx="140367">
                  <c:v>70183.5</c:v>
                </c:pt>
                <c:pt idx="140368">
                  <c:v>70184</c:v>
                </c:pt>
                <c:pt idx="140369">
                  <c:v>70184.5</c:v>
                </c:pt>
                <c:pt idx="140370">
                  <c:v>70185</c:v>
                </c:pt>
                <c:pt idx="140371">
                  <c:v>70185.5</c:v>
                </c:pt>
                <c:pt idx="140372">
                  <c:v>70186</c:v>
                </c:pt>
                <c:pt idx="140373">
                  <c:v>70186.5</c:v>
                </c:pt>
                <c:pt idx="140374">
                  <c:v>70187</c:v>
                </c:pt>
                <c:pt idx="140375">
                  <c:v>70187.5</c:v>
                </c:pt>
                <c:pt idx="140376">
                  <c:v>70188</c:v>
                </c:pt>
                <c:pt idx="140377">
                  <c:v>70188.5</c:v>
                </c:pt>
                <c:pt idx="140378">
                  <c:v>70189</c:v>
                </c:pt>
                <c:pt idx="140379">
                  <c:v>70189.5</c:v>
                </c:pt>
                <c:pt idx="140380">
                  <c:v>70190</c:v>
                </c:pt>
                <c:pt idx="140381">
                  <c:v>70190.5</c:v>
                </c:pt>
                <c:pt idx="140382">
                  <c:v>70191</c:v>
                </c:pt>
                <c:pt idx="140383">
                  <c:v>70191.5</c:v>
                </c:pt>
                <c:pt idx="140384">
                  <c:v>70192</c:v>
                </c:pt>
                <c:pt idx="140385">
                  <c:v>70192.5</c:v>
                </c:pt>
                <c:pt idx="140386">
                  <c:v>70193</c:v>
                </c:pt>
                <c:pt idx="140387">
                  <c:v>70193.5</c:v>
                </c:pt>
                <c:pt idx="140388">
                  <c:v>70194</c:v>
                </c:pt>
                <c:pt idx="140389">
                  <c:v>70194.5</c:v>
                </c:pt>
                <c:pt idx="140390">
                  <c:v>70195</c:v>
                </c:pt>
                <c:pt idx="140391">
                  <c:v>70195.5</c:v>
                </c:pt>
                <c:pt idx="140392">
                  <c:v>70196</c:v>
                </c:pt>
                <c:pt idx="140393">
                  <c:v>70196.5</c:v>
                </c:pt>
                <c:pt idx="140394">
                  <c:v>70197</c:v>
                </c:pt>
                <c:pt idx="140395">
                  <c:v>70197.5</c:v>
                </c:pt>
                <c:pt idx="140396">
                  <c:v>70198</c:v>
                </c:pt>
                <c:pt idx="140397">
                  <c:v>70198.5</c:v>
                </c:pt>
                <c:pt idx="140398">
                  <c:v>70199</c:v>
                </c:pt>
                <c:pt idx="140399">
                  <c:v>70199.5</c:v>
                </c:pt>
                <c:pt idx="140400">
                  <c:v>70200</c:v>
                </c:pt>
                <c:pt idx="140401">
                  <c:v>70200.5</c:v>
                </c:pt>
                <c:pt idx="140402">
                  <c:v>70201</c:v>
                </c:pt>
                <c:pt idx="140403">
                  <c:v>70201.5</c:v>
                </c:pt>
                <c:pt idx="140404">
                  <c:v>70202</c:v>
                </c:pt>
                <c:pt idx="140405">
                  <c:v>70202.5</c:v>
                </c:pt>
                <c:pt idx="140406">
                  <c:v>70203</c:v>
                </c:pt>
                <c:pt idx="140407">
                  <c:v>70203.5</c:v>
                </c:pt>
                <c:pt idx="140408">
                  <c:v>70204</c:v>
                </c:pt>
                <c:pt idx="140409">
                  <c:v>70204.5</c:v>
                </c:pt>
                <c:pt idx="140410">
                  <c:v>70205</c:v>
                </c:pt>
                <c:pt idx="140411">
                  <c:v>70205.5</c:v>
                </c:pt>
                <c:pt idx="140412">
                  <c:v>70206</c:v>
                </c:pt>
                <c:pt idx="140413">
                  <c:v>70206.5</c:v>
                </c:pt>
                <c:pt idx="140414">
                  <c:v>70207</c:v>
                </c:pt>
                <c:pt idx="140415">
                  <c:v>70207.5</c:v>
                </c:pt>
                <c:pt idx="140416">
                  <c:v>70208</c:v>
                </c:pt>
                <c:pt idx="140417">
                  <c:v>70208.5</c:v>
                </c:pt>
                <c:pt idx="140418">
                  <c:v>70209</c:v>
                </c:pt>
                <c:pt idx="140419">
                  <c:v>70209.5</c:v>
                </c:pt>
                <c:pt idx="140420">
                  <c:v>70210</c:v>
                </c:pt>
                <c:pt idx="140421">
                  <c:v>70210.5</c:v>
                </c:pt>
                <c:pt idx="140422">
                  <c:v>70211</c:v>
                </c:pt>
                <c:pt idx="140423">
                  <c:v>70211.5</c:v>
                </c:pt>
                <c:pt idx="140424">
                  <c:v>70212</c:v>
                </c:pt>
                <c:pt idx="140425">
                  <c:v>70212.5</c:v>
                </c:pt>
                <c:pt idx="140426">
                  <c:v>70213</c:v>
                </c:pt>
                <c:pt idx="140427">
                  <c:v>70213.5</c:v>
                </c:pt>
                <c:pt idx="140428">
                  <c:v>70214</c:v>
                </c:pt>
                <c:pt idx="140429">
                  <c:v>70214.5</c:v>
                </c:pt>
                <c:pt idx="140430">
                  <c:v>70215</c:v>
                </c:pt>
                <c:pt idx="140431">
                  <c:v>70215.5</c:v>
                </c:pt>
                <c:pt idx="140432">
                  <c:v>70216</c:v>
                </c:pt>
                <c:pt idx="140433">
                  <c:v>70216.5</c:v>
                </c:pt>
                <c:pt idx="140434">
                  <c:v>70217</c:v>
                </c:pt>
                <c:pt idx="140435">
                  <c:v>70217.5</c:v>
                </c:pt>
                <c:pt idx="140436">
                  <c:v>70218</c:v>
                </c:pt>
                <c:pt idx="140437">
                  <c:v>70218.5</c:v>
                </c:pt>
                <c:pt idx="140438">
                  <c:v>70219</c:v>
                </c:pt>
                <c:pt idx="140439">
                  <c:v>70219.5</c:v>
                </c:pt>
                <c:pt idx="140440">
                  <c:v>70220</c:v>
                </c:pt>
                <c:pt idx="140441">
                  <c:v>70220.5</c:v>
                </c:pt>
                <c:pt idx="140442">
                  <c:v>70221</c:v>
                </c:pt>
                <c:pt idx="140443">
                  <c:v>70221.5</c:v>
                </c:pt>
                <c:pt idx="140444">
                  <c:v>70222</c:v>
                </c:pt>
                <c:pt idx="140445">
                  <c:v>70222.5</c:v>
                </c:pt>
                <c:pt idx="140446">
                  <c:v>70223</c:v>
                </c:pt>
                <c:pt idx="140447">
                  <c:v>70223.5</c:v>
                </c:pt>
                <c:pt idx="140448">
                  <c:v>70224</c:v>
                </c:pt>
                <c:pt idx="140449">
                  <c:v>70224.5</c:v>
                </c:pt>
                <c:pt idx="140450">
                  <c:v>70225</c:v>
                </c:pt>
                <c:pt idx="140451">
                  <c:v>70225.5</c:v>
                </c:pt>
                <c:pt idx="140452">
                  <c:v>70226</c:v>
                </c:pt>
                <c:pt idx="140453">
                  <c:v>70226.5</c:v>
                </c:pt>
                <c:pt idx="140454">
                  <c:v>70227</c:v>
                </c:pt>
                <c:pt idx="140455">
                  <c:v>70227.5</c:v>
                </c:pt>
                <c:pt idx="140456">
                  <c:v>70228</c:v>
                </c:pt>
                <c:pt idx="140457">
                  <c:v>70228.5</c:v>
                </c:pt>
                <c:pt idx="140458">
                  <c:v>70229</c:v>
                </c:pt>
                <c:pt idx="140459">
                  <c:v>70229.5</c:v>
                </c:pt>
                <c:pt idx="140460">
                  <c:v>70230</c:v>
                </c:pt>
                <c:pt idx="140461">
                  <c:v>70230.5</c:v>
                </c:pt>
                <c:pt idx="140462">
                  <c:v>70231</c:v>
                </c:pt>
                <c:pt idx="140463">
                  <c:v>70231.5</c:v>
                </c:pt>
                <c:pt idx="140464">
                  <c:v>70232</c:v>
                </c:pt>
                <c:pt idx="140465">
                  <c:v>70232.5</c:v>
                </c:pt>
                <c:pt idx="140466">
                  <c:v>70233</c:v>
                </c:pt>
                <c:pt idx="140467">
                  <c:v>70233.5</c:v>
                </c:pt>
                <c:pt idx="140468">
                  <c:v>70234</c:v>
                </c:pt>
                <c:pt idx="140469">
                  <c:v>70234.5</c:v>
                </c:pt>
                <c:pt idx="140470">
                  <c:v>70235</c:v>
                </c:pt>
                <c:pt idx="140471">
                  <c:v>70235.5</c:v>
                </c:pt>
                <c:pt idx="140472">
                  <c:v>70236</c:v>
                </c:pt>
                <c:pt idx="140473">
                  <c:v>70236.5</c:v>
                </c:pt>
                <c:pt idx="140474">
                  <c:v>70237</c:v>
                </c:pt>
                <c:pt idx="140475">
                  <c:v>70237.5</c:v>
                </c:pt>
                <c:pt idx="140476">
                  <c:v>70238</c:v>
                </c:pt>
                <c:pt idx="140477">
                  <c:v>70238.5</c:v>
                </c:pt>
                <c:pt idx="140478">
                  <c:v>70239</c:v>
                </c:pt>
                <c:pt idx="140479">
                  <c:v>70239.5</c:v>
                </c:pt>
                <c:pt idx="140480">
                  <c:v>70240</c:v>
                </c:pt>
                <c:pt idx="140481">
                  <c:v>70240.5</c:v>
                </c:pt>
                <c:pt idx="140482">
                  <c:v>70241</c:v>
                </c:pt>
                <c:pt idx="140483">
                  <c:v>70241.5</c:v>
                </c:pt>
                <c:pt idx="140484">
                  <c:v>70242</c:v>
                </c:pt>
                <c:pt idx="140485">
                  <c:v>70242.5</c:v>
                </c:pt>
                <c:pt idx="140486">
                  <c:v>70243</c:v>
                </c:pt>
                <c:pt idx="140487">
                  <c:v>70243.5</c:v>
                </c:pt>
                <c:pt idx="140488">
                  <c:v>70244</c:v>
                </c:pt>
                <c:pt idx="140489">
                  <c:v>70244.5</c:v>
                </c:pt>
                <c:pt idx="140490">
                  <c:v>70245</c:v>
                </c:pt>
                <c:pt idx="140491">
                  <c:v>70245.5</c:v>
                </c:pt>
                <c:pt idx="140492">
                  <c:v>70246</c:v>
                </c:pt>
                <c:pt idx="140493">
                  <c:v>70246.5</c:v>
                </c:pt>
                <c:pt idx="140494">
                  <c:v>70247</c:v>
                </c:pt>
                <c:pt idx="140495">
                  <c:v>70247.5</c:v>
                </c:pt>
                <c:pt idx="140496">
                  <c:v>70248</c:v>
                </c:pt>
                <c:pt idx="140497">
                  <c:v>70248.5</c:v>
                </c:pt>
                <c:pt idx="140498">
                  <c:v>70249</c:v>
                </c:pt>
                <c:pt idx="140499">
                  <c:v>70249.5</c:v>
                </c:pt>
                <c:pt idx="140500">
                  <c:v>70250</c:v>
                </c:pt>
                <c:pt idx="140501">
                  <c:v>70250.5</c:v>
                </c:pt>
                <c:pt idx="140502">
                  <c:v>70251</c:v>
                </c:pt>
                <c:pt idx="140503">
                  <c:v>70251.5</c:v>
                </c:pt>
                <c:pt idx="140504">
                  <c:v>70252</c:v>
                </c:pt>
                <c:pt idx="140505">
                  <c:v>70252.5</c:v>
                </c:pt>
                <c:pt idx="140506">
                  <c:v>70253</c:v>
                </c:pt>
                <c:pt idx="140507">
                  <c:v>70253.5</c:v>
                </c:pt>
                <c:pt idx="140508">
                  <c:v>70254</c:v>
                </c:pt>
                <c:pt idx="140509">
                  <c:v>70254.5</c:v>
                </c:pt>
                <c:pt idx="140510">
                  <c:v>70255</c:v>
                </c:pt>
                <c:pt idx="140511">
                  <c:v>70255.5</c:v>
                </c:pt>
                <c:pt idx="140512">
                  <c:v>70256</c:v>
                </c:pt>
                <c:pt idx="140513">
                  <c:v>70256.5</c:v>
                </c:pt>
                <c:pt idx="140514">
                  <c:v>70257</c:v>
                </c:pt>
                <c:pt idx="140515">
                  <c:v>70257.5</c:v>
                </c:pt>
                <c:pt idx="140516">
                  <c:v>70258</c:v>
                </c:pt>
                <c:pt idx="140517">
                  <c:v>70258.5</c:v>
                </c:pt>
                <c:pt idx="140518">
                  <c:v>70259</c:v>
                </c:pt>
                <c:pt idx="140519">
                  <c:v>70259.5</c:v>
                </c:pt>
                <c:pt idx="140520">
                  <c:v>70260</c:v>
                </c:pt>
                <c:pt idx="140521">
                  <c:v>70260.5</c:v>
                </c:pt>
                <c:pt idx="140522">
                  <c:v>70261</c:v>
                </c:pt>
                <c:pt idx="140523">
                  <c:v>70261.5</c:v>
                </c:pt>
                <c:pt idx="140524">
                  <c:v>70262</c:v>
                </c:pt>
                <c:pt idx="140525">
                  <c:v>70262.5</c:v>
                </c:pt>
                <c:pt idx="140526">
                  <c:v>70263</c:v>
                </c:pt>
                <c:pt idx="140527">
                  <c:v>70263.5</c:v>
                </c:pt>
                <c:pt idx="140528">
                  <c:v>70264</c:v>
                </c:pt>
                <c:pt idx="140529">
                  <c:v>70264.5</c:v>
                </c:pt>
                <c:pt idx="140530">
                  <c:v>70265</c:v>
                </c:pt>
                <c:pt idx="140531">
                  <c:v>70265.5</c:v>
                </c:pt>
                <c:pt idx="140532">
                  <c:v>70266</c:v>
                </c:pt>
                <c:pt idx="140533">
                  <c:v>70266.5</c:v>
                </c:pt>
                <c:pt idx="140534">
                  <c:v>70267</c:v>
                </c:pt>
                <c:pt idx="140535">
                  <c:v>70267.5</c:v>
                </c:pt>
                <c:pt idx="140536">
                  <c:v>70268</c:v>
                </c:pt>
                <c:pt idx="140537">
                  <c:v>70268.5</c:v>
                </c:pt>
                <c:pt idx="140538">
                  <c:v>70269</c:v>
                </c:pt>
                <c:pt idx="140539">
                  <c:v>70269.5</c:v>
                </c:pt>
                <c:pt idx="140540">
                  <c:v>70270</c:v>
                </c:pt>
                <c:pt idx="140541">
                  <c:v>70270.5</c:v>
                </c:pt>
                <c:pt idx="140542">
                  <c:v>70271</c:v>
                </c:pt>
                <c:pt idx="140543">
                  <c:v>70271.5</c:v>
                </c:pt>
                <c:pt idx="140544">
                  <c:v>70272</c:v>
                </c:pt>
                <c:pt idx="140545">
                  <c:v>70272.5</c:v>
                </c:pt>
                <c:pt idx="140546">
                  <c:v>70273</c:v>
                </c:pt>
                <c:pt idx="140547">
                  <c:v>70273.5</c:v>
                </c:pt>
                <c:pt idx="140548">
                  <c:v>70274</c:v>
                </c:pt>
                <c:pt idx="140549">
                  <c:v>70274.5</c:v>
                </c:pt>
                <c:pt idx="140550">
                  <c:v>70275</c:v>
                </c:pt>
                <c:pt idx="140551">
                  <c:v>70275.5</c:v>
                </c:pt>
                <c:pt idx="140552">
                  <c:v>70276</c:v>
                </c:pt>
                <c:pt idx="140553">
                  <c:v>70276.5</c:v>
                </c:pt>
                <c:pt idx="140554">
                  <c:v>70277</c:v>
                </c:pt>
                <c:pt idx="140555">
                  <c:v>70277.5</c:v>
                </c:pt>
                <c:pt idx="140556">
                  <c:v>70278</c:v>
                </c:pt>
                <c:pt idx="140557">
                  <c:v>70278.5</c:v>
                </c:pt>
                <c:pt idx="140558">
                  <c:v>70279</c:v>
                </c:pt>
                <c:pt idx="140559">
                  <c:v>70279.5</c:v>
                </c:pt>
                <c:pt idx="140560">
                  <c:v>70280</c:v>
                </c:pt>
                <c:pt idx="140561">
                  <c:v>70280.5</c:v>
                </c:pt>
                <c:pt idx="140562">
                  <c:v>70281</c:v>
                </c:pt>
                <c:pt idx="140563">
                  <c:v>70281.5</c:v>
                </c:pt>
                <c:pt idx="140564">
                  <c:v>70282</c:v>
                </c:pt>
                <c:pt idx="140565">
                  <c:v>70282.5</c:v>
                </c:pt>
                <c:pt idx="140566">
                  <c:v>70283</c:v>
                </c:pt>
                <c:pt idx="140567">
                  <c:v>70283.5</c:v>
                </c:pt>
                <c:pt idx="140568">
                  <c:v>70284</c:v>
                </c:pt>
                <c:pt idx="140569">
                  <c:v>70284.5</c:v>
                </c:pt>
                <c:pt idx="140570">
                  <c:v>70285</c:v>
                </c:pt>
                <c:pt idx="140571">
                  <c:v>70285.5</c:v>
                </c:pt>
                <c:pt idx="140572">
                  <c:v>70286</c:v>
                </c:pt>
                <c:pt idx="140573">
                  <c:v>70286.5</c:v>
                </c:pt>
                <c:pt idx="140574">
                  <c:v>70287</c:v>
                </c:pt>
                <c:pt idx="140575">
                  <c:v>70287.5</c:v>
                </c:pt>
                <c:pt idx="140576">
                  <c:v>70288</c:v>
                </c:pt>
                <c:pt idx="140577">
                  <c:v>70288.5</c:v>
                </c:pt>
                <c:pt idx="140578">
                  <c:v>70289</c:v>
                </c:pt>
                <c:pt idx="140579">
                  <c:v>70289.5</c:v>
                </c:pt>
                <c:pt idx="140580">
                  <c:v>70290</c:v>
                </c:pt>
                <c:pt idx="140581">
                  <c:v>70290.5</c:v>
                </c:pt>
                <c:pt idx="140582">
                  <c:v>70291</c:v>
                </c:pt>
                <c:pt idx="140583">
                  <c:v>70291.5</c:v>
                </c:pt>
                <c:pt idx="140584">
                  <c:v>70292</c:v>
                </c:pt>
                <c:pt idx="140585">
                  <c:v>70292.5</c:v>
                </c:pt>
                <c:pt idx="140586">
                  <c:v>70293</c:v>
                </c:pt>
                <c:pt idx="140587">
                  <c:v>70293.5</c:v>
                </c:pt>
                <c:pt idx="140588">
                  <c:v>70294</c:v>
                </c:pt>
                <c:pt idx="140589">
                  <c:v>70294.5</c:v>
                </c:pt>
                <c:pt idx="140590">
                  <c:v>70295</c:v>
                </c:pt>
                <c:pt idx="140591">
                  <c:v>70295.5</c:v>
                </c:pt>
                <c:pt idx="140592">
                  <c:v>70296</c:v>
                </c:pt>
                <c:pt idx="140593">
                  <c:v>70296.5</c:v>
                </c:pt>
                <c:pt idx="140594">
                  <c:v>70297</c:v>
                </c:pt>
                <c:pt idx="140595">
                  <c:v>70297.5</c:v>
                </c:pt>
                <c:pt idx="140596">
                  <c:v>70298</c:v>
                </c:pt>
                <c:pt idx="140597">
                  <c:v>70298.5</c:v>
                </c:pt>
                <c:pt idx="140598">
                  <c:v>70299</c:v>
                </c:pt>
                <c:pt idx="140599">
                  <c:v>70299.5</c:v>
                </c:pt>
                <c:pt idx="140600">
                  <c:v>70300</c:v>
                </c:pt>
                <c:pt idx="140601">
                  <c:v>70300.5</c:v>
                </c:pt>
                <c:pt idx="140602">
                  <c:v>70301</c:v>
                </c:pt>
                <c:pt idx="140603">
                  <c:v>70301.5</c:v>
                </c:pt>
                <c:pt idx="140604">
                  <c:v>70302</c:v>
                </c:pt>
                <c:pt idx="140605">
                  <c:v>70302.5</c:v>
                </c:pt>
                <c:pt idx="140606">
                  <c:v>70303</c:v>
                </c:pt>
                <c:pt idx="140607">
                  <c:v>70303.5</c:v>
                </c:pt>
                <c:pt idx="140608">
                  <c:v>70304</c:v>
                </c:pt>
                <c:pt idx="140609">
                  <c:v>70304.5</c:v>
                </c:pt>
                <c:pt idx="140610">
                  <c:v>70305</c:v>
                </c:pt>
                <c:pt idx="140611">
                  <c:v>70305.5</c:v>
                </c:pt>
                <c:pt idx="140612">
                  <c:v>70306</c:v>
                </c:pt>
                <c:pt idx="140613">
                  <c:v>70306.5</c:v>
                </c:pt>
                <c:pt idx="140614">
                  <c:v>70307</c:v>
                </c:pt>
                <c:pt idx="140615">
                  <c:v>70307.5</c:v>
                </c:pt>
                <c:pt idx="140616">
                  <c:v>70308</c:v>
                </c:pt>
                <c:pt idx="140617">
                  <c:v>70308.5</c:v>
                </c:pt>
                <c:pt idx="140618">
                  <c:v>70309</c:v>
                </c:pt>
                <c:pt idx="140619">
                  <c:v>70309.5</c:v>
                </c:pt>
                <c:pt idx="140620">
                  <c:v>70310</c:v>
                </c:pt>
                <c:pt idx="140621">
                  <c:v>70310.5</c:v>
                </c:pt>
                <c:pt idx="140622">
                  <c:v>70311</c:v>
                </c:pt>
                <c:pt idx="140623">
                  <c:v>70311.5</c:v>
                </c:pt>
                <c:pt idx="140624">
                  <c:v>70312</c:v>
                </c:pt>
                <c:pt idx="140625">
                  <c:v>70312.5</c:v>
                </c:pt>
                <c:pt idx="140626">
                  <c:v>70313</c:v>
                </c:pt>
                <c:pt idx="140627">
                  <c:v>70313.5</c:v>
                </c:pt>
                <c:pt idx="140628">
                  <c:v>70314</c:v>
                </c:pt>
                <c:pt idx="140629">
                  <c:v>70314.5</c:v>
                </c:pt>
                <c:pt idx="140630">
                  <c:v>70315</c:v>
                </c:pt>
                <c:pt idx="140631">
                  <c:v>70315.5</c:v>
                </c:pt>
                <c:pt idx="140632">
                  <c:v>70316</c:v>
                </c:pt>
                <c:pt idx="140633">
                  <c:v>70316.5</c:v>
                </c:pt>
                <c:pt idx="140634">
                  <c:v>70317</c:v>
                </c:pt>
                <c:pt idx="140635">
                  <c:v>70317.5</c:v>
                </c:pt>
                <c:pt idx="140636">
                  <c:v>70318</c:v>
                </c:pt>
                <c:pt idx="140637">
                  <c:v>70318.5</c:v>
                </c:pt>
                <c:pt idx="140638">
                  <c:v>70319</c:v>
                </c:pt>
                <c:pt idx="140639">
                  <c:v>70319.5</c:v>
                </c:pt>
                <c:pt idx="140640">
                  <c:v>70320</c:v>
                </c:pt>
                <c:pt idx="140641">
                  <c:v>70320.5</c:v>
                </c:pt>
                <c:pt idx="140642">
                  <c:v>70321</c:v>
                </c:pt>
                <c:pt idx="140643">
                  <c:v>70321.5</c:v>
                </c:pt>
                <c:pt idx="140644">
                  <c:v>70322</c:v>
                </c:pt>
                <c:pt idx="140645">
                  <c:v>70322.5</c:v>
                </c:pt>
                <c:pt idx="140646">
                  <c:v>70323</c:v>
                </c:pt>
                <c:pt idx="140647">
                  <c:v>70323.5</c:v>
                </c:pt>
                <c:pt idx="140648">
                  <c:v>70324</c:v>
                </c:pt>
                <c:pt idx="140649">
                  <c:v>70324.5</c:v>
                </c:pt>
                <c:pt idx="140650">
                  <c:v>70325</c:v>
                </c:pt>
                <c:pt idx="140651">
                  <c:v>70325.5</c:v>
                </c:pt>
                <c:pt idx="140652">
                  <c:v>70326</c:v>
                </c:pt>
                <c:pt idx="140653">
                  <c:v>70326.5</c:v>
                </c:pt>
                <c:pt idx="140654">
                  <c:v>70327</c:v>
                </c:pt>
                <c:pt idx="140655">
                  <c:v>70327.5</c:v>
                </c:pt>
                <c:pt idx="140656">
                  <c:v>70328</c:v>
                </c:pt>
                <c:pt idx="140657">
                  <c:v>70328.5</c:v>
                </c:pt>
                <c:pt idx="140658">
                  <c:v>70329</c:v>
                </c:pt>
                <c:pt idx="140659">
                  <c:v>70329.5</c:v>
                </c:pt>
                <c:pt idx="140660">
                  <c:v>70330</c:v>
                </c:pt>
                <c:pt idx="140661">
                  <c:v>70330.5</c:v>
                </c:pt>
                <c:pt idx="140662">
                  <c:v>70331</c:v>
                </c:pt>
                <c:pt idx="140663">
                  <c:v>70331.5</c:v>
                </c:pt>
                <c:pt idx="140664">
                  <c:v>70332</c:v>
                </c:pt>
                <c:pt idx="140665">
                  <c:v>70332.5</c:v>
                </c:pt>
                <c:pt idx="140666">
                  <c:v>70333</c:v>
                </c:pt>
                <c:pt idx="140667">
                  <c:v>70333.5</c:v>
                </c:pt>
                <c:pt idx="140668">
                  <c:v>70334</c:v>
                </c:pt>
                <c:pt idx="140669">
                  <c:v>70334.5</c:v>
                </c:pt>
                <c:pt idx="140670">
                  <c:v>70335</c:v>
                </c:pt>
                <c:pt idx="140671">
                  <c:v>70335.5</c:v>
                </c:pt>
                <c:pt idx="140672">
                  <c:v>70336</c:v>
                </c:pt>
                <c:pt idx="140673">
                  <c:v>70336.5</c:v>
                </c:pt>
                <c:pt idx="140674">
                  <c:v>70337</c:v>
                </c:pt>
                <c:pt idx="140675">
                  <c:v>70337.5</c:v>
                </c:pt>
                <c:pt idx="140676">
                  <c:v>70338</c:v>
                </c:pt>
                <c:pt idx="140677">
                  <c:v>70338.5</c:v>
                </c:pt>
                <c:pt idx="140678">
                  <c:v>70339</c:v>
                </c:pt>
                <c:pt idx="140679">
                  <c:v>70339.5</c:v>
                </c:pt>
                <c:pt idx="140680">
                  <c:v>70340</c:v>
                </c:pt>
                <c:pt idx="140681">
                  <c:v>70340.5</c:v>
                </c:pt>
                <c:pt idx="140682">
                  <c:v>70341</c:v>
                </c:pt>
                <c:pt idx="140683">
                  <c:v>70341.5</c:v>
                </c:pt>
                <c:pt idx="140684">
                  <c:v>70342</c:v>
                </c:pt>
                <c:pt idx="140685">
                  <c:v>70342.5</c:v>
                </c:pt>
                <c:pt idx="140686">
                  <c:v>70343</c:v>
                </c:pt>
                <c:pt idx="140687">
                  <c:v>70343.5</c:v>
                </c:pt>
                <c:pt idx="140688">
                  <c:v>70344</c:v>
                </c:pt>
                <c:pt idx="140689">
                  <c:v>70344.5</c:v>
                </c:pt>
                <c:pt idx="140690">
                  <c:v>70345</c:v>
                </c:pt>
                <c:pt idx="140691">
                  <c:v>70345.5</c:v>
                </c:pt>
                <c:pt idx="140692">
                  <c:v>70346</c:v>
                </c:pt>
                <c:pt idx="140693">
                  <c:v>70346.5</c:v>
                </c:pt>
                <c:pt idx="140694">
                  <c:v>70347</c:v>
                </c:pt>
                <c:pt idx="140695">
                  <c:v>70347.5</c:v>
                </c:pt>
                <c:pt idx="140696">
                  <c:v>70348</c:v>
                </c:pt>
                <c:pt idx="140697">
                  <c:v>70348.5</c:v>
                </c:pt>
                <c:pt idx="140698">
                  <c:v>70349</c:v>
                </c:pt>
                <c:pt idx="140699">
                  <c:v>70349.5</c:v>
                </c:pt>
                <c:pt idx="140700">
                  <c:v>70350</c:v>
                </c:pt>
                <c:pt idx="140701">
                  <c:v>70350.5</c:v>
                </c:pt>
                <c:pt idx="140702">
                  <c:v>70351</c:v>
                </c:pt>
                <c:pt idx="140703">
                  <c:v>70351.5</c:v>
                </c:pt>
                <c:pt idx="140704">
                  <c:v>70352</c:v>
                </c:pt>
                <c:pt idx="140705">
                  <c:v>70352.5</c:v>
                </c:pt>
                <c:pt idx="140706">
                  <c:v>70353</c:v>
                </c:pt>
                <c:pt idx="140707">
                  <c:v>70353.5</c:v>
                </c:pt>
                <c:pt idx="140708">
                  <c:v>70354</c:v>
                </c:pt>
                <c:pt idx="140709">
                  <c:v>70354.5</c:v>
                </c:pt>
                <c:pt idx="140710">
                  <c:v>70355</c:v>
                </c:pt>
                <c:pt idx="140711">
                  <c:v>70355.5</c:v>
                </c:pt>
                <c:pt idx="140712">
                  <c:v>70356</c:v>
                </c:pt>
                <c:pt idx="140713">
                  <c:v>70356.5</c:v>
                </c:pt>
                <c:pt idx="140714">
                  <c:v>70357</c:v>
                </c:pt>
                <c:pt idx="140715">
                  <c:v>70357.5</c:v>
                </c:pt>
                <c:pt idx="140716">
                  <c:v>70358</c:v>
                </c:pt>
                <c:pt idx="140717">
                  <c:v>70358.5</c:v>
                </c:pt>
                <c:pt idx="140718">
                  <c:v>70359</c:v>
                </c:pt>
                <c:pt idx="140719">
                  <c:v>70359.5</c:v>
                </c:pt>
                <c:pt idx="140720">
                  <c:v>70360</c:v>
                </c:pt>
                <c:pt idx="140721">
                  <c:v>70360.5</c:v>
                </c:pt>
                <c:pt idx="140722">
                  <c:v>70361</c:v>
                </c:pt>
                <c:pt idx="140723">
                  <c:v>70361.5</c:v>
                </c:pt>
                <c:pt idx="140724">
                  <c:v>70362</c:v>
                </c:pt>
                <c:pt idx="140725">
                  <c:v>70362.5</c:v>
                </c:pt>
                <c:pt idx="140726">
                  <c:v>70363</c:v>
                </c:pt>
                <c:pt idx="140727">
                  <c:v>70363.5</c:v>
                </c:pt>
                <c:pt idx="140728">
                  <c:v>70364</c:v>
                </c:pt>
                <c:pt idx="140729">
                  <c:v>70364.5</c:v>
                </c:pt>
                <c:pt idx="140730">
                  <c:v>70365</c:v>
                </c:pt>
                <c:pt idx="140731">
                  <c:v>70365.5</c:v>
                </c:pt>
                <c:pt idx="140732">
                  <c:v>70366</c:v>
                </c:pt>
                <c:pt idx="140733">
                  <c:v>70366.5</c:v>
                </c:pt>
                <c:pt idx="140734">
                  <c:v>70367</c:v>
                </c:pt>
                <c:pt idx="140735">
                  <c:v>70367.5</c:v>
                </c:pt>
                <c:pt idx="140736">
                  <c:v>70368</c:v>
                </c:pt>
                <c:pt idx="140737">
                  <c:v>70368.5</c:v>
                </c:pt>
                <c:pt idx="140738">
                  <c:v>70369</c:v>
                </c:pt>
                <c:pt idx="140739">
                  <c:v>70369.5</c:v>
                </c:pt>
                <c:pt idx="140740">
                  <c:v>70370</c:v>
                </c:pt>
                <c:pt idx="140741">
                  <c:v>70370.5</c:v>
                </c:pt>
                <c:pt idx="140742">
                  <c:v>70371</c:v>
                </c:pt>
                <c:pt idx="140743">
                  <c:v>70371.5</c:v>
                </c:pt>
                <c:pt idx="140744">
                  <c:v>70372</c:v>
                </c:pt>
                <c:pt idx="140745">
                  <c:v>70372.5</c:v>
                </c:pt>
                <c:pt idx="140746">
                  <c:v>70373</c:v>
                </c:pt>
                <c:pt idx="140747">
                  <c:v>70373.5</c:v>
                </c:pt>
                <c:pt idx="140748">
                  <c:v>70374</c:v>
                </c:pt>
                <c:pt idx="140749">
                  <c:v>70374.5</c:v>
                </c:pt>
                <c:pt idx="140750">
                  <c:v>70375</c:v>
                </c:pt>
                <c:pt idx="140751">
                  <c:v>70375.5</c:v>
                </c:pt>
                <c:pt idx="140752">
                  <c:v>70376</c:v>
                </c:pt>
                <c:pt idx="140753">
                  <c:v>70376.5</c:v>
                </c:pt>
                <c:pt idx="140754">
                  <c:v>70377</c:v>
                </c:pt>
                <c:pt idx="140755">
                  <c:v>70377.5</c:v>
                </c:pt>
                <c:pt idx="140756">
                  <c:v>70378</c:v>
                </c:pt>
                <c:pt idx="140757">
                  <c:v>70378.5</c:v>
                </c:pt>
                <c:pt idx="140758">
                  <c:v>70379</c:v>
                </c:pt>
                <c:pt idx="140759">
                  <c:v>70379.5</c:v>
                </c:pt>
                <c:pt idx="140760">
                  <c:v>70380</c:v>
                </c:pt>
                <c:pt idx="140761">
                  <c:v>70380.5</c:v>
                </c:pt>
                <c:pt idx="140762">
                  <c:v>70381</c:v>
                </c:pt>
                <c:pt idx="140763">
                  <c:v>70381.5</c:v>
                </c:pt>
                <c:pt idx="140764">
                  <c:v>70382</c:v>
                </c:pt>
                <c:pt idx="140765">
                  <c:v>70382.5</c:v>
                </c:pt>
                <c:pt idx="140766">
                  <c:v>70383</c:v>
                </c:pt>
                <c:pt idx="140767">
                  <c:v>70383.5</c:v>
                </c:pt>
                <c:pt idx="140768">
                  <c:v>70384</c:v>
                </c:pt>
                <c:pt idx="140769">
                  <c:v>70384.5</c:v>
                </c:pt>
                <c:pt idx="140770">
                  <c:v>70385</c:v>
                </c:pt>
                <c:pt idx="140771">
                  <c:v>70385.5</c:v>
                </c:pt>
                <c:pt idx="140772">
                  <c:v>70386</c:v>
                </c:pt>
                <c:pt idx="140773">
                  <c:v>70386.5</c:v>
                </c:pt>
                <c:pt idx="140774">
                  <c:v>70387</c:v>
                </c:pt>
                <c:pt idx="140775">
                  <c:v>70387.5</c:v>
                </c:pt>
                <c:pt idx="140776">
                  <c:v>70388</c:v>
                </c:pt>
                <c:pt idx="140777">
                  <c:v>70388.5</c:v>
                </c:pt>
                <c:pt idx="140778">
                  <c:v>70389</c:v>
                </c:pt>
                <c:pt idx="140779">
                  <c:v>70389.5</c:v>
                </c:pt>
                <c:pt idx="140780">
                  <c:v>70390</c:v>
                </c:pt>
                <c:pt idx="140781">
                  <c:v>70390.5</c:v>
                </c:pt>
                <c:pt idx="140782">
                  <c:v>70391</c:v>
                </c:pt>
                <c:pt idx="140783">
                  <c:v>70391.5</c:v>
                </c:pt>
                <c:pt idx="140784">
                  <c:v>70392</c:v>
                </c:pt>
                <c:pt idx="140785">
                  <c:v>70392.5</c:v>
                </c:pt>
                <c:pt idx="140786">
                  <c:v>70393</c:v>
                </c:pt>
                <c:pt idx="140787">
                  <c:v>70393.5</c:v>
                </c:pt>
                <c:pt idx="140788">
                  <c:v>70394</c:v>
                </c:pt>
                <c:pt idx="140789">
                  <c:v>70394.5</c:v>
                </c:pt>
                <c:pt idx="140790">
                  <c:v>70395</c:v>
                </c:pt>
                <c:pt idx="140791">
                  <c:v>70395.5</c:v>
                </c:pt>
                <c:pt idx="140792">
                  <c:v>70396</c:v>
                </c:pt>
                <c:pt idx="140793">
                  <c:v>70396.5</c:v>
                </c:pt>
                <c:pt idx="140794">
                  <c:v>70397</c:v>
                </c:pt>
                <c:pt idx="140795">
                  <c:v>70397.5</c:v>
                </c:pt>
                <c:pt idx="140796">
                  <c:v>70398</c:v>
                </c:pt>
                <c:pt idx="140797">
                  <c:v>70398.5</c:v>
                </c:pt>
                <c:pt idx="140798">
                  <c:v>70399</c:v>
                </c:pt>
                <c:pt idx="140799">
                  <c:v>70399.5</c:v>
                </c:pt>
                <c:pt idx="140800">
                  <c:v>70400</c:v>
                </c:pt>
                <c:pt idx="140801">
                  <c:v>70400.5</c:v>
                </c:pt>
                <c:pt idx="140802">
                  <c:v>70401</c:v>
                </c:pt>
                <c:pt idx="140803">
                  <c:v>70401.5</c:v>
                </c:pt>
                <c:pt idx="140804">
                  <c:v>70402</c:v>
                </c:pt>
                <c:pt idx="140805">
                  <c:v>70402.5</c:v>
                </c:pt>
                <c:pt idx="140806">
                  <c:v>70403</c:v>
                </c:pt>
                <c:pt idx="140807">
                  <c:v>70403.5</c:v>
                </c:pt>
                <c:pt idx="140808">
                  <c:v>70404</c:v>
                </c:pt>
                <c:pt idx="140809">
                  <c:v>70404.5</c:v>
                </c:pt>
                <c:pt idx="140810">
                  <c:v>70405</c:v>
                </c:pt>
                <c:pt idx="140811">
                  <c:v>70405.5</c:v>
                </c:pt>
                <c:pt idx="140812">
                  <c:v>70406</c:v>
                </c:pt>
                <c:pt idx="140813">
                  <c:v>70406.5</c:v>
                </c:pt>
                <c:pt idx="140814">
                  <c:v>70407</c:v>
                </c:pt>
                <c:pt idx="140815">
                  <c:v>70407.5</c:v>
                </c:pt>
                <c:pt idx="140816">
                  <c:v>70408</c:v>
                </c:pt>
                <c:pt idx="140817">
                  <c:v>70408.5</c:v>
                </c:pt>
                <c:pt idx="140818">
                  <c:v>70409</c:v>
                </c:pt>
                <c:pt idx="140819">
                  <c:v>70409.5</c:v>
                </c:pt>
                <c:pt idx="140820">
                  <c:v>70410</c:v>
                </c:pt>
                <c:pt idx="140821">
                  <c:v>70410.5</c:v>
                </c:pt>
                <c:pt idx="140822">
                  <c:v>70411</c:v>
                </c:pt>
                <c:pt idx="140823">
                  <c:v>70411.5</c:v>
                </c:pt>
                <c:pt idx="140824">
                  <c:v>70412</c:v>
                </c:pt>
                <c:pt idx="140825">
                  <c:v>70412.5</c:v>
                </c:pt>
                <c:pt idx="140826">
                  <c:v>70413</c:v>
                </c:pt>
                <c:pt idx="140827">
                  <c:v>70413.5</c:v>
                </c:pt>
                <c:pt idx="140828">
                  <c:v>70414</c:v>
                </c:pt>
                <c:pt idx="140829">
                  <c:v>70414.5</c:v>
                </c:pt>
                <c:pt idx="140830">
                  <c:v>70415</c:v>
                </c:pt>
                <c:pt idx="140831">
                  <c:v>70415.5</c:v>
                </c:pt>
                <c:pt idx="140832">
                  <c:v>70416</c:v>
                </c:pt>
                <c:pt idx="140833">
                  <c:v>70416.5</c:v>
                </c:pt>
                <c:pt idx="140834">
                  <c:v>70417</c:v>
                </c:pt>
                <c:pt idx="140835">
                  <c:v>70417.5</c:v>
                </c:pt>
                <c:pt idx="140836">
                  <c:v>70418</c:v>
                </c:pt>
                <c:pt idx="140837">
                  <c:v>70418.5</c:v>
                </c:pt>
                <c:pt idx="140838">
                  <c:v>70419</c:v>
                </c:pt>
                <c:pt idx="140839">
                  <c:v>70419.5</c:v>
                </c:pt>
                <c:pt idx="140840">
                  <c:v>70420</c:v>
                </c:pt>
                <c:pt idx="140841">
                  <c:v>70420.5</c:v>
                </c:pt>
                <c:pt idx="140842">
                  <c:v>70421</c:v>
                </c:pt>
                <c:pt idx="140843">
                  <c:v>70421.5</c:v>
                </c:pt>
                <c:pt idx="140844">
                  <c:v>70422</c:v>
                </c:pt>
                <c:pt idx="140845">
                  <c:v>70422.5</c:v>
                </c:pt>
                <c:pt idx="140846">
                  <c:v>70423</c:v>
                </c:pt>
                <c:pt idx="140847">
                  <c:v>70423.5</c:v>
                </c:pt>
                <c:pt idx="140848">
                  <c:v>70424</c:v>
                </c:pt>
                <c:pt idx="140849">
                  <c:v>70424.5</c:v>
                </c:pt>
                <c:pt idx="140850">
                  <c:v>70425</c:v>
                </c:pt>
                <c:pt idx="140851">
                  <c:v>70425.5</c:v>
                </c:pt>
                <c:pt idx="140852">
                  <c:v>70426</c:v>
                </c:pt>
                <c:pt idx="140853">
                  <c:v>70426.5</c:v>
                </c:pt>
                <c:pt idx="140854">
                  <c:v>70427</c:v>
                </c:pt>
                <c:pt idx="140855">
                  <c:v>70427.5</c:v>
                </c:pt>
                <c:pt idx="140856">
                  <c:v>70428</c:v>
                </c:pt>
                <c:pt idx="140857">
                  <c:v>70428.5</c:v>
                </c:pt>
                <c:pt idx="140858">
                  <c:v>70429</c:v>
                </c:pt>
                <c:pt idx="140859">
                  <c:v>70429.5</c:v>
                </c:pt>
                <c:pt idx="140860">
                  <c:v>70430</c:v>
                </c:pt>
                <c:pt idx="140861">
                  <c:v>70430.5</c:v>
                </c:pt>
                <c:pt idx="140862">
                  <c:v>70431</c:v>
                </c:pt>
                <c:pt idx="140863">
                  <c:v>70431.5</c:v>
                </c:pt>
                <c:pt idx="140864">
                  <c:v>70432</c:v>
                </c:pt>
                <c:pt idx="140865">
                  <c:v>70432.5</c:v>
                </c:pt>
                <c:pt idx="140866">
                  <c:v>70433</c:v>
                </c:pt>
                <c:pt idx="140867">
                  <c:v>70433.5</c:v>
                </c:pt>
                <c:pt idx="140868">
                  <c:v>70434</c:v>
                </c:pt>
                <c:pt idx="140869">
                  <c:v>70434.5</c:v>
                </c:pt>
                <c:pt idx="140870">
                  <c:v>70435</c:v>
                </c:pt>
                <c:pt idx="140871">
                  <c:v>70435.5</c:v>
                </c:pt>
                <c:pt idx="140872">
                  <c:v>70436</c:v>
                </c:pt>
                <c:pt idx="140873">
                  <c:v>70436.5</c:v>
                </c:pt>
                <c:pt idx="140874">
                  <c:v>70437</c:v>
                </c:pt>
                <c:pt idx="140875">
                  <c:v>70437.5</c:v>
                </c:pt>
                <c:pt idx="140876">
                  <c:v>70438</c:v>
                </c:pt>
                <c:pt idx="140877">
                  <c:v>70438.5</c:v>
                </c:pt>
                <c:pt idx="140878">
                  <c:v>70439</c:v>
                </c:pt>
                <c:pt idx="140879">
                  <c:v>70439.5</c:v>
                </c:pt>
                <c:pt idx="140880">
                  <c:v>70440</c:v>
                </c:pt>
                <c:pt idx="140881">
                  <c:v>70440.5</c:v>
                </c:pt>
                <c:pt idx="140882">
                  <c:v>70441</c:v>
                </c:pt>
                <c:pt idx="140883">
                  <c:v>70441.5</c:v>
                </c:pt>
                <c:pt idx="140884">
                  <c:v>70442</c:v>
                </c:pt>
                <c:pt idx="140885">
                  <c:v>70442.5</c:v>
                </c:pt>
                <c:pt idx="140886">
                  <c:v>70443</c:v>
                </c:pt>
                <c:pt idx="140887">
                  <c:v>70443.5</c:v>
                </c:pt>
                <c:pt idx="140888">
                  <c:v>70444</c:v>
                </c:pt>
                <c:pt idx="140889">
                  <c:v>70444.5</c:v>
                </c:pt>
                <c:pt idx="140890">
                  <c:v>70445</c:v>
                </c:pt>
                <c:pt idx="140891">
                  <c:v>70445.5</c:v>
                </c:pt>
                <c:pt idx="140892">
                  <c:v>70446</c:v>
                </c:pt>
                <c:pt idx="140893">
                  <c:v>70446.5</c:v>
                </c:pt>
                <c:pt idx="140894">
                  <c:v>70447</c:v>
                </c:pt>
                <c:pt idx="140895">
                  <c:v>70447.5</c:v>
                </c:pt>
                <c:pt idx="140896">
                  <c:v>70448</c:v>
                </c:pt>
                <c:pt idx="140897">
                  <c:v>70448.5</c:v>
                </c:pt>
                <c:pt idx="140898">
                  <c:v>70449</c:v>
                </c:pt>
                <c:pt idx="140899">
                  <c:v>70449.5</c:v>
                </c:pt>
                <c:pt idx="140900">
                  <c:v>70450</c:v>
                </c:pt>
                <c:pt idx="140901">
                  <c:v>70450.5</c:v>
                </c:pt>
                <c:pt idx="140902">
                  <c:v>70451</c:v>
                </c:pt>
                <c:pt idx="140903">
                  <c:v>70451.5</c:v>
                </c:pt>
                <c:pt idx="140904">
                  <c:v>70452</c:v>
                </c:pt>
                <c:pt idx="140905">
                  <c:v>70452.5</c:v>
                </c:pt>
                <c:pt idx="140906">
                  <c:v>70453</c:v>
                </c:pt>
                <c:pt idx="140907">
                  <c:v>70453.5</c:v>
                </c:pt>
                <c:pt idx="140908">
                  <c:v>70454</c:v>
                </c:pt>
                <c:pt idx="140909">
                  <c:v>70454.5</c:v>
                </c:pt>
                <c:pt idx="140910">
                  <c:v>70455</c:v>
                </c:pt>
                <c:pt idx="140911">
                  <c:v>70455.5</c:v>
                </c:pt>
                <c:pt idx="140912">
                  <c:v>70456</c:v>
                </c:pt>
                <c:pt idx="140913">
                  <c:v>70456.5</c:v>
                </c:pt>
                <c:pt idx="140914">
                  <c:v>70457</c:v>
                </c:pt>
                <c:pt idx="140915">
                  <c:v>70457.5</c:v>
                </c:pt>
                <c:pt idx="140916">
                  <c:v>70458</c:v>
                </c:pt>
                <c:pt idx="140917">
                  <c:v>70458.5</c:v>
                </c:pt>
                <c:pt idx="140918">
                  <c:v>70459</c:v>
                </c:pt>
                <c:pt idx="140919">
                  <c:v>70459.5</c:v>
                </c:pt>
                <c:pt idx="140920">
                  <c:v>70460</c:v>
                </c:pt>
                <c:pt idx="140921">
                  <c:v>70460.5</c:v>
                </c:pt>
                <c:pt idx="140922">
                  <c:v>70461</c:v>
                </c:pt>
                <c:pt idx="140923">
                  <c:v>70461.5</c:v>
                </c:pt>
                <c:pt idx="140924">
                  <c:v>70462</c:v>
                </c:pt>
                <c:pt idx="140925">
                  <c:v>70462.5</c:v>
                </c:pt>
                <c:pt idx="140926">
                  <c:v>70463</c:v>
                </c:pt>
                <c:pt idx="140927">
                  <c:v>70463.5</c:v>
                </c:pt>
                <c:pt idx="140928">
                  <c:v>70464</c:v>
                </c:pt>
                <c:pt idx="140929">
                  <c:v>70464.5</c:v>
                </c:pt>
                <c:pt idx="140930">
                  <c:v>70465</c:v>
                </c:pt>
                <c:pt idx="140931">
                  <c:v>70465.5</c:v>
                </c:pt>
                <c:pt idx="140932">
                  <c:v>70466</c:v>
                </c:pt>
                <c:pt idx="140933">
                  <c:v>70466.5</c:v>
                </c:pt>
                <c:pt idx="140934">
                  <c:v>70467</c:v>
                </c:pt>
                <c:pt idx="140935">
                  <c:v>70467.5</c:v>
                </c:pt>
                <c:pt idx="140936">
                  <c:v>70468</c:v>
                </c:pt>
                <c:pt idx="140937">
                  <c:v>70468.5</c:v>
                </c:pt>
                <c:pt idx="140938">
                  <c:v>70469</c:v>
                </c:pt>
                <c:pt idx="140939">
                  <c:v>70469.5</c:v>
                </c:pt>
                <c:pt idx="140940">
                  <c:v>70470</c:v>
                </c:pt>
                <c:pt idx="140941">
                  <c:v>70470.5</c:v>
                </c:pt>
                <c:pt idx="140942">
                  <c:v>70471</c:v>
                </c:pt>
                <c:pt idx="140943">
                  <c:v>70471.5</c:v>
                </c:pt>
                <c:pt idx="140944">
                  <c:v>70472</c:v>
                </c:pt>
                <c:pt idx="140945">
                  <c:v>70472.5</c:v>
                </c:pt>
                <c:pt idx="140946">
                  <c:v>70473</c:v>
                </c:pt>
                <c:pt idx="140947">
                  <c:v>70473.5</c:v>
                </c:pt>
                <c:pt idx="140948">
                  <c:v>70474</c:v>
                </c:pt>
                <c:pt idx="140949">
                  <c:v>70474.5</c:v>
                </c:pt>
                <c:pt idx="140950">
                  <c:v>70475</c:v>
                </c:pt>
                <c:pt idx="140951">
                  <c:v>70475.5</c:v>
                </c:pt>
                <c:pt idx="140952">
                  <c:v>70476</c:v>
                </c:pt>
                <c:pt idx="140953">
                  <c:v>70476.5</c:v>
                </c:pt>
                <c:pt idx="140954">
                  <c:v>70477</c:v>
                </c:pt>
                <c:pt idx="140955">
                  <c:v>70477.5</c:v>
                </c:pt>
                <c:pt idx="140956">
                  <c:v>70478</c:v>
                </c:pt>
                <c:pt idx="140957">
                  <c:v>70478.5</c:v>
                </c:pt>
                <c:pt idx="140958">
                  <c:v>70479</c:v>
                </c:pt>
                <c:pt idx="140959">
                  <c:v>70479.5</c:v>
                </c:pt>
                <c:pt idx="140960">
                  <c:v>70480</c:v>
                </c:pt>
                <c:pt idx="140961">
                  <c:v>70480.5</c:v>
                </c:pt>
                <c:pt idx="140962">
                  <c:v>70481</c:v>
                </c:pt>
                <c:pt idx="140963">
                  <c:v>70481.5</c:v>
                </c:pt>
                <c:pt idx="140964">
                  <c:v>70482</c:v>
                </c:pt>
                <c:pt idx="140965">
                  <c:v>70482.5</c:v>
                </c:pt>
                <c:pt idx="140966">
                  <c:v>70483</c:v>
                </c:pt>
                <c:pt idx="140967">
                  <c:v>70483.5</c:v>
                </c:pt>
                <c:pt idx="140968">
                  <c:v>70484</c:v>
                </c:pt>
                <c:pt idx="140969">
                  <c:v>70484.5</c:v>
                </c:pt>
                <c:pt idx="140970">
                  <c:v>70485</c:v>
                </c:pt>
                <c:pt idx="140971">
                  <c:v>70485.5</c:v>
                </c:pt>
                <c:pt idx="140972">
                  <c:v>70486</c:v>
                </c:pt>
                <c:pt idx="140973">
                  <c:v>70486.5</c:v>
                </c:pt>
                <c:pt idx="140974">
                  <c:v>70487</c:v>
                </c:pt>
                <c:pt idx="140975">
                  <c:v>70487.5</c:v>
                </c:pt>
                <c:pt idx="140976">
                  <c:v>70488</c:v>
                </c:pt>
                <c:pt idx="140977">
                  <c:v>70488.5</c:v>
                </c:pt>
                <c:pt idx="140978">
                  <c:v>70489</c:v>
                </c:pt>
                <c:pt idx="140979">
                  <c:v>70489.5</c:v>
                </c:pt>
                <c:pt idx="140980">
                  <c:v>70490</c:v>
                </c:pt>
                <c:pt idx="140981">
                  <c:v>70490.5</c:v>
                </c:pt>
                <c:pt idx="140982">
                  <c:v>70491</c:v>
                </c:pt>
                <c:pt idx="140983">
                  <c:v>70491.5</c:v>
                </c:pt>
                <c:pt idx="140984">
                  <c:v>70492</c:v>
                </c:pt>
                <c:pt idx="140985">
                  <c:v>70492.5</c:v>
                </c:pt>
                <c:pt idx="140986">
                  <c:v>70493</c:v>
                </c:pt>
                <c:pt idx="140987">
                  <c:v>70493.5</c:v>
                </c:pt>
                <c:pt idx="140988">
                  <c:v>70494</c:v>
                </c:pt>
                <c:pt idx="140989">
                  <c:v>70494.5</c:v>
                </c:pt>
                <c:pt idx="140990">
                  <c:v>70495</c:v>
                </c:pt>
                <c:pt idx="140991">
                  <c:v>70495.5</c:v>
                </c:pt>
                <c:pt idx="140992">
                  <c:v>70496</c:v>
                </c:pt>
                <c:pt idx="140993">
                  <c:v>70496.5</c:v>
                </c:pt>
                <c:pt idx="140994">
                  <c:v>70497</c:v>
                </c:pt>
                <c:pt idx="140995">
                  <c:v>70497.5</c:v>
                </c:pt>
                <c:pt idx="140996">
                  <c:v>70498</c:v>
                </c:pt>
                <c:pt idx="140997">
                  <c:v>70498.5</c:v>
                </c:pt>
                <c:pt idx="140998">
                  <c:v>70499</c:v>
                </c:pt>
                <c:pt idx="140999">
                  <c:v>70499.5</c:v>
                </c:pt>
                <c:pt idx="141000">
                  <c:v>70500</c:v>
                </c:pt>
                <c:pt idx="141001">
                  <c:v>70500.5</c:v>
                </c:pt>
                <c:pt idx="141002">
                  <c:v>70501</c:v>
                </c:pt>
                <c:pt idx="141003">
                  <c:v>70501.5</c:v>
                </c:pt>
                <c:pt idx="141004">
                  <c:v>70502</c:v>
                </c:pt>
                <c:pt idx="141005">
                  <c:v>70502.5</c:v>
                </c:pt>
                <c:pt idx="141006">
                  <c:v>70503</c:v>
                </c:pt>
                <c:pt idx="141007">
                  <c:v>70503.5</c:v>
                </c:pt>
                <c:pt idx="141008">
                  <c:v>70504</c:v>
                </c:pt>
                <c:pt idx="141009">
                  <c:v>70504.5</c:v>
                </c:pt>
                <c:pt idx="141010">
                  <c:v>70505</c:v>
                </c:pt>
                <c:pt idx="141011">
                  <c:v>70505.5</c:v>
                </c:pt>
                <c:pt idx="141012">
                  <c:v>70506</c:v>
                </c:pt>
                <c:pt idx="141013">
                  <c:v>70506.5</c:v>
                </c:pt>
                <c:pt idx="141014">
                  <c:v>70507</c:v>
                </c:pt>
                <c:pt idx="141015">
                  <c:v>70507.5</c:v>
                </c:pt>
                <c:pt idx="141016">
                  <c:v>70508</c:v>
                </c:pt>
                <c:pt idx="141017">
                  <c:v>70508.5</c:v>
                </c:pt>
                <c:pt idx="141018">
                  <c:v>70509</c:v>
                </c:pt>
                <c:pt idx="141019">
                  <c:v>70509.5</c:v>
                </c:pt>
                <c:pt idx="141020">
                  <c:v>70510</c:v>
                </c:pt>
                <c:pt idx="141021">
                  <c:v>70510.5</c:v>
                </c:pt>
                <c:pt idx="141022">
                  <c:v>70511</c:v>
                </c:pt>
                <c:pt idx="141023">
                  <c:v>70511.5</c:v>
                </c:pt>
                <c:pt idx="141024">
                  <c:v>70512</c:v>
                </c:pt>
                <c:pt idx="141025">
                  <c:v>70512.5</c:v>
                </c:pt>
                <c:pt idx="141026">
                  <c:v>70513</c:v>
                </c:pt>
                <c:pt idx="141027">
                  <c:v>70513.5</c:v>
                </c:pt>
                <c:pt idx="141028">
                  <c:v>70514</c:v>
                </c:pt>
                <c:pt idx="141029">
                  <c:v>70514.5</c:v>
                </c:pt>
                <c:pt idx="141030">
                  <c:v>70515</c:v>
                </c:pt>
                <c:pt idx="141031">
                  <c:v>70515.5</c:v>
                </c:pt>
                <c:pt idx="141032">
                  <c:v>70516</c:v>
                </c:pt>
                <c:pt idx="141033">
                  <c:v>70516.5</c:v>
                </c:pt>
                <c:pt idx="141034">
                  <c:v>70517</c:v>
                </c:pt>
                <c:pt idx="141035">
                  <c:v>70517.5</c:v>
                </c:pt>
                <c:pt idx="141036">
                  <c:v>70518</c:v>
                </c:pt>
                <c:pt idx="141037">
                  <c:v>70518.5</c:v>
                </c:pt>
                <c:pt idx="141038">
                  <c:v>70519</c:v>
                </c:pt>
                <c:pt idx="141039">
                  <c:v>70519.5</c:v>
                </c:pt>
                <c:pt idx="141040">
                  <c:v>70520</c:v>
                </c:pt>
                <c:pt idx="141041">
                  <c:v>70520.5</c:v>
                </c:pt>
                <c:pt idx="141042">
                  <c:v>70521</c:v>
                </c:pt>
                <c:pt idx="141043">
                  <c:v>70521.5</c:v>
                </c:pt>
                <c:pt idx="141044">
                  <c:v>70522</c:v>
                </c:pt>
                <c:pt idx="141045">
                  <c:v>70522.5</c:v>
                </c:pt>
                <c:pt idx="141046">
                  <c:v>70523</c:v>
                </c:pt>
                <c:pt idx="141047">
                  <c:v>70523.5</c:v>
                </c:pt>
                <c:pt idx="141048">
                  <c:v>70524</c:v>
                </c:pt>
                <c:pt idx="141049">
                  <c:v>70524.5</c:v>
                </c:pt>
                <c:pt idx="141050">
                  <c:v>70525</c:v>
                </c:pt>
                <c:pt idx="141051">
                  <c:v>70525.5</c:v>
                </c:pt>
                <c:pt idx="141052">
                  <c:v>70526</c:v>
                </c:pt>
                <c:pt idx="141053">
                  <c:v>70526.5</c:v>
                </c:pt>
                <c:pt idx="141054">
                  <c:v>70527</c:v>
                </c:pt>
                <c:pt idx="141055">
                  <c:v>70527.5</c:v>
                </c:pt>
                <c:pt idx="141056">
                  <c:v>70528</c:v>
                </c:pt>
                <c:pt idx="141057">
                  <c:v>70528.5</c:v>
                </c:pt>
                <c:pt idx="141058">
                  <c:v>70529</c:v>
                </c:pt>
                <c:pt idx="141059">
                  <c:v>70529.5</c:v>
                </c:pt>
                <c:pt idx="141060">
                  <c:v>70530</c:v>
                </c:pt>
                <c:pt idx="141061">
                  <c:v>70530.5</c:v>
                </c:pt>
                <c:pt idx="141062">
                  <c:v>70531</c:v>
                </c:pt>
                <c:pt idx="141063">
                  <c:v>70531.5</c:v>
                </c:pt>
                <c:pt idx="141064">
                  <c:v>70532</c:v>
                </c:pt>
                <c:pt idx="141065">
                  <c:v>70532.5</c:v>
                </c:pt>
                <c:pt idx="141066">
                  <c:v>70533</c:v>
                </c:pt>
                <c:pt idx="141067">
                  <c:v>70533.5</c:v>
                </c:pt>
                <c:pt idx="141068">
                  <c:v>70534</c:v>
                </c:pt>
                <c:pt idx="141069">
                  <c:v>70534.5</c:v>
                </c:pt>
                <c:pt idx="141070">
                  <c:v>70535</c:v>
                </c:pt>
                <c:pt idx="141071">
                  <c:v>70535.5</c:v>
                </c:pt>
                <c:pt idx="141072">
                  <c:v>70536</c:v>
                </c:pt>
                <c:pt idx="141073">
                  <c:v>70536.5</c:v>
                </c:pt>
                <c:pt idx="141074">
                  <c:v>70537</c:v>
                </c:pt>
                <c:pt idx="141075">
                  <c:v>70537.5</c:v>
                </c:pt>
                <c:pt idx="141076">
                  <c:v>70538</c:v>
                </c:pt>
                <c:pt idx="141077">
                  <c:v>70538.5</c:v>
                </c:pt>
                <c:pt idx="141078">
                  <c:v>70539</c:v>
                </c:pt>
                <c:pt idx="141079">
                  <c:v>70539.5</c:v>
                </c:pt>
                <c:pt idx="141080">
                  <c:v>70540</c:v>
                </c:pt>
                <c:pt idx="141081">
                  <c:v>70540.5</c:v>
                </c:pt>
                <c:pt idx="141082">
                  <c:v>70541</c:v>
                </c:pt>
                <c:pt idx="141083">
                  <c:v>70541.5</c:v>
                </c:pt>
                <c:pt idx="141084">
                  <c:v>70542</c:v>
                </c:pt>
                <c:pt idx="141085">
                  <c:v>70542.5</c:v>
                </c:pt>
                <c:pt idx="141086">
                  <c:v>70543</c:v>
                </c:pt>
                <c:pt idx="141087">
                  <c:v>70543.5</c:v>
                </c:pt>
                <c:pt idx="141088">
                  <c:v>70544</c:v>
                </c:pt>
                <c:pt idx="141089">
                  <c:v>70544.5</c:v>
                </c:pt>
                <c:pt idx="141090">
                  <c:v>70545</c:v>
                </c:pt>
                <c:pt idx="141091">
                  <c:v>70545.5</c:v>
                </c:pt>
                <c:pt idx="141092">
                  <c:v>70546</c:v>
                </c:pt>
                <c:pt idx="141093">
                  <c:v>70546.5</c:v>
                </c:pt>
                <c:pt idx="141094">
                  <c:v>70547</c:v>
                </c:pt>
                <c:pt idx="141095">
                  <c:v>70547.5</c:v>
                </c:pt>
                <c:pt idx="141096">
                  <c:v>70548</c:v>
                </c:pt>
                <c:pt idx="141097">
                  <c:v>70548.5</c:v>
                </c:pt>
                <c:pt idx="141098">
                  <c:v>70549</c:v>
                </c:pt>
                <c:pt idx="141099">
                  <c:v>70549.5</c:v>
                </c:pt>
                <c:pt idx="141100">
                  <c:v>70550</c:v>
                </c:pt>
                <c:pt idx="141101">
                  <c:v>70550.5</c:v>
                </c:pt>
                <c:pt idx="141102">
                  <c:v>70551</c:v>
                </c:pt>
                <c:pt idx="141103">
                  <c:v>70551.5</c:v>
                </c:pt>
                <c:pt idx="141104">
                  <c:v>70552</c:v>
                </c:pt>
                <c:pt idx="141105">
                  <c:v>70552.5</c:v>
                </c:pt>
                <c:pt idx="141106">
                  <c:v>70553</c:v>
                </c:pt>
                <c:pt idx="141107">
                  <c:v>70553.5</c:v>
                </c:pt>
                <c:pt idx="141108">
                  <c:v>70554</c:v>
                </c:pt>
                <c:pt idx="141109">
                  <c:v>70554.5</c:v>
                </c:pt>
                <c:pt idx="141110">
                  <c:v>70555</c:v>
                </c:pt>
                <c:pt idx="141111">
                  <c:v>70555.5</c:v>
                </c:pt>
                <c:pt idx="141112">
                  <c:v>70556</c:v>
                </c:pt>
                <c:pt idx="141113">
                  <c:v>70556.5</c:v>
                </c:pt>
                <c:pt idx="141114">
                  <c:v>70557</c:v>
                </c:pt>
                <c:pt idx="141115">
                  <c:v>70557.5</c:v>
                </c:pt>
                <c:pt idx="141116">
                  <c:v>70558</c:v>
                </c:pt>
                <c:pt idx="141117">
                  <c:v>70558.5</c:v>
                </c:pt>
                <c:pt idx="141118">
                  <c:v>70559</c:v>
                </c:pt>
                <c:pt idx="141119">
                  <c:v>70559.5</c:v>
                </c:pt>
                <c:pt idx="141120">
                  <c:v>70560</c:v>
                </c:pt>
                <c:pt idx="141121">
                  <c:v>70560.5</c:v>
                </c:pt>
                <c:pt idx="141122">
                  <c:v>70561</c:v>
                </c:pt>
                <c:pt idx="141123">
                  <c:v>70561.5</c:v>
                </c:pt>
                <c:pt idx="141124">
                  <c:v>70562</c:v>
                </c:pt>
                <c:pt idx="141125">
                  <c:v>70562.5</c:v>
                </c:pt>
                <c:pt idx="141126">
                  <c:v>70563</c:v>
                </c:pt>
                <c:pt idx="141127">
                  <c:v>70563.5</c:v>
                </c:pt>
                <c:pt idx="141128">
                  <c:v>70564</c:v>
                </c:pt>
                <c:pt idx="141129">
                  <c:v>70564.5</c:v>
                </c:pt>
                <c:pt idx="141130">
                  <c:v>70565</c:v>
                </c:pt>
                <c:pt idx="141131">
                  <c:v>70565.5</c:v>
                </c:pt>
                <c:pt idx="141132">
                  <c:v>70566</c:v>
                </c:pt>
                <c:pt idx="141133">
                  <c:v>70566.5</c:v>
                </c:pt>
                <c:pt idx="141134">
                  <c:v>70567</c:v>
                </c:pt>
                <c:pt idx="141135">
                  <c:v>70567.5</c:v>
                </c:pt>
                <c:pt idx="141136">
                  <c:v>70568</c:v>
                </c:pt>
                <c:pt idx="141137">
                  <c:v>70568.5</c:v>
                </c:pt>
                <c:pt idx="141138">
                  <c:v>70569</c:v>
                </c:pt>
                <c:pt idx="141139">
                  <c:v>70569.5</c:v>
                </c:pt>
                <c:pt idx="141140">
                  <c:v>70570</c:v>
                </c:pt>
                <c:pt idx="141141">
                  <c:v>70570.5</c:v>
                </c:pt>
                <c:pt idx="141142">
                  <c:v>70571</c:v>
                </c:pt>
                <c:pt idx="141143">
                  <c:v>70571.5</c:v>
                </c:pt>
                <c:pt idx="141144">
                  <c:v>70572</c:v>
                </c:pt>
                <c:pt idx="141145">
                  <c:v>70572.5</c:v>
                </c:pt>
                <c:pt idx="141146">
                  <c:v>70573</c:v>
                </c:pt>
                <c:pt idx="141147">
                  <c:v>70573.5</c:v>
                </c:pt>
                <c:pt idx="141148">
                  <c:v>70574</c:v>
                </c:pt>
                <c:pt idx="141149">
                  <c:v>70574.5</c:v>
                </c:pt>
                <c:pt idx="141150">
                  <c:v>70575</c:v>
                </c:pt>
                <c:pt idx="141151">
                  <c:v>70575.5</c:v>
                </c:pt>
                <c:pt idx="141152">
                  <c:v>70576</c:v>
                </c:pt>
                <c:pt idx="141153">
                  <c:v>70576.5</c:v>
                </c:pt>
                <c:pt idx="141154">
                  <c:v>70577</c:v>
                </c:pt>
                <c:pt idx="141155">
                  <c:v>70577.5</c:v>
                </c:pt>
                <c:pt idx="141156">
                  <c:v>70578</c:v>
                </c:pt>
                <c:pt idx="141157">
                  <c:v>70578.5</c:v>
                </c:pt>
                <c:pt idx="141158">
                  <c:v>70579</c:v>
                </c:pt>
                <c:pt idx="141159">
                  <c:v>70579.5</c:v>
                </c:pt>
                <c:pt idx="141160">
                  <c:v>70580</c:v>
                </c:pt>
                <c:pt idx="141161">
                  <c:v>70580.5</c:v>
                </c:pt>
                <c:pt idx="141162">
                  <c:v>70581</c:v>
                </c:pt>
                <c:pt idx="141163">
                  <c:v>70581.5</c:v>
                </c:pt>
                <c:pt idx="141164">
                  <c:v>70582</c:v>
                </c:pt>
                <c:pt idx="141165">
                  <c:v>70582.5</c:v>
                </c:pt>
                <c:pt idx="141166">
                  <c:v>70583</c:v>
                </c:pt>
                <c:pt idx="141167">
                  <c:v>70583.5</c:v>
                </c:pt>
                <c:pt idx="141168">
                  <c:v>70584</c:v>
                </c:pt>
                <c:pt idx="141169">
                  <c:v>70584.5</c:v>
                </c:pt>
                <c:pt idx="141170">
                  <c:v>70585</c:v>
                </c:pt>
                <c:pt idx="141171">
                  <c:v>70585.5</c:v>
                </c:pt>
                <c:pt idx="141172">
                  <c:v>70586</c:v>
                </c:pt>
                <c:pt idx="141173">
                  <c:v>70586.5</c:v>
                </c:pt>
                <c:pt idx="141174">
                  <c:v>70587</c:v>
                </c:pt>
                <c:pt idx="141175">
                  <c:v>70587.5</c:v>
                </c:pt>
                <c:pt idx="141176">
                  <c:v>70588</c:v>
                </c:pt>
                <c:pt idx="141177">
                  <c:v>70588.5</c:v>
                </c:pt>
                <c:pt idx="141178">
                  <c:v>70589</c:v>
                </c:pt>
                <c:pt idx="141179">
                  <c:v>70589.5</c:v>
                </c:pt>
                <c:pt idx="141180">
                  <c:v>70590</c:v>
                </c:pt>
                <c:pt idx="141181">
                  <c:v>70590.5</c:v>
                </c:pt>
                <c:pt idx="141182">
                  <c:v>70591</c:v>
                </c:pt>
                <c:pt idx="141183">
                  <c:v>70591.5</c:v>
                </c:pt>
                <c:pt idx="141184">
                  <c:v>70592</c:v>
                </c:pt>
                <c:pt idx="141185">
                  <c:v>70592.5</c:v>
                </c:pt>
                <c:pt idx="141186">
                  <c:v>70593</c:v>
                </c:pt>
                <c:pt idx="141187">
                  <c:v>70593.5</c:v>
                </c:pt>
                <c:pt idx="141188">
                  <c:v>70594</c:v>
                </c:pt>
                <c:pt idx="141189">
                  <c:v>70594.5</c:v>
                </c:pt>
                <c:pt idx="141190">
                  <c:v>70595</c:v>
                </c:pt>
                <c:pt idx="141191">
                  <c:v>70595.5</c:v>
                </c:pt>
                <c:pt idx="141192">
                  <c:v>70596</c:v>
                </c:pt>
                <c:pt idx="141193">
                  <c:v>70596.5</c:v>
                </c:pt>
                <c:pt idx="141194">
                  <c:v>70597</c:v>
                </c:pt>
                <c:pt idx="141195">
                  <c:v>70597.5</c:v>
                </c:pt>
                <c:pt idx="141196">
                  <c:v>70598</c:v>
                </c:pt>
                <c:pt idx="141197">
                  <c:v>70598.5</c:v>
                </c:pt>
                <c:pt idx="141198">
                  <c:v>70599</c:v>
                </c:pt>
                <c:pt idx="141199">
                  <c:v>70599.5</c:v>
                </c:pt>
                <c:pt idx="141200">
                  <c:v>70600</c:v>
                </c:pt>
                <c:pt idx="141201">
                  <c:v>70600.5</c:v>
                </c:pt>
                <c:pt idx="141202">
                  <c:v>70601</c:v>
                </c:pt>
                <c:pt idx="141203">
                  <c:v>70601.5</c:v>
                </c:pt>
                <c:pt idx="141204">
                  <c:v>70602</c:v>
                </c:pt>
                <c:pt idx="141205">
                  <c:v>70602.5</c:v>
                </c:pt>
                <c:pt idx="141206">
                  <c:v>70603</c:v>
                </c:pt>
                <c:pt idx="141207">
                  <c:v>70603.5</c:v>
                </c:pt>
                <c:pt idx="141208">
                  <c:v>70604</c:v>
                </c:pt>
                <c:pt idx="141209">
                  <c:v>70604.5</c:v>
                </c:pt>
                <c:pt idx="141210">
                  <c:v>70605</c:v>
                </c:pt>
                <c:pt idx="141211">
                  <c:v>70605.5</c:v>
                </c:pt>
                <c:pt idx="141212">
                  <c:v>70606</c:v>
                </c:pt>
                <c:pt idx="141213">
                  <c:v>70606.5</c:v>
                </c:pt>
                <c:pt idx="141214">
                  <c:v>70607</c:v>
                </c:pt>
                <c:pt idx="141215">
                  <c:v>70607.5</c:v>
                </c:pt>
                <c:pt idx="141216">
                  <c:v>70608</c:v>
                </c:pt>
                <c:pt idx="141217">
                  <c:v>70608.5</c:v>
                </c:pt>
                <c:pt idx="141218">
                  <c:v>70609</c:v>
                </c:pt>
                <c:pt idx="141219">
                  <c:v>70609.5</c:v>
                </c:pt>
                <c:pt idx="141220">
                  <c:v>70610</c:v>
                </c:pt>
                <c:pt idx="141221">
                  <c:v>70610.5</c:v>
                </c:pt>
                <c:pt idx="141222">
                  <c:v>70611</c:v>
                </c:pt>
                <c:pt idx="141223">
                  <c:v>70611.5</c:v>
                </c:pt>
                <c:pt idx="141224">
                  <c:v>70612</c:v>
                </c:pt>
                <c:pt idx="141225">
                  <c:v>70612.5</c:v>
                </c:pt>
                <c:pt idx="141226">
                  <c:v>70613</c:v>
                </c:pt>
                <c:pt idx="141227">
                  <c:v>70613.5</c:v>
                </c:pt>
                <c:pt idx="141228">
                  <c:v>70614</c:v>
                </c:pt>
                <c:pt idx="141229">
                  <c:v>70614.5</c:v>
                </c:pt>
                <c:pt idx="141230">
                  <c:v>70615</c:v>
                </c:pt>
                <c:pt idx="141231">
                  <c:v>70615.5</c:v>
                </c:pt>
                <c:pt idx="141232">
                  <c:v>70616</c:v>
                </c:pt>
                <c:pt idx="141233">
                  <c:v>70616.5</c:v>
                </c:pt>
                <c:pt idx="141234">
                  <c:v>70617</c:v>
                </c:pt>
                <c:pt idx="141235">
                  <c:v>70617.5</c:v>
                </c:pt>
                <c:pt idx="141236">
                  <c:v>70618</c:v>
                </c:pt>
                <c:pt idx="141237">
                  <c:v>70618.5</c:v>
                </c:pt>
                <c:pt idx="141238">
                  <c:v>70619</c:v>
                </c:pt>
                <c:pt idx="141239">
                  <c:v>70619.5</c:v>
                </c:pt>
                <c:pt idx="141240">
                  <c:v>70620</c:v>
                </c:pt>
                <c:pt idx="141241">
                  <c:v>70620.5</c:v>
                </c:pt>
                <c:pt idx="141242">
                  <c:v>70621</c:v>
                </c:pt>
                <c:pt idx="141243">
                  <c:v>70621.5</c:v>
                </c:pt>
                <c:pt idx="141244">
                  <c:v>70622</c:v>
                </c:pt>
                <c:pt idx="141245">
                  <c:v>70622.5</c:v>
                </c:pt>
                <c:pt idx="141246">
                  <c:v>70623</c:v>
                </c:pt>
                <c:pt idx="141247">
                  <c:v>70623.5</c:v>
                </c:pt>
                <c:pt idx="141248">
                  <c:v>70624</c:v>
                </c:pt>
                <c:pt idx="141249">
                  <c:v>70624.5</c:v>
                </c:pt>
                <c:pt idx="141250">
                  <c:v>70625</c:v>
                </c:pt>
                <c:pt idx="141251">
                  <c:v>70625.5</c:v>
                </c:pt>
                <c:pt idx="141252">
                  <c:v>70626</c:v>
                </c:pt>
                <c:pt idx="141253">
                  <c:v>70626.5</c:v>
                </c:pt>
                <c:pt idx="141254">
                  <c:v>70627</c:v>
                </c:pt>
                <c:pt idx="141255">
                  <c:v>70627.5</c:v>
                </c:pt>
                <c:pt idx="141256">
                  <c:v>70628</c:v>
                </c:pt>
                <c:pt idx="141257">
                  <c:v>70628.5</c:v>
                </c:pt>
                <c:pt idx="141258">
                  <c:v>70629</c:v>
                </c:pt>
                <c:pt idx="141259">
                  <c:v>70629.5</c:v>
                </c:pt>
                <c:pt idx="141260">
                  <c:v>70630</c:v>
                </c:pt>
                <c:pt idx="141261">
                  <c:v>70630.5</c:v>
                </c:pt>
                <c:pt idx="141262">
                  <c:v>70631</c:v>
                </c:pt>
                <c:pt idx="141263">
                  <c:v>70631.5</c:v>
                </c:pt>
                <c:pt idx="141264">
                  <c:v>70632</c:v>
                </c:pt>
                <c:pt idx="141265">
                  <c:v>70632.5</c:v>
                </c:pt>
                <c:pt idx="141266">
                  <c:v>70633</c:v>
                </c:pt>
                <c:pt idx="141267">
                  <c:v>70633.5</c:v>
                </c:pt>
                <c:pt idx="141268">
                  <c:v>70634</c:v>
                </c:pt>
                <c:pt idx="141269">
                  <c:v>70634.5</c:v>
                </c:pt>
                <c:pt idx="141270">
                  <c:v>70635</c:v>
                </c:pt>
                <c:pt idx="141271">
                  <c:v>70635.5</c:v>
                </c:pt>
                <c:pt idx="141272">
                  <c:v>70636</c:v>
                </c:pt>
                <c:pt idx="141273">
                  <c:v>70636.5</c:v>
                </c:pt>
                <c:pt idx="141274">
                  <c:v>70637</c:v>
                </c:pt>
                <c:pt idx="141275">
                  <c:v>70637.5</c:v>
                </c:pt>
                <c:pt idx="141276">
                  <c:v>70638</c:v>
                </c:pt>
                <c:pt idx="141277">
                  <c:v>70638.5</c:v>
                </c:pt>
                <c:pt idx="141278">
                  <c:v>70639</c:v>
                </c:pt>
                <c:pt idx="141279">
                  <c:v>70639.5</c:v>
                </c:pt>
                <c:pt idx="141280">
                  <c:v>70640</c:v>
                </c:pt>
                <c:pt idx="141281">
                  <c:v>70640.5</c:v>
                </c:pt>
                <c:pt idx="141282">
                  <c:v>70641</c:v>
                </c:pt>
                <c:pt idx="141283">
                  <c:v>70641.5</c:v>
                </c:pt>
                <c:pt idx="141284">
                  <c:v>70642</c:v>
                </c:pt>
                <c:pt idx="141285">
                  <c:v>70642.5</c:v>
                </c:pt>
                <c:pt idx="141286">
                  <c:v>70643</c:v>
                </c:pt>
                <c:pt idx="141287">
                  <c:v>70643.5</c:v>
                </c:pt>
                <c:pt idx="141288">
                  <c:v>70644</c:v>
                </c:pt>
                <c:pt idx="141289">
                  <c:v>70644.5</c:v>
                </c:pt>
                <c:pt idx="141290">
                  <c:v>70645</c:v>
                </c:pt>
                <c:pt idx="141291">
                  <c:v>70645.5</c:v>
                </c:pt>
                <c:pt idx="141292">
                  <c:v>70646</c:v>
                </c:pt>
                <c:pt idx="141293">
                  <c:v>70646.5</c:v>
                </c:pt>
                <c:pt idx="141294">
                  <c:v>70647</c:v>
                </c:pt>
                <c:pt idx="141295">
                  <c:v>70647.5</c:v>
                </c:pt>
                <c:pt idx="141296">
                  <c:v>70648</c:v>
                </c:pt>
                <c:pt idx="141297">
                  <c:v>70648.5</c:v>
                </c:pt>
                <c:pt idx="141298">
                  <c:v>70649</c:v>
                </c:pt>
                <c:pt idx="141299">
                  <c:v>70649.5</c:v>
                </c:pt>
                <c:pt idx="141300">
                  <c:v>70650</c:v>
                </c:pt>
                <c:pt idx="141301">
                  <c:v>70650.5</c:v>
                </c:pt>
                <c:pt idx="141302">
                  <c:v>70651</c:v>
                </c:pt>
                <c:pt idx="141303">
                  <c:v>70651.5</c:v>
                </c:pt>
                <c:pt idx="141304">
                  <c:v>70652</c:v>
                </c:pt>
                <c:pt idx="141305">
                  <c:v>70652.5</c:v>
                </c:pt>
                <c:pt idx="141306">
                  <c:v>70653</c:v>
                </c:pt>
                <c:pt idx="141307">
                  <c:v>70653.5</c:v>
                </c:pt>
                <c:pt idx="141308">
                  <c:v>70654</c:v>
                </c:pt>
                <c:pt idx="141309">
                  <c:v>70654.5</c:v>
                </c:pt>
                <c:pt idx="141310">
                  <c:v>70655</c:v>
                </c:pt>
                <c:pt idx="141311">
                  <c:v>70655.5</c:v>
                </c:pt>
                <c:pt idx="141312">
                  <c:v>70656</c:v>
                </c:pt>
                <c:pt idx="141313">
                  <c:v>70656.5</c:v>
                </c:pt>
                <c:pt idx="141314">
                  <c:v>70657</c:v>
                </c:pt>
                <c:pt idx="141315">
                  <c:v>70657.5</c:v>
                </c:pt>
                <c:pt idx="141316">
                  <c:v>70658</c:v>
                </c:pt>
                <c:pt idx="141317">
                  <c:v>70658.5</c:v>
                </c:pt>
                <c:pt idx="141318">
                  <c:v>70659</c:v>
                </c:pt>
                <c:pt idx="141319">
                  <c:v>70659.5</c:v>
                </c:pt>
                <c:pt idx="141320">
                  <c:v>70660</c:v>
                </c:pt>
                <c:pt idx="141321">
                  <c:v>70660.5</c:v>
                </c:pt>
                <c:pt idx="141322">
                  <c:v>70661</c:v>
                </c:pt>
                <c:pt idx="141323">
                  <c:v>70661.5</c:v>
                </c:pt>
                <c:pt idx="141324">
                  <c:v>70662</c:v>
                </c:pt>
                <c:pt idx="141325">
                  <c:v>70662.5</c:v>
                </c:pt>
                <c:pt idx="141326">
                  <c:v>70663</c:v>
                </c:pt>
                <c:pt idx="141327">
                  <c:v>70663.5</c:v>
                </c:pt>
                <c:pt idx="141328">
                  <c:v>70664</c:v>
                </c:pt>
                <c:pt idx="141329">
                  <c:v>70664.5</c:v>
                </c:pt>
                <c:pt idx="141330">
                  <c:v>70665</c:v>
                </c:pt>
                <c:pt idx="141331">
                  <c:v>70665.5</c:v>
                </c:pt>
                <c:pt idx="141332">
                  <c:v>70666</c:v>
                </c:pt>
                <c:pt idx="141333">
                  <c:v>70666.5</c:v>
                </c:pt>
                <c:pt idx="141334">
                  <c:v>70667</c:v>
                </c:pt>
                <c:pt idx="141335">
                  <c:v>70667.5</c:v>
                </c:pt>
                <c:pt idx="141336">
                  <c:v>70668</c:v>
                </c:pt>
                <c:pt idx="141337">
                  <c:v>70668.5</c:v>
                </c:pt>
                <c:pt idx="141338">
                  <c:v>70669</c:v>
                </c:pt>
                <c:pt idx="141339">
                  <c:v>70669.5</c:v>
                </c:pt>
                <c:pt idx="141340">
                  <c:v>70670</c:v>
                </c:pt>
                <c:pt idx="141341">
                  <c:v>70670.5</c:v>
                </c:pt>
                <c:pt idx="141342">
                  <c:v>70671</c:v>
                </c:pt>
                <c:pt idx="141343">
                  <c:v>70671.5</c:v>
                </c:pt>
                <c:pt idx="141344">
                  <c:v>70672</c:v>
                </c:pt>
                <c:pt idx="141345">
                  <c:v>70672.5</c:v>
                </c:pt>
                <c:pt idx="141346">
                  <c:v>70673</c:v>
                </c:pt>
                <c:pt idx="141347">
                  <c:v>70673.5</c:v>
                </c:pt>
                <c:pt idx="141348">
                  <c:v>70674</c:v>
                </c:pt>
                <c:pt idx="141349">
                  <c:v>70674.5</c:v>
                </c:pt>
                <c:pt idx="141350">
                  <c:v>70675</c:v>
                </c:pt>
                <c:pt idx="141351">
                  <c:v>70675.5</c:v>
                </c:pt>
                <c:pt idx="141352">
                  <c:v>70676</c:v>
                </c:pt>
                <c:pt idx="141353">
                  <c:v>70676.5</c:v>
                </c:pt>
                <c:pt idx="141354">
                  <c:v>70677</c:v>
                </c:pt>
                <c:pt idx="141355">
                  <c:v>70677.5</c:v>
                </c:pt>
                <c:pt idx="141356">
                  <c:v>70678</c:v>
                </c:pt>
                <c:pt idx="141357">
                  <c:v>70678.5</c:v>
                </c:pt>
                <c:pt idx="141358">
                  <c:v>70679</c:v>
                </c:pt>
                <c:pt idx="141359">
                  <c:v>70679.5</c:v>
                </c:pt>
                <c:pt idx="141360">
                  <c:v>70680</c:v>
                </c:pt>
                <c:pt idx="141361">
                  <c:v>70680.5</c:v>
                </c:pt>
                <c:pt idx="141362">
                  <c:v>70681</c:v>
                </c:pt>
                <c:pt idx="141363">
                  <c:v>70681.5</c:v>
                </c:pt>
                <c:pt idx="141364">
                  <c:v>70682</c:v>
                </c:pt>
                <c:pt idx="141365">
                  <c:v>70682.5</c:v>
                </c:pt>
                <c:pt idx="141366">
                  <c:v>70683</c:v>
                </c:pt>
                <c:pt idx="141367">
                  <c:v>70683.5</c:v>
                </c:pt>
                <c:pt idx="141368">
                  <c:v>70684</c:v>
                </c:pt>
                <c:pt idx="141369">
                  <c:v>70684.5</c:v>
                </c:pt>
                <c:pt idx="141370">
                  <c:v>70685</c:v>
                </c:pt>
                <c:pt idx="141371">
                  <c:v>70685.5</c:v>
                </c:pt>
                <c:pt idx="141372">
                  <c:v>70686</c:v>
                </c:pt>
                <c:pt idx="141373">
                  <c:v>70686.5</c:v>
                </c:pt>
                <c:pt idx="141374">
                  <c:v>70687</c:v>
                </c:pt>
                <c:pt idx="141375">
                  <c:v>70687.5</c:v>
                </c:pt>
                <c:pt idx="141376">
                  <c:v>70688</c:v>
                </c:pt>
                <c:pt idx="141377">
                  <c:v>70688.5</c:v>
                </c:pt>
                <c:pt idx="141378">
                  <c:v>70689</c:v>
                </c:pt>
                <c:pt idx="141379">
                  <c:v>70689.5</c:v>
                </c:pt>
                <c:pt idx="141380">
                  <c:v>70690</c:v>
                </c:pt>
                <c:pt idx="141381">
                  <c:v>70690.5</c:v>
                </c:pt>
                <c:pt idx="141382">
                  <c:v>70691</c:v>
                </c:pt>
                <c:pt idx="141383">
                  <c:v>70691.5</c:v>
                </c:pt>
                <c:pt idx="141384">
                  <c:v>70692</c:v>
                </c:pt>
                <c:pt idx="141385">
                  <c:v>70692.5</c:v>
                </c:pt>
                <c:pt idx="141386">
                  <c:v>70693</c:v>
                </c:pt>
                <c:pt idx="141387">
                  <c:v>70693.5</c:v>
                </c:pt>
                <c:pt idx="141388">
                  <c:v>70694</c:v>
                </c:pt>
                <c:pt idx="141389">
                  <c:v>70694.5</c:v>
                </c:pt>
                <c:pt idx="141390">
                  <c:v>70695</c:v>
                </c:pt>
                <c:pt idx="141391">
                  <c:v>70695.5</c:v>
                </c:pt>
                <c:pt idx="141392">
                  <c:v>70696</c:v>
                </c:pt>
                <c:pt idx="141393">
                  <c:v>70696.5</c:v>
                </c:pt>
                <c:pt idx="141394">
                  <c:v>70697</c:v>
                </c:pt>
                <c:pt idx="141395">
                  <c:v>70697.5</c:v>
                </c:pt>
                <c:pt idx="141396">
                  <c:v>70698</c:v>
                </c:pt>
                <c:pt idx="141397">
                  <c:v>70698.5</c:v>
                </c:pt>
                <c:pt idx="141398">
                  <c:v>70699</c:v>
                </c:pt>
                <c:pt idx="141399">
                  <c:v>70699.5</c:v>
                </c:pt>
                <c:pt idx="141400">
                  <c:v>70700</c:v>
                </c:pt>
                <c:pt idx="141401">
                  <c:v>70700.5</c:v>
                </c:pt>
                <c:pt idx="141402">
                  <c:v>70701</c:v>
                </c:pt>
                <c:pt idx="141403">
                  <c:v>70701.5</c:v>
                </c:pt>
                <c:pt idx="141404">
                  <c:v>70702</c:v>
                </c:pt>
                <c:pt idx="141405">
                  <c:v>70702.5</c:v>
                </c:pt>
                <c:pt idx="141406">
                  <c:v>70703</c:v>
                </c:pt>
                <c:pt idx="141407">
                  <c:v>70703.5</c:v>
                </c:pt>
                <c:pt idx="141408">
                  <c:v>70704</c:v>
                </c:pt>
                <c:pt idx="141409">
                  <c:v>70704.5</c:v>
                </c:pt>
                <c:pt idx="141410">
                  <c:v>70705</c:v>
                </c:pt>
                <c:pt idx="141411">
                  <c:v>70705.5</c:v>
                </c:pt>
                <c:pt idx="141412">
                  <c:v>70706</c:v>
                </c:pt>
                <c:pt idx="141413">
                  <c:v>70706.5</c:v>
                </c:pt>
                <c:pt idx="141414">
                  <c:v>70707</c:v>
                </c:pt>
                <c:pt idx="141415">
                  <c:v>70707.5</c:v>
                </c:pt>
                <c:pt idx="141416">
                  <c:v>70708</c:v>
                </c:pt>
                <c:pt idx="141417">
                  <c:v>70708.5</c:v>
                </c:pt>
                <c:pt idx="141418">
                  <c:v>70709</c:v>
                </c:pt>
                <c:pt idx="141419">
                  <c:v>70709.5</c:v>
                </c:pt>
                <c:pt idx="141420">
                  <c:v>70710</c:v>
                </c:pt>
                <c:pt idx="141421">
                  <c:v>70710.5</c:v>
                </c:pt>
                <c:pt idx="141422">
                  <c:v>70711</c:v>
                </c:pt>
                <c:pt idx="141423">
                  <c:v>70711.5</c:v>
                </c:pt>
                <c:pt idx="141424">
                  <c:v>70712</c:v>
                </c:pt>
                <c:pt idx="141425">
                  <c:v>70712.5</c:v>
                </c:pt>
                <c:pt idx="141426">
                  <c:v>70713</c:v>
                </c:pt>
                <c:pt idx="141427">
                  <c:v>70713.5</c:v>
                </c:pt>
                <c:pt idx="141428">
                  <c:v>70714</c:v>
                </c:pt>
                <c:pt idx="141429">
                  <c:v>70714.5</c:v>
                </c:pt>
                <c:pt idx="141430">
                  <c:v>70715</c:v>
                </c:pt>
                <c:pt idx="141431">
                  <c:v>70715.5</c:v>
                </c:pt>
                <c:pt idx="141432">
                  <c:v>70716</c:v>
                </c:pt>
                <c:pt idx="141433">
                  <c:v>70716.5</c:v>
                </c:pt>
                <c:pt idx="141434">
                  <c:v>70717</c:v>
                </c:pt>
                <c:pt idx="141435">
                  <c:v>70717.5</c:v>
                </c:pt>
                <c:pt idx="141436">
                  <c:v>70718</c:v>
                </c:pt>
                <c:pt idx="141437">
                  <c:v>70718.5</c:v>
                </c:pt>
                <c:pt idx="141438">
                  <c:v>70719</c:v>
                </c:pt>
                <c:pt idx="141439">
                  <c:v>70719.5</c:v>
                </c:pt>
                <c:pt idx="141440">
                  <c:v>70720</c:v>
                </c:pt>
                <c:pt idx="141441">
                  <c:v>70720.5</c:v>
                </c:pt>
                <c:pt idx="141442">
                  <c:v>70721</c:v>
                </c:pt>
                <c:pt idx="141443">
                  <c:v>70721.5</c:v>
                </c:pt>
                <c:pt idx="141444">
                  <c:v>70722</c:v>
                </c:pt>
                <c:pt idx="141445">
                  <c:v>70722.5</c:v>
                </c:pt>
                <c:pt idx="141446">
                  <c:v>70723</c:v>
                </c:pt>
                <c:pt idx="141447">
                  <c:v>70723.5</c:v>
                </c:pt>
                <c:pt idx="141448">
                  <c:v>70724</c:v>
                </c:pt>
                <c:pt idx="141449">
                  <c:v>70724.5</c:v>
                </c:pt>
                <c:pt idx="141450">
                  <c:v>70725</c:v>
                </c:pt>
                <c:pt idx="141451">
                  <c:v>70725.5</c:v>
                </c:pt>
                <c:pt idx="141452">
                  <c:v>70726</c:v>
                </c:pt>
                <c:pt idx="141453">
                  <c:v>70726.5</c:v>
                </c:pt>
                <c:pt idx="141454">
                  <c:v>70727</c:v>
                </c:pt>
                <c:pt idx="141455">
                  <c:v>70727.5</c:v>
                </c:pt>
                <c:pt idx="141456">
                  <c:v>70728</c:v>
                </c:pt>
                <c:pt idx="141457">
                  <c:v>70728.5</c:v>
                </c:pt>
                <c:pt idx="141458">
                  <c:v>70729</c:v>
                </c:pt>
                <c:pt idx="141459">
                  <c:v>70729.5</c:v>
                </c:pt>
                <c:pt idx="141460">
                  <c:v>70730</c:v>
                </c:pt>
                <c:pt idx="141461">
                  <c:v>70730.5</c:v>
                </c:pt>
                <c:pt idx="141462">
                  <c:v>70731</c:v>
                </c:pt>
                <c:pt idx="141463">
                  <c:v>70731.5</c:v>
                </c:pt>
                <c:pt idx="141464">
                  <c:v>70732</c:v>
                </c:pt>
                <c:pt idx="141465">
                  <c:v>70732.5</c:v>
                </c:pt>
                <c:pt idx="141466">
                  <c:v>70733</c:v>
                </c:pt>
                <c:pt idx="141467">
                  <c:v>70733.5</c:v>
                </c:pt>
                <c:pt idx="141468">
                  <c:v>70734</c:v>
                </c:pt>
                <c:pt idx="141469">
                  <c:v>70734.5</c:v>
                </c:pt>
                <c:pt idx="141470">
                  <c:v>70735</c:v>
                </c:pt>
                <c:pt idx="141471">
                  <c:v>70735.5</c:v>
                </c:pt>
                <c:pt idx="141472">
                  <c:v>70736</c:v>
                </c:pt>
                <c:pt idx="141473">
                  <c:v>70736.5</c:v>
                </c:pt>
                <c:pt idx="141474">
                  <c:v>70737</c:v>
                </c:pt>
                <c:pt idx="141475">
                  <c:v>70737.5</c:v>
                </c:pt>
                <c:pt idx="141476">
                  <c:v>70738</c:v>
                </c:pt>
                <c:pt idx="141477">
                  <c:v>70738.5</c:v>
                </c:pt>
                <c:pt idx="141478">
                  <c:v>70739</c:v>
                </c:pt>
                <c:pt idx="141479">
                  <c:v>70739.5</c:v>
                </c:pt>
                <c:pt idx="141480">
                  <c:v>70740</c:v>
                </c:pt>
                <c:pt idx="141481">
                  <c:v>70740.5</c:v>
                </c:pt>
                <c:pt idx="141482">
                  <c:v>70741</c:v>
                </c:pt>
                <c:pt idx="141483">
                  <c:v>70741.5</c:v>
                </c:pt>
                <c:pt idx="141484">
                  <c:v>70742</c:v>
                </c:pt>
                <c:pt idx="141485">
                  <c:v>70742.5</c:v>
                </c:pt>
                <c:pt idx="141486">
                  <c:v>70743</c:v>
                </c:pt>
                <c:pt idx="141487">
                  <c:v>70743.5</c:v>
                </c:pt>
                <c:pt idx="141488">
                  <c:v>70744</c:v>
                </c:pt>
                <c:pt idx="141489">
                  <c:v>70744.5</c:v>
                </c:pt>
                <c:pt idx="141490">
                  <c:v>70745</c:v>
                </c:pt>
                <c:pt idx="141491">
                  <c:v>70745.5</c:v>
                </c:pt>
                <c:pt idx="141492">
                  <c:v>70746</c:v>
                </c:pt>
                <c:pt idx="141493">
                  <c:v>70746.5</c:v>
                </c:pt>
                <c:pt idx="141494">
                  <c:v>70747</c:v>
                </c:pt>
                <c:pt idx="141495">
                  <c:v>70747.5</c:v>
                </c:pt>
                <c:pt idx="141496">
                  <c:v>70748</c:v>
                </c:pt>
                <c:pt idx="141497">
                  <c:v>70748.5</c:v>
                </c:pt>
                <c:pt idx="141498">
                  <c:v>70749</c:v>
                </c:pt>
                <c:pt idx="141499">
                  <c:v>70749.5</c:v>
                </c:pt>
                <c:pt idx="141500">
                  <c:v>70750</c:v>
                </c:pt>
                <c:pt idx="141501">
                  <c:v>70750.5</c:v>
                </c:pt>
                <c:pt idx="141502">
                  <c:v>70751</c:v>
                </c:pt>
                <c:pt idx="141503">
                  <c:v>70751.5</c:v>
                </c:pt>
                <c:pt idx="141504">
                  <c:v>70752</c:v>
                </c:pt>
                <c:pt idx="141505">
                  <c:v>70752.5</c:v>
                </c:pt>
                <c:pt idx="141506">
                  <c:v>70753</c:v>
                </c:pt>
                <c:pt idx="141507">
                  <c:v>70753.5</c:v>
                </c:pt>
                <c:pt idx="141508">
                  <c:v>70754</c:v>
                </c:pt>
                <c:pt idx="141509">
                  <c:v>70754.5</c:v>
                </c:pt>
                <c:pt idx="141510">
                  <c:v>70755</c:v>
                </c:pt>
                <c:pt idx="141511">
                  <c:v>70755.5</c:v>
                </c:pt>
                <c:pt idx="141512">
                  <c:v>70756</c:v>
                </c:pt>
                <c:pt idx="141513">
                  <c:v>70756.5</c:v>
                </c:pt>
                <c:pt idx="141514">
                  <c:v>70757</c:v>
                </c:pt>
                <c:pt idx="141515">
                  <c:v>70757.5</c:v>
                </c:pt>
                <c:pt idx="141516">
                  <c:v>70758</c:v>
                </c:pt>
                <c:pt idx="141517">
                  <c:v>70758.5</c:v>
                </c:pt>
                <c:pt idx="141518">
                  <c:v>70759</c:v>
                </c:pt>
                <c:pt idx="141519">
                  <c:v>70759.5</c:v>
                </c:pt>
                <c:pt idx="141520">
                  <c:v>70760</c:v>
                </c:pt>
                <c:pt idx="141521">
                  <c:v>70760.5</c:v>
                </c:pt>
                <c:pt idx="141522">
                  <c:v>70761</c:v>
                </c:pt>
                <c:pt idx="141523">
                  <c:v>70761.5</c:v>
                </c:pt>
                <c:pt idx="141524">
                  <c:v>70762</c:v>
                </c:pt>
                <c:pt idx="141525">
                  <c:v>70762.5</c:v>
                </c:pt>
                <c:pt idx="141526">
                  <c:v>70763</c:v>
                </c:pt>
                <c:pt idx="141527">
                  <c:v>70763.5</c:v>
                </c:pt>
                <c:pt idx="141528">
                  <c:v>70764</c:v>
                </c:pt>
                <c:pt idx="141529">
                  <c:v>70764.5</c:v>
                </c:pt>
                <c:pt idx="141530">
                  <c:v>70765</c:v>
                </c:pt>
                <c:pt idx="141531">
                  <c:v>70765.5</c:v>
                </c:pt>
                <c:pt idx="141532">
                  <c:v>70766</c:v>
                </c:pt>
                <c:pt idx="141533">
                  <c:v>70766.5</c:v>
                </c:pt>
                <c:pt idx="141534">
                  <c:v>70767</c:v>
                </c:pt>
                <c:pt idx="141535">
                  <c:v>70767.5</c:v>
                </c:pt>
                <c:pt idx="141536">
                  <c:v>70768</c:v>
                </c:pt>
                <c:pt idx="141537">
                  <c:v>70768.5</c:v>
                </c:pt>
                <c:pt idx="141538">
                  <c:v>70769</c:v>
                </c:pt>
                <c:pt idx="141539">
                  <c:v>70769.5</c:v>
                </c:pt>
                <c:pt idx="141540">
                  <c:v>70770</c:v>
                </c:pt>
                <c:pt idx="141541">
                  <c:v>70770.5</c:v>
                </c:pt>
                <c:pt idx="141542">
                  <c:v>70771</c:v>
                </c:pt>
                <c:pt idx="141543">
                  <c:v>70771.5</c:v>
                </c:pt>
                <c:pt idx="141544">
                  <c:v>70772</c:v>
                </c:pt>
                <c:pt idx="141545">
                  <c:v>70772.5</c:v>
                </c:pt>
                <c:pt idx="141546">
                  <c:v>70773</c:v>
                </c:pt>
                <c:pt idx="141547">
                  <c:v>70773.5</c:v>
                </c:pt>
                <c:pt idx="141548">
                  <c:v>70774</c:v>
                </c:pt>
                <c:pt idx="141549">
                  <c:v>70774.5</c:v>
                </c:pt>
                <c:pt idx="141550">
                  <c:v>70775</c:v>
                </c:pt>
                <c:pt idx="141551">
                  <c:v>70775.5</c:v>
                </c:pt>
                <c:pt idx="141552">
                  <c:v>70776</c:v>
                </c:pt>
                <c:pt idx="141553">
                  <c:v>70776.5</c:v>
                </c:pt>
                <c:pt idx="141554">
                  <c:v>70777</c:v>
                </c:pt>
                <c:pt idx="141555">
                  <c:v>70777.5</c:v>
                </c:pt>
                <c:pt idx="141556">
                  <c:v>70778</c:v>
                </c:pt>
                <c:pt idx="141557">
                  <c:v>70778.5</c:v>
                </c:pt>
                <c:pt idx="141558">
                  <c:v>70779</c:v>
                </c:pt>
                <c:pt idx="141559">
                  <c:v>70779.5</c:v>
                </c:pt>
                <c:pt idx="141560">
                  <c:v>70780</c:v>
                </c:pt>
                <c:pt idx="141561">
                  <c:v>70780.5</c:v>
                </c:pt>
                <c:pt idx="141562">
                  <c:v>70781</c:v>
                </c:pt>
                <c:pt idx="141563">
                  <c:v>70781.5</c:v>
                </c:pt>
                <c:pt idx="141564">
                  <c:v>70782</c:v>
                </c:pt>
                <c:pt idx="141565">
                  <c:v>70782.5</c:v>
                </c:pt>
                <c:pt idx="141566">
                  <c:v>70783</c:v>
                </c:pt>
                <c:pt idx="141567">
                  <c:v>70783.5</c:v>
                </c:pt>
                <c:pt idx="141568">
                  <c:v>70784</c:v>
                </c:pt>
                <c:pt idx="141569">
                  <c:v>70784.5</c:v>
                </c:pt>
                <c:pt idx="141570">
                  <c:v>70785</c:v>
                </c:pt>
                <c:pt idx="141571">
                  <c:v>70785.5</c:v>
                </c:pt>
                <c:pt idx="141572">
                  <c:v>70786</c:v>
                </c:pt>
                <c:pt idx="141573">
                  <c:v>70786.5</c:v>
                </c:pt>
                <c:pt idx="141574">
                  <c:v>70787</c:v>
                </c:pt>
                <c:pt idx="141575">
                  <c:v>70787.5</c:v>
                </c:pt>
                <c:pt idx="141576">
                  <c:v>70788</c:v>
                </c:pt>
                <c:pt idx="141577">
                  <c:v>70788.5</c:v>
                </c:pt>
                <c:pt idx="141578">
                  <c:v>70789</c:v>
                </c:pt>
                <c:pt idx="141579">
                  <c:v>70789.5</c:v>
                </c:pt>
                <c:pt idx="141580">
                  <c:v>70790</c:v>
                </c:pt>
                <c:pt idx="141581">
                  <c:v>70790.5</c:v>
                </c:pt>
                <c:pt idx="141582">
                  <c:v>70791</c:v>
                </c:pt>
                <c:pt idx="141583">
                  <c:v>70791.5</c:v>
                </c:pt>
                <c:pt idx="141584">
                  <c:v>70792</c:v>
                </c:pt>
                <c:pt idx="141585">
                  <c:v>70792.5</c:v>
                </c:pt>
                <c:pt idx="141586">
                  <c:v>70793</c:v>
                </c:pt>
                <c:pt idx="141587">
                  <c:v>70793.5</c:v>
                </c:pt>
                <c:pt idx="141588">
                  <c:v>70794</c:v>
                </c:pt>
                <c:pt idx="141589">
                  <c:v>70794.5</c:v>
                </c:pt>
                <c:pt idx="141590">
                  <c:v>70795</c:v>
                </c:pt>
                <c:pt idx="141591">
                  <c:v>70795.5</c:v>
                </c:pt>
                <c:pt idx="141592">
                  <c:v>70796</c:v>
                </c:pt>
                <c:pt idx="141593">
                  <c:v>70796.5</c:v>
                </c:pt>
                <c:pt idx="141594">
                  <c:v>70797</c:v>
                </c:pt>
                <c:pt idx="141595">
                  <c:v>70797.5</c:v>
                </c:pt>
                <c:pt idx="141596">
                  <c:v>70798</c:v>
                </c:pt>
                <c:pt idx="141597">
                  <c:v>70798.5</c:v>
                </c:pt>
                <c:pt idx="141598">
                  <c:v>70799</c:v>
                </c:pt>
                <c:pt idx="141599">
                  <c:v>70799.5</c:v>
                </c:pt>
                <c:pt idx="141600">
                  <c:v>70800</c:v>
                </c:pt>
                <c:pt idx="141601">
                  <c:v>70800.5</c:v>
                </c:pt>
                <c:pt idx="141602">
                  <c:v>70801</c:v>
                </c:pt>
                <c:pt idx="141603">
                  <c:v>70801.5</c:v>
                </c:pt>
                <c:pt idx="141604">
                  <c:v>70802</c:v>
                </c:pt>
                <c:pt idx="141605">
                  <c:v>70802.5</c:v>
                </c:pt>
                <c:pt idx="141606">
                  <c:v>70803</c:v>
                </c:pt>
                <c:pt idx="141607">
                  <c:v>70803.5</c:v>
                </c:pt>
                <c:pt idx="141608">
                  <c:v>70804</c:v>
                </c:pt>
                <c:pt idx="141609">
                  <c:v>70804.5</c:v>
                </c:pt>
                <c:pt idx="141610">
                  <c:v>70805</c:v>
                </c:pt>
                <c:pt idx="141611">
                  <c:v>70805.5</c:v>
                </c:pt>
                <c:pt idx="141612">
                  <c:v>70806</c:v>
                </c:pt>
                <c:pt idx="141613">
                  <c:v>70806.5</c:v>
                </c:pt>
                <c:pt idx="141614">
                  <c:v>70807</c:v>
                </c:pt>
                <c:pt idx="141615">
                  <c:v>70807.5</c:v>
                </c:pt>
                <c:pt idx="141616">
                  <c:v>70808</c:v>
                </c:pt>
                <c:pt idx="141617">
                  <c:v>70808.5</c:v>
                </c:pt>
                <c:pt idx="141618">
                  <c:v>70809</c:v>
                </c:pt>
                <c:pt idx="141619">
                  <c:v>70809.5</c:v>
                </c:pt>
                <c:pt idx="141620">
                  <c:v>70810</c:v>
                </c:pt>
                <c:pt idx="141621">
                  <c:v>70810.5</c:v>
                </c:pt>
                <c:pt idx="141622">
                  <c:v>70811</c:v>
                </c:pt>
                <c:pt idx="141623">
                  <c:v>70811.5</c:v>
                </c:pt>
                <c:pt idx="141624">
                  <c:v>70812</c:v>
                </c:pt>
                <c:pt idx="141625">
                  <c:v>70812.5</c:v>
                </c:pt>
                <c:pt idx="141626">
                  <c:v>70813</c:v>
                </c:pt>
                <c:pt idx="141627">
                  <c:v>70813.5</c:v>
                </c:pt>
                <c:pt idx="141628">
                  <c:v>70814</c:v>
                </c:pt>
                <c:pt idx="141629">
                  <c:v>70814.5</c:v>
                </c:pt>
                <c:pt idx="141630">
                  <c:v>70815</c:v>
                </c:pt>
                <c:pt idx="141631">
                  <c:v>70815.5</c:v>
                </c:pt>
                <c:pt idx="141632">
                  <c:v>70816</c:v>
                </c:pt>
                <c:pt idx="141633">
                  <c:v>70816.5</c:v>
                </c:pt>
                <c:pt idx="141634">
                  <c:v>70817</c:v>
                </c:pt>
                <c:pt idx="141635">
                  <c:v>70817.5</c:v>
                </c:pt>
                <c:pt idx="141636">
                  <c:v>70818</c:v>
                </c:pt>
                <c:pt idx="141637">
                  <c:v>70818.5</c:v>
                </c:pt>
                <c:pt idx="141638">
                  <c:v>70819</c:v>
                </c:pt>
                <c:pt idx="141639">
                  <c:v>70819.5</c:v>
                </c:pt>
                <c:pt idx="141640">
                  <c:v>70820</c:v>
                </c:pt>
                <c:pt idx="141641">
                  <c:v>70820.5</c:v>
                </c:pt>
                <c:pt idx="141642">
                  <c:v>70821</c:v>
                </c:pt>
                <c:pt idx="141643">
                  <c:v>70821.5</c:v>
                </c:pt>
                <c:pt idx="141644">
                  <c:v>70822</c:v>
                </c:pt>
                <c:pt idx="141645">
                  <c:v>70822.5</c:v>
                </c:pt>
                <c:pt idx="141646">
                  <c:v>70823</c:v>
                </c:pt>
                <c:pt idx="141647">
                  <c:v>70823.5</c:v>
                </c:pt>
                <c:pt idx="141648">
                  <c:v>70824</c:v>
                </c:pt>
                <c:pt idx="141649">
                  <c:v>70824.5</c:v>
                </c:pt>
                <c:pt idx="141650">
                  <c:v>70825</c:v>
                </c:pt>
                <c:pt idx="141651">
                  <c:v>70825.5</c:v>
                </c:pt>
                <c:pt idx="141652">
                  <c:v>70826</c:v>
                </c:pt>
                <c:pt idx="141653">
                  <c:v>70826.5</c:v>
                </c:pt>
                <c:pt idx="141654">
                  <c:v>70827</c:v>
                </c:pt>
                <c:pt idx="141655">
                  <c:v>70827.5</c:v>
                </c:pt>
                <c:pt idx="141656">
                  <c:v>70828</c:v>
                </c:pt>
                <c:pt idx="141657">
                  <c:v>70828.5</c:v>
                </c:pt>
                <c:pt idx="141658">
                  <c:v>70829</c:v>
                </c:pt>
                <c:pt idx="141659">
                  <c:v>70829.5</c:v>
                </c:pt>
                <c:pt idx="141660">
                  <c:v>70830</c:v>
                </c:pt>
                <c:pt idx="141661">
                  <c:v>70830.5</c:v>
                </c:pt>
                <c:pt idx="141662">
                  <c:v>70831</c:v>
                </c:pt>
                <c:pt idx="141663">
                  <c:v>70831.5</c:v>
                </c:pt>
                <c:pt idx="141664">
                  <c:v>70832</c:v>
                </c:pt>
                <c:pt idx="141665">
                  <c:v>70832.5</c:v>
                </c:pt>
                <c:pt idx="141666">
                  <c:v>70833</c:v>
                </c:pt>
                <c:pt idx="141667">
                  <c:v>70833.5</c:v>
                </c:pt>
                <c:pt idx="141668">
                  <c:v>70834</c:v>
                </c:pt>
                <c:pt idx="141669">
                  <c:v>70834.5</c:v>
                </c:pt>
                <c:pt idx="141670">
                  <c:v>70835</c:v>
                </c:pt>
                <c:pt idx="141671">
                  <c:v>70835.5</c:v>
                </c:pt>
                <c:pt idx="141672">
                  <c:v>70836</c:v>
                </c:pt>
                <c:pt idx="141673">
                  <c:v>70836.5</c:v>
                </c:pt>
                <c:pt idx="141674">
                  <c:v>70837</c:v>
                </c:pt>
                <c:pt idx="141675">
                  <c:v>70837.5</c:v>
                </c:pt>
                <c:pt idx="141676">
                  <c:v>70838</c:v>
                </c:pt>
                <c:pt idx="141677">
                  <c:v>70838.5</c:v>
                </c:pt>
                <c:pt idx="141678">
                  <c:v>70839</c:v>
                </c:pt>
                <c:pt idx="141679">
                  <c:v>70839.5</c:v>
                </c:pt>
                <c:pt idx="141680">
                  <c:v>70840</c:v>
                </c:pt>
                <c:pt idx="141681">
                  <c:v>70840.5</c:v>
                </c:pt>
                <c:pt idx="141682">
                  <c:v>70841</c:v>
                </c:pt>
                <c:pt idx="141683">
                  <c:v>70841.5</c:v>
                </c:pt>
                <c:pt idx="141684">
                  <c:v>70842</c:v>
                </c:pt>
                <c:pt idx="141685">
                  <c:v>70842.5</c:v>
                </c:pt>
                <c:pt idx="141686">
                  <c:v>70843</c:v>
                </c:pt>
                <c:pt idx="141687">
                  <c:v>70843.5</c:v>
                </c:pt>
                <c:pt idx="141688">
                  <c:v>70844</c:v>
                </c:pt>
                <c:pt idx="141689">
                  <c:v>70844.5</c:v>
                </c:pt>
                <c:pt idx="141690">
                  <c:v>70845</c:v>
                </c:pt>
                <c:pt idx="141691">
                  <c:v>70845.5</c:v>
                </c:pt>
                <c:pt idx="141692">
                  <c:v>70846</c:v>
                </c:pt>
                <c:pt idx="141693">
                  <c:v>70846.5</c:v>
                </c:pt>
                <c:pt idx="141694">
                  <c:v>70847</c:v>
                </c:pt>
                <c:pt idx="141695">
                  <c:v>70847.5</c:v>
                </c:pt>
                <c:pt idx="141696">
                  <c:v>70848</c:v>
                </c:pt>
                <c:pt idx="141697">
                  <c:v>70848.5</c:v>
                </c:pt>
                <c:pt idx="141698">
                  <c:v>70849</c:v>
                </c:pt>
                <c:pt idx="141699">
                  <c:v>70849.5</c:v>
                </c:pt>
                <c:pt idx="141700">
                  <c:v>70850</c:v>
                </c:pt>
                <c:pt idx="141701">
                  <c:v>70850.5</c:v>
                </c:pt>
                <c:pt idx="141702">
                  <c:v>70851</c:v>
                </c:pt>
                <c:pt idx="141703">
                  <c:v>70851.5</c:v>
                </c:pt>
                <c:pt idx="141704">
                  <c:v>70852</c:v>
                </c:pt>
                <c:pt idx="141705">
                  <c:v>70852.5</c:v>
                </c:pt>
                <c:pt idx="141706">
                  <c:v>70853</c:v>
                </c:pt>
                <c:pt idx="141707">
                  <c:v>70853.5</c:v>
                </c:pt>
                <c:pt idx="141708">
                  <c:v>70854</c:v>
                </c:pt>
                <c:pt idx="141709">
                  <c:v>70854.5</c:v>
                </c:pt>
                <c:pt idx="141710">
                  <c:v>70855</c:v>
                </c:pt>
                <c:pt idx="141711">
                  <c:v>70855.5</c:v>
                </c:pt>
                <c:pt idx="141712">
                  <c:v>70856</c:v>
                </c:pt>
                <c:pt idx="141713">
                  <c:v>70856.5</c:v>
                </c:pt>
                <c:pt idx="141714">
                  <c:v>70857</c:v>
                </c:pt>
                <c:pt idx="141715">
                  <c:v>70857.5</c:v>
                </c:pt>
                <c:pt idx="141716">
                  <c:v>70858</c:v>
                </c:pt>
                <c:pt idx="141717">
                  <c:v>70858.5</c:v>
                </c:pt>
                <c:pt idx="141718">
                  <c:v>70859</c:v>
                </c:pt>
                <c:pt idx="141719">
                  <c:v>70859.5</c:v>
                </c:pt>
                <c:pt idx="141720">
                  <c:v>70860</c:v>
                </c:pt>
                <c:pt idx="141721">
                  <c:v>70860.5</c:v>
                </c:pt>
                <c:pt idx="141722">
                  <c:v>70861</c:v>
                </c:pt>
                <c:pt idx="141723">
                  <c:v>70861.5</c:v>
                </c:pt>
                <c:pt idx="141724">
                  <c:v>70862</c:v>
                </c:pt>
                <c:pt idx="141725">
                  <c:v>70862.5</c:v>
                </c:pt>
                <c:pt idx="141726">
                  <c:v>70863</c:v>
                </c:pt>
                <c:pt idx="141727">
                  <c:v>70863.5</c:v>
                </c:pt>
                <c:pt idx="141728">
                  <c:v>70864</c:v>
                </c:pt>
                <c:pt idx="141729">
                  <c:v>70864.5</c:v>
                </c:pt>
                <c:pt idx="141730">
                  <c:v>70865</c:v>
                </c:pt>
                <c:pt idx="141731">
                  <c:v>70865.5</c:v>
                </c:pt>
                <c:pt idx="141732">
                  <c:v>70866</c:v>
                </c:pt>
                <c:pt idx="141733">
                  <c:v>70866.5</c:v>
                </c:pt>
                <c:pt idx="141734">
                  <c:v>70867</c:v>
                </c:pt>
                <c:pt idx="141735">
                  <c:v>70867.5</c:v>
                </c:pt>
                <c:pt idx="141736">
                  <c:v>70868</c:v>
                </c:pt>
                <c:pt idx="141737">
                  <c:v>70868.5</c:v>
                </c:pt>
                <c:pt idx="141738">
                  <c:v>70869</c:v>
                </c:pt>
                <c:pt idx="141739">
                  <c:v>70869.5</c:v>
                </c:pt>
                <c:pt idx="141740">
                  <c:v>70870</c:v>
                </c:pt>
                <c:pt idx="141741">
                  <c:v>70870.5</c:v>
                </c:pt>
                <c:pt idx="141742">
                  <c:v>70871</c:v>
                </c:pt>
                <c:pt idx="141743">
                  <c:v>70871.5</c:v>
                </c:pt>
                <c:pt idx="141744">
                  <c:v>70872</c:v>
                </c:pt>
                <c:pt idx="141745">
                  <c:v>70872.5</c:v>
                </c:pt>
                <c:pt idx="141746">
                  <c:v>70873</c:v>
                </c:pt>
                <c:pt idx="141747">
                  <c:v>70873.5</c:v>
                </c:pt>
                <c:pt idx="141748">
                  <c:v>70874</c:v>
                </c:pt>
                <c:pt idx="141749">
                  <c:v>70874.5</c:v>
                </c:pt>
                <c:pt idx="141750">
                  <c:v>70875</c:v>
                </c:pt>
                <c:pt idx="141751">
                  <c:v>70875.5</c:v>
                </c:pt>
                <c:pt idx="141752">
                  <c:v>70876</c:v>
                </c:pt>
                <c:pt idx="141753">
                  <c:v>70876.5</c:v>
                </c:pt>
                <c:pt idx="141754">
                  <c:v>70877</c:v>
                </c:pt>
                <c:pt idx="141755">
                  <c:v>70877.5</c:v>
                </c:pt>
                <c:pt idx="141756">
                  <c:v>70878</c:v>
                </c:pt>
                <c:pt idx="141757">
                  <c:v>70878.5</c:v>
                </c:pt>
                <c:pt idx="141758">
                  <c:v>70879</c:v>
                </c:pt>
                <c:pt idx="141759">
                  <c:v>70879.5</c:v>
                </c:pt>
                <c:pt idx="141760">
                  <c:v>70880</c:v>
                </c:pt>
                <c:pt idx="141761">
                  <c:v>70880.5</c:v>
                </c:pt>
                <c:pt idx="141762">
                  <c:v>70881</c:v>
                </c:pt>
                <c:pt idx="141763">
                  <c:v>70881.5</c:v>
                </c:pt>
                <c:pt idx="141764">
                  <c:v>70882</c:v>
                </c:pt>
                <c:pt idx="141765">
                  <c:v>70882.5</c:v>
                </c:pt>
                <c:pt idx="141766">
                  <c:v>70883</c:v>
                </c:pt>
                <c:pt idx="141767">
                  <c:v>70883.5</c:v>
                </c:pt>
                <c:pt idx="141768">
                  <c:v>70884</c:v>
                </c:pt>
                <c:pt idx="141769">
                  <c:v>70884.5</c:v>
                </c:pt>
                <c:pt idx="141770">
                  <c:v>70885</c:v>
                </c:pt>
                <c:pt idx="141771">
                  <c:v>70885.5</c:v>
                </c:pt>
                <c:pt idx="141772">
                  <c:v>70886</c:v>
                </c:pt>
                <c:pt idx="141773">
                  <c:v>70886.5</c:v>
                </c:pt>
                <c:pt idx="141774">
                  <c:v>70887</c:v>
                </c:pt>
                <c:pt idx="141775">
                  <c:v>70887.5</c:v>
                </c:pt>
                <c:pt idx="141776">
                  <c:v>70888</c:v>
                </c:pt>
                <c:pt idx="141777">
                  <c:v>70888.5</c:v>
                </c:pt>
                <c:pt idx="141778">
                  <c:v>70889</c:v>
                </c:pt>
                <c:pt idx="141779">
                  <c:v>70889.5</c:v>
                </c:pt>
                <c:pt idx="141780">
                  <c:v>70890</c:v>
                </c:pt>
                <c:pt idx="141781">
                  <c:v>70890.5</c:v>
                </c:pt>
                <c:pt idx="141782">
                  <c:v>70891</c:v>
                </c:pt>
                <c:pt idx="141783">
                  <c:v>70891.5</c:v>
                </c:pt>
                <c:pt idx="141784">
                  <c:v>70892</c:v>
                </c:pt>
                <c:pt idx="141785">
                  <c:v>70892.5</c:v>
                </c:pt>
                <c:pt idx="141786">
                  <c:v>70893</c:v>
                </c:pt>
                <c:pt idx="141787">
                  <c:v>70893.5</c:v>
                </c:pt>
                <c:pt idx="141788">
                  <c:v>70894</c:v>
                </c:pt>
                <c:pt idx="141789">
                  <c:v>70894.5</c:v>
                </c:pt>
                <c:pt idx="141790">
                  <c:v>70895</c:v>
                </c:pt>
                <c:pt idx="141791">
                  <c:v>70895.5</c:v>
                </c:pt>
                <c:pt idx="141792">
                  <c:v>70896</c:v>
                </c:pt>
                <c:pt idx="141793">
                  <c:v>70896.5</c:v>
                </c:pt>
                <c:pt idx="141794">
                  <c:v>70897</c:v>
                </c:pt>
                <c:pt idx="141795">
                  <c:v>70897.5</c:v>
                </c:pt>
                <c:pt idx="141796">
                  <c:v>70898</c:v>
                </c:pt>
                <c:pt idx="141797">
                  <c:v>70898.5</c:v>
                </c:pt>
                <c:pt idx="141798">
                  <c:v>70899</c:v>
                </c:pt>
                <c:pt idx="141799">
                  <c:v>70899.5</c:v>
                </c:pt>
                <c:pt idx="141800">
                  <c:v>70900</c:v>
                </c:pt>
                <c:pt idx="141801">
                  <c:v>70900.5</c:v>
                </c:pt>
                <c:pt idx="141802">
                  <c:v>70901</c:v>
                </c:pt>
                <c:pt idx="141803">
                  <c:v>70901.5</c:v>
                </c:pt>
                <c:pt idx="141804">
                  <c:v>70902</c:v>
                </c:pt>
                <c:pt idx="141805">
                  <c:v>70902.5</c:v>
                </c:pt>
                <c:pt idx="141806">
                  <c:v>70903</c:v>
                </c:pt>
                <c:pt idx="141807">
                  <c:v>70903.5</c:v>
                </c:pt>
                <c:pt idx="141808">
                  <c:v>70904</c:v>
                </c:pt>
                <c:pt idx="141809">
                  <c:v>70904.5</c:v>
                </c:pt>
                <c:pt idx="141810">
                  <c:v>70905</c:v>
                </c:pt>
                <c:pt idx="141811">
                  <c:v>70905.5</c:v>
                </c:pt>
                <c:pt idx="141812">
                  <c:v>70906</c:v>
                </c:pt>
                <c:pt idx="141813">
                  <c:v>70906.5</c:v>
                </c:pt>
                <c:pt idx="141814">
                  <c:v>70907</c:v>
                </c:pt>
                <c:pt idx="141815">
                  <c:v>70907.5</c:v>
                </c:pt>
                <c:pt idx="141816">
                  <c:v>70908</c:v>
                </c:pt>
                <c:pt idx="141817">
                  <c:v>70908.5</c:v>
                </c:pt>
                <c:pt idx="141818">
                  <c:v>70909</c:v>
                </c:pt>
                <c:pt idx="141819">
                  <c:v>70909.5</c:v>
                </c:pt>
                <c:pt idx="141820">
                  <c:v>70910</c:v>
                </c:pt>
                <c:pt idx="141821">
                  <c:v>70910.5</c:v>
                </c:pt>
                <c:pt idx="141822">
                  <c:v>70911</c:v>
                </c:pt>
                <c:pt idx="141823">
                  <c:v>70911.5</c:v>
                </c:pt>
                <c:pt idx="141824">
                  <c:v>70912</c:v>
                </c:pt>
                <c:pt idx="141825">
                  <c:v>70912.5</c:v>
                </c:pt>
                <c:pt idx="141826">
                  <c:v>70913</c:v>
                </c:pt>
                <c:pt idx="141827">
                  <c:v>70913.5</c:v>
                </c:pt>
                <c:pt idx="141828">
                  <c:v>70914</c:v>
                </c:pt>
                <c:pt idx="141829">
                  <c:v>70914.5</c:v>
                </c:pt>
                <c:pt idx="141830">
                  <c:v>70915</c:v>
                </c:pt>
                <c:pt idx="141831">
                  <c:v>70915.5</c:v>
                </c:pt>
                <c:pt idx="141832">
                  <c:v>70916</c:v>
                </c:pt>
                <c:pt idx="141833">
                  <c:v>70916.5</c:v>
                </c:pt>
                <c:pt idx="141834">
                  <c:v>70917</c:v>
                </c:pt>
                <c:pt idx="141835">
                  <c:v>70917.5</c:v>
                </c:pt>
                <c:pt idx="141836">
                  <c:v>70918</c:v>
                </c:pt>
                <c:pt idx="141837">
                  <c:v>70918.5</c:v>
                </c:pt>
                <c:pt idx="141838">
                  <c:v>70919</c:v>
                </c:pt>
                <c:pt idx="141839">
                  <c:v>70919.5</c:v>
                </c:pt>
                <c:pt idx="141840">
                  <c:v>70920</c:v>
                </c:pt>
                <c:pt idx="141841">
                  <c:v>70920.5</c:v>
                </c:pt>
                <c:pt idx="141842">
                  <c:v>70921</c:v>
                </c:pt>
                <c:pt idx="141843">
                  <c:v>70921.5</c:v>
                </c:pt>
                <c:pt idx="141844">
                  <c:v>70922</c:v>
                </c:pt>
                <c:pt idx="141845">
                  <c:v>70922.5</c:v>
                </c:pt>
                <c:pt idx="141846">
                  <c:v>70923</c:v>
                </c:pt>
                <c:pt idx="141847">
                  <c:v>70923.5</c:v>
                </c:pt>
                <c:pt idx="141848">
                  <c:v>70924</c:v>
                </c:pt>
                <c:pt idx="141849">
                  <c:v>70924.5</c:v>
                </c:pt>
                <c:pt idx="141850">
                  <c:v>70925</c:v>
                </c:pt>
                <c:pt idx="141851">
                  <c:v>70925.5</c:v>
                </c:pt>
                <c:pt idx="141852">
                  <c:v>70926</c:v>
                </c:pt>
                <c:pt idx="141853">
                  <c:v>70926.5</c:v>
                </c:pt>
                <c:pt idx="141854">
                  <c:v>70927</c:v>
                </c:pt>
                <c:pt idx="141855">
                  <c:v>70927.5</c:v>
                </c:pt>
                <c:pt idx="141856">
                  <c:v>70928</c:v>
                </c:pt>
                <c:pt idx="141857">
                  <c:v>70928.5</c:v>
                </c:pt>
                <c:pt idx="141858">
                  <c:v>70929</c:v>
                </c:pt>
                <c:pt idx="141859">
                  <c:v>70929.5</c:v>
                </c:pt>
                <c:pt idx="141860">
                  <c:v>70930</c:v>
                </c:pt>
                <c:pt idx="141861">
                  <c:v>70930.5</c:v>
                </c:pt>
                <c:pt idx="141862">
                  <c:v>70931</c:v>
                </c:pt>
                <c:pt idx="141863">
                  <c:v>70931.5</c:v>
                </c:pt>
                <c:pt idx="141864">
                  <c:v>70932</c:v>
                </c:pt>
                <c:pt idx="141865">
                  <c:v>70932.5</c:v>
                </c:pt>
                <c:pt idx="141866">
                  <c:v>70933</c:v>
                </c:pt>
                <c:pt idx="141867">
                  <c:v>70933.5</c:v>
                </c:pt>
                <c:pt idx="141868">
                  <c:v>70934</c:v>
                </c:pt>
                <c:pt idx="141869">
                  <c:v>70934.5</c:v>
                </c:pt>
                <c:pt idx="141870">
                  <c:v>70935</c:v>
                </c:pt>
                <c:pt idx="141871">
                  <c:v>70935.5</c:v>
                </c:pt>
                <c:pt idx="141872">
                  <c:v>70936</c:v>
                </c:pt>
                <c:pt idx="141873">
                  <c:v>70936.5</c:v>
                </c:pt>
                <c:pt idx="141874">
                  <c:v>70937</c:v>
                </c:pt>
                <c:pt idx="141875">
                  <c:v>70937.5</c:v>
                </c:pt>
                <c:pt idx="141876">
                  <c:v>70938</c:v>
                </c:pt>
                <c:pt idx="141877">
                  <c:v>70938.5</c:v>
                </c:pt>
                <c:pt idx="141878">
                  <c:v>70939</c:v>
                </c:pt>
                <c:pt idx="141879">
                  <c:v>70939.5</c:v>
                </c:pt>
                <c:pt idx="141880">
                  <c:v>70940</c:v>
                </c:pt>
                <c:pt idx="141881">
                  <c:v>70940.5</c:v>
                </c:pt>
                <c:pt idx="141882">
                  <c:v>70941</c:v>
                </c:pt>
                <c:pt idx="141883">
                  <c:v>70941.5</c:v>
                </c:pt>
                <c:pt idx="141884">
                  <c:v>70942</c:v>
                </c:pt>
                <c:pt idx="141885">
                  <c:v>70942.5</c:v>
                </c:pt>
                <c:pt idx="141886">
                  <c:v>70943</c:v>
                </c:pt>
                <c:pt idx="141887">
                  <c:v>70943.5</c:v>
                </c:pt>
                <c:pt idx="141888">
                  <c:v>70944</c:v>
                </c:pt>
                <c:pt idx="141889">
                  <c:v>70944.5</c:v>
                </c:pt>
                <c:pt idx="141890">
                  <c:v>70945</c:v>
                </c:pt>
                <c:pt idx="141891">
                  <c:v>70945.5</c:v>
                </c:pt>
                <c:pt idx="141892">
                  <c:v>70946</c:v>
                </c:pt>
                <c:pt idx="141893">
                  <c:v>70946.5</c:v>
                </c:pt>
                <c:pt idx="141894">
                  <c:v>70947</c:v>
                </c:pt>
                <c:pt idx="141895">
                  <c:v>70947.5</c:v>
                </c:pt>
                <c:pt idx="141896">
                  <c:v>70948</c:v>
                </c:pt>
                <c:pt idx="141897">
                  <c:v>70948.5</c:v>
                </c:pt>
                <c:pt idx="141898">
                  <c:v>70949</c:v>
                </c:pt>
                <c:pt idx="141899">
                  <c:v>70949.5</c:v>
                </c:pt>
                <c:pt idx="141900">
                  <c:v>70950</c:v>
                </c:pt>
                <c:pt idx="141901">
                  <c:v>70950.5</c:v>
                </c:pt>
                <c:pt idx="141902">
                  <c:v>70951</c:v>
                </c:pt>
                <c:pt idx="141903">
                  <c:v>70951.5</c:v>
                </c:pt>
                <c:pt idx="141904">
                  <c:v>70952</c:v>
                </c:pt>
                <c:pt idx="141905">
                  <c:v>70952.5</c:v>
                </c:pt>
                <c:pt idx="141906">
                  <c:v>70953</c:v>
                </c:pt>
                <c:pt idx="141907">
                  <c:v>70953.5</c:v>
                </c:pt>
                <c:pt idx="141908">
                  <c:v>70954</c:v>
                </c:pt>
                <c:pt idx="141909">
                  <c:v>70954.5</c:v>
                </c:pt>
                <c:pt idx="141910">
                  <c:v>70955</c:v>
                </c:pt>
                <c:pt idx="141911">
                  <c:v>70955.5</c:v>
                </c:pt>
                <c:pt idx="141912">
                  <c:v>70956</c:v>
                </c:pt>
                <c:pt idx="141913">
                  <c:v>70956.5</c:v>
                </c:pt>
                <c:pt idx="141914">
                  <c:v>70957</c:v>
                </c:pt>
                <c:pt idx="141915">
                  <c:v>70957.5</c:v>
                </c:pt>
                <c:pt idx="141916">
                  <c:v>70958</c:v>
                </c:pt>
                <c:pt idx="141917">
                  <c:v>70958.5</c:v>
                </c:pt>
                <c:pt idx="141918">
                  <c:v>70959</c:v>
                </c:pt>
                <c:pt idx="141919">
                  <c:v>70959.5</c:v>
                </c:pt>
                <c:pt idx="141920">
                  <c:v>70960</c:v>
                </c:pt>
                <c:pt idx="141921">
                  <c:v>70960.5</c:v>
                </c:pt>
                <c:pt idx="141922">
                  <c:v>70961</c:v>
                </c:pt>
                <c:pt idx="141923">
                  <c:v>70961.5</c:v>
                </c:pt>
                <c:pt idx="141924">
                  <c:v>70962</c:v>
                </c:pt>
                <c:pt idx="141925">
                  <c:v>70962.5</c:v>
                </c:pt>
                <c:pt idx="141926">
                  <c:v>70963</c:v>
                </c:pt>
                <c:pt idx="141927">
                  <c:v>70963.5</c:v>
                </c:pt>
                <c:pt idx="141928">
                  <c:v>70964</c:v>
                </c:pt>
                <c:pt idx="141929">
                  <c:v>70964.5</c:v>
                </c:pt>
                <c:pt idx="141930">
                  <c:v>70965</c:v>
                </c:pt>
                <c:pt idx="141931">
                  <c:v>70965.5</c:v>
                </c:pt>
                <c:pt idx="141932">
                  <c:v>70966</c:v>
                </c:pt>
                <c:pt idx="141933">
                  <c:v>70966.5</c:v>
                </c:pt>
                <c:pt idx="141934">
                  <c:v>70967</c:v>
                </c:pt>
                <c:pt idx="141935">
                  <c:v>70967.5</c:v>
                </c:pt>
                <c:pt idx="141936">
                  <c:v>70968</c:v>
                </c:pt>
                <c:pt idx="141937">
                  <c:v>70968.5</c:v>
                </c:pt>
                <c:pt idx="141938">
                  <c:v>70969</c:v>
                </c:pt>
                <c:pt idx="141939">
                  <c:v>70969.5</c:v>
                </c:pt>
                <c:pt idx="141940">
                  <c:v>70970</c:v>
                </c:pt>
                <c:pt idx="141941">
                  <c:v>70970.5</c:v>
                </c:pt>
                <c:pt idx="141942">
                  <c:v>70971</c:v>
                </c:pt>
                <c:pt idx="141943">
                  <c:v>70971.5</c:v>
                </c:pt>
                <c:pt idx="141944">
                  <c:v>70972</c:v>
                </c:pt>
                <c:pt idx="141945">
                  <c:v>70972.5</c:v>
                </c:pt>
                <c:pt idx="141946">
                  <c:v>70973</c:v>
                </c:pt>
                <c:pt idx="141947">
                  <c:v>70973.5</c:v>
                </c:pt>
                <c:pt idx="141948">
                  <c:v>70974</c:v>
                </c:pt>
                <c:pt idx="141949">
                  <c:v>70974.5</c:v>
                </c:pt>
                <c:pt idx="141950">
                  <c:v>70975</c:v>
                </c:pt>
                <c:pt idx="141951">
                  <c:v>70975.5</c:v>
                </c:pt>
                <c:pt idx="141952">
                  <c:v>70976</c:v>
                </c:pt>
                <c:pt idx="141953">
                  <c:v>70976.5</c:v>
                </c:pt>
                <c:pt idx="141954">
                  <c:v>70977</c:v>
                </c:pt>
                <c:pt idx="141955">
                  <c:v>70977.5</c:v>
                </c:pt>
                <c:pt idx="141956">
                  <c:v>70978</c:v>
                </c:pt>
                <c:pt idx="141957">
                  <c:v>70978.5</c:v>
                </c:pt>
                <c:pt idx="141958">
                  <c:v>70979</c:v>
                </c:pt>
                <c:pt idx="141959">
                  <c:v>70979.5</c:v>
                </c:pt>
                <c:pt idx="141960">
                  <c:v>70980</c:v>
                </c:pt>
                <c:pt idx="141961">
                  <c:v>70980.5</c:v>
                </c:pt>
                <c:pt idx="141962">
                  <c:v>70981</c:v>
                </c:pt>
                <c:pt idx="141963">
                  <c:v>70981.5</c:v>
                </c:pt>
                <c:pt idx="141964">
                  <c:v>70982</c:v>
                </c:pt>
                <c:pt idx="141965">
                  <c:v>70982.5</c:v>
                </c:pt>
                <c:pt idx="141966">
                  <c:v>70983</c:v>
                </c:pt>
                <c:pt idx="141967">
                  <c:v>70983.5</c:v>
                </c:pt>
                <c:pt idx="141968">
                  <c:v>70984</c:v>
                </c:pt>
                <c:pt idx="141969">
                  <c:v>70984.5</c:v>
                </c:pt>
                <c:pt idx="141970">
                  <c:v>70985</c:v>
                </c:pt>
                <c:pt idx="141971">
                  <c:v>70985.5</c:v>
                </c:pt>
                <c:pt idx="141972">
                  <c:v>70986</c:v>
                </c:pt>
                <c:pt idx="141973">
                  <c:v>70986.5</c:v>
                </c:pt>
                <c:pt idx="141974">
                  <c:v>70987</c:v>
                </c:pt>
                <c:pt idx="141975">
                  <c:v>70987.5</c:v>
                </c:pt>
                <c:pt idx="141976">
                  <c:v>70988</c:v>
                </c:pt>
                <c:pt idx="141977">
                  <c:v>70988.5</c:v>
                </c:pt>
                <c:pt idx="141978">
                  <c:v>70989</c:v>
                </c:pt>
                <c:pt idx="141979">
                  <c:v>70989.5</c:v>
                </c:pt>
                <c:pt idx="141980">
                  <c:v>70990</c:v>
                </c:pt>
                <c:pt idx="141981">
                  <c:v>70990.5</c:v>
                </c:pt>
                <c:pt idx="141982">
                  <c:v>70991</c:v>
                </c:pt>
                <c:pt idx="141983">
                  <c:v>70991.5</c:v>
                </c:pt>
                <c:pt idx="141984">
                  <c:v>70992</c:v>
                </c:pt>
                <c:pt idx="141985">
                  <c:v>70992.5</c:v>
                </c:pt>
                <c:pt idx="141986">
                  <c:v>70993</c:v>
                </c:pt>
                <c:pt idx="141987">
                  <c:v>70993.5</c:v>
                </c:pt>
                <c:pt idx="141988">
                  <c:v>70994</c:v>
                </c:pt>
                <c:pt idx="141989">
                  <c:v>70994.5</c:v>
                </c:pt>
                <c:pt idx="141990">
                  <c:v>70995</c:v>
                </c:pt>
                <c:pt idx="141991">
                  <c:v>70995.5</c:v>
                </c:pt>
                <c:pt idx="141992">
                  <c:v>70996</c:v>
                </c:pt>
                <c:pt idx="141993">
                  <c:v>70996.5</c:v>
                </c:pt>
                <c:pt idx="141994">
                  <c:v>70997</c:v>
                </c:pt>
                <c:pt idx="141995">
                  <c:v>70997.5</c:v>
                </c:pt>
                <c:pt idx="141996">
                  <c:v>70998</c:v>
                </c:pt>
                <c:pt idx="141997">
                  <c:v>70998.5</c:v>
                </c:pt>
                <c:pt idx="141998">
                  <c:v>70999</c:v>
                </c:pt>
                <c:pt idx="141999">
                  <c:v>70999.5</c:v>
                </c:pt>
                <c:pt idx="142000">
                  <c:v>71000</c:v>
                </c:pt>
                <c:pt idx="142001">
                  <c:v>71000.5</c:v>
                </c:pt>
                <c:pt idx="142002">
                  <c:v>71001</c:v>
                </c:pt>
                <c:pt idx="142003">
                  <c:v>71001.5</c:v>
                </c:pt>
                <c:pt idx="142004">
                  <c:v>71002</c:v>
                </c:pt>
                <c:pt idx="142005">
                  <c:v>71002.5</c:v>
                </c:pt>
                <c:pt idx="142006">
                  <c:v>71003</c:v>
                </c:pt>
                <c:pt idx="142007">
                  <c:v>71003.5</c:v>
                </c:pt>
                <c:pt idx="142008">
                  <c:v>71004</c:v>
                </c:pt>
                <c:pt idx="142009">
                  <c:v>71004.5</c:v>
                </c:pt>
                <c:pt idx="142010">
                  <c:v>71005</c:v>
                </c:pt>
                <c:pt idx="142011">
                  <c:v>71005.5</c:v>
                </c:pt>
                <c:pt idx="142012">
                  <c:v>71006</c:v>
                </c:pt>
                <c:pt idx="142013">
                  <c:v>71006.5</c:v>
                </c:pt>
                <c:pt idx="142014">
                  <c:v>71007</c:v>
                </c:pt>
                <c:pt idx="142015">
                  <c:v>71007.5</c:v>
                </c:pt>
                <c:pt idx="142016">
                  <c:v>71008</c:v>
                </c:pt>
                <c:pt idx="142017">
                  <c:v>71008.5</c:v>
                </c:pt>
                <c:pt idx="142018">
                  <c:v>71009</c:v>
                </c:pt>
                <c:pt idx="142019">
                  <c:v>71009.5</c:v>
                </c:pt>
                <c:pt idx="142020">
                  <c:v>71010</c:v>
                </c:pt>
                <c:pt idx="142021">
                  <c:v>71010.5</c:v>
                </c:pt>
                <c:pt idx="142022">
                  <c:v>71011</c:v>
                </c:pt>
                <c:pt idx="142023">
                  <c:v>71011.5</c:v>
                </c:pt>
                <c:pt idx="142024">
                  <c:v>71012</c:v>
                </c:pt>
                <c:pt idx="142025">
                  <c:v>71012.5</c:v>
                </c:pt>
                <c:pt idx="142026">
                  <c:v>71013</c:v>
                </c:pt>
                <c:pt idx="142027">
                  <c:v>71013.5</c:v>
                </c:pt>
                <c:pt idx="142028">
                  <c:v>71014</c:v>
                </c:pt>
                <c:pt idx="142029">
                  <c:v>71014.5</c:v>
                </c:pt>
                <c:pt idx="142030">
                  <c:v>71015</c:v>
                </c:pt>
                <c:pt idx="142031">
                  <c:v>71015.5</c:v>
                </c:pt>
                <c:pt idx="142032">
                  <c:v>71016</c:v>
                </c:pt>
                <c:pt idx="142033">
                  <c:v>71016.5</c:v>
                </c:pt>
                <c:pt idx="142034">
                  <c:v>71017</c:v>
                </c:pt>
                <c:pt idx="142035">
                  <c:v>71017.5</c:v>
                </c:pt>
                <c:pt idx="142036">
                  <c:v>71018</c:v>
                </c:pt>
                <c:pt idx="142037">
                  <c:v>71018.5</c:v>
                </c:pt>
                <c:pt idx="142038">
                  <c:v>71019</c:v>
                </c:pt>
                <c:pt idx="142039">
                  <c:v>71019.5</c:v>
                </c:pt>
                <c:pt idx="142040">
                  <c:v>71020</c:v>
                </c:pt>
                <c:pt idx="142041">
                  <c:v>71020.5</c:v>
                </c:pt>
                <c:pt idx="142042">
                  <c:v>71021</c:v>
                </c:pt>
                <c:pt idx="142043">
                  <c:v>71021.5</c:v>
                </c:pt>
                <c:pt idx="142044">
                  <c:v>71022</c:v>
                </c:pt>
                <c:pt idx="142045">
                  <c:v>71022.5</c:v>
                </c:pt>
                <c:pt idx="142046">
                  <c:v>71023</c:v>
                </c:pt>
                <c:pt idx="142047">
                  <c:v>71023.5</c:v>
                </c:pt>
                <c:pt idx="142048">
                  <c:v>71024</c:v>
                </c:pt>
                <c:pt idx="142049">
                  <c:v>71024.5</c:v>
                </c:pt>
                <c:pt idx="142050">
                  <c:v>71025</c:v>
                </c:pt>
                <c:pt idx="142051">
                  <c:v>71025.5</c:v>
                </c:pt>
                <c:pt idx="142052">
                  <c:v>71026</c:v>
                </c:pt>
                <c:pt idx="142053">
                  <c:v>71026.5</c:v>
                </c:pt>
                <c:pt idx="142054">
                  <c:v>71027</c:v>
                </c:pt>
                <c:pt idx="142055">
                  <c:v>71027.5</c:v>
                </c:pt>
                <c:pt idx="142056">
                  <c:v>71028</c:v>
                </c:pt>
                <c:pt idx="142057">
                  <c:v>71028.5</c:v>
                </c:pt>
                <c:pt idx="142058">
                  <c:v>71029</c:v>
                </c:pt>
                <c:pt idx="142059">
                  <c:v>71029.5</c:v>
                </c:pt>
                <c:pt idx="142060">
                  <c:v>71030</c:v>
                </c:pt>
                <c:pt idx="142061">
                  <c:v>71030.5</c:v>
                </c:pt>
                <c:pt idx="142062">
                  <c:v>71031</c:v>
                </c:pt>
                <c:pt idx="142063">
                  <c:v>71031.5</c:v>
                </c:pt>
                <c:pt idx="142064">
                  <c:v>71032</c:v>
                </c:pt>
                <c:pt idx="142065">
                  <c:v>71032.5</c:v>
                </c:pt>
                <c:pt idx="142066">
                  <c:v>71033</c:v>
                </c:pt>
                <c:pt idx="142067">
                  <c:v>71033.5</c:v>
                </c:pt>
                <c:pt idx="142068">
                  <c:v>71034</c:v>
                </c:pt>
                <c:pt idx="142069">
                  <c:v>71034.5</c:v>
                </c:pt>
                <c:pt idx="142070">
                  <c:v>71035</c:v>
                </c:pt>
                <c:pt idx="142071">
                  <c:v>71035.5</c:v>
                </c:pt>
                <c:pt idx="142072">
                  <c:v>71036</c:v>
                </c:pt>
                <c:pt idx="142073">
                  <c:v>71036.5</c:v>
                </c:pt>
                <c:pt idx="142074">
                  <c:v>71037</c:v>
                </c:pt>
                <c:pt idx="142075">
                  <c:v>71037.5</c:v>
                </c:pt>
                <c:pt idx="142076">
                  <c:v>71038</c:v>
                </c:pt>
                <c:pt idx="142077">
                  <c:v>71038.5</c:v>
                </c:pt>
                <c:pt idx="142078">
                  <c:v>71039</c:v>
                </c:pt>
                <c:pt idx="142079">
                  <c:v>71039.5</c:v>
                </c:pt>
                <c:pt idx="142080">
                  <c:v>71040</c:v>
                </c:pt>
                <c:pt idx="142081">
                  <c:v>71040.5</c:v>
                </c:pt>
                <c:pt idx="142082">
                  <c:v>71041</c:v>
                </c:pt>
                <c:pt idx="142083">
                  <c:v>71041.5</c:v>
                </c:pt>
                <c:pt idx="142084">
                  <c:v>71042</c:v>
                </c:pt>
                <c:pt idx="142085">
                  <c:v>71042.5</c:v>
                </c:pt>
                <c:pt idx="142086">
                  <c:v>71043</c:v>
                </c:pt>
                <c:pt idx="142087">
                  <c:v>71043.5</c:v>
                </c:pt>
                <c:pt idx="142088">
                  <c:v>71044</c:v>
                </c:pt>
                <c:pt idx="142089">
                  <c:v>71044.5</c:v>
                </c:pt>
                <c:pt idx="142090">
                  <c:v>71045</c:v>
                </c:pt>
                <c:pt idx="142091">
                  <c:v>71045.5</c:v>
                </c:pt>
                <c:pt idx="142092">
                  <c:v>71046</c:v>
                </c:pt>
                <c:pt idx="142093">
                  <c:v>71046.5</c:v>
                </c:pt>
                <c:pt idx="142094">
                  <c:v>71047</c:v>
                </c:pt>
                <c:pt idx="142095">
                  <c:v>71047.5</c:v>
                </c:pt>
                <c:pt idx="142096">
                  <c:v>71048</c:v>
                </c:pt>
                <c:pt idx="142097">
                  <c:v>71048.5</c:v>
                </c:pt>
                <c:pt idx="142098">
                  <c:v>71049</c:v>
                </c:pt>
                <c:pt idx="142099">
                  <c:v>71049.5</c:v>
                </c:pt>
                <c:pt idx="142100">
                  <c:v>71050</c:v>
                </c:pt>
                <c:pt idx="142101">
                  <c:v>71050.5</c:v>
                </c:pt>
                <c:pt idx="142102">
                  <c:v>71051</c:v>
                </c:pt>
                <c:pt idx="142103">
                  <c:v>71051.5</c:v>
                </c:pt>
                <c:pt idx="142104">
                  <c:v>71052</c:v>
                </c:pt>
                <c:pt idx="142105">
                  <c:v>71052.5</c:v>
                </c:pt>
                <c:pt idx="142106">
                  <c:v>71053</c:v>
                </c:pt>
                <c:pt idx="142107">
                  <c:v>71053.5</c:v>
                </c:pt>
                <c:pt idx="142108">
                  <c:v>71054</c:v>
                </c:pt>
                <c:pt idx="142109">
                  <c:v>71054.5</c:v>
                </c:pt>
                <c:pt idx="142110">
                  <c:v>71055</c:v>
                </c:pt>
                <c:pt idx="142111">
                  <c:v>71055.5</c:v>
                </c:pt>
                <c:pt idx="142112">
                  <c:v>71056</c:v>
                </c:pt>
                <c:pt idx="142113">
                  <c:v>71056.5</c:v>
                </c:pt>
                <c:pt idx="142114">
                  <c:v>71057</c:v>
                </c:pt>
                <c:pt idx="142115">
                  <c:v>71057.5</c:v>
                </c:pt>
                <c:pt idx="142116">
                  <c:v>71058</c:v>
                </c:pt>
                <c:pt idx="142117">
                  <c:v>71058.5</c:v>
                </c:pt>
                <c:pt idx="142118">
                  <c:v>71059</c:v>
                </c:pt>
                <c:pt idx="142119">
                  <c:v>71059.5</c:v>
                </c:pt>
                <c:pt idx="142120">
                  <c:v>71060</c:v>
                </c:pt>
                <c:pt idx="142121">
                  <c:v>71060.5</c:v>
                </c:pt>
                <c:pt idx="142122">
                  <c:v>71061</c:v>
                </c:pt>
                <c:pt idx="142123">
                  <c:v>71061.5</c:v>
                </c:pt>
                <c:pt idx="142124">
                  <c:v>71062</c:v>
                </c:pt>
                <c:pt idx="142125">
                  <c:v>71062.5</c:v>
                </c:pt>
                <c:pt idx="142126">
                  <c:v>71063</c:v>
                </c:pt>
                <c:pt idx="142127">
                  <c:v>71063.5</c:v>
                </c:pt>
                <c:pt idx="142128">
                  <c:v>71064</c:v>
                </c:pt>
                <c:pt idx="142129">
                  <c:v>71064.5</c:v>
                </c:pt>
                <c:pt idx="142130">
                  <c:v>71065</c:v>
                </c:pt>
                <c:pt idx="142131">
                  <c:v>71065.5</c:v>
                </c:pt>
                <c:pt idx="142132">
                  <c:v>71066</c:v>
                </c:pt>
                <c:pt idx="142133">
                  <c:v>71066.5</c:v>
                </c:pt>
                <c:pt idx="142134">
                  <c:v>71067</c:v>
                </c:pt>
                <c:pt idx="142135">
                  <c:v>71067.5</c:v>
                </c:pt>
                <c:pt idx="142136">
                  <c:v>71068</c:v>
                </c:pt>
                <c:pt idx="142137">
                  <c:v>71068.5</c:v>
                </c:pt>
                <c:pt idx="142138">
                  <c:v>71069</c:v>
                </c:pt>
                <c:pt idx="142139">
                  <c:v>71069.5</c:v>
                </c:pt>
                <c:pt idx="142140">
                  <c:v>71070</c:v>
                </c:pt>
                <c:pt idx="142141">
                  <c:v>71070.5</c:v>
                </c:pt>
                <c:pt idx="142142">
                  <c:v>71071</c:v>
                </c:pt>
                <c:pt idx="142143">
                  <c:v>71071.5</c:v>
                </c:pt>
                <c:pt idx="142144">
                  <c:v>71072</c:v>
                </c:pt>
                <c:pt idx="142145">
                  <c:v>71072.5</c:v>
                </c:pt>
                <c:pt idx="142146">
                  <c:v>71073</c:v>
                </c:pt>
                <c:pt idx="142147">
                  <c:v>71073.5</c:v>
                </c:pt>
                <c:pt idx="142148">
                  <c:v>71074</c:v>
                </c:pt>
                <c:pt idx="142149">
                  <c:v>71074.5</c:v>
                </c:pt>
                <c:pt idx="142150">
                  <c:v>71075</c:v>
                </c:pt>
                <c:pt idx="142151">
                  <c:v>71075.5</c:v>
                </c:pt>
                <c:pt idx="142152">
                  <c:v>71076</c:v>
                </c:pt>
                <c:pt idx="142153">
                  <c:v>71076.5</c:v>
                </c:pt>
                <c:pt idx="142154">
                  <c:v>71077</c:v>
                </c:pt>
                <c:pt idx="142155">
                  <c:v>71077.5</c:v>
                </c:pt>
                <c:pt idx="142156">
                  <c:v>71078</c:v>
                </c:pt>
                <c:pt idx="142157">
                  <c:v>71078.5</c:v>
                </c:pt>
                <c:pt idx="142158">
                  <c:v>71079</c:v>
                </c:pt>
                <c:pt idx="142159">
                  <c:v>71079.5</c:v>
                </c:pt>
                <c:pt idx="142160">
                  <c:v>71080</c:v>
                </c:pt>
                <c:pt idx="142161">
                  <c:v>71080.5</c:v>
                </c:pt>
                <c:pt idx="142162">
                  <c:v>71081</c:v>
                </c:pt>
                <c:pt idx="142163">
                  <c:v>71081.5</c:v>
                </c:pt>
                <c:pt idx="142164">
                  <c:v>71082</c:v>
                </c:pt>
                <c:pt idx="142165">
                  <c:v>71082.5</c:v>
                </c:pt>
                <c:pt idx="142166">
                  <c:v>71083</c:v>
                </c:pt>
                <c:pt idx="142167">
                  <c:v>71083.5</c:v>
                </c:pt>
                <c:pt idx="142168">
                  <c:v>71084</c:v>
                </c:pt>
                <c:pt idx="142169">
                  <c:v>71084.5</c:v>
                </c:pt>
                <c:pt idx="142170">
                  <c:v>71085</c:v>
                </c:pt>
                <c:pt idx="142171">
                  <c:v>71085.5</c:v>
                </c:pt>
                <c:pt idx="142172">
                  <c:v>71086</c:v>
                </c:pt>
                <c:pt idx="142173">
                  <c:v>71086.5</c:v>
                </c:pt>
                <c:pt idx="142174">
                  <c:v>71087</c:v>
                </c:pt>
                <c:pt idx="142175">
                  <c:v>71087.5</c:v>
                </c:pt>
                <c:pt idx="142176">
                  <c:v>71088</c:v>
                </c:pt>
                <c:pt idx="142177">
                  <c:v>71088.5</c:v>
                </c:pt>
                <c:pt idx="142178">
                  <c:v>71089</c:v>
                </c:pt>
                <c:pt idx="142179">
                  <c:v>71089.5</c:v>
                </c:pt>
                <c:pt idx="142180">
                  <c:v>71090</c:v>
                </c:pt>
                <c:pt idx="142181">
                  <c:v>71090.5</c:v>
                </c:pt>
                <c:pt idx="142182">
                  <c:v>71091</c:v>
                </c:pt>
                <c:pt idx="142183">
                  <c:v>71091.5</c:v>
                </c:pt>
                <c:pt idx="142184">
                  <c:v>71092</c:v>
                </c:pt>
                <c:pt idx="142185">
                  <c:v>71092.5</c:v>
                </c:pt>
                <c:pt idx="142186">
                  <c:v>71093</c:v>
                </c:pt>
                <c:pt idx="142187">
                  <c:v>71093.5</c:v>
                </c:pt>
                <c:pt idx="142188">
                  <c:v>71094</c:v>
                </c:pt>
                <c:pt idx="142189">
                  <c:v>71094.5</c:v>
                </c:pt>
                <c:pt idx="142190">
                  <c:v>71095</c:v>
                </c:pt>
                <c:pt idx="142191">
                  <c:v>71095.5</c:v>
                </c:pt>
                <c:pt idx="142192">
                  <c:v>71096</c:v>
                </c:pt>
                <c:pt idx="142193">
                  <c:v>71096.5</c:v>
                </c:pt>
                <c:pt idx="142194">
                  <c:v>71097</c:v>
                </c:pt>
                <c:pt idx="142195">
                  <c:v>71097.5</c:v>
                </c:pt>
                <c:pt idx="142196">
                  <c:v>71098</c:v>
                </c:pt>
                <c:pt idx="142197">
                  <c:v>71098.5</c:v>
                </c:pt>
                <c:pt idx="142198">
                  <c:v>71099</c:v>
                </c:pt>
                <c:pt idx="142199">
                  <c:v>71099.5</c:v>
                </c:pt>
                <c:pt idx="142200">
                  <c:v>71100</c:v>
                </c:pt>
                <c:pt idx="142201">
                  <c:v>71100.5</c:v>
                </c:pt>
                <c:pt idx="142202">
                  <c:v>71101</c:v>
                </c:pt>
                <c:pt idx="142203">
                  <c:v>71101.5</c:v>
                </c:pt>
                <c:pt idx="142204">
                  <c:v>71102</c:v>
                </c:pt>
                <c:pt idx="142205">
                  <c:v>71102.5</c:v>
                </c:pt>
                <c:pt idx="142206">
                  <c:v>71103</c:v>
                </c:pt>
                <c:pt idx="142207">
                  <c:v>71103.5</c:v>
                </c:pt>
                <c:pt idx="142208">
                  <c:v>71104</c:v>
                </c:pt>
                <c:pt idx="142209">
                  <c:v>71104.5</c:v>
                </c:pt>
                <c:pt idx="142210">
                  <c:v>71105</c:v>
                </c:pt>
                <c:pt idx="142211">
                  <c:v>71105.5</c:v>
                </c:pt>
                <c:pt idx="142212">
                  <c:v>71106</c:v>
                </c:pt>
                <c:pt idx="142213">
                  <c:v>71106.5</c:v>
                </c:pt>
                <c:pt idx="142214">
                  <c:v>71107</c:v>
                </c:pt>
                <c:pt idx="142215">
                  <c:v>71107.5</c:v>
                </c:pt>
                <c:pt idx="142216">
                  <c:v>71108</c:v>
                </c:pt>
                <c:pt idx="142217">
                  <c:v>71108.5</c:v>
                </c:pt>
                <c:pt idx="142218">
                  <c:v>71109</c:v>
                </c:pt>
                <c:pt idx="142219">
                  <c:v>71109.5</c:v>
                </c:pt>
                <c:pt idx="142220">
                  <c:v>71110</c:v>
                </c:pt>
                <c:pt idx="142221">
                  <c:v>71110.5</c:v>
                </c:pt>
                <c:pt idx="142222">
                  <c:v>71111</c:v>
                </c:pt>
                <c:pt idx="142223">
                  <c:v>71111.5</c:v>
                </c:pt>
                <c:pt idx="142224">
                  <c:v>71112</c:v>
                </c:pt>
                <c:pt idx="142225">
                  <c:v>71112.5</c:v>
                </c:pt>
                <c:pt idx="142226">
                  <c:v>71113</c:v>
                </c:pt>
                <c:pt idx="142227">
                  <c:v>71113.5</c:v>
                </c:pt>
                <c:pt idx="142228">
                  <c:v>71114</c:v>
                </c:pt>
                <c:pt idx="142229">
                  <c:v>71114.5</c:v>
                </c:pt>
                <c:pt idx="142230">
                  <c:v>71115</c:v>
                </c:pt>
                <c:pt idx="142231">
                  <c:v>71115.5</c:v>
                </c:pt>
                <c:pt idx="142232">
                  <c:v>71116</c:v>
                </c:pt>
                <c:pt idx="142233">
                  <c:v>71116.5</c:v>
                </c:pt>
                <c:pt idx="142234">
                  <c:v>71117</c:v>
                </c:pt>
                <c:pt idx="142235">
                  <c:v>71117.5</c:v>
                </c:pt>
                <c:pt idx="142236">
                  <c:v>71118</c:v>
                </c:pt>
                <c:pt idx="142237">
                  <c:v>71118.5</c:v>
                </c:pt>
                <c:pt idx="142238">
                  <c:v>71119</c:v>
                </c:pt>
                <c:pt idx="142239">
                  <c:v>71119.5</c:v>
                </c:pt>
                <c:pt idx="142240">
                  <c:v>71120</c:v>
                </c:pt>
                <c:pt idx="142241">
                  <c:v>71120.5</c:v>
                </c:pt>
                <c:pt idx="142242">
                  <c:v>71121</c:v>
                </c:pt>
                <c:pt idx="142243">
                  <c:v>71121.5</c:v>
                </c:pt>
                <c:pt idx="142244">
                  <c:v>71122</c:v>
                </c:pt>
                <c:pt idx="142245">
                  <c:v>71122.5</c:v>
                </c:pt>
                <c:pt idx="142246">
                  <c:v>71123</c:v>
                </c:pt>
                <c:pt idx="142247">
                  <c:v>71123.5</c:v>
                </c:pt>
                <c:pt idx="142248">
                  <c:v>71124</c:v>
                </c:pt>
                <c:pt idx="142249">
                  <c:v>71124.5</c:v>
                </c:pt>
                <c:pt idx="142250">
                  <c:v>71125</c:v>
                </c:pt>
                <c:pt idx="142251">
                  <c:v>71125.5</c:v>
                </c:pt>
                <c:pt idx="142252">
                  <c:v>71126</c:v>
                </c:pt>
                <c:pt idx="142253">
                  <c:v>71126.5</c:v>
                </c:pt>
                <c:pt idx="142254">
                  <c:v>71127</c:v>
                </c:pt>
                <c:pt idx="142255">
                  <c:v>71127.5</c:v>
                </c:pt>
                <c:pt idx="142256">
                  <c:v>71128</c:v>
                </c:pt>
                <c:pt idx="142257">
                  <c:v>71128.5</c:v>
                </c:pt>
                <c:pt idx="142258">
                  <c:v>71129</c:v>
                </c:pt>
                <c:pt idx="142259">
                  <c:v>71129.5</c:v>
                </c:pt>
                <c:pt idx="142260">
                  <c:v>71130</c:v>
                </c:pt>
                <c:pt idx="142261">
                  <c:v>71130.5</c:v>
                </c:pt>
                <c:pt idx="142262">
                  <c:v>71131</c:v>
                </c:pt>
                <c:pt idx="142263">
                  <c:v>71131.5</c:v>
                </c:pt>
                <c:pt idx="142264">
                  <c:v>71132</c:v>
                </c:pt>
                <c:pt idx="142265">
                  <c:v>71132.5</c:v>
                </c:pt>
                <c:pt idx="142266">
                  <c:v>71133</c:v>
                </c:pt>
                <c:pt idx="142267">
                  <c:v>71133.5</c:v>
                </c:pt>
                <c:pt idx="142268">
                  <c:v>71134</c:v>
                </c:pt>
                <c:pt idx="142269">
                  <c:v>71134.5</c:v>
                </c:pt>
                <c:pt idx="142270">
                  <c:v>71135</c:v>
                </c:pt>
                <c:pt idx="142271">
                  <c:v>71135.5</c:v>
                </c:pt>
                <c:pt idx="142272">
                  <c:v>71136</c:v>
                </c:pt>
                <c:pt idx="142273">
                  <c:v>71136.5</c:v>
                </c:pt>
                <c:pt idx="142274">
                  <c:v>71137</c:v>
                </c:pt>
                <c:pt idx="142275">
                  <c:v>71137.5</c:v>
                </c:pt>
                <c:pt idx="142276">
                  <c:v>71138</c:v>
                </c:pt>
                <c:pt idx="142277">
                  <c:v>71138.5</c:v>
                </c:pt>
                <c:pt idx="142278">
                  <c:v>71139</c:v>
                </c:pt>
                <c:pt idx="142279">
                  <c:v>71139.5</c:v>
                </c:pt>
                <c:pt idx="142280">
                  <c:v>71140</c:v>
                </c:pt>
                <c:pt idx="142281">
                  <c:v>71140.5</c:v>
                </c:pt>
                <c:pt idx="142282">
                  <c:v>71141</c:v>
                </c:pt>
                <c:pt idx="142283">
                  <c:v>71141.5</c:v>
                </c:pt>
                <c:pt idx="142284">
                  <c:v>71142</c:v>
                </c:pt>
                <c:pt idx="142285">
                  <c:v>71142.5</c:v>
                </c:pt>
                <c:pt idx="142286">
                  <c:v>71143</c:v>
                </c:pt>
                <c:pt idx="142287">
                  <c:v>71143.5</c:v>
                </c:pt>
                <c:pt idx="142288">
                  <c:v>71144</c:v>
                </c:pt>
                <c:pt idx="142289">
                  <c:v>71144.5</c:v>
                </c:pt>
                <c:pt idx="142290">
                  <c:v>71145</c:v>
                </c:pt>
                <c:pt idx="142291">
                  <c:v>71145.5</c:v>
                </c:pt>
                <c:pt idx="142292">
                  <c:v>71146</c:v>
                </c:pt>
                <c:pt idx="142293">
                  <c:v>71146.5</c:v>
                </c:pt>
                <c:pt idx="142294">
                  <c:v>71147</c:v>
                </c:pt>
                <c:pt idx="142295">
                  <c:v>71147.5</c:v>
                </c:pt>
                <c:pt idx="142296">
                  <c:v>71148</c:v>
                </c:pt>
                <c:pt idx="142297">
                  <c:v>71148.5</c:v>
                </c:pt>
                <c:pt idx="142298">
                  <c:v>71149</c:v>
                </c:pt>
                <c:pt idx="142299">
                  <c:v>71149.5</c:v>
                </c:pt>
                <c:pt idx="142300">
                  <c:v>71150</c:v>
                </c:pt>
                <c:pt idx="142301">
                  <c:v>71150.5</c:v>
                </c:pt>
                <c:pt idx="142302">
                  <c:v>71151</c:v>
                </c:pt>
                <c:pt idx="142303">
                  <c:v>71151.5</c:v>
                </c:pt>
                <c:pt idx="142304">
                  <c:v>71152</c:v>
                </c:pt>
                <c:pt idx="142305">
                  <c:v>71152.5</c:v>
                </c:pt>
                <c:pt idx="142306">
                  <c:v>71153</c:v>
                </c:pt>
                <c:pt idx="142307">
                  <c:v>71153.5</c:v>
                </c:pt>
                <c:pt idx="142308">
                  <c:v>71154</c:v>
                </c:pt>
                <c:pt idx="142309">
                  <c:v>71154.5</c:v>
                </c:pt>
                <c:pt idx="142310">
                  <c:v>71155</c:v>
                </c:pt>
                <c:pt idx="142311">
                  <c:v>71155.5</c:v>
                </c:pt>
                <c:pt idx="142312">
                  <c:v>71156</c:v>
                </c:pt>
                <c:pt idx="142313">
                  <c:v>71156.5</c:v>
                </c:pt>
                <c:pt idx="142314">
                  <c:v>71157</c:v>
                </c:pt>
                <c:pt idx="142315">
                  <c:v>71157.5</c:v>
                </c:pt>
                <c:pt idx="142316">
                  <c:v>71158</c:v>
                </c:pt>
                <c:pt idx="142317">
                  <c:v>71158.5</c:v>
                </c:pt>
                <c:pt idx="142318">
                  <c:v>71159</c:v>
                </c:pt>
                <c:pt idx="142319">
                  <c:v>71159.5</c:v>
                </c:pt>
                <c:pt idx="142320">
                  <c:v>71160</c:v>
                </c:pt>
                <c:pt idx="142321">
                  <c:v>71160.5</c:v>
                </c:pt>
                <c:pt idx="142322">
                  <c:v>71161</c:v>
                </c:pt>
                <c:pt idx="142323">
                  <c:v>71161.5</c:v>
                </c:pt>
                <c:pt idx="142324">
                  <c:v>71162</c:v>
                </c:pt>
                <c:pt idx="142325">
                  <c:v>71162.5</c:v>
                </c:pt>
                <c:pt idx="142326">
                  <c:v>71163</c:v>
                </c:pt>
                <c:pt idx="142327">
                  <c:v>71163.5</c:v>
                </c:pt>
                <c:pt idx="142328">
                  <c:v>71164</c:v>
                </c:pt>
                <c:pt idx="142329">
                  <c:v>71164.5</c:v>
                </c:pt>
                <c:pt idx="142330">
                  <c:v>71165</c:v>
                </c:pt>
                <c:pt idx="142331">
                  <c:v>71165.5</c:v>
                </c:pt>
                <c:pt idx="142332">
                  <c:v>71166</c:v>
                </c:pt>
                <c:pt idx="142333">
                  <c:v>71166.5</c:v>
                </c:pt>
                <c:pt idx="142334">
                  <c:v>71167</c:v>
                </c:pt>
                <c:pt idx="142335">
                  <c:v>71167.5</c:v>
                </c:pt>
                <c:pt idx="142336">
                  <c:v>71168</c:v>
                </c:pt>
                <c:pt idx="142337">
                  <c:v>71168.5</c:v>
                </c:pt>
                <c:pt idx="142338">
                  <c:v>71169</c:v>
                </c:pt>
                <c:pt idx="142339">
                  <c:v>71169.5</c:v>
                </c:pt>
                <c:pt idx="142340">
                  <c:v>71170</c:v>
                </c:pt>
                <c:pt idx="142341">
                  <c:v>71170.5</c:v>
                </c:pt>
                <c:pt idx="142342">
                  <c:v>71171</c:v>
                </c:pt>
                <c:pt idx="142343">
                  <c:v>71171.5</c:v>
                </c:pt>
                <c:pt idx="142344">
                  <c:v>71172</c:v>
                </c:pt>
                <c:pt idx="142345">
                  <c:v>71172.5</c:v>
                </c:pt>
                <c:pt idx="142346">
                  <c:v>71173</c:v>
                </c:pt>
                <c:pt idx="142347">
                  <c:v>71173.5</c:v>
                </c:pt>
                <c:pt idx="142348">
                  <c:v>71174</c:v>
                </c:pt>
                <c:pt idx="142349">
                  <c:v>71174.5</c:v>
                </c:pt>
                <c:pt idx="142350">
                  <c:v>71175</c:v>
                </c:pt>
                <c:pt idx="142351">
                  <c:v>71175.5</c:v>
                </c:pt>
                <c:pt idx="142352">
                  <c:v>71176</c:v>
                </c:pt>
                <c:pt idx="142353">
                  <c:v>71176.5</c:v>
                </c:pt>
                <c:pt idx="142354">
                  <c:v>71177</c:v>
                </c:pt>
                <c:pt idx="142355">
                  <c:v>71177.5</c:v>
                </c:pt>
                <c:pt idx="142356">
                  <c:v>71178</c:v>
                </c:pt>
                <c:pt idx="142357">
                  <c:v>71178.5</c:v>
                </c:pt>
                <c:pt idx="142358">
                  <c:v>71179</c:v>
                </c:pt>
                <c:pt idx="142359">
                  <c:v>71179.5</c:v>
                </c:pt>
                <c:pt idx="142360">
                  <c:v>71180</c:v>
                </c:pt>
                <c:pt idx="142361">
                  <c:v>71180.5</c:v>
                </c:pt>
                <c:pt idx="142362">
                  <c:v>71181</c:v>
                </c:pt>
                <c:pt idx="142363">
                  <c:v>71181.5</c:v>
                </c:pt>
                <c:pt idx="142364">
                  <c:v>71182</c:v>
                </c:pt>
                <c:pt idx="142365">
                  <c:v>71182.5</c:v>
                </c:pt>
                <c:pt idx="142366">
                  <c:v>71183</c:v>
                </c:pt>
                <c:pt idx="142367">
                  <c:v>71183.5</c:v>
                </c:pt>
                <c:pt idx="142368">
                  <c:v>71184</c:v>
                </c:pt>
                <c:pt idx="142369">
                  <c:v>71184.5</c:v>
                </c:pt>
                <c:pt idx="142370">
                  <c:v>71185</c:v>
                </c:pt>
                <c:pt idx="142371">
                  <c:v>71185.5</c:v>
                </c:pt>
                <c:pt idx="142372">
                  <c:v>71186</c:v>
                </c:pt>
                <c:pt idx="142373">
                  <c:v>71186.5</c:v>
                </c:pt>
                <c:pt idx="142374">
                  <c:v>71187</c:v>
                </c:pt>
                <c:pt idx="142375">
                  <c:v>71187.5</c:v>
                </c:pt>
                <c:pt idx="142376">
                  <c:v>71188</c:v>
                </c:pt>
                <c:pt idx="142377">
                  <c:v>71188.5</c:v>
                </c:pt>
                <c:pt idx="142378">
                  <c:v>71189</c:v>
                </c:pt>
                <c:pt idx="142379">
                  <c:v>71189.5</c:v>
                </c:pt>
                <c:pt idx="142380">
                  <c:v>71190</c:v>
                </c:pt>
                <c:pt idx="142381">
                  <c:v>71190.5</c:v>
                </c:pt>
                <c:pt idx="142382">
                  <c:v>71191</c:v>
                </c:pt>
                <c:pt idx="142383">
                  <c:v>71191.5</c:v>
                </c:pt>
                <c:pt idx="142384">
                  <c:v>71192</c:v>
                </c:pt>
                <c:pt idx="142385">
                  <c:v>71192.5</c:v>
                </c:pt>
                <c:pt idx="142386">
                  <c:v>71193</c:v>
                </c:pt>
                <c:pt idx="142387">
                  <c:v>71193.5</c:v>
                </c:pt>
                <c:pt idx="142388">
                  <c:v>71194</c:v>
                </c:pt>
                <c:pt idx="142389">
                  <c:v>71194.5</c:v>
                </c:pt>
                <c:pt idx="142390">
                  <c:v>71195</c:v>
                </c:pt>
                <c:pt idx="142391">
                  <c:v>71195.5</c:v>
                </c:pt>
                <c:pt idx="142392">
                  <c:v>71196</c:v>
                </c:pt>
                <c:pt idx="142393">
                  <c:v>71196.5</c:v>
                </c:pt>
                <c:pt idx="142394">
                  <c:v>71197</c:v>
                </c:pt>
                <c:pt idx="142395">
                  <c:v>71197.5</c:v>
                </c:pt>
                <c:pt idx="142396">
                  <c:v>71198</c:v>
                </c:pt>
                <c:pt idx="142397">
                  <c:v>71198.5</c:v>
                </c:pt>
                <c:pt idx="142398">
                  <c:v>71199</c:v>
                </c:pt>
                <c:pt idx="142399">
                  <c:v>71199.5</c:v>
                </c:pt>
                <c:pt idx="142400">
                  <c:v>71200</c:v>
                </c:pt>
                <c:pt idx="142401">
                  <c:v>71200.5</c:v>
                </c:pt>
                <c:pt idx="142402">
                  <c:v>71201</c:v>
                </c:pt>
                <c:pt idx="142403">
                  <c:v>71201.5</c:v>
                </c:pt>
                <c:pt idx="142404">
                  <c:v>71202</c:v>
                </c:pt>
                <c:pt idx="142405">
                  <c:v>71202.5</c:v>
                </c:pt>
                <c:pt idx="142406">
                  <c:v>71203</c:v>
                </c:pt>
                <c:pt idx="142407">
                  <c:v>71203.5</c:v>
                </c:pt>
                <c:pt idx="142408">
                  <c:v>71204</c:v>
                </c:pt>
                <c:pt idx="142409">
                  <c:v>71204.5</c:v>
                </c:pt>
                <c:pt idx="142410">
                  <c:v>71205</c:v>
                </c:pt>
                <c:pt idx="142411">
                  <c:v>71205.5</c:v>
                </c:pt>
                <c:pt idx="142412">
                  <c:v>71206</c:v>
                </c:pt>
                <c:pt idx="142413">
                  <c:v>71206.5</c:v>
                </c:pt>
                <c:pt idx="142414">
                  <c:v>71207</c:v>
                </c:pt>
                <c:pt idx="142415">
                  <c:v>71207.5</c:v>
                </c:pt>
                <c:pt idx="142416">
                  <c:v>71208</c:v>
                </c:pt>
                <c:pt idx="142417">
                  <c:v>71208.5</c:v>
                </c:pt>
                <c:pt idx="142418">
                  <c:v>71209</c:v>
                </c:pt>
                <c:pt idx="142419">
                  <c:v>71209.5</c:v>
                </c:pt>
                <c:pt idx="142420">
                  <c:v>71210</c:v>
                </c:pt>
                <c:pt idx="142421">
                  <c:v>71210.5</c:v>
                </c:pt>
                <c:pt idx="142422">
                  <c:v>71211</c:v>
                </c:pt>
                <c:pt idx="142423">
                  <c:v>71211.5</c:v>
                </c:pt>
                <c:pt idx="142424">
                  <c:v>71212</c:v>
                </c:pt>
                <c:pt idx="142425">
                  <c:v>71212.5</c:v>
                </c:pt>
                <c:pt idx="142426">
                  <c:v>71213</c:v>
                </c:pt>
                <c:pt idx="142427">
                  <c:v>71213.5</c:v>
                </c:pt>
                <c:pt idx="142428">
                  <c:v>71214</c:v>
                </c:pt>
                <c:pt idx="142429">
                  <c:v>71214.5</c:v>
                </c:pt>
                <c:pt idx="142430">
                  <c:v>71215</c:v>
                </c:pt>
                <c:pt idx="142431">
                  <c:v>71215.5</c:v>
                </c:pt>
                <c:pt idx="142432">
                  <c:v>71216</c:v>
                </c:pt>
                <c:pt idx="142433">
                  <c:v>71216.5</c:v>
                </c:pt>
                <c:pt idx="142434">
                  <c:v>71217</c:v>
                </c:pt>
                <c:pt idx="142435">
                  <c:v>71217.5</c:v>
                </c:pt>
                <c:pt idx="142436">
                  <c:v>71218</c:v>
                </c:pt>
                <c:pt idx="142437">
                  <c:v>71218.5</c:v>
                </c:pt>
                <c:pt idx="142438">
                  <c:v>71219</c:v>
                </c:pt>
                <c:pt idx="142439">
                  <c:v>71219.5</c:v>
                </c:pt>
                <c:pt idx="142440">
                  <c:v>71220</c:v>
                </c:pt>
                <c:pt idx="142441">
                  <c:v>71220.5</c:v>
                </c:pt>
                <c:pt idx="142442">
                  <c:v>71221</c:v>
                </c:pt>
                <c:pt idx="142443">
                  <c:v>71221.5</c:v>
                </c:pt>
                <c:pt idx="142444">
                  <c:v>71222</c:v>
                </c:pt>
                <c:pt idx="142445">
                  <c:v>71222.5</c:v>
                </c:pt>
                <c:pt idx="142446">
                  <c:v>71223</c:v>
                </c:pt>
                <c:pt idx="142447">
                  <c:v>71223.5</c:v>
                </c:pt>
                <c:pt idx="142448">
                  <c:v>71224</c:v>
                </c:pt>
                <c:pt idx="142449">
                  <c:v>71224.5</c:v>
                </c:pt>
                <c:pt idx="142450">
                  <c:v>71225</c:v>
                </c:pt>
                <c:pt idx="142451">
                  <c:v>71225.5</c:v>
                </c:pt>
                <c:pt idx="142452">
                  <c:v>71226</c:v>
                </c:pt>
                <c:pt idx="142453">
                  <c:v>71226.5</c:v>
                </c:pt>
                <c:pt idx="142454">
                  <c:v>71227</c:v>
                </c:pt>
                <c:pt idx="142455">
                  <c:v>71227.5</c:v>
                </c:pt>
                <c:pt idx="142456">
                  <c:v>71228</c:v>
                </c:pt>
                <c:pt idx="142457">
                  <c:v>71228.5</c:v>
                </c:pt>
                <c:pt idx="142458">
                  <c:v>71229</c:v>
                </c:pt>
                <c:pt idx="142459">
                  <c:v>71229.5</c:v>
                </c:pt>
                <c:pt idx="142460">
                  <c:v>71230</c:v>
                </c:pt>
                <c:pt idx="142461">
                  <c:v>71230.5</c:v>
                </c:pt>
                <c:pt idx="142462">
                  <c:v>71231</c:v>
                </c:pt>
                <c:pt idx="142463">
                  <c:v>71231.5</c:v>
                </c:pt>
                <c:pt idx="142464">
                  <c:v>71232</c:v>
                </c:pt>
                <c:pt idx="142465">
                  <c:v>71232.5</c:v>
                </c:pt>
                <c:pt idx="142466">
                  <c:v>71233</c:v>
                </c:pt>
                <c:pt idx="142467">
                  <c:v>71233.5</c:v>
                </c:pt>
                <c:pt idx="142468">
                  <c:v>71234</c:v>
                </c:pt>
                <c:pt idx="142469">
                  <c:v>71234.5</c:v>
                </c:pt>
                <c:pt idx="142470">
                  <c:v>71235</c:v>
                </c:pt>
                <c:pt idx="142471">
                  <c:v>71235.5</c:v>
                </c:pt>
                <c:pt idx="142472">
                  <c:v>71236</c:v>
                </c:pt>
                <c:pt idx="142473">
                  <c:v>71236.5</c:v>
                </c:pt>
                <c:pt idx="142474">
                  <c:v>71237</c:v>
                </c:pt>
                <c:pt idx="142475">
                  <c:v>71237.5</c:v>
                </c:pt>
                <c:pt idx="142476">
                  <c:v>71238</c:v>
                </c:pt>
                <c:pt idx="142477">
                  <c:v>71238.5</c:v>
                </c:pt>
                <c:pt idx="142478">
                  <c:v>71239</c:v>
                </c:pt>
                <c:pt idx="142479">
                  <c:v>71239.5</c:v>
                </c:pt>
                <c:pt idx="142480">
                  <c:v>71240</c:v>
                </c:pt>
                <c:pt idx="142481">
                  <c:v>71240.5</c:v>
                </c:pt>
                <c:pt idx="142482">
                  <c:v>71241</c:v>
                </c:pt>
                <c:pt idx="142483">
                  <c:v>71241.5</c:v>
                </c:pt>
                <c:pt idx="142484">
                  <c:v>71242</c:v>
                </c:pt>
                <c:pt idx="142485">
                  <c:v>71242.5</c:v>
                </c:pt>
                <c:pt idx="142486">
                  <c:v>71243</c:v>
                </c:pt>
                <c:pt idx="142487">
                  <c:v>71243.5</c:v>
                </c:pt>
                <c:pt idx="142488">
                  <c:v>71244</c:v>
                </c:pt>
                <c:pt idx="142489">
                  <c:v>71244.5</c:v>
                </c:pt>
                <c:pt idx="142490">
                  <c:v>71245</c:v>
                </c:pt>
                <c:pt idx="142491">
                  <c:v>71245.5</c:v>
                </c:pt>
                <c:pt idx="142492">
                  <c:v>71246</c:v>
                </c:pt>
                <c:pt idx="142493">
                  <c:v>71246.5</c:v>
                </c:pt>
                <c:pt idx="142494">
                  <c:v>71247</c:v>
                </c:pt>
                <c:pt idx="142495">
                  <c:v>71247.5</c:v>
                </c:pt>
                <c:pt idx="142496">
                  <c:v>71248</c:v>
                </c:pt>
                <c:pt idx="142497">
                  <c:v>71248.5</c:v>
                </c:pt>
                <c:pt idx="142498">
                  <c:v>71249</c:v>
                </c:pt>
                <c:pt idx="142499">
                  <c:v>71249.5</c:v>
                </c:pt>
                <c:pt idx="142500">
                  <c:v>71250</c:v>
                </c:pt>
                <c:pt idx="142501">
                  <c:v>71250.5</c:v>
                </c:pt>
                <c:pt idx="142502">
                  <c:v>71251</c:v>
                </c:pt>
                <c:pt idx="142503">
                  <c:v>71251.5</c:v>
                </c:pt>
                <c:pt idx="142504">
                  <c:v>71252</c:v>
                </c:pt>
                <c:pt idx="142505">
                  <c:v>71252.5</c:v>
                </c:pt>
                <c:pt idx="142506">
                  <c:v>71253</c:v>
                </c:pt>
                <c:pt idx="142507">
                  <c:v>71253.5</c:v>
                </c:pt>
                <c:pt idx="142508">
                  <c:v>71254</c:v>
                </c:pt>
                <c:pt idx="142509">
                  <c:v>71254.5</c:v>
                </c:pt>
                <c:pt idx="142510">
                  <c:v>71255</c:v>
                </c:pt>
                <c:pt idx="142511">
                  <c:v>71255.5</c:v>
                </c:pt>
                <c:pt idx="142512">
                  <c:v>71256</c:v>
                </c:pt>
                <c:pt idx="142513">
                  <c:v>71256.5</c:v>
                </c:pt>
                <c:pt idx="142514">
                  <c:v>71257</c:v>
                </c:pt>
                <c:pt idx="142515">
                  <c:v>71257.5</c:v>
                </c:pt>
                <c:pt idx="142516">
                  <c:v>71258</c:v>
                </c:pt>
                <c:pt idx="142517">
                  <c:v>71258.5</c:v>
                </c:pt>
                <c:pt idx="142518">
                  <c:v>71259</c:v>
                </c:pt>
                <c:pt idx="142519">
                  <c:v>71259.5</c:v>
                </c:pt>
                <c:pt idx="142520">
                  <c:v>71260</c:v>
                </c:pt>
                <c:pt idx="142521">
                  <c:v>71260.5</c:v>
                </c:pt>
                <c:pt idx="142522">
                  <c:v>71261</c:v>
                </c:pt>
                <c:pt idx="142523">
                  <c:v>71261.5</c:v>
                </c:pt>
                <c:pt idx="142524">
                  <c:v>71262</c:v>
                </c:pt>
                <c:pt idx="142525">
                  <c:v>71262.5</c:v>
                </c:pt>
                <c:pt idx="142526">
                  <c:v>71263</c:v>
                </c:pt>
                <c:pt idx="142527">
                  <c:v>71263.5</c:v>
                </c:pt>
                <c:pt idx="142528">
                  <c:v>71264</c:v>
                </c:pt>
                <c:pt idx="142529">
                  <c:v>71264.5</c:v>
                </c:pt>
                <c:pt idx="142530">
                  <c:v>71265</c:v>
                </c:pt>
                <c:pt idx="142531">
                  <c:v>71265.5</c:v>
                </c:pt>
                <c:pt idx="142532">
                  <c:v>71266</c:v>
                </c:pt>
                <c:pt idx="142533">
                  <c:v>71266.5</c:v>
                </c:pt>
                <c:pt idx="142534">
                  <c:v>71267</c:v>
                </c:pt>
                <c:pt idx="142535">
                  <c:v>71267.5</c:v>
                </c:pt>
                <c:pt idx="142536">
                  <c:v>71268</c:v>
                </c:pt>
                <c:pt idx="142537">
                  <c:v>71268.5</c:v>
                </c:pt>
                <c:pt idx="142538">
                  <c:v>71269</c:v>
                </c:pt>
                <c:pt idx="142539">
                  <c:v>71269.5</c:v>
                </c:pt>
                <c:pt idx="142540">
                  <c:v>71270</c:v>
                </c:pt>
                <c:pt idx="142541">
                  <c:v>71270.5</c:v>
                </c:pt>
                <c:pt idx="142542">
                  <c:v>71271</c:v>
                </c:pt>
                <c:pt idx="142543">
                  <c:v>71271.5</c:v>
                </c:pt>
                <c:pt idx="142544">
                  <c:v>71272</c:v>
                </c:pt>
                <c:pt idx="142545">
                  <c:v>71272.5</c:v>
                </c:pt>
                <c:pt idx="142546">
                  <c:v>71273</c:v>
                </c:pt>
                <c:pt idx="142547">
                  <c:v>71273.5</c:v>
                </c:pt>
                <c:pt idx="142548">
                  <c:v>71274</c:v>
                </c:pt>
                <c:pt idx="142549">
                  <c:v>71274.5</c:v>
                </c:pt>
                <c:pt idx="142550">
                  <c:v>71275</c:v>
                </c:pt>
                <c:pt idx="142551">
                  <c:v>71275.5</c:v>
                </c:pt>
                <c:pt idx="142552">
                  <c:v>71276</c:v>
                </c:pt>
                <c:pt idx="142553">
                  <c:v>71276.5</c:v>
                </c:pt>
                <c:pt idx="142554">
                  <c:v>71277</c:v>
                </c:pt>
                <c:pt idx="142555">
                  <c:v>71277.5</c:v>
                </c:pt>
                <c:pt idx="142556">
                  <c:v>71278</c:v>
                </c:pt>
                <c:pt idx="142557">
                  <c:v>71278.5</c:v>
                </c:pt>
                <c:pt idx="142558">
                  <c:v>71279</c:v>
                </c:pt>
                <c:pt idx="142559">
                  <c:v>71279.5</c:v>
                </c:pt>
                <c:pt idx="142560">
                  <c:v>71280</c:v>
                </c:pt>
                <c:pt idx="142561">
                  <c:v>71280.5</c:v>
                </c:pt>
                <c:pt idx="142562">
                  <c:v>71281</c:v>
                </c:pt>
                <c:pt idx="142563">
                  <c:v>71281.5</c:v>
                </c:pt>
                <c:pt idx="142564">
                  <c:v>71282</c:v>
                </c:pt>
                <c:pt idx="142565">
                  <c:v>71282.5</c:v>
                </c:pt>
                <c:pt idx="142566">
                  <c:v>71283</c:v>
                </c:pt>
                <c:pt idx="142567">
                  <c:v>71283.5</c:v>
                </c:pt>
                <c:pt idx="142568">
                  <c:v>71284</c:v>
                </c:pt>
                <c:pt idx="142569">
                  <c:v>71284.5</c:v>
                </c:pt>
                <c:pt idx="142570">
                  <c:v>71285</c:v>
                </c:pt>
                <c:pt idx="142571">
                  <c:v>71285.5</c:v>
                </c:pt>
                <c:pt idx="142572">
                  <c:v>71286</c:v>
                </c:pt>
                <c:pt idx="142573">
                  <c:v>71286.5</c:v>
                </c:pt>
                <c:pt idx="142574">
                  <c:v>71287</c:v>
                </c:pt>
                <c:pt idx="142575">
                  <c:v>71287.5</c:v>
                </c:pt>
                <c:pt idx="142576">
                  <c:v>71288</c:v>
                </c:pt>
                <c:pt idx="142577">
                  <c:v>71288.5</c:v>
                </c:pt>
                <c:pt idx="142578">
                  <c:v>71289</c:v>
                </c:pt>
                <c:pt idx="142579">
                  <c:v>71289.5</c:v>
                </c:pt>
                <c:pt idx="142580">
                  <c:v>71290</c:v>
                </c:pt>
                <c:pt idx="142581">
                  <c:v>71290.5</c:v>
                </c:pt>
                <c:pt idx="142582">
                  <c:v>71291</c:v>
                </c:pt>
                <c:pt idx="142583">
                  <c:v>71291.5</c:v>
                </c:pt>
                <c:pt idx="142584">
                  <c:v>71292</c:v>
                </c:pt>
                <c:pt idx="142585">
                  <c:v>71292.5</c:v>
                </c:pt>
                <c:pt idx="142586">
                  <c:v>71293</c:v>
                </c:pt>
                <c:pt idx="142587">
                  <c:v>71293.5</c:v>
                </c:pt>
                <c:pt idx="142588">
                  <c:v>71294</c:v>
                </c:pt>
                <c:pt idx="142589">
                  <c:v>71294.5</c:v>
                </c:pt>
                <c:pt idx="142590">
                  <c:v>71295</c:v>
                </c:pt>
                <c:pt idx="142591">
                  <c:v>71295.5</c:v>
                </c:pt>
                <c:pt idx="142592">
                  <c:v>71296</c:v>
                </c:pt>
                <c:pt idx="142593">
                  <c:v>71296.5</c:v>
                </c:pt>
                <c:pt idx="142594">
                  <c:v>71297</c:v>
                </c:pt>
                <c:pt idx="142595">
                  <c:v>71297.5</c:v>
                </c:pt>
                <c:pt idx="142596">
                  <c:v>71298</c:v>
                </c:pt>
                <c:pt idx="142597">
                  <c:v>71298.5</c:v>
                </c:pt>
                <c:pt idx="142598">
                  <c:v>71299</c:v>
                </c:pt>
                <c:pt idx="142599">
                  <c:v>71299.5</c:v>
                </c:pt>
                <c:pt idx="142600">
                  <c:v>71300</c:v>
                </c:pt>
                <c:pt idx="142601">
                  <c:v>71300.5</c:v>
                </c:pt>
                <c:pt idx="142602">
                  <c:v>71301</c:v>
                </c:pt>
                <c:pt idx="142603">
                  <c:v>71301.5</c:v>
                </c:pt>
                <c:pt idx="142604">
                  <c:v>71302</c:v>
                </c:pt>
                <c:pt idx="142605">
                  <c:v>71302.5</c:v>
                </c:pt>
                <c:pt idx="142606">
                  <c:v>71303</c:v>
                </c:pt>
                <c:pt idx="142607">
                  <c:v>71303.5</c:v>
                </c:pt>
                <c:pt idx="142608">
                  <c:v>71304</c:v>
                </c:pt>
                <c:pt idx="142609">
                  <c:v>71304.5</c:v>
                </c:pt>
                <c:pt idx="142610">
                  <c:v>71305</c:v>
                </c:pt>
                <c:pt idx="142611">
                  <c:v>71305.5</c:v>
                </c:pt>
                <c:pt idx="142612">
                  <c:v>71306</c:v>
                </c:pt>
                <c:pt idx="142613">
                  <c:v>71306.5</c:v>
                </c:pt>
                <c:pt idx="142614">
                  <c:v>71307</c:v>
                </c:pt>
                <c:pt idx="142615">
                  <c:v>71307.5</c:v>
                </c:pt>
                <c:pt idx="142616">
                  <c:v>71308</c:v>
                </c:pt>
                <c:pt idx="142617">
                  <c:v>71308.5</c:v>
                </c:pt>
                <c:pt idx="142618">
                  <c:v>71309</c:v>
                </c:pt>
                <c:pt idx="142619">
                  <c:v>71309.5</c:v>
                </c:pt>
                <c:pt idx="142620">
                  <c:v>71310</c:v>
                </c:pt>
                <c:pt idx="142621">
                  <c:v>71310.5</c:v>
                </c:pt>
                <c:pt idx="142622">
                  <c:v>71311</c:v>
                </c:pt>
                <c:pt idx="142623">
                  <c:v>71311.5</c:v>
                </c:pt>
                <c:pt idx="142624">
                  <c:v>71312</c:v>
                </c:pt>
                <c:pt idx="142625">
                  <c:v>71312.5</c:v>
                </c:pt>
                <c:pt idx="142626">
                  <c:v>71313</c:v>
                </c:pt>
                <c:pt idx="142627">
                  <c:v>71313.5</c:v>
                </c:pt>
                <c:pt idx="142628">
                  <c:v>71314</c:v>
                </c:pt>
                <c:pt idx="142629">
                  <c:v>71314.5</c:v>
                </c:pt>
                <c:pt idx="142630">
                  <c:v>71315</c:v>
                </c:pt>
                <c:pt idx="142631">
                  <c:v>71315.5</c:v>
                </c:pt>
                <c:pt idx="142632">
                  <c:v>71316</c:v>
                </c:pt>
                <c:pt idx="142633">
                  <c:v>71316.5</c:v>
                </c:pt>
                <c:pt idx="142634">
                  <c:v>71317</c:v>
                </c:pt>
                <c:pt idx="142635">
                  <c:v>71317.5</c:v>
                </c:pt>
                <c:pt idx="142636">
                  <c:v>71318</c:v>
                </c:pt>
                <c:pt idx="142637">
                  <c:v>71318.5</c:v>
                </c:pt>
                <c:pt idx="142638">
                  <c:v>71319</c:v>
                </c:pt>
                <c:pt idx="142639">
                  <c:v>71319.5</c:v>
                </c:pt>
                <c:pt idx="142640">
                  <c:v>71320</c:v>
                </c:pt>
                <c:pt idx="142641">
                  <c:v>71320.5</c:v>
                </c:pt>
                <c:pt idx="142642">
                  <c:v>71321</c:v>
                </c:pt>
                <c:pt idx="142643">
                  <c:v>71321.5</c:v>
                </c:pt>
                <c:pt idx="142644">
                  <c:v>71322</c:v>
                </c:pt>
                <c:pt idx="142645">
                  <c:v>71322.5</c:v>
                </c:pt>
                <c:pt idx="142646">
                  <c:v>71323</c:v>
                </c:pt>
                <c:pt idx="142647">
                  <c:v>71323.5</c:v>
                </c:pt>
                <c:pt idx="142648">
                  <c:v>71324</c:v>
                </c:pt>
                <c:pt idx="142649">
                  <c:v>71324.5</c:v>
                </c:pt>
                <c:pt idx="142650">
                  <c:v>71325</c:v>
                </c:pt>
                <c:pt idx="142651">
                  <c:v>71325.5</c:v>
                </c:pt>
                <c:pt idx="142652">
                  <c:v>71326</c:v>
                </c:pt>
                <c:pt idx="142653">
                  <c:v>71326.5</c:v>
                </c:pt>
                <c:pt idx="142654">
                  <c:v>71327</c:v>
                </c:pt>
                <c:pt idx="142655">
                  <c:v>71327.5</c:v>
                </c:pt>
                <c:pt idx="142656">
                  <c:v>71328</c:v>
                </c:pt>
                <c:pt idx="142657">
                  <c:v>71328.5</c:v>
                </c:pt>
                <c:pt idx="142658">
                  <c:v>71329</c:v>
                </c:pt>
                <c:pt idx="142659">
                  <c:v>71329.5</c:v>
                </c:pt>
                <c:pt idx="142660">
                  <c:v>71330</c:v>
                </c:pt>
                <c:pt idx="142661">
                  <c:v>71330.5</c:v>
                </c:pt>
                <c:pt idx="142662">
                  <c:v>71331</c:v>
                </c:pt>
                <c:pt idx="142663">
                  <c:v>71331.5</c:v>
                </c:pt>
                <c:pt idx="142664">
                  <c:v>71332</c:v>
                </c:pt>
                <c:pt idx="142665">
                  <c:v>71332.5</c:v>
                </c:pt>
                <c:pt idx="142666">
                  <c:v>71333</c:v>
                </c:pt>
                <c:pt idx="142667">
                  <c:v>71333.5</c:v>
                </c:pt>
                <c:pt idx="142668">
                  <c:v>71334</c:v>
                </c:pt>
                <c:pt idx="142669">
                  <c:v>71334.5</c:v>
                </c:pt>
                <c:pt idx="142670">
                  <c:v>71335</c:v>
                </c:pt>
                <c:pt idx="142671">
                  <c:v>71335.5</c:v>
                </c:pt>
                <c:pt idx="142672">
                  <c:v>71336</c:v>
                </c:pt>
                <c:pt idx="142673">
                  <c:v>71336.5</c:v>
                </c:pt>
                <c:pt idx="142674">
                  <c:v>71337</c:v>
                </c:pt>
                <c:pt idx="142675">
                  <c:v>71337.5</c:v>
                </c:pt>
                <c:pt idx="142676">
                  <c:v>71338</c:v>
                </c:pt>
                <c:pt idx="142677">
                  <c:v>71338.5</c:v>
                </c:pt>
                <c:pt idx="142678">
                  <c:v>71339</c:v>
                </c:pt>
                <c:pt idx="142679">
                  <c:v>71339.5</c:v>
                </c:pt>
                <c:pt idx="142680">
                  <c:v>71340</c:v>
                </c:pt>
                <c:pt idx="142681">
                  <c:v>71340.5</c:v>
                </c:pt>
                <c:pt idx="142682">
                  <c:v>71341</c:v>
                </c:pt>
                <c:pt idx="142683">
                  <c:v>71341.5</c:v>
                </c:pt>
                <c:pt idx="142684">
                  <c:v>71342</c:v>
                </c:pt>
                <c:pt idx="142685">
                  <c:v>71342.5</c:v>
                </c:pt>
                <c:pt idx="142686">
                  <c:v>71343</c:v>
                </c:pt>
                <c:pt idx="142687">
                  <c:v>71343.5</c:v>
                </c:pt>
                <c:pt idx="142688">
                  <c:v>71344</c:v>
                </c:pt>
                <c:pt idx="142689">
                  <c:v>71344.5</c:v>
                </c:pt>
                <c:pt idx="142690">
                  <c:v>71345</c:v>
                </c:pt>
                <c:pt idx="142691">
                  <c:v>71345.5</c:v>
                </c:pt>
                <c:pt idx="142692">
                  <c:v>71346</c:v>
                </c:pt>
                <c:pt idx="142693">
                  <c:v>71346.5</c:v>
                </c:pt>
                <c:pt idx="142694">
                  <c:v>71347</c:v>
                </c:pt>
                <c:pt idx="142695">
                  <c:v>71347.5</c:v>
                </c:pt>
                <c:pt idx="142696">
                  <c:v>71348</c:v>
                </c:pt>
                <c:pt idx="142697">
                  <c:v>71348.5</c:v>
                </c:pt>
                <c:pt idx="142698">
                  <c:v>71349</c:v>
                </c:pt>
                <c:pt idx="142699">
                  <c:v>71349.5</c:v>
                </c:pt>
                <c:pt idx="142700">
                  <c:v>71350</c:v>
                </c:pt>
                <c:pt idx="142701">
                  <c:v>71350.5</c:v>
                </c:pt>
                <c:pt idx="142702">
                  <c:v>71351</c:v>
                </c:pt>
                <c:pt idx="142703">
                  <c:v>71351.5</c:v>
                </c:pt>
                <c:pt idx="142704">
                  <c:v>71352</c:v>
                </c:pt>
                <c:pt idx="142705">
                  <c:v>71352.5</c:v>
                </c:pt>
                <c:pt idx="142706">
                  <c:v>71353</c:v>
                </c:pt>
                <c:pt idx="142707">
                  <c:v>71353.5</c:v>
                </c:pt>
                <c:pt idx="142708">
                  <c:v>71354</c:v>
                </c:pt>
                <c:pt idx="142709">
                  <c:v>71354.5</c:v>
                </c:pt>
                <c:pt idx="142710">
                  <c:v>71355</c:v>
                </c:pt>
                <c:pt idx="142711">
                  <c:v>71355.5</c:v>
                </c:pt>
                <c:pt idx="142712">
                  <c:v>71356</c:v>
                </c:pt>
                <c:pt idx="142713">
                  <c:v>71356.5</c:v>
                </c:pt>
                <c:pt idx="142714">
                  <c:v>71357</c:v>
                </c:pt>
                <c:pt idx="142715">
                  <c:v>71357.5</c:v>
                </c:pt>
                <c:pt idx="142716">
                  <c:v>71358</c:v>
                </c:pt>
                <c:pt idx="142717">
                  <c:v>71358.5</c:v>
                </c:pt>
                <c:pt idx="142718">
                  <c:v>71359</c:v>
                </c:pt>
                <c:pt idx="142719">
                  <c:v>71359.5</c:v>
                </c:pt>
                <c:pt idx="142720">
                  <c:v>71360</c:v>
                </c:pt>
                <c:pt idx="142721">
                  <c:v>71360.5</c:v>
                </c:pt>
                <c:pt idx="142722">
                  <c:v>71361</c:v>
                </c:pt>
                <c:pt idx="142723">
                  <c:v>71361.5</c:v>
                </c:pt>
                <c:pt idx="142724">
                  <c:v>71362</c:v>
                </c:pt>
                <c:pt idx="142725">
                  <c:v>71362.5</c:v>
                </c:pt>
                <c:pt idx="142726">
                  <c:v>71363</c:v>
                </c:pt>
                <c:pt idx="142727">
                  <c:v>71363.5</c:v>
                </c:pt>
                <c:pt idx="142728">
                  <c:v>71364</c:v>
                </c:pt>
                <c:pt idx="142729">
                  <c:v>71364.5</c:v>
                </c:pt>
                <c:pt idx="142730">
                  <c:v>71365</c:v>
                </c:pt>
                <c:pt idx="142731">
                  <c:v>71365.5</c:v>
                </c:pt>
                <c:pt idx="142732">
                  <c:v>71366</c:v>
                </c:pt>
                <c:pt idx="142733">
                  <c:v>71366.5</c:v>
                </c:pt>
                <c:pt idx="142734">
                  <c:v>71367</c:v>
                </c:pt>
                <c:pt idx="142735">
                  <c:v>71367.5</c:v>
                </c:pt>
                <c:pt idx="142736">
                  <c:v>71368</c:v>
                </c:pt>
                <c:pt idx="142737">
                  <c:v>71368.5</c:v>
                </c:pt>
                <c:pt idx="142738">
                  <c:v>71369</c:v>
                </c:pt>
                <c:pt idx="142739">
                  <c:v>71369.5</c:v>
                </c:pt>
                <c:pt idx="142740">
                  <c:v>71370</c:v>
                </c:pt>
                <c:pt idx="142741">
                  <c:v>71370.5</c:v>
                </c:pt>
                <c:pt idx="142742">
                  <c:v>71371</c:v>
                </c:pt>
                <c:pt idx="142743">
                  <c:v>71371.5</c:v>
                </c:pt>
                <c:pt idx="142744">
                  <c:v>71372</c:v>
                </c:pt>
                <c:pt idx="142745">
                  <c:v>71372.5</c:v>
                </c:pt>
                <c:pt idx="142746">
                  <c:v>71373</c:v>
                </c:pt>
                <c:pt idx="142747">
                  <c:v>71373.5</c:v>
                </c:pt>
                <c:pt idx="142748">
                  <c:v>71374</c:v>
                </c:pt>
                <c:pt idx="142749">
                  <c:v>71374.5</c:v>
                </c:pt>
                <c:pt idx="142750">
                  <c:v>71375</c:v>
                </c:pt>
                <c:pt idx="142751">
                  <c:v>71375.5</c:v>
                </c:pt>
                <c:pt idx="142752">
                  <c:v>71376</c:v>
                </c:pt>
                <c:pt idx="142753">
                  <c:v>71376.5</c:v>
                </c:pt>
                <c:pt idx="142754">
                  <c:v>71377</c:v>
                </c:pt>
                <c:pt idx="142755">
                  <c:v>71377.5</c:v>
                </c:pt>
                <c:pt idx="142756">
                  <c:v>71378</c:v>
                </c:pt>
                <c:pt idx="142757">
                  <c:v>71378.5</c:v>
                </c:pt>
                <c:pt idx="142758">
                  <c:v>71379</c:v>
                </c:pt>
                <c:pt idx="142759">
                  <c:v>71379.5</c:v>
                </c:pt>
                <c:pt idx="142760">
                  <c:v>71380</c:v>
                </c:pt>
                <c:pt idx="142761">
                  <c:v>71380.5</c:v>
                </c:pt>
                <c:pt idx="142762">
                  <c:v>71381</c:v>
                </c:pt>
                <c:pt idx="142763">
                  <c:v>71381.5</c:v>
                </c:pt>
                <c:pt idx="142764">
                  <c:v>71382</c:v>
                </c:pt>
                <c:pt idx="142765">
                  <c:v>71382.5</c:v>
                </c:pt>
                <c:pt idx="142766">
                  <c:v>71383</c:v>
                </c:pt>
                <c:pt idx="142767">
                  <c:v>71383.5</c:v>
                </c:pt>
                <c:pt idx="142768">
                  <c:v>71384</c:v>
                </c:pt>
                <c:pt idx="142769">
                  <c:v>71384.5</c:v>
                </c:pt>
                <c:pt idx="142770">
                  <c:v>71385</c:v>
                </c:pt>
                <c:pt idx="142771">
                  <c:v>71385.5</c:v>
                </c:pt>
                <c:pt idx="142772">
                  <c:v>71386</c:v>
                </c:pt>
                <c:pt idx="142773">
                  <c:v>71386.5</c:v>
                </c:pt>
                <c:pt idx="142774">
                  <c:v>71387</c:v>
                </c:pt>
                <c:pt idx="142775">
                  <c:v>71387.5</c:v>
                </c:pt>
                <c:pt idx="142776">
                  <c:v>71388</c:v>
                </c:pt>
                <c:pt idx="142777">
                  <c:v>71388.5</c:v>
                </c:pt>
                <c:pt idx="142778">
                  <c:v>71389</c:v>
                </c:pt>
                <c:pt idx="142779">
                  <c:v>71389.5</c:v>
                </c:pt>
                <c:pt idx="142780">
                  <c:v>71390</c:v>
                </c:pt>
                <c:pt idx="142781">
                  <c:v>71390.5</c:v>
                </c:pt>
                <c:pt idx="142782">
                  <c:v>71391</c:v>
                </c:pt>
                <c:pt idx="142783">
                  <c:v>71391.5</c:v>
                </c:pt>
                <c:pt idx="142784">
                  <c:v>71392</c:v>
                </c:pt>
                <c:pt idx="142785">
                  <c:v>71392.5</c:v>
                </c:pt>
                <c:pt idx="142786">
                  <c:v>71393</c:v>
                </c:pt>
                <c:pt idx="142787">
                  <c:v>71393.5</c:v>
                </c:pt>
                <c:pt idx="142788">
                  <c:v>71394</c:v>
                </c:pt>
                <c:pt idx="142789">
                  <c:v>71394.5</c:v>
                </c:pt>
                <c:pt idx="142790">
                  <c:v>71395</c:v>
                </c:pt>
                <c:pt idx="142791">
                  <c:v>71395.5</c:v>
                </c:pt>
                <c:pt idx="142792">
                  <c:v>71396</c:v>
                </c:pt>
                <c:pt idx="142793">
                  <c:v>71396.5</c:v>
                </c:pt>
                <c:pt idx="142794">
                  <c:v>71397</c:v>
                </c:pt>
                <c:pt idx="142795">
                  <c:v>71397.5</c:v>
                </c:pt>
                <c:pt idx="142796">
                  <c:v>71398</c:v>
                </c:pt>
                <c:pt idx="142797">
                  <c:v>71398.5</c:v>
                </c:pt>
                <c:pt idx="142798">
                  <c:v>71399</c:v>
                </c:pt>
                <c:pt idx="142799">
                  <c:v>71399.5</c:v>
                </c:pt>
                <c:pt idx="142800">
                  <c:v>71400</c:v>
                </c:pt>
                <c:pt idx="142801">
                  <c:v>71400.5</c:v>
                </c:pt>
                <c:pt idx="142802">
                  <c:v>71401</c:v>
                </c:pt>
                <c:pt idx="142803">
                  <c:v>71401.5</c:v>
                </c:pt>
                <c:pt idx="142804">
                  <c:v>71402</c:v>
                </c:pt>
                <c:pt idx="142805">
                  <c:v>71402.5</c:v>
                </c:pt>
                <c:pt idx="142806">
                  <c:v>71403</c:v>
                </c:pt>
                <c:pt idx="142807">
                  <c:v>71403.5</c:v>
                </c:pt>
                <c:pt idx="142808">
                  <c:v>71404</c:v>
                </c:pt>
                <c:pt idx="142809">
                  <c:v>71404.5</c:v>
                </c:pt>
                <c:pt idx="142810">
                  <c:v>71405</c:v>
                </c:pt>
                <c:pt idx="142811">
                  <c:v>71405.5</c:v>
                </c:pt>
                <c:pt idx="142812">
                  <c:v>71406</c:v>
                </c:pt>
                <c:pt idx="142813">
                  <c:v>71406.5</c:v>
                </c:pt>
                <c:pt idx="142814">
                  <c:v>71407</c:v>
                </c:pt>
                <c:pt idx="142815">
                  <c:v>71407.5</c:v>
                </c:pt>
                <c:pt idx="142816">
                  <c:v>71408</c:v>
                </c:pt>
                <c:pt idx="142817">
                  <c:v>71408.5</c:v>
                </c:pt>
                <c:pt idx="142818">
                  <c:v>71409</c:v>
                </c:pt>
                <c:pt idx="142819">
                  <c:v>71409.5</c:v>
                </c:pt>
                <c:pt idx="142820">
                  <c:v>71410</c:v>
                </c:pt>
                <c:pt idx="142821">
                  <c:v>71410.5</c:v>
                </c:pt>
                <c:pt idx="142822">
                  <c:v>71411</c:v>
                </c:pt>
                <c:pt idx="142823">
                  <c:v>71411.5</c:v>
                </c:pt>
                <c:pt idx="142824">
                  <c:v>71412</c:v>
                </c:pt>
                <c:pt idx="142825">
                  <c:v>71412.5</c:v>
                </c:pt>
                <c:pt idx="142826">
                  <c:v>71413</c:v>
                </c:pt>
                <c:pt idx="142827">
                  <c:v>71413.5</c:v>
                </c:pt>
                <c:pt idx="142828">
                  <c:v>71414</c:v>
                </c:pt>
                <c:pt idx="142829">
                  <c:v>71414.5</c:v>
                </c:pt>
                <c:pt idx="142830">
                  <c:v>71415</c:v>
                </c:pt>
                <c:pt idx="142831">
                  <c:v>71415.5</c:v>
                </c:pt>
                <c:pt idx="142832">
                  <c:v>71416</c:v>
                </c:pt>
                <c:pt idx="142833">
                  <c:v>71416.5</c:v>
                </c:pt>
                <c:pt idx="142834">
                  <c:v>71417</c:v>
                </c:pt>
                <c:pt idx="142835">
                  <c:v>71417.5</c:v>
                </c:pt>
                <c:pt idx="142836">
                  <c:v>71418</c:v>
                </c:pt>
                <c:pt idx="142837">
                  <c:v>71418.5</c:v>
                </c:pt>
                <c:pt idx="142838">
                  <c:v>71419</c:v>
                </c:pt>
                <c:pt idx="142839">
                  <c:v>71419.5</c:v>
                </c:pt>
                <c:pt idx="142840">
                  <c:v>71420</c:v>
                </c:pt>
                <c:pt idx="142841">
                  <c:v>71420.5</c:v>
                </c:pt>
                <c:pt idx="142842">
                  <c:v>71421</c:v>
                </c:pt>
                <c:pt idx="142843">
                  <c:v>71421.5</c:v>
                </c:pt>
                <c:pt idx="142844">
                  <c:v>71422</c:v>
                </c:pt>
                <c:pt idx="142845">
                  <c:v>71422.5</c:v>
                </c:pt>
                <c:pt idx="142846">
                  <c:v>71423</c:v>
                </c:pt>
                <c:pt idx="142847">
                  <c:v>71423.5</c:v>
                </c:pt>
                <c:pt idx="142848">
                  <c:v>71424</c:v>
                </c:pt>
                <c:pt idx="142849">
                  <c:v>71424.5</c:v>
                </c:pt>
                <c:pt idx="142850">
                  <c:v>71425</c:v>
                </c:pt>
                <c:pt idx="142851">
                  <c:v>71425.5</c:v>
                </c:pt>
                <c:pt idx="142852">
                  <c:v>71426</c:v>
                </c:pt>
                <c:pt idx="142853">
                  <c:v>71426.5</c:v>
                </c:pt>
                <c:pt idx="142854">
                  <c:v>71427</c:v>
                </c:pt>
                <c:pt idx="142855">
                  <c:v>71427.5</c:v>
                </c:pt>
                <c:pt idx="142856">
                  <c:v>71428</c:v>
                </c:pt>
                <c:pt idx="142857">
                  <c:v>71428.5</c:v>
                </c:pt>
                <c:pt idx="142858">
                  <c:v>71429</c:v>
                </c:pt>
                <c:pt idx="142859">
                  <c:v>71429.5</c:v>
                </c:pt>
                <c:pt idx="142860">
                  <c:v>71430</c:v>
                </c:pt>
                <c:pt idx="142861">
                  <c:v>71430.5</c:v>
                </c:pt>
                <c:pt idx="142862">
                  <c:v>71431</c:v>
                </c:pt>
                <c:pt idx="142863">
                  <c:v>71431.5</c:v>
                </c:pt>
                <c:pt idx="142864">
                  <c:v>71432</c:v>
                </c:pt>
                <c:pt idx="142865">
                  <c:v>71432.5</c:v>
                </c:pt>
                <c:pt idx="142866">
                  <c:v>71433</c:v>
                </c:pt>
                <c:pt idx="142867">
                  <c:v>71433.5</c:v>
                </c:pt>
                <c:pt idx="142868">
                  <c:v>71434</c:v>
                </c:pt>
                <c:pt idx="142869">
                  <c:v>71434.5</c:v>
                </c:pt>
                <c:pt idx="142870">
                  <c:v>71435</c:v>
                </c:pt>
                <c:pt idx="142871">
                  <c:v>71435.5</c:v>
                </c:pt>
                <c:pt idx="142872">
                  <c:v>71436</c:v>
                </c:pt>
                <c:pt idx="142873">
                  <c:v>71436.5</c:v>
                </c:pt>
                <c:pt idx="142874">
                  <c:v>71437</c:v>
                </c:pt>
                <c:pt idx="142875">
                  <c:v>71437.5</c:v>
                </c:pt>
                <c:pt idx="142876">
                  <c:v>71438</c:v>
                </c:pt>
                <c:pt idx="142877">
                  <c:v>71438.5</c:v>
                </c:pt>
                <c:pt idx="142878">
                  <c:v>71439</c:v>
                </c:pt>
                <c:pt idx="142879">
                  <c:v>71439.5</c:v>
                </c:pt>
                <c:pt idx="142880">
                  <c:v>71440</c:v>
                </c:pt>
                <c:pt idx="142881">
                  <c:v>71440.5</c:v>
                </c:pt>
                <c:pt idx="142882">
                  <c:v>71441</c:v>
                </c:pt>
                <c:pt idx="142883">
                  <c:v>71441.5</c:v>
                </c:pt>
                <c:pt idx="142884">
                  <c:v>71442</c:v>
                </c:pt>
                <c:pt idx="142885">
                  <c:v>71442.5</c:v>
                </c:pt>
                <c:pt idx="142886">
                  <c:v>71443</c:v>
                </c:pt>
                <c:pt idx="142887">
                  <c:v>71443.5</c:v>
                </c:pt>
                <c:pt idx="142888">
                  <c:v>71444</c:v>
                </c:pt>
                <c:pt idx="142889">
                  <c:v>71444.5</c:v>
                </c:pt>
                <c:pt idx="142890">
                  <c:v>71445</c:v>
                </c:pt>
                <c:pt idx="142891">
                  <c:v>71445.5</c:v>
                </c:pt>
                <c:pt idx="142892">
                  <c:v>71446</c:v>
                </c:pt>
                <c:pt idx="142893">
                  <c:v>71446.5</c:v>
                </c:pt>
                <c:pt idx="142894">
                  <c:v>71447</c:v>
                </c:pt>
                <c:pt idx="142895">
                  <c:v>71447.5</c:v>
                </c:pt>
                <c:pt idx="142896">
                  <c:v>71448</c:v>
                </c:pt>
                <c:pt idx="142897">
                  <c:v>71448.5</c:v>
                </c:pt>
                <c:pt idx="142898">
                  <c:v>71449</c:v>
                </c:pt>
                <c:pt idx="142899">
                  <c:v>71449.5</c:v>
                </c:pt>
                <c:pt idx="142900">
                  <c:v>71450</c:v>
                </c:pt>
                <c:pt idx="142901">
                  <c:v>71450.5</c:v>
                </c:pt>
                <c:pt idx="142902">
                  <c:v>71451</c:v>
                </c:pt>
                <c:pt idx="142903">
                  <c:v>71451.5</c:v>
                </c:pt>
                <c:pt idx="142904">
                  <c:v>71452</c:v>
                </c:pt>
                <c:pt idx="142905">
                  <c:v>71452.5</c:v>
                </c:pt>
                <c:pt idx="142906">
                  <c:v>71453</c:v>
                </c:pt>
                <c:pt idx="142907">
                  <c:v>71453.5</c:v>
                </c:pt>
                <c:pt idx="142908">
                  <c:v>71454</c:v>
                </c:pt>
                <c:pt idx="142909">
                  <c:v>71454.5</c:v>
                </c:pt>
                <c:pt idx="142910">
                  <c:v>71455</c:v>
                </c:pt>
                <c:pt idx="142911">
                  <c:v>71455.5</c:v>
                </c:pt>
                <c:pt idx="142912">
                  <c:v>71456</c:v>
                </c:pt>
                <c:pt idx="142913">
                  <c:v>71456.5</c:v>
                </c:pt>
                <c:pt idx="142914">
                  <c:v>71457</c:v>
                </c:pt>
                <c:pt idx="142915">
                  <c:v>71457.5</c:v>
                </c:pt>
                <c:pt idx="142916">
                  <c:v>71458</c:v>
                </c:pt>
                <c:pt idx="142917">
                  <c:v>71458.5</c:v>
                </c:pt>
                <c:pt idx="142918">
                  <c:v>71459</c:v>
                </c:pt>
                <c:pt idx="142919">
                  <c:v>71459.5</c:v>
                </c:pt>
                <c:pt idx="142920">
                  <c:v>71460</c:v>
                </c:pt>
                <c:pt idx="142921">
                  <c:v>71460.5</c:v>
                </c:pt>
                <c:pt idx="142922">
                  <c:v>71461</c:v>
                </c:pt>
                <c:pt idx="142923">
                  <c:v>71461.5</c:v>
                </c:pt>
                <c:pt idx="142924">
                  <c:v>71462</c:v>
                </c:pt>
                <c:pt idx="142925">
                  <c:v>71462.5</c:v>
                </c:pt>
                <c:pt idx="142926">
                  <c:v>71463</c:v>
                </c:pt>
                <c:pt idx="142927">
                  <c:v>71463.5</c:v>
                </c:pt>
                <c:pt idx="142928">
                  <c:v>71464</c:v>
                </c:pt>
                <c:pt idx="142929">
                  <c:v>71464.5</c:v>
                </c:pt>
                <c:pt idx="142930">
                  <c:v>71465</c:v>
                </c:pt>
                <c:pt idx="142931">
                  <c:v>71465.5</c:v>
                </c:pt>
                <c:pt idx="142932">
                  <c:v>71466</c:v>
                </c:pt>
                <c:pt idx="142933">
                  <c:v>71466.5</c:v>
                </c:pt>
                <c:pt idx="142934">
                  <c:v>71467</c:v>
                </c:pt>
                <c:pt idx="142935">
                  <c:v>71467.5</c:v>
                </c:pt>
                <c:pt idx="142936">
                  <c:v>71468</c:v>
                </c:pt>
                <c:pt idx="142937">
                  <c:v>71468.5</c:v>
                </c:pt>
                <c:pt idx="142938">
                  <c:v>71469</c:v>
                </c:pt>
                <c:pt idx="142939">
                  <c:v>71469.5</c:v>
                </c:pt>
                <c:pt idx="142940">
                  <c:v>71470</c:v>
                </c:pt>
                <c:pt idx="142941">
                  <c:v>71470.5</c:v>
                </c:pt>
                <c:pt idx="142942">
                  <c:v>71471</c:v>
                </c:pt>
                <c:pt idx="142943">
                  <c:v>71471.5</c:v>
                </c:pt>
                <c:pt idx="142944">
                  <c:v>71472</c:v>
                </c:pt>
                <c:pt idx="142945">
                  <c:v>71472.5</c:v>
                </c:pt>
                <c:pt idx="142946">
                  <c:v>71473</c:v>
                </c:pt>
                <c:pt idx="142947">
                  <c:v>71473.5</c:v>
                </c:pt>
                <c:pt idx="142948">
                  <c:v>71474</c:v>
                </c:pt>
                <c:pt idx="142949">
                  <c:v>71474.5</c:v>
                </c:pt>
                <c:pt idx="142950">
                  <c:v>71475</c:v>
                </c:pt>
                <c:pt idx="142951">
                  <c:v>71475.5</c:v>
                </c:pt>
                <c:pt idx="142952">
                  <c:v>71476</c:v>
                </c:pt>
                <c:pt idx="142953">
                  <c:v>71476.5</c:v>
                </c:pt>
                <c:pt idx="142954">
                  <c:v>71477</c:v>
                </c:pt>
                <c:pt idx="142955">
                  <c:v>71477.5</c:v>
                </c:pt>
                <c:pt idx="142956">
                  <c:v>71478</c:v>
                </c:pt>
                <c:pt idx="142957">
                  <c:v>71478.5</c:v>
                </c:pt>
                <c:pt idx="142958">
                  <c:v>71479</c:v>
                </c:pt>
                <c:pt idx="142959">
                  <c:v>71479.5</c:v>
                </c:pt>
                <c:pt idx="142960">
                  <c:v>71480</c:v>
                </c:pt>
                <c:pt idx="142961">
                  <c:v>71480.5</c:v>
                </c:pt>
                <c:pt idx="142962">
                  <c:v>71481</c:v>
                </c:pt>
                <c:pt idx="142963">
                  <c:v>71481.5</c:v>
                </c:pt>
                <c:pt idx="142964">
                  <c:v>71482</c:v>
                </c:pt>
                <c:pt idx="142965">
                  <c:v>71482.5</c:v>
                </c:pt>
                <c:pt idx="142966">
                  <c:v>71483</c:v>
                </c:pt>
                <c:pt idx="142967">
                  <c:v>71483.5</c:v>
                </c:pt>
                <c:pt idx="142968">
                  <c:v>71484</c:v>
                </c:pt>
                <c:pt idx="142969">
                  <c:v>71484.5</c:v>
                </c:pt>
                <c:pt idx="142970">
                  <c:v>71485</c:v>
                </c:pt>
                <c:pt idx="142971">
                  <c:v>71485.5</c:v>
                </c:pt>
                <c:pt idx="142972">
                  <c:v>71486</c:v>
                </c:pt>
                <c:pt idx="142973">
                  <c:v>71486.5</c:v>
                </c:pt>
                <c:pt idx="142974">
                  <c:v>71487</c:v>
                </c:pt>
                <c:pt idx="142975">
                  <c:v>71487.5</c:v>
                </c:pt>
                <c:pt idx="142976">
                  <c:v>71488</c:v>
                </c:pt>
                <c:pt idx="142977">
                  <c:v>71488.5</c:v>
                </c:pt>
                <c:pt idx="142978">
                  <c:v>71489</c:v>
                </c:pt>
                <c:pt idx="142979">
                  <c:v>71489.5</c:v>
                </c:pt>
                <c:pt idx="142980">
                  <c:v>71490</c:v>
                </c:pt>
                <c:pt idx="142981">
                  <c:v>71490.5</c:v>
                </c:pt>
                <c:pt idx="142982">
                  <c:v>71491</c:v>
                </c:pt>
                <c:pt idx="142983">
                  <c:v>71491.5</c:v>
                </c:pt>
                <c:pt idx="142984">
                  <c:v>71492</c:v>
                </c:pt>
                <c:pt idx="142985">
                  <c:v>71492.5</c:v>
                </c:pt>
                <c:pt idx="142986">
                  <c:v>71493</c:v>
                </c:pt>
                <c:pt idx="142987">
                  <c:v>71493.5</c:v>
                </c:pt>
                <c:pt idx="142988">
                  <c:v>71494</c:v>
                </c:pt>
                <c:pt idx="142989">
                  <c:v>71494.5</c:v>
                </c:pt>
                <c:pt idx="142990">
                  <c:v>71495</c:v>
                </c:pt>
                <c:pt idx="142991">
                  <c:v>71495.5</c:v>
                </c:pt>
                <c:pt idx="142992">
                  <c:v>71496</c:v>
                </c:pt>
                <c:pt idx="142993">
                  <c:v>71496.5</c:v>
                </c:pt>
                <c:pt idx="142994">
                  <c:v>71497</c:v>
                </c:pt>
                <c:pt idx="142995">
                  <c:v>71497.5</c:v>
                </c:pt>
                <c:pt idx="142996">
                  <c:v>71498</c:v>
                </c:pt>
                <c:pt idx="142997">
                  <c:v>71498.5</c:v>
                </c:pt>
                <c:pt idx="142998">
                  <c:v>71499</c:v>
                </c:pt>
                <c:pt idx="142999">
                  <c:v>71499.5</c:v>
                </c:pt>
                <c:pt idx="143000">
                  <c:v>71500</c:v>
                </c:pt>
                <c:pt idx="143001">
                  <c:v>71500.5</c:v>
                </c:pt>
                <c:pt idx="143002">
                  <c:v>71501</c:v>
                </c:pt>
                <c:pt idx="143003">
                  <c:v>71501.5</c:v>
                </c:pt>
                <c:pt idx="143004">
                  <c:v>71502</c:v>
                </c:pt>
                <c:pt idx="143005">
                  <c:v>71502.5</c:v>
                </c:pt>
                <c:pt idx="143006">
                  <c:v>71503</c:v>
                </c:pt>
                <c:pt idx="143007">
                  <c:v>71503.5</c:v>
                </c:pt>
                <c:pt idx="143008">
                  <c:v>71504</c:v>
                </c:pt>
                <c:pt idx="143009">
                  <c:v>71504.5</c:v>
                </c:pt>
                <c:pt idx="143010">
                  <c:v>71505</c:v>
                </c:pt>
                <c:pt idx="143011">
                  <c:v>71505.5</c:v>
                </c:pt>
                <c:pt idx="143012">
                  <c:v>71506</c:v>
                </c:pt>
                <c:pt idx="143013">
                  <c:v>71506.5</c:v>
                </c:pt>
                <c:pt idx="143014">
                  <c:v>71507</c:v>
                </c:pt>
                <c:pt idx="143015">
                  <c:v>71507.5</c:v>
                </c:pt>
                <c:pt idx="143016">
                  <c:v>71508</c:v>
                </c:pt>
                <c:pt idx="143017">
                  <c:v>71508.5</c:v>
                </c:pt>
                <c:pt idx="143018">
                  <c:v>71509</c:v>
                </c:pt>
                <c:pt idx="143019">
                  <c:v>71509.5</c:v>
                </c:pt>
                <c:pt idx="143020">
                  <c:v>71510</c:v>
                </c:pt>
                <c:pt idx="143021">
                  <c:v>71510.5</c:v>
                </c:pt>
                <c:pt idx="143022">
                  <c:v>71511</c:v>
                </c:pt>
                <c:pt idx="143023">
                  <c:v>71511.5</c:v>
                </c:pt>
                <c:pt idx="143024">
                  <c:v>71512</c:v>
                </c:pt>
                <c:pt idx="143025">
                  <c:v>71512.5</c:v>
                </c:pt>
                <c:pt idx="143026">
                  <c:v>71513</c:v>
                </c:pt>
                <c:pt idx="143027">
                  <c:v>71513.5</c:v>
                </c:pt>
                <c:pt idx="143028">
                  <c:v>71514</c:v>
                </c:pt>
                <c:pt idx="143029">
                  <c:v>71514.5</c:v>
                </c:pt>
                <c:pt idx="143030">
                  <c:v>71515</c:v>
                </c:pt>
                <c:pt idx="143031">
                  <c:v>71515.5</c:v>
                </c:pt>
                <c:pt idx="143032">
                  <c:v>71516</c:v>
                </c:pt>
                <c:pt idx="143033">
                  <c:v>71516.5</c:v>
                </c:pt>
                <c:pt idx="143034">
                  <c:v>71517</c:v>
                </c:pt>
                <c:pt idx="143035">
                  <c:v>71517.5</c:v>
                </c:pt>
                <c:pt idx="143036">
                  <c:v>71518</c:v>
                </c:pt>
                <c:pt idx="143037">
                  <c:v>71518.5</c:v>
                </c:pt>
                <c:pt idx="143038">
                  <c:v>71519</c:v>
                </c:pt>
                <c:pt idx="143039">
                  <c:v>71519.5</c:v>
                </c:pt>
                <c:pt idx="143040">
                  <c:v>71520</c:v>
                </c:pt>
                <c:pt idx="143041">
                  <c:v>71520.5</c:v>
                </c:pt>
                <c:pt idx="143042">
                  <c:v>71521</c:v>
                </c:pt>
                <c:pt idx="143043">
                  <c:v>71521.5</c:v>
                </c:pt>
                <c:pt idx="143044">
                  <c:v>71522</c:v>
                </c:pt>
                <c:pt idx="143045">
                  <c:v>71522.5</c:v>
                </c:pt>
                <c:pt idx="143046">
                  <c:v>71523</c:v>
                </c:pt>
                <c:pt idx="143047">
                  <c:v>71523.5</c:v>
                </c:pt>
                <c:pt idx="143048">
                  <c:v>71524</c:v>
                </c:pt>
                <c:pt idx="143049">
                  <c:v>71524.5</c:v>
                </c:pt>
                <c:pt idx="143050">
                  <c:v>71525</c:v>
                </c:pt>
                <c:pt idx="143051">
                  <c:v>71525.5</c:v>
                </c:pt>
                <c:pt idx="143052">
                  <c:v>71526</c:v>
                </c:pt>
                <c:pt idx="143053">
                  <c:v>71526.5</c:v>
                </c:pt>
                <c:pt idx="143054">
                  <c:v>71527</c:v>
                </c:pt>
                <c:pt idx="143055">
                  <c:v>71527.5</c:v>
                </c:pt>
                <c:pt idx="143056">
                  <c:v>71528</c:v>
                </c:pt>
                <c:pt idx="143057">
                  <c:v>71528.5</c:v>
                </c:pt>
                <c:pt idx="143058">
                  <c:v>71529</c:v>
                </c:pt>
                <c:pt idx="143059">
                  <c:v>71529.5</c:v>
                </c:pt>
                <c:pt idx="143060">
                  <c:v>71530</c:v>
                </c:pt>
                <c:pt idx="143061">
                  <c:v>71530.5</c:v>
                </c:pt>
                <c:pt idx="143062">
                  <c:v>71531</c:v>
                </c:pt>
                <c:pt idx="143063">
                  <c:v>71531.5</c:v>
                </c:pt>
                <c:pt idx="143064">
                  <c:v>71532</c:v>
                </c:pt>
                <c:pt idx="143065">
                  <c:v>71532.5</c:v>
                </c:pt>
                <c:pt idx="143066">
                  <c:v>71533</c:v>
                </c:pt>
                <c:pt idx="143067">
                  <c:v>71533.5</c:v>
                </c:pt>
                <c:pt idx="143068">
                  <c:v>71534</c:v>
                </c:pt>
                <c:pt idx="143069">
                  <c:v>71534.5</c:v>
                </c:pt>
                <c:pt idx="143070">
                  <c:v>71535</c:v>
                </c:pt>
                <c:pt idx="143071">
                  <c:v>71535.5</c:v>
                </c:pt>
                <c:pt idx="143072">
                  <c:v>71536</c:v>
                </c:pt>
                <c:pt idx="143073">
                  <c:v>71536.5</c:v>
                </c:pt>
                <c:pt idx="143074">
                  <c:v>71537</c:v>
                </c:pt>
                <c:pt idx="143075">
                  <c:v>71537.5</c:v>
                </c:pt>
                <c:pt idx="143076">
                  <c:v>71538</c:v>
                </c:pt>
                <c:pt idx="143077">
                  <c:v>71538.5</c:v>
                </c:pt>
                <c:pt idx="143078">
                  <c:v>71539</c:v>
                </c:pt>
                <c:pt idx="143079">
                  <c:v>71539.5</c:v>
                </c:pt>
                <c:pt idx="143080">
                  <c:v>71540</c:v>
                </c:pt>
                <c:pt idx="143081">
                  <c:v>71540.5</c:v>
                </c:pt>
                <c:pt idx="143082">
                  <c:v>71541</c:v>
                </c:pt>
                <c:pt idx="143083">
                  <c:v>71541.5</c:v>
                </c:pt>
                <c:pt idx="143084">
                  <c:v>71542</c:v>
                </c:pt>
                <c:pt idx="143085">
                  <c:v>71542.5</c:v>
                </c:pt>
                <c:pt idx="143086">
                  <c:v>71543</c:v>
                </c:pt>
                <c:pt idx="143087">
                  <c:v>71543.5</c:v>
                </c:pt>
                <c:pt idx="143088">
                  <c:v>71544</c:v>
                </c:pt>
                <c:pt idx="143089">
                  <c:v>71544.5</c:v>
                </c:pt>
                <c:pt idx="143090">
                  <c:v>71545</c:v>
                </c:pt>
                <c:pt idx="143091">
                  <c:v>71545.5</c:v>
                </c:pt>
                <c:pt idx="143092">
                  <c:v>71546</c:v>
                </c:pt>
                <c:pt idx="143093">
                  <c:v>71546.5</c:v>
                </c:pt>
                <c:pt idx="143094">
                  <c:v>71547</c:v>
                </c:pt>
                <c:pt idx="143095">
                  <c:v>71547.5</c:v>
                </c:pt>
                <c:pt idx="143096">
                  <c:v>71548</c:v>
                </c:pt>
                <c:pt idx="143097">
                  <c:v>71548.5</c:v>
                </c:pt>
                <c:pt idx="143098">
                  <c:v>71549</c:v>
                </c:pt>
                <c:pt idx="143099">
                  <c:v>71549.5</c:v>
                </c:pt>
                <c:pt idx="143100">
                  <c:v>71550</c:v>
                </c:pt>
                <c:pt idx="143101">
                  <c:v>71550.5</c:v>
                </c:pt>
                <c:pt idx="143102">
                  <c:v>71551</c:v>
                </c:pt>
                <c:pt idx="143103">
                  <c:v>71551.5</c:v>
                </c:pt>
                <c:pt idx="143104">
                  <c:v>71552</c:v>
                </c:pt>
                <c:pt idx="143105">
                  <c:v>71552.5</c:v>
                </c:pt>
                <c:pt idx="143106">
                  <c:v>71553</c:v>
                </c:pt>
                <c:pt idx="143107">
                  <c:v>71553.5</c:v>
                </c:pt>
                <c:pt idx="143108">
                  <c:v>71554</c:v>
                </c:pt>
                <c:pt idx="143109">
                  <c:v>71554.5</c:v>
                </c:pt>
                <c:pt idx="143110">
                  <c:v>71555</c:v>
                </c:pt>
                <c:pt idx="143111">
                  <c:v>71555.5</c:v>
                </c:pt>
                <c:pt idx="143112">
                  <c:v>71556</c:v>
                </c:pt>
                <c:pt idx="143113">
                  <c:v>71556.5</c:v>
                </c:pt>
                <c:pt idx="143114">
                  <c:v>71557</c:v>
                </c:pt>
                <c:pt idx="143115">
                  <c:v>71557.5</c:v>
                </c:pt>
                <c:pt idx="143116">
                  <c:v>71558</c:v>
                </c:pt>
                <c:pt idx="143117">
                  <c:v>71558.5</c:v>
                </c:pt>
                <c:pt idx="143118">
                  <c:v>71559</c:v>
                </c:pt>
                <c:pt idx="143119">
                  <c:v>71559.5</c:v>
                </c:pt>
                <c:pt idx="143120">
                  <c:v>71560</c:v>
                </c:pt>
                <c:pt idx="143121">
                  <c:v>71560.5</c:v>
                </c:pt>
                <c:pt idx="143122">
                  <c:v>71561</c:v>
                </c:pt>
                <c:pt idx="143123">
                  <c:v>71561.5</c:v>
                </c:pt>
                <c:pt idx="143124">
                  <c:v>71562</c:v>
                </c:pt>
                <c:pt idx="143125">
                  <c:v>71562.5</c:v>
                </c:pt>
                <c:pt idx="143126">
                  <c:v>71563</c:v>
                </c:pt>
                <c:pt idx="143127">
                  <c:v>71563.5</c:v>
                </c:pt>
                <c:pt idx="143128">
                  <c:v>71564</c:v>
                </c:pt>
                <c:pt idx="143129">
                  <c:v>71564.5</c:v>
                </c:pt>
                <c:pt idx="143130">
                  <c:v>71565</c:v>
                </c:pt>
                <c:pt idx="143131">
                  <c:v>71565.5</c:v>
                </c:pt>
                <c:pt idx="143132">
                  <c:v>71566</c:v>
                </c:pt>
                <c:pt idx="143133">
                  <c:v>71566.5</c:v>
                </c:pt>
                <c:pt idx="143134">
                  <c:v>71567</c:v>
                </c:pt>
                <c:pt idx="143135">
                  <c:v>71567.5</c:v>
                </c:pt>
                <c:pt idx="143136">
                  <c:v>71568</c:v>
                </c:pt>
                <c:pt idx="143137">
                  <c:v>71568.5</c:v>
                </c:pt>
                <c:pt idx="143138">
                  <c:v>71569</c:v>
                </c:pt>
                <c:pt idx="143139">
                  <c:v>71569.5</c:v>
                </c:pt>
                <c:pt idx="143140">
                  <c:v>71570</c:v>
                </c:pt>
                <c:pt idx="143141">
                  <c:v>71570.5</c:v>
                </c:pt>
                <c:pt idx="143142">
                  <c:v>71571</c:v>
                </c:pt>
                <c:pt idx="143143">
                  <c:v>71571.5</c:v>
                </c:pt>
                <c:pt idx="143144">
                  <c:v>71572</c:v>
                </c:pt>
                <c:pt idx="143145">
                  <c:v>71572.5</c:v>
                </c:pt>
                <c:pt idx="143146">
                  <c:v>71573</c:v>
                </c:pt>
                <c:pt idx="143147">
                  <c:v>71573.5</c:v>
                </c:pt>
                <c:pt idx="143148">
                  <c:v>71574</c:v>
                </c:pt>
                <c:pt idx="143149">
                  <c:v>71574.5</c:v>
                </c:pt>
                <c:pt idx="143150">
                  <c:v>71575</c:v>
                </c:pt>
                <c:pt idx="143151">
                  <c:v>71575.5</c:v>
                </c:pt>
                <c:pt idx="143152">
                  <c:v>71576</c:v>
                </c:pt>
                <c:pt idx="143153">
                  <c:v>71576.5</c:v>
                </c:pt>
                <c:pt idx="143154">
                  <c:v>71577</c:v>
                </c:pt>
                <c:pt idx="143155">
                  <c:v>71577.5</c:v>
                </c:pt>
                <c:pt idx="143156">
                  <c:v>71578</c:v>
                </c:pt>
                <c:pt idx="143157">
                  <c:v>71578.5</c:v>
                </c:pt>
                <c:pt idx="143158">
                  <c:v>71579</c:v>
                </c:pt>
                <c:pt idx="143159">
                  <c:v>71579.5</c:v>
                </c:pt>
                <c:pt idx="143160">
                  <c:v>71580</c:v>
                </c:pt>
                <c:pt idx="143161">
                  <c:v>71580.5</c:v>
                </c:pt>
                <c:pt idx="143162">
                  <c:v>71581</c:v>
                </c:pt>
                <c:pt idx="143163">
                  <c:v>71581.5</c:v>
                </c:pt>
                <c:pt idx="143164">
                  <c:v>71582</c:v>
                </c:pt>
                <c:pt idx="143165">
                  <c:v>71582.5</c:v>
                </c:pt>
                <c:pt idx="143166">
                  <c:v>71583</c:v>
                </c:pt>
                <c:pt idx="143167">
                  <c:v>71583.5</c:v>
                </c:pt>
                <c:pt idx="143168">
                  <c:v>71584</c:v>
                </c:pt>
                <c:pt idx="143169">
                  <c:v>71584.5</c:v>
                </c:pt>
                <c:pt idx="143170">
                  <c:v>71585</c:v>
                </c:pt>
                <c:pt idx="143171">
                  <c:v>71585.5</c:v>
                </c:pt>
                <c:pt idx="143172">
                  <c:v>71586</c:v>
                </c:pt>
                <c:pt idx="143173">
                  <c:v>71586.5</c:v>
                </c:pt>
                <c:pt idx="143174">
                  <c:v>71587</c:v>
                </c:pt>
                <c:pt idx="143175">
                  <c:v>71587.5</c:v>
                </c:pt>
                <c:pt idx="143176">
                  <c:v>71588</c:v>
                </c:pt>
                <c:pt idx="143177">
                  <c:v>71588.5</c:v>
                </c:pt>
                <c:pt idx="143178">
                  <c:v>71589</c:v>
                </c:pt>
                <c:pt idx="143179">
                  <c:v>71589.5</c:v>
                </c:pt>
                <c:pt idx="143180">
                  <c:v>71590</c:v>
                </c:pt>
                <c:pt idx="143181">
                  <c:v>71590.5</c:v>
                </c:pt>
                <c:pt idx="143182">
                  <c:v>71591</c:v>
                </c:pt>
                <c:pt idx="143183">
                  <c:v>71591.5</c:v>
                </c:pt>
                <c:pt idx="143184">
                  <c:v>71592</c:v>
                </c:pt>
                <c:pt idx="143185">
                  <c:v>71592.5</c:v>
                </c:pt>
                <c:pt idx="143186">
                  <c:v>71593</c:v>
                </c:pt>
                <c:pt idx="143187">
                  <c:v>71593.5</c:v>
                </c:pt>
                <c:pt idx="143188">
                  <c:v>71594</c:v>
                </c:pt>
                <c:pt idx="143189">
                  <c:v>71594.5</c:v>
                </c:pt>
                <c:pt idx="143190">
                  <c:v>71595</c:v>
                </c:pt>
                <c:pt idx="143191">
                  <c:v>71595.5</c:v>
                </c:pt>
                <c:pt idx="143192">
                  <c:v>71596</c:v>
                </c:pt>
                <c:pt idx="143193">
                  <c:v>71596.5</c:v>
                </c:pt>
                <c:pt idx="143194">
                  <c:v>71597</c:v>
                </c:pt>
                <c:pt idx="143195">
                  <c:v>71597.5</c:v>
                </c:pt>
                <c:pt idx="143196">
                  <c:v>71598</c:v>
                </c:pt>
                <c:pt idx="143197">
                  <c:v>71598.5</c:v>
                </c:pt>
                <c:pt idx="143198">
                  <c:v>71599</c:v>
                </c:pt>
                <c:pt idx="143199">
                  <c:v>71599.5</c:v>
                </c:pt>
                <c:pt idx="143200">
                  <c:v>71600</c:v>
                </c:pt>
                <c:pt idx="143201">
                  <c:v>71600.5</c:v>
                </c:pt>
                <c:pt idx="143202">
                  <c:v>71601</c:v>
                </c:pt>
                <c:pt idx="143203">
                  <c:v>71601.5</c:v>
                </c:pt>
                <c:pt idx="143204">
                  <c:v>71602</c:v>
                </c:pt>
                <c:pt idx="143205">
                  <c:v>71602.5</c:v>
                </c:pt>
                <c:pt idx="143206">
                  <c:v>71603</c:v>
                </c:pt>
                <c:pt idx="143207">
                  <c:v>71603.5</c:v>
                </c:pt>
                <c:pt idx="143208">
                  <c:v>71604</c:v>
                </c:pt>
                <c:pt idx="143209">
                  <c:v>71604.5</c:v>
                </c:pt>
                <c:pt idx="143210">
                  <c:v>71605</c:v>
                </c:pt>
                <c:pt idx="143211">
                  <c:v>71605.5</c:v>
                </c:pt>
                <c:pt idx="143212">
                  <c:v>71606</c:v>
                </c:pt>
                <c:pt idx="143213">
                  <c:v>71606.5</c:v>
                </c:pt>
                <c:pt idx="143214">
                  <c:v>71607</c:v>
                </c:pt>
                <c:pt idx="143215">
                  <c:v>71607.5</c:v>
                </c:pt>
                <c:pt idx="143216">
                  <c:v>71608</c:v>
                </c:pt>
                <c:pt idx="143217">
                  <c:v>71608.5</c:v>
                </c:pt>
                <c:pt idx="143218">
                  <c:v>71609</c:v>
                </c:pt>
                <c:pt idx="143219">
                  <c:v>71609.5</c:v>
                </c:pt>
                <c:pt idx="143220">
                  <c:v>71610</c:v>
                </c:pt>
                <c:pt idx="143221">
                  <c:v>71610.5</c:v>
                </c:pt>
                <c:pt idx="143222">
                  <c:v>71611</c:v>
                </c:pt>
                <c:pt idx="143223">
                  <c:v>71611.5</c:v>
                </c:pt>
                <c:pt idx="143224">
                  <c:v>71612</c:v>
                </c:pt>
                <c:pt idx="143225">
                  <c:v>71612.5</c:v>
                </c:pt>
                <c:pt idx="143226">
                  <c:v>71613</c:v>
                </c:pt>
                <c:pt idx="143227">
                  <c:v>71613.5</c:v>
                </c:pt>
                <c:pt idx="143228">
                  <c:v>71614</c:v>
                </c:pt>
                <c:pt idx="143229">
                  <c:v>71614.5</c:v>
                </c:pt>
                <c:pt idx="143230">
                  <c:v>71615</c:v>
                </c:pt>
                <c:pt idx="143231">
                  <c:v>71615.5</c:v>
                </c:pt>
                <c:pt idx="143232">
                  <c:v>71616</c:v>
                </c:pt>
                <c:pt idx="143233">
                  <c:v>71616.5</c:v>
                </c:pt>
                <c:pt idx="143234">
                  <c:v>71617</c:v>
                </c:pt>
                <c:pt idx="143235">
                  <c:v>71617.5</c:v>
                </c:pt>
                <c:pt idx="143236">
                  <c:v>71618</c:v>
                </c:pt>
                <c:pt idx="143237">
                  <c:v>71618.5</c:v>
                </c:pt>
                <c:pt idx="143238">
                  <c:v>71619</c:v>
                </c:pt>
                <c:pt idx="143239">
                  <c:v>71619.5</c:v>
                </c:pt>
                <c:pt idx="143240">
                  <c:v>71620</c:v>
                </c:pt>
                <c:pt idx="143241">
                  <c:v>71620.5</c:v>
                </c:pt>
                <c:pt idx="143242">
                  <c:v>71621</c:v>
                </c:pt>
                <c:pt idx="143243">
                  <c:v>71621.5</c:v>
                </c:pt>
                <c:pt idx="143244">
                  <c:v>71622</c:v>
                </c:pt>
                <c:pt idx="143245">
                  <c:v>71622.5</c:v>
                </c:pt>
                <c:pt idx="143246">
                  <c:v>71623</c:v>
                </c:pt>
                <c:pt idx="143247">
                  <c:v>71623.5</c:v>
                </c:pt>
                <c:pt idx="143248">
                  <c:v>71624</c:v>
                </c:pt>
                <c:pt idx="143249">
                  <c:v>71624.5</c:v>
                </c:pt>
                <c:pt idx="143250">
                  <c:v>71625</c:v>
                </c:pt>
                <c:pt idx="143251">
                  <c:v>71625.5</c:v>
                </c:pt>
                <c:pt idx="143252">
                  <c:v>71626</c:v>
                </c:pt>
                <c:pt idx="143253">
                  <c:v>71626.5</c:v>
                </c:pt>
                <c:pt idx="143254">
                  <c:v>71627</c:v>
                </c:pt>
                <c:pt idx="143255">
                  <c:v>71627.5</c:v>
                </c:pt>
                <c:pt idx="143256">
                  <c:v>71628</c:v>
                </c:pt>
                <c:pt idx="143257">
                  <c:v>71628.5</c:v>
                </c:pt>
                <c:pt idx="143258">
                  <c:v>71629</c:v>
                </c:pt>
                <c:pt idx="143259">
                  <c:v>71629.5</c:v>
                </c:pt>
                <c:pt idx="143260">
                  <c:v>71630</c:v>
                </c:pt>
                <c:pt idx="143261">
                  <c:v>71630.5</c:v>
                </c:pt>
                <c:pt idx="143262">
                  <c:v>71631</c:v>
                </c:pt>
                <c:pt idx="143263">
                  <c:v>71631.5</c:v>
                </c:pt>
                <c:pt idx="143264">
                  <c:v>71632</c:v>
                </c:pt>
                <c:pt idx="143265">
                  <c:v>71632.5</c:v>
                </c:pt>
                <c:pt idx="143266">
                  <c:v>71633</c:v>
                </c:pt>
                <c:pt idx="143267">
                  <c:v>71633.5</c:v>
                </c:pt>
                <c:pt idx="143268">
                  <c:v>71634</c:v>
                </c:pt>
                <c:pt idx="143269">
                  <c:v>71634.5</c:v>
                </c:pt>
                <c:pt idx="143270">
                  <c:v>71635</c:v>
                </c:pt>
                <c:pt idx="143271">
                  <c:v>71635.5</c:v>
                </c:pt>
                <c:pt idx="143272">
                  <c:v>71636</c:v>
                </c:pt>
                <c:pt idx="143273">
                  <c:v>71636.5</c:v>
                </c:pt>
                <c:pt idx="143274">
                  <c:v>71637</c:v>
                </c:pt>
                <c:pt idx="143275">
                  <c:v>71637.5</c:v>
                </c:pt>
                <c:pt idx="143276">
                  <c:v>71638</c:v>
                </c:pt>
                <c:pt idx="143277">
                  <c:v>71638.5</c:v>
                </c:pt>
                <c:pt idx="143278">
                  <c:v>71639</c:v>
                </c:pt>
                <c:pt idx="143279">
                  <c:v>71639.5</c:v>
                </c:pt>
                <c:pt idx="143280">
                  <c:v>71640</c:v>
                </c:pt>
                <c:pt idx="143281">
                  <c:v>71640.5</c:v>
                </c:pt>
                <c:pt idx="143282">
                  <c:v>71641</c:v>
                </c:pt>
                <c:pt idx="143283">
                  <c:v>71641.5</c:v>
                </c:pt>
                <c:pt idx="143284">
                  <c:v>71642</c:v>
                </c:pt>
                <c:pt idx="143285">
                  <c:v>71642.5</c:v>
                </c:pt>
                <c:pt idx="143286">
                  <c:v>71643</c:v>
                </c:pt>
                <c:pt idx="143287">
                  <c:v>71643.5</c:v>
                </c:pt>
                <c:pt idx="143288">
                  <c:v>71644</c:v>
                </c:pt>
                <c:pt idx="143289">
                  <c:v>71644.5</c:v>
                </c:pt>
                <c:pt idx="143290">
                  <c:v>71645</c:v>
                </c:pt>
                <c:pt idx="143291">
                  <c:v>71645.5</c:v>
                </c:pt>
                <c:pt idx="143292">
                  <c:v>71646</c:v>
                </c:pt>
                <c:pt idx="143293">
                  <c:v>71646.5</c:v>
                </c:pt>
                <c:pt idx="143294">
                  <c:v>71647</c:v>
                </c:pt>
                <c:pt idx="143295">
                  <c:v>71647.5</c:v>
                </c:pt>
                <c:pt idx="143296">
                  <c:v>71648</c:v>
                </c:pt>
                <c:pt idx="143297">
                  <c:v>71648.5</c:v>
                </c:pt>
                <c:pt idx="143298">
                  <c:v>71649</c:v>
                </c:pt>
                <c:pt idx="143299">
                  <c:v>71649.5</c:v>
                </c:pt>
                <c:pt idx="143300">
                  <c:v>71650</c:v>
                </c:pt>
                <c:pt idx="143301">
                  <c:v>71650.5</c:v>
                </c:pt>
                <c:pt idx="143302">
                  <c:v>71651</c:v>
                </c:pt>
                <c:pt idx="143303">
                  <c:v>71651.5</c:v>
                </c:pt>
                <c:pt idx="143304">
                  <c:v>71652</c:v>
                </c:pt>
                <c:pt idx="143305">
                  <c:v>71652.5</c:v>
                </c:pt>
                <c:pt idx="143306">
                  <c:v>71653</c:v>
                </c:pt>
                <c:pt idx="143307">
                  <c:v>71653.5</c:v>
                </c:pt>
                <c:pt idx="143308">
                  <c:v>71654</c:v>
                </c:pt>
                <c:pt idx="143309">
                  <c:v>71654.5</c:v>
                </c:pt>
                <c:pt idx="143310">
                  <c:v>71655</c:v>
                </c:pt>
                <c:pt idx="143311">
                  <c:v>71655.5</c:v>
                </c:pt>
                <c:pt idx="143312">
                  <c:v>71656</c:v>
                </c:pt>
                <c:pt idx="143313">
                  <c:v>71656.5</c:v>
                </c:pt>
                <c:pt idx="143314">
                  <c:v>71657</c:v>
                </c:pt>
                <c:pt idx="143315">
                  <c:v>71657.5</c:v>
                </c:pt>
                <c:pt idx="143316">
                  <c:v>71658</c:v>
                </c:pt>
                <c:pt idx="143317">
                  <c:v>71658.5</c:v>
                </c:pt>
                <c:pt idx="143318">
                  <c:v>71659</c:v>
                </c:pt>
                <c:pt idx="143319">
                  <c:v>71659.5</c:v>
                </c:pt>
                <c:pt idx="143320">
                  <c:v>71660</c:v>
                </c:pt>
                <c:pt idx="143321">
                  <c:v>71660.5</c:v>
                </c:pt>
                <c:pt idx="143322">
                  <c:v>71661</c:v>
                </c:pt>
                <c:pt idx="143323">
                  <c:v>71661.5</c:v>
                </c:pt>
                <c:pt idx="143324">
                  <c:v>71662</c:v>
                </c:pt>
                <c:pt idx="143325">
                  <c:v>71662.5</c:v>
                </c:pt>
                <c:pt idx="143326">
                  <c:v>71663</c:v>
                </c:pt>
                <c:pt idx="143327">
                  <c:v>71663.5</c:v>
                </c:pt>
                <c:pt idx="143328">
                  <c:v>71664</c:v>
                </c:pt>
                <c:pt idx="143329">
                  <c:v>71664.5</c:v>
                </c:pt>
                <c:pt idx="143330">
                  <c:v>71665</c:v>
                </c:pt>
                <c:pt idx="143331">
                  <c:v>71665.5</c:v>
                </c:pt>
                <c:pt idx="143332">
                  <c:v>71666</c:v>
                </c:pt>
                <c:pt idx="143333">
                  <c:v>71666.5</c:v>
                </c:pt>
                <c:pt idx="143334">
                  <c:v>71667</c:v>
                </c:pt>
                <c:pt idx="143335">
                  <c:v>71667.5</c:v>
                </c:pt>
                <c:pt idx="143336">
                  <c:v>71668</c:v>
                </c:pt>
                <c:pt idx="143337">
                  <c:v>71668.5</c:v>
                </c:pt>
                <c:pt idx="143338">
                  <c:v>71669</c:v>
                </c:pt>
                <c:pt idx="143339">
                  <c:v>71669.5</c:v>
                </c:pt>
                <c:pt idx="143340">
                  <c:v>71670</c:v>
                </c:pt>
                <c:pt idx="143341">
                  <c:v>71670.5</c:v>
                </c:pt>
                <c:pt idx="143342">
                  <c:v>71671</c:v>
                </c:pt>
                <c:pt idx="143343">
                  <c:v>71671.5</c:v>
                </c:pt>
                <c:pt idx="143344">
                  <c:v>71672</c:v>
                </c:pt>
                <c:pt idx="143345">
                  <c:v>71672.5</c:v>
                </c:pt>
                <c:pt idx="143346">
                  <c:v>71673</c:v>
                </c:pt>
                <c:pt idx="143347">
                  <c:v>71673.5</c:v>
                </c:pt>
                <c:pt idx="143348">
                  <c:v>71674</c:v>
                </c:pt>
                <c:pt idx="143349">
                  <c:v>71674.5</c:v>
                </c:pt>
                <c:pt idx="143350">
                  <c:v>71675</c:v>
                </c:pt>
                <c:pt idx="143351">
                  <c:v>71675.5</c:v>
                </c:pt>
                <c:pt idx="143352">
                  <c:v>71676</c:v>
                </c:pt>
                <c:pt idx="143353">
                  <c:v>71676.5</c:v>
                </c:pt>
                <c:pt idx="143354">
                  <c:v>71677</c:v>
                </c:pt>
                <c:pt idx="143355">
                  <c:v>71677.5</c:v>
                </c:pt>
                <c:pt idx="143356">
                  <c:v>71678</c:v>
                </c:pt>
                <c:pt idx="143357">
                  <c:v>71678.5</c:v>
                </c:pt>
                <c:pt idx="143358">
                  <c:v>71679</c:v>
                </c:pt>
                <c:pt idx="143359">
                  <c:v>71679.5</c:v>
                </c:pt>
                <c:pt idx="143360">
                  <c:v>71680</c:v>
                </c:pt>
                <c:pt idx="143361">
                  <c:v>71680.5</c:v>
                </c:pt>
                <c:pt idx="143362">
                  <c:v>71681</c:v>
                </c:pt>
                <c:pt idx="143363">
                  <c:v>71681.5</c:v>
                </c:pt>
                <c:pt idx="143364">
                  <c:v>71682</c:v>
                </c:pt>
                <c:pt idx="143365">
                  <c:v>71682.5</c:v>
                </c:pt>
                <c:pt idx="143366">
                  <c:v>71683</c:v>
                </c:pt>
                <c:pt idx="143367">
                  <c:v>71683.5</c:v>
                </c:pt>
                <c:pt idx="143368">
                  <c:v>71684</c:v>
                </c:pt>
                <c:pt idx="143369">
                  <c:v>71684.5</c:v>
                </c:pt>
                <c:pt idx="143370">
                  <c:v>71685</c:v>
                </c:pt>
                <c:pt idx="143371">
                  <c:v>71685.5</c:v>
                </c:pt>
                <c:pt idx="143372">
                  <c:v>71686</c:v>
                </c:pt>
                <c:pt idx="143373">
                  <c:v>71686.5</c:v>
                </c:pt>
                <c:pt idx="143374">
                  <c:v>71687</c:v>
                </c:pt>
                <c:pt idx="143375">
                  <c:v>71687.5</c:v>
                </c:pt>
                <c:pt idx="143376">
                  <c:v>71688</c:v>
                </c:pt>
                <c:pt idx="143377">
                  <c:v>71688.5</c:v>
                </c:pt>
                <c:pt idx="143378">
                  <c:v>71689</c:v>
                </c:pt>
                <c:pt idx="143379">
                  <c:v>71689.5</c:v>
                </c:pt>
                <c:pt idx="143380">
                  <c:v>71690</c:v>
                </c:pt>
                <c:pt idx="143381">
                  <c:v>71690.5</c:v>
                </c:pt>
                <c:pt idx="143382">
                  <c:v>71691</c:v>
                </c:pt>
                <c:pt idx="143383">
                  <c:v>71691.5</c:v>
                </c:pt>
                <c:pt idx="143384">
                  <c:v>71692</c:v>
                </c:pt>
                <c:pt idx="143385">
                  <c:v>71692.5</c:v>
                </c:pt>
                <c:pt idx="143386">
                  <c:v>71693</c:v>
                </c:pt>
                <c:pt idx="143387">
                  <c:v>71693.5</c:v>
                </c:pt>
                <c:pt idx="143388">
                  <c:v>71694</c:v>
                </c:pt>
                <c:pt idx="143389">
                  <c:v>71694.5</c:v>
                </c:pt>
                <c:pt idx="143390">
                  <c:v>71695</c:v>
                </c:pt>
                <c:pt idx="143391">
                  <c:v>71695.5</c:v>
                </c:pt>
                <c:pt idx="143392">
                  <c:v>71696</c:v>
                </c:pt>
                <c:pt idx="143393">
                  <c:v>71696.5</c:v>
                </c:pt>
                <c:pt idx="143394">
                  <c:v>71697</c:v>
                </c:pt>
                <c:pt idx="143395">
                  <c:v>71697.5</c:v>
                </c:pt>
                <c:pt idx="143396">
                  <c:v>71698</c:v>
                </c:pt>
                <c:pt idx="143397">
                  <c:v>71698.5</c:v>
                </c:pt>
                <c:pt idx="143398">
                  <c:v>71699</c:v>
                </c:pt>
                <c:pt idx="143399">
                  <c:v>71699.5</c:v>
                </c:pt>
                <c:pt idx="143400">
                  <c:v>71700</c:v>
                </c:pt>
                <c:pt idx="143401">
                  <c:v>71700.5</c:v>
                </c:pt>
                <c:pt idx="143402">
                  <c:v>71701</c:v>
                </c:pt>
                <c:pt idx="143403">
                  <c:v>71701.5</c:v>
                </c:pt>
                <c:pt idx="143404">
                  <c:v>71702</c:v>
                </c:pt>
                <c:pt idx="143405">
                  <c:v>71702.5</c:v>
                </c:pt>
                <c:pt idx="143406">
                  <c:v>71703</c:v>
                </c:pt>
                <c:pt idx="143407">
                  <c:v>71703.5</c:v>
                </c:pt>
                <c:pt idx="143408">
                  <c:v>71704</c:v>
                </c:pt>
                <c:pt idx="143409">
                  <c:v>71704.5</c:v>
                </c:pt>
                <c:pt idx="143410">
                  <c:v>71705</c:v>
                </c:pt>
                <c:pt idx="143411">
                  <c:v>71705.5</c:v>
                </c:pt>
                <c:pt idx="143412">
                  <c:v>71706</c:v>
                </c:pt>
                <c:pt idx="143413">
                  <c:v>71706.5</c:v>
                </c:pt>
                <c:pt idx="143414">
                  <c:v>71707</c:v>
                </c:pt>
                <c:pt idx="143415">
                  <c:v>71707.5</c:v>
                </c:pt>
                <c:pt idx="143416">
                  <c:v>71708</c:v>
                </c:pt>
                <c:pt idx="143417">
                  <c:v>71708.5</c:v>
                </c:pt>
                <c:pt idx="143418">
                  <c:v>71709</c:v>
                </c:pt>
                <c:pt idx="143419">
                  <c:v>71709.5</c:v>
                </c:pt>
                <c:pt idx="143420">
                  <c:v>71710</c:v>
                </c:pt>
                <c:pt idx="143421">
                  <c:v>71710.5</c:v>
                </c:pt>
                <c:pt idx="143422">
                  <c:v>71711</c:v>
                </c:pt>
                <c:pt idx="143423">
                  <c:v>71711.5</c:v>
                </c:pt>
                <c:pt idx="143424">
                  <c:v>71712</c:v>
                </c:pt>
                <c:pt idx="143425">
                  <c:v>71712.5</c:v>
                </c:pt>
                <c:pt idx="143426">
                  <c:v>71713</c:v>
                </c:pt>
                <c:pt idx="143427">
                  <c:v>71713.5</c:v>
                </c:pt>
                <c:pt idx="143428">
                  <c:v>71714</c:v>
                </c:pt>
                <c:pt idx="143429">
                  <c:v>71714.5</c:v>
                </c:pt>
                <c:pt idx="143430">
                  <c:v>71715</c:v>
                </c:pt>
                <c:pt idx="143431">
                  <c:v>71715.5</c:v>
                </c:pt>
                <c:pt idx="143432">
                  <c:v>71716</c:v>
                </c:pt>
                <c:pt idx="143433">
                  <c:v>71716.5</c:v>
                </c:pt>
                <c:pt idx="143434">
                  <c:v>71717</c:v>
                </c:pt>
                <c:pt idx="143435">
                  <c:v>71717.5</c:v>
                </c:pt>
                <c:pt idx="143436">
                  <c:v>71718</c:v>
                </c:pt>
                <c:pt idx="143437">
                  <c:v>71718.5</c:v>
                </c:pt>
                <c:pt idx="143438">
                  <c:v>71719</c:v>
                </c:pt>
                <c:pt idx="143439">
                  <c:v>71719.5</c:v>
                </c:pt>
                <c:pt idx="143440">
                  <c:v>71720</c:v>
                </c:pt>
                <c:pt idx="143441">
                  <c:v>71720.5</c:v>
                </c:pt>
                <c:pt idx="143442">
                  <c:v>71721</c:v>
                </c:pt>
                <c:pt idx="143443">
                  <c:v>71721.5</c:v>
                </c:pt>
                <c:pt idx="143444">
                  <c:v>71722</c:v>
                </c:pt>
                <c:pt idx="143445">
                  <c:v>71722.5</c:v>
                </c:pt>
                <c:pt idx="143446">
                  <c:v>71723</c:v>
                </c:pt>
                <c:pt idx="143447">
                  <c:v>71723.5</c:v>
                </c:pt>
                <c:pt idx="143448">
                  <c:v>71724</c:v>
                </c:pt>
                <c:pt idx="143449">
                  <c:v>71724.5</c:v>
                </c:pt>
                <c:pt idx="143450">
                  <c:v>71725</c:v>
                </c:pt>
                <c:pt idx="143451">
                  <c:v>71725.5</c:v>
                </c:pt>
                <c:pt idx="143452">
                  <c:v>71726</c:v>
                </c:pt>
                <c:pt idx="143453">
                  <c:v>71726.5</c:v>
                </c:pt>
                <c:pt idx="143454">
                  <c:v>71727</c:v>
                </c:pt>
                <c:pt idx="143455">
                  <c:v>71727.5</c:v>
                </c:pt>
                <c:pt idx="143456">
                  <c:v>71728</c:v>
                </c:pt>
                <c:pt idx="143457">
                  <c:v>71728.5</c:v>
                </c:pt>
                <c:pt idx="143458">
                  <c:v>71729</c:v>
                </c:pt>
                <c:pt idx="143459">
                  <c:v>71729.5</c:v>
                </c:pt>
                <c:pt idx="143460">
                  <c:v>71730</c:v>
                </c:pt>
                <c:pt idx="143461">
                  <c:v>71730.5</c:v>
                </c:pt>
                <c:pt idx="143462">
                  <c:v>71731</c:v>
                </c:pt>
                <c:pt idx="143463">
                  <c:v>71731.5</c:v>
                </c:pt>
                <c:pt idx="143464">
                  <c:v>71732</c:v>
                </c:pt>
                <c:pt idx="143465">
                  <c:v>71732.5</c:v>
                </c:pt>
                <c:pt idx="143466">
                  <c:v>71733</c:v>
                </c:pt>
                <c:pt idx="143467">
                  <c:v>71733.5</c:v>
                </c:pt>
                <c:pt idx="143468">
                  <c:v>71734</c:v>
                </c:pt>
                <c:pt idx="143469">
                  <c:v>71734.5</c:v>
                </c:pt>
                <c:pt idx="143470">
                  <c:v>71735</c:v>
                </c:pt>
                <c:pt idx="143471">
                  <c:v>71735.5</c:v>
                </c:pt>
                <c:pt idx="143472">
                  <c:v>71736</c:v>
                </c:pt>
                <c:pt idx="143473">
                  <c:v>71736.5</c:v>
                </c:pt>
                <c:pt idx="143474">
                  <c:v>71737</c:v>
                </c:pt>
                <c:pt idx="143475">
                  <c:v>71737.5</c:v>
                </c:pt>
                <c:pt idx="143476">
                  <c:v>71738</c:v>
                </c:pt>
                <c:pt idx="143477">
                  <c:v>71738.5</c:v>
                </c:pt>
                <c:pt idx="143478">
                  <c:v>71739</c:v>
                </c:pt>
                <c:pt idx="143479">
                  <c:v>71739.5</c:v>
                </c:pt>
                <c:pt idx="143480">
                  <c:v>71740</c:v>
                </c:pt>
                <c:pt idx="143481">
                  <c:v>71740.5</c:v>
                </c:pt>
                <c:pt idx="143482">
                  <c:v>71741</c:v>
                </c:pt>
                <c:pt idx="143483">
                  <c:v>71741.5</c:v>
                </c:pt>
                <c:pt idx="143484">
                  <c:v>71742</c:v>
                </c:pt>
                <c:pt idx="143485">
                  <c:v>71742.5</c:v>
                </c:pt>
                <c:pt idx="143486">
                  <c:v>71743</c:v>
                </c:pt>
                <c:pt idx="143487">
                  <c:v>71743.5</c:v>
                </c:pt>
                <c:pt idx="143488">
                  <c:v>71744</c:v>
                </c:pt>
                <c:pt idx="143489">
                  <c:v>71744.5</c:v>
                </c:pt>
                <c:pt idx="143490">
                  <c:v>71745</c:v>
                </c:pt>
                <c:pt idx="143491">
                  <c:v>71745.5</c:v>
                </c:pt>
                <c:pt idx="143492">
                  <c:v>71746</c:v>
                </c:pt>
                <c:pt idx="143493">
                  <c:v>71746.5</c:v>
                </c:pt>
                <c:pt idx="143494">
                  <c:v>71747</c:v>
                </c:pt>
                <c:pt idx="143495">
                  <c:v>71747.5</c:v>
                </c:pt>
                <c:pt idx="143496">
                  <c:v>71748</c:v>
                </c:pt>
                <c:pt idx="143497">
                  <c:v>71748.5</c:v>
                </c:pt>
                <c:pt idx="143498">
                  <c:v>71749</c:v>
                </c:pt>
                <c:pt idx="143499">
                  <c:v>71749.5</c:v>
                </c:pt>
                <c:pt idx="143500">
                  <c:v>71750</c:v>
                </c:pt>
                <c:pt idx="143501">
                  <c:v>71750.5</c:v>
                </c:pt>
                <c:pt idx="143502">
                  <c:v>71751</c:v>
                </c:pt>
                <c:pt idx="143503">
                  <c:v>71751.5</c:v>
                </c:pt>
                <c:pt idx="143504">
                  <c:v>71752</c:v>
                </c:pt>
                <c:pt idx="143505">
                  <c:v>71752.5</c:v>
                </c:pt>
                <c:pt idx="143506">
                  <c:v>71753</c:v>
                </c:pt>
                <c:pt idx="143507">
                  <c:v>71753.5</c:v>
                </c:pt>
                <c:pt idx="143508">
                  <c:v>71754</c:v>
                </c:pt>
                <c:pt idx="143509">
                  <c:v>71754.5</c:v>
                </c:pt>
                <c:pt idx="143510">
                  <c:v>71755</c:v>
                </c:pt>
                <c:pt idx="143511">
                  <c:v>71755.5</c:v>
                </c:pt>
                <c:pt idx="143512">
                  <c:v>71756</c:v>
                </c:pt>
                <c:pt idx="143513">
                  <c:v>71756.5</c:v>
                </c:pt>
                <c:pt idx="143514">
                  <c:v>71757</c:v>
                </c:pt>
                <c:pt idx="143515">
                  <c:v>71757.5</c:v>
                </c:pt>
                <c:pt idx="143516">
                  <c:v>71758</c:v>
                </c:pt>
                <c:pt idx="143517">
                  <c:v>71758.5</c:v>
                </c:pt>
                <c:pt idx="143518">
                  <c:v>71759</c:v>
                </c:pt>
                <c:pt idx="143519">
                  <c:v>71759.5</c:v>
                </c:pt>
                <c:pt idx="143520">
                  <c:v>71760</c:v>
                </c:pt>
                <c:pt idx="143521">
                  <c:v>71760.5</c:v>
                </c:pt>
                <c:pt idx="143522">
                  <c:v>71761</c:v>
                </c:pt>
                <c:pt idx="143523">
                  <c:v>71761.5</c:v>
                </c:pt>
                <c:pt idx="143524">
                  <c:v>71762</c:v>
                </c:pt>
                <c:pt idx="143525">
                  <c:v>71762.5</c:v>
                </c:pt>
                <c:pt idx="143526">
                  <c:v>71763</c:v>
                </c:pt>
                <c:pt idx="143527">
                  <c:v>71763.5</c:v>
                </c:pt>
                <c:pt idx="143528">
                  <c:v>71764</c:v>
                </c:pt>
                <c:pt idx="143529">
                  <c:v>71764.5</c:v>
                </c:pt>
                <c:pt idx="143530">
                  <c:v>71765</c:v>
                </c:pt>
                <c:pt idx="143531">
                  <c:v>71765.5</c:v>
                </c:pt>
                <c:pt idx="143532">
                  <c:v>71766</c:v>
                </c:pt>
                <c:pt idx="143533">
                  <c:v>71766.5</c:v>
                </c:pt>
                <c:pt idx="143534">
                  <c:v>71767</c:v>
                </c:pt>
                <c:pt idx="143535">
                  <c:v>71767.5</c:v>
                </c:pt>
                <c:pt idx="143536">
                  <c:v>71768</c:v>
                </c:pt>
                <c:pt idx="143537">
                  <c:v>71768.5</c:v>
                </c:pt>
                <c:pt idx="143538">
                  <c:v>71769</c:v>
                </c:pt>
                <c:pt idx="143539">
                  <c:v>71769.5</c:v>
                </c:pt>
                <c:pt idx="143540">
                  <c:v>71770</c:v>
                </c:pt>
                <c:pt idx="143541">
                  <c:v>71770.5</c:v>
                </c:pt>
                <c:pt idx="143542">
                  <c:v>71771</c:v>
                </c:pt>
                <c:pt idx="143543">
                  <c:v>71771.5</c:v>
                </c:pt>
                <c:pt idx="143544">
                  <c:v>71772</c:v>
                </c:pt>
                <c:pt idx="143545">
                  <c:v>71772.5</c:v>
                </c:pt>
                <c:pt idx="143546">
                  <c:v>71773</c:v>
                </c:pt>
                <c:pt idx="143547">
                  <c:v>71773.5</c:v>
                </c:pt>
                <c:pt idx="143548">
                  <c:v>71774</c:v>
                </c:pt>
                <c:pt idx="143549">
                  <c:v>71774.5</c:v>
                </c:pt>
                <c:pt idx="143550">
                  <c:v>71775</c:v>
                </c:pt>
                <c:pt idx="143551">
                  <c:v>71775.5</c:v>
                </c:pt>
                <c:pt idx="143552">
                  <c:v>71776</c:v>
                </c:pt>
                <c:pt idx="143553">
                  <c:v>71776.5</c:v>
                </c:pt>
                <c:pt idx="143554">
                  <c:v>71777</c:v>
                </c:pt>
                <c:pt idx="143555">
                  <c:v>71777.5</c:v>
                </c:pt>
                <c:pt idx="143556">
                  <c:v>71778</c:v>
                </c:pt>
                <c:pt idx="143557">
                  <c:v>71778.5</c:v>
                </c:pt>
                <c:pt idx="143558">
                  <c:v>71779</c:v>
                </c:pt>
                <c:pt idx="143559">
                  <c:v>71779.5</c:v>
                </c:pt>
                <c:pt idx="143560">
                  <c:v>71780</c:v>
                </c:pt>
                <c:pt idx="143561">
                  <c:v>71780.5</c:v>
                </c:pt>
                <c:pt idx="143562">
                  <c:v>71781</c:v>
                </c:pt>
                <c:pt idx="143563">
                  <c:v>71781.5</c:v>
                </c:pt>
                <c:pt idx="143564">
                  <c:v>71782</c:v>
                </c:pt>
                <c:pt idx="143565">
                  <c:v>71782.5</c:v>
                </c:pt>
                <c:pt idx="143566">
                  <c:v>71783</c:v>
                </c:pt>
                <c:pt idx="143567">
                  <c:v>71783.5</c:v>
                </c:pt>
                <c:pt idx="143568">
                  <c:v>71784</c:v>
                </c:pt>
                <c:pt idx="143569">
                  <c:v>71784.5</c:v>
                </c:pt>
                <c:pt idx="143570">
                  <c:v>71785</c:v>
                </c:pt>
                <c:pt idx="143571">
                  <c:v>71785.5</c:v>
                </c:pt>
                <c:pt idx="143572">
                  <c:v>71786</c:v>
                </c:pt>
                <c:pt idx="143573">
                  <c:v>71786.5</c:v>
                </c:pt>
                <c:pt idx="143574">
                  <c:v>71787</c:v>
                </c:pt>
                <c:pt idx="143575">
                  <c:v>71787.5</c:v>
                </c:pt>
                <c:pt idx="143576">
                  <c:v>71788</c:v>
                </c:pt>
                <c:pt idx="143577">
                  <c:v>71788.5</c:v>
                </c:pt>
                <c:pt idx="143578">
                  <c:v>71789</c:v>
                </c:pt>
                <c:pt idx="143579">
                  <c:v>71789.5</c:v>
                </c:pt>
                <c:pt idx="143580">
                  <c:v>71790</c:v>
                </c:pt>
                <c:pt idx="143581">
                  <c:v>71790.5</c:v>
                </c:pt>
                <c:pt idx="143582">
                  <c:v>71791</c:v>
                </c:pt>
                <c:pt idx="143583">
                  <c:v>71791.5</c:v>
                </c:pt>
                <c:pt idx="143584">
                  <c:v>71792</c:v>
                </c:pt>
                <c:pt idx="143585">
                  <c:v>71792.5</c:v>
                </c:pt>
                <c:pt idx="143586">
                  <c:v>71793</c:v>
                </c:pt>
                <c:pt idx="143587">
                  <c:v>71793.5</c:v>
                </c:pt>
                <c:pt idx="143588">
                  <c:v>71794</c:v>
                </c:pt>
                <c:pt idx="143589">
                  <c:v>71794.5</c:v>
                </c:pt>
                <c:pt idx="143590">
                  <c:v>71795</c:v>
                </c:pt>
                <c:pt idx="143591">
                  <c:v>71795.5</c:v>
                </c:pt>
                <c:pt idx="143592">
                  <c:v>71796</c:v>
                </c:pt>
                <c:pt idx="143593">
                  <c:v>71796.5</c:v>
                </c:pt>
                <c:pt idx="143594">
                  <c:v>71797</c:v>
                </c:pt>
                <c:pt idx="143595">
                  <c:v>71797.5</c:v>
                </c:pt>
                <c:pt idx="143596">
                  <c:v>71798</c:v>
                </c:pt>
                <c:pt idx="143597">
                  <c:v>71798.5</c:v>
                </c:pt>
                <c:pt idx="143598">
                  <c:v>71799</c:v>
                </c:pt>
                <c:pt idx="143599">
                  <c:v>71799.5</c:v>
                </c:pt>
                <c:pt idx="143600">
                  <c:v>71800</c:v>
                </c:pt>
                <c:pt idx="143601">
                  <c:v>71800.5</c:v>
                </c:pt>
                <c:pt idx="143602">
                  <c:v>71801</c:v>
                </c:pt>
                <c:pt idx="143603">
                  <c:v>71801.5</c:v>
                </c:pt>
                <c:pt idx="143604">
                  <c:v>71802</c:v>
                </c:pt>
                <c:pt idx="143605">
                  <c:v>71802.5</c:v>
                </c:pt>
                <c:pt idx="143606">
                  <c:v>71803</c:v>
                </c:pt>
                <c:pt idx="143607">
                  <c:v>71803.5</c:v>
                </c:pt>
                <c:pt idx="143608">
                  <c:v>71804</c:v>
                </c:pt>
                <c:pt idx="143609">
                  <c:v>71804.5</c:v>
                </c:pt>
                <c:pt idx="143610">
                  <c:v>71805</c:v>
                </c:pt>
                <c:pt idx="143611">
                  <c:v>71805.5</c:v>
                </c:pt>
                <c:pt idx="143612">
                  <c:v>71806</c:v>
                </c:pt>
                <c:pt idx="143613">
                  <c:v>71806.5</c:v>
                </c:pt>
                <c:pt idx="143614">
                  <c:v>71807</c:v>
                </c:pt>
                <c:pt idx="143615">
                  <c:v>71807.5</c:v>
                </c:pt>
                <c:pt idx="143616">
                  <c:v>71808</c:v>
                </c:pt>
                <c:pt idx="143617">
                  <c:v>71808.5</c:v>
                </c:pt>
                <c:pt idx="143618">
                  <c:v>71809</c:v>
                </c:pt>
                <c:pt idx="143619">
                  <c:v>71809.5</c:v>
                </c:pt>
                <c:pt idx="143620">
                  <c:v>71810</c:v>
                </c:pt>
                <c:pt idx="143621">
                  <c:v>71810.5</c:v>
                </c:pt>
                <c:pt idx="143622">
                  <c:v>71811</c:v>
                </c:pt>
                <c:pt idx="143623">
                  <c:v>71811.5</c:v>
                </c:pt>
                <c:pt idx="143624">
                  <c:v>71812</c:v>
                </c:pt>
                <c:pt idx="143625">
                  <c:v>71812.5</c:v>
                </c:pt>
                <c:pt idx="143626">
                  <c:v>71813</c:v>
                </c:pt>
                <c:pt idx="143627">
                  <c:v>71813.5</c:v>
                </c:pt>
                <c:pt idx="143628">
                  <c:v>71814</c:v>
                </c:pt>
                <c:pt idx="143629">
                  <c:v>71814.5</c:v>
                </c:pt>
                <c:pt idx="143630">
                  <c:v>71815</c:v>
                </c:pt>
                <c:pt idx="143631">
                  <c:v>71815.5</c:v>
                </c:pt>
                <c:pt idx="143632">
                  <c:v>71816</c:v>
                </c:pt>
                <c:pt idx="143633">
                  <c:v>71816.5</c:v>
                </c:pt>
                <c:pt idx="143634">
                  <c:v>71817</c:v>
                </c:pt>
                <c:pt idx="143635">
                  <c:v>71817.5</c:v>
                </c:pt>
                <c:pt idx="143636">
                  <c:v>71818</c:v>
                </c:pt>
                <c:pt idx="143637">
                  <c:v>71818.5</c:v>
                </c:pt>
                <c:pt idx="143638">
                  <c:v>71819</c:v>
                </c:pt>
                <c:pt idx="143639">
                  <c:v>71819.5</c:v>
                </c:pt>
                <c:pt idx="143640">
                  <c:v>71820</c:v>
                </c:pt>
                <c:pt idx="143641">
                  <c:v>71820.5</c:v>
                </c:pt>
                <c:pt idx="143642">
                  <c:v>71821</c:v>
                </c:pt>
                <c:pt idx="143643">
                  <c:v>71821.5</c:v>
                </c:pt>
                <c:pt idx="143644">
                  <c:v>71822</c:v>
                </c:pt>
                <c:pt idx="143645">
                  <c:v>71822.5</c:v>
                </c:pt>
                <c:pt idx="143646">
                  <c:v>71823</c:v>
                </c:pt>
                <c:pt idx="143647">
                  <c:v>71823.5</c:v>
                </c:pt>
                <c:pt idx="143648">
                  <c:v>71824</c:v>
                </c:pt>
                <c:pt idx="143649">
                  <c:v>71824.5</c:v>
                </c:pt>
                <c:pt idx="143650">
                  <c:v>71825</c:v>
                </c:pt>
                <c:pt idx="143651">
                  <c:v>71825.5</c:v>
                </c:pt>
                <c:pt idx="143652">
                  <c:v>71826</c:v>
                </c:pt>
                <c:pt idx="143653">
                  <c:v>71826.5</c:v>
                </c:pt>
                <c:pt idx="143654">
                  <c:v>71827</c:v>
                </c:pt>
                <c:pt idx="143655">
                  <c:v>71827.5</c:v>
                </c:pt>
                <c:pt idx="143656">
                  <c:v>71828</c:v>
                </c:pt>
                <c:pt idx="143657">
                  <c:v>71828.5</c:v>
                </c:pt>
                <c:pt idx="143658">
                  <c:v>71829</c:v>
                </c:pt>
                <c:pt idx="143659">
                  <c:v>71829.5</c:v>
                </c:pt>
                <c:pt idx="143660">
                  <c:v>71830</c:v>
                </c:pt>
                <c:pt idx="143661">
                  <c:v>71830.5</c:v>
                </c:pt>
                <c:pt idx="143662">
                  <c:v>71831</c:v>
                </c:pt>
                <c:pt idx="143663">
                  <c:v>71831.5</c:v>
                </c:pt>
                <c:pt idx="143664">
                  <c:v>71832</c:v>
                </c:pt>
                <c:pt idx="143665">
                  <c:v>71832.5</c:v>
                </c:pt>
                <c:pt idx="143666">
                  <c:v>71833</c:v>
                </c:pt>
                <c:pt idx="143667">
                  <c:v>71833.5</c:v>
                </c:pt>
                <c:pt idx="143668">
                  <c:v>71834</c:v>
                </c:pt>
                <c:pt idx="143669">
                  <c:v>71834.5</c:v>
                </c:pt>
                <c:pt idx="143670">
                  <c:v>71835</c:v>
                </c:pt>
                <c:pt idx="143671">
                  <c:v>71835.5</c:v>
                </c:pt>
                <c:pt idx="143672">
                  <c:v>71836</c:v>
                </c:pt>
                <c:pt idx="143673">
                  <c:v>71836.5</c:v>
                </c:pt>
                <c:pt idx="143674">
                  <c:v>71837</c:v>
                </c:pt>
                <c:pt idx="143675">
                  <c:v>71837.5</c:v>
                </c:pt>
                <c:pt idx="143676">
                  <c:v>71838</c:v>
                </c:pt>
                <c:pt idx="143677">
                  <c:v>71838.5</c:v>
                </c:pt>
                <c:pt idx="143678">
                  <c:v>71839</c:v>
                </c:pt>
                <c:pt idx="143679">
                  <c:v>71839.5</c:v>
                </c:pt>
                <c:pt idx="143680">
                  <c:v>71840</c:v>
                </c:pt>
                <c:pt idx="143681">
                  <c:v>71840.5</c:v>
                </c:pt>
                <c:pt idx="143682">
                  <c:v>71841</c:v>
                </c:pt>
                <c:pt idx="143683">
                  <c:v>71841.5</c:v>
                </c:pt>
                <c:pt idx="143684">
                  <c:v>71842</c:v>
                </c:pt>
                <c:pt idx="143685">
                  <c:v>71842.5</c:v>
                </c:pt>
                <c:pt idx="143686">
                  <c:v>71843</c:v>
                </c:pt>
                <c:pt idx="143687">
                  <c:v>71843.5</c:v>
                </c:pt>
                <c:pt idx="143688">
                  <c:v>71844</c:v>
                </c:pt>
                <c:pt idx="143689">
                  <c:v>71844.5</c:v>
                </c:pt>
                <c:pt idx="143690">
                  <c:v>71845</c:v>
                </c:pt>
                <c:pt idx="143691">
                  <c:v>71845.5</c:v>
                </c:pt>
                <c:pt idx="143692">
                  <c:v>71846</c:v>
                </c:pt>
                <c:pt idx="143693">
                  <c:v>71846.5</c:v>
                </c:pt>
                <c:pt idx="143694">
                  <c:v>71847</c:v>
                </c:pt>
                <c:pt idx="143695">
                  <c:v>71847.5</c:v>
                </c:pt>
                <c:pt idx="143696">
                  <c:v>71848</c:v>
                </c:pt>
                <c:pt idx="143697">
                  <c:v>71848.5</c:v>
                </c:pt>
                <c:pt idx="143698">
                  <c:v>71849</c:v>
                </c:pt>
                <c:pt idx="143699">
                  <c:v>71849.5</c:v>
                </c:pt>
                <c:pt idx="143700">
                  <c:v>71850</c:v>
                </c:pt>
                <c:pt idx="143701">
                  <c:v>71850.5</c:v>
                </c:pt>
                <c:pt idx="143702">
                  <c:v>71851</c:v>
                </c:pt>
                <c:pt idx="143703">
                  <c:v>71851.5</c:v>
                </c:pt>
                <c:pt idx="143704">
                  <c:v>71852</c:v>
                </c:pt>
                <c:pt idx="143705">
                  <c:v>71852.5</c:v>
                </c:pt>
                <c:pt idx="143706">
                  <c:v>71853</c:v>
                </c:pt>
                <c:pt idx="143707">
                  <c:v>71853.5</c:v>
                </c:pt>
                <c:pt idx="143708">
                  <c:v>71854</c:v>
                </c:pt>
                <c:pt idx="143709">
                  <c:v>71854.5</c:v>
                </c:pt>
                <c:pt idx="143710">
                  <c:v>71855</c:v>
                </c:pt>
                <c:pt idx="143711">
                  <c:v>71855.5</c:v>
                </c:pt>
                <c:pt idx="143712">
                  <c:v>71856</c:v>
                </c:pt>
                <c:pt idx="143713">
                  <c:v>71856.5</c:v>
                </c:pt>
                <c:pt idx="143714">
                  <c:v>71857</c:v>
                </c:pt>
                <c:pt idx="143715">
                  <c:v>71857.5</c:v>
                </c:pt>
                <c:pt idx="143716">
                  <c:v>71858</c:v>
                </c:pt>
                <c:pt idx="143717">
                  <c:v>71858.5</c:v>
                </c:pt>
                <c:pt idx="143718">
                  <c:v>71859</c:v>
                </c:pt>
                <c:pt idx="143719">
                  <c:v>71859.5</c:v>
                </c:pt>
                <c:pt idx="143720">
                  <c:v>71860</c:v>
                </c:pt>
                <c:pt idx="143721">
                  <c:v>71860.5</c:v>
                </c:pt>
                <c:pt idx="143722">
                  <c:v>71861</c:v>
                </c:pt>
                <c:pt idx="143723">
                  <c:v>71861.5</c:v>
                </c:pt>
                <c:pt idx="143724">
                  <c:v>71862</c:v>
                </c:pt>
                <c:pt idx="143725">
                  <c:v>71862.5</c:v>
                </c:pt>
                <c:pt idx="143726">
                  <c:v>71863</c:v>
                </c:pt>
                <c:pt idx="143727">
                  <c:v>71863.5</c:v>
                </c:pt>
                <c:pt idx="143728">
                  <c:v>71864</c:v>
                </c:pt>
                <c:pt idx="143729">
                  <c:v>71864.5</c:v>
                </c:pt>
                <c:pt idx="143730">
                  <c:v>71865</c:v>
                </c:pt>
                <c:pt idx="143731">
                  <c:v>71865.5</c:v>
                </c:pt>
                <c:pt idx="143732">
                  <c:v>71866</c:v>
                </c:pt>
                <c:pt idx="143733">
                  <c:v>71866.5</c:v>
                </c:pt>
                <c:pt idx="143734">
                  <c:v>71867</c:v>
                </c:pt>
                <c:pt idx="143735">
                  <c:v>71867.5</c:v>
                </c:pt>
                <c:pt idx="143736">
                  <c:v>71868</c:v>
                </c:pt>
                <c:pt idx="143737">
                  <c:v>71868.5</c:v>
                </c:pt>
                <c:pt idx="143738">
                  <c:v>71869</c:v>
                </c:pt>
                <c:pt idx="143739">
                  <c:v>71869.5</c:v>
                </c:pt>
                <c:pt idx="143740">
                  <c:v>71870</c:v>
                </c:pt>
                <c:pt idx="143741">
                  <c:v>71870.5</c:v>
                </c:pt>
                <c:pt idx="143742">
                  <c:v>71871</c:v>
                </c:pt>
                <c:pt idx="143743">
                  <c:v>71871.5</c:v>
                </c:pt>
                <c:pt idx="143744">
                  <c:v>71872</c:v>
                </c:pt>
                <c:pt idx="143745">
                  <c:v>71872.5</c:v>
                </c:pt>
                <c:pt idx="143746">
                  <c:v>71873</c:v>
                </c:pt>
                <c:pt idx="143747">
                  <c:v>71873.5</c:v>
                </c:pt>
                <c:pt idx="143748">
                  <c:v>71874</c:v>
                </c:pt>
                <c:pt idx="143749">
                  <c:v>71874.5</c:v>
                </c:pt>
                <c:pt idx="143750">
                  <c:v>71875</c:v>
                </c:pt>
                <c:pt idx="143751">
                  <c:v>71875.5</c:v>
                </c:pt>
                <c:pt idx="143752">
                  <c:v>71876</c:v>
                </c:pt>
                <c:pt idx="143753">
                  <c:v>71876.5</c:v>
                </c:pt>
                <c:pt idx="143754">
                  <c:v>71877</c:v>
                </c:pt>
                <c:pt idx="143755">
                  <c:v>71877.5</c:v>
                </c:pt>
                <c:pt idx="143756">
                  <c:v>71878</c:v>
                </c:pt>
                <c:pt idx="143757">
                  <c:v>71878.5</c:v>
                </c:pt>
                <c:pt idx="143758">
                  <c:v>71879</c:v>
                </c:pt>
                <c:pt idx="143759">
                  <c:v>71879.5</c:v>
                </c:pt>
                <c:pt idx="143760">
                  <c:v>71880</c:v>
                </c:pt>
                <c:pt idx="143761">
                  <c:v>71880.5</c:v>
                </c:pt>
                <c:pt idx="143762">
                  <c:v>71881</c:v>
                </c:pt>
                <c:pt idx="143763">
                  <c:v>71881.5</c:v>
                </c:pt>
                <c:pt idx="143764">
                  <c:v>71882</c:v>
                </c:pt>
                <c:pt idx="143765">
                  <c:v>71882.5</c:v>
                </c:pt>
                <c:pt idx="143766">
                  <c:v>71883</c:v>
                </c:pt>
                <c:pt idx="143767">
                  <c:v>71883.5</c:v>
                </c:pt>
                <c:pt idx="143768">
                  <c:v>71884</c:v>
                </c:pt>
                <c:pt idx="143769">
                  <c:v>71884.5</c:v>
                </c:pt>
                <c:pt idx="143770">
                  <c:v>71885</c:v>
                </c:pt>
                <c:pt idx="143771">
                  <c:v>71885.5</c:v>
                </c:pt>
                <c:pt idx="143772">
                  <c:v>71886</c:v>
                </c:pt>
                <c:pt idx="143773">
                  <c:v>71886.5</c:v>
                </c:pt>
                <c:pt idx="143774">
                  <c:v>71887</c:v>
                </c:pt>
                <c:pt idx="143775">
                  <c:v>71887.5</c:v>
                </c:pt>
                <c:pt idx="143776">
                  <c:v>71888</c:v>
                </c:pt>
                <c:pt idx="143777">
                  <c:v>71888.5</c:v>
                </c:pt>
                <c:pt idx="143778">
                  <c:v>71889</c:v>
                </c:pt>
                <c:pt idx="143779">
                  <c:v>71889.5</c:v>
                </c:pt>
                <c:pt idx="143780">
                  <c:v>71890</c:v>
                </c:pt>
                <c:pt idx="143781">
                  <c:v>71890.5</c:v>
                </c:pt>
                <c:pt idx="143782">
                  <c:v>71891</c:v>
                </c:pt>
                <c:pt idx="143783">
                  <c:v>71891.5</c:v>
                </c:pt>
                <c:pt idx="143784">
                  <c:v>71892</c:v>
                </c:pt>
                <c:pt idx="143785">
                  <c:v>71892.5</c:v>
                </c:pt>
                <c:pt idx="143786">
                  <c:v>71893</c:v>
                </c:pt>
                <c:pt idx="143787">
                  <c:v>71893.5</c:v>
                </c:pt>
                <c:pt idx="143788">
                  <c:v>71894</c:v>
                </c:pt>
                <c:pt idx="143789">
                  <c:v>71894.5</c:v>
                </c:pt>
                <c:pt idx="143790">
                  <c:v>71895</c:v>
                </c:pt>
                <c:pt idx="143791">
                  <c:v>71895.5</c:v>
                </c:pt>
                <c:pt idx="143792">
                  <c:v>71896</c:v>
                </c:pt>
                <c:pt idx="143793">
                  <c:v>71896.5</c:v>
                </c:pt>
                <c:pt idx="143794">
                  <c:v>71897</c:v>
                </c:pt>
                <c:pt idx="143795">
                  <c:v>71897.5</c:v>
                </c:pt>
                <c:pt idx="143796">
                  <c:v>71898</c:v>
                </c:pt>
                <c:pt idx="143797">
                  <c:v>71898.5</c:v>
                </c:pt>
                <c:pt idx="143798">
                  <c:v>71899</c:v>
                </c:pt>
                <c:pt idx="143799">
                  <c:v>71899.5</c:v>
                </c:pt>
                <c:pt idx="143800">
                  <c:v>71900</c:v>
                </c:pt>
                <c:pt idx="143801">
                  <c:v>71900.5</c:v>
                </c:pt>
                <c:pt idx="143802">
                  <c:v>71901</c:v>
                </c:pt>
                <c:pt idx="143803">
                  <c:v>71901.5</c:v>
                </c:pt>
                <c:pt idx="143804">
                  <c:v>71902</c:v>
                </c:pt>
                <c:pt idx="143805">
                  <c:v>71902.5</c:v>
                </c:pt>
                <c:pt idx="143806">
                  <c:v>71903</c:v>
                </c:pt>
                <c:pt idx="143807">
                  <c:v>71903.5</c:v>
                </c:pt>
                <c:pt idx="143808">
                  <c:v>71904</c:v>
                </c:pt>
                <c:pt idx="143809">
                  <c:v>71904.5</c:v>
                </c:pt>
                <c:pt idx="143810">
                  <c:v>71905</c:v>
                </c:pt>
                <c:pt idx="143811">
                  <c:v>71905.5</c:v>
                </c:pt>
                <c:pt idx="143812">
                  <c:v>71906</c:v>
                </c:pt>
                <c:pt idx="143813">
                  <c:v>71906.5</c:v>
                </c:pt>
                <c:pt idx="143814">
                  <c:v>71907</c:v>
                </c:pt>
                <c:pt idx="143815">
                  <c:v>71907.5</c:v>
                </c:pt>
                <c:pt idx="143816">
                  <c:v>71908</c:v>
                </c:pt>
                <c:pt idx="143817">
                  <c:v>71908.5</c:v>
                </c:pt>
                <c:pt idx="143818">
                  <c:v>71909</c:v>
                </c:pt>
                <c:pt idx="143819">
                  <c:v>71909.5</c:v>
                </c:pt>
                <c:pt idx="143820">
                  <c:v>71910</c:v>
                </c:pt>
                <c:pt idx="143821">
                  <c:v>71910.5</c:v>
                </c:pt>
                <c:pt idx="143822">
                  <c:v>71911</c:v>
                </c:pt>
                <c:pt idx="143823">
                  <c:v>71911.5</c:v>
                </c:pt>
                <c:pt idx="143824">
                  <c:v>71912</c:v>
                </c:pt>
                <c:pt idx="143825">
                  <c:v>71912.5</c:v>
                </c:pt>
                <c:pt idx="143826">
                  <c:v>71913</c:v>
                </c:pt>
                <c:pt idx="143827">
                  <c:v>71913.5</c:v>
                </c:pt>
                <c:pt idx="143828">
                  <c:v>71914</c:v>
                </c:pt>
                <c:pt idx="143829">
                  <c:v>71914.5</c:v>
                </c:pt>
                <c:pt idx="143830">
                  <c:v>71915</c:v>
                </c:pt>
                <c:pt idx="143831">
                  <c:v>71915.5</c:v>
                </c:pt>
                <c:pt idx="143832">
                  <c:v>71916</c:v>
                </c:pt>
                <c:pt idx="143833">
                  <c:v>71916.5</c:v>
                </c:pt>
                <c:pt idx="143834">
                  <c:v>71917</c:v>
                </c:pt>
                <c:pt idx="143835">
                  <c:v>71917.5</c:v>
                </c:pt>
                <c:pt idx="143836">
                  <c:v>71918</c:v>
                </c:pt>
                <c:pt idx="143837">
                  <c:v>71918.5</c:v>
                </c:pt>
                <c:pt idx="143838">
                  <c:v>71919</c:v>
                </c:pt>
                <c:pt idx="143839">
                  <c:v>71919.5</c:v>
                </c:pt>
                <c:pt idx="143840">
                  <c:v>71920</c:v>
                </c:pt>
                <c:pt idx="143841">
                  <c:v>71920.5</c:v>
                </c:pt>
                <c:pt idx="143842">
                  <c:v>71921</c:v>
                </c:pt>
                <c:pt idx="143843">
                  <c:v>71921.5</c:v>
                </c:pt>
                <c:pt idx="143844">
                  <c:v>71922</c:v>
                </c:pt>
                <c:pt idx="143845">
                  <c:v>71922.5</c:v>
                </c:pt>
                <c:pt idx="143846">
                  <c:v>71923</c:v>
                </c:pt>
                <c:pt idx="143847">
                  <c:v>71923.5</c:v>
                </c:pt>
                <c:pt idx="143848">
                  <c:v>71924</c:v>
                </c:pt>
                <c:pt idx="143849">
                  <c:v>71924.5</c:v>
                </c:pt>
                <c:pt idx="143850">
                  <c:v>71925</c:v>
                </c:pt>
                <c:pt idx="143851">
                  <c:v>71925.5</c:v>
                </c:pt>
                <c:pt idx="143852">
                  <c:v>71926</c:v>
                </c:pt>
                <c:pt idx="143853">
                  <c:v>71926.5</c:v>
                </c:pt>
                <c:pt idx="143854">
                  <c:v>71927</c:v>
                </c:pt>
                <c:pt idx="143855">
                  <c:v>71927.5</c:v>
                </c:pt>
                <c:pt idx="143856">
                  <c:v>71928</c:v>
                </c:pt>
                <c:pt idx="143857">
                  <c:v>71928.5</c:v>
                </c:pt>
                <c:pt idx="143858">
                  <c:v>71929</c:v>
                </c:pt>
                <c:pt idx="143859">
                  <c:v>71929.5</c:v>
                </c:pt>
                <c:pt idx="143860">
                  <c:v>71930</c:v>
                </c:pt>
                <c:pt idx="143861">
                  <c:v>71930.5</c:v>
                </c:pt>
                <c:pt idx="143862">
                  <c:v>71931</c:v>
                </c:pt>
                <c:pt idx="143863">
                  <c:v>71931.5</c:v>
                </c:pt>
                <c:pt idx="143864">
                  <c:v>71932</c:v>
                </c:pt>
                <c:pt idx="143865">
                  <c:v>71932.5</c:v>
                </c:pt>
                <c:pt idx="143866">
                  <c:v>71933</c:v>
                </c:pt>
                <c:pt idx="143867">
                  <c:v>71933.5</c:v>
                </c:pt>
                <c:pt idx="143868">
                  <c:v>71934</c:v>
                </c:pt>
                <c:pt idx="143869">
                  <c:v>71934.5</c:v>
                </c:pt>
                <c:pt idx="143870">
                  <c:v>71935</c:v>
                </c:pt>
                <c:pt idx="143871">
                  <c:v>71935.5</c:v>
                </c:pt>
                <c:pt idx="143872">
                  <c:v>71936</c:v>
                </c:pt>
                <c:pt idx="143873">
                  <c:v>71936.5</c:v>
                </c:pt>
                <c:pt idx="143874">
                  <c:v>71937</c:v>
                </c:pt>
                <c:pt idx="143875">
                  <c:v>71937.5</c:v>
                </c:pt>
                <c:pt idx="143876">
                  <c:v>71938</c:v>
                </c:pt>
                <c:pt idx="143877">
                  <c:v>71938.5</c:v>
                </c:pt>
                <c:pt idx="143878">
                  <c:v>71939</c:v>
                </c:pt>
                <c:pt idx="143879">
                  <c:v>71939.5</c:v>
                </c:pt>
                <c:pt idx="143880">
                  <c:v>71940</c:v>
                </c:pt>
                <c:pt idx="143881">
                  <c:v>71940.5</c:v>
                </c:pt>
                <c:pt idx="143882">
                  <c:v>71941</c:v>
                </c:pt>
                <c:pt idx="143883">
                  <c:v>71941.5</c:v>
                </c:pt>
                <c:pt idx="143884">
                  <c:v>71942</c:v>
                </c:pt>
                <c:pt idx="143885">
                  <c:v>71942.5</c:v>
                </c:pt>
                <c:pt idx="143886">
                  <c:v>71943</c:v>
                </c:pt>
                <c:pt idx="143887">
                  <c:v>71943.5</c:v>
                </c:pt>
                <c:pt idx="143888">
                  <c:v>71944</c:v>
                </c:pt>
                <c:pt idx="143889">
                  <c:v>71944.5</c:v>
                </c:pt>
                <c:pt idx="143890">
                  <c:v>71945</c:v>
                </c:pt>
                <c:pt idx="143891">
                  <c:v>71945.5</c:v>
                </c:pt>
                <c:pt idx="143892">
                  <c:v>71946</c:v>
                </c:pt>
                <c:pt idx="143893">
                  <c:v>71946.5</c:v>
                </c:pt>
                <c:pt idx="143894">
                  <c:v>71947</c:v>
                </c:pt>
                <c:pt idx="143895">
                  <c:v>71947.5</c:v>
                </c:pt>
                <c:pt idx="143896">
                  <c:v>71948</c:v>
                </c:pt>
                <c:pt idx="143897">
                  <c:v>71948.5</c:v>
                </c:pt>
                <c:pt idx="143898">
                  <c:v>71949</c:v>
                </c:pt>
                <c:pt idx="143899">
                  <c:v>71949.5</c:v>
                </c:pt>
                <c:pt idx="143900">
                  <c:v>71950</c:v>
                </c:pt>
                <c:pt idx="143901">
                  <c:v>71950.5</c:v>
                </c:pt>
                <c:pt idx="143902">
                  <c:v>71951</c:v>
                </c:pt>
                <c:pt idx="143903">
                  <c:v>71951.5</c:v>
                </c:pt>
                <c:pt idx="143904">
                  <c:v>71952</c:v>
                </c:pt>
                <c:pt idx="143905">
                  <c:v>71952.5</c:v>
                </c:pt>
                <c:pt idx="143906">
                  <c:v>71953</c:v>
                </c:pt>
                <c:pt idx="143907">
                  <c:v>71953.5</c:v>
                </c:pt>
                <c:pt idx="143908">
                  <c:v>71954</c:v>
                </c:pt>
                <c:pt idx="143909">
                  <c:v>71954.5</c:v>
                </c:pt>
                <c:pt idx="143910">
                  <c:v>71955</c:v>
                </c:pt>
                <c:pt idx="143911">
                  <c:v>71955.5</c:v>
                </c:pt>
                <c:pt idx="143912">
                  <c:v>71956</c:v>
                </c:pt>
                <c:pt idx="143913">
                  <c:v>71956.5</c:v>
                </c:pt>
                <c:pt idx="143914">
                  <c:v>71957</c:v>
                </c:pt>
                <c:pt idx="143915">
                  <c:v>71957.5</c:v>
                </c:pt>
                <c:pt idx="143916">
                  <c:v>71958</c:v>
                </c:pt>
                <c:pt idx="143917">
                  <c:v>71958.5</c:v>
                </c:pt>
                <c:pt idx="143918">
                  <c:v>71959</c:v>
                </c:pt>
                <c:pt idx="143919">
                  <c:v>71959.5</c:v>
                </c:pt>
                <c:pt idx="143920">
                  <c:v>71960</c:v>
                </c:pt>
                <c:pt idx="143921">
                  <c:v>71960.5</c:v>
                </c:pt>
                <c:pt idx="143922">
                  <c:v>71961</c:v>
                </c:pt>
                <c:pt idx="143923">
                  <c:v>71961.5</c:v>
                </c:pt>
                <c:pt idx="143924">
                  <c:v>71962</c:v>
                </c:pt>
                <c:pt idx="143925">
                  <c:v>71962.5</c:v>
                </c:pt>
                <c:pt idx="143926">
                  <c:v>71963</c:v>
                </c:pt>
                <c:pt idx="143927">
                  <c:v>71963.5</c:v>
                </c:pt>
                <c:pt idx="143928">
                  <c:v>71964</c:v>
                </c:pt>
                <c:pt idx="143929">
                  <c:v>71964.5</c:v>
                </c:pt>
                <c:pt idx="143930">
                  <c:v>71965</c:v>
                </c:pt>
                <c:pt idx="143931">
                  <c:v>71965.5</c:v>
                </c:pt>
                <c:pt idx="143932">
                  <c:v>71966</c:v>
                </c:pt>
                <c:pt idx="143933">
                  <c:v>71966.5</c:v>
                </c:pt>
                <c:pt idx="143934">
                  <c:v>71967</c:v>
                </c:pt>
                <c:pt idx="143935">
                  <c:v>71967.5</c:v>
                </c:pt>
                <c:pt idx="143936">
                  <c:v>71968</c:v>
                </c:pt>
                <c:pt idx="143937">
                  <c:v>71968.5</c:v>
                </c:pt>
                <c:pt idx="143938">
                  <c:v>71969</c:v>
                </c:pt>
                <c:pt idx="143939">
                  <c:v>71969.5</c:v>
                </c:pt>
                <c:pt idx="143940">
                  <c:v>71970</c:v>
                </c:pt>
                <c:pt idx="143941">
                  <c:v>71970.5</c:v>
                </c:pt>
                <c:pt idx="143942">
                  <c:v>71971</c:v>
                </c:pt>
                <c:pt idx="143943">
                  <c:v>71971.5</c:v>
                </c:pt>
                <c:pt idx="143944">
                  <c:v>71972</c:v>
                </c:pt>
                <c:pt idx="143945">
                  <c:v>71972.5</c:v>
                </c:pt>
                <c:pt idx="143946">
                  <c:v>71973</c:v>
                </c:pt>
                <c:pt idx="143947">
                  <c:v>71973.5</c:v>
                </c:pt>
                <c:pt idx="143948">
                  <c:v>71974</c:v>
                </c:pt>
                <c:pt idx="143949">
                  <c:v>71974.5</c:v>
                </c:pt>
                <c:pt idx="143950">
                  <c:v>71975</c:v>
                </c:pt>
                <c:pt idx="143951">
                  <c:v>71975.5</c:v>
                </c:pt>
                <c:pt idx="143952">
                  <c:v>71976</c:v>
                </c:pt>
                <c:pt idx="143953">
                  <c:v>71976.5</c:v>
                </c:pt>
                <c:pt idx="143954">
                  <c:v>71977</c:v>
                </c:pt>
                <c:pt idx="143955">
                  <c:v>71977.5</c:v>
                </c:pt>
                <c:pt idx="143956">
                  <c:v>71978</c:v>
                </c:pt>
                <c:pt idx="143957">
                  <c:v>71978.5</c:v>
                </c:pt>
                <c:pt idx="143958">
                  <c:v>71979</c:v>
                </c:pt>
                <c:pt idx="143959">
                  <c:v>71979.5</c:v>
                </c:pt>
                <c:pt idx="143960">
                  <c:v>71980</c:v>
                </c:pt>
                <c:pt idx="143961">
                  <c:v>71980.5</c:v>
                </c:pt>
                <c:pt idx="143962">
                  <c:v>71981</c:v>
                </c:pt>
                <c:pt idx="143963">
                  <c:v>71981.5</c:v>
                </c:pt>
                <c:pt idx="143964">
                  <c:v>71982</c:v>
                </c:pt>
                <c:pt idx="143965">
                  <c:v>71982.5</c:v>
                </c:pt>
                <c:pt idx="143966">
                  <c:v>71983</c:v>
                </c:pt>
                <c:pt idx="143967">
                  <c:v>71983.5</c:v>
                </c:pt>
                <c:pt idx="143968">
                  <c:v>71984</c:v>
                </c:pt>
                <c:pt idx="143969">
                  <c:v>71984.5</c:v>
                </c:pt>
                <c:pt idx="143970">
                  <c:v>71985</c:v>
                </c:pt>
                <c:pt idx="143971">
                  <c:v>71985.5</c:v>
                </c:pt>
                <c:pt idx="143972">
                  <c:v>71986</c:v>
                </c:pt>
                <c:pt idx="143973">
                  <c:v>71986.5</c:v>
                </c:pt>
                <c:pt idx="143974">
                  <c:v>71987</c:v>
                </c:pt>
                <c:pt idx="143975">
                  <c:v>71987.5</c:v>
                </c:pt>
                <c:pt idx="143976">
                  <c:v>71988</c:v>
                </c:pt>
                <c:pt idx="143977">
                  <c:v>71988.5</c:v>
                </c:pt>
                <c:pt idx="143978">
                  <c:v>71989</c:v>
                </c:pt>
                <c:pt idx="143979">
                  <c:v>71989.5</c:v>
                </c:pt>
                <c:pt idx="143980">
                  <c:v>71990</c:v>
                </c:pt>
                <c:pt idx="143981">
                  <c:v>71990.5</c:v>
                </c:pt>
                <c:pt idx="143982">
                  <c:v>71991</c:v>
                </c:pt>
                <c:pt idx="143983">
                  <c:v>71991.5</c:v>
                </c:pt>
                <c:pt idx="143984">
                  <c:v>71992</c:v>
                </c:pt>
                <c:pt idx="143985">
                  <c:v>71992.5</c:v>
                </c:pt>
                <c:pt idx="143986">
                  <c:v>71993</c:v>
                </c:pt>
                <c:pt idx="143987">
                  <c:v>71993.5</c:v>
                </c:pt>
                <c:pt idx="143988">
                  <c:v>71994</c:v>
                </c:pt>
                <c:pt idx="143989">
                  <c:v>71994.5</c:v>
                </c:pt>
                <c:pt idx="143990">
                  <c:v>71995</c:v>
                </c:pt>
                <c:pt idx="143991">
                  <c:v>71995.5</c:v>
                </c:pt>
                <c:pt idx="143992">
                  <c:v>71996</c:v>
                </c:pt>
                <c:pt idx="143993">
                  <c:v>71996.5</c:v>
                </c:pt>
                <c:pt idx="143994">
                  <c:v>71997</c:v>
                </c:pt>
                <c:pt idx="143995">
                  <c:v>71997.5</c:v>
                </c:pt>
                <c:pt idx="143996">
                  <c:v>71998</c:v>
                </c:pt>
                <c:pt idx="143997">
                  <c:v>71998.5</c:v>
                </c:pt>
                <c:pt idx="143998">
                  <c:v>71999</c:v>
                </c:pt>
                <c:pt idx="143999">
                  <c:v>71999.5</c:v>
                </c:pt>
                <c:pt idx="144000">
                  <c:v>72000</c:v>
                </c:pt>
                <c:pt idx="144001">
                  <c:v>72000.5</c:v>
                </c:pt>
                <c:pt idx="144002">
                  <c:v>72001</c:v>
                </c:pt>
                <c:pt idx="144003">
                  <c:v>72001.5</c:v>
                </c:pt>
                <c:pt idx="144004">
                  <c:v>72002</c:v>
                </c:pt>
                <c:pt idx="144005">
                  <c:v>72002.5</c:v>
                </c:pt>
                <c:pt idx="144006">
                  <c:v>72003</c:v>
                </c:pt>
                <c:pt idx="144007">
                  <c:v>72003.5</c:v>
                </c:pt>
                <c:pt idx="144008">
                  <c:v>72004</c:v>
                </c:pt>
                <c:pt idx="144009">
                  <c:v>72004.5</c:v>
                </c:pt>
                <c:pt idx="144010">
                  <c:v>72005</c:v>
                </c:pt>
                <c:pt idx="144011">
                  <c:v>72005.5</c:v>
                </c:pt>
                <c:pt idx="144012">
                  <c:v>72006</c:v>
                </c:pt>
                <c:pt idx="144013">
                  <c:v>72006.5</c:v>
                </c:pt>
                <c:pt idx="144014">
                  <c:v>72007</c:v>
                </c:pt>
                <c:pt idx="144015">
                  <c:v>72007.5</c:v>
                </c:pt>
                <c:pt idx="144016">
                  <c:v>72008</c:v>
                </c:pt>
                <c:pt idx="144017">
                  <c:v>72008.5</c:v>
                </c:pt>
                <c:pt idx="144018">
                  <c:v>72009</c:v>
                </c:pt>
                <c:pt idx="144019">
                  <c:v>72009.5</c:v>
                </c:pt>
                <c:pt idx="144020">
                  <c:v>72010</c:v>
                </c:pt>
                <c:pt idx="144021">
                  <c:v>72010.5</c:v>
                </c:pt>
                <c:pt idx="144022">
                  <c:v>72011</c:v>
                </c:pt>
                <c:pt idx="144023">
                  <c:v>72011.5</c:v>
                </c:pt>
                <c:pt idx="144024">
                  <c:v>72012</c:v>
                </c:pt>
                <c:pt idx="144025">
                  <c:v>72012.5</c:v>
                </c:pt>
                <c:pt idx="144026">
                  <c:v>72013</c:v>
                </c:pt>
                <c:pt idx="144027">
                  <c:v>72013.5</c:v>
                </c:pt>
                <c:pt idx="144028">
                  <c:v>72014</c:v>
                </c:pt>
                <c:pt idx="144029">
                  <c:v>72014.5</c:v>
                </c:pt>
                <c:pt idx="144030">
                  <c:v>72015</c:v>
                </c:pt>
                <c:pt idx="144031">
                  <c:v>72015.5</c:v>
                </c:pt>
                <c:pt idx="144032">
                  <c:v>72016</c:v>
                </c:pt>
                <c:pt idx="144033">
                  <c:v>72016.5</c:v>
                </c:pt>
                <c:pt idx="144034">
                  <c:v>72017</c:v>
                </c:pt>
                <c:pt idx="144035">
                  <c:v>72017.5</c:v>
                </c:pt>
                <c:pt idx="144036">
                  <c:v>72018</c:v>
                </c:pt>
                <c:pt idx="144037">
                  <c:v>72018.5</c:v>
                </c:pt>
                <c:pt idx="144038">
                  <c:v>72019</c:v>
                </c:pt>
                <c:pt idx="144039">
                  <c:v>72019.5</c:v>
                </c:pt>
                <c:pt idx="144040">
                  <c:v>72020</c:v>
                </c:pt>
                <c:pt idx="144041">
                  <c:v>72020.5</c:v>
                </c:pt>
                <c:pt idx="144042">
                  <c:v>72021</c:v>
                </c:pt>
                <c:pt idx="144043">
                  <c:v>72021.5</c:v>
                </c:pt>
                <c:pt idx="144044">
                  <c:v>72022</c:v>
                </c:pt>
                <c:pt idx="144045">
                  <c:v>72022.5</c:v>
                </c:pt>
                <c:pt idx="144046">
                  <c:v>72023</c:v>
                </c:pt>
                <c:pt idx="144047">
                  <c:v>72023.5</c:v>
                </c:pt>
                <c:pt idx="144048">
                  <c:v>72024</c:v>
                </c:pt>
                <c:pt idx="144049">
                  <c:v>72024.5</c:v>
                </c:pt>
                <c:pt idx="144050">
                  <c:v>72025</c:v>
                </c:pt>
                <c:pt idx="144051">
                  <c:v>72025.5</c:v>
                </c:pt>
                <c:pt idx="144052">
                  <c:v>72026</c:v>
                </c:pt>
                <c:pt idx="144053">
                  <c:v>72026.5</c:v>
                </c:pt>
                <c:pt idx="144054">
                  <c:v>72027</c:v>
                </c:pt>
                <c:pt idx="144055">
                  <c:v>72027.5</c:v>
                </c:pt>
                <c:pt idx="144056">
                  <c:v>72028</c:v>
                </c:pt>
                <c:pt idx="144057">
                  <c:v>72028.5</c:v>
                </c:pt>
                <c:pt idx="144058">
                  <c:v>72029</c:v>
                </c:pt>
                <c:pt idx="144059">
                  <c:v>72029.5</c:v>
                </c:pt>
                <c:pt idx="144060">
                  <c:v>72030</c:v>
                </c:pt>
                <c:pt idx="144061">
                  <c:v>72030.5</c:v>
                </c:pt>
                <c:pt idx="144062">
                  <c:v>72031</c:v>
                </c:pt>
                <c:pt idx="144063">
                  <c:v>72031.5</c:v>
                </c:pt>
                <c:pt idx="144064">
                  <c:v>72032</c:v>
                </c:pt>
                <c:pt idx="144065">
                  <c:v>72032.5</c:v>
                </c:pt>
                <c:pt idx="144066">
                  <c:v>72033</c:v>
                </c:pt>
                <c:pt idx="144067">
                  <c:v>72033.5</c:v>
                </c:pt>
                <c:pt idx="144068">
                  <c:v>72034</c:v>
                </c:pt>
                <c:pt idx="144069">
                  <c:v>72034.5</c:v>
                </c:pt>
                <c:pt idx="144070">
                  <c:v>72035</c:v>
                </c:pt>
                <c:pt idx="144071">
                  <c:v>72035.5</c:v>
                </c:pt>
                <c:pt idx="144072">
                  <c:v>72036</c:v>
                </c:pt>
                <c:pt idx="144073">
                  <c:v>72036.5</c:v>
                </c:pt>
                <c:pt idx="144074">
                  <c:v>72037</c:v>
                </c:pt>
                <c:pt idx="144075">
                  <c:v>72037.5</c:v>
                </c:pt>
                <c:pt idx="144076">
                  <c:v>72038</c:v>
                </c:pt>
                <c:pt idx="144077">
                  <c:v>72038.5</c:v>
                </c:pt>
                <c:pt idx="144078">
                  <c:v>72039</c:v>
                </c:pt>
                <c:pt idx="144079">
                  <c:v>72039.5</c:v>
                </c:pt>
                <c:pt idx="144080">
                  <c:v>72040</c:v>
                </c:pt>
                <c:pt idx="144081">
                  <c:v>72040.5</c:v>
                </c:pt>
                <c:pt idx="144082">
                  <c:v>72041</c:v>
                </c:pt>
              </c:numCache>
            </c:numRef>
          </c:xVal>
          <c:yVal>
            <c:numRef>
              <c:f>traffic!$B$8:$B$17499</c:f>
              <c:numCache>
                <c:formatCode>General</c:formatCode>
                <c:ptCount val="1749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formatCode="0.00E+00">
                  <c:v>4.9999999999999995E-308</c:v>
                </c:pt>
                <c:pt idx="264">
                  <c:v>0</c:v>
                </c:pt>
                <c:pt idx="265" formatCode="0.00E+00">
                  <c:v>-5.0000000000000001E-307</c:v>
                </c:pt>
                <c:pt idx="266" formatCode="0.00E+00">
                  <c:v>-5.1E-307</c:v>
                </c:pt>
                <c:pt idx="267" formatCode="0.00E+00">
                  <c:v>9.6000000000000007E-307</c:v>
                </c:pt>
                <c:pt idx="268" formatCode="0.00E+00">
                  <c:v>1.8799999999999999E-306</c:v>
                </c:pt>
                <c:pt idx="269" formatCode="0.00E+00">
                  <c:v>-8.9000000000000007E-307</c:v>
                </c:pt>
                <c:pt idx="270" formatCode="0.00E+00">
                  <c:v>-6.5600000000000005E-306</c:v>
                </c:pt>
                <c:pt idx="271" formatCode="0.00E+00">
                  <c:v>-3.5000000000000002E-306</c:v>
                </c:pt>
                <c:pt idx="272" formatCode="0.00E+00">
                  <c:v>1.7290000000000001E-305</c:v>
                </c:pt>
                <c:pt idx="273" formatCode="0.00E+00">
                  <c:v>2.494E-305</c:v>
                </c:pt>
                <c:pt idx="274" formatCode="0.00E+00">
                  <c:v>-2.9449999999999998E-305</c:v>
                </c:pt>
                <c:pt idx="275" formatCode="0.00E+00">
                  <c:v>-9.9230000000000006E-305</c:v>
                </c:pt>
                <c:pt idx="276" formatCode="0.00E+00">
                  <c:v>-6.8499999999999995E-306</c:v>
                </c:pt>
                <c:pt idx="277" formatCode="0.00E+00">
                  <c:v>2.9714E-304</c:v>
                </c:pt>
                <c:pt idx="278" formatCode="0.00E+00">
                  <c:v>2.8554E-304</c:v>
                </c:pt>
                <c:pt idx="279" formatCode="0.00E+00">
                  <c:v>-6.5716000000000004E-304</c:v>
                </c:pt>
                <c:pt idx="280" formatCode="0.00E+00">
                  <c:v>-1.3973700000000001E-303</c:v>
                </c:pt>
                <c:pt idx="281" formatCode="0.00E+00">
                  <c:v>6.5937000000000004E-304</c:v>
                </c:pt>
                <c:pt idx="282" formatCode="0.00E+00">
                  <c:v>4.7704100000000002E-303</c:v>
                </c:pt>
                <c:pt idx="283" formatCode="0.00E+00">
                  <c:v>2.50003E-303</c:v>
                </c:pt>
                <c:pt idx="284" formatCode="0.00E+00">
                  <c:v>-1.2475200000000001E-302</c:v>
                </c:pt>
                <c:pt idx="285" formatCode="0.00E+00">
                  <c:v>-1.81117E-302</c:v>
                </c:pt>
                <c:pt idx="286" formatCode="0.00E+00">
                  <c:v>2.1361700000000001E-302</c:v>
                </c:pt>
                <c:pt idx="287" formatCode="0.00E+00">
                  <c:v>7.1842900000000001E-302</c:v>
                </c:pt>
                <c:pt idx="288" formatCode="0.00E+00">
                  <c:v>4.9359499999999998E-303</c:v>
                </c:pt>
                <c:pt idx="289" formatCode="0.00E+00">
                  <c:v>-2.1508299999999999E-301</c:v>
                </c:pt>
                <c:pt idx="290" formatCode="0.00E+00">
                  <c:v>-2.0678300000000002E-301</c:v>
                </c:pt>
                <c:pt idx="291" formatCode="0.00E+00">
                  <c:v>4.7581800000000003E-301</c:v>
                </c:pt>
                <c:pt idx="292" formatCode="0.00E+00">
                  <c:v>1.0116600000000001E-300</c:v>
                </c:pt>
                <c:pt idx="293" formatCode="0.00E+00">
                  <c:v>-4.7738000000000004E-301</c:v>
                </c:pt>
                <c:pt idx="294" formatCode="0.00E+00">
                  <c:v>-3.4537199999999997E-300</c:v>
                </c:pt>
                <c:pt idx="295" formatCode="0.00E+00">
                  <c:v>-1.8100399999999999E-300</c:v>
                </c:pt>
                <c:pt idx="296" formatCode="0.00E+00">
                  <c:v>9.0320600000000004E-300</c:v>
                </c:pt>
                <c:pt idx="297" formatCode="0.00E+00">
                  <c:v>1.3112799999999999E-299</c:v>
                </c:pt>
                <c:pt idx="298" formatCode="0.00E+00">
                  <c:v>-1.5465799999999999E-299</c:v>
                </c:pt>
                <c:pt idx="299" formatCode="0.00E+00">
                  <c:v>-5.2014099999999999E-299</c:v>
                </c:pt>
                <c:pt idx="300" formatCode="0.00E+00">
                  <c:v>-3.5736399999999997E-300</c:v>
                </c:pt>
                <c:pt idx="301" formatCode="0.00E+00">
                  <c:v>1.5572000000000001E-298</c:v>
                </c:pt>
                <c:pt idx="302" formatCode="0.00E+00">
                  <c:v>1.4971100000000001E-298</c:v>
                </c:pt>
                <c:pt idx="303" formatCode="0.00E+00">
                  <c:v>-3.4449100000000001E-298</c:v>
                </c:pt>
                <c:pt idx="304" formatCode="0.00E+00">
                  <c:v>-7.3243899999999998E-298</c:v>
                </c:pt>
                <c:pt idx="305" formatCode="0.00E+00">
                  <c:v>3.45622E-298</c:v>
                </c:pt>
                <c:pt idx="306" formatCode="0.00E+00">
                  <c:v>2.5004900000000001E-297</c:v>
                </c:pt>
                <c:pt idx="307" formatCode="0.00E+00">
                  <c:v>1.31047E-297</c:v>
                </c:pt>
                <c:pt idx="308" formatCode="0.00E+00">
                  <c:v>-6.5391999999999995E-297</c:v>
                </c:pt>
                <c:pt idx="309" formatCode="0.00E+00">
                  <c:v>-9.49362E-297</c:v>
                </c:pt>
                <c:pt idx="310" formatCode="0.00E+00">
                  <c:v>1.1197200000000001E-296</c:v>
                </c:pt>
                <c:pt idx="311" formatCode="0.00E+00">
                  <c:v>3.7658199999999998E-296</c:v>
                </c:pt>
                <c:pt idx="312" formatCode="0.00E+00">
                  <c:v>2.5873099999999998E-297</c:v>
                </c:pt>
                <c:pt idx="313" formatCode="0.00E+00">
                  <c:v>-1.1274099999999999E-295</c:v>
                </c:pt>
                <c:pt idx="314" formatCode="0.00E+00">
                  <c:v>-1.0838999999999999E-295</c:v>
                </c:pt>
                <c:pt idx="315" formatCode="0.00E+00">
                  <c:v>2.49411E-295</c:v>
                </c:pt>
                <c:pt idx="316" formatCode="0.00E+00">
                  <c:v>5.3028499999999996E-295</c:v>
                </c:pt>
                <c:pt idx="317" formatCode="0.00E+00">
                  <c:v>-2.5023000000000002E-295</c:v>
                </c:pt>
                <c:pt idx="318" formatCode="0.00E+00">
                  <c:v>-1.8103500000000001E-294</c:v>
                </c:pt>
                <c:pt idx="319" formatCode="0.00E+00">
                  <c:v>-9.4877600000000006E-295</c:v>
                </c:pt>
                <c:pt idx="320" formatCode="0.00E+00">
                  <c:v>4.73437E-294</c:v>
                </c:pt>
                <c:pt idx="321" formatCode="0.00E+00">
                  <c:v>6.8733700000000007E-294</c:v>
                </c:pt>
                <c:pt idx="322" formatCode="0.00E+00">
                  <c:v>-8.1067900000000006E-294</c:v>
                </c:pt>
                <c:pt idx="323" formatCode="0.00E+00">
                  <c:v>-2.7264499999999999E-293</c:v>
                </c:pt>
                <c:pt idx="324" formatCode="0.00E+00">
                  <c:v>-1.87321E-294</c:v>
                </c:pt>
                <c:pt idx="325" formatCode="0.00E+00">
                  <c:v>8.1624300000000004E-293</c:v>
                </c:pt>
                <c:pt idx="326" formatCode="0.00E+00">
                  <c:v>7.8474499999999995E-293</c:v>
                </c:pt>
                <c:pt idx="327" formatCode="0.00E+00">
                  <c:v>-1.8057299999999999E-292</c:v>
                </c:pt>
                <c:pt idx="328" formatCode="0.00E+00">
                  <c:v>-3.83925E-292</c:v>
                </c:pt>
                <c:pt idx="329" formatCode="0.00E+00">
                  <c:v>1.81166E-292</c:v>
                </c:pt>
                <c:pt idx="330" formatCode="0.00E+00">
                  <c:v>1.3106900000000001E-291</c:v>
                </c:pt>
                <c:pt idx="331" formatCode="0.00E+00">
                  <c:v>6.8691300000000004E-292</c:v>
                </c:pt>
                <c:pt idx="332" formatCode="0.00E+00">
                  <c:v>-3.4276799999999998E-291</c:v>
                </c:pt>
                <c:pt idx="333" formatCode="0.00E+00">
                  <c:v>-4.9763100000000003E-291</c:v>
                </c:pt>
                <c:pt idx="334" formatCode="0.00E+00">
                  <c:v>5.8693E-291</c:v>
                </c:pt>
                <c:pt idx="335" formatCode="0.00E+00">
                  <c:v>1.97394E-290</c:v>
                </c:pt>
                <c:pt idx="336" formatCode="0.00E+00">
                  <c:v>1.3562000000000001E-291</c:v>
                </c:pt>
                <c:pt idx="337" formatCode="0.00E+00">
                  <c:v>-5.9095899999999998E-290</c:v>
                </c:pt>
                <c:pt idx="338" formatCode="0.00E+00">
                  <c:v>-5.68154E-290</c:v>
                </c:pt>
                <c:pt idx="339" formatCode="0.00E+00">
                  <c:v>1.30735E-289</c:v>
                </c:pt>
                <c:pt idx="340" formatCode="0.00E+00">
                  <c:v>2.77961E-289</c:v>
                </c:pt>
                <c:pt idx="341" formatCode="0.00E+00">
                  <c:v>-1.31164E-289</c:v>
                </c:pt>
                <c:pt idx="342" formatCode="0.00E+00">
                  <c:v>-9.4893799999999994E-289</c:v>
                </c:pt>
                <c:pt idx="343" formatCode="0.00E+00">
                  <c:v>-4.9732400000000001E-289</c:v>
                </c:pt>
                <c:pt idx="344" formatCode="0.00E+00">
                  <c:v>2.4816300000000001E-288</c:v>
                </c:pt>
                <c:pt idx="345" formatCode="0.00E+00">
                  <c:v>3.6028399999999998E-288</c:v>
                </c:pt>
                <c:pt idx="346" formatCode="0.00E+00">
                  <c:v>-4.2493699999999998E-288</c:v>
                </c:pt>
                <c:pt idx="347" formatCode="0.00E+00">
                  <c:v>-1.4291300000000001E-287</c:v>
                </c:pt>
                <c:pt idx="348" formatCode="0.00E+00">
                  <c:v>-9.8188799999999993E-289</c:v>
                </c:pt>
                <c:pt idx="349" formatCode="0.00E+00">
                  <c:v>4.2785300000000003E-287</c:v>
                </c:pt>
                <c:pt idx="350" formatCode="0.00E+00">
                  <c:v>4.1134299999999999E-287</c:v>
                </c:pt>
                <c:pt idx="351" formatCode="0.00E+00">
                  <c:v>-9.46518E-287</c:v>
                </c:pt>
                <c:pt idx="352" formatCode="0.00E+00">
                  <c:v>-2.0124399999999999E-286</c:v>
                </c:pt>
                <c:pt idx="353" formatCode="0.00E+00">
                  <c:v>9.4962599999999996E-287</c:v>
                </c:pt>
                <c:pt idx="354" formatCode="0.00E+00">
                  <c:v>6.8702999999999996E-286</c:v>
                </c:pt>
                <c:pt idx="355" formatCode="0.00E+00">
                  <c:v>3.6006200000000001E-286</c:v>
                </c:pt>
                <c:pt idx="356" formatCode="0.00E+00">
                  <c:v>-1.7966999999999999E-285</c:v>
                </c:pt>
                <c:pt idx="357" formatCode="0.00E+00">
                  <c:v>-2.6084499999999998E-285</c:v>
                </c:pt>
                <c:pt idx="358" formatCode="0.00E+00">
                  <c:v>3.0765399999999999E-285</c:v>
                </c:pt>
                <c:pt idx="359" formatCode="0.00E+00">
                  <c:v>1.0346899999999999E-284</c:v>
                </c:pt>
                <c:pt idx="360" formatCode="0.00E+00">
                  <c:v>7.1088599999999997E-286</c:v>
                </c:pt>
                <c:pt idx="361" formatCode="0.00E+00">
                  <c:v>-3.0976499999999998E-284</c:v>
                </c:pt>
                <c:pt idx="362" formatCode="0.00E+00">
                  <c:v>-2.9781200000000003E-284</c:v>
                </c:pt>
                <c:pt idx="363" formatCode="0.00E+00">
                  <c:v>6.8527799999999995E-284</c:v>
                </c:pt>
                <c:pt idx="364" formatCode="0.00E+00">
                  <c:v>1.4570000000000001E-283</c:v>
                </c:pt>
                <c:pt idx="365" formatCode="0.00E+00">
                  <c:v>-6.8752799999999994E-284</c:v>
                </c:pt>
                <c:pt idx="366" formatCode="0.00E+00">
                  <c:v>-4.9740900000000004E-283</c:v>
                </c:pt>
                <c:pt idx="367" formatCode="0.00E+00">
                  <c:v>-2.6068400000000001E-283</c:v>
                </c:pt>
                <c:pt idx="368" formatCode="0.00E+00">
                  <c:v>1.3008099999999999E-282</c:v>
                </c:pt>
                <c:pt idx="369" formatCode="0.00E+00">
                  <c:v>1.88852E-282</c:v>
                </c:pt>
                <c:pt idx="370" formatCode="0.00E+00">
                  <c:v>-2.2274099999999999E-282</c:v>
                </c:pt>
                <c:pt idx="371" formatCode="0.00E+00">
                  <c:v>-7.4911399999999995E-282</c:v>
                </c:pt>
                <c:pt idx="372" formatCode="0.00E+00">
                  <c:v>-5.1468000000000003E-283</c:v>
                </c:pt>
                <c:pt idx="373" formatCode="0.00E+00">
                  <c:v>2.2427000000000001E-281</c:v>
                </c:pt>
                <c:pt idx="374" formatCode="0.00E+00">
                  <c:v>2.15615E-281</c:v>
                </c:pt>
                <c:pt idx="375" formatCode="0.00E+00">
                  <c:v>-4.9614000000000001E-281</c:v>
                </c:pt>
                <c:pt idx="376" formatCode="0.00E+00">
                  <c:v>-1.05487E-280</c:v>
                </c:pt>
                <c:pt idx="377" formatCode="0.00E+00">
                  <c:v>4.9776900000000001E-281</c:v>
                </c:pt>
                <c:pt idx="378" formatCode="0.00E+00">
                  <c:v>3.6012299999999999E-280</c:v>
                </c:pt>
                <c:pt idx="379" formatCode="0.00E+00">
                  <c:v>1.88735E-280</c:v>
                </c:pt>
                <c:pt idx="380" formatCode="0.00E+00">
                  <c:v>-9.4178300000000004E-280</c:v>
                </c:pt>
                <c:pt idx="381" formatCode="0.00E+00">
                  <c:v>-1.36728E-279</c:v>
                </c:pt>
                <c:pt idx="382" formatCode="0.00E+00">
                  <c:v>1.6126400000000001E-279</c:v>
                </c:pt>
                <c:pt idx="383" formatCode="0.00E+00">
                  <c:v>5.42357E-279</c:v>
                </c:pt>
                <c:pt idx="384" formatCode="0.00E+00">
                  <c:v>3.7262800000000002E-280</c:v>
                </c:pt>
                <c:pt idx="385" formatCode="0.00E+00">
                  <c:v>-1.62371E-278</c:v>
                </c:pt>
                <c:pt idx="386" formatCode="0.00E+00">
                  <c:v>-1.56105E-278</c:v>
                </c:pt>
                <c:pt idx="387" formatCode="0.00E+00">
                  <c:v>3.5920499999999998E-278</c:v>
                </c:pt>
                <c:pt idx="388" formatCode="0.00E+00">
                  <c:v>7.6372199999999998E-278</c:v>
                </c:pt>
                <c:pt idx="389" formatCode="0.00E+00">
                  <c:v>-3.6038400000000002E-278</c:v>
                </c:pt>
                <c:pt idx="390" formatCode="0.00E+00">
                  <c:v>-2.6072900000000002E-277</c:v>
                </c:pt>
                <c:pt idx="391" formatCode="0.00E+00">
                  <c:v>-1.36644E-277</c:v>
                </c:pt>
                <c:pt idx="392" formatCode="0.00E+00">
                  <c:v>6.8185000000000005E-277</c:v>
                </c:pt>
                <c:pt idx="393" formatCode="0.00E+00">
                  <c:v>9.8991099999999999E-277</c:v>
                </c:pt>
                <c:pt idx="394" formatCode="0.00E+00">
                  <c:v>-1.1675499999999999E-276</c:v>
                </c:pt>
                <c:pt idx="395" formatCode="0.00E+00">
                  <c:v>-3.9266600000000002E-276</c:v>
                </c:pt>
                <c:pt idx="396" formatCode="0.00E+00">
                  <c:v>-2.6978200000000001E-277</c:v>
                </c:pt>
                <c:pt idx="397" formatCode="0.00E+00">
                  <c:v>1.17556E-275</c:v>
                </c:pt>
                <c:pt idx="398" formatCode="0.00E+00">
                  <c:v>1.1302000000000001E-275</c:v>
                </c:pt>
                <c:pt idx="399" formatCode="0.00E+00">
                  <c:v>-2.60064E-275</c:v>
                </c:pt>
                <c:pt idx="400" formatCode="0.00E+00">
                  <c:v>-5.5293399999999998E-275</c:v>
                </c:pt>
                <c:pt idx="401" formatCode="0.00E+00">
                  <c:v>2.60918E-275</c:v>
                </c:pt>
                <c:pt idx="402" formatCode="0.00E+00">
                  <c:v>1.8876700000000001E-274</c:v>
                </c:pt>
                <c:pt idx="403" formatCode="0.00E+00">
                  <c:v>9.8929999999999997E-275</c:v>
                </c:pt>
                <c:pt idx="404" formatCode="0.00E+00">
                  <c:v>-4.9365800000000003E-274</c:v>
                </c:pt>
                <c:pt idx="405" formatCode="0.00E+00">
                  <c:v>-7.1669400000000001E-274</c:v>
                </c:pt>
                <c:pt idx="406" formatCode="0.00E+00">
                  <c:v>8.4530400000000002E-274</c:v>
                </c:pt>
                <c:pt idx="407" formatCode="0.00E+00">
                  <c:v>2.8428999999999999E-273</c:v>
                </c:pt>
                <c:pt idx="408" formatCode="0.00E+00">
                  <c:v>1.9532199999999999E-274</c:v>
                </c:pt>
                <c:pt idx="409" formatCode="0.00E+00">
                  <c:v>-8.5110600000000004E-273</c:v>
                </c:pt>
                <c:pt idx="410" formatCode="0.00E+00">
                  <c:v>-8.1826199999999995E-273</c:v>
                </c:pt>
                <c:pt idx="411" formatCode="0.00E+00">
                  <c:v>1.8828599999999999E-272</c:v>
                </c:pt>
                <c:pt idx="412" formatCode="0.00E+00">
                  <c:v>4.0032300000000001E-272</c:v>
                </c:pt>
                <c:pt idx="413" formatCode="0.00E+00">
                  <c:v>-1.8890399999999998E-272</c:v>
                </c:pt>
                <c:pt idx="414" formatCode="0.00E+00">
                  <c:v>-1.3666699999999999E-271</c:v>
                </c:pt>
                <c:pt idx="415" formatCode="0.00E+00">
                  <c:v>-7.1625200000000002E-272</c:v>
                </c:pt>
                <c:pt idx="416" formatCode="0.00E+00">
                  <c:v>3.5740800000000001E-271</c:v>
                </c:pt>
                <c:pt idx="417" formatCode="0.00E+00">
                  <c:v>5.1888600000000002E-271</c:v>
                </c:pt>
                <c:pt idx="418" formatCode="0.00E+00">
                  <c:v>-6.1199899999999995E-271</c:v>
                </c:pt>
                <c:pt idx="419" formatCode="0.00E+00">
                  <c:v>-2.0582499999999999E-270</c:v>
                </c:pt>
                <c:pt idx="420" formatCode="0.00E+00">
                  <c:v>-1.4141300000000001E-271</c:v>
                </c:pt>
                <c:pt idx="421" formatCode="0.00E+00">
                  <c:v>6.1619999999999997E-270</c:v>
                </c:pt>
                <c:pt idx="422" formatCode="0.00E+00">
                  <c:v>5.9242100000000002E-270</c:v>
                </c:pt>
                <c:pt idx="423" formatCode="0.00E+00">
                  <c:v>-1.3631899999999999E-269</c:v>
                </c:pt>
                <c:pt idx="424" formatCode="0.00E+00">
                  <c:v>-2.8983400000000002E-269</c:v>
                </c:pt>
                <c:pt idx="425" formatCode="0.00E+00">
                  <c:v>1.36766E-269</c:v>
                </c:pt>
                <c:pt idx="426" formatCode="0.00E+00">
                  <c:v>9.8946900000000005E-269</c:v>
                </c:pt>
                <c:pt idx="427" formatCode="0.00E+00">
                  <c:v>5.1856500000000002E-269</c:v>
                </c:pt>
                <c:pt idx="428" formatCode="0.00E+00">
                  <c:v>-2.5876299999999999E-268</c:v>
                </c:pt>
                <c:pt idx="429" formatCode="0.00E+00">
                  <c:v>-3.7567299999999998E-268</c:v>
                </c:pt>
                <c:pt idx="430" formatCode="0.00E+00">
                  <c:v>4.4308599999999998E-268</c:v>
                </c:pt>
                <c:pt idx="431" formatCode="0.00E+00">
                  <c:v>1.49017E-267</c:v>
                </c:pt>
                <c:pt idx="432" formatCode="0.00E+00">
                  <c:v>1.02383E-268</c:v>
                </c:pt>
                <c:pt idx="433" formatCode="0.00E+00">
                  <c:v>-4.4612799999999999E-267</c:v>
                </c:pt>
                <c:pt idx="434" formatCode="0.00E+00">
                  <c:v>-4.2891199999999997E-267</c:v>
                </c:pt>
                <c:pt idx="435" formatCode="0.00E+00">
                  <c:v>9.8694600000000006E-267</c:v>
                </c:pt>
                <c:pt idx="436" formatCode="0.00E+00">
                  <c:v>2.0983899999999999E-266</c:v>
                </c:pt>
                <c:pt idx="437" formatCode="0.00E+00">
                  <c:v>-9.9018600000000007E-267</c:v>
                </c:pt>
                <c:pt idx="438" formatCode="0.00E+00">
                  <c:v>-7.1637400000000001E-266</c:v>
                </c:pt>
                <c:pt idx="439" formatCode="0.00E+00">
                  <c:v>-3.7544000000000001E-266</c:v>
                </c:pt>
                <c:pt idx="440" formatCode="0.00E+00">
                  <c:v>1.87344E-265</c:v>
                </c:pt>
                <c:pt idx="441" formatCode="0.00E+00">
                  <c:v>2.7198599999999999E-265</c:v>
                </c:pt>
                <c:pt idx="442" formatCode="0.00E+00">
                  <c:v>-3.20794E-265</c:v>
                </c:pt>
                <c:pt idx="443" formatCode="0.00E+00">
                  <c:v>-1.07888E-264</c:v>
                </c:pt>
                <c:pt idx="444" formatCode="0.00E+00">
                  <c:v>-7.4124899999999993E-266</c:v>
                </c:pt>
                <c:pt idx="445" formatCode="0.00E+00">
                  <c:v>3.2299600000000001E-264</c:v>
                </c:pt>
                <c:pt idx="446" formatCode="0.00E+00">
                  <c:v>3.1053200000000001E-264</c:v>
                </c:pt>
                <c:pt idx="447" formatCode="0.00E+00">
                  <c:v>-7.1454699999999997E-264</c:v>
                </c:pt>
                <c:pt idx="448" formatCode="0.00E+00">
                  <c:v>-1.51923E-263</c:v>
                </c:pt>
                <c:pt idx="449" formatCode="0.00E+00">
                  <c:v>7.1689300000000001E-264</c:v>
                </c:pt>
                <c:pt idx="450" formatCode="0.00E+00">
                  <c:v>5.1865399999999998E-263</c:v>
                </c:pt>
                <c:pt idx="451" formatCode="0.00E+00">
                  <c:v>2.7181800000000001E-263</c:v>
                </c:pt>
                <c:pt idx="452" formatCode="0.00E+00">
                  <c:v>-1.3563699999999999E-262</c:v>
                </c:pt>
                <c:pt idx="453" formatCode="0.00E+00">
                  <c:v>-1.9691800000000001E-262</c:v>
                </c:pt>
                <c:pt idx="454" formatCode="0.00E+00">
                  <c:v>2.3225399999999999E-262</c:v>
                </c:pt>
                <c:pt idx="455" formatCode="0.00E+00">
                  <c:v>7.8110999999999999E-262</c:v>
                </c:pt>
                <c:pt idx="456" formatCode="0.00E+00">
                  <c:v>5.3666300000000003E-263</c:v>
                </c:pt>
                <c:pt idx="457" formatCode="0.00E+00">
                  <c:v>-2.33849E-261</c:v>
                </c:pt>
                <c:pt idx="458" formatCode="0.00E+00">
                  <c:v>-2.24824E-261</c:v>
                </c:pt>
                <c:pt idx="459" formatCode="0.00E+00">
                  <c:v>5.1733099999999996E-261</c:v>
                </c:pt>
                <c:pt idx="460" formatCode="0.00E+00">
                  <c:v>1.0999199999999999E-260</c:v>
                </c:pt>
                <c:pt idx="461" formatCode="0.00E+00">
                  <c:v>-5.1903000000000004E-261</c:v>
                </c:pt>
                <c:pt idx="462" formatCode="0.00E+00">
                  <c:v>-3.75505E-260</c:v>
                </c:pt>
                <c:pt idx="463" formatCode="0.00E+00">
                  <c:v>-1.9679599999999999E-260</c:v>
                </c:pt>
                <c:pt idx="464" formatCode="0.00E+00">
                  <c:v>9.8200799999999993E-260</c:v>
                </c:pt>
                <c:pt idx="465" formatCode="0.00E+00">
                  <c:v>1.42568E-259</c:v>
                </c:pt>
                <c:pt idx="466" formatCode="0.00E+00">
                  <c:v>-1.68152E-259</c:v>
                </c:pt>
                <c:pt idx="467" formatCode="0.00E+00">
                  <c:v>-5.6552200000000001E-259</c:v>
                </c:pt>
                <c:pt idx="468" formatCode="0.00E+00">
                  <c:v>-3.8854299999999998E-260</c:v>
                </c:pt>
                <c:pt idx="469" formatCode="0.00E+00">
                  <c:v>1.6930600000000001E-258</c:v>
                </c:pt>
                <c:pt idx="470" formatCode="0.00E+00">
                  <c:v>1.6277300000000001E-258</c:v>
                </c:pt>
                <c:pt idx="471" formatCode="0.00E+00">
                  <c:v>-3.7454700000000002E-258</c:v>
                </c:pt>
                <c:pt idx="472" formatCode="0.00E+00">
                  <c:v>-7.9634200000000001E-258</c:v>
                </c:pt>
                <c:pt idx="473" formatCode="0.00E+00">
                  <c:v>3.7577699999999998E-258</c:v>
                </c:pt>
                <c:pt idx="474" formatCode="0.00E+00">
                  <c:v>2.7186500000000001E-257</c:v>
                </c:pt>
                <c:pt idx="475" formatCode="0.00E+00">
                  <c:v>1.4247999999999999E-257</c:v>
                </c:pt>
                <c:pt idx="476" formatCode="0.00E+00">
                  <c:v>-7.1097300000000003E-257</c:v>
                </c:pt>
                <c:pt idx="477" formatCode="0.00E+00">
                  <c:v>-1.0321900000000001E-256</c:v>
                </c:pt>
                <c:pt idx="478" formatCode="0.00E+00">
                  <c:v>1.21742E-256</c:v>
                </c:pt>
                <c:pt idx="479" formatCode="0.00E+00">
                  <c:v>4.0943700000000001E-256</c:v>
                </c:pt>
                <c:pt idx="480" formatCode="0.00E+00">
                  <c:v>2.8130500000000002E-257</c:v>
                </c:pt>
                <c:pt idx="481" formatCode="0.00E+00">
                  <c:v>-1.22577E-255</c:v>
                </c:pt>
                <c:pt idx="482" formatCode="0.00E+00">
                  <c:v>-1.1784699999999999E-255</c:v>
                </c:pt>
                <c:pt idx="483" formatCode="0.00E+00">
                  <c:v>2.7117200000000002E-255</c:v>
                </c:pt>
                <c:pt idx="484" formatCode="0.00E+00">
                  <c:v>5.7655100000000003E-255</c:v>
                </c:pt>
                <c:pt idx="485" formatCode="0.00E+00">
                  <c:v>-2.7206199999999998E-255</c:v>
                </c:pt>
                <c:pt idx="486" formatCode="0.00E+00">
                  <c:v>-1.9683000000000002E-254</c:v>
                </c:pt>
                <c:pt idx="487" formatCode="0.00E+00">
                  <c:v>-1.03155E-254</c:v>
                </c:pt>
                <c:pt idx="488" formatCode="0.00E+00">
                  <c:v>5.1474299999999997E-254</c:v>
                </c:pt>
                <c:pt idx="489" formatCode="0.00E+00">
                  <c:v>7.4730500000000001E-254</c:v>
                </c:pt>
                <c:pt idx="490" formatCode="0.00E+00">
                  <c:v>-8.8140799999999994E-254</c:v>
                </c:pt>
                <c:pt idx="491" formatCode="0.00E+00">
                  <c:v>-2.96432E-253</c:v>
                </c:pt>
                <c:pt idx="492" formatCode="0.00E+00">
                  <c:v>-2.0366399999999999E-254</c:v>
                </c:pt>
                <c:pt idx="493" formatCode="0.00E+00">
                  <c:v>8.8745799999999998E-253</c:v>
                </c:pt>
                <c:pt idx="494" formatCode="0.00E+00">
                  <c:v>8.5321199999999997E-253</c:v>
                </c:pt>
                <c:pt idx="495" formatCode="0.00E+00">
                  <c:v>-1.9632800000000001E-252</c:v>
                </c:pt>
                <c:pt idx="496" formatCode="0.00E+00">
                  <c:v>-4.1742200000000002E-252</c:v>
                </c:pt>
                <c:pt idx="497" formatCode="0.00E+00">
                  <c:v>1.9697200000000001E-252</c:v>
                </c:pt>
                <c:pt idx="498" formatCode="0.00E+00">
                  <c:v>1.4250399999999999E-251</c:v>
                </c:pt>
                <c:pt idx="499" formatCode="0.00E+00">
                  <c:v>7.46844E-252</c:v>
                </c:pt>
                <c:pt idx="500" formatCode="0.00E+00">
                  <c:v>-3.7267300000000001E-251</c:v>
                </c:pt>
                <c:pt idx="501" formatCode="0.00E+00">
                  <c:v>-5.4104800000000002E-251</c:v>
                </c:pt>
                <c:pt idx="502" formatCode="0.00E+00">
                  <c:v>6.3813799999999998E-251</c:v>
                </c:pt>
                <c:pt idx="503" formatCode="0.00E+00">
                  <c:v>2.1461600000000001E-250</c:v>
                </c:pt>
                <c:pt idx="504" formatCode="0.00E+00">
                  <c:v>1.47453E-251</c:v>
                </c:pt>
                <c:pt idx="505" formatCode="0.00E+00">
                  <c:v>-6.4251900000000006E-250</c:v>
                </c:pt>
                <c:pt idx="506" formatCode="0.00E+00">
                  <c:v>-6.1772400000000002E-250</c:v>
                </c:pt>
                <c:pt idx="507" formatCode="0.00E+00">
                  <c:v>1.42141E-249</c:v>
                </c:pt>
                <c:pt idx="508" formatCode="0.00E+00">
                  <c:v>3.0221300000000001E-249</c:v>
                </c:pt>
                <c:pt idx="509" formatCode="0.00E+00">
                  <c:v>-1.42608E-249</c:v>
                </c:pt>
                <c:pt idx="510" formatCode="0.00E+00">
                  <c:v>-1.03173E-248</c:v>
                </c:pt>
                <c:pt idx="511" formatCode="0.00E+00">
                  <c:v>-5.4071399999999999E-249</c:v>
                </c:pt>
                <c:pt idx="512" formatCode="0.00E+00">
                  <c:v>2.6981500000000002E-248</c:v>
                </c:pt>
                <c:pt idx="513" formatCode="0.00E+00">
                  <c:v>3.91718E-248</c:v>
                </c:pt>
                <c:pt idx="514" formatCode="0.00E+00">
                  <c:v>-4.6201100000000002E-248</c:v>
                </c:pt>
                <c:pt idx="515" formatCode="0.00E+00">
                  <c:v>-1.5538200000000001E-247</c:v>
                </c:pt>
                <c:pt idx="516" formatCode="0.00E+00">
                  <c:v>-1.0675599999999999E-248</c:v>
                </c:pt>
                <c:pt idx="517" formatCode="0.00E+00">
                  <c:v>4.6518300000000001E-247</c:v>
                </c:pt>
                <c:pt idx="518" formatCode="0.00E+00">
                  <c:v>4.47231E-247</c:v>
                </c:pt>
                <c:pt idx="519" formatCode="0.00E+00">
                  <c:v>-1.0291E-246</c:v>
                </c:pt>
                <c:pt idx="520" formatCode="0.00E+00">
                  <c:v>-2.1880200000000001E-246</c:v>
                </c:pt>
                <c:pt idx="521" formatCode="0.00E+00">
                  <c:v>1.03248E-246</c:v>
                </c:pt>
                <c:pt idx="522" formatCode="0.00E+00">
                  <c:v>7.4697099999999998E-246</c:v>
                </c:pt>
                <c:pt idx="523" formatCode="0.00E+00">
                  <c:v>3.9147599999999999E-246</c:v>
                </c:pt>
                <c:pt idx="524" formatCode="0.00E+00">
                  <c:v>-1.9534599999999999E-245</c:v>
                </c:pt>
                <c:pt idx="525" formatCode="0.00E+00">
                  <c:v>-2.8360300000000001E-245</c:v>
                </c:pt>
                <c:pt idx="526" formatCode="0.00E+00">
                  <c:v>3.3449600000000001E-245</c:v>
                </c:pt>
                <c:pt idx="527" formatCode="0.00E+00">
                  <c:v>1.1249599999999999E-244</c:v>
                </c:pt>
                <c:pt idx="528" formatCode="0.00E+00">
                  <c:v>7.7290800000000001E-246</c:v>
                </c:pt>
                <c:pt idx="529" formatCode="0.00E+00">
                  <c:v>-3.3679199999999998E-244</c:v>
                </c:pt>
                <c:pt idx="530" formatCode="0.00E+00">
                  <c:v>-3.2379499999999999E-244</c:v>
                </c:pt>
                <c:pt idx="531" formatCode="0.00E+00">
                  <c:v>7.4506699999999996E-244</c:v>
                </c:pt>
                <c:pt idx="532" formatCode="0.00E+00">
                  <c:v>1.58412E-243</c:v>
                </c:pt>
                <c:pt idx="533" formatCode="0.00E+00">
                  <c:v>-7.4751300000000003E-244</c:v>
                </c:pt>
                <c:pt idx="534" formatCode="0.00E+00">
                  <c:v>-5.40806E-243</c:v>
                </c:pt>
                <c:pt idx="535" formatCode="0.00E+00">
                  <c:v>-2.83428E-243</c:v>
                </c:pt>
                <c:pt idx="536" formatCode="0.00E+00">
                  <c:v>1.4143E-242</c:v>
                </c:pt>
                <c:pt idx="537" formatCode="0.00E+00">
                  <c:v>2.0532800000000001E-242</c:v>
                </c:pt>
                <c:pt idx="538" formatCode="0.00E+00">
                  <c:v>-2.4217399999999999E-242</c:v>
                </c:pt>
                <c:pt idx="539" formatCode="0.00E+00">
                  <c:v>-8.1447199999999993E-242</c:v>
                </c:pt>
                <c:pt idx="540" formatCode="0.00E+00">
                  <c:v>-5.5958499999999999E-243</c:v>
                </c:pt>
                <c:pt idx="541" formatCode="0.00E+00">
                  <c:v>2.4383700000000001E-241</c:v>
                </c:pt>
                <c:pt idx="542" formatCode="0.00E+00">
                  <c:v>2.3442700000000001E-241</c:v>
                </c:pt>
                <c:pt idx="543" formatCode="0.00E+00">
                  <c:v>-5.39427E-241</c:v>
                </c:pt>
                <c:pt idx="544" formatCode="0.00E+00">
                  <c:v>-1.1469E-240</c:v>
                </c:pt>
                <c:pt idx="545" formatCode="0.00E+00">
                  <c:v>5.4119799999999998E-241</c:v>
                </c:pt>
                <c:pt idx="546" formatCode="0.00E+00">
                  <c:v>3.9154300000000001E-240</c:v>
                </c:pt>
                <c:pt idx="547" formatCode="0.00E+00">
                  <c:v>2.0520199999999999E-240</c:v>
                </c:pt>
                <c:pt idx="548" formatCode="0.00E+00">
                  <c:v>-1.02395E-239</c:v>
                </c:pt>
                <c:pt idx="549" formatCode="0.00E+00">
                  <c:v>-1.48657E-239</c:v>
                </c:pt>
                <c:pt idx="550" formatCode="0.00E+00">
                  <c:v>1.7533400000000001E-239</c:v>
                </c:pt>
                <c:pt idx="551" formatCode="0.00E+00">
                  <c:v>5.8967700000000003E-239</c:v>
                </c:pt>
                <c:pt idx="552" formatCode="0.00E+00">
                  <c:v>4.0513800000000002E-240</c:v>
                </c:pt>
                <c:pt idx="553" formatCode="0.00E+00">
                  <c:v>-1.7653700000000001E-238</c:v>
                </c:pt>
                <c:pt idx="554" formatCode="0.00E+00">
                  <c:v>-1.6972500000000001E-238</c:v>
                </c:pt>
                <c:pt idx="555" formatCode="0.00E+00">
                  <c:v>3.9054500000000003E-238</c:v>
                </c:pt>
                <c:pt idx="556" formatCode="0.00E+00">
                  <c:v>8.3035500000000003E-238</c:v>
                </c:pt>
                <c:pt idx="557" formatCode="0.00E+00">
                  <c:v>-3.9182700000000002E-238</c:v>
                </c:pt>
                <c:pt idx="558" formatCode="0.00E+00">
                  <c:v>-2.83477E-237</c:v>
                </c:pt>
                <c:pt idx="559" formatCode="0.00E+00">
                  <c:v>-1.4856599999999999E-237</c:v>
                </c:pt>
                <c:pt idx="560" formatCode="0.00E+00">
                  <c:v>7.41339E-237</c:v>
                </c:pt>
                <c:pt idx="561" formatCode="0.00E+00">
                  <c:v>1.07628E-236</c:v>
                </c:pt>
                <c:pt idx="562" formatCode="0.00E+00">
                  <c:v>-1.26941E-236</c:v>
                </c:pt>
                <c:pt idx="563" formatCode="0.00E+00">
                  <c:v>-4.2692499999999999E-236</c:v>
                </c:pt>
                <c:pt idx="564" formatCode="0.00E+00">
                  <c:v>-2.9331999999999998E-237</c:v>
                </c:pt>
                <c:pt idx="565" formatCode="0.00E+00">
                  <c:v>1.2781299999999999E-235</c:v>
                </c:pt>
                <c:pt idx="566" formatCode="0.00E+00">
                  <c:v>1.2288099999999999E-235</c:v>
                </c:pt>
                <c:pt idx="567" formatCode="0.00E+00">
                  <c:v>-2.8275399999999999E-235</c:v>
                </c:pt>
                <c:pt idx="568" formatCode="0.00E+00">
                  <c:v>-6.0117600000000003E-235</c:v>
                </c:pt>
                <c:pt idx="569" formatCode="0.00E+00">
                  <c:v>2.83682E-235</c:v>
                </c:pt>
                <c:pt idx="570" formatCode="0.00E+00">
                  <c:v>2.05237E-234</c:v>
                </c:pt>
                <c:pt idx="571" formatCode="0.00E+00">
                  <c:v>1.07561E-234</c:v>
                </c:pt>
                <c:pt idx="572" formatCode="0.00E+00">
                  <c:v>-5.3672900000000005E-234</c:v>
                </c:pt>
                <c:pt idx="573" formatCode="0.00E+00">
                  <c:v>-7.7922400000000004E-234</c:v>
                </c:pt>
                <c:pt idx="574" formatCode="0.00E+00">
                  <c:v>9.1905500000000003E-234</c:v>
                </c:pt>
                <c:pt idx="575" formatCode="0.00E+00">
                  <c:v>3.0909300000000001E-233</c:v>
                </c:pt>
                <c:pt idx="576" formatCode="0.00E+00">
                  <c:v>2.1236300000000001E-234</c:v>
                </c:pt>
                <c:pt idx="577" formatCode="0.00E+00">
                  <c:v>-9.2536300000000004E-233</c:v>
                </c:pt>
                <c:pt idx="578" formatCode="0.00E+00">
                  <c:v>-8.8965400000000006E-233</c:v>
                </c:pt>
                <c:pt idx="579" formatCode="0.00E+00">
                  <c:v>2.0471299999999999E-232</c:v>
                </c:pt>
                <c:pt idx="580" formatCode="0.00E+00">
                  <c:v>4.3525099999999998E-232</c:v>
                </c:pt>
                <c:pt idx="581" formatCode="0.00E+00">
                  <c:v>-2.0538499999999999E-232</c:v>
                </c:pt>
                <c:pt idx="582" formatCode="0.00E+00">
                  <c:v>-1.48591E-231</c:v>
                </c:pt>
                <c:pt idx="583" formatCode="0.00E+00">
                  <c:v>-7.7874299999999996E-232</c:v>
                </c:pt>
                <c:pt idx="584" formatCode="0.00E+00">
                  <c:v>3.88591E-231</c:v>
                </c:pt>
                <c:pt idx="585" formatCode="0.00E+00">
                  <c:v>5.6415699999999997E-231</c:v>
                </c:pt>
                <c:pt idx="586" formatCode="0.00E+00">
                  <c:v>-6.6539400000000002E-231</c:v>
                </c:pt>
                <c:pt idx="587" formatCode="0.00E+00">
                  <c:v>-2.2378300000000001E-230</c:v>
                </c:pt>
                <c:pt idx="588" formatCode="0.00E+00">
                  <c:v>-1.5375100000000001E-231</c:v>
                </c:pt>
                <c:pt idx="589" formatCode="0.00E+00">
                  <c:v>6.6996099999999997E-230</c:v>
                </c:pt>
                <c:pt idx="590" formatCode="0.00E+00">
                  <c:v>6.4410799999999998E-230</c:v>
                </c:pt>
                <c:pt idx="591" formatCode="0.00E+00">
                  <c:v>-1.4821200000000001E-229</c:v>
                </c:pt>
                <c:pt idx="592" formatCode="0.00E+00">
                  <c:v>-3.1512099999999999E-229</c:v>
                </c:pt>
                <c:pt idx="593" formatCode="0.00E+00">
                  <c:v>1.4869899999999999E-229</c:v>
                </c:pt>
                <c:pt idx="594" formatCode="0.00E+00">
                  <c:v>1.0758E-228</c:v>
                </c:pt>
                <c:pt idx="595" formatCode="0.00E+00">
                  <c:v>5.6380899999999998E-229</c:v>
                </c:pt>
                <c:pt idx="596" formatCode="0.00E+00">
                  <c:v>-2.8133899999999998E-228</c:v>
                </c:pt>
                <c:pt idx="597" formatCode="0.00E+00">
                  <c:v>-4.0844900000000002E-228</c:v>
                </c:pt>
                <c:pt idx="598" formatCode="0.00E+00">
                  <c:v>4.8174400000000002E-228</c:v>
                </c:pt>
                <c:pt idx="599" formatCode="0.00E+00">
                  <c:v>1.62019E-227</c:v>
                </c:pt>
                <c:pt idx="600" formatCode="0.00E+00">
                  <c:v>1.11315E-228</c:v>
                </c:pt>
                <c:pt idx="601" formatCode="0.00E+00">
                  <c:v>-4.8505100000000001E-227</c:v>
                </c:pt>
                <c:pt idx="602" formatCode="0.00E+00">
                  <c:v>-4.6633300000000003E-227</c:v>
                </c:pt>
                <c:pt idx="603" formatCode="0.00E+00">
                  <c:v>1.07305E-226</c:v>
                </c:pt>
                <c:pt idx="604" formatCode="0.00E+00">
                  <c:v>2.2814699999999998E-226</c:v>
                </c:pt>
                <c:pt idx="605" formatCode="0.00E+00">
                  <c:v>-1.07658E-226</c:v>
                </c:pt>
                <c:pt idx="606" formatCode="0.00E+00">
                  <c:v>-7.7887599999999994E-226</c:v>
                </c:pt>
                <c:pt idx="607" formatCode="0.00E+00">
                  <c:v>-4.0819700000000002E-226</c:v>
                </c:pt>
                <c:pt idx="608" formatCode="0.00E+00">
                  <c:v>2.0368899999999999E-225</c:v>
                </c:pt>
                <c:pt idx="609" formatCode="0.00E+00">
                  <c:v>2.9571599999999997E-225</c:v>
                </c:pt>
                <c:pt idx="610" formatCode="0.00E+00">
                  <c:v>-3.4878199999999998E-225</c:v>
                </c:pt>
                <c:pt idx="611" formatCode="0.00E+00">
                  <c:v>-1.1730100000000001E-224</c:v>
                </c:pt>
                <c:pt idx="612" formatCode="0.00E+00">
                  <c:v>-8.0592099999999999E-226</c:v>
                </c:pt>
                <c:pt idx="613" formatCode="0.00E+00">
                  <c:v>3.51176E-224</c:v>
                </c:pt>
                <c:pt idx="614" formatCode="0.00E+00">
                  <c:v>3.37625E-224</c:v>
                </c:pt>
                <c:pt idx="615" formatCode="0.00E+00">
                  <c:v>-7.7689000000000001E-224</c:v>
                </c:pt>
                <c:pt idx="616" formatCode="0.00E+00">
                  <c:v>-1.6517800000000001E-223</c:v>
                </c:pt>
                <c:pt idx="617" formatCode="0.00E+00">
                  <c:v>7.7944000000000005E-224</c:v>
                </c:pt>
                <c:pt idx="618" formatCode="0.00E+00">
                  <c:v>5.6390500000000002E-223</c:v>
                </c:pt>
                <c:pt idx="619" formatCode="0.00E+00">
                  <c:v>2.95534E-223</c:v>
                </c:pt>
                <c:pt idx="620" formatCode="0.00E+00">
                  <c:v>-1.4747100000000001E-222</c:v>
                </c:pt>
                <c:pt idx="621" formatCode="0.00E+00">
                  <c:v>-2.1409800000000002E-222</c:v>
                </c:pt>
                <c:pt idx="622" formatCode="0.00E+00">
                  <c:v>2.52518E-222</c:v>
                </c:pt>
                <c:pt idx="623" formatCode="0.00E+00">
                  <c:v>8.4925899999999995E-222</c:v>
                </c:pt>
                <c:pt idx="624" formatCode="0.00E+00">
                  <c:v>5.8348499999999998E-223</c:v>
                </c:pt>
                <c:pt idx="625" formatCode="0.00E+00">
                  <c:v>-2.5425100000000001E-221</c:v>
                </c:pt>
                <c:pt idx="626" formatCode="0.00E+00">
                  <c:v>-2.4444000000000002E-221</c:v>
                </c:pt>
                <c:pt idx="627" formatCode="0.00E+00">
                  <c:v>5.6246699999999997E-221</c:v>
                </c:pt>
                <c:pt idx="628" formatCode="0.00E+00">
                  <c:v>1.19589E-220</c:v>
                </c:pt>
                <c:pt idx="629" formatCode="0.00E+00">
                  <c:v>-5.64313E-221</c:v>
                </c:pt>
                <c:pt idx="630" formatCode="0.00E+00">
                  <c:v>-4.0826599999999999E-220</c:v>
                </c:pt>
                <c:pt idx="631" formatCode="0.00E+00">
                  <c:v>-2.1396600000000001E-220</c:v>
                </c:pt>
                <c:pt idx="632" formatCode="0.00E+00">
                  <c:v>1.06769E-219</c:v>
                </c:pt>
                <c:pt idx="633" formatCode="0.00E+00">
                  <c:v>1.5500700000000001E-219</c:v>
                </c:pt>
                <c:pt idx="634" formatCode="0.00E+00">
                  <c:v>-1.8282300000000001E-219</c:v>
                </c:pt>
                <c:pt idx="635" formatCode="0.00E+00">
                  <c:v>-6.1486300000000001E-219</c:v>
                </c:pt>
                <c:pt idx="636" formatCode="0.00E+00">
                  <c:v>-4.2244299999999996E-220</c:v>
                </c:pt>
                <c:pt idx="637" formatCode="0.00E+00">
                  <c:v>1.8407799999999999E-218</c:v>
                </c:pt>
                <c:pt idx="638" formatCode="0.00E+00">
                  <c:v>1.76974E-218</c:v>
                </c:pt>
                <c:pt idx="639" formatCode="0.00E+00">
                  <c:v>-4.0722499999999998E-218</c:v>
                </c:pt>
                <c:pt idx="640" formatCode="0.00E+00">
                  <c:v>-8.6582100000000005E-218</c:v>
                </c:pt>
                <c:pt idx="641" formatCode="0.00E+00">
                  <c:v>4.0856200000000001E-218</c:v>
                </c:pt>
                <c:pt idx="642" formatCode="0.00E+00">
                  <c:v>2.95584E-217</c:v>
                </c:pt>
                <c:pt idx="643" formatCode="0.00E+00">
                  <c:v>1.54911E-217</c:v>
                </c:pt>
                <c:pt idx="644" formatCode="0.00E+00">
                  <c:v>-7.7300300000000006E-217</c:v>
                </c:pt>
                <c:pt idx="645" formatCode="0.00E+00">
                  <c:v>-1.1222499999999999E-216</c:v>
                </c:pt>
                <c:pt idx="646" formatCode="0.00E+00">
                  <c:v>1.3236299999999999E-216</c:v>
                </c:pt>
                <c:pt idx="647" formatCode="0.00E+00">
                  <c:v>4.4516000000000001E-216</c:v>
                </c:pt>
                <c:pt idx="648" formatCode="0.00E+00">
                  <c:v>3.0584800000000002E-217</c:v>
                </c:pt>
                <c:pt idx="649" formatCode="0.00E+00">
                  <c:v>-1.33272E-215</c:v>
                </c:pt>
                <c:pt idx="650" formatCode="0.00E+00">
                  <c:v>-1.2812899999999999E-215</c:v>
                </c:pt>
                <c:pt idx="651" formatCode="0.00E+00">
                  <c:v>2.94831E-215</c:v>
                </c:pt>
                <c:pt idx="652" formatCode="0.00E+00">
                  <c:v>6.2685300000000001E-215</c:v>
                </c:pt>
                <c:pt idx="653" formatCode="0.00E+00">
                  <c:v>-2.9579800000000001E-215</c:v>
                </c:pt>
                <c:pt idx="654" formatCode="0.00E+00">
                  <c:v>-2.14003E-214</c:v>
                </c:pt>
                <c:pt idx="655" formatCode="0.00E+00">
                  <c:v>-1.12155E-214</c:v>
                </c:pt>
                <c:pt idx="656" formatCode="0.00E+00">
                  <c:v>5.5965299999999999E-214</c:v>
                </c:pt>
                <c:pt idx="657" formatCode="0.00E+00">
                  <c:v>8.1250599999999995E-214</c:v>
                </c:pt>
                <c:pt idx="658" formatCode="0.00E+00">
                  <c:v>-9.5830900000000007E-214</c:v>
                </c:pt>
                <c:pt idx="659" formatCode="0.00E+00">
                  <c:v>-3.2229499999999998E-213</c:v>
                </c:pt>
                <c:pt idx="660" formatCode="0.00E+00">
                  <c:v>-2.2143300000000002E-214</c:v>
                </c:pt>
                <c:pt idx="661" formatCode="0.00E+00">
                  <c:v>9.6488700000000001E-213</c:v>
                </c:pt>
                <c:pt idx="662" formatCode="0.00E+00">
                  <c:v>9.2765200000000003E-213</c:v>
                </c:pt>
                <c:pt idx="663" formatCode="0.00E+00">
                  <c:v>-2.1345699999999999E-212</c:v>
                </c:pt>
                <c:pt idx="664" formatCode="0.00E+00">
                  <c:v>-4.5384100000000001E-212</c:v>
                </c:pt>
                <c:pt idx="665" formatCode="0.00E+00">
                  <c:v>2.1415799999999999E-212</c:v>
                </c:pt>
                <c:pt idx="666" formatCode="0.00E+00">
                  <c:v>1.54938E-211</c:v>
                </c:pt>
                <c:pt idx="667" formatCode="0.00E+00">
                  <c:v>8.12004E-212</c:v>
                </c:pt>
                <c:pt idx="668" formatCode="0.00E+00">
                  <c:v>-4.0518800000000004E-211</c:v>
                </c:pt>
                <c:pt idx="669" formatCode="0.00E+00">
                  <c:v>-5.88253E-211</c:v>
                </c:pt>
                <c:pt idx="670" formatCode="0.00E+00">
                  <c:v>6.9381400000000004E-211</c:v>
                </c:pt>
                <c:pt idx="671" formatCode="0.00E+00">
                  <c:v>2.3334099999999998E-210</c:v>
                </c:pt>
                <c:pt idx="672" formatCode="0.00E+00">
                  <c:v>1.6031700000000001E-211</c:v>
                </c:pt>
                <c:pt idx="673" formatCode="0.00E+00">
                  <c:v>-6.9857699999999997E-210</c:v>
                </c:pt>
                <c:pt idx="674" formatCode="0.00E+00">
                  <c:v>-6.7161900000000003E-210</c:v>
                </c:pt>
                <c:pt idx="675" formatCode="0.00E+00">
                  <c:v>1.5454300000000001E-209</c:v>
                </c:pt>
                <c:pt idx="676" formatCode="0.00E+00">
                  <c:v>3.2857999999999998E-209</c:v>
                </c:pt>
                <c:pt idx="677" formatCode="0.00E+00">
                  <c:v>-1.5505E-209</c:v>
                </c:pt>
                <c:pt idx="678" formatCode="0.00E+00">
                  <c:v>-1.12175E-208</c:v>
                </c:pt>
                <c:pt idx="679" formatCode="0.00E+00">
                  <c:v>-5.8789000000000003E-209</c:v>
                </c:pt>
                <c:pt idx="680" formatCode="0.00E+00">
                  <c:v>2.93356E-208</c:v>
                </c:pt>
                <c:pt idx="681" formatCode="0.00E+00">
                  <c:v>4.2589400000000002E-208</c:v>
                </c:pt>
                <c:pt idx="682" formatCode="0.00E+00">
                  <c:v>-5.02321E-208</c:v>
                </c:pt>
                <c:pt idx="683" formatCode="0.00E+00">
                  <c:v>-1.6893899999999999E-207</c:v>
                </c:pt>
                <c:pt idx="684" formatCode="0.00E+00">
                  <c:v>-1.1607E-208</c:v>
                </c:pt>
                <c:pt idx="685" formatCode="0.00E+00">
                  <c:v>5.0576799999999998E-207</c:v>
                </c:pt>
                <c:pt idx="686" formatCode="0.00E+00">
                  <c:v>4.8625100000000001E-207</c:v>
                </c:pt>
                <c:pt idx="687" formatCode="0.00E+00">
                  <c:v>-1.11889E-206</c:v>
                </c:pt>
                <c:pt idx="688" formatCode="0.00E+00">
                  <c:v>-2.3789200000000001E-206</c:v>
                </c:pt>
                <c:pt idx="689" formatCode="0.00E+00">
                  <c:v>1.1225599999999999E-206</c:v>
                </c:pt>
                <c:pt idx="690" formatCode="0.00E+00">
                  <c:v>8.1214299999999998E-206</c:v>
                </c:pt>
                <c:pt idx="691" formatCode="0.00E+00">
                  <c:v>4.2563100000000001E-206</c:v>
                </c:pt>
                <c:pt idx="692" formatCode="0.00E+00">
                  <c:v>-2.1238900000000001E-205</c:v>
                </c:pt>
                <c:pt idx="693" formatCode="0.00E+00">
                  <c:v>-3.08347E-205</c:v>
                </c:pt>
                <c:pt idx="694" formatCode="0.00E+00">
                  <c:v>3.6367900000000002E-205</c:v>
                </c:pt>
                <c:pt idx="695" formatCode="0.00E+00">
                  <c:v>1.22311E-204</c:v>
                </c:pt>
                <c:pt idx="696" formatCode="0.00E+00">
                  <c:v>8.4034300000000003E-206</c:v>
                </c:pt>
                <c:pt idx="697" formatCode="0.00E+00">
                  <c:v>-3.6617599999999998E-204</c:v>
                </c:pt>
                <c:pt idx="698" formatCode="0.00E+00">
                  <c:v>-3.5204499999999999E-204</c:v>
                </c:pt>
                <c:pt idx="699" formatCode="0.00E+00">
                  <c:v>8.1007200000000001E-204</c:v>
                </c:pt>
                <c:pt idx="700" formatCode="0.00E+00">
                  <c:v>1.7223299999999999E-203</c:v>
                </c:pt>
                <c:pt idx="701" formatCode="0.00E+00">
                  <c:v>-8.1273100000000003E-204</c:v>
                </c:pt>
                <c:pt idx="702" formatCode="0.00E+00">
                  <c:v>-5.8799E-203</c:v>
                </c:pt>
                <c:pt idx="703" formatCode="0.00E+00">
                  <c:v>-3.0815599999999999E-203</c:v>
                </c:pt>
                <c:pt idx="704" formatCode="0.00E+00">
                  <c:v>1.53769E-202</c:v>
                </c:pt>
                <c:pt idx="705" formatCode="0.00E+00">
                  <c:v>2.2324300000000001E-202</c:v>
                </c:pt>
                <c:pt idx="706" formatCode="0.00E+00">
                  <c:v>-2.6330299999999999E-202</c:v>
                </c:pt>
                <c:pt idx="707" formatCode="0.00E+00">
                  <c:v>-8.8553299999999998E-202</c:v>
                </c:pt>
                <c:pt idx="708" formatCode="0.00E+00">
                  <c:v>-6.0840699999999997E-203</c:v>
                </c:pt>
                <c:pt idx="709" formatCode="0.00E+00">
                  <c:v>2.6511100000000001E-201</c:v>
                </c:pt>
                <c:pt idx="710" formatCode="0.00E+00">
                  <c:v>2.5488000000000001E-201</c:v>
                </c:pt>
                <c:pt idx="711" formatCode="0.00E+00">
                  <c:v>-5.8649099999999999E-201</c:v>
                </c:pt>
                <c:pt idx="712" formatCode="0.00E+00">
                  <c:v>-1.2469699999999999E-200</c:v>
                </c:pt>
                <c:pt idx="713" formatCode="0.00E+00">
                  <c:v>5.8841599999999997E-201</c:v>
                </c:pt>
                <c:pt idx="714" formatCode="0.00E+00">
                  <c:v>4.2570399999999999E-200</c:v>
                </c:pt>
                <c:pt idx="715" formatCode="0.00E+00">
                  <c:v>2.2310499999999999E-200</c:v>
                </c:pt>
                <c:pt idx="716" formatCode="0.00E+00">
                  <c:v>-1.11329E-199</c:v>
                </c:pt>
                <c:pt idx="717" formatCode="0.00E+00">
                  <c:v>-1.61627E-199</c:v>
                </c:pt>
                <c:pt idx="718" formatCode="0.00E+00">
                  <c:v>1.90631E-199</c:v>
                </c:pt>
                <c:pt idx="719" formatCode="0.00E+00">
                  <c:v>6.4112399999999998E-199</c:v>
                </c:pt>
                <c:pt idx="720" formatCode="0.00E+00">
                  <c:v>4.4048600000000002E-200</c:v>
                </c:pt>
                <c:pt idx="721" formatCode="0.00E+00">
                  <c:v>-1.9193999999999998E-198</c:v>
                </c:pt>
                <c:pt idx="722" formatCode="0.00E+00">
                  <c:v>-1.8453299999999999E-198</c:v>
                </c:pt>
                <c:pt idx="723" formatCode="0.00E+00">
                  <c:v>4.2461899999999999E-198</c:v>
                </c:pt>
                <c:pt idx="724" formatCode="0.00E+00">
                  <c:v>9.0280100000000005E-198</c:v>
                </c:pt>
                <c:pt idx="725" formatCode="0.00E+00">
                  <c:v>-4.2601200000000002E-198</c:v>
                </c:pt>
                <c:pt idx="726" formatCode="0.00E+00">
                  <c:v>-3.0820899999999997E-197</c:v>
                </c:pt>
                <c:pt idx="727" formatCode="0.00E+00">
                  <c:v>-1.6152799999999999E-197</c:v>
                </c:pt>
                <c:pt idx="728" formatCode="0.00E+00">
                  <c:v>8.0601900000000005E-197</c:v>
                </c:pt>
                <c:pt idx="729" formatCode="0.00E+00">
                  <c:v>1.1701800000000001E-196</c:v>
                </c:pt>
                <c:pt idx="730" formatCode="0.00E+00">
                  <c:v>-1.38017E-196</c:v>
                </c:pt>
                <c:pt idx="731" formatCode="0.00E+00">
                  <c:v>-4.6417299999999997E-196</c:v>
                </c:pt>
                <c:pt idx="732" formatCode="0.00E+00">
                  <c:v>-3.1891100000000002E-197</c:v>
                </c:pt>
                <c:pt idx="733" formatCode="0.00E+00">
                  <c:v>1.38964E-195</c:v>
                </c:pt>
                <c:pt idx="734" formatCode="0.00E+00">
                  <c:v>1.33602E-195</c:v>
                </c:pt>
                <c:pt idx="735" formatCode="0.00E+00">
                  <c:v>-3.0742299999999999E-195</c:v>
                </c:pt>
                <c:pt idx="736" formatCode="0.00E+00">
                  <c:v>-6.5362700000000001E-195</c:v>
                </c:pt>
                <c:pt idx="737" formatCode="0.00E+00">
                  <c:v>3.0843200000000001E-195</c:v>
                </c:pt>
                <c:pt idx="738" formatCode="0.00E+00">
                  <c:v>2.2314299999999999E-194</c:v>
                </c:pt>
                <c:pt idx="739" formatCode="0.00E+00">
                  <c:v>1.16946E-194</c:v>
                </c:pt>
                <c:pt idx="740" formatCode="0.00E+00">
                  <c:v>-5.8355700000000002E-194</c:v>
                </c:pt>
                <c:pt idx="741" formatCode="0.00E+00">
                  <c:v>-8.4720900000000001E-194</c:v>
                </c:pt>
                <c:pt idx="742" formatCode="0.00E+00">
                  <c:v>9.9924000000000001E-194</c:v>
                </c:pt>
                <c:pt idx="743" formatCode="0.00E+00">
                  <c:v>3.36061E-193</c:v>
                </c:pt>
                <c:pt idx="744" formatCode="0.00E+00">
                  <c:v>2.3089099999999999E-194</c:v>
                </c:pt>
                <c:pt idx="745" formatCode="0.00E+00">
                  <c:v>-1.0061E-192</c:v>
                </c:pt>
                <c:pt idx="746" formatCode="0.00E+00">
                  <c:v>-9.6727299999999997E-193</c:v>
                </c:pt>
                <c:pt idx="747" formatCode="0.00E+00">
                  <c:v>2.2257399999999998E-192</c:v>
                </c:pt>
                <c:pt idx="748" formatCode="0.00E+00">
                  <c:v>4.7322499999999998E-192</c:v>
                </c:pt>
                <c:pt idx="749" formatCode="0.00E+00">
                  <c:v>-2.23305E-192</c:v>
                </c:pt>
                <c:pt idx="750" formatCode="0.00E+00">
                  <c:v>-1.6155499999999999E-191</c:v>
                </c:pt>
                <c:pt idx="751" formatCode="0.00E+00">
                  <c:v>-8.4668599999999999E-192</c:v>
                </c:pt>
                <c:pt idx="752" formatCode="0.00E+00">
                  <c:v>4.2249399999999998E-191</c:v>
                </c:pt>
                <c:pt idx="753" formatCode="0.00E+00">
                  <c:v>6.1337799999999998E-191</c:v>
                </c:pt>
                <c:pt idx="754" formatCode="0.00E+00">
                  <c:v>-7.2344800000000003E-191</c:v>
                </c:pt>
                <c:pt idx="755" formatCode="0.00E+00">
                  <c:v>-2.4330800000000002E-190</c:v>
                </c:pt>
                <c:pt idx="756" formatCode="0.00E+00">
                  <c:v>-1.6716500000000001E-191</c:v>
                </c:pt>
                <c:pt idx="757" formatCode="0.00E+00">
                  <c:v>7.2841399999999996E-190</c:v>
                </c:pt>
                <c:pt idx="758" formatCode="0.00E+00">
                  <c:v>7.0030499999999999E-190</c:v>
                </c:pt>
                <c:pt idx="759" formatCode="0.00E+00">
                  <c:v>-1.61143E-189</c:v>
                </c:pt>
                <c:pt idx="760" formatCode="0.00E+00">
                  <c:v>-3.4261399999999999E-189</c:v>
                </c:pt>
                <c:pt idx="761" formatCode="0.00E+00">
                  <c:v>1.61672E-189</c:v>
                </c:pt>
                <c:pt idx="762" formatCode="0.00E+00">
                  <c:v>1.16966E-188</c:v>
                </c:pt>
                <c:pt idx="763" formatCode="0.00E+00">
                  <c:v>6.12999E-189</c:v>
                </c:pt>
                <c:pt idx="764" formatCode="0.00E+00">
                  <c:v>-3.0588500000000001E-188</c:v>
                </c:pt>
                <c:pt idx="765" formatCode="0.00E+00">
                  <c:v>-4.44085E-188</c:v>
                </c:pt>
                <c:pt idx="766" formatCode="0.00E+00">
                  <c:v>5.2377500000000003E-188</c:v>
                </c:pt>
                <c:pt idx="767" formatCode="0.00E+00">
                  <c:v>1.76154E-187</c:v>
                </c:pt>
                <c:pt idx="768" formatCode="0.00E+00">
                  <c:v>1.21027E-188</c:v>
                </c:pt>
                <c:pt idx="769" formatCode="0.00E+00">
                  <c:v>-5.2737100000000003E-187</c:v>
                </c:pt>
                <c:pt idx="770" formatCode="0.00E+00">
                  <c:v>-5.0702000000000005E-187</c:v>
                </c:pt>
                <c:pt idx="771" formatCode="0.00E+00">
                  <c:v>1.1666799999999999E-186</c:v>
                </c:pt>
                <c:pt idx="772" formatCode="0.00E+00">
                  <c:v>2.4805200000000002E-186</c:v>
                </c:pt>
                <c:pt idx="773" formatCode="0.00E+00">
                  <c:v>-1.1704999999999999E-186</c:v>
                </c:pt>
                <c:pt idx="774" formatCode="0.00E+00">
                  <c:v>-8.4683100000000001E-186</c:v>
                </c:pt>
                <c:pt idx="775" formatCode="0.00E+00">
                  <c:v>-4.4381100000000004E-186</c:v>
                </c:pt>
                <c:pt idx="776" formatCode="0.00E+00">
                  <c:v>2.2146100000000001E-185</c:v>
                </c:pt>
                <c:pt idx="777" formatCode="0.00E+00">
                  <c:v>3.2151699999999997E-185</c:v>
                </c:pt>
                <c:pt idx="778" formatCode="0.00E+00">
                  <c:v>-3.7921299999999998E-185</c:v>
                </c:pt>
                <c:pt idx="779" formatCode="0.00E+00">
                  <c:v>-1.27535E-184</c:v>
                </c:pt>
                <c:pt idx="780" formatCode="0.00E+00">
                  <c:v>-8.7623500000000007E-186</c:v>
                </c:pt>
                <c:pt idx="781" formatCode="0.00E+00">
                  <c:v>3.8181599999999999E-184</c:v>
                </c:pt>
                <c:pt idx="782" formatCode="0.00E+00">
                  <c:v>3.6708099999999999E-184</c:v>
                </c:pt>
                <c:pt idx="783" formatCode="0.00E+00">
                  <c:v>-8.4467100000000005E-184</c:v>
                </c:pt>
                <c:pt idx="784" formatCode="0.00E+00">
                  <c:v>-1.7958899999999999E-183</c:v>
                </c:pt>
                <c:pt idx="785" formatCode="0.00E+00">
                  <c:v>8.4744399999999995E-184</c:v>
                </c:pt>
                <c:pt idx="786" formatCode="0.00E+00">
                  <c:v>6.1310400000000001E-183</c:v>
                </c:pt>
                <c:pt idx="787" formatCode="0.00E+00">
                  <c:v>3.21318E-183</c:v>
                </c:pt>
                <c:pt idx="788" formatCode="0.00E+00">
                  <c:v>-1.6033700000000001E-182</c:v>
                </c:pt>
                <c:pt idx="789" formatCode="0.00E+00">
                  <c:v>-2.3277800000000001E-182</c:v>
                </c:pt>
                <c:pt idx="790" formatCode="0.00E+00">
                  <c:v>2.7454899999999998E-182</c:v>
                </c:pt>
                <c:pt idx="791" formatCode="0.00E+00">
                  <c:v>9.2335500000000004E-182</c:v>
                </c:pt>
                <c:pt idx="792" formatCode="0.00E+00">
                  <c:v>6.3439300000000003E-183</c:v>
                </c:pt>
                <c:pt idx="793" formatCode="0.00E+00">
                  <c:v>-2.76434E-181</c:v>
                </c:pt>
                <c:pt idx="794" formatCode="0.00E+00">
                  <c:v>-2.6576599999999998E-181</c:v>
                </c:pt>
                <c:pt idx="795" formatCode="0.00E+00">
                  <c:v>6.1154100000000001E-181</c:v>
                </c:pt>
                <c:pt idx="796" formatCode="0.00E+00">
                  <c:v>1.3002300000000001E-180</c:v>
                </c:pt>
                <c:pt idx="797" formatCode="0.00E+00">
                  <c:v>-6.1354800000000004E-181</c:v>
                </c:pt>
                <c:pt idx="798" formatCode="0.00E+00">
                  <c:v>-4.4388699999999998E-180</c:v>
                </c:pt>
                <c:pt idx="799" formatCode="0.00E+00">
                  <c:v>-2.3263399999999998E-180</c:v>
                </c:pt>
                <c:pt idx="800" formatCode="0.00E+00">
                  <c:v>1.16084E-179</c:v>
                </c:pt>
                <c:pt idx="801" formatCode="0.00E+00">
                  <c:v>1.6853100000000001E-179</c:v>
                </c:pt>
                <c:pt idx="802" formatCode="0.00E+00">
                  <c:v>-1.9877299999999999E-179</c:v>
                </c:pt>
                <c:pt idx="803" formatCode="0.00E+00">
                  <c:v>-6.6850800000000006E-179</c:v>
                </c:pt>
                <c:pt idx="804" formatCode="0.00E+00">
                  <c:v>-4.5929999999999999E-180</c:v>
                </c:pt>
                <c:pt idx="805" formatCode="0.00E+00">
                  <c:v>2.0013799999999999E-178</c:v>
                </c:pt>
                <c:pt idx="806" formatCode="0.00E+00">
                  <c:v>1.9241500000000001E-178</c:v>
                </c:pt>
                <c:pt idx="807" formatCode="0.00E+00">
                  <c:v>-4.4275499999999999E-178</c:v>
                </c:pt>
                <c:pt idx="808" formatCode="0.00E+00">
                  <c:v>-9.4136100000000004E-178</c:v>
                </c:pt>
                <c:pt idx="809" formatCode="0.00E+00">
                  <c:v>4.4420799999999998E-178</c:v>
                </c:pt>
                <c:pt idx="810" formatCode="0.00E+00">
                  <c:v>3.2137300000000001E-177</c:v>
                </c:pt>
                <c:pt idx="811" formatCode="0.00E+00">
                  <c:v>1.6842700000000001E-177</c:v>
                </c:pt>
                <c:pt idx="812" formatCode="0.00E+00">
                  <c:v>-8.4044499999999994E-177</c:v>
                </c:pt>
                <c:pt idx="813" formatCode="0.00E+00">
                  <c:v>-1.22016E-176</c:v>
                </c:pt>
                <c:pt idx="814" formatCode="0.00E+00">
                  <c:v>1.43912E-176</c:v>
                </c:pt>
                <c:pt idx="815" formatCode="0.00E+00">
                  <c:v>4.8399899999999999E-176</c:v>
                </c:pt>
                <c:pt idx="816" formatCode="0.00E+00">
                  <c:v>3.32532E-177</c:v>
                </c:pt>
                <c:pt idx="817" formatCode="0.00E+00">
                  <c:v>-1.4489900000000001E-175</c:v>
                </c:pt>
                <c:pt idx="818" formatCode="0.00E+00">
                  <c:v>-1.39308E-175</c:v>
                </c:pt>
                <c:pt idx="819" formatCode="0.00E+00">
                  <c:v>3.20554E-175</c:v>
                </c:pt>
                <c:pt idx="820" formatCode="0.00E+00">
                  <c:v>6.81544E-175</c:v>
                </c:pt>
                <c:pt idx="821" formatCode="0.00E+00">
                  <c:v>-3.2160599999999999E-175</c:v>
                </c:pt>
                <c:pt idx="822" formatCode="0.00E+00">
                  <c:v>-2.3267399999999999E-174</c:v>
                </c:pt>
                <c:pt idx="823" formatCode="0.00E+00">
                  <c:v>-1.21941E-174</c:v>
                </c:pt>
                <c:pt idx="824" formatCode="0.00E+00">
                  <c:v>6.0848099999999999E-174</c:v>
                </c:pt>
                <c:pt idx="825" formatCode="0.00E+00">
                  <c:v>8.8339499999999998E-174</c:v>
                </c:pt>
                <c:pt idx="826" formatCode="0.00E+00">
                  <c:v>-1.0419200000000001E-173</c:v>
                </c:pt>
                <c:pt idx="827" formatCode="0.00E+00">
                  <c:v>-3.5041400000000002E-173</c:v>
                </c:pt>
                <c:pt idx="828" formatCode="0.00E+00">
                  <c:v>-2.4075300000000001E-174</c:v>
                </c:pt>
                <c:pt idx="829" formatCode="0.00E+00">
                  <c:v>1.0490700000000001E-172</c:v>
                </c:pt>
                <c:pt idx="830" formatCode="0.00E+00">
                  <c:v>1.0085899999999999E-172</c:v>
                </c:pt>
                <c:pt idx="831" formatCode="0.00E+00">
                  <c:v>-2.3208000000000001E-172</c:v>
                </c:pt>
                <c:pt idx="832" formatCode="0.00E+00">
                  <c:v>-4.9343699999999999E-172</c:v>
                </c:pt>
                <c:pt idx="833" formatCode="0.00E+00">
                  <c:v>2.3284199999999999E-172</c:v>
                </c:pt>
                <c:pt idx="834" formatCode="0.00E+00">
                  <c:v>1.68456E-171</c:v>
                </c:pt>
                <c:pt idx="835" formatCode="0.00E+00">
                  <c:v>8.8284900000000004E-172</c:v>
                </c:pt>
                <c:pt idx="836" formatCode="0.00E+00">
                  <c:v>-4.4054000000000001E-171</c:v>
                </c:pt>
                <c:pt idx="837" formatCode="0.00E+00">
                  <c:v>-6.3957699999999997E-171</c:v>
                </c:pt>
                <c:pt idx="838" formatCode="0.00E+00">
                  <c:v>7.54348E-171</c:v>
                </c:pt>
                <c:pt idx="839" formatCode="0.00E+00">
                  <c:v>2.5369999999999999E-170</c:v>
                </c:pt>
                <c:pt idx="840" formatCode="0.00E+00">
                  <c:v>1.74305E-171</c:v>
                </c:pt>
                <c:pt idx="841" formatCode="0.00E+00">
                  <c:v>-7.5952499999999994E-170</c:v>
                </c:pt>
                <c:pt idx="842" formatCode="0.00E+00">
                  <c:v>-7.3021600000000006E-170</c:v>
                </c:pt>
                <c:pt idx="843" formatCode="0.00E+00">
                  <c:v>1.68026E-169</c:v>
                </c:pt>
                <c:pt idx="844" formatCode="0.00E+00">
                  <c:v>3.5724799999999999E-169</c:v>
                </c:pt>
                <c:pt idx="845" formatCode="0.00E+00">
                  <c:v>-1.6857800000000001E-169</c:v>
                </c:pt>
                <c:pt idx="846" formatCode="0.00E+00">
                  <c:v>-1.21962E-168</c:v>
                </c:pt>
                <c:pt idx="847" formatCode="0.00E+00">
                  <c:v>-6.3918099999999998E-169</c:v>
                </c:pt>
                <c:pt idx="848" formatCode="0.00E+00">
                  <c:v>3.1895000000000002E-168</c:v>
                </c:pt>
                <c:pt idx="849" formatCode="0.00E+00">
                  <c:v>4.6305299999999999E-168</c:v>
                </c:pt>
                <c:pt idx="850" formatCode="0.00E+00">
                  <c:v>-5.46147E-168</c:v>
                </c:pt>
                <c:pt idx="851" formatCode="0.00E+00">
                  <c:v>-1.8367799999999999E-167</c:v>
                </c:pt>
                <c:pt idx="852" formatCode="0.00E+00">
                  <c:v>-1.2619599999999999E-168</c:v>
                </c:pt>
                <c:pt idx="853" formatCode="0.00E+00">
                  <c:v>5.4989500000000003E-167</c:v>
                </c:pt>
                <c:pt idx="854" formatCode="0.00E+00">
                  <c:v>5.2867500000000003E-167</c:v>
                </c:pt>
                <c:pt idx="855" formatCode="0.00E+00">
                  <c:v>-1.21651E-166</c:v>
                </c:pt>
                <c:pt idx="856" formatCode="0.00E+00">
                  <c:v>-2.5864699999999999E-166</c:v>
                </c:pt>
                <c:pt idx="857" formatCode="0.00E+00">
                  <c:v>1.2205E-166</c:v>
                </c:pt>
                <c:pt idx="858" formatCode="0.00E+00">
                  <c:v>8.8300000000000005E-166</c:v>
                </c:pt>
                <c:pt idx="859" formatCode="0.00E+00">
                  <c:v>4.6276599999999998E-166</c:v>
                </c:pt>
                <c:pt idx="860" formatCode="0.00E+00">
                  <c:v>-2.30919E-165</c:v>
                </c:pt>
                <c:pt idx="861" formatCode="0.00E+00">
                  <c:v>-3.35249E-165</c:v>
                </c:pt>
                <c:pt idx="862" formatCode="0.00E+00">
                  <c:v>3.9540900000000001E-165</c:v>
                </c:pt>
                <c:pt idx="863" formatCode="0.00E+00">
                  <c:v>1.3298300000000001E-164</c:v>
                </c:pt>
                <c:pt idx="864" formatCode="0.00E+00">
                  <c:v>9.1365999999999999E-166</c:v>
                </c:pt>
                <c:pt idx="865" formatCode="0.00E+00">
                  <c:v>-3.9812300000000003E-164</c:v>
                </c:pt>
                <c:pt idx="866" formatCode="0.00E+00">
                  <c:v>-3.8276000000000002E-164</c:v>
                </c:pt>
                <c:pt idx="867" formatCode="0.00E+00">
                  <c:v>8.80748E-164</c:v>
                </c:pt>
                <c:pt idx="868" formatCode="0.00E+00">
                  <c:v>1.8725999999999999E-163</c:v>
                </c:pt>
                <c:pt idx="869" formatCode="0.00E+00">
                  <c:v>-8.8364000000000001E-164</c:v>
                </c:pt>
                <c:pt idx="870" formatCode="0.00E+00">
                  <c:v>-6.3929099999999994E-163</c:v>
                </c:pt>
                <c:pt idx="871" formatCode="0.00E+00">
                  <c:v>-3.3504199999999997E-163</c:v>
                </c:pt>
                <c:pt idx="872" formatCode="0.00E+00">
                  <c:v>1.67185E-162</c:v>
                </c:pt>
                <c:pt idx="873" formatCode="0.00E+00">
                  <c:v>2.4271999999999998E-162</c:v>
                </c:pt>
                <c:pt idx="874" formatCode="0.00E+00">
                  <c:v>-2.8627600000000002E-162</c:v>
                </c:pt>
                <c:pt idx="875" formatCode="0.00E+00">
                  <c:v>-9.6279299999999997E-162</c:v>
                </c:pt>
                <c:pt idx="876" formatCode="0.00E+00">
                  <c:v>-6.6148900000000002E-163</c:v>
                </c:pt>
                <c:pt idx="877" formatCode="0.00E+00">
                  <c:v>2.8824099999999999E-161</c:v>
                </c:pt>
                <c:pt idx="878" formatCode="0.00E+00">
                  <c:v>2.7711799999999999E-161</c:v>
                </c:pt>
                <c:pt idx="879" formatCode="0.00E+00">
                  <c:v>-6.3766099999999999E-161</c:v>
                </c:pt>
                <c:pt idx="880" formatCode="0.00E+00">
                  <c:v>-1.35576E-160</c:v>
                </c:pt>
                <c:pt idx="881" formatCode="0.00E+00">
                  <c:v>6.3975399999999997E-161</c:v>
                </c:pt>
                <c:pt idx="882" formatCode="0.00E+00">
                  <c:v>4.6284600000000002E-160</c:v>
                </c:pt>
                <c:pt idx="883" formatCode="0.00E+00">
                  <c:v>2.4257000000000001E-160</c:v>
                </c:pt>
                <c:pt idx="884" formatCode="0.00E+00">
                  <c:v>-1.21042E-159</c:v>
                </c:pt>
                <c:pt idx="885" formatCode="0.00E+00">
                  <c:v>-1.75729E-159</c:v>
                </c:pt>
                <c:pt idx="886" formatCode="0.00E+00">
                  <c:v>2.0726299999999999E-159</c:v>
                </c:pt>
                <c:pt idx="887" formatCode="0.00E+00">
                  <c:v>6.9706100000000002E-159</c:v>
                </c:pt>
                <c:pt idx="888" formatCode="0.00E+00">
                  <c:v>4.7891699999999997E-160</c:v>
                </c:pt>
                <c:pt idx="889" formatCode="0.00E+00">
                  <c:v>-2.0868599999999999E-158</c:v>
                </c:pt>
                <c:pt idx="890" formatCode="0.00E+00">
                  <c:v>-2.0063299999999999E-158</c:v>
                </c:pt>
                <c:pt idx="891" formatCode="0.00E+00">
                  <c:v>4.6166499999999998E-158</c:v>
                </c:pt>
                <c:pt idx="892" formatCode="0.00E+00">
                  <c:v>9.8156800000000004E-158</c:v>
                </c:pt>
                <c:pt idx="893" formatCode="0.00E+00">
                  <c:v>-4.6318100000000004E-158</c:v>
                </c:pt>
                <c:pt idx="894" formatCode="0.00E+00">
                  <c:v>-3.3509999999999999E-157</c:v>
                </c:pt>
                <c:pt idx="895" formatCode="0.00E+00">
                  <c:v>-1.7561999999999999E-157</c:v>
                </c:pt>
                <c:pt idx="896" formatCode="0.00E+00">
                  <c:v>8.7634199999999995E-157</c:v>
                </c:pt>
                <c:pt idx="897" formatCode="0.00E+00">
                  <c:v>1.2722799999999999E-156</c:v>
                </c:pt>
                <c:pt idx="898" formatCode="0.00E+00">
                  <c:v>-1.5005800000000001E-156</c:v>
                </c:pt>
                <c:pt idx="899" formatCode="0.00E+00">
                  <c:v>-5.04671E-156</c:v>
                </c:pt>
                <c:pt idx="900" formatCode="0.00E+00">
                  <c:v>-3.4673499999999998E-157</c:v>
                </c:pt>
                <c:pt idx="901" formatCode="0.00E+00">
                  <c:v>1.51088E-155</c:v>
                </c:pt>
                <c:pt idx="902" formatCode="0.00E+00">
                  <c:v>1.4525799999999999E-155</c:v>
                </c:pt>
                <c:pt idx="903" formatCode="0.00E+00">
                  <c:v>-3.34245E-155</c:v>
                </c:pt>
                <c:pt idx="904" formatCode="0.00E+00">
                  <c:v>-7.1065399999999996E-155</c:v>
                </c:pt>
                <c:pt idx="905" formatCode="0.00E+00">
                  <c:v>3.35342E-155</c:v>
                </c:pt>
                <c:pt idx="906" formatCode="0.00E+00">
                  <c:v>2.4261199999999999E-154</c:v>
                </c:pt>
                <c:pt idx="907" formatCode="0.00E+00">
                  <c:v>1.2714900000000001E-154</c:v>
                </c:pt>
                <c:pt idx="908" formatCode="0.00E+00">
                  <c:v>-6.3447099999999996E-154</c:v>
                </c:pt>
                <c:pt idx="909" formatCode="0.00E+00">
                  <c:v>-9.2112599999999997E-154</c:v>
                </c:pt>
                <c:pt idx="910" formatCode="0.00E+00">
                  <c:v>1.08642E-153</c:v>
                </c:pt>
                <c:pt idx="911" formatCode="0.00E+00">
                  <c:v>3.65381E-153</c:v>
                </c:pt>
                <c:pt idx="912" formatCode="0.00E+00">
                  <c:v>2.5103600000000001E-154</c:v>
                </c:pt>
                <c:pt idx="913" formatCode="0.00E+00">
                  <c:v>-1.0938800000000001E-152</c:v>
                </c:pt>
                <c:pt idx="914" formatCode="0.00E+00">
                  <c:v>-1.05167E-152</c:v>
                </c:pt>
                <c:pt idx="915" formatCode="0.00E+00">
                  <c:v>2.4199299999999999E-152</c:v>
                </c:pt>
                <c:pt idx="916" formatCode="0.00E+00">
                  <c:v>5.1451300000000001E-152</c:v>
                </c:pt>
                <c:pt idx="917" formatCode="0.00E+00">
                  <c:v>-2.4278699999999999E-152</c:v>
                </c:pt>
                <c:pt idx="918" formatCode="0.00E+00">
                  <c:v>-1.7565E-151</c:v>
                </c:pt>
                <c:pt idx="919" formatCode="0.00E+00">
                  <c:v>-9.2055699999999997E-152</c:v>
                </c:pt>
                <c:pt idx="920" formatCode="0.00E+00">
                  <c:v>4.5935599999999997E-151</c:v>
                </c:pt>
                <c:pt idx="921" formatCode="0.00E+00">
                  <c:v>6.6689399999999996E-151</c:v>
                </c:pt>
                <c:pt idx="922" formatCode="0.00E+00">
                  <c:v>-7.8656700000000003E-151</c:v>
                </c:pt>
                <c:pt idx="923" formatCode="0.00E+00">
                  <c:v>-2.6453499999999998E-150</c:v>
                </c:pt>
                <c:pt idx="924" formatCode="0.00E+00">
                  <c:v>-1.8175000000000002E-151</c:v>
                </c:pt>
                <c:pt idx="925" formatCode="0.00E+00">
                  <c:v>7.9196600000000004E-150</c:v>
                </c:pt>
                <c:pt idx="926" formatCode="0.00E+00">
                  <c:v>7.6140399999999995E-150</c:v>
                </c:pt>
                <c:pt idx="927" formatCode="0.00E+00">
                  <c:v>-1.7520300000000001E-149</c:v>
                </c:pt>
                <c:pt idx="928" formatCode="0.00E+00">
                  <c:v>-3.7250600000000002E-149</c:v>
                </c:pt>
                <c:pt idx="929" formatCode="0.00E+00">
                  <c:v>1.75778E-149</c:v>
                </c:pt>
                <c:pt idx="930" formatCode="0.00E+00">
                  <c:v>1.27171E-148</c:v>
                </c:pt>
                <c:pt idx="931" formatCode="0.00E+00">
                  <c:v>6.6648200000000001E-149</c:v>
                </c:pt>
                <c:pt idx="932" formatCode="0.00E+00">
                  <c:v>-3.3257299999999998E-148</c:v>
                </c:pt>
                <c:pt idx="933" formatCode="0.00E+00">
                  <c:v>-4.8283000000000001E-148</c:v>
                </c:pt>
                <c:pt idx="934" formatCode="0.00E+00">
                  <c:v>5.6947300000000003E-148</c:v>
                </c:pt>
                <c:pt idx="935" formatCode="0.00E+00">
                  <c:v>1.9152300000000001E-147</c:v>
                </c:pt>
                <c:pt idx="936" formatCode="0.00E+00">
                  <c:v>1.3158599999999999E-148</c:v>
                </c:pt>
                <c:pt idx="937" formatCode="0.00E+00">
                  <c:v>-5.7338199999999999E-147</c:v>
                </c:pt>
                <c:pt idx="938" formatCode="0.00E+00">
                  <c:v>-5.5125600000000005E-147</c:v>
                </c:pt>
                <c:pt idx="939" formatCode="0.00E+00">
                  <c:v>1.26846E-146</c:v>
                </c:pt>
                <c:pt idx="940" formatCode="0.00E+00">
                  <c:v>2.69694E-146</c:v>
                </c:pt>
                <c:pt idx="941" formatCode="0.00E+00">
                  <c:v>-1.27263E-146</c:v>
                </c:pt>
                <c:pt idx="942" formatCode="0.00E+00">
                  <c:v>-9.2071400000000006E-146</c:v>
                </c:pt>
                <c:pt idx="943" formatCode="0.00E+00">
                  <c:v>-4.8253199999999999E-146</c:v>
                </c:pt>
                <c:pt idx="944" formatCode="0.00E+00">
                  <c:v>2.4078199999999998E-145</c:v>
                </c:pt>
                <c:pt idx="945" formatCode="0.00E+00">
                  <c:v>3.4956800000000002E-145</c:v>
                </c:pt>
                <c:pt idx="946" formatCode="0.00E+00">
                  <c:v>-4.1229800000000002E-145</c:v>
                </c:pt>
                <c:pt idx="947" formatCode="0.00E+00">
                  <c:v>-1.3866300000000001E-144</c:v>
                </c:pt>
                <c:pt idx="948" formatCode="0.00E+00">
                  <c:v>-9.5268399999999998E-146</c:v>
                </c:pt>
                <c:pt idx="949" formatCode="0.00E+00">
                  <c:v>4.1512799999999998E-144</c:v>
                </c:pt>
                <c:pt idx="950" formatCode="0.00E+00">
                  <c:v>3.9910800000000001E-144</c:v>
                </c:pt>
                <c:pt idx="951" formatCode="0.00E+00">
                  <c:v>-9.1836600000000004E-144</c:v>
                </c:pt>
                <c:pt idx="952" formatCode="0.00E+00">
                  <c:v>-1.9525800000000001E-143</c:v>
                </c:pt>
                <c:pt idx="953" formatCode="0.00E+00">
                  <c:v>9.2138100000000004E-144</c:v>
                </c:pt>
                <c:pt idx="954" formatCode="0.00E+00">
                  <c:v>6.6659599999999998E-143</c:v>
                </c:pt>
                <c:pt idx="955" formatCode="0.00E+00">
                  <c:v>3.49352E-143</c:v>
                </c:pt>
                <c:pt idx="956" formatCode="0.00E+00">
                  <c:v>-1.7432600000000001E-142</c:v>
                </c:pt>
                <c:pt idx="957" formatCode="0.00E+00">
                  <c:v>-2.5308699999999998E-142</c:v>
                </c:pt>
                <c:pt idx="958" formatCode="0.00E+00">
                  <c:v>2.9850300000000002E-142</c:v>
                </c:pt>
                <c:pt idx="959" formatCode="0.00E+00">
                  <c:v>1.00392E-141</c:v>
                </c:pt>
                <c:pt idx="960" formatCode="0.00E+00">
                  <c:v>6.8974199999999998E-143</c:v>
                </c:pt>
                <c:pt idx="961" formatCode="0.00E+00">
                  <c:v>-3.0055200000000003E-141</c:v>
                </c:pt>
                <c:pt idx="962" formatCode="0.00E+00">
                  <c:v>-2.8895399999999997E-141</c:v>
                </c:pt>
                <c:pt idx="963" formatCode="0.00E+00">
                  <c:v>6.6489599999999996E-141</c:v>
                </c:pt>
                <c:pt idx="964" formatCode="0.00E+00">
                  <c:v>1.4136699999999999E-140</c:v>
                </c:pt>
                <c:pt idx="965" formatCode="0.00E+00">
                  <c:v>-6.6707900000000003E-141</c:v>
                </c:pt>
                <c:pt idx="966" formatCode="0.00E+00">
                  <c:v>-4.8261399999999998E-140</c:v>
                </c:pt>
                <c:pt idx="967" formatCode="0.00E+00">
                  <c:v>-2.5293100000000002E-140</c:v>
                </c:pt>
                <c:pt idx="968" formatCode="0.00E+00">
                  <c:v>1.26212E-139</c:v>
                </c:pt>
                <c:pt idx="969" formatCode="0.00E+00">
                  <c:v>1.8323500000000002E-139</c:v>
                </c:pt>
                <c:pt idx="970" formatCode="0.00E+00">
                  <c:v>-2.1611600000000001E-139</c:v>
                </c:pt>
                <c:pt idx="971" formatCode="0.00E+00">
                  <c:v>-7.2683300000000002E-139</c:v>
                </c:pt>
                <c:pt idx="972" formatCode="0.00E+00">
                  <c:v>-4.9937200000000003E-140</c:v>
                </c:pt>
                <c:pt idx="973" formatCode="0.00E+00">
                  <c:v>2.17599E-138</c:v>
                </c:pt>
                <c:pt idx="974" formatCode="0.00E+00">
                  <c:v>2.09202E-138</c:v>
                </c:pt>
                <c:pt idx="975" formatCode="0.00E+00">
                  <c:v>-4.81384E-138</c:v>
                </c:pt>
                <c:pt idx="976" formatCode="0.00E+00">
                  <c:v>-1.02349E-137</c:v>
                </c:pt>
                <c:pt idx="977" formatCode="0.00E+00">
                  <c:v>4.8296400000000002E-138</c:v>
                </c:pt>
                <c:pt idx="978" formatCode="0.00E+00">
                  <c:v>3.49412E-137</c:v>
                </c:pt>
                <c:pt idx="979" formatCode="0.00E+00">
                  <c:v>1.8312099999999999E-137</c:v>
                </c:pt>
                <c:pt idx="980" formatCode="0.00E+00">
                  <c:v>-9.1377199999999993E-137</c:v>
                </c:pt>
                <c:pt idx="981" formatCode="0.00E+00">
                  <c:v>-1.3266200000000001E-136</c:v>
                </c:pt>
                <c:pt idx="982" formatCode="0.00E+00">
                  <c:v>1.5646799999999999E-136</c:v>
                </c:pt>
                <c:pt idx="983" formatCode="0.00E+00">
                  <c:v>5.2622600000000003E-136</c:v>
                </c:pt>
                <c:pt idx="984" formatCode="0.00E+00">
                  <c:v>3.61545E-137</c:v>
                </c:pt>
                <c:pt idx="985" formatCode="0.00E+00">
                  <c:v>-1.5754200000000001E-135</c:v>
                </c:pt>
                <c:pt idx="986" formatCode="0.00E+00">
                  <c:v>-1.5146199999999999E-135</c:v>
                </c:pt>
                <c:pt idx="987" formatCode="0.00E+00">
                  <c:v>3.4852099999999998E-135</c:v>
                </c:pt>
                <c:pt idx="988" formatCode="0.00E+00">
                  <c:v>7.41007E-135</c:v>
                </c:pt>
                <c:pt idx="989" formatCode="0.00E+00">
                  <c:v>-3.4966499999999999E-135</c:v>
                </c:pt>
                <c:pt idx="990" formatCode="0.00E+00">
                  <c:v>-2.5297399999999999E-134</c:v>
                </c:pt>
                <c:pt idx="991" formatCode="0.00E+00">
                  <c:v>-1.3258E-134</c:v>
                </c:pt>
                <c:pt idx="992" formatCode="0.00E+00">
                  <c:v>6.6156999999999999E-134</c:v>
                </c:pt>
                <c:pt idx="993" formatCode="0.00E+00">
                  <c:v>9.6046800000000003E-134</c:v>
                </c:pt>
                <c:pt idx="994" formatCode="0.00E+00">
                  <c:v>-1.13282E-133</c:v>
                </c:pt>
                <c:pt idx="995" formatCode="0.00E+00">
                  <c:v>-3.8098700000000003E-133</c:v>
                </c:pt>
                <c:pt idx="996" formatCode="0.00E+00">
                  <c:v>-2.6175799999999998E-134</c:v>
                </c:pt>
                <c:pt idx="997" formatCode="0.00E+00">
                  <c:v>1.1406000000000001E-132</c:v>
                </c:pt>
                <c:pt idx="998" formatCode="0.00E+00">
                  <c:v>1.09658E-132</c:v>
                </c:pt>
                <c:pt idx="999" formatCode="0.00E+00">
                  <c:v>-2.5232899999999999E-132</c:v>
                </c:pt>
                <c:pt idx="1000" formatCode="0.00E+00">
                  <c:v>-5.3648799999999998E-132</c:v>
                </c:pt>
                <c:pt idx="1001" formatCode="0.00E+00">
                  <c:v>2.5315699999999999E-132</c:v>
                </c:pt>
                <c:pt idx="1002" formatCode="0.00E+00">
                  <c:v>1.83153E-131</c:v>
                </c:pt>
                <c:pt idx="1003" formatCode="0.00E+00">
                  <c:v>9.5987499999999995E-132</c:v>
                </c:pt>
                <c:pt idx="1004" formatCode="0.00E+00">
                  <c:v>-4.7897600000000004E-131</c:v>
                </c:pt>
                <c:pt idx="1005" formatCode="0.00E+00">
                  <c:v>-6.9537800000000001E-131</c:v>
                </c:pt>
                <c:pt idx="1006" formatCode="0.00E+00">
                  <c:v>8.2016199999999996E-131</c:v>
                </c:pt>
                <c:pt idx="1007" formatCode="0.00E+00">
                  <c:v>2.7583399999999999E-130</c:v>
                </c:pt>
                <c:pt idx="1008" formatCode="0.00E+00">
                  <c:v>1.8951199999999999E-131</c:v>
                </c:pt>
                <c:pt idx="1009" formatCode="0.00E+00">
                  <c:v>-8.2579200000000005E-130</c:v>
                </c:pt>
                <c:pt idx="1010" formatCode="0.00E+00">
                  <c:v>-7.9392499999999996E-130</c:v>
                </c:pt>
                <c:pt idx="1011" formatCode="0.00E+00">
                  <c:v>1.8268600000000001E-129</c:v>
                </c:pt>
                <c:pt idx="1012" formatCode="0.00E+00">
                  <c:v>3.8841700000000001E-129</c:v>
                </c:pt>
                <c:pt idx="1013" formatCode="0.00E+00">
                  <c:v>-1.8328499999999999E-129</c:v>
                </c:pt>
                <c:pt idx="1014" formatCode="0.00E+00">
                  <c:v>-1.32602E-128</c:v>
                </c:pt>
                <c:pt idx="1015" formatCode="0.00E+00">
                  <c:v>-6.9494799999999995E-129</c:v>
                </c:pt>
                <c:pt idx="1016" formatCode="0.00E+00">
                  <c:v>3.4677800000000001E-128</c:v>
                </c:pt>
                <c:pt idx="1017" formatCode="0.00E+00">
                  <c:v>5.0345299999999996E-128</c:v>
                </c:pt>
                <c:pt idx="1018" formatCode="0.00E+00">
                  <c:v>-5.9379599999999999E-128</c:v>
                </c:pt>
                <c:pt idx="1019" formatCode="0.00E+00">
                  <c:v>-1.9970399999999999E-127</c:v>
                </c:pt>
                <c:pt idx="1020" formatCode="0.00E+00">
                  <c:v>-1.3720699999999999E-128</c:v>
                </c:pt>
                <c:pt idx="1021" formatCode="0.00E+00">
                  <c:v>5.9787199999999999E-127</c:v>
                </c:pt>
                <c:pt idx="1022" formatCode="0.00E+00">
                  <c:v>5.74801E-127</c:v>
                </c:pt>
                <c:pt idx="1023" formatCode="0.00E+00">
                  <c:v>-1.3226399999999999E-126</c:v>
                </c:pt>
                <c:pt idx="1024" formatCode="0.00E+00">
                  <c:v>-2.8121300000000001E-126</c:v>
                </c:pt>
                <c:pt idx="1025" formatCode="0.00E+00">
                  <c:v>1.32698E-126</c:v>
                </c:pt>
                <c:pt idx="1026" formatCode="0.00E+00">
                  <c:v>9.6003900000000001E-126</c:v>
                </c:pt>
                <c:pt idx="1027" formatCode="0.00E+00">
                  <c:v>5.0314200000000003E-126</c:v>
                </c:pt>
                <c:pt idx="1028" formatCode="0.00E+00">
                  <c:v>-2.5106700000000001E-125</c:v>
                </c:pt>
                <c:pt idx="1029" formatCode="0.00E+00">
                  <c:v>-3.6449900000000001E-125</c:v>
                </c:pt>
                <c:pt idx="1030" formatCode="0.00E+00">
                  <c:v>4.2990800000000002E-125</c:v>
                </c:pt>
                <c:pt idx="1031" formatCode="0.00E+00">
                  <c:v>1.44585E-124</c:v>
                </c:pt>
                <c:pt idx="1032" formatCode="0.00E+00">
                  <c:v>9.9337500000000003E-126</c:v>
                </c:pt>
                <c:pt idx="1033" formatCode="0.00E+00">
                  <c:v>-4.3285900000000004E-124</c:v>
                </c:pt>
                <c:pt idx="1034" formatCode="0.00E+00">
                  <c:v>-4.1615499999999999E-124</c:v>
                </c:pt>
                <c:pt idx="1035" formatCode="0.00E+00">
                  <c:v>9.5759099999999996E-124</c:v>
                </c:pt>
                <c:pt idx="1036" formatCode="0.00E+00">
                  <c:v>2.0359799999999999E-123</c:v>
                </c:pt>
                <c:pt idx="1037" formatCode="0.00E+00">
                  <c:v>-9.6073500000000001E-124</c:v>
                </c:pt>
                <c:pt idx="1038" formatCode="0.00E+00">
                  <c:v>-6.9506700000000002E-123</c:v>
                </c:pt>
                <c:pt idx="1039" formatCode="0.00E+00">
                  <c:v>-3.6427400000000001E-123</c:v>
                </c:pt>
                <c:pt idx="1040" formatCode="0.00E+00">
                  <c:v>1.81772E-122</c:v>
                </c:pt>
                <c:pt idx="1041" formatCode="0.00E+00">
                  <c:v>2.63897E-122</c:v>
                </c:pt>
                <c:pt idx="1042" formatCode="0.00E+00">
                  <c:v>-3.1125300000000002E-122</c:v>
                </c:pt>
                <c:pt idx="1043" formatCode="0.00E+00">
                  <c:v>-1.0467899999999999E-121</c:v>
                </c:pt>
                <c:pt idx="1044" formatCode="0.00E+00">
                  <c:v>-7.1920199999999994E-123</c:v>
                </c:pt>
                <c:pt idx="1045" formatCode="0.00E+00">
                  <c:v>3.1338899999999999E-121</c:v>
                </c:pt>
                <c:pt idx="1046" formatCode="0.00E+00">
                  <c:v>3.0129600000000002E-121</c:v>
                </c:pt>
                <c:pt idx="1047" formatCode="0.00E+00">
                  <c:v>-6.9329499999999996E-121</c:v>
                </c:pt>
                <c:pt idx="1048" formatCode="0.00E+00">
                  <c:v>-1.4740500000000001E-120</c:v>
                </c:pt>
                <c:pt idx="1049" formatCode="0.00E+00">
                  <c:v>6.9557099999999998E-121</c:v>
                </c:pt>
                <c:pt idx="1050" formatCode="0.00E+00">
                  <c:v>5.0322799999999998E-120</c:v>
                </c:pt>
                <c:pt idx="1051" formatCode="0.00E+00">
                  <c:v>2.6373400000000002E-120</c:v>
                </c:pt>
                <c:pt idx="1052" formatCode="0.00E+00">
                  <c:v>-1.3160300000000001E-119</c:v>
                </c:pt>
                <c:pt idx="1053" formatCode="0.00E+00">
                  <c:v>-1.9106099999999999E-119</c:v>
                </c:pt>
                <c:pt idx="1054" formatCode="0.00E+00">
                  <c:v>2.2534600000000001E-119</c:v>
                </c:pt>
                <c:pt idx="1055" formatCode="0.00E+00">
                  <c:v>7.5787700000000002E-119</c:v>
                </c:pt>
                <c:pt idx="1056" formatCode="0.00E+00">
                  <c:v>5.20701E-120</c:v>
                </c:pt>
                <c:pt idx="1057" formatCode="0.00E+00">
                  <c:v>-2.26893E-118</c:v>
                </c:pt>
                <c:pt idx="1058" formatCode="0.00E+00">
                  <c:v>-2.1813800000000001E-118</c:v>
                </c:pt>
                <c:pt idx="1059" formatCode="0.00E+00">
                  <c:v>5.0194400000000001E-118</c:v>
                </c:pt>
                <c:pt idx="1060" formatCode="0.00E+00">
                  <c:v>1.06721E-117</c:v>
                </c:pt>
                <c:pt idx="1061" formatCode="0.00E+00">
                  <c:v>-5.0359200000000002E-118</c:v>
                </c:pt>
                <c:pt idx="1062" formatCode="0.00E+00">
                  <c:v>-3.6433599999999999E-117</c:v>
                </c:pt>
                <c:pt idx="1063" formatCode="0.00E+00">
                  <c:v>-1.90943E-117</c:v>
                </c:pt>
                <c:pt idx="1064" formatCode="0.00E+00">
                  <c:v>9.5280100000000004E-117</c:v>
                </c:pt>
                <c:pt idx="1065" formatCode="0.00E+00">
                  <c:v>1.3832799999999999E-116</c:v>
                </c:pt>
                <c:pt idx="1066" formatCode="0.00E+00">
                  <c:v>-1.63151E-116</c:v>
                </c:pt>
                <c:pt idx="1067" formatCode="0.00E+00">
                  <c:v>-5.4870200000000001E-116</c:v>
                </c:pt>
                <c:pt idx="1068" formatCode="0.00E+00">
                  <c:v>-3.76987E-117</c:v>
                </c:pt>
                <c:pt idx="1069" formatCode="0.00E+00">
                  <c:v>1.6427E-115</c:v>
                </c:pt>
                <c:pt idx="1070" formatCode="0.00E+00">
                  <c:v>1.5793100000000001E-115</c:v>
                </c:pt>
                <c:pt idx="1071" formatCode="0.00E+00">
                  <c:v>-3.6340700000000001E-115</c:v>
                </c:pt>
                <c:pt idx="1072" formatCode="0.00E+00">
                  <c:v>-7.7265700000000002E-115</c:v>
                </c:pt>
                <c:pt idx="1073" formatCode="0.00E+00">
                  <c:v>3.6460000000000001E-115</c:v>
                </c:pt>
                <c:pt idx="1074" formatCode="0.00E+00">
                  <c:v>2.6377899999999999E-114</c:v>
                </c:pt>
                <c:pt idx="1075" formatCode="0.00E+00">
                  <c:v>1.38242E-114</c:v>
                </c:pt>
                <c:pt idx="1076" formatCode="0.00E+00">
                  <c:v>-6.8982599999999999E-114</c:v>
                </c:pt>
                <c:pt idx="1077" formatCode="0.00E+00">
                  <c:v>-1.00149E-113</c:v>
                </c:pt>
                <c:pt idx="1078" formatCode="0.00E+00">
                  <c:v>1.18121E-113</c:v>
                </c:pt>
                <c:pt idx="1079" formatCode="0.00E+00">
                  <c:v>3.9725999999999999E-113</c:v>
                </c:pt>
                <c:pt idx="1080" formatCode="0.00E+00">
                  <c:v>2.7293800000000001E-114</c:v>
                </c:pt>
                <c:pt idx="1081" formatCode="0.00E+00">
                  <c:v>-1.1893200000000001E-112</c:v>
                </c:pt>
                <c:pt idx="1082" formatCode="0.00E+00">
                  <c:v>-1.1434200000000001E-112</c:v>
                </c:pt>
                <c:pt idx="1083" formatCode="0.00E+00">
                  <c:v>2.6310600000000002E-112</c:v>
                </c:pt>
                <c:pt idx="1084" formatCode="0.00E+00">
                  <c:v>5.5940199999999998E-112</c:v>
                </c:pt>
                <c:pt idx="1085" formatCode="0.00E+00">
                  <c:v>-2.6397E-112</c:v>
                </c:pt>
                <c:pt idx="1086" formatCode="0.00E+00">
                  <c:v>-1.9097600000000001E-111</c:v>
                </c:pt>
                <c:pt idx="1087" formatCode="0.00E+00">
                  <c:v>-1.0008699999999999E-111</c:v>
                </c:pt>
                <c:pt idx="1088" formatCode="0.00E+00">
                  <c:v>4.9943299999999998E-111</c:v>
                </c:pt>
                <c:pt idx="1089" formatCode="0.00E+00">
                  <c:v>7.2507800000000004E-111</c:v>
                </c:pt>
                <c:pt idx="1090" formatCode="0.00E+00">
                  <c:v>-8.5519299999999999E-111</c:v>
                </c:pt>
                <c:pt idx="1091" formatCode="0.00E+00">
                  <c:v>-2.8761499999999999E-110</c:v>
                </c:pt>
                <c:pt idx="1092" formatCode="0.00E+00">
                  <c:v>-1.9760699999999998E-111</c:v>
                </c:pt>
                <c:pt idx="1093" formatCode="0.00E+00">
                  <c:v>8.6106299999999997E-110</c:v>
                </c:pt>
                <c:pt idx="1094" formatCode="0.00E+00">
                  <c:v>8.2783500000000003E-110</c:v>
                </c:pt>
                <c:pt idx="1095" formatCode="0.00E+00">
                  <c:v>-1.9048900000000001E-109</c:v>
                </c:pt>
                <c:pt idx="1096" formatCode="0.00E+00">
                  <c:v>-4.0500700000000001E-109</c:v>
                </c:pt>
                <c:pt idx="1097" formatCode="0.00E+00">
                  <c:v>1.9111400000000001E-109</c:v>
                </c:pt>
                <c:pt idx="1098" formatCode="0.00E+00">
                  <c:v>1.38266E-108</c:v>
                </c:pt>
                <c:pt idx="1099" formatCode="0.00E+00">
                  <c:v>7.2463099999999999E-109</c:v>
                </c:pt>
                <c:pt idx="1100" formatCode="0.00E+00">
                  <c:v>-3.61589E-108</c:v>
                </c:pt>
                <c:pt idx="1101" formatCode="0.00E+00">
                  <c:v>-5.2495600000000001E-108</c:v>
                </c:pt>
                <c:pt idx="1102" formatCode="0.00E+00">
                  <c:v>6.1915800000000001E-108</c:v>
                </c:pt>
                <c:pt idx="1103" formatCode="0.00E+00">
                  <c:v>2.0823300000000001E-107</c:v>
                </c:pt>
                <c:pt idx="1104" formatCode="0.00E+00">
                  <c:v>1.4306700000000001E-108</c:v>
                </c:pt>
                <c:pt idx="1105" formatCode="0.00E+00">
                  <c:v>-6.2340799999999997E-107</c:v>
                </c:pt>
                <c:pt idx="1106" formatCode="0.00E+00">
                  <c:v>-5.9935100000000005E-107</c:v>
                </c:pt>
                <c:pt idx="1107" formatCode="0.00E+00">
                  <c:v>1.37913E-106</c:v>
                </c:pt>
                <c:pt idx="1108" formatCode="0.00E+00">
                  <c:v>2.9322399999999998E-106</c:v>
                </c:pt>
                <c:pt idx="1109" formatCode="0.00E+00">
                  <c:v>-1.38366E-106</c:v>
                </c:pt>
                <c:pt idx="1110" formatCode="0.00E+00">
                  <c:v>-1.00104E-105</c:v>
                </c:pt>
                <c:pt idx="1111" formatCode="0.00E+00">
                  <c:v>-5.2463199999999999E-106</c:v>
                </c:pt>
                <c:pt idx="1112" formatCode="0.00E+00">
                  <c:v>2.6179E-105</c:v>
                </c:pt>
                <c:pt idx="1113" formatCode="0.00E+00">
                  <c:v>3.8006699999999997E-105</c:v>
                </c:pt>
                <c:pt idx="1114" formatCode="0.00E+00">
                  <c:v>-4.4827000000000003E-105</c:v>
                </c:pt>
                <c:pt idx="1115" formatCode="0.00E+00">
                  <c:v>-1.5076099999999999E-104</c:v>
                </c:pt>
                <c:pt idx="1116" formatCode="0.00E+00">
                  <c:v>-1.0358E-105</c:v>
                </c:pt>
                <c:pt idx="1117" formatCode="0.00E+00">
                  <c:v>4.5134700000000003E-104</c:v>
                </c:pt>
                <c:pt idx="1118" formatCode="0.00E+00">
                  <c:v>4.3392899999999997E-104</c:v>
                </c:pt>
                <c:pt idx="1119" formatCode="0.00E+00">
                  <c:v>-9.9849100000000003E-104</c:v>
                </c:pt>
                <c:pt idx="1120" formatCode="0.00E+00">
                  <c:v>-2.1229399999999999E-103</c:v>
                </c:pt>
                <c:pt idx="1121" formatCode="0.00E+00">
                  <c:v>1.0017700000000001E-103</c:v>
                </c:pt>
                <c:pt idx="1122" formatCode="0.00E+00">
                  <c:v>7.2475399999999998E-103</c:v>
                </c:pt>
                <c:pt idx="1123" formatCode="0.00E+00">
                  <c:v>3.7983299999999998E-103</c:v>
                </c:pt>
                <c:pt idx="1124" formatCode="0.00E+00">
                  <c:v>-1.8953599999999999E-102</c:v>
                </c:pt>
                <c:pt idx="1125" formatCode="0.00E+00">
                  <c:v>-2.7516800000000001E-102</c:v>
                </c:pt>
                <c:pt idx="1126" formatCode="0.00E+00">
                  <c:v>3.24547E-102</c:v>
                </c:pt>
                <c:pt idx="1127" formatCode="0.00E+00">
                  <c:v>1.0915E-101</c:v>
                </c:pt>
                <c:pt idx="1128" formatCode="0.00E+00">
                  <c:v>7.4992000000000001E-103</c:v>
                </c:pt>
                <c:pt idx="1129" formatCode="0.00E+00">
                  <c:v>-3.2677400000000001E-101</c:v>
                </c:pt>
                <c:pt idx="1130" formatCode="0.00E+00">
                  <c:v>-3.14164E-101</c:v>
                </c:pt>
                <c:pt idx="1131" formatCode="0.00E+00">
                  <c:v>7.2290599999999994E-101</c:v>
                </c:pt>
                <c:pt idx="1132" formatCode="0.00E+00">
                  <c:v>1.5369999999999999E-100</c:v>
                </c:pt>
                <c:pt idx="1133" formatCode="0.00E+00">
                  <c:v>-7.2527899999999996E-101</c:v>
                </c:pt>
                <c:pt idx="1134" formatCode="0.00E+00">
                  <c:v>-5.2472100000000001E-100</c:v>
                </c:pt>
                <c:pt idx="1135" formatCode="0.00E+00">
                  <c:v>-2.7499799999999997E-100</c:v>
                </c:pt>
                <c:pt idx="1136" formatCode="0.00E+00">
                  <c:v>1.3722300000000001E-99</c:v>
                </c:pt>
                <c:pt idx="1137" formatCode="0.00E+00">
                  <c:v>1.9922099999999999E-99</c:v>
                </c:pt>
                <c:pt idx="1138" formatCode="0.00E+00">
                  <c:v>-2.3497099999999998E-99</c:v>
                </c:pt>
                <c:pt idx="1139" formatCode="0.00E+00">
                  <c:v>-7.9024700000000006E-99</c:v>
                </c:pt>
                <c:pt idx="1140" formatCode="0.00E+00">
                  <c:v>-5.4294100000000003E-100</c:v>
                </c:pt>
                <c:pt idx="1141" formatCode="0.00E+00">
                  <c:v>2.36584E-98</c:v>
                </c:pt>
                <c:pt idx="1142" formatCode="0.00E+00">
                  <c:v>2.27455E-98</c:v>
                </c:pt>
                <c:pt idx="1143" formatCode="0.00E+00">
                  <c:v>-5.23383E-98</c:v>
                </c:pt>
                <c:pt idx="1144" formatCode="0.00E+00">
                  <c:v>-1.11279E-97</c:v>
                </c:pt>
                <c:pt idx="1145" formatCode="0.00E+00">
                  <c:v>5.2510100000000002E-98</c:v>
                </c:pt>
                <c:pt idx="1146" formatCode="0.00E+00">
                  <c:v>3.7989699999999998E-97</c:v>
                </c:pt>
                <c:pt idx="1147" formatCode="0.00E+00">
                  <c:v>1.9909800000000001E-97</c:v>
                </c:pt>
                <c:pt idx="1148" formatCode="0.00E+00">
                  <c:v>-9.9349599999999998E-97</c:v>
                </c:pt>
                <c:pt idx="1149" formatCode="0.00E+00">
                  <c:v>-1.44236E-96</c:v>
                </c:pt>
                <c:pt idx="1150" formatCode="0.00E+00">
                  <c:v>1.7011900000000001E-96</c:v>
                </c:pt>
                <c:pt idx="1151" formatCode="0.00E+00">
                  <c:v>5.7213800000000003E-96</c:v>
                </c:pt>
                <c:pt idx="1152" formatCode="0.00E+00">
                  <c:v>3.9308899999999998E-97</c:v>
                </c:pt>
                <c:pt idx="1153" formatCode="0.00E+00">
                  <c:v>-1.71287E-95</c:v>
                </c:pt>
                <c:pt idx="1154" formatCode="0.00E+00">
                  <c:v>-1.6467700000000001E-95</c:v>
                </c:pt>
                <c:pt idx="1155" formatCode="0.00E+00">
                  <c:v>3.7892899999999997E-95</c:v>
                </c:pt>
                <c:pt idx="1156" formatCode="0.00E+00">
                  <c:v>8.05658E-95</c:v>
                </c:pt>
                <c:pt idx="1157" formatCode="0.00E+00">
                  <c:v>-3.8017300000000003E-95</c:v>
                </c:pt>
                <c:pt idx="1158" formatCode="0.00E+00">
                  <c:v>-2.7504500000000002E-94</c:v>
                </c:pt>
                <c:pt idx="1159" formatCode="0.00E+00">
                  <c:v>-1.44147E-94</c:v>
                </c:pt>
                <c:pt idx="1160" formatCode="0.00E+00">
                  <c:v>7.1929E-94</c:v>
                </c:pt>
                <c:pt idx="1161" formatCode="0.00E+00">
                  <c:v>1.0442700000000001E-93</c:v>
                </c:pt>
                <c:pt idx="1162" formatCode="0.00E+00">
                  <c:v>-1.23166E-93</c:v>
                </c:pt>
                <c:pt idx="1163" formatCode="0.00E+00">
                  <c:v>-4.1422699999999999E-93</c:v>
                </c:pt>
                <c:pt idx="1164" formatCode="0.00E+00">
                  <c:v>-2.8459600000000001E-94</c:v>
                </c:pt>
                <c:pt idx="1165" formatCode="0.00E+00">
                  <c:v>1.24011E-92</c:v>
                </c:pt>
                <c:pt idx="1166" formatCode="0.00E+00">
                  <c:v>1.19226E-92</c:v>
                </c:pt>
                <c:pt idx="1167" formatCode="0.00E+00">
                  <c:v>-2.7434399999999999E-92</c:v>
                </c:pt>
                <c:pt idx="1168" formatCode="0.00E+00">
                  <c:v>-5.8329499999999999E-92</c:v>
                </c:pt>
                <c:pt idx="1169" formatCode="0.00E+00">
                  <c:v>2.75244E-92</c:v>
                </c:pt>
                <c:pt idx="1170" formatCode="0.00E+00">
                  <c:v>1.9913200000000001E-91</c:v>
                </c:pt>
                <c:pt idx="1171" formatCode="0.00E+00">
                  <c:v>1.04362E-91</c:v>
                </c:pt>
                <c:pt idx="1172" formatCode="0.00E+00">
                  <c:v>-5.2076499999999996E-91</c:v>
                </c:pt>
                <c:pt idx="1173" formatCode="0.00E+00">
                  <c:v>-7.5604799999999996E-91</c:v>
                </c:pt>
                <c:pt idx="1174" formatCode="0.00E+00">
                  <c:v>8.9171899999999997E-91</c:v>
                </c:pt>
                <c:pt idx="1175" formatCode="0.00E+00">
                  <c:v>2.9989999999999998E-90</c:v>
                </c:pt>
                <c:pt idx="1176" formatCode="0.00E+00">
                  <c:v>2.0604699999999999E-91</c:v>
                </c:pt>
                <c:pt idx="1177" formatCode="0.00E+00">
                  <c:v>-8.9784000000000008E-90</c:v>
                </c:pt>
                <c:pt idx="1178" formatCode="0.00E+00">
                  <c:v>-8.6319299999999991E-90</c:v>
                </c:pt>
                <c:pt idx="1179" formatCode="0.00E+00">
                  <c:v>1.9862499999999999E-89</c:v>
                </c:pt>
                <c:pt idx="1180" formatCode="0.00E+00">
                  <c:v>4.2230500000000002E-89</c:v>
                </c:pt>
                <c:pt idx="1181" formatCode="0.00E+00">
                  <c:v>-1.9927700000000002E-89</c:v>
                </c:pt>
                <c:pt idx="1182" formatCode="0.00E+00">
                  <c:v>-1.4417199999999999E-88</c:v>
                </c:pt>
                <c:pt idx="1183" formatCode="0.00E+00">
                  <c:v>-7.5558100000000001E-89</c:v>
                </c:pt>
                <c:pt idx="1184" formatCode="0.00E+00">
                  <c:v>3.7703299999999998E-88</c:v>
                </c:pt>
                <c:pt idx="1185" formatCode="0.00E+00">
                  <c:v>5.4737700000000003E-88</c:v>
                </c:pt>
                <c:pt idx="1186" formatCode="0.00E+00">
                  <c:v>-6.4560399999999995E-88</c:v>
                </c:pt>
                <c:pt idx="1187" formatCode="0.00E+00">
                  <c:v>-2.17127E-87</c:v>
                </c:pt>
                <c:pt idx="1188" formatCode="0.00E+00">
                  <c:v>-1.4917800000000001E-88</c:v>
                </c:pt>
                <c:pt idx="1189" formatCode="0.00E+00">
                  <c:v>6.5003500000000002E-87</c:v>
                </c:pt>
                <c:pt idx="1190" formatCode="0.00E+00">
                  <c:v>6.2495000000000003E-87</c:v>
                </c:pt>
                <c:pt idx="1191" formatCode="0.00E+00">
                  <c:v>-1.43804E-86</c:v>
                </c:pt>
                <c:pt idx="1192" formatCode="0.00E+00">
                  <c:v>-3.05748E-86</c:v>
                </c:pt>
                <c:pt idx="1193" formatCode="0.00E+00">
                  <c:v>1.44276E-86</c:v>
                </c:pt>
                <c:pt idx="1194" formatCode="0.00E+00">
                  <c:v>1.0438E-85</c:v>
                </c:pt>
                <c:pt idx="1195" formatCode="0.00E+00">
                  <c:v>5.47039E-86</c:v>
                </c:pt>
                <c:pt idx="1196" formatCode="0.00E+00">
                  <c:v>-2.7297099999999998E-85</c:v>
                </c:pt>
                <c:pt idx="1197" formatCode="0.00E+00">
                  <c:v>-3.9630099999999998E-85</c:v>
                </c:pt>
                <c:pt idx="1198" formatCode="0.00E+00">
                  <c:v>4.6741599999999998E-85</c:v>
                </c:pt>
                <c:pt idx="1199" formatCode="0.00E+00">
                  <c:v>1.5719999999999999E-84</c:v>
                </c:pt>
                <c:pt idx="1200" formatCode="0.00E+00">
                  <c:v>1.0800399999999999E-85</c:v>
                </c:pt>
                <c:pt idx="1201" formatCode="0.00E+00">
                  <c:v>-4.70624E-84</c:v>
                </c:pt>
                <c:pt idx="1202" formatCode="0.00E+00">
                  <c:v>-4.5246300000000003E-84</c:v>
                </c:pt>
                <c:pt idx="1203" formatCode="0.00E+00">
                  <c:v>1.0411400000000001E-83</c:v>
                </c:pt>
                <c:pt idx="1204" formatCode="0.00E+00">
                  <c:v>2.2136100000000001E-83</c:v>
                </c:pt>
                <c:pt idx="1205" formatCode="0.00E+00">
                  <c:v>-1.0445599999999999E-83</c:v>
                </c:pt>
                <c:pt idx="1206" formatCode="0.00E+00">
                  <c:v>-7.5570999999999999E-83</c:v>
                </c:pt>
                <c:pt idx="1207" formatCode="0.00E+00">
                  <c:v>-3.9605600000000003E-83</c:v>
                </c:pt>
                <c:pt idx="1208" formatCode="0.00E+00">
                  <c:v>1.97631E-82</c:v>
                </c:pt>
                <c:pt idx="1209" formatCode="0.00E+00">
                  <c:v>2.8692100000000003E-82</c:v>
                </c:pt>
                <c:pt idx="1210" formatCode="0.00E+00">
                  <c:v>-3.38409E-82</c:v>
                </c:pt>
                <c:pt idx="1211" formatCode="0.00E+00">
                  <c:v>-1.1381199999999999E-81</c:v>
                </c:pt>
                <c:pt idx="1212" formatCode="0.00E+00">
                  <c:v>-7.8194999999999999E-83</c:v>
                </c:pt>
                <c:pt idx="1213" formatCode="0.00E+00">
                  <c:v>3.4073099999999999E-81</c:v>
                </c:pt>
                <c:pt idx="1214" formatCode="0.00E+00">
                  <c:v>3.2758300000000001E-81</c:v>
                </c:pt>
                <c:pt idx="1215" formatCode="0.00E+00">
                  <c:v>-7.5378300000000002E-81</c:v>
                </c:pt>
                <c:pt idx="1216" formatCode="0.00E+00">
                  <c:v>-1.6026499999999999E-80</c:v>
                </c:pt>
                <c:pt idx="1217" formatCode="0.00E+00">
                  <c:v>7.5625699999999995E-81</c:v>
                </c:pt>
                <c:pt idx="1218" formatCode="0.00E+00">
                  <c:v>5.4713300000000003E-80</c:v>
                </c:pt>
                <c:pt idx="1219" formatCode="0.00E+00">
                  <c:v>2.86744E-80</c:v>
                </c:pt>
                <c:pt idx="1220" formatCode="0.00E+00">
                  <c:v>-1.43085E-79</c:v>
                </c:pt>
                <c:pt idx="1221" formatCode="0.00E+00">
                  <c:v>-2.0772999999999999E-79</c:v>
                </c:pt>
                <c:pt idx="1222" formatCode="0.00E+00">
                  <c:v>2.4500700000000001E-79</c:v>
                </c:pt>
                <c:pt idx="1223" formatCode="0.00E+00">
                  <c:v>8.2399999999999996E-79</c:v>
                </c:pt>
                <c:pt idx="1224" formatCode="0.00E+00">
                  <c:v>5.6613100000000003E-80</c:v>
                </c:pt>
                <c:pt idx="1225" formatCode="0.00E+00">
                  <c:v>-2.4668899999999999E-78</c:v>
                </c:pt>
                <c:pt idx="1226" formatCode="0.00E+00">
                  <c:v>-2.37169E-78</c:v>
                </c:pt>
                <c:pt idx="1227" formatCode="0.00E+00">
                  <c:v>5.4573799999999996E-78</c:v>
                </c:pt>
                <c:pt idx="1228" formatCode="0.00E+00">
                  <c:v>1.16032E-77</c:v>
                </c:pt>
                <c:pt idx="1229" formatCode="0.00E+00">
                  <c:v>-5.4752900000000004E-78</c:v>
                </c:pt>
                <c:pt idx="1230" formatCode="0.00E+00">
                  <c:v>-3.96123E-77</c:v>
                </c:pt>
                <c:pt idx="1231" formatCode="0.00E+00">
                  <c:v>-2.0760199999999999E-77</c:v>
                </c:pt>
                <c:pt idx="1232" formatCode="0.00E+00">
                  <c:v>1.0359299999999999E-76</c:v>
                </c:pt>
                <c:pt idx="1233" formatCode="0.00E+00">
                  <c:v>1.5039699999999999E-76</c:v>
                </c:pt>
                <c:pt idx="1234" formatCode="0.00E+00">
                  <c:v>-1.77385E-76</c:v>
                </c:pt>
                <c:pt idx="1235" formatCode="0.00E+00">
                  <c:v>-5.9657499999999998E-76</c:v>
                </c:pt>
                <c:pt idx="1236" formatCode="0.00E+00">
                  <c:v>-4.0987800000000004E-77</c:v>
                </c:pt>
                <c:pt idx="1237" formatCode="0.00E+00">
                  <c:v>1.7860299999999999E-75</c:v>
                </c:pt>
                <c:pt idx="1238" formatCode="0.00E+00">
                  <c:v>1.7171E-75</c:v>
                </c:pt>
                <c:pt idx="1239" formatCode="0.00E+00">
                  <c:v>-3.95113E-75</c:v>
                </c:pt>
                <c:pt idx="1240" formatCode="0.00E+00">
                  <c:v>-8.40069E-75</c:v>
                </c:pt>
                <c:pt idx="1241" formatCode="0.00E+00">
                  <c:v>3.9640999999999999E-75</c:v>
                </c:pt>
                <c:pt idx="1242" formatCode="0.00E+00">
                  <c:v>2.8679299999999999E-74</c:v>
                </c:pt>
                <c:pt idx="1243" formatCode="0.00E+00">
                  <c:v>1.50304E-74</c:v>
                </c:pt>
                <c:pt idx="1244" formatCode="0.00E+00">
                  <c:v>-7.5001199999999995E-74</c:v>
                </c:pt>
                <c:pt idx="1245" formatCode="0.00E+00">
                  <c:v>-1.08887E-73</c:v>
                </c:pt>
                <c:pt idx="1246" formatCode="0.00E+00">
                  <c:v>1.28426E-73</c:v>
                </c:pt>
                <c:pt idx="1247" formatCode="0.00E+00">
                  <c:v>4.3191899999999998E-73</c:v>
                </c:pt>
                <c:pt idx="1248" formatCode="0.00E+00">
                  <c:v>2.9675100000000002E-74</c:v>
                </c:pt>
                <c:pt idx="1249" formatCode="0.00E+00">
                  <c:v>-1.2930799999999999E-72</c:v>
                </c:pt>
                <c:pt idx="1250" formatCode="0.00E+00">
                  <c:v>-1.2431799999999999E-72</c:v>
                </c:pt>
                <c:pt idx="1251" formatCode="0.00E+00">
                  <c:v>2.8606199999999998E-72</c:v>
                </c:pt>
                <c:pt idx="1252" formatCode="0.00E+00">
                  <c:v>6.0820899999999995E-72</c:v>
                </c:pt>
                <c:pt idx="1253" formatCode="0.00E+00">
                  <c:v>-2.87001E-72</c:v>
                </c:pt>
                <c:pt idx="1254" formatCode="0.00E+00">
                  <c:v>-2.07638E-71</c:v>
                </c:pt>
                <c:pt idx="1255" formatCode="0.00E+00">
                  <c:v>-1.0882E-71</c:v>
                </c:pt>
                <c:pt idx="1256" formatCode="0.00E+00">
                  <c:v>5.4300800000000003E-71</c:v>
                </c:pt>
                <c:pt idx="1257" formatCode="0.00E+00">
                  <c:v>7.8834E-71</c:v>
                </c:pt>
                <c:pt idx="1258" formatCode="0.00E+00">
                  <c:v>-9.29806E-71</c:v>
                </c:pt>
                <c:pt idx="1259" formatCode="0.00E+00">
                  <c:v>-3.1270899999999999E-70</c:v>
                </c:pt>
                <c:pt idx="1260" formatCode="0.00E+00">
                  <c:v>-2.1484700000000002E-71</c:v>
                </c:pt>
                <c:pt idx="1261" formatCode="0.00E+00">
                  <c:v>9.3618799999999995E-70</c:v>
                </c:pt>
                <c:pt idx="1262" formatCode="0.00E+00">
                  <c:v>9.0006100000000003E-70</c:v>
                </c:pt>
                <c:pt idx="1263" formatCode="0.00E+00">
                  <c:v>-2.07108E-69</c:v>
                </c:pt>
                <c:pt idx="1264" formatCode="0.00E+00">
                  <c:v>-4.40342E-69</c:v>
                </c:pt>
                <c:pt idx="1265" formatCode="0.00E+00">
                  <c:v>2.07788E-69</c:v>
                </c:pt>
                <c:pt idx="1266" formatCode="0.00E+00">
                  <c:v>1.5032900000000001E-68</c:v>
                </c:pt>
                <c:pt idx="1267" formatCode="0.00E+00">
                  <c:v>7.8785300000000004E-69</c:v>
                </c:pt>
                <c:pt idx="1268" formatCode="0.00E+00">
                  <c:v>-3.9313699999999997E-68</c:v>
                </c:pt>
                <c:pt idx="1269" formatCode="0.00E+00">
                  <c:v>-5.7075700000000002E-68</c:v>
                </c:pt>
                <c:pt idx="1270" formatCode="0.00E+00">
                  <c:v>6.73178E-68</c:v>
                </c:pt>
                <c:pt idx="1271" formatCode="0.00E+00">
                  <c:v>2.2640100000000001E-67</c:v>
                </c:pt>
                <c:pt idx="1272" formatCode="0.00E+00">
                  <c:v>1.5554899999999999E-68</c:v>
                </c:pt>
                <c:pt idx="1273" formatCode="0.00E+00">
                  <c:v>-6.7779900000000004E-67</c:v>
                </c:pt>
                <c:pt idx="1274" formatCode="0.00E+00">
                  <c:v>-6.5164299999999999E-67</c:v>
                </c:pt>
                <c:pt idx="1275" formatCode="0.00E+00">
                  <c:v>1.4994599999999999E-66</c:v>
                </c:pt>
                <c:pt idx="1276" formatCode="0.00E+00">
                  <c:v>3.1880700000000002E-66</c:v>
                </c:pt>
                <c:pt idx="1277" formatCode="0.00E+00">
                  <c:v>-1.50438E-66</c:v>
                </c:pt>
                <c:pt idx="1278" formatCode="0.00E+00">
                  <c:v>-1.08838E-65</c:v>
                </c:pt>
                <c:pt idx="1279" formatCode="0.00E+00">
                  <c:v>-5.70404E-66</c:v>
                </c:pt>
                <c:pt idx="1280" formatCode="0.00E+00">
                  <c:v>2.8463000000000001E-65</c:v>
                </c:pt>
                <c:pt idx="1281" formatCode="0.00E+00">
                  <c:v>4.1322699999999998E-65</c:v>
                </c:pt>
                <c:pt idx="1282" formatCode="0.00E+00">
                  <c:v>-4.8737999999999997E-65</c:v>
                </c:pt>
                <c:pt idx="1283" formatCode="0.00E+00">
                  <c:v>-1.6391399999999999E-64</c:v>
                </c:pt>
                <c:pt idx="1284" formatCode="0.00E+00">
                  <c:v>-1.12617E-65</c:v>
                </c:pt>
                <c:pt idx="1285" formatCode="0.00E+00">
                  <c:v>4.9072500000000002E-64</c:v>
                </c:pt>
                <c:pt idx="1286" formatCode="0.00E+00">
                  <c:v>4.7178900000000001E-64</c:v>
                </c:pt>
                <c:pt idx="1287" formatCode="0.00E+00">
                  <c:v>-1.0856099999999999E-63</c:v>
                </c:pt>
                <c:pt idx="1288" formatCode="0.00E+00">
                  <c:v>-2.30816E-63</c:v>
                </c:pt>
                <c:pt idx="1289" formatCode="0.00E+00">
                  <c:v>1.0891700000000001E-63</c:v>
                </c:pt>
                <c:pt idx="1290" formatCode="0.00E+00">
                  <c:v>7.8798699999999998E-63</c:v>
                </c:pt>
                <c:pt idx="1291" formatCode="0.00E+00">
                  <c:v>4.12972E-63</c:v>
                </c:pt>
                <c:pt idx="1292" formatCode="0.00E+00">
                  <c:v>-2.0607200000000002E-62</c:v>
                </c:pt>
                <c:pt idx="1293" formatCode="0.00E+00">
                  <c:v>-2.99176E-62</c:v>
                </c:pt>
                <c:pt idx="1294" formatCode="0.00E+00">
                  <c:v>3.52863E-62</c:v>
                </c:pt>
                <c:pt idx="1295" formatCode="0.00E+00">
                  <c:v>1.1867299999999999E-61</c:v>
                </c:pt>
                <c:pt idx="1296" formatCode="0.00E+00">
                  <c:v>8.1534800000000002E-63</c:v>
                </c:pt>
                <c:pt idx="1297" formatCode="0.00E+00">
                  <c:v>-3.5528500000000003E-61</c:v>
                </c:pt>
                <c:pt idx="1298" formatCode="0.00E+00">
                  <c:v>-3.4157399999999998E-61</c:v>
                </c:pt>
                <c:pt idx="1299" formatCode="0.00E+00">
                  <c:v>7.8597800000000003E-61</c:v>
                </c:pt>
                <c:pt idx="1300" formatCode="0.00E+00">
                  <c:v>1.6711000000000001E-60</c:v>
                </c:pt>
                <c:pt idx="1301" formatCode="0.00E+00">
                  <c:v>-7.88558E-61</c:v>
                </c:pt>
                <c:pt idx="1302" formatCode="0.00E+00">
                  <c:v>-5.7050200000000002E-60</c:v>
                </c:pt>
                <c:pt idx="1303" formatCode="0.00E+00">
                  <c:v>-2.98991E-60</c:v>
                </c:pt>
                <c:pt idx="1304" formatCode="0.00E+00">
                  <c:v>1.49196E-59</c:v>
                </c:pt>
                <c:pt idx="1305" formatCode="0.00E+00">
                  <c:v>2.1660299999999998E-59</c:v>
                </c:pt>
                <c:pt idx="1306" formatCode="0.00E+00">
                  <c:v>-2.5547200000000002E-59</c:v>
                </c:pt>
                <c:pt idx="1307" formatCode="0.00E+00">
                  <c:v>-8.5919399999999995E-59</c:v>
                </c:pt>
                <c:pt idx="1308" formatCode="0.00E+00">
                  <c:v>-5.9031099999999997E-60</c:v>
                </c:pt>
                <c:pt idx="1309" formatCode="0.00E+00">
                  <c:v>2.57226E-58</c:v>
                </c:pt>
                <c:pt idx="1310" formatCode="0.00E+00">
                  <c:v>2.4729900000000001E-58</c:v>
                </c:pt>
                <c:pt idx="1311" formatCode="0.00E+00">
                  <c:v>-5.6904699999999999E-58</c:v>
                </c:pt>
                <c:pt idx="1312" formatCode="0.00E+00">
                  <c:v>-1.2098800000000001E-57</c:v>
                </c:pt>
                <c:pt idx="1313" formatCode="0.00E+00">
                  <c:v>5.7091499999999998E-58</c:v>
                </c:pt>
                <c:pt idx="1314" formatCode="0.00E+00">
                  <c:v>4.1304199999999999E-57</c:v>
                </c:pt>
                <c:pt idx="1315" formatCode="0.00E+00">
                  <c:v>2.1646900000000001E-57</c:v>
                </c:pt>
                <c:pt idx="1316" formatCode="0.00E+00">
                  <c:v>-1.08018E-56</c:v>
                </c:pt>
                <c:pt idx="1317" formatCode="0.00E+00">
                  <c:v>-1.5682000000000001E-56</c:v>
                </c:pt>
                <c:pt idx="1318" formatCode="0.00E+00">
                  <c:v>1.8496100000000001E-56</c:v>
                </c:pt>
                <c:pt idx="1319" formatCode="0.00E+00">
                  <c:v>6.2205600000000004E-56</c:v>
                </c:pt>
                <c:pt idx="1320" formatCode="0.00E+00">
                  <c:v>4.27384E-57</c:v>
                </c:pt>
                <c:pt idx="1321" formatCode="0.00E+00">
                  <c:v>-1.86231E-55</c:v>
                </c:pt>
                <c:pt idx="1322" formatCode="0.00E+00">
                  <c:v>-1.7904400000000001E-55</c:v>
                </c:pt>
                <c:pt idx="1323" formatCode="0.00E+00">
                  <c:v>4.1198899999999999E-55</c:v>
                </c:pt>
                <c:pt idx="1324" formatCode="0.00E+00">
                  <c:v>8.7594900000000006E-55</c:v>
                </c:pt>
                <c:pt idx="1325" formatCode="0.00E+00">
                  <c:v>-4.1334199999999997E-55</c:v>
                </c:pt>
                <c:pt idx="1326" formatCode="0.00E+00">
                  <c:v>-2.9904199999999997E-54</c:v>
                </c:pt>
                <c:pt idx="1327" formatCode="0.00E+00">
                  <c:v>-1.5672300000000001E-54</c:v>
                </c:pt>
                <c:pt idx="1328" formatCode="0.00E+00">
                  <c:v>7.8204600000000005E-54</c:v>
                </c:pt>
                <c:pt idx="1329" formatCode="0.00E+00">
                  <c:v>1.13538E-53</c:v>
                </c:pt>
                <c:pt idx="1330" formatCode="0.00E+00">
                  <c:v>-1.3391199999999999E-53</c:v>
                </c:pt>
                <c:pt idx="1331" formatCode="0.00E+00">
                  <c:v>-4.5036700000000001E-53</c:v>
                </c:pt>
                <c:pt idx="1332" formatCode="0.00E+00">
                  <c:v>-3.0942599999999997E-54</c:v>
                </c:pt>
                <c:pt idx="1333" formatCode="0.00E+00">
                  <c:v>1.34831E-52</c:v>
                </c:pt>
                <c:pt idx="1334" formatCode="0.00E+00">
                  <c:v>1.2962799999999999E-52</c:v>
                </c:pt>
                <c:pt idx="1335" formatCode="0.00E+00">
                  <c:v>-2.9828000000000001E-52</c:v>
                </c:pt>
                <c:pt idx="1336" formatCode="0.00E+00">
                  <c:v>-6.3418600000000001E-52</c:v>
                </c:pt>
                <c:pt idx="1337" formatCode="0.00E+00">
                  <c:v>2.9925899999999999E-52</c:v>
                </c:pt>
                <c:pt idx="1338" formatCode="0.00E+00">
                  <c:v>2.1650600000000001E-51</c:v>
                </c:pt>
                <c:pt idx="1339" formatCode="0.00E+00">
                  <c:v>1.13467E-51</c:v>
                </c:pt>
                <c:pt idx="1340" formatCode="0.00E+00">
                  <c:v>-5.6619999999999996E-51</c:v>
                </c:pt>
                <c:pt idx="1341" formatCode="0.00E+00">
                  <c:v>-8.2201100000000001E-51</c:v>
                </c:pt>
                <c:pt idx="1342" formatCode="0.00E+00">
                  <c:v>9.6951900000000005E-51</c:v>
                </c:pt>
                <c:pt idx="1343" formatCode="0.00E+00">
                  <c:v>3.2606500000000001E-50</c:v>
                </c:pt>
                <c:pt idx="1344" formatCode="0.00E+00">
                  <c:v>2.2402400000000001E-51</c:v>
                </c:pt>
                <c:pt idx="1345" formatCode="0.00E+00">
                  <c:v>-9.7617399999999997E-50</c:v>
                </c:pt>
                <c:pt idx="1346" formatCode="0.00E+00">
                  <c:v>-9.3850400000000006E-50</c:v>
                </c:pt>
                <c:pt idx="1347" formatCode="0.00E+00">
                  <c:v>2.1595400000000001E-49</c:v>
                </c:pt>
                <c:pt idx="1348" formatCode="0.00E+00">
                  <c:v>4.5915E-49</c:v>
                </c:pt>
                <c:pt idx="1349" formatCode="0.00E+00">
                  <c:v>-2.1666299999999998E-49</c:v>
                </c:pt>
                <c:pt idx="1350" formatCode="0.00E+00">
                  <c:v>-1.5675E-48</c:v>
                </c:pt>
                <c:pt idx="1351" formatCode="0.00E+00">
                  <c:v>-8.2150300000000001E-49</c:v>
                </c:pt>
                <c:pt idx="1352" formatCode="0.00E+00">
                  <c:v>4.0992800000000003E-48</c:v>
                </c:pt>
                <c:pt idx="1353" formatCode="0.00E+00">
                  <c:v>5.9513500000000003E-48</c:v>
                </c:pt>
                <c:pt idx="1354" formatCode="0.00E+00">
                  <c:v>-7.0193099999999995E-48</c:v>
                </c:pt>
                <c:pt idx="1355" formatCode="0.00E+00">
                  <c:v>-2.3607099999999998E-47</c:v>
                </c:pt>
                <c:pt idx="1356" formatCode="0.00E+00">
                  <c:v>-1.6219299999999999E-48</c:v>
                </c:pt>
                <c:pt idx="1357" formatCode="0.00E+00">
                  <c:v>7.0674900000000004E-47</c:v>
                </c:pt>
                <c:pt idx="1358" formatCode="0.00E+00">
                  <c:v>6.7947600000000003E-47</c:v>
                </c:pt>
                <c:pt idx="1359" formatCode="0.00E+00">
                  <c:v>-1.5635E-46</c:v>
                </c:pt>
                <c:pt idx="1360" formatCode="0.00E+00">
                  <c:v>-3.3242399999999999E-46</c:v>
                </c:pt>
                <c:pt idx="1361" formatCode="0.00E+00">
                  <c:v>1.56864E-46</c:v>
                </c:pt>
                <c:pt idx="1362" formatCode="0.00E+00">
                  <c:v>1.13487E-45</c:v>
                </c:pt>
                <c:pt idx="1363" formatCode="0.00E+00">
                  <c:v>5.94767E-46</c:v>
                </c:pt>
                <c:pt idx="1364" formatCode="0.00E+00">
                  <c:v>-2.9678699999999997E-45</c:v>
                </c:pt>
                <c:pt idx="1365" formatCode="0.00E+00">
                  <c:v>-4.3087700000000003E-45</c:v>
                </c:pt>
                <c:pt idx="1366" formatCode="0.00E+00">
                  <c:v>5.0819700000000001E-45</c:v>
                </c:pt>
                <c:pt idx="1367" formatCode="0.00E+00">
                  <c:v>1.70915E-44</c:v>
                </c:pt>
                <c:pt idx="1368" formatCode="0.00E+00">
                  <c:v>1.17427E-45</c:v>
                </c:pt>
                <c:pt idx="1369" formatCode="0.00E+00">
                  <c:v>-5.11685E-44</c:v>
                </c:pt>
                <c:pt idx="1370" formatCode="0.00E+00">
                  <c:v>-4.9193899999999996E-44</c:v>
                </c:pt>
                <c:pt idx="1371" formatCode="0.00E+00">
                  <c:v>1.13197E-43</c:v>
                </c:pt>
                <c:pt idx="1372" formatCode="0.00E+00">
                  <c:v>2.40674E-43</c:v>
                </c:pt>
                <c:pt idx="1373" formatCode="0.00E+00">
                  <c:v>-1.1356900000000001E-43</c:v>
                </c:pt>
                <c:pt idx="1374" formatCode="0.00E+00">
                  <c:v>-8.2164300000000007E-43</c:v>
                </c:pt>
                <c:pt idx="1375" formatCode="0.00E+00">
                  <c:v>-4.30611E-43</c:v>
                </c:pt>
                <c:pt idx="1376" formatCode="0.00E+00">
                  <c:v>2.1487399999999999E-42</c:v>
                </c:pt>
                <c:pt idx="1377" formatCode="0.00E+00">
                  <c:v>3.1195400000000003E-42</c:v>
                </c:pt>
                <c:pt idx="1378" formatCode="0.00E+00">
                  <c:v>-3.6793400000000003E-42</c:v>
                </c:pt>
                <c:pt idx="1379" formatCode="0.00E+00">
                  <c:v>-1.2374200000000001E-41</c:v>
                </c:pt>
                <c:pt idx="1380" formatCode="0.00E+00">
                  <c:v>-8.5017300000000007E-43</c:v>
                </c:pt>
                <c:pt idx="1381" formatCode="0.00E+00">
                  <c:v>3.70459E-41</c:v>
                </c:pt>
                <c:pt idx="1382" formatCode="0.00E+00">
                  <c:v>3.56163E-41</c:v>
                </c:pt>
                <c:pt idx="1383" formatCode="0.00E+00">
                  <c:v>-8.1954800000000001E-41</c:v>
                </c:pt>
                <c:pt idx="1384" formatCode="0.00E+00">
                  <c:v>-1.74248E-40</c:v>
                </c:pt>
                <c:pt idx="1385" formatCode="0.00E+00">
                  <c:v>8.2223900000000004E-41</c:v>
                </c:pt>
                <c:pt idx="1386" formatCode="0.00E+00">
                  <c:v>5.9486900000000004E-40</c:v>
                </c:pt>
                <c:pt idx="1387" formatCode="0.00E+00">
                  <c:v>3.11761E-40</c:v>
                </c:pt>
                <c:pt idx="1388" formatCode="0.00E+00">
                  <c:v>-1.55568E-39</c:v>
                </c:pt>
                <c:pt idx="1389" formatCode="0.00E+00">
                  <c:v>-2.2585399999999999E-39</c:v>
                </c:pt>
                <c:pt idx="1390" formatCode="0.00E+00">
                  <c:v>2.6638400000000001E-39</c:v>
                </c:pt>
                <c:pt idx="1391" formatCode="0.00E+00">
                  <c:v>8.9589200000000006E-39</c:v>
                </c:pt>
                <c:pt idx="1392" formatCode="0.00E+00">
                  <c:v>6.15524E-40</c:v>
                </c:pt>
                <c:pt idx="1393" formatCode="0.00E+00">
                  <c:v>-2.6821199999999999E-38</c:v>
                </c:pt>
                <c:pt idx="1394" formatCode="0.00E+00">
                  <c:v>-2.57862E-38</c:v>
                </c:pt>
                <c:pt idx="1395" formatCode="0.00E+00">
                  <c:v>5.9335200000000005E-38</c:v>
                </c:pt>
                <c:pt idx="1396" formatCode="0.00E+00">
                  <c:v>1.2615500000000001E-37</c:v>
                </c:pt>
                <c:pt idx="1397" formatCode="0.00E+00">
                  <c:v>-5.9530000000000003E-38</c:v>
                </c:pt>
                <c:pt idx="1398" formatCode="0.00E+00">
                  <c:v>-4.3068399999999996E-37</c:v>
                </c:pt>
                <c:pt idx="1399" formatCode="0.00E+00">
                  <c:v>-2.2571500000000002E-37</c:v>
                </c:pt>
                <c:pt idx="1400" formatCode="0.00E+00">
                  <c:v>1.1263099999999999E-36</c:v>
                </c:pt>
                <c:pt idx="1401" formatCode="0.00E+00">
                  <c:v>1.6351799999999998E-36</c:v>
                </c:pt>
                <c:pt idx="1402" formatCode="0.00E+00">
                  <c:v>-1.9286099999999998E-36</c:v>
                </c:pt>
                <c:pt idx="1403" formatCode="0.00E+00">
                  <c:v>-6.4862399999999997E-36</c:v>
                </c:pt>
                <c:pt idx="1404" formatCode="0.00E+00">
                  <c:v>-4.4563899999999999E-37</c:v>
                </c:pt>
                <c:pt idx="1405" formatCode="0.00E+00">
                  <c:v>1.9418499999999999E-35</c:v>
                </c:pt>
                <c:pt idx="1406" formatCode="0.00E+00">
                  <c:v>1.8669200000000001E-35</c:v>
                </c:pt>
                <c:pt idx="1407" formatCode="0.00E+00">
                  <c:v>-4.2958600000000001E-35</c:v>
                </c:pt>
                <c:pt idx="1408" formatCode="0.00E+00">
                  <c:v>-9.1336299999999999E-35</c:v>
                </c:pt>
                <c:pt idx="1409" formatCode="0.00E+00">
                  <c:v>4.3099600000000001E-35</c:v>
                </c:pt>
                <c:pt idx="1410" formatCode="0.00E+00">
                  <c:v>3.11815E-34</c:v>
                </c:pt>
                <c:pt idx="1411" formatCode="0.00E+00">
                  <c:v>1.63417E-34</c:v>
                </c:pt>
                <c:pt idx="1412" formatCode="0.00E+00">
                  <c:v>-8.1544799999999992E-34</c:v>
                </c:pt>
                <c:pt idx="1413" formatCode="0.00E+00">
                  <c:v>-1.18387E-33</c:v>
                </c:pt>
                <c:pt idx="1414" formatCode="0.00E+00">
                  <c:v>1.39631E-33</c:v>
                </c:pt>
                <c:pt idx="1415" formatCode="0.00E+00">
                  <c:v>4.69603E-33</c:v>
                </c:pt>
                <c:pt idx="1416" formatCode="0.00E+00">
                  <c:v>3.2264200000000001E-34</c:v>
                </c:pt>
                <c:pt idx="1417" formatCode="0.00E+00">
                  <c:v>-1.4059E-32</c:v>
                </c:pt>
                <c:pt idx="1418" formatCode="0.00E+00">
                  <c:v>-1.35164E-32</c:v>
                </c:pt>
                <c:pt idx="1419" formatCode="0.00E+00">
                  <c:v>3.1102000000000001E-32</c:v>
                </c:pt>
                <c:pt idx="1420" formatCode="0.00E+00">
                  <c:v>6.6127300000000005E-32</c:v>
                </c:pt>
                <c:pt idx="1421" formatCode="0.00E+00">
                  <c:v>-3.1204099999999997E-32</c:v>
                </c:pt>
                <c:pt idx="1422" formatCode="0.00E+00">
                  <c:v>-2.25753E-31</c:v>
                </c:pt>
                <c:pt idx="1423" formatCode="0.00E+00">
                  <c:v>-1.18314E-31</c:v>
                </c:pt>
                <c:pt idx="1424" formatCode="0.00E+00">
                  <c:v>5.9038300000000003E-31</c:v>
                </c:pt>
                <c:pt idx="1425" formatCode="0.00E+00">
                  <c:v>8.5711999999999994E-31</c:v>
                </c:pt>
                <c:pt idx="1426" formatCode="0.00E+00">
                  <c:v>-1.01093E-30</c:v>
                </c:pt>
                <c:pt idx="1427" formatCode="0.00E+00">
                  <c:v>-3.3999199999999999E-30</c:v>
                </c:pt>
                <c:pt idx="1428" formatCode="0.00E+00">
                  <c:v>-2.3359199999999999E-31</c:v>
                </c:pt>
                <c:pt idx="1429" formatCode="0.00E+00">
                  <c:v>1.01787E-29</c:v>
                </c:pt>
                <c:pt idx="1430" formatCode="0.00E+00">
                  <c:v>9.7858900000000002E-30</c:v>
                </c:pt>
                <c:pt idx="1431" formatCode="0.00E+00">
                  <c:v>-2.25178E-29</c:v>
                </c:pt>
                <c:pt idx="1432" formatCode="0.00E+00">
                  <c:v>-4.7876100000000001E-29</c:v>
                </c:pt>
                <c:pt idx="1433" formatCode="0.00E+00">
                  <c:v>2.2591699999999999E-29</c:v>
                </c:pt>
                <c:pt idx="1434" formatCode="0.00E+00">
                  <c:v>1.6344499999999999E-28</c:v>
                </c:pt>
                <c:pt idx="1435" formatCode="0.00E+00">
                  <c:v>8.56591E-29</c:v>
                </c:pt>
                <c:pt idx="1436" formatCode="0.00E+00">
                  <c:v>-4.27437E-28</c:v>
                </c:pt>
                <c:pt idx="1437" formatCode="0.00E+00">
                  <c:v>-6.2055399999999999E-28</c:v>
                </c:pt>
                <c:pt idx="1438" formatCode="0.00E+00">
                  <c:v>7.3191099999999996E-28</c:v>
                </c:pt>
                <c:pt idx="1439" formatCode="0.00E+00">
                  <c:v>2.4615400000000001E-27</c:v>
                </c:pt>
                <c:pt idx="1440" formatCode="0.00E+00">
                  <c:v>1.6912E-28</c:v>
                </c:pt>
                <c:pt idx="1441" formatCode="0.00E+00">
                  <c:v>-7.36935E-27</c:v>
                </c:pt>
                <c:pt idx="1442" formatCode="0.00E+00">
                  <c:v>-7.0849699999999998E-27</c:v>
                </c:pt>
                <c:pt idx="1443" formatCode="0.00E+00">
                  <c:v>1.6302800000000001E-26</c:v>
                </c:pt>
                <c:pt idx="1444" formatCode="0.00E+00">
                  <c:v>3.46622E-26</c:v>
                </c:pt>
                <c:pt idx="1445" formatCode="0.00E+00">
                  <c:v>-1.6356399999999999E-26</c:v>
                </c:pt>
                <c:pt idx="1446" formatCode="0.00E+00">
                  <c:v>-1.1833400000000001E-25</c:v>
                </c:pt>
                <c:pt idx="1447" formatCode="0.00E+00">
                  <c:v>-6.2016999999999998E-26</c:v>
                </c:pt>
                <c:pt idx="1448" formatCode="0.00E+00">
                  <c:v>3.0946399999999999E-25</c:v>
                </c:pt>
                <c:pt idx="1449" formatCode="0.00E+00">
                  <c:v>4.4927999999999996E-25</c:v>
                </c:pt>
                <c:pt idx="1450" formatCode="0.00E+00">
                  <c:v>-5.2990300000000002E-25</c:v>
                </c:pt>
                <c:pt idx="1451" formatCode="0.00E+00">
                  <c:v>-1.7821500000000001E-24</c:v>
                </c:pt>
                <c:pt idx="1452" formatCode="0.00E+00">
                  <c:v>-1.22443E-25</c:v>
                </c:pt>
                <c:pt idx="1453" formatCode="0.00E+00">
                  <c:v>5.3353999999999998E-24</c:v>
                </c:pt>
                <c:pt idx="1454" formatCode="0.00E+00">
                  <c:v>5.1295099999999998E-24</c:v>
                </c:pt>
                <c:pt idx="1455" formatCode="0.00E+00">
                  <c:v>-1.18032E-23</c:v>
                </c:pt>
                <c:pt idx="1456" formatCode="0.00E+00">
                  <c:v>-2.50954E-23</c:v>
                </c:pt>
                <c:pt idx="1457" formatCode="0.00E+00">
                  <c:v>1.1842000000000001E-23</c:v>
                </c:pt>
                <c:pt idx="1458" formatCode="0.00E+00">
                  <c:v>8.5673699999999995E-23</c:v>
                </c:pt>
                <c:pt idx="1459" formatCode="0.00E+00">
                  <c:v>4.4900300000000002E-23</c:v>
                </c:pt>
                <c:pt idx="1460" formatCode="0.00E+00">
                  <c:v>-2.24051E-22</c:v>
                </c:pt>
                <c:pt idx="1461" formatCode="0.00E+00">
                  <c:v>-3.2527800000000001E-22</c:v>
                </c:pt>
                <c:pt idx="1462" formatCode="0.00E+00">
                  <c:v>3.83649E-22</c:v>
                </c:pt>
                <c:pt idx="1463" formatCode="0.00E+00">
                  <c:v>1.2902700000000001E-21</c:v>
                </c:pt>
                <c:pt idx="1464" formatCode="0.00E+00">
                  <c:v>8.8648499999999996E-23</c:v>
                </c:pt>
                <c:pt idx="1465" formatCode="0.00E+00">
                  <c:v>-3.8628200000000002E-21</c:v>
                </c:pt>
                <c:pt idx="1466" formatCode="0.00E+00">
                  <c:v>-3.7137599999999999E-21</c:v>
                </c:pt>
                <c:pt idx="1467" formatCode="0.00E+00">
                  <c:v>8.5455199999999998E-21</c:v>
                </c:pt>
                <c:pt idx="1468" formatCode="0.00E+00">
                  <c:v>1.8169E-20</c:v>
                </c:pt>
                <c:pt idx="1469" formatCode="0.00E+00">
                  <c:v>-8.5735800000000007E-21</c:v>
                </c:pt>
                <c:pt idx="1470" formatCode="0.00E+00">
                  <c:v>-6.20276E-20</c:v>
                </c:pt>
                <c:pt idx="1471" formatCode="0.00E+00">
                  <c:v>-3.2507700000000002E-20</c:v>
                </c:pt>
                <c:pt idx="1472" formatCode="0.00E+00">
                  <c:v>1.62213E-19</c:v>
                </c:pt>
                <c:pt idx="1473" formatCode="0.00E+00">
                  <c:v>2.3550100000000001E-19</c:v>
                </c:pt>
                <c:pt idx="1474" formatCode="0.00E+00">
                  <c:v>-2.77761E-19</c:v>
                </c:pt>
                <c:pt idx="1475" formatCode="0.00E+00">
                  <c:v>-9.3415700000000001E-19</c:v>
                </c:pt>
                <c:pt idx="1476" formatCode="0.00E+00">
                  <c:v>-6.41814E-20</c:v>
                </c:pt>
                <c:pt idx="1477" formatCode="0.00E+00">
                  <c:v>2.7966800000000001E-18</c:v>
                </c:pt>
                <c:pt idx="1478" formatCode="0.00E+00">
                  <c:v>2.6887600000000002E-18</c:v>
                </c:pt>
                <c:pt idx="1479" formatCode="0.00E+00">
                  <c:v>-6.18695E-18</c:v>
                </c:pt>
                <c:pt idx="1480" formatCode="0.00E+00">
                  <c:v>-1.31544E-17</c:v>
                </c:pt>
                <c:pt idx="1481" formatCode="0.00E+00">
                  <c:v>6.2072600000000004E-18</c:v>
                </c:pt>
                <c:pt idx="1482" formatCode="0.00E+00">
                  <c:v>4.4907900000000001E-17</c:v>
                </c:pt>
                <c:pt idx="1483" formatCode="0.00E+00">
                  <c:v>2.3535499999999999E-17</c:v>
                </c:pt>
                <c:pt idx="1484" formatCode="0.00E+00">
                  <c:v>-1.17442E-16</c:v>
                </c:pt>
                <c:pt idx="1485" formatCode="0.00E+00">
                  <c:v>-1.7050199999999999E-16</c:v>
                </c:pt>
                <c:pt idx="1486" formatCode="0.00E+00">
                  <c:v>2.0109900000000001E-16</c:v>
                </c:pt>
                <c:pt idx="1487" formatCode="0.00E+00">
                  <c:v>6.7632799999999995E-16</c:v>
                </c:pt>
                <c:pt idx="1488" formatCode="0.00E+00">
                  <c:v>4.6467299999999999E-17</c:v>
                </c:pt>
                <c:pt idx="1489" formatCode="0.00E+00">
                  <c:v>-2.0247899999999999E-15</c:v>
                </c:pt>
                <c:pt idx="1490" formatCode="0.00E+00">
                  <c:v>-1.94666E-15</c:v>
                </c:pt>
                <c:pt idx="1491" formatCode="0.00E+00">
                  <c:v>4.4793399999999999E-15</c:v>
                </c:pt>
                <c:pt idx="1492" formatCode="0.00E+00">
                  <c:v>9.5237400000000004E-15</c:v>
                </c:pt>
                <c:pt idx="1493" formatCode="0.00E+00">
                  <c:v>-4.4940499999999997E-15</c:v>
                </c:pt>
                <c:pt idx="1494" formatCode="0.00E+00">
                  <c:v>-3.2513299999999998E-14</c:v>
                </c:pt>
                <c:pt idx="1495" formatCode="0.00E+00">
                  <c:v>-1.70397E-14</c:v>
                </c:pt>
                <c:pt idx="1496" formatCode="0.00E+00">
                  <c:v>8.5027700000000002E-14</c:v>
                </c:pt>
                <c:pt idx="1497" formatCode="0.00E+00">
                  <c:v>1.2344299999999999E-13</c:v>
                </c:pt>
                <c:pt idx="1498" formatCode="0.00E+00">
                  <c:v>-1.45595E-13</c:v>
                </c:pt>
                <c:pt idx="1499" formatCode="0.00E+00">
                  <c:v>-4.8966100000000003E-13</c:v>
                </c:pt>
                <c:pt idx="1500" formatCode="0.00E+00">
                  <c:v>-3.3642199999999997E-14</c:v>
                </c:pt>
                <c:pt idx="1501" formatCode="0.00E+00">
                  <c:v>1.46595E-12</c:v>
                </c:pt>
                <c:pt idx="1502" formatCode="0.00E+00">
                  <c:v>1.40938E-12</c:v>
                </c:pt>
                <c:pt idx="1503" formatCode="0.00E+00">
                  <c:v>-3.2430399999999999E-12</c:v>
                </c:pt>
                <c:pt idx="1504" formatCode="0.00E+00">
                  <c:v>-6.8951700000000004E-12</c:v>
                </c:pt>
                <c:pt idx="1505" formatCode="0.00E+00">
                  <c:v>3.2536799999999999E-12</c:v>
                </c:pt>
                <c:pt idx="1506" formatCode="0.00E+00">
                  <c:v>2.3539599999999999E-11</c:v>
                </c:pt>
                <c:pt idx="1507" formatCode="0.00E+00">
                  <c:v>1.2336699999999999E-11</c:v>
                </c:pt>
                <c:pt idx="1508" formatCode="0.00E+00">
                  <c:v>-6.1560000000000005E-11</c:v>
                </c:pt>
                <c:pt idx="1509" formatCode="0.00E+00">
                  <c:v>-8.9372900000000004E-11</c:v>
                </c:pt>
                <c:pt idx="1510" formatCode="0.00E+00">
                  <c:v>1.05411E-10</c:v>
                </c:pt>
                <c:pt idx="1511" formatCode="0.00E+00">
                  <c:v>3.5451399999999998E-10</c:v>
                </c:pt>
                <c:pt idx="1512" formatCode="0.00E+00">
                  <c:v>2.4356900000000001E-11</c:v>
                </c:pt>
                <c:pt idx="1513" formatCode="0.00E+00">
                  <c:v>-1.06134E-9</c:v>
                </c:pt>
                <c:pt idx="1514" formatCode="0.00E+00">
                  <c:v>-1.02039E-9</c:v>
                </c:pt>
                <c:pt idx="1515" formatCode="0.00E+00">
                  <c:v>2.3479499999999999E-9</c:v>
                </c:pt>
                <c:pt idx="1516" formatCode="0.00E+00">
                  <c:v>4.9920899999999999E-9</c:v>
                </c:pt>
                <c:pt idx="1517" formatCode="0.00E+00">
                  <c:v>-2.3556600000000001E-9</c:v>
                </c:pt>
                <c:pt idx="1518" formatCode="0.00E+00">
                  <c:v>-1.7042600000000001E-8</c:v>
                </c:pt>
                <c:pt idx="1519" formatCode="0.00E+00">
                  <c:v>-8.9317699999999996E-9</c:v>
                </c:pt>
                <c:pt idx="1520" formatCode="0.00E+00">
                  <c:v>4.4569300000000003E-8</c:v>
                </c:pt>
                <c:pt idx="1521" formatCode="0.00E+00">
                  <c:v>6.4705900000000005E-8</c:v>
                </c:pt>
                <c:pt idx="1522" formatCode="0.00E+00">
                  <c:v>-7.6317200000000005E-8</c:v>
                </c:pt>
                <c:pt idx="1523" formatCode="0.00E+00">
                  <c:v>-2.56667E-7</c:v>
                </c:pt>
                <c:pt idx="1524" formatCode="0.00E+00">
                  <c:v>-1.7634399999999999E-8</c:v>
                </c:pt>
                <c:pt idx="1525" formatCode="0.00E+00">
                  <c:v>7.6841100000000001E-7</c:v>
                </c:pt>
                <c:pt idx="1526" formatCode="0.00E+00">
                  <c:v>7.3875800000000003E-7</c:v>
                </c:pt>
                <c:pt idx="1527" formatCode="0.00E+00">
                  <c:v>-1.6999199999999999E-6</c:v>
                </c:pt>
                <c:pt idx="1528" formatCode="0.00E+00">
                  <c:v>-3.6142699999999999E-6</c:v>
                </c:pt>
                <c:pt idx="1529" formatCode="0.00E+00">
                  <c:v>1.7055E-6</c:v>
                </c:pt>
                <c:pt idx="1530" formatCode="0.00E+00">
                  <c:v>1.2338799999999999E-5</c:v>
                </c:pt>
                <c:pt idx="1531" formatCode="0.00E+00">
                  <c:v>6.4665900000000002E-6</c:v>
                </c:pt>
                <c:pt idx="1532" formatCode="0.00E+00">
                  <c:v>-3.2268099999999997E-5</c:v>
                </c:pt>
                <c:pt idx="1533" formatCode="0.00E+00">
                  <c:v>-4.68469E-5</c:v>
                </c:pt>
                <c:pt idx="1534" formatCode="0.00E+00">
                  <c:v>5.6907200000000003E-5</c:v>
                </c:pt>
                <c:pt idx="1535" formatCode="0.00E+00">
                  <c:v>2.57147E-4</c:v>
                </c:pt>
                <c:pt idx="1536" formatCode="0.00E+00">
                  <c:v>3.8719999999999998E-4</c:v>
                </c:pt>
                <c:pt idx="1537" formatCode="0.00E+00">
                  <c:v>3.1708700000000002E-4</c:v>
                </c:pt>
                <c:pt idx="1538" formatCode="0.00E+00">
                  <c:v>1.2783299999999999E-4</c:v>
                </c:pt>
                <c:pt idx="1539" formatCode="0.00E+00">
                  <c:v>-4.71559E-5</c:v>
                </c:pt>
                <c:pt idx="1540" formatCode="0.00E+00">
                  <c:v>-1.8508500000000001E-4</c:v>
                </c:pt>
                <c:pt idx="1541" formatCode="0.00E+00">
                  <c:v>-3.09139E-4</c:v>
                </c:pt>
                <c:pt idx="1542" formatCode="0.00E+00">
                  <c:v>-4.50734E-4</c:v>
                </c:pt>
                <c:pt idx="1543" formatCode="0.00E+00">
                  <c:v>-5.9818999999999996E-4</c:v>
                </c:pt>
                <c:pt idx="1544" formatCode="0.00E+00">
                  <c:v>-7.4159699999999998E-4</c:v>
                </c:pt>
                <c:pt idx="1545" formatCode="0.00E+00">
                  <c:v>-8.8596300000000003E-4</c:v>
                </c:pt>
                <c:pt idx="1546" formatCode="0.00E+00">
                  <c:v>-1.0254699999999999E-3</c:v>
                </c:pt>
                <c:pt idx="1547" formatCode="0.00E+00">
                  <c:v>-1.1699099999999999E-3</c:v>
                </c:pt>
                <c:pt idx="1548" formatCode="0.00E+00">
                  <c:v>-1.31251E-3</c:v>
                </c:pt>
                <c:pt idx="1549" formatCode="0.00E+00">
                  <c:v>-1.45462E-3</c:v>
                </c:pt>
                <c:pt idx="1550" formatCode="0.00E+00">
                  <c:v>-1.59852E-3</c:v>
                </c:pt>
                <c:pt idx="1551" formatCode="0.00E+00">
                  <c:v>-1.7393300000000001E-3</c:v>
                </c:pt>
                <c:pt idx="1552" formatCode="0.00E+00">
                  <c:v>-1.8830299999999999E-3</c:v>
                </c:pt>
                <c:pt idx="1553" formatCode="0.00E+00">
                  <c:v>-2.02513E-3</c:v>
                </c:pt>
                <c:pt idx="1554" formatCode="0.00E+00">
                  <c:v>-2.1669699999999998E-3</c:v>
                </c:pt>
                <c:pt idx="1555" formatCode="0.00E+00">
                  <c:v>-2.3108099999999999E-3</c:v>
                </c:pt>
                <c:pt idx="1556" formatCode="0.00E+00">
                  <c:v>-2.4517300000000001E-3</c:v>
                </c:pt>
                <c:pt idx="1557" formatCode="0.00E+00">
                  <c:v>-2.5955000000000002E-3</c:v>
                </c:pt>
                <c:pt idx="1558" formatCode="0.00E+00">
                  <c:v>-2.7373300000000001E-3</c:v>
                </c:pt>
                <c:pt idx="1559" formatCode="0.00E+00">
                  <c:v>-2.8786900000000002E-3</c:v>
                </c:pt>
                <c:pt idx="1560" formatCode="0.00E+00">
                  <c:v>-3.0221699999999998E-3</c:v>
                </c:pt>
                <c:pt idx="1561" formatCode="0.00E+00">
                  <c:v>-3.1619E-3</c:v>
                </c:pt>
                <c:pt idx="1562" formatCode="0.00E+00">
                  <c:v>-3.3057999999999998E-3</c:v>
                </c:pt>
                <c:pt idx="1563" formatCode="0.00E+00">
                  <c:v>-3.4463100000000002E-3</c:v>
                </c:pt>
                <c:pt idx="1564" formatCode="0.00E+00">
                  <c:v>-3.5883099999999999E-3</c:v>
                </c:pt>
                <c:pt idx="1565" formatCode="0.00E+00">
                  <c:v>-3.7313200000000002E-3</c:v>
                </c:pt>
                <c:pt idx="1566" formatCode="0.00E+00">
                  <c:v>-3.8712600000000001E-3</c:v>
                </c:pt>
                <c:pt idx="1567" formatCode="0.00E+00">
                  <c:v>-4.0155299999999998E-3</c:v>
                </c:pt>
                <c:pt idx="1568" formatCode="0.00E+00">
                  <c:v>-4.1545200000000001E-3</c:v>
                </c:pt>
                <c:pt idx="1569" formatCode="0.00E+00">
                  <c:v>-4.2968099999999999E-3</c:v>
                </c:pt>
                <c:pt idx="1570" formatCode="0.00E+00">
                  <c:v>-4.4374100000000001E-3</c:v>
                </c:pt>
                <c:pt idx="1571" formatCode="0.00E+00">
                  <c:v>-4.5773400000000001E-3</c:v>
                </c:pt>
                <c:pt idx="1572" formatCode="0.00E+00">
                  <c:v>-4.72019E-3</c:v>
                </c:pt>
                <c:pt idx="1573" formatCode="0.00E+00">
                  <c:v>-4.8588199999999998E-3</c:v>
                </c:pt>
                <c:pt idx="1574" formatCode="0.00E+00">
                  <c:v>-5.0017600000000001E-3</c:v>
                </c:pt>
                <c:pt idx="1575" formatCode="0.00E+00">
                  <c:v>-5.1414900000000003E-3</c:v>
                </c:pt>
                <c:pt idx="1576" formatCode="0.00E+00">
                  <c:v>-5.2826599999999998E-3</c:v>
                </c:pt>
                <c:pt idx="1577" formatCode="0.00E+00">
                  <c:v>-5.4238200000000002E-3</c:v>
                </c:pt>
                <c:pt idx="1578" formatCode="0.00E+00">
                  <c:v>-5.5622099999999997E-3</c:v>
                </c:pt>
                <c:pt idx="1579" formatCode="0.00E+00">
                  <c:v>-5.7033199999999996E-3</c:v>
                </c:pt>
                <c:pt idx="1580" formatCode="0.00E+00">
                  <c:v>-5.8415699999999999E-3</c:v>
                </c:pt>
                <c:pt idx="1581" formatCode="0.00E+00">
                  <c:v>-5.9820100000000003E-3</c:v>
                </c:pt>
                <c:pt idx="1582" formatCode="0.00E+00">
                  <c:v>-6.1217399999999996E-3</c:v>
                </c:pt>
                <c:pt idx="1583" formatCode="0.00E+00">
                  <c:v>-6.2607799999999996E-3</c:v>
                </c:pt>
                <c:pt idx="1584" formatCode="0.00E+00">
                  <c:v>-6.4014299999999996E-3</c:v>
                </c:pt>
                <c:pt idx="1585" formatCode="0.00E+00">
                  <c:v>-6.54011E-3</c:v>
                </c:pt>
                <c:pt idx="1586" formatCode="0.00E+00">
                  <c:v>-6.6799099999999998E-3</c:v>
                </c:pt>
                <c:pt idx="1587" formatCode="0.00E+00">
                  <c:v>-6.8183100000000002E-3</c:v>
                </c:pt>
                <c:pt idx="1588" formatCode="0.00E+00">
                  <c:v>-6.9557200000000003E-3</c:v>
                </c:pt>
                <c:pt idx="1589" formatCode="0.00E+00">
                  <c:v>-7.09495E-3</c:v>
                </c:pt>
                <c:pt idx="1590" formatCode="0.00E+00">
                  <c:v>-7.2329600000000001E-3</c:v>
                </c:pt>
                <c:pt idx="1591" formatCode="0.00E+00">
                  <c:v>-7.3712999999999999E-3</c:v>
                </c:pt>
                <c:pt idx="1592" formatCode="0.00E+00">
                  <c:v>-7.5064700000000003E-3</c:v>
                </c:pt>
                <c:pt idx="1593" formatCode="0.00E+00">
                  <c:v>-7.6429899999999997E-3</c:v>
                </c:pt>
                <c:pt idx="1594" formatCode="0.00E+00">
                  <c:v>-7.7897699999999997E-3</c:v>
                </c:pt>
                <c:pt idx="1595" formatCode="0.00E+00">
                  <c:v>-7.9361799999999993E-3</c:v>
                </c:pt>
                <c:pt idx="1596" formatCode="0.00E+00">
                  <c:v>-8.0609900000000005E-3</c:v>
                </c:pt>
                <c:pt idx="1597" formatCode="0.00E+00">
                  <c:v>-8.1530400000000003E-3</c:v>
                </c:pt>
                <c:pt idx="1598" formatCode="0.00E+00">
                  <c:v>-8.2908500000000006E-3</c:v>
                </c:pt>
                <c:pt idx="1599" formatCode="0.00E+00">
                  <c:v>-8.56349E-3</c:v>
                </c:pt>
                <c:pt idx="1600" formatCode="0.00E+00">
                  <c:v>-8.8053000000000003E-3</c:v>
                </c:pt>
                <c:pt idx="1601" formatCode="0.00E+00">
                  <c:v>-8.6458500000000001E-3</c:v>
                </c:pt>
                <c:pt idx="1602" formatCode="0.00E+00">
                  <c:v>-8.0106499999999994E-3</c:v>
                </c:pt>
                <c:pt idx="1603" formatCode="0.00E+00">
                  <c:v>-7.5082300000000003E-3</c:v>
                </c:pt>
                <c:pt idx="1604" formatCode="0.00E+00">
                  <c:v>-7.7734700000000002E-3</c:v>
                </c:pt>
                <c:pt idx="1605" formatCode="0.00E+00">
                  <c:v>-8.6070399999999998E-3</c:v>
                </c:pt>
                <c:pt idx="1606" formatCode="0.00E+00">
                  <c:v>-9.4862200000000001E-3</c:v>
                </c:pt>
                <c:pt idx="1607">
                  <c:v>-1.01914E-2</c:v>
                </c:pt>
                <c:pt idx="1608">
                  <c:v>-1.08171E-2</c:v>
                </c:pt>
                <c:pt idx="1609">
                  <c:v>-1.1511199999999999E-2</c:v>
                </c:pt>
                <c:pt idx="1610">
                  <c:v>-1.2226000000000001E-2</c:v>
                </c:pt>
                <c:pt idx="1611">
                  <c:v>-1.29447E-2</c:v>
                </c:pt>
                <c:pt idx="1612">
                  <c:v>-1.3652299999999999E-2</c:v>
                </c:pt>
                <c:pt idx="1613">
                  <c:v>-1.4345699999999999E-2</c:v>
                </c:pt>
                <c:pt idx="1614">
                  <c:v>-1.50568E-2</c:v>
                </c:pt>
                <c:pt idx="1615">
                  <c:v>-1.57553E-2</c:v>
                </c:pt>
                <c:pt idx="1616">
                  <c:v>-1.6460900000000001E-2</c:v>
                </c:pt>
                <c:pt idx="1617">
                  <c:v>-1.7164100000000002E-2</c:v>
                </c:pt>
                <c:pt idx="1618">
                  <c:v>-1.7860899999999999E-2</c:v>
                </c:pt>
                <c:pt idx="1619">
                  <c:v>-1.8568100000000001E-2</c:v>
                </c:pt>
                <c:pt idx="1620">
                  <c:v>-1.92651E-2</c:v>
                </c:pt>
                <c:pt idx="1621">
                  <c:v>-1.9968900000000001E-2</c:v>
                </c:pt>
                <c:pt idx="1622">
                  <c:v>-2.0671999999999999E-2</c:v>
                </c:pt>
                <c:pt idx="1623">
                  <c:v>-2.1367899999999999E-2</c:v>
                </c:pt>
                <c:pt idx="1624">
                  <c:v>-2.2073300000000001E-2</c:v>
                </c:pt>
                <c:pt idx="1625">
                  <c:v>-2.2766000000000002E-2</c:v>
                </c:pt>
                <c:pt idx="1626">
                  <c:v>-2.3465900000000001E-2</c:v>
                </c:pt>
                <c:pt idx="1627">
                  <c:v>-2.4163400000000002E-2</c:v>
                </c:pt>
                <c:pt idx="1628">
                  <c:v>-2.4854999999999999E-2</c:v>
                </c:pt>
                <c:pt idx="1629">
                  <c:v>-2.5558500000000001E-2</c:v>
                </c:pt>
                <c:pt idx="1630">
                  <c:v>-2.62475E-2</c:v>
                </c:pt>
                <c:pt idx="1631">
                  <c:v>-2.6950000000000002E-2</c:v>
                </c:pt>
                <c:pt idx="1632">
                  <c:v>-2.76437E-2</c:v>
                </c:pt>
                <c:pt idx="1633">
                  <c:v>-2.8335800000000001E-2</c:v>
                </c:pt>
                <c:pt idx="1634">
                  <c:v>-2.9034000000000001E-2</c:v>
                </c:pt>
                <c:pt idx="1635">
                  <c:v>-2.9716599999999999E-2</c:v>
                </c:pt>
                <c:pt idx="1636">
                  <c:v>-3.0413599999999999E-2</c:v>
                </c:pt>
                <c:pt idx="1637">
                  <c:v>-3.10969E-2</c:v>
                </c:pt>
                <c:pt idx="1638">
                  <c:v>-3.1787799999999998E-2</c:v>
                </c:pt>
                <c:pt idx="1639">
                  <c:v>-3.24792E-2</c:v>
                </c:pt>
                <c:pt idx="1640">
                  <c:v>-3.3163400000000003E-2</c:v>
                </c:pt>
                <c:pt idx="1641">
                  <c:v>-3.3859500000000001E-2</c:v>
                </c:pt>
                <c:pt idx="1642">
                  <c:v>-3.4541299999999997E-2</c:v>
                </c:pt>
                <c:pt idx="1643">
                  <c:v>-3.5231999999999999E-2</c:v>
                </c:pt>
                <c:pt idx="1644">
                  <c:v>-3.5915000000000002E-2</c:v>
                </c:pt>
                <c:pt idx="1645">
                  <c:v>-3.6594599999999998E-2</c:v>
                </c:pt>
                <c:pt idx="1646">
                  <c:v>-3.7278600000000002E-2</c:v>
                </c:pt>
                <c:pt idx="1647">
                  <c:v>-3.7953899999999999E-2</c:v>
                </c:pt>
                <c:pt idx="1648">
                  <c:v>-3.8638499999999999E-2</c:v>
                </c:pt>
                <c:pt idx="1649">
                  <c:v>-3.9317499999999998E-2</c:v>
                </c:pt>
                <c:pt idx="1650">
                  <c:v>-3.9998300000000001E-2</c:v>
                </c:pt>
                <c:pt idx="1651">
                  <c:v>-4.0680800000000003E-2</c:v>
                </c:pt>
                <c:pt idx="1652">
                  <c:v>-4.1356299999999999E-2</c:v>
                </c:pt>
                <c:pt idx="1653">
                  <c:v>-4.2035700000000002E-2</c:v>
                </c:pt>
                <c:pt idx="1654">
                  <c:v>-4.27074E-2</c:v>
                </c:pt>
                <c:pt idx="1655">
                  <c:v>-4.3377899999999997E-2</c:v>
                </c:pt>
                <c:pt idx="1656">
                  <c:v>-4.4049499999999998E-2</c:v>
                </c:pt>
                <c:pt idx="1657">
                  <c:v>-4.4716699999999998E-2</c:v>
                </c:pt>
                <c:pt idx="1658">
                  <c:v>-4.5390600000000003E-2</c:v>
                </c:pt>
                <c:pt idx="1659">
                  <c:v>-4.6059500000000003E-2</c:v>
                </c:pt>
                <c:pt idx="1660">
                  <c:v>-4.6731099999999998E-2</c:v>
                </c:pt>
                <c:pt idx="1661">
                  <c:v>-4.7401800000000001E-2</c:v>
                </c:pt>
                <c:pt idx="1662">
                  <c:v>-4.8066200000000003E-2</c:v>
                </c:pt>
                <c:pt idx="1663">
                  <c:v>-4.8733800000000001E-2</c:v>
                </c:pt>
                <c:pt idx="1664">
                  <c:v>-4.9391200000000003E-2</c:v>
                </c:pt>
                <c:pt idx="1665">
                  <c:v>-5.0051900000000003E-2</c:v>
                </c:pt>
                <c:pt idx="1666">
                  <c:v>-5.0709499999999998E-2</c:v>
                </c:pt>
                <c:pt idx="1667">
                  <c:v>-5.1367200000000002E-2</c:v>
                </c:pt>
                <c:pt idx="1668">
                  <c:v>-5.2029199999999998E-2</c:v>
                </c:pt>
                <c:pt idx="1669">
                  <c:v>-5.2685900000000001E-2</c:v>
                </c:pt>
                <c:pt idx="1670">
                  <c:v>-5.3348E-2</c:v>
                </c:pt>
                <c:pt idx="1671">
                  <c:v>-5.4002099999999997E-2</c:v>
                </c:pt>
                <c:pt idx="1672">
                  <c:v>-5.4656400000000001E-2</c:v>
                </c:pt>
                <c:pt idx="1673">
                  <c:v>-5.5306500000000001E-2</c:v>
                </c:pt>
                <c:pt idx="1674">
                  <c:v>-5.5951599999999997E-2</c:v>
                </c:pt>
                <c:pt idx="1675">
                  <c:v>-5.6598799999999998E-2</c:v>
                </c:pt>
                <c:pt idx="1676">
                  <c:v>-5.7241899999999998E-2</c:v>
                </c:pt>
                <c:pt idx="1677">
                  <c:v>-5.7889900000000001E-2</c:v>
                </c:pt>
                <c:pt idx="1678">
                  <c:v>-5.85356E-2</c:v>
                </c:pt>
                <c:pt idx="1679">
                  <c:v>-5.9182800000000001E-2</c:v>
                </c:pt>
                <c:pt idx="1680">
                  <c:v>-5.9828100000000002E-2</c:v>
                </c:pt>
                <c:pt idx="1681">
                  <c:v>-6.0468099999999997E-2</c:v>
                </c:pt>
                <c:pt idx="1682">
                  <c:v>-6.1106500000000001E-2</c:v>
                </c:pt>
                <c:pt idx="1683">
                  <c:v>-6.1739299999999997E-2</c:v>
                </c:pt>
                <c:pt idx="1684">
                  <c:v>-6.2371200000000002E-2</c:v>
                </c:pt>
                <c:pt idx="1685">
                  <c:v>-6.3001799999999997E-2</c:v>
                </c:pt>
                <c:pt idx="1686">
                  <c:v>-6.3632400000000006E-2</c:v>
                </c:pt>
                <c:pt idx="1687">
                  <c:v>-6.4265000000000003E-2</c:v>
                </c:pt>
                <c:pt idx="1688">
                  <c:v>-6.4897300000000005E-2</c:v>
                </c:pt>
                <c:pt idx="1689">
                  <c:v>-6.5529599999999993E-2</c:v>
                </c:pt>
                <c:pt idx="1690">
                  <c:v>-6.6158099999999997E-2</c:v>
                </c:pt>
                <c:pt idx="1691">
                  <c:v>-6.6780599999999996E-2</c:v>
                </c:pt>
                <c:pt idx="1692">
                  <c:v>-6.7401199999999994E-2</c:v>
                </c:pt>
                <c:pt idx="1693">
                  <c:v>-6.8016199999999999E-2</c:v>
                </c:pt>
                <c:pt idx="1694">
                  <c:v>-6.8632399999999996E-2</c:v>
                </c:pt>
                <c:pt idx="1695">
                  <c:v>-6.9247400000000001E-2</c:v>
                </c:pt>
                <c:pt idx="1696">
                  <c:v>-6.9862599999999997E-2</c:v>
                </c:pt>
                <c:pt idx="1697">
                  <c:v>-7.0479600000000003E-2</c:v>
                </c:pt>
                <c:pt idx="1698">
                  <c:v>-7.10919E-2</c:v>
                </c:pt>
                <c:pt idx="1699">
                  <c:v>-7.1710899999999994E-2</c:v>
                </c:pt>
                <c:pt idx="1700">
                  <c:v>-7.2326299999999996E-2</c:v>
                </c:pt>
                <c:pt idx="1701">
                  <c:v>-7.2932300000000005E-2</c:v>
                </c:pt>
                <c:pt idx="1702">
                  <c:v>-7.3501499999999997E-2</c:v>
                </c:pt>
                <c:pt idx="1703">
                  <c:v>-7.4059700000000006E-2</c:v>
                </c:pt>
                <c:pt idx="1704">
                  <c:v>-7.4709800000000007E-2</c:v>
                </c:pt>
                <c:pt idx="1705">
                  <c:v>-7.54658E-2</c:v>
                </c:pt>
                <c:pt idx="1706">
                  <c:v>-7.6060100000000005E-2</c:v>
                </c:pt>
                <c:pt idx="1707">
                  <c:v>-7.61265E-2</c:v>
                </c:pt>
                <c:pt idx="1708">
                  <c:v>-7.5919500000000001E-2</c:v>
                </c:pt>
                <c:pt idx="1709">
                  <c:v>-7.6141600000000004E-2</c:v>
                </c:pt>
                <c:pt idx="1710">
                  <c:v>-7.7137800000000006E-2</c:v>
                </c:pt>
                <c:pt idx="1711">
                  <c:v>-7.8514E-2</c:v>
                </c:pt>
                <c:pt idx="1712">
                  <c:v>-7.9748299999999994E-2</c:v>
                </c:pt>
                <c:pt idx="1713">
                  <c:v>-8.0859200000000006E-2</c:v>
                </c:pt>
                <c:pt idx="1714">
                  <c:v>-8.1947699999999998E-2</c:v>
                </c:pt>
                <c:pt idx="1715">
                  <c:v>-8.3090399999999995E-2</c:v>
                </c:pt>
                <c:pt idx="1716">
                  <c:v>-8.4267400000000006E-2</c:v>
                </c:pt>
                <c:pt idx="1717">
                  <c:v>-8.5409700000000005E-2</c:v>
                </c:pt>
                <c:pt idx="1718">
                  <c:v>-8.6564799999999997E-2</c:v>
                </c:pt>
                <c:pt idx="1719">
                  <c:v>-8.7698999999999999E-2</c:v>
                </c:pt>
                <c:pt idx="1720">
                  <c:v>-8.88375E-2</c:v>
                </c:pt>
                <c:pt idx="1721">
                  <c:v>-8.9978100000000005E-2</c:v>
                </c:pt>
                <c:pt idx="1722">
                  <c:v>-9.1100399999999998E-2</c:v>
                </c:pt>
                <c:pt idx="1723">
                  <c:v>-9.2235200000000003E-2</c:v>
                </c:pt>
                <c:pt idx="1724">
                  <c:v>-9.3357200000000001E-2</c:v>
                </c:pt>
                <c:pt idx="1725">
                  <c:v>-9.4481499999999996E-2</c:v>
                </c:pt>
                <c:pt idx="1726">
                  <c:v>-9.5613500000000004E-2</c:v>
                </c:pt>
                <c:pt idx="1727">
                  <c:v>-9.6731800000000007E-2</c:v>
                </c:pt>
                <c:pt idx="1728">
                  <c:v>-9.7863900000000004E-2</c:v>
                </c:pt>
                <c:pt idx="1729">
                  <c:v>-9.89815E-2</c:v>
                </c:pt>
                <c:pt idx="1730">
                  <c:v>-0.100096</c:v>
                </c:pt>
                <c:pt idx="1731">
                  <c:v>-0.101214</c:v>
                </c:pt>
                <c:pt idx="1732">
                  <c:v>-0.102308</c:v>
                </c:pt>
                <c:pt idx="1733">
                  <c:v>-0.103421</c:v>
                </c:pt>
                <c:pt idx="1734">
                  <c:v>-0.104514</c:v>
                </c:pt>
                <c:pt idx="1735">
                  <c:v>-0.105617</c:v>
                </c:pt>
                <c:pt idx="1736">
                  <c:v>-0.106723</c:v>
                </c:pt>
                <c:pt idx="1737">
                  <c:v>-0.10781399999999999</c:v>
                </c:pt>
                <c:pt idx="1738">
                  <c:v>-0.108927</c:v>
                </c:pt>
                <c:pt idx="1739">
                  <c:v>-0.110012</c:v>
                </c:pt>
                <c:pt idx="1740">
                  <c:v>-0.111112</c:v>
                </c:pt>
                <c:pt idx="1741">
                  <c:v>-0.112192</c:v>
                </c:pt>
                <c:pt idx="1742">
                  <c:v>-0.113264</c:v>
                </c:pt>
                <c:pt idx="1743">
                  <c:v>-0.114347</c:v>
                </c:pt>
                <c:pt idx="1744">
                  <c:v>-0.11541</c:v>
                </c:pt>
                <c:pt idx="1745">
                  <c:v>-0.116493</c:v>
                </c:pt>
                <c:pt idx="1746">
                  <c:v>-0.11756</c:v>
                </c:pt>
                <c:pt idx="1747">
                  <c:v>-0.118635</c:v>
                </c:pt>
                <c:pt idx="1748">
                  <c:v>-0.119712</c:v>
                </c:pt>
                <c:pt idx="1749">
                  <c:v>-0.120777</c:v>
                </c:pt>
                <c:pt idx="1750">
                  <c:v>-0.12184499999999999</c:v>
                </c:pt>
                <c:pt idx="1751">
                  <c:v>-0.12289</c:v>
                </c:pt>
                <c:pt idx="1752">
                  <c:v>-0.12393899999999999</c:v>
                </c:pt>
                <c:pt idx="1753">
                  <c:v>-0.124983</c:v>
                </c:pt>
                <c:pt idx="1754">
                  <c:v>-0.126023</c:v>
                </c:pt>
                <c:pt idx="1755">
                  <c:v>-0.12706899999999999</c:v>
                </c:pt>
                <c:pt idx="1756">
                  <c:v>-0.128108</c:v>
                </c:pt>
                <c:pt idx="1757">
                  <c:v>-0.12915499999999999</c:v>
                </c:pt>
                <c:pt idx="1758">
                  <c:v>-0.13020100000000001</c:v>
                </c:pt>
                <c:pt idx="1759">
                  <c:v>-0.13123799999999999</c:v>
                </c:pt>
                <c:pt idx="1760">
                  <c:v>-0.132267</c:v>
                </c:pt>
                <c:pt idx="1761">
                  <c:v>-0.13327900000000001</c:v>
                </c:pt>
                <c:pt idx="1762">
                  <c:v>-0.13429199999999999</c:v>
                </c:pt>
                <c:pt idx="1763">
                  <c:v>-0.13530500000000001</c:v>
                </c:pt>
                <c:pt idx="1764">
                  <c:v>-0.13631299999999999</c:v>
                </c:pt>
                <c:pt idx="1765">
                  <c:v>-0.13732900000000001</c:v>
                </c:pt>
                <c:pt idx="1766">
                  <c:v>-0.13833500000000001</c:v>
                </c:pt>
                <c:pt idx="1767">
                  <c:v>-0.13935</c:v>
                </c:pt>
                <c:pt idx="1768">
                  <c:v>-0.14035900000000001</c:v>
                </c:pt>
                <c:pt idx="1769">
                  <c:v>-0.14135900000000001</c:v>
                </c:pt>
                <c:pt idx="1770">
                  <c:v>-0.14235200000000001</c:v>
                </c:pt>
                <c:pt idx="1771">
                  <c:v>-0.14332900000000001</c:v>
                </c:pt>
                <c:pt idx="1772">
                  <c:v>-0.144314</c:v>
                </c:pt>
                <c:pt idx="1773">
                  <c:v>-0.145289</c:v>
                </c:pt>
                <c:pt idx="1774">
                  <c:v>-0.14626800000000001</c:v>
                </c:pt>
                <c:pt idx="1775">
                  <c:v>-0.14724499999999999</c:v>
                </c:pt>
                <c:pt idx="1776">
                  <c:v>-0.14821899999999999</c:v>
                </c:pt>
                <c:pt idx="1777">
                  <c:v>-0.149198</c:v>
                </c:pt>
                <c:pt idx="1778">
                  <c:v>-0.15016499999999999</c:v>
                </c:pt>
                <c:pt idx="1779">
                  <c:v>-0.15112999999999999</c:v>
                </c:pt>
                <c:pt idx="1780">
                  <c:v>-0.15208199999999999</c:v>
                </c:pt>
                <c:pt idx="1781">
                  <c:v>-0.15303</c:v>
                </c:pt>
                <c:pt idx="1782">
                  <c:v>-0.153975</c:v>
                </c:pt>
                <c:pt idx="1783">
                  <c:v>-0.154915</c:v>
                </c:pt>
                <c:pt idx="1784">
                  <c:v>-0.155858</c:v>
                </c:pt>
                <c:pt idx="1785">
                  <c:v>-0.15679599999999999</c:v>
                </c:pt>
                <c:pt idx="1786">
                  <c:v>-0.15773400000000001</c:v>
                </c:pt>
                <c:pt idx="1787">
                  <c:v>-0.158669</c:v>
                </c:pt>
                <c:pt idx="1788">
                  <c:v>-0.15959799999999999</c:v>
                </c:pt>
                <c:pt idx="1789">
                  <c:v>-0.160522</c:v>
                </c:pt>
                <c:pt idx="1790">
                  <c:v>-0.161438</c:v>
                </c:pt>
                <c:pt idx="1791">
                  <c:v>-0.16234799999999999</c:v>
                </c:pt>
                <c:pt idx="1792">
                  <c:v>-0.16325400000000001</c:v>
                </c:pt>
                <c:pt idx="1793">
                  <c:v>-0.164155</c:v>
                </c:pt>
                <c:pt idx="1794">
                  <c:v>-0.16505800000000001</c:v>
                </c:pt>
                <c:pt idx="1795">
                  <c:v>-0.16595799999999999</c:v>
                </c:pt>
                <c:pt idx="1796">
                  <c:v>-0.166853</c:v>
                </c:pt>
                <c:pt idx="1797">
                  <c:v>-0.167744</c:v>
                </c:pt>
                <c:pt idx="1798">
                  <c:v>-0.16863</c:v>
                </c:pt>
                <c:pt idx="1799">
                  <c:v>-0.169517</c:v>
                </c:pt>
                <c:pt idx="1800">
                  <c:v>-0.17039199999999999</c:v>
                </c:pt>
                <c:pt idx="1801">
                  <c:v>-0.171263</c:v>
                </c:pt>
                <c:pt idx="1802">
                  <c:v>-0.172124</c:v>
                </c:pt>
                <c:pt idx="1803">
                  <c:v>-0.172987</c:v>
                </c:pt>
                <c:pt idx="1804">
                  <c:v>-0.173849</c:v>
                </c:pt>
                <c:pt idx="1805">
                  <c:v>-0.174702</c:v>
                </c:pt>
                <c:pt idx="1806">
                  <c:v>-0.17555200000000001</c:v>
                </c:pt>
                <c:pt idx="1807">
                  <c:v>-0.17639299999999999</c:v>
                </c:pt>
                <c:pt idx="1808">
                  <c:v>-0.17724000000000001</c:v>
                </c:pt>
                <c:pt idx="1809">
                  <c:v>-0.17808099999999999</c:v>
                </c:pt>
                <c:pt idx="1810">
                  <c:v>-0.17891499999999999</c:v>
                </c:pt>
                <c:pt idx="1811">
                  <c:v>-0.17973900000000001</c:v>
                </c:pt>
                <c:pt idx="1812">
                  <c:v>-0.18055399999999999</c:v>
                </c:pt>
                <c:pt idx="1813">
                  <c:v>-0.18137400000000001</c:v>
                </c:pt>
                <c:pt idx="1814">
                  <c:v>-0.18218599999999999</c:v>
                </c:pt>
                <c:pt idx="1815">
                  <c:v>-0.18299599999999999</c:v>
                </c:pt>
                <c:pt idx="1816">
                  <c:v>-0.18379599999999999</c:v>
                </c:pt>
                <c:pt idx="1817">
                  <c:v>-0.18459900000000001</c:v>
                </c:pt>
                <c:pt idx="1818">
                  <c:v>-0.18540499999999999</c:v>
                </c:pt>
                <c:pt idx="1819">
                  <c:v>-0.18620100000000001</c:v>
                </c:pt>
                <c:pt idx="1820">
                  <c:v>-0.18698500000000001</c:v>
                </c:pt>
                <c:pt idx="1821">
                  <c:v>-0.18775500000000001</c:v>
                </c:pt>
                <c:pt idx="1822">
                  <c:v>-0.188524</c:v>
                </c:pt>
                <c:pt idx="1823">
                  <c:v>-0.18929299999999999</c:v>
                </c:pt>
                <c:pt idx="1824">
                  <c:v>-0.19005900000000001</c:v>
                </c:pt>
                <c:pt idx="1825">
                  <c:v>-0.19081699999999999</c:v>
                </c:pt>
                <c:pt idx="1826">
                  <c:v>-0.19157199999999999</c:v>
                </c:pt>
                <c:pt idx="1827">
                  <c:v>-0.192326</c:v>
                </c:pt>
                <c:pt idx="1828">
                  <c:v>-0.19308</c:v>
                </c:pt>
                <c:pt idx="1829">
                  <c:v>-0.193824</c:v>
                </c:pt>
                <c:pt idx="1830">
                  <c:v>-0.19455800000000001</c:v>
                </c:pt>
                <c:pt idx="1831">
                  <c:v>-0.19528400000000001</c:v>
                </c:pt>
                <c:pt idx="1832">
                  <c:v>-0.19600699999999999</c:v>
                </c:pt>
                <c:pt idx="1833">
                  <c:v>-0.19672999999999999</c:v>
                </c:pt>
                <c:pt idx="1834">
                  <c:v>-0.19744400000000001</c:v>
                </c:pt>
                <c:pt idx="1835">
                  <c:v>-0.198158</c:v>
                </c:pt>
                <c:pt idx="1836">
                  <c:v>-0.19886400000000001</c:v>
                </c:pt>
                <c:pt idx="1837">
                  <c:v>-0.199571</c:v>
                </c:pt>
                <c:pt idx="1838">
                  <c:v>-0.20027300000000001</c:v>
                </c:pt>
                <c:pt idx="1839">
                  <c:v>-0.200964</c:v>
                </c:pt>
                <c:pt idx="1840">
                  <c:v>-0.201654</c:v>
                </c:pt>
                <c:pt idx="1841">
                  <c:v>-0.20232900000000001</c:v>
                </c:pt>
                <c:pt idx="1842">
                  <c:v>-0.20300699999999999</c:v>
                </c:pt>
                <c:pt idx="1843">
                  <c:v>-0.203676</c:v>
                </c:pt>
                <c:pt idx="1844">
                  <c:v>-0.204344</c:v>
                </c:pt>
                <c:pt idx="1845">
                  <c:v>-0.20501</c:v>
                </c:pt>
                <c:pt idx="1846">
                  <c:v>-0.20566499999999999</c:v>
                </c:pt>
                <c:pt idx="1847">
                  <c:v>-0.20632300000000001</c:v>
                </c:pt>
                <c:pt idx="1848">
                  <c:v>-0.20696800000000001</c:v>
                </c:pt>
                <c:pt idx="1849">
                  <c:v>-0.20761399999999999</c:v>
                </c:pt>
                <c:pt idx="1850">
                  <c:v>-0.20825099999999999</c:v>
                </c:pt>
                <c:pt idx="1851">
                  <c:v>-0.20888000000000001</c:v>
                </c:pt>
                <c:pt idx="1852">
                  <c:v>-0.209505</c:v>
                </c:pt>
                <c:pt idx="1853">
                  <c:v>-0.210123</c:v>
                </c:pt>
                <c:pt idx="1854">
                  <c:v>-0.21074399999999999</c:v>
                </c:pt>
                <c:pt idx="1855">
                  <c:v>-0.21135699999999999</c:v>
                </c:pt>
                <c:pt idx="1856">
                  <c:v>-0.21196300000000001</c:v>
                </c:pt>
                <c:pt idx="1857">
                  <c:v>-0.212563</c:v>
                </c:pt>
                <c:pt idx="1858">
                  <c:v>-0.21315899999999999</c:v>
                </c:pt>
                <c:pt idx="1859">
                  <c:v>-0.213755</c:v>
                </c:pt>
                <c:pt idx="1860">
                  <c:v>-0.214341</c:v>
                </c:pt>
                <c:pt idx="1861">
                  <c:v>-0.214918</c:v>
                </c:pt>
                <c:pt idx="1862">
                  <c:v>-0.21548800000000001</c:v>
                </c:pt>
                <c:pt idx="1863">
                  <c:v>-0.216058</c:v>
                </c:pt>
                <c:pt idx="1864">
                  <c:v>-0.21662899999999999</c:v>
                </c:pt>
                <c:pt idx="1865">
                  <c:v>-0.21718999999999999</c:v>
                </c:pt>
                <c:pt idx="1866">
                  <c:v>-0.21773899999999999</c:v>
                </c:pt>
                <c:pt idx="1867">
                  <c:v>-0.21828400000000001</c:v>
                </c:pt>
                <c:pt idx="1868">
                  <c:v>-0.218829</c:v>
                </c:pt>
                <c:pt idx="1869">
                  <c:v>-0.21937599999999999</c:v>
                </c:pt>
                <c:pt idx="1870">
                  <c:v>-0.21990799999999999</c:v>
                </c:pt>
                <c:pt idx="1871">
                  <c:v>-0.22043099999999999</c:v>
                </c:pt>
                <c:pt idx="1872">
                  <c:v>-0.22094800000000001</c:v>
                </c:pt>
                <c:pt idx="1873">
                  <c:v>-0.22146299999999999</c:v>
                </c:pt>
                <c:pt idx="1874">
                  <c:v>-0.22197900000000001</c:v>
                </c:pt>
                <c:pt idx="1875">
                  <c:v>-0.22248000000000001</c:v>
                </c:pt>
                <c:pt idx="1876">
                  <c:v>-0.22297700000000001</c:v>
                </c:pt>
                <c:pt idx="1877">
                  <c:v>-0.223471</c:v>
                </c:pt>
                <c:pt idx="1878">
                  <c:v>-0.223968</c:v>
                </c:pt>
                <c:pt idx="1879">
                  <c:v>-0.22446099999999999</c:v>
                </c:pt>
                <c:pt idx="1880">
                  <c:v>-0.22493299999999999</c:v>
                </c:pt>
                <c:pt idx="1881">
                  <c:v>-0.22539999999999999</c:v>
                </c:pt>
                <c:pt idx="1882">
                  <c:v>-0.225859</c:v>
                </c:pt>
                <c:pt idx="1883">
                  <c:v>-0.226324</c:v>
                </c:pt>
                <c:pt idx="1884">
                  <c:v>-0.22678200000000001</c:v>
                </c:pt>
                <c:pt idx="1885">
                  <c:v>-0.22722899999999999</c:v>
                </c:pt>
                <c:pt idx="1886">
                  <c:v>-0.22767399999999999</c:v>
                </c:pt>
                <c:pt idx="1887">
                  <c:v>-0.22811400000000001</c:v>
                </c:pt>
                <c:pt idx="1888">
                  <c:v>-0.22855600000000001</c:v>
                </c:pt>
                <c:pt idx="1889">
                  <c:v>-0.228986</c:v>
                </c:pt>
                <c:pt idx="1890">
                  <c:v>-0.229406</c:v>
                </c:pt>
                <c:pt idx="1891">
                  <c:v>-0.22981699999999999</c:v>
                </c:pt>
                <c:pt idx="1892">
                  <c:v>-0.23022599999999999</c:v>
                </c:pt>
                <c:pt idx="1893">
                  <c:v>-0.23063400000000001</c:v>
                </c:pt>
                <c:pt idx="1894">
                  <c:v>-0.23103399999999999</c:v>
                </c:pt>
                <c:pt idx="1895">
                  <c:v>-0.23143</c:v>
                </c:pt>
                <c:pt idx="1896">
                  <c:v>-0.231819</c:v>
                </c:pt>
                <c:pt idx="1897">
                  <c:v>-0.23220499999999999</c:v>
                </c:pt>
                <c:pt idx="1898">
                  <c:v>-0.23258599999999999</c:v>
                </c:pt>
                <c:pt idx="1899">
                  <c:v>-0.232958</c:v>
                </c:pt>
                <c:pt idx="1900">
                  <c:v>-0.233323</c:v>
                </c:pt>
                <c:pt idx="1901">
                  <c:v>-0.23368</c:v>
                </c:pt>
                <c:pt idx="1902">
                  <c:v>-0.23403499999999999</c:v>
                </c:pt>
                <c:pt idx="1903">
                  <c:v>-0.23438400000000001</c:v>
                </c:pt>
                <c:pt idx="1904">
                  <c:v>-0.23472899999999999</c:v>
                </c:pt>
                <c:pt idx="1905">
                  <c:v>-0.23507</c:v>
                </c:pt>
                <c:pt idx="1906">
                  <c:v>-0.235403</c:v>
                </c:pt>
                <c:pt idx="1907">
                  <c:v>-0.235731</c:v>
                </c:pt>
                <c:pt idx="1908">
                  <c:v>-0.23605100000000001</c:v>
                </c:pt>
                <c:pt idx="1909">
                  <c:v>-0.23636699999999999</c:v>
                </c:pt>
                <c:pt idx="1910">
                  <c:v>-0.236678</c:v>
                </c:pt>
                <c:pt idx="1911">
                  <c:v>-0.236979</c:v>
                </c:pt>
                <c:pt idx="1912">
                  <c:v>-0.23727500000000001</c:v>
                </c:pt>
                <c:pt idx="1913">
                  <c:v>-0.237567</c:v>
                </c:pt>
                <c:pt idx="1914">
                  <c:v>-0.23785899999999999</c:v>
                </c:pt>
                <c:pt idx="1915">
                  <c:v>-0.23814399999999999</c:v>
                </c:pt>
                <c:pt idx="1916">
                  <c:v>-0.23841699999999999</c:v>
                </c:pt>
                <c:pt idx="1917">
                  <c:v>-0.23868400000000001</c:v>
                </c:pt>
                <c:pt idx="1918">
                  <c:v>-0.23894599999999999</c:v>
                </c:pt>
                <c:pt idx="1919">
                  <c:v>-0.239209</c:v>
                </c:pt>
                <c:pt idx="1920">
                  <c:v>-0.23946200000000001</c:v>
                </c:pt>
                <c:pt idx="1921">
                  <c:v>-0.239704</c:v>
                </c:pt>
                <c:pt idx="1922">
                  <c:v>-0.23994099999999999</c:v>
                </c:pt>
                <c:pt idx="1923">
                  <c:v>-0.240179</c:v>
                </c:pt>
                <c:pt idx="1924">
                  <c:v>-0.24041799999999999</c:v>
                </c:pt>
                <c:pt idx="1925">
                  <c:v>-0.24064099999999999</c:v>
                </c:pt>
                <c:pt idx="1926">
                  <c:v>-0.24085200000000001</c:v>
                </c:pt>
                <c:pt idx="1927">
                  <c:v>-0.24105399999999999</c:v>
                </c:pt>
                <c:pt idx="1928">
                  <c:v>-0.241259</c:v>
                </c:pt>
                <c:pt idx="1929">
                  <c:v>-0.24146500000000001</c:v>
                </c:pt>
                <c:pt idx="1930">
                  <c:v>-0.24165600000000001</c:v>
                </c:pt>
                <c:pt idx="1931">
                  <c:v>-0.241838</c:v>
                </c:pt>
                <c:pt idx="1932">
                  <c:v>-0.242011</c:v>
                </c:pt>
                <c:pt idx="1933">
                  <c:v>-0.24218999999999999</c:v>
                </c:pt>
                <c:pt idx="1934">
                  <c:v>-0.242364</c:v>
                </c:pt>
                <c:pt idx="1935">
                  <c:v>-0.24252399999999999</c:v>
                </c:pt>
                <c:pt idx="1936">
                  <c:v>-0.242678</c:v>
                </c:pt>
                <c:pt idx="1937">
                  <c:v>-0.24282599999999999</c:v>
                </c:pt>
                <c:pt idx="1938">
                  <c:v>-0.24298</c:v>
                </c:pt>
                <c:pt idx="1939">
                  <c:v>-0.24312600000000001</c:v>
                </c:pt>
                <c:pt idx="1940">
                  <c:v>-0.243254</c:v>
                </c:pt>
                <c:pt idx="1941">
                  <c:v>-0.243371</c:v>
                </c:pt>
                <c:pt idx="1942">
                  <c:v>-0.24348400000000001</c:v>
                </c:pt>
                <c:pt idx="1943">
                  <c:v>-0.24360200000000001</c:v>
                </c:pt>
                <c:pt idx="1944">
                  <c:v>-0.24371300000000001</c:v>
                </c:pt>
                <c:pt idx="1945">
                  <c:v>-0.243813</c:v>
                </c:pt>
                <c:pt idx="1946">
                  <c:v>-0.24390700000000001</c:v>
                </c:pt>
                <c:pt idx="1947">
                  <c:v>-0.24399699999999999</c:v>
                </c:pt>
                <c:pt idx="1948">
                  <c:v>-0.244089</c:v>
                </c:pt>
                <c:pt idx="1949">
                  <c:v>-0.244168</c:v>
                </c:pt>
                <c:pt idx="1950">
                  <c:v>-0.24423600000000001</c:v>
                </c:pt>
                <c:pt idx="1951">
                  <c:v>-0.24429799999999999</c:v>
                </c:pt>
                <c:pt idx="1952">
                  <c:v>-0.24435699999999999</c:v>
                </c:pt>
                <c:pt idx="1953">
                  <c:v>-0.24441599999999999</c:v>
                </c:pt>
                <c:pt idx="1954">
                  <c:v>-0.24446499999999999</c:v>
                </c:pt>
                <c:pt idx="1955">
                  <c:v>-0.24451100000000001</c:v>
                </c:pt>
                <c:pt idx="1956">
                  <c:v>-0.24454799999999999</c:v>
                </c:pt>
                <c:pt idx="1957">
                  <c:v>-0.24458199999999999</c:v>
                </c:pt>
                <c:pt idx="1958">
                  <c:v>-0.244611</c:v>
                </c:pt>
                <c:pt idx="1959">
                  <c:v>-0.24462800000000001</c:v>
                </c:pt>
                <c:pt idx="1960">
                  <c:v>-0.244643</c:v>
                </c:pt>
                <c:pt idx="1961">
                  <c:v>-0.244647</c:v>
                </c:pt>
                <c:pt idx="1962">
                  <c:v>-0.24465100000000001</c:v>
                </c:pt>
                <c:pt idx="1963">
                  <c:v>-0.24465000000000001</c:v>
                </c:pt>
                <c:pt idx="1964">
                  <c:v>-0.244643</c:v>
                </c:pt>
                <c:pt idx="1965">
                  <c:v>-0.24463399999999999</c:v>
                </c:pt>
                <c:pt idx="1966">
                  <c:v>-0.244613</c:v>
                </c:pt>
                <c:pt idx="1967">
                  <c:v>-0.244588</c:v>
                </c:pt>
                <c:pt idx="1968">
                  <c:v>-0.24455299999999999</c:v>
                </c:pt>
                <c:pt idx="1969">
                  <c:v>-0.24451600000000001</c:v>
                </c:pt>
                <c:pt idx="1970">
                  <c:v>-0.244474</c:v>
                </c:pt>
                <c:pt idx="1971">
                  <c:v>-0.244422</c:v>
                </c:pt>
                <c:pt idx="1972">
                  <c:v>-0.244368</c:v>
                </c:pt>
                <c:pt idx="1973">
                  <c:v>-0.244308</c:v>
                </c:pt>
                <c:pt idx="1974">
                  <c:v>-0.24424999999999999</c:v>
                </c:pt>
                <c:pt idx="1975">
                  <c:v>-0.24418400000000001</c:v>
                </c:pt>
                <c:pt idx="1976">
                  <c:v>-0.24410499999999999</c:v>
                </c:pt>
                <c:pt idx="1977">
                  <c:v>-0.24401800000000001</c:v>
                </c:pt>
                <c:pt idx="1978">
                  <c:v>-0.243927</c:v>
                </c:pt>
                <c:pt idx="1979">
                  <c:v>-0.243836</c:v>
                </c:pt>
                <c:pt idx="1980">
                  <c:v>-0.24373800000000001</c:v>
                </c:pt>
                <c:pt idx="1981">
                  <c:v>-0.24362900000000001</c:v>
                </c:pt>
                <c:pt idx="1982">
                  <c:v>-0.24351600000000001</c:v>
                </c:pt>
                <c:pt idx="1983">
                  <c:v>-0.24340300000000001</c:v>
                </c:pt>
                <c:pt idx="1984">
                  <c:v>-0.24329200000000001</c:v>
                </c:pt>
                <c:pt idx="1985">
                  <c:v>-0.243168</c:v>
                </c:pt>
                <c:pt idx="1986">
                  <c:v>-0.243029</c:v>
                </c:pt>
                <c:pt idx="1987">
                  <c:v>-0.24288299999999999</c:v>
                </c:pt>
                <c:pt idx="1988">
                  <c:v>-0.24273800000000001</c:v>
                </c:pt>
                <c:pt idx="1989">
                  <c:v>-0.24259500000000001</c:v>
                </c:pt>
                <c:pt idx="1990">
                  <c:v>-0.24243899999999999</c:v>
                </c:pt>
                <c:pt idx="1991">
                  <c:v>-0.24227399999999999</c:v>
                </c:pt>
                <c:pt idx="1992">
                  <c:v>-0.24210400000000001</c:v>
                </c:pt>
                <c:pt idx="1993">
                  <c:v>-0.24193600000000001</c:v>
                </c:pt>
                <c:pt idx="1994">
                  <c:v>-0.24176700000000001</c:v>
                </c:pt>
                <c:pt idx="1995">
                  <c:v>-0.24157999999999999</c:v>
                </c:pt>
                <c:pt idx="1996">
                  <c:v>-0.24138699999999999</c:v>
                </c:pt>
                <c:pt idx="1997">
                  <c:v>-0.24118899999999999</c:v>
                </c:pt>
                <c:pt idx="1998">
                  <c:v>-0.24099499999999999</c:v>
                </c:pt>
                <c:pt idx="1999">
                  <c:v>-0.24079600000000001</c:v>
                </c:pt>
                <c:pt idx="2000">
                  <c:v>-0.24057999999999999</c:v>
                </c:pt>
                <c:pt idx="2001">
                  <c:v>-0.24035799999999999</c:v>
                </c:pt>
                <c:pt idx="2002">
                  <c:v>-0.24013200000000001</c:v>
                </c:pt>
                <c:pt idx="2003">
                  <c:v>-0.23991100000000001</c:v>
                </c:pt>
                <c:pt idx="2004">
                  <c:v>-0.23968200000000001</c:v>
                </c:pt>
                <c:pt idx="2005">
                  <c:v>-0.23944299999999999</c:v>
                </c:pt>
                <c:pt idx="2006">
                  <c:v>-0.23919699999999999</c:v>
                </c:pt>
                <c:pt idx="2007">
                  <c:v>-0.23894699999999999</c:v>
                </c:pt>
                <c:pt idx="2008">
                  <c:v>-0.23869699999999999</c:v>
                </c:pt>
                <c:pt idx="2009">
                  <c:v>-0.23843700000000001</c:v>
                </c:pt>
                <c:pt idx="2010">
                  <c:v>-0.23816799999999999</c:v>
                </c:pt>
                <c:pt idx="2011">
                  <c:v>-0.23789299999999999</c:v>
                </c:pt>
                <c:pt idx="2012">
                  <c:v>-0.23761699999999999</c:v>
                </c:pt>
                <c:pt idx="2013">
                  <c:v>-0.237341</c:v>
                </c:pt>
                <c:pt idx="2014">
                  <c:v>-0.23705499999999999</c:v>
                </c:pt>
                <c:pt idx="2015">
                  <c:v>-0.236766</c:v>
                </c:pt>
                <c:pt idx="2016">
                  <c:v>-0.23646700000000001</c:v>
                </c:pt>
                <c:pt idx="2017">
                  <c:v>-0.23616500000000001</c:v>
                </c:pt>
                <c:pt idx="2018">
                  <c:v>-0.23585700000000001</c:v>
                </c:pt>
                <c:pt idx="2019">
                  <c:v>-0.235541</c:v>
                </c:pt>
                <c:pt idx="2020">
                  <c:v>-0.23522199999999999</c:v>
                </c:pt>
                <c:pt idx="2021">
                  <c:v>-0.23489399999999999</c:v>
                </c:pt>
                <c:pt idx="2022">
                  <c:v>-0.234567</c:v>
                </c:pt>
                <c:pt idx="2023">
                  <c:v>-0.234235</c:v>
                </c:pt>
                <c:pt idx="2024">
                  <c:v>-0.233899</c:v>
                </c:pt>
                <c:pt idx="2025">
                  <c:v>-0.23355899999999999</c:v>
                </c:pt>
                <c:pt idx="2026">
                  <c:v>-0.233208</c:v>
                </c:pt>
                <c:pt idx="2027">
                  <c:v>-0.232852</c:v>
                </c:pt>
                <c:pt idx="2028">
                  <c:v>-0.232487</c:v>
                </c:pt>
                <c:pt idx="2029">
                  <c:v>-0.23211999999999999</c:v>
                </c:pt>
                <c:pt idx="2030">
                  <c:v>-0.23175000000000001</c:v>
                </c:pt>
                <c:pt idx="2031">
                  <c:v>-0.231374</c:v>
                </c:pt>
                <c:pt idx="2032">
                  <c:v>-0.23099600000000001</c:v>
                </c:pt>
                <c:pt idx="2033">
                  <c:v>-0.23060600000000001</c:v>
                </c:pt>
                <c:pt idx="2034">
                  <c:v>-0.230212</c:v>
                </c:pt>
                <c:pt idx="2035">
                  <c:v>-0.229828</c:v>
                </c:pt>
                <c:pt idx="2036">
                  <c:v>-0.229462</c:v>
                </c:pt>
                <c:pt idx="2037">
                  <c:v>-0.22906499999999999</c:v>
                </c:pt>
                <c:pt idx="2038">
                  <c:v>-0.228545</c:v>
                </c:pt>
                <c:pt idx="2039">
                  <c:v>-0.22792999999999999</c:v>
                </c:pt>
                <c:pt idx="2040">
                  <c:v>-0.227378</c:v>
                </c:pt>
                <c:pt idx="2041">
                  <c:v>-0.227019</c:v>
                </c:pt>
                <c:pt idx="2042">
                  <c:v>-0.22677700000000001</c:v>
                </c:pt>
                <c:pt idx="2043">
                  <c:v>-0.22652</c:v>
                </c:pt>
                <c:pt idx="2044">
                  <c:v>-0.22622900000000001</c:v>
                </c:pt>
                <c:pt idx="2045">
                  <c:v>-0.225909</c:v>
                </c:pt>
                <c:pt idx="2046">
                  <c:v>-0.22559100000000001</c:v>
                </c:pt>
                <c:pt idx="2047">
                  <c:v>-0.22527</c:v>
                </c:pt>
                <c:pt idx="2048">
                  <c:v>-0.22494700000000001</c:v>
                </c:pt>
                <c:pt idx="2049">
                  <c:v>-0.22462799999999999</c:v>
                </c:pt>
                <c:pt idx="2050">
                  <c:v>-0.22429199999999999</c:v>
                </c:pt>
                <c:pt idx="2051">
                  <c:v>-0.22395599999999999</c:v>
                </c:pt>
                <c:pt idx="2052">
                  <c:v>-0.22361200000000001</c:v>
                </c:pt>
                <c:pt idx="2053">
                  <c:v>-0.223273</c:v>
                </c:pt>
                <c:pt idx="2054">
                  <c:v>-0.22293299999999999</c:v>
                </c:pt>
                <c:pt idx="2055">
                  <c:v>-0.222575</c:v>
                </c:pt>
                <c:pt idx="2056">
                  <c:v>-0.22221099999999999</c:v>
                </c:pt>
                <c:pt idx="2057">
                  <c:v>-0.22184100000000001</c:v>
                </c:pt>
                <c:pt idx="2058">
                  <c:v>-0.22147600000000001</c:v>
                </c:pt>
                <c:pt idx="2059">
                  <c:v>-0.221105</c:v>
                </c:pt>
                <c:pt idx="2060">
                  <c:v>-0.220721</c:v>
                </c:pt>
                <c:pt idx="2061">
                  <c:v>-0.22033</c:v>
                </c:pt>
                <c:pt idx="2062">
                  <c:v>-0.21993799999999999</c:v>
                </c:pt>
                <c:pt idx="2063">
                  <c:v>-0.21954799999999999</c:v>
                </c:pt>
                <c:pt idx="2064">
                  <c:v>-0.21915499999999999</c:v>
                </c:pt>
                <c:pt idx="2065">
                  <c:v>-0.218748</c:v>
                </c:pt>
                <c:pt idx="2066">
                  <c:v>-0.218337</c:v>
                </c:pt>
                <c:pt idx="2067">
                  <c:v>-0.217922</c:v>
                </c:pt>
                <c:pt idx="2068">
                  <c:v>-0.217504</c:v>
                </c:pt>
                <c:pt idx="2069">
                  <c:v>-0.217083</c:v>
                </c:pt>
                <c:pt idx="2070">
                  <c:v>-0.21664900000000001</c:v>
                </c:pt>
                <c:pt idx="2071">
                  <c:v>-0.21621799999999999</c:v>
                </c:pt>
                <c:pt idx="2072">
                  <c:v>-0.215779</c:v>
                </c:pt>
                <c:pt idx="2073">
                  <c:v>-0.21534500000000001</c:v>
                </c:pt>
                <c:pt idx="2074">
                  <c:v>-0.21490100000000001</c:v>
                </c:pt>
                <c:pt idx="2075">
                  <c:v>-0.214452</c:v>
                </c:pt>
                <c:pt idx="2076">
                  <c:v>-0.21399799999999999</c:v>
                </c:pt>
                <c:pt idx="2077">
                  <c:v>-0.213535</c:v>
                </c:pt>
                <c:pt idx="2078">
                  <c:v>-0.21307499999999999</c:v>
                </c:pt>
                <c:pt idx="2079">
                  <c:v>-0.21259900000000001</c:v>
                </c:pt>
                <c:pt idx="2080">
                  <c:v>-0.21213099999999999</c:v>
                </c:pt>
                <c:pt idx="2081">
                  <c:v>-0.211649</c:v>
                </c:pt>
                <c:pt idx="2082">
                  <c:v>-0.211172</c:v>
                </c:pt>
                <c:pt idx="2083">
                  <c:v>-0.21068799999999999</c:v>
                </c:pt>
                <c:pt idx="2084">
                  <c:v>-0.210202</c:v>
                </c:pt>
                <c:pt idx="2085">
                  <c:v>-0.20971500000000001</c:v>
                </c:pt>
                <c:pt idx="2086">
                  <c:v>-0.20921300000000001</c:v>
                </c:pt>
                <c:pt idx="2087">
                  <c:v>-0.20871200000000001</c:v>
                </c:pt>
                <c:pt idx="2088">
                  <c:v>-0.20819699999999999</c:v>
                </c:pt>
                <c:pt idx="2089">
                  <c:v>-0.20768900000000001</c:v>
                </c:pt>
                <c:pt idx="2090">
                  <c:v>-0.20717099999999999</c:v>
                </c:pt>
                <c:pt idx="2091">
                  <c:v>-0.206653</c:v>
                </c:pt>
                <c:pt idx="2092">
                  <c:v>-0.20612900000000001</c:v>
                </c:pt>
                <c:pt idx="2093">
                  <c:v>-0.20560400000000001</c:v>
                </c:pt>
                <c:pt idx="2094">
                  <c:v>-0.20508199999999999</c:v>
                </c:pt>
                <c:pt idx="2095">
                  <c:v>-0.20455100000000001</c:v>
                </c:pt>
                <c:pt idx="2096">
                  <c:v>-0.20400799999999999</c:v>
                </c:pt>
                <c:pt idx="2097">
                  <c:v>-0.203455</c:v>
                </c:pt>
                <c:pt idx="2098">
                  <c:v>-0.20291400000000001</c:v>
                </c:pt>
                <c:pt idx="2099">
                  <c:v>-0.20236999999999999</c:v>
                </c:pt>
                <c:pt idx="2100">
                  <c:v>-0.20180500000000001</c:v>
                </c:pt>
                <c:pt idx="2101">
                  <c:v>-0.20119600000000001</c:v>
                </c:pt>
                <c:pt idx="2102">
                  <c:v>-0.20063600000000001</c:v>
                </c:pt>
                <c:pt idx="2103">
                  <c:v>-0.20021</c:v>
                </c:pt>
                <c:pt idx="2104">
                  <c:v>-0.19975699999999999</c:v>
                </c:pt>
                <c:pt idx="2105">
                  <c:v>-0.19889100000000001</c:v>
                </c:pt>
                <c:pt idx="2106">
                  <c:v>-0.19753299999999999</c:v>
                </c:pt>
                <c:pt idx="2107">
                  <c:v>-0.19630500000000001</c:v>
                </c:pt>
                <c:pt idx="2108">
                  <c:v>-0.19584199999999999</c:v>
                </c:pt>
                <c:pt idx="2109">
                  <c:v>-0.19595899999999999</c:v>
                </c:pt>
                <c:pt idx="2110">
                  <c:v>-0.196104</c:v>
                </c:pt>
                <c:pt idx="2111">
                  <c:v>-0.196078</c:v>
                </c:pt>
                <c:pt idx="2112">
                  <c:v>-0.195966</c:v>
                </c:pt>
                <c:pt idx="2113">
                  <c:v>-0.19592699999999999</c:v>
                </c:pt>
                <c:pt idx="2114">
                  <c:v>-0.195911</c:v>
                </c:pt>
                <c:pt idx="2115">
                  <c:v>-0.19588</c:v>
                </c:pt>
                <c:pt idx="2116">
                  <c:v>-0.19583600000000001</c:v>
                </c:pt>
                <c:pt idx="2117">
                  <c:v>-0.19577</c:v>
                </c:pt>
                <c:pt idx="2118">
                  <c:v>-0.19572600000000001</c:v>
                </c:pt>
                <c:pt idx="2119">
                  <c:v>-0.19566700000000001</c:v>
                </c:pt>
                <c:pt idx="2120">
                  <c:v>-0.195607</c:v>
                </c:pt>
                <c:pt idx="2121">
                  <c:v>-0.19553999999999999</c:v>
                </c:pt>
                <c:pt idx="2122">
                  <c:v>-0.19547200000000001</c:v>
                </c:pt>
                <c:pt idx="2123">
                  <c:v>-0.19541</c:v>
                </c:pt>
                <c:pt idx="2124">
                  <c:v>-0.19534099999999999</c:v>
                </c:pt>
                <c:pt idx="2125">
                  <c:v>-0.19526499999999999</c:v>
                </c:pt>
                <c:pt idx="2126">
                  <c:v>-0.19518199999999999</c:v>
                </c:pt>
                <c:pt idx="2127">
                  <c:v>-0.19509599999999999</c:v>
                </c:pt>
                <c:pt idx="2128">
                  <c:v>-0.19500600000000001</c:v>
                </c:pt>
                <c:pt idx="2129">
                  <c:v>-0.194913</c:v>
                </c:pt>
                <c:pt idx="2130">
                  <c:v>-0.19481200000000001</c:v>
                </c:pt>
                <c:pt idx="2131">
                  <c:v>-0.194713</c:v>
                </c:pt>
                <c:pt idx="2132">
                  <c:v>-0.19461200000000001</c:v>
                </c:pt>
                <c:pt idx="2133">
                  <c:v>-0.19451099999999999</c:v>
                </c:pt>
                <c:pt idx="2134">
                  <c:v>-0.194408</c:v>
                </c:pt>
                <c:pt idx="2135">
                  <c:v>-0.194297</c:v>
                </c:pt>
                <c:pt idx="2136">
                  <c:v>-0.19418199999999999</c:v>
                </c:pt>
                <c:pt idx="2137">
                  <c:v>-0.19405900000000001</c:v>
                </c:pt>
                <c:pt idx="2138">
                  <c:v>-0.19393199999999999</c:v>
                </c:pt>
                <c:pt idx="2139">
                  <c:v>-0.193801</c:v>
                </c:pt>
                <c:pt idx="2140">
                  <c:v>-0.193666</c:v>
                </c:pt>
                <c:pt idx="2141">
                  <c:v>-0.19353100000000001</c:v>
                </c:pt>
                <c:pt idx="2142">
                  <c:v>-0.19339700000000001</c:v>
                </c:pt>
                <c:pt idx="2143">
                  <c:v>-0.19325899999999999</c:v>
                </c:pt>
                <c:pt idx="2144">
                  <c:v>-0.19312299999999999</c:v>
                </c:pt>
                <c:pt idx="2145">
                  <c:v>-0.19297900000000001</c:v>
                </c:pt>
                <c:pt idx="2146">
                  <c:v>-0.19283</c:v>
                </c:pt>
                <c:pt idx="2147">
                  <c:v>-0.19267300000000001</c:v>
                </c:pt>
                <c:pt idx="2148">
                  <c:v>-0.19250700000000001</c:v>
                </c:pt>
                <c:pt idx="2149">
                  <c:v>-0.19234399999999999</c:v>
                </c:pt>
                <c:pt idx="2150">
                  <c:v>-0.19217300000000001</c:v>
                </c:pt>
                <c:pt idx="2151">
                  <c:v>-0.19200600000000001</c:v>
                </c:pt>
                <c:pt idx="2152">
                  <c:v>-0.19183700000000001</c:v>
                </c:pt>
                <c:pt idx="2153">
                  <c:v>-0.191667</c:v>
                </c:pt>
                <c:pt idx="2154">
                  <c:v>-0.191501</c:v>
                </c:pt>
                <c:pt idx="2155">
                  <c:v>-0.19132299999999999</c:v>
                </c:pt>
                <c:pt idx="2156">
                  <c:v>-0.19114200000000001</c:v>
                </c:pt>
                <c:pt idx="2157">
                  <c:v>-0.190945</c:v>
                </c:pt>
                <c:pt idx="2158">
                  <c:v>-0.190748</c:v>
                </c:pt>
                <c:pt idx="2159">
                  <c:v>-0.190551</c:v>
                </c:pt>
                <c:pt idx="2160">
                  <c:v>-0.19034699999999999</c:v>
                </c:pt>
                <c:pt idx="2161">
                  <c:v>-0.19015000000000001</c:v>
                </c:pt>
                <c:pt idx="2162">
                  <c:v>-0.189945</c:v>
                </c:pt>
                <c:pt idx="2163">
                  <c:v>-0.189748</c:v>
                </c:pt>
                <c:pt idx="2164">
                  <c:v>-0.18954699999999999</c:v>
                </c:pt>
                <c:pt idx="2165">
                  <c:v>-0.18934300000000001</c:v>
                </c:pt>
                <c:pt idx="2166">
                  <c:v>-0.189136</c:v>
                </c:pt>
                <c:pt idx="2167">
                  <c:v>-0.18889400000000001</c:v>
                </c:pt>
                <c:pt idx="2168">
                  <c:v>-0.18862400000000001</c:v>
                </c:pt>
                <c:pt idx="2169">
                  <c:v>-0.18837200000000001</c:v>
                </c:pt>
                <c:pt idx="2170">
                  <c:v>-0.188249</c:v>
                </c:pt>
                <c:pt idx="2171">
                  <c:v>-0.18815799999999999</c:v>
                </c:pt>
                <c:pt idx="2172">
                  <c:v>-0.18773599999999999</c:v>
                </c:pt>
                <c:pt idx="2173">
                  <c:v>-0.18679699999999999</c:v>
                </c:pt>
                <c:pt idx="2174">
                  <c:v>-0.185831</c:v>
                </c:pt>
                <c:pt idx="2175">
                  <c:v>-0.185556</c:v>
                </c:pt>
                <c:pt idx="2176">
                  <c:v>-0.185923</c:v>
                </c:pt>
                <c:pt idx="2177">
                  <c:v>-0.186441</c:v>
                </c:pt>
                <c:pt idx="2178">
                  <c:v>-0.186776</c:v>
                </c:pt>
                <c:pt idx="2179">
                  <c:v>-0.187004</c:v>
                </c:pt>
                <c:pt idx="2180">
                  <c:v>-0.18729199999999999</c:v>
                </c:pt>
                <c:pt idx="2181">
                  <c:v>-0.18759999999999999</c:v>
                </c:pt>
                <c:pt idx="2182">
                  <c:v>-0.18793299999999999</c:v>
                </c:pt>
                <c:pt idx="2183">
                  <c:v>-0.18824199999999999</c:v>
                </c:pt>
                <c:pt idx="2184">
                  <c:v>-0.18853900000000001</c:v>
                </c:pt>
                <c:pt idx="2185">
                  <c:v>-0.18884100000000001</c:v>
                </c:pt>
                <c:pt idx="2186">
                  <c:v>-0.18912100000000001</c:v>
                </c:pt>
                <c:pt idx="2187">
                  <c:v>-0.18941</c:v>
                </c:pt>
                <c:pt idx="2188">
                  <c:v>-0.18968299999999999</c:v>
                </c:pt>
                <c:pt idx="2189">
                  <c:v>-0.18995899999999999</c:v>
                </c:pt>
                <c:pt idx="2190">
                  <c:v>-0.19024199999999999</c:v>
                </c:pt>
                <c:pt idx="2191">
                  <c:v>-0.19051699999999999</c:v>
                </c:pt>
                <c:pt idx="2192">
                  <c:v>-0.190806</c:v>
                </c:pt>
                <c:pt idx="2193">
                  <c:v>-0.191083</c:v>
                </c:pt>
                <c:pt idx="2194">
                  <c:v>-0.191359</c:v>
                </c:pt>
                <c:pt idx="2195">
                  <c:v>-0.19162699999999999</c:v>
                </c:pt>
                <c:pt idx="2196">
                  <c:v>-0.19188</c:v>
                </c:pt>
                <c:pt idx="2197">
                  <c:v>-0.192136</c:v>
                </c:pt>
                <c:pt idx="2198">
                  <c:v>-0.19237599999999999</c:v>
                </c:pt>
                <c:pt idx="2199">
                  <c:v>-0.19262899999999999</c:v>
                </c:pt>
                <c:pt idx="2200">
                  <c:v>-0.192882</c:v>
                </c:pt>
                <c:pt idx="2201">
                  <c:v>-0.193134</c:v>
                </c:pt>
                <c:pt idx="2202">
                  <c:v>-0.19339500000000001</c:v>
                </c:pt>
                <c:pt idx="2203">
                  <c:v>-0.19364000000000001</c:v>
                </c:pt>
                <c:pt idx="2204">
                  <c:v>-0.19388900000000001</c:v>
                </c:pt>
                <c:pt idx="2205">
                  <c:v>-0.19411900000000001</c:v>
                </c:pt>
                <c:pt idx="2206">
                  <c:v>-0.19434399999999999</c:v>
                </c:pt>
                <c:pt idx="2207">
                  <c:v>-0.19456200000000001</c:v>
                </c:pt>
                <c:pt idx="2208">
                  <c:v>-0.19477700000000001</c:v>
                </c:pt>
                <c:pt idx="2209">
                  <c:v>-0.19500999999999999</c:v>
                </c:pt>
                <c:pt idx="2210">
                  <c:v>-0.19523699999999999</c:v>
                </c:pt>
                <c:pt idx="2211">
                  <c:v>-0.19547600000000001</c:v>
                </c:pt>
                <c:pt idx="2212">
                  <c:v>-0.19570499999999999</c:v>
                </c:pt>
                <c:pt idx="2213">
                  <c:v>-0.195932</c:v>
                </c:pt>
                <c:pt idx="2214">
                  <c:v>-0.196157</c:v>
                </c:pt>
                <c:pt idx="2215">
                  <c:v>-0.19636400000000001</c:v>
                </c:pt>
                <c:pt idx="2216">
                  <c:v>-0.19656999999999999</c:v>
                </c:pt>
                <c:pt idx="2217">
                  <c:v>-0.19675999999999999</c:v>
                </c:pt>
                <c:pt idx="2218">
                  <c:v>-0.19696</c:v>
                </c:pt>
                <c:pt idx="2219">
                  <c:v>-0.197162</c:v>
                </c:pt>
                <c:pt idx="2220">
                  <c:v>-0.19736600000000001</c:v>
                </c:pt>
                <c:pt idx="2221">
                  <c:v>-0.197575</c:v>
                </c:pt>
                <c:pt idx="2222">
                  <c:v>-0.197773</c:v>
                </c:pt>
                <c:pt idx="2223">
                  <c:v>-0.19797799999999999</c:v>
                </c:pt>
                <c:pt idx="2224">
                  <c:v>-0.19816900000000001</c:v>
                </c:pt>
                <c:pt idx="2225">
                  <c:v>-0.198352</c:v>
                </c:pt>
                <c:pt idx="2226">
                  <c:v>-0.19852300000000001</c:v>
                </c:pt>
                <c:pt idx="2227">
                  <c:v>-0.198686</c:v>
                </c:pt>
                <c:pt idx="2228">
                  <c:v>-0.19886300000000001</c:v>
                </c:pt>
                <c:pt idx="2229">
                  <c:v>-0.19903699999999999</c:v>
                </c:pt>
                <c:pt idx="2230">
                  <c:v>-0.19921800000000001</c:v>
                </c:pt>
                <c:pt idx="2231">
                  <c:v>-0.19939499999999999</c:v>
                </c:pt>
                <c:pt idx="2232">
                  <c:v>-0.199568</c:v>
                </c:pt>
                <c:pt idx="2233">
                  <c:v>-0.199744</c:v>
                </c:pt>
                <c:pt idx="2234">
                  <c:v>-0.199903</c:v>
                </c:pt>
                <c:pt idx="2235">
                  <c:v>-0.20005700000000001</c:v>
                </c:pt>
                <c:pt idx="2236">
                  <c:v>-0.20019700000000001</c:v>
                </c:pt>
                <c:pt idx="2237">
                  <c:v>-0.20033799999999999</c:v>
                </c:pt>
                <c:pt idx="2238">
                  <c:v>-0.200491</c:v>
                </c:pt>
                <c:pt idx="2239">
                  <c:v>-0.20063800000000001</c:v>
                </c:pt>
                <c:pt idx="2240">
                  <c:v>-0.200795</c:v>
                </c:pt>
                <c:pt idx="2241">
                  <c:v>-0.20094100000000001</c:v>
                </c:pt>
                <c:pt idx="2242">
                  <c:v>-0.20108999999999999</c:v>
                </c:pt>
                <c:pt idx="2243">
                  <c:v>-0.201234</c:v>
                </c:pt>
                <c:pt idx="2244">
                  <c:v>-0.20136299999999999</c:v>
                </c:pt>
                <c:pt idx="2245">
                  <c:v>-0.20149</c:v>
                </c:pt>
                <c:pt idx="2246">
                  <c:v>-0.201599</c:v>
                </c:pt>
                <c:pt idx="2247">
                  <c:v>-0.20172200000000001</c:v>
                </c:pt>
                <c:pt idx="2248">
                  <c:v>-0.201845</c:v>
                </c:pt>
                <c:pt idx="2249">
                  <c:v>-0.20197000000000001</c:v>
                </c:pt>
                <c:pt idx="2250">
                  <c:v>-0.202099</c:v>
                </c:pt>
                <c:pt idx="2251">
                  <c:v>-0.20221700000000001</c:v>
                </c:pt>
                <c:pt idx="2252">
                  <c:v>-0.202343</c:v>
                </c:pt>
                <c:pt idx="2253">
                  <c:v>-0.202454</c:v>
                </c:pt>
                <c:pt idx="2254">
                  <c:v>-0.20255799999999999</c:v>
                </c:pt>
                <c:pt idx="2255">
                  <c:v>-0.202651</c:v>
                </c:pt>
                <c:pt idx="2256">
                  <c:v>-0.202739</c:v>
                </c:pt>
                <c:pt idx="2257">
                  <c:v>-0.20283899999999999</c:v>
                </c:pt>
                <c:pt idx="2258">
                  <c:v>-0.202935</c:v>
                </c:pt>
                <c:pt idx="2259">
                  <c:v>-0.203037</c:v>
                </c:pt>
                <c:pt idx="2260">
                  <c:v>-0.20313600000000001</c:v>
                </c:pt>
                <c:pt idx="2261">
                  <c:v>-0.203232</c:v>
                </c:pt>
                <c:pt idx="2262">
                  <c:v>-0.20332800000000001</c:v>
                </c:pt>
                <c:pt idx="2263">
                  <c:v>-0.20341100000000001</c:v>
                </c:pt>
                <c:pt idx="2264">
                  <c:v>-0.203484</c:v>
                </c:pt>
                <c:pt idx="2265">
                  <c:v>-0.20354700000000001</c:v>
                </c:pt>
                <c:pt idx="2266">
                  <c:v>-0.20361399999999999</c:v>
                </c:pt>
                <c:pt idx="2267">
                  <c:v>-0.20369000000000001</c:v>
                </c:pt>
                <c:pt idx="2268">
                  <c:v>-0.203766</c:v>
                </c:pt>
                <c:pt idx="2269">
                  <c:v>-0.203842</c:v>
                </c:pt>
                <c:pt idx="2270">
                  <c:v>-0.20391599999999999</c:v>
                </c:pt>
                <c:pt idx="2271">
                  <c:v>-0.203986</c:v>
                </c:pt>
                <c:pt idx="2272">
                  <c:v>-0.20405300000000001</c:v>
                </c:pt>
                <c:pt idx="2273">
                  <c:v>-0.204095</c:v>
                </c:pt>
                <c:pt idx="2274">
                  <c:v>-0.204125</c:v>
                </c:pt>
                <c:pt idx="2275">
                  <c:v>-0.20417399999999999</c:v>
                </c:pt>
                <c:pt idx="2276">
                  <c:v>-0.20427600000000001</c:v>
                </c:pt>
                <c:pt idx="2277">
                  <c:v>-0.204374</c:v>
                </c:pt>
                <c:pt idx="2278">
                  <c:v>-0.204348</c:v>
                </c:pt>
                <c:pt idx="2279">
                  <c:v>-0.20422799999999999</c:v>
                </c:pt>
                <c:pt idx="2280">
                  <c:v>-0.20416500000000001</c:v>
                </c:pt>
                <c:pt idx="2281">
                  <c:v>-0.20430400000000001</c:v>
                </c:pt>
                <c:pt idx="2282">
                  <c:v>-0.20455499999999999</c:v>
                </c:pt>
                <c:pt idx="2283">
                  <c:v>-0.20477899999999999</c:v>
                </c:pt>
                <c:pt idx="2284">
                  <c:v>-0.20496400000000001</c:v>
                </c:pt>
                <c:pt idx="2285">
                  <c:v>-0.20513000000000001</c:v>
                </c:pt>
                <c:pt idx="2286">
                  <c:v>-0.20532500000000001</c:v>
                </c:pt>
                <c:pt idx="2287">
                  <c:v>-0.20552500000000001</c:v>
                </c:pt>
                <c:pt idx="2288">
                  <c:v>-0.20571900000000001</c:v>
                </c:pt>
                <c:pt idx="2289">
                  <c:v>-0.20591300000000001</c:v>
                </c:pt>
                <c:pt idx="2290">
                  <c:v>-0.206095</c:v>
                </c:pt>
                <c:pt idx="2291">
                  <c:v>-0.20628199999999999</c:v>
                </c:pt>
                <c:pt idx="2292">
                  <c:v>-0.206456</c:v>
                </c:pt>
                <c:pt idx="2293">
                  <c:v>-0.206622</c:v>
                </c:pt>
                <c:pt idx="2294">
                  <c:v>-0.206786</c:v>
                </c:pt>
                <c:pt idx="2295">
                  <c:v>-0.20695</c:v>
                </c:pt>
                <c:pt idx="2296">
                  <c:v>-0.20712</c:v>
                </c:pt>
                <c:pt idx="2297">
                  <c:v>-0.207289</c:v>
                </c:pt>
                <c:pt idx="2298">
                  <c:v>-0.207454</c:v>
                </c:pt>
                <c:pt idx="2299">
                  <c:v>-0.207619</c:v>
                </c:pt>
                <c:pt idx="2300">
                  <c:v>-0.20777799999999999</c:v>
                </c:pt>
                <c:pt idx="2301">
                  <c:v>-0.20793600000000001</c:v>
                </c:pt>
                <c:pt idx="2302">
                  <c:v>-0.20808399999999999</c:v>
                </c:pt>
                <c:pt idx="2303">
                  <c:v>-0.20822099999999999</c:v>
                </c:pt>
                <c:pt idx="2304">
                  <c:v>-0.20836199999999999</c:v>
                </c:pt>
                <c:pt idx="2305">
                  <c:v>-0.20850099999999999</c:v>
                </c:pt>
                <c:pt idx="2306">
                  <c:v>-0.208647</c:v>
                </c:pt>
                <c:pt idx="2307">
                  <c:v>-0.208787</c:v>
                </c:pt>
                <c:pt idx="2308">
                  <c:v>-0.208922</c:v>
                </c:pt>
                <c:pt idx="2309">
                  <c:v>-0.20906</c:v>
                </c:pt>
                <c:pt idx="2310">
                  <c:v>-0.20919099999999999</c:v>
                </c:pt>
                <c:pt idx="2311">
                  <c:v>-0.20932300000000001</c:v>
                </c:pt>
                <c:pt idx="2312">
                  <c:v>-0.20943999999999999</c:v>
                </c:pt>
                <c:pt idx="2313">
                  <c:v>-0.20955299999999999</c:v>
                </c:pt>
                <c:pt idx="2314">
                  <c:v>-0.20966699999999999</c:v>
                </c:pt>
                <c:pt idx="2315">
                  <c:v>-0.209781</c:v>
                </c:pt>
                <c:pt idx="2316">
                  <c:v>-0.209897</c:v>
                </c:pt>
                <c:pt idx="2317">
                  <c:v>-0.210006</c:v>
                </c:pt>
                <c:pt idx="2318">
                  <c:v>-0.210114</c:v>
                </c:pt>
                <c:pt idx="2319">
                  <c:v>-0.21022199999999999</c:v>
                </c:pt>
                <c:pt idx="2320">
                  <c:v>-0.21032899999999999</c:v>
                </c:pt>
                <c:pt idx="2321">
                  <c:v>-0.210429</c:v>
                </c:pt>
                <c:pt idx="2322">
                  <c:v>-0.21052100000000001</c:v>
                </c:pt>
                <c:pt idx="2323">
                  <c:v>-0.21060599999999999</c:v>
                </c:pt>
                <c:pt idx="2324">
                  <c:v>-0.21069099999999999</c:v>
                </c:pt>
                <c:pt idx="2325">
                  <c:v>-0.21077299999999999</c:v>
                </c:pt>
                <c:pt idx="2326">
                  <c:v>-0.21085300000000001</c:v>
                </c:pt>
                <c:pt idx="2327">
                  <c:v>-0.21093300000000001</c:v>
                </c:pt>
                <c:pt idx="2328">
                  <c:v>-0.211009</c:v>
                </c:pt>
                <c:pt idx="2329">
                  <c:v>-0.211093</c:v>
                </c:pt>
                <c:pt idx="2330">
                  <c:v>-0.21116699999999999</c:v>
                </c:pt>
                <c:pt idx="2331">
                  <c:v>-0.211233</c:v>
                </c:pt>
                <c:pt idx="2332">
                  <c:v>-0.211288</c:v>
                </c:pt>
                <c:pt idx="2333">
                  <c:v>-0.21134</c:v>
                </c:pt>
                <c:pt idx="2334">
                  <c:v>-0.21140200000000001</c:v>
                </c:pt>
                <c:pt idx="2335">
                  <c:v>-0.21145600000000001</c:v>
                </c:pt>
                <c:pt idx="2336">
                  <c:v>-0.211508</c:v>
                </c:pt>
                <c:pt idx="2337">
                  <c:v>-0.21155399999999999</c:v>
                </c:pt>
                <c:pt idx="2338">
                  <c:v>-0.21161099999999999</c:v>
                </c:pt>
                <c:pt idx="2339">
                  <c:v>-0.211674</c:v>
                </c:pt>
                <c:pt idx="2340">
                  <c:v>-0.2117</c:v>
                </c:pt>
                <c:pt idx="2341">
                  <c:v>-0.21169099999999999</c:v>
                </c:pt>
                <c:pt idx="2342">
                  <c:v>-0.21171699999999999</c:v>
                </c:pt>
                <c:pt idx="2343">
                  <c:v>-0.21188299999999999</c:v>
                </c:pt>
                <c:pt idx="2344">
                  <c:v>-0.21202499999999999</c:v>
                </c:pt>
                <c:pt idx="2345">
                  <c:v>-0.211755</c:v>
                </c:pt>
                <c:pt idx="2346">
                  <c:v>-0.211009</c:v>
                </c:pt>
                <c:pt idx="2347">
                  <c:v>-0.21038399999999999</c:v>
                </c:pt>
                <c:pt idx="2348">
                  <c:v>-0.210535</c:v>
                </c:pt>
                <c:pt idx="2349">
                  <c:v>-0.211256</c:v>
                </c:pt>
                <c:pt idx="2350">
                  <c:v>-0.212005</c:v>
                </c:pt>
                <c:pt idx="2351">
                  <c:v>-0.21258199999999999</c:v>
                </c:pt>
                <c:pt idx="2352">
                  <c:v>-0.21307000000000001</c:v>
                </c:pt>
                <c:pt idx="2353">
                  <c:v>-0.21363799999999999</c:v>
                </c:pt>
                <c:pt idx="2354">
                  <c:v>-0.214227</c:v>
                </c:pt>
                <c:pt idx="2355">
                  <c:v>-0.214807</c:v>
                </c:pt>
                <c:pt idx="2356">
                  <c:v>-0.21537800000000001</c:v>
                </c:pt>
                <c:pt idx="2357">
                  <c:v>-0.215922</c:v>
                </c:pt>
                <c:pt idx="2358">
                  <c:v>-0.21649199999999999</c:v>
                </c:pt>
                <c:pt idx="2359">
                  <c:v>-0.21704399999999999</c:v>
                </c:pt>
                <c:pt idx="2360">
                  <c:v>-0.21759100000000001</c:v>
                </c:pt>
                <c:pt idx="2361">
                  <c:v>-0.218141</c:v>
                </c:pt>
                <c:pt idx="2362">
                  <c:v>-0.21867800000000001</c:v>
                </c:pt>
                <c:pt idx="2363">
                  <c:v>-0.21923799999999999</c:v>
                </c:pt>
                <c:pt idx="2364">
                  <c:v>-0.21978200000000001</c:v>
                </c:pt>
                <c:pt idx="2365">
                  <c:v>-0.22031899999999999</c:v>
                </c:pt>
                <c:pt idx="2366">
                  <c:v>-0.220856</c:v>
                </c:pt>
                <c:pt idx="2367">
                  <c:v>-0.22137699999999999</c:v>
                </c:pt>
                <c:pt idx="2368">
                  <c:v>-0.221913</c:v>
                </c:pt>
                <c:pt idx="2369">
                  <c:v>-0.22242899999999999</c:v>
                </c:pt>
                <c:pt idx="2370">
                  <c:v>-0.222944</c:v>
                </c:pt>
                <c:pt idx="2371">
                  <c:v>-0.223464</c:v>
                </c:pt>
                <c:pt idx="2372">
                  <c:v>-0.22397900000000001</c:v>
                </c:pt>
                <c:pt idx="2373">
                  <c:v>-0.22451199999999999</c:v>
                </c:pt>
                <c:pt idx="2374">
                  <c:v>-0.225023</c:v>
                </c:pt>
                <c:pt idx="2375">
                  <c:v>-0.22552900000000001</c:v>
                </c:pt>
                <c:pt idx="2376">
                  <c:v>-0.22603000000000001</c:v>
                </c:pt>
                <c:pt idx="2377">
                  <c:v>-0.226521</c:v>
                </c:pt>
                <c:pt idx="2378">
                  <c:v>-0.227019</c:v>
                </c:pt>
                <c:pt idx="2379">
                  <c:v>-0.227496</c:v>
                </c:pt>
                <c:pt idx="2380">
                  <c:v>-0.22797899999999999</c:v>
                </c:pt>
                <c:pt idx="2381">
                  <c:v>-0.22847600000000001</c:v>
                </c:pt>
                <c:pt idx="2382">
                  <c:v>-0.22899</c:v>
                </c:pt>
                <c:pt idx="2383">
                  <c:v>-0.229515</c:v>
                </c:pt>
                <c:pt idx="2384">
                  <c:v>-0.230017</c:v>
                </c:pt>
                <c:pt idx="2385">
                  <c:v>-0.23050899999999999</c:v>
                </c:pt>
                <c:pt idx="2386">
                  <c:v>-0.23099800000000001</c:v>
                </c:pt>
                <c:pt idx="2387">
                  <c:v>-0.23148199999999999</c:v>
                </c:pt>
                <c:pt idx="2388">
                  <c:v>-0.23197000000000001</c:v>
                </c:pt>
                <c:pt idx="2389">
                  <c:v>-0.23245099999999999</c:v>
                </c:pt>
                <c:pt idx="2390">
                  <c:v>-0.232929</c:v>
                </c:pt>
                <c:pt idx="2391">
                  <c:v>-0.23341100000000001</c:v>
                </c:pt>
                <c:pt idx="2392">
                  <c:v>-0.23388600000000001</c:v>
                </c:pt>
                <c:pt idx="2393">
                  <c:v>-0.23436100000000001</c:v>
                </c:pt>
                <c:pt idx="2394">
                  <c:v>-0.234824</c:v>
                </c:pt>
                <c:pt idx="2395">
                  <c:v>-0.23527899999999999</c:v>
                </c:pt>
                <c:pt idx="2396">
                  <c:v>-0.235736</c:v>
                </c:pt>
                <c:pt idx="2397">
                  <c:v>-0.23618</c:v>
                </c:pt>
                <c:pt idx="2398">
                  <c:v>-0.236627</c:v>
                </c:pt>
                <c:pt idx="2399">
                  <c:v>-0.237068</c:v>
                </c:pt>
                <c:pt idx="2400">
                  <c:v>-0.23750499999999999</c:v>
                </c:pt>
                <c:pt idx="2401">
                  <c:v>-0.237953</c:v>
                </c:pt>
                <c:pt idx="2402">
                  <c:v>-0.23838899999999999</c:v>
                </c:pt>
                <c:pt idx="2403">
                  <c:v>-0.23882700000000001</c:v>
                </c:pt>
                <c:pt idx="2404">
                  <c:v>-0.23925399999999999</c:v>
                </c:pt>
                <c:pt idx="2405">
                  <c:v>-0.239671</c:v>
                </c:pt>
                <c:pt idx="2406">
                  <c:v>-0.24009</c:v>
                </c:pt>
                <c:pt idx="2407">
                  <c:v>-0.24049200000000001</c:v>
                </c:pt>
                <c:pt idx="2408">
                  <c:v>-0.2409</c:v>
                </c:pt>
                <c:pt idx="2409">
                  <c:v>-0.24129900000000001</c:v>
                </c:pt>
                <c:pt idx="2410">
                  <c:v>-0.241699</c:v>
                </c:pt>
                <c:pt idx="2411">
                  <c:v>-0.24210799999999999</c:v>
                </c:pt>
                <c:pt idx="2412">
                  <c:v>-0.242503</c:v>
                </c:pt>
                <c:pt idx="2413">
                  <c:v>-0.24290400000000001</c:v>
                </c:pt>
                <c:pt idx="2414">
                  <c:v>-0.24328900000000001</c:v>
                </c:pt>
                <c:pt idx="2415">
                  <c:v>-0.24366699999999999</c:v>
                </c:pt>
                <c:pt idx="2416">
                  <c:v>-0.24404200000000001</c:v>
                </c:pt>
                <c:pt idx="2417">
                  <c:v>-0.24440000000000001</c:v>
                </c:pt>
                <c:pt idx="2418">
                  <c:v>-0.24476600000000001</c:v>
                </c:pt>
                <c:pt idx="2419">
                  <c:v>-0.24512100000000001</c:v>
                </c:pt>
                <c:pt idx="2420">
                  <c:v>-0.24548400000000001</c:v>
                </c:pt>
                <c:pt idx="2421">
                  <c:v>-0.24585000000000001</c:v>
                </c:pt>
                <c:pt idx="2422">
                  <c:v>-0.24620600000000001</c:v>
                </c:pt>
                <c:pt idx="2423">
                  <c:v>-0.24656600000000001</c:v>
                </c:pt>
                <c:pt idx="2424">
                  <c:v>-0.24690699999999999</c:v>
                </c:pt>
                <c:pt idx="2425">
                  <c:v>-0.24724299999999999</c:v>
                </c:pt>
                <c:pt idx="2426">
                  <c:v>-0.24756800000000001</c:v>
                </c:pt>
                <c:pt idx="2427">
                  <c:v>-0.24788299999999999</c:v>
                </c:pt>
                <c:pt idx="2428">
                  <c:v>-0.248201</c:v>
                </c:pt>
                <c:pt idx="2429">
                  <c:v>-0.24851500000000001</c:v>
                </c:pt>
                <c:pt idx="2430">
                  <c:v>-0.248837</c:v>
                </c:pt>
                <c:pt idx="2431">
                  <c:v>-0.24915899999999999</c:v>
                </c:pt>
                <c:pt idx="2432">
                  <c:v>-0.249476</c:v>
                </c:pt>
                <c:pt idx="2433">
                  <c:v>-0.24979000000000001</c:v>
                </c:pt>
                <c:pt idx="2434">
                  <c:v>-0.250087</c:v>
                </c:pt>
                <c:pt idx="2435">
                  <c:v>-0.25037199999999998</c:v>
                </c:pt>
                <c:pt idx="2436">
                  <c:v>-0.25064599999999998</c:v>
                </c:pt>
                <c:pt idx="2437">
                  <c:v>-0.25091400000000003</c:v>
                </c:pt>
                <c:pt idx="2438">
                  <c:v>-0.25118499999999999</c:v>
                </c:pt>
                <c:pt idx="2439">
                  <c:v>-0.25145899999999999</c:v>
                </c:pt>
                <c:pt idx="2440">
                  <c:v>-0.25174000000000002</c:v>
                </c:pt>
                <c:pt idx="2441">
                  <c:v>-0.25202000000000002</c:v>
                </c:pt>
                <c:pt idx="2442">
                  <c:v>-0.25229099999999999</c:v>
                </c:pt>
                <c:pt idx="2443">
                  <c:v>-0.25255499999999997</c:v>
                </c:pt>
                <c:pt idx="2444">
                  <c:v>-0.252807</c:v>
                </c:pt>
                <c:pt idx="2445">
                  <c:v>-0.25303500000000001</c:v>
                </c:pt>
                <c:pt idx="2446">
                  <c:v>-0.253224</c:v>
                </c:pt>
                <c:pt idx="2447">
                  <c:v>-0.25340299999999999</c:v>
                </c:pt>
                <c:pt idx="2448">
                  <c:v>-0.25367499999999998</c:v>
                </c:pt>
                <c:pt idx="2449">
                  <c:v>-0.25407200000000002</c:v>
                </c:pt>
                <c:pt idx="2450">
                  <c:v>-0.254301</c:v>
                </c:pt>
                <c:pt idx="2451">
                  <c:v>-0.253998</c:v>
                </c:pt>
                <c:pt idx="2452">
                  <c:v>-0.25340400000000002</c:v>
                </c:pt>
                <c:pt idx="2453">
                  <c:v>-0.25323099999999998</c:v>
                </c:pt>
                <c:pt idx="2454">
                  <c:v>-0.25383699999999998</c:v>
                </c:pt>
                <c:pt idx="2455">
                  <c:v>-0.25480599999999998</c:v>
                </c:pt>
                <c:pt idx="2456">
                  <c:v>-0.25563799999999998</c:v>
                </c:pt>
                <c:pt idx="2457">
                  <c:v>-0.25633400000000001</c:v>
                </c:pt>
                <c:pt idx="2458">
                  <c:v>-0.257025</c:v>
                </c:pt>
                <c:pt idx="2459">
                  <c:v>-0.257774</c:v>
                </c:pt>
                <c:pt idx="2460">
                  <c:v>-0.258552</c:v>
                </c:pt>
                <c:pt idx="2461">
                  <c:v>-0.25929600000000003</c:v>
                </c:pt>
                <c:pt idx="2462">
                  <c:v>-0.26002700000000001</c:v>
                </c:pt>
                <c:pt idx="2463">
                  <c:v>-0.26074900000000001</c:v>
                </c:pt>
                <c:pt idx="2464">
                  <c:v>-0.26145699999999999</c:v>
                </c:pt>
                <c:pt idx="2465">
                  <c:v>-0.26216400000000001</c:v>
                </c:pt>
                <c:pt idx="2466">
                  <c:v>-0.26285599999999998</c:v>
                </c:pt>
                <c:pt idx="2467">
                  <c:v>-0.26354300000000003</c:v>
                </c:pt>
                <c:pt idx="2468">
                  <c:v>-0.26424999999999998</c:v>
                </c:pt>
                <c:pt idx="2469">
                  <c:v>-0.26494299999999998</c:v>
                </c:pt>
                <c:pt idx="2470">
                  <c:v>-0.265648</c:v>
                </c:pt>
                <c:pt idx="2471">
                  <c:v>-0.26633400000000002</c:v>
                </c:pt>
                <c:pt idx="2472">
                  <c:v>-0.267009</c:v>
                </c:pt>
                <c:pt idx="2473">
                  <c:v>-0.26769199999999999</c:v>
                </c:pt>
                <c:pt idx="2474">
                  <c:v>-0.268341</c:v>
                </c:pt>
                <c:pt idx="2475">
                  <c:v>-0.26899899999999999</c:v>
                </c:pt>
                <c:pt idx="2476">
                  <c:v>-0.26963199999999998</c:v>
                </c:pt>
                <c:pt idx="2477">
                  <c:v>-0.27026899999999998</c:v>
                </c:pt>
                <c:pt idx="2478">
                  <c:v>-0.270924</c:v>
                </c:pt>
                <c:pt idx="2479">
                  <c:v>-0.27156000000000002</c:v>
                </c:pt>
                <c:pt idx="2480">
                  <c:v>-0.27221000000000001</c:v>
                </c:pt>
                <c:pt idx="2481">
                  <c:v>-0.27283800000000002</c:v>
                </c:pt>
                <c:pt idx="2482">
                  <c:v>-0.27346500000000001</c:v>
                </c:pt>
                <c:pt idx="2483">
                  <c:v>-0.274092</c:v>
                </c:pt>
                <c:pt idx="2484">
                  <c:v>-0.27469199999999999</c:v>
                </c:pt>
                <c:pt idx="2485">
                  <c:v>-0.27528799999999998</c:v>
                </c:pt>
                <c:pt idx="2486">
                  <c:v>-0.275866</c:v>
                </c:pt>
                <c:pt idx="2487">
                  <c:v>-0.276447</c:v>
                </c:pt>
                <c:pt idx="2488">
                  <c:v>-0.27704200000000001</c:v>
                </c:pt>
                <c:pt idx="2489">
                  <c:v>-0.27762199999999998</c:v>
                </c:pt>
                <c:pt idx="2490">
                  <c:v>-0.27821000000000001</c:v>
                </c:pt>
                <c:pt idx="2491">
                  <c:v>-0.27878599999999998</c:v>
                </c:pt>
                <c:pt idx="2492">
                  <c:v>-0.27935900000000002</c:v>
                </c:pt>
                <c:pt idx="2493">
                  <c:v>-0.27993200000000001</c:v>
                </c:pt>
                <c:pt idx="2494">
                  <c:v>-0.28047299999999997</c:v>
                </c:pt>
                <c:pt idx="2495">
                  <c:v>-0.28100799999999998</c:v>
                </c:pt>
                <c:pt idx="2496">
                  <c:v>-0.281526</c:v>
                </c:pt>
                <c:pt idx="2497">
                  <c:v>-0.28204899999999999</c:v>
                </c:pt>
                <c:pt idx="2498">
                  <c:v>-0.28258</c:v>
                </c:pt>
                <c:pt idx="2499">
                  <c:v>-0.28310000000000002</c:v>
                </c:pt>
                <c:pt idx="2500">
                  <c:v>-0.283632</c:v>
                </c:pt>
                <c:pt idx="2501">
                  <c:v>-0.28415299999999999</c:v>
                </c:pt>
                <c:pt idx="2502">
                  <c:v>-0.28467300000000001</c:v>
                </c:pt>
                <c:pt idx="2503">
                  <c:v>-0.28517799999999999</c:v>
                </c:pt>
                <c:pt idx="2504">
                  <c:v>-0.28565499999999999</c:v>
                </c:pt>
                <c:pt idx="2505">
                  <c:v>-0.28611900000000001</c:v>
                </c:pt>
                <c:pt idx="2506">
                  <c:v>-0.286576</c:v>
                </c:pt>
                <c:pt idx="2507">
                  <c:v>-0.28704000000000002</c:v>
                </c:pt>
                <c:pt idx="2508">
                  <c:v>-0.28750799999999999</c:v>
                </c:pt>
                <c:pt idx="2509">
                  <c:v>-0.28798000000000001</c:v>
                </c:pt>
                <c:pt idx="2510">
                  <c:v>-0.28844999999999998</c:v>
                </c:pt>
                <c:pt idx="2511">
                  <c:v>-0.28891099999999997</c:v>
                </c:pt>
                <c:pt idx="2512">
                  <c:v>-0.289356</c:v>
                </c:pt>
                <c:pt idx="2513">
                  <c:v>-0.28978700000000002</c:v>
                </c:pt>
                <c:pt idx="2514">
                  <c:v>-0.29020000000000001</c:v>
                </c:pt>
                <c:pt idx="2515">
                  <c:v>-0.290601</c:v>
                </c:pt>
                <c:pt idx="2516">
                  <c:v>-0.29100199999999998</c:v>
                </c:pt>
                <c:pt idx="2517">
                  <c:v>-0.29139900000000002</c:v>
                </c:pt>
                <c:pt idx="2518">
                  <c:v>-0.29180400000000001</c:v>
                </c:pt>
                <c:pt idx="2519">
                  <c:v>-0.29221200000000003</c:v>
                </c:pt>
                <c:pt idx="2520">
                  <c:v>-0.29261300000000001</c:v>
                </c:pt>
                <c:pt idx="2521">
                  <c:v>-0.29300799999999999</c:v>
                </c:pt>
                <c:pt idx="2522">
                  <c:v>-0.29338500000000001</c:v>
                </c:pt>
                <c:pt idx="2523">
                  <c:v>-0.29375200000000001</c:v>
                </c:pt>
                <c:pt idx="2524">
                  <c:v>-0.29410500000000001</c:v>
                </c:pt>
                <c:pt idx="2525">
                  <c:v>-0.29444500000000001</c:v>
                </c:pt>
                <c:pt idx="2526">
                  <c:v>-0.29478399999999999</c:v>
                </c:pt>
                <c:pt idx="2527">
                  <c:v>-0.29511599999999999</c:v>
                </c:pt>
                <c:pt idx="2528">
                  <c:v>-0.29546</c:v>
                </c:pt>
                <c:pt idx="2529">
                  <c:v>-0.29580299999999998</c:v>
                </c:pt>
                <c:pt idx="2530">
                  <c:v>-0.29613699999999998</c:v>
                </c:pt>
                <c:pt idx="2531">
                  <c:v>-0.29646499999999998</c:v>
                </c:pt>
                <c:pt idx="2532">
                  <c:v>-0.29677399999999998</c:v>
                </c:pt>
                <c:pt idx="2533">
                  <c:v>-0.29708099999999998</c:v>
                </c:pt>
                <c:pt idx="2534">
                  <c:v>-0.297371</c:v>
                </c:pt>
                <c:pt idx="2535">
                  <c:v>-0.29764800000000002</c:v>
                </c:pt>
                <c:pt idx="2536">
                  <c:v>-0.29791899999999999</c:v>
                </c:pt>
                <c:pt idx="2537">
                  <c:v>-0.29818600000000001</c:v>
                </c:pt>
                <c:pt idx="2538">
                  <c:v>-0.29847000000000001</c:v>
                </c:pt>
                <c:pt idx="2539">
                  <c:v>-0.29874400000000001</c:v>
                </c:pt>
                <c:pt idx="2540">
                  <c:v>-0.299012</c:v>
                </c:pt>
                <c:pt idx="2541">
                  <c:v>-0.29926700000000001</c:v>
                </c:pt>
                <c:pt idx="2542">
                  <c:v>-0.29951299999999997</c:v>
                </c:pt>
                <c:pt idx="2543">
                  <c:v>-0.299757</c:v>
                </c:pt>
                <c:pt idx="2544">
                  <c:v>-0.29998200000000003</c:v>
                </c:pt>
                <c:pt idx="2545">
                  <c:v>-0.30019499999999999</c:v>
                </c:pt>
                <c:pt idx="2546">
                  <c:v>-0.300398</c:v>
                </c:pt>
                <c:pt idx="2547">
                  <c:v>-0.30060700000000001</c:v>
                </c:pt>
                <c:pt idx="2548">
                  <c:v>-0.30081999999999998</c:v>
                </c:pt>
                <c:pt idx="2549">
                  <c:v>-0.30102400000000001</c:v>
                </c:pt>
                <c:pt idx="2550">
                  <c:v>-0.30121900000000001</c:v>
                </c:pt>
                <c:pt idx="2551">
                  <c:v>-0.30140299999999998</c:v>
                </c:pt>
                <c:pt idx="2552">
                  <c:v>-0.30158800000000002</c:v>
                </c:pt>
                <c:pt idx="2553">
                  <c:v>-0.30176399999999998</c:v>
                </c:pt>
                <c:pt idx="2554">
                  <c:v>-0.301923</c:v>
                </c:pt>
                <c:pt idx="2555">
                  <c:v>-0.302066</c:v>
                </c:pt>
                <c:pt idx="2556">
                  <c:v>-0.30220000000000002</c:v>
                </c:pt>
                <c:pt idx="2557">
                  <c:v>-0.302342</c:v>
                </c:pt>
                <c:pt idx="2558">
                  <c:v>-0.302483</c:v>
                </c:pt>
                <c:pt idx="2559">
                  <c:v>-0.302618</c:v>
                </c:pt>
                <c:pt idx="2560">
                  <c:v>-0.30274699999999999</c:v>
                </c:pt>
                <c:pt idx="2561">
                  <c:v>-0.302871</c:v>
                </c:pt>
                <c:pt idx="2562">
                  <c:v>-0.30299399999999999</c:v>
                </c:pt>
                <c:pt idx="2563">
                  <c:v>-0.30310100000000001</c:v>
                </c:pt>
                <c:pt idx="2564">
                  <c:v>-0.30318299999999998</c:v>
                </c:pt>
                <c:pt idx="2565">
                  <c:v>-0.30324800000000002</c:v>
                </c:pt>
                <c:pt idx="2566">
                  <c:v>-0.30331000000000002</c:v>
                </c:pt>
                <c:pt idx="2567">
                  <c:v>-0.30337999999999998</c:v>
                </c:pt>
                <c:pt idx="2568">
                  <c:v>-0.30344700000000002</c:v>
                </c:pt>
                <c:pt idx="2569">
                  <c:v>-0.30351499999999998</c:v>
                </c:pt>
                <c:pt idx="2570">
                  <c:v>-0.30357600000000001</c:v>
                </c:pt>
                <c:pt idx="2571">
                  <c:v>-0.30362800000000001</c:v>
                </c:pt>
                <c:pt idx="2572">
                  <c:v>-0.303672</c:v>
                </c:pt>
                <c:pt idx="2573">
                  <c:v>-0.30369699999999999</c:v>
                </c:pt>
                <c:pt idx="2574">
                  <c:v>-0.30371199999999998</c:v>
                </c:pt>
                <c:pt idx="2575">
                  <c:v>-0.30371300000000001</c:v>
                </c:pt>
                <c:pt idx="2576">
                  <c:v>-0.30371500000000001</c:v>
                </c:pt>
                <c:pt idx="2577">
                  <c:v>-0.30371500000000001</c:v>
                </c:pt>
                <c:pt idx="2578">
                  <c:v>-0.30371399999999998</c:v>
                </c:pt>
                <c:pt idx="2579">
                  <c:v>-0.30371599999999999</c:v>
                </c:pt>
                <c:pt idx="2580">
                  <c:v>-0.30370599999999998</c:v>
                </c:pt>
                <c:pt idx="2581">
                  <c:v>-0.30369099999999999</c:v>
                </c:pt>
                <c:pt idx="2582">
                  <c:v>-0.30366100000000001</c:v>
                </c:pt>
                <c:pt idx="2583">
                  <c:v>-0.30362</c:v>
                </c:pt>
                <c:pt idx="2584">
                  <c:v>-0.30357000000000001</c:v>
                </c:pt>
                <c:pt idx="2585">
                  <c:v>-0.303506</c:v>
                </c:pt>
                <c:pt idx="2586">
                  <c:v>-0.30344199999999999</c:v>
                </c:pt>
                <c:pt idx="2587">
                  <c:v>-0.303371</c:v>
                </c:pt>
                <c:pt idx="2588">
                  <c:v>-0.30330800000000002</c:v>
                </c:pt>
                <c:pt idx="2589">
                  <c:v>-0.30324099999999998</c:v>
                </c:pt>
                <c:pt idx="2590">
                  <c:v>-0.30316399999999999</c:v>
                </c:pt>
                <c:pt idx="2591">
                  <c:v>-0.30307699999999999</c:v>
                </c:pt>
                <c:pt idx="2592">
                  <c:v>-0.30297600000000002</c:v>
                </c:pt>
                <c:pt idx="2593">
                  <c:v>-0.302873</c:v>
                </c:pt>
                <c:pt idx="2594">
                  <c:v>-0.30275600000000003</c:v>
                </c:pt>
                <c:pt idx="2595">
                  <c:v>-0.30262899999999998</c:v>
                </c:pt>
                <c:pt idx="2596">
                  <c:v>-0.30249300000000001</c:v>
                </c:pt>
                <c:pt idx="2597">
                  <c:v>-0.30235699999999999</c:v>
                </c:pt>
                <c:pt idx="2598">
                  <c:v>-0.30223100000000003</c:v>
                </c:pt>
                <c:pt idx="2599">
                  <c:v>-0.302097</c:v>
                </c:pt>
                <c:pt idx="2600">
                  <c:v>-0.301952</c:v>
                </c:pt>
                <c:pt idx="2601">
                  <c:v>-0.30179299999999998</c:v>
                </c:pt>
                <c:pt idx="2602">
                  <c:v>-0.30162899999999998</c:v>
                </c:pt>
                <c:pt idx="2603">
                  <c:v>-0.30146099999999998</c:v>
                </c:pt>
                <c:pt idx="2604">
                  <c:v>-0.30127999999999999</c:v>
                </c:pt>
                <c:pt idx="2605">
                  <c:v>-0.30108499999999999</c:v>
                </c:pt>
                <c:pt idx="2606">
                  <c:v>-0.30088100000000001</c:v>
                </c:pt>
                <c:pt idx="2607">
                  <c:v>-0.30068499999999998</c:v>
                </c:pt>
                <c:pt idx="2608">
                  <c:v>-0.30049300000000001</c:v>
                </c:pt>
                <c:pt idx="2609">
                  <c:v>-0.30029</c:v>
                </c:pt>
                <c:pt idx="2610">
                  <c:v>-0.30007400000000001</c:v>
                </c:pt>
                <c:pt idx="2611">
                  <c:v>-0.29984699999999997</c:v>
                </c:pt>
                <c:pt idx="2612">
                  <c:v>-0.299622</c:v>
                </c:pt>
                <c:pt idx="2613">
                  <c:v>-0.29939100000000002</c:v>
                </c:pt>
                <c:pt idx="2614">
                  <c:v>-0.29914200000000002</c:v>
                </c:pt>
                <c:pt idx="2615">
                  <c:v>-0.29888100000000001</c:v>
                </c:pt>
                <c:pt idx="2616">
                  <c:v>-0.29861100000000002</c:v>
                </c:pt>
                <c:pt idx="2617">
                  <c:v>-0.29835</c:v>
                </c:pt>
                <c:pt idx="2618">
                  <c:v>-0.29808600000000002</c:v>
                </c:pt>
                <c:pt idx="2619">
                  <c:v>-0.29781299999999999</c:v>
                </c:pt>
                <c:pt idx="2620">
                  <c:v>-0.29753299999999999</c:v>
                </c:pt>
                <c:pt idx="2621">
                  <c:v>-0.29724600000000001</c:v>
                </c:pt>
                <c:pt idx="2622">
                  <c:v>-0.29696099999999997</c:v>
                </c:pt>
                <c:pt idx="2623">
                  <c:v>-0.29666199999999998</c:v>
                </c:pt>
                <c:pt idx="2624">
                  <c:v>-0.29634300000000002</c:v>
                </c:pt>
                <c:pt idx="2625">
                  <c:v>-0.29601100000000002</c:v>
                </c:pt>
                <c:pt idx="2626">
                  <c:v>-0.29567700000000002</c:v>
                </c:pt>
                <c:pt idx="2627">
                  <c:v>-0.29535099999999997</c:v>
                </c:pt>
                <c:pt idx="2628">
                  <c:v>-0.29502099999999998</c:v>
                </c:pt>
                <c:pt idx="2629">
                  <c:v>-0.29468899999999998</c:v>
                </c:pt>
                <c:pt idx="2630">
                  <c:v>-0.29434700000000003</c:v>
                </c:pt>
                <c:pt idx="2631">
                  <c:v>-0.29399799999999998</c:v>
                </c:pt>
                <c:pt idx="2632">
                  <c:v>-0.29363899999999998</c:v>
                </c:pt>
                <c:pt idx="2633">
                  <c:v>-0.293265</c:v>
                </c:pt>
                <c:pt idx="2634">
                  <c:v>-0.292881</c:v>
                </c:pt>
                <c:pt idx="2635">
                  <c:v>-0.292487</c:v>
                </c:pt>
                <c:pt idx="2636">
                  <c:v>-0.29209499999999999</c:v>
                </c:pt>
                <c:pt idx="2637">
                  <c:v>-0.29170099999999999</c:v>
                </c:pt>
                <c:pt idx="2638">
                  <c:v>-0.29130499999999998</c:v>
                </c:pt>
                <c:pt idx="2639">
                  <c:v>-0.29090899999999997</c:v>
                </c:pt>
                <c:pt idx="2640">
                  <c:v>-0.29050199999999998</c:v>
                </c:pt>
                <c:pt idx="2641">
                  <c:v>-0.29008800000000001</c:v>
                </c:pt>
                <c:pt idx="2642">
                  <c:v>-0.289661</c:v>
                </c:pt>
                <c:pt idx="2643">
                  <c:v>-0.28922599999999998</c:v>
                </c:pt>
                <c:pt idx="2644">
                  <c:v>-0.28878199999999998</c:v>
                </c:pt>
                <c:pt idx="2645">
                  <c:v>-0.28832999999999998</c:v>
                </c:pt>
                <c:pt idx="2646">
                  <c:v>-0.28787600000000002</c:v>
                </c:pt>
                <c:pt idx="2647">
                  <c:v>-0.28741699999999998</c:v>
                </c:pt>
                <c:pt idx="2648">
                  <c:v>-0.28696300000000002</c:v>
                </c:pt>
                <c:pt idx="2649">
                  <c:v>-0.28650599999999998</c:v>
                </c:pt>
                <c:pt idx="2650">
                  <c:v>-0.28603699999999999</c:v>
                </c:pt>
                <c:pt idx="2651">
                  <c:v>-0.28555900000000001</c:v>
                </c:pt>
                <c:pt idx="2652">
                  <c:v>-0.28506799999999999</c:v>
                </c:pt>
                <c:pt idx="2653">
                  <c:v>-0.28457500000000002</c:v>
                </c:pt>
                <c:pt idx="2654">
                  <c:v>-0.28407300000000002</c:v>
                </c:pt>
                <c:pt idx="2655">
                  <c:v>-0.28356100000000001</c:v>
                </c:pt>
                <c:pt idx="2656">
                  <c:v>-0.28304400000000002</c:v>
                </c:pt>
                <c:pt idx="2657">
                  <c:v>-0.28252699999999997</c:v>
                </c:pt>
                <c:pt idx="2658">
                  <c:v>-0.28201799999999999</c:v>
                </c:pt>
                <c:pt idx="2659">
                  <c:v>-0.281501</c:v>
                </c:pt>
                <c:pt idx="2660">
                  <c:v>-0.28097100000000003</c:v>
                </c:pt>
                <c:pt idx="2661">
                  <c:v>-0.28042699999999998</c:v>
                </c:pt>
                <c:pt idx="2662">
                  <c:v>-0.27987899999999999</c:v>
                </c:pt>
                <c:pt idx="2663">
                  <c:v>-0.27933000000000002</c:v>
                </c:pt>
                <c:pt idx="2664">
                  <c:v>-0.27877099999999999</c:v>
                </c:pt>
                <c:pt idx="2665">
                  <c:v>-0.27820099999999998</c:v>
                </c:pt>
                <c:pt idx="2666">
                  <c:v>-0.27762500000000001</c:v>
                </c:pt>
                <c:pt idx="2667">
                  <c:v>-0.27705600000000002</c:v>
                </c:pt>
                <c:pt idx="2668">
                  <c:v>-0.27649000000000001</c:v>
                </c:pt>
                <c:pt idx="2669">
                  <c:v>-0.27591199999999999</c:v>
                </c:pt>
                <c:pt idx="2670">
                  <c:v>-0.27531699999999998</c:v>
                </c:pt>
                <c:pt idx="2671">
                  <c:v>-0.27471000000000001</c:v>
                </c:pt>
                <c:pt idx="2672">
                  <c:v>-0.27410699999999999</c:v>
                </c:pt>
                <c:pt idx="2673">
                  <c:v>-0.27350000000000002</c:v>
                </c:pt>
                <c:pt idx="2674">
                  <c:v>-0.27288200000000001</c:v>
                </c:pt>
                <c:pt idx="2675">
                  <c:v>-0.27225300000000002</c:v>
                </c:pt>
                <c:pt idx="2676">
                  <c:v>-0.271619</c:v>
                </c:pt>
                <c:pt idx="2677">
                  <c:v>-0.27099200000000001</c:v>
                </c:pt>
                <c:pt idx="2678">
                  <c:v>-0.27036399999999999</c:v>
                </c:pt>
                <c:pt idx="2679">
                  <c:v>-0.26972699999999999</c:v>
                </c:pt>
                <c:pt idx="2680">
                  <c:v>-0.26908100000000001</c:v>
                </c:pt>
                <c:pt idx="2681">
                  <c:v>-0.26841799999999999</c:v>
                </c:pt>
                <c:pt idx="2682">
                  <c:v>-0.26774900000000001</c:v>
                </c:pt>
                <c:pt idx="2683">
                  <c:v>-0.267096</c:v>
                </c:pt>
                <c:pt idx="2684">
                  <c:v>-0.26647500000000002</c:v>
                </c:pt>
                <c:pt idx="2685">
                  <c:v>-0.26580999999999999</c:v>
                </c:pt>
                <c:pt idx="2686">
                  <c:v>-0.26496500000000001</c:v>
                </c:pt>
                <c:pt idx="2687">
                  <c:v>-0.26397900000000002</c:v>
                </c:pt>
                <c:pt idx="2688">
                  <c:v>-0.263096</c:v>
                </c:pt>
                <c:pt idx="2689">
                  <c:v>-0.26250699999999999</c:v>
                </c:pt>
                <c:pt idx="2690">
                  <c:v>-0.26208900000000002</c:v>
                </c:pt>
                <c:pt idx="2691">
                  <c:v>-0.26164300000000001</c:v>
                </c:pt>
                <c:pt idx="2692">
                  <c:v>-0.26113599999999998</c:v>
                </c:pt>
                <c:pt idx="2693">
                  <c:v>-0.26060100000000003</c:v>
                </c:pt>
                <c:pt idx="2694">
                  <c:v>-0.26008300000000001</c:v>
                </c:pt>
                <c:pt idx="2695">
                  <c:v>-0.25957000000000002</c:v>
                </c:pt>
                <c:pt idx="2696">
                  <c:v>-0.25905</c:v>
                </c:pt>
                <c:pt idx="2697">
                  <c:v>-0.25852999999999998</c:v>
                </c:pt>
                <c:pt idx="2698">
                  <c:v>-0.25800099999999998</c:v>
                </c:pt>
                <c:pt idx="2699">
                  <c:v>-0.25747399999999998</c:v>
                </c:pt>
                <c:pt idx="2700">
                  <c:v>-0.25693700000000003</c:v>
                </c:pt>
                <c:pt idx="2701">
                  <c:v>-0.25639200000000001</c:v>
                </c:pt>
                <c:pt idx="2702">
                  <c:v>-0.25584000000000001</c:v>
                </c:pt>
                <c:pt idx="2703">
                  <c:v>-0.25528400000000001</c:v>
                </c:pt>
                <c:pt idx="2704">
                  <c:v>-0.25472299999999998</c:v>
                </c:pt>
                <c:pt idx="2705">
                  <c:v>-0.25415900000000002</c:v>
                </c:pt>
                <c:pt idx="2706">
                  <c:v>-0.25358999999999998</c:v>
                </c:pt>
                <c:pt idx="2707">
                  <c:v>-0.25301800000000002</c:v>
                </c:pt>
                <c:pt idx="2708">
                  <c:v>-0.25244899999999998</c:v>
                </c:pt>
                <c:pt idx="2709">
                  <c:v>-0.25187500000000002</c:v>
                </c:pt>
                <c:pt idx="2710">
                  <c:v>-0.25129099999999999</c:v>
                </c:pt>
                <c:pt idx="2711">
                  <c:v>-0.25069399999999997</c:v>
                </c:pt>
                <c:pt idx="2712">
                  <c:v>-0.25009500000000001</c:v>
                </c:pt>
                <c:pt idx="2713">
                  <c:v>-0.249502</c:v>
                </c:pt>
                <c:pt idx="2714">
                  <c:v>-0.24890799999999999</c:v>
                </c:pt>
                <c:pt idx="2715">
                  <c:v>-0.248306</c:v>
                </c:pt>
                <c:pt idx="2716">
                  <c:v>-0.247696</c:v>
                </c:pt>
                <c:pt idx="2717">
                  <c:v>-0.247087</c:v>
                </c:pt>
                <c:pt idx="2718">
                  <c:v>-0.24648300000000001</c:v>
                </c:pt>
                <c:pt idx="2719">
                  <c:v>-0.24587300000000001</c:v>
                </c:pt>
                <c:pt idx="2720">
                  <c:v>-0.24524599999999999</c:v>
                </c:pt>
                <c:pt idx="2721">
                  <c:v>-0.24460899999999999</c:v>
                </c:pt>
                <c:pt idx="2722">
                  <c:v>-0.243974</c:v>
                </c:pt>
                <c:pt idx="2723">
                  <c:v>-0.24334500000000001</c:v>
                </c:pt>
                <c:pt idx="2724">
                  <c:v>-0.24271000000000001</c:v>
                </c:pt>
                <c:pt idx="2725">
                  <c:v>-0.242062</c:v>
                </c:pt>
                <c:pt idx="2726">
                  <c:v>-0.24141000000000001</c:v>
                </c:pt>
                <c:pt idx="2727">
                  <c:v>-0.24076500000000001</c:v>
                </c:pt>
                <c:pt idx="2728">
                  <c:v>-0.240123</c:v>
                </c:pt>
                <c:pt idx="2729">
                  <c:v>-0.23946600000000001</c:v>
                </c:pt>
                <c:pt idx="2730">
                  <c:v>-0.238792</c:v>
                </c:pt>
                <c:pt idx="2731">
                  <c:v>-0.23811099999999999</c:v>
                </c:pt>
                <c:pt idx="2732">
                  <c:v>-0.23744199999999999</c:v>
                </c:pt>
                <c:pt idx="2733">
                  <c:v>-0.23677699999999999</c:v>
                </c:pt>
                <c:pt idx="2734">
                  <c:v>-0.23610100000000001</c:v>
                </c:pt>
                <c:pt idx="2735">
                  <c:v>-0.23541400000000001</c:v>
                </c:pt>
                <c:pt idx="2736">
                  <c:v>-0.23472299999999999</c:v>
                </c:pt>
                <c:pt idx="2737">
                  <c:v>-0.234038</c:v>
                </c:pt>
                <c:pt idx="2738">
                  <c:v>-0.233351</c:v>
                </c:pt>
                <c:pt idx="2739">
                  <c:v>-0.23264799999999999</c:v>
                </c:pt>
                <c:pt idx="2740">
                  <c:v>-0.231935</c:v>
                </c:pt>
                <c:pt idx="2741">
                  <c:v>-0.23122500000000001</c:v>
                </c:pt>
                <c:pt idx="2742">
                  <c:v>-0.23052500000000001</c:v>
                </c:pt>
                <c:pt idx="2743">
                  <c:v>-0.229824</c:v>
                </c:pt>
                <c:pt idx="2744">
                  <c:v>-0.22910700000000001</c:v>
                </c:pt>
                <c:pt idx="2745">
                  <c:v>-0.228379</c:v>
                </c:pt>
                <c:pt idx="2746">
                  <c:v>-0.22765299999999999</c:v>
                </c:pt>
                <c:pt idx="2747">
                  <c:v>-0.22692999999999999</c:v>
                </c:pt>
                <c:pt idx="2748">
                  <c:v>-0.22620199999999999</c:v>
                </c:pt>
                <c:pt idx="2749">
                  <c:v>-0.22546099999999999</c:v>
                </c:pt>
                <c:pt idx="2750">
                  <c:v>-0.224717</c:v>
                </c:pt>
                <c:pt idx="2751">
                  <c:v>-0.22397800000000001</c:v>
                </c:pt>
                <c:pt idx="2752">
                  <c:v>-0.223242</c:v>
                </c:pt>
                <c:pt idx="2753">
                  <c:v>-0.222501</c:v>
                </c:pt>
                <c:pt idx="2754">
                  <c:v>-0.221747</c:v>
                </c:pt>
                <c:pt idx="2755">
                  <c:v>-0.22098999999999999</c:v>
                </c:pt>
                <c:pt idx="2756">
                  <c:v>-0.22023799999999999</c:v>
                </c:pt>
                <c:pt idx="2757">
                  <c:v>-0.21948000000000001</c:v>
                </c:pt>
                <c:pt idx="2758">
                  <c:v>-0.218698</c:v>
                </c:pt>
                <c:pt idx="2759">
                  <c:v>-0.21790499999999999</c:v>
                </c:pt>
                <c:pt idx="2760">
                  <c:v>-0.21715799999999999</c:v>
                </c:pt>
                <c:pt idx="2761">
                  <c:v>-0.216477</c:v>
                </c:pt>
                <c:pt idx="2762">
                  <c:v>-0.21570700000000001</c:v>
                </c:pt>
                <c:pt idx="2763">
                  <c:v>-0.21465100000000001</c:v>
                </c:pt>
                <c:pt idx="2764">
                  <c:v>-0.21344199999999999</c:v>
                </c:pt>
                <c:pt idx="2765">
                  <c:v>-0.21245700000000001</c:v>
                </c:pt>
                <c:pt idx="2766">
                  <c:v>-0.21188799999999999</c:v>
                </c:pt>
                <c:pt idx="2767">
                  <c:v>-0.21151500000000001</c:v>
                </c:pt>
                <c:pt idx="2768">
                  <c:v>-0.211067</c:v>
                </c:pt>
                <c:pt idx="2769">
                  <c:v>-0.21054999999999999</c:v>
                </c:pt>
                <c:pt idx="2770">
                  <c:v>-0.21002399999999999</c:v>
                </c:pt>
                <c:pt idx="2771">
                  <c:v>-0.20952999999999999</c:v>
                </c:pt>
                <c:pt idx="2772">
                  <c:v>-0.20905099999999999</c:v>
                </c:pt>
                <c:pt idx="2773">
                  <c:v>-0.20855199999999999</c:v>
                </c:pt>
                <c:pt idx="2774">
                  <c:v>-0.20805199999999999</c:v>
                </c:pt>
                <c:pt idx="2775">
                  <c:v>-0.207539</c:v>
                </c:pt>
                <c:pt idx="2776">
                  <c:v>-0.20702400000000001</c:v>
                </c:pt>
                <c:pt idx="2777">
                  <c:v>-0.206506</c:v>
                </c:pt>
                <c:pt idx="2778">
                  <c:v>-0.205981</c:v>
                </c:pt>
                <c:pt idx="2779">
                  <c:v>-0.20547000000000001</c:v>
                </c:pt>
                <c:pt idx="2780">
                  <c:v>-0.20496700000000001</c:v>
                </c:pt>
                <c:pt idx="2781">
                  <c:v>-0.20447899999999999</c:v>
                </c:pt>
                <c:pt idx="2782">
                  <c:v>-0.203989</c:v>
                </c:pt>
                <c:pt idx="2783">
                  <c:v>-0.20349400000000001</c:v>
                </c:pt>
                <c:pt idx="2784">
                  <c:v>-0.20299500000000001</c:v>
                </c:pt>
                <c:pt idx="2785">
                  <c:v>-0.202487</c:v>
                </c:pt>
                <c:pt idx="2786">
                  <c:v>-0.20197100000000001</c:v>
                </c:pt>
                <c:pt idx="2787">
                  <c:v>-0.201435</c:v>
                </c:pt>
                <c:pt idx="2788">
                  <c:v>-0.200909</c:v>
                </c:pt>
                <c:pt idx="2789">
                  <c:v>-0.200435</c:v>
                </c:pt>
                <c:pt idx="2790">
                  <c:v>-0.20000100000000001</c:v>
                </c:pt>
                <c:pt idx="2791">
                  <c:v>-0.199435</c:v>
                </c:pt>
                <c:pt idx="2792">
                  <c:v>-0.19858200000000001</c:v>
                </c:pt>
                <c:pt idx="2793">
                  <c:v>-0.19764999999999999</c:v>
                </c:pt>
                <c:pt idx="2794">
                  <c:v>-0.19700799999999999</c:v>
                </c:pt>
                <c:pt idx="2795">
                  <c:v>-0.19675400000000001</c:v>
                </c:pt>
                <c:pt idx="2796">
                  <c:v>-0.19663</c:v>
                </c:pt>
                <c:pt idx="2797">
                  <c:v>-0.19642000000000001</c:v>
                </c:pt>
                <c:pt idx="2798">
                  <c:v>-0.19614999999999999</c:v>
                </c:pt>
                <c:pt idx="2799">
                  <c:v>-0.19589100000000001</c:v>
                </c:pt>
                <c:pt idx="2800">
                  <c:v>-0.195659</c:v>
                </c:pt>
                <c:pt idx="2801">
                  <c:v>-0.195437</c:v>
                </c:pt>
                <c:pt idx="2802">
                  <c:v>-0.19520699999999999</c:v>
                </c:pt>
                <c:pt idx="2803">
                  <c:v>-0.194966</c:v>
                </c:pt>
                <c:pt idx="2804">
                  <c:v>-0.194715</c:v>
                </c:pt>
                <c:pt idx="2805">
                  <c:v>-0.19445200000000001</c:v>
                </c:pt>
                <c:pt idx="2806">
                  <c:v>-0.194187</c:v>
                </c:pt>
                <c:pt idx="2807">
                  <c:v>-0.19392200000000001</c:v>
                </c:pt>
                <c:pt idx="2808">
                  <c:v>-0.19366</c:v>
                </c:pt>
                <c:pt idx="2809">
                  <c:v>-0.193407</c:v>
                </c:pt>
                <c:pt idx="2810">
                  <c:v>-0.19315499999999999</c:v>
                </c:pt>
                <c:pt idx="2811">
                  <c:v>-0.19290199999999999</c:v>
                </c:pt>
                <c:pt idx="2812">
                  <c:v>-0.19264300000000001</c:v>
                </c:pt>
                <c:pt idx="2813">
                  <c:v>-0.19237799999999999</c:v>
                </c:pt>
                <c:pt idx="2814">
                  <c:v>-0.192105</c:v>
                </c:pt>
                <c:pt idx="2815">
                  <c:v>-0.19182399999999999</c:v>
                </c:pt>
                <c:pt idx="2816">
                  <c:v>-0.19153700000000001</c:v>
                </c:pt>
                <c:pt idx="2817">
                  <c:v>-0.19125</c:v>
                </c:pt>
                <c:pt idx="2818">
                  <c:v>-0.190972</c:v>
                </c:pt>
                <c:pt idx="2819">
                  <c:v>-0.19070300000000001</c:v>
                </c:pt>
                <c:pt idx="2820">
                  <c:v>-0.19043599999999999</c:v>
                </c:pt>
                <c:pt idx="2821">
                  <c:v>-0.19015899999999999</c:v>
                </c:pt>
                <c:pt idx="2822">
                  <c:v>-0.18987899999999999</c:v>
                </c:pt>
                <c:pt idx="2823">
                  <c:v>-0.18959100000000001</c:v>
                </c:pt>
                <c:pt idx="2824">
                  <c:v>-0.189301</c:v>
                </c:pt>
                <c:pt idx="2825">
                  <c:v>-0.188999</c:v>
                </c:pt>
                <c:pt idx="2826">
                  <c:v>-0.188689</c:v>
                </c:pt>
                <c:pt idx="2827">
                  <c:v>-0.188384</c:v>
                </c:pt>
                <c:pt idx="2828">
                  <c:v>-0.18809200000000001</c:v>
                </c:pt>
                <c:pt idx="2829">
                  <c:v>-0.18781400000000001</c:v>
                </c:pt>
                <c:pt idx="2830">
                  <c:v>-0.187525</c:v>
                </c:pt>
                <c:pt idx="2831">
                  <c:v>-0.18722900000000001</c:v>
                </c:pt>
                <c:pt idx="2832">
                  <c:v>-0.18692400000000001</c:v>
                </c:pt>
                <c:pt idx="2833">
                  <c:v>-0.18662200000000001</c:v>
                </c:pt>
                <c:pt idx="2834">
                  <c:v>-0.18631400000000001</c:v>
                </c:pt>
                <c:pt idx="2835">
                  <c:v>-0.18598799999999999</c:v>
                </c:pt>
                <c:pt idx="2836">
                  <c:v>-0.18565999999999999</c:v>
                </c:pt>
                <c:pt idx="2837">
                  <c:v>-0.185338</c:v>
                </c:pt>
                <c:pt idx="2838">
                  <c:v>-0.18504300000000001</c:v>
                </c:pt>
                <c:pt idx="2839">
                  <c:v>-0.184748</c:v>
                </c:pt>
                <c:pt idx="2840">
                  <c:v>-0.18444099999999999</c:v>
                </c:pt>
                <c:pt idx="2841">
                  <c:v>-0.18412200000000001</c:v>
                </c:pt>
                <c:pt idx="2842">
                  <c:v>-0.183804</c:v>
                </c:pt>
                <c:pt idx="2843">
                  <c:v>-0.18348700000000001</c:v>
                </c:pt>
                <c:pt idx="2844">
                  <c:v>-0.18315600000000001</c:v>
                </c:pt>
                <c:pt idx="2845">
                  <c:v>-0.182808</c:v>
                </c:pt>
                <c:pt idx="2846">
                  <c:v>-0.18246100000000001</c:v>
                </c:pt>
                <c:pt idx="2847">
                  <c:v>-0.18215300000000001</c:v>
                </c:pt>
                <c:pt idx="2848">
                  <c:v>-0.18187300000000001</c:v>
                </c:pt>
                <c:pt idx="2849">
                  <c:v>-0.181592</c:v>
                </c:pt>
                <c:pt idx="2850">
                  <c:v>-0.18129200000000001</c:v>
                </c:pt>
                <c:pt idx="2851">
                  <c:v>-0.180978</c:v>
                </c:pt>
                <c:pt idx="2852">
                  <c:v>-0.180672</c:v>
                </c:pt>
                <c:pt idx="2853">
                  <c:v>-0.18035999999999999</c:v>
                </c:pt>
                <c:pt idx="2854">
                  <c:v>-0.180038</c:v>
                </c:pt>
                <c:pt idx="2855">
                  <c:v>-0.179701</c:v>
                </c:pt>
                <c:pt idx="2856">
                  <c:v>-0.179372</c:v>
                </c:pt>
                <c:pt idx="2857">
                  <c:v>-0.179066</c:v>
                </c:pt>
                <c:pt idx="2858">
                  <c:v>-0.17876900000000001</c:v>
                </c:pt>
                <c:pt idx="2859">
                  <c:v>-0.17846500000000001</c:v>
                </c:pt>
                <c:pt idx="2860">
                  <c:v>-0.178148</c:v>
                </c:pt>
                <c:pt idx="2861">
                  <c:v>-0.17782600000000001</c:v>
                </c:pt>
                <c:pt idx="2862">
                  <c:v>-0.17750199999999999</c:v>
                </c:pt>
                <c:pt idx="2863">
                  <c:v>-0.17716999999999999</c:v>
                </c:pt>
                <c:pt idx="2864">
                  <c:v>-0.17682400000000001</c:v>
                </c:pt>
                <c:pt idx="2865">
                  <c:v>-0.17647499999999999</c:v>
                </c:pt>
                <c:pt idx="2866">
                  <c:v>-0.17613899999999999</c:v>
                </c:pt>
                <c:pt idx="2867">
                  <c:v>-0.17582100000000001</c:v>
                </c:pt>
                <c:pt idx="2868">
                  <c:v>-0.175506</c:v>
                </c:pt>
                <c:pt idx="2869">
                  <c:v>-0.17518300000000001</c:v>
                </c:pt>
                <c:pt idx="2870">
                  <c:v>-0.17485300000000001</c:v>
                </c:pt>
                <c:pt idx="2871">
                  <c:v>-0.174516</c:v>
                </c:pt>
                <c:pt idx="2872">
                  <c:v>-0.174174</c:v>
                </c:pt>
                <c:pt idx="2873">
                  <c:v>-0.17382</c:v>
                </c:pt>
                <c:pt idx="2874">
                  <c:v>-0.173461</c:v>
                </c:pt>
                <c:pt idx="2875">
                  <c:v>-0.173101</c:v>
                </c:pt>
                <c:pt idx="2876">
                  <c:v>-0.17275499999999999</c:v>
                </c:pt>
                <c:pt idx="2877">
                  <c:v>-0.17242199999999999</c:v>
                </c:pt>
                <c:pt idx="2878">
                  <c:v>-0.172098</c:v>
                </c:pt>
                <c:pt idx="2879">
                  <c:v>-0.17177500000000001</c:v>
                </c:pt>
                <c:pt idx="2880">
                  <c:v>-0.17141200000000001</c:v>
                </c:pt>
                <c:pt idx="2881">
                  <c:v>-0.17094200000000001</c:v>
                </c:pt>
                <c:pt idx="2882">
                  <c:v>-0.170488</c:v>
                </c:pt>
                <c:pt idx="2883">
                  <c:v>-0.170155</c:v>
                </c:pt>
                <c:pt idx="2884">
                  <c:v>-0.16966700000000001</c:v>
                </c:pt>
                <c:pt idx="2885">
                  <c:v>-0.169292</c:v>
                </c:pt>
                <c:pt idx="2886">
                  <c:v>-0.16892099999999999</c:v>
                </c:pt>
                <c:pt idx="2887">
                  <c:v>-0.16844899999999999</c:v>
                </c:pt>
                <c:pt idx="2888">
                  <c:v>-0.16817399999999999</c:v>
                </c:pt>
                <c:pt idx="2889">
                  <c:v>-0.16767399999999999</c:v>
                </c:pt>
                <c:pt idx="2890">
                  <c:v>-0.16733899999999999</c:v>
                </c:pt>
                <c:pt idx="2891">
                  <c:v>-0.16692000000000001</c:v>
                </c:pt>
                <c:pt idx="2892">
                  <c:v>-0.166436</c:v>
                </c:pt>
                <c:pt idx="2893">
                  <c:v>-0.16611500000000001</c:v>
                </c:pt>
                <c:pt idx="2894">
                  <c:v>-0.16556699999999999</c:v>
                </c:pt>
                <c:pt idx="2895">
                  <c:v>-0.16525500000000001</c:v>
                </c:pt>
                <c:pt idx="2896">
                  <c:v>-0.16478899999999999</c:v>
                </c:pt>
                <c:pt idx="2897">
                  <c:v>-0.16437399999999999</c:v>
                </c:pt>
                <c:pt idx="2898">
                  <c:v>-0.163997</c:v>
                </c:pt>
                <c:pt idx="2899">
                  <c:v>-0.163526</c:v>
                </c:pt>
                <c:pt idx="2900">
                  <c:v>-0.16327</c:v>
                </c:pt>
                <c:pt idx="2901">
                  <c:v>-0.16280500000000001</c:v>
                </c:pt>
                <c:pt idx="2902">
                  <c:v>-0.16218399999999999</c:v>
                </c:pt>
                <c:pt idx="2903">
                  <c:v>-0.16131300000000001</c:v>
                </c:pt>
                <c:pt idx="2904">
                  <c:v>-0.160581</c:v>
                </c:pt>
                <c:pt idx="2905">
                  <c:v>-0.16032399999999999</c:v>
                </c:pt>
                <c:pt idx="2906">
                  <c:v>-0.160275</c:v>
                </c:pt>
                <c:pt idx="2907">
                  <c:v>-0.160243</c:v>
                </c:pt>
                <c:pt idx="2908">
                  <c:v>-0.16011500000000001</c:v>
                </c:pt>
                <c:pt idx="2909">
                  <c:v>-0.15995599999999999</c:v>
                </c:pt>
                <c:pt idx="2910">
                  <c:v>-0.15981600000000001</c:v>
                </c:pt>
                <c:pt idx="2911">
                  <c:v>-0.15969</c:v>
                </c:pt>
                <c:pt idx="2912">
                  <c:v>-0.159522</c:v>
                </c:pt>
                <c:pt idx="2913">
                  <c:v>-0.15939600000000001</c:v>
                </c:pt>
                <c:pt idx="2914">
                  <c:v>-0.159219</c:v>
                </c:pt>
                <c:pt idx="2915">
                  <c:v>-0.15909100000000001</c:v>
                </c:pt>
                <c:pt idx="2916">
                  <c:v>-0.15895500000000001</c:v>
                </c:pt>
                <c:pt idx="2917">
                  <c:v>-0.158806</c:v>
                </c:pt>
                <c:pt idx="2918">
                  <c:v>-0.15870600000000001</c:v>
                </c:pt>
                <c:pt idx="2919">
                  <c:v>-0.15853300000000001</c:v>
                </c:pt>
                <c:pt idx="2920">
                  <c:v>-0.15842000000000001</c:v>
                </c:pt>
                <c:pt idx="2921">
                  <c:v>-0.15824099999999999</c:v>
                </c:pt>
                <c:pt idx="2922">
                  <c:v>-0.158082</c:v>
                </c:pt>
                <c:pt idx="2923">
                  <c:v>-0.15792200000000001</c:v>
                </c:pt>
                <c:pt idx="2924">
                  <c:v>-0.157751</c:v>
                </c:pt>
                <c:pt idx="2925">
                  <c:v>-0.15761800000000001</c:v>
                </c:pt>
                <c:pt idx="2926">
                  <c:v>-0.15743499999999999</c:v>
                </c:pt>
                <c:pt idx="2927">
                  <c:v>-0.15728200000000001</c:v>
                </c:pt>
                <c:pt idx="2928">
                  <c:v>-0.15715199999999999</c:v>
                </c:pt>
                <c:pt idx="2929">
                  <c:v>-0.15709300000000001</c:v>
                </c:pt>
                <c:pt idx="2930">
                  <c:v>-0.15692600000000001</c:v>
                </c:pt>
                <c:pt idx="2931">
                  <c:v>-0.15647900000000001</c:v>
                </c:pt>
                <c:pt idx="2932">
                  <c:v>-0.155865</c:v>
                </c:pt>
                <c:pt idx="2933">
                  <c:v>-0.15549299999999999</c:v>
                </c:pt>
                <c:pt idx="2934">
                  <c:v>-0.15554200000000001</c:v>
                </c:pt>
                <c:pt idx="2935">
                  <c:v>-0.15579100000000001</c:v>
                </c:pt>
                <c:pt idx="2936">
                  <c:v>-0.15599199999999999</c:v>
                </c:pt>
                <c:pt idx="2937">
                  <c:v>-0.15609400000000001</c:v>
                </c:pt>
                <c:pt idx="2938">
                  <c:v>-0.156226</c:v>
                </c:pt>
                <c:pt idx="2939">
                  <c:v>-0.15634500000000001</c:v>
                </c:pt>
                <c:pt idx="2940">
                  <c:v>-0.156503</c:v>
                </c:pt>
                <c:pt idx="2941">
                  <c:v>-0.15662000000000001</c:v>
                </c:pt>
                <c:pt idx="2942">
                  <c:v>-0.156726</c:v>
                </c:pt>
                <c:pt idx="2943">
                  <c:v>-0.15684400000000001</c:v>
                </c:pt>
                <c:pt idx="2944">
                  <c:v>-0.15694</c:v>
                </c:pt>
                <c:pt idx="2945">
                  <c:v>-0.157115</c:v>
                </c:pt>
                <c:pt idx="2946">
                  <c:v>-0.157279</c:v>
                </c:pt>
                <c:pt idx="2947">
                  <c:v>-0.157389</c:v>
                </c:pt>
                <c:pt idx="2948">
                  <c:v>-0.157054</c:v>
                </c:pt>
                <c:pt idx="2949">
                  <c:v>-0.156808</c:v>
                </c:pt>
                <c:pt idx="2950">
                  <c:v>-0.15709300000000001</c:v>
                </c:pt>
                <c:pt idx="2951">
                  <c:v>-0.156718</c:v>
                </c:pt>
                <c:pt idx="2952">
                  <c:v>-0.15679699999999999</c:v>
                </c:pt>
                <c:pt idx="2953">
                  <c:v>-0.15685299999999999</c:v>
                </c:pt>
                <c:pt idx="2954">
                  <c:v>-0.156472</c:v>
                </c:pt>
                <c:pt idx="2955">
                  <c:v>-0.156893</c:v>
                </c:pt>
                <c:pt idx="2956">
                  <c:v>-0.15640799999999999</c:v>
                </c:pt>
                <c:pt idx="2957">
                  <c:v>-0.15661800000000001</c:v>
                </c:pt>
                <c:pt idx="2958">
                  <c:v>-0.15659699999999999</c:v>
                </c:pt>
                <c:pt idx="2959">
                  <c:v>-0.15626200000000001</c:v>
                </c:pt>
                <c:pt idx="2960">
                  <c:v>-0.15668099999999999</c:v>
                </c:pt>
                <c:pt idx="2961">
                  <c:v>-0.15609799999999999</c:v>
                </c:pt>
                <c:pt idx="2962">
                  <c:v>-0.15643499999999999</c:v>
                </c:pt>
                <c:pt idx="2963">
                  <c:v>-0.15620300000000001</c:v>
                </c:pt>
                <c:pt idx="2964">
                  <c:v>-0.15606400000000001</c:v>
                </c:pt>
                <c:pt idx="2965">
                  <c:v>-0.15629100000000001</c:v>
                </c:pt>
                <c:pt idx="2966">
                  <c:v>-0.15584100000000001</c:v>
                </c:pt>
                <c:pt idx="2967">
                  <c:v>-0.15614400000000001</c:v>
                </c:pt>
                <c:pt idx="2968">
                  <c:v>-0.15586700000000001</c:v>
                </c:pt>
                <c:pt idx="2969">
                  <c:v>-0.15586</c:v>
                </c:pt>
                <c:pt idx="2970">
                  <c:v>-0.15589500000000001</c:v>
                </c:pt>
                <c:pt idx="2971">
                  <c:v>-0.15563099999999999</c:v>
                </c:pt>
                <c:pt idx="2972">
                  <c:v>-0.15574199999999999</c:v>
                </c:pt>
                <c:pt idx="2973">
                  <c:v>-0.15556600000000001</c:v>
                </c:pt>
                <c:pt idx="2974">
                  <c:v>-0.15548799999999999</c:v>
                </c:pt>
                <c:pt idx="2975">
                  <c:v>-0.15550900000000001</c:v>
                </c:pt>
                <c:pt idx="2976">
                  <c:v>-0.155307</c:v>
                </c:pt>
                <c:pt idx="2977">
                  <c:v>-0.155334</c:v>
                </c:pt>
                <c:pt idx="2978">
                  <c:v>-0.15526499999999999</c:v>
                </c:pt>
                <c:pt idx="2979">
                  <c:v>-0.15509400000000001</c:v>
                </c:pt>
                <c:pt idx="2980">
                  <c:v>-0.155195</c:v>
                </c:pt>
                <c:pt idx="2981">
                  <c:v>-0.154918</c:v>
                </c:pt>
                <c:pt idx="2982">
                  <c:v>-0.154973</c:v>
                </c:pt>
                <c:pt idx="2983">
                  <c:v>-0.15484700000000001</c:v>
                </c:pt>
                <c:pt idx="2984">
                  <c:v>-0.15467500000000001</c:v>
                </c:pt>
                <c:pt idx="2985">
                  <c:v>-0.15476400000000001</c:v>
                </c:pt>
                <c:pt idx="2986">
                  <c:v>-0.15446699999999999</c:v>
                </c:pt>
                <c:pt idx="2987">
                  <c:v>-0.15457199999999999</c:v>
                </c:pt>
                <c:pt idx="2988">
                  <c:v>-0.154389</c:v>
                </c:pt>
                <c:pt idx="2989">
                  <c:v>-0.154305</c:v>
                </c:pt>
                <c:pt idx="2990">
                  <c:v>-0.154307</c:v>
                </c:pt>
                <c:pt idx="2991">
                  <c:v>-0.15407499999999999</c:v>
                </c:pt>
                <c:pt idx="2992">
                  <c:v>-0.15410499999999999</c:v>
                </c:pt>
                <c:pt idx="2993">
                  <c:v>-0.15392500000000001</c:v>
                </c:pt>
                <c:pt idx="2994">
                  <c:v>-0.153833</c:v>
                </c:pt>
                <c:pt idx="2995">
                  <c:v>-0.15378500000000001</c:v>
                </c:pt>
                <c:pt idx="2996">
                  <c:v>-0.153616</c:v>
                </c:pt>
                <c:pt idx="2997">
                  <c:v>-0.153581</c:v>
                </c:pt>
                <c:pt idx="2998">
                  <c:v>-0.15348500000000001</c:v>
                </c:pt>
                <c:pt idx="2999">
                  <c:v>-0.153337</c:v>
                </c:pt>
                <c:pt idx="3000">
                  <c:v>-0.153335</c:v>
                </c:pt>
                <c:pt idx="3001">
                  <c:v>-0.15312200000000001</c:v>
                </c:pt>
                <c:pt idx="3002">
                  <c:v>-0.15307299999999999</c:v>
                </c:pt>
                <c:pt idx="3003">
                  <c:v>-0.15296299999999999</c:v>
                </c:pt>
                <c:pt idx="3004">
                  <c:v>-0.152777</c:v>
                </c:pt>
                <c:pt idx="3005">
                  <c:v>-0.15280299999999999</c:v>
                </c:pt>
                <c:pt idx="3006">
                  <c:v>-0.15254499999999999</c:v>
                </c:pt>
                <c:pt idx="3007">
                  <c:v>-0.15256</c:v>
                </c:pt>
                <c:pt idx="3008">
                  <c:v>-0.15240200000000001</c:v>
                </c:pt>
                <c:pt idx="3009">
                  <c:v>-0.15227499999999999</c:v>
                </c:pt>
                <c:pt idx="3010">
                  <c:v>-0.152254</c:v>
                </c:pt>
                <c:pt idx="3011">
                  <c:v>-0.15201000000000001</c:v>
                </c:pt>
                <c:pt idx="3012">
                  <c:v>-0.152001</c:v>
                </c:pt>
                <c:pt idx="3013">
                  <c:v>-0.15180399999999999</c:v>
                </c:pt>
                <c:pt idx="3014">
                  <c:v>-0.151701</c:v>
                </c:pt>
                <c:pt idx="3015">
                  <c:v>-0.151611</c:v>
                </c:pt>
                <c:pt idx="3016">
                  <c:v>-0.15143499999999999</c:v>
                </c:pt>
                <c:pt idx="3017">
                  <c:v>-0.151364</c:v>
                </c:pt>
                <c:pt idx="3018">
                  <c:v>-0.151223</c:v>
                </c:pt>
                <c:pt idx="3019">
                  <c:v>-0.151092</c:v>
                </c:pt>
                <c:pt idx="3020">
                  <c:v>-0.151031</c:v>
                </c:pt>
                <c:pt idx="3021">
                  <c:v>-0.15088799999999999</c:v>
                </c:pt>
                <c:pt idx="3022">
                  <c:v>-0.150807</c:v>
                </c:pt>
                <c:pt idx="3023">
                  <c:v>-0.150725</c:v>
                </c:pt>
                <c:pt idx="3024">
                  <c:v>-0.15054600000000001</c:v>
                </c:pt>
                <c:pt idx="3025">
                  <c:v>-0.150534</c:v>
                </c:pt>
                <c:pt idx="3026">
                  <c:v>-0.15032999999999999</c:v>
                </c:pt>
                <c:pt idx="3027">
                  <c:v>-0.150286</c:v>
                </c:pt>
                <c:pt idx="3028">
                  <c:v>-0.15018100000000001</c:v>
                </c:pt>
                <c:pt idx="3029">
                  <c:v>-0.15001900000000001</c:v>
                </c:pt>
                <c:pt idx="3030">
                  <c:v>-0.15001999999999999</c:v>
                </c:pt>
                <c:pt idx="3031">
                  <c:v>-0.149788</c:v>
                </c:pt>
                <c:pt idx="3032">
                  <c:v>-0.14976999999999999</c:v>
                </c:pt>
                <c:pt idx="3033">
                  <c:v>-0.149592</c:v>
                </c:pt>
                <c:pt idx="3034">
                  <c:v>-0.14946300000000001</c:v>
                </c:pt>
                <c:pt idx="3035">
                  <c:v>-0.149395</c:v>
                </c:pt>
                <c:pt idx="3036">
                  <c:v>-0.14919399999999999</c:v>
                </c:pt>
                <c:pt idx="3037">
                  <c:v>-0.14915200000000001</c:v>
                </c:pt>
                <c:pt idx="3038">
                  <c:v>-0.14898800000000001</c:v>
                </c:pt>
                <c:pt idx="3039">
                  <c:v>-0.14888899999999999</c:v>
                </c:pt>
                <c:pt idx="3040">
                  <c:v>-0.14880099999999999</c:v>
                </c:pt>
                <c:pt idx="3041">
                  <c:v>-0.148646</c:v>
                </c:pt>
                <c:pt idx="3042">
                  <c:v>-0.148537</c:v>
                </c:pt>
                <c:pt idx="3043">
                  <c:v>-0.148394</c:v>
                </c:pt>
                <c:pt idx="3044">
                  <c:v>-0.148228</c:v>
                </c:pt>
                <c:pt idx="3045">
                  <c:v>-0.148142</c:v>
                </c:pt>
                <c:pt idx="3046">
                  <c:v>-0.14796500000000001</c:v>
                </c:pt>
                <c:pt idx="3047">
                  <c:v>-0.14785999999999999</c:v>
                </c:pt>
                <c:pt idx="3048">
                  <c:v>-0.14774699999999999</c:v>
                </c:pt>
                <c:pt idx="3049">
                  <c:v>-0.14755799999999999</c:v>
                </c:pt>
                <c:pt idx="3050">
                  <c:v>-0.14752000000000001</c:v>
                </c:pt>
                <c:pt idx="3051">
                  <c:v>-0.147344</c:v>
                </c:pt>
                <c:pt idx="3052">
                  <c:v>-0.14729200000000001</c:v>
                </c:pt>
                <c:pt idx="3053">
                  <c:v>-0.146735</c:v>
                </c:pt>
                <c:pt idx="3054">
                  <c:v>-0.14615700000000001</c:v>
                </c:pt>
                <c:pt idx="3055">
                  <c:v>-0.14625299999999999</c:v>
                </c:pt>
                <c:pt idx="3056">
                  <c:v>-0.145564</c:v>
                </c:pt>
                <c:pt idx="3057">
                  <c:v>-0.145427</c:v>
                </c:pt>
                <c:pt idx="3058">
                  <c:v>-0.14524599999999999</c:v>
                </c:pt>
                <c:pt idx="3059">
                  <c:v>-0.14457700000000001</c:v>
                </c:pt>
                <c:pt idx="3060">
                  <c:v>-0.14479</c:v>
                </c:pt>
                <c:pt idx="3061">
                  <c:v>-0.144013</c:v>
                </c:pt>
                <c:pt idx="3062">
                  <c:v>-0.14390800000000001</c:v>
                </c:pt>
                <c:pt idx="3063">
                  <c:v>-0.14365800000000001</c:v>
                </c:pt>
                <c:pt idx="3064">
                  <c:v>-0.14296900000000001</c:v>
                </c:pt>
                <c:pt idx="3065">
                  <c:v>-0.14316300000000001</c:v>
                </c:pt>
                <c:pt idx="3066">
                  <c:v>-0.142341</c:v>
                </c:pt>
                <c:pt idx="3067">
                  <c:v>-0.14232</c:v>
                </c:pt>
                <c:pt idx="3068">
                  <c:v>-0.14199600000000001</c:v>
                </c:pt>
                <c:pt idx="3069">
                  <c:v>-0.14145199999999999</c:v>
                </c:pt>
                <c:pt idx="3070">
                  <c:v>-0.141536</c:v>
                </c:pt>
                <c:pt idx="3071">
                  <c:v>-0.14080400000000001</c:v>
                </c:pt>
                <c:pt idx="3072">
                  <c:v>-0.14070099999999999</c:v>
                </c:pt>
                <c:pt idx="3073">
                  <c:v>-0.140347</c:v>
                </c:pt>
                <c:pt idx="3074">
                  <c:v>-0.13981199999999999</c:v>
                </c:pt>
                <c:pt idx="3075">
                  <c:v>-0.13977800000000001</c:v>
                </c:pt>
                <c:pt idx="3076">
                  <c:v>-0.139153</c:v>
                </c:pt>
                <c:pt idx="3077">
                  <c:v>-0.138956</c:v>
                </c:pt>
                <c:pt idx="3078">
                  <c:v>-0.13871600000000001</c:v>
                </c:pt>
                <c:pt idx="3079">
                  <c:v>-0.138154</c:v>
                </c:pt>
                <c:pt idx="3080">
                  <c:v>-0.13814699999999999</c:v>
                </c:pt>
                <c:pt idx="3081">
                  <c:v>-0.13752500000000001</c:v>
                </c:pt>
                <c:pt idx="3082">
                  <c:v>-0.13728499999999999</c:v>
                </c:pt>
                <c:pt idx="3083">
                  <c:v>-0.13702600000000001</c:v>
                </c:pt>
                <c:pt idx="3084">
                  <c:v>-0.136404</c:v>
                </c:pt>
                <c:pt idx="3085">
                  <c:v>-0.13638700000000001</c:v>
                </c:pt>
                <c:pt idx="3086">
                  <c:v>-0.13573399999999999</c:v>
                </c:pt>
                <c:pt idx="3087">
                  <c:v>-0.135551</c:v>
                </c:pt>
                <c:pt idx="3088">
                  <c:v>-0.13526299999999999</c:v>
                </c:pt>
                <c:pt idx="3089">
                  <c:v>-0.134742</c:v>
                </c:pt>
                <c:pt idx="3090">
                  <c:v>-0.134663</c:v>
                </c:pt>
                <c:pt idx="3091">
                  <c:v>-0.13406799999999999</c:v>
                </c:pt>
                <c:pt idx="3092">
                  <c:v>-0.133828</c:v>
                </c:pt>
                <c:pt idx="3093">
                  <c:v>-0.13347400000000001</c:v>
                </c:pt>
                <c:pt idx="3094">
                  <c:v>-0.13297200000000001</c:v>
                </c:pt>
                <c:pt idx="3095">
                  <c:v>-0.132766</c:v>
                </c:pt>
                <c:pt idx="3096">
                  <c:v>-0.13228200000000001</c:v>
                </c:pt>
                <c:pt idx="3097">
                  <c:v>-0.13195799999999999</c:v>
                </c:pt>
                <c:pt idx="3098">
                  <c:v>-0.131713</c:v>
                </c:pt>
                <c:pt idx="3099">
                  <c:v>-0.131212</c:v>
                </c:pt>
                <c:pt idx="3100">
                  <c:v>-0.13100999999999999</c:v>
                </c:pt>
                <c:pt idx="3101">
                  <c:v>-0.13056899999999999</c:v>
                </c:pt>
                <c:pt idx="3102">
                  <c:v>-0.130136</c:v>
                </c:pt>
                <c:pt idx="3103">
                  <c:v>-0.129909</c:v>
                </c:pt>
                <c:pt idx="3104">
                  <c:v>-0.129297</c:v>
                </c:pt>
                <c:pt idx="3105">
                  <c:v>-0.129111</c:v>
                </c:pt>
                <c:pt idx="3106">
                  <c:v>-0.12864100000000001</c:v>
                </c:pt>
                <c:pt idx="3107">
                  <c:v>-0.128252</c:v>
                </c:pt>
                <c:pt idx="3108">
                  <c:v>-0.12806000000000001</c:v>
                </c:pt>
                <c:pt idx="3109">
                  <c:v>-0.12748300000000001</c:v>
                </c:pt>
                <c:pt idx="3110">
                  <c:v>-0.12732199999999999</c:v>
                </c:pt>
                <c:pt idx="3111">
                  <c:v>-0.12681899999999999</c:v>
                </c:pt>
                <c:pt idx="3112">
                  <c:v>-0.126416</c:v>
                </c:pt>
                <c:pt idx="3113">
                  <c:v>-0.12612300000000001</c:v>
                </c:pt>
                <c:pt idx="3114">
                  <c:v>-0.125553</c:v>
                </c:pt>
                <c:pt idx="3115">
                  <c:v>-0.12531200000000001</c:v>
                </c:pt>
                <c:pt idx="3116">
                  <c:v>-0.124862</c:v>
                </c:pt>
                <c:pt idx="3117">
                  <c:v>-0.124474</c:v>
                </c:pt>
                <c:pt idx="3118">
                  <c:v>-0.124223</c:v>
                </c:pt>
                <c:pt idx="3119">
                  <c:v>-0.12372</c:v>
                </c:pt>
                <c:pt idx="3120">
                  <c:v>-0.123446</c:v>
                </c:pt>
                <c:pt idx="3121">
                  <c:v>-0.12302200000000001</c:v>
                </c:pt>
                <c:pt idx="3122">
                  <c:v>-0.12253</c:v>
                </c:pt>
                <c:pt idx="3123">
                  <c:v>-0.122254</c:v>
                </c:pt>
                <c:pt idx="3124">
                  <c:v>-0.121682</c:v>
                </c:pt>
                <c:pt idx="3125">
                  <c:v>-0.121401</c:v>
                </c:pt>
                <c:pt idx="3126">
                  <c:v>-0.121022</c:v>
                </c:pt>
                <c:pt idx="3127">
                  <c:v>-0.120592</c:v>
                </c:pt>
                <c:pt idx="3128">
                  <c:v>-0.120403</c:v>
                </c:pt>
                <c:pt idx="3129">
                  <c:v>-0.119881</c:v>
                </c:pt>
                <c:pt idx="3130">
                  <c:v>-0.119634</c:v>
                </c:pt>
                <c:pt idx="3131">
                  <c:v>-0.11920500000000001</c:v>
                </c:pt>
                <c:pt idx="3132">
                  <c:v>-0.118746</c:v>
                </c:pt>
                <c:pt idx="3133" formatCode="0.00E+00">
                  <c:v>-0.118468</c:v>
                </c:pt>
                <c:pt idx="3134" formatCode="0.00E+00">
                  <c:v>-0.117935</c:v>
                </c:pt>
                <c:pt idx="3135" formatCode="0.00E+00">
                  <c:v>-0.11765100000000001</c:v>
                </c:pt>
                <c:pt idx="3136" formatCode="0.00E+00">
                  <c:v>-0.11725099999999999</c:v>
                </c:pt>
                <c:pt idx="3137" formatCode="0.00E+00">
                  <c:v>-0.116841</c:v>
                </c:pt>
                <c:pt idx="3138" formatCode="0.00E+00">
                  <c:v>-0.116574</c:v>
                </c:pt>
                <c:pt idx="3139" formatCode="0.00E+00">
                  <c:v>-0.11611</c:v>
                </c:pt>
                <c:pt idx="3140" formatCode="0.00E+00">
                  <c:v>-0.11577999999999999</c:v>
                </c:pt>
                <c:pt idx="3141" formatCode="0.00E+00">
                  <c:v>-0.115386</c:v>
                </c:pt>
                <c:pt idx="3142" formatCode="0.00E+00">
                  <c:v>-0.114909</c:v>
                </c:pt>
                <c:pt idx="3143" formatCode="0.00E+00">
                  <c:v>-0.114595</c:v>
                </c:pt>
                <c:pt idx="3144" formatCode="0.00E+00">
                  <c:v>-0.114104</c:v>
                </c:pt>
                <c:pt idx="3145" formatCode="0.00E+00">
                  <c:v>-0.113744</c:v>
                </c:pt>
                <c:pt idx="3146" formatCode="0.00E+00">
                  <c:v>-0.113389</c:v>
                </c:pt>
                <c:pt idx="3147" formatCode="0.00E+00">
                  <c:v>-0.112927</c:v>
                </c:pt>
                <c:pt idx="3148" formatCode="0.00E+00">
                  <c:v>-0.112662</c:v>
                </c:pt>
                <c:pt idx="3149" formatCode="0.00E+00">
                  <c:v>-0.112189</c:v>
                </c:pt>
                <c:pt idx="3150" formatCode="0.00E+00">
                  <c:v>-0.111827</c:v>
                </c:pt>
                <c:pt idx="3151" formatCode="0.00E+00">
                  <c:v>-0.111438</c:v>
                </c:pt>
                <c:pt idx="3152" formatCode="0.00E+00">
                  <c:v>-0.11093600000000001</c:v>
                </c:pt>
                <c:pt idx="3153" formatCode="0.00E+00">
                  <c:v>-0.110607</c:v>
                </c:pt>
                <c:pt idx="3154" formatCode="0.00E+00">
                  <c:v>-0.110108</c:v>
                </c:pt>
                <c:pt idx="3155" formatCode="0.00E+00">
                  <c:v>-0.109734</c:v>
                </c:pt>
                <c:pt idx="3156" formatCode="0.00E+00">
                  <c:v>-0.109357</c:v>
                </c:pt>
                <c:pt idx="3157" formatCode="0.00E+00">
                  <c:v>-0.108901</c:v>
                </c:pt>
                <c:pt idx="3158" formatCode="0.00E+00">
                  <c:v>-0.108587</c:v>
                </c:pt>
                <c:pt idx="3159" formatCode="0.00E+00">
                  <c:v>-0.10813200000000001</c:v>
                </c:pt>
                <c:pt idx="3160" formatCode="0.00E+00">
                  <c:v>-0.107737</c:v>
                </c:pt>
                <c:pt idx="3161" formatCode="0.00E+00">
                  <c:v>-0.107345</c:v>
                </c:pt>
                <c:pt idx="3162" formatCode="0.00E+00">
                  <c:v>-0.10684</c:v>
                </c:pt>
                <c:pt idx="3163" formatCode="0.00E+00">
                  <c:v>-0.10646700000000001</c:v>
                </c:pt>
                <c:pt idx="3164" formatCode="0.00E+00">
                  <c:v>-0.105992</c:v>
                </c:pt>
                <c:pt idx="3165" formatCode="0.00E+00">
                  <c:v>-0.105575</c:v>
                </c:pt>
                <c:pt idx="3166" formatCode="0.00E+00">
                  <c:v>-0.10520500000000001</c:v>
                </c:pt>
                <c:pt idx="3167" formatCode="0.00E+00">
                  <c:v>-0.104731</c:v>
                </c:pt>
                <c:pt idx="3168" formatCode="0.00E+00">
                  <c:v>-0.104394</c:v>
                </c:pt>
                <c:pt idx="3169" formatCode="0.00E+00">
                  <c:v>-0.10394100000000001</c:v>
                </c:pt>
                <c:pt idx="3170" formatCode="0.00E+00">
                  <c:v>-0.103524</c:v>
                </c:pt>
                <c:pt idx="3171" formatCode="0.00E+00">
                  <c:v>-0.103118</c:v>
                </c:pt>
                <c:pt idx="3172" formatCode="0.00E+00">
                  <c:v>-0.102604</c:v>
                </c:pt>
                <c:pt idx="3173">
                  <c:v>-0.10220899999999999</c:v>
                </c:pt>
                <c:pt idx="3174">
                  <c:v>-0.101731</c:v>
                </c:pt>
                <c:pt idx="3175">
                  <c:v>-0.10130400000000001</c:v>
                </c:pt>
                <c:pt idx="3176">
                  <c:v>-0.100906</c:v>
                </c:pt>
                <c:pt idx="3177">
                  <c:v>-0.10044400000000001</c:v>
                </c:pt>
                <c:pt idx="3178">
                  <c:v>-0.100067</c:v>
                </c:pt>
                <c:pt idx="3179">
                  <c:v>-9.9627199999999999E-2</c:v>
                </c:pt>
                <c:pt idx="3180">
                  <c:v>-9.9184700000000001E-2</c:v>
                </c:pt>
                <c:pt idx="3181">
                  <c:v>-9.8753099999999996E-2</c:v>
                </c:pt>
                <c:pt idx="3182">
                  <c:v>-9.8245299999999994E-2</c:v>
                </c:pt>
                <c:pt idx="3183">
                  <c:v>-9.78131E-2</c:v>
                </c:pt>
                <c:pt idx="3184">
                  <c:v>-9.7355300000000006E-2</c:v>
                </c:pt>
                <c:pt idx="3185">
                  <c:v>-9.6898200000000004E-2</c:v>
                </c:pt>
                <c:pt idx="3186">
                  <c:v>-9.6490900000000004E-2</c:v>
                </c:pt>
                <c:pt idx="3187">
                  <c:v>-9.6018999999999993E-2</c:v>
                </c:pt>
                <c:pt idx="3188">
                  <c:v>-9.5616900000000005E-2</c:v>
                </c:pt>
                <c:pt idx="3189">
                  <c:v>-9.5174400000000006E-2</c:v>
                </c:pt>
                <c:pt idx="3190">
                  <c:v>-9.4709100000000004E-2</c:v>
                </c:pt>
                <c:pt idx="3191">
                  <c:v>-9.42577E-2</c:v>
                </c:pt>
                <c:pt idx="3192">
                  <c:v>-9.3751600000000004E-2</c:v>
                </c:pt>
                <c:pt idx="3193">
                  <c:v>-9.3301800000000004E-2</c:v>
                </c:pt>
                <c:pt idx="3194">
                  <c:v>-9.2837500000000003E-2</c:v>
                </c:pt>
                <c:pt idx="3195">
                  <c:v>-9.2371800000000004E-2</c:v>
                </c:pt>
                <c:pt idx="3196">
                  <c:v>-9.1930600000000001E-2</c:v>
                </c:pt>
                <c:pt idx="3197">
                  <c:v>-9.1471200000000003E-2</c:v>
                </c:pt>
                <c:pt idx="3198">
                  <c:v>-9.1028600000000001E-2</c:v>
                </c:pt>
                <c:pt idx="3199">
                  <c:v>-9.0588399999999999E-2</c:v>
                </c:pt>
                <c:pt idx="3200">
                  <c:v>-9.0100100000000002E-2</c:v>
                </c:pt>
                <c:pt idx="3201">
                  <c:v>-8.9628399999999997E-2</c:v>
                </c:pt>
                <c:pt idx="3202">
                  <c:v>-8.9140399999999995E-2</c:v>
                </c:pt>
                <c:pt idx="3203">
                  <c:v>-8.8650699999999999E-2</c:v>
                </c:pt>
                <c:pt idx="3204">
                  <c:v>-8.8200799999999996E-2</c:v>
                </c:pt>
                <c:pt idx="3205">
                  <c:v>-8.7697499999999998E-2</c:v>
                </c:pt>
                <c:pt idx="3206">
                  <c:v>-8.7251200000000001E-2</c:v>
                </c:pt>
                <c:pt idx="3207">
                  <c:v>-8.6782600000000001E-2</c:v>
                </c:pt>
                <c:pt idx="3208">
                  <c:v>-8.6315699999999995E-2</c:v>
                </c:pt>
                <c:pt idx="3209">
                  <c:v>-8.5874400000000004E-2</c:v>
                </c:pt>
                <c:pt idx="3210">
                  <c:v>-8.5356299999999996E-2</c:v>
                </c:pt>
                <c:pt idx="3211">
                  <c:v>-8.4889300000000001E-2</c:v>
                </c:pt>
                <c:pt idx="3212">
                  <c:v>-8.4382200000000004E-2</c:v>
                </c:pt>
                <c:pt idx="3213">
                  <c:v>-8.3886699999999995E-2</c:v>
                </c:pt>
                <c:pt idx="3214">
                  <c:v>-8.3416400000000002E-2</c:v>
                </c:pt>
                <c:pt idx="3215">
                  <c:v>-8.2903599999999994E-2</c:v>
                </c:pt>
                <c:pt idx="3216">
                  <c:v>-8.2443500000000003E-2</c:v>
                </c:pt>
                <c:pt idx="3217">
                  <c:v>-8.1960500000000006E-2</c:v>
                </c:pt>
                <c:pt idx="3218">
                  <c:v>-8.1482299999999994E-2</c:v>
                </c:pt>
                <c:pt idx="3219">
                  <c:v>-8.1016599999999994E-2</c:v>
                </c:pt>
                <c:pt idx="3220">
                  <c:v>-8.0502799999999999E-2</c:v>
                </c:pt>
                <c:pt idx="3221">
                  <c:v>-8.0016400000000001E-2</c:v>
                </c:pt>
                <c:pt idx="3222">
                  <c:v>-7.9507700000000001E-2</c:v>
                </c:pt>
                <c:pt idx="3223">
                  <c:v>-7.8989100000000007E-2</c:v>
                </c:pt>
                <c:pt idx="3224">
                  <c:v>-7.85048E-2</c:v>
                </c:pt>
                <c:pt idx="3225">
                  <c:v>-7.7980999999999995E-2</c:v>
                </c:pt>
                <c:pt idx="3226">
                  <c:v>-7.7503500000000003E-2</c:v>
                </c:pt>
                <c:pt idx="3227">
                  <c:v>-7.7013100000000001E-2</c:v>
                </c:pt>
                <c:pt idx="3228">
                  <c:v>-7.6513800000000007E-2</c:v>
                </c:pt>
                <c:pt idx="3229">
                  <c:v>-7.6040899999999995E-2</c:v>
                </c:pt>
                <c:pt idx="3230">
                  <c:v>-7.5512399999999993E-2</c:v>
                </c:pt>
                <c:pt idx="3231">
                  <c:v>-7.5019000000000002E-2</c:v>
                </c:pt>
                <c:pt idx="3232">
                  <c:v>-7.4489299999999994E-2</c:v>
                </c:pt>
                <c:pt idx="3233">
                  <c:v>-7.3963000000000001E-2</c:v>
                </c:pt>
                <c:pt idx="3234">
                  <c:v>-7.3459700000000003E-2</c:v>
                </c:pt>
                <c:pt idx="3235">
                  <c:v>-7.2927400000000003E-2</c:v>
                </c:pt>
                <c:pt idx="3236">
                  <c:v>-7.2440599999999994E-2</c:v>
                </c:pt>
                <c:pt idx="3237">
                  <c:v>-7.1930800000000003E-2</c:v>
                </c:pt>
                <c:pt idx="3238">
                  <c:v>-7.1433800000000006E-2</c:v>
                </c:pt>
                <c:pt idx="3239">
                  <c:v>-7.0938000000000001E-2</c:v>
                </c:pt>
                <c:pt idx="3240">
                  <c:v>-7.0413400000000001E-2</c:v>
                </c:pt>
                <c:pt idx="3241">
                  <c:v>-6.9893300000000005E-2</c:v>
                </c:pt>
                <c:pt idx="3242">
                  <c:v>-6.9348199999999999E-2</c:v>
                </c:pt>
                <c:pt idx="3243">
                  <c:v>-6.8815600000000005E-2</c:v>
                </c:pt>
                <c:pt idx="3244">
                  <c:v>-6.8290900000000002E-2</c:v>
                </c:pt>
                <c:pt idx="3245">
                  <c:v>-6.77648E-2</c:v>
                </c:pt>
                <c:pt idx="3246">
                  <c:v>-6.7250500000000005E-2</c:v>
                </c:pt>
                <c:pt idx="3247">
                  <c:v>-6.6735699999999995E-2</c:v>
                </c:pt>
                <c:pt idx="3248">
                  <c:v>-6.6223599999999994E-2</c:v>
                </c:pt>
                <c:pt idx="3249">
                  <c:v>-6.5712300000000001E-2</c:v>
                </c:pt>
                <c:pt idx="3250">
                  <c:v>-6.5180799999999997E-2</c:v>
                </c:pt>
                <c:pt idx="3251">
                  <c:v>-6.4635999999999999E-2</c:v>
                </c:pt>
                <c:pt idx="3252">
                  <c:v>-6.4089300000000002E-2</c:v>
                </c:pt>
                <c:pt idx="3253">
                  <c:v>-6.3542100000000004E-2</c:v>
                </c:pt>
                <c:pt idx="3254">
                  <c:v>-6.3009300000000004E-2</c:v>
                </c:pt>
                <c:pt idx="3255">
                  <c:v>-6.2472600000000003E-2</c:v>
                </c:pt>
                <c:pt idx="3256">
                  <c:v>-6.1942799999999999E-2</c:v>
                </c:pt>
                <c:pt idx="3257">
                  <c:v>-6.1420500000000003E-2</c:v>
                </c:pt>
                <c:pt idx="3258">
                  <c:v>-6.0894200000000002E-2</c:v>
                </c:pt>
                <c:pt idx="3259">
                  <c:v>-6.0371599999999997E-2</c:v>
                </c:pt>
                <c:pt idx="3260">
                  <c:v>-5.9825000000000003E-2</c:v>
                </c:pt>
                <c:pt idx="3261">
                  <c:v>-5.9270999999999997E-2</c:v>
                </c:pt>
                <c:pt idx="3262">
                  <c:v>-5.8719399999999998E-2</c:v>
                </c:pt>
                <c:pt idx="3263">
                  <c:v>-5.8164399999999998E-2</c:v>
                </c:pt>
                <c:pt idx="3264">
                  <c:v>-5.7622899999999998E-2</c:v>
                </c:pt>
                <c:pt idx="3265">
                  <c:v>-5.7073699999999998E-2</c:v>
                </c:pt>
                <c:pt idx="3266">
                  <c:v>-5.6534800000000003E-2</c:v>
                </c:pt>
                <c:pt idx="3267">
                  <c:v>-5.6003600000000001E-2</c:v>
                </c:pt>
                <c:pt idx="3268">
                  <c:v>-5.5469900000000003E-2</c:v>
                </c:pt>
                <c:pt idx="3269">
                  <c:v>-5.4935100000000001E-2</c:v>
                </c:pt>
                <c:pt idx="3270">
                  <c:v>-5.4374400000000003E-2</c:v>
                </c:pt>
                <c:pt idx="3271">
                  <c:v>-5.3814000000000001E-2</c:v>
                </c:pt>
                <c:pt idx="3272">
                  <c:v>-5.3250199999999998E-2</c:v>
                </c:pt>
                <c:pt idx="3273">
                  <c:v>-5.2689899999999998E-2</c:v>
                </c:pt>
                <c:pt idx="3274">
                  <c:v>-5.21345E-2</c:v>
                </c:pt>
                <c:pt idx="3275">
                  <c:v>-5.1576799999999999E-2</c:v>
                </c:pt>
                <c:pt idx="3276">
                  <c:v>-5.1030899999999997E-2</c:v>
                </c:pt>
                <c:pt idx="3277">
                  <c:v>-5.04859E-2</c:v>
                </c:pt>
                <c:pt idx="3278">
                  <c:v>-4.9946200000000003E-2</c:v>
                </c:pt>
                <c:pt idx="3279">
                  <c:v>-4.93935E-2</c:v>
                </c:pt>
                <c:pt idx="3280">
                  <c:v>-4.8831699999999999E-2</c:v>
                </c:pt>
                <c:pt idx="3281">
                  <c:v>-4.8266700000000003E-2</c:v>
                </c:pt>
                <c:pt idx="3282">
                  <c:v>-4.7696500000000003E-2</c:v>
                </c:pt>
                <c:pt idx="3283">
                  <c:v>-4.7132500000000001E-2</c:v>
                </c:pt>
                <c:pt idx="3284">
                  <c:v>-4.6565000000000002E-2</c:v>
                </c:pt>
                <c:pt idx="3285">
                  <c:v>-4.6005299999999999E-2</c:v>
                </c:pt>
                <c:pt idx="3286">
                  <c:v>-4.5451499999999999E-2</c:v>
                </c:pt>
                <c:pt idx="3287">
                  <c:v>-4.4900299999999997E-2</c:v>
                </c:pt>
                <c:pt idx="3288">
                  <c:v>-4.43536E-2</c:v>
                </c:pt>
                <c:pt idx="3289">
                  <c:v>-4.3793899999999997E-2</c:v>
                </c:pt>
                <c:pt idx="3290">
                  <c:v>-4.3231699999999998E-2</c:v>
                </c:pt>
                <c:pt idx="3291">
                  <c:v>-4.2662100000000001E-2</c:v>
                </c:pt>
                <c:pt idx="3292">
                  <c:v>-4.2083799999999998E-2</c:v>
                </c:pt>
                <c:pt idx="3293">
                  <c:v>-4.1514299999999997E-2</c:v>
                </c:pt>
                <c:pt idx="3294">
                  <c:v>-4.09389E-2</c:v>
                </c:pt>
                <c:pt idx="3295">
                  <c:v>-4.0377099999999999E-2</c:v>
                </c:pt>
                <c:pt idx="3296">
                  <c:v>-3.9819100000000003E-2</c:v>
                </c:pt>
                <c:pt idx="3297">
                  <c:v>-3.9261200000000003E-2</c:v>
                </c:pt>
                <c:pt idx="3298">
                  <c:v>-3.8714400000000003E-2</c:v>
                </c:pt>
                <c:pt idx="3299">
                  <c:v>-3.81482E-2</c:v>
                </c:pt>
                <c:pt idx="3300">
                  <c:v>-3.7589299999999999E-2</c:v>
                </c:pt>
                <c:pt idx="3301">
                  <c:v>-3.7008100000000002E-2</c:v>
                </c:pt>
                <c:pt idx="3302">
                  <c:v>-3.6424600000000001E-2</c:v>
                </c:pt>
                <c:pt idx="3303">
                  <c:v>-3.5853999999999997E-2</c:v>
                </c:pt>
                <c:pt idx="3304">
                  <c:v>-3.5272699999999997E-2</c:v>
                </c:pt>
                <c:pt idx="3305">
                  <c:v>-3.4719E-2</c:v>
                </c:pt>
                <c:pt idx="3306">
                  <c:v>-3.4147799999999999E-2</c:v>
                </c:pt>
                <c:pt idx="3307">
                  <c:v>-3.3593900000000003E-2</c:v>
                </c:pt>
                <c:pt idx="3308">
                  <c:v>-3.3038400000000002E-2</c:v>
                </c:pt>
                <c:pt idx="3309">
                  <c:v>-3.2470499999999999E-2</c:v>
                </c:pt>
                <c:pt idx="3310">
                  <c:v>-3.1911299999999997E-2</c:v>
                </c:pt>
                <c:pt idx="3311">
                  <c:v>-3.13171E-2</c:v>
                </c:pt>
                <c:pt idx="3312">
                  <c:v>-3.07446E-2</c:v>
                </c:pt>
                <c:pt idx="3313">
                  <c:v>-3.0163800000000001E-2</c:v>
                </c:pt>
                <c:pt idx="3314">
                  <c:v>-2.95927E-2</c:v>
                </c:pt>
                <c:pt idx="3315">
                  <c:v>-2.9032800000000001E-2</c:v>
                </c:pt>
                <c:pt idx="3316">
                  <c:v>-2.8458600000000001E-2</c:v>
                </c:pt>
                <c:pt idx="3317">
                  <c:v>-2.7909300000000001E-2</c:v>
                </c:pt>
                <c:pt idx="3318">
                  <c:v>-2.7343099999999999E-2</c:v>
                </c:pt>
                <c:pt idx="3319">
                  <c:v>-2.67844E-2</c:v>
                </c:pt>
                <c:pt idx="3320">
                  <c:v>-2.6211399999999999E-2</c:v>
                </c:pt>
                <c:pt idx="3321">
                  <c:v>-2.5624000000000001E-2</c:v>
                </c:pt>
                <c:pt idx="3322">
                  <c:v>-2.5053300000000001E-2</c:v>
                </c:pt>
                <c:pt idx="3323">
                  <c:v>-2.4472500000000001E-2</c:v>
                </c:pt>
                <c:pt idx="3324">
                  <c:v>-2.3909199999999999E-2</c:v>
                </c:pt>
                <c:pt idx="3325">
                  <c:v>-2.3340199999999998E-2</c:v>
                </c:pt>
                <c:pt idx="3326">
                  <c:v>-2.2774099999999999E-2</c:v>
                </c:pt>
                <c:pt idx="3327">
                  <c:v>-2.2221000000000001E-2</c:v>
                </c:pt>
                <c:pt idx="3328">
                  <c:v>-2.1658400000000001E-2</c:v>
                </c:pt>
                <c:pt idx="3329">
                  <c:v>-2.10996E-2</c:v>
                </c:pt>
                <c:pt idx="3330">
                  <c:v>-2.05217E-2</c:v>
                </c:pt>
                <c:pt idx="3331">
                  <c:v>-1.9942000000000001E-2</c:v>
                </c:pt>
                <c:pt idx="3332">
                  <c:v>-1.9372199999999999E-2</c:v>
                </c:pt>
                <c:pt idx="3333">
                  <c:v>-1.8798599999999999E-2</c:v>
                </c:pt>
                <c:pt idx="3334">
                  <c:v>-1.82364E-2</c:v>
                </c:pt>
                <c:pt idx="3335">
                  <c:v>-1.7668099999999999E-2</c:v>
                </c:pt>
                <c:pt idx="3336">
                  <c:v>-1.7106300000000001E-2</c:v>
                </c:pt>
                <c:pt idx="3337">
                  <c:v>-1.6554200000000002E-2</c:v>
                </c:pt>
                <c:pt idx="3338">
                  <c:v>-1.5993400000000001E-2</c:v>
                </c:pt>
                <c:pt idx="3339">
                  <c:v>-1.5434399999999999E-2</c:v>
                </c:pt>
                <c:pt idx="3340">
                  <c:v>-1.4858100000000001E-2</c:v>
                </c:pt>
                <c:pt idx="3341">
                  <c:v>-1.4288E-2</c:v>
                </c:pt>
                <c:pt idx="3342">
                  <c:v>-1.37231E-2</c:v>
                </c:pt>
                <c:pt idx="3343">
                  <c:v>-1.3155099999999999E-2</c:v>
                </c:pt>
                <c:pt idx="3344">
                  <c:v>-1.2597300000000001E-2</c:v>
                </c:pt>
                <c:pt idx="3345">
                  <c:v>-1.20295E-2</c:v>
                </c:pt>
                <c:pt idx="3346">
                  <c:v>-1.14772E-2</c:v>
                </c:pt>
                <c:pt idx="3347">
                  <c:v>-1.0924100000000001E-2</c:v>
                </c:pt>
                <c:pt idx="3348">
                  <c:v>-1.03692E-2</c:v>
                </c:pt>
                <c:pt idx="3349" formatCode="0.00E+00">
                  <c:v>-9.8137299999999997E-3</c:v>
                </c:pt>
                <c:pt idx="3350" formatCode="0.00E+00">
                  <c:v>-9.2444499999999995E-3</c:v>
                </c:pt>
                <c:pt idx="3351" formatCode="0.00E+00">
                  <c:v>-8.6875800000000003E-3</c:v>
                </c:pt>
                <c:pt idx="3352" formatCode="0.00E+00">
                  <c:v>-8.1227599999999997E-3</c:v>
                </c:pt>
                <c:pt idx="3353" formatCode="0.00E+00">
                  <c:v>-7.5648599999999996E-3</c:v>
                </c:pt>
                <c:pt idx="3354" formatCode="0.00E+00">
                  <c:v>-7.0080300000000002E-3</c:v>
                </c:pt>
                <c:pt idx="3355" formatCode="0.00E+00">
                  <c:v>-6.4497199999999999E-3</c:v>
                </c:pt>
                <c:pt idx="3356" formatCode="0.00E+00">
                  <c:v>-5.9059200000000003E-3</c:v>
                </c:pt>
                <c:pt idx="3357" formatCode="0.00E+00">
                  <c:v>-5.3555399999999998E-3</c:v>
                </c:pt>
                <c:pt idx="3358" formatCode="0.00E+00">
                  <c:v>-4.81044E-3</c:v>
                </c:pt>
                <c:pt idx="3359" formatCode="0.00E+00">
                  <c:v>-4.2567600000000001E-3</c:v>
                </c:pt>
                <c:pt idx="3360" formatCode="0.00E+00">
                  <c:v>-3.7046000000000002E-3</c:v>
                </c:pt>
                <c:pt idx="3361" formatCode="0.00E+00">
                  <c:v>-3.15854E-3</c:v>
                </c:pt>
                <c:pt idx="3362" formatCode="0.00E+00">
                  <c:v>-2.6113500000000001E-3</c:v>
                </c:pt>
                <c:pt idx="3363" formatCode="0.00E+00">
                  <c:v>-2.0721400000000001E-3</c:v>
                </c:pt>
                <c:pt idx="3364" formatCode="0.00E+00">
                  <c:v>-1.53016E-3</c:v>
                </c:pt>
                <c:pt idx="3365" formatCode="0.00E+00">
                  <c:v>-9.9629100000000006E-4</c:v>
                </c:pt>
                <c:pt idx="3366" formatCode="0.00E+00">
                  <c:v>-4.63246E-4</c:v>
                </c:pt>
                <c:pt idx="3367" formatCode="0.00E+00">
                  <c:v>6.6341399999999995E-5</c:v>
                </c:pt>
                <c:pt idx="3368" formatCode="0.00E+00">
                  <c:v>5.9774700000000004E-4</c:v>
                </c:pt>
                <c:pt idx="3369" formatCode="0.00E+00">
                  <c:v>1.1315299999999999E-3</c:v>
                </c:pt>
                <c:pt idx="3370" formatCode="0.00E+00">
                  <c:v>1.6652699999999999E-3</c:v>
                </c:pt>
                <c:pt idx="3371" formatCode="0.00E+00">
                  <c:v>2.2035599999999998E-3</c:v>
                </c:pt>
                <c:pt idx="3372" formatCode="0.00E+00">
                  <c:v>2.7359099999999998E-3</c:v>
                </c:pt>
                <c:pt idx="3373" formatCode="0.00E+00">
                  <c:v>3.2698100000000002E-3</c:v>
                </c:pt>
                <c:pt idx="3374" formatCode="0.00E+00">
                  <c:v>3.7956399999999999E-3</c:v>
                </c:pt>
                <c:pt idx="3375" formatCode="0.00E+00">
                  <c:v>4.3224099999999996E-3</c:v>
                </c:pt>
                <c:pt idx="3376" formatCode="0.00E+00">
                  <c:v>4.8457300000000003E-3</c:v>
                </c:pt>
                <c:pt idx="3377" formatCode="0.00E+00">
                  <c:v>5.3654100000000001E-3</c:v>
                </c:pt>
                <c:pt idx="3378" formatCode="0.00E+00">
                  <c:v>5.8888600000000001E-3</c:v>
                </c:pt>
                <c:pt idx="3379" formatCode="0.00E+00">
                  <c:v>6.4076000000000003E-3</c:v>
                </c:pt>
                <c:pt idx="3380" formatCode="0.00E+00">
                  <c:v>6.9382999999999997E-3</c:v>
                </c:pt>
                <c:pt idx="3381" formatCode="0.00E+00">
                  <c:v>7.4619500000000002E-3</c:v>
                </c:pt>
                <c:pt idx="3382" formatCode="0.00E+00">
                  <c:v>7.9764899999999993E-3</c:v>
                </c:pt>
                <c:pt idx="3383" formatCode="0.00E+00">
                  <c:v>8.4851000000000006E-3</c:v>
                </c:pt>
                <c:pt idx="3384" formatCode="0.00E+00">
                  <c:v>9.0107299999999998E-3</c:v>
                </c:pt>
                <c:pt idx="3385" formatCode="0.00E+00">
                  <c:v>9.6390299999999998E-3</c:v>
                </c:pt>
                <c:pt idx="3386">
                  <c:v>1.02393E-2</c:v>
                </c:pt>
                <c:pt idx="3387">
                  <c:v>1.0737699999999999E-2</c:v>
                </c:pt>
                <c:pt idx="3388">
                  <c:v>1.13969E-2</c:v>
                </c:pt>
                <c:pt idx="3389">
                  <c:v>1.1933900000000001E-2</c:v>
                </c:pt>
                <c:pt idx="3390">
                  <c:v>1.2439800000000001E-2</c:v>
                </c:pt>
                <c:pt idx="3391">
                  <c:v>1.3038299999999999E-2</c:v>
                </c:pt>
                <c:pt idx="3392">
                  <c:v>1.3445800000000001E-2</c:v>
                </c:pt>
                <c:pt idx="3393">
                  <c:v>1.40667E-2</c:v>
                </c:pt>
                <c:pt idx="3394">
                  <c:v>1.4531799999999999E-2</c:v>
                </c:pt>
                <c:pt idx="3395">
                  <c:v>1.50391E-2</c:v>
                </c:pt>
                <c:pt idx="3396">
                  <c:v>1.56233E-2</c:v>
                </c:pt>
                <c:pt idx="3397">
                  <c:v>1.6026800000000001E-2</c:v>
                </c:pt>
                <c:pt idx="3398">
                  <c:v>1.6650499999999999E-2</c:v>
                </c:pt>
                <c:pt idx="3399">
                  <c:v>1.7075799999999999E-2</c:v>
                </c:pt>
                <c:pt idx="3400">
                  <c:v>1.7621000000000001E-2</c:v>
                </c:pt>
                <c:pt idx="3401">
                  <c:v>1.8144500000000001E-2</c:v>
                </c:pt>
                <c:pt idx="3402">
                  <c:v>1.8592999999999998E-2</c:v>
                </c:pt>
                <c:pt idx="3403">
                  <c:v>1.91693E-2</c:v>
                </c:pt>
                <c:pt idx="3404">
                  <c:v>1.9604300000000002E-2</c:v>
                </c:pt>
                <c:pt idx="3405">
                  <c:v>2.01508E-2</c:v>
                </c:pt>
                <c:pt idx="3406">
                  <c:v>2.06333E-2</c:v>
                </c:pt>
                <c:pt idx="3407">
                  <c:v>2.1124199999999999E-2</c:v>
                </c:pt>
                <c:pt idx="3408">
                  <c:v>2.16359E-2</c:v>
                </c:pt>
                <c:pt idx="3409">
                  <c:v>2.21072E-2</c:v>
                </c:pt>
                <c:pt idx="3410">
                  <c:v>2.26061E-2</c:v>
                </c:pt>
                <c:pt idx="3411">
                  <c:v>2.3091500000000001E-2</c:v>
                </c:pt>
                <c:pt idx="3412">
                  <c:v>2.35772E-2</c:v>
                </c:pt>
                <c:pt idx="3413">
                  <c:v>2.4064800000000001E-2</c:v>
                </c:pt>
                <c:pt idx="3414">
                  <c:v>2.4556999999999999E-2</c:v>
                </c:pt>
                <c:pt idx="3415">
                  <c:v>2.5024899999999999E-2</c:v>
                </c:pt>
                <c:pt idx="3416">
                  <c:v>2.5530000000000001E-2</c:v>
                </c:pt>
                <c:pt idx="3417">
                  <c:v>2.5986200000000001E-2</c:v>
                </c:pt>
                <c:pt idx="3418">
                  <c:v>2.6474399999999999E-2</c:v>
                </c:pt>
                <c:pt idx="3419">
                  <c:v>2.6935400000000002E-2</c:v>
                </c:pt>
                <c:pt idx="3420">
                  <c:v>2.7393500000000001E-2</c:v>
                </c:pt>
                <c:pt idx="3421">
                  <c:v>2.78826E-2</c:v>
                </c:pt>
                <c:pt idx="3422">
                  <c:v>2.83296E-2</c:v>
                </c:pt>
                <c:pt idx="3423">
                  <c:v>2.88127E-2</c:v>
                </c:pt>
                <c:pt idx="3424">
                  <c:v>2.9255799999999998E-2</c:v>
                </c:pt>
                <c:pt idx="3425">
                  <c:v>2.97428E-2</c:v>
                </c:pt>
                <c:pt idx="3426">
                  <c:v>3.0239700000000001E-2</c:v>
                </c:pt>
                <c:pt idx="3427">
                  <c:v>3.0726099999999999E-2</c:v>
                </c:pt>
                <c:pt idx="3428">
                  <c:v>3.1170799999999999E-2</c:v>
                </c:pt>
                <c:pt idx="3429">
                  <c:v>3.1577500000000001E-2</c:v>
                </c:pt>
                <c:pt idx="3430">
                  <c:v>3.19896E-2</c:v>
                </c:pt>
                <c:pt idx="3431">
                  <c:v>3.2406400000000002E-2</c:v>
                </c:pt>
                <c:pt idx="3432">
                  <c:v>3.2839599999999997E-2</c:v>
                </c:pt>
                <c:pt idx="3433">
                  <c:v>3.3243500000000002E-2</c:v>
                </c:pt>
                <c:pt idx="3434">
                  <c:v>3.3675299999999998E-2</c:v>
                </c:pt>
                <c:pt idx="3435">
                  <c:v>3.4075000000000001E-2</c:v>
                </c:pt>
                <c:pt idx="3436">
                  <c:v>3.4505500000000001E-2</c:v>
                </c:pt>
                <c:pt idx="3437">
                  <c:v>3.49E-2</c:v>
                </c:pt>
                <c:pt idx="3438">
                  <c:v>3.5278700000000003E-2</c:v>
                </c:pt>
                <c:pt idx="3439">
                  <c:v>3.56666E-2</c:v>
                </c:pt>
                <c:pt idx="3440">
                  <c:v>3.6025300000000003E-2</c:v>
                </c:pt>
                <c:pt idx="3441">
                  <c:v>3.6435200000000001E-2</c:v>
                </c:pt>
                <c:pt idx="3442">
                  <c:v>3.6795799999999997E-2</c:v>
                </c:pt>
                <c:pt idx="3443">
                  <c:v>3.7191200000000001E-2</c:v>
                </c:pt>
                <c:pt idx="3444">
                  <c:v>3.7560999999999997E-2</c:v>
                </c:pt>
                <c:pt idx="3445">
                  <c:v>3.7933599999999998E-2</c:v>
                </c:pt>
                <c:pt idx="3446">
                  <c:v>3.8320100000000003E-2</c:v>
                </c:pt>
                <c:pt idx="3447">
                  <c:v>3.8679999999999999E-2</c:v>
                </c:pt>
                <c:pt idx="3448">
                  <c:v>3.9060999999999998E-2</c:v>
                </c:pt>
                <c:pt idx="3449">
                  <c:v>3.9374800000000001E-2</c:v>
                </c:pt>
                <c:pt idx="3450">
                  <c:v>3.9688300000000003E-2</c:v>
                </c:pt>
                <c:pt idx="3451">
                  <c:v>4.0071799999999998E-2</c:v>
                </c:pt>
                <c:pt idx="3452">
                  <c:v>4.0890700000000002E-2</c:v>
                </c:pt>
                <c:pt idx="3453">
                  <c:v>4.16201E-2</c:v>
                </c:pt>
                <c:pt idx="3454">
                  <c:v>4.18076E-2</c:v>
                </c:pt>
                <c:pt idx="3455">
                  <c:v>4.2634600000000002E-2</c:v>
                </c:pt>
                <c:pt idx="3456">
                  <c:v>4.30117E-2</c:v>
                </c:pt>
                <c:pt idx="3457">
                  <c:v>4.3399699999999999E-2</c:v>
                </c:pt>
                <c:pt idx="3458">
                  <c:v>4.42303E-2</c:v>
                </c:pt>
                <c:pt idx="3459">
                  <c:v>4.4262799999999998E-2</c:v>
                </c:pt>
                <c:pt idx="3460">
                  <c:v>4.5195600000000002E-2</c:v>
                </c:pt>
                <c:pt idx="3461">
                  <c:v>4.5437199999999997E-2</c:v>
                </c:pt>
                <c:pt idx="3462">
                  <c:v>4.5920999999999997E-2</c:v>
                </c:pt>
                <c:pt idx="3463">
                  <c:v>4.6687199999999998E-2</c:v>
                </c:pt>
                <c:pt idx="3464">
                  <c:v>4.6727699999999997E-2</c:v>
                </c:pt>
                <c:pt idx="3465">
                  <c:v>4.7727199999999997E-2</c:v>
                </c:pt>
                <c:pt idx="3466">
                  <c:v>4.7791599999999997E-2</c:v>
                </c:pt>
                <c:pt idx="3467">
                  <c:v>4.84606E-2</c:v>
                </c:pt>
                <c:pt idx="3468">
                  <c:v>4.8931700000000002E-2</c:v>
                </c:pt>
                <c:pt idx="3469">
                  <c:v>4.9161400000000001E-2</c:v>
                </c:pt>
                <c:pt idx="3470">
                  <c:v>4.9963800000000003E-2</c:v>
                </c:pt>
                <c:pt idx="3471">
                  <c:v>5.0058800000000001E-2</c:v>
                </c:pt>
                <c:pt idx="3472">
                  <c:v>5.0793900000000003E-2</c:v>
                </c:pt>
                <c:pt idx="3473">
                  <c:v>5.10906E-2</c:v>
                </c:pt>
                <c:pt idx="3474">
                  <c:v>5.1565699999999999E-2</c:v>
                </c:pt>
                <c:pt idx="3475">
                  <c:v>5.2098999999999999E-2</c:v>
                </c:pt>
                <c:pt idx="3476">
                  <c:v>5.2397699999999998E-2</c:v>
                </c:pt>
                <c:pt idx="3477">
                  <c:v>5.2963299999999998E-2</c:v>
                </c:pt>
                <c:pt idx="3478">
                  <c:v>5.3280800000000003E-2</c:v>
                </c:pt>
                <c:pt idx="3479">
                  <c:v>5.3773399999999999E-2</c:v>
                </c:pt>
                <c:pt idx="3480">
                  <c:v>5.4170799999999998E-2</c:v>
                </c:pt>
                <c:pt idx="3481">
                  <c:v>5.4611300000000002E-2</c:v>
                </c:pt>
                <c:pt idx="3482">
                  <c:v>5.5018400000000002E-2</c:v>
                </c:pt>
                <c:pt idx="3483">
                  <c:v>5.5473399999999999E-2</c:v>
                </c:pt>
                <c:pt idx="3484">
                  <c:v>5.5861899999999999E-2</c:v>
                </c:pt>
                <c:pt idx="3485">
                  <c:v>5.6309900000000003E-2</c:v>
                </c:pt>
                <c:pt idx="3486">
                  <c:v>5.6703200000000002E-2</c:v>
                </c:pt>
                <c:pt idx="3487">
                  <c:v>5.7082500000000001E-2</c:v>
                </c:pt>
                <c:pt idx="3488">
                  <c:v>5.7534099999999998E-2</c:v>
                </c:pt>
                <c:pt idx="3489">
                  <c:v>5.7856400000000002E-2</c:v>
                </c:pt>
                <c:pt idx="3490">
                  <c:v>5.83428E-2</c:v>
                </c:pt>
                <c:pt idx="3491">
                  <c:v>5.8659000000000003E-2</c:v>
                </c:pt>
                <c:pt idx="3492">
                  <c:v>5.9115899999999999E-2</c:v>
                </c:pt>
                <c:pt idx="3493">
                  <c:v>5.9482100000000003E-2</c:v>
                </c:pt>
                <c:pt idx="3494">
                  <c:v>5.9875699999999997E-2</c:v>
                </c:pt>
                <c:pt idx="3495">
                  <c:v>6.0284699999999997E-2</c:v>
                </c:pt>
                <c:pt idx="3496">
                  <c:v>6.0614899999999999E-2</c:v>
                </c:pt>
                <c:pt idx="3497">
                  <c:v>6.10425E-2</c:v>
                </c:pt>
                <c:pt idx="3498">
                  <c:v>6.1350599999999998E-2</c:v>
                </c:pt>
                <c:pt idx="3499">
                  <c:v>6.1784899999999997E-2</c:v>
                </c:pt>
                <c:pt idx="3500">
                  <c:v>6.2093099999999998E-2</c:v>
                </c:pt>
                <c:pt idx="3501">
                  <c:v>6.2514E-2</c:v>
                </c:pt>
                <c:pt idx="3502">
                  <c:v>6.28446E-2</c:v>
                </c:pt>
                <c:pt idx="3503">
                  <c:v>6.3225400000000001E-2</c:v>
                </c:pt>
                <c:pt idx="3504">
                  <c:v>6.3599199999999995E-2</c:v>
                </c:pt>
                <c:pt idx="3505">
                  <c:v>6.3906599999999994E-2</c:v>
                </c:pt>
                <c:pt idx="3506">
                  <c:v>6.4322599999999994E-2</c:v>
                </c:pt>
                <c:pt idx="3507">
                  <c:v>6.4577099999999998E-2</c:v>
                </c:pt>
                <c:pt idx="3508">
                  <c:v>6.5007899999999993E-2</c:v>
                </c:pt>
                <c:pt idx="3509">
                  <c:v>6.5274399999999996E-2</c:v>
                </c:pt>
                <c:pt idx="3510">
                  <c:v>6.5660399999999994E-2</c:v>
                </c:pt>
                <c:pt idx="3511">
                  <c:v>6.5992400000000007E-2</c:v>
                </c:pt>
                <c:pt idx="3512">
                  <c:v>6.6293599999999994E-2</c:v>
                </c:pt>
                <c:pt idx="3513">
                  <c:v>6.6689300000000007E-2</c:v>
                </c:pt>
                <c:pt idx="3514">
                  <c:v>6.6947400000000004E-2</c:v>
                </c:pt>
                <c:pt idx="3515">
                  <c:v>6.7362099999999994E-2</c:v>
                </c:pt>
                <c:pt idx="3516">
                  <c:v>6.7599900000000004E-2</c:v>
                </c:pt>
                <c:pt idx="3517">
                  <c:v>6.7895999999999998E-2</c:v>
                </c:pt>
                <c:pt idx="3518">
                  <c:v>6.8197800000000003E-2</c:v>
                </c:pt>
                <c:pt idx="3519">
                  <c:v>6.8940799999999997E-2</c:v>
                </c:pt>
                <c:pt idx="3520">
                  <c:v>6.966E-2</c:v>
                </c:pt>
                <c:pt idx="3521">
                  <c:v>6.9767399999999993E-2</c:v>
                </c:pt>
                <c:pt idx="3522">
                  <c:v>7.0576100000000003E-2</c:v>
                </c:pt>
                <c:pt idx="3523">
                  <c:v>7.0883299999999996E-2</c:v>
                </c:pt>
                <c:pt idx="3524">
                  <c:v>7.1250300000000003E-2</c:v>
                </c:pt>
                <c:pt idx="3525">
                  <c:v>7.2035600000000005E-2</c:v>
                </c:pt>
                <c:pt idx="3526">
                  <c:v>7.20248E-2</c:v>
                </c:pt>
                <c:pt idx="3527">
                  <c:v>7.2913800000000001E-2</c:v>
                </c:pt>
                <c:pt idx="3528">
                  <c:v>7.3097899999999993E-2</c:v>
                </c:pt>
                <c:pt idx="3529">
                  <c:v>7.3538099999999995E-2</c:v>
                </c:pt>
                <c:pt idx="3530">
                  <c:v>7.4262400000000006E-2</c:v>
                </c:pt>
                <c:pt idx="3531">
                  <c:v>7.4229699999999996E-2</c:v>
                </c:pt>
                <c:pt idx="3532">
                  <c:v>7.5199799999999997E-2</c:v>
                </c:pt>
                <c:pt idx="3533">
                  <c:v>7.5202599999999994E-2</c:v>
                </c:pt>
                <c:pt idx="3534">
                  <c:v>7.5844400000000006E-2</c:v>
                </c:pt>
                <c:pt idx="3535">
                  <c:v>7.6314599999999996E-2</c:v>
                </c:pt>
                <c:pt idx="3536">
                  <c:v>7.6452800000000001E-2</c:v>
                </c:pt>
                <c:pt idx="3537">
                  <c:v>7.7295000000000003E-2</c:v>
                </c:pt>
                <c:pt idx="3538">
                  <c:v>7.7270500000000006E-2</c:v>
                </c:pt>
                <c:pt idx="3539">
                  <c:v>7.8022999999999995E-2</c:v>
                </c:pt>
                <c:pt idx="3540">
                  <c:v>7.8263399999999997E-2</c:v>
                </c:pt>
                <c:pt idx="3541">
                  <c:v>7.8653200000000006E-2</c:v>
                </c:pt>
                <c:pt idx="3542">
                  <c:v>7.9233300000000007E-2</c:v>
                </c:pt>
                <c:pt idx="3543">
                  <c:v>7.9378299999999999E-2</c:v>
                </c:pt>
                <c:pt idx="3544">
                  <c:v>8.0025200000000005E-2</c:v>
                </c:pt>
                <c:pt idx="3545">
                  <c:v>8.0224100000000007E-2</c:v>
                </c:pt>
                <c:pt idx="3546">
                  <c:v>8.0708100000000005E-2</c:v>
                </c:pt>
                <c:pt idx="3547">
                  <c:v>8.1093399999999996E-2</c:v>
                </c:pt>
                <c:pt idx="3548">
                  <c:v>8.1411300000000006E-2</c:v>
                </c:pt>
                <c:pt idx="3549">
                  <c:v>8.1871299999999994E-2</c:v>
                </c:pt>
                <c:pt idx="3550">
                  <c:v>8.2178500000000002E-2</c:v>
                </c:pt>
                <c:pt idx="3551">
                  <c:v>8.2588900000000007E-2</c:v>
                </c:pt>
                <c:pt idx="3552">
                  <c:v>8.2961999999999994E-2</c:v>
                </c:pt>
                <c:pt idx="3553">
                  <c:v>8.3306000000000005E-2</c:v>
                </c:pt>
                <c:pt idx="3554">
                  <c:v>8.3678199999999994E-2</c:v>
                </c:pt>
                <c:pt idx="3555">
                  <c:v>8.4047200000000002E-2</c:v>
                </c:pt>
                <c:pt idx="3556">
                  <c:v>8.4360599999999994E-2</c:v>
                </c:pt>
                <c:pt idx="3557">
                  <c:v>8.4781200000000001E-2</c:v>
                </c:pt>
                <c:pt idx="3558">
                  <c:v>8.5048299999999993E-2</c:v>
                </c:pt>
                <c:pt idx="3559">
                  <c:v>8.5448099999999999E-2</c:v>
                </c:pt>
                <c:pt idx="3560">
                  <c:v>8.5767300000000005E-2</c:v>
                </c:pt>
                <c:pt idx="3561">
                  <c:v>8.6085999999999996E-2</c:v>
                </c:pt>
                <c:pt idx="3562">
                  <c:v>8.6485400000000004E-2</c:v>
                </c:pt>
                <c:pt idx="3563">
                  <c:v>8.6721300000000001E-2</c:v>
                </c:pt>
                <c:pt idx="3564">
                  <c:v>8.7140800000000004E-2</c:v>
                </c:pt>
                <c:pt idx="3565">
                  <c:v>8.7388800000000003E-2</c:v>
                </c:pt>
                <c:pt idx="3566">
                  <c:v>8.7755299999999994E-2</c:v>
                </c:pt>
                <c:pt idx="3567">
                  <c:v>8.8062399999999999E-2</c:v>
                </c:pt>
                <c:pt idx="3568">
                  <c:v>8.8339000000000001E-2</c:v>
                </c:pt>
                <c:pt idx="3569">
                  <c:v>8.8694300000000004E-2</c:v>
                </c:pt>
                <c:pt idx="3570">
                  <c:v>8.8942499999999994E-2</c:v>
                </c:pt>
                <c:pt idx="3571">
                  <c:v>8.9301800000000001E-2</c:v>
                </c:pt>
                <c:pt idx="3572">
                  <c:v>8.9556800000000006E-2</c:v>
                </c:pt>
                <c:pt idx="3573">
                  <c:v>8.9875300000000005E-2</c:v>
                </c:pt>
                <c:pt idx="3574">
                  <c:v>9.0155200000000005E-2</c:v>
                </c:pt>
                <c:pt idx="3575">
                  <c:v>9.0451299999999998E-2</c:v>
                </c:pt>
                <c:pt idx="3576">
                  <c:v>9.0736200000000003E-2</c:v>
                </c:pt>
                <c:pt idx="3577">
                  <c:v>9.0988899999999998E-2</c:v>
                </c:pt>
                <c:pt idx="3578">
                  <c:v>9.1255199999999995E-2</c:v>
                </c:pt>
                <c:pt idx="3579">
                  <c:v>9.1486999999999999E-2</c:v>
                </c:pt>
                <c:pt idx="3580">
                  <c:v>9.1773300000000002E-2</c:v>
                </c:pt>
                <c:pt idx="3581">
                  <c:v>9.1995599999999997E-2</c:v>
                </c:pt>
                <c:pt idx="3582">
                  <c:v>9.22737E-2</c:v>
                </c:pt>
                <c:pt idx="3583">
                  <c:v>9.2495400000000005E-2</c:v>
                </c:pt>
                <c:pt idx="3584">
                  <c:v>9.2745599999999997E-2</c:v>
                </c:pt>
                <c:pt idx="3585">
                  <c:v>9.2993900000000004E-2</c:v>
                </c:pt>
                <c:pt idx="3586">
                  <c:v>9.32003E-2</c:v>
                </c:pt>
                <c:pt idx="3587">
                  <c:v>9.3451099999999995E-2</c:v>
                </c:pt>
                <c:pt idx="3588">
                  <c:v>9.3640699999999993E-2</c:v>
                </c:pt>
                <c:pt idx="3589">
                  <c:v>9.3876399999999999E-2</c:v>
                </c:pt>
                <c:pt idx="3590">
                  <c:v>9.4097100000000003E-2</c:v>
                </c:pt>
                <c:pt idx="3591">
                  <c:v>9.4297699999999998E-2</c:v>
                </c:pt>
                <c:pt idx="3592">
                  <c:v>9.4534400000000005E-2</c:v>
                </c:pt>
                <c:pt idx="3593">
                  <c:v>9.4723299999999996E-2</c:v>
                </c:pt>
                <c:pt idx="3594">
                  <c:v>9.4935400000000003E-2</c:v>
                </c:pt>
                <c:pt idx="3595">
                  <c:v>9.5150700000000005E-2</c:v>
                </c:pt>
                <c:pt idx="3596">
                  <c:v>9.5303100000000002E-2</c:v>
                </c:pt>
                <c:pt idx="3597">
                  <c:v>9.5535300000000004E-2</c:v>
                </c:pt>
                <c:pt idx="3598">
                  <c:v>9.5670500000000006E-2</c:v>
                </c:pt>
                <c:pt idx="3599">
                  <c:v>9.5881599999999997E-2</c:v>
                </c:pt>
                <c:pt idx="3600">
                  <c:v>9.6069600000000005E-2</c:v>
                </c:pt>
                <c:pt idx="3601">
                  <c:v>9.6206899999999998E-2</c:v>
                </c:pt>
                <c:pt idx="3602">
                  <c:v>9.6457600000000004E-2</c:v>
                </c:pt>
                <c:pt idx="3603">
                  <c:v>9.6545099999999995E-2</c:v>
                </c:pt>
                <c:pt idx="3604">
                  <c:v>9.6795999999999993E-2</c:v>
                </c:pt>
                <c:pt idx="3605">
                  <c:v>9.6899799999999994E-2</c:v>
                </c:pt>
                <c:pt idx="3606">
                  <c:v>9.7046300000000002E-2</c:v>
                </c:pt>
                <c:pt idx="3607">
                  <c:v>9.7217100000000001E-2</c:v>
                </c:pt>
                <c:pt idx="3608">
                  <c:v>9.7268999999999994E-2</c:v>
                </c:pt>
                <c:pt idx="3609">
                  <c:v>9.7503500000000007E-2</c:v>
                </c:pt>
                <c:pt idx="3610">
                  <c:v>9.7540399999999999E-2</c:v>
                </c:pt>
                <c:pt idx="3611">
                  <c:v>9.7743099999999999E-2</c:v>
                </c:pt>
                <c:pt idx="3612">
                  <c:v>9.78411E-2</c:v>
                </c:pt>
                <c:pt idx="3613">
                  <c:v>9.7951099999999999E-2</c:v>
                </c:pt>
                <c:pt idx="3614">
                  <c:v>9.8117700000000002E-2</c:v>
                </c:pt>
                <c:pt idx="3615">
                  <c:v>9.8155500000000007E-2</c:v>
                </c:pt>
                <c:pt idx="3616">
                  <c:v>9.8327300000000006E-2</c:v>
                </c:pt>
                <c:pt idx="3617">
                  <c:v>9.8366599999999998E-2</c:v>
                </c:pt>
                <c:pt idx="3618">
                  <c:v>9.8498100000000005E-2</c:v>
                </c:pt>
                <c:pt idx="3619">
                  <c:v>9.8585500000000006E-2</c:v>
                </c:pt>
                <c:pt idx="3620">
                  <c:v>9.8683499999999993E-2</c:v>
                </c:pt>
                <c:pt idx="3621">
                  <c:v>9.8793800000000001E-2</c:v>
                </c:pt>
                <c:pt idx="3622">
                  <c:v>9.8869200000000004E-2</c:v>
                </c:pt>
                <c:pt idx="3623">
                  <c:v>9.8948700000000001E-2</c:v>
                </c:pt>
                <c:pt idx="3624">
                  <c:v>9.9041500000000005E-2</c:v>
                </c:pt>
                <c:pt idx="3625">
                  <c:v>9.9238499999999993E-2</c:v>
                </c:pt>
                <c:pt idx="3626">
                  <c:v>9.9369499999999999E-2</c:v>
                </c:pt>
                <c:pt idx="3627">
                  <c:v>9.9438899999999997E-2</c:v>
                </c:pt>
                <c:pt idx="3628" formatCode="0.00E+00">
                  <c:v>9.9559400000000006E-2</c:v>
                </c:pt>
                <c:pt idx="3629" formatCode="0.00E+00">
                  <c:v>9.9694199999999997E-2</c:v>
                </c:pt>
                <c:pt idx="3630" formatCode="0.00E+00">
                  <c:v>9.9724300000000002E-2</c:v>
                </c:pt>
                <c:pt idx="3631" formatCode="0.00E+00">
                  <c:v>9.9933800000000003E-2</c:v>
                </c:pt>
                <c:pt idx="3632" formatCode="0.00E+00">
                  <c:v>9.9935099999999999E-2</c:v>
                </c:pt>
                <c:pt idx="3633" formatCode="0.00E+00">
                  <c:v>0.10008400000000001</c:v>
                </c:pt>
                <c:pt idx="3634" formatCode="0.00E+00">
                  <c:v>0.100188</c:v>
                </c:pt>
                <c:pt idx="3635" formatCode="0.00E+00">
                  <c:v>0.100165</c:v>
                </c:pt>
                <c:pt idx="3636" formatCode="0.00E+00">
                  <c:v>0.100399</c:v>
                </c:pt>
                <c:pt idx="3637" formatCode="0.00E+00">
                  <c:v>0.100286</c:v>
                </c:pt>
                <c:pt idx="3638" formatCode="0.00E+00">
                  <c:v>0.100517</c:v>
                </c:pt>
                <c:pt idx="3639" formatCode="0.00E+00">
                  <c:v>0.100503</c:v>
                </c:pt>
                <c:pt idx="3640" formatCode="0.00E+00">
                  <c:v>0.100566</c:v>
                </c:pt>
                <c:pt idx="3641" formatCode="0.00E+00">
                  <c:v>0.100742</c:v>
                </c:pt>
                <c:pt idx="3642" formatCode="0.00E+00">
                  <c:v>0.10063900000000001</c:v>
                </c:pt>
                <c:pt idx="3643" formatCode="0.00E+00">
                  <c:v>0.10089099999999999</c:v>
                </c:pt>
                <c:pt idx="3644" formatCode="0.00E+00">
                  <c:v>0.100776</c:v>
                </c:pt>
                <c:pt idx="3645" formatCode="0.00E+00">
                  <c:v>0.100914</c:v>
                </c:pt>
                <c:pt idx="3646" formatCode="0.00E+00">
                  <c:v>0.100941</c:v>
                </c:pt>
                <c:pt idx="3647" formatCode="0.00E+00">
                  <c:v>0.10091600000000001</c:v>
                </c:pt>
                <c:pt idx="3648" formatCode="0.00E+00">
                  <c:v>0.101076</c:v>
                </c:pt>
                <c:pt idx="3649" formatCode="0.00E+00">
                  <c:v>0.100983</c:v>
                </c:pt>
                <c:pt idx="3650" formatCode="0.00E+00">
                  <c:v>0.101137</c:v>
                </c:pt>
                <c:pt idx="3651" formatCode="0.00E+00">
                  <c:v>0.101108</c:v>
                </c:pt>
                <c:pt idx="3652" formatCode="0.00E+00">
                  <c:v>0.101162</c:v>
                </c:pt>
                <c:pt idx="3653" formatCode="0.00E+00">
                  <c:v>0.101212</c:v>
                </c:pt>
                <c:pt idx="3654" formatCode="0.00E+00">
                  <c:v>0.10118000000000001</c:v>
                </c:pt>
                <c:pt idx="3655" formatCode="0.00E+00">
                  <c:v>0.101232</c:v>
                </c:pt>
                <c:pt idx="3656" formatCode="0.00E+00">
                  <c:v>0.101212</c:v>
                </c:pt>
                <c:pt idx="3657" formatCode="0.00E+00">
                  <c:v>0.101232</c:v>
                </c:pt>
                <c:pt idx="3658" formatCode="0.00E+00">
                  <c:v>0.101246</c:v>
                </c:pt>
                <c:pt idx="3659" formatCode="0.00E+00">
                  <c:v>0.10125099999999999</c:v>
                </c:pt>
                <c:pt idx="3660" formatCode="0.00E+00">
                  <c:v>0.10125000000000001</c:v>
                </c:pt>
                <c:pt idx="3661" formatCode="0.00E+00">
                  <c:v>0.10129000000000001</c:v>
                </c:pt>
                <c:pt idx="3662">
                  <c:v>0.101247</c:v>
                </c:pt>
                <c:pt idx="3663">
                  <c:v>0.101288</c:v>
                </c:pt>
                <c:pt idx="3664">
                  <c:v>0.101233</c:v>
                </c:pt>
                <c:pt idx="3665">
                  <c:v>0.101215</c:v>
                </c:pt>
                <c:pt idx="3666">
                  <c:v>0.101229</c:v>
                </c:pt>
                <c:pt idx="3667">
                  <c:v>0.101142</c:v>
                </c:pt>
                <c:pt idx="3668">
                  <c:v>0.101206</c:v>
                </c:pt>
                <c:pt idx="3669">
                  <c:v>0.101105</c:v>
                </c:pt>
                <c:pt idx="3670">
                  <c:v>0.101136</c:v>
                </c:pt>
                <c:pt idx="3671">
                  <c:v>0.101107</c:v>
                </c:pt>
                <c:pt idx="3672">
                  <c:v>0.10104100000000001</c:v>
                </c:pt>
                <c:pt idx="3673">
                  <c:v>0.10106900000000001</c:v>
                </c:pt>
                <c:pt idx="3674">
                  <c:v>0.10093299999999999</c:v>
                </c:pt>
                <c:pt idx="3675">
                  <c:v>0.100955</c:v>
                </c:pt>
                <c:pt idx="3676">
                  <c:v>0.100865</c:v>
                </c:pt>
                <c:pt idx="3677">
                  <c:v>0.100816</c:v>
                </c:pt>
                <c:pt idx="3678">
                  <c:v>0.100802</c:v>
                </c:pt>
                <c:pt idx="3679">
                  <c:v>0.10069</c:v>
                </c:pt>
                <c:pt idx="3680">
                  <c:v>0.100705</c:v>
                </c:pt>
                <c:pt idx="3681">
                  <c:v>0.100608</c:v>
                </c:pt>
                <c:pt idx="3682">
                  <c:v>0.100563</c:v>
                </c:pt>
                <c:pt idx="3683">
                  <c:v>0.100505</c:v>
                </c:pt>
                <c:pt idx="3684">
                  <c:v>0.100386</c:v>
                </c:pt>
                <c:pt idx="3685">
                  <c:v>0.10034999999999999</c:v>
                </c:pt>
                <c:pt idx="3686">
                  <c:v>0.100235</c:v>
                </c:pt>
                <c:pt idx="3687">
                  <c:v>0.100186</c:v>
                </c:pt>
                <c:pt idx="3688">
                  <c:v>0.10012500000000001</c:v>
                </c:pt>
                <c:pt idx="3689">
                  <c:v>9.9993899999999997E-2</c:v>
                </c:pt>
                <c:pt idx="3690">
                  <c:v>9.9897399999999997E-2</c:v>
                </c:pt>
                <c:pt idx="3691">
                  <c:v>9.9813100000000002E-2</c:v>
                </c:pt>
                <c:pt idx="3692">
                  <c:v>0.1002</c:v>
                </c:pt>
                <c:pt idx="3693">
                  <c:v>0.10047300000000001</c:v>
                </c:pt>
                <c:pt idx="3694">
                  <c:v>0.100189</c:v>
                </c:pt>
                <c:pt idx="3695">
                  <c:v>0.100582</c:v>
                </c:pt>
                <c:pt idx="3696">
                  <c:v>0.10047499999999999</c:v>
                </c:pt>
                <c:pt idx="3697">
                  <c:v>0.10044500000000001</c:v>
                </c:pt>
                <c:pt idx="3698">
                  <c:v>0.10084600000000001</c:v>
                </c:pt>
                <c:pt idx="3699">
                  <c:v>0.100408</c:v>
                </c:pt>
                <c:pt idx="3700">
                  <c:v>0.100964</c:v>
                </c:pt>
                <c:pt idx="3701">
                  <c:v>0.10069599999999999</c:v>
                </c:pt>
                <c:pt idx="3702">
                  <c:v>0.100772</c:v>
                </c:pt>
                <c:pt idx="3703">
                  <c:v>0.10109799999999999</c:v>
                </c:pt>
                <c:pt idx="3704">
                  <c:v>0.100601</c:v>
                </c:pt>
                <c:pt idx="3705">
                  <c:v>0.101258</c:v>
                </c:pt>
                <c:pt idx="3706">
                  <c:v>0.100758</c:v>
                </c:pt>
                <c:pt idx="3707">
                  <c:v>0.101078</c:v>
                </c:pt>
                <c:pt idx="3708">
                  <c:v>0.101143</c:v>
                </c:pt>
                <c:pt idx="3709">
                  <c:v>0.100844</c:v>
                </c:pt>
                <c:pt idx="3710">
                  <c:v>0.101397</c:v>
                </c:pt>
                <c:pt idx="3711">
                  <c:v>0.10087400000000001</c:v>
                </c:pt>
                <c:pt idx="3712">
                  <c:v>0.101312</c:v>
                </c:pt>
                <c:pt idx="3713">
                  <c:v>0.101145</c:v>
                </c:pt>
                <c:pt idx="3714">
                  <c:v>0.10106999999999999</c:v>
                </c:pt>
                <c:pt idx="3715">
                  <c:v>0.101364</c:v>
                </c:pt>
                <c:pt idx="3716">
                  <c:v>0.100991</c:v>
                </c:pt>
                <c:pt idx="3717">
                  <c:v>0.10133499999999999</c:v>
                </c:pt>
                <c:pt idx="3718">
                  <c:v>0.101148</c:v>
                </c:pt>
                <c:pt idx="3719">
                  <c:v>0.101161</c:v>
                </c:pt>
                <c:pt idx="3720">
                  <c:v>0.101317</c:v>
                </c:pt>
                <c:pt idx="3721">
                  <c:v>0.101086</c:v>
                </c:pt>
                <c:pt idx="3722">
                  <c:v>0.10129100000000001</c:v>
                </c:pt>
                <c:pt idx="3723">
                  <c:v>0.101174</c:v>
                </c:pt>
                <c:pt idx="3724">
                  <c:v>0.101114</c:v>
                </c:pt>
                <c:pt idx="3725">
                  <c:v>0.101258</c:v>
                </c:pt>
                <c:pt idx="3726">
                  <c:v>0.101019</c:v>
                </c:pt>
                <c:pt idx="3727">
                  <c:v>0.101188</c:v>
                </c:pt>
                <c:pt idx="3728">
                  <c:v>0.10109</c:v>
                </c:pt>
                <c:pt idx="3729">
                  <c:v>0.101003</c:v>
                </c:pt>
                <c:pt idx="3730">
                  <c:v>0.101175</c:v>
                </c:pt>
                <c:pt idx="3731">
                  <c:v>0.100896</c:v>
                </c:pt>
                <c:pt idx="3732">
                  <c:v>0.10109899999999999</c:v>
                </c:pt>
                <c:pt idx="3733">
                  <c:v>0.100929</c:v>
                </c:pt>
                <c:pt idx="3734">
                  <c:v>0.100869</c:v>
                </c:pt>
                <c:pt idx="3735">
                  <c:v>0.100976</c:v>
                </c:pt>
                <c:pt idx="3736">
                  <c:v>0.10069699999999999</c:v>
                </c:pt>
                <c:pt idx="3737">
                  <c:v>0.100892</c:v>
                </c:pt>
                <c:pt idx="3738">
                  <c:v>0.10068299999999999</c:v>
                </c:pt>
                <c:pt idx="3739">
                  <c:v>0.100675</c:v>
                </c:pt>
                <c:pt idx="3740">
                  <c:v>0.10072299999999999</c:v>
                </c:pt>
                <c:pt idx="3741">
                  <c:v>0.100492</c:v>
                </c:pt>
                <c:pt idx="3742">
                  <c:v>0.10064099999999999</c:v>
                </c:pt>
                <c:pt idx="3743">
                  <c:v>0.100425</c:v>
                </c:pt>
                <c:pt idx="3744">
                  <c:v>0.10040200000000001</c:v>
                </c:pt>
                <c:pt idx="3745">
                  <c:v>0.100408</c:v>
                </c:pt>
                <c:pt idx="3746">
                  <c:v>0.100178</c:v>
                </c:pt>
                <c:pt idx="3747">
                  <c:v>0.100301</c:v>
                </c:pt>
                <c:pt idx="3748">
                  <c:v>0.100079</c:v>
                </c:pt>
                <c:pt idx="3749">
                  <c:v>0.100067</c:v>
                </c:pt>
                <c:pt idx="3750">
                  <c:v>0.10005600000000001</c:v>
                </c:pt>
                <c:pt idx="3751">
                  <c:v>9.9830000000000002E-2</c:v>
                </c:pt>
                <c:pt idx="3752">
                  <c:v>9.9948099999999998E-2</c:v>
                </c:pt>
                <c:pt idx="3753">
                  <c:v>9.9680000000000005E-2</c:v>
                </c:pt>
                <c:pt idx="3754">
                  <c:v>9.9695300000000001E-2</c:v>
                </c:pt>
                <c:pt idx="3755">
                  <c:v>9.9603700000000003E-2</c:v>
                </c:pt>
                <c:pt idx="3756">
                  <c:v>9.9415299999999998E-2</c:v>
                </c:pt>
                <c:pt idx="3757">
                  <c:v>9.9481700000000006E-2</c:v>
                </c:pt>
                <c:pt idx="3758">
                  <c:v>9.9219199999999994E-2</c:v>
                </c:pt>
                <c:pt idx="3759">
                  <c:v>9.9256700000000003E-2</c:v>
                </c:pt>
                <c:pt idx="3760">
                  <c:v>9.9108000000000002E-2</c:v>
                </c:pt>
                <c:pt idx="3761">
                  <c:v>9.8993100000000001E-2</c:v>
                </c:pt>
                <c:pt idx="3762">
                  <c:v>9.8960699999999999E-2</c:v>
                </c:pt>
                <c:pt idx="3763">
                  <c:v>9.8761299999999996E-2</c:v>
                </c:pt>
                <c:pt idx="3764">
                  <c:v>9.8720500000000003E-2</c:v>
                </c:pt>
                <c:pt idx="3765">
                  <c:v>9.8575099999999999E-2</c:v>
                </c:pt>
                <c:pt idx="3766">
                  <c:v>9.8452499999999998E-2</c:v>
                </c:pt>
                <c:pt idx="3767">
                  <c:v>9.8366200000000001E-2</c:v>
                </c:pt>
                <c:pt idx="3768">
                  <c:v>9.8230600000000001E-2</c:v>
                </c:pt>
                <c:pt idx="3769">
                  <c:v>9.8104999999999998E-2</c:v>
                </c:pt>
                <c:pt idx="3770">
                  <c:v>9.8042799999999999E-2</c:v>
                </c:pt>
                <c:pt idx="3771">
                  <c:v>9.78406E-2</c:v>
                </c:pt>
                <c:pt idx="3772">
                  <c:v>9.7799700000000003E-2</c:v>
                </c:pt>
                <c:pt idx="3773">
                  <c:v>9.7621600000000003E-2</c:v>
                </c:pt>
                <c:pt idx="3774">
                  <c:v>9.7471699999999994E-2</c:v>
                </c:pt>
                <c:pt idx="3775">
                  <c:v>9.7422300000000003E-2</c:v>
                </c:pt>
                <c:pt idx="3776">
                  <c:v>9.7141699999999997E-2</c:v>
                </c:pt>
                <c:pt idx="3777">
                  <c:v>9.71693E-2</c:v>
                </c:pt>
                <c:pt idx="3778">
                  <c:v>9.6897300000000006E-2</c:v>
                </c:pt>
                <c:pt idx="3779">
                  <c:v>9.6828700000000004E-2</c:v>
                </c:pt>
                <c:pt idx="3780">
                  <c:v>9.6714099999999997E-2</c:v>
                </c:pt>
                <c:pt idx="3781">
                  <c:v>9.6466200000000002E-2</c:v>
                </c:pt>
                <c:pt idx="3782">
                  <c:v>9.6484500000000001E-2</c:v>
                </c:pt>
                <c:pt idx="3783">
                  <c:v>9.6160599999999999E-2</c:v>
                </c:pt>
                <c:pt idx="3784">
                  <c:v>9.6136299999999994E-2</c:v>
                </c:pt>
                <c:pt idx="3785">
                  <c:v>9.5917199999999994E-2</c:v>
                </c:pt>
                <c:pt idx="3786">
                  <c:v>9.5747499999999999E-2</c:v>
                </c:pt>
                <c:pt idx="3787">
                  <c:v>9.5670599999999995E-2</c:v>
                </c:pt>
                <c:pt idx="3788">
                  <c:v>9.5387200000000005E-2</c:v>
                </c:pt>
                <c:pt idx="3789">
                  <c:v>9.5331399999999997E-2</c:v>
                </c:pt>
                <c:pt idx="3790">
                  <c:v>9.5138200000000006E-2</c:v>
                </c:pt>
                <c:pt idx="3791">
                  <c:v>9.5074400000000003E-2</c:v>
                </c:pt>
                <c:pt idx="3792">
                  <c:v>9.49792E-2</c:v>
                </c:pt>
                <c:pt idx="3793">
                  <c:v>9.4760700000000003E-2</c:v>
                </c:pt>
                <c:pt idx="3794">
                  <c:v>9.4542699999999993E-2</c:v>
                </c:pt>
                <c:pt idx="3795">
                  <c:v>9.4249200000000005E-2</c:v>
                </c:pt>
                <c:pt idx="3796">
                  <c:v>9.3961699999999995E-2</c:v>
                </c:pt>
                <c:pt idx="3797">
                  <c:v>9.4161599999999998E-2</c:v>
                </c:pt>
                <c:pt idx="3798">
                  <c:v>9.4296699999999997E-2</c:v>
                </c:pt>
                <c:pt idx="3799">
                  <c:v>9.3889100000000003E-2</c:v>
                </c:pt>
                <c:pt idx="3800">
                  <c:v>9.4172000000000006E-2</c:v>
                </c:pt>
                <c:pt idx="3801">
                  <c:v>9.3897900000000006E-2</c:v>
                </c:pt>
                <c:pt idx="3802">
                  <c:v>9.3795900000000001E-2</c:v>
                </c:pt>
                <c:pt idx="3803">
                  <c:v>9.3999600000000003E-2</c:v>
                </c:pt>
                <c:pt idx="3804">
                  <c:v>9.3451599999999996E-2</c:v>
                </c:pt>
                <c:pt idx="3805">
                  <c:v>9.38692E-2</c:v>
                </c:pt>
                <c:pt idx="3806">
                  <c:v>9.3413099999999999E-2</c:v>
                </c:pt>
                <c:pt idx="3807">
                  <c:v>9.3448900000000001E-2</c:v>
                </c:pt>
                <c:pt idx="3808">
                  <c:v>9.3549599999999997E-2</c:v>
                </c:pt>
                <c:pt idx="3809">
                  <c:v>9.3025399999999994E-2</c:v>
                </c:pt>
                <c:pt idx="3810">
                  <c:v>9.3511800000000006E-2</c:v>
                </c:pt>
                <c:pt idx="3811">
                  <c:v>9.2897400000000005E-2</c:v>
                </c:pt>
                <c:pt idx="3812">
                  <c:v>9.3138799999999994E-2</c:v>
                </c:pt>
                <c:pt idx="3813">
                  <c:v>9.2987899999999998E-2</c:v>
                </c:pt>
                <c:pt idx="3814">
                  <c:v>9.2655500000000002E-2</c:v>
                </c:pt>
                <c:pt idx="3815">
                  <c:v>9.2983399999999994E-2</c:v>
                </c:pt>
                <c:pt idx="3816">
                  <c:v>9.2397800000000002E-2</c:v>
                </c:pt>
                <c:pt idx="3817">
                  <c:v>9.2687800000000001E-2</c:v>
                </c:pt>
                <c:pt idx="3818">
                  <c:v>9.2391600000000004E-2</c:v>
                </c:pt>
                <c:pt idx="3819">
                  <c:v>9.2252200000000006E-2</c:v>
                </c:pt>
                <c:pt idx="3820">
                  <c:v>9.2378100000000005E-2</c:v>
                </c:pt>
                <c:pt idx="3821">
                  <c:v>9.196E-2</c:v>
                </c:pt>
                <c:pt idx="3822">
                  <c:v>9.2127100000000003E-2</c:v>
                </c:pt>
                <c:pt idx="3823">
                  <c:v>9.1860200000000003E-2</c:v>
                </c:pt>
                <c:pt idx="3824">
                  <c:v>9.1724399999999998E-2</c:v>
                </c:pt>
                <c:pt idx="3825">
                  <c:v>9.1763300000000006E-2</c:v>
                </c:pt>
                <c:pt idx="3826">
                  <c:v>9.1423500000000005E-2</c:v>
                </c:pt>
                <c:pt idx="3827">
                  <c:v>9.1486899999999996E-2</c:v>
                </c:pt>
                <c:pt idx="3828">
                  <c:v>9.1301599999999997E-2</c:v>
                </c:pt>
                <c:pt idx="3829">
                  <c:v>9.1098299999999993E-2</c:v>
                </c:pt>
                <c:pt idx="3830">
                  <c:v>9.1186699999999996E-2</c:v>
                </c:pt>
                <c:pt idx="3831">
                  <c:v>9.0805499999999997E-2</c:v>
                </c:pt>
                <c:pt idx="3832">
                  <c:v>9.0889200000000003E-2</c:v>
                </c:pt>
                <c:pt idx="3833">
                  <c:v>9.0672299999999997E-2</c:v>
                </c:pt>
                <c:pt idx="3834">
                  <c:v>9.0457200000000001E-2</c:v>
                </c:pt>
                <c:pt idx="3835">
                  <c:v>9.0542200000000003E-2</c:v>
                </c:pt>
                <c:pt idx="3836">
                  <c:v>9.01087E-2</c:v>
                </c:pt>
                <c:pt idx="3837">
                  <c:v>9.0247499999999994E-2</c:v>
                </c:pt>
                <c:pt idx="3838">
                  <c:v>8.99446E-2</c:v>
                </c:pt>
                <c:pt idx="3839">
                  <c:v>8.9815900000000004E-2</c:v>
                </c:pt>
                <c:pt idx="3840">
                  <c:v>8.98254E-2</c:v>
                </c:pt>
                <c:pt idx="3841">
                  <c:v>8.94369E-2</c:v>
                </c:pt>
                <c:pt idx="3842">
                  <c:v>8.9558499999999999E-2</c:v>
                </c:pt>
                <c:pt idx="3843">
                  <c:v>8.9213799999999996E-2</c:v>
                </c:pt>
                <c:pt idx="3844">
                  <c:v>8.9129200000000006E-2</c:v>
                </c:pt>
                <c:pt idx="3845">
                  <c:v>8.9044899999999996E-2</c:v>
                </c:pt>
                <c:pt idx="3846">
                  <c:v>8.8719699999999999E-2</c:v>
                </c:pt>
                <c:pt idx="3847">
                  <c:v>8.8773599999999994E-2</c:v>
                </c:pt>
                <c:pt idx="3848">
                  <c:v>8.8456900000000005E-2</c:v>
                </c:pt>
                <c:pt idx="3849">
                  <c:v>8.8369400000000001E-2</c:v>
                </c:pt>
                <c:pt idx="3850">
                  <c:v>8.8265700000000002E-2</c:v>
                </c:pt>
                <c:pt idx="3851">
                  <c:v>8.7967900000000002E-2</c:v>
                </c:pt>
                <c:pt idx="3852">
                  <c:v>8.7987599999999999E-2</c:v>
                </c:pt>
                <c:pt idx="3853">
                  <c:v>8.76802E-2</c:v>
                </c:pt>
                <c:pt idx="3854">
                  <c:v>8.7570499999999996E-2</c:v>
                </c:pt>
                <c:pt idx="3855">
                  <c:v>8.7435100000000002E-2</c:v>
                </c:pt>
                <c:pt idx="3856">
                  <c:v>8.7121299999999999E-2</c:v>
                </c:pt>
                <c:pt idx="3857">
                  <c:v>8.7158799999999995E-2</c:v>
                </c:pt>
                <c:pt idx="3858">
                  <c:v>8.6903099999999997E-2</c:v>
                </c:pt>
                <c:pt idx="3859">
                  <c:v>8.6882000000000001E-2</c:v>
                </c:pt>
                <c:pt idx="3860">
                  <c:v>8.6710200000000001E-2</c:v>
                </c:pt>
                <c:pt idx="3861">
                  <c:v>8.6377499999999996E-2</c:v>
                </c:pt>
                <c:pt idx="3862">
                  <c:v>8.6282600000000001E-2</c:v>
                </c:pt>
                <c:pt idx="3863">
                  <c:v>8.5896299999999995E-2</c:v>
                </c:pt>
                <c:pt idx="3864">
                  <c:v>8.5771399999999998E-2</c:v>
                </c:pt>
                <c:pt idx="3865">
                  <c:v>8.5504200000000002E-2</c:v>
                </c:pt>
                <c:pt idx="3866">
                  <c:v>8.5224599999999998E-2</c:v>
                </c:pt>
                <c:pt idx="3867">
                  <c:v>8.5076899999999997E-2</c:v>
                </c:pt>
                <c:pt idx="3868">
                  <c:v>8.4738599999999997E-2</c:v>
                </c:pt>
                <c:pt idx="3869">
                  <c:v>8.4575600000000001E-2</c:v>
                </c:pt>
                <c:pt idx="3870">
                  <c:v>8.4316299999999997E-2</c:v>
                </c:pt>
                <c:pt idx="3871">
                  <c:v>8.4051200000000006E-2</c:v>
                </c:pt>
                <c:pt idx="3872">
                  <c:v>8.3863599999999996E-2</c:v>
                </c:pt>
                <c:pt idx="3873">
                  <c:v>8.3557699999999999E-2</c:v>
                </c:pt>
                <c:pt idx="3874">
                  <c:v>8.3334699999999998E-2</c:v>
                </c:pt>
                <c:pt idx="3875">
                  <c:v>8.31007E-2</c:v>
                </c:pt>
                <c:pt idx="3876">
                  <c:v>8.2793500000000006E-2</c:v>
                </c:pt>
                <c:pt idx="3877">
                  <c:v>8.26157E-2</c:v>
                </c:pt>
                <c:pt idx="3878">
                  <c:v>8.2302600000000004E-2</c:v>
                </c:pt>
                <c:pt idx="3879">
                  <c:v>8.2074999999999995E-2</c:v>
                </c:pt>
                <c:pt idx="3880">
                  <c:v>8.1855399999999995E-2</c:v>
                </c:pt>
                <c:pt idx="3881">
                  <c:v>8.1526799999999996E-2</c:v>
                </c:pt>
                <c:pt idx="3882">
                  <c:v>8.1366099999999997E-2</c:v>
                </c:pt>
                <c:pt idx="3883">
                  <c:v>8.1016000000000005E-2</c:v>
                </c:pt>
                <c:pt idx="3884">
                  <c:v>8.0801999999999999E-2</c:v>
                </c:pt>
                <c:pt idx="3885">
                  <c:v>8.0542799999999998E-2</c:v>
                </c:pt>
                <c:pt idx="3886">
                  <c:v>8.0221899999999999E-2</c:v>
                </c:pt>
                <c:pt idx="3887">
                  <c:v>8.0044100000000007E-2</c:v>
                </c:pt>
                <c:pt idx="3888">
                  <c:v>7.9691399999999996E-2</c:v>
                </c:pt>
                <c:pt idx="3889">
                  <c:v>7.9490099999999994E-2</c:v>
                </c:pt>
                <c:pt idx="3890">
                  <c:v>7.9209399999999999E-2</c:v>
                </c:pt>
                <c:pt idx="3891">
                  <c:v>7.8916399999999998E-2</c:v>
                </c:pt>
                <c:pt idx="3892">
                  <c:v>7.8703700000000001E-2</c:v>
                </c:pt>
                <c:pt idx="3893">
                  <c:v>7.8368800000000002E-2</c:v>
                </c:pt>
                <c:pt idx="3894">
                  <c:v>7.8136700000000003E-2</c:v>
                </c:pt>
                <c:pt idx="3895">
                  <c:v>7.7847600000000003E-2</c:v>
                </c:pt>
                <c:pt idx="3896">
                  <c:v>7.7549400000000004E-2</c:v>
                </c:pt>
                <c:pt idx="3897">
                  <c:v>7.7313499999999993E-2</c:v>
                </c:pt>
                <c:pt idx="3898">
                  <c:v>7.6997700000000002E-2</c:v>
                </c:pt>
                <c:pt idx="3899">
                  <c:v>7.6743000000000006E-2</c:v>
                </c:pt>
                <c:pt idx="3900">
                  <c:v>7.6475500000000002E-2</c:v>
                </c:pt>
                <c:pt idx="3901">
                  <c:v>7.6163499999999995E-2</c:v>
                </c:pt>
                <c:pt idx="3902">
                  <c:v>7.5928300000000004E-2</c:v>
                </c:pt>
                <c:pt idx="3903">
                  <c:v>7.5607099999999997E-2</c:v>
                </c:pt>
                <c:pt idx="3904">
                  <c:v>7.5328699999999998E-2</c:v>
                </c:pt>
                <c:pt idx="3905">
                  <c:v>7.5062000000000004E-2</c:v>
                </c:pt>
                <c:pt idx="3906">
                  <c:v>7.47255E-2</c:v>
                </c:pt>
                <c:pt idx="3907">
                  <c:v>7.4493799999999999E-2</c:v>
                </c:pt>
                <c:pt idx="3908">
                  <c:v>7.4165200000000001E-2</c:v>
                </c:pt>
                <c:pt idx="3909">
                  <c:v>7.3886300000000002E-2</c:v>
                </c:pt>
                <c:pt idx="3910">
                  <c:v>7.3629399999999998E-2</c:v>
                </c:pt>
                <c:pt idx="3911">
                  <c:v>7.3281799999999994E-2</c:v>
                </c:pt>
                <c:pt idx="3912">
                  <c:v>7.3058700000000004E-2</c:v>
                </c:pt>
                <c:pt idx="3913">
                  <c:v>7.2711700000000004E-2</c:v>
                </c:pt>
                <c:pt idx="3914">
                  <c:v>7.2422899999999998E-2</c:v>
                </c:pt>
                <c:pt idx="3915">
                  <c:v>7.2158799999999995E-2</c:v>
                </c:pt>
                <c:pt idx="3916">
                  <c:v>7.1787199999999995E-2</c:v>
                </c:pt>
                <c:pt idx="3917">
                  <c:v>7.1574899999999997E-2</c:v>
                </c:pt>
                <c:pt idx="3918">
                  <c:v>7.1206900000000004E-2</c:v>
                </c:pt>
                <c:pt idx="3919">
                  <c:v>7.0935700000000004E-2</c:v>
                </c:pt>
                <c:pt idx="3920">
                  <c:v>7.0666599999999996E-2</c:v>
                </c:pt>
                <c:pt idx="3921">
                  <c:v>7.0292999999999994E-2</c:v>
                </c:pt>
                <c:pt idx="3922">
                  <c:v>7.0091100000000003E-2</c:v>
                </c:pt>
                <c:pt idx="3923">
                  <c:v>6.9691199999999995E-2</c:v>
                </c:pt>
                <c:pt idx="3924">
                  <c:v>6.9435200000000002E-2</c:v>
                </c:pt>
                <c:pt idx="3925">
                  <c:v>6.9129200000000002E-2</c:v>
                </c:pt>
                <c:pt idx="3926">
                  <c:v>6.8762199999999996E-2</c:v>
                </c:pt>
                <c:pt idx="3927">
                  <c:v>6.8547300000000005E-2</c:v>
                </c:pt>
                <c:pt idx="3928">
                  <c:v>6.8140800000000001E-2</c:v>
                </c:pt>
                <c:pt idx="3929">
                  <c:v>6.7903000000000005E-2</c:v>
                </c:pt>
                <c:pt idx="3930">
                  <c:v>6.7577600000000002E-2</c:v>
                </c:pt>
                <c:pt idx="3931">
                  <c:v>6.72349E-2</c:v>
                </c:pt>
                <c:pt idx="3932">
                  <c:v>6.6995600000000002E-2</c:v>
                </c:pt>
                <c:pt idx="3933">
                  <c:v>6.6594200000000006E-2</c:v>
                </c:pt>
                <c:pt idx="3934">
                  <c:v>6.6339800000000004E-2</c:v>
                </c:pt>
                <c:pt idx="3935">
                  <c:v>6.6001900000000002E-2</c:v>
                </c:pt>
                <c:pt idx="3936">
                  <c:v>6.5654000000000004E-2</c:v>
                </c:pt>
                <c:pt idx="3937">
                  <c:v>6.5402299999999997E-2</c:v>
                </c:pt>
                <c:pt idx="3938">
                  <c:v>6.5008300000000005E-2</c:v>
                </c:pt>
                <c:pt idx="3939">
                  <c:v>6.4747799999999994E-2</c:v>
                </c:pt>
                <c:pt idx="3940">
                  <c:v>6.4422699999999999E-2</c:v>
                </c:pt>
                <c:pt idx="3941">
                  <c:v>6.4063499999999995E-2</c:v>
                </c:pt>
                <c:pt idx="3942">
                  <c:v>6.3822299999999998E-2</c:v>
                </c:pt>
                <c:pt idx="3943">
                  <c:v>6.3405100000000006E-2</c:v>
                </c:pt>
                <c:pt idx="3944">
                  <c:v>6.3147400000000006E-2</c:v>
                </c:pt>
                <c:pt idx="3945">
                  <c:v>6.2802200000000002E-2</c:v>
                </c:pt>
                <c:pt idx="3946">
                  <c:v>6.2431500000000001E-2</c:v>
                </c:pt>
                <c:pt idx="3947">
                  <c:v>6.21998E-2</c:v>
                </c:pt>
                <c:pt idx="3948">
                  <c:v>6.1757300000000001E-2</c:v>
                </c:pt>
                <c:pt idx="3949">
                  <c:v>6.1534499999999999E-2</c:v>
                </c:pt>
                <c:pt idx="3950">
                  <c:v>6.1159499999999999E-2</c:v>
                </c:pt>
                <c:pt idx="3951">
                  <c:v>6.0815000000000001E-2</c:v>
                </c:pt>
                <c:pt idx="3952">
                  <c:v>6.0568799999999999E-2</c:v>
                </c:pt>
                <c:pt idx="3953">
                  <c:v>6.0113300000000001E-2</c:v>
                </c:pt>
                <c:pt idx="3954">
                  <c:v>5.9903100000000001E-2</c:v>
                </c:pt>
                <c:pt idx="3955">
                  <c:v>5.9480999999999999E-2</c:v>
                </c:pt>
                <c:pt idx="3956">
                  <c:v>5.9167600000000001E-2</c:v>
                </c:pt>
                <c:pt idx="3957">
                  <c:v>5.8882999999999998E-2</c:v>
                </c:pt>
                <c:pt idx="3958">
                  <c:v>5.8448E-2</c:v>
                </c:pt>
                <c:pt idx="3959">
                  <c:v>5.8237700000000003E-2</c:v>
                </c:pt>
                <c:pt idx="3960">
                  <c:v>5.7804800000000003E-2</c:v>
                </c:pt>
                <c:pt idx="3961">
                  <c:v>5.7519199999999999E-2</c:v>
                </c:pt>
                <c:pt idx="3962">
                  <c:v>5.72007E-2</c:v>
                </c:pt>
                <c:pt idx="3963">
                  <c:v>5.6786299999999998E-2</c:v>
                </c:pt>
                <c:pt idx="3964">
                  <c:v>5.6547500000000001E-2</c:v>
                </c:pt>
                <c:pt idx="3965">
                  <c:v>5.6108999999999999E-2</c:v>
                </c:pt>
                <c:pt idx="3966">
                  <c:v>5.58226E-2</c:v>
                </c:pt>
                <c:pt idx="3967">
                  <c:v>5.5485399999999997E-2</c:v>
                </c:pt>
                <c:pt idx="3968">
                  <c:v>5.5086700000000002E-2</c:v>
                </c:pt>
                <c:pt idx="3969">
                  <c:v>5.4839100000000002E-2</c:v>
                </c:pt>
                <c:pt idx="3970">
                  <c:v>5.4409100000000002E-2</c:v>
                </c:pt>
                <c:pt idx="3971">
                  <c:v>5.4126399999999998E-2</c:v>
                </c:pt>
                <c:pt idx="3972">
                  <c:v>5.3781000000000002E-2</c:v>
                </c:pt>
                <c:pt idx="3973">
                  <c:v>5.3380999999999998E-2</c:v>
                </c:pt>
                <c:pt idx="3974">
                  <c:v>5.31212E-2</c:v>
                </c:pt>
                <c:pt idx="3975">
                  <c:v>5.2677399999999999E-2</c:v>
                </c:pt>
                <c:pt idx="3976">
                  <c:v>5.23963E-2</c:v>
                </c:pt>
                <c:pt idx="3977">
                  <c:v>5.2034900000000002E-2</c:v>
                </c:pt>
                <c:pt idx="3978">
                  <c:v>5.1644200000000001E-2</c:v>
                </c:pt>
                <c:pt idx="3979">
                  <c:v>5.1385899999999998E-2</c:v>
                </c:pt>
                <c:pt idx="3980">
                  <c:v>5.0938499999999998E-2</c:v>
                </c:pt>
                <c:pt idx="3981">
                  <c:v>5.0674799999999999E-2</c:v>
                </c:pt>
                <c:pt idx="3982">
                  <c:v>5.0291500000000003E-2</c:v>
                </c:pt>
                <c:pt idx="3983">
                  <c:v>4.9911999999999998E-2</c:v>
                </c:pt>
                <c:pt idx="3984">
                  <c:v>4.9634400000000002E-2</c:v>
                </c:pt>
                <c:pt idx="3985">
                  <c:v>4.9176900000000003E-2</c:v>
                </c:pt>
                <c:pt idx="3986">
                  <c:v>4.8917700000000001E-2</c:v>
                </c:pt>
                <c:pt idx="3987">
                  <c:v>4.8509499999999997E-2</c:v>
                </c:pt>
                <c:pt idx="3988">
                  <c:v>4.8154500000000003E-2</c:v>
                </c:pt>
                <c:pt idx="3989">
                  <c:v>4.7861599999999997E-2</c:v>
                </c:pt>
                <c:pt idx="3990">
                  <c:v>4.7416699999999999E-2</c:v>
                </c:pt>
                <c:pt idx="3991">
                  <c:v>4.71636E-2</c:v>
                </c:pt>
                <c:pt idx="3992">
                  <c:v>4.6737399999999998E-2</c:v>
                </c:pt>
                <c:pt idx="3993">
                  <c:v>4.6398099999999998E-2</c:v>
                </c:pt>
                <c:pt idx="3994">
                  <c:v>4.6075400000000002E-2</c:v>
                </c:pt>
                <c:pt idx="3995">
                  <c:v>4.5636200000000002E-2</c:v>
                </c:pt>
                <c:pt idx="3996">
                  <c:v>4.5372299999999997E-2</c:v>
                </c:pt>
                <c:pt idx="3997">
                  <c:v>4.4934700000000001E-2</c:v>
                </c:pt>
                <c:pt idx="3998">
                  <c:v>4.4613600000000003E-2</c:v>
                </c:pt>
                <c:pt idx="3999">
                  <c:v>4.4274099999999997E-2</c:v>
                </c:pt>
                <c:pt idx="4000">
                  <c:v>4.3855999999999999E-2</c:v>
                </c:pt>
                <c:pt idx="4001">
                  <c:v>4.3585600000000002E-2</c:v>
                </c:pt>
                <c:pt idx="4002">
                  <c:v>4.3143599999999997E-2</c:v>
                </c:pt>
                <c:pt idx="4003">
                  <c:v>4.2829100000000002E-2</c:v>
                </c:pt>
                <c:pt idx="4004">
                  <c:v>4.2464300000000003E-2</c:v>
                </c:pt>
                <c:pt idx="4005">
                  <c:v>4.2053800000000002E-2</c:v>
                </c:pt>
                <c:pt idx="4006">
                  <c:v>4.1765499999999997E-2</c:v>
                </c:pt>
                <c:pt idx="4007">
                  <c:v>4.13228E-2</c:v>
                </c:pt>
                <c:pt idx="4008">
                  <c:v>4.10166E-2</c:v>
                </c:pt>
                <c:pt idx="4009">
                  <c:v>4.0642600000000001E-2</c:v>
                </c:pt>
                <c:pt idx="4010">
                  <c:v>4.0250899999999999E-2</c:v>
                </c:pt>
                <c:pt idx="4011">
                  <c:v>3.9954799999999999E-2</c:v>
                </c:pt>
                <c:pt idx="4012">
                  <c:v>3.9514000000000001E-2</c:v>
                </c:pt>
                <c:pt idx="4013">
                  <c:v>3.9208600000000003E-2</c:v>
                </c:pt>
                <c:pt idx="4014">
                  <c:v>3.8815099999999998E-2</c:v>
                </c:pt>
                <c:pt idx="4015">
                  <c:v>3.8427200000000002E-2</c:v>
                </c:pt>
                <c:pt idx="4016">
                  <c:v>3.8115999999999997E-2</c:v>
                </c:pt>
                <c:pt idx="4017">
                  <c:v>3.7675300000000002E-2</c:v>
                </c:pt>
                <c:pt idx="4018">
                  <c:v>3.7377500000000001E-2</c:v>
                </c:pt>
                <c:pt idx="4019">
                  <c:v>3.6975399999999999E-2</c:v>
                </c:pt>
                <c:pt idx="4020">
                  <c:v>3.6606899999999998E-2</c:v>
                </c:pt>
                <c:pt idx="4021">
                  <c:v>3.6285299999999999E-2</c:v>
                </c:pt>
                <c:pt idx="4022">
                  <c:v>3.5848499999999998E-2</c:v>
                </c:pt>
                <c:pt idx="4023">
                  <c:v>3.5550400000000003E-2</c:v>
                </c:pt>
                <c:pt idx="4024">
                  <c:v>3.5127600000000002E-2</c:v>
                </c:pt>
                <c:pt idx="4025">
                  <c:v>3.47687E-2</c:v>
                </c:pt>
                <c:pt idx="4026">
                  <c:v>3.4423099999999998E-2</c:v>
                </c:pt>
                <c:pt idx="4027">
                  <c:v>3.3996400000000003E-2</c:v>
                </c:pt>
                <c:pt idx="4028">
                  <c:v>3.3702999999999997E-2</c:v>
                </c:pt>
                <c:pt idx="4029">
                  <c:v>3.32789E-2</c:v>
                </c:pt>
                <c:pt idx="4030">
                  <c:v>3.2927999999999999E-2</c:v>
                </c:pt>
                <c:pt idx="4031">
                  <c:v>3.2548899999999999E-2</c:v>
                </c:pt>
                <c:pt idx="4032">
                  <c:v>3.2161500000000003E-2</c:v>
                </c:pt>
                <c:pt idx="4033">
                  <c:v>3.20258E-2</c:v>
                </c:pt>
                <c:pt idx="4034">
                  <c:v>3.1724200000000001E-2</c:v>
                </c:pt>
                <c:pt idx="4035">
                  <c:v>3.13359E-2</c:v>
                </c:pt>
                <c:pt idx="4036">
                  <c:v>3.11291E-2</c:v>
                </c:pt>
                <c:pt idx="4037">
                  <c:v>3.0736099999999999E-2</c:v>
                </c:pt>
                <c:pt idx="4038">
                  <c:v>3.0447599999999998E-2</c:v>
                </c:pt>
                <c:pt idx="4039">
                  <c:v>3.01996E-2</c:v>
                </c:pt>
                <c:pt idx="4040">
                  <c:v>2.9761699999999999E-2</c:v>
                </c:pt>
                <c:pt idx="4041">
                  <c:v>2.9613799999999999E-2</c:v>
                </c:pt>
                <c:pt idx="4042">
                  <c:v>2.9165199999999999E-2</c:v>
                </c:pt>
                <c:pt idx="4043">
                  <c:v>2.8915699999999999E-2</c:v>
                </c:pt>
                <c:pt idx="4044">
                  <c:v>2.86369E-2</c:v>
                </c:pt>
                <c:pt idx="4045">
                  <c:v>2.8188899999999999E-2</c:v>
                </c:pt>
                <c:pt idx="4046">
                  <c:v>2.8072900000000001E-2</c:v>
                </c:pt>
                <c:pt idx="4047">
                  <c:v>2.7555699999999999E-2</c:v>
                </c:pt>
                <c:pt idx="4048">
                  <c:v>2.73978E-2</c:v>
                </c:pt>
                <c:pt idx="4049">
                  <c:v>2.7028300000000002E-2</c:v>
                </c:pt>
                <c:pt idx="4050">
                  <c:v>2.6667199999999999E-2</c:v>
                </c:pt>
                <c:pt idx="4051">
                  <c:v>2.64998E-2</c:v>
                </c:pt>
                <c:pt idx="4052">
                  <c:v>2.5993800000000001E-2</c:v>
                </c:pt>
                <c:pt idx="4053">
                  <c:v>2.58607E-2</c:v>
                </c:pt>
                <c:pt idx="4054">
                  <c:v>2.5419500000000001E-2</c:v>
                </c:pt>
                <c:pt idx="4055">
                  <c:v>2.5139399999999999E-2</c:v>
                </c:pt>
                <c:pt idx="4056">
                  <c:v>2.4877699999999999E-2</c:v>
                </c:pt>
                <c:pt idx="4057">
                  <c:v>2.4446300000000001E-2</c:v>
                </c:pt>
                <c:pt idx="4058">
                  <c:v>2.4269200000000001E-2</c:v>
                </c:pt>
                <c:pt idx="4059">
                  <c:v>2.38459E-2</c:v>
                </c:pt>
                <c:pt idx="4060">
                  <c:v>2.3588000000000001E-2</c:v>
                </c:pt>
                <c:pt idx="4061">
                  <c:v>2.32879E-2</c:v>
                </c:pt>
                <c:pt idx="4062">
                  <c:v>2.29035E-2</c:v>
                </c:pt>
                <c:pt idx="4063">
                  <c:v>2.26727E-2</c:v>
                </c:pt>
                <c:pt idx="4064">
                  <c:v>2.22797E-2</c:v>
                </c:pt>
                <c:pt idx="4065">
                  <c:v>2.19904E-2</c:v>
                </c:pt>
                <c:pt idx="4066">
                  <c:v>2.1697500000000002E-2</c:v>
                </c:pt>
                <c:pt idx="4067">
                  <c:v>2.1309499999999999E-2</c:v>
                </c:pt>
                <c:pt idx="4068">
                  <c:v>2.10826E-2</c:v>
                </c:pt>
                <c:pt idx="4069">
                  <c:v>2.0693400000000001E-2</c:v>
                </c:pt>
                <c:pt idx="4070">
                  <c:v>2.0410000000000001E-2</c:v>
                </c:pt>
                <c:pt idx="4071">
                  <c:v>2.0118400000000002E-2</c:v>
                </c:pt>
                <c:pt idx="4072">
                  <c:v>1.9723399999999999E-2</c:v>
                </c:pt>
                <c:pt idx="4073">
                  <c:v>1.9506800000000001E-2</c:v>
                </c:pt>
                <c:pt idx="4074">
                  <c:v>1.9086800000000001E-2</c:v>
                </c:pt>
                <c:pt idx="4075">
                  <c:v>1.8830900000000001E-2</c:v>
                </c:pt>
                <c:pt idx="4076">
                  <c:v>1.8501199999999999E-2</c:v>
                </c:pt>
                <c:pt idx="4077">
                  <c:v>1.8138700000000001E-2</c:v>
                </c:pt>
                <c:pt idx="4078">
                  <c:v>1.7906499999999999E-2</c:v>
                </c:pt>
                <c:pt idx="4079">
                  <c:v>1.7493600000000002E-2</c:v>
                </c:pt>
                <c:pt idx="4080">
                  <c:v>1.72572E-2</c:v>
                </c:pt>
                <c:pt idx="4081">
                  <c:v>1.6897599999999999E-2</c:v>
                </c:pt>
                <c:pt idx="4082">
                  <c:v>1.6573000000000001E-2</c:v>
                </c:pt>
                <c:pt idx="4083">
                  <c:v>1.6296499999999998E-2</c:v>
                </c:pt>
                <c:pt idx="4084">
                  <c:v>1.5911000000000002E-2</c:v>
                </c:pt>
                <c:pt idx="4085">
                  <c:v>1.56502E-2</c:v>
                </c:pt>
                <c:pt idx="4086">
                  <c:v>1.52946E-2</c:v>
                </c:pt>
                <c:pt idx="4087">
                  <c:v>1.49785E-2</c:v>
                </c:pt>
                <c:pt idx="4088">
                  <c:v>1.46888E-2</c:v>
                </c:pt>
                <c:pt idx="4089">
                  <c:v>1.43275E-2</c:v>
                </c:pt>
                <c:pt idx="4090">
                  <c:v>1.40503E-2</c:v>
                </c:pt>
                <c:pt idx="4091">
                  <c:v>1.37121E-2</c:v>
                </c:pt>
                <c:pt idx="4092">
                  <c:v>1.33823E-2</c:v>
                </c:pt>
                <c:pt idx="4093">
                  <c:v>1.3098500000000001E-2</c:v>
                </c:pt>
                <c:pt idx="4094">
                  <c:v>1.27239E-2</c:v>
                </c:pt>
                <c:pt idx="4095">
                  <c:v>1.24525E-2</c:v>
                </c:pt>
                <c:pt idx="4096">
                  <c:v>1.2103300000000001E-2</c:v>
                </c:pt>
                <c:pt idx="4097">
                  <c:v>1.17822E-2</c:v>
                </c:pt>
                <c:pt idx="4098">
                  <c:v>1.14982E-2</c:v>
                </c:pt>
                <c:pt idx="4099">
                  <c:v>1.11235E-2</c:v>
                </c:pt>
                <c:pt idx="4100">
                  <c:v>1.08681E-2</c:v>
                </c:pt>
                <c:pt idx="4101">
                  <c:v>1.0496500000000001E-2</c:v>
                </c:pt>
                <c:pt idx="4102">
                  <c:v>1.02004E-2</c:v>
                </c:pt>
                <c:pt idx="4103" formatCode="0.00E+00">
                  <c:v>9.8789499999999992E-3</c:v>
                </c:pt>
                <c:pt idx="4104" formatCode="0.00E+00">
                  <c:v>9.5288500000000002E-3</c:v>
                </c:pt>
                <c:pt idx="4105" formatCode="0.00E+00">
                  <c:v>9.2610699999999997E-3</c:v>
                </c:pt>
                <c:pt idx="4106" formatCode="0.00E+00">
                  <c:v>8.8929899999999999E-3</c:v>
                </c:pt>
                <c:pt idx="4107" formatCode="0.00E+00">
                  <c:v>8.5871100000000002E-3</c:v>
                </c:pt>
                <c:pt idx="4108" formatCode="0.00E+00">
                  <c:v>8.2257000000000007E-3</c:v>
                </c:pt>
                <c:pt idx="4109" formatCode="0.00E+00">
                  <c:v>8.1192999999999994E-3</c:v>
                </c:pt>
                <c:pt idx="4110" formatCode="0.00E+00">
                  <c:v>8.0096400000000002E-3</c:v>
                </c:pt>
                <c:pt idx="4111" formatCode="0.00E+00">
                  <c:v>7.5930399999999997E-3</c:v>
                </c:pt>
                <c:pt idx="4112" formatCode="0.00E+00">
                  <c:v>7.5333300000000004E-3</c:v>
                </c:pt>
                <c:pt idx="4113" formatCode="0.00E+00">
                  <c:v>7.2116200000000002E-3</c:v>
                </c:pt>
                <c:pt idx="4114" formatCode="0.00E+00">
                  <c:v>6.9381099999999999E-3</c:v>
                </c:pt>
                <c:pt idx="4115" formatCode="0.00E+00">
                  <c:v>6.8702299999999997E-3</c:v>
                </c:pt>
                <c:pt idx="4116" formatCode="0.00E+00">
                  <c:v>6.3946000000000003E-3</c:v>
                </c:pt>
                <c:pt idx="4117" formatCode="0.00E+00">
                  <c:v>6.4067400000000002E-3</c:v>
                </c:pt>
                <c:pt idx="4118" formatCode="0.00E+00">
                  <c:v>6.0132800000000002E-3</c:v>
                </c:pt>
                <c:pt idx="4119" formatCode="0.00E+00">
                  <c:v>5.8059000000000001E-3</c:v>
                </c:pt>
                <c:pt idx="4120" formatCode="0.00E+00">
                  <c:v>5.7097500000000004E-3</c:v>
                </c:pt>
                <c:pt idx="4121" formatCode="0.00E+00">
                  <c:v>5.2206400000000003E-3</c:v>
                </c:pt>
                <c:pt idx="4122" formatCode="0.00E+00">
                  <c:v>5.3006900000000003E-3</c:v>
                </c:pt>
                <c:pt idx="4123" formatCode="0.00E+00">
                  <c:v>4.78971E-3</c:v>
                </c:pt>
                <c:pt idx="4124" formatCode="0.00E+00">
                  <c:v>4.7224199999999997E-3</c:v>
                </c:pt>
                <c:pt idx="4125" formatCode="0.00E+00">
                  <c:v>4.4814499999999997E-3</c:v>
                </c:pt>
                <c:pt idx="4126" formatCode="0.00E+00">
                  <c:v>4.1011399999999996E-3</c:v>
                </c:pt>
                <c:pt idx="4127" formatCode="0.00E+00">
                  <c:v>4.12956E-3</c:v>
                </c:pt>
                <c:pt idx="4128" formatCode="0.00E+00">
                  <c:v>3.6041900000000002E-3</c:v>
                </c:pt>
                <c:pt idx="4129" formatCode="0.00E+00">
                  <c:v>3.6263100000000002E-3</c:v>
                </c:pt>
                <c:pt idx="4130" formatCode="0.00E+00">
                  <c:v>3.2555599999999998E-3</c:v>
                </c:pt>
                <c:pt idx="4131" formatCode="0.00E+00">
                  <c:v>3.0287299999999999E-3</c:v>
                </c:pt>
                <c:pt idx="4132" formatCode="0.00E+00">
                  <c:v>2.91603E-3</c:v>
                </c:pt>
                <c:pt idx="4133" formatCode="0.00E+00">
                  <c:v>2.4912300000000001E-3</c:v>
                </c:pt>
                <c:pt idx="4134" formatCode="0.00E+00">
                  <c:v>2.4781E-3</c:v>
                </c:pt>
                <c:pt idx="4135" formatCode="0.00E+00">
                  <c:v>2.0815400000000002E-3</c:v>
                </c:pt>
                <c:pt idx="4136" formatCode="0.00E+00">
                  <c:v>1.8984099999999999E-3</c:v>
                </c:pt>
                <c:pt idx="4137" formatCode="0.00E+00">
                  <c:v>1.67947E-3</c:v>
                </c:pt>
                <c:pt idx="4138" formatCode="0.00E+00">
                  <c:v>1.5812199999999999E-3</c:v>
                </c:pt>
                <c:pt idx="4139" formatCode="0.00E+00">
                  <c:v>1.6783900000000001E-3</c:v>
                </c:pt>
                <c:pt idx="4140" formatCode="0.00E+00">
                  <c:v>1.2566299999999999E-3</c:v>
                </c:pt>
                <c:pt idx="4141" formatCode="0.00E+00">
                  <c:v>1.3361899999999999E-3</c:v>
                </c:pt>
                <c:pt idx="4142" formatCode="0.00E+00">
                  <c:v>1.12353E-3</c:v>
                </c:pt>
                <c:pt idx="4143" formatCode="0.00E+00">
                  <c:v>8.7154400000000003E-4</c:v>
                </c:pt>
                <c:pt idx="4144" formatCode="0.00E+00">
                  <c:v>9.953169999999999E-4</c:v>
                </c:pt>
                <c:pt idx="4145" formatCode="0.00E+00">
                  <c:v>5.1338299999999996E-4</c:v>
                </c:pt>
                <c:pt idx="4146" formatCode="0.00E+00">
                  <c:v>6.8086500000000001E-4</c:v>
                </c:pt>
                <c:pt idx="4147" formatCode="0.00E+00">
                  <c:v>3.68826E-4</c:v>
                </c:pt>
                <c:pt idx="4148" formatCode="0.00E+00">
                  <c:v>2.0597399999999999E-4</c:v>
                </c:pt>
                <c:pt idx="4149" formatCode="0.00E+00">
                  <c:v>2.9107500000000001E-4</c:v>
                </c:pt>
                <c:pt idx="4150" formatCode="0.00E+00">
                  <c:v>-2.1472799999999999E-4</c:v>
                </c:pt>
                <c:pt idx="4151" formatCode="0.00E+00">
                  <c:v>5.7318999999999998E-5</c:v>
                </c:pt>
                <c:pt idx="4152" formatCode="0.00E+00">
                  <c:v>-4.21631E-4</c:v>
                </c:pt>
                <c:pt idx="4153" formatCode="0.00E+00">
                  <c:v>-3.85356E-4</c:v>
                </c:pt>
                <c:pt idx="4154" formatCode="0.00E+00">
                  <c:v>-4.9193700000000002E-4</c:v>
                </c:pt>
                <c:pt idx="4155" formatCode="0.00E+00">
                  <c:v>-8.6198299999999998E-4</c:v>
                </c:pt>
                <c:pt idx="4156" formatCode="0.00E+00">
                  <c:v>-6.3951299999999997E-4</c:v>
                </c:pt>
                <c:pt idx="4157" formatCode="0.00E+00">
                  <c:v>-1.1681199999999999E-3</c:v>
                </c:pt>
                <c:pt idx="4158" formatCode="0.00E+00">
                  <c:v>-9.8841599999999999E-4</c:v>
                </c:pt>
                <c:pt idx="4159" formatCode="0.00E+00">
                  <c:v>-1.29246E-3</c:v>
                </c:pt>
                <c:pt idx="4160" formatCode="0.00E+00">
                  <c:v>-1.4444600000000001E-3</c:v>
                </c:pt>
                <c:pt idx="4161" formatCode="0.00E+00">
                  <c:v>-1.405E-3</c:v>
                </c:pt>
                <c:pt idx="4162" formatCode="0.00E+00">
                  <c:v>-1.8160400000000001E-3</c:v>
                </c:pt>
                <c:pt idx="4163" formatCode="0.00E+00">
                  <c:v>-1.66825E-3</c:v>
                </c:pt>
                <c:pt idx="4164" formatCode="0.00E+00">
                  <c:v>-2.0255400000000002E-3</c:v>
                </c:pt>
                <c:pt idx="4165" formatCode="0.00E+00">
                  <c:v>-2.0632099999999998E-3</c:v>
                </c:pt>
                <c:pt idx="4166" formatCode="0.00E+00">
                  <c:v>-2.16869E-3</c:v>
                </c:pt>
                <c:pt idx="4167" formatCode="0.00E+00">
                  <c:v>-2.4381099999999998E-3</c:v>
                </c:pt>
                <c:pt idx="4168" formatCode="0.00E+00">
                  <c:v>-2.3968800000000001E-3</c:v>
                </c:pt>
                <c:pt idx="4169" formatCode="0.00E+00">
                  <c:v>-2.6889000000000001E-3</c:v>
                </c:pt>
                <c:pt idx="4170" formatCode="0.00E+00">
                  <c:v>-2.7406900000000001E-3</c:v>
                </c:pt>
                <c:pt idx="4171" formatCode="0.00E+00">
                  <c:v>-2.8616000000000002E-3</c:v>
                </c:pt>
                <c:pt idx="4172" formatCode="0.00E+00">
                  <c:v>-3.0973799999999998E-3</c:v>
                </c:pt>
                <c:pt idx="4173" formatCode="0.00E+00">
                  <c:v>-3.08888E-3</c:v>
                </c:pt>
                <c:pt idx="4174" formatCode="0.00E+00">
                  <c:v>-3.3594499999999999E-3</c:v>
                </c:pt>
                <c:pt idx="4175" formatCode="0.00E+00">
                  <c:v>-3.4235099999999998E-3</c:v>
                </c:pt>
                <c:pt idx="4176" formatCode="0.00E+00">
                  <c:v>-3.53506E-3</c:v>
                </c:pt>
                <c:pt idx="4177" formatCode="0.00E+00">
                  <c:v>-3.7895200000000002E-3</c:v>
                </c:pt>
                <c:pt idx="4178" formatCode="0.00E+00">
                  <c:v>-3.7380199999999999E-3</c:v>
                </c:pt>
                <c:pt idx="4179" formatCode="0.00E+00">
                  <c:v>-4.0709400000000003E-3</c:v>
                </c:pt>
                <c:pt idx="4180" formatCode="0.00E+00">
                  <c:v>-4.04938E-3</c:v>
                </c:pt>
                <c:pt idx="4181" formatCode="0.00E+00">
                  <c:v>-4.2432499999999996E-3</c:v>
                </c:pt>
                <c:pt idx="4182" formatCode="0.00E+00">
                  <c:v>-4.4332399999999998E-3</c:v>
                </c:pt>
                <c:pt idx="4183" formatCode="0.00E+00">
                  <c:v>-4.4034499999999997E-3</c:v>
                </c:pt>
                <c:pt idx="4184" formatCode="0.00E+00">
                  <c:v>-4.7710599999999997E-3</c:v>
                </c:pt>
                <c:pt idx="4185" formatCode="0.00E+00">
                  <c:v>-4.6593399999999997E-3</c:v>
                </c:pt>
                <c:pt idx="4186" formatCode="0.00E+00">
                  <c:v>-4.98804E-3</c:v>
                </c:pt>
                <c:pt idx="4187" formatCode="0.00E+00">
                  <c:v>-5.02367E-3</c:v>
                </c:pt>
                <c:pt idx="4188" formatCode="0.00E+00">
                  <c:v>-5.1310499999999998E-3</c:v>
                </c:pt>
                <c:pt idx="4189" formatCode="0.00E+00">
                  <c:v>-5.4004300000000003E-3</c:v>
                </c:pt>
                <c:pt idx="4190" formatCode="0.00E+00">
                  <c:v>-5.3153999999999996E-3</c:v>
                </c:pt>
                <c:pt idx="4191" formatCode="0.00E+00">
                  <c:v>-5.6856399999999996E-3</c:v>
                </c:pt>
                <c:pt idx="4192" formatCode="0.00E+00">
                  <c:v>-5.6131499999999999E-3</c:v>
                </c:pt>
                <c:pt idx="4193" formatCode="0.00E+00">
                  <c:v>-5.8684200000000001E-3</c:v>
                </c:pt>
                <c:pt idx="4194" formatCode="0.00E+00">
                  <c:v>-5.9821300000000004E-3</c:v>
                </c:pt>
                <c:pt idx="4195" formatCode="0.00E+00">
                  <c:v>-6.0313199999999997E-3</c:v>
                </c:pt>
                <c:pt idx="4196" formatCode="0.00E+00">
                  <c:v>-6.3157999999999999E-3</c:v>
                </c:pt>
                <c:pt idx="4197" formatCode="0.00E+00">
                  <c:v>-6.2652599999999999E-3</c:v>
                </c:pt>
                <c:pt idx="4198" formatCode="0.00E+00">
                  <c:v>-6.5528599999999998E-3</c:v>
                </c:pt>
                <c:pt idx="4199" formatCode="0.00E+00">
                  <c:v>-6.5834300000000004E-3</c:v>
                </c:pt>
                <c:pt idx="4200" formatCode="0.00E+00">
                  <c:v>-6.7325099999999997E-3</c:v>
                </c:pt>
                <c:pt idx="4201" formatCode="0.00E+00">
                  <c:v>-6.9143499999999997E-3</c:v>
                </c:pt>
                <c:pt idx="4202" formatCode="0.00E+00">
                  <c:v>-6.9438399999999997E-3</c:v>
                </c:pt>
                <c:pt idx="4203" formatCode="0.00E+00">
                  <c:v>-7.1822600000000002E-3</c:v>
                </c:pt>
                <c:pt idx="4204" formatCode="0.00E+00">
                  <c:v>-7.2309899999999996E-3</c:v>
                </c:pt>
                <c:pt idx="4205" formatCode="0.00E+00">
                  <c:v>-7.38603E-3</c:v>
                </c:pt>
                <c:pt idx="4206" formatCode="0.00E+00">
                  <c:v>-7.5485600000000002E-3</c:v>
                </c:pt>
                <c:pt idx="4207" formatCode="0.00E+00">
                  <c:v>-7.5952600000000004E-3</c:v>
                </c:pt>
                <c:pt idx="4208" formatCode="0.00E+00">
                  <c:v>-7.8181199999999996E-3</c:v>
                </c:pt>
                <c:pt idx="4209" formatCode="0.00E+00">
                  <c:v>-7.8725900000000005E-3</c:v>
                </c:pt>
                <c:pt idx="4210" formatCode="0.00E+00">
                  <c:v>-8.0171500000000007E-3</c:v>
                </c:pt>
                <c:pt idx="4211" formatCode="0.00E+00">
                  <c:v>-8.1968500000000003E-3</c:v>
                </c:pt>
                <c:pt idx="4212" formatCode="0.00E+00">
                  <c:v>-8.2069799999999991E-3</c:v>
                </c:pt>
                <c:pt idx="4213" formatCode="0.00E+00">
                  <c:v>-8.4854000000000006E-3</c:v>
                </c:pt>
                <c:pt idx="4214" formatCode="0.00E+00">
                  <c:v>-8.4692099999999996E-3</c:v>
                </c:pt>
                <c:pt idx="4215" formatCode="0.00E+00">
                  <c:v>-8.6846200000000005E-3</c:v>
                </c:pt>
                <c:pt idx="4216" formatCode="0.00E+00">
                  <c:v>-8.8081800000000005E-3</c:v>
                </c:pt>
                <c:pt idx="4217" formatCode="0.00E+00">
                  <c:v>-8.8373099999999993E-3</c:v>
                </c:pt>
                <c:pt idx="4218" formatCode="0.00E+00">
                  <c:v>-9.1402199999999992E-3</c:v>
                </c:pt>
                <c:pt idx="4219" formatCode="0.00E+00">
                  <c:v>-9.0474000000000006E-3</c:v>
                </c:pt>
                <c:pt idx="4220" formatCode="0.00E+00">
                  <c:v>-9.3747399999999995E-3</c:v>
                </c:pt>
                <c:pt idx="4221" formatCode="0.00E+00">
                  <c:v>-9.3655100000000005E-3</c:v>
                </c:pt>
                <c:pt idx="4222" formatCode="0.00E+00">
                  <c:v>-9.5159000000000007E-3</c:v>
                </c:pt>
                <c:pt idx="4223" formatCode="0.00E+00">
                  <c:v>-9.7319199999999998E-3</c:v>
                </c:pt>
                <c:pt idx="4224" formatCode="0.00E+00">
                  <c:v>-9.6678800000000002E-3</c:v>
                </c:pt>
                <c:pt idx="4225">
                  <c:v>-1.0029100000000001E-2</c:v>
                </c:pt>
                <c:pt idx="4226" formatCode="0.00E+00">
                  <c:v>-9.9263800000000003E-3</c:v>
                </c:pt>
                <c:pt idx="4227">
                  <c:v>-1.02065E-2</c:v>
                </c:pt>
                <c:pt idx="4228">
                  <c:v>-1.02799E-2</c:v>
                </c:pt>
                <c:pt idx="4229">
                  <c:v>-1.0336100000000001E-2</c:v>
                </c:pt>
                <c:pt idx="4230">
                  <c:v>-1.06169E-2</c:v>
                </c:pt>
                <c:pt idx="4231">
                  <c:v>-1.0534999999999999E-2</c:v>
                </c:pt>
                <c:pt idx="4232">
                  <c:v>-1.0847000000000001E-2</c:v>
                </c:pt>
                <c:pt idx="4233">
                  <c:v>-1.08433E-2</c:v>
                </c:pt>
                <c:pt idx="4234">
                  <c:v>-1.0996499999999999E-2</c:v>
                </c:pt>
                <c:pt idx="4235">
                  <c:v>-1.1180000000000001E-2</c:v>
                </c:pt>
                <c:pt idx="4236">
                  <c:v>-1.11739E-2</c:v>
                </c:pt>
                <c:pt idx="4237">
                  <c:v>-1.1439899999999999E-2</c:v>
                </c:pt>
                <c:pt idx="4238">
                  <c:v>-1.14479E-2</c:v>
                </c:pt>
                <c:pt idx="4239">
                  <c:v>-1.1610199999999999E-2</c:v>
                </c:pt>
                <c:pt idx="4240">
                  <c:v>-1.17673E-2</c:v>
                </c:pt>
                <c:pt idx="4241">
                  <c:v>-1.17847E-2</c:v>
                </c:pt>
                <c:pt idx="4242">
                  <c:v>-1.20336E-2</c:v>
                </c:pt>
                <c:pt idx="4243">
                  <c:v>-1.2049600000000001E-2</c:v>
                </c:pt>
                <c:pt idx="4244">
                  <c:v>-1.21955E-2</c:v>
                </c:pt>
                <c:pt idx="4245">
                  <c:v>-1.23637E-2</c:v>
                </c:pt>
                <c:pt idx="4246">
                  <c:v>-1.23686E-2</c:v>
                </c:pt>
                <c:pt idx="4247">
                  <c:v>-1.26877E-2</c:v>
                </c:pt>
                <c:pt idx="4248">
                  <c:v>-1.26088E-2</c:v>
                </c:pt>
                <c:pt idx="4249">
                  <c:v>-1.25688E-2</c:v>
                </c:pt>
                <c:pt idx="4250">
                  <c:v>-1.2507799999999999E-2</c:v>
                </c:pt>
                <c:pt idx="4251">
                  <c:v>-1.2576199999999999E-2</c:v>
                </c:pt>
                <c:pt idx="4252">
                  <c:v>-1.2650099999999999E-2</c:v>
                </c:pt>
                <c:pt idx="4253">
                  <c:v>-1.2531799999999999E-2</c:v>
                </c:pt>
                <c:pt idx="4254">
                  <c:v>-1.27878E-2</c:v>
                </c:pt>
                <c:pt idx="4255">
                  <c:v>-1.25562E-2</c:v>
                </c:pt>
                <c:pt idx="4256">
                  <c:v>-1.2807199999999999E-2</c:v>
                </c:pt>
                <c:pt idx="4257">
                  <c:v>-1.27116E-2</c:v>
                </c:pt>
                <c:pt idx="4258">
                  <c:v>-1.2715199999999999E-2</c:v>
                </c:pt>
                <c:pt idx="4259">
                  <c:v>-1.2914699999999999E-2</c:v>
                </c:pt>
                <c:pt idx="4260">
                  <c:v>-1.265E-2</c:v>
                </c:pt>
                <c:pt idx="4261">
                  <c:v>-1.30153E-2</c:v>
                </c:pt>
                <c:pt idx="4262">
                  <c:v>-1.2733299999999999E-2</c:v>
                </c:pt>
                <c:pt idx="4263">
                  <c:v>-1.29604E-2</c:v>
                </c:pt>
                <c:pt idx="4264">
                  <c:v>-1.2936100000000001E-2</c:v>
                </c:pt>
                <c:pt idx="4265">
                  <c:v>-1.28542E-2</c:v>
                </c:pt>
                <c:pt idx="4266">
                  <c:v>-1.3108699999999999E-2</c:v>
                </c:pt>
                <c:pt idx="4267">
                  <c:v>-1.28442E-2</c:v>
                </c:pt>
                <c:pt idx="4268">
                  <c:v>-1.31416E-2</c:v>
                </c:pt>
                <c:pt idx="4269">
                  <c:v>-1.29677E-2</c:v>
                </c:pt>
                <c:pt idx="4270">
                  <c:v>-1.30776E-2</c:v>
                </c:pt>
                <c:pt idx="4271">
                  <c:v>-1.31307E-2</c:v>
                </c:pt>
                <c:pt idx="4272">
                  <c:v>-1.30399E-2</c:v>
                </c:pt>
                <c:pt idx="4273">
                  <c:v>-1.32021E-2</c:v>
                </c:pt>
                <c:pt idx="4274">
                  <c:v>-1.3088900000000001E-2</c:v>
                </c:pt>
                <c:pt idx="4275">
                  <c:v>-1.3224E-2</c:v>
                </c:pt>
                <c:pt idx="4276">
                  <c:v>-1.3234599999999999E-2</c:v>
                </c:pt>
                <c:pt idx="4277">
                  <c:v>-1.30359E-2</c:v>
                </c:pt>
                <c:pt idx="4278">
                  <c:v>-1.28836E-2</c:v>
                </c:pt>
                <c:pt idx="4279">
                  <c:v>-1.29785E-2</c:v>
                </c:pt>
                <c:pt idx="4280">
                  <c:v>-1.2719599999999999E-2</c:v>
                </c:pt>
                <c:pt idx="4281">
                  <c:v>-1.2804899999999999E-2</c:v>
                </c:pt>
                <c:pt idx="4282">
                  <c:v>-1.2686899999999999E-2</c:v>
                </c:pt>
                <c:pt idx="4283">
                  <c:v>-1.25281E-2</c:v>
                </c:pt>
                <c:pt idx="4284">
                  <c:v>-1.2690099999999999E-2</c:v>
                </c:pt>
                <c:pt idx="4285">
                  <c:v>-1.2300800000000001E-2</c:v>
                </c:pt>
                <c:pt idx="4286">
                  <c:v>-1.25649E-2</c:v>
                </c:pt>
                <c:pt idx="4287">
                  <c:v>-1.22419E-2</c:v>
                </c:pt>
                <c:pt idx="4288">
                  <c:v>-1.22752E-2</c:v>
                </c:pt>
                <c:pt idx="4289">
                  <c:v>-1.22895E-2</c:v>
                </c:pt>
                <c:pt idx="4290">
                  <c:v>-1.19661E-2</c:v>
                </c:pt>
                <c:pt idx="4291">
                  <c:v>-1.2256899999999999E-2</c:v>
                </c:pt>
                <c:pt idx="4292">
                  <c:v>-1.1811200000000001E-2</c:v>
                </c:pt>
                <c:pt idx="4293">
                  <c:v>-1.2037600000000001E-2</c:v>
                </c:pt>
                <c:pt idx="4294">
                  <c:v>-1.1822300000000001E-2</c:v>
                </c:pt>
                <c:pt idx="4295">
                  <c:v>-1.17187E-2</c:v>
                </c:pt>
                <c:pt idx="4296">
                  <c:v>-1.18391E-2</c:v>
                </c:pt>
                <c:pt idx="4297">
                  <c:v>-1.14822E-2</c:v>
                </c:pt>
                <c:pt idx="4298">
                  <c:v>-1.1709499999999999E-2</c:v>
                </c:pt>
                <c:pt idx="4299">
                  <c:v>-1.14062E-2</c:v>
                </c:pt>
                <c:pt idx="4300">
                  <c:v>-1.14477E-2</c:v>
                </c:pt>
                <c:pt idx="4301">
                  <c:v>-1.13933E-2</c:v>
                </c:pt>
                <c:pt idx="4302">
                  <c:v>-1.12011E-2</c:v>
                </c:pt>
                <c:pt idx="4303">
                  <c:v>-1.12975E-2</c:v>
                </c:pt>
                <c:pt idx="4304">
                  <c:v>-1.1073E-2</c:v>
                </c:pt>
                <c:pt idx="4305">
                  <c:v>-1.10887E-2</c:v>
                </c:pt>
                <c:pt idx="4306">
                  <c:v>-1.1014700000000001E-2</c:v>
                </c:pt>
                <c:pt idx="4307">
                  <c:v>-1.0870899999999999E-2</c:v>
                </c:pt>
                <c:pt idx="4308">
                  <c:v>-1.09021E-2</c:v>
                </c:pt>
                <c:pt idx="4309">
                  <c:v>-1.07426E-2</c:v>
                </c:pt>
                <c:pt idx="4310">
                  <c:v>-1.06929E-2</c:v>
                </c:pt>
                <c:pt idx="4311">
                  <c:v>-1.0678699999999999E-2</c:v>
                </c:pt>
                <c:pt idx="4312">
                  <c:v>-1.0474499999999999E-2</c:v>
                </c:pt>
                <c:pt idx="4313">
                  <c:v>-1.05649E-2</c:v>
                </c:pt>
                <c:pt idx="4314">
                  <c:v>-1.0345099999999999E-2</c:v>
                </c:pt>
                <c:pt idx="4315">
                  <c:v>-1.0345399999999999E-2</c:v>
                </c:pt>
                <c:pt idx="4316">
                  <c:v>-1.03093E-2</c:v>
                </c:pt>
                <c:pt idx="4317">
                  <c:v>-1.0101499999999999E-2</c:v>
                </c:pt>
                <c:pt idx="4318">
                  <c:v>-1.0217E-2</c:v>
                </c:pt>
                <c:pt idx="4319" formatCode="0.00E+00">
                  <c:v>-9.8742199999999995E-3</c:v>
                </c:pt>
                <c:pt idx="4320" formatCode="0.00E+00">
                  <c:v>-9.9642600000000008E-3</c:v>
                </c:pt>
                <c:pt idx="4321" formatCode="0.00E+00">
                  <c:v>-9.8036900000000003E-3</c:v>
                </c:pt>
                <c:pt idx="4322" formatCode="0.00E+00">
                  <c:v>-9.7467600000000001E-3</c:v>
                </c:pt>
                <c:pt idx="4323" formatCode="0.00E+00">
                  <c:v>-9.83033E-3</c:v>
                </c:pt>
                <c:pt idx="4324" formatCode="0.00E+00">
                  <c:v>-9.5828900000000002E-3</c:v>
                </c:pt>
                <c:pt idx="4325" formatCode="0.00E+00">
                  <c:v>-9.7476799999999999E-3</c:v>
                </c:pt>
                <c:pt idx="4326" formatCode="0.00E+00">
                  <c:v>-9.5178799999999994E-3</c:v>
                </c:pt>
                <c:pt idx="4327" formatCode="0.00E+00">
                  <c:v>-9.5724199999999999E-3</c:v>
                </c:pt>
                <c:pt idx="4328" formatCode="0.00E+00">
                  <c:v>-9.5138299999999992E-3</c:v>
                </c:pt>
                <c:pt idx="4329" formatCode="0.00E+00">
                  <c:v>-9.3911600000000008E-3</c:v>
                </c:pt>
                <c:pt idx="4330" formatCode="0.00E+00">
                  <c:v>-9.4650700000000008E-3</c:v>
                </c:pt>
                <c:pt idx="4331" formatCode="0.00E+00">
                  <c:v>-9.2829599999999998E-3</c:v>
                </c:pt>
                <c:pt idx="4332" formatCode="0.00E+00">
                  <c:v>-9.3364799999999994E-3</c:v>
                </c:pt>
                <c:pt idx="4333" formatCode="0.00E+00">
                  <c:v>-9.2359399999999998E-3</c:v>
                </c:pt>
                <c:pt idx="4334" formatCode="0.00E+00">
                  <c:v>-9.1824899999999997E-3</c:v>
                </c:pt>
                <c:pt idx="4335" formatCode="0.00E+00">
                  <c:v>-9.1745100000000003E-3</c:v>
                </c:pt>
                <c:pt idx="4336" formatCode="0.00E+00">
                  <c:v>-9.07115E-3</c:v>
                </c:pt>
                <c:pt idx="4337" formatCode="0.00E+00">
                  <c:v>-9.0562899999999998E-3</c:v>
                </c:pt>
                <c:pt idx="4338" formatCode="0.00E+00">
                  <c:v>-9.0059100000000007E-3</c:v>
                </c:pt>
                <c:pt idx="4339" formatCode="0.00E+00">
                  <c:v>-8.9168100000000007E-3</c:v>
                </c:pt>
                <c:pt idx="4340" formatCode="0.00E+00">
                  <c:v>-8.9294600000000002E-3</c:v>
                </c:pt>
                <c:pt idx="4341" formatCode="0.00E+00">
                  <c:v>-8.8153299999999997E-3</c:v>
                </c:pt>
                <c:pt idx="4342" formatCode="0.00E+00">
                  <c:v>-8.80038E-3</c:v>
                </c:pt>
                <c:pt idx="4343" formatCode="0.00E+00">
                  <c:v>-8.7613499999999993E-3</c:v>
                </c:pt>
                <c:pt idx="4344" formatCode="0.00E+00">
                  <c:v>-8.6448099999999993E-3</c:v>
                </c:pt>
                <c:pt idx="4345" formatCode="0.00E+00">
                  <c:v>-8.7024900000000002E-3</c:v>
                </c:pt>
                <c:pt idx="4346" formatCode="0.00E+00">
                  <c:v>-8.5234300000000002E-3</c:v>
                </c:pt>
                <c:pt idx="4347" formatCode="0.00E+00">
                  <c:v>-8.5867099999999991E-3</c:v>
                </c:pt>
                <c:pt idx="4348" formatCode="0.00E+00">
                  <c:v>-8.4626000000000007E-3</c:v>
                </c:pt>
                <c:pt idx="4349" formatCode="0.00E+00">
                  <c:v>-8.4217800000000002E-3</c:v>
                </c:pt>
                <c:pt idx="4350" formatCode="0.00E+00">
                  <c:v>-8.4265699999999995E-3</c:v>
                </c:pt>
                <c:pt idx="4351" formatCode="0.00E+00">
                  <c:v>-8.2635299999999998E-3</c:v>
                </c:pt>
                <c:pt idx="4352" formatCode="0.00E+00">
                  <c:v>-8.3518800000000008E-3</c:v>
                </c:pt>
                <c:pt idx="4353" formatCode="0.00E+00">
                  <c:v>-8.1557699999999997E-3</c:v>
                </c:pt>
                <c:pt idx="4354" formatCode="0.00E+00">
                  <c:v>-8.22524E-3</c:v>
                </c:pt>
                <c:pt idx="4355" formatCode="0.00E+00">
                  <c:v>-8.1112000000000007E-3</c:v>
                </c:pt>
                <c:pt idx="4356" formatCode="0.00E+00">
                  <c:v>-8.0615099999999992E-3</c:v>
                </c:pt>
                <c:pt idx="4357" formatCode="0.00E+00">
                  <c:v>-8.0190799999999996E-3</c:v>
                </c:pt>
                <c:pt idx="4358" formatCode="0.00E+00">
                  <c:v>-7.8469300000000002E-3</c:v>
                </c:pt>
                <c:pt idx="4359" formatCode="0.00E+00">
                  <c:v>-7.9026099999999991E-3</c:v>
                </c:pt>
                <c:pt idx="4360" formatCode="0.00E+00">
                  <c:v>-7.7648600000000002E-3</c:v>
                </c:pt>
                <c:pt idx="4361" formatCode="0.00E+00">
                  <c:v>-7.8503800000000006E-3</c:v>
                </c:pt>
                <c:pt idx="4362" formatCode="0.00E+00">
                  <c:v>-7.7495000000000003E-3</c:v>
                </c:pt>
                <c:pt idx="4363" formatCode="0.00E+00">
                  <c:v>-7.7631499999999999E-3</c:v>
                </c:pt>
                <c:pt idx="4364" formatCode="0.00E+00">
                  <c:v>-7.7280500000000002E-3</c:v>
                </c:pt>
                <c:pt idx="4365" formatCode="0.00E+00">
                  <c:v>-7.6770800000000002E-3</c:v>
                </c:pt>
                <c:pt idx="4366" formatCode="0.00E+00">
                  <c:v>-7.7046500000000004E-3</c:v>
                </c:pt>
                <c:pt idx="4367" formatCode="0.00E+00">
                  <c:v>-7.6054699999999996E-3</c:v>
                </c:pt>
                <c:pt idx="4368" formatCode="0.00E+00">
                  <c:v>-7.6620600000000001E-3</c:v>
                </c:pt>
                <c:pt idx="4369" formatCode="0.00E+00">
                  <c:v>-7.5521800000000004E-3</c:v>
                </c:pt>
                <c:pt idx="4370" formatCode="0.00E+00">
                  <c:v>-7.59941E-3</c:v>
                </c:pt>
                <c:pt idx="4371" formatCode="0.00E+00">
                  <c:v>-7.5177999999999998E-3</c:v>
                </c:pt>
                <c:pt idx="4372" formatCode="0.00E+00">
                  <c:v>-7.5213199999999997E-3</c:v>
                </c:pt>
                <c:pt idx="4373" formatCode="0.00E+00">
                  <c:v>-7.4921700000000003E-3</c:v>
                </c:pt>
                <c:pt idx="4374" formatCode="0.00E+00">
                  <c:v>-7.4408699999999996E-3</c:v>
                </c:pt>
                <c:pt idx="4375" formatCode="0.00E+00">
                  <c:v>-7.4618899999999997E-3</c:v>
                </c:pt>
                <c:pt idx="4376" formatCode="0.00E+00">
                  <c:v>-7.3704399999999998E-3</c:v>
                </c:pt>
                <c:pt idx="4377" formatCode="0.00E+00">
                  <c:v>-7.4169199999999996E-3</c:v>
                </c:pt>
                <c:pt idx="4378" formatCode="0.00E+00">
                  <c:v>-7.31477E-3</c:v>
                </c:pt>
                <c:pt idx="4379" formatCode="0.00E+00">
                  <c:v>-7.3574599999999997E-3</c:v>
                </c:pt>
                <c:pt idx="4380" formatCode="0.00E+00">
                  <c:v>-7.2729800000000001E-3</c:v>
                </c:pt>
                <c:pt idx="4381" formatCode="0.00E+00">
                  <c:v>-7.2853099999999997E-3</c:v>
                </c:pt>
                <c:pt idx="4382" formatCode="0.00E+00">
                  <c:v>-7.2424000000000004E-3</c:v>
                </c:pt>
                <c:pt idx="4383" formatCode="0.00E+00">
                  <c:v>-7.20186E-3</c:v>
                </c:pt>
                <c:pt idx="4384" formatCode="0.00E+00">
                  <c:v>-7.22027E-3</c:v>
                </c:pt>
                <c:pt idx="4385" formatCode="0.00E+00">
                  <c:v>-7.1153400000000004E-3</c:v>
                </c:pt>
                <c:pt idx="4386" formatCode="0.00E+00">
                  <c:v>-7.1917200000000004E-3</c:v>
                </c:pt>
                <c:pt idx="4387" formatCode="0.00E+00">
                  <c:v>-7.0461999999999999E-3</c:v>
                </c:pt>
                <c:pt idx="4388" formatCode="0.00E+00">
                  <c:v>-7.1328700000000004E-3</c:v>
                </c:pt>
                <c:pt idx="4389" formatCode="0.00E+00">
                  <c:v>-7.0172200000000002E-3</c:v>
                </c:pt>
                <c:pt idx="4390" formatCode="0.00E+00">
                  <c:v>-7.0321100000000003E-3</c:v>
                </c:pt>
                <c:pt idx="4391" formatCode="0.00E+00">
                  <c:v>-7.02266E-3</c:v>
                </c:pt>
                <c:pt idx="4392" formatCode="0.00E+00">
                  <c:v>-6.9128699999999998E-3</c:v>
                </c:pt>
                <c:pt idx="4393" formatCode="0.00E+00">
                  <c:v>-7.02105E-3</c:v>
                </c:pt>
                <c:pt idx="4394" formatCode="0.00E+00">
                  <c:v>-6.8271299999999998E-3</c:v>
                </c:pt>
                <c:pt idx="4395" formatCode="0.00E+00">
                  <c:v>-6.9640700000000002E-3</c:v>
                </c:pt>
                <c:pt idx="4396" formatCode="0.00E+00">
                  <c:v>-6.8071399999999997E-3</c:v>
                </c:pt>
                <c:pt idx="4397" formatCode="0.00E+00">
                  <c:v>-6.8450200000000003E-3</c:v>
                </c:pt>
                <c:pt idx="4398" formatCode="0.00E+00">
                  <c:v>-6.8298999999999999E-3</c:v>
                </c:pt>
                <c:pt idx="4399" formatCode="0.00E+00">
                  <c:v>-6.7147099999999996E-3</c:v>
                </c:pt>
                <c:pt idx="4400" formatCode="0.00E+00">
                  <c:v>-6.8301200000000003E-3</c:v>
                </c:pt>
                <c:pt idx="4401" formatCode="0.00E+00">
                  <c:v>-6.6354400000000003E-3</c:v>
                </c:pt>
                <c:pt idx="4402" formatCode="0.00E+00">
                  <c:v>-6.7617199999999997E-3</c:v>
                </c:pt>
                <c:pt idx="4403" formatCode="0.00E+00">
                  <c:v>-6.6233899999999998E-3</c:v>
                </c:pt>
                <c:pt idx="4404" formatCode="0.00E+00">
                  <c:v>-6.6433300000000002E-3</c:v>
                </c:pt>
                <c:pt idx="4405" formatCode="0.00E+00">
                  <c:v>-6.6325899999999998E-3</c:v>
                </c:pt>
                <c:pt idx="4406" formatCode="0.00E+00">
                  <c:v>-6.5353599999999996E-3</c:v>
                </c:pt>
                <c:pt idx="4407" formatCode="0.00E+00">
                  <c:v>-6.6051900000000004E-3</c:v>
                </c:pt>
                <c:pt idx="4408" formatCode="0.00E+00">
                  <c:v>-6.4779399999999997E-3</c:v>
                </c:pt>
                <c:pt idx="4409" formatCode="0.00E+00">
                  <c:v>-6.5298700000000001E-3</c:v>
                </c:pt>
                <c:pt idx="4410" formatCode="0.00E+00">
                  <c:v>-6.4531399999999996E-3</c:v>
                </c:pt>
                <c:pt idx="4411" formatCode="0.00E+00">
                  <c:v>-6.44386E-3</c:v>
                </c:pt>
                <c:pt idx="4412" formatCode="0.00E+00">
                  <c:v>-6.4165300000000002E-3</c:v>
                </c:pt>
                <c:pt idx="4413" formatCode="0.00E+00">
                  <c:v>-6.3828899999999996E-3</c:v>
                </c:pt>
                <c:pt idx="4414" formatCode="0.00E+00">
                  <c:v>-6.3537200000000002E-3</c:v>
                </c:pt>
                <c:pt idx="4415" formatCode="0.00E+00">
                  <c:v>-6.3374900000000003E-3</c:v>
                </c:pt>
                <c:pt idx="4416" formatCode="0.00E+00">
                  <c:v>-6.29314E-3</c:v>
                </c:pt>
                <c:pt idx="4417" formatCode="0.00E+00">
                  <c:v>-6.2724699999999996E-3</c:v>
                </c:pt>
                <c:pt idx="4418" formatCode="0.00E+00">
                  <c:v>-6.2620599999999998E-3</c:v>
                </c:pt>
                <c:pt idx="4419" formatCode="0.00E+00">
                  <c:v>-6.18098E-3</c:v>
                </c:pt>
                <c:pt idx="4420" formatCode="0.00E+00">
                  <c:v>-6.2414699999999998E-3</c:v>
                </c:pt>
                <c:pt idx="4421" formatCode="0.00E+00">
                  <c:v>-6.1028499999999999E-3</c:v>
                </c:pt>
                <c:pt idx="4422" formatCode="0.00E+00">
                  <c:v>-6.18273E-3</c:v>
                </c:pt>
                <c:pt idx="4423" formatCode="0.00E+00">
                  <c:v>-6.0789599999999996E-3</c:v>
                </c:pt>
                <c:pt idx="4424" formatCode="0.00E+00">
                  <c:v>-6.0688599999999997E-3</c:v>
                </c:pt>
                <c:pt idx="4425" formatCode="0.00E+00">
                  <c:v>-6.0936699999999998E-3</c:v>
                </c:pt>
                <c:pt idx="4426" formatCode="0.00E+00">
                  <c:v>-5.9469800000000001E-3</c:v>
                </c:pt>
                <c:pt idx="4427" formatCode="0.00E+00">
                  <c:v>-6.0808600000000004E-3</c:v>
                </c:pt>
                <c:pt idx="4428" formatCode="0.00E+00">
                  <c:v>-5.8849000000000002E-3</c:v>
                </c:pt>
                <c:pt idx="4429" formatCode="0.00E+00">
                  <c:v>-5.9918599999999999E-3</c:v>
                </c:pt>
                <c:pt idx="4430" formatCode="0.00E+00">
                  <c:v>-5.8953599999999997E-3</c:v>
                </c:pt>
                <c:pt idx="4431" formatCode="0.00E+00">
                  <c:v>-5.8533300000000003E-3</c:v>
                </c:pt>
                <c:pt idx="4432" formatCode="0.00E+00">
                  <c:v>-5.9177199999999996E-3</c:v>
                </c:pt>
                <c:pt idx="4433" formatCode="0.00E+00">
                  <c:v>-5.7437299999999998E-3</c:v>
                </c:pt>
                <c:pt idx="4434" formatCode="0.00E+00">
                  <c:v>-5.8783699999999999E-3</c:v>
                </c:pt>
                <c:pt idx="4435" formatCode="0.00E+00">
                  <c:v>-5.7110900000000003E-3</c:v>
                </c:pt>
                <c:pt idx="4436" formatCode="0.00E+00">
                  <c:v>-5.7685499999999999E-3</c:v>
                </c:pt>
                <c:pt idx="4437" formatCode="0.00E+00">
                  <c:v>-5.7250900000000004E-3</c:v>
                </c:pt>
                <c:pt idx="4438" formatCode="0.00E+00">
                  <c:v>-5.6494700000000002E-3</c:v>
                </c:pt>
                <c:pt idx="4439" formatCode="0.00E+00">
                  <c:v>-5.7123800000000004E-3</c:v>
                </c:pt>
                <c:pt idx="4440" formatCode="0.00E+00">
                  <c:v>-5.5823000000000001E-3</c:v>
                </c:pt>
                <c:pt idx="4441" formatCode="0.00E+00">
                  <c:v>-5.6389700000000001E-3</c:v>
                </c:pt>
                <c:pt idx="4442" formatCode="0.00E+00">
                  <c:v>-5.5650600000000001E-3</c:v>
                </c:pt>
                <c:pt idx="4443" formatCode="0.00E+00">
                  <c:v>-5.5405100000000002E-3</c:v>
                </c:pt>
                <c:pt idx="4444" formatCode="0.00E+00">
                  <c:v>-5.5423199999999999E-3</c:v>
                </c:pt>
                <c:pt idx="4445" formatCode="0.00E+00">
                  <c:v>-5.4730899999999999E-3</c:v>
                </c:pt>
                <c:pt idx="4446" formatCode="0.00E+00">
                  <c:v>-5.4772500000000003E-3</c:v>
                </c:pt>
                <c:pt idx="4447" formatCode="0.00E+00">
                  <c:v>-5.4462099999999999E-3</c:v>
                </c:pt>
                <c:pt idx="4448" formatCode="0.00E+00">
                  <c:v>-5.3918899999999999E-3</c:v>
                </c:pt>
                <c:pt idx="4449" formatCode="0.00E+00">
                  <c:v>-5.4137500000000002E-3</c:v>
                </c:pt>
                <c:pt idx="4450" formatCode="0.00E+00">
                  <c:v>-5.3355499999999997E-3</c:v>
                </c:pt>
                <c:pt idx="4451" formatCode="0.00E+00">
                  <c:v>-5.3380800000000003E-3</c:v>
                </c:pt>
                <c:pt idx="4452" formatCode="0.00E+00">
                  <c:v>-5.3205600000000002E-3</c:v>
                </c:pt>
                <c:pt idx="4453" formatCode="0.00E+00">
                  <c:v>-5.2381499999999996E-3</c:v>
                </c:pt>
                <c:pt idx="4454" formatCode="0.00E+00">
                  <c:v>-5.3024099999999996E-3</c:v>
                </c:pt>
                <c:pt idx="4455" formatCode="0.00E+00">
                  <c:v>-5.1701300000000002E-3</c:v>
                </c:pt>
                <c:pt idx="4456" formatCode="0.00E+00">
                  <c:v>-5.2344899999999996E-3</c:v>
                </c:pt>
                <c:pt idx="4457" formatCode="0.00E+00">
                  <c:v>-5.1591900000000001E-3</c:v>
                </c:pt>
                <c:pt idx="4458" formatCode="0.00E+00">
                  <c:v>-5.1232300000000003E-3</c:v>
                </c:pt>
                <c:pt idx="4459" formatCode="0.00E+00">
                  <c:v>-5.1649299999999999E-3</c:v>
                </c:pt>
                <c:pt idx="4460" formatCode="0.00E+00">
                  <c:v>-5.0269499999999996E-3</c:v>
                </c:pt>
                <c:pt idx="4461" formatCode="0.00E+00">
                  <c:v>-5.1273200000000003E-3</c:v>
                </c:pt>
                <c:pt idx="4462" formatCode="0.00E+00">
                  <c:v>-4.9900300000000003E-3</c:v>
                </c:pt>
                <c:pt idx="4463" formatCode="0.00E+00">
                  <c:v>-5.0297700000000002E-3</c:v>
                </c:pt>
                <c:pt idx="4464" formatCode="0.00E+00">
                  <c:v>-4.9948600000000003E-3</c:v>
                </c:pt>
                <c:pt idx="4465" formatCode="0.00E+00">
                  <c:v>-4.9242899999999996E-3</c:v>
                </c:pt>
                <c:pt idx="4466" formatCode="0.00E+00">
                  <c:v>-4.9880699999999998E-3</c:v>
                </c:pt>
                <c:pt idx="4467" formatCode="0.00E+00">
                  <c:v>-4.8654600000000003E-3</c:v>
                </c:pt>
                <c:pt idx="4468" formatCode="0.00E+00">
                  <c:v>-4.9280900000000004E-3</c:v>
                </c:pt>
                <c:pt idx="4469" formatCode="0.00E+00">
                  <c:v>-4.8521299999999996E-3</c:v>
                </c:pt>
                <c:pt idx="4470" formatCode="0.00E+00">
                  <c:v>-4.83922E-3</c:v>
                </c:pt>
                <c:pt idx="4471" formatCode="0.00E+00">
                  <c:v>-4.8417800000000004E-3</c:v>
                </c:pt>
                <c:pt idx="4472" formatCode="0.00E+00">
                  <c:v>-4.7717100000000002E-3</c:v>
                </c:pt>
                <c:pt idx="4473" formatCode="0.00E+00">
                  <c:v>-4.79482E-3</c:v>
                </c:pt>
                <c:pt idx="4474" formatCode="0.00E+00">
                  <c:v>-4.7428399999999999E-3</c:v>
                </c:pt>
                <c:pt idx="4475" formatCode="0.00E+00">
                  <c:v>-4.7241399999999999E-3</c:v>
                </c:pt>
                <c:pt idx="4476" formatCode="0.00E+00">
                  <c:v>-4.7231599999999997E-3</c:v>
                </c:pt>
                <c:pt idx="4477" formatCode="0.00E+00">
                  <c:v>-4.6679800000000004E-3</c:v>
                </c:pt>
                <c:pt idx="4478" formatCode="0.00E+00">
                  <c:v>-4.6724599999999998E-3</c:v>
                </c:pt>
                <c:pt idx="4479" formatCode="0.00E+00">
                  <c:v>-4.6437300000000004E-3</c:v>
                </c:pt>
                <c:pt idx="4480" formatCode="0.00E+00">
                  <c:v>-4.59706E-3</c:v>
                </c:pt>
                <c:pt idx="4481" formatCode="0.00E+00">
                  <c:v>-4.6267299999999999E-3</c:v>
                </c:pt>
                <c:pt idx="4482" formatCode="0.00E+00">
                  <c:v>-4.5356499999999996E-3</c:v>
                </c:pt>
                <c:pt idx="4483" formatCode="0.00E+00">
                  <c:v>-4.5777700000000001E-3</c:v>
                </c:pt>
                <c:pt idx="4484" formatCode="0.00E+00">
                  <c:v>-4.5159299999999996E-3</c:v>
                </c:pt>
                <c:pt idx="4485" formatCode="0.00E+00">
                  <c:v>-4.4966299999999997E-3</c:v>
                </c:pt>
                <c:pt idx="4486" formatCode="0.00E+00">
                  <c:v>-4.5178800000000002E-3</c:v>
                </c:pt>
                <c:pt idx="4487" formatCode="0.00E+00">
                  <c:v>-4.4173299999999997E-3</c:v>
                </c:pt>
                <c:pt idx="4488" formatCode="0.00E+00">
                  <c:v>-4.4929899999999997E-3</c:v>
                </c:pt>
                <c:pt idx="4489" formatCode="0.00E+00">
                  <c:v>-4.3777399999999998E-3</c:v>
                </c:pt>
                <c:pt idx="4490" formatCode="0.00E+00">
                  <c:v>-4.42312E-3</c:v>
                </c:pt>
                <c:pt idx="4491" formatCode="0.00E+00">
                  <c:v>-4.3755499999999998E-3</c:v>
                </c:pt>
                <c:pt idx="4492" formatCode="0.00E+00">
                  <c:v>-4.33257E-3</c:v>
                </c:pt>
                <c:pt idx="4493" formatCode="0.00E+00">
                  <c:v>-4.3721599999999999E-3</c:v>
                </c:pt>
                <c:pt idx="4494" formatCode="0.00E+00">
                  <c:v>-4.2670900000000003E-3</c:v>
                </c:pt>
                <c:pt idx="4495" formatCode="0.00E+00">
                  <c:v>-4.3368599999999997E-3</c:v>
                </c:pt>
                <c:pt idx="4496" formatCode="0.00E+00">
                  <c:v>-4.2413099999999999E-3</c:v>
                </c:pt>
                <c:pt idx="4497" formatCode="0.00E+00">
                  <c:v>-4.26787E-3</c:v>
                </c:pt>
                <c:pt idx="4498" formatCode="0.00E+00">
                  <c:v>-4.2319899999999997E-3</c:v>
                </c:pt>
                <c:pt idx="4499" formatCode="0.00E+00">
                  <c:v>-4.19616E-3</c:v>
                </c:pt>
                <c:pt idx="4500" formatCode="0.00E+00">
                  <c:v>-4.2109199999999999E-3</c:v>
                </c:pt>
                <c:pt idx="4501" formatCode="0.00E+00">
                  <c:v>-4.1438600000000001E-3</c:v>
                </c:pt>
                <c:pt idx="4502" formatCode="0.00E+00">
                  <c:v>-4.1682300000000002E-3</c:v>
                </c:pt>
                <c:pt idx="4503" formatCode="0.00E+00">
                  <c:v>-4.1099300000000004E-3</c:v>
                </c:pt>
                <c:pt idx="4504" formatCode="0.00E+00">
                  <c:v>-4.1208900000000003E-3</c:v>
                </c:pt>
                <c:pt idx="4505" formatCode="0.00E+00">
                  <c:v>-4.0800699999999999E-3</c:v>
                </c:pt>
                <c:pt idx="4506" formatCode="0.00E+00">
                  <c:v>-4.07728E-3</c:v>
                </c:pt>
                <c:pt idx="4507" formatCode="0.00E+00">
                  <c:v>-4.0433099999999996E-3</c:v>
                </c:pt>
                <c:pt idx="4508" formatCode="0.00E+00">
                  <c:v>-4.0335199999999996E-3</c:v>
                </c:pt>
                <c:pt idx="4509" formatCode="0.00E+00">
                  <c:v>-4.0093799999999999E-3</c:v>
                </c:pt>
                <c:pt idx="4510" formatCode="0.00E+00">
                  <c:v>-3.9821500000000003E-3</c:v>
                </c:pt>
                <c:pt idx="4511" formatCode="0.00E+00">
                  <c:v>-3.9828800000000003E-3</c:v>
                </c:pt>
                <c:pt idx="4512" formatCode="0.00E+00">
                  <c:v>-3.9259200000000003E-3</c:v>
                </c:pt>
                <c:pt idx="4513" formatCode="0.00E+00">
                  <c:v>-3.9584199999999998E-3</c:v>
                </c:pt>
                <c:pt idx="4514" formatCode="0.00E+00">
                  <c:v>-3.88397E-3</c:v>
                </c:pt>
                <c:pt idx="4515" formatCode="0.00E+00">
                  <c:v>-3.91925E-3</c:v>
                </c:pt>
                <c:pt idx="4516" formatCode="0.00E+00">
                  <c:v>-3.8614399999999998E-3</c:v>
                </c:pt>
                <c:pt idx="4517" formatCode="0.00E+00">
                  <c:v>-3.8572400000000001E-3</c:v>
                </c:pt>
                <c:pt idx="4518" formatCode="0.00E+00">
                  <c:v>-3.8516599999999998E-3</c:v>
                </c:pt>
                <c:pt idx="4519" formatCode="0.00E+00">
                  <c:v>-3.7903699999999999E-3</c:v>
                </c:pt>
                <c:pt idx="4520" formatCode="0.00E+00">
                  <c:v>-3.8343700000000001E-3</c:v>
                </c:pt>
                <c:pt idx="4521" formatCode="0.00E+00">
                  <c:v>-3.7398700000000002E-3</c:v>
                </c:pt>
                <c:pt idx="4522" formatCode="0.00E+00">
                  <c:v>-3.7948700000000001E-3</c:v>
                </c:pt>
                <c:pt idx="4523" formatCode="0.00E+00">
                  <c:v>-3.7195499999999999E-3</c:v>
                </c:pt>
                <c:pt idx="4524" formatCode="0.00E+00">
                  <c:v>-3.73705E-3</c:v>
                </c:pt>
                <c:pt idx="4525" formatCode="0.00E+00">
                  <c:v>-3.7158899999999999E-3</c:v>
                </c:pt>
                <c:pt idx="4526" formatCode="0.00E+00">
                  <c:v>-3.6713900000000001E-3</c:v>
                </c:pt>
                <c:pt idx="4527" formatCode="0.00E+00">
                  <c:v>-3.7056799999999998E-3</c:v>
                </c:pt>
                <c:pt idx="4528" formatCode="0.00E+00">
                  <c:v>-3.6177900000000001E-3</c:v>
                </c:pt>
                <c:pt idx="4529" formatCode="0.00E+00">
                  <c:v>-3.6743700000000002E-3</c:v>
                </c:pt>
                <c:pt idx="4530" formatCode="0.00E+00">
                  <c:v>-3.58523E-3</c:v>
                </c:pt>
                <c:pt idx="4531" formatCode="0.00E+00">
                  <c:v>-3.6207000000000001E-3</c:v>
                </c:pt>
                <c:pt idx="4532" formatCode="0.00E+00">
                  <c:v>-3.5768000000000002E-3</c:v>
                </c:pt>
                <c:pt idx="4533" formatCode="0.00E+00">
                  <c:v>-3.5642899999999999E-3</c:v>
                </c:pt>
                <c:pt idx="4534" formatCode="0.00E+00">
                  <c:v>-3.57968E-3</c:v>
                </c:pt>
                <c:pt idx="4535" formatCode="0.00E+00">
                  <c:v>-3.5138700000000001E-3</c:v>
                </c:pt>
                <c:pt idx="4536" formatCode="0.00E+00">
                  <c:v>-3.5668200000000001E-3</c:v>
                </c:pt>
                <c:pt idx="4537" formatCode="0.00E+00">
                  <c:v>-3.4798099999999998E-3</c:v>
                </c:pt>
                <c:pt idx="4538" formatCode="0.00E+00">
                  <c:v>-3.5292100000000001E-3</c:v>
                </c:pt>
                <c:pt idx="4539" formatCode="0.00E+00">
                  <c:v>-3.4661100000000001E-3</c:v>
                </c:pt>
                <c:pt idx="4540" formatCode="0.00E+00">
                  <c:v>-3.47328E-3</c:v>
                </c:pt>
                <c:pt idx="4541" formatCode="0.00E+00">
                  <c:v>-3.4635299999999998E-3</c:v>
                </c:pt>
                <c:pt idx="4542" formatCode="0.00E+00">
                  <c:v>-3.421E-3</c:v>
                </c:pt>
                <c:pt idx="4543" formatCode="0.00E+00">
                  <c:v>-3.45714E-3</c:v>
                </c:pt>
                <c:pt idx="4544" formatCode="0.00E+00">
                  <c:v>-3.38697E-3</c:v>
                </c:pt>
                <c:pt idx="4545" formatCode="0.00E+00">
                  <c:v>-3.4307999999999999E-3</c:v>
                </c:pt>
                <c:pt idx="4546" formatCode="0.00E+00">
                  <c:v>-3.3695499999999998E-3</c:v>
                </c:pt>
                <c:pt idx="4547" formatCode="0.00E+00">
                  <c:v>-3.3877099999999999E-3</c:v>
                </c:pt>
                <c:pt idx="4548" formatCode="0.00E+00">
                  <c:v>-3.3581800000000001E-3</c:v>
                </c:pt>
                <c:pt idx="4549" formatCode="0.00E+00">
                  <c:v>-3.34162E-3</c:v>
                </c:pt>
                <c:pt idx="4550" formatCode="0.00E+00">
                  <c:v>-3.3421499999999999E-3</c:v>
                </c:pt>
                <c:pt idx="4551" formatCode="0.00E+00">
                  <c:v>-3.3049799999999999E-3</c:v>
                </c:pt>
                <c:pt idx="4552" formatCode="0.00E+00">
                  <c:v>-3.3233099999999999E-3</c:v>
                </c:pt>
                <c:pt idx="4553" formatCode="0.00E+00">
                  <c:v>-3.2786999999999998E-3</c:v>
                </c:pt>
                <c:pt idx="4554" formatCode="0.00E+00">
                  <c:v>-3.30161E-3</c:v>
                </c:pt>
                <c:pt idx="4555" formatCode="0.00E+00">
                  <c:v>-3.2540999999999998E-3</c:v>
                </c:pt>
                <c:pt idx="4556" formatCode="0.00E+00">
                  <c:v>-3.2741799999999998E-3</c:v>
                </c:pt>
                <c:pt idx="4557" formatCode="0.00E+00">
                  <c:v>-3.2331899999999999E-3</c:v>
                </c:pt>
                <c:pt idx="4558" formatCode="0.00E+00">
                  <c:v>-3.2360900000000001E-3</c:v>
                </c:pt>
                <c:pt idx="4559" formatCode="0.00E+00">
                  <c:v>-3.2208800000000002E-3</c:v>
                </c:pt>
                <c:pt idx="4560" formatCode="0.00E+00">
                  <c:v>-3.1888200000000002E-3</c:v>
                </c:pt>
                <c:pt idx="4561" formatCode="0.00E+00">
                  <c:v>-3.2166500000000002E-3</c:v>
                </c:pt>
                <c:pt idx="4562" formatCode="0.00E+00">
                  <c:v>-3.1493799999999998E-3</c:v>
                </c:pt>
                <c:pt idx="4563" formatCode="0.00E+00">
                  <c:v>-3.2037300000000001E-3</c:v>
                </c:pt>
                <c:pt idx="4564" formatCode="0.00E+00">
                  <c:v>-3.13073E-3</c:v>
                </c:pt>
                <c:pt idx="4565" formatCode="0.00E+00">
                  <c:v>-3.1642900000000002E-3</c:v>
                </c:pt>
                <c:pt idx="4566" formatCode="0.00E+00">
                  <c:v>-3.1337800000000001E-3</c:v>
                </c:pt>
                <c:pt idx="4567" formatCode="0.00E+00">
                  <c:v>-3.1060699999999998E-3</c:v>
                </c:pt>
                <c:pt idx="4568" formatCode="0.00E+00">
                  <c:v>-3.13869E-3</c:v>
                </c:pt>
                <c:pt idx="4569" formatCode="0.00E+00">
                  <c:v>-3.0567900000000002E-3</c:v>
                </c:pt>
                <c:pt idx="4570" formatCode="0.00E+00">
                  <c:v>-3.12145E-3</c:v>
                </c:pt>
                <c:pt idx="4571" formatCode="0.00E+00">
                  <c:v>-3.0418300000000001E-3</c:v>
                </c:pt>
                <c:pt idx="4572" formatCode="0.00E+00">
                  <c:v>-3.0778699999999999E-3</c:v>
                </c:pt>
                <c:pt idx="4573" formatCode="0.00E+00">
                  <c:v>-3.0526799999999999E-3</c:v>
                </c:pt>
                <c:pt idx="4574" formatCode="0.00E+00">
                  <c:v>-3.0246100000000001E-3</c:v>
                </c:pt>
                <c:pt idx="4575" formatCode="0.00E+00">
                  <c:v>-3.0566399999999998E-3</c:v>
                </c:pt>
                <c:pt idx="4576" formatCode="0.00E+00">
                  <c:v>-2.98759E-3</c:v>
                </c:pt>
                <c:pt idx="4577" formatCode="0.00E+00">
                  <c:v>-3.03133E-3</c:v>
                </c:pt>
                <c:pt idx="4578" formatCode="0.00E+00">
                  <c:v>-2.9748399999999999E-3</c:v>
                </c:pt>
                <c:pt idx="4579" formatCode="0.00E+00">
                  <c:v>-2.9854299999999999E-3</c:v>
                </c:pt>
                <c:pt idx="4580" formatCode="0.00E+00">
                  <c:v>-2.9719999999999998E-3</c:v>
                </c:pt>
                <c:pt idx="4581" formatCode="0.00E+00">
                  <c:v>-2.9476799999999998E-3</c:v>
                </c:pt>
                <c:pt idx="4582" formatCode="0.00E+00">
                  <c:v>-2.9589099999999999E-3</c:v>
                </c:pt>
                <c:pt idx="4583" formatCode="0.00E+00">
                  <c:v>-2.9294299999999998E-3</c:v>
                </c:pt>
                <c:pt idx="4584" formatCode="0.00E+00">
                  <c:v>-2.93064E-3</c:v>
                </c:pt>
                <c:pt idx="4585" formatCode="0.00E+00">
                  <c:v>-2.9177399999999998E-3</c:v>
                </c:pt>
                <c:pt idx="4586" formatCode="0.00E+00">
                  <c:v>-2.9024699999999999E-3</c:v>
                </c:pt>
                <c:pt idx="4587" formatCode="0.00E+00">
                  <c:v>-2.8934400000000002E-3</c:v>
                </c:pt>
                <c:pt idx="4588" formatCode="0.00E+00">
                  <c:v>-2.8852999999999999E-3</c:v>
                </c:pt>
                <c:pt idx="4589" formatCode="0.00E+00">
                  <c:v>-2.85718E-3</c:v>
                </c:pt>
                <c:pt idx="4590" formatCode="0.00E+00">
                  <c:v>-2.8739999999999998E-3</c:v>
                </c:pt>
                <c:pt idx="4591" formatCode="0.00E+00">
                  <c:v>-2.8310599999999998E-3</c:v>
                </c:pt>
                <c:pt idx="4592" formatCode="0.00E+00">
                  <c:v>-2.8503700000000001E-3</c:v>
                </c:pt>
                <c:pt idx="4593" formatCode="0.00E+00">
                  <c:v>-2.8258599999999999E-3</c:v>
                </c:pt>
                <c:pt idx="4594" formatCode="0.00E+00">
                  <c:v>-2.8090799999999998E-3</c:v>
                </c:pt>
                <c:pt idx="4595" formatCode="0.00E+00">
                  <c:v>-2.8295600000000001E-3</c:v>
                </c:pt>
                <c:pt idx="4596" formatCode="0.00E+00">
                  <c:v>-2.7689799999999999E-3</c:v>
                </c:pt>
                <c:pt idx="4597" formatCode="0.00E+00">
                  <c:v>-2.8148600000000002E-3</c:v>
                </c:pt>
                <c:pt idx="4598" formatCode="0.00E+00">
                  <c:v>-2.7504999999999999E-3</c:v>
                </c:pt>
                <c:pt idx="4599" formatCode="0.00E+00">
                  <c:v>-2.7728100000000001E-3</c:v>
                </c:pt>
                <c:pt idx="4600" formatCode="0.00E+00">
                  <c:v>-2.7563700000000002E-3</c:v>
                </c:pt>
                <c:pt idx="4601" formatCode="0.00E+00">
                  <c:v>-2.72412E-3</c:v>
                </c:pt>
                <c:pt idx="4602" formatCode="0.00E+00">
                  <c:v>-2.7602799999999999E-3</c:v>
                </c:pt>
                <c:pt idx="4603" formatCode="0.00E+00">
                  <c:v>-2.6941199999999999E-3</c:v>
                </c:pt>
                <c:pt idx="4604" formatCode="0.00E+00">
                  <c:v>-2.7385E-3</c:v>
                </c:pt>
                <c:pt idx="4605" formatCode="0.00E+00">
                  <c:v>-2.6901500000000001E-3</c:v>
                </c:pt>
                <c:pt idx="4606" formatCode="0.00E+00">
                  <c:v>-2.6947400000000002E-3</c:v>
                </c:pt>
                <c:pt idx="4607" formatCode="0.00E+00">
                  <c:v>-2.6913900000000001E-3</c:v>
                </c:pt>
                <c:pt idx="4608" formatCode="0.00E+00">
                  <c:v>-2.6538E-3</c:v>
                </c:pt>
                <c:pt idx="4609" formatCode="0.00E+00">
                  <c:v>-2.6770299999999999E-3</c:v>
                </c:pt>
                <c:pt idx="4610" formatCode="0.00E+00">
                  <c:v>-2.6362999999999998E-3</c:v>
                </c:pt>
                <c:pt idx="4611" formatCode="0.00E+00">
                  <c:v>-2.6464700000000002E-3</c:v>
                </c:pt>
                <c:pt idx="4612" formatCode="0.00E+00">
                  <c:v>-2.6322699999999999E-3</c:v>
                </c:pt>
                <c:pt idx="4613" formatCode="0.00E+00">
                  <c:v>-2.6164000000000001E-3</c:v>
                </c:pt>
                <c:pt idx="4614" formatCode="0.00E+00">
                  <c:v>-2.6192099999999999E-3</c:v>
                </c:pt>
                <c:pt idx="4615" formatCode="0.00E+00">
                  <c:v>-2.60049E-3</c:v>
                </c:pt>
                <c:pt idx="4616" formatCode="0.00E+00">
                  <c:v>-2.5889099999999998E-3</c:v>
                </c:pt>
                <c:pt idx="4617" formatCode="0.00E+00">
                  <c:v>-2.5906800000000002E-3</c:v>
                </c:pt>
                <c:pt idx="4618" formatCode="0.00E+00">
                  <c:v>-2.5575099999999998E-3</c:v>
                </c:pt>
                <c:pt idx="4619" formatCode="0.00E+00">
                  <c:v>-2.57114E-3</c:v>
                </c:pt>
                <c:pt idx="4620" formatCode="0.00E+00">
                  <c:v>-2.5451699999999998E-3</c:v>
                </c:pt>
                <c:pt idx="4621" formatCode="0.00E+00">
                  <c:v>-2.5363E-3</c:v>
                </c:pt>
                <c:pt idx="4622" formatCode="0.00E+00">
                  <c:v>-2.5471999999999999E-3</c:v>
                </c:pt>
                <c:pt idx="4623" formatCode="0.00E+00">
                  <c:v>-2.5006500000000001E-3</c:v>
                </c:pt>
                <c:pt idx="4624" formatCode="0.00E+00">
                  <c:v>-2.5398399999999998E-3</c:v>
                </c:pt>
                <c:pt idx="4625" formatCode="0.00E+00">
                  <c:v>-2.4831800000000002E-3</c:v>
                </c:pt>
                <c:pt idx="4626" formatCode="0.00E+00">
                  <c:v>-2.5059100000000001E-3</c:v>
                </c:pt>
                <c:pt idx="4627" formatCode="0.00E+00">
                  <c:v>-2.48452E-3</c:v>
                </c:pt>
                <c:pt idx="4628" formatCode="0.00E+00">
                  <c:v>-2.4579599999999999E-3</c:v>
                </c:pt>
                <c:pt idx="4629" formatCode="0.00E+00">
                  <c:v>-2.4877300000000001E-3</c:v>
                </c:pt>
                <c:pt idx="4630" formatCode="0.00E+00">
                  <c:v>-2.4241100000000002E-3</c:v>
                </c:pt>
                <c:pt idx="4631" formatCode="0.00E+00">
                  <c:v>-2.4711999999999998E-3</c:v>
                </c:pt>
                <c:pt idx="4632" formatCode="0.00E+00">
                  <c:v>-2.4168700000000002E-3</c:v>
                </c:pt>
                <c:pt idx="4633" formatCode="0.00E+00">
                  <c:v>-2.4339299999999999E-3</c:v>
                </c:pt>
                <c:pt idx="4634" formatCode="0.00E+00">
                  <c:v>-2.4235799999999998E-3</c:v>
                </c:pt>
                <c:pt idx="4635" formatCode="0.00E+00">
                  <c:v>-2.3934400000000002E-3</c:v>
                </c:pt>
                <c:pt idx="4636" formatCode="0.00E+00">
                  <c:v>-2.4184300000000001E-3</c:v>
                </c:pt>
                <c:pt idx="4637" formatCode="0.00E+00">
                  <c:v>-2.3667599999999999E-3</c:v>
                </c:pt>
                <c:pt idx="4638" formatCode="0.00E+00">
                  <c:v>-2.3938900000000001E-3</c:v>
                </c:pt>
                <c:pt idx="4639" formatCode="0.00E+00">
                  <c:v>-2.3568700000000001E-3</c:v>
                </c:pt>
                <c:pt idx="4640" formatCode="0.00E+00">
                  <c:v>-2.3617899999999999E-3</c:v>
                </c:pt>
                <c:pt idx="4641" formatCode="0.00E+00">
                  <c:v>-2.3499900000000002E-3</c:v>
                </c:pt>
                <c:pt idx="4642" formatCode="0.00E+00">
                  <c:v>-2.3363500000000001E-3</c:v>
                </c:pt>
                <c:pt idx="4643" formatCode="0.00E+00">
                  <c:v>-2.3360199999999999E-3</c:v>
                </c:pt>
                <c:pt idx="4644" formatCode="0.00E+00">
                  <c:v>-2.31898E-3</c:v>
                </c:pt>
                <c:pt idx="4645" formatCode="0.00E+00">
                  <c:v>-2.31657E-3</c:v>
                </c:pt>
                <c:pt idx="4646" formatCode="0.00E+00">
                  <c:v>-2.2990300000000001E-3</c:v>
                </c:pt>
                <c:pt idx="4647" formatCode="0.00E+00">
                  <c:v>-2.2991700000000001E-3</c:v>
                </c:pt>
                <c:pt idx="4648" formatCode="0.00E+00">
                  <c:v>-2.2729500000000001E-3</c:v>
                </c:pt>
                <c:pt idx="4649" formatCode="0.00E+00">
                  <c:v>-2.2849400000000001E-3</c:v>
                </c:pt>
                <c:pt idx="4650" formatCode="0.00E+00">
                  <c:v>-2.2496899999999999E-3</c:v>
                </c:pt>
                <c:pt idx="4651" formatCode="0.00E+00">
                  <c:v>-2.2655399999999999E-3</c:v>
                </c:pt>
                <c:pt idx="4652" formatCode="0.00E+00">
                  <c:v>-2.2394099999999998E-3</c:v>
                </c:pt>
                <c:pt idx="4653" formatCode="0.00E+00">
                  <c:v>-2.23479E-3</c:v>
                </c:pt>
                <c:pt idx="4654" formatCode="0.00E+00">
                  <c:v>-2.2391999999999998E-3</c:v>
                </c:pt>
                <c:pt idx="4655" formatCode="0.00E+00">
                  <c:v>-2.19958E-3</c:v>
                </c:pt>
                <c:pt idx="4656" formatCode="0.00E+00">
                  <c:v>-2.23281E-3</c:v>
                </c:pt>
                <c:pt idx="4657" formatCode="0.00E+00">
                  <c:v>-2.1744500000000001E-3</c:v>
                </c:pt>
                <c:pt idx="4658" formatCode="0.00E+00">
                  <c:v>-2.20674E-3</c:v>
                </c:pt>
                <c:pt idx="4659" formatCode="0.00E+00">
                  <c:v>-2.1677200000000002E-3</c:v>
                </c:pt>
                <c:pt idx="4660" formatCode="0.00E+00">
                  <c:v>-2.16658E-3</c:v>
                </c:pt>
                <c:pt idx="4661" formatCode="0.00E+00">
                  <c:v>-2.1714600000000001E-3</c:v>
                </c:pt>
                <c:pt idx="4662" formatCode="0.00E+00">
                  <c:v>-2.1290800000000002E-3</c:v>
                </c:pt>
                <c:pt idx="4663" formatCode="0.00E+00">
                  <c:v>-2.1666599999999999E-3</c:v>
                </c:pt>
                <c:pt idx="4664" formatCode="0.00E+00">
                  <c:v>-2.10779E-3</c:v>
                </c:pt>
                <c:pt idx="4665" formatCode="0.00E+00">
                  <c:v>-2.1425099999999998E-3</c:v>
                </c:pt>
                <c:pt idx="4666" formatCode="0.00E+00">
                  <c:v>-2.1017200000000001E-3</c:v>
                </c:pt>
                <c:pt idx="4667" formatCode="0.00E+00">
                  <c:v>-2.104E-3</c:v>
                </c:pt>
                <c:pt idx="4668" formatCode="0.00E+00">
                  <c:v>-2.09889E-3</c:v>
                </c:pt>
                <c:pt idx="4669" formatCode="0.00E+00">
                  <c:v>-2.0674500000000002E-3</c:v>
                </c:pt>
                <c:pt idx="4670" formatCode="0.00E+00">
                  <c:v>-2.0898900000000001E-3</c:v>
                </c:pt>
                <c:pt idx="4671" formatCode="0.00E+00">
                  <c:v>-2.0439799999999999E-3</c:v>
                </c:pt>
                <c:pt idx="4672" formatCode="0.00E+00">
                  <c:v>-2.07084E-3</c:v>
                </c:pt>
                <c:pt idx="4673" formatCode="0.00E+00">
                  <c:v>-2.0320999999999998E-3</c:v>
                </c:pt>
                <c:pt idx="4674" formatCode="0.00E+00">
                  <c:v>-2.0442400000000001E-3</c:v>
                </c:pt>
                <c:pt idx="4675" formatCode="0.00E+00">
                  <c:v>-2.0239899999999998E-3</c:v>
                </c:pt>
                <c:pt idx="4676" formatCode="0.00E+00">
                  <c:v>-2.0137699999999998E-3</c:v>
                </c:pt>
                <c:pt idx="4677" formatCode="0.00E+00">
                  <c:v>-2.0127700000000001E-3</c:v>
                </c:pt>
                <c:pt idx="4678" formatCode="0.00E+00">
                  <c:v>-1.9838500000000001E-3</c:v>
                </c:pt>
                <c:pt idx="4679" formatCode="0.00E+00">
                  <c:v>-1.9982799999999998E-3</c:v>
                </c:pt>
                <c:pt idx="4680" formatCode="0.00E+00">
                  <c:v>-1.9602399999999998E-3</c:v>
                </c:pt>
                <c:pt idx="4681" formatCode="0.00E+00">
                  <c:v>-1.97993E-3</c:v>
                </c:pt>
                <c:pt idx="4682" formatCode="0.00E+00">
                  <c:v>-1.94516E-3</c:v>
                </c:pt>
                <c:pt idx="4683" formatCode="0.00E+00">
                  <c:v>-1.9558399999999999E-3</c:v>
                </c:pt>
                <c:pt idx="4684" formatCode="0.00E+00">
                  <c:v>-1.9368600000000001E-3</c:v>
                </c:pt>
                <c:pt idx="4685" formatCode="0.00E+00">
                  <c:v>-1.9258700000000001E-3</c:v>
                </c:pt>
                <c:pt idx="4686" formatCode="0.00E+00">
                  <c:v>-1.9278800000000001E-3</c:v>
                </c:pt>
                <c:pt idx="4687" formatCode="0.00E+00">
                  <c:v>-1.8942799999999999E-3</c:v>
                </c:pt>
                <c:pt idx="4688" formatCode="0.00E+00">
                  <c:v>-1.9130600000000001E-3</c:v>
                </c:pt>
                <c:pt idx="4689" formatCode="0.00E+00">
                  <c:v>-1.87122E-3</c:v>
                </c:pt>
                <c:pt idx="4690" formatCode="0.00E+00">
                  <c:v>-1.89094E-3</c:v>
                </c:pt>
                <c:pt idx="4691" formatCode="0.00E+00">
                  <c:v>-1.8588400000000001E-3</c:v>
                </c:pt>
                <c:pt idx="4692" formatCode="0.00E+00">
                  <c:v>-1.8624900000000001E-3</c:v>
                </c:pt>
                <c:pt idx="4693" formatCode="0.00E+00">
                  <c:v>-1.8527000000000001E-3</c:v>
                </c:pt>
                <c:pt idx="4694" formatCode="0.00E+00">
                  <c:v>-1.8329500000000001E-3</c:v>
                </c:pt>
                <c:pt idx="4695" formatCode="0.00E+00">
                  <c:v>-1.84355E-3</c:v>
                </c:pt>
                <c:pt idx="4696" formatCode="0.00E+00">
                  <c:v>-1.80506E-3</c:v>
                </c:pt>
                <c:pt idx="4697" formatCode="0.00E+00">
                  <c:v>-1.8245799999999999E-3</c:v>
                </c:pt>
                <c:pt idx="4698" formatCode="0.00E+00">
                  <c:v>-1.78437E-3</c:v>
                </c:pt>
                <c:pt idx="4699" formatCode="0.00E+00">
                  <c:v>-1.79799E-3</c:v>
                </c:pt>
                <c:pt idx="4700" formatCode="0.00E+00">
                  <c:v>-1.77264E-3</c:v>
                </c:pt>
                <c:pt idx="4701" formatCode="0.00E+00">
                  <c:v>-1.7671500000000001E-3</c:v>
                </c:pt>
                <c:pt idx="4702" formatCode="0.00E+00">
                  <c:v>-1.7655500000000001E-3</c:v>
                </c:pt>
                <c:pt idx="4703" formatCode="0.00E+00">
                  <c:v>-1.7374999999999999E-3</c:v>
                </c:pt>
                <c:pt idx="4704" formatCode="0.00E+00">
                  <c:v>-1.7552100000000001E-3</c:v>
                </c:pt>
                <c:pt idx="4705" formatCode="0.00E+00">
                  <c:v>-1.7133700000000001E-3</c:v>
                </c:pt>
                <c:pt idx="4706" formatCode="0.00E+00">
                  <c:v>-1.7335600000000001E-3</c:v>
                </c:pt>
                <c:pt idx="4707" formatCode="0.00E+00">
                  <c:v>-1.6974100000000001E-3</c:v>
                </c:pt>
                <c:pt idx="4708" formatCode="0.00E+00">
                  <c:v>-1.7014300000000001E-3</c:v>
                </c:pt>
                <c:pt idx="4709" formatCode="0.00E+00">
                  <c:v>-1.68827E-3</c:v>
                </c:pt>
                <c:pt idx="4710" formatCode="0.00E+00">
                  <c:v>-1.66756E-3</c:v>
                </c:pt>
                <c:pt idx="4711" formatCode="0.00E+00">
                  <c:v>-1.67885E-3</c:v>
                </c:pt>
                <c:pt idx="4712" formatCode="0.00E+00">
                  <c:v>-1.64163E-3</c:v>
                </c:pt>
                <c:pt idx="4713" formatCode="0.00E+00">
                  <c:v>-1.66107E-3</c:v>
                </c:pt>
                <c:pt idx="4714" formatCode="0.00E+00">
                  <c:v>-1.6263899999999999E-3</c:v>
                </c:pt>
                <c:pt idx="4715" formatCode="0.00E+00">
                  <c:v>-1.6331399999999999E-3</c:v>
                </c:pt>
                <c:pt idx="4716" formatCode="0.00E+00">
                  <c:v>-1.61561E-3</c:v>
                </c:pt>
                <c:pt idx="4717" formatCode="0.00E+00">
                  <c:v>-1.60125E-3</c:v>
                </c:pt>
                <c:pt idx="4718" formatCode="0.00E+00">
                  <c:v>-1.6007199999999999E-3</c:v>
                </c:pt>
                <c:pt idx="4719" formatCode="0.00E+00">
                  <c:v>-1.5744800000000001E-3</c:v>
                </c:pt>
                <c:pt idx="4720" formatCode="0.00E+00">
                  <c:v>-1.58022E-3</c:v>
                </c:pt>
                <c:pt idx="4721" formatCode="0.00E+00">
                  <c:v>-1.5559199999999999E-3</c:v>
                </c:pt>
                <c:pt idx="4722" formatCode="0.00E+00">
                  <c:v>-1.55722E-3</c:v>
                </c:pt>
                <c:pt idx="4723" formatCode="0.00E+00">
                  <c:v>-1.5398899999999999E-3</c:v>
                </c:pt>
                <c:pt idx="4724" formatCode="0.00E+00">
                  <c:v>-1.5351099999999999E-3</c:v>
                </c:pt>
                <c:pt idx="4725" formatCode="0.00E+00">
                  <c:v>-1.52096E-3</c:v>
                </c:pt>
                <c:pt idx="4726" formatCode="0.00E+00">
                  <c:v>-1.5132500000000001E-3</c:v>
                </c:pt>
                <c:pt idx="4727" formatCode="0.00E+00">
                  <c:v>-1.4997999999999999E-3</c:v>
                </c:pt>
                <c:pt idx="4728" formatCode="0.00E+00">
                  <c:v>-1.4880099999999999E-3</c:v>
                </c:pt>
                <c:pt idx="4729" formatCode="0.00E+00">
                  <c:v>-1.4801199999999999E-3</c:v>
                </c:pt>
                <c:pt idx="4730" formatCode="0.00E+00">
                  <c:v>-1.4602899999999999E-3</c:v>
                </c:pt>
                <c:pt idx="4731" formatCode="0.00E+00">
                  <c:v>-1.4667700000000001E-3</c:v>
                </c:pt>
                <c:pt idx="4732" formatCode="0.00E+00">
                  <c:v>-1.4402099999999999E-3</c:v>
                </c:pt>
                <c:pt idx="4733" formatCode="0.00E+00">
                  <c:v>-1.4312800000000001E-3</c:v>
                </c:pt>
                <c:pt idx="4734" formatCode="0.00E+00">
                  <c:v>-1.3875199999999999E-3</c:v>
                </c:pt>
                <c:pt idx="4735" formatCode="0.00E+00">
                  <c:v>-1.3929700000000001E-3</c:v>
                </c:pt>
                <c:pt idx="4736" formatCode="0.00E+00">
                  <c:v>-1.3610499999999999E-3</c:v>
                </c:pt>
                <c:pt idx="4737" formatCode="0.00E+00">
                  <c:v>-1.3366700000000001E-3</c:v>
                </c:pt>
                <c:pt idx="4738" formatCode="0.00E+00">
                  <c:v>-1.34169E-3</c:v>
                </c:pt>
                <c:pt idx="4739" formatCode="0.00E+00">
                  <c:v>-1.2825600000000001E-3</c:v>
                </c:pt>
                <c:pt idx="4740" formatCode="0.00E+00">
                  <c:v>-1.31095E-3</c:v>
                </c:pt>
                <c:pt idx="4741" formatCode="0.00E+00">
                  <c:v>-1.2508300000000001E-3</c:v>
                </c:pt>
                <c:pt idx="4742" formatCode="0.00E+00">
                  <c:v>-1.25909E-3</c:v>
                </c:pt>
                <c:pt idx="4743" formatCode="0.00E+00">
                  <c:v>-1.2384099999999999E-3</c:v>
                </c:pt>
                <c:pt idx="4744" formatCode="0.00E+00">
                  <c:v>-1.19929E-3</c:v>
                </c:pt>
                <c:pt idx="4745" formatCode="0.00E+00">
                  <c:v>-1.22065E-3</c:v>
                </c:pt>
                <c:pt idx="4746" formatCode="0.00E+00">
                  <c:v>-1.15229E-3</c:v>
                </c:pt>
                <c:pt idx="4747" formatCode="0.00E+00">
                  <c:v>-1.1778400000000001E-3</c:v>
                </c:pt>
                <c:pt idx="4748" formatCode="0.00E+00">
                  <c:v>-1.1279899999999999E-3</c:v>
                </c:pt>
                <c:pt idx="4749" formatCode="0.00E+00">
                  <c:v>-1.1197799999999999E-3</c:v>
                </c:pt>
                <c:pt idx="4750" formatCode="0.00E+00">
                  <c:v>-1.11024E-3</c:v>
                </c:pt>
                <c:pt idx="4751" formatCode="0.00E+00">
                  <c:v>-1.0643E-3</c:v>
                </c:pt>
                <c:pt idx="4752" formatCode="0.00E+00">
                  <c:v>-1.0810500000000001E-3</c:v>
                </c:pt>
                <c:pt idx="4753" formatCode="0.00E+00">
                  <c:v>-1.041E-3</c:v>
                </c:pt>
                <c:pt idx="4754" formatCode="0.00E+00">
                  <c:v>-1.04174E-3</c:v>
                </c:pt>
                <c:pt idx="4755" formatCode="0.00E+00">
                  <c:v>-9.9455799999999999E-4</c:v>
                </c:pt>
                <c:pt idx="4756" formatCode="0.00E+00">
                  <c:v>-9.5079699999999997E-4</c:v>
                </c:pt>
                <c:pt idx="4757" formatCode="0.00E+00">
                  <c:v>-9.9330699999999991E-4</c:v>
                </c:pt>
                <c:pt idx="4758" formatCode="0.00E+00">
                  <c:v>-1.06127E-3</c:v>
                </c:pt>
                <c:pt idx="4759" formatCode="0.00E+00">
                  <c:v>-9.92569E-4</c:v>
                </c:pt>
                <c:pt idx="4760" formatCode="0.00E+00">
                  <c:v>-5.8357700000000005E-4</c:v>
                </c:pt>
                <c:pt idx="4761" formatCode="0.00E+00">
                  <c:v>-6.4717500000000005E-5</c:v>
                </c:pt>
                <c:pt idx="4762" formatCode="0.00E+00">
                  <c:v>6.7532499999999998E-5</c:v>
                </c:pt>
                <c:pt idx="4763" formatCode="0.00E+00">
                  <c:v>-2.3127799999999999E-4</c:v>
                </c:pt>
                <c:pt idx="4764" formatCode="0.00E+00">
                  <c:v>-7.1186199999999995E-4</c:v>
                </c:pt>
                <c:pt idx="4765" formatCode="0.00E+00">
                  <c:v>-1.09446E-3</c:v>
                </c:pt>
                <c:pt idx="4766" formatCode="0.00E+00">
                  <c:v>-1.36897E-3</c:v>
                </c:pt>
                <c:pt idx="4767" formatCode="0.00E+00">
                  <c:v>-1.71229E-3</c:v>
                </c:pt>
                <c:pt idx="4768" formatCode="0.00E+00">
                  <c:v>-2.0171E-3</c:v>
                </c:pt>
                <c:pt idx="4769" formatCode="0.00E+00">
                  <c:v>-2.3932900000000002E-3</c:v>
                </c:pt>
                <c:pt idx="4770" formatCode="0.00E+00">
                  <c:v>-2.72632E-3</c:v>
                </c:pt>
                <c:pt idx="4771" formatCode="0.00E+00">
                  <c:v>-3.04879E-3</c:v>
                </c:pt>
                <c:pt idx="4772" formatCode="0.00E+00">
                  <c:v>-3.3943200000000001E-3</c:v>
                </c:pt>
                <c:pt idx="4773" formatCode="0.00E+00">
                  <c:v>-3.67527E-3</c:v>
                </c:pt>
                <c:pt idx="4774" formatCode="0.00E+00">
                  <c:v>-4.0633500000000003E-3</c:v>
                </c:pt>
                <c:pt idx="4775" formatCode="0.00E+00">
                  <c:v>-4.3459900000000001E-3</c:v>
                </c:pt>
                <c:pt idx="4776" formatCode="0.00E+00">
                  <c:v>-4.6986299999999996E-3</c:v>
                </c:pt>
                <c:pt idx="4777" formatCode="0.00E+00">
                  <c:v>-5.0336299999999999E-3</c:v>
                </c:pt>
                <c:pt idx="4778" formatCode="0.00E+00">
                  <c:v>-5.32717E-3</c:v>
                </c:pt>
                <c:pt idx="4779" formatCode="0.00E+00">
                  <c:v>-5.70923E-3</c:v>
                </c:pt>
                <c:pt idx="4780" formatCode="0.00E+00">
                  <c:v>-5.9814300000000003E-3</c:v>
                </c:pt>
                <c:pt idx="4781" formatCode="0.00E+00">
                  <c:v>-6.3564399999999997E-3</c:v>
                </c:pt>
                <c:pt idx="4782" formatCode="0.00E+00">
                  <c:v>-6.6638499999999998E-3</c:v>
                </c:pt>
                <c:pt idx="4783" formatCode="0.00E+00">
                  <c:v>-6.9890000000000004E-3</c:v>
                </c:pt>
                <c:pt idx="4784" formatCode="0.00E+00">
                  <c:v>-7.3456700000000003E-3</c:v>
                </c:pt>
                <c:pt idx="4785" formatCode="0.00E+00">
                  <c:v>-7.63228E-3</c:v>
                </c:pt>
                <c:pt idx="4786" formatCode="0.00E+00">
                  <c:v>-8.0014100000000005E-3</c:v>
                </c:pt>
                <c:pt idx="4787" formatCode="0.00E+00">
                  <c:v>-8.2974899999999994E-3</c:v>
                </c:pt>
                <c:pt idx="4788" formatCode="0.00E+00">
                  <c:v>-8.6368399999999998E-3</c:v>
                </c:pt>
                <c:pt idx="4789" formatCode="0.00E+00">
                  <c:v>-8.9704599999999995E-3</c:v>
                </c:pt>
                <c:pt idx="4790" formatCode="0.00E+00">
                  <c:v>-9.2779000000000004E-3</c:v>
                </c:pt>
                <c:pt idx="4791" formatCode="0.00E+00">
                  <c:v>-9.6309900000000007E-3</c:v>
                </c:pt>
                <c:pt idx="4792" formatCode="0.00E+00">
                  <c:v>-9.9397099999999992E-3</c:v>
                </c:pt>
                <c:pt idx="4793">
                  <c:v>-1.0274800000000001E-2</c:v>
                </c:pt>
                <c:pt idx="4794">
                  <c:v>-1.0607399999999999E-2</c:v>
                </c:pt>
                <c:pt idx="4795">
                  <c:v>-1.0914999999999999E-2</c:v>
                </c:pt>
                <c:pt idx="4796">
                  <c:v>-1.1260600000000001E-2</c:v>
                </c:pt>
                <c:pt idx="4797">
                  <c:v>-1.1569299999999999E-2</c:v>
                </c:pt>
                <c:pt idx="4798">
                  <c:v>-1.18972E-2</c:v>
                </c:pt>
                <c:pt idx="4799">
                  <c:v>-1.22343E-2</c:v>
                </c:pt>
                <c:pt idx="4800">
                  <c:v>-1.2534E-2</c:v>
                </c:pt>
                <c:pt idx="4801">
                  <c:v>-1.2892199999999999E-2</c:v>
                </c:pt>
                <c:pt idx="4802">
                  <c:v>-1.3187900000000001E-2</c:v>
                </c:pt>
                <c:pt idx="4803">
                  <c:v>-1.353E-2</c:v>
                </c:pt>
                <c:pt idx="4804">
                  <c:v>-1.3852099999999999E-2</c:v>
                </c:pt>
                <c:pt idx="4805">
                  <c:v>-1.41551E-2</c:v>
                </c:pt>
                <c:pt idx="4806">
                  <c:v>-1.4510199999999999E-2</c:v>
                </c:pt>
                <c:pt idx="4807">
                  <c:v>-1.47908E-2</c:v>
                </c:pt>
                <c:pt idx="4808">
                  <c:v>-1.5150500000000001E-2</c:v>
                </c:pt>
                <c:pt idx="4809">
                  <c:v>-1.54465E-2</c:v>
                </c:pt>
                <c:pt idx="4810">
                  <c:v>-1.57769E-2</c:v>
                </c:pt>
                <c:pt idx="4811">
                  <c:v>-1.6109800000000001E-2</c:v>
                </c:pt>
                <c:pt idx="4812">
                  <c:v>-1.6404100000000001E-2</c:v>
                </c:pt>
                <c:pt idx="4813">
                  <c:v>-1.6759400000000001E-2</c:v>
                </c:pt>
                <c:pt idx="4814">
                  <c:v>-1.7041400000000002E-2</c:v>
                </c:pt>
                <c:pt idx="4815">
                  <c:v>-1.7388500000000001E-2</c:v>
                </c:pt>
                <c:pt idx="4816">
                  <c:v>-1.7689199999999999E-2</c:v>
                </c:pt>
                <c:pt idx="4817">
                  <c:v>-1.8009500000000001E-2</c:v>
                </c:pt>
                <c:pt idx="4818">
                  <c:v>-1.83375E-2</c:v>
                </c:pt>
                <c:pt idx="4819">
                  <c:v>-1.86366E-2</c:v>
                </c:pt>
                <c:pt idx="4820">
                  <c:v>-1.8977399999999998E-2</c:v>
                </c:pt>
                <c:pt idx="4821">
                  <c:v>-1.9272999999999998E-2</c:v>
                </c:pt>
                <c:pt idx="4822">
                  <c:v>-1.9603499999999999E-2</c:v>
                </c:pt>
                <c:pt idx="4823">
                  <c:v>-1.9905300000000001E-2</c:v>
                </c:pt>
                <c:pt idx="4824">
                  <c:v>-2.0225900000000002E-2</c:v>
                </c:pt>
                <c:pt idx="4825">
                  <c:v>-2.0549000000000001E-2</c:v>
                </c:pt>
                <c:pt idx="4826">
                  <c:v>-2.0858700000000001E-2</c:v>
                </c:pt>
                <c:pt idx="4827">
                  <c:v>-2.1148500000000001E-2</c:v>
                </c:pt>
                <c:pt idx="4828">
                  <c:v>-2.14348E-2</c:v>
                </c:pt>
                <c:pt idx="4829">
                  <c:v>-2.1814900000000002E-2</c:v>
                </c:pt>
                <c:pt idx="4830">
                  <c:v>-2.2244400000000001E-2</c:v>
                </c:pt>
                <c:pt idx="4831">
                  <c:v>-2.2494E-2</c:v>
                </c:pt>
                <c:pt idx="4832">
                  <c:v>-2.2301000000000001E-2</c:v>
                </c:pt>
                <c:pt idx="4833">
                  <c:v>-2.20103E-2</c:v>
                </c:pt>
                <c:pt idx="4834">
                  <c:v>-2.2146599999999999E-2</c:v>
                </c:pt>
                <c:pt idx="4835">
                  <c:v>-2.2873999999999999E-2</c:v>
                </c:pt>
                <c:pt idx="4836">
                  <c:v>-2.3800000000000002E-2</c:v>
                </c:pt>
                <c:pt idx="4837">
                  <c:v>-2.4594000000000001E-2</c:v>
                </c:pt>
                <c:pt idx="4838">
                  <c:v>-2.5308299999999999E-2</c:v>
                </c:pt>
                <c:pt idx="4839">
                  <c:v>-2.6014900000000001E-2</c:v>
                </c:pt>
                <c:pt idx="4840">
                  <c:v>-2.6783100000000001E-2</c:v>
                </c:pt>
                <c:pt idx="4841">
                  <c:v>-2.75321E-2</c:v>
                </c:pt>
                <c:pt idx="4842">
                  <c:v>-2.8297200000000002E-2</c:v>
                </c:pt>
                <c:pt idx="4843">
                  <c:v>-2.9031700000000001E-2</c:v>
                </c:pt>
                <c:pt idx="4844">
                  <c:v>-2.9785099999999998E-2</c:v>
                </c:pt>
                <c:pt idx="4845">
                  <c:v>-3.05373E-2</c:v>
                </c:pt>
                <c:pt idx="4846">
                  <c:v>-3.1273599999999999E-2</c:v>
                </c:pt>
                <c:pt idx="4847">
                  <c:v>-3.2041100000000003E-2</c:v>
                </c:pt>
                <c:pt idx="4848">
                  <c:v>-3.2763300000000002E-2</c:v>
                </c:pt>
                <c:pt idx="4849">
                  <c:v>-3.3543700000000003E-2</c:v>
                </c:pt>
                <c:pt idx="4850">
                  <c:v>-3.4261600000000003E-2</c:v>
                </c:pt>
                <c:pt idx="4851">
                  <c:v>-3.4987299999999999E-2</c:v>
                </c:pt>
                <c:pt idx="4852">
                  <c:v>-3.57081E-2</c:v>
                </c:pt>
                <c:pt idx="4853">
                  <c:v>-3.6495600000000003E-2</c:v>
                </c:pt>
                <c:pt idx="4854">
                  <c:v>-3.7389199999999997E-2</c:v>
                </c:pt>
                <c:pt idx="4855">
                  <c:v>-3.8028100000000002E-2</c:v>
                </c:pt>
                <c:pt idx="4856">
                  <c:v>-3.83089E-2</c:v>
                </c:pt>
                <c:pt idx="4857">
                  <c:v>-3.8414700000000003E-2</c:v>
                </c:pt>
                <c:pt idx="4858">
                  <c:v>-3.8998199999999997E-2</c:v>
                </c:pt>
                <c:pt idx="4859">
                  <c:v>-4.0145500000000001E-2</c:v>
                </c:pt>
                <c:pt idx="4860">
                  <c:v>-4.1478099999999997E-2</c:v>
                </c:pt>
                <c:pt idx="4861">
                  <c:v>-4.2722499999999997E-2</c:v>
                </c:pt>
                <c:pt idx="4862">
                  <c:v>-4.3824700000000001E-2</c:v>
                </c:pt>
                <c:pt idx="4863">
                  <c:v>-4.4993699999999998E-2</c:v>
                </c:pt>
                <c:pt idx="4864">
                  <c:v>-4.61576E-2</c:v>
                </c:pt>
                <c:pt idx="4865">
                  <c:v>-4.7356000000000002E-2</c:v>
                </c:pt>
                <c:pt idx="4866">
                  <c:v>-4.8536599999999999E-2</c:v>
                </c:pt>
                <c:pt idx="4867">
                  <c:v>-4.9695400000000001E-2</c:v>
                </c:pt>
                <c:pt idx="4868">
                  <c:v>-5.0876699999999997E-2</c:v>
                </c:pt>
                <c:pt idx="4869">
                  <c:v>-5.2032099999999998E-2</c:v>
                </c:pt>
                <c:pt idx="4870">
                  <c:v>-5.32054E-2</c:v>
                </c:pt>
                <c:pt idx="4871">
                  <c:v>-5.4370000000000002E-2</c:v>
                </c:pt>
                <c:pt idx="4872">
                  <c:v>-5.5532199999999997E-2</c:v>
                </c:pt>
                <c:pt idx="4873">
                  <c:v>-5.67012E-2</c:v>
                </c:pt>
                <c:pt idx="4874">
                  <c:v>-5.7865600000000003E-2</c:v>
                </c:pt>
                <c:pt idx="4875">
                  <c:v>-5.9023699999999998E-2</c:v>
                </c:pt>
                <c:pt idx="4876">
                  <c:v>-6.0195499999999999E-2</c:v>
                </c:pt>
                <c:pt idx="4877">
                  <c:v>-6.1340800000000001E-2</c:v>
                </c:pt>
                <c:pt idx="4878">
                  <c:v>-6.2508300000000003E-2</c:v>
                </c:pt>
                <c:pt idx="4879">
                  <c:v>-6.36573E-2</c:v>
                </c:pt>
                <c:pt idx="4880">
                  <c:v>-6.4803399999999997E-2</c:v>
                </c:pt>
                <c:pt idx="4881">
                  <c:v>-6.5969799999999995E-2</c:v>
                </c:pt>
                <c:pt idx="4882">
                  <c:v>-6.7095799999999997E-2</c:v>
                </c:pt>
                <c:pt idx="4883">
                  <c:v>-6.8271299999999993E-2</c:v>
                </c:pt>
                <c:pt idx="4884">
                  <c:v>-6.9398699999999994E-2</c:v>
                </c:pt>
                <c:pt idx="4885">
                  <c:v>-7.0555199999999998E-2</c:v>
                </c:pt>
                <c:pt idx="4886">
                  <c:v>-7.1703799999999998E-2</c:v>
                </c:pt>
                <c:pt idx="4887">
                  <c:v>-7.2829199999999997E-2</c:v>
                </c:pt>
                <c:pt idx="4888">
                  <c:v>-7.3996999999999993E-2</c:v>
                </c:pt>
                <c:pt idx="4889">
                  <c:v>-7.51053E-2</c:v>
                </c:pt>
                <c:pt idx="4890">
                  <c:v>-7.6262700000000003E-2</c:v>
                </c:pt>
                <c:pt idx="4891">
                  <c:v>-7.7381500000000006E-2</c:v>
                </c:pt>
                <c:pt idx="4892">
                  <c:v>-7.8511899999999996E-2</c:v>
                </c:pt>
                <c:pt idx="4893">
                  <c:v>-7.9655799999999999E-2</c:v>
                </c:pt>
                <c:pt idx="4894">
                  <c:v>-8.0764100000000005E-2</c:v>
                </c:pt>
                <c:pt idx="4895">
                  <c:v>-8.1912899999999997E-2</c:v>
                </c:pt>
                <c:pt idx="4896">
                  <c:v>-8.3022299999999993E-2</c:v>
                </c:pt>
                <c:pt idx="4897">
                  <c:v>-8.4154999999999994E-2</c:v>
                </c:pt>
                <c:pt idx="4898">
                  <c:v>-8.5279800000000003E-2</c:v>
                </c:pt>
                <c:pt idx="4899">
                  <c:v>-8.6387400000000003E-2</c:v>
                </c:pt>
                <c:pt idx="4900">
                  <c:v>-8.7511699999999998E-2</c:v>
                </c:pt>
                <c:pt idx="4901">
                  <c:v>-8.8612399999999994E-2</c:v>
                </c:pt>
                <c:pt idx="4902">
                  <c:v>-8.9725299999999994E-2</c:v>
                </c:pt>
                <c:pt idx="4903">
                  <c:v>-9.08384E-2</c:v>
                </c:pt>
                <c:pt idx="4904">
                  <c:v>-9.1935600000000006E-2</c:v>
                </c:pt>
                <c:pt idx="4905">
                  <c:v>-9.3052300000000004E-2</c:v>
                </c:pt>
                <c:pt idx="4906">
                  <c:v>-9.4150499999999998E-2</c:v>
                </c:pt>
                <c:pt idx="4907">
                  <c:v>-9.5255199999999998E-2</c:v>
                </c:pt>
                <c:pt idx="4908">
                  <c:v>-9.6364099999999994E-2</c:v>
                </c:pt>
                <c:pt idx="4909">
                  <c:v>-9.7442000000000001E-2</c:v>
                </c:pt>
                <c:pt idx="4910">
                  <c:v>-9.8548300000000005E-2</c:v>
                </c:pt>
                <c:pt idx="4911">
                  <c:v>-9.9619600000000003E-2</c:v>
                </c:pt>
                <c:pt idx="4912">
                  <c:v>-0.100712</c:v>
                </c:pt>
                <c:pt idx="4913">
                  <c:v>-0.101799</c:v>
                </c:pt>
                <c:pt idx="4914">
                  <c:v>-0.102869</c:v>
                </c:pt>
                <c:pt idx="4915">
                  <c:v>-0.10397099999999999</c:v>
                </c:pt>
                <c:pt idx="4916">
                  <c:v>-0.105033</c:v>
                </c:pt>
                <c:pt idx="4917">
                  <c:v>-0.106131</c:v>
                </c:pt>
                <c:pt idx="4918">
                  <c:v>-0.107197</c:v>
                </c:pt>
                <c:pt idx="4919">
                  <c:v>-0.108262</c:v>
                </c:pt>
                <c:pt idx="4920">
                  <c:v>-0.109334</c:v>
                </c:pt>
                <c:pt idx="4921">
                  <c:v>-0.110378</c:v>
                </c:pt>
                <c:pt idx="4922">
                  <c:v>-0.11145099999999999</c:v>
                </c:pt>
                <c:pt idx="4923">
                  <c:v>-0.112497</c:v>
                </c:pt>
                <c:pt idx="4924">
                  <c:v>-0.11355899999999999</c:v>
                </c:pt>
                <c:pt idx="4925">
                  <c:v>-0.114617</c:v>
                </c:pt>
                <c:pt idx="4926">
                  <c:v>-0.11566700000000001</c:v>
                </c:pt>
                <c:pt idx="4927">
                  <c:v>-0.116725</c:v>
                </c:pt>
                <c:pt idx="4928">
                  <c:v>-0.117766</c:v>
                </c:pt>
                <c:pt idx="4929">
                  <c:v>-0.118807</c:v>
                </c:pt>
                <c:pt idx="4930">
                  <c:v>-0.119842</c:v>
                </c:pt>
                <c:pt idx="4931">
                  <c:v>-0.120866</c:v>
                </c:pt>
                <c:pt idx="4932">
                  <c:v>-0.121895</c:v>
                </c:pt>
                <c:pt idx="4933">
                  <c:v>-0.122923</c:v>
                </c:pt>
                <c:pt idx="4934">
                  <c:v>-0.123946</c:v>
                </c:pt>
                <c:pt idx="4935">
                  <c:v>-0.12498099999999999</c:v>
                </c:pt>
                <c:pt idx="4936">
                  <c:v>-0.12599299999999999</c:v>
                </c:pt>
                <c:pt idx="4937">
                  <c:v>-0.127022</c:v>
                </c:pt>
                <c:pt idx="4938">
                  <c:v>-0.12803100000000001</c:v>
                </c:pt>
                <c:pt idx="4939">
                  <c:v>-0.12903899999999999</c:v>
                </c:pt>
                <c:pt idx="4940">
                  <c:v>-0.130048</c:v>
                </c:pt>
                <c:pt idx="4941">
                  <c:v>-0.13103200000000001</c:v>
                </c:pt>
                <c:pt idx="4942">
                  <c:v>-0.13204299999999999</c:v>
                </c:pt>
                <c:pt idx="4943">
                  <c:v>-0.13302700000000001</c:v>
                </c:pt>
                <c:pt idx="4944">
                  <c:v>-0.13403100000000001</c:v>
                </c:pt>
                <c:pt idx="4945">
                  <c:v>-0.135021</c:v>
                </c:pt>
                <c:pt idx="4946">
                  <c:v>-0.13600400000000001</c:v>
                </c:pt>
                <c:pt idx="4947">
                  <c:v>-0.13699900000000001</c:v>
                </c:pt>
                <c:pt idx="4948">
                  <c:v>-0.13797100000000001</c:v>
                </c:pt>
                <c:pt idx="4949">
                  <c:v>-0.138957</c:v>
                </c:pt>
                <c:pt idx="4950">
                  <c:v>-0.13991799999999999</c:v>
                </c:pt>
                <c:pt idx="4951">
                  <c:v>-0.14088600000000001</c:v>
                </c:pt>
                <c:pt idx="4952">
                  <c:v>-0.141849</c:v>
                </c:pt>
                <c:pt idx="4953">
                  <c:v>-0.14281199999999999</c:v>
                </c:pt>
                <c:pt idx="4954">
                  <c:v>-0.14377200000000001</c:v>
                </c:pt>
                <c:pt idx="4955">
                  <c:v>-0.14472299999999999</c:v>
                </c:pt>
                <c:pt idx="4956">
                  <c:v>-0.145675</c:v>
                </c:pt>
                <c:pt idx="4957">
                  <c:v>-0.146623</c:v>
                </c:pt>
                <c:pt idx="4958">
                  <c:v>-0.14757400000000001</c:v>
                </c:pt>
                <c:pt idx="4959">
                  <c:v>-0.148507</c:v>
                </c:pt>
                <c:pt idx="4960">
                  <c:v>-0.149447</c:v>
                </c:pt>
                <c:pt idx="4961">
                  <c:v>-0.150367</c:v>
                </c:pt>
                <c:pt idx="4962">
                  <c:v>-0.15130099999999999</c:v>
                </c:pt>
                <c:pt idx="4963">
                  <c:v>-0.152222</c:v>
                </c:pt>
                <c:pt idx="4964">
                  <c:v>-0.15314</c:v>
                </c:pt>
                <c:pt idx="4965">
                  <c:v>-0.15406400000000001</c:v>
                </c:pt>
                <c:pt idx="4966">
                  <c:v>-0.15496699999999999</c:v>
                </c:pt>
                <c:pt idx="4967">
                  <c:v>-0.15589600000000001</c:v>
                </c:pt>
                <c:pt idx="4968">
                  <c:v>-0.15679299999999999</c:v>
                </c:pt>
                <c:pt idx="4969">
                  <c:v>-0.15770100000000001</c:v>
                </c:pt>
                <c:pt idx="4970">
                  <c:v>-0.15859300000000001</c:v>
                </c:pt>
                <c:pt idx="4971">
                  <c:v>-0.15947900000000001</c:v>
                </c:pt>
                <c:pt idx="4972">
                  <c:v>-0.16037499999999999</c:v>
                </c:pt>
                <c:pt idx="4973">
                  <c:v>-0.161248</c:v>
                </c:pt>
                <c:pt idx="4974">
                  <c:v>-0.16213900000000001</c:v>
                </c:pt>
                <c:pt idx="4975">
                  <c:v>-0.16300899999999999</c:v>
                </c:pt>
                <c:pt idx="4976">
                  <c:v>-0.16389300000000001</c:v>
                </c:pt>
                <c:pt idx="4977">
                  <c:v>-0.164769</c:v>
                </c:pt>
                <c:pt idx="4978">
                  <c:v>-0.165635</c:v>
                </c:pt>
                <c:pt idx="4979">
                  <c:v>-0.16649700000000001</c:v>
                </c:pt>
                <c:pt idx="4980">
                  <c:v>-0.16734499999999999</c:v>
                </c:pt>
                <c:pt idx="4981">
                  <c:v>-0.16819500000000001</c:v>
                </c:pt>
                <c:pt idx="4982">
                  <c:v>-0.16903599999999999</c:v>
                </c:pt>
                <c:pt idx="4983">
                  <c:v>-0.16988</c:v>
                </c:pt>
                <c:pt idx="4984">
                  <c:v>-0.17071600000000001</c:v>
                </c:pt>
                <c:pt idx="4985">
                  <c:v>-0.17155799999999999</c:v>
                </c:pt>
                <c:pt idx="4986">
                  <c:v>-0.17238800000000001</c:v>
                </c:pt>
                <c:pt idx="4987">
                  <c:v>-0.17322399999999999</c:v>
                </c:pt>
                <c:pt idx="4988">
                  <c:v>-0.17404700000000001</c:v>
                </c:pt>
                <c:pt idx="4989">
                  <c:v>-0.17486699999999999</c:v>
                </c:pt>
                <c:pt idx="4990">
                  <c:v>-0.175682</c:v>
                </c:pt>
                <c:pt idx="4991">
                  <c:v>-0.17647699999999999</c:v>
                </c:pt>
                <c:pt idx="4992">
                  <c:v>-0.177286</c:v>
                </c:pt>
                <c:pt idx="4993">
                  <c:v>-0.17807700000000001</c:v>
                </c:pt>
                <c:pt idx="4994">
                  <c:v>-0.17888499999999999</c:v>
                </c:pt>
                <c:pt idx="4995">
                  <c:v>-0.179677</c:v>
                </c:pt>
                <c:pt idx="4996">
                  <c:v>-0.18046699999999999</c:v>
                </c:pt>
                <c:pt idx="4997">
                  <c:v>-0.181259</c:v>
                </c:pt>
                <c:pt idx="4998">
                  <c:v>-0.182035</c:v>
                </c:pt>
                <c:pt idx="4999">
                  <c:v>-0.18282100000000001</c:v>
                </c:pt>
                <c:pt idx="5000">
                  <c:v>-0.18357999999999999</c:v>
                </c:pt>
                <c:pt idx="5001">
                  <c:v>-0.18434600000000001</c:v>
                </c:pt>
                <c:pt idx="5002">
                  <c:v>-0.18510299999999999</c:v>
                </c:pt>
                <c:pt idx="5003">
                  <c:v>-0.185862</c:v>
                </c:pt>
                <c:pt idx="5004">
                  <c:v>-0.18662000000000001</c:v>
                </c:pt>
                <c:pt idx="5005">
                  <c:v>-0.187365</c:v>
                </c:pt>
                <c:pt idx="5006">
                  <c:v>-0.188113</c:v>
                </c:pt>
                <c:pt idx="5007">
                  <c:v>-0.18885199999999999</c:v>
                </c:pt>
                <c:pt idx="5008">
                  <c:v>-0.18959400000000001</c:v>
                </c:pt>
                <c:pt idx="5009">
                  <c:v>-0.19032299999999999</c:v>
                </c:pt>
                <c:pt idx="5010">
                  <c:v>-0.19104599999999999</c:v>
                </c:pt>
                <c:pt idx="5011">
                  <c:v>-0.19175900000000001</c:v>
                </c:pt>
                <c:pt idx="5012">
                  <c:v>-0.19247800000000001</c:v>
                </c:pt>
                <c:pt idx="5013">
                  <c:v>-0.193192</c:v>
                </c:pt>
                <c:pt idx="5014">
                  <c:v>-0.19389999999999999</c:v>
                </c:pt>
                <c:pt idx="5015">
                  <c:v>-0.194602</c:v>
                </c:pt>
                <c:pt idx="5016">
                  <c:v>-0.19529299999999999</c:v>
                </c:pt>
                <c:pt idx="5017">
                  <c:v>-0.195996</c:v>
                </c:pt>
                <c:pt idx="5018">
                  <c:v>-0.196684</c:v>
                </c:pt>
                <c:pt idx="5019">
                  <c:v>-0.19737099999999999</c:v>
                </c:pt>
                <c:pt idx="5020">
                  <c:v>-0.198043</c:v>
                </c:pt>
                <c:pt idx="5021">
                  <c:v>-0.198711</c:v>
                </c:pt>
                <c:pt idx="5022">
                  <c:v>-0.19938400000000001</c:v>
                </c:pt>
                <c:pt idx="5023">
                  <c:v>-0.200044</c:v>
                </c:pt>
                <c:pt idx="5024">
                  <c:v>-0.200706</c:v>
                </c:pt>
                <c:pt idx="5025">
                  <c:v>-0.20135400000000001</c:v>
                </c:pt>
                <c:pt idx="5026">
                  <c:v>-0.20200799999999999</c:v>
                </c:pt>
                <c:pt idx="5027">
                  <c:v>-0.202658</c:v>
                </c:pt>
                <c:pt idx="5028">
                  <c:v>-0.20330100000000001</c:v>
                </c:pt>
                <c:pt idx="5029">
                  <c:v>-0.20393600000000001</c:v>
                </c:pt>
                <c:pt idx="5030">
                  <c:v>-0.20455899999999999</c:v>
                </c:pt>
                <c:pt idx="5031">
                  <c:v>-0.205183</c:v>
                </c:pt>
                <c:pt idx="5032">
                  <c:v>-0.20580300000000001</c:v>
                </c:pt>
                <c:pt idx="5033">
                  <c:v>-0.20641599999999999</c:v>
                </c:pt>
                <c:pt idx="5034">
                  <c:v>-0.20702599999999999</c:v>
                </c:pt>
                <c:pt idx="5035">
                  <c:v>-0.20763100000000001</c:v>
                </c:pt>
                <c:pt idx="5036">
                  <c:v>-0.208236</c:v>
                </c:pt>
                <c:pt idx="5037">
                  <c:v>-0.208841</c:v>
                </c:pt>
                <c:pt idx="5038">
                  <c:v>-0.20943200000000001</c:v>
                </c:pt>
                <c:pt idx="5039">
                  <c:v>-0.21001900000000001</c:v>
                </c:pt>
                <c:pt idx="5040">
                  <c:v>-0.210593</c:v>
                </c:pt>
                <c:pt idx="5041">
                  <c:v>-0.21116499999999999</c:v>
                </c:pt>
                <c:pt idx="5042">
                  <c:v>-0.211733</c:v>
                </c:pt>
                <c:pt idx="5043">
                  <c:v>-0.21229300000000001</c:v>
                </c:pt>
                <c:pt idx="5044">
                  <c:v>-0.21285699999999999</c:v>
                </c:pt>
                <c:pt idx="5045">
                  <c:v>-0.21340799999999999</c:v>
                </c:pt>
                <c:pt idx="5046">
                  <c:v>-0.21396399999999999</c:v>
                </c:pt>
                <c:pt idx="5047">
                  <c:v>-0.21451100000000001</c:v>
                </c:pt>
                <c:pt idx="5048">
                  <c:v>-0.215054</c:v>
                </c:pt>
                <c:pt idx="5049">
                  <c:v>-0.21559300000000001</c:v>
                </c:pt>
                <c:pt idx="5050">
                  <c:v>-0.216115</c:v>
                </c:pt>
                <c:pt idx="5051">
                  <c:v>-0.21663399999999999</c:v>
                </c:pt>
                <c:pt idx="5052">
                  <c:v>-0.21714</c:v>
                </c:pt>
                <c:pt idx="5053">
                  <c:v>-0.21765200000000001</c:v>
                </c:pt>
                <c:pt idx="5054">
                  <c:v>-0.21815899999999999</c:v>
                </c:pt>
                <c:pt idx="5055">
                  <c:v>-0.21865999999999999</c:v>
                </c:pt>
                <c:pt idx="5056">
                  <c:v>-0.21915699999999999</c:v>
                </c:pt>
                <c:pt idx="5057">
                  <c:v>-0.21964700000000001</c:v>
                </c:pt>
                <c:pt idx="5058">
                  <c:v>-0.220137</c:v>
                </c:pt>
                <c:pt idx="5059">
                  <c:v>-0.22061800000000001</c:v>
                </c:pt>
                <c:pt idx="5060">
                  <c:v>-0.22108800000000001</c:v>
                </c:pt>
                <c:pt idx="5061">
                  <c:v>-0.22155</c:v>
                </c:pt>
                <c:pt idx="5062">
                  <c:v>-0.22201000000000001</c:v>
                </c:pt>
                <c:pt idx="5063">
                  <c:v>-0.222469</c:v>
                </c:pt>
                <c:pt idx="5064">
                  <c:v>-0.22292400000000001</c:v>
                </c:pt>
                <c:pt idx="5065">
                  <c:v>-0.22336800000000001</c:v>
                </c:pt>
                <c:pt idx="5066">
                  <c:v>-0.22380900000000001</c:v>
                </c:pt>
                <c:pt idx="5067">
                  <c:v>-0.224246</c:v>
                </c:pt>
                <c:pt idx="5068">
                  <c:v>-0.22468099999999999</c:v>
                </c:pt>
                <c:pt idx="5069">
                  <c:v>-0.225108</c:v>
                </c:pt>
                <c:pt idx="5070">
                  <c:v>-0.225521</c:v>
                </c:pt>
                <c:pt idx="5071">
                  <c:v>-0.22593299999999999</c:v>
                </c:pt>
                <c:pt idx="5072">
                  <c:v>-0.22634000000000001</c:v>
                </c:pt>
                <c:pt idx="5073">
                  <c:v>-0.22675000000000001</c:v>
                </c:pt>
                <c:pt idx="5074">
                  <c:v>-0.22714400000000001</c:v>
                </c:pt>
                <c:pt idx="5075">
                  <c:v>-0.22753100000000001</c:v>
                </c:pt>
                <c:pt idx="5076">
                  <c:v>-0.227912</c:v>
                </c:pt>
                <c:pt idx="5077">
                  <c:v>-0.228293</c:v>
                </c:pt>
                <c:pt idx="5078">
                  <c:v>-0.22867499999999999</c:v>
                </c:pt>
                <c:pt idx="5079">
                  <c:v>-0.22903899999999999</c:v>
                </c:pt>
                <c:pt idx="5080">
                  <c:v>-0.229403</c:v>
                </c:pt>
                <c:pt idx="5081">
                  <c:v>-0.22975200000000001</c:v>
                </c:pt>
                <c:pt idx="5082">
                  <c:v>-0.23010700000000001</c:v>
                </c:pt>
                <c:pt idx="5083">
                  <c:v>-0.23045299999999999</c:v>
                </c:pt>
                <c:pt idx="5084">
                  <c:v>-0.23078899999999999</c:v>
                </c:pt>
                <c:pt idx="5085">
                  <c:v>-0.231123</c:v>
                </c:pt>
                <c:pt idx="5086">
                  <c:v>-0.23144700000000001</c:v>
                </c:pt>
                <c:pt idx="5087">
                  <c:v>-0.23178099999999999</c:v>
                </c:pt>
                <c:pt idx="5088">
                  <c:v>-0.232099</c:v>
                </c:pt>
                <c:pt idx="5089">
                  <c:v>-0.23241500000000001</c:v>
                </c:pt>
                <c:pt idx="5090">
                  <c:v>-0.23271800000000001</c:v>
                </c:pt>
                <c:pt idx="5091">
                  <c:v>-0.233014</c:v>
                </c:pt>
                <c:pt idx="5092">
                  <c:v>-0.23330899999999999</c:v>
                </c:pt>
                <c:pt idx="5093">
                  <c:v>-0.233596</c:v>
                </c:pt>
                <c:pt idx="5094">
                  <c:v>-0.23388800000000001</c:v>
                </c:pt>
                <c:pt idx="5095">
                  <c:v>-0.23415800000000001</c:v>
                </c:pt>
                <c:pt idx="5096">
                  <c:v>-0.23440800000000001</c:v>
                </c:pt>
                <c:pt idx="5097">
                  <c:v>-0.23464299999999999</c:v>
                </c:pt>
                <c:pt idx="5098">
                  <c:v>-0.234898</c:v>
                </c:pt>
                <c:pt idx="5099">
                  <c:v>-0.235179</c:v>
                </c:pt>
                <c:pt idx="5100">
                  <c:v>-0.23546</c:v>
                </c:pt>
                <c:pt idx="5101">
                  <c:v>-0.235731</c:v>
                </c:pt>
                <c:pt idx="5102">
                  <c:v>-0.235986</c:v>
                </c:pt>
                <c:pt idx="5103">
                  <c:v>-0.23624100000000001</c:v>
                </c:pt>
                <c:pt idx="5104">
                  <c:v>-0.23649200000000001</c:v>
                </c:pt>
                <c:pt idx="5105">
                  <c:v>-0.23674100000000001</c:v>
                </c:pt>
                <c:pt idx="5106">
                  <c:v>-0.236985</c:v>
                </c:pt>
                <c:pt idx="5107">
                  <c:v>-0.23722299999999999</c:v>
                </c:pt>
                <c:pt idx="5108">
                  <c:v>-0.237459</c:v>
                </c:pt>
                <c:pt idx="5109">
                  <c:v>-0.23768800000000001</c:v>
                </c:pt>
                <c:pt idx="5110">
                  <c:v>-0.23790500000000001</c:v>
                </c:pt>
                <c:pt idx="5111">
                  <c:v>-0.23811099999999999</c:v>
                </c:pt>
                <c:pt idx="5112">
                  <c:v>-0.238312</c:v>
                </c:pt>
                <c:pt idx="5113">
                  <c:v>-0.238512</c:v>
                </c:pt>
                <c:pt idx="5114">
                  <c:v>-0.23871200000000001</c:v>
                </c:pt>
                <c:pt idx="5115">
                  <c:v>-0.238901</c:v>
                </c:pt>
                <c:pt idx="5116">
                  <c:v>-0.23908699999999999</c:v>
                </c:pt>
                <c:pt idx="5117">
                  <c:v>-0.23926600000000001</c:v>
                </c:pt>
                <c:pt idx="5118">
                  <c:v>-0.23944599999999999</c:v>
                </c:pt>
                <c:pt idx="5119">
                  <c:v>-0.239618</c:v>
                </c:pt>
                <c:pt idx="5120">
                  <c:v>-0.23977499999999999</c:v>
                </c:pt>
                <c:pt idx="5121">
                  <c:v>-0.239929</c:v>
                </c:pt>
                <c:pt idx="5122">
                  <c:v>-0.24007300000000001</c:v>
                </c:pt>
                <c:pt idx="5123">
                  <c:v>-0.24022399999999999</c:v>
                </c:pt>
                <c:pt idx="5124">
                  <c:v>-0.24036299999999999</c:v>
                </c:pt>
                <c:pt idx="5125">
                  <c:v>-0.24049499999999999</c:v>
                </c:pt>
                <c:pt idx="5126">
                  <c:v>-0.240621</c:v>
                </c:pt>
                <c:pt idx="5127">
                  <c:v>-0.24074300000000001</c:v>
                </c:pt>
                <c:pt idx="5128">
                  <c:v>-0.24087</c:v>
                </c:pt>
                <c:pt idx="5129">
                  <c:v>-0.240979</c:v>
                </c:pt>
                <c:pt idx="5130">
                  <c:v>-0.24108199999999999</c:v>
                </c:pt>
                <c:pt idx="5131">
                  <c:v>-0.241176</c:v>
                </c:pt>
                <c:pt idx="5132">
                  <c:v>-0.24127699999999999</c:v>
                </c:pt>
                <c:pt idx="5133">
                  <c:v>-0.24137400000000001</c:v>
                </c:pt>
                <c:pt idx="5134">
                  <c:v>-0.24143700000000001</c:v>
                </c:pt>
                <c:pt idx="5135">
                  <c:v>-0.241479</c:v>
                </c:pt>
                <c:pt idx="5136">
                  <c:v>-0.241512</c:v>
                </c:pt>
                <c:pt idx="5137">
                  <c:v>-0.24155299999999999</c:v>
                </c:pt>
                <c:pt idx="5138">
                  <c:v>-0.241621</c:v>
                </c:pt>
                <c:pt idx="5139">
                  <c:v>-0.24172199999999999</c:v>
                </c:pt>
                <c:pt idx="5140">
                  <c:v>-0.24175199999999999</c:v>
                </c:pt>
                <c:pt idx="5141">
                  <c:v>-0.241811</c:v>
                </c:pt>
                <c:pt idx="5142">
                  <c:v>-0.24187</c:v>
                </c:pt>
                <c:pt idx="5143">
                  <c:v>-0.24188499999999999</c:v>
                </c:pt>
                <c:pt idx="5144">
                  <c:v>-0.24196100000000001</c:v>
                </c:pt>
                <c:pt idx="5145">
                  <c:v>-0.241949</c:v>
                </c:pt>
                <c:pt idx="5146">
                  <c:v>-0.24199899999999999</c:v>
                </c:pt>
                <c:pt idx="5147">
                  <c:v>-0.24202299999999999</c:v>
                </c:pt>
                <c:pt idx="5148">
                  <c:v>-0.24202199999999999</c:v>
                </c:pt>
                <c:pt idx="5149">
                  <c:v>-0.24206900000000001</c:v>
                </c:pt>
                <c:pt idx="5150">
                  <c:v>-0.24202699999999999</c:v>
                </c:pt>
                <c:pt idx="5151">
                  <c:v>-0.24206</c:v>
                </c:pt>
                <c:pt idx="5152">
                  <c:v>-0.24202899999999999</c:v>
                </c:pt>
                <c:pt idx="5153">
                  <c:v>-0.24201600000000001</c:v>
                </c:pt>
                <c:pt idx="5154">
                  <c:v>-0.242008</c:v>
                </c:pt>
                <c:pt idx="5155">
                  <c:v>-0.24195700000000001</c:v>
                </c:pt>
                <c:pt idx="5156">
                  <c:v>-0.241955</c:v>
                </c:pt>
                <c:pt idx="5157">
                  <c:v>-0.24190400000000001</c:v>
                </c:pt>
                <c:pt idx="5158">
                  <c:v>-0.24187900000000001</c:v>
                </c:pt>
                <c:pt idx="5159">
                  <c:v>-0.24182799999999999</c:v>
                </c:pt>
                <c:pt idx="5160">
                  <c:v>-0.24177299999999999</c:v>
                </c:pt>
                <c:pt idx="5161">
                  <c:v>-0.24171300000000001</c:v>
                </c:pt>
                <c:pt idx="5162">
                  <c:v>-0.241643</c:v>
                </c:pt>
                <c:pt idx="5163">
                  <c:v>-0.24157100000000001</c:v>
                </c:pt>
                <c:pt idx="5164">
                  <c:v>-0.24149300000000001</c:v>
                </c:pt>
                <c:pt idx="5165">
                  <c:v>-0.24141699999999999</c:v>
                </c:pt>
                <c:pt idx="5166">
                  <c:v>-0.24132200000000001</c:v>
                </c:pt>
                <c:pt idx="5167">
                  <c:v>-0.24124699999999999</c:v>
                </c:pt>
                <c:pt idx="5168">
                  <c:v>-0.24113899999999999</c:v>
                </c:pt>
                <c:pt idx="5169">
                  <c:v>-0.24105399999999999</c:v>
                </c:pt>
                <c:pt idx="5170">
                  <c:v>-0.24093600000000001</c:v>
                </c:pt>
                <c:pt idx="5171">
                  <c:v>-0.240811</c:v>
                </c:pt>
                <c:pt idx="5172">
                  <c:v>-0.24069299999999999</c:v>
                </c:pt>
                <c:pt idx="5173">
                  <c:v>-0.24054800000000001</c:v>
                </c:pt>
                <c:pt idx="5174">
                  <c:v>-0.24043400000000001</c:v>
                </c:pt>
                <c:pt idx="5175">
                  <c:v>-0.24028099999999999</c:v>
                </c:pt>
                <c:pt idx="5176">
                  <c:v>-0.24014199999999999</c:v>
                </c:pt>
                <c:pt idx="5177">
                  <c:v>-0.23999400000000001</c:v>
                </c:pt>
                <c:pt idx="5178">
                  <c:v>-0.23983699999999999</c:v>
                </c:pt>
                <c:pt idx="5179">
                  <c:v>-0.23968900000000001</c:v>
                </c:pt>
                <c:pt idx="5180">
                  <c:v>-0.239513</c:v>
                </c:pt>
                <c:pt idx="5181">
                  <c:v>-0.239338</c:v>
                </c:pt>
                <c:pt idx="5182">
                  <c:v>-0.23915900000000001</c:v>
                </c:pt>
                <c:pt idx="5183">
                  <c:v>-0.23897599999999999</c:v>
                </c:pt>
                <c:pt idx="5184">
                  <c:v>-0.238792</c:v>
                </c:pt>
                <c:pt idx="5185">
                  <c:v>-0.238595</c:v>
                </c:pt>
                <c:pt idx="5186">
                  <c:v>-0.23838599999999999</c:v>
                </c:pt>
                <c:pt idx="5187">
                  <c:v>-0.23819199999999999</c:v>
                </c:pt>
                <c:pt idx="5188">
                  <c:v>-0.23797599999999999</c:v>
                </c:pt>
                <c:pt idx="5189">
                  <c:v>-0.23777100000000001</c:v>
                </c:pt>
                <c:pt idx="5190">
                  <c:v>-0.237543</c:v>
                </c:pt>
                <c:pt idx="5191">
                  <c:v>-0.23730899999999999</c:v>
                </c:pt>
                <c:pt idx="5192">
                  <c:v>-0.23709</c:v>
                </c:pt>
                <c:pt idx="5193">
                  <c:v>-0.236844</c:v>
                </c:pt>
                <c:pt idx="5194">
                  <c:v>-0.23661299999999999</c:v>
                </c:pt>
                <c:pt idx="5195">
                  <c:v>-0.236346</c:v>
                </c:pt>
                <c:pt idx="5196">
                  <c:v>-0.23608899999999999</c:v>
                </c:pt>
                <c:pt idx="5197">
                  <c:v>-0.23583200000000001</c:v>
                </c:pt>
                <c:pt idx="5198">
                  <c:v>-0.235565</c:v>
                </c:pt>
                <c:pt idx="5199">
                  <c:v>-0.23530100000000001</c:v>
                </c:pt>
                <c:pt idx="5200">
                  <c:v>-0.235013</c:v>
                </c:pt>
                <c:pt idx="5201">
                  <c:v>-0.234736</c:v>
                </c:pt>
                <c:pt idx="5202">
                  <c:v>-0.23445299999999999</c:v>
                </c:pt>
                <c:pt idx="5203">
                  <c:v>-0.23416000000000001</c:v>
                </c:pt>
                <c:pt idx="5204">
                  <c:v>-0.23381399999999999</c:v>
                </c:pt>
                <c:pt idx="5205">
                  <c:v>-0.23347200000000001</c:v>
                </c:pt>
                <c:pt idx="5206">
                  <c:v>-0.23317399999999999</c:v>
                </c:pt>
                <c:pt idx="5207">
                  <c:v>-0.232821</c:v>
                </c:pt>
                <c:pt idx="5208">
                  <c:v>-0.23250299999999999</c:v>
                </c:pt>
                <c:pt idx="5209" formatCode="0.00E+00">
                  <c:v>-0.23217099999999999</c:v>
                </c:pt>
                <c:pt idx="5210" formatCode="0.00E+00">
                  <c:v>-0.23179900000000001</c:v>
                </c:pt>
                <c:pt idx="5211" formatCode="0.00E+00">
                  <c:v>-0.23148299999999999</c:v>
                </c:pt>
                <c:pt idx="5212" formatCode="0.00E+00">
                  <c:v>-0.23109399999999999</c:v>
                </c:pt>
                <c:pt idx="5213" formatCode="0.00E+00">
                  <c:v>-0.23075000000000001</c:v>
                </c:pt>
                <c:pt idx="5214" formatCode="0.00E+00">
                  <c:v>-0.230383</c:v>
                </c:pt>
                <c:pt idx="5215" formatCode="0.00E+00">
                  <c:v>-0.229986</c:v>
                </c:pt>
                <c:pt idx="5216" formatCode="0.00E+00">
                  <c:v>-0.22964799999999999</c:v>
                </c:pt>
                <c:pt idx="5217" formatCode="0.00E+00">
                  <c:v>-0.22923099999999999</c:v>
                </c:pt>
                <c:pt idx="5218" formatCode="0.00E+00">
                  <c:v>-0.228878</c:v>
                </c:pt>
                <c:pt idx="5219" formatCode="0.00E+00">
                  <c:v>-0.22847200000000001</c:v>
                </c:pt>
                <c:pt idx="5220" formatCode="0.00E+00">
                  <c:v>-0.22806999999999999</c:v>
                </c:pt>
                <c:pt idx="5221" formatCode="0.00E+00">
                  <c:v>-0.227685</c:v>
                </c:pt>
                <c:pt idx="5222" formatCode="0.00E+00">
                  <c:v>-0.227245</c:v>
                </c:pt>
                <c:pt idx="5223" formatCode="0.00E+00">
                  <c:v>-0.22685900000000001</c:v>
                </c:pt>
                <c:pt idx="5224" formatCode="0.00E+00">
                  <c:v>-0.22641800000000001</c:v>
                </c:pt>
                <c:pt idx="5225" formatCode="0.00E+00">
                  <c:v>-0.22600600000000001</c:v>
                </c:pt>
                <c:pt idx="5226" formatCode="0.00E+00">
                  <c:v>-0.225575</c:v>
                </c:pt>
                <c:pt idx="5227" formatCode="0.00E+00">
                  <c:v>-0.22514000000000001</c:v>
                </c:pt>
                <c:pt idx="5228" formatCode="0.00E+00">
                  <c:v>-0.224714</c:v>
                </c:pt>
                <c:pt idx="5229" formatCode="0.00E+00">
                  <c:v>-0.224269</c:v>
                </c:pt>
                <c:pt idx="5230" formatCode="0.00E+00">
                  <c:v>-0.223829</c:v>
                </c:pt>
                <c:pt idx="5231" formatCode="0.00E+00">
                  <c:v>-0.22336400000000001</c:v>
                </c:pt>
                <c:pt idx="5232" formatCode="0.00E+00">
                  <c:v>-0.222912</c:v>
                </c:pt>
                <c:pt idx="5233" formatCode="0.00E+00">
                  <c:v>-0.222437</c:v>
                </c:pt>
                <c:pt idx="5234" formatCode="0.00E+00">
                  <c:v>-0.22198499999999999</c:v>
                </c:pt>
                <c:pt idx="5235" formatCode="0.00E+00">
                  <c:v>-0.2215</c:v>
                </c:pt>
                <c:pt idx="5236" formatCode="0.00E+00">
                  <c:v>-0.221028</c:v>
                </c:pt>
                <c:pt idx="5237" formatCode="0.00E+00">
                  <c:v>-0.220549</c:v>
                </c:pt>
                <c:pt idx="5238" formatCode="0.00E+00">
                  <c:v>-0.220056</c:v>
                </c:pt>
                <c:pt idx="5239" formatCode="0.00E+00">
                  <c:v>-0.21958800000000001</c:v>
                </c:pt>
                <c:pt idx="5240" formatCode="0.00E+00">
                  <c:v>-0.21906999999999999</c:v>
                </c:pt>
                <c:pt idx="5241" formatCode="0.00E+00">
                  <c:v>-0.218586</c:v>
                </c:pt>
                <c:pt idx="5242" formatCode="0.00E+00">
                  <c:v>-0.21806800000000001</c:v>
                </c:pt>
                <c:pt idx="5243">
                  <c:v>-0.21756300000000001</c:v>
                </c:pt>
                <c:pt idx="5244">
                  <c:v>-0.217059</c:v>
                </c:pt>
                <c:pt idx="5245">
                  <c:v>-0.21652099999999999</c:v>
                </c:pt>
                <c:pt idx="5246">
                  <c:v>-0.21601100000000001</c:v>
                </c:pt>
                <c:pt idx="5247">
                  <c:v>-0.21546799999999999</c:v>
                </c:pt>
                <c:pt idx="5248">
                  <c:v>-0.214949</c:v>
                </c:pt>
                <c:pt idx="5249">
                  <c:v>-0.21441399999999999</c:v>
                </c:pt>
                <c:pt idx="5250">
                  <c:v>-0.213866</c:v>
                </c:pt>
                <c:pt idx="5251">
                  <c:v>-0.21332599999999999</c:v>
                </c:pt>
                <c:pt idx="5252">
                  <c:v>-0.21277199999999999</c:v>
                </c:pt>
                <c:pt idx="5253">
                  <c:v>-0.212226</c:v>
                </c:pt>
                <c:pt idx="5254">
                  <c:v>-0.21166699999999999</c:v>
                </c:pt>
                <c:pt idx="5255">
                  <c:v>-0.211093</c:v>
                </c:pt>
                <c:pt idx="5256">
                  <c:v>-0.21052399999999999</c:v>
                </c:pt>
                <c:pt idx="5257">
                  <c:v>-0.209951</c:v>
                </c:pt>
                <c:pt idx="5258">
                  <c:v>-0.20937700000000001</c:v>
                </c:pt>
                <c:pt idx="5259">
                  <c:v>-0.20880299999999999</c:v>
                </c:pt>
                <c:pt idx="5260">
                  <c:v>-0.20820900000000001</c:v>
                </c:pt>
                <c:pt idx="5261">
                  <c:v>-0.20762800000000001</c:v>
                </c:pt>
                <c:pt idx="5262">
                  <c:v>-0.20703099999999999</c:v>
                </c:pt>
                <c:pt idx="5263">
                  <c:v>-0.20643600000000001</c:v>
                </c:pt>
                <c:pt idx="5264">
                  <c:v>-0.20583399999999999</c:v>
                </c:pt>
                <c:pt idx="5265">
                  <c:v>-0.20521500000000001</c:v>
                </c:pt>
                <c:pt idx="5266">
                  <c:v>-0.20461099999999999</c:v>
                </c:pt>
                <c:pt idx="5267">
                  <c:v>-0.20399</c:v>
                </c:pt>
                <c:pt idx="5268">
                  <c:v>-0.203379</c:v>
                </c:pt>
                <c:pt idx="5269">
                  <c:v>-0.20275599999999999</c:v>
                </c:pt>
                <c:pt idx="5270">
                  <c:v>-0.202128</c:v>
                </c:pt>
                <c:pt idx="5271">
                  <c:v>-0.20150100000000001</c:v>
                </c:pt>
                <c:pt idx="5272">
                  <c:v>-0.20086200000000001</c:v>
                </c:pt>
                <c:pt idx="5273">
                  <c:v>-0.20022499999999999</c:v>
                </c:pt>
                <c:pt idx="5274">
                  <c:v>-0.199576</c:v>
                </c:pt>
                <c:pt idx="5275">
                  <c:v>-0.19892699999999999</c:v>
                </c:pt>
                <c:pt idx="5276">
                  <c:v>-0.19827400000000001</c:v>
                </c:pt>
                <c:pt idx="5277">
                  <c:v>-0.19762099999999999</c:v>
                </c:pt>
                <c:pt idx="5278">
                  <c:v>-0.196963</c:v>
                </c:pt>
                <c:pt idx="5279">
                  <c:v>-0.19630500000000001</c:v>
                </c:pt>
                <c:pt idx="5280">
                  <c:v>-0.19563700000000001</c:v>
                </c:pt>
                <c:pt idx="5281">
                  <c:v>-0.194967</c:v>
                </c:pt>
                <c:pt idx="5282">
                  <c:v>-0.19429099999999999</c:v>
                </c:pt>
                <c:pt idx="5283">
                  <c:v>-0.193608</c:v>
                </c:pt>
                <c:pt idx="5284">
                  <c:v>-0.19292899999999999</c:v>
                </c:pt>
                <c:pt idx="5285">
                  <c:v>-0.19223499999999999</c:v>
                </c:pt>
                <c:pt idx="5286">
                  <c:v>-0.191549</c:v>
                </c:pt>
                <c:pt idx="5287">
                  <c:v>-0.19085099999999999</c:v>
                </c:pt>
                <c:pt idx="5288">
                  <c:v>-0.19015899999999999</c:v>
                </c:pt>
                <c:pt idx="5289">
                  <c:v>-0.18946399999999999</c:v>
                </c:pt>
                <c:pt idx="5290">
                  <c:v>-0.18875600000000001</c:v>
                </c:pt>
                <c:pt idx="5291">
                  <c:v>-0.18804799999999999</c:v>
                </c:pt>
                <c:pt idx="5292">
                  <c:v>-0.18732699999999999</c:v>
                </c:pt>
                <c:pt idx="5293">
                  <c:v>-0.186613</c:v>
                </c:pt>
                <c:pt idx="5294">
                  <c:v>-0.18589</c:v>
                </c:pt>
                <c:pt idx="5295">
                  <c:v>-0.185165</c:v>
                </c:pt>
                <c:pt idx="5296">
                  <c:v>-0.18443300000000001</c:v>
                </c:pt>
                <c:pt idx="5297">
                  <c:v>-0.1837</c:v>
                </c:pt>
                <c:pt idx="5298">
                  <c:v>-0.18296899999999999</c:v>
                </c:pt>
                <c:pt idx="5299">
                  <c:v>-0.18223400000000001</c:v>
                </c:pt>
                <c:pt idx="5300">
                  <c:v>-0.18149299999999999</c:v>
                </c:pt>
                <c:pt idx="5301">
                  <c:v>-0.18074399999999999</c:v>
                </c:pt>
                <c:pt idx="5302">
                  <c:v>-0.17999899999999999</c:v>
                </c:pt>
                <c:pt idx="5303">
                  <c:v>-0.17924499999999999</c:v>
                </c:pt>
                <c:pt idx="5304">
                  <c:v>-0.17849599999999999</c:v>
                </c:pt>
                <c:pt idx="5305">
                  <c:v>-0.177728</c:v>
                </c:pt>
                <c:pt idx="5306">
                  <c:v>-0.17696400000000001</c:v>
                </c:pt>
                <c:pt idx="5307">
                  <c:v>-0.17619699999999999</c:v>
                </c:pt>
                <c:pt idx="5308">
                  <c:v>-0.175431</c:v>
                </c:pt>
                <c:pt idx="5309">
                  <c:v>-0.17466599999999999</c:v>
                </c:pt>
                <c:pt idx="5310">
                  <c:v>-0.17388400000000001</c:v>
                </c:pt>
                <c:pt idx="5311">
                  <c:v>-0.17311399999999999</c:v>
                </c:pt>
                <c:pt idx="5312">
                  <c:v>-0.17232900000000001</c:v>
                </c:pt>
                <c:pt idx="5313">
                  <c:v>-0.17155500000000001</c:v>
                </c:pt>
                <c:pt idx="5314">
                  <c:v>-0.170763</c:v>
                </c:pt>
                <c:pt idx="5315">
                  <c:v>-0.169965</c:v>
                </c:pt>
                <c:pt idx="5316">
                  <c:v>-0.16916600000000001</c:v>
                </c:pt>
                <c:pt idx="5317">
                  <c:v>-0.16836300000000001</c:v>
                </c:pt>
                <c:pt idx="5318">
                  <c:v>-0.167572</c:v>
                </c:pt>
                <c:pt idx="5319">
                  <c:v>-0.16676199999999999</c:v>
                </c:pt>
                <c:pt idx="5320">
                  <c:v>-0.165964</c:v>
                </c:pt>
                <c:pt idx="5321">
                  <c:v>-0.16514899999999999</c:v>
                </c:pt>
                <c:pt idx="5322">
                  <c:v>-0.16434399999999999</c:v>
                </c:pt>
                <c:pt idx="5323">
                  <c:v>-0.16352900000000001</c:v>
                </c:pt>
                <c:pt idx="5324">
                  <c:v>-0.16270599999999999</c:v>
                </c:pt>
                <c:pt idx="5325">
                  <c:v>-0.161887</c:v>
                </c:pt>
                <c:pt idx="5326">
                  <c:v>-0.161051</c:v>
                </c:pt>
                <c:pt idx="5327">
                  <c:v>-0.16023399999999999</c:v>
                </c:pt>
                <c:pt idx="5328">
                  <c:v>-0.15939800000000001</c:v>
                </c:pt>
                <c:pt idx="5329">
                  <c:v>-0.15857499999999999</c:v>
                </c:pt>
                <c:pt idx="5330">
                  <c:v>-0.15773999999999999</c:v>
                </c:pt>
                <c:pt idx="5331">
                  <c:v>-0.15690499999999999</c:v>
                </c:pt>
                <c:pt idx="5332">
                  <c:v>-0.15607099999999999</c:v>
                </c:pt>
                <c:pt idx="5333">
                  <c:v>-0.155223</c:v>
                </c:pt>
                <c:pt idx="5334">
                  <c:v>-0.15438399999999999</c:v>
                </c:pt>
                <c:pt idx="5335">
                  <c:v>-0.153526</c:v>
                </c:pt>
                <c:pt idx="5336">
                  <c:v>-0.15268100000000001</c:v>
                </c:pt>
                <c:pt idx="5337">
                  <c:v>-0.15182399999999999</c:v>
                </c:pt>
                <c:pt idx="5338">
                  <c:v>-0.150973</c:v>
                </c:pt>
                <c:pt idx="5339">
                  <c:v>-0.15012</c:v>
                </c:pt>
                <c:pt idx="5340">
                  <c:v>-0.149261</c:v>
                </c:pt>
                <c:pt idx="5341">
                  <c:v>-0.14840600000000001</c:v>
                </c:pt>
                <c:pt idx="5342">
                  <c:v>-0.147537</c:v>
                </c:pt>
                <c:pt idx="5343">
                  <c:v>-0.146676</c:v>
                </c:pt>
                <c:pt idx="5344">
                  <c:v>-0.14580199999999999</c:v>
                </c:pt>
                <c:pt idx="5345">
                  <c:v>-0.14493400000000001</c:v>
                </c:pt>
                <c:pt idx="5346">
                  <c:v>-0.14405499999999999</c:v>
                </c:pt>
                <c:pt idx="5347">
                  <c:v>-0.143181</c:v>
                </c:pt>
                <c:pt idx="5348">
                  <c:v>-0.14230699999999999</c:v>
                </c:pt>
                <c:pt idx="5349">
                  <c:v>-0.141431</c:v>
                </c:pt>
                <c:pt idx="5350">
                  <c:v>-0.14055699999999999</c:v>
                </c:pt>
                <c:pt idx="5351">
                  <c:v>-0.13966999999999999</c:v>
                </c:pt>
                <c:pt idx="5352">
                  <c:v>-0.138791</c:v>
                </c:pt>
                <c:pt idx="5353">
                  <c:v>-0.13789899999999999</c:v>
                </c:pt>
                <c:pt idx="5354">
                  <c:v>-0.137017</c:v>
                </c:pt>
                <c:pt idx="5355">
                  <c:v>-0.13612099999999999</c:v>
                </c:pt>
                <c:pt idx="5356">
                  <c:v>-0.13522500000000001</c:v>
                </c:pt>
                <c:pt idx="5357">
                  <c:v>-0.13433300000000001</c:v>
                </c:pt>
                <c:pt idx="5358">
                  <c:v>-0.133434</c:v>
                </c:pt>
                <c:pt idx="5359">
                  <c:v>-0.132549</c:v>
                </c:pt>
                <c:pt idx="5360">
                  <c:v>-0.13164300000000001</c:v>
                </c:pt>
                <c:pt idx="5361">
                  <c:v>-0.13075100000000001</c:v>
                </c:pt>
                <c:pt idx="5362">
                  <c:v>-0.12984599999999999</c:v>
                </c:pt>
                <c:pt idx="5363">
                  <c:v>-0.12894600000000001</c:v>
                </c:pt>
                <c:pt idx="5364">
                  <c:v>-0.12804299999999999</c:v>
                </c:pt>
                <c:pt idx="5365">
                  <c:v>-0.12712799999999999</c:v>
                </c:pt>
                <c:pt idx="5366">
                  <c:v>-0.126222</c:v>
                </c:pt>
                <c:pt idx="5367">
                  <c:v>-0.125304</c:v>
                </c:pt>
                <c:pt idx="5368">
                  <c:v>-0.124402</c:v>
                </c:pt>
                <c:pt idx="5369">
                  <c:v>-0.123488</c:v>
                </c:pt>
                <c:pt idx="5370">
                  <c:v>-0.12257899999999999</c:v>
                </c:pt>
                <c:pt idx="5371">
                  <c:v>-0.121666</c:v>
                </c:pt>
                <c:pt idx="5372">
                  <c:v>-0.12075</c:v>
                </c:pt>
                <c:pt idx="5373">
                  <c:v>-0.11984</c:v>
                </c:pt>
                <c:pt idx="5374">
                  <c:v>-0.11891500000000001</c:v>
                </c:pt>
                <c:pt idx="5375">
                  <c:v>-0.117995</c:v>
                </c:pt>
                <c:pt idx="5376">
                  <c:v>-0.117065</c:v>
                </c:pt>
                <c:pt idx="5377">
                  <c:v>-0.116147</c:v>
                </c:pt>
                <c:pt idx="5378">
                  <c:v>-0.11522399999999999</c:v>
                </c:pt>
                <c:pt idx="5379">
                  <c:v>-0.114304</c:v>
                </c:pt>
                <c:pt idx="5380">
                  <c:v>-0.113381</c:v>
                </c:pt>
                <c:pt idx="5381">
                  <c:v>-0.112456</c:v>
                </c:pt>
                <c:pt idx="5382">
                  <c:v>-0.11153399999999999</c:v>
                </c:pt>
                <c:pt idx="5383">
                  <c:v>-0.11060399999999999</c:v>
                </c:pt>
                <c:pt idx="5384">
                  <c:v>-0.109676</c:v>
                </c:pt>
                <c:pt idx="5385">
                  <c:v>-0.108739</c:v>
                </c:pt>
                <c:pt idx="5386">
                  <c:v>-0.107808</c:v>
                </c:pt>
                <c:pt idx="5387">
                  <c:v>-0.106877</c:v>
                </c:pt>
                <c:pt idx="5388">
                  <c:v>-0.105948</c:v>
                </c:pt>
                <c:pt idx="5389">
                  <c:v>-0.105018</c:v>
                </c:pt>
                <c:pt idx="5390">
                  <c:v>-0.104086</c:v>
                </c:pt>
                <c:pt idx="5391">
                  <c:v>-0.103157</c:v>
                </c:pt>
                <c:pt idx="5392">
                  <c:v>-0.10222100000000001</c:v>
                </c:pt>
                <c:pt idx="5393">
                  <c:v>-0.101288</c:v>
                </c:pt>
                <c:pt idx="5394">
                  <c:v>-0.10034700000000001</c:v>
                </c:pt>
                <c:pt idx="5395">
                  <c:v>-9.9408700000000003E-2</c:v>
                </c:pt>
                <c:pt idx="5396">
                  <c:v>-9.8471199999999995E-2</c:v>
                </c:pt>
                <c:pt idx="5397">
                  <c:v>-9.7535200000000002E-2</c:v>
                </c:pt>
                <c:pt idx="5398">
                  <c:v>-9.6601500000000007E-2</c:v>
                </c:pt>
                <c:pt idx="5399">
                  <c:v>-9.5664299999999994E-2</c:v>
                </c:pt>
                <c:pt idx="5400">
                  <c:v>-9.4730099999999998E-2</c:v>
                </c:pt>
                <c:pt idx="5401">
                  <c:v>-9.3791899999999997E-2</c:v>
                </c:pt>
                <c:pt idx="5402">
                  <c:v>-9.2855199999999999E-2</c:v>
                </c:pt>
                <c:pt idx="5403">
                  <c:v>-9.1913599999999998E-2</c:v>
                </c:pt>
                <c:pt idx="5404">
                  <c:v>-9.0972200000000003E-2</c:v>
                </c:pt>
                <c:pt idx="5405">
                  <c:v>-9.0030799999999994E-2</c:v>
                </c:pt>
                <c:pt idx="5406">
                  <c:v>-8.9092099999999994E-2</c:v>
                </c:pt>
                <c:pt idx="5407">
                  <c:v>-8.8154999999999997E-2</c:v>
                </c:pt>
                <c:pt idx="5408">
                  <c:v>-8.72169E-2</c:v>
                </c:pt>
                <c:pt idx="5409">
                  <c:v>-8.6280300000000004E-2</c:v>
                </c:pt>
                <c:pt idx="5410">
                  <c:v>-8.5340899999999997E-2</c:v>
                </c:pt>
                <c:pt idx="5411">
                  <c:v>-8.4403699999999998E-2</c:v>
                </c:pt>
                <c:pt idx="5412">
                  <c:v>-8.3461800000000003E-2</c:v>
                </c:pt>
                <c:pt idx="5413">
                  <c:v>-8.2520800000000005E-2</c:v>
                </c:pt>
                <c:pt idx="5414">
                  <c:v>-8.1577800000000006E-2</c:v>
                </c:pt>
                <c:pt idx="5415">
                  <c:v>-8.0638000000000001E-2</c:v>
                </c:pt>
                <c:pt idx="5416">
                  <c:v>-7.9700900000000005E-2</c:v>
                </c:pt>
                <c:pt idx="5417">
                  <c:v>-7.8762899999999997E-2</c:v>
                </c:pt>
                <c:pt idx="5418">
                  <c:v>-7.7826699999999999E-2</c:v>
                </c:pt>
                <c:pt idx="5419">
                  <c:v>-7.6887899999999995E-2</c:v>
                </c:pt>
                <c:pt idx="5420">
                  <c:v>-7.5952500000000006E-2</c:v>
                </c:pt>
                <c:pt idx="5421">
                  <c:v>-7.5014700000000004E-2</c:v>
                </c:pt>
                <c:pt idx="5422">
                  <c:v>-7.4077199999999996E-2</c:v>
                </c:pt>
                <c:pt idx="5423">
                  <c:v>-7.3137300000000002E-2</c:v>
                </c:pt>
                <c:pt idx="5424">
                  <c:v>-7.2199899999999997E-2</c:v>
                </c:pt>
                <c:pt idx="5425">
                  <c:v>-7.1265400000000007E-2</c:v>
                </c:pt>
                <c:pt idx="5426">
                  <c:v>-7.0333000000000007E-2</c:v>
                </c:pt>
                <c:pt idx="5427">
                  <c:v>-6.9400400000000001E-2</c:v>
                </c:pt>
                <c:pt idx="5428">
                  <c:v>-6.8466600000000002E-2</c:v>
                </c:pt>
                <c:pt idx="5429">
                  <c:v>-6.7535899999999996E-2</c:v>
                </c:pt>
                <c:pt idx="5430">
                  <c:v>-6.6603899999999994E-2</c:v>
                </c:pt>
                <c:pt idx="5431">
                  <c:v>-6.5674499999999997E-2</c:v>
                </c:pt>
                <c:pt idx="5432">
                  <c:v>-6.4737199999999995E-2</c:v>
                </c:pt>
                <c:pt idx="5433">
                  <c:v>-6.3805700000000007E-2</c:v>
                </c:pt>
                <c:pt idx="5434">
                  <c:v>-6.2882099999999996E-2</c:v>
                </c:pt>
                <c:pt idx="5435">
                  <c:v>-6.1971600000000002E-2</c:v>
                </c:pt>
                <c:pt idx="5436">
                  <c:v>-6.1066599999999999E-2</c:v>
                </c:pt>
                <c:pt idx="5437">
                  <c:v>-6.01545E-2</c:v>
                </c:pt>
                <c:pt idx="5438">
                  <c:v>-5.9247500000000002E-2</c:v>
                </c:pt>
                <c:pt idx="5439">
                  <c:v>-5.8335400000000003E-2</c:v>
                </c:pt>
                <c:pt idx="5440">
                  <c:v>-5.7432299999999999E-2</c:v>
                </c:pt>
                <c:pt idx="5441">
                  <c:v>-5.6523200000000003E-2</c:v>
                </c:pt>
                <c:pt idx="5442">
                  <c:v>-5.5614900000000002E-2</c:v>
                </c:pt>
                <c:pt idx="5443">
                  <c:v>-5.4709300000000002E-2</c:v>
                </c:pt>
                <c:pt idx="5444">
                  <c:v>-5.3804400000000002E-2</c:v>
                </c:pt>
                <c:pt idx="5445">
                  <c:v>-5.2909699999999997E-2</c:v>
                </c:pt>
                <c:pt idx="5446">
                  <c:v>-5.20066E-2</c:v>
                </c:pt>
                <c:pt idx="5447">
                  <c:v>-5.1110099999999999E-2</c:v>
                </c:pt>
                <c:pt idx="5448">
                  <c:v>-5.0208500000000003E-2</c:v>
                </c:pt>
                <c:pt idx="5449">
                  <c:v>-4.9313799999999998E-2</c:v>
                </c:pt>
                <c:pt idx="5450">
                  <c:v>-4.8419499999999997E-2</c:v>
                </c:pt>
                <c:pt idx="5451">
                  <c:v>-4.7521399999999998E-2</c:v>
                </c:pt>
                <c:pt idx="5452">
                  <c:v>-4.6627399999999999E-2</c:v>
                </c:pt>
                <c:pt idx="5453">
                  <c:v>-4.5731099999999997E-2</c:v>
                </c:pt>
                <c:pt idx="5454">
                  <c:v>-4.4846999999999998E-2</c:v>
                </c:pt>
                <c:pt idx="5455">
                  <c:v>-4.3958700000000003E-2</c:v>
                </c:pt>
                <c:pt idx="5456">
                  <c:v>-4.3073800000000002E-2</c:v>
                </c:pt>
                <c:pt idx="5457">
                  <c:v>-4.2184800000000001E-2</c:v>
                </c:pt>
                <c:pt idx="5458">
                  <c:v>-4.13006E-2</c:v>
                </c:pt>
                <c:pt idx="5459">
                  <c:v>-4.0419999999999998E-2</c:v>
                </c:pt>
                <c:pt idx="5460">
                  <c:v>-3.95374E-2</c:v>
                </c:pt>
                <c:pt idx="5461">
                  <c:v>-3.8656700000000002E-2</c:v>
                </c:pt>
                <c:pt idx="5462">
                  <c:v>-3.7771899999999997E-2</c:v>
                </c:pt>
                <c:pt idx="5463">
                  <c:v>-3.6899399999999999E-2</c:v>
                </c:pt>
                <c:pt idx="5464">
                  <c:v>-3.60252E-2</c:v>
                </c:pt>
                <c:pt idx="5465">
                  <c:v>-3.5157300000000002E-2</c:v>
                </c:pt>
                <c:pt idx="5466">
                  <c:v>-3.4282399999999998E-2</c:v>
                </c:pt>
                <c:pt idx="5467">
                  <c:v>-3.3410799999999997E-2</c:v>
                </c:pt>
                <c:pt idx="5468">
                  <c:v>-3.2544900000000002E-2</c:v>
                </c:pt>
                <c:pt idx="5469">
                  <c:v>-3.16776E-2</c:v>
                </c:pt>
                <c:pt idx="5470">
                  <c:v>-3.0816199999999998E-2</c:v>
                </c:pt>
                <c:pt idx="5471">
                  <c:v>-2.9944499999999999E-2</c:v>
                </c:pt>
                <c:pt idx="5472">
                  <c:v>-2.9085699999999999E-2</c:v>
                </c:pt>
                <c:pt idx="5473">
                  <c:v>-2.8226299999999999E-2</c:v>
                </c:pt>
                <c:pt idx="5474">
                  <c:v>-2.7375300000000002E-2</c:v>
                </c:pt>
                <c:pt idx="5475">
                  <c:v>-2.6521200000000002E-2</c:v>
                </c:pt>
                <c:pt idx="5476">
                  <c:v>-2.5662600000000001E-2</c:v>
                </c:pt>
                <c:pt idx="5477">
                  <c:v>-2.48139E-2</c:v>
                </c:pt>
                <c:pt idx="5478">
                  <c:v>-2.3961799999999998E-2</c:v>
                </c:pt>
                <c:pt idx="5479">
                  <c:v>-2.31209E-2</c:v>
                </c:pt>
                <c:pt idx="5480">
                  <c:v>-2.22686E-2</c:v>
                </c:pt>
                <c:pt idx="5481">
                  <c:v>-2.14232E-2</c:v>
                </c:pt>
                <c:pt idx="5482">
                  <c:v>-2.0581499999999999E-2</c:v>
                </c:pt>
                <c:pt idx="5483">
                  <c:v>-1.97465E-2</c:v>
                </c:pt>
                <c:pt idx="5484">
                  <c:v>-1.8916800000000001E-2</c:v>
                </c:pt>
                <c:pt idx="5485">
                  <c:v>-1.8076999999999999E-2</c:v>
                </c:pt>
                <c:pt idx="5486">
                  <c:v>-1.7245300000000002E-2</c:v>
                </c:pt>
                <c:pt idx="5487">
                  <c:v>-1.6411800000000001E-2</c:v>
                </c:pt>
                <c:pt idx="5488">
                  <c:v>-1.55899E-2</c:v>
                </c:pt>
                <c:pt idx="5489">
                  <c:v>-1.4762900000000001E-2</c:v>
                </c:pt>
                <c:pt idx="5490">
                  <c:v>-1.3935400000000001E-2</c:v>
                </c:pt>
                <c:pt idx="5491">
                  <c:v>-1.31115E-2</c:v>
                </c:pt>
                <c:pt idx="5492">
                  <c:v>-1.2294599999999999E-2</c:v>
                </c:pt>
                <c:pt idx="5493">
                  <c:v>-1.1487600000000001E-2</c:v>
                </c:pt>
                <c:pt idx="5494">
                  <c:v>-1.0673500000000001E-2</c:v>
                </c:pt>
                <c:pt idx="5495" formatCode="0.00E+00">
                  <c:v>-9.8621899999999998E-3</c:v>
                </c:pt>
                <c:pt idx="5496" formatCode="0.00E+00">
                  <c:v>-9.0479800000000006E-3</c:v>
                </c:pt>
                <c:pt idx="5497" formatCode="0.00E+00">
                  <c:v>-8.2466499999999995E-3</c:v>
                </c:pt>
                <c:pt idx="5498" formatCode="0.00E+00">
                  <c:v>-7.4448800000000001E-3</c:v>
                </c:pt>
                <c:pt idx="5499" formatCode="0.00E+00">
                  <c:v>-6.6420699999999999E-3</c:v>
                </c:pt>
                <c:pt idx="5500" formatCode="0.00E+00">
                  <c:v>-5.8390100000000004E-3</c:v>
                </c:pt>
                <c:pt idx="5501" formatCode="0.00E+00">
                  <c:v>-5.0403599999999998E-3</c:v>
                </c:pt>
                <c:pt idx="5502" formatCode="0.00E+00">
                  <c:v>-4.2573000000000003E-3</c:v>
                </c:pt>
                <c:pt idx="5503" formatCode="0.00E+00">
                  <c:v>-3.4695300000000002E-3</c:v>
                </c:pt>
                <c:pt idx="5504" formatCode="0.00E+00">
                  <c:v>-2.68192E-3</c:v>
                </c:pt>
                <c:pt idx="5505" formatCode="0.00E+00">
                  <c:v>-1.88922E-3</c:v>
                </c:pt>
                <c:pt idx="5506" formatCode="0.00E+00">
                  <c:v>-1.1168300000000001E-3</c:v>
                </c:pt>
                <c:pt idx="5507" formatCode="0.00E+00">
                  <c:v>-3.60725E-4</c:v>
                </c:pt>
                <c:pt idx="5508" formatCode="0.00E+00">
                  <c:v>3.9165700000000001E-4</c:v>
                </c:pt>
                <c:pt idx="5509" formatCode="0.00E+00">
                  <c:v>1.14645E-3</c:v>
                </c:pt>
                <c:pt idx="5510" formatCode="0.00E+00">
                  <c:v>1.90642E-3</c:v>
                </c:pt>
                <c:pt idx="5511" formatCode="0.00E+00">
                  <c:v>2.6492500000000001E-3</c:v>
                </c:pt>
                <c:pt idx="5512" formatCode="0.00E+00">
                  <c:v>3.3892499999999999E-3</c:v>
                </c:pt>
                <c:pt idx="5513" formatCode="0.00E+00">
                  <c:v>4.1237899999999996E-3</c:v>
                </c:pt>
                <c:pt idx="5514" formatCode="0.00E+00">
                  <c:v>4.8661199999999998E-3</c:v>
                </c:pt>
                <c:pt idx="5515" formatCode="0.00E+00">
                  <c:v>5.6061899999999996E-3</c:v>
                </c:pt>
                <c:pt idx="5516" formatCode="0.00E+00">
                  <c:v>6.3365100000000001E-3</c:v>
                </c:pt>
                <c:pt idx="5517" formatCode="0.00E+00">
                  <c:v>7.0655700000000002E-3</c:v>
                </c:pt>
                <c:pt idx="5518" formatCode="0.00E+00">
                  <c:v>7.7918199999999996E-3</c:v>
                </c:pt>
                <c:pt idx="5519" formatCode="0.00E+00">
                  <c:v>8.5254600000000003E-3</c:v>
                </c:pt>
                <c:pt idx="5520" formatCode="0.00E+00">
                  <c:v>9.2483300000000008E-3</c:v>
                </c:pt>
                <c:pt idx="5521" formatCode="0.00E+00">
                  <c:v>9.9621899999999992E-3</c:v>
                </c:pt>
                <c:pt idx="5522">
                  <c:v>1.0668199999999999E-2</c:v>
                </c:pt>
                <c:pt idx="5523">
                  <c:v>1.13781E-2</c:v>
                </c:pt>
                <c:pt idx="5524">
                  <c:v>1.20915E-2</c:v>
                </c:pt>
                <c:pt idx="5525">
                  <c:v>1.2798E-2</c:v>
                </c:pt>
                <c:pt idx="5526">
                  <c:v>1.34988E-2</c:v>
                </c:pt>
                <c:pt idx="5527">
                  <c:v>1.41961E-2</c:v>
                </c:pt>
                <c:pt idx="5528">
                  <c:v>1.4903E-2</c:v>
                </c:pt>
                <c:pt idx="5529">
                  <c:v>1.5604099999999999E-2</c:v>
                </c:pt>
                <c:pt idx="5530">
                  <c:v>1.6287099999999999E-2</c:v>
                </c:pt>
                <c:pt idx="5531">
                  <c:v>1.69459E-2</c:v>
                </c:pt>
                <c:pt idx="5532">
                  <c:v>1.7599099999999999E-2</c:v>
                </c:pt>
                <c:pt idx="5533">
                  <c:v>1.8259999999999998E-2</c:v>
                </c:pt>
                <c:pt idx="5534">
                  <c:v>1.8921500000000001E-2</c:v>
                </c:pt>
                <c:pt idx="5535">
                  <c:v>1.95782E-2</c:v>
                </c:pt>
                <c:pt idx="5536">
                  <c:v>2.0225900000000002E-2</c:v>
                </c:pt>
                <c:pt idx="5537">
                  <c:v>2.0876499999999999E-2</c:v>
                </c:pt>
                <c:pt idx="5538">
                  <c:v>2.1528499999999999E-2</c:v>
                </c:pt>
                <c:pt idx="5539">
                  <c:v>2.21779E-2</c:v>
                </c:pt>
                <c:pt idx="5540">
                  <c:v>2.2814600000000001E-2</c:v>
                </c:pt>
                <c:pt idx="5541">
                  <c:v>2.34433E-2</c:v>
                </c:pt>
                <c:pt idx="5542">
                  <c:v>2.4073299999999999E-2</c:v>
                </c:pt>
                <c:pt idx="5543">
                  <c:v>2.4704799999999999E-2</c:v>
                </c:pt>
                <c:pt idx="5544">
                  <c:v>2.5335099999999999E-2</c:v>
                </c:pt>
                <c:pt idx="5545">
                  <c:v>2.5956300000000002E-2</c:v>
                </c:pt>
                <c:pt idx="5546">
                  <c:v>2.6576099999999998E-2</c:v>
                </c:pt>
                <c:pt idx="5547">
                  <c:v>2.7197300000000001E-2</c:v>
                </c:pt>
                <c:pt idx="5548">
                  <c:v>2.7820000000000001E-2</c:v>
                </c:pt>
                <c:pt idx="5549">
                  <c:v>2.8435499999999999E-2</c:v>
                </c:pt>
                <c:pt idx="5550">
                  <c:v>2.9040300000000002E-2</c:v>
                </c:pt>
                <c:pt idx="5551">
                  <c:v>2.9641000000000001E-2</c:v>
                </c:pt>
                <c:pt idx="5552">
                  <c:v>3.02428E-2</c:v>
                </c:pt>
                <c:pt idx="5553">
                  <c:v>3.08451E-2</c:v>
                </c:pt>
                <c:pt idx="5554">
                  <c:v>3.1441499999999997E-2</c:v>
                </c:pt>
                <c:pt idx="5555">
                  <c:v>3.2033100000000002E-2</c:v>
                </c:pt>
                <c:pt idx="5556">
                  <c:v>3.2623100000000002E-2</c:v>
                </c:pt>
                <c:pt idx="5557">
                  <c:v>3.3217400000000001E-2</c:v>
                </c:pt>
                <c:pt idx="5558">
                  <c:v>3.3808400000000002E-2</c:v>
                </c:pt>
                <c:pt idx="5559">
                  <c:v>3.4391400000000003E-2</c:v>
                </c:pt>
                <c:pt idx="5560">
                  <c:v>3.49661E-2</c:v>
                </c:pt>
                <c:pt idx="5561">
                  <c:v>3.5539899999999999E-2</c:v>
                </c:pt>
                <c:pt idx="5562">
                  <c:v>3.6116200000000001E-2</c:v>
                </c:pt>
                <c:pt idx="5563">
                  <c:v>3.6685700000000002E-2</c:v>
                </c:pt>
                <c:pt idx="5564">
                  <c:v>3.7244800000000002E-2</c:v>
                </c:pt>
                <c:pt idx="5565">
                  <c:v>3.7802299999999997E-2</c:v>
                </c:pt>
                <c:pt idx="5566">
                  <c:v>3.8384300000000003E-2</c:v>
                </c:pt>
                <c:pt idx="5567">
                  <c:v>3.89713E-2</c:v>
                </c:pt>
                <c:pt idx="5568">
                  <c:v>3.9501300000000003E-2</c:v>
                </c:pt>
                <c:pt idx="5569">
                  <c:v>3.9951E-2</c:v>
                </c:pt>
                <c:pt idx="5570">
                  <c:v>4.0501000000000002E-2</c:v>
                </c:pt>
                <c:pt idx="5571">
                  <c:v>4.13783E-2</c:v>
                </c:pt>
                <c:pt idx="5572">
                  <c:v>4.2424799999999999E-2</c:v>
                </c:pt>
                <c:pt idx="5573">
                  <c:v>4.3199300000000003E-2</c:v>
                </c:pt>
                <c:pt idx="5574">
                  <c:v>4.3474400000000003E-2</c:v>
                </c:pt>
                <c:pt idx="5575">
                  <c:v>4.3514600000000001E-2</c:v>
                </c:pt>
                <c:pt idx="5576">
                  <c:v>4.36374E-2</c:v>
                </c:pt>
                <c:pt idx="5577">
                  <c:v>4.3841600000000001E-2</c:v>
                </c:pt>
                <c:pt idx="5578">
                  <c:v>4.4051399999999998E-2</c:v>
                </c:pt>
                <c:pt idx="5579">
                  <c:v>4.4218399999999998E-2</c:v>
                </c:pt>
                <c:pt idx="5580">
                  <c:v>4.4365599999999998E-2</c:v>
                </c:pt>
                <c:pt idx="5581">
                  <c:v>4.4526499999999997E-2</c:v>
                </c:pt>
                <c:pt idx="5582">
                  <c:v>4.4683100000000003E-2</c:v>
                </c:pt>
                <c:pt idx="5583">
                  <c:v>4.4838500000000003E-2</c:v>
                </c:pt>
                <c:pt idx="5584">
                  <c:v>4.4986600000000002E-2</c:v>
                </c:pt>
                <c:pt idx="5585">
                  <c:v>4.5131499999999998E-2</c:v>
                </c:pt>
                <c:pt idx="5586">
                  <c:v>4.52848E-2</c:v>
                </c:pt>
                <c:pt idx="5587">
                  <c:v>4.5431699999999998E-2</c:v>
                </c:pt>
                <c:pt idx="5588">
                  <c:v>4.5575299999999999E-2</c:v>
                </c:pt>
                <c:pt idx="5589">
                  <c:v>4.5714900000000003E-2</c:v>
                </c:pt>
                <c:pt idx="5590">
                  <c:v>4.5845900000000002E-2</c:v>
                </c:pt>
                <c:pt idx="5591">
                  <c:v>4.5982599999999998E-2</c:v>
                </c:pt>
                <c:pt idx="5592">
                  <c:v>4.6106500000000002E-2</c:v>
                </c:pt>
                <c:pt idx="5593">
                  <c:v>4.62307E-2</c:v>
                </c:pt>
                <c:pt idx="5594">
                  <c:v>4.6351499999999997E-2</c:v>
                </c:pt>
                <c:pt idx="5595">
                  <c:v>4.64708E-2</c:v>
                </c:pt>
                <c:pt idx="5596">
                  <c:v>4.6600099999999998E-2</c:v>
                </c:pt>
                <c:pt idx="5597">
                  <c:v>4.6714800000000001E-2</c:v>
                </c:pt>
                <c:pt idx="5598">
                  <c:v>4.6833699999999999E-2</c:v>
                </c:pt>
                <c:pt idx="5599">
                  <c:v>4.6940900000000001E-2</c:v>
                </c:pt>
                <c:pt idx="5600">
                  <c:v>4.7050099999999997E-2</c:v>
                </c:pt>
                <c:pt idx="5601">
                  <c:v>4.7158800000000001E-2</c:v>
                </c:pt>
                <c:pt idx="5602">
                  <c:v>4.7254200000000003E-2</c:v>
                </c:pt>
                <c:pt idx="5603">
                  <c:v>4.7352999999999999E-2</c:v>
                </c:pt>
                <c:pt idx="5604">
                  <c:v>4.7441999999999998E-2</c:v>
                </c:pt>
                <c:pt idx="5605">
                  <c:v>4.7543099999999998E-2</c:v>
                </c:pt>
                <c:pt idx="5606">
                  <c:v>4.7639899999999999E-2</c:v>
                </c:pt>
                <c:pt idx="5607">
                  <c:v>4.7731500000000003E-2</c:v>
                </c:pt>
                <c:pt idx="5608">
                  <c:v>4.7819599999999997E-2</c:v>
                </c:pt>
                <c:pt idx="5609">
                  <c:v>4.7900999999999999E-2</c:v>
                </c:pt>
                <c:pt idx="5610">
                  <c:v>4.7987099999999998E-2</c:v>
                </c:pt>
                <c:pt idx="5611">
                  <c:v>4.8065099999999999E-2</c:v>
                </c:pt>
                <c:pt idx="5612">
                  <c:v>4.8139700000000001E-2</c:v>
                </c:pt>
                <c:pt idx="5613">
                  <c:v>4.82082E-2</c:v>
                </c:pt>
                <c:pt idx="5614">
                  <c:v>4.8280000000000003E-2</c:v>
                </c:pt>
                <c:pt idx="5615">
                  <c:v>4.8353500000000001E-2</c:v>
                </c:pt>
                <c:pt idx="5616">
                  <c:v>4.8425000000000003E-2</c:v>
                </c:pt>
                <c:pt idx="5617">
                  <c:v>4.8489200000000003E-2</c:v>
                </c:pt>
                <c:pt idx="5618">
                  <c:v>4.8549000000000002E-2</c:v>
                </c:pt>
                <c:pt idx="5619">
                  <c:v>4.8609699999999999E-2</c:v>
                </c:pt>
                <c:pt idx="5620">
                  <c:v>4.8667299999999997E-2</c:v>
                </c:pt>
                <c:pt idx="5621">
                  <c:v>4.8724299999999998E-2</c:v>
                </c:pt>
                <c:pt idx="5622">
                  <c:v>4.8770899999999999E-2</c:v>
                </c:pt>
                <c:pt idx="5623">
                  <c:v>4.8820299999999997E-2</c:v>
                </c:pt>
                <c:pt idx="5624">
                  <c:v>4.8868300000000003E-2</c:v>
                </c:pt>
                <c:pt idx="5625">
                  <c:v>4.8918099999999999E-2</c:v>
                </c:pt>
                <c:pt idx="5626">
                  <c:v>4.8962800000000001E-2</c:v>
                </c:pt>
                <c:pt idx="5627">
                  <c:v>4.8999000000000001E-2</c:v>
                </c:pt>
                <c:pt idx="5628">
                  <c:v>4.90371E-2</c:v>
                </c:pt>
                <c:pt idx="5629">
                  <c:v>4.9071200000000002E-2</c:v>
                </c:pt>
                <c:pt idx="5630">
                  <c:v>4.9109E-2</c:v>
                </c:pt>
                <c:pt idx="5631">
                  <c:v>4.9137300000000002E-2</c:v>
                </c:pt>
                <c:pt idx="5632">
                  <c:v>4.9164899999999997E-2</c:v>
                </c:pt>
                <c:pt idx="5633">
                  <c:v>4.9191600000000002E-2</c:v>
                </c:pt>
                <c:pt idx="5634">
                  <c:v>4.9220100000000003E-2</c:v>
                </c:pt>
                <c:pt idx="5635">
                  <c:v>4.9244499999999997E-2</c:v>
                </c:pt>
                <c:pt idx="5636">
                  <c:v>4.9253400000000003E-2</c:v>
                </c:pt>
                <c:pt idx="5637">
                  <c:v>4.9267999999999999E-2</c:v>
                </c:pt>
                <c:pt idx="5638">
                  <c:v>4.9303E-2</c:v>
                </c:pt>
                <c:pt idx="5639">
                  <c:v>4.9348900000000001E-2</c:v>
                </c:pt>
                <c:pt idx="5640">
                  <c:v>4.9320299999999997E-2</c:v>
                </c:pt>
                <c:pt idx="5641">
                  <c:v>4.92024E-2</c:v>
                </c:pt>
                <c:pt idx="5642">
                  <c:v>4.9213100000000003E-2</c:v>
                </c:pt>
                <c:pt idx="5643">
                  <c:v>4.96307E-2</c:v>
                </c:pt>
                <c:pt idx="5644">
                  <c:v>5.0265799999999999E-2</c:v>
                </c:pt>
                <c:pt idx="5645">
                  <c:v>5.05549E-2</c:v>
                </c:pt>
                <c:pt idx="5646">
                  <c:v>5.0233399999999997E-2</c:v>
                </c:pt>
                <c:pt idx="5647">
                  <c:v>4.9608100000000002E-2</c:v>
                </c:pt>
                <c:pt idx="5648">
                  <c:v>4.9089399999999998E-2</c:v>
                </c:pt>
                <c:pt idx="5649">
                  <c:v>4.86679E-2</c:v>
                </c:pt>
                <c:pt idx="5650">
                  <c:v>4.8257899999999999E-2</c:v>
                </c:pt>
                <c:pt idx="5651">
                  <c:v>4.7805899999999998E-2</c:v>
                </c:pt>
                <c:pt idx="5652">
                  <c:v>4.73236E-2</c:v>
                </c:pt>
                <c:pt idx="5653">
                  <c:v>4.6866699999999997E-2</c:v>
                </c:pt>
                <c:pt idx="5654">
                  <c:v>4.63965E-2</c:v>
                </c:pt>
                <c:pt idx="5655">
                  <c:v>4.5936600000000001E-2</c:v>
                </c:pt>
                <c:pt idx="5656">
                  <c:v>4.5466300000000001E-2</c:v>
                </c:pt>
                <c:pt idx="5657">
                  <c:v>4.4991999999999997E-2</c:v>
                </c:pt>
                <c:pt idx="5658">
                  <c:v>4.4524599999999998E-2</c:v>
                </c:pt>
                <c:pt idx="5659">
                  <c:v>4.4044600000000003E-2</c:v>
                </c:pt>
                <c:pt idx="5660">
                  <c:v>4.3567599999999998E-2</c:v>
                </c:pt>
                <c:pt idx="5661">
                  <c:v>4.3091299999999999E-2</c:v>
                </c:pt>
                <c:pt idx="5662">
                  <c:v>4.2634100000000001E-2</c:v>
                </c:pt>
                <c:pt idx="5663">
                  <c:v>4.21804E-2</c:v>
                </c:pt>
                <c:pt idx="5664">
                  <c:v>4.1657600000000003E-2</c:v>
                </c:pt>
                <c:pt idx="5665">
                  <c:v>4.1067300000000001E-2</c:v>
                </c:pt>
                <c:pt idx="5666">
                  <c:v>4.0603800000000002E-2</c:v>
                </c:pt>
                <c:pt idx="5667">
                  <c:v>4.05171E-2</c:v>
                </c:pt>
                <c:pt idx="5668">
                  <c:v>4.0679E-2</c:v>
                </c:pt>
                <c:pt idx="5669">
                  <c:v>4.0477800000000001E-2</c:v>
                </c:pt>
                <c:pt idx="5670">
                  <c:v>3.9674500000000001E-2</c:v>
                </c:pt>
                <c:pt idx="5671">
                  <c:v>3.85939E-2</c:v>
                </c:pt>
                <c:pt idx="5672">
                  <c:v>3.7568900000000002E-2</c:v>
                </c:pt>
                <c:pt idx="5673">
                  <c:v>3.6691399999999999E-2</c:v>
                </c:pt>
                <c:pt idx="5674">
                  <c:v>3.5779900000000003E-2</c:v>
                </c:pt>
                <c:pt idx="5675">
                  <c:v>3.4851899999999998E-2</c:v>
                </c:pt>
                <c:pt idx="5676">
                  <c:v>3.3900600000000003E-2</c:v>
                </c:pt>
                <c:pt idx="5677">
                  <c:v>3.2936899999999998E-2</c:v>
                </c:pt>
                <c:pt idx="5678">
                  <c:v>3.2017200000000003E-2</c:v>
                </c:pt>
                <c:pt idx="5679">
                  <c:v>3.1054600000000002E-2</c:v>
                </c:pt>
                <c:pt idx="5680">
                  <c:v>3.0133199999999999E-2</c:v>
                </c:pt>
                <c:pt idx="5681">
                  <c:v>2.9182900000000001E-2</c:v>
                </c:pt>
                <c:pt idx="5682">
                  <c:v>2.8232400000000001E-2</c:v>
                </c:pt>
                <c:pt idx="5683">
                  <c:v>2.7296500000000001E-2</c:v>
                </c:pt>
                <c:pt idx="5684">
                  <c:v>2.6330099999999999E-2</c:v>
                </c:pt>
                <c:pt idx="5685">
                  <c:v>2.5398400000000002E-2</c:v>
                </c:pt>
                <c:pt idx="5686">
                  <c:v>2.4432200000000001E-2</c:v>
                </c:pt>
                <c:pt idx="5687">
                  <c:v>2.3481200000000001E-2</c:v>
                </c:pt>
                <c:pt idx="5688">
                  <c:v>2.2525300000000002E-2</c:v>
                </c:pt>
                <c:pt idx="5689">
                  <c:v>2.15675E-2</c:v>
                </c:pt>
                <c:pt idx="5690">
                  <c:v>2.0623300000000001E-2</c:v>
                </c:pt>
                <c:pt idx="5691">
                  <c:v>1.9663799999999999E-2</c:v>
                </c:pt>
                <c:pt idx="5692">
                  <c:v>1.8711499999999999E-2</c:v>
                </c:pt>
                <c:pt idx="5693">
                  <c:v>1.7751800000000002E-2</c:v>
                </c:pt>
                <c:pt idx="5694">
                  <c:v>1.67951E-2</c:v>
                </c:pt>
                <c:pt idx="5695">
                  <c:v>1.58329E-2</c:v>
                </c:pt>
                <c:pt idx="5696">
                  <c:v>1.48737E-2</c:v>
                </c:pt>
                <c:pt idx="5697">
                  <c:v>1.39045E-2</c:v>
                </c:pt>
                <c:pt idx="5698">
                  <c:v>1.2946300000000001E-2</c:v>
                </c:pt>
                <c:pt idx="5699">
                  <c:v>1.1983199999999999E-2</c:v>
                </c:pt>
                <c:pt idx="5700">
                  <c:v>1.10206E-2</c:v>
                </c:pt>
                <c:pt idx="5701">
                  <c:v>1.00628E-2</c:v>
                </c:pt>
                <c:pt idx="5702" formatCode="0.00E+00">
                  <c:v>9.0926900000000005E-3</c:v>
                </c:pt>
                <c:pt idx="5703" formatCode="0.00E+00">
                  <c:v>8.1599199999999993E-3</c:v>
                </c:pt>
                <c:pt idx="5704" formatCode="0.00E+00">
                  <c:v>7.2049699999999998E-3</c:v>
                </c:pt>
                <c:pt idx="5705" formatCode="0.00E+00">
                  <c:v>6.2343099999999999E-3</c:v>
                </c:pt>
                <c:pt idx="5706" formatCode="0.00E+00">
                  <c:v>5.2896100000000001E-3</c:v>
                </c:pt>
                <c:pt idx="5707" formatCode="0.00E+00">
                  <c:v>4.3173100000000004E-3</c:v>
                </c:pt>
                <c:pt idx="5708" formatCode="0.00E+00">
                  <c:v>3.3586699999999998E-3</c:v>
                </c:pt>
                <c:pt idx="5709" formatCode="0.00E+00">
                  <c:v>2.4088299999999998E-3</c:v>
                </c:pt>
                <c:pt idx="5710" formatCode="0.00E+00">
                  <c:v>1.4328399999999999E-3</c:v>
                </c:pt>
                <c:pt idx="5711" formatCode="0.00E+00">
                  <c:v>4.9846500000000002E-4</c:v>
                </c:pt>
                <c:pt idx="5712" formatCode="0.00E+00">
                  <c:v>-4.7379399999999998E-4</c:v>
                </c:pt>
                <c:pt idx="5713" formatCode="0.00E+00">
                  <c:v>-1.4285999999999999E-3</c:v>
                </c:pt>
                <c:pt idx="5714" formatCode="0.00E+00">
                  <c:v>-2.3792000000000002E-3</c:v>
                </c:pt>
                <c:pt idx="5715" formatCode="0.00E+00">
                  <c:v>-3.3625399999999998E-3</c:v>
                </c:pt>
                <c:pt idx="5716" formatCode="0.00E+00">
                  <c:v>-4.2950499999999999E-3</c:v>
                </c:pt>
                <c:pt idx="5717" formatCode="0.00E+00">
                  <c:v>-5.2846300000000002E-3</c:v>
                </c:pt>
                <c:pt idx="5718" formatCode="0.00E+00">
                  <c:v>-6.2326500000000002E-3</c:v>
                </c:pt>
                <c:pt idx="5719" formatCode="0.00E+00">
                  <c:v>-7.1980000000000004E-3</c:v>
                </c:pt>
                <c:pt idx="5720" formatCode="0.00E+00">
                  <c:v>-8.1664200000000006E-3</c:v>
                </c:pt>
                <c:pt idx="5721" formatCode="0.00E+00">
                  <c:v>-9.0977499999999999E-3</c:v>
                </c:pt>
                <c:pt idx="5722">
                  <c:v>-1.0079299999999999E-2</c:v>
                </c:pt>
                <c:pt idx="5723">
                  <c:v>-1.1016400000000001E-2</c:v>
                </c:pt>
                <c:pt idx="5724">
                  <c:v>-1.19913E-2</c:v>
                </c:pt>
                <c:pt idx="5725">
                  <c:v>-1.29467E-2</c:v>
                </c:pt>
                <c:pt idx="5726">
                  <c:v>-1.3901500000000001E-2</c:v>
                </c:pt>
                <c:pt idx="5727">
                  <c:v>-1.48766E-2</c:v>
                </c:pt>
                <c:pt idx="5728">
                  <c:v>-1.583E-2</c:v>
                </c:pt>
                <c:pt idx="5729">
                  <c:v>-1.6801400000000001E-2</c:v>
                </c:pt>
                <c:pt idx="5730">
                  <c:v>-1.7748099999999999E-2</c:v>
                </c:pt>
                <c:pt idx="5731">
                  <c:v>-1.8701700000000002E-2</c:v>
                </c:pt>
                <c:pt idx="5732">
                  <c:v>-1.9652599999999999E-2</c:v>
                </c:pt>
                <c:pt idx="5733">
                  <c:v>-2.0609300000000001E-2</c:v>
                </c:pt>
                <c:pt idx="5734">
                  <c:v>-2.1561299999999999E-2</c:v>
                </c:pt>
                <c:pt idx="5735">
                  <c:v>-2.25203E-2</c:v>
                </c:pt>
                <c:pt idx="5736">
                  <c:v>-2.3474800000000001E-2</c:v>
                </c:pt>
                <c:pt idx="5737">
                  <c:v>-2.4435599999999998E-2</c:v>
                </c:pt>
                <c:pt idx="5738">
                  <c:v>-2.53999E-2</c:v>
                </c:pt>
                <c:pt idx="5739">
                  <c:v>-2.6346000000000001E-2</c:v>
                </c:pt>
                <c:pt idx="5740">
                  <c:v>-2.73055E-2</c:v>
                </c:pt>
                <c:pt idx="5741">
                  <c:v>-2.8239899999999998E-2</c:v>
                </c:pt>
                <c:pt idx="5742">
                  <c:v>-2.91931E-2</c:v>
                </c:pt>
                <c:pt idx="5743">
                  <c:v>-3.0134500000000002E-2</c:v>
                </c:pt>
                <c:pt idx="5744">
                  <c:v>-3.10782E-2</c:v>
                </c:pt>
                <c:pt idx="5745">
                  <c:v>-3.20316E-2</c:v>
                </c:pt>
                <c:pt idx="5746">
                  <c:v>-3.2973599999999999E-2</c:v>
                </c:pt>
                <c:pt idx="5747">
                  <c:v>-3.3933999999999999E-2</c:v>
                </c:pt>
                <c:pt idx="5748">
                  <c:v>-3.4877999999999999E-2</c:v>
                </c:pt>
                <c:pt idx="5749">
                  <c:v>-3.5825900000000001E-2</c:v>
                </c:pt>
                <c:pt idx="5750">
                  <c:v>-3.67643E-2</c:v>
                </c:pt>
                <c:pt idx="5751">
                  <c:v>-3.7701800000000001E-2</c:v>
                </c:pt>
                <c:pt idx="5752">
                  <c:v>-3.8636799999999999E-2</c:v>
                </c:pt>
                <c:pt idx="5753">
                  <c:v>-3.9574499999999999E-2</c:v>
                </c:pt>
                <c:pt idx="5754">
                  <c:v>-4.0510699999999997E-2</c:v>
                </c:pt>
                <c:pt idx="5755">
                  <c:v>-4.14502E-2</c:v>
                </c:pt>
                <c:pt idx="5756">
                  <c:v>-4.2390900000000002E-2</c:v>
                </c:pt>
                <c:pt idx="5757">
                  <c:v>-4.3324000000000001E-2</c:v>
                </c:pt>
                <c:pt idx="5758">
                  <c:v>-4.4268299999999997E-2</c:v>
                </c:pt>
                <c:pt idx="5759">
                  <c:v>-4.51919E-2</c:v>
                </c:pt>
                <c:pt idx="5760">
                  <c:v>-4.6130400000000002E-2</c:v>
                </c:pt>
                <c:pt idx="5761">
                  <c:v>-4.7050000000000002E-2</c:v>
                </c:pt>
                <c:pt idx="5762">
                  <c:v>-4.7974599999999999E-2</c:v>
                </c:pt>
                <c:pt idx="5763">
                  <c:v>-4.8904599999999999E-2</c:v>
                </c:pt>
                <c:pt idx="5764">
                  <c:v>-4.9822199999999997E-2</c:v>
                </c:pt>
                <c:pt idx="5765">
                  <c:v>-5.0758299999999999E-2</c:v>
                </c:pt>
                <c:pt idx="5766">
                  <c:v>-5.1669300000000001E-2</c:v>
                </c:pt>
                <c:pt idx="5767">
                  <c:v>-5.2596700000000003E-2</c:v>
                </c:pt>
                <c:pt idx="5768">
                  <c:v>-5.3513499999999999E-2</c:v>
                </c:pt>
                <c:pt idx="5769">
                  <c:v>-5.4430899999999997E-2</c:v>
                </c:pt>
                <c:pt idx="5770">
                  <c:v>-5.5350299999999998E-2</c:v>
                </c:pt>
                <c:pt idx="5771">
                  <c:v>-5.6255100000000002E-2</c:v>
                </c:pt>
                <c:pt idx="5772">
                  <c:v>-5.7170699999999998E-2</c:v>
                </c:pt>
                <c:pt idx="5773">
                  <c:v>-5.8077999999999998E-2</c:v>
                </c:pt>
                <c:pt idx="5774">
                  <c:v>-5.8991399999999999E-2</c:v>
                </c:pt>
                <c:pt idx="5775">
                  <c:v>-5.9897800000000001E-2</c:v>
                </c:pt>
                <c:pt idx="5776">
                  <c:v>-6.0803500000000003E-2</c:v>
                </c:pt>
                <c:pt idx="5777">
                  <c:v>-6.1707699999999997E-2</c:v>
                </c:pt>
                <c:pt idx="5778">
                  <c:v>-6.26163E-2</c:v>
                </c:pt>
                <c:pt idx="5779">
                  <c:v>-6.3518699999999997E-2</c:v>
                </c:pt>
                <c:pt idx="5780">
                  <c:v>-6.4416600000000004E-2</c:v>
                </c:pt>
                <c:pt idx="5781">
                  <c:v>-6.5309099999999995E-2</c:v>
                </c:pt>
                <c:pt idx="5782">
                  <c:v>-6.6197900000000004E-2</c:v>
                </c:pt>
                <c:pt idx="5783">
                  <c:v>-6.7095500000000002E-2</c:v>
                </c:pt>
                <c:pt idx="5784">
                  <c:v>-6.7980600000000002E-2</c:v>
                </c:pt>
                <c:pt idx="5785">
                  <c:v>-6.8873400000000001E-2</c:v>
                </c:pt>
                <c:pt idx="5786">
                  <c:v>-6.9754999999999998E-2</c:v>
                </c:pt>
                <c:pt idx="5787">
                  <c:v>-7.0645600000000003E-2</c:v>
                </c:pt>
                <c:pt idx="5788">
                  <c:v>-7.1536000000000002E-2</c:v>
                </c:pt>
                <c:pt idx="5789">
                  <c:v>-7.2416800000000003E-2</c:v>
                </c:pt>
                <c:pt idx="5790">
                  <c:v>-7.3296500000000001E-2</c:v>
                </c:pt>
                <c:pt idx="5791">
                  <c:v>-7.4161099999999994E-2</c:v>
                </c:pt>
                <c:pt idx="5792">
                  <c:v>-7.5034600000000007E-2</c:v>
                </c:pt>
                <c:pt idx="5793">
                  <c:v>-7.5899300000000003E-2</c:v>
                </c:pt>
                <c:pt idx="5794">
                  <c:v>-7.6767600000000005E-2</c:v>
                </c:pt>
                <c:pt idx="5795">
                  <c:v>-7.7630900000000003E-2</c:v>
                </c:pt>
                <c:pt idx="5796">
                  <c:v>-7.84942E-2</c:v>
                </c:pt>
                <c:pt idx="5797">
                  <c:v>-7.9358799999999993E-2</c:v>
                </c:pt>
                <c:pt idx="5798">
                  <c:v>-8.0221399999999998E-2</c:v>
                </c:pt>
                <c:pt idx="5799">
                  <c:v>-8.1087500000000007E-2</c:v>
                </c:pt>
                <c:pt idx="5800">
                  <c:v>-8.1942399999999999E-2</c:v>
                </c:pt>
                <c:pt idx="5801">
                  <c:v>-8.2787700000000006E-2</c:v>
                </c:pt>
                <c:pt idx="5802">
                  <c:v>-8.3611900000000003E-2</c:v>
                </c:pt>
                <c:pt idx="5803">
                  <c:v>-8.4465499999999999E-2</c:v>
                </c:pt>
                <c:pt idx="5804">
                  <c:v>-8.5362400000000005E-2</c:v>
                </c:pt>
                <c:pt idx="5805">
                  <c:v>-8.6225800000000005E-2</c:v>
                </c:pt>
                <c:pt idx="5806">
                  <c:v>-8.6912500000000004E-2</c:v>
                </c:pt>
                <c:pt idx="5807">
                  <c:v>-8.7447499999999997E-2</c:v>
                </c:pt>
                <c:pt idx="5808">
                  <c:v>-8.8094699999999998E-2</c:v>
                </c:pt>
                <c:pt idx="5809">
                  <c:v>-8.9031299999999994E-2</c:v>
                </c:pt>
                <c:pt idx="5810">
                  <c:v>-9.0150300000000003E-2</c:v>
                </c:pt>
                <c:pt idx="5811">
                  <c:v>-9.1235300000000005E-2</c:v>
                </c:pt>
                <c:pt idx="5812">
                  <c:v>-9.2260999999999996E-2</c:v>
                </c:pt>
                <c:pt idx="5813">
                  <c:v>-9.3266600000000005E-2</c:v>
                </c:pt>
                <c:pt idx="5814">
                  <c:v>-9.4295299999999999E-2</c:v>
                </c:pt>
                <c:pt idx="5815">
                  <c:v>-9.5336299999999999E-2</c:v>
                </c:pt>
                <c:pt idx="5816">
                  <c:v>-9.6364000000000005E-2</c:v>
                </c:pt>
                <c:pt idx="5817">
                  <c:v>-9.7391900000000003E-2</c:v>
                </c:pt>
                <c:pt idx="5818">
                  <c:v>-9.8411999999999999E-2</c:v>
                </c:pt>
                <c:pt idx="5819">
                  <c:v>-9.9437300000000006E-2</c:v>
                </c:pt>
                <c:pt idx="5820">
                  <c:v>-0.100454</c:v>
                </c:pt>
                <c:pt idx="5821">
                  <c:v>-0.101464</c:v>
                </c:pt>
                <c:pt idx="5822">
                  <c:v>-0.102468</c:v>
                </c:pt>
                <c:pt idx="5823">
                  <c:v>-0.103475</c:v>
                </c:pt>
                <c:pt idx="5824">
                  <c:v>-0.10448</c:v>
                </c:pt>
                <c:pt idx="5825">
                  <c:v>-0.10548200000000001</c:v>
                </c:pt>
                <c:pt idx="5826">
                  <c:v>-0.10648000000000001</c:v>
                </c:pt>
                <c:pt idx="5827">
                  <c:v>-0.107469</c:v>
                </c:pt>
                <c:pt idx="5828">
                  <c:v>-0.108469</c:v>
                </c:pt>
                <c:pt idx="5829">
                  <c:v>-0.109458</c:v>
                </c:pt>
                <c:pt idx="5830">
                  <c:v>-0.110447</c:v>
                </c:pt>
                <c:pt idx="5831">
                  <c:v>-0.11142299999999999</c:v>
                </c:pt>
                <c:pt idx="5832">
                  <c:v>-0.112396</c:v>
                </c:pt>
                <c:pt idx="5833">
                  <c:v>-0.113374</c:v>
                </c:pt>
                <c:pt idx="5834">
                  <c:v>-0.114343</c:v>
                </c:pt>
                <c:pt idx="5835">
                  <c:v>-0.115314</c:v>
                </c:pt>
                <c:pt idx="5836">
                  <c:v>-0.116273</c:v>
                </c:pt>
                <c:pt idx="5837">
                  <c:v>-0.11723799999999999</c:v>
                </c:pt>
                <c:pt idx="5838">
                  <c:v>-0.118202</c:v>
                </c:pt>
                <c:pt idx="5839">
                  <c:v>-0.11916300000000001</c:v>
                </c:pt>
                <c:pt idx="5840">
                  <c:v>-0.120115</c:v>
                </c:pt>
                <c:pt idx="5841">
                  <c:v>-0.121055</c:v>
                </c:pt>
                <c:pt idx="5842">
                  <c:v>-0.12199599999999999</c:v>
                </c:pt>
                <c:pt idx="5843">
                  <c:v>-0.122935</c:v>
                </c:pt>
                <c:pt idx="5844">
                  <c:v>-0.123873</c:v>
                </c:pt>
                <c:pt idx="5845">
                  <c:v>-0.124802</c:v>
                </c:pt>
                <c:pt idx="5846" formatCode="0.00E+00">
                  <c:v>-0.12573100000000001</c:v>
                </c:pt>
                <c:pt idx="5847" formatCode="0.00E+00">
                  <c:v>-0.12665999999999999</c:v>
                </c:pt>
                <c:pt idx="5848" formatCode="0.00E+00">
                  <c:v>-0.12759300000000001</c:v>
                </c:pt>
                <c:pt idx="5849" formatCode="0.00E+00">
                  <c:v>-0.12851599999999999</c:v>
                </c:pt>
                <c:pt idx="5850" formatCode="0.00E+00">
                  <c:v>-0.12942899999999999</c:v>
                </c:pt>
                <c:pt idx="5851" formatCode="0.00E+00">
                  <c:v>-0.13033500000000001</c:v>
                </c:pt>
                <c:pt idx="5852" formatCode="0.00E+00">
                  <c:v>-0.13123699999999999</c:v>
                </c:pt>
                <c:pt idx="5853" formatCode="0.00E+00">
                  <c:v>-0.13213800000000001</c:v>
                </c:pt>
                <c:pt idx="5854" formatCode="0.00E+00">
                  <c:v>-0.13303300000000001</c:v>
                </c:pt>
                <c:pt idx="5855" formatCode="0.00E+00">
                  <c:v>-0.13392799999999999</c:v>
                </c:pt>
                <c:pt idx="5856" formatCode="0.00E+00">
                  <c:v>-0.13481899999999999</c:v>
                </c:pt>
                <c:pt idx="5857" formatCode="0.00E+00">
                  <c:v>-0.135712</c:v>
                </c:pt>
                <c:pt idx="5858" formatCode="0.00E+00">
                  <c:v>-0.136601</c:v>
                </c:pt>
                <c:pt idx="5859" formatCode="0.00E+00">
                  <c:v>-0.137486</c:v>
                </c:pt>
                <c:pt idx="5860" formatCode="0.00E+00">
                  <c:v>-0.13836399999999999</c:v>
                </c:pt>
                <c:pt idx="5861" formatCode="0.00E+00">
                  <c:v>-0.13923099999999999</c:v>
                </c:pt>
                <c:pt idx="5862" formatCode="0.00E+00">
                  <c:v>-0.14009199999999999</c:v>
                </c:pt>
                <c:pt idx="5863" formatCode="0.00E+00">
                  <c:v>-0.14094499999999999</c:v>
                </c:pt>
                <c:pt idx="5864" formatCode="0.00E+00">
                  <c:v>-0.14180100000000001</c:v>
                </c:pt>
                <c:pt idx="5865" formatCode="0.00E+00">
                  <c:v>-0.142652</c:v>
                </c:pt>
                <c:pt idx="5866" formatCode="0.00E+00">
                  <c:v>-0.14350399999999999</c:v>
                </c:pt>
                <c:pt idx="5867" formatCode="0.00E+00">
                  <c:v>-0.14435200000000001</c:v>
                </c:pt>
                <c:pt idx="5868" formatCode="0.00E+00">
                  <c:v>-0.14519699999999999</c:v>
                </c:pt>
                <c:pt idx="5869" formatCode="0.00E+00">
                  <c:v>-0.146038</c:v>
                </c:pt>
                <c:pt idx="5870" formatCode="0.00E+00">
                  <c:v>-0.146869</c:v>
                </c:pt>
                <c:pt idx="5871" formatCode="0.00E+00">
                  <c:v>-0.14769699999999999</c:v>
                </c:pt>
                <c:pt idx="5872" formatCode="0.00E+00">
                  <c:v>-0.148511</c:v>
                </c:pt>
                <c:pt idx="5873" formatCode="0.00E+00">
                  <c:v>-0.14932699999999999</c:v>
                </c:pt>
                <c:pt idx="5874" formatCode="0.00E+00">
                  <c:v>-0.15014</c:v>
                </c:pt>
                <c:pt idx="5875" formatCode="0.00E+00">
                  <c:v>-0.150953</c:v>
                </c:pt>
                <c:pt idx="5876" formatCode="0.00E+00">
                  <c:v>-0.15176700000000001</c:v>
                </c:pt>
                <c:pt idx="5877" formatCode="0.00E+00">
                  <c:v>-0.15256900000000001</c:v>
                </c:pt>
                <c:pt idx="5878" formatCode="0.00E+00">
                  <c:v>-0.15335399999999999</c:v>
                </c:pt>
                <c:pt idx="5879" formatCode="0.00E+00">
                  <c:v>-0.15412999999999999</c:v>
                </c:pt>
                <c:pt idx="5880" formatCode="0.00E+00">
                  <c:v>-0.154946</c:v>
                </c:pt>
                <c:pt idx="5881" formatCode="0.00E+00">
                  <c:v>-0.15581200000000001</c:v>
                </c:pt>
                <c:pt idx="5882" formatCode="0.00E+00">
                  <c:v>-0.156583</c:v>
                </c:pt>
                <c:pt idx="5883" formatCode="0.00E+00">
                  <c:v>-0.15707699999999999</c:v>
                </c:pt>
                <c:pt idx="5884" formatCode="0.00E+00">
                  <c:v>-0.15742200000000001</c:v>
                </c:pt>
                <c:pt idx="5885">
                  <c:v>-0.15798999999999999</c:v>
                </c:pt>
                <c:pt idx="5886">
                  <c:v>-0.158967</c:v>
                </c:pt>
                <c:pt idx="5887">
                  <c:v>-0.160137</c:v>
                </c:pt>
                <c:pt idx="5888">
                  <c:v>-0.16123899999999999</c:v>
                </c:pt>
                <c:pt idx="5889">
                  <c:v>-0.162269</c:v>
                </c:pt>
                <c:pt idx="5890">
                  <c:v>-0.16328200000000001</c:v>
                </c:pt>
                <c:pt idx="5891">
                  <c:v>-0.16431599999999999</c:v>
                </c:pt>
                <c:pt idx="5892">
                  <c:v>-0.16535900000000001</c:v>
                </c:pt>
                <c:pt idx="5893">
                  <c:v>-0.16639000000000001</c:v>
                </c:pt>
                <c:pt idx="5894">
                  <c:v>-0.16741800000000001</c:v>
                </c:pt>
                <c:pt idx="5895">
                  <c:v>-0.168434</c:v>
                </c:pt>
                <c:pt idx="5896">
                  <c:v>-0.16944400000000001</c:v>
                </c:pt>
                <c:pt idx="5897">
                  <c:v>-0.170455</c:v>
                </c:pt>
                <c:pt idx="5898">
                  <c:v>-0.17146500000000001</c:v>
                </c:pt>
                <c:pt idx="5899">
                  <c:v>-0.17247100000000001</c:v>
                </c:pt>
                <c:pt idx="5900">
                  <c:v>-0.17346700000000001</c:v>
                </c:pt>
                <c:pt idx="5901">
                  <c:v>-0.174452</c:v>
                </c:pt>
                <c:pt idx="5902">
                  <c:v>-0.17543500000000001</c:v>
                </c:pt>
                <c:pt idx="5903">
                  <c:v>-0.17641599999999999</c:v>
                </c:pt>
                <c:pt idx="5904">
                  <c:v>-0.177393</c:v>
                </c:pt>
                <c:pt idx="5905">
                  <c:v>-0.178367</c:v>
                </c:pt>
                <c:pt idx="5906">
                  <c:v>-0.17932600000000001</c:v>
                </c:pt>
                <c:pt idx="5907">
                  <c:v>-0.18027000000000001</c:v>
                </c:pt>
                <c:pt idx="5908">
                  <c:v>-0.18121699999999999</c:v>
                </c:pt>
                <c:pt idx="5909">
                  <c:v>-0.18221100000000001</c:v>
                </c:pt>
                <c:pt idx="5910">
                  <c:v>-0.18324099999999999</c:v>
                </c:pt>
                <c:pt idx="5911">
                  <c:v>-0.18412800000000001</c:v>
                </c:pt>
                <c:pt idx="5912">
                  <c:v>-0.184724</c:v>
                </c:pt>
                <c:pt idx="5913">
                  <c:v>-0.18523400000000001</c:v>
                </c:pt>
                <c:pt idx="5914">
                  <c:v>-0.18604100000000001</c:v>
                </c:pt>
                <c:pt idx="5915">
                  <c:v>-0.18724099999999999</c:v>
                </c:pt>
                <c:pt idx="5916">
                  <c:v>-0.18856999999999999</c:v>
                </c:pt>
                <c:pt idx="5917">
                  <c:v>-0.18981200000000001</c:v>
                </c:pt>
                <c:pt idx="5918">
                  <c:v>-0.19098599999999999</c:v>
                </c:pt>
                <c:pt idx="5919">
                  <c:v>-0.192167</c:v>
                </c:pt>
                <c:pt idx="5920">
                  <c:v>-0.19336700000000001</c:v>
                </c:pt>
                <c:pt idx="5921">
                  <c:v>-0.19456399999999999</c:v>
                </c:pt>
                <c:pt idx="5922">
                  <c:v>-0.195746</c:v>
                </c:pt>
                <c:pt idx="5923">
                  <c:v>-0.19691500000000001</c:v>
                </c:pt>
                <c:pt idx="5924">
                  <c:v>-0.19808600000000001</c:v>
                </c:pt>
                <c:pt idx="5925">
                  <c:v>-0.19925300000000001</c:v>
                </c:pt>
                <c:pt idx="5926">
                  <c:v>-0.20041400000000001</c:v>
                </c:pt>
                <c:pt idx="5927">
                  <c:v>-0.201571</c:v>
                </c:pt>
                <c:pt idx="5928">
                  <c:v>-0.20271900000000001</c:v>
                </c:pt>
                <c:pt idx="5929">
                  <c:v>-0.20387</c:v>
                </c:pt>
                <c:pt idx="5930">
                  <c:v>-0.205011</c:v>
                </c:pt>
                <c:pt idx="5931">
                  <c:v>-0.20614299999999999</c:v>
                </c:pt>
                <c:pt idx="5932">
                  <c:v>-0.20726800000000001</c:v>
                </c:pt>
                <c:pt idx="5933">
                  <c:v>-0.20838599999999999</c:v>
                </c:pt>
                <c:pt idx="5934">
                  <c:v>-0.209507</c:v>
                </c:pt>
                <c:pt idx="5935">
                  <c:v>-0.210619</c:v>
                </c:pt>
                <c:pt idx="5936">
                  <c:v>-0.21172199999999999</c:v>
                </c:pt>
                <c:pt idx="5937">
                  <c:v>-0.21281700000000001</c:v>
                </c:pt>
                <c:pt idx="5938">
                  <c:v>-0.21390799999999999</c:v>
                </c:pt>
                <c:pt idx="5939">
                  <c:v>-0.215001</c:v>
                </c:pt>
                <c:pt idx="5940">
                  <c:v>-0.216085</c:v>
                </c:pt>
                <c:pt idx="5941">
                  <c:v>-0.21715899999999999</c:v>
                </c:pt>
                <c:pt idx="5942">
                  <c:v>-0.218227</c:v>
                </c:pt>
                <c:pt idx="5943">
                  <c:v>-0.21929299999999999</c:v>
                </c:pt>
                <c:pt idx="5944">
                  <c:v>-0.220359</c:v>
                </c:pt>
                <c:pt idx="5945">
                  <c:v>-0.221411</c:v>
                </c:pt>
                <c:pt idx="5946">
                  <c:v>-0.22245000000000001</c:v>
                </c:pt>
                <c:pt idx="5947">
                  <c:v>-0.22348100000000001</c:v>
                </c:pt>
                <c:pt idx="5948">
                  <c:v>-0.22451499999999999</c:v>
                </c:pt>
                <c:pt idx="5949">
                  <c:v>-0.225549</c:v>
                </c:pt>
                <c:pt idx="5950">
                  <c:v>-0.226573</c:v>
                </c:pt>
                <c:pt idx="5951">
                  <c:v>-0.22758999999999999</c:v>
                </c:pt>
                <c:pt idx="5952">
                  <c:v>-0.22859699999999999</c:v>
                </c:pt>
                <c:pt idx="5953">
                  <c:v>-0.22960700000000001</c:v>
                </c:pt>
                <c:pt idx="5954">
                  <c:v>-0.23060700000000001</c:v>
                </c:pt>
                <c:pt idx="5955">
                  <c:v>-0.23159399999999999</c:v>
                </c:pt>
                <c:pt idx="5956">
                  <c:v>-0.232571</c:v>
                </c:pt>
                <c:pt idx="5957">
                  <c:v>-0.233542</c:v>
                </c:pt>
                <c:pt idx="5958">
                  <c:v>-0.23452100000000001</c:v>
                </c:pt>
                <c:pt idx="5959">
                  <c:v>-0.23549</c:v>
                </c:pt>
                <c:pt idx="5960">
                  <c:v>-0.236455</c:v>
                </c:pt>
                <c:pt idx="5961">
                  <c:v>-0.23740800000000001</c:v>
                </c:pt>
                <c:pt idx="5962">
                  <c:v>-0.23835600000000001</c:v>
                </c:pt>
                <c:pt idx="5963">
                  <c:v>-0.23930100000000001</c:v>
                </c:pt>
                <c:pt idx="5964">
                  <c:v>-0.240233</c:v>
                </c:pt>
                <c:pt idx="5965">
                  <c:v>-0.24115700000000001</c:v>
                </c:pt>
                <c:pt idx="5966">
                  <c:v>-0.242067</c:v>
                </c:pt>
                <c:pt idx="5967">
                  <c:v>-0.242983</c:v>
                </c:pt>
                <c:pt idx="5968">
                  <c:v>-0.243897</c:v>
                </c:pt>
                <c:pt idx="5969">
                  <c:v>-0.24480399999999999</c:v>
                </c:pt>
                <c:pt idx="5970">
                  <c:v>-0.24570700000000001</c:v>
                </c:pt>
                <c:pt idx="5971">
                  <c:v>-0.24659400000000001</c:v>
                </c:pt>
                <c:pt idx="5972">
                  <c:v>-0.247479</c:v>
                </c:pt>
                <c:pt idx="5973">
                  <c:v>-0.24835099999999999</c:v>
                </c:pt>
                <c:pt idx="5974">
                  <c:v>-0.24921599999999999</c:v>
                </c:pt>
                <c:pt idx="5975">
                  <c:v>-0.25007400000000002</c:v>
                </c:pt>
                <c:pt idx="5976">
                  <c:v>-0.25092399999999998</c:v>
                </c:pt>
                <c:pt idx="5977">
                  <c:v>-0.25177500000000003</c:v>
                </c:pt>
                <c:pt idx="5978">
                  <c:v>-0.25262000000000001</c:v>
                </c:pt>
                <c:pt idx="5979">
                  <c:v>-0.253465</c:v>
                </c:pt>
                <c:pt idx="5980">
                  <c:v>-0.25430399999999997</c:v>
                </c:pt>
                <c:pt idx="5981">
                  <c:v>-0.25512899999999999</c:v>
                </c:pt>
                <c:pt idx="5982">
                  <c:v>-0.25593900000000003</c:v>
                </c:pt>
                <c:pt idx="5983">
                  <c:v>-0.25673499999999999</c:v>
                </c:pt>
                <c:pt idx="5984">
                  <c:v>-0.25752999999999998</c:v>
                </c:pt>
                <c:pt idx="5985">
                  <c:v>-0.25832100000000002</c:v>
                </c:pt>
                <c:pt idx="5986">
                  <c:v>-0.259104</c:v>
                </c:pt>
                <c:pt idx="5987">
                  <c:v>-0.25988299999999998</c:v>
                </c:pt>
                <c:pt idx="5988">
                  <c:v>-0.260656</c:v>
                </c:pt>
                <c:pt idx="5989">
                  <c:v>-0.26143300000000003</c:v>
                </c:pt>
                <c:pt idx="5990">
                  <c:v>-0.26219999999999999</c:v>
                </c:pt>
                <c:pt idx="5991">
                  <c:v>-0.26295200000000002</c:v>
                </c:pt>
                <c:pt idx="5992">
                  <c:v>-0.26369199999999998</c:v>
                </c:pt>
                <c:pt idx="5993">
                  <c:v>-0.26442199999999999</c:v>
                </c:pt>
                <c:pt idx="5994">
                  <c:v>-0.26515499999999997</c:v>
                </c:pt>
                <c:pt idx="5995">
                  <c:v>-0.265878</c:v>
                </c:pt>
                <c:pt idx="5996">
                  <c:v>-0.266592</c:v>
                </c:pt>
                <c:pt idx="5997">
                  <c:v>-0.26729799999999998</c:v>
                </c:pt>
                <c:pt idx="5998">
                  <c:v>-0.26800400000000002</c:v>
                </c:pt>
                <c:pt idx="5999">
                  <c:v>-0.26871200000000001</c:v>
                </c:pt>
                <c:pt idx="6000">
                  <c:v>-0.26940799999999998</c:v>
                </c:pt>
                <c:pt idx="6001">
                  <c:v>-0.27009</c:v>
                </c:pt>
                <c:pt idx="6002">
                  <c:v>-0.270758</c:v>
                </c:pt>
                <c:pt idx="6003">
                  <c:v>-0.27142699999999997</c:v>
                </c:pt>
                <c:pt idx="6004">
                  <c:v>-0.272092</c:v>
                </c:pt>
                <c:pt idx="6005">
                  <c:v>-0.27274399999999999</c:v>
                </c:pt>
                <c:pt idx="6006">
                  <c:v>-0.27338400000000002</c:v>
                </c:pt>
                <c:pt idx="6007">
                  <c:v>-0.27401399999999998</c:v>
                </c:pt>
                <c:pt idx="6008">
                  <c:v>-0.27465200000000001</c:v>
                </c:pt>
                <c:pt idx="6009">
                  <c:v>-0.275287</c:v>
                </c:pt>
                <c:pt idx="6010">
                  <c:v>-0.27590799999999999</c:v>
                </c:pt>
                <c:pt idx="6011">
                  <c:v>-0.27651599999999998</c:v>
                </c:pt>
                <c:pt idx="6012">
                  <c:v>-0.277111</c:v>
                </c:pt>
                <c:pt idx="6013">
                  <c:v>-0.27770699999999998</c:v>
                </c:pt>
                <c:pt idx="6014">
                  <c:v>-0.27829599999999999</c:v>
                </c:pt>
                <c:pt idx="6015">
                  <c:v>-0.27887800000000001</c:v>
                </c:pt>
                <c:pt idx="6016">
                  <c:v>-0.27944999999999998</c:v>
                </c:pt>
                <c:pt idx="6017">
                  <c:v>-0.28000199999999997</c:v>
                </c:pt>
                <c:pt idx="6018">
                  <c:v>-0.28054899999999999</c:v>
                </c:pt>
                <c:pt idx="6019">
                  <c:v>-0.28112199999999998</c:v>
                </c:pt>
                <c:pt idx="6020">
                  <c:v>-0.281754</c:v>
                </c:pt>
                <c:pt idx="6021">
                  <c:v>-0.28232400000000002</c:v>
                </c:pt>
                <c:pt idx="6022">
                  <c:v>-0.28263199999999999</c:v>
                </c:pt>
                <c:pt idx="6023">
                  <c:v>-0.28272999999999998</c:v>
                </c:pt>
                <c:pt idx="6024">
                  <c:v>-0.282966</c:v>
                </c:pt>
                <c:pt idx="6025">
                  <c:v>-0.28361900000000001</c:v>
                </c:pt>
                <c:pt idx="6026">
                  <c:v>-0.28451900000000002</c:v>
                </c:pt>
                <c:pt idx="6027">
                  <c:v>-0.285385</c:v>
                </c:pt>
                <c:pt idx="6028">
                  <c:v>-0.28617599999999999</c:v>
                </c:pt>
                <c:pt idx="6029">
                  <c:v>-0.28692699999999999</c:v>
                </c:pt>
                <c:pt idx="6030">
                  <c:v>-0.28770600000000002</c:v>
                </c:pt>
                <c:pt idx="6031">
                  <c:v>-0.28848600000000002</c:v>
                </c:pt>
                <c:pt idx="6032">
                  <c:v>-0.28924499999999997</c:v>
                </c:pt>
                <c:pt idx="6033">
                  <c:v>-0.28999900000000001</c:v>
                </c:pt>
                <c:pt idx="6034">
                  <c:v>-0.29073300000000002</c:v>
                </c:pt>
                <c:pt idx="6035">
                  <c:v>-0.29147099999999998</c:v>
                </c:pt>
                <c:pt idx="6036">
                  <c:v>-0.29220099999999999</c:v>
                </c:pt>
                <c:pt idx="6037">
                  <c:v>-0.29292499999999999</c:v>
                </c:pt>
                <c:pt idx="6038">
                  <c:v>-0.29365200000000002</c:v>
                </c:pt>
                <c:pt idx="6039">
                  <c:v>-0.29437000000000002</c:v>
                </c:pt>
                <c:pt idx="6040">
                  <c:v>-0.29508699999999999</c:v>
                </c:pt>
                <c:pt idx="6041">
                  <c:v>-0.29578599999999999</c:v>
                </c:pt>
                <c:pt idx="6042">
                  <c:v>-0.29646600000000001</c:v>
                </c:pt>
                <c:pt idx="6043">
                  <c:v>-0.29714000000000002</c:v>
                </c:pt>
                <c:pt idx="6044">
                  <c:v>-0.29781299999999999</c:v>
                </c:pt>
                <c:pt idx="6045">
                  <c:v>-0.29848400000000003</c:v>
                </c:pt>
                <c:pt idx="6046">
                  <c:v>-0.29912499999999997</c:v>
                </c:pt>
                <c:pt idx="6047">
                  <c:v>-0.29976000000000003</c:v>
                </c:pt>
                <c:pt idx="6048">
                  <c:v>-0.30043399999999998</c:v>
                </c:pt>
                <c:pt idx="6049">
                  <c:v>-0.301172</c:v>
                </c:pt>
                <c:pt idx="6050">
                  <c:v>-0.30181000000000002</c:v>
                </c:pt>
                <c:pt idx="6051">
                  <c:v>-0.302151</c:v>
                </c:pt>
                <c:pt idx="6052">
                  <c:v>-0.30233399999999999</c:v>
                </c:pt>
                <c:pt idx="6053">
                  <c:v>-0.30273299999999997</c:v>
                </c:pt>
                <c:pt idx="6054">
                  <c:v>-0.30356100000000003</c:v>
                </c:pt>
                <c:pt idx="6055">
                  <c:v>-0.30457200000000001</c:v>
                </c:pt>
                <c:pt idx="6056">
                  <c:v>-0.30550899999999998</c:v>
                </c:pt>
                <c:pt idx="6057">
                  <c:v>-0.30636600000000003</c:v>
                </c:pt>
                <c:pt idx="6058">
                  <c:v>-0.30721199999999999</c:v>
                </c:pt>
                <c:pt idx="6059">
                  <c:v>-0.30809500000000001</c:v>
                </c:pt>
                <c:pt idx="6060">
                  <c:v>-0.308973</c:v>
                </c:pt>
                <c:pt idx="6061">
                  <c:v>-0.30982900000000002</c:v>
                </c:pt>
                <c:pt idx="6062">
                  <c:v>-0.310666</c:v>
                </c:pt>
                <c:pt idx="6063">
                  <c:v>-0.311504</c:v>
                </c:pt>
                <c:pt idx="6064">
                  <c:v>-0.31234000000000001</c:v>
                </c:pt>
                <c:pt idx="6065">
                  <c:v>-0.313164</c:v>
                </c:pt>
                <c:pt idx="6066">
                  <c:v>-0.31397599999999998</c:v>
                </c:pt>
                <c:pt idx="6067">
                  <c:v>-0.31477699999999997</c:v>
                </c:pt>
                <c:pt idx="6068">
                  <c:v>-0.31558799999999998</c:v>
                </c:pt>
                <c:pt idx="6069">
                  <c:v>-0.31639499999999998</c:v>
                </c:pt>
                <c:pt idx="6070">
                  <c:v>-0.317189</c:v>
                </c:pt>
                <c:pt idx="6071">
                  <c:v>-0.31796799999999997</c:v>
                </c:pt>
                <c:pt idx="6072">
                  <c:v>-0.31873499999999999</c:v>
                </c:pt>
                <c:pt idx="6073">
                  <c:v>-0.31950200000000001</c:v>
                </c:pt>
                <c:pt idx="6074">
                  <c:v>-0.32026100000000002</c:v>
                </c:pt>
                <c:pt idx="6075">
                  <c:v>-0.32100499999999998</c:v>
                </c:pt>
                <c:pt idx="6076">
                  <c:v>-0.32174199999999997</c:v>
                </c:pt>
                <c:pt idx="6077">
                  <c:v>-0.32247100000000001</c:v>
                </c:pt>
                <c:pt idx="6078">
                  <c:v>-0.32320900000000002</c:v>
                </c:pt>
                <c:pt idx="6079">
                  <c:v>-0.32394000000000001</c:v>
                </c:pt>
                <c:pt idx="6080">
                  <c:v>-0.32465500000000003</c:v>
                </c:pt>
                <c:pt idx="6081">
                  <c:v>-0.32536599999999999</c:v>
                </c:pt>
                <c:pt idx="6082">
                  <c:v>-0.32605699999999999</c:v>
                </c:pt>
                <c:pt idx="6083">
                  <c:v>-0.32675399999999999</c:v>
                </c:pt>
                <c:pt idx="6084">
                  <c:v>-0.32742900000000003</c:v>
                </c:pt>
                <c:pt idx="6085">
                  <c:v>-0.32809700000000003</c:v>
                </c:pt>
                <c:pt idx="6086">
                  <c:v>-0.32875799999999999</c:v>
                </c:pt>
                <c:pt idx="6087">
                  <c:v>-0.32941199999999998</c:v>
                </c:pt>
                <c:pt idx="6088">
                  <c:v>-0.33007900000000001</c:v>
                </c:pt>
                <c:pt idx="6089">
                  <c:v>-0.33072600000000002</c:v>
                </c:pt>
                <c:pt idx="6090">
                  <c:v>-0.33137800000000001</c:v>
                </c:pt>
                <c:pt idx="6091">
                  <c:v>-0.33200800000000003</c:v>
                </c:pt>
                <c:pt idx="6092">
                  <c:v>-0.33262999999999998</c:v>
                </c:pt>
                <c:pt idx="6093">
                  <c:v>-0.33324100000000001</c:v>
                </c:pt>
                <c:pt idx="6094">
                  <c:v>-0.33383600000000002</c:v>
                </c:pt>
                <c:pt idx="6095">
                  <c:v>-0.33443299999999998</c:v>
                </c:pt>
                <c:pt idx="6096">
                  <c:v>-0.33501300000000001</c:v>
                </c:pt>
                <c:pt idx="6097">
                  <c:v>-0.33560000000000001</c:v>
                </c:pt>
                <c:pt idx="6098">
                  <c:v>-0.33617799999999998</c:v>
                </c:pt>
                <c:pt idx="6099">
                  <c:v>-0.33676299999999998</c:v>
                </c:pt>
                <c:pt idx="6100">
                  <c:v>-0.337341</c:v>
                </c:pt>
                <c:pt idx="6101">
                  <c:v>-0.33789200000000003</c:v>
                </c:pt>
                <c:pt idx="6102">
                  <c:v>-0.338422</c:v>
                </c:pt>
                <c:pt idx="6103">
                  <c:v>-0.33894400000000002</c:v>
                </c:pt>
                <c:pt idx="6104">
                  <c:v>-0.33949800000000002</c:v>
                </c:pt>
                <c:pt idx="6105">
                  <c:v>-0.34002599999999999</c:v>
                </c:pt>
                <c:pt idx="6106">
                  <c:v>-0.34027200000000002</c:v>
                </c:pt>
                <c:pt idx="6107">
                  <c:v>-0.34053299999999997</c:v>
                </c:pt>
                <c:pt idx="6108">
                  <c:v>-0.341138</c:v>
                </c:pt>
                <c:pt idx="6109">
                  <c:v>-0.34134999999999999</c:v>
                </c:pt>
                <c:pt idx="6110">
                  <c:v>-0.34181899999999998</c:v>
                </c:pt>
                <c:pt idx="6111">
                  <c:v>-0.34226499999999999</c:v>
                </c:pt>
                <c:pt idx="6112">
                  <c:v>-0.34240199999999998</c:v>
                </c:pt>
                <c:pt idx="6113">
                  <c:v>-0.34303600000000001</c:v>
                </c:pt>
                <c:pt idx="6114">
                  <c:v>-0.34311000000000003</c:v>
                </c:pt>
                <c:pt idx="6115">
                  <c:v>-0.34360299999999999</c:v>
                </c:pt>
                <c:pt idx="6116">
                  <c:v>-0.34393499999999999</c:v>
                </c:pt>
                <c:pt idx="6117">
                  <c:v>-0.34408699999999998</c:v>
                </c:pt>
                <c:pt idx="6118">
                  <c:v>-0.34468500000000002</c:v>
                </c:pt>
                <c:pt idx="6119">
                  <c:v>-0.34471299999999999</c:v>
                </c:pt>
                <c:pt idx="6120">
                  <c:v>-0.34525699999999998</c:v>
                </c:pt>
                <c:pt idx="6121">
                  <c:v>-0.34543699999999999</c:v>
                </c:pt>
                <c:pt idx="6122">
                  <c:v>-0.34568100000000002</c:v>
                </c:pt>
                <c:pt idx="6123">
                  <c:v>-0.34608800000000001</c:v>
                </c:pt>
                <c:pt idx="6124">
                  <c:v>-0.34617100000000001</c:v>
                </c:pt>
                <c:pt idx="6125">
                  <c:v>-0.34659899999999999</c:v>
                </c:pt>
                <c:pt idx="6126">
                  <c:v>-0.34673500000000002</c:v>
                </c:pt>
                <c:pt idx="6127">
                  <c:v>-0.34700900000000001</c:v>
                </c:pt>
                <c:pt idx="6128">
                  <c:v>-0.34728300000000001</c:v>
                </c:pt>
                <c:pt idx="6129">
                  <c:v>-0.34748000000000001</c:v>
                </c:pt>
                <c:pt idx="6130">
                  <c:v>-0.347746</c:v>
                </c:pt>
                <c:pt idx="6131">
                  <c:v>-0.34794999999999998</c:v>
                </c:pt>
                <c:pt idx="6132">
                  <c:v>-0.34811599999999998</c:v>
                </c:pt>
                <c:pt idx="6133">
                  <c:v>-0.34835199999999999</c:v>
                </c:pt>
                <c:pt idx="6134">
                  <c:v>-0.34851500000000002</c:v>
                </c:pt>
                <c:pt idx="6135">
                  <c:v>-0.34867399999999998</c:v>
                </c:pt>
                <c:pt idx="6136">
                  <c:v>-0.348908</c:v>
                </c:pt>
                <c:pt idx="6137">
                  <c:v>-0.34897699999999998</c:v>
                </c:pt>
                <c:pt idx="6138">
                  <c:v>-0.34925299999999998</c:v>
                </c:pt>
                <c:pt idx="6139">
                  <c:v>-0.34934599999999999</c:v>
                </c:pt>
                <c:pt idx="6140">
                  <c:v>-0.34951300000000002</c:v>
                </c:pt>
                <c:pt idx="6141">
                  <c:v>-0.34969099999999997</c:v>
                </c:pt>
                <c:pt idx="6142">
                  <c:v>-0.34972799999999998</c:v>
                </c:pt>
                <c:pt idx="6143">
                  <c:v>-0.34994799999999998</c:v>
                </c:pt>
                <c:pt idx="6144">
                  <c:v>-0.34997499999999998</c:v>
                </c:pt>
                <c:pt idx="6145">
                  <c:v>-0.35011300000000001</c:v>
                </c:pt>
                <c:pt idx="6146">
                  <c:v>-0.350219</c:v>
                </c:pt>
                <c:pt idx="6147">
                  <c:v>-0.350267</c:v>
                </c:pt>
                <c:pt idx="6148">
                  <c:v>-0.35042000000000001</c:v>
                </c:pt>
                <c:pt idx="6149">
                  <c:v>-0.350468</c:v>
                </c:pt>
                <c:pt idx="6150">
                  <c:v>-0.350545</c:v>
                </c:pt>
                <c:pt idx="6151">
                  <c:v>-0.35064099999999998</c:v>
                </c:pt>
                <c:pt idx="6152">
                  <c:v>-0.35063</c:v>
                </c:pt>
                <c:pt idx="6153">
                  <c:v>-0.35072300000000001</c:v>
                </c:pt>
                <c:pt idx="6154">
                  <c:v>-0.35072900000000001</c:v>
                </c:pt>
                <c:pt idx="6155">
                  <c:v>-0.35073500000000002</c:v>
                </c:pt>
                <c:pt idx="6156">
                  <c:v>-0.35082400000000002</c:v>
                </c:pt>
                <c:pt idx="6157">
                  <c:v>-0.35075299999999998</c:v>
                </c:pt>
                <c:pt idx="6158">
                  <c:v>-0.35086200000000001</c:v>
                </c:pt>
                <c:pt idx="6159">
                  <c:v>-0.35081699999999999</c:v>
                </c:pt>
                <c:pt idx="6160">
                  <c:v>-0.35083300000000001</c:v>
                </c:pt>
                <c:pt idx="6161">
                  <c:v>-0.35086600000000001</c:v>
                </c:pt>
                <c:pt idx="6162">
                  <c:v>-0.35075600000000001</c:v>
                </c:pt>
                <c:pt idx="6163">
                  <c:v>-0.35081099999999998</c:v>
                </c:pt>
                <c:pt idx="6164">
                  <c:v>-0.35069099999999997</c:v>
                </c:pt>
                <c:pt idx="6165">
                  <c:v>-0.350692</c:v>
                </c:pt>
                <c:pt idx="6166">
                  <c:v>-0.35064499999999998</c:v>
                </c:pt>
                <c:pt idx="6167">
                  <c:v>-0.35055900000000001</c:v>
                </c:pt>
                <c:pt idx="6168">
                  <c:v>-0.35055500000000001</c:v>
                </c:pt>
                <c:pt idx="6169">
                  <c:v>-0.35045500000000002</c:v>
                </c:pt>
                <c:pt idx="6170">
                  <c:v>-0.350414</c:v>
                </c:pt>
                <c:pt idx="6171">
                  <c:v>-0.35033500000000001</c:v>
                </c:pt>
                <c:pt idx="6172">
                  <c:v>-0.35021600000000003</c:v>
                </c:pt>
                <c:pt idx="6173">
                  <c:v>-0.35012399999999999</c:v>
                </c:pt>
                <c:pt idx="6174">
                  <c:v>-0.34999599999999997</c:v>
                </c:pt>
                <c:pt idx="6175">
                  <c:v>-0.34987200000000002</c:v>
                </c:pt>
                <c:pt idx="6176">
                  <c:v>-0.34983399999999998</c:v>
                </c:pt>
                <c:pt idx="6177">
                  <c:v>-0.34967399999999998</c:v>
                </c:pt>
                <c:pt idx="6178">
                  <c:v>-0.34927200000000003</c:v>
                </c:pt>
                <c:pt idx="6179">
                  <c:v>-0.348827</c:v>
                </c:pt>
                <c:pt idx="6180">
                  <c:v>-0.34881000000000001</c:v>
                </c:pt>
                <c:pt idx="6181">
                  <c:v>-0.34833799999999998</c:v>
                </c:pt>
                <c:pt idx="6182">
                  <c:v>-0.34806199999999998</c:v>
                </c:pt>
                <c:pt idx="6183">
                  <c:v>-0.34792800000000002</c:v>
                </c:pt>
                <c:pt idx="6184">
                  <c:v>-0.34729199999999999</c:v>
                </c:pt>
                <c:pt idx="6185">
                  <c:v>-0.34737800000000002</c:v>
                </c:pt>
                <c:pt idx="6186">
                  <c:v>-0.346723</c:v>
                </c:pt>
                <c:pt idx="6187">
                  <c:v>-0.34656399999999998</c:v>
                </c:pt>
                <c:pt idx="6188">
                  <c:v>-0.34631699999999999</c:v>
                </c:pt>
                <c:pt idx="6189">
                  <c:v>-0.345717</c:v>
                </c:pt>
                <c:pt idx="6190">
                  <c:v>-0.34579799999999999</c:v>
                </c:pt>
                <c:pt idx="6191">
                  <c:v>-0.34501500000000002</c:v>
                </c:pt>
                <c:pt idx="6192">
                  <c:v>-0.34496599999999999</c:v>
                </c:pt>
                <c:pt idx="6193">
                  <c:v>-0.34446599999999999</c:v>
                </c:pt>
                <c:pt idx="6194">
                  <c:v>-0.34402100000000002</c:v>
                </c:pt>
                <c:pt idx="6195">
                  <c:v>-0.34387699999999999</c:v>
                </c:pt>
                <c:pt idx="6196">
                  <c:v>-0.34319</c:v>
                </c:pt>
                <c:pt idx="6197">
                  <c:v>-0.34307700000000002</c:v>
                </c:pt>
                <c:pt idx="6198">
                  <c:v>-0.34251199999999998</c:v>
                </c:pt>
                <c:pt idx="6199">
                  <c:v>-0.34217500000000001</c:v>
                </c:pt>
                <c:pt idx="6200">
                  <c:v>-0.34188099999999999</c:v>
                </c:pt>
                <c:pt idx="6201">
                  <c:v>-0.34135500000000002</c:v>
                </c:pt>
                <c:pt idx="6202">
                  <c:v>-0.34071299999999999</c:v>
                </c:pt>
                <c:pt idx="6203">
                  <c:v>-0.33992499999999998</c:v>
                </c:pt>
                <c:pt idx="6204">
                  <c:v>-0.33959600000000001</c:v>
                </c:pt>
                <c:pt idx="6205">
                  <c:v>-0.33885900000000002</c:v>
                </c:pt>
                <c:pt idx="6206">
                  <c:v>-0.33829999999999999</c:v>
                </c:pt>
                <c:pt idx="6207">
                  <c:v>-0.33785999999999999</c:v>
                </c:pt>
                <c:pt idx="6208">
                  <c:v>-0.33705099999999999</c:v>
                </c:pt>
                <c:pt idx="6209">
                  <c:v>-0.33673599999999998</c:v>
                </c:pt>
                <c:pt idx="6210">
                  <c:v>-0.33594200000000002</c:v>
                </c:pt>
                <c:pt idx="6211">
                  <c:v>-0.335397</c:v>
                </c:pt>
                <c:pt idx="6212">
                  <c:v>-0.334872</c:v>
                </c:pt>
                <c:pt idx="6213">
                  <c:v>-0.33401900000000001</c:v>
                </c:pt>
                <c:pt idx="6214">
                  <c:v>-0.33367200000000002</c:v>
                </c:pt>
                <c:pt idx="6215">
                  <c:v>-0.33277099999999998</c:v>
                </c:pt>
                <c:pt idx="6216">
                  <c:v>-0.33230500000000002</c:v>
                </c:pt>
                <c:pt idx="6217">
                  <c:v>-0.33163999999999999</c:v>
                </c:pt>
                <c:pt idx="6218">
                  <c:v>-0.33090799999999998</c:v>
                </c:pt>
                <c:pt idx="6219">
                  <c:v>-0.33045999999999998</c:v>
                </c:pt>
                <c:pt idx="6220">
                  <c:v>-0.32958999999999999</c:v>
                </c:pt>
                <c:pt idx="6221">
                  <c:v>-0.32910800000000001</c:v>
                </c:pt>
                <c:pt idx="6222">
                  <c:v>-0.328316</c:v>
                </c:pt>
                <c:pt idx="6223">
                  <c:v>-0.32764199999999999</c:v>
                </c:pt>
                <c:pt idx="6224">
                  <c:v>-0.32699699999999998</c:v>
                </c:pt>
                <c:pt idx="6225">
                  <c:v>-0.32622000000000001</c:v>
                </c:pt>
                <c:pt idx="6226">
                  <c:v>-0.325604</c:v>
                </c:pt>
                <c:pt idx="6227">
                  <c:v>-0.32486900000000002</c:v>
                </c:pt>
                <c:pt idx="6228">
                  <c:v>-0.32418200000000003</c:v>
                </c:pt>
                <c:pt idx="6229">
                  <c:v>-0.32350200000000001</c:v>
                </c:pt>
                <c:pt idx="6230">
                  <c:v>-0.32277899999999998</c:v>
                </c:pt>
                <c:pt idx="6231">
                  <c:v>-0.32203999999999999</c:v>
                </c:pt>
                <c:pt idx="6232">
                  <c:v>-0.32134699999999999</c:v>
                </c:pt>
                <c:pt idx="6233">
                  <c:v>-0.32051600000000002</c:v>
                </c:pt>
                <c:pt idx="6234">
                  <c:v>-0.319857</c:v>
                </c:pt>
                <c:pt idx="6235">
                  <c:v>-0.31904100000000002</c:v>
                </c:pt>
                <c:pt idx="6236">
                  <c:v>-0.31831300000000001</c:v>
                </c:pt>
                <c:pt idx="6237">
                  <c:v>-0.31761099999999998</c:v>
                </c:pt>
                <c:pt idx="6238">
                  <c:v>-0.31676900000000002</c:v>
                </c:pt>
                <c:pt idx="6239">
                  <c:v>-0.31614700000000001</c:v>
                </c:pt>
                <c:pt idx="6240">
                  <c:v>-0.31526300000000002</c:v>
                </c:pt>
                <c:pt idx="6241">
                  <c:v>-0.31456400000000001</c:v>
                </c:pt>
                <c:pt idx="6242">
                  <c:v>-0.31373299999999998</c:v>
                </c:pt>
                <c:pt idx="6243">
                  <c:v>-0.31290200000000001</c:v>
                </c:pt>
                <c:pt idx="6244">
                  <c:v>-0.312168</c:v>
                </c:pt>
                <c:pt idx="6245">
                  <c:v>-0.31128600000000001</c:v>
                </c:pt>
                <c:pt idx="6246">
                  <c:v>-0.31058000000000002</c:v>
                </c:pt>
                <c:pt idx="6247">
                  <c:v>-0.309749</c:v>
                </c:pt>
                <c:pt idx="6248">
                  <c:v>-0.30899100000000002</c:v>
                </c:pt>
                <c:pt idx="6249">
                  <c:v>-0.30821199999999999</c:v>
                </c:pt>
                <c:pt idx="6250">
                  <c:v>-0.30739100000000003</c:v>
                </c:pt>
                <c:pt idx="6251">
                  <c:v>-0.30658200000000002</c:v>
                </c:pt>
                <c:pt idx="6252">
                  <c:v>-0.30574499999999999</c:v>
                </c:pt>
                <c:pt idx="6253">
                  <c:v>-0.3049</c:v>
                </c:pt>
                <c:pt idx="6254">
                  <c:v>-0.30407600000000001</c:v>
                </c:pt>
                <c:pt idx="6255">
                  <c:v>-0.30323800000000001</c:v>
                </c:pt>
                <c:pt idx="6256">
                  <c:v>-0.30239199999999999</c:v>
                </c:pt>
                <c:pt idx="6257">
                  <c:v>-0.301597</c:v>
                </c:pt>
                <c:pt idx="6258">
                  <c:v>-0.30071900000000001</c:v>
                </c:pt>
                <c:pt idx="6259">
                  <c:v>-0.299931</c:v>
                </c:pt>
                <c:pt idx="6260">
                  <c:v>-0.29904500000000001</c:v>
                </c:pt>
                <c:pt idx="6261">
                  <c:v>-0.29818099999999997</c:v>
                </c:pt>
                <c:pt idx="6262">
                  <c:v>-0.29732900000000001</c:v>
                </c:pt>
                <c:pt idx="6263">
                  <c:v>-0.2964</c:v>
                </c:pt>
                <c:pt idx="6264">
                  <c:v>-0.29557</c:v>
                </c:pt>
                <c:pt idx="6265">
                  <c:v>-0.29464899999999999</c:v>
                </c:pt>
                <c:pt idx="6266">
                  <c:v>-0.29378700000000002</c:v>
                </c:pt>
                <c:pt idx="6267">
                  <c:v>-0.29292400000000002</c:v>
                </c:pt>
                <c:pt idx="6268">
                  <c:v>-0.292016</c:v>
                </c:pt>
                <c:pt idx="6269">
                  <c:v>-0.29116799999999998</c:v>
                </c:pt>
                <c:pt idx="6270">
                  <c:v>-0.29024499999999998</c:v>
                </c:pt>
                <c:pt idx="6271">
                  <c:v>-0.28932999999999998</c:v>
                </c:pt>
                <c:pt idx="6272">
                  <c:v>-0.28843600000000003</c:v>
                </c:pt>
                <c:pt idx="6273">
                  <c:v>-0.28745700000000002</c:v>
                </c:pt>
                <c:pt idx="6274">
                  <c:v>-0.28657899999999997</c:v>
                </c:pt>
                <c:pt idx="6275">
                  <c:v>-0.28562799999999999</c:v>
                </c:pt>
                <c:pt idx="6276">
                  <c:v>-0.28470299999999998</c:v>
                </c:pt>
                <c:pt idx="6277">
                  <c:v>-0.28382600000000002</c:v>
                </c:pt>
                <c:pt idx="6278">
                  <c:v>-0.282831</c:v>
                </c:pt>
                <c:pt idx="6279">
                  <c:v>-0.28198400000000001</c:v>
                </c:pt>
                <c:pt idx="6280">
                  <c:v>-0.28098499999999998</c:v>
                </c:pt>
                <c:pt idx="6281">
                  <c:v>-0.28005999999999998</c:v>
                </c:pt>
                <c:pt idx="6282">
                  <c:v>-0.279111</c:v>
                </c:pt>
                <c:pt idx="6283">
                  <c:v>-0.27807799999999999</c:v>
                </c:pt>
                <c:pt idx="6284">
                  <c:v>-0.27719500000000002</c:v>
                </c:pt>
                <c:pt idx="6285">
                  <c:v>-0.27615800000000001</c:v>
                </c:pt>
                <c:pt idx="6286">
                  <c:v>-0.27525100000000002</c:v>
                </c:pt>
                <c:pt idx="6287">
                  <c:v>-0.27427600000000002</c:v>
                </c:pt>
                <c:pt idx="6288">
                  <c:v>-0.273287</c:v>
                </c:pt>
                <c:pt idx="6289">
                  <c:v>-0.27237699999999998</c:v>
                </c:pt>
                <c:pt idx="6290">
                  <c:v>-0.27134799999999998</c:v>
                </c:pt>
                <c:pt idx="6291">
                  <c:v>-0.27039800000000003</c:v>
                </c:pt>
                <c:pt idx="6292">
                  <c:v>-0.269376</c:v>
                </c:pt>
                <c:pt idx="6293">
                  <c:v>-0.26835199999999998</c:v>
                </c:pt>
                <c:pt idx="6294">
                  <c:v>-0.26739099999999999</c:v>
                </c:pt>
                <c:pt idx="6295">
                  <c:v>-0.26635999999999999</c:v>
                </c:pt>
                <c:pt idx="6296">
                  <c:v>-0.26538200000000001</c:v>
                </c:pt>
                <c:pt idx="6297">
                  <c:v>-0.26439099999999999</c:v>
                </c:pt>
                <c:pt idx="6298">
                  <c:v>-0.26335900000000001</c:v>
                </c:pt>
                <c:pt idx="6299">
                  <c:v>-0.26242100000000002</c:v>
                </c:pt>
                <c:pt idx="6300">
                  <c:v>-0.26136500000000001</c:v>
                </c:pt>
                <c:pt idx="6301">
                  <c:v>-0.26035900000000001</c:v>
                </c:pt>
                <c:pt idx="6302">
                  <c:v>-0.259326</c:v>
                </c:pt>
                <c:pt idx="6303">
                  <c:v>-0.258241</c:v>
                </c:pt>
                <c:pt idx="6304">
                  <c:v>-0.25729000000000002</c:v>
                </c:pt>
                <c:pt idx="6305">
                  <c:v>-0.256185</c:v>
                </c:pt>
                <c:pt idx="6306">
                  <c:v>-0.25520799999999999</c:v>
                </c:pt>
                <c:pt idx="6307">
                  <c:v>-0.25416100000000003</c:v>
                </c:pt>
                <c:pt idx="6308">
                  <c:v>-0.25311</c:v>
                </c:pt>
                <c:pt idx="6309">
                  <c:v>-0.25215599999999999</c:v>
                </c:pt>
                <c:pt idx="6310">
                  <c:v>-0.251029</c:v>
                </c:pt>
                <c:pt idx="6311">
                  <c:v>-0.25003900000000001</c:v>
                </c:pt>
                <c:pt idx="6312">
                  <c:v>-0.24892500000000001</c:v>
                </c:pt>
                <c:pt idx="6313">
                  <c:v>-0.247868</c:v>
                </c:pt>
                <c:pt idx="6314">
                  <c:v>-0.24685399999999999</c:v>
                </c:pt>
                <c:pt idx="6315">
                  <c:v>-0.245726</c:v>
                </c:pt>
                <c:pt idx="6316">
                  <c:v>-0.24473</c:v>
                </c:pt>
                <c:pt idx="6317">
                  <c:v>-0.24363199999999999</c:v>
                </c:pt>
                <c:pt idx="6318">
                  <c:v>-0.242618</c:v>
                </c:pt>
                <c:pt idx="6319">
                  <c:v>-0.24161199999999999</c:v>
                </c:pt>
                <c:pt idx="6320">
                  <c:v>-0.240509</c:v>
                </c:pt>
                <c:pt idx="6321">
                  <c:v>-0.23949500000000001</c:v>
                </c:pt>
                <c:pt idx="6322">
                  <c:v>-0.23838300000000001</c:v>
                </c:pt>
                <c:pt idx="6323">
                  <c:v>-0.23733399999999999</c:v>
                </c:pt>
                <c:pt idx="6324">
                  <c:v>-0.236294</c:v>
                </c:pt>
                <c:pt idx="6325">
                  <c:v>-0.23518</c:v>
                </c:pt>
                <c:pt idx="6326">
                  <c:v>-0.23416799999999999</c:v>
                </c:pt>
                <c:pt idx="6327">
                  <c:v>-0.23307</c:v>
                </c:pt>
                <c:pt idx="6328">
                  <c:v>-0.23203599999999999</c:v>
                </c:pt>
                <c:pt idx="6329">
                  <c:v>-0.230992</c:v>
                </c:pt>
                <c:pt idx="6330">
                  <c:v>-0.22986599999999999</c:v>
                </c:pt>
                <c:pt idx="6331">
                  <c:v>-0.22883100000000001</c:v>
                </c:pt>
                <c:pt idx="6332">
                  <c:v>-0.22769600000000001</c:v>
                </c:pt>
                <c:pt idx="6333">
                  <c:v>-0.226636</c:v>
                </c:pt>
                <c:pt idx="6334">
                  <c:v>-0.22555700000000001</c:v>
                </c:pt>
                <c:pt idx="6335">
                  <c:v>-0.22442999999999999</c:v>
                </c:pt>
                <c:pt idx="6336">
                  <c:v>-0.22339600000000001</c:v>
                </c:pt>
                <c:pt idx="6337">
                  <c:v>-0.222273</c:v>
                </c:pt>
                <c:pt idx="6338">
                  <c:v>-0.221225</c:v>
                </c:pt>
                <c:pt idx="6339">
                  <c:v>-0.220137</c:v>
                </c:pt>
                <c:pt idx="6340">
                  <c:v>-0.21900500000000001</c:v>
                </c:pt>
                <c:pt idx="6341">
                  <c:v>-0.21795200000000001</c:v>
                </c:pt>
                <c:pt idx="6342">
                  <c:v>-0.21681700000000001</c:v>
                </c:pt>
                <c:pt idx="6343">
                  <c:v>-0.21576100000000001</c:v>
                </c:pt>
                <c:pt idx="6344">
                  <c:v>-0.214671</c:v>
                </c:pt>
                <c:pt idx="6345">
                  <c:v>-0.21355299999999999</c:v>
                </c:pt>
                <c:pt idx="6346">
                  <c:v>-0.21251500000000001</c:v>
                </c:pt>
                <c:pt idx="6347">
                  <c:v>-0.21138899999999999</c:v>
                </c:pt>
                <c:pt idx="6348">
                  <c:v>-0.210344</c:v>
                </c:pt>
                <c:pt idx="6349">
                  <c:v>-0.20924799999999999</c:v>
                </c:pt>
                <c:pt idx="6350">
                  <c:v>-0.20812800000000001</c:v>
                </c:pt>
                <c:pt idx="6351">
                  <c:v>-0.20707100000000001</c:v>
                </c:pt>
                <c:pt idx="6352">
                  <c:v>-0.20590900000000001</c:v>
                </c:pt>
                <c:pt idx="6353">
                  <c:v>-0.204844</c:v>
                </c:pt>
                <c:pt idx="6354">
                  <c:v>-0.20371300000000001</c:v>
                </c:pt>
                <c:pt idx="6355">
                  <c:v>-0.202597</c:v>
                </c:pt>
                <c:pt idx="6356">
                  <c:v>-0.20153199999999999</c:v>
                </c:pt>
                <c:pt idx="6357">
                  <c:v>-0.20038600000000001</c:v>
                </c:pt>
                <c:pt idx="6358">
                  <c:v>-0.19933500000000001</c:v>
                </c:pt>
                <c:pt idx="6359">
                  <c:v>-0.19819899999999999</c:v>
                </c:pt>
                <c:pt idx="6360">
                  <c:v>-0.19709399999999999</c:v>
                </c:pt>
                <c:pt idx="6361">
                  <c:v>-0.195989</c:v>
                </c:pt>
                <c:pt idx="6362">
                  <c:v>-0.194824</c:v>
                </c:pt>
                <c:pt idx="6363">
                  <c:v>-0.19373299999999999</c:v>
                </c:pt>
                <c:pt idx="6364">
                  <c:v>-0.192575</c:v>
                </c:pt>
                <c:pt idx="6365">
                  <c:v>-0.19146299999999999</c:v>
                </c:pt>
                <c:pt idx="6366">
                  <c:v>-0.19035299999999999</c:v>
                </c:pt>
                <c:pt idx="6367">
                  <c:v>-0.18921399999999999</c:v>
                </c:pt>
                <c:pt idx="6368">
                  <c:v>-0.18812499999999999</c:v>
                </c:pt>
                <c:pt idx="6369">
                  <c:v>-0.18698200000000001</c:v>
                </c:pt>
                <c:pt idx="6370">
                  <c:v>-0.18585599999999999</c:v>
                </c:pt>
                <c:pt idx="6371">
                  <c:v>-0.184725</c:v>
                </c:pt>
                <c:pt idx="6372">
                  <c:v>-0.18355399999999999</c:v>
                </c:pt>
                <c:pt idx="6373">
                  <c:v>-0.18243400000000001</c:v>
                </c:pt>
                <c:pt idx="6374">
                  <c:v>-0.18126999999999999</c:v>
                </c:pt>
                <c:pt idx="6375">
                  <c:v>-0.18013599999999999</c:v>
                </c:pt>
                <c:pt idx="6376">
                  <c:v>-0.17901400000000001</c:v>
                </c:pt>
                <c:pt idx="6377">
                  <c:v>-0.17785400000000001</c:v>
                </c:pt>
                <c:pt idx="6378">
                  <c:v>-0.17675299999999999</c:v>
                </c:pt>
                <c:pt idx="6379">
                  <c:v>-0.17558599999999999</c:v>
                </c:pt>
                <c:pt idx="6380">
                  <c:v>-0.17444999999999999</c:v>
                </c:pt>
                <c:pt idx="6381">
                  <c:v>-0.17330000000000001</c:v>
                </c:pt>
                <c:pt idx="6382">
                  <c:v>-0.17211799999999999</c:v>
                </c:pt>
                <c:pt idx="6383">
                  <c:v>-0.170988</c:v>
                </c:pt>
                <c:pt idx="6384">
                  <c:v>-0.16979900000000001</c:v>
                </c:pt>
                <c:pt idx="6385">
                  <c:v>-0.16866800000000001</c:v>
                </c:pt>
                <c:pt idx="6386">
                  <c:v>-0.167514</c:v>
                </c:pt>
                <c:pt idx="6387">
                  <c:v>-0.166357</c:v>
                </c:pt>
                <c:pt idx="6388">
                  <c:v>-0.16523099999999999</c:v>
                </c:pt>
                <c:pt idx="6389">
                  <c:v>-0.16405</c:v>
                </c:pt>
                <c:pt idx="6390">
                  <c:v>-0.162909</c:v>
                </c:pt>
                <c:pt idx="6391">
                  <c:v>-0.16172700000000001</c:v>
                </c:pt>
                <c:pt idx="6392">
                  <c:v>-0.160552</c:v>
                </c:pt>
                <c:pt idx="6393">
                  <c:v>-0.159387</c:v>
                </c:pt>
                <c:pt idx="6394">
                  <c:v>-0.15820100000000001</c:v>
                </c:pt>
                <c:pt idx="6395">
                  <c:v>-0.157053</c:v>
                </c:pt>
                <c:pt idx="6396">
                  <c:v>-0.15588099999999999</c:v>
                </c:pt>
                <c:pt idx="6397">
                  <c:v>-0.154721</c:v>
                </c:pt>
                <c:pt idx="6398">
                  <c:v>-0.15356300000000001</c:v>
                </c:pt>
                <c:pt idx="6399">
                  <c:v>-0.15238699999999999</c:v>
                </c:pt>
                <c:pt idx="6400">
                  <c:v>-0.151224</c:v>
                </c:pt>
                <c:pt idx="6401">
                  <c:v>-0.15004000000000001</c:v>
                </c:pt>
                <c:pt idx="6402">
                  <c:v>-0.14885399999999999</c:v>
                </c:pt>
                <c:pt idx="6403">
                  <c:v>-0.147674</c:v>
                </c:pt>
                <c:pt idx="6404">
                  <c:v>-0.14648800000000001</c:v>
                </c:pt>
                <c:pt idx="6405">
                  <c:v>-0.14532400000000001</c:v>
                </c:pt>
                <c:pt idx="6406">
                  <c:v>-0.144148</c:v>
                </c:pt>
                <c:pt idx="6407">
                  <c:v>-0.14297199999999999</c:v>
                </c:pt>
                <c:pt idx="6408">
                  <c:v>-0.14180499999999999</c:v>
                </c:pt>
                <c:pt idx="6409">
                  <c:v>-0.140627</c:v>
                </c:pt>
                <c:pt idx="6410">
                  <c:v>-0.139457</c:v>
                </c:pt>
                <c:pt idx="6411">
                  <c:v>-0.13825599999999999</c:v>
                </c:pt>
                <c:pt idx="6412">
                  <c:v>-0.13705300000000001</c:v>
                </c:pt>
                <c:pt idx="6413">
                  <c:v>-0.135884</c:v>
                </c:pt>
                <c:pt idx="6414">
                  <c:v>-0.13473599999999999</c:v>
                </c:pt>
                <c:pt idx="6415">
                  <c:v>-0.13354099999999999</c:v>
                </c:pt>
                <c:pt idx="6416">
                  <c:v>-0.13219900000000001</c:v>
                </c:pt>
                <c:pt idx="6417">
                  <c:v>-0.13082199999999999</c:v>
                </c:pt>
                <c:pt idx="6418">
                  <c:v>-0.12959399999999999</c:v>
                </c:pt>
                <c:pt idx="6419">
                  <c:v>-0.128549</c:v>
                </c:pt>
                <c:pt idx="6420">
                  <c:v>-0.12756799999999999</c:v>
                </c:pt>
                <c:pt idx="6421">
                  <c:v>-0.126526</c:v>
                </c:pt>
                <c:pt idx="6422">
                  <c:v>-0.125449</c:v>
                </c:pt>
                <c:pt idx="6423">
                  <c:v>-0.124389</c:v>
                </c:pt>
                <c:pt idx="6424">
                  <c:v>-0.12334299999999999</c:v>
                </c:pt>
                <c:pt idx="6425">
                  <c:v>-0.122307</c:v>
                </c:pt>
                <c:pt idx="6426">
                  <c:v>-0.121263</c:v>
                </c:pt>
                <c:pt idx="6427">
                  <c:v>-0.12021800000000001</c:v>
                </c:pt>
                <c:pt idx="6428">
                  <c:v>-0.119185</c:v>
                </c:pt>
                <c:pt idx="6429">
                  <c:v>-0.118149</c:v>
                </c:pt>
                <c:pt idx="6430">
                  <c:v>-0.117103</c:v>
                </c:pt>
                <c:pt idx="6431">
                  <c:v>-0.116045</c:v>
                </c:pt>
                <c:pt idx="6432">
                  <c:v>-0.114979</c:v>
                </c:pt>
                <c:pt idx="6433">
                  <c:v>-0.11393200000000001</c:v>
                </c:pt>
                <c:pt idx="6434">
                  <c:v>-0.112882</c:v>
                </c:pt>
                <c:pt idx="6435">
                  <c:v>-0.111834</c:v>
                </c:pt>
                <c:pt idx="6436">
                  <c:v>-0.110792</c:v>
                </c:pt>
                <c:pt idx="6437">
                  <c:v>-0.10974399999999999</c:v>
                </c:pt>
                <c:pt idx="6438">
                  <c:v>-0.10871500000000001</c:v>
                </c:pt>
                <c:pt idx="6439">
                  <c:v>-0.10767500000000001</c:v>
                </c:pt>
                <c:pt idx="6440">
                  <c:v>-0.106624</c:v>
                </c:pt>
                <c:pt idx="6441">
                  <c:v>-0.10557</c:v>
                </c:pt>
                <c:pt idx="6442">
                  <c:v>-0.10448300000000001</c:v>
                </c:pt>
                <c:pt idx="6443">
                  <c:v>-0.103423</c:v>
                </c:pt>
                <c:pt idx="6444">
                  <c:v>-0.102377</c:v>
                </c:pt>
                <c:pt idx="6445">
                  <c:v>-0.10130699999999999</c:v>
                </c:pt>
                <c:pt idx="6446">
                  <c:v>-0.10026500000000001</c:v>
                </c:pt>
                <c:pt idx="6447">
                  <c:v>-9.9216100000000002E-2</c:v>
                </c:pt>
                <c:pt idx="6448">
                  <c:v>-9.8167599999999994E-2</c:v>
                </c:pt>
                <c:pt idx="6449">
                  <c:v>-9.7133800000000006E-2</c:v>
                </c:pt>
                <c:pt idx="6450">
                  <c:v>-9.6053100000000002E-2</c:v>
                </c:pt>
                <c:pt idx="6451">
                  <c:v>-9.5003099999999993E-2</c:v>
                </c:pt>
                <c:pt idx="6452">
                  <c:v>-9.3933600000000006E-2</c:v>
                </c:pt>
                <c:pt idx="6453">
                  <c:v>-9.2871700000000001E-2</c:v>
                </c:pt>
                <c:pt idx="6454">
                  <c:v>-9.1832700000000003E-2</c:v>
                </c:pt>
                <c:pt idx="6455">
                  <c:v>-9.0757099999999993E-2</c:v>
                </c:pt>
                <c:pt idx="6456">
                  <c:v>-8.9731599999999995E-2</c:v>
                </c:pt>
                <c:pt idx="6457">
                  <c:v>-8.86715E-2</c:v>
                </c:pt>
                <c:pt idx="6458">
                  <c:v>-8.7633799999999998E-2</c:v>
                </c:pt>
                <c:pt idx="6459">
                  <c:v>-8.6589700000000006E-2</c:v>
                </c:pt>
                <c:pt idx="6460">
                  <c:v>-8.55157E-2</c:v>
                </c:pt>
                <c:pt idx="6461">
                  <c:v>-8.4477300000000005E-2</c:v>
                </c:pt>
                <c:pt idx="6462">
                  <c:v>-8.3400500000000002E-2</c:v>
                </c:pt>
                <c:pt idx="6463">
                  <c:v>-8.2359199999999994E-2</c:v>
                </c:pt>
                <c:pt idx="6464">
                  <c:v>-8.13054E-2</c:v>
                </c:pt>
                <c:pt idx="6465">
                  <c:v>-8.02533E-2</c:v>
                </c:pt>
                <c:pt idx="6466">
                  <c:v>-7.9221399999999997E-2</c:v>
                </c:pt>
                <c:pt idx="6467">
                  <c:v>-7.8166799999999995E-2</c:v>
                </c:pt>
                <c:pt idx="6468">
                  <c:v>-7.7134300000000003E-2</c:v>
                </c:pt>
                <c:pt idx="6469">
                  <c:v>-7.6083499999999998E-2</c:v>
                </c:pt>
                <c:pt idx="6470">
                  <c:v>-7.5033299999999997E-2</c:v>
                </c:pt>
                <c:pt idx="6471">
                  <c:v>-7.39871E-2</c:v>
                </c:pt>
                <c:pt idx="6472">
                  <c:v>-7.2928300000000001E-2</c:v>
                </c:pt>
                <c:pt idx="6473">
                  <c:v>-7.1883500000000003E-2</c:v>
                </c:pt>
                <c:pt idx="6474">
                  <c:v>-7.0837999999999998E-2</c:v>
                </c:pt>
                <c:pt idx="6475">
                  <c:v>-6.9798899999999997E-2</c:v>
                </c:pt>
                <c:pt idx="6476">
                  <c:v>-6.87778E-2</c:v>
                </c:pt>
                <c:pt idx="6477">
                  <c:v>-6.7737900000000004E-2</c:v>
                </c:pt>
                <c:pt idx="6478">
                  <c:v>-6.6677E-2</c:v>
                </c:pt>
                <c:pt idx="6479">
                  <c:v>-6.5603300000000003E-2</c:v>
                </c:pt>
                <c:pt idx="6480">
                  <c:v>-6.4609299999999995E-2</c:v>
                </c:pt>
                <c:pt idx="6481">
                  <c:v>-6.3720499999999999E-2</c:v>
                </c:pt>
                <c:pt idx="6482">
                  <c:v>-6.2656699999999996E-2</c:v>
                </c:pt>
                <c:pt idx="6483">
                  <c:v>-6.1112699999999999E-2</c:v>
                </c:pt>
                <c:pt idx="6484">
                  <c:v>-5.9256799999999998E-2</c:v>
                </c:pt>
                <c:pt idx="6485">
                  <c:v>-5.78609E-2</c:v>
                </c:pt>
                <c:pt idx="6486">
                  <c:v>-5.7250500000000003E-2</c:v>
                </c:pt>
                <c:pt idx="6487">
                  <c:v>-5.6991399999999998E-2</c:v>
                </c:pt>
                <c:pt idx="6488">
                  <c:v>-5.6651399999999998E-2</c:v>
                </c:pt>
                <c:pt idx="6489">
                  <c:v>-5.6128999999999998E-2</c:v>
                </c:pt>
                <c:pt idx="6490">
                  <c:v>-5.5630699999999998E-2</c:v>
                </c:pt>
                <c:pt idx="6491">
                  <c:v>-5.5162200000000002E-2</c:v>
                </c:pt>
                <c:pt idx="6492">
                  <c:v>-5.4717200000000001E-2</c:v>
                </c:pt>
                <c:pt idx="6493">
                  <c:v>-5.4283499999999998E-2</c:v>
                </c:pt>
                <c:pt idx="6494">
                  <c:v>-5.3809700000000002E-2</c:v>
                </c:pt>
                <c:pt idx="6495">
                  <c:v>-5.3375800000000001E-2</c:v>
                </c:pt>
                <c:pt idx="6496">
                  <c:v>-5.2910400000000003E-2</c:v>
                </c:pt>
                <c:pt idx="6497">
                  <c:v>-5.2469700000000001E-2</c:v>
                </c:pt>
                <c:pt idx="6498">
                  <c:v>-5.2031000000000001E-2</c:v>
                </c:pt>
                <c:pt idx="6499">
                  <c:v>-5.1576400000000001E-2</c:v>
                </c:pt>
                <c:pt idx="6500">
                  <c:v>-5.1145200000000002E-2</c:v>
                </c:pt>
                <c:pt idx="6501">
                  <c:v>-5.0682100000000001E-2</c:v>
                </c:pt>
                <c:pt idx="6502">
                  <c:v>-5.0246399999999997E-2</c:v>
                </c:pt>
                <c:pt idx="6503">
                  <c:v>-4.9801499999999999E-2</c:v>
                </c:pt>
                <c:pt idx="6504">
                  <c:v>-4.9359399999999998E-2</c:v>
                </c:pt>
                <c:pt idx="6505">
                  <c:v>-4.89256E-2</c:v>
                </c:pt>
                <c:pt idx="6506">
                  <c:v>-4.8479500000000002E-2</c:v>
                </c:pt>
                <c:pt idx="6507">
                  <c:v>-4.8050000000000002E-2</c:v>
                </c:pt>
                <c:pt idx="6508">
                  <c:v>-4.7615200000000003E-2</c:v>
                </c:pt>
                <c:pt idx="6509">
                  <c:v>-4.7181500000000001E-2</c:v>
                </c:pt>
                <c:pt idx="6510">
                  <c:v>-4.6747900000000002E-2</c:v>
                </c:pt>
                <c:pt idx="6511">
                  <c:v>-4.6309799999999998E-2</c:v>
                </c:pt>
                <c:pt idx="6512">
                  <c:v>-4.58772E-2</c:v>
                </c:pt>
                <c:pt idx="6513">
                  <c:v>-4.5448200000000001E-2</c:v>
                </c:pt>
                <c:pt idx="6514">
                  <c:v>-4.5015300000000001E-2</c:v>
                </c:pt>
                <c:pt idx="6515">
                  <c:v>-4.4590699999999997E-2</c:v>
                </c:pt>
                <c:pt idx="6516">
                  <c:v>-4.4159700000000003E-2</c:v>
                </c:pt>
                <c:pt idx="6517">
                  <c:v>-4.3733899999999999E-2</c:v>
                </c:pt>
                <c:pt idx="6518">
                  <c:v>-4.3310399999999999E-2</c:v>
                </c:pt>
                <c:pt idx="6519">
                  <c:v>-4.2884100000000001E-2</c:v>
                </c:pt>
                <c:pt idx="6520">
                  <c:v>-4.2468100000000002E-2</c:v>
                </c:pt>
                <c:pt idx="6521">
                  <c:v>-4.2043400000000002E-2</c:v>
                </c:pt>
                <c:pt idx="6522">
                  <c:v>-4.16266E-2</c:v>
                </c:pt>
                <c:pt idx="6523">
                  <c:v>-4.1206E-2</c:v>
                </c:pt>
                <c:pt idx="6524">
                  <c:v>-4.0790300000000002E-2</c:v>
                </c:pt>
                <c:pt idx="6525">
                  <c:v>-4.0376200000000001E-2</c:v>
                </c:pt>
                <c:pt idx="6526">
                  <c:v>-3.9958599999999997E-2</c:v>
                </c:pt>
                <c:pt idx="6527">
                  <c:v>-3.95422E-2</c:v>
                </c:pt>
                <c:pt idx="6528">
                  <c:v>-3.91274E-2</c:v>
                </c:pt>
                <c:pt idx="6529">
                  <c:v>-3.8723599999999997E-2</c:v>
                </c:pt>
                <c:pt idx="6530">
                  <c:v>-3.8318199999999997E-2</c:v>
                </c:pt>
                <c:pt idx="6531">
                  <c:v>-3.7915900000000002E-2</c:v>
                </c:pt>
                <c:pt idx="6532">
                  <c:v>-3.7503099999999998E-2</c:v>
                </c:pt>
                <c:pt idx="6533">
                  <c:v>-3.71007E-2</c:v>
                </c:pt>
                <c:pt idx="6534">
                  <c:v>-3.6697500000000001E-2</c:v>
                </c:pt>
                <c:pt idx="6535">
                  <c:v>-3.6296299999999997E-2</c:v>
                </c:pt>
                <c:pt idx="6536">
                  <c:v>-3.5892800000000002E-2</c:v>
                </c:pt>
                <c:pt idx="6537">
                  <c:v>-3.5481400000000003E-2</c:v>
                </c:pt>
                <c:pt idx="6538">
                  <c:v>-3.5090799999999998E-2</c:v>
                </c:pt>
                <c:pt idx="6539">
                  <c:v>-3.4698E-2</c:v>
                </c:pt>
                <c:pt idx="6540">
                  <c:v>-3.4317399999999998E-2</c:v>
                </c:pt>
                <c:pt idx="6541">
                  <c:v>-3.3923599999999998E-2</c:v>
                </c:pt>
                <c:pt idx="6542">
                  <c:v>-3.3529099999999999E-2</c:v>
                </c:pt>
                <c:pt idx="6543">
                  <c:v>-3.3141900000000002E-2</c:v>
                </c:pt>
                <c:pt idx="6544">
                  <c:v>-3.2750500000000002E-2</c:v>
                </c:pt>
                <c:pt idx="6545">
                  <c:v>-3.2364400000000002E-2</c:v>
                </c:pt>
                <c:pt idx="6546">
                  <c:v>-3.1965E-2</c:v>
                </c:pt>
                <c:pt idx="6547">
                  <c:v>-3.1577000000000001E-2</c:v>
                </c:pt>
                <c:pt idx="6548">
                  <c:v>-3.1199000000000001E-2</c:v>
                </c:pt>
                <c:pt idx="6549">
                  <c:v>-3.0832600000000002E-2</c:v>
                </c:pt>
                <c:pt idx="6550">
                  <c:v>-3.04619E-2</c:v>
                </c:pt>
                <c:pt idx="6551">
                  <c:v>-3.0085600000000001E-2</c:v>
                </c:pt>
                <c:pt idx="6552">
                  <c:v>-2.9708700000000001E-2</c:v>
                </c:pt>
                <c:pt idx="6553">
                  <c:v>-2.9335E-2</c:v>
                </c:pt>
                <c:pt idx="6554">
                  <c:v>-2.8963200000000001E-2</c:v>
                </c:pt>
                <c:pt idx="6555">
                  <c:v>-2.8577499999999999E-2</c:v>
                </c:pt>
                <c:pt idx="6556">
                  <c:v>-2.81982E-2</c:v>
                </c:pt>
                <c:pt idx="6557">
                  <c:v>-2.78271E-2</c:v>
                </c:pt>
                <c:pt idx="6558">
                  <c:v>-2.7488800000000001E-2</c:v>
                </c:pt>
                <c:pt idx="6559">
                  <c:v>-2.7154600000000001E-2</c:v>
                </c:pt>
                <c:pt idx="6560">
                  <c:v>-2.6814299999999999E-2</c:v>
                </c:pt>
                <c:pt idx="6561">
                  <c:v>-2.6470400000000002E-2</c:v>
                </c:pt>
                <c:pt idx="6562">
                  <c:v>-2.6119199999999999E-2</c:v>
                </c:pt>
                <c:pt idx="6563">
                  <c:v>-2.5779799999999999E-2</c:v>
                </c:pt>
                <c:pt idx="6564">
                  <c:v>-2.5427399999999999E-2</c:v>
                </c:pt>
                <c:pt idx="6565">
                  <c:v>-2.5078400000000001E-2</c:v>
                </c:pt>
                <c:pt idx="6566">
                  <c:v>-2.47274E-2</c:v>
                </c:pt>
                <c:pt idx="6567">
                  <c:v>-2.43939E-2</c:v>
                </c:pt>
                <c:pt idx="6568">
                  <c:v>-2.40743E-2</c:v>
                </c:pt>
                <c:pt idx="6569">
                  <c:v>-2.3752800000000001E-2</c:v>
                </c:pt>
                <c:pt idx="6570">
                  <c:v>-2.3429999999999999E-2</c:v>
                </c:pt>
                <c:pt idx="6571">
                  <c:v>-2.3097699999999999E-2</c:v>
                </c:pt>
                <c:pt idx="6572">
                  <c:v>-2.2771599999999999E-2</c:v>
                </c:pt>
                <c:pt idx="6573">
                  <c:v>-2.24374E-2</c:v>
                </c:pt>
                <c:pt idx="6574">
                  <c:v>-2.2105799999999998E-2</c:v>
                </c:pt>
                <c:pt idx="6575">
                  <c:v>-2.17667E-2</c:v>
                </c:pt>
                <c:pt idx="6576">
                  <c:v>-2.14413E-2</c:v>
                </c:pt>
                <c:pt idx="6577">
                  <c:v>-2.1130099999999999E-2</c:v>
                </c:pt>
                <c:pt idx="6578">
                  <c:v>-2.08256E-2</c:v>
                </c:pt>
                <c:pt idx="6579">
                  <c:v>-2.0523199999999998E-2</c:v>
                </c:pt>
                <c:pt idx="6580">
                  <c:v>-2.0207599999999999E-2</c:v>
                </c:pt>
                <c:pt idx="6581">
                  <c:v>-1.9906799999999999E-2</c:v>
                </c:pt>
                <c:pt idx="6582">
                  <c:v>-1.9596100000000002E-2</c:v>
                </c:pt>
                <c:pt idx="6583">
                  <c:v>-1.92728E-2</c:v>
                </c:pt>
                <c:pt idx="6584">
                  <c:v>-1.89071E-2</c:v>
                </c:pt>
                <c:pt idx="6585">
                  <c:v>-1.85712E-2</c:v>
                </c:pt>
                <c:pt idx="6586">
                  <c:v>-1.8385200000000001E-2</c:v>
                </c:pt>
                <c:pt idx="6587">
                  <c:v>-1.82382E-2</c:v>
                </c:pt>
                <c:pt idx="6588">
                  <c:v>-1.7787000000000001E-2</c:v>
                </c:pt>
                <c:pt idx="6589">
                  <c:v>-1.6793599999999999E-2</c:v>
                </c:pt>
                <c:pt idx="6590">
                  <c:v>-1.57892E-2</c:v>
                </c:pt>
                <c:pt idx="6591">
                  <c:v>-1.5470599999999999E-2</c:v>
                </c:pt>
                <c:pt idx="6592">
                  <c:v>-1.58009E-2</c:v>
                </c:pt>
                <c:pt idx="6593">
                  <c:v>-1.6293999999999999E-2</c:v>
                </c:pt>
                <c:pt idx="6594">
                  <c:v>-1.65947E-2</c:v>
                </c:pt>
                <c:pt idx="6595">
                  <c:v>-1.6810599999999998E-2</c:v>
                </c:pt>
                <c:pt idx="6596">
                  <c:v>-1.7083600000000001E-2</c:v>
                </c:pt>
                <c:pt idx="6597">
                  <c:v>-1.7392600000000001E-2</c:v>
                </c:pt>
                <c:pt idx="6598">
                  <c:v>-1.7725899999999999E-2</c:v>
                </c:pt>
                <c:pt idx="6599">
                  <c:v>-1.8034399999999999E-2</c:v>
                </c:pt>
                <c:pt idx="6600">
                  <c:v>-1.8337800000000001E-2</c:v>
                </c:pt>
                <c:pt idx="6601">
                  <c:v>-1.8643799999999999E-2</c:v>
                </c:pt>
                <c:pt idx="6602">
                  <c:v>-1.8938799999999999E-2</c:v>
                </c:pt>
                <c:pt idx="6603">
                  <c:v>-1.92406E-2</c:v>
                </c:pt>
                <c:pt idx="6604">
                  <c:v>-1.9536100000000001E-2</c:v>
                </c:pt>
                <c:pt idx="6605">
                  <c:v>-1.9838999999999999E-2</c:v>
                </c:pt>
                <c:pt idx="6606">
                  <c:v>-2.0154399999999999E-2</c:v>
                </c:pt>
                <c:pt idx="6607">
                  <c:v>-2.0470700000000001E-2</c:v>
                </c:pt>
                <c:pt idx="6608">
                  <c:v>-2.0797599999999999E-2</c:v>
                </c:pt>
                <c:pt idx="6609">
                  <c:v>-2.11211E-2</c:v>
                </c:pt>
                <c:pt idx="6610">
                  <c:v>-2.1443299999999998E-2</c:v>
                </c:pt>
                <c:pt idx="6611">
                  <c:v>-2.1763299999999999E-2</c:v>
                </c:pt>
                <c:pt idx="6612">
                  <c:v>-2.2074699999999999E-2</c:v>
                </c:pt>
                <c:pt idx="6613">
                  <c:v>-2.23871E-2</c:v>
                </c:pt>
                <c:pt idx="6614">
                  <c:v>-2.26967E-2</c:v>
                </c:pt>
                <c:pt idx="6615">
                  <c:v>-2.3015299999999999E-2</c:v>
                </c:pt>
                <c:pt idx="6616">
                  <c:v>-2.33406E-2</c:v>
                </c:pt>
                <c:pt idx="6617">
                  <c:v>-2.3672599999999999E-2</c:v>
                </c:pt>
                <c:pt idx="6618">
                  <c:v>-2.40089E-2</c:v>
                </c:pt>
                <c:pt idx="6619">
                  <c:v>-2.4346099999999999E-2</c:v>
                </c:pt>
                <c:pt idx="6620">
                  <c:v>-2.4683400000000001E-2</c:v>
                </c:pt>
                <c:pt idx="6621">
                  <c:v>-2.5013000000000001E-2</c:v>
                </c:pt>
                <c:pt idx="6622">
                  <c:v>-2.53414E-2</c:v>
                </c:pt>
                <c:pt idx="6623">
                  <c:v>-2.56581E-2</c:v>
                </c:pt>
                <c:pt idx="6624">
                  <c:v>-2.5982999999999999E-2</c:v>
                </c:pt>
                <c:pt idx="6625">
                  <c:v>-2.6313099999999999E-2</c:v>
                </c:pt>
                <c:pt idx="6626">
                  <c:v>-2.6649099999999998E-2</c:v>
                </c:pt>
                <c:pt idx="6627">
                  <c:v>-2.69958E-2</c:v>
                </c:pt>
                <c:pt idx="6628">
                  <c:v>-2.73358E-2</c:v>
                </c:pt>
                <c:pt idx="6629">
                  <c:v>-2.7688899999999999E-2</c:v>
                </c:pt>
                <c:pt idx="6630">
                  <c:v>-2.8032899999999999E-2</c:v>
                </c:pt>
                <c:pt idx="6631">
                  <c:v>-2.8376200000000001E-2</c:v>
                </c:pt>
                <c:pt idx="6632">
                  <c:v>-2.8711500000000001E-2</c:v>
                </c:pt>
                <c:pt idx="6633">
                  <c:v>-2.9034299999999999E-2</c:v>
                </c:pt>
                <c:pt idx="6634">
                  <c:v>-2.9373E-2</c:v>
                </c:pt>
                <c:pt idx="6635">
                  <c:v>-2.97083E-2</c:v>
                </c:pt>
                <c:pt idx="6636">
                  <c:v>-3.0057799999999999E-2</c:v>
                </c:pt>
                <c:pt idx="6637">
                  <c:v>-3.0406800000000001E-2</c:v>
                </c:pt>
                <c:pt idx="6638">
                  <c:v>-3.0757E-2</c:v>
                </c:pt>
                <c:pt idx="6639">
                  <c:v>-3.1119299999999999E-2</c:v>
                </c:pt>
                <c:pt idx="6640">
                  <c:v>-3.14725E-2</c:v>
                </c:pt>
                <c:pt idx="6641">
                  <c:v>-3.1824999999999999E-2</c:v>
                </c:pt>
                <c:pt idx="6642">
                  <c:v>-3.2159E-2</c:v>
                </c:pt>
                <c:pt idx="6643">
                  <c:v>-3.2492300000000002E-2</c:v>
                </c:pt>
                <c:pt idx="6644">
                  <c:v>-3.28385E-2</c:v>
                </c:pt>
                <c:pt idx="6645">
                  <c:v>-3.3187099999999997E-2</c:v>
                </c:pt>
                <c:pt idx="6646">
                  <c:v>-3.3545100000000001E-2</c:v>
                </c:pt>
                <c:pt idx="6647">
                  <c:v>-3.3897900000000002E-2</c:v>
                </c:pt>
                <c:pt idx="6648">
                  <c:v>-3.4257799999999998E-2</c:v>
                </c:pt>
                <c:pt idx="6649">
                  <c:v>-3.4623599999999997E-2</c:v>
                </c:pt>
                <c:pt idx="6650">
                  <c:v>-3.4984500000000002E-2</c:v>
                </c:pt>
                <c:pt idx="6651">
                  <c:v>-3.5337500000000001E-2</c:v>
                </c:pt>
                <c:pt idx="6652">
                  <c:v>-3.5676399999999997E-2</c:v>
                </c:pt>
                <c:pt idx="6653">
                  <c:v>-3.6022999999999999E-2</c:v>
                </c:pt>
                <c:pt idx="6654">
                  <c:v>-3.6377800000000002E-2</c:v>
                </c:pt>
                <c:pt idx="6655">
                  <c:v>-3.6738399999999997E-2</c:v>
                </c:pt>
                <c:pt idx="6656">
                  <c:v>-3.7098100000000002E-2</c:v>
                </c:pt>
                <c:pt idx="6657">
                  <c:v>-3.7456000000000003E-2</c:v>
                </c:pt>
                <c:pt idx="6658">
                  <c:v>-3.7823299999999997E-2</c:v>
                </c:pt>
                <c:pt idx="6659">
                  <c:v>-3.8191700000000002E-2</c:v>
                </c:pt>
                <c:pt idx="6660">
                  <c:v>-3.8559000000000003E-2</c:v>
                </c:pt>
                <c:pt idx="6661">
                  <c:v>-3.8911899999999999E-2</c:v>
                </c:pt>
                <c:pt idx="6662">
                  <c:v>-3.9260799999999998E-2</c:v>
                </c:pt>
                <c:pt idx="6663">
                  <c:v>-3.9617199999999998E-2</c:v>
                </c:pt>
                <c:pt idx="6664">
                  <c:v>-3.9976600000000001E-2</c:v>
                </c:pt>
                <c:pt idx="6665">
                  <c:v>-4.03419E-2</c:v>
                </c:pt>
                <c:pt idx="6666">
                  <c:v>-4.0700699999999999E-2</c:v>
                </c:pt>
                <c:pt idx="6667">
                  <c:v>-4.1065600000000001E-2</c:v>
                </c:pt>
                <c:pt idx="6668">
                  <c:v>-4.1436599999999997E-2</c:v>
                </c:pt>
                <c:pt idx="6669">
                  <c:v>-4.1808499999999998E-2</c:v>
                </c:pt>
                <c:pt idx="6670">
                  <c:v>-4.21775E-2</c:v>
                </c:pt>
                <c:pt idx="6671">
                  <c:v>-4.25332E-2</c:v>
                </c:pt>
                <c:pt idx="6672">
                  <c:v>-4.28925E-2</c:v>
                </c:pt>
                <c:pt idx="6673">
                  <c:v>-4.3252600000000002E-2</c:v>
                </c:pt>
                <c:pt idx="6674">
                  <c:v>-4.3616700000000001E-2</c:v>
                </c:pt>
                <c:pt idx="6675">
                  <c:v>-4.3980499999999999E-2</c:v>
                </c:pt>
                <c:pt idx="6676">
                  <c:v>-4.4341199999999997E-2</c:v>
                </c:pt>
                <c:pt idx="6677">
                  <c:v>-4.4711099999999997E-2</c:v>
                </c:pt>
                <c:pt idx="6678">
                  <c:v>-4.5083100000000001E-2</c:v>
                </c:pt>
                <c:pt idx="6679">
                  <c:v>-4.5458400000000003E-2</c:v>
                </c:pt>
                <c:pt idx="6680">
                  <c:v>-4.5827300000000001E-2</c:v>
                </c:pt>
                <c:pt idx="6681">
                  <c:v>-4.6189300000000003E-2</c:v>
                </c:pt>
                <c:pt idx="6682">
                  <c:v>-4.65548E-2</c:v>
                </c:pt>
                <c:pt idx="6683">
                  <c:v>-4.69165E-2</c:v>
                </c:pt>
                <c:pt idx="6684">
                  <c:v>-4.7282499999999998E-2</c:v>
                </c:pt>
                <c:pt idx="6685">
                  <c:v>-4.7646399999999998E-2</c:v>
                </c:pt>
                <c:pt idx="6686">
                  <c:v>-4.8010400000000002E-2</c:v>
                </c:pt>
                <c:pt idx="6687">
                  <c:v>-4.83822E-2</c:v>
                </c:pt>
                <c:pt idx="6688">
                  <c:v>-4.87509E-2</c:v>
                </c:pt>
                <c:pt idx="6689">
                  <c:v>-4.9126000000000003E-2</c:v>
                </c:pt>
                <c:pt idx="6690">
                  <c:v>-4.9494999999999997E-2</c:v>
                </c:pt>
                <c:pt idx="6691">
                  <c:v>-4.9862200000000002E-2</c:v>
                </c:pt>
                <c:pt idx="6692">
                  <c:v>-5.0228599999999998E-2</c:v>
                </c:pt>
                <c:pt idx="6693">
                  <c:v>-5.0586100000000002E-2</c:v>
                </c:pt>
                <c:pt idx="6694">
                  <c:v>-5.0948800000000002E-2</c:v>
                </c:pt>
                <c:pt idx="6695">
                  <c:v>-5.1306200000000003E-2</c:v>
                </c:pt>
                <c:pt idx="6696">
                  <c:v>-5.1676399999999997E-2</c:v>
                </c:pt>
                <c:pt idx="6697">
                  <c:v>-5.2058599999999997E-2</c:v>
                </c:pt>
                <c:pt idx="6698">
                  <c:v>-5.2446699999999999E-2</c:v>
                </c:pt>
                <c:pt idx="6699">
                  <c:v>-5.2841699999999998E-2</c:v>
                </c:pt>
                <c:pt idx="6700">
                  <c:v>-5.3225700000000001E-2</c:v>
                </c:pt>
                <c:pt idx="6701">
                  <c:v>-5.3608000000000003E-2</c:v>
                </c:pt>
                <c:pt idx="6702">
                  <c:v>-5.39754E-2</c:v>
                </c:pt>
                <c:pt idx="6703">
                  <c:v>-5.4341500000000001E-2</c:v>
                </c:pt>
                <c:pt idx="6704">
                  <c:v>-5.47138E-2</c:v>
                </c:pt>
                <c:pt idx="6705">
                  <c:v>-5.5086700000000002E-2</c:v>
                </c:pt>
                <c:pt idx="6706">
                  <c:v>-5.5470400000000003E-2</c:v>
                </c:pt>
                <c:pt idx="6707">
                  <c:v>-5.5850200000000003E-2</c:v>
                </c:pt>
                <c:pt idx="6708">
                  <c:v>-5.6237599999999999E-2</c:v>
                </c:pt>
                <c:pt idx="6709">
                  <c:v>-5.6622600000000002E-2</c:v>
                </c:pt>
                <c:pt idx="6710">
                  <c:v>-5.7003400000000003E-2</c:v>
                </c:pt>
                <c:pt idx="6711">
                  <c:v>-5.7378199999999997E-2</c:v>
                </c:pt>
                <c:pt idx="6712">
                  <c:v>-5.7740100000000003E-2</c:v>
                </c:pt>
                <c:pt idx="6713">
                  <c:v>-5.8108699999999999E-2</c:v>
                </c:pt>
                <c:pt idx="6714">
                  <c:v>-5.8476800000000002E-2</c:v>
                </c:pt>
                <c:pt idx="6715">
                  <c:v>-5.8853999999999997E-2</c:v>
                </c:pt>
                <c:pt idx="6716">
                  <c:v>-5.9234599999999998E-2</c:v>
                </c:pt>
                <c:pt idx="6717">
                  <c:v>-5.9615399999999999E-2</c:v>
                </c:pt>
                <c:pt idx="6718">
                  <c:v>-6.0001100000000002E-2</c:v>
                </c:pt>
                <c:pt idx="6719">
                  <c:v>-6.0378599999999998E-2</c:v>
                </c:pt>
                <c:pt idx="6720">
                  <c:v>-6.07561E-2</c:v>
                </c:pt>
                <c:pt idx="6721">
                  <c:v>-6.11236E-2</c:v>
                </c:pt>
                <c:pt idx="6722">
                  <c:v>-6.1485900000000003E-2</c:v>
                </c:pt>
                <c:pt idx="6723">
                  <c:v>-6.1850000000000002E-2</c:v>
                </c:pt>
                <c:pt idx="6724">
                  <c:v>-6.2212700000000003E-2</c:v>
                </c:pt>
                <c:pt idx="6725">
                  <c:v>-6.2592099999999998E-2</c:v>
                </c:pt>
                <c:pt idx="6726">
                  <c:v>-6.2981400000000007E-2</c:v>
                </c:pt>
                <c:pt idx="6727">
                  <c:v>-6.3377100000000006E-2</c:v>
                </c:pt>
                <c:pt idx="6728">
                  <c:v>-6.37707E-2</c:v>
                </c:pt>
                <c:pt idx="6729">
                  <c:v>-6.4154299999999997E-2</c:v>
                </c:pt>
                <c:pt idx="6730">
                  <c:v>-6.4537700000000003E-2</c:v>
                </c:pt>
                <c:pt idx="6731">
                  <c:v>-6.4912499999999998E-2</c:v>
                </c:pt>
                <c:pt idx="6732">
                  <c:v>-6.5286700000000003E-2</c:v>
                </c:pt>
                <c:pt idx="6733">
                  <c:v>-6.5659599999999999E-2</c:v>
                </c:pt>
                <c:pt idx="6734">
                  <c:v>-6.6032900000000005E-2</c:v>
                </c:pt>
                <c:pt idx="6735">
                  <c:v>-6.6417799999999999E-2</c:v>
                </c:pt>
                <c:pt idx="6736">
                  <c:v>-6.6804199999999994E-2</c:v>
                </c:pt>
                <c:pt idx="6737">
                  <c:v>-6.7192699999999994E-2</c:v>
                </c:pt>
                <c:pt idx="6738">
                  <c:v>-6.75737E-2</c:v>
                </c:pt>
                <c:pt idx="6739">
                  <c:v>-6.7949800000000005E-2</c:v>
                </c:pt>
                <c:pt idx="6740">
                  <c:v>-6.8325899999999995E-2</c:v>
                </c:pt>
                <c:pt idx="6741">
                  <c:v>-6.86943E-2</c:v>
                </c:pt>
                <c:pt idx="6742">
                  <c:v>-6.9062399999999996E-2</c:v>
                </c:pt>
                <c:pt idx="6743">
                  <c:v>-6.9423200000000004E-2</c:v>
                </c:pt>
                <c:pt idx="6744">
                  <c:v>-6.9792300000000002E-2</c:v>
                </c:pt>
                <c:pt idx="6745">
                  <c:v>-7.0172799999999994E-2</c:v>
                </c:pt>
                <c:pt idx="6746">
                  <c:v>-7.0554099999999995E-2</c:v>
                </c:pt>
                <c:pt idx="6747">
                  <c:v>-7.0932300000000004E-2</c:v>
                </c:pt>
                <c:pt idx="6748">
                  <c:v>-7.1296600000000002E-2</c:v>
                </c:pt>
                <c:pt idx="6749">
                  <c:v>-7.1664699999999998E-2</c:v>
                </c:pt>
                <c:pt idx="6750">
                  <c:v>-7.2030899999999995E-2</c:v>
                </c:pt>
                <c:pt idx="6751">
                  <c:v>-7.2394E-2</c:v>
                </c:pt>
                <c:pt idx="6752">
                  <c:v>-7.2749800000000003E-2</c:v>
                </c:pt>
                <c:pt idx="6753">
                  <c:v>-7.3097800000000004E-2</c:v>
                </c:pt>
                <c:pt idx="6754">
                  <c:v>-7.3460200000000003E-2</c:v>
                </c:pt>
                <c:pt idx="6755">
                  <c:v>-7.3827400000000001E-2</c:v>
                </c:pt>
                <c:pt idx="6756">
                  <c:v>-7.4197600000000002E-2</c:v>
                </c:pt>
                <c:pt idx="6757">
                  <c:v>-7.4557999999999999E-2</c:v>
                </c:pt>
                <c:pt idx="6758">
                  <c:v>-7.4911800000000001E-2</c:v>
                </c:pt>
                <c:pt idx="6759">
                  <c:v>-7.5272900000000004E-2</c:v>
                </c:pt>
                <c:pt idx="6760">
                  <c:v>-7.5628500000000001E-2</c:v>
                </c:pt>
                <c:pt idx="6761">
                  <c:v>-7.5979199999999997E-2</c:v>
                </c:pt>
                <c:pt idx="6762">
                  <c:v>-7.6313199999999998E-2</c:v>
                </c:pt>
                <c:pt idx="6763">
                  <c:v>-7.6648400000000005E-2</c:v>
                </c:pt>
                <c:pt idx="6764">
                  <c:v>-7.7000700000000005E-2</c:v>
                </c:pt>
                <c:pt idx="6765">
                  <c:v>-7.7357999999999996E-2</c:v>
                </c:pt>
                <c:pt idx="6766">
                  <c:v>-7.7715199999999998E-2</c:v>
                </c:pt>
                <c:pt idx="6767">
                  <c:v>-7.8058500000000003E-2</c:v>
                </c:pt>
                <c:pt idx="6768">
                  <c:v>-7.8402200000000005E-2</c:v>
                </c:pt>
                <c:pt idx="6769">
                  <c:v>-7.8747399999999995E-2</c:v>
                </c:pt>
                <c:pt idx="6770">
                  <c:v>-7.9087400000000002E-2</c:v>
                </c:pt>
                <c:pt idx="6771">
                  <c:v>-7.9417299999999996E-2</c:v>
                </c:pt>
                <c:pt idx="6772">
                  <c:v>-7.9734700000000006E-2</c:v>
                </c:pt>
                <c:pt idx="6773">
                  <c:v>-8.0063200000000001E-2</c:v>
                </c:pt>
                <c:pt idx="6774">
                  <c:v>-8.0402799999999996E-2</c:v>
                </c:pt>
                <c:pt idx="6775">
                  <c:v>-8.0748200000000006E-2</c:v>
                </c:pt>
                <c:pt idx="6776">
                  <c:v>-8.1086199999999997E-2</c:v>
                </c:pt>
                <c:pt idx="6777">
                  <c:v>-8.1414899999999998E-2</c:v>
                </c:pt>
                <c:pt idx="6778">
                  <c:v>-8.1745600000000002E-2</c:v>
                </c:pt>
                <c:pt idx="6779">
                  <c:v>-8.2070400000000002E-2</c:v>
                </c:pt>
                <c:pt idx="6780">
                  <c:v>-8.2391900000000004E-2</c:v>
                </c:pt>
                <c:pt idx="6781">
                  <c:v>-8.2700800000000005E-2</c:v>
                </c:pt>
                <c:pt idx="6782">
                  <c:v>-8.3006999999999997E-2</c:v>
                </c:pt>
                <c:pt idx="6783">
                  <c:v>-8.3325700000000003E-2</c:v>
                </c:pt>
                <c:pt idx="6784">
                  <c:v>-8.3648600000000004E-2</c:v>
                </c:pt>
                <c:pt idx="6785">
                  <c:v>-8.3975800000000003E-2</c:v>
                </c:pt>
                <c:pt idx="6786">
                  <c:v>-8.4293499999999993E-2</c:v>
                </c:pt>
                <c:pt idx="6787">
                  <c:v>-8.4606899999999999E-2</c:v>
                </c:pt>
                <c:pt idx="6788">
                  <c:v>-8.4918800000000003E-2</c:v>
                </c:pt>
                <c:pt idx="6789">
                  <c:v>-8.5222199999999998E-2</c:v>
                </c:pt>
                <c:pt idx="6790">
                  <c:v>-8.5522299999999996E-2</c:v>
                </c:pt>
                <c:pt idx="6791">
                  <c:v>-8.5812700000000006E-2</c:v>
                </c:pt>
                <c:pt idx="6792">
                  <c:v>-8.6107000000000003E-2</c:v>
                </c:pt>
                <c:pt idx="6793">
                  <c:v>-8.6409600000000003E-2</c:v>
                </c:pt>
                <c:pt idx="6794">
                  <c:v>-8.6714600000000003E-2</c:v>
                </c:pt>
                <c:pt idx="6795">
                  <c:v>-8.7021500000000002E-2</c:v>
                </c:pt>
                <c:pt idx="6796">
                  <c:v>-8.7320700000000001E-2</c:v>
                </c:pt>
                <c:pt idx="6797">
                  <c:v>-8.76165E-2</c:v>
                </c:pt>
                <c:pt idx="6798">
                  <c:v>-8.7904200000000002E-2</c:v>
                </c:pt>
                <c:pt idx="6799">
                  <c:v>-8.8185899999999998E-2</c:v>
                </c:pt>
                <c:pt idx="6800">
                  <c:v>-8.8464799999999996E-2</c:v>
                </c:pt>
                <c:pt idx="6801">
                  <c:v>-8.8738600000000001E-2</c:v>
                </c:pt>
                <c:pt idx="6802">
                  <c:v>-8.9017799999999994E-2</c:v>
                </c:pt>
                <c:pt idx="6803">
                  <c:v>-8.9297000000000001E-2</c:v>
                </c:pt>
                <c:pt idx="6804">
                  <c:v>-8.9581800000000003E-2</c:v>
                </c:pt>
                <c:pt idx="6805">
                  <c:v>-8.9868699999999996E-2</c:v>
                </c:pt>
                <c:pt idx="6806">
                  <c:v>-9.0149699999999999E-2</c:v>
                </c:pt>
                <c:pt idx="6807">
                  <c:v>-9.04224E-2</c:v>
                </c:pt>
                <c:pt idx="6808">
                  <c:v>-9.0679700000000002E-2</c:v>
                </c:pt>
                <c:pt idx="6809">
                  <c:v>-9.0937900000000002E-2</c:v>
                </c:pt>
                <c:pt idx="6810">
                  <c:v>-9.11941E-2</c:v>
                </c:pt>
                <c:pt idx="6811">
                  <c:v>-9.1450400000000001E-2</c:v>
                </c:pt>
                <c:pt idx="6812">
                  <c:v>-9.1705999999999996E-2</c:v>
                </c:pt>
                <c:pt idx="6813">
                  <c:v>-9.19571E-2</c:v>
                </c:pt>
                <c:pt idx="6814">
                  <c:v>-9.2216800000000002E-2</c:v>
                </c:pt>
                <c:pt idx="6815">
                  <c:v>-9.2474500000000001E-2</c:v>
                </c:pt>
                <c:pt idx="6816">
                  <c:v>-9.2730400000000004E-2</c:v>
                </c:pt>
                <c:pt idx="6817">
                  <c:v>-9.2975500000000003E-2</c:v>
                </c:pt>
                <c:pt idx="6818">
                  <c:v>-9.3212699999999996E-2</c:v>
                </c:pt>
                <c:pt idx="6819">
                  <c:v>-9.3454599999999999E-2</c:v>
                </c:pt>
                <c:pt idx="6820">
                  <c:v>-9.3691499999999997E-2</c:v>
                </c:pt>
                <c:pt idx="6821">
                  <c:v>-9.3926399999999993E-2</c:v>
                </c:pt>
                <c:pt idx="6822">
                  <c:v>-9.4150399999999995E-2</c:v>
                </c:pt>
                <c:pt idx="6823">
                  <c:v>-9.4373799999999994E-2</c:v>
                </c:pt>
                <c:pt idx="6824">
                  <c:v>-9.4606800000000005E-2</c:v>
                </c:pt>
                <c:pt idx="6825">
                  <c:v>-9.4839300000000001E-2</c:v>
                </c:pt>
                <c:pt idx="6826">
                  <c:v>-9.5069000000000001E-2</c:v>
                </c:pt>
                <c:pt idx="6827">
                  <c:v>-9.5286300000000004E-2</c:v>
                </c:pt>
                <c:pt idx="6828">
                  <c:v>-9.5501100000000005E-2</c:v>
                </c:pt>
                <c:pt idx="6829">
                  <c:v>-9.5715499999999995E-2</c:v>
                </c:pt>
                <c:pt idx="6830">
                  <c:v>-9.5925800000000006E-2</c:v>
                </c:pt>
                <c:pt idx="6831">
                  <c:v>-9.6130699999999999E-2</c:v>
                </c:pt>
                <c:pt idx="6832">
                  <c:v>-9.63286E-2</c:v>
                </c:pt>
                <c:pt idx="6833">
                  <c:v>-9.6532099999999996E-2</c:v>
                </c:pt>
                <c:pt idx="6834">
                  <c:v>-9.6741199999999999E-2</c:v>
                </c:pt>
                <c:pt idx="6835">
                  <c:v>-9.6951300000000004E-2</c:v>
                </c:pt>
                <c:pt idx="6836">
                  <c:v>-9.7154299999999999E-2</c:v>
                </c:pt>
                <c:pt idx="6837">
                  <c:v>-9.7349099999999994E-2</c:v>
                </c:pt>
                <c:pt idx="6838">
                  <c:v>-9.7541799999999998E-2</c:v>
                </c:pt>
                <c:pt idx="6839">
                  <c:v>-9.7728700000000002E-2</c:v>
                </c:pt>
                <c:pt idx="6840">
                  <c:v>-9.7912700000000005E-2</c:v>
                </c:pt>
                <c:pt idx="6841">
                  <c:v>-9.8089999999999997E-2</c:v>
                </c:pt>
                <c:pt idx="6842">
                  <c:v>-9.8265599999999995E-2</c:v>
                </c:pt>
                <c:pt idx="6843">
                  <c:v>-9.8447999999999994E-2</c:v>
                </c:pt>
                <c:pt idx="6844">
                  <c:v>-9.8631899999999995E-2</c:v>
                </c:pt>
                <c:pt idx="6845">
                  <c:v>-9.8816699999999993E-2</c:v>
                </c:pt>
                <c:pt idx="6846">
                  <c:v>-9.8994499999999999E-2</c:v>
                </c:pt>
                <c:pt idx="6847">
                  <c:v>-9.9166400000000002E-2</c:v>
                </c:pt>
                <c:pt idx="6848">
                  <c:v>-9.9333500000000005E-2</c:v>
                </c:pt>
                <c:pt idx="6849">
                  <c:v>-9.94926E-2</c:v>
                </c:pt>
                <c:pt idx="6850">
                  <c:v>-9.9649100000000004E-2</c:v>
                </c:pt>
                <c:pt idx="6851">
                  <c:v>-9.9800600000000003E-2</c:v>
                </c:pt>
                <c:pt idx="6852">
                  <c:v>-9.9953700000000006E-2</c:v>
                </c:pt>
                <c:pt idx="6853">
                  <c:v>-0.10011100000000001</c:v>
                </c:pt>
                <c:pt idx="6854">
                  <c:v>-0.10027</c:v>
                </c:pt>
                <c:pt idx="6855">
                  <c:v>-0.100429</c:v>
                </c:pt>
                <c:pt idx="6856">
                  <c:v>-0.10058300000000001</c:v>
                </c:pt>
                <c:pt idx="6857">
                  <c:v>-0.100731</c:v>
                </c:pt>
                <c:pt idx="6858">
                  <c:v>-0.100869</c:v>
                </c:pt>
                <c:pt idx="6859">
                  <c:v>-0.10100099999999999</c:v>
                </c:pt>
                <c:pt idx="6860">
                  <c:v>-0.101132</c:v>
                </c:pt>
                <c:pt idx="6861">
                  <c:v>-0.10126</c:v>
                </c:pt>
                <c:pt idx="6862">
                  <c:v>-0.10138999999999999</c:v>
                </c:pt>
                <c:pt idx="6863">
                  <c:v>-0.101519</c:v>
                </c:pt>
                <c:pt idx="6864">
                  <c:v>-0.10165200000000001</c:v>
                </c:pt>
                <c:pt idx="6865">
                  <c:v>-0.101787</c:v>
                </c:pt>
                <c:pt idx="6866">
                  <c:v>-0.10191799999999999</c:v>
                </c:pt>
                <c:pt idx="6867">
                  <c:v>-0.102038</c:v>
                </c:pt>
                <c:pt idx="6868">
                  <c:v>-0.102145</c:v>
                </c:pt>
                <c:pt idx="6869">
                  <c:v>-0.10225099999999999</c:v>
                </c:pt>
                <c:pt idx="6870">
                  <c:v>-0.102357</c:v>
                </c:pt>
                <c:pt idx="6871">
                  <c:v>-0.102463</c:v>
                </c:pt>
                <c:pt idx="6872">
                  <c:v>-0.102566</c:v>
                </c:pt>
                <c:pt idx="6873">
                  <c:v>-0.10266699999999999</c:v>
                </c:pt>
                <c:pt idx="6874">
                  <c:v>-0.102773</c:v>
                </c:pt>
                <c:pt idx="6875">
                  <c:v>-0.102879</c:v>
                </c:pt>
                <c:pt idx="6876">
                  <c:v>-0.102981</c:v>
                </c:pt>
                <c:pt idx="6877">
                  <c:v>-0.103071</c:v>
                </c:pt>
                <c:pt idx="6878">
                  <c:v>-0.103154</c:v>
                </c:pt>
                <c:pt idx="6879">
                  <c:v>-0.103238</c:v>
                </c:pt>
                <c:pt idx="6880">
                  <c:v>-0.10332</c:v>
                </c:pt>
                <c:pt idx="6881">
                  <c:v>-0.10340000000000001</c:v>
                </c:pt>
                <c:pt idx="6882">
                  <c:v>-0.10347099999999999</c:v>
                </c:pt>
                <c:pt idx="6883">
                  <c:v>-0.103544</c:v>
                </c:pt>
                <c:pt idx="6884">
                  <c:v>-0.10362300000000001</c:v>
                </c:pt>
                <c:pt idx="6885">
                  <c:v>-0.103703</c:v>
                </c:pt>
                <c:pt idx="6886">
                  <c:v>-0.10377699999999999</c:v>
                </c:pt>
                <c:pt idx="6887">
                  <c:v>-0.10384</c:v>
                </c:pt>
                <c:pt idx="6888">
                  <c:v>-0.10390000000000001</c:v>
                </c:pt>
                <c:pt idx="6889">
                  <c:v>-0.10395699999999999</c:v>
                </c:pt>
                <c:pt idx="6890">
                  <c:v>-0.10401199999999999</c:v>
                </c:pt>
                <c:pt idx="6891">
                  <c:v>-0.104061</c:v>
                </c:pt>
                <c:pt idx="6892">
                  <c:v>-0.104105</c:v>
                </c:pt>
                <c:pt idx="6893">
                  <c:v>-0.104153</c:v>
                </c:pt>
                <c:pt idx="6894">
                  <c:v>-0.10420599999999999</c:v>
                </c:pt>
                <c:pt idx="6895">
                  <c:v>-0.10426000000000001</c:v>
                </c:pt>
                <c:pt idx="6896">
                  <c:v>-0.10430499999999999</c:v>
                </c:pt>
                <c:pt idx="6897">
                  <c:v>-0.10434400000000001</c:v>
                </c:pt>
                <c:pt idx="6898">
                  <c:v>-0.104378</c:v>
                </c:pt>
                <c:pt idx="6899">
                  <c:v>-0.104406</c:v>
                </c:pt>
                <c:pt idx="6900">
                  <c:v>-0.104433</c:v>
                </c:pt>
                <c:pt idx="6901">
                  <c:v>-0.104452</c:v>
                </c:pt>
                <c:pt idx="6902">
                  <c:v>-0.104472</c:v>
                </c:pt>
                <c:pt idx="6903">
                  <c:v>-0.10449600000000001</c:v>
                </c:pt>
                <c:pt idx="6904">
                  <c:v>-0.104522</c:v>
                </c:pt>
                <c:pt idx="6905">
                  <c:v>-0.104549</c:v>
                </c:pt>
                <c:pt idx="6906">
                  <c:v>-0.10456799999999999</c:v>
                </c:pt>
                <c:pt idx="6907">
                  <c:v>-0.10458199999999999</c:v>
                </c:pt>
                <c:pt idx="6908">
                  <c:v>-0.104588</c:v>
                </c:pt>
                <c:pt idx="6909">
                  <c:v>-0.104587</c:v>
                </c:pt>
                <c:pt idx="6910">
                  <c:v>-0.104586</c:v>
                </c:pt>
                <c:pt idx="6911">
                  <c:v>-0.10458099999999999</c:v>
                </c:pt>
                <c:pt idx="6912">
                  <c:v>-0.104574</c:v>
                </c:pt>
                <c:pt idx="6913">
                  <c:v>-0.104561</c:v>
                </c:pt>
                <c:pt idx="6914">
                  <c:v>-0.104559</c:v>
                </c:pt>
                <c:pt idx="6915">
                  <c:v>-0.104587</c:v>
                </c:pt>
                <c:pt idx="6916">
                  <c:v>-0.10460700000000001</c:v>
                </c:pt>
                <c:pt idx="6917">
                  <c:v>-0.104354</c:v>
                </c:pt>
                <c:pt idx="6918">
                  <c:v>-0.10408000000000001</c:v>
                </c:pt>
                <c:pt idx="6919">
                  <c:v>-0.104159</c:v>
                </c:pt>
                <c:pt idx="6920">
                  <c:v>-0.10384599999999999</c:v>
                </c:pt>
                <c:pt idx="6921">
                  <c:v>-0.103766</c:v>
                </c:pt>
                <c:pt idx="6922">
                  <c:v>-0.103738</c:v>
                </c:pt>
                <c:pt idx="6923">
                  <c:v>-0.103362</c:v>
                </c:pt>
                <c:pt idx="6924">
                  <c:v>-0.10352600000000001</c:v>
                </c:pt>
                <c:pt idx="6925">
                  <c:v>-0.103154</c:v>
                </c:pt>
                <c:pt idx="6926">
                  <c:v>-0.103128</c:v>
                </c:pt>
                <c:pt idx="6927">
                  <c:v>-0.10305</c:v>
                </c:pt>
                <c:pt idx="6928">
                  <c:v>-0.102668</c:v>
                </c:pt>
                <c:pt idx="6929">
                  <c:v>-0.102801</c:v>
                </c:pt>
                <c:pt idx="6930">
                  <c:v>-0.10236199999999999</c:v>
                </c:pt>
                <c:pt idx="6931">
                  <c:v>-0.102377</c:v>
                </c:pt>
                <c:pt idx="6932">
                  <c:v>-0.10218099999999999</c:v>
                </c:pt>
                <c:pt idx="6933">
                  <c:v>-0.10191600000000001</c:v>
                </c:pt>
                <c:pt idx="6934">
                  <c:v>-0.101937</c:v>
                </c:pt>
                <c:pt idx="6935">
                  <c:v>-0.101586</c:v>
                </c:pt>
                <c:pt idx="6936">
                  <c:v>-0.101562</c:v>
                </c:pt>
                <c:pt idx="6937">
                  <c:v>-0.101331</c:v>
                </c:pt>
                <c:pt idx="6938">
                  <c:v>-0.101119</c:v>
                </c:pt>
                <c:pt idx="6939">
                  <c:v>-0.101012</c:v>
                </c:pt>
                <c:pt idx="6940">
                  <c:v>-0.100747</c:v>
                </c:pt>
                <c:pt idx="6941">
                  <c:v>-0.100605</c:v>
                </c:pt>
                <c:pt idx="6942">
                  <c:v>-0.10041700000000001</c:v>
                </c:pt>
                <c:pt idx="6943">
                  <c:v>-0.100174</c:v>
                </c:pt>
                <c:pt idx="6944">
                  <c:v>-0.100051</c:v>
                </c:pt>
                <c:pt idx="6945">
                  <c:v>-9.9817900000000001E-2</c:v>
                </c:pt>
                <c:pt idx="6946">
                  <c:v>-9.9628999999999995E-2</c:v>
                </c:pt>
                <c:pt idx="6947">
                  <c:v>-9.94704E-2</c:v>
                </c:pt>
                <c:pt idx="6948">
                  <c:v>-9.9183099999999996E-2</c:v>
                </c:pt>
                <c:pt idx="6949">
                  <c:v>-9.9060300000000004E-2</c:v>
                </c:pt>
                <c:pt idx="6950">
                  <c:v>-9.8782099999999998E-2</c:v>
                </c:pt>
                <c:pt idx="6951">
                  <c:v>-9.8590800000000006E-2</c:v>
                </c:pt>
                <c:pt idx="6952">
                  <c:v>-9.8391400000000004E-2</c:v>
                </c:pt>
                <c:pt idx="6953">
                  <c:v>-9.8122799999999996E-2</c:v>
                </c:pt>
                <c:pt idx="6954">
                  <c:v>-9.7976900000000006E-2</c:v>
                </c:pt>
                <c:pt idx="6955">
                  <c:v>-9.7711400000000004E-2</c:v>
                </c:pt>
                <c:pt idx="6956">
                  <c:v>-9.7523200000000004E-2</c:v>
                </c:pt>
                <c:pt idx="6957">
                  <c:v>-9.7296099999999996E-2</c:v>
                </c:pt>
                <c:pt idx="6958">
                  <c:v>-9.7049399999999994E-2</c:v>
                </c:pt>
                <c:pt idx="6959">
                  <c:v>-9.6835599999999994E-2</c:v>
                </c:pt>
                <c:pt idx="6960">
                  <c:v>-9.6587000000000006E-2</c:v>
                </c:pt>
                <c:pt idx="6961">
                  <c:v>-9.6340499999999996E-2</c:v>
                </c:pt>
                <c:pt idx="6962">
                  <c:v>-9.6120499999999998E-2</c:v>
                </c:pt>
                <c:pt idx="6963">
                  <c:v>-9.5856399999999994E-2</c:v>
                </c:pt>
                <c:pt idx="6964">
                  <c:v>-9.5638399999999998E-2</c:v>
                </c:pt>
                <c:pt idx="6965">
                  <c:v>-9.5409999999999995E-2</c:v>
                </c:pt>
                <c:pt idx="6966">
                  <c:v>-9.5152799999999996E-2</c:v>
                </c:pt>
                <c:pt idx="6967">
                  <c:v>-9.4947900000000002E-2</c:v>
                </c:pt>
                <c:pt idx="6968">
                  <c:v>-9.4614599999999993E-2</c:v>
                </c:pt>
                <c:pt idx="6969">
                  <c:v>-9.4361700000000007E-2</c:v>
                </c:pt>
                <c:pt idx="6970">
                  <c:v>-9.4066800000000006E-2</c:v>
                </c:pt>
                <c:pt idx="6971">
                  <c:v>-9.3826999999999994E-2</c:v>
                </c:pt>
                <c:pt idx="6972">
                  <c:v>-9.3628299999999998E-2</c:v>
                </c:pt>
                <c:pt idx="6973">
                  <c:v>-9.3361100000000002E-2</c:v>
                </c:pt>
                <c:pt idx="6974">
                  <c:v>-9.3171199999999996E-2</c:v>
                </c:pt>
                <c:pt idx="6975">
                  <c:v>-9.2907600000000007E-2</c:v>
                </c:pt>
                <c:pt idx="6976">
                  <c:v>-9.2696100000000003E-2</c:v>
                </c:pt>
                <c:pt idx="6977">
                  <c:v>-9.2452900000000005E-2</c:v>
                </c:pt>
                <c:pt idx="6978">
                  <c:v>-9.21989E-2</c:v>
                </c:pt>
                <c:pt idx="6979">
                  <c:v>-9.1951400000000003E-2</c:v>
                </c:pt>
                <c:pt idx="6980">
                  <c:v>-9.1689900000000005E-2</c:v>
                </c:pt>
                <c:pt idx="6981">
                  <c:v>-9.1435799999999998E-2</c:v>
                </c:pt>
                <c:pt idx="6982">
                  <c:v>-9.1186799999999998E-2</c:v>
                </c:pt>
                <c:pt idx="6983">
                  <c:v>-9.0938000000000005E-2</c:v>
                </c:pt>
                <c:pt idx="6984">
                  <c:v>-9.0678499999999995E-2</c:v>
                </c:pt>
                <c:pt idx="6985">
                  <c:v>-9.04388E-2</c:v>
                </c:pt>
                <c:pt idx="6986">
                  <c:v>-9.0159900000000001E-2</c:v>
                </c:pt>
                <c:pt idx="6987">
                  <c:v>-8.9966900000000002E-2</c:v>
                </c:pt>
                <c:pt idx="6988">
                  <c:v>-8.96956E-2</c:v>
                </c:pt>
                <c:pt idx="6989">
                  <c:v>-8.9135599999999995E-2</c:v>
                </c:pt>
                <c:pt idx="6990">
                  <c:v>-8.85542E-2</c:v>
                </c:pt>
                <c:pt idx="6991">
                  <c:v>-8.8394799999999996E-2</c:v>
                </c:pt>
                <c:pt idx="6992">
                  <c:v>-8.7805099999999997E-2</c:v>
                </c:pt>
                <c:pt idx="6993">
                  <c:v>-8.7434700000000004E-2</c:v>
                </c:pt>
                <c:pt idx="6994">
                  <c:v>-8.7204900000000002E-2</c:v>
                </c:pt>
                <c:pt idx="6995">
                  <c:v>-8.6480399999999999E-2</c:v>
                </c:pt>
                <c:pt idx="6996">
                  <c:v>-8.6467699999999995E-2</c:v>
                </c:pt>
                <c:pt idx="6997">
                  <c:v>-8.5741600000000001E-2</c:v>
                </c:pt>
                <c:pt idx="6998">
                  <c:v>-8.5454000000000002E-2</c:v>
                </c:pt>
                <c:pt idx="6999">
                  <c:v>-8.5138199999999997E-2</c:v>
                </c:pt>
                <c:pt idx="7000">
                  <c:v>-8.4411200000000006E-2</c:v>
                </c:pt>
                <c:pt idx="7001">
                  <c:v>-8.4408399999999995E-2</c:v>
                </c:pt>
                <c:pt idx="7002">
                  <c:v>-8.3586499999999994E-2</c:v>
                </c:pt>
                <c:pt idx="7003">
                  <c:v>-8.3433199999999999E-2</c:v>
                </c:pt>
                <c:pt idx="7004">
                  <c:v>-8.2961599999999996E-2</c:v>
                </c:pt>
                <c:pt idx="7005">
                  <c:v>-8.2416500000000004E-2</c:v>
                </c:pt>
                <c:pt idx="7006">
                  <c:v>-8.2249299999999997E-2</c:v>
                </c:pt>
                <c:pt idx="7007">
                  <c:v>-8.1484000000000001E-2</c:v>
                </c:pt>
                <c:pt idx="7008">
                  <c:v>-8.1266099999999994E-2</c:v>
                </c:pt>
                <c:pt idx="7009">
                  <c:v>-8.0716399999999994E-2</c:v>
                </c:pt>
                <c:pt idx="7010">
                  <c:v>-8.0293400000000001E-2</c:v>
                </c:pt>
                <c:pt idx="7011">
                  <c:v>-8.0044799999999999E-2</c:v>
                </c:pt>
                <c:pt idx="7012">
                  <c:v>-7.9511100000000001E-2</c:v>
                </c:pt>
                <c:pt idx="7013">
                  <c:v>-7.8916600000000003E-2</c:v>
                </c:pt>
                <c:pt idx="7014">
                  <c:v>-7.8167100000000003E-2</c:v>
                </c:pt>
                <c:pt idx="7015">
                  <c:v>-7.7852199999999996E-2</c:v>
                </c:pt>
                <c:pt idx="7016">
                  <c:v>-7.71902E-2</c:v>
                </c:pt>
                <c:pt idx="7017">
                  <c:v>-7.6621599999999998E-2</c:v>
                </c:pt>
                <c:pt idx="7018">
                  <c:v>-7.6251899999999997E-2</c:v>
                </c:pt>
                <c:pt idx="7019">
                  <c:v>-7.5420699999999993E-2</c:v>
                </c:pt>
                <c:pt idx="7020">
                  <c:v>-7.5151700000000002E-2</c:v>
                </c:pt>
                <c:pt idx="7021">
                  <c:v>-7.44031E-2</c:v>
                </c:pt>
                <c:pt idx="7022">
                  <c:v>-7.3883299999999999E-2</c:v>
                </c:pt>
                <c:pt idx="7023">
                  <c:v>-7.3479000000000003E-2</c:v>
                </c:pt>
                <c:pt idx="7024">
                  <c:v>-7.2654200000000002E-2</c:v>
                </c:pt>
                <c:pt idx="7025">
                  <c:v>-7.2438500000000003E-2</c:v>
                </c:pt>
                <c:pt idx="7026">
                  <c:v>-7.1606699999999995E-2</c:v>
                </c:pt>
                <c:pt idx="7027">
                  <c:v>-7.1208599999999997E-2</c:v>
                </c:pt>
                <c:pt idx="7028">
                  <c:v>-7.0652800000000002E-2</c:v>
                </c:pt>
                <c:pt idx="7029">
                  <c:v>-6.9935499999999998E-2</c:v>
                </c:pt>
                <c:pt idx="7030">
                  <c:v>-6.9606100000000004E-2</c:v>
                </c:pt>
                <c:pt idx="7031">
                  <c:v>-6.8791599999999994E-2</c:v>
                </c:pt>
                <c:pt idx="7032">
                  <c:v>-6.8414600000000006E-2</c:v>
                </c:pt>
                <c:pt idx="7033">
                  <c:v>-6.77706E-2</c:v>
                </c:pt>
                <c:pt idx="7034">
                  <c:v>-6.7195099999999994E-2</c:v>
                </c:pt>
                <c:pt idx="7035">
                  <c:v>-6.6731200000000004E-2</c:v>
                </c:pt>
                <c:pt idx="7036">
                  <c:v>-6.60583E-2</c:v>
                </c:pt>
                <c:pt idx="7037">
                  <c:v>-6.5584000000000003E-2</c:v>
                </c:pt>
                <c:pt idx="7038">
                  <c:v>-6.4971500000000001E-2</c:v>
                </c:pt>
                <c:pt idx="7039">
                  <c:v>-6.4379099999999995E-2</c:v>
                </c:pt>
                <c:pt idx="7040">
                  <c:v>-6.3846E-2</c:v>
                </c:pt>
                <c:pt idx="7041">
                  <c:v>-6.3229199999999999E-2</c:v>
                </c:pt>
                <c:pt idx="7042">
                  <c:v>-6.2663300000000005E-2</c:v>
                </c:pt>
                <c:pt idx="7043">
                  <c:v>-6.2136400000000001E-2</c:v>
                </c:pt>
                <c:pt idx="7044">
                  <c:v>-6.1489000000000002E-2</c:v>
                </c:pt>
                <c:pt idx="7045">
                  <c:v>-6.1023399999999998E-2</c:v>
                </c:pt>
                <c:pt idx="7046">
                  <c:v>-6.03806E-2</c:v>
                </c:pt>
                <c:pt idx="7047">
                  <c:v>-5.98319E-2</c:v>
                </c:pt>
                <c:pt idx="7048">
                  <c:v>-5.9279100000000001E-2</c:v>
                </c:pt>
                <c:pt idx="7049">
                  <c:v>-5.8600199999999998E-2</c:v>
                </c:pt>
                <c:pt idx="7050">
                  <c:v>-5.8132200000000002E-2</c:v>
                </c:pt>
                <c:pt idx="7051">
                  <c:v>-5.7431099999999999E-2</c:v>
                </c:pt>
                <c:pt idx="7052">
                  <c:v>-5.69331E-2</c:v>
                </c:pt>
                <c:pt idx="7053">
                  <c:v>-5.6325800000000002E-2</c:v>
                </c:pt>
                <c:pt idx="7054">
                  <c:v>-5.5728100000000003E-2</c:v>
                </c:pt>
                <c:pt idx="7055">
                  <c:v>-5.5218499999999997E-2</c:v>
                </c:pt>
                <c:pt idx="7056">
                  <c:v>-5.4561999999999999E-2</c:v>
                </c:pt>
                <c:pt idx="7057">
                  <c:v>-5.4047900000000003E-2</c:v>
                </c:pt>
                <c:pt idx="7058">
                  <c:v>-5.3410399999999997E-2</c:v>
                </c:pt>
                <c:pt idx="7059">
                  <c:v>-5.2833900000000003E-2</c:v>
                </c:pt>
                <c:pt idx="7060">
                  <c:v>-5.2247799999999997E-2</c:v>
                </c:pt>
                <c:pt idx="7061">
                  <c:v>-5.1640199999999997E-2</c:v>
                </c:pt>
                <c:pt idx="7062">
                  <c:v>-5.10689E-2</c:v>
                </c:pt>
                <c:pt idx="7063">
                  <c:v>-5.0482800000000001E-2</c:v>
                </c:pt>
                <c:pt idx="7064">
                  <c:v>-4.9896500000000003E-2</c:v>
                </c:pt>
                <c:pt idx="7065">
                  <c:v>-4.9328900000000002E-2</c:v>
                </c:pt>
                <c:pt idx="7066">
                  <c:v>-4.8739499999999998E-2</c:v>
                </c:pt>
                <c:pt idx="7067">
                  <c:v>-4.8141099999999999E-2</c:v>
                </c:pt>
                <c:pt idx="7068">
                  <c:v>-4.7571099999999998E-2</c:v>
                </c:pt>
                <c:pt idx="7069">
                  <c:v>-4.6937699999999999E-2</c:v>
                </c:pt>
                <c:pt idx="7070">
                  <c:v>-4.6378999999999997E-2</c:v>
                </c:pt>
                <c:pt idx="7071">
                  <c:v>-4.5758699999999999E-2</c:v>
                </c:pt>
                <c:pt idx="7072">
                  <c:v>-4.51796E-2</c:v>
                </c:pt>
                <c:pt idx="7073">
                  <c:v>-4.4607399999999998E-2</c:v>
                </c:pt>
                <c:pt idx="7074">
                  <c:v>-4.3998500000000003E-2</c:v>
                </c:pt>
                <c:pt idx="7075">
                  <c:v>-4.3449399999999999E-2</c:v>
                </c:pt>
                <c:pt idx="7076">
                  <c:v>-4.2837300000000002E-2</c:v>
                </c:pt>
                <c:pt idx="7077">
                  <c:v>-4.2259600000000001E-2</c:v>
                </c:pt>
                <c:pt idx="7078">
                  <c:v>-4.1667799999999998E-2</c:v>
                </c:pt>
                <c:pt idx="7079">
                  <c:v>-4.1055800000000003E-2</c:v>
                </c:pt>
                <c:pt idx="7080">
                  <c:v>-4.0473099999999998E-2</c:v>
                </c:pt>
                <c:pt idx="7081">
                  <c:v>-3.9877799999999998E-2</c:v>
                </c:pt>
                <c:pt idx="7082">
                  <c:v>-3.9279599999999998E-2</c:v>
                </c:pt>
                <c:pt idx="7083">
                  <c:v>-3.8723300000000002E-2</c:v>
                </c:pt>
                <c:pt idx="7084">
                  <c:v>-3.8109400000000002E-2</c:v>
                </c:pt>
                <c:pt idx="7085">
                  <c:v>-3.7554499999999998E-2</c:v>
                </c:pt>
                <c:pt idx="7086">
                  <c:v>-3.6963799999999998E-2</c:v>
                </c:pt>
                <c:pt idx="7087">
                  <c:v>-3.6355800000000001E-2</c:v>
                </c:pt>
                <c:pt idx="7088">
                  <c:v>-3.5805999999999998E-2</c:v>
                </c:pt>
                <c:pt idx="7089">
                  <c:v>-3.5148400000000003E-2</c:v>
                </c:pt>
                <c:pt idx="7090">
                  <c:v>-3.4618000000000003E-2</c:v>
                </c:pt>
                <c:pt idx="7091">
                  <c:v>-3.39958E-2</c:v>
                </c:pt>
                <c:pt idx="7092">
                  <c:v>-3.3431000000000002E-2</c:v>
                </c:pt>
                <c:pt idx="7093">
                  <c:v>-3.2883299999999997E-2</c:v>
                </c:pt>
                <c:pt idx="7094">
                  <c:v>-3.2259000000000003E-2</c:v>
                </c:pt>
                <c:pt idx="7095">
                  <c:v>-3.1753999999999998E-2</c:v>
                </c:pt>
                <c:pt idx="7096">
                  <c:v>-3.1120499999999999E-2</c:v>
                </c:pt>
                <c:pt idx="7097">
                  <c:v>-3.0580900000000001E-2</c:v>
                </c:pt>
                <c:pt idx="7098">
                  <c:v>-2.99881E-2</c:v>
                </c:pt>
                <c:pt idx="7099">
                  <c:v>-2.93823E-2</c:v>
                </c:pt>
                <c:pt idx="7100">
                  <c:v>-2.8843199999999999E-2</c:v>
                </c:pt>
                <c:pt idx="7101">
                  <c:v>-2.8226399999999999E-2</c:v>
                </c:pt>
                <c:pt idx="7102">
                  <c:v>-2.7688500000000001E-2</c:v>
                </c:pt>
                <c:pt idx="7103">
                  <c:v>-2.7110100000000002E-2</c:v>
                </c:pt>
                <c:pt idx="7104">
                  <c:v>-2.6534200000000001E-2</c:v>
                </c:pt>
                <c:pt idx="7105">
                  <c:v>-2.5994E-2</c:v>
                </c:pt>
                <c:pt idx="7106">
                  <c:v>-2.54028E-2</c:v>
                </c:pt>
                <c:pt idx="7107">
                  <c:v>-2.4840500000000001E-2</c:v>
                </c:pt>
                <c:pt idx="7108">
                  <c:v>-2.4270400000000001E-2</c:v>
                </c:pt>
                <c:pt idx="7109">
                  <c:v>-2.3665499999999999E-2</c:v>
                </c:pt>
                <c:pt idx="7110">
                  <c:v>-2.3136400000000001E-2</c:v>
                </c:pt>
                <c:pt idx="7111">
                  <c:v>-2.2536799999999999E-2</c:v>
                </c:pt>
                <c:pt idx="7112">
                  <c:v>-2.1992600000000001E-2</c:v>
                </c:pt>
                <c:pt idx="7113">
                  <c:v>-2.1444499999999998E-2</c:v>
                </c:pt>
                <c:pt idx="7114">
                  <c:v>-2.0846300000000002E-2</c:v>
                </c:pt>
                <c:pt idx="7115">
                  <c:v>-2.0348999999999999E-2</c:v>
                </c:pt>
                <c:pt idx="7116">
                  <c:v>-1.97261E-2</c:v>
                </c:pt>
                <c:pt idx="7117">
                  <c:v>-1.9205099999999999E-2</c:v>
                </c:pt>
                <c:pt idx="7118">
                  <c:v>-1.8623199999999999E-2</c:v>
                </c:pt>
                <c:pt idx="7119">
                  <c:v>-1.8038200000000001E-2</c:v>
                </c:pt>
                <c:pt idx="7120">
                  <c:v>-1.7535599999999998E-2</c:v>
                </c:pt>
                <c:pt idx="7121">
                  <c:v>-1.6913600000000001E-2</c:v>
                </c:pt>
                <c:pt idx="7122">
                  <c:v>-1.6426400000000001E-2</c:v>
                </c:pt>
                <c:pt idx="7123">
                  <c:v>-1.5836099999999999E-2</c:v>
                </c:pt>
                <c:pt idx="7124">
                  <c:v>-1.52946E-2</c:v>
                </c:pt>
                <c:pt idx="7125">
                  <c:v>-1.4775999999999999E-2</c:v>
                </c:pt>
                <c:pt idx="7126">
                  <c:v>-1.41713E-2</c:v>
                </c:pt>
                <c:pt idx="7127">
                  <c:v>-1.3674499999999999E-2</c:v>
                </c:pt>
                <c:pt idx="7128">
                  <c:v>-1.30759E-2</c:v>
                </c:pt>
                <c:pt idx="7129">
                  <c:v>-1.25475E-2</c:v>
                </c:pt>
                <c:pt idx="7130">
                  <c:v>-1.2019999999999999E-2</c:v>
                </c:pt>
                <c:pt idx="7131">
                  <c:v>-1.14409E-2</c:v>
                </c:pt>
                <c:pt idx="7132">
                  <c:v>-1.0950700000000001E-2</c:v>
                </c:pt>
                <c:pt idx="7133">
                  <c:v>-1.03724E-2</c:v>
                </c:pt>
                <c:pt idx="7134" formatCode="0.00E+00">
                  <c:v>-9.8553100000000008E-3</c:v>
                </c:pt>
                <c:pt idx="7135" formatCode="0.00E+00">
                  <c:v>-9.3317599999999997E-3</c:v>
                </c:pt>
                <c:pt idx="7136" formatCode="0.00E+00">
                  <c:v>-8.7526700000000006E-3</c:v>
                </c:pt>
                <c:pt idx="7137" formatCode="0.00E+00">
                  <c:v>-8.2637100000000005E-3</c:v>
                </c:pt>
                <c:pt idx="7138" formatCode="0.00E+00">
                  <c:v>-7.68106E-3</c:v>
                </c:pt>
                <c:pt idx="7139" formatCode="0.00E+00">
                  <c:v>-7.1784400000000003E-3</c:v>
                </c:pt>
                <c:pt idx="7140" formatCode="0.00E+00">
                  <c:v>-6.6591200000000001E-3</c:v>
                </c:pt>
                <c:pt idx="7141" formatCode="0.00E+00">
                  <c:v>-6.0972099999999996E-3</c:v>
                </c:pt>
                <c:pt idx="7142" formatCode="0.00E+00">
                  <c:v>-5.6289699999999996E-3</c:v>
                </c:pt>
                <c:pt idx="7143" formatCode="0.00E+00">
                  <c:v>-5.0483300000000002E-3</c:v>
                </c:pt>
                <c:pt idx="7144" formatCode="0.00E+00">
                  <c:v>-4.5705299999999997E-3</c:v>
                </c:pt>
                <c:pt idx="7145" formatCode="0.00E+00">
                  <c:v>-4.0369100000000003E-3</c:v>
                </c:pt>
                <c:pt idx="7146" formatCode="0.00E+00">
                  <c:v>-3.4919399999999998E-3</c:v>
                </c:pt>
                <c:pt idx="7147" formatCode="0.00E+00">
                  <c:v>-3.0168500000000002E-3</c:v>
                </c:pt>
                <c:pt idx="7148" formatCode="0.00E+00">
                  <c:v>-2.43758E-3</c:v>
                </c:pt>
                <c:pt idx="7149" formatCode="0.00E+00">
                  <c:v>-1.9782900000000002E-3</c:v>
                </c:pt>
                <c:pt idx="7150" formatCode="0.00E+00">
                  <c:v>-1.4556899999999999E-3</c:v>
                </c:pt>
                <c:pt idx="7151" formatCode="0.00E+00">
                  <c:v>-9.6127599999999995E-4</c:v>
                </c:pt>
                <c:pt idx="7152" formatCode="0.00E+00">
                  <c:v>-4.6366199999999999E-4</c:v>
                </c:pt>
                <c:pt idx="7153" formatCode="0.00E+00">
                  <c:v>2.66536E-4</c:v>
                </c:pt>
                <c:pt idx="7154" formatCode="0.00E+00">
                  <c:v>8.5224300000000003E-4</c:v>
                </c:pt>
                <c:pt idx="7155" formatCode="0.00E+00">
                  <c:v>1.34106E-3</c:v>
                </c:pt>
                <c:pt idx="7156" formatCode="0.00E+00">
                  <c:v>2.0197700000000002E-3</c:v>
                </c:pt>
                <c:pt idx="7157" formatCode="0.00E+00">
                  <c:v>2.4927399999999998E-3</c:v>
                </c:pt>
                <c:pt idx="7158" formatCode="0.00E+00">
                  <c:v>3.0397499999999999E-3</c:v>
                </c:pt>
                <c:pt idx="7159" formatCode="0.00E+00">
                  <c:v>3.62533E-3</c:v>
                </c:pt>
                <c:pt idx="7160" formatCode="0.00E+00">
                  <c:v>4.0123499999999996E-3</c:v>
                </c:pt>
                <c:pt idx="7161" formatCode="0.00E+00">
                  <c:v>4.7046400000000004E-3</c:v>
                </c:pt>
                <c:pt idx="7162" formatCode="0.00E+00">
                  <c:v>5.0860000000000002E-3</c:v>
                </c:pt>
                <c:pt idx="7163" formatCode="0.00E+00">
                  <c:v>5.6759799999999997E-3</c:v>
                </c:pt>
                <c:pt idx="7164" formatCode="0.00E+00">
                  <c:v>6.2265300000000001E-3</c:v>
                </c:pt>
                <c:pt idx="7165" formatCode="0.00E+00">
                  <c:v>6.6216000000000001E-3</c:v>
                </c:pt>
                <c:pt idx="7166" formatCode="0.00E+00">
                  <c:v>7.33711E-3</c:v>
                </c:pt>
                <c:pt idx="7167" formatCode="0.00E+00">
                  <c:v>7.6440299999999996E-3</c:v>
                </c:pt>
                <c:pt idx="7168" formatCode="0.00E+00">
                  <c:v>8.3101800000000003E-3</c:v>
                </c:pt>
                <c:pt idx="7169" formatCode="0.00E+00">
                  <c:v>8.7413999999999999E-3</c:v>
                </c:pt>
                <c:pt idx="7170" formatCode="0.00E+00">
                  <c:v>9.2132299999999993E-3</c:v>
                </c:pt>
                <c:pt idx="7171" formatCode="0.00E+00">
                  <c:v>9.8447699999999992E-3</c:v>
                </c:pt>
                <c:pt idx="7172">
                  <c:v>1.0166700000000001E-2</c:v>
                </c:pt>
                <c:pt idx="7173">
                  <c:v>1.08475E-2</c:v>
                </c:pt>
                <c:pt idx="7174">
                  <c:v>1.12167E-2</c:v>
                </c:pt>
                <c:pt idx="7175">
                  <c:v>1.17745E-2</c:v>
                </c:pt>
                <c:pt idx="7176">
                  <c:v>1.2303100000000001E-2</c:v>
                </c:pt>
                <c:pt idx="7177">
                  <c:v>1.26952E-2</c:v>
                </c:pt>
                <c:pt idx="7178">
                  <c:v>1.3299699999999999E-2</c:v>
                </c:pt>
                <c:pt idx="7179">
                  <c:v>1.3672500000000001E-2</c:v>
                </c:pt>
                <c:pt idx="7180">
                  <c:v>1.4220699999999999E-2</c:v>
                </c:pt>
                <c:pt idx="7181">
                  <c:v>1.4698900000000001E-2</c:v>
                </c:pt>
                <c:pt idx="7182">
                  <c:v>1.5131E-2</c:v>
                </c:pt>
                <c:pt idx="7183">
                  <c:v>1.56851E-2</c:v>
                </c:pt>
                <c:pt idx="7184">
                  <c:v>1.6097199999999999E-2</c:v>
                </c:pt>
                <c:pt idx="7185">
                  <c:v>1.6614899999999998E-2</c:v>
                </c:pt>
                <c:pt idx="7186">
                  <c:v>1.70966E-2</c:v>
                </c:pt>
                <c:pt idx="7187">
                  <c:v>1.7504100000000002E-2</c:v>
                </c:pt>
                <c:pt idx="7188">
                  <c:v>1.8041499999999999E-2</c:v>
                </c:pt>
                <c:pt idx="7189">
                  <c:v>1.8426499999999998E-2</c:v>
                </c:pt>
                <c:pt idx="7190">
                  <c:v>1.89328E-2</c:v>
                </c:pt>
                <c:pt idx="7191">
                  <c:v>1.9395300000000001E-2</c:v>
                </c:pt>
                <c:pt idx="7192">
                  <c:v>1.9799400000000002E-2</c:v>
                </c:pt>
                <c:pt idx="7193">
                  <c:v>2.0347199999999999E-2</c:v>
                </c:pt>
                <c:pt idx="7194">
                  <c:v>2.0707900000000001E-2</c:v>
                </c:pt>
                <c:pt idx="7195">
                  <c:v>2.1244599999999999E-2</c:v>
                </c:pt>
                <c:pt idx="7196">
                  <c:v>2.1647799999999998E-2</c:v>
                </c:pt>
                <c:pt idx="7197">
                  <c:v>2.20739E-2</c:v>
                </c:pt>
                <c:pt idx="7198">
                  <c:v>2.25653E-2</c:v>
                </c:pt>
                <c:pt idx="7199">
                  <c:v>2.29181E-2</c:v>
                </c:pt>
                <c:pt idx="7200">
                  <c:v>2.3444400000000001E-2</c:v>
                </c:pt>
                <c:pt idx="7201">
                  <c:v>2.3809899999999998E-2</c:v>
                </c:pt>
                <c:pt idx="7202">
                  <c:v>2.4279200000000001E-2</c:v>
                </c:pt>
                <c:pt idx="7203">
                  <c:v>2.4721E-2</c:v>
                </c:pt>
                <c:pt idx="7204">
                  <c:v>2.5119300000000001E-2</c:v>
                </c:pt>
                <c:pt idx="7205">
                  <c:v>2.56002E-2</c:v>
                </c:pt>
                <c:pt idx="7206">
                  <c:v>2.5964399999999999E-2</c:v>
                </c:pt>
                <c:pt idx="7207">
                  <c:v>2.6409700000000001E-2</c:v>
                </c:pt>
                <c:pt idx="7208">
                  <c:v>2.6810500000000001E-2</c:v>
                </c:pt>
                <c:pt idx="7209">
                  <c:v>2.7211800000000001E-2</c:v>
                </c:pt>
                <c:pt idx="7210">
                  <c:v>2.7648800000000001E-2</c:v>
                </c:pt>
                <c:pt idx="7211">
                  <c:v>2.8035000000000001E-2</c:v>
                </c:pt>
                <c:pt idx="7212">
                  <c:v>2.8460099999999999E-2</c:v>
                </c:pt>
                <c:pt idx="7213">
                  <c:v>2.8877900000000001E-2</c:v>
                </c:pt>
                <c:pt idx="7214">
                  <c:v>2.92638E-2</c:v>
                </c:pt>
                <c:pt idx="7215">
                  <c:v>2.9694100000000001E-2</c:v>
                </c:pt>
                <c:pt idx="7216">
                  <c:v>3.0049699999999999E-2</c:v>
                </c:pt>
                <c:pt idx="7217">
                  <c:v>3.0453399999999999E-2</c:v>
                </c:pt>
                <c:pt idx="7218">
                  <c:v>3.08422E-2</c:v>
                </c:pt>
                <c:pt idx="7219">
                  <c:v>3.12045E-2</c:v>
                </c:pt>
                <c:pt idx="7220">
                  <c:v>3.1635400000000001E-2</c:v>
                </c:pt>
                <c:pt idx="7221">
                  <c:v>3.1968900000000001E-2</c:v>
                </c:pt>
                <c:pt idx="7222">
                  <c:v>3.2403700000000001E-2</c:v>
                </c:pt>
                <c:pt idx="7223">
                  <c:v>3.2755399999999997E-2</c:v>
                </c:pt>
                <c:pt idx="7224">
                  <c:v>3.3146599999999998E-2</c:v>
                </c:pt>
                <c:pt idx="7225">
                  <c:v>3.3538600000000002E-2</c:v>
                </c:pt>
                <c:pt idx="7226">
                  <c:v>3.3859500000000001E-2</c:v>
                </c:pt>
                <c:pt idx="7227">
                  <c:v>3.4248500000000001E-2</c:v>
                </c:pt>
                <c:pt idx="7228">
                  <c:v>3.4532199999999999E-2</c:v>
                </c:pt>
                <c:pt idx="7229">
                  <c:v>3.5150500000000001E-2</c:v>
                </c:pt>
                <c:pt idx="7230">
                  <c:v>3.5680099999999999E-2</c:v>
                </c:pt>
                <c:pt idx="7231">
                  <c:v>3.5966600000000001E-2</c:v>
                </c:pt>
                <c:pt idx="7232">
                  <c:v>3.6590999999999999E-2</c:v>
                </c:pt>
                <c:pt idx="7233">
                  <c:v>3.6927399999999999E-2</c:v>
                </c:pt>
                <c:pt idx="7234">
                  <c:v>3.7361699999999998E-2</c:v>
                </c:pt>
                <c:pt idx="7235">
                  <c:v>3.79098E-2</c:v>
                </c:pt>
                <c:pt idx="7236">
                  <c:v>3.8117499999999999E-2</c:v>
                </c:pt>
                <c:pt idx="7237">
                  <c:v>3.8768400000000001E-2</c:v>
                </c:pt>
                <c:pt idx="7238">
                  <c:v>3.9020199999999998E-2</c:v>
                </c:pt>
                <c:pt idx="7239">
                  <c:v>3.9489799999999999E-2</c:v>
                </c:pt>
                <c:pt idx="7240">
                  <c:v>4.0010299999999999E-2</c:v>
                </c:pt>
                <c:pt idx="7241">
                  <c:v>4.0206899999999997E-2</c:v>
                </c:pt>
                <c:pt idx="7242">
                  <c:v>4.0922899999999998E-2</c:v>
                </c:pt>
                <c:pt idx="7243">
                  <c:v>4.1063000000000002E-2</c:v>
                </c:pt>
                <c:pt idx="7244">
                  <c:v>4.1647299999999998E-2</c:v>
                </c:pt>
                <c:pt idx="7245">
                  <c:v>4.2002499999999998E-2</c:v>
                </c:pt>
                <c:pt idx="7246">
                  <c:v>4.2275100000000003E-2</c:v>
                </c:pt>
                <c:pt idx="7247">
                  <c:v>4.2904600000000001E-2</c:v>
                </c:pt>
                <c:pt idx="7248">
                  <c:v>4.3009199999999997E-2</c:v>
                </c:pt>
                <c:pt idx="7249">
                  <c:v>4.3664000000000001E-2</c:v>
                </c:pt>
                <c:pt idx="7250">
                  <c:v>4.3888400000000001E-2</c:v>
                </c:pt>
                <c:pt idx="7251">
                  <c:v>4.4319999999999998E-2</c:v>
                </c:pt>
                <c:pt idx="7252">
                  <c:v>4.4802799999999997E-2</c:v>
                </c:pt>
                <c:pt idx="7253">
                  <c:v>4.5007600000000002E-2</c:v>
                </c:pt>
                <c:pt idx="7254">
                  <c:v>4.5595799999999999E-2</c:v>
                </c:pt>
                <c:pt idx="7255">
                  <c:v>4.5767799999999997E-2</c:v>
                </c:pt>
                <c:pt idx="7256">
                  <c:v>4.6210300000000003E-2</c:v>
                </c:pt>
                <c:pt idx="7257">
                  <c:v>4.65466E-2</c:v>
                </c:pt>
                <c:pt idx="7258">
                  <c:v>4.7066900000000002E-2</c:v>
                </c:pt>
                <c:pt idx="7259">
                  <c:v>4.7742100000000003E-2</c:v>
                </c:pt>
                <c:pt idx="7260">
                  <c:v>4.7903300000000003E-2</c:v>
                </c:pt>
                <c:pt idx="7261">
                  <c:v>4.8607900000000002E-2</c:v>
                </c:pt>
                <c:pt idx="7262">
                  <c:v>4.8950399999999998E-2</c:v>
                </c:pt>
                <c:pt idx="7263">
                  <c:v>4.92924E-2</c:v>
                </c:pt>
                <c:pt idx="7264">
                  <c:v>4.9930799999999997E-2</c:v>
                </c:pt>
                <c:pt idx="7265">
                  <c:v>4.9984000000000001E-2</c:v>
                </c:pt>
                <c:pt idx="7266">
                  <c:v>5.0694200000000002E-2</c:v>
                </c:pt>
                <c:pt idx="7267">
                  <c:v>5.0896299999999998E-2</c:v>
                </c:pt>
                <c:pt idx="7268">
                  <c:v>5.1292200000000003E-2</c:v>
                </c:pt>
                <c:pt idx="7269">
                  <c:v>5.1885000000000001E-2</c:v>
                </c:pt>
                <c:pt idx="7270">
                  <c:v>5.1929599999999999E-2</c:v>
                </c:pt>
                <c:pt idx="7271">
                  <c:v>5.2730899999999997E-2</c:v>
                </c:pt>
                <c:pt idx="7272">
                  <c:v>5.27737E-2</c:v>
                </c:pt>
                <c:pt idx="7273">
                  <c:v>5.3337900000000001E-2</c:v>
                </c:pt>
                <c:pt idx="7274">
                  <c:v>5.37165E-2</c:v>
                </c:pt>
                <c:pt idx="7275">
                  <c:v>5.3867900000000003E-2</c:v>
                </c:pt>
                <c:pt idx="7276">
                  <c:v>5.4577399999999998E-2</c:v>
                </c:pt>
                <c:pt idx="7277">
                  <c:v>5.4556899999999998E-2</c:v>
                </c:pt>
                <c:pt idx="7278">
                  <c:v>5.5238700000000002E-2</c:v>
                </c:pt>
                <c:pt idx="7279">
                  <c:v>5.5423500000000001E-2</c:v>
                </c:pt>
                <c:pt idx="7280">
                  <c:v>5.57922E-2</c:v>
                </c:pt>
                <c:pt idx="7281">
                  <c:v>5.6311E-2</c:v>
                </c:pt>
                <c:pt idx="7282">
                  <c:v>5.6408199999999999E-2</c:v>
                </c:pt>
                <c:pt idx="7283">
                  <c:v>5.7024999999999999E-2</c:v>
                </c:pt>
                <c:pt idx="7284">
                  <c:v>5.7138899999999999E-2</c:v>
                </c:pt>
                <c:pt idx="7285">
                  <c:v>5.7586199999999997E-2</c:v>
                </c:pt>
                <c:pt idx="7286">
                  <c:v>5.7927300000000001E-2</c:v>
                </c:pt>
                <c:pt idx="7287">
                  <c:v>5.8154200000000003E-2</c:v>
                </c:pt>
                <c:pt idx="7288">
                  <c:v>5.8639299999999998E-2</c:v>
                </c:pt>
                <c:pt idx="7289">
                  <c:v>5.8829600000000003E-2</c:v>
                </c:pt>
                <c:pt idx="7290">
                  <c:v>5.9250299999999999E-2</c:v>
                </c:pt>
                <c:pt idx="7291">
                  <c:v>5.9575000000000003E-2</c:v>
                </c:pt>
                <c:pt idx="7292">
                  <c:v>5.9826900000000002E-2</c:v>
                </c:pt>
                <c:pt idx="7293">
                  <c:v>6.0245399999999998E-2</c:v>
                </c:pt>
                <c:pt idx="7294">
                  <c:v>6.0448000000000002E-2</c:v>
                </c:pt>
                <c:pt idx="7295">
                  <c:v>6.0808500000000001E-2</c:v>
                </c:pt>
                <c:pt idx="7296">
                  <c:v>6.1129599999999999E-2</c:v>
                </c:pt>
                <c:pt idx="7297">
                  <c:v>6.1338799999999999E-2</c:v>
                </c:pt>
                <c:pt idx="7298">
                  <c:v>6.1786599999999997E-2</c:v>
                </c:pt>
                <c:pt idx="7299">
                  <c:v>6.1935799999999999E-2</c:v>
                </c:pt>
                <c:pt idx="7300">
                  <c:v>6.2360100000000002E-2</c:v>
                </c:pt>
                <c:pt idx="7301">
                  <c:v>6.26115E-2</c:v>
                </c:pt>
                <c:pt idx="7302">
                  <c:v>6.28552E-2</c:v>
                </c:pt>
                <c:pt idx="7303">
                  <c:v>6.3266799999999998E-2</c:v>
                </c:pt>
                <c:pt idx="7304">
                  <c:v>6.3357899999999995E-2</c:v>
                </c:pt>
                <c:pt idx="7305">
                  <c:v>6.3830899999999996E-2</c:v>
                </c:pt>
                <c:pt idx="7306">
                  <c:v>6.3941600000000001E-2</c:v>
                </c:pt>
                <c:pt idx="7307">
                  <c:v>6.4304799999999995E-2</c:v>
                </c:pt>
                <c:pt idx="7308">
                  <c:v>6.4584500000000003E-2</c:v>
                </c:pt>
                <c:pt idx="7309">
                  <c:v>6.4764600000000005E-2</c:v>
                </c:pt>
                <c:pt idx="7310">
                  <c:v>6.5202099999999999E-2</c:v>
                </c:pt>
                <c:pt idx="7311">
                  <c:v>6.5275200000000005E-2</c:v>
                </c:pt>
                <c:pt idx="7312">
                  <c:v>6.5712900000000005E-2</c:v>
                </c:pt>
                <c:pt idx="7313">
                  <c:v>6.5841700000000003E-2</c:v>
                </c:pt>
                <c:pt idx="7314">
                  <c:v>6.6143599999999997E-2</c:v>
                </c:pt>
                <c:pt idx="7315">
                  <c:v>6.6418099999999994E-2</c:v>
                </c:pt>
                <c:pt idx="7316">
                  <c:v>6.6550300000000007E-2</c:v>
                </c:pt>
                <c:pt idx="7317">
                  <c:v>6.6929100000000005E-2</c:v>
                </c:pt>
                <c:pt idx="7318">
                  <c:v>6.7073099999999997E-2</c:v>
                </c:pt>
                <c:pt idx="7319">
                  <c:v>6.7510399999999998E-2</c:v>
                </c:pt>
                <c:pt idx="7320">
                  <c:v>6.77373E-2</c:v>
                </c:pt>
                <c:pt idx="7321">
                  <c:v>6.7954100000000003E-2</c:v>
                </c:pt>
                <c:pt idx="7322">
                  <c:v>6.81538E-2</c:v>
                </c:pt>
                <c:pt idx="7323">
                  <c:v>6.8241700000000002E-2</c:v>
                </c:pt>
                <c:pt idx="7324">
                  <c:v>6.8485900000000002E-2</c:v>
                </c:pt>
                <c:pt idx="7325">
                  <c:v>6.8603300000000006E-2</c:v>
                </c:pt>
                <c:pt idx="7326">
                  <c:v>6.8791000000000005E-2</c:v>
                </c:pt>
                <c:pt idx="7327">
                  <c:v>6.8967000000000001E-2</c:v>
                </c:pt>
                <c:pt idx="7328">
                  <c:v>6.9098199999999999E-2</c:v>
                </c:pt>
                <c:pt idx="7329">
                  <c:v>6.9301199999999993E-2</c:v>
                </c:pt>
                <c:pt idx="7330">
                  <c:v>6.9441100000000006E-2</c:v>
                </c:pt>
                <c:pt idx="7331">
                  <c:v>6.9578600000000004E-2</c:v>
                </c:pt>
                <c:pt idx="7332">
                  <c:v>6.9775900000000002E-2</c:v>
                </c:pt>
                <c:pt idx="7333">
                  <c:v>6.9842399999999999E-2</c:v>
                </c:pt>
                <c:pt idx="7334">
                  <c:v>7.00659E-2</c:v>
                </c:pt>
                <c:pt idx="7335">
                  <c:v>7.0146799999999995E-2</c:v>
                </c:pt>
                <c:pt idx="7336">
                  <c:v>7.0296300000000006E-2</c:v>
                </c:pt>
                <c:pt idx="7337">
                  <c:v>7.0484500000000005E-2</c:v>
                </c:pt>
                <c:pt idx="7338">
                  <c:v>7.0517999999999997E-2</c:v>
                </c:pt>
                <c:pt idx="7339">
                  <c:v>7.0796300000000006E-2</c:v>
                </c:pt>
                <c:pt idx="7340">
                  <c:v>7.0780399999999993E-2</c:v>
                </c:pt>
                <c:pt idx="7341">
                  <c:v>7.1012099999999995E-2</c:v>
                </c:pt>
                <c:pt idx="7342">
                  <c:v>7.1088600000000002E-2</c:v>
                </c:pt>
                <c:pt idx="7343">
                  <c:v>7.1169399999999994E-2</c:v>
                </c:pt>
                <c:pt idx="7344">
                  <c:v>7.1399400000000002E-2</c:v>
                </c:pt>
                <c:pt idx="7345">
                  <c:v>7.1348900000000007E-2</c:v>
                </c:pt>
                <c:pt idx="7346">
                  <c:v>7.1635500000000005E-2</c:v>
                </c:pt>
                <c:pt idx="7347">
                  <c:v>7.1605799999999997E-2</c:v>
                </c:pt>
                <c:pt idx="7348">
                  <c:v>7.1796100000000002E-2</c:v>
                </c:pt>
                <c:pt idx="7349">
                  <c:v>7.1907899999999997E-2</c:v>
                </c:pt>
                <c:pt idx="7350">
                  <c:v>7.1925600000000006E-2</c:v>
                </c:pt>
                <c:pt idx="7351">
                  <c:v>7.2154599999999999E-2</c:v>
                </c:pt>
                <c:pt idx="7352">
                  <c:v>7.2100899999999996E-2</c:v>
                </c:pt>
                <c:pt idx="7353">
                  <c:v>7.23216E-2</c:v>
                </c:pt>
                <c:pt idx="7354">
                  <c:v>7.2338399999999997E-2</c:v>
                </c:pt>
                <c:pt idx="7355">
                  <c:v>7.2435899999999998E-2</c:v>
                </c:pt>
                <c:pt idx="7356">
                  <c:v>7.2568400000000005E-2</c:v>
                </c:pt>
                <c:pt idx="7357">
                  <c:v>7.2576199999999993E-2</c:v>
                </c:pt>
                <c:pt idx="7358">
                  <c:v>7.2746199999999997E-2</c:v>
                </c:pt>
                <c:pt idx="7359">
                  <c:v>7.2763099999999997E-2</c:v>
                </c:pt>
                <c:pt idx="7360">
                  <c:v>7.28578E-2</c:v>
                </c:pt>
                <c:pt idx="7361">
                  <c:v>7.2942599999999996E-2</c:v>
                </c:pt>
                <c:pt idx="7362">
                  <c:v>7.2971900000000006E-2</c:v>
                </c:pt>
                <c:pt idx="7363">
                  <c:v>7.30846E-2</c:v>
                </c:pt>
                <c:pt idx="7364">
                  <c:v>7.3136699999999999E-2</c:v>
                </c:pt>
                <c:pt idx="7365">
                  <c:v>7.3186100000000004E-2</c:v>
                </c:pt>
                <c:pt idx="7366">
                  <c:v>7.3280200000000004E-2</c:v>
                </c:pt>
                <c:pt idx="7367">
                  <c:v>7.3243500000000003E-2</c:v>
                </c:pt>
                <c:pt idx="7368">
                  <c:v>7.3405499999999999E-2</c:v>
                </c:pt>
                <c:pt idx="7369">
                  <c:v>7.3668999999999998E-2</c:v>
                </c:pt>
                <c:pt idx="7370">
                  <c:v>7.3896299999999998E-2</c:v>
                </c:pt>
                <c:pt idx="7371">
                  <c:v>7.3932999999999999E-2</c:v>
                </c:pt>
                <c:pt idx="7372">
                  <c:v>7.4121400000000004E-2</c:v>
                </c:pt>
                <c:pt idx="7373">
                  <c:v>7.42974E-2</c:v>
                </c:pt>
                <c:pt idx="7374">
                  <c:v>7.4274499999999993E-2</c:v>
                </c:pt>
                <c:pt idx="7375">
                  <c:v>7.4623300000000004E-2</c:v>
                </c:pt>
                <c:pt idx="7376">
                  <c:v>7.4508599999999994E-2</c:v>
                </c:pt>
                <c:pt idx="7377">
                  <c:v>7.4814500000000006E-2</c:v>
                </c:pt>
                <c:pt idx="7378">
                  <c:v>7.4877399999999997E-2</c:v>
                </c:pt>
                <c:pt idx="7379">
                  <c:v>7.4898000000000006E-2</c:v>
                </c:pt>
                <c:pt idx="7380">
                  <c:v>7.5244699999999998E-2</c:v>
                </c:pt>
                <c:pt idx="7381">
                  <c:v>7.5048100000000006E-2</c:v>
                </c:pt>
                <c:pt idx="7382">
                  <c:v>7.5475299999999995E-2</c:v>
                </c:pt>
                <c:pt idx="7383">
                  <c:v>7.5330499999999995E-2</c:v>
                </c:pt>
                <c:pt idx="7384">
                  <c:v>7.5526300000000005E-2</c:v>
                </c:pt>
                <c:pt idx="7385">
                  <c:v>7.5705999999999996E-2</c:v>
                </c:pt>
                <c:pt idx="7386">
                  <c:v>7.5696799999999995E-2</c:v>
                </c:pt>
                <c:pt idx="7387">
                  <c:v>7.6118099999999994E-2</c:v>
                </c:pt>
                <c:pt idx="7388">
                  <c:v>7.5932899999999998E-2</c:v>
                </c:pt>
                <c:pt idx="7389">
                  <c:v>7.6178899999999994E-2</c:v>
                </c:pt>
                <c:pt idx="7390">
                  <c:v>7.6074500000000003E-2</c:v>
                </c:pt>
                <c:pt idx="7391">
                  <c:v>7.6127899999999998E-2</c:v>
                </c:pt>
                <c:pt idx="7392">
                  <c:v>7.6236600000000002E-2</c:v>
                </c:pt>
                <c:pt idx="7393">
                  <c:v>7.6156500000000002E-2</c:v>
                </c:pt>
                <c:pt idx="7394">
                  <c:v>7.6314400000000004E-2</c:v>
                </c:pt>
                <c:pt idx="7395">
                  <c:v>7.62013E-2</c:v>
                </c:pt>
                <c:pt idx="7396">
                  <c:v>7.6284599999999994E-2</c:v>
                </c:pt>
                <c:pt idx="7397">
                  <c:v>7.6469099999999998E-2</c:v>
                </c:pt>
                <c:pt idx="7398">
                  <c:v>7.6720300000000005E-2</c:v>
                </c:pt>
                <c:pt idx="7399">
                  <c:v>7.6634800000000003E-2</c:v>
                </c:pt>
                <c:pt idx="7400">
                  <c:v>7.6914700000000003E-2</c:v>
                </c:pt>
                <c:pt idx="7401">
                  <c:v>7.6923900000000003E-2</c:v>
                </c:pt>
                <c:pt idx="7402">
                  <c:v>7.6974600000000004E-2</c:v>
                </c:pt>
                <c:pt idx="7403">
                  <c:v>7.7260300000000004E-2</c:v>
                </c:pt>
                <c:pt idx="7404">
                  <c:v>7.7059299999999997E-2</c:v>
                </c:pt>
                <c:pt idx="7405">
                  <c:v>7.7471499999999999E-2</c:v>
                </c:pt>
                <c:pt idx="7406">
                  <c:v>7.73007E-2</c:v>
                </c:pt>
                <c:pt idx="7407">
                  <c:v>7.7517600000000006E-2</c:v>
                </c:pt>
                <c:pt idx="7408">
                  <c:v>7.7648099999999998E-2</c:v>
                </c:pt>
                <c:pt idx="7409">
                  <c:v>7.7537800000000004E-2</c:v>
                </c:pt>
                <c:pt idx="7410">
                  <c:v>7.7909500000000007E-2</c:v>
                </c:pt>
                <c:pt idx="7411">
                  <c:v>7.7674900000000005E-2</c:v>
                </c:pt>
                <c:pt idx="7412">
                  <c:v>7.7999399999999997E-2</c:v>
                </c:pt>
                <c:pt idx="7413">
                  <c:v>7.7942600000000001E-2</c:v>
                </c:pt>
                <c:pt idx="7414">
                  <c:v>7.8010300000000005E-2</c:v>
                </c:pt>
                <c:pt idx="7415">
                  <c:v>7.8196199999999993E-2</c:v>
                </c:pt>
                <c:pt idx="7416">
                  <c:v>7.8079700000000002E-2</c:v>
                </c:pt>
                <c:pt idx="7417">
                  <c:v>7.8341900000000006E-2</c:v>
                </c:pt>
                <c:pt idx="7418">
                  <c:v>7.8262300000000007E-2</c:v>
                </c:pt>
                <c:pt idx="7419">
                  <c:v>7.8402100000000002E-2</c:v>
                </c:pt>
                <c:pt idx="7420">
                  <c:v>7.8451999999999994E-2</c:v>
                </c:pt>
                <c:pt idx="7421">
                  <c:v>7.8461799999999998E-2</c:v>
                </c:pt>
                <c:pt idx="7422">
                  <c:v>7.8580200000000003E-2</c:v>
                </c:pt>
                <c:pt idx="7423">
                  <c:v>7.8585799999999997E-2</c:v>
                </c:pt>
                <c:pt idx="7424">
                  <c:v>7.8652200000000005E-2</c:v>
                </c:pt>
                <c:pt idx="7425">
                  <c:v>7.87133E-2</c:v>
                </c:pt>
                <c:pt idx="7426">
                  <c:v>7.8728500000000007E-2</c:v>
                </c:pt>
                <c:pt idx="7427">
                  <c:v>7.8803999999999999E-2</c:v>
                </c:pt>
                <c:pt idx="7428">
                  <c:v>7.8851599999999994E-2</c:v>
                </c:pt>
                <c:pt idx="7429">
                  <c:v>7.8851900000000003E-2</c:v>
                </c:pt>
                <c:pt idx="7430">
                  <c:v>7.8963500000000006E-2</c:v>
                </c:pt>
                <c:pt idx="7431">
                  <c:v>7.8907400000000003E-2</c:v>
                </c:pt>
                <c:pt idx="7432">
                  <c:v>7.9030699999999995E-2</c:v>
                </c:pt>
                <c:pt idx="7433">
                  <c:v>7.9009700000000002E-2</c:v>
                </c:pt>
                <c:pt idx="7434">
                  <c:v>7.9042100000000004E-2</c:v>
                </c:pt>
                <c:pt idx="7435">
                  <c:v>7.9115400000000002E-2</c:v>
                </c:pt>
                <c:pt idx="7436">
                  <c:v>7.9053100000000001E-2</c:v>
                </c:pt>
                <c:pt idx="7437">
                  <c:v>7.9192799999999994E-2</c:v>
                </c:pt>
                <c:pt idx="7438">
                  <c:v>7.9110600000000003E-2</c:v>
                </c:pt>
                <c:pt idx="7439">
                  <c:v>7.9211199999999996E-2</c:v>
                </c:pt>
                <c:pt idx="7440">
                  <c:v>7.9191300000000006E-2</c:v>
                </c:pt>
                <c:pt idx="7441">
                  <c:v>7.92022E-2</c:v>
                </c:pt>
                <c:pt idx="7442">
                  <c:v>7.9262200000000005E-2</c:v>
                </c:pt>
                <c:pt idx="7443">
                  <c:v>7.9206700000000005E-2</c:v>
                </c:pt>
                <c:pt idx="7444">
                  <c:v>7.9287999999999997E-2</c:v>
                </c:pt>
                <c:pt idx="7445">
                  <c:v>7.9231700000000002E-2</c:v>
                </c:pt>
                <c:pt idx="7446">
                  <c:v>7.9286400000000007E-2</c:v>
                </c:pt>
                <c:pt idx="7447">
                  <c:v>7.92683E-2</c:v>
                </c:pt>
                <c:pt idx="7448">
                  <c:v>7.92828E-2</c:v>
                </c:pt>
                <c:pt idx="7449">
                  <c:v>7.9287899999999994E-2</c:v>
                </c:pt>
                <c:pt idx="7450">
                  <c:v>7.9280600000000007E-2</c:v>
                </c:pt>
                <c:pt idx="7451">
                  <c:v>7.9287999999999997E-2</c:v>
                </c:pt>
                <c:pt idx="7452">
                  <c:v>7.9271300000000003E-2</c:v>
                </c:pt>
                <c:pt idx="7453">
                  <c:v>7.9279699999999995E-2</c:v>
                </c:pt>
                <c:pt idx="7454">
                  <c:v>7.9246399999999995E-2</c:v>
                </c:pt>
                <c:pt idx="7455">
                  <c:v>7.9268900000000003E-2</c:v>
                </c:pt>
                <c:pt idx="7456">
                  <c:v>7.9217800000000005E-2</c:v>
                </c:pt>
                <c:pt idx="7457">
                  <c:v>7.92495E-2</c:v>
                </c:pt>
                <c:pt idx="7458">
                  <c:v>7.9199400000000003E-2</c:v>
                </c:pt>
                <c:pt idx="7459">
                  <c:v>7.9209399999999999E-2</c:v>
                </c:pt>
                <c:pt idx="7460">
                  <c:v>7.9186099999999995E-2</c:v>
                </c:pt>
                <c:pt idx="7461">
                  <c:v>7.9146099999999997E-2</c:v>
                </c:pt>
                <c:pt idx="7462">
                  <c:v>7.9161400000000007E-2</c:v>
                </c:pt>
                <c:pt idx="7463">
                  <c:v>7.9081299999999993E-2</c:v>
                </c:pt>
                <c:pt idx="7464">
                  <c:v>7.9115099999999994E-2</c:v>
                </c:pt>
                <c:pt idx="7465">
                  <c:v>7.90299E-2</c:v>
                </c:pt>
                <c:pt idx="7466">
                  <c:v>7.9045199999999996E-2</c:v>
                </c:pt>
                <c:pt idx="7467">
                  <c:v>7.8992199999999999E-2</c:v>
                </c:pt>
                <c:pt idx="7468">
                  <c:v>7.8966900000000007E-2</c:v>
                </c:pt>
                <c:pt idx="7469">
                  <c:v>7.8951900000000005E-2</c:v>
                </c:pt>
                <c:pt idx="7470">
                  <c:v>7.8879000000000005E-2</c:v>
                </c:pt>
                <c:pt idx="7471">
                  <c:v>7.8885300000000005E-2</c:v>
                </c:pt>
                <c:pt idx="7472">
                  <c:v>7.8791100000000003E-2</c:v>
                </c:pt>
                <c:pt idx="7473">
                  <c:v>7.8803600000000001E-2</c:v>
                </c:pt>
                <c:pt idx="7474">
                  <c:v>7.8710699999999995E-2</c:v>
                </c:pt>
                <c:pt idx="7475">
                  <c:v>7.8702300000000003E-2</c:v>
                </c:pt>
                <c:pt idx="7476">
                  <c:v>7.8633099999999997E-2</c:v>
                </c:pt>
                <c:pt idx="7477">
                  <c:v>7.8593700000000002E-2</c:v>
                </c:pt>
                <c:pt idx="7478">
                  <c:v>7.8566999999999998E-2</c:v>
                </c:pt>
                <c:pt idx="7479">
                  <c:v>7.8476900000000002E-2</c:v>
                </c:pt>
                <c:pt idx="7480">
                  <c:v>7.8477500000000006E-2</c:v>
                </c:pt>
                <c:pt idx="7481">
                  <c:v>7.8350600000000006E-2</c:v>
                </c:pt>
                <c:pt idx="7482">
                  <c:v>7.8364400000000001E-2</c:v>
                </c:pt>
                <c:pt idx="7483">
                  <c:v>7.8246099999999999E-2</c:v>
                </c:pt>
                <c:pt idx="7484">
                  <c:v>7.8224799999999997E-2</c:v>
                </c:pt>
                <c:pt idx="7485">
                  <c:v>7.8150300000000006E-2</c:v>
                </c:pt>
                <c:pt idx="7486">
                  <c:v>7.8067300000000006E-2</c:v>
                </c:pt>
                <c:pt idx="7487">
                  <c:v>7.8058000000000002E-2</c:v>
                </c:pt>
                <c:pt idx="7488">
                  <c:v>7.7922199999999997E-2</c:v>
                </c:pt>
                <c:pt idx="7489">
                  <c:v>7.7936099999999994E-2</c:v>
                </c:pt>
                <c:pt idx="7490">
                  <c:v>7.7786499999999995E-2</c:v>
                </c:pt>
                <c:pt idx="7491">
                  <c:v>7.7774599999999999E-2</c:v>
                </c:pt>
                <c:pt idx="7492">
                  <c:v>7.7671299999999999E-2</c:v>
                </c:pt>
                <c:pt idx="7493">
                  <c:v>7.7596899999999996E-2</c:v>
                </c:pt>
                <c:pt idx="7494">
                  <c:v>7.7549199999999999E-2</c:v>
                </c:pt>
                <c:pt idx="7495">
                  <c:v>7.7415600000000001E-2</c:v>
                </c:pt>
                <c:pt idx="7496">
                  <c:v>7.7406199999999994E-2</c:v>
                </c:pt>
                <c:pt idx="7497">
                  <c:v>7.7259800000000003E-2</c:v>
                </c:pt>
                <c:pt idx="7498">
                  <c:v>7.7241500000000005E-2</c:v>
                </c:pt>
                <c:pt idx="7499">
                  <c:v>7.7112299999999995E-2</c:v>
                </c:pt>
                <c:pt idx="7500">
                  <c:v>7.7051499999999995E-2</c:v>
                </c:pt>
                <c:pt idx="7501">
                  <c:v>7.6961799999999997E-2</c:v>
                </c:pt>
                <c:pt idx="7502">
                  <c:v>7.6857700000000001E-2</c:v>
                </c:pt>
                <c:pt idx="7503">
                  <c:v>7.6800400000000005E-2</c:v>
                </c:pt>
                <c:pt idx="7504">
                  <c:v>7.6661000000000007E-2</c:v>
                </c:pt>
                <c:pt idx="7505">
                  <c:v>7.6621599999999998E-2</c:v>
                </c:pt>
                <c:pt idx="7506">
                  <c:v>7.6473399999999997E-2</c:v>
                </c:pt>
                <c:pt idx="7507">
                  <c:v>7.6433100000000004E-2</c:v>
                </c:pt>
                <c:pt idx="7508">
                  <c:v>7.6296299999999997E-2</c:v>
                </c:pt>
                <c:pt idx="7509">
                  <c:v>7.6224200000000006E-2</c:v>
                </c:pt>
                <c:pt idx="7510">
                  <c:v>7.6120900000000005E-2</c:v>
                </c:pt>
                <c:pt idx="7511">
                  <c:v>7.5998800000000005E-2</c:v>
                </c:pt>
                <c:pt idx="7512">
                  <c:v>7.5938699999999998E-2</c:v>
                </c:pt>
                <c:pt idx="7513">
                  <c:v>7.5771699999999997E-2</c:v>
                </c:pt>
                <c:pt idx="7514">
                  <c:v>7.5735499999999997E-2</c:v>
                </c:pt>
                <c:pt idx="7515">
                  <c:v>7.5560500000000003E-2</c:v>
                </c:pt>
                <c:pt idx="7516">
                  <c:v>7.5507400000000002E-2</c:v>
                </c:pt>
                <c:pt idx="7517">
                  <c:v>7.5370500000000007E-2</c:v>
                </c:pt>
                <c:pt idx="7518">
                  <c:v>7.5261700000000001E-2</c:v>
                </c:pt>
                <c:pt idx="7519">
                  <c:v>7.5181899999999996E-2</c:v>
                </c:pt>
                <c:pt idx="7520">
                  <c:v>7.5012300000000004E-2</c:v>
                </c:pt>
                <c:pt idx="7521">
                  <c:v>7.4965699999999996E-2</c:v>
                </c:pt>
                <c:pt idx="7522">
                  <c:v>7.4775499999999995E-2</c:v>
                </c:pt>
                <c:pt idx="7523">
                  <c:v>7.4717599999999995E-2</c:v>
                </c:pt>
                <c:pt idx="7524">
                  <c:v>7.4557799999999994E-2</c:v>
                </c:pt>
                <c:pt idx="7525">
                  <c:v>7.4449799999999997E-2</c:v>
                </c:pt>
                <c:pt idx="7526">
                  <c:v>7.4342500000000006E-2</c:v>
                </c:pt>
                <c:pt idx="7527">
                  <c:v>7.4185799999999996E-2</c:v>
                </c:pt>
                <c:pt idx="7528">
                  <c:v>7.4116399999999999E-2</c:v>
                </c:pt>
                <c:pt idx="7529">
                  <c:v>7.39369E-2</c:v>
                </c:pt>
                <c:pt idx="7530">
                  <c:v>7.3859099999999997E-2</c:v>
                </c:pt>
                <c:pt idx="7531">
                  <c:v>7.3688500000000004E-2</c:v>
                </c:pt>
                <c:pt idx="7532">
                  <c:v>7.3580699999999999E-2</c:v>
                </c:pt>
                <c:pt idx="7533">
                  <c:v>7.34432E-2</c:v>
                </c:pt>
                <c:pt idx="7534">
                  <c:v>7.3300799999999999E-2</c:v>
                </c:pt>
                <c:pt idx="7535">
                  <c:v>7.31874E-2</c:v>
                </c:pt>
                <c:pt idx="7536">
                  <c:v>7.3023599999999994E-2</c:v>
                </c:pt>
                <c:pt idx="7537">
                  <c:v>7.2926199999999997E-2</c:v>
                </c:pt>
                <c:pt idx="7538">
                  <c:v>7.2759599999999994E-2</c:v>
                </c:pt>
                <c:pt idx="7539">
                  <c:v>7.2653400000000007E-2</c:v>
                </c:pt>
                <c:pt idx="7540">
                  <c:v>7.24852E-2</c:v>
                </c:pt>
                <c:pt idx="7541">
                  <c:v>7.23583E-2</c:v>
                </c:pt>
                <c:pt idx="7542">
                  <c:v>7.2209700000000002E-2</c:v>
                </c:pt>
                <c:pt idx="7543">
                  <c:v>7.2060399999999997E-2</c:v>
                </c:pt>
                <c:pt idx="7544">
                  <c:v>7.1932899999999994E-2</c:v>
                </c:pt>
                <c:pt idx="7545">
                  <c:v>7.1757299999999996E-2</c:v>
                </c:pt>
                <c:pt idx="7546">
                  <c:v>7.1646899999999999E-2</c:v>
                </c:pt>
                <c:pt idx="7547">
                  <c:v>7.1466500000000002E-2</c:v>
                </c:pt>
                <c:pt idx="7548">
                  <c:v>7.1352100000000002E-2</c:v>
                </c:pt>
                <c:pt idx="7549">
                  <c:v>7.1179999999999993E-2</c:v>
                </c:pt>
                <c:pt idx="7550">
                  <c:v>7.1033499999999999E-2</c:v>
                </c:pt>
                <c:pt idx="7551">
                  <c:v>7.0887800000000001E-2</c:v>
                </c:pt>
                <c:pt idx="7552">
                  <c:v>7.0713200000000004E-2</c:v>
                </c:pt>
                <c:pt idx="7553">
                  <c:v>7.0587999999999998E-2</c:v>
                </c:pt>
                <c:pt idx="7554">
                  <c:v>7.0396700000000006E-2</c:v>
                </c:pt>
                <c:pt idx="7555">
                  <c:v>7.02681E-2</c:v>
                </c:pt>
                <c:pt idx="7556">
                  <c:v>7.0089200000000004E-2</c:v>
                </c:pt>
                <c:pt idx="7557">
                  <c:v>6.9943699999999998E-2</c:v>
                </c:pt>
                <c:pt idx="7558">
                  <c:v>6.9785399999999997E-2</c:v>
                </c:pt>
                <c:pt idx="7559">
                  <c:v>6.96127E-2</c:v>
                </c:pt>
                <c:pt idx="7560">
                  <c:v>6.9465899999999997E-2</c:v>
                </c:pt>
                <c:pt idx="7561">
                  <c:v>6.9281800000000004E-2</c:v>
                </c:pt>
                <c:pt idx="7562">
                  <c:v>6.9135100000000005E-2</c:v>
                </c:pt>
                <c:pt idx="7563">
                  <c:v>6.89525E-2</c:v>
                </c:pt>
                <c:pt idx="7564">
                  <c:v>6.8793499999999994E-2</c:v>
                </c:pt>
                <c:pt idx="7565">
                  <c:v>6.8619600000000003E-2</c:v>
                </c:pt>
                <c:pt idx="7566">
                  <c:v>6.8452200000000005E-2</c:v>
                </c:pt>
                <c:pt idx="7567">
                  <c:v>6.82865E-2</c:v>
                </c:pt>
                <c:pt idx="7568">
                  <c:v>6.8111599999999994E-2</c:v>
                </c:pt>
                <c:pt idx="7569">
                  <c:v>6.7945900000000004E-2</c:v>
                </c:pt>
                <c:pt idx="7570">
                  <c:v>6.77648E-2</c:v>
                </c:pt>
                <c:pt idx="7571">
                  <c:v>6.7597199999999996E-2</c:v>
                </c:pt>
                <c:pt idx="7572">
                  <c:v>6.7411799999999994E-2</c:v>
                </c:pt>
                <c:pt idx="7573">
                  <c:v>6.7241499999999996E-2</c:v>
                </c:pt>
                <c:pt idx="7574">
                  <c:v>6.7055600000000007E-2</c:v>
                </c:pt>
                <c:pt idx="7575">
                  <c:v>6.6881099999999999E-2</c:v>
                </c:pt>
                <c:pt idx="7576">
                  <c:v>6.6700700000000002E-2</c:v>
                </c:pt>
                <c:pt idx="7577">
                  <c:v>6.6519499999999995E-2</c:v>
                </c:pt>
                <c:pt idx="7578">
                  <c:v>6.6345100000000004E-2</c:v>
                </c:pt>
                <c:pt idx="7579">
                  <c:v>6.6156199999999998E-2</c:v>
                </c:pt>
                <c:pt idx="7580">
                  <c:v>6.5979899999999994E-2</c:v>
                </c:pt>
                <c:pt idx="7581">
                  <c:v>6.5786200000000003E-2</c:v>
                </c:pt>
                <c:pt idx="7582">
                  <c:v>6.5603800000000004E-2</c:v>
                </c:pt>
                <c:pt idx="7583">
                  <c:v>6.5413700000000005E-2</c:v>
                </c:pt>
                <c:pt idx="7584">
                  <c:v>6.5225599999999995E-2</c:v>
                </c:pt>
                <c:pt idx="7585">
                  <c:v>6.5037200000000003E-2</c:v>
                </c:pt>
                <c:pt idx="7586">
                  <c:v>6.4847000000000002E-2</c:v>
                </c:pt>
                <c:pt idx="7587">
                  <c:v>6.46587E-2</c:v>
                </c:pt>
                <c:pt idx="7588">
                  <c:v>6.4471700000000007E-2</c:v>
                </c:pt>
                <c:pt idx="7589">
                  <c:v>6.4279199999999995E-2</c:v>
                </c:pt>
                <c:pt idx="7590">
                  <c:v>6.4085000000000003E-2</c:v>
                </c:pt>
                <c:pt idx="7591">
                  <c:v>6.3889699999999994E-2</c:v>
                </c:pt>
                <c:pt idx="7592">
                  <c:v>6.3687800000000003E-2</c:v>
                </c:pt>
                <c:pt idx="7593">
                  <c:v>6.3500000000000001E-2</c:v>
                </c:pt>
                <c:pt idx="7594">
                  <c:v>6.3290299999999994E-2</c:v>
                </c:pt>
                <c:pt idx="7595">
                  <c:v>6.3102800000000001E-2</c:v>
                </c:pt>
                <c:pt idx="7596">
                  <c:v>6.2895000000000006E-2</c:v>
                </c:pt>
                <c:pt idx="7597">
                  <c:v>6.2703300000000003E-2</c:v>
                </c:pt>
                <c:pt idx="7598">
                  <c:v>6.2509899999999993E-2</c:v>
                </c:pt>
                <c:pt idx="7599">
                  <c:v>6.2298800000000001E-2</c:v>
                </c:pt>
                <c:pt idx="7600">
                  <c:v>6.2109699999999997E-2</c:v>
                </c:pt>
                <c:pt idx="7601">
                  <c:v>6.1885000000000003E-2</c:v>
                </c:pt>
                <c:pt idx="7602">
                  <c:v>6.1697700000000001E-2</c:v>
                </c:pt>
                <c:pt idx="7603">
                  <c:v>6.1479300000000001E-2</c:v>
                </c:pt>
                <c:pt idx="7604">
                  <c:v>6.1278300000000001E-2</c:v>
                </c:pt>
                <c:pt idx="7605">
                  <c:v>6.1073099999999998E-2</c:v>
                </c:pt>
                <c:pt idx="7606">
                  <c:v>6.0857099999999997E-2</c:v>
                </c:pt>
                <c:pt idx="7607">
                  <c:v>6.0668E-2</c:v>
                </c:pt>
                <c:pt idx="7608">
                  <c:v>6.0443900000000002E-2</c:v>
                </c:pt>
                <c:pt idx="7609">
                  <c:v>6.0250600000000001E-2</c:v>
                </c:pt>
                <c:pt idx="7610">
                  <c:v>6.0024399999999999E-2</c:v>
                </c:pt>
                <c:pt idx="7611">
                  <c:v>5.98203E-2</c:v>
                </c:pt>
                <c:pt idx="7612">
                  <c:v>5.9606199999999998E-2</c:v>
                </c:pt>
                <c:pt idx="7613">
                  <c:v>5.9389600000000001E-2</c:v>
                </c:pt>
                <c:pt idx="7614">
                  <c:v>5.9181600000000001E-2</c:v>
                </c:pt>
                <c:pt idx="7615">
                  <c:v>5.8955399999999998E-2</c:v>
                </c:pt>
                <c:pt idx="7616">
                  <c:v>5.8753199999999998E-2</c:v>
                </c:pt>
                <c:pt idx="7617">
                  <c:v>5.8527799999999998E-2</c:v>
                </c:pt>
                <c:pt idx="7618">
                  <c:v>5.8324000000000001E-2</c:v>
                </c:pt>
                <c:pt idx="7619">
                  <c:v>5.8096299999999997E-2</c:v>
                </c:pt>
                <c:pt idx="7620">
                  <c:v>5.7884999999999999E-2</c:v>
                </c:pt>
                <c:pt idx="7621">
                  <c:v>5.7660799999999998E-2</c:v>
                </c:pt>
                <c:pt idx="7622">
                  <c:v>5.7440900000000003E-2</c:v>
                </c:pt>
                <c:pt idx="7623">
                  <c:v>5.7223400000000001E-2</c:v>
                </c:pt>
                <c:pt idx="7624">
                  <c:v>5.6989999999999999E-2</c:v>
                </c:pt>
                <c:pt idx="7625">
                  <c:v>5.6782199999999998E-2</c:v>
                </c:pt>
                <c:pt idx="7626">
                  <c:v>5.6542000000000002E-2</c:v>
                </c:pt>
                <c:pt idx="7627">
                  <c:v>5.6339500000000001E-2</c:v>
                </c:pt>
                <c:pt idx="7628">
                  <c:v>5.6100400000000002E-2</c:v>
                </c:pt>
                <c:pt idx="7629">
                  <c:v>5.5886100000000001E-2</c:v>
                </c:pt>
                <c:pt idx="7630">
                  <c:v>5.5659E-2</c:v>
                </c:pt>
                <c:pt idx="7631">
                  <c:v>5.5423199999999999E-2</c:v>
                </c:pt>
                <c:pt idx="7632">
                  <c:v>5.5211700000000002E-2</c:v>
                </c:pt>
                <c:pt idx="7633">
                  <c:v>5.4959000000000001E-2</c:v>
                </c:pt>
                <c:pt idx="7634">
                  <c:v>5.4753499999999997E-2</c:v>
                </c:pt>
                <c:pt idx="7635">
                  <c:v>5.4501800000000003E-2</c:v>
                </c:pt>
                <c:pt idx="7636">
                  <c:v>5.4286800000000003E-2</c:v>
                </c:pt>
                <c:pt idx="7637">
                  <c:v>5.4052500000000003E-2</c:v>
                </c:pt>
                <c:pt idx="7638">
                  <c:v>5.38176E-2</c:v>
                </c:pt>
                <c:pt idx="7639">
                  <c:v>5.3601599999999999E-2</c:v>
                </c:pt>
                <c:pt idx="7640">
                  <c:v>5.3348199999999998E-2</c:v>
                </c:pt>
                <c:pt idx="7641">
                  <c:v>5.31359E-2</c:v>
                </c:pt>
                <c:pt idx="7642">
                  <c:v>5.2878500000000002E-2</c:v>
                </c:pt>
                <c:pt idx="7643">
                  <c:v>5.2656300000000003E-2</c:v>
                </c:pt>
                <c:pt idx="7644">
                  <c:v>5.2409900000000002E-2</c:v>
                </c:pt>
                <c:pt idx="7645">
                  <c:v>5.2171799999999997E-2</c:v>
                </c:pt>
                <c:pt idx="7646">
                  <c:v>5.1941300000000003E-2</c:v>
                </c:pt>
                <c:pt idx="7647">
                  <c:v>5.1691800000000003E-2</c:v>
                </c:pt>
                <c:pt idx="7648">
                  <c:v>5.1471500000000003E-2</c:v>
                </c:pt>
                <c:pt idx="7649">
                  <c:v>5.1216200000000003E-2</c:v>
                </c:pt>
                <c:pt idx="7650">
                  <c:v>5.0990099999999997E-2</c:v>
                </c:pt>
                <c:pt idx="7651">
                  <c:v>5.0734700000000001E-2</c:v>
                </c:pt>
                <c:pt idx="7652">
                  <c:v>5.0498399999999999E-2</c:v>
                </c:pt>
                <c:pt idx="7653">
                  <c:v>5.0252199999999997E-2</c:v>
                </c:pt>
                <c:pt idx="7654">
                  <c:v>5.0004E-2</c:v>
                </c:pt>
                <c:pt idx="7655">
                  <c:v>4.9767499999999999E-2</c:v>
                </c:pt>
                <c:pt idx="7656">
                  <c:v>4.95115E-2</c:v>
                </c:pt>
                <c:pt idx="7657">
                  <c:v>4.9284599999999998E-2</c:v>
                </c:pt>
                <c:pt idx="7658">
                  <c:v>4.9027899999999999E-2</c:v>
                </c:pt>
                <c:pt idx="7659">
                  <c:v>4.8796300000000001E-2</c:v>
                </c:pt>
                <c:pt idx="7660">
                  <c:v>4.8538499999999998E-2</c:v>
                </c:pt>
                <c:pt idx="7661">
                  <c:v>4.8293299999999997E-2</c:v>
                </c:pt>
                <c:pt idx="7662">
                  <c:v>4.8045400000000002E-2</c:v>
                </c:pt>
                <c:pt idx="7663">
                  <c:v>4.7787799999999998E-2</c:v>
                </c:pt>
                <c:pt idx="7664">
                  <c:v>4.75497E-2</c:v>
                </c:pt>
                <c:pt idx="7665">
                  <c:v>4.7284300000000001E-2</c:v>
                </c:pt>
                <c:pt idx="7666">
                  <c:v>4.70509E-2</c:v>
                </c:pt>
                <c:pt idx="7667">
                  <c:v>4.6790499999999999E-2</c:v>
                </c:pt>
                <c:pt idx="7668">
                  <c:v>4.6550399999999999E-2</c:v>
                </c:pt>
                <c:pt idx="7669">
                  <c:v>4.62966E-2</c:v>
                </c:pt>
                <c:pt idx="7670">
                  <c:v>4.60396E-2</c:v>
                </c:pt>
                <c:pt idx="7671">
                  <c:v>4.5794099999999997E-2</c:v>
                </c:pt>
                <c:pt idx="7672">
                  <c:v>4.5527499999999999E-2</c:v>
                </c:pt>
                <c:pt idx="7673">
                  <c:v>4.5285100000000002E-2</c:v>
                </c:pt>
                <c:pt idx="7674">
                  <c:v>4.5017300000000003E-2</c:v>
                </c:pt>
                <c:pt idx="7675">
                  <c:v>4.4770400000000002E-2</c:v>
                </c:pt>
                <c:pt idx="7676">
                  <c:v>4.4511299999999997E-2</c:v>
                </c:pt>
                <c:pt idx="7677">
                  <c:v>4.4258400000000003E-2</c:v>
                </c:pt>
                <c:pt idx="7678">
                  <c:v>4.40071E-2</c:v>
                </c:pt>
                <c:pt idx="7679">
                  <c:v>4.3744900000000003E-2</c:v>
                </c:pt>
                <c:pt idx="7680">
                  <c:v>4.3494999999999999E-2</c:v>
                </c:pt>
                <c:pt idx="7681">
                  <c:v>4.3225899999999998E-2</c:v>
                </c:pt>
                <c:pt idx="7682">
                  <c:v>4.2973200000000003E-2</c:v>
                </c:pt>
                <c:pt idx="7683">
                  <c:v>4.2703400000000002E-2</c:v>
                </c:pt>
                <c:pt idx="7684">
                  <c:v>4.2446600000000001E-2</c:v>
                </c:pt>
                <c:pt idx="7685">
                  <c:v>4.2182699999999997E-2</c:v>
                </c:pt>
                <c:pt idx="7686">
                  <c:v>4.1921300000000002E-2</c:v>
                </c:pt>
                <c:pt idx="7687">
                  <c:v>4.1665800000000003E-2</c:v>
                </c:pt>
                <c:pt idx="7688">
                  <c:v>4.13981E-2</c:v>
                </c:pt>
                <c:pt idx="7689">
                  <c:v>4.1145800000000003E-2</c:v>
                </c:pt>
                <c:pt idx="7690">
                  <c:v>4.0872699999999998E-2</c:v>
                </c:pt>
                <c:pt idx="7691">
                  <c:v>4.0615499999999999E-2</c:v>
                </c:pt>
                <c:pt idx="7692">
                  <c:v>4.0343700000000003E-2</c:v>
                </c:pt>
                <c:pt idx="7693">
                  <c:v>4.0078599999999999E-2</c:v>
                </c:pt>
                <c:pt idx="7694">
                  <c:v>3.9815200000000002E-2</c:v>
                </c:pt>
                <c:pt idx="7695">
                  <c:v>3.9543000000000002E-2</c:v>
                </c:pt>
                <c:pt idx="7696">
                  <c:v>3.9286700000000001E-2</c:v>
                </c:pt>
                <c:pt idx="7697">
                  <c:v>3.9012900000000003E-2</c:v>
                </c:pt>
                <c:pt idx="7698">
                  <c:v>3.8755999999999999E-2</c:v>
                </c:pt>
                <c:pt idx="7699">
                  <c:v>3.8485800000000001E-2</c:v>
                </c:pt>
                <c:pt idx="7700">
                  <c:v>3.8218000000000002E-2</c:v>
                </c:pt>
                <c:pt idx="7701">
                  <c:v>3.7950900000000003E-2</c:v>
                </c:pt>
                <c:pt idx="7702">
                  <c:v>3.76745E-2</c:v>
                </c:pt>
                <c:pt idx="7703">
                  <c:v>3.7411300000000001E-2</c:v>
                </c:pt>
                <c:pt idx="7704">
                  <c:v>3.7135099999999997E-2</c:v>
                </c:pt>
                <c:pt idx="7705">
                  <c:v>3.6869300000000001E-2</c:v>
                </c:pt>
                <c:pt idx="7706">
                  <c:v>3.6598800000000001E-2</c:v>
                </c:pt>
                <c:pt idx="7707">
                  <c:v>3.6329199999999999E-2</c:v>
                </c:pt>
                <c:pt idx="7708">
                  <c:v>3.60655E-2</c:v>
                </c:pt>
                <c:pt idx="7709">
                  <c:v>3.5790700000000002E-2</c:v>
                </c:pt>
                <c:pt idx="7710">
                  <c:v>3.5521499999999998E-2</c:v>
                </c:pt>
                <c:pt idx="7711">
                  <c:v>3.5244999999999999E-2</c:v>
                </c:pt>
                <c:pt idx="7712">
                  <c:v>3.4974100000000001E-2</c:v>
                </c:pt>
                <c:pt idx="7713">
                  <c:v>3.4703299999999999E-2</c:v>
                </c:pt>
                <c:pt idx="7714">
                  <c:v>3.4419699999999998E-2</c:v>
                </c:pt>
                <c:pt idx="7715">
                  <c:v>3.41406E-2</c:v>
                </c:pt>
                <c:pt idx="7716">
                  <c:v>3.38771E-2</c:v>
                </c:pt>
                <c:pt idx="7717">
                  <c:v>3.3652799999999997E-2</c:v>
                </c:pt>
                <c:pt idx="7718">
                  <c:v>3.3428100000000002E-2</c:v>
                </c:pt>
                <c:pt idx="7719">
                  <c:v>3.3155200000000003E-2</c:v>
                </c:pt>
                <c:pt idx="7720">
                  <c:v>3.2842099999999999E-2</c:v>
                </c:pt>
                <c:pt idx="7721">
                  <c:v>3.25137E-2</c:v>
                </c:pt>
                <c:pt idx="7722">
                  <c:v>3.2201E-2</c:v>
                </c:pt>
                <c:pt idx="7723">
                  <c:v>3.1892999999999998E-2</c:v>
                </c:pt>
                <c:pt idx="7724">
                  <c:v>3.1582100000000002E-2</c:v>
                </c:pt>
                <c:pt idx="7725">
                  <c:v>3.1271399999999998E-2</c:v>
                </c:pt>
                <c:pt idx="7726">
                  <c:v>3.0959500000000001E-2</c:v>
                </c:pt>
                <c:pt idx="7727">
                  <c:v>3.0651100000000001E-2</c:v>
                </c:pt>
                <c:pt idx="7728">
                  <c:v>3.0341699999999999E-2</c:v>
                </c:pt>
                <c:pt idx="7729">
                  <c:v>3.0028300000000001E-2</c:v>
                </c:pt>
                <c:pt idx="7730">
                  <c:v>2.9714000000000001E-2</c:v>
                </c:pt>
                <c:pt idx="7731">
                  <c:v>2.93998E-2</c:v>
                </c:pt>
                <c:pt idx="7732">
                  <c:v>2.9083600000000001E-2</c:v>
                </c:pt>
                <c:pt idx="7733">
                  <c:v>2.8772099999999998E-2</c:v>
                </c:pt>
                <c:pt idx="7734">
                  <c:v>2.8454699999999999E-2</c:v>
                </c:pt>
                <c:pt idx="7735">
                  <c:v>2.81438E-2</c:v>
                </c:pt>
                <c:pt idx="7736">
                  <c:v>2.78307E-2</c:v>
                </c:pt>
                <c:pt idx="7737">
                  <c:v>2.7517699999999999E-2</c:v>
                </c:pt>
                <c:pt idx="7738">
                  <c:v>2.72085E-2</c:v>
                </c:pt>
                <c:pt idx="7739">
                  <c:v>2.6887500000000002E-2</c:v>
                </c:pt>
                <c:pt idx="7740">
                  <c:v>2.6578000000000001E-2</c:v>
                </c:pt>
                <c:pt idx="7741">
                  <c:v>2.6255199999999999E-2</c:v>
                </c:pt>
                <c:pt idx="7742">
                  <c:v>2.5942400000000001E-2</c:v>
                </c:pt>
                <c:pt idx="7743">
                  <c:v>2.5624899999999999E-2</c:v>
                </c:pt>
                <c:pt idx="7744">
                  <c:v>2.53057E-2</c:v>
                </c:pt>
                <c:pt idx="7745">
                  <c:v>2.4996500000000001E-2</c:v>
                </c:pt>
                <c:pt idx="7746">
                  <c:v>2.4673899999999999E-2</c:v>
                </c:pt>
                <c:pt idx="7747">
                  <c:v>2.43682E-2</c:v>
                </c:pt>
                <c:pt idx="7748">
                  <c:v>2.40456E-2</c:v>
                </c:pt>
                <c:pt idx="7749">
                  <c:v>2.3733600000000001E-2</c:v>
                </c:pt>
                <c:pt idx="7750">
                  <c:v>2.3415200000000001E-2</c:v>
                </c:pt>
                <c:pt idx="7751">
                  <c:v>2.3093599999999999E-2</c:v>
                </c:pt>
                <c:pt idx="7752">
                  <c:v>2.2781099999999999E-2</c:v>
                </c:pt>
                <c:pt idx="7753">
                  <c:v>2.2454600000000002E-2</c:v>
                </c:pt>
                <c:pt idx="7754">
                  <c:v>2.2144899999999999E-2</c:v>
                </c:pt>
                <c:pt idx="7755">
                  <c:v>2.1820099999999999E-2</c:v>
                </c:pt>
                <c:pt idx="7756">
                  <c:v>2.1508300000000001E-2</c:v>
                </c:pt>
                <c:pt idx="7757">
                  <c:v>2.11919E-2</c:v>
                </c:pt>
                <c:pt idx="7758">
                  <c:v>2.0877300000000001E-2</c:v>
                </c:pt>
                <c:pt idx="7759">
                  <c:v>2.05626E-2</c:v>
                </c:pt>
                <c:pt idx="7760">
                  <c:v>2.02274E-2</c:v>
                </c:pt>
                <c:pt idx="7761">
                  <c:v>1.99096E-2</c:v>
                </c:pt>
                <c:pt idx="7762">
                  <c:v>1.96817E-2</c:v>
                </c:pt>
                <c:pt idx="7763">
                  <c:v>1.9453399999999999E-2</c:v>
                </c:pt>
                <c:pt idx="7764">
                  <c:v>1.9100800000000001E-2</c:v>
                </c:pt>
                <c:pt idx="7765">
                  <c:v>1.8948599999999999E-2</c:v>
                </c:pt>
                <c:pt idx="7766">
                  <c:v>1.86792E-2</c:v>
                </c:pt>
                <c:pt idx="7767">
                  <c:v>1.8383199999999999E-2</c:v>
                </c:pt>
                <c:pt idx="7768">
                  <c:v>1.8153800000000001E-2</c:v>
                </c:pt>
                <c:pt idx="7769">
                  <c:v>1.77018E-2</c:v>
                </c:pt>
                <c:pt idx="7770">
                  <c:v>1.75167E-2</c:v>
                </c:pt>
                <c:pt idx="7771">
                  <c:v>1.7109900000000001E-2</c:v>
                </c:pt>
                <c:pt idx="7772">
                  <c:v>1.6826000000000001E-2</c:v>
                </c:pt>
                <c:pt idx="7773">
                  <c:v>1.65592E-2</c:v>
                </c:pt>
                <c:pt idx="7774">
                  <c:v>1.6128099999999999E-2</c:v>
                </c:pt>
                <c:pt idx="7775">
                  <c:v>1.59679E-2</c:v>
                </c:pt>
                <c:pt idx="7776">
                  <c:v>1.55059E-2</c:v>
                </c:pt>
                <c:pt idx="7777">
                  <c:v>1.5302400000000001E-2</c:v>
                </c:pt>
                <c:pt idx="7778">
                  <c:v>1.49515E-2</c:v>
                </c:pt>
                <c:pt idx="7779">
                  <c:v>1.4601599999999999E-2</c:v>
                </c:pt>
                <c:pt idx="7780">
                  <c:v>1.43838E-2</c:v>
                </c:pt>
                <c:pt idx="7781">
                  <c:v>1.3937099999999999E-2</c:v>
                </c:pt>
                <c:pt idx="7782">
                  <c:v>1.3749000000000001E-2</c:v>
                </c:pt>
                <c:pt idx="7783">
                  <c:v>1.33399E-2</c:v>
                </c:pt>
                <c:pt idx="7784">
                  <c:v>1.3066700000000001E-2</c:v>
                </c:pt>
                <c:pt idx="7785">
                  <c:v>1.2768E-2</c:v>
                </c:pt>
                <c:pt idx="7786">
                  <c:v>1.23984E-2</c:v>
                </c:pt>
                <c:pt idx="7787">
                  <c:v>1.21642E-2</c:v>
                </c:pt>
                <c:pt idx="7788">
                  <c:v>1.1778E-2</c:v>
                </c:pt>
                <c:pt idx="7789">
                  <c:v>1.1513499999999999E-2</c:v>
                </c:pt>
                <c:pt idx="7790">
                  <c:v>1.11795E-2</c:v>
                </c:pt>
                <c:pt idx="7791">
                  <c:v>1.08529E-2</c:v>
                </c:pt>
                <c:pt idx="7792">
                  <c:v>1.0564499999999999E-2</c:v>
                </c:pt>
                <c:pt idx="7793">
                  <c:v>1.02214E-2</c:v>
                </c:pt>
                <c:pt idx="7794" formatCode="0.00E+00">
                  <c:v>9.92204E-3</c:v>
                </c:pt>
                <c:pt idx="7795" formatCode="0.00E+00">
                  <c:v>9.6138100000000004E-3</c:v>
                </c:pt>
                <c:pt idx="7796" formatCode="0.00E+00">
                  <c:v>9.2783199999999996E-3</c:v>
                </c:pt>
                <c:pt idx="7797" formatCode="0.00E+00">
                  <c:v>8.9971500000000006E-3</c:v>
                </c:pt>
                <c:pt idx="7798" formatCode="0.00E+00">
                  <c:v>8.6587000000000001E-3</c:v>
                </c:pt>
                <c:pt idx="7799" formatCode="0.00E+00">
                  <c:v>8.3508499999999999E-3</c:v>
                </c:pt>
                <c:pt idx="7800" formatCode="0.00E+00">
                  <c:v>8.0547699999999993E-3</c:v>
                </c:pt>
                <c:pt idx="7801" formatCode="0.00E+00">
                  <c:v>7.6954800000000002E-3</c:v>
                </c:pt>
                <c:pt idx="7802" formatCode="0.00E+00">
                  <c:v>7.4392099999999999E-3</c:v>
                </c:pt>
                <c:pt idx="7803" formatCode="0.00E+00">
                  <c:v>7.0649399999999996E-3</c:v>
                </c:pt>
                <c:pt idx="7804" formatCode="0.00E+00">
                  <c:v>6.7944600000000004E-3</c:v>
                </c:pt>
                <c:pt idx="7805" formatCode="0.00E+00">
                  <c:v>6.4659299999999999E-3</c:v>
                </c:pt>
                <c:pt idx="7806" formatCode="0.00E+00">
                  <c:v>6.1352300000000002E-3</c:v>
                </c:pt>
                <c:pt idx="7807" formatCode="0.00E+00">
                  <c:v>5.8717300000000004E-3</c:v>
                </c:pt>
                <c:pt idx="7808" formatCode="0.00E+00">
                  <c:v>5.4908300000000004E-3</c:v>
                </c:pt>
                <c:pt idx="7809" formatCode="0.00E+00">
                  <c:v>5.2489199999999998E-3</c:v>
                </c:pt>
                <c:pt idx="7810" formatCode="0.00E+00">
                  <c:v>4.8752999999999999E-3</c:v>
                </c:pt>
                <c:pt idx="7811" formatCode="0.00E+00">
                  <c:v>4.5947799999999997E-3</c:v>
                </c:pt>
                <c:pt idx="7812" formatCode="0.00E+00">
                  <c:v>4.2764099999999996E-3</c:v>
                </c:pt>
                <c:pt idx="7813" formatCode="0.00E+00">
                  <c:v>3.9359E-3</c:v>
                </c:pt>
                <c:pt idx="7814" formatCode="0.00E+00">
                  <c:v>3.6698199999999999E-3</c:v>
                </c:pt>
                <c:pt idx="7815" formatCode="0.00E+00">
                  <c:v>3.30029E-3</c:v>
                </c:pt>
                <c:pt idx="7816" formatCode="0.00E+00">
                  <c:v>3.0431299999999998E-3</c:v>
                </c:pt>
                <c:pt idx="7817" formatCode="0.00E+00">
                  <c:v>2.6907200000000002E-3</c:v>
                </c:pt>
                <c:pt idx="7818" formatCode="0.00E+00">
                  <c:v>2.4002400000000001E-3</c:v>
                </c:pt>
                <c:pt idx="7819" formatCode="0.00E+00">
                  <c:v>2.08647E-3</c:v>
                </c:pt>
                <c:pt idx="7820" formatCode="0.00E+00">
                  <c:v>1.7587200000000001E-3</c:v>
                </c:pt>
                <c:pt idx="7821" formatCode="0.00E+00">
                  <c:v>1.4712200000000001E-3</c:v>
                </c:pt>
                <c:pt idx="7822" formatCode="0.00E+00">
                  <c:v>1.1250800000000001E-3</c:v>
                </c:pt>
                <c:pt idx="7823" formatCode="0.00E+00">
                  <c:v>8.3452600000000004E-4</c:v>
                </c:pt>
                <c:pt idx="7824" formatCode="0.00E+00">
                  <c:v>5.0635800000000005E-4</c:v>
                </c:pt>
                <c:pt idx="7825" formatCode="0.00E+00">
                  <c:v>2.23446E-4</c:v>
                </c:pt>
                <c:pt idx="7826" formatCode="0.00E+00">
                  <c:v>-8.9934300000000004E-5</c:v>
                </c:pt>
                <c:pt idx="7827" formatCode="0.00E+00">
                  <c:v>-4.4460799999999998E-4</c:v>
                </c:pt>
                <c:pt idx="7828" formatCode="0.00E+00">
                  <c:v>-7.9142700000000004E-4</c:v>
                </c:pt>
                <c:pt idx="7829" formatCode="0.00E+00">
                  <c:v>-7.1141399999999995E-4</c:v>
                </c:pt>
                <c:pt idx="7830" formatCode="0.00E+00">
                  <c:v>-6.4585700000000001E-4</c:v>
                </c:pt>
                <c:pt idx="7831" formatCode="0.00E+00">
                  <c:v>-1.11345E-3</c:v>
                </c:pt>
                <c:pt idx="7832" formatCode="0.00E+00">
                  <c:v>-9.5631899999999996E-4</c:v>
                </c:pt>
                <c:pt idx="7833" formatCode="0.00E+00">
                  <c:v>-1.2592700000000001E-3</c:v>
                </c:pt>
                <c:pt idx="7834" formatCode="0.00E+00">
                  <c:v>-1.47229E-3</c:v>
                </c:pt>
                <c:pt idx="7835" formatCode="0.00E+00">
                  <c:v>-1.3165399999999999E-3</c:v>
                </c:pt>
                <c:pt idx="7836" formatCode="0.00E+00">
                  <c:v>-1.91216E-3</c:v>
                </c:pt>
                <c:pt idx="7837" formatCode="0.00E+00">
                  <c:v>-1.58074E-3</c:v>
                </c:pt>
                <c:pt idx="7838" formatCode="0.00E+00">
                  <c:v>-2.06689E-3</c:v>
                </c:pt>
                <c:pt idx="7839" formatCode="0.00E+00">
                  <c:v>-2.1128900000000001E-3</c:v>
                </c:pt>
                <c:pt idx="7840" formatCode="0.00E+00">
                  <c:v>-2.0604E-3</c:v>
                </c:pt>
                <c:pt idx="7841" formatCode="0.00E+00">
                  <c:v>-2.6556499999999999E-3</c:v>
                </c:pt>
                <c:pt idx="7842" formatCode="0.00E+00">
                  <c:v>-2.2118799999999998E-3</c:v>
                </c:pt>
                <c:pt idx="7843" formatCode="0.00E+00">
                  <c:v>-2.92312E-3</c:v>
                </c:pt>
                <c:pt idx="7844" formatCode="0.00E+00">
                  <c:v>-2.67294E-3</c:v>
                </c:pt>
                <c:pt idx="7845" formatCode="0.00E+00">
                  <c:v>-2.9267400000000002E-3</c:v>
                </c:pt>
                <c:pt idx="7846" formatCode="0.00E+00">
                  <c:v>-3.2595900000000001E-3</c:v>
                </c:pt>
                <c:pt idx="7847" formatCode="0.00E+00">
                  <c:v>-2.9616500000000001E-3</c:v>
                </c:pt>
                <c:pt idx="7848" formatCode="0.00E+00">
                  <c:v>-3.6623900000000002E-3</c:v>
                </c:pt>
                <c:pt idx="7849" formatCode="0.00E+00">
                  <c:v>-3.27481E-3</c:v>
                </c:pt>
                <c:pt idx="7850" formatCode="0.00E+00">
                  <c:v>-3.7815499999999998E-3</c:v>
                </c:pt>
                <c:pt idx="7851" formatCode="0.00E+00">
                  <c:v>-3.8056499999999998E-3</c:v>
                </c:pt>
                <c:pt idx="7852" formatCode="0.00E+00">
                  <c:v>-3.8140600000000002E-3</c:v>
                </c:pt>
                <c:pt idx="7853" formatCode="0.00E+00">
                  <c:v>-4.2786200000000003E-3</c:v>
                </c:pt>
                <c:pt idx="7854" formatCode="0.00E+00">
                  <c:v>-4.0168000000000001E-3</c:v>
                </c:pt>
                <c:pt idx="7855" formatCode="0.00E+00">
                  <c:v>-4.5172800000000003E-3</c:v>
                </c:pt>
                <c:pt idx="7856" formatCode="0.00E+00">
                  <c:v>-4.4308000000000004E-3</c:v>
                </c:pt>
                <c:pt idx="7857" formatCode="0.00E+00">
                  <c:v>-4.6172799999999996E-3</c:v>
                </c:pt>
                <c:pt idx="7858" formatCode="0.00E+00">
                  <c:v>-4.8701999999999999E-3</c:v>
                </c:pt>
                <c:pt idx="7859" formatCode="0.00E+00">
                  <c:v>-4.80212E-3</c:v>
                </c:pt>
                <c:pt idx="7860" formatCode="0.00E+00">
                  <c:v>-5.1581999999999999E-3</c:v>
                </c:pt>
                <c:pt idx="7861" formatCode="0.00E+00">
                  <c:v>-5.1572600000000003E-3</c:v>
                </c:pt>
                <c:pt idx="7862" formatCode="0.00E+00">
                  <c:v>-5.32016E-3</c:v>
                </c:pt>
                <c:pt idx="7863" formatCode="0.00E+00">
                  <c:v>-5.5548500000000001E-3</c:v>
                </c:pt>
                <c:pt idx="7864" formatCode="0.00E+00">
                  <c:v>-5.5260999999999999E-3</c:v>
                </c:pt>
                <c:pt idx="7865" formatCode="0.00E+00">
                  <c:v>-5.8308800000000001E-3</c:v>
                </c:pt>
                <c:pt idx="7866" formatCode="0.00E+00">
                  <c:v>-5.8736500000000002E-3</c:v>
                </c:pt>
                <c:pt idx="7867" formatCode="0.00E+00">
                  <c:v>-5.9860299999999998E-3</c:v>
                </c:pt>
                <c:pt idx="7868" formatCode="0.00E+00">
                  <c:v>-6.27489E-3</c:v>
                </c:pt>
                <c:pt idx="7869" formatCode="0.00E+00">
                  <c:v>-6.1748699999999998E-3</c:v>
                </c:pt>
                <c:pt idx="7870" formatCode="0.00E+00">
                  <c:v>-6.5704400000000003E-3</c:v>
                </c:pt>
                <c:pt idx="7871" formatCode="0.00E+00">
                  <c:v>-6.5135699999999998E-3</c:v>
                </c:pt>
                <c:pt idx="7872" formatCode="0.00E+00">
                  <c:v>-6.7224700000000004E-3</c:v>
                </c:pt>
                <c:pt idx="7873" formatCode="0.00E+00">
                  <c:v>-6.9433400000000001E-3</c:v>
                </c:pt>
                <c:pt idx="7874" formatCode="0.00E+00">
                  <c:v>-6.8591199999999998E-3</c:v>
                </c:pt>
                <c:pt idx="7875" formatCode="0.00E+00">
                  <c:v>-7.2989700000000001E-3</c:v>
                </c:pt>
                <c:pt idx="7876" formatCode="0.00E+00">
                  <c:v>-7.1267700000000002E-3</c:v>
                </c:pt>
                <c:pt idx="7877" formatCode="0.00E+00">
                  <c:v>-7.4952600000000001E-3</c:v>
                </c:pt>
                <c:pt idx="7878" formatCode="0.00E+00">
                  <c:v>-7.5312299999999999E-3</c:v>
                </c:pt>
                <c:pt idx="7879" formatCode="0.00E+00">
                  <c:v>-7.6155199999999998E-3</c:v>
                </c:pt>
                <c:pt idx="7880" formatCode="0.00E+00">
                  <c:v>-7.9372000000000002E-3</c:v>
                </c:pt>
                <c:pt idx="7881" formatCode="0.00E+00">
                  <c:v>-7.8098899999999999E-3</c:v>
                </c:pt>
                <c:pt idx="7882" formatCode="0.00E+00">
                  <c:v>-8.2196000000000005E-3</c:v>
                </c:pt>
                <c:pt idx="7883" formatCode="0.00E+00">
                  <c:v>-8.1391099999999997E-3</c:v>
                </c:pt>
                <c:pt idx="7884" formatCode="0.00E+00">
                  <c:v>-8.3881900000000002E-3</c:v>
                </c:pt>
                <c:pt idx="7885" formatCode="0.00E+00">
                  <c:v>-8.5251700000000003E-3</c:v>
                </c:pt>
                <c:pt idx="7886" formatCode="0.00E+00">
                  <c:v>-8.5568199999999997E-3</c:v>
                </c:pt>
                <c:pt idx="7887" formatCode="0.00E+00">
                  <c:v>-8.8520000000000005E-3</c:v>
                </c:pt>
                <c:pt idx="7888" formatCode="0.00E+00">
                  <c:v>-8.8165499999999994E-3</c:v>
                </c:pt>
                <c:pt idx="7889" formatCode="0.00E+00">
                  <c:v>-9.0855699999999994E-3</c:v>
                </c:pt>
                <c:pt idx="7890" formatCode="0.00E+00">
                  <c:v>-9.1489399999999995E-3</c:v>
                </c:pt>
                <c:pt idx="7891" formatCode="0.00E+00">
                  <c:v>-9.28731E-3</c:v>
                </c:pt>
                <c:pt idx="7892" formatCode="0.00E+00">
                  <c:v>-9.4701500000000001E-3</c:v>
                </c:pt>
                <c:pt idx="7893" formatCode="0.00E+00">
                  <c:v>-9.53268E-3</c:v>
                </c:pt>
                <c:pt idx="7894" formatCode="0.00E+00">
                  <c:v>-9.7293799999999993E-3</c:v>
                </c:pt>
                <c:pt idx="7895" formatCode="0.00E+00">
                  <c:v>-9.8296100000000008E-3</c:v>
                </c:pt>
                <c:pt idx="7896" formatCode="0.00E+00">
                  <c:v>-9.9527699999999997E-3</c:v>
                </c:pt>
                <c:pt idx="7897">
                  <c:v>-1.01282E-2</c:v>
                </c:pt>
                <c:pt idx="7898">
                  <c:v>-1.02018E-2</c:v>
                </c:pt>
                <c:pt idx="7899">
                  <c:v>-1.0384300000000001E-2</c:v>
                </c:pt>
                <c:pt idx="7900">
                  <c:v>-1.04981E-2</c:v>
                </c:pt>
                <c:pt idx="7901">
                  <c:v>-1.0605699999999999E-2</c:v>
                </c:pt>
                <c:pt idx="7902">
                  <c:v>-1.08077E-2</c:v>
                </c:pt>
                <c:pt idx="7903">
                  <c:v>-1.08393E-2</c:v>
                </c:pt>
                <c:pt idx="7904">
                  <c:v>-1.1079500000000001E-2</c:v>
                </c:pt>
                <c:pt idx="7905">
                  <c:v>-1.1117999999999999E-2</c:v>
                </c:pt>
                <c:pt idx="7906">
                  <c:v>-1.1298600000000001E-2</c:v>
                </c:pt>
                <c:pt idx="7907">
                  <c:v>-1.1434400000000001E-2</c:v>
                </c:pt>
                <c:pt idx="7908">
                  <c:v>-1.14997E-2</c:v>
                </c:pt>
                <c:pt idx="7909">
                  <c:v>-1.1744900000000001E-2</c:v>
                </c:pt>
                <c:pt idx="7910">
                  <c:v>-1.17324E-2</c:v>
                </c:pt>
                <c:pt idx="7911">
                  <c:v>-1.20074E-2</c:v>
                </c:pt>
                <c:pt idx="7912">
                  <c:v>-1.20223E-2</c:v>
                </c:pt>
                <c:pt idx="7913">
                  <c:v>-1.22156E-2</c:v>
                </c:pt>
                <c:pt idx="7914">
                  <c:v>-1.2347800000000001E-2</c:v>
                </c:pt>
                <c:pt idx="7915">
                  <c:v>-1.2405599999999999E-2</c:v>
                </c:pt>
                <c:pt idx="7916">
                  <c:v>-1.2658000000000001E-2</c:v>
                </c:pt>
                <c:pt idx="7917">
                  <c:v>-1.26327E-2</c:v>
                </c:pt>
                <c:pt idx="7918">
                  <c:v>-1.2912E-2</c:v>
                </c:pt>
                <c:pt idx="7919">
                  <c:v>-1.29225E-2</c:v>
                </c:pt>
                <c:pt idx="7920">
                  <c:v>-1.3113400000000001E-2</c:v>
                </c:pt>
                <c:pt idx="7921">
                  <c:v>-1.32467E-2</c:v>
                </c:pt>
                <c:pt idx="7922">
                  <c:v>-1.33098E-2</c:v>
                </c:pt>
                <c:pt idx="7923">
                  <c:v>-1.35458E-2</c:v>
                </c:pt>
                <c:pt idx="7924">
                  <c:v>-1.3550599999999999E-2</c:v>
                </c:pt>
                <c:pt idx="7925">
                  <c:v>-1.37842E-2</c:v>
                </c:pt>
                <c:pt idx="7926">
                  <c:v>-1.38383E-2</c:v>
                </c:pt>
                <c:pt idx="7927">
                  <c:v>-1.39883E-2</c:v>
                </c:pt>
                <c:pt idx="7928">
                  <c:v>-1.4138E-2</c:v>
                </c:pt>
                <c:pt idx="7929">
                  <c:v>-1.42212E-2</c:v>
                </c:pt>
                <c:pt idx="7930">
                  <c:v>-1.43862E-2</c:v>
                </c:pt>
                <c:pt idx="7931">
                  <c:v>-1.4467000000000001E-2</c:v>
                </c:pt>
                <c:pt idx="7932">
                  <c:v>-1.46103E-2</c:v>
                </c:pt>
                <c:pt idx="7933">
                  <c:v>-1.4814900000000001E-2</c:v>
                </c:pt>
                <c:pt idx="7934">
                  <c:v>-1.49061E-2</c:v>
                </c:pt>
                <c:pt idx="7935">
                  <c:v>-1.4601100000000001E-2</c:v>
                </c:pt>
                <c:pt idx="7936">
                  <c:v>-1.43701E-2</c:v>
                </c:pt>
                <c:pt idx="7937">
                  <c:v>-1.4589E-2</c:v>
                </c:pt>
                <c:pt idx="7938">
                  <c:v>-1.4336399999999999E-2</c:v>
                </c:pt>
                <c:pt idx="7939">
                  <c:v>-1.4341899999999999E-2</c:v>
                </c:pt>
                <c:pt idx="7940">
                  <c:v>-1.44689E-2</c:v>
                </c:pt>
                <c:pt idx="7941">
                  <c:v>-1.4066E-2</c:v>
                </c:pt>
                <c:pt idx="7942">
                  <c:v>-1.44765E-2</c:v>
                </c:pt>
                <c:pt idx="7943">
                  <c:v>-1.4032299999999999E-2</c:v>
                </c:pt>
                <c:pt idx="7944">
                  <c:v>-1.41963E-2</c:v>
                </c:pt>
                <c:pt idx="7945">
                  <c:v>-1.423E-2</c:v>
                </c:pt>
                <c:pt idx="7946">
                  <c:v>-1.3811800000000001E-2</c:v>
                </c:pt>
                <c:pt idx="7947">
                  <c:v>-1.43558E-2</c:v>
                </c:pt>
                <c:pt idx="7948">
                  <c:v>-1.3657799999999999E-2</c:v>
                </c:pt>
                <c:pt idx="7949">
                  <c:v>-1.4156500000000001E-2</c:v>
                </c:pt>
                <c:pt idx="7950">
                  <c:v>-1.3831599999999999E-2</c:v>
                </c:pt>
                <c:pt idx="7951">
                  <c:v>-1.37264E-2</c:v>
                </c:pt>
                <c:pt idx="7952">
                  <c:v>-1.40716E-2</c:v>
                </c:pt>
                <c:pt idx="7953">
                  <c:v>-1.3412500000000001E-2</c:v>
                </c:pt>
                <c:pt idx="7954">
                  <c:v>-1.4043399999999999E-2</c:v>
                </c:pt>
                <c:pt idx="7955">
                  <c:v>-1.34336E-2</c:v>
                </c:pt>
                <c:pt idx="7956">
                  <c:v>-1.3702300000000001E-2</c:v>
                </c:pt>
                <c:pt idx="7957">
                  <c:v>-1.3652299999999999E-2</c:v>
                </c:pt>
                <c:pt idx="7958" formatCode="0.00E+00">
                  <c:v>-1.3325500000000001E-2</c:v>
                </c:pt>
                <c:pt idx="7959" formatCode="0.00E+00">
                  <c:v>-1.3744599999999999E-2</c:v>
                </c:pt>
                <c:pt idx="7960" formatCode="0.00E+00">
                  <c:v>-1.31915E-2</c:v>
                </c:pt>
                <c:pt idx="7961" formatCode="0.00E+00">
                  <c:v>-1.35581E-2</c:v>
                </c:pt>
                <c:pt idx="7962" formatCode="0.00E+00">
                  <c:v>-1.32893E-2</c:v>
                </c:pt>
                <c:pt idx="7963" formatCode="0.00E+00">
                  <c:v>-1.3248899999999999E-2</c:v>
                </c:pt>
                <c:pt idx="7964" formatCode="0.00E+00">
                  <c:v>-1.33724E-2</c:v>
                </c:pt>
                <c:pt idx="7965" formatCode="0.00E+00">
                  <c:v>-1.30671E-2</c:v>
                </c:pt>
                <c:pt idx="7966" formatCode="0.00E+00">
                  <c:v>-1.32622E-2</c:v>
                </c:pt>
                <c:pt idx="7967" formatCode="0.00E+00">
                  <c:v>-1.30691E-2</c:v>
                </c:pt>
                <c:pt idx="7968" formatCode="0.00E+00">
                  <c:v>-1.30347E-2</c:v>
                </c:pt>
                <c:pt idx="7969" formatCode="0.00E+00">
                  <c:v>-1.30869E-2</c:v>
                </c:pt>
                <c:pt idx="7970" formatCode="0.00E+00">
                  <c:v>-1.28907E-2</c:v>
                </c:pt>
                <c:pt idx="7971" formatCode="0.00E+00">
                  <c:v>-1.29611E-2</c:v>
                </c:pt>
                <c:pt idx="7972" formatCode="0.00E+00">
                  <c:v>-1.2895E-2</c:v>
                </c:pt>
                <c:pt idx="7973" formatCode="0.00E+00">
                  <c:v>-1.27379E-2</c:v>
                </c:pt>
                <c:pt idx="7974" formatCode="0.00E+00">
                  <c:v>-1.29068E-2</c:v>
                </c:pt>
                <c:pt idx="7975" formatCode="0.00E+00">
                  <c:v>-1.25986E-2</c:v>
                </c:pt>
                <c:pt idx="7976" formatCode="0.00E+00">
                  <c:v>-1.27659E-2</c:v>
                </c:pt>
                <c:pt idx="7977" formatCode="0.00E+00">
                  <c:v>-1.26242E-2</c:v>
                </c:pt>
                <c:pt idx="7978" formatCode="0.00E+00">
                  <c:v>-1.24987E-2</c:v>
                </c:pt>
                <c:pt idx="7979" formatCode="0.00E+00">
                  <c:v>-1.26914E-2</c:v>
                </c:pt>
                <c:pt idx="7980" formatCode="0.00E+00">
                  <c:v>-1.22924E-2</c:v>
                </c:pt>
                <c:pt idx="7981" formatCode="0.00E+00">
                  <c:v>-1.2614500000000001E-2</c:v>
                </c:pt>
                <c:pt idx="7982" formatCode="0.00E+00">
                  <c:v>-1.2273600000000001E-2</c:v>
                </c:pt>
                <c:pt idx="7983" formatCode="0.00E+00">
                  <c:v>-1.23619E-2</c:v>
                </c:pt>
                <c:pt idx="7984" formatCode="0.00E+00">
                  <c:v>-1.2366200000000001E-2</c:v>
                </c:pt>
                <c:pt idx="7985" formatCode="0.00E+00">
                  <c:v>-1.2090699999999999E-2</c:v>
                </c:pt>
                <c:pt idx="7986" formatCode="0.00E+00">
                  <c:v>-1.23768E-2</c:v>
                </c:pt>
                <c:pt idx="7987" formatCode="0.00E+00">
                  <c:v>-1.1968100000000001E-2</c:v>
                </c:pt>
                <c:pt idx="7988" formatCode="0.00E+00">
                  <c:v>-1.2210499999999999E-2</c:v>
                </c:pt>
                <c:pt idx="7989" formatCode="0.00E+00">
                  <c:v>-1.19991E-2</c:v>
                </c:pt>
                <c:pt idx="7990" formatCode="0.00E+00">
                  <c:v>-1.1956E-2</c:v>
                </c:pt>
                <c:pt idx="7991" formatCode="0.00E+00">
                  <c:v>-1.20359E-2</c:v>
                </c:pt>
                <c:pt idx="7992">
                  <c:v>-1.17713E-2</c:v>
                </c:pt>
                <c:pt idx="7993">
                  <c:v>-1.19592E-2</c:v>
                </c:pt>
                <c:pt idx="7994">
                  <c:v>-1.17194E-2</c:v>
                </c:pt>
                <c:pt idx="7995">
                  <c:v>-1.17845E-2</c:v>
                </c:pt>
                <c:pt idx="7996">
                  <c:v>-1.1712999999999999E-2</c:v>
                </c:pt>
                <c:pt idx="7997">
                  <c:v>-1.1615E-2</c:v>
                </c:pt>
                <c:pt idx="7998">
                  <c:v>-1.16519E-2</c:v>
                </c:pt>
                <c:pt idx="7999">
                  <c:v>-1.15215E-2</c:v>
                </c:pt>
                <c:pt idx="8000">
                  <c:v>-1.1524100000000001E-2</c:v>
                </c:pt>
                <c:pt idx="8001">
                  <c:v>-1.14676E-2</c:v>
                </c:pt>
                <c:pt idx="8002">
                  <c:v>-1.1394400000000001E-2</c:v>
                </c:pt>
                <c:pt idx="8003">
                  <c:v>-1.13854E-2</c:v>
                </c:pt>
                <c:pt idx="8004">
                  <c:v>-1.1313200000000001E-2</c:v>
                </c:pt>
                <c:pt idx="8005">
                  <c:v>-1.1256499999999999E-2</c:v>
                </c:pt>
                <c:pt idx="8006">
                  <c:v>-1.1254399999999999E-2</c:v>
                </c:pt>
                <c:pt idx="8007">
                  <c:v>-1.11264E-2</c:v>
                </c:pt>
                <c:pt idx="8008">
                  <c:v>-1.11684E-2</c:v>
                </c:pt>
                <c:pt idx="8009">
                  <c:v>-1.10408E-2</c:v>
                </c:pt>
                <c:pt idx="8010">
                  <c:v>-1.1037E-2</c:v>
                </c:pt>
                <c:pt idx="8011">
                  <c:v>-1.09891E-2</c:v>
                </c:pt>
                <c:pt idx="8012">
                  <c:v>-1.08938E-2</c:v>
                </c:pt>
                <c:pt idx="8013">
                  <c:v>-1.0931400000000001E-2</c:v>
                </c:pt>
                <c:pt idx="8014">
                  <c:v>-1.0777500000000001E-2</c:v>
                </c:pt>
                <c:pt idx="8015">
                  <c:v>-1.08354E-2</c:v>
                </c:pt>
                <c:pt idx="8016">
                  <c:v>-1.06932E-2</c:v>
                </c:pt>
                <c:pt idx="8017">
                  <c:v>-1.0708199999999999E-2</c:v>
                </c:pt>
                <c:pt idx="8018">
                  <c:v>-1.0629E-2</c:v>
                </c:pt>
                <c:pt idx="8019">
                  <c:v>-1.05711E-2</c:v>
                </c:pt>
                <c:pt idx="8020">
                  <c:v>-1.0566300000000001E-2</c:v>
                </c:pt>
                <c:pt idx="8021">
                  <c:v>-1.04403E-2</c:v>
                </c:pt>
                <c:pt idx="8022">
                  <c:v>-1.04943E-2</c:v>
                </c:pt>
                <c:pt idx="8023">
                  <c:v>-1.03325E-2</c:v>
                </c:pt>
                <c:pt idx="8024">
                  <c:v>-1.03938E-2</c:v>
                </c:pt>
                <c:pt idx="8025">
                  <c:v>-1.02553E-2</c:v>
                </c:pt>
                <c:pt idx="8026">
                  <c:v>-1.02542E-2</c:v>
                </c:pt>
                <c:pt idx="8027">
                  <c:v>-1.0206E-2</c:v>
                </c:pt>
                <c:pt idx="8028">
                  <c:v>-1.00994E-2</c:v>
                </c:pt>
                <c:pt idx="8029">
                  <c:v>-1.01507E-2</c:v>
                </c:pt>
                <c:pt idx="8030" formatCode="0.00E+00">
                  <c:v>-9.9728999999999998E-3</c:v>
                </c:pt>
                <c:pt idx="8031">
                  <c:v>-1.00521E-2</c:v>
                </c:pt>
                <c:pt idx="8032" formatCode="0.00E+00">
                  <c:v>-9.9029200000000008E-3</c:v>
                </c:pt>
                <c:pt idx="8033" formatCode="0.00E+00">
                  <c:v>-9.9102200000000008E-3</c:v>
                </c:pt>
                <c:pt idx="8034" formatCode="0.00E+00">
                  <c:v>-9.8581599999999995E-3</c:v>
                </c:pt>
                <c:pt idx="8035" formatCode="0.00E+00">
                  <c:v>-9.7638299999999994E-3</c:v>
                </c:pt>
                <c:pt idx="8036" formatCode="0.00E+00">
                  <c:v>-9.7849500000000006E-3</c:v>
                </c:pt>
                <c:pt idx="8037" formatCode="0.00E+00">
                  <c:v>-9.6575099999999994E-3</c:v>
                </c:pt>
                <c:pt idx="8038" formatCode="0.00E+00">
                  <c:v>-9.6670999999999997E-3</c:v>
                </c:pt>
                <c:pt idx="8039" formatCode="0.00E+00">
                  <c:v>-9.5820599999999999E-3</c:v>
                </c:pt>
                <c:pt idx="8040" formatCode="0.00E+00">
                  <c:v>-9.5421099999999995E-3</c:v>
                </c:pt>
                <c:pt idx="8041" formatCode="0.00E+00">
                  <c:v>-9.4944299999999999E-3</c:v>
                </c:pt>
                <c:pt idx="8042" formatCode="0.00E+00">
                  <c:v>-9.4544199999999998E-3</c:v>
                </c:pt>
                <c:pt idx="8043" formatCode="0.00E+00">
                  <c:v>-9.3742700000000005E-3</c:v>
                </c:pt>
                <c:pt idx="8044" formatCode="0.00E+00">
                  <c:v>-9.3830500000000004E-3</c:v>
                </c:pt>
                <c:pt idx="8045" formatCode="0.00E+00">
                  <c:v>-9.2576599999999992E-3</c:v>
                </c:pt>
                <c:pt idx="8046" formatCode="0.00E+00">
                  <c:v>-9.2713399999999994E-3</c:v>
                </c:pt>
                <c:pt idx="8047" formatCode="0.00E+00">
                  <c:v>-9.1962299999999997E-3</c:v>
                </c:pt>
                <c:pt idx="8048" formatCode="0.00E+00">
                  <c:v>-9.1007999999999992E-3</c:v>
                </c:pt>
                <c:pt idx="8049" formatCode="0.00E+00">
                  <c:v>-9.1712100000000008E-3</c:v>
                </c:pt>
                <c:pt idx="8050" formatCode="0.00E+00">
                  <c:v>-8.9361400000000004E-3</c:v>
                </c:pt>
                <c:pt idx="8051" formatCode="0.00E+00">
                  <c:v>-9.1005900000000004E-3</c:v>
                </c:pt>
                <c:pt idx="8052" formatCode="0.00E+00">
                  <c:v>-8.8649999999999996E-3</c:v>
                </c:pt>
                <c:pt idx="8053" formatCode="0.00E+00">
                  <c:v>-8.9247300000000005E-3</c:v>
                </c:pt>
                <c:pt idx="8054" formatCode="0.00E+00">
                  <c:v>-8.8836899999999996E-3</c:v>
                </c:pt>
                <c:pt idx="8055" formatCode="0.00E+00">
                  <c:v>-8.6952799999999997E-3</c:v>
                </c:pt>
                <c:pt idx="8056" formatCode="0.00E+00">
                  <c:v>-8.88655E-3</c:v>
                </c:pt>
                <c:pt idx="8057" formatCode="0.00E+00">
                  <c:v>-8.5387299999999996E-3</c:v>
                </c:pt>
                <c:pt idx="8058" formatCode="0.00E+00">
                  <c:v>-8.7646800000000004E-3</c:v>
                </c:pt>
                <c:pt idx="8059" formatCode="0.00E+00">
                  <c:v>-8.5209299999999995E-3</c:v>
                </c:pt>
                <c:pt idx="8060" formatCode="0.00E+00">
                  <c:v>-8.5338299999999992E-3</c:v>
                </c:pt>
                <c:pt idx="8061" formatCode="0.00E+00">
                  <c:v>-8.5734499999999998E-3</c:v>
                </c:pt>
                <c:pt idx="8062" formatCode="0.00E+00">
                  <c:v>-8.3211099999999996E-3</c:v>
                </c:pt>
                <c:pt idx="8063" formatCode="0.00E+00">
                  <c:v>-8.5470100000000007E-3</c:v>
                </c:pt>
                <c:pt idx="8064" formatCode="0.00E+00">
                  <c:v>-8.2292700000000003E-3</c:v>
                </c:pt>
                <c:pt idx="8065" formatCode="0.00E+00">
                  <c:v>-8.3824599999999996E-3</c:v>
                </c:pt>
                <c:pt idx="8066" formatCode="0.00E+00">
                  <c:v>-8.2401000000000002E-3</c:v>
                </c:pt>
                <c:pt idx="8067" formatCode="0.00E+00">
                  <c:v>-8.1658400000000006E-3</c:v>
                </c:pt>
                <c:pt idx="8068" formatCode="0.00E+00">
                  <c:v>-8.2337799999999996E-3</c:v>
                </c:pt>
                <c:pt idx="8069" formatCode="0.00E+00">
                  <c:v>-8.0227800000000002E-3</c:v>
                </c:pt>
                <c:pt idx="8070" formatCode="0.00E+00">
                  <c:v>-8.13118E-3</c:v>
                </c:pt>
                <c:pt idx="8071" formatCode="0.00E+00">
                  <c:v>-7.9803900000000004E-3</c:v>
                </c:pt>
                <c:pt idx="8072" formatCode="0.00E+00">
                  <c:v>-7.9704900000000002E-3</c:v>
                </c:pt>
                <c:pt idx="8073" formatCode="0.00E+00">
                  <c:v>-7.9448899999999996E-3</c:v>
                </c:pt>
                <c:pt idx="8074" formatCode="0.00E+00">
                  <c:v>-7.8484899999999996E-3</c:v>
                </c:pt>
                <c:pt idx="8075" formatCode="0.00E+00">
                  <c:v>-7.8364899999999998E-3</c:v>
                </c:pt>
                <c:pt idx="8076" formatCode="0.00E+00">
                  <c:v>-7.7934700000000003E-3</c:v>
                </c:pt>
                <c:pt idx="8077" formatCode="0.00E+00">
                  <c:v>-7.6797000000000002E-3</c:v>
                </c:pt>
                <c:pt idx="8078" formatCode="0.00E+00">
                  <c:v>-7.7293800000000001E-3</c:v>
                </c:pt>
                <c:pt idx="8079" formatCode="0.00E+00">
                  <c:v>-7.5918399999999999E-3</c:v>
                </c:pt>
                <c:pt idx="8080" formatCode="0.00E+00">
                  <c:v>-7.6034600000000003E-3</c:v>
                </c:pt>
                <c:pt idx="8081" formatCode="0.00E+00">
                  <c:v>-7.5725100000000002E-3</c:v>
                </c:pt>
                <c:pt idx="8082" formatCode="0.00E+00">
                  <c:v>-7.3449800000000001E-3</c:v>
                </c:pt>
                <c:pt idx="8083" formatCode="0.00E+00">
                  <c:v>-7.4708500000000002E-3</c:v>
                </c:pt>
                <c:pt idx="8084" formatCode="0.00E+00">
                  <c:v>-7.1850600000000001E-3</c:v>
                </c:pt>
                <c:pt idx="8085" formatCode="0.00E+00">
                  <c:v>-7.3918999999999999E-3</c:v>
                </c:pt>
                <c:pt idx="8086" formatCode="0.00E+00">
                  <c:v>-7.2733499999999996E-3</c:v>
                </c:pt>
                <c:pt idx="8087" formatCode="0.00E+00">
                  <c:v>-7.2354999999999997E-3</c:v>
                </c:pt>
                <c:pt idx="8088" formatCode="0.00E+00">
                  <c:v>-7.3854200000000002E-3</c:v>
                </c:pt>
                <c:pt idx="8089" formatCode="0.00E+00">
                  <c:v>-7.0946200000000003E-3</c:v>
                </c:pt>
                <c:pt idx="8090" formatCode="0.00E+00">
                  <c:v>-7.4073699999999999E-3</c:v>
                </c:pt>
                <c:pt idx="8091" formatCode="0.00E+00">
                  <c:v>-7.1108600000000001E-3</c:v>
                </c:pt>
                <c:pt idx="8092" formatCode="0.00E+00">
                  <c:v>-7.2787900000000003E-3</c:v>
                </c:pt>
                <c:pt idx="8093" formatCode="0.00E+00">
                  <c:v>-7.2382100000000001E-3</c:v>
                </c:pt>
                <c:pt idx="8094" formatCode="0.00E+00">
                  <c:v>-7.0999599999999998E-3</c:v>
                </c:pt>
                <c:pt idx="8095" formatCode="0.00E+00">
                  <c:v>-7.3282099999999999E-3</c:v>
                </c:pt>
                <c:pt idx="8096" formatCode="0.00E+00">
                  <c:v>-7.0219899999999997E-3</c:v>
                </c:pt>
                <c:pt idx="8097" formatCode="0.00E+00">
                  <c:v>-7.2740599999999997E-3</c:v>
                </c:pt>
                <c:pt idx="8098" formatCode="0.00E+00">
                  <c:v>-7.08327E-3</c:v>
                </c:pt>
                <c:pt idx="8099" formatCode="0.00E+00">
                  <c:v>-7.12651E-3</c:v>
                </c:pt>
                <c:pt idx="8100" formatCode="0.00E+00">
                  <c:v>-7.1810900000000002E-3</c:v>
                </c:pt>
                <c:pt idx="8101" formatCode="0.00E+00">
                  <c:v>-7.0198500000000002E-3</c:v>
                </c:pt>
                <c:pt idx="8102" formatCode="0.00E+00">
                  <c:v>-7.1892400000000004E-3</c:v>
                </c:pt>
                <c:pt idx="8103" formatCode="0.00E+00">
                  <c:v>-7.0215199999999998E-3</c:v>
                </c:pt>
                <c:pt idx="8104" formatCode="0.00E+00">
                  <c:v>-7.0992199999999998E-3</c:v>
                </c:pt>
                <c:pt idx="8105" formatCode="0.00E+00">
                  <c:v>-7.0708400000000001E-3</c:v>
                </c:pt>
                <c:pt idx="8106" formatCode="0.00E+00">
                  <c:v>-7.0089899999999997E-3</c:v>
                </c:pt>
                <c:pt idx="8107" formatCode="0.00E+00">
                  <c:v>-7.0669699999999997E-3</c:v>
                </c:pt>
                <c:pt idx="8108" formatCode="0.00E+00">
                  <c:v>-6.9965699999999997E-3</c:v>
                </c:pt>
                <c:pt idx="8109" formatCode="0.00E+00">
                  <c:v>-6.9961800000000003E-3</c:v>
                </c:pt>
                <c:pt idx="8110" formatCode="0.00E+00">
                  <c:v>-7.0278299999999997E-3</c:v>
                </c:pt>
                <c:pt idx="8111" formatCode="0.00E+00">
                  <c:v>-6.9338899999999998E-3</c:v>
                </c:pt>
                <c:pt idx="8112" formatCode="0.00E+00">
                  <c:v>-7.0090300000000003E-3</c:v>
                </c:pt>
                <c:pt idx="8113" formatCode="0.00E+00">
                  <c:v>-6.94541E-3</c:v>
                </c:pt>
                <c:pt idx="8114" formatCode="0.00E+00">
                  <c:v>-6.9156499999999997E-3</c:v>
                </c:pt>
                <c:pt idx="8115" formatCode="0.00E+00">
                  <c:v>-6.9954500000000003E-3</c:v>
                </c:pt>
                <c:pt idx="8116" formatCode="0.00E+00">
                  <c:v>-6.82375E-3</c:v>
                </c:pt>
                <c:pt idx="8117" formatCode="0.00E+00">
                  <c:v>-6.9884099999999996E-3</c:v>
                </c:pt>
                <c:pt idx="8118" formatCode="0.00E+00">
                  <c:v>-6.8236299999999998E-3</c:v>
                </c:pt>
                <c:pt idx="8119" formatCode="0.00E+00">
                  <c:v>-6.8888500000000002E-3</c:v>
                </c:pt>
                <c:pt idx="8120" formatCode="0.00E+00">
                  <c:v>-6.9006600000000003E-3</c:v>
                </c:pt>
                <c:pt idx="8121" formatCode="0.00E+00">
                  <c:v>-6.76342E-3</c:v>
                </c:pt>
                <c:pt idx="8122" formatCode="0.00E+00">
                  <c:v>-6.9484200000000003E-3</c:v>
                </c:pt>
                <c:pt idx="8123" formatCode="0.00E+00">
                  <c:v>-6.7173500000000004E-3</c:v>
                </c:pt>
                <c:pt idx="8124" formatCode="0.00E+00">
                  <c:v>-6.8873500000000004E-3</c:v>
                </c:pt>
                <c:pt idx="8125" formatCode="0.00E+00">
                  <c:v>-6.7649199999999998E-3</c:v>
                </c:pt>
                <c:pt idx="8126" formatCode="0.00E+00">
                  <c:v>-6.7507899999999996E-3</c:v>
                </c:pt>
                <c:pt idx="8127" formatCode="0.00E+00">
                  <c:v>-6.8414900000000004E-3</c:v>
                </c:pt>
                <c:pt idx="8128" formatCode="0.00E+00">
                  <c:v>-6.6713299999999996E-3</c:v>
                </c:pt>
                <c:pt idx="8129" formatCode="0.00E+00">
                  <c:v>-6.8228300000000002E-3</c:v>
                </c:pt>
                <c:pt idx="8130" formatCode="0.00E+00">
                  <c:v>-6.60803E-3</c:v>
                </c:pt>
                <c:pt idx="8131" formatCode="0.00E+00">
                  <c:v>-6.6449200000000003E-3</c:v>
                </c:pt>
                <c:pt idx="8132" formatCode="0.00E+00">
                  <c:v>-6.6295099999999999E-3</c:v>
                </c:pt>
                <c:pt idx="8133" formatCode="0.00E+00">
                  <c:v>-6.6016599999999996E-3</c:v>
                </c:pt>
                <c:pt idx="8134" formatCode="0.00E+00">
                  <c:v>-6.7320899999999996E-3</c:v>
                </c:pt>
                <c:pt idx="8135" formatCode="0.00E+00">
                  <c:v>-6.6497199999999996E-3</c:v>
                </c:pt>
                <c:pt idx="8136" formatCode="0.00E+00">
                  <c:v>-6.7390499999999999E-3</c:v>
                </c:pt>
                <c:pt idx="8137" formatCode="0.00E+00">
                  <c:v>-6.73173E-3</c:v>
                </c:pt>
                <c:pt idx="8138" formatCode="0.00E+00">
                  <c:v>-6.7352499999999999E-3</c:v>
                </c:pt>
                <c:pt idx="8139" formatCode="0.00E+00">
                  <c:v>-6.8069899999999997E-3</c:v>
                </c:pt>
                <c:pt idx="8140" formatCode="0.00E+00">
                  <c:v>-6.7776499999999996E-3</c:v>
                </c:pt>
                <c:pt idx="8141" formatCode="0.00E+00">
                  <c:v>-6.82988E-3</c:v>
                </c:pt>
                <c:pt idx="8142" formatCode="0.00E+00">
                  <c:v>-6.8602400000000001E-3</c:v>
                </c:pt>
                <c:pt idx="8143" formatCode="0.00E+00">
                  <c:v>-6.8353199999999998E-3</c:v>
                </c:pt>
                <c:pt idx="8144" formatCode="0.00E+00">
                  <c:v>-6.9266099999999997E-3</c:v>
                </c:pt>
                <c:pt idx="8145" formatCode="0.00E+00">
                  <c:v>-6.8753E-3</c:v>
                </c:pt>
                <c:pt idx="8146" formatCode="0.00E+00">
                  <c:v>-6.9406099999999998E-3</c:v>
                </c:pt>
                <c:pt idx="8147" formatCode="0.00E+00">
                  <c:v>-6.9595200000000003E-3</c:v>
                </c:pt>
                <c:pt idx="8148" formatCode="0.00E+00">
                  <c:v>-6.9330900000000003E-3</c:v>
                </c:pt>
                <c:pt idx="8149" formatCode="0.00E+00">
                  <c:v>-7.04179E-3</c:v>
                </c:pt>
                <c:pt idx="8150" formatCode="0.00E+00">
                  <c:v>-6.9595799999999999E-3</c:v>
                </c:pt>
                <c:pt idx="8151" formatCode="0.00E+00">
                  <c:v>-7.0766300000000004E-3</c:v>
                </c:pt>
                <c:pt idx="8152" formatCode="0.00E+00">
                  <c:v>-7.0369100000000004E-3</c:v>
                </c:pt>
                <c:pt idx="8153" formatCode="0.00E+00">
                  <c:v>-7.071E-3</c:v>
                </c:pt>
                <c:pt idx="8154" formatCode="0.00E+00">
                  <c:v>-7.1262000000000001E-3</c:v>
                </c:pt>
                <c:pt idx="8155" formatCode="0.00E+00">
                  <c:v>-7.0722800000000002E-3</c:v>
                </c:pt>
                <c:pt idx="8156" formatCode="0.00E+00">
                  <c:v>-7.1822700000000001E-3</c:v>
                </c:pt>
                <c:pt idx="8157" formatCode="0.00E+00">
                  <c:v>-7.1165400000000002E-3</c:v>
                </c:pt>
                <c:pt idx="8158" formatCode="0.00E+00">
                  <c:v>-7.2002200000000002E-3</c:v>
                </c:pt>
                <c:pt idx="8159" formatCode="0.00E+00">
                  <c:v>-7.1904200000000003E-3</c:v>
                </c:pt>
                <c:pt idx="8160" formatCode="0.00E+00">
                  <c:v>-7.21078E-3</c:v>
                </c:pt>
                <c:pt idx="8161" formatCode="0.00E+00">
                  <c:v>-7.2569499999999999E-3</c:v>
                </c:pt>
                <c:pt idx="8162" formatCode="0.00E+00">
                  <c:v>-7.2412400000000003E-3</c:v>
                </c:pt>
                <c:pt idx="8163" formatCode="0.00E+00">
                  <c:v>-7.2978899999999996E-3</c:v>
                </c:pt>
                <c:pt idx="8164" formatCode="0.00E+00">
                  <c:v>-7.2866099999999998E-3</c:v>
                </c:pt>
                <c:pt idx="8165" formatCode="0.00E+00">
                  <c:v>-7.3264999999999997E-3</c:v>
                </c:pt>
                <c:pt idx="8166" formatCode="0.00E+00">
                  <c:v>-7.3295399999999998E-3</c:v>
                </c:pt>
                <c:pt idx="8167" formatCode="0.00E+00">
                  <c:v>-7.3638100000000001E-3</c:v>
                </c:pt>
                <c:pt idx="8168" formatCode="0.00E+00">
                  <c:v>-7.3652199999999996E-3</c:v>
                </c:pt>
                <c:pt idx="8169" formatCode="0.00E+00">
                  <c:v>-7.4080300000000003E-3</c:v>
                </c:pt>
                <c:pt idx="8170" formatCode="0.00E+00">
                  <c:v>-7.40532E-3</c:v>
                </c:pt>
                <c:pt idx="8171" formatCode="0.00E+00">
                  <c:v>-7.4425300000000002E-3</c:v>
                </c:pt>
                <c:pt idx="8172" formatCode="0.00E+00">
                  <c:v>-7.4585600000000004E-3</c:v>
                </c:pt>
                <c:pt idx="8173" formatCode="0.00E+00">
                  <c:v>-7.4622100000000004E-3</c:v>
                </c:pt>
                <c:pt idx="8174" formatCode="0.00E+00">
                  <c:v>-7.5154899999999997E-3</c:v>
                </c:pt>
                <c:pt idx="8175" formatCode="0.00E+00">
                  <c:v>-7.4822400000000002E-3</c:v>
                </c:pt>
                <c:pt idx="8176" formatCode="0.00E+00">
                  <c:v>-7.5584099999999998E-3</c:v>
                </c:pt>
                <c:pt idx="8177" formatCode="0.00E+00">
                  <c:v>-7.5211100000000001E-3</c:v>
                </c:pt>
                <c:pt idx="8178" formatCode="0.00E+00">
                  <c:v>-7.5820799999999997E-3</c:v>
                </c:pt>
                <c:pt idx="8179" formatCode="0.00E+00">
                  <c:v>-7.5801200000000001E-3</c:v>
                </c:pt>
                <c:pt idx="8180" formatCode="0.00E+00">
                  <c:v>-7.5958400000000004E-3</c:v>
                </c:pt>
                <c:pt idx="8181" formatCode="0.00E+00">
                  <c:v>-7.6412600000000004E-3</c:v>
                </c:pt>
                <c:pt idx="8182" formatCode="0.00E+00">
                  <c:v>-7.6133900000000003E-3</c:v>
                </c:pt>
                <c:pt idx="8183" formatCode="0.00E+00">
                  <c:v>-7.6894800000000003E-3</c:v>
                </c:pt>
                <c:pt idx="8184" formatCode="0.00E+00">
                  <c:v>-7.6430100000000004E-3</c:v>
                </c:pt>
                <c:pt idx="8185" formatCode="0.00E+00">
                  <c:v>-7.72064E-3</c:v>
                </c:pt>
                <c:pt idx="8186" formatCode="0.00E+00">
                  <c:v>-7.6861300000000002E-3</c:v>
                </c:pt>
                <c:pt idx="8187" formatCode="0.00E+00">
                  <c:v>-7.7381200000000002E-3</c:v>
                </c:pt>
                <c:pt idx="8188" formatCode="0.00E+00">
                  <c:v>-7.7435100000000003E-3</c:v>
                </c:pt>
                <c:pt idx="8189" formatCode="0.00E+00">
                  <c:v>-7.74721E-3</c:v>
                </c:pt>
                <c:pt idx="8190" formatCode="0.00E+00">
                  <c:v>-7.8073600000000002E-3</c:v>
                </c:pt>
                <c:pt idx="8191" formatCode="0.00E+00">
                  <c:v>-7.75686E-3</c:v>
                </c:pt>
                <c:pt idx="8192" formatCode="0.00E+00">
                  <c:v>-7.8596399999999993E-3</c:v>
                </c:pt>
                <c:pt idx="8193" formatCode="0.00E+00">
                  <c:v>-7.7852199999999998E-3</c:v>
                </c:pt>
                <c:pt idx="8194" formatCode="0.00E+00">
                  <c:v>-7.8811799999999998E-3</c:v>
                </c:pt>
                <c:pt idx="8195" formatCode="0.00E+00">
                  <c:v>-7.84375E-3</c:v>
                </c:pt>
                <c:pt idx="8196" formatCode="0.00E+00">
                  <c:v>-7.8723500000000002E-3</c:v>
                </c:pt>
                <c:pt idx="8197" formatCode="0.00E+00">
                  <c:v>-7.9211000000000004E-3</c:v>
                </c:pt>
                <c:pt idx="8198" formatCode="0.00E+00">
                  <c:v>-7.8634699999999991E-3</c:v>
                </c:pt>
                <c:pt idx="8199" formatCode="0.00E+00">
                  <c:v>-7.9829199999999993E-3</c:v>
                </c:pt>
                <c:pt idx="8200" formatCode="0.00E+00">
                  <c:v>-7.8882199999999996E-3</c:v>
                </c:pt>
                <c:pt idx="8201" formatCode="0.00E+00">
                  <c:v>-8.0017700000000001E-3</c:v>
                </c:pt>
                <c:pt idx="8202" formatCode="0.00E+00">
                  <c:v>-7.9535400000000003E-3</c:v>
                </c:pt>
                <c:pt idx="8203" formatCode="0.00E+00">
                  <c:v>-7.9878199999999996E-3</c:v>
                </c:pt>
                <c:pt idx="8204" formatCode="0.00E+00">
                  <c:v>-8.0294900000000002E-3</c:v>
                </c:pt>
                <c:pt idx="8205" formatCode="0.00E+00">
                  <c:v>-7.9796299999999997E-3</c:v>
                </c:pt>
                <c:pt idx="8206" formatCode="0.00E+00">
                  <c:v>-8.0788600000000002E-3</c:v>
                </c:pt>
                <c:pt idx="8207" formatCode="0.00E+00">
                  <c:v>-8.0078100000000006E-3</c:v>
                </c:pt>
                <c:pt idx="8208" formatCode="0.00E+00">
                  <c:v>-8.0939700000000007E-3</c:v>
                </c:pt>
                <c:pt idx="8209" formatCode="0.00E+00">
                  <c:v>-8.0639100000000005E-3</c:v>
                </c:pt>
                <c:pt idx="8210" formatCode="0.00E+00">
                  <c:v>-8.0973399999999997E-3</c:v>
                </c:pt>
                <c:pt idx="8211" formatCode="0.00E+00">
                  <c:v>-8.1165400000000002E-3</c:v>
                </c:pt>
                <c:pt idx="8212" formatCode="0.00E+00">
                  <c:v>-8.1134799999999993E-3</c:v>
                </c:pt>
                <c:pt idx="8213" formatCode="0.00E+00">
                  <c:v>-8.1495300000000003E-3</c:v>
                </c:pt>
                <c:pt idx="8214" formatCode="0.00E+00">
                  <c:v>-8.1407500000000004E-3</c:v>
                </c:pt>
                <c:pt idx="8215" formatCode="0.00E+00">
                  <c:v>-8.1754299999999992E-3</c:v>
                </c:pt>
                <c:pt idx="8216" formatCode="0.00E+00">
                  <c:v>-8.1632100000000006E-3</c:v>
                </c:pt>
                <c:pt idx="8217" formatCode="0.00E+00">
                  <c:v>-8.21267E-3</c:v>
                </c:pt>
                <c:pt idx="8218" formatCode="0.00E+00">
                  <c:v>-8.1786299999999992E-3</c:v>
                </c:pt>
                <c:pt idx="8219" formatCode="0.00E+00">
                  <c:v>-8.25035E-3</c:v>
                </c:pt>
                <c:pt idx="8220" formatCode="0.00E+00">
                  <c:v>-8.2064800000000004E-3</c:v>
                </c:pt>
                <c:pt idx="8221" formatCode="0.00E+00">
                  <c:v>-8.26263E-3</c:v>
                </c:pt>
                <c:pt idx="8222" formatCode="0.00E+00">
                  <c:v>-8.2641799999999994E-3</c:v>
                </c:pt>
                <c:pt idx="8223" formatCode="0.00E+00">
                  <c:v>-8.2457499999999996E-3</c:v>
                </c:pt>
                <c:pt idx="8224" formatCode="0.00E+00">
                  <c:v>-8.3323800000000003E-3</c:v>
                </c:pt>
                <c:pt idx="8225" formatCode="0.00E+00">
                  <c:v>-8.2351500000000001E-3</c:v>
                </c:pt>
                <c:pt idx="8226" formatCode="0.00E+00">
                  <c:v>-8.3694200000000007E-3</c:v>
                </c:pt>
                <c:pt idx="8227" formatCode="0.00E+00">
                  <c:v>-8.2739000000000007E-3</c:v>
                </c:pt>
                <c:pt idx="8228" formatCode="0.00E+00">
                  <c:v>-8.3534200000000003E-3</c:v>
                </c:pt>
                <c:pt idx="8229" formatCode="0.00E+00">
                  <c:v>-8.3575699999999999E-3</c:v>
                </c:pt>
                <c:pt idx="8230" formatCode="0.00E+00">
                  <c:v>-8.3139000000000008E-3</c:v>
                </c:pt>
                <c:pt idx="8231" formatCode="0.00E+00">
                  <c:v>-8.4337400000000003E-3</c:v>
                </c:pt>
                <c:pt idx="8232" formatCode="0.00E+00">
                  <c:v>-8.30877E-3</c:v>
                </c:pt>
                <c:pt idx="8233" formatCode="0.00E+00">
                  <c:v>-8.4524400000000003E-3</c:v>
                </c:pt>
                <c:pt idx="8234" formatCode="0.00E+00">
                  <c:v>-8.3637399999999997E-3</c:v>
                </c:pt>
                <c:pt idx="8235" formatCode="0.00E+00">
                  <c:v>-8.4190099999999993E-3</c:v>
                </c:pt>
                <c:pt idx="8236" formatCode="0.00E+00">
                  <c:v>-8.4458899999999993E-3</c:v>
                </c:pt>
                <c:pt idx="8237" formatCode="0.00E+00">
                  <c:v>-8.3886099999999995E-3</c:v>
                </c:pt>
                <c:pt idx="8238" formatCode="0.00E+00">
                  <c:v>-8.4983699999999999E-3</c:v>
                </c:pt>
                <c:pt idx="8239" formatCode="0.00E+00">
                  <c:v>-8.4066699999999998E-3</c:v>
                </c:pt>
                <c:pt idx="8240" formatCode="0.00E+00">
                  <c:v>-8.4990099999999996E-3</c:v>
                </c:pt>
                <c:pt idx="8241" formatCode="0.00E+00">
                  <c:v>-8.4632500000000003E-3</c:v>
                </c:pt>
                <c:pt idx="8242" formatCode="0.00E+00">
                  <c:v>-8.4792300000000008E-3</c:v>
                </c:pt>
                <c:pt idx="8243" formatCode="0.00E+00">
                  <c:v>-8.5131300000000007E-3</c:v>
                </c:pt>
                <c:pt idx="8244" formatCode="0.00E+00">
                  <c:v>-8.4829799999999993E-3</c:v>
                </c:pt>
                <c:pt idx="8245" formatCode="0.00E+00">
                  <c:v>-8.5291800000000008E-3</c:v>
                </c:pt>
                <c:pt idx="8246" formatCode="0.00E+00">
                  <c:v>-8.5158300000000003E-3</c:v>
                </c:pt>
                <c:pt idx="8247" formatCode="0.00E+00">
                  <c:v>-8.5297800000000007E-3</c:v>
                </c:pt>
                <c:pt idx="8248" formatCode="0.00E+00">
                  <c:v>-8.5469099999999996E-3</c:v>
                </c:pt>
                <c:pt idx="8249" formatCode="0.00E+00">
                  <c:v>-8.5484099999999993E-3</c:v>
                </c:pt>
                <c:pt idx="8250" formatCode="0.00E+00">
                  <c:v>-8.5523100000000005E-3</c:v>
                </c:pt>
                <c:pt idx="8251" formatCode="0.00E+00">
                  <c:v>-8.5865200000000003E-3</c:v>
                </c:pt>
                <c:pt idx="8252" formatCode="0.00E+00">
                  <c:v>-8.5489999999999993E-3</c:v>
                </c:pt>
                <c:pt idx="8253" formatCode="0.00E+00">
                  <c:v>-8.6125699999999999E-3</c:v>
                </c:pt>
                <c:pt idx="8254" formatCode="0.00E+00">
                  <c:v>-8.5718900000000004E-3</c:v>
                </c:pt>
                <c:pt idx="8255" formatCode="0.00E+00">
                  <c:v>-8.6025900000000002E-3</c:v>
                </c:pt>
                <c:pt idx="8256" formatCode="0.00E+00">
                  <c:v>-8.62542E-3</c:v>
                </c:pt>
                <c:pt idx="8257" formatCode="0.00E+00">
                  <c:v>-8.5772599999999997E-3</c:v>
                </c:pt>
                <c:pt idx="8258" formatCode="0.00E+00">
                  <c:v>-8.6728499999999993E-3</c:v>
                </c:pt>
                <c:pt idx="8259" formatCode="0.00E+00">
                  <c:v>-8.5814600000000008E-3</c:v>
                </c:pt>
                <c:pt idx="8260" formatCode="0.00E+00">
                  <c:v>-8.6745799999999994E-3</c:v>
                </c:pt>
                <c:pt idx="8261" formatCode="0.00E+00">
                  <c:v>-8.6319499999999993E-3</c:v>
                </c:pt>
                <c:pt idx="8262" formatCode="0.00E+00">
                  <c:v>-8.6384500000000006E-3</c:v>
                </c:pt>
                <c:pt idx="8263" formatCode="0.00E+00">
                  <c:v>-8.6957100000000006E-3</c:v>
                </c:pt>
                <c:pt idx="8264" formatCode="0.00E+00">
                  <c:v>-8.6133900000000003E-3</c:v>
                </c:pt>
                <c:pt idx="8265" formatCode="0.00E+00">
                  <c:v>-8.7226500000000002E-3</c:v>
                </c:pt>
                <c:pt idx="8266" formatCode="0.00E+00">
                  <c:v>-8.6370600000000002E-3</c:v>
                </c:pt>
                <c:pt idx="8267" formatCode="0.00E+00">
                  <c:v>-8.7020599999999993E-3</c:v>
                </c:pt>
                <c:pt idx="8268" formatCode="0.00E+00">
                  <c:v>-8.6954500000000004E-3</c:v>
                </c:pt>
                <c:pt idx="8269" formatCode="0.00E+00">
                  <c:v>-8.6706400000000003E-3</c:v>
                </c:pt>
                <c:pt idx="8270" formatCode="0.00E+00">
                  <c:v>-8.7385699999999993E-3</c:v>
                </c:pt>
                <c:pt idx="8271" formatCode="0.00E+00">
                  <c:v>-8.6714300000000008E-3</c:v>
                </c:pt>
                <c:pt idx="8272" formatCode="0.00E+00">
                  <c:v>-8.7387999999999997E-3</c:v>
                </c:pt>
                <c:pt idx="8273" formatCode="0.00E+00">
                  <c:v>-8.70749E-3</c:v>
                </c:pt>
                <c:pt idx="8274" formatCode="0.00E+00">
                  <c:v>-8.7162300000000002E-3</c:v>
                </c:pt>
                <c:pt idx="8275" formatCode="0.00E+00">
                  <c:v>-8.7430300000000006E-3</c:v>
                </c:pt>
                <c:pt idx="8276" formatCode="0.00E+00">
                  <c:v>-8.7123500000000006E-3</c:v>
                </c:pt>
                <c:pt idx="8277" formatCode="0.00E+00">
                  <c:v>-8.7506600000000004E-3</c:v>
                </c:pt>
                <c:pt idx="8278" formatCode="0.00E+00">
                  <c:v>-8.7390899999999997E-3</c:v>
                </c:pt>
                <c:pt idx="8279" formatCode="0.00E+00">
                  <c:v>-8.7379099999999998E-3</c:v>
                </c:pt>
                <c:pt idx="8280" formatCode="0.00E+00">
                  <c:v>-8.7672700000000006E-3</c:v>
                </c:pt>
                <c:pt idx="8281" formatCode="0.00E+00">
                  <c:v>-8.7374900000000005E-3</c:v>
                </c:pt>
                <c:pt idx="8282" formatCode="0.00E+00">
                  <c:v>-8.7687600000000004E-3</c:v>
                </c:pt>
                <c:pt idx="8283" formatCode="0.00E+00">
                  <c:v>-8.7633799999999994E-3</c:v>
                </c:pt>
                <c:pt idx="8284" formatCode="0.00E+00">
                  <c:v>-8.7487899999999993E-3</c:v>
                </c:pt>
                <c:pt idx="8285" formatCode="0.00E+00">
                  <c:v>-8.7936300000000002E-3</c:v>
                </c:pt>
                <c:pt idx="8286" formatCode="0.00E+00">
                  <c:v>-8.7421300000000007E-3</c:v>
                </c:pt>
                <c:pt idx="8287" formatCode="0.00E+00">
                  <c:v>-8.7993800000000007E-3</c:v>
                </c:pt>
                <c:pt idx="8288" formatCode="0.00E+00">
                  <c:v>-8.7674599999999995E-3</c:v>
                </c:pt>
                <c:pt idx="8289" formatCode="0.00E+00">
                  <c:v>-8.7766900000000002E-3</c:v>
                </c:pt>
                <c:pt idx="8290" formatCode="0.00E+00">
                  <c:v>-8.8051699999999993E-3</c:v>
                </c:pt>
                <c:pt idx="8291" formatCode="0.00E+00">
                  <c:v>-8.7554599999999996E-3</c:v>
                </c:pt>
                <c:pt idx="8292" formatCode="0.00E+00">
                  <c:v>-8.8216300000000004E-3</c:v>
                </c:pt>
                <c:pt idx="8293" formatCode="0.00E+00">
                  <c:v>-8.7630899999999994E-3</c:v>
                </c:pt>
                <c:pt idx="8294" formatCode="0.00E+00">
                  <c:v>-8.8058600000000004E-3</c:v>
                </c:pt>
                <c:pt idx="8295" formatCode="0.00E+00">
                  <c:v>-8.7944300000000006E-3</c:v>
                </c:pt>
                <c:pt idx="8296" formatCode="0.00E+00">
                  <c:v>-8.7814E-3</c:v>
                </c:pt>
                <c:pt idx="8297" formatCode="0.00E+00">
                  <c:v>-8.8201500000000006E-3</c:v>
                </c:pt>
                <c:pt idx="8298" formatCode="0.00E+00">
                  <c:v>-8.7764499999999999E-3</c:v>
                </c:pt>
                <c:pt idx="8299" formatCode="0.00E+00">
                  <c:v>-8.81996E-3</c:v>
                </c:pt>
                <c:pt idx="8300" formatCode="0.00E+00">
                  <c:v>-8.7925699999999996E-3</c:v>
                </c:pt>
                <c:pt idx="8301" formatCode="0.00E+00">
                  <c:v>-8.8029300000000005E-3</c:v>
                </c:pt>
                <c:pt idx="8302" formatCode="0.00E+00">
                  <c:v>-8.8083799999999993E-3</c:v>
                </c:pt>
                <c:pt idx="8303" formatCode="0.00E+00">
                  <c:v>-8.7942100000000002E-3</c:v>
                </c:pt>
                <c:pt idx="8304" formatCode="0.00E+00">
                  <c:v>-8.8082799999999999E-3</c:v>
                </c:pt>
                <c:pt idx="8305" formatCode="0.00E+00">
                  <c:v>-8.8018200000000001E-3</c:v>
                </c:pt>
                <c:pt idx="8306" formatCode="0.00E+00">
                  <c:v>-8.7988100000000007E-3</c:v>
                </c:pt>
                <c:pt idx="8307" formatCode="0.00E+00">
                  <c:v>-8.8106999999999994E-3</c:v>
                </c:pt>
                <c:pt idx="8308" formatCode="0.00E+00">
                  <c:v>-8.7986499999999999E-3</c:v>
                </c:pt>
                <c:pt idx="8309" formatCode="0.00E+00">
                  <c:v>-8.8038999999999999E-3</c:v>
                </c:pt>
                <c:pt idx="8310" formatCode="0.00E+00">
                  <c:v>-8.8098499999999993E-3</c:v>
                </c:pt>
                <c:pt idx="8311" formatCode="0.00E+00">
                  <c:v>-8.7857300000000003E-3</c:v>
                </c:pt>
                <c:pt idx="8312" formatCode="0.00E+00">
                  <c:v>-8.8222000000000005E-3</c:v>
                </c:pt>
                <c:pt idx="8313" formatCode="0.00E+00">
                  <c:v>-8.7819100000000004E-3</c:v>
                </c:pt>
                <c:pt idx="8314" formatCode="0.00E+00">
                  <c:v>-8.79424E-3</c:v>
                </c:pt>
                <c:pt idx="8315" formatCode="0.00E+00">
                  <c:v>-8.7580399999999999E-3</c:v>
                </c:pt>
                <c:pt idx="8316" formatCode="0.00E+00">
                  <c:v>-8.75919E-3</c:v>
                </c:pt>
                <c:pt idx="8317" formatCode="0.00E+00">
                  <c:v>-8.7643600000000006E-3</c:v>
                </c:pt>
                <c:pt idx="8318" formatCode="0.00E+00">
                  <c:v>-8.7165899999999998E-3</c:v>
                </c:pt>
                <c:pt idx="8319" formatCode="0.00E+00">
                  <c:v>-8.76503E-3</c:v>
                </c:pt>
                <c:pt idx="8320" formatCode="0.00E+00">
                  <c:v>-8.6893300000000003E-3</c:v>
                </c:pt>
                <c:pt idx="8321" formatCode="0.00E+00">
                  <c:v>-8.7378600000000001E-3</c:v>
                </c:pt>
                <c:pt idx="8322" formatCode="0.00E+00">
                  <c:v>-8.6882999999999995E-3</c:v>
                </c:pt>
                <c:pt idx="8323" formatCode="0.00E+00">
                  <c:v>-8.6869600000000005E-3</c:v>
                </c:pt>
                <c:pt idx="8324" formatCode="0.00E+00">
                  <c:v>-8.6992400000000004E-3</c:v>
                </c:pt>
                <c:pt idx="8325" formatCode="0.00E+00">
                  <c:v>-8.63769E-3</c:v>
                </c:pt>
                <c:pt idx="8326" formatCode="0.00E+00">
                  <c:v>-8.6962500000000009E-3</c:v>
                </c:pt>
                <c:pt idx="8327" formatCode="0.00E+00">
                  <c:v>-8.6133200000000007E-3</c:v>
                </c:pt>
                <c:pt idx="8328" formatCode="0.00E+00">
                  <c:v>-8.6657100000000001E-3</c:v>
                </c:pt>
                <c:pt idx="8329" formatCode="0.00E+00">
                  <c:v>-8.6134599999999999E-3</c:v>
                </c:pt>
                <c:pt idx="8330" formatCode="0.00E+00">
                  <c:v>-8.6155099999999998E-3</c:v>
                </c:pt>
                <c:pt idx="8331" formatCode="0.00E+00">
                  <c:v>-8.6186100000000005E-3</c:v>
                </c:pt>
                <c:pt idx="8332" formatCode="0.00E+00">
                  <c:v>-8.5676899999999993E-3</c:v>
                </c:pt>
                <c:pt idx="8333" formatCode="0.00E+00">
                  <c:v>-8.6094799999999992E-3</c:v>
                </c:pt>
                <c:pt idx="8334" formatCode="0.00E+00">
                  <c:v>-8.5382600000000006E-3</c:v>
                </c:pt>
                <c:pt idx="8335" formatCode="0.00E+00">
                  <c:v>-8.5806900000000002E-3</c:v>
                </c:pt>
                <c:pt idx="8336" formatCode="0.00E+00">
                  <c:v>-8.5277100000000008E-3</c:v>
                </c:pt>
                <c:pt idx="8337" formatCode="0.00E+00">
                  <c:v>-8.5408199999999993E-3</c:v>
                </c:pt>
                <c:pt idx="8338" formatCode="0.00E+00">
                  <c:v>-8.5237000000000004E-3</c:v>
                </c:pt>
                <c:pt idx="8339" formatCode="0.00E+00">
                  <c:v>-8.4994100000000006E-3</c:v>
                </c:pt>
                <c:pt idx="8340" formatCode="0.00E+00">
                  <c:v>-8.5123200000000003E-3</c:v>
                </c:pt>
                <c:pt idx="8341" formatCode="0.00E+00">
                  <c:v>-8.4638500000000002E-3</c:v>
                </c:pt>
                <c:pt idx="8342" formatCode="0.00E+00">
                  <c:v>-8.4894800000000006E-3</c:v>
                </c:pt>
                <c:pt idx="8343" formatCode="0.00E+00">
                  <c:v>-8.4372200000000005E-3</c:v>
                </c:pt>
                <c:pt idx="8344" formatCode="0.00E+00">
                  <c:v>-8.4578499999999994E-3</c:v>
                </c:pt>
                <c:pt idx="8345" formatCode="0.00E+00">
                  <c:v>-8.4189799999999995E-3</c:v>
                </c:pt>
                <c:pt idx="8346" formatCode="0.00E+00">
                  <c:v>-8.4227899999999994E-3</c:v>
                </c:pt>
                <c:pt idx="8347" formatCode="0.00E+00">
                  <c:v>-8.4055699999999994E-3</c:v>
                </c:pt>
                <c:pt idx="8348" formatCode="0.00E+00">
                  <c:v>-8.3844899999999997E-3</c:v>
                </c:pt>
                <c:pt idx="8349" formatCode="0.00E+00">
                  <c:v>-8.3885699999999997E-3</c:v>
                </c:pt>
                <c:pt idx="8350" formatCode="0.00E+00">
                  <c:v>-8.3474499999999993E-3</c:v>
                </c:pt>
                <c:pt idx="8351" formatCode="0.00E+00">
                  <c:v>-8.3699199999999994E-3</c:v>
                </c:pt>
                <c:pt idx="8352" formatCode="0.00E+00">
                  <c:v>-8.3128500000000001E-3</c:v>
                </c:pt>
                <c:pt idx="8353" formatCode="0.00E+00">
                  <c:v>-8.3139600000000004E-3</c:v>
                </c:pt>
                <c:pt idx="8354" formatCode="0.00E+00">
                  <c:v>-8.2507099999999996E-3</c:v>
                </c:pt>
                <c:pt idx="8355" formatCode="0.00E+00">
                  <c:v>-8.2647099999999998E-3</c:v>
                </c:pt>
                <c:pt idx="8356" formatCode="0.00E+00">
                  <c:v>-8.2222700000000003E-3</c:v>
                </c:pt>
                <c:pt idx="8357" formatCode="0.00E+00">
                  <c:v>-8.1973700000000007E-3</c:v>
                </c:pt>
                <c:pt idx="8358" formatCode="0.00E+00">
                  <c:v>-8.2065599999999999E-3</c:v>
                </c:pt>
                <c:pt idx="8359" formatCode="0.00E+00">
                  <c:v>-8.1263599999999991E-3</c:v>
                </c:pt>
                <c:pt idx="8360" formatCode="0.00E+00">
                  <c:v>-8.1772500000000005E-3</c:v>
                </c:pt>
                <c:pt idx="8361" formatCode="0.00E+00">
                  <c:v>-8.0753500000000002E-3</c:v>
                </c:pt>
                <c:pt idx="8362" formatCode="0.00E+00">
                  <c:v>-8.1152900000000007E-3</c:v>
                </c:pt>
                <c:pt idx="8363" formatCode="0.00E+00">
                  <c:v>-8.0563800000000001E-3</c:v>
                </c:pt>
                <c:pt idx="8364" formatCode="0.00E+00">
                  <c:v>-8.0308900000000006E-3</c:v>
                </c:pt>
                <c:pt idx="8365" formatCode="0.00E+00">
                  <c:v>-8.0493100000000005E-3</c:v>
                </c:pt>
                <c:pt idx="8366" formatCode="0.00E+00">
                  <c:v>-7.9537600000000007E-3</c:v>
                </c:pt>
                <c:pt idx="8367" formatCode="0.00E+00">
                  <c:v>-8.0196599999999996E-3</c:v>
                </c:pt>
                <c:pt idx="8368" formatCode="0.00E+00">
                  <c:v>-7.91006E-3</c:v>
                </c:pt>
                <c:pt idx="8369" formatCode="0.00E+00">
                  <c:v>-7.9516599999999993E-3</c:v>
                </c:pt>
                <c:pt idx="8370" formatCode="0.00E+00">
                  <c:v>-7.8948899999999999E-3</c:v>
                </c:pt>
                <c:pt idx="8371" formatCode="0.00E+00">
                  <c:v>-7.8627499999999999E-3</c:v>
                </c:pt>
                <c:pt idx="8372" formatCode="0.00E+00">
                  <c:v>-7.8801800000000005E-3</c:v>
                </c:pt>
                <c:pt idx="8373" formatCode="0.00E+00">
                  <c:v>-7.7904200000000002E-3</c:v>
                </c:pt>
                <c:pt idx="8374" formatCode="0.00E+00">
                  <c:v>-7.8395800000000005E-3</c:v>
                </c:pt>
                <c:pt idx="8375" formatCode="0.00E+00">
                  <c:v>-7.7508100000000003E-3</c:v>
                </c:pt>
                <c:pt idx="8376" formatCode="0.00E+00">
                  <c:v>-7.7706199999999998E-3</c:v>
                </c:pt>
                <c:pt idx="8377" formatCode="0.00E+00">
                  <c:v>-7.7297599999999996E-3</c:v>
                </c:pt>
                <c:pt idx="8378" formatCode="0.00E+00">
                  <c:v>-7.6968899999999996E-3</c:v>
                </c:pt>
                <c:pt idx="8379" formatCode="0.00E+00">
                  <c:v>-7.69872E-3</c:v>
                </c:pt>
                <c:pt idx="8380" formatCode="0.00E+00">
                  <c:v>-7.6379899999999999E-3</c:v>
                </c:pt>
                <c:pt idx="8381" formatCode="0.00E+00">
                  <c:v>-7.6450099999999998E-3</c:v>
                </c:pt>
                <c:pt idx="8382" formatCode="0.00E+00">
                  <c:v>-7.5962399999999998E-3</c:v>
                </c:pt>
                <c:pt idx="8383" formatCode="0.00E+00">
                  <c:v>-7.5835800000000004E-3</c:v>
                </c:pt>
                <c:pt idx="8384" formatCode="0.00E+00">
                  <c:v>-7.5550699999999997E-3</c:v>
                </c:pt>
                <c:pt idx="8385" formatCode="0.00E+00">
                  <c:v>-7.5303899999999997E-3</c:v>
                </c:pt>
                <c:pt idx="8386" formatCode="0.00E+00">
                  <c:v>-7.5026499999999996E-3</c:v>
                </c:pt>
                <c:pt idx="8387" formatCode="0.00E+00">
                  <c:v>-7.4875200000000001E-3</c:v>
                </c:pt>
                <c:pt idx="8388" formatCode="0.00E+00">
                  <c:v>-7.4467600000000002E-3</c:v>
                </c:pt>
                <c:pt idx="8389" formatCode="0.00E+00">
                  <c:v>-7.4374899999999997E-3</c:v>
                </c:pt>
                <c:pt idx="8390" formatCode="0.00E+00">
                  <c:v>-7.3996799999999996E-3</c:v>
                </c:pt>
                <c:pt idx="8391" formatCode="0.00E+00">
                  <c:v>-7.3726699999999996E-3</c:v>
                </c:pt>
                <c:pt idx="8392" formatCode="0.00E+00">
                  <c:v>-7.3683400000000001E-3</c:v>
                </c:pt>
                <c:pt idx="8393" formatCode="0.00E+00">
                  <c:v>-7.3072099999999997E-3</c:v>
                </c:pt>
                <c:pt idx="8394" formatCode="0.00E+00">
                  <c:v>-7.332E-3</c:v>
                </c:pt>
                <c:pt idx="8395" formatCode="0.00E+00">
                  <c:v>-7.2576699999999999E-3</c:v>
                </c:pt>
                <c:pt idx="8396" formatCode="0.00E+00">
                  <c:v>-7.2728000000000003E-3</c:v>
                </c:pt>
                <c:pt idx="8397" formatCode="0.00E+00">
                  <c:v>-7.2328100000000001E-3</c:v>
                </c:pt>
                <c:pt idx="8398" formatCode="0.00E+00">
                  <c:v>-7.1964799999999999E-3</c:v>
                </c:pt>
                <c:pt idx="8399" formatCode="0.00E+00">
                  <c:v>-7.2107600000000001E-3</c:v>
                </c:pt>
                <c:pt idx="8400" formatCode="0.00E+00">
                  <c:v>-7.1262900000000004E-3</c:v>
                </c:pt>
                <c:pt idx="8401" formatCode="0.00E+00">
                  <c:v>-7.1666400000000002E-3</c:v>
                </c:pt>
                <c:pt idx="8402" formatCode="0.00E+00">
                  <c:v>-7.0855400000000004E-3</c:v>
                </c:pt>
                <c:pt idx="8403" formatCode="0.00E+00">
                  <c:v>-7.0951599999999997E-3</c:v>
                </c:pt>
                <c:pt idx="8404" formatCode="0.00E+00">
                  <c:v>-7.06502E-3</c:v>
                </c:pt>
                <c:pt idx="8405" formatCode="0.00E+00">
                  <c:v>-7.0164600000000004E-3</c:v>
                </c:pt>
                <c:pt idx="8406" formatCode="0.00E+00">
                  <c:v>-7.03829E-3</c:v>
                </c:pt>
                <c:pt idx="8407" formatCode="0.00E+00">
                  <c:v>-6.9587800000000003E-3</c:v>
                </c:pt>
                <c:pt idx="8408" formatCode="0.00E+00">
                  <c:v>-6.9842000000000003E-3</c:v>
                </c:pt>
                <c:pt idx="8409" formatCode="0.00E+00">
                  <c:v>-6.9237700000000001E-3</c:v>
                </c:pt>
                <c:pt idx="8410" formatCode="0.00E+00">
                  <c:v>-6.9099900000000004E-3</c:v>
                </c:pt>
                <c:pt idx="8411" formatCode="0.00E+00">
                  <c:v>-6.8944899999999996E-3</c:v>
                </c:pt>
                <c:pt idx="8412" formatCode="0.00E+00">
                  <c:v>-6.8436E-3</c:v>
                </c:pt>
                <c:pt idx="8413" formatCode="0.00E+00">
                  <c:v>-6.8491300000000001E-3</c:v>
                </c:pt>
                <c:pt idx="8414" formatCode="0.00E+00">
                  <c:v>-6.7973900000000004E-3</c:v>
                </c:pt>
                <c:pt idx="8415" formatCode="0.00E+00">
                  <c:v>-6.7864199999999996E-3</c:v>
                </c:pt>
                <c:pt idx="8416" formatCode="0.00E+00">
                  <c:v>-6.7619000000000004E-3</c:v>
                </c:pt>
                <c:pt idx="8417" formatCode="0.00E+00">
                  <c:v>-6.7249800000000002E-3</c:v>
                </c:pt>
                <c:pt idx="8418" formatCode="0.00E+00">
                  <c:v>-6.7151099999999998E-3</c:v>
                </c:pt>
                <c:pt idx="8419" formatCode="0.00E+00">
                  <c:v>-6.6772899999999998E-3</c:v>
                </c:pt>
                <c:pt idx="8420" formatCode="0.00E+00">
                  <c:v>-6.6517499999999997E-3</c:v>
                </c:pt>
                <c:pt idx="8421" formatCode="0.00E+00">
                  <c:v>-6.6385400000000001E-3</c:v>
                </c:pt>
                <c:pt idx="8422" formatCode="0.00E+00">
                  <c:v>-6.58831E-3</c:v>
                </c:pt>
                <c:pt idx="8423" formatCode="0.00E+00">
                  <c:v>-6.58991E-3</c:v>
                </c:pt>
                <c:pt idx="8424" formatCode="0.00E+00">
                  <c:v>-6.5413800000000003E-3</c:v>
                </c:pt>
                <c:pt idx="8425" formatCode="0.00E+00">
                  <c:v>-6.5238600000000002E-3</c:v>
                </c:pt>
                <c:pt idx="8426" formatCode="0.00E+00">
                  <c:v>-6.5088200000000002E-3</c:v>
                </c:pt>
                <c:pt idx="8427" formatCode="0.00E+00">
                  <c:v>-6.4531700000000003E-3</c:v>
                </c:pt>
                <c:pt idx="8428" formatCode="0.00E+00">
                  <c:v>-6.4685699999999999E-3</c:v>
                </c:pt>
                <c:pt idx="8429" formatCode="0.00E+00">
                  <c:v>-6.3975999999999998E-3</c:v>
                </c:pt>
                <c:pt idx="8430" formatCode="0.00E+00">
                  <c:v>-6.4066499999999998E-3</c:v>
                </c:pt>
                <c:pt idx="8431" formatCode="0.00E+00">
                  <c:v>-6.3630199999999996E-3</c:v>
                </c:pt>
                <c:pt idx="8432" formatCode="0.00E+00">
                  <c:v>-6.3304199999999998E-3</c:v>
                </c:pt>
                <c:pt idx="8433" formatCode="0.00E+00">
                  <c:v>-6.33111E-3</c:v>
                </c:pt>
                <c:pt idx="8434" formatCode="0.00E+00">
                  <c:v>-6.2624400000000002E-3</c:v>
                </c:pt>
                <c:pt idx="8435" formatCode="0.00E+00">
                  <c:v>-6.2829100000000001E-3</c:v>
                </c:pt>
                <c:pt idx="8436" formatCode="0.00E+00">
                  <c:v>-6.2161200000000003E-3</c:v>
                </c:pt>
                <c:pt idx="8437" formatCode="0.00E+00">
                  <c:v>-6.2119899999999997E-3</c:v>
                </c:pt>
                <c:pt idx="8438" formatCode="0.00E+00">
                  <c:v>-6.1806400000000003E-3</c:v>
                </c:pt>
                <c:pt idx="8439" formatCode="0.00E+00">
                  <c:v>-6.1444799999999999E-3</c:v>
                </c:pt>
                <c:pt idx="8440" formatCode="0.00E+00">
                  <c:v>-6.1490599999999996E-3</c:v>
                </c:pt>
                <c:pt idx="8441" formatCode="0.00E+00">
                  <c:v>-6.0853799999999996E-3</c:v>
                </c:pt>
                <c:pt idx="8442" formatCode="0.00E+00">
                  <c:v>-6.0705799999999999E-3</c:v>
                </c:pt>
                <c:pt idx="8443" formatCode="0.00E+00">
                  <c:v>-6.0367800000000003E-3</c:v>
                </c:pt>
                <c:pt idx="8444" formatCode="0.00E+00">
                  <c:v>-6.0744700000000002E-3</c:v>
                </c:pt>
                <c:pt idx="8445" formatCode="0.00E+00">
                  <c:v>-6.0751900000000003E-3</c:v>
                </c:pt>
                <c:pt idx="8446" formatCode="0.00E+00">
                  <c:v>-5.8853500000000001E-3</c:v>
                </c:pt>
                <c:pt idx="8447" formatCode="0.00E+00">
                  <c:v>-5.5666200000000004E-3</c:v>
                </c:pt>
                <c:pt idx="8448" formatCode="0.00E+00">
                  <c:v>-5.3442200000000002E-3</c:v>
                </c:pt>
                <c:pt idx="8449" formatCode="0.00E+00">
                  <c:v>-5.4190100000000001E-3</c:v>
                </c:pt>
                <c:pt idx="8450" formatCode="0.00E+00">
                  <c:v>-5.6874200000000003E-3</c:v>
                </c:pt>
                <c:pt idx="8451" formatCode="0.00E+00">
                  <c:v>-5.9146800000000003E-3</c:v>
                </c:pt>
                <c:pt idx="8452" formatCode="0.00E+00">
                  <c:v>-6.0987400000000001E-3</c:v>
                </c:pt>
                <c:pt idx="8453" formatCode="0.00E+00">
                  <c:v>-6.2659100000000004E-3</c:v>
                </c:pt>
                <c:pt idx="8454" formatCode="0.00E+00">
                  <c:v>-6.4326899999999996E-3</c:v>
                </c:pt>
                <c:pt idx="8455" formatCode="0.00E+00">
                  <c:v>-6.6566999999999998E-3</c:v>
                </c:pt>
                <c:pt idx="8456" formatCode="0.00E+00">
                  <c:v>-6.8137099999999997E-3</c:v>
                </c:pt>
                <c:pt idx="8457" formatCode="0.00E+00">
                  <c:v>-7.0315000000000004E-3</c:v>
                </c:pt>
                <c:pt idx="8458" formatCode="0.00E+00">
                  <c:v>-7.2011000000000002E-3</c:v>
                </c:pt>
                <c:pt idx="8459" formatCode="0.00E+00">
                  <c:v>-7.3878599999999996E-3</c:v>
                </c:pt>
                <c:pt idx="8460" formatCode="0.00E+00">
                  <c:v>-7.5995400000000001E-3</c:v>
                </c:pt>
                <c:pt idx="8461" formatCode="0.00E+00">
                  <c:v>-7.7472900000000004E-3</c:v>
                </c:pt>
                <c:pt idx="8462" formatCode="0.00E+00">
                  <c:v>-7.9826500000000009E-3</c:v>
                </c:pt>
                <c:pt idx="8463" formatCode="0.00E+00">
                  <c:v>-8.12359E-3</c:v>
                </c:pt>
                <c:pt idx="8464" formatCode="0.00E+00">
                  <c:v>-8.3433099999999996E-3</c:v>
                </c:pt>
                <c:pt idx="8465" formatCode="0.00E+00">
                  <c:v>-8.5185E-3</c:v>
                </c:pt>
                <c:pt idx="8466" formatCode="0.00E+00">
                  <c:v>-8.6946799999999998E-3</c:v>
                </c:pt>
                <c:pt idx="8467" formatCode="0.00E+00">
                  <c:v>-8.91372E-3</c:v>
                </c:pt>
                <c:pt idx="8468" formatCode="0.00E+00">
                  <c:v>-9.0574499999999999E-3</c:v>
                </c:pt>
                <c:pt idx="8469" formatCode="0.00E+00">
                  <c:v>-9.2916700000000001E-3</c:v>
                </c:pt>
                <c:pt idx="8470" formatCode="0.00E+00">
                  <c:v>-9.4390499999999992E-3</c:v>
                </c:pt>
                <c:pt idx="8471" formatCode="0.00E+00">
                  <c:v>-9.6491800000000003E-3</c:v>
                </c:pt>
                <c:pt idx="8472" formatCode="0.00E+00">
                  <c:v>-9.8281500000000008E-3</c:v>
                </c:pt>
                <c:pt idx="8473">
                  <c:v>-1.00027E-2</c:v>
                </c:pt>
                <c:pt idx="8474">
                  <c:v>-1.0211400000000001E-2</c:v>
                </c:pt>
                <c:pt idx="8475">
                  <c:v>-1.03678E-2</c:v>
                </c:pt>
                <c:pt idx="8476">
                  <c:v>-1.0581699999999999E-2</c:v>
                </c:pt>
                <c:pt idx="8477">
                  <c:v>-1.07455E-2</c:v>
                </c:pt>
                <c:pt idx="8478">
                  <c:v>-1.0946600000000001E-2</c:v>
                </c:pt>
                <c:pt idx="8479">
                  <c:v>-1.1126499999999999E-2</c:v>
                </c:pt>
                <c:pt idx="8480">
                  <c:v>-1.13116E-2</c:v>
                </c:pt>
                <c:pt idx="8481">
                  <c:v>-1.14973E-2</c:v>
                </c:pt>
                <c:pt idx="8482">
                  <c:v>-1.16769E-2</c:v>
                </c:pt>
                <c:pt idx="8483">
                  <c:v>-1.18642E-2</c:v>
                </c:pt>
                <c:pt idx="8484">
                  <c:v>-1.20429E-2</c:v>
                </c:pt>
                <c:pt idx="8485">
                  <c:v>-1.22338E-2</c:v>
                </c:pt>
                <c:pt idx="8486">
                  <c:v>-1.2405599999999999E-2</c:v>
                </c:pt>
                <c:pt idx="8487">
                  <c:v>-1.26071E-2</c:v>
                </c:pt>
                <c:pt idx="8488">
                  <c:v>-1.27715E-2</c:v>
                </c:pt>
                <c:pt idx="8489">
                  <c:v>-1.29762E-2</c:v>
                </c:pt>
                <c:pt idx="8490">
                  <c:v>-1.3141099999999999E-2</c:v>
                </c:pt>
                <c:pt idx="8491">
                  <c:v>-1.33296E-2</c:v>
                </c:pt>
                <c:pt idx="8492">
                  <c:v>-1.35154E-2</c:v>
                </c:pt>
                <c:pt idx="8493">
                  <c:v>-1.36781E-2</c:v>
                </c:pt>
                <c:pt idx="8494">
                  <c:v>-1.3889200000000001E-2</c:v>
                </c:pt>
                <c:pt idx="8495">
                  <c:v>-1.4033800000000001E-2</c:v>
                </c:pt>
                <c:pt idx="8496">
                  <c:v>-1.42513E-2</c:v>
                </c:pt>
                <c:pt idx="8497">
                  <c:v>-1.44055E-2</c:v>
                </c:pt>
                <c:pt idx="8498">
                  <c:v>-1.46012E-2</c:v>
                </c:pt>
                <c:pt idx="8499">
                  <c:v>-1.4785100000000001E-2</c:v>
                </c:pt>
                <c:pt idx="8500">
                  <c:v>-1.49429E-2</c:v>
                </c:pt>
                <c:pt idx="8501">
                  <c:v>-1.5155099999999999E-2</c:v>
                </c:pt>
                <c:pt idx="8502">
                  <c:v>-1.52929E-2</c:v>
                </c:pt>
                <c:pt idx="8503">
                  <c:v>-1.5510100000000001E-2</c:v>
                </c:pt>
                <c:pt idx="8504">
                  <c:v>-1.5658700000000001E-2</c:v>
                </c:pt>
                <c:pt idx="8505">
                  <c:v>-1.5852100000000001E-2</c:v>
                </c:pt>
                <c:pt idx="8506">
                  <c:v>-1.6032600000000001E-2</c:v>
                </c:pt>
                <c:pt idx="8507">
                  <c:v>-1.6194500000000001E-2</c:v>
                </c:pt>
                <c:pt idx="8508">
                  <c:v>-1.6400499999999998E-2</c:v>
                </c:pt>
                <c:pt idx="8509">
                  <c:v>-1.6544099999999999E-2</c:v>
                </c:pt>
                <c:pt idx="8510">
                  <c:v>-1.6750299999999999E-2</c:v>
                </c:pt>
                <c:pt idx="8511">
                  <c:v>-1.69021E-2</c:v>
                </c:pt>
                <c:pt idx="8512">
                  <c:v>-1.7090600000000001E-2</c:v>
                </c:pt>
                <c:pt idx="8513">
                  <c:v>-1.7263000000000001E-2</c:v>
                </c:pt>
                <c:pt idx="8514">
                  <c:v>-1.7428699999999998E-2</c:v>
                </c:pt>
                <c:pt idx="8515">
                  <c:v>-1.76188E-2</c:v>
                </c:pt>
                <c:pt idx="8516">
                  <c:v>-1.77831E-2</c:v>
                </c:pt>
                <c:pt idx="8517">
                  <c:v>-1.7976300000000001E-2</c:v>
                </c:pt>
                <c:pt idx="8518">
                  <c:v>-1.8121000000000002E-2</c:v>
                </c:pt>
                <c:pt idx="8519">
                  <c:v>-1.8283299999999999E-2</c:v>
                </c:pt>
                <c:pt idx="8520">
                  <c:v>-1.84747E-2</c:v>
                </c:pt>
                <c:pt idx="8521">
                  <c:v>-1.8737400000000001E-2</c:v>
                </c:pt>
                <c:pt idx="8522">
                  <c:v>-1.8902599999999999E-2</c:v>
                </c:pt>
                <c:pt idx="8523">
                  <c:v>-1.8794700000000001E-2</c:v>
                </c:pt>
                <c:pt idx="8524">
                  <c:v>-1.85384E-2</c:v>
                </c:pt>
                <c:pt idx="8525">
                  <c:v>-1.8508899999999998E-2</c:v>
                </c:pt>
                <c:pt idx="8526">
                  <c:v>-1.8905499999999999E-2</c:v>
                </c:pt>
                <c:pt idx="8527">
                  <c:v>-1.9483400000000001E-2</c:v>
                </c:pt>
                <c:pt idx="8528">
                  <c:v>-2.0018000000000001E-2</c:v>
                </c:pt>
                <c:pt idx="8529">
                  <c:v>-2.04494E-2</c:v>
                </c:pt>
                <c:pt idx="8530">
                  <c:v>-2.09061E-2</c:v>
                </c:pt>
                <c:pt idx="8531">
                  <c:v>-2.1362300000000001E-2</c:v>
                </c:pt>
                <c:pt idx="8532">
                  <c:v>-2.1851099999999998E-2</c:v>
                </c:pt>
                <c:pt idx="8533">
                  <c:v>-2.2325999999999999E-2</c:v>
                </c:pt>
                <c:pt idx="8534">
                  <c:v>-2.2783299999999999E-2</c:v>
                </c:pt>
                <c:pt idx="8535">
                  <c:v>-2.3272000000000001E-2</c:v>
                </c:pt>
                <c:pt idx="8536">
                  <c:v>-2.3714499999999999E-2</c:v>
                </c:pt>
                <c:pt idx="8537">
                  <c:v>-2.42092E-2</c:v>
                </c:pt>
                <c:pt idx="8538">
                  <c:v>-2.46568E-2</c:v>
                </c:pt>
                <c:pt idx="8539">
                  <c:v>-2.5132600000000001E-2</c:v>
                </c:pt>
                <c:pt idx="8540">
                  <c:v>-2.56032E-2</c:v>
                </c:pt>
                <c:pt idx="8541">
                  <c:v>-2.6051700000000001E-2</c:v>
                </c:pt>
                <c:pt idx="8542">
                  <c:v>-2.6542E-2</c:v>
                </c:pt>
                <c:pt idx="8543">
                  <c:v>-2.6978700000000001E-2</c:v>
                </c:pt>
                <c:pt idx="8544">
                  <c:v>-2.7469400000000001E-2</c:v>
                </c:pt>
                <c:pt idx="8545">
                  <c:v>-2.7923199999999999E-2</c:v>
                </c:pt>
                <c:pt idx="8546">
                  <c:v>-2.8386100000000001E-2</c:v>
                </c:pt>
                <c:pt idx="8547">
                  <c:v>-2.8836299999999999E-2</c:v>
                </c:pt>
                <c:pt idx="8548">
                  <c:v>-2.9264700000000001E-2</c:v>
                </c:pt>
                <c:pt idx="8549">
                  <c:v>-2.9786900000000002E-2</c:v>
                </c:pt>
                <c:pt idx="8550">
                  <c:v>-3.0313E-2</c:v>
                </c:pt>
                <c:pt idx="8551">
                  <c:v>-3.07359E-2</c:v>
                </c:pt>
                <c:pt idx="8552">
                  <c:v>-3.0857699999999998E-2</c:v>
                </c:pt>
                <c:pt idx="8553">
                  <c:v>-3.08965E-2</c:v>
                </c:pt>
                <c:pt idx="8554">
                  <c:v>-3.1253499999999997E-2</c:v>
                </c:pt>
                <c:pt idx="8555">
                  <c:v>-3.1978699999999999E-2</c:v>
                </c:pt>
                <c:pt idx="8556">
                  <c:v>-3.28612E-2</c:v>
                </c:pt>
                <c:pt idx="8557">
                  <c:v>-3.3645700000000001E-2</c:v>
                </c:pt>
                <c:pt idx="8558">
                  <c:v>-3.4362799999999999E-2</c:v>
                </c:pt>
                <c:pt idx="8559">
                  <c:v>-3.51063E-2</c:v>
                </c:pt>
                <c:pt idx="8560">
                  <c:v>-3.5851300000000003E-2</c:v>
                </c:pt>
                <c:pt idx="8561">
                  <c:v>-3.66246E-2</c:v>
                </c:pt>
                <c:pt idx="8562">
                  <c:v>-3.7380499999999997E-2</c:v>
                </c:pt>
                <c:pt idx="8563">
                  <c:v>-3.8123600000000001E-2</c:v>
                </c:pt>
                <c:pt idx="8564">
                  <c:v>-3.8891799999999997E-2</c:v>
                </c:pt>
                <c:pt idx="8565">
                  <c:v>-3.9623499999999999E-2</c:v>
                </c:pt>
                <c:pt idx="8566">
                  <c:v>-4.0389899999999999E-2</c:v>
                </c:pt>
                <c:pt idx="8567">
                  <c:v>-4.11288E-2</c:v>
                </c:pt>
                <c:pt idx="8568">
                  <c:v>-4.1871899999999997E-2</c:v>
                </c:pt>
                <c:pt idx="8569">
                  <c:v>-4.2632099999999999E-2</c:v>
                </c:pt>
                <c:pt idx="8570">
                  <c:v>-4.3355999999999999E-2</c:v>
                </c:pt>
                <c:pt idx="8571">
                  <c:v>-4.4126100000000001E-2</c:v>
                </c:pt>
                <c:pt idx="8572">
                  <c:v>-4.4852000000000003E-2</c:v>
                </c:pt>
                <c:pt idx="8573">
                  <c:v>-4.5607200000000001E-2</c:v>
                </c:pt>
                <c:pt idx="8574">
                  <c:v>-4.6351799999999999E-2</c:v>
                </c:pt>
                <c:pt idx="8575">
                  <c:v>-4.70801E-2</c:v>
                </c:pt>
                <c:pt idx="8576">
                  <c:v>-4.7837600000000001E-2</c:v>
                </c:pt>
                <c:pt idx="8577">
                  <c:v>-4.85523E-2</c:v>
                </c:pt>
                <c:pt idx="8578">
                  <c:v>-4.9304500000000001E-2</c:v>
                </c:pt>
                <c:pt idx="8579">
                  <c:v>-5.00308E-2</c:v>
                </c:pt>
                <c:pt idx="8580">
                  <c:v>-5.0765699999999997E-2</c:v>
                </c:pt>
                <c:pt idx="8581">
                  <c:v>-5.1508900000000003E-2</c:v>
                </c:pt>
                <c:pt idx="8582">
                  <c:v>-5.2231300000000001E-2</c:v>
                </c:pt>
                <c:pt idx="8583">
                  <c:v>-5.2976599999999999E-2</c:v>
                </c:pt>
                <c:pt idx="8584">
                  <c:v>-5.3700999999999999E-2</c:v>
                </c:pt>
                <c:pt idx="8585">
                  <c:v>-5.4430300000000001E-2</c:v>
                </c:pt>
                <c:pt idx="8586">
                  <c:v>-5.5159199999999999E-2</c:v>
                </c:pt>
                <c:pt idx="8587">
                  <c:v>-5.5874E-2</c:v>
                </c:pt>
                <c:pt idx="8588">
                  <c:v>-5.6603000000000001E-2</c:v>
                </c:pt>
                <c:pt idx="8589">
                  <c:v>-5.7323699999999998E-2</c:v>
                </c:pt>
                <c:pt idx="8590">
                  <c:v>-5.8042099999999999E-2</c:v>
                </c:pt>
                <c:pt idx="8591">
                  <c:v>-5.8774899999999998E-2</c:v>
                </c:pt>
                <c:pt idx="8592">
                  <c:v>-5.9482699999999999E-2</c:v>
                </c:pt>
                <c:pt idx="8593">
                  <c:v>-6.0216100000000002E-2</c:v>
                </c:pt>
                <c:pt idx="8594">
                  <c:v>-6.0926099999999997E-2</c:v>
                </c:pt>
                <c:pt idx="8595">
                  <c:v>-6.1637400000000002E-2</c:v>
                </c:pt>
                <c:pt idx="8596">
                  <c:v>-6.2357000000000003E-2</c:v>
                </c:pt>
                <c:pt idx="8597">
                  <c:v>-6.3046000000000005E-2</c:v>
                </c:pt>
                <c:pt idx="8598">
                  <c:v>-6.3776899999999997E-2</c:v>
                </c:pt>
                <c:pt idx="8599">
                  <c:v>-6.4465700000000001E-2</c:v>
                </c:pt>
                <c:pt idx="8600">
                  <c:v>-6.5187599999999998E-2</c:v>
                </c:pt>
                <c:pt idx="8601">
                  <c:v>-6.5893199999999999E-2</c:v>
                </c:pt>
                <c:pt idx="8602">
                  <c:v>-6.6591300000000006E-2</c:v>
                </c:pt>
                <c:pt idx="8603">
                  <c:v>-6.7315E-2</c:v>
                </c:pt>
                <c:pt idx="8604">
                  <c:v>-6.7992300000000006E-2</c:v>
                </c:pt>
                <c:pt idx="8605">
                  <c:v>-6.8710300000000002E-2</c:v>
                </c:pt>
                <c:pt idx="8606">
                  <c:v>-6.9384299999999996E-2</c:v>
                </c:pt>
                <c:pt idx="8607">
                  <c:v>-7.0084999999999995E-2</c:v>
                </c:pt>
                <c:pt idx="8608">
                  <c:v>-7.0779900000000007E-2</c:v>
                </c:pt>
                <c:pt idx="8609">
                  <c:v>-7.1463299999999993E-2</c:v>
                </c:pt>
                <c:pt idx="8610">
                  <c:v>-7.2172899999999998E-2</c:v>
                </c:pt>
                <c:pt idx="8611">
                  <c:v>-7.2847200000000001E-2</c:v>
                </c:pt>
                <c:pt idx="8612">
                  <c:v>-7.3551800000000001E-2</c:v>
                </c:pt>
                <c:pt idx="8613">
                  <c:v>-7.4227000000000001E-2</c:v>
                </c:pt>
                <c:pt idx="8614">
                  <c:v>-7.4912699999999999E-2</c:v>
                </c:pt>
                <c:pt idx="8615">
                  <c:v>-7.5590599999999994E-2</c:v>
                </c:pt>
                <c:pt idx="8616">
                  <c:v>-7.6261800000000005E-2</c:v>
                </c:pt>
                <c:pt idx="8617">
                  <c:v>-7.69431E-2</c:v>
                </c:pt>
                <c:pt idx="8618">
                  <c:v>-7.7614000000000002E-2</c:v>
                </c:pt>
                <c:pt idx="8619">
                  <c:v>-7.8295600000000007E-2</c:v>
                </c:pt>
                <c:pt idx="8620">
                  <c:v>-7.8968200000000002E-2</c:v>
                </c:pt>
                <c:pt idx="8621">
                  <c:v>-7.9644599999999996E-2</c:v>
                </c:pt>
                <c:pt idx="8622">
                  <c:v>-8.0307500000000004E-2</c:v>
                </c:pt>
                <c:pt idx="8623">
                  <c:v>-8.0976699999999999E-2</c:v>
                </c:pt>
                <c:pt idx="8624">
                  <c:v>-8.1630099999999997E-2</c:v>
                </c:pt>
                <c:pt idx="8625">
                  <c:v>-8.2294599999999996E-2</c:v>
                </c:pt>
                <c:pt idx="8626">
                  <c:v>-8.2947199999999999E-2</c:v>
                </c:pt>
                <c:pt idx="8627">
                  <c:v>-8.36036E-2</c:v>
                </c:pt>
                <c:pt idx="8628">
                  <c:v>-8.4265400000000004E-2</c:v>
                </c:pt>
                <c:pt idx="8629">
                  <c:v>-8.4912500000000002E-2</c:v>
                </c:pt>
                <c:pt idx="8630">
                  <c:v>-8.5582699999999998E-2</c:v>
                </c:pt>
                <c:pt idx="8631">
                  <c:v>-8.6218100000000006E-2</c:v>
                </c:pt>
                <c:pt idx="8632">
                  <c:v>-8.6877599999999999E-2</c:v>
                </c:pt>
                <c:pt idx="8633">
                  <c:v>-8.75113E-2</c:v>
                </c:pt>
                <c:pt idx="8634">
                  <c:v>-8.8152999999999995E-2</c:v>
                </c:pt>
                <c:pt idx="8635">
                  <c:v>-8.8797200000000007E-2</c:v>
                </c:pt>
                <c:pt idx="8636">
                  <c:v>-8.9420200000000005E-2</c:v>
                </c:pt>
                <c:pt idx="8637">
                  <c:v>-9.0072600000000003E-2</c:v>
                </c:pt>
                <c:pt idx="8638">
                  <c:v>-9.0690900000000005E-2</c:v>
                </c:pt>
                <c:pt idx="8639">
                  <c:v>-9.1342699999999999E-2</c:v>
                </c:pt>
                <c:pt idx="8640">
                  <c:v>-9.1966800000000001E-2</c:v>
                </c:pt>
                <c:pt idx="8641">
                  <c:v>-9.2596700000000004E-2</c:v>
                </c:pt>
                <c:pt idx="8642">
                  <c:v>-9.3224799999999997E-2</c:v>
                </c:pt>
                <c:pt idx="8643">
                  <c:v>-9.3834500000000001E-2</c:v>
                </c:pt>
                <c:pt idx="8644">
                  <c:v>-9.4467499999999996E-2</c:v>
                </c:pt>
                <c:pt idx="8645">
                  <c:v>-9.5068600000000003E-2</c:v>
                </c:pt>
                <c:pt idx="8646">
                  <c:v>-9.5694600000000005E-2</c:v>
                </c:pt>
                <c:pt idx="8647">
                  <c:v>-9.6299200000000001E-2</c:v>
                </c:pt>
                <c:pt idx="8648">
                  <c:v>-9.69169E-2</c:v>
                </c:pt>
                <c:pt idx="8649">
                  <c:v>-9.7532599999999997E-2</c:v>
                </c:pt>
                <c:pt idx="8650">
                  <c:v>-9.8135399999999998E-2</c:v>
                </c:pt>
                <c:pt idx="8651">
                  <c:v>-9.8746200000000006E-2</c:v>
                </c:pt>
                <c:pt idx="8652">
                  <c:v>-9.9335199999999998E-2</c:v>
                </c:pt>
                <c:pt idx="8653">
                  <c:v>-9.9938700000000005E-2</c:v>
                </c:pt>
                <c:pt idx="8654">
                  <c:v>-0.10052800000000001</c:v>
                </c:pt>
                <c:pt idx="8655">
                  <c:v>-0.10112699999999999</c:v>
                </c:pt>
                <c:pt idx="8656">
                  <c:v>-0.101718</c:v>
                </c:pt>
                <c:pt idx="8657">
                  <c:v>-0.102295</c:v>
                </c:pt>
                <c:pt idx="8658">
                  <c:v>-0.102864</c:v>
                </c:pt>
                <c:pt idx="8659">
                  <c:v>-0.103463</c:v>
                </c:pt>
                <c:pt idx="8660">
                  <c:v>-0.104129</c:v>
                </c:pt>
                <c:pt idx="8661">
                  <c:v>-0.10473499999999999</c:v>
                </c:pt>
                <c:pt idx="8662">
                  <c:v>-0.105097</c:v>
                </c:pt>
                <c:pt idx="8663">
                  <c:v>-0.10524500000000001</c:v>
                </c:pt>
                <c:pt idx="8664">
                  <c:v>-0.105535</c:v>
                </c:pt>
                <c:pt idx="8665">
                  <c:v>-0.106199</c:v>
                </c:pt>
                <c:pt idx="8666">
                  <c:v>-0.10713300000000001</c:v>
                </c:pt>
                <c:pt idx="8667">
                  <c:v>-0.10807799999999999</c:v>
                </c:pt>
                <c:pt idx="8668">
                  <c:v>-0.10889</c:v>
                </c:pt>
                <c:pt idx="8669">
                  <c:v>-0.109718</c:v>
                </c:pt>
                <c:pt idx="8670">
                  <c:v>-0.11056000000000001</c:v>
                </c:pt>
                <c:pt idx="8671">
                  <c:v>-0.111392</c:v>
                </c:pt>
                <c:pt idx="8672">
                  <c:v>-0.112262</c:v>
                </c:pt>
                <c:pt idx="8673">
                  <c:v>-0.11305999999999999</c:v>
                </c:pt>
                <c:pt idx="8674">
                  <c:v>-0.11391</c:v>
                </c:pt>
                <c:pt idx="8675">
                  <c:v>-0.114727</c:v>
                </c:pt>
                <c:pt idx="8676">
                  <c:v>-0.115539</c:v>
                </c:pt>
                <c:pt idx="8677">
                  <c:v>-0.116393</c:v>
                </c:pt>
                <c:pt idx="8678">
                  <c:v>-0.117175</c:v>
                </c:pt>
                <c:pt idx="8679">
                  <c:v>-0.118038</c:v>
                </c:pt>
                <c:pt idx="8680">
                  <c:v>-0.11883000000000001</c:v>
                </c:pt>
                <c:pt idx="8681">
                  <c:v>-0.11965099999999999</c:v>
                </c:pt>
                <c:pt idx="8682">
                  <c:v>-0.12046800000000001</c:v>
                </c:pt>
                <c:pt idx="8683">
                  <c:v>-0.12124</c:v>
                </c:pt>
                <c:pt idx="8684">
                  <c:v>-0.122084</c:v>
                </c:pt>
                <c:pt idx="8685">
                  <c:v>-0.122847</c:v>
                </c:pt>
                <c:pt idx="8686">
                  <c:v>-0.123652</c:v>
                </c:pt>
                <c:pt idx="8687">
                  <c:v>-0.124417</c:v>
                </c:pt>
                <c:pt idx="8688">
                  <c:v>-0.12522900000000001</c:v>
                </c:pt>
                <c:pt idx="8689">
                  <c:v>-0.12612999999999999</c:v>
                </c:pt>
                <c:pt idx="8690">
                  <c:v>-0.12689300000000001</c:v>
                </c:pt>
                <c:pt idx="8691">
                  <c:v>-0.127416</c:v>
                </c:pt>
                <c:pt idx="8692">
                  <c:v>-0.127749</c:v>
                </c:pt>
                <c:pt idx="8693">
                  <c:v>-0.128326</c:v>
                </c:pt>
                <c:pt idx="8694">
                  <c:v>-0.12932199999999999</c:v>
                </c:pt>
                <c:pt idx="8695">
                  <c:v>-0.130499</c:v>
                </c:pt>
                <c:pt idx="8696">
                  <c:v>-0.13162299999999999</c:v>
                </c:pt>
                <c:pt idx="8697">
                  <c:v>-0.132661</c:v>
                </c:pt>
                <c:pt idx="8698">
                  <c:v>-0.13369400000000001</c:v>
                </c:pt>
                <c:pt idx="8699">
                  <c:v>-0.134767</c:v>
                </c:pt>
                <c:pt idx="8700">
                  <c:v>-0.13583300000000001</c:v>
                </c:pt>
                <c:pt idx="8701">
                  <c:v>-0.13689100000000001</c:v>
                </c:pt>
                <c:pt idx="8702">
                  <c:v>-0.13794000000000001</c:v>
                </c:pt>
                <c:pt idx="8703">
                  <c:v>-0.13897300000000001</c:v>
                </c:pt>
                <c:pt idx="8704">
                  <c:v>-0.14002999999999999</c:v>
                </c:pt>
                <c:pt idx="8705">
                  <c:v>-0.14105400000000001</c:v>
                </c:pt>
                <c:pt idx="8706">
                  <c:v>-0.1421</c:v>
                </c:pt>
                <c:pt idx="8707">
                  <c:v>-0.143126</c:v>
                </c:pt>
                <c:pt idx="8708">
                  <c:v>-0.14415800000000001</c:v>
                </c:pt>
                <c:pt idx="8709">
                  <c:v>-0.145203</c:v>
                </c:pt>
                <c:pt idx="8710">
                  <c:v>-0.14621500000000001</c:v>
                </c:pt>
                <c:pt idx="8711">
                  <c:v>-0.14724999999999999</c:v>
                </c:pt>
                <c:pt idx="8712">
                  <c:v>-0.14824999999999999</c:v>
                </c:pt>
                <c:pt idx="8713">
                  <c:v>-0.14926900000000001</c:v>
                </c:pt>
                <c:pt idx="8714">
                  <c:v>-0.15027599999999999</c:v>
                </c:pt>
                <c:pt idx="8715">
                  <c:v>-0.15127199999999999</c:v>
                </c:pt>
                <c:pt idx="8716">
                  <c:v>-0.152278</c:v>
                </c:pt>
                <c:pt idx="8717">
                  <c:v>-0.15326500000000001</c:v>
                </c:pt>
                <c:pt idx="8718">
                  <c:v>-0.15427299999999999</c:v>
                </c:pt>
                <c:pt idx="8719">
                  <c:v>-0.15526499999999999</c:v>
                </c:pt>
                <c:pt idx="8720">
                  <c:v>-0.15625800000000001</c:v>
                </c:pt>
                <c:pt idx="8721">
                  <c:v>-0.15724199999999999</c:v>
                </c:pt>
                <c:pt idx="8722">
                  <c:v>-0.158221</c:v>
                </c:pt>
                <c:pt idx="8723">
                  <c:v>-0.15919700000000001</c:v>
                </c:pt>
                <c:pt idx="8724">
                  <c:v>-0.160166</c:v>
                </c:pt>
                <c:pt idx="8725">
                  <c:v>-0.16112799999999999</c:v>
                </c:pt>
                <c:pt idx="8726">
                  <c:v>-0.16208500000000001</c:v>
                </c:pt>
                <c:pt idx="8727">
                  <c:v>-0.163045</c:v>
                </c:pt>
                <c:pt idx="8728">
                  <c:v>-0.16400200000000001</c:v>
                </c:pt>
                <c:pt idx="8729">
                  <c:v>-0.164968</c:v>
                </c:pt>
                <c:pt idx="8730">
                  <c:v>-0.16592299999999999</c:v>
                </c:pt>
                <c:pt idx="8731">
                  <c:v>-0.16687199999999999</c:v>
                </c:pt>
                <c:pt idx="8732">
                  <c:v>-0.167766</c:v>
                </c:pt>
                <c:pt idx="8733">
                  <c:v>-0.16866500000000001</c:v>
                </c:pt>
                <c:pt idx="8734">
                  <c:v>-0.16960700000000001</c:v>
                </c:pt>
                <c:pt idx="8735">
                  <c:v>-0.17047999999999999</c:v>
                </c:pt>
                <c:pt idx="8736">
                  <c:v>-0.171404</c:v>
                </c:pt>
                <c:pt idx="8737">
                  <c:v>-0.17231099999999999</c:v>
                </c:pt>
                <c:pt idx="8738">
                  <c:v>-0.17319100000000001</c:v>
                </c:pt>
                <c:pt idx="8739">
                  <c:v>-0.17413799999999999</c:v>
                </c:pt>
                <c:pt idx="8740">
                  <c:v>-0.17499500000000001</c:v>
                </c:pt>
                <c:pt idx="8741">
                  <c:v>-0.17591799999999999</c:v>
                </c:pt>
                <c:pt idx="8742">
                  <c:v>-0.176789</c:v>
                </c:pt>
                <c:pt idx="8743">
                  <c:v>-0.17763799999999999</c:v>
                </c:pt>
                <c:pt idx="8744">
                  <c:v>-0.17854700000000001</c:v>
                </c:pt>
                <c:pt idx="8745">
                  <c:v>-0.17935699999999999</c:v>
                </c:pt>
                <c:pt idx="8746">
                  <c:v>-0.18026700000000001</c:v>
                </c:pt>
                <c:pt idx="8747">
                  <c:v>-0.18110100000000001</c:v>
                </c:pt>
                <c:pt idx="8748">
                  <c:v>-0.18196399999999999</c:v>
                </c:pt>
                <c:pt idx="8749">
                  <c:v>-0.18285399999999999</c:v>
                </c:pt>
                <c:pt idx="8750">
                  <c:v>-0.18366499999999999</c:v>
                </c:pt>
                <c:pt idx="8751">
                  <c:v>-0.18456</c:v>
                </c:pt>
                <c:pt idx="8752">
                  <c:v>-0.18535199999999999</c:v>
                </c:pt>
                <c:pt idx="8753">
                  <c:v>-0.186196</c:v>
                </c:pt>
                <c:pt idx="8754">
                  <c:v>-0.187025</c:v>
                </c:pt>
                <c:pt idx="8755">
                  <c:v>-0.18781800000000001</c:v>
                </c:pt>
                <c:pt idx="8756">
                  <c:v>-0.18867500000000001</c:v>
                </c:pt>
                <c:pt idx="8757">
                  <c:v>-0.18946099999999999</c:v>
                </c:pt>
                <c:pt idx="8758">
                  <c:v>-0.190303</c:v>
                </c:pt>
                <c:pt idx="8759">
                  <c:v>-0.19112499999999999</c:v>
                </c:pt>
                <c:pt idx="8760">
                  <c:v>-0.19192100000000001</c:v>
                </c:pt>
                <c:pt idx="8761">
                  <c:v>-0.192743</c:v>
                </c:pt>
                <c:pt idx="8762">
                  <c:v>-0.19350100000000001</c:v>
                </c:pt>
                <c:pt idx="8763">
                  <c:v>-0.194296</c:v>
                </c:pt>
                <c:pt idx="8764">
                  <c:v>-0.195077</c:v>
                </c:pt>
                <c:pt idx="8765">
                  <c:v>-0.19583500000000001</c:v>
                </c:pt>
                <c:pt idx="8766">
                  <c:v>-0.196635</c:v>
                </c:pt>
                <c:pt idx="8767">
                  <c:v>-0.197383</c:v>
                </c:pt>
                <c:pt idx="8768">
                  <c:v>-0.19817699999999999</c:v>
                </c:pt>
                <c:pt idx="8769">
                  <c:v>-0.19895399999999999</c:v>
                </c:pt>
                <c:pt idx="8770">
                  <c:v>-0.19969700000000001</c:v>
                </c:pt>
                <c:pt idx="8771">
                  <c:v>-0.20047100000000001</c:v>
                </c:pt>
                <c:pt idx="8772">
                  <c:v>-0.20117499999999999</c:v>
                </c:pt>
                <c:pt idx="8773">
                  <c:v>-0.201931</c:v>
                </c:pt>
                <c:pt idx="8774">
                  <c:v>-0.202654</c:v>
                </c:pt>
                <c:pt idx="8775">
                  <c:v>-0.20337</c:v>
                </c:pt>
                <c:pt idx="8776">
                  <c:v>-0.20411799999999999</c:v>
                </c:pt>
                <c:pt idx="8777">
                  <c:v>-0.204813</c:v>
                </c:pt>
                <c:pt idx="8778">
                  <c:v>-0.205568</c:v>
                </c:pt>
                <c:pt idx="8779">
                  <c:v>-0.20627799999999999</c:v>
                </c:pt>
                <c:pt idx="8780">
                  <c:v>-0.206985</c:v>
                </c:pt>
                <c:pt idx="8781">
                  <c:v>-0.20769699999999999</c:v>
                </c:pt>
                <c:pt idx="8782">
                  <c:v>-0.20836299999999999</c:v>
                </c:pt>
                <c:pt idx="8783">
                  <c:v>-0.20907000000000001</c:v>
                </c:pt>
                <c:pt idx="8784">
                  <c:v>-0.20973700000000001</c:v>
                </c:pt>
                <c:pt idx="8785">
                  <c:v>-0.21041199999999999</c:v>
                </c:pt>
                <c:pt idx="8786">
                  <c:v>-0.21109800000000001</c:v>
                </c:pt>
                <c:pt idx="8787">
                  <c:v>-0.211754</c:v>
                </c:pt>
                <c:pt idx="8788">
                  <c:v>-0.212451</c:v>
                </c:pt>
                <c:pt idx="8789">
                  <c:v>-0.21310799999999999</c:v>
                </c:pt>
                <c:pt idx="8790">
                  <c:v>-0.21376500000000001</c:v>
                </c:pt>
                <c:pt idx="8791">
                  <c:v>-0.214423</c:v>
                </c:pt>
                <c:pt idx="8792">
                  <c:v>-0.21504000000000001</c:v>
                </c:pt>
                <c:pt idx="8793">
                  <c:v>-0.21568999999999999</c:v>
                </c:pt>
                <c:pt idx="8794">
                  <c:v>-0.21630099999999999</c:v>
                </c:pt>
                <c:pt idx="8795">
                  <c:v>-0.21692900000000001</c:v>
                </c:pt>
                <c:pt idx="8796">
                  <c:v>-0.21756200000000001</c:v>
                </c:pt>
                <c:pt idx="8797">
                  <c:v>-0.218169</c:v>
                </c:pt>
                <c:pt idx="8798">
                  <c:v>-0.21881300000000001</c:v>
                </c:pt>
                <c:pt idx="8799">
                  <c:v>-0.219414</c:v>
                </c:pt>
                <c:pt idx="8800">
                  <c:v>-0.22003200000000001</c:v>
                </c:pt>
                <c:pt idx="8801">
                  <c:v>-0.22062899999999999</c:v>
                </c:pt>
                <c:pt idx="8802">
                  <c:v>-0.22120000000000001</c:v>
                </c:pt>
                <c:pt idx="8803">
                  <c:v>-0.22178899999999999</c:v>
                </c:pt>
                <c:pt idx="8804">
                  <c:v>-0.22234899999999999</c:v>
                </c:pt>
                <c:pt idx="8805">
                  <c:v>-0.22293399999999999</c:v>
                </c:pt>
                <c:pt idx="8806">
                  <c:v>-0.22350800000000001</c:v>
                </c:pt>
                <c:pt idx="8807">
                  <c:v>-0.224075</c:v>
                </c:pt>
                <c:pt idx="8808">
                  <c:v>-0.22465499999999999</c:v>
                </c:pt>
                <c:pt idx="8809">
                  <c:v>-0.225216</c:v>
                </c:pt>
                <c:pt idx="8810">
                  <c:v>-0.22577800000000001</c:v>
                </c:pt>
                <c:pt idx="8811">
                  <c:v>-0.226324</c:v>
                </c:pt>
                <c:pt idx="8812">
                  <c:v>-0.22684199999999999</c:v>
                </c:pt>
                <c:pt idx="8813">
                  <c:v>-0.22737499999999999</c:v>
                </c:pt>
                <c:pt idx="8814">
                  <c:v>-0.22789200000000001</c:v>
                </c:pt>
                <c:pt idx="8815">
                  <c:v>-0.22841500000000001</c:v>
                </c:pt>
                <c:pt idx="8816">
                  <c:v>-0.22894300000000001</c:v>
                </c:pt>
                <c:pt idx="8817">
                  <c:v>-0.22944800000000001</c:v>
                </c:pt>
                <c:pt idx="8818">
                  <c:v>-0.22998299999999999</c:v>
                </c:pt>
                <c:pt idx="8819">
                  <c:v>-0.230489</c:v>
                </c:pt>
                <c:pt idx="8820">
                  <c:v>-0.23099800000000001</c:v>
                </c:pt>
                <c:pt idx="8821">
                  <c:v>-0.231487</c:v>
                </c:pt>
                <c:pt idx="8822">
                  <c:v>-0.23194400000000001</c:v>
                </c:pt>
                <c:pt idx="8823">
                  <c:v>-0.232432</c:v>
                </c:pt>
                <c:pt idx="8824">
                  <c:v>-0.23288700000000001</c:v>
                </c:pt>
                <c:pt idx="8825">
                  <c:v>-0.23336499999999999</c:v>
                </c:pt>
                <c:pt idx="8826">
                  <c:v>-0.23382800000000001</c:v>
                </c:pt>
                <c:pt idx="8827">
                  <c:v>-0.23428399999999999</c:v>
                </c:pt>
                <c:pt idx="8828">
                  <c:v>-0.234765</c:v>
                </c:pt>
                <c:pt idx="8829">
                  <c:v>-0.23521400000000001</c:v>
                </c:pt>
                <c:pt idx="8830">
                  <c:v>-0.23566999999999999</c:v>
                </c:pt>
                <c:pt idx="8831">
                  <c:v>-0.236093</c:v>
                </c:pt>
                <c:pt idx="8832">
                  <c:v>-0.23650599999999999</c:v>
                </c:pt>
                <c:pt idx="8833">
                  <c:v>-0.236933</c:v>
                </c:pt>
                <c:pt idx="8834">
                  <c:v>-0.23733799999999999</c:v>
                </c:pt>
                <c:pt idx="8835">
                  <c:v>-0.237756</c:v>
                </c:pt>
                <c:pt idx="8836">
                  <c:v>-0.23816399999999999</c:v>
                </c:pt>
                <c:pt idx="8837">
                  <c:v>-0.238567</c:v>
                </c:pt>
                <c:pt idx="8838">
                  <c:v>-0.23898900000000001</c:v>
                </c:pt>
                <c:pt idx="8839">
                  <c:v>-0.23938400000000001</c:v>
                </c:pt>
                <c:pt idx="8840">
                  <c:v>-0.23977699999999999</c:v>
                </c:pt>
                <c:pt idx="8841">
                  <c:v>-0.240149</c:v>
                </c:pt>
                <c:pt idx="8842">
                  <c:v>-0.240507</c:v>
                </c:pt>
                <c:pt idx="8843">
                  <c:v>-0.24088100000000001</c:v>
                </c:pt>
                <c:pt idx="8844">
                  <c:v>-0.241226</c:v>
                </c:pt>
                <c:pt idx="8845">
                  <c:v>-0.241587</c:v>
                </c:pt>
                <c:pt idx="8846">
                  <c:v>-0.24193700000000001</c:v>
                </c:pt>
                <c:pt idx="8847">
                  <c:v>-0.242285</c:v>
                </c:pt>
                <c:pt idx="8848">
                  <c:v>-0.24265300000000001</c:v>
                </c:pt>
                <c:pt idx="8849">
                  <c:v>-0.24298400000000001</c:v>
                </c:pt>
                <c:pt idx="8850">
                  <c:v>-0.24332599999999999</c:v>
                </c:pt>
                <c:pt idx="8851">
                  <c:v>-0.24363799999999999</c:v>
                </c:pt>
                <c:pt idx="8852">
                  <c:v>-0.24394299999999999</c:v>
                </c:pt>
                <c:pt idx="8853">
                  <c:v>-0.244255</c:v>
                </c:pt>
                <c:pt idx="8854">
                  <c:v>-0.24453900000000001</c:v>
                </c:pt>
                <c:pt idx="8855">
                  <c:v>-0.24484700000000001</c:v>
                </c:pt>
                <c:pt idx="8856">
                  <c:v>-0.24513599999999999</c:v>
                </c:pt>
                <c:pt idx="8857">
                  <c:v>-0.24543300000000001</c:v>
                </c:pt>
                <c:pt idx="8858">
                  <c:v>-0.24573500000000001</c:v>
                </c:pt>
                <c:pt idx="8859">
                  <c:v>-0.24601100000000001</c:v>
                </c:pt>
                <c:pt idx="8860">
                  <c:v>-0.24629899999999999</c:v>
                </c:pt>
                <c:pt idx="8861">
                  <c:v>-0.246554</c:v>
                </c:pt>
                <c:pt idx="8862">
                  <c:v>-0.24680099999999999</c:v>
                </c:pt>
                <c:pt idx="8863">
                  <c:v>-0.24704499999999999</c:v>
                </c:pt>
                <c:pt idx="8864">
                  <c:v>-0.24727199999999999</c:v>
                </c:pt>
                <c:pt idx="8865">
                  <c:v>-0.24752099999999999</c:v>
                </c:pt>
                <c:pt idx="8866">
                  <c:v>-0.247752</c:v>
                </c:pt>
                <c:pt idx="8867">
                  <c:v>-0.24798999999999999</c:v>
                </c:pt>
                <c:pt idx="8868">
                  <c:v>-0.24822900000000001</c:v>
                </c:pt>
                <c:pt idx="8869">
                  <c:v>-0.248445</c:v>
                </c:pt>
                <c:pt idx="8870">
                  <c:v>-0.24867500000000001</c:v>
                </c:pt>
                <c:pt idx="8871">
                  <c:v>-0.24887600000000001</c:v>
                </c:pt>
                <c:pt idx="8872">
                  <c:v>-0.24907000000000001</c:v>
                </c:pt>
                <c:pt idx="8873">
                  <c:v>-0.24923600000000001</c:v>
                </c:pt>
                <c:pt idx="8874">
                  <c:v>-0.24936</c:v>
                </c:pt>
                <c:pt idx="8875">
                  <c:v>-0.24951000000000001</c:v>
                </c:pt>
                <c:pt idx="8876">
                  <c:v>-0.24968899999999999</c:v>
                </c:pt>
                <c:pt idx="8877">
                  <c:v>-0.24991099999999999</c:v>
                </c:pt>
                <c:pt idx="8878">
                  <c:v>-0.25013800000000003</c:v>
                </c:pt>
                <c:pt idx="8879">
                  <c:v>-0.25034000000000001</c:v>
                </c:pt>
                <c:pt idx="8880">
                  <c:v>-0.25053999999999998</c:v>
                </c:pt>
                <c:pt idx="8881">
                  <c:v>-0.25070500000000001</c:v>
                </c:pt>
                <c:pt idx="8882">
                  <c:v>-0.25086399999999998</c:v>
                </c:pt>
                <c:pt idx="8883">
                  <c:v>-0.251027</c:v>
                </c:pt>
                <c:pt idx="8884">
                  <c:v>-0.25117499999999998</c:v>
                </c:pt>
                <c:pt idx="8885">
                  <c:v>-0.25134099999999998</c:v>
                </c:pt>
                <c:pt idx="8886">
                  <c:v>-0.25148599999999999</c:v>
                </c:pt>
                <c:pt idx="8887">
                  <c:v>-0.251639</c:v>
                </c:pt>
                <c:pt idx="8888">
                  <c:v>-0.25180000000000002</c:v>
                </c:pt>
                <c:pt idx="8889">
                  <c:v>-0.25194</c:v>
                </c:pt>
                <c:pt idx="8890">
                  <c:v>-0.252083</c:v>
                </c:pt>
                <c:pt idx="8891">
                  <c:v>-0.25218200000000002</c:v>
                </c:pt>
                <c:pt idx="8892">
                  <c:v>-0.25228499999999998</c:v>
                </c:pt>
                <c:pt idx="8893">
                  <c:v>-0.25238699999999997</c:v>
                </c:pt>
                <c:pt idx="8894">
                  <c:v>-0.25247599999999998</c:v>
                </c:pt>
                <c:pt idx="8895">
                  <c:v>-0.252581</c:v>
                </c:pt>
                <c:pt idx="8896">
                  <c:v>-0.252662</c:v>
                </c:pt>
                <c:pt idx="8897">
                  <c:v>-0.25276100000000001</c:v>
                </c:pt>
                <c:pt idx="8898">
                  <c:v>-0.25285600000000003</c:v>
                </c:pt>
                <c:pt idx="8899">
                  <c:v>-0.25293700000000002</c:v>
                </c:pt>
                <c:pt idx="8900">
                  <c:v>-0.25301499999999999</c:v>
                </c:pt>
                <c:pt idx="8901">
                  <c:v>-0.253056</c:v>
                </c:pt>
                <c:pt idx="8902">
                  <c:v>-0.25310700000000003</c:v>
                </c:pt>
                <c:pt idx="8903">
                  <c:v>-0.25314700000000001</c:v>
                </c:pt>
                <c:pt idx="8904">
                  <c:v>-0.25317899999999999</c:v>
                </c:pt>
                <c:pt idx="8905">
                  <c:v>-0.25322099999999997</c:v>
                </c:pt>
                <c:pt idx="8906">
                  <c:v>-0.25324200000000002</c:v>
                </c:pt>
                <c:pt idx="8907">
                  <c:v>-0.25328400000000001</c:v>
                </c:pt>
                <c:pt idx="8908">
                  <c:v>-0.25331900000000002</c:v>
                </c:pt>
                <c:pt idx="8909">
                  <c:v>-0.25333800000000001</c:v>
                </c:pt>
                <c:pt idx="8910">
                  <c:v>-0.253355</c:v>
                </c:pt>
                <c:pt idx="8911">
                  <c:v>-0.25333600000000001</c:v>
                </c:pt>
                <c:pt idx="8912">
                  <c:v>-0.25332900000000003</c:v>
                </c:pt>
                <c:pt idx="8913">
                  <c:v>-0.25330399999999997</c:v>
                </c:pt>
                <c:pt idx="8914">
                  <c:v>-0.25327499999999997</c:v>
                </c:pt>
                <c:pt idx="8915">
                  <c:v>-0.25325900000000001</c:v>
                </c:pt>
                <c:pt idx="8916">
                  <c:v>-0.25322</c:v>
                </c:pt>
                <c:pt idx="8917">
                  <c:v>-0.25320300000000001</c:v>
                </c:pt>
                <c:pt idx="8918">
                  <c:v>-0.25317000000000001</c:v>
                </c:pt>
                <c:pt idx="8919">
                  <c:v>-0.25314199999999998</c:v>
                </c:pt>
                <c:pt idx="8920">
                  <c:v>-0.253108</c:v>
                </c:pt>
                <c:pt idx="8921">
                  <c:v>-0.25301699999999999</c:v>
                </c:pt>
                <c:pt idx="8922">
                  <c:v>-0.25290299999999999</c:v>
                </c:pt>
                <c:pt idx="8923">
                  <c:v>-0.25277100000000002</c:v>
                </c:pt>
                <c:pt idx="8924">
                  <c:v>-0.25269799999999998</c:v>
                </c:pt>
                <c:pt idx="8925">
                  <c:v>-0.25266300000000003</c:v>
                </c:pt>
                <c:pt idx="8926">
                  <c:v>-0.25261800000000001</c:v>
                </c:pt>
                <c:pt idx="8927">
                  <c:v>-0.25258000000000003</c:v>
                </c:pt>
                <c:pt idx="8928">
                  <c:v>-0.25251600000000002</c:v>
                </c:pt>
                <c:pt idx="8929">
                  <c:v>-0.25246200000000002</c:v>
                </c:pt>
                <c:pt idx="8930">
                  <c:v>-0.25239800000000001</c:v>
                </c:pt>
                <c:pt idx="8931">
                  <c:v>-0.252307</c:v>
                </c:pt>
                <c:pt idx="8932">
                  <c:v>-0.25221500000000002</c:v>
                </c:pt>
                <c:pt idx="8933">
                  <c:v>-0.25210199999999999</c:v>
                </c:pt>
                <c:pt idx="8934">
                  <c:v>-0.25200299999999998</c:v>
                </c:pt>
                <c:pt idx="8935">
                  <c:v>-0.25190000000000001</c:v>
                </c:pt>
                <c:pt idx="8936">
                  <c:v>-0.25178899999999999</c:v>
                </c:pt>
                <c:pt idx="8937">
                  <c:v>-0.251691</c:v>
                </c:pt>
                <c:pt idx="8938">
                  <c:v>-0.25157600000000002</c:v>
                </c:pt>
                <c:pt idx="8939">
                  <c:v>-0.25147199999999997</c:v>
                </c:pt>
                <c:pt idx="8940">
                  <c:v>-0.25134800000000002</c:v>
                </c:pt>
                <c:pt idx="8941">
                  <c:v>-0.25119799999999998</c:v>
                </c:pt>
                <c:pt idx="8942">
                  <c:v>-0.25104500000000002</c:v>
                </c:pt>
                <c:pt idx="8943">
                  <c:v>-0.25087799999999999</c:v>
                </c:pt>
                <c:pt idx="8944">
                  <c:v>-0.250724</c:v>
                </c:pt>
                <c:pt idx="8945">
                  <c:v>-0.25056299999999998</c:v>
                </c:pt>
                <c:pt idx="8946">
                  <c:v>-0.25039800000000001</c:v>
                </c:pt>
                <c:pt idx="8947">
                  <c:v>-0.25024000000000002</c:v>
                </c:pt>
                <c:pt idx="8948">
                  <c:v>-0.25007499999999999</c:v>
                </c:pt>
                <c:pt idx="8949">
                  <c:v>-0.249914</c:v>
                </c:pt>
                <c:pt idx="8950">
                  <c:v>-0.24972900000000001</c:v>
                </c:pt>
                <c:pt idx="8951">
                  <c:v>-0.249524</c:v>
                </c:pt>
                <c:pt idx="8952">
                  <c:v>-0.24931400000000001</c:v>
                </c:pt>
                <c:pt idx="8953">
                  <c:v>-0.24909600000000001</c:v>
                </c:pt>
                <c:pt idx="8954">
                  <c:v>-0.248886</c:v>
                </c:pt>
                <c:pt idx="8955">
                  <c:v>-0.248668</c:v>
                </c:pt>
                <c:pt idx="8956">
                  <c:v>-0.248448</c:v>
                </c:pt>
                <c:pt idx="8957">
                  <c:v>-0.24823400000000001</c:v>
                </c:pt>
                <c:pt idx="8958">
                  <c:v>-0.24801599999999999</c:v>
                </c:pt>
                <c:pt idx="8959">
                  <c:v>-0.24779599999999999</c:v>
                </c:pt>
                <c:pt idx="8960">
                  <c:v>-0.247553</c:v>
                </c:pt>
                <c:pt idx="8961">
                  <c:v>-0.24729400000000001</c:v>
                </c:pt>
                <c:pt idx="8962">
                  <c:v>-0.247033</c:v>
                </c:pt>
                <c:pt idx="8963">
                  <c:v>-0.24676200000000001</c:v>
                </c:pt>
                <c:pt idx="8964">
                  <c:v>-0.24649499999999999</c:v>
                </c:pt>
                <c:pt idx="8965">
                  <c:v>-0.246221</c:v>
                </c:pt>
                <c:pt idx="8966">
                  <c:v>-0.245947</c:v>
                </c:pt>
                <c:pt idx="8967">
                  <c:v>-0.24568200000000001</c:v>
                </c:pt>
                <c:pt idx="8968">
                  <c:v>-0.24540899999999999</c:v>
                </c:pt>
                <c:pt idx="8969">
                  <c:v>-0.24513199999999999</c:v>
                </c:pt>
                <c:pt idx="8970">
                  <c:v>-0.244835</c:v>
                </c:pt>
                <c:pt idx="8971">
                  <c:v>-0.24452399999999999</c:v>
                </c:pt>
                <c:pt idx="8972">
                  <c:v>-0.24421000000000001</c:v>
                </c:pt>
                <c:pt idx="8973">
                  <c:v>-0.24388299999999999</c:v>
                </c:pt>
                <c:pt idx="8974">
                  <c:v>-0.243561</c:v>
                </c:pt>
                <c:pt idx="8975">
                  <c:v>-0.24323400000000001</c:v>
                </c:pt>
                <c:pt idx="8976">
                  <c:v>-0.24290900000000001</c:v>
                </c:pt>
                <c:pt idx="8977">
                  <c:v>-0.24259</c:v>
                </c:pt>
                <c:pt idx="8978">
                  <c:v>-0.24226</c:v>
                </c:pt>
                <c:pt idx="8979">
                  <c:v>-0.24193000000000001</c:v>
                </c:pt>
                <c:pt idx="8980">
                  <c:v>-0.24158299999999999</c:v>
                </c:pt>
                <c:pt idx="8981">
                  <c:v>-0.24122299999999999</c:v>
                </c:pt>
                <c:pt idx="8982">
                  <c:v>-0.24085300000000001</c:v>
                </c:pt>
                <c:pt idx="8983">
                  <c:v>-0.24046899999999999</c:v>
                </c:pt>
                <c:pt idx="8984">
                  <c:v>-0.240094</c:v>
                </c:pt>
                <c:pt idx="8985">
                  <c:v>-0.23971400000000001</c:v>
                </c:pt>
                <c:pt idx="8986">
                  <c:v>-0.239338</c:v>
                </c:pt>
                <c:pt idx="8987">
                  <c:v>-0.23896300000000001</c:v>
                </c:pt>
                <c:pt idx="8988">
                  <c:v>-0.23857900000000001</c:v>
                </c:pt>
                <c:pt idx="8989">
                  <c:v>-0.23819799999999999</c:v>
                </c:pt>
                <c:pt idx="8990">
                  <c:v>-0.23779800000000001</c:v>
                </c:pt>
                <c:pt idx="8991">
                  <c:v>-0.23738699999999999</c:v>
                </c:pt>
                <c:pt idx="8992">
                  <c:v>-0.236961</c:v>
                </c:pt>
                <c:pt idx="8993">
                  <c:v>-0.23652799999999999</c:v>
                </c:pt>
                <c:pt idx="8994">
                  <c:v>-0.23610300000000001</c:v>
                </c:pt>
                <c:pt idx="8995">
                  <c:v>-0.23567199999999999</c:v>
                </c:pt>
                <c:pt idx="8996">
                  <c:v>-0.23524600000000001</c:v>
                </c:pt>
                <c:pt idx="8997">
                  <c:v>-0.234817</c:v>
                </c:pt>
                <c:pt idx="8998">
                  <c:v>-0.23438600000000001</c:v>
                </c:pt>
                <c:pt idx="8999">
                  <c:v>-0.233957</c:v>
                </c:pt>
                <c:pt idx="9000">
                  <c:v>-0.23350799999999999</c:v>
                </c:pt>
                <c:pt idx="9001">
                  <c:v>-0.233042</c:v>
                </c:pt>
                <c:pt idx="9002">
                  <c:v>-0.23256099999999999</c:v>
                </c:pt>
                <c:pt idx="9003">
                  <c:v>-0.23208000000000001</c:v>
                </c:pt>
                <c:pt idx="9004">
                  <c:v>-0.231604</c:v>
                </c:pt>
                <c:pt idx="9005">
                  <c:v>-0.231123</c:v>
                </c:pt>
                <c:pt idx="9006">
                  <c:v>-0.23064599999999999</c:v>
                </c:pt>
                <c:pt idx="9007">
                  <c:v>-0.23016500000000001</c:v>
                </c:pt>
                <c:pt idx="9008">
                  <c:v>-0.229688</c:v>
                </c:pt>
                <c:pt idx="9009">
                  <c:v>-0.22920699999999999</c:v>
                </c:pt>
                <c:pt idx="9010">
                  <c:v>-0.22870499999999999</c:v>
                </c:pt>
                <c:pt idx="9011">
                  <c:v>-0.228188</c:v>
                </c:pt>
                <c:pt idx="9012">
                  <c:v>-0.227659</c:v>
                </c:pt>
                <c:pt idx="9013">
                  <c:v>-0.227132</c:v>
                </c:pt>
                <c:pt idx="9014">
                  <c:v>-0.226606</c:v>
                </c:pt>
                <c:pt idx="9015">
                  <c:v>-0.226077</c:v>
                </c:pt>
                <c:pt idx="9016">
                  <c:v>-0.22555</c:v>
                </c:pt>
                <c:pt idx="9017">
                  <c:v>-0.225022</c:v>
                </c:pt>
                <c:pt idx="9018">
                  <c:v>-0.224498</c:v>
                </c:pt>
                <c:pt idx="9019">
                  <c:v>-0.223965</c:v>
                </c:pt>
                <c:pt idx="9020">
                  <c:v>-0.223414</c:v>
                </c:pt>
                <c:pt idx="9021">
                  <c:v>-0.22284999999999999</c:v>
                </c:pt>
                <c:pt idx="9022">
                  <c:v>-0.222279</c:v>
                </c:pt>
                <c:pt idx="9023">
                  <c:v>-0.22170699999999999</c:v>
                </c:pt>
                <c:pt idx="9024">
                  <c:v>-0.221134</c:v>
                </c:pt>
                <c:pt idx="9025">
                  <c:v>-0.22055900000000001</c:v>
                </c:pt>
                <c:pt idx="9026">
                  <c:v>-0.21998599999999999</c:v>
                </c:pt>
                <c:pt idx="9027">
                  <c:v>-0.219416</c:v>
                </c:pt>
                <c:pt idx="9028">
                  <c:v>-0.21884600000000001</c:v>
                </c:pt>
                <c:pt idx="9029">
                  <c:v>-0.21826499999999999</c:v>
                </c:pt>
                <c:pt idx="9030">
                  <c:v>-0.217668</c:v>
                </c:pt>
                <c:pt idx="9031">
                  <c:v>-0.217058</c:v>
                </c:pt>
                <c:pt idx="9032">
                  <c:v>-0.216444</c:v>
                </c:pt>
                <c:pt idx="9033">
                  <c:v>-0.21582399999999999</c:v>
                </c:pt>
                <c:pt idx="9034">
                  <c:v>-0.21520500000000001</c:v>
                </c:pt>
                <c:pt idx="9035">
                  <c:v>-0.214587</c:v>
                </c:pt>
                <c:pt idx="9036">
                  <c:v>-0.21396999999999999</c:v>
                </c:pt>
                <c:pt idx="9037">
                  <c:v>-0.21335699999999999</c:v>
                </c:pt>
                <c:pt idx="9038">
                  <c:v>-0.21273700000000001</c:v>
                </c:pt>
                <c:pt idx="9039">
                  <c:v>-0.21211199999999999</c:v>
                </c:pt>
                <c:pt idx="9040">
                  <c:v>-0.211475</c:v>
                </c:pt>
                <c:pt idx="9041">
                  <c:v>-0.21082699999999999</c:v>
                </c:pt>
                <c:pt idx="9042">
                  <c:v>-0.210171</c:v>
                </c:pt>
                <c:pt idx="9043">
                  <c:v>-0.209507</c:v>
                </c:pt>
                <c:pt idx="9044">
                  <c:v>-0.20885000000000001</c:v>
                </c:pt>
                <c:pt idx="9045">
                  <c:v>-0.20819099999999999</c:v>
                </c:pt>
                <c:pt idx="9046">
                  <c:v>-0.207534</c:v>
                </c:pt>
                <c:pt idx="9047">
                  <c:v>-0.20687900000000001</c:v>
                </c:pt>
                <c:pt idx="9048">
                  <c:v>-0.20621700000000001</c:v>
                </c:pt>
                <c:pt idx="9049">
                  <c:v>-0.20555399999999999</c:v>
                </c:pt>
                <c:pt idx="9050">
                  <c:v>-0.204878</c:v>
                </c:pt>
                <c:pt idx="9051">
                  <c:v>-0.20419200000000001</c:v>
                </c:pt>
                <c:pt idx="9052">
                  <c:v>-0.20349500000000001</c:v>
                </c:pt>
                <c:pt idx="9053">
                  <c:v>-0.202793</c:v>
                </c:pt>
                <c:pt idx="9054">
                  <c:v>-0.202099</c:v>
                </c:pt>
                <c:pt idx="9055">
                  <c:v>-0.201402</c:v>
                </c:pt>
                <c:pt idx="9056">
                  <c:v>-0.200708</c:v>
                </c:pt>
                <c:pt idx="9057">
                  <c:v>-0.200012</c:v>
                </c:pt>
                <c:pt idx="9058">
                  <c:v>-0.19931299999999999</c:v>
                </c:pt>
                <c:pt idx="9059">
                  <c:v>-0.19861500000000001</c:v>
                </c:pt>
                <c:pt idx="9060">
                  <c:v>-0.197903</c:v>
                </c:pt>
                <c:pt idx="9061">
                  <c:v>-0.197182</c:v>
                </c:pt>
                <c:pt idx="9062">
                  <c:v>-0.19644500000000001</c:v>
                </c:pt>
                <c:pt idx="9063">
                  <c:v>-0.195683</c:v>
                </c:pt>
                <c:pt idx="9064">
                  <c:v>-0.19492999999999999</c:v>
                </c:pt>
                <c:pt idx="9065">
                  <c:v>-0.19420799999999999</c:v>
                </c:pt>
                <c:pt idx="9066">
                  <c:v>-0.19344900000000001</c:v>
                </c:pt>
                <c:pt idx="9067">
                  <c:v>-0.192715</c:v>
                </c:pt>
                <c:pt idx="9068">
                  <c:v>-0.19198000000000001</c:v>
                </c:pt>
                <c:pt idx="9069">
                  <c:v>-0.191216</c:v>
                </c:pt>
                <c:pt idx="9070">
                  <c:v>-0.19048599999999999</c:v>
                </c:pt>
                <c:pt idx="9071">
                  <c:v>-0.18968599999999999</c:v>
                </c:pt>
                <c:pt idx="9072">
                  <c:v>-0.18892700000000001</c:v>
                </c:pt>
                <c:pt idx="9073">
                  <c:v>-0.18814900000000001</c:v>
                </c:pt>
                <c:pt idx="9074">
                  <c:v>-0.187361</c:v>
                </c:pt>
                <c:pt idx="9075">
                  <c:v>-0.186616</c:v>
                </c:pt>
                <c:pt idx="9076">
                  <c:v>-0.185806</c:v>
                </c:pt>
                <c:pt idx="9077">
                  <c:v>-0.18506400000000001</c:v>
                </c:pt>
                <c:pt idx="9078">
                  <c:v>-0.18427299999999999</c:v>
                </c:pt>
                <c:pt idx="9079">
                  <c:v>-0.18349499999999999</c:v>
                </c:pt>
                <c:pt idx="9080">
                  <c:v>-0.18271899999999999</c:v>
                </c:pt>
                <c:pt idx="9081">
                  <c:v>-0.18189</c:v>
                </c:pt>
                <c:pt idx="9082">
                  <c:v>-0.181114</c:v>
                </c:pt>
                <c:pt idx="9083">
                  <c:v>-0.180287</c:v>
                </c:pt>
                <c:pt idx="9084">
                  <c:v>-0.17949499999999999</c:v>
                </c:pt>
                <c:pt idx="9085">
                  <c:v>-0.17869199999999999</c:v>
                </c:pt>
                <c:pt idx="9086">
                  <c:v>-0.17787500000000001</c:v>
                </c:pt>
                <c:pt idx="9087">
                  <c:v>-0.177092</c:v>
                </c:pt>
                <c:pt idx="9088">
                  <c:v>-0.17627399999999999</c:v>
                </c:pt>
                <c:pt idx="9089">
                  <c:v>-0.17547299999999999</c:v>
                </c:pt>
                <c:pt idx="9090">
                  <c:v>-0.174651</c:v>
                </c:pt>
                <c:pt idx="9091">
                  <c:v>-0.173814</c:v>
                </c:pt>
                <c:pt idx="9092">
                  <c:v>-0.17299500000000001</c:v>
                </c:pt>
                <c:pt idx="9093">
                  <c:v>-0.172154</c:v>
                </c:pt>
                <c:pt idx="9094">
                  <c:v>-0.17132500000000001</c:v>
                </c:pt>
                <c:pt idx="9095">
                  <c:v>-0.17050000000000001</c:v>
                </c:pt>
                <c:pt idx="9096">
                  <c:v>-0.169657</c:v>
                </c:pt>
                <c:pt idx="9097">
                  <c:v>-0.16884399999999999</c:v>
                </c:pt>
                <c:pt idx="9098">
                  <c:v>-0.16800000000000001</c:v>
                </c:pt>
                <c:pt idx="9099">
                  <c:v>-0.16716600000000001</c:v>
                </c:pt>
                <c:pt idx="9100">
                  <c:v>-0.166325</c:v>
                </c:pt>
                <c:pt idx="9101">
                  <c:v>-0.16545899999999999</c:v>
                </c:pt>
                <c:pt idx="9102">
                  <c:v>-0.16462399999999999</c:v>
                </c:pt>
                <c:pt idx="9103">
                  <c:v>-0.16374900000000001</c:v>
                </c:pt>
                <c:pt idx="9104">
                  <c:v>-0.162906</c:v>
                </c:pt>
                <c:pt idx="9105">
                  <c:v>-0.162048</c:v>
                </c:pt>
                <c:pt idx="9106">
                  <c:v>-0.161186</c:v>
                </c:pt>
                <c:pt idx="9107">
                  <c:v>-0.16034499999999999</c:v>
                </c:pt>
                <c:pt idx="9108">
                  <c:v>-0.159472</c:v>
                </c:pt>
                <c:pt idx="9109">
                  <c:v>-0.15862799999999999</c:v>
                </c:pt>
                <c:pt idx="9110">
                  <c:v>-0.157752</c:v>
                </c:pt>
                <c:pt idx="9111">
                  <c:v>-0.15685199999999999</c:v>
                </c:pt>
                <c:pt idx="9112">
                  <c:v>-0.15595899999999999</c:v>
                </c:pt>
                <c:pt idx="9113">
                  <c:v>-0.155081</c:v>
                </c:pt>
                <c:pt idx="9114">
                  <c:v>-0.15418599999999999</c:v>
                </c:pt>
                <c:pt idx="9115">
                  <c:v>-0.15330199999999999</c:v>
                </c:pt>
                <c:pt idx="9116">
                  <c:v>-0.152423</c:v>
                </c:pt>
                <c:pt idx="9117">
                  <c:v>-0.15151999999999999</c:v>
                </c:pt>
                <c:pt idx="9118">
                  <c:v>-0.15065400000000001</c:v>
                </c:pt>
                <c:pt idx="9119">
                  <c:v>-0.14973900000000001</c:v>
                </c:pt>
                <c:pt idx="9120">
                  <c:v>-0.14886199999999999</c:v>
                </c:pt>
                <c:pt idx="9121">
                  <c:v>-0.14796100000000001</c:v>
                </c:pt>
                <c:pt idx="9122">
                  <c:v>-0.14705699999999999</c:v>
                </c:pt>
                <c:pt idx="9123">
                  <c:v>-0.14618300000000001</c:v>
                </c:pt>
                <c:pt idx="9124">
                  <c:v>-0.145258</c:v>
                </c:pt>
                <c:pt idx="9125">
                  <c:v>-0.14439099999999999</c:v>
                </c:pt>
                <c:pt idx="9126">
                  <c:v>-0.14347399999999999</c:v>
                </c:pt>
                <c:pt idx="9127">
                  <c:v>-0.14258599999999999</c:v>
                </c:pt>
                <c:pt idx="9128">
                  <c:v>-0.14169599999999999</c:v>
                </c:pt>
                <c:pt idx="9129">
                  <c:v>-0.14077799999999999</c:v>
                </c:pt>
                <c:pt idx="9130">
                  <c:v>-0.13989799999999999</c:v>
                </c:pt>
                <c:pt idx="9131">
                  <c:v>-0.13896700000000001</c:v>
                </c:pt>
                <c:pt idx="9132">
                  <c:v>-0.138071</c:v>
                </c:pt>
                <c:pt idx="9133">
                  <c:v>-0.137155</c:v>
                </c:pt>
                <c:pt idx="9134">
                  <c:v>-0.136237</c:v>
                </c:pt>
                <c:pt idx="9135">
                  <c:v>-0.13533800000000001</c:v>
                </c:pt>
                <c:pt idx="9136">
                  <c:v>-0.134413</c:v>
                </c:pt>
                <c:pt idx="9137">
                  <c:v>-0.13351099999999999</c:v>
                </c:pt>
                <c:pt idx="9138">
                  <c:v>-0.13259699999999999</c:v>
                </c:pt>
                <c:pt idx="9139">
                  <c:v>-0.13167799999999999</c:v>
                </c:pt>
                <c:pt idx="9140">
                  <c:v>-0.13077</c:v>
                </c:pt>
                <c:pt idx="9141">
                  <c:v>-0.12983900000000001</c:v>
                </c:pt>
                <c:pt idx="9142">
                  <c:v>-0.12892200000000001</c:v>
                </c:pt>
                <c:pt idx="9143">
                  <c:v>-0.128</c:v>
                </c:pt>
                <c:pt idx="9144">
                  <c:v>-0.12706500000000001</c:v>
                </c:pt>
                <c:pt idx="9145">
                  <c:v>-0.12615699999999999</c:v>
                </c:pt>
                <c:pt idx="9146">
                  <c:v>-0.12521499999999999</c:v>
                </c:pt>
                <c:pt idx="9147">
                  <c:v>-0.124304</c:v>
                </c:pt>
                <c:pt idx="9148">
                  <c:v>-0.123377</c:v>
                </c:pt>
                <c:pt idx="9149">
                  <c:v>-0.122444</c:v>
                </c:pt>
                <c:pt idx="9150">
                  <c:v>-0.121533</c:v>
                </c:pt>
                <c:pt idx="9151">
                  <c:v>-0.12058000000000001</c:v>
                </c:pt>
                <c:pt idx="9152">
                  <c:v>-0.119667</c:v>
                </c:pt>
                <c:pt idx="9153">
                  <c:v>-0.118717</c:v>
                </c:pt>
                <c:pt idx="9154">
                  <c:v>-0.117785</c:v>
                </c:pt>
                <c:pt idx="9155">
                  <c:v>-0.116858</c:v>
                </c:pt>
                <c:pt idx="9156">
                  <c:v>-0.115907</c:v>
                </c:pt>
                <c:pt idx="9157">
                  <c:v>-0.114991</c:v>
                </c:pt>
                <c:pt idx="9158">
                  <c:v>-0.114039</c:v>
                </c:pt>
                <c:pt idx="9159">
                  <c:v>-0.11311599999999999</c:v>
                </c:pt>
                <c:pt idx="9160">
                  <c:v>-0.112181</c:v>
                </c:pt>
                <c:pt idx="9161">
                  <c:v>-0.111239</c:v>
                </c:pt>
                <c:pt idx="9162">
                  <c:v>-0.110309</c:v>
                </c:pt>
                <c:pt idx="9163">
                  <c:v>-0.10935499999999999</c:v>
                </c:pt>
                <c:pt idx="9164">
                  <c:v>-0.10842</c:v>
                </c:pt>
                <c:pt idx="9165">
                  <c:v>-0.107477</c:v>
                </c:pt>
                <c:pt idx="9166">
                  <c:v>-0.10653</c:v>
                </c:pt>
                <c:pt idx="9167">
                  <c:v>-0.10559499999999999</c:v>
                </c:pt>
                <c:pt idx="9168">
                  <c:v>-0.104648</c:v>
                </c:pt>
                <c:pt idx="9169">
                  <c:v>-0.103716</c:v>
                </c:pt>
                <c:pt idx="9170">
                  <c:v>-0.102784</c:v>
                </c:pt>
                <c:pt idx="9171">
                  <c:v>-0.10183399999999999</c:v>
                </c:pt>
                <c:pt idx="9172">
                  <c:v>-0.100901</c:v>
                </c:pt>
                <c:pt idx="9173">
                  <c:v>-9.9942199999999995E-2</c:v>
                </c:pt>
                <c:pt idx="9174">
                  <c:v>-9.9004700000000001E-2</c:v>
                </c:pt>
                <c:pt idx="9175">
                  <c:v>-9.8059199999999999E-2</c:v>
                </c:pt>
                <c:pt idx="9176">
                  <c:v>-9.7102999999999995E-2</c:v>
                </c:pt>
                <c:pt idx="9177">
                  <c:v>-9.6172300000000002E-2</c:v>
                </c:pt>
                <c:pt idx="9178">
                  <c:v>-9.5213900000000004E-2</c:v>
                </c:pt>
                <c:pt idx="9179">
                  <c:v>-9.4297400000000003E-2</c:v>
                </c:pt>
                <c:pt idx="9180">
                  <c:v>-9.3351799999999999E-2</c:v>
                </c:pt>
                <c:pt idx="9181">
                  <c:v>-9.2410500000000007E-2</c:v>
                </c:pt>
                <c:pt idx="9182">
                  <c:v>-9.1470700000000002E-2</c:v>
                </c:pt>
                <c:pt idx="9183">
                  <c:v>-9.0509400000000004E-2</c:v>
                </c:pt>
                <c:pt idx="9184">
                  <c:v>-8.95817E-2</c:v>
                </c:pt>
                <c:pt idx="9185">
                  <c:v>-8.8618299999999997E-2</c:v>
                </c:pt>
                <c:pt idx="9186">
                  <c:v>-8.7680800000000003E-2</c:v>
                </c:pt>
                <c:pt idx="9187">
                  <c:v>-8.6732000000000004E-2</c:v>
                </c:pt>
                <c:pt idx="9188">
                  <c:v>-8.5794300000000004E-2</c:v>
                </c:pt>
                <c:pt idx="9189">
                  <c:v>-8.4872900000000001E-2</c:v>
                </c:pt>
                <c:pt idx="9190">
                  <c:v>-8.3928000000000003E-2</c:v>
                </c:pt>
                <c:pt idx="9191">
                  <c:v>-8.2996500000000001E-2</c:v>
                </c:pt>
                <c:pt idx="9192">
                  <c:v>-8.2045099999999996E-2</c:v>
                </c:pt>
                <c:pt idx="9193">
                  <c:v>-8.1106300000000006E-2</c:v>
                </c:pt>
                <c:pt idx="9194">
                  <c:v>-8.0162600000000001E-2</c:v>
                </c:pt>
                <c:pt idx="9195">
                  <c:v>-7.9213199999999998E-2</c:v>
                </c:pt>
                <c:pt idx="9196">
                  <c:v>-7.8267699999999996E-2</c:v>
                </c:pt>
                <c:pt idx="9197">
                  <c:v>-7.7334E-2</c:v>
                </c:pt>
                <c:pt idx="9198">
                  <c:v>-7.6418799999999995E-2</c:v>
                </c:pt>
                <c:pt idx="9199">
                  <c:v>-7.5512200000000002E-2</c:v>
                </c:pt>
                <c:pt idx="9200">
                  <c:v>-7.45952E-2</c:v>
                </c:pt>
                <c:pt idx="9201">
                  <c:v>-7.3670299999999994E-2</c:v>
                </c:pt>
                <c:pt idx="9202">
                  <c:v>-7.2749999999999995E-2</c:v>
                </c:pt>
                <c:pt idx="9203">
                  <c:v>-7.18192E-2</c:v>
                </c:pt>
                <c:pt idx="9204">
                  <c:v>-7.09032E-2</c:v>
                </c:pt>
                <c:pt idx="9205">
                  <c:v>-6.9967000000000001E-2</c:v>
                </c:pt>
                <c:pt idx="9206">
                  <c:v>-6.9048600000000002E-2</c:v>
                </c:pt>
                <c:pt idx="9207">
                  <c:v>-6.8135399999999999E-2</c:v>
                </c:pt>
                <c:pt idx="9208">
                  <c:v>-6.7227499999999996E-2</c:v>
                </c:pt>
                <c:pt idx="9209">
                  <c:v>-6.6332799999999997E-2</c:v>
                </c:pt>
                <c:pt idx="9210">
                  <c:v>-6.5409099999999998E-2</c:v>
                </c:pt>
                <c:pt idx="9211">
                  <c:v>-6.4506300000000003E-2</c:v>
                </c:pt>
                <c:pt idx="9212">
                  <c:v>-6.3580999999999999E-2</c:v>
                </c:pt>
                <c:pt idx="9213">
                  <c:v>-6.2670100000000006E-2</c:v>
                </c:pt>
                <c:pt idx="9214">
                  <c:v>-6.1751899999999998E-2</c:v>
                </c:pt>
                <c:pt idx="9215">
                  <c:v>-6.0826499999999999E-2</c:v>
                </c:pt>
                <c:pt idx="9216">
                  <c:v>-5.9924400000000003E-2</c:v>
                </c:pt>
                <c:pt idx="9217">
                  <c:v>-5.9014299999999999E-2</c:v>
                </c:pt>
                <c:pt idx="9218">
                  <c:v>-5.8131599999999999E-2</c:v>
                </c:pt>
                <c:pt idx="9219">
                  <c:v>-5.7225400000000003E-2</c:v>
                </c:pt>
                <c:pt idx="9220">
                  <c:v>-5.6326099999999997E-2</c:v>
                </c:pt>
                <c:pt idx="9221">
                  <c:v>-5.5425799999999997E-2</c:v>
                </c:pt>
                <c:pt idx="9222">
                  <c:v>-5.45256E-2</c:v>
                </c:pt>
                <c:pt idx="9223">
                  <c:v>-5.3620599999999997E-2</c:v>
                </c:pt>
                <c:pt idx="9224">
                  <c:v>-5.26767E-2</c:v>
                </c:pt>
                <c:pt idx="9225">
                  <c:v>-5.1765699999999998E-2</c:v>
                </c:pt>
                <c:pt idx="9226">
                  <c:v>-5.09376E-2</c:v>
                </c:pt>
                <c:pt idx="9227">
                  <c:v>-5.01565E-2</c:v>
                </c:pt>
                <c:pt idx="9228">
                  <c:v>-4.9171399999999997E-2</c:v>
                </c:pt>
                <c:pt idx="9229">
                  <c:v>-4.7853899999999998E-2</c:v>
                </c:pt>
                <c:pt idx="9230">
                  <c:v>-4.6523399999999999E-2</c:v>
                </c:pt>
                <c:pt idx="9231">
                  <c:v>-4.5621799999999997E-2</c:v>
                </c:pt>
                <c:pt idx="9232">
                  <c:v>-4.5134100000000003E-2</c:v>
                </c:pt>
                <c:pt idx="9233">
                  <c:v>-4.4736400000000003E-2</c:v>
                </c:pt>
                <c:pt idx="9234">
                  <c:v>-4.4229699999999997E-2</c:v>
                </c:pt>
                <c:pt idx="9235">
                  <c:v>-4.3657399999999999E-2</c:v>
                </c:pt>
                <c:pt idx="9236">
                  <c:v>-4.3137599999999998E-2</c:v>
                </c:pt>
                <c:pt idx="9237">
                  <c:v>-4.2633799999999999E-2</c:v>
                </c:pt>
                <c:pt idx="9238">
                  <c:v>-4.2148199999999997E-2</c:v>
                </c:pt>
                <c:pt idx="9239">
                  <c:v>-4.1643899999999998E-2</c:v>
                </c:pt>
                <c:pt idx="9240">
                  <c:v>-4.1131800000000003E-2</c:v>
                </c:pt>
                <c:pt idx="9241">
                  <c:v>-4.0631599999999997E-2</c:v>
                </c:pt>
                <c:pt idx="9242">
                  <c:v>-4.0114400000000001E-2</c:v>
                </c:pt>
                <c:pt idx="9243">
                  <c:v>-3.96117E-2</c:v>
                </c:pt>
                <c:pt idx="9244">
                  <c:v>-3.9094499999999997E-2</c:v>
                </c:pt>
                <c:pt idx="9245">
                  <c:v>-3.8592599999999998E-2</c:v>
                </c:pt>
                <c:pt idx="9246">
                  <c:v>-3.8099300000000003E-2</c:v>
                </c:pt>
                <c:pt idx="9247">
                  <c:v>-3.7607099999999997E-2</c:v>
                </c:pt>
                <c:pt idx="9248">
                  <c:v>-3.7122200000000001E-2</c:v>
                </c:pt>
                <c:pt idx="9249">
                  <c:v>-3.6627600000000003E-2</c:v>
                </c:pt>
                <c:pt idx="9250">
                  <c:v>-3.6138900000000002E-2</c:v>
                </c:pt>
                <c:pt idx="9251">
                  <c:v>-3.5645000000000003E-2</c:v>
                </c:pt>
                <c:pt idx="9252">
                  <c:v>-3.51502E-2</c:v>
                </c:pt>
                <c:pt idx="9253">
                  <c:v>-3.46524E-2</c:v>
                </c:pt>
                <c:pt idx="9254">
                  <c:v>-3.4157E-2</c:v>
                </c:pt>
                <c:pt idx="9255">
                  <c:v>-3.3669200000000003E-2</c:v>
                </c:pt>
                <c:pt idx="9256">
                  <c:v>-3.3191900000000003E-2</c:v>
                </c:pt>
                <c:pt idx="9257">
                  <c:v>-3.2714899999999998E-2</c:v>
                </c:pt>
                <c:pt idx="9258">
                  <c:v>-3.22396E-2</c:v>
                </c:pt>
                <c:pt idx="9259">
                  <c:v>-3.1763800000000002E-2</c:v>
                </c:pt>
                <c:pt idx="9260">
                  <c:v>-3.1285100000000003E-2</c:v>
                </c:pt>
                <c:pt idx="9261">
                  <c:v>-3.08106E-2</c:v>
                </c:pt>
                <c:pt idx="9262">
                  <c:v>-3.03252E-2</c:v>
                </c:pt>
                <c:pt idx="9263">
                  <c:v>-2.9845199999999999E-2</c:v>
                </c:pt>
                <c:pt idx="9264">
                  <c:v>-2.9363899999999998E-2</c:v>
                </c:pt>
                <c:pt idx="9265">
                  <c:v>-2.8894400000000001E-2</c:v>
                </c:pt>
                <c:pt idx="9266">
                  <c:v>-2.8432200000000001E-2</c:v>
                </c:pt>
                <c:pt idx="9267">
                  <c:v>-2.79674E-2</c:v>
                </c:pt>
                <c:pt idx="9268">
                  <c:v>-2.7508899999999999E-2</c:v>
                </c:pt>
                <c:pt idx="9269">
                  <c:v>-2.70443E-2</c:v>
                </c:pt>
                <c:pt idx="9270">
                  <c:v>-2.6585299999999999E-2</c:v>
                </c:pt>
                <c:pt idx="9271">
                  <c:v>-2.6120600000000001E-2</c:v>
                </c:pt>
                <c:pt idx="9272">
                  <c:v>-2.5652999999999999E-2</c:v>
                </c:pt>
                <c:pt idx="9273">
                  <c:v>-2.5185300000000001E-2</c:v>
                </c:pt>
                <c:pt idx="9274">
                  <c:v>-2.47233E-2</c:v>
                </c:pt>
                <c:pt idx="9275">
                  <c:v>-2.42706E-2</c:v>
                </c:pt>
                <c:pt idx="9276">
                  <c:v>-2.3821599999999998E-2</c:v>
                </c:pt>
                <c:pt idx="9277">
                  <c:v>-2.33739E-2</c:v>
                </c:pt>
                <c:pt idx="9278">
                  <c:v>-2.29258E-2</c:v>
                </c:pt>
                <c:pt idx="9279">
                  <c:v>-2.24818E-2</c:v>
                </c:pt>
                <c:pt idx="9280">
                  <c:v>-2.2033799999999999E-2</c:v>
                </c:pt>
                <c:pt idx="9281">
                  <c:v>-2.1588E-2</c:v>
                </c:pt>
                <c:pt idx="9282">
                  <c:v>-2.1132700000000001E-2</c:v>
                </c:pt>
                <c:pt idx="9283">
                  <c:v>-2.06842E-2</c:v>
                </c:pt>
                <c:pt idx="9284">
                  <c:v>-2.0242400000000001E-2</c:v>
                </c:pt>
                <c:pt idx="9285">
                  <c:v>-1.9805699999999999E-2</c:v>
                </c:pt>
                <c:pt idx="9286">
                  <c:v>-1.9375799999999999E-2</c:v>
                </c:pt>
                <c:pt idx="9287">
                  <c:v>-1.8938199999999999E-2</c:v>
                </c:pt>
                <c:pt idx="9288">
                  <c:v>-1.8511E-2</c:v>
                </c:pt>
                <c:pt idx="9289">
                  <c:v>-1.8079700000000001E-2</c:v>
                </c:pt>
                <c:pt idx="9290">
                  <c:v>-1.76516E-2</c:v>
                </c:pt>
                <c:pt idx="9291">
                  <c:v>-1.72164E-2</c:v>
                </c:pt>
                <c:pt idx="9292">
                  <c:v>-1.6776900000000001E-2</c:v>
                </c:pt>
                <c:pt idx="9293">
                  <c:v>-1.6353800000000002E-2</c:v>
                </c:pt>
                <c:pt idx="9294">
                  <c:v>-1.5938399999999998E-2</c:v>
                </c:pt>
                <c:pt idx="9295">
                  <c:v>-1.55187E-2</c:v>
                </c:pt>
                <c:pt idx="9296">
                  <c:v>-1.50679E-2</c:v>
                </c:pt>
                <c:pt idx="9297">
                  <c:v>-1.46389E-2</c:v>
                </c:pt>
                <c:pt idx="9298">
                  <c:v>-1.43105E-2</c:v>
                </c:pt>
                <c:pt idx="9299">
                  <c:v>-1.4008899999999999E-2</c:v>
                </c:pt>
                <c:pt idx="9300">
                  <c:v>-1.3450699999999999E-2</c:v>
                </c:pt>
                <c:pt idx="9301">
                  <c:v>-1.24773E-2</c:v>
                </c:pt>
                <c:pt idx="9302">
                  <c:v>-1.14912E-2</c:v>
                </c:pt>
                <c:pt idx="9303">
                  <c:v>-1.1055000000000001E-2</c:v>
                </c:pt>
                <c:pt idx="9304">
                  <c:v>-1.11378E-2</c:v>
                </c:pt>
                <c:pt idx="9305">
                  <c:v>-1.1343600000000001E-2</c:v>
                </c:pt>
                <c:pt idx="9306">
                  <c:v>-1.14112E-2</c:v>
                </c:pt>
                <c:pt idx="9307">
                  <c:v>-1.13939E-2</c:v>
                </c:pt>
                <c:pt idx="9308">
                  <c:v>-1.1433E-2</c:v>
                </c:pt>
                <c:pt idx="9309">
                  <c:v>-1.1483699999999999E-2</c:v>
                </c:pt>
                <c:pt idx="9310">
                  <c:v>-1.1552099999999999E-2</c:v>
                </c:pt>
                <c:pt idx="9311">
                  <c:v>-1.1600299999999999E-2</c:v>
                </c:pt>
                <c:pt idx="9312">
                  <c:v>-1.16393E-2</c:v>
                </c:pt>
                <c:pt idx="9313">
                  <c:v>-1.1708400000000001E-2</c:v>
                </c:pt>
                <c:pt idx="9314">
                  <c:v>-1.17581E-2</c:v>
                </c:pt>
                <c:pt idx="9315">
                  <c:v>-1.18292E-2</c:v>
                </c:pt>
                <c:pt idx="9316">
                  <c:v>-1.18856E-2</c:v>
                </c:pt>
                <c:pt idx="9317">
                  <c:v>-1.1953399999999999E-2</c:v>
                </c:pt>
                <c:pt idx="9318">
                  <c:v>-1.20401E-2</c:v>
                </c:pt>
                <c:pt idx="9319">
                  <c:v>-1.2094799999999999E-2</c:v>
                </c:pt>
                <c:pt idx="9320">
                  <c:v>-1.2139799999999999E-2</c:v>
                </c:pt>
                <c:pt idx="9321">
                  <c:v>-1.21873E-2</c:v>
                </c:pt>
                <c:pt idx="9322">
                  <c:v>-1.2345099999999999E-2</c:v>
                </c:pt>
                <c:pt idx="9323">
                  <c:v>-1.25355E-2</c:v>
                </c:pt>
                <c:pt idx="9324">
                  <c:v>-1.2462900000000001E-2</c:v>
                </c:pt>
                <c:pt idx="9325">
                  <c:v>-1.19925E-2</c:v>
                </c:pt>
                <c:pt idx="9326">
                  <c:v>-1.1498899999999999E-2</c:v>
                </c:pt>
                <c:pt idx="9327">
                  <c:v>-1.15573E-2</c:v>
                </c:pt>
                <c:pt idx="9328">
                  <c:v>-1.2132199999999999E-2</c:v>
                </c:pt>
                <c:pt idx="9329">
                  <c:v>-1.28212E-2</c:v>
                </c:pt>
                <c:pt idx="9330">
                  <c:v>-1.3377E-2</c:v>
                </c:pt>
                <c:pt idx="9331">
                  <c:v>-1.3844499999999999E-2</c:v>
                </c:pt>
                <c:pt idx="9332">
                  <c:v>-1.43651E-2</c:v>
                </c:pt>
                <c:pt idx="9333">
                  <c:v>-1.4909199999999999E-2</c:v>
                </c:pt>
                <c:pt idx="9334">
                  <c:v>-1.5457800000000001E-2</c:v>
                </c:pt>
                <c:pt idx="9335">
                  <c:v>-1.6002700000000002E-2</c:v>
                </c:pt>
                <c:pt idx="9336">
                  <c:v>-1.6536599999999999E-2</c:v>
                </c:pt>
                <c:pt idx="9337">
                  <c:v>-1.7104399999999999E-2</c:v>
                </c:pt>
                <c:pt idx="9338">
                  <c:v>-1.7670499999999999E-2</c:v>
                </c:pt>
                <c:pt idx="9339">
                  <c:v>-1.8234199999999999E-2</c:v>
                </c:pt>
                <c:pt idx="9340">
                  <c:v>-1.8803500000000001E-2</c:v>
                </c:pt>
                <c:pt idx="9341">
                  <c:v>-1.9354199999999998E-2</c:v>
                </c:pt>
                <c:pt idx="9342">
                  <c:v>-1.9929700000000002E-2</c:v>
                </c:pt>
                <c:pt idx="9343">
                  <c:v>-2.0491200000000001E-2</c:v>
                </c:pt>
                <c:pt idx="9344">
                  <c:v>-2.10586E-2</c:v>
                </c:pt>
                <c:pt idx="9345">
                  <c:v>-2.16364E-2</c:v>
                </c:pt>
                <c:pt idx="9346">
                  <c:v>-2.22007E-2</c:v>
                </c:pt>
                <c:pt idx="9347">
                  <c:v>-2.27966E-2</c:v>
                </c:pt>
                <c:pt idx="9348">
                  <c:v>-2.3368300000000002E-2</c:v>
                </c:pt>
                <c:pt idx="9349">
                  <c:v>-2.3952299999999999E-2</c:v>
                </c:pt>
                <c:pt idx="9350">
                  <c:v>-2.45305E-2</c:v>
                </c:pt>
                <c:pt idx="9351">
                  <c:v>-2.5098499999999999E-2</c:v>
                </c:pt>
                <c:pt idx="9352">
                  <c:v>-2.5688699999999998E-2</c:v>
                </c:pt>
                <c:pt idx="9353">
                  <c:v>-2.62551E-2</c:v>
                </c:pt>
                <c:pt idx="9354">
                  <c:v>-2.68463E-2</c:v>
                </c:pt>
                <c:pt idx="9355">
                  <c:v>-2.7428999999999999E-2</c:v>
                </c:pt>
                <c:pt idx="9356">
                  <c:v>-2.8021500000000001E-2</c:v>
                </c:pt>
                <c:pt idx="9357">
                  <c:v>-2.8627199999999998E-2</c:v>
                </c:pt>
                <c:pt idx="9358">
                  <c:v>-2.9213200000000002E-2</c:v>
                </c:pt>
                <c:pt idx="9359">
                  <c:v>-2.9812399999999999E-2</c:v>
                </c:pt>
                <c:pt idx="9360">
                  <c:v>-3.0394399999999999E-2</c:v>
                </c:pt>
                <c:pt idx="9361">
                  <c:v>-3.0984899999999999E-2</c:v>
                </c:pt>
                <c:pt idx="9362">
                  <c:v>-3.1576E-2</c:v>
                </c:pt>
                <c:pt idx="9363">
                  <c:v>-3.2159E-2</c:v>
                </c:pt>
                <c:pt idx="9364">
                  <c:v>-3.2756399999999998E-2</c:v>
                </c:pt>
                <c:pt idx="9365">
                  <c:v>-3.3357699999999997E-2</c:v>
                </c:pt>
                <c:pt idx="9366">
                  <c:v>-3.3980799999999999E-2</c:v>
                </c:pt>
                <c:pt idx="9367">
                  <c:v>-3.4609099999999997E-2</c:v>
                </c:pt>
                <c:pt idx="9368">
                  <c:v>-3.52255E-2</c:v>
                </c:pt>
                <c:pt idx="9369">
                  <c:v>-3.5841400000000002E-2</c:v>
                </c:pt>
                <c:pt idx="9370">
                  <c:v>-3.6449099999999998E-2</c:v>
                </c:pt>
                <c:pt idx="9371">
                  <c:v>-3.7058800000000003E-2</c:v>
                </c:pt>
                <c:pt idx="9372">
                  <c:v>-3.7672400000000002E-2</c:v>
                </c:pt>
                <c:pt idx="9373">
                  <c:v>-3.8280599999999998E-2</c:v>
                </c:pt>
                <c:pt idx="9374">
                  <c:v>-3.8903E-2</c:v>
                </c:pt>
                <c:pt idx="9375">
                  <c:v>-3.9527699999999999E-2</c:v>
                </c:pt>
                <c:pt idx="9376">
                  <c:v>-4.0162400000000001E-2</c:v>
                </c:pt>
                <c:pt idx="9377">
                  <c:v>-4.0796800000000001E-2</c:v>
                </c:pt>
                <c:pt idx="9378">
                  <c:v>-4.1417000000000002E-2</c:v>
                </c:pt>
                <c:pt idx="9379">
                  <c:v>-4.2041000000000002E-2</c:v>
                </c:pt>
                <c:pt idx="9380">
                  <c:v>-4.26524E-2</c:v>
                </c:pt>
                <c:pt idx="9381">
                  <c:v>-4.32694E-2</c:v>
                </c:pt>
                <c:pt idx="9382">
                  <c:v>-4.3885100000000003E-2</c:v>
                </c:pt>
                <c:pt idx="9383">
                  <c:v>-4.4502100000000003E-2</c:v>
                </c:pt>
                <c:pt idx="9384">
                  <c:v>-4.5133300000000001E-2</c:v>
                </c:pt>
                <c:pt idx="9385">
                  <c:v>-4.5767200000000001E-2</c:v>
                </c:pt>
                <c:pt idx="9386">
                  <c:v>-4.6411300000000003E-2</c:v>
                </c:pt>
                <c:pt idx="9387">
                  <c:v>-4.7044500000000003E-2</c:v>
                </c:pt>
                <c:pt idx="9388">
                  <c:v>-4.7670900000000002E-2</c:v>
                </c:pt>
                <c:pt idx="9389">
                  <c:v>-4.82934E-2</c:v>
                </c:pt>
                <c:pt idx="9390">
                  <c:v>-4.8910000000000002E-2</c:v>
                </c:pt>
                <c:pt idx="9391">
                  <c:v>-4.9529200000000002E-2</c:v>
                </c:pt>
                <c:pt idx="9392">
                  <c:v>-5.01471E-2</c:v>
                </c:pt>
                <c:pt idx="9393">
                  <c:v>-5.0770599999999999E-2</c:v>
                </c:pt>
                <c:pt idx="9394">
                  <c:v>-5.1403499999999998E-2</c:v>
                </c:pt>
                <c:pt idx="9395">
                  <c:v>-5.2044100000000003E-2</c:v>
                </c:pt>
                <c:pt idx="9396">
                  <c:v>-5.2685599999999999E-2</c:v>
                </c:pt>
                <c:pt idx="9397">
                  <c:v>-5.3321399999999998E-2</c:v>
                </c:pt>
                <c:pt idx="9398">
                  <c:v>-5.3948700000000002E-2</c:v>
                </c:pt>
                <c:pt idx="9399">
                  <c:v>-5.4570599999999997E-2</c:v>
                </c:pt>
                <c:pt idx="9400">
                  <c:v>-5.5186100000000002E-2</c:v>
                </c:pt>
                <c:pt idx="9401">
                  <c:v>-5.5800900000000001E-2</c:v>
                </c:pt>
                <c:pt idx="9402">
                  <c:v>-5.6419299999999999E-2</c:v>
                </c:pt>
                <c:pt idx="9403">
                  <c:v>-5.7042299999999997E-2</c:v>
                </c:pt>
                <c:pt idx="9404">
                  <c:v>-5.7677399999999997E-2</c:v>
                </c:pt>
                <c:pt idx="9405">
                  <c:v>-5.8316699999999999E-2</c:v>
                </c:pt>
                <c:pt idx="9406">
                  <c:v>-5.8954199999999998E-2</c:v>
                </c:pt>
                <c:pt idx="9407">
                  <c:v>-5.9586500000000001E-2</c:v>
                </c:pt>
                <c:pt idx="9408">
                  <c:v>-6.0210399999999997E-2</c:v>
                </c:pt>
                <c:pt idx="9409">
                  <c:v>-6.0829899999999999E-2</c:v>
                </c:pt>
                <c:pt idx="9410">
                  <c:v>-6.14443E-2</c:v>
                </c:pt>
                <c:pt idx="9411">
                  <c:v>-6.2056E-2</c:v>
                </c:pt>
                <c:pt idx="9412">
                  <c:v>-6.2672000000000005E-2</c:v>
                </c:pt>
                <c:pt idx="9413">
                  <c:v>-6.3292699999999993E-2</c:v>
                </c:pt>
                <c:pt idx="9414">
                  <c:v>-6.3925399999999993E-2</c:v>
                </c:pt>
                <c:pt idx="9415">
                  <c:v>-6.4561099999999996E-2</c:v>
                </c:pt>
                <c:pt idx="9416">
                  <c:v>-6.5191700000000005E-2</c:v>
                </c:pt>
                <c:pt idx="9417">
                  <c:v>-6.5820799999999999E-2</c:v>
                </c:pt>
                <c:pt idx="9418">
                  <c:v>-6.6437999999999997E-2</c:v>
                </c:pt>
                <c:pt idx="9419">
                  <c:v>-6.7053799999999997E-2</c:v>
                </c:pt>
                <c:pt idx="9420">
                  <c:v>-6.7662700000000006E-2</c:v>
                </c:pt>
                <c:pt idx="9421">
                  <c:v>-6.8269899999999994E-2</c:v>
                </c:pt>
                <c:pt idx="9422">
                  <c:v>-6.8882600000000002E-2</c:v>
                </c:pt>
                <c:pt idx="9423">
                  <c:v>-6.9495500000000002E-2</c:v>
                </c:pt>
                <c:pt idx="9424">
                  <c:v>-7.0121100000000006E-2</c:v>
                </c:pt>
                <c:pt idx="9425">
                  <c:v>-7.07454E-2</c:v>
                </c:pt>
                <c:pt idx="9426">
                  <c:v>-7.13723E-2</c:v>
                </c:pt>
                <c:pt idx="9427">
                  <c:v>-7.1989999999999998E-2</c:v>
                </c:pt>
                <c:pt idx="9428">
                  <c:v>-7.2570200000000001E-2</c:v>
                </c:pt>
                <c:pt idx="9429">
                  <c:v>-7.3154399999999994E-2</c:v>
                </c:pt>
                <c:pt idx="9430">
                  <c:v>-7.3762099999999997E-2</c:v>
                </c:pt>
                <c:pt idx="9431">
                  <c:v>-7.4330900000000005E-2</c:v>
                </c:pt>
                <c:pt idx="9432">
                  <c:v>-7.4931800000000007E-2</c:v>
                </c:pt>
                <c:pt idx="9433">
                  <c:v>-7.5536599999999995E-2</c:v>
                </c:pt>
                <c:pt idx="9434">
                  <c:v>-7.6122899999999993E-2</c:v>
                </c:pt>
                <c:pt idx="9435">
                  <c:v>-7.6757000000000006E-2</c:v>
                </c:pt>
                <c:pt idx="9436">
                  <c:v>-7.7330599999999999E-2</c:v>
                </c:pt>
                <c:pt idx="9437">
                  <c:v>-7.7947600000000006E-2</c:v>
                </c:pt>
                <c:pt idx="9438">
                  <c:v>-7.8534599999999996E-2</c:v>
                </c:pt>
                <c:pt idx="9439">
                  <c:v>-7.9103499999999993E-2</c:v>
                </c:pt>
                <c:pt idx="9440">
                  <c:v>-7.9709100000000005E-2</c:v>
                </c:pt>
                <c:pt idx="9441">
                  <c:v>-8.0249200000000007E-2</c:v>
                </c:pt>
                <c:pt idx="9442">
                  <c:v>-8.0861799999999998E-2</c:v>
                </c:pt>
                <c:pt idx="9443">
                  <c:v>-8.14333E-2</c:v>
                </c:pt>
                <c:pt idx="9444">
                  <c:v>-8.2029699999999997E-2</c:v>
                </c:pt>
                <c:pt idx="9445">
                  <c:v>-8.26379E-2</c:v>
                </c:pt>
                <c:pt idx="9446">
                  <c:v>-8.3204E-2</c:v>
                </c:pt>
                <c:pt idx="9447">
                  <c:v>-8.3814600000000003E-2</c:v>
                </c:pt>
                <c:pt idx="9448">
                  <c:v>-8.4367999999999999E-2</c:v>
                </c:pt>
                <c:pt idx="9449">
                  <c:v>-8.4946499999999994E-2</c:v>
                </c:pt>
                <c:pt idx="9450">
                  <c:v>-8.5507299999999994E-2</c:v>
                </c:pt>
                <c:pt idx="9451">
                  <c:v>-8.6059999999999998E-2</c:v>
                </c:pt>
                <c:pt idx="9452">
                  <c:v>-8.6641499999999996E-2</c:v>
                </c:pt>
                <c:pt idx="9453">
                  <c:v>-8.72058E-2</c:v>
                </c:pt>
                <c:pt idx="9454">
                  <c:v>-8.7787799999999999E-2</c:v>
                </c:pt>
                <c:pt idx="9455">
                  <c:v>-8.8363499999999998E-2</c:v>
                </c:pt>
                <c:pt idx="9456">
                  <c:v>-8.8931899999999994E-2</c:v>
                </c:pt>
                <c:pt idx="9457">
                  <c:v>-8.9506500000000003E-2</c:v>
                </c:pt>
                <c:pt idx="9458">
                  <c:v>-9.00672E-2</c:v>
                </c:pt>
                <c:pt idx="9459">
                  <c:v>-9.0614799999999995E-2</c:v>
                </c:pt>
                <c:pt idx="9460">
                  <c:v>-9.1166399999999995E-2</c:v>
                </c:pt>
                <c:pt idx="9461">
                  <c:v>-9.1702099999999995E-2</c:v>
                </c:pt>
                <c:pt idx="9462">
                  <c:v>-9.2265899999999998E-2</c:v>
                </c:pt>
                <c:pt idx="9463">
                  <c:v>-9.2821200000000006E-2</c:v>
                </c:pt>
                <c:pt idx="9464">
                  <c:v>-9.3377000000000002E-2</c:v>
                </c:pt>
                <c:pt idx="9465">
                  <c:v>-9.3942999999999999E-2</c:v>
                </c:pt>
                <c:pt idx="9466">
                  <c:v>-9.4485399999999997E-2</c:v>
                </c:pt>
                <c:pt idx="9467">
                  <c:v>-9.5049800000000004E-2</c:v>
                </c:pt>
                <c:pt idx="9468">
                  <c:v>-9.5584299999999997E-2</c:v>
                </c:pt>
                <c:pt idx="9469">
                  <c:v>-9.61206E-2</c:v>
                </c:pt>
                <c:pt idx="9470">
                  <c:v>-9.6650799999999995E-2</c:v>
                </c:pt>
                <c:pt idx="9471">
                  <c:v>-9.71751E-2</c:v>
                </c:pt>
                <c:pt idx="9472">
                  <c:v>-9.7718799999999995E-2</c:v>
                </c:pt>
                <c:pt idx="9473">
                  <c:v>-9.8252099999999995E-2</c:v>
                </c:pt>
                <c:pt idx="9474">
                  <c:v>-9.8797700000000002E-2</c:v>
                </c:pt>
                <c:pt idx="9475">
                  <c:v>-9.9332299999999998E-2</c:v>
                </c:pt>
                <c:pt idx="9476">
                  <c:v>-9.98391E-2</c:v>
                </c:pt>
                <c:pt idx="9477">
                  <c:v>-0.10034800000000001</c:v>
                </c:pt>
                <c:pt idx="9478">
                  <c:v>-0.100881</c:v>
                </c:pt>
                <c:pt idx="9479">
                  <c:v>-0.10136299999999999</c:v>
                </c:pt>
                <c:pt idx="9480">
                  <c:v>-0.10187400000000001</c:v>
                </c:pt>
                <c:pt idx="9481">
                  <c:v>-0.102382</c:v>
                </c:pt>
                <c:pt idx="9482">
                  <c:v>-0.102866</c:v>
                </c:pt>
                <c:pt idx="9483">
                  <c:v>-0.103404</c:v>
                </c:pt>
                <c:pt idx="9484">
                  <c:v>-0.103876</c:v>
                </c:pt>
                <c:pt idx="9485">
                  <c:v>-0.104404</c:v>
                </c:pt>
                <c:pt idx="9486">
                  <c:v>-0.104903</c:v>
                </c:pt>
                <c:pt idx="9487">
                  <c:v>-0.105389</c:v>
                </c:pt>
                <c:pt idx="9488">
                  <c:v>-0.105907</c:v>
                </c:pt>
                <c:pt idx="9489">
                  <c:v>-0.106354</c:v>
                </c:pt>
                <c:pt idx="9490">
                  <c:v>-0.106862</c:v>
                </c:pt>
                <c:pt idx="9491">
                  <c:v>-0.107324</c:v>
                </c:pt>
                <c:pt idx="9492">
                  <c:v>-0.107803</c:v>
                </c:pt>
                <c:pt idx="9493">
                  <c:v>-0.10829999999999999</c:v>
                </c:pt>
                <c:pt idx="9494">
                  <c:v>-0.108762</c:v>
                </c:pt>
                <c:pt idx="9495">
                  <c:v>-0.109268</c:v>
                </c:pt>
                <c:pt idx="9496">
                  <c:v>-0.109737</c:v>
                </c:pt>
                <c:pt idx="9497">
                  <c:v>-0.11021300000000001</c:v>
                </c:pt>
                <c:pt idx="9498">
                  <c:v>-0.11068699999999999</c:v>
                </c:pt>
                <c:pt idx="9499">
                  <c:v>-0.11113199999999999</c:v>
                </c:pt>
                <c:pt idx="9500">
                  <c:v>-0.111596</c:v>
                </c:pt>
                <c:pt idx="9501">
                  <c:v>-0.112044</c:v>
                </c:pt>
                <c:pt idx="9502">
                  <c:v>-0.11249199999999999</c:v>
                </c:pt>
                <c:pt idx="9503">
                  <c:v>-0.11296299999999999</c:v>
                </c:pt>
                <c:pt idx="9504">
                  <c:v>-0.113409</c:v>
                </c:pt>
                <c:pt idx="9505">
                  <c:v>-0.11388</c:v>
                </c:pt>
                <c:pt idx="9506">
                  <c:v>-0.11433400000000001</c:v>
                </c:pt>
                <c:pt idx="9507">
                  <c:v>-0.114775</c:v>
                </c:pt>
                <c:pt idx="9508">
                  <c:v>-0.115229</c:v>
                </c:pt>
                <c:pt idx="9509">
                  <c:v>-0.115644</c:v>
                </c:pt>
                <c:pt idx="9510">
                  <c:v>-0.116082</c:v>
                </c:pt>
                <c:pt idx="9511">
                  <c:v>-0.11650000000000001</c:v>
                </c:pt>
                <c:pt idx="9512">
                  <c:v>-0.116926</c:v>
                </c:pt>
                <c:pt idx="9513">
                  <c:v>-0.117368</c:v>
                </c:pt>
                <c:pt idx="9514">
                  <c:v>-0.117789</c:v>
                </c:pt>
                <c:pt idx="9515">
                  <c:v>-0.118229</c:v>
                </c:pt>
                <c:pt idx="9516">
                  <c:v>-0.11865000000000001</c:v>
                </c:pt>
                <c:pt idx="9517">
                  <c:v>-0.119073</c:v>
                </c:pt>
                <c:pt idx="9518">
                  <c:v>-0.119493</c:v>
                </c:pt>
                <c:pt idx="9519">
                  <c:v>-0.119889</c:v>
                </c:pt>
                <c:pt idx="9520">
                  <c:v>-0.120284</c:v>
                </c:pt>
                <c:pt idx="9521">
                  <c:v>-0.12067799999999999</c:v>
                </c:pt>
                <c:pt idx="9522">
                  <c:v>-0.121074</c:v>
                </c:pt>
                <c:pt idx="9523">
                  <c:v>-0.12148399999999999</c:v>
                </c:pt>
                <c:pt idx="9524">
                  <c:v>-0.121879</c:v>
                </c:pt>
                <c:pt idx="9525">
                  <c:v>-0.122277</c:v>
                </c:pt>
                <c:pt idx="9526">
                  <c:v>-0.12267699999999999</c:v>
                </c:pt>
                <c:pt idx="9527">
                  <c:v>-0.123058</c:v>
                </c:pt>
                <c:pt idx="9528">
                  <c:v>-0.12345200000000001</c:v>
                </c:pt>
                <c:pt idx="9529">
                  <c:v>-0.12381300000000001</c:v>
                </c:pt>
                <c:pt idx="9530">
                  <c:v>-0.124182</c:v>
                </c:pt>
                <c:pt idx="9531">
                  <c:v>-0.124551</c:v>
                </c:pt>
                <c:pt idx="9532">
                  <c:v>-0.124915</c:v>
                </c:pt>
                <c:pt idx="9533">
                  <c:v>-0.12529599999999999</c:v>
                </c:pt>
                <c:pt idx="9534">
                  <c:v>-0.12565399999999999</c:v>
                </c:pt>
                <c:pt idx="9535">
                  <c:v>-0.126026</c:v>
                </c:pt>
                <c:pt idx="9536">
                  <c:v>-0.126388</c:v>
                </c:pt>
                <c:pt idx="9537">
                  <c:v>-0.126746</c:v>
                </c:pt>
                <c:pt idx="9538">
                  <c:v>-0.12709899999999999</c:v>
                </c:pt>
                <c:pt idx="9539">
                  <c:v>-0.12743499999999999</c:v>
                </c:pt>
                <c:pt idx="9540">
                  <c:v>-0.127773</c:v>
                </c:pt>
                <c:pt idx="9541">
                  <c:v>-0.128113</c:v>
                </c:pt>
                <c:pt idx="9542">
                  <c:v>-0.12845100000000001</c:v>
                </c:pt>
                <c:pt idx="9543">
                  <c:v>-0.12878800000000001</c:v>
                </c:pt>
                <c:pt idx="9544">
                  <c:v>-0.12912000000000001</c:v>
                </c:pt>
                <c:pt idx="9545">
                  <c:v>-0.12944600000000001</c:v>
                </c:pt>
                <c:pt idx="9546">
                  <c:v>-0.12978200000000001</c:v>
                </c:pt>
                <c:pt idx="9547">
                  <c:v>-0.130102</c:v>
                </c:pt>
                <c:pt idx="9548">
                  <c:v>-0.13042500000000001</c:v>
                </c:pt>
                <c:pt idx="9549">
                  <c:v>-0.13073299999999999</c:v>
                </c:pt>
                <c:pt idx="9550">
                  <c:v>-0.13102800000000001</c:v>
                </c:pt>
                <c:pt idx="9551">
                  <c:v>-0.131329</c:v>
                </c:pt>
                <c:pt idx="9552">
                  <c:v>-0.131636</c:v>
                </c:pt>
                <c:pt idx="9553">
                  <c:v>-0.13198699999999999</c:v>
                </c:pt>
                <c:pt idx="9554">
                  <c:v>-0.13228300000000001</c:v>
                </c:pt>
                <c:pt idx="9555">
                  <c:v>-0.13245399999999999</c:v>
                </c:pt>
                <c:pt idx="9556">
                  <c:v>-0.13255400000000001</c:v>
                </c:pt>
                <c:pt idx="9557">
                  <c:v>-0.132748</c:v>
                </c:pt>
                <c:pt idx="9558">
                  <c:v>-0.13314000000000001</c:v>
                </c:pt>
                <c:pt idx="9559">
                  <c:v>-0.13361000000000001</c:v>
                </c:pt>
                <c:pt idx="9560">
                  <c:v>-0.134047</c:v>
                </c:pt>
                <c:pt idx="9561">
                  <c:v>-0.13444500000000001</c:v>
                </c:pt>
                <c:pt idx="9562">
                  <c:v>-0.13483999999999999</c:v>
                </c:pt>
                <c:pt idx="9563">
                  <c:v>-0.13525200000000001</c:v>
                </c:pt>
                <c:pt idx="9564">
                  <c:v>-0.13567199999999999</c:v>
                </c:pt>
                <c:pt idx="9565">
                  <c:v>-0.13608200000000001</c:v>
                </c:pt>
                <c:pt idx="9566">
                  <c:v>-0.136492</c:v>
                </c:pt>
                <c:pt idx="9567">
                  <c:v>-0.13688900000000001</c:v>
                </c:pt>
                <c:pt idx="9568">
                  <c:v>-0.13728000000000001</c:v>
                </c:pt>
                <c:pt idx="9569">
                  <c:v>-0.13766400000000001</c:v>
                </c:pt>
                <c:pt idx="9570">
                  <c:v>-0.13803399999999999</c:v>
                </c:pt>
                <c:pt idx="9571">
                  <c:v>-0.138409</c:v>
                </c:pt>
                <c:pt idx="9572">
                  <c:v>-0.13878099999999999</c:v>
                </c:pt>
                <c:pt idx="9573">
                  <c:v>-0.139159</c:v>
                </c:pt>
                <c:pt idx="9574">
                  <c:v>-0.13953599999999999</c:v>
                </c:pt>
                <c:pt idx="9575">
                  <c:v>-0.139904</c:v>
                </c:pt>
                <c:pt idx="9576">
                  <c:v>-0.14027600000000001</c:v>
                </c:pt>
                <c:pt idx="9577">
                  <c:v>-0.14063999999999999</c:v>
                </c:pt>
                <c:pt idx="9578">
                  <c:v>-0.14099900000000001</c:v>
                </c:pt>
                <c:pt idx="9579">
                  <c:v>-0.141345</c:v>
                </c:pt>
                <c:pt idx="9580">
                  <c:v>-0.141677</c:v>
                </c:pt>
                <c:pt idx="9581">
                  <c:v>-0.142013</c:v>
                </c:pt>
                <c:pt idx="9582">
                  <c:v>-0.14235300000000001</c:v>
                </c:pt>
                <c:pt idx="9583">
                  <c:v>-0.14269499999999999</c:v>
                </c:pt>
                <c:pt idx="9584">
                  <c:v>-0.14303399999999999</c:v>
                </c:pt>
                <c:pt idx="9585">
                  <c:v>-0.14336399999999999</c:v>
                </c:pt>
                <c:pt idx="9586">
                  <c:v>-0.14369899999999999</c:v>
                </c:pt>
                <c:pt idx="9587">
                  <c:v>-0.14402599999999999</c:v>
                </c:pt>
                <c:pt idx="9588">
                  <c:v>-0.144348</c:v>
                </c:pt>
                <c:pt idx="9589">
                  <c:v>-0.144654</c:v>
                </c:pt>
                <c:pt idx="9590">
                  <c:v>-0.144953</c:v>
                </c:pt>
                <c:pt idx="9591">
                  <c:v>-0.145255</c:v>
                </c:pt>
                <c:pt idx="9592">
                  <c:v>-0.14555999999999999</c:v>
                </c:pt>
                <c:pt idx="9593">
                  <c:v>-0.14586299999999999</c:v>
                </c:pt>
                <c:pt idx="9594">
                  <c:v>-0.14615900000000001</c:v>
                </c:pt>
                <c:pt idx="9595">
                  <c:v>-0.146455</c:v>
                </c:pt>
                <c:pt idx="9596">
                  <c:v>-0.14674899999999999</c:v>
                </c:pt>
                <c:pt idx="9597">
                  <c:v>-0.14704600000000001</c:v>
                </c:pt>
                <c:pt idx="9598">
                  <c:v>-0.14732500000000001</c:v>
                </c:pt>
                <c:pt idx="9599">
                  <c:v>-0.14759700000000001</c:v>
                </c:pt>
                <c:pt idx="9600">
                  <c:v>-0.14786199999999999</c:v>
                </c:pt>
                <c:pt idx="9601">
                  <c:v>-0.14813100000000001</c:v>
                </c:pt>
                <c:pt idx="9602">
                  <c:v>-0.14840200000000001</c:v>
                </c:pt>
                <c:pt idx="9603">
                  <c:v>-0.14866199999999999</c:v>
                </c:pt>
                <c:pt idx="9604">
                  <c:v>-0.148924</c:v>
                </c:pt>
                <c:pt idx="9605">
                  <c:v>-0.14917800000000001</c:v>
                </c:pt>
                <c:pt idx="9606">
                  <c:v>-0.14943999999999999</c:v>
                </c:pt>
                <c:pt idx="9607">
                  <c:v>-0.14969299999999999</c:v>
                </c:pt>
                <c:pt idx="9608">
                  <c:v>-0.14993500000000001</c:v>
                </c:pt>
                <c:pt idx="9609">
                  <c:v>-0.150168</c:v>
                </c:pt>
                <c:pt idx="9610">
                  <c:v>-0.150397</c:v>
                </c:pt>
                <c:pt idx="9611">
                  <c:v>-0.15062600000000001</c:v>
                </c:pt>
                <c:pt idx="9612">
                  <c:v>-0.15085100000000001</c:v>
                </c:pt>
                <c:pt idx="9613">
                  <c:v>-0.15107100000000001</c:v>
                </c:pt>
                <c:pt idx="9614">
                  <c:v>-0.15129300000000001</c:v>
                </c:pt>
                <c:pt idx="9615">
                  <c:v>-0.15152599999999999</c:v>
                </c:pt>
                <c:pt idx="9616">
                  <c:v>-0.151752</c:v>
                </c:pt>
                <c:pt idx="9617">
                  <c:v>-0.151947</c:v>
                </c:pt>
                <c:pt idx="9618">
                  <c:v>-0.15210399999999999</c:v>
                </c:pt>
                <c:pt idx="9619">
                  <c:v>-0.15232299999999999</c:v>
                </c:pt>
                <c:pt idx="9620">
                  <c:v>-0.152667</c:v>
                </c:pt>
                <c:pt idx="9621">
                  <c:v>-0.15291199999999999</c:v>
                </c:pt>
                <c:pt idx="9622">
                  <c:v>-0.15268399999999999</c:v>
                </c:pt>
                <c:pt idx="9623">
                  <c:v>-0.152062</c:v>
                </c:pt>
                <c:pt idx="9624">
                  <c:v>-0.151727</c:v>
                </c:pt>
                <c:pt idx="9625">
                  <c:v>-0.15218999999999999</c:v>
                </c:pt>
                <c:pt idx="9626">
                  <c:v>-0.15313099999999999</c:v>
                </c:pt>
                <c:pt idx="9627">
                  <c:v>-0.154002</c:v>
                </c:pt>
                <c:pt idx="9628">
                  <c:v>-0.15471599999999999</c:v>
                </c:pt>
                <c:pt idx="9629">
                  <c:v>-0.15536900000000001</c:v>
                </c:pt>
                <c:pt idx="9630">
                  <c:v>-0.15607699999999999</c:v>
                </c:pt>
                <c:pt idx="9631">
                  <c:v>-0.15681500000000001</c:v>
                </c:pt>
                <c:pt idx="9632">
                  <c:v>-0.15753200000000001</c:v>
                </c:pt>
                <c:pt idx="9633">
                  <c:v>-0.15825400000000001</c:v>
                </c:pt>
                <c:pt idx="9634">
                  <c:v>-0.15896199999999999</c:v>
                </c:pt>
                <c:pt idx="9635">
                  <c:v>-0.15967100000000001</c:v>
                </c:pt>
                <c:pt idx="9636">
                  <c:v>-0.160387</c:v>
                </c:pt>
                <c:pt idx="9637">
                  <c:v>-0.16108500000000001</c:v>
                </c:pt>
                <c:pt idx="9638">
                  <c:v>-0.16178500000000001</c:v>
                </c:pt>
                <c:pt idx="9639">
                  <c:v>-0.162467</c:v>
                </c:pt>
                <c:pt idx="9640">
                  <c:v>-0.163131</c:v>
                </c:pt>
                <c:pt idx="9641">
                  <c:v>-0.16381100000000001</c:v>
                </c:pt>
                <c:pt idx="9642">
                  <c:v>-0.16447500000000001</c:v>
                </c:pt>
                <c:pt idx="9643">
                  <c:v>-0.165159</c:v>
                </c:pt>
                <c:pt idx="9644">
                  <c:v>-0.165826</c:v>
                </c:pt>
                <c:pt idx="9645">
                  <c:v>-0.166486</c:v>
                </c:pt>
                <c:pt idx="9646">
                  <c:v>-0.167156</c:v>
                </c:pt>
                <c:pt idx="9647">
                  <c:v>-0.16780300000000001</c:v>
                </c:pt>
                <c:pt idx="9648">
                  <c:v>-0.168462</c:v>
                </c:pt>
                <c:pt idx="9649">
                  <c:v>-0.16909199999999999</c:v>
                </c:pt>
                <c:pt idx="9650">
                  <c:v>-0.16972200000000001</c:v>
                </c:pt>
                <c:pt idx="9651">
                  <c:v>-0.17035600000000001</c:v>
                </c:pt>
                <c:pt idx="9652">
                  <c:v>-0.170985</c:v>
                </c:pt>
                <c:pt idx="9653">
                  <c:v>-0.17161899999999999</c:v>
                </c:pt>
                <c:pt idx="9654">
                  <c:v>-0.172238</c:v>
                </c:pt>
                <c:pt idx="9655">
                  <c:v>-0.17285700000000001</c:v>
                </c:pt>
                <c:pt idx="9656">
                  <c:v>-0.17347199999999999</c:v>
                </c:pt>
                <c:pt idx="9657">
                  <c:v>-0.17408399999999999</c:v>
                </c:pt>
                <c:pt idx="9658">
                  <c:v>-0.174683</c:v>
                </c:pt>
                <c:pt idx="9659">
                  <c:v>-0.17527699999999999</c:v>
                </c:pt>
                <c:pt idx="9660">
                  <c:v>-0.17586099999999999</c:v>
                </c:pt>
                <c:pt idx="9661">
                  <c:v>-0.176454</c:v>
                </c:pt>
                <c:pt idx="9662">
                  <c:v>-0.17704300000000001</c:v>
                </c:pt>
                <c:pt idx="9663">
                  <c:v>-0.177621</c:v>
                </c:pt>
                <c:pt idx="9664">
                  <c:v>-0.178198</c:v>
                </c:pt>
                <c:pt idx="9665">
                  <c:v>-0.17876</c:v>
                </c:pt>
                <c:pt idx="9666">
                  <c:v>-0.17933199999999999</c:v>
                </c:pt>
                <c:pt idx="9667">
                  <c:v>-0.179891</c:v>
                </c:pt>
                <c:pt idx="9668">
                  <c:v>-0.18044199999999999</c:v>
                </c:pt>
                <c:pt idx="9669">
                  <c:v>-0.18099000000000001</c:v>
                </c:pt>
                <c:pt idx="9670">
                  <c:v>-0.18152599999999999</c:v>
                </c:pt>
                <c:pt idx="9671">
                  <c:v>-0.18207100000000001</c:v>
                </c:pt>
                <c:pt idx="9672">
                  <c:v>-0.18260499999999999</c:v>
                </c:pt>
                <c:pt idx="9673">
                  <c:v>-0.18313599999999999</c:v>
                </c:pt>
                <c:pt idx="9674">
                  <c:v>-0.183666</c:v>
                </c:pt>
                <c:pt idx="9675">
                  <c:v>-0.18418499999999999</c:v>
                </c:pt>
                <c:pt idx="9676">
                  <c:v>-0.18470700000000001</c:v>
                </c:pt>
                <c:pt idx="9677">
                  <c:v>-0.18521899999999999</c:v>
                </c:pt>
                <c:pt idx="9678">
                  <c:v>-0.185724</c:v>
                </c:pt>
                <c:pt idx="9679">
                  <c:v>-0.186226</c:v>
                </c:pt>
                <c:pt idx="9680">
                  <c:v>-0.18671299999999999</c:v>
                </c:pt>
                <c:pt idx="9681">
                  <c:v>-0.18720500000000001</c:v>
                </c:pt>
                <c:pt idx="9682">
                  <c:v>-0.187699</c:v>
                </c:pt>
                <c:pt idx="9683">
                  <c:v>-0.188192</c:v>
                </c:pt>
                <c:pt idx="9684">
                  <c:v>-0.188662</c:v>
                </c:pt>
                <c:pt idx="9685">
                  <c:v>-0.18909000000000001</c:v>
                </c:pt>
                <c:pt idx="9686">
                  <c:v>-0.18956400000000001</c:v>
                </c:pt>
                <c:pt idx="9687">
                  <c:v>-0.190164</c:v>
                </c:pt>
                <c:pt idx="9688">
                  <c:v>-0.19072800000000001</c:v>
                </c:pt>
                <c:pt idx="9689">
                  <c:v>-0.190884</c:v>
                </c:pt>
                <c:pt idx="9690">
                  <c:v>-0.190552</c:v>
                </c:pt>
                <c:pt idx="9691">
                  <c:v>-0.19034999999999999</c:v>
                </c:pt>
                <c:pt idx="9692">
                  <c:v>-0.19091900000000001</c:v>
                </c:pt>
                <c:pt idx="9693">
                  <c:v>-0.192056</c:v>
                </c:pt>
                <c:pt idx="9694">
                  <c:v>-0.19322900000000001</c:v>
                </c:pt>
                <c:pt idx="9695">
                  <c:v>-0.194221</c:v>
                </c:pt>
                <c:pt idx="9696">
                  <c:v>-0.195132</c:v>
                </c:pt>
                <c:pt idx="9697">
                  <c:v>-0.19610900000000001</c:v>
                </c:pt>
                <c:pt idx="9698">
                  <c:v>-0.197104</c:v>
                </c:pt>
                <c:pt idx="9699">
                  <c:v>-0.19808999999999999</c:v>
                </c:pt>
                <c:pt idx="9700">
                  <c:v>-0.19905300000000001</c:v>
                </c:pt>
                <c:pt idx="9701">
                  <c:v>-0.20000599999999999</c:v>
                </c:pt>
                <c:pt idx="9702">
                  <c:v>-0.20097000000000001</c:v>
                </c:pt>
                <c:pt idx="9703">
                  <c:v>-0.20192599999999999</c:v>
                </c:pt>
                <c:pt idx="9704">
                  <c:v>-0.202877</c:v>
                </c:pt>
                <c:pt idx="9705">
                  <c:v>-0.203816</c:v>
                </c:pt>
                <c:pt idx="9706">
                  <c:v>-0.204758</c:v>
                </c:pt>
                <c:pt idx="9707">
                  <c:v>-0.20569399999999999</c:v>
                </c:pt>
                <c:pt idx="9708">
                  <c:v>-0.20663000000000001</c:v>
                </c:pt>
                <c:pt idx="9709">
                  <c:v>-0.20755000000000001</c:v>
                </c:pt>
                <c:pt idx="9710">
                  <c:v>-0.20846600000000001</c:v>
                </c:pt>
                <c:pt idx="9711">
                  <c:v>-0.20938300000000001</c:v>
                </c:pt>
                <c:pt idx="9712">
                  <c:v>-0.210287</c:v>
                </c:pt>
                <c:pt idx="9713">
                  <c:v>-0.211197</c:v>
                </c:pt>
                <c:pt idx="9714">
                  <c:v>-0.21208399999999999</c:v>
                </c:pt>
                <c:pt idx="9715">
                  <c:v>-0.212976</c:v>
                </c:pt>
                <c:pt idx="9716">
                  <c:v>-0.213866</c:v>
                </c:pt>
                <c:pt idx="9717">
                  <c:v>-0.21474799999999999</c:v>
                </c:pt>
                <c:pt idx="9718">
                  <c:v>-0.215637</c:v>
                </c:pt>
                <c:pt idx="9719">
                  <c:v>-0.216501</c:v>
                </c:pt>
                <c:pt idx="9720">
                  <c:v>-0.21737400000000001</c:v>
                </c:pt>
                <c:pt idx="9721">
                  <c:v>-0.21823200000000001</c:v>
                </c:pt>
                <c:pt idx="9722">
                  <c:v>-0.219084</c:v>
                </c:pt>
                <c:pt idx="9723">
                  <c:v>-0.21993399999999999</c:v>
                </c:pt>
                <c:pt idx="9724">
                  <c:v>-0.22076299999999999</c:v>
                </c:pt>
                <c:pt idx="9725">
                  <c:v>-0.221604</c:v>
                </c:pt>
                <c:pt idx="9726">
                  <c:v>-0.22243499999999999</c:v>
                </c:pt>
                <c:pt idx="9727">
                  <c:v>-0.22327</c:v>
                </c:pt>
                <c:pt idx="9728">
                  <c:v>-0.22409899999999999</c:v>
                </c:pt>
                <c:pt idx="9729">
                  <c:v>-0.224914</c:v>
                </c:pt>
                <c:pt idx="9730">
                  <c:v>-0.22573099999999999</c:v>
                </c:pt>
                <c:pt idx="9731">
                  <c:v>-0.22653200000000001</c:v>
                </c:pt>
                <c:pt idx="9732">
                  <c:v>-0.22733</c:v>
                </c:pt>
                <c:pt idx="9733">
                  <c:v>-0.22811899999999999</c:v>
                </c:pt>
                <c:pt idx="9734">
                  <c:v>-0.22890099999999999</c:v>
                </c:pt>
                <c:pt idx="9735">
                  <c:v>-0.229685</c:v>
                </c:pt>
                <c:pt idx="9736">
                  <c:v>-0.230464</c:v>
                </c:pt>
                <c:pt idx="9737">
                  <c:v>-0.23124400000000001</c:v>
                </c:pt>
                <c:pt idx="9738">
                  <c:v>-0.232016</c:v>
                </c:pt>
                <c:pt idx="9739">
                  <c:v>-0.23278199999999999</c:v>
                </c:pt>
                <c:pt idx="9740">
                  <c:v>-0.23353699999999999</c:v>
                </c:pt>
                <c:pt idx="9741">
                  <c:v>-0.23428499999999999</c:v>
                </c:pt>
                <c:pt idx="9742">
                  <c:v>-0.23502400000000001</c:v>
                </c:pt>
                <c:pt idx="9743">
                  <c:v>-0.23575699999999999</c:v>
                </c:pt>
                <c:pt idx="9744">
                  <c:v>-0.236487</c:v>
                </c:pt>
                <c:pt idx="9745">
                  <c:v>-0.23721200000000001</c:v>
                </c:pt>
                <c:pt idx="9746">
                  <c:v>-0.23794000000000001</c:v>
                </c:pt>
                <c:pt idx="9747">
                  <c:v>-0.23866000000000001</c:v>
                </c:pt>
                <c:pt idx="9748">
                  <c:v>-0.23938000000000001</c:v>
                </c:pt>
                <c:pt idx="9749">
                  <c:v>-0.240089</c:v>
                </c:pt>
                <c:pt idx="9750">
                  <c:v>-0.240785</c:v>
                </c:pt>
                <c:pt idx="9751">
                  <c:v>-0.241477</c:v>
                </c:pt>
                <c:pt idx="9752">
                  <c:v>-0.24215600000000001</c:v>
                </c:pt>
                <c:pt idx="9753">
                  <c:v>-0.242837</c:v>
                </c:pt>
                <c:pt idx="9754">
                  <c:v>-0.243507</c:v>
                </c:pt>
                <c:pt idx="9755">
                  <c:v>-0.244175</c:v>
                </c:pt>
                <c:pt idx="9756">
                  <c:v>-0.24484400000000001</c:v>
                </c:pt>
                <c:pt idx="9757">
                  <c:v>-0.24551000000000001</c:v>
                </c:pt>
                <c:pt idx="9758">
                  <c:v>-0.24617700000000001</c:v>
                </c:pt>
                <c:pt idx="9759">
                  <c:v>-0.24682299999999999</c:v>
                </c:pt>
                <c:pt idx="9760">
                  <c:v>-0.24746199999999999</c:v>
                </c:pt>
                <c:pt idx="9761">
                  <c:v>-0.24809</c:v>
                </c:pt>
                <c:pt idx="9762">
                  <c:v>-0.24871199999999999</c:v>
                </c:pt>
                <c:pt idx="9763">
                  <c:v>-0.249333</c:v>
                </c:pt>
                <c:pt idx="9764">
                  <c:v>-0.249942</c:v>
                </c:pt>
                <c:pt idx="9765">
                  <c:v>-0.250552</c:v>
                </c:pt>
                <c:pt idx="9766">
                  <c:v>-0.25115900000000002</c:v>
                </c:pt>
                <c:pt idx="9767">
                  <c:v>-0.25176799999999999</c:v>
                </c:pt>
                <c:pt idx="9768">
                  <c:v>-0.25237100000000001</c:v>
                </c:pt>
                <c:pt idx="9769">
                  <c:v>-0.25296099999999999</c:v>
                </c:pt>
                <c:pt idx="9770">
                  <c:v>-0.25354100000000002</c:v>
                </c:pt>
                <c:pt idx="9771">
                  <c:v>-0.25411400000000001</c:v>
                </c:pt>
                <c:pt idx="9772">
                  <c:v>-0.25468000000000002</c:v>
                </c:pt>
                <c:pt idx="9773">
                  <c:v>-0.25523800000000002</c:v>
                </c:pt>
                <c:pt idx="9774">
                  <c:v>-0.25578899999999999</c:v>
                </c:pt>
                <c:pt idx="9775">
                  <c:v>-0.25633600000000001</c:v>
                </c:pt>
                <c:pt idx="9776">
                  <c:v>-0.25688800000000001</c:v>
                </c:pt>
                <c:pt idx="9777">
                  <c:v>-0.257436</c:v>
                </c:pt>
                <c:pt idx="9778">
                  <c:v>-0.25797900000000001</c:v>
                </c:pt>
                <c:pt idx="9779">
                  <c:v>-0.25851099999999999</c:v>
                </c:pt>
                <c:pt idx="9780">
                  <c:v>-0.25903199999999998</c:v>
                </c:pt>
                <c:pt idx="9781">
                  <c:v>-0.25954700000000003</c:v>
                </c:pt>
                <c:pt idx="9782">
                  <c:v>-0.26005</c:v>
                </c:pt>
                <c:pt idx="9783">
                  <c:v>-0.260546</c:v>
                </c:pt>
                <c:pt idx="9784">
                  <c:v>-0.26103500000000002</c:v>
                </c:pt>
                <c:pt idx="9785">
                  <c:v>-0.26152599999999998</c:v>
                </c:pt>
                <c:pt idx="9786">
                  <c:v>-0.26201999999999998</c:v>
                </c:pt>
                <c:pt idx="9787">
                  <c:v>-0.26250600000000002</c:v>
                </c:pt>
                <c:pt idx="9788">
                  <c:v>-0.26297900000000002</c:v>
                </c:pt>
                <c:pt idx="9789">
                  <c:v>-0.26344200000000001</c:v>
                </c:pt>
                <c:pt idx="9790">
                  <c:v>-0.26391199999999998</c:v>
                </c:pt>
                <c:pt idx="9791">
                  <c:v>-0.26438</c:v>
                </c:pt>
                <c:pt idx="9792">
                  <c:v>-0.26479799999999998</c:v>
                </c:pt>
                <c:pt idx="9793">
                  <c:v>-0.26505699999999999</c:v>
                </c:pt>
                <c:pt idx="9794">
                  <c:v>-0.26535399999999998</c:v>
                </c:pt>
                <c:pt idx="9795">
                  <c:v>-0.26584099999999999</c:v>
                </c:pt>
                <c:pt idx="9796">
                  <c:v>-0.26610099999999998</c:v>
                </c:pt>
                <c:pt idx="9797">
                  <c:v>-0.26651200000000003</c:v>
                </c:pt>
                <c:pt idx="9798">
                  <c:v>-0.26690799999999998</c:v>
                </c:pt>
                <c:pt idx="9799">
                  <c:v>-0.26712999999999998</c:v>
                </c:pt>
                <c:pt idx="9800">
                  <c:v>-0.26763399999999998</c:v>
                </c:pt>
                <c:pt idx="9801">
                  <c:v>-0.26780599999999999</c:v>
                </c:pt>
                <c:pt idx="9802">
                  <c:v>-0.26821299999999998</c:v>
                </c:pt>
                <c:pt idx="9803">
                  <c:v>-0.26854099999999997</c:v>
                </c:pt>
                <c:pt idx="9804">
                  <c:v>-0.26874599999999998</c:v>
                </c:pt>
                <c:pt idx="9805">
                  <c:v>-0.26922499999999999</c:v>
                </c:pt>
                <c:pt idx="9806">
                  <c:v>-0.26935700000000001</c:v>
                </c:pt>
                <c:pt idx="9807">
                  <c:v>-0.26978799999999997</c:v>
                </c:pt>
                <c:pt idx="9808">
                  <c:v>-0.27003899999999997</c:v>
                </c:pt>
                <c:pt idx="9809">
                  <c:v>-0.270285</c:v>
                </c:pt>
                <c:pt idx="9810">
                  <c:v>-0.27066499999999999</c:v>
                </c:pt>
                <c:pt idx="9811">
                  <c:v>-0.27080900000000002</c:v>
                </c:pt>
                <c:pt idx="9812">
                  <c:v>-0.271171</c:v>
                </c:pt>
                <c:pt idx="9813">
                  <c:v>-0.27138099999999998</c:v>
                </c:pt>
                <c:pt idx="9814">
                  <c:v>-0.271623</c:v>
                </c:pt>
                <c:pt idx="9815">
                  <c:v>-0.271924</c:v>
                </c:pt>
                <c:pt idx="9816">
                  <c:v>-0.27211099999999999</c:v>
                </c:pt>
                <c:pt idx="9817">
                  <c:v>-0.27239600000000003</c:v>
                </c:pt>
                <c:pt idx="9818">
                  <c:v>-0.27263700000000002</c:v>
                </c:pt>
                <c:pt idx="9819">
                  <c:v>-0.27282699999999999</c:v>
                </c:pt>
                <c:pt idx="9820">
                  <c:v>-0.27310299999999998</c:v>
                </c:pt>
                <c:pt idx="9821">
                  <c:v>-0.27326299999999998</c:v>
                </c:pt>
                <c:pt idx="9822">
                  <c:v>-0.27348499999999998</c:v>
                </c:pt>
                <c:pt idx="9823">
                  <c:v>-0.27371099999999998</c:v>
                </c:pt>
                <c:pt idx="9824">
                  <c:v>-0.273841</c:v>
                </c:pt>
                <c:pt idx="9825">
                  <c:v>-0.27411099999999999</c:v>
                </c:pt>
                <c:pt idx="9826">
                  <c:v>-0.274233</c:v>
                </c:pt>
                <c:pt idx="9827">
                  <c:v>-0.27445599999999998</c:v>
                </c:pt>
                <c:pt idx="9828">
                  <c:v>-0.27465000000000001</c:v>
                </c:pt>
                <c:pt idx="9829">
                  <c:v>-0.27477200000000002</c:v>
                </c:pt>
                <c:pt idx="9830">
                  <c:v>-0.275003</c:v>
                </c:pt>
                <c:pt idx="9831">
                  <c:v>-0.27509499999999998</c:v>
                </c:pt>
                <c:pt idx="9832">
                  <c:v>-0.27527800000000002</c:v>
                </c:pt>
                <c:pt idx="9833">
                  <c:v>-0.27541599999999999</c:v>
                </c:pt>
                <c:pt idx="9834">
                  <c:v>-0.27552399999999999</c:v>
                </c:pt>
                <c:pt idx="9835">
                  <c:v>-0.27569500000000002</c:v>
                </c:pt>
                <c:pt idx="9836">
                  <c:v>-0.27579999999999999</c:v>
                </c:pt>
                <c:pt idx="9837">
                  <c:v>-0.27594099999999999</c:v>
                </c:pt>
                <c:pt idx="9838">
                  <c:v>-0.276088</c:v>
                </c:pt>
                <c:pt idx="9839">
                  <c:v>-0.276171</c:v>
                </c:pt>
                <c:pt idx="9840">
                  <c:v>-0.276312</c:v>
                </c:pt>
                <c:pt idx="9841">
                  <c:v>-0.276391</c:v>
                </c:pt>
                <c:pt idx="9842">
                  <c:v>-0.27645999999999998</c:v>
                </c:pt>
                <c:pt idx="9843">
                  <c:v>-0.276584</c:v>
                </c:pt>
                <c:pt idx="9844">
                  <c:v>-0.27659800000000001</c:v>
                </c:pt>
                <c:pt idx="9845">
                  <c:v>-0.27673399999999998</c:v>
                </c:pt>
                <c:pt idx="9846">
                  <c:v>-0.27678199999999997</c:v>
                </c:pt>
                <c:pt idx="9847">
                  <c:v>-0.27685700000000002</c:v>
                </c:pt>
                <c:pt idx="9848">
                  <c:v>-0.27696500000000002</c:v>
                </c:pt>
                <c:pt idx="9849">
                  <c:v>-0.27695700000000001</c:v>
                </c:pt>
                <c:pt idx="9850">
                  <c:v>-0.27707199999999998</c:v>
                </c:pt>
                <c:pt idx="9851">
                  <c:v>-0.27705800000000003</c:v>
                </c:pt>
                <c:pt idx="9852">
                  <c:v>-0.27710800000000002</c:v>
                </c:pt>
                <c:pt idx="9853">
                  <c:v>-0.27714699999999998</c:v>
                </c:pt>
                <c:pt idx="9854">
                  <c:v>-0.27713199999999999</c:v>
                </c:pt>
                <c:pt idx="9855">
                  <c:v>-0.27720499999999998</c:v>
                </c:pt>
                <c:pt idx="9856">
                  <c:v>-0.27719500000000002</c:v>
                </c:pt>
                <c:pt idx="9857">
                  <c:v>-0.27723199999999998</c:v>
                </c:pt>
                <c:pt idx="9858">
                  <c:v>-0.27725300000000003</c:v>
                </c:pt>
                <c:pt idx="9859">
                  <c:v>-0.27723199999999998</c:v>
                </c:pt>
                <c:pt idx="9860">
                  <c:v>-0.27725</c:v>
                </c:pt>
                <c:pt idx="9861">
                  <c:v>-0.27722000000000002</c:v>
                </c:pt>
                <c:pt idx="9862">
                  <c:v>-0.27719199999999999</c:v>
                </c:pt>
                <c:pt idx="9863">
                  <c:v>-0.27719300000000002</c:v>
                </c:pt>
                <c:pt idx="9864">
                  <c:v>-0.27712599999999998</c:v>
                </c:pt>
                <c:pt idx="9865">
                  <c:v>-0.27712300000000001</c:v>
                </c:pt>
                <c:pt idx="9866">
                  <c:v>-0.27708300000000002</c:v>
                </c:pt>
                <c:pt idx="9867">
                  <c:v>-0.277061</c:v>
                </c:pt>
                <c:pt idx="9868">
                  <c:v>-0.27707999999999999</c:v>
                </c:pt>
                <c:pt idx="9869">
                  <c:v>-0.27677099999999999</c:v>
                </c:pt>
                <c:pt idx="9870">
                  <c:v>-0.27655800000000003</c:v>
                </c:pt>
                <c:pt idx="9871">
                  <c:v>-0.27654200000000001</c:v>
                </c:pt>
                <c:pt idx="9872">
                  <c:v>-0.276231</c:v>
                </c:pt>
                <c:pt idx="9873">
                  <c:v>-0.276148</c:v>
                </c:pt>
                <c:pt idx="9874">
                  <c:v>-0.27600599999999997</c:v>
                </c:pt>
                <c:pt idx="9875">
                  <c:v>-0.275704</c:v>
                </c:pt>
                <c:pt idx="9876">
                  <c:v>-0.27574399999999999</c:v>
                </c:pt>
                <c:pt idx="9877">
                  <c:v>-0.275368</c:v>
                </c:pt>
                <c:pt idx="9878">
                  <c:v>-0.27531699999999998</c:v>
                </c:pt>
                <c:pt idx="9879">
                  <c:v>-0.27512700000000001</c:v>
                </c:pt>
                <c:pt idx="9880">
                  <c:v>-0.27479900000000002</c:v>
                </c:pt>
                <c:pt idx="9881">
                  <c:v>-0.274816</c:v>
                </c:pt>
                <c:pt idx="9882">
                  <c:v>-0.27435199999999998</c:v>
                </c:pt>
                <c:pt idx="9883">
                  <c:v>-0.27433200000000002</c:v>
                </c:pt>
                <c:pt idx="9884">
                  <c:v>-0.27402700000000002</c:v>
                </c:pt>
                <c:pt idx="9885">
                  <c:v>-0.27377499999999999</c:v>
                </c:pt>
                <c:pt idx="9886">
                  <c:v>-0.27369900000000003</c:v>
                </c:pt>
                <c:pt idx="9887">
                  <c:v>-0.27328799999999998</c:v>
                </c:pt>
                <c:pt idx="9888">
                  <c:v>-0.27323599999999998</c:v>
                </c:pt>
                <c:pt idx="9889">
                  <c:v>-0.27289000000000002</c:v>
                </c:pt>
                <c:pt idx="9890">
                  <c:v>-0.27266800000000002</c:v>
                </c:pt>
                <c:pt idx="9891">
                  <c:v>-0.27246500000000001</c:v>
                </c:pt>
                <c:pt idx="9892">
                  <c:v>-0.27211299999999999</c:v>
                </c:pt>
                <c:pt idx="9893">
                  <c:v>-0.27192499999999997</c:v>
                </c:pt>
                <c:pt idx="9894">
                  <c:v>-0.27161400000000002</c:v>
                </c:pt>
                <c:pt idx="9895">
                  <c:v>-0.271341</c:v>
                </c:pt>
                <c:pt idx="9896">
                  <c:v>-0.27115699999999998</c:v>
                </c:pt>
                <c:pt idx="9897">
                  <c:v>-0.270845</c:v>
                </c:pt>
                <c:pt idx="9898">
                  <c:v>-0.27037699999999998</c:v>
                </c:pt>
                <c:pt idx="9899">
                  <c:v>-0.26991700000000002</c:v>
                </c:pt>
                <c:pt idx="9900">
                  <c:v>-0.26963500000000001</c:v>
                </c:pt>
                <c:pt idx="9901">
                  <c:v>-0.26918199999999998</c:v>
                </c:pt>
                <c:pt idx="9902">
                  <c:v>-0.26875300000000002</c:v>
                </c:pt>
                <c:pt idx="9903">
                  <c:v>-0.26847399999999999</c:v>
                </c:pt>
                <c:pt idx="9904">
                  <c:v>-0.26792899999999997</c:v>
                </c:pt>
                <c:pt idx="9905">
                  <c:v>-0.26772499999999999</c:v>
                </c:pt>
                <c:pt idx="9906">
                  <c:v>-0.26723400000000003</c:v>
                </c:pt>
                <c:pt idx="9907">
                  <c:v>-0.26686900000000002</c:v>
                </c:pt>
                <c:pt idx="9908">
                  <c:v>-0.26656200000000002</c:v>
                </c:pt>
                <c:pt idx="9909">
                  <c:v>-0.26598699999999997</c:v>
                </c:pt>
                <c:pt idx="9910">
                  <c:v>-0.26577400000000001</c:v>
                </c:pt>
                <c:pt idx="9911">
                  <c:v>-0.26516400000000001</c:v>
                </c:pt>
                <c:pt idx="9912">
                  <c:v>-0.26485199999999998</c:v>
                </c:pt>
                <c:pt idx="9913">
                  <c:v>-0.264399</c:v>
                </c:pt>
                <c:pt idx="9914">
                  <c:v>-0.26392199999999999</c:v>
                </c:pt>
                <c:pt idx="9915">
                  <c:v>-0.26360699999999998</c:v>
                </c:pt>
                <c:pt idx="9916">
                  <c:v>-0.26306099999999999</c:v>
                </c:pt>
                <c:pt idx="9917">
                  <c:v>-0.26273400000000002</c:v>
                </c:pt>
                <c:pt idx="9918">
                  <c:v>-0.26223099999999999</c:v>
                </c:pt>
                <c:pt idx="9919">
                  <c:v>-0.26181199999999999</c:v>
                </c:pt>
                <c:pt idx="9920">
                  <c:v>-0.26134600000000002</c:v>
                </c:pt>
                <c:pt idx="9921">
                  <c:v>-0.26088299999999998</c:v>
                </c:pt>
                <c:pt idx="9922">
                  <c:v>-0.26040200000000002</c:v>
                </c:pt>
                <c:pt idx="9923">
                  <c:v>-0.25996399999999997</c:v>
                </c:pt>
                <c:pt idx="9924">
                  <c:v>-0.25947500000000001</c:v>
                </c:pt>
                <c:pt idx="9925">
                  <c:v>-0.25901400000000002</c:v>
                </c:pt>
                <c:pt idx="9926">
                  <c:v>-0.25858100000000001</c:v>
                </c:pt>
                <c:pt idx="9927">
                  <c:v>-0.25802999999999998</c:v>
                </c:pt>
                <c:pt idx="9928">
                  <c:v>-0.25766699999999998</c:v>
                </c:pt>
                <c:pt idx="9929">
                  <c:v>-0.25705699999999998</c:v>
                </c:pt>
                <c:pt idx="9930">
                  <c:v>-0.256656</c:v>
                </c:pt>
                <c:pt idx="9931">
                  <c:v>-0.25610699999999997</c:v>
                </c:pt>
                <c:pt idx="9932">
                  <c:v>-0.25557999999999997</c:v>
                </c:pt>
                <c:pt idx="9933">
                  <c:v>-0.255164</c:v>
                </c:pt>
                <c:pt idx="9934">
                  <c:v>-0.25453399999999998</c:v>
                </c:pt>
                <c:pt idx="9935">
                  <c:v>-0.254158</c:v>
                </c:pt>
                <c:pt idx="9936">
                  <c:v>-0.253548</c:v>
                </c:pt>
                <c:pt idx="9937">
                  <c:v>-0.25309100000000001</c:v>
                </c:pt>
                <c:pt idx="9938">
                  <c:v>-0.25258000000000003</c:v>
                </c:pt>
                <c:pt idx="9939">
                  <c:v>-0.25200800000000001</c:v>
                </c:pt>
                <c:pt idx="9940">
                  <c:v>-0.25153799999999998</c:v>
                </c:pt>
                <c:pt idx="9941">
                  <c:v>-0.25093700000000002</c:v>
                </c:pt>
                <c:pt idx="9942">
                  <c:v>-0.25043599999999999</c:v>
                </c:pt>
                <c:pt idx="9943">
                  <c:v>-0.249884</c:v>
                </c:pt>
                <c:pt idx="9944">
                  <c:v>-0.249334</c:v>
                </c:pt>
                <c:pt idx="9945">
                  <c:v>-0.24879599999999999</c:v>
                </c:pt>
                <c:pt idx="9946">
                  <c:v>-0.24825900000000001</c:v>
                </c:pt>
                <c:pt idx="9947">
                  <c:v>-0.24768799999999999</c:v>
                </c:pt>
                <c:pt idx="9948">
                  <c:v>-0.24718499999999999</c:v>
                </c:pt>
                <c:pt idx="9949">
                  <c:v>-0.24657200000000001</c:v>
                </c:pt>
                <c:pt idx="9950">
                  <c:v>-0.246036</c:v>
                </c:pt>
                <c:pt idx="9951">
                  <c:v>-0.24546200000000001</c:v>
                </c:pt>
                <c:pt idx="9952">
                  <c:v>-0.24484700000000001</c:v>
                </c:pt>
                <c:pt idx="9953">
                  <c:v>-0.24434500000000001</c:v>
                </c:pt>
                <c:pt idx="9954">
                  <c:v>-0.24367</c:v>
                </c:pt>
                <c:pt idx="9955">
                  <c:v>-0.243176</c:v>
                </c:pt>
                <c:pt idx="9956">
                  <c:v>-0.24254400000000001</c:v>
                </c:pt>
                <c:pt idx="9957">
                  <c:v>-0.24198500000000001</c:v>
                </c:pt>
                <c:pt idx="9958">
                  <c:v>-0.24143100000000001</c:v>
                </c:pt>
                <c:pt idx="9959">
                  <c:v>-0.24077599999999999</c:v>
                </c:pt>
                <c:pt idx="9960">
                  <c:v>-0.24024400000000001</c:v>
                </c:pt>
                <c:pt idx="9961">
                  <c:v>-0.23957200000000001</c:v>
                </c:pt>
                <c:pt idx="9962">
                  <c:v>-0.23900299999999999</c:v>
                </c:pt>
                <c:pt idx="9963">
                  <c:v>-0.238367</c:v>
                </c:pt>
                <c:pt idx="9964">
                  <c:v>-0.23775199999999999</c:v>
                </c:pt>
                <c:pt idx="9965">
                  <c:v>-0.237146</c:v>
                </c:pt>
                <c:pt idx="9966">
                  <c:v>-0.236543</c:v>
                </c:pt>
                <c:pt idx="9967">
                  <c:v>-0.23593</c:v>
                </c:pt>
                <c:pt idx="9968">
                  <c:v>-0.235318</c:v>
                </c:pt>
                <c:pt idx="9969">
                  <c:v>-0.23468</c:v>
                </c:pt>
                <c:pt idx="9970">
                  <c:v>-0.23402899999999999</c:v>
                </c:pt>
                <c:pt idx="9971">
                  <c:v>-0.233434</c:v>
                </c:pt>
                <c:pt idx="9972">
                  <c:v>-0.23273099999999999</c:v>
                </c:pt>
                <c:pt idx="9973">
                  <c:v>-0.232157</c:v>
                </c:pt>
                <c:pt idx="9974">
                  <c:v>-0.23144300000000001</c:v>
                </c:pt>
                <c:pt idx="9975">
                  <c:v>-0.23085800000000001</c:v>
                </c:pt>
                <c:pt idx="9976">
                  <c:v>-0.23024900000000001</c:v>
                </c:pt>
                <c:pt idx="9977">
                  <c:v>-0.22958500000000001</c:v>
                </c:pt>
                <c:pt idx="9978">
                  <c:v>-0.22903599999999999</c:v>
                </c:pt>
                <c:pt idx="9979">
                  <c:v>-0.228294</c:v>
                </c:pt>
                <c:pt idx="9980">
                  <c:v>-0.227745</c:v>
                </c:pt>
                <c:pt idx="9981">
                  <c:v>-0.227047</c:v>
                </c:pt>
                <c:pt idx="9982">
                  <c:v>-0.22641600000000001</c:v>
                </c:pt>
                <c:pt idx="9983">
                  <c:v>-0.22578999999999999</c:v>
                </c:pt>
                <c:pt idx="9984">
                  <c:v>-0.225082</c:v>
                </c:pt>
                <c:pt idx="9985">
                  <c:v>-0.22450899999999999</c:v>
                </c:pt>
                <c:pt idx="9986">
                  <c:v>-0.22380900000000001</c:v>
                </c:pt>
                <c:pt idx="9987">
                  <c:v>-0.22319600000000001</c:v>
                </c:pt>
                <c:pt idx="9988">
                  <c:v>-0.222522</c:v>
                </c:pt>
                <c:pt idx="9989">
                  <c:v>-0.22185299999999999</c:v>
                </c:pt>
                <c:pt idx="9990">
                  <c:v>-0.22120699999999999</c:v>
                </c:pt>
                <c:pt idx="9991">
                  <c:v>-0.22053300000000001</c:v>
                </c:pt>
                <c:pt idx="9992">
                  <c:v>-0.219858</c:v>
                </c:pt>
                <c:pt idx="9993">
                  <c:v>-0.21919</c:v>
                </c:pt>
                <c:pt idx="9994">
                  <c:v>-0.218504</c:v>
                </c:pt>
                <c:pt idx="9995">
                  <c:v>-0.21784400000000001</c:v>
                </c:pt>
                <c:pt idx="9996">
                  <c:v>-0.21718599999999999</c:v>
                </c:pt>
                <c:pt idx="9997">
                  <c:v>-0.21647</c:v>
                </c:pt>
                <c:pt idx="9998">
                  <c:v>-0.215837</c:v>
                </c:pt>
                <c:pt idx="9999">
                  <c:v>-0.215112</c:v>
                </c:pt>
                <c:pt idx="10000">
                  <c:v>-0.21449599999999999</c:v>
                </c:pt>
                <c:pt idx="10001">
                  <c:v>-0.213813</c:v>
                </c:pt>
                <c:pt idx="10002">
                  <c:v>-0.21312300000000001</c:v>
                </c:pt>
                <c:pt idx="10003">
                  <c:v>-0.212481</c:v>
                </c:pt>
                <c:pt idx="10004">
                  <c:v>-0.21173600000000001</c:v>
                </c:pt>
                <c:pt idx="10005">
                  <c:v>-0.21112700000000001</c:v>
                </c:pt>
                <c:pt idx="10006">
                  <c:v>-0.21041899999999999</c:v>
                </c:pt>
                <c:pt idx="10007">
                  <c:v>-0.20979100000000001</c:v>
                </c:pt>
                <c:pt idx="10008">
                  <c:v>-0.20907500000000001</c:v>
                </c:pt>
                <c:pt idx="10009">
                  <c:v>-0.208118</c:v>
                </c:pt>
                <c:pt idx="10010">
                  <c:v>-0.20727999999999999</c:v>
                </c:pt>
                <c:pt idx="10011">
                  <c:v>-0.206623</c:v>
                </c:pt>
                <c:pt idx="10012">
                  <c:v>-0.205702</c:v>
                </c:pt>
                <c:pt idx="10013">
                  <c:v>-0.20497000000000001</c:v>
                </c:pt>
                <c:pt idx="10014">
                  <c:v>-0.204235</c:v>
                </c:pt>
                <c:pt idx="10015">
                  <c:v>-0.203287</c:v>
                </c:pt>
                <c:pt idx="10016">
                  <c:v>-0.202735</c:v>
                </c:pt>
                <c:pt idx="10017">
                  <c:v>-0.20171</c:v>
                </c:pt>
                <c:pt idx="10018">
                  <c:v>-0.201076</c:v>
                </c:pt>
                <c:pt idx="10019">
                  <c:v>-0.20026099999999999</c:v>
                </c:pt>
                <c:pt idx="10020">
                  <c:v>-0.19933799999999999</c:v>
                </c:pt>
                <c:pt idx="10021">
                  <c:v>-0.19876099999999999</c:v>
                </c:pt>
                <c:pt idx="10022">
                  <c:v>-0.197661</c:v>
                </c:pt>
                <c:pt idx="10023">
                  <c:v>-0.19709499999999999</c:v>
                </c:pt>
                <c:pt idx="10024">
                  <c:v>-0.19613900000000001</c:v>
                </c:pt>
                <c:pt idx="10025">
                  <c:v>-0.195354</c:v>
                </c:pt>
                <c:pt idx="10026">
                  <c:v>-0.19464500000000001</c:v>
                </c:pt>
                <c:pt idx="10027">
                  <c:v>-0.193666</c:v>
                </c:pt>
                <c:pt idx="10028">
                  <c:v>-0.19303100000000001</c:v>
                </c:pt>
                <c:pt idx="10029">
                  <c:v>-0.19206599999999999</c:v>
                </c:pt>
                <c:pt idx="10030">
                  <c:v>-0.19131000000000001</c:v>
                </c:pt>
                <c:pt idx="10031">
                  <c:v>-0.190466</c:v>
                </c:pt>
                <c:pt idx="10032">
                  <c:v>-0.18959400000000001</c:v>
                </c:pt>
                <c:pt idx="10033">
                  <c:v>-0.18878800000000001</c:v>
                </c:pt>
                <c:pt idx="10034">
                  <c:v>-0.187943</c:v>
                </c:pt>
                <c:pt idx="10035">
                  <c:v>-0.187114</c:v>
                </c:pt>
                <c:pt idx="10036">
                  <c:v>-0.18634200000000001</c:v>
                </c:pt>
                <c:pt idx="10037">
                  <c:v>-0.18526999999999999</c:v>
                </c:pt>
                <c:pt idx="10038">
                  <c:v>-0.18421399999999999</c:v>
                </c:pt>
                <c:pt idx="10039">
                  <c:v>-0.18352499999999999</c:v>
                </c:pt>
                <c:pt idx="10040">
                  <c:v>-0.182307</c:v>
                </c:pt>
                <c:pt idx="10041">
                  <c:v>-0.18157100000000001</c:v>
                </c:pt>
                <c:pt idx="10042">
                  <c:v>-0.180565</c:v>
                </c:pt>
                <c:pt idx="10043">
                  <c:v>-0.179505</c:v>
                </c:pt>
                <c:pt idx="10044">
                  <c:v>-0.17882999999999999</c:v>
                </c:pt>
                <c:pt idx="10045">
                  <c:v>-0.17755599999999999</c:v>
                </c:pt>
                <c:pt idx="10046">
                  <c:v>-0.176903</c:v>
                </c:pt>
                <c:pt idx="10047">
                  <c:v>-0.17579900000000001</c:v>
                </c:pt>
                <c:pt idx="10048">
                  <c:v>-0.17483199999999999</c:v>
                </c:pt>
                <c:pt idx="10049">
                  <c:v>-0.174063</c:v>
                </c:pt>
                <c:pt idx="10050">
                  <c:v>-0.172822</c:v>
                </c:pt>
                <c:pt idx="10051">
                  <c:v>-0.17214299999999999</c:v>
                </c:pt>
                <c:pt idx="10052">
                  <c:v>-0.170983</c:v>
                </c:pt>
                <c:pt idx="10053">
                  <c:v>-0.17008000000000001</c:v>
                </c:pt>
                <c:pt idx="10054">
                  <c:v>-0.16919899999999999</c:v>
                </c:pt>
                <c:pt idx="10055">
                  <c:v>-0.16806199999999999</c:v>
                </c:pt>
                <c:pt idx="10056">
                  <c:v>-0.16728999999999999</c:v>
                </c:pt>
                <c:pt idx="10057">
                  <c:v>-0.166186</c:v>
                </c:pt>
                <c:pt idx="10058">
                  <c:v>-0.165265</c:v>
                </c:pt>
                <c:pt idx="10059">
                  <c:v>-0.16434499999999999</c:v>
                </c:pt>
                <c:pt idx="10060">
                  <c:v>-0.16325600000000001</c:v>
                </c:pt>
                <c:pt idx="10061">
                  <c:v>-0.16238900000000001</c:v>
                </c:pt>
                <c:pt idx="10062">
                  <c:v>-0.16134899999999999</c:v>
                </c:pt>
                <c:pt idx="10063">
                  <c:v>-0.16034899999999999</c:v>
                </c:pt>
                <c:pt idx="10064">
                  <c:v>-0.15945799999999999</c:v>
                </c:pt>
                <c:pt idx="10065">
                  <c:v>-0.15834999999999999</c:v>
                </c:pt>
                <c:pt idx="10066">
                  <c:v>-0.157473</c:v>
                </c:pt>
                <c:pt idx="10067">
                  <c:v>-0.15645899999999999</c:v>
                </c:pt>
                <c:pt idx="10068">
                  <c:v>-0.15542600000000001</c:v>
                </c:pt>
                <c:pt idx="10069">
                  <c:v>-0.154559</c:v>
                </c:pt>
                <c:pt idx="10070">
                  <c:v>-0.15341199999999999</c:v>
                </c:pt>
                <c:pt idx="10071">
                  <c:v>-0.15254100000000001</c:v>
                </c:pt>
                <c:pt idx="10072">
                  <c:v>-0.15149199999999999</c:v>
                </c:pt>
                <c:pt idx="10073">
                  <c:v>-0.15045500000000001</c:v>
                </c:pt>
                <c:pt idx="10074">
                  <c:v>-0.149566</c:v>
                </c:pt>
                <c:pt idx="10075">
                  <c:v>-0.148423</c:v>
                </c:pt>
                <c:pt idx="10076">
                  <c:v>-0.14756</c:v>
                </c:pt>
                <c:pt idx="10077">
                  <c:v>-0.14651400000000001</c:v>
                </c:pt>
                <c:pt idx="10078">
                  <c:v>-0.14547199999999999</c:v>
                </c:pt>
                <c:pt idx="10079">
                  <c:v>-0.144539</c:v>
                </c:pt>
                <c:pt idx="10080">
                  <c:v>-0.143431</c:v>
                </c:pt>
                <c:pt idx="10081">
                  <c:v>-0.142626</c:v>
                </c:pt>
                <c:pt idx="10082">
                  <c:v>-0.14156099999999999</c:v>
                </c:pt>
                <c:pt idx="10083">
                  <c:v>-0.140177</c:v>
                </c:pt>
                <c:pt idx="10084">
                  <c:v>-0.13875599999999999</c:v>
                </c:pt>
                <c:pt idx="10085">
                  <c:v>-0.137381</c:v>
                </c:pt>
                <c:pt idx="10086">
                  <c:v>-0.13674700000000001</c:v>
                </c:pt>
                <c:pt idx="10087">
                  <c:v>-0.136186</c:v>
                </c:pt>
                <c:pt idx="10088">
                  <c:v>-0.135549</c:v>
                </c:pt>
                <c:pt idx="10089">
                  <c:v>-0.13495199999999999</c:v>
                </c:pt>
                <c:pt idx="10090">
                  <c:v>-0.134108</c:v>
                </c:pt>
                <c:pt idx="10091">
                  <c:v>-0.13355900000000001</c:v>
                </c:pt>
                <c:pt idx="10092">
                  <c:v>-0.132828</c:v>
                </c:pt>
                <c:pt idx="10093">
                  <c:v>-0.132156</c:v>
                </c:pt>
                <c:pt idx="10094">
                  <c:v>-0.131549</c:v>
                </c:pt>
                <c:pt idx="10095">
                  <c:v>-0.13077800000000001</c:v>
                </c:pt>
                <c:pt idx="10096">
                  <c:v>-0.13022500000000001</c:v>
                </c:pt>
                <c:pt idx="10097">
                  <c:v>-0.12948799999999999</c:v>
                </c:pt>
                <c:pt idx="10098">
                  <c:v>-0.12883500000000001</c:v>
                </c:pt>
                <c:pt idx="10099">
                  <c:v>-0.12817700000000001</c:v>
                </c:pt>
                <c:pt idx="10100">
                  <c:v>-0.127442</c:v>
                </c:pt>
                <c:pt idx="10101">
                  <c:v>-0.12681200000000001</c:v>
                </c:pt>
                <c:pt idx="10102">
                  <c:v>-0.12609799999999999</c:v>
                </c:pt>
                <c:pt idx="10103">
                  <c:v>-0.12540999999999999</c:v>
                </c:pt>
                <c:pt idx="10104">
                  <c:v>-0.12475799999999999</c:v>
                </c:pt>
                <c:pt idx="10105">
                  <c:v>-0.12404800000000001</c:v>
                </c:pt>
                <c:pt idx="10106">
                  <c:v>-0.123393</c:v>
                </c:pt>
                <c:pt idx="10107">
                  <c:v>-0.122726</c:v>
                </c:pt>
                <c:pt idx="10108">
                  <c:v>-0.121988</c:v>
                </c:pt>
                <c:pt idx="10109">
                  <c:v>-0.121369</c:v>
                </c:pt>
                <c:pt idx="10110">
                  <c:v>-0.120606</c:v>
                </c:pt>
                <c:pt idx="10111">
                  <c:v>-0.11995400000000001</c:v>
                </c:pt>
                <c:pt idx="10112">
                  <c:v>-0.119265</c:v>
                </c:pt>
                <c:pt idx="10113">
                  <c:v>-0.11851399999999999</c:v>
                </c:pt>
                <c:pt idx="10114">
                  <c:v>-0.117918</c:v>
                </c:pt>
                <c:pt idx="10115">
                  <c:v>-0.117128</c:v>
                </c:pt>
                <c:pt idx="10116">
                  <c:v>-0.116525</c:v>
                </c:pt>
                <c:pt idx="10117">
                  <c:v>-0.11579200000000001</c:v>
                </c:pt>
                <c:pt idx="10118">
                  <c:v>-0.115081</c:v>
                </c:pt>
                <c:pt idx="10119">
                  <c:v>-0.114438</c:v>
                </c:pt>
                <c:pt idx="10120">
                  <c:v>-0.113652</c:v>
                </c:pt>
                <c:pt idx="10121">
                  <c:v>-0.11303199999999999</c:v>
                </c:pt>
                <c:pt idx="10122">
                  <c:v>-0.11226800000000001</c:v>
                </c:pt>
                <c:pt idx="10123">
                  <c:v>-0.111591</c:v>
                </c:pt>
                <c:pt idx="10124">
                  <c:v>-0.1109</c:v>
                </c:pt>
                <c:pt idx="10125">
                  <c:v>-0.11017299999999999</c:v>
                </c:pt>
                <c:pt idx="10126">
                  <c:v>-0.109509</c:v>
                </c:pt>
                <c:pt idx="10127">
                  <c:v>-0.108783</c:v>
                </c:pt>
                <c:pt idx="10128">
                  <c:v>-0.108087</c:v>
                </c:pt>
                <c:pt idx="10129">
                  <c:v>-0.10738</c:v>
                </c:pt>
                <c:pt idx="10130">
                  <c:v>-0.10666100000000001</c:v>
                </c:pt>
                <c:pt idx="10131">
                  <c:v>-0.105946</c:v>
                </c:pt>
                <c:pt idx="10132">
                  <c:v>-0.105255</c:v>
                </c:pt>
                <c:pt idx="10133">
                  <c:v>-0.10451000000000001</c:v>
                </c:pt>
                <c:pt idx="10134">
                  <c:v>-0.103842</c:v>
                </c:pt>
                <c:pt idx="10135">
                  <c:v>-0.103102</c:v>
                </c:pt>
                <c:pt idx="10136">
                  <c:v>-0.102406</c:v>
                </c:pt>
                <c:pt idx="10137">
                  <c:v>-0.101719</c:v>
                </c:pt>
                <c:pt idx="10138">
                  <c:v>-0.10095800000000001</c:v>
                </c:pt>
                <c:pt idx="10139">
                  <c:v>-0.100304</c:v>
                </c:pt>
                <c:pt idx="10140">
                  <c:v>-9.9517999999999995E-2</c:v>
                </c:pt>
                <c:pt idx="10141">
                  <c:v>-9.8845799999999998E-2</c:v>
                </c:pt>
                <c:pt idx="10142">
                  <c:v>-9.8110100000000006E-2</c:v>
                </c:pt>
                <c:pt idx="10143">
                  <c:v>-9.7375699999999996E-2</c:v>
                </c:pt>
                <c:pt idx="10144">
                  <c:v>-9.6700099999999997E-2</c:v>
                </c:pt>
                <c:pt idx="10145">
                  <c:v>-9.5929799999999996E-2</c:v>
                </c:pt>
                <c:pt idx="10146">
                  <c:v>-9.5271099999999997E-2</c:v>
                </c:pt>
                <c:pt idx="10147">
                  <c:v>-9.4522800000000004E-2</c:v>
                </c:pt>
                <c:pt idx="10148">
                  <c:v>-9.3824599999999994E-2</c:v>
                </c:pt>
                <c:pt idx="10149">
                  <c:v>-9.3100100000000005E-2</c:v>
                </c:pt>
                <c:pt idx="10150">
                  <c:v>-9.2332200000000003E-2</c:v>
                </c:pt>
                <c:pt idx="10151">
                  <c:v>-9.15961E-2</c:v>
                </c:pt>
                <c:pt idx="10152">
                  <c:v>-9.08944E-2</c:v>
                </c:pt>
                <c:pt idx="10153">
                  <c:v>-9.0303099999999997E-2</c:v>
                </c:pt>
                <c:pt idx="10154">
                  <c:v>-8.9567400000000005E-2</c:v>
                </c:pt>
                <c:pt idx="10155">
                  <c:v>-8.8438100000000006E-2</c:v>
                </c:pt>
                <c:pt idx="10156">
                  <c:v>-8.7079900000000002E-2</c:v>
                </c:pt>
                <c:pt idx="10157">
                  <c:v>-8.6085200000000001E-2</c:v>
                </c:pt>
                <c:pt idx="10158">
                  <c:v>-8.5654900000000006E-2</c:v>
                </c:pt>
                <c:pt idx="10159">
                  <c:v>-8.5560300000000006E-2</c:v>
                </c:pt>
                <c:pt idx="10160">
                  <c:v>-8.53323E-2</c:v>
                </c:pt>
                <c:pt idx="10161">
                  <c:v>-8.5012099999999993E-2</c:v>
                </c:pt>
                <c:pt idx="10162">
                  <c:v>-8.4704199999999993E-2</c:v>
                </c:pt>
                <c:pt idx="10163">
                  <c:v>-8.4379300000000004E-2</c:v>
                </c:pt>
                <c:pt idx="10164">
                  <c:v>-8.4156499999999995E-2</c:v>
                </c:pt>
                <c:pt idx="10165">
                  <c:v>-8.3841200000000005E-2</c:v>
                </c:pt>
                <c:pt idx="10166">
                  <c:v>-8.3585900000000005E-2</c:v>
                </c:pt>
                <c:pt idx="10167">
                  <c:v>-8.3299799999999993E-2</c:v>
                </c:pt>
                <c:pt idx="10168">
                  <c:v>-8.2994499999999999E-2</c:v>
                </c:pt>
                <c:pt idx="10169">
                  <c:v>-8.27402E-2</c:v>
                </c:pt>
                <c:pt idx="10170">
                  <c:v>-8.2415199999999994E-2</c:v>
                </c:pt>
                <c:pt idx="10171">
                  <c:v>-8.2158800000000004E-2</c:v>
                </c:pt>
                <c:pt idx="10172">
                  <c:v>-8.1864300000000001E-2</c:v>
                </c:pt>
                <c:pt idx="10173">
                  <c:v>-8.1577499999999997E-2</c:v>
                </c:pt>
                <c:pt idx="10174">
                  <c:v>-8.1281699999999998E-2</c:v>
                </c:pt>
                <c:pt idx="10175">
                  <c:v>-8.0953800000000006E-2</c:v>
                </c:pt>
                <c:pt idx="10176">
                  <c:v>-8.0723199999999995E-2</c:v>
                </c:pt>
                <c:pt idx="10177">
                  <c:v>-8.0560900000000005E-2</c:v>
                </c:pt>
                <c:pt idx="10178">
                  <c:v>-8.0265500000000004E-2</c:v>
                </c:pt>
                <c:pt idx="10179">
                  <c:v>-7.9571500000000003E-2</c:v>
                </c:pt>
                <c:pt idx="10180">
                  <c:v>-7.8646099999999997E-2</c:v>
                </c:pt>
                <c:pt idx="10181">
                  <c:v>-7.8064499999999995E-2</c:v>
                </c:pt>
                <c:pt idx="10182">
                  <c:v>-7.8103300000000001E-2</c:v>
                </c:pt>
                <c:pt idx="10183">
                  <c:v>-7.8413999999999998E-2</c:v>
                </c:pt>
                <c:pt idx="10184">
                  <c:v>-7.86554E-2</c:v>
                </c:pt>
                <c:pt idx="10185">
                  <c:v>-7.8769699999999998E-2</c:v>
                </c:pt>
                <c:pt idx="10186">
                  <c:v>-7.8887700000000005E-2</c:v>
                </c:pt>
                <c:pt idx="10187">
                  <c:v>-7.9052600000000001E-2</c:v>
                </c:pt>
                <c:pt idx="10188">
                  <c:v>-7.9214400000000004E-2</c:v>
                </c:pt>
                <c:pt idx="10189">
                  <c:v>-7.9384800000000005E-2</c:v>
                </c:pt>
                <c:pt idx="10190">
                  <c:v>-7.9521599999999998E-2</c:v>
                </c:pt>
                <c:pt idx="10191">
                  <c:v>-7.9678700000000005E-2</c:v>
                </c:pt>
                <c:pt idx="10192">
                  <c:v>-7.9833699999999994E-2</c:v>
                </c:pt>
                <c:pt idx="10193">
                  <c:v>-7.9984299999999994E-2</c:v>
                </c:pt>
                <c:pt idx="10194">
                  <c:v>-8.0147300000000005E-2</c:v>
                </c:pt>
                <c:pt idx="10195">
                  <c:v>-8.0294500000000005E-2</c:v>
                </c:pt>
                <c:pt idx="10196">
                  <c:v>-8.0459100000000006E-2</c:v>
                </c:pt>
                <c:pt idx="10197">
                  <c:v>-8.0618200000000001E-2</c:v>
                </c:pt>
                <c:pt idx="10198">
                  <c:v>-8.07702E-2</c:v>
                </c:pt>
                <c:pt idx="10199">
                  <c:v>-8.0924300000000005E-2</c:v>
                </c:pt>
                <c:pt idx="10200">
                  <c:v>-8.1069100000000005E-2</c:v>
                </c:pt>
                <c:pt idx="10201">
                  <c:v>-8.1222000000000003E-2</c:v>
                </c:pt>
                <c:pt idx="10202">
                  <c:v>-8.1378800000000001E-2</c:v>
                </c:pt>
                <c:pt idx="10203">
                  <c:v>-8.1522999999999998E-2</c:v>
                </c:pt>
                <c:pt idx="10204">
                  <c:v>-8.16804E-2</c:v>
                </c:pt>
                <c:pt idx="10205">
                  <c:v>-8.1827499999999997E-2</c:v>
                </c:pt>
                <c:pt idx="10206">
                  <c:v>-8.1988199999999997E-2</c:v>
                </c:pt>
                <c:pt idx="10207">
                  <c:v>-8.2146999999999998E-2</c:v>
                </c:pt>
                <c:pt idx="10208">
                  <c:v>-8.2289000000000001E-2</c:v>
                </c:pt>
                <c:pt idx="10209">
                  <c:v>-8.2441399999999998E-2</c:v>
                </c:pt>
                <c:pt idx="10210">
                  <c:v>-8.2580399999999998E-2</c:v>
                </c:pt>
                <c:pt idx="10211">
                  <c:v>-8.2740599999999997E-2</c:v>
                </c:pt>
                <c:pt idx="10212">
                  <c:v>-8.2889400000000002E-2</c:v>
                </c:pt>
                <c:pt idx="10213">
                  <c:v>-8.3037600000000003E-2</c:v>
                </c:pt>
                <c:pt idx="10214">
                  <c:v>-8.3184400000000006E-2</c:v>
                </c:pt>
                <c:pt idx="10215">
                  <c:v>-8.3332799999999999E-2</c:v>
                </c:pt>
                <c:pt idx="10216">
                  <c:v>-8.3490400000000006E-2</c:v>
                </c:pt>
                <c:pt idx="10217">
                  <c:v>-8.36398E-2</c:v>
                </c:pt>
                <c:pt idx="10218">
                  <c:v>-8.3792000000000005E-2</c:v>
                </c:pt>
                <c:pt idx="10219">
                  <c:v>-8.3927399999999999E-2</c:v>
                </c:pt>
                <c:pt idx="10220">
                  <c:v>-8.40563E-2</c:v>
                </c:pt>
                <c:pt idx="10221">
                  <c:v>-8.4178199999999995E-2</c:v>
                </c:pt>
                <c:pt idx="10222">
                  <c:v>-8.4345500000000004E-2</c:v>
                </c:pt>
                <c:pt idx="10223">
                  <c:v>-8.4456900000000001E-2</c:v>
                </c:pt>
                <c:pt idx="10224">
                  <c:v>-8.4598000000000007E-2</c:v>
                </c:pt>
                <c:pt idx="10225">
                  <c:v>-8.4751499999999994E-2</c:v>
                </c:pt>
                <c:pt idx="10226">
                  <c:v>-8.4856100000000004E-2</c:v>
                </c:pt>
                <c:pt idx="10227">
                  <c:v>-8.5034700000000005E-2</c:v>
                </c:pt>
                <c:pt idx="10228">
                  <c:v>-8.5122799999999998E-2</c:v>
                </c:pt>
                <c:pt idx="10229">
                  <c:v>-8.5287100000000005E-2</c:v>
                </c:pt>
                <c:pt idx="10230">
                  <c:v>-8.5430300000000001E-2</c:v>
                </c:pt>
                <c:pt idx="10231">
                  <c:v>-8.55601E-2</c:v>
                </c:pt>
                <c:pt idx="10232">
                  <c:v>-8.5740700000000003E-2</c:v>
                </c:pt>
                <c:pt idx="10233">
                  <c:v>-8.5835300000000003E-2</c:v>
                </c:pt>
                <c:pt idx="10234">
                  <c:v>-8.6012599999999995E-2</c:v>
                </c:pt>
                <c:pt idx="10235">
                  <c:v>-8.6128899999999994E-2</c:v>
                </c:pt>
                <c:pt idx="10236">
                  <c:v>-8.6275400000000002E-2</c:v>
                </c:pt>
                <c:pt idx="10237">
                  <c:v>-8.6419599999999999E-2</c:v>
                </c:pt>
                <c:pt idx="10238">
                  <c:v>-8.6539500000000005E-2</c:v>
                </c:pt>
                <c:pt idx="10239">
                  <c:v>-8.6702699999999994E-2</c:v>
                </c:pt>
                <c:pt idx="10240">
                  <c:v>-8.6835099999999998E-2</c:v>
                </c:pt>
                <c:pt idx="10241">
                  <c:v>-8.6993000000000001E-2</c:v>
                </c:pt>
                <c:pt idx="10242">
                  <c:v>-8.7124999999999994E-2</c:v>
                </c:pt>
                <c:pt idx="10243">
                  <c:v>-8.7267999999999998E-2</c:v>
                </c:pt>
                <c:pt idx="10244">
                  <c:v>-8.7393999999999999E-2</c:v>
                </c:pt>
                <c:pt idx="10245">
                  <c:v>-8.7539500000000006E-2</c:v>
                </c:pt>
                <c:pt idx="10246">
                  <c:v>-8.7663400000000002E-2</c:v>
                </c:pt>
                <c:pt idx="10247">
                  <c:v>-8.7804300000000002E-2</c:v>
                </c:pt>
                <c:pt idx="10248">
                  <c:v>-8.7945300000000004E-2</c:v>
                </c:pt>
                <c:pt idx="10249">
                  <c:v>-8.8074299999999994E-2</c:v>
                </c:pt>
                <c:pt idx="10250">
                  <c:v>-8.8242100000000004E-2</c:v>
                </c:pt>
                <c:pt idx="10251">
                  <c:v>-8.8357199999999997E-2</c:v>
                </c:pt>
                <c:pt idx="10252">
                  <c:v>-8.8522299999999998E-2</c:v>
                </c:pt>
                <c:pt idx="10253">
                  <c:v>-8.8638599999999998E-2</c:v>
                </c:pt>
                <c:pt idx="10254">
                  <c:v>-8.8771500000000003E-2</c:v>
                </c:pt>
                <c:pt idx="10255">
                  <c:v>-8.8907E-2</c:v>
                </c:pt>
                <c:pt idx="10256">
                  <c:v>-8.9017499999999999E-2</c:v>
                </c:pt>
                <c:pt idx="10257">
                  <c:v>-8.9174199999999995E-2</c:v>
                </c:pt>
                <c:pt idx="10258">
                  <c:v>-8.9289099999999996E-2</c:v>
                </c:pt>
                <c:pt idx="10259">
                  <c:v>-8.9445399999999994E-2</c:v>
                </c:pt>
                <c:pt idx="10260">
                  <c:v>-8.9578099999999994E-2</c:v>
                </c:pt>
                <c:pt idx="10261">
                  <c:v>-8.9718900000000004E-2</c:v>
                </c:pt>
                <c:pt idx="10262">
                  <c:v>-8.9857400000000004E-2</c:v>
                </c:pt>
                <c:pt idx="10263">
                  <c:v>-8.99808E-2</c:v>
                </c:pt>
                <c:pt idx="10264">
                  <c:v>-9.0108199999999999E-2</c:v>
                </c:pt>
                <c:pt idx="10265">
                  <c:v>-9.0230500000000005E-2</c:v>
                </c:pt>
                <c:pt idx="10266">
                  <c:v>-9.0366000000000002E-2</c:v>
                </c:pt>
                <c:pt idx="10267">
                  <c:v>-9.0488499999999999E-2</c:v>
                </c:pt>
                <c:pt idx="10268">
                  <c:v>-9.0604199999999996E-2</c:v>
                </c:pt>
                <c:pt idx="10269">
                  <c:v>-9.0702900000000003E-2</c:v>
                </c:pt>
                <c:pt idx="10270">
                  <c:v>-9.0864799999999996E-2</c:v>
                </c:pt>
                <c:pt idx="10271">
                  <c:v>-9.0960899999999997E-2</c:v>
                </c:pt>
                <c:pt idx="10272">
                  <c:v>-9.1093800000000003E-2</c:v>
                </c:pt>
                <c:pt idx="10273">
                  <c:v>-9.1219599999999998E-2</c:v>
                </c:pt>
                <c:pt idx="10274">
                  <c:v>-9.1292899999999996E-2</c:v>
                </c:pt>
                <c:pt idx="10275">
                  <c:v>-9.1452699999999998E-2</c:v>
                </c:pt>
                <c:pt idx="10276">
                  <c:v>-9.1520299999999999E-2</c:v>
                </c:pt>
                <c:pt idx="10277">
                  <c:v>-9.1668700000000006E-2</c:v>
                </c:pt>
                <c:pt idx="10278">
                  <c:v>-9.1781600000000005E-2</c:v>
                </c:pt>
                <c:pt idx="10279">
                  <c:v>-9.1885099999999997E-2</c:v>
                </c:pt>
                <c:pt idx="10280">
                  <c:v>-9.2044200000000007E-2</c:v>
                </c:pt>
                <c:pt idx="10281">
                  <c:v>-9.21265E-2</c:v>
                </c:pt>
                <c:pt idx="10282">
                  <c:v>-9.2276499999999997E-2</c:v>
                </c:pt>
                <c:pt idx="10283">
                  <c:v>-9.2368099999999995E-2</c:v>
                </c:pt>
                <c:pt idx="10284">
                  <c:v>-9.2476199999999995E-2</c:v>
                </c:pt>
                <c:pt idx="10285">
                  <c:v>-9.2592900000000006E-2</c:v>
                </c:pt>
                <c:pt idx="10286">
                  <c:v>-9.26873E-2</c:v>
                </c:pt>
                <c:pt idx="10287">
                  <c:v>-9.2814499999999994E-2</c:v>
                </c:pt>
                <c:pt idx="10288">
                  <c:v>-9.2929100000000001E-2</c:v>
                </c:pt>
                <c:pt idx="10289">
                  <c:v>-9.3051800000000004E-2</c:v>
                </c:pt>
                <c:pt idx="10290">
                  <c:v>-9.3176499999999995E-2</c:v>
                </c:pt>
                <c:pt idx="10291">
                  <c:v>-9.3297900000000003E-2</c:v>
                </c:pt>
                <c:pt idx="10292">
                  <c:v>-9.3404699999999993E-2</c:v>
                </c:pt>
                <c:pt idx="10293">
                  <c:v>-9.3526999999999999E-2</c:v>
                </c:pt>
                <c:pt idx="10294">
                  <c:v>-9.3610499999999999E-2</c:v>
                </c:pt>
                <c:pt idx="10295">
                  <c:v>-9.3721399999999996E-2</c:v>
                </c:pt>
                <c:pt idx="10296">
                  <c:v>-9.3829499999999996E-2</c:v>
                </c:pt>
                <c:pt idx="10297">
                  <c:v>-9.3957799999999994E-2</c:v>
                </c:pt>
                <c:pt idx="10298">
                  <c:v>-9.4128299999999998E-2</c:v>
                </c:pt>
                <c:pt idx="10299">
                  <c:v>-9.4256999999999994E-2</c:v>
                </c:pt>
                <c:pt idx="10300">
                  <c:v>-9.4425499999999996E-2</c:v>
                </c:pt>
                <c:pt idx="10301">
                  <c:v>-9.4553899999999996E-2</c:v>
                </c:pt>
                <c:pt idx="10302">
                  <c:v>-9.4691200000000003E-2</c:v>
                </c:pt>
                <c:pt idx="10303">
                  <c:v>-9.4828800000000005E-2</c:v>
                </c:pt>
                <c:pt idx="10304">
                  <c:v>-9.4936199999999998E-2</c:v>
                </c:pt>
                <c:pt idx="10305">
                  <c:v>-9.5072500000000004E-2</c:v>
                </c:pt>
                <c:pt idx="10306">
                  <c:v>-9.5195000000000002E-2</c:v>
                </c:pt>
                <c:pt idx="10307">
                  <c:v>-9.5340800000000003E-2</c:v>
                </c:pt>
                <c:pt idx="10308">
                  <c:v>-9.5491800000000002E-2</c:v>
                </c:pt>
                <c:pt idx="10309">
                  <c:v>-9.5627599999999993E-2</c:v>
                </c:pt>
                <c:pt idx="10310">
                  <c:v>-9.5770900000000006E-2</c:v>
                </c:pt>
                <c:pt idx="10311">
                  <c:v>-9.5910999999999996E-2</c:v>
                </c:pt>
                <c:pt idx="10312">
                  <c:v>-9.6040200000000006E-2</c:v>
                </c:pt>
                <c:pt idx="10313">
                  <c:v>-9.6176499999999998E-2</c:v>
                </c:pt>
                <c:pt idx="10314">
                  <c:v>-9.6281800000000001E-2</c:v>
                </c:pt>
                <c:pt idx="10315">
                  <c:v>-9.6403799999999998E-2</c:v>
                </c:pt>
                <c:pt idx="10316">
                  <c:v>-9.6541699999999994E-2</c:v>
                </c:pt>
                <c:pt idx="10317">
                  <c:v>-9.6676999999999999E-2</c:v>
                </c:pt>
                <c:pt idx="10318">
                  <c:v>-9.6834600000000007E-2</c:v>
                </c:pt>
                <c:pt idx="10319">
                  <c:v>-9.6955899999999998E-2</c:v>
                </c:pt>
                <c:pt idx="10320">
                  <c:v>-9.7098100000000007E-2</c:v>
                </c:pt>
                <c:pt idx="10321">
                  <c:v>-9.7231200000000004E-2</c:v>
                </c:pt>
                <c:pt idx="10322">
                  <c:v>-9.7356300000000007E-2</c:v>
                </c:pt>
                <c:pt idx="10323">
                  <c:v>-9.7482700000000005E-2</c:v>
                </c:pt>
                <c:pt idx="10324">
                  <c:v>-9.7582199999999994E-2</c:v>
                </c:pt>
                <c:pt idx="10325">
                  <c:v>-9.7710099999999994E-2</c:v>
                </c:pt>
                <c:pt idx="10326">
                  <c:v>-9.7846000000000002E-2</c:v>
                </c:pt>
                <c:pt idx="10327">
                  <c:v>-9.7988900000000004E-2</c:v>
                </c:pt>
                <c:pt idx="10328">
                  <c:v>-9.81268E-2</c:v>
                </c:pt>
                <c:pt idx="10329">
                  <c:v>-9.8250799999999999E-2</c:v>
                </c:pt>
                <c:pt idx="10330">
                  <c:v>-9.83797E-2</c:v>
                </c:pt>
                <c:pt idx="10331">
                  <c:v>-9.8513100000000006E-2</c:v>
                </c:pt>
                <c:pt idx="10332">
                  <c:v>-9.8630300000000004E-2</c:v>
                </c:pt>
                <c:pt idx="10333">
                  <c:v>-9.8742499999999997E-2</c:v>
                </c:pt>
                <c:pt idx="10334">
                  <c:v>-9.8846600000000007E-2</c:v>
                </c:pt>
                <c:pt idx="10335">
                  <c:v>-9.8969500000000002E-2</c:v>
                </c:pt>
                <c:pt idx="10336">
                  <c:v>-9.9115700000000001E-2</c:v>
                </c:pt>
                <c:pt idx="10337">
                  <c:v>-9.9243799999999993E-2</c:v>
                </c:pt>
                <c:pt idx="10338">
                  <c:v>-9.9377400000000005E-2</c:v>
                </c:pt>
                <c:pt idx="10339">
                  <c:v>-9.9489400000000006E-2</c:v>
                </c:pt>
                <c:pt idx="10340">
                  <c:v>-9.9616999999999997E-2</c:v>
                </c:pt>
                <c:pt idx="10341">
                  <c:v>-9.97421E-2</c:v>
                </c:pt>
                <c:pt idx="10342">
                  <c:v>-9.9849199999999999E-2</c:v>
                </c:pt>
                <c:pt idx="10343">
                  <c:v>-9.9957000000000004E-2</c:v>
                </c:pt>
                <c:pt idx="10344">
                  <c:v>-0.10005699999999999</c:v>
                </c:pt>
                <c:pt idx="10345">
                  <c:v>-0.100187</c:v>
                </c:pt>
                <c:pt idx="10346">
                  <c:v>-0.100317</c:v>
                </c:pt>
                <c:pt idx="10347">
                  <c:v>-0.10044400000000001</c:v>
                </c:pt>
                <c:pt idx="10348">
                  <c:v>-0.100559</c:v>
                </c:pt>
                <c:pt idx="10349">
                  <c:v>-0.100677</c:v>
                </c:pt>
                <c:pt idx="10350">
                  <c:v>-0.100796</c:v>
                </c:pt>
                <c:pt idx="10351">
                  <c:v>-0.100912</c:v>
                </c:pt>
                <c:pt idx="10352">
                  <c:v>-0.10101499999999999</c:v>
                </c:pt>
                <c:pt idx="10353">
                  <c:v>-0.101107</c:v>
                </c:pt>
                <c:pt idx="10354">
                  <c:v>-0.10122200000000001</c:v>
                </c:pt>
                <c:pt idx="10355">
                  <c:v>-0.10133499999999999</c:v>
                </c:pt>
                <c:pt idx="10356">
                  <c:v>-0.101467</c:v>
                </c:pt>
                <c:pt idx="10357">
                  <c:v>-0.101576</c:v>
                </c:pt>
                <c:pt idx="10358">
                  <c:v>-0.101688</c:v>
                </c:pt>
                <c:pt idx="10359">
                  <c:v>-0.10180500000000001</c:v>
                </c:pt>
                <c:pt idx="10360">
                  <c:v>-0.101912</c:v>
                </c:pt>
                <c:pt idx="10361">
                  <c:v>-0.102024</c:v>
                </c:pt>
                <c:pt idx="10362">
                  <c:v>-0.102105</c:v>
                </c:pt>
                <c:pt idx="10363">
                  <c:v>-0.10220700000000001</c:v>
                </c:pt>
                <c:pt idx="10364">
                  <c:v>-0.102327</c:v>
                </c:pt>
                <c:pt idx="10365">
                  <c:v>-0.102469</c:v>
                </c:pt>
                <c:pt idx="10366">
                  <c:v>-0.102614</c:v>
                </c:pt>
                <c:pt idx="10367">
                  <c:v>-0.102746</c:v>
                </c:pt>
                <c:pt idx="10368">
                  <c:v>-0.102878</c:v>
                </c:pt>
                <c:pt idx="10369">
                  <c:v>-0.103005</c:v>
                </c:pt>
                <c:pt idx="10370">
                  <c:v>-0.103132</c:v>
                </c:pt>
                <c:pt idx="10371">
                  <c:v>-0.103251</c:v>
                </c:pt>
                <c:pt idx="10372">
                  <c:v>-0.103371</c:v>
                </c:pt>
                <c:pt idx="10373">
                  <c:v>-0.10348499999999999</c:v>
                </c:pt>
                <c:pt idx="10374">
                  <c:v>-0.103613</c:v>
                </c:pt>
                <c:pt idx="10375">
                  <c:v>-0.10373400000000001</c:v>
                </c:pt>
                <c:pt idx="10376">
                  <c:v>-0.103863</c:v>
                </c:pt>
                <c:pt idx="10377">
                  <c:v>-0.103989</c:v>
                </c:pt>
                <c:pt idx="10378">
                  <c:v>-0.104104</c:v>
                </c:pt>
                <c:pt idx="10379">
                  <c:v>-0.104227</c:v>
                </c:pt>
                <c:pt idx="10380">
                  <c:v>-0.10432900000000001</c:v>
                </c:pt>
                <c:pt idx="10381">
                  <c:v>-0.10444299999999999</c:v>
                </c:pt>
                <c:pt idx="10382">
                  <c:v>-0.104545</c:v>
                </c:pt>
                <c:pt idx="10383">
                  <c:v>-0.104656</c:v>
                </c:pt>
                <c:pt idx="10384">
                  <c:v>-0.10477300000000001</c:v>
                </c:pt>
                <c:pt idx="10385">
                  <c:v>-0.10488500000000001</c:v>
                </c:pt>
                <c:pt idx="10386">
                  <c:v>-0.10500900000000001</c:v>
                </c:pt>
                <c:pt idx="10387">
                  <c:v>-0.105117</c:v>
                </c:pt>
                <c:pt idx="10388">
                  <c:v>-0.105228</c:v>
                </c:pt>
                <c:pt idx="10389">
                  <c:v>-0.105323</c:v>
                </c:pt>
                <c:pt idx="10390">
                  <c:v>-0.105422</c:v>
                </c:pt>
                <c:pt idx="10391">
                  <c:v>-0.105516</c:v>
                </c:pt>
                <c:pt idx="10392">
                  <c:v>-0.105613</c:v>
                </c:pt>
                <c:pt idx="10393">
                  <c:v>-0.105716</c:v>
                </c:pt>
                <c:pt idx="10394">
                  <c:v>-0.10581699999999999</c:v>
                </c:pt>
                <c:pt idx="10395">
                  <c:v>-0.105929</c:v>
                </c:pt>
                <c:pt idx="10396">
                  <c:v>-0.106031</c:v>
                </c:pt>
                <c:pt idx="10397">
                  <c:v>-0.10613300000000001</c:v>
                </c:pt>
                <c:pt idx="10398">
                  <c:v>-0.10621700000000001</c:v>
                </c:pt>
                <c:pt idx="10399">
                  <c:v>-0.106299</c:v>
                </c:pt>
                <c:pt idx="10400">
                  <c:v>-0.10638</c:v>
                </c:pt>
                <c:pt idx="10401">
                  <c:v>-0.106459</c:v>
                </c:pt>
                <c:pt idx="10402">
                  <c:v>-0.106548</c:v>
                </c:pt>
                <c:pt idx="10403">
                  <c:v>-0.106631</c:v>
                </c:pt>
                <c:pt idx="10404">
                  <c:v>-0.106723</c:v>
                </c:pt>
                <c:pt idx="10405">
                  <c:v>-0.10681</c:v>
                </c:pt>
                <c:pt idx="10406">
                  <c:v>-0.106896</c:v>
                </c:pt>
                <c:pt idx="10407">
                  <c:v>-0.106975</c:v>
                </c:pt>
                <c:pt idx="10408">
                  <c:v>-0.107045</c:v>
                </c:pt>
                <c:pt idx="10409">
                  <c:v>-0.107114</c:v>
                </c:pt>
                <c:pt idx="10410">
                  <c:v>-0.10718</c:v>
                </c:pt>
                <c:pt idx="10411">
                  <c:v>-0.10725</c:v>
                </c:pt>
                <c:pt idx="10412">
                  <c:v>-0.107321</c:v>
                </c:pt>
                <c:pt idx="10413">
                  <c:v>-0.107395</c:v>
                </c:pt>
                <c:pt idx="10414">
                  <c:v>-0.10746600000000001</c:v>
                </c:pt>
                <c:pt idx="10415">
                  <c:v>-0.10753699999999999</c:v>
                </c:pt>
                <c:pt idx="10416">
                  <c:v>-0.1076</c:v>
                </c:pt>
                <c:pt idx="10417">
                  <c:v>-0.10766100000000001</c:v>
                </c:pt>
                <c:pt idx="10418">
                  <c:v>-0.10771600000000001</c:v>
                </c:pt>
                <c:pt idx="10419">
                  <c:v>-0.10777</c:v>
                </c:pt>
                <c:pt idx="10420">
                  <c:v>-0.107823</c:v>
                </c:pt>
                <c:pt idx="10421">
                  <c:v>-0.107876</c:v>
                </c:pt>
                <c:pt idx="10422">
                  <c:v>-0.107934</c:v>
                </c:pt>
                <c:pt idx="10423">
                  <c:v>-0.107986</c:v>
                </c:pt>
                <c:pt idx="10424">
                  <c:v>-0.10803699999999999</c:v>
                </c:pt>
                <c:pt idx="10425">
                  <c:v>-0.108083</c:v>
                </c:pt>
                <c:pt idx="10426">
                  <c:v>-0.108127</c:v>
                </c:pt>
                <c:pt idx="10427">
                  <c:v>-0.10817</c:v>
                </c:pt>
                <c:pt idx="10428">
                  <c:v>-0.108206</c:v>
                </c:pt>
                <c:pt idx="10429">
                  <c:v>-0.10824</c:v>
                </c:pt>
                <c:pt idx="10430">
                  <c:v>-0.108269</c:v>
                </c:pt>
                <c:pt idx="10431">
                  <c:v>-0.108308</c:v>
                </c:pt>
                <c:pt idx="10432">
                  <c:v>-0.108349</c:v>
                </c:pt>
                <c:pt idx="10433">
                  <c:v>-0.108385</c:v>
                </c:pt>
                <c:pt idx="10434">
                  <c:v>-0.108414</c:v>
                </c:pt>
                <c:pt idx="10435">
                  <c:v>-0.10843700000000001</c:v>
                </c:pt>
                <c:pt idx="10436">
                  <c:v>-0.10846500000000001</c:v>
                </c:pt>
                <c:pt idx="10437">
                  <c:v>-0.10849</c:v>
                </c:pt>
                <c:pt idx="10438">
                  <c:v>-0.10850799999999999</c:v>
                </c:pt>
                <c:pt idx="10439">
                  <c:v>-0.10852000000000001</c:v>
                </c:pt>
                <c:pt idx="10440">
                  <c:v>-0.10853</c:v>
                </c:pt>
                <c:pt idx="10441">
                  <c:v>-0.10855099999999999</c:v>
                </c:pt>
                <c:pt idx="10442">
                  <c:v>-0.108571</c:v>
                </c:pt>
                <c:pt idx="10443">
                  <c:v>-0.108587</c:v>
                </c:pt>
                <c:pt idx="10444">
                  <c:v>-0.108595</c:v>
                </c:pt>
                <c:pt idx="10445">
                  <c:v>-0.108602</c:v>
                </c:pt>
                <c:pt idx="10446">
                  <c:v>-0.108614</c:v>
                </c:pt>
                <c:pt idx="10447">
                  <c:v>-0.10861899999999999</c:v>
                </c:pt>
                <c:pt idx="10448">
                  <c:v>-0.108615</c:v>
                </c:pt>
                <c:pt idx="10449">
                  <c:v>-0.108602</c:v>
                </c:pt>
                <c:pt idx="10450">
                  <c:v>-0.108596</c:v>
                </c:pt>
                <c:pt idx="10451">
                  <c:v>-0.108597</c:v>
                </c:pt>
                <c:pt idx="10452">
                  <c:v>-0.108596</c:v>
                </c:pt>
                <c:pt idx="10453">
                  <c:v>-0.10859099999999999</c:v>
                </c:pt>
                <c:pt idx="10454">
                  <c:v>-0.10857700000000001</c:v>
                </c:pt>
                <c:pt idx="10455">
                  <c:v>-0.108572</c:v>
                </c:pt>
                <c:pt idx="10456">
                  <c:v>-0.10856200000000001</c:v>
                </c:pt>
                <c:pt idx="10457">
                  <c:v>-0.108545</c:v>
                </c:pt>
                <c:pt idx="10458">
                  <c:v>-0.108516</c:v>
                </c:pt>
                <c:pt idx="10459">
                  <c:v>-0.10847999999999999</c:v>
                </c:pt>
                <c:pt idx="10460">
                  <c:v>-0.108461</c:v>
                </c:pt>
                <c:pt idx="10461">
                  <c:v>-0.10843999999999999</c:v>
                </c:pt>
                <c:pt idx="10462">
                  <c:v>-0.108421</c:v>
                </c:pt>
                <c:pt idx="10463">
                  <c:v>-0.108391</c:v>
                </c:pt>
                <c:pt idx="10464">
                  <c:v>-0.10836</c:v>
                </c:pt>
                <c:pt idx="10465">
                  <c:v>-0.108332</c:v>
                </c:pt>
                <c:pt idx="10466">
                  <c:v>-0.108297</c:v>
                </c:pt>
                <c:pt idx="10467">
                  <c:v>-0.10825600000000001</c:v>
                </c:pt>
                <c:pt idx="10468">
                  <c:v>-0.10820399999999999</c:v>
                </c:pt>
                <c:pt idx="10469">
                  <c:v>-0.108157</c:v>
                </c:pt>
                <c:pt idx="10470">
                  <c:v>-0.108114</c:v>
                </c:pt>
                <c:pt idx="10471">
                  <c:v>-0.108075</c:v>
                </c:pt>
                <c:pt idx="10472">
                  <c:v>-0.108029</c:v>
                </c:pt>
                <c:pt idx="10473">
                  <c:v>-0.10797900000000001</c:v>
                </c:pt>
                <c:pt idx="10474">
                  <c:v>-0.107928</c:v>
                </c:pt>
                <c:pt idx="10475">
                  <c:v>-0.107874</c:v>
                </c:pt>
                <c:pt idx="10476">
                  <c:v>-0.107816</c:v>
                </c:pt>
                <c:pt idx="10477">
                  <c:v>-0.107749</c:v>
                </c:pt>
                <c:pt idx="10478">
                  <c:v>-0.107681</c:v>
                </c:pt>
                <c:pt idx="10479">
                  <c:v>-0.107614</c:v>
                </c:pt>
                <c:pt idx="10480">
                  <c:v>-0.10755099999999999</c:v>
                </c:pt>
                <c:pt idx="10481">
                  <c:v>-0.107487</c:v>
                </c:pt>
                <c:pt idx="10482">
                  <c:v>-0.107419</c:v>
                </c:pt>
                <c:pt idx="10483">
                  <c:v>-0.107348</c:v>
                </c:pt>
                <c:pt idx="10484">
                  <c:v>-0.10727100000000001</c:v>
                </c:pt>
                <c:pt idx="10485">
                  <c:v>-0.107193</c:v>
                </c:pt>
                <c:pt idx="10486">
                  <c:v>-0.10710799999999999</c:v>
                </c:pt>
                <c:pt idx="10487">
                  <c:v>-0.10702399999999999</c:v>
                </c:pt>
                <c:pt idx="10488">
                  <c:v>-0.106934</c:v>
                </c:pt>
                <c:pt idx="10489">
                  <c:v>-0.106845</c:v>
                </c:pt>
                <c:pt idx="10490">
                  <c:v>-0.106755</c:v>
                </c:pt>
                <c:pt idx="10491">
                  <c:v>-0.106668</c:v>
                </c:pt>
                <c:pt idx="10492">
                  <c:v>-0.106583</c:v>
                </c:pt>
                <c:pt idx="10493">
                  <c:v>-0.106487</c:v>
                </c:pt>
                <c:pt idx="10494">
                  <c:v>-0.106387</c:v>
                </c:pt>
                <c:pt idx="10495">
                  <c:v>-0.106276</c:v>
                </c:pt>
                <c:pt idx="10496">
                  <c:v>-0.106172</c:v>
                </c:pt>
                <c:pt idx="10497">
                  <c:v>-0.10606400000000001</c:v>
                </c:pt>
                <c:pt idx="10498">
                  <c:v>-0.105951</c:v>
                </c:pt>
                <c:pt idx="10499">
                  <c:v>-0.105835</c:v>
                </c:pt>
                <c:pt idx="10500">
                  <c:v>-0.105714</c:v>
                </c:pt>
                <c:pt idx="10501">
                  <c:v>-0.105605</c:v>
                </c:pt>
                <c:pt idx="10502">
                  <c:v>-0.105489</c:v>
                </c:pt>
                <c:pt idx="10503">
                  <c:v>-0.10537100000000001</c:v>
                </c:pt>
                <c:pt idx="10504">
                  <c:v>-0.105244</c:v>
                </c:pt>
                <c:pt idx="10505">
                  <c:v>-0.105117</c:v>
                </c:pt>
                <c:pt idx="10506">
                  <c:v>-0.104993</c:v>
                </c:pt>
                <c:pt idx="10507">
                  <c:v>-0.104863</c:v>
                </c:pt>
                <c:pt idx="10508">
                  <c:v>-0.104725</c:v>
                </c:pt>
                <c:pt idx="10509">
                  <c:v>-0.104578</c:v>
                </c:pt>
                <c:pt idx="10510">
                  <c:v>-0.104438</c:v>
                </c:pt>
                <c:pt idx="10511">
                  <c:v>-0.104301</c:v>
                </c:pt>
                <c:pt idx="10512">
                  <c:v>-0.10416499999999999</c:v>
                </c:pt>
                <c:pt idx="10513">
                  <c:v>-0.104021</c:v>
                </c:pt>
                <c:pt idx="10514">
                  <c:v>-0.10387299999999999</c:v>
                </c:pt>
                <c:pt idx="10515">
                  <c:v>-0.10373</c:v>
                </c:pt>
                <c:pt idx="10516">
                  <c:v>-0.103584</c:v>
                </c:pt>
                <c:pt idx="10517">
                  <c:v>-0.103431</c:v>
                </c:pt>
                <c:pt idx="10518">
                  <c:v>-0.103259</c:v>
                </c:pt>
                <c:pt idx="10519">
                  <c:v>-0.103087</c:v>
                </c:pt>
                <c:pt idx="10520">
                  <c:v>-0.102923</c:v>
                </c:pt>
                <c:pt idx="10521">
                  <c:v>-0.10276399999999999</c:v>
                </c:pt>
                <c:pt idx="10522">
                  <c:v>-0.102603</c:v>
                </c:pt>
                <c:pt idx="10523">
                  <c:v>-0.102433</c:v>
                </c:pt>
                <c:pt idx="10524">
                  <c:v>-0.10226300000000001</c:v>
                </c:pt>
                <c:pt idx="10525">
                  <c:v>-0.102092</c:v>
                </c:pt>
                <c:pt idx="10526">
                  <c:v>-0.101919</c:v>
                </c:pt>
                <c:pt idx="10527">
                  <c:v>-0.10173599999999999</c:v>
                </c:pt>
                <c:pt idx="10528">
                  <c:v>-0.101544</c:v>
                </c:pt>
                <c:pt idx="10529">
                  <c:v>-0.101355</c:v>
                </c:pt>
                <c:pt idx="10530">
                  <c:v>-0.10117</c:v>
                </c:pt>
                <c:pt idx="10531">
                  <c:v>-0.10098699999999999</c:v>
                </c:pt>
                <c:pt idx="10532">
                  <c:v>-0.1008</c:v>
                </c:pt>
                <c:pt idx="10533">
                  <c:v>-0.100609</c:v>
                </c:pt>
                <c:pt idx="10534">
                  <c:v>-0.10041600000000001</c:v>
                </c:pt>
                <c:pt idx="10535">
                  <c:v>-0.100221</c:v>
                </c:pt>
                <c:pt idx="10536">
                  <c:v>-0.100021</c:v>
                </c:pt>
                <c:pt idx="10537">
                  <c:v>-9.9813700000000005E-2</c:v>
                </c:pt>
                <c:pt idx="10538">
                  <c:v>-9.9603899999999995E-2</c:v>
                </c:pt>
                <c:pt idx="10539">
                  <c:v>-9.9395399999999995E-2</c:v>
                </c:pt>
                <c:pt idx="10540">
                  <c:v>-9.9189299999999994E-2</c:v>
                </c:pt>
                <c:pt idx="10541">
                  <c:v>-9.8982100000000003E-2</c:v>
                </c:pt>
                <c:pt idx="10542">
                  <c:v>-9.8771600000000001E-2</c:v>
                </c:pt>
                <c:pt idx="10543">
                  <c:v>-9.8557599999999995E-2</c:v>
                </c:pt>
                <c:pt idx="10544">
                  <c:v>-9.8339899999999994E-2</c:v>
                </c:pt>
                <c:pt idx="10545">
                  <c:v>-9.81186E-2</c:v>
                </c:pt>
                <c:pt idx="10546">
                  <c:v>-9.7893900000000006E-2</c:v>
                </c:pt>
                <c:pt idx="10547">
                  <c:v>-9.7666299999999998E-2</c:v>
                </c:pt>
                <c:pt idx="10548">
                  <c:v>-9.7435499999999994E-2</c:v>
                </c:pt>
                <c:pt idx="10549">
                  <c:v>-9.7202899999999995E-2</c:v>
                </c:pt>
                <c:pt idx="10550">
                  <c:v>-9.6969600000000003E-2</c:v>
                </c:pt>
                <c:pt idx="10551">
                  <c:v>-9.6739800000000001E-2</c:v>
                </c:pt>
                <c:pt idx="10552">
                  <c:v>-9.6510499999999999E-2</c:v>
                </c:pt>
                <c:pt idx="10553">
                  <c:v>-9.6276100000000003E-2</c:v>
                </c:pt>
                <c:pt idx="10554">
                  <c:v>-9.6035099999999998E-2</c:v>
                </c:pt>
                <c:pt idx="10555">
                  <c:v>-9.5789100000000002E-2</c:v>
                </c:pt>
                <c:pt idx="10556">
                  <c:v>-9.5545199999999997E-2</c:v>
                </c:pt>
                <c:pt idx="10557">
                  <c:v>-9.52987E-2</c:v>
                </c:pt>
                <c:pt idx="10558">
                  <c:v>-9.5047699999999999E-2</c:v>
                </c:pt>
                <c:pt idx="10559">
                  <c:v>-9.4791399999999998E-2</c:v>
                </c:pt>
                <c:pt idx="10560">
                  <c:v>-9.4534800000000002E-2</c:v>
                </c:pt>
                <c:pt idx="10561">
                  <c:v>-9.4284199999999999E-2</c:v>
                </c:pt>
                <c:pt idx="10562">
                  <c:v>-9.4032500000000005E-2</c:v>
                </c:pt>
                <c:pt idx="10563">
                  <c:v>-9.3776999999999999E-2</c:v>
                </c:pt>
                <c:pt idx="10564">
                  <c:v>-9.3515000000000001E-2</c:v>
                </c:pt>
                <c:pt idx="10565">
                  <c:v>-9.3252500000000002E-2</c:v>
                </c:pt>
                <c:pt idx="10566">
                  <c:v>-9.2990199999999995E-2</c:v>
                </c:pt>
                <c:pt idx="10567">
                  <c:v>-9.2724699999999993E-2</c:v>
                </c:pt>
                <c:pt idx="10568">
                  <c:v>-9.2453199999999999E-2</c:v>
                </c:pt>
                <c:pt idx="10569">
                  <c:v>-9.2174000000000006E-2</c:v>
                </c:pt>
                <c:pt idx="10570">
                  <c:v>-9.1892600000000005E-2</c:v>
                </c:pt>
                <c:pt idx="10571">
                  <c:v>-9.1610999999999998E-2</c:v>
                </c:pt>
                <c:pt idx="10572">
                  <c:v>-9.1349200000000005E-2</c:v>
                </c:pt>
                <c:pt idx="10573">
                  <c:v>-9.1106699999999999E-2</c:v>
                </c:pt>
                <c:pt idx="10574">
                  <c:v>-9.0827599999999994E-2</c:v>
                </c:pt>
                <c:pt idx="10575">
                  <c:v>-9.0273900000000004E-2</c:v>
                </c:pt>
                <c:pt idx="10576">
                  <c:v>-8.9747900000000005E-2</c:v>
                </c:pt>
                <c:pt idx="10577">
                  <c:v>-8.9575199999999994E-2</c:v>
                </c:pt>
                <c:pt idx="10578">
                  <c:v>-8.8980600000000007E-2</c:v>
                </c:pt>
                <c:pt idx="10579">
                  <c:v>-8.8646100000000005E-2</c:v>
                </c:pt>
                <c:pt idx="10580">
                  <c:v>-8.8345699999999999E-2</c:v>
                </c:pt>
                <c:pt idx="10581">
                  <c:v>-8.7712700000000005E-2</c:v>
                </c:pt>
                <c:pt idx="10582">
                  <c:v>-8.7623099999999995E-2</c:v>
                </c:pt>
                <c:pt idx="10583">
                  <c:v>-8.69645E-2</c:v>
                </c:pt>
                <c:pt idx="10584">
                  <c:v>-8.6684200000000003E-2</c:v>
                </c:pt>
                <c:pt idx="10585">
                  <c:v>-8.6342600000000005E-2</c:v>
                </c:pt>
                <c:pt idx="10586">
                  <c:v>-8.5722400000000004E-2</c:v>
                </c:pt>
                <c:pt idx="10587">
                  <c:v>-8.5605299999999995E-2</c:v>
                </c:pt>
                <c:pt idx="10588">
                  <c:v>-8.4910399999999997E-2</c:v>
                </c:pt>
                <c:pt idx="10589">
                  <c:v>-8.4664000000000003E-2</c:v>
                </c:pt>
                <c:pt idx="10590">
                  <c:v>-8.4221900000000002E-2</c:v>
                </c:pt>
                <c:pt idx="10591">
                  <c:v>-8.37141E-2</c:v>
                </c:pt>
                <c:pt idx="10592">
                  <c:v>-8.3464300000000005E-2</c:v>
                </c:pt>
                <c:pt idx="10593">
                  <c:v>-8.2891500000000007E-2</c:v>
                </c:pt>
                <c:pt idx="10594">
                  <c:v>-8.2567000000000002E-2</c:v>
                </c:pt>
                <c:pt idx="10595">
                  <c:v>-8.2136299999999995E-2</c:v>
                </c:pt>
                <c:pt idx="10596">
                  <c:v>-8.1663200000000005E-2</c:v>
                </c:pt>
                <c:pt idx="10597">
                  <c:v>-8.12919E-2</c:v>
                </c:pt>
                <c:pt idx="10598">
                  <c:v>-8.0840599999999999E-2</c:v>
                </c:pt>
                <c:pt idx="10599">
                  <c:v>-8.0358600000000002E-2</c:v>
                </c:pt>
                <c:pt idx="10600">
                  <c:v>-8.0038300000000007E-2</c:v>
                </c:pt>
                <c:pt idx="10601">
                  <c:v>-7.94826E-2</c:v>
                </c:pt>
                <c:pt idx="10602">
                  <c:v>-7.9140100000000005E-2</c:v>
                </c:pt>
                <c:pt idx="10603">
                  <c:v>-7.8708700000000006E-2</c:v>
                </c:pt>
                <c:pt idx="10604">
                  <c:v>-7.8171000000000004E-2</c:v>
                </c:pt>
                <c:pt idx="10605">
                  <c:v>-7.7915399999999996E-2</c:v>
                </c:pt>
                <c:pt idx="10606">
                  <c:v>-7.7267000000000002E-2</c:v>
                </c:pt>
                <c:pt idx="10607">
                  <c:v>-7.6990000000000003E-2</c:v>
                </c:pt>
                <c:pt idx="10608">
                  <c:v>-7.6470300000000005E-2</c:v>
                </c:pt>
                <c:pt idx="10609">
                  <c:v>-7.5983200000000001E-2</c:v>
                </c:pt>
                <c:pt idx="10610">
                  <c:v>-7.5668100000000002E-2</c:v>
                </c:pt>
                <c:pt idx="10611">
                  <c:v>-7.50469E-2</c:v>
                </c:pt>
                <c:pt idx="10612">
                  <c:v>-7.4767200000000006E-2</c:v>
                </c:pt>
                <c:pt idx="10613">
                  <c:v>-7.4220800000000003E-2</c:v>
                </c:pt>
                <c:pt idx="10614">
                  <c:v>-7.3787599999999995E-2</c:v>
                </c:pt>
                <c:pt idx="10615">
                  <c:v>-7.3380399999999998E-2</c:v>
                </c:pt>
                <c:pt idx="10616">
                  <c:v>-7.2840299999999997E-2</c:v>
                </c:pt>
                <c:pt idx="10617">
                  <c:v>-7.24548E-2</c:v>
                </c:pt>
                <c:pt idx="10618">
                  <c:v>-7.1965899999999999E-2</c:v>
                </c:pt>
                <c:pt idx="10619">
                  <c:v>-7.1491899999999997E-2</c:v>
                </c:pt>
                <c:pt idx="10620">
                  <c:v>-7.1062700000000006E-2</c:v>
                </c:pt>
                <c:pt idx="10621">
                  <c:v>-7.0527599999999996E-2</c:v>
                </c:pt>
                <c:pt idx="10622">
                  <c:v>-7.00437E-2</c:v>
                </c:pt>
                <c:pt idx="10623">
                  <c:v>-6.9621500000000003E-2</c:v>
                </c:pt>
                <c:pt idx="10624">
                  <c:v>-6.9101700000000002E-2</c:v>
                </c:pt>
                <c:pt idx="10625">
                  <c:v>-6.8771299999999994E-2</c:v>
                </c:pt>
                <c:pt idx="10626">
                  <c:v>-6.8255399999999994E-2</c:v>
                </c:pt>
                <c:pt idx="10627">
                  <c:v>-6.7835099999999995E-2</c:v>
                </c:pt>
                <c:pt idx="10628">
                  <c:v>-6.7422599999999999E-2</c:v>
                </c:pt>
                <c:pt idx="10629">
                  <c:v>-6.6875699999999996E-2</c:v>
                </c:pt>
                <c:pt idx="10630">
                  <c:v>-6.6543699999999997E-2</c:v>
                </c:pt>
                <c:pt idx="10631">
                  <c:v>-6.5994700000000003E-2</c:v>
                </c:pt>
                <c:pt idx="10632">
                  <c:v>-6.5610399999999999E-2</c:v>
                </c:pt>
                <c:pt idx="10633">
                  <c:v>-6.5160800000000005E-2</c:v>
                </c:pt>
                <c:pt idx="10634">
                  <c:v>-6.4665299999999995E-2</c:v>
                </c:pt>
                <c:pt idx="10635">
                  <c:v>-6.4290600000000003E-2</c:v>
                </c:pt>
                <c:pt idx="10636">
                  <c:v>-6.3775399999999996E-2</c:v>
                </c:pt>
                <c:pt idx="10637">
                  <c:v>-6.3357200000000002E-2</c:v>
                </c:pt>
                <c:pt idx="10638">
                  <c:v>-6.2888899999999998E-2</c:v>
                </c:pt>
                <c:pt idx="10639">
                  <c:v>-6.2394400000000003E-2</c:v>
                </c:pt>
                <c:pt idx="10640">
                  <c:v>-6.1970600000000001E-2</c:v>
                </c:pt>
                <c:pt idx="10641">
                  <c:v>-6.1499600000000001E-2</c:v>
                </c:pt>
                <c:pt idx="10642">
                  <c:v>-6.1021600000000002E-2</c:v>
                </c:pt>
                <c:pt idx="10643">
                  <c:v>-6.0597499999999999E-2</c:v>
                </c:pt>
                <c:pt idx="10644">
                  <c:v>-6.0087799999999997E-2</c:v>
                </c:pt>
                <c:pt idx="10645">
                  <c:v>-5.9725199999999999E-2</c:v>
                </c:pt>
                <c:pt idx="10646">
                  <c:v>-5.9242200000000002E-2</c:v>
                </c:pt>
                <c:pt idx="10647">
                  <c:v>-5.8403700000000003E-2</c:v>
                </c:pt>
                <c:pt idx="10648">
                  <c:v>-5.7689900000000002E-2</c:v>
                </c:pt>
                <c:pt idx="10649">
                  <c:v>-5.7267800000000001E-2</c:v>
                </c:pt>
                <c:pt idx="10650">
                  <c:v>-5.6516900000000002E-2</c:v>
                </c:pt>
                <c:pt idx="10651">
                  <c:v>-5.5954299999999998E-2</c:v>
                </c:pt>
                <c:pt idx="10652">
                  <c:v>-5.5489799999999999E-2</c:v>
                </c:pt>
                <c:pt idx="10653">
                  <c:v>-5.4624399999999997E-2</c:v>
                </c:pt>
                <c:pt idx="10654">
                  <c:v>-5.4352400000000002E-2</c:v>
                </c:pt>
                <c:pt idx="10655">
                  <c:v>-5.3483599999999999E-2</c:v>
                </c:pt>
                <c:pt idx="10656">
                  <c:v>-5.2995599999999997E-2</c:v>
                </c:pt>
                <c:pt idx="10657">
                  <c:v>-5.24909E-2</c:v>
                </c:pt>
                <c:pt idx="10658">
                  <c:v>-5.16053E-2</c:v>
                </c:pt>
                <c:pt idx="10659">
                  <c:v>-5.1351599999999997E-2</c:v>
                </c:pt>
                <c:pt idx="10660">
                  <c:v>-5.0343400000000003E-2</c:v>
                </c:pt>
                <c:pt idx="10661">
                  <c:v>-4.9970399999999998E-2</c:v>
                </c:pt>
                <c:pt idx="10662">
                  <c:v>-4.9316400000000003E-2</c:v>
                </c:pt>
                <c:pt idx="10663">
                  <c:v>-4.8648700000000003E-2</c:v>
                </c:pt>
                <c:pt idx="10664">
                  <c:v>-4.8301900000000002E-2</c:v>
                </c:pt>
                <c:pt idx="10665">
                  <c:v>-4.7467599999999999E-2</c:v>
                </c:pt>
                <c:pt idx="10666">
                  <c:v>-4.7082699999999998E-2</c:v>
                </c:pt>
                <c:pt idx="10667">
                  <c:v>-4.6376300000000002E-2</c:v>
                </c:pt>
                <c:pt idx="10668">
                  <c:v>-4.58176E-2</c:v>
                </c:pt>
                <c:pt idx="10669">
                  <c:v>-4.5321399999999998E-2</c:v>
                </c:pt>
                <c:pt idx="10670">
                  <c:v>-4.4685299999999997E-2</c:v>
                </c:pt>
                <c:pt idx="10671">
                  <c:v>-4.3771400000000002E-2</c:v>
                </c:pt>
                <c:pt idx="10672">
                  <c:v>-4.2928500000000001E-2</c:v>
                </c:pt>
                <c:pt idx="10673">
                  <c:v>-4.24193E-2</c:v>
                </c:pt>
                <c:pt idx="10674">
                  <c:v>-4.1523299999999999E-2</c:v>
                </c:pt>
                <c:pt idx="10675">
                  <c:v>-4.0914300000000001E-2</c:v>
                </c:pt>
                <c:pt idx="10676">
                  <c:v>-4.0211700000000003E-2</c:v>
                </c:pt>
                <c:pt idx="10677">
                  <c:v>-3.9385499999999997E-2</c:v>
                </c:pt>
                <c:pt idx="10678">
                  <c:v>-3.8833399999999997E-2</c:v>
                </c:pt>
                <c:pt idx="10679">
                  <c:v>-3.7963200000000002E-2</c:v>
                </c:pt>
                <c:pt idx="10680">
                  <c:v>-3.7324299999999998E-2</c:v>
                </c:pt>
                <c:pt idx="10681">
                  <c:v>-3.6633600000000002E-2</c:v>
                </c:pt>
                <c:pt idx="10682">
                  <c:v>-3.5813900000000003E-2</c:v>
                </c:pt>
                <c:pt idx="10683">
                  <c:v>-3.5260300000000001E-2</c:v>
                </c:pt>
                <c:pt idx="10684">
                  <c:v>-3.4404400000000002E-2</c:v>
                </c:pt>
                <c:pt idx="10685">
                  <c:v>-3.3776300000000002E-2</c:v>
                </c:pt>
                <c:pt idx="10686">
                  <c:v>-3.3066100000000001E-2</c:v>
                </c:pt>
                <c:pt idx="10687">
                  <c:v>-3.2274999999999998E-2</c:v>
                </c:pt>
                <c:pt idx="10688">
                  <c:v>-3.1674300000000002E-2</c:v>
                </c:pt>
                <c:pt idx="10689">
                  <c:v>-3.08416E-2</c:v>
                </c:pt>
                <c:pt idx="10690">
                  <c:v>-3.0194599999999999E-2</c:v>
                </c:pt>
                <c:pt idx="10691">
                  <c:v>-2.9474199999999999E-2</c:v>
                </c:pt>
                <c:pt idx="10692">
                  <c:v>-2.8725799999999999E-2</c:v>
                </c:pt>
                <c:pt idx="10693">
                  <c:v>-2.8077999999999999E-2</c:v>
                </c:pt>
                <c:pt idx="10694">
                  <c:v>-2.7322200000000001E-2</c:v>
                </c:pt>
                <c:pt idx="10695">
                  <c:v>-2.6624399999999999E-2</c:v>
                </c:pt>
                <c:pt idx="10696">
                  <c:v>-2.59472E-2</c:v>
                </c:pt>
                <c:pt idx="10697">
                  <c:v>-2.5180000000000001E-2</c:v>
                </c:pt>
                <c:pt idx="10698">
                  <c:v>-2.4509E-2</c:v>
                </c:pt>
                <c:pt idx="10699">
                  <c:v>-2.3781900000000002E-2</c:v>
                </c:pt>
                <c:pt idx="10700">
                  <c:v>-2.3027499999999999E-2</c:v>
                </c:pt>
                <c:pt idx="10701">
                  <c:v>-2.24122E-2</c:v>
                </c:pt>
                <c:pt idx="10702">
                  <c:v>-2.1598200000000001E-2</c:v>
                </c:pt>
                <c:pt idx="10703">
                  <c:v>-2.0984699999999998E-2</c:v>
                </c:pt>
                <c:pt idx="10704">
                  <c:v>-2.0242900000000001E-2</c:v>
                </c:pt>
                <c:pt idx="10705">
                  <c:v>-1.95052E-2</c:v>
                </c:pt>
                <c:pt idx="10706">
                  <c:v>-1.8898999999999999E-2</c:v>
                </c:pt>
                <c:pt idx="10707">
                  <c:v>-1.8054000000000001E-2</c:v>
                </c:pt>
                <c:pt idx="10708">
                  <c:v>-1.7473599999999999E-2</c:v>
                </c:pt>
                <c:pt idx="10709">
                  <c:v>-1.6677000000000001E-2</c:v>
                </c:pt>
                <c:pt idx="10710">
                  <c:v>-1.5993899999999998E-2</c:v>
                </c:pt>
                <c:pt idx="10711">
                  <c:v>-1.5343300000000001E-2</c:v>
                </c:pt>
                <c:pt idx="10712">
                  <c:v>-1.4546999999999999E-2</c:v>
                </c:pt>
                <c:pt idx="10713">
                  <c:v>-1.3960999999999999E-2</c:v>
                </c:pt>
                <c:pt idx="10714">
                  <c:v>-1.31713E-2</c:v>
                </c:pt>
                <c:pt idx="10715">
                  <c:v>-1.2521600000000001E-2</c:v>
                </c:pt>
                <c:pt idx="10716">
                  <c:v>-1.1824100000000001E-2</c:v>
                </c:pt>
                <c:pt idx="10717">
                  <c:v>-1.10826E-2</c:v>
                </c:pt>
                <c:pt idx="10718">
                  <c:v>-1.0434799999999999E-2</c:v>
                </c:pt>
                <c:pt idx="10719" formatCode="0.00E+00">
                  <c:v>-9.69216E-3</c:v>
                </c:pt>
                <c:pt idx="10720" formatCode="0.00E+00">
                  <c:v>-9.0173400000000004E-3</c:v>
                </c:pt>
                <c:pt idx="10721" formatCode="0.00E+00">
                  <c:v>-8.3329700000000003E-3</c:v>
                </c:pt>
                <c:pt idx="10722" formatCode="0.00E+00">
                  <c:v>-7.61956E-3</c:v>
                </c:pt>
                <c:pt idx="10723" formatCode="0.00E+00">
                  <c:v>-6.9505000000000001E-3</c:v>
                </c:pt>
                <c:pt idx="10724" formatCode="0.00E+00">
                  <c:v>-6.2608100000000003E-3</c:v>
                </c:pt>
                <c:pt idx="10725" formatCode="0.00E+00">
                  <c:v>-5.5474799999999996E-3</c:v>
                </c:pt>
                <c:pt idx="10726" formatCode="0.00E+00">
                  <c:v>-4.9031400000000003E-3</c:v>
                </c:pt>
                <c:pt idx="10727" formatCode="0.00E+00">
                  <c:v>-4.16155E-3</c:v>
                </c:pt>
                <c:pt idx="10728" formatCode="0.00E+00">
                  <c:v>-3.50673E-3</c:v>
                </c:pt>
                <c:pt idx="10729" formatCode="0.00E+00">
                  <c:v>-2.8172200000000001E-3</c:v>
                </c:pt>
                <c:pt idx="10730" formatCode="0.00E+00">
                  <c:v>-2.1014100000000002E-3</c:v>
                </c:pt>
                <c:pt idx="10731" formatCode="0.00E+00">
                  <c:v>-1.48245E-3</c:v>
                </c:pt>
                <c:pt idx="10732" formatCode="0.00E+00">
                  <c:v>-7.3258299999999998E-4</c:v>
                </c:pt>
                <c:pt idx="10733" formatCode="0.00E+00">
                  <c:v>-1.13288E-4</c:v>
                </c:pt>
                <c:pt idx="10734" formatCode="0.00E+00">
                  <c:v>5.9143300000000004E-4</c:v>
                </c:pt>
                <c:pt idx="10735" formatCode="0.00E+00">
                  <c:v>1.2790900000000001E-3</c:v>
                </c:pt>
                <c:pt idx="10736" formatCode="0.00E+00">
                  <c:v>1.91537E-3</c:v>
                </c:pt>
                <c:pt idx="10737" formatCode="0.00E+00">
                  <c:v>2.6503199999999998E-3</c:v>
                </c:pt>
                <c:pt idx="10738" formatCode="0.00E+00">
                  <c:v>3.2743199999999998E-3</c:v>
                </c:pt>
                <c:pt idx="10739" formatCode="0.00E+00">
                  <c:v>3.9746299999999998E-3</c:v>
                </c:pt>
                <c:pt idx="10740" formatCode="0.00E+00">
                  <c:v>4.6459400000000003E-3</c:v>
                </c:pt>
                <c:pt idx="10741" formatCode="0.00E+00">
                  <c:v>5.2866800000000002E-3</c:v>
                </c:pt>
                <c:pt idx="10742" formatCode="0.00E+00">
                  <c:v>5.9902000000000002E-3</c:v>
                </c:pt>
                <c:pt idx="10743" formatCode="0.00E+00">
                  <c:v>6.6235599999999997E-3</c:v>
                </c:pt>
                <c:pt idx="10744" formatCode="0.00E+00">
                  <c:v>7.2935300000000003E-3</c:v>
                </c:pt>
                <c:pt idx="10745" formatCode="0.00E+00">
                  <c:v>7.9747499999999992E-3</c:v>
                </c:pt>
                <c:pt idx="10746" formatCode="0.00E+00">
                  <c:v>8.5978300000000007E-3</c:v>
                </c:pt>
                <c:pt idx="10747" formatCode="0.00E+00">
                  <c:v>9.3049399999999994E-3</c:v>
                </c:pt>
                <c:pt idx="10748" formatCode="0.00E+00">
                  <c:v>9.9298900000000002E-3</c:v>
                </c:pt>
                <c:pt idx="10749">
                  <c:v>1.0589899999999999E-2</c:v>
                </c:pt>
                <c:pt idx="10750">
                  <c:v>1.1269599999999999E-2</c:v>
                </c:pt>
                <c:pt idx="10751">
                  <c:v>1.18678E-2</c:v>
                </c:pt>
                <c:pt idx="10752">
                  <c:v>1.2579699999999999E-2</c:v>
                </c:pt>
                <c:pt idx="10753">
                  <c:v>1.3170599999999999E-2</c:v>
                </c:pt>
                <c:pt idx="10754">
                  <c:v>1.3842399999999999E-2</c:v>
                </c:pt>
                <c:pt idx="10755">
                  <c:v>1.4495900000000001E-2</c:v>
                </c:pt>
                <c:pt idx="10756">
                  <c:v>1.5103999999999999E-2</c:v>
                </c:pt>
                <c:pt idx="10757">
                  <c:v>1.5797800000000001E-2</c:v>
                </c:pt>
                <c:pt idx="10758">
                  <c:v>1.63646E-2</c:v>
                </c:pt>
                <c:pt idx="10759">
                  <c:v>1.7023300000000002E-2</c:v>
                </c:pt>
                <c:pt idx="10760">
                  <c:v>1.76242E-2</c:v>
                </c:pt>
                <c:pt idx="10761">
                  <c:v>1.82293E-2</c:v>
                </c:pt>
                <c:pt idx="10762">
                  <c:v>1.8871599999999999E-2</c:v>
                </c:pt>
                <c:pt idx="10763">
                  <c:v>1.9446600000000001E-2</c:v>
                </c:pt>
                <c:pt idx="10764">
                  <c:v>2.00819E-2</c:v>
                </c:pt>
                <c:pt idx="10765">
                  <c:v>2.0680899999999999E-2</c:v>
                </c:pt>
                <c:pt idx="10766">
                  <c:v>2.1283300000000002E-2</c:v>
                </c:pt>
                <c:pt idx="10767">
                  <c:v>2.1902600000000001E-2</c:v>
                </c:pt>
                <c:pt idx="10768">
                  <c:v>2.2487199999999999E-2</c:v>
                </c:pt>
                <c:pt idx="10769">
                  <c:v>2.3088899999999999E-2</c:v>
                </c:pt>
                <c:pt idx="10770">
                  <c:v>2.36969E-2</c:v>
                </c:pt>
                <c:pt idx="10771">
                  <c:v>2.42665E-2</c:v>
                </c:pt>
                <c:pt idx="10772">
                  <c:v>2.4886100000000001E-2</c:v>
                </c:pt>
                <c:pt idx="10773">
                  <c:v>2.545E-2</c:v>
                </c:pt>
                <c:pt idx="10774">
                  <c:v>2.6043400000000001E-2</c:v>
                </c:pt>
                <c:pt idx="10775">
                  <c:v>2.6647299999999999E-2</c:v>
                </c:pt>
                <c:pt idx="10776">
                  <c:v>2.7195400000000002E-2</c:v>
                </c:pt>
                <c:pt idx="10777">
                  <c:v>2.78202E-2</c:v>
                </c:pt>
                <c:pt idx="10778">
                  <c:v>2.8351000000000001E-2</c:v>
                </c:pt>
                <c:pt idx="10779">
                  <c:v>2.8953300000000001E-2</c:v>
                </c:pt>
                <c:pt idx="10780">
                  <c:v>2.9523899999999999E-2</c:v>
                </c:pt>
                <c:pt idx="10781">
                  <c:v>3.0073099999999998E-2</c:v>
                </c:pt>
                <c:pt idx="10782">
                  <c:v>3.0678E-2</c:v>
                </c:pt>
                <c:pt idx="10783">
                  <c:v>3.1195799999999999E-2</c:v>
                </c:pt>
                <c:pt idx="10784">
                  <c:v>3.17985E-2</c:v>
                </c:pt>
                <c:pt idx="10785">
                  <c:v>3.2340399999999998E-2</c:v>
                </c:pt>
                <c:pt idx="10786">
                  <c:v>3.2897299999999997E-2</c:v>
                </c:pt>
                <c:pt idx="10787">
                  <c:v>3.3466799999999998E-2</c:v>
                </c:pt>
                <c:pt idx="10788">
                  <c:v>3.3987900000000001E-2</c:v>
                </c:pt>
                <c:pt idx="10789">
                  <c:v>3.4566399999999997E-2</c:v>
                </c:pt>
                <c:pt idx="10790">
                  <c:v>3.5099100000000001E-2</c:v>
                </c:pt>
                <c:pt idx="10791">
                  <c:v>3.56456E-2</c:v>
                </c:pt>
                <c:pt idx="10792">
                  <c:v>3.6194799999999999E-2</c:v>
                </c:pt>
                <c:pt idx="10793">
                  <c:v>3.6715499999999998E-2</c:v>
                </c:pt>
                <c:pt idx="10794">
                  <c:v>3.7270600000000001E-2</c:v>
                </c:pt>
                <c:pt idx="10795">
                  <c:v>3.7800199999999999E-2</c:v>
                </c:pt>
                <c:pt idx="10796">
                  <c:v>3.8321399999999999E-2</c:v>
                </c:pt>
                <c:pt idx="10797">
                  <c:v>3.88622E-2</c:v>
                </c:pt>
                <c:pt idx="10798">
                  <c:v>3.9361800000000002E-2</c:v>
                </c:pt>
                <c:pt idx="10799">
                  <c:v>3.9907900000000003E-2</c:v>
                </c:pt>
                <c:pt idx="10800">
                  <c:v>4.0420200000000003E-2</c:v>
                </c:pt>
                <c:pt idx="10801">
                  <c:v>4.0929E-2</c:v>
                </c:pt>
                <c:pt idx="10802">
                  <c:v>4.14606E-2</c:v>
                </c:pt>
                <c:pt idx="10803">
                  <c:v>4.1941699999999998E-2</c:v>
                </c:pt>
                <c:pt idx="10804">
                  <c:v>4.24854E-2</c:v>
                </c:pt>
                <c:pt idx="10805">
                  <c:v>4.2966200000000003E-2</c:v>
                </c:pt>
                <c:pt idx="10806">
                  <c:v>4.3473100000000001E-2</c:v>
                </c:pt>
                <c:pt idx="10807">
                  <c:v>4.3973100000000001E-2</c:v>
                </c:pt>
                <c:pt idx="10808">
                  <c:v>4.4449299999999997E-2</c:v>
                </c:pt>
                <c:pt idx="10809">
                  <c:v>4.4975500000000002E-2</c:v>
                </c:pt>
                <c:pt idx="10810">
                  <c:v>4.54373E-2</c:v>
                </c:pt>
                <c:pt idx="10811">
                  <c:v>4.5943499999999998E-2</c:v>
                </c:pt>
                <c:pt idx="10812">
                  <c:v>4.6413999999999997E-2</c:v>
                </c:pt>
                <c:pt idx="10813">
                  <c:v>4.6896500000000001E-2</c:v>
                </c:pt>
                <c:pt idx="10814">
                  <c:v>4.7387699999999998E-2</c:v>
                </c:pt>
                <c:pt idx="10815">
                  <c:v>4.7843499999999997E-2</c:v>
                </c:pt>
                <c:pt idx="10816">
                  <c:v>4.83226E-2</c:v>
                </c:pt>
                <c:pt idx="10817">
                  <c:v>4.8775499999999999E-2</c:v>
                </c:pt>
                <c:pt idx="10818">
                  <c:v>4.9250000000000002E-2</c:v>
                </c:pt>
                <c:pt idx="10819">
                  <c:v>4.9715200000000001E-2</c:v>
                </c:pt>
                <c:pt idx="10820">
                  <c:v>5.0170899999999997E-2</c:v>
                </c:pt>
                <c:pt idx="10821">
                  <c:v>5.0622599999999997E-2</c:v>
                </c:pt>
                <c:pt idx="10822">
                  <c:v>5.10754E-2</c:v>
                </c:pt>
                <c:pt idx="10823">
                  <c:v>5.1524599999999997E-2</c:v>
                </c:pt>
                <c:pt idx="10824">
                  <c:v>5.1975500000000001E-2</c:v>
                </c:pt>
                <c:pt idx="10825">
                  <c:v>5.2406599999999998E-2</c:v>
                </c:pt>
                <c:pt idx="10826">
                  <c:v>5.2837099999999998E-2</c:v>
                </c:pt>
                <c:pt idx="10827">
                  <c:v>5.3281000000000002E-2</c:v>
                </c:pt>
                <c:pt idx="10828">
                  <c:v>5.37102E-2</c:v>
                </c:pt>
                <c:pt idx="10829">
                  <c:v>5.4143900000000002E-2</c:v>
                </c:pt>
                <c:pt idx="10830">
                  <c:v>5.45268E-2</c:v>
                </c:pt>
                <c:pt idx="10831">
                  <c:v>5.4935100000000001E-2</c:v>
                </c:pt>
                <c:pt idx="10832">
                  <c:v>5.5359699999999998E-2</c:v>
                </c:pt>
                <c:pt idx="10833">
                  <c:v>5.5792700000000001E-2</c:v>
                </c:pt>
                <c:pt idx="10834">
                  <c:v>5.6201599999999997E-2</c:v>
                </c:pt>
                <c:pt idx="10835">
                  <c:v>5.6543000000000003E-2</c:v>
                </c:pt>
                <c:pt idx="10836">
                  <c:v>5.6896000000000002E-2</c:v>
                </c:pt>
                <c:pt idx="10837">
                  <c:v>5.7235800000000003E-2</c:v>
                </c:pt>
                <c:pt idx="10838">
                  <c:v>5.76003E-2</c:v>
                </c:pt>
                <c:pt idx="10839">
                  <c:v>5.7945200000000002E-2</c:v>
                </c:pt>
                <c:pt idx="10840">
                  <c:v>5.8283099999999997E-2</c:v>
                </c:pt>
                <c:pt idx="10841">
                  <c:v>5.8625900000000002E-2</c:v>
                </c:pt>
                <c:pt idx="10842">
                  <c:v>5.8960100000000001E-2</c:v>
                </c:pt>
                <c:pt idx="10843">
                  <c:v>5.93039E-2</c:v>
                </c:pt>
                <c:pt idx="10844">
                  <c:v>5.9619999999999999E-2</c:v>
                </c:pt>
                <c:pt idx="10845">
                  <c:v>5.9941700000000001E-2</c:v>
                </c:pt>
                <c:pt idx="10846">
                  <c:v>6.0252699999999999E-2</c:v>
                </c:pt>
                <c:pt idx="10847">
                  <c:v>6.0576699999999997E-2</c:v>
                </c:pt>
                <c:pt idx="10848">
                  <c:v>6.08905E-2</c:v>
                </c:pt>
                <c:pt idx="10849">
                  <c:v>6.1198900000000001E-2</c:v>
                </c:pt>
                <c:pt idx="10850">
                  <c:v>6.1505200000000003E-2</c:v>
                </c:pt>
                <c:pt idx="10851">
                  <c:v>6.18113E-2</c:v>
                </c:pt>
                <c:pt idx="10852">
                  <c:v>6.2125399999999997E-2</c:v>
                </c:pt>
                <c:pt idx="10853">
                  <c:v>6.2409199999999998E-2</c:v>
                </c:pt>
                <c:pt idx="10854">
                  <c:v>6.2682600000000005E-2</c:v>
                </c:pt>
                <c:pt idx="10855">
                  <c:v>6.2931100000000004E-2</c:v>
                </c:pt>
                <c:pt idx="10856">
                  <c:v>6.3197799999999998E-2</c:v>
                </c:pt>
                <c:pt idx="10857">
                  <c:v>6.3459399999999999E-2</c:v>
                </c:pt>
                <c:pt idx="10858">
                  <c:v>6.3718999999999998E-2</c:v>
                </c:pt>
                <c:pt idx="10859">
                  <c:v>6.3973199999999994E-2</c:v>
                </c:pt>
                <c:pt idx="10860">
                  <c:v>6.4218499999999998E-2</c:v>
                </c:pt>
                <c:pt idx="10861">
                  <c:v>6.4478400000000005E-2</c:v>
                </c:pt>
                <c:pt idx="10862">
                  <c:v>6.4720799999999995E-2</c:v>
                </c:pt>
                <c:pt idx="10863">
                  <c:v>6.4965700000000001E-2</c:v>
                </c:pt>
                <c:pt idx="10864">
                  <c:v>6.5186999999999995E-2</c:v>
                </c:pt>
                <c:pt idx="10865">
                  <c:v>6.5418900000000002E-2</c:v>
                </c:pt>
                <c:pt idx="10866">
                  <c:v>6.5648600000000001E-2</c:v>
                </c:pt>
                <c:pt idx="10867">
                  <c:v>6.58749E-2</c:v>
                </c:pt>
                <c:pt idx="10868">
                  <c:v>6.6092399999999996E-2</c:v>
                </c:pt>
                <c:pt idx="10869">
                  <c:v>6.6300499999999998E-2</c:v>
                </c:pt>
                <c:pt idx="10870">
                  <c:v>6.6545300000000002E-2</c:v>
                </c:pt>
                <c:pt idx="10871">
                  <c:v>6.67933E-2</c:v>
                </c:pt>
                <c:pt idx="10872">
                  <c:v>6.7037899999999997E-2</c:v>
                </c:pt>
                <c:pt idx="10873">
                  <c:v>6.72209E-2</c:v>
                </c:pt>
                <c:pt idx="10874">
                  <c:v>6.7382300000000006E-2</c:v>
                </c:pt>
                <c:pt idx="10875">
                  <c:v>6.7546499999999995E-2</c:v>
                </c:pt>
                <c:pt idx="10876">
                  <c:v>6.7711900000000005E-2</c:v>
                </c:pt>
                <c:pt idx="10877">
                  <c:v>6.7887699999999995E-2</c:v>
                </c:pt>
                <c:pt idx="10878">
                  <c:v>6.8040100000000006E-2</c:v>
                </c:pt>
                <c:pt idx="10879">
                  <c:v>6.8203399999999997E-2</c:v>
                </c:pt>
                <c:pt idx="10880">
                  <c:v>6.8357899999999999E-2</c:v>
                </c:pt>
                <c:pt idx="10881">
                  <c:v>6.8516900000000006E-2</c:v>
                </c:pt>
                <c:pt idx="10882">
                  <c:v>6.8667400000000003E-2</c:v>
                </c:pt>
                <c:pt idx="10883">
                  <c:v>6.8805699999999997E-2</c:v>
                </c:pt>
                <c:pt idx="10884">
                  <c:v>6.8945099999999995E-2</c:v>
                </c:pt>
                <c:pt idx="10885">
                  <c:v>6.9081100000000006E-2</c:v>
                </c:pt>
                <c:pt idx="10886">
                  <c:v>6.9218399999999999E-2</c:v>
                </c:pt>
                <c:pt idx="10887">
                  <c:v>6.9348199999999999E-2</c:v>
                </c:pt>
                <c:pt idx="10888">
                  <c:v>6.9475099999999998E-2</c:v>
                </c:pt>
                <c:pt idx="10889">
                  <c:v>6.9598300000000002E-2</c:v>
                </c:pt>
                <c:pt idx="10890">
                  <c:v>6.97295E-2</c:v>
                </c:pt>
                <c:pt idx="10891">
                  <c:v>6.9847699999999999E-2</c:v>
                </c:pt>
                <c:pt idx="10892">
                  <c:v>6.9969299999999998E-2</c:v>
                </c:pt>
                <c:pt idx="10893">
                  <c:v>7.0073399999999994E-2</c:v>
                </c:pt>
                <c:pt idx="10894">
                  <c:v>7.0181300000000002E-2</c:v>
                </c:pt>
                <c:pt idx="10895">
                  <c:v>7.0289900000000002E-2</c:v>
                </c:pt>
                <c:pt idx="10896">
                  <c:v>7.0386500000000005E-2</c:v>
                </c:pt>
                <c:pt idx="10897">
                  <c:v>7.0497799999999999E-2</c:v>
                </c:pt>
                <c:pt idx="10898">
                  <c:v>7.0580299999999999E-2</c:v>
                </c:pt>
                <c:pt idx="10899">
                  <c:v>7.0674600000000004E-2</c:v>
                </c:pt>
                <c:pt idx="10900">
                  <c:v>7.0754999999999998E-2</c:v>
                </c:pt>
                <c:pt idx="10901">
                  <c:v>7.0943900000000004E-2</c:v>
                </c:pt>
                <c:pt idx="10902">
                  <c:v>7.1128200000000003E-2</c:v>
                </c:pt>
                <c:pt idx="10903">
                  <c:v>7.1156700000000003E-2</c:v>
                </c:pt>
                <c:pt idx="10904">
                  <c:v>7.1362999999999996E-2</c:v>
                </c:pt>
                <c:pt idx="10905">
                  <c:v>7.1432599999999999E-2</c:v>
                </c:pt>
                <c:pt idx="10906">
                  <c:v>7.15277E-2</c:v>
                </c:pt>
                <c:pt idx="10907">
                  <c:v>7.1714200000000006E-2</c:v>
                </c:pt>
                <c:pt idx="10908">
                  <c:v>7.1696800000000005E-2</c:v>
                </c:pt>
                <c:pt idx="10909">
                  <c:v>7.1931999999999996E-2</c:v>
                </c:pt>
                <c:pt idx="10910">
                  <c:v>7.19471E-2</c:v>
                </c:pt>
                <c:pt idx="10911">
                  <c:v>7.2071700000000002E-2</c:v>
                </c:pt>
                <c:pt idx="10912">
                  <c:v>7.2220199999999998E-2</c:v>
                </c:pt>
                <c:pt idx="10913">
                  <c:v>7.2192199999999998E-2</c:v>
                </c:pt>
                <c:pt idx="10914">
                  <c:v>7.2432099999999999E-2</c:v>
                </c:pt>
                <c:pt idx="10915">
                  <c:v>7.2376999999999997E-2</c:v>
                </c:pt>
                <c:pt idx="10916">
                  <c:v>7.2546700000000006E-2</c:v>
                </c:pt>
                <c:pt idx="10917">
                  <c:v>7.26049E-2</c:v>
                </c:pt>
                <c:pt idx="10918">
                  <c:v>7.2624900000000006E-2</c:v>
                </c:pt>
                <c:pt idx="10919">
                  <c:v>7.2815000000000005E-2</c:v>
                </c:pt>
                <c:pt idx="10920">
                  <c:v>7.2758900000000001E-2</c:v>
                </c:pt>
                <c:pt idx="10921">
                  <c:v>7.2941900000000004E-2</c:v>
                </c:pt>
                <c:pt idx="10922">
                  <c:v>7.2937799999999997E-2</c:v>
                </c:pt>
                <c:pt idx="10923">
                  <c:v>7.3009699999999997E-2</c:v>
                </c:pt>
                <c:pt idx="10924">
                  <c:v>7.3114299999999993E-2</c:v>
                </c:pt>
                <c:pt idx="10925">
                  <c:v>7.3093900000000003E-2</c:v>
                </c:pt>
                <c:pt idx="10926">
                  <c:v>7.3221599999999998E-2</c:v>
                </c:pt>
                <c:pt idx="10927">
                  <c:v>7.3208999999999996E-2</c:v>
                </c:pt>
                <c:pt idx="10928">
                  <c:v>7.3281399999999997E-2</c:v>
                </c:pt>
                <c:pt idx="10929">
                  <c:v>7.3343099999999994E-2</c:v>
                </c:pt>
                <c:pt idx="10930">
                  <c:v>7.3352500000000001E-2</c:v>
                </c:pt>
                <c:pt idx="10931">
                  <c:v>7.3429400000000006E-2</c:v>
                </c:pt>
                <c:pt idx="10932">
                  <c:v>7.34403E-2</c:v>
                </c:pt>
                <c:pt idx="10933">
                  <c:v>7.3474399999999995E-2</c:v>
                </c:pt>
                <c:pt idx="10934">
                  <c:v>7.3533000000000001E-2</c:v>
                </c:pt>
                <c:pt idx="10935">
                  <c:v>7.3518200000000006E-2</c:v>
                </c:pt>
                <c:pt idx="10936">
                  <c:v>7.3576500000000003E-2</c:v>
                </c:pt>
                <c:pt idx="10937">
                  <c:v>7.3577299999999998E-2</c:v>
                </c:pt>
                <c:pt idx="10938">
                  <c:v>7.35899E-2</c:v>
                </c:pt>
                <c:pt idx="10939">
                  <c:v>7.3648400000000003E-2</c:v>
                </c:pt>
                <c:pt idx="10940">
                  <c:v>7.3605199999999996E-2</c:v>
                </c:pt>
                <c:pt idx="10941">
                  <c:v>7.3673500000000003E-2</c:v>
                </c:pt>
                <c:pt idx="10942">
                  <c:v>7.3637800000000003E-2</c:v>
                </c:pt>
                <c:pt idx="10943">
                  <c:v>7.3662599999999995E-2</c:v>
                </c:pt>
                <c:pt idx="10944">
                  <c:v>7.3682700000000004E-2</c:v>
                </c:pt>
                <c:pt idx="10945">
                  <c:v>7.3639099999999999E-2</c:v>
                </c:pt>
                <c:pt idx="10946">
                  <c:v>7.3688799999999999E-2</c:v>
                </c:pt>
                <c:pt idx="10947">
                  <c:v>7.3629700000000006E-2</c:v>
                </c:pt>
                <c:pt idx="10948">
                  <c:v>7.3662599999999995E-2</c:v>
                </c:pt>
                <c:pt idx="10949">
                  <c:v>7.3636300000000002E-2</c:v>
                </c:pt>
                <c:pt idx="10950">
                  <c:v>7.3614600000000002E-2</c:v>
                </c:pt>
                <c:pt idx="10951">
                  <c:v>7.3617799999999997E-2</c:v>
                </c:pt>
                <c:pt idx="10952">
                  <c:v>7.3572499999999999E-2</c:v>
                </c:pt>
                <c:pt idx="10953">
                  <c:v>7.3579599999999995E-2</c:v>
                </c:pt>
                <c:pt idx="10954">
                  <c:v>7.3540099999999997E-2</c:v>
                </c:pt>
                <c:pt idx="10955">
                  <c:v>7.3519299999999996E-2</c:v>
                </c:pt>
                <c:pt idx="10956">
                  <c:v>7.3486499999999996E-2</c:v>
                </c:pt>
                <c:pt idx="10957">
                  <c:v>7.34543E-2</c:v>
                </c:pt>
                <c:pt idx="10958">
                  <c:v>7.3416400000000007E-2</c:v>
                </c:pt>
                <c:pt idx="10959">
                  <c:v>7.3387499999999994E-2</c:v>
                </c:pt>
                <c:pt idx="10960">
                  <c:v>7.3336200000000004E-2</c:v>
                </c:pt>
                <c:pt idx="10961">
                  <c:v>7.3300699999999996E-2</c:v>
                </c:pt>
                <c:pt idx="10962">
                  <c:v>7.3252700000000004E-2</c:v>
                </c:pt>
                <c:pt idx="10963">
                  <c:v>7.3201100000000005E-2</c:v>
                </c:pt>
                <c:pt idx="10964">
                  <c:v>7.3186799999999996E-2</c:v>
                </c:pt>
                <c:pt idx="10965">
                  <c:v>7.3114799999999994E-2</c:v>
                </c:pt>
                <c:pt idx="10966">
                  <c:v>7.3049699999999995E-2</c:v>
                </c:pt>
                <c:pt idx="10967">
                  <c:v>7.2921700000000006E-2</c:v>
                </c:pt>
                <c:pt idx="10968">
                  <c:v>7.29326E-2</c:v>
                </c:pt>
                <c:pt idx="10969">
                  <c:v>7.3347700000000002E-2</c:v>
                </c:pt>
                <c:pt idx="10970">
                  <c:v>7.3622999999999994E-2</c:v>
                </c:pt>
                <c:pt idx="10971">
                  <c:v>7.3435299999999995E-2</c:v>
                </c:pt>
                <c:pt idx="10972">
                  <c:v>7.3813199999999995E-2</c:v>
                </c:pt>
                <c:pt idx="10973">
                  <c:v>7.3770500000000003E-2</c:v>
                </c:pt>
                <c:pt idx="10974">
                  <c:v>7.3782E-2</c:v>
                </c:pt>
                <c:pt idx="10975">
                  <c:v>7.4177099999999996E-2</c:v>
                </c:pt>
                <c:pt idx="10976">
                  <c:v>7.3806200000000002E-2</c:v>
                </c:pt>
                <c:pt idx="10977">
                  <c:v>7.43558E-2</c:v>
                </c:pt>
                <c:pt idx="10978">
                  <c:v>7.4103199999999994E-2</c:v>
                </c:pt>
                <c:pt idx="10979">
                  <c:v>7.4266100000000002E-2</c:v>
                </c:pt>
                <c:pt idx="10980">
                  <c:v>7.4548699999999996E-2</c:v>
                </c:pt>
                <c:pt idx="10981">
                  <c:v>7.4177900000000005E-2</c:v>
                </c:pt>
                <c:pt idx="10982">
                  <c:v>7.4821100000000001E-2</c:v>
                </c:pt>
                <c:pt idx="10983">
                  <c:v>7.4355199999999996E-2</c:v>
                </c:pt>
                <c:pt idx="10984">
                  <c:v>7.4791899999999994E-2</c:v>
                </c:pt>
                <c:pt idx="10985">
                  <c:v>7.4748800000000004E-2</c:v>
                </c:pt>
                <c:pt idx="10986">
                  <c:v>7.4645400000000001E-2</c:v>
                </c:pt>
                <c:pt idx="10987">
                  <c:v>7.5068999999999997E-2</c:v>
                </c:pt>
                <c:pt idx="10988">
                  <c:v>7.46642E-2</c:v>
                </c:pt>
                <c:pt idx="10989">
                  <c:v>7.5149999999999995E-2</c:v>
                </c:pt>
                <c:pt idx="10990">
                  <c:v>7.4906E-2</c:v>
                </c:pt>
                <c:pt idx="10991">
                  <c:v>7.5075900000000001E-2</c:v>
                </c:pt>
                <c:pt idx="10992">
                  <c:v>7.5177499999999994E-2</c:v>
                </c:pt>
                <c:pt idx="10993">
                  <c:v>7.5058E-2</c:v>
                </c:pt>
                <c:pt idx="10994">
                  <c:v>7.5314400000000004E-2</c:v>
                </c:pt>
                <c:pt idx="10995">
                  <c:v>7.5168299999999993E-2</c:v>
                </c:pt>
                <c:pt idx="10996">
                  <c:v>7.5325900000000001E-2</c:v>
                </c:pt>
                <c:pt idx="10997">
                  <c:v>7.5304399999999994E-2</c:v>
                </c:pt>
                <c:pt idx="10998">
                  <c:v>7.5352699999999995E-2</c:v>
                </c:pt>
                <c:pt idx="10999">
                  <c:v>7.5380100000000005E-2</c:v>
                </c:pt>
                <c:pt idx="11000">
                  <c:v>7.5439000000000006E-2</c:v>
                </c:pt>
                <c:pt idx="11001">
                  <c:v>7.5406699999999993E-2</c:v>
                </c:pt>
                <c:pt idx="11002">
                  <c:v>7.5507699999999997E-2</c:v>
                </c:pt>
                <c:pt idx="11003">
                  <c:v>7.5476699999999994E-2</c:v>
                </c:pt>
                <c:pt idx="11004">
                  <c:v>7.55054E-2</c:v>
                </c:pt>
                <c:pt idx="11005">
                  <c:v>7.5587500000000002E-2</c:v>
                </c:pt>
                <c:pt idx="11006">
                  <c:v>7.5465400000000002E-2</c:v>
                </c:pt>
                <c:pt idx="11007">
                  <c:v>7.5657299999999997E-2</c:v>
                </c:pt>
                <c:pt idx="11008">
                  <c:v>7.5492199999999995E-2</c:v>
                </c:pt>
                <c:pt idx="11009">
                  <c:v>7.5638899999999995E-2</c:v>
                </c:pt>
                <c:pt idx="11010">
                  <c:v>7.5583399999999995E-2</c:v>
                </c:pt>
                <c:pt idx="11011">
                  <c:v>7.5565300000000002E-2</c:v>
                </c:pt>
                <c:pt idx="11012">
                  <c:v>7.5662099999999996E-2</c:v>
                </c:pt>
                <c:pt idx="11013">
                  <c:v>7.5534699999999996E-2</c:v>
                </c:pt>
                <c:pt idx="11014">
                  <c:v>7.5670399999999999E-2</c:v>
                </c:pt>
                <c:pt idx="11015">
                  <c:v>7.5552999999999995E-2</c:v>
                </c:pt>
                <c:pt idx="11016">
                  <c:v>7.5620699999999999E-2</c:v>
                </c:pt>
                <c:pt idx="11017">
                  <c:v>7.5571399999999997E-2</c:v>
                </c:pt>
                <c:pt idx="11018">
                  <c:v>7.5580900000000006E-2</c:v>
                </c:pt>
                <c:pt idx="11019">
                  <c:v>7.5557100000000002E-2</c:v>
                </c:pt>
                <c:pt idx="11020">
                  <c:v>7.55522E-2</c:v>
                </c:pt>
                <c:pt idx="11021">
                  <c:v>7.5532299999999997E-2</c:v>
                </c:pt>
                <c:pt idx="11022">
                  <c:v>7.5501600000000002E-2</c:v>
                </c:pt>
                <c:pt idx="11023">
                  <c:v>7.5533799999999998E-2</c:v>
                </c:pt>
                <c:pt idx="11024">
                  <c:v>7.5417799999999993E-2</c:v>
                </c:pt>
                <c:pt idx="11025">
                  <c:v>7.5523499999999993E-2</c:v>
                </c:pt>
                <c:pt idx="11026">
                  <c:v>7.5348200000000004E-2</c:v>
                </c:pt>
                <c:pt idx="11027">
                  <c:v>7.5449299999999997E-2</c:v>
                </c:pt>
                <c:pt idx="11028">
                  <c:v>7.5338299999999997E-2</c:v>
                </c:pt>
                <c:pt idx="11029">
                  <c:v>7.5300099999999995E-2</c:v>
                </c:pt>
                <c:pt idx="11030">
                  <c:v>7.5348799999999994E-2</c:v>
                </c:pt>
                <c:pt idx="11031">
                  <c:v>7.5175199999999998E-2</c:v>
                </c:pt>
                <c:pt idx="11032">
                  <c:v>7.5335899999999997E-2</c:v>
                </c:pt>
                <c:pt idx="11033">
                  <c:v>7.5098200000000004E-2</c:v>
                </c:pt>
                <c:pt idx="11034">
                  <c:v>7.5126399999999996E-2</c:v>
                </c:pt>
                <c:pt idx="11035">
                  <c:v>7.5055999999999998E-2</c:v>
                </c:pt>
                <c:pt idx="11036">
                  <c:v>7.5448200000000007E-2</c:v>
                </c:pt>
                <c:pt idx="11037">
                  <c:v>7.5849700000000006E-2</c:v>
                </c:pt>
                <c:pt idx="11038">
                  <c:v>7.5525900000000007E-2</c:v>
                </c:pt>
                <c:pt idx="11039">
                  <c:v>7.6054800000000006E-2</c:v>
                </c:pt>
                <c:pt idx="11040">
                  <c:v>7.59378E-2</c:v>
                </c:pt>
                <c:pt idx="11041">
                  <c:v>7.6000499999999999E-2</c:v>
                </c:pt>
                <c:pt idx="11042">
                  <c:v>7.64233E-2</c:v>
                </c:pt>
                <c:pt idx="11043">
                  <c:v>7.6062400000000002E-2</c:v>
                </c:pt>
                <c:pt idx="11044">
                  <c:v>7.6626399999999997E-2</c:v>
                </c:pt>
                <c:pt idx="11045">
                  <c:v>7.6443899999999995E-2</c:v>
                </c:pt>
                <c:pt idx="11046">
                  <c:v>7.6548699999999997E-2</c:v>
                </c:pt>
                <c:pt idx="11047">
                  <c:v>7.69151E-2</c:v>
                </c:pt>
                <c:pt idx="11048">
                  <c:v>7.6544899999999999E-2</c:v>
                </c:pt>
                <c:pt idx="11049">
                  <c:v>7.7146699999999999E-2</c:v>
                </c:pt>
                <c:pt idx="11050">
                  <c:v>7.6849700000000007E-2</c:v>
                </c:pt>
                <c:pt idx="11051">
                  <c:v>7.7100399999999999E-2</c:v>
                </c:pt>
                <c:pt idx="11052">
                  <c:v>7.7293700000000007E-2</c:v>
                </c:pt>
                <c:pt idx="11053">
                  <c:v>7.7065700000000001E-2</c:v>
                </c:pt>
                <c:pt idx="11054">
                  <c:v>7.7568600000000001E-2</c:v>
                </c:pt>
                <c:pt idx="11055">
                  <c:v>7.7263799999999994E-2</c:v>
                </c:pt>
                <c:pt idx="11056">
                  <c:v>7.7591099999999996E-2</c:v>
                </c:pt>
                <c:pt idx="11057">
                  <c:v>7.7601500000000004E-2</c:v>
                </c:pt>
                <c:pt idx="11058">
                  <c:v>7.7577699999999999E-2</c:v>
                </c:pt>
                <c:pt idx="11059">
                  <c:v>7.7856300000000003E-2</c:v>
                </c:pt>
                <c:pt idx="11060">
                  <c:v>7.7710399999999999E-2</c:v>
                </c:pt>
                <c:pt idx="11061">
                  <c:v>7.7947000000000002E-2</c:v>
                </c:pt>
                <c:pt idx="11062">
                  <c:v>7.7937300000000001E-2</c:v>
                </c:pt>
                <c:pt idx="11063">
                  <c:v>7.8011499999999998E-2</c:v>
                </c:pt>
                <c:pt idx="11064">
                  <c:v>7.81115E-2</c:v>
                </c:pt>
                <c:pt idx="11065">
                  <c:v>7.8149099999999999E-2</c:v>
                </c:pt>
                <c:pt idx="11066">
                  <c:v>7.8194799999999995E-2</c:v>
                </c:pt>
                <c:pt idx="11067">
                  <c:v>7.8305100000000002E-2</c:v>
                </c:pt>
                <c:pt idx="11068">
                  <c:v>7.8306200000000006E-2</c:v>
                </c:pt>
                <c:pt idx="11069">
                  <c:v>7.8389100000000003E-2</c:v>
                </c:pt>
                <c:pt idx="11070">
                  <c:v>7.8484100000000001E-2</c:v>
                </c:pt>
                <c:pt idx="11071">
                  <c:v>7.8418100000000004E-2</c:v>
                </c:pt>
                <c:pt idx="11072">
                  <c:v>7.8639299999999995E-2</c:v>
                </c:pt>
                <c:pt idx="11073">
                  <c:v>7.8520900000000005E-2</c:v>
                </c:pt>
                <c:pt idx="11074">
                  <c:v>7.8684199999999996E-2</c:v>
                </c:pt>
                <c:pt idx="11075">
                  <c:v>7.8711299999999998E-2</c:v>
                </c:pt>
                <c:pt idx="11076">
                  <c:v>7.8662099999999999E-2</c:v>
                </c:pt>
                <c:pt idx="11077">
                  <c:v>7.8876399999999999E-2</c:v>
                </c:pt>
                <c:pt idx="11078">
                  <c:v>7.8717099999999998E-2</c:v>
                </c:pt>
                <c:pt idx="11079">
                  <c:v>7.8918299999999997E-2</c:v>
                </c:pt>
                <c:pt idx="11080">
                  <c:v>7.8877100000000006E-2</c:v>
                </c:pt>
                <c:pt idx="11081">
                  <c:v>7.8886100000000001E-2</c:v>
                </c:pt>
                <c:pt idx="11082">
                  <c:v>7.9033999999999993E-2</c:v>
                </c:pt>
                <c:pt idx="11083">
                  <c:v>7.8917000000000001E-2</c:v>
                </c:pt>
                <c:pt idx="11084">
                  <c:v>7.9080399999999995E-2</c:v>
                </c:pt>
                <c:pt idx="11085">
                  <c:v>7.9038999999999998E-2</c:v>
                </c:pt>
                <c:pt idx="11086">
                  <c:v>7.9050200000000001E-2</c:v>
                </c:pt>
                <c:pt idx="11087">
                  <c:v>7.9156299999999999E-2</c:v>
                </c:pt>
                <c:pt idx="11088">
                  <c:v>7.9066600000000001E-2</c:v>
                </c:pt>
                <c:pt idx="11089">
                  <c:v>7.9179399999999997E-2</c:v>
                </c:pt>
                <c:pt idx="11090">
                  <c:v>7.9165299999999994E-2</c:v>
                </c:pt>
                <c:pt idx="11091">
                  <c:v>7.9146300000000003E-2</c:v>
                </c:pt>
                <c:pt idx="11092">
                  <c:v>7.9262100000000002E-2</c:v>
                </c:pt>
                <c:pt idx="11093">
                  <c:v>7.9161700000000002E-2</c:v>
                </c:pt>
                <c:pt idx="11094">
                  <c:v>7.9268900000000003E-2</c:v>
                </c:pt>
                <c:pt idx="11095">
                  <c:v>7.9246300000000006E-2</c:v>
                </c:pt>
                <c:pt idx="11096">
                  <c:v>7.9214800000000002E-2</c:v>
                </c:pt>
                <c:pt idx="11097">
                  <c:v>7.9319500000000001E-2</c:v>
                </c:pt>
                <c:pt idx="11098">
                  <c:v>7.9200400000000004E-2</c:v>
                </c:pt>
                <c:pt idx="11099">
                  <c:v>7.93127E-2</c:v>
                </c:pt>
                <c:pt idx="11100">
                  <c:v>7.9260200000000003E-2</c:v>
                </c:pt>
                <c:pt idx="11101">
                  <c:v>7.9253799999999999E-2</c:v>
                </c:pt>
                <c:pt idx="11102">
                  <c:v>7.9321900000000001E-2</c:v>
                </c:pt>
                <c:pt idx="11103">
                  <c:v>7.92263E-2</c:v>
                </c:pt>
                <c:pt idx="11104">
                  <c:v>7.9316200000000003E-2</c:v>
                </c:pt>
                <c:pt idx="11105">
                  <c:v>7.9255000000000006E-2</c:v>
                </c:pt>
                <c:pt idx="11106">
                  <c:v>7.9252900000000001E-2</c:v>
                </c:pt>
                <c:pt idx="11107">
                  <c:v>7.9278600000000005E-2</c:v>
                </c:pt>
                <c:pt idx="11108">
                  <c:v>7.9207399999999997E-2</c:v>
                </c:pt>
                <c:pt idx="11109">
                  <c:v>7.9254699999999997E-2</c:v>
                </c:pt>
                <c:pt idx="11110">
                  <c:v>7.9211000000000004E-2</c:v>
                </c:pt>
                <c:pt idx="11111">
                  <c:v>7.9192799999999994E-2</c:v>
                </c:pt>
                <c:pt idx="11112">
                  <c:v>7.9214199999999999E-2</c:v>
                </c:pt>
                <c:pt idx="11113">
                  <c:v>7.9147200000000001E-2</c:v>
                </c:pt>
                <c:pt idx="11114">
                  <c:v>7.9175200000000001E-2</c:v>
                </c:pt>
                <c:pt idx="11115">
                  <c:v>7.9131999999999994E-2</c:v>
                </c:pt>
                <c:pt idx="11116">
                  <c:v>7.9097399999999998E-2</c:v>
                </c:pt>
                <c:pt idx="11117">
                  <c:v>7.9109100000000002E-2</c:v>
                </c:pt>
                <c:pt idx="11118">
                  <c:v>7.9033500000000007E-2</c:v>
                </c:pt>
                <c:pt idx="11119">
                  <c:v>7.9055899999999998E-2</c:v>
                </c:pt>
                <c:pt idx="11120">
                  <c:v>7.8996999999999998E-2</c:v>
                </c:pt>
                <c:pt idx="11121">
                  <c:v>7.8974699999999995E-2</c:v>
                </c:pt>
                <c:pt idx="11122">
                  <c:v>7.8957799999999995E-2</c:v>
                </c:pt>
                <c:pt idx="11123">
                  <c:v>7.8901600000000002E-2</c:v>
                </c:pt>
                <c:pt idx="11124">
                  <c:v>7.8896300000000003E-2</c:v>
                </c:pt>
                <c:pt idx="11125">
                  <c:v>7.8837199999999996E-2</c:v>
                </c:pt>
                <c:pt idx="11126">
                  <c:v>7.8811699999999998E-2</c:v>
                </c:pt>
                <c:pt idx="11127">
                  <c:v>7.8764000000000001E-2</c:v>
                </c:pt>
                <c:pt idx="11128">
                  <c:v>7.8734399999999996E-2</c:v>
                </c:pt>
                <c:pt idx="11129">
                  <c:v>7.8679499999999999E-2</c:v>
                </c:pt>
                <c:pt idx="11130">
                  <c:v>7.8653899999999999E-2</c:v>
                </c:pt>
                <c:pt idx="11131">
                  <c:v>7.8589699999999998E-2</c:v>
                </c:pt>
                <c:pt idx="11132">
                  <c:v>7.8554600000000002E-2</c:v>
                </c:pt>
                <c:pt idx="11133">
                  <c:v>7.8517000000000003E-2</c:v>
                </c:pt>
                <c:pt idx="11134">
                  <c:v>7.8439900000000007E-2</c:v>
                </c:pt>
                <c:pt idx="11135">
                  <c:v>7.8436599999999995E-2</c:v>
                </c:pt>
                <c:pt idx="11136">
                  <c:v>7.8325699999999998E-2</c:v>
                </c:pt>
                <c:pt idx="11137">
                  <c:v>7.8325400000000003E-2</c:v>
                </c:pt>
                <c:pt idx="11138">
                  <c:v>7.8236100000000003E-2</c:v>
                </c:pt>
                <c:pt idx="11139">
                  <c:v>7.8185900000000003E-2</c:v>
                </c:pt>
                <c:pt idx="11140">
                  <c:v>7.8152100000000002E-2</c:v>
                </c:pt>
                <c:pt idx="11141">
                  <c:v>7.8044199999999994E-2</c:v>
                </c:pt>
                <c:pt idx="11142">
                  <c:v>7.8047900000000003E-2</c:v>
                </c:pt>
                <c:pt idx="11143">
                  <c:v>7.7927200000000002E-2</c:v>
                </c:pt>
                <c:pt idx="11144">
                  <c:v>7.7911999999999995E-2</c:v>
                </c:pt>
                <c:pt idx="11145">
                  <c:v>7.7821000000000001E-2</c:v>
                </c:pt>
                <c:pt idx="11146">
                  <c:v>7.7757400000000004E-2</c:v>
                </c:pt>
                <c:pt idx="11147">
                  <c:v>7.7705099999999999E-2</c:v>
                </c:pt>
                <c:pt idx="11148">
                  <c:v>7.7606700000000001E-2</c:v>
                </c:pt>
                <c:pt idx="11149">
                  <c:v>7.7571100000000004E-2</c:v>
                </c:pt>
                <c:pt idx="11150">
                  <c:v>7.7463500000000005E-2</c:v>
                </c:pt>
                <c:pt idx="11151">
                  <c:v>7.7426400000000006E-2</c:v>
                </c:pt>
                <c:pt idx="11152">
                  <c:v>7.7323100000000006E-2</c:v>
                </c:pt>
                <c:pt idx="11153">
                  <c:v>7.72761E-2</c:v>
                </c:pt>
                <c:pt idx="11154">
                  <c:v>7.7180399999999996E-2</c:v>
                </c:pt>
                <c:pt idx="11155">
                  <c:v>7.7110999999999999E-2</c:v>
                </c:pt>
                <c:pt idx="11156">
                  <c:v>7.7035699999999999E-2</c:v>
                </c:pt>
                <c:pt idx="11157">
                  <c:v>7.6930799999999994E-2</c:v>
                </c:pt>
                <c:pt idx="11158">
                  <c:v>7.6885700000000001E-2</c:v>
                </c:pt>
                <c:pt idx="11159">
                  <c:v>7.6753000000000002E-2</c:v>
                </c:pt>
                <c:pt idx="11160">
                  <c:v>7.6720300000000005E-2</c:v>
                </c:pt>
                <c:pt idx="11161">
                  <c:v>7.6591699999999999E-2</c:v>
                </c:pt>
                <c:pt idx="11162">
                  <c:v>7.6532000000000003E-2</c:v>
                </c:pt>
                <c:pt idx="11163">
                  <c:v>7.6442200000000002E-2</c:v>
                </c:pt>
                <c:pt idx="11164">
                  <c:v>7.6333700000000004E-2</c:v>
                </c:pt>
                <c:pt idx="11165">
                  <c:v>7.6281500000000002E-2</c:v>
                </c:pt>
                <c:pt idx="11166">
                  <c:v>7.61381E-2</c:v>
                </c:pt>
                <c:pt idx="11167">
                  <c:v>7.6090199999999997E-2</c:v>
                </c:pt>
                <c:pt idx="11168">
                  <c:v>7.5955099999999998E-2</c:v>
                </c:pt>
                <c:pt idx="11169">
                  <c:v>7.5884400000000005E-2</c:v>
                </c:pt>
                <c:pt idx="11170">
                  <c:v>7.5778899999999996E-2</c:v>
                </c:pt>
                <c:pt idx="11171">
                  <c:v>7.5675300000000001E-2</c:v>
                </c:pt>
                <c:pt idx="11172">
                  <c:v>7.5592400000000004E-2</c:v>
                </c:pt>
                <c:pt idx="11173">
                  <c:v>7.5470400000000007E-2</c:v>
                </c:pt>
                <c:pt idx="11174">
                  <c:v>7.5396400000000002E-2</c:v>
                </c:pt>
                <c:pt idx="11175">
                  <c:v>7.5263499999999997E-2</c:v>
                </c:pt>
                <c:pt idx="11176">
                  <c:v>7.51859E-2</c:v>
                </c:pt>
                <c:pt idx="11177">
                  <c:v>7.50503E-2</c:v>
                </c:pt>
                <c:pt idx="11178">
                  <c:v>7.4967199999999998E-2</c:v>
                </c:pt>
                <c:pt idx="11179">
                  <c:v>7.4844400000000005E-2</c:v>
                </c:pt>
                <c:pt idx="11180">
                  <c:v>7.4736999999999998E-2</c:v>
                </c:pt>
                <c:pt idx="11181">
                  <c:v>7.4639399999999995E-2</c:v>
                </c:pt>
                <c:pt idx="11182">
                  <c:v>7.4498700000000001E-2</c:v>
                </c:pt>
                <c:pt idx="11183">
                  <c:v>7.4429300000000004E-2</c:v>
                </c:pt>
                <c:pt idx="11184">
                  <c:v>7.4269600000000005E-2</c:v>
                </c:pt>
                <c:pt idx="11185">
                  <c:v>7.4194999999999997E-2</c:v>
                </c:pt>
                <c:pt idx="11186">
                  <c:v>7.40484E-2</c:v>
                </c:pt>
                <c:pt idx="11187">
                  <c:v>7.3938100000000007E-2</c:v>
                </c:pt>
                <c:pt idx="11188">
                  <c:v>7.3834499999999997E-2</c:v>
                </c:pt>
                <c:pt idx="11189">
                  <c:v>7.3681700000000003E-2</c:v>
                </c:pt>
                <c:pt idx="11190">
                  <c:v>7.3603100000000005E-2</c:v>
                </c:pt>
                <c:pt idx="11191">
                  <c:v>7.3435E-2</c:v>
                </c:pt>
                <c:pt idx="11192">
                  <c:v>7.3347800000000005E-2</c:v>
                </c:pt>
                <c:pt idx="11193">
                  <c:v>7.3205000000000006E-2</c:v>
                </c:pt>
                <c:pt idx="11194">
                  <c:v>7.3081599999999997E-2</c:v>
                </c:pt>
                <c:pt idx="11195">
                  <c:v>7.2967799999999999E-2</c:v>
                </c:pt>
                <c:pt idx="11196">
                  <c:v>7.2814500000000004E-2</c:v>
                </c:pt>
                <c:pt idx="11197">
                  <c:v>7.2712299999999994E-2</c:v>
                </c:pt>
                <c:pt idx="11198">
                  <c:v>7.2557800000000006E-2</c:v>
                </c:pt>
                <c:pt idx="11199">
                  <c:v>7.2442599999999996E-2</c:v>
                </c:pt>
                <c:pt idx="11200">
                  <c:v>7.2300600000000007E-2</c:v>
                </c:pt>
                <c:pt idx="11201">
                  <c:v>7.2168399999999994E-2</c:v>
                </c:pt>
                <c:pt idx="11202">
                  <c:v>7.2037599999999993E-2</c:v>
                </c:pt>
                <c:pt idx="11203">
                  <c:v>7.1898900000000002E-2</c:v>
                </c:pt>
                <c:pt idx="11204">
                  <c:v>7.1766499999999997E-2</c:v>
                </c:pt>
                <c:pt idx="11205">
                  <c:v>7.1623900000000004E-2</c:v>
                </c:pt>
                <c:pt idx="11206">
                  <c:v>7.1488899999999994E-2</c:v>
                </c:pt>
                <c:pt idx="11207">
                  <c:v>7.1341000000000002E-2</c:v>
                </c:pt>
                <c:pt idx="11208">
                  <c:v>7.1208400000000005E-2</c:v>
                </c:pt>
                <c:pt idx="11209">
                  <c:v>7.1054000000000006E-2</c:v>
                </c:pt>
                <c:pt idx="11210">
                  <c:v>7.0921499999999998E-2</c:v>
                </c:pt>
                <c:pt idx="11211">
                  <c:v>7.0769399999999996E-2</c:v>
                </c:pt>
                <c:pt idx="11212">
                  <c:v>7.0628499999999997E-2</c:v>
                </c:pt>
                <c:pt idx="11213">
                  <c:v>7.04872E-2</c:v>
                </c:pt>
                <c:pt idx="11214">
                  <c:v>7.0330000000000004E-2</c:v>
                </c:pt>
                <c:pt idx="11215">
                  <c:v>7.01962E-2</c:v>
                </c:pt>
                <c:pt idx="11216">
                  <c:v>7.0029300000000003E-2</c:v>
                </c:pt>
                <c:pt idx="11217">
                  <c:v>6.98907E-2</c:v>
                </c:pt>
                <c:pt idx="11218">
                  <c:v>6.9730100000000003E-2</c:v>
                </c:pt>
                <c:pt idx="11219">
                  <c:v>6.9577899999999998E-2</c:v>
                </c:pt>
                <c:pt idx="11220">
                  <c:v>6.9430800000000001E-2</c:v>
                </c:pt>
                <c:pt idx="11221">
                  <c:v>6.9264800000000001E-2</c:v>
                </c:pt>
                <c:pt idx="11222">
                  <c:v>6.9123199999999996E-2</c:v>
                </c:pt>
                <c:pt idx="11223">
                  <c:v>6.8955600000000006E-2</c:v>
                </c:pt>
                <c:pt idx="11224">
                  <c:v>6.8807300000000002E-2</c:v>
                </c:pt>
                <c:pt idx="11225">
                  <c:v>6.8646399999999996E-2</c:v>
                </c:pt>
                <c:pt idx="11226">
                  <c:v>6.8481100000000003E-2</c:v>
                </c:pt>
                <c:pt idx="11227">
                  <c:v>6.8326499999999998E-2</c:v>
                </c:pt>
                <c:pt idx="11228">
                  <c:v>6.81533E-2</c:v>
                </c:pt>
                <c:pt idx="11229">
                  <c:v>6.80008E-2</c:v>
                </c:pt>
                <c:pt idx="11230">
                  <c:v>6.7830000000000001E-2</c:v>
                </c:pt>
                <c:pt idx="11231">
                  <c:v>6.7667699999999997E-2</c:v>
                </c:pt>
                <c:pt idx="11232">
                  <c:v>6.7504999999999996E-2</c:v>
                </c:pt>
                <c:pt idx="11233">
                  <c:v>6.7332299999999998E-2</c:v>
                </c:pt>
                <c:pt idx="11234">
                  <c:v>6.7175899999999997E-2</c:v>
                </c:pt>
                <c:pt idx="11235">
                  <c:v>6.6996100000000003E-2</c:v>
                </c:pt>
                <c:pt idx="11236">
                  <c:v>6.6833600000000007E-2</c:v>
                </c:pt>
                <c:pt idx="11237">
                  <c:v>6.6656900000000005E-2</c:v>
                </c:pt>
                <c:pt idx="11238">
                  <c:v>6.6485199999999994E-2</c:v>
                </c:pt>
                <c:pt idx="11239">
                  <c:v>6.63184E-2</c:v>
                </c:pt>
                <c:pt idx="11240">
                  <c:v>6.6134899999999996E-2</c:v>
                </c:pt>
                <c:pt idx="11241">
                  <c:v>6.5971500000000002E-2</c:v>
                </c:pt>
                <c:pt idx="11242">
                  <c:v>6.5784899999999993E-2</c:v>
                </c:pt>
                <c:pt idx="11243">
                  <c:v>6.5619200000000003E-2</c:v>
                </c:pt>
                <c:pt idx="11244">
                  <c:v>6.5437800000000004E-2</c:v>
                </c:pt>
                <c:pt idx="11245">
                  <c:v>6.52591E-2</c:v>
                </c:pt>
                <c:pt idx="11246">
                  <c:v>6.5083699999999994E-2</c:v>
                </c:pt>
                <c:pt idx="11247">
                  <c:v>6.4894300000000002E-2</c:v>
                </c:pt>
                <c:pt idx="11248">
                  <c:v>6.4725500000000005E-2</c:v>
                </c:pt>
                <c:pt idx="11249">
                  <c:v>6.4531000000000005E-2</c:v>
                </c:pt>
                <c:pt idx="11250">
                  <c:v>6.4358499999999999E-2</c:v>
                </c:pt>
                <c:pt idx="11251">
                  <c:v>6.4165100000000003E-2</c:v>
                </c:pt>
                <c:pt idx="11252">
                  <c:v>6.3985299999999995E-2</c:v>
                </c:pt>
                <c:pt idx="11253">
                  <c:v>6.3801700000000003E-2</c:v>
                </c:pt>
                <c:pt idx="11254">
                  <c:v>6.3610100000000003E-2</c:v>
                </c:pt>
                <c:pt idx="11255">
                  <c:v>6.3433000000000003E-2</c:v>
                </c:pt>
                <c:pt idx="11256">
                  <c:v>6.3230300000000003E-2</c:v>
                </c:pt>
                <c:pt idx="11257">
                  <c:v>6.3055899999999998E-2</c:v>
                </c:pt>
                <c:pt idx="11258">
                  <c:v>6.2851400000000002E-2</c:v>
                </c:pt>
                <c:pt idx="11259">
                  <c:v>6.2670400000000001E-2</c:v>
                </c:pt>
                <c:pt idx="11260">
                  <c:v>6.2472300000000001E-2</c:v>
                </c:pt>
                <c:pt idx="11261">
                  <c:v>6.2278199999999999E-2</c:v>
                </c:pt>
                <c:pt idx="11262">
                  <c:v>6.2093500000000003E-2</c:v>
                </c:pt>
                <c:pt idx="11263">
                  <c:v>6.1886299999999998E-2</c:v>
                </c:pt>
                <c:pt idx="11264">
                  <c:v>6.1709E-2</c:v>
                </c:pt>
                <c:pt idx="11265">
                  <c:v>6.1494500000000001E-2</c:v>
                </c:pt>
                <c:pt idx="11266">
                  <c:v>6.1312499999999999E-2</c:v>
                </c:pt>
                <c:pt idx="11267">
                  <c:v>6.1102999999999998E-2</c:v>
                </c:pt>
                <c:pt idx="11268">
                  <c:v>6.0906500000000002E-2</c:v>
                </c:pt>
                <c:pt idx="11269">
                  <c:v>6.0710500000000001E-2</c:v>
                </c:pt>
                <c:pt idx="11270">
                  <c:v>6.04986E-2</c:v>
                </c:pt>
                <c:pt idx="11271">
                  <c:v>6.0313499999999999E-2</c:v>
                </c:pt>
                <c:pt idx="11272">
                  <c:v>6.0094799999999997E-2</c:v>
                </c:pt>
                <c:pt idx="11273">
                  <c:v>5.99091E-2</c:v>
                </c:pt>
                <c:pt idx="11274">
                  <c:v>5.9693299999999998E-2</c:v>
                </c:pt>
                <c:pt idx="11275">
                  <c:v>5.9495699999999999E-2</c:v>
                </c:pt>
                <c:pt idx="11276">
                  <c:v>5.9287800000000002E-2</c:v>
                </c:pt>
                <c:pt idx="11277">
                  <c:v>5.9075700000000002E-2</c:v>
                </c:pt>
                <c:pt idx="11278">
                  <c:v>5.8876100000000001E-2</c:v>
                </c:pt>
                <c:pt idx="11279">
                  <c:v>5.8656199999999999E-2</c:v>
                </c:pt>
                <c:pt idx="11280">
                  <c:v>5.8460900000000003E-2</c:v>
                </c:pt>
                <c:pt idx="11281">
                  <c:v>5.8237999999999998E-2</c:v>
                </c:pt>
                <c:pt idx="11282">
                  <c:v>5.8040500000000002E-2</c:v>
                </c:pt>
                <c:pt idx="11283">
                  <c:v>5.7820400000000001E-2</c:v>
                </c:pt>
                <c:pt idx="11284">
                  <c:v>5.7616199999999999E-2</c:v>
                </c:pt>
                <c:pt idx="11285">
                  <c:v>5.7402099999999998E-2</c:v>
                </c:pt>
                <c:pt idx="11286">
                  <c:v>5.7182799999999999E-2</c:v>
                </c:pt>
                <c:pt idx="11287">
                  <c:v>5.6976800000000001E-2</c:v>
                </c:pt>
                <c:pt idx="11288">
                  <c:v>5.6744999999999997E-2</c:v>
                </c:pt>
                <c:pt idx="11289">
                  <c:v>5.65482E-2</c:v>
                </c:pt>
                <c:pt idx="11290">
                  <c:v>5.6311699999999999E-2</c:v>
                </c:pt>
                <c:pt idx="11291">
                  <c:v>5.6111099999999997E-2</c:v>
                </c:pt>
                <c:pt idx="11292">
                  <c:v>5.58834E-2</c:v>
                </c:pt>
                <c:pt idx="11293">
                  <c:v>5.5666899999999998E-2</c:v>
                </c:pt>
                <c:pt idx="11294">
                  <c:v>5.5457699999999999E-2</c:v>
                </c:pt>
                <c:pt idx="11295">
                  <c:v>5.5217700000000002E-2</c:v>
                </c:pt>
                <c:pt idx="11296">
                  <c:v>5.5017700000000003E-2</c:v>
                </c:pt>
                <c:pt idx="11297">
                  <c:v>5.4767700000000002E-2</c:v>
                </c:pt>
                <c:pt idx="11298">
                  <c:v>5.4564599999999998E-2</c:v>
                </c:pt>
                <c:pt idx="11299">
                  <c:v>5.4327199999999999E-2</c:v>
                </c:pt>
                <c:pt idx="11300">
                  <c:v>5.4103400000000003E-2</c:v>
                </c:pt>
                <c:pt idx="11301">
                  <c:v>5.38859E-2</c:v>
                </c:pt>
                <c:pt idx="11302">
                  <c:v>5.36417E-2</c:v>
                </c:pt>
                <c:pt idx="11303">
                  <c:v>5.3438199999999998E-2</c:v>
                </c:pt>
                <c:pt idx="11304">
                  <c:v>5.3187900000000003E-2</c:v>
                </c:pt>
                <c:pt idx="11305">
                  <c:v>5.2976099999999998E-2</c:v>
                </c:pt>
                <c:pt idx="11306">
                  <c:v>5.27339E-2</c:v>
                </c:pt>
                <c:pt idx="11307">
                  <c:v>5.25044E-2</c:v>
                </c:pt>
                <c:pt idx="11308">
                  <c:v>5.22795E-2</c:v>
                </c:pt>
                <c:pt idx="11309">
                  <c:v>5.20353E-2</c:v>
                </c:pt>
                <c:pt idx="11310">
                  <c:v>5.1817099999999998E-2</c:v>
                </c:pt>
                <c:pt idx="11311">
                  <c:v>5.1568599999999999E-2</c:v>
                </c:pt>
                <c:pt idx="11312">
                  <c:v>5.1347200000000003E-2</c:v>
                </c:pt>
                <c:pt idx="11313">
                  <c:v>5.11058E-2</c:v>
                </c:pt>
                <c:pt idx="11314">
                  <c:v>5.08739E-2</c:v>
                </c:pt>
                <c:pt idx="11315">
                  <c:v>5.0637300000000003E-2</c:v>
                </c:pt>
                <c:pt idx="11316">
                  <c:v>5.0396200000000002E-2</c:v>
                </c:pt>
                <c:pt idx="11317">
                  <c:v>5.01628E-2</c:v>
                </c:pt>
                <c:pt idx="11318">
                  <c:v>4.9918400000000002E-2</c:v>
                </c:pt>
                <c:pt idx="11319">
                  <c:v>4.9685199999999999E-2</c:v>
                </c:pt>
                <c:pt idx="11320">
                  <c:v>4.94379E-2</c:v>
                </c:pt>
                <c:pt idx="11321">
                  <c:v>4.9205199999999998E-2</c:v>
                </c:pt>
                <c:pt idx="11322">
                  <c:v>4.8958099999999997E-2</c:v>
                </c:pt>
                <c:pt idx="11323">
                  <c:v>4.8723799999999998E-2</c:v>
                </c:pt>
                <c:pt idx="11324">
                  <c:v>4.8476900000000003E-2</c:v>
                </c:pt>
                <c:pt idx="11325">
                  <c:v>4.8233100000000001E-2</c:v>
                </c:pt>
                <c:pt idx="11326">
                  <c:v>4.7994000000000002E-2</c:v>
                </c:pt>
                <c:pt idx="11327">
                  <c:v>4.7741899999999997E-2</c:v>
                </c:pt>
                <c:pt idx="11328">
                  <c:v>4.7506100000000002E-2</c:v>
                </c:pt>
                <c:pt idx="11329">
                  <c:v>4.7239299999999998E-2</c:v>
                </c:pt>
                <c:pt idx="11330">
                  <c:v>4.7004900000000002E-2</c:v>
                </c:pt>
                <c:pt idx="11331">
                  <c:v>4.6773700000000001E-2</c:v>
                </c:pt>
                <c:pt idx="11332">
                  <c:v>4.6546900000000002E-2</c:v>
                </c:pt>
                <c:pt idx="11333">
                  <c:v>4.6254200000000002E-2</c:v>
                </c:pt>
                <c:pt idx="11334">
                  <c:v>4.5894699999999997E-2</c:v>
                </c:pt>
                <c:pt idx="11335">
                  <c:v>4.5711700000000001E-2</c:v>
                </c:pt>
                <c:pt idx="11336">
                  <c:v>4.5839600000000001E-2</c:v>
                </c:pt>
                <c:pt idx="11337">
                  <c:v>4.6086299999999997E-2</c:v>
                </c:pt>
                <c:pt idx="11338">
                  <c:v>4.5955799999999998E-2</c:v>
                </c:pt>
                <c:pt idx="11339">
                  <c:v>4.5374699999999997E-2</c:v>
                </c:pt>
                <c:pt idx="11340">
                  <c:v>4.4629000000000002E-2</c:v>
                </c:pt>
                <c:pt idx="11341">
                  <c:v>4.3975800000000002E-2</c:v>
                </c:pt>
                <c:pt idx="11342">
                  <c:v>4.3414800000000003E-2</c:v>
                </c:pt>
                <c:pt idx="11343">
                  <c:v>4.2816E-2</c:v>
                </c:pt>
                <c:pt idx="11344">
                  <c:v>4.2212800000000002E-2</c:v>
                </c:pt>
                <c:pt idx="11345">
                  <c:v>4.1577599999999999E-2</c:v>
                </c:pt>
                <c:pt idx="11346">
                  <c:v>4.0964500000000001E-2</c:v>
                </c:pt>
                <c:pt idx="11347">
                  <c:v>4.0353800000000002E-2</c:v>
                </c:pt>
                <c:pt idx="11348">
                  <c:v>3.9731200000000001E-2</c:v>
                </c:pt>
                <c:pt idx="11349">
                  <c:v>3.9125500000000001E-2</c:v>
                </c:pt>
                <c:pt idx="11350">
                  <c:v>3.8497099999999999E-2</c:v>
                </c:pt>
                <c:pt idx="11351">
                  <c:v>3.7889699999999998E-2</c:v>
                </c:pt>
                <c:pt idx="11352">
                  <c:v>3.7267799999999997E-2</c:v>
                </c:pt>
                <c:pt idx="11353">
                  <c:v>3.66504E-2</c:v>
                </c:pt>
                <c:pt idx="11354">
                  <c:v>3.6035400000000002E-2</c:v>
                </c:pt>
                <c:pt idx="11355">
                  <c:v>3.5409200000000002E-2</c:v>
                </c:pt>
                <c:pt idx="11356">
                  <c:v>3.4796500000000001E-2</c:v>
                </c:pt>
                <c:pt idx="11357">
                  <c:v>3.4168999999999998E-2</c:v>
                </c:pt>
                <c:pt idx="11358">
                  <c:v>3.3553399999999997E-2</c:v>
                </c:pt>
                <c:pt idx="11359">
                  <c:v>3.2930399999999999E-2</c:v>
                </c:pt>
                <c:pt idx="11360">
                  <c:v>3.2309299999999999E-2</c:v>
                </c:pt>
                <c:pt idx="11361">
                  <c:v>3.1690799999999998E-2</c:v>
                </c:pt>
                <c:pt idx="11362">
                  <c:v>3.1065099999999998E-2</c:v>
                </c:pt>
                <c:pt idx="11363">
                  <c:v>3.0447999999999999E-2</c:v>
                </c:pt>
                <c:pt idx="11364">
                  <c:v>2.9820099999999999E-2</c:v>
                </c:pt>
                <c:pt idx="11365">
                  <c:v>2.92012E-2</c:v>
                </c:pt>
                <c:pt idx="11366">
                  <c:v>2.8573999999999999E-2</c:v>
                </c:pt>
                <c:pt idx="11367">
                  <c:v>2.79511E-2</c:v>
                </c:pt>
                <c:pt idx="11368">
                  <c:v>2.7328100000000001E-2</c:v>
                </c:pt>
                <c:pt idx="11369">
                  <c:v>2.6700499999999999E-2</c:v>
                </c:pt>
                <c:pt idx="11370">
                  <c:v>2.6082399999999999E-2</c:v>
                </c:pt>
                <c:pt idx="11371">
                  <c:v>2.5451499999999998E-2</c:v>
                </c:pt>
                <c:pt idx="11372">
                  <c:v>2.4833500000000001E-2</c:v>
                </c:pt>
                <c:pt idx="11373">
                  <c:v>2.4203100000000002E-2</c:v>
                </c:pt>
                <c:pt idx="11374">
                  <c:v>2.3579699999999999E-2</c:v>
                </c:pt>
                <c:pt idx="11375">
                  <c:v>2.2955099999999999E-2</c:v>
                </c:pt>
                <c:pt idx="11376">
                  <c:v>2.2324E-2</c:v>
                </c:pt>
                <c:pt idx="11377">
                  <c:v>2.17047E-2</c:v>
                </c:pt>
                <c:pt idx="11378">
                  <c:v>2.1069399999999999E-2</c:v>
                </c:pt>
                <c:pt idx="11379">
                  <c:v>2.0451500000000001E-2</c:v>
                </c:pt>
                <c:pt idx="11380">
                  <c:v>1.9820600000000001E-2</c:v>
                </c:pt>
                <c:pt idx="11381">
                  <c:v>1.9197200000000001E-2</c:v>
                </c:pt>
                <c:pt idx="11382">
                  <c:v>1.8571899999999999E-2</c:v>
                </c:pt>
                <c:pt idx="11383">
                  <c:v>1.79402E-2</c:v>
                </c:pt>
                <c:pt idx="11384">
                  <c:v>1.7319500000000002E-2</c:v>
                </c:pt>
                <c:pt idx="11385">
                  <c:v>1.66848E-2</c:v>
                </c:pt>
                <c:pt idx="11386">
                  <c:v>1.6063600000000001E-2</c:v>
                </c:pt>
                <c:pt idx="11387">
                  <c:v>1.54307E-2</c:v>
                </c:pt>
                <c:pt idx="11388">
                  <c:v>1.48066E-2</c:v>
                </c:pt>
                <c:pt idx="11389">
                  <c:v>1.4179499999999999E-2</c:v>
                </c:pt>
                <c:pt idx="11390">
                  <c:v>1.3553300000000001E-2</c:v>
                </c:pt>
                <c:pt idx="11391">
                  <c:v>1.29286E-2</c:v>
                </c:pt>
                <c:pt idx="11392">
                  <c:v>1.2297600000000001E-2</c:v>
                </c:pt>
                <c:pt idx="11393">
                  <c:v>1.1674E-2</c:v>
                </c:pt>
                <c:pt idx="11394">
                  <c:v>1.1040700000000001E-2</c:v>
                </c:pt>
                <c:pt idx="11395">
                  <c:v>1.0419299999999999E-2</c:v>
                </c:pt>
                <c:pt idx="11396" formatCode="0.00E+00">
                  <c:v>9.7839099999999998E-3</c:v>
                </c:pt>
                <c:pt idx="11397" formatCode="0.00E+00">
                  <c:v>9.1623899999999994E-3</c:v>
                </c:pt>
                <c:pt idx="11398" formatCode="0.00E+00">
                  <c:v>8.5340199999999998E-3</c:v>
                </c:pt>
                <c:pt idx="11399" formatCode="0.00E+00">
                  <c:v>7.9114400000000005E-3</c:v>
                </c:pt>
                <c:pt idx="11400" formatCode="0.00E+00">
                  <c:v>7.2875500000000003E-3</c:v>
                </c:pt>
                <c:pt idx="11401" formatCode="0.00E+00">
                  <c:v>6.6429000000000002E-3</c:v>
                </c:pt>
                <c:pt idx="11402" formatCode="0.00E+00">
                  <c:v>6.0278800000000002E-3</c:v>
                </c:pt>
                <c:pt idx="11403" formatCode="0.00E+00">
                  <c:v>5.4148900000000003E-3</c:v>
                </c:pt>
                <c:pt idx="11404" formatCode="0.00E+00">
                  <c:v>4.82213E-3</c:v>
                </c:pt>
                <c:pt idx="11405" formatCode="0.00E+00">
                  <c:v>4.1253100000000001E-3</c:v>
                </c:pt>
                <c:pt idx="11406" formatCode="0.00E+00">
                  <c:v>3.3767900000000002E-3</c:v>
                </c:pt>
                <c:pt idx="11407" formatCode="0.00E+00">
                  <c:v>2.8260999999999998E-3</c:v>
                </c:pt>
                <c:pt idx="11408" formatCode="0.00E+00">
                  <c:v>2.6830500000000002E-3</c:v>
                </c:pt>
                <c:pt idx="11409" formatCode="0.00E+00">
                  <c:v>2.6866400000000001E-3</c:v>
                </c:pt>
                <c:pt idx="11410" formatCode="0.00E+00">
                  <c:v>2.2064099999999998E-3</c:v>
                </c:pt>
                <c:pt idx="11411" formatCode="0.00E+00">
                  <c:v>1.18563E-3</c:v>
                </c:pt>
                <c:pt idx="11412" formatCode="0.00E+00">
                  <c:v>-7.1567299999999995E-5</c:v>
                </c:pt>
                <c:pt idx="11413" formatCode="0.00E+00">
                  <c:v>-1.18345E-3</c:v>
                </c:pt>
                <c:pt idx="11414" formatCode="0.00E+00">
                  <c:v>-2.20032E-3</c:v>
                </c:pt>
                <c:pt idx="11415" formatCode="0.00E+00">
                  <c:v>-3.2529999999999998E-3</c:v>
                </c:pt>
                <c:pt idx="11416" formatCode="0.00E+00">
                  <c:v>-4.3030300000000002E-3</c:v>
                </c:pt>
                <c:pt idx="11417" formatCode="0.00E+00">
                  <c:v>-5.4080100000000004E-3</c:v>
                </c:pt>
                <c:pt idx="11418" formatCode="0.00E+00">
                  <c:v>-6.4582199999999998E-3</c:v>
                </c:pt>
                <c:pt idx="11419" formatCode="0.00E+00">
                  <c:v>-7.5315299999999998E-3</c:v>
                </c:pt>
                <c:pt idx="11420" formatCode="0.00E+00">
                  <c:v>-8.5982100000000002E-3</c:v>
                </c:pt>
                <c:pt idx="11421" formatCode="0.00E+00">
                  <c:v>-9.6592199999999996E-3</c:v>
                </c:pt>
                <c:pt idx="11422">
                  <c:v>-1.0744399999999999E-2</c:v>
                </c:pt>
                <c:pt idx="11423">
                  <c:v>-1.1799199999999999E-2</c:v>
                </c:pt>
                <c:pt idx="11424">
                  <c:v>-1.28795E-2</c:v>
                </c:pt>
                <c:pt idx="11425">
                  <c:v>-1.3935400000000001E-2</c:v>
                </c:pt>
                <c:pt idx="11426">
                  <c:v>-1.49991E-2</c:v>
                </c:pt>
                <c:pt idx="11427">
                  <c:v>-1.6062099999999999E-2</c:v>
                </c:pt>
                <c:pt idx="11428">
                  <c:v>-1.7122499999999999E-2</c:v>
                </c:pt>
                <c:pt idx="11429">
                  <c:v>-1.8004800000000001E-2</c:v>
                </c:pt>
                <c:pt idx="11430">
                  <c:v>-1.8955799999999998E-2</c:v>
                </c:pt>
                <c:pt idx="11431">
                  <c:v>-2.00486E-2</c:v>
                </c:pt>
                <c:pt idx="11432">
                  <c:v>-2.0328200000000001E-2</c:v>
                </c:pt>
                <c:pt idx="11433">
                  <c:v>-2.0774999999999998E-2</c:v>
                </c:pt>
                <c:pt idx="11434">
                  <c:v>-2.16131E-2</c:v>
                </c:pt>
                <c:pt idx="11435">
                  <c:v>-2.2786399999999998E-2</c:v>
                </c:pt>
                <c:pt idx="11436">
                  <c:v>-2.4643000000000002E-2</c:v>
                </c:pt>
                <c:pt idx="11437">
                  <c:v>-2.5780999999999998E-2</c:v>
                </c:pt>
                <c:pt idx="11438">
                  <c:v>-2.73498E-2</c:v>
                </c:pt>
                <c:pt idx="11439">
                  <c:v>-2.86503E-2</c:v>
                </c:pt>
                <c:pt idx="11440">
                  <c:v>-2.9931200000000002E-2</c:v>
                </c:pt>
                <c:pt idx="11441">
                  <c:v>-3.1626000000000001E-2</c:v>
                </c:pt>
                <c:pt idx="11442">
                  <c:v>-3.2657800000000001E-2</c:v>
                </c:pt>
                <c:pt idx="11443">
                  <c:v>-3.4406699999999998E-2</c:v>
                </c:pt>
                <c:pt idx="11444">
                  <c:v>-3.5548000000000003E-2</c:v>
                </c:pt>
                <c:pt idx="11445">
                  <c:v>-3.7015800000000001E-2</c:v>
                </c:pt>
                <c:pt idx="11446">
                  <c:v>-3.8512699999999997E-2</c:v>
                </c:pt>
                <c:pt idx="11447">
                  <c:v>-3.9642900000000002E-2</c:v>
                </c:pt>
                <c:pt idx="11448">
                  <c:v>-4.1362299999999998E-2</c:v>
                </c:pt>
                <c:pt idx="11449">
                  <c:v>-4.2435500000000001E-2</c:v>
                </c:pt>
                <c:pt idx="11450">
                  <c:v>-4.4043400000000003E-2</c:v>
                </c:pt>
                <c:pt idx="11451">
                  <c:v>-4.5353699999999997E-2</c:v>
                </c:pt>
                <c:pt idx="11452">
                  <c:v>-4.6674100000000003E-2</c:v>
                </c:pt>
                <c:pt idx="11453">
                  <c:v>-4.8230099999999998E-2</c:v>
                </c:pt>
                <c:pt idx="11454">
                  <c:v>-4.9396900000000001E-2</c:v>
                </c:pt>
                <c:pt idx="11455">
                  <c:v>-5.0965200000000002E-2</c:v>
                </c:pt>
                <c:pt idx="11456">
                  <c:v>-5.2226300000000003E-2</c:v>
                </c:pt>
                <c:pt idx="11457">
                  <c:v>-5.36231E-2</c:v>
                </c:pt>
                <c:pt idx="11458">
                  <c:v>-5.50562E-2</c:v>
                </c:pt>
                <c:pt idx="11459">
                  <c:v>-5.6332599999999997E-2</c:v>
                </c:pt>
                <c:pt idx="11460">
                  <c:v>-5.7798599999999999E-2</c:v>
                </c:pt>
                <c:pt idx="11461">
                  <c:v>-5.9128E-2</c:v>
                </c:pt>
                <c:pt idx="11462">
                  <c:v>-6.0479499999999999E-2</c:v>
                </c:pt>
                <c:pt idx="11463">
                  <c:v>-6.1926599999999998E-2</c:v>
                </c:pt>
                <c:pt idx="11464">
                  <c:v>-6.3194E-2</c:v>
                </c:pt>
                <c:pt idx="11465">
                  <c:v>-6.4641199999999996E-2</c:v>
                </c:pt>
                <c:pt idx="11466">
                  <c:v>-6.5975300000000001E-2</c:v>
                </c:pt>
                <c:pt idx="11467">
                  <c:v>-6.7285300000000006E-2</c:v>
                </c:pt>
                <c:pt idx="11468">
                  <c:v>-6.8763199999999997E-2</c:v>
                </c:pt>
                <c:pt idx="11469">
                  <c:v>-6.9961599999999999E-2</c:v>
                </c:pt>
                <c:pt idx="11470">
                  <c:v>-7.1477200000000005E-2</c:v>
                </c:pt>
                <c:pt idx="11471">
                  <c:v>-7.2723099999999999E-2</c:v>
                </c:pt>
                <c:pt idx="11472">
                  <c:v>-7.4109400000000006E-2</c:v>
                </c:pt>
                <c:pt idx="11473">
                  <c:v>-7.5523499999999993E-2</c:v>
                </c:pt>
                <c:pt idx="11474">
                  <c:v>-7.6740199999999995E-2</c:v>
                </c:pt>
                <c:pt idx="11475">
                  <c:v>-7.8263600000000003E-2</c:v>
                </c:pt>
                <c:pt idx="11476">
                  <c:v>-7.9430200000000006E-2</c:v>
                </c:pt>
                <c:pt idx="11477">
                  <c:v>-8.0902199999999994E-2</c:v>
                </c:pt>
                <c:pt idx="11478">
                  <c:v>-8.21794E-2</c:v>
                </c:pt>
                <c:pt idx="11479">
                  <c:v>-8.35032E-2</c:v>
                </c:pt>
                <c:pt idx="11480">
                  <c:v>-8.4921899999999995E-2</c:v>
                </c:pt>
                <c:pt idx="11481">
                  <c:v>-8.6138300000000001E-2</c:v>
                </c:pt>
                <c:pt idx="11482">
                  <c:v>-8.7603700000000007E-2</c:v>
                </c:pt>
                <c:pt idx="11483">
                  <c:v>-8.8831599999999997E-2</c:v>
                </c:pt>
                <c:pt idx="11484">
                  <c:v>-9.0232900000000005E-2</c:v>
                </c:pt>
                <c:pt idx="11485">
                  <c:v>-9.1531299999999996E-2</c:v>
                </c:pt>
                <c:pt idx="11486">
                  <c:v>-9.2839900000000003E-2</c:v>
                </c:pt>
                <c:pt idx="11487">
                  <c:v>-9.4192499999999998E-2</c:v>
                </c:pt>
                <c:pt idx="11488">
                  <c:v>-9.5465599999999998E-2</c:v>
                </c:pt>
                <c:pt idx="11489">
                  <c:v>-9.6823000000000006E-2</c:v>
                </c:pt>
                <c:pt idx="11490">
                  <c:v>-9.8105700000000004E-2</c:v>
                </c:pt>
                <c:pt idx="11491">
                  <c:v>-9.9446000000000007E-2</c:v>
                </c:pt>
                <c:pt idx="11492">
                  <c:v>-0.100741</c:v>
                </c:pt>
                <c:pt idx="11493">
                  <c:v>-0.102076</c:v>
                </c:pt>
                <c:pt idx="11494">
                  <c:v>-0.10336099999999999</c:v>
                </c:pt>
                <c:pt idx="11495">
                  <c:v>-0.10469000000000001</c:v>
                </c:pt>
                <c:pt idx="11496">
                  <c:v>-0.105957</c:v>
                </c:pt>
                <c:pt idx="11497">
                  <c:v>-0.107252</c:v>
                </c:pt>
                <c:pt idx="11498">
                  <c:v>-0.10854</c:v>
                </c:pt>
                <c:pt idx="11499">
                  <c:v>-0.10985</c:v>
                </c:pt>
                <c:pt idx="11500">
                  <c:v>-0.111204</c:v>
                </c:pt>
                <c:pt idx="11501">
                  <c:v>-0.112141</c:v>
                </c:pt>
                <c:pt idx="11502">
                  <c:v>-0.113191</c:v>
                </c:pt>
                <c:pt idx="11503">
                  <c:v>-0.11454300000000001</c:v>
                </c:pt>
                <c:pt idx="11504">
                  <c:v>-0.115506</c:v>
                </c:pt>
                <c:pt idx="11505">
                  <c:v>-0.116734</c:v>
                </c:pt>
                <c:pt idx="11506">
                  <c:v>-0.117948</c:v>
                </c:pt>
                <c:pt idx="11507">
                  <c:v>-0.11884500000000001</c:v>
                </c:pt>
                <c:pt idx="11508">
                  <c:v>-0.120311</c:v>
                </c:pt>
                <c:pt idx="11509">
                  <c:v>-0.12112000000000001</c:v>
                </c:pt>
                <c:pt idx="11510">
                  <c:v>-0.122457</c:v>
                </c:pt>
                <c:pt idx="11511">
                  <c:v>-0.12359100000000001</c:v>
                </c:pt>
                <c:pt idx="11512">
                  <c:v>-0.12449200000000001</c:v>
                </c:pt>
                <c:pt idx="11513">
                  <c:v>-0.126028</c:v>
                </c:pt>
                <c:pt idx="11514">
                  <c:v>-0.126663</c:v>
                </c:pt>
                <c:pt idx="11515">
                  <c:v>-0.12820899999999999</c:v>
                </c:pt>
                <c:pt idx="11516">
                  <c:v>-0.12906000000000001</c:v>
                </c:pt>
                <c:pt idx="11517">
                  <c:v>-0.13017699999999999</c:v>
                </c:pt>
                <c:pt idx="11518">
                  <c:v>-0.13151499999999999</c:v>
                </c:pt>
                <c:pt idx="11519">
                  <c:v>-0.132213</c:v>
                </c:pt>
                <c:pt idx="11520">
                  <c:v>-0.13378599999999999</c:v>
                </c:pt>
                <c:pt idx="11521">
                  <c:v>-0.134459</c:v>
                </c:pt>
                <c:pt idx="11522">
                  <c:v>-0.13580900000000001</c:v>
                </c:pt>
                <c:pt idx="11523">
                  <c:v>-0.13688800000000001</c:v>
                </c:pt>
                <c:pt idx="11524">
                  <c:v>-0.13786599999999999</c:v>
                </c:pt>
                <c:pt idx="11525">
                  <c:v>-0.13891100000000001</c:v>
                </c:pt>
                <c:pt idx="11526">
                  <c:v>-0.13938999999999999</c:v>
                </c:pt>
                <c:pt idx="11527">
                  <c:v>-0.14083499999999999</c:v>
                </c:pt>
                <c:pt idx="11528">
                  <c:v>-0.141398</c:v>
                </c:pt>
                <c:pt idx="11529">
                  <c:v>-0.142484</c:v>
                </c:pt>
                <c:pt idx="11530">
                  <c:v>-0.14354600000000001</c:v>
                </c:pt>
                <c:pt idx="11531">
                  <c:v>-0.14413599999999999</c:v>
                </c:pt>
                <c:pt idx="11532">
                  <c:v>-0.14550399999999999</c:v>
                </c:pt>
                <c:pt idx="11533">
                  <c:v>-0.146038</c:v>
                </c:pt>
                <c:pt idx="11534">
                  <c:v>-0.14719399999999999</c:v>
                </c:pt>
                <c:pt idx="11535">
                  <c:v>-0.14810899999999999</c:v>
                </c:pt>
                <c:pt idx="11536">
                  <c:v>-0.14881</c:v>
                </c:pt>
                <c:pt idx="11537">
                  <c:v>-0.150063</c:v>
                </c:pt>
                <c:pt idx="11538">
                  <c:v>-0.15060499999999999</c:v>
                </c:pt>
                <c:pt idx="11539">
                  <c:v>-0.151778</c:v>
                </c:pt>
                <c:pt idx="11540">
                  <c:v>-0.15257799999999999</c:v>
                </c:pt>
                <c:pt idx="11541">
                  <c:v>-0.15338599999999999</c:v>
                </c:pt>
                <c:pt idx="11542">
                  <c:v>-0.15451200000000001</c:v>
                </c:pt>
                <c:pt idx="11543">
                  <c:v>-0.155115</c:v>
                </c:pt>
                <c:pt idx="11544">
                  <c:v>-0.15626100000000001</c:v>
                </c:pt>
                <c:pt idx="11545">
                  <c:v>-0.15699399999999999</c:v>
                </c:pt>
                <c:pt idx="11546">
                  <c:v>-0.15787799999999999</c:v>
                </c:pt>
                <c:pt idx="11547">
                  <c:v>-0.15886800000000001</c:v>
                </c:pt>
                <c:pt idx="11548">
                  <c:v>-0.15954399999999999</c:v>
                </c:pt>
                <c:pt idx="11549">
                  <c:v>-0.160607</c:v>
                </c:pt>
                <c:pt idx="11550">
                  <c:v>-0.161328</c:v>
                </c:pt>
                <c:pt idx="11551">
                  <c:v>-0.16223899999999999</c:v>
                </c:pt>
                <c:pt idx="11552">
                  <c:v>-0.163136</c:v>
                </c:pt>
                <c:pt idx="11553">
                  <c:v>-0.16389400000000001</c:v>
                </c:pt>
                <c:pt idx="11554">
                  <c:v>-0.16486500000000001</c:v>
                </c:pt>
                <c:pt idx="11555">
                  <c:v>-0.16562099999999999</c:v>
                </c:pt>
                <c:pt idx="11556">
                  <c:v>-0.16649</c:v>
                </c:pt>
                <c:pt idx="11557">
                  <c:v>-0.16730100000000001</c:v>
                </c:pt>
                <c:pt idx="11558">
                  <c:v>-0.16808400000000001</c:v>
                </c:pt>
                <c:pt idx="11559">
                  <c:v>-0.169044</c:v>
                </c:pt>
                <c:pt idx="11560">
                  <c:v>-0.16989699999999999</c:v>
                </c:pt>
                <c:pt idx="11561">
                  <c:v>-0.170539</c:v>
                </c:pt>
                <c:pt idx="11562">
                  <c:v>-0.17088900000000001</c:v>
                </c:pt>
                <c:pt idx="11563">
                  <c:v>-0.17127700000000001</c:v>
                </c:pt>
                <c:pt idx="11564">
                  <c:v>-0.17218600000000001</c:v>
                </c:pt>
                <c:pt idx="11565">
                  <c:v>-0.173429</c:v>
                </c:pt>
                <c:pt idx="11566">
                  <c:v>-0.17466599999999999</c:v>
                </c:pt>
                <c:pt idx="11567">
                  <c:v>-0.17584</c:v>
                </c:pt>
                <c:pt idx="11568">
                  <c:v>-0.17690600000000001</c:v>
                </c:pt>
                <c:pt idx="11569">
                  <c:v>-0.178039</c:v>
                </c:pt>
                <c:pt idx="11570">
                  <c:v>-0.17920900000000001</c:v>
                </c:pt>
                <c:pt idx="11571">
                  <c:v>-0.180307</c:v>
                </c:pt>
                <c:pt idx="11572">
                  <c:v>-0.181482</c:v>
                </c:pt>
                <c:pt idx="11573">
                  <c:v>-0.18257799999999999</c:v>
                </c:pt>
                <c:pt idx="11574">
                  <c:v>-0.183694</c:v>
                </c:pt>
                <c:pt idx="11575">
                  <c:v>-0.18485599999999999</c:v>
                </c:pt>
                <c:pt idx="11576">
                  <c:v>-0.18589600000000001</c:v>
                </c:pt>
                <c:pt idx="11577">
                  <c:v>-0.187059</c:v>
                </c:pt>
                <c:pt idx="11578">
                  <c:v>-0.18812100000000001</c:v>
                </c:pt>
                <c:pt idx="11579">
                  <c:v>-0.18920600000000001</c:v>
                </c:pt>
                <c:pt idx="11580">
                  <c:v>-0.190361</c:v>
                </c:pt>
                <c:pt idx="11581">
                  <c:v>-0.191353</c:v>
                </c:pt>
                <c:pt idx="11582">
                  <c:v>-0.19253200000000001</c:v>
                </c:pt>
                <c:pt idx="11583">
                  <c:v>-0.19355</c:v>
                </c:pt>
                <c:pt idx="11584">
                  <c:v>-0.194634</c:v>
                </c:pt>
                <c:pt idx="11585">
                  <c:v>-0.19576399999999999</c:v>
                </c:pt>
                <c:pt idx="11586">
                  <c:v>-0.196715</c:v>
                </c:pt>
                <c:pt idx="11587">
                  <c:v>-0.19789100000000001</c:v>
                </c:pt>
                <c:pt idx="11588">
                  <c:v>-0.198847</c:v>
                </c:pt>
                <c:pt idx="11589">
                  <c:v>-0.19993900000000001</c:v>
                </c:pt>
                <c:pt idx="11590">
                  <c:v>-0.201014</c:v>
                </c:pt>
                <c:pt idx="11591">
                  <c:v>-0.201958</c:v>
                </c:pt>
                <c:pt idx="11592">
                  <c:v>-0.20311499999999999</c:v>
                </c:pt>
                <c:pt idx="11593">
                  <c:v>-0.204037</c:v>
                </c:pt>
                <c:pt idx="11594">
                  <c:v>-0.20513600000000001</c:v>
                </c:pt>
                <c:pt idx="11595">
                  <c:v>-0.206155</c:v>
                </c:pt>
                <c:pt idx="11596">
                  <c:v>-0.20710200000000001</c:v>
                </c:pt>
                <c:pt idx="11597">
                  <c:v>-0.20820900000000001</c:v>
                </c:pt>
                <c:pt idx="11598">
                  <c:v>-0.20910599999999999</c:v>
                </c:pt>
                <c:pt idx="11599">
                  <c:v>-0.210179</c:v>
                </c:pt>
                <c:pt idx="11600">
                  <c:v>-0.21115300000000001</c:v>
                </c:pt>
                <c:pt idx="11601">
                  <c:v>-0.21209900000000001</c:v>
                </c:pt>
                <c:pt idx="11602">
                  <c:v>-0.213168</c:v>
                </c:pt>
                <c:pt idx="11603">
                  <c:v>-0.214064</c:v>
                </c:pt>
                <c:pt idx="11604">
                  <c:v>-0.215112</c:v>
                </c:pt>
                <c:pt idx="11605">
                  <c:v>-0.216058</c:v>
                </c:pt>
                <c:pt idx="11606">
                  <c:v>-0.21698300000000001</c:v>
                </c:pt>
                <c:pt idx="11607">
                  <c:v>-0.21800900000000001</c:v>
                </c:pt>
                <c:pt idx="11608">
                  <c:v>-0.21887400000000001</c:v>
                </c:pt>
                <c:pt idx="11609">
                  <c:v>-0.219885</c:v>
                </c:pt>
                <c:pt idx="11610">
                  <c:v>-0.2208</c:v>
                </c:pt>
                <c:pt idx="11611">
                  <c:v>-0.22171099999999999</c:v>
                </c:pt>
                <c:pt idx="11612">
                  <c:v>-0.222714</c:v>
                </c:pt>
                <c:pt idx="11613">
                  <c:v>-0.22356699999999999</c:v>
                </c:pt>
                <c:pt idx="11614">
                  <c:v>-0.22456000000000001</c:v>
                </c:pt>
                <c:pt idx="11615">
                  <c:v>-0.22544</c:v>
                </c:pt>
                <c:pt idx="11616">
                  <c:v>-0.226331</c:v>
                </c:pt>
                <c:pt idx="11617">
                  <c:v>-0.22728100000000001</c:v>
                </c:pt>
                <c:pt idx="11618">
                  <c:v>-0.228102</c:v>
                </c:pt>
                <c:pt idx="11619">
                  <c:v>-0.22905900000000001</c:v>
                </c:pt>
                <c:pt idx="11620">
                  <c:v>-0.229906</c:v>
                </c:pt>
                <c:pt idx="11621">
                  <c:v>-0.23079</c:v>
                </c:pt>
                <c:pt idx="11622">
                  <c:v>-0.231706</c:v>
                </c:pt>
                <c:pt idx="11623">
                  <c:v>-0.23252500000000001</c:v>
                </c:pt>
                <c:pt idx="11624">
                  <c:v>-0.23344599999999999</c:v>
                </c:pt>
                <c:pt idx="11625">
                  <c:v>-0.23427100000000001</c:v>
                </c:pt>
                <c:pt idx="11626">
                  <c:v>-0.23513000000000001</c:v>
                </c:pt>
                <c:pt idx="11627">
                  <c:v>-0.23599999999999999</c:v>
                </c:pt>
                <c:pt idx="11628">
                  <c:v>-0.23677899999999999</c:v>
                </c:pt>
                <c:pt idx="11629">
                  <c:v>-0.23762</c:v>
                </c:pt>
                <c:pt idx="11630">
                  <c:v>-0.238425</c:v>
                </c:pt>
                <c:pt idx="11631">
                  <c:v>-0.23935600000000001</c:v>
                </c:pt>
                <c:pt idx="11632">
                  <c:v>-0.240282</c:v>
                </c:pt>
                <c:pt idx="11633">
                  <c:v>-0.24082300000000001</c:v>
                </c:pt>
                <c:pt idx="11634">
                  <c:v>-0.241067</c:v>
                </c:pt>
                <c:pt idx="11635">
                  <c:v>-0.241341</c:v>
                </c:pt>
                <c:pt idx="11636">
                  <c:v>-0.242231</c:v>
                </c:pt>
                <c:pt idx="11637">
                  <c:v>-0.24358199999999999</c:v>
                </c:pt>
                <c:pt idx="11638">
                  <c:v>-0.24490200000000001</c:v>
                </c:pt>
                <c:pt idx="11639">
                  <c:v>-0.24616499999999999</c:v>
                </c:pt>
                <c:pt idx="11640">
                  <c:v>-0.24729400000000001</c:v>
                </c:pt>
                <c:pt idx="11641">
                  <c:v>-0.248497</c:v>
                </c:pt>
                <c:pt idx="11642">
                  <c:v>-0.249722</c:v>
                </c:pt>
                <c:pt idx="11643">
                  <c:v>-0.25089800000000001</c:v>
                </c:pt>
                <c:pt idx="11644">
                  <c:v>-0.25212899999999999</c:v>
                </c:pt>
                <c:pt idx="11645">
                  <c:v>-0.25328000000000001</c:v>
                </c:pt>
                <c:pt idx="11646">
                  <c:v>-0.254467</c:v>
                </c:pt>
                <c:pt idx="11647">
                  <c:v>-0.25563999999999998</c:v>
                </c:pt>
                <c:pt idx="11648">
                  <c:v>-0.25678600000000001</c:v>
                </c:pt>
                <c:pt idx="11649">
                  <c:v>-0.25797700000000001</c:v>
                </c:pt>
                <c:pt idx="11650">
                  <c:v>-0.25911099999999998</c:v>
                </c:pt>
                <c:pt idx="11651">
                  <c:v>-0.260268</c:v>
                </c:pt>
                <c:pt idx="11652">
                  <c:v>-0.26139299999999999</c:v>
                </c:pt>
                <c:pt idx="11653">
                  <c:v>-0.26247799999999999</c:v>
                </c:pt>
                <c:pt idx="11654">
                  <c:v>-0.26363199999999998</c:v>
                </c:pt>
                <c:pt idx="11655">
                  <c:v>-0.26483800000000002</c:v>
                </c:pt>
                <c:pt idx="11656">
                  <c:v>-0.266042</c:v>
                </c:pt>
                <c:pt idx="11657">
                  <c:v>-0.26691599999999999</c:v>
                </c:pt>
                <c:pt idx="11658">
                  <c:v>-0.267403</c:v>
                </c:pt>
                <c:pt idx="11659">
                  <c:v>-0.26801399999999997</c:v>
                </c:pt>
                <c:pt idx="11660">
                  <c:v>-0.26917799999999997</c:v>
                </c:pt>
                <c:pt idx="11661">
                  <c:v>-0.27081100000000002</c:v>
                </c:pt>
                <c:pt idx="11662">
                  <c:v>-0.27245599999999998</c:v>
                </c:pt>
                <c:pt idx="11663">
                  <c:v>-0.27396900000000002</c:v>
                </c:pt>
                <c:pt idx="11664">
                  <c:v>-0.27543000000000001</c:v>
                </c:pt>
                <c:pt idx="11665">
                  <c:v>-0.27690300000000001</c:v>
                </c:pt>
                <c:pt idx="11666">
                  <c:v>-0.278418</c:v>
                </c:pt>
                <c:pt idx="11667">
                  <c:v>-0.27989900000000001</c:v>
                </c:pt>
                <c:pt idx="11668">
                  <c:v>-0.281385</c:v>
                </c:pt>
                <c:pt idx="11669">
                  <c:v>-0.28284700000000002</c:v>
                </c:pt>
                <c:pt idx="11670">
                  <c:v>-0.28430299999999997</c:v>
                </c:pt>
                <c:pt idx="11671">
                  <c:v>-0.28576400000000002</c:v>
                </c:pt>
                <c:pt idx="11672">
                  <c:v>-0.28720600000000002</c:v>
                </c:pt>
                <c:pt idx="11673">
                  <c:v>-0.28866700000000001</c:v>
                </c:pt>
                <c:pt idx="11674">
                  <c:v>-0.29009699999999999</c:v>
                </c:pt>
                <c:pt idx="11675">
                  <c:v>-0.29153200000000001</c:v>
                </c:pt>
                <c:pt idx="11676">
                  <c:v>-0.29294900000000001</c:v>
                </c:pt>
                <c:pt idx="11677">
                  <c:v>-0.29435699999999998</c:v>
                </c:pt>
                <c:pt idx="11678">
                  <c:v>-0.29576599999999997</c:v>
                </c:pt>
                <c:pt idx="11679">
                  <c:v>-0.297153</c:v>
                </c:pt>
                <c:pt idx="11680">
                  <c:v>-0.29855199999999998</c:v>
                </c:pt>
                <c:pt idx="11681">
                  <c:v>-0.29992799999999997</c:v>
                </c:pt>
                <c:pt idx="11682">
                  <c:v>-0.30130899999999999</c:v>
                </c:pt>
                <c:pt idx="11683">
                  <c:v>-0.30268200000000001</c:v>
                </c:pt>
                <c:pt idx="11684">
                  <c:v>-0.30404599999999998</c:v>
                </c:pt>
                <c:pt idx="11685">
                  <c:v>-0.30541200000000002</c:v>
                </c:pt>
                <c:pt idx="11686">
                  <c:v>-0.306753</c:v>
                </c:pt>
                <c:pt idx="11687">
                  <c:v>-0.308091</c:v>
                </c:pt>
                <c:pt idx="11688">
                  <c:v>-0.309417</c:v>
                </c:pt>
                <c:pt idx="11689">
                  <c:v>-0.31074099999999999</c:v>
                </c:pt>
                <c:pt idx="11690">
                  <c:v>-0.31206299999999998</c:v>
                </c:pt>
                <c:pt idx="11691">
                  <c:v>-0.31336999999999998</c:v>
                </c:pt>
                <c:pt idx="11692">
                  <c:v>-0.31467099999999998</c:v>
                </c:pt>
                <c:pt idx="11693">
                  <c:v>-0.315967</c:v>
                </c:pt>
                <c:pt idx="11694">
                  <c:v>-0.31725700000000001</c:v>
                </c:pt>
                <c:pt idx="11695">
                  <c:v>-0.31854300000000002</c:v>
                </c:pt>
                <c:pt idx="11696">
                  <c:v>-0.31981100000000001</c:v>
                </c:pt>
                <c:pt idx="11697">
                  <c:v>-0.32106800000000002</c:v>
                </c:pt>
                <c:pt idx="11698">
                  <c:v>-0.322328</c:v>
                </c:pt>
                <c:pt idx="11699">
                  <c:v>-0.32357599999999997</c:v>
                </c:pt>
                <c:pt idx="11700">
                  <c:v>-0.324826</c:v>
                </c:pt>
                <c:pt idx="11701">
                  <c:v>-0.32605099999999998</c:v>
                </c:pt>
                <c:pt idx="11702">
                  <c:v>-0.32727000000000001</c:v>
                </c:pt>
                <c:pt idx="11703">
                  <c:v>-0.32849099999999998</c:v>
                </c:pt>
                <c:pt idx="11704">
                  <c:v>-0.32969900000000002</c:v>
                </c:pt>
                <c:pt idx="11705">
                  <c:v>-0.33090799999999998</c:v>
                </c:pt>
                <c:pt idx="11706">
                  <c:v>-0.33209300000000003</c:v>
                </c:pt>
                <c:pt idx="11707">
                  <c:v>-0.33327699999999999</c:v>
                </c:pt>
                <c:pt idx="11708">
                  <c:v>-0.33446100000000001</c:v>
                </c:pt>
                <c:pt idx="11709">
                  <c:v>-0.33563599999999999</c:v>
                </c:pt>
                <c:pt idx="11710">
                  <c:v>-0.33680100000000002</c:v>
                </c:pt>
                <c:pt idx="11711">
                  <c:v>-0.33794400000000002</c:v>
                </c:pt>
                <c:pt idx="11712">
                  <c:v>-0.33907900000000002</c:v>
                </c:pt>
                <c:pt idx="11713">
                  <c:v>-0.34022000000000002</c:v>
                </c:pt>
                <c:pt idx="11714">
                  <c:v>-0.34134900000000001</c:v>
                </c:pt>
                <c:pt idx="11715">
                  <c:v>-0.342472</c:v>
                </c:pt>
                <c:pt idx="11716">
                  <c:v>-0.343582</c:v>
                </c:pt>
                <c:pt idx="11717">
                  <c:v>-0.34468199999999999</c:v>
                </c:pt>
                <c:pt idx="11718">
                  <c:v>-0.34579300000000002</c:v>
                </c:pt>
                <c:pt idx="11719">
                  <c:v>-0.34687800000000002</c:v>
                </c:pt>
                <c:pt idx="11720">
                  <c:v>-0.34795900000000002</c:v>
                </c:pt>
                <c:pt idx="11721">
                  <c:v>-0.34902</c:v>
                </c:pt>
                <c:pt idx="11722">
                  <c:v>-0.35007199999999999</c:v>
                </c:pt>
                <c:pt idx="11723">
                  <c:v>-0.351136</c:v>
                </c:pt>
                <c:pt idx="11724">
                  <c:v>-0.35217199999999999</c:v>
                </c:pt>
                <c:pt idx="11725">
                  <c:v>-0.35321999999999998</c:v>
                </c:pt>
                <c:pt idx="11726">
                  <c:v>-0.354242</c:v>
                </c:pt>
                <c:pt idx="11727">
                  <c:v>-0.35526400000000002</c:v>
                </c:pt>
                <c:pt idx="11728">
                  <c:v>-0.35628599999999999</c:v>
                </c:pt>
                <c:pt idx="11729">
                  <c:v>-0.35727799999999998</c:v>
                </c:pt>
                <c:pt idx="11730">
                  <c:v>-0.35828300000000002</c:v>
                </c:pt>
                <c:pt idx="11731">
                  <c:v>-0.35925200000000002</c:v>
                </c:pt>
                <c:pt idx="11732">
                  <c:v>-0.36023100000000002</c:v>
                </c:pt>
                <c:pt idx="11733">
                  <c:v>-0.36119899999999999</c:v>
                </c:pt>
                <c:pt idx="11734">
                  <c:v>-0.36215000000000003</c:v>
                </c:pt>
                <c:pt idx="11735">
                  <c:v>-0.36311399999999999</c:v>
                </c:pt>
                <c:pt idx="11736">
                  <c:v>-0.36404399999999998</c:v>
                </c:pt>
                <c:pt idx="11737">
                  <c:v>-0.364985</c:v>
                </c:pt>
                <c:pt idx="11738">
                  <c:v>-0.36590499999999998</c:v>
                </c:pt>
                <c:pt idx="11739">
                  <c:v>-0.36681599999999998</c:v>
                </c:pt>
                <c:pt idx="11740">
                  <c:v>-0.36773</c:v>
                </c:pt>
                <c:pt idx="11741">
                  <c:v>-0.368614</c:v>
                </c:pt>
                <c:pt idx="11742">
                  <c:v>-0.36950699999999997</c:v>
                </c:pt>
                <c:pt idx="11743">
                  <c:v>-0.37037900000000001</c:v>
                </c:pt>
                <c:pt idx="11744">
                  <c:v>-0.371253</c:v>
                </c:pt>
                <c:pt idx="11745">
                  <c:v>-0.37212800000000001</c:v>
                </c:pt>
                <c:pt idx="11746">
                  <c:v>-0.372971</c:v>
                </c:pt>
                <c:pt idx="11747">
                  <c:v>-0.37381700000000001</c:v>
                </c:pt>
                <c:pt idx="11748">
                  <c:v>-0.37463800000000003</c:v>
                </c:pt>
                <c:pt idx="11749">
                  <c:v>-0.37546499999999999</c:v>
                </c:pt>
                <c:pt idx="11750">
                  <c:v>-0.37628699999999998</c:v>
                </c:pt>
                <c:pt idx="11751">
                  <c:v>-0.37708199999999997</c:v>
                </c:pt>
                <c:pt idx="11752">
                  <c:v>-0.377882</c:v>
                </c:pt>
                <c:pt idx="11753">
                  <c:v>-0.37865900000000002</c:v>
                </c:pt>
                <c:pt idx="11754">
                  <c:v>-0.37944800000000001</c:v>
                </c:pt>
                <c:pt idx="11755">
                  <c:v>-0.38022299999999998</c:v>
                </c:pt>
                <c:pt idx="11756">
                  <c:v>-0.38097399999999998</c:v>
                </c:pt>
                <c:pt idx="11757">
                  <c:v>-0.38172299999999998</c:v>
                </c:pt>
                <c:pt idx="11758">
                  <c:v>-0.38245499999999999</c:v>
                </c:pt>
                <c:pt idx="11759">
                  <c:v>-0.38319900000000001</c:v>
                </c:pt>
                <c:pt idx="11760">
                  <c:v>-0.38392399999999999</c:v>
                </c:pt>
                <c:pt idx="11761">
                  <c:v>-0.38463000000000003</c:v>
                </c:pt>
                <c:pt idx="11762">
                  <c:v>-0.38533099999999998</c:v>
                </c:pt>
                <c:pt idx="11763">
                  <c:v>-0.386019</c:v>
                </c:pt>
                <c:pt idx="11764">
                  <c:v>-0.386716</c:v>
                </c:pt>
                <c:pt idx="11765">
                  <c:v>-0.38739000000000001</c:v>
                </c:pt>
                <c:pt idx="11766">
                  <c:v>-0.38805400000000001</c:v>
                </c:pt>
                <c:pt idx="11767">
                  <c:v>-0.38870900000000003</c:v>
                </c:pt>
                <c:pt idx="11768">
                  <c:v>-0.38935999999999998</c:v>
                </c:pt>
                <c:pt idx="11769">
                  <c:v>-0.39001400000000003</c:v>
                </c:pt>
                <c:pt idx="11770">
                  <c:v>-0.39063999999999999</c:v>
                </c:pt>
                <c:pt idx="11771">
                  <c:v>-0.39125300000000002</c:v>
                </c:pt>
                <c:pt idx="11772">
                  <c:v>-0.39185199999999998</c:v>
                </c:pt>
                <c:pt idx="11773">
                  <c:v>-0.39245099999999999</c:v>
                </c:pt>
                <c:pt idx="11774">
                  <c:v>-0.39304899999999998</c:v>
                </c:pt>
                <c:pt idx="11775">
                  <c:v>-0.393625</c:v>
                </c:pt>
                <c:pt idx="11776">
                  <c:v>-0.39419700000000002</c:v>
                </c:pt>
                <c:pt idx="11777">
                  <c:v>-0.39475700000000002</c:v>
                </c:pt>
                <c:pt idx="11778">
                  <c:v>-0.39531899999999998</c:v>
                </c:pt>
                <c:pt idx="11779">
                  <c:v>-0.395872</c:v>
                </c:pt>
                <c:pt idx="11780">
                  <c:v>-0.396399</c:v>
                </c:pt>
                <c:pt idx="11781">
                  <c:v>-0.39691900000000002</c:v>
                </c:pt>
                <c:pt idx="11782">
                  <c:v>-0.397424</c:v>
                </c:pt>
                <c:pt idx="11783">
                  <c:v>-0.39793099999999998</c:v>
                </c:pt>
                <c:pt idx="11784">
                  <c:v>-0.398428</c:v>
                </c:pt>
                <c:pt idx="11785">
                  <c:v>-0.39891100000000002</c:v>
                </c:pt>
                <c:pt idx="11786">
                  <c:v>-0.39938899999999999</c:v>
                </c:pt>
                <c:pt idx="11787">
                  <c:v>-0.39985500000000002</c:v>
                </c:pt>
                <c:pt idx="11788">
                  <c:v>-0.40031800000000001</c:v>
                </c:pt>
                <c:pt idx="11789">
                  <c:v>-0.40076699999999998</c:v>
                </c:pt>
                <c:pt idx="11790">
                  <c:v>-0.40120699999999998</c:v>
                </c:pt>
                <c:pt idx="11791">
                  <c:v>-0.40163399999999999</c:v>
                </c:pt>
                <c:pt idx="11792">
                  <c:v>-0.40205200000000002</c:v>
                </c:pt>
                <c:pt idx="11793">
                  <c:v>-0.40245999999999998</c:v>
                </c:pt>
                <c:pt idx="11794">
                  <c:v>-0.40285900000000002</c:v>
                </c:pt>
                <c:pt idx="11795">
                  <c:v>-0.40325299999999997</c:v>
                </c:pt>
                <c:pt idx="11796">
                  <c:v>-0.40363199999999999</c:v>
                </c:pt>
                <c:pt idx="11797">
                  <c:v>-0.404005</c:v>
                </c:pt>
                <c:pt idx="11798">
                  <c:v>-0.40436299999999997</c:v>
                </c:pt>
                <c:pt idx="11799">
                  <c:v>-0.404719</c:v>
                </c:pt>
                <c:pt idx="11800">
                  <c:v>-0.40506399999999998</c:v>
                </c:pt>
                <c:pt idx="11801">
                  <c:v>-0.40539500000000001</c:v>
                </c:pt>
                <c:pt idx="11802">
                  <c:v>-0.40571800000000002</c:v>
                </c:pt>
                <c:pt idx="11803">
                  <c:v>-0.406024</c:v>
                </c:pt>
                <c:pt idx="11804">
                  <c:v>-0.406337</c:v>
                </c:pt>
                <c:pt idx="11805">
                  <c:v>-0.406638</c:v>
                </c:pt>
                <c:pt idx="11806">
                  <c:v>-0.40692499999999998</c:v>
                </c:pt>
                <c:pt idx="11807">
                  <c:v>-0.40719899999999998</c:v>
                </c:pt>
                <c:pt idx="11808">
                  <c:v>-0.40745700000000001</c:v>
                </c:pt>
                <c:pt idx="11809">
                  <c:v>-0.40772399999999998</c:v>
                </c:pt>
                <c:pt idx="11810">
                  <c:v>-0.407974</c:v>
                </c:pt>
                <c:pt idx="11811">
                  <c:v>-0.40821299999999999</c:v>
                </c:pt>
                <c:pt idx="11812">
                  <c:v>-0.40843600000000002</c:v>
                </c:pt>
                <c:pt idx="11813">
                  <c:v>-0.40865000000000001</c:v>
                </c:pt>
                <c:pt idx="11814">
                  <c:v>-0.40887299999999999</c:v>
                </c:pt>
                <c:pt idx="11815">
                  <c:v>-0.409076</c:v>
                </c:pt>
                <c:pt idx="11816">
                  <c:v>-0.40926800000000002</c:v>
                </c:pt>
                <c:pt idx="11817">
                  <c:v>-0.40944199999999997</c:v>
                </c:pt>
                <c:pt idx="11818">
                  <c:v>-0.409613</c:v>
                </c:pt>
                <c:pt idx="11819">
                  <c:v>-0.40978799999999999</c:v>
                </c:pt>
                <c:pt idx="11820">
                  <c:v>-0.40994399999999998</c:v>
                </c:pt>
                <c:pt idx="11821">
                  <c:v>-0.41008800000000001</c:v>
                </c:pt>
                <c:pt idx="11822">
                  <c:v>-0.41021200000000002</c:v>
                </c:pt>
                <c:pt idx="11823">
                  <c:v>-0.41033700000000001</c:v>
                </c:pt>
                <c:pt idx="11824">
                  <c:v>-0.41046199999999999</c:v>
                </c:pt>
                <c:pt idx="11825">
                  <c:v>-0.41056599999999999</c:v>
                </c:pt>
                <c:pt idx="11826">
                  <c:v>-0.410665</c:v>
                </c:pt>
                <c:pt idx="11827">
                  <c:v>-0.410744</c:v>
                </c:pt>
                <c:pt idx="11828">
                  <c:v>-0.410833</c:v>
                </c:pt>
                <c:pt idx="11829">
                  <c:v>-0.41091499999999997</c:v>
                </c:pt>
                <c:pt idx="11830">
                  <c:v>-0.41097299999999998</c:v>
                </c:pt>
                <c:pt idx="11831">
                  <c:v>-0.41102300000000003</c:v>
                </c:pt>
                <c:pt idx="11832">
                  <c:v>-0.41104800000000002</c:v>
                </c:pt>
                <c:pt idx="11833">
                  <c:v>-0.41108499999999998</c:v>
                </c:pt>
                <c:pt idx="11834">
                  <c:v>-0.41110999999999998</c:v>
                </c:pt>
                <c:pt idx="11835">
                  <c:v>-0.41111999999999999</c:v>
                </c:pt>
                <c:pt idx="11836">
                  <c:v>-0.41112799999999999</c:v>
                </c:pt>
                <c:pt idx="11837">
                  <c:v>-0.41111500000000001</c:v>
                </c:pt>
                <c:pt idx="11838">
                  <c:v>-0.41111700000000001</c:v>
                </c:pt>
                <c:pt idx="11839">
                  <c:v>-0.41109600000000002</c:v>
                </c:pt>
                <c:pt idx="11840">
                  <c:v>-0.41106300000000001</c:v>
                </c:pt>
                <c:pt idx="11841">
                  <c:v>-0.41101799999999999</c:v>
                </c:pt>
                <c:pt idx="11842">
                  <c:v>-0.41095300000000001</c:v>
                </c:pt>
                <c:pt idx="11843">
                  <c:v>-0.41089900000000001</c:v>
                </c:pt>
                <c:pt idx="11844">
                  <c:v>-0.41082099999999999</c:v>
                </c:pt>
                <c:pt idx="11845">
                  <c:v>-0.41074500000000003</c:v>
                </c:pt>
                <c:pt idx="11846">
                  <c:v>-0.41065699999999999</c:v>
                </c:pt>
                <c:pt idx="11847">
                  <c:v>-0.41055700000000001</c:v>
                </c:pt>
                <c:pt idx="11848">
                  <c:v>-0.41045999999999999</c:v>
                </c:pt>
                <c:pt idx="11849">
                  <c:v>-0.41033900000000001</c:v>
                </c:pt>
                <c:pt idx="11850">
                  <c:v>-0.41022199999999998</c:v>
                </c:pt>
                <c:pt idx="11851">
                  <c:v>-0.41008299999999998</c:v>
                </c:pt>
                <c:pt idx="11852">
                  <c:v>-0.40993200000000002</c:v>
                </c:pt>
                <c:pt idx="11853">
                  <c:v>-0.409775</c:v>
                </c:pt>
                <c:pt idx="11854">
                  <c:v>-0.40960200000000002</c:v>
                </c:pt>
                <c:pt idx="11855">
                  <c:v>-0.40943800000000002</c:v>
                </c:pt>
                <c:pt idx="11856">
                  <c:v>-0.40925299999999998</c:v>
                </c:pt>
                <c:pt idx="11857">
                  <c:v>-0.40906300000000001</c:v>
                </c:pt>
                <c:pt idx="11858">
                  <c:v>-0.40886099999999997</c:v>
                </c:pt>
                <c:pt idx="11859">
                  <c:v>-0.40865000000000001</c:v>
                </c:pt>
                <c:pt idx="11860">
                  <c:v>-0.40844000000000003</c:v>
                </c:pt>
                <c:pt idx="11861">
                  <c:v>-0.40820499999999998</c:v>
                </c:pt>
                <c:pt idx="11862">
                  <c:v>-0.40796500000000002</c:v>
                </c:pt>
                <c:pt idx="11863">
                  <c:v>-0.40771000000000002</c:v>
                </c:pt>
                <c:pt idx="11864">
                  <c:v>-0.40745599999999998</c:v>
                </c:pt>
                <c:pt idx="11865">
                  <c:v>-0.40720200000000001</c:v>
                </c:pt>
                <c:pt idx="11866">
                  <c:v>-0.40692400000000001</c:v>
                </c:pt>
                <c:pt idx="11867">
                  <c:v>-0.40664</c:v>
                </c:pt>
                <c:pt idx="11868">
                  <c:v>-0.40633799999999998</c:v>
                </c:pt>
                <c:pt idx="11869">
                  <c:v>-0.40604099999999999</c:v>
                </c:pt>
                <c:pt idx="11870">
                  <c:v>-0.40573599999999999</c:v>
                </c:pt>
                <c:pt idx="11871">
                  <c:v>-0.40540900000000002</c:v>
                </c:pt>
                <c:pt idx="11872">
                  <c:v>-0.40507500000000002</c:v>
                </c:pt>
                <c:pt idx="11873">
                  <c:v>-0.40472900000000001</c:v>
                </c:pt>
                <c:pt idx="11874">
                  <c:v>-0.404391</c:v>
                </c:pt>
                <c:pt idx="11875">
                  <c:v>-0.40404099999999998</c:v>
                </c:pt>
                <c:pt idx="11876">
                  <c:v>-0.40366999999999997</c:v>
                </c:pt>
                <c:pt idx="11877">
                  <c:v>-0.40328999999999998</c:v>
                </c:pt>
                <c:pt idx="11878">
                  <c:v>-0.40289999999999998</c:v>
                </c:pt>
                <c:pt idx="11879">
                  <c:v>-0.40251700000000001</c:v>
                </c:pt>
                <c:pt idx="11880">
                  <c:v>-0.402119</c:v>
                </c:pt>
                <c:pt idx="11881">
                  <c:v>-0.401702</c:v>
                </c:pt>
                <c:pt idx="11882">
                  <c:v>-0.40127400000000002</c:v>
                </c:pt>
                <c:pt idx="11883">
                  <c:v>-0.400841</c:v>
                </c:pt>
                <c:pt idx="11884">
                  <c:v>-0.40041100000000002</c:v>
                </c:pt>
                <c:pt idx="11885">
                  <c:v>-0.39996399999999999</c:v>
                </c:pt>
                <c:pt idx="11886">
                  <c:v>-0.39950600000000003</c:v>
                </c:pt>
                <c:pt idx="11887">
                  <c:v>-0.399038</c:v>
                </c:pt>
                <c:pt idx="11888">
                  <c:v>-0.39857199999999998</c:v>
                </c:pt>
                <c:pt idx="11889">
                  <c:v>-0.39810299999999998</c:v>
                </c:pt>
                <c:pt idx="11890">
                  <c:v>-0.39761200000000002</c:v>
                </c:pt>
                <c:pt idx="11891">
                  <c:v>-0.39710800000000002</c:v>
                </c:pt>
                <c:pt idx="11892">
                  <c:v>-0.396588</c:v>
                </c:pt>
                <c:pt idx="11893">
                  <c:v>-0.39607100000000001</c:v>
                </c:pt>
                <c:pt idx="11894">
                  <c:v>-0.39554699999999998</c:v>
                </c:pt>
                <c:pt idx="11895">
                  <c:v>-0.39500999999999997</c:v>
                </c:pt>
                <c:pt idx="11896">
                  <c:v>-0.39446799999999999</c:v>
                </c:pt>
                <c:pt idx="11897">
                  <c:v>-0.39391500000000002</c:v>
                </c:pt>
                <c:pt idx="11898">
                  <c:v>-0.393368</c:v>
                </c:pt>
                <c:pt idx="11899">
                  <c:v>-0.39280599999999999</c:v>
                </c:pt>
                <c:pt idx="11900">
                  <c:v>-0.39222899999999999</c:v>
                </c:pt>
                <c:pt idx="11901">
                  <c:v>-0.39163900000000001</c:v>
                </c:pt>
                <c:pt idx="11902">
                  <c:v>-0.39103599999999999</c:v>
                </c:pt>
                <c:pt idx="11903">
                  <c:v>-0.39043299999999997</c:v>
                </c:pt>
                <c:pt idx="11904">
                  <c:v>-0.389816</c:v>
                </c:pt>
                <c:pt idx="11905">
                  <c:v>-0.38919999999999999</c:v>
                </c:pt>
                <c:pt idx="11906">
                  <c:v>-0.388573</c:v>
                </c:pt>
                <c:pt idx="11907">
                  <c:v>-0.38794000000000001</c:v>
                </c:pt>
                <c:pt idx="11908">
                  <c:v>-0.38730300000000001</c:v>
                </c:pt>
                <c:pt idx="11909">
                  <c:v>-0.386652</c:v>
                </c:pt>
                <c:pt idx="11910">
                  <c:v>-0.38600000000000001</c:v>
                </c:pt>
                <c:pt idx="11911">
                  <c:v>-0.385328</c:v>
                </c:pt>
                <c:pt idx="11912">
                  <c:v>-0.38464799999999999</c:v>
                </c:pt>
                <c:pt idx="11913">
                  <c:v>-0.38395600000000002</c:v>
                </c:pt>
                <c:pt idx="11914">
                  <c:v>-0.38325900000000002</c:v>
                </c:pt>
                <c:pt idx="11915">
                  <c:v>-0.38256699999999999</c:v>
                </c:pt>
                <c:pt idx="11916">
                  <c:v>-0.38185799999999998</c:v>
                </c:pt>
                <c:pt idx="11917">
                  <c:v>-0.38114799999999999</c:v>
                </c:pt>
                <c:pt idx="11918">
                  <c:v>-0.38042100000000001</c:v>
                </c:pt>
                <c:pt idx="11919">
                  <c:v>-0.379693</c:v>
                </c:pt>
                <c:pt idx="11920">
                  <c:v>-0.37896099999999999</c:v>
                </c:pt>
                <c:pt idx="11921">
                  <c:v>-0.37820900000000002</c:v>
                </c:pt>
                <c:pt idx="11922">
                  <c:v>-0.37745200000000001</c:v>
                </c:pt>
                <c:pt idx="11923">
                  <c:v>-0.37667699999999998</c:v>
                </c:pt>
                <c:pt idx="11924">
                  <c:v>-0.375913</c:v>
                </c:pt>
                <c:pt idx="11925">
                  <c:v>-0.375143</c:v>
                </c:pt>
                <c:pt idx="11926">
                  <c:v>-0.374357</c:v>
                </c:pt>
                <c:pt idx="11927">
                  <c:v>-0.37356699999999998</c:v>
                </c:pt>
                <c:pt idx="11928">
                  <c:v>-0.37275900000000001</c:v>
                </c:pt>
                <c:pt idx="11929">
                  <c:v>-0.37196099999999999</c:v>
                </c:pt>
                <c:pt idx="11930">
                  <c:v>-0.37114999999999998</c:v>
                </c:pt>
                <c:pt idx="11931">
                  <c:v>-0.37032300000000001</c:v>
                </c:pt>
                <c:pt idx="11932">
                  <c:v>-0.36948900000000001</c:v>
                </c:pt>
                <c:pt idx="11933">
                  <c:v>-0.368643</c:v>
                </c:pt>
                <c:pt idx="11934">
                  <c:v>-0.36781000000000003</c:v>
                </c:pt>
                <c:pt idx="11935">
                  <c:v>-0.36696200000000001</c:v>
                </c:pt>
                <c:pt idx="11936">
                  <c:v>-0.36610199999999998</c:v>
                </c:pt>
                <c:pt idx="11937">
                  <c:v>-0.36523299999999997</c:v>
                </c:pt>
                <c:pt idx="11938">
                  <c:v>-0.36435499999999998</c:v>
                </c:pt>
                <c:pt idx="11939">
                  <c:v>-0.36348799999999998</c:v>
                </c:pt>
                <c:pt idx="11940">
                  <c:v>-0.36260100000000001</c:v>
                </c:pt>
                <c:pt idx="11941">
                  <c:v>-0.361705</c:v>
                </c:pt>
                <c:pt idx="11942">
                  <c:v>-0.36079600000000001</c:v>
                </c:pt>
                <c:pt idx="11943">
                  <c:v>-0.35988300000000001</c:v>
                </c:pt>
                <c:pt idx="11944">
                  <c:v>-0.35897699999999999</c:v>
                </c:pt>
                <c:pt idx="11945">
                  <c:v>-0.35805199999999998</c:v>
                </c:pt>
                <c:pt idx="11946">
                  <c:v>-0.35712500000000003</c:v>
                </c:pt>
                <c:pt idx="11947">
                  <c:v>-0.356184</c:v>
                </c:pt>
                <c:pt idx="11948">
                  <c:v>-0.35524699999999998</c:v>
                </c:pt>
                <c:pt idx="11949">
                  <c:v>-0.35430899999999999</c:v>
                </c:pt>
                <c:pt idx="11950">
                  <c:v>-0.35335</c:v>
                </c:pt>
                <c:pt idx="11951">
                  <c:v>-0.35238799999999998</c:v>
                </c:pt>
                <c:pt idx="11952">
                  <c:v>-0.351408</c:v>
                </c:pt>
                <c:pt idx="11953">
                  <c:v>-0.35043400000000002</c:v>
                </c:pt>
                <c:pt idx="11954">
                  <c:v>-0.34945300000000001</c:v>
                </c:pt>
                <c:pt idx="11955">
                  <c:v>-0.34846100000000002</c:v>
                </c:pt>
                <c:pt idx="11956">
                  <c:v>-0.34746899999999997</c:v>
                </c:pt>
                <c:pt idx="11957">
                  <c:v>-0.34646300000000002</c:v>
                </c:pt>
                <c:pt idx="11958">
                  <c:v>-0.345466</c:v>
                </c:pt>
                <c:pt idx="11959">
                  <c:v>-0.34445500000000001</c:v>
                </c:pt>
                <c:pt idx="11960">
                  <c:v>-0.34343400000000002</c:v>
                </c:pt>
                <c:pt idx="11961">
                  <c:v>-0.34240599999999999</c:v>
                </c:pt>
                <c:pt idx="11962">
                  <c:v>-0.34136300000000003</c:v>
                </c:pt>
                <c:pt idx="11963">
                  <c:v>-0.34032499999999999</c:v>
                </c:pt>
                <c:pt idx="11964">
                  <c:v>-0.33927400000000002</c:v>
                </c:pt>
                <c:pt idx="11965">
                  <c:v>-0.338227</c:v>
                </c:pt>
                <c:pt idx="11966">
                  <c:v>-0.337171</c:v>
                </c:pt>
                <c:pt idx="11967">
                  <c:v>-0.33608399999999999</c:v>
                </c:pt>
                <c:pt idx="11968">
                  <c:v>-0.335003</c:v>
                </c:pt>
                <c:pt idx="11969">
                  <c:v>-0.33393400000000001</c:v>
                </c:pt>
                <c:pt idx="11970">
                  <c:v>-0.33283600000000002</c:v>
                </c:pt>
                <c:pt idx="11971">
                  <c:v>-0.33174599999999999</c:v>
                </c:pt>
                <c:pt idx="11972">
                  <c:v>-0.33064300000000002</c:v>
                </c:pt>
                <c:pt idx="11973">
                  <c:v>-0.32951399999999997</c:v>
                </c:pt>
                <c:pt idx="11974">
                  <c:v>-0.32841500000000001</c:v>
                </c:pt>
                <c:pt idx="11975">
                  <c:v>-0.32727899999999999</c:v>
                </c:pt>
                <c:pt idx="11976">
                  <c:v>-0.32616499999999998</c:v>
                </c:pt>
                <c:pt idx="11977">
                  <c:v>-0.32503300000000002</c:v>
                </c:pt>
                <c:pt idx="11978">
                  <c:v>-0.32388299999999998</c:v>
                </c:pt>
                <c:pt idx="11979">
                  <c:v>-0.32275900000000002</c:v>
                </c:pt>
                <c:pt idx="11980">
                  <c:v>-0.32159300000000002</c:v>
                </c:pt>
                <c:pt idx="11981">
                  <c:v>-0.32045400000000002</c:v>
                </c:pt>
                <c:pt idx="11982">
                  <c:v>-0.31928200000000001</c:v>
                </c:pt>
                <c:pt idx="11983">
                  <c:v>-0.31811299999999998</c:v>
                </c:pt>
                <c:pt idx="11984">
                  <c:v>-0.31695099999999998</c:v>
                </c:pt>
                <c:pt idx="11985">
                  <c:v>-0.31577</c:v>
                </c:pt>
                <c:pt idx="11986">
                  <c:v>-0.31459799999999999</c:v>
                </c:pt>
                <c:pt idx="11987">
                  <c:v>-0.31340099999999999</c:v>
                </c:pt>
                <c:pt idx="11988">
                  <c:v>-0.31220799999999999</c:v>
                </c:pt>
                <c:pt idx="11989">
                  <c:v>-0.31101000000000001</c:v>
                </c:pt>
                <c:pt idx="11990">
                  <c:v>-0.30981199999999998</c:v>
                </c:pt>
                <c:pt idx="11991">
                  <c:v>-0.30860100000000001</c:v>
                </c:pt>
                <c:pt idx="11992">
                  <c:v>-0.30739</c:v>
                </c:pt>
                <c:pt idx="11993">
                  <c:v>-0.30616900000000002</c:v>
                </c:pt>
                <c:pt idx="11994">
                  <c:v>-0.30495299999999997</c:v>
                </c:pt>
                <c:pt idx="11995">
                  <c:v>-0.303734</c:v>
                </c:pt>
                <c:pt idx="11996">
                  <c:v>-0.30248799999999998</c:v>
                </c:pt>
                <c:pt idx="11997">
                  <c:v>-0.30125400000000002</c:v>
                </c:pt>
                <c:pt idx="11998">
                  <c:v>-0.29999399999999998</c:v>
                </c:pt>
                <c:pt idx="11999">
                  <c:v>-0.29875699999999999</c:v>
                </c:pt>
                <c:pt idx="12000">
                  <c:v>-0.29750300000000002</c:v>
                </c:pt>
                <c:pt idx="12001">
                  <c:v>-0.29624200000000001</c:v>
                </c:pt>
                <c:pt idx="12002">
                  <c:v>-0.29498999999999997</c:v>
                </c:pt>
                <c:pt idx="12003">
                  <c:v>-0.293715</c:v>
                </c:pt>
                <c:pt idx="12004">
                  <c:v>-0.29246</c:v>
                </c:pt>
                <c:pt idx="12005">
                  <c:v>-0.291159</c:v>
                </c:pt>
                <c:pt idx="12006">
                  <c:v>-0.28986099999999998</c:v>
                </c:pt>
                <c:pt idx="12007">
                  <c:v>-0.28858200000000001</c:v>
                </c:pt>
                <c:pt idx="12008">
                  <c:v>-0.28726400000000002</c:v>
                </c:pt>
                <c:pt idx="12009">
                  <c:v>-0.28597600000000001</c:v>
                </c:pt>
                <c:pt idx="12010">
                  <c:v>-0.28468199999999999</c:v>
                </c:pt>
                <c:pt idx="12011">
                  <c:v>-0.28337899999999999</c:v>
                </c:pt>
                <c:pt idx="12012">
                  <c:v>-0.28210800000000003</c:v>
                </c:pt>
                <c:pt idx="12013">
                  <c:v>-0.28078700000000001</c:v>
                </c:pt>
                <c:pt idx="12014">
                  <c:v>-0.27949400000000002</c:v>
                </c:pt>
                <c:pt idx="12015">
                  <c:v>-0.27818300000000001</c:v>
                </c:pt>
                <c:pt idx="12016">
                  <c:v>-0.27685500000000002</c:v>
                </c:pt>
                <c:pt idx="12017">
                  <c:v>-0.27556000000000003</c:v>
                </c:pt>
                <c:pt idx="12018">
                  <c:v>-0.27421400000000001</c:v>
                </c:pt>
                <c:pt idx="12019">
                  <c:v>-0.27291199999999999</c:v>
                </c:pt>
                <c:pt idx="12020">
                  <c:v>-0.27157799999999999</c:v>
                </c:pt>
                <c:pt idx="12021">
                  <c:v>-0.27024999999999999</c:v>
                </c:pt>
                <c:pt idx="12022">
                  <c:v>-0.268924</c:v>
                </c:pt>
                <c:pt idx="12023">
                  <c:v>-0.26756099999999999</c:v>
                </c:pt>
                <c:pt idx="12024">
                  <c:v>-0.26623599999999997</c:v>
                </c:pt>
                <c:pt idx="12025">
                  <c:v>-0.26489200000000002</c:v>
                </c:pt>
                <c:pt idx="12026">
                  <c:v>-0.26355000000000001</c:v>
                </c:pt>
                <c:pt idx="12027">
                  <c:v>-0.26214100000000001</c:v>
                </c:pt>
                <c:pt idx="12028">
                  <c:v>-0.26070500000000002</c:v>
                </c:pt>
                <c:pt idx="12029">
                  <c:v>-0.25931199999999999</c:v>
                </c:pt>
                <c:pt idx="12030">
                  <c:v>-0.257996</c:v>
                </c:pt>
                <c:pt idx="12031">
                  <c:v>-0.256714</c:v>
                </c:pt>
                <c:pt idx="12032">
                  <c:v>-0.25540099999999999</c:v>
                </c:pt>
                <c:pt idx="12033">
                  <c:v>-0.254079</c:v>
                </c:pt>
                <c:pt idx="12034">
                  <c:v>-0.25273600000000002</c:v>
                </c:pt>
                <c:pt idx="12035">
                  <c:v>-0.25142700000000001</c:v>
                </c:pt>
                <c:pt idx="12036">
                  <c:v>-0.25008999999999998</c:v>
                </c:pt>
                <c:pt idx="12037">
                  <c:v>-0.24876200000000001</c:v>
                </c:pt>
                <c:pt idx="12038">
                  <c:v>-0.247421</c:v>
                </c:pt>
                <c:pt idx="12039">
                  <c:v>-0.24607899999999999</c:v>
                </c:pt>
                <c:pt idx="12040">
                  <c:v>-0.24476500000000001</c:v>
                </c:pt>
                <c:pt idx="12041">
                  <c:v>-0.24340999999999999</c:v>
                </c:pt>
                <c:pt idx="12042">
                  <c:v>-0.24207799999999999</c:v>
                </c:pt>
                <c:pt idx="12043">
                  <c:v>-0.24071300000000001</c:v>
                </c:pt>
                <c:pt idx="12044">
                  <c:v>-0.239368</c:v>
                </c:pt>
                <c:pt idx="12045">
                  <c:v>-0.23802499999999999</c:v>
                </c:pt>
                <c:pt idx="12046">
                  <c:v>-0.23665700000000001</c:v>
                </c:pt>
                <c:pt idx="12047">
                  <c:v>-0.23530300000000001</c:v>
                </c:pt>
                <c:pt idx="12048">
                  <c:v>-0.23392499999999999</c:v>
                </c:pt>
                <c:pt idx="12049">
                  <c:v>-0.232576</c:v>
                </c:pt>
                <c:pt idx="12050">
                  <c:v>-0.23121900000000001</c:v>
                </c:pt>
                <c:pt idx="12051">
                  <c:v>-0.22985</c:v>
                </c:pt>
                <c:pt idx="12052">
                  <c:v>-0.22847999999999999</c:v>
                </c:pt>
                <c:pt idx="12053">
                  <c:v>-0.227103</c:v>
                </c:pt>
                <c:pt idx="12054">
                  <c:v>-0.22573599999999999</c:v>
                </c:pt>
                <c:pt idx="12055">
                  <c:v>-0.22436700000000001</c:v>
                </c:pt>
                <c:pt idx="12056">
                  <c:v>-0.22297700000000001</c:v>
                </c:pt>
                <c:pt idx="12057">
                  <c:v>-0.22159000000000001</c:v>
                </c:pt>
                <c:pt idx="12058">
                  <c:v>-0.22020300000000001</c:v>
                </c:pt>
                <c:pt idx="12059">
                  <c:v>-0.21882399999999999</c:v>
                </c:pt>
                <c:pt idx="12060">
                  <c:v>-0.21745400000000001</c:v>
                </c:pt>
                <c:pt idx="12061">
                  <c:v>-0.216055</c:v>
                </c:pt>
                <c:pt idx="12062">
                  <c:v>-0.214671</c:v>
                </c:pt>
                <c:pt idx="12063">
                  <c:v>-0.21327299999999999</c:v>
                </c:pt>
                <c:pt idx="12064">
                  <c:v>-0.21188799999999999</c:v>
                </c:pt>
                <c:pt idx="12065">
                  <c:v>-0.21049499999999999</c:v>
                </c:pt>
                <c:pt idx="12066">
                  <c:v>-0.20908199999999999</c:v>
                </c:pt>
                <c:pt idx="12067">
                  <c:v>-0.20768600000000001</c:v>
                </c:pt>
                <c:pt idx="12068">
                  <c:v>-0.20627699999999999</c:v>
                </c:pt>
                <c:pt idx="12069">
                  <c:v>-0.20489499999999999</c:v>
                </c:pt>
                <c:pt idx="12070">
                  <c:v>-0.20349100000000001</c:v>
                </c:pt>
                <c:pt idx="12071">
                  <c:v>-0.20208699999999999</c:v>
                </c:pt>
                <c:pt idx="12072">
                  <c:v>-0.200681</c:v>
                </c:pt>
                <c:pt idx="12073">
                  <c:v>-0.19927300000000001</c:v>
                </c:pt>
                <c:pt idx="12074">
                  <c:v>-0.197875</c:v>
                </c:pt>
                <c:pt idx="12075">
                  <c:v>-0.19645299999999999</c:v>
                </c:pt>
                <c:pt idx="12076">
                  <c:v>-0.19504099999999999</c:v>
                </c:pt>
                <c:pt idx="12077">
                  <c:v>-0.19361999999999999</c:v>
                </c:pt>
                <c:pt idx="12078">
                  <c:v>-0.19222</c:v>
                </c:pt>
                <c:pt idx="12079">
                  <c:v>-0.19081200000000001</c:v>
                </c:pt>
                <c:pt idx="12080">
                  <c:v>-0.18939700000000001</c:v>
                </c:pt>
                <c:pt idx="12081">
                  <c:v>-0.18798100000000001</c:v>
                </c:pt>
                <c:pt idx="12082">
                  <c:v>-0.18656900000000001</c:v>
                </c:pt>
                <c:pt idx="12083">
                  <c:v>-0.18518000000000001</c:v>
                </c:pt>
                <c:pt idx="12084">
                  <c:v>-0.183779</c:v>
                </c:pt>
                <c:pt idx="12085">
                  <c:v>-0.18238199999999999</c:v>
                </c:pt>
                <c:pt idx="12086">
                  <c:v>-0.18096999999999999</c:v>
                </c:pt>
                <c:pt idx="12087">
                  <c:v>-0.17957400000000001</c:v>
                </c:pt>
                <c:pt idx="12088">
                  <c:v>-0.178179</c:v>
                </c:pt>
                <c:pt idx="12089">
                  <c:v>-0.17678099999999999</c:v>
                </c:pt>
                <c:pt idx="12090">
                  <c:v>-0.17538200000000001</c:v>
                </c:pt>
                <c:pt idx="12091">
                  <c:v>-0.17397699999999999</c:v>
                </c:pt>
                <c:pt idx="12092">
                  <c:v>-0.172594</c:v>
                </c:pt>
                <c:pt idx="12093">
                  <c:v>-0.17119000000000001</c:v>
                </c:pt>
                <c:pt idx="12094">
                  <c:v>-0.16974500000000001</c:v>
                </c:pt>
                <c:pt idx="12095">
                  <c:v>-0.16825599999999999</c:v>
                </c:pt>
                <c:pt idx="12096">
                  <c:v>-0.166799</c:v>
                </c:pt>
                <c:pt idx="12097">
                  <c:v>-0.16542200000000001</c:v>
                </c:pt>
                <c:pt idx="12098">
                  <c:v>-0.16409099999999999</c:v>
                </c:pt>
                <c:pt idx="12099">
                  <c:v>-0.16275500000000001</c:v>
                </c:pt>
                <c:pt idx="12100">
                  <c:v>-0.16139899999999999</c:v>
                </c:pt>
                <c:pt idx="12101">
                  <c:v>-0.16004199999999999</c:v>
                </c:pt>
                <c:pt idx="12102">
                  <c:v>-0.15868699999999999</c:v>
                </c:pt>
                <c:pt idx="12103">
                  <c:v>-0.15733800000000001</c:v>
                </c:pt>
                <c:pt idx="12104">
                  <c:v>-0.155973</c:v>
                </c:pt>
                <c:pt idx="12105">
                  <c:v>-0.15461800000000001</c:v>
                </c:pt>
                <c:pt idx="12106">
                  <c:v>-0.15326799999999999</c:v>
                </c:pt>
                <c:pt idx="12107">
                  <c:v>-0.15193799999999999</c:v>
                </c:pt>
                <c:pt idx="12108">
                  <c:v>-0.150613</c:v>
                </c:pt>
                <c:pt idx="12109">
                  <c:v>-0.14927799999999999</c:v>
                </c:pt>
                <c:pt idx="12110">
                  <c:v>-0.14795</c:v>
                </c:pt>
                <c:pt idx="12111">
                  <c:v>-0.14660999999999999</c:v>
                </c:pt>
                <c:pt idx="12112">
                  <c:v>-0.145286</c:v>
                </c:pt>
                <c:pt idx="12113">
                  <c:v>-0.14394899999999999</c:v>
                </c:pt>
                <c:pt idx="12114">
                  <c:v>-0.14261499999999999</c:v>
                </c:pt>
                <c:pt idx="12115">
                  <c:v>-0.14127999999999999</c:v>
                </c:pt>
                <c:pt idx="12116">
                  <c:v>-0.13994200000000001</c:v>
                </c:pt>
                <c:pt idx="12117">
                  <c:v>-0.13861399999999999</c:v>
                </c:pt>
                <c:pt idx="12118">
                  <c:v>-0.13727400000000001</c:v>
                </c:pt>
                <c:pt idx="12119">
                  <c:v>-0.13594600000000001</c:v>
                </c:pt>
                <c:pt idx="12120">
                  <c:v>-0.13460900000000001</c:v>
                </c:pt>
                <c:pt idx="12121">
                  <c:v>-0.13328300000000001</c:v>
                </c:pt>
                <c:pt idx="12122">
                  <c:v>-0.13195299999999999</c:v>
                </c:pt>
                <c:pt idx="12123">
                  <c:v>-0.13061900000000001</c:v>
                </c:pt>
                <c:pt idx="12124">
                  <c:v>-0.12928500000000001</c:v>
                </c:pt>
                <c:pt idx="12125">
                  <c:v>-0.12794700000000001</c:v>
                </c:pt>
                <c:pt idx="12126">
                  <c:v>-0.12662100000000001</c:v>
                </c:pt>
                <c:pt idx="12127">
                  <c:v>-0.12528600000000001</c:v>
                </c:pt>
                <c:pt idx="12128">
                  <c:v>-0.12396</c:v>
                </c:pt>
                <c:pt idx="12129">
                  <c:v>-0.122625</c:v>
                </c:pt>
                <c:pt idx="12130">
                  <c:v>-0.12130000000000001</c:v>
                </c:pt>
                <c:pt idx="12131">
                  <c:v>-0.119977</c:v>
                </c:pt>
                <c:pt idx="12132">
                  <c:v>-0.11865000000000001</c:v>
                </c:pt>
                <c:pt idx="12133">
                  <c:v>-0.117323</c:v>
                </c:pt>
                <c:pt idx="12134">
                  <c:v>-0.11598700000000001</c:v>
                </c:pt>
                <c:pt idx="12135">
                  <c:v>-0.114663</c:v>
                </c:pt>
                <c:pt idx="12136">
                  <c:v>-0.11333500000000001</c:v>
                </c:pt>
                <c:pt idx="12137">
                  <c:v>-0.112013</c:v>
                </c:pt>
                <c:pt idx="12138">
                  <c:v>-0.110684</c:v>
                </c:pt>
                <c:pt idx="12139">
                  <c:v>-0.10936</c:v>
                </c:pt>
                <c:pt idx="12140">
                  <c:v>-0.108042</c:v>
                </c:pt>
                <c:pt idx="12141">
                  <c:v>-0.106725</c:v>
                </c:pt>
                <c:pt idx="12142">
                  <c:v>-0.105406</c:v>
                </c:pt>
                <c:pt idx="12143">
                  <c:v>-0.104078</c:v>
                </c:pt>
                <c:pt idx="12144">
                  <c:v>-0.102756</c:v>
                </c:pt>
                <c:pt idx="12145">
                  <c:v>-0.101434</c:v>
                </c:pt>
                <c:pt idx="12146">
                  <c:v>-0.10012</c:v>
                </c:pt>
                <c:pt idx="12147">
                  <c:v>-9.8797899999999994E-2</c:v>
                </c:pt>
                <c:pt idx="12148">
                  <c:v>-9.7479899999999994E-2</c:v>
                </c:pt>
                <c:pt idx="12149">
                  <c:v>-9.6163399999999996E-2</c:v>
                </c:pt>
                <c:pt idx="12150">
                  <c:v>-9.4855800000000004E-2</c:v>
                </c:pt>
                <c:pt idx="12151">
                  <c:v>-9.3551899999999993E-2</c:v>
                </c:pt>
                <c:pt idx="12152">
                  <c:v>-9.2233700000000002E-2</c:v>
                </c:pt>
                <c:pt idx="12153">
                  <c:v>-9.0922100000000006E-2</c:v>
                </c:pt>
                <c:pt idx="12154">
                  <c:v>-8.9602899999999999E-2</c:v>
                </c:pt>
                <c:pt idx="12155">
                  <c:v>-8.8300400000000001E-2</c:v>
                </c:pt>
                <c:pt idx="12156">
                  <c:v>-8.6990799999999993E-2</c:v>
                </c:pt>
                <c:pt idx="12157">
                  <c:v>-8.5680400000000004E-2</c:v>
                </c:pt>
                <c:pt idx="12158">
                  <c:v>-8.4373699999999996E-2</c:v>
                </c:pt>
                <c:pt idx="12159">
                  <c:v>-8.30674E-2</c:v>
                </c:pt>
                <c:pt idx="12160">
                  <c:v>-8.1777799999999998E-2</c:v>
                </c:pt>
                <c:pt idx="12161">
                  <c:v>-8.0474599999999993E-2</c:v>
                </c:pt>
                <c:pt idx="12162">
                  <c:v>-7.9176099999999999E-2</c:v>
                </c:pt>
                <c:pt idx="12163">
                  <c:v>-7.7869999999999995E-2</c:v>
                </c:pt>
                <c:pt idx="12164">
                  <c:v>-7.6572899999999999E-2</c:v>
                </c:pt>
                <c:pt idx="12165">
                  <c:v>-7.5280100000000003E-2</c:v>
                </c:pt>
                <c:pt idx="12166">
                  <c:v>-7.3981000000000005E-2</c:v>
                </c:pt>
                <c:pt idx="12167">
                  <c:v>-7.2686100000000003E-2</c:v>
                </c:pt>
                <c:pt idx="12168">
                  <c:v>-7.1388300000000002E-2</c:v>
                </c:pt>
                <c:pt idx="12169">
                  <c:v>-7.0105899999999999E-2</c:v>
                </c:pt>
                <c:pt idx="12170">
                  <c:v>-6.8821999999999994E-2</c:v>
                </c:pt>
                <c:pt idx="12171">
                  <c:v>-6.7537799999999995E-2</c:v>
                </c:pt>
                <c:pt idx="12172">
                  <c:v>-6.6248600000000005E-2</c:v>
                </c:pt>
                <c:pt idx="12173">
                  <c:v>-6.4962699999999998E-2</c:v>
                </c:pt>
                <c:pt idx="12174">
                  <c:v>-6.3683100000000006E-2</c:v>
                </c:pt>
                <c:pt idx="12175">
                  <c:v>-6.2404099999999997E-2</c:v>
                </c:pt>
                <c:pt idx="12176">
                  <c:v>-6.1124199999999997E-2</c:v>
                </c:pt>
                <c:pt idx="12177">
                  <c:v>-5.98396E-2</c:v>
                </c:pt>
                <c:pt idx="12178">
                  <c:v>-5.8545899999999998E-2</c:v>
                </c:pt>
                <c:pt idx="12179">
                  <c:v>-5.7258499999999997E-2</c:v>
                </c:pt>
                <c:pt idx="12180">
                  <c:v>-5.6003900000000002E-2</c:v>
                </c:pt>
                <c:pt idx="12181">
                  <c:v>-5.4709399999999998E-2</c:v>
                </c:pt>
                <c:pt idx="12182">
                  <c:v>-5.34397E-2</c:v>
                </c:pt>
                <c:pt idx="12183">
                  <c:v>-5.2171299999999997E-2</c:v>
                </c:pt>
                <c:pt idx="12184">
                  <c:v>-5.08855E-2</c:v>
                </c:pt>
                <c:pt idx="12185">
                  <c:v>-4.9641100000000001E-2</c:v>
                </c:pt>
                <c:pt idx="12186">
                  <c:v>-4.8340300000000003E-2</c:v>
                </c:pt>
                <c:pt idx="12187">
                  <c:v>-4.70883E-2</c:v>
                </c:pt>
                <c:pt idx="12188">
                  <c:v>-4.5819499999999999E-2</c:v>
                </c:pt>
                <c:pt idx="12189">
                  <c:v>-4.4554999999999997E-2</c:v>
                </c:pt>
                <c:pt idx="12190">
                  <c:v>-4.3320299999999999E-2</c:v>
                </c:pt>
                <c:pt idx="12191">
                  <c:v>-4.2034299999999997E-2</c:v>
                </c:pt>
                <c:pt idx="12192">
                  <c:v>-4.0805300000000003E-2</c:v>
                </c:pt>
                <c:pt idx="12193">
                  <c:v>-3.9535800000000003E-2</c:v>
                </c:pt>
                <c:pt idx="12194">
                  <c:v>-3.8293500000000001E-2</c:v>
                </c:pt>
                <c:pt idx="12195">
                  <c:v>-3.7047799999999999E-2</c:v>
                </c:pt>
                <c:pt idx="12196">
                  <c:v>-3.5779100000000001E-2</c:v>
                </c:pt>
                <c:pt idx="12197">
                  <c:v>-3.4550999999999998E-2</c:v>
                </c:pt>
                <c:pt idx="12198">
                  <c:v>-3.3293400000000001E-2</c:v>
                </c:pt>
                <c:pt idx="12199">
                  <c:v>-3.2070899999999999E-2</c:v>
                </c:pt>
                <c:pt idx="12200">
                  <c:v>-3.0830199999999999E-2</c:v>
                </c:pt>
                <c:pt idx="12201">
                  <c:v>-2.9593600000000001E-2</c:v>
                </c:pt>
                <c:pt idx="12202">
                  <c:v>-2.8369100000000001E-2</c:v>
                </c:pt>
                <c:pt idx="12203">
                  <c:v>-2.71361E-2</c:v>
                </c:pt>
                <c:pt idx="12204">
                  <c:v>-2.5915500000000001E-2</c:v>
                </c:pt>
                <c:pt idx="12205">
                  <c:v>-2.4683299999999998E-2</c:v>
                </c:pt>
                <c:pt idx="12206">
                  <c:v>-2.3455799999999999E-2</c:v>
                </c:pt>
                <c:pt idx="12207">
                  <c:v>-2.2234500000000001E-2</c:v>
                </c:pt>
                <c:pt idx="12208">
                  <c:v>-2.1021399999999999E-2</c:v>
                </c:pt>
                <c:pt idx="12209">
                  <c:v>-1.98073E-2</c:v>
                </c:pt>
                <c:pt idx="12210">
                  <c:v>-1.8602299999999999E-2</c:v>
                </c:pt>
                <c:pt idx="12211">
                  <c:v>-1.7388500000000001E-2</c:v>
                </c:pt>
                <c:pt idx="12212">
                  <c:v>-1.6187900000000002E-2</c:v>
                </c:pt>
                <c:pt idx="12213">
                  <c:v>-1.49842E-2</c:v>
                </c:pt>
                <c:pt idx="12214">
                  <c:v>-1.37798E-2</c:v>
                </c:pt>
                <c:pt idx="12215">
                  <c:v>-1.2584700000000001E-2</c:v>
                </c:pt>
                <c:pt idx="12216">
                  <c:v>-1.13729E-2</c:v>
                </c:pt>
                <c:pt idx="12217">
                  <c:v>-1.01666E-2</c:v>
                </c:pt>
                <c:pt idx="12218" formatCode="0.00E+00">
                  <c:v>-8.9564299999999996E-3</c:v>
                </c:pt>
                <c:pt idx="12219" formatCode="0.00E+00">
                  <c:v>-7.7813999999999999E-3</c:v>
                </c:pt>
                <c:pt idx="12220" formatCode="0.00E+00">
                  <c:v>-6.5776200000000002E-3</c:v>
                </c:pt>
                <c:pt idx="12221" formatCode="0.00E+00">
                  <c:v>-5.3939599999999997E-3</c:v>
                </c:pt>
                <c:pt idx="12222" formatCode="0.00E+00">
                  <c:v>-4.2188399999999997E-3</c:v>
                </c:pt>
                <c:pt idx="12223" formatCode="0.00E+00">
                  <c:v>-3.0173000000000001E-3</c:v>
                </c:pt>
                <c:pt idx="12224" formatCode="0.00E+00">
                  <c:v>-1.8584999999999999E-3</c:v>
                </c:pt>
                <c:pt idx="12225" formatCode="0.00E+00">
                  <c:v>-6.5243899999999999E-4</c:v>
                </c:pt>
                <c:pt idx="12226" formatCode="0.00E+00">
                  <c:v>5.0768600000000003E-4</c:v>
                </c:pt>
                <c:pt idx="12227" formatCode="0.00E+00">
                  <c:v>1.68096E-3</c:v>
                </c:pt>
                <c:pt idx="12228" formatCode="0.00E+00">
                  <c:v>2.8532399999999999E-3</c:v>
                </c:pt>
                <c:pt idx="12229" formatCode="0.00E+00">
                  <c:v>3.9963799999999999E-3</c:v>
                </c:pt>
                <c:pt idx="12230" formatCode="0.00E+00">
                  <c:v>5.1775800000000002E-3</c:v>
                </c:pt>
                <c:pt idx="12231" formatCode="0.00E+00">
                  <c:v>6.3107800000000002E-3</c:v>
                </c:pt>
                <c:pt idx="12232" formatCode="0.00E+00">
                  <c:v>7.4786200000000001E-3</c:v>
                </c:pt>
                <c:pt idx="12233" formatCode="0.00E+00">
                  <c:v>8.6253200000000006E-3</c:v>
                </c:pt>
                <c:pt idx="12234" formatCode="0.00E+00">
                  <c:v>9.7761500000000008E-3</c:v>
                </c:pt>
                <c:pt idx="12235">
                  <c:v>1.09315E-2</c:v>
                </c:pt>
                <c:pt idx="12236">
                  <c:v>1.2050999999999999E-2</c:v>
                </c:pt>
                <c:pt idx="12237">
                  <c:v>1.31824E-2</c:v>
                </c:pt>
                <c:pt idx="12238">
                  <c:v>1.42869E-2</c:v>
                </c:pt>
                <c:pt idx="12239">
                  <c:v>1.5403699999999999E-2</c:v>
                </c:pt>
                <c:pt idx="12240">
                  <c:v>1.6509900000000001E-2</c:v>
                </c:pt>
                <c:pt idx="12241">
                  <c:v>1.76166E-2</c:v>
                </c:pt>
                <c:pt idx="12242">
                  <c:v>1.8720899999999999E-2</c:v>
                </c:pt>
                <c:pt idx="12243">
                  <c:v>1.9822900000000001E-2</c:v>
                </c:pt>
                <c:pt idx="12244">
                  <c:v>2.0923799999999999E-2</c:v>
                </c:pt>
                <c:pt idx="12245">
                  <c:v>2.2017700000000001E-2</c:v>
                </c:pt>
                <c:pt idx="12246">
                  <c:v>2.3111300000000001E-2</c:v>
                </c:pt>
                <c:pt idx="12247">
                  <c:v>2.41912E-2</c:v>
                </c:pt>
                <c:pt idx="12248">
                  <c:v>2.5278399999999999E-2</c:v>
                </c:pt>
                <c:pt idx="12249">
                  <c:v>2.6348900000000001E-2</c:v>
                </c:pt>
                <c:pt idx="12250">
                  <c:v>2.7427400000000001E-2</c:v>
                </c:pt>
                <c:pt idx="12251">
                  <c:v>2.8496199999999999E-2</c:v>
                </c:pt>
                <c:pt idx="12252">
                  <c:v>2.9563300000000001E-2</c:v>
                </c:pt>
                <c:pt idx="12253">
                  <c:v>3.0633400000000002E-2</c:v>
                </c:pt>
                <c:pt idx="12254">
                  <c:v>3.1690500000000003E-2</c:v>
                </c:pt>
                <c:pt idx="12255">
                  <c:v>3.2752999999999997E-2</c:v>
                </c:pt>
                <c:pt idx="12256">
                  <c:v>3.3800999999999998E-2</c:v>
                </c:pt>
                <c:pt idx="12257">
                  <c:v>3.4850399999999997E-2</c:v>
                </c:pt>
                <c:pt idx="12258">
                  <c:v>3.5894200000000001E-2</c:v>
                </c:pt>
                <c:pt idx="12259">
                  <c:v>3.6933899999999999E-2</c:v>
                </c:pt>
                <c:pt idx="12260">
                  <c:v>3.7970900000000002E-2</c:v>
                </c:pt>
                <c:pt idx="12261">
                  <c:v>3.90058E-2</c:v>
                </c:pt>
                <c:pt idx="12262">
                  <c:v>4.0033600000000003E-2</c:v>
                </c:pt>
                <c:pt idx="12263">
                  <c:v>4.1063700000000002E-2</c:v>
                </c:pt>
                <c:pt idx="12264">
                  <c:v>4.2083799999999998E-2</c:v>
                </c:pt>
                <c:pt idx="12265">
                  <c:v>4.3099899999999997E-2</c:v>
                </c:pt>
                <c:pt idx="12266">
                  <c:v>4.4116000000000002E-2</c:v>
                </c:pt>
                <c:pt idx="12267">
                  <c:v>4.5118100000000001E-2</c:v>
                </c:pt>
                <c:pt idx="12268">
                  <c:v>4.6133500000000001E-2</c:v>
                </c:pt>
                <c:pt idx="12269">
                  <c:v>4.7126099999999997E-2</c:v>
                </c:pt>
                <c:pt idx="12270">
                  <c:v>4.8127799999999998E-2</c:v>
                </c:pt>
                <c:pt idx="12271">
                  <c:v>4.9118700000000001E-2</c:v>
                </c:pt>
                <c:pt idx="12272">
                  <c:v>5.0105700000000003E-2</c:v>
                </c:pt>
                <c:pt idx="12273">
                  <c:v>5.1101800000000003E-2</c:v>
                </c:pt>
                <c:pt idx="12274">
                  <c:v>5.2072300000000002E-2</c:v>
                </c:pt>
                <c:pt idx="12275">
                  <c:v>5.30575E-2</c:v>
                </c:pt>
                <c:pt idx="12276">
                  <c:v>5.4020499999999999E-2</c:v>
                </c:pt>
                <c:pt idx="12277">
                  <c:v>5.49942E-2</c:v>
                </c:pt>
                <c:pt idx="12278">
                  <c:v>5.5961200000000003E-2</c:v>
                </c:pt>
                <c:pt idx="12279">
                  <c:v>5.6915599999999997E-2</c:v>
                </c:pt>
                <c:pt idx="12280">
                  <c:v>5.7874799999999997E-2</c:v>
                </c:pt>
                <c:pt idx="12281">
                  <c:v>5.8818099999999998E-2</c:v>
                </c:pt>
                <c:pt idx="12282">
                  <c:v>5.97742E-2</c:v>
                </c:pt>
                <c:pt idx="12283">
                  <c:v>6.0715999999999999E-2</c:v>
                </c:pt>
                <c:pt idx="12284">
                  <c:v>6.1655099999999997E-2</c:v>
                </c:pt>
                <c:pt idx="12285">
                  <c:v>6.2585500000000002E-2</c:v>
                </c:pt>
                <c:pt idx="12286">
                  <c:v>6.3515100000000005E-2</c:v>
                </c:pt>
                <c:pt idx="12287">
                  <c:v>6.4443799999999996E-2</c:v>
                </c:pt>
                <c:pt idx="12288">
                  <c:v>6.53667E-2</c:v>
                </c:pt>
                <c:pt idx="12289">
                  <c:v>6.6279599999999994E-2</c:v>
                </c:pt>
                <c:pt idx="12290">
                  <c:v>6.7185999999999996E-2</c:v>
                </c:pt>
                <c:pt idx="12291">
                  <c:v>6.8097199999999997E-2</c:v>
                </c:pt>
                <c:pt idx="12292">
                  <c:v>6.9000599999999995E-2</c:v>
                </c:pt>
                <c:pt idx="12293">
                  <c:v>6.9906599999999999E-2</c:v>
                </c:pt>
                <c:pt idx="12294">
                  <c:v>7.0789299999999999E-2</c:v>
                </c:pt>
                <c:pt idx="12295">
                  <c:v>7.1679400000000004E-2</c:v>
                </c:pt>
                <c:pt idx="12296">
                  <c:v>7.2564400000000001E-2</c:v>
                </c:pt>
                <c:pt idx="12297">
                  <c:v>7.3450699999999994E-2</c:v>
                </c:pt>
                <c:pt idx="12298">
                  <c:v>7.4330499999999994E-2</c:v>
                </c:pt>
                <c:pt idx="12299">
                  <c:v>7.5188400000000002E-2</c:v>
                </c:pt>
                <c:pt idx="12300">
                  <c:v>7.6057799999999995E-2</c:v>
                </c:pt>
                <c:pt idx="12301">
                  <c:v>7.6915499999999998E-2</c:v>
                </c:pt>
                <c:pt idx="12302">
                  <c:v>7.7784099999999995E-2</c:v>
                </c:pt>
                <c:pt idx="12303">
                  <c:v>7.8629500000000005E-2</c:v>
                </c:pt>
                <c:pt idx="12304">
                  <c:v>7.9469600000000001E-2</c:v>
                </c:pt>
                <c:pt idx="12305">
                  <c:v>8.03122E-2</c:v>
                </c:pt>
                <c:pt idx="12306">
                  <c:v>8.1154400000000002E-2</c:v>
                </c:pt>
                <c:pt idx="12307">
                  <c:v>8.1996600000000003E-2</c:v>
                </c:pt>
                <c:pt idx="12308">
                  <c:v>8.2802299999999995E-2</c:v>
                </c:pt>
                <c:pt idx="12309">
                  <c:v>8.3603399999999994E-2</c:v>
                </c:pt>
                <c:pt idx="12310">
                  <c:v>8.4392800000000004E-2</c:v>
                </c:pt>
                <c:pt idx="12311">
                  <c:v>8.51967E-2</c:v>
                </c:pt>
                <c:pt idx="12312">
                  <c:v>8.5987400000000005E-2</c:v>
                </c:pt>
                <c:pt idx="12313">
                  <c:v>8.6765499999999995E-2</c:v>
                </c:pt>
                <c:pt idx="12314">
                  <c:v>8.7538199999999997E-2</c:v>
                </c:pt>
                <c:pt idx="12315">
                  <c:v>8.8307099999999999E-2</c:v>
                </c:pt>
                <c:pt idx="12316">
                  <c:v>8.9089699999999994E-2</c:v>
                </c:pt>
                <c:pt idx="12317">
                  <c:v>8.9849600000000002E-2</c:v>
                </c:pt>
                <c:pt idx="12318">
                  <c:v>9.0612100000000001E-2</c:v>
                </c:pt>
                <c:pt idx="12319">
                  <c:v>9.1356499999999993E-2</c:v>
                </c:pt>
                <c:pt idx="12320">
                  <c:v>9.2114199999999993E-2</c:v>
                </c:pt>
                <c:pt idx="12321">
                  <c:v>9.2867699999999997E-2</c:v>
                </c:pt>
                <c:pt idx="12322">
                  <c:v>9.3602900000000003E-2</c:v>
                </c:pt>
                <c:pt idx="12323">
                  <c:v>9.4334399999999999E-2</c:v>
                </c:pt>
                <c:pt idx="12324">
                  <c:v>9.5047199999999998E-2</c:v>
                </c:pt>
                <c:pt idx="12325">
                  <c:v>9.5782900000000004E-2</c:v>
                </c:pt>
                <c:pt idx="12326">
                  <c:v>9.6502900000000003E-2</c:v>
                </c:pt>
                <c:pt idx="12327">
                  <c:v>9.7220899999999999E-2</c:v>
                </c:pt>
                <c:pt idx="12328">
                  <c:v>9.7926200000000005E-2</c:v>
                </c:pt>
                <c:pt idx="12329">
                  <c:v>9.8629599999999998E-2</c:v>
                </c:pt>
                <c:pt idx="12330">
                  <c:v>9.9345100000000006E-2</c:v>
                </c:pt>
                <c:pt idx="12331">
                  <c:v>0.100038</c:v>
                </c:pt>
                <c:pt idx="12332">
                  <c:v>0.100714</c:v>
                </c:pt>
                <c:pt idx="12333">
                  <c:v>0.10136299999999999</c:v>
                </c:pt>
                <c:pt idx="12334">
                  <c:v>0.102018</c:v>
                </c:pt>
                <c:pt idx="12335">
                  <c:v>0.102676</c:v>
                </c:pt>
                <c:pt idx="12336">
                  <c:v>0.10333199999999999</c:v>
                </c:pt>
                <c:pt idx="12337">
                  <c:v>0.103977</c:v>
                </c:pt>
                <c:pt idx="12338">
                  <c:v>0.104613</c:v>
                </c:pt>
                <c:pt idx="12339">
                  <c:v>0.105253</c:v>
                </c:pt>
                <c:pt idx="12340">
                  <c:v>0.105889</c:v>
                </c:pt>
                <c:pt idx="12341">
                  <c:v>0.106519</c:v>
                </c:pt>
                <c:pt idx="12342">
                  <c:v>0.10713</c:v>
                </c:pt>
                <c:pt idx="12343">
                  <c:v>0.107741</c:v>
                </c:pt>
                <c:pt idx="12344">
                  <c:v>0.108349</c:v>
                </c:pt>
                <c:pt idx="12345">
                  <c:v>0.108963</c:v>
                </c:pt>
                <c:pt idx="12346">
                  <c:v>0.109565</c:v>
                </c:pt>
                <c:pt idx="12347">
                  <c:v>0.110161</c:v>
                </c:pt>
                <c:pt idx="12348">
                  <c:v>0.110753</c:v>
                </c:pt>
                <c:pt idx="12349">
                  <c:v>0.111342</c:v>
                </c:pt>
                <c:pt idx="12350">
                  <c:v>0.111933</c:v>
                </c:pt>
                <c:pt idx="12351">
                  <c:v>0.11250499999999999</c:v>
                </c:pt>
                <c:pt idx="12352">
                  <c:v>0.113076</c:v>
                </c:pt>
                <c:pt idx="12353">
                  <c:v>0.113636</c:v>
                </c:pt>
                <c:pt idx="12354">
                  <c:v>0.114203</c:v>
                </c:pt>
                <c:pt idx="12355">
                  <c:v>0.11476500000000001</c:v>
                </c:pt>
                <c:pt idx="12356">
                  <c:v>0.115317</c:v>
                </c:pt>
                <c:pt idx="12357">
                  <c:v>0.115871</c:v>
                </c:pt>
                <c:pt idx="12358">
                  <c:v>0.116412</c:v>
                </c:pt>
                <c:pt idx="12359">
                  <c:v>0.116962</c:v>
                </c:pt>
                <c:pt idx="12360">
                  <c:v>0.117495</c:v>
                </c:pt>
                <c:pt idx="12361">
                  <c:v>0.11802600000000001</c:v>
                </c:pt>
                <c:pt idx="12362">
                  <c:v>0.118548</c:v>
                </c:pt>
                <c:pt idx="12363">
                  <c:v>0.119065</c:v>
                </c:pt>
                <c:pt idx="12364">
                  <c:v>0.119587</c:v>
                </c:pt>
                <c:pt idx="12365">
                  <c:v>0.12009499999999999</c:v>
                </c:pt>
                <c:pt idx="12366">
                  <c:v>0.120606</c:v>
                </c:pt>
                <c:pt idx="12367">
                  <c:v>0.12110700000000001</c:v>
                </c:pt>
                <c:pt idx="12368">
                  <c:v>0.121612</c:v>
                </c:pt>
                <c:pt idx="12369">
                  <c:v>0.122113</c:v>
                </c:pt>
                <c:pt idx="12370">
                  <c:v>0.122596</c:v>
                </c:pt>
                <c:pt idx="12371">
                  <c:v>0.123076</c:v>
                </c:pt>
                <c:pt idx="12372">
                  <c:v>0.12356</c:v>
                </c:pt>
                <c:pt idx="12373">
                  <c:v>0.124071</c:v>
                </c:pt>
                <c:pt idx="12374">
                  <c:v>0.12457699999999999</c:v>
                </c:pt>
                <c:pt idx="12375">
                  <c:v>0.12504399999999999</c:v>
                </c:pt>
                <c:pt idx="12376">
                  <c:v>0.12547800000000001</c:v>
                </c:pt>
                <c:pt idx="12377">
                  <c:v>0.12589900000000001</c:v>
                </c:pt>
                <c:pt idx="12378">
                  <c:v>0.12633</c:v>
                </c:pt>
                <c:pt idx="12379">
                  <c:v>0.12676000000000001</c:v>
                </c:pt>
                <c:pt idx="12380">
                  <c:v>0.12717999999999999</c:v>
                </c:pt>
                <c:pt idx="12381">
                  <c:v>0.12759499999999999</c:v>
                </c:pt>
                <c:pt idx="12382">
                  <c:v>0.127999</c:v>
                </c:pt>
                <c:pt idx="12383">
                  <c:v>0.12840499999999999</c:v>
                </c:pt>
                <c:pt idx="12384">
                  <c:v>0.128802</c:v>
                </c:pt>
                <c:pt idx="12385">
                  <c:v>0.12919600000000001</c:v>
                </c:pt>
                <c:pt idx="12386">
                  <c:v>0.12958900000000001</c:v>
                </c:pt>
                <c:pt idx="12387">
                  <c:v>0.12997500000000001</c:v>
                </c:pt>
                <c:pt idx="12388">
                  <c:v>0.13036700000000001</c:v>
                </c:pt>
                <c:pt idx="12389">
                  <c:v>0.130745</c:v>
                </c:pt>
                <c:pt idx="12390">
                  <c:v>0.13112399999999999</c:v>
                </c:pt>
                <c:pt idx="12391">
                  <c:v>0.131492</c:v>
                </c:pt>
                <c:pt idx="12392">
                  <c:v>0.131855</c:v>
                </c:pt>
                <c:pt idx="12393">
                  <c:v>0.132219</c:v>
                </c:pt>
                <c:pt idx="12394">
                  <c:v>0.13256899999999999</c:v>
                </c:pt>
                <c:pt idx="12395">
                  <c:v>0.13292300000000001</c:v>
                </c:pt>
                <c:pt idx="12396">
                  <c:v>0.133268</c:v>
                </c:pt>
                <c:pt idx="12397">
                  <c:v>0.13361799999999999</c:v>
                </c:pt>
                <c:pt idx="12398">
                  <c:v>0.133963</c:v>
                </c:pt>
                <c:pt idx="12399">
                  <c:v>0.1343</c:v>
                </c:pt>
                <c:pt idx="12400">
                  <c:v>0.134633</c:v>
                </c:pt>
                <c:pt idx="12401">
                  <c:v>0.13495599999999999</c:v>
                </c:pt>
                <c:pt idx="12402">
                  <c:v>0.13528299999999999</c:v>
                </c:pt>
                <c:pt idx="12403">
                  <c:v>0.135598</c:v>
                </c:pt>
                <c:pt idx="12404">
                  <c:v>0.135911</c:v>
                </c:pt>
                <c:pt idx="12405">
                  <c:v>0.13621800000000001</c:v>
                </c:pt>
                <c:pt idx="12406">
                  <c:v>0.13652400000000001</c:v>
                </c:pt>
                <c:pt idx="12407">
                  <c:v>0.13683600000000001</c:v>
                </c:pt>
                <c:pt idx="12408">
                  <c:v>0.13713400000000001</c:v>
                </c:pt>
                <c:pt idx="12409">
                  <c:v>0.13742099999999999</c:v>
                </c:pt>
                <c:pt idx="12410">
                  <c:v>0.137708</c:v>
                </c:pt>
                <c:pt idx="12411">
                  <c:v>0.138017</c:v>
                </c:pt>
                <c:pt idx="12412">
                  <c:v>0.13833899999999999</c:v>
                </c:pt>
                <c:pt idx="12413">
                  <c:v>0.138631</c:v>
                </c:pt>
                <c:pt idx="12414">
                  <c:v>0.13888400000000001</c:v>
                </c:pt>
                <c:pt idx="12415">
                  <c:v>0.13911299999999999</c:v>
                </c:pt>
                <c:pt idx="12416">
                  <c:v>0.13935</c:v>
                </c:pt>
                <c:pt idx="12417">
                  <c:v>0.139595</c:v>
                </c:pt>
                <c:pt idx="12418">
                  <c:v>0.13982700000000001</c:v>
                </c:pt>
                <c:pt idx="12419">
                  <c:v>0.14005300000000001</c:v>
                </c:pt>
                <c:pt idx="12420">
                  <c:v>0.140268</c:v>
                </c:pt>
                <c:pt idx="12421">
                  <c:v>0.140488</c:v>
                </c:pt>
                <c:pt idx="12422">
                  <c:v>0.140706</c:v>
                </c:pt>
                <c:pt idx="12423">
                  <c:v>0.14091200000000001</c:v>
                </c:pt>
                <c:pt idx="12424">
                  <c:v>0.14112</c:v>
                </c:pt>
                <c:pt idx="12425">
                  <c:v>0.141317</c:v>
                </c:pt>
                <c:pt idx="12426">
                  <c:v>0.14152400000000001</c:v>
                </c:pt>
                <c:pt idx="12427">
                  <c:v>0.14172199999999999</c:v>
                </c:pt>
                <c:pt idx="12428">
                  <c:v>0.14190900000000001</c:v>
                </c:pt>
                <c:pt idx="12429">
                  <c:v>0.142095</c:v>
                </c:pt>
                <c:pt idx="12430">
                  <c:v>0.14227000000000001</c:v>
                </c:pt>
                <c:pt idx="12431">
                  <c:v>0.142457</c:v>
                </c:pt>
                <c:pt idx="12432">
                  <c:v>0.14263000000000001</c:v>
                </c:pt>
                <c:pt idx="12433">
                  <c:v>0.14280100000000001</c:v>
                </c:pt>
                <c:pt idx="12434">
                  <c:v>0.14296700000000001</c:v>
                </c:pt>
                <c:pt idx="12435">
                  <c:v>0.14312800000000001</c:v>
                </c:pt>
                <c:pt idx="12436">
                  <c:v>0.14329700000000001</c:v>
                </c:pt>
                <c:pt idx="12437">
                  <c:v>0.14344799999999999</c:v>
                </c:pt>
                <c:pt idx="12438">
                  <c:v>0.14360300000000001</c:v>
                </c:pt>
                <c:pt idx="12439">
                  <c:v>0.14374500000000001</c:v>
                </c:pt>
                <c:pt idx="12440">
                  <c:v>0.14389199999999999</c:v>
                </c:pt>
                <c:pt idx="12441">
                  <c:v>0.144038</c:v>
                </c:pt>
                <c:pt idx="12442">
                  <c:v>0.14417099999999999</c:v>
                </c:pt>
                <c:pt idx="12443">
                  <c:v>0.14430799999999999</c:v>
                </c:pt>
                <c:pt idx="12444">
                  <c:v>0.144429</c:v>
                </c:pt>
                <c:pt idx="12445">
                  <c:v>0.14455999999999999</c:v>
                </c:pt>
                <c:pt idx="12446">
                  <c:v>0.14468300000000001</c:v>
                </c:pt>
                <c:pt idx="12447">
                  <c:v>0.14479900000000001</c:v>
                </c:pt>
                <c:pt idx="12448">
                  <c:v>0.14491599999999999</c:v>
                </c:pt>
                <c:pt idx="12449">
                  <c:v>0.14502200000000001</c:v>
                </c:pt>
                <c:pt idx="12450">
                  <c:v>0.14513599999999999</c:v>
                </c:pt>
                <c:pt idx="12451">
                  <c:v>0.14523800000000001</c:v>
                </c:pt>
                <c:pt idx="12452">
                  <c:v>0.145339</c:v>
                </c:pt>
                <c:pt idx="12453">
                  <c:v>0.14543500000000001</c:v>
                </c:pt>
                <c:pt idx="12454">
                  <c:v>0.14552300000000001</c:v>
                </c:pt>
                <c:pt idx="12455">
                  <c:v>0.14561499999999999</c:v>
                </c:pt>
                <c:pt idx="12456">
                  <c:v>0.14569699999999999</c:v>
                </c:pt>
                <c:pt idx="12457">
                  <c:v>0.14578099999999999</c:v>
                </c:pt>
                <c:pt idx="12458">
                  <c:v>0.14585999999999999</c:v>
                </c:pt>
                <c:pt idx="12459">
                  <c:v>0.14593200000000001</c:v>
                </c:pt>
                <c:pt idx="12460">
                  <c:v>0.146006</c:v>
                </c:pt>
                <c:pt idx="12461">
                  <c:v>0.14607000000000001</c:v>
                </c:pt>
                <c:pt idx="12462">
                  <c:v>0.14613899999999999</c:v>
                </c:pt>
                <c:pt idx="12463">
                  <c:v>0.14619799999999999</c:v>
                </c:pt>
                <c:pt idx="12464">
                  <c:v>0.14625299999999999</c:v>
                </c:pt>
                <c:pt idx="12465">
                  <c:v>0.14630699999999999</c:v>
                </c:pt>
                <c:pt idx="12466">
                  <c:v>0.14635200000000001</c:v>
                </c:pt>
                <c:pt idx="12467">
                  <c:v>0.14640500000000001</c:v>
                </c:pt>
                <c:pt idx="12468">
                  <c:v>0.14644499999999999</c:v>
                </c:pt>
                <c:pt idx="12469">
                  <c:v>0.146485</c:v>
                </c:pt>
                <c:pt idx="12470">
                  <c:v>0.14652000000000001</c:v>
                </c:pt>
                <c:pt idx="12471">
                  <c:v>0.14655000000000001</c:v>
                </c:pt>
                <c:pt idx="12472">
                  <c:v>0.14658599999999999</c:v>
                </c:pt>
                <c:pt idx="12473">
                  <c:v>0.14660599999999999</c:v>
                </c:pt>
                <c:pt idx="12474">
                  <c:v>0.14663100000000001</c:v>
                </c:pt>
                <c:pt idx="12475">
                  <c:v>0.146646</c:v>
                </c:pt>
                <c:pt idx="12476">
                  <c:v>0.14666299999999999</c:v>
                </c:pt>
                <c:pt idx="12477">
                  <c:v>0.14668200000000001</c:v>
                </c:pt>
                <c:pt idx="12478">
                  <c:v>0.14668600000000001</c:v>
                </c:pt>
                <c:pt idx="12479">
                  <c:v>0.14669399999999999</c:v>
                </c:pt>
                <c:pt idx="12480">
                  <c:v>0.14668700000000001</c:v>
                </c:pt>
                <c:pt idx="12481">
                  <c:v>0.14668999999999999</c:v>
                </c:pt>
                <c:pt idx="12482">
                  <c:v>0.14668800000000001</c:v>
                </c:pt>
                <c:pt idx="12483">
                  <c:v>0.146676</c:v>
                </c:pt>
                <c:pt idx="12484">
                  <c:v>0.14666699999999999</c:v>
                </c:pt>
                <c:pt idx="12485">
                  <c:v>0.146646</c:v>
                </c:pt>
                <c:pt idx="12486">
                  <c:v>0.14663799999999999</c:v>
                </c:pt>
                <c:pt idx="12487">
                  <c:v>0.146618</c:v>
                </c:pt>
                <c:pt idx="12488">
                  <c:v>0.146592</c:v>
                </c:pt>
                <c:pt idx="12489">
                  <c:v>0.146563</c:v>
                </c:pt>
                <c:pt idx="12490">
                  <c:v>0.14652499999999999</c:v>
                </c:pt>
                <c:pt idx="12491">
                  <c:v>0.14649799999999999</c:v>
                </c:pt>
                <c:pt idx="12492">
                  <c:v>0.14645900000000001</c:v>
                </c:pt>
                <c:pt idx="12493">
                  <c:v>0.14641999999999999</c:v>
                </c:pt>
                <c:pt idx="12494">
                  <c:v>0.146374</c:v>
                </c:pt>
                <c:pt idx="12495">
                  <c:v>0.14632500000000001</c:v>
                </c:pt>
                <c:pt idx="12496">
                  <c:v>0.146283</c:v>
                </c:pt>
                <c:pt idx="12497">
                  <c:v>0.14622499999999999</c:v>
                </c:pt>
                <c:pt idx="12498">
                  <c:v>0.146171</c:v>
                </c:pt>
                <c:pt idx="12499">
                  <c:v>0.14610600000000001</c:v>
                </c:pt>
                <c:pt idx="12500">
                  <c:v>0.14604400000000001</c:v>
                </c:pt>
                <c:pt idx="12501">
                  <c:v>0.145984</c:v>
                </c:pt>
                <c:pt idx="12502">
                  <c:v>0.14591100000000001</c:v>
                </c:pt>
                <c:pt idx="12503">
                  <c:v>0.145844</c:v>
                </c:pt>
                <c:pt idx="12504">
                  <c:v>0.145762</c:v>
                </c:pt>
                <c:pt idx="12505">
                  <c:v>0.14568800000000001</c:v>
                </c:pt>
                <c:pt idx="12506">
                  <c:v>0.14560799999999999</c:v>
                </c:pt>
                <c:pt idx="12507">
                  <c:v>0.14552000000000001</c:v>
                </c:pt>
                <c:pt idx="12508">
                  <c:v>0.14543600000000001</c:v>
                </c:pt>
                <c:pt idx="12509">
                  <c:v>0.14533799999999999</c:v>
                </c:pt>
                <c:pt idx="12510">
                  <c:v>0.14525199999999999</c:v>
                </c:pt>
                <c:pt idx="12511">
                  <c:v>0.14515500000000001</c:v>
                </c:pt>
                <c:pt idx="12512">
                  <c:v>0.14505599999999999</c:v>
                </c:pt>
                <c:pt idx="12513">
                  <c:v>0.144956</c:v>
                </c:pt>
                <c:pt idx="12514">
                  <c:v>0.144844</c:v>
                </c:pt>
                <c:pt idx="12515">
                  <c:v>0.14474200000000001</c:v>
                </c:pt>
                <c:pt idx="12516">
                  <c:v>0.144625</c:v>
                </c:pt>
                <c:pt idx="12517">
                  <c:v>0.144513</c:v>
                </c:pt>
                <c:pt idx="12518">
                  <c:v>0.144395</c:v>
                </c:pt>
                <c:pt idx="12519">
                  <c:v>0.14427200000000001</c:v>
                </c:pt>
                <c:pt idx="12520">
                  <c:v>0.144154</c:v>
                </c:pt>
                <c:pt idx="12521">
                  <c:v>0.14402300000000001</c:v>
                </c:pt>
                <c:pt idx="12522">
                  <c:v>0.143901</c:v>
                </c:pt>
                <c:pt idx="12523">
                  <c:v>0.14376700000000001</c:v>
                </c:pt>
                <c:pt idx="12524">
                  <c:v>0.14363200000000001</c:v>
                </c:pt>
                <c:pt idx="12525">
                  <c:v>0.14349400000000001</c:v>
                </c:pt>
                <c:pt idx="12526">
                  <c:v>0.143349</c:v>
                </c:pt>
                <c:pt idx="12527">
                  <c:v>0.14321200000000001</c:v>
                </c:pt>
                <c:pt idx="12528">
                  <c:v>0.14306099999999999</c:v>
                </c:pt>
                <c:pt idx="12529">
                  <c:v>0.14291400000000001</c:v>
                </c:pt>
                <c:pt idx="12530">
                  <c:v>0.14276</c:v>
                </c:pt>
                <c:pt idx="12531">
                  <c:v>0.14260300000000001</c:v>
                </c:pt>
                <c:pt idx="12532">
                  <c:v>0.142453</c:v>
                </c:pt>
                <c:pt idx="12533">
                  <c:v>0.142288</c:v>
                </c:pt>
                <c:pt idx="12534">
                  <c:v>0.14212900000000001</c:v>
                </c:pt>
                <c:pt idx="12535">
                  <c:v>0.141958</c:v>
                </c:pt>
                <c:pt idx="12536">
                  <c:v>0.141791</c:v>
                </c:pt>
                <c:pt idx="12537">
                  <c:v>0.141625</c:v>
                </c:pt>
                <c:pt idx="12538">
                  <c:v>0.14144499999999999</c:v>
                </c:pt>
                <c:pt idx="12539">
                  <c:v>0.14127300000000001</c:v>
                </c:pt>
                <c:pt idx="12540">
                  <c:v>0.14108499999999999</c:v>
                </c:pt>
                <c:pt idx="12541">
                  <c:v>0.14090800000000001</c:v>
                </c:pt>
                <c:pt idx="12542">
                  <c:v>0.14072599999999999</c:v>
                </c:pt>
                <c:pt idx="12543">
                  <c:v>0.14053399999999999</c:v>
                </c:pt>
                <c:pt idx="12544">
                  <c:v>0.140348</c:v>
                </c:pt>
                <c:pt idx="12545">
                  <c:v>0.14014799999999999</c:v>
                </c:pt>
                <c:pt idx="12546">
                  <c:v>0.139962</c:v>
                </c:pt>
                <c:pt idx="12547">
                  <c:v>0.139763</c:v>
                </c:pt>
                <c:pt idx="12548">
                  <c:v>0.13955999999999999</c:v>
                </c:pt>
                <c:pt idx="12549">
                  <c:v>0.13935600000000001</c:v>
                </c:pt>
                <c:pt idx="12550">
                  <c:v>0.13914299999999999</c:v>
                </c:pt>
                <c:pt idx="12551">
                  <c:v>0.13894300000000001</c:v>
                </c:pt>
                <c:pt idx="12552">
                  <c:v>0.13872799999999999</c:v>
                </c:pt>
                <c:pt idx="12553">
                  <c:v>0.138517</c:v>
                </c:pt>
                <c:pt idx="12554">
                  <c:v>0.13830000000000001</c:v>
                </c:pt>
                <c:pt idx="12555">
                  <c:v>0.13807900000000001</c:v>
                </c:pt>
                <c:pt idx="12556">
                  <c:v>0.13786499999999999</c:v>
                </c:pt>
                <c:pt idx="12557">
                  <c:v>0.13763500000000001</c:v>
                </c:pt>
                <c:pt idx="12558">
                  <c:v>0.13741200000000001</c:v>
                </c:pt>
                <c:pt idx="12559">
                  <c:v>0.13717699999999999</c:v>
                </c:pt>
                <c:pt idx="12560">
                  <c:v>0.13694700000000001</c:v>
                </c:pt>
                <c:pt idx="12561">
                  <c:v>0.13671800000000001</c:v>
                </c:pt>
                <c:pt idx="12562">
                  <c:v>0.13647799999999999</c:v>
                </c:pt>
                <c:pt idx="12563">
                  <c:v>0.13624600000000001</c:v>
                </c:pt>
                <c:pt idx="12564">
                  <c:v>0.13599700000000001</c:v>
                </c:pt>
                <c:pt idx="12565">
                  <c:v>0.13575799999999999</c:v>
                </c:pt>
                <c:pt idx="12566">
                  <c:v>0.13551199999999999</c:v>
                </c:pt>
                <c:pt idx="12567">
                  <c:v>0.13525899999999999</c:v>
                </c:pt>
                <c:pt idx="12568">
                  <c:v>0.13501199999999999</c:v>
                </c:pt>
                <c:pt idx="12569">
                  <c:v>0.13475100000000001</c:v>
                </c:pt>
                <c:pt idx="12570">
                  <c:v>0.13450300000000001</c:v>
                </c:pt>
                <c:pt idx="12571">
                  <c:v>0.134243</c:v>
                </c:pt>
                <c:pt idx="12572">
                  <c:v>0.13398399999999999</c:v>
                </c:pt>
                <c:pt idx="12573">
                  <c:v>0.13372400000000001</c:v>
                </c:pt>
                <c:pt idx="12574">
                  <c:v>0.13345299999999999</c:v>
                </c:pt>
                <c:pt idx="12575">
                  <c:v>0.133191</c:v>
                </c:pt>
                <c:pt idx="12576">
                  <c:v>0.13291500000000001</c:v>
                </c:pt>
                <c:pt idx="12577">
                  <c:v>0.13264500000000001</c:v>
                </c:pt>
                <c:pt idx="12578">
                  <c:v>0.13236999999999999</c:v>
                </c:pt>
                <c:pt idx="12579">
                  <c:v>0.13208900000000001</c:v>
                </c:pt>
                <c:pt idx="12580">
                  <c:v>0.13181599999999999</c:v>
                </c:pt>
                <c:pt idx="12581">
                  <c:v>0.13152900000000001</c:v>
                </c:pt>
                <c:pt idx="12582">
                  <c:v>0.13125200000000001</c:v>
                </c:pt>
                <c:pt idx="12583">
                  <c:v>0.130964</c:v>
                </c:pt>
                <c:pt idx="12584">
                  <c:v>0.13067500000000001</c:v>
                </c:pt>
                <c:pt idx="12585">
                  <c:v>0.130386</c:v>
                </c:pt>
                <c:pt idx="12586">
                  <c:v>0.13008600000000001</c:v>
                </c:pt>
                <c:pt idx="12587">
                  <c:v>0.129798</c:v>
                </c:pt>
                <c:pt idx="12588">
                  <c:v>0.129496</c:v>
                </c:pt>
                <c:pt idx="12589">
                  <c:v>0.12919800000000001</c:v>
                </c:pt>
                <c:pt idx="12590">
                  <c:v>0.12889400000000001</c:v>
                </c:pt>
                <c:pt idx="12591">
                  <c:v>0.12858800000000001</c:v>
                </c:pt>
                <c:pt idx="12592">
                  <c:v>0.12828999999999999</c:v>
                </c:pt>
                <c:pt idx="12593">
                  <c:v>0.12797600000000001</c:v>
                </c:pt>
                <c:pt idx="12594">
                  <c:v>0.12767000000000001</c:v>
                </c:pt>
                <c:pt idx="12595">
                  <c:v>0.12735199999999999</c:v>
                </c:pt>
                <c:pt idx="12596">
                  <c:v>0.12703800000000001</c:v>
                </c:pt>
                <c:pt idx="12597">
                  <c:v>0.12672600000000001</c:v>
                </c:pt>
                <c:pt idx="12598">
                  <c:v>0.12640100000000001</c:v>
                </c:pt>
                <c:pt idx="12599">
                  <c:v>0.126084</c:v>
                </c:pt>
                <c:pt idx="12600">
                  <c:v>0.125752</c:v>
                </c:pt>
                <c:pt idx="12601">
                  <c:v>0.12543199999999999</c:v>
                </c:pt>
                <c:pt idx="12602">
                  <c:v>0.12510599999999999</c:v>
                </c:pt>
                <c:pt idx="12603">
                  <c:v>0.124774</c:v>
                </c:pt>
                <c:pt idx="12604">
                  <c:v>0.124448</c:v>
                </c:pt>
                <c:pt idx="12605">
                  <c:v>0.12410400000000001</c:v>
                </c:pt>
                <c:pt idx="12606">
                  <c:v>0.12377199999999999</c:v>
                </c:pt>
                <c:pt idx="12607">
                  <c:v>0.123434</c:v>
                </c:pt>
                <c:pt idx="12608">
                  <c:v>0.123108</c:v>
                </c:pt>
                <c:pt idx="12609">
                  <c:v>0.12277100000000001</c:v>
                </c:pt>
                <c:pt idx="12610">
                  <c:v>0.122379</c:v>
                </c:pt>
                <c:pt idx="12611">
                  <c:v>0.121989</c:v>
                </c:pt>
                <c:pt idx="12612">
                  <c:v>0.121707</c:v>
                </c:pt>
                <c:pt idx="12613">
                  <c:v>0.121627</c:v>
                </c:pt>
                <c:pt idx="12614">
                  <c:v>0.121546</c:v>
                </c:pt>
                <c:pt idx="12615">
                  <c:v>0.121202</c:v>
                </c:pt>
                <c:pt idx="12616">
                  <c:v>0.12062</c:v>
                </c:pt>
                <c:pt idx="12617">
                  <c:v>0.119963</c:v>
                </c:pt>
                <c:pt idx="12618">
                  <c:v>0.119383</c:v>
                </c:pt>
                <c:pt idx="12619">
                  <c:v>0.118829</c:v>
                </c:pt>
                <c:pt idx="12620">
                  <c:v>0.11826</c:v>
                </c:pt>
                <c:pt idx="12621">
                  <c:v>0.117684</c:v>
                </c:pt>
                <c:pt idx="12622">
                  <c:v>0.11709</c:v>
                </c:pt>
                <c:pt idx="12623">
                  <c:v>0.11651300000000001</c:v>
                </c:pt>
                <c:pt idx="12624">
                  <c:v>0.115922</c:v>
                </c:pt>
                <c:pt idx="12625">
                  <c:v>0.115337</c:v>
                </c:pt>
                <c:pt idx="12626">
                  <c:v>0.114748</c:v>
                </c:pt>
                <c:pt idx="12627">
                  <c:v>0.11415</c:v>
                </c:pt>
                <c:pt idx="12628">
                  <c:v>0.113562</c:v>
                </c:pt>
                <c:pt idx="12629">
                  <c:v>0.112959</c:v>
                </c:pt>
                <c:pt idx="12630">
                  <c:v>0.112369</c:v>
                </c:pt>
                <c:pt idx="12631">
                  <c:v>0.11176899999999999</c:v>
                </c:pt>
                <c:pt idx="12632">
                  <c:v>0.111169</c:v>
                </c:pt>
                <c:pt idx="12633">
                  <c:v>0.11057</c:v>
                </c:pt>
                <c:pt idx="12634">
                  <c:v>0.10996</c:v>
                </c:pt>
                <c:pt idx="12635">
                  <c:v>0.109359</c:v>
                </c:pt>
                <c:pt idx="12636">
                  <c:v>0.10874399999999999</c:v>
                </c:pt>
                <c:pt idx="12637">
                  <c:v>0.108138</c:v>
                </c:pt>
                <c:pt idx="12638">
                  <c:v>0.107526</c:v>
                </c:pt>
                <c:pt idx="12639">
                  <c:v>0.10691100000000001</c:v>
                </c:pt>
                <c:pt idx="12640">
                  <c:v>0.10630199999999999</c:v>
                </c:pt>
                <c:pt idx="12641">
                  <c:v>0.105681</c:v>
                </c:pt>
                <c:pt idx="12642">
                  <c:v>0.105071</c:v>
                </c:pt>
                <c:pt idx="12643">
                  <c:v>0.10445</c:v>
                </c:pt>
                <c:pt idx="12644">
                  <c:v>0.103827</c:v>
                </c:pt>
                <c:pt idx="12645">
                  <c:v>0.10320500000000001</c:v>
                </c:pt>
                <c:pt idx="12646">
                  <c:v>0.102574</c:v>
                </c:pt>
                <c:pt idx="12647">
                  <c:v>0.101956</c:v>
                </c:pt>
                <c:pt idx="12648">
                  <c:v>0.101323</c:v>
                </c:pt>
                <c:pt idx="12649">
                  <c:v>0.10069699999999999</c:v>
                </c:pt>
                <c:pt idx="12650">
                  <c:v>0.100067</c:v>
                </c:pt>
                <c:pt idx="12651">
                  <c:v>9.9431900000000004E-2</c:v>
                </c:pt>
                <c:pt idx="12652">
                  <c:v>9.8807599999999995E-2</c:v>
                </c:pt>
                <c:pt idx="12653">
                  <c:v>9.8165699999999995E-2</c:v>
                </c:pt>
                <c:pt idx="12654">
                  <c:v>9.7533599999999998E-2</c:v>
                </c:pt>
                <c:pt idx="12655">
                  <c:v>9.6889699999999995E-2</c:v>
                </c:pt>
                <c:pt idx="12656">
                  <c:v>9.6250500000000003E-2</c:v>
                </c:pt>
                <c:pt idx="12657">
                  <c:v>9.5616099999999996E-2</c:v>
                </c:pt>
                <c:pt idx="12658">
                  <c:v>9.4967300000000004E-2</c:v>
                </c:pt>
                <c:pt idx="12659">
                  <c:v>9.43301E-2</c:v>
                </c:pt>
                <c:pt idx="12660">
                  <c:v>9.36776E-2</c:v>
                </c:pt>
                <c:pt idx="12661">
                  <c:v>9.3036599999999997E-2</c:v>
                </c:pt>
                <c:pt idx="12662">
                  <c:v>9.2391799999999996E-2</c:v>
                </c:pt>
                <c:pt idx="12663">
                  <c:v>9.1738100000000003E-2</c:v>
                </c:pt>
                <c:pt idx="12664">
                  <c:v>9.1092400000000004E-2</c:v>
                </c:pt>
                <c:pt idx="12665">
                  <c:v>9.0432299999999993E-2</c:v>
                </c:pt>
                <c:pt idx="12666">
                  <c:v>8.9787500000000006E-2</c:v>
                </c:pt>
                <c:pt idx="12667">
                  <c:v>8.91319E-2</c:v>
                </c:pt>
                <c:pt idx="12668">
                  <c:v>8.8474700000000003E-2</c:v>
                </c:pt>
                <c:pt idx="12669">
                  <c:v>8.7818800000000002E-2</c:v>
                </c:pt>
                <c:pt idx="12670">
                  <c:v>8.7153800000000003E-2</c:v>
                </c:pt>
                <c:pt idx="12671">
                  <c:v>8.6502599999999999E-2</c:v>
                </c:pt>
                <c:pt idx="12672">
                  <c:v>8.5838600000000001E-2</c:v>
                </c:pt>
                <c:pt idx="12673">
                  <c:v>8.51798E-2</c:v>
                </c:pt>
                <c:pt idx="12674">
                  <c:v>8.4515400000000004E-2</c:v>
                </c:pt>
                <c:pt idx="12675">
                  <c:v>8.3846599999999993E-2</c:v>
                </c:pt>
                <c:pt idx="12676">
                  <c:v>8.3185700000000001E-2</c:v>
                </c:pt>
                <c:pt idx="12677">
                  <c:v>8.2518099999999997E-2</c:v>
                </c:pt>
                <c:pt idx="12678">
                  <c:v>8.1863099999999994E-2</c:v>
                </c:pt>
                <c:pt idx="12679">
                  <c:v>8.1186099999999997E-2</c:v>
                </c:pt>
                <c:pt idx="12680">
                  <c:v>8.0486000000000002E-2</c:v>
                </c:pt>
                <c:pt idx="12681">
                  <c:v>7.9805500000000001E-2</c:v>
                </c:pt>
                <c:pt idx="12682">
                  <c:v>7.9388299999999995E-2</c:v>
                </c:pt>
                <c:pt idx="12683">
                  <c:v>7.8958100000000003E-2</c:v>
                </c:pt>
                <c:pt idx="12684">
                  <c:v>7.8178600000000001E-2</c:v>
                </c:pt>
                <c:pt idx="12685">
                  <c:v>7.78229E-2</c:v>
                </c:pt>
                <c:pt idx="12686">
                  <c:v>7.7171799999999999E-2</c:v>
                </c:pt>
                <c:pt idx="12687">
                  <c:v>7.6443499999999998E-2</c:v>
                </c:pt>
                <c:pt idx="12688">
                  <c:v>7.6037800000000003E-2</c:v>
                </c:pt>
                <c:pt idx="12689">
                  <c:v>7.5315699999999999E-2</c:v>
                </c:pt>
                <c:pt idx="12690">
                  <c:v>7.54277E-2</c:v>
                </c:pt>
                <c:pt idx="12691">
                  <c:v>7.5031E-2</c:v>
                </c:pt>
                <c:pt idx="12692">
                  <c:v>7.4373099999999998E-2</c:v>
                </c:pt>
                <c:pt idx="12693">
                  <c:v>7.3602299999999996E-2</c:v>
                </c:pt>
                <c:pt idx="12694">
                  <c:v>7.2336399999999995E-2</c:v>
                </c:pt>
                <c:pt idx="12695">
                  <c:v>7.1763099999999996E-2</c:v>
                </c:pt>
                <c:pt idx="12696">
                  <c:v>7.0673899999999998E-2</c:v>
                </c:pt>
                <c:pt idx="12697">
                  <c:v>6.9910399999999998E-2</c:v>
                </c:pt>
                <c:pt idx="12698">
                  <c:v>6.9039500000000004E-2</c:v>
                </c:pt>
                <c:pt idx="12699">
                  <c:v>6.8008100000000002E-2</c:v>
                </c:pt>
                <c:pt idx="12700">
                  <c:v>6.7306000000000005E-2</c:v>
                </c:pt>
                <c:pt idx="12701">
                  <c:v>6.6239099999999995E-2</c:v>
                </c:pt>
                <c:pt idx="12702">
                  <c:v>6.5474099999999993E-2</c:v>
                </c:pt>
                <c:pt idx="12703">
                  <c:v>6.4521499999999996E-2</c:v>
                </c:pt>
                <c:pt idx="12704">
                  <c:v>6.3630300000000001E-2</c:v>
                </c:pt>
                <c:pt idx="12705">
                  <c:v>6.2754599999999994E-2</c:v>
                </c:pt>
                <c:pt idx="12706">
                  <c:v>6.1836700000000001E-2</c:v>
                </c:pt>
                <c:pt idx="12707">
                  <c:v>6.0943299999999999E-2</c:v>
                </c:pt>
                <c:pt idx="12708">
                  <c:v>6.0051E-2</c:v>
                </c:pt>
                <c:pt idx="12709">
                  <c:v>5.9151500000000003E-2</c:v>
                </c:pt>
                <c:pt idx="12710">
                  <c:v>5.8221599999999998E-2</c:v>
                </c:pt>
                <c:pt idx="12711">
                  <c:v>5.7383299999999998E-2</c:v>
                </c:pt>
                <c:pt idx="12712">
                  <c:v>5.6383299999999997E-2</c:v>
                </c:pt>
                <c:pt idx="12713">
                  <c:v>5.5602800000000001E-2</c:v>
                </c:pt>
                <c:pt idx="12714">
                  <c:v>5.4639500000000001E-2</c:v>
                </c:pt>
                <c:pt idx="12715">
                  <c:v>5.3757100000000002E-2</c:v>
                </c:pt>
                <c:pt idx="12716">
                  <c:v>5.2802000000000002E-2</c:v>
                </c:pt>
                <c:pt idx="12717">
                  <c:v>5.17829E-2</c:v>
                </c:pt>
                <c:pt idx="12718">
                  <c:v>5.1211100000000002E-2</c:v>
                </c:pt>
                <c:pt idx="12719">
                  <c:v>5.0621899999999997E-2</c:v>
                </c:pt>
                <c:pt idx="12720">
                  <c:v>5.0060800000000003E-2</c:v>
                </c:pt>
                <c:pt idx="12721">
                  <c:v>4.89886E-2</c:v>
                </c:pt>
                <c:pt idx="12722">
                  <c:v>4.7652800000000002E-2</c:v>
                </c:pt>
                <c:pt idx="12723">
                  <c:v>4.6431300000000002E-2</c:v>
                </c:pt>
                <c:pt idx="12724">
                  <c:v>4.51796E-2</c:v>
                </c:pt>
                <c:pt idx="12725">
                  <c:v>4.4034799999999999E-2</c:v>
                </c:pt>
                <c:pt idx="12726">
                  <c:v>4.2838899999999999E-2</c:v>
                </c:pt>
                <c:pt idx="12727">
                  <c:v>4.1577999999999997E-2</c:v>
                </c:pt>
                <c:pt idx="12728">
                  <c:v>4.0407999999999999E-2</c:v>
                </c:pt>
                <c:pt idx="12729">
                  <c:v>3.9163400000000001E-2</c:v>
                </c:pt>
                <c:pt idx="12730">
                  <c:v>3.7939300000000002E-2</c:v>
                </c:pt>
                <c:pt idx="12731">
                  <c:v>3.6784400000000002E-2</c:v>
                </c:pt>
                <c:pt idx="12732">
                  <c:v>3.5479499999999997E-2</c:v>
                </c:pt>
                <c:pt idx="12733">
                  <c:v>3.43679E-2</c:v>
                </c:pt>
                <c:pt idx="12734">
                  <c:v>3.3082500000000001E-2</c:v>
                </c:pt>
                <c:pt idx="12735">
                  <c:v>3.1894199999999998E-2</c:v>
                </c:pt>
                <c:pt idx="12736">
                  <c:v>3.07207E-2</c:v>
                </c:pt>
                <c:pt idx="12737">
                  <c:v>2.94139E-2</c:v>
                </c:pt>
                <c:pt idx="12738">
                  <c:v>2.8317700000000001E-2</c:v>
                </c:pt>
                <c:pt idx="12739">
                  <c:v>2.69841E-2</c:v>
                </c:pt>
                <c:pt idx="12740">
                  <c:v>2.58497E-2</c:v>
                </c:pt>
                <c:pt idx="12741">
                  <c:v>2.46053E-2</c:v>
                </c:pt>
                <c:pt idx="12742">
                  <c:v>2.3368900000000001E-2</c:v>
                </c:pt>
                <c:pt idx="12743">
                  <c:v>2.2221999999999999E-2</c:v>
                </c:pt>
                <c:pt idx="12744">
                  <c:v>2.0930899999999999E-2</c:v>
                </c:pt>
                <c:pt idx="12745">
                  <c:v>1.97951E-2</c:v>
                </c:pt>
                <c:pt idx="12746">
                  <c:v>1.85296E-2</c:v>
                </c:pt>
                <c:pt idx="12747">
                  <c:v>1.7336000000000001E-2</c:v>
                </c:pt>
                <c:pt idx="12748">
                  <c:v>1.6116800000000001E-2</c:v>
                </c:pt>
                <c:pt idx="12749">
                  <c:v>1.4895E-2</c:v>
                </c:pt>
                <c:pt idx="12750">
                  <c:v>1.3703E-2</c:v>
                </c:pt>
                <c:pt idx="12751">
                  <c:v>1.2482399999999999E-2</c:v>
                </c:pt>
                <c:pt idx="12752">
                  <c:v>1.12289E-2</c:v>
                </c:pt>
                <c:pt idx="12753">
                  <c:v>1.00099E-2</c:v>
                </c:pt>
                <c:pt idx="12754" formatCode="0.00E+00">
                  <c:v>9.1351999999999996E-3</c:v>
                </c:pt>
                <c:pt idx="12755" formatCode="0.00E+00">
                  <c:v>8.2061300000000007E-3</c:v>
                </c:pt>
                <c:pt idx="12756" formatCode="0.00E+00">
                  <c:v>6.9019600000000004E-3</c:v>
                </c:pt>
                <c:pt idx="12757" formatCode="0.00E+00">
                  <c:v>6.0084400000000003E-3</c:v>
                </c:pt>
                <c:pt idx="12758" formatCode="0.00E+00">
                  <c:v>4.87077E-3</c:v>
                </c:pt>
                <c:pt idx="12759" formatCode="0.00E+00">
                  <c:v>3.6630399999999998E-3</c:v>
                </c:pt>
                <c:pt idx="12760" formatCode="0.00E+00">
                  <c:v>2.86403E-3</c:v>
                </c:pt>
                <c:pt idx="12761" formatCode="0.00E+00">
                  <c:v>1.42555E-3</c:v>
                </c:pt>
                <c:pt idx="12762" formatCode="0.00E+00">
                  <c:v>6.7443699999999995E-4</c:v>
                </c:pt>
                <c:pt idx="12763" formatCode="0.00E+00">
                  <c:v>-5.6826399999999997E-4</c:v>
                </c:pt>
                <c:pt idx="12764" formatCode="0.00E+00">
                  <c:v>-1.6814099999999999E-3</c:v>
                </c:pt>
                <c:pt idx="12765" formatCode="0.00E+00">
                  <c:v>-2.5065E-3</c:v>
                </c:pt>
                <c:pt idx="12766" formatCode="0.00E+00">
                  <c:v>-3.9772499999999999E-3</c:v>
                </c:pt>
                <c:pt idx="12767" formatCode="0.00E+00">
                  <c:v>-4.6230799999999999E-3</c:v>
                </c:pt>
                <c:pt idx="12768" formatCode="0.00E+00">
                  <c:v>-6.0512400000000003E-3</c:v>
                </c:pt>
                <c:pt idx="12769" formatCode="0.00E+00">
                  <c:v>-6.94555E-3</c:v>
                </c:pt>
                <c:pt idx="12770" formatCode="0.00E+00">
                  <c:v>-8.0108699999999998E-3</c:v>
                </c:pt>
                <c:pt idx="12771" formatCode="0.00E+00">
                  <c:v>-9.2743099999999992E-3</c:v>
                </c:pt>
                <c:pt idx="12772">
                  <c:v>-1.00471E-2</c:v>
                </c:pt>
                <c:pt idx="12773">
                  <c:v>-1.14234E-2</c:v>
                </c:pt>
                <c:pt idx="12774">
                  <c:v>-1.22197E-2</c:v>
                </c:pt>
                <c:pt idx="12775">
                  <c:v>-1.34532E-2</c:v>
                </c:pt>
                <c:pt idx="12776">
                  <c:v>-1.45168E-2</c:v>
                </c:pt>
                <c:pt idx="12777">
                  <c:v>-1.55672E-2</c:v>
                </c:pt>
                <c:pt idx="12778">
                  <c:v>-1.63944E-2</c:v>
                </c:pt>
                <c:pt idx="12779">
                  <c:v>-1.7071699999999999E-2</c:v>
                </c:pt>
                <c:pt idx="12780">
                  <c:v>-1.8350000000000002E-2</c:v>
                </c:pt>
                <c:pt idx="12781">
                  <c:v>-1.8976900000000001E-2</c:v>
                </c:pt>
                <c:pt idx="12782">
                  <c:v>-2.0075099999999999E-2</c:v>
                </c:pt>
                <c:pt idx="12783">
                  <c:v>-2.1013199999999999E-2</c:v>
                </c:pt>
                <c:pt idx="12784">
                  <c:v>-2.1768099999999999E-2</c:v>
                </c:pt>
                <c:pt idx="12785">
                  <c:v>-2.2973799999999999E-2</c:v>
                </c:pt>
                <c:pt idx="12786">
                  <c:v>-2.3628900000000001E-2</c:v>
                </c:pt>
                <c:pt idx="12787">
                  <c:v>-2.4747700000000001E-2</c:v>
                </c:pt>
                <c:pt idx="12788">
                  <c:v>-2.5635999999999999E-2</c:v>
                </c:pt>
                <c:pt idx="12789">
                  <c:v>-2.6449299999999999E-2</c:v>
                </c:pt>
                <c:pt idx="12790">
                  <c:v>-2.7598600000000001E-2</c:v>
                </c:pt>
                <c:pt idx="12791">
                  <c:v>-2.8252200000000002E-2</c:v>
                </c:pt>
                <c:pt idx="12792">
                  <c:v>-2.9391299999999999E-2</c:v>
                </c:pt>
                <c:pt idx="12793">
                  <c:v>-3.0193000000000001E-2</c:v>
                </c:pt>
                <c:pt idx="12794">
                  <c:v>-3.10923E-2</c:v>
                </c:pt>
                <c:pt idx="12795">
                  <c:v>-3.2149900000000002E-2</c:v>
                </c:pt>
                <c:pt idx="12796">
                  <c:v>-3.2857699999999997E-2</c:v>
                </c:pt>
                <c:pt idx="12797">
                  <c:v>-3.3998399999999998E-2</c:v>
                </c:pt>
                <c:pt idx="12798">
                  <c:v>-3.4739899999999997E-2</c:v>
                </c:pt>
                <c:pt idx="12799">
                  <c:v>-3.57407E-2</c:v>
                </c:pt>
                <c:pt idx="12800">
                  <c:v>-3.6658299999999998E-2</c:v>
                </c:pt>
                <c:pt idx="12801">
                  <c:v>-3.7474899999999998E-2</c:v>
                </c:pt>
                <c:pt idx="12802">
                  <c:v>-3.8515300000000002E-2</c:v>
                </c:pt>
                <c:pt idx="12803">
                  <c:v>-3.9273299999999997E-2</c:v>
                </c:pt>
                <c:pt idx="12804">
                  <c:v>-4.0298500000000001E-2</c:v>
                </c:pt>
                <c:pt idx="12805">
                  <c:v>-4.1126099999999999E-2</c:v>
                </c:pt>
                <c:pt idx="12806">
                  <c:v>-4.20612E-2</c:v>
                </c:pt>
                <c:pt idx="12807">
                  <c:v>-4.2976500000000001E-2</c:v>
                </c:pt>
                <c:pt idx="12808">
                  <c:v>-4.3834100000000001E-2</c:v>
                </c:pt>
                <c:pt idx="12809">
                  <c:v>-4.4789500000000003E-2</c:v>
                </c:pt>
                <c:pt idx="12810">
                  <c:v>-4.5619199999999999E-2</c:v>
                </c:pt>
                <c:pt idx="12811">
                  <c:v>-4.6572000000000002E-2</c:v>
                </c:pt>
                <c:pt idx="12812">
                  <c:v>-4.7406900000000002E-2</c:v>
                </c:pt>
                <c:pt idx="12813">
                  <c:v>-4.8332600000000003E-2</c:v>
                </c:pt>
                <c:pt idx="12814">
                  <c:v>-4.92012E-2</c:v>
                </c:pt>
                <c:pt idx="12815">
                  <c:v>-5.0089399999999999E-2</c:v>
                </c:pt>
                <c:pt idx="12816">
                  <c:v>-5.1002499999999999E-2</c:v>
                </c:pt>
                <c:pt idx="12817">
                  <c:v>-5.1845200000000001E-2</c:v>
                </c:pt>
                <c:pt idx="12818">
                  <c:v>-5.2773E-2</c:v>
                </c:pt>
                <c:pt idx="12819">
                  <c:v>-5.36084E-2</c:v>
                </c:pt>
                <c:pt idx="12820">
                  <c:v>-5.4508599999999997E-2</c:v>
                </c:pt>
                <c:pt idx="12821">
                  <c:v>-5.5384799999999998E-2</c:v>
                </c:pt>
                <c:pt idx="12822">
                  <c:v>-5.6237500000000003E-2</c:v>
                </c:pt>
                <c:pt idx="12823">
                  <c:v>-5.7135699999999998E-2</c:v>
                </c:pt>
                <c:pt idx="12824">
                  <c:v>-5.79538E-2</c:v>
                </c:pt>
                <c:pt idx="12825">
                  <c:v>-5.8828699999999998E-2</c:v>
                </c:pt>
                <c:pt idx="12826">
                  <c:v>-5.9771299999999999E-2</c:v>
                </c:pt>
                <c:pt idx="12827">
                  <c:v>-6.0669300000000002E-2</c:v>
                </c:pt>
                <c:pt idx="12828">
                  <c:v>-6.1488099999999997E-2</c:v>
                </c:pt>
                <c:pt idx="12829">
                  <c:v>-6.1921999999999998E-2</c:v>
                </c:pt>
                <c:pt idx="12830">
                  <c:v>-6.2413700000000003E-2</c:v>
                </c:pt>
                <c:pt idx="12831">
                  <c:v>-6.3267199999999996E-2</c:v>
                </c:pt>
                <c:pt idx="12832">
                  <c:v>-6.4381400000000005E-2</c:v>
                </c:pt>
                <c:pt idx="12833">
                  <c:v>-6.5734299999999996E-2</c:v>
                </c:pt>
                <c:pt idx="12834">
                  <c:v>-6.6803199999999993E-2</c:v>
                </c:pt>
                <c:pt idx="12835">
                  <c:v>-6.7988599999999996E-2</c:v>
                </c:pt>
                <c:pt idx="12836">
                  <c:v>-6.9103300000000006E-2</c:v>
                </c:pt>
                <c:pt idx="12837">
                  <c:v>-7.0217600000000005E-2</c:v>
                </c:pt>
                <c:pt idx="12838">
                  <c:v>-7.14611E-2</c:v>
                </c:pt>
                <c:pt idx="12839">
                  <c:v>-7.2484000000000007E-2</c:v>
                </c:pt>
                <c:pt idx="12840">
                  <c:v>-7.3733099999999996E-2</c:v>
                </c:pt>
                <c:pt idx="12841">
                  <c:v>-7.4785099999999993E-2</c:v>
                </c:pt>
                <c:pt idx="12842">
                  <c:v>-7.5940199999999999E-2</c:v>
                </c:pt>
                <c:pt idx="12843">
                  <c:v>-7.7105800000000002E-2</c:v>
                </c:pt>
                <c:pt idx="12844">
                  <c:v>-7.8153700000000006E-2</c:v>
                </c:pt>
                <c:pt idx="12845">
                  <c:v>-7.9387899999999997E-2</c:v>
                </c:pt>
                <c:pt idx="12846">
                  <c:v>-8.0423700000000001E-2</c:v>
                </c:pt>
                <c:pt idx="12847">
                  <c:v>-8.1609500000000001E-2</c:v>
                </c:pt>
                <c:pt idx="12848">
                  <c:v>-8.2716700000000004E-2</c:v>
                </c:pt>
                <c:pt idx="12849">
                  <c:v>-8.3798800000000007E-2</c:v>
                </c:pt>
                <c:pt idx="12850">
                  <c:v>-8.4976099999999999E-2</c:v>
                </c:pt>
                <c:pt idx="12851">
                  <c:v>-8.6025799999999999E-2</c:v>
                </c:pt>
                <c:pt idx="12852">
                  <c:v>-8.7171899999999997E-2</c:v>
                </c:pt>
                <c:pt idx="12853">
                  <c:v>-8.8241600000000003E-2</c:v>
                </c:pt>
                <c:pt idx="12854">
                  <c:v>-8.9325100000000004E-2</c:v>
                </c:pt>
                <c:pt idx="12855">
                  <c:v>-9.0548199999999995E-2</c:v>
                </c:pt>
                <c:pt idx="12856">
                  <c:v>-9.1662599999999997E-2</c:v>
                </c:pt>
                <c:pt idx="12857">
                  <c:v>-9.2635400000000007E-2</c:v>
                </c:pt>
                <c:pt idx="12858">
                  <c:v>-9.3321899999999999E-2</c:v>
                </c:pt>
                <c:pt idx="12859">
                  <c:v>-9.4034499999999993E-2</c:v>
                </c:pt>
                <c:pt idx="12860">
                  <c:v>-9.5251199999999994E-2</c:v>
                </c:pt>
                <c:pt idx="12861">
                  <c:v>-9.6643000000000007E-2</c:v>
                </c:pt>
                <c:pt idx="12862">
                  <c:v>-9.8165699999999995E-2</c:v>
                </c:pt>
                <c:pt idx="12863">
                  <c:v>-9.9534399999999995E-2</c:v>
                </c:pt>
                <c:pt idx="12864">
                  <c:v>-0.100844</c:v>
                </c:pt>
                <c:pt idx="12865">
                  <c:v>-0.102285</c:v>
                </c:pt>
                <c:pt idx="12866">
                  <c:v>-0.103593</c:v>
                </c:pt>
                <c:pt idx="12867">
                  <c:v>-0.105049</c:v>
                </c:pt>
                <c:pt idx="12868">
                  <c:v>-0.10637099999999999</c:v>
                </c:pt>
                <c:pt idx="12869">
                  <c:v>-0.107739</c:v>
                </c:pt>
                <c:pt idx="12870">
                  <c:v>-0.109137</c:v>
                </c:pt>
                <c:pt idx="12871">
                  <c:v>-0.110434</c:v>
                </c:pt>
                <c:pt idx="12872">
                  <c:v>-0.111859</c:v>
                </c:pt>
                <c:pt idx="12873">
                  <c:v>-0.113149</c:v>
                </c:pt>
                <c:pt idx="12874">
                  <c:v>-0.114535</c:v>
                </c:pt>
                <c:pt idx="12875">
                  <c:v>-0.11588900000000001</c:v>
                </c:pt>
                <c:pt idx="12876">
                  <c:v>-0.117216</c:v>
                </c:pt>
                <c:pt idx="12877">
                  <c:v>-0.118598</c:v>
                </c:pt>
                <c:pt idx="12878">
                  <c:v>-0.119897</c:v>
                </c:pt>
                <c:pt idx="12879">
                  <c:v>-0.121256</c:v>
                </c:pt>
                <c:pt idx="12880">
                  <c:v>-0.122584</c:v>
                </c:pt>
                <c:pt idx="12881">
                  <c:v>-0.12389699999999999</c:v>
                </c:pt>
                <c:pt idx="12882">
                  <c:v>-0.12523899999999999</c:v>
                </c:pt>
                <c:pt idx="12883">
                  <c:v>-0.12653800000000001</c:v>
                </c:pt>
                <c:pt idx="12884">
                  <c:v>-0.127863</c:v>
                </c:pt>
                <c:pt idx="12885">
                  <c:v>-0.12919800000000001</c:v>
                </c:pt>
                <c:pt idx="12886">
                  <c:v>-0.13048499999999999</c:v>
                </c:pt>
                <c:pt idx="12887">
                  <c:v>-0.131831</c:v>
                </c:pt>
                <c:pt idx="12888">
                  <c:v>-0.133108</c:v>
                </c:pt>
                <c:pt idx="12889">
                  <c:v>-0.13442200000000001</c:v>
                </c:pt>
                <c:pt idx="12890">
                  <c:v>-0.13573199999999999</c:v>
                </c:pt>
                <c:pt idx="12891">
                  <c:v>-0.136986</c:v>
                </c:pt>
                <c:pt idx="12892">
                  <c:v>-0.138317</c:v>
                </c:pt>
                <c:pt idx="12893">
                  <c:v>-0.13955000000000001</c:v>
                </c:pt>
                <c:pt idx="12894">
                  <c:v>-0.140872</c:v>
                </c:pt>
                <c:pt idx="12895">
                  <c:v>-0.14214499999999999</c:v>
                </c:pt>
                <c:pt idx="12896">
                  <c:v>-0.14341300000000001</c:v>
                </c:pt>
                <c:pt idx="12897">
                  <c:v>-0.14472399999999999</c:v>
                </c:pt>
                <c:pt idx="12898">
                  <c:v>-0.14594799999999999</c:v>
                </c:pt>
                <c:pt idx="12899">
                  <c:v>-0.147253</c:v>
                </c:pt>
                <c:pt idx="12900">
                  <c:v>-0.148481</c:v>
                </c:pt>
                <c:pt idx="12901">
                  <c:v>-0.14974299999999999</c:v>
                </c:pt>
                <c:pt idx="12902">
                  <c:v>-0.15099899999999999</c:v>
                </c:pt>
                <c:pt idx="12903">
                  <c:v>-0.15221399999999999</c:v>
                </c:pt>
                <c:pt idx="12904">
                  <c:v>-0.153479</c:v>
                </c:pt>
                <c:pt idx="12905">
                  <c:v>-0.154723</c:v>
                </c:pt>
                <c:pt idx="12906">
                  <c:v>-0.15601000000000001</c:v>
                </c:pt>
                <c:pt idx="12907">
                  <c:v>-0.15723599999999999</c:v>
                </c:pt>
                <c:pt idx="12908">
                  <c:v>-0.15816</c:v>
                </c:pt>
                <c:pt idx="12909">
                  <c:v>-0.15916</c:v>
                </c:pt>
                <c:pt idx="12910">
                  <c:v>-0.16046299999999999</c:v>
                </c:pt>
                <c:pt idx="12911">
                  <c:v>-0.16136900000000001</c:v>
                </c:pt>
                <c:pt idx="12912">
                  <c:v>-0.16258700000000001</c:v>
                </c:pt>
                <c:pt idx="12913">
                  <c:v>-0.163712</c:v>
                </c:pt>
                <c:pt idx="12914">
                  <c:v>-0.16463900000000001</c:v>
                </c:pt>
                <c:pt idx="12915">
                  <c:v>-0.16602</c:v>
                </c:pt>
                <c:pt idx="12916">
                  <c:v>-0.166819</c:v>
                </c:pt>
                <c:pt idx="12917">
                  <c:v>-0.16813700000000001</c:v>
                </c:pt>
                <c:pt idx="12918">
                  <c:v>-0.16913600000000001</c:v>
                </c:pt>
                <c:pt idx="12919">
                  <c:v>-0.170103</c:v>
                </c:pt>
                <c:pt idx="12920">
                  <c:v>-0.17142499999999999</c:v>
                </c:pt>
                <c:pt idx="12921">
                  <c:v>-0.172149</c:v>
                </c:pt>
                <c:pt idx="12922">
                  <c:v>-0.17353199999999999</c:v>
                </c:pt>
                <c:pt idx="12923">
                  <c:v>-0.17437</c:v>
                </c:pt>
                <c:pt idx="12924">
                  <c:v>-0.175486</c:v>
                </c:pt>
                <c:pt idx="12925">
                  <c:v>-0.17665800000000001</c:v>
                </c:pt>
                <c:pt idx="12926">
                  <c:v>-0.17748</c:v>
                </c:pt>
                <c:pt idx="12927">
                  <c:v>-0.17880499999999999</c:v>
                </c:pt>
                <c:pt idx="12928">
                  <c:v>-0.179589</c:v>
                </c:pt>
                <c:pt idx="12929">
                  <c:v>-0.180751</c:v>
                </c:pt>
                <c:pt idx="12930">
                  <c:v>-0.18176300000000001</c:v>
                </c:pt>
                <c:pt idx="12931">
                  <c:v>-0.182675</c:v>
                </c:pt>
                <c:pt idx="12932">
                  <c:v>-0.18385599999999999</c:v>
                </c:pt>
                <c:pt idx="12933">
                  <c:v>-0.18470300000000001</c:v>
                </c:pt>
                <c:pt idx="12934">
                  <c:v>-0.18582000000000001</c:v>
                </c:pt>
                <c:pt idx="12935">
                  <c:v>-0.18682699999999999</c:v>
                </c:pt>
                <c:pt idx="12936">
                  <c:v>-0.18776200000000001</c:v>
                </c:pt>
                <c:pt idx="12937">
                  <c:v>-0.18887399999999999</c:v>
                </c:pt>
                <c:pt idx="12938">
                  <c:v>-0.18973799999999999</c:v>
                </c:pt>
                <c:pt idx="12939">
                  <c:v>-0.190772</c:v>
                </c:pt>
                <c:pt idx="12940">
                  <c:v>-0.19177</c:v>
                </c:pt>
                <c:pt idx="12941">
                  <c:v>-0.192635</c:v>
                </c:pt>
                <c:pt idx="12942">
                  <c:v>-0.193748</c:v>
                </c:pt>
                <c:pt idx="12943">
                  <c:v>-0.19456599999999999</c:v>
                </c:pt>
                <c:pt idx="12944">
                  <c:v>-0.19562399999999999</c:v>
                </c:pt>
                <c:pt idx="12945">
                  <c:v>-0.19658700000000001</c:v>
                </c:pt>
                <c:pt idx="12946">
                  <c:v>-0.19745599999999999</c:v>
                </c:pt>
                <c:pt idx="12947">
                  <c:v>-0.198549</c:v>
                </c:pt>
                <c:pt idx="12948">
                  <c:v>-0.19931299999999999</c:v>
                </c:pt>
                <c:pt idx="12949">
                  <c:v>-0.200379</c:v>
                </c:pt>
                <c:pt idx="12950">
                  <c:v>-0.201235</c:v>
                </c:pt>
                <c:pt idx="12951">
                  <c:v>-0.20213600000000001</c:v>
                </c:pt>
                <c:pt idx="12952">
                  <c:v>-0.20313600000000001</c:v>
                </c:pt>
                <c:pt idx="12953">
                  <c:v>-0.203925</c:v>
                </c:pt>
                <c:pt idx="12954">
                  <c:v>-0.20496300000000001</c:v>
                </c:pt>
                <c:pt idx="12955">
                  <c:v>-0.20579700000000001</c:v>
                </c:pt>
                <c:pt idx="12956">
                  <c:v>-0.20671999999999999</c:v>
                </c:pt>
                <c:pt idx="12957">
                  <c:v>-0.207648</c:v>
                </c:pt>
                <c:pt idx="12958">
                  <c:v>-0.20845900000000001</c:v>
                </c:pt>
                <c:pt idx="12959">
                  <c:v>-0.20940500000000001</c:v>
                </c:pt>
                <c:pt idx="12960">
                  <c:v>-0.21023</c:v>
                </c:pt>
                <c:pt idx="12961">
                  <c:v>-0.211093</c:v>
                </c:pt>
                <c:pt idx="12962">
                  <c:v>-0.212001</c:v>
                </c:pt>
                <c:pt idx="12963">
                  <c:v>-0.21279699999999999</c:v>
                </c:pt>
                <c:pt idx="12964">
                  <c:v>-0.213725</c:v>
                </c:pt>
                <c:pt idx="12965">
                  <c:v>-0.21455399999999999</c:v>
                </c:pt>
                <c:pt idx="12966">
                  <c:v>-0.215392</c:v>
                </c:pt>
                <c:pt idx="12967">
                  <c:v>-0.21629699999999999</c:v>
                </c:pt>
                <c:pt idx="12968">
                  <c:v>-0.21703500000000001</c:v>
                </c:pt>
                <c:pt idx="12969">
                  <c:v>-0.217945</c:v>
                </c:pt>
                <c:pt idx="12970">
                  <c:v>-0.218692</c:v>
                </c:pt>
                <c:pt idx="12971">
                  <c:v>-0.219526</c:v>
                </c:pt>
                <c:pt idx="12972">
                  <c:v>-0.22036900000000001</c:v>
                </c:pt>
                <c:pt idx="12973">
                  <c:v>-0.22111500000000001</c:v>
                </c:pt>
                <c:pt idx="12974">
                  <c:v>-0.22201399999999999</c:v>
                </c:pt>
                <c:pt idx="12975">
                  <c:v>-0.22273000000000001</c:v>
                </c:pt>
                <c:pt idx="12976">
                  <c:v>-0.223579</c:v>
                </c:pt>
                <c:pt idx="12977">
                  <c:v>-0.22436700000000001</c:v>
                </c:pt>
                <c:pt idx="12978">
                  <c:v>-0.22516900000000001</c:v>
                </c:pt>
                <c:pt idx="12979">
                  <c:v>-0.22594400000000001</c:v>
                </c:pt>
                <c:pt idx="12980">
                  <c:v>-0.226301</c:v>
                </c:pt>
                <c:pt idx="12981">
                  <c:v>-0.22681100000000001</c:v>
                </c:pt>
                <c:pt idx="12982">
                  <c:v>-0.22766900000000001</c:v>
                </c:pt>
                <c:pt idx="12983">
                  <c:v>-0.22806599999999999</c:v>
                </c:pt>
                <c:pt idx="12984">
                  <c:v>-0.22880700000000001</c:v>
                </c:pt>
                <c:pt idx="12985">
                  <c:v>-0.22950799999999999</c:v>
                </c:pt>
                <c:pt idx="12986">
                  <c:v>-0.22986400000000001</c:v>
                </c:pt>
                <c:pt idx="12987">
                  <c:v>-0.230851</c:v>
                </c:pt>
                <c:pt idx="12988">
                  <c:v>-0.231048</c:v>
                </c:pt>
                <c:pt idx="12989">
                  <c:v>-0.23188300000000001</c:v>
                </c:pt>
                <c:pt idx="12990">
                  <c:v>-0.23243</c:v>
                </c:pt>
                <c:pt idx="12991">
                  <c:v>-0.232789</c:v>
                </c:pt>
                <c:pt idx="12992">
                  <c:v>-0.23377600000000001</c:v>
                </c:pt>
                <c:pt idx="12993">
                  <c:v>-0.23385400000000001</c:v>
                </c:pt>
                <c:pt idx="12994">
                  <c:v>-0.23485500000000001</c:v>
                </c:pt>
                <c:pt idx="12995">
                  <c:v>-0.23518700000000001</c:v>
                </c:pt>
                <c:pt idx="12996">
                  <c:v>-0.23574500000000001</c:v>
                </c:pt>
                <c:pt idx="12997">
                  <c:v>-0.23652699999999999</c:v>
                </c:pt>
                <c:pt idx="12998">
                  <c:v>-0.23667299999999999</c:v>
                </c:pt>
                <c:pt idx="12999">
                  <c:v>-0.23758899999999999</c:v>
                </c:pt>
                <c:pt idx="13000">
                  <c:v>-0.23780399999999999</c:v>
                </c:pt>
                <c:pt idx="13001">
                  <c:v>-0.23846500000000001</c:v>
                </c:pt>
                <c:pt idx="13002">
                  <c:v>-0.239093</c:v>
                </c:pt>
                <c:pt idx="13003">
                  <c:v>-0.23937800000000001</c:v>
                </c:pt>
                <c:pt idx="13004">
                  <c:v>-0.239785</c:v>
                </c:pt>
                <c:pt idx="13005">
                  <c:v>-0.239819</c:v>
                </c:pt>
                <c:pt idx="13006">
                  <c:v>-0.240513</c:v>
                </c:pt>
                <c:pt idx="13007">
                  <c:v>-0.240701</c:v>
                </c:pt>
                <c:pt idx="13008">
                  <c:v>-0.24099300000000001</c:v>
                </c:pt>
                <c:pt idx="13009">
                  <c:v>-0.241592</c:v>
                </c:pt>
                <c:pt idx="13010">
                  <c:v>-0.24155299999999999</c:v>
                </c:pt>
                <c:pt idx="13011">
                  <c:v>-0.24224699999999999</c:v>
                </c:pt>
                <c:pt idx="13012">
                  <c:v>-0.24235100000000001</c:v>
                </c:pt>
                <c:pt idx="13013">
                  <c:v>-0.24268700000000001</c:v>
                </c:pt>
                <c:pt idx="13014">
                  <c:v>-0.24323700000000001</c:v>
                </c:pt>
                <c:pt idx="13015">
                  <c:v>-0.24319499999999999</c:v>
                </c:pt>
                <c:pt idx="13016">
                  <c:v>-0.24391399999999999</c:v>
                </c:pt>
                <c:pt idx="13017">
                  <c:v>-0.243899</c:v>
                </c:pt>
                <c:pt idx="13018">
                  <c:v>-0.24432100000000001</c:v>
                </c:pt>
                <c:pt idx="13019">
                  <c:v>-0.24468000000000001</c:v>
                </c:pt>
                <c:pt idx="13020">
                  <c:v>-0.24470800000000001</c:v>
                </c:pt>
                <c:pt idx="13021">
                  <c:v>-0.245308</c:v>
                </c:pt>
                <c:pt idx="13022">
                  <c:v>-0.245285</c:v>
                </c:pt>
                <c:pt idx="13023">
                  <c:v>-0.24573600000000001</c:v>
                </c:pt>
                <c:pt idx="13024">
                  <c:v>-0.24598999999999999</c:v>
                </c:pt>
                <c:pt idx="13025">
                  <c:v>-0.246138</c:v>
                </c:pt>
                <c:pt idx="13026">
                  <c:v>-0.246591</c:v>
                </c:pt>
                <c:pt idx="13027">
                  <c:v>-0.24665500000000001</c:v>
                </c:pt>
                <c:pt idx="13028">
                  <c:v>-0.24698400000000001</c:v>
                </c:pt>
                <c:pt idx="13029">
                  <c:v>-0.24721799999999999</c:v>
                </c:pt>
                <c:pt idx="13030">
                  <c:v>-0.24731800000000001</c:v>
                </c:pt>
                <c:pt idx="13031">
                  <c:v>-0.24768999999999999</c:v>
                </c:pt>
                <c:pt idx="13032">
                  <c:v>-0.24778</c:v>
                </c:pt>
                <c:pt idx="13033">
                  <c:v>-0.248026</c:v>
                </c:pt>
                <c:pt idx="13034">
                  <c:v>-0.24832399999999999</c:v>
                </c:pt>
                <c:pt idx="13035">
                  <c:v>-0.24835099999999999</c:v>
                </c:pt>
                <c:pt idx="13036">
                  <c:v>-0.24876999999999999</c:v>
                </c:pt>
                <c:pt idx="13037">
                  <c:v>-0.24878</c:v>
                </c:pt>
                <c:pt idx="13038">
                  <c:v>-0.24901999999999999</c:v>
                </c:pt>
                <c:pt idx="13039">
                  <c:v>-0.24924199999999999</c:v>
                </c:pt>
                <c:pt idx="13040">
                  <c:v>-0.249218</c:v>
                </c:pt>
                <c:pt idx="13041">
                  <c:v>-0.24962100000000001</c:v>
                </c:pt>
                <c:pt idx="13042">
                  <c:v>-0.24954699999999999</c:v>
                </c:pt>
                <c:pt idx="13043">
                  <c:v>-0.24984700000000001</c:v>
                </c:pt>
                <c:pt idx="13044">
                  <c:v>-0.24997900000000001</c:v>
                </c:pt>
                <c:pt idx="13045">
                  <c:v>-0.25003300000000001</c:v>
                </c:pt>
                <c:pt idx="13046">
                  <c:v>-0.250359</c:v>
                </c:pt>
                <c:pt idx="13047">
                  <c:v>-0.25028800000000001</c:v>
                </c:pt>
                <c:pt idx="13048">
                  <c:v>-0.25054100000000001</c:v>
                </c:pt>
                <c:pt idx="13049">
                  <c:v>-0.250585</c:v>
                </c:pt>
                <c:pt idx="13050">
                  <c:v>-0.25064500000000001</c:v>
                </c:pt>
                <c:pt idx="13051">
                  <c:v>-0.25085499999999999</c:v>
                </c:pt>
                <c:pt idx="13052">
                  <c:v>-0.25082599999999999</c:v>
                </c:pt>
                <c:pt idx="13053">
                  <c:v>-0.25101000000000001</c:v>
                </c:pt>
                <c:pt idx="13054">
                  <c:v>-0.25108999999999998</c:v>
                </c:pt>
                <c:pt idx="13055">
                  <c:v>-0.25113099999999999</c:v>
                </c:pt>
                <c:pt idx="13056">
                  <c:v>-0.25131999999999999</c:v>
                </c:pt>
                <c:pt idx="13057">
                  <c:v>-0.25127500000000003</c:v>
                </c:pt>
                <c:pt idx="13058">
                  <c:v>-0.25138199999999999</c:v>
                </c:pt>
                <c:pt idx="13059">
                  <c:v>-0.25143700000000002</c:v>
                </c:pt>
                <c:pt idx="13060">
                  <c:v>-0.25139600000000001</c:v>
                </c:pt>
                <c:pt idx="13061">
                  <c:v>-0.25156299999999998</c:v>
                </c:pt>
                <c:pt idx="13062">
                  <c:v>-0.251473</c:v>
                </c:pt>
                <c:pt idx="13063">
                  <c:v>-0.25158599999999998</c:v>
                </c:pt>
                <c:pt idx="13064">
                  <c:v>-0.25162400000000001</c:v>
                </c:pt>
                <c:pt idx="13065">
                  <c:v>-0.25158599999999998</c:v>
                </c:pt>
                <c:pt idx="13066">
                  <c:v>-0.25173000000000001</c:v>
                </c:pt>
                <c:pt idx="13067">
                  <c:v>-0.251606</c:v>
                </c:pt>
                <c:pt idx="13068">
                  <c:v>-0.25168299999999999</c:v>
                </c:pt>
                <c:pt idx="13069">
                  <c:v>-0.25165500000000002</c:v>
                </c:pt>
                <c:pt idx="13070">
                  <c:v>-0.251583</c:v>
                </c:pt>
                <c:pt idx="13071">
                  <c:v>-0.25166300000000003</c:v>
                </c:pt>
                <c:pt idx="13072">
                  <c:v>-0.25153500000000001</c:v>
                </c:pt>
                <c:pt idx="13073">
                  <c:v>-0.25157800000000002</c:v>
                </c:pt>
                <c:pt idx="13074">
                  <c:v>-0.25156099999999998</c:v>
                </c:pt>
                <c:pt idx="13075">
                  <c:v>-0.251469</c:v>
                </c:pt>
                <c:pt idx="13076">
                  <c:v>-0.25153599999999998</c:v>
                </c:pt>
                <c:pt idx="13077">
                  <c:v>-0.25137700000000002</c:v>
                </c:pt>
                <c:pt idx="13078">
                  <c:v>-0.25136700000000001</c:v>
                </c:pt>
                <c:pt idx="13079">
                  <c:v>-0.25130999999999998</c:v>
                </c:pt>
                <c:pt idx="13080">
                  <c:v>-0.25114199999999998</c:v>
                </c:pt>
                <c:pt idx="13081">
                  <c:v>-0.25119599999999997</c:v>
                </c:pt>
                <c:pt idx="13082">
                  <c:v>-0.25098199999999998</c:v>
                </c:pt>
                <c:pt idx="13083">
                  <c:v>-0.25098700000000002</c:v>
                </c:pt>
                <c:pt idx="13084">
                  <c:v>-0.25090099999999999</c:v>
                </c:pt>
                <c:pt idx="13085">
                  <c:v>-0.25074000000000002</c:v>
                </c:pt>
                <c:pt idx="13086">
                  <c:v>-0.25078600000000001</c:v>
                </c:pt>
                <c:pt idx="13087">
                  <c:v>-0.250527</c:v>
                </c:pt>
                <c:pt idx="13088">
                  <c:v>-0.25050800000000001</c:v>
                </c:pt>
                <c:pt idx="13089">
                  <c:v>-0.25032900000000002</c:v>
                </c:pt>
                <c:pt idx="13090">
                  <c:v>-0.25017899999999998</c:v>
                </c:pt>
                <c:pt idx="13091">
                  <c:v>-0.25018499999999999</c:v>
                </c:pt>
                <c:pt idx="13092">
                  <c:v>-0.24987400000000001</c:v>
                </c:pt>
                <c:pt idx="13093">
                  <c:v>-0.249667</c:v>
                </c:pt>
                <c:pt idx="13094">
                  <c:v>-0.24930099999999999</c:v>
                </c:pt>
                <c:pt idx="13095">
                  <c:v>-0.24912500000000001</c:v>
                </c:pt>
                <c:pt idx="13096">
                  <c:v>-0.249219</c:v>
                </c:pt>
                <c:pt idx="13097">
                  <c:v>-0.249142</c:v>
                </c:pt>
                <c:pt idx="13098">
                  <c:v>-0.249196</c:v>
                </c:pt>
                <c:pt idx="13099">
                  <c:v>-0.24909999999999999</c:v>
                </c:pt>
                <c:pt idx="13100">
                  <c:v>-0.249005</c:v>
                </c:pt>
                <c:pt idx="13101">
                  <c:v>-0.249057</c:v>
                </c:pt>
                <c:pt idx="13102">
                  <c:v>-0.24889600000000001</c:v>
                </c:pt>
                <c:pt idx="13103">
                  <c:v>-0.24893799999999999</c:v>
                </c:pt>
                <c:pt idx="13104">
                  <c:v>-0.24885699999999999</c:v>
                </c:pt>
                <c:pt idx="13105">
                  <c:v>-0.24875900000000001</c:v>
                </c:pt>
                <c:pt idx="13106">
                  <c:v>-0.24881500000000001</c:v>
                </c:pt>
                <c:pt idx="13107">
                  <c:v>-0.24859500000000001</c:v>
                </c:pt>
                <c:pt idx="13108">
                  <c:v>-0.248617</c:v>
                </c:pt>
                <c:pt idx="13109">
                  <c:v>-0.24845600000000001</c:v>
                </c:pt>
                <c:pt idx="13110">
                  <c:v>-0.24832799999999999</c:v>
                </c:pt>
                <c:pt idx="13111">
                  <c:v>-0.248331</c:v>
                </c:pt>
                <c:pt idx="13112">
                  <c:v>-0.24807899999999999</c:v>
                </c:pt>
                <c:pt idx="13113">
                  <c:v>-0.248114</c:v>
                </c:pt>
                <c:pt idx="13114">
                  <c:v>-0.24792400000000001</c:v>
                </c:pt>
                <c:pt idx="13115">
                  <c:v>-0.24782699999999999</c:v>
                </c:pt>
                <c:pt idx="13116">
                  <c:v>-0.24778900000000001</c:v>
                </c:pt>
                <c:pt idx="13117">
                  <c:v>-0.24752099999999999</c:v>
                </c:pt>
                <c:pt idx="13118">
                  <c:v>-0.247504</c:v>
                </c:pt>
                <c:pt idx="13119">
                  <c:v>-0.247253</c:v>
                </c:pt>
                <c:pt idx="13120">
                  <c:v>-0.24712100000000001</c:v>
                </c:pt>
                <c:pt idx="13121">
                  <c:v>-0.24701999999999999</c:v>
                </c:pt>
                <c:pt idx="13122">
                  <c:v>-0.24674699999999999</c:v>
                </c:pt>
                <c:pt idx="13123">
                  <c:v>-0.24671499999999999</c:v>
                </c:pt>
                <c:pt idx="13124">
                  <c:v>-0.24646499999999999</c:v>
                </c:pt>
                <c:pt idx="13125">
                  <c:v>-0.246336</c:v>
                </c:pt>
                <c:pt idx="13126">
                  <c:v>-0.24621000000000001</c:v>
                </c:pt>
                <c:pt idx="13127">
                  <c:v>-0.24590999999999999</c:v>
                </c:pt>
                <c:pt idx="13128">
                  <c:v>-0.245833</c:v>
                </c:pt>
                <c:pt idx="13129">
                  <c:v>-0.24552499999999999</c:v>
                </c:pt>
                <c:pt idx="13130">
                  <c:v>-0.24535399999999999</c:v>
                </c:pt>
                <c:pt idx="13131">
                  <c:v>-0.24517800000000001</c:v>
                </c:pt>
                <c:pt idx="13132">
                  <c:v>-0.244864</c:v>
                </c:pt>
                <c:pt idx="13133">
                  <c:v>-0.244781</c:v>
                </c:pt>
                <c:pt idx="13134">
                  <c:v>-0.24446300000000001</c:v>
                </c:pt>
                <c:pt idx="13135">
                  <c:v>-0.244306</c:v>
                </c:pt>
                <c:pt idx="13136">
                  <c:v>-0.24409400000000001</c:v>
                </c:pt>
                <c:pt idx="13137">
                  <c:v>-0.24376400000000001</c:v>
                </c:pt>
                <c:pt idx="13138">
                  <c:v>-0.24362900000000001</c:v>
                </c:pt>
                <c:pt idx="13139">
                  <c:v>-0.243254</c:v>
                </c:pt>
                <c:pt idx="13140">
                  <c:v>-0.24305599999999999</c:v>
                </c:pt>
                <c:pt idx="13141">
                  <c:v>-0.24279300000000001</c:v>
                </c:pt>
                <c:pt idx="13142">
                  <c:v>-0.24245800000000001</c:v>
                </c:pt>
                <c:pt idx="13143">
                  <c:v>-0.24230699999999999</c:v>
                </c:pt>
                <c:pt idx="13144">
                  <c:v>-0.24193300000000001</c:v>
                </c:pt>
                <c:pt idx="13145">
                  <c:v>-0.24173600000000001</c:v>
                </c:pt>
                <c:pt idx="13146">
                  <c:v>-0.241448</c:v>
                </c:pt>
                <c:pt idx="13147">
                  <c:v>-0.241094</c:v>
                </c:pt>
                <c:pt idx="13148">
                  <c:v>-0.240894</c:v>
                </c:pt>
                <c:pt idx="13149">
                  <c:v>-0.24046100000000001</c:v>
                </c:pt>
                <c:pt idx="13150">
                  <c:v>-0.24022199999999999</c:v>
                </c:pt>
                <c:pt idx="13151">
                  <c:v>-0.23988100000000001</c:v>
                </c:pt>
                <c:pt idx="13152">
                  <c:v>-0.23952000000000001</c:v>
                </c:pt>
                <c:pt idx="13153">
                  <c:v>-0.239317</c:v>
                </c:pt>
                <c:pt idx="13154">
                  <c:v>-0.23887900000000001</c:v>
                </c:pt>
                <c:pt idx="13155">
                  <c:v>-0.238618</c:v>
                </c:pt>
                <c:pt idx="13156">
                  <c:v>-0.23821500000000001</c:v>
                </c:pt>
                <c:pt idx="13157">
                  <c:v>-0.237923</c:v>
                </c:pt>
                <c:pt idx="13158">
                  <c:v>-0.23780599999999999</c:v>
                </c:pt>
                <c:pt idx="13159">
                  <c:v>-0.237236</c:v>
                </c:pt>
                <c:pt idx="13160">
                  <c:v>-0.236341</c:v>
                </c:pt>
                <c:pt idx="13161">
                  <c:v>-0.235128</c:v>
                </c:pt>
                <c:pt idx="13162">
                  <c:v>-0.23455400000000001</c:v>
                </c:pt>
                <c:pt idx="13163">
                  <c:v>-0.23477200000000001</c:v>
                </c:pt>
                <c:pt idx="13164">
                  <c:v>-0.23510400000000001</c:v>
                </c:pt>
                <c:pt idx="13165">
                  <c:v>-0.235456</c:v>
                </c:pt>
                <c:pt idx="13166">
                  <c:v>-0.235517</c:v>
                </c:pt>
                <c:pt idx="13167">
                  <c:v>-0.23566599999999999</c:v>
                </c:pt>
                <c:pt idx="13168">
                  <c:v>-0.23585700000000001</c:v>
                </c:pt>
                <c:pt idx="13169">
                  <c:v>-0.235957</c:v>
                </c:pt>
                <c:pt idx="13170">
                  <c:v>-0.23619399999999999</c:v>
                </c:pt>
                <c:pt idx="13171">
                  <c:v>-0.23627999999999999</c:v>
                </c:pt>
                <c:pt idx="13172">
                  <c:v>-0.236454</c:v>
                </c:pt>
                <c:pt idx="13173">
                  <c:v>-0.23662900000000001</c:v>
                </c:pt>
                <c:pt idx="13174">
                  <c:v>-0.23672099999999999</c:v>
                </c:pt>
                <c:pt idx="13175">
                  <c:v>-0.23694999999999999</c:v>
                </c:pt>
                <c:pt idx="13176">
                  <c:v>-0.23702300000000001</c:v>
                </c:pt>
                <c:pt idx="13177">
                  <c:v>-0.23717099999999999</c:v>
                </c:pt>
                <c:pt idx="13178">
                  <c:v>-0.237291</c:v>
                </c:pt>
                <c:pt idx="13179">
                  <c:v>-0.23733799999999999</c:v>
                </c:pt>
                <c:pt idx="13180">
                  <c:v>-0.23752000000000001</c:v>
                </c:pt>
                <c:pt idx="13181">
                  <c:v>-0.23755000000000001</c:v>
                </c:pt>
                <c:pt idx="13182">
                  <c:v>-0.23769599999999999</c:v>
                </c:pt>
                <c:pt idx="13183">
                  <c:v>-0.23779600000000001</c:v>
                </c:pt>
                <c:pt idx="13184">
                  <c:v>-0.23785700000000001</c:v>
                </c:pt>
                <c:pt idx="13185">
                  <c:v>-0.23802599999999999</c:v>
                </c:pt>
                <c:pt idx="13186">
                  <c:v>-0.238036</c:v>
                </c:pt>
                <c:pt idx="13187">
                  <c:v>-0.23815900000000001</c:v>
                </c:pt>
                <c:pt idx="13188">
                  <c:v>-0.23819899999999999</c:v>
                </c:pt>
                <c:pt idx="13189">
                  <c:v>-0.238234</c:v>
                </c:pt>
                <c:pt idx="13190">
                  <c:v>-0.238343</c:v>
                </c:pt>
                <c:pt idx="13191">
                  <c:v>-0.23832900000000001</c:v>
                </c:pt>
                <c:pt idx="13192">
                  <c:v>-0.23843700000000001</c:v>
                </c:pt>
                <c:pt idx="13193">
                  <c:v>-0.23846200000000001</c:v>
                </c:pt>
                <c:pt idx="13194">
                  <c:v>-0.238508</c:v>
                </c:pt>
                <c:pt idx="13195">
                  <c:v>-0.238594</c:v>
                </c:pt>
                <c:pt idx="13196">
                  <c:v>-0.23857</c:v>
                </c:pt>
                <c:pt idx="13197">
                  <c:v>-0.23863899999999999</c:v>
                </c:pt>
                <c:pt idx="13198">
                  <c:v>-0.23862</c:v>
                </c:pt>
                <c:pt idx="13199">
                  <c:v>-0.238626</c:v>
                </c:pt>
                <c:pt idx="13200">
                  <c:v>-0.23865900000000001</c:v>
                </c:pt>
                <c:pt idx="13201">
                  <c:v>-0.23861599999999999</c:v>
                </c:pt>
                <c:pt idx="13202">
                  <c:v>-0.23866499999999999</c:v>
                </c:pt>
                <c:pt idx="13203">
                  <c:v>-0.23863799999999999</c:v>
                </c:pt>
                <c:pt idx="13204">
                  <c:v>-0.23864299999999999</c:v>
                </c:pt>
                <c:pt idx="13205">
                  <c:v>-0.23865800000000001</c:v>
                </c:pt>
                <c:pt idx="13206">
                  <c:v>-0.23860400000000001</c:v>
                </c:pt>
                <c:pt idx="13207">
                  <c:v>-0.23862</c:v>
                </c:pt>
                <c:pt idx="13208">
                  <c:v>-0.23855399999999999</c:v>
                </c:pt>
                <c:pt idx="13209">
                  <c:v>-0.23852000000000001</c:v>
                </c:pt>
                <c:pt idx="13210">
                  <c:v>-0.23849100000000001</c:v>
                </c:pt>
                <c:pt idx="13211">
                  <c:v>-0.23841599999999999</c:v>
                </c:pt>
                <c:pt idx="13212">
                  <c:v>-0.23841000000000001</c:v>
                </c:pt>
                <c:pt idx="13213">
                  <c:v>-0.23833299999999999</c:v>
                </c:pt>
                <c:pt idx="13214">
                  <c:v>-0.23829600000000001</c:v>
                </c:pt>
                <c:pt idx="13215">
                  <c:v>-0.23824999999999999</c:v>
                </c:pt>
                <c:pt idx="13216">
                  <c:v>-0.23816499999999999</c:v>
                </c:pt>
                <c:pt idx="13217">
                  <c:v>-0.238126</c:v>
                </c:pt>
                <c:pt idx="13218">
                  <c:v>-0.23801600000000001</c:v>
                </c:pt>
                <c:pt idx="13219">
                  <c:v>-0.23794100000000001</c:v>
                </c:pt>
                <c:pt idx="13220">
                  <c:v>-0.23785500000000001</c:v>
                </c:pt>
                <c:pt idx="13221">
                  <c:v>-0.23774700000000001</c:v>
                </c:pt>
                <c:pt idx="13222">
                  <c:v>-0.237682</c:v>
                </c:pt>
                <c:pt idx="13223">
                  <c:v>-0.23756099999999999</c:v>
                </c:pt>
                <c:pt idx="13224">
                  <c:v>-0.237479</c:v>
                </c:pt>
                <c:pt idx="13225">
                  <c:v>-0.23738200000000001</c:v>
                </c:pt>
                <c:pt idx="13226">
                  <c:v>-0.237265</c:v>
                </c:pt>
                <c:pt idx="13227">
                  <c:v>-0.23716899999999999</c:v>
                </c:pt>
                <c:pt idx="13228">
                  <c:v>-0.23701700000000001</c:v>
                </c:pt>
                <c:pt idx="13229">
                  <c:v>-0.236897</c:v>
                </c:pt>
                <c:pt idx="13230">
                  <c:v>-0.23676</c:v>
                </c:pt>
                <c:pt idx="13231">
                  <c:v>-0.23661699999999999</c:v>
                </c:pt>
                <c:pt idx="13232">
                  <c:v>-0.23649400000000001</c:v>
                </c:pt>
                <c:pt idx="13233">
                  <c:v>-0.23633399999999999</c:v>
                </c:pt>
                <c:pt idx="13234">
                  <c:v>-0.236207</c:v>
                </c:pt>
                <c:pt idx="13235">
                  <c:v>-0.23606099999999999</c:v>
                </c:pt>
                <c:pt idx="13236">
                  <c:v>-0.23590800000000001</c:v>
                </c:pt>
                <c:pt idx="13237">
                  <c:v>-0.23575399999999999</c:v>
                </c:pt>
                <c:pt idx="13238">
                  <c:v>-0.235568</c:v>
                </c:pt>
                <c:pt idx="13239">
                  <c:v>-0.235401</c:v>
                </c:pt>
                <c:pt idx="13240">
                  <c:v>-0.23521900000000001</c:v>
                </c:pt>
                <c:pt idx="13241">
                  <c:v>-0.23503599999999999</c:v>
                </c:pt>
                <c:pt idx="13242">
                  <c:v>-0.23485800000000001</c:v>
                </c:pt>
                <c:pt idx="13243">
                  <c:v>-0.23466600000000001</c:v>
                </c:pt>
                <c:pt idx="13244">
                  <c:v>-0.234488</c:v>
                </c:pt>
                <c:pt idx="13245">
                  <c:v>-0.23430200000000001</c:v>
                </c:pt>
                <c:pt idx="13246">
                  <c:v>-0.23410400000000001</c:v>
                </c:pt>
                <c:pt idx="13247">
                  <c:v>-0.233903</c:v>
                </c:pt>
                <c:pt idx="13248">
                  <c:v>-0.233683</c:v>
                </c:pt>
                <c:pt idx="13249">
                  <c:v>-0.23346700000000001</c:v>
                </c:pt>
                <c:pt idx="13250">
                  <c:v>-0.23324600000000001</c:v>
                </c:pt>
                <c:pt idx="13251">
                  <c:v>-0.233015</c:v>
                </c:pt>
                <c:pt idx="13252">
                  <c:v>-0.232794</c:v>
                </c:pt>
                <c:pt idx="13253">
                  <c:v>-0.23256199999999999</c:v>
                </c:pt>
                <c:pt idx="13254">
                  <c:v>-0.23234199999999999</c:v>
                </c:pt>
                <c:pt idx="13255">
                  <c:v>-0.23211599999999999</c:v>
                </c:pt>
                <c:pt idx="13256">
                  <c:v>-0.23186999999999999</c:v>
                </c:pt>
                <c:pt idx="13257">
                  <c:v>-0.231627</c:v>
                </c:pt>
                <c:pt idx="13258">
                  <c:v>-0.231373</c:v>
                </c:pt>
                <c:pt idx="13259">
                  <c:v>-0.23111999999999999</c:v>
                </c:pt>
                <c:pt idx="13260">
                  <c:v>-0.23084199999999999</c:v>
                </c:pt>
                <c:pt idx="13261">
                  <c:v>-0.23052300000000001</c:v>
                </c:pt>
                <c:pt idx="13262">
                  <c:v>-0.23026099999999999</c:v>
                </c:pt>
                <c:pt idx="13263">
                  <c:v>-0.230127</c:v>
                </c:pt>
                <c:pt idx="13264">
                  <c:v>-0.229965</c:v>
                </c:pt>
                <c:pt idx="13265">
                  <c:v>-0.22940199999999999</c:v>
                </c:pt>
                <c:pt idx="13266">
                  <c:v>-0.22834399999999999</c:v>
                </c:pt>
                <c:pt idx="13267">
                  <c:v>-0.22742100000000001</c:v>
                </c:pt>
                <c:pt idx="13268">
                  <c:v>-0.22725200000000001</c:v>
                </c:pt>
                <c:pt idx="13269">
                  <c:v>-0.22764499999999999</c:v>
                </c:pt>
                <c:pt idx="13270">
                  <c:v>-0.22808899999999999</c:v>
                </c:pt>
                <c:pt idx="13271">
                  <c:v>-0.22834199999999999</c:v>
                </c:pt>
                <c:pt idx="13272">
                  <c:v>-0.22853399999999999</c:v>
                </c:pt>
                <c:pt idx="13273">
                  <c:v>-0.22878100000000001</c:v>
                </c:pt>
                <c:pt idx="13274">
                  <c:v>-0.22905</c:v>
                </c:pt>
                <c:pt idx="13275">
                  <c:v>-0.22933000000000001</c:v>
                </c:pt>
                <c:pt idx="13276">
                  <c:v>-0.229572</c:v>
                </c:pt>
                <c:pt idx="13277">
                  <c:v>-0.229819</c:v>
                </c:pt>
                <c:pt idx="13278">
                  <c:v>-0.23005300000000001</c:v>
                </c:pt>
                <c:pt idx="13279">
                  <c:v>-0.23027900000000001</c:v>
                </c:pt>
                <c:pt idx="13280">
                  <c:v>-0.230515</c:v>
                </c:pt>
                <c:pt idx="13281">
                  <c:v>-0.23072699999999999</c:v>
                </c:pt>
                <c:pt idx="13282">
                  <c:v>-0.230961</c:v>
                </c:pt>
                <c:pt idx="13283">
                  <c:v>-0.23117699999999999</c:v>
                </c:pt>
                <c:pt idx="13284">
                  <c:v>-0.23139799999999999</c:v>
                </c:pt>
                <c:pt idx="13285">
                  <c:v>-0.23162199999999999</c:v>
                </c:pt>
                <c:pt idx="13286">
                  <c:v>-0.23182800000000001</c:v>
                </c:pt>
                <c:pt idx="13287">
                  <c:v>-0.23205000000000001</c:v>
                </c:pt>
                <c:pt idx="13288">
                  <c:v>-0.23225100000000001</c:v>
                </c:pt>
                <c:pt idx="13289" formatCode="0.00E+00">
                  <c:v>-0.23245499999999999</c:v>
                </c:pt>
                <c:pt idx="13290" formatCode="0.00E+00">
                  <c:v>-0.232656</c:v>
                </c:pt>
                <c:pt idx="13291" formatCode="0.00E+00">
                  <c:v>-0.23283999999999999</c:v>
                </c:pt>
                <c:pt idx="13292" formatCode="0.00E+00">
                  <c:v>-0.233041</c:v>
                </c:pt>
                <c:pt idx="13293" formatCode="0.00E+00">
                  <c:v>-0.23322499999999999</c:v>
                </c:pt>
                <c:pt idx="13294" formatCode="0.00E+00">
                  <c:v>-0.23341700000000001</c:v>
                </c:pt>
                <c:pt idx="13295" formatCode="0.00E+00">
                  <c:v>-0.23361199999999999</c:v>
                </c:pt>
                <c:pt idx="13296" formatCode="0.00E+00">
                  <c:v>-0.23378699999999999</c:v>
                </c:pt>
                <c:pt idx="13297" formatCode="0.00E+00">
                  <c:v>-0.23397899999999999</c:v>
                </c:pt>
                <c:pt idx="13298" formatCode="0.00E+00">
                  <c:v>-0.23414099999999999</c:v>
                </c:pt>
                <c:pt idx="13299" formatCode="0.00E+00">
                  <c:v>-0.23430799999999999</c:v>
                </c:pt>
                <c:pt idx="13300" formatCode="0.00E+00">
                  <c:v>-0.23446800000000001</c:v>
                </c:pt>
                <c:pt idx="13301" formatCode="0.00E+00">
                  <c:v>-0.23460900000000001</c:v>
                </c:pt>
                <c:pt idx="13302" formatCode="0.00E+00">
                  <c:v>-0.23477600000000001</c:v>
                </c:pt>
                <c:pt idx="13303" formatCode="0.00E+00">
                  <c:v>-0.23491200000000001</c:v>
                </c:pt>
                <c:pt idx="13304" formatCode="0.00E+00">
                  <c:v>-0.23507400000000001</c:v>
                </c:pt>
                <c:pt idx="13305" formatCode="0.00E+00">
                  <c:v>-0.23522299999999999</c:v>
                </c:pt>
                <c:pt idx="13306" formatCode="0.00E+00">
                  <c:v>-0.23536399999999999</c:v>
                </c:pt>
                <c:pt idx="13307" formatCode="0.00E+00">
                  <c:v>-0.23552400000000001</c:v>
                </c:pt>
                <c:pt idx="13308" formatCode="0.00E+00">
                  <c:v>-0.23564099999999999</c:v>
                </c:pt>
                <c:pt idx="13309" formatCode="0.00E+00">
                  <c:v>-0.23577999999999999</c:v>
                </c:pt>
                <c:pt idx="13310" formatCode="0.00E+00">
                  <c:v>-0.23588799999999999</c:v>
                </c:pt>
                <c:pt idx="13311" formatCode="0.00E+00">
                  <c:v>-0.23599899999999999</c:v>
                </c:pt>
                <c:pt idx="13312" formatCode="0.00E+00">
                  <c:v>-0.236122</c:v>
                </c:pt>
                <c:pt idx="13313" formatCode="0.00E+00">
                  <c:v>-0.23621700000000001</c:v>
                </c:pt>
                <c:pt idx="13314">
                  <c:v>-0.236347</c:v>
                </c:pt>
                <c:pt idx="13315">
                  <c:v>-0.23644899999999999</c:v>
                </c:pt>
                <c:pt idx="13316">
                  <c:v>-0.236565</c:v>
                </c:pt>
                <c:pt idx="13317">
                  <c:v>-0.236679</c:v>
                </c:pt>
                <c:pt idx="13318">
                  <c:v>-0.23676</c:v>
                </c:pt>
                <c:pt idx="13319">
                  <c:v>-0.23685600000000001</c:v>
                </c:pt>
                <c:pt idx="13320">
                  <c:v>-0.23691599999999999</c:v>
                </c:pt>
                <c:pt idx="13321">
                  <c:v>-0.23699500000000001</c:v>
                </c:pt>
                <c:pt idx="13322">
                  <c:v>-0.23707300000000001</c:v>
                </c:pt>
                <c:pt idx="13323">
                  <c:v>-0.23713500000000001</c:v>
                </c:pt>
                <c:pt idx="13324">
                  <c:v>-0.23722299999999999</c:v>
                </c:pt>
                <c:pt idx="13325">
                  <c:v>-0.23728399999999999</c:v>
                </c:pt>
                <c:pt idx="13326">
                  <c:v>-0.237369</c:v>
                </c:pt>
                <c:pt idx="13327">
                  <c:v>-0.23744000000000001</c:v>
                </c:pt>
                <c:pt idx="13328">
                  <c:v>-0.237484</c:v>
                </c:pt>
                <c:pt idx="13329">
                  <c:v>-0.237542</c:v>
                </c:pt>
                <c:pt idx="13330">
                  <c:v>-0.237564</c:v>
                </c:pt>
                <c:pt idx="13331">
                  <c:v>-0.23761299999999999</c:v>
                </c:pt>
                <c:pt idx="13332">
                  <c:v>-0.237647</c:v>
                </c:pt>
                <c:pt idx="13333">
                  <c:v>-0.237675</c:v>
                </c:pt>
                <c:pt idx="13334">
                  <c:v>-0.23772499999999999</c:v>
                </c:pt>
                <c:pt idx="13335">
                  <c:v>-0.23774799999999999</c:v>
                </c:pt>
                <c:pt idx="13336">
                  <c:v>-0.23780299999999999</c:v>
                </c:pt>
                <c:pt idx="13337">
                  <c:v>-0.23782600000000001</c:v>
                </c:pt>
                <c:pt idx="13338">
                  <c:v>-0.237841</c:v>
                </c:pt>
                <c:pt idx="13339">
                  <c:v>-0.23785700000000001</c:v>
                </c:pt>
                <c:pt idx="13340">
                  <c:v>-0.237846</c:v>
                </c:pt>
                <c:pt idx="13341">
                  <c:v>-0.23786299999999999</c:v>
                </c:pt>
                <c:pt idx="13342">
                  <c:v>-0.23785000000000001</c:v>
                </c:pt>
                <c:pt idx="13343">
                  <c:v>-0.23785100000000001</c:v>
                </c:pt>
                <c:pt idx="13344">
                  <c:v>-0.23785700000000001</c:v>
                </c:pt>
                <c:pt idx="13345">
                  <c:v>-0.23785100000000001</c:v>
                </c:pt>
                <c:pt idx="13346">
                  <c:v>-0.237869</c:v>
                </c:pt>
                <c:pt idx="13347">
                  <c:v>-0.23785000000000001</c:v>
                </c:pt>
                <c:pt idx="13348">
                  <c:v>-0.23783599999999999</c:v>
                </c:pt>
                <c:pt idx="13349">
                  <c:v>-0.23780999999999999</c:v>
                </c:pt>
                <c:pt idx="13350">
                  <c:v>-0.23777000000000001</c:v>
                </c:pt>
                <c:pt idx="13351">
                  <c:v>-0.23774700000000001</c:v>
                </c:pt>
                <c:pt idx="13352">
                  <c:v>-0.23769699999999999</c:v>
                </c:pt>
                <c:pt idx="13353">
                  <c:v>-0.23766699999999999</c:v>
                </c:pt>
                <c:pt idx="13354">
                  <c:v>-0.23763300000000001</c:v>
                </c:pt>
                <c:pt idx="13355">
                  <c:v>-0.237597</c:v>
                </c:pt>
                <c:pt idx="13356">
                  <c:v>-0.23757500000000001</c:v>
                </c:pt>
                <c:pt idx="13357">
                  <c:v>-0.23752000000000001</c:v>
                </c:pt>
                <c:pt idx="13358">
                  <c:v>-0.23747599999999999</c:v>
                </c:pt>
                <c:pt idx="13359">
                  <c:v>-0.23741300000000001</c:v>
                </c:pt>
                <c:pt idx="13360">
                  <c:v>-0.237343</c:v>
                </c:pt>
                <c:pt idx="13361">
                  <c:v>-0.23727999999999999</c:v>
                </c:pt>
                <c:pt idx="13362">
                  <c:v>-0.23719299999999999</c:v>
                </c:pt>
                <c:pt idx="13363">
                  <c:v>-0.23713400000000001</c:v>
                </c:pt>
                <c:pt idx="13364">
                  <c:v>-0.237068</c:v>
                </c:pt>
                <c:pt idx="13365">
                  <c:v>-0.237016</c:v>
                </c:pt>
                <c:pt idx="13366">
                  <c:v>-0.23696700000000001</c:v>
                </c:pt>
                <c:pt idx="13367">
                  <c:v>-0.23689499999999999</c:v>
                </c:pt>
                <c:pt idx="13368">
                  <c:v>-0.23683199999999999</c:v>
                </c:pt>
                <c:pt idx="13369">
                  <c:v>-0.23674000000000001</c:v>
                </c:pt>
                <c:pt idx="13370">
                  <c:v>-0.236652</c:v>
                </c:pt>
                <c:pt idx="13371">
                  <c:v>-0.236565</c:v>
                </c:pt>
                <c:pt idx="13372">
                  <c:v>-0.23646700000000001</c:v>
                </c:pt>
                <c:pt idx="13373">
                  <c:v>-0.236347</c:v>
                </c:pt>
                <c:pt idx="13374">
                  <c:v>-0.23621800000000001</c:v>
                </c:pt>
                <c:pt idx="13375">
                  <c:v>-0.236151</c:v>
                </c:pt>
                <c:pt idx="13376">
                  <c:v>-0.23602100000000001</c:v>
                </c:pt>
                <c:pt idx="13377">
                  <c:v>-0.23591899999999999</c:v>
                </c:pt>
                <c:pt idx="13378">
                  <c:v>-0.23580999999999999</c:v>
                </c:pt>
                <c:pt idx="13379">
                  <c:v>-0.23563500000000001</c:v>
                </c:pt>
                <c:pt idx="13380">
                  <c:v>-0.235537</c:v>
                </c:pt>
                <c:pt idx="13381">
                  <c:v>-0.235346</c:v>
                </c:pt>
                <c:pt idx="13382">
                  <c:v>-0.23522699999999999</c:v>
                </c:pt>
                <c:pt idx="13383">
                  <c:v>-0.23508899999999999</c:v>
                </c:pt>
                <c:pt idx="13384">
                  <c:v>-0.234927</c:v>
                </c:pt>
                <c:pt idx="13385">
                  <c:v>-0.23483699999999999</c:v>
                </c:pt>
                <c:pt idx="13386">
                  <c:v>-0.23464399999999999</c:v>
                </c:pt>
                <c:pt idx="13387">
                  <c:v>-0.234538</c:v>
                </c:pt>
                <c:pt idx="13388">
                  <c:v>-0.23435500000000001</c:v>
                </c:pt>
                <c:pt idx="13389">
                  <c:v>-0.234183</c:v>
                </c:pt>
                <c:pt idx="13390">
                  <c:v>-0.23402800000000001</c:v>
                </c:pt>
                <c:pt idx="13391">
                  <c:v>-0.23380899999999999</c:v>
                </c:pt>
                <c:pt idx="13392">
                  <c:v>-0.23367599999999999</c:v>
                </c:pt>
                <c:pt idx="13393">
                  <c:v>-0.233486</c:v>
                </c:pt>
                <c:pt idx="13394">
                  <c:v>-0.233352</c:v>
                </c:pt>
                <c:pt idx="13395">
                  <c:v>-0.23319699999999999</c:v>
                </c:pt>
                <c:pt idx="13396">
                  <c:v>-0.23302100000000001</c:v>
                </c:pt>
                <c:pt idx="13397">
                  <c:v>-0.23286799999999999</c:v>
                </c:pt>
                <c:pt idx="13398">
                  <c:v>-0.23266999999999999</c:v>
                </c:pt>
                <c:pt idx="13399">
                  <c:v>-0.23249400000000001</c:v>
                </c:pt>
                <c:pt idx="13400">
                  <c:v>-0.232294</c:v>
                </c:pt>
                <c:pt idx="13401">
                  <c:v>-0.232095</c:v>
                </c:pt>
                <c:pt idx="13402">
                  <c:v>-0.231908</c:v>
                </c:pt>
                <c:pt idx="13403">
                  <c:v>-0.23172100000000001</c:v>
                </c:pt>
                <c:pt idx="13404">
                  <c:v>-0.23153399999999999</c:v>
                </c:pt>
                <c:pt idx="13405">
                  <c:v>-0.231347</c:v>
                </c:pt>
                <c:pt idx="13406">
                  <c:v>-0.23114000000000001</c:v>
                </c:pt>
                <c:pt idx="13407">
                  <c:v>-0.23094200000000001</c:v>
                </c:pt>
                <c:pt idx="13408">
                  <c:v>-0.23072699999999999</c:v>
                </c:pt>
                <c:pt idx="13409">
                  <c:v>-0.23050399999999999</c:v>
                </c:pt>
                <c:pt idx="13410">
                  <c:v>-0.23028399999999999</c:v>
                </c:pt>
                <c:pt idx="13411">
                  <c:v>-0.230042</c:v>
                </c:pt>
                <c:pt idx="13412">
                  <c:v>-0.22983600000000001</c:v>
                </c:pt>
                <c:pt idx="13413">
                  <c:v>-0.22960900000000001</c:v>
                </c:pt>
                <c:pt idx="13414">
                  <c:v>-0.22939399999999999</c:v>
                </c:pt>
                <c:pt idx="13415">
                  <c:v>-0.22916400000000001</c:v>
                </c:pt>
                <c:pt idx="13416">
                  <c:v>-0.22892399999999999</c:v>
                </c:pt>
                <c:pt idx="13417">
                  <c:v>-0.22869700000000001</c:v>
                </c:pt>
                <c:pt idx="13418">
                  <c:v>-0.22844400000000001</c:v>
                </c:pt>
                <c:pt idx="13419">
                  <c:v>-0.22819900000000001</c:v>
                </c:pt>
                <c:pt idx="13420">
                  <c:v>-0.22792899999999999</c:v>
                </c:pt>
                <c:pt idx="13421">
                  <c:v>-0.22767499999999999</c:v>
                </c:pt>
                <c:pt idx="13422">
                  <c:v>-0.22742699999999999</c:v>
                </c:pt>
                <c:pt idx="13423">
                  <c:v>-0.22717899999999999</c:v>
                </c:pt>
                <c:pt idx="13424">
                  <c:v>-0.22692200000000001</c:v>
                </c:pt>
                <c:pt idx="13425">
                  <c:v>-0.22665199999999999</c:v>
                </c:pt>
                <c:pt idx="13426">
                  <c:v>-0.22638800000000001</c:v>
                </c:pt>
                <c:pt idx="13427">
                  <c:v>-0.22611800000000001</c:v>
                </c:pt>
                <c:pt idx="13428">
                  <c:v>-0.22584899999999999</c:v>
                </c:pt>
                <c:pt idx="13429">
                  <c:v>-0.225554</c:v>
                </c:pt>
                <c:pt idx="13430">
                  <c:v>-0.22526499999999999</c:v>
                </c:pt>
                <c:pt idx="13431">
                  <c:v>-0.22497200000000001</c:v>
                </c:pt>
                <c:pt idx="13432">
                  <c:v>-0.224694</c:v>
                </c:pt>
                <c:pt idx="13433">
                  <c:v>-0.224409</c:v>
                </c:pt>
                <c:pt idx="13434">
                  <c:v>-0.224111</c:v>
                </c:pt>
                <c:pt idx="13435">
                  <c:v>-0.22381899999999999</c:v>
                </c:pt>
                <c:pt idx="13436">
                  <c:v>-0.22351499999999999</c:v>
                </c:pt>
                <c:pt idx="13437">
                  <c:v>-0.22322600000000001</c:v>
                </c:pt>
                <c:pt idx="13438">
                  <c:v>-0.222912</c:v>
                </c:pt>
                <c:pt idx="13439">
                  <c:v>-0.22259200000000001</c:v>
                </c:pt>
                <c:pt idx="13440">
                  <c:v>-0.22225900000000001</c:v>
                </c:pt>
                <c:pt idx="13441">
                  <c:v>-0.22189400000000001</c:v>
                </c:pt>
                <c:pt idx="13442">
                  <c:v>-0.221551</c:v>
                </c:pt>
                <c:pt idx="13443">
                  <c:v>-0.22123999999999999</c:v>
                </c:pt>
                <c:pt idx="13444">
                  <c:v>-0.22087300000000001</c:v>
                </c:pt>
                <c:pt idx="13445">
                  <c:v>-0.22054099999999999</c:v>
                </c:pt>
                <c:pt idx="13446">
                  <c:v>-0.22020799999999999</c:v>
                </c:pt>
                <c:pt idx="13447">
                  <c:v>-0.21983</c:v>
                </c:pt>
                <c:pt idx="13448">
                  <c:v>-0.21950900000000001</c:v>
                </c:pt>
                <c:pt idx="13449">
                  <c:v>-0.21909400000000001</c:v>
                </c:pt>
                <c:pt idx="13450">
                  <c:v>-0.21875600000000001</c:v>
                </c:pt>
                <c:pt idx="13451">
                  <c:v>-0.218387</c:v>
                </c:pt>
                <c:pt idx="13452">
                  <c:v>-0.21800600000000001</c:v>
                </c:pt>
                <c:pt idx="13453">
                  <c:v>-0.21767700000000001</c:v>
                </c:pt>
                <c:pt idx="13454">
                  <c:v>-0.217251</c:v>
                </c:pt>
                <c:pt idx="13455">
                  <c:v>-0.21692700000000001</c:v>
                </c:pt>
                <c:pt idx="13456">
                  <c:v>-0.21651500000000001</c:v>
                </c:pt>
                <c:pt idx="13457">
                  <c:v>-0.216145</c:v>
                </c:pt>
                <c:pt idx="13458">
                  <c:v>-0.21575900000000001</c:v>
                </c:pt>
                <c:pt idx="13459">
                  <c:v>-0.215333</c:v>
                </c:pt>
                <c:pt idx="13460">
                  <c:v>-0.214976</c:v>
                </c:pt>
                <c:pt idx="13461">
                  <c:v>-0.21454599999999999</c:v>
                </c:pt>
                <c:pt idx="13462">
                  <c:v>-0.21418100000000001</c:v>
                </c:pt>
                <c:pt idx="13463">
                  <c:v>-0.21376200000000001</c:v>
                </c:pt>
                <c:pt idx="13464">
                  <c:v>-0.213364</c:v>
                </c:pt>
                <c:pt idx="13465">
                  <c:v>-0.21296499999999999</c:v>
                </c:pt>
                <c:pt idx="13466">
                  <c:v>-0.21254200000000001</c:v>
                </c:pt>
                <c:pt idx="13467">
                  <c:v>-0.212141</c:v>
                </c:pt>
                <c:pt idx="13468">
                  <c:v>-0.211704</c:v>
                </c:pt>
                <c:pt idx="13469">
                  <c:v>-0.21129100000000001</c:v>
                </c:pt>
                <c:pt idx="13470">
                  <c:v>-0.21085699999999999</c:v>
                </c:pt>
                <c:pt idx="13471">
                  <c:v>-0.21043999999999999</c:v>
                </c:pt>
                <c:pt idx="13472">
                  <c:v>-0.210008</c:v>
                </c:pt>
                <c:pt idx="13473">
                  <c:v>-0.20958399999999999</c:v>
                </c:pt>
                <c:pt idx="13474">
                  <c:v>-0.209148</c:v>
                </c:pt>
                <c:pt idx="13475">
                  <c:v>-0.20871200000000001</c:v>
                </c:pt>
                <c:pt idx="13476">
                  <c:v>-0.20827200000000001</c:v>
                </c:pt>
                <c:pt idx="13477">
                  <c:v>-0.20782200000000001</c:v>
                </c:pt>
                <c:pt idx="13478">
                  <c:v>-0.20738100000000001</c:v>
                </c:pt>
                <c:pt idx="13479">
                  <c:v>-0.20691699999999999</c:v>
                </c:pt>
                <c:pt idx="13480">
                  <c:v>-0.20647399999999999</c:v>
                </c:pt>
                <c:pt idx="13481">
                  <c:v>-0.206007</c:v>
                </c:pt>
                <c:pt idx="13482">
                  <c:v>-0.205564</c:v>
                </c:pt>
                <c:pt idx="13483">
                  <c:v>-0.20510100000000001</c:v>
                </c:pt>
                <c:pt idx="13484">
                  <c:v>-0.20463700000000001</c:v>
                </c:pt>
                <c:pt idx="13485">
                  <c:v>-0.20416999999999999</c:v>
                </c:pt>
                <c:pt idx="13486">
                  <c:v>-0.20368700000000001</c:v>
                </c:pt>
                <c:pt idx="13487">
                  <c:v>-0.20322899999999999</c:v>
                </c:pt>
                <c:pt idx="13488">
                  <c:v>-0.202735</c:v>
                </c:pt>
                <c:pt idx="13489">
                  <c:v>-0.202267</c:v>
                </c:pt>
                <c:pt idx="13490">
                  <c:v>-0.201765</c:v>
                </c:pt>
                <c:pt idx="13491">
                  <c:v>-0.20128599999999999</c:v>
                </c:pt>
                <c:pt idx="13492">
                  <c:v>-0.200798</c:v>
                </c:pt>
                <c:pt idx="13493">
                  <c:v>-0.20030300000000001</c:v>
                </c:pt>
                <c:pt idx="13494">
                  <c:v>-0.199823</c:v>
                </c:pt>
                <c:pt idx="13495">
                  <c:v>-0.19931199999999999</c:v>
                </c:pt>
                <c:pt idx="13496">
                  <c:v>-0.19883600000000001</c:v>
                </c:pt>
                <c:pt idx="13497">
                  <c:v>-0.198324</c:v>
                </c:pt>
                <c:pt idx="13498">
                  <c:v>-0.197827</c:v>
                </c:pt>
                <c:pt idx="13499">
                  <c:v>-0.19730600000000001</c:v>
                </c:pt>
                <c:pt idx="13500">
                  <c:v>-0.19678000000000001</c:v>
                </c:pt>
                <c:pt idx="13501">
                  <c:v>-0.196267</c:v>
                </c:pt>
                <c:pt idx="13502">
                  <c:v>-0.19574</c:v>
                </c:pt>
                <c:pt idx="13503">
                  <c:v>-0.195243</c:v>
                </c:pt>
                <c:pt idx="13504">
                  <c:v>-0.19472900000000001</c:v>
                </c:pt>
                <c:pt idx="13505">
                  <c:v>-0.19423299999999999</c:v>
                </c:pt>
                <c:pt idx="13506">
                  <c:v>-0.19372</c:v>
                </c:pt>
                <c:pt idx="13507">
                  <c:v>-0.19320599999999999</c:v>
                </c:pt>
                <c:pt idx="13508">
                  <c:v>-0.19268099999999999</c:v>
                </c:pt>
                <c:pt idx="13509">
                  <c:v>-0.19214899999999999</c:v>
                </c:pt>
                <c:pt idx="13510">
                  <c:v>-0.19162000000000001</c:v>
                </c:pt>
                <c:pt idx="13511">
                  <c:v>-0.19108700000000001</c:v>
                </c:pt>
                <c:pt idx="13512">
                  <c:v>-0.19056400000000001</c:v>
                </c:pt>
                <c:pt idx="13513">
                  <c:v>-0.19003400000000001</c:v>
                </c:pt>
                <c:pt idx="13514">
                  <c:v>-0.18951499999999999</c:v>
                </c:pt>
                <c:pt idx="13515">
                  <c:v>-0.18897700000000001</c:v>
                </c:pt>
                <c:pt idx="13516">
                  <c:v>-0.188446</c:v>
                </c:pt>
                <c:pt idx="13517">
                  <c:v>-0.18789600000000001</c:v>
                </c:pt>
                <c:pt idx="13518">
                  <c:v>-0.18734899999999999</c:v>
                </c:pt>
                <c:pt idx="13519">
                  <c:v>-0.18679499999999999</c:v>
                </c:pt>
                <c:pt idx="13520">
                  <c:v>-0.18623500000000001</c:v>
                </c:pt>
                <c:pt idx="13521">
                  <c:v>-0.18569099999999999</c:v>
                </c:pt>
                <c:pt idx="13522">
                  <c:v>-0.18513199999999999</c:v>
                </c:pt>
                <c:pt idx="13523">
                  <c:v>-0.18459900000000001</c:v>
                </c:pt>
                <c:pt idx="13524">
                  <c:v>-0.18404100000000001</c:v>
                </c:pt>
                <c:pt idx="13525">
                  <c:v>-0.18348900000000001</c:v>
                </c:pt>
                <c:pt idx="13526">
                  <c:v>-0.182922</c:v>
                </c:pt>
                <c:pt idx="13527">
                  <c:v>-0.18235000000000001</c:v>
                </c:pt>
                <c:pt idx="13528">
                  <c:v>-0.181786</c:v>
                </c:pt>
                <c:pt idx="13529">
                  <c:v>-0.181197</c:v>
                </c:pt>
                <c:pt idx="13530">
                  <c:v>-0.18062600000000001</c:v>
                </c:pt>
                <c:pt idx="13531">
                  <c:v>-0.18004100000000001</c:v>
                </c:pt>
                <c:pt idx="13532">
                  <c:v>-0.17949100000000001</c:v>
                </c:pt>
                <c:pt idx="13533">
                  <c:v>-0.17893999999999999</c:v>
                </c:pt>
                <c:pt idx="13534">
                  <c:v>-0.17838100000000001</c:v>
                </c:pt>
                <c:pt idx="13535">
                  <c:v>-0.177814</c:v>
                </c:pt>
                <c:pt idx="13536">
                  <c:v>-0.177229</c:v>
                </c:pt>
                <c:pt idx="13537">
                  <c:v>-0.17665800000000001</c:v>
                </c:pt>
                <c:pt idx="13538">
                  <c:v>-0.17607200000000001</c:v>
                </c:pt>
                <c:pt idx="13539">
                  <c:v>-0.17549000000000001</c:v>
                </c:pt>
                <c:pt idx="13540">
                  <c:v>-0.174896</c:v>
                </c:pt>
                <c:pt idx="13541">
                  <c:v>-0.174317</c:v>
                </c:pt>
                <c:pt idx="13542">
                  <c:v>-0.17374600000000001</c:v>
                </c:pt>
                <c:pt idx="13543">
                  <c:v>-0.173176</c:v>
                </c:pt>
                <c:pt idx="13544">
                  <c:v>-0.17258799999999999</c:v>
                </c:pt>
                <c:pt idx="13545">
                  <c:v>-0.171988</c:v>
                </c:pt>
                <c:pt idx="13546">
                  <c:v>-0.17139099999999999</c:v>
                </c:pt>
                <c:pt idx="13547">
                  <c:v>-0.170788</c:v>
                </c:pt>
                <c:pt idx="13548">
                  <c:v>-0.17019200000000001</c:v>
                </c:pt>
                <c:pt idx="13549">
                  <c:v>-0.169574</c:v>
                </c:pt>
                <c:pt idx="13550">
                  <c:v>-0.16896800000000001</c:v>
                </c:pt>
                <c:pt idx="13551">
                  <c:v>-0.16836300000000001</c:v>
                </c:pt>
                <c:pt idx="13552">
                  <c:v>-0.167772</c:v>
                </c:pt>
                <c:pt idx="13553">
                  <c:v>-0.16717399999999999</c:v>
                </c:pt>
                <c:pt idx="13554">
                  <c:v>-0.16655600000000001</c:v>
                </c:pt>
                <c:pt idx="13555">
                  <c:v>-0.16594400000000001</c:v>
                </c:pt>
                <c:pt idx="13556">
                  <c:v>-0.16531899999999999</c:v>
                </c:pt>
                <c:pt idx="13557">
                  <c:v>-0.16470899999999999</c:v>
                </c:pt>
                <c:pt idx="13558">
                  <c:v>-0.164074</c:v>
                </c:pt>
                <c:pt idx="13559">
                  <c:v>-0.163439</c:v>
                </c:pt>
                <c:pt idx="13560">
                  <c:v>-0.162804</c:v>
                </c:pt>
                <c:pt idx="13561">
                  <c:v>-0.16218099999999999</c:v>
                </c:pt>
                <c:pt idx="13562">
                  <c:v>-0.16156999999999999</c:v>
                </c:pt>
                <c:pt idx="13563">
                  <c:v>-0.160939</c:v>
                </c:pt>
                <c:pt idx="13564">
                  <c:v>-0.16031200000000001</c:v>
                </c:pt>
                <c:pt idx="13565">
                  <c:v>-0.159667</c:v>
                </c:pt>
                <c:pt idx="13566">
                  <c:v>-0.15903200000000001</c:v>
                </c:pt>
                <c:pt idx="13567">
                  <c:v>-0.158385</c:v>
                </c:pt>
                <c:pt idx="13568">
                  <c:v>-0.15773000000000001</c:v>
                </c:pt>
                <c:pt idx="13569">
                  <c:v>-0.15707299999999999</c:v>
                </c:pt>
                <c:pt idx="13570">
                  <c:v>-0.15642</c:v>
                </c:pt>
                <c:pt idx="13571">
                  <c:v>-0.15578400000000001</c:v>
                </c:pt>
                <c:pt idx="13572">
                  <c:v>-0.155141</c:v>
                </c:pt>
                <c:pt idx="13573">
                  <c:v>-0.154498</c:v>
                </c:pt>
                <c:pt idx="13574">
                  <c:v>-0.153839</c:v>
                </c:pt>
                <c:pt idx="13575">
                  <c:v>-0.15318300000000001</c:v>
                </c:pt>
                <c:pt idx="13576">
                  <c:v>-0.15251700000000001</c:v>
                </c:pt>
                <c:pt idx="13577">
                  <c:v>-0.15184600000000001</c:v>
                </c:pt>
                <c:pt idx="13578">
                  <c:v>-0.151168</c:v>
                </c:pt>
                <c:pt idx="13579">
                  <c:v>-0.15048900000000001</c:v>
                </c:pt>
                <c:pt idx="13580">
                  <c:v>-0.14982899999999999</c:v>
                </c:pt>
                <c:pt idx="13581">
                  <c:v>-0.14916599999999999</c:v>
                </c:pt>
                <c:pt idx="13582">
                  <c:v>-0.148502</c:v>
                </c:pt>
                <c:pt idx="13583">
                  <c:v>-0.14782100000000001</c:v>
                </c:pt>
                <c:pt idx="13584" formatCode="0.00E+00">
                  <c:v>-0.14716099999999999</c:v>
                </c:pt>
                <c:pt idx="13585" formatCode="0.00E+00">
                  <c:v>-0.14651900000000001</c:v>
                </c:pt>
                <c:pt idx="13586" formatCode="0.00E+00">
                  <c:v>-0.14582800000000001</c:v>
                </c:pt>
                <c:pt idx="13587" formatCode="0.00E+00">
                  <c:v>-0.14500299999999999</c:v>
                </c:pt>
                <c:pt idx="13588" formatCode="0.00E+00">
                  <c:v>-0.14410000000000001</c:v>
                </c:pt>
                <c:pt idx="13589" formatCode="0.00E+00">
                  <c:v>-0.143318</c:v>
                </c:pt>
                <c:pt idx="13590" formatCode="0.00E+00">
                  <c:v>-0.142733</c:v>
                </c:pt>
                <c:pt idx="13591" formatCode="0.00E+00">
                  <c:v>-0.14225299999999999</c:v>
                </c:pt>
                <c:pt idx="13592" formatCode="0.00E+00">
                  <c:v>-0.141733</c:v>
                </c:pt>
                <c:pt idx="13593" formatCode="0.00E+00">
                  <c:v>-0.141179</c:v>
                </c:pt>
                <c:pt idx="13594" formatCode="0.00E+00">
                  <c:v>-0.14061100000000001</c:v>
                </c:pt>
                <c:pt idx="13595" formatCode="0.00E+00">
                  <c:v>-0.140044</c:v>
                </c:pt>
                <c:pt idx="13596" formatCode="0.00E+00">
                  <c:v>-0.13948199999999999</c:v>
                </c:pt>
                <c:pt idx="13597" formatCode="0.00E+00">
                  <c:v>-0.138906</c:v>
                </c:pt>
                <c:pt idx="13598" formatCode="0.00E+00">
                  <c:v>-0.13833799999999999</c:v>
                </c:pt>
                <c:pt idx="13599" formatCode="0.00E+00">
                  <c:v>-0.137767</c:v>
                </c:pt>
                <c:pt idx="13600" formatCode="0.00E+00">
                  <c:v>-0.137208</c:v>
                </c:pt>
                <c:pt idx="13601" formatCode="0.00E+00">
                  <c:v>-0.13664899999999999</c:v>
                </c:pt>
                <c:pt idx="13602" formatCode="0.00E+00">
                  <c:v>-0.13609299999999999</c:v>
                </c:pt>
                <c:pt idx="13603" formatCode="0.00E+00">
                  <c:v>-0.13552900000000001</c:v>
                </c:pt>
                <c:pt idx="13604" formatCode="0.00E+00">
                  <c:v>-0.13494900000000001</c:v>
                </c:pt>
                <c:pt idx="13605" formatCode="0.00E+00">
                  <c:v>-0.13435800000000001</c:v>
                </c:pt>
                <c:pt idx="13606" formatCode="0.00E+00">
                  <c:v>-0.13376199999999999</c:v>
                </c:pt>
                <c:pt idx="13607" formatCode="0.00E+00">
                  <c:v>-0.13317200000000001</c:v>
                </c:pt>
                <c:pt idx="13608" formatCode="0.00E+00">
                  <c:v>-0.132579</c:v>
                </c:pt>
                <c:pt idx="13609" formatCode="0.00E+00">
                  <c:v>-0.131994</c:v>
                </c:pt>
                <c:pt idx="13610">
                  <c:v>-0.131406</c:v>
                </c:pt>
                <c:pt idx="13611">
                  <c:v>-0.130826</c:v>
                </c:pt>
                <c:pt idx="13612">
                  <c:v>-0.130244</c:v>
                </c:pt>
                <c:pt idx="13613">
                  <c:v>-0.12965299999999999</c:v>
                </c:pt>
                <c:pt idx="13614">
                  <c:v>-0.129054</c:v>
                </c:pt>
                <c:pt idx="13615">
                  <c:v>-0.128442</c:v>
                </c:pt>
                <c:pt idx="13616">
                  <c:v>-0.12783800000000001</c:v>
                </c:pt>
                <c:pt idx="13617">
                  <c:v>-0.12722700000000001</c:v>
                </c:pt>
                <c:pt idx="13618">
                  <c:v>-0.12661900000000001</c:v>
                </c:pt>
                <c:pt idx="13619">
                  <c:v>-0.12600800000000001</c:v>
                </c:pt>
                <c:pt idx="13620">
                  <c:v>-0.12539800000000001</c:v>
                </c:pt>
                <c:pt idx="13621">
                  <c:v>-0.124795</c:v>
                </c:pt>
                <c:pt idx="13622">
                  <c:v>-0.12418899999999999</c:v>
                </c:pt>
                <c:pt idx="13623">
                  <c:v>-0.12357799999999999</c:v>
                </c:pt>
                <c:pt idx="13624">
                  <c:v>-0.122956</c:v>
                </c:pt>
                <c:pt idx="13625">
                  <c:v>-0.122331</c:v>
                </c:pt>
                <c:pt idx="13626">
                  <c:v>-0.121702</c:v>
                </c:pt>
                <c:pt idx="13627">
                  <c:v>-0.121073</c:v>
                </c:pt>
                <c:pt idx="13628">
                  <c:v>-0.12044299999999999</c:v>
                </c:pt>
                <c:pt idx="13629">
                  <c:v>-0.11981600000000001</c:v>
                </c:pt>
                <c:pt idx="13630">
                  <c:v>-0.11919</c:v>
                </c:pt>
                <c:pt idx="13631">
                  <c:v>-0.11856800000000001</c:v>
                </c:pt>
                <c:pt idx="13632">
                  <c:v>-0.11794499999999999</c:v>
                </c:pt>
                <c:pt idx="13633">
                  <c:v>-0.117314</c:v>
                </c:pt>
                <c:pt idx="13634">
                  <c:v>-0.11668000000000001</c:v>
                </c:pt>
                <c:pt idx="13635">
                  <c:v>-0.116036</c:v>
                </c:pt>
                <c:pt idx="13636">
                  <c:v>-0.11539099999999999</c:v>
                </c:pt>
                <c:pt idx="13637">
                  <c:v>-0.114742</c:v>
                </c:pt>
                <c:pt idx="13638">
                  <c:v>-0.114095</c:v>
                </c:pt>
                <c:pt idx="13639">
                  <c:v>-0.113451</c:v>
                </c:pt>
                <c:pt idx="13640">
                  <c:v>-0.11280800000000001</c:v>
                </c:pt>
                <c:pt idx="13641">
                  <c:v>-0.11217199999999999</c:v>
                </c:pt>
                <c:pt idx="13642">
                  <c:v>-0.11153</c:v>
                </c:pt>
                <c:pt idx="13643">
                  <c:v>-0.110889</c:v>
                </c:pt>
                <c:pt idx="13644">
                  <c:v>-0.110236</c:v>
                </c:pt>
                <c:pt idx="13645">
                  <c:v>-0.109574</c:v>
                </c:pt>
                <c:pt idx="13646">
                  <c:v>-0.10891000000000001</c:v>
                </c:pt>
                <c:pt idx="13647">
                  <c:v>-0.108255</c:v>
                </c:pt>
                <c:pt idx="13648">
                  <c:v>-0.107601</c:v>
                </c:pt>
                <c:pt idx="13649">
                  <c:v>-0.106919</c:v>
                </c:pt>
                <c:pt idx="13650">
                  <c:v>-0.106221</c:v>
                </c:pt>
                <c:pt idx="13651">
                  <c:v>-0.105591</c:v>
                </c:pt>
                <c:pt idx="13652">
                  <c:v>-0.10509300000000001</c:v>
                </c:pt>
                <c:pt idx="13653">
                  <c:v>-0.104495</c:v>
                </c:pt>
                <c:pt idx="13654">
                  <c:v>-0.10341599999999999</c:v>
                </c:pt>
                <c:pt idx="13655">
                  <c:v>-0.101936</c:v>
                </c:pt>
                <c:pt idx="13656">
                  <c:v>-0.10073500000000001</c:v>
                </c:pt>
                <c:pt idx="13657">
                  <c:v>-0.100337</c:v>
                </c:pt>
                <c:pt idx="13658">
                  <c:v>-0.10041899999999999</c:v>
                </c:pt>
                <c:pt idx="13659">
                  <c:v>-0.10044599999999999</c:v>
                </c:pt>
                <c:pt idx="13660">
                  <c:v>-0.100326</c:v>
                </c:pt>
                <c:pt idx="13661">
                  <c:v>-0.10016</c:v>
                </c:pt>
                <c:pt idx="13662">
                  <c:v>-0.10005799999999999</c:v>
                </c:pt>
                <c:pt idx="13663">
                  <c:v>-9.9983699999999995E-2</c:v>
                </c:pt>
                <c:pt idx="13664">
                  <c:v>-9.9873600000000007E-2</c:v>
                </c:pt>
                <c:pt idx="13665">
                  <c:v>-9.9758200000000005E-2</c:v>
                </c:pt>
                <c:pt idx="13666">
                  <c:v>-9.9628400000000006E-2</c:v>
                </c:pt>
                <c:pt idx="13667">
                  <c:v>-9.9507899999999996E-2</c:v>
                </c:pt>
                <c:pt idx="13668">
                  <c:v>-9.9396300000000007E-2</c:v>
                </c:pt>
                <c:pt idx="13669">
                  <c:v>-9.9276000000000003E-2</c:v>
                </c:pt>
                <c:pt idx="13670">
                  <c:v>-9.9168300000000001E-2</c:v>
                </c:pt>
                <c:pt idx="13671">
                  <c:v>-9.9058800000000002E-2</c:v>
                </c:pt>
                <c:pt idx="13672">
                  <c:v>-9.8947999999999994E-2</c:v>
                </c:pt>
                <c:pt idx="13673">
                  <c:v>-9.8839399999999994E-2</c:v>
                </c:pt>
                <c:pt idx="13674">
                  <c:v>-9.8709500000000006E-2</c:v>
                </c:pt>
                <c:pt idx="13675">
                  <c:v>-9.8583299999999999E-2</c:v>
                </c:pt>
                <c:pt idx="13676">
                  <c:v>-9.84516E-2</c:v>
                </c:pt>
                <c:pt idx="13677">
                  <c:v>-9.8316000000000001E-2</c:v>
                </c:pt>
                <c:pt idx="13678">
                  <c:v>-9.8191100000000003E-2</c:v>
                </c:pt>
                <c:pt idx="13679">
                  <c:v>-9.8055100000000006E-2</c:v>
                </c:pt>
                <c:pt idx="13680">
                  <c:v>-9.7933300000000001E-2</c:v>
                </c:pt>
                <c:pt idx="13681">
                  <c:v>-9.7810300000000003E-2</c:v>
                </c:pt>
                <c:pt idx="13682">
                  <c:v>-9.7685499999999995E-2</c:v>
                </c:pt>
                <c:pt idx="13683">
                  <c:v>-9.7563200000000003E-2</c:v>
                </c:pt>
                <c:pt idx="13684">
                  <c:v>-9.7422499999999995E-2</c:v>
                </c:pt>
                <c:pt idx="13685">
                  <c:v>-9.7286700000000004E-2</c:v>
                </c:pt>
                <c:pt idx="13686">
                  <c:v>-9.7139299999999998E-2</c:v>
                </c:pt>
                <c:pt idx="13687">
                  <c:v>-9.6991499999999994E-2</c:v>
                </c:pt>
                <c:pt idx="13688">
                  <c:v>-9.6849299999999999E-2</c:v>
                </c:pt>
                <c:pt idx="13689">
                  <c:v>-9.6702300000000005E-2</c:v>
                </c:pt>
                <c:pt idx="13690">
                  <c:v>-9.6568100000000004E-2</c:v>
                </c:pt>
                <c:pt idx="13691">
                  <c:v>-9.6431100000000006E-2</c:v>
                </c:pt>
                <c:pt idx="13692">
                  <c:v>-9.6296099999999996E-2</c:v>
                </c:pt>
                <c:pt idx="13693">
                  <c:v>-9.6157599999999996E-2</c:v>
                </c:pt>
                <c:pt idx="13694">
                  <c:v>-9.6009399999999995E-2</c:v>
                </c:pt>
                <c:pt idx="13695">
                  <c:v>-9.5859299999999995E-2</c:v>
                </c:pt>
                <c:pt idx="13696">
                  <c:v>-9.5699400000000004E-2</c:v>
                </c:pt>
                <c:pt idx="13697">
                  <c:v>-9.5539700000000005E-2</c:v>
                </c:pt>
                <c:pt idx="13698">
                  <c:v>-9.5380199999999998E-2</c:v>
                </c:pt>
                <c:pt idx="13699">
                  <c:v>-9.5223100000000005E-2</c:v>
                </c:pt>
                <c:pt idx="13700">
                  <c:v>-9.5073599999999994E-2</c:v>
                </c:pt>
                <c:pt idx="13701">
                  <c:v>-9.49266E-2</c:v>
                </c:pt>
                <c:pt idx="13702">
                  <c:v>-9.4779799999999997E-2</c:v>
                </c:pt>
                <c:pt idx="13703">
                  <c:v>-9.4629500000000005E-2</c:v>
                </c:pt>
                <c:pt idx="13704">
                  <c:v>-9.4472399999999998E-2</c:v>
                </c:pt>
                <c:pt idx="13705">
                  <c:v>-9.4306000000000001E-2</c:v>
                </c:pt>
                <c:pt idx="13706">
                  <c:v>-9.4134599999999999E-2</c:v>
                </c:pt>
                <c:pt idx="13707">
                  <c:v>-9.3959699999999993E-2</c:v>
                </c:pt>
                <c:pt idx="13708">
                  <c:v>-9.3787400000000007E-2</c:v>
                </c:pt>
                <c:pt idx="13709">
                  <c:v>-9.3619599999999997E-2</c:v>
                </c:pt>
                <c:pt idx="13710">
                  <c:v>-9.3457299999999993E-2</c:v>
                </c:pt>
                <c:pt idx="13711">
                  <c:v>-9.3301599999999998E-2</c:v>
                </c:pt>
                <c:pt idx="13712">
                  <c:v>-9.3142699999999995E-2</c:v>
                </c:pt>
                <c:pt idx="13713">
                  <c:v>-9.2983899999999994E-2</c:v>
                </c:pt>
                <c:pt idx="13714">
                  <c:v>-9.2812500000000006E-2</c:v>
                </c:pt>
                <c:pt idx="13715">
                  <c:v>-9.26313E-2</c:v>
                </c:pt>
                <c:pt idx="13716">
                  <c:v>-9.2447600000000005E-2</c:v>
                </c:pt>
                <c:pt idx="13717">
                  <c:v>-9.2259999999999995E-2</c:v>
                </c:pt>
                <c:pt idx="13718">
                  <c:v>-9.2077500000000007E-2</c:v>
                </c:pt>
                <c:pt idx="13719">
                  <c:v>-9.1875999999999999E-2</c:v>
                </c:pt>
                <c:pt idx="13720">
                  <c:v>-9.1687299999999999E-2</c:v>
                </c:pt>
                <c:pt idx="13721">
                  <c:v>-9.15295E-2</c:v>
                </c:pt>
                <c:pt idx="13722">
                  <c:v>-9.1340199999999996E-2</c:v>
                </c:pt>
                <c:pt idx="13723">
                  <c:v>-9.1168799999999994E-2</c:v>
                </c:pt>
                <c:pt idx="13724">
                  <c:v>-9.0979699999999997E-2</c:v>
                </c:pt>
                <c:pt idx="13725">
                  <c:v>-9.0759199999999998E-2</c:v>
                </c:pt>
                <c:pt idx="13726">
                  <c:v>-9.0572299999999994E-2</c:v>
                </c:pt>
                <c:pt idx="13727">
                  <c:v>-9.0341099999999994E-2</c:v>
                </c:pt>
                <c:pt idx="13728">
                  <c:v>-9.0148900000000004E-2</c:v>
                </c:pt>
                <c:pt idx="13729">
                  <c:v>-8.9952199999999996E-2</c:v>
                </c:pt>
                <c:pt idx="13730">
                  <c:v>-8.97477E-2</c:v>
                </c:pt>
                <c:pt idx="13731">
                  <c:v>-8.9583499999999996E-2</c:v>
                </c:pt>
                <c:pt idx="13732">
                  <c:v>-8.9371199999999998E-2</c:v>
                </c:pt>
                <c:pt idx="13733">
                  <c:v>-8.9195099999999999E-2</c:v>
                </c:pt>
                <c:pt idx="13734">
                  <c:v>-8.8980699999999996E-2</c:v>
                </c:pt>
                <c:pt idx="13735">
                  <c:v>-8.8761499999999993E-2</c:v>
                </c:pt>
                <c:pt idx="13736">
                  <c:v>-8.8556300000000004E-2</c:v>
                </c:pt>
                <c:pt idx="13737">
                  <c:v>-8.8317400000000004E-2</c:v>
                </c:pt>
                <c:pt idx="13738">
                  <c:v>-8.8120500000000004E-2</c:v>
                </c:pt>
                <c:pt idx="13739">
                  <c:v>-8.7903400000000007E-2</c:v>
                </c:pt>
                <c:pt idx="13740">
                  <c:v>-8.7704299999999999E-2</c:v>
                </c:pt>
                <c:pt idx="13741">
                  <c:v>-8.7512400000000004E-2</c:v>
                </c:pt>
                <c:pt idx="13742">
                  <c:v>-8.7302000000000005E-2</c:v>
                </c:pt>
                <c:pt idx="13743">
                  <c:v>-8.7104000000000001E-2</c:v>
                </c:pt>
                <c:pt idx="13744">
                  <c:v>-8.6879799999999993E-2</c:v>
                </c:pt>
                <c:pt idx="13745">
                  <c:v>-8.6654400000000006E-2</c:v>
                </c:pt>
                <c:pt idx="13746">
                  <c:v>-8.6426699999999995E-2</c:v>
                </c:pt>
                <c:pt idx="13747">
                  <c:v>-8.6190100000000006E-2</c:v>
                </c:pt>
                <c:pt idx="13748">
                  <c:v>-8.5974400000000006E-2</c:v>
                </c:pt>
                <c:pt idx="13749">
                  <c:v>-8.5758600000000004E-2</c:v>
                </c:pt>
                <c:pt idx="13750">
                  <c:v>-8.5546700000000003E-2</c:v>
                </c:pt>
                <c:pt idx="13751">
                  <c:v>-8.5344299999999998E-2</c:v>
                </c:pt>
                <c:pt idx="13752">
                  <c:v>-8.5129700000000003E-2</c:v>
                </c:pt>
                <c:pt idx="13753">
                  <c:v>-8.4924899999999998E-2</c:v>
                </c:pt>
                <c:pt idx="13754">
                  <c:v>-8.4690799999999997E-2</c:v>
                </c:pt>
                <c:pt idx="13755">
                  <c:v>-8.4416900000000003E-2</c:v>
                </c:pt>
                <c:pt idx="13756">
                  <c:v>-8.4154400000000004E-2</c:v>
                </c:pt>
                <c:pt idx="13757">
                  <c:v>-8.39723E-2</c:v>
                </c:pt>
                <c:pt idx="13758">
                  <c:v>-8.3889000000000005E-2</c:v>
                </c:pt>
                <c:pt idx="13759">
                  <c:v>-8.3584599999999995E-2</c:v>
                </c:pt>
                <c:pt idx="13760">
                  <c:v>-8.2714800000000005E-2</c:v>
                </c:pt>
                <c:pt idx="13761">
                  <c:v>-8.1716700000000003E-2</c:v>
                </c:pt>
                <c:pt idx="13762">
                  <c:v>-8.1285300000000005E-2</c:v>
                </c:pt>
                <c:pt idx="13763">
                  <c:v>-8.1559900000000005E-2</c:v>
                </c:pt>
                <c:pt idx="13764">
                  <c:v>-8.2132499999999997E-2</c:v>
                </c:pt>
                <c:pt idx="13765">
                  <c:v>-8.24796E-2</c:v>
                </c:pt>
                <c:pt idx="13766">
                  <c:v>-8.2746700000000006E-2</c:v>
                </c:pt>
                <c:pt idx="13767">
                  <c:v>-8.3032300000000003E-2</c:v>
                </c:pt>
                <c:pt idx="13768">
                  <c:v>-8.3349300000000001E-2</c:v>
                </c:pt>
                <c:pt idx="13769">
                  <c:v>-8.3743300000000007E-2</c:v>
                </c:pt>
                <c:pt idx="13770">
                  <c:v>-8.4057900000000005E-2</c:v>
                </c:pt>
                <c:pt idx="13771">
                  <c:v>-8.4425200000000006E-2</c:v>
                </c:pt>
                <c:pt idx="13772">
                  <c:v>-8.4755999999999998E-2</c:v>
                </c:pt>
                <c:pt idx="13773">
                  <c:v>-8.5084000000000007E-2</c:v>
                </c:pt>
                <c:pt idx="13774">
                  <c:v>-8.5430900000000004E-2</c:v>
                </c:pt>
                <c:pt idx="13775">
                  <c:v>-8.5722099999999996E-2</c:v>
                </c:pt>
                <c:pt idx="13776">
                  <c:v>-8.60601E-2</c:v>
                </c:pt>
                <c:pt idx="13777">
                  <c:v>-8.6368500000000001E-2</c:v>
                </c:pt>
                <c:pt idx="13778">
                  <c:v>-8.6698499999999998E-2</c:v>
                </c:pt>
                <c:pt idx="13779">
                  <c:v>-8.7040699999999999E-2</c:v>
                </c:pt>
                <c:pt idx="13780">
                  <c:v>-8.7369100000000005E-2</c:v>
                </c:pt>
                <c:pt idx="13781">
                  <c:v>-8.7718900000000002E-2</c:v>
                </c:pt>
                <c:pt idx="13782">
                  <c:v>-8.8051299999999999E-2</c:v>
                </c:pt>
                <c:pt idx="13783">
                  <c:v>-8.8377499999999998E-2</c:v>
                </c:pt>
                <c:pt idx="13784">
                  <c:v>-8.8699700000000006E-2</c:v>
                </c:pt>
                <c:pt idx="13785">
                  <c:v>-8.9000999999999997E-2</c:v>
                </c:pt>
                <c:pt idx="13786">
                  <c:v>-8.9314400000000002E-2</c:v>
                </c:pt>
                <c:pt idx="13787">
                  <c:v>-8.9633699999999997E-2</c:v>
                </c:pt>
                <c:pt idx="13788">
                  <c:v>-8.9947600000000003E-2</c:v>
                </c:pt>
                <c:pt idx="13789">
                  <c:v>-9.0287900000000004E-2</c:v>
                </c:pt>
                <c:pt idx="13790">
                  <c:v>-9.0608599999999997E-2</c:v>
                </c:pt>
                <c:pt idx="13791">
                  <c:v>-9.0947700000000006E-2</c:v>
                </c:pt>
                <c:pt idx="13792">
                  <c:v>-9.1278600000000001E-2</c:v>
                </c:pt>
                <c:pt idx="13793">
                  <c:v>-9.1589299999999998E-2</c:v>
                </c:pt>
                <c:pt idx="13794">
                  <c:v>-9.1907900000000001E-2</c:v>
                </c:pt>
                <c:pt idx="13795">
                  <c:v>-9.2195799999999994E-2</c:v>
                </c:pt>
                <c:pt idx="13796">
                  <c:v>-9.2510899999999993E-2</c:v>
                </c:pt>
                <c:pt idx="13797">
                  <c:v>-9.2818700000000004E-2</c:v>
                </c:pt>
                <c:pt idx="13798">
                  <c:v>-9.3131900000000004E-2</c:v>
                </c:pt>
                <c:pt idx="13799">
                  <c:v>-9.3460699999999994E-2</c:v>
                </c:pt>
                <c:pt idx="13800">
                  <c:v>-9.3775399999999995E-2</c:v>
                </c:pt>
                <c:pt idx="13801">
                  <c:v>-9.4109600000000002E-2</c:v>
                </c:pt>
                <c:pt idx="13802">
                  <c:v>-9.4427300000000006E-2</c:v>
                </c:pt>
                <c:pt idx="13803">
                  <c:v>-9.4734200000000005E-2</c:v>
                </c:pt>
                <c:pt idx="13804">
                  <c:v>-9.5035599999999998E-2</c:v>
                </c:pt>
                <c:pt idx="13805">
                  <c:v>-9.5324900000000004E-2</c:v>
                </c:pt>
                <c:pt idx="13806">
                  <c:v>-9.5629400000000003E-2</c:v>
                </c:pt>
                <c:pt idx="13807">
                  <c:v>-9.5932900000000002E-2</c:v>
                </c:pt>
                <c:pt idx="13808">
                  <c:v>-9.6238500000000005E-2</c:v>
                </c:pt>
                <c:pt idx="13809">
                  <c:v>-9.6556600000000006E-2</c:v>
                </c:pt>
                <c:pt idx="13810">
                  <c:v>-9.6868499999999996E-2</c:v>
                </c:pt>
                <c:pt idx="13811">
                  <c:v>-9.7192799999999996E-2</c:v>
                </c:pt>
                <c:pt idx="13812">
                  <c:v>-9.7502599999999995E-2</c:v>
                </c:pt>
                <c:pt idx="13813">
                  <c:v>-9.7793900000000003E-2</c:v>
                </c:pt>
                <c:pt idx="13814">
                  <c:v>-9.8085199999999997E-2</c:v>
                </c:pt>
                <c:pt idx="13815">
                  <c:v>-9.8369399999999996E-2</c:v>
                </c:pt>
                <c:pt idx="13816">
                  <c:v>-9.8671300000000003E-2</c:v>
                </c:pt>
                <c:pt idx="13817">
                  <c:v>-9.8969100000000004E-2</c:v>
                </c:pt>
                <c:pt idx="13818">
                  <c:v>-9.9268899999999993E-2</c:v>
                </c:pt>
                <c:pt idx="13819">
                  <c:v>-9.9575999999999998E-2</c:v>
                </c:pt>
                <c:pt idx="13820">
                  <c:v>-9.9881499999999998E-2</c:v>
                </c:pt>
                <c:pt idx="13821">
                  <c:v>-0.10019400000000001</c:v>
                </c:pt>
                <c:pt idx="13822">
                  <c:v>-0.10049</c:v>
                </c:pt>
                <c:pt idx="13823">
                  <c:v>-0.100773</c:v>
                </c:pt>
                <c:pt idx="13824">
                  <c:v>-0.101058</c:v>
                </c:pt>
                <c:pt idx="13825">
                  <c:v>-0.101343</c:v>
                </c:pt>
                <c:pt idx="13826">
                  <c:v>-0.10163800000000001</c:v>
                </c:pt>
                <c:pt idx="13827">
                  <c:v>-0.10193199999999999</c:v>
                </c:pt>
                <c:pt idx="13828">
                  <c:v>-0.10222100000000001</c:v>
                </c:pt>
                <c:pt idx="13829">
                  <c:v>-0.102523</c:v>
                </c:pt>
                <c:pt idx="13830">
                  <c:v>-0.102821</c:v>
                </c:pt>
                <c:pt idx="13831">
                  <c:v>-0.10312</c:v>
                </c:pt>
                <c:pt idx="13832">
                  <c:v>-0.10340000000000001</c:v>
                </c:pt>
                <c:pt idx="13833">
                  <c:v>-0.103673</c:v>
                </c:pt>
                <c:pt idx="13834">
                  <c:v>-0.10397099999999999</c:v>
                </c:pt>
                <c:pt idx="13835">
                  <c:v>-0.10427500000000001</c:v>
                </c:pt>
                <c:pt idx="13836">
                  <c:v>-0.104599</c:v>
                </c:pt>
                <c:pt idx="13837">
                  <c:v>-0.104907</c:v>
                </c:pt>
                <c:pt idx="13838">
                  <c:v>-0.105217</c:v>
                </c:pt>
                <c:pt idx="13839">
                  <c:v>-0.105533</c:v>
                </c:pt>
                <c:pt idx="13840">
                  <c:v>-0.10584300000000001</c:v>
                </c:pt>
                <c:pt idx="13841">
                  <c:v>-0.10616</c:v>
                </c:pt>
                <c:pt idx="13842">
                  <c:v>-0.106456</c:v>
                </c:pt>
                <c:pt idx="13843">
                  <c:v>-0.10675800000000001</c:v>
                </c:pt>
                <c:pt idx="13844">
                  <c:v>-0.10706</c:v>
                </c:pt>
                <c:pt idx="13845">
                  <c:v>-0.107363</c:v>
                </c:pt>
                <c:pt idx="13846">
                  <c:v>-0.107669</c:v>
                </c:pt>
                <c:pt idx="13847">
                  <c:v>-0.10796500000000001</c:v>
                </c:pt>
                <c:pt idx="13848">
                  <c:v>-0.10827000000000001</c:v>
                </c:pt>
                <c:pt idx="13849">
                  <c:v>-0.108573</c:v>
                </c:pt>
                <c:pt idx="13850">
                  <c:v>-0.108875</c:v>
                </c:pt>
                <c:pt idx="13851">
                  <c:v>-0.109162</c:v>
                </c:pt>
                <c:pt idx="13852">
                  <c:v>-0.109447</c:v>
                </c:pt>
                <c:pt idx="13853">
                  <c:v>-0.109761</c:v>
                </c:pt>
                <c:pt idx="13854">
                  <c:v>-0.110096</c:v>
                </c:pt>
                <c:pt idx="13855">
                  <c:v>-0.110371</c:v>
                </c:pt>
                <c:pt idx="13856">
                  <c:v>-0.11050599999999999</c:v>
                </c:pt>
                <c:pt idx="13857">
                  <c:v>-0.110601</c:v>
                </c:pt>
                <c:pt idx="13858">
                  <c:v>-0.110836</c:v>
                </c:pt>
                <c:pt idx="13859">
                  <c:v>-0.11125400000000001</c:v>
                </c:pt>
                <c:pt idx="13860">
                  <c:v>-0.111737</c:v>
                </c:pt>
                <c:pt idx="13861">
                  <c:v>-0.112177</c:v>
                </c:pt>
                <c:pt idx="13862">
                  <c:v>-0.11258799999999999</c:v>
                </c:pt>
                <c:pt idx="13863">
                  <c:v>-0.113006</c:v>
                </c:pt>
                <c:pt idx="13864">
                  <c:v>-0.11343300000000001</c:v>
                </c:pt>
                <c:pt idx="13865">
                  <c:v>-0.11386499999999999</c:v>
                </c:pt>
                <c:pt idx="13866">
                  <c:v>-0.114286</c:v>
                </c:pt>
                <c:pt idx="13867">
                  <c:v>-0.114704</c:v>
                </c:pt>
                <c:pt idx="13868">
                  <c:v>-0.115119</c:v>
                </c:pt>
                <c:pt idx="13869">
                  <c:v>-0.115535</c:v>
                </c:pt>
                <c:pt idx="13870">
                  <c:v>-0.115953</c:v>
                </c:pt>
                <c:pt idx="13871">
                  <c:v>-0.116371</c:v>
                </c:pt>
                <c:pt idx="13872">
                  <c:v>-0.116788</c:v>
                </c:pt>
                <c:pt idx="13873">
                  <c:v>-0.1172</c:v>
                </c:pt>
                <c:pt idx="13874">
                  <c:v>-0.11761099999999999</c:v>
                </c:pt>
                <c:pt idx="13875">
                  <c:v>-0.118017</c:v>
                </c:pt>
                <c:pt idx="13876">
                  <c:v>-0.118425</c:v>
                </c:pt>
                <c:pt idx="13877">
                  <c:v>-0.118828</c:v>
                </c:pt>
                <c:pt idx="13878">
                  <c:v>-0.119229</c:v>
                </c:pt>
                <c:pt idx="13879">
                  <c:v>-0.119628</c:v>
                </c:pt>
                <c:pt idx="13880">
                  <c:v>-0.12002599999999999</c:v>
                </c:pt>
                <c:pt idx="13881">
                  <c:v>-0.12042799999999999</c:v>
                </c:pt>
                <c:pt idx="13882">
                  <c:v>-0.120827</c:v>
                </c:pt>
                <c:pt idx="13883">
                  <c:v>-0.12123</c:v>
                </c:pt>
                <c:pt idx="13884">
                  <c:v>-0.121628</c:v>
                </c:pt>
                <c:pt idx="13885">
                  <c:v>-0.12202300000000001</c:v>
                </c:pt>
                <c:pt idx="13886">
                  <c:v>-0.122414</c:v>
                </c:pt>
                <c:pt idx="13887">
                  <c:v>-0.122803</c:v>
                </c:pt>
                <c:pt idx="13888">
                  <c:v>-0.12318900000000001</c:v>
                </c:pt>
                <c:pt idx="13889">
                  <c:v>-0.123573</c:v>
                </c:pt>
                <c:pt idx="13890">
                  <c:v>-0.12395399999999999</c:v>
                </c:pt>
                <c:pt idx="13891">
                  <c:v>-0.12434000000000001</c:v>
                </c:pt>
                <c:pt idx="13892">
                  <c:v>-0.124727</c:v>
                </c:pt>
                <c:pt idx="13893">
                  <c:v>-0.12511700000000001</c:v>
                </c:pt>
                <c:pt idx="13894">
                  <c:v>-0.125503</c:v>
                </c:pt>
                <c:pt idx="13895">
                  <c:v>-0.12587999999999999</c:v>
                </c:pt>
                <c:pt idx="13896">
                  <c:v>-0.12625900000000001</c:v>
                </c:pt>
                <c:pt idx="13897">
                  <c:v>-0.12662899999999999</c:v>
                </c:pt>
                <c:pt idx="13898">
                  <c:v>-0.127002</c:v>
                </c:pt>
                <c:pt idx="13899">
                  <c:v>-0.12736700000000001</c:v>
                </c:pt>
                <c:pt idx="13900">
                  <c:v>-0.12773000000000001</c:v>
                </c:pt>
                <c:pt idx="13901">
                  <c:v>-0.12810199999999999</c:v>
                </c:pt>
                <c:pt idx="13902">
                  <c:v>-0.12847700000000001</c:v>
                </c:pt>
                <c:pt idx="13903">
                  <c:v>-0.128856</c:v>
                </c:pt>
                <c:pt idx="13904">
                  <c:v>-0.12922400000000001</c:v>
                </c:pt>
                <c:pt idx="13905">
                  <c:v>-0.12958600000000001</c:v>
                </c:pt>
                <c:pt idx="13906">
                  <c:v>-0.12994600000000001</c:v>
                </c:pt>
                <c:pt idx="13907">
                  <c:v>-0.130304</c:v>
                </c:pt>
                <c:pt idx="13908">
                  <c:v>-0.130658</c:v>
                </c:pt>
                <c:pt idx="13909">
                  <c:v>-0.13100200000000001</c:v>
                </c:pt>
                <c:pt idx="13910">
                  <c:v>-0.13134799999999999</c:v>
                </c:pt>
                <c:pt idx="13911">
                  <c:v>-0.13170799999999999</c:v>
                </c:pt>
                <c:pt idx="13912">
                  <c:v>-0.132073</c:v>
                </c:pt>
                <c:pt idx="13913">
                  <c:v>-0.132435</c:v>
                </c:pt>
                <c:pt idx="13914">
                  <c:v>-0.13278000000000001</c:v>
                </c:pt>
                <c:pt idx="13915">
                  <c:v>-0.13312599999999999</c:v>
                </c:pt>
                <c:pt idx="13916">
                  <c:v>-0.13348299999999999</c:v>
                </c:pt>
                <c:pt idx="13917">
                  <c:v>-0.133828</c:v>
                </c:pt>
                <c:pt idx="13918">
                  <c:v>-0.134134</c:v>
                </c:pt>
                <c:pt idx="13919">
                  <c:v>-0.13441700000000001</c:v>
                </c:pt>
                <c:pt idx="13920">
                  <c:v>-0.1348</c:v>
                </c:pt>
                <c:pt idx="13921">
                  <c:v>-0.13531000000000001</c:v>
                </c:pt>
                <c:pt idx="13922">
                  <c:v>-0.13566</c:v>
                </c:pt>
                <c:pt idx="13923">
                  <c:v>-0.13547300000000001</c:v>
                </c:pt>
                <c:pt idx="13924">
                  <c:v>-0.134994</c:v>
                </c:pt>
                <c:pt idx="13925">
                  <c:v>-0.13494900000000001</c:v>
                </c:pt>
                <c:pt idx="13926">
                  <c:v>-0.135686</c:v>
                </c:pt>
                <c:pt idx="13927">
                  <c:v>-0.1368</c:v>
                </c:pt>
                <c:pt idx="13928">
                  <c:v>-0.137765</c:v>
                </c:pt>
                <c:pt idx="13929">
                  <c:v>-0.138602</c:v>
                </c:pt>
                <c:pt idx="13930">
                  <c:v>-0.13943700000000001</c:v>
                </c:pt>
                <c:pt idx="13931">
                  <c:v>-0.140343</c:v>
                </c:pt>
                <c:pt idx="13932">
                  <c:v>-0.14127899999999999</c:v>
                </c:pt>
                <c:pt idx="13933">
                  <c:v>-0.14216500000000001</c:v>
                </c:pt>
                <c:pt idx="13934">
                  <c:v>-0.14304700000000001</c:v>
                </c:pt>
                <c:pt idx="13935">
                  <c:v>-0.14392199999999999</c:v>
                </c:pt>
                <c:pt idx="13936">
                  <c:v>-0.14480000000000001</c:v>
                </c:pt>
                <c:pt idx="13937">
                  <c:v>-0.145676</c:v>
                </c:pt>
                <c:pt idx="13938">
                  <c:v>-0.14652699999999999</c:v>
                </c:pt>
                <c:pt idx="13939">
                  <c:v>-0.147397</c:v>
                </c:pt>
                <c:pt idx="13940">
                  <c:v>-0.14829500000000001</c:v>
                </c:pt>
                <c:pt idx="13941">
                  <c:v>-0.14921100000000001</c:v>
                </c:pt>
                <c:pt idx="13942">
                  <c:v>-0.15012900000000001</c:v>
                </c:pt>
                <c:pt idx="13943">
                  <c:v>-0.15101800000000001</c:v>
                </c:pt>
                <c:pt idx="13944">
                  <c:v>-0.15190899999999999</c:v>
                </c:pt>
                <c:pt idx="13945">
                  <c:v>-0.15279499999999999</c:v>
                </c:pt>
                <c:pt idx="13946">
                  <c:v>-0.15367600000000001</c:v>
                </c:pt>
                <c:pt idx="13947">
                  <c:v>-0.154555</c:v>
                </c:pt>
                <c:pt idx="13948">
                  <c:v>-0.155417</c:v>
                </c:pt>
                <c:pt idx="13949">
                  <c:v>-0.15629699999999999</c:v>
                </c:pt>
                <c:pt idx="13950">
                  <c:v>-0.15717900000000001</c:v>
                </c:pt>
                <c:pt idx="13951">
                  <c:v>-0.15807099999999999</c:v>
                </c:pt>
                <c:pt idx="13952">
                  <c:v>-0.15895500000000001</c:v>
                </c:pt>
                <c:pt idx="13953">
                  <c:v>-0.159828</c:v>
                </c:pt>
                <c:pt idx="13954">
                  <c:v>-0.160695</c:v>
                </c:pt>
                <c:pt idx="13955">
                  <c:v>-0.16155</c:v>
                </c:pt>
                <c:pt idx="13956">
                  <c:v>-0.162415</c:v>
                </c:pt>
                <c:pt idx="13957">
                  <c:v>-0.16328100000000001</c:v>
                </c:pt>
                <c:pt idx="13958">
                  <c:v>-0.164129</c:v>
                </c:pt>
                <c:pt idx="13959">
                  <c:v>-0.16481399999999999</c:v>
                </c:pt>
                <c:pt idx="13960">
                  <c:v>-0.16553000000000001</c:v>
                </c:pt>
                <c:pt idx="13961">
                  <c:v>-0.16645499999999999</c:v>
                </c:pt>
                <c:pt idx="13962">
                  <c:v>-0.167133</c:v>
                </c:pt>
                <c:pt idx="13963">
                  <c:v>-0.16796900000000001</c:v>
                </c:pt>
                <c:pt idx="13964">
                  <c:v>-0.168795</c:v>
                </c:pt>
                <c:pt idx="13965">
                  <c:v>-0.169434</c:v>
                </c:pt>
                <c:pt idx="13966">
                  <c:v>-0.170376</c:v>
                </c:pt>
                <c:pt idx="13967">
                  <c:v>-0.17097699999999999</c:v>
                </c:pt>
                <c:pt idx="13968">
                  <c:v>-0.17182500000000001</c:v>
                </c:pt>
                <c:pt idx="13969">
                  <c:v>-0.17260200000000001</c:v>
                </c:pt>
                <c:pt idx="13970">
                  <c:v>-0.17325399999999999</c:v>
                </c:pt>
                <c:pt idx="13971">
                  <c:v>-0.17419499999999999</c:v>
                </c:pt>
                <c:pt idx="13972">
                  <c:v>-0.17478199999999999</c:v>
                </c:pt>
                <c:pt idx="13973">
                  <c:v>-0.175673</c:v>
                </c:pt>
                <c:pt idx="13974">
                  <c:v>-0.176367</c:v>
                </c:pt>
                <c:pt idx="13975">
                  <c:v>-0.17707400000000001</c:v>
                </c:pt>
                <c:pt idx="13976">
                  <c:v>-0.17790700000000001</c:v>
                </c:pt>
                <c:pt idx="13977">
                  <c:v>-0.17851800000000001</c:v>
                </c:pt>
                <c:pt idx="13978">
                  <c:v>-0.17935499999999999</c:v>
                </c:pt>
                <c:pt idx="13979">
                  <c:v>-0.18001500000000001</c:v>
                </c:pt>
                <c:pt idx="13980">
                  <c:v>-0.180758</c:v>
                </c:pt>
                <c:pt idx="13981">
                  <c:v>-0.18151600000000001</c:v>
                </c:pt>
                <c:pt idx="13982">
                  <c:v>-0.18220600000000001</c:v>
                </c:pt>
                <c:pt idx="13983">
                  <c:v>-0.182979</c:v>
                </c:pt>
                <c:pt idx="13984">
                  <c:v>-0.183673</c:v>
                </c:pt>
                <c:pt idx="13985">
                  <c:v>-0.18435199999999999</c:v>
                </c:pt>
                <c:pt idx="13986">
                  <c:v>-0.18502399999999999</c:v>
                </c:pt>
                <c:pt idx="13987">
                  <c:v>-0.185724</c:v>
                </c:pt>
                <c:pt idx="13988">
                  <c:v>-0.18657899999999999</c:v>
                </c:pt>
                <c:pt idx="13989">
                  <c:v>-0.18734100000000001</c:v>
                </c:pt>
                <c:pt idx="13990">
                  <c:v>-0.18760199999999999</c:v>
                </c:pt>
                <c:pt idx="13991">
                  <c:v>-0.18753700000000001</c:v>
                </c:pt>
                <c:pt idx="13992">
                  <c:v>-0.18768499999999999</c:v>
                </c:pt>
                <c:pt idx="13993">
                  <c:v>-0.188662</c:v>
                </c:pt>
                <c:pt idx="13994">
                  <c:v>-0.190086</c:v>
                </c:pt>
                <c:pt idx="13995">
                  <c:v>-0.19143099999999999</c:v>
                </c:pt>
                <c:pt idx="13996">
                  <c:v>-0.192663</c:v>
                </c:pt>
                <c:pt idx="13997">
                  <c:v>-0.193796</c:v>
                </c:pt>
                <c:pt idx="13998">
                  <c:v>-0.19503300000000001</c:v>
                </c:pt>
                <c:pt idx="13999">
                  <c:v>-0.196273</c:v>
                </c:pt>
                <c:pt idx="14000">
                  <c:v>-0.197514</c:v>
                </c:pt>
                <c:pt idx="14001">
                  <c:v>-0.19874900000000001</c:v>
                </c:pt>
                <c:pt idx="14002">
                  <c:v>-0.19996700000000001</c:v>
                </c:pt>
                <c:pt idx="14003">
                  <c:v>-0.20116899999999999</c:v>
                </c:pt>
                <c:pt idx="14004">
                  <c:v>-0.20238</c:v>
                </c:pt>
                <c:pt idx="14005">
                  <c:v>-0.20356399999999999</c:v>
                </c:pt>
                <c:pt idx="14006">
                  <c:v>-0.20475499999999999</c:v>
                </c:pt>
                <c:pt idx="14007">
                  <c:v>-0.205958</c:v>
                </c:pt>
                <c:pt idx="14008">
                  <c:v>-0.207124</c:v>
                </c:pt>
                <c:pt idx="14009">
                  <c:v>-0.20835100000000001</c:v>
                </c:pt>
                <c:pt idx="14010">
                  <c:v>-0.20951</c:v>
                </c:pt>
                <c:pt idx="14011">
                  <c:v>-0.21072099999999999</c:v>
                </c:pt>
                <c:pt idx="14012">
                  <c:v>-0.211891</c:v>
                </c:pt>
                <c:pt idx="14013">
                  <c:v>-0.21304600000000001</c:v>
                </c:pt>
                <c:pt idx="14014">
                  <c:v>-0.214229</c:v>
                </c:pt>
                <c:pt idx="14015">
                  <c:v>-0.21534400000000001</c:v>
                </c:pt>
                <c:pt idx="14016">
                  <c:v>-0.216526</c:v>
                </c:pt>
                <c:pt idx="14017">
                  <c:v>-0.21765399999999999</c:v>
                </c:pt>
                <c:pt idx="14018">
                  <c:v>-0.21881900000000001</c:v>
                </c:pt>
                <c:pt idx="14019">
                  <c:v>-0.21997</c:v>
                </c:pt>
                <c:pt idx="14020">
                  <c:v>-0.22110399999999999</c:v>
                </c:pt>
                <c:pt idx="14021">
                  <c:v>-0.22225600000000001</c:v>
                </c:pt>
                <c:pt idx="14022">
                  <c:v>-0.22337099999999999</c:v>
                </c:pt>
                <c:pt idx="14023">
                  <c:v>-0.22450100000000001</c:v>
                </c:pt>
                <c:pt idx="14024">
                  <c:v>-0.22559899999999999</c:v>
                </c:pt>
                <c:pt idx="14025">
                  <c:v>-0.22670699999999999</c:v>
                </c:pt>
                <c:pt idx="14026">
                  <c:v>-0.22780600000000001</c:v>
                </c:pt>
                <c:pt idx="14027">
                  <c:v>-0.22892399999999999</c:v>
                </c:pt>
                <c:pt idx="14028">
                  <c:v>-0.23002400000000001</c:v>
                </c:pt>
                <c:pt idx="14029">
                  <c:v>-0.231132</c:v>
                </c:pt>
                <c:pt idx="14030">
                  <c:v>-0.23221700000000001</c:v>
                </c:pt>
                <c:pt idx="14031">
                  <c:v>-0.233297</c:v>
                </c:pt>
                <c:pt idx="14032">
                  <c:v>-0.23438200000000001</c:v>
                </c:pt>
                <c:pt idx="14033">
                  <c:v>-0.23545099999999999</c:v>
                </c:pt>
                <c:pt idx="14034">
                  <c:v>-0.23655499999999999</c:v>
                </c:pt>
                <c:pt idx="14035">
                  <c:v>-0.23757200000000001</c:v>
                </c:pt>
                <c:pt idx="14036">
                  <c:v>-0.23840700000000001</c:v>
                </c:pt>
                <c:pt idx="14037">
                  <c:v>-0.23926</c:v>
                </c:pt>
                <c:pt idx="14038">
                  <c:v>-0.24040700000000001</c:v>
                </c:pt>
                <c:pt idx="14039">
                  <c:v>-0.24120800000000001</c:v>
                </c:pt>
                <c:pt idx="14040">
                  <c:v>-0.242205</c:v>
                </c:pt>
                <c:pt idx="14041">
                  <c:v>-0.24324799999999999</c:v>
                </c:pt>
                <c:pt idx="14042">
                  <c:v>-0.24398500000000001</c:v>
                </c:pt>
                <c:pt idx="14043">
                  <c:v>-0.245175</c:v>
                </c:pt>
                <c:pt idx="14044">
                  <c:v>-0.245863</c:v>
                </c:pt>
                <c:pt idx="14045">
                  <c:v>-0.246892</c:v>
                </c:pt>
                <c:pt idx="14046">
                  <c:v>-0.24784600000000001</c:v>
                </c:pt>
                <c:pt idx="14047">
                  <c:v>-0.24860299999999999</c:v>
                </c:pt>
                <c:pt idx="14048">
                  <c:v>-0.249749</c:v>
                </c:pt>
                <c:pt idx="14049">
                  <c:v>-0.25041000000000002</c:v>
                </c:pt>
                <c:pt idx="14050">
                  <c:v>-0.25148300000000001</c:v>
                </c:pt>
                <c:pt idx="14051">
                  <c:v>-0.25231999999999999</c:v>
                </c:pt>
                <c:pt idx="14052">
                  <c:v>-0.25317699999999999</c:v>
                </c:pt>
                <c:pt idx="14053">
                  <c:v>-0.25414999999999999</c:v>
                </c:pt>
                <c:pt idx="14054">
                  <c:v>-0.25488</c:v>
                </c:pt>
                <c:pt idx="14055">
                  <c:v>-0.25584800000000002</c:v>
                </c:pt>
                <c:pt idx="14056">
                  <c:v>-0.25664799999999999</c:v>
                </c:pt>
                <c:pt idx="14057">
                  <c:v>-0.25753700000000002</c:v>
                </c:pt>
                <c:pt idx="14058">
                  <c:v>-0.25839299999999998</c:v>
                </c:pt>
                <c:pt idx="14059">
                  <c:v>-0.259237</c:v>
                </c:pt>
                <c:pt idx="14060">
                  <c:v>-0.26007000000000002</c:v>
                </c:pt>
                <c:pt idx="14061">
                  <c:v>-0.26093100000000002</c:v>
                </c:pt>
                <c:pt idx="14062">
                  <c:v>-0.26175300000000001</c:v>
                </c:pt>
                <c:pt idx="14063">
                  <c:v>-0.2626</c:v>
                </c:pt>
                <c:pt idx="14064">
                  <c:v>-0.26338899999999998</c:v>
                </c:pt>
                <c:pt idx="14065">
                  <c:v>-0.26389499999999999</c:v>
                </c:pt>
                <c:pt idx="14066">
                  <c:v>-0.26457700000000001</c:v>
                </c:pt>
                <c:pt idx="14067">
                  <c:v>-0.26538699999999998</c:v>
                </c:pt>
                <c:pt idx="14068">
                  <c:v>-0.26600400000000002</c:v>
                </c:pt>
                <c:pt idx="14069">
                  <c:v>-0.26674300000000001</c:v>
                </c:pt>
                <c:pt idx="14070">
                  <c:v>-0.26750499999999999</c:v>
                </c:pt>
                <c:pt idx="14071">
                  <c:v>-0.26805099999999998</c:v>
                </c:pt>
                <c:pt idx="14072">
                  <c:v>-0.26890799999999998</c:v>
                </c:pt>
                <c:pt idx="14073">
                  <c:v>-0.26942300000000002</c:v>
                </c:pt>
                <c:pt idx="14074">
                  <c:v>-0.27014300000000002</c:v>
                </c:pt>
                <c:pt idx="14075">
                  <c:v>-0.27085399999999998</c:v>
                </c:pt>
                <c:pt idx="14076">
                  <c:v>-0.27135100000000001</c:v>
                </c:pt>
                <c:pt idx="14077">
                  <c:v>-0.27222400000000002</c:v>
                </c:pt>
                <c:pt idx="14078">
                  <c:v>-0.27267000000000002</c:v>
                </c:pt>
                <c:pt idx="14079">
                  <c:v>-0.27346300000000001</c:v>
                </c:pt>
                <c:pt idx="14080">
                  <c:v>-0.27404600000000001</c:v>
                </c:pt>
                <c:pt idx="14081">
                  <c:v>-0.27462999999999999</c:v>
                </c:pt>
                <c:pt idx="14082">
                  <c:v>-0.27534799999999998</c:v>
                </c:pt>
                <c:pt idx="14083">
                  <c:v>-0.27582099999999998</c:v>
                </c:pt>
                <c:pt idx="14084">
                  <c:v>-0.27653499999999998</c:v>
                </c:pt>
                <c:pt idx="14085">
                  <c:v>-0.27704200000000001</c:v>
                </c:pt>
                <c:pt idx="14086">
                  <c:v>-0.27768999999999999</c:v>
                </c:pt>
                <c:pt idx="14087">
                  <c:v>-0.27826899999999999</c:v>
                </c:pt>
                <c:pt idx="14088">
                  <c:v>-0.27887499999999998</c:v>
                </c:pt>
                <c:pt idx="14089">
                  <c:v>-0.27944099999999999</c:v>
                </c:pt>
                <c:pt idx="14090">
                  <c:v>-0.28000599999999998</c:v>
                </c:pt>
                <c:pt idx="14091">
                  <c:v>-0.28057199999999999</c:v>
                </c:pt>
                <c:pt idx="14092">
                  <c:v>-0.28109099999999998</c:v>
                </c:pt>
                <c:pt idx="14093">
                  <c:v>-0.28169300000000003</c:v>
                </c:pt>
                <c:pt idx="14094">
                  <c:v>-0.282138</c:v>
                </c:pt>
                <c:pt idx="14095">
                  <c:v>-0.28275699999999998</c:v>
                </c:pt>
                <c:pt idx="14096">
                  <c:v>-0.283221</c:v>
                </c:pt>
                <c:pt idx="14097">
                  <c:v>-0.283806</c:v>
                </c:pt>
                <c:pt idx="14098">
                  <c:v>-0.284331</c:v>
                </c:pt>
                <c:pt idx="14099">
                  <c:v>-0.28478900000000001</c:v>
                </c:pt>
                <c:pt idx="14100">
                  <c:v>-0.28535100000000002</c:v>
                </c:pt>
                <c:pt idx="14101">
                  <c:v>-0.28576499999999999</c:v>
                </c:pt>
                <c:pt idx="14102">
                  <c:v>-0.28632099999999999</c:v>
                </c:pt>
                <c:pt idx="14103">
                  <c:v>-0.286746</c:v>
                </c:pt>
                <c:pt idx="14104">
                  <c:v>-0.28722999999999999</c:v>
                </c:pt>
                <c:pt idx="14105">
                  <c:v>-0.28769</c:v>
                </c:pt>
                <c:pt idx="14106">
                  <c:v>-0.28815400000000002</c:v>
                </c:pt>
                <c:pt idx="14107">
                  <c:v>-0.28863299999999997</c:v>
                </c:pt>
                <c:pt idx="14108">
                  <c:v>-0.28907100000000002</c:v>
                </c:pt>
                <c:pt idx="14109">
                  <c:v>-0.289518</c:v>
                </c:pt>
                <c:pt idx="14110">
                  <c:v>-0.289933</c:v>
                </c:pt>
                <c:pt idx="14111">
                  <c:v>-0.29039500000000001</c:v>
                </c:pt>
                <c:pt idx="14112">
                  <c:v>-0.29077500000000001</c:v>
                </c:pt>
                <c:pt idx="14113">
                  <c:v>-0.29122199999999998</c:v>
                </c:pt>
                <c:pt idx="14114">
                  <c:v>-0.29156799999999999</c:v>
                </c:pt>
                <c:pt idx="14115">
                  <c:v>-0.29199599999999998</c:v>
                </c:pt>
                <c:pt idx="14116">
                  <c:v>-0.29238700000000001</c:v>
                </c:pt>
                <c:pt idx="14117">
                  <c:v>-0.292765</c:v>
                </c:pt>
                <c:pt idx="14118">
                  <c:v>-0.293186</c:v>
                </c:pt>
                <c:pt idx="14119">
                  <c:v>-0.29350300000000001</c:v>
                </c:pt>
                <c:pt idx="14120">
                  <c:v>-0.293929</c:v>
                </c:pt>
                <c:pt idx="14121">
                  <c:v>-0.29423899999999997</c:v>
                </c:pt>
                <c:pt idx="14122">
                  <c:v>-0.29461900000000002</c:v>
                </c:pt>
                <c:pt idx="14123">
                  <c:v>-0.29493799999999998</c:v>
                </c:pt>
                <c:pt idx="14124">
                  <c:v>-0.29526000000000002</c:v>
                </c:pt>
                <c:pt idx="14125">
                  <c:v>-0.29560999999999998</c:v>
                </c:pt>
                <c:pt idx="14126">
                  <c:v>-0.29591000000000001</c:v>
                </c:pt>
                <c:pt idx="14127">
                  <c:v>-0.296267</c:v>
                </c:pt>
                <c:pt idx="14128">
                  <c:v>-0.29655300000000001</c:v>
                </c:pt>
                <c:pt idx="14129">
                  <c:v>-0.29689100000000002</c:v>
                </c:pt>
                <c:pt idx="14130">
                  <c:v>-0.29716700000000001</c:v>
                </c:pt>
                <c:pt idx="14131">
                  <c:v>-0.29747499999999999</c:v>
                </c:pt>
                <c:pt idx="14132">
                  <c:v>-0.29773699999999997</c:v>
                </c:pt>
                <c:pt idx="14133">
                  <c:v>-0.298008</c:v>
                </c:pt>
                <c:pt idx="14134">
                  <c:v>-0.29827199999999998</c:v>
                </c:pt>
                <c:pt idx="14135">
                  <c:v>-0.29851899999999998</c:v>
                </c:pt>
                <c:pt idx="14136">
                  <c:v>-0.29880099999999998</c:v>
                </c:pt>
                <c:pt idx="14137">
                  <c:v>-0.29903200000000002</c:v>
                </c:pt>
                <c:pt idx="14138">
                  <c:v>-0.299321</c:v>
                </c:pt>
                <c:pt idx="14139">
                  <c:v>-0.29953099999999999</c:v>
                </c:pt>
                <c:pt idx="14140">
                  <c:v>-0.29979</c:v>
                </c:pt>
                <c:pt idx="14141">
                  <c:v>-0.29998599999999997</c:v>
                </c:pt>
                <c:pt idx="14142">
                  <c:v>-0.30019699999999999</c:v>
                </c:pt>
                <c:pt idx="14143">
                  <c:v>-0.300396</c:v>
                </c:pt>
                <c:pt idx="14144">
                  <c:v>-0.30056500000000003</c:v>
                </c:pt>
                <c:pt idx="14145">
                  <c:v>-0.30078500000000002</c:v>
                </c:pt>
                <c:pt idx="14146">
                  <c:v>-0.30093900000000001</c:v>
                </c:pt>
                <c:pt idx="14147">
                  <c:v>-0.30118</c:v>
                </c:pt>
                <c:pt idx="14148">
                  <c:v>-0.30132999999999999</c:v>
                </c:pt>
                <c:pt idx="14149">
                  <c:v>-0.30152200000000001</c:v>
                </c:pt>
                <c:pt idx="14150">
                  <c:v>-0.30166199999999999</c:v>
                </c:pt>
                <c:pt idx="14151">
                  <c:v>-0.30179800000000001</c:v>
                </c:pt>
                <c:pt idx="14152">
                  <c:v>-0.30196099999999998</c:v>
                </c:pt>
                <c:pt idx="14153">
                  <c:v>-0.30205300000000002</c:v>
                </c:pt>
                <c:pt idx="14154">
                  <c:v>-0.30221399999999998</c:v>
                </c:pt>
                <c:pt idx="14155">
                  <c:v>-0.30229499999999998</c:v>
                </c:pt>
                <c:pt idx="14156">
                  <c:v>-0.30245499999999997</c:v>
                </c:pt>
                <c:pt idx="14157">
                  <c:v>-0.30257299999999998</c:v>
                </c:pt>
                <c:pt idx="14158">
                  <c:v>-0.30268899999999999</c:v>
                </c:pt>
                <c:pt idx="14159">
                  <c:v>-0.30279299999999998</c:v>
                </c:pt>
                <c:pt idx="14160">
                  <c:v>-0.30285400000000001</c:v>
                </c:pt>
                <c:pt idx="14161">
                  <c:v>-0.302956</c:v>
                </c:pt>
                <c:pt idx="14162">
                  <c:v>-0.30300700000000003</c:v>
                </c:pt>
                <c:pt idx="14163">
                  <c:v>-0.30308800000000002</c:v>
                </c:pt>
                <c:pt idx="14164">
                  <c:v>-0.303124</c:v>
                </c:pt>
                <c:pt idx="14165">
                  <c:v>-0.30319200000000002</c:v>
                </c:pt>
                <c:pt idx="14166">
                  <c:v>-0.30324600000000002</c:v>
                </c:pt>
                <c:pt idx="14167">
                  <c:v>-0.303311</c:v>
                </c:pt>
                <c:pt idx="14168">
                  <c:v>-0.30335299999999998</c:v>
                </c:pt>
                <c:pt idx="14169">
                  <c:v>-0.30337399999999998</c:v>
                </c:pt>
                <c:pt idx="14170">
                  <c:v>-0.3034</c:v>
                </c:pt>
                <c:pt idx="14171">
                  <c:v>-0.30338900000000002</c:v>
                </c:pt>
                <c:pt idx="14172">
                  <c:v>-0.30342599999999997</c:v>
                </c:pt>
                <c:pt idx="14173">
                  <c:v>-0.30342200000000003</c:v>
                </c:pt>
                <c:pt idx="14174">
                  <c:v>-0.303429</c:v>
                </c:pt>
                <c:pt idx="14175">
                  <c:v>-0.30316900000000002</c:v>
                </c:pt>
                <c:pt idx="14176">
                  <c:v>-0.30295699999999998</c:v>
                </c:pt>
                <c:pt idx="14177">
                  <c:v>-0.30304500000000001</c:v>
                </c:pt>
                <c:pt idx="14178">
                  <c:v>-0.30275800000000003</c:v>
                </c:pt>
                <c:pt idx="14179">
                  <c:v>-0.302705</c:v>
                </c:pt>
                <c:pt idx="14180">
                  <c:v>-0.30263699999999999</c:v>
                </c:pt>
                <c:pt idx="14181">
                  <c:v>-0.302317</c:v>
                </c:pt>
                <c:pt idx="14182">
                  <c:v>-0.30238799999999999</c:v>
                </c:pt>
                <c:pt idx="14183">
                  <c:v>-0.30203999999999998</c:v>
                </c:pt>
                <c:pt idx="14184">
                  <c:v>-0.30194599999999999</c:v>
                </c:pt>
                <c:pt idx="14185">
                  <c:v>-0.301838</c:v>
                </c:pt>
                <c:pt idx="14186">
                  <c:v>-0.301514</c:v>
                </c:pt>
                <c:pt idx="14187">
                  <c:v>-0.30154199999999998</c:v>
                </c:pt>
                <c:pt idx="14188">
                  <c:v>-0.30119899999999999</c:v>
                </c:pt>
                <c:pt idx="14189">
                  <c:v>-0.30109599999999997</c:v>
                </c:pt>
                <c:pt idx="14190">
                  <c:v>-0.30090600000000001</c:v>
                </c:pt>
                <c:pt idx="14191">
                  <c:v>-0.30062</c:v>
                </c:pt>
                <c:pt idx="14192">
                  <c:v>-0.30049599999999999</c:v>
                </c:pt>
                <c:pt idx="14193">
                  <c:v>-0.30019099999999999</c:v>
                </c:pt>
                <c:pt idx="14194">
                  <c:v>-0.299985</c:v>
                </c:pt>
                <c:pt idx="14195">
                  <c:v>-0.29976599999999998</c:v>
                </c:pt>
                <c:pt idx="14196">
                  <c:v>-0.29950100000000002</c:v>
                </c:pt>
                <c:pt idx="14197">
                  <c:v>-0.299288</c:v>
                </c:pt>
                <c:pt idx="14198">
                  <c:v>-0.29907</c:v>
                </c:pt>
                <c:pt idx="14199">
                  <c:v>-0.29875400000000002</c:v>
                </c:pt>
                <c:pt idx="14200">
                  <c:v>-0.29855700000000002</c:v>
                </c:pt>
                <c:pt idx="14201">
                  <c:v>-0.29822900000000002</c:v>
                </c:pt>
                <c:pt idx="14202">
                  <c:v>-0.29798799999999998</c:v>
                </c:pt>
                <c:pt idx="14203">
                  <c:v>-0.297711</c:v>
                </c:pt>
                <c:pt idx="14204">
                  <c:v>-0.29708400000000001</c:v>
                </c:pt>
                <c:pt idx="14205">
                  <c:v>-0.296684</c:v>
                </c:pt>
                <c:pt idx="14206">
                  <c:v>-0.29638999999999999</c:v>
                </c:pt>
                <c:pt idx="14207">
                  <c:v>-0.29591299999999998</c:v>
                </c:pt>
                <c:pt idx="14208">
                  <c:v>-0.295572</c:v>
                </c:pt>
                <c:pt idx="14209">
                  <c:v>-0.29520400000000002</c:v>
                </c:pt>
                <c:pt idx="14210">
                  <c:v>-0.29464000000000001</c:v>
                </c:pt>
                <c:pt idx="14211">
                  <c:v>-0.294377</c:v>
                </c:pt>
                <c:pt idx="14212">
                  <c:v>-0.29379</c:v>
                </c:pt>
                <c:pt idx="14213">
                  <c:v>-0.29339700000000002</c:v>
                </c:pt>
                <c:pt idx="14214">
                  <c:v>-0.29300300000000001</c:v>
                </c:pt>
                <c:pt idx="14215">
                  <c:v>-0.29239199999999999</c:v>
                </c:pt>
                <c:pt idx="14216">
                  <c:v>-0.292155</c:v>
                </c:pt>
                <c:pt idx="14217">
                  <c:v>-0.29153099999999998</c:v>
                </c:pt>
                <c:pt idx="14218">
                  <c:v>-0.29117999999999999</c:v>
                </c:pt>
                <c:pt idx="14219">
                  <c:v>-0.290684</c:v>
                </c:pt>
                <c:pt idx="14220">
                  <c:v>-0.29012100000000002</c:v>
                </c:pt>
                <c:pt idx="14221">
                  <c:v>-0.28973100000000002</c:v>
                </c:pt>
                <c:pt idx="14222">
                  <c:v>-0.28912300000000002</c:v>
                </c:pt>
                <c:pt idx="14223">
                  <c:v>-0.28867900000000002</c:v>
                </c:pt>
                <c:pt idx="14224">
                  <c:v>-0.28814000000000001</c:v>
                </c:pt>
                <c:pt idx="14225">
                  <c:v>-0.28762100000000002</c:v>
                </c:pt>
                <c:pt idx="14226">
                  <c:v>-0.28712500000000002</c:v>
                </c:pt>
                <c:pt idx="14227">
                  <c:v>-0.28662599999999999</c:v>
                </c:pt>
                <c:pt idx="14228">
                  <c:v>-0.28605700000000001</c:v>
                </c:pt>
                <c:pt idx="14229">
                  <c:v>-0.28557500000000002</c:v>
                </c:pt>
                <c:pt idx="14230">
                  <c:v>-0.284972</c:v>
                </c:pt>
                <c:pt idx="14231">
                  <c:v>-0.28443299999999999</c:v>
                </c:pt>
                <c:pt idx="14232">
                  <c:v>-0.28390500000000002</c:v>
                </c:pt>
                <c:pt idx="14233">
                  <c:v>-0.28324700000000003</c:v>
                </c:pt>
                <c:pt idx="14234">
                  <c:v>-0.28278900000000001</c:v>
                </c:pt>
                <c:pt idx="14235">
                  <c:v>-0.28210299999999999</c:v>
                </c:pt>
                <c:pt idx="14236">
                  <c:v>-0.28161599999999998</c:v>
                </c:pt>
                <c:pt idx="14237">
                  <c:v>-0.28101399999999999</c:v>
                </c:pt>
                <c:pt idx="14238">
                  <c:v>-0.28040300000000001</c:v>
                </c:pt>
                <c:pt idx="14239">
                  <c:v>-0.27987400000000001</c:v>
                </c:pt>
                <c:pt idx="14240">
                  <c:v>-0.279169</c:v>
                </c:pt>
                <c:pt idx="14241">
                  <c:v>-0.27863300000000002</c:v>
                </c:pt>
                <c:pt idx="14242">
                  <c:v>-0.27797699999999997</c:v>
                </c:pt>
                <c:pt idx="14243">
                  <c:v>-0.27741700000000002</c:v>
                </c:pt>
                <c:pt idx="14244">
                  <c:v>-0.276731</c:v>
                </c:pt>
                <c:pt idx="14245">
                  <c:v>-0.27592100000000003</c:v>
                </c:pt>
                <c:pt idx="14246">
                  <c:v>-0.275119</c:v>
                </c:pt>
                <c:pt idx="14247">
                  <c:v>-0.27446799999999999</c:v>
                </c:pt>
                <c:pt idx="14248">
                  <c:v>-0.27399899999999999</c:v>
                </c:pt>
                <c:pt idx="14249">
                  <c:v>-0.27352199999999999</c:v>
                </c:pt>
                <c:pt idx="14250">
                  <c:v>-0.27304400000000001</c:v>
                </c:pt>
                <c:pt idx="14251">
                  <c:v>-0.272451</c:v>
                </c:pt>
                <c:pt idx="14252">
                  <c:v>-0.27196100000000001</c:v>
                </c:pt>
                <c:pt idx="14253">
                  <c:v>-0.27137800000000001</c:v>
                </c:pt>
                <c:pt idx="14254">
                  <c:v>-0.27086900000000003</c:v>
                </c:pt>
                <c:pt idx="14255">
                  <c:v>-0.27032600000000001</c:v>
                </c:pt>
                <c:pt idx="14256">
                  <c:v>-0.26976</c:v>
                </c:pt>
                <c:pt idx="14257">
                  <c:v>-0.26926600000000001</c:v>
                </c:pt>
                <c:pt idx="14258">
                  <c:v>-0.26866800000000002</c:v>
                </c:pt>
                <c:pt idx="14259">
                  <c:v>-0.26815899999999998</c:v>
                </c:pt>
                <c:pt idx="14260">
                  <c:v>-0.26755000000000001</c:v>
                </c:pt>
                <c:pt idx="14261">
                  <c:v>-0.266988</c:v>
                </c:pt>
                <c:pt idx="14262">
                  <c:v>-0.266401</c:v>
                </c:pt>
                <c:pt idx="14263">
                  <c:v>-0.26580500000000001</c:v>
                </c:pt>
                <c:pt idx="14264">
                  <c:v>-0.26522800000000002</c:v>
                </c:pt>
                <c:pt idx="14265">
                  <c:v>-0.264625</c:v>
                </c:pt>
                <c:pt idx="14266">
                  <c:v>-0.26405400000000001</c:v>
                </c:pt>
                <c:pt idx="14267">
                  <c:v>-0.263463</c:v>
                </c:pt>
                <c:pt idx="14268">
                  <c:v>-0.26288699999999998</c:v>
                </c:pt>
                <c:pt idx="14269">
                  <c:v>-0.26225599999999999</c:v>
                </c:pt>
                <c:pt idx="14270">
                  <c:v>-0.261654</c:v>
                </c:pt>
                <c:pt idx="14271">
                  <c:v>-0.26100200000000001</c:v>
                </c:pt>
                <c:pt idx="14272">
                  <c:v>-0.26039400000000001</c:v>
                </c:pt>
                <c:pt idx="14273">
                  <c:v>-0.25974900000000001</c:v>
                </c:pt>
                <c:pt idx="14274">
                  <c:v>-0.259108</c:v>
                </c:pt>
                <c:pt idx="14275">
                  <c:v>-0.25848599999999999</c:v>
                </c:pt>
                <c:pt idx="14276">
                  <c:v>-0.25782899999999997</c:v>
                </c:pt>
                <c:pt idx="14277">
                  <c:v>-0.25723499999999999</c:v>
                </c:pt>
                <c:pt idx="14278">
                  <c:v>-0.25655600000000001</c:v>
                </c:pt>
                <c:pt idx="14279">
                  <c:v>-0.25592100000000001</c:v>
                </c:pt>
                <c:pt idx="14280">
                  <c:v>-0.25523299999999999</c:v>
                </c:pt>
                <c:pt idx="14281">
                  <c:v>-0.25456800000000002</c:v>
                </c:pt>
                <c:pt idx="14282">
                  <c:v>-0.25390299999999999</c:v>
                </c:pt>
                <c:pt idx="14283">
                  <c:v>-0.25320700000000002</c:v>
                </c:pt>
                <c:pt idx="14284">
                  <c:v>-0.25254599999999999</c:v>
                </c:pt>
                <c:pt idx="14285">
                  <c:v>-0.25183899999999998</c:v>
                </c:pt>
                <c:pt idx="14286">
                  <c:v>-0.25118800000000002</c:v>
                </c:pt>
                <c:pt idx="14287">
                  <c:v>-0.25048700000000002</c:v>
                </c:pt>
                <c:pt idx="14288">
                  <c:v>-0.249807</c:v>
                </c:pt>
                <c:pt idx="14289">
                  <c:v>-0.24909100000000001</c:v>
                </c:pt>
                <c:pt idx="14290">
                  <c:v>-0.24838099999999999</c:v>
                </c:pt>
                <c:pt idx="14291">
                  <c:v>-0.24768000000000001</c:v>
                </c:pt>
                <c:pt idx="14292">
                  <c:v>-0.24695</c:v>
                </c:pt>
                <c:pt idx="14293">
                  <c:v>-0.24624699999999999</c:v>
                </c:pt>
                <c:pt idx="14294">
                  <c:v>-0.24549499999999999</c:v>
                </c:pt>
                <c:pt idx="14295">
                  <c:v>-0.24479500000000001</c:v>
                </c:pt>
                <c:pt idx="14296">
                  <c:v>-0.24405399999999999</c:v>
                </c:pt>
                <c:pt idx="14297">
                  <c:v>-0.243337</c:v>
                </c:pt>
                <c:pt idx="14298">
                  <c:v>-0.24259500000000001</c:v>
                </c:pt>
                <c:pt idx="14299">
                  <c:v>-0.241844</c:v>
                </c:pt>
                <c:pt idx="14300">
                  <c:v>-0.24111299999999999</c:v>
                </c:pt>
                <c:pt idx="14301">
                  <c:v>-0.24034700000000001</c:v>
                </c:pt>
                <c:pt idx="14302">
                  <c:v>-0.23960899999999999</c:v>
                </c:pt>
                <c:pt idx="14303">
                  <c:v>-0.23882200000000001</c:v>
                </c:pt>
                <c:pt idx="14304">
                  <c:v>-0.23807400000000001</c:v>
                </c:pt>
                <c:pt idx="14305">
                  <c:v>-0.23730899999999999</c:v>
                </c:pt>
                <c:pt idx="14306">
                  <c:v>-0.23654900000000001</c:v>
                </c:pt>
                <c:pt idx="14307">
                  <c:v>-0.23574200000000001</c:v>
                </c:pt>
                <c:pt idx="14308">
                  <c:v>-0.234931</c:v>
                </c:pt>
                <c:pt idx="14309">
                  <c:v>-0.23424400000000001</c:v>
                </c:pt>
                <c:pt idx="14310">
                  <c:v>-0.23360700000000001</c:v>
                </c:pt>
                <c:pt idx="14311">
                  <c:v>-0.23275499999999999</c:v>
                </c:pt>
                <c:pt idx="14312">
                  <c:v>-0.23130899999999999</c:v>
                </c:pt>
                <c:pt idx="14313">
                  <c:v>-0.229737</c:v>
                </c:pt>
                <c:pt idx="14314">
                  <c:v>-0.228714</c:v>
                </c:pt>
                <c:pt idx="14315">
                  <c:v>-0.22844100000000001</c:v>
                </c:pt>
                <c:pt idx="14316">
                  <c:v>-0.228435</c:v>
                </c:pt>
                <c:pt idx="14317">
                  <c:v>-0.228242</c:v>
                </c:pt>
                <c:pt idx="14318">
                  <c:v>-0.22795699999999999</c:v>
                </c:pt>
                <c:pt idx="14319">
                  <c:v>-0.227663</c:v>
                </c:pt>
                <c:pt idx="14320">
                  <c:v>-0.227435</c:v>
                </c:pt>
                <c:pt idx="14321">
                  <c:v>-0.22719600000000001</c:v>
                </c:pt>
                <c:pt idx="14322">
                  <c:v>-0.226942</c:v>
                </c:pt>
                <c:pt idx="14323">
                  <c:v>-0.226663</c:v>
                </c:pt>
                <c:pt idx="14324">
                  <c:v>-0.22639799999999999</c:v>
                </c:pt>
                <c:pt idx="14325">
                  <c:v>-0.22612699999999999</c:v>
                </c:pt>
                <c:pt idx="14326">
                  <c:v>-0.225859</c:v>
                </c:pt>
                <c:pt idx="14327">
                  <c:v>-0.22559699999999999</c:v>
                </c:pt>
                <c:pt idx="14328">
                  <c:v>-0.22532199999999999</c:v>
                </c:pt>
                <c:pt idx="14329">
                  <c:v>-0.22508600000000001</c:v>
                </c:pt>
                <c:pt idx="14330">
                  <c:v>-0.22481400000000001</c:v>
                </c:pt>
                <c:pt idx="14331">
                  <c:v>-0.22457299999999999</c:v>
                </c:pt>
                <c:pt idx="14332">
                  <c:v>-0.22428999999999999</c:v>
                </c:pt>
                <c:pt idx="14333">
                  <c:v>-0.224019</c:v>
                </c:pt>
                <c:pt idx="14334">
                  <c:v>-0.223745</c:v>
                </c:pt>
                <c:pt idx="14335">
                  <c:v>-0.22345300000000001</c:v>
                </c:pt>
                <c:pt idx="14336">
                  <c:v>-0.22319600000000001</c:v>
                </c:pt>
                <c:pt idx="14337">
                  <c:v>-0.22289999999999999</c:v>
                </c:pt>
                <c:pt idx="14338">
                  <c:v>-0.22264200000000001</c:v>
                </c:pt>
                <c:pt idx="14339">
                  <c:v>-0.22234899999999999</c:v>
                </c:pt>
                <c:pt idx="14340">
                  <c:v>-0.22206999999999999</c:v>
                </c:pt>
                <c:pt idx="14341">
                  <c:v>-0.221777</c:v>
                </c:pt>
                <c:pt idx="14342">
                  <c:v>-0.221471</c:v>
                </c:pt>
                <c:pt idx="14343">
                  <c:v>-0.22117500000000001</c:v>
                </c:pt>
                <c:pt idx="14344">
                  <c:v>-0.22085199999999999</c:v>
                </c:pt>
                <c:pt idx="14345">
                  <c:v>-0.220552</c:v>
                </c:pt>
                <c:pt idx="14346">
                  <c:v>-0.22023000000000001</c:v>
                </c:pt>
                <c:pt idx="14347">
                  <c:v>-0.21992800000000001</c:v>
                </c:pt>
                <c:pt idx="14348">
                  <c:v>-0.21961600000000001</c:v>
                </c:pt>
                <c:pt idx="14349">
                  <c:v>-0.21931</c:v>
                </c:pt>
                <c:pt idx="14350">
                  <c:v>-0.218996</c:v>
                </c:pt>
                <c:pt idx="14351">
                  <c:v>-0.218671</c:v>
                </c:pt>
                <c:pt idx="14352">
                  <c:v>-0.21834400000000001</c:v>
                </c:pt>
                <c:pt idx="14353">
                  <c:v>-0.218003</c:v>
                </c:pt>
                <c:pt idx="14354">
                  <c:v>-0.217666</c:v>
                </c:pt>
                <c:pt idx="14355">
                  <c:v>-0.21731500000000001</c:v>
                </c:pt>
                <c:pt idx="14356">
                  <c:v>-0.216976</c:v>
                </c:pt>
                <c:pt idx="14357">
                  <c:v>-0.21663099999999999</c:v>
                </c:pt>
                <c:pt idx="14358">
                  <c:v>-0.21630199999999999</c:v>
                </c:pt>
                <c:pt idx="14359">
                  <c:v>-0.21596299999999999</c:v>
                </c:pt>
                <c:pt idx="14360">
                  <c:v>-0.21562200000000001</c:v>
                </c:pt>
                <c:pt idx="14361">
                  <c:v>-0.21526999999999999</c:v>
                </c:pt>
                <c:pt idx="14362">
                  <c:v>-0.21490500000000001</c:v>
                </c:pt>
                <c:pt idx="14363">
                  <c:v>-0.21454400000000001</c:v>
                </c:pt>
                <c:pt idx="14364">
                  <c:v>-0.21416199999999999</c:v>
                </c:pt>
                <c:pt idx="14365">
                  <c:v>-0.21379300000000001</c:v>
                </c:pt>
                <c:pt idx="14366">
                  <c:v>-0.21340999999999999</c:v>
                </c:pt>
                <c:pt idx="14367">
                  <c:v>-0.21305099999999999</c:v>
                </c:pt>
                <c:pt idx="14368">
                  <c:v>-0.21269099999999999</c:v>
                </c:pt>
                <c:pt idx="14369">
                  <c:v>-0.21232599999999999</c:v>
                </c:pt>
                <c:pt idx="14370">
                  <c:v>-0.21195600000000001</c:v>
                </c:pt>
                <c:pt idx="14371">
                  <c:v>-0.21156700000000001</c:v>
                </c:pt>
                <c:pt idx="14372">
                  <c:v>-0.21119599999999999</c:v>
                </c:pt>
                <c:pt idx="14373">
                  <c:v>-0.21079400000000001</c:v>
                </c:pt>
                <c:pt idx="14374">
                  <c:v>-0.210365</c:v>
                </c:pt>
                <c:pt idx="14375">
                  <c:v>-0.20991599999999999</c:v>
                </c:pt>
                <c:pt idx="14376">
                  <c:v>-0.209565</c:v>
                </c:pt>
                <c:pt idx="14377">
                  <c:v>-0.209344</c:v>
                </c:pt>
                <c:pt idx="14378">
                  <c:v>-0.208955</c:v>
                </c:pt>
                <c:pt idx="14379">
                  <c:v>-0.20804</c:v>
                </c:pt>
                <c:pt idx="14380">
                  <c:v>-0.20682700000000001</c:v>
                </c:pt>
                <c:pt idx="14381">
                  <c:v>-0.20604500000000001</c:v>
                </c:pt>
                <c:pt idx="14382">
                  <c:v>-0.20603299999999999</c:v>
                </c:pt>
                <c:pt idx="14383">
                  <c:v>-0.206395</c:v>
                </c:pt>
                <c:pt idx="14384">
                  <c:v>-0.20661099999999999</c:v>
                </c:pt>
                <c:pt idx="14385">
                  <c:v>-0.206705</c:v>
                </c:pt>
                <c:pt idx="14386">
                  <c:v>-0.20679500000000001</c:v>
                </c:pt>
                <c:pt idx="14387">
                  <c:v>-0.206952</c:v>
                </c:pt>
                <c:pt idx="14388">
                  <c:v>-0.207145</c:v>
                </c:pt>
                <c:pt idx="14389">
                  <c:v>-0.207286</c:v>
                </c:pt>
                <c:pt idx="14390">
                  <c:v>-0.207431</c:v>
                </c:pt>
                <c:pt idx="14391">
                  <c:v>-0.20754900000000001</c:v>
                </c:pt>
                <c:pt idx="14392">
                  <c:v>-0.207673</c:v>
                </c:pt>
                <c:pt idx="14393">
                  <c:v>-0.20779</c:v>
                </c:pt>
                <c:pt idx="14394">
                  <c:v>-0.20788899999999999</c:v>
                </c:pt>
                <c:pt idx="14395">
                  <c:v>-0.208005</c:v>
                </c:pt>
                <c:pt idx="14396">
                  <c:v>-0.20812800000000001</c:v>
                </c:pt>
                <c:pt idx="14397">
                  <c:v>-0.20826900000000001</c:v>
                </c:pt>
                <c:pt idx="14398">
                  <c:v>-0.20840400000000001</c:v>
                </c:pt>
                <c:pt idx="14399">
                  <c:v>-0.20852399999999999</c:v>
                </c:pt>
                <c:pt idx="14400">
                  <c:v>-0.20863699999999999</c:v>
                </c:pt>
                <c:pt idx="14401">
                  <c:v>-0.20874100000000001</c:v>
                </c:pt>
                <c:pt idx="14402">
                  <c:v>-0.20883199999999999</c:v>
                </c:pt>
                <c:pt idx="14403">
                  <c:v>-0.20891999999999999</c:v>
                </c:pt>
                <c:pt idx="14404">
                  <c:v>-0.20899400000000001</c:v>
                </c:pt>
                <c:pt idx="14405">
                  <c:v>-0.209087</c:v>
                </c:pt>
                <c:pt idx="14406">
                  <c:v>-0.20919299999999999</c:v>
                </c:pt>
                <c:pt idx="14407">
                  <c:v>-0.20930299999999999</c:v>
                </c:pt>
                <c:pt idx="14408">
                  <c:v>-0.20941699999999999</c:v>
                </c:pt>
                <c:pt idx="14409">
                  <c:v>-0.209505</c:v>
                </c:pt>
                <c:pt idx="14410">
                  <c:v>-0.20959900000000001</c:v>
                </c:pt>
                <c:pt idx="14411">
                  <c:v>-0.20966699999999999</c:v>
                </c:pt>
                <c:pt idx="14412">
                  <c:v>-0.209732</c:v>
                </c:pt>
                <c:pt idx="14413">
                  <c:v>-0.209787</c:v>
                </c:pt>
                <c:pt idx="14414">
                  <c:v>-0.20983599999999999</c:v>
                </c:pt>
                <c:pt idx="14415">
                  <c:v>-0.20991299999999999</c:v>
                </c:pt>
                <c:pt idx="14416">
                  <c:v>-0.20998800000000001</c:v>
                </c:pt>
                <c:pt idx="14417">
                  <c:v>-0.21008199999999999</c:v>
                </c:pt>
                <c:pt idx="14418">
                  <c:v>-0.21015700000000001</c:v>
                </c:pt>
                <c:pt idx="14419">
                  <c:v>-0.210231</c:v>
                </c:pt>
                <c:pt idx="14420">
                  <c:v>-0.21029200000000001</c:v>
                </c:pt>
                <c:pt idx="14421">
                  <c:v>-0.210338</c:v>
                </c:pt>
                <c:pt idx="14422">
                  <c:v>-0.21037700000000001</c:v>
                </c:pt>
                <c:pt idx="14423">
                  <c:v>-0.210399</c:v>
                </c:pt>
                <c:pt idx="14424">
                  <c:v>-0.21043799999999999</c:v>
                </c:pt>
                <c:pt idx="14425">
                  <c:v>-0.210483</c:v>
                </c:pt>
                <c:pt idx="14426">
                  <c:v>-0.21054999999999999</c:v>
                </c:pt>
                <c:pt idx="14427">
                  <c:v>-0.21060899999999999</c:v>
                </c:pt>
                <c:pt idx="14428">
                  <c:v>-0.21066699999999999</c:v>
                </c:pt>
                <c:pt idx="14429">
                  <c:v>-0.21071599999999999</c:v>
                </c:pt>
                <c:pt idx="14430">
                  <c:v>-0.21075099999999999</c:v>
                </c:pt>
                <c:pt idx="14431">
                  <c:v>-0.21077799999999999</c:v>
                </c:pt>
                <c:pt idx="14432">
                  <c:v>-0.21077799999999999</c:v>
                </c:pt>
                <c:pt idx="14433">
                  <c:v>-0.210787</c:v>
                </c:pt>
                <c:pt idx="14434">
                  <c:v>-0.21080499999999999</c:v>
                </c:pt>
                <c:pt idx="14435">
                  <c:v>-0.21085999999999999</c:v>
                </c:pt>
                <c:pt idx="14436">
                  <c:v>-0.21093000000000001</c:v>
                </c:pt>
                <c:pt idx="14437">
                  <c:v>-0.211009</c:v>
                </c:pt>
                <c:pt idx="14438">
                  <c:v>-0.21107100000000001</c:v>
                </c:pt>
                <c:pt idx="14439">
                  <c:v>-0.211006</c:v>
                </c:pt>
                <c:pt idx="14440">
                  <c:v>-0.21095</c:v>
                </c:pt>
                <c:pt idx="14441">
                  <c:v>-0.21101300000000001</c:v>
                </c:pt>
                <c:pt idx="14442">
                  <c:v>-0.21090600000000001</c:v>
                </c:pt>
                <c:pt idx="14443">
                  <c:v>-0.21090500000000001</c:v>
                </c:pt>
                <c:pt idx="14444">
                  <c:v>-0.21091599999999999</c:v>
                </c:pt>
                <c:pt idx="14445">
                  <c:v>-0.210817</c:v>
                </c:pt>
                <c:pt idx="14446">
                  <c:v>-0.21093700000000001</c:v>
                </c:pt>
                <c:pt idx="14447">
                  <c:v>-0.21082899999999999</c:v>
                </c:pt>
                <c:pt idx="14448">
                  <c:v>-0.21088699999999999</c:v>
                </c:pt>
                <c:pt idx="14449">
                  <c:v>-0.21087400000000001</c:v>
                </c:pt>
                <c:pt idx="14450">
                  <c:v>-0.21076300000000001</c:v>
                </c:pt>
                <c:pt idx="14451">
                  <c:v>-0.210836</c:v>
                </c:pt>
                <c:pt idx="14452">
                  <c:v>-0.21065</c:v>
                </c:pt>
                <c:pt idx="14453">
                  <c:v>-0.21069599999999999</c:v>
                </c:pt>
                <c:pt idx="14454">
                  <c:v>-0.21060999999999999</c:v>
                </c:pt>
                <c:pt idx="14455">
                  <c:v>-0.21055699999999999</c:v>
                </c:pt>
                <c:pt idx="14456">
                  <c:v>-0.21059600000000001</c:v>
                </c:pt>
                <c:pt idx="14457">
                  <c:v>-0.210484</c:v>
                </c:pt>
                <c:pt idx="14458">
                  <c:v>-0.21052899999999999</c:v>
                </c:pt>
                <c:pt idx="14459">
                  <c:v>-0.21043600000000001</c:v>
                </c:pt>
                <c:pt idx="14460">
                  <c:v>-0.21038799999999999</c:v>
                </c:pt>
                <c:pt idx="14461">
                  <c:v>-0.21033299999999999</c:v>
                </c:pt>
                <c:pt idx="14462">
                  <c:v>-0.210226</c:v>
                </c:pt>
                <c:pt idx="14463">
                  <c:v>-0.210172</c:v>
                </c:pt>
                <c:pt idx="14464">
                  <c:v>-0.21010400000000001</c:v>
                </c:pt>
                <c:pt idx="14465">
                  <c:v>-0.21002799999999999</c:v>
                </c:pt>
                <c:pt idx="14466">
                  <c:v>-0.21000199999999999</c:v>
                </c:pt>
                <c:pt idx="14467">
                  <c:v>-0.20993200000000001</c:v>
                </c:pt>
                <c:pt idx="14468">
                  <c:v>-0.209868</c:v>
                </c:pt>
                <c:pt idx="14469">
                  <c:v>-0.20982999999999999</c:v>
                </c:pt>
                <c:pt idx="14470">
                  <c:v>-0.20968899999999999</c:v>
                </c:pt>
                <c:pt idx="14471">
                  <c:v>-0.20965200000000001</c:v>
                </c:pt>
                <c:pt idx="14472">
                  <c:v>-0.20949899999999999</c:v>
                </c:pt>
                <c:pt idx="14473">
                  <c:v>-0.209423</c:v>
                </c:pt>
                <c:pt idx="14474">
                  <c:v>-0.20935300000000001</c:v>
                </c:pt>
                <c:pt idx="14475">
                  <c:v>-0.20922099999999999</c:v>
                </c:pt>
                <c:pt idx="14476">
                  <c:v>-0.20921600000000001</c:v>
                </c:pt>
                <c:pt idx="14477">
                  <c:v>-0.209066</c:v>
                </c:pt>
                <c:pt idx="14478">
                  <c:v>-0.20902599999999999</c:v>
                </c:pt>
                <c:pt idx="14479">
                  <c:v>-0.20890700000000001</c:v>
                </c:pt>
                <c:pt idx="14480">
                  <c:v>-0.20877699999999999</c:v>
                </c:pt>
                <c:pt idx="14481">
                  <c:v>-0.20869199999999999</c:v>
                </c:pt>
                <c:pt idx="14482">
                  <c:v>-0.20852100000000001</c:v>
                </c:pt>
                <c:pt idx="14483">
                  <c:v>-0.20844399999999999</c:v>
                </c:pt>
                <c:pt idx="14484">
                  <c:v>-0.20830899999999999</c:v>
                </c:pt>
                <c:pt idx="14485">
                  <c:v>-0.208207</c:v>
                </c:pt>
                <c:pt idx="14486">
                  <c:v>-0.208117</c:v>
                </c:pt>
                <c:pt idx="14487">
                  <c:v>-0.20799200000000001</c:v>
                </c:pt>
                <c:pt idx="14488">
                  <c:v>-0.20788899999999999</c:v>
                </c:pt>
                <c:pt idx="14489">
                  <c:v>-0.207762</c:v>
                </c:pt>
                <c:pt idx="14490">
                  <c:v>-0.20760899999999999</c:v>
                </c:pt>
                <c:pt idx="14491">
                  <c:v>-0.207482</c:v>
                </c:pt>
                <c:pt idx="14492">
                  <c:v>-0.20732300000000001</c:v>
                </c:pt>
                <c:pt idx="14493">
                  <c:v>-0.20718900000000001</c:v>
                </c:pt>
                <c:pt idx="14494">
                  <c:v>-0.207066</c:v>
                </c:pt>
                <c:pt idx="14495">
                  <c:v>-0.20690900000000001</c:v>
                </c:pt>
                <c:pt idx="14496">
                  <c:v>-0.206812</c:v>
                </c:pt>
                <c:pt idx="14497">
                  <c:v>-0.206647</c:v>
                </c:pt>
                <c:pt idx="14498">
                  <c:v>-0.20652699999999999</c:v>
                </c:pt>
                <c:pt idx="14499">
                  <c:v>-0.206376</c:v>
                </c:pt>
                <c:pt idx="14500">
                  <c:v>-0.20619899999999999</c:v>
                </c:pt>
                <c:pt idx="14501">
                  <c:v>-0.20605200000000001</c:v>
                </c:pt>
                <c:pt idx="14502">
                  <c:v>-0.20584</c:v>
                </c:pt>
                <c:pt idx="14503">
                  <c:v>-0.20571</c:v>
                </c:pt>
                <c:pt idx="14504">
                  <c:v>-0.20558699999999999</c:v>
                </c:pt>
                <c:pt idx="14505">
                  <c:v>-0.205454</c:v>
                </c:pt>
                <c:pt idx="14506">
                  <c:v>-0.20488400000000001</c:v>
                </c:pt>
                <c:pt idx="14507">
                  <c:v>-0.20433000000000001</c:v>
                </c:pt>
                <c:pt idx="14508">
                  <c:v>-0.204343</c:v>
                </c:pt>
                <c:pt idx="14509">
                  <c:v>-0.20369100000000001</c:v>
                </c:pt>
                <c:pt idx="14510">
                  <c:v>-0.20346</c:v>
                </c:pt>
                <c:pt idx="14511">
                  <c:v>-0.203236</c:v>
                </c:pt>
                <c:pt idx="14512">
                  <c:v>-0.20252899999999999</c:v>
                </c:pt>
                <c:pt idx="14513">
                  <c:v>-0.20264599999999999</c:v>
                </c:pt>
                <c:pt idx="14514">
                  <c:v>-0.201877</c:v>
                </c:pt>
                <c:pt idx="14515">
                  <c:v>-0.20174700000000001</c:v>
                </c:pt>
                <c:pt idx="14516">
                  <c:v>-0.201455</c:v>
                </c:pt>
                <c:pt idx="14517">
                  <c:v>-0.200797</c:v>
                </c:pt>
                <c:pt idx="14518">
                  <c:v>-0.200908</c:v>
                </c:pt>
                <c:pt idx="14519">
                  <c:v>-0.20006399999999999</c:v>
                </c:pt>
                <c:pt idx="14520">
                  <c:v>-0.20003000000000001</c:v>
                </c:pt>
                <c:pt idx="14521">
                  <c:v>-0.19954</c:v>
                </c:pt>
                <c:pt idx="14522">
                  <c:v>-0.19905700000000001</c:v>
                </c:pt>
                <c:pt idx="14523">
                  <c:v>-0.19895699999999999</c:v>
                </c:pt>
                <c:pt idx="14524">
                  <c:v>-0.19825300000000001</c:v>
                </c:pt>
                <c:pt idx="14525">
                  <c:v>-0.19814999999999999</c:v>
                </c:pt>
                <c:pt idx="14526">
                  <c:v>-0.19764399999999999</c:v>
                </c:pt>
                <c:pt idx="14527">
                  <c:v>-0.19727500000000001</c:v>
                </c:pt>
                <c:pt idx="14528">
                  <c:v>-0.19699</c:v>
                </c:pt>
                <c:pt idx="14529">
                  <c:v>-0.19648399999999999</c:v>
                </c:pt>
                <c:pt idx="14530">
                  <c:v>-0.19616400000000001</c:v>
                </c:pt>
                <c:pt idx="14531">
                  <c:v>-0.19578899999999999</c:v>
                </c:pt>
                <c:pt idx="14532">
                  <c:v>-0.19531299999999999</c:v>
                </c:pt>
                <c:pt idx="14533">
                  <c:v>-0.19502800000000001</c:v>
                </c:pt>
                <c:pt idx="14534">
                  <c:v>-0.19457199999999999</c:v>
                </c:pt>
                <c:pt idx="14535">
                  <c:v>-0.19415499999999999</c:v>
                </c:pt>
                <c:pt idx="14536">
                  <c:v>-0.19391600000000001</c:v>
                </c:pt>
                <c:pt idx="14537">
                  <c:v>-0.19331000000000001</c:v>
                </c:pt>
                <c:pt idx="14538">
                  <c:v>-0.193138</c:v>
                </c:pt>
                <c:pt idx="14539">
                  <c:v>-0.19256999999999999</c:v>
                </c:pt>
                <c:pt idx="14540">
                  <c:v>-0.19220000000000001</c:v>
                </c:pt>
                <c:pt idx="14541">
                  <c:v>-0.19189899999999999</c:v>
                </c:pt>
                <c:pt idx="14542">
                  <c:v>-0.191272</c:v>
                </c:pt>
                <c:pt idx="14543">
                  <c:v>-0.19111900000000001</c:v>
                </c:pt>
                <c:pt idx="14544">
                  <c:v>-0.19048000000000001</c:v>
                </c:pt>
                <c:pt idx="14545">
                  <c:v>-0.19020699999999999</c:v>
                </c:pt>
                <c:pt idx="14546">
                  <c:v>-0.1898</c:v>
                </c:pt>
                <c:pt idx="14547">
                  <c:v>-0.18928400000000001</c:v>
                </c:pt>
                <c:pt idx="14548">
                  <c:v>-0.189031</c:v>
                </c:pt>
                <c:pt idx="14549">
                  <c:v>-0.188441</c:v>
                </c:pt>
                <c:pt idx="14550">
                  <c:v>-0.18813199999999999</c:v>
                </c:pt>
                <c:pt idx="14551">
                  <c:v>-0.18767400000000001</c:v>
                </c:pt>
                <c:pt idx="14552">
                  <c:v>-0.18720600000000001</c:v>
                </c:pt>
                <c:pt idx="14553">
                  <c:v>-0.18685099999999999</c:v>
                </c:pt>
                <c:pt idx="14554">
                  <c:v>-0.18635299999999999</c:v>
                </c:pt>
                <c:pt idx="14555">
                  <c:v>-0.18595900000000001</c:v>
                </c:pt>
                <c:pt idx="14556">
                  <c:v>-0.185561</c:v>
                </c:pt>
                <c:pt idx="14557">
                  <c:v>-0.185057</c:v>
                </c:pt>
                <c:pt idx="14558">
                  <c:v>-0.184701</c:v>
                </c:pt>
                <c:pt idx="14559">
                  <c:v>-0.18420900000000001</c:v>
                </c:pt>
                <c:pt idx="14560">
                  <c:v>-0.18376999999999999</c:v>
                </c:pt>
                <c:pt idx="14561">
                  <c:v>-0.183392</c:v>
                </c:pt>
                <c:pt idx="14562">
                  <c:v>-0.182835</c:v>
                </c:pt>
                <c:pt idx="14563">
                  <c:v>-0.182508</c:v>
                </c:pt>
                <c:pt idx="14564">
                  <c:v>-0.18196899999999999</c:v>
                </c:pt>
                <c:pt idx="14565">
                  <c:v>-0.181565</c:v>
                </c:pt>
                <c:pt idx="14566">
                  <c:v>-0.181143</c:v>
                </c:pt>
                <c:pt idx="14567">
                  <c:v>-0.180617</c:v>
                </c:pt>
                <c:pt idx="14568">
                  <c:v>-0.18026400000000001</c:v>
                </c:pt>
                <c:pt idx="14569">
                  <c:v>-0.17972199999999999</c:v>
                </c:pt>
                <c:pt idx="14570">
                  <c:v>-0.17932300000000001</c:v>
                </c:pt>
                <c:pt idx="14571">
                  <c:v>-0.17885000000000001</c:v>
                </c:pt>
                <c:pt idx="14572">
                  <c:v>-0.178365</c:v>
                </c:pt>
                <c:pt idx="14573">
                  <c:v>-0.17793400000000001</c:v>
                </c:pt>
                <c:pt idx="14574">
                  <c:v>-0.17744499999999999</c:v>
                </c:pt>
                <c:pt idx="14575">
                  <c:v>-0.176985</c:v>
                </c:pt>
                <c:pt idx="14576">
                  <c:v>-0.176539</c:v>
                </c:pt>
                <c:pt idx="14577">
                  <c:v>-0.176042</c:v>
                </c:pt>
                <c:pt idx="14578">
                  <c:v>-0.175598</c:v>
                </c:pt>
                <c:pt idx="14579">
                  <c:v>-0.17513999999999999</c:v>
                </c:pt>
                <c:pt idx="14580">
                  <c:v>-0.17462800000000001</c:v>
                </c:pt>
                <c:pt idx="14581">
                  <c:v>-0.17422899999999999</c:v>
                </c:pt>
                <c:pt idx="14582">
                  <c:v>-0.17366100000000001</c:v>
                </c:pt>
                <c:pt idx="14583">
                  <c:v>-0.17325499999999999</c:v>
                </c:pt>
                <c:pt idx="14584">
                  <c:v>-0.172734</c:v>
                </c:pt>
                <c:pt idx="14585">
                  <c:v>-0.17224</c:v>
                </c:pt>
                <c:pt idx="14586">
                  <c:v>-0.171823</c:v>
                </c:pt>
                <c:pt idx="14587">
                  <c:v>-0.17125000000000001</c:v>
                </c:pt>
                <c:pt idx="14588">
                  <c:v>-0.170879</c:v>
                </c:pt>
                <c:pt idx="14589">
                  <c:v>-0.17031299999999999</c:v>
                </c:pt>
                <c:pt idx="14590">
                  <c:v>-0.16988200000000001</c:v>
                </c:pt>
                <c:pt idx="14591">
                  <c:v>-0.16938300000000001</c:v>
                </c:pt>
                <c:pt idx="14592">
                  <c:v>-0.16885700000000001</c:v>
                </c:pt>
                <c:pt idx="14593">
                  <c:v>-0.16841600000000001</c:v>
                </c:pt>
                <c:pt idx="14594">
                  <c:v>-0.16785900000000001</c:v>
                </c:pt>
                <c:pt idx="14595">
                  <c:v>-0.16741700000000001</c:v>
                </c:pt>
                <c:pt idx="14596">
                  <c:v>-0.16688900000000001</c:v>
                </c:pt>
                <c:pt idx="14597">
                  <c:v>-0.16642999999999999</c:v>
                </c:pt>
                <c:pt idx="14598">
                  <c:v>-0.16595299999999999</c:v>
                </c:pt>
                <c:pt idx="14599">
                  <c:v>-0.165496</c:v>
                </c:pt>
                <c:pt idx="14600">
                  <c:v>-0.165016</c:v>
                </c:pt>
                <c:pt idx="14601">
                  <c:v>-0.164546</c:v>
                </c:pt>
                <c:pt idx="14602">
                  <c:v>-0.16405500000000001</c:v>
                </c:pt>
                <c:pt idx="14603">
                  <c:v>-0.16356200000000001</c:v>
                </c:pt>
                <c:pt idx="14604">
                  <c:v>-0.163103</c:v>
                </c:pt>
                <c:pt idx="14605">
                  <c:v>-0.16258300000000001</c:v>
                </c:pt>
                <c:pt idx="14606">
                  <c:v>-0.162165</c:v>
                </c:pt>
                <c:pt idx="14607">
                  <c:v>-0.16161700000000001</c:v>
                </c:pt>
                <c:pt idx="14608">
                  <c:v>-0.16118299999999999</c:v>
                </c:pt>
                <c:pt idx="14609">
                  <c:v>-0.16070300000000001</c:v>
                </c:pt>
                <c:pt idx="14610">
                  <c:v>-0.16026799999999999</c:v>
                </c:pt>
                <c:pt idx="14611">
                  <c:v>-0.15978400000000001</c:v>
                </c:pt>
                <c:pt idx="14612">
                  <c:v>-0.158772</c:v>
                </c:pt>
                <c:pt idx="14613">
                  <c:v>-0.15796499999999999</c:v>
                </c:pt>
                <c:pt idx="14614">
                  <c:v>-0.15756300000000001</c:v>
                </c:pt>
                <c:pt idx="14615">
                  <c:v>-0.15664600000000001</c:v>
                </c:pt>
                <c:pt idx="14616">
                  <c:v>-0.15609300000000001</c:v>
                </c:pt>
                <c:pt idx="14617">
                  <c:v>-0.15562599999999999</c:v>
                </c:pt>
                <c:pt idx="14618">
                  <c:v>-0.154638</c:v>
                </c:pt>
                <c:pt idx="14619">
                  <c:v>-0.154278</c:v>
                </c:pt>
                <c:pt idx="14620">
                  <c:v>-0.153054</c:v>
                </c:pt>
                <c:pt idx="14621">
                  <c:v>-0.152446</c:v>
                </c:pt>
                <c:pt idx="14622">
                  <c:v>-0.15198800000000001</c:v>
                </c:pt>
                <c:pt idx="14623">
                  <c:v>-0.151168</c:v>
                </c:pt>
                <c:pt idx="14624">
                  <c:v>-0.15112</c:v>
                </c:pt>
                <c:pt idx="14625">
                  <c:v>-0.150146</c:v>
                </c:pt>
                <c:pt idx="14626">
                  <c:v>-0.14989</c:v>
                </c:pt>
                <c:pt idx="14627">
                  <c:v>-0.14932200000000001</c:v>
                </c:pt>
                <c:pt idx="14628">
                  <c:v>-0.148672</c:v>
                </c:pt>
                <c:pt idx="14629">
                  <c:v>-0.14841399999999999</c:v>
                </c:pt>
                <c:pt idx="14630">
                  <c:v>-0.14760400000000001</c:v>
                </c:pt>
                <c:pt idx="14631">
                  <c:v>-0.14726500000000001</c:v>
                </c:pt>
                <c:pt idx="14632">
                  <c:v>-0.146645</c:v>
                </c:pt>
                <c:pt idx="14633">
                  <c:v>-0.14607800000000001</c:v>
                </c:pt>
                <c:pt idx="14634">
                  <c:v>-0.14560200000000001</c:v>
                </c:pt>
                <c:pt idx="14635">
                  <c:v>-0.14501700000000001</c:v>
                </c:pt>
                <c:pt idx="14636">
                  <c:v>-0.14447299999999999</c:v>
                </c:pt>
                <c:pt idx="14637">
                  <c:v>-0.14404800000000001</c:v>
                </c:pt>
                <c:pt idx="14638">
                  <c:v>-0.14340900000000001</c:v>
                </c:pt>
                <c:pt idx="14639">
                  <c:v>-0.142955</c:v>
                </c:pt>
                <c:pt idx="14640">
                  <c:v>-0.142424</c:v>
                </c:pt>
                <c:pt idx="14641">
                  <c:v>-0.14174999999999999</c:v>
                </c:pt>
                <c:pt idx="14642">
                  <c:v>-0.14141999999999999</c:v>
                </c:pt>
                <c:pt idx="14643">
                  <c:v>-0.14060900000000001</c:v>
                </c:pt>
                <c:pt idx="14644">
                  <c:v>-0.14025899999999999</c:v>
                </c:pt>
                <c:pt idx="14645">
                  <c:v>-0.13961999999999999</c:v>
                </c:pt>
                <c:pt idx="14646">
                  <c:v>-0.13905100000000001</c:v>
                </c:pt>
                <c:pt idx="14647">
                  <c:v>-0.13869799999999999</c:v>
                </c:pt>
                <c:pt idx="14648">
                  <c:v>-0.137931</c:v>
                </c:pt>
                <c:pt idx="14649">
                  <c:v>-0.13761399999999999</c:v>
                </c:pt>
                <c:pt idx="14650">
                  <c:v>-0.13689899999999999</c:v>
                </c:pt>
                <c:pt idx="14651">
                  <c:v>-0.13639799999999999</c:v>
                </c:pt>
                <c:pt idx="14652">
                  <c:v>-0.13587099999999999</c:v>
                </c:pt>
                <c:pt idx="14653">
                  <c:v>-0.13519500000000001</c:v>
                </c:pt>
                <c:pt idx="14654">
                  <c:v>-0.134745</c:v>
                </c:pt>
                <c:pt idx="14655">
                  <c:v>-0.13411500000000001</c:v>
                </c:pt>
                <c:pt idx="14656">
                  <c:v>-0.13362299999999999</c:v>
                </c:pt>
                <c:pt idx="14657">
                  <c:v>-0.133102</c:v>
                </c:pt>
                <c:pt idx="14658">
                  <c:v>-0.132519</c:v>
                </c:pt>
                <c:pt idx="14659">
                  <c:v>-0.13197900000000001</c:v>
                </c:pt>
                <c:pt idx="14660">
                  <c:v>-0.13142999999999999</c:v>
                </c:pt>
                <c:pt idx="14661">
                  <c:v>-0.13081000000000001</c:v>
                </c:pt>
                <c:pt idx="14662">
                  <c:v>-0.13030600000000001</c:v>
                </c:pt>
                <c:pt idx="14663">
                  <c:v>-0.12964999999999999</c:v>
                </c:pt>
                <c:pt idx="14664">
                  <c:v>-0.12912299999999999</c:v>
                </c:pt>
                <c:pt idx="14665">
                  <c:v>-0.12861400000000001</c:v>
                </c:pt>
                <c:pt idx="14666">
                  <c:v>-0.12804199999999999</c:v>
                </c:pt>
                <c:pt idx="14667">
                  <c:v>-0.12762399999999999</c:v>
                </c:pt>
                <c:pt idx="14668">
                  <c:v>-0.12698699999999999</c:v>
                </c:pt>
                <c:pt idx="14669">
                  <c:v>-0.126523</c:v>
                </c:pt>
                <c:pt idx="14670">
                  <c:v>-0.125943</c:v>
                </c:pt>
                <c:pt idx="14671">
                  <c:v>-0.12538299999999999</c:v>
                </c:pt>
                <c:pt idx="14672">
                  <c:v>-0.124864</c:v>
                </c:pt>
                <c:pt idx="14673">
                  <c:v>-0.124249</c:v>
                </c:pt>
                <c:pt idx="14674">
                  <c:v>-0.123754</c:v>
                </c:pt>
                <c:pt idx="14675">
                  <c:v>-0.12320299999999999</c:v>
                </c:pt>
                <c:pt idx="14676">
                  <c:v>-0.12269099999999999</c:v>
                </c:pt>
                <c:pt idx="14677">
                  <c:v>-0.122157</c:v>
                </c:pt>
                <c:pt idx="14678">
                  <c:v>-0.121618</c:v>
                </c:pt>
                <c:pt idx="14679">
                  <c:v>-0.121064</c:v>
                </c:pt>
                <c:pt idx="14680">
                  <c:v>-0.12055100000000001</c:v>
                </c:pt>
                <c:pt idx="14681">
                  <c:v>-0.119926</c:v>
                </c:pt>
                <c:pt idx="14682">
                  <c:v>-0.119351</c:v>
                </c:pt>
                <c:pt idx="14683">
                  <c:v>-0.11879199999999999</c:v>
                </c:pt>
                <c:pt idx="14684">
                  <c:v>-0.11839</c:v>
                </c:pt>
                <c:pt idx="14685">
                  <c:v>-0.117965</c:v>
                </c:pt>
                <c:pt idx="14686">
                  <c:v>-0.11694599999999999</c:v>
                </c:pt>
                <c:pt idx="14687">
                  <c:v>-0.11568199999999999</c:v>
                </c:pt>
                <c:pt idx="14688">
                  <c:v>-0.114538</c:v>
                </c:pt>
                <c:pt idx="14689">
                  <c:v>-0.114314</c:v>
                </c:pt>
                <c:pt idx="14690">
                  <c:v>-0.114494</c:v>
                </c:pt>
                <c:pt idx="14691">
                  <c:v>-0.11460099999999999</c:v>
                </c:pt>
                <c:pt idx="14692">
                  <c:v>-0.11462</c:v>
                </c:pt>
                <c:pt idx="14693">
                  <c:v>-0.11448899999999999</c:v>
                </c:pt>
                <c:pt idx="14694">
                  <c:v>-0.11457100000000001</c:v>
                </c:pt>
                <c:pt idx="14695">
                  <c:v>-0.114562</c:v>
                </c:pt>
                <c:pt idx="14696">
                  <c:v>-0.11464100000000001</c:v>
                </c:pt>
                <c:pt idx="14697">
                  <c:v>-0.114635</c:v>
                </c:pt>
                <c:pt idx="14698">
                  <c:v>-0.11465500000000001</c:v>
                </c:pt>
                <c:pt idx="14699">
                  <c:v>-0.114664</c:v>
                </c:pt>
                <c:pt idx="14700">
                  <c:v>-0.11464199999999999</c:v>
                </c:pt>
                <c:pt idx="14701">
                  <c:v>-0.114661</c:v>
                </c:pt>
                <c:pt idx="14702">
                  <c:v>-0.114603</c:v>
                </c:pt>
                <c:pt idx="14703">
                  <c:v>-0.114657</c:v>
                </c:pt>
                <c:pt idx="14704">
                  <c:v>-0.114609</c:v>
                </c:pt>
                <c:pt idx="14705">
                  <c:v>-0.114679</c:v>
                </c:pt>
                <c:pt idx="14706">
                  <c:v>-0.114661</c:v>
                </c:pt>
                <c:pt idx="14707">
                  <c:v>-0.114687</c:v>
                </c:pt>
                <c:pt idx="14708">
                  <c:v>-0.114702</c:v>
                </c:pt>
                <c:pt idx="14709">
                  <c:v>-0.11465599999999999</c:v>
                </c:pt>
                <c:pt idx="14710">
                  <c:v>-0.11469</c:v>
                </c:pt>
                <c:pt idx="14711">
                  <c:v>-0.114603</c:v>
                </c:pt>
                <c:pt idx="14712">
                  <c:v>-0.114638</c:v>
                </c:pt>
                <c:pt idx="14713">
                  <c:v>-0.114579</c:v>
                </c:pt>
                <c:pt idx="14714">
                  <c:v>-0.114609</c:v>
                </c:pt>
                <c:pt idx="14715">
                  <c:v>-0.114605</c:v>
                </c:pt>
                <c:pt idx="14716">
                  <c:v>-0.114609</c:v>
                </c:pt>
                <c:pt idx="14717">
                  <c:v>-0.114631</c:v>
                </c:pt>
                <c:pt idx="14718">
                  <c:v>-0.114577</c:v>
                </c:pt>
                <c:pt idx="14719">
                  <c:v>-0.114592</c:v>
                </c:pt>
                <c:pt idx="14720">
                  <c:v>-0.11450200000000001</c:v>
                </c:pt>
                <c:pt idx="14721">
                  <c:v>-0.114513</c:v>
                </c:pt>
                <c:pt idx="14722">
                  <c:v>-0.114435</c:v>
                </c:pt>
                <c:pt idx="14723">
                  <c:v>-0.114437</c:v>
                </c:pt>
                <c:pt idx="14724">
                  <c:v>-0.114412</c:v>
                </c:pt>
                <c:pt idx="14725">
                  <c:v>-0.114387</c:v>
                </c:pt>
                <c:pt idx="14726">
                  <c:v>-0.114415</c:v>
                </c:pt>
                <c:pt idx="14727">
                  <c:v>-0.114342</c:v>
                </c:pt>
                <c:pt idx="14728">
                  <c:v>-0.114368</c:v>
                </c:pt>
                <c:pt idx="14729">
                  <c:v>-0.11427</c:v>
                </c:pt>
                <c:pt idx="14730">
                  <c:v>-0.114258</c:v>
                </c:pt>
                <c:pt idx="14731">
                  <c:v>-0.114187</c:v>
                </c:pt>
                <c:pt idx="14732">
                  <c:v>-0.114137</c:v>
                </c:pt>
                <c:pt idx="14733">
                  <c:v>-0.114119</c:v>
                </c:pt>
                <c:pt idx="14734">
                  <c:v>-0.114054</c:v>
                </c:pt>
                <c:pt idx="14735">
                  <c:v>-0.114069</c:v>
                </c:pt>
                <c:pt idx="14736">
                  <c:v>-0.11400200000000001</c:v>
                </c:pt>
                <c:pt idx="14737">
                  <c:v>-0.113998</c:v>
                </c:pt>
                <c:pt idx="14738">
                  <c:v>-0.113925</c:v>
                </c:pt>
                <c:pt idx="14739">
                  <c:v>-0.113882</c:v>
                </c:pt>
                <c:pt idx="14740">
                  <c:v>-0.11380999999999999</c:v>
                </c:pt>
                <c:pt idx="14741">
                  <c:v>-0.11373900000000001</c:v>
                </c:pt>
                <c:pt idx="14742">
                  <c:v>-0.113693</c:v>
                </c:pt>
                <c:pt idx="14743">
                  <c:v>-0.11361599999999999</c:v>
                </c:pt>
                <c:pt idx="14744">
                  <c:v>-0.11360000000000001</c:v>
                </c:pt>
                <c:pt idx="14745">
                  <c:v>-0.113524</c:v>
                </c:pt>
                <c:pt idx="14746">
                  <c:v>-0.11351</c:v>
                </c:pt>
                <c:pt idx="14747">
                  <c:v>-0.11343</c:v>
                </c:pt>
                <c:pt idx="14748">
                  <c:v>-0.113381</c:v>
                </c:pt>
                <c:pt idx="14749">
                  <c:v>-0.113304</c:v>
                </c:pt>
                <c:pt idx="14750">
                  <c:v>-0.113207</c:v>
                </c:pt>
                <c:pt idx="14751">
                  <c:v>-0.113152</c:v>
                </c:pt>
                <c:pt idx="14752">
                  <c:v>-0.113043</c:v>
                </c:pt>
                <c:pt idx="14753">
                  <c:v>-0.113008</c:v>
                </c:pt>
                <c:pt idx="14754">
                  <c:v>-0.112918</c:v>
                </c:pt>
                <c:pt idx="14755">
                  <c:v>-0.112875</c:v>
                </c:pt>
                <c:pt idx="14756">
                  <c:v>-0.112807</c:v>
                </c:pt>
                <c:pt idx="14757">
                  <c:v>-0.112729</c:v>
                </c:pt>
                <c:pt idx="14758">
                  <c:v>-0.112662</c:v>
                </c:pt>
                <c:pt idx="14759">
                  <c:v>-0.11254400000000001</c:v>
                </c:pt>
                <c:pt idx="14760">
                  <c:v>-0.112468</c:v>
                </c:pt>
                <c:pt idx="14761">
                  <c:v>-0.112355</c:v>
                </c:pt>
                <c:pt idx="14762">
                  <c:v>-0.112279</c:v>
                </c:pt>
                <c:pt idx="14763">
                  <c:v>-0.112189</c:v>
                </c:pt>
                <c:pt idx="14764">
                  <c:v>-0.112107</c:v>
                </c:pt>
                <c:pt idx="14765">
                  <c:v>-0.11203299999999999</c:v>
                </c:pt>
                <c:pt idx="14766">
                  <c:v>-0.111944</c:v>
                </c:pt>
                <c:pt idx="14767">
                  <c:v>-0.111863</c:v>
                </c:pt>
                <c:pt idx="14768">
                  <c:v>-0.111752</c:v>
                </c:pt>
                <c:pt idx="14769">
                  <c:v>-0.11164499999999999</c:v>
                </c:pt>
                <c:pt idx="14770">
                  <c:v>-0.111524</c:v>
                </c:pt>
                <c:pt idx="14771">
                  <c:v>-0.111415</c:v>
                </c:pt>
                <c:pt idx="14772">
                  <c:v>-0.111302</c:v>
                </c:pt>
                <c:pt idx="14773">
                  <c:v>-0.11119900000000001</c:v>
                </c:pt>
                <c:pt idx="14774">
                  <c:v>-0.111096</c:v>
                </c:pt>
                <c:pt idx="14775">
                  <c:v>-0.110998</c:v>
                </c:pt>
                <c:pt idx="14776">
                  <c:v>-0.1109</c:v>
                </c:pt>
                <c:pt idx="14777">
                  <c:v>-0.11078399999999999</c:v>
                </c:pt>
                <c:pt idx="14778">
                  <c:v>-0.110661</c:v>
                </c:pt>
                <c:pt idx="14779">
                  <c:v>-0.11051800000000001</c:v>
                </c:pt>
                <c:pt idx="14780">
                  <c:v>-0.110392</c:v>
                </c:pt>
                <c:pt idx="14781">
                  <c:v>-0.11025799999999999</c:v>
                </c:pt>
                <c:pt idx="14782">
                  <c:v>-0.11013199999999999</c:v>
                </c:pt>
                <c:pt idx="14783">
                  <c:v>-0.11000799999999999</c:v>
                </c:pt>
                <c:pt idx="14784">
                  <c:v>-0.109886</c:v>
                </c:pt>
                <c:pt idx="14785">
                  <c:v>-0.109781</c:v>
                </c:pt>
                <c:pt idx="14786">
                  <c:v>-0.10965</c:v>
                </c:pt>
                <c:pt idx="14787">
                  <c:v>-0.10947900000000001</c:v>
                </c:pt>
                <c:pt idx="14788">
                  <c:v>-0.109303</c:v>
                </c:pt>
                <c:pt idx="14789">
                  <c:v>-0.10922900000000001</c:v>
                </c:pt>
                <c:pt idx="14790">
                  <c:v>-0.10924</c:v>
                </c:pt>
                <c:pt idx="14791">
                  <c:v>-0.109002</c:v>
                </c:pt>
                <c:pt idx="14792">
                  <c:v>-0.108226</c:v>
                </c:pt>
                <c:pt idx="14793">
                  <c:v>-0.10730099999999999</c:v>
                </c:pt>
                <c:pt idx="14794">
                  <c:v>-0.106948</c:v>
                </c:pt>
                <c:pt idx="14795">
                  <c:v>-0.10734100000000001</c:v>
                </c:pt>
                <c:pt idx="14796">
                  <c:v>-0.107983</c:v>
                </c:pt>
                <c:pt idx="14797">
                  <c:v>-0.108456</c:v>
                </c:pt>
                <c:pt idx="14798">
                  <c:v>-0.108797</c:v>
                </c:pt>
                <c:pt idx="14799">
                  <c:v>-0.10915900000000001</c:v>
                </c:pt>
                <c:pt idx="14800">
                  <c:v>-0.10956299999999999</c:v>
                </c:pt>
                <c:pt idx="14801">
                  <c:v>-0.10997999999999999</c:v>
                </c:pt>
                <c:pt idx="14802">
                  <c:v>-0.110398</c:v>
                </c:pt>
                <c:pt idx="14803">
                  <c:v>-0.110791</c:v>
                </c:pt>
                <c:pt idx="14804">
                  <c:v>-0.11121300000000001</c:v>
                </c:pt>
                <c:pt idx="14805">
                  <c:v>-0.11161600000000001</c:v>
                </c:pt>
                <c:pt idx="14806">
                  <c:v>-0.112021</c:v>
                </c:pt>
                <c:pt idx="14807">
                  <c:v>-0.112427</c:v>
                </c:pt>
                <c:pt idx="14808">
                  <c:v>-0.112799</c:v>
                </c:pt>
                <c:pt idx="14809">
                  <c:v>-0.1132</c:v>
                </c:pt>
                <c:pt idx="14810">
                  <c:v>-0.113561</c:v>
                </c:pt>
                <c:pt idx="14811">
                  <c:v>-0.113954</c:v>
                </c:pt>
                <c:pt idx="14812">
                  <c:v>-0.114338</c:v>
                </c:pt>
                <c:pt idx="14813">
                  <c:v>-0.11472300000000001</c:v>
                </c:pt>
                <c:pt idx="14814">
                  <c:v>-0.11512799999999999</c:v>
                </c:pt>
                <c:pt idx="14815">
                  <c:v>-0.115504</c:v>
                </c:pt>
                <c:pt idx="14816">
                  <c:v>-0.11590200000000001</c:v>
                </c:pt>
                <c:pt idx="14817">
                  <c:v>-0.11626599999999999</c:v>
                </c:pt>
                <c:pt idx="14818">
                  <c:v>-0.11663900000000001</c:v>
                </c:pt>
                <c:pt idx="14819">
                  <c:v>-0.116993</c:v>
                </c:pt>
                <c:pt idx="14820">
                  <c:v>-0.117351</c:v>
                </c:pt>
                <c:pt idx="14821">
                  <c:v>-0.117715</c:v>
                </c:pt>
                <c:pt idx="14822">
                  <c:v>-0.11808100000000001</c:v>
                </c:pt>
                <c:pt idx="14823">
                  <c:v>-0.11845700000000001</c:v>
                </c:pt>
                <c:pt idx="14824">
                  <c:v>-0.118821</c:v>
                </c:pt>
                <c:pt idx="14825">
                  <c:v>-0.1192</c:v>
                </c:pt>
                <c:pt idx="14826">
                  <c:v>-0.119549</c:v>
                </c:pt>
                <c:pt idx="14827">
                  <c:v>-0.11991400000000001</c:v>
                </c:pt>
                <c:pt idx="14828">
                  <c:v>-0.120245</c:v>
                </c:pt>
                <c:pt idx="14829">
                  <c:v>-0.120584</c:v>
                </c:pt>
                <c:pt idx="14830">
                  <c:v>-0.120923</c:v>
                </c:pt>
                <c:pt idx="14831">
                  <c:v>-0.121254</c:v>
                </c:pt>
                <c:pt idx="14832">
                  <c:v>-0.121616</c:v>
                </c:pt>
                <c:pt idx="14833">
                  <c:v>-0.121947</c:v>
                </c:pt>
                <c:pt idx="14834">
                  <c:v>-0.12231400000000001</c:v>
                </c:pt>
                <c:pt idx="14835">
                  <c:v>-0.12264799999999999</c:v>
                </c:pt>
                <c:pt idx="14836">
                  <c:v>-0.122992</c:v>
                </c:pt>
                <c:pt idx="14837">
                  <c:v>-0.123321</c:v>
                </c:pt>
                <c:pt idx="14838">
                  <c:v>-0.123623</c:v>
                </c:pt>
                <c:pt idx="14839">
                  <c:v>-0.123944</c:v>
                </c:pt>
                <c:pt idx="14840">
                  <c:v>-0.12424</c:v>
                </c:pt>
                <c:pt idx="14841">
                  <c:v>-0.124572</c:v>
                </c:pt>
                <c:pt idx="14842">
                  <c:v>-0.124884</c:v>
                </c:pt>
                <c:pt idx="14843">
                  <c:v>-0.12521599999999999</c:v>
                </c:pt>
                <c:pt idx="14844">
                  <c:v>-0.12553800000000001</c:v>
                </c:pt>
                <c:pt idx="14845">
                  <c:v>-0.12584999999999999</c:v>
                </c:pt>
                <c:pt idx="14846">
                  <c:v>-0.126163</c:v>
                </c:pt>
                <c:pt idx="14847">
                  <c:v>-0.12645100000000001</c:v>
                </c:pt>
                <c:pt idx="14848">
                  <c:v>-0.126752</c:v>
                </c:pt>
                <c:pt idx="14849">
                  <c:v>-0.12703</c:v>
                </c:pt>
                <c:pt idx="14850">
                  <c:v>-0.127329</c:v>
                </c:pt>
                <c:pt idx="14851">
                  <c:v>-0.12761600000000001</c:v>
                </c:pt>
                <c:pt idx="14852">
                  <c:v>-0.127918</c:v>
                </c:pt>
                <c:pt idx="14853">
                  <c:v>-0.128217</c:v>
                </c:pt>
                <c:pt idx="14854">
                  <c:v>-0.12851000000000001</c:v>
                </c:pt>
                <c:pt idx="14855">
                  <c:v>-0.128806</c:v>
                </c:pt>
                <c:pt idx="14856">
                  <c:v>-0.129079</c:v>
                </c:pt>
                <c:pt idx="14857">
                  <c:v>-0.12936400000000001</c:v>
                </c:pt>
                <c:pt idx="14858">
                  <c:v>-0.12962199999999999</c:v>
                </c:pt>
                <c:pt idx="14859">
                  <c:v>-0.12989700000000001</c:v>
                </c:pt>
                <c:pt idx="14860">
                  <c:v>-0.13015699999999999</c:v>
                </c:pt>
                <c:pt idx="14861">
                  <c:v>-0.13042699999999999</c:v>
                </c:pt>
                <c:pt idx="14862">
                  <c:v>-0.13070300000000001</c:v>
                </c:pt>
                <c:pt idx="14863">
                  <c:v>-0.130969</c:v>
                </c:pt>
                <c:pt idx="14864">
                  <c:v>-0.131249</c:v>
                </c:pt>
                <c:pt idx="14865">
                  <c:v>-0.13150200000000001</c:v>
                </c:pt>
                <c:pt idx="14866">
                  <c:v>-0.131771</c:v>
                </c:pt>
                <c:pt idx="14867">
                  <c:v>-0.13201399999999999</c:v>
                </c:pt>
                <c:pt idx="14868">
                  <c:v>-0.13226299999999999</c:v>
                </c:pt>
                <c:pt idx="14869">
                  <c:v>-0.13250600000000001</c:v>
                </c:pt>
                <c:pt idx="14870">
                  <c:v>-0.132741</c:v>
                </c:pt>
                <c:pt idx="14871">
                  <c:v>-0.132994</c:v>
                </c:pt>
                <c:pt idx="14872">
                  <c:v>-0.13322899999999999</c:v>
                </c:pt>
                <c:pt idx="14873">
                  <c:v>-0.13348699999999999</c:v>
                </c:pt>
                <c:pt idx="14874">
                  <c:v>-0.13372400000000001</c:v>
                </c:pt>
                <c:pt idx="14875">
                  <c:v>-0.133969</c:v>
                </c:pt>
                <c:pt idx="14876">
                  <c:v>-0.13420399999999999</c:v>
                </c:pt>
                <c:pt idx="14877">
                  <c:v>-0.13442599999999999</c:v>
                </c:pt>
                <c:pt idx="14878">
                  <c:v>-0.134654</c:v>
                </c:pt>
                <c:pt idx="14879">
                  <c:v>-0.13486000000000001</c:v>
                </c:pt>
                <c:pt idx="14880">
                  <c:v>-0.13508300000000001</c:v>
                </c:pt>
                <c:pt idx="14881">
                  <c:v>-0.135297</c:v>
                </c:pt>
                <c:pt idx="14882">
                  <c:v>-0.135521</c:v>
                </c:pt>
                <c:pt idx="14883">
                  <c:v>-0.135745</c:v>
                </c:pt>
                <c:pt idx="14884">
                  <c:v>-0.135962</c:v>
                </c:pt>
                <c:pt idx="14885">
                  <c:v>-0.136183</c:v>
                </c:pt>
                <c:pt idx="14886">
                  <c:v>-0.13638700000000001</c:v>
                </c:pt>
                <c:pt idx="14887">
                  <c:v>-0.13659499999999999</c:v>
                </c:pt>
                <c:pt idx="14888">
                  <c:v>-0.13678599999999999</c:v>
                </c:pt>
                <c:pt idx="14889">
                  <c:v>-0.13697699999999999</c:v>
                </c:pt>
                <c:pt idx="14890">
                  <c:v>-0.13716600000000001</c:v>
                </c:pt>
                <c:pt idx="14891">
                  <c:v>-0.137354</c:v>
                </c:pt>
                <c:pt idx="14892">
                  <c:v>-0.137549</c:v>
                </c:pt>
                <c:pt idx="14893">
                  <c:v>-0.137743</c:v>
                </c:pt>
                <c:pt idx="14894">
                  <c:v>-0.13794100000000001</c:v>
                </c:pt>
                <c:pt idx="14895">
                  <c:v>-0.138129</c:v>
                </c:pt>
                <c:pt idx="14896">
                  <c:v>-0.13831099999999999</c:v>
                </c:pt>
                <c:pt idx="14897">
                  <c:v>-0.138484</c:v>
                </c:pt>
                <c:pt idx="14898">
                  <c:v>-0.13864899999999999</c:v>
                </c:pt>
                <c:pt idx="14899">
                  <c:v>-0.13881199999999999</c:v>
                </c:pt>
                <c:pt idx="14900">
                  <c:v>-0.13897399999999999</c:v>
                </c:pt>
                <c:pt idx="14901">
                  <c:v>-0.13914199999999999</c:v>
                </c:pt>
                <c:pt idx="14902">
                  <c:v>-0.13931199999999999</c:v>
                </c:pt>
                <c:pt idx="14903">
                  <c:v>-0.139489</c:v>
                </c:pt>
                <c:pt idx="14904">
                  <c:v>-0.139657</c:v>
                </c:pt>
                <c:pt idx="14905">
                  <c:v>-0.139816</c:v>
                </c:pt>
                <c:pt idx="14906">
                  <c:v>-0.13996500000000001</c:v>
                </c:pt>
                <c:pt idx="14907">
                  <c:v>-0.14010700000000001</c:v>
                </c:pt>
                <c:pt idx="14908" formatCode="0.00E+00">
                  <c:v>-0.14024900000000001</c:v>
                </c:pt>
                <c:pt idx="14909" formatCode="0.00E+00">
                  <c:v>-0.14038400000000001</c:v>
                </c:pt>
                <c:pt idx="14910" formatCode="0.00E+00">
                  <c:v>-0.14052600000000001</c:v>
                </c:pt>
                <c:pt idx="14911" formatCode="0.00E+00">
                  <c:v>-0.14066500000000001</c:v>
                </c:pt>
                <c:pt idx="14912" formatCode="0.00E+00">
                  <c:v>-0.14081099999999999</c:v>
                </c:pt>
                <c:pt idx="14913" formatCode="0.00E+00">
                  <c:v>-0.140958</c:v>
                </c:pt>
                <c:pt idx="14914" formatCode="0.00E+00">
                  <c:v>-0.141096</c:v>
                </c:pt>
                <c:pt idx="14915" formatCode="0.00E+00">
                  <c:v>-0.141231</c:v>
                </c:pt>
                <c:pt idx="14916" formatCode="0.00E+00">
                  <c:v>-0.14135400000000001</c:v>
                </c:pt>
                <c:pt idx="14917" formatCode="0.00E+00">
                  <c:v>-0.14147499999999999</c:v>
                </c:pt>
                <c:pt idx="14918" formatCode="0.00E+00">
                  <c:v>-0.14158999999999999</c:v>
                </c:pt>
                <c:pt idx="14919" formatCode="0.00E+00">
                  <c:v>-0.141711</c:v>
                </c:pt>
                <c:pt idx="14920" formatCode="0.00E+00">
                  <c:v>-0.14183499999999999</c:v>
                </c:pt>
                <c:pt idx="14921" formatCode="0.00E+00">
                  <c:v>-0.141961</c:v>
                </c:pt>
                <c:pt idx="14922" formatCode="0.00E+00">
                  <c:v>-0.14208999999999999</c:v>
                </c:pt>
                <c:pt idx="14923" formatCode="0.00E+00">
                  <c:v>-0.14221300000000001</c:v>
                </c:pt>
                <c:pt idx="14924" formatCode="0.00E+00">
                  <c:v>-0.14233699999999999</c:v>
                </c:pt>
                <c:pt idx="14925" formatCode="0.00E+00">
                  <c:v>-0.14245099999999999</c:v>
                </c:pt>
                <c:pt idx="14926" formatCode="0.00E+00">
                  <c:v>-0.142563</c:v>
                </c:pt>
                <c:pt idx="14927" formatCode="0.00E+00">
                  <c:v>-0.14266499999999999</c:v>
                </c:pt>
                <c:pt idx="14928">
                  <c:v>-0.142766</c:v>
                </c:pt>
                <c:pt idx="14929">
                  <c:v>-0.14286499999999999</c:v>
                </c:pt>
                <c:pt idx="14930">
                  <c:v>-0.14296500000000001</c:v>
                </c:pt>
                <c:pt idx="14931">
                  <c:v>-0.14308199999999999</c:v>
                </c:pt>
                <c:pt idx="14932">
                  <c:v>-0.14318900000000001</c:v>
                </c:pt>
                <c:pt idx="14933">
                  <c:v>-0.14319899999999999</c:v>
                </c:pt>
                <c:pt idx="14934">
                  <c:v>-0.14319499999999999</c:v>
                </c:pt>
                <c:pt idx="14935">
                  <c:v>-0.14333499999999999</c:v>
                </c:pt>
                <c:pt idx="14936">
                  <c:v>-0.14330899999999999</c:v>
                </c:pt>
                <c:pt idx="14937">
                  <c:v>-0.14336399999999999</c:v>
                </c:pt>
                <c:pt idx="14938">
                  <c:v>-0.143452</c:v>
                </c:pt>
                <c:pt idx="14939">
                  <c:v>-0.14338999999999999</c:v>
                </c:pt>
                <c:pt idx="14940">
                  <c:v>-0.14355100000000001</c:v>
                </c:pt>
                <c:pt idx="14941">
                  <c:v>-0.14349300000000001</c:v>
                </c:pt>
                <c:pt idx="14942">
                  <c:v>-0.143567</c:v>
                </c:pt>
                <c:pt idx="14943">
                  <c:v>-0.14363999999999999</c:v>
                </c:pt>
                <c:pt idx="14944">
                  <c:v>-0.14358499999999999</c:v>
                </c:pt>
                <c:pt idx="14945">
                  <c:v>-0.143731</c:v>
                </c:pt>
                <c:pt idx="14946">
                  <c:v>-0.143648</c:v>
                </c:pt>
                <c:pt idx="14947">
                  <c:v>-0.14372099999999999</c:v>
                </c:pt>
                <c:pt idx="14948">
                  <c:v>-0.14374100000000001</c:v>
                </c:pt>
                <c:pt idx="14949">
                  <c:v>-0.14372099999999999</c:v>
                </c:pt>
                <c:pt idx="14950">
                  <c:v>-0.14380499999999999</c:v>
                </c:pt>
                <c:pt idx="14951">
                  <c:v>-0.143761</c:v>
                </c:pt>
                <c:pt idx="14952">
                  <c:v>-0.14380599999999999</c:v>
                </c:pt>
                <c:pt idx="14953">
                  <c:v>-0.14382500000000001</c:v>
                </c:pt>
                <c:pt idx="14954">
                  <c:v>-0.14382200000000001</c:v>
                </c:pt>
                <c:pt idx="14955">
                  <c:v>-0.143849</c:v>
                </c:pt>
                <c:pt idx="14956">
                  <c:v>-0.14383699999999999</c:v>
                </c:pt>
                <c:pt idx="14957">
                  <c:v>-0.143816</c:v>
                </c:pt>
                <c:pt idx="14958">
                  <c:v>-0.14385400000000001</c:v>
                </c:pt>
                <c:pt idx="14959">
                  <c:v>-0.143816</c:v>
                </c:pt>
                <c:pt idx="14960">
                  <c:v>-0.14383699999999999</c:v>
                </c:pt>
                <c:pt idx="14961">
                  <c:v>-0.14383099999999999</c:v>
                </c:pt>
                <c:pt idx="14962">
                  <c:v>-0.14379500000000001</c:v>
                </c:pt>
                <c:pt idx="14963">
                  <c:v>-0.14385100000000001</c:v>
                </c:pt>
                <c:pt idx="14964">
                  <c:v>-0.143784</c:v>
                </c:pt>
                <c:pt idx="14965">
                  <c:v>-0.14380599999999999</c:v>
                </c:pt>
                <c:pt idx="14966">
                  <c:v>-0.143758</c:v>
                </c:pt>
                <c:pt idx="14967">
                  <c:v>-0.14372499999999999</c:v>
                </c:pt>
                <c:pt idx="14968">
                  <c:v>-0.14374700000000001</c:v>
                </c:pt>
                <c:pt idx="14969">
                  <c:v>-0.14368600000000001</c:v>
                </c:pt>
                <c:pt idx="14970">
                  <c:v>-0.143703</c:v>
                </c:pt>
                <c:pt idx="14971">
                  <c:v>-0.143652</c:v>
                </c:pt>
                <c:pt idx="14972">
                  <c:v>-0.14363600000000001</c:v>
                </c:pt>
                <c:pt idx="14973">
                  <c:v>-0.143623</c:v>
                </c:pt>
                <c:pt idx="14974">
                  <c:v>-0.14357500000000001</c:v>
                </c:pt>
                <c:pt idx="14975">
                  <c:v>-0.143542</c:v>
                </c:pt>
                <c:pt idx="14976">
                  <c:v>-0.14349799999999999</c:v>
                </c:pt>
                <c:pt idx="14977">
                  <c:v>-0.14346</c:v>
                </c:pt>
                <c:pt idx="14978">
                  <c:v>-0.14344000000000001</c:v>
                </c:pt>
                <c:pt idx="14979">
                  <c:v>-0.143401</c:v>
                </c:pt>
                <c:pt idx="14980">
                  <c:v>-0.14335400000000001</c:v>
                </c:pt>
                <c:pt idx="14981">
                  <c:v>-0.14332900000000001</c:v>
                </c:pt>
                <c:pt idx="14982">
                  <c:v>-0.143265</c:v>
                </c:pt>
                <c:pt idx="14983">
                  <c:v>-0.14324300000000001</c:v>
                </c:pt>
                <c:pt idx="14984">
                  <c:v>-0.14316899999999999</c:v>
                </c:pt>
                <c:pt idx="14985">
                  <c:v>-0.14311099999999999</c:v>
                </c:pt>
                <c:pt idx="14986">
                  <c:v>-0.14308199999999999</c:v>
                </c:pt>
                <c:pt idx="14987">
                  <c:v>-0.143039</c:v>
                </c:pt>
                <c:pt idx="14988">
                  <c:v>-0.14305000000000001</c:v>
                </c:pt>
                <c:pt idx="14989">
                  <c:v>-0.14300399999999999</c:v>
                </c:pt>
                <c:pt idx="14990">
                  <c:v>-0.142983</c:v>
                </c:pt>
                <c:pt idx="14991">
                  <c:v>-0.14294899999999999</c:v>
                </c:pt>
                <c:pt idx="14992">
                  <c:v>-0.142904</c:v>
                </c:pt>
                <c:pt idx="14993">
                  <c:v>-0.142878</c:v>
                </c:pt>
                <c:pt idx="14994">
                  <c:v>-0.14282700000000001</c:v>
                </c:pt>
                <c:pt idx="14995">
                  <c:v>-0.142786</c:v>
                </c:pt>
                <c:pt idx="14996">
                  <c:v>-0.142733</c:v>
                </c:pt>
                <c:pt idx="14997">
                  <c:v>-0.14268700000000001</c:v>
                </c:pt>
                <c:pt idx="14998">
                  <c:v>-0.14268800000000001</c:v>
                </c:pt>
                <c:pt idx="14999">
                  <c:v>-0.14269799999999999</c:v>
                </c:pt>
                <c:pt idx="15000">
                  <c:v>-0.14258100000000001</c:v>
                </c:pt>
                <c:pt idx="15001">
                  <c:v>-0.14207</c:v>
                </c:pt>
                <c:pt idx="15002">
                  <c:v>-0.14163300000000001</c:v>
                </c:pt>
                <c:pt idx="15003">
                  <c:v>-0.141737</c:v>
                </c:pt>
                <c:pt idx="15004">
                  <c:v>-0.14122299999999999</c:v>
                </c:pt>
                <c:pt idx="15005">
                  <c:v>-0.14110400000000001</c:v>
                </c:pt>
                <c:pt idx="15006">
                  <c:v>-0.14103299999999999</c:v>
                </c:pt>
                <c:pt idx="15007">
                  <c:v>-0.14045099999999999</c:v>
                </c:pt>
                <c:pt idx="15008">
                  <c:v>-0.14069100000000001</c:v>
                </c:pt>
                <c:pt idx="15009">
                  <c:v>-0.14008000000000001</c:v>
                </c:pt>
                <c:pt idx="15010">
                  <c:v>-0.14002899999999999</c:v>
                </c:pt>
                <c:pt idx="15011">
                  <c:v>-0.139873</c:v>
                </c:pt>
                <c:pt idx="15012">
                  <c:v>-0.13931199999999999</c:v>
                </c:pt>
                <c:pt idx="15013">
                  <c:v>-0.13949900000000001</c:v>
                </c:pt>
                <c:pt idx="15014">
                  <c:v>-0.13885700000000001</c:v>
                </c:pt>
                <c:pt idx="15015">
                  <c:v>-0.13886799999999999</c:v>
                </c:pt>
                <c:pt idx="15016">
                  <c:v>-0.13858699999999999</c:v>
                </c:pt>
                <c:pt idx="15017">
                  <c:v>-0.13821600000000001</c:v>
                </c:pt>
                <c:pt idx="15018">
                  <c:v>-0.138207</c:v>
                </c:pt>
                <c:pt idx="15019">
                  <c:v>-0.137743</c:v>
                </c:pt>
                <c:pt idx="15020">
                  <c:v>-0.13762199999999999</c:v>
                </c:pt>
                <c:pt idx="15021">
                  <c:v>-0.137347</c:v>
                </c:pt>
                <c:pt idx="15022">
                  <c:v>-0.13702</c:v>
                </c:pt>
                <c:pt idx="15023">
                  <c:v>-0.136851</c:v>
                </c:pt>
                <c:pt idx="15024">
                  <c:v>-0.13655800000000001</c:v>
                </c:pt>
                <c:pt idx="15025">
                  <c:v>-0.13625100000000001</c:v>
                </c:pt>
                <c:pt idx="15026">
                  <c:v>-0.136128</c:v>
                </c:pt>
                <c:pt idx="15027">
                  <c:v>-0.13570699999999999</c:v>
                </c:pt>
                <c:pt idx="15028">
                  <c:v>-0.135577</c:v>
                </c:pt>
                <c:pt idx="15029">
                  <c:v>-0.13528200000000001</c:v>
                </c:pt>
                <c:pt idx="15030">
                  <c:v>-0.13492100000000001</c:v>
                </c:pt>
                <c:pt idx="15031">
                  <c:v>-0.13483800000000001</c:v>
                </c:pt>
                <c:pt idx="15032">
                  <c:v>-0.134322</c:v>
                </c:pt>
                <c:pt idx="15033">
                  <c:v>-0.13425500000000001</c:v>
                </c:pt>
                <c:pt idx="15034">
                  <c:v>-0.13386200000000001</c:v>
                </c:pt>
                <c:pt idx="15035">
                  <c:v>-0.133599</c:v>
                </c:pt>
                <c:pt idx="15036">
                  <c:v>-0.133434</c:v>
                </c:pt>
                <c:pt idx="15037">
                  <c:v>-0.13300000000000001</c:v>
                </c:pt>
                <c:pt idx="15038">
                  <c:v>-0.13289500000000001</c:v>
                </c:pt>
                <c:pt idx="15039">
                  <c:v>-0.132491</c:v>
                </c:pt>
                <c:pt idx="15040">
                  <c:v>-0.13226199999999999</c:v>
                </c:pt>
                <c:pt idx="15041">
                  <c:v>-0.13198099999999999</c:v>
                </c:pt>
                <c:pt idx="15042">
                  <c:v>-0.13163800000000001</c:v>
                </c:pt>
                <c:pt idx="15043">
                  <c:v>-0.13139500000000001</c:v>
                </c:pt>
                <c:pt idx="15044">
                  <c:v>-0.13108900000000001</c:v>
                </c:pt>
                <c:pt idx="15045">
                  <c:v>-0.130805</c:v>
                </c:pt>
                <c:pt idx="15046">
                  <c:v>-0.13055700000000001</c:v>
                </c:pt>
                <c:pt idx="15047">
                  <c:v>-0.130242</c:v>
                </c:pt>
                <c:pt idx="15048">
                  <c:v>-0.12995699999999999</c:v>
                </c:pt>
                <c:pt idx="15049">
                  <c:v>-0.12970400000000001</c:v>
                </c:pt>
                <c:pt idx="15050">
                  <c:v>-0.129331</c:v>
                </c:pt>
                <c:pt idx="15051">
                  <c:v>-0.12911500000000001</c:v>
                </c:pt>
                <c:pt idx="15052">
                  <c:v>-0.128715</c:v>
                </c:pt>
                <c:pt idx="15053">
                  <c:v>-0.128471</c:v>
                </c:pt>
                <c:pt idx="15054">
                  <c:v>-0.12820500000000001</c:v>
                </c:pt>
                <c:pt idx="15055">
                  <c:v>-0.12790199999999999</c:v>
                </c:pt>
                <c:pt idx="15056">
                  <c:v>-0.127719</c:v>
                </c:pt>
                <c:pt idx="15057">
                  <c:v>-0.12735199999999999</c:v>
                </c:pt>
                <c:pt idx="15058">
                  <c:v>-0.12715399999999999</c:v>
                </c:pt>
                <c:pt idx="15059">
                  <c:v>-0.126827</c:v>
                </c:pt>
                <c:pt idx="15060">
                  <c:v>-0.12656000000000001</c:v>
                </c:pt>
                <c:pt idx="15061">
                  <c:v>-0.12626999999999999</c:v>
                </c:pt>
                <c:pt idx="15062">
                  <c:v>-0.12595000000000001</c:v>
                </c:pt>
                <c:pt idx="15063">
                  <c:v>-0.125691</c:v>
                </c:pt>
                <c:pt idx="15064">
                  <c:v>-0.12540299999999999</c:v>
                </c:pt>
                <c:pt idx="15065">
                  <c:v>-0.12514600000000001</c:v>
                </c:pt>
                <c:pt idx="15066">
                  <c:v>-0.124845</c:v>
                </c:pt>
                <c:pt idx="15067">
                  <c:v>-0.124582</c:v>
                </c:pt>
                <c:pt idx="15068">
                  <c:v>-0.124261</c:v>
                </c:pt>
                <c:pt idx="15069">
                  <c:v>-0.124019</c:v>
                </c:pt>
                <c:pt idx="15070">
                  <c:v>-0.123672</c:v>
                </c:pt>
                <c:pt idx="15071">
                  <c:v>-0.123391</c:v>
                </c:pt>
                <c:pt idx="15072">
                  <c:v>-0.123071</c:v>
                </c:pt>
                <c:pt idx="15073">
                  <c:v>-0.122766</c:v>
                </c:pt>
                <c:pt idx="15074">
                  <c:v>-0.122534</c:v>
                </c:pt>
                <c:pt idx="15075">
                  <c:v>-0.122179</c:v>
                </c:pt>
                <c:pt idx="15076">
                  <c:v>-0.121952</c:v>
                </c:pt>
                <c:pt idx="15077">
                  <c:v>-0.121587</c:v>
                </c:pt>
                <c:pt idx="15078">
                  <c:v>-0.121332</c:v>
                </c:pt>
                <c:pt idx="15079">
                  <c:v>-0.12100900000000001</c:v>
                </c:pt>
                <c:pt idx="15080">
                  <c:v>-0.12067799999999999</c:v>
                </c:pt>
                <c:pt idx="15081">
                  <c:v>-0.12038500000000001</c:v>
                </c:pt>
                <c:pt idx="15082">
                  <c:v>-0.120028</c:v>
                </c:pt>
                <c:pt idx="15083">
                  <c:v>-0.11978800000000001</c:v>
                </c:pt>
                <c:pt idx="15084">
                  <c:v>-0.119446</c:v>
                </c:pt>
                <c:pt idx="15085">
                  <c:v>-0.11917999999999999</c:v>
                </c:pt>
                <c:pt idx="15086">
                  <c:v>-0.11883199999999999</c:v>
                </c:pt>
                <c:pt idx="15087">
                  <c:v>-0.118536</c:v>
                </c:pt>
                <c:pt idx="15088">
                  <c:v>-0.118218</c:v>
                </c:pt>
                <c:pt idx="15089">
                  <c:v>-0.11788800000000001</c:v>
                </c:pt>
                <c:pt idx="15090">
                  <c:v>-0.117574</c:v>
                </c:pt>
                <c:pt idx="15091">
                  <c:v>-0.11720999999999999</c:v>
                </c:pt>
                <c:pt idx="15092">
                  <c:v>-0.11693099999999999</c:v>
                </c:pt>
                <c:pt idx="15093">
                  <c:v>-0.11658</c:v>
                </c:pt>
                <c:pt idx="15094">
                  <c:v>-0.116309</c:v>
                </c:pt>
                <c:pt idx="15095">
                  <c:v>-0.115951</c:v>
                </c:pt>
                <c:pt idx="15096">
                  <c:v>-0.115646</c:v>
                </c:pt>
                <c:pt idx="15097">
                  <c:v>-0.115313</c:v>
                </c:pt>
                <c:pt idx="15098">
                  <c:v>-0.11497300000000001</c:v>
                </c:pt>
                <c:pt idx="15099">
                  <c:v>-0.114666</c:v>
                </c:pt>
                <c:pt idx="15100">
                  <c:v>-0.114285</c:v>
                </c:pt>
                <c:pt idx="15101">
                  <c:v>-0.113985</c:v>
                </c:pt>
                <c:pt idx="15102">
                  <c:v>-0.113593</c:v>
                </c:pt>
                <c:pt idx="15103">
                  <c:v>-0.11330999999999999</c:v>
                </c:pt>
                <c:pt idx="15104">
                  <c:v>-0.113006</c:v>
                </c:pt>
                <c:pt idx="15105">
                  <c:v>-0.112703</c:v>
                </c:pt>
                <c:pt idx="15106">
                  <c:v>-0.111955</c:v>
                </c:pt>
                <c:pt idx="15107">
                  <c:v>-0.111195</c:v>
                </c:pt>
                <c:pt idx="15108">
                  <c:v>-0.111063</c:v>
                </c:pt>
                <c:pt idx="15109">
                  <c:v>-0.110205</c:v>
                </c:pt>
                <c:pt idx="15110">
                  <c:v>-0.109835</c:v>
                </c:pt>
                <c:pt idx="15111">
                  <c:v>-0.109435</c:v>
                </c:pt>
                <c:pt idx="15112">
                  <c:v>-0.108572</c:v>
                </c:pt>
                <c:pt idx="15113">
                  <c:v>-0.108527</c:v>
                </c:pt>
                <c:pt idx="15114">
                  <c:v>-0.107603</c:v>
                </c:pt>
                <c:pt idx="15115">
                  <c:v>-0.107306</c:v>
                </c:pt>
                <c:pt idx="15116">
                  <c:v>-0.10684</c:v>
                </c:pt>
                <c:pt idx="15117">
                  <c:v>-0.10602499999999999</c:v>
                </c:pt>
                <c:pt idx="15118">
                  <c:v>-0.10592600000000001</c:v>
                </c:pt>
                <c:pt idx="15119">
                  <c:v>-0.10498300000000001</c:v>
                </c:pt>
                <c:pt idx="15120">
                  <c:v>-0.10473</c:v>
                </c:pt>
                <c:pt idx="15121">
                  <c:v>-0.104128</c:v>
                </c:pt>
                <c:pt idx="15122">
                  <c:v>-0.103478</c:v>
                </c:pt>
                <c:pt idx="15123">
                  <c:v>-0.10319300000000001</c:v>
                </c:pt>
                <c:pt idx="15124">
                  <c:v>-0.102418</c:v>
                </c:pt>
                <c:pt idx="15125">
                  <c:v>-0.10206999999999999</c:v>
                </c:pt>
                <c:pt idx="15126">
                  <c:v>-0.101477</c:v>
                </c:pt>
                <c:pt idx="15127">
                  <c:v>-0.100894</c:v>
                </c:pt>
                <c:pt idx="15128">
                  <c:v>-0.100456</c:v>
                </c:pt>
                <c:pt idx="15129">
                  <c:v>-9.98415E-2</c:v>
                </c:pt>
                <c:pt idx="15130">
                  <c:v>-9.9307400000000004E-2</c:v>
                </c:pt>
                <c:pt idx="15131">
                  <c:v>-9.8831699999999995E-2</c:v>
                </c:pt>
                <c:pt idx="15132">
                  <c:v>-9.81596E-2</c:v>
                </c:pt>
                <c:pt idx="15133">
                  <c:v>-9.7742300000000004E-2</c:v>
                </c:pt>
                <c:pt idx="15134">
                  <c:v>-9.7151600000000005E-2</c:v>
                </c:pt>
                <c:pt idx="15135">
                  <c:v>-9.6563599999999999E-2</c:v>
                </c:pt>
                <c:pt idx="15136">
                  <c:v>-9.6156699999999998E-2</c:v>
                </c:pt>
                <c:pt idx="15137">
                  <c:v>-9.5402000000000001E-2</c:v>
                </c:pt>
                <c:pt idx="15138">
                  <c:v>-9.5051700000000003E-2</c:v>
                </c:pt>
                <c:pt idx="15139">
                  <c:v>-9.4362699999999994E-2</c:v>
                </c:pt>
                <c:pt idx="15140">
                  <c:v>-9.3838599999999994E-2</c:v>
                </c:pt>
                <c:pt idx="15141">
                  <c:v>-9.3350100000000005E-2</c:v>
                </c:pt>
                <c:pt idx="15142">
                  <c:v>-9.2648900000000006E-2</c:v>
                </c:pt>
                <c:pt idx="15143">
                  <c:v>-9.2280500000000001E-2</c:v>
                </c:pt>
                <c:pt idx="15144">
                  <c:v>-9.1580099999999998E-2</c:v>
                </c:pt>
                <c:pt idx="15145">
                  <c:v>-9.1112700000000005E-2</c:v>
                </c:pt>
                <c:pt idx="15146">
                  <c:v>-9.0523900000000004E-2</c:v>
                </c:pt>
                <c:pt idx="15147">
                  <c:v>-8.9921100000000004E-2</c:v>
                </c:pt>
                <c:pt idx="15148">
                  <c:v>-8.9420299999999994E-2</c:v>
                </c:pt>
                <c:pt idx="15149">
                  <c:v>-8.8794399999999996E-2</c:v>
                </c:pt>
                <c:pt idx="15150">
                  <c:v>-8.8267300000000007E-2</c:v>
                </c:pt>
                <c:pt idx="15151">
                  <c:v>-8.7687000000000001E-2</c:v>
                </c:pt>
                <c:pt idx="15152">
                  <c:v>-8.7107900000000002E-2</c:v>
                </c:pt>
                <c:pt idx="15153">
                  <c:v>-8.6545300000000006E-2</c:v>
                </c:pt>
                <c:pt idx="15154">
                  <c:v>-8.6022600000000005E-2</c:v>
                </c:pt>
                <c:pt idx="15155">
                  <c:v>-8.5445699999999999E-2</c:v>
                </c:pt>
                <c:pt idx="15156">
                  <c:v>-8.4884899999999999E-2</c:v>
                </c:pt>
                <c:pt idx="15157">
                  <c:v>-8.4070599999999995E-2</c:v>
                </c:pt>
                <c:pt idx="15158">
                  <c:v>-8.3353499999999997E-2</c:v>
                </c:pt>
                <c:pt idx="15159">
                  <c:v>-8.2764699999999997E-2</c:v>
                </c:pt>
                <c:pt idx="15160">
                  <c:v>-8.2306900000000002E-2</c:v>
                </c:pt>
                <c:pt idx="15161">
                  <c:v>-8.1997399999999998E-2</c:v>
                </c:pt>
                <c:pt idx="15162">
                  <c:v>-8.1483700000000006E-2</c:v>
                </c:pt>
                <c:pt idx="15163">
                  <c:v>-8.1113599999999994E-2</c:v>
                </c:pt>
                <c:pt idx="15164">
                  <c:v>-8.0616800000000002E-2</c:v>
                </c:pt>
                <c:pt idx="15165">
                  <c:v>-8.0204300000000006E-2</c:v>
                </c:pt>
                <c:pt idx="15166">
                  <c:v>-7.9781199999999997E-2</c:v>
                </c:pt>
                <c:pt idx="15167">
                  <c:v>-7.9305399999999998E-2</c:v>
                </c:pt>
                <c:pt idx="15168">
                  <c:v>-7.8907599999999994E-2</c:v>
                </c:pt>
                <c:pt idx="15169">
                  <c:v>-7.84252E-2</c:v>
                </c:pt>
                <c:pt idx="15170">
                  <c:v>-7.8019400000000003E-2</c:v>
                </c:pt>
                <c:pt idx="15171">
                  <c:v>-7.7552499999999996E-2</c:v>
                </c:pt>
                <c:pt idx="15172">
                  <c:v>-7.71284E-2</c:v>
                </c:pt>
                <c:pt idx="15173">
                  <c:v>-7.6664399999999994E-2</c:v>
                </c:pt>
                <c:pt idx="15174">
                  <c:v>-7.6246099999999997E-2</c:v>
                </c:pt>
                <c:pt idx="15175">
                  <c:v>-7.5779399999999997E-2</c:v>
                </c:pt>
                <c:pt idx="15176">
                  <c:v>-7.5350100000000003E-2</c:v>
                </c:pt>
                <c:pt idx="15177">
                  <c:v>-7.4898000000000006E-2</c:v>
                </c:pt>
                <c:pt idx="15178">
                  <c:v>-7.4431499999999998E-2</c:v>
                </c:pt>
                <c:pt idx="15179">
                  <c:v>-7.4029800000000007E-2</c:v>
                </c:pt>
                <c:pt idx="15180">
                  <c:v>-7.3519600000000004E-2</c:v>
                </c:pt>
                <c:pt idx="15181">
                  <c:v>-7.3138300000000003E-2</c:v>
                </c:pt>
                <c:pt idx="15182">
                  <c:v>-7.2619199999999995E-2</c:v>
                </c:pt>
                <c:pt idx="15183">
                  <c:v>-7.2213299999999994E-2</c:v>
                </c:pt>
                <c:pt idx="15184">
                  <c:v>-7.1753499999999998E-2</c:v>
                </c:pt>
                <c:pt idx="15185">
                  <c:v>-7.1282899999999996E-2</c:v>
                </c:pt>
                <c:pt idx="15186">
                  <c:v>-7.0878099999999999E-2</c:v>
                </c:pt>
                <c:pt idx="15187">
                  <c:v>-7.0353899999999997E-2</c:v>
                </c:pt>
                <c:pt idx="15188">
                  <c:v>-6.9976099999999999E-2</c:v>
                </c:pt>
                <c:pt idx="15189">
                  <c:v>-6.9463300000000006E-2</c:v>
                </c:pt>
                <c:pt idx="15190">
                  <c:v>-6.9050600000000004E-2</c:v>
                </c:pt>
                <c:pt idx="15191">
                  <c:v>-6.8568699999999996E-2</c:v>
                </c:pt>
                <c:pt idx="15192">
                  <c:v>-6.8101599999999998E-2</c:v>
                </c:pt>
                <c:pt idx="15193">
                  <c:v>-6.7671800000000004E-2</c:v>
                </c:pt>
                <c:pt idx="15194">
                  <c:v>-6.7184199999999999E-2</c:v>
                </c:pt>
                <c:pt idx="15195">
                  <c:v>-6.6770499999999997E-2</c:v>
                </c:pt>
                <c:pt idx="15196">
                  <c:v>-6.6268199999999999E-2</c:v>
                </c:pt>
                <c:pt idx="15197">
                  <c:v>-6.5843899999999997E-2</c:v>
                </c:pt>
                <c:pt idx="15198">
                  <c:v>-6.5349699999999997E-2</c:v>
                </c:pt>
                <c:pt idx="15199">
                  <c:v>-6.4917699999999995E-2</c:v>
                </c:pt>
                <c:pt idx="15200">
                  <c:v>-6.4448900000000003E-2</c:v>
                </c:pt>
                <c:pt idx="15201">
                  <c:v>-6.3993599999999998E-2</c:v>
                </c:pt>
                <c:pt idx="15202">
                  <c:v>-6.3434000000000004E-2</c:v>
                </c:pt>
                <c:pt idx="15203">
                  <c:v>-6.28581E-2</c:v>
                </c:pt>
                <c:pt idx="15204">
                  <c:v>-6.2481700000000001E-2</c:v>
                </c:pt>
                <c:pt idx="15205">
                  <c:v>-6.1855199999999999E-2</c:v>
                </c:pt>
                <c:pt idx="15206">
                  <c:v>-6.1427000000000002E-2</c:v>
                </c:pt>
                <c:pt idx="15207">
                  <c:v>-6.0908400000000001E-2</c:v>
                </c:pt>
                <c:pt idx="15208">
                  <c:v>-6.03437E-2</c:v>
                </c:pt>
                <c:pt idx="15209">
                  <c:v>-5.99424E-2</c:v>
                </c:pt>
                <c:pt idx="15210">
                  <c:v>-5.9319400000000001E-2</c:v>
                </c:pt>
                <c:pt idx="15211">
                  <c:v>-5.8897699999999997E-2</c:v>
                </c:pt>
                <c:pt idx="15212">
                  <c:v>-5.83616E-2</c:v>
                </c:pt>
                <c:pt idx="15213">
                  <c:v>-5.7833099999999998E-2</c:v>
                </c:pt>
                <c:pt idx="15214">
                  <c:v>-5.7391900000000003E-2</c:v>
                </c:pt>
                <c:pt idx="15215">
                  <c:v>-5.6803100000000002E-2</c:v>
                </c:pt>
                <c:pt idx="15216">
                  <c:v>-5.6359100000000002E-2</c:v>
                </c:pt>
                <c:pt idx="15217">
                  <c:v>-5.5835599999999999E-2</c:v>
                </c:pt>
                <c:pt idx="15218">
                  <c:v>-5.5314099999999998E-2</c:v>
                </c:pt>
                <c:pt idx="15219">
                  <c:v>-5.4805800000000002E-2</c:v>
                </c:pt>
                <c:pt idx="15220">
                  <c:v>-5.4225799999999998E-2</c:v>
                </c:pt>
                <c:pt idx="15221">
                  <c:v>-5.3822399999999999E-2</c:v>
                </c:pt>
                <c:pt idx="15222">
                  <c:v>-5.3473E-2</c:v>
                </c:pt>
                <c:pt idx="15223">
                  <c:v>-5.28531E-2</c:v>
                </c:pt>
                <c:pt idx="15224">
                  <c:v>-5.1749700000000003E-2</c:v>
                </c:pt>
                <c:pt idx="15225">
                  <c:v>-5.0426400000000003E-2</c:v>
                </c:pt>
                <c:pt idx="15226">
                  <c:v>-4.9720300000000002E-2</c:v>
                </c:pt>
                <c:pt idx="15227">
                  <c:v>-4.97521E-2</c:v>
                </c:pt>
                <c:pt idx="15228">
                  <c:v>-5.0000299999999998E-2</c:v>
                </c:pt>
                <c:pt idx="15229">
                  <c:v>-5.0160900000000001E-2</c:v>
                </c:pt>
                <c:pt idx="15230">
                  <c:v>-5.01225E-2</c:v>
                </c:pt>
                <c:pt idx="15231">
                  <c:v>-5.0159799999999997E-2</c:v>
                </c:pt>
                <c:pt idx="15232">
                  <c:v>-5.0227000000000001E-2</c:v>
                </c:pt>
                <c:pt idx="15233">
                  <c:v>-5.0280600000000002E-2</c:v>
                </c:pt>
                <c:pt idx="15234">
                  <c:v>-5.03819E-2</c:v>
                </c:pt>
                <c:pt idx="15235">
                  <c:v>-5.0405199999999997E-2</c:v>
                </c:pt>
                <c:pt idx="15236">
                  <c:v>-5.0485799999999997E-2</c:v>
                </c:pt>
                <c:pt idx="15237">
                  <c:v>-5.0543600000000001E-2</c:v>
                </c:pt>
                <c:pt idx="15238">
                  <c:v>-5.05928E-2</c:v>
                </c:pt>
                <c:pt idx="15239">
                  <c:v>-5.0678599999999997E-2</c:v>
                </c:pt>
                <c:pt idx="15240">
                  <c:v>-5.0718899999999997E-2</c:v>
                </c:pt>
                <c:pt idx="15241">
                  <c:v>-5.0785400000000001E-2</c:v>
                </c:pt>
                <c:pt idx="15242">
                  <c:v>-5.0845099999999997E-2</c:v>
                </c:pt>
                <c:pt idx="15243">
                  <c:v>-5.0890400000000002E-2</c:v>
                </c:pt>
                <c:pt idx="15244">
                  <c:v>-5.0970500000000002E-2</c:v>
                </c:pt>
                <c:pt idx="15245">
                  <c:v>-5.1023399999999997E-2</c:v>
                </c:pt>
                <c:pt idx="15246">
                  <c:v>-5.1079800000000002E-2</c:v>
                </c:pt>
                <c:pt idx="15247">
                  <c:v>-5.1158000000000002E-2</c:v>
                </c:pt>
                <c:pt idx="15248">
                  <c:v>-5.1194799999999999E-2</c:v>
                </c:pt>
                <c:pt idx="15249">
                  <c:v>-5.1284499999999997E-2</c:v>
                </c:pt>
                <c:pt idx="15250">
                  <c:v>-5.1326499999999997E-2</c:v>
                </c:pt>
                <c:pt idx="15251">
                  <c:v>-5.1375799999999999E-2</c:v>
                </c:pt>
                <c:pt idx="15252">
                  <c:v>-5.1447699999999999E-2</c:v>
                </c:pt>
                <c:pt idx="15253">
                  <c:v>-5.1473999999999999E-2</c:v>
                </c:pt>
                <c:pt idx="15254">
                  <c:v>-5.15708E-2</c:v>
                </c:pt>
                <c:pt idx="15255">
                  <c:v>-5.1604799999999999E-2</c:v>
                </c:pt>
                <c:pt idx="15256">
                  <c:v>-5.1672900000000001E-2</c:v>
                </c:pt>
                <c:pt idx="15257">
                  <c:v>-5.1739100000000003E-2</c:v>
                </c:pt>
                <c:pt idx="15258">
                  <c:v>-5.1775000000000002E-2</c:v>
                </c:pt>
                <c:pt idx="15259">
                  <c:v>-5.1860700000000003E-2</c:v>
                </c:pt>
                <c:pt idx="15260">
                  <c:v>-5.1887900000000001E-2</c:v>
                </c:pt>
                <c:pt idx="15261">
                  <c:v>-5.1954199999999999E-2</c:v>
                </c:pt>
                <c:pt idx="15262">
                  <c:v>-5.2012099999999999E-2</c:v>
                </c:pt>
                <c:pt idx="15263" formatCode="0.00E+00">
                  <c:v>-5.2065699999999999E-2</c:v>
                </c:pt>
                <c:pt idx="15264" formatCode="0.00E+00">
                  <c:v>-5.2138200000000003E-2</c:v>
                </c:pt>
                <c:pt idx="15265" formatCode="0.00E+00">
                  <c:v>-5.2168800000000001E-2</c:v>
                </c:pt>
                <c:pt idx="15266" formatCode="0.00E+00">
                  <c:v>-5.2229499999999998E-2</c:v>
                </c:pt>
                <c:pt idx="15267" formatCode="0.00E+00">
                  <c:v>-5.2334100000000001E-2</c:v>
                </c:pt>
                <c:pt idx="15268" formatCode="0.00E+00">
                  <c:v>-5.2417100000000001E-2</c:v>
                </c:pt>
                <c:pt idx="15269" formatCode="0.00E+00">
                  <c:v>-5.20942E-2</c:v>
                </c:pt>
                <c:pt idx="15270" formatCode="0.00E+00">
                  <c:v>-5.1750400000000002E-2</c:v>
                </c:pt>
                <c:pt idx="15271" formatCode="0.00E+00">
                  <c:v>-5.1971200000000002E-2</c:v>
                </c:pt>
                <c:pt idx="15272" formatCode="0.00E+00">
                  <c:v>-5.1584900000000003E-2</c:v>
                </c:pt>
                <c:pt idx="15273" formatCode="0.00E+00">
                  <c:v>-5.1562400000000001E-2</c:v>
                </c:pt>
                <c:pt idx="15274" formatCode="0.00E+00">
                  <c:v>-5.16239E-2</c:v>
                </c:pt>
                <c:pt idx="15275" formatCode="0.00E+00">
                  <c:v>-5.11326E-2</c:v>
                </c:pt>
                <c:pt idx="15276" formatCode="0.00E+00">
                  <c:v>-5.1505099999999998E-2</c:v>
                </c:pt>
                <c:pt idx="15277" formatCode="0.00E+00">
                  <c:v>-5.09854E-2</c:v>
                </c:pt>
                <c:pt idx="15278" formatCode="0.00E+00">
                  <c:v>-5.1067099999999997E-2</c:v>
                </c:pt>
                <c:pt idx="15279" formatCode="0.00E+00">
                  <c:v>-5.1050100000000001E-2</c:v>
                </c:pt>
                <c:pt idx="15280" formatCode="0.00E+00">
                  <c:v>-5.0586800000000001E-2</c:v>
                </c:pt>
                <c:pt idx="15281">
                  <c:v>-5.0981499999999999E-2</c:v>
                </c:pt>
                <c:pt idx="15282">
                  <c:v>-5.0377900000000003E-2</c:v>
                </c:pt>
                <c:pt idx="15283">
                  <c:v>-5.0609700000000001E-2</c:v>
                </c:pt>
                <c:pt idx="15284">
                  <c:v>-5.0407300000000002E-2</c:v>
                </c:pt>
                <c:pt idx="15285">
                  <c:v>-5.0159599999999999E-2</c:v>
                </c:pt>
                <c:pt idx="15286">
                  <c:v>-5.0364699999999998E-2</c:v>
                </c:pt>
                <c:pt idx="15287">
                  <c:v>-4.9897299999999999E-2</c:v>
                </c:pt>
                <c:pt idx="15288">
                  <c:v>-5.0074500000000001E-2</c:v>
                </c:pt>
                <c:pt idx="15289">
                  <c:v>-4.98264E-2</c:v>
                </c:pt>
                <c:pt idx="15290">
                  <c:v>-4.9708599999999999E-2</c:v>
                </c:pt>
                <c:pt idx="15291">
                  <c:v>-4.9716999999999997E-2</c:v>
                </c:pt>
                <c:pt idx="15292">
                  <c:v>-4.9469800000000001E-2</c:v>
                </c:pt>
                <c:pt idx="15293">
                  <c:v>-4.9451599999999998E-2</c:v>
                </c:pt>
                <c:pt idx="15294">
                  <c:v>-4.93655E-2</c:v>
                </c:pt>
                <c:pt idx="15295">
                  <c:v>-4.9181799999999998E-2</c:v>
                </c:pt>
                <c:pt idx="15296">
                  <c:v>-4.92024E-2</c:v>
                </c:pt>
                <c:pt idx="15297">
                  <c:v>-4.9027099999999997E-2</c:v>
                </c:pt>
                <c:pt idx="15298">
                  <c:v>-4.8902000000000001E-2</c:v>
                </c:pt>
                <c:pt idx="15299">
                  <c:v>-4.8949300000000001E-2</c:v>
                </c:pt>
                <c:pt idx="15300">
                  <c:v>-4.86259E-2</c:v>
                </c:pt>
                <c:pt idx="15301">
                  <c:v>-4.8767999999999999E-2</c:v>
                </c:pt>
                <c:pt idx="15302">
                  <c:v>-4.8496900000000003E-2</c:v>
                </c:pt>
                <c:pt idx="15303">
                  <c:v>-4.8445000000000002E-2</c:v>
                </c:pt>
                <c:pt idx="15304">
                  <c:v>-4.8463699999999998E-2</c:v>
                </c:pt>
                <c:pt idx="15305">
                  <c:v>-4.8144199999999998E-2</c:v>
                </c:pt>
                <c:pt idx="15306">
                  <c:v>-4.8325100000000003E-2</c:v>
                </c:pt>
                <c:pt idx="15307">
                  <c:v>-4.7986500000000001E-2</c:v>
                </c:pt>
                <c:pt idx="15308">
                  <c:v>-4.8030799999999998E-2</c:v>
                </c:pt>
                <c:pt idx="15309">
                  <c:v>-4.7935199999999997E-2</c:v>
                </c:pt>
                <c:pt idx="15310">
                  <c:v>-4.7726400000000002E-2</c:v>
                </c:pt>
                <c:pt idx="15311">
                  <c:v>-4.7810900000000003E-2</c:v>
                </c:pt>
                <c:pt idx="15312">
                  <c:v>-4.7540499999999999E-2</c:v>
                </c:pt>
                <c:pt idx="15313">
                  <c:v>-4.7568600000000003E-2</c:v>
                </c:pt>
                <c:pt idx="15314">
                  <c:v>-4.74568E-2</c:v>
                </c:pt>
                <c:pt idx="15315">
                  <c:v>-4.7314700000000001E-2</c:v>
                </c:pt>
                <c:pt idx="15316">
                  <c:v>-4.7314200000000001E-2</c:v>
                </c:pt>
                <c:pt idx="15317">
                  <c:v>-4.7143499999999998E-2</c:v>
                </c:pt>
                <c:pt idx="15318">
                  <c:v>-4.7077500000000001E-2</c:v>
                </c:pt>
                <c:pt idx="15319">
                  <c:v>-4.7034100000000002E-2</c:v>
                </c:pt>
                <c:pt idx="15320">
                  <c:v>-4.68417E-2</c:v>
                </c:pt>
                <c:pt idx="15321">
                  <c:v>-4.6862300000000003E-2</c:v>
                </c:pt>
                <c:pt idx="15322">
                  <c:v>-4.67097E-2</c:v>
                </c:pt>
                <c:pt idx="15323">
                  <c:v>-4.66349E-2</c:v>
                </c:pt>
                <c:pt idx="15324">
                  <c:v>-4.6621099999999999E-2</c:v>
                </c:pt>
                <c:pt idx="15325">
                  <c:v>-4.6344700000000003E-2</c:v>
                </c:pt>
                <c:pt idx="15326">
                  <c:v>-4.6422100000000001E-2</c:v>
                </c:pt>
                <c:pt idx="15327">
                  <c:v>-4.63369E-2</c:v>
                </c:pt>
                <c:pt idx="15328">
                  <c:v>-4.6413099999999999E-2</c:v>
                </c:pt>
                <c:pt idx="15329">
                  <c:v>-4.6059799999999998E-2</c:v>
                </c:pt>
                <c:pt idx="15330">
                  <c:v>-4.5106E-2</c:v>
                </c:pt>
                <c:pt idx="15331">
                  <c:v>-4.4519599999999999E-2</c:v>
                </c:pt>
                <c:pt idx="15332">
                  <c:v>-4.4425600000000003E-2</c:v>
                </c:pt>
                <c:pt idx="15333">
                  <c:v>-4.5125499999999999E-2</c:v>
                </c:pt>
                <c:pt idx="15334">
                  <c:v>-4.58007E-2</c:v>
                </c:pt>
                <c:pt idx="15335">
                  <c:v>-4.6311699999999997E-2</c:v>
                </c:pt>
                <c:pt idx="15336">
                  <c:v>-4.6712499999999997E-2</c:v>
                </c:pt>
                <c:pt idx="15337">
                  <c:v>-4.6664799999999999E-2</c:v>
                </c:pt>
                <c:pt idx="15338">
                  <c:v>-4.6820500000000001E-2</c:v>
                </c:pt>
                <c:pt idx="15339">
                  <c:v>-4.7486899999999999E-2</c:v>
                </c:pt>
                <c:pt idx="15340">
                  <c:v>-4.7484400000000003E-2</c:v>
                </c:pt>
                <c:pt idx="15341">
                  <c:v>-4.7965800000000003E-2</c:v>
                </c:pt>
                <c:pt idx="15342">
                  <c:v>-4.8416099999999997E-2</c:v>
                </c:pt>
                <c:pt idx="15343">
                  <c:v>-4.8365499999999999E-2</c:v>
                </c:pt>
                <c:pt idx="15344">
                  <c:v>-4.9245700000000003E-2</c:v>
                </c:pt>
                <c:pt idx="15345">
                  <c:v>-4.9042000000000002E-2</c:v>
                </c:pt>
                <c:pt idx="15346">
                  <c:v>-4.9700800000000003E-2</c:v>
                </c:pt>
                <c:pt idx="15347">
                  <c:v>-5.0010800000000001E-2</c:v>
                </c:pt>
                <c:pt idx="15348">
                  <c:v>-5.0021999999999997E-2</c:v>
                </c:pt>
                <c:pt idx="15349">
                  <c:v>-5.0899100000000003E-2</c:v>
                </c:pt>
                <c:pt idx="15350">
                  <c:v>-5.0614300000000001E-2</c:v>
                </c:pt>
                <c:pt idx="15351">
                  <c:v>-5.1453499999999999E-2</c:v>
                </c:pt>
                <c:pt idx="15352">
                  <c:v>-5.1547500000000003E-2</c:v>
                </c:pt>
                <c:pt idx="15353">
                  <c:v>-5.1846299999999998E-2</c:v>
                </c:pt>
                <c:pt idx="15354">
                  <c:v>-5.2465999999999999E-2</c:v>
                </c:pt>
                <c:pt idx="15355">
                  <c:v>-5.2396400000000003E-2</c:v>
                </c:pt>
                <c:pt idx="15356">
                  <c:v>-5.3107000000000001E-2</c:v>
                </c:pt>
                <c:pt idx="15357">
                  <c:v>-5.3193299999999999E-2</c:v>
                </c:pt>
                <c:pt idx="15358">
                  <c:v>-5.35898E-2</c:v>
                </c:pt>
                <c:pt idx="15359">
                  <c:v>-5.3993600000000003E-2</c:v>
                </c:pt>
                <c:pt idx="15360">
                  <c:v>-5.4200199999999997E-2</c:v>
                </c:pt>
                <c:pt idx="15361">
                  <c:v>-5.46781E-2</c:v>
                </c:pt>
                <c:pt idx="15362">
                  <c:v>-5.5047400000000003E-2</c:v>
                </c:pt>
                <c:pt idx="15363">
                  <c:v>-5.5334899999999999E-2</c:v>
                </c:pt>
                <c:pt idx="15364">
                  <c:v>-5.5840800000000003E-2</c:v>
                </c:pt>
                <c:pt idx="15365">
                  <c:v>-5.6086799999999999E-2</c:v>
                </c:pt>
                <c:pt idx="15366">
                  <c:v>-5.6459099999999998E-2</c:v>
                </c:pt>
                <c:pt idx="15367">
                  <c:v>-5.6952000000000003E-2</c:v>
                </c:pt>
                <c:pt idx="15368">
                  <c:v>-5.7055399999999999E-2</c:v>
                </c:pt>
                <c:pt idx="15369">
                  <c:v>-5.7727800000000003E-2</c:v>
                </c:pt>
                <c:pt idx="15370">
                  <c:v>-5.7835400000000002E-2</c:v>
                </c:pt>
                <c:pt idx="15371">
                  <c:v>-5.83546E-2</c:v>
                </c:pt>
                <c:pt idx="15372">
                  <c:v>-5.8782300000000003E-2</c:v>
                </c:pt>
                <c:pt idx="15373">
                  <c:v>-5.8944999999999997E-2</c:v>
                </c:pt>
                <c:pt idx="15374">
                  <c:v>-5.9621599999999997E-2</c:v>
                </c:pt>
                <c:pt idx="15375">
                  <c:v>-5.9669E-2</c:v>
                </c:pt>
                <c:pt idx="15376">
                  <c:v>-6.02626E-2</c:v>
                </c:pt>
                <c:pt idx="15377">
                  <c:v>-6.05336E-2</c:v>
                </c:pt>
                <c:pt idx="15378">
                  <c:v>-6.0836800000000003E-2</c:v>
                </c:pt>
                <c:pt idx="15379">
                  <c:v>-6.1361100000000002E-2</c:v>
                </c:pt>
                <c:pt idx="15380">
                  <c:v>-6.1557399999999998E-2</c:v>
                </c:pt>
                <c:pt idx="15381">
                  <c:v>-6.20946E-2</c:v>
                </c:pt>
                <c:pt idx="15382">
                  <c:v>-6.2414799999999999E-2</c:v>
                </c:pt>
                <c:pt idx="15383">
                  <c:v>-6.2762200000000004E-2</c:v>
                </c:pt>
                <c:pt idx="15384">
                  <c:v>-6.3199000000000005E-2</c:v>
                </c:pt>
                <c:pt idx="15385">
                  <c:v>-6.3497100000000001E-2</c:v>
                </c:pt>
                <c:pt idx="15386">
                  <c:v>-6.3875399999999999E-2</c:v>
                </c:pt>
                <c:pt idx="15387">
                  <c:v>-6.4298599999999997E-2</c:v>
                </c:pt>
                <c:pt idx="15388">
                  <c:v>-6.4534400000000006E-2</c:v>
                </c:pt>
                <c:pt idx="15389">
                  <c:v>-6.5048999999999996E-2</c:v>
                </c:pt>
                <c:pt idx="15390">
                  <c:v>-6.5335400000000002E-2</c:v>
                </c:pt>
                <c:pt idx="15391">
                  <c:v>-6.5740000000000007E-2</c:v>
                </c:pt>
                <c:pt idx="15392">
                  <c:v>-6.6210900000000003E-2</c:v>
                </c:pt>
                <c:pt idx="15393">
                  <c:v>-6.6401600000000005E-2</c:v>
                </c:pt>
                <c:pt idx="15394">
                  <c:v>-6.6983799999999996E-2</c:v>
                </c:pt>
                <c:pt idx="15395">
                  <c:v>-6.7159899999999995E-2</c:v>
                </c:pt>
                <c:pt idx="15396">
                  <c:v>-6.7634600000000003E-2</c:v>
                </c:pt>
                <c:pt idx="15397">
                  <c:v>-6.7989099999999997E-2</c:v>
                </c:pt>
                <c:pt idx="15398">
                  <c:v>-6.8258200000000005E-2</c:v>
                </c:pt>
                <c:pt idx="15399">
                  <c:v>-6.87913E-2</c:v>
                </c:pt>
                <c:pt idx="15400">
                  <c:v>-6.9012799999999999E-2</c:v>
                </c:pt>
                <c:pt idx="15401">
                  <c:v>-6.9528400000000004E-2</c:v>
                </c:pt>
                <c:pt idx="15402">
                  <c:v>-6.9836999999999996E-2</c:v>
                </c:pt>
                <c:pt idx="15403">
                  <c:v>-7.0208900000000005E-2</c:v>
                </c:pt>
                <c:pt idx="15404">
                  <c:v>-7.0613599999999999E-2</c:v>
                </c:pt>
                <c:pt idx="15405">
                  <c:v>-7.0931300000000003E-2</c:v>
                </c:pt>
                <c:pt idx="15406">
                  <c:v>-7.1319599999999997E-2</c:v>
                </c:pt>
                <c:pt idx="15407">
                  <c:v>-7.1680099999999997E-2</c:v>
                </c:pt>
                <c:pt idx="15408">
                  <c:v>-7.2022100000000006E-2</c:v>
                </c:pt>
                <c:pt idx="15409">
                  <c:v>-7.2420600000000002E-2</c:v>
                </c:pt>
                <c:pt idx="15410">
                  <c:v>-7.28129E-2</c:v>
                </c:pt>
                <c:pt idx="15411">
                  <c:v>-7.31377E-2</c:v>
                </c:pt>
                <c:pt idx="15412">
                  <c:v>-7.3608900000000005E-2</c:v>
                </c:pt>
                <c:pt idx="15413">
                  <c:v>-7.38568E-2</c:v>
                </c:pt>
                <c:pt idx="15414">
                  <c:v>-7.4327000000000004E-2</c:v>
                </c:pt>
                <c:pt idx="15415">
                  <c:v>-7.4630000000000002E-2</c:v>
                </c:pt>
                <c:pt idx="15416">
                  <c:v>-7.4971800000000005E-2</c:v>
                </c:pt>
                <c:pt idx="15417">
                  <c:v>-7.5415399999999994E-2</c:v>
                </c:pt>
                <c:pt idx="15418">
                  <c:v>-7.5643100000000005E-2</c:v>
                </c:pt>
                <c:pt idx="15419">
                  <c:v>-7.6168299999999994E-2</c:v>
                </c:pt>
                <c:pt idx="15420">
                  <c:v>-7.6421299999999998E-2</c:v>
                </c:pt>
                <c:pt idx="15421">
                  <c:v>-7.68649E-2</c:v>
                </c:pt>
                <c:pt idx="15422">
                  <c:v>-7.7234499999999998E-2</c:v>
                </c:pt>
                <c:pt idx="15423">
                  <c:v>-7.7543299999999996E-2</c:v>
                </c:pt>
                <c:pt idx="15424">
                  <c:v>-7.7989600000000006E-2</c:v>
                </c:pt>
                <c:pt idx="15425">
                  <c:v>-7.8255400000000003E-2</c:v>
                </c:pt>
                <c:pt idx="15426">
                  <c:v>-7.8673000000000007E-2</c:v>
                </c:pt>
                <c:pt idx="15427">
                  <c:v>-7.8995999999999997E-2</c:v>
                </c:pt>
                <c:pt idx="15428">
                  <c:v>-7.9358100000000001E-2</c:v>
                </c:pt>
                <c:pt idx="15429">
                  <c:v>-7.9735600000000004E-2</c:v>
                </c:pt>
                <c:pt idx="15430">
                  <c:v>-8.0098600000000006E-2</c:v>
                </c:pt>
                <c:pt idx="15431">
                  <c:v>-8.0458799999999997E-2</c:v>
                </c:pt>
                <c:pt idx="15432">
                  <c:v>-8.0852800000000002E-2</c:v>
                </c:pt>
                <c:pt idx="15433">
                  <c:v>-8.11751E-2</c:v>
                </c:pt>
                <c:pt idx="15434">
                  <c:v>-8.1547999999999995E-2</c:v>
                </c:pt>
                <c:pt idx="15435">
                  <c:v>-8.18995E-2</c:v>
                </c:pt>
                <c:pt idx="15436">
                  <c:v>-8.2200300000000004E-2</c:v>
                </c:pt>
                <c:pt idx="15437">
                  <c:v>-8.2626500000000005E-2</c:v>
                </c:pt>
                <c:pt idx="15438">
                  <c:v>-8.2889400000000002E-2</c:v>
                </c:pt>
                <c:pt idx="15439">
                  <c:v>-8.3336999999999994E-2</c:v>
                </c:pt>
                <c:pt idx="15440">
                  <c:v>-8.3652099999999993E-2</c:v>
                </c:pt>
                <c:pt idx="15441">
                  <c:v>-8.4023799999999996E-2</c:v>
                </c:pt>
                <c:pt idx="15442">
                  <c:v>-8.4422800000000006E-2</c:v>
                </c:pt>
                <c:pt idx="15443">
                  <c:v>-8.4686800000000007E-2</c:v>
                </c:pt>
                <c:pt idx="15444">
                  <c:v>-8.5116399999999995E-2</c:v>
                </c:pt>
                <c:pt idx="15445">
                  <c:v>-8.5367399999999996E-2</c:v>
                </c:pt>
                <c:pt idx="15446">
                  <c:v>-8.5760100000000006E-2</c:v>
                </c:pt>
                <c:pt idx="15447">
                  <c:v>-8.6084999999999995E-2</c:v>
                </c:pt>
                <c:pt idx="15448">
                  <c:v>-8.6420899999999995E-2</c:v>
                </c:pt>
                <c:pt idx="15449">
                  <c:v>-8.6811700000000006E-2</c:v>
                </c:pt>
                <c:pt idx="15450">
                  <c:v>-8.7127499999999997E-2</c:v>
                </c:pt>
                <c:pt idx="15451">
                  <c:v>-8.7515599999999999E-2</c:v>
                </c:pt>
                <c:pt idx="15452">
                  <c:v>-8.7838899999999998E-2</c:v>
                </c:pt>
                <c:pt idx="15453">
                  <c:v>-8.8184200000000004E-2</c:v>
                </c:pt>
                <c:pt idx="15454">
                  <c:v>-8.8508699999999996E-2</c:v>
                </c:pt>
                <c:pt idx="15455">
                  <c:v>-8.8843599999999995E-2</c:v>
                </c:pt>
                <c:pt idx="15456">
                  <c:v>-8.9158799999999996E-2</c:v>
                </c:pt>
                <c:pt idx="15457">
                  <c:v>-8.9526599999999998E-2</c:v>
                </c:pt>
                <c:pt idx="15458">
                  <c:v>-8.9847899999999994E-2</c:v>
                </c:pt>
                <c:pt idx="15459">
                  <c:v>-9.0216500000000005E-2</c:v>
                </c:pt>
                <c:pt idx="15460">
                  <c:v>-9.0560199999999993E-2</c:v>
                </c:pt>
                <c:pt idx="15461">
                  <c:v>-9.0881900000000002E-2</c:v>
                </c:pt>
                <c:pt idx="15462">
                  <c:v>-9.1261300000000004E-2</c:v>
                </c:pt>
                <c:pt idx="15463">
                  <c:v>-9.1533600000000007E-2</c:v>
                </c:pt>
                <c:pt idx="15464">
                  <c:v>-9.1907600000000006E-2</c:v>
                </c:pt>
                <c:pt idx="15465">
                  <c:v>-9.2181700000000005E-2</c:v>
                </c:pt>
                <c:pt idx="15466">
                  <c:v>-9.2543500000000001E-2</c:v>
                </c:pt>
                <c:pt idx="15467">
                  <c:v>-9.2912599999999998E-2</c:v>
                </c:pt>
                <c:pt idx="15468">
                  <c:v>-9.3256000000000006E-2</c:v>
                </c:pt>
                <c:pt idx="15469">
                  <c:v>-9.3665100000000001E-2</c:v>
                </c:pt>
                <c:pt idx="15470">
                  <c:v>-9.3974500000000002E-2</c:v>
                </c:pt>
                <c:pt idx="15471">
                  <c:v>-9.4375399999999998E-2</c:v>
                </c:pt>
                <c:pt idx="15472">
                  <c:v>-9.4698599999999994E-2</c:v>
                </c:pt>
                <c:pt idx="15473">
                  <c:v>-9.5060400000000003E-2</c:v>
                </c:pt>
                <c:pt idx="15474">
                  <c:v>-9.5396999999999996E-2</c:v>
                </c:pt>
                <c:pt idx="15475">
                  <c:v>-9.5726199999999997E-2</c:v>
                </c:pt>
                <c:pt idx="15476">
                  <c:v>-9.6093100000000001E-2</c:v>
                </c:pt>
                <c:pt idx="15477">
                  <c:v>-9.6432900000000002E-2</c:v>
                </c:pt>
                <c:pt idx="15478">
                  <c:v>-9.6806900000000001E-2</c:v>
                </c:pt>
                <c:pt idx="15479">
                  <c:v>-9.7137500000000002E-2</c:v>
                </c:pt>
                <c:pt idx="15480">
                  <c:v>-9.7502599999999995E-2</c:v>
                </c:pt>
                <c:pt idx="15481">
                  <c:v>-9.7834699999999997E-2</c:v>
                </c:pt>
                <c:pt idx="15482">
                  <c:v>-9.8195599999999994E-2</c:v>
                </c:pt>
                <c:pt idx="15483">
                  <c:v>-9.8516699999999999E-2</c:v>
                </c:pt>
                <c:pt idx="15484">
                  <c:v>-9.8848500000000006E-2</c:v>
                </c:pt>
                <c:pt idx="15485">
                  <c:v>-9.9182800000000002E-2</c:v>
                </c:pt>
                <c:pt idx="15486">
                  <c:v>-9.9516900000000005E-2</c:v>
                </c:pt>
                <c:pt idx="15487">
                  <c:v>-9.9883299999999994E-2</c:v>
                </c:pt>
                <c:pt idx="15488">
                  <c:v>-0.100198</c:v>
                </c:pt>
                <c:pt idx="15489">
                  <c:v>-0.10055600000000001</c:v>
                </c:pt>
                <c:pt idx="15490">
                  <c:v>-0.100869</c:v>
                </c:pt>
                <c:pt idx="15491">
                  <c:v>-0.101225</c:v>
                </c:pt>
                <c:pt idx="15492">
                  <c:v>-0.101549</c:v>
                </c:pt>
                <c:pt idx="15493">
                  <c:v>-0.101866</c:v>
                </c:pt>
                <c:pt idx="15494">
                  <c:v>-0.102189</c:v>
                </c:pt>
                <c:pt idx="15495">
                  <c:v>-0.102495</c:v>
                </c:pt>
                <c:pt idx="15496">
                  <c:v>-0.10284500000000001</c:v>
                </c:pt>
                <c:pt idx="15497">
                  <c:v>-0.10315100000000001</c:v>
                </c:pt>
                <c:pt idx="15498">
                  <c:v>-0.103492</c:v>
                </c:pt>
                <c:pt idx="15499">
                  <c:v>-0.103795</c:v>
                </c:pt>
                <c:pt idx="15500">
                  <c:v>-0.104132</c:v>
                </c:pt>
                <c:pt idx="15501">
                  <c:v>-0.10445500000000001</c:v>
                </c:pt>
                <c:pt idx="15502">
                  <c:v>-0.104764</c:v>
                </c:pt>
                <c:pt idx="15503">
                  <c:v>-0.105073</c:v>
                </c:pt>
                <c:pt idx="15504">
                  <c:v>-0.10535600000000001</c:v>
                </c:pt>
                <c:pt idx="15505">
                  <c:v>-0.105682</c:v>
                </c:pt>
                <c:pt idx="15506">
                  <c:v>-0.105978</c:v>
                </c:pt>
                <c:pt idx="15507">
                  <c:v>-0.10630199999999999</c:v>
                </c:pt>
                <c:pt idx="15508">
                  <c:v>-0.106597</c:v>
                </c:pt>
                <c:pt idx="15509">
                  <c:v>-0.106908</c:v>
                </c:pt>
                <c:pt idx="15510">
                  <c:v>-0.10721700000000001</c:v>
                </c:pt>
                <c:pt idx="15511">
                  <c:v>-0.107518</c:v>
                </c:pt>
                <c:pt idx="15512">
                  <c:v>-0.107817</c:v>
                </c:pt>
                <c:pt idx="15513">
                  <c:v>-0.10809100000000001</c:v>
                </c:pt>
                <c:pt idx="15514">
                  <c:v>-0.108388</c:v>
                </c:pt>
                <c:pt idx="15515">
                  <c:v>-0.108667</c:v>
                </c:pt>
                <c:pt idx="15516">
                  <c:v>-0.108973</c:v>
                </c:pt>
                <c:pt idx="15517">
                  <c:v>-0.109253</c:v>
                </c:pt>
                <c:pt idx="15518">
                  <c:v>-0.109553</c:v>
                </c:pt>
                <c:pt idx="15519">
                  <c:v>-0.10983800000000001</c:v>
                </c:pt>
                <c:pt idx="15520">
                  <c:v>-0.110124</c:v>
                </c:pt>
                <c:pt idx="15521">
                  <c:v>-0.11040999999999999</c:v>
                </c:pt>
                <c:pt idx="15522">
                  <c:v>-0.11067</c:v>
                </c:pt>
                <c:pt idx="15523">
                  <c:v>-0.110955</c:v>
                </c:pt>
                <c:pt idx="15524">
                  <c:v>-0.111207</c:v>
                </c:pt>
                <c:pt idx="15525">
                  <c:v>-0.111497</c:v>
                </c:pt>
                <c:pt idx="15526">
                  <c:v>-0.111759</c:v>
                </c:pt>
                <c:pt idx="15527">
                  <c:v>-0.112037</c:v>
                </c:pt>
                <c:pt idx="15528">
                  <c:v>-0.11230999999999999</c:v>
                </c:pt>
                <c:pt idx="15529">
                  <c:v>-0.112568</c:v>
                </c:pt>
                <c:pt idx="15530">
                  <c:v>-0.112844</c:v>
                </c:pt>
                <c:pt idx="15531">
                  <c:v>-0.113084</c:v>
                </c:pt>
                <c:pt idx="15532">
                  <c:v>-0.11335199999999999</c:v>
                </c:pt>
                <c:pt idx="15533">
                  <c:v>-0.113592</c:v>
                </c:pt>
                <c:pt idx="15534">
                  <c:v>-0.11385000000000001</c:v>
                </c:pt>
                <c:pt idx="15535">
                  <c:v>-0.11410099999999999</c:v>
                </c:pt>
                <c:pt idx="15536">
                  <c:v>-0.114353</c:v>
                </c:pt>
                <c:pt idx="15537">
                  <c:v>-0.114611</c:v>
                </c:pt>
                <c:pt idx="15538">
                  <c:v>-0.114852</c:v>
                </c:pt>
                <c:pt idx="15539">
                  <c:v>-0.11509900000000001</c:v>
                </c:pt>
                <c:pt idx="15540">
                  <c:v>-0.115329</c:v>
                </c:pt>
                <c:pt idx="15541">
                  <c:v>-0.11557000000000001</c:v>
                </c:pt>
                <c:pt idx="15542">
                  <c:v>-0.115798</c:v>
                </c:pt>
                <c:pt idx="15543">
                  <c:v>-0.116036</c:v>
                </c:pt>
                <c:pt idx="15544">
                  <c:v>-0.116258</c:v>
                </c:pt>
                <c:pt idx="15545">
                  <c:v>-0.116496</c:v>
                </c:pt>
                <c:pt idx="15546">
                  <c:v>-0.116726</c:v>
                </c:pt>
                <c:pt idx="15547">
                  <c:v>-0.116955</c:v>
                </c:pt>
                <c:pt idx="15548">
                  <c:v>-0.11717900000000001</c:v>
                </c:pt>
                <c:pt idx="15549">
                  <c:v>-0.117378</c:v>
                </c:pt>
                <c:pt idx="15550">
                  <c:v>-0.117602</c:v>
                </c:pt>
                <c:pt idx="15551">
                  <c:v>-0.1178</c:v>
                </c:pt>
                <c:pt idx="15552">
                  <c:v>-0.118024</c:v>
                </c:pt>
                <c:pt idx="15553">
                  <c:v>-0.11822100000000001</c:v>
                </c:pt>
                <c:pt idx="15554">
                  <c:v>-0.118426</c:v>
                </c:pt>
                <c:pt idx="15555">
                  <c:v>-0.118635</c:v>
                </c:pt>
                <c:pt idx="15556">
                  <c:v>-0.118827</c:v>
                </c:pt>
                <c:pt idx="15557">
                  <c:v>-0.11904000000000001</c:v>
                </c:pt>
                <c:pt idx="15558">
                  <c:v>-0.119215</c:v>
                </c:pt>
                <c:pt idx="15559">
                  <c:v>-0.11941599999999999</c:v>
                </c:pt>
                <c:pt idx="15560">
                  <c:v>-0.1196</c:v>
                </c:pt>
                <c:pt idx="15561">
                  <c:v>-0.119794</c:v>
                </c:pt>
                <c:pt idx="15562">
                  <c:v>-0.119981</c:v>
                </c:pt>
                <c:pt idx="15563">
                  <c:v>-0.12015099999999999</c:v>
                </c:pt>
                <c:pt idx="15564">
                  <c:v>-0.120333</c:v>
                </c:pt>
                <c:pt idx="15565">
                  <c:v>-0.12049799999999999</c:v>
                </c:pt>
                <c:pt idx="15566">
                  <c:v>-0.12068</c:v>
                </c:pt>
                <c:pt idx="15567">
                  <c:v>-0.12084300000000001</c:v>
                </c:pt>
                <c:pt idx="15568">
                  <c:v>-0.12101099999999999</c:v>
                </c:pt>
                <c:pt idx="15569">
                  <c:v>-0.121172</c:v>
                </c:pt>
                <c:pt idx="15570">
                  <c:v>-0.121335</c:v>
                </c:pt>
                <c:pt idx="15571">
                  <c:v>-0.12149799999999999</c:v>
                </c:pt>
                <c:pt idx="15572">
                  <c:v>-0.121652</c:v>
                </c:pt>
                <c:pt idx="15573">
                  <c:v>-0.121806</c:v>
                </c:pt>
                <c:pt idx="15574">
                  <c:v>-0.121951</c:v>
                </c:pt>
                <c:pt idx="15575">
                  <c:v>-0.122102</c:v>
                </c:pt>
                <c:pt idx="15576">
                  <c:v>-0.122241</c:v>
                </c:pt>
                <c:pt idx="15577">
                  <c:v>-0.122393</c:v>
                </c:pt>
                <c:pt idx="15578">
                  <c:v>-0.122529</c:v>
                </c:pt>
                <c:pt idx="15579">
                  <c:v>-0.122672</c:v>
                </c:pt>
                <c:pt idx="15580">
                  <c:v>-0.122805</c:v>
                </c:pt>
                <c:pt idx="15581">
                  <c:v>-0.122935</c:v>
                </c:pt>
                <c:pt idx="15582">
                  <c:v>-0.123069</c:v>
                </c:pt>
                <c:pt idx="15583">
                  <c:v>-0.123187</c:v>
                </c:pt>
                <c:pt idx="15584">
                  <c:v>-0.123321</c:v>
                </c:pt>
                <c:pt idx="15585">
                  <c:v>-0.123432</c:v>
                </c:pt>
                <c:pt idx="15586">
                  <c:v>-0.123558</c:v>
                </c:pt>
                <c:pt idx="15587">
                  <c:v>-0.123671</c:v>
                </c:pt>
                <c:pt idx="15588">
                  <c:v>-0.12379</c:v>
                </c:pt>
                <c:pt idx="15589">
                  <c:v>-0.123918</c:v>
                </c:pt>
                <c:pt idx="15590">
                  <c:v>-0.124015</c:v>
                </c:pt>
                <c:pt idx="15591">
                  <c:v>-0.124017</c:v>
                </c:pt>
                <c:pt idx="15592">
                  <c:v>-0.124015</c:v>
                </c:pt>
                <c:pt idx="15593">
                  <c:v>-0.124164</c:v>
                </c:pt>
                <c:pt idx="15594">
                  <c:v>-0.124139</c:v>
                </c:pt>
                <c:pt idx="15595">
                  <c:v>-0.12422</c:v>
                </c:pt>
                <c:pt idx="15596">
                  <c:v>-0.12431300000000001</c:v>
                </c:pt>
                <c:pt idx="15597">
                  <c:v>-0.12427299999999999</c:v>
                </c:pt>
                <c:pt idx="15598">
                  <c:v>-0.12443899999999999</c:v>
                </c:pt>
                <c:pt idx="15599">
                  <c:v>-0.12436999999999999</c:v>
                </c:pt>
                <c:pt idx="15600">
                  <c:v>-0.12446</c:v>
                </c:pt>
                <c:pt idx="15601">
                  <c:v>-0.12450799999999999</c:v>
                </c:pt>
                <c:pt idx="15602">
                  <c:v>-0.124473</c:v>
                </c:pt>
                <c:pt idx="15603">
                  <c:v>-0.124608</c:v>
                </c:pt>
                <c:pt idx="15604">
                  <c:v>-0.124528</c:v>
                </c:pt>
                <c:pt idx="15605">
                  <c:v>-0.12463200000000001</c:v>
                </c:pt>
                <c:pt idx="15606">
                  <c:v>-0.12463100000000001</c:v>
                </c:pt>
                <c:pt idx="15607">
                  <c:v>-0.12464600000000001</c:v>
                </c:pt>
                <c:pt idx="15608">
                  <c:v>-0.12470299999999999</c:v>
                </c:pt>
                <c:pt idx="15609">
                  <c:v>-0.124656</c:v>
                </c:pt>
                <c:pt idx="15610">
                  <c:v>-0.12471</c:v>
                </c:pt>
                <c:pt idx="15611">
                  <c:v>-0.12469</c:v>
                </c:pt>
                <c:pt idx="15612">
                  <c:v>-0.12471400000000001</c:v>
                </c:pt>
                <c:pt idx="15613">
                  <c:v>-0.12471</c:v>
                </c:pt>
                <c:pt idx="15614">
                  <c:v>-0.12471400000000001</c:v>
                </c:pt>
                <c:pt idx="15615">
                  <c:v>-0.124705</c:v>
                </c:pt>
                <c:pt idx="15616">
                  <c:v>-0.12471699999999999</c:v>
                </c:pt>
                <c:pt idx="15617">
                  <c:v>-0.12470299999999999</c:v>
                </c:pt>
                <c:pt idx="15618">
                  <c:v>-0.12468600000000001</c:v>
                </c:pt>
                <c:pt idx="15619">
                  <c:v>-0.124685</c:v>
                </c:pt>
                <c:pt idx="15620">
                  <c:v>-0.124638</c:v>
                </c:pt>
                <c:pt idx="15621">
                  <c:v>-0.12466099999999999</c:v>
                </c:pt>
                <c:pt idx="15622">
                  <c:v>-0.12460300000000001</c:v>
                </c:pt>
                <c:pt idx="15623">
                  <c:v>-0.1246</c:v>
                </c:pt>
                <c:pt idx="15624">
                  <c:v>-0.12456299999999999</c:v>
                </c:pt>
                <c:pt idx="15625">
                  <c:v>-0.124524</c:v>
                </c:pt>
                <c:pt idx="15626">
                  <c:v>-0.124519</c:v>
                </c:pt>
                <c:pt idx="15627">
                  <c:v>-0.124455</c:v>
                </c:pt>
                <c:pt idx="15628">
                  <c:v>-0.124442</c:v>
                </c:pt>
                <c:pt idx="15629">
                  <c:v>-0.12438</c:v>
                </c:pt>
                <c:pt idx="15630">
                  <c:v>-0.124346</c:v>
                </c:pt>
                <c:pt idx="15631">
                  <c:v>-0.12429800000000001</c:v>
                </c:pt>
                <c:pt idx="15632">
                  <c:v>-0.12424399999999999</c:v>
                </c:pt>
                <c:pt idx="15633">
                  <c:v>-0.124193</c:v>
                </c:pt>
                <c:pt idx="15634">
                  <c:v>-0.124135</c:v>
                </c:pt>
                <c:pt idx="15635">
                  <c:v>-0.12407700000000001</c:v>
                </c:pt>
                <c:pt idx="15636">
                  <c:v>-0.124017</c:v>
                </c:pt>
                <c:pt idx="15637">
                  <c:v>-0.123961</c:v>
                </c:pt>
                <c:pt idx="15638">
                  <c:v>-0.123888</c:v>
                </c:pt>
                <c:pt idx="15639">
                  <c:v>-0.123833</c:v>
                </c:pt>
                <c:pt idx="15640">
                  <c:v>-0.12374300000000001</c:v>
                </c:pt>
                <c:pt idx="15641">
                  <c:v>-0.123682</c:v>
                </c:pt>
                <c:pt idx="15642">
                  <c:v>-0.12359199999999999</c:v>
                </c:pt>
                <c:pt idx="15643">
                  <c:v>-0.123514</c:v>
                </c:pt>
                <c:pt idx="15644">
                  <c:v>-0.123436</c:v>
                </c:pt>
                <c:pt idx="15645">
                  <c:v>-0.123338</c:v>
                </c:pt>
                <c:pt idx="15646">
                  <c:v>-0.12327100000000001</c:v>
                </c:pt>
                <c:pt idx="15647">
                  <c:v>-0.123167</c:v>
                </c:pt>
                <c:pt idx="15648">
                  <c:v>-0.12309299999999999</c:v>
                </c:pt>
                <c:pt idx="15649">
                  <c:v>-0.12298099999999999</c:v>
                </c:pt>
                <c:pt idx="15650">
                  <c:v>-0.12288300000000001</c:v>
                </c:pt>
                <c:pt idx="15651">
                  <c:v>-0.122781</c:v>
                </c:pt>
                <c:pt idx="15652">
                  <c:v>-0.12267400000000001</c:v>
                </c:pt>
                <c:pt idx="15653">
                  <c:v>-0.122567</c:v>
                </c:pt>
                <c:pt idx="15654">
                  <c:v>-0.122428</c:v>
                </c:pt>
                <c:pt idx="15655">
                  <c:v>-0.122333</c:v>
                </c:pt>
                <c:pt idx="15656">
                  <c:v>-0.122264</c:v>
                </c:pt>
                <c:pt idx="15657">
                  <c:v>-0.122187</c:v>
                </c:pt>
                <c:pt idx="15658">
                  <c:v>-0.121641</c:v>
                </c:pt>
                <c:pt idx="15659">
                  <c:v>-0.121119</c:v>
                </c:pt>
                <c:pt idx="15660">
                  <c:v>-0.12116200000000001</c:v>
                </c:pt>
                <c:pt idx="15661">
                  <c:v>-0.12056500000000001</c:v>
                </c:pt>
                <c:pt idx="15662">
                  <c:v>-0.120378</c:v>
                </c:pt>
                <c:pt idx="15663">
                  <c:v>-0.12021900000000001</c:v>
                </c:pt>
                <c:pt idx="15664">
                  <c:v>-0.11955</c:v>
                </c:pt>
                <c:pt idx="15665">
                  <c:v>-0.119704</c:v>
                </c:pt>
                <c:pt idx="15666">
                  <c:v>-0.119015</c:v>
                </c:pt>
                <c:pt idx="15667">
                  <c:v>-0.11890100000000001</c:v>
                </c:pt>
                <c:pt idx="15668">
                  <c:v>-0.11865299999999999</c:v>
                </c:pt>
                <c:pt idx="15669">
                  <c:v>-0.118023</c:v>
                </c:pt>
                <c:pt idx="15670">
                  <c:v>-0.11812</c:v>
                </c:pt>
                <c:pt idx="15671">
                  <c:v>-0.11737400000000001</c:v>
                </c:pt>
                <c:pt idx="15672">
                  <c:v>-0.11734700000000001</c:v>
                </c:pt>
                <c:pt idx="15673">
                  <c:v>-0.116896</c:v>
                </c:pt>
                <c:pt idx="15674">
                  <c:v>-0.11650199999999999</c:v>
                </c:pt>
                <c:pt idx="15675">
                  <c:v>-0.116354</c:v>
                </c:pt>
                <c:pt idx="15676">
                  <c:v>-0.11579200000000001</c:v>
                </c:pt>
                <c:pt idx="15677">
                  <c:v>-0.11566800000000001</c:v>
                </c:pt>
                <c:pt idx="15678">
                  <c:v>-0.115164</c:v>
                </c:pt>
                <c:pt idx="15679">
                  <c:v>-0.114909</c:v>
                </c:pt>
                <c:pt idx="15680">
                  <c:v>-0.114506</c:v>
                </c:pt>
                <c:pt idx="15681">
                  <c:v>-0.11418499999999999</c:v>
                </c:pt>
                <c:pt idx="15682">
                  <c:v>-0.11380999999999999</c:v>
                </c:pt>
                <c:pt idx="15683">
                  <c:v>-0.113453</c:v>
                </c:pt>
                <c:pt idx="15684">
                  <c:v>-0.113118</c:v>
                </c:pt>
                <c:pt idx="15685">
                  <c:v>-0.11268499999999999</c:v>
                </c:pt>
                <c:pt idx="15686">
                  <c:v>-0.11244700000000001</c:v>
                </c:pt>
                <c:pt idx="15687">
                  <c:v>-0.111928</c:v>
                </c:pt>
                <c:pt idx="15688">
                  <c:v>-0.111709</c:v>
                </c:pt>
                <c:pt idx="15689">
                  <c:v>-0.111219</c:v>
                </c:pt>
                <c:pt idx="15690">
                  <c:v>-0.11089</c:v>
                </c:pt>
                <c:pt idx="15691">
                  <c:v>-0.110539</c:v>
                </c:pt>
                <c:pt idx="15692">
                  <c:v>-0.11006199999999999</c:v>
                </c:pt>
                <c:pt idx="15693">
                  <c:v>-0.109809</c:v>
                </c:pt>
                <c:pt idx="15694">
                  <c:v>-0.109292</c:v>
                </c:pt>
                <c:pt idx="15695">
                  <c:v>-0.10901</c:v>
                </c:pt>
                <c:pt idx="15696">
                  <c:v>-0.108567</c:v>
                </c:pt>
                <c:pt idx="15697">
                  <c:v>-0.10818999999999999</c:v>
                </c:pt>
                <c:pt idx="15698">
                  <c:v>-0.107818</c:v>
                </c:pt>
                <c:pt idx="15699">
                  <c:v>-0.107387</c:v>
                </c:pt>
                <c:pt idx="15700">
                  <c:v>-0.107015</c:v>
                </c:pt>
                <c:pt idx="15701">
                  <c:v>-0.106589</c:v>
                </c:pt>
                <c:pt idx="15702">
                  <c:v>-0.106197</c:v>
                </c:pt>
                <c:pt idx="15703">
                  <c:v>-0.105777</c:v>
                </c:pt>
                <c:pt idx="15704">
                  <c:v>-0.105392</c:v>
                </c:pt>
                <c:pt idx="15705">
                  <c:v>-0.104947</c:v>
                </c:pt>
                <c:pt idx="15706">
                  <c:v>-0.104588</c:v>
                </c:pt>
                <c:pt idx="15707">
                  <c:v>-0.104128</c:v>
                </c:pt>
                <c:pt idx="15708">
                  <c:v>-0.103757</c:v>
                </c:pt>
                <c:pt idx="15709">
                  <c:v>-0.103314</c:v>
                </c:pt>
                <c:pt idx="15710">
                  <c:v>-0.102879</c:v>
                </c:pt>
                <c:pt idx="15711">
                  <c:v>-0.10248699999999999</c:v>
                </c:pt>
                <c:pt idx="15712">
                  <c:v>-0.102004</c:v>
                </c:pt>
                <c:pt idx="15713">
                  <c:v>-0.101645</c:v>
                </c:pt>
                <c:pt idx="15714">
                  <c:v>-0.10115</c:v>
                </c:pt>
                <c:pt idx="15715">
                  <c:v>-0.100775</c:v>
                </c:pt>
                <c:pt idx="15716">
                  <c:v>-0.100313</c:v>
                </c:pt>
                <c:pt idx="15717">
                  <c:v>-9.9897700000000006E-2</c:v>
                </c:pt>
                <c:pt idx="15718">
                  <c:v>-9.9473800000000001E-2</c:v>
                </c:pt>
                <c:pt idx="15719">
                  <c:v>-9.9003900000000006E-2</c:v>
                </c:pt>
                <c:pt idx="15720">
                  <c:v>-9.8593100000000003E-2</c:v>
                </c:pt>
                <c:pt idx="15721">
                  <c:v>-9.8079799999999995E-2</c:v>
                </c:pt>
                <c:pt idx="15722">
                  <c:v>-9.7684800000000002E-2</c:v>
                </c:pt>
                <c:pt idx="15723">
                  <c:v>-9.7233399999999998E-2</c:v>
                </c:pt>
                <c:pt idx="15724">
                  <c:v>-9.68614E-2</c:v>
                </c:pt>
                <c:pt idx="15725">
                  <c:v>-9.6006099999999997E-2</c:v>
                </c:pt>
                <c:pt idx="15726">
                  <c:v>-9.5172300000000001E-2</c:v>
                </c:pt>
                <c:pt idx="15727">
                  <c:v>-9.4908099999999995E-2</c:v>
                </c:pt>
                <c:pt idx="15728">
                  <c:v>-9.3970899999999996E-2</c:v>
                </c:pt>
                <c:pt idx="15729">
                  <c:v>-9.34696E-2</c:v>
                </c:pt>
                <c:pt idx="15730">
                  <c:v>-9.29508E-2</c:v>
                </c:pt>
                <c:pt idx="15731">
                  <c:v>-9.1991699999999996E-2</c:v>
                </c:pt>
                <c:pt idx="15732">
                  <c:v>-9.1784900000000003E-2</c:v>
                </c:pt>
                <c:pt idx="15733">
                  <c:v>-9.0788099999999997E-2</c:v>
                </c:pt>
                <c:pt idx="15734">
                  <c:v>-9.0330599999999997E-2</c:v>
                </c:pt>
                <c:pt idx="15735">
                  <c:v>-8.9774699999999999E-2</c:v>
                </c:pt>
                <c:pt idx="15736">
                  <c:v>-8.8852200000000006E-2</c:v>
                </c:pt>
                <c:pt idx="15737">
                  <c:v>-8.8631399999999999E-2</c:v>
                </c:pt>
                <c:pt idx="15738">
                  <c:v>-8.7585300000000005E-2</c:v>
                </c:pt>
                <c:pt idx="15739">
                  <c:v>-8.7216699999999994E-2</c:v>
                </c:pt>
                <c:pt idx="15740">
                  <c:v>-8.6475899999999994E-2</c:v>
                </c:pt>
                <c:pt idx="15741">
                  <c:v>-8.5737900000000006E-2</c:v>
                </c:pt>
                <c:pt idx="15742">
                  <c:v>-8.5308899999999993E-2</c:v>
                </c:pt>
                <c:pt idx="15743">
                  <c:v>-8.4392800000000004E-2</c:v>
                </c:pt>
                <c:pt idx="15744">
                  <c:v>-8.3986900000000003E-2</c:v>
                </c:pt>
                <c:pt idx="15745">
                  <c:v>-8.3171599999999998E-2</c:v>
                </c:pt>
                <c:pt idx="15746">
                  <c:v>-8.2609100000000005E-2</c:v>
                </c:pt>
                <c:pt idx="15747">
                  <c:v>-8.19434E-2</c:v>
                </c:pt>
                <c:pt idx="15748">
                  <c:v>-8.1258300000000006E-2</c:v>
                </c:pt>
                <c:pt idx="15749">
                  <c:v>-8.0648499999999998E-2</c:v>
                </c:pt>
                <c:pt idx="15750">
                  <c:v>-7.9925499999999997E-2</c:v>
                </c:pt>
                <c:pt idx="15751">
                  <c:v>-7.93349E-2</c:v>
                </c:pt>
                <c:pt idx="15752">
                  <c:v>-7.8582399999999997E-2</c:v>
                </c:pt>
                <c:pt idx="15753">
                  <c:v>-7.8027299999999994E-2</c:v>
                </c:pt>
                <c:pt idx="15754">
                  <c:v>-7.72534E-2</c:v>
                </c:pt>
                <c:pt idx="15755">
                  <c:v>-7.6688999999999993E-2</c:v>
                </c:pt>
                <c:pt idx="15756">
                  <c:v>-7.5971200000000003E-2</c:v>
                </c:pt>
                <c:pt idx="15757">
                  <c:v>-7.5304300000000005E-2</c:v>
                </c:pt>
                <c:pt idx="15758">
                  <c:v>-7.4703900000000004E-2</c:v>
                </c:pt>
                <c:pt idx="15759">
                  <c:v>-7.3916300000000004E-2</c:v>
                </c:pt>
                <c:pt idx="15760">
                  <c:v>-7.3375999999999997E-2</c:v>
                </c:pt>
                <c:pt idx="15761">
                  <c:v>-7.2575799999999996E-2</c:v>
                </c:pt>
                <c:pt idx="15762">
                  <c:v>-7.1984400000000004E-2</c:v>
                </c:pt>
                <c:pt idx="15763">
                  <c:v>-7.1282600000000002E-2</c:v>
                </c:pt>
                <c:pt idx="15764">
                  <c:v>-7.05847E-2</c:v>
                </c:pt>
                <c:pt idx="15765">
                  <c:v>-6.9973199999999999E-2</c:v>
                </c:pt>
                <c:pt idx="15766">
                  <c:v>-6.9224900000000006E-2</c:v>
                </c:pt>
                <c:pt idx="15767">
                  <c:v>-6.8620700000000007E-2</c:v>
                </c:pt>
                <c:pt idx="15768">
                  <c:v>-6.7895999999999998E-2</c:v>
                </c:pt>
                <c:pt idx="15769">
                  <c:v>-6.7233699999999993E-2</c:v>
                </c:pt>
                <c:pt idx="15770">
                  <c:v>-6.6543199999999997E-2</c:v>
                </c:pt>
                <c:pt idx="15771">
                  <c:v>-6.5847299999999997E-2</c:v>
                </c:pt>
                <c:pt idx="15772">
                  <c:v>-6.5170599999999995E-2</c:v>
                </c:pt>
                <c:pt idx="15773">
                  <c:v>-6.4485399999999998E-2</c:v>
                </c:pt>
                <c:pt idx="15774">
                  <c:v>-6.3801999999999998E-2</c:v>
                </c:pt>
                <c:pt idx="15775">
                  <c:v>-6.3124200000000005E-2</c:v>
                </c:pt>
                <c:pt idx="15776">
                  <c:v>-6.2432700000000001E-2</c:v>
                </c:pt>
                <c:pt idx="15777">
                  <c:v>-6.1741600000000001E-2</c:v>
                </c:pt>
                <c:pt idx="15778">
                  <c:v>-6.1097899999999997E-2</c:v>
                </c:pt>
                <c:pt idx="15779">
                  <c:v>-6.0412300000000002E-2</c:v>
                </c:pt>
                <c:pt idx="15780">
                  <c:v>-5.9697300000000002E-2</c:v>
                </c:pt>
                <c:pt idx="15781">
                  <c:v>-5.8796899999999999E-2</c:v>
                </c:pt>
                <c:pt idx="15782">
                  <c:v>-5.7941800000000002E-2</c:v>
                </c:pt>
                <c:pt idx="15783">
                  <c:v>-5.7232400000000003E-2</c:v>
                </c:pt>
                <c:pt idx="15784">
                  <c:v>-5.6695000000000002E-2</c:v>
                </c:pt>
                <c:pt idx="15785">
                  <c:v>-5.6216200000000001E-2</c:v>
                </c:pt>
                <c:pt idx="15786">
                  <c:v>-5.5659500000000001E-2</c:v>
                </c:pt>
                <c:pt idx="15787">
                  <c:v>-5.5120799999999998E-2</c:v>
                </c:pt>
                <c:pt idx="15788">
                  <c:v>-5.4533400000000003E-2</c:v>
                </c:pt>
                <c:pt idx="15789">
                  <c:v>-5.3993300000000001E-2</c:v>
                </c:pt>
                <c:pt idx="15790">
                  <c:v>-5.3418300000000002E-2</c:v>
                </c:pt>
                <c:pt idx="15791">
                  <c:v>-5.2865599999999999E-2</c:v>
                </c:pt>
                <c:pt idx="15792">
                  <c:v>-5.2306100000000001E-2</c:v>
                </c:pt>
                <c:pt idx="15793">
                  <c:v>-5.1744499999999999E-2</c:v>
                </c:pt>
                <c:pt idx="15794">
                  <c:v>-5.1202999999999999E-2</c:v>
                </c:pt>
                <c:pt idx="15795">
                  <c:v>-5.0639700000000003E-2</c:v>
                </c:pt>
                <c:pt idx="15796">
                  <c:v>-5.0101199999999999E-2</c:v>
                </c:pt>
                <c:pt idx="15797">
                  <c:v>-4.9536200000000002E-2</c:v>
                </c:pt>
                <c:pt idx="15798">
                  <c:v>-4.8982600000000001E-2</c:v>
                </c:pt>
                <c:pt idx="15799">
                  <c:v>-4.84114E-2</c:v>
                </c:pt>
                <c:pt idx="15800">
                  <c:v>-4.7851900000000003E-2</c:v>
                </c:pt>
                <c:pt idx="15801">
                  <c:v>-4.72763E-2</c:v>
                </c:pt>
                <c:pt idx="15802">
                  <c:v>-4.6727699999999997E-2</c:v>
                </c:pt>
                <c:pt idx="15803">
                  <c:v>-4.6155599999999998E-2</c:v>
                </c:pt>
                <c:pt idx="15804">
                  <c:v>-4.5612100000000003E-2</c:v>
                </c:pt>
                <c:pt idx="15805">
                  <c:v>-4.5052799999999997E-2</c:v>
                </c:pt>
                <c:pt idx="15806">
                  <c:v>-4.4487199999999998E-2</c:v>
                </c:pt>
                <c:pt idx="15807">
                  <c:v>-4.3951200000000003E-2</c:v>
                </c:pt>
                <c:pt idx="15808">
                  <c:v>-4.3351000000000001E-2</c:v>
                </c:pt>
                <c:pt idx="15809" formatCode="0.00E+00">
                  <c:v>-4.28288E-2</c:v>
                </c:pt>
                <c:pt idx="15810" formatCode="0.00E+00">
                  <c:v>-4.2215799999999998E-2</c:v>
                </c:pt>
                <c:pt idx="15811" formatCode="0.00E+00">
                  <c:v>-4.1680399999999999E-2</c:v>
                </c:pt>
                <c:pt idx="15812" formatCode="0.00E+00">
                  <c:v>-4.1105999999999997E-2</c:v>
                </c:pt>
                <c:pt idx="15813" formatCode="0.00E+00">
                  <c:v>-4.0537299999999998E-2</c:v>
                </c:pt>
                <c:pt idx="15814" formatCode="0.00E+00">
                  <c:v>-4.0015599999999998E-2</c:v>
                </c:pt>
                <c:pt idx="15815" formatCode="0.00E+00">
                  <c:v>-3.9404500000000002E-2</c:v>
                </c:pt>
                <c:pt idx="15816" formatCode="0.00E+00">
                  <c:v>-3.89059E-2</c:v>
                </c:pt>
                <c:pt idx="15817" formatCode="0.00E+00">
                  <c:v>-3.8290299999999999E-2</c:v>
                </c:pt>
                <c:pt idx="15818" formatCode="0.00E+00">
                  <c:v>-3.7769999999999998E-2</c:v>
                </c:pt>
                <c:pt idx="15819" formatCode="0.00E+00">
                  <c:v>-3.7184300000000003E-2</c:v>
                </c:pt>
                <c:pt idx="15820" formatCode="0.00E+00">
                  <c:v>-3.66089E-2</c:v>
                </c:pt>
                <c:pt idx="15821" formatCode="0.00E+00">
                  <c:v>-3.6072E-2</c:v>
                </c:pt>
                <c:pt idx="15822" formatCode="0.00E+00">
                  <c:v>-3.5468100000000002E-2</c:v>
                </c:pt>
                <c:pt idx="15823" formatCode="0.00E+00">
                  <c:v>-3.4965099999999999E-2</c:v>
                </c:pt>
                <c:pt idx="15824" formatCode="0.00E+00">
                  <c:v>-3.4357699999999998E-2</c:v>
                </c:pt>
                <c:pt idx="15825" formatCode="0.00E+00">
                  <c:v>-3.3843100000000001E-2</c:v>
                </c:pt>
                <c:pt idx="15826" formatCode="0.00E+00">
                  <c:v>-3.3258599999999999E-2</c:v>
                </c:pt>
                <c:pt idx="15827" formatCode="0.00E+00">
                  <c:v>-3.2716000000000002E-2</c:v>
                </c:pt>
                <c:pt idx="15828" formatCode="0.00E+00">
                  <c:v>-3.2158899999999997E-2</c:v>
                </c:pt>
                <c:pt idx="15829" formatCode="0.00E+00">
                  <c:v>-3.1575899999999997E-2</c:v>
                </c:pt>
                <c:pt idx="15830" formatCode="0.00E+00">
                  <c:v>-3.1038199999999998E-2</c:v>
                </c:pt>
                <c:pt idx="15831" formatCode="0.00E+00">
                  <c:v>-3.0444599999999999E-2</c:v>
                </c:pt>
                <c:pt idx="15832" formatCode="0.00E+00">
                  <c:v>-2.9939799999999999E-2</c:v>
                </c:pt>
                <c:pt idx="15833" formatCode="0.00E+00">
                  <c:v>-2.9350999999999999E-2</c:v>
                </c:pt>
                <c:pt idx="15834">
                  <c:v>-2.88455E-2</c:v>
                </c:pt>
                <c:pt idx="15835">
                  <c:v>-2.8268000000000001E-2</c:v>
                </c:pt>
                <c:pt idx="15836">
                  <c:v>-2.7742099999999999E-2</c:v>
                </c:pt>
                <c:pt idx="15837">
                  <c:v>-2.7199999999999998E-2</c:v>
                </c:pt>
                <c:pt idx="15838">
                  <c:v>-2.6625099999999999E-2</c:v>
                </c:pt>
                <c:pt idx="15839">
                  <c:v>-2.6111200000000001E-2</c:v>
                </c:pt>
                <c:pt idx="15840">
                  <c:v>-2.5504599999999999E-2</c:v>
                </c:pt>
                <c:pt idx="15841">
                  <c:v>-2.5033900000000001E-2</c:v>
                </c:pt>
                <c:pt idx="15842">
                  <c:v>-2.4434899999999999E-2</c:v>
                </c:pt>
                <c:pt idx="15843">
                  <c:v>-2.3899799999999999E-2</c:v>
                </c:pt>
                <c:pt idx="15844">
                  <c:v>-2.3314700000000001E-2</c:v>
                </c:pt>
                <c:pt idx="15845">
                  <c:v>-2.2844199999999999E-2</c:v>
                </c:pt>
                <c:pt idx="15846">
                  <c:v>-2.2506200000000001E-2</c:v>
                </c:pt>
                <c:pt idx="15847">
                  <c:v>-2.1821400000000001E-2</c:v>
                </c:pt>
                <c:pt idx="15848">
                  <c:v>-2.0714E-2</c:v>
                </c:pt>
                <c:pt idx="15849">
                  <c:v>-1.9319900000000001E-2</c:v>
                </c:pt>
                <c:pt idx="15850">
                  <c:v>-1.8621100000000002E-2</c:v>
                </c:pt>
                <c:pt idx="15851">
                  <c:v>-1.8583700000000002E-2</c:v>
                </c:pt>
                <c:pt idx="15852">
                  <c:v>-1.8848500000000001E-2</c:v>
                </c:pt>
                <c:pt idx="15853">
                  <c:v>-1.8964600000000002E-2</c:v>
                </c:pt>
                <c:pt idx="15854">
                  <c:v>-1.8898999999999999E-2</c:v>
                </c:pt>
                <c:pt idx="15855">
                  <c:v>-1.8956299999999999E-2</c:v>
                </c:pt>
                <c:pt idx="15856">
                  <c:v>-1.8940100000000001E-2</c:v>
                </c:pt>
                <c:pt idx="15857">
                  <c:v>-1.90543E-2</c:v>
                </c:pt>
                <c:pt idx="15858">
                  <c:v>-1.9051499999999999E-2</c:v>
                </c:pt>
                <c:pt idx="15859">
                  <c:v>-1.9103100000000001E-2</c:v>
                </c:pt>
                <c:pt idx="15860">
                  <c:v>-1.9145300000000001E-2</c:v>
                </c:pt>
                <c:pt idx="15861">
                  <c:v>-1.9170800000000002E-2</c:v>
                </c:pt>
                <c:pt idx="15862">
                  <c:v>-1.9256599999999999E-2</c:v>
                </c:pt>
                <c:pt idx="15863">
                  <c:v>-1.9263599999999999E-2</c:v>
                </c:pt>
                <c:pt idx="15864">
                  <c:v>-1.9357800000000001E-2</c:v>
                </c:pt>
                <c:pt idx="15865">
                  <c:v>-1.93691E-2</c:v>
                </c:pt>
                <c:pt idx="15866">
                  <c:v>-1.9450499999999999E-2</c:v>
                </c:pt>
                <c:pt idx="15867">
                  <c:v>-1.9478599999999999E-2</c:v>
                </c:pt>
                <c:pt idx="15868">
                  <c:v>-1.9532899999999999E-2</c:v>
                </c:pt>
                <c:pt idx="15869">
                  <c:v>-1.9590400000000001E-2</c:v>
                </c:pt>
                <c:pt idx="15870">
                  <c:v>-1.9625299999999998E-2</c:v>
                </c:pt>
                <c:pt idx="15871">
                  <c:v>-1.9716500000000001E-2</c:v>
                </c:pt>
                <c:pt idx="15872">
                  <c:v>-1.9735599999999999E-2</c:v>
                </c:pt>
                <c:pt idx="15873">
                  <c:v>-1.9838399999999999E-2</c:v>
                </c:pt>
                <c:pt idx="15874">
                  <c:v>-1.98599E-2</c:v>
                </c:pt>
                <c:pt idx="15875">
                  <c:v>-1.9947800000000002E-2</c:v>
                </c:pt>
                <c:pt idx="15876">
                  <c:v>-1.9996199999999999E-2</c:v>
                </c:pt>
                <c:pt idx="15877">
                  <c:v>-2.0047100000000002E-2</c:v>
                </c:pt>
                <c:pt idx="15878">
                  <c:v>-2.0133399999999999E-2</c:v>
                </c:pt>
                <c:pt idx="15879">
                  <c:v>-2.0159900000000001E-2</c:v>
                </c:pt>
                <c:pt idx="15880">
                  <c:v>-2.02746E-2</c:v>
                </c:pt>
                <c:pt idx="15881">
                  <c:v>-2.03032E-2</c:v>
                </c:pt>
                <c:pt idx="15882">
                  <c:v>-2.0404200000000001E-2</c:v>
                </c:pt>
                <c:pt idx="15883">
                  <c:v>-2.0457900000000001E-2</c:v>
                </c:pt>
                <c:pt idx="15884">
                  <c:v>-2.05265E-2</c:v>
                </c:pt>
                <c:pt idx="15885">
                  <c:v>-2.0615499999999998E-2</c:v>
                </c:pt>
                <c:pt idx="15886">
                  <c:v>-2.0657499999999999E-2</c:v>
                </c:pt>
                <c:pt idx="15887">
                  <c:v>-2.07613E-2</c:v>
                </c:pt>
                <c:pt idx="15888">
                  <c:v>-2.08051E-2</c:v>
                </c:pt>
                <c:pt idx="15889">
                  <c:v>-2.0910999999999999E-2</c:v>
                </c:pt>
                <c:pt idx="15890">
                  <c:v>-2.0981199999999998E-2</c:v>
                </c:pt>
                <c:pt idx="15891">
                  <c:v>-2.1067599999999999E-2</c:v>
                </c:pt>
                <c:pt idx="15892">
                  <c:v>-2.1152299999999999E-2</c:v>
                </c:pt>
                <c:pt idx="15893">
                  <c:v>-2.1222399999999999E-2</c:v>
                </c:pt>
                <c:pt idx="15894">
                  <c:v>-2.1322199999999999E-2</c:v>
                </c:pt>
                <c:pt idx="15895">
                  <c:v>-2.13887E-2</c:v>
                </c:pt>
                <c:pt idx="15896">
                  <c:v>-2.1483700000000001E-2</c:v>
                </c:pt>
                <c:pt idx="15897">
                  <c:v>-2.1551399999999998E-2</c:v>
                </c:pt>
                <c:pt idx="15898">
                  <c:v>-2.1666299999999999E-2</c:v>
                </c:pt>
                <c:pt idx="15899">
                  <c:v>-2.1780600000000001E-2</c:v>
                </c:pt>
                <c:pt idx="15900">
                  <c:v>-2.1913599999999998E-2</c:v>
                </c:pt>
                <c:pt idx="15901">
                  <c:v>-2.2036900000000002E-2</c:v>
                </c:pt>
                <c:pt idx="15902">
                  <c:v>-2.2145499999999999E-2</c:v>
                </c:pt>
                <c:pt idx="15903">
                  <c:v>-2.22797E-2</c:v>
                </c:pt>
                <c:pt idx="15904">
                  <c:v>-2.2384000000000001E-2</c:v>
                </c:pt>
                <c:pt idx="15905">
                  <c:v>-2.2526000000000001E-2</c:v>
                </c:pt>
                <c:pt idx="15906">
                  <c:v>-2.26308E-2</c:v>
                </c:pt>
                <c:pt idx="15907">
                  <c:v>-2.2765199999999999E-2</c:v>
                </c:pt>
                <c:pt idx="15908">
                  <c:v>-2.2897899999999999E-2</c:v>
                </c:pt>
                <c:pt idx="15909">
                  <c:v>-2.3026700000000001E-2</c:v>
                </c:pt>
                <c:pt idx="15910">
                  <c:v>-2.3178199999999999E-2</c:v>
                </c:pt>
                <c:pt idx="15911">
                  <c:v>-2.3287700000000001E-2</c:v>
                </c:pt>
                <c:pt idx="15912">
                  <c:v>-2.34364E-2</c:v>
                </c:pt>
                <c:pt idx="15913">
                  <c:v>-2.35567E-2</c:v>
                </c:pt>
                <c:pt idx="15914">
                  <c:v>-2.3695600000000001E-2</c:v>
                </c:pt>
                <c:pt idx="15915">
                  <c:v>-2.3834500000000002E-2</c:v>
                </c:pt>
                <c:pt idx="15916">
                  <c:v>-2.3953499999999999E-2</c:v>
                </c:pt>
                <c:pt idx="15917">
                  <c:v>-2.4111199999999999E-2</c:v>
                </c:pt>
                <c:pt idx="15918">
                  <c:v>-2.4242799999999998E-2</c:v>
                </c:pt>
                <c:pt idx="15919">
                  <c:v>-2.44043E-2</c:v>
                </c:pt>
                <c:pt idx="15920">
                  <c:v>-2.45457E-2</c:v>
                </c:pt>
                <c:pt idx="15921">
                  <c:v>-2.4679099999999999E-2</c:v>
                </c:pt>
                <c:pt idx="15922">
                  <c:v>-2.4834999999999999E-2</c:v>
                </c:pt>
                <c:pt idx="15923">
                  <c:v>-2.4964500000000001E-2</c:v>
                </c:pt>
                <c:pt idx="15924">
                  <c:v>-2.5125999999999999E-2</c:v>
                </c:pt>
                <c:pt idx="15925">
                  <c:v>-2.5260500000000002E-2</c:v>
                </c:pt>
                <c:pt idx="15926">
                  <c:v>-2.5408199999999999E-2</c:v>
                </c:pt>
                <c:pt idx="15927">
                  <c:v>-2.5569999999999999E-2</c:v>
                </c:pt>
                <c:pt idx="15928">
                  <c:v>-2.5718700000000001E-2</c:v>
                </c:pt>
                <c:pt idx="15929">
                  <c:v>-2.58935E-2</c:v>
                </c:pt>
                <c:pt idx="15930">
                  <c:v>-2.6033299999999999E-2</c:v>
                </c:pt>
                <c:pt idx="15931">
                  <c:v>-2.6193999999999999E-2</c:v>
                </c:pt>
                <c:pt idx="15932">
                  <c:v>-2.63463E-2</c:v>
                </c:pt>
                <c:pt idx="15933">
                  <c:v>-2.6500599999999999E-2</c:v>
                </c:pt>
                <c:pt idx="15934">
                  <c:v>-2.6664E-2</c:v>
                </c:pt>
                <c:pt idx="15935">
                  <c:v>-2.6809800000000002E-2</c:v>
                </c:pt>
                <c:pt idx="15936">
                  <c:v>-2.6979E-2</c:v>
                </c:pt>
                <c:pt idx="15937">
                  <c:v>-2.7139799999999999E-2</c:v>
                </c:pt>
                <c:pt idx="15938">
                  <c:v>-2.7317000000000001E-2</c:v>
                </c:pt>
                <c:pt idx="15939">
                  <c:v>-2.7480600000000001E-2</c:v>
                </c:pt>
                <c:pt idx="15940">
                  <c:v>-2.7646199999999999E-2</c:v>
                </c:pt>
                <c:pt idx="15941">
                  <c:v>-2.7807999999999999E-2</c:v>
                </c:pt>
                <c:pt idx="15942">
                  <c:v>-2.7975900000000001E-2</c:v>
                </c:pt>
                <c:pt idx="15943">
                  <c:v>-2.8143899999999999E-2</c:v>
                </c:pt>
                <c:pt idx="15944">
                  <c:v>-2.8303200000000001E-2</c:v>
                </c:pt>
                <c:pt idx="15945">
                  <c:v>-2.8478099999999999E-2</c:v>
                </c:pt>
                <c:pt idx="15946">
                  <c:v>-2.8646000000000001E-2</c:v>
                </c:pt>
                <c:pt idx="15947">
                  <c:v>-2.8847899999999999E-2</c:v>
                </c:pt>
                <c:pt idx="15948">
                  <c:v>-2.89973E-2</c:v>
                </c:pt>
                <c:pt idx="15949">
                  <c:v>-2.9139200000000001E-2</c:v>
                </c:pt>
                <c:pt idx="15950">
                  <c:v>-2.9309499999999999E-2</c:v>
                </c:pt>
                <c:pt idx="15951">
                  <c:v>-2.9614000000000001E-2</c:v>
                </c:pt>
                <c:pt idx="15952">
                  <c:v>-2.9910599999999999E-2</c:v>
                </c:pt>
                <c:pt idx="15953">
                  <c:v>-2.9765799999999999E-2</c:v>
                </c:pt>
                <c:pt idx="15954">
                  <c:v>-2.9195499999999999E-2</c:v>
                </c:pt>
                <c:pt idx="15955">
                  <c:v>-2.8709800000000001E-2</c:v>
                </c:pt>
                <c:pt idx="15956">
                  <c:v>-2.9041600000000001E-2</c:v>
                </c:pt>
                <c:pt idx="15957">
                  <c:v>-2.99251E-2</c:v>
                </c:pt>
                <c:pt idx="15958">
                  <c:v>-3.0849600000000001E-2</c:v>
                </c:pt>
                <c:pt idx="15959">
                  <c:v>-3.1625300000000002E-2</c:v>
                </c:pt>
                <c:pt idx="15960">
                  <c:v>-3.2270500000000001E-2</c:v>
                </c:pt>
                <c:pt idx="15961">
                  <c:v>-3.3039100000000002E-2</c:v>
                </c:pt>
                <c:pt idx="15962">
                  <c:v>-3.3777000000000001E-2</c:v>
                </c:pt>
                <c:pt idx="15963">
                  <c:v>-3.4571900000000003E-2</c:v>
                </c:pt>
                <c:pt idx="15964">
                  <c:v>-3.5333400000000001E-2</c:v>
                </c:pt>
                <c:pt idx="15965">
                  <c:v>-3.5980199999999997E-2</c:v>
                </c:pt>
                <c:pt idx="15966">
                  <c:v>-3.6677399999999999E-2</c:v>
                </c:pt>
                <c:pt idx="15967">
                  <c:v>-3.7462799999999997E-2</c:v>
                </c:pt>
                <c:pt idx="15968">
                  <c:v>-3.8140800000000002E-2</c:v>
                </c:pt>
                <c:pt idx="15969">
                  <c:v>-3.8875800000000002E-2</c:v>
                </c:pt>
                <c:pt idx="15970">
                  <c:v>-3.9632500000000001E-2</c:v>
                </c:pt>
                <c:pt idx="15971">
                  <c:v>-4.02647E-2</c:v>
                </c:pt>
                <c:pt idx="15972">
                  <c:v>-4.1100200000000003E-2</c:v>
                </c:pt>
                <c:pt idx="15973">
                  <c:v>-4.1707599999999997E-2</c:v>
                </c:pt>
                <c:pt idx="15974">
                  <c:v>-4.25016E-2</c:v>
                </c:pt>
                <c:pt idx="15975">
                  <c:v>-4.3230999999999999E-2</c:v>
                </c:pt>
                <c:pt idx="15976">
                  <c:v>-4.3901299999999997E-2</c:v>
                </c:pt>
                <c:pt idx="15977">
                  <c:v>-4.4769799999999998E-2</c:v>
                </c:pt>
                <c:pt idx="15978">
                  <c:v>-4.5343300000000003E-2</c:v>
                </c:pt>
                <c:pt idx="15979">
                  <c:v>-4.62155E-2</c:v>
                </c:pt>
                <c:pt idx="15980">
                  <c:v>-4.6844400000000001E-2</c:v>
                </c:pt>
                <c:pt idx="15981">
                  <c:v>-4.7594499999999998E-2</c:v>
                </c:pt>
                <c:pt idx="15982">
                  <c:v>-4.8368099999999997E-2</c:v>
                </c:pt>
                <c:pt idx="15983">
                  <c:v>-4.8984199999999999E-2</c:v>
                </c:pt>
                <c:pt idx="15984">
                  <c:v>-4.9856299999999999E-2</c:v>
                </c:pt>
                <c:pt idx="15985">
                  <c:v>-5.0469300000000002E-2</c:v>
                </c:pt>
                <c:pt idx="15986">
                  <c:v>-5.1318799999999998E-2</c:v>
                </c:pt>
                <c:pt idx="15987">
                  <c:v>-5.2015499999999999E-2</c:v>
                </c:pt>
                <c:pt idx="15988">
                  <c:v>-5.2741000000000003E-2</c:v>
                </c:pt>
                <c:pt idx="15989">
                  <c:v>-5.3524099999999998E-2</c:v>
                </c:pt>
                <c:pt idx="15990">
                  <c:v>-5.4177599999999999E-2</c:v>
                </c:pt>
                <c:pt idx="15991">
                  <c:v>-5.4986699999999999E-2</c:v>
                </c:pt>
                <c:pt idx="15992">
                  <c:v>-5.5648299999999998E-2</c:v>
                </c:pt>
                <c:pt idx="15993">
                  <c:v>-5.6421100000000002E-2</c:v>
                </c:pt>
                <c:pt idx="15994">
                  <c:v>-5.7149800000000001E-2</c:v>
                </c:pt>
                <c:pt idx="15995">
                  <c:v>-5.7906199999999998E-2</c:v>
                </c:pt>
                <c:pt idx="15996">
                  <c:v>-5.8676399999999997E-2</c:v>
                </c:pt>
                <c:pt idx="15997">
                  <c:v>-5.9406199999999999E-2</c:v>
                </c:pt>
                <c:pt idx="15998">
                  <c:v>-6.0154300000000001E-2</c:v>
                </c:pt>
                <c:pt idx="15999">
                  <c:v>-6.0879799999999998E-2</c:v>
                </c:pt>
                <c:pt idx="16000">
                  <c:v>-6.1623999999999998E-2</c:v>
                </c:pt>
                <c:pt idx="16001">
                  <c:v>-6.2338600000000001E-2</c:v>
                </c:pt>
                <c:pt idx="16002">
                  <c:v>-6.3086199999999995E-2</c:v>
                </c:pt>
                <c:pt idx="16003">
                  <c:v>-6.3798800000000003E-2</c:v>
                </c:pt>
                <c:pt idx="16004">
                  <c:v>-6.4603800000000003E-2</c:v>
                </c:pt>
                <c:pt idx="16005">
                  <c:v>-6.53696E-2</c:v>
                </c:pt>
                <c:pt idx="16006">
                  <c:v>-6.6170999999999994E-2</c:v>
                </c:pt>
                <c:pt idx="16007">
                  <c:v>-6.6938999999999999E-2</c:v>
                </c:pt>
                <c:pt idx="16008">
                  <c:v>-6.7680400000000002E-2</c:v>
                </c:pt>
                <c:pt idx="16009">
                  <c:v>-6.8477399999999994E-2</c:v>
                </c:pt>
                <c:pt idx="16010">
                  <c:v>-6.9196099999999996E-2</c:v>
                </c:pt>
                <c:pt idx="16011">
                  <c:v>-7.0000400000000004E-2</c:v>
                </c:pt>
                <c:pt idx="16012">
                  <c:v>-7.0722999999999994E-2</c:v>
                </c:pt>
                <c:pt idx="16013">
                  <c:v>-7.1516399999999994E-2</c:v>
                </c:pt>
                <c:pt idx="16014">
                  <c:v>-7.2296299999999994E-2</c:v>
                </c:pt>
                <c:pt idx="16015">
                  <c:v>-7.3070599999999999E-2</c:v>
                </c:pt>
                <c:pt idx="16016">
                  <c:v>-7.3874300000000004E-2</c:v>
                </c:pt>
                <c:pt idx="16017">
                  <c:v>-7.4606000000000006E-2</c:v>
                </c:pt>
                <c:pt idx="16018">
                  <c:v>-7.5408000000000003E-2</c:v>
                </c:pt>
                <c:pt idx="16019">
                  <c:v>-7.6138200000000003E-2</c:v>
                </c:pt>
                <c:pt idx="16020">
                  <c:v>-7.6924400000000004E-2</c:v>
                </c:pt>
                <c:pt idx="16021">
                  <c:v>-7.7670199999999995E-2</c:v>
                </c:pt>
                <c:pt idx="16022">
                  <c:v>-7.8432000000000002E-2</c:v>
                </c:pt>
                <c:pt idx="16023">
                  <c:v>-7.9215499999999994E-2</c:v>
                </c:pt>
                <c:pt idx="16024">
                  <c:v>-7.99758E-2</c:v>
                </c:pt>
                <c:pt idx="16025">
                  <c:v>-8.0783300000000002E-2</c:v>
                </c:pt>
                <c:pt idx="16026">
                  <c:v>-8.1532800000000002E-2</c:v>
                </c:pt>
                <c:pt idx="16027">
                  <c:v>-8.2319600000000007E-2</c:v>
                </c:pt>
                <c:pt idx="16028">
                  <c:v>-8.3051600000000003E-2</c:v>
                </c:pt>
                <c:pt idx="16029">
                  <c:v>-8.3810800000000005E-2</c:v>
                </c:pt>
                <c:pt idx="16030">
                  <c:v>-8.4605700000000006E-2</c:v>
                </c:pt>
                <c:pt idx="16031">
                  <c:v>-8.5400199999999996E-2</c:v>
                </c:pt>
                <c:pt idx="16032">
                  <c:v>-8.6111300000000002E-2</c:v>
                </c:pt>
                <c:pt idx="16033">
                  <c:v>-8.6390099999999997E-2</c:v>
                </c:pt>
                <c:pt idx="16034">
                  <c:v>-8.6819800000000003E-2</c:v>
                </c:pt>
                <c:pt idx="16035">
                  <c:v>-8.7724700000000003E-2</c:v>
                </c:pt>
                <c:pt idx="16036">
                  <c:v>-8.8030600000000001E-2</c:v>
                </c:pt>
                <c:pt idx="16037">
                  <c:v>-8.8779200000000003E-2</c:v>
                </c:pt>
                <c:pt idx="16038">
                  <c:v>-8.9441000000000007E-2</c:v>
                </c:pt>
                <c:pt idx="16039">
                  <c:v>-8.9727699999999994E-2</c:v>
                </c:pt>
                <c:pt idx="16040">
                  <c:v>-9.07554E-2</c:v>
                </c:pt>
                <c:pt idx="16041">
                  <c:v>-9.0881299999999998E-2</c:v>
                </c:pt>
                <c:pt idx="16042">
                  <c:v>-9.1792600000000002E-2</c:v>
                </c:pt>
                <c:pt idx="16043">
                  <c:v>-9.2314599999999997E-2</c:v>
                </c:pt>
                <c:pt idx="16044">
                  <c:v>-9.2699799999999999E-2</c:v>
                </c:pt>
                <c:pt idx="16045">
                  <c:v>-9.3694899999999998E-2</c:v>
                </c:pt>
                <c:pt idx="16046">
                  <c:v>-9.3753900000000001E-2</c:v>
                </c:pt>
                <c:pt idx="16047">
                  <c:v>-9.4923400000000005E-2</c:v>
                </c:pt>
                <c:pt idx="16048">
                  <c:v>-9.5237100000000005E-2</c:v>
                </c:pt>
                <c:pt idx="16049">
                  <c:v>-9.5720799999999995E-2</c:v>
                </c:pt>
                <c:pt idx="16050">
                  <c:v>-9.5964599999999997E-2</c:v>
                </c:pt>
                <c:pt idx="16051">
                  <c:v>-9.58035E-2</c:v>
                </c:pt>
                <c:pt idx="16052">
                  <c:v>-9.6872700000000006E-2</c:v>
                </c:pt>
                <c:pt idx="16053">
                  <c:v>-9.7500000000000003E-2</c:v>
                </c:pt>
                <c:pt idx="16054">
                  <c:v>-9.8817100000000005E-2</c:v>
                </c:pt>
                <c:pt idx="16055">
                  <c:v>-9.9645899999999996E-2</c:v>
                </c:pt>
                <c:pt idx="16056">
                  <c:v>-0.10050199999999999</c:v>
                </c:pt>
                <c:pt idx="16057">
                  <c:v>-0.101562</c:v>
                </c:pt>
                <c:pt idx="16058">
                  <c:v>-0.10230499999999999</c:v>
                </c:pt>
                <c:pt idx="16059">
                  <c:v>-0.103405</c:v>
                </c:pt>
                <c:pt idx="16060">
                  <c:v>-0.104195</c:v>
                </c:pt>
                <c:pt idx="16061">
                  <c:v>-0.10517899999999999</c:v>
                </c:pt>
                <c:pt idx="16062">
                  <c:v>-0.10607</c:v>
                </c:pt>
                <c:pt idx="16063">
                  <c:v>-0.107001</c:v>
                </c:pt>
                <c:pt idx="16064">
                  <c:v>-0.10792</c:v>
                </c:pt>
                <c:pt idx="16065">
                  <c:v>-0.108873</c:v>
                </c:pt>
                <c:pt idx="16066">
                  <c:v>-0.109761</c:v>
                </c:pt>
                <c:pt idx="16067">
                  <c:v>-0.11069</c:v>
                </c:pt>
                <c:pt idx="16068">
                  <c:v>-0.11158999999999999</c:v>
                </c:pt>
                <c:pt idx="16069">
                  <c:v>-0.112451</c:v>
                </c:pt>
                <c:pt idx="16070">
                  <c:v>-0.113428</c:v>
                </c:pt>
                <c:pt idx="16071">
                  <c:v>-0.11422300000000001</c:v>
                </c:pt>
                <c:pt idx="16072">
                  <c:v>-0.115242</c:v>
                </c:pt>
                <c:pt idx="16073">
                  <c:v>-0.11604299999999999</c:v>
                </c:pt>
                <c:pt idx="16074">
                  <c:v>-0.117022</c:v>
                </c:pt>
                <c:pt idx="16075">
                  <c:v>-0.117898</c:v>
                </c:pt>
                <c:pt idx="16076">
                  <c:v>-0.118774</c:v>
                </c:pt>
                <c:pt idx="16077">
                  <c:v>-0.11972099999999999</c:v>
                </c:pt>
                <c:pt idx="16078">
                  <c:v>-0.120515</c:v>
                </c:pt>
                <c:pt idx="16079">
                  <c:v>-0.121501</c:v>
                </c:pt>
                <c:pt idx="16080">
                  <c:v>-0.12227399999999999</c:v>
                </c:pt>
                <c:pt idx="16081">
                  <c:v>-0.12325800000000001</c:v>
                </c:pt>
                <c:pt idx="16082">
                  <c:v>-0.12406499999999999</c:v>
                </c:pt>
                <c:pt idx="16083">
                  <c:v>-0.124999</c:v>
                </c:pt>
                <c:pt idx="16084">
                  <c:v>-0.12586800000000001</c:v>
                </c:pt>
                <c:pt idx="16085">
                  <c:v>-0.12671499999999999</c:v>
                </c:pt>
                <c:pt idx="16086">
                  <c:v>-0.12766</c:v>
                </c:pt>
                <c:pt idx="16087">
                  <c:v>-0.12842100000000001</c:v>
                </c:pt>
                <c:pt idx="16088">
                  <c:v>-0.129409</c:v>
                </c:pt>
                <c:pt idx="16089">
                  <c:v>-0.13014300000000001</c:v>
                </c:pt>
                <c:pt idx="16090">
                  <c:v>-0.131107</c:v>
                </c:pt>
                <c:pt idx="16091">
                  <c:v>-0.131914</c:v>
                </c:pt>
                <c:pt idx="16092">
                  <c:v>-0.13278400000000001</c:v>
                </c:pt>
                <c:pt idx="16093">
                  <c:v>-0.133689</c:v>
                </c:pt>
                <c:pt idx="16094">
                  <c:v>-0.13444800000000001</c:v>
                </c:pt>
                <c:pt idx="16095">
                  <c:v>-0.13541700000000001</c:v>
                </c:pt>
                <c:pt idx="16096">
                  <c:v>-0.13615099999999999</c:v>
                </c:pt>
                <c:pt idx="16097">
                  <c:v>-0.13709099999999999</c:v>
                </c:pt>
                <c:pt idx="16098">
                  <c:v>-0.13786599999999999</c:v>
                </c:pt>
                <c:pt idx="16099">
                  <c:v>-0.13872100000000001</c:v>
                </c:pt>
                <c:pt idx="16100">
                  <c:v>-0.13958000000000001</c:v>
                </c:pt>
                <c:pt idx="16101">
                  <c:v>-0.14038200000000001</c:v>
                </c:pt>
                <c:pt idx="16102">
                  <c:v>-0.14127000000000001</c:v>
                </c:pt>
                <c:pt idx="16103">
                  <c:v>-0.142042</c:v>
                </c:pt>
                <c:pt idx="16104">
                  <c:v>-0.14291200000000001</c:v>
                </c:pt>
                <c:pt idx="16105">
                  <c:v>-0.143701</c:v>
                </c:pt>
                <c:pt idx="16106">
                  <c:v>-0.144562</c:v>
                </c:pt>
                <c:pt idx="16107">
                  <c:v>-0.145344</c:v>
                </c:pt>
                <c:pt idx="16108">
                  <c:v>-0.14618600000000001</c:v>
                </c:pt>
                <c:pt idx="16109">
                  <c:v>-0.14696500000000001</c:v>
                </c:pt>
                <c:pt idx="16110">
                  <c:v>-0.14780599999999999</c:v>
                </c:pt>
                <c:pt idx="16111">
                  <c:v>-0.148615</c:v>
                </c:pt>
                <c:pt idx="16112">
                  <c:v>-0.14938899999999999</c:v>
                </c:pt>
                <c:pt idx="16113">
                  <c:v>-0.150232</c:v>
                </c:pt>
                <c:pt idx="16114">
                  <c:v>-0.150954</c:v>
                </c:pt>
                <c:pt idx="16115">
                  <c:v>-0.15185999999999999</c:v>
                </c:pt>
                <c:pt idx="16116">
                  <c:v>-0.152558</c:v>
                </c:pt>
                <c:pt idx="16117">
                  <c:v>-0.15337799999999999</c:v>
                </c:pt>
                <c:pt idx="16118">
                  <c:v>-0.15412400000000001</c:v>
                </c:pt>
                <c:pt idx="16119">
                  <c:v>-0.154998</c:v>
                </c:pt>
                <c:pt idx="16120">
                  <c:v>-0.15592200000000001</c:v>
                </c:pt>
                <c:pt idx="16121">
                  <c:v>-0.15637300000000001</c:v>
                </c:pt>
                <c:pt idx="16122">
                  <c:v>-0.156643</c:v>
                </c:pt>
                <c:pt idx="16123">
                  <c:v>-0.156801</c:v>
                </c:pt>
                <c:pt idx="16124">
                  <c:v>-0.15775400000000001</c:v>
                </c:pt>
                <c:pt idx="16125">
                  <c:v>-0.15903400000000001</c:v>
                </c:pt>
                <c:pt idx="16126">
                  <c:v>-0.16037699999999999</c:v>
                </c:pt>
                <c:pt idx="16127">
                  <c:v>-0.161608</c:v>
                </c:pt>
                <c:pt idx="16128">
                  <c:v>-0.16267200000000001</c:v>
                </c:pt>
                <c:pt idx="16129">
                  <c:v>-0.16392899999999999</c:v>
                </c:pt>
                <c:pt idx="16130">
                  <c:v>-0.16505500000000001</c:v>
                </c:pt>
                <c:pt idx="16131">
                  <c:v>-0.16631599999999999</c:v>
                </c:pt>
                <c:pt idx="16132">
                  <c:v>-0.16745399999999999</c:v>
                </c:pt>
                <c:pt idx="16133">
                  <c:v>-0.16864599999999999</c:v>
                </c:pt>
                <c:pt idx="16134">
                  <c:v>-0.16980799999999999</c:v>
                </c:pt>
                <c:pt idx="16135">
                  <c:v>-0.170984</c:v>
                </c:pt>
                <c:pt idx="16136">
                  <c:v>-0.17222499999999999</c:v>
                </c:pt>
                <c:pt idx="16137">
                  <c:v>-0.173376</c:v>
                </c:pt>
                <c:pt idx="16138">
                  <c:v>-0.17415800000000001</c:v>
                </c:pt>
                <c:pt idx="16139">
                  <c:v>-0.17488000000000001</c:v>
                </c:pt>
                <c:pt idx="16140">
                  <c:v>-0.17624600000000001</c:v>
                </c:pt>
                <c:pt idx="16141">
                  <c:v>-0.176841</c:v>
                </c:pt>
                <c:pt idx="16142">
                  <c:v>-0.177985</c:v>
                </c:pt>
                <c:pt idx="16143">
                  <c:v>-0.179172</c:v>
                </c:pt>
                <c:pt idx="16144">
                  <c:v>-0.17988100000000001</c:v>
                </c:pt>
                <c:pt idx="16145">
                  <c:v>-0.18110699999999999</c:v>
                </c:pt>
                <c:pt idx="16146">
                  <c:v>-0.181002</c:v>
                </c:pt>
                <c:pt idx="16147">
                  <c:v>-0.181755</c:v>
                </c:pt>
                <c:pt idx="16148">
                  <c:v>-0.182757</c:v>
                </c:pt>
                <c:pt idx="16149">
                  <c:v>-0.18404300000000001</c:v>
                </c:pt>
                <c:pt idx="16150">
                  <c:v>-0.18593999999999999</c:v>
                </c:pt>
                <c:pt idx="16151">
                  <c:v>-0.18690499999999999</c:v>
                </c:pt>
                <c:pt idx="16152">
                  <c:v>-0.188585</c:v>
                </c:pt>
                <c:pt idx="16153">
                  <c:v>-0.18975</c:v>
                </c:pt>
                <c:pt idx="16154">
                  <c:v>-0.191168</c:v>
                </c:pt>
                <c:pt idx="16155">
                  <c:v>-0.19265499999999999</c:v>
                </c:pt>
                <c:pt idx="16156">
                  <c:v>-0.19384499999999999</c:v>
                </c:pt>
                <c:pt idx="16157">
                  <c:v>-0.19538800000000001</c:v>
                </c:pt>
                <c:pt idx="16158">
                  <c:v>-0.19658</c:v>
                </c:pt>
                <c:pt idx="16159">
                  <c:v>-0.19802800000000001</c:v>
                </c:pt>
                <c:pt idx="16160">
                  <c:v>-0.19931299999999999</c:v>
                </c:pt>
                <c:pt idx="16161">
                  <c:v>-0.200707</c:v>
                </c:pt>
                <c:pt idx="16162">
                  <c:v>-0.20200899999999999</c:v>
                </c:pt>
                <c:pt idx="16163">
                  <c:v>-0.20337</c:v>
                </c:pt>
                <c:pt idx="16164">
                  <c:v>-0.204682</c:v>
                </c:pt>
                <c:pt idx="16165">
                  <c:v>-0.205988</c:v>
                </c:pt>
                <c:pt idx="16166">
                  <c:v>-0.20738100000000001</c:v>
                </c:pt>
                <c:pt idx="16167">
                  <c:v>-0.20858099999999999</c:v>
                </c:pt>
                <c:pt idx="16168">
                  <c:v>-0.210009</c:v>
                </c:pt>
                <c:pt idx="16169">
                  <c:v>-0.21118899999999999</c:v>
                </c:pt>
                <c:pt idx="16170">
                  <c:v>-0.21257499999999999</c:v>
                </c:pt>
                <c:pt idx="16171">
                  <c:v>-0.21385000000000001</c:v>
                </c:pt>
                <c:pt idx="16172">
                  <c:v>-0.21510199999999999</c:v>
                </c:pt>
                <c:pt idx="16173">
                  <c:v>-0.21644099999999999</c:v>
                </c:pt>
                <c:pt idx="16174">
                  <c:v>-0.21763299999999999</c:v>
                </c:pt>
                <c:pt idx="16175">
                  <c:v>-0.21898500000000001</c:v>
                </c:pt>
                <c:pt idx="16176">
                  <c:v>-0.22020999999999999</c:v>
                </c:pt>
                <c:pt idx="16177">
                  <c:v>-0.22148699999999999</c:v>
                </c:pt>
                <c:pt idx="16178">
                  <c:v>-0.22272500000000001</c:v>
                </c:pt>
                <c:pt idx="16179">
                  <c:v>-0.22397900000000001</c:v>
                </c:pt>
                <c:pt idx="16180">
                  <c:v>-0.22520799999999999</c:v>
                </c:pt>
                <c:pt idx="16181">
                  <c:v>-0.22647600000000001</c:v>
                </c:pt>
                <c:pt idx="16182">
                  <c:v>-0.22766800000000001</c:v>
                </c:pt>
                <c:pt idx="16183">
                  <c:v>-0.228912</c:v>
                </c:pt>
                <c:pt idx="16184">
                  <c:v>-0.23014499999999999</c:v>
                </c:pt>
                <c:pt idx="16185">
                  <c:v>-0.23133200000000001</c:v>
                </c:pt>
                <c:pt idx="16186">
                  <c:v>-0.23261599999999999</c:v>
                </c:pt>
                <c:pt idx="16187">
                  <c:v>-0.23372200000000001</c:v>
                </c:pt>
                <c:pt idx="16188">
                  <c:v>-0.23499700000000001</c:v>
                </c:pt>
                <c:pt idx="16189">
                  <c:v>-0.236119</c:v>
                </c:pt>
                <c:pt idx="16190">
                  <c:v>-0.23733199999999999</c:v>
                </c:pt>
                <c:pt idx="16191">
                  <c:v>-0.23852100000000001</c:v>
                </c:pt>
                <c:pt idx="16192">
                  <c:v>-0.23963999999999999</c:v>
                </c:pt>
                <c:pt idx="16193">
                  <c:v>-0.24087900000000001</c:v>
                </c:pt>
                <c:pt idx="16194">
                  <c:v>-0.24196500000000001</c:v>
                </c:pt>
                <c:pt idx="16195">
                  <c:v>-0.243201</c:v>
                </c:pt>
                <c:pt idx="16196">
                  <c:v>-0.24429500000000001</c:v>
                </c:pt>
                <c:pt idx="16197">
                  <c:v>-0.24546899999999999</c:v>
                </c:pt>
                <c:pt idx="16198">
                  <c:v>-0.24659200000000001</c:v>
                </c:pt>
                <c:pt idx="16199">
                  <c:v>-0.24770900000000001</c:v>
                </c:pt>
                <c:pt idx="16200">
                  <c:v>-0.24885599999999999</c:v>
                </c:pt>
                <c:pt idx="16201">
                  <c:v>-0.24993499999999999</c:v>
                </c:pt>
                <c:pt idx="16202">
                  <c:v>-0.25108999999999998</c:v>
                </c:pt>
                <c:pt idx="16203">
                  <c:v>-0.25214999999999999</c:v>
                </c:pt>
                <c:pt idx="16204">
                  <c:v>-0.25330000000000003</c:v>
                </c:pt>
                <c:pt idx="16205">
                  <c:v>-0.254355</c:v>
                </c:pt>
                <c:pt idx="16206">
                  <c:v>-0.25547999999999998</c:v>
                </c:pt>
                <c:pt idx="16207">
                  <c:v>-0.25654399999999999</c:v>
                </c:pt>
                <c:pt idx="16208">
                  <c:v>-0.25761600000000001</c:v>
                </c:pt>
                <c:pt idx="16209">
                  <c:v>-0.25869399999999998</c:v>
                </c:pt>
                <c:pt idx="16210">
                  <c:v>-0.25971899999999998</c:v>
                </c:pt>
                <c:pt idx="16211">
                  <c:v>-0.26082100000000003</c:v>
                </c:pt>
                <c:pt idx="16212">
                  <c:v>-0.26181900000000002</c:v>
                </c:pt>
                <c:pt idx="16213">
                  <c:v>-0.26291199999999998</c:v>
                </c:pt>
                <c:pt idx="16214">
                  <c:v>-0.26390200000000003</c:v>
                </c:pt>
                <c:pt idx="16215">
                  <c:v>-0.26496799999999998</c:v>
                </c:pt>
                <c:pt idx="16216">
                  <c:v>-0.26598300000000002</c:v>
                </c:pt>
                <c:pt idx="16217">
                  <c:v>-0.26699499999999998</c:v>
                </c:pt>
                <c:pt idx="16218">
                  <c:v>-0.26802399999999998</c:v>
                </c:pt>
                <c:pt idx="16219">
                  <c:v>-0.26897700000000002</c:v>
                </c:pt>
                <c:pt idx="16220">
                  <c:v>-0.27002599999999999</c:v>
                </c:pt>
                <c:pt idx="16221">
                  <c:v>-0.27096199999999998</c:v>
                </c:pt>
                <c:pt idx="16222">
                  <c:v>-0.27199400000000001</c:v>
                </c:pt>
                <c:pt idx="16223">
                  <c:v>-0.27292699999999998</c:v>
                </c:pt>
                <c:pt idx="16224">
                  <c:v>-0.27391100000000002</c:v>
                </c:pt>
                <c:pt idx="16225">
                  <c:v>-0.27488299999999999</c:v>
                </c:pt>
                <c:pt idx="16226">
                  <c:v>-0.27582200000000001</c:v>
                </c:pt>
                <c:pt idx="16227">
                  <c:v>-0.27680900000000003</c:v>
                </c:pt>
                <c:pt idx="16228">
                  <c:v>-0.27769700000000003</c:v>
                </c:pt>
                <c:pt idx="16229">
                  <c:v>-0.27867500000000001</c:v>
                </c:pt>
                <c:pt idx="16230">
                  <c:v>-0.27956599999999998</c:v>
                </c:pt>
                <c:pt idx="16231">
                  <c:v>-0.28052100000000002</c:v>
                </c:pt>
                <c:pt idx="16232">
                  <c:v>-0.28141300000000002</c:v>
                </c:pt>
                <c:pt idx="16233">
                  <c:v>-0.28231299999999998</c:v>
                </c:pt>
                <c:pt idx="16234">
                  <c:v>-0.283221</c:v>
                </c:pt>
                <c:pt idx="16235">
                  <c:v>-0.28410099999999999</c:v>
                </c:pt>
                <c:pt idx="16236">
                  <c:v>-0.28502300000000003</c:v>
                </c:pt>
                <c:pt idx="16237">
                  <c:v>-0.28586400000000001</c:v>
                </c:pt>
                <c:pt idx="16238">
                  <c:v>-0.28676699999999999</c:v>
                </c:pt>
                <c:pt idx="16239">
                  <c:v>-0.28759299999999999</c:v>
                </c:pt>
                <c:pt idx="16240">
                  <c:v>-0.28848299999999999</c:v>
                </c:pt>
                <c:pt idx="16241">
                  <c:v>-0.28931200000000001</c:v>
                </c:pt>
                <c:pt idx="16242">
                  <c:v>-0.29015400000000002</c:v>
                </c:pt>
                <c:pt idx="16243">
                  <c:v>-0.29099399999999997</c:v>
                </c:pt>
                <c:pt idx="16244">
                  <c:v>-0.291798</c:v>
                </c:pt>
                <c:pt idx="16245">
                  <c:v>-0.29266399999999998</c:v>
                </c:pt>
                <c:pt idx="16246">
                  <c:v>-0.293431</c:v>
                </c:pt>
                <c:pt idx="16247">
                  <c:v>-0.29427700000000001</c:v>
                </c:pt>
                <c:pt idx="16248">
                  <c:v>-0.29503299999999999</c:v>
                </c:pt>
                <c:pt idx="16249">
                  <c:v>-0.29584300000000002</c:v>
                </c:pt>
                <c:pt idx="16250">
                  <c:v>-0.29662500000000003</c:v>
                </c:pt>
                <c:pt idx="16251">
                  <c:v>-0.29738199999999998</c:v>
                </c:pt>
                <c:pt idx="16252">
                  <c:v>-0.29817900000000003</c:v>
                </c:pt>
                <c:pt idx="16253">
                  <c:v>-0.29889700000000002</c:v>
                </c:pt>
                <c:pt idx="16254">
                  <c:v>-0.29969200000000001</c:v>
                </c:pt>
                <c:pt idx="16255">
                  <c:v>-0.30040600000000001</c:v>
                </c:pt>
                <c:pt idx="16256">
                  <c:v>-0.30116799999999999</c:v>
                </c:pt>
                <c:pt idx="16257">
                  <c:v>-0.30188799999999999</c:v>
                </c:pt>
                <c:pt idx="16258">
                  <c:v>-0.30260599999999999</c:v>
                </c:pt>
                <c:pt idx="16259">
                  <c:v>-0.30333300000000002</c:v>
                </c:pt>
                <c:pt idx="16260">
                  <c:v>-0.30401899999999998</c:v>
                </c:pt>
                <c:pt idx="16261">
                  <c:v>-0.30474200000000001</c:v>
                </c:pt>
                <c:pt idx="16262">
                  <c:v>-0.30541000000000001</c:v>
                </c:pt>
                <c:pt idx="16263">
                  <c:v>-0.306114</c:v>
                </c:pt>
                <c:pt idx="16264">
                  <c:v>-0.30677399999999999</c:v>
                </c:pt>
                <c:pt idx="16265">
                  <c:v>-0.30745499999999998</c:v>
                </c:pt>
                <c:pt idx="16266">
                  <c:v>-0.30811699999999997</c:v>
                </c:pt>
                <c:pt idx="16267">
                  <c:v>-0.30877199999999999</c:v>
                </c:pt>
                <c:pt idx="16268">
                  <c:v>-0.30942399999999998</c:v>
                </c:pt>
                <c:pt idx="16269">
                  <c:v>-0.31004300000000001</c:v>
                </c:pt>
                <c:pt idx="16270">
                  <c:v>-0.31068699999999999</c:v>
                </c:pt>
                <c:pt idx="16271">
                  <c:v>-0.31129299999999999</c:v>
                </c:pt>
                <c:pt idx="16272">
                  <c:v>-0.31192599999999998</c:v>
                </c:pt>
                <c:pt idx="16273">
                  <c:v>-0.31251400000000001</c:v>
                </c:pt>
                <c:pt idx="16274">
                  <c:v>-0.31311800000000001</c:v>
                </c:pt>
                <c:pt idx="16275">
                  <c:v>-0.31370700000000001</c:v>
                </c:pt>
                <c:pt idx="16276">
                  <c:v>-0.31429000000000001</c:v>
                </c:pt>
                <c:pt idx="16277">
                  <c:v>-0.31487799999999999</c:v>
                </c:pt>
                <c:pt idx="16278">
                  <c:v>-0.31542799999999999</c:v>
                </c:pt>
                <c:pt idx="16279">
                  <c:v>-0.31600299999999998</c:v>
                </c:pt>
                <c:pt idx="16280">
                  <c:v>-0.31653900000000001</c:v>
                </c:pt>
                <c:pt idx="16281">
                  <c:v>-0.31709900000000002</c:v>
                </c:pt>
                <c:pt idx="16282">
                  <c:v>-0.31762499999999999</c:v>
                </c:pt>
                <c:pt idx="16283">
                  <c:v>-0.31814700000000001</c:v>
                </c:pt>
                <c:pt idx="16284">
                  <c:v>-0.31866699999999998</c:v>
                </c:pt>
                <c:pt idx="16285">
                  <c:v>-0.31917200000000001</c:v>
                </c:pt>
                <c:pt idx="16286">
                  <c:v>-0.319693</c:v>
                </c:pt>
                <c:pt idx="16287">
                  <c:v>-0.32017699999999999</c:v>
                </c:pt>
                <c:pt idx="16288">
                  <c:v>-0.32067200000000001</c:v>
                </c:pt>
                <c:pt idx="16289">
                  <c:v>-0.32114599999999999</c:v>
                </c:pt>
                <c:pt idx="16290">
                  <c:v>-0.321627</c:v>
                </c:pt>
                <c:pt idx="16291">
                  <c:v>-0.32209599999999999</c:v>
                </c:pt>
                <c:pt idx="16292">
                  <c:v>-0.32254300000000002</c:v>
                </c:pt>
                <c:pt idx="16293">
                  <c:v>-0.32298199999999999</c:v>
                </c:pt>
                <c:pt idx="16294">
                  <c:v>-0.32341199999999998</c:v>
                </c:pt>
                <c:pt idx="16295">
                  <c:v>-0.323847</c:v>
                </c:pt>
                <c:pt idx="16296">
                  <c:v>-0.32427</c:v>
                </c:pt>
                <c:pt idx="16297">
                  <c:v>-0.32468599999999997</c:v>
                </c:pt>
                <c:pt idx="16298">
                  <c:v>-0.32508500000000001</c:v>
                </c:pt>
                <c:pt idx="16299">
                  <c:v>-0.325488</c:v>
                </c:pt>
                <c:pt idx="16300">
                  <c:v>-0.32587699999999997</c:v>
                </c:pt>
                <c:pt idx="16301">
                  <c:v>-0.32626100000000002</c:v>
                </c:pt>
                <c:pt idx="16302">
                  <c:v>-0.326631</c:v>
                </c:pt>
                <c:pt idx="16303">
                  <c:v>-0.32699</c:v>
                </c:pt>
                <c:pt idx="16304">
                  <c:v>-0.32734999999999997</c:v>
                </c:pt>
                <c:pt idx="16305">
                  <c:v>-0.32769799999999999</c:v>
                </c:pt>
                <c:pt idx="16306">
                  <c:v>-0.32804100000000003</c:v>
                </c:pt>
                <c:pt idx="16307">
                  <c:v>-0.32836799999999999</c:v>
                </c:pt>
                <c:pt idx="16308">
                  <c:v>-0.32868900000000001</c:v>
                </c:pt>
                <c:pt idx="16309">
                  <c:v>-0.32900499999999999</c:v>
                </c:pt>
                <c:pt idx="16310">
                  <c:v>-0.32931199999999999</c:v>
                </c:pt>
                <c:pt idx="16311">
                  <c:v>-0.32961000000000001</c:v>
                </c:pt>
                <c:pt idx="16312">
                  <c:v>-0.32989800000000002</c:v>
                </c:pt>
                <c:pt idx="16313">
                  <c:v>-0.330175</c:v>
                </c:pt>
                <c:pt idx="16314">
                  <c:v>-0.33045200000000002</c:v>
                </c:pt>
                <c:pt idx="16315">
                  <c:v>-0.33071400000000001</c:v>
                </c:pt>
                <c:pt idx="16316">
                  <c:v>-0.33097500000000002</c:v>
                </c:pt>
                <c:pt idx="16317">
                  <c:v>-0.33122699999999999</c:v>
                </c:pt>
                <c:pt idx="16318">
                  <c:v>-0.33146500000000001</c:v>
                </c:pt>
                <c:pt idx="16319">
                  <c:v>-0.33170500000000003</c:v>
                </c:pt>
                <c:pt idx="16320">
                  <c:v>-0.33192199999999999</c:v>
                </c:pt>
                <c:pt idx="16321">
                  <c:v>-0.33214700000000003</c:v>
                </c:pt>
                <c:pt idx="16322">
                  <c:v>-0.33234900000000001</c:v>
                </c:pt>
                <c:pt idx="16323">
                  <c:v>-0.33254899999999998</c:v>
                </c:pt>
                <c:pt idx="16324">
                  <c:v>-0.33274100000000001</c:v>
                </c:pt>
                <c:pt idx="16325">
                  <c:v>-0.33291799999999999</c:v>
                </c:pt>
                <c:pt idx="16326">
                  <c:v>-0.33310899999999999</c:v>
                </c:pt>
                <c:pt idx="16327">
                  <c:v>-0.33327000000000001</c:v>
                </c:pt>
                <c:pt idx="16328">
                  <c:v>-0.33344200000000002</c:v>
                </c:pt>
                <c:pt idx="16329">
                  <c:v>-0.33358500000000002</c:v>
                </c:pt>
                <c:pt idx="16330">
                  <c:v>-0.333731</c:v>
                </c:pt>
                <c:pt idx="16331">
                  <c:v>-0.33387099999999997</c:v>
                </c:pt>
                <c:pt idx="16332">
                  <c:v>-0.33399200000000001</c:v>
                </c:pt>
                <c:pt idx="16333">
                  <c:v>-0.33411800000000003</c:v>
                </c:pt>
                <c:pt idx="16334">
                  <c:v>-0.33421499999999998</c:v>
                </c:pt>
                <c:pt idx="16335">
                  <c:v>-0.33432699999999999</c:v>
                </c:pt>
                <c:pt idx="16336">
                  <c:v>-0.33442100000000002</c:v>
                </c:pt>
                <c:pt idx="16337">
                  <c:v>-0.33451399999999998</c:v>
                </c:pt>
                <c:pt idx="16338">
                  <c:v>-0.33459699999999998</c:v>
                </c:pt>
                <c:pt idx="16339">
                  <c:v>-0.33466499999999999</c:v>
                </c:pt>
                <c:pt idx="16340">
                  <c:v>-0.334735</c:v>
                </c:pt>
                <c:pt idx="16341">
                  <c:v>-0.33478599999999997</c:v>
                </c:pt>
                <c:pt idx="16342">
                  <c:v>-0.33483299999999999</c:v>
                </c:pt>
                <c:pt idx="16343">
                  <c:v>-0.33486199999999999</c:v>
                </c:pt>
                <c:pt idx="16344">
                  <c:v>-0.33488899999999999</c:v>
                </c:pt>
                <c:pt idx="16345">
                  <c:v>-0.33490900000000001</c:v>
                </c:pt>
                <c:pt idx="16346">
                  <c:v>-0.33492899999999998</c:v>
                </c:pt>
                <c:pt idx="16347">
                  <c:v>-0.33493200000000001</c:v>
                </c:pt>
                <c:pt idx="16348">
                  <c:v>-0.33493299999999998</c:v>
                </c:pt>
                <c:pt idx="16349">
                  <c:v>-0.33492499999999997</c:v>
                </c:pt>
                <c:pt idx="16350">
                  <c:v>-0.33490999999999999</c:v>
                </c:pt>
                <c:pt idx="16351">
                  <c:v>-0.334893</c:v>
                </c:pt>
                <c:pt idx="16352">
                  <c:v>-0.33484799999999998</c:v>
                </c:pt>
                <c:pt idx="16353">
                  <c:v>-0.33480700000000002</c:v>
                </c:pt>
                <c:pt idx="16354">
                  <c:v>-0.33474399999999999</c:v>
                </c:pt>
                <c:pt idx="16355">
                  <c:v>-0.33469199999999999</c:v>
                </c:pt>
                <c:pt idx="16356">
                  <c:v>-0.33462500000000001</c:v>
                </c:pt>
                <c:pt idx="16357">
                  <c:v>-0.33455000000000001</c:v>
                </c:pt>
                <c:pt idx="16358">
                  <c:v>-0.33447700000000002</c:v>
                </c:pt>
                <c:pt idx="16359">
                  <c:v>-0.33437899999999998</c:v>
                </c:pt>
                <c:pt idx="16360">
                  <c:v>-0.33429700000000001</c:v>
                </c:pt>
                <c:pt idx="16361">
                  <c:v>-0.33418199999999998</c:v>
                </c:pt>
                <c:pt idx="16362">
                  <c:v>-0.33407700000000001</c:v>
                </c:pt>
                <c:pt idx="16363">
                  <c:v>-0.333949</c:v>
                </c:pt>
                <c:pt idx="16364">
                  <c:v>-0.333814</c:v>
                </c:pt>
                <c:pt idx="16365">
                  <c:v>-0.333679</c:v>
                </c:pt>
                <c:pt idx="16366">
                  <c:v>-0.33352199999999999</c:v>
                </c:pt>
                <c:pt idx="16367">
                  <c:v>-0.33338000000000001</c:v>
                </c:pt>
                <c:pt idx="16368">
                  <c:v>-0.33321000000000001</c:v>
                </c:pt>
                <c:pt idx="16369">
                  <c:v>-0.33305000000000001</c:v>
                </c:pt>
                <c:pt idx="16370">
                  <c:v>-0.33287099999999997</c:v>
                </c:pt>
                <c:pt idx="16371">
                  <c:v>-0.33268700000000001</c:v>
                </c:pt>
                <c:pt idx="16372">
                  <c:v>-0.33249800000000002</c:v>
                </c:pt>
                <c:pt idx="16373">
                  <c:v>-0.33228799999999997</c:v>
                </c:pt>
                <c:pt idx="16374">
                  <c:v>-0.33208300000000002</c:v>
                </c:pt>
                <c:pt idx="16375">
                  <c:v>-0.33185700000000001</c:v>
                </c:pt>
                <c:pt idx="16376">
                  <c:v>-0.33163999999999999</c:v>
                </c:pt>
                <c:pt idx="16377">
                  <c:v>-0.33140999999999998</c:v>
                </c:pt>
                <c:pt idx="16378">
                  <c:v>-0.33117600000000003</c:v>
                </c:pt>
                <c:pt idx="16379">
                  <c:v>-0.330932</c:v>
                </c:pt>
                <c:pt idx="16380">
                  <c:v>-0.330677</c:v>
                </c:pt>
                <c:pt idx="16381">
                  <c:v>-0.33041999999999999</c:v>
                </c:pt>
                <c:pt idx="16382">
                  <c:v>-0.33014700000000002</c:v>
                </c:pt>
                <c:pt idx="16383">
                  <c:v>-0.32987100000000003</c:v>
                </c:pt>
                <c:pt idx="16384">
                  <c:v>-0.32957799999999998</c:v>
                </c:pt>
                <c:pt idx="16385">
                  <c:v>-0.329287</c:v>
                </c:pt>
                <c:pt idx="16386">
                  <c:v>-0.32899099999999998</c:v>
                </c:pt>
                <c:pt idx="16387">
                  <c:v>-0.32868999999999998</c:v>
                </c:pt>
                <c:pt idx="16388">
                  <c:v>-0.32837899999999998</c:v>
                </c:pt>
                <c:pt idx="16389">
                  <c:v>-0.32805499999999999</c:v>
                </c:pt>
                <c:pt idx="16390">
                  <c:v>-0.32772899999999999</c:v>
                </c:pt>
                <c:pt idx="16391">
                  <c:v>-0.32738899999999999</c:v>
                </c:pt>
                <c:pt idx="16392">
                  <c:v>-0.32704699999999998</c:v>
                </c:pt>
                <c:pt idx="16393">
                  <c:v>-0.32668799999999998</c:v>
                </c:pt>
                <c:pt idx="16394">
                  <c:v>-0.326324</c:v>
                </c:pt>
                <c:pt idx="16395">
                  <c:v>-0.32595600000000002</c:v>
                </c:pt>
                <c:pt idx="16396">
                  <c:v>-0.32558199999999998</c:v>
                </c:pt>
                <c:pt idx="16397">
                  <c:v>-0.325208</c:v>
                </c:pt>
                <c:pt idx="16398">
                  <c:v>-0.32482100000000003</c:v>
                </c:pt>
                <c:pt idx="16399">
                  <c:v>-0.324432</c:v>
                </c:pt>
                <c:pt idx="16400">
                  <c:v>-0.32403100000000001</c:v>
                </c:pt>
                <c:pt idx="16401">
                  <c:v>-0.32362299999999999</c:v>
                </c:pt>
                <c:pt idx="16402">
                  <c:v>-0.32320199999999999</c:v>
                </c:pt>
                <c:pt idx="16403">
                  <c:v>-0.32277299999999998</c:v>
                </c:pt>
                <c:pt idx="16404">
                  <c:v>-0.32233800000000001</c:v>
                </c:pt>
                <c:pt idx="16405">
                  <c:v>-0.32189699999999999</c:v>
                </c:pt>
                <c:pt idx="16406">
                  <c:v>-0.32145400000000002</c:v>
                </c:pt>
                <c:pt idx="16407">
                  <c:v>-0.32100200000000001</c:v>
                </c:pt>
                <c:pt idx="16408">
                  <c:v>-0.32055</c:v>
                </c:pt>
                <c:pt idx="16409">
                  <c:v>-0.32008700000000001</c:v>
                </c:pt>
                <c:pt idx="16410">
                  <c:v>-0.31962099999999999</c:v>
                </c:pt>
                <c:pt idx="16411">
                  <c:v>-0.31914199999999998</c:v>
                </c:pt>
                <c:pt idx="16412">
                  <c:v>-0.31865100000000002</c:v>
                </c:pt>
                <c:pt idx="16413">
                  <c:v>-0.31815100000000002</c:v>
                </c:pt>
                <c:pt idx="16414">
                  <c:v>-0.31763999999999998</c:v>
                </c:pt>
                <c:pt idx="16415">
                  <c:v>-0.31713000000000002</c:v>
                </c:pt>
                <c:pt idx="16416">
                  <c:v>-0.31660899999999997</c:v>
                </c:pt>
                <c:pt idx="16417">
                  <c:v>-0.31609300000000001</c:v>
                </c:pt>
                <c:pt idx="16418">
                  <c:v>-0.31556899999999999</c:v>
                </c:pt>
                <c:pt idx="16419">
                  <c:v>-0.31503599999999998</c:v>
                </c:pt>
                <c:pt idx="16420">
                  <c:v>-0.31449899999999997</c:v>
                </c:pt>
                <c:pt idx="16421">
                  <c:v>-0.313946</c:v>
                </c:pt>
                <c:pt idx="16422">
                  <c:v>-0.31339600000000001</c:v>
                </c:pt>
                <c:pt idx="16423">
                  <c:v>-0.31282700000000002</c:v>
                </c:pt>
                <c:pt idx="16424">
                  <c:v>-0.31225399999999998</c:v>
                </c:pt>
                <c:pt idx="16425">
                  <c:v>-0.31167099999999998</c:v>
                </c:pt>
                <c:pt idx="16426">
                  <c:v>-0.311083</c:v>
                </c:pt>
                <c:pt idx="16427">
                  <c:v>-0.31050499999999998</c:v>
                </c:pt>
                <c:pt idx="16428">
                  <c:v>-0.30991000000000002</c:v>
                </c:pt>
                <c:pt idx="16429">
                  <c:v>-0.30931700000000001</c:v>
                </c:pt>
                <c:pt idx="16430">
                  <c:v>-0.30870599999999998</c:v>
                </c:pt>
                <c:pt idx="16431">
                  <c:v>-0.30809399999999998</c:v>
                </c:pt>
                <c:pt idx="16432">
                  <c:v>-0.30747400000000003</c:v>
                </c:pt>
                <c:pt idx="16433">
                  <c:v>-0.306838</c:v>
                </c:pt>
                <c:pt idx="16434">
                  <c:v>-0.306203</c:v>
                </c:pt>
                <c:pt idx="16435">
                  <c:v>-0.30554999999999999</c:v>
                </c:pt>
                <c:pt idx="16436">
                  <c:v>-0.30491099999999999</c:v>
                </c:pt>
                <c:pt idx="16437">
                  <c:v>-0.30426500000000001</c:v>
                </c:pt>
                <c:pt idx="16438">
                  <c:v>-0.30361199999999999</c:v>
                </c:pt>
                <c:pt idx="16439">
                  <c:v>-0.30295499999999997</c:v>
                </c:pt>
                <c:pt idx="16440">
                  <c:v>-0.30227999999999999</c:v>
                </c:pt>
                <c:pt idx="16441">
                  <c:v>-0.30161100000000002</c:v>
                </c:pt>
                <c:pt idx="16442">
                  <c:v>-0.30092200000000002</c:v>
                </c:pt>
                <c:pt idx="16443">
                  <c:v>-0.30023</c:v>
                </c:pt>
                <c:pt idx="16444">
                  <c:v>-0.29952699999999999</c:v>
                </c:pt>
                <c:pt idx="16445">
                  <c:v>-0.29882199999999998</c:v>
                </c:pt>
                <c:pt idx="16446">
                  <c:v>-0.29812499999999997</c:v>
                </c:pt>
                <c:pt idx="16447">
                  <c:v>-0.29742000000000002</c:v>
                </c:pt>
                <c:pt idx="16448">
                  <c:v>-0.296711</c:v>
                </c:pt>
                <c:pt idx="16449">
                  <c:v>-0.295989</c:v>
                </c:pt>
                <c:pt idx="16450">
                  <c:v>-0.295261</c:v>
                </c:pt>
                <c:pt idx="16451">
                  <c:v>-0.29452699999999998</c:v>
                </c:pt>
                <c:pt idx="16452">
                  <c:v>-0.29378300000000002</c:v>
                </c:pt>
                <c:pt idx="16453">
                  <c:v>-0.29302899999999998</c:v>
                </c:pt>
                <c:pt idx="16454">
                  <c:v>-0.292271</c:v>
                </c:pt>
                <c:pt idx="16455">
                  <c:v>-0.291516</c:v>
                </c:pt>
                <c:pt idx="16456">
                  <c:v>-0.29076600000000002</c:v>
                </c:pt>
                <c:pt idx="16457">
                  <c:v>-0.29001399999999999</c:v>
                </c:pt>
                <c:pt idx="16458">
                  <c:v>-0.28925400000000001</c:v>
                </c:pt>
                <c:pt idx="16459">
                  <c:v>-0.288489</c:v>
                </c:pt>
                <c:pt idx="16460">
                  <c:v>-0.28770800000000002</c:v>
                </c:pt>
                <c:pt idx="16461">
                  <c:v>-0.28692299999999998</c:v>
                </c:pt>
                <c:pt idx="16462">
                  <c:v>-0.28612399999999999</c:v>
                </c:pt>
                <c:pt idx="16463">
                  <c:v>-0.28532400000000002</c:v>
                </c:pt>
                <c:pt idx="16464">
                  <c:v>-0.28451900000000002</c:v>
                </c:pt>
                <c:pt idx="16465">
                  <c:v>-0.28371099999999999</c:v>
                </c:pt>
                <c:pt idx="16466">
                  <c:v>-0.28290799999999999</c:v>
                </c:pt>
                <c:pt idx="16467">
                  <c:v>-0.28209299999999998</c:v>
                </c:pt>
                <c:pt idx="16468">
                  <c:v>-0.28128399999999998</c:v>
                </c:pt>
                <c:pt idx="16469">
                  <c:v>-0.28045799999999999</c:v>
                </c:pt>
                <c:pt idx="16470">
                  <c:v>-0.27962999999999999</c:v>
                </c:pt>
                <c:pt idx="16471">
                  <c:v>-0.27879199999999998</c:v>
                </c:pt>
                <c:pt idx="16472">
                  <c:v>-0.277943</c:v>
                </c:pt>
                <c:pt idx="16473">
                  <c:v>-0.27709699999999998</c:v>
                </c:pt>
                <c:pt idx="16474">
                  <c:v>-0.27623599999999998</c:v>
                </c:pt>
                <c:pt idx="16475">
                  <c:v>-0.27538600000000002</c:v>
                </c:pt>
                <c:pt idx="16476">
                  <c:v>-0.27452399999999999</c:v>
                </c:pt>
                <c:pt idx="16477">
                  <c:v>-0.27366600000000002</c:v>
                </c:pt>
                <c:pt idx="16478">
                  <c:v>-0.27280399999999999</c:v>
                </c:pt>
                <c:pt idx="16479">
                  <c:v>-0.271928</c:v>
                </c:pt>
                <c:pt idx="16480">
                  <c:v>-0.27105299999999999</c:v>
                </c:pt>
                <c:pt idx="16481" formatCode="0.00E+00">
                  <c:v>-0.27016200000000001</c:v>
                </c:pt>
                <c:pt idx="16482" formatCode="0.00E+00">
                  <c:v>-0.26927600000000002</c:v>
                </c:pt>
                <c:pt idx="16483" formatCode="0.00E+00">
                  <c:v>-0.26837800000000001</c:v>
                </c:pt>
                <c:pt idx="16484" formatCode="0.00E+00">
                  <c:v>-0.26747700000000002</c:v>
                </c:pt>
                <c:pt idx="16485" formatCode="0.00E+00">
                  <c:v>-0.266573</c:v>
                </c:pt>
                <c:pt idx="16486" formatCode="0.00E+00">
                  <c:v>-0.26566400000000001</c:v>
                </c:pt>
                <c:pt idx="16487" formatCode="0.00E+00">
                  <c:v>-0.26476100000000002</c:v>
                </c:pt>
                <c:pt idx="16488" formatCode="0.00E+00">
                  <c:v>-0.263845</c:v>
                </c:pt>
                <c:pt idx="16489" formatCode="0.00E+00">
                  <c:v>-0.26292900000000002</c:v>
                </c:pt>
                <c:pt idx="16490" formatCode="0.00E+00">
                  <c:v>-0.26199800000000001</c:v>
                </c:pt>
                <c:pt idx="16491" formatCode="0.00E+00">
                  <c:v>-0.26106600000000002</c:v>
                </c:pt>
                <c:pt idx="16492" formatCode="0.00E+00">
                  <c:v>-0.260129</c:v>
                </c:pt>
                <c:pt idx="16493" formatCode="0.00E+00">
                  <c:v>-0.259187</c:v>
                </c:pt>
                <c:pt idx="16494" formatCode="0.00E+00">
                  <c:v>-0.25824599999999998</c:v>
                </c:pt>
                <c:pt idx="16495" formatCode="0.00E+00">
                  <c:v>-0.25729999999999997</c:v>
                </c:pt>
                <c:pt idx="16496" formatCode="0.00E+00">
                  <c:v>-0.25635799999999997</c:v>
                </c:pt>
                <c:pt idx="16497" formatCode="0.00E+00">
                  <c:v>-0.25540800000000002</c:v>
                </c:pt>
                <c:pt idx="16498" formatCode="0.00E+00">
                  <c:v>-0.25445299999999998</c:v>
                </c:pt>
                <c:pt idx="16499" formatCode="0.00E+00">
                  <c:v>-0.25348700000000002</c:v>
                </c:pt>
                <c:pt idx="16500" formatCode="0.00E+00">
                  <c:v>-0.25252000000000002</c:v>
                </c:pt>
                <c:pt idx="16501" formatCode="0.00E+00">
                  <c:v>-0.25156099999999998</c:v>
                </c:pt>
                <c:pt idx="16502" formatCode="0.00E+00">
                  <c:v>-0.25058000000000002</c:v>
                </c:pt>
                <c:pt idx="16503" formatCode="0.00E+00">
                  <c:v>-0.24949299999999999</c:v>
                </c:pt>
                <c:pt idx="16504" formatCode="0.00E+00">
                  <c:v>-0.248418</c:v>
                </c:pt>
                <c:pt idx="16505" formatCode="0.00E+00">
                  <c:v>-0.24748300000000001</c:v>
                </c:pt>
                <c:pt idx="16506" formatCode="0.00E+00">
                  <c:v>-0.24638299999999999</c:v>
                </c:pt>
                <c:pt idx="16507" formatCode="0.00E+00">
                  <c:v>-0.245388</c:v>
                </c:pt>
                <c:pt idx="16508" formatCode="0.00E+00">
                  <c:v>-0.24438299999999999</c:v>
                </c:pt>
                <c:pt idx="16509" formatCode="0.00E+00">
                  <c:v>-0.243254</c:v>
                </c:pt>
                <c:pt idx="16510" formatCode="0.00E+00">
                  <c:v>-0.24232100000000001</c:v>
                </c:pt>
                <c:pt idx="16511" formatCode="0.00E+00">
                  <c:v>-0.24115700000000001</c:v>
                </c:pt>
                <c:pt idx="16512" formatCode="0.00E+00">
                  <c:v>-0.24016499999999999</c:v>
                </c:pt>
                <c:pt idx="16513" formatCode="0.00E+00">
                  <c:v>-0.23911499999999999</c:v>
                </c:pt>
                <c:pt idx="16514" formatCode="0.00E+00">
                  <c:v>-0.23800099999999999</c:v>
                </c:pt>
                <c:pt idx="16515" formatCode="0.00E+00">
                  <c:v>-0.23705100000000001</c:v>
                </c:pt>
                <c:pt idx="16516" formatCode="0.00E+00">
                  <c:v>-0.235876</c:v>
                </c:pt>
                <c:pt idx="16517" formatCode="0.00E+00">
                  <c:v>-0.234904</c:v>
                </c:pt>
                <c:pt idx="16518" formatCode="0.00E+00">
                  <c:v>-0.233793</c:v>
                </c:pt>
                <c:pt idx="16519" formatCode="0.00E+00">
                  <c:v>-0.23271900000000001</c:v>
                </c:pt>
                <c:pt idx="16520" formatCode="0.00E+00">
                  <c:v>-0.23166900000000001</c:v>
                </c:pt>
                <c:pt idx="16521" formatCode="0.00E+00">
                  <c:v>-0.230522</c:v>
                </c:pt>
                <c:pt idx="16522" formatCode="0.00E+00">
                  <c:v>-0.22950699999999999</c:v>
                </c:pt>
                <c:pt idx="16523" formatCode="0.00E+00">
                  <c:v>-0.22841400000000001</c:v>
                </c:pt>
                <c:pt idx="16524" formatCode="0.00E+00">
                  <c:v>-0.22739400000000001</c:v>
                </c:pt>
                <c:pt idx="16525" formatCode="0.00E+00">
                  <c:v>-0.22631999999999999</c:v>
                </c:pt>
                <c:pt idx="16526" formatCode="0.00E+00">
                  <c:v>-0.22526299999999999</c:v>
                </c:pt>
                <c:pt idx="16527" formatCode="0.00E+00">
                  <c:v>-0.22418299999999999</c:v>
                </c:pt>
                <c:pt idx="16528" formatCode="0.00E+00">
                  <c:v>-0.22312899999999999</c:v>
                </c:pt>
                <c:pt idx="16529" formatCode="0.00E+00">
                  <c:v>-0.22204199999999999</c:v>
                </c:pt>
                <c:pt idx="16530" formatCode="0.00E+00">
                  <c:v>-0.22095300000000001</c:v>
                </c:pt>
                <c:pt idx="16531" formatCode="0.00E+00">
                  <c:v>-0.219889</c:v>
                </c:pt>
                <c:pt idx="16532" formatCode="0.00E+00">
                  <c:v>-0.21876899999999999</c:v>
                </c:pt>
                <c:pt idx="16533" formatCode="0.00E+00">
                  <c:v>-0.217753</c:v>
                </c:pt>
                <c:pt idx="16534" formatCode="0.00E+00">
                  <c:v>-0.216616</c:v>
                </c:pt>
                <c:pt idx="16535" formatCode="0.00E+00">
                  <c:v>-0.21556700000000001</c:v>
                </c:pt>
                <c:pt idx="16536" formatCode="0.00E+00">
                  <c:v>-0.21445900000000001</c:v>
                </c:pt>
                <c:pt idx="16537" formatCode="0.00E+00">
                  <c:v>-0.21335000000000001</c:v>
                </c:pt>
                <c:pt idx="16538" formatCode="0.00E+00">
                  <c:v>-0.21229799999999999</c:v>
                </c:pt>
                <c:pt idx="16539" formatCode="0.00E+00">
                  <c:v>-0.21113499999999999</c:v>
                </c:pt>
                <c:pt idx="16540" formatCode="0.00E+00">
                  <c:v>-0.21007799999999999</c:v>
                </c:pt>
                <c:pt idx="16541" formatCode="0.00E+00">
                  <c:v>-0.20893500000000001</c:v>
                </c:pt>
                <c:pt idx="16542" formatCode="0.00E+00">
                  <c:v>-0.20785600000000001</c:v>
                </c:pt>
                <c:pt idx="16543" formatCode="0.00E+00">
                  <c:v>-0.20676900000000001</c:v>
                </c:pt>
                <c:pt idx="16544" formatCode="0.00E+00">
                  <c:v>-0.20563999999999999</c:v>
                </c:pt>
                <c:pt idx="16545" formatCode="0.00E+00">
                  <c:v>-0.20455000000000001</c:v>
                </c:pt>
                <c:pt idx="16546" formatCode="0.00E+00">
                  <c:v>-0.20341500000000001</c:v>
                </c:pt>
                <c:pt idx="16547" formatCode="0.00E+00">
                  <c:v>-0.20230799999999999</c:v>
                </c:pt>
                <c:pt idx="16548" formatCode="0.00E+00">
                  <c:v>-0.20119300000000001</c:v>
                </c:pt>
                <c:pt idx="16549" formatCode="0.00E+00">
                  <c:v>-0.20005600000000001</c:v>
                </c:pt>
                <c:pt idx="16550" formatCode="0.00E+00">
                  <c:v>-0.19893</c:v>
                </c:pt>
                <c:pt idx="16551" formatCode="0.00E+00">
                  <c:v>-0.19781599999999999</c:v>
                </c:pt>
                <c:pt idx="16552" formatCode="0.00E+00">
                  <c:v>-0.196684</c:v>
                </c:pt>
                <c:pt idx="16553" formatCode="0.00E+00">
                  <c:v>-0.19559299999999999</c:v>
                </c:pt>
                <c:pt idx="16554" formatCode="0.00E+00">
                  <c:v>-0.194437</c:v>
                </c:pt>
                <c:pt idx="16555" formatCode="0.00E+00">
                  <c:v>-0.19332199999999999</c:v>
                </c:pt>
                <c:pt idx="16556" formatCode="0.00E+00">
                  <c:v>-0.192187</c:v>
                </c:pt>
                <c:pt idx="16557" formatCode="0.00E+00">
                  <c:v>-0.19103600000000001</c:v>
                </c:pt>
                <c:pt idx="16558" formatCode="0.00E+00">
                  <c:v>-0.18992800000000001</c:v>
                </c:pt>
                <c:pt idx="16559" formatCode="0.00E+00">
                  <c:v>-0.18874199999999999</c:v>
                </c:pt>
                <c:pt idx="16560" formatCode="0.00E+00">
                  <c:v>-0.187635</c:v>
                </c:pt>
                <c:pt idx="16561" formatCode="0.00E+00">
                  <c:v>-0.186472</c:v>
                </c:pt>
                <c:pt idx="16562" formatCode="0.00E+00">
                  <c:v>-0.18535099999999999</c:v>
                </c:pt>
                <c:pt idx="16563" formatCode="0.00E+00">
                  <c:v>-0.184223</c:v>
                </c:pt>
                <c:pt idx="16564" formatCode="0.00E+00">
                  <c:v>-0.183062</c:v>
                </c:pt>
                <c:pt idx="16565" formatCode="0.00E+00">
                  <c:v>-0.18193300000000001</c:v>
                </c:pt>
                <c:pt idx="16566" formatCode="0.00E+00">
                  <c:v>-0.18074200000000001</c:v>
                </c:pt>
                <c:pt idx="16567" formatCode="0.00E+00">
                  <c:v>-0.179618</c:v>
                </c:pt>
                <c:pt idx="16568" formatCode="0.00E+00">
                  <c:v>-0.17849599999999999</c:v>
                </c:pt>
                <c:pt idx="16569" formatCode="0.00E+00">
                  <c:v>-0.177368</c:v>
                </c:pt>
                <c:pt idx="16570" formatCode="0.00E+00">
                  <c:v>-0.175787</c:v>
                </c:pt>
                <c:pt idx="16571" formatCode="0.00E+00">
                  <c:v>-0.17425599999999999</c:v>
                </c:pt>
                <c:pt idx="16572" formatCode="0.00E+00">
                  <c:v>-0.17327799999999999</c:v>
                </c:pt>
                <c:pt idx="16573" formatCode="0.00E+00">
                  <c:v>-0.171648</c:v>
                </c:pt>
                <c:pt idx="16574" formatCode="0.00E+00">
                  <c:v>-0.17047300000000001</c:v>
                </c:pt>
                <c:pt idx="16575" formatCode="0.00E+00">
                  <c:v>-0.169238</c:v>
                </c:pt>
                <c:pt idx="16576" formatCode="0.00E+00">
                  <c:v>-0.16758700000000001</c:v>
                </c:pt>
                <c:pt idx="16577" formatCode="0.00E+00">
                  <c:v>-0.166709</c:v>
                </c:pt>
                <c:pt idx="16578" formatCode="0.00E+00">
                  <c:v>-0.164932</c:v>
                </c:pt>
                <c:pt idx="16579" formatCode="0.00E+00">
                  <c:v>-0.163879</c:v>
                </c:pt>
                <c:pt idx="16580" formatCode="0.00E+00">
                  <c:v>-0.162522</c:v>
                </c:pt>
                <c:pt idx="16581" formatCode="0.00E+00">
                  <c:v>-0.16095400000000001</c:v>
                </c:pt>
                <c:pt idx="16582" formatCode="0.00E+00">
                  <c:v>-0.16006500000000001</c:v>
                </c:pt>
                <c:pt idx="16583" formatCode="0.00E+00">
                  <c:v>-0.15822700000000001</c:v>
                </c:pt>
                <c:pt idx="16584" formatCode="0.00E+00">
                  <c:v>-0.15733</c:v>
                </c:pt>
                <c:pt idx="16585">
                  <c:v>-0.15573699999999999</c:v>
                </c:pt>
                <c:pt idx="16586">
                  <c:v>-0.154416</c:v>
                </c:pt>
                <c:pt idx="16587">
                  <c:v>-0.15325800000000001</c:v>
                </c:pt>
                <c:pt idx="16588">
                  <c:v>-0.151589</c:v>
                </c:pt>
                <c:pt idx="16589">
                  <c:v>-0.15060699999999999</c:v>
                </c:pt>
                <c:pt idx="16590">
                  <c:v>-0.14896999999999999</c:v>
                </c:pt>
                <c:pt idx="16591">
                  <c:v>-0.14783099999999999</c:v>
                </c:pt>
                <c:pt idx="16592">
                  <c:v>-0.14643</c:v>
                </c:pt>
                <c:pt idx="16593">
                  <c:v>-0.145065</c:v>
                </c:pt>
                <c:pt idx="16594">
                  <c:v>-0.14380999999999999</c:v>
                </c:pt>
                <c:pt idx="16595">
                  <c:v>-0.14236199999999999</c:v>
                </c:pt>
                <c:pt idx="16596">
                  <c:v>-0.14110400000000001</c:v>
                </c:pt>
                <c:pt idx="16597">
                  <c:v>-0.13966899999999999</c:v>
                </c:pt>
                <c:pt idx="16598">
                  <c:v>-0.138405</c:v>
                </c:pt>
                <c:pt idx="16599">
                  <c:v>-0.136965</c:v>
                </c:pt>
                <c:pt idx="16600">
                  <c:v>-0.13574600000000001</c:v>
                </c:pt>
                <c:pt idx="16601">
                  <c:v>-0.134298</c:v>
                </c:pt>
                <c:pt idx="16602">
                  <c:v>-0.13305500000000001</c:v>
                </c:pt>
                <c:pt idx="16603">
                  <c:v>-0.131687</c:v>
                </c:pt>
                <c:pt idx="16604">
                  <c:v>-0.13029199999999999</c:v>
                </c:pt>
                <c:pt idx="16605">
                  <c:v>-0.12906699999999999</c:v>
                </c:pt>
                <c:pt idx="16606">
                  <c:v>-0.127529</c:v>
                </c:pt>
                <c:pt idx="16607">
                  <c:v>-0.12636800000000001</c:v>
                </c:pt>
                <c:pt idx="16608">
                  <c:v>-0.124864</c:v>
                </c:pt>
                <c:pt idx="16609">
                  <c:v>-0.123609</c:v>
                </c:pt>
                <c:pt idx="16610">
                  <c:v>-0.122284</c:v>
                </c:pt>
                <c:pt idx="16611">
                  <c:v>-0.12087100000000001</c:v>
                </c:pt>
                <c:pt idx="16612">
                  <c:v>-0.119659</c:v>
                </c:pt>
                <c:pt idx="16613">
                  <c:v>-0.11819499999999999</c:v>
                </c:pt>
                <c:pt idx="16614">
                  <c:v>-0.116941</c:v>
                </c:pt>
                <c:pt idx="16615">
                  <c:v>-0.115553</c:v>
                </c:pt>
                <c:pt idx="16616">
                  <c:v>-0.114193</c:v>
                </c:pt>
                <c:pt idx="16617">
                  <c:v>-0.112873</c:v>
                </c:pt>
                <c:pt idx="16618">
                  <c:v>-0.111511</c:v>
                </c:pt>
                <c:pt idx="16619">
                  <c:v>-0.110178</c:v>
                </c:pt>
                <c:pt idx="16620">
                  <c:v>-0.1089</c:v>
                </c:pt>
                <c:pt idx="16621">
                  <c:v>-0.107504</c:v>
                </c:pt>
                <c:pt idx="16622">
                  <c:v>-0.106237</c:v>
                </c:pt>
                <c:pt idx="16623">
                  <c:v>-0.104877</c:v>
                </c:pt>
                <c:pt idx="16624">
                  <c:v>-0.103506</c:v>
                </c:pt>
                <c:pt idx="16625">
                  <c:v>-0.10226300000000001</c:v>
                </c:pt>
                <c:pt idx="16626">
                  <c:v>-0.10076400000000001</c:v>
                </c:pt>
                <c:pt idx="16627">
                  <c:v>-9.9589499999999997E-2</c:v>
                </c:pt>
                <c:pt idx="16628">
                  <c:v>-9.8151500000000003E-2</c:v>
                </c:pt>
                <c:pt idx="16629">
                  <c:v>-9.6927399999999997E-2</c:v>
                </c:pt>
                <c:pt idx="16630">
                  <c:v>-9.5666799999999996E-2</c:v>
                </c:pt>
                <c:pt idx="16631">
                  <c:v>-9.4264100000000003E-2</c:v>
                </c:pt>
                <c:pt idx="16632">
                  <c:v>-9.3129199999999995E-2</c:v>
                </c:pt>
                <c:pt idx="16633">
                  <c:v>-9.1654799999999995E-2</c:v>
                </c:pt>
                <c:pt idx="16634">
                  <c:v>-9.0502399999999997E-2</c:v>
                </c:pt>
                <c:pt idx="16635">
                  <c:v>-8.9109900000000006E-2</c:v>
                </c:pt>
                <c:pt idx="16636">
                  <c:v>-8.7815000000000004E-2</c:v>
                </c:pt>
                <c:pt idx="16637">
                  <c:v>-8.65702E-2</c:v>
                </c:pt>
                <c:pt idx="16638">
                  <c:v>-8.5193099999999994E-2</c:v>
                </c:pt>
                <c:pt idx="16639">
                  <c:v>-8.4022200000000005E-2</c:v>
                </c:pt>
                <c:pt idx="16640">
                  <c:v>-8.2653500000000005E-2</c:v>
                </c:pt>
                <c:pt idx="16641">
                  <c:v>-8.1426999999999999E-2</c:v>
                </c:pt>
                <c:pt idx="16642">
                  <c:v>-8.0121300000000006E-2</c:v>
                </c:pt>
                <c:pt idx="16643">
                  <c:v>-7.8838199999999997E-2</c:v>
                </c:pt>
                <c:pt idx="16644">
                  <c:v>-7.7559900000000001E-2</c:v>
                </c:pt>
                <c:pt idx="16645">
                  <c:v>-7.6265600000000003E-2</c:v>
                </c:pt>
                <c:pt idx="16646">
                  <c:v>-7.4962500000000001E-2</c:v>
                </c:pt>
                <c:pt idx="16647">
                  <c:v>-7.3705199999999998E-2</c:v>
                </c:pt>
                <c:pt idx="16648">
                  <c:v>-7.2420100000000001E-2</c:v>
                </c:pt>
                <c:pt idx="16649">
                  <c:v>-7.1156800000000006E-2</c:v>
                </c:pt>
                <c:pt idx="16650">
                  <c:v>-6.99211E-2</c:v>
                </c:pt>
                <c:pt idx="16651">
                  <c:v>-6.8591299999999994E-2</c:v>
                </c:pt>
                <c:pt idx="16652">
                  <c:v>-6.74154E-2</c:v>
                </c:pt>
                <c:pt idx="16653">
                  <c:v>-6.6053500000000001E-2</c:v>
                </c:pt>
                <c:pt idx="16654">
                  <c:v>-6.4863000000000004E-2</c:v>
                </c:pt>
                <c:pt idx="16655">
                  <c:v>-6.3540899999999997E-2</c:v>
                </c:pt>
                <c:pt idx="16656">
                  <c:v>-6.2267099999999999E-2</c:v>
                </c:pt>
                <c:pt idx="16657">
                  <c:v>-6.1061299999999999E-2</c:v>
                </c:pt>
                <c:pt idx="16658">
                  <c:v>-5.9719800000000003E-2</c:v>
                </c:pt>
                <c:pt idx="16659">
                  <c:v>-5.8584700000000003E-2</c:v>
                </c:pt>
                <c:pt idx="16660">
                  <c:v>-5.7226100000000002E-2</c:v>
                </c:pt>
                <c:pt idx="16661">
                  <c:v>-5.6068399999999997E-2</c:v>
                </c:pt>
                <c:pt idx="16662">
                  <c:v>-5.4770899999999997E-2</c:v>
                </c:pt>
                <c:pt idx="16663">
                  <c:v>-5.3534699999999998E-2</c:v>
                </c:pt>
                <c:pt idx="16664">
                  <c:v>-5.2306999999999999E-2</c:v>
                </c:pt>
                <c:pt idx="16665">
                  <c:v>-5.0994900000000003E-2</c:v>
                </c:pt>
                <c:pt idx="16666">
                  <c:v>-4.9820000000000003E-2</c:v>
                </c:pt>
                <c:pt idx="16667">
                  <c:v>-4.8502099999999999E-2</c:v>
                </c:pt>
                <c:pt idx="16668">
                  <c:v>-4.73511E-2</c:v>
                </c:pt>
                <c:pt idx="16669">
                  <c:v>-4.6059799999999998E-2</c:v>
                </c:pt>
                <c:pt idx="16670">
                  <c:v>-4.4888200000000003E-2</c:v>
                </c:pt>
                <c:pt idx="16671">
                  <c:v>-4.3615099999999997E-2</c:v>
                </c:pt>
                <c:pt idx="16672">
                  <c:v>-4.2390900000000002E-2</c:v>
                </c:pt>
                <c:pt idx="16673">
                  <c:v>-4.1200000000000001E-2</c:v>
                </c:pt>
                <c:pt idx="16674">
                  <c:v>-3.9980300000000003E-2</c:v>
                </c:pt>
                <c:pt idx="16675">
                  <c:v>-3.8788599999999999E-2</c:v>
                </c:pt>
                <c:pt idx="16676">
                  <c:v>-3.7013299999999999E-2</c:v>
                </c:pt>
                <c:pt idx="16677">
                  <c:v>-3.5528499999999998E-2</c:v>
                </c:pt>
                <c:pt idx="16678">
                  <c:v>-3.4387899999999999E-2</c:v>
                </c:pt>
                <c:pt idx="16679">
                  <c:v>-3.2778700000000001E-2</c:v>
                </c:pt>
                <c:pt idx="16680">
                  <c:v>-3.1533199999999997E-2</c:v>
                </c:pt>
                <c:pt idx="16681">
                  <c:v>-3.0238000000000001E-2</c:v>
                </c:pt>
                <c:pt idx="16682">
                  <c:v>-2.8599900000000001E-2</c:v>
                </c:pt>
                <c:pt idx="16683">
                  <c:v>-2.7612600000000001E-2</c:v>
                </c:pt>
                <c:pt idx="16684">
                  <c:v>-2.5864000000000002E-2</c:v>
                </c:pt>
                <c:pt idx="16685">
                  <c:v>-2.47215E-2</c:v>
                </c:pt>
                <c:pt idx="16686">
                  <c:v>-2.3380600000000001E-2</c:v>
                </c:pt>
                <c:pt idx="16687">
                  <c:v>-2.17468E-2</c:v>
                </c:pt>
                <c:pt idx="16688">
                  <c:v>-2.0882999999999999E-2</c:v>
                </c:pt>
                <c:pt idx="16689">
                  <c:v>-1.8979300000000001E-2</c:v>
                </c:pt>
                <c:pt idx="16690">
                  <c:v>-1.81184E-2</c:v>
                </c:pt>
                <c:pt idx="16691">
                  <c:v>-1.6500600000000001E-2</c:v>
                </c:pt>
                <c:pt idx="16692">
                  <c:v>-1.51542E-2</c:v>
                </c:pt>
                <c:pt idx="16693">
                  <c:v>-1.4079599999999999E-2</c:v>
                </c:pt>
                <c:pt idx="16694">
                  <c:v>-1.22711E-2</c:v>
                </c:pt>
                <c:pt idx="16695">
                  <c:v>-1.14664E-2</c:v>
                </c:pt>
                <c:pt idx="16696" formatCode="0.00E+00">
                  <c:v>-9.6725400000000003E-3</c:v>
                </c:pt>
                <c:pt idx="16697" formatCode="0.00E+00">
                  <c:v>-8.6519500000000003E-3</c:v>
                </c:pt>
                <c:pt idx="16698" formatCode="0.00E+00">
                  <c:v>-7.2458599999999998E-3</c:v>
                </c:pt>
                <c:pt idx="16699" formatCode="0.00E+00">
                  <c:v>-5.8107799999999998E-3</c:v>
                </c:pt>
                <c:pt idx="16700" formatCode="0.00E+00">
                  <c:v>-4.7588800000000001E-3</c:v>
                </c:pt>
                <c:pt idx="16701" formatCode="0.00E+00">
                  <c:v>-3.1186600000000001E-3</c:v>
                </c:pt>
                <c:pt idx="16702" formatCode="0.00E+00">
                  <c:v>-2.1102899999999999E-3</c:v>
                </c:pt>
                <c:pt idx="16703" formatCode="0.00E+00">
                  <c:v>-5.60416E-4</c:v>
                </c:pt>
                <c:pt idx="16704" formatCode="0.00E+00">
                  <c:v>6.1775700000000003E-4</c:v>
                </c:pt>
                <c:pt idx="16705" formatCode="0.00E+00">
                  <c:v>1.95794E-3</c:v>
                </c:pt>
                <c:pt idx="16706" formatCode="0.00E+00">
                  <c:v>3.2786600000000001E-3</c:v>
                </c:pt>
                <c:pt idx="16707" formatCode="0.00E+00">
                  <c:v>4.5064399999999996E-3</c:v>
                </c:pt>
                <c:pt idx="16708" formatCode="0.00E+00">
                  <c:v>5.8739500000000002E-3</c:v>
                </c:pt>
                <c:pt idx="16709" formatCode="0.00E+00">
                  <c:v>7.0817700000000003E-3</c:v>
                </c:pt>
                <c:pt idx="16710" formatCode="0.00E+00">
                  <c:v>8.4480500000000004E-3</c:v>
                </c:pt>
                <c:pt idx="16711" formatCode="0.00E+00">
                  <c:v>9.6359299999999991E-3</c:v>
                </c:pt>
                <c:pt idx="16712">
                  <c:v>1.1028E-2</c:v>
                </c:pt>
                <c:pt idx="16713">
                  <c:v>1.2195599999999999E-2</c:v>
                </c:pt>
                <c:pt idx="16714">
                  <c:v>1.35742E-2</c:v>
                </c:pt>
                <c:pt idx="16715">
                  <c:v>1.47613E-2</c:v>
                </c:pt>
                <c:pt idx="16716">
                  <c:v>1.60416E-2</c:v>
                </c:pt>
                <c:pt idx="16717">
                  <c:v>1.7340299999999999E-2</c:v>
                </c:pt>
                <c:pt idx="16718">
                  <c:v>1.8499000000000002E-2</c:v>
                </c:pt>
                <c:pt idx="16719">
                  <c:v>1.98896E-2</c:v>
                </c:pt>
                <c:pt idx="16720">
                  <c:v>2.0982600000000001E-2</c:v>
                </c:pt>
                <c:pt idx="16721">
                  <c:v>2.23684E-2</c:v>
                </c:pt>
                <c:pt idx="16722">
                  <c:v>2.35216E-2</c:v>
                </c:pt>
                <c:pt idx="16723">
                  <c:v>2.48103E-2</c:v>
                </c:pt>
                <c:pt idx="16724">
                  <c:v>2.60336E-2</c:v>
                </c:pt>
                <c:pt idx="16725">
                  <c:v>2.7193200000000001E-2</c:v>
                </c:pt>
                <c:pt idx="16726">
                  <c:v>2.8466499999999999E-2</c:v>
                </c:pt>
                <c:pt idx="16727">
                  <c:v>2.9592199999999999E-2</c:v>
                </c:pt>
                <c:pt idx="16728">
                  <c:v>3.0881200000000001E-2</c:v>
                </c:pt>
                <c:pt idx="16729">
                  <c:v>3.19949E-2</c:v>
                </c:pt>
                <c:pt idx="16730">
                  <c:v>3.3265000000000003E-2</c:v>
                </c:pt>
                <c:pt idx="16731">
                  <c:v>3.4386300000000002E-2</c:v>
                </c:pt>
                <c:pt idx="16732">
                  <c:v>3.5640400000000003E-2</c:v>
                </c:pt>
                <c:pt idx="16733">
                  <c:v>3.6786899999999997E-2</c:v>
                </c:pt>
                <c:pt idx="16734">
                  <c:v>3.7962200000000001E-2</c:v>
                </c:pt>
                <c:pt idx="16735">
                  <c:v>3.9169799999999998E-2</c:v>
                </c:pt>
                <c:pt idx="16736">
                  <c:v>4.0251700000000001E-2</c:v>
                </c:pt>
                <c:pt idx="16737">
                  <c:v>4.1545899999999997E-2</c:v>
                </c:pt>
                <c:pt idx="16738">
                  <c:v>4.2565199999999997E-2</c:v>
                </c:pt>
                <c:pt idx="16739">
                  <c:v>4.3848499999999999E-2</c:v>
                </c:pt>
                <c:pt idx="16740">
                  <c:v>4.49069E-2</c:v>
                </c:pt>
                <c:pt idx="16741">
                  <c:v>4.6091800000000002E-2</c:v>
                </c:pt>
                <c:pt idx="16742">
                  <c:v>4.7278800000000003E-2</c:v>
                </c:pt>
                <c:pt idx="16743">
                  <c:v>4.8323100000000001E-2</c:v>
                </c:pt>
                <c:pt idx="16744">
                  <c:v>4.9583700000000001E-2</c:v>
                </c:pt>
                <c:pt idx="16745">
                  <c:v>5.0574500000000001E-2</c:v>
                </c:pt>
                <c:pt idx="16746">
                  <c:v>5.18133E-2</c:v>
                </c:pt>
                <c:pt idx="16747">
                  <c:v>5.2873400000000001E-2</c:v>
                </c:pt>
                <c:pt idx="16748">
                  <c:v>5.40005E-2</c:v>
                </c:pt>
                <c:pt idx="16749">
                  <c:v>5.5143900000000003E-2</c:v>
                </c:pt>
                <c:pt idx="16750">
                  <c:v>5.6194599999999997E-2</c:v>
                </c:pt>
                <c:pt idx="16751">
                  <c:v>5.7367799999999997E-2</c:v>
                </c:pt>
                <c:pt idx="16752">
                  <c:v>5.8425499999999998E-2</c:v>
                </c:pt>
                <c:pt idx="16753">
                  <c:v>5.9541400000000001E-2</c:v>
                </c:pt>
                <c:pt idx="16754">
                  <c:v>6.0626199999999998E-2</c:v>
                </c:pt>
                <c:pt idx="16755">
                  <c:v>6.1704200000000001E-2</c:v>
                </c:pt>
                <c:pt idx="16756">
                  <c:v>6.2786599999999998E-2</c:v>
                </c:pt>
                <c:pt idx="16757">
                  <c:v>6.3886999999999999E-2</c:v>
                </c:pt>
                <c:pt idx="16758">
                  <c:v>6.4908999999999994E-2</c:v>
                </c:pt>
                <c:pt idx="16759">
                  <c:v>6.6040299999999996E-2</c:v>
                </c:pt>
                <c:pt idx="16760">
                  <c:v>6.7043099999999994E-2</c:v>
                </c:pt>
                <c:pt idx="16761">
                  <c:v>6.8148799999999995E-2</c:v>
                </c:pt>
                <c:pt idx="16762">
                  <c:v>6.9207199999999996E-2</c:v>
                </c:pt>
                <c:pt idx="16763">
                  <c:v>7.0199800000000007E-2</c:v>
                </c:pt>
                <c:pt idx="16764">
                  <c:v>7.1342799999999998E-2</c:v>
                </c:pt>
                <c:pt idx="16765">
                  <c:v>7.2252499999999997E-2</c:v>
                </c:pt>
                <c:pt idx="16766">
                  <c:v>7.3419200000000004E-2</c:v>
                </c:pt>
                <c:pt idx="16767">
                  <c:v>7.4347800000000006E-2</c:v>
                </c:pt>
                <c:pt idx="16768">
                  <c:v>7.5417999999999999E-2</c:v>
                </c:pt>
                <c:pt idx="16769">
                  <c:v>7.6457600000000001E-2</c:v>
                </c:pt>
                <c:pt idx="16770">
                  <c:v>7.7398999999999996E-2</c:v>
                </c:pt>
                <c:pt idx="16771">
                  <c:v>7.8536999999999996E-2</c:v>
                </c:pt>
                <c:pt idx="16772">
                  <c:v>7.9406299999999999E-2</c:v>
                </c:pt>
                <c:pt idx="16773">
                  <c:v>8.0530599999999994E-2</c:v>
                </c:pt>
                <c:pt idx="16774">
                  <c:v>8.14357E-2</c:v>
                </c:pt>
                <c:pt idx="16775">
                  <c:v>8.24685E-2</c:v>
                </c:pt>
                <c:pt idx="16776">
                  <c:v>8.3461400000000005E-2</c:v>
                </c:pt>
                <c:pt idx="16777">
                  <c:v>8.4395600000000001E-2</c:v>
                </c:pt>
                <c:pt idx="16778">
                  <c:v>8.5440799999999997E-2</c:v>
                </c:pt>
                <c:pt idx="16779">
                  <c:v>8.6336999999999997E-2</c:v>
                </c:pt>
                <c:pt idx="16780">
                  <c:v>8.7381899999999998E-2</c:v>
                </c:pt>
                <c:pt idx="16781">
                  <c:v>8.8282700000000006E-2</c:v>
                </c:pt>
                <c:pt idx="16782">
                  <c:v>8.9291599999999999E-2</c:v>
                </c:pt>
                <c:pt idx="16783">
                  <c:v>9.0198399999999998E-2</c:v>
                </c:pt>
                <c:pt idx="16784">
                  <c:v>9.1177099999999997E-2</c:v>
                </c:pt>
                <c:pt idx="16785">
                  <c:v>9.2094400000000007E-2</c:v>
                </c:pt>
                <c:pt idx="16786">
                  <c:v>9.3034500000000006E-2</c:v>
                </c:pt>
                <c:pt idx="16787">
                  <c:v>9.3981700000000001E-2</c:v>
                </c:pt>
                <c:pt idx="16788">
                  <c:v>9.4859200000000005E-2</c:v>
                </c:pt>
                <c:pt idx="16789">
                  <c:v>9.5862500000000003E-2</c:v>
                </c:pt>
                <c:pt idx="16790">
                  <c:v>9.6677700000000005E-2</c:v>
                </c:pt>
                <c:pt idx="16791">
                  <c:v>9.7699499999999995E-2</c:v>
                </c:pt>
                <c:pt idx="16792">
                  <c:v>9.8499199999999995E-2</c:v>
                </c:pt>
                <c:pt idx="16793">
                  <c:v>9.9465499999999998E-2</c:v>
                </c:pt>
                <c:pt idx="16794">
                  <c:v>0.100345</c:v>
                </c:pt>
                <c:pt idx="16795">
                  <c:v>0.101191</c:v>
                </c:pt>
                <c:pt idx="16796">
                  <c:v>0.102155</c:v>
                </c:pt>
                <c:pt idx="16797">
                  <c:v>0.102876</c:v>
                </c:pt>
                <c:pt idx="16798">
                  <c:v>0.10387399999999999</c:v>
                </c:pt>
                <c:pt idx="16799">
                  <c:v>0.104592</c:v>
                </c:pt>
                <c:pt idx="16800">
                  <c:v>0.105529</c:v>
                </c:pt>
                <c:pt idx="16801">
                  <c:v>0.106325</c:v>
                </c:pt>
                <c:pt idx="16802">
                  <c:v>0.107128</c:v>
                </c:pt>
                <c:pt idx="16803">
                  <c:v>0.108027</c:v>
                </c:pt>
                <c:pt idx="16804">
                  <c:v>0.108737</c:v>
                </c:pt>
                <c:pt idx="16805">
                  <c:v>0.109678</c:v>
                </c:pt>
                <c:pt idx="16806">
                  <c:v>0.110365</c:v>
                </c:pt>
                <c:pt idx="16807">
                  <c:v>0.111261</c:v>
                </c:pt>
                <c:pt idx="16808">
                  <c:v>0.11200400000000001</c:v>
                </c:pt>
                <c:pt idx="16809">
                  <c:v>0.11282</c:v>
                </c:pt>
                <c:pt idx="16810">
                  <c:v>0.113626</c:v>
                </c:pt>
                <c:pt idx="16811">
                  <c:v>0.11435099999999999</c:v>
                </c:pt>
                <c:pt idx="16812">
                  <c:v>0.11519500000000001</c:v>
                </c:pt>
                <c:pt idx="16813">
                  <c:v>0.115881</c:v>
                </c:pt>
                <c:pt idx="16814">
                  <c:v>0.116739</c:v>
                </c:pt>
                <c:pt idx="16815">
                  <c:v>0.117412</c:v>
                </c:pt>
                <c:pt idx="16816">
                  <c:v>0.118232</c:v>
                </c:pt>
                <c:pt idx="16817">
                  <c:v>0.118934</c:v>
                </c:pt>
                <c:pt idx="16818">
                  <c:v>0.119704</c:v>
                </c:pt>
                <c:pt idx="16819">
                  <c:v>0.120461</c:v>
                </c:pt>
                <c:pt idx="16820">
                  <c:v>0.12112199999999999</c:v>
                </c:pt>
                <c:pt idx="16821">
                  <c:v>0.121903</c:v>
                </c:pt>
                <c:pt idx="16822">
                  <c:v>0.122493</c:v>
                </c:pt>
                <c:pt idx="16823">
                  <c:v>0.12330099999999999</c:v>
                </c:pt>
                <c:pt idx="16824">
                  <c:v>0.123899</c:v>
                </c:pt>
                <c:pt idx="16825">
                  <c:v>0.124644</c:v>
                </c:pt>
                <c:pt idx="16826">
                  <c:v>0.12529699999999999</c:v>
                </c:pt>
                <c:pt idx="16827">
                  <c:v>0.125945</c:v>
                </c:pt>
                <c:pt idx="16828">
                  <c:v>0.126692</c:v>
                </c:pt>
                <c:pt idx="16829">
                  <c:v>0.12725500000000001</c:v>
                </c:pt>
                <c:pt idx="16830">
                  <c:v>0.12801999999999999</c:v>
                </c:pt>
                <c:pt idx="16831">
                  <c:v>0.12856000000000001</c:v>
                </c:pt>
                <c:pt idx="16832">
                  <c:v>0.12928600000000001</c:v>
                </c:pt>
                <c:pt idx="16833">
                  <c:v>0.12989200000000001</c:v>
                </c:pt>
                <c:pt idx="16834">
                  <c:v>0.130524</c:v>
                </c:pt>
                <c:pt idx="16835">
                  <c:v>0.131189</c:v>
                </c:pt>
                <c:pt idx="16836">
                  <c:v>0.131741</c:v>
                </c:pt>
                <c:pt idx="16837">
                  <c:v>0.13244800000000001</c:v>
                </c:pt>
                <c:pt idx="16838">
                  <c:v>0.132988</c:v>
                </c:pt>
                <c:pt idx="16839">
                  <c:v>0.13366500000000001</c:v>
                </c:pt>
                <c:pt idx="16840">
                  <c:v>0.134213</c:v>
                </c:pt>
                <c:pt idx="16841">
                  <c:v>0.13483200000000001</c:v>
                </c:pt>
                <c:pt idx="16842">
                  <c:v>0.13542999999999999</c:v>
                </c:pt>
                <c:pt idx="16843">
                  <c:v>0.13600100000000001</c:v>
                </c:pt>
                <c:pt idx="16844">
                  <c:v>0.13661599999999999</c:v>
                </c:pt>
                <c:pt idx="16845">
                  <c:v>0.13713700000000001</c:v>
                </c:pt>
                <c:pt idx="16846">
                  <c:v>0.13776099999999999</c:v>
                </c:pt>
                <c:pt idx="16847">
                  <c:v>0.13828099999999999</c:v>
                </c:pt>
                <c:pt idx="16848">
                  <c:v>0.13889699999999999</c:v>
                </c:pt>
                <c:pt idx="16849">
                  <c:v>0.13941100000000001</c:v>
                </c:pt>
                <c:pt idx="16850">
                  <c:v>0.13997799999999999</c:v>
                </c:pt>
                <c:pt idx="16851">
                  <c:v>0.14052100000000001</c:v>
                </c:pt>
                <c:pt idx="16852">
                  <c:v>0.14104700000000001</c:v>
                </c:pt>
                <c:pt idx="16853">
                  <c:v>0.141622</c:v>
                </c:pt>
                <c:pt idx="16854">
                  <c:v>0.142092</c:v>
                </c:pt>
                <c:pt idx="16855">
                  <c:v>0.14267199999999999</c:v>
                </c:pt>
                <c:pt idx="16856">
                  <c:v>0.14313799999999999</c:v>
                </c:pt>
                <c:pt idx="16857">
                  <c:v>0.143704</c:v>
                </c:pt>
                <c:pt idx="16858">
                  <c:v>0.14419299999999999</c:v>
                </c:pt>
                <c:pt idx="16859">
                  <c:v>0.14469099999999999</c:v>
                </c:pt>
                <c:pt idx="16860">
                  <c:v>0.14521100000000001</c:v>
                </c:pt>
                <c:pt idx="16861">
                  <c:v>0.14566499999999999</c:v>
                </c:pt>
                <c:pt idx="16862">
                  <c:v>0.14620900000000001</c:v>
                </c:pt>
                <c:pt idx="16863">
                  <c:v>0.14664099999999999</c:v>
                </c:pt>
                <c:pt idx="16864">
                  <c:v>0.14715400000000001</c:v>
                </c:pt>
                <c:pt idx="16865">
                  <c:v>0.14760200000000001</c:v>
                </c:pt>
                <c:pt idx="16866">
                  <c:v>0.14808199999999999</c:v>
                </c:pt>
                <c:pt idx="16867">
                  <c:v>0.148561</c:v>
                </c:pt>
                <c:pt idx="16868">
                  <c:v>0.14899899999999999</c:v>
                </c:pt>
                <c:pt idx="16869">
                  <c:v>0.149476</c:v>
                </c:pt>
                <c:pt idx="16870">
                  <c:v>0.149897</c:v>
                </c:pt>
                <c:pt idx="16871">
                  <c:v>0.150365</c:v>
                </c:pt>
                <c:pt idx="16872">
                  <c:v>0.15078900000000001</c:v>
                </c:pt>
                <c:pt idx="16873">
                  <c:v>0.15123</c:v>
                </c:pt>
                <c:pt idx="16874">
                  <c:v>0.15164900000000001</c:v>
                </c:pt>
                <c:pt idx="16875">
                  <c:v>0.15207599999999999</c:v>
                </c:pt>
                <c:pt idx="16876">
                  <c:v>0.152499</c:v>
                </c:pt>
                <c:pt idx="16877">
                  <c:v>0.152915</c:v>
                </c:pt>
                <c:pt idx="16878">
                  <c:v>0.15332799999999999</c:v>
                </c:pt>
                <c:pt idx="16879">
                  <c:v>0.153724</c:v>
                </c:pt>
                <c:pt idx="16880">
                  <c:v>0.15413499999999999</c:v>
                </c:pt>
                <c:pt idx="16881">
                  <c:v>0.15451599999999999</c:v>
                </c:pt>
                <c:pt idx="16882">
                  <c:v>0.154921</c:v>
                </c:pt>
                <c:pt idx="16883">
                  <c:v>0.15528600000000001</c:v>
                </c:pt>
                <c:pt idx="16884">
                  <c:v>0.15567700000000001</c:v>
                </c:pt>
                <c:pt idx="16885">
                  <c:v>0.15604599999999999</c:v>
                </c:pt>
                <c:pt idx="16886">
                  <c:v>0.156421</c:v>
                </c:pt>
                <c:pt idx="16887">
                  <c:v>0.15679299999999999</c:v>
                </c:pt>
                <c:pt idx="16888">
                  <c:v>0.157142</c:v>
                </c:pt>
                <c:pt idx="16889">
                  <c:v>0.15751100000000001</c:v>
                </c:pt>
                <c:pt idx="16890">
                  <c:v>0.15784899999999999</c:v>
                </c:pt>
                <c:pt idx="16891">
                  <c:v>0.15820999999999999</c:v>
                </c:pt>
                <c:pt idx="16892">
                  <c:v>0.15853800000000001</c:v>
                </c:pt>
                <c:pt idx="16893">
                  <c:v>0.158882</c:v>
                </c:pt>
                <c:pt idx="16894">
                  <c:v>0.15920500000000001</c:v>
                </c:pt>
                <c:pt idx="16895">
                  <c:v>0.15953800000000001</c:v>
                </c:pt>
                <c:pt idx="16896">
                  <c:v>0.15986</c:v>
                </c:pt>
                <c:pt idx="16897">
                  <c:v>0.16017500000000001</c:v>
                </c:pt>
                <c:pt idx="16898">
                  <c:v>0.160495</c:v>
                </c:pt>
                <c:pt idx="16899">
                  <c:v>0.16078999999999999</c:v>
                </c:pt>
                <c:pt idx="16900">
                  <c:v>0.16111300000000001</c:v>
                </c:pt>
                <c:pt idx="16901">
                  <c:v>0.16139200000000001</c:v>
                </c:pt>
                <c:pt idx="16902">
                  <c:v>0.16170799999999999</c:v>
                </c:pt>
                <c:pt idx="16903">
                  <c:v>0.16197800000000001</c:v>
                </c:pt>
                <c:pt idx="16904">
                  <c:v>0.162275</c:v>
                </c:pt>
                <c:pt idx="16905">
                  <c:v>0.162553</c:v>
                </c:pt>
                <c:pt idx="16906">
                  <c:v>0.16281799999999999</c:v>
                </c:pt>
                <c:pt idx="16907">
                  <c:v>0.163109</c:v>
                </c:pt>
                <c:pt idx="16908">
                  <c:v>0.16334499999999999</c:v>
                </c:pt>
                <c:pt idx="16909">
                  <c:v>0.16364100000000001</c:v>
                </c:pt>
                <c:pt idx="16910">
                  <c:v>0.16386899999999999</c:v>
                </c:pt>
                <c:pt idx="16911">
                  <c:v>0.16414500000000001</c:v>
                </c:pt>
                <c:pt idx="16912">
                  <c:v>0.164383</c:v>
                </c:pt>
                <c:pt idx="16913">
                  <c:v>0.16462299999999999</c:v>
                </c:pt>
                <c:pt idx="16914">
                  <c:v>0.164879</c:v>
                </c:pt>
                <c:pt idx="16915">
                  <c:v>0.16508600000000001</c:v>
                </c:pt>
                <c:pt idx="16916">
                  <c:v>0.16534599999999999</c:v>
                </c:pt>
                <c:pt idx="16917">
                  <c:v>0.16553799999999999</c:v>
                </c:pt>
                <c:pt idx="16918">
                  <c:v>0.16578499999999999</c:v>
                </c:pt>
                <c:pt idx="16919">
                  <c:v>0.16598399999999999</c:v>
                </c:pt>
                <c:pt idx="16920">
                  <c:v>0.16620599999999999</c:v>
                </c:pt>
                <c:pt idx="16921">
                  <c:v>0.16641600000000001</c:v>
                </c:pt>
                <c:pt idx="16922">
                  <c:v>0.16660800000000001</c:v>
                </c:pt>
                <c:pt idx="16923">
                  <c:v>0.166826</c:v>
                </c:pt>
                <c:pt idx="16924">
                  <c:v>0.16699600000000001</c:v>
                </c:pt>
                <c:pt idx="16925">
                  <c:v>0.167211</c:v>
                </c:pt>
                <c:pt idx="16926">
                  <c:v>0.16736799999999999</c:v>
                </c:pt>
                <c:pt idx="16927">
                  <c:v>0.167571</c:v>
                </c:pt>
                <c:pt idx="16928">
                  <c:v>0.16773099999999999</c:v>
                </c:pt>
                <c:pt idx="16929">
                  <c:v>0.16791200000000001</c:v>
                </c:pt>
                <c:pt idx="16930">
                  <c:v>0.16808400000000001</c:v>
                </c:pt>
                <c:pt idx="16931">
                  <c:v>0.16823399999999999</c:v>
                </c:pt>
                <c:pt idx="16932">
                  <c:v>0.16841800000000001</c:v>
                </c:pt>
                <c:pt idx="16933">
                  <c:v>0.168541</c:v>
                </c:pt>
                <c:pt idx="16934">
                  <c:v>0.16872500000000001</c:v>
                </c:pt>
                <c:pt idx="16935">
                  <c:v>0.16883799999999999</c:v>
                </c:pt>
                <c:pt idx="16936">
                  <c:v>0.16900200000000001</c:v>
                </c:pt>
                <c:pt idx="16937">
                  <c:v>0.169127</c:v>
                </c:pt>
                <c:pt idx="16938">
                  <c:v>0.16925799999999999</c:v>
                </c:pt>
                <c:pt idx="16939">
                  <c:v>0.169408</c:v>
                </c:pt>
                <c:pt idx="16940">
                  <c:v>0.16950299999999999</c:v>
                </c:pt>
                <c:pt idx="16941">
                  <c:v>0.16966300000000001</c:v>
                </c:pt>
                <c:pt idx="16942">
                  <c:v>0.16974</c:v>
                </c:pt>
                <c:pt idx="16943">
                  <c:v>0.16988400000000001</c:v>
                </c:pt>
                <c:pt idx="16944">
                  <c:v>0.16997000000000001</c:v>
                </c:pt>
                <c:pt idx="16945">
                  <c:v>0.17007700000000001</c:v>
                </c:pt>
                <c:pt idx="16946">
                  <c:v>0.170186</c:v>
                </c:pt>
                <c:pt idx="16947">
                  <c:v>0.17025599999999999</c:v>
                </c:pt>
                <c:pt idx="16948">
                  <c:v>0.170381</c:v>
                </c:pt>
                <c:pt idx="16949">
                  <c:v>0.170434</c:v>
                </c:pt>
                <c:pt idx="16950">
                  <c:v>0.17055200000000001</c:v>
                </c:pt>
                <c:pt idx="16951">
                  <c:v>0.17060800000000001</c:v>
                </c:pt>
                <c:pt idx="16952">
                  <c:v>0.17069500000000001</c:v>
                </c:pt>
                <c:pt idx="16953">
                  <c:v>0.170765</c:v>
                </c:pt>
                <c:pt idx="16954">
                  <c:v>0.170817</c:v>
                </c:pt>
                <c:pt idx="16955">
                  <c:v>0.170899</c:v>
                </c:pt>
                <c:pt idx="16956">
                  <c:v>0.17093</c:v>
                </c:pt>
                <c:pt idx="16957">
                  <c:v>0.17101</c:v>
                </c:pt>
                <c:pt idx="16958">
                  <c:v>0.17103699999999999</c:v>
                </c:pt>
                <c:pt idx="16959">
                  <c:v>0.171101</c:v>
                </c:pt>
                <c:pt idx="16960">
                  <c:v>0.17113600000000001</c:v>
                </c:pt>
                <c:pt idx="16961">
                  <c:v>0.17117599999999999</c:v>
                </c:pt>
                <c:pt idx="16962">
                  <c:v>0.17121800000000001</c:v>
                </c:pt>
                <c:pt idx="16963">
                  <c:v>0.171235</c:v>
                </c:pt>
                <c:pt idx="16964">
                  <c:v>0.17127800000000001</c:v>
                </c:pt>
                <c:pt idx="16965">
                  <c:v>0.17127899999999999</c:v>
                </c:pt>
                <c:pt idx="16966">
                  <c:v>0.17131399999999999</c:v>
                </c:pt>
                <c:pt idx="16967">
                  <c:v>0.17131199999999999</c:v>
                </c:pt>
                <c:pt idx="16968">
                  <c:v>0.17133200000000001</c:v>
                </c:pt>
                <c:pt idx="16969">
                  <c:v>0.17133599999999999</c:v>
                </c:pt>
                <c:pt idx="16970">
                  <c:v>0.17133699999999999</c:v>
                </c:pt>
                <c:pt idx="16971">
                  <c:v>0.171346</c:v>
                </c:pt>
                <c:pt idx="16972">
                  <c:v>0.17132700000000001</c:v>
                </c:pt>
                <c:pt idx="16973">
                  <c:v>0.17133499999999999</c:v>
                </c:pt>
                <c:pt idx="16974">
                  <c:v>0.17130600000000001</c:v>
                </c:pt>
                <c:pt idx="16975">
                  <c:v>0.17130300000000001</c:v>
                </c:pt>
                <c:pt idx="16976">
                  <c:v>0.17127100000000001</c:v>
                </c:pt>
                <c:pt idx="16977">
                  <c:v>0.17124900000000001</c:v>
                </c:pt>
                <c:pt idx="16978">
                  <c:v>0.17122200000000001</c:v>
                </c:pt>
                <c:pt idx="16979">
                  <c:v>0.171184</c:v>
                </c:pt>
                <c:pt idx="16980">
                  <c:v>0.17116100000000001</c:v>
                </c:pt>
                <c:pt idx="16981">
                  <c:v>0.17110800000000001</c:v>
                </c:pt>
                <c:pt idx="16982">
                  <c:v>0.17108000000000001</c:v>
                </c:pt>
                <c:pt idx="16983">
                  <c:v>0.17102100000000001</c:v>
                </c:pt>
                <c:pt idx="16984">
                  <c:v>0.17097799999999999</c:v>
                </c:pt>
                <c:pt idx="16985">
                  <c:v>0.17091899999999999</c:v>
                </c:pt>
                <c:pt idx="16986">
                  <c:v>0.17085800000000001</c:v>
                </c:pt>
                <c:pt idx="16987">
                  <c:v>0.17080100000000001</c:v>
                </c:pt>
                <c:pt idx="16988">
                  <c:v>0.17072499999999999</c:v>
                </c:pt>
                <c:pt idx="16989">
                  <c:v>0.17066899999999999</c:v>
                </c:pt>
                <c:pt idx="16990">
                  <c:v>0.17058599999999999</c:v>
                </c:pt>
                <c:pt idx="16991">
                  <c:v>0.17052</c:v>
                </c:pt>
                <c:pt idx="16992">
                  <c:v>0.170434</c:v>
                </c:pt>
                <c:pt idx="16993">
                  <c:v>0.170352</c:v>
                </c:pt>
                <c:pt idx="16994">
                  <c:v>0.170267</c:v>
                </c:pt>
                <c:pt idx="16995">
                  <c:v>0.17016700000000001</c:v>
                </c:pt>
                <c:pt idx="16996">
                  <c:v>0.17008000000000001</c:v>
                </c:pt>
                <c:pt idx="16997">
                  <c:v>0.16997100000000001</c:v>
                </c:pt>
                <c:pt idx="16998">
                  <c:v>0.169879</c:v>
                </c:pt>
                <c:pt idx="16999">
                  <c:v>0.16977</c:v>
                </c:pt>
                <c:pt idx="17000">
                  <c:v>0.16966300000000001</c:v>
                </c:pt>
                <c:pt idx="17001">
                  <c:v>0.16955400000000001</c:v>
                </c:pt>
                <c:pt idx="17002">
                  <c:v>0.169431</c:v>
                </c:pt>
                <c:pt idx="17003">
                  <c:v>0.169319</c:v>
                </c:pt>
                <c:pt idx="17004">
                  <c:v>0.169187</c:v>
                </c:pt>
                <c:pt idx="17005">
                  <c:v>0.16906499999999999</c:v>
                </c:pt>
                <c:pt idx="17006">
                  <c:v>0.168931</c:v>
                </c:pt>
                <c:pt idx="17007">
                  <c:v>0.168795</c:v>
                </c:pt>
                <c:pt idx="17008">
                  <c:v>0.16866300000000001</c:v>
                </c:pt>
                <c:pt idx="17009">
                  <c:v>0.168517</c:v>
                </c:pt>
                <c:pt idx="17010">
                  <c:v>0.168383</c:v>
                </c:pt>
                <c:pt idx="17011">
                  <c:v>0.16823199999999999</c:v>
                </c:pt>
                <c:pt idx="17012">
                  <c:v>0.16808200000000001</c:v>
                </c:pt>
                <c:pt idx="17013">
                  <c:v>0.16792899999999999</c:v>
                </c:pt>
                <c:pt idx="17014">
                  <c:v>0.167763</c:v>
                </c:pt>
                <c:pt idx="17015">
                  <c:v>0.16761000000000001</c:v>
                </c:pt>
                <c:pt idx="17016">
                  <c:v>0.167436</c:v>
                </c:pt>
                <c:pt idx="17017">
                  <c:v>0.16727400000000001</c:v>
                </c:pt>
                <c:pt idx="17018">
                  <c:v>0.1671</c:v>
                </c:pt>
                <c:pt idx="17019">
                  <c:v>0.16692399999999999</c:v>
                </c:pt>
                <c:pt idx="17020">
                  <c:v>0.16675400000000001</c:v>
                </c:pt>
                <c:pt idx="17021">
                  <c:v>0.16656499999999999</c:v>
                </c:pt>
                <c:pt idx="17022">
                  <c:v>0.16639100000000001</c:v>
                </c:pt>
                <c:pt idx="17023">
                  <c:v>0.16619400000000001</c:v>
                </c:pt>
                <c:pt idx="17024">
                  <c:v>0.16600699999999999</c:v>
                </c:pt>
                <c:pt idx="17025">
                  <c:v>0.16581099999999999</c:v>
                </c:pt>
                <c:pt idx="17026">
                  <c:v>0.16560800000000001</c:v>
                </c:pt>
                <c:pt idx="17027">
                  <c:v>0.165413</c:v>
                </c:pt>
                <c:pt idx="17028">
                  <c:v>0.16520000000000001</c:v>
                </c:pt>
                <c:pt idx="17029">
                  <c:v>0.16500100000000001</c:v>
                </c:pt>
                <c:pt idx="17030">
                  <c:v>0.16478599999999999</c:v>
                </c:pt>
                <c:pt idx="17031">
                  <c:v>0.164576</c:v>
                </c:pt>
                <c:pt idx="17032">
                  <c:v>0.16436000000000001</c:v>
                </c:pt>
                <c:pt idx="17033">
                  <c:v>0.16413700000000001</c:v>
                </c:pt>
                <c:pt idx="17034">
                  <c:v>0.16391900000000001</c:v>
                </c:pt>
                <c:pt idx="17035">
                  <c:v>0.163688</c:v>
                </c:pt>
                <c:pt idx="17036">
                  <c:v>0.16345999999999999</c:v>
                </c:pt>
                <c:pt idx="17037">
                  <c:v>0.16322200000000001</c:v>
                </c:pt>
                <c:pt idx="17038">
                  <c:v>0.16298699999999999</c:v>
                </c:pt>
                <c:pt idx="17039">
                  <c:v>0.162748</c:v>
                </c:pt>
                <c:pt idx="17040">
                  <c:v>0.16250800000000001</c:v>
                </c:pt>
                <c:pt idx="17041">
                  <c:v>0.16226199999999999</c:v>
                </c:pt>
                <c:pt idx="17042">
                  <c:v>0.16201499999999999</c:v>
                </c:pt>
                <c:pt idx="17043">
                  <c:v>0.16176199999999999</c:v>
                </c:pt>
                <c:pt idx="17044">
                  <c:v>0.16150900000000001</c:v>
                </c:pt>
                <c:pt idx="17045">
                  <c:v>0.16125200000000001</c:v>
                </c:pt>
                <c:pt idx="17046">
                  <c:v>0.16098599999999999</c:v>
                </c:pt>
                <c:pt idx="17047">
                  <c:v>0.16072700000000001</c:v>
                </c:pt>
                <c:pt idx="17048">
                  <c:v>0.16045300000000001</c:v>
                </c:pt>
                <c:pt idx="17049">
                  <c:v>0.160192</c:v>
                </c:pt>
                <c:pt idx="17050">
                  <c:v>0.159914</c:v>
                </c:pt>
                <c:pt idx="17051">
                  <c:v>0.15964300000000001</c:v>
                </c:pt>
                <c:pt idx="17052">
                  <c:v>0.15936600000000001</c:v>
                </c:pt>
                <c:pt idx="17053">
                  <c:v>0.159079</c:v>
                </c:pt>
                <c:pt idx="17054">
                  <c:v>0.158805</c:v>
                </c:pt>
                <c:pt idx="17055">
                  <c:v>0.15850400000000001</c:v>
                </c:pt>
                <c:pt idx="17056">
                  <c:v>0.158224</c:v>
                </c:pt>
                <c:pt idx="17057">
                  <c:v>0.15792100000000001</c:v>
                </c:pt>
                <c:pt idx="17058">
                  <c:v>0.15762999999999999</c:v>
                </c:pt>
                <c:pt idx="17059">
                  <c:v>0.157334</c:v>
                </c:pt>
                <c:pt idx="17060">
                  <c:v>0.157027</c:v>
                </c:pt>
                <c:pt idx="17061">
                  <c:v>0.15673500000000001</c:v>
                </c:pt>
                <c:pt idx="17062">
                  <c:v>0.156414</c:v>
                </c:pt>
                <c:pt idx="17063">
                  <c:v>0.15611700000000001</c:v>
                </c:pt>
                <c:pt idx="17064">
                  <c:v>0.15579200000000001</c:v>
                </c:pt>
                <c:pt idx="17065">
                  <c:v>0.15548100000000001</c:v>
                </c:pt>
                <c:pt idx="17066">
                  <c:v>0.15516199999999999</c:v>
                </c:pt>
                <c:pt idx="17067">
                  <c:v>0.154833</c:v>
                </c:pt>
                <c:pt idx="17068">
                  <c:v>0.15452099999999999</c:v>
                </c:pt>
                <c:pt idx="17069">
                  <c:v>0.15418200000000001</c:v>
                </c:pt>
                <c:pt idx="17070">
                  <c:v>0.153867</c:v>
                </c:pt>
                <c:pt idx="17071">
                  <c:v>0.153527</c:v>
                </c:pt>
                <c:pt idx="17072">
                  <c:v>0.153196</c:v>
                </c:pt>
                <c:pt idx="17073">
                  <c:v>0.15285799999999999</c:v>
                </c:pt>
                <c:pt idx="17074">
                  <c:v>0.15251100000000001</c:v>
                </c:pt>
                <c:pt idx="17075">
                  <c:v>0.15217600000000001</c:v>
                </c:pt>
                <c:pt idx="17076">
                  <c:v>0.15182000000000001</c:v>
                </c:pt>
                <c:pt idx="17077">
                  <c:v>0.15148</c:v>
                </c:pt>
                <c:pt idx="17078">
                  <c:v>0.15112200000000001</c:v>
                </c:pt>
                <c:pt idx="17079">
                  <c:v>0.15077199999999999</c:v>
                </c:pt>
                <c:pt idx="17080">
                  <c:v>0.150417</c:v>
                </c:pt>
                <c:pt idx="17081">
                  <c:v>0.15005599999999999</c:v>
                </c:pt>
                <c:pt idx="17082">
                  <c:v>0.149701</c:v>
                </c:pt>
                <c:pt idx="17083">
                  <c:v>0.14933099999999999</c:v>
                </c:pt>
                <c:pt idx="17084">
                  <c:v>0.14896899999999999</c:v>
                </c:pt>
                <c:pt idx="17085">
                  <c:v>0.14859600000000001</c:v>
                </c:pt>
                <c:pt idx="17086">
                  <c:v>0.148225</c:v>
                </c:pt>
                <c:pt idx="17087">
                  <c:v>0.14785000000000001</c:v>
                </c:pt>
                <c:pt idx="17088">
                  <c:v>0.14747099999999999</c:v>
                </c:pt>
                <c:pt idx="17089">
                  <c:v>0.147094</c:v>
                </c:pt>
                <c:pt idx="17090">
                  <c:v>0.14671300000000001</c:v>
                </c:pt>
                <c:pt idx="17091">
                  <c:v>0.14632899999999999</c:v>
                </c:pt>
                <c:pt idx="17092">
                  <c:v>0.14594299999999999</c:v>
                </c:pt>
                <c:pt idx="17093">
                  <c:v>0.14555399999999999</c:v>
                </c:pt>
                <c:pt idx="17094">
                  <c:v>0.14516299999999999</c:v>
                </c:pt>
                <c:pt idx="17095">
                  <c:v>0.14477000000000001</c:v>
                </c:pt>
                <c:pt idx="17096">
                  <c:v>0.14437</c:v>
                </c:pt>
                <c:pt idx="17097">
                  <c:v>0.14397199999999999</c:v>
                </c:pt>
                <c:pt idx="17098">
                  <c:v>0.143566</c:v>
                </c:pt>
                <c:pt idx="17099">
                  <c:v>0.14316599999999999</c:v>
                </c:pt>
                <c:pt idx="17100">
                  <c:v>0.142761</c:v>
                </c:pt>
                <c:pt idx="17101">
                  <c:v>0.14235200000000001</c:v>
                </c:pt>
                <c:pt idx="17102">
                  <c:v>0.14194499999999999</c:v>
                </c:pt>
                <c:pt idx="17103">
                  <c:v>0.14152699999999999</c:v>
                </c:pt>
                <c:pt idx="17104">
                  <c:v>0.14111799999999999</c:v>
                </c:pt>
                <c:pt idx="17105">
                  <c:v>0.14069400000000001</c:v>
                </c:pt>
                <c:pt idx="17106">
                  <c:v>0.14027500000000001</c:v>
                </c:pt>
                <c:pt idx="17107">
                  <c:v>0.13985</c:v>
                </c:pt>
                <c:pt idx="17108">
                  <c:v>0.13942199999999999</c:v>
                </c:pt>
                <c:pt idx="17109">
                  <c:v>0.13900299999999999</c:v>
                </c:pt>
                <c:pt idx="17110">
                  <c:v>0.13856599999999999</c:v>
                </c:pt>
                <c:pt idx="17111">
                  <c:v>0.13814399999999999</c:v>
                </c:pt>
                <c:pt idx="17112">
                  <c:v>0.13770399999999999</c:v>
                </c:pt>
                <c:pt idx="17113">
                  <c:v>0.13727200000000001</c:v>
                </c:pt>
                <c:pt idx="17114">
                  <c:v>0.13683500000000001</c:v>
                </c:pt>
                <c:pt idx="17115">
                  <c:v>0.13638700000000001</c:v>
                </c:pt>
                <c:pt idx="17116">
                  <c:v>0.13595099999999999</c:v>
                </c:pt>
                <c:pt idx="17117">
                  <c:v>0.135495</c:v>
                </c:pt>
                <c:pt idx="17118">
                  <c:v>0.13505700000000001</c:v>
                </c:pt>
                <c:pt idx="17119">
                  <c:v>0.134604</c:v>
                </c:pt>
                <c:pt idx="17120">
                  <c:v>0.13415199999999999</c:v>
                </c:pt>
                <c:pt idx="17121">
                  <c:v>0.13370399999999999</c:v>
                </c:pt>
                <c:pt idx="17122">
                  <c:v>0.133243</c:v>
                </c:pt>
                <c:pt idx="17123">
                  <c:v>0.132798</c:v>
                </c:pt>
                <c:pt idx="17124">
                  <c:v>0.132326</c:v>
                </c:pt>
                <c:pt idx="17125">
                  <c:v>0.131854</c:v>
                </c:pt>
                <c:pt idx="17126">
                  <c:v>0.131386</c:v>
                </c:pt>
                <c:pt idx="17127">
                  <c:v>0.131027</c:v>
                </c:pt>
                <c:pt idx="17128">
                  <c:v>0.130662</c:v>
                </c:pt>
                <c:pt idx="17129">
                  <c:v>0.13014000000000001</c:v>
                </c:pt>
                <c:pt idx="17130">
                  <c:v>0.12979499999999999</c:v>
                </c:pt>
                <c:pt idx="17131">
                  <c:v>0.129327</c:v>
                </c:pt>
                <c:pt idx="17132">
                  <c:v>0.128862</c:v>
                </c:pt>
                <c:pt idx="17133">
                  <c:v>0.12851599999999999</c:v>
                </c:pt>
                <c:pt idx="17134">
                  <c:v>0.12795200000000001</c:v>
                </c:pt>
                <c:pt idx="17135">
                  <c:v>0.12762499999999999</c:v>
                </c:pt>
                <c:pt idx="17136">
                  <c:v>0.127114</c:v>
                </c:pt>
                <c:pt idx="17137">
                  <c:v>0.126664</c:v>
                </c:pt>
                <c:pt idx="17138">
                  <c:v>0.12628700000000001</c:v>
                </c:pt>
                <c:pt idx="17139">
                  <c:v>0.125725</c:v>
                </c:pt>
                <c:pt idx="17140">
                  <c:v>0.12539700000000001</c:v>
                </c:pt>
                <c:pt idx="17141">
                  <c:v>0.124851</c:v>
                </c:pt>
                <c:pt idx="17142">
                  <c:v>0.124442</c:v>
                </c:pt>
                <c:pt idx="17143">
                  <c:v>0.12399300000000001</c:v>
                </c:pt>
                <c:pt idx="17144">
                  <c:v>0.123485</c:v>
                </c:pt>
                <c:pt idx="17145">
                  <c:v>0.12309199999999999</c:v>
                </c:pt>
                <c:pt idx="17146">
                  <c:v>0.12256300000000001</c:v>
                </c:pt>
                <c:pt idx="17147">
                  <c:v>0.122143</c:v>
                </c:pt>
                <c:pt idx="17148">
                  <c:v>0.121651</c:v>
                </c:pt>
                <c:pt idx="17149">
                  <c:v>0.12119199999999999</c:v>
                </c:pt>
                <c:pt idx="17150">
                  <c:v>0.120724</c:v>
                </c:pt>
                <c:pt idx="17151">
                  <c:v>0.120253</c:v>
                </c:pt>
                <c:pt idx="17152">
                  <c:v>0.11977699999999999</c:v>
                </c:pt>
                <c:pt idx="17153">
                  <c:v>0.11930399999999999</c:v>
                </c:pt>
                <c:pt idx="17154">
                  <c:v>0.11883299999999999</c:v>
                </c:pt>
                <c:pt idx="17155">
                  <c:v>0.11833399999999999</c:v>
                </c:pt>
                <c:pt idx="17156">
                  <c:v>0.117885</c:v>
                </c:pt>
                <c:pt idx="17157">
                  <c:v>0.117357</c:v>
                </c:pt>
                <c:pt idx="17158">
                  <c:v>0.116912</c:v>
                </c:pt>
                <c:pt idx="17159">
                  <c:v>0.116401</c:v>
                </c:pt>
                <c:pt idx="17160">
                  <c:v>0.11591799999999999</c:v>
                </c:pt>
                <c:pt idx="17161">
                  <c:v>0.11545</c:v>
                </c:pt>
                <c:pt idx="17162">
                  <c:v>0.114922</c:v>
                </c:pt>
                <c:pt idx="17163">
                  <c:v>0.11447</c:v>
                </c:pt>
                <c:pt idx="17164">
                  <c:v>0.113943</c:v>
                </c:pt>
                <c:pt idx="17165">
                  <c:v>0.11346000000000001</c:v>
                </c:pt>
                <c:pt idx="17166">
                  <c:v>0.11296399999999999</c:v>
                </c:pt>
                <c:pt idx="17167">
                  <c:v>0.112445</c:v>
                </c:pt>
                <c:pt idx="17168">
                  <c:v>0.11196299999999999</c:v>
                </c:pt>
                <c:pt idx="17169">
                  <c:v>0.11144900000000001</c:v>
                </c:pt>
                <c:pt idx="17170">
                  <c:v>0.110942</c:v>
                </c:pt>
                <c:pt idx="17171">
                  <c:v>0.110454</c:v>
                </c:pt>
                <c:pt idx="17172">
                  <c:v>0.10992200000000001</c:v>
                </c:pt>
                <c:pt idx="17173">
                  <c:v>0.109433</c:v>
                </c:pt>
                <c:pt idx="17174">
                  <c:v>0.108916</c:v>
                </c:pt>
                <c:pt idx="17175">
                  <c:v>0.108386</c:v>
                </c:pt>
                <c:pt idx="17176">
                  <c:v>0.107904</c:v>
                </c:pt>
                <c:pt idx="17177">
                  <c:v>0.10734200000000001</c:v>
                </c:pt>
                <c:pt idx="17178">
                  <c:v>0.106867</c:v>
                </c:pt>
                <c:pt idx="17179">
                  <c:v>0.106322</c:v>
                </c:pt>
                <c:pt idx="17180">
                  <c:v>0.105806</c:v>
                </c:pt>
                <c:pt idx="17181">
                  <c:v>0.105305</c:v>
                </c:pt>
                <c:pt idx="17182">
                  <c:v>0.104742</c:v>
                </c:pt>
                <c:pt idx="17183">
                  <c:v>0.10426299999999999</c:v>
                </c:pt>
                <c:pt idx="17184">
                  <c:v>0.10369299999999999</c:v>
                </c:pt>
                <c:pt idx="17185">
                  <c:v>0.10319399999999999</c:v>
                </c:pt>
                <c:pt idx="17186">
                  <c:v>0.10265299999999999</c:v>
                </c:pt>
                <c:pt idx="17187">
                  <c:v>0.10211000000000001</c:v>
                </c:pt>
                <c:pt idx="17188">
                  <c:v>0.101594</c:v>
                </c:pt>
                <c:pt idx="17189">
                  <c:v>0.10104200000000001</c:v>
                </c:pt>
                <c:pt idx="17190">
                  <c:v>0.100549</c:v>
                </c:pt>
                <c:pt idx="17191">
                  <c:v>9.9988199999999999E-2</c:v>
                </c:pt>
                <c:pt idx="17192">
                  <c:v>9.9411299999999994E-2</c:v>
                </c:pt>
                <c:pt idx="17193">
                  <c:v>9.8839399999999994E-2</c:v>
                </c:pt>
                <c:pt idx="17194">
                  <c:v>9.8722500000000005E-2</c:v>
                </c:pt>
                <c:pt idx="17195">
                  <c:v>9.8564399999999996E-2</c:v>
                </c:pt>
                <c:pt idx="17196">
                  <c:v>9.7850400000000004E-2</c:v>
                </c:pt>
                <c:pt idx="17197">
                  <c:v>9.7776000000000002E-2</c:v>
                </c:pt>
                <c:pt idx="17198">
                  <c:v>9.7259200000000004E-2</c:v>
                </c:pt>
                <c:pt idx="17199">
                  <c:v>9.6768800000000002E-2</c:v>
                </c:pt>
                <c:pt idx="17200">
                  <c:v>9.6723400000000001E-2</c:v>
                </c:pt>
                <c:pt idx="17201">
                  <c:v>9.5881099999999997E-2</c:v>
                </c:pt>
                <c:pt idx="17202">
                  <c:v>9.5923800000000004E-2</c:v>
                </c:pt>
                <c:pt idx="17203">
                  <c:v>9.5283300000000001E-2</c:v>
                </c:pt>
                <c:pt idx="17204">
                  <c:v>9.4885200000000003E-2</c:v>
                </c:pt>
                <c:pt idx="17205">
                  <c:v>9.4767900000000002E-2</c:v>
                </c:pt>
                <c:pt idx="17206">
                  <c:v>9.3925599999999998E-2</c:v>
                </c:pt>
                <c:pt idx="17207">
                  <c:v>9.4024800000000006E-2</c:v>
                </c:pt>
                <c:pt idx="17208">
                  <c:v>9.3235299999999993E-2</c:v>
                </c:pt>
                <c:pt idx="17209">
                  <c:v>9.30391E-2</c:v>
                </c:pt>
                <c:pt idx="17210">
                  <c:v>9.2674300000000001E-2</c:v>
                </c:pt>
                <c:pt idx="17211">
                  <c:v>9.2059000000000002E-2</c:v>
                </c:pt>
                <c:pt idx="17212">
                  <c:v>9.1978599999999994E-2</c:v>
                </c:pt>
                <c:pt idx="17213">
                  <c:v>9.1259699999999999E-2</c:v>
                </c:pt>
                <c:pt idx="17214">
                  <c:v>9.1098299999999993E-2</c:v>
                </c:pt>
                <c:pt idx="17215">
                  <c:v>9.0572899999999998E-2</c:v>
                </c:pt>
                <c:pt idx="17216">
                  <c:v>9.0183799999999995E-2</c:v>
                </c:pt>
                <c:pt idx="17217">
                  <c:v>8.98288E-2</c:v>
                </c:pt>
                <c:pt idx="17218">
                  <c:v>8.9349600000000001E-2</c:v>
                </c:pt>
                <c:pt idx="17219">
                  <c:v>8.9002499999999998E-2</c:v>
                </c:pt>
                <c:pt idx="17220">
                  <c:v>8.8556800000000005E-2</c:v>
                </c:pt>
                <c:pt idx="17221">
                  <c:v>8.8178900000000004E-2</c:v>
                </c:pt>
                <c:pt idx="17222">
                  <c:v>8.7718000000000004E-2</c:v>
                </c:pt>
                <c:pt idx="17223">
                  <c:v>8.7390999999999996E-2</c:v>
                </c:pt>
                <c:pt idx="17224">
                  <c:v>8.68588E-2</c:v>
                </c:pt>
                <c:pt idx="17225">
                  <c:v>8.6572300000000005E-2</c:v>
                </c:pt>
                <c:pt idx="17226">
                  <c:v>8.6055000000000006E-2</c:v>
                </c:pt>
                <c:pt idx="17227">
                  <c:v>8.5672999999999999E-2</c:v>
                </c:pt>
                <c:pt idx="17228">
                  <c:v>8.5302299999999998E-2</c:v>
                </c:pt>
                <c:pt idx="17229">
                  <c:v>8.4761600000000006E-2</c:v>
                </c:pt>
                <c:pt idx="17230">
                  <c:v>8.4506200000000004E-2</c:v>
                </c:pt>
                <c:pt idx="17231">
                  <c:v>8.3925799999999995E-2</c:v>
                </c:pt>
                <c:pt idx="17232">
                  <c:v>8.36118E-2</c:v>
                </c:pt>
                <c:pt idx="17233">
                  <c:v>8.31543E-2</c:v>
                </c:pt>
                <c:pt idx="17234">
                  <c:v>8.2688899999999996E-2</c:v>
                </c:pt>
                <c:pt idx="17235">
                  <c:v>8.23488E-2</c:v>
                </c:pt>
                <c:pt idx="17236">
                  <c:v>8.1829100000000002E-2</c:v>
                </c:pt>
                <c:pt idx="17237">
                  <c:v>8.1459900000000002E-2</c:v>
                </c:pt>
                <c:pt idx="17238">
                  <c:v>8.1025299999999995E-2</c:v>
                </c:pt>
                <c:pt idx="17239">
                  <c:v>8.05535E-2</c:v>
                </c:pt>
                <c:pt idx="17240">
                  <c:v>8.0186099999999996E-2</c:v>
                </c:pt>
                <c:pt idx="17241">
                  <c:v>7.9707200000000006E-2</c:v>
                </c:pt>
                <c:pt idx="17242">
                  <c:v>7.9269400000000004E-2</c:v>
                </c:pt>
                <c:pt idx="17243">
                  <c:v>7.8902299999999995E-2</c:v>
                </c:pt>
                <c:pt idx="17244">
                  <c:v>7.8345399999999996E-2</c:v>
                </c:pt>
                <c:pt idx="17245">
                  <c:v>7.8047500000000006E-2</c:v>
                </c:pt>
                <c:pt idx="17246">
                  <c:v>7.7498999999999998E-2</c:v>
                </c:pt>
                <c:pt idx="17247">
                  <c:v>7.7103099999999994E-2</c:v>
                </c:pt>
                <c:pt idx="17248">
                  <c:v>7.6710399999999998E-2</c:v>
                </c:pt>
                <c:pt idx="17249">
                  <c:v>7.6140299999999994E-2</c:v>
                </c:pt>
                <c:pt idx="17250">
                  <c:v>7.5880299999999998E-2</c:v>
                </c:pt>
                <c:pt idx="17251">
                  <c:v>7.5254600000000005E-2</c:v>
                </c:pt>
                <c:pt idx="17252">
                  <c:v>7.4949100000000005E-2</c:v>
                </c:pt>
                <c:pt idx="17253">
                  <c:v>7.4444300000000005E-2</c:v>
                </c:pt>
                <c:pt idx="17254">
                  <c:v>7.3968699999999998E-2</c:v>
                </c:pt>
                <c:pt idx="17255">
                  <c:v>7.3625599999999999E-2</c:v>
                </c:pt>
                <c:pt idx="17256">
                  <c:v>7.3035900000000001E-2</c:v>
                </c:pt>
                <c:pt idx="17257">
                  <c:v>7.2729500000000002E-2</c:v>
                </c:pt>
                <c:pt idx="17258">
                  <c:v>7.2173100000000004E-2</c:v>
                </c:pt>
                <c:pt idx="17259">
                  <c:v>7.1777400000000005E-2</c:v>
                </c:pt>
                <c:pt idx="17260">
                  <c:v>7.1325700000000006E-2</c:v>
                </c:pt>
                <c:pt idx="17261">
                  <c:v>7.0838799999999993E-2</c:v>
                </c:pt>
                <c:pt idx="17262">
                  <c:v>7.0433999999999997E-2</c:v>
                </c:pt>
                <c:pt idx="17263">
                  <c:v>6.9938399999999998E-2</c:v>
                </c:pt>
                <c:pt idx="17264">
                  <c:v>6.9506700000000005E-2</c:v>
                </c:pt>
                <c:pt idx="17265">
                  <c:v>6.9046700000000003E-2</c:v>
                </c:pt>
                <c:pt idx="17266">
                  <c:v>6.8589399999999995E-2</c:v>
                </c:pt>
                <c:pt idx="17267">
                  <c:v>6.8124299999999999E-2</c:v>
                </c:pt>
                <c:pt idx="17268">
                  <c:v>6.76929E-2</c:v>
                </c:pt>
                <c:pt idx="17269">
                  <c:v>6.71852E-2</c:v>
                </c:pt>
                <c:pt idx="17270">
                  <c:v>6.6789699999999994E-2</c:v>
                </c:pt>
                <c:pt idx="17271">
                  <c:v>6.6267699999999999E-2</c:v>
                </c:pt>
                <c:pt idx="17272">
                  <c:v>6.5846299999999996E-2</c:v>
                </c:pt>
                <c:pt idx="17273">
                  <c:v>6.5378900000000004E-2</c:v>
                </c:pt>
                <c:pt idx="17274">
                  <c:v>6.4880300000000002E-2</c:v>
                </c:pt>
                <c:pt idx="17275">
                  <c:v>6.4489900000000003E-2</c:v>
                </c:pt>
                <c:pt idx="17276">
                  <c:v>6.3931000000000002E-2</c:v>
                </c:pt>
                <c:pt idx="17277">
                  <c:v>6.3560500000000006E-2</c:v>
                </c:pt>
                <c:pt idx="17278">
                  <c:v>6.3015699999999994E-2</c:v>
                </c:pt>
                <c:pt idx="17279">
                  <c:v>6.2596200000000005E-2</c:v>
                </c:pt>
                <c:pt idx="17280">
                  <c:v>6.2119099999999997E-2</c:v>
                </c:pt>
                <c:pt idx="17281">
                  <c:v>6.1625899999999997E-2</c:v>
                </c:pt>
                <c:pt idx="17282">
                  <c:v>6.1207900000000003E-2</c:v>
                </c:pt>
                <c:pt idx="17283">
                  <c:v>6.0671500000000003E-2</c:v>
                </c:pt>
                <c:pt idx="17284">
                  <c:v>6.0272899999999997E-2</c:v>
                </c:pt>
                <c:pt idx="17285">
                  <c:v>5.9733300000000003E-2</c:v>
                </c:pt>
                <c:pt idx="17286">
                  <c:v>5.93196E-2</c:v>
                </c:pt>
                <c:pt idx="17287">
                  <c:v>5.8800100000000001E-2</c:v>
                </c:pt>
                <c:pt idx="17288">
                  <c:v>5.8355400000000002E-2</c:v>
                </c:pt>
                <c:pt idx="17289">
                  <c:v>5.7872600000000003E-2</c:v>
                </c:pt>
                <c:pt idx="17290">
                  <c:v>5.7384299999999999E-2</c:v>
                </c:pt>
                <c:pt idx="17291">
                  <c:v>5.6949300000000001E-2</c:v>
                </c:pt>
                <c:pt idx="17292">
                  <c:v>5.6408699999999999E-2</c:v>
                </c:pt>
                <c:pt idx="17293">
                  <c:v>5.6008000000000002E-2</c:v>
                </c:pt>
                <c:pt idx="17294">
                  <c:v>5.5443199999999998E-2</c:v>
                </c:pt>
                <c:pt idx="17295">
                  <c:v>5.5056899999999999E-2</c:v>
                </c:pt>
                <c:pt idx="17296">
                  <c:v>5.4532700000000003E-2</c:v>
                </c:pt>
                <c:pt idx="17297">
                  <c:v>5.4050399999999998E-2</c:v>
                </c:pt>
                <c:pt idx="17298">
                  <c:v>5.3532700000000003E-2</c:v>
                </c:pt>
                <c:pt idx="17299">
                  <c:v>5.3026200000000002E-2</c:v>
                </c:pt>
                <c:pt idx="17300">
                  <c:v>5.3093300000000003E-2</c:v>
                </c:pt>
                <c:pt idx="17301">
                  <c:v>5.2882600000000002E-2</c:v>
                </c:pt>
                <c:pt idx="17302">
                  <c:v>5.2335899999999998E-2</c:v>
                </c:pt>
                <c:pt idx="17303">
                  <c:v>5.2255900000000001E-2</c:v>
                </c:pt>
                <c:pt idx="17304">
                  <c:v>5.1819299999999999E-2</c:v>
                </c:pt>
                <c:pt idx="17305">
                  <c:v>5.1420199999999999E-2</c:v>
                </c:pt>
                <c:pt idx="17306">
                  <c:v>5.1388099999999999E-2</c:v>
                </c:pt>
                <c:pt idx="17307">
                  <c:v>5.0651599999999998E-2</c:v>
                </c:pt>
                <c:pt idx="17308">
                  <c:v>5.0747300000000002E-2</c:v>
                </c:pt>
                <c:pt idx="17309">
                  <c:v>5.0155100000000001E-2</c:v>
                </c:pt>
                <c:pt idx="17310">
                  <c:v>4.98561E-2</c:v>
                </c:pt>
                <c:pt idx="17311">
                  <c:v>4.9795300000000001E-2</c:v>
                </c:pt>
                <c:pt idx="17312">
                  <c:v>4.8985599999999997E-2</c:v>
                </c:pt>
                <c:pt idx="17313">
                  <c:v>4.9251499999999997E-2</c:v>
                </c:pt>
                <c:pt idx="17314">
                  <c:v>4.8393499999999999E-2</c:v>
                </c:pt>
                <c:pt idx="17315">
                  <c:v>4.8408100000000003E-2</c:v>
                </c:pt>
                <c:pt idx="17316">
                  <c:v>4.8024699999999997E-2</c:v>
                </c:pt>
                <c:pt idx="17317">
                  <c:v>4.7474000000000002E-2</c:v>
                </c:pt>
                <c:pt idx="17318">
                  <c:v>4.75854E-2</c:v>
                </c:pt>
                <c:pt idx="17319">
                  <c:v>4.6731700000000001E-2</c:v>
                </c:pt>
                <c:pt idx="17320">
                  <c:v>4.6888199999999998E-2</c:v>
                </c:pt>
                <c:pt idx="17321">
                  <c:v>4.6230800000000002E-2</c:v>
                </c:pt>
                <c:pt idx="17322">
                  <c:v>4.6025200000000002E-2</c:v>
                </c:pt>
                <c:pt idx="17323">
                  <c:v>4.5775200000000002E-2</c:v>
                </c:pt>
                <c:pt idx="17324">
                  <c:v>4.5223100000000002E-2</c:v>
                </c:pt>
                <c:pt idx="17325">
                  <c:v>4.5180199999999997E-2</c:v>
                </c:pt>
                <c:pt idx="17326">
                  <c:v>4.4581000000000003E-2</c:v>
                </c:pt>
                <c:pt idx="17327">
                  <c:v>4.4447300000000002E-2</c:v>
                </c:pt>
                <c:pt idx="17328">
                  <c:v>4.4007699999999997E-2</c:v>
                </c:pt>
                <c:pt idx="17329">
                  <c:v>4.3707900000000001E-2</c:v>
                </c:pt>
                <c:pt idx="17330">
                  <c:v>4.3387700000000001E-2</c:v>
                </c:pt>
                <c:pt idx="17331">
                  <c:v>4.3034299999999998E-2</c:v>
                </c:pt>
                <c:pt idx="17332">
                  <c:v>4.2710699999999997E-2</c:v>
                </c:pt>
                <c:pt idx="17333">
                  <c:v>4.2379399999999998E-2</c:v>
                </c:pt>
                <c:pt idx="17334">
                  <c:v>4.2048500000000003E-2</c:v>
                </c:pt>
                <c:pt idx="17335">
                  <c:v>4.1684600000000002E-2</c:v>
                </c:pt>
                <c:pt idx="17336">
                  <c:v>4.14239E-2</c:v>
                </c:pt>
                <c:pt idx="17337">
                  <c:v>4.0965500000000002E-2</c:v>
                </c:pt>
                <c:pt idx="17338">
                  <c:v>4.0779999999999997E-2</c:v>
                </c:pt>
                <c:pt idx="17339">
                  <c:v>4.0293799999999998E-2</c:v>
                </c:pt>
                <c:pt idx="17340">
                  <c:v>4.0069800000000003E-2</c:v>
                </c:pt>
                <c:pt idx="17341">
                  <c:v>3.96853E-2</c:v>
                </c:pt>
                <c:pt idx="17342">
                  <c:v>3.9317900000000003E-2</c:v>
                </c:pt>
                <c:pt idx="17343">
                  <c:v>3.9079099999999999E-2</c:v>
                </c:pt>
                <c:pt idx="17344">
                  <c:v>3.8596800000000001E-2</c:v>
                </c:pt>
                <c:pt idx="17345">
                  <c:v>3.8414700000000003E-2</c:v>
                </c:pt>
                <c:pt idx="17346">
                  <c:v>3.7934299999999997E-2</c:v>
                </c:pt>
                <c:pt idx="17347">
                  <c:v>3.76955E-2</c:v>
                </c:pt>
                <c:pt idx="17348">
                  <c:v>3.7297499999999997E-2</c:v>
                </c:pt>
                <c:pt idx="17349">
                  <c:v>3.69728E-2</c:v>
                </c:pt>
                <c:pt idx="17350">
                  <c:v>3.6646600000000001E-2</c:v>
                </c:pt>
                <c:pt idx="17351">
                  <c:v>3.6269099999999999E-2</c:v>
                </c:pt>
                <c:pt idx="17352">
                  <c:v>3.5979799999999999E-2</c:v>
                </c:pt>
                <c:pt idx="17353">
                  <c:v>3.5568599999999999E-2</c:v>
                </c:pt>
                <c:pt idx="17354">
                  <c:v>3.5314499999999999E-2</c:v>
                </c:pt>
                <c:pt idx="17355">
                  <c:v>3.4862700000000003E-2</c:v>
                </c:pt>
                <c:pt idx="17356">
                  <c:v>3.46384E-2</c:v>
                </c:pt>
                <c:pt idx="17357">
                  <c:v>3.4179000000000001E-2</c:v>
                </c:pt>
                <c:pt idx="17358">
                  <c:v>3.3919400000000002E-2</c:v>
                </c:pt>
                <c:pt idx="17359">
                  <c:v>3.3543200000000002E-2</c:v>
                </c:pt>
                <c:pt idx="17360">
                  <c:v>3.3158899999999998E-2</c:v>
                </c:pt>
                <c:pt idx="17361">
                  <c:v>3.2925099999999999E-2</c:v>
                </c:pt>
                <c:pt idx="17362">
                  <c:v>3.2413299999999999E-2</c:v>
                </c:pt>
                <c:pt idx="17363">
                  <c:v>3.2255300000000001E-2</c:v>
                </c:pt>
                <c:pt idx="17364">
                  <c:v>3.1738799999999998E-2</c:v>
                </c:pt>
                <c:pt idx="17365">
                  <c:v>3.15053E-2</c:v>
                </c:pt>
                <c:pt idx="17366">
                  <c:v>3.1123700000000001E-2</c:v>
                </c:pt>
                <c:pt idx="17367">
                  <c:v>3.07266E-2</c:v>
                </c:pt>
                <c:pt idx="17368">
                  <c:v>3.0491999999999998E-2</c:v>
                </c:pt>
                <c:pt idx="17369">
                  <c:v>2.99974E-2</c:v>
                </c:pt>
                <c:pt idx="17370">
                  <c:v>2.9789199999999998E-2</c:v>
                </c:pt>
                <c:pt idx="17371">
                  <c:v>2.9338099999999999E-2</c:v>
                </c:pt>
                <c:pt idx="17372">
                  <c:v>2.9038399999999999E-2</c:v>
                </c:pt>
                <c:pt idx="17373">
                  <c:v>2.8689800000000001E-2</c:v>
                </c:pt>
                <c:pt idx="17374">
                  <c:v>2.8306999999999999E-2</c:v>
                </c:pt>
                <c:pt idx="17375">
                  <c:v>2.7995800000000001E-2</c:v>
                </c:pt>
                <c:pt idx="17376">
                  <c:v>2.7622799999999999E-2</c:v>
                </c:pt>
                <c:pt idx="17377">
                  <c:v>2.7266800000000001E-2</c:v>
                </c:pt>
                <c:pt idx="17378">
                  <c:v>2.6941699999999999E-2</c:v>
                </c:pt>
                <c:pt idx="17379">
                  <c:v>2.65618E-2</c:v>
                </c:pt>
                <c:pt idx="17380">
                  <c:v>2.6214999999999999E-2</c:v>
                </c:pt>
                <c:pt idx="17381">
                  <c:v>2.5904099999999999E-2</c:v>
                </c:pt>
                <c:pt idx="17382">
                  <c:v>2.5457799999999999E-2</c:v>
                </c:pt>
                <c:pt idx="17383">
                  <c:v>2.5240499999999999E-2</c:v>
                </c:pt>
                <c:pt idx="17384">
                  <c:v>2.4740499999999999E-2</c:v>
                </c:pt>
                <c:pt idx="17385">
                  <c:v>2.45071E-2</c:v>
                </c:pt>
                <c:pt idx="17386">
                  <c:v>2.4100900000000001E-2</c:v>
                </c:pt>
                <c:pt idx="17387">
                  <c:v>2.3710599999999998E-2</c:v>
                </c:pt>
                <c:pt idx="17388">
                  <c:v>2.3484399999999999E-2</c:v>
                </c:pt>
                <c:pt idx="17389">
                  <c:v>2.2930099999999998E-2</c:v>
                </c:pt>
                <c:pt idx="17390">
                  <c:v>2.2799300000000002E-2</c:v>
                </c:pt>
                <c:pt idx="17391">
                  <c:v>2.2254400000000001E-2</c:v>
                </c:pt>
                <c:pt idx="17392">
                  <c:v>2.20348E-2</c:v>
                </c:pt>
                <c:pt idx="17393">
                  <c:v>2.1635000000000001E-2</c:v>
                </c:pt>
                <c:pt idx="17394">
                  <c:v>2.1173899999999999E-2</c:v>
                </c:pt>
                <c:pt idx="17395">
                  <c:v>2.0989899999999999E-2</c:v>
                </c:pt>
                <c:pt idx="17396">
                  <c:v>2.0732E-2</c:v>
                </c:pt>
                <c:pt idx="17397">
                  <c:v>2.07922E-2</c:v>
                </c:pt>
                <c:pt idx="17398">
                  <c:v>2.01941E-2</c:v>
                </c:pt>
                <c:pt idx="17399">
                  <c:v>2.02185E-2</c:v>
                </c:pt>
                <c:pt idx="17400">
                  <c:v>1.9844899999999999E-2</c:v>
                </c:pt>
                <c:pt idx="17401">
                  <c:v>1.95164E-2</c:v>
                </c:pt>
                <c:pt idx="17402">
                  <c:v>1.9521299999999998E-2</c:v>
                </c:pt>
                <c:pt idx="17403">
                  <c:v>1.88971E-2</c:v>
                </c:pt>
                <c:pt idx="17404">
                  <c:v>1.9029399999999998E-2</c:v>
                </c:pt>
                <c:pt idx="17405">
                  <c:v>1.8480199999999999E-2</c:v>
                </c:pt>
                <c:pt idx="17406">
                  <c:v>1.83591E-2</c:v>
                </c:pt>
                <c:pt idx="17407">
                  <c:v>1.81627E-2</c:v>
                </c:pt>
                <c:pt idx="17408">
                  <c:v>1.76884E-2</c:v>
                </c:pt>
                <c:pt idx="17409">
                  <c:v>1.7746600000000001E-2</c:v>
                </c:pt>
                <c:pt idx="17410">
                  <c:v>1.7178200000000001E-2</c:v>
                </c:pt>
                <c:pt idx="17411">
                  <c:v>1.7156899999999999E-2</c:v>
                </c:pt>
                <c:pt idx="17412">
                  <c:v>1.68015E-2</c:v>
                </c:pt>
                <c:pt idx="17413">
                  <c:v>1.6507899999999999E-2</c:v>
                </c:pt>
                <c:pt idx="17414">
                  <c:v>1.6397800000000001E-2</c:v>
                </c:pt>
                <c:pt idx="17415">
                  <c:v>1.5954099999999999E-2</c:v>
                </c:pt>
                <c:pt idx="17416">
                  <c:v>1.5864300000000001E-2</c:v>
                </c:pt>
                <c:pt idx="17417">
                  <c:v>1.5516500000000001E-2</c:v>
                </c:pt>
                <c:pt idx="17418">
                  <c:v>1.52607E-2</c:v>
                </c:pt>
                <c:pt idx="17419">
                  <c:v>1.5080700000000001E-2</c:v>
                </c:pt>
                <c:pt idx="17420">
                  <c:v>1.4716099999999999E-2</c:v>
                </c:pt>
                <c:pt idx="17421">
                  <c:v>1.4548500000000001E-2</c:v>
                </c:pt>
                <c:pt idx="17422">
                  <c:v>1.42682E-2</c:v>
                </c:pt>
                <c:pt idx="17423">
                  <c:v>1.39528E-2</c:v>
                </c:pt>
                <c:pt idx="17424">
                  <c:v>1.3826400000000001E-2</c:v>
                </c:pt>
                <c:pt idx="17425">
                  <c:v>1.3408099999999999E-2</c:v>
                </c:pt>
                <c:pt idx="17426">
                  <c:v>1.3290700000000001E-2</c:v>
                </c:pt>
                <c:pt idx="17427">
                  <c:v>1.2966800000000001E-2</c:v>
                </c:pt>
                <c:pt idx="17428">
                  <c:v>1.26731E-2</c:v>
                </c:pt>
                <c:pt idx="17429">
                  <c:v>1.2556100000000001E-2</c:v>
                </c:pt>
                <c:pt idx="17430">
                  <c:v>1.2084599999999999E-2</c:v>
                </c:pt>
                <c:pt idx="17431">
                  <c:v>1.20635E-2</c:v>
                </c:pt>
                <c:pt idx="17432">
                  <c:v>1.16074E-2</c:v>
                </c:pt>
                <c:pt idx="17433">
                  <c:v>1.1460700000000001E-2</c:v>
                </c:pt>
                <c:pt idx="17434">
                  <c:v>1.1206600000000001E-2</c:v>
                </c:pt>
                <c:pt idx="17435">
                  <c:v>1.0832E-2</c:v>
                </c:pt>
                <c:pt idx="17436">
                  <c:v>1.0773899999999999E-2</c:v>
                </c:pt>
                <c:pt idx="17437">
                  <c:v>1.02801E-2</c:v>
                </c:pt>
                <c:pt idx="17438">
                  <c:v>1.02399E-2</c:v>
                </c:pt>
                <c:pt idx="17439" formatCode="0.00E+00">
                  <c:v>9.8252900000000004E-3</c:v>
                </c:pt>
                <c:pt idx="17440" formatCode="0.00E+00">
                  <c:v>9.6351700000000002E-3</c:v>
                </c:pt>
                <c:pt idx="17441" formatCode="0.00E+00">
                  <c:v>9.4005600000000005E-3</c:v>
                </c:pt>
                <c:pt idx="17442" formatCode="0.00E+00">
                  <c:v>9.0423299999999995E-3</c:v>
                </c:pt>
                <c:pt idx="17443" formatCode="0.00E+00">
                  <c:v>8.9289499999999997E-3</c:v>
                </c:pt>
                <c:pt idx="17444" formatCode="0.00E+00">
                  <c:v>8.5124899999999993E-3</c:v>
                </c:pt>
                <c:pt idx="17445" formatCode="0.00E+00">
                  <c:v>8.3935399999999997E-3</c:v>
                </c:pt>
                <c:pt idx="17446" formatCode="0.00E+00">
                  <c:v>8.0316199999999997E-3</c:v>
                </c:pt>
                <c:pt idx="17447" formatCode="0.00E+00">
                  <c:v>7.8303399999999999E-3</c:v>
                </c:pt>
                <c:pt idx="17448" formatCode="0.00E+00">
                  <c:v>7.5556299999999998E-3</c:v>
                </c:pt>
                <c:pt idx="17449" formatCode="0.00E+00">
                  <c:v>7.2785899999999997E-3</c:v>
                </c:pt>
                <c:pt idx="17450" formatCode="0.00E+00">
                  <c:v>7.0600599999999999E-3</c:v>
                </c:pt>
                <c:pt idx="17451" formatCode="0.00E+00">
                  <c:v>6.7467899999999999E-3</c:v>
                </c:pt>
                <c:pt idx="17452" formatCode="0.00E+00">
                  <c:v>6.5480699999999996E-3</c:v>
                </c:pt>
                <c:pt idx="17453" formatCode="0.00E+00">
                  <c:v>6.2238099999999998E-3</c:v>
                </c:pt>
                <c:pt idx="17454" formatCode="0.00E+00">
                  <c:v>6.03054E-3</c:v>
                </c:pt>
                <c:pt idx="17455" formatCode="0.00E+00">
                  <c:v>5.7052300000000004E-3</c:v>
                </c:pt>
                <c:pt idx="17456" formatCode="0.00E+00">
                  <c:v>5.5059599999999998E-3</c:v>
                </c:pt>
                <c:pt idx="17457" formatCode="0.00E+00">
                  <c:v>5.1964400000000001E-3</c:v>
                </c:pt>
                <c:pt idx="17458" formatCode="0.00E+00">
                  <c:v>4.9685099999999998E-3</c:v>
                </c:pt>
                <c:pt idx="17459" formatCode="0.00E+00">
                  <c:v>4.7035499999999999E-3</c:v>
                </c:pt>
                <c:pt idx="17460" formatCode="0.00E+00">
                  <c:v>4.4190599999999998E-3</c:v>
                </c:pt>
                <c:pt idx="17461" formatCode="0.00E+00">
                  <c:v>4.20988E-3</c:v>
                </c:pt>
                <c:pt idx="17462" formatCode="0.00E+00">
                  <c:v>3.8684499999999998E-3</c:v>
                </c:pt>
                <c:pt idx="17463" formatCode="0.00E+00">
                  <c:v>3.7183099999999998E-3</c:v>
                </c:pt>
                <c:pt idx="17464" formatCode="0.00E+00">
                  <c:v>3.3613699999999998E-3</c:v>
                </c:pt>
                <c:pt idx="17465" formatCode="0.00E+00">
                  <c:v>3.1802200000000001E-3</c:v>
                </c:pt>
                <c:pt idx="17466" formatCode="0.00E+00">
                  <c:v>2.8027099999999999E-3</c:v>
                </c:pt>
                <c:pt idx="17467" formatCode="0.00E+00">
                  <c:v>2.60297E-3</c:v>
                </c:pt>
                <c:pt idx="17468" formatCode="0.00E+00">
                  <c:v>2.7176499999999998E-3</c:v>
                </c:pt>
                <c:pt idx="17469" formatCode="0.00E+00">
                  <c:v>2.67789E-3</c:v>
                </c:pt>
                <c:pt idx="17470" formatCode="0.00E+00">
                  <c:v>2.4096299999999998E-3</c:v>
                </c:pt>
                <c:pt idx="17471" formatCode="0.00E+00">
                  <c:v>2.3805200000000001E-3</c:v>
                </c:pt>
                <c:pt idx="17472" formatCode="0.00E+00">
                  <c:v>2.26779E-3</c:v>
                </c:pt>
                <c:pt idx="17473" formatCode="0.00E+00">
                  <c:v>1.95787E-3</c:v>
                </c:pt>
                <c:pt idx="17474" formatCode="0.00E+00">
                  <c:v>2.1555799999999998E-3</c:v>
                </c:pt>
                <c:pt idx="17475" formatCode="0.00E+00">
                  <c:v>1.62378E-3</c:v>
                </c:pt>
                <c:pt idx="17476" formatCode="0.00E+00">
                  <c:v>1.85506E-3</c:v>
                </c:pt>
                <c:pt idx="17477" formatCode="0.00E+00">
                  <c:v>1.5231800000000001E-3</c:v>
                </c:pt>
                <c:pt idx="17478" formatCode="0.00E+00">
                  <c:v>1.3497400000000001E-3</c:v>
                </c:pt>
                <c:pt idx="17479" formatCode="0.00E+00">
                  <c:v>1.52926E-3</c:v>
                </c:pt>
                <c:pt idx="17480" formatCode="0.00E+00">
                  <c:v>8.7757000000000004E-4</c:v>
                </c:pt>
                <c:pt idx="17481" formatCode="0.00E+00">
                  <c:v>1.36057E-3</c:v>
                </c:pt>
                <c:pt idx="17482" formatCode="0.00E+00">
                  <c:v>6.7761299999999998E-4</c:v>
                </c:pt>
                <c:pt idx="17483" formatCode="0.00E+00">
                  <c:v>8.9910399999999996E-4</c:v>
                </c:pt>
                <c:pt idx="17484" formatCode="0.00E+00">
                  <c:v>7.1097599999999999E-4</c:v>
                </c:pt>
                <c:pt idx="17485" formatCode="0.00E+00">
                  <c:v>3.2566399999999998E-4</c:v>
                </c:pt>
                <c:pt idx="17486" formatCode="0.00E+00">
                  <c:v>6.8920400000000001E-4</c:v>
                </c:pt>
                <c:pt idx="17487" formatCode="0.00E+00">
                  <c:v>-3.8980599999999997E-5</c:v>
                </c:pt>
                <c:pt idx="17488" formatCode="0.00E+00">
                  <c:v>4.1002699999999998E-4</c:v>
                </c:pt>
                <c:pt idx="17489" formatCode="0.00E+00">
                  <c:v>-1.3615599999999999E-4</c:v>
                </c:pt>
                <c:pt idx="17490" formatCode="0.00E+00">
                  <c:v>-1.6599799999999999E-4</c:v>
                </c:pt>
                <c:pt idx="17491" formatCode="0.00E+00">
                  <c:v>-1.5490799999999999E-4</c:v>
                </c:pt>
              </c:numCache>
            </c:numRef>
          </c:yVal>
          <c:smooth val="1"/>
          <c:extLst>
            <c:ext xmlns:c16="http://schemas.microsoft.com/office/drawing/2014/chart" uri="{C3380CC4-5D6E-409C-BE32-E72D297353CC}">
              <c16:uniqueId val="{00000001-21BB-4709-BFAF-8274E323F996}"/>
            </c:ext>
          </c:extLst>
        </c:ser>
        <c:dLbls>
          <c:showLegendKey val="0"/>
          <c:showVal val="0"/>
          <c:showCatName val="0"/>
          <c:showSerName val="0"/>
          <c:showPercent val="0"/>
          <c:showBubbleSize val="0"/>
        </c:dLbls>
        <c:axId val="323073855"/>
        <c:axId val="324864895"/>
      </c:scatterChart>
      <c:valAx>
        <c:axId val="479863936"/>
        <c:scaling>
          <c:orientation val="minMax"/>
          <c:max val="35"/>
          <c:min val="28"/>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79865856"/>
        <c:crossesAt val="-0.60000000000000009"/>
        <c:crossBetween val="midCat"/>
      </c:valAx>
      <c:valAx>
        <c:axId val="479865856"/>
        <c:scaling>
          <c:orientation val="minMax"/>
          <c:max val="0.30000000000000004"/>
          <c:min val="-0.60000000000000009"/>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idspan Displacement (i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79863936"/>
        <c:crosses val="autoZero"/>
        <c:crossBetween val="midCat"/>
      </c:valAx>
      <c:valAx>
        <c:axId val="324864895"/>
        <c:scaling>
          <c:orientation val="minMax"/>
        </c:scaling>
        <c:delete val="1"/>
        <c:axPos val="r"/>
        <c:numFmt formatCode="General" sourceLinked="1"/>
        <c:majorTickMark val="out"/>
        <c:minorTickMark val="none"/>
        <c:tickLblPos val="nextTo"/>
        <c:crossAx val="323073855"/>
        <c:crosses val="max"/>
        <c:crossBetween val="midCat"/>
      </c:valAx>
      <c:valAx>
        <c:axId val="323073855"/>
        <c:scaling>
          <c:orientation val="minMax"/>
          <c:max val="6720"/>
          <c:min val="5376"/>
        </c:scaling>
        <c:delete val="0"/>
        <c:axPos val="t"/>
        <c:numFmt formatCode="General" sourceLinked="1"/>
        <c:majorTickMark val="out"/>
        <c:minorTickMark val="none"/>
        <c:tickLblPos val="nextTo"/>
        <c:crossAx val="324864895"/>
        <c:crosses val="max"/>
        <c:crossBetween val="midCat"/>
        <c:majorUnit val="192"/>
      </c:valAx>
      <c:spPr>
        <a:noFill/>
        <a:ln>
          <a:solidFill>
            <a:sysClr val="windowText" lastClr="000000"/>
          </a:solidFill>
        </a:ln>
        <a:effectLst/>
      </c:spPr>
    </c:plotArea>
    <c:legend>
      <c:legendPos val="b"/>
      <c:layout>
        <c:manualLayout>
          <c:xMode val="edge"/>
          <c:yMode val="edge"/>
          <c:x val="0.62356342957130373"/>
          <c:y val="0.70331984543598713"/>
          <c:w val="0.31120647419072622"/>
          <c:h val="0.11149496937882762"/>
        </c:manualLayout>
      </c:layout>
      <c:overlay val="1"/>
      <c:spPr>
        <a:solidFill>
          <a:sysClr val="window" lastClr="FFFFFF"/>
        </a:solid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0"/>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40529308836395"/>
          <c:y val="0.11597987751531058"/>
          <c:w val="0.78783092738407701"/>
          <c:h val="0.7115354330708662"/>
        </c:manualLayout>
      </c:layout>
      <c:scatterChart>
        <c:scatterStyle val="smoothMarker"/>
        <c:varyColors val="0"/>
        <c:ser>
          <c:idx val="3"/>
          <c:order val="0"/>
          <c:tx>
            <c:v>Traffic2</c:v>
          </c:tx>
          <c:spPr>
            <a:ln w="19050" cap="rnd">
              <a:solidFill>
                <a:schemeClr val="accent1"/>
              </a:solidFill>
              <a:round/>
            </a:ln>
            <a:effectLst/>
          </c:spPr>
          <c:marker>
            <c:symbol val="none"/>
          </c:marker>
          <c:xVal>
            <c:numRef>
              <c:f>traffic!$M$8:$M$35246</c:f>
              <c:numCache>
                <c:formatCode>0.00E+00</c:formatCode>
                <c:ptCount val="35239"/>
                <c:pt idx="0" formatCode="General">
                  <c:v>0</c:v>
                </c:pt>
                <c:pt idx="1">
                  <c:v>2E-3</c:v>
                </c:pt>
                <c:pt idx="2">
                  <c:v>4.0000000000000001E-3</c:v>
                </c:pt>
                <c:pt idx="3">
                  <c:v>6.0000000000000001E-3</c:v>
                </c:pt>
                <c:pt idx="4">
                  <c:v>8.0000000000000002E-3</c:v>
                </c:pt>
                <c:pt idx="5" formatCode="General">
                  <c:v>0.01</c:v>
                </c:pt>
                <c:pt idx="6" formatCode="General">
                  <c:v>1.2E-2</c:v>
                </c:pt>
                <c:pt idx="7" formatCode="General">
                  <c:v>1.4E-2</c:v>
                </c:pt>
                <c:pt idx="8" formatCode="General">
                  <c:v>1.6E-2</c:v>
                </c:pt>
                <c:pt idx="9" formatCode="General">
                  <c:v>1.7999999999999999E-2</c:v>
                </c:pt>
                <c:pt idx="10" formatCode="General">
                  <c:v>0.02</c:v>
                </c:pt>
                <c:pt idx="11" formatCode="General">
                  <c:v>2.1999999999999999E-2</c:v>
                </c:pt>
                <c:pt idx="12" formatCode="General">
                  <c:v>2.4E-2</c:v>
                </c:pt>
                <c:pt idx="13" formatCode="General">
                  <c:v>2.5999999999999999E-2</c:v>
                </c:pt>
                <c:pt idx="14" formatCode="General">
                  <c:v>2.8000000000000001E-2</c:v>
                </c:pt>
                <c:pt idx="15" formatCode="General">
                  <c:v>0.03</c:v>
                </c:pt>
                <c:pt idx="16" formatCode="General">
                  <c:v>3.2000000000000001E-2</c:v>
                </c:pt>
                <c:pt idx="17" formatCode="General">
                  <c:v>3.4000000000000002E-2</c:v>
                </c:pt>
                <c:pt idx="18" formatCode="General">
                  <c:v>3.5999999999999997E-2</c:v>
                </c:pt>
                <c:pt idx="19" formatCode="General">
                  <c:v>3.7999999999999999E-2</c:v>
                </c:pt>
                <c:pt idx="20" formatCode="General">
                  <c:v>0.04</c:v>
                </c:pt>
                <c:pt idx="21" formatCode="General">
                  <c:v>4.2000000000000003E-2</c:v>
                </c:pt>
                <c:pt idx="22" formatCode="General">
                  <c:v>4.3999999999999997E-2</c:v>
                </c:pt>
                <c:pt idx="23" formatCode="General">
                  <c:v>4.5999999999999999E-2</c:v>
                </c:pt>
                <c:pt idx="24" formatCode="General">
                  <c:v>4.8000000000000001E-2</c:v>
                </c:pt>
                <c:pt idx="25" formatCode="General">
                  <c:v>0.05</c:v>
                </c:pt>
                <c:pt idx="26" formatCode="General">
                  <c:v>5.1999999999999998E-2</c:v>
                </c:pt>
                <c:pt idx="27" formatCode="General">
                  <c:v>5.3999999999999999E-2</c:v>
                </c:pt>
                <c:pt idx="28" formatCode="General">
                  <c:v>5.6000000000000001E-2</c:v>
                </c:pt>
                <c:pt idx="29" formatCode="General">
                  <c:v>5.8000000000000003E-2</c:v>
                </c:pt>
                <c:pt idx="30" formatCode="General">
                  <c:v>0.06</c:v>
                </c:pt>
                <c:pt idx="31" formatCode="General">
                  <c:v>6.2E-2</c:v>
                </c:pt>
                <c:pt idx="32" formatCode="General">
                  <c:v>6.4000000000000001E-2</c:v>
                </c:pt>
                <c:pt idx="33" formatCode="General">
                  <c:v>6.6000000000000003E-2</c:v>
                </c:pt>
                <c:pt idx="34" formatCode="General">
                  <c:v>6.8000000000000005E-2</c:v>
                </c:pt>
                <c:pt idx="35" formatCode="General">
                  <c:v>7.0000000000000007E-2</c:v>
                </c:pt>
                <c:pt idx="36" formatCode="General">
                  <c:v>7.1999999999999995E-2</c:v>
                </c:pt>
                <c:pt idx="37" formatCode="General">
                  <c:v>7.3999999999999996E-2</c:v>
                </c:pt>
                <c:pt idx="38" formatCode="General">
                  <c:v>7.5999999999999998E-2</c:v>
                </c:pt>
                <c:pt idx="39" formatCode="General">
                  <c:v>7.8E-2</c:v>
                </c:pt>
                <c:pt idx="40" formatCode="General">
                  <c:v>0.08</c:v>
                </c:pt>
                <c:pt idx="41" formatCode="General">
                  <c:v>8.2000000000000003E-2</c:v>
                </c:pt>
                <c:pt idx="42" formatCode="General">
                  <c:v>8.4000000000000005E-2</c:v>
                </c:pt>
                <c:pt idx="43" formatCode="General">
                  <c:v>8.5999999999999993E-2</c:v>
                </c:pt>
                <c:pt idx="44" formatCode="General">
                  <c:v>8.7999999999999995E-2</c:v>
                </c:pt>
                <c:pt idx="45" formatCode="General">
                  <c:v>0.09</c:v>
                </c:pt>
                <c:pt idx="46" formatCode="General">
                  <c:v>9.1999999999999998E-2</c:v>
                </c:pt>
                <c:pt idx="47" formatCode="General">
                  <c:v>9.4E-2</c:v>
                </c:pt>
                <c:pt idx="48" formatCode="General">
                  <c:v>9.6000000000000002E-2</c:v>
                </c:pt>
                <c:pt idx="49" formatCode="General">
                  <c:v>9.8000000000000004E-2</c:v>
                </c:pt>
                <c:pt idx="50" formatCode="General">
                  <c:v>0.1</c:v>
                </c:pt>
                <c:pt idx="51" formatCode="General">
                  <c:v>0.10199999999999999</c:v>
                </c:pt>
                <c:pt idx="52" formatCode="General">
                  <c:v>0.104</c:v>
                </c:pt>
                <c:pt idx="53" formatCode="General">
                  <c:v>0.106</c:v>
                </c:pt>
                <c:pt idx="54" formatCode="General">
                  <c:v>0.108</c:v>
                </c:pt>
                <c:pt idx="55" formatCode="General">
                  <c:v>0.11</c:v>
                </c:pt>
                <c:pt idx="56" formatCode="General">
                  <c:v>0.112</c:v>
                </c:pt>
                <c:pt idx="57" formatCode="General">
                  <c:v>0.114</c:v>
                </c:pt>
                <c:pt idx="58" formatCode="General">
                  <c:v>0.11600000000000001</c:v>
                </c:pt>
                <c:pt idx="59" formatCode="General">
                  <c:v>0.11799999999999999</c:v>
                </c:pt>
                <c:pt idx="60" formatCode="General">
                  <c:v>0.12</c:v>
                </c:pt>
                <c:pt idx="61" formatCode="General">
                  <c:v>0.122</c:v>
                </c:pt>
                <c:pt idx="62" formatCode="General">
                  <c:v>0.124</c:v>
                </c:pt>
                <c:pt idx="63" formatCode="General">
                  <c:v>0.126</c:v>
                </c:pt>
                <c:pt idx="64" formatCode="General">
                  <c:v>0.128</c:v>
                </c:pt>
                <c:pt idx="65" formatCode="General">
                  <c:v>0.13</c:v>
                </c:pt>
                <c:pt idx="66" formatCode="General">
                  <c:v>0.13200000000000001</c:v>
                </c:pt>
                <c:pt idx="67" formatCode="General">
                  <c:v>0.13400000000000001</c:v>
                </c:pt>
                <c:pt idx="68" formatCode="General">
                  <c:v>0.13600000000000001</c:v>
                </c:pt>
                <c:pt idx="69" formatCode="General">
                  <c:v>0.13800000000000001</c:v>
                </c:pt>
                <c:pt idx="70" formatCode="General">
                  <c:v>0.14000000000000001</c:v>
                </c:pt>
                <c:pt idx="71" formatCode="General">
                  <c:v>0.14199999999999999</c:v>
                </c:pt>
                <c:pt idx="72" formatCode="General">
                  <c:v>0.14399999999999999</c:v>
                </c:pt>
                <c:pt idx="73" formatCode="General">
                  <c:v>0.14599999999999999</c:v>
                </c:pt>
                <c:pt idx="74" formatCode="General">
                  <c:v>0.14799999999999999</c:v>
                </c:pt>
                <c:pt idx="75" formatCode="General">
                  <c:v>0.15</c:v>
                </c:pt>
                <c:pt idx="76" formatCode="General">
                  <c:v>0.152</c:v>
                </c:pt>
                <c:pt idx="77" formatCode="General">
                  <c:v>0.154</c:v>
                </c:pt>
                <c:pt idx="78" formatCode="General">
                  <c:v>0.156</c:v>
                </c:pt>
                <c:pt idx="79" formatCode="General">
                  <c:v>0.158</c:v>
                </c:pt>
                <c:pt idx="80" formatCode="General">
                  <c:v>0.16</c:v>
                </c:pt>
                <c:pt idx="81" formatCode="General">
                  <c:v>0.16200000000000001</c:v>
                </c:pt>
                <c:pt idx="82" formatCode="General">
                  <c:v>0.16400000000000001</c:v>
                </c:pt>
                <c:pt idx="83" formatCode="General">
                  <c:v>0.16600000000000001</c:v>
                </c:pt>
                <c:pt idx="84" formatCode="General">
                  <c:v>0.16800000000000001</c:v>
                </c:pt>
                <c:pt idx="85" formatCode="General">
                  <c:v>0.17</c:v>
                </c:pt>
                <c:pt idx="86" formatCode="General">
                  <c:v>0.17199999999999999</c:v>
                </c:pt>
                <c:pt idx="87" formatCode="General">
                  <c:v>0.17399999999999999</c:v>
                </c:pt>
                <c:pt idx="88" formatCode="General">
                  <c:v>0.17599999999999999</c:v>
                </c:pt>
                <c:pt idx="89" formatCode="General">
                  <c:v>0.17799999999999999</c:v>
                </c:pt>
                <c:pt idx="90" formatCode="General">
                  <c:v>0.18</c:v>
                </c:pt>
                <c:pt idx="91" formatCode="General">
                  <c:v>0.182</c:v>
                </c:pt>
                <c:pt idx="92" formatCode="General">
                  <c:v>0.184</c:v>
                </c:pt>
                <c:pt idx="93" formatCode="General">
                  <c:v>0.186</c:v>
                </c:pt>
                <c:pt idx="94" formatCode="General">
                  <c:v>0.188</c:v>
                </c:pt>
                <c:pt idx="95" formatCode="General">
                  <c:v>0.19</c:v>
                </c:pt>
                <c:pt idx="96" formatCode="General">
                  <c:v>0.192</c:v>
                </c:pt>
                <c:pt idx="97" formatCode="General">
                  <c:v>0.19400000000000001</c:v>
                </c:pt>
                <c:pt idx="98" formatCode="General">
                  <c:v>0.19600000000000001</c:v>
                </c:pt>
                <c:pt idx="99" formatCode="General">
                  <c:v>0.19800000000000001</c:v>
                </c:pt>
                <c:pt idx="100" formatCode="General">
                  <c:v>0.2</c:v>
                </c:pt>
                <c:pt idx="101" formatCode="General">
                  <c:v>0.20200000000000001</c:v>
                </c:pt>
                <c:pt idx="102" formatCode="General">
                  <c:v>0.20399999999999999</c:v>
                </c:pt>
                <c:pt idx="103" formatCode="General">
                  <c:v>0.20599999999999999</c:v>
                </c:pt>
                <c:pt idx="104" formatCode="General">
                  <c:v>0.20799999999999999</c:v>
                </c:pt>
                <c:pt idx="105" formatCode="General">
                  <c:v>0.21</c:v>
                </c:pt>
                <c:pt idx="106" formatCode="General">
                  <c:v>0.21199999999999999</c:v>
                </c:pt>
                <c:pt idx="107" formatCode="General">
                  <c:v>0.214</c:v>
                </c:pt>
                <c:pt idx="108" formatCode="General">
                  <c:v>0.216</c:v>
                </c:pt>
                <c:pt idx="109" formatCode="General">
                  <c:v>0.218</c:v>
                </c:pt>
                <c:pt idx="110" formatCode="General">
                  <c:v>0.22</c:v>
                </c:pt>
                <c:pt idx="111" formatCode="General">
                  <c:v>0.222</c:v>
                </c:pt>
                <c:pt idx="112" formatCode="General">
                  <c:v>0.224</c:v>
                </c:pt>
                <c:pt idx="113" formatCode="General">
                  <c:v>0.22600000000000001</c:v>
                </c:pt>
                <c:pt idx="114" formatCode="General">
                  <c:v>0.22800000000000001</c:v>
                </c:pt>
                <c:pt idx="115" formatCode="General">
                  <c:v>0.23</c:v>
                </c:pt>
                <c:pt idx="116" formatCode="General">
                  <c:v>0.23200000000000001</c:v>
                </c:pt>
                <c:pt idx="117" formatCode="General">
                  <c:v>0.23400000000000001</c:v>
                </c:pt>
                <c:pt idx="118" formatCode="General">
                  <c:v>0.23599999999999999</c:v>
                </c:pt>
                <c:pt idx="119" formatCode="General">
                  <c:v>0.23799999999999999</c:v>
                </c:pt>
                <c:pt idx="120" formatCode="General">
                  <c:v>0.24</c:v>
                </c:pt>
                <c:pt idx="121" formatCode="General">
                  <c:v>0.24199999999999999</c:v>
                </c:pt>
                <c:pt idx="122" formatCode="General">
                  <c:v>0.24399999999999999</c:v>
                </c:pt>
                <c:pt idx="123" formatCode="General">
                  <c:v>0.246</c:v>
                </c:pt>
                <c:pt idx="124" formatCode="General">
                  <c:v>0.248</c:v>
                </c:pt>
                <c:pt idx="125" formatCode="General">
                  <c:v>0.25</c:v>
                </c:pt>
                <c:pt idx="126" formatCode="General">
                  <c:v>0.252</c:v>
                </c:pt>
                <c:pt idx="127" formatCode="General">
                  <c:v>0.254</c:v>
                </c:pt>
                <c:pt idx="128" formatCode="General">
                  <c:v>0.25600000000000001</c:v>
                </c:pt>
                <c:pt idx="129" formatCode="General">
                  <c:v>0.25800000000000001</c:v>
                </c:pt>
                <c:pt idx="130" formatCode="General">
                  <c:v>0.26</c:v>
                </c:pt>
                <c:pt idx="131" formatCode="General">
                  <c:v>0.26200000000000001</c:v>
                </c:pt>
                <c:pt idx="132" formatCode="General">
                  <c:v>0.26400000000000001</c:v>
                </c:pt>
                <c:pt idx="133" formatCode="General">
                  <c:v>0.26600000000000001</c:v>
                </c:pt>
                <c:pt idx="134" formatCode="General">
                  <c:v>0.26800000000000002</c:v>
                </c:pt>
                <c:pt idx="135" formatCode="General">
                  <c:v>0.27</c:v>
                </c:pt>
                <c:pt idx="136" formatCode="General">
                  <c:v>0.27200000000000002</c:v>
                </c:pt>
                <c:pt idx="137" formatCode="General">
                  <c:v>0.27400000000000002</c:v>
                </c:pt>
                <c:pt idx="138" formatCode="General">
                  <c:v>0.27600000000000002</c:v>
                </c:pt>
                <c:pt idx="139" formatCode="General">
                  <c:v>0.27800000000000002</c:v>
                </c:pt>
                <c:pt idx="140" formatCode="General">
                  <c:v>0.28000000000000003</c:v>
                </c:pt>
                <c:pt idx="141" formatCode="General">
                  <c:v>0.28199999999999997</c:v>
                </c:pt>
                <c:pt idx="142" formatCode="General">
                  <c:v>0.28399999999999997</c:v>
                </c:pt>
                <c:pt idx="143" formatCode="General">
                  <c:v>0.28599999999999998</c:v>
                </c:pt>
                <c:pt idx="144" formatCode="General">
                  <c:v>0.28799999999999998</c:v>
                </c:pt>
                <c:pt idx="145" formatCode="General">
                  <c:v>0.28999999999999998</c:v>
                </c:pt>
                <c:pt idx="146" formatCode="General">
                  <c:v>0.29199999999999998</c:v>
                </c:pt>
                <c:pt idx="147" formatCode="General">
                  <c:v>0.29399999999999998</c:v>
                </c:pt>
                <c:pt idx="148" formatCode="General">
                  <c:v>0.29599999999999999</c:v>
                </c:pt>
                <c:pt idx="149" formatCode="General">
                  <c:v>0.29799999999999999</c:v>
                </c:pt>
                <c:pt idx="150" formatCode="General">
                  <c:v>0.3</c:v>
                </c:pt>
                <c:pt idx="151" formatCode="General">
                  <c:v>0.30199999999999999</c:v>
                </c:pt>
                <c:pt idx="152" formatCode="General">
                  <c:v>0.30399999999999999</c:v>
                </c:pt>
                <c:pt idx="153" formatCode="General">
                  <c:v>0.30599999999999999</c:v>
                </c:pt>
                <c:pt idx="154" formatCode="General">
                  <c:v>0.308</c:v>
                </c:pt>
                <c:pt idx="155" formatCode="General">
                  <c:v>0.31</c:v>
                </c:pt>
                <c:pt idx="156" formatCode="General">
                  <c:v>0.312</c:v>
                </c:pt>
                <c:pt idx="157" formatCode="General">
                  <c:v>0.314</c:v>
                </c:pt>
                <c:pt idx="158" formatCode="General">
                  <c:v>0.316</c:v>
                </c:pt>
                <c:pt idx="159" formatCode="General">
                  <c:v>0.318</c:v>
                </c:pt>
                <c:pt idx="160" formatCode="General">
                  <c:v>0.32</c:v>
                </c:pt>
                <c:pt idx="161" formatCode="General">
                  <c:v>0.32200000000000001</c:v>
                </c:pt>
                <c:pt idx="162" formatCode="General">
                  <c:v>0.32400000000000001</c:v>
                </c:pt>
                <c:pt idx="163" formatCode="General">
                  <c:v>0.32600000000000001</c:v>
                </c:pt>
                <c:pt idx="164" formatCode="General">
                  <c:v>0.32800000000000001</c:v>
                </c:pt>
                <c:pt idx="165" formatCode="General">
                  <c:v>0.33</c:v>
                </c:pt>
                <c:pt idx="166" formatCode="General">
                  <c:v>0.33200000000000002</c:v>
                </c:pt>
                <c:pt idx="167" formatCode="General">
                  <c:v>0.33400000000000002</c:v>
                </c:pt>
                <c:pt idx="168" formatCode="General">
                  <c:v>0.33600000000000002</c:v>
                </c:pt>
                <c:pt idx="169" formatCode="General">
                  <c:v>0.33800000000000002</c:v>
                </c:pt>
                <c:pt idx="170" formatCode="General">
                  <c:v>0.34</c:v>
                </c:pt>
                <c:pt idx="171" formatCode="General">
                  <c:v>0.34200000000000003</c:v>
                </c:pt>
                <c:pt idx="172" formatCode="General">
                  <c:v>0.34399999999999997</c:v>
                </c:pt>
                <c:pt idx="173" formatCode="General">
                  <c:v>0.34599999999999997</c:v>
                </c:pt>
                <c:pt idx="174" formatCode="General">
                  <c:v>0.34799999999999998</c:v>
                </c:pt>
                <c:pt idx="175" formatCode="General">
                  <c:v>0.35</c:v>
                </c:pt>
                <c:pt idx="176" formatCode="General">
                  <c:v>0.35199999999999998</c:v>
                </c:pt>
                <c:pt idx="177" formatCode="General">
                  <c:v>0.35399999999999998</c:v>
                </c:pt>
                <c:pt idx="178" formatCode="General">
                  <c:v>0.35599999999999998</c:v>
                </c:pt>
                <c:pt idx="179" formatCode="General">
                  <c:v>0.35799999999999998</c:v>
                </c:pt>
                <c:pt idx="180" formatCode="General">
                  <c:v>0.36</c:v>
                </c:pt>
                <c:pt idx="181" formatCode="General">
                  <c:v>0.36199999999999999</c:v>
                </c:pt>
                <c:pt idx="182" formatCode="General">
                  <c:v>0.36399999999999999</c:v>
                </c:pt>
                <c:pt idx="183" formatCode="General">
                  <c:v>0.36599999999999999</c:v>
                </c:pt>
                <c:pt idx="184" formatCode="General">
                  <c:v>0.36799999999999999</c:v>
                </c:pt>
                <c:pt idx="185" formatCode="General">
                  <c:v>0.37</c:v>
                </c:pt>
                <c:pt idx="186" formatCode="General">
                  <c:v>0.372</c:v>
                </c:pt>
                <c:pt idx="187" formatCode="General">
                  <c:v>0.374</c:v>
                </c:pt>
                <c:pt idx="188" formatCode="General">
                  <c:v>0.376</c:v>
                </c:pt>
                <c:pt idx="189" formatCode="General">
                  <c:v>0.378</c:v>
                </c:pt>
                <c:pt idx="190" formatCode="General">
                  <c:v>0.38</c:v>
                </c:pt>
                <c:pt idx="191" formatCode="General">
                  <c:v>0.38200000000000001</c:v>
                </c:pt>
                <c:pt idx="192" formatCode="General">
                  <c:v>0.38400000000000001</c:v>
                </c:pt>
                <c:pt idx="193" formatCode="General">
                  <c:v>0.38600000000000001</c:v>
                </c:pt>
                <c:pt idx="194" formatCode="General">
                  <c:v>0.38800000000000001</c:v>
                </c:pt>
                <c:pt idx="195" formatCode="General">
                  <c:v>0.39</c:v>
                </c:pt>
                <c:pt idx="196" formatCode="General">
                  <c:v>0.39200000000000002</c:v>
                </c:pt>
                <c:pt idx="197" formatCode="General">
                  <c:v>0.39400000000000002</c:v>
                </c:pt>
                <c:pt idx="198" formatCode="General">
                  <c:v>0.39600000000000002</c:v>
                </c:pt>
                <c:pt idx="199" formatCode="General">
                  <c:v>0.39800000000000002</c:v>
                </c:pt>
                <c:pt idx="200" formatCode="General">
                  <c:v>0.4</c:v>
                </c:pt>
                <c:pt idx="201" formatCode="General">
                  <c:v>0.40200000000000002</c:v>
                </c:pt>
                <c:pt idx="202" formatCode="General">
                  <c:v>0.40400000000000003</c:v>
                </c:pt>
                <c:pt idx="203" formatCode="General">
                  <c:v>0.40600000000000003</c:v>
                </c:pt>
                <c:pt idx="204" formatCode="General">
                  <c:v>0.40799999999999997</c:v>
                </c:pt>
                <c:pt idx="205" formatCode="General">
                  <c:v>0.41</c:v>
                </c:pt>
                <c:pt idx="206" formatCode="General">
                  <c:v>0.41199999999999998</c:v>
                </c:pt>
                <c:pt idx="207" formatCode="General">
                  <c:v>0.41399999999999998</c:v>
                </c:pt>
                <c:pt idx="208" formatCode="General">
                  <c:v>0.41599999999999998</c:v>
                </c:pt>
                <c:pt idx="209" formatCode="General">
                  <c:v>0.41799999999999998</c:v>
                </c:pt>
                <c:pt idx="210" formatCode="General">
                  <c:v>0.42</c:v>
                </c:pt>
                <c:pt idx="211" formatCode="General">
                  <c:v>0.42199999999999999</c:v>
                </c:pt>
                <c:pt idx="212" formatCode="General">
                  <c:v>0.42399999999999999</c:v>
                </c:pt>
                <c:pt idx="213" formatCode="General">
                  <c:v>0.42599999999999999</c:v>
                </c:pt>
                <c:pt idx="214" formatCode="General">
                  <c:v>0.42799999999999999</c:v>
                </c:pt>
                <c:pt idx="215" formatCode="General">
                  <c:v>0.43</c:v>
                </c:pt>
                <c:pt idx="216" formatCode="General">
                  <c:v>0.432</c:v>
                </c:pt>
                <c:pt idx="217" formatCode="General">
                  <c:v>0.434</c:v>
                </c:pt>
                <c:pt idx="218" formatCode="General">
                  <c:v>0.436</c:v>
                </c:pt>
                <c:pt idx="219" formatCode="General">
                  <c:v>0.438</c:v>
                </c:pt>
                <c:pt idx="220" formatCode="General">
                  <c:v>0.44</c:v>
                </c:pt>
                <c:pt idx="221" formatCode="General">
                  <c:v>0.442</c:v>
                </c:pt>
                <c:pt idx="222" formatCode="General">
                  <c:v>0.44400000000000001</c:v>
                </c:pt>
                <c:pt idx="223" formatCode="General">
                  <c:v>0.44600000000000001</c:v>
                </c:pt>
                <c:pt idx="224" formatCode="General">
                  <c:v>0.44800000000000001</c:v>
                </c:pt>
                <c:pt idx="225" formatCode="General">
                  <c:v>0.45</c:v>
                </c:pt>
                <c:pt idx="226" formatCode="General">
                  <c:v>0.45200000000000001</c:v>
                </c:pt>
                <c:pt idx="227" formatCode="General">
                  <c:v>0.45400000000000001</c:v>
                </c:pt>
                <c:pt idx="228" formatCode="General">
                  <c:v>0.45600000000000002</c:v>
                </c:pt>
                <c:pt idx="229" formatCode="General">
                  <c:v>0.45800000000000002</c:v>
                </c:pt>
                <c:pt idx="230" formatCode="General">
                  <c:v>0.46</c:v>
                </c:pt>
                <c:pt idx="231" formatCode="General">
                  <c:v>0.46200000000000002</c:v>
                </c:pt>
                <c:pt idx="232" formatCode="General">
                  <c:v>0.46400000000000002</c:v>
                </c:pt>
                <c:pt idx="233" formatCode="General">
                  <c:v>0.46600000000000003</c:v>
                </c:pt>
                <c:pt idx="234" formatCode="General">
                  <c:v>0.46800000000000003</c:v>
                </c:pt>
                <c:pt idx="235" formatCode="General">
                  <c:v>0.47</c:v>
                </c:pt>
                <c:pt idx="236" formatCode="General">
                  <c:v>0.47199999999999998</c:v>
                </c:pt>
                <c:pt idx="237" formatCode="General">
                  <c:v>0.47399999999999998</c:v>
                </c:pt>
                <c:pt idx="238" formatCode="General">
                  <c:v>0.47599999999999998</c:v>
                </c:pt>
                <c:pt idx="239" formatCode="General">
                  <c:v>0.47799999999999998</c:v>
                </c:pt>
                <c:pt idx="240" formatCode="General">
                  <c:v>0.48</c:v>
                </c:pt>
                <c:pt idx="241" formatCode="General">
                  <c:v>0.48199999999999998</c:v>
                </c:pt>
                <c:pt idx="242" formatCode="General">
                  <c:v>0.48399999999999999</c:v>
                </c:pt>
                <c:pt idx="243" formatCode="General">
                  <c:v>0.48599999999999999</c:v>
                </c:pt>
                <c:pt idx="244" formatCode="General">
                  <c:v>0.48799999999999999</c:v>
                </c:pt>
                <c:pt idx="245" formatCode="General">
                  <c:v>0.49</c:v>
                </c:pt>
                <c:pt idx="246" formatCode="General">
                  <c:v>0.49199999999999999</c:v>
                </c:pt>
                <c:pt idx="247" formatCode="General">
                  <c:v>0.49399999999999999</c:v>
                </c:pt>
                <c:pt idx="248" formatCode="General">
                  <c:v>0.496</c:v>
                </c:pt>
                <c:pt idx="249" formatCode="General">
                  <c:v>0.498</c:v>
                </c:pt>
                <c:pt idx="250" formatCode="General">
                  <c:v>0.5</c:v>
                </c:pt>
                <c:pt idx="251" formatCode="General">
                  <c:v>0.502</c:v>
                </c:pt>
                <c:pt idx="252" formatCode="General">
                  <c:v>0.504</c:v>
                </c:pt>
                <c:pt idx="253" formatCode="General">
                  <c:v>0.50600000000000001</c:v>
                </c:pt>
                <c:pt idx="254" formatCode="General">
                  <c:v>0.50800000000000001</c:v>
                </c:pt>
                <c:pt idx="255" formatCode="General">
                  <c:v>0.51</c:v>
                </c:pt>
                <c:pt idx="256" formatCode="General">
                  <c:v>0.51200000000000001</c:v>
                </c:pt>
                <c:pt idx="257" formatCode="General">
                  <c:v>0.51400000000000001</c:v>
                </c:pt>
                <c:pt idx="258" formatCode="General">
                  <c:v>0.51600000000000001</c:v>
                </c:pt>
                <c:pt idx="259" formatCode="General">
                  <c:v>0.51800000000000002</c:v>
                </c:pt>
                <c:pt idx="260" formatCode="General">
                  <c:v>0.52</c:v>
                </c:pt>
                <c:pt idx="261" formatCode="General">
                  <c:v>0.52200000000000002</c:v>
                </c:pt>
                <c:pt idx="262" formatCode="General">
                  <c:v>0.52400000000000002</c:v>
                </c:pt>
                <c:pt idx="263" formatCode="General">
                  <c:v>0.52600000000000002</c:v>
                </c:pt>
                <c:pt idx="264" formatCode="General">
                  <c:v>0.52800000000000002</c:v>
                </c:pt>
                <c:pt idx="265" formatCode="General">
                  <c:v>0.53</c:v>
                </c:pt>
                <c:pt idx="266" formatCode="General">
                  <c:v>0.53200000000000003</c:v>
                </c:pt>
                <c:pt idx="267" formatCode="General">
                  <c:v>0.53400000000000003</c:v>
                </c:pt>
                <c:pt idx="268" formatCode="General">
                  <c:v>0.53600000000000003</c:v>
                </c:pt>
                <c:pt idx="269" formatCode="General">
                  <c:v>0.53800000000000003</c:v>
                </c:pt>
                <c:pt idx="270" formatCode="General">
                  <c:v>0.54</c:v>
                </c:pt>
                <c:pt idx="271" formatCode="General">
                  <c:v>0.54200000000000004</c:v>
                </c:pt>
                <c:pt idx="272" formatCode="General">
                  <c:v>0.54400000000000004</c:v>
                </c:pt>
                <c:pt idx="273" formatCode="General">
                  <c:v>0.54600000000000004</c:v>
                </c:pt>
                <c:pt idx="274" formatCode="General">
                  <c:v>0.54800000000000004</c:v>
                </c:pt>
                <c:pt idx="275" formatCode="General">
                  <c:v>0.55000000000000004</c:v>
                </c:pt>
                <c:pt idx="276" formatCode="General">
                  <c:v>0.55200000000000005</c:v>
                </c:pt>
                <c:pt idx="277" formatCode="General">
                  <c:v>0.55400000000000005</c:v>
                </c:pt>
                <c:pt idx="278" formatCode="General">
                  <c:v>0.55600000000000005</c:v>
                </c:pt>
                <c:pt idx="279" formatCode="General">
                  <c:v>0.55800000000000005</c:v>
                </c:pt>
                <c:pt idx="280" formatCode="General">
                  <c:v>0.56000000000000005</c:v>
                </c:pt>
                <c:pt idx="281" formatCode="General">
                  <c:v>0.56200000000000006</c:v>
                </c:pt>
                <c:pt idx="282" formatCode="General">
                  <c:v>0.56399999999999995</c:v>
                </c:pt>
                <c:pt idx="283" formatCode="General">
                  <c:v>0.56599999999999995</c:v>
                </c:pt>
                <c:pt idx="284" formatCode="General">
                  <c:v>0.56799999999999995</c:v>
                </c:pt>
                <c:pt idx="285" formatCode="General">
                  <c:v>0.56999999999999995</c:v>
                </c:pt>
                <c:pt idx="286" formatCode="General">
                  <c:v>0.57199999999999995</c:v>
                </c:pt>
                <c:pt idx="287" formatCode="General">
                  <c:v>0.57399999999999995</c:v>
                </c:pt>
                <c:pt idx="288" formatCode="General">
                  <c:v>0.57599999999999996</c:v>
                </c:pt>
                <c:pt idx="289" formatCode="General">
                  <c:v>0.57799999999999996</c:v>
                </c:pt>
                <c:pt idx="290" formatCode="General">
                  <c:v>0.57999999999999996</c:v>
                </c:pt>
                <c:pt idx="291" formatCode="General">
                  <c:v>0.58199999999999996</c:v>
                </c:pt>
                <c:pt idx="292" formatCode="General">
                  <c:v>0.58399999999999996</c:v>
                </c:pt>
                <c:pt idx="293" formatCode="General">
                  <c:v>0.58599999999999997</c:v>
                </c:pt>
                <c:pt idx="294" formatCode="General">
                  <c:v>0.58799999999999997</c:v>
                </c:pt>
                <c:pt idx="295" formatCode="General">
                  <c:v>0.59</c:v>
                </c:pt>
                <c:pt idx="296" formatCode="General">
                  <c:v>0.59199999999999997</c:v>
                </c:pt>
                <c:pt idx="297" formatCode="General">
                  <c:v>0.59399999999999997</c:v>
                </c:pt>
                <c:pt idx="298" formatCode="General">
                  <c:v>0.59599999999999997</c:v>
                </c:pt>
                <c:pt idx="299" formatCode="General">
                  <c:v>0.59799999999999998</c:v>
                </c:pt>
                <c:pt idx="300" formatCode="General">
                  <c:v>0.6</c:v>
                </c:pt>
                <c:pt idx="301" formatCode="General">
                  <c:v>0.60199999999999998</c:v>
                </c:pt>
                <c:pt idx="302" formatCode="General">
                  <c:v>0.60399999999999998</c:v>
                </c:pt>
                <c:pt idx="303" formatCode="General">
                  <c:v>0.60599999999999998</c:v>
                </c:pt>
                <c:pt idx="304" formatCode="General">
                  <c:v>0.60799999999999998</c:v>
                </c:pt>
                <c:pt idx="305" formatCode="General">
                  <c:v>0.61</c:v>
                </c:pt>
                <c:pt idx="306" formatCode="General">
                  <c:v>0.61199999999999999</c:v>
                </c:pt>
                <c:pt idx="307" formatCode="General">
                  <c:v>0.61399999999999999</c:v>
                </c:pt>
                <c:pt idx="308" formatCode="General">
                  <c:v>0.61599999999999999</c:v>
                </c:pt>
                <c:pt idx="309" formatCode="General">
                  <c:v>0.61799999999999999</c:v>
                </c:pt>
                <c:pt idx="310" formatCode="General">
                  <c:v>0.62</c:v>
                </c:pt>
                <c:pt idx="311" formatCode="General">
                  <c:v>0.622</c:v>
                </c:pt>
                <c:pt idx="312" formatCode="General">
                  <c:v>0.624</c:v>
                </c:pt>
                <c:pt idx="313" formatCode="General">
                  <c:v>0.626</c:v>
                </c:pt>
                <c:pt idx="314" formatCode="General">
                  <c:v>0.628</c:v>
                </c:pt>
                <c:pt idx="315" formatCode="General">
                  <c:v>0.63</c:v>
                </c:pt>
                <c:pt idx="316" formatCode="General">
                  <c:v>0.63200000000000001</c:v>
                </c:pt>
                <c:pt idx="317" formatCode="General">
                  <c:v>0.63400000000000001</c:v>
                </c:pt>
                <c:pt idx="318" formatCode="General">
                  <c:v>0.63600000000000001</c:v>
                </c:pt>
                <c:pt idx="319" formatCode="General">
                  <c:v>0.63800000000000001</c:v>
                </c:pt>
                <c:pt idx="320" formatCode="General">
                  <c:v>0.64</c:v>
                </c:pt>
                <c:pt idx="321" formatCode="General">
                  <c:v>0.64200000000000002</c:v>
                </c:pt>
                <c:pt idx="322" formatCode="General">
                  <c:v>0.64400000000000002</c:v>
                </c:pt>
                <c:pt idx="323" formatCode="General">
                  <c:v>0.64600000000000002</c:v>
                </c:pt>
                <c:pt idx="324" formatCode="General">
                  <c:v>0.64800000000000002</c:v>
                </c:pt>
                <c:pt idx="325" formatCode="General">
                  <c:v>0.65</c:v>
                </c:pt>
                <c:pt idx="326" formatCode="General">
                  <c:v>0.65200000000000002</c:v>
                </c:pt>
                <c:pt idx="327" formatCode="General">
                  <c:v>0.65400000000000003</c:v>
                </c:pt>
                <c:pt idx="328" formatCode="General">
                  <c:v>0.65600000000000003</c:v>
                </c:pt>
                <c:pt idx="329" formatCode="General">
                  <c:v>0.65800000000000003</c:v>
                </c:pt>
                <c:pt idx="330" formatCode="General">
                  <c:v>0.66</c:v>
                </c:pt>
                <c:pt idx="331" formatCode="General">
                  <c:v>0.66200000000000003</c:v>
                </c:pt>
                <c:pt idx="332" formatCode="General">
                  <c:v>0.66400000000000003</c:v>
                </c:pt>
                <c:pt idx="333" formatCode="General">
                  <c:v>0.66600000000000004</c:v>
                </c:pt>
                <c:pt idx="334" formatCode="General">
                  <c:v>0.66800000000000004</c:v>
                </c:pt>
                <c:pt idx="335" formatCode="General">
                  <c:v>0.67</c:v>
                </c:pt>
                <c:pt idx="336" formatCode="General">
                  <c:v>0.67200000000000004</c:v>
                </c:pt>
                <c:pt idx="337" formatCode="General">
                  <c:v>0.67400000000000004</c:v>
                </c:pt>
                <c:pt idx="338" formatCode="General">
                  <c:v>0.67600000000000005</c:v>
                </c:pt>
                <c:pt idx="339" formatCode="General">
                  <c:v>0.67800000000000005</c:v>
                </c:pt>
                <c:pt idx="340" formatCode="General">
                  <c:v>0.68</c:v>
                </c:pt>
                <c:pt idx="341" formatCode="General">
                  <c:v>0.68200000000000005</c:v>
                </c:pt>
                <c:pt idx="342" formatCode="General">
                  <c:v>0.68400000000000005</c:v>
                </c:pt>
                <c:pt idx="343" formatCode="General">
                  <c:v>0.68600000000000005</c:v>
                </c:pt>
                <c:pt idx="344" formatCode="General">
                  <c:v>0.68799999999999994</c:v>
                </c:pt>
                <c:pt idx="345" formatCode="General">
                  <c:v>0.69</c:v>
                </c:pt>
                <c:pt idx="346" formatCode="General">
                  <c:v>0.69199999999999995</c:v>
                </c:pt>
                <c:pt idx="347" formatCode="General">
                  <c:v>0.69399999999999995</c:v>
                </c:pt>
                <c:pt idx="348" formatCode="General">
                  <c:v>0.69599999999999995</c:v>
                </c:pt>
                <c:pt idx="349" formatCode="General">
                  <c:v>0.69799999999999995</c:v>
                </c:pt>
                <c:pt idx="350" formatCode="General">
                  <c:v>0.7</c:v>
                </c:pt>
                <c:pt idx="351" formatCode="General">
                  <c:v>0.70199999999999996</c:v>
                </c:pt>
                <c:pt idx="352" formatCode="General">
                  <c:v>0.70399999999999996</c:v>
                </c:pt>
                <c:pt idx="353" formatCode="General">
                  <c:v>0.70599999999999996</c:v>
                </c:pt>
                <c:pt idx="354" formatCode="General">
                  <c:v>0.70799999999999996</c:v>
                </c:pt>
                <c:pt idx="355" formatCode="General">
                  <c:v>0.71</c:v>
                </c:pt>
                <c:pt idx="356" formatCode="General">
                  <c:v>0.71199999999999997</c:v>
                </c:pt>
                <c:pt idx="357" formatCode="General">
                  <c:v>0.71399999999999997</c:v>
                </c:pt>
                <c:pt idx="358" formatCode="General">
                  <c:v>0.71599999999999997</c:v>
                </c:pt>
                <c:pt idx="359" formatCode="General">
                  <c:v>0.71799999999999997</c:v>
                </c:pt>
                <c:pt idx="360" formatCode="General">
                  <c:v>0.72</c:v>
                </c:pt>
                <c:pt idx="361" formatCode="General">
                  <c:v>0.72199999999999998</c:v>
                </c:pt>
                <c:pt idx="362" formatCode="General">
                  <c:v>0.72399999999999998</c:v>
                </c:pt>
                <c:pt idx="363" formatCode="General">
                  <c:v>0.72599999999999998</c:v>
                </c:pt>
                <c:pt idx="364" formatCode="General">
                  <c:v>0.72799999999999998</c:v>
                </c:pt>
                <c:pt idx="365" formatCode="General">
                  <c:v>0.73</c:v>
                </c:pt>
                <c:pt idx="366" formatCode="General">
                  <c:v>0.73199999999999998</c:v>
                </c:pt>
                <c:pt idx="367" formatCode="General">
                  <c:v>0.73399999999999999</c:v>
                </c:pt>
                <c:pt idx="368" formatCode="General">
                  <c:v>0.73599999999999999</c:v>
                </c:pt>
                <c:pt idx="369" formatCode="General">
                  <c:v>0.73799999999999999</c:v>
                </c:pt>
                <c:pt idx="370" formatCode="General">
                  <c:v>0.74</c:v>
                </c:pt>
                <c:pt idx="371" formatCode="General">
                  <c:v>0.74199999999999999</c:v>
                </c:pt>
                <c:pt idx="372" formatCode="General">
                  <c:v>0.74399999999999999</c:v>
                </c:pt>
                <c:pt idx="373" formatCode="General">
                  <c:v>0.746</c:v>
                </c:pt>
                <c:pt idx="374" formatCode="General">
                  <c:v>0.748</c:v>
                </c:pt>
                <c:pt idx="375" formatCode="General">
                  <c:v>0.75</c:v>
                </c:pt>
                <c:pt idx="376" formatCode="General">
                  <c:v>0.752</c:v>
                </c:pt>
                <c:pt idx="377" formatCode="General">
                  <c:v>0.754</c:v>
                </c:pt>
                <c:pt idx="378" formatCode="General">
                  <c:v>0.75600000000000001</c:v>
                </c:pt>
                <c:pt idx="379" formatCode="General">
                  <c:v>0.75800000000000001</c:v>
                </c:pt>
                <c:pt idx="380" formatCode="General">
                  <c:v>0.76</c:v>
                </c:pt>
                <c:pt idx="381" formatCode="General">
                  <c:v>0.76200000000000001</c:v>
                </c:pt>
                <c:pt idx="382" formatCode="General">
                  <c:v>0.76400000000000001</c:v>
                </c:pt>
                <c:pt idx="383" formatCode="General">
                  <c:v>0.76600000000000001</c:v>
                </c:pt>
                <c:pt idx="384" formatCode="General">
                  <c:v>0.76800000000000002</c:v>
                </c:pt>
                <c:pt idx="385" formatCode="General">
                  <c:v>0.77</c:v>
                </c:pt>
                <c:pt idx="386" formatCode="General">
                  <c:v>0.77200000000000002</c:v>
                </c:pt>
                <c:pt idx="387" formatCode="General">
                  <c:v>0.77400000000000002</c:v>
                </c:pt>
                <c:pt idx="388" formatCode="General">
                  <c:v>0.77600000000000002</c:v>
                </c:pt>
                <c:pt idx="389" formatCode="General">
                  <c:v>0.77800000000000002</c:v>
                </c:pt>
                <c:pt idx="390" formatCode="General">
                  <c:v>0.78</c:v>
                </c:pt>
                <c:pt idx="391" formatCode="General">
                  <c:v>0.78200000000000003</c:v>
                </c:pt>
                <c:pt idx="392" formatCode="General">
                  <c:v>0.78400000000000003</c:v>
                </c:pt>
                <c:pt idx="393" formatCode="General">
                  <c:v>0.78600000000000003</c:v>
                </c:pt>
                <c:pt idx="394" formatCode="General">
                  <c:v>0.78800000000000003</c:v>
                </c:pt>
                <c:pt idx="395" formatCode="General">
                  <c:v>0.79</c:v>
                </c:pt>
                <c:pt idx="396" formatCode="General">
                  <c:v>0.79200000000000004</c:v>
                </c:pt>
                <c:pt idx="397" formatCode="General">
                  <c:v>0.79400000000000004</c:v>
                </c:pt>
                <c:pt idx="398" formatCode="General">
                  <c:v>0.79600000000000004</c:v>
                </c:pt>
                <c:pt idx="399" formatCode="General">
                  <c:v>0.79800000000000004</c:v>
                </c:pt>
                <c:pt idx="400" formatCode="General">
                  <c:v>0.8</c:v>
                </c:pt>
                <c:pt idx="401" formatCode="General">
                  <c:v>0.80200000000000005</c:v>
                </c:pt>
                <c:pt idx="402" formatCode="General">
                  <c:v>0.80400000000000005</c:v>
                </c:pt>
                <c:pt idx="403" formatCode="General">
                  <c:v>0.80600000000000005</c:v>
                </c:pt>
                <c:pt idx="404" formatCode="General">
                  <c:v>0.80800000000000005</c:v>
                </c:pt>
                <c:pt idx="405" formatCode="General">
                  <c:v>0.81</c:v>
                </c:pt>
                <c:pt idx="406" formatCode="General">
                  <c:v>0.81200000000000006</c:v>
                </c:pt>
                <c:pt idx="407" formatCode="General">
                  <c:v>0.81399999999999995</c:v>
                </c:pt>
                <c:pt idx="408" formatCode="General">
                  <c:v>0.81599999999999995</c:v>
                </c:pt>
                <c:pt idx="409" formatCode="General">
                  <c:v>0.81799999999999995</c:v>
                </c:pt>
                <c:pt idx="410" formatCode="General">
                  <c:v>0.82</c:v>
                </c:pt>
                <c:pt idx="411" formatCode="General">
                  <c:v>0.82199999999999995</c:v>
                </c:pt>
                <c:pt idx="412" formatCode="General">
                  <c:v>0.82399999999999995</c:v>
                </c:pt>
                <c:pt idx="413" formatCode="General">
                  <c:v>0.82599999999999996</c:v>
                </c:pt>
                <c:pt idx="414" formatCode="General">
                  <c:v>0.82799999999999996</c:v>
                </c:pt>
                <c:pt idx="415" formatCode="General">
                  <c:v>0.83</c:v>
                </c:pt>
                <c:pt idx="416" formatCode="General">
                  <c:v>0.83199999999999996</c:v>
                </c:pt>
                <c:pt idx="417" formatCode="General">
                  <c:v>0.83399999999999996</c:v>
                </c:pt>
                <c:pt idx="418" formatCode="General">
                  <c:v>0.83599999999999997</c:v>
                </c:pt>
                <c:pt idx="419" formatCode="General">
                  <c:v>0.83799999999999997</c:v>
                </c:pt>
                <c:pt idx="420" formatCode="General">
                  <c:v>0.84</c:v>
                </c:pt>
                <c:pt idx="421" formatCode="General">
                  <c:v>0.84199999999999997</c:v>
                </c:pt>
                <c:pt idx="422" formatCode="General">
                  <c:v>0.84399999999999997</c:v>
                </c:pt>
                <c:pt idx="423" formatCode="General">
                  <c:v>0.84599999999999997</c:v>
                </c:pt>
                <c:pt idx="424" formatCode="General">
                  <c:v>0.84799999999999998</c:v>
                </c:pt>
                <c:pt idx="425" formatCode="General">
                  <c:v>0.85</c:v>
                </c:pt>
                <c:pt idx="426" formatCode="General">
                  <c:v>0.85199999999999998</c:v>
                </c:pt>
                <c:pt idx="427" formatCode="General">
                  <c:v>0.85399999999999998</c:v>
                </c:pt>
                <c:pt idx="428" formatCode="General">
                  <c:v>0.85599999999999998</c:v>
                </c:pt>
                <c:pt idx="429" formatCode="General">
                  <c:v>0.85799999999999998</c:v>
                </c:pt>
                <c:pt idx="430" formatCode="General">
                  <c:v>0.86</c:v>
                </c:pt>
                <c:pt idx="431" formatCode="General">
                  <c:v>0.86199999999999999</c:v>
                </c:pt>
                <c:pt idx="432" formatCode="General">
                  <c:v>0.86399999999999999</c:v>
                </c:pt>
                <c:pt idx="433" formatCode="General">
                  <c:v>0.86599999999999999</c:v>
                </c:pt>
                <c:pt idx="434" formatCode="General">
                  <c:v>0.86799999999999999</c:v>
                </c:pt>
                <c:pt idx="435" formatCode="General">
                  <c:v>0.87</c:v>
                </c:pt>
                <c:pt idx="436" formatCode="General">
                  <c:v>0.872</c:v>
                </c:pt>
                <c:pt idx="437" formatCode="General">
                  <c:v>0.874</c:v>
                </c:pt>
                <c:pt idx="438" formatCode="General">
                  <c:v>0.876</c:v>
                </c:pt>
                <c:pt idx="439" formatCode="General">
                  <c:v>0.878</c:v>
                </c:pt>
                <c:pt idx="440" formatCode="General">
                  <c:v>0.88</c:v>
                </c:pt>
                <c:pt idx="441" formatCode="General">
                  <c:v>0.88200000000000001</c:v>
                </c:pt>
                <c:pt idx="442" formatCode="General">
                  <c:v>0.88400000000000001</c:v>
                </c:pt>
                <c:pt idx="443" formatCode="General">
                  <c:v>0.88600000000000001</c:v>
                </c:pt>
                <c:pt idx="444" formatCode="General">
                  <c:v>0.88800000000000001</c:v>
                </c:pt>
                <c:pt idx="445" formatCode="General">
                  <c:v>0.89</c:v>
                </c:pt>
                <c:pt idx="446" formatCode="General">
                  <c:v>0.89200000000000002</c:v>
                </c:pt>
                <c:pt idx="447" formatCode="General">
                  <c:v>0.89400000000000002</c:v>
                </c:pt>
                <c:pt idx="448" formatCode="General">
                  <c:v>0.89600000000000002</c:v>
                </c:pt>
                <c:pt idx="449" formatCode="General">
                  <c:v>0.89800000000000002</c:v>
                </c:pt>
                <c:pt idx="450" formatCode="General">
                  <c:v>0.9</c:v>
                </c:pt>
                <c:pt idx="451" formatCode="General">
                  <c:v>0.90200000000000002</c:v>
                </c:pt>
                <c:pt idx="452" formatCode="General">
                  <c:v>0.90400000000000003</c:v>
                </c:pt>
                <c:pt idx="453" formatCode="General">
                  <c:v>0.90600000000000003</c:v>
                </c:pt>
                <c:pt idx="454" formatCode="General">
                  <c:v>0.90800000000000003</c:v>
                </c:pt>
                <c:pt idx="455" formatCode="General">
                  <c:v>0.91</c:v>
                </c:pt>
                <c:pt idx="456" formatCode="General">
                  <c:v>0.91200000000000003</c:v>
                </c:pt>
                <c:pt idx="457" formatCode="General">
                  <c:v>0.91400000000000003</c:v>
                </c:pt>
                <c:pt idx="458" formatCode="General">
                  <c:v>0.91600000000000004</c:v>
                </c:pt>
                <c:pt idx="459" formatCode="General">
                  <c:v>0.91800000000000004</c:v>
                </c:pt>
                <c:pt idx="460" formatCode="General">
                  <c:v>0.92</c:v>
                </c:pt>
                <c:pt idx="461" formatCode="General">
                  <c:v>0.92200000000000004</c:v>
                </c:pt>
                <c:pt idx="462" formatCode="General">
                  <c:v>0.92400000000000004</c:v>
                </c:pt>
                <c:pt idx="463" formatCode="General">
                  <c:v>0.92600000000000005</c:v>
                </c:pt>
                <c:pt idx="464" formatCode="General">
                  <c:v>0.92800000000000005</c:v>
                </c:pt>
                <c:pt idx="465" formatCode="General">
                  <c:v>0.93</c:v>
                </c:pt>
                <c:pt idx="466" formatCode="General">
                  <c:v>0.93200000000000005</c:v>
                </c:pt>
                <c:pt idx="467" formatCode="General">
                  <c:v>0.93400000000000005</c:v>
                </c:pt>
                <c:pt idx="468" formatCode="General">
                  <c:v>0.93600000000000005</c:v>
                </c:pt>
                <c:pt idx="469" formatCode="General">
                  <c:v>0.93799999999999994</c:v>
                </c:pt>
                <c:pt idx="470" formatCode="General">
                  <c:v>0.94</c:v>
                </c:pt>
                <c:pt idx="471" formatCode="General">
                  <c:v>0.94199999999999995</c:v>
                </c:pt>
                <c:pt idx="472" formatCode="General">
                  <c:v>0.94399999999999995</c:v>
                </c:pt>
                <c:pt idx="473" formatCode="General">
                  <c:v>0.94599999999999995</c:v>
                </c:pt>
                <c:pt idx="474" formatCode="General">
                  <c:v>0.94799999999999995</c:v>
                </c:pt>
                <c:pt idx="475" formatCode="General">
                  <c:v>0.95</c:v>
                </c:pt>
                <c:pt idx="476" formatCode="General">
                  <c:v>0.95199999999999996</c:v>
                </c:pt>
                <c:pt idx="477" formatCode="General">
                  <c:v>0.95399999999999996</c:v>
                </c:pt>
                <c:pt idx="478" formatCode="General">
                  <c:v>0.95599999999999996</c:v>
                </c:pt>
                <c:pt idx="479" formatCode="General">
                  <c:v>0.95799999999999996</c:v>
                </c:pt>
                <c:pt idx="480" formatCode="General">
                  <c:v>0.96</c:v>
                </c:pt>
                <c:pt idx="481" formatCode="General">
                  <c:v>0.96199999999999997</c:v>
                </c:pt>
                <c:pt idx="482" formatCode="General">
                  <c:v>0.96399999999999997</c:v>
                </c:pt>
                <c:pt idx="483" formatCode="General">
                  <c:v>0.96599999999999997</c:v>
                </c:pt>
                <c:pt idx="484" formatCode="General">
                  <c:v>0.96799999999999997</c:v>
                </c:pt>
                <c:pt idx="485" formatCode="General">
                  <c:v>0.97</c:v>
                </c:pt>
                <c:pt idx="486" formatCode="General">
                  <c:v>0.97199999999999998</c:v>
                </c:pt>
                <c:pt idx="487" formatCode="General">
                  <c:v>0.97399999999999998</c:v>
                </c:pt>
                <c:pt idx="488" formatCode="General">
                  <c:v>0.97599999999999998</c:v>
                </c:pt>
                <c:pt idx="489" formatCode="General">
                  <c:v>0.97799999999999998</c:v>
                </c:pt>
                <c:pt idx="490" formatCode="General">
                  <c:v>0.98</c:v>
                </c:pt>
                <c:pt idx="491" formatCode="General">
                  <c:v>0.98199999999999998</c:v>
                </c:pt>
                <c:pt idx="492" formatCode="General">
                  <c:v>0.98399999999999999</c:v>
                </c:pt>
                <c:pt idx="493" formatCode="General">
                  <c:v>0.98599999999999999</c:v>
                </c:pt>
                <c:pt idx="494" formatCode="General">
                  <c:v>0.98799999999999999</c:v>
                </c:pt>
                <c:pt idx="495" formatCode="General">
                  <c:v>0.99</c:v>
                </c:pt>
                <c:pt idx="496" formatCode="General">
                  <c:v>0.99199999999999999</c:v>
                </c:pt>
                <c:pt idx="497" formatCode="General">
                  <c:v>0.99399999999999999</c:v>
                </c:pt>
                <c:pt idx="498" formatCode="General">
                  <c:v>0.996</c:v>
                </c:pt>
                <c:pt idx="499" formatCode="General">
                  <c:v>0.998</c:v>
                </c:pt>
                <c:pt idx="500" formatCode="General">
                  <c:v>1</c:v>
                </c:pt>
                <c:pt idx="501" formatCode="General">
                  <c:v>1.002</c:v>
                </c:pt>
                <c:pt idx="502" formatCode="General">
                  <c:v>1.004</c:v>
                </c:pt>
                <c:pt idx="503" formatCode="General">
                  <c:v>1.006</c:v>
                </c:pt>
                <c:pt idx="504" formatCode="General">
                  <c:v>1.008</c:v>
                </c:pt>
                <c:pt idx="505" formatCode="General">
                  <c:v>1.01</c:v>
                </c:pt>
                <c:pt idx="506" formatCode="General">
                  <c:v>1.012</c:v>
                </c:pt>
                <c:pt idx="507" formatCode="General">
                  <c:v>1.014</c:v>
                </c:pt>
                <c:pt idx="508" formatCode="General">
                  <c:v>1.016</c:v>
                </c:pt>
                <c:pt idx="509" formatCode="General">
                  <c:v>1.018</c:v>
                </c:pt>
                <c:pt idx="510" formatCode="General">
                  <c:v>1.02</c:v>
                </c:pt>
                <c:pt idx="511" formatCode="General">
                  <c:v>1.022</c:v>
                </c:pt>
                <c:pt idx="512" formatCode="General">
                  <c:v>1.024</c:v>
                </c:pt>
                <c:pt idx="513" formatCode="General">
                  <c:v>1.026</c:v>
                </c:pt>
                <c:pt idx="514" formatCode="General">
                  <c:v>1.028</c:v>
                </c:pt>
                <c:pt idx="515" formatCode="General">
                  <c:v>1.03</c:v>
                </c:pt>
                <c:pt idx="516" formatCode="General">
                  <c:v>1.032</c:v>
                </c:pt>
                <c:pt idx="517" formatCode="General">
                  <c:v>1.034</c:v>
                </c:pt>
                <c:pt idx="518" formatCode="General">
                  <c:v>1.036</c:v>
                </c:pt>
                <c:pt idx="519" formatCode="General">
                  <c:v>1.038</c:v>
                </c:pt>
                <c:pt idx="520" formatCode="General">
                  <c:v>1.04</c:v>
                </c:pt>
                <c:pt idx="521" formatCode="General">
                  <c:v>1.042</c:v>
                </c:pt>
                <c:pt idx="522" formatCode="General">
                  <c:v>1.044</c:v>
                </c:pt>
                <c:pt idx="523" formatCode="General">
                  <c:v>1.046</c:v>
                </c:pt>
                <c:pt idx="524" formatCode="General">
                  <c:v>1.048</c:v>
                </c:pt>
                <c:pt idx="525" formatCode="General">
                  <c:v>1.05</c:v>
                </c:pt>
                <c:pt idx="526" formatCode="General">
                  <c:v>1.052</c:v>
                </c:pt>
                <c:pt idx="527" formatCode="General">
                  <c:v>1.054</c:v>
                </c:pt>
                <c:pt idx="528" formatCode="General">
                  <c:v>1.056</c:v>
                </c:pt>
                <c:pt idx="529" formatCode="General">
                  <c:v>1.0580000000000001</c:v>
                </c:pt>
                <c:pt idx="530" formatCode="General">
                  <c:v>1.06</c:v>
                </c:pt>
                <c:pt idx="531" formatCode="General">
                  <c:v>1.0620000000000001</c:v>
                </c:pt>
                <c:pt idx="532" formatCode="General">
                  <c:v>1.0640000000000001</c:v>
                </c:pt>
                <c:pt idx="533" formatCode="General">
                  <c:v>1.0660000000000001</c:v>
                </c:pt>
                <c:pt idx="534" formatCode="General">
                  <c:v>1.0680000000000001</c:v>
                </c:pt>
                <c:pt idx="535" formatCode="General">
                  <c:v>1.07</c:v>
                </c:pt>
                <c:pt idx="536" formatCode="General">
                  <c:v>1.0720000000000001</c:v>
                </c:pt>
                <c:pt idx="537" formatCode="General">
                  <c:v>1.0740000000000001</c:v>
                </c:pt>
                <c:pt idx="538" formatCode="General">
                  <c:v>1.0760000000000001</c:v>
                </c:pt>
                <c:pt idx="539" formatCode="General">
                  <c:v>1.0780000000000001</c:v>
                </c:pt>
                <c:pt idx="540" formatCode="General">
                  <c:v>1.08</c:v>
                </c:pt>
                <c:pt idx="541" formatCode="General">
                  <c:v>1.0820000000000001</c:v>
                </c:pt>
                <c:pt idx="542" formatCode="General">
                  <c:v>1.0840000000000001</c:v>
                </c:pt>
                <c:pt idx="543" formatCode="General">
                  <c:v>1.0860000000000001</c:v>
                </c:pt>
                <c:pt idx="544" formatCode="General">
                  <c:v>1.0880000000000001</c:v>
                </c:pt>
                <c:pt idx="545" formatCode="General">
                  <c:v>1.0900000000000001</c:v>
                </c:pt>
                <c:pt idx="546" formatCode="General">
                  <c:v>1.0920000000000001</c:v>
                </c:pt>
                <c:pt idx="547" formatCode="General">
                  <c:v>1.0940000000000001</c:v>
                </c:pt>
                <c:pt idx="548" formatCode="General">
                  <c:v>1.0960000000000001</c:v>
                </c:pt>
                <c:pt idx="549" formatCode="General">
                  <c:v>1.0980000000000001</c:v>
                </c:pt>
                <c:pt idx="550" formatCode="General">
                  <c:v>1.1000000000000001</c:v>
                </c:pt>
                <c:pt idx="551" formatCode="General">
                  <c:v>1.1020000000000001</c:v>
                </c:pt>
                <c:pt idx="552" formatCode="General">
                  <c:v>1.1040000000000001</c:v>
                </c:pt>
                <c:pt idx="553" formatCode="General">
                  <c:v>1.1060000000000001</c:v>
                </c:pt>
                <c:pt idx="554" formatCode="General">
                  <c:v>1.1080000000000001</c:v>
                </c:pt>
                <c:pt idx="555" formatCode="General">
                  <c:v>1.1100000000000001</c:v>
                </c:pt>
                <c:pt idx="556" formatCode="General">
                  <c:v>1.1120000000000001</c:v>
                </c:pt>
                <c:pt idx="557" formatCode="General">
                  <c:v>1.1140000000000001</c:v>
                </c:pt>
                <c:pt idx="558" formatCode="General">
                  <c:v>1.1160000000000001</c:v>
                </c:pt>
                <c:pt idx="559" formatCode="General">
                  <c:v>1.1180000000000001</c:v>
                </c:pt>
                <c:pt idx="560" formatCode="General">
                  <c:v>1.1200000000000001</c:v>
                </c:pt>
                <c:pt idx="561" formatCode="General">
                  <c:v>1.1220000000000001</c:v>
                </c:pt>
                <c:pt idx="562" formatCode="General">
                  <c:v>1.1240000000000001</c:v>
                </c:pt>
                <c:pt idx="563" formatCode="General">
                  <c:v>1.1259999999999999</c:v>
                </c:pt>
                <c:pt idx="564" formatCode="General">
                  <c:v>1.1279999999999999</c:v>
                </c:pt>
                <c:pt idx="565" formatCode="General">
                  <c:v>1.1299999999999999</c:v>
                </c:pt>
                <c:pt idx="566" formatCode="General">
                  <c:v>1.1319999999999999</c:v>
                </c:pt>
                <c:pt idx="567" formatCode="General">
                  <c:v>1.1339999999999999</c:v>
                </c:pt>
                <c:pt idx="568" formatCode="General">
                  <c:v>1.1359999999999999</c:v>
                </c:pt>
                <c:pt idx="569" formatCode="General">
                  <c:v>1.1379999999999999</c:v>
                </c:pt>
                <c:pt idx="570" formatCode="General">
                  <c:v>1.1399999999999999</c:v>
                </c:pt>
                <c:pt idx="571" formatCode="General">
                  <c:v>1.1419999999999999</c:v>
                </c:pt>
                <c:pt idx="572" formatCode="General">
                  <c:v>1.1439999999999999</c:v>
                </c:pt>
                <c:pt idx="573" formatCode="General">
                  <c:v>1.1459999999999999</c:v>
                </c:pt>
                <c:pt idx="574" formatCode="General">
                  <c:v>1.1479999999999999</c:v>
                </c:pt>
                <c:pt idx="575" formatCode="General">
                  <c:v>1.1499999999999999</c:v>
                </c:pt>
                <c:pt idx="576" formatCode="General">
                  <c:v>1.1519999999999999</c:v>
                </c:pt>
                <c:pt idx="577" formatCode="General">
                  <c:v>1.1539999999999999</c:v>
                </c:pt>
                <c:pt idx="578" formatCode="General">
                  <c:v>1.1559999999999999</c:v>
                </c:pt>
                <c:pt idx="579" formatCode="General">
                  <c:v>1.1579999999999999</c:v>
                </c:pt>
                <c:pt idx="580" formatCode="General">
                  <c:v>1.1599999999999999</c:v>
                </c:pt>
                <c:pt idx="581" formatCode="General">
                  <c:v>1.1619999999999999</c:v>
                </c:pt>
                <c:pt idx="582" formatCode="General">
                  <c:v>1.1639999999999999</c:v>
                </c:pt>
                <c:pt idx="583" formatCode="General">
                  <c:v>1.1659999999999999</c:v>
                </c:pt>
                <c:pt idx="584" formatCode="General">
                  <c:v>1.1679999999999999</c:v>
                </c:pt>
                <c:pt idx="585" formatCode="General">
                  <c:v>1.17</c:v>
                </c:pt>
                <c:pt idx="586" formatCode="General">
                  <c:v>1.1719999999999999</c:v>
                </c:pt>
                <c:pt idx="587" formatCode="General">
                  <c:v>1.1739999999999999</c:v>
                </c:pt>
                <c:pt idx="588" formatCode="General">
                  <c:v>1.1759999999999999</c:v>
                </c:pt>
                <c:pt idx="589" formatCode="General">
                  <c:v>1.1779999999999999</c:v>
                </c:pt>
                <c:pt idx="590" formatCode="General">
                  <c:v>1.18</c:v>
                </c:pt>
                <c:pt idx="591" formatCode="General">
                  <c:v>1.1819999999999999</c:v>
                </c:pt>
                <c:pt idx="592" formatCode="General">
                  <c:v>1.1839999999999999</c:v>
                </c:pt>
                <c:pt idx="593" formatCode="General">
                  <c:v>1.1859999999999999</c:v>
                </c:pt>
                <c:pt idx="594" formatCode="General">
                  <c:v>1.1879999999999999</c:v>
                </c:pt>
                <c:pt idx="595" formatCode="General">
                  <c:v>1.19</c:v>
                </c:pt>
                <c:pt idx="596" formatCode="General">
                  <c:v>1.1919999999999999</c:v>
                </c:pt>
                <c:pt idx="597" formatCode="General">
                  <c:v>1.194</c:v>
                </c:pt>
                <c:pt idx="598" formatCode="General">
                  <c:v>1.196</c:v>
                </c:pt>
                <c:pt idx="599" formatCode="General">
                  <c:v>1.198</c:v>
                </c:pt>
                <c:pt idx="600" formatCode="General">
                  <c:v>1.2</c:v>
                </c:pt>
                <c:pt idx="601" formatCode="General">
                  <c:v>1.202</c:v>
                </c:pt>
                <c:pt idx="602" formatCode="General">
                  <c:v>1.204</c:v>
                </c:pt>
                <c:pt idx="603" formatCode="General">
                  <c:v>1.206</c:v>
                </c:pt>
                <c:pt idx="604" formatCode="General">
                  <c:v>1.208</c:v>
                </c:pt>
                <c:pt idx="605" formatCode="General">
                  <c:v>1.21</c:v>
                </c:pt>
                <c:pt idx="606" formatCode="General">
                  <c:v>1.212</c:v>
                </c:pt>
                <c:pt idx="607" formatCode="General">
                  <c:v>1.214</c:v>
                </c:pt>
                <c:pt idx="608" formatCode="General">
                  <c:v>1.216</c:v>
                </c:pt>
                <c:pt idx="609" formatCode="General">
                  <c:v>1.218</c:v>
                </c:pt>
                <c:pt idx="610" formatCode="General">
                  <c:v>1.22</c:v>
                </c:pt>
                <c:pt idx="611" formatCode="General">
                  <c:v>1.222</c:v>
                </c:pt>
                <c:pt idx="612" formatCode="General">
                  <c:v>1.224</c:v>
                </c:pt>
                <c:pt idx="613" formatCode="General">
                  <c:v>1.226</c:v>
                </c:pt>
                <c:pt idx="614" formatCode="General">
                  <c:v>1.228</c:v>
                </c:pt>
                <c:pt idx="615" formatCode="General">
                  <c:v>1.23</c:v>
                </c:pt>
                <c:pt idx="616" formatCode="General">
                  <c:v>1.232</c:v>
                </c:pt>
                <c:pt idx="617" formatCode="General">
                  <c:v>1.234</c:v>
                </c:pt>
                <c:pt idx="618" formatCode="General">
                  <c:v>1.236</c:v>
                </c:pt>
                <c:pt idx="619" formatCode="General">
                  <c:v>1.238</c:v>
                </c:pt>
                <c:pt idx="620" formatCode="General">
                  <c:v>1.24</c:v>
                </c:pt>
                <c:pt idx="621" formatCode="General">
                  <c:v>1.242</c:v>
                </c:pt>
                <c:pt idx="622" formatCode="General">
                  <c:v>1.244</c:v>
                </c:pt>
                <c:pt idx="623" formatCode="General">
                  <c:v>1.246</c:v>
                </c:pt>
                <c:pt idx="624" formatCode="General">
                  <c:v>1.248</c:v>
                </c:pt>
                <c:pt idx="625" formatCode="General">
                  <c:v>1.25</c:v>
                </c:pt>
                <c:pt idx="626" formatCode="General">
                  <c:v>1.252</c:v>
                </c:pt>
                <c:pt idx="627" formatCode="General">
                  <c:v>1.254</c:v>
                </c:pt>
                <c:pt idx="628" formatCode="General">
                  <c:v>1.256</c:v>
                </c:pt>
                <c:pt idx="629" formatCode="General">
                  <c:v>1.258</c:v>
                </c:pt>
                <c:pt idx="630" formatCode="General">
                  <c:v>1.26</c:v>
                </c:pt>
                <c:pt idx="631" formatCode="General">
                  <c:v>1.262</c:v>
                </c:pt>
                <c:pt idx="632" formatCode="General">
                  <c:v>1.264</c:v>
                </c:pt>
                <c:pt idx="633" formatCode="General">
                  <c:v>1.266</c:v>
                </c:pt>
                <c:pt idx="634" formatCode="General">
                  <c:v>1.268</c:v>
                </c:pt>
                <c:pt idx="635" formatCode="General">
                  <c:v>1.27</c:v>
                </c:pt>
                <c:pt idx="636" formatCode="General">
                  <c:v>1.272</c:v>
                </c:pt>
                <c:pt idx="637" formatCode="General">
                  <c:v>1.274</c:v>
                </c:pt>
                <c:pt idx="638" formatCode="General">
                  <c:v>1.276</c:v>
                </c:pt>
                <c:pt idx="639" formatCode="General">
                  <c:v>1.278</c:v>
                </c:pt>
                <c:pt idx="640" formatCode="General">
                  <c:v>1.28</c:v>
                </c:pt>
                <c:pt idx="641" formatCode="General">
                  <c:v>1.282</c:v>
                </c:pt>
                <c:pt idx="642" formatCode="General">
                  <c:v>1.284</c:v>
                </c:pt>
                <c:pt idx="643" formatCode="General">
                  <c:v>1.286</c:v>
                </c:pt>
                <c:pt idx="644" formatCode="General">
                  <c:v>1.288</c:v>
                </c:pt>
                <c:pt idx="645" formatCode="General">
                  <c:v>1.29</c:v>
                </c:pt>
                <c:pt idx="646" formatCode="General">
                  <c:v>1.292</c:v>
                </c:pt>
                <c:pt idx="647" formatCode="General">
                  <c:v>1.294</c:v>
                </c:pt>
                <c:pt idx="648" formatCode="General">
                  <c:v>1.296</c:v>
                </c:pt>
                <c:pt idx="649" formatCode="General">
                  <c:v>1.298</c:v>
                </c:pt>
                <c:pt idx="650" formatCode="General">
                  <c:v>1.3</c:v>
                </c:pt>
                <c:pt idx="651" formatCode="General">
                  <c:v>1.302</c:v>
                </c:pt>
                <c:pt idx="652" formatCode="General">
                  <c:v>1.304</c:v>
                </c:pt>
                <c:pt idx="653" formatCode="General">
                  <c:v>1.306</c:v>
                </c:pt>
                <c:pt idx="654" formatCode="General">
                  <c:v>1.3080000000000001</c:v>
                </c:pt>
                <c:pt idx="655" formatCode="General">
                  <c:v>1.31</c:v>
                </c:pt>
                <c:pt idx="656" formatCode="General">
                  <c:v>1.3120000000000001</c:v>
                </c:pt>
                <c:pt idx="657" formatCode="General">
                  <c:v>1.3140000000000001</c:v>
                </c:pt>
                <c:pt idx="658" formatCode="General">
                  <c:v>1.3160000000000001</c:v>
                </c:pt>
                <c:pt idx="659" formatCode="General">
                  <c:v>1.3180000000000001</c:v>
                </c:pt>
                <c:pt idx="660" formatCode="General">
                  <c:v>1.32</c:v>
                </c:pt>
                <c:pt idx="661" formatCode="General">
                  <c:v>1.3220000000000001</c:v>
                </c:pt>
                <c:pt idx="662" formatCode="General">
                  <c:v>1.3240000000000001</c:v>
                </c:pt>
                <c:pt idx="663" formatCode="General">
                  <c:v>1.3260000000000001</c:v>
                </c:pt>
                <c:pt idx="664" formatCode="General">
                  <c:v>1.3280000000000001</c:v>
                </c:pt>
                <c:pt idx="665" formatCode="General">
                  <c:v>1.33</c:v>
                </c:pt>
                <c:pt idx="666" formatCode="General">
                  <c:v>1.3320000000000001</c:v>
                </c:pt>
                <c:pt idx="667" formatCode="General">
                  <c:v>1.3340000000000001</c:v>
                </c:pt>
                <c:pt idx="668" formatCode="General">
                  <c:v>1.3360000000000001</c:v>
                </c:pt>
                <c:pt idx="669" formatCode="General">
                  <c:v>1.3380000000000001</c:v>
                </c:pt>
                <c:pt idx="670" formatCode="General">
                  <c:v>1.34</c:v>
                </c:pt>
                <c:pt idx="671" formatCode="General">
                  <c:v>1.3420000000000001</c:v>
                </c:pt>
                <c:pt idx="672" formatCode="General">
                  <c:v>1.3440000000000001</c:v>
                </c:pt>
                <c:pt idx="673" formatCode="General">
                  <c:v>1.3460000000000001</c:v>
                </c:pt>
                <c:pt idx="674" formatCode="General">
                  <c:v>1.3480000000000001</c:v>
                </c:pt>
                <c:pt idx="675" formatCode="General">
                  <c:v>1.35</c:v>
                </c:pt>
                <c:pt idx="676" formatCode="General">
                  <c:v>1.3520000000000001</c:v>
                </c:pt>
                <c:pt idx="677" formatCode="General">
                  <c:v>1.3540000000000001</c:v>
                </c:pt>
                <c:pt idx="678" formatCode="General">
                  <c:v>1.3560000000000001</c:v>
                </c:pt>
                <c:pt idx="679" formatCode="General">
                  <c:v>1.3580000000000001</c:v>
                </c:pt>
                <c:pt idx="680" formatCode="General">
                  <c:v>1.36</c:v>
                </c:pt>
                <c:pt idx="681" formatCode="General">
                  <c:v>1.3620000000000001</c:v>
                </c:pt>
                <c:pt idx="682" formatCode="General">
                  <c:v>1.3640000000000001</c:v>
                </c:pt>
                <c:pt idx="683" formatCode="General">
                  <c:v>1.3660000000000001</c:v>
                </c:pt>
                <c:pt idx="684" formatCode="General">
                  <c:v>1.3680000000000001</c:v>
                </c:pt>
                <c:pt idx="685" formatCode="General">
                  <c:v>1.37</c:v>
                </c:pt>
                <c:pt idx="686" formatCode="General">
                  <c:v>1.3720000000000001</c:v>
                </c:pt>
                <c:pt idx="687" formatCode="General">
                  <c:v>1.3740000000000001</c:v>
                </c:pt>
                <c:pt idx="688" formatCode="General">
                  <c:v>1.3759999999999999</c:v>
                </c:pt>
                <c:pt idx="689" formatCode="General">
                  <c:v>1.3779999999999999</c:v>
                </c:pt>
                <c:pt idx="690" formatCode="General">
                  <c:v>1.38</c:v>
                </c:pt>
                <c:pt idx="691" formatCode="General">
                  <c:v>1.3819999999999999</c:v>
                </c:pt>
                <c:pt idx="692" formatCode="General">
                  <c:v>1.3839999999999999</c:v>
                </c:pt>
                <c:pt idx="693" formatCode="General">
                  <c:v>1.3859999999999999</c:v>
                </c:pt>
                <c:pt idx="694" formatCode="General">
                  <c:v>1.3879999999999999</c:v>
                </c:pt>
                <c:pt idx="695" formatCode="General">
                  <c:v>1.39</c:v>
                </c:pt>
                <c:pt idx="696" formatCode="General">
                  <c:v>1.3919999999999999</c:v>
                </c:pt>
                <c:pt idx="697" formatCode="General">
                  <c:v>1.3939999999999999</c:v>
                </c:pt>
                <c:pt idx="698" formatCode="General">
                  <c:v>1.3959999999999999</c:v>
                </c:pt>
                <c:pt idx="699" formatCode="General">
                  <c:v>1.3979999999999999</c:v>
                </c:pt>
                <c:pt idx="700" formatCode="General">
                  <c:v>1.4</c:v>
                </c:pt>
                <c:pt idx="701" formatCode="General">
                  <c:v>1.4019999999999999</c:v>
                </c:pt>
                <c:pt idx="702" formatCode="General">
                  <c:v>1.4039999999999999</c:v>
                </c:pt>
                <c:pt idx="703" formatCode="General">
                  <c:v>1.4059999999999999</c:v>
                </c:pt>
                <c:pt idx="704" formatCode="General">
                  <c:v>1.4079999999999999</c:v>
                </c:pt>
                <c:pt idx="705" formatCode="General">
                  <c:v>1.41</c:v>
                </c:pt>
                <c:pt idx="706" formatCode="General">
                  <c:v>1.4119999999999999</c:v>
                </c:pt>
                <c:pt idx="707" formatCode="General">
                  <c:v>1.4139999999999999</c:v>
                </c:pt>
                <c:pt idx="708" formatCode="General">
                  <c:v>1.4159999999999999</c:v>
                </c:pt>
                <c:pt idx="709" formatCode="General">
                  <c:v>1.4179999999999999</c:v>
                </c:pt>
                <c:pt idx="710" formatCode="General">
                  <c:v>1.42</c:v>
                </c:pt>
                <c:pt idx="711" formatCode="General">
                  <c:v>1.4219999999999999</c:v>
                </c:pt>
                <c:pt idx="712" formatCode="General">
                  <c:v>1.4239999999999999</c:v>
                </c:pt>
                <c:pt idx="713" formatCode="General">
                  <c:v>1.4259999999999999</c:v>
                </c:pt>
                <c:pt idx="714" formatCode="General">
                  <c:v>1.4279999999999999</c:v>
                </c:pt>
                <c:pt idx="715" formatCode="General">
                  <c:v>1.43</c:v>
                </c:pt>
                <c:pt idx="716" formatCode="General">
                  <c:v>1.4319999999999999</c:v>
                </c:pt>
                <c:pt idx="717" formatCode="General">
                  <c:v>1.4339999999999999</c:v>
                </c:pt>
                <c:pt idx="718" formatCode="General">
                  <c:v>1.4359999999999999</c:v>
                </c:pt>
                <c:pt idx="719" formatCode="General">
                  <c:v>1.4379999999999999</c:v>
                </c:pt>
                <c:pt idx="720" formatCode="General">
                  <c:v>1.44</c:v>
                </c:pt>
                <c:pt idx="721" formatCode="General">
                  <c:v>1.4419999999999999</c:v>
                </c:pt>
                <c:pt idx="722" formatCode="General">
                  <c:v>1.444</c:v>
                </c:pt>
                <c:pt idx="723" formatCode="General">
                  <c:v>1.446</c:v>
                </c:pt>
                <c:pt idx="724" formatCode="General">
                  <c:v>1.448</c:v>
                </c:pt>
                <c:pt idx="725" formatCode="General">
                  <c:v>1.45</c:v>
                </c:pt>
                <c:pt idx="726" formatCode="General">
                  <c:v>1.452</c:v>
                </c:pt>
                <c:pt idx="727" formatCode="General">
                  <c:v>1.454</c:v>
                </c:pt>
                <c:pt idx="728" formatCode="General">
                  <c:v>1.456</c:v>
                </c:pt>
                <c:pt idx="729" formatCode="General">
                  <c:v>1.458</c:v>
                </c:pt>
                <c:pt idx="730" formatCode="General">
                  <c:v>1.46</c:v>
                </c:pt>
                <c:pt idx="731" formatCode="General">
                  <c:v>1.462</c:v>
                </c:pt>
                <c:pt idx="732" formatCode="General">
                  <c:v>1.464</c:v>
                </c:pt>
                <c:pt idx="733" formatCode="General">
                  <c:v>1.466</c:v>
                </c:pt>
                <c:pt idx="734" formatCode="General">
                  <c:v>1.468</c:v>
                </c:pt>
                <c:pt idx="735" formatCode="General">
                  <c:v>1.47</c:v>
                </c:pt>
                <c:pt idx="736" formatCode="General">
                  <c:v>1.472</c:v>
                </c:pt>
                <c:pt idx="737" formatCode="General">
                  <c:v>1.474</c:v>
                </c:pt>
                <c:pt idx="738" formatCode="General">
                  <c:v>1.476</c:v>
                </c:pt>
                <c:pt idx="739" formatCode="General">
                  <c:v>1.478</c:v>
                </c:pt>
                <c:pt idx="740" formatCode="General">
                  <c:v>1.48</c:v>
                </c:pt>
                <c:pt idx="741" formatCode="General">
                  <c:v>1.482</c:v>
                </c:pt>
                <c:pt idx="742" formatCode="General">
                  <c:v>1.484</c:v>
                </c:pt>
                <c:pt idx="743" formatCode="General">
                  <c:v>1.486</c:v>
                </c:pt>
                <c:pt idx="744" formatCode="General">
                  <c:v>1.488</c:v>
                </c:pt>
                <c:pt idx="745" formatCode="General">
                  <c:v>1.49</c:v>
                </c:pt>
                <c:pt idx="746" formatCode="General">
                  <c:v>1.492</c:v>
                </c:pt>
                <c:pt idx="747" formatCode="General">
                  <c:v>1.494</c:v>
                </c:pt>
                <c:pt idx="748" formatCode="General">
                  <c:v>1.496</c:v>
                </c:pt>
                <c:pt idx="749" formatCode="General">
                  <c:v>1.498</c:v>
                </c:pt>
                <c:pt idx="750" formatCode="General">
                  <c:v>1.5</c:v>
                </c:pt>
                <c:pt idx="751" formatCode="General">
                  <c:v>1.502</c:v>
                </c:pt>
                <c:pt idx="752" formatCode="General">
                  <c:v>1.504</c:v>
                </c:pt>
                <c:pt idx="753" formatCode="General">
                  <c:v>1.506</c:v>
                </c:pt>
                <c:pt idx="754" formatCode="General">
                  <c:v>1.508</c:v>
                </c:pt>
                <c:pt idx="755" formatCode="General">
                  <c:v>1.51</c:v>
                </c:pt>
                <c:pt idx="756" formatCode="General">
                  <c:v>1.512</c:v>
                </c:pt>
                <c:pt idx="757" formatCode="General">
                  <c:v>1.514</c:v>
                </c:pt>
                <c:pt idx="758" formatCode="General">
                  <c:v>1.516</c:v>
                </c:pt>
                <c:pt idx="759" formatCode="General">
                  <c:v>1.518</c:v>
                </c:pt>
                <c:pt idx="760" formatCode="General">
                  <c:v>1.52</c:v>
                </c:pt>
                <c:pt idx="761" formatCode="General">
                  <c:v>1.522</c:v>
                </c:pt>
                <c:pt idx="762" formatCode="General">
                  <c:v>1.524</c:v>
                </c:pt>
                <c:pt idx="763" formatCode="General">
                  <c:v>1.526</c:v>
                </c:pt>
                <c:pt idx="764" formatCode="General">
                  <c:v>1.528</c:v>
                </c:pt>
                <c:pt idx="765" formatCode="General">
                  <c:v>1.53</c:v>
                </c:pt>
                <c:pt idx="766" formatCode="General">
                  <c:v>1.532</c:v>
                </c:pt>
                <c:pt idx="767" formatCode="General">
                  <c:v>1.534</c:v>
                </c:pt>
                <c:pt idx="768" formatCode="General">
                  <c:v>1.536</c:v>
                </c:pt>
                <c:pt idx="769" formatCode="General">
                  <c:v>1.538</c:v>
                </c:pt>
                <c:pt idx="770" formatCode="General">
                  <c:v>1.54</c:v>
                </c:pt>
                <c:pt idx="771" formatCode="General">
                  <c:v>1.542</c:v>
                </c:pt>
                <c:pt idx="772" formatCode="General">
                  <c:v>1.544</c:v>
                </c:pt>
                <c:pt idx="773" formatCode="General">
                  <c:v>1.546</c:v>
                </c:pt>
                <c:pt idx="774" formatCode="General">
                  <c:v>1.548</c:v>
                </c:pt>
                <c:pt idx="775" formatCode="General">
                  <c:v>1.55</c:v>
                </c:pt>
                <c:pt idx="776" formatCode="General">
                  <c:v>1.552</c:v>
                </c:pt>
                <c:pt idx="777" formatCode="General">
                  <c:v>1.554</c:v>
                </c:pt>
                <c:pt idx="778" formatCode="General">
                  <c:v>1.556</c:v>
                </c:pt>
                <c:pt idx="779" formatCode="General">
                  <c:v>1.5580000000000001</c:v>
                </c:pt>
                <c:pt idx="780" formatCode="General">
                  <c:v>1.56</c:v>
                </c:pt>
                <c:pt idx="781" formatCode="General">
                  <c:v>1.5620000000000001</c:v>
                </c:pt>
                <c:pt idx="782" formatCode="General">
                  <c:v>1.5640000000000001</c:v>
                </c:pt>
                <c:pt idx="783" formatCode="General">
                  <c:v>1.5660000000000001</c:v>
                </c:pt>
                <c:pt idx="784" formatCode="General">
                  <c:v>1.5680000000000001</c:v>
                </c:pt>
                <c:pt idx="785" formatCode="General">
                  <c:v>1.57</c:v>
                </c:pt>
                <c:pt idx="786" formatCode="General">
                  <c:v>1.5720000000000001</c:v>
                </c:pt>
                <c:pt idx="787" formatCode="General">
                  <c:v>1.5740000000000001</c:v>
                </c:pt>
                <c:pt idx="788" formatCode="General">
                  <c:v>1.5760000000000001</c:v>
                </c:pt>
                <c:pt idx="789" formatCode="General">
                  <c:v>1.5780000000000001</c:v>
                </c:pt>
                <c:pt idx="790" formatCode="General">
                  <c:v>1.58</c:v>
                </c:pt>
                <c:pt idx="791" formatCode="General">
                  <c:v>1.5820000000000001</c:v>
                </c:pt>
                <c:pt idx="792" formatCode="General">
                  <c:v>1.5840000000000001</c:v>
                </c:pt>
                <c:pt idx="793" formatCode="General">
                  <c:v>1.5860000000000001</c:v>
                </c:pt>
                <c:pt idx="794" formatCode="General">
                  <c:v>1.5880000000000001</c:v>
                </c:pt>
                <c:pt idx="795" formatCode="General">
                  <c:v>1.59</c:v>
                </c:pt>
                <c:pt idx="796" formatCode="General">
                  <c:v>1.5920000000000001</c:v>
                </c:pt>
                <c:pt idx="797" formatCode="General">
                  <c:v>1.5940000000000001</c:v>
                </c:pt>
                <c:pt idx="798" formatCode="General">
                  <c:v>1.5960000000000001</c:v>
                </c:pt>
                <c:pt idx="799" formatCode="General">
                  <c:v>1.5980000000000001</c:v>
                </c:pt>
                <c:pt idx="800" formatCode="General">
                  <c:v>1.6</c:v>
                </c:pt>
                <c:pt idx="801" formatCode="General">
                  <c:v>1.6020000000000001</c:v>
                </c:pt>
                <c:pt idx="802" formatCode="General">
                  <c:v>1.6040000000000001</c:v>
                </c:pt>
                <c:pt idx="803" formatCode="General">
                  <c:v>1.6060000000000001</c:v>
                </c:pt>
                <c:pt idx="804" formatCode="General">
                  <c:v>1.6080000000000001</c:v>
                </c:pt>
                <c:pt idx="805" formatCode="General">
                  <c:v>1.61</c:v>
                </c:pt>
                <c:pt idx="806" formatCode="General">
                  <c:v>1.6120000000000001</c:v>
                </c:pt>
                <c:pt idx="807" formatCode="General">
                  <c:v>1.6140000000000001</c:v>
                </c:pt>
                <c:pt idx="808" formatCode="General">
                  <c:v>1.6160000000000001</c:v>
                </c:pt>
                <c:pt idx="809" formatCode="General">
                  <c:v>1.6180000000000001</c:v>
                </c:pt>
                <c:pt idx="810" formatCode="General">
                  <c:v>1.62</c:v>
                </c:pt>
                <c:pt idx="811" formatCode="General">
                  <c:v>1.6220000000000001</c:v>
                </c:pt>
                <c:pt idx="812" formatCode="General">
                  <c:v>1.6240000000000001</c:v>
                </c:pt>
                <c:pt idx="813" formatCode="General">
                  <c:v>1.6259999999999999</c:v>
                </c:pt>
                <c:pt idx="814" formatCode="General">
                  <c:v>1.6279999999999999</c:v>
                </c:pt>
                <c:pt idx="815" formatCode="General">
                  <c:v>1.63</c:v>
                </c:pt>
                <c:pt idx="816" formatCode="General">
                  <c:v>1.6319999999999999</c:v>
                </c:pt>
                <c:pt idx="817" formatCode="General">
                  <c:v>1.6339999999999999</c:v>
                </c:pt>
                <c:pt idx="818" formatCode="General">
                  <c:v>1.6359999999999999</c:v>
                </c:pt>
                <c:pt idx="819" formatCode="General">
                  <c:v>1.6379999999999999</c:v>
                </c:pt>
                <c:pt idx="820" formatCode="General">
                  <c:v>1.64</c:v>
                </c:pt>
                <c:pt idx="821" formatCode="General">
                  <c:v>1.6419999999999999</c:v>
                </c:pt>
                <c:pt idx="822" formatCode="General">
                  <c:v>1.6439999999999999</c:v>
                </c:pt>
                <c:pt idx="823" formatCode="General">
                  <c:v>1.6459999999999999</c:v>
                </c:pt>
                <c:pt idx="824" formatCode="General">
                  <c:v>1.6479999999999999</c:v>
                </c:pt>
                <c:pt idx="825" formatCode="General">
                  <c:v>1.65</c:v>
                </c:pt>
                <c:pt idx="826" formatCode="General">
                  <c:v>1.6519999999999999</c:v>
                </c:pt>
                <c:pt idx="827" formatCode="General">
                  <c:v>1.6539999999999999</c:v>
                </c:pt>
                <c:pt idx="828" formatCode="General">
                  <c:v>1.6559999999999999</c:v>
                </c:pt>
                <c:pt idx="829" formatCode="General">
                  <c:v>1.6579999999999999</c:v>
                </c:pt>
                <c:pt idx="830" formatCode="General">
                  <c:v>1.66</c:v>
                </c:pt>
                <c:pt idx="831" formatCode="General">
                  <c:v>1.6619999999999999</c:v>
                </c:pt>
                <c:pt idx="832" formatCode="General">
                  <c:v>1.6639999999999999</c:v>
                </c:pt>
                <c:pt idx="833" formatCode="General">
                  <c:v>1.6659999999999999</c:v>
                </c:pt>
                <c:pt idx="834" formatCode="General">
                  <c:v>1.6679999999999999</c:v>
                </c:pt>
                <c:pt idx="835" formatCode="General">
                  <c:v>1.67</c:v>
                </c:pt>
                <c:pt idx="836" formatCode="General">
                  <c:v>1.6719999999999999</c:v>
                </c:pt>
                <c:pt idx="837" formatCode="General">
                  <c:v>1.6739999999999999</c:v>
                </c:pt>
                <c:pt idx="838" formatCode="General">
                  <c:v>1.6759999999999999</c:v>
                </c:pt>
                <c:pt idx="839" formatCode="General">
                  <c:v>1.6779999999999999</c:v>
                </c:pt>
                <c:pt idx="840" formatCode="General">
                  <c:v>1.68</c:v>
                </c:pt>
                <c:pt idx="841" formatCode="General">
                  <c:v>1.6819999999999999</c:v>
                </c:pt>
                <c:pt idx="842" formatCode="General">
                  <c:v>1.6839999999999999</c:v>
                </c:pt>
                <c:pt idx="843" formatCode="General">
                  <c:v>1.6859999999999999</c:v>
                </c:pt>
                <c:pt idx="844" formatCode="General">
                  <c:v>1.6879999999999999</c:v>
                </c:pt>
                <c:pt idx="845" formatCode="General">
                  <c:v>1.69</c:v>
                </c:pt>
                <c:pt idx="846" formatCode="General">
                  <c:v>1.6919999999999999</c:v>
                </c:pt>
                <c:pt idx="847" formatCode="General">
                  <c:v>1.694</c:v>
                </c:pt>
                <c:pt idx="848" formatCode="General">
                  <c:v>1.696</c:v>
                </c:pt>
                <c:pt idx="849" formatCode="General">
                  <c:v>1.698</c:v>
                </c:pt>
                <c:pt idx="850" formatCode="General">
                  <c:v>1.7</c:v>
                </c:pt>
                <c:pt idx="851" formatCode="General">
                  <c:v>1.702</c:v>
                </c:pt>
                <c:pt idx="852" formatCode="General">
                  <c:v>1.704</c:v>
                </c:pt>
                <c:pt idx="853" formatCode="General">
                  <c:v>1.706</c:v>
                </c:pt>
                <c:pt idx="854" formatCode="General">
                  <c:v>1.708</c:v>
                </c:pt>
                <c:pt idx="855" formatCode="General">
                  <c:v>1.71</c:v>
                </c:pt>
                <c:pt idx="856" formatCode="General">
                  <c:v>1.712</c:v>
                </c:pt>
                <c:pt idx="857" formatCode="General">
                  <c:v>1.714</c:v>
                </c:pt>
                <c:pt idx="858" formatCode="General">
                  <c:v>1.716</c:v>
                </c:pt>
                <c:pt idx="859" formatCode="General">
                  <c:v>1.718</c:v>
                </c:pt>
                <c:pt idx="860" formatCode="General">
                  <c:v>1.72</c:v>
                </c:pt>
                <c:pt idx="861" formatCode="General">
                  <c:v>1.722</c:v>
                </c:pt>
                <c:pt idx="862" formatCode="General">
                  <c:v>1.724</c:v>
                </c:pt>
                <c:pt idx="863" formatCode="General">
                  <c:v>1.726</c:v>
                </c:pt>
                <c:pt idx="864" formatCode="General">
                  <c:v>1.728</c:v>
                </c:pt>
                <c:pt idx="865" formatCode="General">
                  <c:v>1.73</c:v>
                </c:pt>
                <c:pt idx="866" formatCode="General">
                  <c:v>1.732</c:v>
                </c:pt>
                <c:pt idx="867" formatCode="General">
                  <c:v>1.734</c:v>
                </c:pt>
                <c:pt idx="868" formatCode="General">
                  <c:v>1.736</c:v>
                </c:pt>
                <c:pt idx="869" formatCode="General">
                  <c:v>1.738</c:v>
                </c:pt>
                <c:pt idx="870" formatCode="General">
                  <c:v>1.74</c:v>
                </c:pt>
                <c:pt idx="871" formatCode="General">
                  <c:v>1.742</c:v>
                </c:pt>
                <c:pt idx="872" formatCode="General">
                  <c:v>1.744</c:v>
                </c:pt>
                <c:pt idx="873" formatCode="General">
                  <c:v>1.746</c:v>
                </c:pt>
                <c:pt idx="874" formatCode="General">
                  <c:v>1.748</c:v>
                </c:pt>
                <c:pt idx="875" formatCode="General">
                  <c:v>1.75</c:v>
                </c:pt>
                <c:pt idx="876" formatCode="General">
                  <c:v>1.752</c:v>
                </c:pt>
                <c:pt idx="877" formatCode="General">
                  <c:v>1.754</c:v>
                </c:pt>
                <c:pt idx="878" formatCode="General">
                  <c:v>1.756</c:v>
                </c:pt>
                <c:pt idx="879" formatCode="General">
                  <c:v>1.758</c:v>
                </c:pt>
                <c:pt idx="880" formatCode="General">
                  <c:v>1.76</c:v>
                </c:pt>
                <c:pt idx="881" formatCode="General">
                  <c:v>1.762</c:v>
                </c:pt>
                <c:pt idx="882" formatCode="General">
                  <c:v>1.764</c:v>
                </c:pt>
                <c:pt idx="883" formatCode="General">
                  <c:v>1.766</c:v>
                </c:pt>
                <c:pt idx="884" formatCode="General">
                  <c:v>1.768</c:v>
                </c:pt>
                <c:pt idx="885" formatCode="General">
                  <c:v>1.77</c:v>
                </c:pt>
                <c:pt idx="886" formatCode="General">
                  <c:v>1.772</c:v>
                </c:pt>
                <c:pt idx="887" formatCode="General">
                  <c:v>1.774</c:v>
                </c:pt>
                <c:pt idx="888" formatCode="General">
                  <c:v>1.776</c:v>
                </c:pt>
                <c:pt idx="889" formatCode="General">
                  <c:v>1.778</c:v>
                </c:pt>
                <c:pt idx="890" formatCode="General">
                  <c:v>1.78</c:v>
                </c:pt>
                <c:pt idx="891" formatCode="General">
                  <c:v>1.782</c:v>
                </c:pt>
                <c:pt idx="892" formatCode="General">
                  <c:v>1.784</c:v>
                </c:pt>
                <c:pt idx="893" formatCode="General">
                  <c:v>1.786</c:v>
                </c:pt>
                <c:pt idx="894" formatCode="General">
                  <c:v>1.788</c:v>
                </c:pt>
                <c:pt idx="895" formatCode="General">
                  <c:v>1.79</c:v>
                </c:pt>
                <c:pt idx="896" formatCode="General">
                  <c:v>1.792</c:v>
                </c:pt>
                <c:pt idx="897" formatCode="General">
                  <c:v>1.794</c:v>
                </c:pt>
                <c:pt idx="898" formatCode="General">
                  <c:v>1.796</c:v>
                </c:pt>
                <c:pt idx="899" formatCode="General">
                  <c:v>1.798</c:v>
                </c:pt>
                <c:pt idx="900" formatCode="General">
                  <c:v>1.8</c:v>
                </c:pt>
                <c:pt idx="901" formatCode="General">
                  <c:v>1.802</c:v>
                </c:pt>
                <c:pt idx="902" formatCode="General">
                  <c:v>1.804</c:v>
                </c:pt>
                <c:pt idx="903" formatCode="General">
                  <c:v>1.806</c:v>
                </c:pt>
                <c:pt idx="904" formatCode="General">
                  <c:v>1.8080000000000001</c:v>
                </c:pt>
                <c:pt idx="905" formatCode="General">
                  <c:v>1.81</c:v>
                </c:pt>
                <c:pt idx="906" formatCode="General">
                  <c:v>1.8120000000000001</c:v>
                </c:pt>
                <c:pt idx="907" formatCode="General">
                  <c:v>1.8140000000000001</c:v>
                </c:pt>
                <c:pt idx="908" formatCode="General">
                  <c:v>1.8160000000000001</c:v>
                </c:pt>
                <c:pt idx="909" formatCode="General">
                  <c:v>1.8180000000000001</c:v>
                </c:pt>
                <c:pt idx="910" formatCode="General">
                  <c:v>1.82</c:v>
                </c:pt>
                <c:pt idx="911" formatCode="General">
                  <c:v>1.8220000000000001</c:v>
                </c:pt>
                <c:pt idx="912" formatCode="General">
                  <c:v>1.8240000000000001</c:v>
                </c:pt>
                <c:pt idx="913" formatCode="General">
                  <c:v>1.8260000000000001</c:v>
                </c:pt>
                <c:pt idx="914" formatCode="General">
                  <c:v>1.8280000000000001</c:v>
                </c:pt>
                <c:pt idx="915" formatCode="General">
                  <c:v>1.83</c:v>
                </c:pt>
                <c:pt idx="916" formatCode="General">
                  <c:v>1.8320000000000001</c:v>
                </c:pt>
                <c:pt idx="917" formatCode="General">
                  <c:v>1.8340000000000001</c:v>
                </c:pt>
                <c:pt idx="918" formatCode="General">
                  <c:v>1.8360000000000001</c:v>
                </c:pt>
                <c:pt idx="919" formatCode="General">
                  <c:v>1.8380000000000001</c:v>
                </c:pt>
                <c:pt idx="920" formatCode="General">
                  <c:v>1.84</c:v>
                </c:pt>
                <c:pt idx="921" formatCode="General">
                  <c:v>1.8420000000000001</c:v>
                </c:pt>
                <c:pt idx="922" formatCode="General">
                  <c:v>1.8440000000000001</c:v>
                </c:pt>
                <c:pt idx="923" formatCode="General">
                  <c:v>1.8460000000000001</c:v>
                </c:pt>
                <c:pt idx="924" formatCode="General">
                  <c:v>1.8480000000000001</c:v>
                </c:pt>
                <c:pt idx="925" formatCode="General">
                  <c:v>1.85</c:v>
                </c:pt>
                <c:pt idx="926" formatCode="General">
                  <c:v>1.8520000000000001</c:v>
                </c:pt>
                <c:pt idx="927" formatCode="General">
                  <c:v>1.8540000000000001</c:v>
                </c:pt>
                <c:pt idx="928" formatCode="General">
                  <c:v>1.8560000000000001</c:v>
                </c:pt>
                <c:pt idx="929" formatCode="General">
                  <c:v>1.8580000000000001</c:v>
                </c:pt>
                <c:pt idx="930" formatCode="General">
                  <c:v>1.86</c:v>
                </c:pt>
                <c:pt idx="931" formatCode="General">
                  <c:v>1.8620000000000001</c:v>
                </c:pt>
                <c:pt idx="932" formatCode="General">
                  <c:v>1.8640000000000001</c:v>
                </c:pt>
                <c:pt idx="933" formatCode="General">
                  <c:v>1.8660000000000001</c:v>
                </c:pt>
                <c:pt idx="934" formatCode="General">
                  <c:v>1.8680000000000001</c:v>
                </c:pt>
                <c:pt idx="935" formatCode="General">
                  <c:v>1.87</c:v>
                </c:pt>
                <c:pt idx="936" formatCode="General">
                  <c:v>1.8720000000000001</c:v>
                </c:pt>
                <c:pt idx="937" formatCode="General">
                  <c:v>1.8740000000000001</c:v>
                </c:pt>
                <c:pt idx="938" formatCode="General">
                  <c:v>1.8759999999999999</c:v>
                </c:pt>
                <c:pt idx="939" formatCode="General">
                  <c:v>1.8779999999999999</c:v>
                </c:pt>
                <c:pt idx="940" formatCode="General">
                  <c:v>1.88</c:v>
                </c:pt>
                <c:pt idx="941" formatCode="General">
                  <c:v>1.8819999999999999</c:v>
                </c:pt>
                <c:pt idx="942" formatCode="General">
                  <c:v>1.8839999999999999</c:v>
                </c:pt>
                <c:pt idx="943" formatCode="General">
                  <c:v>1.8859999999999999</c:v>
                </c:pt>
                <c:pt idx="944" formatCode="General">
                  <c:v>1.8879999999999999</c:v>
                </c:pt>
                <c:pt idx="945" formatCode="General">
                  <c:v>1.89</c:v>
                </c:pt>
                <c:pt idx="946" formatCode="General">
                  <c:v>1.8919999999999999</c:v>
                </c:pt>
                <c:pt idx="947" formatCode="General">
                  <c:v>1.8939999999999999</c:v>
                </c:pt>
                <c:pt idx="948" formatCode="General">
                  <c:v>1.8959999999999999</c:v>
                </c:pt>
                <c:pt idx="949" formatCode="General">
                  <c:v>1.8979999999999999</c:v>
                </c:pt>
                <c:pt idx="950" formatCode="General">
                  <c:v>1.9</c:v>
                </c:pt>
                <c:pt idx="951" formatCode="General">
                  <c:v>1.9019999999999999</c:v>
                </c:pt>
                <c:pt idx="952" formatCode="General">
                  <c:v>1.9039999999999999</c:v>
                </c:pt>
                <c:pt idx="953" formatCode="General">
                  <c:v>1.9059999999999999</c:v>
                </c:pt>
                <c:pt idx="954" formatCode="General">
                  <c:v>1.9079999999999999</c:v>
                </c:pt>
                <c:pt idx="955" formatCode="General">
                  <c:v>1.91</c:v>
                </c:pt>
                <c:pt idx="956" formatCode="General">
                  <c:v>1.9119999999999999</c:v>
                </c:pt>
                <c:pt idx="957" formatCode="General">
                  <c:v>1.9139999999999999</c:v>
                </c:pt>
                <c:pt idx="958" formatCode="General">
                  <c:v>1.9159999999999999</c:v>
                </c:pt>
                <c:pt idx="959" formatCode="General">
                  <c:v>1.9179999999999999</c:v>
                </c:pt>
                <c:pt idx="960" formatCode="General">
                  <c:v>1.92</c:v>
                </c:pt>
                <c:pt idx="961" formatCode="General">
                  <c:v>1.9219999999999999</c:v>
                </c:pt>
                <c:pt idx="962" formatCode="General">
                  <c:v>1.9239999999999999</c:v>
                </c:pt>
                <c:pt idx="963" formatCode="General">
                  <c:v>1.9259999999999999</c:v>
                </c:pt>
                <c:pt idx="964" formatCode="General">
                  <c:v>1.9279999999999999</c:v>
                </c:pt>
                <c:pt idx="965" formatCode="General">
                  <c:v>1.93</c:v>
                </c:pt>
                <c:pt idx="966" formatCode="General">
                  <c:v>1.9319999999999999</c:v>
                </c:pt>
                <c:pt idx="967" formatCode="General">
                  <c:v>1.9339999999999999</c:v>
                </c:pt>
                <c:pt idx="968" formatCode="General">
                  <c:v>1.9359999999999999</c:v>
                </c:pt>
                <c:pt idx="969" formatCode="General">
                  <c:v>1.9379999999999999</c:v>
                </c:pt>
                <c:pt idx="970" formatCode="General">
                  <c:v>1.94</c:v>
                </c:pt>
                <c:pt idx="971" formatCode="General">
                  <c:v>1.9419999999999999</c:v>
                </c:pt>
                <c:pt idx="972" formatCode="General">
                  <c:v>1.944</c:v>
                </c:pt>
                <c:pt idx="973" formatCode="General">
                  <c:v>1.946</c:v>
                </c:pt>
                <c:pt idx="974" formatCode="General">
                  <c:v>1.948</c:v>
                </c:pt>
                <c:pt idx="975" formatCode="General">
                  <c:v>1.95</c:v>
                </c:pt>
                <c:pt idx="976" formatCode="General">
                  <c:v>1.952</c:v>
                </c:pt>
                <c:pt idx="977" formatCode="General">
                  <c:v>1.954</c:v>
                </c:pt>
                <c:pt idx="978" formatCode="General">
                  <c:v>1.956</c:v>
                </c:pt>
                <c:pt idx="979" formatCode="General">
                  <c:v>1.958</c:v>
                </c:pt>
                <c:pt idx="980" formatCode="General">
                  <c:v>1.96</c:v>
                </c:pt>
                <c:pt idx="981" formatCode="General">
                  <c:v>1.962</c:v>
                </c:pt>
                <c:pt idx="982" formatCode="General">
                  <c:v>1.964</c:v>
                </c:pt>
                <c:pt idx="983" formatCode="General">
                  <c:v>1.966</c:v>
                </c:pt>
                <c:pt idx="984" formatCode="General">
                  <c:v>1.968</c:v>
                </c:pt>
                <c:pt idx="985" formatCode="General">
                  <c:v>1.97</c:v>
                </c:pt>
                <c:pt idx="986" formatCode="General">
                  <c:v>1.972</c:v>
                </c:pt>
                <c:pt idx="987" formatCode="General">
                  <c:v>1.974</c:v>
                </c:pt>
                <c:pt idx="988" formatCode="General">
                  <c:v>1.976</c:v>
                </c:pt>
                <c:pt idx="989" formatCode="General">
                  <c:v>1.978</c:v>
                </c:pt>
                <c:pt idx="990" formatCode="General">
                  <c:v>1.98</c:v>
                </c:pt>
                <c:pt idx="991" formatCode="General">
                  <c:v>1.982</c:v>
                </c:pt>
                <c:pt idx="992" formatCode="General">
                  <c:v>1.984</c:v>
                </c:pt>
                <c:pt idx="993" formatCode="General">
                  <c:v>1.986</c:v>
                </c:pt>
                <c:pt idx="994" formatCode="General">
                  <c:v>1.988</c:v>
                </c:pt>
                <c:pt idx="995" formatCode="General">
                  <c:v>1.99</c:v>
                </c:pt>
                <c:pt idx="996" formatCode="General">
                  <c:v>1.992</c:v>
                </c:pt>
                <c:pt idx="997" formatCode="General">
                  <c:v>1.994</c:v>
                </c:pt>
                <c:pt idx="998" formatCode="General">
                  <c:v>1.996</c:v>
                </c:pt>
                <c:pt idx="999" formatCode="General">
                  <c:v>1.998</c:v>
                </c:pt>
                <c:pt idx="1000" formatCode="General">
                  <c:v>2</c:v>
                </c:pt>
                <c:pt idx="1001" formatCode="General">
                  <c:v>2.0019999999999998</c:v>
                </c:pt>
                <c:pt idx="1002" formatCode="General">
                  <c:v>2.004</c:v>
                </c:pt>
                <c:pt idx="1003" formatCode="General">
                  <c:v>2.0059999999999998</c:v>
                </c:pt>
                <c:pt idx="1004" formatCode="General">
                  <c:v>2.008</c:v>
                </c:pt>
                <c:pt idx="1005" formatCode="General">
                  <c:v>2.0099999999999998</c:v>
                </c:pt>
                <c:pt idx="1006" formatCode="General">
                  <c:v>2.012</c:v>
                </c:pt>
                <c:pt idx="1007" formatCode="General">
                  <c:v>2.0139999999999998</c:v>
                </c:pt>
                <c:pt idx="1008" formatCode="General">
                  <c:v>2.016</c:v>
                </c:pt>
                <c:pt idx="1009" formatCode="General">
                  <c:v>2.0179999999999998</c:v>
                </c:pt>
                <c:pt idx="1010" formatCode="General">
                  <c:v>2.02</c:v>
                </c:pt>
                <c:pt idx="1011" formatCode="General">
                  <c:v>2.0219999999999998</c:v>
                </c:pt>
                <c:pt idx="1012" formatCode="General">
                  <c:v>2.024</c:v>
                </c:pt>
                <c:pt idx="1013" formatCode="General">
                  <c:v>2.0259999999999998</c:v>
                </c:pt>
                <c:pt idx="1014" formatCode="General">
                  <c:v>2.028</c:v>
                </c:pt>
                <c:pt idx="1015" formatCode="General">
                  <c:v>2.0299999999999998</c:v>
                </c:pt>
                <c:pt idx="1016" formatCode="General">
                  <c:v>2.032</c:v>
                </c:pt>
                <c:pt idx="1017" formatCode="General">
                  <c:v>2.0339999999999998</c:v>
                </c:pt>
                <c:pt idx="1018" formatCode="General">
                  <c:v>2.036</c:v>
                </c:pt>
                <c:pt idx="1019" formatCode="General">
                  <c:v>2.0379999999999998</c:v>
                </c:pt>
                <c:pt idx="1020" formatCode="General">
                  <c:v>2.04</c:v>
                </c:pt>
                <c:pt idx="1021" formatCode="General">
                  <c:v>2.0419999999999998</c:v>
                </c:pt>
                <c:pt idx="1022" formatCode="General">
                  <c:v>2.044</c:v>
                </c:pt>
                <c:pt idx="1023" formatCode="General">
                  <c:v>2.0459999999999998</c:v>
                </c:pt>
                <c:pt idx="1024" formatCode="General">
                  <c:v>2.048</c:v>
                </c:pt>
                <c:pt idx="1025" formatCode="General">
                  <c:v>2.0499999999999998</c:v>
                </c:pt>
                <c:pt idx="1026" formatCode="General">
                  <c:v>2.052</c:v>
                </c:pt>
                <c:pt idx="1027" formatCode="General">
                  <c:v>2.0539999999999998</c:v>
                </c:pt>
                <c:pt idx="1028" formatCode="General">
                  <c:v>2.056</c:v>
                </c:pt>
                <c:pt idx="1029" formatCode="General">
                  <c:v>2.0579999999999998</c:v>
                </c:pt>
                <c:pt idx="1030" formatCode="General">
                  <c:v>2.06</c:v>
                </c:pt>
                <c:pt idx="1031" formatCode="General">
                  <c:v>2.0619999999999998</c:v>
                </c:pt>
                <c:pt idx="1032" formatCode="General">
                  <c:v>2.0640000000000001</c:v>
                </c:pt>
                <c:pt idx="1033" formatCode="General">
                  <c:v>2.0659999999999998</c:v>
                </c:pt>
                <c:pt idx="1034" formatCode="General">
                  <c:v>2.0680000000000001</c:v>
                </c:pt>
                <c:pt idx="1035" formatCode="General">
                  <c:v>2.0699999999999998</c:v>
                </c:pt>
                <c:pt idx="1036" formatCode="General">
                  <c:v>2.0720000000000001</c:v>
                </c:pt>
                <c:pt idx="1037" formatCode="General">
                  <c:v>2.0739999999999998</c:v>
                </c:pt>
                <c:pt idx="1038" formatCode="General">
                  <c:v>2.0760000000000001</c:v>
                </c:pt>
                <c:pt idx="1039" formatCode="General">
                  <c:v>2.0779999999999998</c:v>
                </c:pt>
                <c:pt idx="1040" formatCode="General">
                  <c:v>2.08</c:v>
                </c:pt>
                <c:pt idx="1041" formatCode="General">
                  <c:v>2.0819999999999999</c:v>
                </c:pt>
                <c:pt idx="1042" formatCode="General">
                  <c:v>2.0840000000000001</c:v>
                </c:pt>
                <c:pt idx="1043" formatCode="General">
                  <c:v>2.0859999999999999</c:v>
                </c:pt>
                <c:pt idx="1044" formatCode="General">
                  <c:v>2.0880000000000001</c:v>
                </c:pt>
                <c:pt idx="1045" formatCode="General">
                  <c:v>2.09</c:v>
                </c:pt>
                <c:pt idx="1046" formatCode="General">
                  <c:v>2.0920000000000001</c:v>
                </c:pt>
                <c:pt idx="1047" formatCode="General">
                  <c:v>2.0939999999999999</c:v>
                </c:pt>
                <c:pt idx="1048" formatCode="General">
                  <c:v>2.0960000000000001</c:v>
                </c:pt>
                <c:pt idx="1049" formatCode="General">
                  <c:v>2.0979999999999999</c:v>
                </c:pt>
                <c:pt idx="1050" formatCode="General">
                  <c:v>2.1</c:v>
                </c:pt>
                <c:pt idx="1051" formatCode="General">
                  <c:v>2.1019999999999999</c:v>
                </c:pt>
                <c:pt idx="1052" formatCode="General">
                  <c:v>2.1040000000000001</c:v>
                </c:pt>
                <c:pt idx="1053" formatCode="General">
                  <c:v>2.1059999999999999</c:v>
                </c:pt>
                <c:pt idx="1054" formatCode="General">
                  <c:v>2.1080000000000001</c:v>
                </c:pt>
                <c:pt idx="1055" formatCode="General">
                  <c:v>2.11</c:v>
                </c:pt>
                <c:pt idx="1056" formatCode="General">
                  <c:v>2.1120000000000001</c:v>
                </c:pt>
                <c:pt idx="1057" formatCode="General">
                  <c:v>2.1139999999999999</c:v>
                </c:pt>
                <c:pt idx="1058" formatCode="General">
                  <c:v>2.1160000000000001</c:v>
                </c:pt>
                <c:pt idx="1059" formatCode="General">
                  <c:v>2.1179999999999999</c:v>
                </c:pt>
                <c:pt idx="1060" formatCode="General">
                  <c:v>2.12</c:v>
                </c:pt>
                <c:pt idx="1061" formatCode="General">
                  <c:v>2.1219999999999999</c:v>
                </c:pt>
                <c:pt idx="1062" formatCode="General">
                  <c:v>2.1240000000000001</c:v>
                </c:pt>
                <c:pt idx="1063" formatCode="General">
                  <c:v>2.1259999999999999</c:v>
                </c:pt>
                <c:pt idx="1064" formatCode="General">
                  <c:v>2.1280000000000001</c:v>
                </c:pt>
                <c:pt idx="1065" formatCode="General">
                  <c:v>2.13</c:v>
                </c:pt>
                <c:pt idx="1066" formatCode="General">
                  <c:v>2.1320000000000001</c:v>
                </c:pt>
                <c:pt idx="1067" formatCode="General">
                  <c:v>2.1339999999999999</c:v>
                </c:pt>
                <c:pt idx="1068" formatCode="General">
                  <c:v>2.1360000000000001</c:v>
                </c:pt>
                <c:pt idx="1069" formatCode="General">
                  <c:v>2.1379999999999999</c:v>
                </c:pt>
                <c:pt idx="1070" formatCode="General">
                  <c:v>2.14</c:v>
                </c:pt>
                <c:pt idx="1071" formatCode="General">
                  <c:v>2.1419999999999999</c:v>
                </c:pt>
                <c:pt idx="1072" formatCode="General">
                  <c:v>2.1440000000000001</c:v>
                </c:pt>
                <c:pt idx="1073" formatCode="General">
                  <c:v>2.1459999999999999</c:v>
                </c:pt>
                <c:pt idx="1074" formatCode="General">
                  <c:v>2.1480000000000001</c:v>
                </c:pt>
                <c:pt idx="1075" formatCode="General">
                  <c:v>2.15</c:v>
                </c:pt>
                <c:pt idx="1076" formatCode="General">
                  <c:v>2.1520000000000001</c:v>
                </c:pt>
                <c:pt idx="1077" formatCode="General">
                  <c:v>2.1539999999999999</c:v>
                </c:pt>
                <c:pt idx="1078" formatCode="General">
                  <c:v>2.1560000000000001</c:v>
                </c:pt>
                <c:pt idx="1079" formatCode="General">
                  <c:v>2.1579999999999999</c:v>
                </c:pt>
                <c:pt idx="1080" formatCode="General">
                  <c:v>2.16</c:v>
                </c:pt>
                <c:pt idx="1081" formatCode="General">
                  <c:v>2.1619999999999999</c:v>
                </c:pt>
                <c:pt idx="1082" formatCode="General">
                  <c:v>2.1640000000000001</c:v>
                </c:pt>
                <c:pt idx="1083" formatCode="General">
                  <c:v>2.1659999999999999</c:v>
                </c:pt>
                <c:pt idx="1084" formatCode="General">
                  <c:v>2.1680000000000001</c:v>
                </c:pt>
                <c:pt idx="1085" formatCode="General">
                  <c:v>2.17</c:v>
                </c:pt>
                <c:pt idx="1086" formatCode="General">
                  <c:v>2.1720000000000002</c:v>
                </c:pt>
                <c:pt idx="1087" formatCode="General">
                  <c:v>2.1739999999999999</c:v>
                </c:pt>
                <c:pt idx="1088" formatCode="General">
                  <c:v>2.1760000000000002</c:v>
                </c:pt>
                <c:pt idx="1089" formatCode="General">
                  <c:v>2.1779999999999999</c:v>
                </c:pt>
                <c:pt idx="1090" formatCode="General">
                  <c:v>2.1800000000000002</c:v>
                </c:pt>
                <c:pt idx="1091" formatCode="General">
                  <c:v>2.1819999999999999</c:v>
                </c:pt>
                <c:pt idx="1092" formatCode="General">
                  <c:v>2.1840000000000002</c:v>
                </c:pt>
                <c:pt idx="1093" formatCode="General">
                  <c:v>2.1859999999999999</c:v>
                </c:pt>
                <c:pt idx="1094" formatCode="General">
                  <c:v>2.1880000000000002</c:v>
                </c:pt>
                <c:pt idx="1095" formatCode="General">
                  <c:v>2.19</c:v>
                </c:pt>
                <c:pt idx="1096" formatCode="General">
                  <c:v>2.1920000000000002</c:v>
                </c:pt>
                <c:pt idx="1097" formatCode="General">
                  <c:v>2.194</c:v>
                </c:pt>
                <c:pt idx="1098" formatCode="General">
                  <c:v>2.1960000000000002</c:v>
                </c:pt>
                <c:pt idx="1099" formatCode="General">
                  <c:v>2.198</c:v>
                </c:pt>
                <c:pt idx="1100" formatCode="General">
                  <c:v>2.2000000000000002</c:v>
                </c:pt>
                <c:pt idx="1101" formatCode="General">
                  <c:v>2.202</c:v>
                </c:pt>
                <c:pt idx="1102" formatCode="General">
                  <c:v>2.2040000000000002</c:v>
                </c:pt>
                <c:pt idx="1103" formatCode="General">
                  <c:v>2.206</c:v>
                </c:pt>
                <c:pt idx="1104" formatCode="General">
                  <c:v>2.2080000000000002</c:v>
                </c:pt>
                <c:pt idx="1105" formatCode="General">
                  <c:v>2.21</c:v>
                </c:pt>
                <c:pt idx="1106" formatCode="General">
                  <c:v>2.2120000000000002</c:v>
                </c:pt>
                <c:pt idx="1107" formatCode="General">
                  <c:v>2.214</c:v>
                </c:pt>
                <c:pt idx="1108" formatCode="General">
                  <c:v>2.2160000000000002</c:v>
                </c:pt>
                <c:pt idx="1109" formatCode="General">
                  <c:v>2.218</c:v>
                </c:pt>
                <c:pt idx="1110" formatCode="General">
                  <c:v>2.2200000000000002</c:v>
                </c:pt>
                <c:pt idx="1111" formatCode="General">
                  <c:v>2.222</c:v>
                </c:pt>
                <c:pt idx="1112" formatCode="General">
                  <c:v>2.2240000000000002</c:v>
                </c:pt>
                <c:pt idx="1113" formatCode="General">
                  <c:v>2.226</c:v>
                </c:pt>
                <c:pt idx="1114" formatCode="General">
                  <c:v>2.2280000000000002</c:v>
                </c:pt>
                <c:pt idx="1115" formatCode="General">
                  <c:v>2.23</c:v>
                </c:pt>
                <c:pt idx="1116" formatCode="General">
                  <c:v>2.2320000000000002</c:v>
                </c:pt>
                <c:pt idx="1117" formatCode="General">
                  <c:v>2.234</c:v>
                </c:pt>
                <c:pt idx="1118" formatCode="General">
                  <c:v>2.2360000000000002</c:v>
                </c:pt>
                <c:pt idx="1119" formatCode="General">
                  <c:v>2.238</c:v>
                </c:pt>
                <c:pt idx="1120" formatCode="General">
                  <c:v>2.2400000000000002</c:v>
                </c:pt>
                <c:pt idx="1121" formatCode="General">
                  <c:v>2.242</c:v>
                </c:pt>
                <c:pt idx="1122" formatCode="General">
                  <c:v>2.2440000000000002</c:v>
                </c:pt>
                <c:pt idx="1123" formatCode="General">
                  <c:v>2.246</c:v>
                </c:pt>
                <c:pt idx="1124" formatCode="General">
                  <c:v>2.2480000000000002</c:v>
                </c:pt>
                <c:pt idx="1125" formatCode="General">
                  <c:v>2.25</c:v>
                </c:pt>
                <c:pt idx="1126" formatCode="General">
                  <c:v>2.2519999999999998</c:v>
                </c:pt>
                <c:pt idx="1127" formatCode="General">
                  <c:v>2.254</c:v>
                </c:pt>
                <c:pt idx="1128" formatCode="General">
                  <c:v>2.2559999999999998</c:v>
                </c:pt>
                <c:pt idx="1129" formatCode="General">
                  <c:v>2.258</c:v>
                </c:pt>
                <c:pt idx="1130" formatCode="General">
                  <c:v>2.2599999999999998</c:v>
                </c:pt>
                <c:pt idx="1131" formatCode="General">
                  <c:v>2.262</c:v>
                </c:pt>
                <c:pt idx="1132" formatCode="General">
                  <c:v>2.2639999999999998</c:v>
                </c:pt>
                <c:pt idx="1133" formatCode="General">
                  <c:v>2.266</c:v>
                </c:pt>
                <c:pt idx="1134" formatCode="General">
                  <c:v>2.2679999999999998</c:v>
                </c:pt>
                <c:pt idx="1135" formatCode="General">
                  <c:v>2.27</c:v>
                </c:pt>
                <c:pt idx="1136" formatCode="General">
                  <c:v>2.2719999999999998</c:v>
                </c:pt>
                <c:pt idx="1137" formatCode="General">
                  <c:v>2.274</c:v>
                </c:pt>
                <c:pt idx="1138" formatCode="General">
                  <c:v>2.2759999999999998</c:v>
                </c:pt>
                <c:pt idx="1139" formatCode="General">
                  <c:v>2.278</c:v>
                </c:pt>
                <c:pt idx="1140" formatCode="General">
                  <c:v>2.2799999999999998</c:v>
                </c:pt>
                <c:pt idx="1141" formatCode="General">
                  <c:v>2.282</c:v>
                </c:pt>
                <c:pt idx="1142" formatCode="General">
                  <c:v>2.2839999999999998</c:v>
                </c:pt>
                <c:pt idx="1143" formatCode="General">
                  <c:v>2.286</c:v>
                </c:pt>
                <c:pt idx="1144" formatCode="General">
                  <c:v>2.2879999999999998</c:v>
                </c:pt>
                <c:pt idx="1145" formatCode="General">
                  <c:v>2.29</c:v>
                </c:pt>
                <c:pt idx="1146" formatCode="General">
                  <c:v>2.2919999999999998</c:v>
                </c:pt>
                <c:pt idx="1147" formatCode="General">
                  <c:v>2.294</c:v>
                </c:pt>
                <c:pt idx="1148" formatCode="General">
                  <c:v>2.2959999999999998</c:v>
                </c:pt>
                <c:pt idx="1149" formatCode="General">
                  <c:v>2.298</c:v>
                </c:pt>
                <c:pt idx="1150" formatCode="General">
                  <c:v>2.2999999999999998</c:v>
                </c:pt>
                <c:pt idx="1151" formatCode="General">
                  <c:v>2.302</c:v>
                </c:pt>
                <c:pt idx="1152" formatCode="General">
                  <c:v>2.3039999999999998</c:v>
                </c:pt>
                <c:pt idx="1153" formatCode="General">
                  <c:v>2.306</c:v>
                </c:pt>
                <c:pt idx="1154" formatCode="General">
                  <c:v>2.3079999999999998</c:v>
                </c:pt>
                <c:pt idx="1155" formatCode="General">
                  <c:v>2.31</c:v>
                </c:pt>
                <c:pt idx="1156" formatCode="General">
                  <c:v>2.3119999999999998</c:v>
                </c:pt>
                <c:pt idx="1157" formatCode="General">
                  <c:v>2.3140000000000001</c:v>
                </c:pt>
                <c:pt idx="1158" formatCode="General">
                  <c:v>2.3159999999999998</c:v>
                </c:pt>
                <c:pt idx="1159" formatCode="General">
                  <c:v>2.3180000000000001</c:v>
                </c:pt>
                <c:pt idx="1160" formatCode="General">
                  <c:v>2.3199999999999998</c:v>
                </c:pt>
                <c:pt idx="1161" formatCode="General">
                  <c:v>2.3220000000000001</c:v>
                </c:pt>
                <c:pt idx="1162" formatCode="General">
                  <c:v>2.3239999999999998</c:v>
                </c:pt>
                <c:pt idx="1163" formatCode="General">
                  <c:v>2.3260000000000001</c:v>
                </c:pt>
                <c:pt idx="1164" formatCode="General">
                  <c:v>2.3279999999999998</c:v>
                </c:pt>
                <c:pt idx="1165" formatCode="General">
                  <c:v>2.33</c:v>
                </c:pt>
                <c:pt idx="1166" formatCode="General">
                  <c:v>2.3319999999999999</c:v>
                </c:pt>
                <c:pt idx="1167" formatCode="General">
                  <c:v>2.3340000000000001</c:v>
                </c:pt>
                <c:pt idx="1168" formatCode="General">
                  <c:v>2.3359999999999999</c:v>
                </c:pt>
                <c:pt idx="1169" formatCode="General">
                  <c:v>2.3380000000000001</c:v>
                </c:pt>
                <c:pt idx="1170" formatCode="General">
                  <c:v>2.34</c:v>
                </c:pt>
                <c:pt idx="1171" formatCode="General">
                  <c:v>2.3420000000000001</c:v>
                </c:pt>
                <c:pt idx="1172" formatCode="General">
                  <c:v>2.3439999999999999</c:v>
                </c:pt>
                <c:pt idx="1173" formatCode="General">
                  <c:v>2.3460000000000001</c:v>
                </c:pt>
                <c:pt idx="1174" formatCode="General">
                  <c:v>2.3479999999999999</c:v>
                </c:pt>
                <c:pt idx="1175" formatCode="General">
                  <c:v>2.35</c:v>
                </c:pt>
                <c:pt idx="1176" formatCode="General">
                  <c:v>2.3519999999999999</c:v>
                </c:pt>
                <c:pt idx="1177" formatCode="General">
                  <c:v>2.3540000000000001</c:v>
                </c:pt>
                <c:pt idx="1178" formatCode="General">
                  <c:v>2.3559999999999999</c:v>
                </c:pt>
                <c:pt idx="1179" formatCode="General">
                  <c:v>2.3580000000000001</c:v>
                </c:pt>
                <c:pt idx="1180" formatCode="General">
                  <c:v>2.36</c:v>
                </c:pt>
                <c:pt idx="1181" formatCode="General">
                  <c:v>2.3620000000000001</c:v>
                </c:pt>
                <c:pt idx="1182" formatCode="General">
                  <c:v>2.3639999999999999</c:v>
                </c:pt>
                <c:pt idx="1183" formatCode="General">
                  <c:v>2.3660000000000001</c:v>
                </c:pt>
                <c:pt idx="1184" formatCode="General">
                  <c:v>2.3679999999999999</c:v>
                </c:pt>
                <c:pt idx="1185" formatCode="General">
                  <c:v>2.37</c:v>
                </c:pt>
                <c:pt idx="1186" formatCode="General">
                  <c:v>2.3719999999999999</c:v>
                </c:pt>
                <c:pt idx="1187" formatCode="General">
                  <c:v>2.3740000000000001</c:v>
                </c:pt>
                <c:pt idx="1188" formatCode="General">
                  <c:v>2.3759999999999999</c:v>
                </c:pt>
                <c:pt idx="1189" formatCode="General">
                  <c:v>2.3780000000000001</c:v>
                </c:pt>
                <c:pt idx="1190" formatCode="General">
                  <c:v>2.38</c:v>
                </c:pt>
                <c:pt idx="1191" formatCode="General">
                  <c:v>2.3820000000000001</c:v>
                </c:pt>
                <c:pt idx="1192" formatCode="General">
                  <c:v>2.3839999999999999</c:v>
                </c:pt>
                <c:pt idx="1193" formatCode="General">
                  <c:v>2.3860000000000001</c:v>
                </c:pt>
                <c:pt idx="1194" formatCode="General">
                  <c:v>2.3879999999999999</c:v>
                </c:pt>
                <c:pt idx="1195" formatCode="General">
                  <c:v>2.39</c:v>
                </c:pt>
                <c:pt idx="1196" formatCode="General">
                  <c:v>2.3919999999999999</c:v>
                </c:pt>
                <c:pt idx="1197" formatCode="General">
                  <c:v>2.3940000000000001</c:v>
                </c:pt>
                <c:pt idx="1198" formatCode="General">
                  <c:v>2.3959999999999999</c:v>
                </c:pt>
                <c:pt idx="1199" formatCode="General">
                  <c:v>2.3980000000000001</c:v>
                </c:pt>
                <c:pt idx="1200" formatCode="General">
                  <c:v>2.4</c:v>
                </c:pt>
                <c:pt idx="1201" formatCode="General">
                  <c:v>2.4020000000000001</c:v>
                </c:pt>
                <c:pt idx="1202" formatCode="General">
                  <c:v>2.4039999999999999</c:v>
                </c:pt>
                <c:pt idx="1203" formatCode="General">
                  <c:v>2.4060000000000001</c:v>
                </c:pt>
                <c:pt idx="1204" formatCode="General">
                  <c:v>2.4079999999999999</c:v>
                </c:pt>
                <c:pt idx="1205" formatCode="General">
                  <c:v>2.41</c:v>
                </c:pt>
                <c:pt idx="1206" formatCode="General">
                  <c:v>2.4119999999999999</c:v>
                </c:pt>
                <c:pt idx="1207" formatCode="General">
                  <c:v>2.4140000000000001</c:v>
                </c:pt>
                <c:pt idx="1208" formatCode="General">
                  <c:v>2.4159999999999999</c:v>
                </c:pt>
                <c:pt idx="1209" formatCode="General">
                  <c:v>2.4180000000000001</c:v>
                </c:pt>
                <c:pt idx="1210" formatCode="General">
                  <c:v>2.42</c:v>
                </c:pt>
                <c:pt idx="1211" formatCode="General">
                  <c:v>2.4220000000000002</c:v>
                </c:pt>
                <c:pt idx="1212" formatCode="General">
                  <c:v>2.4239999999999999</c:v>
                </c:pt>
                <c:pt idx="1213" formatCode="General">
                  <c:v>2.4260000000000002</c:v>
                </c:pt>
                <c:pt idx="1214" formatCode="General">
                  <c:v>2.4279999999999999</c:v>
                </c:pt>
                <c:pt idx="1215" formatCode="General">
                  <c:v>2.4300000000000002</c:v>
                </c:pt>
                <c:pt idx="1216" formatCode="General">
                  <c:v>2.4319999999999999</c:v>
                </c:pt>
                <c:pt idx="1217" formatCode="General">
                  <c:v>2.4340000000000002</c:v>
                </c:pt>
                <c:pt idx="1218" formatCode="General">
                  <c:v>2.4359999999999999</c:v>
                </c:pt>
                <c:pt idx="1219" formatCode="General">
                  <c:v>2.4380000000000002</c:v>
                </c:pt>
                <c:pt idx="1220" formatCode="General">
                  <c:v>2.44</c:v>
                </c:pt>
                <c:pt idx="1221" formatCode="General">
                  <c:v>2.4420000000000002</c:v>
                </c:pt>
                <c:pt idx="1222" formatCode="General">
                  <c:v>2.444</c:v>
                </c:pt>
                <c:pt idx="1223" formatCode="General">
                  <c:v>2.4460000000000002</c:v>
                </c:pt>
                <c:pt idx="1224" formatCode="General">
                  <c:v>2.448</c:v>
                </c:pt>
                <c:pt idx="1225" formatCode="General">
                  <c:v>2.4500000000000002</c:v>
                </c:pt>
                <c:pt idx="1226" formatCode="General">
                  <c:v>2.452</c:v>
                </c:pt>
                <c:pt idx="1227" formatCode="General">
                  <c:v>2.4540000000000002</c:v>
                </c:pt>
                <c:pt idx="1228" formatCode="General">
                  <c:v>2.456</c:v>
                </c:pt>
                <c:pt idx="1229" formatCode="General">
                  <c:v>2.4580000000000002</c:v>
                </c:pt>
                <c:pt idx="1230" formatCode="General">
                  <c:v>2.46</c:v>
                </c:pt>
                <c:pt idx="1231" formatCode="General">
                  <c:v>2.4620000000000002</c:v>
                </c:pt>
                <c:pt idx="1232" formatCode="General">
                  <c:v>2.464</c:v>
                </c:pt>
                <c:pt idx="1233" formatCode="General">
                  <c:v>2.4660000000000002</c:v>
                </c:pt>
                <c:pt idx="1234" formatCode="General">
                  <c:v>2.468</c:v>
                </c:pt>
                <c:pt idx="1235" formatCode="General">
                  <c:v>2.4700000000000002</c:v>
                </c:pt>
                <c:pt idx="1236" formatCode="General">
                  <c:v>2.472</c:v>
                </c:pt>
                <c:pt idx="1237" formatCode="General">
                  <c:v>2.4740000000000002</c:v>
                </c:pt>
                <c:pt idx="1238" formatCode="General">
                  <c:v>2.476</c:v>
                </c:pt>
                <c:pt idx="1239" formatCode="General">
                  <c:v>2.4780000000000002</c:v>
                </c:pt>
                <c:pt idx="1240" formatCode="General">
                  <c:v>2.48</c:v>
                </c:pt>
                <c:pt idx="1241" formatCode="General">
                  <c:v>2.4820000000000002</c:v>
                </c:pt>
                <c:pt idx="1242" formatCode="General">
                  <c:v>2.484</c:v>
                </c:pt>
                <c:pt idx="1243" formatCode="General">
                  <c:v>2.4860000000000002</c:v>
                </c:pt>
                <c:pt idx="1244" formatCode="General">
                  <c:v>2.488</c:v>
                </c:pt>
                <c:pt idx="1245" formatCode="General">
                  <c:v>2.4900000000000002</c:v>
                </c:pt>
                <c:pt idx="1246" formatCode="General">
                  <c:v>2.492</c:v>
                </c:pt>
                <c:pt idx="1247" formatCode="General">
                  <c:v>2.4940000000000002</c:v>
                </c:pt>
                <c:pt idx="1248" formatCode="General">
                  <c:v>2.496</c:v>
                </c:pt>
                <c:pt idx="1249" formatCode="General">
                  <c:v>2.4980000000000002</c:v>
                </c:pt>
                <c:pt idx="1250" formatCode="General">
                  <c:v>2.5</c:v>
                </c:pt>
                <c:pt idx="1251" formatCode="General">
                  <c:v>2.5019999999999998</c:v>
                </c:pt>
                <c:pt idx="1252" formatCode="General">
                  <c:v>2.504</c:v>
                </c:pt>
                <c:pt idx="1253" formatCode="General">
                  <c:v>2.5059999999999998</c:v>
                </c:pt>
                <c:pt idx="1254" formatCode="General">
                  <c:v>2.508</c:v>
                </c:pt>
                <c:pt idx="1255" formatCode="General">
                  <c:v>2.5099999999999998</c:v>
                </c:pt>
                <c:pt idx="1256" formatCode="General">
                  <c:v>2.512</c:v>
                </c:pt>
                <c:pt idx="1257" formatCode="General">
                  <c:v>2.5139999999999998</c:v>
                </c:pt>
                <c:pt idx="1258" formatCode="General">
                  <c:v>2.516</c:v>
                </c:pt>
                <c:pt idx="1259" formatCode="General">
                  <c:v>2.5179999999999998</c:v>
                </c:pt>
                <c:pt idx="1260" formatCode="General">
                  <c:v>2.52</c:v>
                </c:pt>
                <c:pt idx="1261" formatCode="General">
                  <c:v>2.5219999999999998</c:v>
                </c:pt>
                <c:pt idx="1262" formatCode="General">
                  <c:v>2.524</c:v>
                </c:pt>
                <c:pt idx="1263" formatCode="General">
                  <c:v>2.5259999999999998</c:v>
                </c:pt>
                <c:pt idx="1264" formatCode="General">
                  <c:v>2.528</c:v>
                </c:pt>
                <c:pt idx="1265" formatCode="General">
                  <c:v>2.5299999999999998</c:v>
                </c:pt>
                <c:pt idx="1266" formatCode="General">
                  <c:v>2.532</c:v>
                </c:pt>
                <c:pt idx="1267" formatCode="General">
                  <c:v>2.5339999999999998</c:v>
                </c:pt>
                <c:pt idx="1268" formatCode="General">
                  <c:v>2.536</c:v>
                </c:pt>
                <c:pt idx="1269" formatCode="General">
                  <c:v>2.5379999999999998</c:v>
                </c:pt>
                <c:pt idx="1270" formatCode="General">
                  <c:v>2.54</c:v>
                </c:pt>
                <c:pt idx="1271" formatCode="General">
                  <c:v>2.5419999999999998</c:v>
                </c:pt>
                <c:pt idx="1272" formatCode="General">
                  <c:v>2.544</c:v>
                </c:pt>
                <c:pt idx="1273" formatCode="General">
                  <c:v>2.5459999999999998</c:v>
                </c:pt>
                <c:pt idx="1274" formatCode="General">
                  <c:v>2.548</c:v>
                </c:pt>
                <c:pt idx="1275" formatCode="General">
                  <c:v>2.5499999999999998</c:v>
                </c:pt>
                <c:pt idx="1276" formatCode="General">
                  <c:v>2.552</c:v>
                </c:pt>
                <c:pt idx="1277" formatCode="General">
                  <c:v>2.5539999999999998</c:v>
                </c:pt>
                <c:pt idx="1278" formatCode="General">
                  <c:v>2.556</c:v>
                </c:pt>
                <c:pt idx="1279" formatCode="General">
                  <c:v>2.5579999999999998</c:v>
                </c:pt>
                <c:pt idx="1280" formatCode="General">
                  <c:v>2.56</c:v>
                </c:pt>
                <c:pt idx="1281" formatCode="General">
                  <c:v>2.5619999999999998</c:v>
                </c:pt>
                <c:pt idx="1282" formatCode="General">
                  <c:v>2.5640000000000001</c:v>
                </c:pt>
                <c:pt idx="1283" formatCode="General">
                  <c:v>2.5659999999999998</c:v>
                </c:pt>
                <c:pt idx="1284" formatCode="General">
                  <c:v>2.5680000000000001</c:v>
                </c:pt>
                <c:pt idx="1285" formatCode="General">
                  <c:v>2.57</c:v>
                </c:pt>
                <c:pt idx="1286" formatCode="General">
                  <c:v>2.5720000000000001</c:v>
                </c:pt>
                <c:pt idx="1287" formatCode="General">
                  <c:v>2.5739999999999998</c:v>
                </c:pt>
                <c:pt idx="1288" formatCode="General">
                  <c:v>2.5760000000000001</c:v>
                </c:pt>
                <c:pt idx="1289" formatCode="General">
                  <c:v>2.5779999999999998</c:v>
                </c:pt>
                <c:pt idx="1290" formatCode="General">
                  <c:v>2.58</c:v>
                </c:pt>
                <c:pt idx="1291" formatCode="General">
                  <c:v>2.5819999999999999</c:v>
                </c:pt>
                <c:pt idx="1292" formatCode="General">
                  <c:v>2.5840000000000001</c:v>
                </c:pt>
                <c:pt idx="1293" formatCode="General">
                  <c:v>2.5859999999999999</c:v>
                </c:pt>
                <c:pt idx="1294" formatCode="General">
                  <c:v>2.5880000000000001</c:v>
                </c:pt>
                <c:pt idx="1295" formatCode="General">
                  <c:v>2.59</c:v>
                </c:pt>
                <c:pt idx="1296" formatCode="General">
                  <c:v>2.5920000000000001</c:v>
                </c:pt>
                <c:pt idx="1297" formatCode="General">
                  <c:v>2.5939999999999999</c:v>
                </c:pt>
                <c:pt idx="1298" formatCode="General">
                  <c:v>2.5960000000000001</c:v>
                </c:pt>
                <c:pt idx="1299" formatCode="General">
                  <c:v>2.5979999999999999</c:v>
                </c:pt>
                <c:pt idx="1300" formatCode="General">
                  <c:v>2.6</c:v>
                </c:pt>
                <c:pt idx="1301" formatCode="General">
                  <c:v>2.6019999999999999</c:v>
                </c:pt>
                <c:pt idx="1302" formatCode="General">
                  <c:v>2.6040000000000001</c:v>
                </c:pt>
                <c:pt idx="1303" formatCode="General">
                  <c:v>2.6059999999999999</c:v>
                </c:pt>
                <c:pt idx="1304" formatCode="General">
                  <c:v>2.6080000000000001</c:v>
                </c:pt>
                <c:pt idx="1305" formatCode="General">
                  <c:v>2.61</c:v>
                </c:pt>
                <c:pt idx="1306" formatCode="General">
                  <c:v>2.6120000000000001</c:v>
                </c:pt>
                <c:pt idx="1307" formatCode="General">
                  <c:v>2.6139999999999999</c:v>
                </c:pt>
                <c:pt idx="1308" formatCode="General">
                  <c:v>2.6160000000000001</c:v>
                </c:pt>
                <c:pt idx="1309" formatCode="General">
                  <c:v>2.6179999999999999</c:v>
                </c:pt>
                <c:pt idx="1310" formatCode="General">
                  <c:v>2.62</c:v>
                </c:pt>
                <c:pt idx="1311" formatCode="General">
                  <c:v>2.6219999999999999</c:v>
                </c:pt>
                <c:pt idx="1312" formatCode="General">
                  <c:v>2.6240000000000001</c:v>
                </c:pt>
                <c:pt idx="1313" formatCode="General">
                  <c:v>2.6259999999999999</c:v>
                </c:pt>
                <c:pt idx="1314" formatCode="General">
                  <c:v>2.6280000000000001</c:v>
                </c:pt>
                <c:pt idx="1315" formatCode="General">
                  <c:v>2.63</c:v>
                </c:pt>
                <c:pt idx="1316" formatCode="General">
                  <c:v>2.6320000000000001</c:v>
                </c:pt>
                <c:pt idx="1317" formatCode="General">
                  <c:v>2.6339999999999999</c:v>
                </c:pt>
                <c:pt idx="1318" formatCode="General">
                  <c:v>2.6360000000000001</c:v>
                </c:pt>
                <c:pt idx="1319" formatCode="General">
                  <c:v>2.6379999999999999</c:v>
                </c:pt>
                <c:pt idx="1320" formatCode="General">
                  <c:v>2.64</c:v>
                </c:pt>
                <c:pt idx="1321" formatCode="General">
                  <c:v>2.6419999999999999</c:v>
                </c:pt>
                <c:pt idx="1322" formatCode="General">
                  <c:v>2.6440000000000001</c:v>
                </c:pt>
                <c:pt idx="1323" formatCode="General">
                  <c:v>2.6459999999999999</c:v>
                </c:pt>
                <c:pt idx="1324" formatCode="General">
                  <c:v>2.6480000000000001</c:v>
                </c:pt>
                <c:pt idx="1325" formatCode="General">
                  <c:v>2.65</c:v>
                </c:pt>
                <c:pt idx="1326" formatCode="General">
                  <c:v>2.6520000000000001</c:v>
                </c:pt>
                <c:pt idx="1327" formatCode="General">
                  <c:v>2.6539999999999999</c:v>
                </c:pt>
                <c:pt idx="1328" formatCode="General">
                  <c:v>2.6560000000000001</c:v>
                </c:pt>
                <c:pt idx="1329" formatCode="General">
                  <c:v>2.6579999999999999</c:v>
                </c:pt>
                <c:pt idx="1330" formatCode="General">
                  <c:v>2.66</c:v>
                </c:pt>
                <c:pt idx="1331" formatCode="General">
                  <c:v>2.6619999999999999</c:v>
                </c:pt>
                <c:pt idx="1332" formatCode="General">
                  <c:v>2.6640000000000001</c:v>
                </c:pt>
                <c:pt idx="1333" formatCode="General">
                  <c:v>2.6659999999999999</c:v>
                </c:pt>
                <c:pt idx="1334" formatCode="General">
                  <c:v>2.6680000000000001</c:v>
                </c:pt>
                <c:pt idx="1335" formatCode="General">
                  <c:v>2.67</c:v>
                </c:pt>
                <c:pt idx="1336" formatCode="General">
                  <c:v>2.6720000000000002</c:v>
                </c:pt>
                <c:pt idx="1337" formatCode="General">
                  <c:v>2.6739999999999999</c:v>
                </c:pt>
                <c:pt idx="1338" formatCode="General">
                  <c:v>2.6760000000000002</c:v>
                </c:pt>
                <c:pt idx="1339" formatCode="General">
                  <c:v>2.6779999999999999</c:v>
                </c:pt>
                <c:pt idx="1340" formatCode="General">
                  <c:v>2.68</c:v>
                </c:pt>
                <c:pt idx="1341" formatCode="General">
                  <c:v>2.6819999999999999</c:v>
                </c:pt>
                <c:pt idx="1342" formatCode="General">
                  <c:v>2.6840000000000002</c:v>
                </c:pt>
                <c:pt idx="1343" formatCode="General">
                  <c:v>2.6859999999999999</c:v>
                </c:pt>
                <c:pt idx="1344" formatCode="General">
                  <c:v>2.6880000000000002</c:v>
                </c:pt>
                <c:pt idx="1345" formatCode="General">
                  <c:v>2.69</c:v>
                </c:pt>
                <c:pt idx="1346" formatCode="General">
                  <c:v>2.6920000000000002</c:v>
                </c:pt>
                <c:pt idx="1347" formatCode="General">
                  <c:v>2.694</c:v>
                </c:pt>
                <c:pt idx="1348" formatCode="General">
                  <c:v>2.6960000000000002</c:v>
                </c:pt>
                <c:pt idx="1349" formatCode="General">
                  <c:v>2.698</c:v>
                </c:pt>
                <c:pt idx="1350" formatCode="General">
                  <c:v>2.7</c:v>
                </c:pt>
                <c:pt idx="1351" formatCode="General">
                  <c:v>2.702</c:v>
                </c:pt>
                <c:pt idx="1352" formatCode="General">
                  <c:v>2.7040000000000002</c:v>
                </c:pt>
                <c:pt idx="1353" formatCode="General">
                  <c:v>2.706</c:v>
                </c:pt>
                <c:pt idx="1354" formatCode="General">
                  <c:v>2.7080000000000002</c:v>
                </c:pt>
                <c:pt idx="1355" formatCode="General">
                  <c:v>2.71</c:v>
                </c:pt>
                <c:pt idx="1356" formatCode="General">
                  <c:v>2.7120000000000002</c:v>
                </c:pt>
                <c:pt idx="1357" formatCode="General">
                  <c:v>2.714</c:v>
                </c:pt>
                <c:pt idx="1358" formatCode="General">
                  <c:v>2.7160000000000002</c:v>
                </c:pt>
                <c:pt idx="1359" formatCode="General">
                  <c:v>2.718</c:v>
                </c:pt>
                <c:pt idx="1360" formatCode="General">
                  <c:v>2.72</c:v>
                </c:pt>
                <c:pt idx="1361" formatCode="General">
                  <c:v>2.722</c:v>
                </c:pt>
                <c:pt idx="1362" formatCode="General">
                  <c:v>2.7240000000000002</c:v>
                </c:pt>
                <c:pt idx="1363" formatCode="General">
                  <c:v>2.726</c:v>
                </c:pt>
                <c:pt idx="1364" formatCode="General">
                  <c:v>2.7280000000000002</c:v>
                </c:pt>
                <c:pt idx="1365" formatCode="General">
                  <c:v>2.73</c:v>
                </c:pt>
                <c:pt idx="1366" formatCode="General">
                  <c:v>2.7320000000000002</c:v>
                </c:pt>
                <c:pt idx="1367" formatCode="General">
                  <c:v>2.734</c:v>
                </c:pt>
                <c:pt idx="1368" formatCode="General">
                  <c:v>2.7360000000000002</c:v>
                </c:pt>
                <c:pt idx="1369" formatCode="General">
                  <c:v>2.738</c:v>
                </c:pt>
                <c:pt idx="1370" formatCode="General">
                  <c:v>2.74</c:v>
                </c:pt>
                <c:pt idx="1371" formatCode="General">
                  <c:v>2.742</c:v>
                </c:pt>
                <c:pt idx="1372" formatCode="General">
                  <c:v>2.7440000000000002</c:v>
                </c:pt>
                <c:pt idx="1373" formatCode="General">
                  <c:v>2.746</c:v>
                </c:pt>
                <c:pt idx="1374" formatCode="General">
                  <c:v>2.7480000000000002</c:v>
                </c:pt>
                <c:pt idx="1375" formatCode="General">
                  <c:v>2.75</c:v>
                </c:pt>
                <c:pt idx="1376" formatCode="General">
                  <c:v>2.7519999999999998</c:v>
                </c:pt>
                <c:pt idx="1377" formatCode="General">
                  <c:v>2.754</c:v>
                </c:pt>
                <c:pt idx="1378" formatCode="General">
                  <c:v>2.7559999999999998</c:v>
                </c:pt>
                <c:pt idx="1379" formatCode="General">
                  <c:v>2.758</c:v>
                </c:pt>
                <c:pt idx="1380" formatCode="General">
                  <c:v>2.76</c:v>
                </c:pt>
                <c:pt idx="1381" formatCode="General">
                  <c:v>2.762</c:v>
                </c:pt>
                <c:pt idx="1382" formatCode="General">
                  <c:v>2.7639999999999998</c:v>
                </c:pt>
                <c:pt idx="1383" formatCode="General">
                  <c:v>2.766</c:v>
                </c:pt>
                <c:pt idx="1384" formatCode="General">
                  <c:v>2.7679999999999998</c:v>
                </c:pt>
                <c:pt idx="1385" formatCode="General">
                  <c:v>2.77</c:v>
                </c:pt>
                <c:pt idx="1386" formatCode="General">
                  <c:v>2.7719999999999998</c:v>
                </c:pt>
                <c:pt idx="1387" formatCode="General">
                  <c:v>2.774</c:v>
                </c:pt>
                <c:pt idx="1388" formatCode="General">
                  <c:v>2.7759999999999998</c:v>
                </c:pt>
                <c:pt idx="1389" formatCode="General">
                  <c:v>2.778</c:v>
                </c:pt>
                <c:pt idx="1390" formatCode="General">
                  <c:v>2.78</c:v>
                </c:pt>
                <c:pt idx="1391" formatCode="General">
                  <c:v>2.782</c:v>
                </c:pt>
                <c:pt idx="1392" formatCode="General">
                  <c:v>2.7839999999999998</c:v>
                </c:pt>
                <c:pt idx="1393" formatCode="General">
                  <c:v>2.786</c:v>
                </c:pt>
                <c:pt idx="1394" formatCode="General">
                  <c:v>2.7879999999999998</c:v>
                </c:pt>
                <c:pt idx="1395" formatCode="General">
                  <c:v>2.79</c:v>
                </c:pt>
                <c:pt idx="1396" formatCode="General">
                  <c:v>2.7919999999999998</c:v>
                </c:pt>
                <c:pt idx="1397" formatCode="General">
                  <c:v>2.794</c:v>
                </c:pt>
                <c:pt idx="1398" formatCode="General">
                  <c:v>2.7959999999999998</c:v>
                </c:pt>
                <c:pt idx="1399" formatCode="General">
                  <c:v>2.798</c:v>
                </c:pt>
                <c:pt idx="1400" formatCode="General">
                  <c:v>2.8</c:v>
                </c:pt>
                <c:pt idx="1401" formatCode="General">
                  <c:v>2.802</c:v>
                </c:pt>
                <c:pt idx="1402" formatCode="General">
                  <c:v>2.8039999999999998</c:v>
                </c:pt>
                <c:pt idx="1403" formatCode="General">
                  <c:v>2.806</c:v>
                </c:pt>
                <c:pt idx="1404" formatCode="General">
                  <c:v>2.8079999999999998</c:v>
                </c:pt>
                <c:pt idx="1405" formatCode="General">
                  <c:v>2.81</c:v>
                </c:pt>
                <c:pt idx="1406" formatCode="General">
                  <c:v>2.8119999999999998</c:v>
                </c:pt>
                <c:pt idx="1407" formatCode="General">
                  <c:v>2.8140000000000001</c:v>
                </c:pt>
                <c:pt idx="1408" formatCode="General">
                  <c:v>2.8159999999999998</c:v>
                </c:pt>
                <c:pt idx="1409" formatCode="General">
                  <c:v>2.8180000000000001</c:v>
                </c:pt>
                <c:pt idx="1410" formatCode="General">
                  <c:v>2.82</c:v>
                </c:pt>
                <c:pt idx="1411" formatCode="General">
                  <c:v>2.8220000000000001</c:v>
                </c:pt>
                <c:pt idx="1412" formatCode="General">
                  <c:v>2.8239999999999998</c:v>
                </c:pt>
                <c:pt idx="1413" formatCode="General">
                  <c:v>2.8260000000000001</c:v>
                </c:pt>
                <c:pt idx="1414" formatCode="General">
                  <c:v>2.8279999999999998</c:v>
                </c:pt>
                <c:pt idx="1415" formatCode="General">
                  <c:v>2.83</c:v>
                </c:pt>
                <c:pt idx="1416" formatCode="General">
                  <c:v>2.8319999999999999</c:v>
                </c:pt>
                <c:pt idx="1417" formatCode="General">
                  <c:v>2.8340000000000001</c:v>
                </c:pt>
                <c:pt idx="1418" formatCode="General">
                  <c:v>2.8359999999999999</c:v>
                </c:pt>
                <c:pt idx="1419" formatCode="General">
                  <c:v>2.8380000000000001</c:v>
                </c:pt>
                <c:pt idx="1420" formatCode="General">
                  <c:v>2.84</c:v>
                </c:pt>
                <c:pt idx="1421" formatCode="General">
                  <c:v>2.8420000000000001</c:v>
                </c:pt>
                <c:pt idx="1422" formatCode="General">
                  <c:v>2.8439999999999999</c:v>
                </c:pt>
                <c:pt idx="1423" formatCode="General">
                  <c:v>2.8460000000000001</c:v>
                </c:pt>
                <c:pt idx="1424" formatCode="General">
                  <c:v>2.8479999999999999</c:v>
                </c:pt>
                <c:pt idx="1425" formatCode="General">
                  <c:v>2.85</c:v>
                </c:pt>
                <c:pt idx="1426" formatCode="General">
                  <c:v>2.8519999999999999</c:v>
                </c:pt>
                <c:pt idx="1427" formatCode="General">
                  <c:v>2.8540000000000001</c:v>
                </c:pt>
                <c:pt idx="1428" formatCode="General">
                  <c:v>2.8559999999999999</c:v>
                </c:pt>
                <c:pt idx="1429" formatCode="General">
                  <c:v>2.8580000000000001</c:v>
                </c:pt>
                <c:pt idx="1430" formatCode="General">
                  <c:v>2.86</c:v>
                </c:pt>
                <c:pt idx="1431" formatCode="General">
                  <c:v>2.8620000000000001</c:v>
                </c:pt>
                <c:pt idx="1432" formatCode="General">
                  <c:v>2.8639999999999999</c:v>
                </c:pt>
                <c:pt idx="1433" formatCode="General">
                  <c:v>2.8660000000000001</c:v>
                </c:pt>
                <c:pt idx="1434" formatCode="General">
                  <c:v>2.8679999999999999</c:v>
                </c:pt>
                <c:pt idx="1435" formatCode="General">
                  <c:v>2.87</c:v>
                </c:pt>
                <c:pt idx="1436" formatCode="General">
                  <c:v>2.8719999999999999</c:v>
                </c:pt>
                <c:pt idx="1437" formatCode="General">
                  <c:v>2.8740000000000001</c:v>
                </c:pt>
                <c:pt idx="1438" formatCode="General">
                  <c:v>2.8759999999999999</c:v>
                </c:pt>
                <c:pt idx="1439" formatCode="General">
                  <c:v>2.8780000000000001</c:v>
                </c:pt>
                <c:pt idx="1440" formatCode="General">
                  <c:v>2.88</c:v>
                </c:pt>
                <c:pt idx="1441" formatCode="General">
                  <c:v>2.8820000000000001</c:v>
                </c:pt>
                <c:pt idx="1442" formatCode="General">
                  <c:v>2.8839999999999999</c:v>
                </c:pt>
                <c:pt idx="1443" formatCode="General">
                  <c:v>2.8860000000000001</c:v>
                </c:pt>
                <c:pt idx="1444" formatCode="General">
                  <c:v>2.8879999999999999</c:v>
                </c:pt>
                <c:pt idx="1445" formatCode="General">
                  <c:v>2.89</c:v>
                </c:pt>
                <c:pt idx="1446" formatCode="General">
                  <c:v>2.8919999999999999</c:v>
                </c:pt>
                <c:pt idx="1447" formatCode="General">
                  <c:v>2.8940000000000001</c:v>
                </c:pt>
                <c:pt idx="1448" formatCode="General">
                  <c:v>2.8959999999999999</c:v>
                </c:pt>
                <c:pt idx="1449" formatCode="General">
                  <c:v>2.8980000000000001</c:v>
                </c:pt>
                <c:pt idx="1450" formatCode="General">
                  <c:v>2.9</c:v>
                </c:pt>
                <c:pt idx="1451" formatCode="General">
                  <c:v>2.9020000000000001</c:v>
                </c:pt>
                <c:pt idx="1452" formatCode="General">
                  <c:v>2.9039999999999999</c:v>
                </c:pt>
                <c:pt idx="1453" formatCode="General">
                  <c:v>2.9060000000000001</c:v>
                </c:pt>
                <c:pt idx="1454" formatCode="General">
                  <c:v>2.9079999999999999</c:v>
                </c:pt>
                <c:pt idx="1455" formatCode="General">
                  <c:v>2.91</c:v>
                </c:pt>
                <c:pt idx="1456" formatCode="General">
                  <c:v>2.9119999999999999</c:v>
                </c:pt>
                <c:pt idx="1457" formatCode="General">
                  <c:v>2.9140000000000001</c:v>
                </c:pt>
                <c:pt idx="1458" formatCode="General">
                  <c:v>2.9159999999999999</c:v>
                </c:pt>
                <c:pt idx="1459" formatCode="General">
                  <c:v>2.9180000000000001</c:v>
                </c:pt>
                <c:pt idx="1460" formatCode="General">
                  <c:v>2.92</c:v>
                </c:pt>
                <c:pt idx="1461" formatCode="General">
                  <c:v>2.9220000000000002</c:v>
                </c:pt>
                <c:pt idx="1462" formatCode="General">
                  <c:v>2.9239999999999999</c:v>
                </c:pt>
                <c:pt idx="1463" formatCode="General">
                  <c:v>2.9260000000000002</c:v>
                </c:pt>
                <c:pt idx="1464" formatCode="General">
                  <c:v>2.9279999999999999</c:v>
                </c:pt>
                <c:pt idx="1465" formatCode="General">
                  <c:v>2.93</c:v>
                </c:pt>
                <c:pt idx="1466" formatCode="General">
                  <c:v>2.9319999999999999</c:v>
                </c:pt>
                <c:pt idx="1467" formatCode="General">
                  <c:v>2.9340000000000002</c:v>
                </c:pt>
                <c:pt idx="1468" formatCode="General">
                  <c:v>2.9359999999999999</c:v>
                </c:pt>
                <c:pt idx="1469" formatCode="General">
                  <c:v>2.9380000000000002</c:v>
                </c:pt>
                <c:pt idx="1470" formatCode="General">
                  <c:v>2.94</c:v>
                </c:pt>
                <c:pt idx="1471" formatCode="General">
                  <c:v>2.9420000000000002</c:v>
                </c:pt>
                <c:pt idx="1472" formatCode="General">
                  <c:v>2.944</c:v>
                </c:pt>
                <c:pt idx="1473" formatCode="General">
                  <c:v>2.9460000000000002</c:v>
                </c:pt>
                <c:pt idx="1474" formatCode="General">
                  <c:v>2.948</c:v>
                </c:pt>
                <c:pt idx="1475" formatCode="General">
                  <c:v>2.95</c:v>
                </c:pt>
                <c:pt idx="1476" formatCode="General">
                  <c:v>2.952</c:v>
                </c:pt>
                <c:pt idx="1477" formatCode="General">
                  <c:v>2.9540000000000002</c:v>
                </c:pt>
                <c:pt idx="1478" formatCode="General">
                  <c:v>2.956</c:v>
                </c:pt>
                <c:pt idx="1479" formatCode="General">
                  <c:v>2.9580000000000002</c:v>
                </c:pt>
                <c:pt idx="1480" formatCode="General">
                  <c:v>2.96</c:v>
                </c:pt>
                <c:pt idx="1481" formatCode="General">
                  <c:v>2.9620000000000002</c:v>
                </c:pt>
                <c:pt idx="1482" formatCode="General">
                  <c:v>2.964</c:v>
                </c:pt>
                <c:pt idx="1483" formatCode="General">
                  <c:v>2.9660000000000002</c:v>
                </c:pt>
                <c:pt idx="1484" formatCode="General">
                  <c:v>2.968</c:v>
                </c:pt>
                <c:pt idx="1485" formatCode="General">
                  <c:v>2.97</c:v>
                </c:pt>
                <c:pt idx="1486" formatCode="General">
                  <c:v>2.972</c:v>
                </c:pt>
                <c:pt idx="1487" formatCode="General">
                  <c:v>2.9740000000000002</c:v>
                </c:pt>
                <c:pt idx="1488" formatCode="General">
                  <c:v>2.976</c:v>
                </c:pt>
                <c:pt idx="1489" formatCode="General">
                  <c:v>2.9780000000000002</c:v>
                </c:pt>
                <c:pt idx="1490" formatCode="General">
                  <c:v>2.98</c:v>
                </c:pt>
                <c:pt idx="1491" formatCode="General">
                  <c:v>2.9820000000000002</c:v>
                </c:pt>
                <c:pt idx="1492" formatCode="General">
                  <c:v>2.984</c:v>
                </c:pt>
                <c:pt idx="1493" formatCode="General">
                  <c:v>2.9860000000000002</c:v>
                </c:pt>
                <c:pt idx="1494" formatCode="General">
                  <c:v>2.988</c:v>
                </c:pt>
                <c:pt idx="1495" formatCode="General">
                  <c:v>2.99</c:v>
                </c:pt>
                <c:pt idx="1496" formatCode="General">
                  <c:v>2.992</c:v>
                </c:pt>
                <c:pt idx="1497" formatCode="General">
                  <c:v>2.9940000000000002</c:v>
                </c:pt>
                <c:pt idx="1498" formatCode="General">
                  <c:v>2.996</c:v>
                </c:pt>
                <c:pt idx="1499" formatCode="General">
                  <c:v>2.9980000000000002</c:v>
                </c:pt>
                <c:pt idx="1500" formatCode="General">
                  <c:v>3</c:v>
                </c:pt>
                <c:pt idx="1501" formatCode="General">
                  <c:v>3.0019999999999998</c:v>
                </c:pt>
                <c:pt idx="1502" formatCode="General">
                  <c:v>3.004</c:v>
                </c:pt>
                <c:pt idx="1503" formatCode="General">
                  <c:v>3.0059999999999998</c:v>
                </c:pt>
                <c:pt idx="1504" formatCode="General">
                  <c:v>3.008</c:v>
                </c:pt>
                <c:pt idx="1505" formatCode="General">
                  <c:v>3.01</c:v>
                </c:pt>
                <c:pt idx="1506" formatCode="General">
                  <c:v>3.012</c:v>
                </c:pt>
                <c:pt idx="1507" formatCode="General">
                  <c:v>3.0139999999999998</c:v>
                </c:pt>
                <c:pt idx="1508" formatCode="General">
                  <c:v>3.016</c:v>
                </c:pt>
                <c:pt idx="1509" formatCode="General">
                  <c:v>3.0179999999999998</c:v>
                </c:pt>
                <c:pt idx="1510" formatCode="General">
                  <c:v>3.02</c:v>
                </c:pt>
                <c:pt idx="1511" formatCode="General">
                  <c:v>3.0219999999999998</c:v>
                </c:pt>
                <c:pt idx="1512" formatCode="General">
                  <c:v>3.024</c:v>
                </c:pt>
                <c:pt idx="1513" formatCode="General">
                  <c:v>3.0259999999999998</c:v>
                </c:pt>
                <c:pt idx="1514" formatCode="General">
                  <c:v>3.028</c:v>
                </c:pt>
                <c:pt idx="1515" formatCode="General">
                  <c:v>3.03</c:v>
                </c:pt>
                <c:pt idx="1516" formatCode="General">
                  <c:v>3.032</c:v>
                </c:pt>
                <c:pt idx="1517" formatCode="General">
                  <c:v>3.0339999999999998</c:v>
                </c:pt>
                <c:pt idx="1518" formatCode="General">
                  <c:v>3.036</c:v>
                </c:pt>
                <c:pt idx="1519" formatCode="General">
                  <c:v>3.0379999999999998</c:v>
                </c:pt>
                <c:pt idx="1520" formatCode="General">
                  <c:v>3.04</c:v>
                </c:pt>
                <c:pt idx="1521" formatCode="General">
                  <c:v>3.0419999999999998</c:v>
                </c:pt>
                <c:pt idx="1522" formatCode="General">
                  <c:v>3.044</c:v>
                </c:pt>
                <c:pt idx="1523" formatCode="General">
                  <c:v>3.0459999999999998</c:v>
                </c:pt>
                <c:pt idx="1524" formatCode="General">
                  <c:v>3.048</c:v>
                </c:pt>
                <c:pt idx="1525" formatCode="General">
                  <c:v>3.05</c:v>
                </c:pt>
                <c:pt idx="1526" formatCode="General">
                  <c:v>3.052</c:v>
                </c:pt>
                <c:pt idx="1527" formatCode="General">
                  <c:v>3.0539999999999998</c:v>
                </c:pt>
                <c:pt idx="1528" formatCode="General">
                  <c:v>3.056</c:v>
                </c:pt>
                <c:pt idx="1529" formatCode="General">
                  <c:v>3.0579999999999998</c:v>
                </c:pt>
                <c:pt idx="1530" formatCode="General">
                  <c:v>3.06</c:v>
                </c:pt>
                <c:pt idx="1531" formatCode="General">
                  <c:v>3.0619999999999998</c:v>
                </c:pt>
                <c:pt idx="1532" formatCode="General">
                  <c:v>3.0640000000000001</c:v>
                </c:pt>
                <c:pt idx="1533" formatCode="General">
                  <c:v>3.0659999999999998</c:v>
                </c:pt>
                <c:pt idx="1534" formatCode="General">
                  <c:v>3.0680000000000001</c:v>
                </c:pt>
                <c:pt idx="1535" formatCode="General">
                  <c:v>3.07</c:v>
                </c:pt>
                <c:pt idx="1536" formatCode="General">
                  <c:v>3.0720000000000001</c:v>
                </c:pt>
                <c:pt idx="1537" formatCode="General">
                  <c:v>3.0739999999999998</c:v>
                </c:pt>
                <c:pt idx="1538" formatCode="General">
                  <c:v>3.0760000000000001</c:v>
                </c:pt>
                <c:pt idx="1539" formatCode="General">
                  <c:v>3.0779999999999998</c:v>
                </c:pt>
                <c:pt idx="1540" formatCode="General">
                  <c:v>3.08</c:v>
                </c:pt>
                <c:pt idx="1541" formatCode="General">
                  <c:v>3.0819999999999999</c:v>
                </c:pt>
                <c:pt idx="1542" formatCode="General">
                  <c:v>3.0840000000000001</c:v>
                </c:pt>
                <c:pt idx="1543" formatCode="General">
                  <c:v>3.0859999999999999</c:v>
                </c:pt>
                <c:pt idx="1544" formatCode="General">
                  <c:v>3.0880000000000001</c:v>
                </c:pt>
                <c:pt idx="1545" formatCode="General">
                  <c:v>3.09</c:v>
                </c:pt>
                <c:pt idx="1546" formatCode="General">
                  <c:v>3.0920000000000001</c:v>
                </c:pt>
                <c:pt idx="1547" formatCode="General">
                  <c:v>3.0939999999999999</c:v>
                </c:pt>
                <c:pt idx="1548" formatCode="General">
                  <c:v>3.0960000000000001</c:v>
                </c:pt>
                <c:pt idx="1549" formatCode="General">
                  <c:v>3.0979999999999999</c:v>
                </c:pt>
                <c:pt idx="1550" formatCode="General">
                  <c:v>3.1</c:v>
                </c:pt>
                <c:pt idx="1551" formatCode="General">
                  <c:v>3.1019999999999999</c:v>
                </c:pt>
                <c:pt idx="1552" formatCode="General">
                  <c:v>3.1040000000000001</c:v>
                </c:pt>
                <c:pt idx="1553" formatCode="General">
                  <c:v>3.1059999999999999</c:v>
                </c:pt>
                <c:pt idx="1554" formatCode="General">
                  <c:v>3.1080000000000001</c:v>
                </c:pt>
                <c:pt idx="1555" formatCode="General">
                  <c:v>3.11</c:v>
                </c:pt>
                <c:pt idx="1556" formatCode="General">
                  <c:v>3.1120000000000001</c:v>
                </c:pt>
                <c:pt idx="1557" formatCode="General">
                  <c:v>3.1139999999999999</c:v>
                </c:pt>
                <c:pt idx="1558" formatCode="General">
                  <c:v>3.1160000000000001</c:v>
                </c:pt>
                <c:pt idx="1559" formatCode="General">
                  <c:v>3.1179999999999999</c:v>
                </c:pt>
                <c:pt idx="1560" formatCode="General">
                  <c:v>3.12</c:v>
                </c:pt>
                <c:pt idx="1561" formatCode="General">
                  <c:v>3.1219999999999999</c:v>
                </c:pt>
                <c:pt idx="1562" formatCode="General">
                  <c:v>3.1240000000000001</c:v>
                </c:pt>
                <c:pt idx="1563" formatCode="General">
                  <c:v>3.1259999999999999</c:v>
                </c:pt>
                <c:pt idx="1564" formatCode="General">
                  <c:v>3.1280000000000001</c:v>
                </c:pt>
                <c:pt idx="1565" formatCode="General">
                  <c:v>3.13</c:v>
                </c:pt>
                <c:pt idx="1566" formatCode="General">
                  <c:v>3.1320000000000001</c:v>
                </c:pt>
                <c:pt idx="1567" formatCode="General">
                  <c:v>3.1339999999999999</c:v>
                </c:pt>
                <c:pt idx="1568" formatCode="General">
                  <c:v>3.1360000000000001</c:v>
                </c:pt>
                <c:pt idx="1569" formatCode="General">
                  <c:v>3.1379999999999999</c:v>
                </c:pt>
                <c:pt idx="1570" formatCode="General">
                  <c:v>3.14</c:v>
                </c:pt>
                <c:pt idx="1571" formatCode="General">
                  <c:v>3.1419999999999999</c:v>
                </c:pt>
                <c:pt idx="1572" formatCode="General">
                  <c:v>3.1440000000000001</c:v>
                </c:pt>
                <c:pt idx="1573" formatCode="General">
                  <c:v>3.1459999999999999</c:v>
                </c:pt>
                <c:pt idx="1574" formatCode="General">
                  <c:v>3.1480000000000001</c:v>
                </c:pt>
                <c:pt idx="1575" formatCode="General">
                  <c:v>3.15</c:v>
                </c:pt>
                <c:pt idx="1576" formatCode="General">
                  <c:v>3.1520000000000001</c:v>
                </c:pt>
                <c:pt idx="1577" formatCode="General">
                  <c:v>3.1539999999999999</c:v>
                </c:pt>
                <c:pt idx="1578" formatCode="General">
                  <c:v>3.1560000000000001</c:v>
                </c:pt>
                <c:pt idx="1579" formatCode="General">
                  <c:v>3.1579999999999999</c:v>
                </c:pt>
                <c:pt idx="1580" formatCode="General">
                  <c:v>3.16</c:v>
                </c:pt>
                <c:pt idx="1581" formatCode="General">
                  <c:v>3.1619999999999999</c:v>
                </c:pt>
                <c:pt idx="1582" formatCode="General">
                  <c:v>3.1640000000000001</c:v>
                </c:pt>
                <c:pt idx="1583" formatCode="General">
                  <c:v>3.1659999999999999</c:v>
                </c:pt>
                <c:pt idx="1584" formatCode="General">
                  <c:v>3.1680000000000001</c:v>
                </c:pt>
                <c:pt idx="1585" formatCode="General">
                  <c:v>3.17</c:v>
                </c:pt>
                <c:pt idx="1586" formatCode="General">
                  <c:v>3.1720000000000002</c:v>
                </c:pt>
                <c:pt idx="1587" formatCode="General">
                  <c:v>3.1739999999999999</c:v>
                </c:pt>
                <c:pt idx="1588" formatCode="General">
                  <c:v>3.1760000000000002</c:v>
                </c:pt>
                <c:pt idx="1589" formatCode="General">
                  <c:v>3.1779999999999999</c:v>
                </c:pt>
                <c:pt idx="1590" formatCode="General">
                  <c:v>3.18</c:v>
                </c:pt>
                <c:pt idx="1591" formatCode="General">
                  <c:v>3.1819999999999999</c:v>
                </c:pt>
                <c:pt idx="1592" formatCode="General">
                  <c:v>3.1840000000000002</c:v>
                </c:pt>
                <c:pt idx="1593" formatCode="General">
                  <c:v>3.1859999999999999</c:v>
                </c:pt>
                <c:pt idx="1594" formatCode="General">
                  <c:v>3.1880000000000002</c:v>
                </c:pt>
                <c:pt idx="1595" formatCode="General">
                  <c:v>3.19</c:v>
                </c:pt>
                <c:pt idx="1596" formatCode="General">
                  <c:v>3.1920000000000002</c:v>
                </c:pt>
                <c:pt idx="1597" formatCode="General">
                  <c:v>3.194</c:v>
                </c:pt>
                <c:pt idx="1598" formatCode="General">
                  <c:v>3.1960000000000002</c:v>
                </c:pt>
                <c:pt idx="1599" formatCode="General">
                  <c:v>3.198</c:v>
                </c:pt>
                <c:pt idx="1600" formatCode="General">
                  <c:v>3.2</c:v>
                </c:pt>
                <c:pt idx="1601" formatCode="General">
                  <c:v>3.202</c:v>
                </c:pt>
                <c:pt idx="1602" formatCode="General">
                  <c:v>3.2040000000000002</c:v>
                </c:pt>
                <c:pt idx="1603" formatCode="General">
                  <c:v>3.206</c:v>
                </c:pt>
                <c:pt idx="1604" formatCode="General">
                  <c:v>3.2080000000000002</c:v>
                </c:pt>
                <c:pt idx="1605" formatCode="General">
                  <c:v>3.21</c:v>
                </c:pt>
                <c:pt idx="1606" formatCode="General">
                  <c:v>3.2120000000000002</c:v>
                </c:pt>
                <c:pt idx="1607" formatCode="General">
                  <c:v>3.214</c:v>
                </c:pt>
                <c:pt idx="1608" formatCode="General">
                  <c:v>3.2160000000000002</c:v>
                </c:pt>
                <c:pt idx="1609" formatCode="General">
                  <c:v>3.218</c:v>
                </c:pt>
                <c:pt idx="1610" formatCode="General">
                  <c:v>3.22</c:v>
                </c:pt>
                <c:pt idx="1611" formatCode="General">
                  <c:v>3.222</c:v>
                </c:pt>
                <c:pt idx="1612" formatCode="General">
                  <c:v>3.2240000000000002</c:v>
                </c:pt>
                <c:pt idx="1613" formatCode="General">
                  <c:v>3.226</c:v>
                </c:pt>
                <c:pt idx="1614" formatCode="General">
                  <c:v>3.2280000000000002</c:v>
                </c:pt>
                <c:pt idx="1615" formatCode="General">
                  <c:v>3.23</c:v>
                </c:pt>
                <c:pt idx="1616" formatCode="General">
                  <c:v>3.2320000000000002</c:v>
                </c:pt>
                <c:pt idx="1617" formatCode="General">
                  <c:v>3.234</c:v>
                </c:pt>
                <c:pt idx="1618" formatCode="General">
                  <c:v>3.2360000000000002</c:v>
                </c:pt>
                <c:pt idx="1619" formatCode="General">
                  <c:v>3.238</c:v>
                </c:pt>
                <c:pt idx="1620" formatCode="General">
                  <c:v>3.24</c:v>
                </c:pt>
                <c:pt idx="1621" formatCode="General">
                  <c:v>3.242</c:v>
                </c:pt>
                <c:pt idx="1622" formatCode="General">
                  <c:v>3.2440000000000002</c:v>
                </c:pt>
                <c:pt idx="1623" formatCode="General">
                  <c:v>3.246</c:v>
                </c:pt>
                <c:pt idx="1624" formatCode="General">
                  <c:v>3.2480000000000002</c:v>
                </c:pt>
                <c:pt idx="1625" formatCode="General">
                  <c:v>3.25</c:v>
                </c:pt>
                <c:pt idx="1626" formatCode="General">
                  <c:v>3.2519999999999998</c:v>
                </c:pt>
                <c:pt idx="1627" formatCode="General">
                  <c:v>3.254</c:v>
                </c:pt>
                <c:pt idx="1628" formatCode="General">
                  <c:v>3.2559999999999998</c:v>
                </c:pt>
                <c:pt idx="1629" formatCode="General">
                  <c:v>3.258</c:v>
                </c:pt>
                <c:pt idx="1630" formatCode="General">
                  <c:v>3.26</c:v>
                </c:pt>
                <c:pt idx="1631" formatCode="General">
                  <c:v>3.262</c:v>
                </c:pt>
                <c:pt idx="1632" formatCode="General">
                  <c:v>3.2639999999999998</c:v>
                </c:pt>
                <c:pt idx="1633" formatCode="General">
                  <c:v>3.266</c:v>
                </c:pt>
                <c:pt idx="1634" formatCode="General">
                  <c:v>3.2679999999999998</c:v>
                </c:pt>
                <c:pt idx="1635" formatCode="General">
                  <c:v>3.27</c:v>
                </c:pt>
                <c:pt idx="1636" formatCode="General">
                  <c:v>3.2719999999999998</c:v>
                </c:pt>
                <c:pt idx="1637" formatCode="General">
                  <c:v>3.274</c:v>
                </c:pt>
                <c:pt idx="1638" formatCode="General">
                  <c:v>3.2759999999999998</c:v>
                </c:pt>
                <c:pt idx="1639" formatCode="General">
                  <c:v>3.278</c:v>
                </c:pt>
                <c:pt idx="1640" formatCode="General">
                  <c:v>3.28</c:v>
                </c:pt>
                <c:pt idx="1641" formatCode="General">
                  <c:v>3.282</c:v>
                </c:pt>
                <c:pt idx="1642" formatCode="General">
                  <c:v>3.2839999999999998</c:v>
                </c:pt>
                <c:pt idx="1643" formatCode="General">
                  <c:v>3.286</c:v>
                </c:pt>
                <c:pt idx="1644" formatCode="General">
                  <c:v>3.2879999999999998</c:v>
                </c:pt>
                <c:pt idx="1645" formatCode="General">
                  <c:v>3.29</c:v>
                </c:pt>
                <c:pt idx="1646" formatCode="General">
                  <c:v>3.2919999999999998</c:v>
                </c:pt>
                <c:pt idx="1647" formatCode="General">
                  <c:v>3.294</c:v>
                </c:pt>
                <c:pt idx="1648" formatCode="General">
                  <c:v>3.2959999999999998</c:v>
                </c:pt>
                <c:pt idx="1649" formatCode="General">
                  <c:v>3.298</c:v>
                </c:pt>
                <c:pt idx="1650" formatCode="General">
                  <c:v>3.3</c:v>
                </c:pt>
                <c:pt idx="1651" formatCode="General">
                  <c:v>3.302</c:v>
                </c:pt>
                <c:pt idx="1652" formatCode="General">
                  <c:v>3.3039999999999998</c:v>
                </c:pt>
                <c:pt idx="1653" formatCode="General">
                  <c:v>3.306</c:v>
                </c:pt>
                <c:pt idx="1654" formatCode="General">
                  <c:v>3.3079999999999998</c:v>
                </c:pt>
                <c:pt idx="1655" formatCode="General">
                  <c:v>3.31</c:v>
                </c:pt>
                <c:pt idx="1656" formatCode="General">
                  <c:v>3.3119999999999998</c:v>
                </c:pt>
                <c:pt idx="1657" formatCode="General">
                  <c:v>3.3140000000000001</c:v>
                </c:pt>
                <c:pt idx="1658" formatCode="General">
                  <c:v>3.3159999999999998</c:v>
                </c:pt>
                <c:pt idx="1659" formatCode="General">
                  <c:v>3.3180000000000001</c:v>
                </c:pt>
                <c:pt idx="1660" formatCode="General">
                  <c:v>3.32</c:v>
                </c:pt>
                <c:pt idx="1661" formatCode="General">
                  <c:v>3.3220000000000001</c:v>
                </c:pt>
                <c:pt idx="1662" formatCode="General">
                  <c:v>3.3239999999999998</c:v>
                </c:pt>
                <c:pt idx="1663" formatCode="General">
                  <c:v>3.3260000000000001</c:v>
                </c:pt>
                <c:pt idx="1664" formatCode="General">
                  <c:v>3.3279999999999998</c:v>
                </c:pt>
                <c:pt idx="1665" formatCode="General">
                  <c:v>3.33</c:v>
                </c:pt>
                <c:pt idx="1666" formatCode="General">
                  <c:v>3.3319999999999999</c:v>
                </c:pt>
                <c:pt idx="1667" formatCode="General">
                  <c:v>3.3340000000000001</c:v>
                </c:pt>
                <c:pt idx="1668" formatCode="General">
                  <c:v>3.3359999999999999</c:v>
                </c:pt>
                <c:pt idx="1669" formatCode="General">
                  <c:v>3.3380000000000001</c:v>
                </c:pt>
                <c:pt idx="1670" formatCode="General">
                  <c:v>3.34</c:v>
                </c:pt>
                <c:pt idx="1671" formatCode="General">
                  <c:v>3.3420000000000001</c:v>
                </c:pt>
                <c:pt idx="1672" formatCode="General">
                  <c:v>3.3439999999999999</c:v>
                </c:pt>
                <c:pt idx="1673" formatCode="General">
                  <c:v>3.3460000000000001</c:v>
                </c:pt>
                <c:pt idx="1674" formatCode="General">
                  <c:v>3.3479999999999999</c:v>
                </c:pt>
                <c:pt idx="1675" formatCode="General">
                  <c:v>3.35</c:v>
                </c:pt>
                <c:pt idx="1676" formatCode="General">
                  <c:v>3.3519999999999999</c:v>
                </c:pt>
                <c:pt idx="1677" formatCode="General">
                  <c:v>3.3540000000000001</c:v>
                </c:pt>
                <c:pt idx="1678" formatCode="General">
                  <c:v>3.3559999999999999</c:v>
                </c:pt>
                <c:pt idx="1679" formatCode="General">
                  <c:v>3.3580000000000001</c:v>
                </c:pt>
                <c:pt idx="1680" formatCode="General">
                  <c:v>3.36</c:v>
                </c:pt>
                <c:pt idx="1681" formatCode="General">
                  <c:v>3.3620000000000001</c:v>
                </c:pt>
                <c:pt idx="1682" formatCode="General">
                  <c:v>3.3639999999999999</c:v>
                </c:pt>
                <c:pt idx="1683" formatCode="General">
                  <c:v>3.3660000000000001</c:v>
                </c:pt>
                <c:pt idx="1684" formatCode="General">
                  <c:v>3.3679999999999999</c:v>
                </c:pt>
                <c:pt idx="1685" formatCode="General">
                  <c:v>3.37</c:v>
                </c:pt>
                <c:pt idx="1686" formatCode="General">
                  <c:v>3.3719999999999999</c:v>
                </c:pt>
                <c:pt idx="1687" formatCode="General">
                  <c:v>3.3740000000000001</c:v>
                </c:pt>
                <c:pt idx="1688" formatCode="General">
                  <c:v>3.3759999999999999</c:v>
                </c:pt>
                <c:pt idx="1689" formatCode="General">
                  <c:v>3.3780000000000001</c:v>
                </c:pt>
                <c:pt idx="1690" formatCode="General">
                  <c:v>3.38</c:v>
                </c:pt>
                <c:pt idx="1691" formatCode="General">
                  <c:v>3.3820000000000001</c:v>
                </c:pt>
                <c:pt idx="1692" formatCode="General">
                  <c:v>3.3839999999999999</c:v>
                </c:pt>
                <c:pt idx="1693" formatCode="General">
                  <c:v>3.3860000000000001</c:v>
                </c:pt>
                <c:pt idx="1694" formatCode="General">
                  <c:v>3.3879999999999999</c:v>
                </c:pt>
                <c:pt idx="1695" formatCode="General">
                  <c:v>3.39</c:v>
                </c:pt>
                <c:pt idx="1696" formatCode="General">
                  <c:v>3.3919999999999999</c:v>
                </c:pt>
                <c:pt idx="1697" formatCode="General">
                  <c:v>3.3940000000000001</c:v>
                </c:pt>
                <c:pt idx="1698" formatCode="General">
                  <c:v>3.3959999999999999</c:v>
                </c:pt>
                <c:pt idx="1699" formatCode="General">
                  <c:v>3.3980000000000001</c:v>
                </c:pt>
                <c:pt idx="1700" formatCode="General">
                  <c:v>3.4</c:v>
                </c:pt>
                <c:pt idx="1701" formatCode="General">
                  <c:v>3.4020000000000001</c:v>
                </c:pt>
                <c:pt idx="1702" formatCode="General">
                  <c:v>3.4039999999999999</c:v>
                </c:pt>
                <c:pt idx="1703" formatCode="General">
                  <c:v>3.4060000000000001</c:v>
                </c:pt>
                <c:pt idx="1704" formatCode="General">
                  <c:v>3.4079999999999999</c:v>
                </c:pt>
                <c:pt idx="1705" formatCode="General">
                  <c:v>3.41</c:v>
                </c:pt>
                <c:pt idx="1706" formatCode="General">
                  <c:v>3.4119999999999999</c:v>
                </c:pt>
                <c:pt idx="1707" formatCode="General">
                  <c:v>3.4140000000000001</c:v>
                </c:pt>
                <c:pt idx="1708" formatCode="General">
                  <c:v>3.4159999999999999</c:v>
                </c:pt>
                <c:pt idx="1709" formatCode="General">
                  <c:v>3.4180000000000001</c:v>
                </c:pt>
                <c:pt idx="1710" formatCode="General">
                  <c:v>3.42</c:v>
                </c:pt>
                <c:pt idx="1711" formatCode="General">
                  <c:v>3.4220000000000002</c:v>
                </c:pt>
                <c:pt idx="1712" formatCode="General">
                  <c:v>3.4239999999999999</c:v>
                </c:pt>
                <c:pt idx="1713" formatCode="General">
                  <c:v>3.4260000000000002</c:v>
                </c:pt>
                <c:pt idx="1714" formatCode="General">
                  <c:v>3.4279999999999999</c:v>
                </c:pt>
                <c:pt idx="1715" formatCode="General">
                  <c:v>3.43</c:v>
                </c:pt>
                <c:pt idx="1716" formatCode="General">
                  <c:v>3.4319999999999999</c:v>
                </c:pt>
                <c:pt idx="1717" formatCode="General">
                  <c:v>3.4340000000000002</c:v>
                </c:pt>
                <c:pt idx="1718" formatCode="General">
                  <c:v>3.4359999999999999</c:v>
                </c:pt>
                <c:pt idx="1719" formatCode="General">
                  <c:v>3.4380000000000002</c:v>
                </c:pt>
                <c:pt idx="1720" formatCode="General">
                  <c:v>3.44</c:v>
                </c:pt>
                <c:pt idx="1721" formatCode="General">
                  <c:v>3.4420000000000002</c:v>
                </c:pt>
                <c:pt idx="1722" formatCode="General">
                  <c:v>3.444</c:v>
                </c:pt>
                <c:pt idx="1723" formatCode="General">
                  <c:v>3.4460000000000002</c:v>
                </c:pt>
                <c:pt idx="1724" formatCode="General">
                  <c:v>3.448</c:v>
                </c:pt>
                <c:pt idx="1725" formatCode="General">
                  <c:v>3.45</c:v>
                </c:pt>
                <c:pt idx="1726" formatCode="General">
                  <c:v>3.452</c:v>
                </c:pt>
                <c:pt idx="1727" formatCode="General">
                  <c:v>3.4540000000000002</c:v>
                </c:pt>
                <c:pt idx="1728" formatCode="General">
                  <c:v>3.456</c:v>
                </c:pt>
                <c:pt idx="1729" formatCode="General">
                  <c:v>3.4580000000000002</c:v>
                </c:pt>
                <c:pt idx="1730" formatCode="General">
                  <c:v>3.46</c:v>
                </c:pt>
                <c:pt idx="1731" formatCode="General">
                  <c:v>3.4620000000000002</c:v>
                </c:pt>
                <c:pt idx="1732" formatCode="General">
                  <c:v>3.464</c:v>
                </c:pt>
                <c:pt idx="1733" formatCode="General">
                  <c:v>3.4660000000000002</c:v>
                </c:pt>
                <c:pt idx="1734" formatCode="General">
                  <c:v>3.468</c:v>
                </c:pt>
                <c:pt idx="1735" formatCode="General">
                  <c:v>3.47</c:v>
                </c:pt>
                <c:pt idx="1736" formatCode="General">
                  <c:v>3.472</c:v>
                </c:pt>
                <c:pt idx="1737" formatCode="General">
                  <c:v>3.4740000000000002</c:v>
                </c:pt>
                <c:pt idx="1738" formatCode="General">
                  <c:v>3.476</c:v>
                </c:pt>
                <c:pt idx="1739" formatCode="General">
                  <c:v>3.4780000000000002</c:v>
                </c:pt>
                <c:pt idx="1740" formatCode="General">
                  <c:v>3.48</c:v>
                </c:pt>
                <c:pt idx="1741" formatCode="General">
                  <c:v>3.4820000000000002</c:v>
                </c:pt>
                <c:pt idx="1742" formatCode="General">
                  <c:v>3.484</c:v>
                </c:pt>
                <c:pt idx="1743" formatCode="General">
                  <c:v>3.4860000000000002</c:v>
                </c:pt>
                <c:pt idx="1744" formatCode="General">
                  <c:v>3.488</c:v>
                </c:pt>
                <c:pt idx="1745" formatCode="General">
                  <c:v>3.49</c:v>
                </c:pt>
                <c:pt idx="1746" formatCode="General">
                  <c:v>3.492</c:v>
                </c:pt>
                <c:pt idx="1747" formatCode="General">
                  <c:v>3.4940000000000002</c:v>
                </c:pt>
                <c:pt idx="1748" formatCode="General">
                  <c:v>3.496</c:v>
                </c:pt>
                <c:pt idx="1749" formatCode="General">
                  <c:v>3.4980000000000002</c:v>
                </c:pt>
                <c:pt idx="1750" formatCode="General">
                  <c:v>3.5</c:v>
                </c:pt>
                <c:pt idx="1751" formatCode="General">
                  <c:v>3.5019999999999998</c:v>
                </c:pt>
                <c:pt idx="1752" formatCode="General">
                  <c:v>3.504</c:v>
                </c:pt>
                <c:pt idx="1753" formatCode="General">
                  <c:v>3.5059999999999998</c:v>
                </c:pt>
                <c:pt idx="1754" formatCode="General">
                  <c:v>3.508</c:v>
                </c:pt>
                <c:pt idx="1755" formatCode="General">
                  <c:v>3.51</c:v>
                </c:pt>
                <c:pt idx="1756" formatCode="General">
                  <c:v>3.512</c:v>
                </c:pt>
                <c:pt idx="1757" formatCode="General">
                  <c:v>3.5139999999999998</c:v>
                </c:pt>
                <c:pt idx="1758" formatCode="General">
                  <c:v>3.516</c:v>
                </c:pt>
                <c:pt idx="1759" formatCode="General">
                  <c:v>3.5179999999999998</c:v>
                </c:pt>
                <c:pt idx="1760" formatCode="General">
                  <c:v>3.52</c:v>
                </c:pt>
                <c:pt idx="1761" formatCode="General">
                  <c:v>3.5219999999999998</c:v>
                </c:pt>
                <c:pt idx="1762" formatCode="General">
                  <c:v>3.524</c:v>
                </c:pt>
                <c:pt idx="1763" formatCode="General">
                  <c:v>3.5259999999999998</c:v>
                </c:pt>
                <c:pt idx="1764" formatCode="General">
                  <c:v>3.528</c:v>
                </c:pt>
                <c:pt idx="1765" formatCode="General">
                  <c:v>3.53</c:v>
                </c:pt>
                <c:pt idx="1766" formatCode="General">
                  <c:v>3.532</c:v>
                </c:pt>
                <c:pt idx="1767" formatCode="General">
                  <c:v>3.5339999999999998</c:v>
                </c:pt>
                <c:pt idx="1768" formatCode="General">
                  <c:v>3.536</c:v>
                </c:pt>
                <c:pt idx="1769" formatCode="General">
                  <c:v>3.5379999999999998</c:v>
                </c:pt>
                <c:pt idx="1770" formatCode="General">
                  <c:v>3.54</c:v>
                </c:pt>
                <c:pt idx="1771" formatCode="General">
                  <c:v>3.5419999999999998</c:v>
                </c:pt>
                <c:pt idx="1772" formatCode="General">
                  <c:v>3.544</c:v>
                </c:pt>
                <c:pt idx="1773" formatCode="General">
                  <c:v>3.5459999999999998</c:v>
                </c:pt>
                <c:pt idx="1774" formatCode="General">
                  <c:v>3.548</c:v>
                </c:pt>
                <c:pt idx="1775" formatCode="General">
                  <c:v>3.55</c:v>
                </c:pt>
                <c:pt idx="1776" formatCode="General">
                  <c:v>3.552</c:v>
                </c:pt>
                <c:pt idx="1777" formatCode="General">
                  <c:v>3.5539999999999998</c:v>
                </c:pt>
                <c:pt idx="1778" formatCode="General">
                  <c:v>3.556</c:v>
                </c:pt>
                <c:pt idx="1779" formatCode="General">
                  <c:v>3.5579999999999998</c:v>
                </c:pt>
                <c:pt idx="1780" formatCode="General">
                  <c:v>3.56</c:v>
                </c:pt>
                <c:pt idx="1781" formatCode="General">
                  <c:v>3.5619999999999998</c:v>
                </c:pt>
                <c:pt idx="1782" formatCode="General">
                  <c:v>3.5640000000000001</c:v>
                </c:pt>
                <c:pt idx="1783" formatCode="General">
                  <c:v>3.5659999999999998</c:v>
                </c:pt>
                <c:pt idx="1784" formatCode="General">
                  <c:v>3.5680000000000001</c:v>
                </c:pt>
                <c:pt idx="1785" formatCode="General">
                  <c:v>3.57</c:v>
                </c:pt>
                <c:pt idx="1786" formatCode="General">
                  <c:v>3.5720000000000001</c:v>
                </c:pt>
                <c:pt idx="1787" formatCode="General">
                  <c:v>3.5739999999999998</c:v>
                </c:pt>
                <c:pt idx="1788" formatCode="General">
                  <c:v>3.5760000000000001</c:v>
                </c:pt>
                <c:pt idx="1789" formatCode="General">
                  <c:v>3.5779999999999998</c:v>
                </c:pt>
                <c:pt idx="1790" formatCode="General">
                  <c:v>3.58</c:v>
                </c:pt>
                <c:pt idx="1791" formatCode="General">
                  <c:v>3.5819999999999999</c:v>
                </c:pt>
                <c:pt idx="1792" formatCode="General">
                  <c:v>3.5840000000000001</c:v>
                </c:pt>
                <c:pt idx="1793" formatCode="General">
                  <c:v>3.5859999999999999</c:v>
                </c:pt>
                <c:pt idx="1794" formatCode="General">
                  <c:v>3.5880000000000001</c:v>
                </c:pt>
                <c:pt idx="1795" formatCode="General">
                  <c:v>3.59</c:v>
                </c:pt>
                <c:pt idx="1796" formatCode="General">
                  <c:v>3.5920000000000001</c:v>
                </c:pt>
                <c:pt idx="1797" formatCode="General">
                  <c:v>3.5939999999999999</c:v>
                </c:pt>
                <c:pt idx="1798" formatCode="General">
                  <c:v>3.5960000000000001</c:v>
                </c:pt>
                <c:pt idx="1799" formatCode="General">
                  <c:v>3.5979999999999999</c:v>
                </c:pt>
                <c:pt idx="1800" formatCode="General">
                  <c:v>3.6</c:v>
                </c:pt>
                <c:pt idx="1801" formatCode="General">
                  <c:v>3.6019999999999999</c:v>
                </c:pt>
                <c:pt idx="1802" formatCode="General">
                  <c:v>3.6040000000000001</c:v>
                </c:pt>
                <c:pt idx="1803" formatCode="General">
                  <c:v>3.6059999999999999</c:v>
                </c:pt>
                <c:pt idx="1804" formatCode="General">
                  <c:v>3.6080000000000001</c:v>
                </c:pt>
                <c:pt idx="1805" formatCode="General">
                  <c:v>3.61</c:v>
                </c:pt>
                <c:pt idx="1806" formatCode="General">
                  <c:v>3.6120000000000001</c:v>
                </c:pt>
                <c:pt idx="1807" formatCode="General">
                  <c:v>3.6139999999999999</c:v>
                </c:pt>
                <c:pt idx="1808" formatCode="General">
                  <c:v>3.6160000000000001</c:v>
                </c:pt>
                <c:pt idx="1809" formatCode="General">
                  <c:v>3.6179999999999999</c:v>
                </c:pt>
                <c:pt idx="1810" formatCode="General">
                  <c:v>3.62</c:v>
                </c:pt>
                <c:pt idx="1811" formatCode="General">
                  <c:v>3.6219999999999999</c:v>
                </c:pt>
                <c:pt idx="1812" formatCode="General">
                  <c:v>3.6240000000000001</c:v>
                </c:pt>
                <c:pt idx="1813" formatCode="General">
                  <c:v>3.6259999999999999</c:v>
                </c:pt>
                <c:pt idx="1814" formatCode="General">
                  <c:v>3.6280000000000001</c:v>
                </c:pt>
                <c:pt idx="1815" formatCode="General">
                  <c:v>3.63</c:v>
                </c:pt>
                <c:pt idx="1816" formatCode="General">
                  <c:v>3.6320000000000001</c:v>
                </c:pt>
                <c:pt idx="1817" formatCode="General">
                  <c:v>3.6339999999999999</c:v>
                </c:pt>
                <c:pt idx="1818" formatCode="General">
                  <c:v>3.6360000000000001</c:v>
                </c:pt>
                <c:pt idx="1819" formatCode="General">
                  <c:v>3.6379999999999999</c:v>
                </c:pt>
                <c:pt idx="1820" formatCode="General">
                  <c:v>3.64</c:v>
                </c:pt>
                <c:pt idx="1821" formatCode="General">
                  <c:v>3.6419999999999999</c:v>
                </c:pt>
                <c:pt idx="1822" formatCode="General">
                  <c:v>3.6440000000000001</c:v>
                </c:pt>
                <c:pt idx="1823" formatCode="General">
                  <c:v>3.6459999999999999</c:v>
                </c:pt>
                <c:pt idx="1824" formatCode="General">
                  <c:v>3.6480000000000001</c:v>
                </c:pt>
                <c:pt idx="1825" formatCode="General">
                  <c:v>3.65</c:v>
                </c:pt>
                <c:pt idx="1826" formatCode="General">
                  <c:v>3.6520000000000001</c:v>
                </c:pt>
                <c:pt idx="1827" formatCode="General">
                  <c:v>3.6539999999999999</c:v>
                </c:pt>
                <c:pt idx="1828" formatCode="General">
                  <c:v>3.6560000000000001</c:v>
                </c:pt>
                <c:pt idx="1829" formatCode="General">
                  <c:v>3.6579999999999999</c:v>
                </c:pt>
                <c:pt idx="1830" formatCode="General">
                  <c:v>3.66</c:v>
                </c:pt>
                <c:pt idx="1831" formatCode="General">
                  <c:v>3.6619999999999999</c:v>
                </c:pt>
                <c:pt idx="1832" formatCode="General">
                  <c:v>3.6640000000000001</c:v>
                </c:pt>
                <c:pt idx="1833" formatCode="General">
                  <c:v>3.6659999999999999</c:v>
                </c:pt>
                <c:pt idx="1834" formatCode="General">
                  <c:v>3.6680000000000001</c:v>
                </c:pt>
                <c:pt idx="1835" formatCode="General">
                  <c:v>3.67</c:v>
                </c:pt>
                <c:pt idx="1836" formatCode="General">
                  <c:v>3.6720000000000002</c:v>
                </c:pt>
                <c:pt idx="1837" formatCode="General">
                  <c:v>3.6739999999999999</c:v>
                </c:pt>
                <c:pt idx="1838" formatCode="General">
                  <c:v>3.6760000000000002</c:v>
                </c:pt>
                <c:pt idx="1839" formatCode="General">
                  <c:v>3.6779999999999999</c:v>
                </c:pt>
                <c:pt idx="1840" formatCode="General">
                  <c:v>3.68</c:v>
                </c:pt>
                <c:pt idx="1841" formatCode="General">
                  <c:v>3.6819999999999999</c:v>
                </c:pt>
                <c:pt idx="1842" formatCode="General">
                  <c:v>3.6840000000000002</c:v>
                </c:pt>
                <c:pt idx="1843" formatCode="General">
                  <c:v>3.6859999999999999</c:v>
                </c:pt>
                <c:pt idx="1844" formatCode="General">
                  <c:v>3.6880000000000002</c:v>
                </c:pt>
                <c:pt idx="1845" formatCode="General">
                  <c:v>3.69</c:v>
                </c:pt>
                <c:pt idx="1846" formatCode="General">
                  <c:v>3.6920000000000002</c:v>
                </c:pt>
                <c:pt idx="1847" formatCode="General">
                  <c:v>3.694</c:v>
                </c:pt>
                <c:pt idx="1848" formatCode="General">
                  <c:v>3.6960000000000002</c:v>
                </c:pt>
                <c:pt idx="1849" formatCode="General">
                  <c:v>3.698</c:v>
                </c:pt>
                <c:pt idx="1850" formatCode="General">
                  <c:v>3.7</c:v>
                </c:pt>
                <c:pt idx="1851" formatCode="General">
                  <c:v>3.702</c:v>
                </c:pt>
                <c:pt idx="1852" formatCode="General">
                  <c:v>3.7040000000000002</c:v>
                </c:pt>
                <c:pt idx="1853" formatCode="General">
                  <c:v>3.706</c:v>
                </c:pt>
                <c:pt idx="1854" formatCode="General">
                  <c:v>3.7080000000000002</c:v>
                </c:pt>
                <c:pt idx="1855" formatCode="General">
                  <c:v>3.71</c:v>
                </c:pt>
                <c:pt idx="1856" formatCode="General">
                  <c:v>3.7120000000000002</c:v>
                </c:pt>
                <c:pt idx="1857" formatCode="General">
                  <c:v>3.714</c:v>
                </c:pt>
                <c:pt idx="1858" formatCode="General">
                  <c:v>3.7160000000000002</c:v>
                </c:pt>
                <c:pt idx="1859" formatCode="General">
                  <c:v>3.718</c:v>
                </c:pt>
                <c:pt idx="1860" formatCode="General">
                  <c:v>3.72</c:v>
                </c:pt>
                <c:pt idx="1861" formatCode="General">
                  <c:v>3.722</c:v>
                </c:pt>
                <c:pt idx="1862" formatCode="General">
                  <c:v>3.7240000000000002</c:v>
                </c:pt>
                <c:pt idx="1863" formatCode="General">
                  <c:v>3.726</c:v>
                </c:pt>
                <c:pt idx="1864" formatCode="General">
                  <c:v>3.7280000000000002</c:v>
                </c:pt>
                <c:pt idx="1865" formatCode="General">
                  <c:v>3.73</c:v>
                </c:pt>
                <c:pt idx="1866" formatCode="General">
                  <c:v>3.7320000000000002</c:v>
                </c:pt>
                <c:pt idx="1867" formatCode="General">
                  <c:v>3.734</c:v>
                </c:pt>
                <c:pt idx="1868" formatCode="General">
                  <c:v>3.7360000000000002</c:v>
                </c:pt>
                <c:pt idx="1869" formatCode="General">
                  <c:v>3.738</c:v>
                </c:pt>
                <c:pt idx="1870" formatCode="General">
                  <c:v>3.74</c:v>
                </c:pt>
                <c:pt idx="1871" formatCode="General">
                  <c:v>3.742</c:v>
                </c:pt>
                <c:pt idx="1872" formatCode="General">
                  <c:v>3.7440000000000002</c:v>
                </c:pt>
                <c:pt idx="1873" formatCode="General">
                  <c:v>3.746</c:v>
                </c:pt>
                <c:pt idx="1874" formatCode="General">
                  <c:v>3.7480000000000002</c:v>
                </c:pt>
                <c:pt idx="1875" formatCode="General">
                  <c:v>3.75</c:v>
                </c:pt>
                <c:pt idx="1876" formatCode="General">
                  <c:v>3.7519999999999998</c:v>
                </c:pt>
                <c:pt idx="1877" formatCode="General">
                  <c:v>3.754</c:v>
                </c:pt>
                <c:pt idx="1878" formatCode="General">
                  <c:v>3.7559999999999998</c:v>
                </c:pt>
                <c:pt idx="1879" formatCode="General">
                  <c:v>3.758</c:v>
                </c:pt>
                <c:pt idx="1880" formatCode="General">
                  <c:v>3.76</c:v>
                </c:pt>
                <c:pt idx="1881" formatCode="General">
                  <c:v>3.762</c:v>
                </c:pt>
                <c:pt idx="1882" formatCode="General">
                  <c:v>3.7639999999999998</c:v>
                </c:pt>
                <c:pt idx="1883" formatCode="General">
                  <c:v>3.766</c:v>
                </c:pt>
                <c:pt idx="1884" formatCode="General">
                  <c:v>3.7679999999999998</c:v>
                </c:pt>
                <c:pt idx="1885" formatCode="General">
                  <c:v>3.77</c:v>
                </c:pt>
                <c:pt idx="1886" formatCode="General">
                  <c:v>3.7719999999999998</c:v>
                </c:pt>
                <c:pt idx="1887" formatCode="General">
                  <c:v>3.774</c:v>
                </c:pt>
                <c:pt idx="1888" formatCode="General">
                  <c:v>3.7759999999999998</c:v>
                </c:pt>
                <c:pt idx="1889" formatCode="General">
                  <c:v>3.778</c:v>
                </c:pt>
                <c:pt idx="1890" formatCode="General">
                  <c:v>3.78</c:v>
                </c:pt>
                <c:pt idx="1891" formatCode="General">
                  <c:v>3.782</c:v>
                </c:pt>
                <c:pt idx="1892" formatCode="General">
                  <c:v>3.7839999999999998</c:v>
                </c:pt>
                <c:pt idx="1893" formatCode="General">
                  <c:v>3.786</c:v>
                </c:pt>
                <c:pt idx="1894" formatCode="General">
                  <c:v>3.7879999999999998</c:v>
                </c:pt>
                <c:pt idx="1895" formatCode="General">
                  <c:v>3.79</c:v>
                </c:pt>
                <c:pt idx="1896" formatCode="General">
                  <c:v>3.7919999999999998</c:v>
                </c:pt>
                <c:pt idx="1897" formatCode="General">
                  <c:v>3.794</c:v>
                </c:pt>
                <c:pt idx="1898" formatCode="General">
                  <c:v>3.7959999999999998</c:v>
                </c:pt>
                <c:pt idx="1899" formatCode="General">
                  <c:v>3.798</c:v>
                </c:pt>
                <c:pt idx="1900" formatCode="General">
                  <c:v>3.8</c:v>
                </c:pt>
                <c:pt idx="1901" formatCode="General">
                  <c:v>3.802</c:v>
                </c:pt>
                <c:pt idx="1902" formatCode="General">
                  <c:v>3.8039999999999998</c:v>
                </c:pt>
                <c:pt idx="1903" formatCode="General">
                  <c:v>3.806</c:v>
                </c:pt>
                <c:pt idx="1904" formatCode="General">
                  <c:v>3.8079999999999998</c:v>
                </c:pt>
                <c:pt idx="1905" formatCode="General">
                  <c:v>3.81</c:v>
                </c:pt>
                <c:pt idx="1906" formatCode="General">
                  <c:v>3.8119999999999998</c:v>
                </c:pt>
                <c:pt idx="1907" formatCode="General">
                  <c:v>3.8140000000000001</c:v>
                </c:pt>
                <c:pt idx="1908" formatCode="General">
                  <c:v>3.8159999999999998</c:v>
                </c:pt>
                <c:pt idx="1909" formatCode="General">
                  <c:v>3.8180000000000001</c:v>
                </c:pt>
                <c:pt idx="1910" formatCode="General">
                  <c:v>3.82</c:v>
                </c:pt>
                <c:pt idx="1911" formatCode="General">
                  <c:v>3.8220000000000001</c:v>
                </c:pt>
                <c:pt idx="1912" formatCode="General">
                  <c:v>3.8239999999999998</c:v>
                </c:pt>
                <c:pt idx="1913" formatCode="General">
                  <c:v>3.8260000000000001</c:v>
                </c:pt>
                <c:pt idx="1914" formatCode="General">
                  <c:v>3.8279999999999998</c:v>
                </c:pt>
                <c:pt idx="1915" formatCode="General">
                  <c:v>3.83</c:v>
                </c:pt>
                <c:pt idx="1916" formatCode="General">
                  <c:v>3.8319999999999999</c:v>
                </c:pt>
                <c:pt idx="1917" formatCode="General">
                  <c:v>3.8340000000000001</c:v>
                </c:pt>
                <c:pt idx="1918" formatCode="General">
                  <c:v>3.8359999999999999</c:v>
                </c:pt>
                <c:pt idx="1919" formatCode="General">
                  <c:v>3.8380000000000001</c:v>
                </c:pt>
                <c:pt idx="1920" formatCode="General">
                  <c:v>3.84</c:v>
                </c:pt>
                <c:pt idx="1921" formatCode="General">
                  <c:v>3.8420000000000001</c:v>
                </c:pt>
                <c:pt idx="1922" formatCode="General">
                  <c:v>3.8439999999999999</c:v>
                </c:pt>
                <c:pt idx="1923" formatCode="General">
                  <c:v>3.8460000000000001</c:v>
                </c:pt>
                <c:pt idx="1924" formatCode="General">
                  <c:v>3.8479999999999999</c:v>
                </c:pt>
                <c:pt idx="1925" formatCode="General">
                  <c:v>3.85</c:v>
                </c:pt>
                <c:pt idx="1926" formatCode="General">
                  <c:v>3.8519999999999999</c:v>
                </c:pt>
                <c:pt idx="1927" formatCode="General">
                  <c:v>3.8540000000000001</c:v>
                </c:pt>
                <c:pt idx="1928" formatCode="General">
                  <c:v>3.8559999999999999</c:v>
                </c:pt>
                <c:pt idx="1929" formatCode="General">
                  <c:v>3.8580000000000001</c:v>
                </c:pt>
                <c:pt idx="1930" formatCode="General">
                  <c:v>3.86</c:v>
                </c:pt>
                <c:pt idx="1931" formatCode="General">
                  <c:v>3.8620000000000001</c:v>
                </c:pt>
                <c:pt idx="1932" formatCode="General">
                  <c:v>3.8639999999999999</c:v>
                </c:pt>
                <c:pt idx="1933" formatCode="General">
                  <c:v>3.8660000000000001</c:v>
                </c:pt>
                <c:pt idx="1934" formatCode="General">
                  <c:v>3.8679999999999999</c:v>
                </c:pt>
                <c:pt idx="1935" formatCode="General">
                  <c:v>3.87</c:v>
                </c:pt>
                <c:pt idx="1936" formatCode="General">
                  <c:v>3.8719999999999999</c:v>
                </c:pt>
                <c:pt idx="1937" formatCode="General">
                  <c:v>3.8740000000000001</c:v>
                </c:pt>
                <c:pt idx="1938" formatCode="General">
                  <c:v>3.8759999999999999</c:v>
                </c:pt>
                <c:pt idx="1939" formatCode="General">
                  <c:v>3.8780000000000001</c:v>
                </c:pt>
                <c:pt idx="1940" formatCode="General">
                  <c:v>3.88</c:v>
                </c:pt>
                <c:pt idx="1941" formatCode="General">
                  <c:v>3.8820000000000001</c:v>
                </c:pt>
                <c:pt idx="1942" formatCode="General">
                  <c:v>3.8839999999999999</c:v>
                </c:pt>
                <c:pt idx="1943" formatCode="General">
                  <c:v>3.8860000000000001</c:v>
                </c:pt>
                <c:pt idx="1944" formatCode="General">
                  <c:v>3.8879999999999999</c:v>
                </c:pt>
                <c:pt idx="1945" formatCode="General">
                  <c:v>3.89</c:v>
                </c:pt>
                <c:pt idx="1946" formatCode="General">
                  <c:v>3.8919999999999999</c:v>
                </c:pt>
                <c:pt idx="1947" formatCode="General">
                  <c:v>3.8940000000000001</c:v>
                </c:pt>
                <c:pt idx="1948" formatCode="General">
                  <c:v>3.8959999999999999</c:v>
                </c:pt>
                <c:pt idx="1949" formatCode="General">
                  <c:v>3.8980000000000001</c:v>
                </c:pt>
                <c:pt idx="1950" formatCode="General">
                  <c:v>3.9</c:v>
                </c:pt>
                <c:pt idx="1951" formatCode="General">
                  <c:v>3.9020000000000001</c:v>
                </c:pt>
                <c:pt idx="1952" formatCode="General">
                  <c:v>3.9039999999999999</c:v>
                </c:pt>
                <c:pt idx="1953" formatCode="General">
                  <c:v>3.9060000000000001</c:v>
                </c:pt>
                <c:pt idx="1954" formatCode="General">
                  <c:v>3.9079999999999999</c:v>
                </c:pt>
                <c:pt idx="1955" formatCode="General">
                  <c:v>3.91</c:v>
                </c:pt>
                <c:pt idx="1956" formatCode="General">
                  <c:v>3.9119999999999999</c:v>
                </c:pt>
                <c:pt idx="1957" formatCode="General">
                  <c:v>3.9140000000000001</c:v>
                </c:pt>
                <c:pt idx="1958" formatCode="General">
                  <c:v>3.9159999999999999</c:v>
                </c:pt>
                <c:pt idx="1959" formatCode="General">
                  <c:v>3.9180000000000001</c:v>
                </c:pt>
                <c:pt idx="1960" formatCode="General">
                  <c:v>3.92</c:v>
                </c:pt>
                <c:pt idx="1961" formatCode="General">
                  <c:v>3.9220000000000002</c:v>
                </c:pt>
                <c:pt idx="1962" formatCode="General">
                  <c:v>3.9239999999999999</c:v>
                </c:pt>
                <c:pt idx="1963" formatCode="General">
                  <c:v>3.9260000000000002</c:v>
                </c:pt>
                <c:pt idx="1964" formatCode="General">
                  <c:v>3.9279999999999999</c:v>
                </c:pt>
                <c:pt idx="1965" formatCode="General">
                  <c:v>3.93</c:v>
                </c:pt>
                <c:pt idx="1966" formatCode="General">
                  <c:v>3.9319999999999999</c:v>
                </c:pt>
                <c:pt idx="1967" formatCode="General">
                  <c:v>3.9340000000000002</c:v>
                </c:pt>
                <c:pt idx="1968" formatCode="General">
                  <c:v>3.9359999999999999</c:v>
                </c:pt>
                <c:pt idx="1969" formatCode="General">
                  <c:v>3.9380000000000002</c:v>
                </c:pt>
                <c:pt idx="1970" formatCode="General">
                  <c:v>3.94</c:v>
                </c:pt>
                <c:pt idx="1971" formatCode="General">
                  <c:v>3.9420000000000002</c:v>
                </c:pt>
                <c:pt idx="1972" formatCode="General">
                  <c:v>3.944</c:v>
                </c:pt>
                <c:pt idx="1973" formatCode="General">
                  <c:v>3.9460000000000002</c:v>
                </c:pt>
                <c:pt idx="1974" formatCode="General">
                  <c:v>3.948</c:v>
                </c:pt>
                <c:pt idx="1975" formatCode="General">
                  <c:v>3.95</c:v>
                </c:pt>
                <c:pt idx="1976" formatCode="General">
                  <c:v>3.952</c:v>
                </c:pt>
                <c:pt idx="1977" formatCode="General">
                  <c:v>3.9540000000000002</c:v>
                </c:pt>
                <c:pt idx="1978" formatCode="General">
                  <c:v>3.956</c:v>
                </c:pt>
                <c:pt idx="1979" formatCode="General">
                  <c:v>3.9580000000000002</c:v>
                </c:pt>
                <c:pt idx="1980" formatCode="General">
                  <c:v>3.96</c:v>
                </c:pt>
                <c:pt idx="1981" formatCode="General">
                  <c:v>3.9620000000000002</c:v>
                </c:pt>
                <c:pt idx="1982" formatCode="General">
                  <c:v>3.964</c:v>
                </c:pt>
                <c:pt idx="1983" formatCode="General">
                  <c:v>3.9660000000000002</c:v>
                </c:pt>
                <c:pt idx="1984" formatCode="General">
                  <c:v>3.968</c:v>
                </c:pt>
                <c:pt idx="1985" formatCode="General">
                  <c:v>3.97</c:v>
                </c:pt>
                <c:pt idx="1986" formatCode="General">
                  <c:v>3.972</c:v>
                </c:pt>
                <c:pt idx="1987" formatCode="General">
                  <c:v>3.9740000000000002</c:v>
                </c:pt>
                <c:pt idx="1988" formatCode="General">
                  <c:v>3.976</c:v>
                </c:pt>
                <c:pt idx="1989" formatCode="General">
                  <c:v>3.9780000000000002</c:v>
                </c:pt>
                <c:pt idx="1990" formatCode="General">
                  <c:v>3.98</c:v>
                </c:pt>
                <c:pt idx="1991" formatCode="General">
                  <c:v>3.9820000000000002</c:v>
                </c:pt>
                <c:pt idx="1992" formatCode="General">
                  <c:v>3.984</c:v>
                </c:pt>
                <c:pt idx="1993" formatCode="General">
                  <c:v>3.9860000000000002</c:v>
                </c:pt>
                <c:pt idx="1994" formatCode="General">
                  <c:v>3.988</c:v>
                </c:pt>
                <c:pt idx="1995" formatCode="General">
                  <c:v>3.99</c:v>
                </c:pt>
                <c:pt idx="1996" formatCode="General">
                  <c:v>3.992</c:v>
                </c:pt>
                <c:pt idx="1997" formatCode="General">
                  <c:v>3.9940000000000002</c:v>
                </c:pt>
                <c:pt idx="1998" formatCode="General">
                  <c:v>3.996</c:v>
                </c:pt>
                <c:pt idx="1999" formatCode="General">
                  <c:v>3.9980000000000002</c:v>
                </c:pt>
                <c:pt idx="2000" formatCode="General">
                  <c:v>4</c:v>
                </c:pt>
                <c:pt idx="2001" formatCode="General">
                  <c:v>4.0019999999999998</c:v>
                </c:pt>
                <c:pt idx="2002" formatCode="General">
                  <c:v>4.0039999999999996</c:v>
                </c:pt>
                <c:pt idx="2003" formatCode="General">
                  <c:v>4.0060000000000002</c:v>
                </c:pt>
                <c:pt idx="2004" formatCode="General">
                  <c:v>4.008</c:v>
                </c:pt>
                <c:pt idx="2005" formatCode="General">
                  <c:v>4.01</c:v>
                </c:pt>
                <c:pt idx="2006" formatCode="General">
                  <c:v>4.0119999999999996</c:v>
                </c:pt>
                <c:pt idx="2007" formatCode="General">
                  <c:v>4.0140000000000002</c:v>
                </c:pt>
                <c:pt idx="2008" formatCode="General">
                  <c:v>4.016</c:v>
                </c:pt>
                <c:pt idx="2009" formatCode="General">
                  <c:v>4.0179999999999998</c:v>
                </c:pt>
                <c:pt idx="2010" formatCode="General">
                  <c:v>4.0199999999999996</c:v>
                </c:pt>
                <c:pt idx="2011" formatCode="General">
                  <c:v>4.0220000000000002</c:v>
                </c:pt>
                <c:pt idx="2012" formatCode="General">
                  <c:v>4.024</c:v>
                </c:pt>
                <c:pt idx="2013" formatCode="General">
                  <c:v>4.0259999999999998</c:v>
                </c:pt>
                <c:pt idx="2014" formatCode="General">
                  <c:v>4.0279999999999996</c:v>
                </c:pt>
                <c:pt idx="2015" formatCode="General">
                  <c:v>4.03</c:v>
                </c:pt>
                <c:pt idx="2016" formatCode="General">
                  <c:v>4.032</c:v>
                </c:pt>
                <c:pt idx="2017" formatCode="General">
                  <c:v>4.0339999999999998</c:v>
                </c:pt>
                <c:pt idx="2018" formatCode="General">
                  <c:v>4.0359999999999996</c:v>
                </c:pt>
                <c:pt idx="2019" formatCode="General">
                  <c:v>4.0380000000000003</c:v>
                </c:pt>
                <c:pt idx="2020" formatCode="General">
                  <c:v>4.04</c:v>
                </c:pt>
                <c:pt idx="2021" formatCode="General">
                  <c:v>4.0419999999999998</c:v>
                </c:pt>
                <c:pt idx="2022" formatCode="General">
                  <c:v>4.0439999999999996</c:v>
                </c:pt>
                <c:pt idx="2023" formatCode="General">
                  <c:v>4.0460000000000003</c:v>
                </c:pt>
                <c:pt idx="2024" formatCode="General">
                  <c:v>4.048</c:v>
                </c:pt>
                <c:pt idx="2025" formatCode="General">
                  <c:v>4.05</c:v>
                </c:pt>
                <c:pt idx="2026" formatCode="General">
                  <c:v>4.0519999999999996</c:v>
                </c:pt>
                <c:pt idx="2027" formatCode="General">
                  <c:v>4.0540000000000003</c:v>
                </c:pt>
                <c:pt idx="2028" formatCode="General">
                  <c:v>4.056</c:v>
                </c:pt>
                <c:pt idx="2029" formatCode="General">
                  <c:v>4.0579999999999998</c:v>
                </c:pt>
                <c:pt idx="2030" formatCode="General">
                  <c:v>4.0599999999999996</c:v>
                </c:pt>
                <c:pt idx="2031" formatCode="General">
                  <c:v>4.0620000000000003</c:v>
                </c:pt>
                <c:pt idx="2032" formatCode="General">
                  <c:v>4.0640000000000001</c:v>
                </c:pt>
                <c:pt idx="2033" formatCode="General">
                  <c:v>4.0659999999999998</c:v>
                </c:pt>
                <c:pt idx="2034" formatCode="General">
                  <c:v>4.0679999999999996</c:v>
                </c:pt>
                <c:pt idx="2035" formatCode="General">
                  <c:v>4.07</c:v>
                </c:pt>
                <c:pt idx="2036" formatCode="General">
                  <c:v>4.0720000000000001</c:v>
                </c:pt>
                <c:pt idx="2037" formatCode="General">
                  <c:v>4.0739999999999998</c:v>
                </c:pt>
                <c:pt idx="2038" formatCode="General">
                  <c:v>4.0759999999999996</c:v>
                </c:pt>
                <c:pt idx="2039" formatCode="General">
                  <c:v>4.0780000000000003</c:v>
                </c:pt>
                <c:pt idx="2040" formatCode="General">
                  <c:v>4.08</c:v>
                </c:pt>
                <c:pt idx="2041" formatCode="General">
                  <c:v>4.0819999999999999</c:v>
                </c:pt>
                <c:pt idx="2042" formatCode="General">
                  <c:v>4.0839999999999996</c:v>
                </c:pt>
                <c:pt idx="2043" formatCode="General">
                  <c:v>4.0860000000000003</c:v>
                </c:pt>
                <c:pt idx="2044" formatCode="General">
                  <c:v>4.0880000000000001</c:v>
                </c:pt>
                <c:pt idx="2045" formatCode="General">
                  <c:v>4.09</c:v>
                </c:pt>
                <c:pt idx="2046" formatCode="General">
                  <c:v>4.0919999999999996</c:v>
                </c:pt>
                <c:pt idx="2047" formatCode="General">
                  <c:v>4.0940000000000003</c:v>
                </c:pt>
                <c:pt idx="2048" formatCode="General">
                  <c:v>4.0960000000000001</c:v>
                </c:pt>
                <c:pt idx="2049" formatCode="General">
                  <c:v>4.0979999999999999</c:v>
                </c:pt>
                <c:pt idx="2050" formatCode="General">
                  <c:v>4.0999999999999996</c:v>
                </c:pt>
                <c:pt idx="2051" formatCode="General">
                  <c:v>4.1020000000000003</c:v>
                </c:pt>
                <c:pt idx="2052" formatCode="General">
                  <c:v>4.1040000000000001</c:v>
                </c:pt>
                <c:pt idx="2053" formatCode="General">
                  <c:v>4.1059999999999999</c:v>
                </c:pt>
                <c:pt idx="2054" formatCode="General">
                  <c:v>4.1079999999999997</c:v>
                </c:pt>
                <c:pt idx="2055" formatCode="General">
                  <c:v>4.1100000000000003</c:v>
                </c:pt>
                <c:pt idx="2056" formatCode="General">
                  <c:v>4.1120000000000001</c:v>
                </c:pt>
                <c:pt idx="2057" formatCode="General">
                  <c:v>4.1139999999999999</c:v>
                </c:pt>
                <c:pt idx="2058" formatCode="General">
                  <c:v>4.1159999999999997</c:v>
                </c:pt>
                <c:pt idx="2059" formatCode="General">
                  <c:v>4.1180000000000003</c:v>
                </c:pt>
                <c:pt idx="2060" formatCode="General">
                  <c:v>4.12</c:v>
                </c:pt>
                <c:pt idx="2061" formatCode="General">
                  <c:v>4.1219999999999999</c:v>
                </c:pt>
                <c:pt idx="2062" formatCode="General">
                  <c:v>4.1239999999999997</c:v>
                </c:pt>
                <c:pt idx="2063" formatCode="General">
                  <c:v>4.1260000000000003</c:v>
                </c:pt>
                <c:pt idx="2064" formatCode="General">
                  <c:v>4.1280000000000001</c:v>
                </c:pt>
                <c:pt idx="2065" formatCode="General">
                  <c:v>4.13</c:v>
                </c:pt>
                <c:pt idx="2066" formatCode="General">
                  <c:v>4.1319999999999997</c:v>
                </c:pt>
                <c:pt idx="2067" formatCode="General">
                  <c:v>4.1340000000000003</c:v>
                </c:pt>
                <c:pt idx="2068" formatCode="General">
                  <c:v>4.1360000000000001</c:v>
                </c:pt>
                <c:pt idx="2069" formatCode="General">
                  <c:v>4.1379999999999999</c:v>
                </c:pt>
                <c:pt idx="2070" formatCode="General">
                  <c:v>4.1399999999999997</c:v>
                </c:pt>
                <c:pt idx="2071" formatCode="General">
                  <c:v>4.1420000000000003</c:v>
                </c:pt>
                <c:pt idx="2072" formatCode="General">
                  <c:v>4.1440000000000001</c:v>
                </c:pt>
                <c:pt idx="2073" formatCode="General">
                  <c:v>4.1459999999999999</c:v>
                </c:pt>
                <c:pt idx="2074" formatCode="General">
                  <c:v>4.1479999999999997</c:v>
                </c:pt>
                <c:pt idx="2075" formatCode="General">
                  <c:v>4.1500000000000004</c:v>
                </c:pt>
                <c:pt idx="2076" formatCode="General">
                  <c:v>4.1520000000000001</c:v>
                </c:pt>
                <c:pt idx="2077" formatCode="General">
                  <c:v>4.1539999999999999</c:v>
                </c:pt>
                <c:pt idx="2078" formatCode="General">
                  <c:v>4.1559999999999997</c:v>
                </c:pt>
                <c:pt idx="2079" formatCode="General">
                  <c:v>4.1580000000000004</c:v>
                </c:pt>
                <c:pt idx="2080" formatCode="General">
                  <c:v>4.16</c:v>
                </c:pt>
                <c:pt idx="2081" formatCode="General">
                  <c:v>4.1619999999999999</c:v>
                </c:pt>
                <c:pt idx="2082" formatCode="General">
                  <c:v>4.1639999999999997</c:v>
                </c:pt>
                <c:pt idx="2083" formatCode="General">
                  <c:v>4.1660000000000004</c:v>
                </c:pt>
                <c:pt idx="2084" formatCode="General">
                  <c:v>4.1680000000000001</c:v>
                </c:pt>
                <c:pt idx="2085" formatCode="General">
                  <c:v>4.17</c:v>
                </c:pt>
                <c:pt idx="2086" formatCode="General">
                  <c:v>4.1719999999999997</c:v>
                </c:pt>
                <c:pt idx="2087" formatCode="General">
                  <c:v>4.1740000000000004</c:v>
                </c:pt>
                <c:pt idx="2088" formatCode="General">
                  <c:v>4.1760000000000002</c:v>
                </c:pt>
                <c:pt idx="2089" formatCode="General">
                  <c:v>4.1779999999999999</c:v>
                </c:pt>
                <c:pt idx="2090" formatCode="General">
                  <c:v>4.18</c:v>
                </c:pt>
                <c:pt idx="2091" formatCode="General">
                  <c:v>4.1820000000000004</c:v>
                </c:pt>
                <c:pt idx="2092" formatCode="General">
                  <c:v>4.1840000000000002</c:v>
                </c:pt>
                <c:pt idx="2093" formatCode="General">
                  <c:v>4.1859999999999999</c:v>
                </c:pt>
                <c:pt idx="2094" formatCode="General">
                  <c:v>4.1879999999999997</c:v>
                </c:pt>
                <c:pt idx="2095" formatCode="General">
                  <c:v>4.1900000000000004</c:v>
                </c:pt>
                <c:pt idx="2096" formatCode="General">
                  <c:v>4.1920000000000002</c:v>
                </c:pt>
                <c:pt idx="2097" formatCode="General">
                  <c:v>4.194</c:v>
                </c:pt>
                <c:pt idx="2098" formatCode="General">
                  <c:v>4.1959999999999997</c:v>
                </c:pt>
                <c:pt idx="2099" formatCode="General">
                  <c:v>4.1980000000000004</c:v>
                </c:pt>
                <c:pt idx="2100" formatCode="General">
                  <c:v>4.2</c:v>
                </c:pt>
                <c:pt idx="2101" formatCode="General">
                  <c:v>4.202</c:v>
                </c:pt>
                <c:pt idx="2102" formatCode="General">
                  <c:v>4.2039999999999997</c:v>
                </c:pt>
                <c:pt idx="2103" formatCode="General">
                  <c:v>4.2060000000000004</c:v>
                </c:pt>
                <c:pt idx="2104" formatCode="General">
                  <c:v>4.2080000000000002</c:v>
                </c:pt>
                <c:pt idx="2105" formatCode="General">
                  <c:v>4.21</c:v>
                </c:pt>
                <c:pt idx="2106" formatCode="General">
                  <c:v>4.2119999999999997</c:v>
                </c:pt>
                <c:pt idx="2107" formatCode="General">
                  <c:v>4.2140000000000004</c:v>
                </c:pt>
                <c:pt idx="2108" formatCode="General">
                  <c:v>4.2160000000000002</c:v>
                </c:pt>
                <c:pt idx="2109" formatCode="General">
                  <c:v>4.218</c:v>
                </c:pt>
                <c:pt idx="2110" formatCode="General">
                  <c:v>4.22</c:v>
                </c:pt>
                <c:pt idx="2111" formatCode="General">
                  <c:v>4.2220000000000004</c:v>
                </c:pt>
                <c:pt idx="2112" formatCode="General">
                  <c:v>4.2240000000000002</c:v>
                </c:pt>
                <c:pt idx="2113" formatCode="General">
                  <c:v>4.226</c:v>
                </c:pt>
                <c:pt idx="2114" formatCode="General">
                  <c:v>4.2279999999999998</c:v>
                </c:pt>
                <c:pt idx="2115" formatCode="General">
                  <c:v>4.2300000000000004</c:v>
                </c:pt>
                <c:pt idx="2116" formatCode="General">
                  <c:v>4.2320000000000002</c:v>
                </c:pt>
                <c:pt idx="2117" formatCode="General">
                  <c:v>4.234</c:v>
                </c:pt>
                <c:pt idx="2118" formatCode="General">
                  <c:v>4.2359999999999998</c:v>
                </c:pt>
                <c:pt idx="2119" formatCode="General">
                  <c:v>4.2380000000000004</c:v>
                </c:pt>
                <c:pt idx="2120" formatCode="General">
                  <c:v>4.24</c:v>
                </c:pt>
                <c:pt idx="2121" formatCode="General">
                  <c:v>4.242</c:v>
                </c:pt>
                <c:pt idx="2122" formatCode="General">
                  <c:v>4.2439999999999998</c:v>
                </c:pt>
                <c:pt idx="2123" formatCode="General">
                  <c:v>4.2460000000000004</c:v>
                </c:pt>
                <c:pt idx="2124" formatCode="General">
                  <c:v>4.2480000000000002</c:v>
                </c:pt>
                <c:pt idx="2125" formatCode="General">
                  <c:v>4.25</c:v>
                </c:pt>
                <c:pt idx="2126" formatCode="General">
                  <c:v>4.2519999999999998</c:v>
                </c:pt>
                <c:pt idx="2127" formatCode="General">
                  <c:v>4.2539999999999996</c:v>
                </c:pt>
                <c:pt idx="2128" formatCode="General">
                  <c:v>4.2560000000000002</c:v>
                </c:pt>
                <c:pt idx="2129" formatCode="General">
                  <c:v>4.258</c:v>
                </c:pt>
                <c:pt idx="2130" formatCode="General">
                  <c:v>4.26</c:v>
                </c:pt>
                <c:pt idx="2131" formatCode="General">
                  <c:v>4.2619999999999996</c:v>
                </c:pt>
                <c:pt idx="2132" formatCode="General">
                  <c:v>4.2640000000000002</c:v>
                </c:pt>
                <c:pt idx="2133" formatCode="General">
                  <c:v>4.266</c:v>
                </c:pt>
                <c:pt idx="2134" formatCode="General">
                  <c:v>4.2679999999999998</c:v>
                </c:pt>
                <c:pt idx="2135" formatCode="General">
                  <c:v>4.2699999999999996</c:v>
                </c:pt>
                <c:pt idx="2136" formatCode="General">
                  <c:v>4.2720000000000002</c:v>
                </c:pt>
                <c:pt idx="2137" formatCode="General">
                  <c:v>4.274</c:v>
                </c:pt>
                <c:pt idx="2138" formatCode="General">
                  <c:v>4.2759999999999998</c:v>
                </c:pt>
                <c:pt idx="2139" formatCode="General">
                  <c:v>4.2779999999999996</c:v>
                </c:pt>
                <c:pt idx="2140" formatCode="General">
                  <c:v>4.28</c:v>
                </c:pt>
                <c:pt idx="2141" formatCode="General">
                  <c:v>4.282</c:v>
                </c:pt>
                <c:pt idx="2142" formatCode="General">
                  <c:v>4.2839999999999998</c:v>
                </c:pt>
                <c:pt idx="2143" formatCode="General">
                  <c:v>4.2859999999999996</c:v>
                </c:pt>
                <c:pt idx="2144" formatCode="General">
                  <c:v>4.2880000000000003</c:v>
                </c:pt>
                <c:pt idx="2145" formatCode="General">
                  <c:v>4.29</c:v>
                </c:pt>
                <c:pt idx="2146" formatCode="General">
                  <c:v>4.2919999999999998</c:v>
                </c:pt>
                <c:pt idx="2147" formatCode="General">
                  <c:v>4.2939999999999996</c:v>
                </c:pt>
                <c:pt idx="2148" formatCode="General">
                  <c:v>4.2960000000000003</c:v>
                </c:pt>
                <c:pt idx="2149" formatCode="General">
                  <c:v>4.298</c:v>
                </c:pt>
                <c:pt idx="2150" formatCode="General">
                  <c:v>4.3</c:v>
                </c:pt>
                <c:pt idx="2151" formatCode="General">
                  <c:v>4.3019999999999996</c:v>
                </c:pt>
                <c:pt idx="2152" formatCode="General">
                  <c:v>4.3040000000000003</c:v>
                </c:pt>
                <c:pt idx="2153" formatCode="General">
                  <c:v>4.306</c:v>
                </c:pt>
                <c:pt idx="2154" formatCode="General">
                  <c:v>4.3079999999999998</c:v>
                </c:pt>
                <c:pt idx="2155" formatCode="General">
                  <c:v>4.3099999999999996</c:v>
                </c:pt>
                <c:pt idx="2156" formatCode="General">
                  <c:v>4.3120000000000003</c:v>
                </c:pt>
                <c:pt idx="2157" formatCode="General">
                  <c:v>4.3140000000000001</c:v>
                </c:pt>
                <c:pt idx="2158" formatCode="General">
                  <c:v>4.3159999999999998</c:v>
                </c:pt>
                <c:pt idx="2159" formatCode="General">
                  <c:v>4.3179999999999996</c:v>
                </c:pt>
                <c:pt idx="2160" formatCode="General">
                  <c:v>4.32</c:v>
                </c:pt>
                <c:pt idx="2161" formatCode="General">
                  <c:v>4.3220000000000001</c:v>
                </c:pt>
                <c:pt idx="2162" formatCode="General">
                  <c:v>4.3239999999999998</c:v>
                </c:pt>
                <c:pt idx="2163" formatCode="General">
                  <c:v>4.3259999999999996</c:v>
                </c:pt>
                <c:pt idx="2164" formatCode="General">
                  <c:v>4.3280000000000003</c:v>
                </c:pt>
                <c:pt idx="2165" formatCode="General">
                  <c:v>4.33</c:v>
                </c:pt>
                <c:pt idx="2166" formatCode="General">
                  <c:v>4.3319999999999999</c:v>
                </c:pt>
                <c:pt idx="2167" formatCode="General">
                  <c:v>4.3339999999999996</c:v>
                </c:pt>
                <c:pt idx="2168" formatCode="General">
                  <c:v>4.3360000000000003</c:v>
                </c:pt>
                <c:pt idx="2169" formatCode="General">
                  <c:v>4.3380000000000001</c:v>
                </c:pt>
                <c:pt idx="2170" formatCode="General">
                  <c:v>4.34</c:v>
                </c:pt>
                <c:pt idx="2171" formatCode="General">
                  <c:v>4.3419999999999996</c:v>
                </c:pt>
                <c:pt idx="2172" formatCode="General">
                  <c:v>4.3440000000000003</c:v>
                </c:pt>
                <c:pt idx="2173" formatCode="General">
                  <c:v>4.3460000000000001</c:v>
                </c:pt>
                <c:pt idx="2174" formatCode="General">
                  <c:v>4.3479999999999999</c:v>
                </c:pt>
                <c:pt idx="2175" formatCode="General">
                  <c:v>4.3499999999999996</c:v>
                </c:pt>
                <c:pt idx="2176" formatCode="General">
                  <c:v>4.3520000000000003</c:v>
                </c:pt>
                <c:pt idx="2177" formatCode="General">
                  <c:v>4.3540000000000001</c:v>
                </c:pt>
                <c:pt idx="2178" formatCode="General">
                  <c:v>4.3559999999999999</c:v>
                </c:pt>
                <c:pt idx="2179" formatCode="General">
                  <c:v>4.3579999999999997</c:v>
                </c:pt>
                <c:pt idx="2180" formatCode="General">
                  <c:v>4.3600000000000003</c:v>
                </c:pt>
                <c:pt idx="2181" formatCode="General">
                  <c:v>4.3620000000000001</c:v>
                </c:pt>
                <c:pt idx="2182" formatCode="General">
                  <c:v>4.3639999999999999</c:v>
                </c:pt>
                <c:pt idx="2183" formatCode="General">
                  <c:v>4.3659999999999997</c:v>
                </c:pt>
                <c:pt idx="2184" formatCode="General">
                  <c:v>4.3680000000000003</c:v>
                </c:pt>
                <c:pt idx="2185" formatCode="General">
                  <c:v>4.37</c:v>
                </c:pt>
                <c:pt idx="2186" formatCode="General">
                  <c:v>4.3719999999999999</c:v>
                </c:pt>
                <c:pt idx="2187" formatCode="General">
                  <c:v>4.3739999999999997</c:v>
                </c:pt>
                <c:pt idx="2188" formatCode="General">
                  <c:v>4.3760000000000003</c:v>
                </c:pt>
                <c:pt idx="2189" formatCode="General">
                  <c:v>4.3780000000000001</c:v>
                </c:pt>
                <c:pt idx="2190" formatCode="General">
                  <c:v>4.38</c:v>
                </c:pt>
                <c:pt idx="2191" formatCode="General">
                  <c:v>4.3819999999999997</c:v>
                </c:pt>
                <c:pt idx="2192" formatCode="General">
                  <c:v>4.3840000000000003</c:v>
                </c:pt>
                <c:pt idx="2193" formatCode="General">
                  <c:v>4.3860000000000001</c:v>
                </c:pt>
                <c:pt idx="2194" formatCode="General">
                  <c:v>4.3879999999999999</c:v>
                </c:pt>
                <c:pt idx="2195" formatCode="General">
                  <c:v>4.3899999999999997</c:v>
                </c:pt>
                <c:pt idx="2196" formatCode="General">
                  <c:v>4.3920000000000003</c:v>
                </c:pt>
                <c:pt idx="2197" formatCode="General">
                  <c:v>4.3940000000000001</c:v>
                </c:pt>
                <c:pt idx="2198" formatCode="General">
                  <c:v>4.3959999999999999</c:v>
                </c:pt>
                <c:pt idx="2199" formatCode="General">
                  <c:v>4.3979999999999997</c:v>
                </c:pt>
                <c:pt idx="2200" formatCode="General">
                  <c:v>4.4000000000000004</c:v>
                </c:pt>
                <c:pt idx="2201" formatCode="General">
                  <c:v>4.4020000000000001</c:v>
                </c:pt>
                <c:pt idx="2202" formatCode="General">
                  <c:v>4.4039999999999999</c:v>
                </c:pt>
                <c:pt idx="2203" formatCode="General">
                  <c:v>4.4059999999999997</c:v>
                </c:pt>
                <c:pt idx="2204" formatCode="General">
                  <c:v>4.4080000000000004</c:v>
                </c:pt>
                <c:pt idx="2205" formatCode="General">
                  <c:v>4.41</c:v>
                </c:pt>
                <c:pt idx="2206" formatCode="General">
                  <c:v>4.4119999999999999</c:v>
                </c:pt>
                <c:pt idx="2207" formatCode="General">
                  <c:v>4.4139999999999997</c:v>
                </c:pt>
                <c:pt idx="2208" formatCode="General">
                  <c:v>4.4160000000000004</c:v>
                </c:pt>
                <c:pt idx="2209" formatCode="General">
                  <c:v>4.4180000000000001</c:v>
                </c:pt>
                <c:pt idx="2210" formatCode="General">
                  <c:v>4.42</c:v>
                </c:pt>
                <c:pt idx="2211" formatCode="General">
                  <c:v>4.4219999999999997</c:v>
                </c:pt>
                <c:pt idx="2212" formatCode="General">
                  <c:v>4.4240000000000004</c:v>
                </c:pt>
                <c:pt idx="2213" formatCode="General">
                  <c:v>4.4260000000000002</c:v>
                </c:pt>
                <c:pt idx="2214" formatCode="General">
                  <c:v>4.4279999999999999</c:v>
                </c:pt>
                <c:pt idx="2215" formatCode="General">
                  <c:v>4.43</c:v>
                </c:pt>
                <c:pt idx="2216" formatCode="General">
                  <c:v>4.4320000000000004</c:v>
                </c:pt>
                <c:pt idx="2217" formatCode="General">
                  <c:v>4.4340000000000002</c:v>
                </c:pt>
                <c:pt idx="2218" formatCode="General">
                  <c:v>4.4359999999999999</c:v>
                </c:pt>
                <c:pt idx="2219" formatCode="General">
                  <c:v>4.4379999999999997</c:v>
                </c:pt>
                <c:pt idx="2220" formatCode="General">
                  <c:v>4.4400000000000004</c:v>
                </c:pt>
                <c:pt idx="2221" formatCode="General">
                  <c:v>4.4420000000000002</c:v>
                </c:pt>
                <c:pt idx="2222" formatCode="General">
                  <c:v>4.444</c:v>
                </c:pt>
                <c:pt idx="2223" formatCode="General">
                  <c:v>4.4459999999999997</c:v>
                </c:pt>
                <c:pt idx="2224" formatCode="General">
                  <c:v>4.4480000000000004</c:v>
                </c:pt>
                <c:pt idx="2225" formatCode="General">
                  <c:v>4.45</c:v>
                </c:pt>
                <c:pt idx="2226" formatCode="General">
                  <c:v>4.452</c:v>
                </c:pt>
                <c:pt idx="2227" formatCode="General">
                  <c:v>4.4539999999999997</c:v>
                </c:pt>
                <c:pt idx="2228" formatCode="General">
                  <c:v>4.4560000000000004</c:v>
                </c:pt>
                <c:pt idx="2229" formatCode="General">
                  <c:v>4.4580000000000002</c:v>
                </c:pt>
                <c:pt idx="2230" formatCode="General">
                  <c:v>4.46</c:v>
                </c:pt>
                <c:pt idx="2231" formatCode="General">
                  <c:v>4.4619999999999997</c:v>
                </c:pt>
                <c:pt idx="2232" formatCode="General">
                  <c:v>4.4640000000000004</c:v>
                </c:pt>
                <c:pt idx="2233" formatCode="General">
                  <c:v>4.4660000000000002</c:v>
                </c:pt>
                <c:pt idx="2234" formatCode="General">
                  <c:v>4.468</c:v>
                </c:pt>
                <c:pt idx="2235" formatCode="General">
                  <c:v>4.47</c:v>
                </c:pt>
                <c:pt idx="2236" formatCode="General">
                  <c:v>4.4720000000000004</c:v>
                </c:pt>
                <c:pt idx="2237" formatCode="General">
                  <c:v>4.4740000000000002</c:v>
                </c:pt>
                <c:pt idx="2238" formatCode="General">
                  <c:v>4.476</c:v>
                </c:pt>
                <c:pt idx="2239" formatCode="General">
                  <c:v>4.4779999999999998</c:v>
                </c:pt>
                <c:pt idx="2240" formatCode="General">
                  <c:v>4.4800000000000004</c:v>
                </c:pt>
                <c:pt idx="2241" formatCode="General">
                  <c:v>4.4820000000000002</c:v>
                </c:pt>
                <c:pt idx="2242" formatCode="General">
                  <c:v>4.484</c:v>
                </c:pt>
                <c:pt idx="2243" formatCode="General">
                  <c:v>4.4859999999999998</c:v>
                </c:pt>
                <c:pt idx="2244" formatCode="General">
                  <c:v>4.4880000000000004</c:v>
                </c:pt>
                <c:pt idx="2245" formatCode="General">
                  <c:v>4.49</c:v>
                </c:pt>
                <c:pt idx="2246" formatCode="General">
                  <c:v>4.492</c:v>
                </c:pt>
                <c:pt idx="2247" formatCode="General">
                  <c:v>4.4939999999999998</c:v>
                </c:pt>
                <c:pt idx="2248" formatCode="General">
                  <c:v>4.4960000000000004</c:v>
                </c:pt>
                <c:pt idx="2249" formatCode="General">
                  <c:v>4.4980000000000002</c:v>
                </c:pt>
                <c:pt idx="2250" formatCode="General">
                  <c:v>4.5</c:v>
                </c:pt>
                <c:pt idx="2251" formatCode="General">
                  <c:v>4.5019999999999998</c:v>
                </c:pt>
                <c:pt idx="2252" formatCode="General">
                  <c:v>4.5039999999999996</c:v>
                </c:pt>
                <c:pt idx="2253" formatCode="General">
                  <c:v>4.5060000000000002</c:v>
                </c:pt>
                <c:pt idx="2254" formatCode="General">
                  <c:v>4.508</c:v>
                </c:pt>
                <c:pt idx="2255" formatCode="General">
                  <c:v>4.51</c:v>
                </c:pt>
                <c:pt idx="2256" formatCode="General">
                  <c:v>4.5119999999999996</c:v>
                </c:pt>
                <c:pt idx="2257" formatCode="General">
                  <c:v>4.5140000000000002</c:v>
                </c:pt>
                <c:pt idx="2258" formatCode="General">
                  <c:v>4.516</c:v>
                </c:pt>
                <c:pt idx="2259" formatCode="General">
                  <c:v>4.5179999999999998</c:v>
                </c:pt>
                <c:pt idx="2260" formatCode="General">
                  <c:v>4.5199999999999996</c:v>
                </c:pt>
                <c:pt idx="2261" formatCode="General">
                  <c:v>4.5220000000000002</c:v>
                </c:pt>
                <c:pt idx="2262" formatCode="General">
                  <c:v>4.524</c:v>
                </c:pt>
                <c:pt idx="2263" formatCode="General">
                  <c:v>4.5259999999999998</c:v>
                </c:pt>
                <c:pt idx="2264" formatCode="General">
                  <c:v>4.5279999999999996</c:v>
                </c:pt>
                <c:pt idx="2265" formatCode="General">
                  <c:v>4.53</c:v>
                </c:pt>
                <c:pt idx="2266" formatCode="General">
                  <c:v>4.532</c:v>
                </c:pt>
                <c:pt idx="2267" formatCode="General">
                  <c:v>4.5339999999999998</c:v>
                </c:pt>
                <c:pt idx="2268" formatCode="General">
                  <c:v>4.5359999999999996</c:v>
                </c:pt>
                <c:pt idx="2269" formatCode="General">
                  <c:v>4.5380000000000003</c:v>
                </c:pt>
                <c:pt idx="2270" formatCode="General">
                  <c:v>4.54</c:v>
                </c:pt>
                <c:pt idx="2271" formatCode="General">
                  <c:v>4.5419999999999998</c:v>
                </c:pt>
                <c:pt idx="2272" formatCode="General">
                  <c:v>4.5439999999999996</c:v>
                </c:pt>
                <c:pt idx="2273" formatCode="General">
                  <c:v>4.5460000000000003</c:v>
                </c:pt>
                <c:pt idx="2274" formatCode="General">
                  <c:v>4.548</c:v>
                </c:pt>
                <c:pt idx="2275" formatCode="General">
                  <c:v>4.55</c:v>
                </c:pt>
                <c:pt idx="2276" formatCode="General">
                  <c:v>4.5519999999999996</c:v>
                </c:pt>
                <c:pt idx="2277" formatCode="General">
                  <c:v>4.5540000000000003</c:v>
                </c:pt>
                <c:pt idx="2278" formatCode="General">
                  <c:v>4.556</c:v>
                </c:pt>
                <c:pt idx="2279" formatCode="General">
                  <c:v>4.5579999999999998</c:v>
                </c:pt>
                <c:pt idx="2280" formatCode="General">
                  <c:v>4.5599999999999996</c:v>
                </c:pt>
                <c:pt idx="2281" formatCode="General">
                  <c:v>4.5620000000000003</c:v>
                </c:pt>
                <c:pt idx="2282" formatCode="General">
                  <c:v>4.5640000000000001</c:v>
                </c:pt>
                <c:pt idx="2283" formatCode="General">
                  <c:v>4.5659999999999998</c:v>
                </c:pt>
                <c:pt idx="2284" formatCode="General">
                  <c:v>4.5679999999999996</c:v>
                </c:pt>
                <c:pt idx="2285" formatCode="General">
                  <c:v>4.57</c:v>
                </c:pt>
                <c:pt idx="2286" formatCode="General">
                  <c:v>4.5720000000000001</c:v>
                </c:pt>
                <c:pt idx="2287" formatCode="General">
                  <c:v>4.5739999999999998</c:v>
                </c:pt>
                <c:pt idx="2288" formatCode="General">
                  <c:v>4.5759999999999996</c:v>
                </c:pt>
                <c:pt idx="2289" formatCode="General">
                  <c:v>4.5780000000000003</c:v>
                </c:pt>
                <c:pt idx="2290" formatCode="General">
                  <c:v>4.58</c:v>
                </c:pt>
                <c:pt idx="2291" formatCode="General">
                  <c:v>4.5819999999999999</c:v>
                </c:pt>
                <c:pt idx="2292" formatCode="General">
                  <c:v>4.5839999999999996</c:v>
                </c:pt>
                <c:pt idx="2293" formatCode="General">
                  <c:v>4.5860000000000003</c:v>
                </c:pt>
                <c:pt idx="2294" formatCode="General">
                  <c:v>4.5880000000000001</c:v>
                </c:pt>
                <c:pt idx="2295" formatCode="General">
                  <c:v>4.59</c:v>
                </c:pt>
                <c:pt idx="2296" formatCode="General">
                  <c:v>4.5919999999999996</c:v>
                </c:pt>
                <c:pt idx="2297" formatCode="General">
                  <c:v>4.5940000000000003</c:v>
                </c:pt>
                <c:pt idx="2298" formatCode="General">
                  <c:v>4.5960000000000001</c:v>
                </c:pt>
                <c:pt idx="2299" formatCode="General">
                  <c:v>4.5979999999999999</c:v>
                </c:pt>
                <c:pt idx="2300" formatCode="General">
                  <c:v>4.5999999999999996</c:v>
                </c:pt>
                <c:pt idx="2301" formatCode="General">
                  <c:v>4.6020000000000003</c:v>
                </c:pt>
                <c:pt idx="2302" formatCode="General">
                  <c:v>4.6040000000000001</c:v>
                </c:pt>
                <c:pt idx="2303" formatCode="General">
                  <c:v>4.6059999999999999</c:v>
                </c:pt>
                <c:pt idx="2304" formatCode="General">
                  <c:v>4.6079999999999997</c:v>
                </c:pt>
                <c:pt idx="2305" formatCode="General">
                  <c:v>4.6100000000000003</c:v>
                </c:pt>
                <c:pt idx="2306" formatCode="General">
                  <c:v>4.6120000000000001</c:v>
                </c:pt>
                <c:pt idx="2307" formatCode="General">
                  <c:v>4.6139999999999999</c:v>
                </c:pt>
                <c:pt idx="2308" formatCode="General">
                  <c:v>4.6159999999999997</c:v>
                </c:pt>
                <c:pt idx="2309" formatCode="General">
                  <c:v>4.6180000000000003</c:v>
                </c:pt>
                <c:pt idx="2310" formatCode="General">
                  <c:v>4.62</c:v>
                </c:pt>
                <c:pt idx="2311" formatCode="General">
                  <c:v>4.6219999999999999</c:v>
                </c:pt>
                <c:pt idx="2312" formatCode="General">
                  <c:v>4.6239999999999997</c:v>
                </c:pt>
                <c:pt idx="2313" formatCode="General">
                  <c:v>4.6260000000000003</c:v>
                </c:pt>
                <c:pt idx="2314" formatCode="General">
                  <c:v>4.6280000000000001</c:v>
                </c:pt>
                <c:pt idx="2315" formatCode="General">
                  <c:v>4.63</c:v>
                </c:pt>
                <c:pt idx="2316" formatCode="General">
                  <c:v>4.6319999999999997</c:v>
                </c:pt>
                <c:pt idx="2317" formatCode="General">
                  <c:v>4.6340000000000003</c:v>
                </c:pt>
                <c:pt idx="2318" formatCode="General">
                  <c:v>4.6360000000000001</c:v>
                </c:pt>
                <c:pt idx="2319" formatCode="General">
                  <c:v>4.6379999999999999</c:v>
                </c:pt>
                <c:pt idx="2320" formatCode="General">
                  <c:v>4.6399999999999997</c:v>
                </c:pt>
                <c:pt idx="2321" formatCode="General">
                  <c:v>4.6420000000000003</c:v>
                </c:pt>
                <c:pt idx="2322" formatCode="General">
                  <c:v>4.6440000000000001</c:v>
                </c:pt>
                <c:pt idx="2323" formatCode="General">
                  <c:v>4.6459999999999999</c:v>
                </c:pt>
                <c:pt idx="2324" formatCode="General">
                  <c:v>4.6479999999999997</c:v>
                </c:pt>
                <c:pt idx="2325" formatCode="General">
                  <c:v>4.6500000000000004</c:v>
                </c:pt>
                <c:pt idx="2326" formatCode="General">
                  <c:v>4.6520000000000001</c:v>
                </c:pt>
                <c:pt idx="2327" formatCode="General">
                  <c:v>4.6539999999999999</c:v>
                </c:pt>
                <c:pt idx="2328" formatCode="General">
                  <c:v>4.6559999999999997</c:v>
                </c:pt>
                <c:pt idx="2329" formatCode="General">
                  <c:v>4.6580000000000004</c:v>
                </c:pt>
                <c:pt idx="2330" formatCode="General">
                  <c:v>4.66</c:v>
                </c:pt>
                <c:pt idx="2331" formatCode="General">
                  <c:v>4.6619999999999999</c:v>
                </c:pt>
                <c:pt idx="2332" formatCode="General">
                  <c:v>4.6639999999999997</c:v>
                </c:pt>
                <c:pt idx="2333" formatCode="General">
                  <c:v>4.6660000000000004</c:v>
                </c:pt>
                <c:pt idx="2334" formatCode="General">
                  <c:v>4.6680000000000001</c:v>
                </c:pt>
                <c:pt idx="2335" formatCode="General">
                  <c:v>4.67</c:v>
                </c:pt>
                <c:pt idx="2336" formatCode="General">
                  <c:v>4.6719999999999997</c:v>
                </c:pt>
                <c:pt idx="2337" formatCode="General">
                  <c:v>4.6740000000000004</c:v>
                </c:pt>
                <c:pt idx="2338" formatCode="General">
                  <c:v>4.6760000000000002</c:v>
                </c:pt>
                <c:pt idx="2339" formatCode="General">
                  <c:v>4.6779999999999999</c:v>
                </c:pt>
                <c:pt idx="2340" formatCode="General">
                  <c:v>4.68</c:v>
                </c:pt>
                <c:pt idx="2341" formatCode="General">
                  <c:v>4.6820000000000004</c:v>
                </c:pt>
                <c:pt idx="2342" formatCode="General">
                  <c:v>4.6840000000000002</c:v>
                </c:pt>
                <c:pt idx="2343" formatCode="General">
                  <c:v>4.6859999999999999</c:v>
                </c:pt>
                <c:pt idx="2344" formatCode="General">
                  <c:v>4.6879999999999997</c:v>
                </c:pt>
                <c:pt idx="2345" formatCode="General">
                  <c:v>4.6900000000000004</c:v>
                </c:pt>
                <c:pt idx="2346" formatCode="General">
                  <c:v>4.6920000000000002</c:v>
                </c:pt>
                <c:pt idx="2347" formatCode="General">
                  <c:v>4.694</c:v>
                </c:pt>
                <c:pt idx="2348" formatCode="General">
                  <c:v>4.6959999999999997</c:v>
                </c:pt>
                <c:pt idx="2349" formatCode="General">
                  <c:v>4.6980000000000004</c:v>
                </c:pt>
                <c:pt idx="2350" formatCode="General">
                  <c:v>4.7</c:v>
                </c:pt>
                <c:pt idx="2351" formatCode="General">
                  <c:v>4.702</c:v>
                </c:pt>
                <c:pt idx="2352" formatCode="General">
                  <c:v>4.7039999999999997</c:v>
                </c:pt>
                <c:pt idx="2353" formatCode="General">
                  <c:v>4.7060000000000004</c:v>
                </c:pt>
                <c:pt idx="2354" formatCode="General">
                  <c:v>4.7080000000000002</c:v>
                </c:pt>
                <c:pt idx="2355" formatCode="General">
                  <c:v>4.71</c:v>
                </c:pt>
                <c:pt idx="2356" formatCode="General">
                  <c:v>4.7119999999999997</c:v>
                </c:pt>
                <c:pt idx="2357" formatCode="General">
                  <c:v>4.7140000000000004</c:v>
                </c:pt>
                <c:pt idx="2358" formatCode="General">
                  <c:v>4.7160000000000002</c:v>
                </c:pt>
                <c:pt idx="2359" formatCode="General">
                  <c:v>4.718</c:v>
                </c:pt>
                <c:pt idx="2360" formatCode="General">
                  <c:v>4.72</c:v>
                </c:pt>
                <c:pt idx="2361" formatCode="General">
                  <c:v>4.7220000000000004</c:v>
                </c:pt>
                <c:pt idx="2362" formatCode="General">
                  <c:v>4.7240000000000002</c:v>
                </c:pt>
                <c:pt idx="2363" formatCode="General">
                  <c:v>4.726</c:v>
                </c:pt>
                <c:pt idx="2364" formatCode="General">
                  <c:v>4.7279999999999998</c:v>
                </c:pt>
                <c:pt idx="2365" formatCode="General">
                  <c:v>4.7300000000000004</c:v>
                </c:pt>
                <c:pt idx="2366" formatCode="General">
                  <c:v>4.7320000000000002</c:v>
                </c:pt>
                <c:pt idx="2367" formatCode="General">
                  <c:v>4.734</c:v>
                </c:pt>
                <c:pt idx="2368" formatCode="General">
                  <c:v>4.7359999999999998</c:v>
                </c:pt>
                <c:pt idx="2369" formatCode="General">
                  <c:v>4.7380000000000004</c:v>
                </c:pt>
                <c:pt idx="2370" formatCode="General">
                  <c:v>4.74</c:v>
                </c:pt>
                <c:pt idx="2371" formatCode="General">
                  <c:v>4.742</c:v>
                </c:pt>
                <c:pt idx="2372" formatCode="General">
                  <c:v>4.7439999999999998</c:v>
                </c:pt>
                <c:pt idx="2373" formatCode="General">
                  <c:v>4.7460000000000004</c:v>
                </c:pt>
                <c:pt idx="2374" formatCode="General">
                  <c:v>4.7480000000000002</c:v>
                </c:pt>
                <c:pt idx="2375" formatCode="General">
                  <c:v>4.75</c:v>
                </c:pt>
                <c:pt idx="2376" formatCode="General">
                  <c:v>4.7519999999999998</c:v>
                </c:pt>
                <c:pt idx="2377" formatCode="General">
                  <c:v>4.7539999999999996</c:v>
                </c:pt>
                <c:pt idx="2378" formatCode="General">
                  <c:v>4.7560000000000002</c:v>
                </c:pt>
                <c:pt idx="2379" formatCode="General">
                  <c:v>4.758</c:v>
                </c:pt>
                <c:pt idx="2380" formatCode="General">
                  <c:v>4.76</c:v>
                </c:pt>
                <c:pt idx="2381" formatCode="General">
                  <c:v>4.7619999999999996</c:v>
                </c:pt>
                <c:pt idx="2382" formatCode="General">
                  <c:v>4.7640000000000002</c:v>
                </c:pt>
                <c:pt idx="2383" formatCode="General">
                  <c:v>4.766</c:v>
                </c:pt>
                <c:pt idx="2384" formatCode="General">
                  <c:v>4.7679999999999998</c:v>
                </c:pt>
                <c:pt idx="2385" formatCode="General">
                  <c:v>4.7699999999999996</c:v>
                </c:pt>
                <c:pt idx="2386" formatCode="General">
                  <c:v>4.7720000000000002</c:v>
                </c:pt>
                <c:pt idx="2387" formatCode="General">
                  <c:v>4.774</c:v>
                </c:pt>
                <c:pt idx="2388" formatCode="General">
                  <c:v>4.7759999999999998</c:v>
                </c:pt>
                <c:pt idx="2389" formatCode="General">
                  <c:v>4.7779999999999996</c:v>
                </c:pt>
                <c:pt idx="2390" formatCode="General">
                  <c:v>4.78</c:v>
                </c:pt>
                <c:pt idx="2391" formatCode="General">
                  <c:v>4.782</c:v>
                </c:pt>
                <c:pt idx="2392" formatCode="General">
                  <c:v>4.7839999999999998</c:v>
                </c:pt>
                <c:pt idx="2393" formatCode="General">
                  <c:v>4.7859999999999996</c:v>
                </c:pt>
                <c:pt idx="2394" formatCode="General">
                  <c:v>4.7880000000000003</c:v>
                </c:pt>
                <c:pt idx="2395" formatCode="General">
                  <c:v>4.79</c:v>
                </c:pt>
                <c:pt idx="2396" formatCode="General">
                  <c:v>4.7919999999999998</c:v>
                </c:pt>
                <c:pt idx="2397" formatCode="General">
                  <c:v>4.7939999999999996</c:v>
                </c:pt>
                <c:pt idx="2398" formatCode="General">
                  <c:v>4.7960000000000003</c:v>
                </c:pt>
                <c:pt idx="2399" formatCode="General">
                  <c:v>4.798</c:v>
                </c:pt>
                <c:pt idx="2400" formatCode="General">
                  <c:v>4.8</c:v>
                </c:pt>
                <c:pt idx="2401" formatCode="General">
                  <c:v>4.8019999999999996</c:v>
                </c:pt>
                <c:pt idx="2402" formatCode="General">
                  <c:v>4.8040000000000003</c:v>
                </c:pt>
                <c:pt idx="2403" formatCode="General">
                  <c:v>4.806</c:v>
                </c:pt>
                <c:pt idx="2404" formatCode="General">
                  <c:v>4.8079999999999998</c:v>
                </c:pt>
                <c:pt idx="2405" formatCode="General">
                  <c:v>4.8099999999999996</c:v>
                </c:pt>
                <c:pt idx="2406" formatCode="General">
                  <c:v>4.8120000000000003</c:v>
                </c:pt>
                <c:pt idx="2407" formatCode="General">
                  <c:v>4.8140000000000001</c:v>
                </c:pt>
                <c:pt idx="2408" formatCode="General">
                  <c:v>4.8159999999999998</c:v>
                </c:pt>
                <c:pt idx="2409" formatCode="General">
                  <c:v>4.8179999999999996</c:v>
                </c:pt>
                <c:pt idx="2410" formatCode="General">
                  <c:v>4.82</c:v>
                </c:pt>
                <c:pt idx="2411" formatCode="General">
                  <c:v>4.8220000000000001</c:v>
                </c:pt>
                <c:pt idx="2412" formatCode="General">
                  <c:v>4.8239999999999998</c:v>
                </c:pt>
                <c:pt idx="2413" formatCode="General">
                  <c:v>4.8259999999999996</c:v>
                </c:pt>
                <c:pt idx="2414" formatCode="General">
                  <c:v>4.8280000000000003</c:v>
                </c:pt>
                <c:pt idx="2415" formatCode="General">
                  <c:v>4.83</c:v>
                </c:pt>
                <c:pt idx="2416" formatCode="General">
                  <c:v>4.8319999999999999</c:v>
                </c:pt>
                <c:pt idx="2417" formatCode="General">
                  <c:v>4.8339999999999996</c:v>
                </c:pt>
                <c:pt idx="2418" formatCode="General">
                  <c:v>4.8360000000000003</c:v>
                </c:pt>
                <c:pt idx="2419" formatCode="General">
                  <c:v>4.8380000000000001</c:v>
                </c:pt>
                <c:pt idx="2420" formatCode="General">
                  <c:v>4.84</c:v>
                </c:pt>
                <c:pt idx="2421" formatCode="General">
                  <c:v>4.8419999999999996</c:v>
                </c:pt>
                <c:pt idx="2422" formatCode="General">
                  <c:v>4.8440000000000003</c:v>
                </c:pt>
                <c:pt idx="2423" formatCode="General">
                  <c:v>4.8460000000000001</c:v>
                </c:pt>
                <c:pt idx="2424" formatCode="General">
                  <c:v>4.8479999999999999</c:v>
                </c:pt>
                <c:pt idx="2425" formatCode="General">
                  <c:v>4.8499999999999996</c:v>
                </c:pt>
                <c:pt idx="2426" formatCode="General">
                  <c:v>4.8520000000000003</c:v>
                </c:pt>
                <c:pt idx="2427" formatCode="General">
                  <c:v>4.8540000000000001</c:v>
                </c:pt>
                <c:pt idx="2428" formatCode="General">
                  <c:v>4.8559999999999999</c:v>
                </c:pt>
                <c:pt idx="2429" formatCode="General">
                  <c:v>4.8579999999999997</c:v>
                </c:pt>
                <c:pt idx="2430" formatCode="General">
                  <c:v>4.8600000000000003</c:v>
                </c:pt>
                <c:pt idx="2431" formatCode="General">
                  <c:v>4.8620000000000001</c:v>
                </c:pt>
                <c:pt idx="2432" formatCode="General">
                  <c:v>4.8639999999999999</c:v>
                </c:pt>
                <c:pt idx="2433" formatCode="General">
                  <c:v>4.8659999999999997</c:v>
                </c:pt>
                <c:pt idx="2434" formatCode="General">
                  <c:v>4.8680000000000003</c:v>
                </c:pt>
                <c:pt idx="2435" formatCode="General">
                  <c:v>4.87</c:v>
                </c:pt>
                <c:pt idx="2436" formatCode="General">
                  <c:v>4.8719999999999999</c:v>
                </c:pt>
                <c:pt idx="2437" formatCode="General">
                  <c:v>4.8739999999999997</c:v>
                </c:pt>
                <c:pt idx="2438" formatCode="General">
                  <c:v>4.8760000000000003</c:v>
                </c:pt>
                <c:pt idx="2439" formatCode="General">
                  <c:v>4.8780000000000001</c:v>
                </c:pt>
                <c:pt idx="2440" formatCode="General">
                  <c:v>4.88</c:v>
                </c:pt>
                <c:pt idx="2441" formatCode="General">
                  <c:v>4.8819999999999997</c:v>
                </c:pt>
                <c:pt idx="2442" formatCode="General">
                  <c:v>4.8840000000000003</c:v>
                </c:pt>
                <c:pt idx="2443" formatCode="General">
                  <c:v>4.8860000000000001</c:v>
                </c:pt>
                <c:pt idx="2444" formatCode="General">
                  <c:v>4.8879999999999999</c:v>
                </c:pt>
                <c:pt idx="2445" formatCode="General">
                  <c:v>4.8899999999999997</c:v>
                </c:pt>
                <c:pt idx="2446" formatCode="General">
                  <c:v>4.8920000000000003</c:v>
                </c:pt>
                <c:pt idx="2447" formatCode="General">
                  <c:v>4.8940000000000001</c:v>
                </c:pt>
                <c:pt idx="2448" formatCode="General">
                  <c:v>4.8959999999999999</c:v>
                </c:pt>
                <c:pt idx="2449" formatCode="General">
                  <c:v>4.8979999999999997</c:v>
                </c:pt>
                <c:pt idx="2450" formatCode="General">
                  <c:v>4.9000000000000004</c:v>
                </c:pt>
                <c:pt idx="2451" formatCode="General">
                  <c:v>4.9020000000000001</c:v>
                </c:pt>
                <c:pt idx="2452" formatCode="General">
                  <c:v>4.9039999999999999</c:v>
                </c:pt>
                <c:pt idx="2453" formatCode="General">
                  <c:v>4.9059999999999997</c:v>
                </c:pt>
                <c:pt idx="2454" formatCode="General">
                  <c:v>4.9080000000000004</c:v>
                </c:pt>
                <c:pt idx="2455" formatCode="General">
                  <c:v>4.91</c:v>
                </c:pt>
                <c:pt idx="2456" formatCode="General">
                  <c:v>4.9119999999999999</c:v>
                </c:pt>
                <c:pt idx="2457" formatCode="General">
                  <c:v>4.9139999999999997</c:v>
                </c:pt>
                <c:pt idx="2458" formatCode="General">
                  <c:v>4.9160000000000004</c:v>
                </c:pt>
                <c:pt idx="2459" formatCode="General">
                  <c:v>4.9180000000000001</c:v>
                </c:pt>
                <c:pt idx="2460" formatCode="General">
                  <c:v>4.92</c:v>
                </c:pt>
                <c:pt idx="2461" formatCode="General">
                  <c:v>4.9219999999999997</c:v>
                </c:pt>
                <c:pt idx="2462" formatCode="General">
                  <c:v>4.9240000000000004</c:v>
                </c:pt>
                <c:pt idx="2463" formatCode="General">
                  <c:v>4.9260000000000002</c:v>
                </c:pt>
                <c:pt idx="2464" formatCode="General">
                  <c:v>4.9279999999999999</c:v>
                </c:pt>
                <c:pt idx="2465" formatCode="General">
                  <c:v>4.93</c:v>
                </c:pt>
                <c:pt idx="2466" formatCode="General">
                  <c:v>4.9320000000000004</c:v>
                </c:pt>
                <c:pt idx="2467" formatCode="General">
                  <c:v>4.9340000000000002</c:v>
                </c:pt>
                <c:pt idx="2468" formatCode="General">
                  <c:v>4.9359999999999999</c:v>
                </c:pt>
                <c:pt idx="2469" formatCode="General">
                  <c:v>4.9379999999999997</c:v>
                </c:pt>
                <c:pt idx="2470" formatCode="General">
                  <c:v>4.9400000000000004</c:v>
                </c:pt>
                <c:pt idx="2471" formatCode="General">
                  <c:v>4.9420000000000002</c:v>
                </c:pt>
                <c:pt idx="2472" formatCode="General">
                  <c:v>4.944</c:v>
                </c:pt>
                <c:pt idx="2473" formatCode="General">
                  <c:v>4.9459999999999997</c:v>
                </c:pt>
                <c:pt idx="2474" formatCode="General">
                  <c:v>4.9480000000000004</c:v>
                </c:pt>
                <c:pt idx="2475" formatCode="General">
                  <c:v>4.95</c:v>
                </c:pt>
                <c:pt idx="2476" formatCode="General">
                  <c:v>4.952</c:v>
                </c:pt>
                <c:pt idx="2477" formatCode="General">
                  <c:v>4.9539999999999997</c:v>
                </c:pt>
                <c:pt idx="2478" formatCode="General">
                  <c:v>4.9560000000000004</c:v>
                </c:pt>
                <c:pt idx="2479" formatCode="General">
                  <c:v>4.9580000000000002</c:v>
                </c:pt>
                <c:pt idx="2480" formatCode="General">
                  <c:v>4.96</c:v>
                </c:pt>
                <c:pt idx="2481" formatCode="General">
                  <c:v>4.9619999999999997</c:v>
                </c:pt>
                <c:pt idx="2482" formatCode="General">
                  <c:v>4.9640000000000004</c:v>
                </c:pt>
                <c:pt idx="2483" formatCode="General">
                  <c:v>4.9660000000000002</c:v>
                </c:pt>
                <c:pt idx="2484" formatCode="General">
                  <c:v>4.968</c:v>
                </c:pt>
                <c:pt idx="2485" formatCode="General">
                  <c:v>4.97</c:v>
                </c:pt>
                <c:pt idx="2486" formatCode="General">
                  <c:v>4.9720000000000004</c:v>
                </c:pt>
                <c:pt idx="2487" formatCode="General">
                  <c:v>4.9740000000000002</c:v>
                </c:pt>
                <c:pt idx="2488" formatCode="General">
                  <c:v>4.976</c:v>
                </c:pt>
                <c:pt idx="2489" formatCode="General">
                  <c:v>4.9779999999999998</c:v>
                </c:pt>
                <c:pt idx="2490" formatCode="General">
                  <c:v>4.9800000000000004</c:v>
                </c:pt>
                <c:pt idx="2491" formatCode="General">
                  <c:v>4.9820000000000002</c:v>
                </c:pt>
                <c:pt idx="2492" formatCode="General">
                  <c:v>4.984</c:v>
                </c:pt>
                <c:pt idx="2493" formatCode="General">
                  <c:v>4.9859999999999998</c:v>
                </c:pt>
                <c:pt idx="2494" formatCode="General">
                  <c:v>4.9880000000000004</c:v>
                </c:pt>
                <c:pt idx="2495" formatCode="General">
                  <c:v>4.99</c:v>
                </c:pt>
                <c:pt idx="2496" formatCode="General">
                  <c:v>4.992</c:v>
                </c:pt>
                <c:pt idx="2497" formatCode="General">
                  <c:v>4.9939999999999998</c:v>
                </c:pt>
                <c:pt idx="2498" formatCode="General">
                  <c:v>4.9960000000000004</c:v>
                </c:pt>
                <c:pt idx="2499" formatCode="General">
                  <c:v>4.9980000000000002</c:v>
                </c:pt>
                <c:pt idx="2500" formatCode="General">
                  <c:v>5</c:v>
                </c:pt>
                <c:pt idx="2501" formatCode="General">
                  <c:v>5.0019999999999998</c:v>
                </c:pt>
                <c:pt idx="2502" formatCode="General">
                  <c:v>5.0039999999999996</c:v>
                </c:pt>
                <c:pt idx="2503" formatCode="General">
                  <c:v>5.0060000000000002</c:v>
                </c:pt>
                <c:pt idx="2504" formatCode="General">
                  <c:v>5.008</c:v>
                </c:pt>
                <c:pt idx="2505" formatCode="General">
                  <c:v>5.01</c:v>
                </c:pt>
                <c:pt idx="2506" formatCode="General">
                  <c:v>5.0119999999999996</c:v>
                </c:pt>
                <c:pt idx="2507" formatCode="General">
                  <c:v>5.0140000000000002</c:v>
                </c:pt>
                <c:pt idx="2508" formatCode="General">
                  <c:v>5.016</c:v>
                </c:pt>
                <c:pt idx="2509" formatCode="General">
                  <c:v>5.0179999999999998</c:v>
                </c:pt>
                <c:pt idx="2510" formatCode="General">
                  <c:v>5.0199999999999996</c:v>
                </c:pt>
                <c:pt idx="2511" formatCode="General">
                  <c:v>5.0220000000000002</c:v>
                </c:pt>
                <c:pt idx="2512" formatCode="General">
                  <c:v>5.024</c:v>
                </c:pt>
                <c:pt idx="2513" formatCode="General">
                  <c:v>5.0259999999999998</c:v>
                </c:pt>
                <c:pt idx="2514" formatCode="General">
                  <c:v>5.0279999999999996</c:v>
                </c:pt>
                <c:pt idx="2515" formatCode="General">
                  <c:v>5.03</c:v>
                </c:pt>
                <c:pt idx="2516" formatCode="General">
                  <c:v>5.032</c:v>
                </c:pt>
                <c:pt idx="2517" formatCode="General">
                  <c:v>5.0339999999999998</c:v>
                </c:pt>
                <c:pt idx="2518" formatCode="General">
                  <c:v>5.0359999999999996</c:v>
                </c:pt>
                <c:pt idx="2519" formatCode="General">
                  <c:v>5.0380000000000003</c:v>
                </c:pt>
                <c:pt idx="2520" formatCode="General">
                  <c:v>5.04</c:v>
                </c:pt>
                <c:pt idx="2521" formatCode="General">
                  <c:v>5.0419999999999998</c:v>
                </c:pt>
                <c:pt idx="2522" formatCode="General">
                  <c:v>5.0439999999999996</c:v>
                </c:pt>
                <c:pt idx="2523" formatCode="General">
                  <c:v>5.0460000000000003</c:v>
                </c:pt>
                <c:pt idx="2524" formatCode="General">
                  <c:v>5.048</c:v>
                </c:pt>
                <c:pt idx="2525" formatCode="General">
                  <c:v>5.05</c:v>
                </c:pt>
                <c:pt idx="2526" formatCode="General">
                  <c:v>5.0519999999999996</c:v>
                </c:pt>
                <c:pt idx="2527" formatCode="General">
                  <c:v>5.0540000000000003</c:v>
                </c:pt>
                <c:pt idx="2528" formatCode="General">
                  <c:v>5.056</c:v>
                </c:pt>
                <c:pt idx="2529" formatCode="General">
                  <c:v>5.0579999999999998</c:v>
                </c:pt>
                <c:pt idx="2530" formatCode="General">
                  <c:v>5.0599999999999996</c:v>
                </c:pt>
                <c:pt idx="2531" formatCode="General">
                  <c:v>5.0620000000000003</c:v>
                </c:pt>
                <c:pt idx="2532" formatCode="General">
                  <c:v>5.0640000000000001</c:v>
                </c:pt>
                <c:pt idx="2533" formatCode="General">
                  <c:v>5.0659999999999998</c:v>
                </c:pt>
                <c:pt idx="2534" formatCode="General">
                  <c:v>5.0679999999999996</c:v>
                </c:pt>
                <c:pt idx="2535" formatCode="General">
                  <c:v>5.07</c:v>
                </c:pt>
                <c:pt idx="2536" formatCode="General">
                  <c:v>5.0720000000000001</c:v>
                </c:pt>
                <c:pt idx="2537" formatCode="General">
                  <c:v>5.0739999999999998</c:v>
                </c:pt>
                <c:pt idx="2538" formatCode="General">
                  <c:v>5.0759999999999996</c:v>
                </c:pt>
                <c:pt idx="2539" formatCode="General">
                  <c:v>5.0780000000000003</c:v>
                </c:pt>
                <c:pt idx="2540" formatCode="General">
                  <c:v>5.08</c:v>
                </c:pt>
                <c:pt idx="2541" formatCode="General">
                  <c:v>5.0819999999999999</c:v>
                </c:pt>
                <c:pt idx="2542" formatCode="General">
                  <c:v>5.0839999999999996</c:v>
                </c:pt>
                <c:pt idx="2543" formatCode="General">
                  <c:v>5.0860000000000003</c:v>
                </c:pt>
                <c:pt idx="2544" formatCode="General">
                  <c:v>5.0880000000000001</c:v>
                </c:pt>
                <c:pt idx="2545" formatCode="General">
                  <c:v>5.09</c:v>
                </c:pt>
                <c:pt idx="2546" formatCode="General">
                  <c:v>5.0919999999999996</c:v>
                </c:pt>
                <c:pt idx="2547" formatCode="General">
                  <c:v>5.0940000000000003</c:v>
                </c:pt>
                <c:pt idx="2548" formatCode="General">
                  <c:v>5.0960000000000001</c:v>
                </c:pt>
                <c:pt idx="2549" formatCode="General">
                  <c:v>5.0979999999999999</c:v>
                </c:pt>
                <c:pt idx="2550" formatCode="General">
                  <c:v>5.0999999999999996</c:v>
                </c:pt>
                <c:pt idx="2551" formatCode="General">
                  <c:v>5.1020000000000003</c:v>
                </c:pt>
                <c:pt idx="2552" formatCode="General">
                  <c:v>5.1040000000000001</c:v>
                </c:pt>
                <c:pt idx="2553" formatCode="General">
                  <c:v>5.1059999999999999</c:v>
                </c:pt>
                <c:pt idx="2554" formatCode="General">
                  <c:v>5.1079999999999997</c:v>
                </c:pt>
                <c:pt idx="2555" formatCode="General">
                  <c:v>5.1100000000000003</c:v>
                </c:pt>
                <c:pt idx="2556" formatCode="General">
                  <c:v>5.1120000000000001</c:v>
                </c:pt>
                <c:pt idx="2557" formatCode="General">
                  <c:v>5.1139999999999999</c:v>
                </c:pt>
                <c:pt idx="2558" formatCode="General">
                  <c:v>5.1159999999999997</c:v>
                </c:pt>
                <c:pt idx="2559" formatCode="General">
                  <c:v>5.1180000000000003</c:v>
                </c:pt>
                <c:pt idx="2560" formatCode="General">
                  <c:v>5.12</c:v>
                </c:pt>
                <c:pt idx="2561" formatCode="General">
                  <c:v>5.1219999999999999</c:v>
                </c:pt>
                <c:pt idx="2562" formatCode="General">
                  <c:v>5.1239999999999997</c:v>
                </c:pt>
                <c:pt idx="2563" formatCode="General">
                  <c:v>5.1260000000000003</c:v>
                </c:pt>
                <c:pt idx="2564" formatCode="General">
                  <c:v>5.1280000000000001</c:v>
                </c:pt>
                <c:pt idx="2565" formatCode="General">
                  <c:v>5.13</c:v>
                </c:pt>
                <c:pt idx="2566" formatCode="General">
                  <c:v>5.1319999999999997</c:v>
                </c:pt>
                <c:pt idx="2567" formatCode="General">
                  <c:v>5.1340000000000003</c:v>
                </c:pt>
                <c:pt idx="2568" formatCode="General">
                  <c:v>5.1360000000000001</c:v>
                </c:pt>
                <c:pt idx="2569" formatCode="General">
                  <c:v>5.1379999999999999</c:v>
                </c:pt>
                <c:pt idx="2570" formatCode="General">
                  <c:v>5.14</c:v>
                </c:pt>
                <c:pt idx="2571" formatCode="General">
                  <c:v>5.1420000000000003</c:v>
                </c:pt>
                <c:pt idx="2572" formatCode="General">
                  <c:v>5.1440000000000001</c:v>
                </c:pt>
                <c:pt idx="2573" formatCode="General">
                  <c:v>5.1459999999999999</c:v>
                </c:pt>
                <c:pt idx="2574" formatCode="General">
                  <c:v>5.1479999999999997</c:v>
                </c:pt>
                <c:pt idx="2575" formatCode="General">
                  <c:v>5.15</c:v>
                </c:pt>
                <c:pt idx="2576" formatCode="General">
                  <c:v>5.1520000000000001</c:v>
                </c:pt>
                <c:pt idx="2577" formatCode="General">
                  <c:v>5.1539999999999999</c:v>
                </c:pt>
                <c:pt idx="2578" formatCode="General">
                  <c:v>5.1559999999999997</c:v>
                </c:pt>
                <c:pt idx="2579" formatCode="General">
                  <c:v>5.1580000000000004</c:v>
                </c:pt>
                <c:pt idx="2580" formatCode="General">
                  <c:v>5.16</c:v>
                </c:pt>
                <c:pt idx="2581" formatCode="General">
                  <c:v>5.1619999999999999</c:v>
                </c:pt>
                <c:pt idx="2582" formatCode="General">
                  <c:v>5.1639999999999997</c:v>
                </c:pt>
                <c:pt idx="2583" formatCode="General">
                  <c:v>5.1660000000000004</c:v>
                </c:pt>
                <c:pt idx="2584" formatCode="General">
                  <c:v>5.1680000000000001</c:v>
                </c:pt>
                <c:pt idx="2585" formatCode="General">
                  <c:v>5.17</c:v>
                </c:pt>
                <c:pt idx="2586" formatCode="General">
                  <c:v>5.1719999999999997</c:v>
                </c:pt>
                <c:pt idx="2587" formatCode="General">
                  <c:v>5.1740000000000004</c:v>
                </c:pt>
                <c:pt idx="2588" formatCode="General">
                  <c:v>5.1760000000000002</c:v>
                </c:pt>
                <c:pt idx="2589" formatCode="General">
                  <c:v>5.1779999999999999</c:v>
                </c:pt>
                <c:pt idx="2590" formatCode="General">
                  <c:v>5.18</c:v>
                </c:pt>
                <c:pt idx="2591" formatCode="General">
                  <c:v>5.1820000000000004</c:v>
                </c:pt>
                <c:pt idx="2592" formatCode="General">
                  <c:v>5.1840000000000002</c:v>
                </c:pt>
                <c:pt idx="2593" formatCode="General">
                  <c:v>5.1859999999999999</c:v>
                </c:pt>
                <c:pt idx="2594" formatCode="General">
                  <c:v>5.1879999999999997</c:v>
                </c:pt>
                <c:pt idx="2595" formatCode="General">
                  <c:v>5.19</c:v>
                </c:pt>
                <c:pt idx="2596" formatCode="General">
                  <c:v>5.1920000000000002</c:v>
                </c:pt>
                <c:pt idx="2597" formatCode="General">
                  <c:v>5.194</c:v>
                </c:pt>
                <c:pt idx="2598" formatCode="General">
                  <c:v>5.1959999999999997</c:v>
                </c:pt>
                <c:pt idx="2599" formatCode="General">
                  <c:v>5.1980000000000004</c:v>
                </c:pt>
                <c:pt idx="2600" formatCode="General">
                  <c:v>5.2</c:v>
                </c:pt>
                <c:pt idx="2601" formatCode="General">
                  <c:v>5.202</c:v>
                </c:pt>
                <c:pt idx="2602" formatCode="General">
                  <c:v>5.2039999999999997</c:v>
                </c:pt>
                <c:pt idx="2603" formatCode="General">
                  <c:v>5.2060000000000004</c:v>
                </c:pt>
                <c:pt idx="2604" formatCode="General">
                  <c:v>5.2080000000000002</c:v>
                </c:pt>
                <c:pt idx="2605" formatCode="General">
                  <c:v>5.21</c:v>
                </c:pt>
                <c:pt idx="2606" formatCode="General">
                  <c:v>5.2119999999999997</c:v>
                </c:pt>
                <c:pt idx="2607" formatCode="General">
                  <c:v>5.2140000000000004</c:v>
                </c:pt>
                <c:pt idx="2608" formatCode="General">
                  <c:v>5.2160000000000002</c:v>
                </c:pt>
                <c:pt idx="2609" formatCode="General">
                  <c:v>5.218</c:v>
                </c:pt>
                <c:pt idx="2610" formatCode="General">
                  <c:v>5.22</c:v>
                </c:pt>
                <c:pt idx="2611" formatCode="General">
                  <c:v>5.2220000000000004</c:v>
                </c:pt>
                <c:pt idx="2612" formatCode="General">
                  <c:v>5.2240000000000002</c:v>
                </c:pt>
                <c:pt idx="2613" formatCode="General">
                  <c:v>5.226</c:v>
                </c:pt>
                <c:pt idx="2614" formatCode="General">
                  <c:v>5.2279999999999998</c:v>
                </c:pt>
                <c:pt idx="2615" formatCode="General">
                  <c:v>5.23</c:v>
                </c:pt>
                <c:pt idx="2616" formatCode="General">
                  <c:v>5.2320000000000002</c:v>
                </c:pt>
                <c:pt idx="2617" formatCode="General">
                  <c:v>5.234</c:v>
                </c:pt>
                <c:pt idx="2618" formatCode="General">
                  <c:v>5.2359999999999998</c:v>
                </c:pt>
                <c:pt idx="2619" formatCode="General">
                  <c:v>5.2380000000000004</c:v>
                </c:pt>
                <c:pt idx="2620" formatCode="General">
                  <c:v>5.24</c:v>
                </c:pt>
                <c:pt idx="2621" formatCode="General">
                  <c:v>5.242</c:v>
                </c:pt>
                <c:pt idx="2622" formatCode="General">
                  <c:v>5.2439999999999998</c:v>
                </c:pt>
                <c:pt idx="2623" formatCode="General">
                  <c:v>5.2460000000000004</c:v>
                </c:pt>
                <c:pt idx="2624" formatCode="General">
                  <c:v>5.2480000000000002</c:v>
                </c:pt>
                <c:pt idx="2625" formatCode="General">
                  <c:v>5.25</c:v>
                </c:pt>
                <c:pt idx="2626" formatCode="General">
                  <c:v>5.2519999999999998</c:v>
                </c:pt>
                <c:pt idx="2627" formatCode="General">
                  <c:v>5.2539999999999996</c:v>
                </c:pt>
                <c:pt idx="2628" formatCode="General">
                  <c:v>5.2560000000000002</c:v>
                </c:pt>
                <c:pt idx="2629" formatCode="General">
                  <c:v>5.258</c:v>
                </c:pt>
                <c:pt idx="2630" formatCode="General">
                  <c:v>5.26</c:v>
                </c:pt>
                <c:pt idx="2631" formatCode="General">
                  <c:v>5.2619999999999996</c:v>
                </c:pt>
                <c:pt idx="2632" formatCode="General">
                  <c:v>5.2640000000000002</c:v>
                </c:pt>
                <c:pt idx="2633" formatCode="General">
                  <c:v>5.266</c:v>
                </c:pt>
                <c:pt idx="2634" formatCode="General">
                  <c:v>5.2679999999999998</c:v>
                </c:pt>
                <c:pt idx="2635" formatCode="General">
                  <c:v>5.27</c:v>
                </c:pt>
                <c:pt idx="2636" formatCode="General">
                  <c:v>5.2720000000000002</c:v>
                </c:pt>
                <c:pt idx="2637" formatCode="General">
                  <c:v>5.274</c:v>
                </c:pt>
                <c:pt idx="2638" formatCode="General">
                  <c:v>5.2759999999999998</c:v>
                </c:pt>
                <c:pt idx="2639" formatCode="General">
                  <c:v>5.2779999999999996</c:v>
                </c:pt>
                <c:pt idx="2640" formatCode="General">
                  <c:v>5.28</c:v>
                </c:pt>
                <c:pt idx="2641" formatCode="General">
                  <c:v>5.282</c:v>
                </c:pt>
                <c:pt idx="2642" formatCode="General">
                  <c:v>5.2839999999999998</c:v>
                </c:pt>
                <c:pt idx="2643" formatCode="General">
                  <c:v>5.2859999999999996</c:v>
                </c:pt>
                <c:pt idx="2644" formatCode="General">
                  <c:v>5.2880000000000003</c:v>
                </c:pt>
                <c:pt idx="2645" formatCode="General">
                  <c:v>5.29</c:v>
                </c:pt>
                <c:pt idx="2646" formatCode="General">
                  <c:v>5.2919999999999998</c:v>
                </c:pt>
                <c:pt idx="2647" formatCode="General">
                  <c:v>5.2939999999999996</c:v>
                </c:pt>
                <c:pt idx="2648" formatCode="General">
                  <c:v>5.2960000000000003</c:v>
                </c:pt>
                <c:pt idx="2649" formatCode="General">
                  <c:v>5.298</c:v>
                </c:pt>
                <c:pt idx="2650" formatCode="General">
                  <c:v>5.3</c:v>
                </c:pt>
                <c:pt idx="2651" formatCode="General">
                  <c:v>5.3019999999999996</c:v>
                </c:pt>
                <c:pt idx="2652" formatCode="General">
                  <c:v>5.3040000000000003</c:v>
                </c:pt>
                <c:pt idx="2653" formatCode="General">
                  <c:v>5.306</c:v>
                </c:pt>
                <c:pt idx="2654" formatCode="General">
                  <c:v>5.3079999999999998</c:v>
                </c:pt>
                <c:pt idx="2655" formatCode="General">
                  <c:v>5.31</c:v>
                </c:pt>
                <c:pt idx="2656" formatCode="General">
                  <c:v>5.3120000000000003</c:v>
                </c:pt>
                <c:pt idx="2657" formatCode="General">
                  <c:v>5.3140000000000001</c:v>
                </c:pt>
                <c:pt idx="2658" formatCode="General">
                  <c:v>5.3159999999999998</c:v>
                </c:pt>
                <c:pt idx="2659" formatCode="General">
                  <c:v>5.3179999999999996</c:v>
                </c:pt>
                <c:pt idx="2660" formatCode="General">
                  <c:v>5.32</c:v>
                </c:pt>
                <c:pt idx="2661" formatCode="General">
                  <c:v>5.3220000000000001</c:v>
                </c:pt>
                <c:pt idx="2662" formatCode="General">
                  <c:v>5.3239999999999998</c:v>
                </c:pt>
                <c:pt idx="2663" formatCode="General">
                  <c:v>5.3259999999999996</c:v>
                </c:pt>
                <c:pt idx="2664" formatCode="General">
                  <c:v>5.3280000000000003</c:v>
                </c:pt>
                <c:pt idx="2665" formatCode="General">
                  <c:v>5.33</c:v>
                </c:pt>
                <c:pt idx="2666" formatCode="General">
                  <c:v>5.3319999999999999</c:v>
                </c:pt>
                <c:pt idx="2667" formatCode="General">
                  <c:v>5.3339999999999996</c:v>
                </c:pt>
                <c:pt idx="2668" formatCode="General">
                  <c:v>5.3360000000000003</c:v>
                </c:pt>
                <c:pt idx="2669" formatCode="General">
                  <c:v>5.3380000000000001</c:v>
                </c:pt>
                <c:pt idx="2670" formatCode="General">
                  <c:v>5.34</c:v>
                </c:pt>
                <c:pt idx="2671" formatCode="General">
                  <c:v>5.3419999999999996</c:v>
                </c:pt>
                <c:pt idx="2672" formatCode="General">
                  <c:v>5.3440000000000003</c:v>
                </c:pt>
                <c:pt idx="2673" formatCode="General">
                  <c:v>5.3460000000000001</c:v>
                </c:pt>
                <c:pt idx="2674" formatCode="General">
                  <c:v>5.3479999999999999</c:v>
                </c:pt>
                <c:pt idx="2675" formatCode="General">
                  <c:v>5.35</c:v>
                </c:pt>
                <c:pt idx="2676" formatCode="General">
                  <c:v>5.3520000000000003</c:v>
                </c:pt>
                <c:pt idx="2677" formatCode="General">
                  <c:v>5.3540000000000001</c:v>
                </c:pt>
                <c:pt idx="2678" formatCode="General">
                  <c:v>5.3559999999999999</c:v>
                </c:pt>
                <c:pt idx="2679" formatCode="General">
                  <c:v>5.3579999999999997</c:v>
                </c:pt>
                <c:pt idx="2680" formatCode="General">
                  <c:v>5.36</c:v>
                </c:pt>
                <c:pt idx="2681" formatCode="General">
                  <c:v>5.3620000000000001</c:v>
                </c:pt>
                <c:pt idx="2682" formatCode="General">
                  <c:v>5.3639999999999999</c:v>
                </c:pt>
                <c:pt idx="2683" formatCode="General">
                  <c:v>5.3659999999999997</c:v>
                </c:pt>
                <c:pt idx="2684" formatCode="General">
                  <c:v>5.3680000000000003</c:v>
                </c:pt>
                <c:pt idx="2685" formatCode="General">
                  <c:v>5.37</c:v>
                </c:pt>
                <c:pt idx="2686" formatCode="General">
                  <c:v>5.3719999999999999</c:v>
                </c:pt>
                <c:pt idx="2687" formatCode="General">
                  <c:v>5.3739999999999997</c:v>
                </c:pt>
                <c:pt idx="2688" formatCode="General">
                  <c:v>5.3760000000000003</c:v>
                </c:pt>
                <c:pt idx="2689" formatCode="General">
                  <c:v>5.3780000000000001</c:v>
                </c:pt>
                <c:pt idx="2690" formatCode="General">
                  <c:v>5.38</c:v>
                </c:pt>
                <c:pt idx="2691" formatCode="General">
                  <c:v>5.3819999999999997</c:v>
                </c:pt>
                <c:pt idx="2692" formatCode="General">
                  <c:v>5.3840000000000003</c:v>
                </c:pt>
                <c:pt idx="2693" formatCode="General">
                  <c:v>5.3860000000000001</c:v>
                </c:pt>
                <c:pt idx="2694" formatCode="General">
                  <c:v>5.3879999999999999</c:v>
                </c:pt>
                <c:pt idx="2695" formatCode="General">
                  <c:v>5.39</c:v>
                </c:pt>
                <c:pt idx="2696" formatCode="General">
                  <c:v>5.3920000000000003</c:v>
                </c:pt>
                <c:pt idx="2697" formatCode="General">
                  <c:v>5.3940000000000001</c:v>
                </c:pt>
                <c:pt idx="2698" formatCode="General">
                  <c:v>5.3959999999999999</c:v>
                </c:pt>
                <c:pt idx="2699" formatCode="General">
                  <c:v>5.3979999999999997</c:v>
                </c:pt>
                <c:pt idx="2700" formatCode="General">
                  <c:v>5.4</c:v>
                </c:pt>
                <c:pt idx="2701" formatCode="General">
                  <c:v>5.4020000000000001</c:v>
                </c:pt>
                <c:pt idx="2702" formatCode="General">
                  <c:v>5.4039999999999999</c:v>
                </c:pt>
                <c:pt idx="2703" formatCode="General">
                  <c:v>5.4059999999999997</c:v>
                </c:pt>
                <c:pt idx="2704" formatCode="General">
                  <c:v>5.4080000000000004</c:v>
                </c:pt>
                <c:pt idx="2705" formatCode="General">
                  <c:v>5.41</c:v>
                </c:pt>
                <c:pt idx="2706" formatCode="General">
                  <c:v>5.4119999999999999</c:v>
                </c:pt>
                <c:pt idx="2707" formatCode="General">
                  <c:v>5.4139999999999997</c:v>
                </c:pt>
                <c:pt idx="2708" formatCode="General">
                  <c:v>5.4160000000000004</c:v>
                </c:pt>
                <c:pt idx="2709" formatCode="General">
                  <c:v>5.4180000000000001</c:v>
                </c:pt>
                <c:pt idx="2710" formatCode="General">
                  <c:v>5.42</c:v>
                </c:pt>
                <c:pt idx="2711" formatCode="General">
                  <c:v>5.4219999999999997</c:v>
                </c:pt>
                <c:pt idx="2712" formatCode="General">
                  <c:v>5.4240000000000004</c:v>
                </c:pt>
                <c:pt idx="2713" formatCode="General">
                  <c:v>5.4260000000000002</c:v>
                </c:pt>
                <c:pt idx="2714" formatCode="General">
                  <c:v>5.4279999999999999</c:v>
                </c:pt>
                <c:pt idx="2715" formatCode="General">
                  <c:v>5.43</c:v>
                </c:pt>
                <c:pt idx="2716" formatCode="General">
                  <c:v>5.4320000000000004</c:v>
                </c:pt>
                <c:pt idx="2717" formatCode="General">
                  <c:v>5.4340000000000002</c:v>
                </c:pt>
                <c:pt idx="2718" formatCode="General">
                  <c:v>5.4359999999999999</c:v>
                </c:pt>
                <c:pt idx="2719" formatCode="General">
                  <c:v>5.4379999999999997</c:v>
                </c:pt>
                <c:pt idx="2720" formatCode="General">
                  <c:v>5.44</c:v>
                </c:pt>
                <c:pt idx="2721" formatCode="General">
                  <c:v>5.4420000000000002</c:v>
                </c:pt>
                <c:pt idx="2722" formatCode="General">
                  <c:v>5.444</c:v>
                </c:pt>
                <c:pt idx="2723" formatCode="General">
                  <c:v>5.4459999999999997</c:v>
                </c:pt>
                <c:pt idx="2724" formatCode="General">
                  <c:v>5.4480000000000004</c:v>
                </c:pt>
                <c:pt idx="2725" formatCode="General">
                  <c:v>5.45</c:v>
                </c:pt>
                <c:pt idx="2726" formatCode="General">
                  <c:v>5.452</c:v>
                </c:pt>
                <c:pt idx="2727" formatCode="General">
                  <c:v>5.4539999999999997</c:v>
                </c:pt>
                <c:pt idx="2728" formatCode="General">
                  <c:v>5.4560000000000004</c:v>
                </c:pt>
                <c:pt idx="2729" formatCode="General">
                  <c:v>5.4580000000000002</c:v>
                </c:pt>
                <c:pt idx="2730" formatCode="General">
                  <c:v>5.46</c:v>
                </c:pt>
                <c:pt idx="2731" formatCode="General">
                  <c:v>5.4619999999999997</c:v>
                </c:pt>
                <c:pt idx="2732" formatCode="General">
                  <c:v>5.4640000000000004</c:v>
                </c:pt>
                <c:pt idx="2733" formatCode="General">
                  <c:v>5.4660000000000002</c:v>
                </c:pt>
                <c:pt idx="2734" formatCode="General">
                  <c:v>5.468</c:v>
                </c:pt>
                <c:pt idx="2735" formatCode="General">
                  <c:v>5.47</c:v>
                </c:pt>
                <c:pt idx="2736" formatCode="General">
                  <c:v>5.4720000000000004</c:v>
                </c:pt>
                <c:pt idx="2737" formatCode="General">
                  <c:v>5.4740000000000002</c:v>
                </c:pt>
                <c:pt idx="2738" formatCode="General">
                  <c:v>5.476</c:v>
                </c:pt>
                <c:pt idx="2739" formatCode="General">
                  <c:v>5.4779999999999998</c:v>
                </c:pt>
                <c:pt idx="2740" formatCode="General">
                  <c:v>5.48</c:v>
                </c:pt>
                <c:pt idx="2741" formatCode="General">
                  <c:v>5.4820000000000002</c:v>
                </c:pt>
                <c:pt idx="2742" formatCode="General">
                  <c:v>5.484</c:v>
                </c:pt>
                <c:pt idx="2743" formatCode="General">
                  <c:v>5.4859999999999998</c:v>
                </c:pt>
                <c:pt idx="2744" formatCode="General">
                  <c:v>5.4880000000000004</c:v>
                </c:pt>
                <c:pt idx="2745" formatCode="General">
                  <c:v>5.49</c:v>
                </c:pt>
                <c:pt idx="2746" formatCode="General">
                  <c:v>5.492</c:v>
                </c:pt>
                <c:pt idx="2747" formatCode="General">
                  <c:v>5.4939999999999998</c:v>
                </c:pt>
                <c:pt idx="2748" formatCode="General">
                  <c:v>5.4960000000000004</c:v>
                </c:pt>
                <c:pt idx="2749" formatCode="General">
                  <c:v>5.4980000000000002</c:v>
                </c:pt>
                <c:pt idx="2750" formatCode="General">
                  <c:v>5.5</c:v>
                </c:pt>
                <c:pt idx="2751" formatCode="General">
                  <c:v>5.5019999999999998</c:v>
                </c:pt>
                <c:pt idx="2752" formatCode="General">
                  <c:v>5.5039999999999996</c:v>
                </c:pt>
                <c:pt idx="2753" formatCode="General">
                  <c:v>5.5060000000000002</c:v>
                </c:pt>
                <c:pt idx="2754" formatCode="General">
                  <c:v>5.508</c:v>
                </c:pt>
                <c:pt idx="2755" formatCode="General">
                  <c:v>5.51</c:v>
                </c:pt>
                <c:pt idx="2756" formatCode="General">
                  <c:v>5.5119999999999996</c:v>
                </c:pt>
                <c:pt idx="2757" formatCode="General">
                  <c:v>5.5140000000000002</c:v>
                </c:pt>
                <c:pt idx="2758" formatCode="General">
                  <c:v>5.516</c:v>
                </c:pt>
                <c:pt idx="2759" formatCode="General">
                  <c:v>5.5179999999999998</c:v>
                </c:pt>
                <c:pt idx="2760" formatCode="General">
                  <c:v>5.52</c:v>
                </c:pt>
                <c:pt idx="2761" formatCode="General">
                  <c:v>5.5220000000000002</c:v>
                </c:pt>
                <c:pt idx="2762" formatCode="General">
                  <c:v>5.524</c:v>
                </c:pt>
                <c:pt idx="2763" formatCode="General">
                  <c:v>5.5259999999999998</c:v>
                </c:pt>
                <c:pt idx="2764" formatCode="General">
                  <c:v>5.5279999999999996</c:v>
                </c:pt>
                <c:pt idx="2765" formatCode="General">
                  <c:v>5.53</c:v>
                </c:pt>
                <c:pt idx="2766" formatCode="General">
                  <c:v>5.532</c:v>
                </c:pt>
                <c:pt idx="2767" formatCode="General">
                  <c:v>5.5339999999999998</c:v>
                </c:pt>
                <c:pt idx="2768" formatCode="General">
                  <c:v>5.5359999999999996</c:v>
                </c:pt>
                <c:pt idx="2769" formatCode="General">
                  <c:v>5.5380000000000003</c:v>
                </c:pt>
                <c:pt idx="2770" formatCode="General">
                  <c:v>5.54</c:v>
                </c:pt>
                <c:pt idx="2771" formatCode="General">
                  <c:v>5.5419999999999998</c:v>
                </c:pt>
                <c:pt idx="2772" formatCode="General">
                  <c:v>5.5439999999999996</c:v>
                </c:pt>
                <c:pt idx="2773" formatCode="General">
                  <c:v>5.5460000000000003</c:v>
                </c:pt>
                <c:pt idx="2774" formatCode="General">
                  <c:v>5.548</c:v>
                </c:pt>
                <c:pt idx="2775" formatCode="General">
                  <c:v>5.55</c:v>
                </c:pt>
                <c:pt idx="2776" formatCode="General">
                  <c:v>5.5519999999999996</c:v>
                </c:pt>
                <c:pt idx="2777" formatCode="General">
                  <c:v>5.5540000000000003</c:v>
                </c:pt>
                <c:pt idx="2778" formatCode="General">
                  <c:v>5.556</c:v>
                </c:pt>
                <c:pt idx="2779" formatCode="General">
                  <c:v>5.5579999999999998</c:v>
                </c:pt>
                <c:pt idx="2780" formatCode="General">
                  <c:v>5.56</c:v>
                </c:pt>
                <c:pt idx="2781" formatCode="General">
                  <c:v>5.5620000000000003</c:v>
                </c:pt>
                <c:pt idx="2782" formatCode="General">
                  <c:v>5.5640000000000001</c:v>
                </c:pt>
                <c:pt idx="2783" formatCode="General">
                  <c:v>5.5659999999999998</c:v>
                </c:pt>
                <c:pt idx="2784" formatCode="General">
                  <c:v>5.5679999999999996</c:v>
                </c:pt>
                <c:pt idx="2785" formatCode="General">
                  <c:v>5.57</c:v>
                </c:pt>
                <c:pt idx="2786" formatCode="General">
                  <c:v>5.5720000000000001</c:v>
                </c:pt>
                <c:pt idx="2787" formatCode="General">
                  <c:v>5.5739999999999998</c:v>
                </c:pt>
                <c:pt idx="2788" formatCode="General">
                  <c:v>5.5759999999999996</c:v>
                </c:pt>
                <c:pt idx="2789" formatCode="General">
                  <c:v>5.5780000000000003</c:v>
                </c:pt>
                <c:pt idx="2790" formatCode="General">
                  <c:v>5.58</c:v>
                </c:pt>
                <c:pt idx="2791" formatCode="General">
                  <c:v>5.5819999999999999</c:v>
                </c:pt>
                <c:pt idx="2792" formatCode="General">
                  <c:v>5.5839999999999996</c:v>
                </c:pt>
                <c:pt idx="2793" formatCode="General">
                  <c:v>5.5860000000000003</c:v>
                </c:pt>
                <c:pt idx="2794" formatCode="General">
                  <c:v>5.5880000000000001</c:v>
                </c:pt>
                <c:pt idx="2795" formatCode="General">
                  <c:v>5.59</c:v>
                </c:pt>
                <c:pt idx="2796" formatCode="General">
                  <c:v>5.5919999999999996</c:v>
                </c:pt>
                <c:pt idx="2797" formatCode="General">
                  <c:v>5.5940000000000003</c:v>
                </c:pt>
                <c:pt idx="2798" formatCode="General">
                  <c:v>5.5960000000000001</c:v>
                </c:pt>
                <c:pt idx="2799" formatCode="General">
                  <c:v>5.5979999999999999</c:v>
                </c:pt>
                <c:pt idx="2800" formatCode="General">
                  <c:v>5.6</c:v>
                </c:pt>
                <c:pt idx="2801" formatCode="General">
                  <c:v>5.6020000000000003</c:v>
                </c:pt>
                <c:pt idx="2802" formatCode="General">
                  <c:v>5.6040000000000001</c:v>
                </c:pt>
                <c:pt idx="2803" formatCode="General">
                  <c:v>5.6059999999999999</c:v>
                </c:pt>
                <c:pt idx="2804" formatCode="General">
                  <c:v>5.6079999999999997</c:v>
                </c:pt>
                <c:pt idx="2805" formatCode="General">
                  <c:v>5.61</c:v>
                </c:pt>
                <c:pt idx="2806" formatCode="General">
                  <c:v>5.6120000000000001</c:v>
                </c:pt>
                <c:pt idx="2807" formatCode="General">
                  <c:v>5.6139999999999999</c:v>
                </c:pt>
                <c:pt idx="2808" formatCode="General">
                  <c:v>5.6159999999999997</c:v>
                </c:pt>
                <c:pt idx="2809" formatCode="General">
                  <c:v>5.6180000000000003</c:v>
                </c:pt>
                <c:pt idx="2810" formatCode="General">
                  <c:v>5.62</c:v>
                </c:pt>
                <c:pt idx="2811" formatCode="General">
                  <c:v>5.6219999999999999</c:v>
                </c:pt>
                <c:pt idx="2812" formatCode="General">
                  <c:v>5.6239999999999997</c:v>
                </c:pt>
                <c:pt idx="2813" formatCode="General">
                  <c:v>5.6260000000000003</c:v>
                </c:pt>
                <c:pt idx="2814" formatCode="General">
                  <c:v>5.6280000000000001</c:v>
                </c:pt>
                <c:pt idx="2815" formatCode="General">
                  <c:v>5.63</c:v>
                </c:pt>
                <c:pt idx="2816" formatCode="General">
                  <c:v>5.6319999999999997</c:v>
                </c:pt>
                <c:pt idx="2817" formatCode="General">
                  <c:v>5.6340000000000003</c:v>
                </c:pt>
                <c:pt idx="2818" formatCode="General">
                  <c:v>5.6360000000000001</c:v>
                </c:pt>
                <c:pt idx="2819" formatCode="General">
                  <c:v>5.6379999999999999</c:v>
                </c:pt>
                <c:pt idx="2820" formatCode="General">
                  <c:v>5.64</c:v>
                </c:pt>
                <c:pt idx="2821" formatCode="General">
                  <c:v>5.6420000000000003</c:v>
                </c:pt>
                <c:pt idx="2822" formatCode="General">
                  <c:v>5.6440000000000001</c:v>
                </c:pt>
                <c:pt idx="2823" formatCode="General">
                  <c:v>5.6459999999999999</c:v>
                </c:pt>
                <c:pt idx="2824" formatCode="General">
                  <c:v>5.6479999999999997</c:v>
                </c:pt>
                <c:pt idx="2825" formatCode="General">
                  <c:v>5.65</c:v>
                </c:pt>
                <c:pt idx="2826" formatCode="General">
                  <c:v>5.6520000000000001</c:v>
                </c:pt>
                <c:pt idx="2827" formatCode="General">
                  <c:v>5.6539999999999999</c:v>
                </c:pt>
                <c:pt idx="2828" formatCode="General">
                  <c:v>5.6559999999999997</c:v>
                </c:pt>
                <c:pt idx="2829" formatCode="General">
                  <c:v>5.6580000000000004</c:v>
                </c:pt>
                <c:pt idx="2830" formatCode="General">
                  <c:v>5.66</c:v>
                </c:pt>
                <c:pt idx="2831" formatCode="General">
                  <c:v>5.6619999999999999</c:v>
                </c:pt>
                <c:pt idx="2832" formatCode="General">
                  <c:v>5.6639999999999997</c:v>
                </c:pt>
                <c:pt idx="2833" formatCode="General">
                  <c:v>5.6660000000000004</c:v>
                </c:pt>
                <c:pt idx="2834" formatCode="General">
                  <c:v>5.6680000000000001</c:v>
                </c:pt>
                <c:pt idx="2835" formatCode="General">
                  <c:v>5.67</c:v>
                </c:pt>
                <c:pt idx="2836" formatCode="General">
                  <c:v>5.6719999999999997</c:v>
                </c:pt>
                <c:pt idx="2837" formatCode="General">
                  <c:v>5.6740000000000004</c:v>
                </c:pt>
                <c:pt idx="2838" formatCode="General">
                  <c:v>5.6760000000000002</c:v>
                </c:pt>
                <c:pt idx="2839" formatCode="General">
                  <c:v>5.6779999999999999</c:v>
                </c:pt>
                <c:pt idx="2840" formatCode="General">
                  <c:v>5.68</c:v>
                </c:pt>
                <c:pt idx="2841" formatCode="General">
                  <c:v>5.6820000000000004</c:v>
                </c:pt>
                <c:pt idx="2842" formatCode="General">
                  <c:v>5.6840000000000002</c:v>
                </c:pt>
                <c:pt idx="2843" formatCode="General">
                  <c:v>5.6859999999999999</c:v>
                </c:pt>
                <c:pt idx="2844" formatCode="General">
                  <c:v>5.6879999999999997</c:v>
                </c:pt>
                <c:pt idx="2845" formatCode="General">
                  <c:v>5.69</c:v>
                </c:pt>
                <c:pt idx="2846" formatCode="General">
                  <c:v>5.6920000000000002</c:v>
                </c:pt>
                <c:pt idx="2847" formatCode="General">
                  <c:v>5.694</c:v>
                </c:pt>
                <c:pt idx="2848" formatCode="General">
                  <c:v>5.6959999999999997</c:v>
                </c:pt>
                <c:pt idx="2849" formatCode="General">
                  <c:v>5.6980000000000004</c:v>
                </c:pt>
                <c:pt idx="2850" formatCode="General">
                  <c:v>5.7</c:v>
                </c:pt>
                <c:pt idx="2851" formatCode="General">
                  <c:v>5.702</c:v>
                </c:pt>
                <c:pt idx="2852" formatCode="General">
                  <c:v>5.7039999999999997</c:v>
                </c:pt>
                <c:pt idx="2853" formatCode="General">
                  <c:v>5.7060000000000004</c:v>
                </c:pt>
                <c:pt idx="2854" formatCode="General">
                  <c:v>5.7080000000000002</c:v>
                </c:pt>
                <c:pt idx="2855" formatCode="General">
                  <c:v>5.71</c:v>
                </c:pt>
                <c:pt idx="2856" formatCode="General">
                  <c:v>5.7119999999999997</c:v>
                </c:pt>
                <c:pt idx="2857" formatCode="General">
                  <c:v>5.7140000000000004</c:v>
                </c:pt>
                <c:pt idx="2858" formatCode="General">
                  <c:v>5.7160000000000002</c:v>
                </c:pt>
                <c:pt idx="2859" formatCode="General">
                  <c:v>5.718</c:v>
                </c:pt>
                <c:pt idx="2860" formatCode="General">
                  <c:v>5.72</c:v>
                </c:pt>
                <c:pt idx="2861" formatCode="General">
                  <c:v>5.7220000000000004</c:v>
                </c:pt>
                <c:pt idx="2862" formatCode="General">
                  <c:v>5.7240000000000002</c:v>
                </c:pt>
                <c:pt idx="2863" formatCode="General">
                  <c:v>5.726</c:v>
                </c:pt>
                <c:pt idx="2864" formatCode="General">
                  <c:v>5.7279999999999998</c:v>
                </c:pt>
                <c:pt idx="2865" formatCode="General">
                  <c:v>5.73</c:v>
                </c:pt>
                <c:pt idx="2866" formatCode="General">
                  <c:v>5.7320000000000002</c:v>
                </c:pt>
                <c:pt idx="2867" formatCode="General">
                  <c:v>5.734</c:v>
                </c:pt>
                <c:pt idx="2868" formatCode="General">
                  <c:v>5.7359999999999998</c:v>
                </c:pt>
                <c:pt idx="2869" formatCode="General">
                  <c:v>5.7380000000000004</c:v>
                </c:pt>
                <c:pt idx="2870" formatCode="General">
                  <c:v>5.74</c:v>
                </c:pt>
                <c:pt idx="2871" formatCode="General">
                  <c:v>5.742</c:v>
                </c:pt>
                <c:pt idx="2872" formatCode="General">
                  <c:v>5.7439999999999998</c:v>
                </c:pt>
                <c:pt idx="2873" formatCode="General">
                  <c:v>5.7460000000000004</c:v>
                </c:pt>
                <c:pt idx="2874" formatCode="General">
                  <c:v>5.7480000000000002</c:v>
                </c:pt>
                <c:pt idx="2875" formatCode="General">
                  <c:v>5.75</c:v>
                </c:pt>
                <c:pt idx="2876" formatCode="General">
                  <c:v>5.7519999999999998</c:v>
                </c:pt>
                <c:pt idx="2877" formatCode="General">
                  <c:v>5.7539999999999996</c:v>
                </c:pt>
                <c:pt idx="2878" formatCode="General">
                  <c:v>5.7560000000000002</c:v>
                </c:pt>
                <c:pt idx="2879" formatCode="General">
                  <c:v>5.758</c:v>
                </c:pt>
                <c:pt idx="2880" formatCode="General">
                  <c:v>5.76</c:v>
                </c:pt>
                <c:pt idx="2881" formatCode="General">
                  <c:v>5.7619999999999996</c:v>
                </c:pt>
                <c:pt idx="2882" formatCode="General">
                  <c:v>5.7640000000000002</c:v>
                </c:pt>
                <c:pt idx="2883" formatCode="General">
                  <c:v>5.766</c:v>
                </c:pt>
                <c:pt idx="2884" formatCode="General">
                  <c:v>5.7679999999999998</c:v>
                </c:pt>
                <c:pt idx="2885" formatCode="General">
                  <c:v>5.77</c:v>
                </c:pt>
                <c:pt idx="2886" formatCode="General">
                  <c:v>5.7720000000000002</c:v>
                </c:pt>
                <c:pt idx="2887" formatCode="General">
                  <c:v>5.774</c:v>
                </c:pt>
                <c:pt idx="2888" formatCode="General">
                  <c:v>5.7759999999999998</c:v>
                </c:pt>
                <c:pt idx="2889" formatCode="General">
                  <c:v>5.7779999999999996</c:v>
                </c:pt>
                <c:pt idx="2890" formatCode="General">
                  <c:v>5.78</c:v>
                </c:pt>
                <c:pt idx="2891" formatCode="General">
                  <c:v>5.782</c:v>
                </c:pt>
                <c:pt idx="2892" formatCode="General">
                  <c:v>5.7839999999999998</c:v>
                </c:pt>
                <c:pt idx="2893" formatCode="General">
                  <c:v>5.7859999999999996</c:v>
                </c:pt>
                <c:pt idx="2894" formatCode="General">
                  <c:v>5.7880000000000003</c:v>
                </c:pt>
                <c:pt idx="2895" formatCode="General">
                  <c:v>5.79</c:v>
                </c:pt>
                <c:pt idx="2896" formatCode="General">
                  <c:v>5.7919999999999998</c:v>
                </c:pt>
                <c:pt idx="2897" formatCode="General">
                  <c:v>5.7939999999999996</c:v>
                </c:pt>
                <c:pt idx="2898" formatCode="General">
                  <c:v>5.7960000000000003</c:v>
                </c:pt>
                <c:pt idx="2899" formatCode="General">
                  <c:v>5.798</c:v>
                </c:pt>
                <c:pt idx="2900" formatCode="General">
                  <c:v>5.8</c:v>
                </c:pt>
                <c:pt idx="2901" formatCode="General">
                  <c:v>5.8019999999999996</c:v>
                </c:pt>
                <c:pt idx="2902" formatCode="General">
                  <c:v>5.8040000000000003</c:v>
                </c:pt>
                <c:pt idx="2903" formatCode="General">
                  <c:v>5.806</c:v>
                </c:pt>
                <c:pt idx="2904" formatCode="General">
                  <c:v>5.8079999999999998</c:v>
                </c:pt>
                <c:pt idx="2905" formatCode="General">
                  <c:v>5.81</c:v>
                </c:pt>
                <c:pt idx="2906" formatCode="General">
                  <c:v>5.8120000000000003</c:v>
                </c:pt>
                <c:pt idx="2907" formatCode="General">
                  <c:v>5.8140000000000001</c:v>
                </c:pt>
                <c:pt idx="2908" formatCode="General">
                  <c:v>5.8159999999999998</c:v>
                </c:pt>
                <c:pt idx="2909" formatCode="General">
                  <c:v>5.8179999999999996</c:v>
                </c:pt>
                <c:pt idx="2910" formatCode="General">
                  <c:v>5.82</c:v>
                </c:pt>
                <c:pt idx="2911" formatCode="General">
                  <c:v>5.8220000000000001</c:v>
                </c:pt>
                <c:pt idx="2912" formatCode="General">
                  <c:v>5.8239999999999998</c:v>
                </c:pt>
                <c:pt idx="2913" formatCode="General">
                  <c:v>5.8259999999999996</c:v>
                </c:pt>
                <c:pt idx="2914" formatCode="General">
                  <c:v>5.8280000000000003</c:v>
                </c:pt>
                <c:pt idx="2915" formatCode="General">
                  <c:v>5.83</c:v>
                </c:pt>
                <c:pt idx="2916" formatCode="General">
                  <c:v>5.8319999999999999</c:v>
                </c:pt>
                <c:pt idx="2917" formatCode="General">
                  <c:v>5.8339999999999996</c:v>
                </c:pt>
                <c:pt idx="2918" formatCode="General">
                  <c:v>5.8360000000000003</c:v>
                </c:pt>
                <c:pt idx="2919" formatCode="General">
                  <c:v>5.8380000000000001</c:v>
                </c:pt>
                <c:pt idx="2920" formatCode="General">
                  <c:v>5.84</c:v>
                </c:pt>
                <c:pt idx="2921" formatCode="General">
                  <c:v>5.8419999999999996</c:v>
                </c:pt>
                <c:pt idx="2922" formatCode="General">
                  <c:v>5.8440000000000003</c:v>
                </c:pt>
                <c:pt idx="2923" formatCode="General">
                  <c:v>5.8460000000000001</c:v>
                </c:pt>
                <c:pt idx="2924" formatCode="General">
                  <c:v>5.8479999999999999</c:v>
                </c:pt>
                <c:pt idx="2925" formatCode="General">
                  <c:v>5.85</c:v>
                </c:pt>
                <c:pt idx="2926" formatCode="General">
                  <c:v>5.8520000000000003</c:v>
                </c:pt>
                <c:pt idx="2927" formatCode="General">
                  <c:v>5.8540000000000001</c:v>
                </c:pt>
                <c:pt idx="2928" formatCode="General">
                  <c:v>5.8559999999999999</c:v>
                </c:pt>
                <c:pt idx="2929" formatCode="General">
                  <c:v>5.8579999999999997</c:v>
                </c:pt>
                <c:pt idx="2930" formatCode="General">
                  <c:v>5.86</c:v>
                </c:pt>
                <c:pt idx="2931" formatCode="General">
                  <c:v>5.8620000000000001</c:v>
                </c:pt>
                <c:pt idx="2932" formatCode="General">
                  <c:v>5.8639999999999999</c:v>
                </c:pt>
                <c:pt idx="2933" formatCode="General">
                  <c:v>5.8659999999999997</c:v>
                </c:pt>
                <c:pt idx="2934" formatCode="General">
                  <c:v>5.8680000000000003</c:v>
                </c:pt>
                <c:pt idx="2935" formatCode="General">
                  <c:v>5.87</c:v>
                </c:pt>
                <c:pt idx="2936" formatCode="General">
                  <c:v>5.8719999999999999</c:v>
                </c:pt>
                <c:pt idx="2937" formatCode="General">
                  <c:v>5.8739999999999997</c:v>
                </c:pt>
                <c:pt idx="2938" formatCode="General">
                  <c:v>5.8760000000000003</c:v>
                </c:pt>
                <c:pt idx="2939" formatCode="General">
                  <c:v>5.8780000000000001</c:v>
                </c:pt>
                <c:pt idx="2940" formatCode="General">
                  <c:v>5.88</c:v>
                </c:pt>
                <c:pt idx="2941" formatCode="General">
                  <c:v>5.8819999999999997</c:v>
                </c:pt>
                <c:pt idx="2942" formatCode="General">
                  <c:v>5.8840000000000003</c:v>
                </c:pt>
                <c:pt idx="2943" formatCode="General">
                  <c:v>5.8860000000000001</c:v>
                </c:pt>
                <c:pt idx="2944" formatCode="General">
                  <c:v>5.8879999999999999</c:v>
                </c:pt>
                <c:pt idx="2945" formatCode="General">
                  <c:v>5.89</c:v>
                </c:pt>
                <c:pt idx="2946" formatCode="General">
                  <c:v>5.8920000000000003</c:v>
                </c:pt>
                <c:pt idx="2947" formatCode="General">
                  <c:v>5.8940000000000001</c:v>
                </c:pt>
                <c:pt idx="2948" formatCode="General">
                  <c:v>5.8959999999999999</c:v>
                </c:pt>
                <c:pt idx="2949" formatCode="General">
                  <c:v>5.8979999999999997</c:v>
                </c:pt>
                <c:pt idx="2950" formatCode="General">
                  <c:v>5.9</c:v>
                </c:pt>
                <c:pt idx="2951" formatCode="General">
                  <c:v>5.9020000000000001</c:v>
                </c:pt>
                <c:pt idx="2952" formatCode="General">
                  <c:v>5.9039999999999999</c:v>
                </c:pt>
                <c:pt idx="2953" formatCode="General">
                  <c:v>5.9059999999999997</c:v>
                </c:pt>
                <c:pt idx="2954" formatCode="General">
                  <c:v>5.9080000000000004</c:v>
                </c:pt>
                <c:pt idx="2955" formatCode="General">
                  <c:v>5.91</c:v>
                </c:pt>
                <c:pt idx="2956" formatCode="General">
                  <c:v>5.9119999999999999</c:v>
                </c:pt>
                <c:pt idx="2957" formatCode="General">
                  <c:v>5.9139999999999997</c:v>
                </c:pt>
                <c:pt idx="2958" formatCode="General">
                  <c:v>5.9160000000000004</c:v>
                </c:pt>
                <c:pt idx="2959" formatCode="General">
                  <c:v>5.9180000000000001</c:v>
                </c:pt>
                <c:pt idx="2960" formatCode="General">
                  <c:v>5.92</c:v>
                </c:pt>
                <c:pt idx="2961" formatCode="General">
                  <c:v>5.9219999999999997</c:v>
                </c:pt>
                <c:pt idx="2962" formatCode="General">
                  <c:v>5.9240000000000004</c:v>
                </c:pt>
                <c:pt idx="2963" formatCode="General">
                  <c:v>5.9260000000000002</c:v>
                </c:pt>
                <c:pt idx="2964" formatCode="General">
                  <c:v>5.9279999999999999</c:v>
                </c:pt>
                <c:pt idx="2965" formatCode="General">
                  <c:v>5.93</c:v>
                </c:pt>
                <c:pt idx="2966" formatCode="General">
                  <c:v>5.9320000000000004</c:v>
                </c:pt>
                <c:pt idx="2967" formatCode="General">
                  <c:v>5.9340000000000002</c:v>
                </c:pt>
                <c:pt idx="2968" formatCode="General">
                  <c:v>5.9359999999999999</c:v>
                </c:pt>
                <c:pt idx="2969" formatCode="General">
                  <c:v>5.9379999999999997</c:v>
                </c:pt>
                <c:pt idx="2970" formatCode="General">
                  <c:v>5.94</c:v>
                </c:pt>
                <c:pt idx="2971" formatCode="General">
                  <c:v>5.9420000000000002</c:v>
                </c:pt>
                <c:pt idx="2972" formatCode="General">
                  <c:v>5.944</c:v>
                </c:pt>
                <c:pt idx="2973" formatCode="General">
                  <c:v>5.9459999999999997</c:v>
                </c:pt>
                <c:pt idx="2974" formatCode="General">
                  <c:v>5.9480000000000004</c:v>
                </c:pt>
                <c:pt idx="2975" formatCode="General">
                  <c:v>5.95</c:v>
                </c:pt>
                <c:pt idx="2976" formatCode="General">
                  <c:v>5.952</c:v>
                </c:pt>
                <c:pt idx="2977" formatCode="General">
                  <c:v>5.9539999999999997</c:v>
                </c:pt>
                <c:pt idx="2978" formatCode="General">
                  <c:v>5.9560000000000004</c:v>
                </c:pt>
                <c:pt idx="2979" formatCode="General">
                  <c:v>5.9580000000000002</c:v>
                </c:pt>
                <c:pt idx="2980" formatCode="General">
                  <c:v>5.96</c:v>
                </c:pt>
                <c:pt idx="2981" formatCode="General">
                  <c:v>5.9619999999999997</c:v>
                </c:pt>
                <c:pt idx="2982" formatCode="General">
                  <c:v>5.9640000000000004</c:v>
                </c:pt>
                <c:pt idx="2983" formatCode="General">
                  <c:v>5.9660000000000002</c:v>
                </c:pt>
                <c:pt idx="2984" formatCode="General">
                  <c:v>5.968</c:v>
                </c:pt>
                <c:pt idx="2985" formatCode="General">
                  <c:v>5.97</c:v>
                </c:pt>
                <c:pt idx="2986" formatCode="General">
                  <c:v>5.9720000000000004</c:v>
                </c:pt>
                <c:pt idx="2987" formatCode="General">
                  <c:v>5.9740000000000002</c:v>
                </c:pt>
                <c:pt idx="2988" formatCode="General">
                  <c:v>5.976</c:v>
                </c:pt>
                <c:pt idx="2989" formatCode="General">
                  <c:v>5.9779999999999998</c:v>
                </c:pt>
                <c:pt idx="2990" formatCode="General">
                  <c:v>5.98</c:v>
                </c:pt>
                <c:pt idx="2991" formatCode="General">
                  <c:v>5.9820000000000002</c:v>
                </c:pt>
                <c:pt idx="2992" formatCode="General">
                  <c:v>5.984</c:v>
                </c:pt>
                <c:pt idx="2993" formatCode="General">
                  <c:v>5.9859999999999998</c:v>
                </c:pt>
                <c:pt idx="2994" formatCode="General">
                  <c:v>5.9880000000000004</c:v>
                </c:pt>
                <c:pt idx="2995" formatCode="General">
                  <c:v>5.99</c:v>
                </c:pt>
                <c:pt idx="2996" formatCode="General">
                  <c:v>5.992</c:v>
                </c:pt>
                <c:pt idx="2997" formatCode="General">
                  <c:v>5.9939999999999998</c:v>
                </c:pt>
                <c:pt idx="2998" formatCode="General">
                  <c:v>5.9960000000000004</c:v>
                </c:pt>
                <c:pt idx="2999" formatCode="General">
                  <c:v>5.9980000000000002</c:v>
                </c:pt>
                <c:pt idx="3000" formatCode="General">
                  <c:v>6</c:v>
                </c:pt>
                <c:pt idx="3001" formatCode="General">
                  <c:v>6.0019999999999998</c:v>
                </c:pt>
                <c:pt idx="3002" formatCode="General">
                  <c:v>6.0039999999999996</c:v>
                </c:pt>
                <c:pt idx="3003" formatCode="General">
                  <c:v>6.0060000000000002</c:v>
                </c:pt>
                <c:pt idx="3004" formatCode="General">
                  <c:v>6.008</c:v>
                </c:pt>
                <c:pt idx="3005" formatCode="General">
                  <c:v>6.01</c:v>
                </c:pt>
                <c:pt idx="3006" formatCode="General">
                  <c:v>6.0119999999999996</c:v>
                </c:pt>
                <c:pt idx="3007" formatCode="General">
                  <c:v>6.0140000000000002</c:v>
                </c:pt>
                <c:pt idx="3008" formatCode="General">
                  <c:v>6.016</c:v>
                </c:pt>
                <c:pt idx="3009" formatCode="General">
                  <c:v>6.0179999999999998</c:v>
                </c:pt>
                <c:pt idx="3010" formatCode="General">
                  <c:v>6.02</c:v>
                </c:pt>
                <c:pt idx="3011" formatCode="General">
                  <c:v>6.0220000000000002</c:v>
                </c:pt>
                <c:pt idx="3012" formatCode="General">
                  <c:v>6.024</c:v>
                </c:pt>
                <c:pt idx="3013" formatCode="General">
                  <c:v>6.0259999999999998</c:v>
                </c:pt>
                <c:pt idx="3014" formatCode="General">
                  <c:v>6.0279999999999996</c:v>
                </c:pt>
                <c:pt idx="3015" formatCode="General">
                  <c:v>6.03</c:v>
                </c:pt>
                <c:pt idx="3016" formatCode="General">
                  <c:v>6.032</c:v>
                </c:pt>
                <c:pt idx="3017" formatCode="General">
                  <c:v>6.0339999999999998</c:v>
                </c:pt>
                <c:pt idx="3018" formatCode="General">
                  <c:v>6.0359999999999996</c:v>
                </c:pt>
                <c:pt idx="3019" formatCode="General">
                  <c:v>6.0380000000000003</c:v>
                </c:pt>
                <c:pt idx="3020" formatCode="General">
                  <c:v>6.04</c:v>
                </c:pt>
                <c:pt idx="3021" formatCode="General">
                  <c:v>6.0419999999999998</c:v>
                </c:pt>
                <c:pt idx="3022" formatCode="General">
                  <c:v>6.0439999999999996</c:v>
                </c:pt>
                <c:pt idx="3023" formatCode="General">
                  <c:v>6.0460000000000003</c:v>
                </c:pt>
                <c:pt idx="3024" formatCode="General">
                  <c:v>6.048</c:v>
                </c:pt>
                <c:pt idx="3025" formatCode="General">
                  <c:v>6.05</c:v>
                </c:pt>
                <c:pt idx="3026" formatCode="General">
                  <c:v>6.0519999999999996</c:v>
                </c:pt>
                <c:pt idx="3027" formatCode="General">
                  <c:v>6.0540000000000003</c:v>
                </c:pt>
                <c:pt idx="3028" formatCode="General">
                  <c:v>6.056</c:v>
                </c:pt>
                <c:pt idx="3029" formatCode="General">
                  <c:v>6.0579999999999998</c:v>
                </c:pt>
                <c:pt idx="3030" formatCode="General">
                  <c:v>6.06</c:v>
                </c:pt>
                <c:pt idx="3031" formatCode="General">
                  <c:v>6.0620000000000003</c:v>
                </c:pt>
                <c:pt idx="3032" formatCode="General">
                  <c:v>6.0640000000000001</c:v>
                </c:pt>
                <c:pt idx="3033" formatCode="General">
                  <c:v>6.0659999999999998</c:v>
                </c:pt>
                <c:pt idx="3034" formatCode="General">
                  <c:v>6.0679999999999996</c:v>
                </c:pt>
                <c:pt idx="3035" formatCode="General">
                  <c:v>6.07</c:v>
                </c:pt>
                <c:pt idx="3036" formatCode="General">
                  <c:v>6.0720000000000001</c:v>
                </c:pt>
                <c:pt idx="3037" formatCode="General">
                  <c:v>6.0739999999999998</c:v>
                </c:pt>
                <c:pt idx="3038" formatCode="General">
                  <c:v>6.0759999999999996</c:v>
                </c:pt>
                <c:pt idx="3039" formatCode="General">
                  <c:v>6.0780000000000003</c:v>
                </c:pt>
                <c:pt idx="3040" formatCode="General">
                  <c:v>6.08</c:v>
                </c:pt>
                <c:pt idx="3041" formatCode="General">
                  <c:v>6.0819999999999999</c:v>
                </c:pt>
                <c:pt idx="3042" formatCode="General">
                  <c:v>6.0839999999999996</c:v>
                </c:pt>
                <c:pt idx="3043" formatCode="General">
                  <c:v>6.0860000000000003</c:v>
                </c:pt>
                <c:pt idx="3044" formatCode="General">
                  <c:v>6.0880000000000001</c:v>
                </c:pt>
                <c:pt idx="3045" formatCode="General">
                  <c:v>6.09</c:v>
                </c:pt>
                <c:pt idx="3046" formatCode="General">
                  <c:v>6.0919999999999996</c:v>
                </c:pt>
                <c:pt idx="3047" formatCode="General">
                  <c:v>6.0940000000000003</c:v>
                </c:pt>
                <c:pt idx="3048" formatCode="General">
                  <c:v>6.0960000000000001</c:v>
                </c:pt>
                <c:pt idx="3049" formatCode="General">
                  <c:v>6.0979999999999999</c:v>
                </c:pt>
                <c:pt idx="3050" formatCode="General">
                  <c:v>6.1</c:v>
                </c:pt>
                <c:pt idx="3051" formatCode="General">
                  <c:v>6.1020000000000003</c:v>
                </c:pt>
                <c:pt idx="3052" formatCode="General">
                  <c:v>6.1040000000000001</c:v>
                </c:pt>
                <c:pt idx="3053" formatCode="General">
                  <c:v>6.1059999999999999</c:v>
                </c:pt>
                <c:pt idx="3054" formatCode="General">
                  <c:v>6.1079999999999997</c:v>
                </c:pt>
                <c:pt idx="3055" formatCode="General">
                  <c:v>6.11</c:v>
                </c:pt>
                <c:pt idx="3056" formatCode="General">
                  <c:v>6.1120000000000001</c:v>
                </c:pt>
                <c:pt idx="3057" formatCode="General">
                  <c:v>6.1139999999999999</c:v>
                </c:pt>
                <c:pt idx="3058" formatCode="General">
                  <c:v>6.1159999999999997</c:v>
                </c:pt>
                <c:pt idx="3059" formatCode="General">
                  <c:v>6.1180000000000003</c:v>
                </c:pt>
                <c:pt idx="3060" formatCode="General">
                  <c:v>6.12</c:v>
                </c:pt>
                <c:pt idx="3061" formatCode="General">
                  <c:v>6.1219999999999999</c:v>
                </c:pt>
                <c:pt idx="3062" formatCode="General">
                  <c:v>6.1239999999999997</c:v>
                </c:pt>
                <c:pt idx="3063" formatCode="General">
                  <c:v>6.1260000000000003</c:v>
                </c:pt>
                <c:pt idx="3064" formatCode="General">
                  <c:v>6.1280000000000001</c:v>
                </c:pt>
                <c:pt idx="3065" formatCode="General">
                  <c:v>6.13</c:v>
                </c:pt>
                <c:pt idx="3066" formatCode="General">
                  <c:v>6.1319999999999997</c:v>
                </c:pt>
                <c:pt idx="3067" formatCode="General">
                  <c:v>6.1340000000000003</c:v>
                </c:pt>
                <c:pt idx="3068" formatCode="General">
                  <c:v>6.1360000000000001</c:v>
                </c:pt>
                <c:pt idx="3069" formatCode="General">
                  <c:v>6.1379999999999999</c:v>
                </c:pt>
                <c:pt idx="3070" formatCode="General">
                  <c:v>6.14</c:v>
                </c:pt>
                <c:pt idx="3071" formatCode="General">
                  <c:v>6.1420000000000003</c:v>
                </c:pt>
                <c:pt idx="3072" formatCode="General">
                  <c:v>6.1440000000000001</c:v>
                </c:pt>
                <c:pt idx="3073" formatCode="General">
                  <c:v>6.1459999999999999</c:v>
                </c:pt>
                <c:pt idx="3074" formatCode="General">
                  <c:v>6.1479999999999997</c:v>
                </c:pt>
                <c:pt idx="3075" formatCode="General">
                  <c:v>6.15</c:v>
                </c:pt>
                <c:pt idx="3076" formatCode="General">
                  <c:v>6.1520000000000001</c:v>
                </c:pt>
                <c:pt idx="3077" formatCode="General">
                  <c:v>6.1539999999999999</c:v>
                </c:pt>
                <c:pt idx="3078" formatCode="General">
                  <c:v>6.1559999999999997</c:v>
                </c:pt>
                <c:pt idx="3079" formatCode="General">
                  <c:v>6.1580000000000004</c:v>
                </c:pt>
                <c:pt idx="3080" formatCode="General">
                  <c:v>6.16</c:v>
                </c:pt>
                <c:pt idx="3081" formatCode="General">
                  <c:v>6.1619999999999999</c:v>
                </c:pt>
                <c:pt idx="3082" formatCode="General">
                  <c:v>6.1639999999999997</c:v>
                </c:pt>
                <c:pt idx="3083" formatCode="General">
                  <c:v>6.1660000000000004</c:v>
                </c:pt>
                <c:pt idx="3084" formatCode="General">
                  <c:v>6.1680000000000001</c:v>
                </c:pt>
                <c:pt idx="3085" formatCode="General">
                  <c:v>6.17</c:v>
                </c:pt>
                <c:pt idx="3086" formatCode="General">
                  <c:v>6.1719999999999997</c:v>
                </c:pt>
                <c:pt idx="3087" formatCode="General">
                  <c:v>6.1740000000000004</c:v>
                </c:pt>
                <c:pt idx="3088" formatCode="General">
                  <c:v>6.1760000000000002</c:v>
                </c:pt>
                <c:pt idx="3089" formatCode="General">
                  <c:v>6.1779999999999999</c:v>
                </c:pt>
                <c:pt idx="3090" formatCode="General">
                  <c:v>6.18</c:v>
                </c:pt>
                <c:pt idx="3091" formatCode="General">
                  <c:v>6.1820000000000004</c:v>
                </c:pt>
                <c:pt idx="3092" formatCode="General">
                  <c:v>6.1840000000000002</c:v>
                </c:pt>
                <c:pt idx="3093" formatCode="General">
                  <c:v>6.1859999999999999</c:v>
                </c:pt>
                <c:pt idx="3094" formatCode="General">
                  <c:v>6.1879999999999997</c:v>
                </c:pt>
                <c:pt idx="3095" formatCode="General">
                  <c:v>6.19</c:v>
                </c:pt>
                <c:pt idx="3096" formatCode="General">
                  <c:v>6.1920000000000002</c:v>
                </c:pt>
                <c:pt idx="3097" formatCode="General">
                  <c:v>6.194</c:v>
                </c:pt>
                <c:pt idx="3098" formatCode="General">
                  <c:v>6.1959999999999997</c:v>
                </c:pt>
                <c:pt idx="3099" formatCode="General">
                  <c:v>6.1980000000000004</c:v>
                </c:pt>
                <c:pt idx="3100" formatCode="General">
                  <c:v>6.2</c:v>
                </c:pt>
                <c:pt idx="3101" formatCode="General">
                  <c:v>6.202</c:v>
                </c:pt>
                <c:pt idx="3102" formatCode="General">
                  <c:v>6.2039999999999997</c:v>
                </c:pt>
                <c:pt idx="3103" formatCode="General">
                  <c:v>6.2060000000000004</c:v>
                </c:pt>
                <c:pt idx="3104" formatCode="General">
                  <c:v>6.2080000000000002</c:v>
                </c:pt>
                <c:pt idx="3105" formatCode="General">
                  <c:v>6.21</c:v>
                </c:pt>
                <c:pt idx="3106" formatCode="General">
                  <c:v>6.2119999999999997</c:v>
                </c:pt>
                <c:pt idx="3107" formatCode="General">
                  <c:v>6.2140000000000004</c:v>
                </c:pt>
                <c:pt idx="3108" formatCode="General">
                  <c:v>6.2160000000000002</c:v>
                </c:pt>
                <c:pt idx="3109" formatCode="General">
                  <c:v>6.218</c:v>
                </c:pt>
                <c:pt idx="3110" formatCode="General">
                  <c:v>6.22</c:v>
                </c:pt>
                <c:pt idx="3111" formatCode="General">
                  <c:v>6.2220000000000004</c:v>
                </c:pt>
                <c:pt idx="3112" formatCode="General">
                  <c:v>6.2240000000000002</c:v>
                </c:pt>
                <c:pt idx="3113" formatCode="General">
                  <c:v>6.226</c:v>
                </c:pt>
                <c:pt idx="3114" formatCode="General">
                  <c:v>6.2279999999999998</c:v>
                </c:pt>
                <c:pt idx="3115" formatCode="General">
                  <c:v>6.23</c:v>
                </c:pt>
                <c:pt idx="3116" formatCode="General">
                  <c:v>6.2320000000000002</c:v>
                </c:pt>
                <c:pt idx="3117" formatCode="General">
                  <c:v>6.234</c:v>
                </c:pt>
                <c:pt idx="3118" formatCode="General">
                  <c:v>6.2359999999999998</c:v>
                </c:pt>
                <c:pt idx="3119" formatCode="General">
                  <c:v>6.2380000000000004</c:v>
                </c:pt>
                <c:pt idx="3120" formatCode="General">
                  <c:v>6.24</c:v>
                </c:pt>
                <c:pt idx="3121" formatCode="General">
                  <c:v>6.242</c:v>
                </c:pt>
                <c:pt idx="3122" formatCode="General">
                  <c:v>6.2439999999999998</c:v>
                </c:pt>
                <c:pt idx="3123" formatCode="General">
                  <c:v>6.2460000000000004</c:v>
                </c:pt>
                <c:pt idx="3124" formatCode="General">
                  <c:v>6.2480000000000002</c:v>
                </c:pt>
                <c:pt idx="3125" formatCode="General">
                  <c:v>6.25</c:v>
                </c:pt>
                <c:pt idx="3126" formatCode="General">
                  <c:v>6.2519999999999998</c:v>
                </c:pt>
                <c:pt idx="3127" formatCode="General">
                  <c:v>6.2539999999999996</c:v>
                </c:pt>
                <c:pt idx="3128" formatCode="General">
                  <c:v>6.2560000000000002</c:v>
                </c:pt>
                <c:pt idx="3129" formatCode="General">
                  <c:v>6.258</c:v>
                </c:pt>
                <c:pt idx="3130" formatCode="General">
                  <c:v>6.26</c:v>
                </c:pt>
                <c:pt idx="3131" formatCode="General">
                  <c:v>6.2619999999999996</c:v>
                </c:pt>
                <c:pt idx="3132" formatCode="General">
                  <c:v>6.2640000000000002</c:v>
                </c:pt>
                <c:pt idx="3133" formatCode="General">
                  <c:v>6.266</c:v>
                </c:pt>
                <c:pt idx="3134" formatCode="General">
                  <c:v>6.2679999999999998</c:v>
                </c:pt>
                <c:pt idx="3135" formatCode="General">
                  <c:v>6.27</c:v>
                </c:pt>
                <c:pt idx="3136" formatCode="General">
                  <c:v>6.2720000000000002</c:v>
                </c:pt>
                <c:pt idx="3137" formatCode="General">
                  <c:v>6.274</c:v>
                </c:pt>
                <c:pt idx="3138" formatCode="General">
                  <c:v>6.2759999999999998</c:v>
                </c:pt>
                <c:pt idx="3139" formatCode="General">
                  <c:v>6.2779999999999996</c:v>
                </c:pt>
                <c:pt idx="3140" formatCode="General">
                  <c:v>6.28</c:v>
                </c:pt>
                <c:pt idx="3141" formatCode="General">
                  <c:v>6.282</c:v>
                </c:pt>
                <c:pt idx="3142" formatCode="General">
                  <c:v>6.2839999999999998</c:v>
                </c:pt>
                <c:pt idx="3143" formatCode="General">
                  <c:v>6.2859999999999996</c:v>
                </c:pt>
                <c:pt idx="3144" formatCode="General">
                  <c:v>6.2880000000000003</c:v>
                </c:pt>
                <c:pt idx="3145" formatCode="General">
                  <c:v>6.29</c:v>
                </c:pt>
                <c:pt idx="3146" formatCode="General">
                  <c:v>6.2919999999999998</c:v>
                </c:pt>
                <c:pt idx="3147" formatCode="General">
                  <c:v>6.2939999999999996</c:v>
                </c:pt>
                <c:pt idx="3148" formatCode="General">
                  <c:v>6.2960000000000003</c:v>
                </c:pt>
                <c:pt idx="3149" formatCode="General">
                  <c:v>6.298</c:v>
                </c:pt>
                <c:pt idx="3150" formatCode="General">
                  <c:v>6.3</c:v>
                </c:pt>
                <c:pt idx="3151" formatCode="General">
                  <c:v>6.3019999999999996</c:v>
                </c:pt>
                <c:pt idx="3152" formatCode="General">
                  <c:v>6.3040000000000003</c:v>
                </c:pt>
                <c:pt idx="3153" formatCode="General">
                  <c:v>6.306</c:v>
                </c:pt>
                <c:pt idx="3154" formatCode="General">
                  <c:v>6.3079999999999998</c:v>
                </c:pt>
                <c:pt idx="3155" formatCode="General">
                  <c:v>6.31</c:v>
                </c:pt>
                <c:pt idx="3156" formatCode="General">
                  <c:v>6.3120000000000003</c:v>
                </c:pt>
                <c:pt idx="3157" formatCode="General">
                  <c:v>6.3140000000000001</c:v>
                </c:pt>
                <c:pt idx="3158" formatCode="General">
                  <c:v>6.3159999999999998</c:v>
                </c:pt>
                <c:pt idx="3159" formatCode="General">
                  <c:v>6.3179999999999996</c:v>
                </c:pt>
                <c:pt idx="3160" formatCode="General">
                  <c:v>6.32</c:v>
                </c:pt>
                <c:pt idx="3161" formatCode="General">
                  <c:v>6.3220000000000001</c:v>
                </c:pt>
                <c:pt idx="3162" formatCode="General">
                  <c:v>6.3239999999999998</c:v>
                </c:pt>
                <c:pt idx="3163" formatCode="General">
                  <c:v>6.3259999999999996</c:v>
                </c:pt>
                <c:pt idx="3164" formatCode="General">
                  <c:v>6.3280000000000003</c:v>
                </c:pt>
                <c:pt idx="3165" formatCode="General">
                  <c:v>6.33</c:v>
                </c:pt>
                <c:pt idx="3166" formatCode="General">
                  <c:v>6.3319999999999999</c:v>
                </c:pt>
                <c:pt idx="3167" formatCode="General">
                  <c:v>6.3339999999999996</c:v>
                </c:pt>
                <c:pt idx="3168" formatCode="General">
                  <c:v>6.3360000000000003</c:v>
                </c:pt>
                <c:pt idx="3169" formatCode="General">
                  <c:v>6.3380000000000001</c:v>
                </c:pt>
                <c:pt idx="3170" formatCode="General">
                  <c:v>6.34</c:v>
                </c:pt>
                <c:pt idx="3171" formatCode="General">
                  <c:v>6.3419999999999996</c:v>
                </c:pt>
                <c:pt idx="3172" formatCode="General">
                  <c:v>6.3440000000000003</c:v>
                </c:pt>
                <c:pt idx="3173" formatCode="General">
                  <c:v>6.3460000000000001</c:v>
                </c:pt>
                <c:pt idx="3174" formatCode="General">
                  <c:v>6.3479999999999999</c:v>
                </c:pt>
                <c:pt idx="3175" formatCode="General">
                  <c:v>6.35</c:v>
                </c:pt>
                <c:pt idx="3176" formatCode="General">
                  <c:v>6.3520000000000003</c:v>
                </c:pt>
                <c:pt idx="3177" formatCode="General">
                  <c:v>6.3540000000000001</c:v>
                </c:pt>
                <c:pt idx="3178" formatCode="General">
                  <c:v>6.3559999999999999</c:v>
                </c:pt>
                <c:pt idx="3179" formatCode="General">
                  <c:v>6.3579999999999997</c:v>
                </c:pt>
                <c:pt idx="3180" formatCode="General">
                  <c:v>6.36</c:v>
                </c:pt>
                <c:pt idx="3181" formatCode="General">
                  <c:v>6.3620000000000001</c:v>
                </c:pt>
                <c:pt idx="3182" formatCode="General">
                  <c:v>6.3639999999999999</c:v>
                </c:pt>
                <c:pt idx="3183" formatCode="General">
                  <c:v>6.3659999999999997</c:v>
                </c:pt>
                <c:pt idx="3184" formatCode="General">
                  <c:v>6.3680000000000003</c:v>
                </c:pt>
                <c:pt idx="3185" formatCode="General">
                  <c:v>6.37</c:v>
                </c:pt>
                <c:pt idx="3186" formatCode="General">
                  <c:v>6.3719999999999999</c:v>
                </c:pt>
                <c:pt idx="3187" formatCode="General">
                  <c:v>6.3739999999999997</c:v>
                </c:pt>
                <c:pt idx="3188" formatCode="General">
                  <c:v>6.3760000000000003</c:v>
                </c:pt>
                <c:pt idx="3189" formatCode="General">
                  <c:v>6.3780000000000001</c:v>
                </c:pt>
                <c:pt idx="3190" formatCode="General">
                  <c:v>6.38</c:v>
                </c:pt>
                <c:pt idx="3191" formatCode="General">
                  <c:v>6.3819999999999997</c:v>
                </c:pt>
                <c:pt idx="3192" formatCode="General">
                  <c:v>6.3840000000000003</c:v>
                </c:pt>
                <c:pt idx="3193" formatCode="General">
                  <c:v>6.3860000000000001</c:v>
                </c:pt>
                <c:pt idx="3194" formatCode="General">
                  <c:v>6.3879999999999999</c:v>
                </c:pt>
                <c:pt idx="3195" formatCode="General">
                  <c:v>6.39</c:v>
                </c:pt>
                <c:pt idx="3196" formatCode="General">
                  <c:v>6.3920000000000003</c:v>
                </c:pt>
                <c:pt idx="3197" formatCode="General">
                  <c:v>6.3940000000000001</c:v>
                </c:pt>
                <c:pt idx="3198" formatCode="General">
                  <c:v>6.3959999999999999</c:v>
                </c:pt>
                <c:pt idx="3199" formatCode="General">
                  <c:v>6.3979999999999997</c:v>
                </c:pt>
                <c:pt idx="3200" formatCode="General">
                  <c:v>6.4</c:v>
                </c:pt>
                <c:pt idx="3201" formatCode="General">
                  <c:v>6.4020000000000001</c:v>
                </c:pt>
                <c:pt idx="3202" formatCode="General">
                  <c:v>6.4039999999999999</c:v>
                </c:pt>
                <c:pt idx="3203" formatCode="General">
                  <c:v>6.4059999999999997</c:v>
                </c:pt>
                <c:pt idx="3204" formatCode="General">
                  <c:v>6.4080000000000004</c:v>
                </c:pt>
                <c:pt idx="3205" formatCode="General">
                  <c:v>6.41</c:v>
                </c:pt>
                <c:pt idx="3206" formatCode="General">
                  <c:v>6.4119999999999999</c:v>
                </c:pt>
                <c:pt idx="3207" formatCode="General">
                  <c:v>6.4139999999999997</c:v>
                </c:pt>
                <c:pt idx="3208" formatCode="General">
                  <c:v>6.4160000000000004</c:v>
                </c:pt>
                <c:pt idx="3209" formatCode="General">
                  <c:v>6.4180000000000001</c:v>
                </c:pt>
                <c:pt idx="3210" formatCode="General">
                  <c:v>6.42</c:v>
                </c:pt>
                <c:pt idx="3211" formatCode="General">
                  <c:v>6.4219999999999997</c:v>
                </c:pt>
                <c:pt idx="3212" formatCode="General">
                  <c:v>6.4240000000000004</c:v>
                </c:pt>
                <c:pt idx="3213" formatCode="General">
                  <c:v>6.4260000000000002</c:v>
                </c:pt>
                <c:pt idx="3214" formatCode="General">
                  <c:v>6.4279999999999999</c:v>
                </c:pt>
                <c:pt idx="3215" formatCode="General">
                  <c:v>6.43</c:v>
                </c:pt>
                <c:pt idx="3216" formatCode="General">
                  <c:v>6.4320000000000004</c:v>
                </c:pt>
                <c:pt idx="3217" formatCode="General">
                  <c:v>6.4340000000000002</c:v>
                </c:pt>
                <c:pt idx="3218" formatCode="General">
                  <c:v>6.4359999999999999</c:v>
                </c:pt>
                <c:pt idx="3219" formatCode="General">
                  <c:v>6.4379999999999997</c:v>
                </c:pt>
                <c:pt idx="3220" formatCode="General">
                  <c:v>6.44</c:v>
                </c:pt>
                <c:pt idx="3221" formatCode="General">
                  <c:v>6.4420000000000002</c:v>
                </c:pt>
                <c:pt idx="3222" formatCode="General">
                  <c:v>6.444</c:v>
                </c:pt>
                <c:pt idx="3223" formatCode="General">
                  <c:v>6.4459999999999997</c:v>
                </c:pt>
                <c:pt idx="3224" formatCode="General">
                  <c:v>6.4480000000000004</c:v>
                </c:pt>
                <c:pt idx="3225" formatCode="General">
                  <c:v>6.45</c:v>
                </c:pt>
                <c:pt idx="3226" formatCode="General">
                  <c:v>6.452</c:v>
                </c:pt>
                <c:pt idx="3227" formatCode="General">
                  <c:v>6.4539999999999997</c:v>
                </c:pt>
                <c:pt idx="3228" formatCode="General">
                  <c:v>6.4560000000000004</c:v>
                </c:pt>
                <c:pt idx="3229" formatCode="General">
                  <c:v>6.4580000000000002</c:v>
                </c:pt>
                <c:pt idx="3230" formatCode="General">
                  <c:v>6.46</c:v>
                </c:pt>
                <c:pt idx="3231" formatCode="General">
                  <c:v>6.4619999999999997</c:v>
                </c:pt>
                <c:pt idx="3232" formatCode="General">
                  <c:v>6.4640000000000004</c:v>
                </c:pt>
                <c:pt idx="3233" formatCode="General">
                  <c:v>6.4660000000000002</c:v>
                </c:pt>
                <c:pt idx="3234" formatCode="General">
                  <c:v>6.468</c:v>
                </c:pt>
                <c:pt idx="3235" formatCode="General">
                  <c:v>6.47</c:v>
                </c:pt>
                <c:pt idx="3236" formatCode="General">
                  <c:v>6.4720000000000004</c:v>
                </c:pt>
                <c:pt idx="3237" formatCode="General">
                  <c:v>6.4740000000000002</c:v>
                </c:pt>
                <c:pt idx="3238" formatCode="General">
                  <c:v>6.476</c:v>
                </c:pt>
                <c:pt idx="3239" formatCode="General">
                  <c:v>6.4779999999999998</c:v>
                </c:pt>
                <c:pt idx="3240" formatCode="General">
                  <c:v>6.48</c:v>
                </c:pt>
                <c:pt idx="3241" formatCode="General">
                  <c:v>6.4820000000000002</c:v>
                </c:pt>
                <c:pt idx="3242" formatCode="General">
                  <c:v>6.484</c:v>
                </c:pt>
                <c:pt idx="3243" formatCode="General">
                  <c:v>6.4859999999999998</c:v>
                </c:pt>
                <c:pt idx="3244" formatCode="General">
                  <c:v>6.4880000000000004</c:v>
                </c:pt>
                <c:pt idx="3245" formatCode="General">
                  <c:v>6.49</c:v>
                </c:pt>
                <c:pt idx="3246" formatCode="General">
                  <c:v>6.492</c:v>
                </c:pt>
                <c:pt idx="3247" formatCode="General">
                  <c:v>6.4939999999999998</c:v>
                </c:pt>
                <c:pt idx="3248" formatCode="General">
                  <c:v>6.4960000000000004</c:v>
                </c:pt>
                <c:pt idx="3249" formatCode="General">
                  <c:v>6.4980000000000002</c:v>
                </c:pt>
                <c:pt idx="3250" formatCode="General">
                  <c:v>6.5</c:v>
                </c:pt>
                <c:pt idx="3251" formatCode="General">
                  <c:v>6.5019999999999998</c:v>
                </c:pt>
                <c:pt idx="3252" formatCode="General">
                  <c:v>6.5039999999999996</c:v>
                </c:pt>
                <c:pt idx="3253" formatCode="General">
                  <c:v>6.5060000000000002</c:v>
                </c:pt>
                <c:pt idx="3254" formatCode="General">
                  <c:v>6.508</c:v>
                </c:pt>
                <c:pt idx="3255" formatCode="General">
                  <c:v>6.51</c:v>
                </c:pt>
                <c:pt idx="3256" formatCode="General">
                  <c:v>6.5119999999999996</c:v>
                </c:pt>
                <c:pt idx="3257" formatCode="General">
                  <c:v>6.5140000000000002</c:v>
                </c:pt>
                <c:pt idx="3258" formatCode="General">
                  <c:v>6.516</c:v>
                </c:pt>
                <c:pt idx="3259" formatCode="General">
                  <c:v>6.5179999999999998</c:v>
                </c:pt>
                <c:pt idx="3260" formatCode="General">
                  <c:v>6.52</c:v>
                </c:pt>
                <c:pt idx="3261" formatCode="General">
                  <c:v>6.5220000000000002</c:v>
                </c:pt>
                <c:pt idx="3262" formatCode="General">
                  <c:v>6.524</c:v>
                </c:pt>
                <c:pt idx="3263" formatCode="General">
                  <c:v>6.5259999999999998</c:v>
                </c:pt>
                <c:pt idx="3264" formatCode="General">
                  <c:v>6.5279999999999996</c:v>
                </c:pt>
                <c:pt idx="3265" formatCode="General">
                  <c:v>6.53</c:v>
                </c:pt>
                <c:pt idx="3266" formatCode="General">
                  <c:v>6.532</c:v>
                </c:pt>
                <c:pt idx="3267" formatCode="General">
                  <c:v>6.5339999999999998</c:v>
                </c:pt>
                <c:pt idx="3268" formatCode="General">
                  <c:v>6.5359999999999996</c:v>
                </c:pt>
                <c:pt idx="3269" formatCode="General">
                  <c:v>6.5380000000000003</c:v>
                </c:pt>
                <c:pt idx="3270" formatCode="General">
                  <c:v>6.54</c:v>
                </c:pt>
                <c:pt idx="3271" formatCode="General">
                  <c:v>6.5419999999999998</c:v>
                </c:pt>
                <c:pt idx="3272" formatCode="General">
                  <c:v>6.5439999999999996</c:v>
                </c:pt>
                <c:pt idx="3273" formatCode="General">
                  <c:v>6.5460000000000003</c:v>
                </c:pt>
                <c:pt idx="3274" formatCode="General">
                  <c:v>6.548</c:v>
                </c:pt>
                <c:pt idx="3275" formatCode="General">
                  <c:v>6.55</c:v>
                </c:pt>
                <c:pt idx="3276" formatCode="General">
                  <c:v>6.5519999999999996</c:v>
                </c:pt>
                <c:pt idx="3277" formatCode="General">
                  <c:v>6.5540000000000003</c:v>
                </c:pt>
                <c:pt idx="3278" formatCode="General">
                  <c:v>6.556</c:v>
                </c:pt>
                <c:pt idx="3279" formatCode="General">
                  <c:v>6.5579999999999998</c:v>
                </c:pt>
                <c:pt idx="3280" formatCode="General">
                  <c:v>6.56</c:v>
                </c:pt>
                <c:pt idx="3281" formatCode="General">
                  <c:v>6.5620000000000003</c:v>
                </c:pt>
                <c:pt idx="3282" formatCode="General">
                  <c:v>6.5640000000000001</c:v>
                </c:pt>
                <c:pt idx="3283" formatCode="General">
                  <c:v>6.5659999999999998</c:v>
                </c:pt>
                <c:pt idx="3284" formatCode="General">
                  <c:v>6.5679999999999996</c:v>
                </c:pt>
                <c:pt idx="3285" formatCode="General">
                  <c:v>6.57</c:v>
                </c:pt>
                <c:pt idx="3286" formatCode="General">
                  <c:v>6.5720000000000001</c:v>
                </c:pt>
                <c:pt idx="3287" formatCode="General">
                  <c:v>6.5739999999999998</c:v>
                </c:pt>
                <c:pt idx="3288" formatCode="General">
                  <c:v>6.5759999999999996</c:v>
                </c:pt>
                <c:pt idx="3289" formatCode="General">
                  <c:v>6.5780000000000003</c:v>
                </c:pt>
                <c:pt idx="3290" formatCode="General">
                  <c:v>6.58</c:v>
                </c:pt>
                <c:pt idx="3291" formatCode="General">
                  <c:v>6.5819999999999999</c:v>
                </c:pt>
                <c:pt idx="3292" formatCode="General">
                  <c:v>6.5839999999999996</c:v>
                </c:pt>
                <c:pt idx="3293" formatCode="General">
                  <c:v>6.5860000000000003</c:v>
                </c:pt>
                <c:pt idx="3294" formatCode="General">
                  <c:v>6.5880000000000001</c:v>
                </c:pt>
                <c:pt idx="3295" formatCode="General">
                  <c:v>6.59</c:v>
                </c:pt>
                <c:pt idx="3296" formatCode="General">
                  <c:v>6.5919999999999996</c:v>
                </c:pt>
                <c:pt idx="3297" formatCode="General">
                  <c:v>6.5940000000000003</c:v>
                </c:pt>
                <c:pt idx="3298" formatCode="General">
                  <c:v>6.5960000000000001</c:v>
                </c:pt>
                <c:pt idx="3299" formatCode="General">
                  <c:v>6.5979999999999999</c:v>
                </c:pt>
                <c:pt idx="3300" formatCode="General">
                  <c:v>6.6</c:v>
                </c:pt>
                <c:pt idx="3301" formatCode="General">
                  <c:v>6.6020000000000003</c:v>
                </c:pt>
                <c:pt idx="3302" formatCode="General">
                  <c:v>6.6040000000000001</c:v>
                </c:pt>
                <c:pt idx="3303" formatCode="General">
                  <c:v>6.6059999999999999</c:v>
                </c:pt>
                <c:pt idx="3304" formatCode="General">
                  <c:v>6.6079999999999997</c:v>
                </c:pt>
                <c:pt idx="3305" formatCode="General">
                  <c:v>6.61</c:v>
                </c:pt>
                <c:pt idx="3306" formatCode="General">
                  <c:v>6.6120000000000001</c:v>
                </c:pt>
                <c:pt idx="3307" formatCode="General">
                  <c:v>6.6139999999999999</c:v>
                </c:pt>
                <c:pt idx="3308" formatCode="General">
                  <c:v>6.6159999999999997</c:v>
                </c:pt>
                <c:pt idx="3309" formatCode="General">
                  <c:v>6.6180000000000003</c:v>
                </c:pt>
                <c:pt idx="3310" formatCode="General">
                  <c:v>6.62</c:v>
                </c:pt>
                <c:pt idx="3311" formatCode="General">
                  <c:v>6.6219999999999999</c:v>
                </c:pt>
                <c:pt idx="3312" formatCode="General">
                  <c:v>6.6239999999999997</c:v>
                </c:pt>
                <c:pt idx="3313" formatCode="General">
                  <c:v>6.6260000000000003</c:v>
                </c:pt>
                <c:pt idx="3314" formatCode="General">
                  <c:v>6.6280000000000001</c:v>
                </c:pt>
                <c:pt idx="3315" formatCode="General">
                  <c:v>6.63</c:v>
                </c:pt>
                <c:pt idx="3316" formatCode="General">
                  <c:v>6.6319999999999997</c:v>
                </c:pt>
                <c:pt idx="3317" formatCode="General">
                  <c:v>6.6340000000000003</c:v>
                </c:pt>
                <c:pt idx="3318" formatCode="General">
                  <c:v>6.6360000000000001</c:v>
                </c:pt>
                <c:pt idx="3319" formatCode="General">
                  <c:v>6.6379999999999999</c:v>
                </c:pt>
                <c:pt idx="3320" formatCode="General">
                  <c:v>6.64</c:v>
                </c:pt>
                <c:pt idx="3321" formatCode="General">
                  <c:v>6.6420000000000003</c:v>
                </c:pt>
                <c:pt idx="3322" formatCode="General">
                  <c:v>6.6440000000000001</c:v>
                </c:pt>
                <c:pt idx="3323" formatCode="General">
                  <c:v>6.6459999999999999</c:v>
                </c:pt>
                <c:pt idx="3324" formatCode="General">
                  <c:v>6.6479999999999997</c:v>
                </c:pt>
                <c:pt idx="3325" formatCode="General">
                  <c:v>6.65</c:v>
                </c:pt>
                <c:pt idx="3326" formatCode="General">
                  <c:v>6.6520000000000001</c:v>
                </c:pt>
                <c:pt idx="3327" formatCode="General">
                  <c:v>6.6539999999999999</c:v>
                </c:pt>
                <c:pt idx="3328" formatCode="General">
                  <c:v>6.6559999999999997</c:v>
                </c:pt>
                <c:pt idx="3329" formatCode="General">
                  <c:v>6.6580000000000004</c:v>
                </c:pt>
                <c:pt idx="3330" formatCode="General">
                  <c:v>6.66</c:v>
                </c:pt>
                <c:pt idx="3331" formatCode="General">
                  <c:v>6.6619999999999999</c:v>
                </c:pt>
                <c:pt idx="3332" formatCode="General">
                  <c:v>6.6639999999999997</c:v>
                </c:pt>
                <c:pt idx="3333" formatCode="General">
                  <c:v>6.6660000000000004</c:v>
                </c:pt>
                <c:pt idx="3334" formatCode="General">
                  <c:v>6.6680000000000001</c:v>
                </c:pt>
                <c:pt idx="3335" formatCode="General">
                  <c:v>6.67</c:v>
                </c:pt>
                <c:pt idx="3336" formatCode="General">
                  <c:v>6.6719999999999997</c:v>
                </c:pt>
                <c:pt idx="3337" formatCode="General">
                  <c:v>6.6740000000000004</c:v>
                </c:pt>
                <c:pt idx="3338" formatCode="General">
                  <c:v>6.6760000000000002</c:v>
                </c:pt>
                <c:pt idx="3339" formatCode="General">
                  <c:v>6.6779999999999999</c:v>
                </c:pt>
                <c:pt idx="3340" formatCode="General">
                  <c:v>6.68</c:v>
                </c:pt>
                <c:pt idx="3341" formatCode="General">
                  <c:v>6.6820000000000004</c:v>
                </c:pt>
                <c:pt idx="3342" formatCode="General">
                  <c:v>6.6840000000000002</c:v>
                </c:pt>
                <c:pt idx="3343" formatCode="General">
                  <c:v>6.6859999999999999</c:v>
                </c:pt>
                <c:pt idx="3344" formatCode="General">
                  <c:v>6.6879999999999997</c:v>
                </c:pt>
                <c:pt idx="3345" formatCode="General">
                  <c:v>6.69</c:v>
                </c:pt>
                <c:pt idx="3346" formatCode="General">
                  <c:v>6.6920000000000002</c:v>
                </c:pt>
                <c:pt idx="3347" formatCode="General">
                  <c:v>6.694</c:v>
                </c:pt>
                <c:pt idx="3348" formatCode="General">
                  <c:v>6.6959999999999997</c:v>
                </c:pt>
                <c:pt idx="3349" formatCode="General">
                  <c:v>6.6980000000000004</c:v>
                </c:pt>
                <c:pt idx="3350" formatCode="General">
                  <c:v>6.7</c:v>
                </c:pt>
                <c:pt idx="3351" formatCode="General">
                  <c:v>6.702</c:v>
                </c:pt>
                <c:pt idx="3352" formatCode="General">
                  <c:v>6.7039999999999997</c:v>
                </c:pt>
                <c:pt idx="3353" formatCode="General">
                  <c:v>6.7060000000000004</c:v>
                </c:pt>
                <c:pt idx="3354" formatCode="General">
                  <c:v>6.7080000000000002</c:v>
                </c:pt>
                <c:pt idx="3355" formatCode="General">
                  <c:v>6.71</c:v>
                </c:pt>
                <c:pt idx="3356" formatCode="General">
                  <c:v>6.7119999999999997</c:v>
                </c:pt>
                <c:pt idx="3357" formatCode="General">
                  <c:v>6.7140000000000004</c:v>
                </c:pt>
                <c:pt idx="3358" formatCode="General">
                  <c:v>6.7160000000000002</c:v>
                </c:pt>
                <c:pt idx="3359" formatCode="General">
                  <c:v>6.718</c:v>
                </c:pt>
                <c:pt idx="3360" formatCode="General">
                  <c:v>6.72</c:v>
                </c:pt>
                <c:pt idx="3361" formatCode="General">
                  <c:v>6.7220000000000004</c:v>
                </c:pt>
                <c:pt idx="3362" formatCode="General">
                  <c:v>6.7240000000000002</c:v>
                </c:pt>
                <c:pt idx="3363" formatCode="General">
                  <c:v>6.726</c:v>
                </c:pt>
                <c:pt idx="3364" formatCode="General">
                  <c:v>6.7279999999999998</c:v>
                </c:pt>
                <c:pt idx="3365" formatCode="General">
                  <c:v>6.73</c:v>
                </c:pt>
                <c:pt idx="3366" formatCode="General">
                  <c:v>6.7320000000000002</c:v>
                </c:pt>
                <c:pt idx="3367" formatCode="General">
                  <c:v>6.734</c:v>
                </c:pt>
                <c:pt idx="3368" formatCode="General">
                  <c:v>6.7359999999999998</c:v>
                </c:pt>
                <c:pt idx="3369" formatCode="General">
                  <c:v>6.7380000000000004</c:v>
                </c:pt>
                <c:pt idx="3370" formatCode="General">
                  <c:v>6.74</c:v>
                </c:pt>
                <c:pt idx="3371" formatCode="General">
                  <c:v>6.742</c:v>
                </c:pt>
                <c:pt idx="3372" formatCode="General">
                  <c:v>6.7439999999999998</c:v>
                </c:pt>
                <c:pt idx="3373" formatCode="General">
                  <c:v>6.7460000000000004</c:v>
                </c:pt>
                <c:pt idx="3374" formatCode="General">
                  <c:v>6.7480000000000002</c:v>
                </c:pt>
                <c:pt idx="3375" formatCode="General">
                  <c:v>6.75</c:v>
                </c:pt>
                <c:pt idx="3376" formatCode="General">
                  <c:v>6.7519999999999998</c:v>
                </c:pt>
                <c:pt idx="3377" formatCode="General">
                  <c:v>6.7539999999999996</c:v>
                </c:pt>
                <c:pt idx="3378" formatCode="General">
                  <c:v>6.7560000000000002</c:v>
                </c:pt>
                <c:pt idx="3379" formatCode="General">
                  <c:v>6.758</c:v>
                </c:pt>
                <c:pt idx="3380" formatCode="General">
                  <c:v>6.76</c:v>
                </c:pt>
                <c:pt idx="3381" formatCode="General">
                  <c:v>6.7619999999999996</c:v>
                </c:pt>
                <c:pt idx="3382" formatCode="General">
                  <c:v>6.7640000000000002</c:v>
                </c:pt>
                <c:pt idx="3383" formatCode="General">
                  <c:v>6.766</c:v>
                </c:pt>
                <c:pt idx="3384" formatCode="General">
                  <c:v>6.7679999999999998</c:v>
                </c:pt>
                <c:pt idx="3385" formatCode="General">
                  <c:v>6.77</c:v>
                </c:pt>
                <c:pt idx="3386" formatCode="General">
                  <c:v>6.7720000000000002</c:v>
                </c:pt>
                <c:pt idx="3387" formatCode="General">
                  <c:v>6.774</c:v>
                </c:pt>
                <c:pt idx="3388" formatCode="General">
                  <c:v>6.7759999999999998</c:v>
                </c:pt>
                <c:pt idx="3389" formatCode="General">
                  <c:v>6.7779999999999996</c:v>
                </c:pt>
                <c:pt idx="3390" formatCode="General">
                  <c:v>6.78</c:v>
                </c:pt>
                <c:pt idx="3391" formatCode="General">
                  <c:v>6.782</c:v>
                </c:pt>
                <c:pt idx="3392" formatCode="General">
                  <c:v>6.7839999999999998</c:v>
                </c:pt>
                <c:pt idx="3393" formatCode="General">
                  <c:v>6.7859999999999996</c:v>
                </c:pt>
                <c:pt idx="3394" formatCode="General">
                  <c:v>6.7880000000000003</c:v>
                </c:pt>
                <c:pt idx="3395" formatCode="General">
                  <c:v>6.79</c:v>
                </c:pt>
                <c:pt idx="3396" formatCode="General">
                  <c:v>6.7919999999999998</c:v>
                </c:pt>
                <c:pt idx="3397" formatCode="General">
                  <c:v>6.7939999999999996</c:v>
                </c:pt>
                <c:pt idx="3398" formatCode="General">
                  <c:v>6.7960000000000003</c:v>
                </c:pt>
                <c:pt idx="3399" formatCode="General">
                  <c:v>6.798</c:v>
                </c:pt>
                <c:pt idx="3400" formatCode="General">
                  <c:v>6.8</c:v>
                </c:pt>
                <c:pt idx="3401" formatCode="General">
                  <c:v>6.8019999999999996</c:v>
                </c:pt>
                <c:pt idx="3402" formatCode="General">
                  <c:v>6.8040000000000003</c:v>
                </c:pt>
                <c:pt idx="3403" formatCode="General">
                  <c:v>6.806</c:v>
                </c:pt>
                <c:pt idx="3404" formatCode="General">
                  <c:v>6.8079999999999998</c:v>
                </c:pt>
                <c:pt idx="3405" formatCode="General">
                  <c:v>6.81</c:v>
                </c:pt>
                <c:pt idx="3406" formatCode="General">
                  <c:v>6.8120000000000003</c:v>
                </c:pt>
                <c:pt idx="3407" formatCode="General">
                  <c:v>6.8140000000000001</c:v>
                </c:pt>
                <c:pt idx="3408" formatCode="General">
                  <c:v>6.8159999999999998</c:v>
                </c:pt>
                <c:pt idx="3409" formatCode="General">
                  <c:v>6.8179999999999996</c:v>
                </c:pt>
                <c:pt idx="3410" formatCode="General">
                  <c:v>6.82</c:v>
                </c:pt>
                <c:pt idx="3411" formatCode="General">
                  <c:v>6.8220000000000001</c:v>
                </c:pt>
                <c:pt idx="3412" formatCode="General">
                  <c:v>6.8239999999999998</c:v>
                </c:pt>
                <c:pt idx="3413" formatCode="General">
                  <c:v>6.8259999999999996</c:v>
                </c:pt>
                <c:pt idx="3414" formatCode="General">
                  <c:v>6.8280000000000003</c:v>
                </c:pt>
                <c:pt idx="3415" formatCode="General">
                  <c:v>6.83</c:v>
                </c:pt>
                <c:pt idx="3416" formatCode="General">
                  <c:v>6.8319999999999999</c:v>
                </c:pt>
                <c:pt idx="3417" formatCode="General">
                  <c:v>6.8339999999999996</c:v>
                </c:pt>
                <c:pt idx="3418" formatCode="General">
                  <c:v>6.8360000000000003</c:v>
                </c:pt>
                <c:pt idx="3419" formatCode="General">
                  <c:v>6.8380000000000001</c:v>
                </c:pt>
                <c:pt idx="3420" formatCode="General">
                  <c:v>6.84</c:v>
                </c:pt>
                <c:pt idx="3421" formatCode="General">
                  <c:v>6.8419999999999996</c:v>
                </c:pt>
                <c:pt idx="3422" formatCode="General">
                  <c:v>6.8440000000000003</c:v>
                </c:pt>
                <c:pt idx="3423" formatCode="General">
                  <c:v>6.8460000000000001</c:v>
                </c:pt>
                <c:pt idx="3424" formatCode="General">
                  <c:v>6.8479999999999999</c:v>
                </c:pt>
                <c:pt idx="3425" formatCode="General">
                  <c:v>6.85</c:v>
                </c:pt>
                <c:pt idx="3426" formatCode="General">
                  <c:v>6.8520000000000003</c:v>
                </c:pt>
                <c:pt idx="3427" formatCode="General">
                  <c:v>6.8540000000000001</c:v>
                </c:pt>
                <c:pt idx="3428" formatCode="General">
                  <c:v>6.8559999999999999</c:v>
                </c:pt>
                <c:pt idx="3429" formatCode="General">
                  <c:v>6.8579999999999997</c:v>
                </c:pt>
                <c:pt idx="3430" formatCode="General">
                  <c:v>6.86</c:v>
                </c:pt>
                <c:pt idx="3431" formatCode="General">
                  <c:v>6.8620000000000001</c:v>
                </c:pt>
                <c:pt idx="3432" formatCode="General">
                  <c:v>6.8639999999999999</c:v>
                </c:pt>
                <c:pt idx="3433" formatCode="General">
                  <c:v>6.8659999999999997</c:v>
                </c:pt>
                <c:pt idx="3434" formatCode="General">
                  <c:v>6.8680000000000003</c:v>
                </c:pt>
                <c:pt idx="3435" formatCode="General">
                  <c:v>6.87</c:v>
                </c:pt>
                <c:pt idx="3436" formatCode="General">
                  <c:v>6.8719999999999999</c:v>
                </c:pt>
                <c:pt idx="3437" formatCode="General">
                  <c:v>6.8739999999999997</c:v>
                </c:pt>
                <c:pt idx="3438" formatCode="General">
                  <c:v>6.8760000000000003</c:v>
                </c:pt>
                <c:pt idx="3439" formatCode="General">
                  <c:v>6.8780000000000001</c:v>
                </c:pt>
                <c:pt idx="3440" formatCode="General">
                  <c:v>6.88</c:v>
                </c:pt>
                <c:pt idx="3441" formatCode="General">
                  <c:v>6.8819999999999997</c:v>
                </c:pt>
                <c:pt idx="3442" formatCode="General">
                  <c:v>6.8840000000000003</c:v>
                </c:pt>
                <c:pt idx="3443" formatCode="General">
                  <c:v>6.8860000000000001</c:v>
                </c:pt>
                <c:pt idx="3444" formatCode="General">
                  <c:v>6.8879999999999999</c:v>
                </c:pt>
                <c:pt idx="3445" formatCode="General">
                  <c:v>6.89</c:v>
                </c:pt>
                <c:pt idx="3446" formatCode="General">
                  <c:v>6.8920000000000003</c:v>
                </c:pt>
                <c:pt idx="3447" formatCode="General">
                  <c:v>6.8940000000000001</c:v>
                </c:pt>
                <c:pt idx="3448" formatCode="General">
                  <c:v>6.8959999999999999</c:v>
                </c:pt>
                <c:pt idx="3449" formatCode="General">
                  <c:v>6.8979999999999997</c:v>
                </c:pt>
                <c:pt idx="3450" formatCode="General">
                  <c:v>6.9</c:v>
                </c:pt>
                <c:pt idx="3451" formatCode="General">
                  <c:v>6.9020000000000001</c:v>
                </c:pt>
                <c:pt idx="3452" formatCode="General">
                  <c:v>6.9039999999999999</c:v>
                </c:pt>
                <c:pt idx="3453" formatCode="General">
                  <c:v>6.9059999999999997</c:v>
                </c:pt>
                <c:pt idx="3454" formatCode="General">
                  <c:v>6.9080000000000004</c:v>
                </c:pt>
                <c:pt idx="3455" formatCode="General">
                  <c:v>6.91</c:v>
                </c:pt>
                <c:pt idx="3456" formatCode="General">
                  <c:v>6.9119999999999999</c:v>
                </c:pt>
                <c:pt idx="3457" formatCode="General">
                  <c:v>6.9139999999999997</c:v>
                </c:pt>
                <c:pt idx="3458" formatCode="General">
                  <c:v>6.9160000000000004</c:v>
                </c:pt>
                <c:pt idx="3459" formatCode="General">
                  <c:v>6.9180000000000001</c:v>
                </c:pt>
                <c:pt idx="3460" formatCode="General">
                  <c:v>6.92</c:v>
                </c:pt>
                <c:pt idx="3461" formatCode="General">
                  <c:v>6.9219999999999997</c:v>
                </c:pt>
                <c:pt idx="3462" formatCode="General">
                  <c:v>6.9240000000000004</c:v>
                </c:pt>
                <c:pt idx="3463" formatCode="General">
                  <c:v>6.9260000000000002</c:v>
                </c:pt>
                <c:pt idx="3464" formatCode="General">
                  <c:v>6.9279999999999999</c:v>
                </c:pt>
                <c:pt idx="3465" formatCode="General">
                  <c:v>6.93</c:v>
                </c:pt>
                <c:pt idx="3466" formatCode="General">
                  <c:v>6.9320000000000004</c:v>
                </c:pt>
                <c:pt idx="3467" formatCode="General">
                  <c:v>6.9340000000000002</c:v>
                </c:pt>
                <c:pt idx="3468" formatCode="General">
                  <c:v>6.9359999999999999</c:v>
                </c:pt>
                <c:pt idx="3469" formatCode="General">
                  <c:v>6.9379999999999997</c:v>
                </c:pt>
                <c:pt idx="3470" formatCode="General">
                  <c:v>6.94</c:v>
                </c:pt>
                <c:pt idx="3471" formatCode="General">
                  <c:v>6.9420000000000002</c:v>
                </c:pt>
                <c:pt idx="3472" formatCode="General">
                  <c:v>6.944</c:v>
                </c:pt>
                <c:pt idx="3473" formatCode="General">
                  <c:v>6.9459999999999997</c:v>
                </c:pt>
                <c:pt idx="3474" formatCode="General">
                  <c:v>6.9480000000000004</c:v>
                </c:pt>
                <c:pt idx="3475" formatCode="General">
                  <c:v>6.95</c:v>
                </c:pt>
                <c:pt idx="3476" formatCode="General">
                  <c:v>6.952</c:v>
                </c:pt>
                <c:pt idx="3477" formatCode="General">
                  <c:v>6.9539999999999997</c:v>
                </c:pt>
                <c:pt idx="3478" formatCode="General">
                  <c:v>6.9560000000000004</c:v>
                </c:pt>
                <c:pt idx="3479" formatCode="General">
                  <c:v>6.9580000000000002</c:v>
                </c:pt>
                <c:pt idx="3480" formatCode="General">
                  <c:v>6.96</c:v>
                </c:pt>
                <c:pt idx="3481" formatCode="General">
                  <c:v>6.9619999999999997</c:v>
                </c:pt>
                <c:pt idx="3482" formatCode="General">
                  <c:v>6.9640000000000004</c:v>
                </c:pt>
                <c:pt idx="3483" formatCode="General">
                  <c:v>6.9660000000000002</c:v>
                </c:pt>
                <c:pt idx="3484" formatCode="General">
                  <c:v>6.968</c:v>
                </c:pt>
                <c:pt idx="3485" formatCode="General">
                  <c:v>6.97</c:v>
                </c:pt>
                <c:pt idx="3486" formatCode="General">
                  <c:v>6.9720000000000004</c:v>
                </c:pt>
                <c:pt idx="3487" formatCode="General">
                  <c:v>6.9740000000000002</c:v>
                </c:pt>
                <c:pt idx="3488" formatCode="General">
                  <c:v>6.976</c:v>
                </c:pt>
                <c:pt idx="3489" formatCode="General">
                  <c:v>6.9779999999999998</c:v>
                </c:pt>
                <c:pt idx="3490" formatCode="General">
                  <c:v>6.98</c:v>
                </c:pt>
                <c:pt idx="3491" formatCode="General">
                  <c:v>6.9820000000000002</c:v>
                </c:pt>
                <c:pt idx="3492" formatCode="General">
                  <c:v>6.984</c:v>
                </c:pt>
                <c:pt idx="3493" formatCode="General">
                  <c:v>6.9859999999999998</c:v>
                </c:pt>
                <c:pt idx="3494" formatCode="General">
                  <c:v>6.9880000000000004</c:v>
                </c:pt>
                <c:pt idx="3495" formatCode="General">
                  <c:v>6.99</c:v>
                </c:pt>
                <c:pt idx="3496" formatCode="General">
                  <c:v>6.992</c:v>
                </c:pt>
                <c:pt idx="3497" formatCode="General">
                  <c:v>6.9939999999999998</c:v>
                </c:pt>
                <c:pt idx="3498" formatCode="General">
                  <c:v>6.9960000000000004</c:v>
                </c:pt>
                <c:pt idx="3499" formatCode="General">
                  <c:v>6.9980000000000002</c:v>
                </c:pt>
                <c:pt idx="3500" formatCode="General">
                  <c:v>7</c:v>
                </c:pt>
                <c:pt idx="3501" formatCode="General">
                  <c:v>7.0019999999999998</c:v>
                </c:pt>
                <c:pt idx="3502" formatCode="General">
                  <c:v>7.0039999999999996</c:v>
                </c:pt>
                <c:pt idx="3503" formatCode="General">
                  <c:v>7.0060000000000002</c:v>
                </c:pt>
                <c:pt idx="3504" formatCode="General">
                  <c:v>7.008</c:v>
                </c:pt>
                <c:pt idx="3505" formatCode="General">
                  <c:v>7.01</c:v>
                </c:pt>
                <c:pt idx="3506" formatCode="General">
                  <c:v>7.0119999999999996</c:v>
                </c:pt>
                <c:pt idx="3507" formatCode="General">
                  <c:v>7.0140000000000002</c:v>
                </c:pt>
                <c:pt idx="3508" formatCode="General">
                  <c:v>7.016</c:v>
                </c:pt>
                <c:pt idx="3509" formatCode="General">
                  <c:v>7.0179999999999998</c:v>
                </c:pt>
                <c:pt idx="3510" formatCode="General">
                  <c:v>7.02</c:v>
                </c:pt>
                <c:pt idx="3511" formatCode="General">
                  <c:v>7.0220000000000002</c:v>
                </c:pt>
                <c:pt idx="3512" formatCode="General">
                  <c:v>7.024</c:v>
                </c:pt>
                <c:pt idx="3513" formatCode="General">
                  <c:v>7.0259999999999998</c:v>
                </c:pt>
                <c:pt idx="3514" formatCode="General">
                  <c:v>7.0279999999999996</c:v>
                </c:pt>
                <c:pt idx="3515" formatCode="General">
                  <c:v>7.03</c:v>
                </c:pt>
                <c:pt idx="3516" formatCode="General">
                  <c:v>7.032</c:v>
                </c:pt>
                <c:pt idx="3517" formatCode="General">
                  <c:v>7.0339999999999998</c:v>
                </c:pt>
                <c:pt idx="3518" formatCode="General">
                  <c:v>7.0359999999999996</c:v>
                </c:pt>
                <c:pt idx="3519" formatCode="General">
                  <c:v>7.0380000000000003</c:v>
                </c:pt>
                <c:pt idx="3520" formatCode="General">
                  <c:v>7.04</c:v>
                </c:pt>
                <c:pt idx="3521" formatCode="General">
                  <c:v>7.0419999999999998</c:v>
                </c:pt>
                <c:pt idx="3522" formatCode="General">
                  <c:v>7.0439999999999996</c:v>
                </c:pt>
                <c:pt idx="3523" formatCode="General">
                  <c:v>7.0460000000000003</c:v>
                </c:pt>
                <c:pt idx="3524" formatCode="General">
                  <c:v>7.048</c:v>
                </c:pt>
                <c:pt idx="3525" formatCode="General">
                  <c:v>7.05</c:v>
                </c:pt>
                <c:pt idx="3526" formatCode="General">
                  <c:v>7.0519999999999996</c:v>
                </c:pt>
                <c:pt idx="3527" formatCode="General">
                  <c:v>7.0540000000000003</c:v>
                </c:pt>
                <c:pt idx="3528" formatCode="General">
                  <c:v>7.056</c:v>
                </c:pt>
                <c:pt idx="3529" formatCode="General">
                  <c:v>7.0579999999999998</c:v>
                </c:pt>
                <c:pt idx="3530" formatCode="General">
                  <c:v>7.06</c:v>
                </c:pt>
                <c:pt idx="3531" formatCode="General">
                  <c:v>7.0620000000000003</c:v>
                </c:pt>
                <c:pt idx="3532" formatCode="General">
                  <c:v>7.0640000000000001</c:v>
                </c:pt>
                <c:pt idx="3533" formatCode="General">
                  <c:v>7.0659999999999998</c:v>
                </c:pt>
                <c:pt idx="3534" formatCode="General">
                  <c:v>7.0679999999999996</c:v>
                </c:pt>
                <c:pt idx="3535" formatCode="General">
                  <c:v>7.07</c:v>
                </c:pt>
                <c:pt idx="3536" formatCode="General">
                  <c:v>7.0720000000000001</c:v>
                </c:pt>
                <c:pt idx="3537" formatCode="General">
                  <c:v>7.0739999999999998</c:v>
                </c:pt>
                <c:pt idx="3538" formatCode="General">
                  <c:v>7.0759999999999996</c:v>
                </c:pt>
                <c:pt idx="3539" formatCode="General">
                  <c:v>7.0780000000000003</c:v>
                </c:pt>
                <c:pt idx="3540" formatCode="General">
                  <c:v>7.08</c:v>
                </c:pt>
                <c:pt idx="3541" formatCode="General">
                  <c:v>7.0819999999999999</c:v>
                </c:pt>
                <c:pt idx="3542" formatCode="General">
                  <c:v>7.0839999999999996</c:v>
                </c:pt>
                <c:pt idx="3543" formatCode="General">
                  <c:v>7.0860000000000003</c:v>
                </c:pt>
                <c:pt idx="3544" formatCode="General">
                  <c:v>7.0880000000000001</c:v>
                </c:pt>
                <c:pt idx="3545" formatCode="General">
                  <c:v>7.09</c:v>
                </c:pt>
                <c:pt idx="3546" formatCode="General">
                  <c:v>7.0919999999999996</c:v>
                </c:pt>
                <c:pt idx="3547" formatCode="General">
                  <c:v>7.0940000000000003</c:v>
                </c:pt>
                <c:pt idx="3548" formatCode="General">
                  <c:v>7.0960000000000001</c:v>
                </c:pt>
                <c:pt idx="3549" formatCode="General">
                  <c:v>7.0979999999999999</c:v>
                </c:pt>
                <c:pt idx="3550" formatCode="General">
                  <c:v>7.1</c:v>
                </c:pt>
                <c:pt idx="3551" formatCode="General">
                  <c:v>7.1020000000000003</c:v>
                </c:pt>
                <c:pt idx="3552" formatCode="General">
                  <c:v>7.1040000000000001</c:v>
                </c:pt>
                <c:pt idx="3553" formatCode="General">
                  <c:v>7.1059999999999999</c:v>
                </c:pt>
                <c:pt idx="3554" formatCode="General">
                  <c:v>7.1079999999999997</c:v>
                </c:pt>
                <c:pt idx="3555" formatCode="General">
                  <c:v>7.11</c:v>
                </c:pt>
                <c:pt idx="3556" formatCode="General">
                  <c:v>7.1120000000000001</c:v>
                </c:pt>
                <c:pt idx="3557" formatCode="General">
                  <c:v>7.1139999999999999</c:v>
                </c:pt>
                <c:pt idx="3558" formatCode="General">
                  <c:v>7.1159999999999997</c:v>
                </c:pt>
                <c:pt idx="3559" formatCode="General">
                  <c:v>7.1180000000000003</c:v>
                </c:pt>
                <c:pt idx="3560" formatCode="General">
                  <c:v>7.12</c:v>
                </c:pt>
                <c:pt idx="3561" formatCode="General">
                  <c:v>7.1219999999999999</c:v>
                </c:pt>
                <c:pt idx="3562" formatCode="General">
                  <c:v>7.1239999999999997</c:v>
                </c:pt>
                <c:pt idx="3563" formatCode="General">
                  <c:v>7.1260000000000003</c:v>
                </c:pt>
                <c:pt idx="3564" formatCode="General">
                  <c:v>7.1280000000000001</c:v>
                </c:pt>
                <c:pt idx="3565" formatCode="General">
                  <c:v>7.13</c:v>
                </c:pt>
                <c:pt idx="3566" formatCode="General">
                  <c:v>7.1319999999999997</c:v>
                </c:pt>
                <c:pt idx="3567" formatCode="General">
                  <c:v>7.1340000000000003</c:v>
                </c:pt>
                <c:pt idx="3568" formatCode="General">
                  <c:v>7.1360000000000001</c:v>
                </c:pt>
                <c:pt idx="3569" formatCode="General">
                  <c:v>7.1379999999999999</c:v>
                </c:pt>
                <c:pt idx="3570" formatCode="General">
                  <c:v>7.14</c:v>
                </c:pt>
                <c:pt idx="3571" formatCode="General">
                  <c:v>7.1420000000000003</c:v>
                </c:pt>
                <c:pt idx="3572" formatCode="General">
                  <c:v>7.1440000000000001</c:v>
                </c:pt>
                <c:pt idx="3573" formatCode="General">
                  <c:v>7.1459999999999999</c:v>
                </c:pt>
                <c:pt idx="3574" formatCode="General">
                  <c:v>7.1479999999999997</c:v>
                </c:pt>
                <c:pt idx="3575" formatCode="General">
                  <c:v>7.15</c:v>
                </c:pt>
                <c:pt idx="3576" formatCode="General">
                  <c:v>7.1520000000000001</c:v>
                </c:pt>
                <c:pt idx="3577" formatCode="General">
                  <c:v>7.1539999999999999</c:v>
                </c:pt>
                <c:pt idx="3578" formatCode="General">
                  <c:v>7.1559999999999997</c:v>
                </c:pt>
                <c:pt idx="3579" formatCode="General">
                  <c:v>7.1580000000000004</c:v>
                </c:pt>
                <c:pt idx="3580" formatCode="General">
                  <c:v>7.16</c:v>
                </c:pt>
                <c:pt idx="3581" formatCode="General">
                  <c:v>7.1619999999999999</c:v>
                </c:pt>
                <c:pt idx="3582" formatCode="General">
                  <c:v>7.1639999999999997</c:v>
                </c:pt>
                <c:pt idx="3583" formatCode="General">
                  <c:v>7.1660000000000004</c:v>
                </c:pt>
                <c:pt idx="3584" formatCode="General">
                  <c:v>7.1680000000000001</c:v>
                </c:pt>
                <c:pt idx="3585" formatCode="General">
                  <c:v>7.17</c:v>
                </c:pt>
                <c:pt idx="3586" formatCode="General">
                  <c:v>7.1719999999999997</c:v>
                </c:pt>
                <c:pt idx="3587" formatCode="General">
                  <c:v>7.1740000000000004</c:v>
                </c:pt>
                <c:pt idx="3588" formatCode="General">
                  <c:v>7.1760000000000002</c:v>
                </c:pt>
                <c:pt idx="3589" formatCode="General">
                  <c:v>7.1779999999999999</c:v>
                </c:pt>
                <c:pt idx="3590" formatCode="General">
                  <c:v>7.18</c:v>
                </c:pt>
                <c:pt idx="3591" formatCode="General">
                  <c:v>7.1820000000000004</c:v>
                </c:pt>
                <c:pt idx="3592" formatCode="General">
                  <c:v>7.1840000000000002</c:v>
                </c:pt>
                <c:pt idx="3593" formatCode="General">
                  <c:v>7.1859999999999999</c:v>
                </c:pt>
                <c:pt idx="3594" formatCode="General">
                  <c:v>7.1879999999999997</c:v>
                </c:pt>
                <c:pt idx="3595" formatCode="General">
                  <c:v>7.19</c:v>
                </c:pt>
                <c:pt idx="3596" formatCode="General">
                  <c:v>7.1920000000000002</c:v>
                </c:pt>
                <c:pt idx="3597" formatCode="General">
                  <c:v>7.194</c:v>
                </c:pt>
                <c:pt idx="3598" formatCode="General">
                  <c:v>7.1959999999999997</c:v>
                </c:pt>
                <c:pt idx="3599" formatCode="General">
                  <c:v>7.1980000000000004</c:v>
                </c:pt>
                <c:pt idx="3600" formatCode="General">
                  <c:v>7.2</c:v>
                </c:pt>
                <c:pt idx="3601" formatCode="General">
                  <c:v>7.202</c:v>
                </c:pt>
                <c:pt idx="3602" formatCode="General">
                  <c:v>7.2039999999999997</c:v>
                </c:pt>
                <c:pt idx="3603" formatCode="General">
                  <c:v>7.2060000000000004</c:v>
                </c:pt>
                <c:pt idx="3604" formatCode="General">
                  <c:v>7.2080000000000002</c:v>
                </c:pt>
                <c:pt idx="3605" formatCode="General">
                  <c:v>7.21</c:v>
                </c:pt>
                <c:pt idx="3606" formatCode="General">
                  <c:v>7.2119999999999997</c:v>
                </c:pt>
                <c:pt idx="3607" formatCode="General">
                  <c:v>7.2140000000000004</c:v>
                </c:pt>
                <c:pt idx="3608" formatCode="General">
                  <c:v>7.2160000000000002</c:v>
                </c:pt>
                <c:pt idx="3609" formatCode="General">
                  <c:v>7.218</c:v>
                </c:pt>
                <c:pt idx="3610" formatCode="General">
                  <c:v>7.22</c:v>
                </c:pt>
                <c:pt idx="3611" formatCode="General">
                  <c:v>7.2220000000000004</c:v>
                </c:pt>
                <c:pt idx="3612" formatCode="General">
                  <c:v>7.2240000000000002</c:v>
                </c:pt>
                <c:pt idx="3613" formatCode="General">
                  <c:v>7.226</c:v>
                </c:pt>
                <c:pt idx="3614" formatCode="General">
                  <c:v>7.2279999999999998</c:v>
                </c:pt>
                <c:pt idx="3615" formatCode="General">
                  <c:v>7.23</c:v>
                </c:pt>
                <c:pt idx="3616" formatCode="General">
                  <c:v>7.2320000000000002</c:v>
                </c:pt>
                <c:pt idx="3617" formatCode="General">
                  <c:v>7.234</c:v>
                </c:pt>
                <c:pt idx="3618" formatCode="General">
                  <c:v>7.2359999999999998</c:v>
                </c:pt>
                <c:pt idx="3619" formatCode="General">
                  <c:v>7.2380000000000004</c:v>
                </c:pt>
                <c:pt idx="3620" formatCode="General">
                  <c:v>7.24</c:v>
                </c:pt>
                <c:pt idx="3621" formatCode="General">
                  <c:v>7.242</c:v>
                </c:pt>
                <c:pt idx="3622" formatCode="General">
                  <c:v>7.2439999999999998</c:v>
                </c:pt>
                <c:pt idx="3623" formatCode="General">
                  <c:v>7.2460000000000004</c:v>
                </c:pt>
                <c:pt idx="3624" formatCode="General">
                  <c:v>7.2480000000000002</c:v>
                </c:pt>
                <c:pt idx="3625" formatCode="General">
                  <c:v>7.25</c:v>
                </c:pt>
                <c:pt idx="3626" formatCode="General">
                  <c:v>7.2519999999999998</c:v>
                </c:pt>
                <c:pt idx="3627" formatCode="General">
                  <c:v>7.2539999999999996</c:v>
                </c:pt>
                <c:pt idx="3628" formatCode="General">
                  <c:v>7.2560000000000002</c:v>
                </c:pt>
                <c:pt idx="3629" formatCode="General">
                  <c:v>7.258</c:v>
                </c:pt>
                <c:pt idx="3630" formatCode="General">
                  <c:v>7.26</c:v>
                </c:pt>
                <c:pt idx="3631" formatCode="General">
                  <c:v>7.2619999999999996</c:v>
                </c:pt>
                <c:pt idx="3632" formatCode="General">
                  <c:v>7.2640000000000002</c:v>
                </c:pt>
                <c:pt idx="3633" formatCode="General">
                  <c:v>7.266</c:v>
                </c:pt>
                <c:pt idx="3634" formatCode="General">
                  <c:v>7.2679999999999998</c:v>
                </c:pt>
                <c:pt idx="3635" formatCode="General">
                  <c:v>7.27</c:v>
                </c:pt>
                <c:pt idx="3636" formatCode="General">
                  <c:v>7.2720000000000002</c:v>
                </c:pt>
                <c:pt idx="3637" formatCode="General">
                  <c:v>7.274</c:v>
                </c:pt>
                <c:pt idx="3638" formatCode="General">
                  <c:v>7.2759999999999998</c:v>
                </c:pt>
                <c:pt idx="3639" formatCode="General">
                  <c:v>7.2779999999999996</c:v>
                </c:pt>
                <c:pt idx="3640" formatCode="General">
                  <c:v>7.28</c:v>
                </c:pt>
                <c:pt idx="3641" formatCode="General">
                  <c:v>7.282</c:v>
                </c:pt>
                <c:pt idx="3642" formatCode="General">
                  <c:v>7.2839999999999998</c:v>
                </c:pt>
                <c:pt idx="3643" formatCode="General">
                  <c:v>7.2859999999999996</c:v>
                </c:pt>
                <c:pt idx="3644" formatCode="General">
                  <c:v>7.2880000000000003</c:v>
                </c:pt>
                <c:pt idx="3645" formatCode="General">
                  <c:v>7.29</c:v>
                </c:pt>
                <c:pt idx="3646" formatCode="General">
                  <c:v>7.2919999999999998</c:v>
                </c:pt>
                <c:pt idx="3647" formatCode="General">
                  <c:v>7.2939999999999996</c:v>
                </c:pt>
                <c:pt idx="3648" formatCode="General">
                  <c:v>7.2960000000000003</c:v>
                </c:pt>
                <c:pt idx="3649" formatCode="General">
                  <c:v>7.298</c:v>
                </c:pt>
                <c:pt idx="3650" formatCode="General">
                  <c:v>7.3</c:v>
                </c:pt>
                <c:pt idx="3651" formatCode="General">
                  <c:v>7.3019999999999996</c:v>
                </c:pt>
                <c:pt idx="3652" formatCode="General">
                  <c:v>7.3040000000000003</c:v>
                </c:pt>
                <c:pt idx="3653" formatCode="General">
                  <c:v>7.306</c:v>
                </c:pt>
                <c:pt idx="3654" formatCode="General">
                  <c:v>7.3079999999999998</c:v>
                </c:pt>
                <c:pt idx="3655" formatCode="General">
                  <c:v>7.31</c:v>
                </c:pt>
                <c:pt idx="3656" formatCode="General">
                  <c:v>7.3120000000000003</c:v>
                </c:pt>
                <c:pt idx="3657" formatCode="General">
                  <c:v>7.3140000000000001</c:v>
                </c:pt>
                <c:pt idx="3658" formatCode="General">
                  <c:v>7.3159999999999998</c:v>
                </c:pt>
                <c:pt idx="3659" formatCode="General">
                  <c:v>7.3179999999999996</c:v>
                </c:pt>
                <c:pt idx="3660" formatCode="General">
                  <c:v>7.32</c:v>
                </c:pt>
                <c:pt idx="3661" formatCode="General">
                  <c:v>7.3220000000000001</c:v>
                </c:pt>
                <c:pt idx="3662" formatCode="General">
                  <c:v>7.3239999999999998</c:v>
                </c:pt>
                <c:pt idx="3663" formatCode="General">
                  <c:v>7.3259999999999996</c:v>
                </c:pt>
                <c:pt idx="3664" formatCode="General">
                  <c:v>7.3280000000000003</c:v>
                </c:pt>
                <c:pt idx="3665" formatCode="General">
                  <c:v>7.33</c:v>
                </c:pt>
                <c:pt idx="3666" formatCode="General">
                  <c:v>7.3319999999999999</c:v>
                </c:pt>
                <c:pt idx="3667" formatCode="General">
                  <c:v>7.3339999999999996</c:v>
                </c:pt>
                <c:pt idx="3668" formatCode="General">
                  <c:v>7.3360000000000003</c:v>
                </c:pt>
                <c:pt idx="3669" formatCode="General">
                  <c:v>7.3380000000000001</c:v>
                </c:pt>
                <c:pt idx="3670" formatCode="General">
                  <c:v>7.34</c:v>
                </c:pt>
                <c:pt idx="3671" formatCode="General">
                  <c:v>7.3419999999999996</c:v>
                </c:pt>
                <c:pt idx="3672" formatCode="General">
                  <c:v>7.3440000000000003</c:v>
                </c:pt>
                <c:pt idx="3673" formatCode="General">
                  <c:v>7.3460000000000001</c:v>
                </c:pt>
                <c:pt idx="3674" formatCode="General">
                  <c:v>7.3479999999999999</c:v>
                </c:pt>
                <c:pt idx="3675" formatCode="General">
                  <c:v>7.35</c:v>
                </c:pt>
                <c:pt idx="3676" formatCode="General">
                  <c:v>7.3520000000000003</c:v>
                </c:pt>
                <c:pt idx="3677" formatCode="General">
                  <c:v>7.3540000000000001</c:v>
                </c:pt>
                <c:pt idx="3678" formatCode="General">
                  <c:v>7.3559999999999999</c:v>
                </c:pt>
                <c:pt idx="3679" formatCode="General">
                  <c:v>7.3579999999999997</c:v>
                </c:pt>
                <c:pt idx="3680" formatCode="General">
                  <c:v>7.36</c:v>
                </c:pt>
                <c:pt idx="3681" formatCode="General">
                  <c:v>7.3620000000000001</c:v>
                </c:pt>
                <c:pt idx="3682" formatCode="General">
                  <c:v>7.3639999999999999</c:v>
                </c:pt>
                <c:pt idx="3683" formatCode="General">
                  <c:v>7.3659999999999997</c:v>
                </c:pt>
                <c:pt idx="3684" formatCode="General">
                  <c:v>7.3680000000000003</c:v>
                </c:pt>
                <c:pt idx="3685" formatCode="General">
                  <c:v>7.37</c:v>
                </c:pt>
                <c:pt idx="3686" formatCode="General">
                  <c:v>7.3719999999999999</c:v>
                </c:pt>
                <c:pt idx="3687" formatCode="General">
                  <c:v>7.3739999999999997</c:v>
                </c:pt>
                <c:pt idx="3688" formatCode="General">
                  <c:v>7.3760000000000003</c:v>
                </c:pt>
                <c:pt idx="3689" formatCode="General">
                  <c:v>7.3780000000000001</c:v>
                </c:pt>
                <c:pt idx="3690" formatCode="General">
                  <c:v>7.38</c:v>
                </c:pt>
                <c:pt idx="3691" formatCode="General">
                  <c:v>7.3819999999999997</c:v>
                </c:pt>
                <c:pt idx="3692" formatCode="General">
                  <c:v>7.3840000000000003</c:v>
                </c:pt>
                <c:pt idx="3693" formatCode="General">
                  <c:v>7.3860000000000001</c:v>
                </c:pt>
                <c:pt idx="3694" formatCode="General">
                  <c:v>7.3879999999999999</c:v>
                </c:pt>
                <c:pt idx="3695" formatCode="General">
                  <c:v>7.39</c:v>
                </c:pt>
                <c:pt idx="3696" formatCode="General">
                  <c:v>7.3920000000000003</c:v>
                </c:pt>
                <c:pt idx="3697" formatCode="General">
                  <c:v>7.3940000000000001</c:v>
                </c:pt>
                <c:pt idx="3698" formatCode="General">
                  <c:v>7.3959999999999999</c:v>
                </c:pt>
                <c:pt idx="3699" formatCode="General">
                  <c:v>7.3979999999999997</c:v>
                </c:pt>
                <c:pt idx="3700" formatCode="General">
                  <c:v>7.4</c:v>
                </c:pt>
                <c:pt idx="3701" formatCode="General">
                  <c:v>7.4020000000000001</c:v>
                </c:pt>
                <c:pt idx="3702" formatCode="General">
                  <c:v>7.4039999999999999</c:v>
                </c:pt>
                <c:pt idx="3703" formatCode="General">
                  <c:v>7.4059999999999997</c:v>
                </c:pt>
                <c:pt idx="3704" formatCode="General">
                  <c:v>7.4080000000000004</c:v>
                </c:pt>
                <c:pt idx="3705" formatCode="General">
                  <c:v>7.41</c:v>
                </c:pt>
                <c:pt idx="3706" formatCode="General">
                  <c:v>7.4119999999999999</c:v>
                </c:pt>
                <c:pt idx="3707" formatCode="General">
                  <c:v>7.4139999999999997</c:v>
                </c:pt>
                <c:pt idx="3708" formatCode="General">
                  <c:v>7.4160000000000004</c:v>
                </c:pt>
                <c:pt idx="3709" formatCode="General">
                  <c:v>7.4180000000000001</c:v>
                </c:pt>
                <c:pt idx="3710" formatCode="General">
                  <c:v>7.42</c:v>
                </c:pt>
                <c:pt idx="3711" formatCode="General">
                  <c:v>7.4219999999999997</c:v>
                </c:pt>
                <c:pt idx="3712" formatCode="General">
                  <c:v>7.4240000000000004</c:v>
                </c:pt>
                <c:pt idx="3713" formatCode="General">
                  <c:v>7.4260000000000002</c:v>
                </c:pt>
                <c:pt idx="3714" formatCode="General">
                  <c:v>7.4279999999999999</c:v>
                </c:pt>
                <c:pt idx="3715" formatCode="General">
                  <c:v>7.43</c:v>
                </c:pt>
                <c:pt idx="3716" formatCode="General">
                  <c:v>7.4320000000000004</c:v>
                </c:pt>
                <c:pt idx="3717" formatCode="General">
                  <c:v>7.4340000000000002</c:v>
                </c:pt>
                <c:pt idx="3718" formatCode="General">
                  <c:v>7.4359999999999999</c:v>
                </c:pt>
                <c:pt idx="3719" formatCode="General">
                  <c:v>7.4379999999999997</c:v>
                </c:pt>
                <c:pt idx="3720" formatCode="General">
                  <c:v>7.44</c:v>
                </c:pt>
                <c:pt idx="3721" formatCode="General">
                  <c:v>7.4420000000000002</c:v>
                </c:pt>
                <c:pt idx="3722" formatCode="General">
                  <c:v>7.444</c:v>
                </c:pt>
                <c:pt idx="3723" formatCode="General">
                  <c:v>7.4459999999999997</c:v>
                </c:pt>
                <c:pt idx="3724" formatCode="General">
                  <c:v>7.4480000000000004</c:v>
                </c:pt>
                <c:pt idx="3725" formatCode="General">
                  <c:v>7.45</c:v>
                </c:pt>
                <c:pt idx="3726" formatCode="General">
                  <c:v>7.452</c:v>
                </c:pt>
                <c:pt idx="3727" formatCode="General">
                  <c:v>7.4539999999999997</c:v>
                </c:pt>
                <c:pt idx="3728" formatCode="General">
                  <c:v>7.4560000000000004</c:v>
                </c:pt>
                <c:pt idx="3729" formatCode="General">
                  <c:v>7.4580000000000002</c:v>
                </c:pt>
                <c:pt idx="3730" formatCode="General">
                  <c:v>7.46</c:v>
                </c:pt>
                <c:pt idx="3731" formatCode="General">
                  <c:v>7.4619999999999997</c:v>
                </c:pt>
                <c:pt idx="3732" formatCode="General">
                  <c:v>7.4640000000000004</c:v>
                </c:pt>
                <c:pt idx="3733" formatCode="General">
                  <c:v>7.4660000000000002</c:v>
                </c:pt>
                <c:pt idx="3734" formatCode="General">
                  <c:v>7.468</c:v>
                </c:pt>
                <c:pt idx="3735" formatCode="General">
                  <c:v>7.47</c:v>
                </c:pt>
                <c:pt idx="3736" formatCode="General">
                  <c:v>7.4720000000000004</c:v>
                </c:pt>
                <c:pt idx="3737" formatCode="General">
                  <c:v>7.4740000000000002</c:v>
                </c:pt>
                <c:pt idx="3738" formatCode="General">
                  <c:v>7.476</c:v>
                </c:pt>
                <c:pt idx="3739" formatCode="General">
                  <c:v>7.4779999999999998</c:v>
                </c:pt>
                <c:pt idx="3740" formatCode="General">
                  <c:v>7.48</c:v>
                </c:pt>
                <c:pt idx="3741" formatCode="General">
                  <c:v>7.4820000000000002</c:v>
                </c:pt>
                <c:pt idx="3742" formatCode="General">
                  <c:v>7.484</c:v>
                </c:pt>
                <c:pt idx="3743" formatCode="General">
                  <c:v>7.4859999999999998</c:v>
                </c:pt>
                <c:pt idx="3744" formatCode="General">
                  <c:v>7.4880000000000004</c:v>
                </c:pt>
                <c:pt idx="3745" formatCode="General">
                  <c:v>7.49</c:v>
                </c:pt>
                <c:pt idx="3746" formatCode="General">
                  <c:v>7.492</c:v>
                </c:pt>
                <c:pt idx="3747" formatCode="General">
                  <c:v>7.4939999999999998</c:v>
                </c:pt>
                <c:pt idx="3748" formatCode="General">
                  <c:v>7.4960000000000004</c:v>
                </c:pt>
                <c:pt idx="3749" formatCode="General">
                  <c:v>7.4980000000000002</c:v>
                </c:pt>
                <c:pt idx="3750" formatCode="General">
                  <c:v>7.5</c:v>
                </c:pt>
                <c:pt idx="3751" formatCode="General">
                  <c:v>7.5019999999999998</c:v>
                </c:pt>
                <c:pt idx="3752" formatCode="General">
                  <c:v>7.5039999999999996</c:v>
                </c:pt>
                <c:pt idx="3753" formatCode="General">
                  <c:v>7.5060000000000002</c:v>
                </c:pt>
                <c:pt idx="3754" formatCode="General">
                  <c:v>7.508</c:v>
                </c:pt>
                <c:pt idx="3755" formatCode="General">
                  <c:v>7.51</c:v>
                </c:pt>
                <c:pt idx="3756" formatCode="General">
                  <c:v>7.5119999999999996</c:v>
                </c:pt>
                <c:pt idx="3757" formatCode="General">
                  <c:v>7.5140000000000002</c:v>
                </c:pt>
                <c:pt idx="3758" formatCode="General">
                  <c:v>7.516</c:v>
                </c:pt>
                <c:pt idx="3759" formatCode="General">
                  <c:v>7.5179999999999998</c:v>
                </c:pt>
                <c:pt idx="3760" formatCode="General">
                  <c:v>7.52</c:v>
                </c:pt>
                <c:pt idx="3761" formatCode="General">
                  <c:v>7.5220000000000002</c:v>
                </c:pt>
                <c:pt idx="3762" formatCode="General">
                  <c:v>7.524</c:v>
                </c:pt>
                <c:pt idx="3763" formatCode="General">
                  <c:v>7.5259999999999998</c:v>
                </c:pt>
                <c:pt idx="3764" formatCode="General">
                  <c:v>7.5279999999999996</c:v>
                </c:pt>
                <c:pt idx="3765" formatCode="General">
                  <c:v>7.53</c:v>
                </c:pt>
                <c:pt idx="3766" formatCode="General">
                  <c:v>7.532</c:v>
                </c:pt>
                <c:pt idx="3767" formatCode="General">
                  <c:v>7.5339999999999998</c:v>
                </c:pt>
                <c:pt idx="3768" formatCode="General">
                  <c:v>7.5359999999999996</c:v>
                </c:pt>
                <c:pt idx="3769" formatCode="General">
                  <c:v>7.5380000000000003</c:v>
                </c:pt>
                <c:pt idx="3770" formatCode="General">
                  <c:v>7.54</c:v>
                </c:pt>
                <c:pt idx="3771" formatCode="General">
                  <c:v>7.5419999999999998</c:v>
                </c:pt>
                <c:pt idx="3772" formatCode="General">
                  <c:v>7.5439999999999996</c:v>
                </c:pt>
                <c:pt idx="3773" formatCode="General">
                  <c:v>7.5460000000000003</c:v>
                </c:pt>
                <c:pt idx="3774" formatCode="General">
                  <c:v>7.548</c:v>
                </c:pt>
                <c:pt idx="3775" formatCode="General">
                  <c:v>7.55</c:v>
                </c:pt>
                <c:pt idx="3776" formatCode="General">
                  <c:v>7.5519999999999996</c:v>
                </c:pt>
                <c:pt idx="3777" formatCode="General">
                  <c:v>7.5540000000000003</c:v>
                </c:pt>
                <c:pt idx="3778" formatCode="General">
                  <c:v>7.556</c:v>
                </c:pt>
                <c:pt idx="3779" formatCode="General">
                  <c:v>7.5579999999999998</c:v>
                </c:pt>
                <c:pt idx="3780" formatCode="General">
                  <c:v>7.56</c:v>
                </c:pt>
                <c:pt idx="3781" formatCode="General">
                  <c:v>7.5620000000000003</c:v>
                </c:pt>
                <c:pt idx="3782" formatCode="General">
                  <c:v>7.5640000000000001</c:v>
                </c:pt>
                <c:pt idx="3783" formatCode="General">
                  <c:v>7.5659999999999998</c:v>
                </c:pt>
                <c:pt idx="3784" formatCode="General">
                  <c:v>7.5679999999999996</c:v>
                </c:pt>
                <c:pt idx="3785" formatCode="General">
                  <c:v>7.57</c:v>
                </c:pt>
                <c:pt idx="3786" formatCode="General">
                  <c:v>7.5720000000000001</c:v>
                </c:pt>
                <c:pt idx="3787" formatCode="General">
                  <c:v>7.5739999999999998</c:v>
                </c:pt>
                <c:pt idx="3788" formatCode="General">
                  <c:v>7.5759999999999996</c:v>
                </c:pt>
                <c:pt idx="3789" formatCode="General">
                  <c:v>7.5780000000000003</c:v>
                </c:pt>
                <c:pt idx="3790" formatCode="General">
                  <c:v>7.58</c:v>
                </c:pt>
                <c:pt idx="3791" formatCode="General">
                  <c:v>7.5819999999999999</c:v>
                </c:pt>
                <c:pt idx="3792" formatCode="General">
                  <c:v>7.5839999999999996</c:v>
                </c:pt>
                <c:pt idx="3793" formatCode="General">
                  <c:v>7.5860000000000003</c:v>
                </c:pt>
                <c:pt idx="3794" formatCode="General">
                  <c:v>7.5880000000000001</c:v>
                </c:pt>
                <c:pt idx="3795" formatCode="General">
                  <c:v>7.59</c:v>
                </c:pt>
                <c:pt idx="3796" formatCode="General">
                  <c:v>7.5919999999999996</c:v>
                </c:pt>
                <c:pt idx="3797" formatCode="General">
                  <c:v>7.5940000000000003</c:v>
                </c:pt>
                <c:pt idx="3798" formatCode="General">
                  <c:v>7.5960000000000001</c:v>
                </c:pt>
                <c:pt idx="3799" formatCode="General">
                  <c:v>7.5979999999999999</c:v>
                </c:pt>
                <c:pt idx="3800" formatCode="General">
                  <c:v>7.6</c:v>
                </c:pt>
                <c:pt idx="3801" formatCode="General">
                  <c:v>7.6020000000000003</c:v>
                </c:pt>
                <c:pt idx="3802" formatCode="General">
                  <c:v>7.6040000000000001</c:v>
                </c:pt>
                <c:pt idx="3803" formatCode="General">
                  <c:v>7.6059999999999999</c:v>
                </c:pt>
                <c:pt idx="3804" formatCode="General">
                  <c:v>7.6079999999999997</c:v>
                </c:pt>
                <c:pt idx="3805" formatCode="General">
                  <c:v>7.61</c:v>
                </c:pt>
                <c:pt idx="3806" formatCode="General">
                  <c:v>7.6120000000000001</c:v>
                </c:pt>
                <c:pt idx="3807" formatCode="General">
                  <c:v>7.6139999999999999</c:v>
                </c:pt>
                <c:pt idx="3808" formatCode="General">
                  <c:v>7.6159999999999997</c:v>
                </c:pt>
                <c:pt idx="3809" formatCode="General">
                  <c:v>7.6180000000000003</c:v>
                </c:pt>
                <c:pt idx="3810" formatCode="General">
                  <c:v>7.62</c:v>
                </c:pt>
                <c:pt idx="3811" formatCode="General">
                  <c:v>7.6219999999999999</c:v>
                </c:pt>
                <c:pt idx="3812" formatCode="General">
                  <c:v>7.6239999999999997</c:v>
                </c:pt>
                <c:pt idx="3813" formatCode="General">
                  <c:v>7.6260000000000003</c:v>
                </c:pt>
                <c:pt idx="3814" formatCode="General">
                  <c:v>7.6280000000000001</c:v>
                </c:pt>
                <c:pt idx="3815" formatCode="General">
                  <c:v>7.63</c:v>
                </c:pt>
                <c:pt idx="3816" formatCode="General">
                  <c:v>7.6319999999999997</c:v>
                </c:pt>
                <c:pt idx="3817" formatCode="General">
                  <c:v>7.6340000000000003</c:v>
                </c:pt>
                <c:pt idx="3818" formatCode="General">
                  <c:v>7.6360000000000001</c:v>
                </c:pt>
                <c:pt idx="3819" formatCode="General">
                  <c:v>7.6379999999999999</c:v>
                </c:pt>
                <c:pt idx="3820" formatCode="General">
                  <c:v>7.64</c:v>
                </c:pt>
                <c:pt idx="3821" formatCode="General">
                  <c:v>7.6420000000000003</c:v>
                </c:pt>
                <c:pt idx="3822" formatCode="General">
                  <c:v>7.6440000000000001</c:v>
                </c:pt>
                <c:pt idx="3823" formatCode="General">
                  <c:v>7.6459999999999999</c:v>
                </c:pt>
                <c:pt idx="3824" formatCode="General">
                  <c:v>7.6479999999999997</c:v>
                </c:pt>
                <c:pt idx="3825" formatCode="General">
                  <c:v>7.65</c:v>
                </c:pt>
                <c:pt idx="3826" formatCode="General">
                  <c:v>7.6520000000000001</c:v>
                </c:pt>
                <c:pt idx="3827" formatCode="General">
                  <c:v>7.6539999999999999</c:v>
                </c:pt>
                <c:pt idx="3828" formatCode="General">
                  <c:v>7.6559999999999997</c:v>
                </c:pt>
                <c:pt idx="3829" formatCode="General">
                  <c:v>7.6580000000000004</c:v>
                </c:pt>
                <c:pt idx="3830" formatCode="General">
                  <c:v>7.66</c:v>
                </c:pt>
                <c:pt idx="3831" formatCode="General">
                  <c:v>7.6619999999999999</c:v>
                </c:pt>
                <c:pt idx="3832" formatCode="General">
                  <c:v>7.6639999999999997</c:v>
                </c:pt>
                <c:pt idx="3833" formatCode="General">
                  <c:v>7.6660000000000004</c:v>
                </c:pt>
                <c:pt idx="3834" formatCode="General">
                  <c:v>7.6680000000000001</c:v>
                </c:pt>
                <c:pt idx="3835" formatCode="General">
                  <c:v>7.67</c:v>
                </c:pt>
                <c:pt idx="3836" formatCode="General">
                  <c:v>7.6719999999999997</c:v>
                </c:pt>
                <c:pt idx="3837" formatCode="General">
                  <c:v>7.6740000000000004</c:v>
                </c:pt>
                <c:pt idx="3838" formatCode="General">
                  <c:v>7.6760000000000002</c:v>
                </c:pt>
                <c:pt idx="3839" formatCode="General">
                  <c:v>7.6779999999999999</c:v>
                </c:pt>
                <c:pt idx="3840" formatCode="General">
                  <c:v>7.68</c:v>
                </c:pt>
                <c:pt idx="3841" formatCode="General">
                  <c:v>7.6820000000000004</c:v>
                </c:pt>
                <c:pt idx="3842" formatCode="General">
                  <c:v>7.6840000000000002</c:v>
                </c:pt>
                <c:pt idx="3843" formatCode="General">
                  <c:v>7.6859999999999999</c:v>
                </c:pt>
                <c:pt idx="3844" formatCode="General">
                  <c:v>7.6879999999999997</c:v>
                </c:pt>
                <c:pt idx="3845" formatCode="General">
                  <c:v>7.69</c:v>
                </c:pt>
                <c:pt idx="3846" formatCode="General">
                  <c:v>7.6920000000000002</c:v>
                </c:pt>
                <c:pt idx="3847" formatCode="General">
                  <c:v>7.694</c:v>
                </c:pt>
                <c:pt idx="3848" formatCode="General">
                  <c:v>7.6959999999999997</c:v>
                </c:pt>
                <c:pt idx="3849" formatCode="General">
                  <c:v>7.6980000000000004</c:v>
                </c:pt>
                <c:pt idx="3850" formatCode="General">
                  <c:v>7.7</c:v>
                </c:pt>
                <c:pt idx="3851" formatCode="General">
                  <c:v>7.702</c:v>
                </c:pt>
                <c:pt idx="3852" formatCode="General">
                  <c:v>7.7039999999999997</c:v>
                </c:pt>
                <c:pt idx="3853" formatCode="General">
                  <c:v>7.7060000000000004</c:v>
                </c:pt>
                <c:pt idx="3854" formatCode="General">
                  <c:v>7.7080000000000002</c:v>
                </c:pt>
                <c:pt idx="3855" formatCode="General">
                  <c:v>7.71</c:v>
                </c:pt>
                <c:pt idx="3856" formatCode="General">
                  <c:v>7.7119999999999997</c:v>
                </c:pt>
                <c:pt idx="3857" formatCode="General">
                  <c:v>7.7140000000000004</c:v>
                </c:pt>
                <c:pt idx="3858" formatCode="General">
                  <c:v>7.7160000000000002</c:v>
                </c:pt>
                <c:pt idx="3859" formatCode="General">
                  <c:v>7.718</c:v>
                </c:pt>
                <c:pt idx="3860" formatCode="General">
                  <c:v>7.72</c:v>
                </c:pt>
                <c:pt idx="3861" formatCode="General">
                  <c:v>7.7220000000000004</c:v>
                </c:pt>
                <c:pt idx="3862" formatCode="General">
                  <c:v>7.7240000000000002</c:v>
                </c:pt>
                <c:pt idx="3863" formatCode="General">
                  <c:v>7.726</c:v>
                </c:pt>
                <c:pt idx="3864" formatCode="General">
                  <c:v>7.7279999999999998</c:v>
                </c:pt>
                <c:pt idx="3865" formatCode="General">
                  <c:v>7.73</c:v>
                </c:pt>
                <c:pt idx="3866" formatCode="General">
                  <c:v>7.7320000000000002</c:v>
                </c:pt>
                <c:pt idx="3867" formatCode="General">
                  <c:v>7.734</c:v>
                </c:pt>
                <c:pt idx="3868" formatCode="General">
                  <c:v>7.7359999999999998</c:v>
                </c:pt>
                <c:pt idx="3869" formatCode="General">
                  <c:v>7.7380000000000004</c:v>
                </c:pt>
                <c:pt idx="3870" formatCode="General">
                  <c:v>7.74</c:v>
                </c:pt>
                <c:pt idx="3871" formatCode="General">
                  <c:v>7.742</c:v>
                </c:pt>
                <c:pt idx="3872" formatCode="General">
                  <c:v>7.7439999999999998</c:v>
                </c:pt>
                <c:pt idx="3873" formatCode="General">
                  <c:v>7.7460000000000004</c:v>
                </c:pt>
                <c:pt idx="3874" formatCode="General">
                  <c:v>7.7480000000000002</c:v>
                </c:pt>
                <c:pt idx="3875" formatCode="General">
                  <c:v>7.75</c:v>
                </c:pt>
                <c:pt idx="3876" formatCode="General">
                  <c:v>7.7519999999999998</c:v>
                </c:pt>
                <c:pt idx="3877" formatCode="General">
                  <c:v>7.7539999999999996</c:v>
                </c:pt>
                <c:pt idx="3878" formatCode="General">
                  <c:v>7.7560000000000002</c:v>
                </c:pt>
                <c:pt idx="3879" formatCode="General">
                  <c:v>7.758</c:v>
                </c:pt>
                <c:pt idx="3880" formatCode="General">
                  <c:v>7.76</c:v>
                </c:pt>
                <c:pt idx="3881" formatCode="General">
                  <c:v>7.7619999999999996</c:v>
                </c:pt>
                <c:pt idx="3882" formatCode="General">
                  <c:v>7.7640000000000002</c:v>
                </c:pt>
                <c:pt idx="3883" formatCode="General">
                  <c:v>7.766</c:v>
                </c:pt>
                <c:pt idx="3884" formatCode="General">
                  <c:v>7.7679999999999998</c:v>
                </c:pt>
                <c:pt idx="3885" formatCode="General">
                  <c:v>7.77</c:v>
                </c:pt>
                <c:pt idx="3886" formatCode="General">
                  <c:v>7.7720000000000002</c:v>
                </c:pt>
                <c:pt idx="3887" formatCode="General">
                  <c:v>7.774</c:v>
                </c:pt>
                <c:pt idx="3888" formatCode="General">
                  <c:v>7.7759999999999998</c:v>
                </c:pt>
                <c:pt idx="3889" formatCode="General">
                  <c:v>7.7779999999999996</c:v>
                </c:pt>
                <c:pt idx="3890" formatCode="General">
                  <c:v>7.78</c:v>
                </c:pt>
                <c:pt idx="3891" formatCode="General">
                  <c:v>7.782</c:v>
                </c:pt>
                <c:pt idx="3892" formatCode="General">
                  <c:v>7.7839999999999998</c:v>
                </c:pt>
                <c:pt idx="3893" formatCode="General">
                  <c:v>7.7859999999999996</c:v>
                </c:pt>
                <c:pt idx="3894" formatCode="General">
                  <c:v>7.7880000000000003</c:v>
                </c:pt>
                <c:pt idx="3895" formatCode="General">
                  <c:v>7.79</c:v>
                </c:pt>
                <c:pt idx="3896" formatCode="General">
                  <c:v>7.7919999999999998</c:v>
                </c:pt>
                <c:pt idx="3897" formatCode="General">
                  <c:v>7.7939999999999996</c:v>
                </c:pt>
                <c:pt idx="3898" formatCode="General">
                  <c:v>7.7960000000000003</c:v>
                </c:pt>
                <c:pt idx="3899" formatCode="General">
                  <c:v>7.798</c:v>
                </c:pt>
                <c:pt idx="3900" formatCode="General">
                  <c:v>7.8</c:v>
                </c:pt>
                <c:pt idx="3901" formatCode="General">
                  <c:v>7.8019999999999996</c:v>
                </c:pt>
                <c:pt idx="3902" formatCode="General">
                  <c:v>7.8040000000000003</c:v>
                </c:pt>
                <c:pt idx="3903" formatCode="General">
                  <c:v>7.806</c:v>
                </c:pt>
                <c:pt idx="3904" formatCode="General">
                  <c:v>7.8079999999999998</c:v>
                </c:pt>
                <c:pt idx="3905" formatCode="General">
                  <c:v>7.81</c:v>
                </c:pt>
                <c:pt idx="3906" formatCode="General">
                  <c:v>7.8120000000000003</c:v>
                </c:pt>
                <c:pt idx="3907" formatCode="General">
                  <c:v>7.8140000000000001</c:v>
                </c:pt>
                <c:pt idx="3908" formatCode="General">
                  <c:v>7.8159999999999998</c:v>
                </c:pt>
                <c:pt idx="3909" formatCode="General">
                  <c:v>7.8179999999999996</c:v>
                </c:pt>
                <c:pt idx="3910" formatCode="General">
                  <c:v>7.82</c:v>
                </c:pt>
                <c:pt idx="3911" formatCode="General">
                  <c:v>7.8220000000000001</c:v>
                </c:pt>
                <c:pt idx="3912" formatCode="General">
                  <c:v>7.8239999999999998</c:v>
                </c:pt>
                <c:pt idx="3913" formatCode="General">
                  <c:v>7.8259999999999996</c:v>
                </c:pt>
                <c:pt idx="3914" formatCode="General">
                  <c:v>7.8280000000000003</c:v>
                </c:pt>
                <c:pt idx="3915" formatCode="General">
                  <c:v>7.83</c:v>
                </c:pt>
                <c:pt idx="3916" formatCode="General">
                  <c:v>7.8319999999999999</c:v>
                </c:pt>
                <c:pt idx="3917" formatCode="General">
                  <c:v>7.8339999999999996</c:v>
                </c:pt>
                <c:pt idx="3918" formatCode="General">
                  <c:v>7.8360000000000003</c:v>
                </c:pt>
                <c:pt idx="3919" formatCode="General">
                  <c:v>7.8380000000000001</c:v>
                </c:pt>
                <c:pt idx="3920" formatCode="General">
                  <c:v>7.84</c:v>
                </c:pt>
                <c:pt idx="3921" formatCode="General">
                  <c:v>7.8419999999999996</c:v>
                </c:pt>
                <c:pt idx="3922" formatCode="General">
                  <c:v>7.8440000000000003</c:v>
                </c:pt>
                <c:pt idx="3923" formatCode="General">
                  <c:v>7.8460000000000001</c:v>
                </c:pt>
                <c:pt idx="3924" formatCode="General">
                  <c:v>7.8479999999999999</c:v>
                </c:pt>
                <c:pt idx="3925" formatCode="General">
                  <c:v>7.85</c:v>
                </c:pt>
                <c:pt idx="3926" formatCode="General">
                  <c:v>7.8520000000000003</c:v>
                </c:pt>
                <c:pt idx="3927" formatCode="General">
                  <c:v>7.8540000000000001</c:v>
                </c:pt>
                <c:pt idx="3928" formatCode="General">
                  <c:v>7.8559999999999999</c:v>
                </c:pt>
                <c:pt idx="3929" formatCode="General">
                  <c:v>7.8579999999999997</c:v>
                </c:pt>
                <c:pt idx="3930" formatCode="General">
                  <c:v>7.86</c:v>
                </c:pt>
                <c:pt idx="3931" formatCode="General">
                  <c:v>7.8620000000000001</c:v>
                </c:pt>
                <c:pt idx="3932" formatCode="General">
                  <c:v>7.8639999999999999</c:v>
                </c:pt>
                <c:pt idx="3933" formatCode="General">
                  <c:v>7.8659999999999997</c:v>
                </c:pt>
                <c:pt idx="3934" formatCode="General">
                  <c:v>7.8680000000000003</c:v>
                </c:pt>
                <c:pt idx="3935" formatCode="General">
                  <c:v>7.87</c:v>
                </c:pt>
                <c:pt idx="3936" formatCode="General">
                  <c:v>7.8719999999999999</c:v>
                </c:pt>
                <c:pt idx="3937" formatCode="General">
                  <c:v>7.8739999999999997</c:v>
                </c:pt>
                <c:pt idx="3938" formatCode="General">
                  <c:v>7.8760000000000003</c:v>
                </c:pt>
                <c:pt idx="3939" formatCode="General">
                  <c:v>7.8780000000000001</c:v>
                </c:pt>
                <c:pt idx="3940" formatCode="General">
                  <c:v>7.88</c:v>
                </c:pt>
                <c:pt idx="3941" formatCode="General">
                  <c:v>7.8819999999999997</c:v>
                </c:pt>
                <c:pt idx="3942" formatCode="General">
                  <c:v>7.8840000000000003</c:v>
                </c:pt>
                <c:pt idx="3943" formatCode="General">
                  <c:v>7.8860000000000001</c:v>
                </c:pt>
                <c:pt idx="3944" formatCode="General">
                  <c:v>7.8879999999999999</c:v>
                </c:pt>
                <c:pt idx="3945" formatCode="General">
                  <c:v>7.89</c:v>
                </c:pt>
                <c:pt idx="3946" formatCode="General">
                  <c:v>7.8920000000000003</c:v>
                </c:pt>
                <c:pt idx="3947" formatCode="General">
                  <c:v>7.8940000000000001</c:v>
                </c:pt>
                <c:pt idx="3948" formatCode="General">
                  <c:v>7.8959999999999999</c:v>
                </c:pt>
                <c:pt idx="3949" formatCode="General">
                  <c:v>7.8979999999999997</c:v>
                </c:pt>
                <c:pt idx="3950" formatCode="General">
                  <c:v>7.9</c:v>
                </c:pt>
                <c:pt idx="3951" formatCode="General">
                  <c:v>7.9020000000000001</c:v>
                </c:pt>
                <c:pt idx="3952" formatCode="General">
                  <c:v>7.9039999999999999</c:v>
                </c:pt>
                <c:pt idx="3953" formatCode="General">
                  <c:v>7.9059999999999997</c:v>
                </c:pt>
                <c:pt idx="3954" formatCode="General">
                  <c:v>7.9080000000000004</c:v>
                </c:pt>
                <c:pt idx="3955" formatCode="General">
                  <c:v>7.91</c:v>
                </c:pt>
                <c:pt idx="3956" formatCode="General">
                  <c:v>7.9119999999999999</c:v>
                </c:pt>
                <c:pt idx="3957" formatCode="General">
                  <c:v>7.9139999999999997</c:v>
                </c:pt>
                <c:pt idx="3958" formatCode="General">
                  <c:v>7.9160000000000004</c:v>
                </c:pt>
                <c:pt idx="3959" formatCode="General">
                  <c:v>7.9180000000000001</c:v>
                </c:pt>
                <c:pt idx="3960" formatCode="General">
                  <c:v>7.92</c:v>
                </c:pt>
                <c:pt idx="3961" formatCode="General">
                  <c:v>7.9219999999999997</c:v>
                </c:pt>
                <c:pt idx="3962" formatCode="General">
                  <c:v>7.9240000000000004</c:v>
                </c:pt>
                <c:pt idx="3963" formatCode="General">
                  <c:v>7.9260000000000002</c:v>
                </c:pt>
                <c:pt idx="3964" formatCode="General">
                  <c:v>7.9279999999999999</c:v>
                </c:pt>
                <c:pt idx="3965" formatCode="General">
                  <c:v>7.93</c:v>
                </c:pt>
                <c:pt idx="3966" formatCode="General">
                  <c:v>7.9320000000000004</c:v>
                </c:pt>
                <c:pt idx="3967" formatCode="General">
                  <c:v>7.9340000000000002</c:v>
                </c:pt>
                <c:pt idx="3968" formatCode="General">
                  <c:v>7.9359999999999999</c:v>
                </c:pt>
                <c:pt idx="3969" formatCode="General">
                  <c:v>7.9379999999999997</c:v>
                </c:pt>
                <c:pt idx="3970" formatCode="General">
                  <c:v>7.94</c:v>
                </c:pt>
                <c:pt idx="3971" formatCode="General">
                  <c:v>7.9420000000000002</c:v>
                </c:pt>
                <c:pt idx="3972" formatCode="General">
                  <c:v>7.944</c:v>
                </c:pt>
                <c:pt idx="3973" formatCode="General">
                  <c:v>7.9459999999999997</c:v>
                </c:pt>
                <c:pt idx="3974" formatCode="General">
                  <c:v>7.9480000000000004</c:v>
                </c:pt>
                <c:pt idx="3975" formatCode="General">
                  <c:v>7.95</c:v>
                </c:pt>
                <c:pt idx="3976" formatCode="General">
                  <c:v>7.952</c:v>
                </c:pt>
                <c:pt idx="3977" formatCode="General">
                  <c:v>7.9539999999999997</c:v>
                </c:pt>
                <c:pt idx="3978" formatCode="General">
                  <c:v>7.9560000000000004</c:v>
                </c:pt>
                <c:pt idx="3979" formatCode="General">
                  <c:v>7.9580000000000002</c:v>
                </c:pt>
                <c:pt idx="3980" formatCode="General">
                  <c:v>7.96</c:v>
                </c:pt>
                <c:pt idx="3981" formatCode="General">
                  <c:v>7.9619999999999997</c:v>
                </c:pt>
                <c:pt idx="3982" formatCode="General">
                  <c:v>7.9640000000000004</c:v>
                </c:pt>
                <c:pt idx="3983" formatCode="General">
                  <c:v>7.9660000000000002</c:v>
                </c:pt>
                <c:pt idx="3984" formatCode="General">
                  <c:v>7.968</c:v>
                </c:pt>
                <c:pt idx="3985" formatCode="General">
                  <c:v>7.97</c:v>
                </c:pt>
                <c:pt idx="3986" formatCode="General">
                  <c:v>7.9720000000000004</c:v>
                </c:pt>
                <c:pt idx="3987" formatCode="General">
                  <c:v>7.9740000000000002</c:v>
                </c:pt>
                <c:pt idx="3988" formatCode="General">
                  <c:v>7.976</c:v>
                </c:pt>
                <c:pt idx="3989" formatCode="General">
                  <c:v>7.9779999999999998</c:v>
                </c:pt>
                <c:pt idx="3990" formatCode="General">
                  <c:v>7.98</c:v>
                </c:pt>
                <c:pt idx="3991" formatCode="General">
                  <c:v>7.9820000000000002</c:v>
                </c:pt>
                <c:pt idx="3992" formatCode="General">
                  <c:v>7.984</c:v>
                </c:pt>
                <c:pt idx="3993" formatCode="General">
                  <c:v>7.9859999999999998</c:v>
                </c:pt>
                <c:pt idx="3994" formatCode="General">
                  <c:v>7.9880000000000004</c:v>
                </c:pt>
                <c:pt idx="3995" formatCode="General">
                  <c:v>7.99</c:v>
                </c:pt>
                <c:pt idx="3996" formatCode="General">
                  <c:v>7.992</c:v>
                </c:pt>
                <c:pt idx="3997" formatCode="General">
                  <c:v>7.9939999999999998</c:v>
                </c:pt>
                <c:pt idx="3998" formatCode="General">
                  <c:v>7.9960000000000004</c:v>
                </c:pt>
                <c:pt idx="3999" formatCode="General">
                  <c:v>7.9980000000000002</c:v>
                </c:pt>
                <c:pt idx="4000" formatCode="General">
                  <c:v>8</c:v>
                </c:pt>
                <c:pt idx="4001" formatCode="General">
                  <c:v>8.0020000000000007</c:v>
                </c:pt>
                <c:pt idx="4002" formatCode="General">
                  <c:v>8.0039999999999996</c:v>
                </c:pt>
                <c:pt idx="4003" formatCode="General">
                  <c:v>8.0060000000000002</c:v>
                </c:pt>
                <c:pt idx="4004" formatCode="General">
                  <c:v>8.0079999999999991</c:v>
                </c:pt>
                <c:pt idx="4005" formatCode="General">
                  <c:v>8.01</c:v>
                </c:pt>
                <c:pt idx="4006" formatCode="General">
                  <c:v>8.0120000000000005</c:v>
                </c:pt>
                <c:pt idx="4007" formatCode="General">
                  <c:v>8.0139999999999993</c:v>
                </c:pt>
                <c:pt idx="4008" formatCode="General">
                  <c:v>8.016</c:v>
                </c:pt>
                <c:pt idx="4009" formatCode="General">
                  <c:v>8.0180000000000007</c:v>
                </c:pt>
                <c:pt idx="4010" formatCode="General">
                  <c:v>8.02</c:v>
                </c:pt>
                <c:pt idx="4011" formatCode="General">
                  <c:v>8.0220000000000002</c:v>
                </c:pt>
                <c:pt idx="4012" formatCode="General">
                  <c:v>8.0239999999999991</c:v>
                </c:pt>
                <c:pt idx="4013" formatCode="General">
                  <c:v>8.0259999999999998</c:v>
                </c:pt>
                <c:pt idx="4014" formatCode="General">
                  <c:v>8.0280000000000005</c:v>
                </c:pt>
                <c:pt idx="4015" formatCode="General">
                  <c:v>8.0299999999999994</c:v>
                </c:pt>
                <c:pt idx="4016" formatCode="General">
                  <c:v>8.032</c:v>
                </c:pt>
                <c:pt idx="4017" formatCode="General">
                  <c:v>8.0340000000000007</c:v>
                </c:pt>
                <c:pt idx="4018" formatCode="General">
                  <c:v>8.0359999999999996</c:v>
                </c:pt>
                <c:pt idx="4019" formatCode="General">
                  <c:v>8.0380000000000003</c:v>
                </c:pt>
                <c:pt idx="4020" formatCode="General">
                  <c:v>8.0399999999999991</c:v>
                </c:pt>
                <c:pt idx="4021" formatCode="General">
                  <c:v>8.0419999999999998</c:v>
                </c:pt>
                <c:pt idx="4022" formatCode="General">
                  <c:v>8.0440000000000005</c:v>
                </c:pt>
                <c:pt idx="4023" formatCode="General">
                  <c:v>8.0459999999999994</c:v>
                </c:pt>
                <c:pt idx="4024" formatCode="General">
                  <c:v>8.048</c:v>
                </c:pt>
                <c:pt idx="4025" formatCode="General">
                  <c:v>8.0500000000000007</c:v>
                </c:pt>
                <c:pt idx="4026" formatCode="General">
                  <c:v>8.0519999999999996</c:v>
                </c:pt>
                <c:pt idx="4027" formatCode="General">
                  <c:v>8.0540000000000003</c:v>
                </c:pt>
                <c:pt idx="4028" formatCode="General">
                  <c:v>8.0559999999999992</c:v>
                </c:pt>
                <c:pt idx="4029" formatCode="General">
                  <c:v>8.0579999999999998</c:v>
                </c:pt>
                <c:pt idx="4030" formatCode="General">
                  <c:v>8.06</c:v>
                </c:pt>
                <c:pt idx="4031" formatCode="General">
                  <c:v>8.0619999999999994</c:v>
                </c:pt>
                <c:pt idx="4032" formatCode="General">
                  <c:v>8.0640000000000001</c:v>
                </c:pt>
                <c:pt idx="4033" formatCode="General">
                  <c:v>8.0660000000000007</c:v>
                </c:pt>
                <c:pt idx="4034" formatCode="General">
                  <c:v>8.0679999999999996</c:v>
                </c:pt>
                <c:pt idx="4035" formatCode="General">
                  <c:v>8.07</c:v>
                </c:pt>
                <c:pt idx="4036" formatCode="General">
                  <c:v>8.0719999999999992</c:v>
                </c:pt>
                <c:pt idx="4037" formatCode="General">
                  <c:v>8.0739999999999998</c:v>
                </c:pt>
                <c:pt idx="4038" formatCode="General">
                  <c:v>8.0760000000000005</c:v>
                </c:pt>
                <c:pt idx="4039" formatCode="General">
                  <c:v>8.0779999999999994</c:v>
                </c:pt>
                <c:pt idx="4040" formatCode="General">
                  <c:v>8.08</c:v>
                </c:pt>
                <c:pt idx="4041" formatCode="General">
                  <c:v>8.0820000000000007</c:v>
                </c:pt>
                <c:pt idx="4042" formatCode="General">
                  <c:v>8.0839999999999996</c:v>
                </c:pt>
                <c:pt idx="4043" formatCode="General">
                  <c:v>8.0860000000000003</c:v>
                </c:pt>
                <c:pt idx="4044" formatCode="General">
                  <c:v>8.0879999999999992</c:v>
                </c:pt>
                <c:pt idx="4045" formatCode="General">
                  <c:v>8.09</c:v>
                </c:pt>
                <c:pt idx="4046" formatCode="General">
                  <c:v>8.0920000000000005</c:v>
                </c:pt>
                <c:pt idx="4047" formatCode="General">
                  <c:v>8.0939999999999994</c:v>
                </c:pt>
                <c:pt idx="4048" formatCode="General">
                  <c:v>8.0960000000000001</c:v>
                </c:pt>
                <c:pt idx="4049" formatCode="General">
                  <c:v>8.0980000000000008</c:v>
                </c:pt>
                <c:pt idx="4050" formatCode="General">
                  <c:v>8.1</c:v>
                </c:pt>
                <c:pt idx="4051" formatCode="General">
                  <c:v>8.1020000000000003</c:v>
                </c:pt>
                <c:pt idx="4052" formatCode="General">
                  <c:v>8.1039999999999992</c:v>
                </c:pt>
                <c:pt idx="4053" formatCode="General">
                  <c:v>8.1059999999999999</c:v>
                </c:pt>
                <c:pt idx="4054" formatCode="General">
                  <c:v>8.1080000000000005</c:v>
                </c:pt>
                <c:pt idx="4055" formatCode="General">
                  <c:v>8.11</c:v>
                </c:pt>
                <c:pt idx="4056" formatCode="General">
                  <c:v>8.1120000000000001</c:v>
                </c:pt>
                <c:pt idx="4057" formatCode="General">
                  <c:v>8.1140000000000008</c:v>
                </c:pt>
                <c:pt idx="4058" formatCode="General">
                  <c:v>8.1159999999999997</c:v>
                </c:pt>
                <c:pt idx="4059" formatCode="General">
                  <c:v>8.1180000000000003</c:v>
                </c:pt>
                <c:pt idx="4060" formatCode="General">
                  <c:v>8.1199999999999992</c:v>
                </c:pt>
                <c:pt idx="4061" formatCode="General">
                  <c:v>8.1219999999999999</c:v>
                </c:pt>
                <c:pt idx="4062" formatCode="General">
                  <c:v>8.1240000000000006</c:v>
                </c:pt>
                <c:pt idx="4063" formatCode="General">
                  <c:v>8.1259999999999994</c:v>
                </c:pt>
                <c:pt idx="4064" formatCode="General">
                  <c:v>8.1280000000000001</c:v>
                </c:pt>
                <c:pt idx="4065" formatCode="General">
                  <c:v>8.1300000000000008</c:v>
                </c:pt>
                <c:pt idx="4066" formatCode="General">
                  <c:v>8.1319999999999997</c:v>
                </c:pt>
                <c:pt idx="4067" formatCode="General">
                  <c:v>8.1340000000000003</c:v>
                </c:pt>
                <c:pt idx="4068" formatCode="General">
                  <c:v>8.1359999999999992</c:v>
                </c:pt>
                <c:pt idx="4069" formatCode="General">
                  <c:v>8.1379999999999999</c:v>
                </c:pt>
                <c:pt idx="4070" formatCode="General">
                  <c:v>8.14</c:v>
                </c:pt>
                <c:pt idx="4071" formatCode="General">
                  <c:v>8.1419999999999995</c:v>
                </c:pt>
                <c:pt idx="4072" formatCode="General">
                  <c:v>8.1440000000000001</c:v>
                </c:pt>
                <c:pt idx="4073" formatCode="General">
                  <c:v>8.1460000000000008</c:v>
                </c:pt>
                <c:pt idx="4074" formatCode="General">
                  <c:v>8.1479999999999997</c:v>
                </c:pt>
                <c:pt idx="4075" formatCode="General">
                  <c:v>8.15</c:v>
                </c:pt>
                <c:pt idx="4076" formatCode="General">
                  <c:v>8.1519999999999992</c:v>
                </c:pt>
                <c:pt idx="4077" formatCode="General">
                  <c:v>8.1539999999999999</c:v>
                </c:pt>
                <c:pt idx="4078" formatCode="General">
                  <c:v>8.1560000000000006</c:v>
                </c:pt>
                <c:pt idx="4079" formatCode="General">
                  <c:v>8.1579999999999995</c:v>
                </c:pt>
                <c:pt idx="4080" formatCode="General">
                  <c:v>8.16</c:v>
                </c:pt>
                <c:pt idx="4081" formatCode="General">
                  <c:v>8.1620000000000008</c:v>
                </c:pt>
                <c:pt idx="4082" formatCode="General">
                  <c:v>8.1639999999999997</c:v>
                </c:pt>
                <c:pt idx="4083" formatCode="General">
                  <c:v>8.1660000000000004</c:v>
                </c:pt>
                <c:pt idx="4084" formatCode="General">
                  <c:v>8.1679999999999993</c:v>
                </c:pt>
                <c:pt idx="4085" formatCode="General">
                  <c:v>8.17</c:v>
                </c:pt>
                <c:pt idx="4086" formatCode="General">
                  <c:v>8.1720000000000006</c:v>
                </c:pt>
                <c:pt idx="4087" formatCode="General">
                  <c:v>8.1739999999999995</c:v>
                </c:pt>
                <c:pt idx="4088" formatCode="General">
                  <c:v>8.1760000000000002</c:v>
                </c:pt>
                <c:pt idx="4089" formatCode="General">
                  <c:v>8.1780000000000008</c:v>
                </c:pt>
                <c:pt idx="4090" formatCode="General">
                  <c:v>8.18</c:v>
                </c:pt>
                <c:pt idx="4091" formatCode="General">
                  <c:v>8.1820000000000004</c:v>
                </c:pt>
                <c:pt idx="4092" formatCode="General">
                  <c:v>8.1839999999999993</c:v>
                </c:pt>
                <c:pt idx="4093" formatCode="General">
                  <c:v>8.1859999999999999</c:v>
                </c:pt>
                <c:pt idx="4094" formatCode="General">
                  <c:v>8.1880000000000006</c:v>
                </c:pt>
                <c:pt idx="4095" formatCode="General">
                  <c:v>8.19</c:v>
                </c:pt>
                <c:pt idx="4096" formatCode="General">
                  <c:v>8.1920000000000002</c:v>
                </c:pt>
                <c:pt idx="4097" formatCode="General">
                  <c:v>8.1940000000000008</c:v>
                </c:pt>
                <c:pt idx="4098" formatCode="General">
                  <c:v>8.1959999999999997</c:v>
                </c:pt>
                <c:pt idx="4099" formatCode="General">
                  <c:v>8.1980000000000004</c:v>
                </c:pt>
                <c:pt idx="4100" formatCode="General">
                  <c:v>8.1999999999999993</c:v>
                </c:pt>
                <c:pt idx="4101" formatCode="General">
                  <c:v>8.202</c:v>
                </c:pt>
                <c:pt idx="4102" formatCode="General">
                  <c:v>8.2040000000000006</c:v>
                </c:pt>
                <c:pt idx="4103" formatCode="General">
                  <c:v>8.2059999999999995</c:v>
                </c:pt>
                <c:pt idx="4104" formatCode="General">
                  <c:v>8.2080000000000002</c:v>
                </c:pt>
                <c:pt idx="4105" formatCode="General">
                  <c:v>8.2100000000000009</c:v>
                </c:pt>
                <c:pt idx="4106" formatCode="General">
                  <c:v>8.2119999999999997</c:v>
                </c:pt>
                <c:pt idx="4107" formatCode="General">
                  <c:v>8.2140000000000004</c:v>
                </c:pt>
                <c:pt idx="4108" formatCode="General">
                  <c:v>8.2159999999999993</c:v>
                </c:pt>
                <c:pt idx="4109" formatCode="General">
                  <c:v>8.218</c:v>
                </c:pt>
                <c:pt idx="4110" formatCode="General">
                  <c:v>8.2200000000000006</c:v>
                </c:pt>
                <c:pt idx="4111" formatCode="General">
                  <c:v>8.2219999999999995</c:v>
                </c:pt>
                <c:pt idx="4112" formatCode="General">
                  <c:v>8.2240000000000002</c:v>
                </c:pt>
                <c:pt idx="4113" formatCode="General">
                  <c:v>8.2260000000000009</c:v>
                </c:pt>
                <c:pt idx="4114" formatCode="General">
                  <c:v>8.2279999999999998</c:v>
                </c:pt>
                <c:pt idx="4115" formatCode="General">
                  <c:v>8.23</c:v>
                </c:pt>
                <c:pt idx="4116" formatCode="General">
                  <c:v>8.2319999999999993</c:v>
                </c:pt>
                <c:pt idx="4117" formatCode="General">
                  <c:v>8.234</c:v>
                </c:pt>
                <c:pt idx="4118" formatCode="General">
                  <c:v>8.2360000000000007</c:v>
                </c:pt>
                <c:pt idx="4119" formatCode="General">
                  <c:v>8.2379999999999995</c:v>
                </c:pt>
                <c:pt idx="4120" formatCode="General">
                  <c:v>8.24</c:v>
                </c:pt>
                <c:pt idx="4121" formatCode="General">
                  <c:v>8.2420000000000009</c:v>
                </c:pt>
                <c:pt idx="4122" formatCode="General">
                  <c:v>8.2439999999999998</c:v>
                </c:pt>
                <c:pt idx="4123" formatCode="General">
                  <c:v>8.2460000000000004</c:v>
                </c:pt>
                <c:pt idx="4124" formatCode="General">
                  <c:v>8.2479999999999993</c:v>
                </c:pt>
                <c:pt idx="4125" formatCode="General">
                  <c:v>8.25</c:v>
                </c:pt>
                <c:pt idx="4126" formatCode="General">
                  <c:v>8.2520000000000007</c:v>
                </c:pt>
                <c:pt idx="4127" formatCode="General">
                  <c:v>8.2539999999999996</c:v>
                </c:pt>
                <c:pt idx="4128" formatCode="General">
                  <c:v>8.2560000000000002</c:v>
                </c:pt>
                <c:pt idx="4129" formatCode="General">
                  <c:v>8.2579999999999991</c:v>
                </c:pt>
                <c:pt idx="4130" formatCode="General">
                  <c:v>8.26</c:v>
                </c:pt>
                <c:pt idx="4131" formatCode="General">
                  <c:v>8.2620000000000005</c:v>
                </c:pt>
                <c:pt idx="4132" formatCode="General">
                  <c:v>8.2639999999999993</c:v>
                </c:pt>
                <c:pt idx="4133" formatCode="General">
                  <c:v>8.266</c:v>
                </c:pt>
                <c:pt idx="4134" formatCode="General">
                  <c:v>8.2680000000000007</c:v>
                </c:pt>
                <c:pt idx="4135" formatCode="General">
                  <c:v>8.27</c:v>
                </c:pt>
                <c:pt idx="4136" formatCode="General">
                  <c:v>8.2720000000000002</c:v>
                </c:pt>
                <c:pt idx="4137" formatCode="General">
                  <c:v>8.2739999999999991</c:v>
                </c:pt>
                <c:pt idx="4138" formatCode="General">
                  <c:v>8.2759999999999998</c:v>
                </c:pt>
                <c:pt idx="4139" formatCode="General">
                  <c:v>8.2780000000000005</c:v>
                </c:pt>
                <c:pt idx="4140" formatCode="General">
                  <c:v>8.2799999999999994</c:v>
                </c:pt>
                <c:pt idx="4141" formatCode="General">
                  <c:v>8.282</c:v>
                </c:pt>
                <c:pt idx="4142" formatCode="General">
                  <c:v>8.2840000000000007</c:v>
                </c:pt>
                <c:pt idx="4143" formatCode="General">
                  <c:v>8.2859999999999996</c:v>
                </c:pt>
                <c:pt idx="4144" formatCode="General">
                  <c:v>8.2880000000000003</c:v>
                </c:pt>
                <c:pt idx="4145" formatCode="General">
                  <c:v>8.2899999999999991</c:v>
                </c:pt>
                <c:pt idx="4146" formatCode="General">
                  <c:v>8.2919999999999998</c:v>
                </c:pt>
                <c:pt idx="4147" formatCode="General">
                  <c:v>8.2940000000000005</c:v>
                </c:pt>
                <c:pt idx="4148" formatCode="General">
                  <c:v>8.2959999999999994</c:v>
                </c:pt>
                <c:pt idx="4149" formatCode="General">
                  <c:v>8.298</c:v>
                </c:pt>
                <c:pt idx="4150" formatCode="General">
                  <c:v>8.3000000000000007</c:v>
                </c:pt>
                <c:pt idx="4151" formatCode="General">
                  <c:v>8.3019999999999996</c:v>
                </c:pt>
                <c:pt idx="4152" formatCode="General">
                  <c:v>8.3040000000000003</c:v>
                </c:pt>
                <c:pt idx="4153" formatCode="General">
                  <c:v>8.3059999999999992</c:v>
                </c:pt>
                <c:pt idx="4154" formatCode="General">
                  <c:v>8.3079999999999998</c:v>
                </c:pt>
                <c:pt idx="4155" formatCode="General">
                  <c:v>8.31</c:v>
                </c:pt>
                <c:pt idx="4156" formatCode="General">
                  <c:v>8.3119999999999994</c:v>
                </c:pt>
                <c:pt idx="4157" formatCode="General">
                  <c:v>8.3140000000000001</c:v>
                </c:pt>
                <c:pt idx="4158" formatCode="General">
                  <c:v>8.3160000000000007</c:v>
                </c:pt>
                <c:pt idx="4159" formatCode="General">
                  <c:v>8.3179999999999996</c:v>
                </c:pt>
                <c:pt idx="4160" formatCode="General">
                  <c:v>8.32</c:v>
                </c:pt>
                <c:pt idx="4161" formatCode="General">
                  <c:v>8.3219999999999992</c:v>
                </c:pt>
                <c:pt idx="4162" formatCode="General">
                  <c:v>8.3239999999999998</c:v>
                </c:pt>
                <c:pt idx="4163" formatCode="General">
                  <c:v>8.3260000000000005</c:v>
                </c:pt>
                <c:pt idx="4164" formatCode="General">
                  <c:v>8.3279999999999994</c:v>
                </c:pt>
                <c:pt idx="4165" formatCode="General">
                  <c:v>8.33</c:v>
                </c:pt>
                <c:pt idx="4166" formatCode="General">
                  <c:v>8.3320000000000007</c:v>
                </c:pt>
                <c:pt idx="4167" formatCode="General">
                  <c:v>8.3339999999999996</c:v>
                </c:pt>
                <c:pt idx="4168" formatCode="General">
                  <c:v>8.3360000000000003</c:v>
                </c:pt>
                <c:pt idx="4169" formatCode="General">
                  <c:v>8.3379999999999992</c:v>
                </c:pt>
                <c:pt idx="4170" formatCode="General">
                  <c:v>8.34</c:v>
                </c:pt>
                <c:pt idx="4171" formatCode="General">
                  <c:v>8.3420000000000005</c:v>
                </c:pt>
                <c:pt idx="4172" formatCode="General">
                  <c:v>8.3439999999999994</c:v>
                </c:pt>
                <c:pt idx="4173" formatCode="General">
                  <c:v>8.3460000000000001</c:v>
                </c:pt>
                <c:pt idx="4174" formatCode="General">
                  <c:v>8.3480000000000008</c:v>
                </c:pt>
                <c:pt idx="4175" formatCode="General">
                  <c:v>8.35</c:v>
                </c:pt>
                <c:pt idx="4176" formatCode="General">
                  <c:v>8.3520000000000003</c:v>
                </c:pt>
                <c:pt idx="4177" formatCode="General">
                  <c:v>8.3539999999999992</c:v>
                </c:pt>
                <c:pt idx="4178" formatCode="General">
                  <c:v>8.3559999999999999</c:v>
                </c:pt>
                <c:pt idx="4179" formatCode="General">
                  <c:v>8.3580000000000005</c:v>
                </c:pt>
                <c:pt idx="4180" formatCode="General">
                  <c:v>8.36</c:v>
                </c:pt>
                <c:pt idx="4181" formatCode="General">
                  <c:v>8.3620000000000001</c:v>
                </c:pt>
                <c:pt idx="4182" formatCode="General">
                  <c:v>8.3640000000000008</c:v>
                </c:pt>
                <c:pt idx="4183" formatCode="General">
                  <c:v>8.3659999999999997</c:v>
                </c:pt>
                <c:pt idx="4184" formatCode="General">
                  <c:v>8.3680000000000003</c:v>
                </c:pt>
                <c:pt idx="4185" formatCode="General">
                  <c:v>8.3699999999999992</c:v>
                </c:pt>
                <c:pt idx="4186" formatCode="General">
                  <c:v>8.3719999999999999</c:v>
                </c:pt>
                <c:pt idx="4187" formatCode="General">
                  <c:v>8.3740000000000006</c:v>
                </c:pt>
                <c:pt idx="4188" formatCode="General">
                  <c:v>8.3759999999999994</c:v>
                </c:pt>
                <c:pt idx="4189" formatCode="General">
                  <c:v>8.3780000000000001</c:v>
                </c:pt>
                <c:pt idx="4190" formatCode="General">
                  <c:v>8.3800000000000008</c:v>
                </c:pt>
                <c:pt idx="4191" formatCode="General">
                  <c:v>8.3819999999999997</c:v>
                </c:pt>
                <c:pt idx="4192" formatCode="General">
                  <c:v>8.3840000000000003</c:v>
                </c:pt>
                <c:pt idx="4193" formatCode="General">
                  <c:v>8.3859999999999992</c:v>
                </c:pt>
                <c:pt idx="4194" formatCode="General">
                  <c:v>8.3879999999999999</c:v>
                </c:pt>
                <c:pt idx="4195" formatCode="General">
                  <c:v>8.39</c:v>
                </c:pt>
                <c:pt idx="4196" formatCode="General">
                  <c:v>8.3919999999999995</c:v>
                </c:pt>
                <c:pt idx="4197" formatCode="General">
                  <c:v>8.3940000000000001</c:v>
                </c:pt>
                <c:pt idx="4198" formatCode="General">
                  <c:v>8.3960000000000008</c:v>
                </c:pt>
                <c:pt idx="4199" formatCode="General">
                  <c:v>8.3979999999999997</c:v>
                </c:pt>
                <c:pt idx="4200" formatCode="General">
                  <c:v>8.4</c:v>
                </c:pt>
                <c:pt idx="4201" formatCode="General">
                  <c:v>8.4019999999999992</c:v>
                </c:pt>
                <c:pt idx="4202" formatCode="General">
                  <c:v>8.4039999999999999</c:v>
                </c:pt>
                <c:pt idx="4203" formatCode="General">
                  <c:v>8.4060000000000006</c:v>
                </c:pt>
                <c:pt idx="4204" formatCode="General">
                  <c:v>8.4079999999999995</c:v>
                </c:pt>
                <c:pt idx="4205" formatCode="General">
                  <c:v>8.41</c:v>
                </c:pt>
                <c:pt idx="4206" formatCode="General">
                  <c:v>8.4120000000000008</c:v>
                </c:pt>
                <c:pt idx="4207" formatCode="General">
                  <c:v>8.4139999999999997</c:v>
                </c:pt>
                <c:pt idx="4208" formatCode="General">
                  <c:v>8.4160000000000004</c:v>
                </c:pt>
                <c:pt idx="4209" formatCode="General">
                  <c:v>8.4179999999999993</c:v>
                </c:pt>
                <c:pt idx="4210" formatCode="General">
                  <c:v>8.42</c:v>
                </c:pt>
                <c:pt idx="4211" formatCode="General">
                  <c:v>8.4220000000000006</c:v>
                </c:pt>
                <c:pt idx="4212" formatCode="General">
                  <c:v>8.4239999999999995</c:v>
                </c:pt>
                <c:pt idx="4213" formatCode="General">
                  <c:v>8.4260000000000002</c:v>
                </c:pt>
                <c:pt idx="4214" formatCode="General">
                  <c:v>8.4280000000000008</c:v>
                </c:pt>
                <c:pt idx="4215" formatCode="General">
                  <c:v>8.43</c:v>
                </c:pt>
                <c:pt idx="4216" formatCode="General">
                  <c:v>8.4320000000000004</c:v>
                </c:pt>
                <c:pt idx="4217" formatCode="General">
                  <c:v>8.4339999999999993</c:v>
                </c:pt>
                <c:pt idx="4218" formatCode="General">
                  <c:v>8.4359999999999999</c:v>
                </c:pt>
                <c:pt idx="4219" formatCode="General">
                  <c:v>8.4380000000000006</c:v>
                </c:pt>
                <c:pt idx="4220" formatCode="General">
                  <c:v>8.44</c:v>
                </c:pt>
                <c:pt idx="4221" formatCode="General">
                  <c:v>8.4420000000000002</c:v>
                </c:pt>
                <c:pt idx="4222" formatCode="General">
                  <c:v>8.4440000000000008</c:v>
                </c:pt>
                <c:pt idx="4223" formatCode="General">
                  <c:v>8.4459999999999997</c:v>
                </c:pt>
                <c:pt idx="4224" formatCode="General">
                  <c:v>8.4480000000000004</c:v>
                </c:pt>
                <c:pt idx="4225" formatCode="General">
                  <c:v>8.4499999999999993</c:v>
                </c:pt>
                <c:pt idx="4226" formatCode="General">
                  <c:v>8.452</c:v>
                </c:pt>
                <c:pt idx="4227" formatCode="General">
                  <c:v>8.4540000000000006</c:v>
                </c:pt>
                <c:pt idx="4228" formatCode="General">
                  <c:v>8.4559999999999995</c:v>
                </c:pt>
                <c:pt idx="4229" formatCode="General">
                  <c:v>8.4580000000000002</c:v>
                </c:pt>
                <c:pt idx="4230" formatCode="General">
                  <c:v>8.4600000000000009</c:v>
                </c:pt>
                <c:pt idx="4231" formatCode="General">
                  <c:v>8.4619999999999997</c:v>
                </c:pt>
                <c:pt idx="4232" formatCode="General">
                  <c:v>8.4640000000000004</c:v>
                </c:pt>
                <c:pt idx="4233" formatCode="General">
                  <c:v>8.4659999999999993</c:v>
                </c:pt>
                <c:pt idx="4234" formatCode="General">
                  <c:v>8.468</c:v>
                </c:pt>
                <c:pt idx="4235" formatCode="General">
                  <c:v>8.4700000000000006</c:v>
                </c:pt>
                <c:pt idx="4236" formatCode="General">
                  <c:v>8.4719999999999995</c:v>
                </c:pt>
                <c:pt idx="4237" formatCode="General">
                  <c:v>8.4740000000000002</c:v>
                </c:pt>
                <c:pt idx="4238" formatCode="General">
                  <c:v>8.4760000000000009</c:v>
                </c:pt>
                <c:pt idx="4239" formatCode="General">
                  <c:v>8.4779999999999998</c:v>
                </c:pt>
                <c:pt idx="4240" formatCode="General">
                  <c:v>8.48</c:v>
                </c:pt>
                <c:pt idx="4241" formatCode="General">
                  <c:v>8.4819999999999993</c:v>
                </c:pt>
                <c:pt idx="4242" formatCode="General">
                  <c:v>8.484</c:v>
                </c:pt>
                <c:pt idx="4243" formatCode="General">
                  <c:v>8.4860000000000007</c:v>
                </c:pt>
                <c:pt idx="4244" formatCode="General">
                  <c:v>8.4879999999999995</c:v>
                </c:pt>
                <c:pt idx="4245" formatCode="General">
                  <c:v>8.49</c:v>
                </c:pt>
                <c:pt idx="4246" formatCode="General">
                  <c:v>8.4920000000000009</c:v>
                </c:pt>
                <c:pt idx="4247" formatCode="General">
                  <c:v>8.4939999999999998</c:v>
                </c:pt>
                <c:pt idx="4248" formatCode="General">
                  <c:v>8.4960000000000004</c:v>
                </c:pt>
                <c:pt idx="4249" formatCode="General">
                  <c:v>8.4979999999999993</c:v>
                </c:pt>
                <c:pt idx="4250" formatCode="General">
                  <c:v>8.5</c:v>
                </c:pt>
                <c:pt idx="4251" formatCode="General">
                  <c:v>8.5020000000000007</c:v>
                </c:pt>
                <c:pt idx="4252" formatCode="General">
                  <c:v>8.5039999999999996</c:v>
                </c:pt>
                <c:pt idx="4253" formatCode="General">
                  <c:v>8.5060000000000002</c:v>
                </c:pt>
                <c:pt idx="4254" formatCode="General">
                  <c:v>8.5079999999999991</c:v>
                </c:pt>
                <c:pt idx="4255" formatCode="General">
                  <c:v>8.51</c:v>
                </c:pt>
                <c:pt idx="4256" formatCode="General">
                  <c:v>8.5120000000000005</c:v>
                </c:pt>
                <c:pt idx="4257" formatCode="General">
                  <c:v>8.5139999999999993</c:v>
                </c:pt>
                <c:pt idx="4258" formatCode="General">
                  <c:v>8.516</c:v>
                </c:pt>
                <c:pt idx="4259" formatCode="General">
                  <c:v>8.5180000000000007</c:v>
                </c:pt>
                <c:pt idx="4260" formatCode="General">
                  <c:v>8.52</c:v>
                </c:pt>
                <c:pt idx="4261" formatCode="General">
                  <c:v>8.5220000000000002</c:v>
                </c:pt>
                <c:pt idx="4262" formatCode="General">
                  <c:v>8.5239999999999991</c:v>
                </c:pt>
                <c:pt idx="4263" formatCode="General">
                  <c:v>8.5259999999999998</c:v>
                </c:pt>
                <c:pt idx="4264" formatCode="General">
                  <c:v>8.5280000000000005</c:v>
                </c:pt>
                <c:pt idx="4265" formatCode="General">
                  <c:v>8.5299999999999994</c:v>
                </c:pt>
                <c:pt idx="4266" formatCode="General">
                  <c:v>8.532</c:v>
                </c:pt>
                <c:pt idx="4267" formatCode="General">
                  <c:v>8.5340000000000007</c:v>
                </c:pt>
                <c:pt idx="4268" formatCode="General">
                  <c:v>8.5359999999999996</c:v>
                </c:pt>
                <c:pt idx="4269" formatCode="General">
                  <c:v>8.5380000000000003</c:v>
                </c:pt>
                <c:pt idx="4270" formatCode="General">
                  <c:v>8.5399999999999991</c:v>
                </c:pt>
                <c:pt idx="4271" formatCode="General">
                  <c:v>8.5419999999999998</c:v>
                </c:pt>
                <c:pt idx="4272" formatCode="General">
                  <c:v>8.5440000000000005</c:v>
                </c:pt>
                <c:pt idx="4273" formatCode="General">
                  <c:v>8.5459999999999994</c:v>
                </c:pt>
                <c:pt idx="4274" formatCode="General">
                  <c:v>8.548</c:v>
                </c:pt>
                <c:pt idx="4275" formatCode="General">
                  <c:v>8.5500000000000007</c:v>
                </c:pt>
                <c:pt idx="4276" formatCode="General">
                  <c:v>8.5519999999999996</c:v>
                </c:pt>
                <c:pt idx="4277" formatCode="General">
                  <c:v>8.5540000000000003</c:v>
                </c:pt>
                <c:pt idx="4278" formatCode="General">
                  <c:v>8.5559999999999992</c:v>
                </c:pt>
                <c:pt idx="4279" formatCode="General">
                  <c:v>8.5579999999999998</c:v>
                </c:pt>
                <c:pt idx="4280" formatCode="General">
                  <c:v>8.56</c:v>
                </c:pt>
                <c:pt idx="4281" formatCode="General">
                  <c:v>8.5619999999999994</c:v>
                </c:pt>
                <c:pt idx="4282" formatCode="General">
                  <c:v>8.5640000000000001</c:v>
                </c:pt>
                <c:pt idx="4283" formatCode="General">
                  <c:v>8.5660000000000007</c:v>
                </c:pt>
                <c:pt idx="4284" formatCode="General">
                  <c:v>8.5679999999999996</c:v>
                </c:pt>
                <c:pt idx="4285" formatCode="General">
                  <c:v>8.57</c:v>
                </c:pt>
                <c:pt idx="4286" formatCode="General">
                  <c:v>8.5719999999999992</c:v>
                </c:pt>
                <c:pt idx="4287" formatCode="General">
                  <c:v>8.5739999999999998</c:v>
                </c:pt>
                <c:pt idx="4288" formatCode="General">
                  <c:v>8.5760000000000005</c:v>
                </c:pt>
                <c:pt idx="4289" formatCode="General">
                  <c:v>8.5779999999999994</c:v>
                </c:pt>
                <c:pt idx="4290" formatCode="General">
                  <c:v>8.58</c:v>
                </c:pt>
                <c:pt idx="4291" formatCode="General">
                  <c:v>8.5820000000000007</c:v>
                </c:pt>
                <c:pt idx="4292" formatCode="General">
                  <c:v>8.5839999999999996</c:v>
                </c:pt>
                <c:pt idx="4293" formatCode="General">
                  <c:v>8.5860000000000003</c:v>
                </c:pt>
                <c:pt idx="4294" formatCode="General">
                  <c:v>8.5879999999999992</c:v>
                </c:pt>
                <c:pt idx="4295" formatCode="General">
                  <c:v>8.59</c:v>
                </c:pt>
                <c:pt idx="4296" formatCode="General">
                  <c:v>8.5920000000000005</c:v>
                </c:pt>
                <c:pt idx="4297" formatCode="General">
                  <c:v>8.5939999999999994</c:v>
                </c:pt>
                <c:pt idx="4298" formatCode="General">
                  <c:v>8.5960000000000001</c:v>
                </c:pt>
                <c:pt idx="4299" formatCode="General">
                  <c:v>8.5980000000000008</c:v>
                </c:pt>
                <c:pt idx="4300" formatCode="General">
                  <c:v>8.6</c:v>
                </c:pt>
                <c:pt idx="4301" formatCode="General">
                  <c:v>8.6020000000000003</c:v>
                </c:pt>
                <c:pt idx="4302" formatCode="General">
                  <c:v>8.6039999999999992</c:v>
                </c:pt>
                <c:pt idx="4303" formatCode="General">
                  <c:v>8.6059999999999999</c:v>
                </c:pt>
                <c:pt idx="4304" formatCode="General">
                  <c:v>8.6080000000000005</c:v>
                </c:pt>
                <c:pt idx="4305" formatCode="General">
                  <c:v>8.61</c:v>
                </c:pt>
                <c:pt idx="4306" formatCode="General">
                  <c:v>8.6120000000000001</c:v>
                </c:pt>
                <c:pt idx="4307" formatCode="General">
                  <c:v>8.6140000000000008</c:v>
                </c:pt>
                <c:pt idx="4308" formatCode="General">
                  <c:v>8.6159999999999997</c:v>
                </c:pt>
                <c:pt idx="4309" formatCode="General">
                  <c:v>8.6180000000000003</c:v>
                </c:pt>
                <c:pt idx="4310" formatCode="General">
                  <c:v>8.6199999999999992</c:v>
                </c:pt>
                <c:pt idx="4311" formatCode="General">
                  <c:v>8.6219999999999999</c:v>
                </c:pt>
                <c:pt idx="4312" formatCode="General">
                  <c:v>8.6240000000000006</c:v>
                </c:pt>
                <c:pt idx="4313" formatCode="General">
                  <c:v>8.6259999999999994</c:v>
                </c:pt>
                <c:pt idx="4314" formatCode="General">
                  <c:v>8.6280000000000001</c:v>
                </c:pt>
                <c:pt idx="4315" formatCode="General">
                  <c:v>8.6300000000000008</c:v>
                </c:pt>
                <c:pt idx="4316" formatCode="General">
                  <c:v>8.6319999999999997</c:v>
                </c:pt>
                <c:pt idx="4317" formatCode="General">
                  <c:v>8.6340000000000003</c:v>
                </c:pt>
                <c:pt idx="4318" formatCode="General">
                  <c:v>8.6359999999999992</c:v>
                </c:pt>
                <c:pt idx="4319" formatCode="General">
                  <c:v>8.6379999999999999</c:v>
                </c:pt>
                <c:pt idx="4320" formatCode="General">
                  <c:v>8.64</c:v>
                </c:pt>
                <c:pt idx="4321" formatCode="General">
                  <c:v>8.6419999999999995</c:v>
                </c:pt>
                <c:pt idx="4322" formatCode="General">
                  <c:v>8.6440000000000001</c:v>
                </c:pt>
                <c:pt idx="4323" formatCode="General">
                  <c:v>8.6460000000000008</c:v>
                </c:pt>
                <c:pt idx="4324" formatCode="General">
                  <c:v>8.6479999999999997</c:v>
                </c:pt>
                <c:pt idx="4325" formatCode="General">
                  <c:v>8.65</c:v>
                </c:pt>
                <c:pt idx="4326" formatCode="General">
                  <c:v>8.6519999999999992</c:v>
                </c:pt>
                <c:pt idx="4327" formatCode="General">
                  <c:v>8.6539999999999999</c:v>
                </c:pt>
                <c:pt idx="4328" formatCode="General">
                  <c:v>8.6560000000000006</c:v>
                </c:pt>
                <c:pt idx="4329" formatCode="General">
                  <c:v>8.6579999999999995</c:v>
                </c:pt>
                <c:pt idx="4330" formatCode="General">
                  <c:v>8.66</c:v>
                </c:pt>
                <c:pt idx="4331" formatCode="General">
                  <c:v>8.6620000000000008</c:v>
                </c:pt>
                <c:pt idx="4332" formatCode="General">
                  <c:v>8.6639999999999997</c:v>
                </c:pt>
                <c:pt idx="4333" formatCode="General">
                  <c:v>8.6660000000000004</c:v>
                </c:pt>
                <c:pt idx="4334" formatCode="General">
                  <c:v>8.6679999999999993</c:v>
                </c:pt>
                <c:pt idx="4335" formatCode="General">
                  <c:v>8.67</c:v>
                </c:pt>
                <c:pt idx="4336" formatCode="General">
                  <c:v>8.6720000000000006</c:v>
                </c:pt>
                <c:pt idx="4337" formatCode="General">
                  <c:v>8.6739999999999995</c:v>
                </c:pt>
                <c:pt idx="4338" formatCode="General">
                  <c:v>8.6760000000000002</c:v>
                </c:pt>
                <c:pt idx="4339" formatCode="General">
                  <c:v>8.6780000000000008</c:v>
                </c:pt>
                <c:pt idx="4340" formatCode="General">
                  <c:v>8.68</c:v>
                </c:pt>
                <c:pt idx="4341" formatCode="General">
                  <c:v>8.6820000000000004</c:v>
                </c:pt>
                <c:pt idx="4342" formatCode="General">
                  <c:v>8.6839999999999993</c:v>
                </c:pt>
                <c:pt idx="4343" formatCode="General">
                  <c:v>8.6859999999999999</c:v>
                </c:pt>
                <c:pt idx="4344" formatCode="General">
                  <c:v>8.6880000000000006</c:v>
                </c:pt>
                <c:pt idx="4345" formatCode="General">
                  <c:v>8.69</c:v>
                </c:pt>
                <c:pt idx="4346" formatCode="General">
                  <c:v>8.6920000000000002</c:v>
                </c:pt>
                <c:pt idx="4347" formatCode="General">
                  <c:v>8.6940000000000008</c:v>
                </c:pt>
                <c:pt idx="4348" formatCode="General">
                  <c:v>8.6959999999999997</c:v>
                </c:pt>
                <c:pt idx="4349" formatCode="General">
                  <c:v>8.6980000000000004</c:v>
                </c:pt>
                <c:pt idx="4350" formatCode="General">
                  <c:v>8.6999999999999993</c:v>
                </c:pt>
                <c:pt idx="4351" formatCode="General">
                  <c:v>8.702</c:v>
                </c:pt>
                <c:pt idx="4352" formatCode="General">
                  <c:v>8.7040000000000006</c:v>
                </c:pt>
                <c:pt idx="4353" formatCode="General">
                  <c:v>8.7059999999999995</c:v>
                </c:pt>
                <c:pt idx="4354" formatCode="General">
                  <c:v>8.7080000000000002</c:v>
                </c:pt>
                <c:pt idx="4355" formatCode="General">
                  <c:v>8.7100000000000009</c:v>
                </c:pt>
                <c:pt idx="4356" formatCode="General">
                  <c:v>8.7119999999999997</c:v>
                </c:pt>
                <c:pt idx="4357" formatCode="General">
                  <c:v>8.7140000000000004</c:v>
                </c:pt>
                <c:pt idx="4358" formatCode="General">
                  <c:v>8.7159999999999993</c:v>
                </c:pt>
                <c:pt idx="4359" formatCode="General">
                  <c:v>8.718</c:v>
                </c:pt>
                <c:pt idx="4360" formatCode="General">
                  <c:v>8.7200000000000006</c:v>
                </c:pt>
                <c:pt idx="4361" formatCode="General">
                  <c:v>8.7219999999999995</c:v>
                </c:pt>
                <c:pt idx="4362" formatCode="General">
                  <c:v>8.7240000000000002</c:v>
                </c:pt>
                <c:pt idx="4363" formatCode="General">
                  <c:v>8.7260000000000009</c:v>
                </c:pt>
                <c:pt idx="4364" formatCode="General">
                  <c:v>8.7279999999999998</c:v>
                </c:pt>
                <c:pt idx="4365" formatCode="General">
                  <c:v>8.73</c:v>
                </c:pt>
                <c:pt idx="4366" formatCode="General">
                  <c:v>8.7319999999999993</c:v>
                </c:pt>
                <c:pt idx="4367" formatCode="General">
                  <c:v>8.734</c:v>
                </c:pt>
                <c:pt idx="4368" formatCode="General">
                  <c:v>8.7360000000000007</c:v>
                </c:pt>
                <c:pt idx="4369" formatCode="General">
                  <c:v>8.7379999999999995</c:v>
                </c:pt>
                <c:pt idx="4370" formatCode="General">
                  <c:v>8.74</c:v>
                </c:pt>
                <c:pt idx="4371" formatCode="General">
                  <c:v>8.7420000000000009</c:v>
                </c:pt>
                <c:pt idx="4372" formatCode="General">
                  <c:v>8.7439999999999998</c:v>
                </c:pt>
                <c:pt idx="4373" formatCode="General">
                  <c:v>8.7460000000000004</c:v>
                </c:pt>
                <c:pt idx="4374" formatCode="General">
                  <c:v>8.7479999999999993</c:v>
                </c:pt>
                <c:pt idx="4375" formatCode="General">
                  <c:v>8.75</c:v>
                </c:pt>
                <c:pt idx="4376" formatCode="General">
                  <c:v>8.7520000000000007</c:v>
                </c:pt>
                <c:pt idx="4377" formatCode="General">
                  <c:v>8.7539999999999996</c:v>
                </c:pt>
                <c:pt idx="4378" formatCode="General">
                  <c:v>8.7560000000000002</c:v>
                </c:pt>
                <c:pt idx="4379" formatCode="General">
                  <c:v>8.7579999999999991</c:v>
                </c:pt>
                <c:pt idx="4380" formatCode="General">
                  <c:v>8.76</c:v>
                </c:pt>
                <c:pt idx="4381" formatCode="General">
                  <c:v>8.7620000000000005</c:v>
                </c:pt>
                <c:pt idx="4382" formatCode="General">
                  <c:v>8.7639999999999993</c:v>
                </c:pt>
                <c:pt idx="4383" formatCode="General">
                  <c:v>8.766</c:v>
                </c:pt>
                <c:pt idx="4384" formatCode="General">
                  <c:v>8.7680000000000007</c:v>
                </c:pt>
                <c:pt idx="4385" formatCode="General">
                  <c:v>8.77</c:v>
                </c:pt>
                <c:pt idx="4386" formatCode="General">
                  <c:v>8.7720000000000002</c:v>
                </c:pt>
                <c:pt idx="4387" formatCode="General">
                  <c:v>8.7739999999999991</c:v>
                </c:pt>
                <c:pt idx="4388" formatCode="General">
                  <c:v>8.7759999999999998</c:v>
                </c:pt>
                <c:pt idx="4389" formatCode="General">
                  <c:v>8.7780000000000005</c:v>
                </c:pt>
                <c:pt idx="4390" formatCode="General">
                  <c:v>8.7799999999999994</c:v>
                </c:pt>
                <c:pt idx="4391" formatCode="General">
                  <c:v>8.782</c:v>
                </c:pt>
                <c:pt idx="4392" formatCode="General">
                  <c:v>8.7840000000000007</c:v>
                </c:pt>
                <c:pt idx="4393" formatCode="General">
                  <c:v>8.7859999999999996</c:v>
                </c:pt>
                <c:pt idx="4394" formatCode="General">
                  <c:v>8.7880000000000003</c:v>
                </c:pt>
                <c:pt idx="4395" formatCode="General">
                  <c:v>8.7899999999999991</c:v>
                </c:pt>
                <c:pt idx="4396" formatCode="General">
                  <c:v>8.7919999999999998</c:v>
                </c:pt>
                <c:pt idx="4397" formatCode="General">
                  <c:v>8.7940000000000005</c:v>
                </c:pt>
                <c:pt idx="4398" formatCode="General">
                  <c:v>8.7959999999999994</c:v>
                </c:pt>
                <c:pt idx="4399" formatCode="General">
                  <c:v>8.798</c:v>
                </c:pt>
                <c:pt idx="4400" formatCode="General">
                  <c:v>8.8000000000000007</c:v>
                </c:pt>
                <c:pt idx="4401" formatCode="General">
                  <c:v>8.8019999999999996</c:v>
                </c:pt>
                <c:pt idx="4402" formatCode="General">
                  <c:v>8.8040000000000003</c:v>
                </c:pt>
                <c:pt idx="4403" formatCode="General">
                  <c:v>8.8059999999999992</c:v>
                </c:pt>
                <c:pt idx="4404" formatCode="General">
                  <c:v>8.8079999999999998</c:v>
                </c:pt>
                <c:pt idx="4405" formatCode="General">
                  <c:v>8.81</c:v>
                </c:pt>
                <c:pt idx="4406" formatCode="General">
                  <c:v>8.8119999999999994</c:v>
                </c:pt>
                <c:pt idx="4407" formatCode="General">
                  <c:v>8.8140000000000001</c:v>
                </c:pt>
                <c:pt idx="4408" formatCode="General">
                  <c:v>8.8160000000000007</c:v>
                </c:pt>
                <c:pt idx="4409" formatCode="General">
                  <c:v>8.8179999999999996</c:v>
                </c:pt>
                <c:pt idx="4410" formatCode="General">
                  <c:v>8.82</c:v>
                </c:pt>
                <c:pt idx="4411" formatCode="General">
                  <c:v>8.8219999999999992</c:v>
                </c:pt>
                <c:pt idx="4412" formatCode="General">
                  <c:v>8.8239999999999998</c:v>
                </c:pt>
                <c:pt idx="4413" formatCode="General">
                  <c:v>8.8260000000000005</c:v>
                </c:pt>
                <c:pt idx="4414" formatCode="General">
                  <c:v>8.8279999999999994</c:v>
                </c:pt>
                <c:pt idx="4415" formatCode="General">
                  <c:v>8.83</c:v>
                </c:pt>
                <c:pt idx="4416" formatCode="General">
                  <c:v>8.8320000000000007</c:v>
                </c:pt>
                <c:pt idx="4417" formatCode="General">
                  <c:v>8.8339999999999996</c:v>
                </c:pt>
                <c:pt idx="4418" formatCode="General">
                  <c:v>8.8360000000000003</c:v>
                </c:pt>
                <c:pt idx="4419" formatCode="General">
                  <c:v>8.8379999999999992</c:v>
                </c:pt>
                <c:pt idx="4420" formatCode="General">
                  <c:v>8.84</c:v>
                </c:pt>
                <c:pt idx="4421" formatCode="General">
                  <c:v>8.8420000000000005</c:v>
                </c:pt>
                <c:pt idx="4422" formatCode="General">
                  <c:v>8.8439999999999994</c:v>
                </c:pt>
                <c:pt idx="4423" formatCode="General">
                  <c:v>8.8460000000000001</c:v>
                </c:pt>
                <c:pt idx="4424" formatCode="General">
                  <c:v>8.8480000000000008</c:v>
                </c:pt>
                <c:pt idx="4425" formatCode="General">
                  <c:v>8.85</c:v>
                </c:pt>
                <c:pt idx="4426" formatCode="General">
                  <c:v>8.8520000000000003</c:v>
                </c:pt>
                <c:pt idx="4427" formatCode="General">
                  <c:v>8.8539999999999992</c:v>
                </c:pt>
                <c:pt idx="4428" formatCode="General">
                  <c:v>8.8559999999999999</c:v>
                </c:pt>
                <c:pt idx="4429" formatCode="General">
                  <c:v>8.8580000000000005</c:v>
                </c:pt>
                <c:pt idx="4430" formatCode="General">
                  <c:v>8.86</c:v>
                </c:pt>
                <c:pt idx="4431" formatCode="General">
                  <c:v>8.8620000000000001</c:v>
                </c:pt>
                <c:pt idx="4432" formatCode="General">
                  <c:v>8.8640000000000008</c:v>
                </c:pt>
                <c:pt idx="4433" formatCode="General">
                  <c:v>8.8659999999999997</c:v>
                </c:pt>
                <c:pt idx="4434" formatCode="General">
                  <c:v>8.8680000000000003</c:v>
                </c:pt>
                <c:pt idx="4435" formatCode="General">
                  <c:v>8.8699999999999992</c:v>
                </c:pt>
                <c:pt idx="4436" formatCode="General">
                  <c:v>8.8719999999999999</c:v>
                </c:pt>
                <c:pt idx="4437" formatCode="General">
                  <c:v>8.8740000000000006</c:v>
                </c:pt>
                <c:pt idx="4438" formatCode="General">
                  <c:v>8.8759999999999994</c:v>
                </c:pt>
                <c:pt idx="4439" formatCode="General">
                  <c:v>8.8780000000000001</c:v>
                </c:pt>
                <c:pt idx="4440" formatCode="General">
                  <c:v>8.8800000000000008</c:v>
                </c:pt>
                <c:pt idx="4441" formatCode="General">
                  <c:v>8.8819999999999997</c:v>
                </c:pt>
                <c:pt idx="4442" formatCode="General">
                  <c:v>8.8840000000000003</c:v>
                </c:pt>
                <c:pt idx="4443" formatCode="General">
                  <c:v>8.8859999999999992</c:v>
                </c:pt>
                <c:pt idx="4444" formatCode="General">
                  <c:v>8.8879999999999999</c:v>
                </c:pt>
                <c:pt idx="4445" formatCode="General">
                  <c:v>8.89</c:v>
                </c:pt>
                <c:pt idx="4446" formatCode="General">
                  <c:v>8.8919999999999995</c:v>
                </c:pt>
                <c:pt idx="4447" formatCode="General">
                  <c:v>8.8940000000000001</c:v>
                </c:pt>
                <c:pt idx="4448" formatCode="General">
                  <c:v>8.8960000000000008</c:v>
                </c:pt>
                <c:pt idx="4449" formatCode="General">
                  <c:v>8.8979999999999997</c:v>
                </c:pt>
                <c:pt idx="4450" formatCode="General">
                  <c:v>8.9</c:v>
                </c:pt>
                <c:pt idx="4451" formatCode="General">
                  <c:v>8.9019999999999992</c:v>
                </c:pt>
                <c:pt idx="4452" formatCode="General">
                  <c:v>8.9039999999999999</c:v>
                </c:pt>
                <c:pt idx="4453" formatCode="General">
                  <c:v>8.9060000000000006</c:v>
                </c:pt>
                <c:pt idx="4454" formatCode="General">
                  <c:v>8.9079999999999995</c:v>
                </c:pt>
                <c:pt idx="4455" formatCode="General">
                  <c:v>8.91</c:v>
                </c:pt>
                <c:pt idx="4456" formatCode="General">
                  <c:v>8.9120000000000008</c:v>
                </c:pt>
                <c:pt idx="4457" formatCode="General">
                  <c:v>8.9139999999999997</c:v>
                </c:pt>
                <c:pt idx="4458" formatCode="General">
                  <c:v>8.9160000000000004</c:v>
                </c:pt>
                <c:pt idx="4459" formatCode="General">
                  <c:v>8.9179999999999993</c:v>
                </c:pt>
                <c:pt idx="4460" formatCode="General">
                  <c:v>8.92</c:v>
                </c:pt>
                <c:pt idx="4461" formatCode="General">
                  <c:v>8.9220000000000006</c:v>
                </c:pt>
                <c:pt idx="4462" formatCode="General">
                  <c:v>8.9239999999999995</c:v>
                </c:pt>
                <c:pt idx="4463" formatCode="General">
                  <c:v>8.9260000000000002</c:v>
                </c:pt>
                <c:pt idx="4464" formatCode="General">
                  <c:v>8.9280000000000008</c:v>
                </c:pt>
                <c:pt idx="4465" formatCode="General">
                  <c:v>8.93</c:v>
                </c:pt>
                <c:pt idx="4466" formatCode="General">
                  <c:v>8.9320000000000004</c:v>
                </c:pt>
                <c:pt idx="4467" formatCode="General">
                  <c:v>8.9339999999999993</c:v>
                </c:pt>
                <c:pt idx="4468" formatCode="General">
                  <c:v>8.9359999999999999</c:v>
                </c:pt>
                <c:pt idx="4469" formatCode="General">
                  <c:v>8.9380000000000006</c:v>
                </c:pt>
                <c:pt idx="4470" formatCode="General">
                  <c:v>8.94</c:v>
                </c:pt>
                <c:pt idx="4471" formatCode="General">
                  <c:v>8.9420000000000002</c:v>
                </c:pt>
                <c:pt idx="4472" formatCode="General">
                  <c:v>8.9440000000000008</c:v>
                </c:pt>
                <c:pt idx="4473" formatCode="General">
                  <c:v>8.9459999999999997</c:v>
                </c:pt>
                <c:pt idx="4474" formatCode="General">
                  <c:v>8.9480000000000004</c:v>
                </c:pt>
                <c:pt idx="4475" formatCode="General">
                  <c:v>8.9499999999999993</c:v>
                </c:pt>
                <c:pt idx="4476" formatCode="General">
                  <c:v>8.952</c:v>
                </c:pt>
                <c:pt idx="4477" formatCode="General">
                  <c:v>8.9540000000000006</c:v>
                </c:pt>
                <c:pt idx="4478" formatCode="General">
                  <c:v>8.9559999999999995</c:v>
                </c:pt>
                <c:pt idx="4479" formatCode="General">
                  <c:v>8.9580000000000002</c:v>
                </c:pt>
                <c:pt idx="4480" formatCode="General">
                  <c:v>8.9600000000000009</c:v>
                </c:pt>
                <c:pt idx="4481" formatCode="General">
                  <c:v>8.9619999999999997</c:v>
                </c:pt>
                <c:pt idx="4482" formatCode="General">
                  <c:v>8.9640000000000004</c:v>
                </c:pt>
                <c:pt idx="4483" formatCode="General">
                  <c:v>8.9659999999999993</c:v>
                </c:pt>
                <c:pt idx="4484" formatCode="General">
                  <c:v>8.968</c:v>
                </c:pt>
                <c:pt idx="4485" formatCode="General">
                  <c:v>8.9700000000000006</c:v>
                </c:pt>
                <c:pt idx="4486" formatCode="General">
                  <c:v>8.9719999999999995</c:v>
                </c:pt>
                <c:pt idx="4487" formatCode="General">
                  <c:v>8.9740000000000002</c:v>
                </c:pt>
                <c:pt idx="4488" formatCode="General">
                  <c:v>8.9760000000000009</c:v>
                </c:pt>
                <c:pt idx="4489" formatCode="General">
                  <c:v>8.9779999999999998</c:v>
                </c:pt>
                <c:pt idx="4490" formatCode="General">
                  <c:v>8.98</c:v>
                </c:pt>
                <c:pt idx="4491" formatCode="General">
                  <c:v>8.9819999999999993</c:v>
                </c:pt>
                <c:pt idx="4492" formatCode="General">
                  <c:v>8.984</c:v>
                </c:pt>
                <c:pt idx="4493" formatCode="General">
                  <c:v>8.9860000000000007</c:v>
                </c:pt>
                <c:pt idx="4494" formatCode="General">
                  <c:v>8.9879999999999995</c:v>
                </c:pt>
                <c:pt idx="4495" formatCode="General">
                  <c:v>8.99</c:v>
                </c:pt>
                <c:pt idx="4496" formatCode="General">
                  <c:v>8.9920000000000009</c:v>
                </c:pt>
                <c:pt idx="4497" formatCode="General">
                  <c:v>8.9939999999999998</c:v>
                </c:pt>
                <c:pt idx="4498" formatCode="General">
                  <c:v>8.9960000000000004</c:v>
                </c:pt>
                <c:pt idx="4499" formatCode="General">
                  <c:v>8.9979999999999993</c:v>
                </c:pt>
                <c:pt idx="4500" formatCode="General">
                  <c:v>9</c:v>
                </c:pt>
                <c:pt idx="4501" formatCode="General">
                  <c:v>9.0020000000000007</c:v>
                </c:pt>
                <c:pt idx="4502" formatCode="General">
                  <c:v>9.0039999999999996</c:v>
                </c:pt>
                <c:pt idx="4503" formatCode="General">
                  <c:v>9.0060000000000002</c:v>
                </c:pt>
                <c:pt idx="4504" formatCode="General">
                  <c:v>9.0079999999999991</c:v>
                </c:pt>
                <c:pt idx="4505" formatCode="General">
                  <c:v>9.01</c:v>
                </c:pt>
                <c:pt idx="4506" formatCode="General">
                  <c:v>9.0120000000000005</c:v>
                </c:pt>
                <c:pt idx="4507" formatCode="General">
                  <c:v>9.0139999999999993</c:v>
                </c:pt>
                <c:pt idx="4508" formatCode="General">
                  <c:v>9.016</c:v>
                </c:pt>
                <c:pt idx="4509" formatCode="General">
                  <c:v>9.0180000000000007</c:v>
                </c:pt>
                <c:pt idx="4510" formatCode="General">
                  <c:v>9.02</c:v>
                </c:pt>
                <c:pt idx="4511" formatCode="General">
                  <c:v>9.0220000000000002</c:v>
                </c:pt>
                <c:pt idx="4512" formatCode="General">
                  <c:v>9.0239999999999991</c:v>
                </c:pt>
                <c:pt idx="4513" formatCode="General">
                  <c:v>9.0259999999999998</c:v>
                </c:pt>
                <c:pt idx="4514" formatCode="General">
                  <c:v>9.0280000000000005</c:v>
                </c:pt>
                <c:pt idx="4515" formatCode="General">
                  <c:v>9.0299999999999994</c:v>
                </c:pt>
                <c:pt idx="4516" formatCode="General">
                  <c:v>9.032</c:v>
                </c:pt>
                <c:pt idx="4517" formatCode="General">
                  <c:v>9.0340000000000007</c:v>
                </c:pt>
                <c:pt idx="4518" formatCode="General">
                  <c:v>9.0359999999999996</c:v>
                </c:pt>
                <c:pt idx="4519" formatCode="General">
                  <c:v>9.0380000000000003</c:v>
                </c:pt>
                <c:pt idx="4520" formatCode="General">
                  <c:v>9.0399999999999991</c:v>
                </c:pt>
                <c:pt idx="4521" formatCode="General">
                  <c:v>9.0419999999999998</c:v>
                </c:pt>
                <c:pt idx="4522" formatCode="General">
                  <c:v>9.0440000000000005</c:v>
                </c:pt>
                <c:pt idx="4523" formatCode="General">
                  <c:v>9.0459999999999994</c:v>
                </c:pt>
                <c:pt idx="4524" formatCode="General">
                  <c:v>9.048</c:v>
                </c:pt>
                <c:pt idx="4525" formatCode="General">
                  <c:v>9.0500000000000007</c:v>
                </c:pt>
                <c:pt idx="4526" formatCode="General">
                  <c:v>9.0519999999999996</c:v>
                </c:pt>
                <c:pt idx="4527" formatCode="General">
                  <c:v>9.0540000000000003</c:v>
                </c:pt>
                <c:pt idx="4528" formatCode="General">
                  <c:v>9.0559999999999992</c:v>
                </c:pt>
                <c:pt idx="4529" formatCode="General">
                  <c:v>9.0579999999999998</c:v>
                </c:pt>
                <c:pt idx="4530" formatCode="General">
                  <c:v>9.06</c:v>
                </c:pt>
                <c:pt idx="4531" formatCode="General">
                  <c:v>9.0619999999999994</c:v>
                </c:pt>
                <c:pt idx="4532" formatCode="General">
                  <c:v>9.0640000000000001</c:v>
                </c:pt>
                <c:pt idx="4533" formatCode="General">
                  <c:v>9.0660000000000007</c:v>
                </c:pt>
                <c:pt idx="4534" formatCode="General">
                  <c:v>9.0679999999999996</c:v>
                </c:pt>
                <c:pt idx="4535" formatCode="General">
                  <c:v>9.07</c:v>
                </c:pt>
                <c:pt idx="4536" formatCode="General">
                  <c:v>9.0719999999999992</c:v>
                </c:pt>
                <c:pt idx="4537" formatCode="General">
                  <c:v>9.0739999999999998</c:v>
                </c:pt>
                <c:pt idx="4538" formatCode="General">
                  <c:v>9.0760000000000005</c:v>
                </c:pt>
                <c:pt idx="4539" formatCode="General">
                  <c:v>9.0779999999999994</c:v>
                </c:pt>
                <c:pt idx="4540" formatCode="General">
                  <c:v>9.08</c:v>
                </c:pt>
                <c:pt idx="4541" formatCode="General">
                  <c:v>9.0820000000000007</c:v>
                </c:pt>
                <c:pt idx="4542" formatCode="General">
                  <c:v>9.0839999999999996</c:v>
                </c:pt>
                <c:pt idx="4543" formatCode="General">
                  <c:v>9.0860000000000003</c:v>
                </c:pt>
                <c:pt idx="4544" formatCode="General">
                  <c:v>9.0879999999999992</c:v>
                </c:pt>
                <c:pt idx="4545" formatCode="General">
                  <c:v>9.09</c:v>
                </c:pt>
                <c:pt idx="4546" formatCode="General">
                  <c:v>9.0920000000000005</c:v>
                </c:pt>
                <c:pt idx="4547" formatCode="General">
                  <c:v>9.0939999999999994</c:v>
                </c:pt>
                <c:pt idx="4548" formatCode="General">
                  <c:v>9.0960000000000001</c:v>
                </c:pt>
                <c:pt idx="4549" formatCode="General">
                  <c:v>9.0980000000000008</c:v>
                </c:pt>
                <c:pt idx="4550" formatCode="General">
                  <c:v>9.1</c:v>
                </c:pt>
                <c:pt idx="4551" formatCode="General">
                  <c:v>9.1020000000000003</c:v>
                </c:pt>
                <c:pt idx="4552" formatCode="General">
                  <c:v>9.1039999999999992</c:v>
                </c:pt>
                <c:pt idx="4553" formatCode="General">
                  <c:v>9.1059999999999999</c:v>
                </c:pt>
                <c:pt idx="4554" formatCode="General">
                  <c:v>9.1080000000000005</c:v>
                </c:pt>
                <c:pt idx="4555" formatCode="General">
                  <c:v>9.11</c:v>
                </c:pt>
                <c:pt idx="4556" formatCode="General">
                  <c:v>9.1120000000000001</c:v>
                </c:pt>
                <c:pt idx="4557" formatCode="General">
                  <c:v>9.1140000000000008</c:v>
                </c:pt>
                <c:pt idx="4558" formatCode="General">
                  <c:v>9.1159999999999997</c:v>
                </c:pt>
                <c:pt idx="4559" formatCode="General">
                  <c:v>9.1180000000000003</c:v>
                </c:pt>
                <c:pt idx="4560" formatCode="General">
                  <c:v>9.1199999999999992</c:v>
                </c:pt>
                <c:pt idx="4561" formatCode="General">
                  <c:v>9.1219999999999999</c:v>
                </c:pt>
                <c:pt idx="4562" formatCode="General">
                  <c:v>9.1240000000000006</c:v>
                </c:pt>
                <c:pt idx="4563" formatCode="General">
                  <c:v>9.1259999999999994</c:v>
                </c:pt>
                <c:pt idx="4564" formatCode="General">
                  <c:v>9.1280000000000001</c:v>
                </c:pt>
                <c:pt idx="4565" formatCode="General">
                  <c:v>9.1300000000000008</c:v>
                </c:pt>
                <c:pt idx="4566" formatCode="General">
                  <c:v>9.1319999999999997</c:v>
                </c:pt>
                <c:pt idx="4567" formatCode="General">
                  <c:v>9.1340000000000003</c:v>
                </c:pt>
                <c:pt idx="4568" formatCode="General">
                  <c:v>9.1359999999999992</c:v>
                </c:pt>
                <c:pt idx="4569" formatCode="General">
                  <c:v>9.1379999999999999</c:v>
                </c:pt>
                <c:pt idx="4570" formatCode="General">
                  <c:v>9.14</c:v>
                </c:pt>
                <c:pt idx="4571" formatCode="General">
                  <c:v>9.1419999999999995</c:v>
                </c:pt>
                <c:pt idx="4572" formatCode="General">
                  <c:v>9.1440000000000001</c:v>
                </c:pt>
                <c:pt idx="4573" formatCode="General">
                  <c:v>9.1460000000000008</c:v>
                </c:pt>
                <c:pt idx="4574" formatCode="General">
                  <c:v>9.1479999999999997</c:v>
                </c:pt>
                <c:pt idx="4575" formatCode="General">
                  <c:v>9.15</c:v>
                </c:pt>
                <c:pt idx="4576" formatCode="General">
                  <c:v>9.1519999999999992</c:v>
                </c:pt>
                <c:pt idx="4577" formatCode="General">
                  <c:v>9.1539999999999999</c:v>
                </c:pt>
                <c:pt idx="4578" formatCode="General">
                  <c:v>9.1560000000000006</c:v>
                </c:pt>
                <c:pt idx="4579" formatCode="General">
                  <c:v>9.1579999999999995</c:v>
                </c:pt>
                <c:pt idx="4580" formatCode="General">
                  <c:v>9.16</c:v>
                </c:pt>
                <c:pt idx="4581" formatCode="General">
                  <c:v>9.1620000000000008</c:v>
                </c:pt>
                <c:pt idx="4582" formatCode="General">
                  <c:v>9.1639999999999997</c:v>
                </c:pt>
                <c:pt idx="4583" formatCode="General">
                  <c:v>9.1660000000000004</c:v>
                </c:pt>
                <c:pt idx="4584" formatCode="General">
                  <c:v>9.1679999999999993</c:v>
                </c:pt>
                <c:pt idx="4585" formatCode="General">
                  <c:v>9.17</c:v>
                </c:pt>
                <c:pt idx="4586" formatCode="General">
                  <c:v>9.1720000000000006</c:v>
                </c:pt>
                <c:pt idx="4587" formatCode="General">
                  <c:v>9.1739999999999995</c:v>
                </c:pt>
                <c:pt idx="4588" formatCode="General">
                  <c:v>9.1760000000000002</c:v>
                </c:pt>
                <c:pt idx="4589" formatCode="General">
                  <c:v>9.1780000000000008</c:v>
                </c:pt>
                <c:pt idx="4590" formatCode="General">
                  <c:v>9.18</c:v>
                </c:pt>
                <c:pt idx="4591" formatCode="General">
                  <c:v>9.1820000000000004</c:v>
                </c:pt>
                <c:pt idx="4592" formatCode="General">
                  <c:v>9.1839999999999993</c:v>
                </c:pt>
                <c:pt idx="4593" formatCode="General">
                  <c:v>9.1859999999999999</c:v>
                </c:pt>
                <c:pt idx="4594" formatCode="General">
                  <c:v>9.1880000000000006</c:v>
                </c:pt>
                <c:pt idx="4595" formatCode="General">
                  <c:v>9.19</c:v>
                </c:pt>
                <c:pt idx="4596" formatCode="General">
                  <c:v>9.1920000000000002</c:v>
                </c:pt>
                <c:pt idx="4597" formatCode="General">
                  <c:v>9.1940000000000008</c:v>
                </c:pt>
                <c:pt idx="4598" formatCode="General">
                  <c:v>9.1959999999999997</c:v>
                </c:pt>
                <c:pt idx="4599" formatCode="General">
                  <c:v>9.1980000000000004</c:v>
                </c:pt>
                <c:pt idx="4600" formatCode="General">
                  <c:v>9.1999999999999993</c:v>
                </c:pt>
                <c:pt idx="4601" formatCode="General">
                  <c:v>9.202</c:v>
                </c:pt>
                <c:pt idx="4602" formatCode="General">
                  <c:v>9.2040000000000006</c:v>
                </c:pt>
                <c:pt idx="4603" formatCode="General">
                  <c:v>9.2059999999999995</c:v>
                </c:pt>
                <c:pt idx="4604" formatCode="General">
                  <c:v>9.2080000000000002</c:v>
                </c:pt>
                <c:pt idx="4605" formatCode="General">
                  <c:v>9.2100000000000009</c:v>
                </c:pt>
                <c:pt idx="4606" formatCode="General">
                  <c:v>9.2119999999999997</c:v>
                </c:pt>
                <c:pt idx="4607" formatCode="General">
                  <c:v>9.2140000000000004</c:v>
                </c:pt>
                <c:pt idx="4608" formatCode="General">
                  <c:v>9.2159999999999993</c:v>
                </c:pt>
                <c:pt idx="4609" formatCode="General">
                  <c:v>9.218</c:v>
                </c:pt>
                <c:pt idx="4610" formatCode="General">
                  <c:v>9.2200000000000006</c:v>
                </c:pt>
                <c:pt idx="4611" formatCode="General">
                  <c:v>9.2219999999999995</c:v>
                </c:pt>
                <c:pt idx="4612" formatCode="General">
                  <c:v>9.2240000000000002</c:v>
                </c:pt>
                <c:pt idx="4613" formatCode="General">
                  <c:v>9.2260000000000009</c:v>
                </c:pt>
                <c:pt idx="4614" formatCode="General">
                  <c:v>9.2279999999999998</c:v>
                </c:pt>
                <c:pt idx="4615" formatCode="General">
                  <c:v>9.23</c:v>
                </c:pt>
                <c:pt idx="4616" formatCode="General">
                  <c:v>9.2319999999999993</c:v>
                </c:pt>
                <c:pt idx="4617" formatCode="General">
                  <c:v>9.234</c:v>
                </c:pt>
                <c:pt idx="4618" formatCode="General">
                  <c:v>9.2360000000000007</c:v>
                </c:pt>
                <c:pt idx="4619" formatCode="General">
                  <c:v>9.2379999999999995</c:v>
                </c:pt>
                <c:pt idx="4620" formatCode="General">
                  <c:v>9.24</c:v>
                </c:pt>
                <c:pt idx="4621" formatCode="General">
                  <c:v>9.2420000000000009</c:v>
                </c:pt>
                <c:pt idx="4622" formatCode="General">
                  <c:v>9.2439999999999998</c:v>
                </c:pt>
                <c:pt idx="4623" formatCode="General">
                  <c:v>9.2460000000000004</c:v>
                </c:pt>
                <c:pt idx="4624" formatCode="General">
                  <c:v>9.2479999999999993</c:v>
                </c:pt>
                <c:pt idx="4625" formatCode="General">
                  <c:v>9.25</c:v>
                </c:pt>
                <c:pt idx="4626" formatCode="General">
                  <c:v>9.2520000000000007</c:v>
                </c:pt>
                <c:pt idx="4627" formatCode="General">
                  <c:v>9.2539999999999996</c:v>
                </c:pt>
                <c:pt idx="4628" formatCode="General">
                  <c:v>9.2560000000000002</c:v>
                </c:pt>
                <c:pt idx="4629" formatCode="General">
                  <c:v>9.2579999999999991</c:v>
                </c:pt>
                <c:pt idx="4630" formatCode="General">
                  <c:v>9.26</c:v>
                </c:pt>
                <c:pt idx="4631" formatCode="General">
                  <c:v>9.2620000000000005</c:v>
                </c:pt>
                <c:pt idx="4632" formatCode="General">
                  <c:v>9.2639999999999993</c:v>
                </c:pt>
                <c:pt idx="4633" formatCode="General">
                  <c:v>9.266</c:v>
                </c:pt>
                <c:pt idx="4634" formatCode="General">
                  <c:v>9.2680000000000007</c:v>
                </c:pt>
                <c:pt idx="4635" formatCode="General">
                  <c:v>9.27</c:v>
                </c:pt>
                <c:pt idx="4636" formatCode="General">
                  <c:v>9.2720000000000002</c:v>
                </c:pt>
                <c:pt idx="4637" formatCode="General">
                  <c:v>9.2739999999999991</c:v>
                </c:pt>
                <c:pt idx="4638" formatCode="General">
                  <c:v>9.2759999999999998</c:v>
                </c:pt>
                <c:pt idx="4639" formatCode="General">
                  <c:v>9.2780000000000005</c:v>
                </c:pt>
                <c:pt idx="4640" formatCode="General">
                  <c:v>9.2799999999999994</c:v>
                </c:pt>
                <c:pt idx="4641" formatCode="General">
                  <c:v>9.282</c:v>
                </c:pt>
                <c:pt idx="4642" formatCode="General">
                  <c:v>9.2840000000000007</c:v>
                </c:pt>
                <c:pt idx="4643" formatCode="General">
                  <c:v>9.2859999999999996</c:v>
                </c:pt>
                <c:pt idx="4644" formatCode="General">
                  <c:v>9.2880000000000003</c:v>
                </c:pt>
                <c:pt idx="4645" formatCode="General">
                  <c:v>9.2899999999999991</c:v>
                </c:pt>
                <c:pt idx="4646" formatCode="General">
                  <c:v>9.2919999999999998</c:v>
                </c:pt>
                <c:pt idx="4647" formatCode="General">
                  <c:v>9.2940000000000005</c:v>
                </c:pt>
                <c:pt idx="4648" formatCode="General">
                  <c:v>9.2959999999999994</c:v>
                </c:pt>
                <c:pt idx="4649" formatCode="General">
                  <c:v>9.298</c:v>
                </c:pt>
                <c:pt idx="4650" formatCode="General">
                  <c:v>9.3000000000000007</c:v>
                </c:pt>
                <c:pt idx="4651" formatCode="General">
                  <c:v>9.3019999999999996</c:v>
                </c:pt>
                <c:pt idx="4652" formatCode="General">
                  <c:v>9.3040000000000003</c:v>
                </c:pt>
                <c:pt idx="4653" formatCode="General">
                  <c:v>9.3059999999999992</c:v>
                </c:pt>
                <c:pt idx="4654" formatCode="General">
                  <c:v>9.3079999999999998</c:v>
                </c:pt>
                <c:pt idx="4655" formatCode="General">
                  <c:v>9.31</c:v>
                </c:pt>
                <c:pt idx="4656" formatCode="General">
                  <c:v>9.3119999999999994</c:v>
                </c:pt>
                <c:pt idx="4657" formatCode="General">
                  <c:v>9.3140000000000001</c:v>
                </c:pt>
                <c:pt idx="4658" formatCode="General">
                  <c:v>9.3160000000000007</c:v>
                </c:pt>
                <c:pt idx="4659" formatCode="General">
                  <c:v>9.3179999999999996</c:v>
                </c:pt>
                <c:pt idx="4660" formatCode="General">
                  <c:v>9.32</c:v>
                </c:pt>
                <c:pt idx="4661" formatCode="General">
                  <c:v>9.3219999999999992</c:v>
                </c:pt>
                <c:pt idx="4662" formatCode="General">
                  <c:v>9.3239999999999998</c:v>
                </c:pt>
                <c:pt idx="4663" formatCode="General">
                  <c:v>9.3260000000000005</c:v>
                </c:pt>
                <c:pt idx="4664" formatCode="General">
                  <c:v>9.3279999999999994</c:v>
                </c:pt>
                <c:pt idx="4665" formatCode="General">
                  <c:v>9.33</c:v>
                </c:pt>
                <c:pt idx="4666" formatCode="General">
                  <c:v>9.3320000000000007</c:v>
                </c:pt>
                <c:pt idx="4667" formatCode="General">
                  <c:v>9.3339999999999996</c:v>
                </c:pt>
                <c:pt idx="4668" formatCode="General">
                  <c:v>9.3360000000000003</c:v>
                </c:pt>
                <c:pt idx="4669" formatCode="General">
                  <c:v>9.3379999999999992</c:v>
                </c:pt>
                <c:pt idx="4670" formatCode="General">
                  <c:v>9.34</c:v>
                </c:pt>
                <c:pt idx="4671" formatCode="General">
                  <c:v>9.3420000000000005</c:v>
                </c:pt>
                <c:pt idx="4672" formatCode="General">
                  <c:v>9.3439999999999994</c:v>
                </c:pt>
                <c:pt idx="4673" formatCode="General">
                  <c:v>9.3460000000000001</c:v>
                </c:pt>
                <c:pt idx="4674" formatCode="General">
                  <c:v>9.3480000000000008</c:v>
                </c:pt>
                <c:pt idx="4675" formatCode="General">
                  <c:v>9.35</c:v>
                </c:pt>
                <c:pt idx="4676" formatCode="General">
                  <c:v>9.3520000000000003</c:v>
                </c:pt>
                <c:pt idx="4677" formatCode="General">
                  <c:v>9.3539999999999992</c:v>
                </c:pt>
                <c:pt idx="4678" formatCode="General">
                  <c:v>9.3559999999999999</c:v>
                </c:pt>
                <c:pt idx="4679" formatCode="General">
                  <c:v>9.3580000000000005</c:v>
                </c:pt>
                <c:pt idx="4680" formatCode="General">
                  <c:v>9.36</c:v>
                </c:pt>
                <c:pt idx="4681" formatCode="General">
                  <c:v>9.3620000000000001</c:v>
                </c:pt>
                <c:pt idx="4682" formatCode="General">
                  <c:v>9.3640000000000008</c:v>
                </c:pt>
                <c:pt idx="4683" formatCode="General">
                  <c:v>9.3659999999999997</c:v>
                </c:pt>
                <c:pt idx="4684" formatCode="General">
                  <c:v>9.3680000000000003</c:v>
                </c:pt>
                <c:pt idx="4685" formatCode="General">
                  <c:v>9.3699999999999992</c:v>
                </c:pt>
                <c:pt idx="4686" formatCode="General">
                  <c:v>9.3719999999999999</c:v>
                </c:pt>
                <c:pt idx="4687" formatCode="General">
                  <c:v>9.3740000000000006</c:v>
                </c:pt>
                <c:pt idx="4688" formatCode="General">
                  <c:v>9.3759999999999994</c:v>
                </c:pt>
                <c:pt idx="4689" formatCode="General">
                  <c:v>9.3780000000000001</c:v>
                </c:pt>
                <c:pt idx="4690" formatCode="General">
                  <c:v>9.3800000000000008</c:v>
                </c:pt>
                <c:pt idx="4691" formatCode="General">
                  <c:v>9.3819999999999997</c:v>
                </c:pt>
                <c:pt idx="4692" formatCode="General">
                  <c:v>9.3840000000000003</c:v>
                </c:pt>
                <c:pt idx="4693" formatCode="General">
                  <c:v>9.3859999999999992</c:v>
                </c:pt>
                <c:pt idx="4694" formatCode="General">
                  <c:v>9.3879999999999999</c:v>
                </c:pt>
                <c:pt idx="4695" formatCode="General">
                  <c:v>9.39</c:v>
                </c:pt>
                <c:pt idx="4696" formatCode="General">
                  <c:v>9.3919999999999995</c:v>
                </c:pt>
                <c:pt idx="4697" formatCode="General">
                  <c:v>9.3940000000000001</c:v>
                </c:pt>
                <c:pt idx="4698" formatCode="General">
                  <c:v>9.3960000000000008</c:v>
                </c:pt>
                <c:pt idx="4699" formatCode="General">
                  <c:v>9.3979999999999997</c:v>
                </c:pt>
                <c:pt idx="4700" formatCode="General">
                  <c:v>9.4</c:v>
                </c:pt>
                <c:pt idx="4701" formatCode="General">
                  <c:v>9.4019999999999992</c:v>
                </c:pt>
                <c:pt idx="4702" formatCode="General">
                  <c:v>9.4039999999999999</c:v>
                </c:pt>
                <c:pt idx="4703" formatCode="General">
                  <c:v>9.4060000000000006</c:v>
                </c:pt>
                <c:pt idx="4704" formatCode="General">
                  <c:v>9.4079999999999995</c:v>
                </c:pt>
                <c:pt idx="4705" formatCode="General">
                  <c:v>9.41</c:v>
                </c:pt>
                <c:pt idx="4706" formatCode="General">
                  <c:v>9.4120000000000008</c:v>
                </c:pt>
                <c:pt idx="4707" formatCode="General">
                  <c:v>9.4139999999999997</c:v>
                </c:pt>
                <c:pt idx="4708" formatCode="General">
                  <c:v>9.4160000000000004</c:v>
                </c:pt>
                <c:pt idx="4709" formatCode="General">
                  <c:v>9.4179999999999993</c:v>
                </c:pt>
                <c:pt idx="4710" formatCode="General">
                  <c:v>9.42</c:v>
                </c:pt>
                <c:pt idx="4711" formatCode="General">
                  <c:v>9.4220000000000006</c:v>
                </c:pt>
                <c:pt idx="4712" formatCode="General">
                  <c:v>9.4239999999999995</c:v>
                </c:pt>
                <c:pt idx="4713" formatCode="General">
                  <c:v>9.4260000000000002</c:v>
                </c:pt>
                <c:pt idx="4714" formatCode="General">
                  <c:v>9.4280000000000008</c:v>
                </c:pt>
                <c:pt idx="4715" formatCode="General">
                  <c:v>9.43</c:v>
                </c:pt>
                <c:pt idx="4716" formatCode="General">
                  <c:v>9.4320000000000004</c:v>
                </c:pt>
                <c:pt idx="4717" formatCode="General">
                  <c:v>9.4339999999999993</c:v>
                </c:pt>
                <c:pt idx="4718" formatCode="General">
                  <c:v>9.4359999999999999</c:v>
                </c:pt>
                <c:pt idx="4719" formatCode="General">
                  <c:v>9.4380000000000006</c:v>
                </c:pt>
                <c:pt idx="4720" formatCode="General">
                  <c:v>9.44</c:v>
                </c:pt>
                <c:pt idx="4721" formatCode="General">
                  <c:v>9.4420000000000002</c:v>
                </c:pt>
                <c:pt idx="4722" formatCode="General">
                  <c:v>9.4440000000000008</c:v>
                </c:pt>
                <c:pt idx="4723" formatCode="General">
                  <c:v>9.4459999999999997</c:v>
                </c:pt>
                <c:pt idx="4724" formatCode="General">
                  <c:v>9.4480000000000004</c:v>
                </c:pt>
                <c:pt idx="4725" formatCode="General">
                  <c:v>9.4499999999999993</c:v>
                </c:pt>
                <c:pt idx="4726" formatCode="General">
                  <c:v>9.452</c:v>
                </c:pt>
                <c:pt idx="4727" formatCode="General">
                  <c:v>9.4540000000000006</c:v>
                </c:pt>
                <c:pt idx="4728" formatCode="General">
                  <c:v>9.4559999999999995</c:v>
                </c:pt>
                <c:pt idx="4729" formatCode="General">
                  <c:v>9.4580000000000002</c:v>
                </c:pt>
                <c:pt idx="4730" formatCode="General">
                  <c:v>9.4600000000000009</c:v>
                </c:pt>
                <c:pt idx="4731" formatCode="General">
                  <c:v>9.4619999999999997</c:v>
                </c:pt>
                <c:pt idx="4732" formatCode="General">
                  <c:v>9.4640000000000004</c:v>
                </c:pt>
                <c:pt idx="4733" formatCode="General">
                  <c:v>9.4659999999999993</c:v>
                </c:pt>
                <c:pt idx="4734" formatCode="General">
                  <c:v>9.468</c:v>
                </c:pt>
                <c:pt idx="4735" formatCode="General">
                  <c:v>9.4700000000000006</c:v>
                </c:pt>
                <c:pt idx="4736" formatCode="General">
                  <c:v>9.4719999999999995</c:v>
                </c:pt>
                <c:pt idx="4737" formatCode="General">
                  <c:v>9.4740000000000002</c:v>
                </c:pt>
                <c:pt idx="4738" formatCode="General">
                  <c:v>9.4760000000000009</c:v>
                </c:pt>
                <c:pt idx="4739" formatCode="General">
                  <c:v>9.4779999999999998</c:v>
                </c:pt>
                <c:pt idx="4740" formatCode="General">
                  <c:v>9.48</c:v>
                </c:pt>
                <c:pt idx="4741" formatCode="General">
                  <c:v>9.4819999999999993</c:v>
                </c:pt>
                <c:pt idx="4742" formatCode="General">
                  <c:v>9.484</c:v>
                </c:pt>
                <c:pt idx="4743" formatCode="General">
                  <c:v>9.4860000000000007</c:v>
                </c:pt>
                <c:pt idx="4744" formatCode="General">
                  <c:v>9.4879999999999995</c:v>
                </c:pt>
                <c:pt idx="4745" formatCode="General">
                  <c:v>9.49</c:v>
                </c:pt>
                <c:pt idx="4746" formatCode="General">
                  <c:v>9.4920000000000009</c:v>
                </c:pt>
                <c:pt idx="4747" formatCode="General">
                  <c:v>9.4939999999999998</c:v>
                </c:pt>
                <c:pt idx="4748" formatCode="General">
                  <c:v>9.4960000000000004</c:v>
                </c:pt>
                <c:pt idx="4749" formatCode="General">
                  <c:v>9.4979999999999993</c:v>
                </c:pt>
                <c:pt idx="4750" formatCode="General">
                  <c:v>9.5</c:v>
                </c:pt>
                <c:pt idx="4751" formatCode="General">
                  <c:v>9.5020000000000007</c:v>
                </c:pt>
                <c:pt idx="4752" formatCode="General">
                  <c:v>9.5039999999999996</c:v>
                </c:pt>
                <c:pt idx="4753" formatCode="General">
                  <c:v>9.5060000000000002</c:v>
                </c:pt>
                <c:pt idx="4754" formatCode="General">
                  <c:v>9.5079999999999991</c:v>
                </c:pt>
                <c:pt idx="4755" formatCode="General">
                  <c:v>9.51</c:v>
                </c:pt>
                <c:pt idx="4756" formatCode="General">
                  <c:v>9.5120000000000005</c:v>
                </c:pt>
                <c:pt idx="4757" formatCode="General">
                  <c:v>9.5139999999999993</c:v>
                </c:pt>
                <c:pt idx="4758" formatCode="General">
                  <c:v>9.516</c:v>
                </c:pt>
                <c:pt idx="4759" formatCode="General">
                  <c:v>9.5180000000000007</c:v>
                </c:pt>
                <c:pt idx="4760" formatCode="General">
                  <c:v>9.52</c:v>
                </c:pt>
                <c:pt idx="4761" formatCode="General">
                  <c:v>9.5220000000000002</c:v>
                </c:pt>
                <c:pt idx="4762" formatCode="General">
                  <c:v>9.5239999999999991</c:v>
                </c:pt>
                <c:pt idx="4763" formatCode="General">
                  <c:v>9.5259999999999998</c:v>
                </c:pt>
                <c:pt idx="4764" formatCode="General">
                  <c:v>9.5280000000000005</c:v>
                </c:pt>
                <c:pt idx="4765" formatCode="General">
                  <c:v>9.5299999999999994</c:v>
                </c:pt>
                <c:pt idx="4766" formatCode="General">
                  <c:v>9.532</c:v>
                </c:pt>
                <c:pt idx="4767" formatCode="General">
                  <c:v>9.5340000000000007</c:v>
                </c:pt>
                <c:pt idx="4768" formatCode="General">
                  <c:v>9.5359999999999996</c:v>
                </c:pt>
                <c:pt idx="4769" formatCode="General">
                  <c:v>9.5380000000000003</c:v>
                </c:pt>
                <c:pt idx="4770" formatCode="General">
                  <c:v>9.5399999999999991</c:v>
                </c:pt>
                <c:pt idx="4771" formatCode="General">
                  <c:v>9.5419999999999998</c:v>
                </c:pt>
                <c:pt idx="4772" formatCode="General">
                  <c:v>9.5440000000000005</c:v>
                </c:pt>
                <c:pt idx="4773" formatCode="General">
                  <c:v>9.5459999999999994</c:v>
                </c:pt>
                <c:pt idx="4774" formatCode="General">
                  <c:v>9.548</c:v>
                </c:pt>
                <c:pt idx="4775" formatCode="General">
                  <c:v>9.5500000000000007</c:v>
                </c:pt>
                <c:pt idx="4776" formatCode="General">
                  <c:v>9.5519999999999996</c:v>
                </c:pt>
                <c:pt idx="4777" formatCode="General">
                  <c:v>9.5540000000000003</c:v>
                </c:pt>
                <c:pt idx="4778" formatCode="General">
                  <c:v>9.5559999999999992</c:v>
                </c:pt>
                <c:pt idx="4779" formatCode="General">
                  <c:v>9.5579999999999998</c:v>
                </c:pt>
                <c:pt idx="4780" formatCode="General">
                  <c:v>9.56</c:v>
                </c:pt>
                <c:pt idx="4781" formatCode="General">
                  <c:v>9.5619999999999994</c:v>
                </c:pt>
                <c:pt idx="4782" formatCode="General">
                  <c:v>9.5640000000000001</c:v>
                </c:pt>
                <c:pt idx="4783" formatCode="General">
                  <c:v>9.5660000000000007</c:v>
                </c:pt>
                <c:pt idx="4784" formatCode="General">
                  <c:v>9.5679999999999996</c:v>
                </c:pt>
                <c:pt idx="4785" formatCode="General">
                  <c:v>9.57</c:v>
                </c:pt>
                <c:pt idx="4786" formatCode="General">
                  <c:v>9.5719999999999992</c:v>
                </c:pt>
                <c:pt idx="4787" formatCode="General">
                  <c:v>9.5739999999999998</c:v>
                </c:pt>
                <c:pt idx="4788" formatCode="General">
                  <c:v>9.5760000000000005</c:v>
                </c:pt>
                <c:pt idx="4789" formatCode="General">
                  <c:v>9.5779999999999994</c:v>
                </c:pt>
                <c:pt idx="4790" formatCode="General">
                  <c:v>9.58</c:v>
                </c:pt>
                <c:pt idx="4791" formatCode="General">
                  <c:v>9.5820000000000007</c:v>
                </c:pt>
                <c:pt idx="4792" formatCode="General">
                  <c:v>9.5839999999999996</c:v>
                </c:pt>
                <c:pt idx="4793" formatCode="General">
                  <c:v>9.5860000000000003</c:v>
                </c:pt>
                <c:pt idx="4794" formatCode="General">
                  <c:v>9.5879999999999992</c:v>
                </c:pt>
                <c:pt idx="4795" formatCode="General">
                  <c:v>9.59</c:v>
                </c:pt>
                <c:pt idx="4796" formatCode="General">
                  <c:v>9.5920000000000005</c:v>
                </c:pt>
                <c:pt idx="4797" formatCode="General">
                  <c:v>9.5939999999999994</c:v>
                </c:pt>
                <c:pt idx="4798" formatCode="General">
                  <c:v>9.5960000000000001</c:v>
                </c:pt>
                <c:pt idx="4799" formatCode="General">
                  <c:v>9.5980000000000008</c:v>
                </c:pt>
                <c:pt idx="4800" formatCode="General">
                  <c:v>9.6</c:v>
                </c:pt>
                <c:pt idx="4801" formatCode="General">
                  <c:v>9.6020000000000003</c:v>
                </c:pt>
                <c:pt idx="4802" formatCode="General">
                  <c:v>9.6039999999999992</c:v>
                </c:pt>
                <c:pt idx="4803" formatCode="General">
                  <c:v>9.6059999999999999</c:v>
                </c:pt>
                <c:pt idx="4804" formatCode="General">
                  <c:v>9.6080000000000005</c:v>
                </c:pt>
                <c:pt idx="4805" formatCode="General">
                  <c:v>9.61</c:v>
                </c:pt>
                <c:pt idx="4806" formatCode="General">
                  <c:v>9.6120000000000001</c:v>
                </c:pt>
                <c:pt idx="4807" formatCode="General">
                  <c:v>9.6140000000000008</c:v>
                </c:pt>
                <c:pt idx="4808" formatCode="General">
                  <c:v>9.6159999999999997</c:v>
                </c:pt>
                <c:pt idx="4809" formatCode="General">
                  <c:v>9.6180000000000003</c:v>
                </c:pt>
                <c:pt idx="4810" formatCode="General">
                  <c:v>9.6199999999999992</c:v>
                </c:pt>
                <c:pt idx="4811" formatCode="General">
                  <c:v>9.6219999999999999</c:v>
                </c:pt>
                <c:pt idx="4812" formatCode="General">
                  <c:v>9.6240000000000006</c:v>
                </c:pt>
                <c:pt idx="4813" formatCode="General">
                  <c:v>9.6259999999999994</c:v>
                </c:pt>
                <c:pt idx="4814" formatCode="General">
                  <c:v>9.6280000000000001</c:v>
                </c:pt>
                <c:pt idx="4815" formatCode="General">
                  <c:v>9.6300000000000008</c:v>
                </c:pt>
                <c:pt idx="4816" formatCode="General">
                  <c:v>9.6319999999999997</c:v>
                </c:pt>
                <c:pt idx="4817" formatCode="General">
                  <c:v>9.6340000000000003</c:v>
                </c:pt>
                <c:pt idx="4818" formatCode="General">
                  <c:v>9.6359999999999992</c:v>
                </c:pt>
                <c:pt idx="4819" formatCode="General">
                  <c:v>9.6379999999999999</c:v>
                </c:pt>
                <c:pt idx="4820" formatCode="General">
                  <c:v>9.64</c:v>
                </c:pt>
                <c:pt idx="4821" formatCode="General">
                  <c:v>9.6419999999999995</c:v>
                </c:pt>
                <c:pt idx="4822" formatCode="General">
                  <c:v>9.6440000000000001</c:v>
                </c:pt>
                <c:pt idx="4823" formatCode="General">
                  <c:v>9.6460000000000008</c:v>
                </c:pt>
                <c:pt idx="4824" formatCode="General">
                  <c:v>9.6479999999999997</c:v>
                </c:pt>
                <c:pt idx="4825" formatCode="General">
                  <c:v>9.65</c:v>
                </c:pt>
                <c:pt idx="4826" formatCode="General">
                  <c:v>9.6519999999999992</c:v>
                </c:pt>
                <c:pt idx="4827" formatCode="General">
                  <c:v>9.6539999999999999</c:v>
                </c:pt>
                <c:pt idx="4828" formatCode="General">
                  <c:v>9.6560000000000006</c:v>
                </c:pt>
                <c:pt idx="4829" formatCode="General">
                  <c:v>9.6579999999999995</c:v>
                </c:pt>
                <c:pt idx="4830" formatCode="General">
                  <c:v>9.66</c:v>
                </c:pt>
                <c:pt idx="4831" formatCode="General">
                  <c:v>9.6620000000000008</c:v>
                </c:pt>
                <c:pt idx="4832" formatCode="General">
                  <c:v>9.6639999999999997</c:v>
                </c:pt>
                <c:pt idx="4833" formatCode="General">
                  <c:v>9.6660000000000004</c:v>
                </c:pt>
                <c:pt idx="4834" formatCode="General">
                  <c:v>9.6679999999999993</c:v>
                </c:pt>
                <c:pt idx="4835" formatCode="General">
                  <c:v>9.67</c:v>
                </c:pt>
                <c:pt idx="4836" formatCode="General">
                  <c:v>9.6720000000000006</c:v>
                </c:pt>
                <c:pt idx="4837" formatCode="General">
                  <c:v>9.6739999999999995</c:v>
                </c:pt>
                <c:pt idx="4838" formatCode="General">
                  <c:v>9.6760000000000002</c:v>
                </c:pt>
                <c:pt idx="4839" formatCode="General">
                  <c:v>9.6780000000000008</c:v>
                </c:pt>
                <c:pt idx="4840" formatCode="General">
                  <c:v>9.68</c:v>
                </c:pt>
                <c:pt idx="4841" formatCode="General">
                  <c:v>9.6820000000000004</c:v>
                </c:pt>
                <c:pt idx="4842" formatCode="General">
                  <c:v>9.6839999999999993</c:v>
                </c:pt>
                <c:pt idx="4843" formatCode="General">
                  <c:v>9.6859999999999999</c:v>
                </c:pt>
                <c:pt idx="4844" formatCode="General">
                  <c:v>9.6880000000000006</c:v>
                </c:pt>
                <c:pt idx="4845" formatCode="General">
                  <c:v>9.69</c:v>
                </c:pt>
                <c:pt idx="4846" formatCode="General">
                  <c:v>9.6920000000000002</c:v>
                </c:pt>
                <c:pt idx="4847" formatCode="General">
                  <c:v>9.6940000000000008</c:v>
                </c:pt>
                <c:pt idx="4848" formatCode="General">
                  <c:v>9.6959999999999997</c:v>
                </c:pt>
                <c:pt idx="4849" formatCode="General">
                  <c:v>9.6980000000000004</c:v>
                </c:pt>
                <c:pt idx="4850" formatCode="General">
                  <c:v>9.6999999999999993</c:v>
                </c:pt>
                <c:pt idx="4851" formatCode="General">
                  <c:v>9.702</c:v>
                </c:pt>
                <c:pt idx="4852" formatCode="General">
                  <c:v>9.7040000000000006</c:v>
                </c:pt>
                <c:pt idx="4853" formatCode="General">
                  <c:v>9.7059999999999995</c:v>
                </c:pt>
                <c:pt idx="4854" formatCode="General">
                  <c:v>9.7080000000000002</c:v>
                </c:pt>
                <c:pt idx="4855" formatCode="General">
                  <c:v>9.7100000000000009</c:v>
                </c:pt>
                <c:pt idx="4856" formatCode="General">
                  <c:v>9.7119999999999997</c:v>
                </c:pt>
                <c:pt idx="4857" formatCode="General">
                  <c:v>9.7140000000000004</c:v>
                </c:pt>
                <c:pt idx="4858" formatCode="General">
                  <c:v>9.7159999999999993</c:v>
                </c:pt>
                <c:pt idx="4859" formatCode="General">
                  <c:v>9.718</c:v>
                </c:pt>
                <c:pt idx="4860" formatCode="General">
                  <c:v>9.7200000000000006</c:v>
                </c:pt>
                <c:pt idx="4861" formatCode="General">
                  <c:v>9.7219999999999995</c:v>
                </c:pt>
                <c:pt idx="4862" formatCode="General">
                  <c:v>9.7240000000000002</c:v>
                </c:pt>
                <c:pt idx="4863" formatCode="General">
                  <c:v>9.7260000000000009</c:v>
                </c:pt>
                <c:pt idx="4864" formatCode="General">
                  <c:v>9.7279999999999998</c:v>
                </c:pt>
                <c:pt idx="4865" formatCode="General">
                  <c:v>9.73</c:v>
                </c:pt>
                <c:pt idx="4866" formatCode="General">
                  <c:v>9.7319999999999993</c:v>
                </c:pt>
                <c:pt idx="4867" formatCode="General">
                  <c:v>9.734</c:v>
                </c:pt>
                <c:pt idx="4868" formatCode="General">
                  <c:v>9.7360000000000007</c:v>
                </c:pt>
                <c:pt idx="4869" formatCode="General">
                  <c:v>9.7379999999999995</c:v>
                </c:pt>
                <c:pt idx="4870" formatCode="General">
                  <c:v>9.74</c:v>
                </c:pt>
                <c:pt idx="4871" formatCode="General">
                  <c:v>9.7420000000000009</c:v>
                </c:pt>
                <c:pt idx="4872" formatCode="General">
                  <c:v>9.7439999999999998</c:v>
                </c:pt>
                <c:pt idx="4873" formatCode="General">
                  <c:v>9.7460000000000004</c:v>
                </c:pt>
                <c:pt idx="4874" formatCode="General">
                  <c:v>9.7479999999999993</c:v>
                </c:pt>
                <c:pt idx="4875" formatCode="General">
                  <c:v>9.75</c:v>
                </c:pt>
                <c:pt idx="4876" formatCode="General">
                  <c:v>9.7520000000000007</c:v>
                </c:pt>
                <c:pt idx="4877" formatCode="General">
                  <c:v>9.7539999999999996</c:v>
                </c:pt>
                <c:pt idx="4878" formatCode="General">
                  <c:v>9.7560000000000002</c:v>
                </c:pt>
                <c:pt idx="4879" formatCode="General">
                  <c:v>9.7579999999999991</c:v>
                </c:pt>
                <c:pt idx="4880" formatCode="General">
                  <c:v>9.76</c:v>
                </c:pt>
                <c:pt idx="4881" formatCode="General">
                  <c:v>9.7620000000000005</c:v>
                </c:pt>
                <c:pt idx="4882" formatCode="General">
                  <c:v>9.7639999999999993</c:v>
                </c:pt>
                <c:pt idx="4883" formatCode="General">
                  <c:v>9.766</c:v>
                </c:pt>
                <c:pt idx="4884" formatCode="General">
                  <c:v>9.7680000000000007</c:v>
                </c:pt>
                <c:pt idx="4885" formatCode="General">
                  <c:v>9.77</c:v>
                </c:pt>
                <c:pt idx="4886" formatCode="General">
                  <c:v>9.7720000000000002</c:v>
                </c:pt>
                <c:pt idx="4887" formatCode="General">
                  <c:v>9.7739999999999991</c:v>
                </c:pt>
                <c:pt idx="4888" formatCode="General">
                  <c:v>9.7759999999999998</c:v>
                </c:pt>
                <c:pt idx="4889" formatCode="General">
                  <c:v>9.7780000000000005</c:v>
                </c:pt>
                <c:pt idx="4890" formatCode="General">
                  <c:v>9.7799999999999994</c:v>
                </c:pt>
                <c:pt idx="4891" formatCode="General">
                  <c:v>9.782</c:v>
                </c:pt>
                <c:pt idx="4892" formatCode="General">
                  <c:v>9.7840000000000007</c:v>
                </c:pt>
                <c:pt idx="4893" formatCode="General">
                  <c:v>9.7859999999999996</c:v>
                </c:pt>
                <c:pt idx="4894" formatCode="General">
                  <c:v>9.7880000000000003</c:v>
                </c:pt>
                <c:pt idx="4895" formatCode="General">
                  <c:v>9.7899999999999991</c:v>
                </c:pt>
                <c:pt idx="4896" formatCode="General">
                  <c:v>9.7919999999999998</c:v>
                </c:pt>
                <c:pt idx="4897" formatCode="General">
                  <c:v>9.7940000000000005</c:v>
                </c:pt>
                <c:pt idx="4898" formatCode="General">
                  <c:v>9.7959999999999994</c:v>
                </c:pt>
                <c:pt idx="4899" formatCode="General">
                  <c:v>9.798</c:v>
                </c:pt>
                <c:pt idx="4900" formatCode="General">
                  <c:v>9.8000000000000007</c:v>
                </c:pt>
                <c:pt idx="4901" formatCode="General">
                  <c:v>9.8019999999999996</c:v>
                </c:pt>
                <c:pt idx="4902" formatCode="General">
                  <c:v>9.8040000000000003</c:v>
                </c:pt>
                <c:pt idx="4903" formatCode="General">
                  <c:v>9.8059999999999992</c:v>
                </c:pt>
                <c:pt idx="4904" formatCode="General">
                  <c:v>9.8079999999999998</c:v>
                </c:pt>
                <c:pt idx="4905" formatCode="General">
                  <c:v>9.81</c:v>
                </c:pt>
                <c:pt idx="4906" formatCode="General">
                  <c:v>9.8119999999999994</c:v>
                </c:pt>
                <c:pt idx="4907" formatCode="General">
                  <c:v>9.8140000000000001</c:v>
                </c:pt>
                <c:pt idx="4908" formatCode="General">
                  <c:v>9.8160000000000007</c:v>
                </c:pt>
                <c:pt idx="4909" formatCode="General">
                  <c:v>9.8179999999999996</c:v>
                </c:pt>
                <c:pt idx="4910" formatCode="General">
                  <c:v>9.82</c:v>
                </c:pt>
                <c:pt idx="4911" formatCode="General">
                  <c:v>9.8219999999999992</c:v>
                </c:pt>
                <c:pt idx="4912" formatCode="General">
                  <c:v>9.8239999999999998</c:v>
                </c:pt>
                <c:pt idx="4913" formatCode="General">
                  <c:v>9.8260000000000005</c:v>
                </c:pt>
                <c:pt idx="4914" formatCode="General">
                  <c:v>9.8279999999999994</c:v>
                </c:pt>
                <c:pt idx="4915" formatCode="General">
                  <c:v>9.83</c:v>
                </c:pt>
                <c:pt idx="4916" formatCode="General">
                  <c:v>9.8320000000000007</c:v>
                </c:pt>
                <c:pt idx="4917" formatCode="General">
                  <c:v>9.8339999999999996</c:v>
                </c:pt>
                <c:pt idx="4918" formatCode="General">
                  <c:v>9.8360000000000003</c:v>
                </c:pt>
                <c:pt idx="4919" formatCode="General">
                  <c:v>9.8379999999999992</c:v>
                </c:pt>
                <c:pt idx="4920" formatCode="General">
                  <c:v>9.84</c:v>
                </c:pt>
                <c:pt idx="4921" formatCode="General">
                  <c:v>9.8420000000000005</c:v>
                </c:pt>
                <c:pt idx="4922" formatCode="General">
                  <c:v>9.8439999999999994</c:v>
                </c:pt>
                <c:pt idx="4923" formatCode="General">
                  <c:v>9.8460000000000001</c:v>
                </c:pt>
                <c:pt idx="4924" formatCode="General">
                  <c:v>9.8480000000000008</c:v>
                </c:pt>
                <c:pt idx="4925" formatCode="General">
                  <c:v>9.85</c:v>
                </c:pt>
                <c:pt idx="4926" formatCode="General">
                  <c:v>9.8520000000000003</c:v>
                </c:pt>
                <c:pt idx="4927" formatCode="General">
                  <c:v>9.8539999999999992</c:v>
                </c:pt>
                <c:pt idx="4928" formatCode="General">
                  <c:v>9.8559999999999999</c:v>
                </c:pt>
                <c:pt idx="4929" formatCode="General">
                  <c:v>9.8580000000000005</c:v>
                </c:pt>
                <c:pt idx="4930" formatCode="General">
                  <c:v>9.86</c:v>
                </c:pt>
                <c:pt idx="4931" formatCode="General">
                  <c:v>9.8620000000000001</c:v>
                </c:pt>
                <c:pt idx="4932" formatCode="General">
                  <c:v>9.8640000000000008</c:v>
                </c:pt>
                <c:pt idx="4933" formatCode="General">
                  <c:v>9.8659999999999997</c:v>
                </c:pt>
                <c:pt idx="4934" formatCode="General">
                  <c:v>9.8680000000000003</c:v>
                </c:pt>
                <c:pt idx="4935" formatCode="General">
                  <c:v>9.8699999999999992</c:v>
                </c:pt>
                <c:pt idx="4936" formatCode="General">
                  <c:v>9.8719999999999999</c:v>
                </c:pt>
                <c:pt idx="4937" formatCode="General">
                  <c:v>9.8740000000000006</c:v>
                </c:pt>
                <c:pt idx="4938" formatCode="General">
                  <c:v>9.8759999999999994</c:v>
                </c:pt>
                <c:pt idx="4939" formatCode="General">
                  <c:v>9.8780000000000001</c:v>
                </c:pt>
                <c:pt idx="4940" formatCode="General">
                  <c:v>9.8800000000000008</c:v>
                </c:pt>
                <c:pt idx="4941" formatCode="General">
                  <c:v>9.8819999999999997</c:v>
                </c:pt>
                <c:pt idx="4942" formatCode="General">
                  <c:v>9.8840000000000003</c:v>
                </c:pt>
                <c:pt idx="4943" formatCode="General">
                  <c:v>9.8859999999999992</c:v>
                </c:pt>
                <c:pt idx="4944" formatCode="General">
                  <c:v>9.8879999999999999</c:v>
                </c:pt>
                <c:pt idx="4945" formatCode="General">
                  <c:v>9.89</c:v>
                </c:pt>
                <c:pt idx="4946" formatCode="General">
                  <c:v>9.8919999999999995</c:v>
                </c:pt>
                <c:pt idx="4947" formatCode="General">
                  <c:v>9.8940000000000001</c:v>
                </c:pt>
                <c:pt idx="4948" formatCode="General">
                  <c:v>9.8960000000000008</c:v>
                </c:pt>
                <c:pt idx="4949" formatCode="General">
                  <c:v>9.8979999999999997</c:v>
                </c:pt>
                <c:pt idx="4950" formatCode="General">
                  <c:v>9.9</c:v>
                </c:pt>
                <c:pt idx="4951" formatCode="General">
                  <c:v>9.9019999999999992</c:v>
                </c:pt>
                <c:pt idx="4952" formatCode="General">
                  <c:v>9.9039999999999999</c:v>
                </c:pt>
                <c:pt idx="4953" formatCode="General">
                  <c:v>9.9060000000000006</c:v>
                </c:pt>
                <c:pt idx="4954" formatCode="General">
                  <c:v>9.9079999999999995</c:v>
                </c:pt>
                <c:pt idx="4955" formatCode="General">
                  <c:v>9.91</c:v>
                </c:pt>
                <c:pt idx="4956" formatCode="General">
                  <c:v>9.9120000000000008</c:v>
                </c:pt>
                <c:pt idx="4957" formatCode="General">
                  <c:v>9.9139999999999997</c:v>
                </c:pt>
                <c:pt idx="4958" formatCode="General">
                  <c:v>9.9160000000000004</c:v>
                </c:pt>
                <c:pt idx="4959" formatCode="General">
                  <c:v>9.9179999999999993</c:v>
                </c:pt>
                <c:pt idx="4960" formatCode="General">
                  <c:v>9.92</c:v>
                </c:pt>
                <c:pt idx="4961" formatCode="General">
                  <c:v>9.9220000000000006</c:v>
                </c:pt>
                <c:pt idx="4962" formatCode="General">
                  <c:v>9.9239999999999995</c:v>
                </c:pt>
                <c:pt idx="4963" formatCode="General">
                  <c:v>9.9260000000000002</c:v>
                </c:pt>
                <c:pt idx="4964" formatCode="General">
                  <c:v>9.9280000000000008</c:v>
                </c:pt>
                <c:pt idx="4965" formatCode="General">
                  <c:v>9.93</c:v>
                </c:pt>
                <c:pt idx="4966" formatCode="General">
                  <c:v>9.9320000000000004</c:v>
                </c:pt>
                <c:pt idx="4967" formatCode="General">
                  <c:v>9.9339999999999993</c:v>
                </c:pt>
                <c:pt idx="4968" formatCode="General">
                  <c:v>9.9359999999999999</c:v>
                </c:pt>
                <c:pt idx="4969" formatCode="General">
                  <c:v>9.9380000000000006</c:v>
                </c:pt>
                <c:pt idx="4970" formatCode="General">
                  <c:v>9.94</c:v>
                </c:pt>
                <c:pt idx="4971" formatCode="General">
                  <c:v>9.9420000000000002</c:v>
                </c:pt>
                <c:pt idx="4972" formatCode="General">
                  <c:v>9.9440000000000008</c:v>
                </c:pt>
                <c:pt idx="4973" formatCode="General">
                  <c:v>9.9459999999999997</c:v>
                </c:pt>
                <c:pt idx="4974" formatCode="General">
                  <c:v>9.9480000000000004</c:v>
                </c:pt>
                <c:pt idx="4975" formatCode="General">
                  <c:v>9.9499999999999993</c:v>
                </c:pt>
                <c:pt idx="4976" formatCode="General">
                  <c:v>9.952</c:v>
                </c:pt>
                <c:pt idx="4977" formatCode="General">
                  <c:v>9.9540000000000006</c:v>
                </c:pt>
                <c:pt idx="4978" formatCode="General">
                  <c:v>9.9559999999999995</c:v>
                </c:pt>
                <c:pt idx="4979" formatCode="General">
                  <c:v>9.9580000000000002</c:v>
                </c:pt>
                <c:pt idx="4980" formatCode="General">
                  <c:v>9.9600000000000009</c:v>
                </c:pt>
                <c:pt idx="4981" formatCode="General">
                  <c:v>9.9619999999999997</c:v>
                </c:pt>
                <c:pt idx="4982" formatCode="General">
                  <c:v>9.9640000000000004</c:v>
                </c:pt>
                <c:pt idx="4983" formatCode="General">
                  <c:v>9.9659999999999993</c:v>
                </c:pt>
                <c:pt idx="4984" formatCode="General">
                  <c:v>9.968</c:v>
                </c:pt>
                <c:pt idx="4985" formatCode="General">
                  <c:v>9.9700000000000006</c:v>
                </c:pt>
                <c:pt idx="4986" formatCode="General">
                  <c:v>9.9719999999999995</c:v>
                </c:pt>
                <c:pt idx="4987" formatCode="General">
                  <c:v>9.9740000000000002</c:v>
                </c:pt>
                <c:pt idx="4988" formatCode="General">
                  <c:v>9.9760000000000009</c:v>
                </c:pt>
                <c:pt idx="4989" formatCode="General">
                  <c:v>9.9779999999999998</c:v>
                </c:pt>
                <c:pt idx="4990" formatCode="General">
                  <c:v>9.98</c:v>
                </c:pt>
                <c:pt idx="4991" formatCode="General">
                  <c:v>9.9819999999999993</c:v>
                </c:pt>
                <c:pt idx="4992" formatCode="General">
                  <c:v>9.984</c:v>
                </c:pt>
                <c:pt idx="4993" formatCode="General">
                  <c:v>9.9860000000000007</c:v>
                </c:pt>
                <c:pt idx="4994" formatCode="General">
                  <c:v>9.9879999999999995</c:v>
                </c:pt>
                <c:pt idx="4995" formatCode="General">
                  <c:v>9.99</c:v>
                </c:pt>
                <c:pt idx="4996" formatCode="General">
                  <c:v>9.9920000000000009</c:v>
                </c:pt>
                <c:pt idx="4997" formatCode="General">
                  <c:v>9.9939999999999998</c:v>
                </c:pt>
                <c:pt idx="4998" formatCode="General">
                  <c:v>9.9960000000000004</c:v>
                </c:pt>
                <c:pt idx="4999" formatCode="General">
                  <c:v>9.9979999999999993</c:v>
                </c:pt>
                <c:pt idx="5000" formatCode="General">
                  <c:v>10</c:v>
                </c:pt>
                <c:pt idx="5001" formatCode="General">
                  <c:v>10.002000000000001</c:v>
                </c:pt>
                <c:pt idx="5002" formatCode="General">
                  <c:v>10.004</c:v>
                </c:pt>
                <c:pt idx="5003" formatCode="General">
                  <c:v>10.006</c:v>
                </c:pt>
                <c:pt idx="5004" formatCode="General">
                  <c:v>10.007999999999999</c:v>
                </c:pt>
                <c:pt idx="5005" formatCode="General">
                  <c:v>10.01</c:v>
                </c:pt>
                <c:pt idx="5006" formatCode="General">
                  <c:v>10.012</c:v>
                </c:pt>
                <c:pt idx="5007" formatCode="General">
                  <c:v>10.013999999999999</c:v>
                </c:pt>
                <c:pt idx="5008" formatCode="General">
                  <c:v>10.016</c:v>
                </c:pt>
                <c:pt idx="5009" formatCode="General">
                  <c:v>10.018000000000001</c:v>
                </c:pt>
                <c:pt idx="5010" formatCode="General">
                  <c:v>10.02</c:v>
                </c:pt>
                <c:pt idx="5011" formatCode="General">
                  <c:v>10.022</c:v>
                </c:pt>
                <c:pt idx="5012" formatCode="General">
                  <c:v>10.023999999999999</c:v>
                </c:pt>
                <c:pt idx="5013" formatCode="General">
                  <c:v>10.026</c:v>
                </c:pt>
                <c:pt idx="5014" formatCode="General">
                  <c:v>10.028</c:v>
                </c:pt>
                <c:pt idx="5015" formatCode="General">
                  <c:v>10.029999999999999</c:v>
                </c:pt>
                <c:pt idx="5016" formatCode="General">
                  <c:v>10.032</c:v>
                </c:pt>
                <c:pt idx="5017" formatCode="General">
                  <c:v>10.034000000000001</c:v>
                </c:pt>
                <c:pt idx="5018" formatCode="General">
                  <c:v>10.036</c:v>
                </c:pt>
                <c:pt idx="5019" formatCode="General">
                  <c:v>10.038</c:v>
                </c:pt>
                <c:pt idx="5020" formatCode="General">
                  <c:v>10.039999999999999</c:v>
                </c:pt>
                <c:pt idx="5021" formatCode="General">
                  <c:v>10.042</c:v>
                </c:pt>
                <c:pt idx="5022" formatCode="General">
                  <c:v>10.044</c:v>
                </c:pt>
                <c:pt idx="5023" formatCode="General">
                  <c:v>10.045999999999999</c:v>
                </c:pt>
                <c:pt idx="5024" formatCode="General">
                  <c:v>10.048</c:v>
                </c:pt>
                <c:pt idx="5025" formatCode="General">
                  <c:v>10.050000000000001</c:v>
                </c:pt>
                <c:pt idx="5026" formatCode="General">
                  <c:v>10.052</c:v>
                </c:pt>
                <c:pt idx="5027" formatCode="General">
                  <c:v>10.054</c:v>
                </c:pt>
                <c:pt idx="5028" formatCode="General">
                  <c:v>10.055999999999999</c:v>
                </c:pt>
                <c:pt idx="5029" formatCode="General">
                  <c:v>10.058</c:v>
                </c:pt>
                <c:pt idx="5030" formatCode="General">
                  <c:v>10.06</c:v>
                </c:pt>
                <c:pt idx="5031" formatCode="General">
                  <c:v>10.061999999999999</c:v>
                </c:pt>
                <c:pt idx="5032" formatCode="General">
                  <c:v>10.064</c:v>
                </c:pt>
                <c:pt idx="5033" formatCode="General">
                  <c:v>10.066000000000001</c:v>
                </c:pt>
                <c:pt idx="5034" formatCode="General">
                  <c:v>10.068</c:v>
                </c:pt>
                <c:pt idx="5035" formatCode="General">
                  <c:v>10.07</c:v>
                </c:pt>
                <c:pt idx="5036" formatCode="General">
                  <c:v>10.071999999999999</c:v>
                </c:pt>
                <c:pt idx="5037" formatCode="General">
                  <c:v>10.074</c:v>
                </c:pt>
                <c:pt idx="5038" formatCode="General">
                  <c:v>10.076000000000001</c:v>
                </c:pt>
                <c:pt idx="5039" formatCode="General">
                  <c:v>10.077999999999999</c:v>
                </c:pt>
                <c:pt idx="5040" formatCode="General">
                  <c:v>10.08</c:v>
                </c:pt>
                <c:pt idx="5041" formatCode="General">
                  <c:v>10.082000000000001</c:v>
                </c:pt>
                <c:pt idx="5042" formatCode="General">
                  <c:v>10.084</c:v>
                </c:pt>
                <c:pt idx="5043" formatCode="General">
                  <c:v>10.086</c:v>
                </c:pt>
                <c:pt idx="5044" formatCode="General">
                  <c:v>10.087999999999999</c:v>
                </c:pt>
                <c:pt idx="5045" formatCode="General">
                  <c:v>10.09</c:v>
                </c:pt>
                <c:pt idx="5046" formatCode="General">
                  <c:v>10.092000000000001</c:v>
                </c:pt>
                <c:pt idx="5047" formatCode="General">
                  <c:v>10.093999999999999</c:v>
                </c:pt>
                <c:pt idx="5048" formatCode="General">
                  <c:v>10.096</c:v>
                </c:pt>
                <c:pt idx="5049" formatCode="General">
                  <c:v>10.098000000000001</c:v>
                </c:pt>
                <c:pt idx="5050" formatCode="General">
                  <c:v>10.1</c:v>
                </c:pt>
                <c:pt idx="5051" formatCode="General">
                  <c:v>10.102</c:v>
                </c:pt>
                <c:pt idx="5052" formatCode="General">
                  <c:v>10.103999999999999</c:v>
                </c:pt>
                <c:pt idx="5053" formatCode="General">
                  <c:v>10.106</c:v>
                </c:pt>
                <c:pt idx="5054" formatCode="General">
                  <c:v>10.108000000000001</c:v>
                </c:pt>
                <c:pt idx="5055" formatCode="General">
                  <c:v>10.11</c:v>
                </c:pt>
                <c:pt idx="5056" formatCode="General">
                  <c:v>10.112</c:v>
                </c:pt>
                <c:pt idx="5057" formatCode="General">
                  <c:v>10.114000000000001</c:v>
                </c:pt>
                <c:pt idx="5058" formatCode="General">
                  <c:v>10.116</c:v>
                </c:pt>
                <c:pt idx="5059" formatCode="General">
                  <c:v>10.118</c:v>
                </c:pt>
                <c:pt idx="5060" formatCode="General">
                  <c:v>10.119999999999999</c:v>
                </c:pt>
                <c:pt idx="5061" formatCode="General">
                  <c:v>10.122</c:v>
                </c:pt>
                <c:pt idx="5062" formatCode="General">
                  <c:v>10.124000000000001</c:v>
                </c:pt>
                <c:pt idx="5063" formatCode="General">
                  <c:v>10.125999999999999</c:v>
                </c:pt>
                <c:pt idx="5064" formatCode="General">
                  <c:v>10.128</c:v>
                </c:pt>
                <c:pt idx="5065" formatCode="General">
                  <c:v>10.130000000000001</c:v>
                </c:pt>
                <c:pt idx="5066" formatCode="General">
                  <c:v>10.132</c:v>
                </c:pt>
                <c:pt idx="5067" formatCode="General">
                  <c:v>10.134</c:v>
                </c:pt>
                <c:pt idx="5068" formatCode="General">
                  <c:v>10.135999999999999</c:v>
                </c:pt>
                <c:pt idx="5069" formatCode="General">
                  <c:v>10.138</c:v>
                </c:pt>
                <c:pt idx="5070" formatCode="General">
                  <c:v>10.14</c:v>
                </c:pt>
                <c:pt idx="5071" formatCode="General">
                  <c:v>10.141999999999999</c:v>
                </c:pt>
                <c:pt idx="5072" formatCode="General">
                  <c:v>10.144</c:v>
                </c:pt>
                <c:pt idx="5073" formatCode="General">
                  <c:v>10.146000000000001</c:v>
                </c:pt>
                <c:pt idx="5074" formatCode="General">
                  <c:v>10.148</c:v>
                </c:pt>
                <c:pt idx="5075" formatCode="General">
                  <c:v>10.15</c:v>
                </c:pt>
                <c:pt idx="5076" formatCode="General">
                  <c:v>10.151999999999999</c:v>
                </c:pt>
                <c:pt idx="5077" formatCode="General">
                  <c:v>10.154</c:v>
                </c:pt>
                <c:pt idx="5078" formatCode="General">
                  <c:v>10.156000000000001</c:v>
                </c:pt>
                <c:pt idx="5079" formatCode="General">
                  <c:v>10.157999999999999</c:v>
                </c:pt>
                <c:pt idx="5080" formatCode="General">
                  <c:v>10.16</c:v>
                </c:pt>
                <c:pt idx="5081" formatCode="General">
                  <c:v>10.162000000000001</c:v>
                </c:pt>
                <c:pt idx="5082" formatCode="General">
                  <c:v>10.164</c:v>
                </c:pt>
                <c:pt idx="5083" formatCode="General">
                  <c:v>10.166</c:v>
                </c:pt>
                <c:pt idx="5084" formatCode="General">
                  <c:v>10.167999999999999</c:v>
                </c:pt>
                <c:pt idx="5085" formatCode="General">
                  <c:v>10.17</c:v>
                </c:pt>
                <c:pt idx="5086" formatCode="General">
                  <c:v>10.172000000000001</c:v>
                </c:pt>
                <c:pt idx="5087" formatCode="General">
                  <c:v>10.173999999999999</c:v>
                </c:pt>
                <c:pt idx="5088" formatCode="General">
                  <c:v>10.176</c:v>
                </c:pt>
                <c:pt idx="5089" formatCode="General">
                  <c:v>10.178000000000001</c:v>
                </c:pt>
                <c:pt idx="5090" formatCode="General">
                  <c:v>10.18</c:v>
                </c:pt>
                <c:pt idx="5091" formatCode="General">
                  <c:v>10.182</c:v>
                </c:pt>
                <c:pt idx="5092" formatCode="General">
                  <c:v>10.183999999999999</c:v>
                </c:pt>
                <c:pt idx="5093" formatCode="General">
                  <c:v>10.186</c:v>
                </c:pt>
                <c:pt idx="5094" formatCode="General">
                  <c:v>10.188000000000001</c:v>
                </c:pt>
                <c:pt idx="5095" formatCode="General">
                  <c:v>10.19</c:v>
                </c:pt>
                <c:pt idx="5096" formatCode="General">
                  <c:v>10.192</c:v>
                </c:pt>
                <c:pt idx="5097" formatCode="General">
                  <c:v>10.194000000000001</c:v>
                </c:pt>
                <c:pt idx="5098" formatCode="General">
                  <c:v>10.196</c:v>
                </c:pt>
                <c:pt idx="5099" formatCode="General">
                  <c:v>10.198</c:v>
                </c:pt>
                <c:pt idx="5100" formatCode="General">
                  <c:v>10.199999999999999</c:v>
                </c:pt>
                <c:pt idx="5101" formatCode="General">
                  <c:v>10.202</c:v>
                </c:pt>
                <c:pt idx="5102" formatCode="General">
                  <c:v>10.204000000000001</c:v>
                </c:pt>
                <c:pt idx="5103" formatCode="General">
                  <c:v>10.206</c:v>
                </c:pt>
                <c:pt idx="5104" formatCode="General">
                  <c:v>10.208</c:v>
                </c:pt>
                <c:pt idx="5105" formatCode="General">
                  <c:v>10.210000000000001</c:v>
                </c:pt>
                <c:pt idx="5106" formatCode="General">
                  <c:v>10.212</c:v>
                </c:pt>
                <c:pt idx="5107" formatCode="General">
                  <c:v>10.214</c:v>
                </c:pt>
                <c:pt idx="5108" formatCode="General">
                  <c:v>10.215999999999999</c:v>
                </c:pt>
                <c:pt idx="5109" formatCode="General">
                  <c:v>10.218</c:v>
                </c:pt>
                <c:pt idx="5110" formatCode="General">
                  <c:v>10.220000000000001</c:v>
                </c:pt>
                <c:pt idx="5111" formatCode="General">
                  <c:v>10.222</c:v>
                </c:pt>
                <c:pt idx="5112" formatCode="General">
                  <c:v>10.224</c:v>
                </c:pt>
                <c:pt idx="5113" formatCode="General">
                  <c:v>10.226000000000001</c:v>
                </c:pt>
                <c:pt idx="5114" formatCode="General">
                  <c:v>10.228</c:v>
                </c:pt>
                <c:pt idx="5115" formatCode="General">
                  <c:v>10.23</c:v>
                </c:pt>
                <c:pt idx="5116" formatCode="General">
                  <c:v>10.231999999999999</c:v>
                </c:pt>
                <c:pt idx="5117" formatCode="General">
                  <c:v>10.234</c:v>
                </c:pt>
                <c:pt idx="5118" formatCode="General">
                  <c:v>10.236000000000001</c:v>
                </c:pt>
                <c:pt idx="5119" formatCode="General">
                  <c:v>10.238</c:v>
                </c:pt>
                <c:pt idx="5120" formatCode="General">
                  <c:v>10.24</c:v>
                </c:pt>
                <c:pt idx="5121" formatCode="General">
                  <c:v>10.242000000000001</c:v>
                </c:pt>
                <c:pt idx="5122" formatCode="General">
                  <c:v>10.244</c:v>
                </c:pt>
                <c:pt idx="5123" formatCode="General">
                  <c:v>10.246</c:v>
                </c:pt>
                <c:pt idx="5124" formatCode="General">
                  <c:v>10.247999999999999</c:v>
                </c:pt>
                <c:pt idx="5125" formatCode="General">
                  <c:v>10.25</c:v>
                </c:pt>
                <c:pt idx="5126" formatCode="General">
                  <c:v>10.252000000000001</c:v>
                </c:pt>
                <c:pt idx="5127" formatCode="General">
                  <c:v>10.254</c:v>
                </c:pt>
                <c:pt idx="5128" formatCode="General">
                  <c:v>10.256</c:v>
                </c:pt>
                <c:pt idx="5129" formatCode="General">
                  <c:v>10.257999999999999</c:v>
                </c:pt>
                <c:pt idx="5130" formatCode="General">
                  <c:v>10.26</c:v>
                </c:pt>
                <c:pt idx="5131" formatCode="General">
                  <c:v>10.262</c:v>
                </c:pt>
                <c:pt idx="5132" formatCode="General">
                  <c:v>10.263999999999999</c:v>
                </c:pt>
                <c:pt idx="5133" formatCode="General">
                  <c:v>10.266</c:v>
                </c:pt>
                <c:pt idx="5134" formatCode="General">
                  <c:v>10.268000000000001</c:v>
                </c:pt>
                <c:pt idx="5135" formatCode="General">
                  <c:v>10.27</c:v>
                </c:pt>
                <c:pt idx="5136" formatCode="General">
                  <c:v>10.272</c:v>
                </c:pt>
                <c:pt idx="5137" formatCode="General">
                  <c:v>10.273999999999999</c:v>
                </c:pt>
                <c:pt idx="5138" formatCode="General">
                  <c:v>10.276</c:v>
                </c:pt>
                <c:pt idx="5139" formatCode="General">
                  <c:v>10.278</c:v>
                </c:pt>
                <c:pt idx="5140" formatCode="General">
                  <c:v>10.28</c:v>
                </c:pt>
                <c:pt idx="5141" formatCode="General">
                  <c:v>10.282</c:v>
                </c:pt>
                <c:pt idx="5142" formatCode="General">
                  <c:v>10.284000000000001</c:v>
                </c:pt>
                <c:pt idx="5143" formatCode="General">
                  <c:v>10.286</c:v>
                </c:pt>
                <c:pt idx="5144" formatCode="General">
                  <c:v>10.288</c:v>
                </c:pt>
                <c:pt idx="5145" formatCode="General">
                  <c:v>10.29</c:v>
                </c:pt>
                <c:pt idx="5146" formatCode="General">
                  <c:v>10.292</c:v>
                </c:pt>
                <c:pt idx="5147" formatCode="General">
                  <c:v>10.294</c:v>
                </c:pt>
                <c:pt idx="5148" formatCode="General">
                  <c:v>10.295999999999999</c:v>
                </c:pt>
                <c:pt idx="5149" formatCode="General">
                  <c:v>10.298</c:v>
                </c:pt>
                <c:pt idx="5150" formatCode="General">
                  <c:v>10.3</c:v>
                </c:pt>
                <c:pt idx="5151" formatCode="General">
                  <c:v>10.302</c:v>
                </c:pt>
                <c:pt idx="5152" formatCode="General">
                  <c:v>10.304</c:v>
                </c:pt>
                <c:pt idx="5153" formatCode="General">
                  <c:v>10.305999999999999</c:v>
                </c:pt>
                <c:pt idx="5154" formatCode="General">
                  <c:v>10.308</c:v>
                </c:pt>
                <c:pt idx="5155" formatCode="General">
                  <c:v>10.31</c:v>
                </c:pt>
                <c:pt idx="5156" formatCode="General">
                  <c:v>10.311999999999999</c:v>
                </c:pt>
                <c:pt idx="5157" formatCode="General">
                  <c:v>10.314</c:v>
                </c:pt>
                <c:pt idx="5158" formatCode="General">
                  <c:v>10.316000000000001</c:v>
                </c:pt>
                <c:pt idx="5159" formatCode="General">
                  <c:v>10.318</c:v>
                </c:pt>
                <c:pt idx="5160" formatCode="General">
                  <c:v>10.32</c:v>
                </c:pt>
                <c:pt idx="5161" formatCode="General">
                  <c:v>10.321999999999999</c:v>
                </c:pt>
                <c:pt idx="5162" formatCode="General">
                  <c:v>10.324</c:v>
                </c:pt>
                <c:pt idx="5163" formatCode="General">
                  <c:v>10.326000000000001</c:v>
                </c:pt>
                <c:pt idx="5164" formatCode="General">
                  <c:v>10.327999999999999</c:v>
                </c:pt>
                <c:pt idx="5165" formatCode="General">
                  <c:v>10.33</c:v>
                </c:pt>
                <c:pt idx="5166" formatCode="General">
                  <c:v>10.332000000000001</c:v>
                </c:pt>
                <c:pt idx="5167" formatCode="General">
                  <c:v>10.334</c:v>
                </c:pt>
                <c:pt idx="5168" formatCode="General">
                  <c:v>10.336</c:v>
                </c:pt>
                <c:pt idx="5169" formatCode="General">
                  <c:v>10.337999999999999</c:v>
                </c:pt>
                <c:pt idx="5170" formatCode="General">
                  <c:v>10.34</c:v>
                </c:pt>
                <c:pt idx="5171" formatCode="General">
                  <c:v>10.342000000000001</c:v>
                </c:pt>
                <c:pt idx="5172" formatCode="General">
                  <c:v>10.343999999999999</c:v>
                </c:pt>
                <c:pt idx="5173" formatCode="General">
                  <c:v>10.346</c:v>
                </c:pt>
                <c:pt idx="5174" formatCode="General">
                  <c:v>10.348000000000001</c:v>
                </c:pt>
                <c:pt idx="5175" formatCode="General">
                  <c:v>10.35</c:v>
                </c:pt>
                <c:pt idx="5176" formatCode="General">
                  <c:v>10.352</c:v>
                </c:pt>
                <c:pt idx="5177" formatCode="General">
                  <c:v>10.353999999999999</c:v>
                </c:pt>
                <c:pt idx="5178" formatCode="General">
                  <c:v>10.356</c:v>
                </c:pt>
                <c:pt idx="5179" formatCode="General">
                  <c:v>10.358000000000001</c:v>
                </c:pt>
                <c:pt idx="5180" formatCode="General">
                  <c:v>10.36</c:v>
                </c:pt>
                <c:pt idx="5181" formatCode="General">
                  <c:v>10.362</c:v>
                </c:pt>
                <c:pt idx="5182" formatCode="General">
                  <c:v>10.364000000000001</c:v>
                </c:pt>
                <c:pt idx="5183" formatCode="General">
                  <c:v>10.366</c:v>
                </c:pt>
                <c:pt idx="5184" formatCode="General">
                  <c:v>10.368</c:v>
                </c:pt>
                <c:pt idx="5185" formatCode="General">
                  <c:v>10.37</c:v>
                </c:pt>
                <c:pt idx="5186" formatCode="General">
                  <c:v>10.372</c:v>
                </c:pt>
                <c:pt idx="5187" formatCode="General">
                  <c:v>10.374000000000001</c:v>
                </c:pt>
                <c:pt idx="5188" formatCode="General">
                  <c:v>10.375999999999999</c:v>
                </c:pt>
                <c:pt idx="5189" formatCode="General">
                  <c:v>10.378</c:v>
                </c:pt>
                <c:pt idx="5190" formatCode="General">
                  <c:v>10.38</c:v>
                </c:pt>
                <c:pt idx="5191" formatCode="General">
                  <c:v>10.382</c:v>
                </c:pt>
                <c:pt idx="5192" formatCode="General">
                  <c:v>10.384</c:v>
                </c:pt>
                <c:pt idx="5193" formatCode="General">
                  <c:v>10.385999999999999</c:v>
                </c:pt>
                <c:pt idx="5194" formatCode="General">
                  <c:v>10.388</c:v>
                </c:pt>
                <c:pt idx="5195" formatCode="General">
                  <c:v>10.39</c:v>
                </c:pt>
                <c:pt idx="5196" formatCode="General">
                  <c:v>10.391999999999999</c:v>
                </c:pt>
                <c:pt idx="5197" formatCode="General">
                  <c:v>10.394</c:v>
                </c:pt>
                <c:pt idx="5198" formatCode="General">
                  <c:v>10.396000000000001</c:v>
                </c:pt>
                <c:pt idx="5199" formatCode="General">
                  <c:v>10.398</c:v>
                </c:pt>
                <c:pt idx="5200" formatCode="General">
                  <c:v>10.4</c:v>
                </c:pt>
                <c:pt idx="5201" formatCode="General">
                  <c:v>10.401999999999999</c:v>
                </c:pt>
                <c:pt idx="5202" formatCode="General">
                  <c:v>10.404</c:v>
                </c:pt>
                <c:pt idx="5203" formatCode="General">
                  <c:v>10.406000000000001</c:v>
                </c:pt>
                <c:pt idx="5204" formatCode="General">
                  <c:v>10.407999999999999</c:v>
                </c:pt>
                <c:pt idx="5205" formatCode="General">
                  <c:v>10.41</c:v>
                </c:pt>
                <c:pt idx="5206" formatCode="General">
                  <c:v>10.412000000000001</c:v>
                </c:pt>
                <c:pt idx="5207" formatCode="General">
                  <c:v>10.414</c:v>
                </c:pt>
                <c:pt idx="5208" formatCode="General">
                  <c:v>10.416</c:v>
                </c:pt>
                <c:pt idx="5209" formatCode="General">
                  <c:v>10.417999999999999</c:v>
                </c:pt>
                <c:pt idx="5210" formatCode="General">
                  <c:v>10.42</c:v>
                </c:pt>
                <c:pt idx="5211" formatCode="General">
                  <c:v>10.422000000000001</c:v>
                </c:pt>
                <c:pt idx="5212" formatCode="General">
                  <c:v>10.423999999999999</c:v>
                </c:pt>
                <c:pt idx="5213" formatCode="General">
                  <c:v>10.426</c:v>
                </c:pt>
                <c:pt idx="5214" formatCode="General">
                  <c:v>10.428000000000001</c:v>
                </c:pt>
                <c:pt idx="5215" formatCode="General">
                  <c:v>10.43</c:v>
                </c:pt>
                <c:pt idx="5216" formatCode="General">
                  <c:v>10.432</c:v>
                </c:pt>
                <c:pt idx="5217" formatCode="General">
                  <c:v>10.433999999999999</c:v>
                </c:pt>
                <c:pt idx="5218" formatCode="General">
                  <c:v>10.436</c:v>
                </c:pt>
                <c:pt idx="5219" formatCode="General">
                  <c:v>10.438000000000001</c:v>
                </c:pt>
                <c:pt idx="5220" formatCode="General">
                  <c:v>10.44</c:v>
                </c:pt>
                <c:pt idx="5221" formatCode="General">
                  <c:v>10.442</c:v>
                </c:pt>
                <c:pt idx="5222" formatCode="General">
                  <c:v>10.444000000000001</c:v>
                </c:pt>
                <c:pt idx="5223" formatCode="General">
                  <c:v>10.446</c:v>
                </c:pt>
                <c:pt idx="5224" formatCode="General">
                  <c:v>10.448</c:v>
                </c:pt>
                <c:pt idx="5225" formatCode="General">
                  <c:v>10.45</c:v>
                </c:pt>
                <c:pt idx="5226" formatCode="General">
                  <c:v>10.452</c:v>
                </c:pt>
                <c:pt idx="5227" formatCode="General">
                  <c:v>10.454000000000001</c:v>
                </c:pt>
                <c:pt idx="5228" formatCode="General">
                  <c:v>10.456</c:v>
                </c:pt>
                <c:pt idx="5229" formatCode="General">
                  <c:v>10.458</c:v>
                </c:pt>
                <c:pt idx="5230" formatCode="General">
                  <c:v>10.46</c:v>
                </c:pt>
                <c:pt idx="5231" formatCode="General">
                  <c:v>10.462</c:v>
                </c:pt>
                <c:pt idx="5232" formatCode="General">
                  <c:v>10.464</c:v>
                </c:pt>
                <c:pt idx="5233" formatCode="General">
                  <c:v>10.465999999999999</c:v>
                </c:pt>
                <c:pt idx="5234" formatCode="General">
                  <c:v>10.468</c:v>
                </c:pt>
                <c:pt idx="5235" formatCode="General">
                  <c:v>10.47</c:v>
                </c:pt>
                <c:pt idx="5236" formatCode="General">
                  <c:v>10.472</c:v>
                </c:pt>
                <c:pt idx="5237" formatCode="General">
                  <c:v>10.474</c:v>
                </c:pt>
                <c:pt idx="5238" formatCode="General">
                  <c:v>10.476000000000001</c:v>
                </c:pt>
                <c:pt idx="5239" formatCode="General">
                  <c:v>10.478</c:v>
                </c:pt>
                <c:pt idx="5240" formatCode="General">
                  <c:v>10.48</c:v>
                </c:pt>
                <c:pt idx="5241" formatCode="General">
                  <c:v>10.481999999999999</c:v>
                </c:pt>
                <c:pt idx="5242" formatCode="General">
                  <c:v>10.484</c:v>
                </c:pt>
                <c:pt idx="5243" formatCode="General">
                  <c:v>10.486000000000001</c:v>
                </c:pt>
                <c:pt idx="5244" formatCode="General">
                  <c:v>10.488</c:v>
                </c:pt>
                <c:pt idx="5245" formatCode="General">
                  <c:v>10.49</c:v>
                </c:pt>
                <c:pt idx="5246" formatCode="General">
                  <c:v>10.492000000000001</c:v>
                </c:pt>
                <c:pt idx="5247" formatCode="General">
                  <c:v>10.494</c:v>
                </c:pt>
                <c:pt idx="5248" formatCode="General">
                  <c:v>10.496</c:v>
                </c:pt>
                <c:pt idx="5249" formatCode="General">
                  <c:v>10.497999999999999</c:v>
                </c:pt>
                <c:pt idx="5250" formatCode="General">
                  <c:v>10.5</c:v>
                </c:pt>
                <c:pt idx="5251" formatCode="General">
                  <c:v>10.502000000000001</c:v>
                </c:pt>
                <c:pt idx="5252" formatCode="General">
                  <c:v>10.504</c:v>
                </c:pt>
                <c:pt idx="5253" formatCode="General">
                  <c:v>10.506</c:v>
                </c:pt>
                <c:pt idx="5254" formatCode="General">
                  <c:v>10.507999999999999</c:v>
                </c:pt>
                <c:pt idx="5255" formatCode="General">
                  <c:v>10.51</c:v>
                </c:pt>
                <c:pt idx="5256" formatCode="General">
                  <c:v>10.512</c:v>
                </c:pt>
                <c:pt idx="5257" formatCode="General">
                  <c:v>10.513999999999999</c:v>
                </c:pt>
                <c:pt idx="5258" formatCode="General">
                  <c:v>10.516</c:v>
                </c:pt>
                <c:pt idx="5259" formatCode="General">
                  <c:v>10.518000000000001</c:v>
                </c:pt>
                <c:pt idx="5260" formatCode="General">
                  <c:v>10.52</c:v>
                </c:pt>
                <c:pt idx="5261" formatCode="General">
                  <c:v>10.522</c:v>
                </c:pt>
                <c:pt idx="5262" formatCode="General">
                  <c:v>10.523999999999999</c:v>
                </c:pt>
                <c:pt idx="5263" formatCode="General">
                  <c:v>10.526</c:v>
                </c:pt>
                <c:pt idx="5264" formatCode="General">
                  <c:v>10.528</c:v>
                </c:pt>
                <c:pt idx="5265" formatCode="General">
                  <c:v>10.53</c:v>
                </c:pt>
                <c:pt idx="5266" formatCode="General">
                  <c:v>10.532</c:v>
                </c:pt>
                <c:pt idx="5267" formatCode="General">
                  <c:v>10.534000000000001</c:v>
                </c:pt>
                <c:pt idx="5268" formatCode="General">
                  <c:v>10.536</c:v>
                </c:pt>
                <c:pt idx="5269" formatCode="General">
                  <c:v>10.538</c:v>
                </c:pt>
                <c:pt idx="5270" formatCode="General">
                  <c:v>10.54</c:v>
                </c:pt>
                <c:pt idx="5271" formatCode="General">
                  <c:v>10.542</c:v>
                </c:pt>
                <c:pt idx="5272" formatCode="General">
                  <c:v>10.544</c:v>
                </c:pt>
                <c:pt idx="5273" formatCode="General">
                  <c:v>10.545999999999999</c:v>
                </c:pt>
                <c:pt idx="5274" formatCode="General">
                  <c:v>10.548</c:v>
                </c:pt>
                <c:pt idx="5275" formatCode="General">
                  <c:v>10.55</c:v>
                </c:pt>
                <c:pt idx="5276" formatCode="General">
                  <c:v>10.552</c:v>
                </c:pt>
                <c:pt idx="5277" formatCode="General">
                  <c:v>10.554</c:v>
                </c:pt>
                <c:pt idx="5278" formatCode="General">
                  <c:v>10.555999999999999</c:v>
                </c:pt>
                <c:pt idx="5279" formatCode="General">
                  <c:v>10.558</c:v>
                </c:pt>
                <c:pt idx="5280" formatCode="General">
                  <c:v>10.56</c:v>
                </c:pt>
                <c:pt idx="5281" formatCode="General">
                  <c:v>10.561999999999999</c:v>
                </c:pt>
                <c:pt idx="5282" formatCode="General">
                  <c:v>10.564</c:v>
                </c:pt>
                <c:pt idx="5283" formatCode="General">
                  <c:v>10.566000000000001</c:v>
                </c:pt>
                <c:pt idx="5284" formatCode="General">
                  <c:v>10.568</c:v>
                </c:pt>
                <c:pt idx="5285" formatCode="General">
                  <c:v>10.57</c:v>
                </c:pt>
                <c:pt idx="5286" formatCode="General">
                  <c:v>10.571999999999999</c:v>
                </c:pt>
                <c:pt idx="5287" formatCode="General">
                  <c:v>10.574</c:v>
                </c:pt>
                <c:pt idx="5288" formatCode="General">
                  <c:v>10.576000000000001</c:v>
                </c:pt>
                <c:pt idx="5289" formatCode="General">
                  <c:v>10.577999999999999</c:v>
                </c:pt>
                <c:pt idx="5290" formatCode="General">
                  <c:v>10.58</c:v>
                </c:pt>
                <c:pt idx="5291" formatCode="General">
                  <c:v>10.582000000000001</c:v>
                </c:pt>
                <c:pt idx="5292" formatCode="General">
                  <c:v>10.584</c:v>
                </c:pt>
                <c:pt idx="5293" formatCode="General">
                  <c:v>10.586</c:v>
                </c:pt>
                <c:pt idx="5294" formatCode="General">
                  <c:v>10.587999999999999</c:v>
                </c:pt>
                <c:pt idx="5295" formatCode="General">
                  <c:v>10.59</c:v>
                </c:pt>
                <c:pt idx="5296" formatCode="General">
                  <c:v>10.592000000000001</c:v>
                </c:pt>
                <c:pt idx="5297" formatCode="General">
                  <c:v>10.593999999999999</c:v>
                </c:pt>
                <c:pt idx="5298" formatCode="General">
                  <c:v>10.596</c:v>
                </c:pt>
                <c:pt idx="5299" formatCode="General">
                  <c:v>10.598000000000001</c:v>
                </c:pt>
                <c:pt idx="5300" formatCode="General">
                  <c:v>10.6</c:v>
                </c:pt>
                <c:pt idx="5301" formatCode="General">
                  <c:v>10.602</c:v>
                </c:pt>
                <c:pt idx="5302" formatCode="General">
                  <c:v>10.603999999999999</c:v>
                </c:pt>
                <c:pt idx="5303" formatCode="General">
                  <c:v>10.606</c:v>
                </c:pt>
                <c:pt idx="5304" formatCode="General">
                  <c:v>10.608000000000001</c:v>
                </c:pt>
                <c:pt idx="5305" formatCode="General">
                  <c:v>10.61</c:v>
                </c:pt>
                <c:pt idx="5306" formatCode="General">
                  <c:v>10.612</c:v>
                </c:pt>
                <c:pt idx="5307" formatCode="General">
                  <c:v>10.614000000000001</c:v>
                </c:pt>
                <c:pt idx="5308" formatCode="General">
                  <c:v>10.616</c:v>
                </c:pt>
                <c:pt idx="5309" formatCode="General">
                  <c:v>10.618</c:v>
                </c:pt>
                <c:pt idx="5310" formatCode="General">
                  <c:v>10.62</c:v>
                </c:pt>
                <c:pt idx="5311" formatCode="General">
                  <c:v>10.622</c:v>
                </c:pt>
                <c:pt idx="5312" formatCode="General">
                  <c:v>10.624000000000001</c:v>
                </c:pt>
                <c:pt idx="5313" formatCode="General">
                  <c:v>10.625999999999999</c:v>
                </c:pt>
                <c:pt idx="5314" formatCode="General">
                  <c:v>10.628</c:v>
                </c:pt>
                <c:pt idx="5315" formatCode="General">
                  <c:v>10.63</c:v>
                </c:pt>
                <c:pt idx="5316" formatCode="General">
                  <c:v>10.632</c:v>
                </c:pt>
                <c:pt idx="5317" formatCode="General">
                  <c:v>10.634</c:v>
                </c:pt>
                <c:pt idx="5318" formatCode="General">
                  <c:v>10.635999999999999</c:v>
                </c:pt>
                <c:pt idx="5319" formatCode="General">
                  <c:v>10.638</c:v>
                </c:pt>
                <c:pt idx="5320" formatCode="General">
                  <c:v>10.64</c:v>
                </c:pt>
                <c:pt idx="5321" formatCode="General">
                  <c:v>10.641999999999999</c:v>
                </c:pt>
                <c:pt idx="5322" formatCode="General">
                  <c:v>10.644</c:v>
                </c:pt>
                <c:pt idx="5323" formatCode="General">
                  <c:v>10.646000000000001</c:v>
                </c:pt>
                <c:pt idx="5324" formatCode="General">
                  <c:v>10.648</c:v>
                </c:pt>
                <c:pt idx="5325" formatCode="General">
                  <c:v>10.65</c:v>
                </c:pt>
                <c:pt idx="5326" formatCode="General">
                  <c:v>10.651999999999999</c:v>
                </c:pt>
                <c:pt idx="5327" formatCode="General">
                  <c:v>10.654</c:v>
                </c:pt>
                <c:pt idx="5328" formatCode="General">
                  <c:v>10.656000000000001</c:v>
                </c:pt>
                <c:pt idx="5329" formatCode="General">
                  <c:v>10.657999999999999</c:v>
                </c:pt>
                <c:pt idx="5330" formatCode="General">
                  <c:v>10.66</c:v>
                </c:pt>
                <c:pt idx="5331" formatCode="General">
                  <c:v>10.662000000000001</c:v>
                </c:pt>
                <c:pt idx="5332" formatCode="General">
                  <c:v>10.664</c:v>
                </c:pt>
                <c:pt idx="5333" formatCode="General">
                  <c:v>10.666</c:v>
                </c:pt>
                <c:pt idx="5334" formatCode="General">
                  <c:v>10.667999999999999</c:v>
                </c:pt>
                <c:pt idx="5335" formatCode="General">
                  <c:v>10.67</c:v>
                </c:pt>
                <c:pt idx="5336" formatCode="General">
                  <c:v>10.672000000000001</c:v>
                </c:pt>
                <c:pt idx="5337" formatCode="General">
                  <c:v>10.673999999999999</c:v>
                </c:pt>
                <c:pt idx="5338" formatCode="General">
                  <c:v>10.676</c:v>
                </c:pt>
                <c:pt idx="5339" formatCode="General">
                  <c:v>10.678000000000001</c:v>
                </c:pt>
                <c:pt idx="5340" formatCode="General">
                  <c:v>10.68</c:v>
                </c:pt>
                <c:pt idx="5341" formatCode="General">
                  <c:v>10.682</c:v>
                </c:pt>
                <c:pt idx="5342" formatCode="General">
                  <c:v>10.683999999999999</c:v>
                </c:pt>
                <c:pt idx="5343" formatCode="General">
                  <c:v>10.686</c:v>
                </c:pt>
                <c:pt idx="5344" formatCode="General">
                  <c:v>10.688000000000001</c:v>
                </c:pt>
                <c:pt idx="5345" formatCode="General">
                  <c:v>10.69</c:v>
                </c:pt>
                <c:pt idx="5346" formatCode="General">
                  <c:v>10.692</c:v>
                </c:pt>
                <c:pt idx="5347" formatCode="General">
                  <c:v>10.694000000000001</c:v>
                </c:pt>
                <c:pt idx="5348" formatCode="General">
                  <c:v>10.696</c:v>
                </c:pt>
                <c:pt idx="5349" formatCode="General">
                  <c:v>10.698</c:v>
                </c:pt>
                <c:pt idx="5350" formatCode="General">
                  <c:v>10.7</c:v>
                </c:pt>
                <c:pt idx="5351" formatCode="General">
                  <c:v>10.702</c:v>
                </c:pt>
                <c:pt idx="5352" formatCode="General">
                  <c:v>10.704000000000001</c:v>
                </c:pt>
                <c:pt idx="5353" formatCode="General">
                  <c:v>10.706</c:v>
                </c:pt>
                <c:pt idx="5354" formatCode="General">
                  <c:v>10.708</c:v>
                </c:pt>
                <c:pt idx="5355" formatCode="General">
                  <c:v>10.71</c:v>
                </c:pt>
                <c:pt idx="5356" formatCode="General">
                  <c:v>10.712</c:v>
                </c:pt>
                <c:pt idx="5357" formatCode="General">
                  <c:v>10.714</c:v>
                </c:pt>
                <c:pt idx="5358" formatCode="General">
                  <c:v>10.715999999999999</c:v>
                </c:pt>
                <c:pt idx="5359" formatCode="General">
                  <c:v>10.718</c:v>
                </c:pt>
                <c:pt idx="5360" formatCode="General">
                  <c:v>10.72</c:v>
                </c:pt>
                <c:pt idx="5361" formatCode="General">
                  <c:v>10.722</c:v>
                </c:pt>
                <c:pt idx="5362" formatCode="General">
                  <c:v>10.724</c:v>
                </c:pt>
                <c:pt idx="5363" formatCode="General">
                  <c:v>10.726000000000001</c:v>
                </c:pt>
                <c:pt idx="5364" formatCode="General">
                  <c:v>10.728</c:v>
                </c:pt>
                <c:pt idx="5365" formatCode="General">
                  <c:v>10.73</c:v>
                </c:pt>
                <c:pt idx="5366" formatCode="General">
                  <c:v>10.731999999999999</c:v>
                </c:pt>
                <c:pt idx="5367" formatCode="General">
                  <c:v>10.734</c:v>
                </c:pt>
                <c:pt idx="5368" formatCode="General">
                  <c:v>10.736000000000001</c:v>
                </c:pt>
                <c:pt idx="5369" formatCode="General">
                  <c:v>10.738</c:v>
                </c:pt>
                <c:pt idx="5370" formatCode="General">
                  <c:v>10.74</c:v>
                </c:pt>
                <c:pt idx="5371" formatCode="General">
                  <c:v>10.742000000000001</c:v>
                </c:pt>
                <c:pt idx="5372" formatCode="General">
                  <c:v>10.744</c:v>
                </c:pt>
                <c:pt idx="5373" formatCode="General">
                  <c:v>10.746</c:v>
                </c:pt>
                <c:pt idx="5374" formatCode="General">
                  <c:v>10.747999999999999</c:v>
                </c:pt>
                <c:pt idx="5375" formatCode="General">
                  <c:v>10.75</c:v>
                </c:pt>
                <c:pt idx="5376" formatCode="General">
                  <c:v>10.752000000000001</c:v>
                </c:pt>
                <c:pt idx="5377" formatCode="General">
                  <c:v>10.754</c:v>
                </c:pt>
                <c:pt idx="5378" formatCode="General">
                  <c:v>10.756</c:v>
                </c:pt>
                <c:pt idx="5379" formatCode="General">
                  <c:v>10.757999999999999</c:v>
                </c:pt>
                <c:pt idx="5380" formatCode="General">
                  <c:v>10.76</c:v>
                </c:pt>
                <c:pt idx="5381" formatCode="General">
                  <c:v>10.762</c:v>
                </c:pt>
                <c:pt idx="5382" formatCode="General">
                  <c:v>10.763999999999999</c:v>
                </c:pt>
                <c:pt idx="5383" formatCode="General">
                  <c:v>10.766</c:v>
                </c:pt>
                <c:pt idx="5384" formatCode="General">
                  <c:v>10.768000000000001</c:v>
                </c:pt>
                <c:pt idx="5385" formatCode="General">
                  <c:v>10.77</c:v>
                </c:pt>
                <c:pt idx="5386" formatCode="General">
                  <c:v>10.772</c:v>
                </c:pt>
                <c:pt idx="5387" formatCode="General">
                  <c:v>10.773999999999999</c:v>
                </c:pt>
                <c:pt idx="5388" formatCode="General">
                  <c:v>10.776</c:v>
                </c:pt>
                <c:pt idx="5389" formatCode="General">
                  <c:v>10.778</c:v>
                </c:pt>
                <c:pt idx="5390" formatCode="General">
                  <c:v>10.78</c:v>
                </c:pt>
                <c:pt idx="5391" formatCode="General">
                  <c:v>10.782</c:v>
                </c:pt>
                <c:pt idx="5392" formatCode="General">
                  <c:v>10.784000000000001</c:v>
                </c:pt>
                <c:pt idx="5393" formatCode="General">
                  <c:v>10.786</c:v>
                </c:pt>
                <c:pt idx="5394" formatCode="General">
                  <c:v>10.788</c:v>
                </c:pt>
                <c:pt idx="5395" formatCode="General">
                  <c:v>10.79</c:v>
                </c:pt>
                <c:pt idx="5396" formatCode="General">
                  <c:v>10.792</c:v>
                </c:pt>
                <c:pt idx="5397" formatCode="General">
                  <c:v>10.794</c:v>
                </c:pt>
                <c:pt idx="5398" formatCode="General">
                  <c:v>10.795999999999999</c:v>
                </c:pt>
                <c:pt idx="5399" formatCode="General">
                  <c:v>10.798</c:v>
                </c:pt>
                <c:pt idx="5400" formatCode="General">
                  <c:v>10.8</c:v>
                </c:pt>
                <c:pt idx="5401" formatCode="General">
                  <c:v>10.802</c:v>
                </c:pt>
                <c:pt idx="5402" formatCode="General">
                  <c:v>10.804</c:v>
                </c:pt>
                <c:pt idx="5403" formatCode="General">
                  <c:v>10.805999999999999</c:v>
                </c:pt>
                <c:pt idx="5404" formatCode="General">
                  <c:v>10.808</c:v>
                </c:pt>
                <c:pt idx="5405" formatCode="General">
                  <c:v>10.81</c:v>
                </c:pt>
                <c:pt idx="5406" formatCode="General">
                  <c:v>10.811999999999999</c:v>
                </c:pt>
                <c:pt idx="5407" formatCode="General">
                  <c:v>10.814</c:v>
                </c:pt>
                <c:pt idx="5408" formatCode="General">
                  <c:v>10.816000000000001</c:v>
                </c:pt>
                <c:pt idx="5409" formatCode="General">
                  <c:v>10.818</c:v>
                </c:pt>
                <c:pt idx="5410" formatCode="General">
                  <c:v>10.82</c:v>
                </c:pt>
                <c:pt idx="5411" formatCode="General">
                  <c:v>10.821999999999999</c:v>
                </c:pt>
                <c:pt idx="5412" formatCode="General">
                  <c:v>10.824</c:v>
                </c:pt>
                <c:pt idx="5413" formatCode="General">
                  <c:v>10.826000000000001</c:v>
                </c:pt>
                <c:pt idx="5414" formatCode="General">
                  <c:v>10.827999999999999</c:v>
                </c:pt>
                <c:pt idx="5415" formatCode="General">
                  <c:v>10.83</c:v>
                </c:pt>
                <c:pt idx="5416" formatCode="General">
                  <c:v>10.832000000000001</c:v>
                </c:pt>
                <c:pt idx="5417" formatCode="General">
                  <c:v>10.834</c:v>
                </c:pt>
                <c:pt idx="5418" formatCode="General">
                  <c:v>10.836</c:v>
                </c:pt>
                <c:pt idx="5419" formatCode="General">
                  <c:v>10.837999999999999</c:v>
                </c:pt>
                <c:pt idx="5420" formatCode="General">
                  <c:v>10.84</c:v>
                </c:pt>
                <c:pt idx="5421" formatCode="General">
                  <c:v>10.842000000000001</c:v>
                </c:pt>
                <c:pt idx="5422" formatCode="General">
                  <c:v>10.843999999999999</c:v>
                </c:pt>
                <c:pt idx="5423" formatCode="General">
                  <c:v>10.846</c:v>
                </c:pt>
                <c:pt idx="5424" formatCode="General">
                  <c:v>10.848000000000001</c:v>
                </c:pt>
                <c:pt idx="5425" formatCode="General">
                  <c:v>10.85</c:v>
                </c:pt>
                <c:pt idx="5426" formatCode="General">
                  <c:v>10.852</c:v>
                </c:pt>
                <c:pt idx="5427" formatCode="General">
                  <c:v>10.853999999999999</c:v>
                </c:pt>
                <c:pt idx="5428" formatCode="General">
                  <c:v>10.856</c:v>
                </c:pt>
                <c:pt idx="5429" formatCode="General">
                  <c:v>10.858000000000001</c:v>
                </c:pt>
                <c:pt idx="5430" formatCode="General">
                  <c:v>10.86</c:v>
                </c:pt>
                <c:pt idx="5431" formatCode="General">
                  <c:v>10.862</c:v>
                </c:pt>
                <c:pt idx="5432" formatCode="General">
                  <c:v>10.864000000000001</c:v>
                </c:pt>
                <c:pt idx="5433" formatCode="General">
                  <c:v>10.866</c:v>
                </c:pt>
                <c:pt idx="5434" formatCode="General">
                  <c:v>10.868</c:v>
                </c:pt>
                <c:pt idx="5435" formatCode="General">
                  <c:v>10.87</c:v>
                </c:pt>
                <c:pt idx="5436" formatCode="General">
                  <c:v>10.872</c:v>
                </c:pt>
                <c:pt idx="5437" formatCode="General">
                  <c:v>10.874000000000001</c:v>
                </c:pt>
                <c:pt idx="5438" formatCode="General">
                  <c:v>10.875999999999999</c:v>
                </c:pt>
                <c:pt idx="5439" formatCode="General">
                  <c:v>10.878</c:v>
                </c:pt>
                <c:pt idx="5440" formatCode="General">
                  <c:v>10.88</c:v>
                </c:pt>
                <c:pt idx="5441" formatCode="General">
                  <c:v>10.882</c:v>
                </c:pt>
                <c:pt idx="5442" formatCode="General">
                  <c:v>10.884</c:v>
                </c:pt>
                <c:pt idx="5443" formatCode="General">
                  <c:v>10.885999999999999</c:v>
                </c:pt>
                <c:pt idx="5444" formatCode="General">
                  <c:v>10.888</c:v>
                </c:pt>
                <c:pt idx="5445" formatCode="General">
                  <c:v>10.89</c:v>
                </c:pt>
                <c:pt idx="5446" formatCode="General">
                  <c:v>10.891999999999999</c:v>
                </c:pt>
                <c:pt idx="5447" formatCode="General">
                  <c:v>10.894</c:v>
                </c:pt>
                <c:pt idx="5448" formatCode="General">
                  <c:v>10.896000000000001</c:v>
                </c:pt>
                <c:pt idx="5449" formatCode="General">
                  <c:v>10.898</c:v>
                </c:pt>
                <c:pt idx="5450" formatCode="General">
                  <c:v>10.9</c:v>
                </c:pt>
                <c:pt idx="5451" formatCode="General">
                  <c:v>10.901999999999999</c:v>
                </c:pt>
                <c:pt idx="5452" formatCode="General">
                  <c:v>10.904</c:v>
                </c:pt>
                <c:pt idx="5453" formatCode="General">
                  <c:v>10.906000000000001</c:v>
                </c:pt>
                <c:pt idx="5454" formatCode="General">
                  <c:v>10.907999999999999</c:v>
                </c:pt>
                <c:pt idx="5455" formatCode="General">
                  <c:v>10.91</c:v>
                </c:pt>
                <c:pt idx="5456" formatCode="General">
                  <c:v>10.912000000000001</c:v>
                </c:pt>
                <c:pt idx="5457" formatCode="General">
                  <c:v>10.914</c:v>
                </c:pt>
                <c:pt idx="5458" formatCode="General">
                  <c:v>10.916</c:v>
                </c:pt>
                <c:pt idx="5459" formatCode="General">
                  <c:v>10.917999999999999</c:v>
                </c:pt>
                <c:pt idx="5460" formatCode="General">
                  <c:v>10.92</c:v>
                </c:pt>
                <c:pt idx="5461" formatCode="General">
                  <c:v>10.922000000000001</c:v>
                </c:pt>
                <c:pt idx="5462" formatCode="General">
                  <c:v>10.923999999999999</c:v>
                </c:pt>
                <c:pt idx="5463" formatCode="General">
                  <c:v>10.926</c:v>
                </c:pt>
                <c:pt idx="5464" formatCode="General">
                  <c:v>10.928000000000001</c:v>
                </c:pt>
                <c:pt idx="5465" formatCode="General">
                  <c:v>10.93</c:v>
                </c:pt>
                <c:pt idx="5466" formatCode="General">
                  <c:v>10.932</c:v>
                </c:pt>
                <c:pt idx="5467" formatCode="General">
                  <c:v>10.933999999999999</c:v>
                </c:pt>
                <c:pt idx="5468" formatCode="General">
                  <c:v>10.936</c:v>
                </c:pt>
                <c:pt idx="5469" formatCode="General">
                  <c:v>10.938000000000001</c:v>
                </c:pt>
                <c:pt idx="5470" formatCode="General">
                  <c:v>10.94</c:v>
                </c:pt>
                <c:pt idx="5471" formatCode="General">
                  <c:v>10.942</c:v>
                </c:pt>
                <c:pt idx="5472" formatCode="General">
                  <c:v>10.944000000000001</c:v>
                </c:pt>
                <c:pt idx="5473" formatCode="General">
                  <c:v>10.946</c:v>
                </c:pt>
                <c:pt idx="5474" formatCode="General">
                  <c:v>10.948</c:v>
                </c:pt>
                <c:pt idx="5475" formatCode="General">
                  <c:v>10.95</c:v>
                </c:pt>
                <c:pt idx="5476" formatCode="General">
                  <c:v>10.952</c:v>
                </c:pt>
                <c:pt idx="5477" formatCode="General">
                  <c:v>10.954000000000001</c:v>
                </c:pt>
                <c:pt idx="5478" formatCode="General">
                  <c:v>10.956</c:v>
                </c:pt>
                <c:pt idx="5479" formatCode="General">
                  <c:v>10.958</c:v>
                </c:pt>
                <c:pt idx="5480" formatCode="General">
                  <c:v>10.96</c:v>
                </c:pt>
                <c:pt idx="5481" formatCode="General">
                  <c:v>10.962</c:v>
                </c:pt>
                <c:pt idx="5482" formatCode="General">
                  <c:v>10.964</c:v>
                </c:pt>
                <c:pt idx="5483" formatCode="General">
                  <c:v>10.965999999999999</c:v>
                </c:pt>
                <c:pt idx="5484" formatCode="General">
                  <c:v>10.968</c:v>
                </c:pt>
                <c:pt idx="5485" formatCode="General">
                  <c:v>10.97</c:v>
                </c:pt>
                <c:pt idx="5486" formatCode="General">
                  <c:v>10.972</c:v>
                </c:pt>
                <c:pt idx="5487" formatCode="General">
                  <c:v>10.974</c:v>
                </c:pt>
                <c:pt idx="5488" formatCode="General">
                  <c:v>10.976000000000001</c:v>
                </c:pt>
                <c:pt idx="5489" formatCode="General">
                  <c:v>10.978</c:v>
                </c:pt>
                <c:pt idx="5490" formatCode="General">
                  <c:v>10.98</c:v>
                </c:pt>
                <c:pt idx="5491" formatCode="General">
                  <c:v>10.981999999999999</c:v>
                </c:pt>
                <c:pt idx="5492" formatCode="General">
                  <c:v>10.984</c:v>
                </c:pt>
                <c:pt idx="5493" formatCode="General">
                  <c:v>10.986000000000001</c:v>
                </c:pt>
                <c:pt idx="5494" formatCode="General">
                  <c:v>10.988</c:v>
                </c:pt>
                <c:pt idx="5495" formatCode="General">
                  <c:v>10.99</c:v>
                </c:pt>
                <c:pt idx="5496" formatCode="General">
                  <c:v>10.992000000000001</c:v>
                </c:pt>
                <c:pt idx="5497" formatCode="General">
                  <c:v>10.994</c:v>
                </c:pt>
                <c:pt idx="5498" formatCode="General">
                  <c:v>10.996</c:v>
                </c:pt>
                <c:pt idx="5499" formatCode="General">
                  <c:v>10.997999999999999</c:v>
                </c:pt>
                <c:pt idx="5500" formatCode="General">
                  <c:v>11</c:v>
                </c:pt>
                <c:pt idx="5501" formatCode="General">
                  <c:v>11.002000000000001</c:v>
                </c:pt>
                <c:pt idx="5502" formatCode="General">
                  <c:v>11.004</c:v>
                </c:pt>
                <c:pt idx="5503" formatCode="General">
                  <c:v>11.006</c:v>
                </c:pt>
                <c:pt idx="5504" formatCode="General">
                  <c:v>11.007999999999999</c:v>
                </c:pt>
                <c:pt idx="5505" formatCode="General">
                  <c:v>11.01</c:v>
                </c:pt>
                <c:pt idx="5506" formatCode="General">
                  <c:v>11.012</c:v>
                </c:pt>
                <c:pt idx="5507" formatCode="General">
                  <c:v>11.013999999999999</c:v>
                </c:pt>
                <c:pt idx="5508" formatCode="General">
                  <c:v>11.016</c:v>
                </c:pt>
                <c:pt idx="5509" formatCode="General">
                  <c:v>11.018000000000001</c:v>
                </c:pt>
                <c:pt idx="5510" formatCode="General">
                  <c:v>11.02</c:v>
                </c:pt>
                <c:pt idx="5511" formatCode="General">
                  <c:v>11.022</c:v>
                </c:pt>
                <c:pt idx="5512" formatCode="General">
                  <c:v>11.023999999999999</c:v>
                </c:pt>
                <c:pt idx="5513" formatCode="General">
                  <c:v>11.026</c:v>
                </c:pt>
                <c:pt idx="5514" formatCode="General">
                  <c:v>11.028</c:v>
                </c:pt>
                <c:pt idx="5515" formatCode="General">
                  <c:v>11.03</c:v>
                </c:pt>
                <c:pt idx="5516" formatCode="General">
                  <c:v>11.032</c:v>
                </c:pt>
                <c:pt idx="5517" formatCode="General">
                  <c:v>11.034000000000001</c:v>
                </c:pt>
                <c:pt idx="5518" formatCode="General">
                  <c:v>11.036</c:v>
                </c:pt>
                <c:pt idx="5519" formatCode="General">
                  <c:v>11.038</c:v>
                </c:pt>
                <c:pt idx="5520" formatCode="General">
                  <c:v>11.04</c:v>
                </c:pt>
                <c:pt idx="5521" formatCode="General">
                  <c:v>11.042</c:v>
                </c:pt>
                <c:pt idx="5522" formatCode="General">
                  <c:v>11.044</c:v>
                </c:pt>
                <c:pt idx="5523" formatCode="General">
                  <c:v>11.045999999999999</c:v>
                </c:pt>
                <c:pt idx="5524" formatCode="General">
                  <c:v>11.048</c:v>
                </c:pt>
                <c:pt idx="5525" formatCode="General">
                  <c:v>11.05</c:v>
                </c:pt>
                <c:pt idx="5526" formatCode="General">
                  <c:v>11.052</c:v>
                </c:pt>
                <c:pt idx="5527" formatCode="General">
                  <c:v>11.054</c:v>
                </c:pt>
                <c:pt idx="5528" formatCode="General">
                  <c:v>11.055999999999999</c:v>
                </c:pt>
                <c:pt idx="5529" formatCode="General">
                  <c:v>11.058</c:v>
                </c:pt>
                <c:pt idx="5530" formatCode="General">
                  <c:v>11.06</c:v>
                </c:pt>
                <c:pt idx="5531" formatCode="General">
                  <c:v>11.061999999999999</c:v>
                </c:pt>
                <c:pt idx="5532" formatCode="General">
                  <c:v>11.064</c:v>
                </c:pt>
                <c:pt idx="5533" formatCode="General">
                  <c:v>11.066000000000001</c:v>
                </c:pt>
                <c:pt idx="5534" formatCode="General">
                  <c:v>11.068</c:v>
                </c:pt>
                <c:pt idx="5535" formatCode="General">
                  <c:v>11.07</c:v>
                </c:pt>
                <c:pt idx="5536" formatCode="General">
                  <c:v>11.071999999999999</c:v>
                </c:pt>
                <c:pt idx="5537" formatCode="General">
                  <c:v>11.074</c:v>
                </c:pt>
                <c:pt idx="5538" formatCode="General">
                  <c:v>11.076000000000001</c:v>
                </c:pt>
                <c:pt idx="5539" formatCode="General">
                  <c:v>11.077999999999999</c:v>
                </c:pt>
                <c:pt idx="5540" formatCode="General">
                  <c:v>11.08</c:v>
                </c:pt>
                <c:pt idx="5541" formatCode="General">
                  <c:v>11.082000000000001</c:v>
                </c:pt>
                <c:pt idx="5542" formatCode="General">
                  <c:v>11.084</c:v>
                </c:pt>
                <c:pt idx="5543" formatCode="General">
                  <c:v>11.086</c:v>
                </c:pt>
                <c:pt idx="5544" formatCode="General">
                  <c:v>11.087999999999999</c:v>
                </c:pt>
                <c:pt idx="5545" formatCode="General">
                  <c:v>11.09</c:v>
                </c:pt>
                <c:pt idx="5546" formatCode="General">
                  <c:v>11.092000000000001</c:v>
                </c:pt>
                <c:pt idx="5547" formatCode="General">
                  <c:v>11.093999999999999</c:v>
                </c:pt>
                <c:pt idx="5548" formatCode="General">
                  <c:v>11.096</c:v>
                </c:pt>
                <c:pt idx="5549" formatCode="General">
                  <c:v>11.098000000000001</c:v>
                </c:pt>
                <c:pt idx="5550" formatCode="General">
                  <c:v>11.1</c:v>
                </c:pt>
                <c:pt idx="5551" formatCode="General">
                  <c:v>11.102</c:v>
                </c:pt>
                <c:pt idx="5552" formatCode="General">
                  <c:v>11.103999999999999</c:v>
                </c:pt>
                <c:pt idx="5553" formatCode="General">
                  <c:v>11.106</c:v>
                </c:pt>
                <c:pt idx="5554" formatCode="General">
                  <c:v>11.108000000000001</c:v>
                </c:pt>
                <c:pt idx="5555" formatCode="General">
                  <c:v>11.11</c:v>
                </c:pt>
                <c:pt idx="5556" formatCode="General">
                  <c:v>11.112</c:v>
                </c:pt>
                <c:pt idx="5557" formatCode="General">
                  <c:v>11.114000000000001</c:v>
                </c:pt>
                <c:pt idx="5558" formatCode="General">
                  <c:v>11.116</c:v>
                </c:pt>
                <c:pt idx="5559" formatCode="General">
                  <c:v>11.118</c:v>
                </c:pt>
                <c:pt idx="5560" formatCode="General">
                  <c:v>11.12</c:v>
                </c:pt>
                <c:pt idx="5561" formatCode="General">
                  <c:v>11.122</c:v>
                </c:pt>
                <c:pt idx="5562" formatCode="General">
                  <c:v>11.124000000000001</c:v>
                </c:pt>
                <c:pt idx="5563" formatCode="General">
                  <c:v>11.125999999999999</c:v>
                </c:pt>
                <c:pt idx="5564" formatCode="General">
                  <c:v>11.128</c:v>
                </c:pt>
                <c:pt idx="5565" formatCode="General">
                  <c:v>11.13</c:v>
                </c:pt>
                <c:pt idx="5566" formatCode="General">
                  <c:v>11.132</c:v>
                </c:pt>
                <c:pt idx="5567" formatCode="General">
                  <c:v>11.134</c:v>
                </c:pt>
                <c:pt idx="5568" formatCode="General">
                  <c:v>11.135999999999999</c:v>
                </c:pt>
                <c:pt idx="5569" formatCode="General">
                  <c:v>11.138</c:v>
                </c:pt>
                <c:pt idx="5570" formatCode="General">
                  <c:v>11.14</c:v>
                </c:pt>
                <c:pt idx="5571" formatCode="General">
                  <c:v>11.141999999999999</c:v>
                </c:pt>
                <c:pt idx="5572" formatCode="General">
                  <c:v>11.144</c:v>
                </c:pt>
                <c:pt idx="5573" formatCode="General">
                  <c:v>11.146000000000001</c:v>
                </c:pt>
                <c:pt idx="5574" formatCode="General">
                  <c:v>11.148</c:v>
                </c:pt>
                <c:pt idx="5575" formatCode="General">
                  <c:v>11.15</c:v>
                </c:pt>
                <c:pt idx="5576" formatCode="General">
                  <c:v>11.151999999999999</c:v>
                </c:pt>
                <c:pt idx="5577" formatCode="General">
                  <c:v>11.154</c:v>
                </c:pt>
                <c:pt idx="5578" formatCode="General">
                  <c:v>11.156000000000001</c:v>
                </c:pt>
                <c:pt idx="5579" formatCode="General">
                  <c:v>11.157999999999999</c:v>
                </c:pt>
                <c:pt idx="5580" formatCode="General">
                  <c:v>11.16</c:v>
                </c:pt>
                <c:pt idx="5581" formatCode="General">
                  <c:v>11.162000000000001</c:v>
                </c:pt>
                <c:pt idx="5582" formatCode="General">
                  <c:v>11.164</c:v>
                </c:pt>
                <c:pt idx="5583" formatCode="General">
                  <c:v>11.166</c:v>
                </c:pt>
                <c:pt idx="5584" formatCode="General">
                  <c:v>11.167999999999999</c:v>
                </c:pt>
                <c:pt idx="5585" formatCode="General">
                  <c:v>11.17</c:v>
                </c:pt>
                <c:pt idx="5586" formatCode="General">
                  <c:v>11.172000000000001</c:v>
                </c:pt>
                <c:pt idx="5587" formatCode="General">
                  <c:v>11.173999999999999</c:v>
                </c:pt>
                <c:pt idx="5588" formatCode="General">
                  <c:v>11.176</c:v>
                </c:pt>
                <c:pt idx="5589" formatCode="General">
                  <c:v>11.178000000000001</c:v>
                </c:pt>
                <c:pt idx="5590" formatCode="General">
                  <c:v>11.18</c:v>
                </c:pt>
                <c:pt idx="5591" formatCode="General">
                  <c:v>11.182</c:v>
                </c:pt>
                <c:pt idx="5592" formatCode="General">
                  <c:v>11.183999999999999</c:v>
                </c:pt>
                <c:pt idx="5593" formatCode="General">
                  <c:v>11.186</c:v>
                </c:pt>
                <c:pt idx="5594" formatCode="General">
                  <c:v>11.188000000000001</c:v>
                </c:pt>
                <c:pt idx="5595" formatCode="General">
                  <c:v>11.19</c:v>
                </c:pt>
                <c:pt idx="5596" formatCode="General">
                  <c:v>11.192</c:v>
                </c:pt>
                <c:pt idx="5597" formatCode="General">
                  <c:v>11.194000000000001</c:v>
                </c:pt>
                <c:pt idx="5598" formatCode="General">
                  <c:v>11.196</c:v>
                </c:pt>
                <c:pt idx="5599" formatCode="General">
                  <c:v>11.198</c:v>
                </c:pt>
                <c:pt idx="5600" formatCode="General">
                  <c:v>11.2</c:v>
                </c:pt>
                <c:pt idx="5601" formatCode="General">
                  <c:v>11.202</c:v>
                </c:pt>
                <c:pt idx="5602" formatCode="General">
                  <c:v>11.204000000000001</c:v>
                </c:pt>
                <c:pt idx="5603" formatCode="General">
                  <c:v>11.206</c:v>
                </c:pt>
                <c:pt idx="5604" formatCode="General">
                  <c:v>11.208</c:v>
                </c:pt>
                <c:pt idx="5605" formatCode="General">
                  <c:v>11.21</c:v>
                </c:pt>
                <c:pt idx="5606" formatCode="General">
                  <c:v>11.212</c:v>
                </c:pt>
                <c:pt idx="5607" formatCode="General">
                  <c:v>11.214</c:v>
                </c:pt>
                <c:pt idx="5608" formatCode="General">
                  <c:v>11.215999999999999</c:v>
                </c:pt>
                <c:pt idx="5609" formatCode="General">
                  <c:v>11.218</c:v>
                </c:pt>
                <c:pt idx="5610" formatCode="General">
                  <c:v>11.22</c:v>
                </c:pt>
                <c:pt idx="5611" formatCode="General">
                  <c:v>11.222</c:v>
                </c:pt>
                <c:pt idx="5612" formatCode="General">
                  <c:v>11.224</c:v>
                </c:pt>
                <c:pt idx="5613" formatCode="General">
                  <c:v>11.226000000000001</c:v>
                </c:pt>
                <c:pt idx="5614" formatCode="General">
                  <c:v>11.228</c:v>
                </c:pt>
                <c:pt idx="5615" formatCode="General">
                  <c:v>11.23</c:v>
                </c:pt>
                <c:pt idx="5616" formatCode="General">
                  <c:v>11.231999999999999</c:v>
                </c:pt>
                <c:pt idx="5617" formatCode="General">
                  <c:v>11.234</c:v>
                </c:pt>
                <c:pt idx="5618" formatCode="General">
                  <c:v>11.236000000000001</c:v>
                </c:pt>
                <c:pt idx="5619" formatCode="General">
                  <c:v>11.238</c:v>
                </c:pt>
                <c:pt idx="5620" formatCode="General">
                  <c:v>11.24</c:v>
                </c:pt>
                <c:pt idx="5621" formatCode="General">
                  <c:v>11.242000000000001</c:v>
                </c:pt>
                <c:pt idx="5622" formatCode="General">
                  <c:v>11.244</c:v>
                </c:pt>
                <c:pt idx="5623" formatCode="General">
                  <c:v>11.246</c:v>
                </c:pt>
                <c:pt idx="5624" formatCode="General">
                  <c:v>11.247999999999999</c:v>
                </c:pt>
                <c:pt idx="5625" formatCode="General">
                  <c:v>11.25</c:v>
                </c:pt>
                <c:pt idx="5626" formatCode="General">
                  <c:v>11.252000000000001</c:v>
                </c:pt>
                <c:pt idx="5627" formatCode="General">
                  <c:v>11.254</c:v>
                </c:pt>
                <c:pt idx="5628" formatCode="General">
                  <c:v>11.256</c:v>
                </c:pt>
                <c:pt idx="5629" formatCode="General">
                  <c:v>11.257999999999999</c:v>
                </c:pt>
                <c:pt idx="5630" formatCode="General">
                  <c:v>11.26</c:v>
                </c:pt>
                <c:pt idx="5631" formatCode="General">
                  <c:v>11.262</c:v>
                </c:pt>
                <c:pt idx="5632" formatCode="General">
                  <c:v>11.263999999999999</c:v>
                </c:pt>
                <c:pt idx="5633" formatCode="General">
                  <c:v>11.266</c:v>
                </c:pt>
                <c:pt idx="5634" formatCode="General">
                  <c:v>11.268000000000001</c:v>
                </c:pt>
                <c:pt idx="5635" formatCode="General">
                  <c:v>11.27</c:v>
                </c:pt>
                <c:pt idx="5636" formatCode="General">
                  <c:v>11.272</c:v>
                </c:pt>
                <c:pt idx="5637" formatCode="General">
                  <c:v>11.273999999999999</c:v>
                </c:pt>
                <c:pt idx="5638" formatCode="General">
                  <c:v>11.276</c:v>
                </c:pt>
                <c:pt idx="5639" formatCode="General">
                  <c:v>11.278</c:v>
                </c:pt>
                <c:pt idx="5640" formatCode="General">
                  <c:v>11.28</c:v>
                </c:pt>
                <c:pt idx="5641" formatCode="General">
                  <c:v>11.282</c:v>
                </c:pt>
                <c:pt idx="5642" formatCode="General">
                  <c:v>11.284000000000001</c:v>
                </c:pt>
                <c:pt idx="5643" formatCode="General">
                  <c:v>11.286</c:v>
                </c:pt>
                <c:pt idx="5644" formatCode="General">
                  <c:v>11.288</c:v>
                </c:pt>
                <c:pt idx="5645" formatCode="General">
                  <c:v>11.29</c:v>
                </c:pt>
                <c:pt idx="5646" formatCode="General">
                  <c:v>11.292</c:v>
                </c:pt>
                <c:pt idx="5647" formatCode="General">
                  <c:v>11.294</c:v>
                </c:pt>
                <c:pt idx="5648" formatCode="General">
                  <c:v>11.295999999999999</c:v>
                </c:pt>
                <c:pt idx="5649" formatCode="General">
                  <c:v>11.298</c:v>
                </c:pt>
                <c:pt idx="5650" formatCode="General">
                  <c:v>11.3</c:v>
                </c:pt>
                <c:pt idx="5651" formatCode="General">
                  <c:v>11.302</c:v>
                </c:pt>
                <c:pt idx="5652" formatCode="General">
                  <c:v>11.304</c:v>
                </c:pt>
                <c:pt idx="5653" formatCode="General">
                  <c:v>11.305999999999999</c:v>
                </c:pt>
                <c:pt idx="5654" formatCode="General">
                  <c:v>11.308</c:v>
                </c:pt>
                <c:pt idx="5655" formatCode="General">
                  <c:v>11.31</c:v>
                </c:pt>
                <c:pt idx="5656" formatCode="General">
                  <c:v>11.311999999999999</c:v>
                </c:pt>
                <c:pt idx="5657" formatCode="General">
                  <c:v>11.314</c:v>
                </c:pt>
                <c:pt idx="5658" formatCode="General">
                  <c:v>11.316000000000001</c:v>
                </c:pt>
                <c:pt idx="5659" formatCode="General">
                  <c:v>11.318</c:v>
                </c:pt>
                <c:pt idx="5660" formatCode="General">
                  <c:v>11.32</c:v>
                </c:pt>
                <c:pt idx="5661" formatCode="General">
                  <c:v>11.321999999999999</c:v>
                </c:pt>
                <c:pt idx="5662" formatCode="General">
                  <c:v>11.324</c:v>
                </c:pt>
                <c:pt idx="5663" formatCode="General">
                  <c:v>11.326000000000001</c:v>
                </c:pt>
                <c:pt idx="5664" formatCode="General">
                  <c:v>11.327999999999999</c:v>
                </c:pt>
                <c:pt idx="5665" formatCode="General">
                  <c:v>11.33</c:v>
                </c:pt>
                <c:pt idx="5666" formatCode="General">
                  <c:v>11.332000000000001</c:v>
                </c:pt>
                <c:pt idx="5667" formatCode="General">
                  <c:v>11.334</c:v>
                </c:pt>
                <c:pt idx="5668" formatCode="General">
                  <c:v>11.336</c:v>
                </c:pt>
                <c:pt idx="5669" formatCode="General">
                  <c:v>11.337999999999999</c:v>
                </c:pt>
                <c:pt idx="5670" formatCode="General">
                  <c:v>11.34</c:v>
                </c:pt>
                <c:pt idx="5671" formatCode="General">
                  <c:v>11.342000000000001</c:v>
                </c:pt>
                <c:pt idx="5672" formatCode="General">
                  <c:v>11.343999999999999</c:v>
                </c:pt>
                <c:pt idx="5673" formatCode="General">
                  <c:v>11.346</c:v>
                </c:pt>
                <c:pt idx="5674" formatCode="General">
                  <c:v>11.348000000000001</c:v>
                </c:pt>
                <c:pt idx="5675" formatCode="General">
                  <c:v>11.35</c:v>
                </c:pt>
                <c:pt idx="5676" formatCode="General">
                  <c:v>11.352</c:v>
                </c:pt>
                <c:pt idx="5677" formatCode="General">
                  <c:v>11.353999999999999</c:v>
                </c:pt>
                <c:pt idx="5678" formatCode="General">
                  <c:v>11.356</c:v>
                </c:pt>
                <c:pt idx="5679" formatCode="General">
                  <c:v>11.358000000000001</c:v>
                </c:pt>
                <c:pt idx="5680" formatCode="General">
                  <c:v>11.36</c:v>
                </c:pt>
                <c:pt idx="5681" formatCode="General">
                  <c:v>11.362</c:v>
                </c:pt>
                <c:pt idx="5682" formatCode="General">
                  <c:v>11.364000000000001</c:v>
                </c:pt>
                <c:pt idx="5683" formatCode="General">
                  <c:v>11.366</c:v>
                </c:pt>
                <c:pt idx="5684" formatCode="General">
                  <c:v>11.368</c:v>
                </c:pt>
                <c:pt idx="5685" formatCode="General">
                  <c:v>11.37</c:v>
                </c:pt>
                <c:pt idx="5686" formatCode="General">
                  <c:v>11.372</c:v>
                </c:pt>
                <c:pt idx="5687" formatCode="General">
                  <c:v>11.374000000000001</c:v>
                </c:pt>
                <c:pt idx="5688" formatCode="General">
                  <c:v>11.375999999999999</c:v>
                </c:pt>
                <c:pt idx="5689" formatCode="General">
                  <c:v>11.378</c:v>
                </c:pt>
                <c:pt idx="5690" formatCode="General">
                  <c:v>11.38</c:v>
                </c:pt>
                <c:pt idx="5691" formatCode="General">
                  <c:v>11.382</c:v>
                </c:pt>
                <c:pt idx="5692" formatCode="General">
                  <c:v>11.384</c:v>
                </c:pt>
                <c:pt idx="5693" formatCode="General">
                  <c:v>11.385999999999999</c:v>
                </c:pt>
                <c:pt idx="5694" formatCode="General">
                  <c:v>11.388</c:v>
                </c:pt>
                <c:pt idx="5695" formatCode="General">
                  <c:v>11.39</c:v>
                </c:pt>
                <c:pt idx="5696" formatCode="General">
                  <c:v>11.391999999999999</c:v>
                </c:pt>
                <c:pt idx="5697" formatCode="General">
                  <c:v>11.394</c:v>
                </c:pt>
                <c:pt idx="5698" formatCode="General">
                  <c:v>11.396000000000001</c:v>
                </c:pt>
                <c:pt idx="5699" formatCode="General">
                  <c:v>11.398</c:v>
                </c:pt>
                <c:pt idx="5700" formatCode="General">
                  <c:v>11.4</c:v>
                </c:pt>
                <c:pt idx="5701" formatCode="General">
                  <c:v>11.401999999999999</c:v>
                </c:pt>
                <c:pt idx="5702" formatCode="General">
                  <c:v>11.404</c:v>
                </c:pt>
                <c:pt idx="5703" formatCode="General">
                  <c:v>11.406000000000001</c:v>
                </c:pt>
                <c:pt idx="5704" formatCode="General">
                  <c:v>11.407999999999999</c:v>
                </c:pt>
                <c:pt idx="5705" formatCode="General">
                  <c:v>11.41</c:v>
                </c:pt>
                <c:pt idx="5706" formatCode="General">
                  <c:v>11.412000000000001</c:v>
                </c:pt>
                <c:pt idx="5707" formatCode="General">
                  <c:v>11.414</c:v>
                </c:pt>
                <c:pt idx="5708" formatCode="General">
                  <c:v>11.416</c:v>
                </c:pt>
                <c:pt idx="5709" formatCode="General">
                  <c:v>11.417999999999999</c:v>
                </c:pt>
                <c:pt idx="5710" formatCode="General">
                  <c:v>11.42</c:v>
                </c:pt>
                <c:pt idx="5711" formatCode="General">
                  <c:v>11.422000000000001</c:v>
                </c:pt>
                <c:pt idx="5712" formatCode="General">
                  <c:v>11.423999999999999</c:v>
                </c:pt>
                <c:pt idx="5713" formatCode="General">
                  <c:v>11.426</c:v>
                </c:pt>
                <c:pt idx="5714" formatCode="General">
                  <c:v>11.428000000000001</c:v>
                </c:pt>
                <c:pt idx="5715" formatCode="General">
                  <c:v>11.43</c:v>
                </c:pt>
                <c:pt idx="5716" formatCode="General">
                  <c:v>11.432</c:v>
                </c:pt>
                <c:pt idx="5717" formatCode="General">
                  <c:v>11.433999999999999</c:v>
                </c:pt>
                <c:pt idx="5718" formatCode="General">
                  <c:v>11.436</c:v>
                </c:pt>
                <c:pt idx="5719" formatCode="General">
                  <c:v>11.438000000000001</c:v>
                </c:pt>
                <c:pt idx="5720" formatCode="General">
                  <c:v>11.44</c:v>
                </c:pt>
                <c:pt idx="5721" formatCode="General">
                  <c:v>11.442</c:v>
                </c:pt>
                <c:pt idx="5722" formatCode="General">
                  <c:v>11.444000000000001</c:v>
                </c:pt>
                <c:pt idx="5723" formatCode="General">
                  <c:v>11.446</c:v>
                </c:pt>
                <c:pt idx="5724" formatCode="General">
                  <c:v>11.448</c:v>
                </c:pt>
                <c:pt idx="5725" formatCode="General">
                  <c:v>11.45</c:v>
                </c:pt>
                <c:pt idx="5726" formatCode="General">
                  <c:v>11.452</c:v>
                </c:pt>
                <c:pt idx="5727" formatCode="General">
                  <c:v>11.454000000000001</c:v>
                </c:pt>
                <c:pt idx="5728" formatCode="General">
                  <c:v>11.456</c:v>
                </c:pt>
                <c:pt idx="5729" formatCode="General">
                  <c:v>11.458</c:v>
                </c:pt>
                <c:pt idx="5730" formatCode="General">
                  <c:v>11.46</c:v>
                </c:pt>
                <c:pt idx="5731" formatCode="General">
                  <c:v>11.462</c:v>
                </c:pt>
                <c:pt idx="5732" formatCode="General">
                  <c:v>11.464</c:v>
                </c:pt>
                <c:pt idx="5733" formatCode="General">
                  <c:v>11.465999999999999</c:v>
                </c:pt>
                <c:pt idx="5734" formatCode="General">
                  <c:v>11.468</c:v>
                </c:pt>
                <c:pt idx="5735" formatCode="General">
                  <c:v>11.47</c:v>
                </c:pt>
                <c:pt idx="5736" formatCode="General">
                  <c:v>11.472</c:v>
                </c:pt>
                <c:pt idx="5737" formatCode="General">
                  <c:v>11.474</c:v>
                </c:pt>
                <c:pt idx="5738" formatCode="General">
                  <c:v>11.476000000000001</c:v>
                </c:pt>
                <c:pt idx="5739" formatCode="General">
                  <c:v>11.478</c:v>
                </c:pt>
                <c:pt idx="5740" formatCode="General">
                  <c:v>11.48</c:v>
                </c:pt>
                <c:pt idx="5741" formatCode="General">
                  <c:v>11.481999999999999</c:v>
                </c:pt>
                <c:pt idx="5742" formatCode="General">
                  <c:v>11.484</c:v>
                </c:pt>
                <c:pt idx="5743" formatCode="General">
                  <c:v>11.486000000000001</c:v>
                </c:pt>
                <c:pt idx="5744" formatCode="General">
                  <c:v>11.488</c:v>
                </c:pt>
                <c:pt idx="5745" formatCode="General">
                  <c:v>11.49</c:v>
                </c:pt>
                <c:pt idx="5746" formatCode="General">
                  <c:v>11.492000000000001</c:v>
                </c:pt>
                <c:pt idx="5747" formatCode="General">
                  <c:v>11.494</c:v>
                </c:pt>
                <c:pt idx="5748" formatCode="General">
                  <c:v>11.496</c:v>
                </c:pt>
                <c:pt idx="5749" formatCode="General">
                  <c:v>11.497999999999999</c:v>
                </c:pt>
                <c:pt idx="5750" formatCode="General">
                  <c:v>11.5</c:v>
                </c:pt>
                <c:pt idx="5751" formatCode="General">
                  <c:v>11.502000000000001</c:v>
                </c:pt>
                <c:pt idx="5752" formatCode="General">
                  <c:v>11.504</c:v>
                </c:pt>
                <c:pt idx="5753" formatCode="General">
                  <c:v>11.506</c:v>
                </c:pt>
                <c:pt idx="5754" formatCode="General">
                  <c:v>11.507999999999999</c:v>
                </c:pt>
                <c:pt idx="5755" formatCode="General">
                  <c:v>11.51</c:v>
                </c:pt>
                <c:pt idx="5756" formatCode="General">
                  <c:v>11.512</c:v>
                </c:pt>
                <c:pt idx="5757" formatCode="General">
                  <c:v>11.513999999999999</c:v>
                </c:pt>
                <c:pt idx="5758" formatCode="General">
                  <c:v>11.516</c:v>
                </c:pt>
                <c:pt idx="5759" formatCode="General">
                  <c:v>11.518000000000001</c:v>
                </c:pt>
                <c:pt idx="5760" formatCode="General">
                  <c:v>11.52</c:v>
                </c:pt>
                <c:pt idx="5761" formatCode="General">
                  <c:v>11.522</c:v>
                </c:pt>
                <c:pt idx="5762" formatCode="General">
                  <c:v>11.523999999999999</c:v>
                </c:pt>
                <c:pt idx="5763" formatCode="General">
                  <c:v>11.526</c:v>
                </c:pt>
                <c:pt idx="5764" formatCode="General">
                  <c:v>11.528</c:v>
                </c:pt>
                <c:pt idx="5765" formatCode="General">
                  <c:v>11.53</c:v>
                </c:pt>
                <c:pt idx="5766" formatCode="General">
                  <c:v>11.532</c:v>
                </c:pt>
                <c:pt idx="5767" formatCode="General">
                  <c:v>11.534000000000001</c:v>
                </c:pt>
                <c:pt idx="5768" formatCode="General">
                  <c:v>11.536</c:v>
                </c:pt>
                <c:pt idx="5769" formatCode="General">
                  <c:v>11.538</c:v>
                </c:pt>
                <c:pt idx="5770" formatCode="General">
                  <c:v>11.54</c:v>
                </c:pt>
                <c:pt idx="5771" formatCode="General">
                  <c:v>11.542</c:v>
                </c:pt>
                <c:pt idx="5772" formatCode="General">
                  <c:v>11.544</c:v>
                </c:pt>
                <c:pt idx="5773" formatCode="General">
                  <c:v>11.545999999999999</c:v>
                </c:pt>
                <c:pt idx="5774" formatCode="General">
                  <c:v>11.548</c:v>
                </c:pt>
                <c:pt idx="5775" formatCode="General">
                  <c:v>11.55</c:v>
                </c:pt>
                <c:pt idx="5776" formatCode="General">
                  <c:v>11.552</c:v>
                </c:pt>
                <c:pt idx="5777" formatCode="General">
                  <c:v>11.554</c:v>
                </c:pt>
                <c:pt idx="5778" formatCode="General">
                  <c:v>11.555999999999999</c:v>
                </c:pt>
                <c:pt idx="5779" formatCode="General">
                  <c:v>11.558</c:v>
                </c:pt>
                <c:pt idx="5780" formatCode="General">
                  <c:v>11.56</c:v>
                </c:pt>
                <c:pt idx="5781" formatCode="General">
                  <c:v>11.561999999999999</c:v>
                </c:pt>
                <c:pt idx="5782" formatCode="General">
                  <c:v>11.564</c:v>
                </c:pt>
                <c:pt idx="5783" formatCode="General">
                  <c:v>11.566000000000001</c:v>
                </c:pt>
                <c:pt idx="5784" formatCode="General">
                  <c:v>11.568</c:v>
                </c:pt>
                <c:pt idx="5785" formatCode="General">
                  <c:v>11.57</c:v>
                </c:pt>
                <c:pt idx="5786" formatCode="General">
                  <c:v>11.571999999999999</c:v>
                </c:pt>
                <c:pt idx="5787" formatCode="General">
                  <c:v>11.574</c:v>
                </c:pt>
                <c:pt idx="5788" formatCode="General">
                  <c:v>11.576000000000001</c:v>
                </c:pt>
                <c:pt idx="5789" formatCode="General">
                  <c:v>11.577999999999999</c:v>
                </c:pt>
                <c:pt idx="5790" formatCode="General">
                  <c:v>11.58</c:v>
                </c:pt>
                <c:pt idx="5791" formatCode="General">
                  <c:v>11.582000000000001</c:v>
                </c:pt>
                <c:pt idx="5792" formatCode="General">
                  <c:v>11.584</c:v>
                </c:pt>
                <c:pt idx="5793" formatCode="General">
                  <c:v>11.586</c:v>
                </c:pt>
                <c:pt idx="5794" formatCode="General">
                  <c:v>11.587999999999999</c:v>
                </c:pt>
                <c:pt idx="5795" formatCode="General">
                  <c:v>11.59</c:v>
                </c:pt>
                <c:pt idx="5796" formatCode="General">
                  <c:v>11.592000000000001</c:v>
                </c:pt>
                <c:pt idx="5797" formatCode="General">
                  <c:v>11.593999999999999</c:v>
                </c:pt>
                <c:pt idx="5798" formatCode="General">
                  <c:v>11.596</c:v>
                </c:pt>
                <c:pt idx="5799" formatCode="General">
                  <c:v>11.598000000000001</c:v>
                </c:pt>
                <c:pt idx="5800" formatCode="General">
                  <c:v>11.6</c:v>
                </c:pt>
                <c:pt idx="5801" formatCode="General">
                  <c:v>11.602</c:v>
                </c:pt>
                <c:pt idx="5802" formatCode="General">
                  <c:v>11.603999999999999</c:v>
                </c:pt>
                <c:pt idx="5803" formatCode="General">
                  <c:v>11.606</c:v>
                </c:pt>
                <c:pt idx="5804" formatCode="General">
                  <c:v>11.608000000000001</c:v>
                </c:pt>
                <c:pt idx="5805" formatCode="General">
                  <c:v>11.61</c:v>
                </c:pt>
                <c:pt idx="5806" formatCode="General">
                  <c:v>11.612</c:v>
                </c:pt>
                <c:pt idx="5807" formatCode="General">
                  <c:v>11.614000000000001</c:v>
                </c:pt>
                <c:pt idx="5808" formatCode="General">
                  <c:v>11.616</c:v>
                </c:pt>
                <c:pt idx="5809" formatCode="General">
                  <c:v>11.618</c:v>
                </c:pt>
                <c:pt idx="5810" formatCode="General">
                  <c:v>11.62</c:v>
                </c:pt>
                <c:pt idx="5811" formatCode="General">
                  <c:v>11.622</c:v>
                </c:pt>
                <c:pt idx="5812" formatCode="General">
                  <c:v>11.624000000000001</c:v>
                </c:pt>
                <c:pt idx="5813" formatCode="General">
                  <c:v>11.625999999999999</c:v>
                </c:pt>
                <c:pt idx="5814" formatCode="General">
                  <c:v>11.628</c:v>
                </c:pt>
                <c:pt idx="5815" formatCode="General">
                  <c:v>11.63</c:v>
                </c:pt>
                <c:pt idx="5816" formatCode="General">
                  <c:v>11.632</c:v>
                </c:pt>
                <c:pt idx="5817" formatCode="General">
                  <c:v>11.634</c:v>
                </c:pt>
                <c:pt idx="5818" formatCode="General">
                  <c:v>11.635999999999999</c:v>
                </c:pt>
                <c:pt idx="5819" formatCode="General">
                  <c:v>11.638</c:v>
                </c:pt>
                <c:pt idx="5820" formatCode="General">
                  <c:v>11.64</c:v>
                </c:pt>
                <c:pt idx="5821" formatCode="General">
                  <c:v>11.641999999999999</c:v>
                </c:pt>
                <c:pt idx="5822" formatCode="General">
                  <c:v>11.644</c:v>
                </c:pt>
                <c:pt idx="5823" formatCode="General">
                  <c:v>11.646000000000001</c:v>
                </c:pt>
                <c:pt idx="5824" formatCode="General">
                  <c:v>11.648</c:v>
                </c:pt>
                <c:pt idx="5825" formatCode="General">
                  <c:v>11.65</c:v>
                </c:pt>
                <c:pt idx="5826" formatCode="General">
                  <c:v>11.651999999999999</c:v>
                </c:pt>
                <c:pt idx="5827" formatCode="General">
                  <c:v>11.654</c:v>
                </c:pt>
                <c:pt idx="5828" formatCode="General">
                  <c:v>11.656000000000001</c:v>
                </c:pt>
                <c:pt idx="5829" formatCode="General">
                  <c:v>11.657999999999999</c:v>
                </c:pt>
                <c:pt idx="5830" formatCode="General">
                  <c:v>11.66</c:v>
                </c:pt>
                <c:pt idx="5831" formatCode="General">
                  <c:v>11.662000000000001</c:v>
                </c:pt>
                <c:pt idx="5832" formatCode="General">
                  <c:v>11.664</c:v>
                </c:pt>
                <c:pt idx="5833" formatCode="General">
                  <c:v>11.666</c:v>
                </c:pt>
                <c:pt idx="5834" formatCode="General">
                  <c:v>11.667999999999999</c:v>
                </c:pt>
                <c:pt idx="5835" formatCode="General">
                  <c:v>11.67</c:v>
                </c:pt>
                <c:pt idx="5836" formatCode="General">
                  <c:v>11.672000000000001</c:v>
                </c:pt>
                <c:pt idx="5837" formatCode="General">
                  <c:v>11.673999999999999</c:v>
                </c:pt>
                <c:pt idx="5838" formatCode="General">
                  <c:v>11.676</c:v>
                </c:pt>
                <c:pt idx="5839" formatCode="General">
                  <c:v>11.678000000000001</c:v>
                </c:pt>
                <c:pt idx="5840" formatCode="General">
                  <c:v>11.68</c:v>
                </c:pt>
                <c:pt idx="5841" formatCode="General">
                  <c:v>11.682</c:v>
                </c:pt>
                <c:pt idx="5842" formatCode="General">
                  <c:v>11.683999999999999</c:v>
                </c:pt>
                <c:pt idx="5843" formatCode="General">
                  <c:v>11.686</c:v>
                </c:pt>
                <c:pt idx="5844" formatCode="General">
                  <c:v>11.688000000000001</c:v>
                </c:pt>
                <c:pt idx="5845" formatCode="General">
                  <c:v>11.69</c:v>
                </c:pt>
                <c:pt idx="5846" formatCode="General">
                  <c:v>11.692</c:v>
                </c:pt>
                <c:pt idx="5847" formatCode="General">
                  <c:v>11.694000000000001</c:v>
                </c:pt>
                <c:pt idx="5848" formatCode="General">
                  <c:v>11.696</c:v>
                </c:pt>
                <c:pt idx="5849" formatCode="General">
                  <c:v>11.698</c:v>
                </c:pt>
                <c:pt idx="5850" formatCode="General">
                  <c:v>11.7</c:v>
                </c:pt>
                <c:pt idx="5851" formatCode="General">
                  <c:v>11.702</c:v>
                </c:pt>
                <c:pt idx="5852" formatCode="General">
                  <c:v>11.704000000000001</c:v>
                </c:pt>
                <c:pt idx="5853" formatCode="General">
                  <c:v>11.706</c:v>
                </c:pt>
                <c:pt idx="5854" formatCode="General">
                  <c:v>11.708</c:v>
                </c:pt>
                <c:pt idx="5855" formatCode="General">
                  <c:v>11.71</c:v>
                </c:pt>
                <c:pt idx="5856" formatCode="General">
                  <c:v>11.712</c:v>
                </c:pt>
                <c:pt idx="5857" formatCode="General">
                  <c:v>11.714</c:v>
                </c:pt>
                <c:pt idx="5858" formatCode="General">
                  <c:v>11.715999999999999</c:v>
                </c:pt>
                <c:pt idx="5859" formatCode="General">
                  <c:v>11.718</c:v>
                </c:pt>
                <c:pt idx="5860" formatCode="General">
                  <c:v>11.72</c:v>
                </c:pt>
                <c:pt idx="5861" formatCode="General">
                  <c:v>11.722</c:v>
                </c:pt>
                <c:pt idx="5862" formatCode="General">
                  <c:v>11.724</c:v>
                </c:pt>
                <c:pt idx="5863" formatCode="General">
                  <c:v>11.726000000000001</c:v>
                </c:pt>
                <c:pt idx="5864" formatCode="General">
                  <c:v>11.728</c:v>
                </c:pt>
                <c:pt idx="5865" formatCode="General">
                  <c:v>11.73</c:v>
                </c:pt>
                <c:pt idx="5866" formatCode="General">
                  <c:v>11.731999999999999</c:v>
                </c:pt>
                <c:pt idx="5867" formatCode="General">
                  <c:v>11.734</c:v>
                </c:pt>
                <c:pt idx="5868" formatCode="General">
                  <c:v>11.736000000000001</c:v>
                </c:pt>
                <c:pt idx="5869" formatCode="General">
                  <c:v>11.738</c:v>
                </c:pt>
                <c:pt idx="5870" formatCode="General">
                  <c:v>11.74</c:v>
                </c:pt>
                <c:pt idx="5871" formatCode="General">
                  <c:v>11.742000000000001</c:v>
                </c:pt>
                <c:pt idx="5872" formatCode="General">
                  <c:v>11.744</c:v>
                </c:pt>
                <c:pt idx="5873" formatCode="General">
                  <c:v>11.746</c:v>
                </c:pt>
                <c:pt idx="5874" formatCode="General">
                  <c:v>11.747999999999999</c:v>
                </c:pt>
                <c:pt idx="5875" formatCode="General">
                  <c:v>11.75</c:v>
                </c:pt>
                <c:pt idx="5876" formatCode="General">
                  <c:v>11.752000000000001</c:v>
                </c:pt>
                <c:pt idx="5877" formatCode="General">
                  <c:v>11.754</c:v>
                </c:pt>
                <c:pt idx="5878" formatCode="General">
                  <c:v>11.756</c:v>
                </c:pt>
                <c:pt idx="5879" formatCode="General">
                  <c:v>11.757999999999999</c:v>
                </c:pt>
                <c:pt idx="5880" formatCode="General">
                  <c:v>11.76</c:v>
                </c:pt>
                <c:pt idx="5881" formatCode="General">
                  <c:v>11.762</c:v>
                </c:pt>
                <c:pt idx="5882" formatCode="General">
                  <c:v>11.763999999999999</c:v>
                </c:pt>
                <c:pt idx="5883" formatCode="General">
                  <c:v>11.766</c:v>
                </c:pt>
                <c:pt idx="5884" formatCode="General">
                  <c:v>11.768000000000001</c:v>
                </c:pt>
                <c:pt idx="5885" formatCode="General">
                  <c:v>11.77</c:v>
                </c:pt>
                <c:pt idx="5886" formatCode="General">
                  <c:v>11.772</c:v>
                </c:pt>
                <c:pt idx="5887" formatCode="General">
                  <c:v>11.773999999999999</c:v>
                </c:pt>
                <c:pt idx="5888" formatCode="General">
                  <c:v>11.776</c:v>
                </c:pt>
                <c:pt idx="5889" formatCode="General">
                  <c:v>11.778</c:v>
                </c:pt>
                <c:pt idx="5890" formatCode="General">
                  <c:v>11.78</c:v>
                </c:pt>
                <c:pt idx="5891" formatCode="General">
                  <c:v>11.782</c:v>
                </c:pt>
                <c:pt idx="5892" formatCode="General">
                  <c:v>11.784000000000001</c:v>
                </c:pt>
                <c:pt idx="5893" formatCode="General">
                  <c:v>11.786</c:v>
                </c:pt>
                <c:pt idx="5894" formatCode="General">
                  <c:v>11.788</c:v>
                </c:pt>
                <c:pt idx="5895" formatCode="General">
                  <c:v>11.79</c:v>
                </c:pt>
                <c:pt idx="5896" formatCode="General">
                  <c:v>11.792</c:v>
                </c:pt>
                <c:pt idx="5897" formatCode="General">
                  <c:v>11.794</c:v>
                </c:pt>
                <c:pt idx="5898" formatCode="General">
                  <c:v>11.795999999999999</c:v>
                </c:pt>
                <c:pt idx="5899" formatCode="General">
                  <c:v>11.798</c:v>
                </c:pt>
                <c:pt idx="5900" formatCode="General">
                  <c:v>11.8</c:v>
                </c:pt>
                <c:pt idx="5901" formatCode="General">
                  <c:v>11.802</c:v>
                </c:pt>
                <c:pt idx="5902" formatCode="General">
                  <c:v>11.804</c:v>
                </c:pt>
                <c:pt idx="5903" formatCode="General">
                  <c:v>11.805999999999999</c:v>
                </c:pt>
                <c:pt idx="5904" formatCode="General">
                  <c:v>11.808</c:v>
                </c:pt>
                <c:pt idx="5905" formatCode="General">
                  <c:v>11.81</c:v>
                </c:pt>
                <c:pt idx="5906" formatCode="General">
                  <c:v>11.811999999999999</c:v>
                </c:pt>
                <c:pt idx="5907" formatCode="General">
                  <c:v>11.814</c:v>
                </c:pt>
                <c:pt idx="5908" formatCode="General">
                  <c:v>11.816000000000001</c:v>
                </c:pt>
                <c:pt idx="5909" formatCode="General">
                  <c:v>11.818</c:v>
                </c:pt>
                <c:pt idx="5910" formatCode="General">
                  <c:v>11.82</c:v>
                </c:pt>
                <c:pt idx="5911" formatCode="General">
                  <c:v>11.821999999999999</c:v>
                </c:pt>
                <c:pt idx="5912" formatCode="General">
                  <c:v>11.824</c:v>
                </c:pt>
                <c:pt idx="5913" formatCode="General">
                  <c:v>11.826000000000001</c:v>
                </c:pt>
                <c:pt idx="5914" formatCode="General">
                  <c:v>11.827999999999999</c:v>
                </c:pt>
                <c:pt idx="5915" formatCode="General">
                  <c:v>11.83</c:v>
                </c:pt>
                <c:pt idx="5916" formatCode="General">
                  <c:v>11.832000000000001</c:v>
                </c:pt>
                <c:pt idx="5917" formatCode="General">
                  <c:v>11.834</c:v>
                </c:pt>
                <c:pt idx="5918" formatCode="General">
                  <c:v>11.836</c:v>
                </c:pt>
                <c:pt idx="5919" formatCode="General">
                  <c:v>11.837999999999999</c:v>
                </c:pt>
                <c:pt idx="5920" formatCode="General">
                  <c:v>11.84</c:v>
                </c:pt>
                <c:pt idx="5921" formatCode="General">
                  <c:v>11.842000000000001</c:v>
                </c:pt>
                <c:pt idx="5922" formatCode="General">
                  <c:v>11.843999999999999</c:v>
                </c:pt>
                <c:pt idx="5923" formatCode="General">
                  <c:v>11.846</c:v>
                </c:pt>
                <c:pt idx="5924" formatCode="General">
                  <c:v>11.848000000000001</c:v>
                </c:pt>
                <c:pt idx="5925" formatCode="General">
                  <c:v>11.85</c:v>
                </c:pt>
                <c:pt idx="5926" formatCode="General">
                  <c:v>11.852</c:v>
                </c:pt>
                <c:pt idx="5927" formatCode="General">
                  <c:v>11.853999999999999</c:v>
                </c:pt>
                <c:pt idx="5928" formatCode="General">
                  <c:v>11.856</c:v>
                </c:pt>
                <c:pt idx="5929" formatCode="General">
                  <c:v>11.858000000000001</c:v>
                </c:pt>
                <c:pt idx="5930" formatCode="General">
                  <c:v>11.86</c:v>
                </c:pt>
                <c:pt idx="5931" formatCode="General">
                  <c:v>11.862</c:v>
                </c:pt>
                <c:pt idx="5932" formatCode="General">
                  <c:v>11.864000000000001</c:v>
                </c:pt>
                <c:pt idx="5933" formatCode="General">
                  <c:v>11.866</c:v>
                </c:pt>
                <c:pt idx="5934" formatCode="General">
                  <c:v>11.868</c:v>
                </c:pt>
                <c:pt idx="5935" formatCode="General">
                  <c:v>11.87</c:v>
                </c:pt>
                <c:pt idx="5936" formatCode="General">
                  <c:v>11.872</c:v>
                </c:pt>
                <c:pt idx="5937" formatCode="General">
                  <c:v>11.874000000000001</c:v>
                </c:pt>
                <c:pt idx="5938" formatCode="General">
                  <c:v>11.875999999999999</c:v>
                </c:pt>
                <c:pt idx="5939" formatCode="General">
                  <c:v>11.878</c:v>
                </c:pt>
                <c:pt idx="5940" formatCode="General">
                  <c:v>11.88</c:v>
                </c:pt>
                <c:pt idx="5941" formatCode="General">
                  <c:v>11.882</c:v>
                </c:pt>
                <c:pt idx="5942" formatCode="General">
                  <c:v>11.884</c:v>
                </c:pt>
                <c:pt idx="5943" formatCode="General">
                  <c:v>11.885999999999999</c:v>
                </c:pt>
                <c:pt idx="5944" formatCode="General">
                  <c:v>11.888</c:v>
                </c:pt>
                <c:pt idx="5945" formatCode="General">
                  <c:v>11.89</c:v>
                </c:pt>
                <c:pt idx="5946" formatCode="General">
                  <c:v>11.891999999999999</c:v>
                </c:pt>
                <c:pt idx="5947" formatCode="General">
                  <c:v>11.894</c:v>
                </c:pt>
                <c:pt idx="5948" formatCode="General">
                  <c:v>11.896000000000001</c:v>
                </c:pt>
                <c:pt idx="5949" formatCode="General">
                  <c:v>11.898</c:v>
                </c:pt>
                <c:pt idx="5950" formatCode="General">
                  <c:v>11.9</c:v>
                </c:pt>
                <c:pt idx="5951" formatCode="General">
                  <c:v>11.901999999999999</c:v>
                </c:pt>
                <c:pt idx="5952" formatCode="General">
                  <c:v>11.904</c:v>
                </c:pt>
                <c:pt idx="5953" formatCode="General">
                  <c:v>11.906000000000001</c:v>
                </c:pt>
                <c:pt idx="5954" formatCode="General">
                  <c:v>11.907999999999999</c:v>
                </c:pt>
                <c:pt idx="5955" formatCode="General">
                  <c:v>11.91</c:v>
                </c:pt>
                <c:pt idx="5956" formatCode="General">
                  <c:v>11.912000000000001</c:v>
                </c:pt>
                <c:pt idx="5957" formatCode="General">
                  <c:v>11.914</c:v>
                </c:pt>
                <c:pt idx="5958" formatCode="General">
                  <c:v>11.916</c:v>
                </c:pt>
                <c:pt idx="5959" formatCode="General">
                  <c:v>11.917999999999999</c:v>
                </c:pt>
                <c:pt idx="5960" formatCode="General">
                  <c:v>11.92</c:v>
                </c:pt>
                <c:pt idx="5961" formatCode="General">
                  <c:v>11.922000000000001</c:v>
                </c:pt>
                <c:pt idx="5962" formatCode="General">
                  <c:v>11.923999999999999</c:v>
                </c:pt>
                <c:pt idx="5963" formatCode="General">
                  <c:v>11.926</c:v>
                </c:pt>
                <c:pt idx="5964" formatCode="General">
                  <c:v>11.928000000000001</c:v>
                </c:pt>
                <c:pt idx="5965" formatCode="General">
                  <c:v>11.93</c:v>
                </c:pt>
                <c:pt idx="5966" formatCode="General">
                  <c:v>11.932</c:v>
                </c:pt>
                <c:pt idx="5967" formatCode="General">
                  <c:v>11.933999999999999</c:v>
                </c:pt>
                <c:pt idx="5968" formatCode="General">
                  <c:v>11.936</c:v>
                </c:pt>
                <c:pt idx="5969" formatCode="General">
                  <c:v>11.938000000000001</c:v>
                </c:pt>
                <c:pt idx="5970" formatCode="General">
                  <c:v>11.94</c:v>
                </c:pt>
                <c:pt idx="5971" formatCode="General">
                  <c:v>11.942</c:v>
                </c:pt>
                <c:pt idx="5972" formatCode="General">
                  <c:v>11.944000000000001</c:v>
                </c:pt>
                <c:pt idx="5973" formatCode="General">
                  <c:v>11.946</c:v>
                </c:pt>
                <c:pt idx="5974" formatCode="General">
                  <c:v>11.948</c:v>
                </c:pt>
                <c:pt idx="5975" formatCode="General">
                  <c:v>11.95</c:v>
                </c:pt>
                <c:pt idx="5976" formatCode="General">
                  <c:v>11.952</c:v>
                </c:pt>
                <c:pt idx="5977" formatCode="General">
                  <c:v>11.954000000000001</c:v>
                </c:pt>
                <c:pt idx="5978" formatCode="General">
                  <c:v>11.956</c:v>
                </c:pt>
                <c:pt idx="5979" formatCode="General">
                  <c:v>11.958</c:v>
                </c:pt>
                <c:pt idx="5980" formatCode="General">
                  <c:v>11.96</c:v>
                </c:pt>
                <c:pt idx="5981" formatCode="General">
                  <c:v>11.962</c:v>
                </c:pt>
                <c:pt idx="5982" formatCode="General">
                  <c:v>11.964</c:v>
                </c:pt>
                <c:pt idx="5983" formatCode="General">
                  <c:v>11.965999999999999</c:v>
                </c:pt>
                <c:pt idx="5984" formatCode="General">
                  <c:v>11.968</c:v>
                </c:pt>
                <c:pt idx="5985" formatCode="General">
                  <c:v>11.97</c:v>
                </c:pt>
                <c:pt idx="5986" formatCode="General">
                  <c:v>11.972</c:v>
                </c:pt>
                <c:pt idx="5987" formatCode="General">
                  <c:v>11.974</c:v>
                </c:pt>
                <c:pt idx="5988" formatCode="General">
                  <c:v>11.976000000000001</c:v>
                </c:pt>
                <c:pt idx="5989" formatCode="General">
                  <c:v>11.978</c:v>
                </c:pt>
                <c:pt idx="5990" formatCode="General">
                  <c:v>11.98</c:v>
                </c:pt>
                <c:pt idx="5991" formatCode="General">
                  <c:v>11.981999999999999</c:v>
                </c:pt>
                <c:pt idx="5992" formatCode="General">
                  <c:v>11.984</c:v>
                </c:pt>
                <c:pt idx="5993" formatCode="General">
                  <c:v>11.986000000000001</c:v>
                </c:pt>
                <c:pt idx="5994" formatCode="General">
                  <c:v>11.988</c:v>
                </c:pt>
                <c:pt idx="5995" formatCode="General">
                  <c:v>11.99</c:v>
                </c:pt>
                <c:pt idx="5996" formatCode="General">
                  <c:v>11.992000000000001</c:v>
                </c:pt>
                <c:pt idx="5997" formatCode="General">
                  <c:v>11.994</c:v>
                </c:pt>
                <c:pt idx="5998" formatCode="General">
                  <c:v>11.996</c:v>
                </c:pt>
                <c:pt idx="5999" formatCode="General">
                  <c:v>11.997999999999999</c:v>
                </c:pt>
                <c:pt idx="6000" formatCode="General">
                  <c:v>12</c:v>
                </c:pt>
                <c:pt idx="6001" formatCode="General">
                  <c:v>12.002000000000001</c:v>
                </c:pt>
                <c:pt idx="6002" formatCode="General">
                  <c:v>12.004</c:v>
                </c:pt>
                <c:pt idx="6003" formatCode="General">
                  <c:v>12.006</c:v>
                </c:pt>
                <c:pt idx="6004" formatCode="General">
                  <c:v>12.007999999999999</c:v>
                </c:pt>
                <c:pt idx="6005" formatCode="General">
                  <c:v>12.01</c:v>
                </c:pt>
                <c:pt idx="6006" formatCode="General">
                  <c:v>12.012</c:v>
                </c:pt>
                <c:pt idx="6007" formatCode="General">
                  <c:v>12.013999999999999</c:v>
                </c:pt>
                <c:pt idx="6008" formatCode="General">
                  <c:v>12.016</c:v>
                </c:pt>
                <c:pt idx="6009" formatCode="General">
                  <c:v>12.018000000000001</c:v>
                </c:pt>
                <c:pt idx="6010" formatCode="General">
                  <c:v>12.02</c:v>
                </c:pt>
                <c:pt idx="6011" formatCode="General">
                  <c:v>12.022</c:v>
                </c:pt>
                <c:pt idx="6012" formatCode="General">
                  <c:v>12.023999999999999</c:v>
                </c:pt>
                <c:pt idx="6013" formatCode="General">
                  <c:v>12.026</c:v>
                </c:pt>
                <c:pt idx="6014" formatCode="General">
                  <c:v>12.028</c:v>
                </c:pt>
                <c:pt idx="6015" formatCode="General">
                  <c:v>12.03</c:v>
                </c:pt>
                <c:pt idx="6016" formatCode="General">
                  <c:v>12.032</c:v>
                </c:pt>
                <c:pt idx="6017" formatCode="General">
                  <c:v>12.034000000000001</c:v>
                </c:pt>
                <c:pt idx="6018" formatCode="General">
                  <c:v>12.036</c:v>
                </c:pt>
                <c:pt idx="6019" formatCode="General">
                  <c:v>12.038</c:v>
                </c:pt>
                <c:pt idx="6020" formatCode="General">
                  <c:v>12.04</c:v>
                </c:pt>
                <c:pt idx="6021" formatCode="General">
                  <c:v>12.042</c:v>
                </c:pt>
                <c:pt idx="6022" formatCode="General">
                  <c:v>12.044</c:v>
                </c:pt>
                <c:pt idx="6023" formatCode="General">
                  <c:v>12.045999999999999</c:v>
                </c:pt>
                <c:pt idx="6024" formatCode="General">
                  <c:v>12.048</c:v>
                </c:pt>
                <c:pt idx="6025" formatCode="General">
                  <c:v>12.05</c:v>
                </c:pt>
                <c:pt idx="6026" formatCode="General">
                  <c:v>12.052</c:v>
                </c:pt>
                <c:pt idx="6027" formatCode="General">
                  <c:v>12.054</c:v>
                </c:pt>
                <c:pt idx="6028" formatCode="General">
                  <c:v>12.055999999999999</c:v>
                </c:pt>
                <c:pt idx="6029" formatCode="General">
                  <c:v>12.058</c:v>
                </c:pt>
                <c:pt idx="6030" formatCode="General">
                  <c:v>12.06</c:v>
                </c:pt>
                <c:pt idx="6031" formatCode="General">
                  <c:v>12.061999999999999</c:v>
                </c:pt>
                <c:pt idx="6032" formatCode="General">
                  <c:v>12.064</c:v>
                </c:pt>
                <c:pt idx="6033" formatCode="General">
                  <c:v>12.066000000000001</c:v>
                </c:pt>
                <c:pt idx="6034" formatCode="General">
                  <c:v>12.068</c:v>
                </c:pt>
                <c:pt idx="6035" formatCode="General">
                  <c:v>12.07</c:v>
                </c:pt>
                <c:pt idx="6036" formatCode="General">
                  <c:v>12.071999999999999</c:v>
                </c:pt>
                <c:pt idx="6037" formatCode="General">
                  <c:v>12.074</c:v>
                </c:pt>
                <c:pt idx="6038" formatCode="General">
                  <c:v>12.076000000000001</c:v>
                </c:pt>
                <c:pt idx="6039" formatCode="General">
                  <c:v>12.077999999999999</c:v>
                </c:pt>
                <c:pt idx="6040" formatCode="General">
                  <c:v>12.08</c:v>
                </c:pt>
                <c:pt idx="6041" formatCode="General">
                  <c:v>12.082000000000001</c:v>
                </c:pt>
                <c:pt idx="6042" formatCode="General">
                  <c:v>12.084</c:v>
                </c:pt>
                <c:pt idx="6043" formatCode="General">
                  <c:v>12.086</c:v>
                </c:pt>
                <c:pt idx="6044" formatCode="General">
                  <c:v>12.087999999999999</c:v>
                </c:pt>
                <c:pt idx="6045" formatCode="General">
                  <c:v>12.09</c:v>
                </c:pt>
                <c:pt idx="6046" formatCode="General">
                  <c:v>12.092000000000001</c:v>
                </c:pt>
                <c:pt idx="6047" formatCode="General">
                  <c:v>12.093999999999999</c:v>
                </c:pt>
                <c:pt idx="6048" formatCode="General">
                  <c:v>12.096</c:v>
                </c:pt>
                <c:pt idx="6049" formatCode="General">
                  <c:v>12.098000000000001</c:v>
                </c:pt>
                <c:pt idx="6050" formatCode="General">
                  <c:v>12.1</c:v>
                </c:pt>
                <c:pt idx="6051" formatCode="General">
                  <c:v>12.102</c:v>
                </c:pt>
                <c:pt idx="6052" formatCode="General">
                  <c:v>12.103999999999999</c:v>
                </c:pt>
                <c:pt idx="6053" formatCode="General">
                  <c:v>12.106</c:v>
                </c:pt>
                <c:pt idx="6054" formatCode="General">
                  <c:v>12.108000000000001</c:v>
                </c:pt>
                <c:pt idx="6055" formatCode="General">
                  <c:v>12.11</c:v>
                </c:pt>
                <c:pt idx="6056" formatCode="General">
                  <c:v>12.112</c:v>
                </c:pt>
                <c:pt idx="6057" formatCode="General">
                  <c:v>12.114000000000001</c:v>
                </c:pt>
                <c:pt idx="6058" formatCode="General">
                  <c:v>12.116</c:v>
                </c:pt>
                <c:pt idx="6059" formatCode="General">
                  <c:v>12.118</c:v>
                </c:pt>
                <c:pt idx="6060" formatCode="General">
                  <c:v>12.12</c:v>
                </c:pt>
                <c:pt idx="6061" formatCode="General">
                  <c:v>12.122</c:v>
                </c:pt>
                <c:pt idx="6062" formatCode="General">
                  <c:v>12.124000000000001</c:v>
                </c:pt>
                <c:pt idx="6063" formatCode="General">
                  <c:v>12.125999999999999</c:v>
                </c:pt>
                <c:pt idx="6064" formatCode="General">
                  <c:v>12.128</c:v>
                </c:pt>
                <c:pt idx="6065" formatCode="General">
                  <c:v>12.13</c:v>
                </c:pt>
                <c:pt idx="6066" formatCode="General">
                  <c:v>12.132</c:v>
                </c:pt>
                <c:pt idx="6067" formatCode="General">
                  <c:v>12.134</c:v>
                </c:pt>
                <c:pt idx="6068" formatCode="General">
                  <c:v>12.135999999999999</c:v>
                </c:pt>
                <c:pt idx="6069" formatCode="General">
                  <c:v>12.138</c:v>
                </c:pt>
                <c:pt idx="6070" formatCode="General">
                  <c:v>12.14</c:v>
                </c:pt>
                <c:pt idx="6071" formatCode="General">
                  <c:v>12.141999999999999</c:v>
                </c:pt>
                <c:pt idx="6072" formatCode="General">
                  <c:v>12.144</c:v>
                </c:pt>
                <c:pt idx="6073" formatCode="General">
                  <c:v>12.146000000000001</c:v>
                </c:pt>
                <c:pt idx="6074" formatCode="General">
                  <c:v>12.148</c:v>
                </c:pt>
                <c:pt idx="6075" formatCode="General">
                  <c:v>12.15</c:v>
                </c:pt>
                <c:pt idx="6076" formatCode="General">
                  <c:v>12.151999999999999</c:v>
                </c:pt>
                <c:pt idx="6077" formatCode="General">
                  <c:v>12.154</c:v>
                </c:pt>
                <c:pt idx="6078" formatCode="General">
                  <c:v>12.156000000000001</c:v>
                </c:pt>
                <c:pt idx="6079" formatCode="General">
                  <c:v>12.157999999999999</c:v>
                </c:pt>
                <c:pt idx="6080" formatCode="General">
                  <c:v>12.16</c:v>
                </c:pt>
                <c:pt idx="6081" formatCode="General">
                  <c:v>12.162000000000001</c:v>
                </c:pt>
                <c:pt idx="6082" formatCode="General">
                  <c:v>12.164</c:v>
                </c:pt>
                <c:pt idx="6083" formatCode="General">
                  <c:v>12.166</c:v>
                </c:pt>
                <c:pt idx="6084" formatCode="General">
                  <c:v>12.167999999999999</c:v>
                </c:pt>
                <c:pt idx="6085" formatCode="General">
                  <c:v>12.17</c:v>
                </c:pt>
                <c:pt idx="6086" formatCode="General">
                  <c:v>12.172000000000001</c:v>
                </c:pt>
                <c:pt idx="6087" formatCode="General">
                  <c:v>12.173999999999999</c:v>
                </c:pt>
                <c:pt idx="6088" formatCode="General">
                  <c:v>12.176</c:v>
                </c:pt>
                <c:pt idx="6089" formatCode="General">
                  <c:v>12.178000000000001</c:v>
                </c:pt>
                <c:pt idx="6090" formatCode="General">
                  <c:v>12.18</c:v>
                </c:pt>
                <c:pt idx="6091" formatCode="General">
                  <c:v>12.182</c:v>
                </c:pt>
                <c:pt idx="6092" formatCode="General">
                  <c:v>12.183999999999999</c:v>
                </c:pt>
                <c:pt idx="6093" formatCode="General">
                  <c:v>12.186</c:v>
                </c:pt>
                <c:pt idx="6094" formatCode="General">
                  <c:v>12.188000000000001</c:v>
                </c:pt>
                <c:pt idx="6095" formatCode="General">
                  <c:v>12.19</c:v>
                </c:pt>
                <c:pt idx="6096" formatCode="General">
                  <c:v>12.192</c:v>
                </c:pt>
                <c:pt idx="6097" formatCode="General">
                  <c:v>12.194000000000001</c:v>
                </c:pt>
                <c:pt idx="6098" formatCode="General">
                  <c:v>12.196</c:v>
                </c:pt>
                <c:pt idx="6099" formatCode="General">
                  <c:v>12.198</c:v>
                </c:pt>
                <c:pt idx="6100" formatCode="General">
                  <c:v>12.2</c:v>
                </c:pt>
                <c:pt idx="6101" formatCode="General">
                  <c:v>12.202</c:v>
                </c:pt>
                <c:pt idx="6102" formatCode="General">
                  <c:v>12.204000000000001</c:v>
                </c:pt>
                <c:pt idx="6103" formatCode="General">
                  <c:v>12.206</c:v>
                </c:pt>
                <c:pt idx="6104" formatCode="General">
                  <c:v>12.208</c:v>
                </c:pt>
                <c:pt idx="6105" formatCode="General">
                  <c:v>12.21</c:v>
                </c:pt>
                <c:pt idx="6106" formatCode="General">
                  <c:v>12.212</c:v>
                </c:pt>
                <c:pt idx="6107" formatCode="General">
                  <c:v>12.214</c:v>
                </c:pt>
                <c:pt idx="6108" formatCode="General">
                  <c:v>12.215999999999999</c:v>
                </c:pt>
                <c:pt idx="6109" formatCode="General">
                  <c:v>12.218</c:v>
                </c:pt>
                <c:pt idx="6110" formatCode="General">
                  <c:v>12.22</c:v>
                </c:pt>
                <c:pt idx="6111" formatCode="General">
                  <c:v>12.222</c:v>
                </c:pt>
                <c:pt idx="6112" formatCode="General">
                  <c:v>12.224</c:v>
                </c:pt>
                <c:pt idx="6113" formatCode="General">
                  <c:v>12.226000000000001</c:v>
                </c:pt>
                <c:pt idx="6114" formatCode="General">
                  <c:v>12.228</c:v>
                </c:pt>
                <c:pt idx="6115" formatCode="General">
                  <c:v>12.23</c:v>
                </c:pt>
                <c:pt idx="6116" formatCode="General">
                  <c:v>12.231999999999999</c:v>
                </c:pt>
                <c:pt idx="6117" formatCode="General">
                  <c:v>12.234</c:v>
                </c:pt>
                <c:pt idx="6118" formatCode="General">
                  <c:v>12.236000000000001</c:v>
                </c:pt>
                <c:pt idx="6119" formatCode="General">
                  <c:v>12.238</c:v>
                </c:pt>
                <c:pt idx="6120" formatCode="General">
                  <c:v>12.24</c:v>
                </c:pt>
                <c:pt idx="6121" formatCode="General">
                  <c:v>12.242000000000001</c:v>
                </c:pt>
                <c:pt idx="6122" formatCode="General">
                  <c:v>12.244</c:v>
                </c:pt>
                <c:pt idx="6123" formatCode="General">
                  <c:v>12.246</c:v>
                </c:pt>
                <c:pt idx="6124" formatCode="General">
                  <c:v>12.247999999999999</c:v>
                </c:pt>
                <c:pt idx="6125" formatCode="General">
                  <c:v>12.25</c:v>
                </c:pt>
                <c:pt idx="6126" formatCode="General">
                  <c:v>12.252000000000001</c:v>
                </c:pt>
                <c:pt idx="6127" formatCode="General">
                  <c:v>12.254</c:v>
                </c:pt>
                <c:pt idx="6128" formatCode="General">
                  <c:v>12.256</c:v>
                </c:pt>
                <c:pt idx="6129" formatCode="General">
                  <c:v>12.257999999999999</c:v>
                </c:pt>
                <c:pt idx="6130" formatCode="General">
                  <c:v>12.26</c:v>
                </c:pt>
                <c:pt idx="6131" formatCode="General">
                  <c:v>12.262</c:v>
                </c:pt>
                <c:pt idx="6132" formatCode="General">
                  <c:v>12.263999999999999</c:v>
                </c:pt>
                <c:pt idx="6133" formatCode="General">
                  <c:v>12.266</c:v>
                </c:pt>
                <c:pt idx="6134" formatCode="General">
                  <c:v>12.268000000000001</c:v>
                </c:pt>
                <c:pt idx="6135" formatCode="General">
                  <c:v>12.27</c:v>
                </c:pt>
                <c:pt idx="6136" formatCode="General">
                  <c:v>12.272</c:v>
                </c:pt>
                <c:pt idx="6137" formatCode="General">
                  <c:v>12.273999999999999</c:v>
                </c:pt>
                <c:pt idx="6138" formatCode="General">
                  <c:v>12.276</c:v>
                </c:pt>
                <c:pt idx="6139" formatCode="General">
                  <c:v>12.278</c:v>
                </c:pt>
                <c:pt idx="6140" formatCode="General">
                  <c:v>12.28</c:v>
                </c:pt>
                <c:pt idx="6141" formatCode="General">
                  <c:v>12.282</c:v>
                </c:pt>
                <c:pt idx="6142" formatCode="General">
                  <c:v>12.284000000000001</c:v>
                </c:pt>
                <c:pt idx="6143" formatCode="General">
                  <c:v>12.286</c:v>
                </c:pt>
                <c:pt idx="6144" formatCode="General">
                  <c:v>12.288</c:v>
                </c:pt>
                <c:pt idx="6145" formatCode="General">
                  <c:v>12.29</c:v>
                </c:pt>
                <c:pt idx="6146" formatCode="General">
                  <c:v>12.292</c:v>
                </c:pt>
                <c:pt idx="6147" formatCode="General">
                  <c:v>12.294</c:v>
                </c:pt>
                <c:pt idx="6148" formatCode="General">
                  <c:v>12.295999999999999</c:v>
                </c:pt>
                <c:pt idx="6149" formatCode="General">
                  <c:v>12.298</c:v>
                </c:pt>
                <c:pt idx="6150" formatCode="General">
                  <c:v>12.3</c:v>
                </c:pt>
                <c:pt idx="6151" formatCode="General">
                  <c:v>12.302</c:v>
                </c:pt>
                <c:pt idx="6152" formatCode="General">
                  <c:v>12.304</c:v>
                </c:pt>
                <c:pt idx="6153" formatCode="General">
                  <c:v>12.305999999999999</c:v>
                </c:pt>
                <c:pt idx="6154" formatCode="General">
                  <c:v>12.308</c:v>
                </c:pt>
                <c:pt idx="6155" formatCode="General">
                  <c:v>12.31</c:v>
                </c:pt>
                <c:pt idx="6156" formatCode="General">
                  <c:v>12.311999999999999</c:v>
                </c:pt>
                <c:pt idx="6157" formatCode="General">
                  <c:v>12.314</c:v>
                </c:pt>
                <c:pt idx="6158" formatCode="General">
                  <c:v>12.316000000000001</c:v>
                </c:pt>
                <c:pt idx="6159" formatCode="General">
                  <c:v>12.318</c:v>
                </c:pt>
                <c:pt idx="6160" formatCode="General">
                  <c:v>12.32</c:v>
                </c:pt>
                <c:pt idx="6161" formatCode="General">
                  <c:v>12.321999999999999</c:v>
                </c:pt>
                <c:pt idx="6162" formatCode="General">
                  <c:v>12.324</c:v>
                </c:pt>
                <c:pt idx="6163" formatCode="General">
                  <c:v>12.326000000000001</c:v>
                </c:pt>
                <c:pt idx="6164" formatCode="General">
                  <c:v>12.327999999999999</c:v>
                </c:pt>
                <c:pt idx="6165" formatCode="General">
                  <c:v>12.33</c:v>
                </c:pt>
                <c:pt idx="6166" formatCode="General">
                  <c:v>12.332000000000001</c:v>
                </c:pt>
                <c:pt idx="6167" formatCode="General">
                  <c:v>12.334</c:v>
                </c:pt>
                <c:pt idx="6168" formatCode="General">
                  <c:v>12.336</c:v>
                </c:pt>
                <c:pt idx="6169" formatCode="General">
                  <c:v>12.337999999999999</c:v>
                </c:pt>
                <c:pt idx="6170" formatCode="General">
                  <c:v>12.34</c:v>
                </c:pt>
                <c:pt idx="6171" formatCode="General">
                  <c:v>12.342000000000001</c:v>
                </c:pt>
                <c:pt idx="6172" formatCode="General">
                  <c:v>12.343999999999999</c:v>
                </c:pt>
                <c:pt idx="6173" formatCode="General">
                  <c:v>12.346</c:v>
                </c:pt>
                <c:pt idx="6174" formatCode="General">
                  <c:v>12.348000000000001</c:v>
                </c:pt>
                <c:pt idx="6175" formatCode="General">
                  <c:v>12.35</c:v>
                </c:pt>
                <c:pt idx="6176" formatCode="General">
                  <c:v>12.352</c:v>
                </c:pt>
                <c:pt idx="6177" formatCode="General">
                  <c:v>12.353999999999999</c:v>
                </c:pt>
                <c:pt idx="6178" formatCode="General">
                  <c:v>12.356</c:v>
                </c:pt>
                <c:pt idx="6179" formatCode="General">
                  <c:v>12.358000000000001</c:v>
                </c:pt>
                <c:pt idx="6180" formatCode="General">
                  <c:v>12.36</c:v>
                </c:pt>
                <c:pt idx="6181" formatCode="General">
                  <c:v>12.362</c:v>
                </c:pt>
                <c:pt idx="6182" formatCode="General">
                  <c:v>12.364000000000001</c:v>
                </c:pt>
                <c:pt idx="6183" formatCode="General">
                  <c:v>12.366</c:v>
                </c:pt>
                <c:pt idx="6184" formatCode="General">
                  <c:v>12.368</c:v>
                </c:pt>
                <c:pt idx="6185" formatCode="General">
                  <c:v>12.37</c:v>
                </c:pt>
                <c:pt idx="6186" formatCode="General">
                  <c:v>12.372</c:v>
                </c:pt>
                <c:pt idx="6187" formatCode="General">
                  <c:v>12.374000000000001</c:v>
                </c:pt>
                <c:pt idx="6188" formatCode="General">
                  <c:v>12.375999999999999</c:v>
                </c:pt>
                <c:pt idx="6189" formatCode="General">
                  <c:v>12.378</c:v>
                </c:pt>
                <c:pt idx="6190" formatCode="General">
                  <c:v>12.38</c:v>
                </c:pt>
                <c:pt idx="6191" formatCode="General">
                  <c:v>12.382</c:v>
                </c:pt>
                <c:pt idx="6192" formatCode="General">
                  <c:v>12.384</c:v>
                </c:pt>
                <c:pt idx="6193" formatCode="General">
                  <c:v>12.385999999999999</c:v>
                </c:pt>
                <c:pt idx="6194" formatCode="General">
                  <c:v>12.388</c:v>
                </c:pt>
                <c:pt idx="6195" formatCode="General">
                  <c:v>12.39</c:v>
                </c:pt>
                <c:pt idx="6196" formatCode="General">
                  <c:v>12.391999999999999</c:v>
                </c:pt>
                <c:pt idx="6197" formatCode="General">
                  <c:v>12.394</c:v>
                </c:pt>
                <c:pt idx="6198" formatCode="General">
                  <c:v>12.396000000000001</c:v>
                </c:pt>
                <c:pt idx="6199" formatCode="General">
                  <c:v>12.398</c:v>
                </c:pt>
                <c:pt idx="6200" formatCode="General">
                  <c:v>12.4</c:v>
                </c:pt>
                <c:pt idx="6201" formatCode="General">
                  <c:v>12.401999999999999</c:v>
                </c:pt>
                <c:pt idx="6202" formatCode="General">
                  <c:v>12.404</c:v>
                </c:pt>
                <c:pt idx="6203" formatCode="General">
                  <c:v>12.406000000000001</c:v>
                </c:pt>
                <c:pt idx="6204" formatCode="General">
                  <c:v>12.407999999999999</c:v>
                </c:pt>
                <c:pt idx="6205" formatCode="General">
                  <c:v>12.41</c:v>
                </c:pt>
                <c:pt idx="6206" formatCode="General">
                  <c:v>12.412000000000001</c:v>
                </c:pt>
                <c:pt idx="6207" formatCode="General">
                  <c:v>12.414</c:v>
                </c:pt>
                <c:pt idx="6208" formatCode="General">
                  <c:v>12.416</c:v>
                </c:pt>
                <c:pt idx="6209" formatCode="General">
                  <c:v>12.417999999999999</c:v>
                </c:pt>
                <c:pt idx="6210" formatCode="General">
                  <c:v>12.42</c:v>
                </c:pt>
                <c:pt idx="6211" formatCode="General">
                  <c:v>12.422000000000001</c:v>
                </c:pt>
                <c:pt idx="6212" formatCode="General">
                  <c:v>12.423999999999999</c:v>
                </c:pt>
                <c:pt idx="6213" formatCode="General">
                  <c:v>12.426</c:v>
                </c:pt>
                <c:pt idx="6214" formatCode="General">
                  <c:v>12.428000000000001</c:v>
                </c:pt>
                <c:pt idx="6215" formatCode="General">
                  <c:v>12.43</c:v>
                </c:pt>
                <c:pt idx="6216" formatCode="General">
                  <c:v>12.432</c:v>
                </c:pt>
                <c:pt idx="6217" formatCode="General">
                  <c:v>12.433999999999999</c:v>
                </c:pt>
                <c:pt idx="6218" formatCode="General">
                  <c:v>12.436</c:v>
                </c:pt>
                <c:pt idx="6219" formatCode="General">
                  <c:v>12.438000000000001</c:v>
                </c:pt>
                <c:pt idx="6220" formatCode="General">
                  <c:v>12.44</c:v>
                </c:pt>
                <c:pt idx="6221" formatCode="General">
                  <c:v>12.442</c:v>
                </c:pt>
                <c:pt idx="6222" formatCode="General">
                  <c:v>12.444000000000001</c:v>
                </c:pt>
                <c:pt idx="6223" formatCode="General">
                  <c:v>12.446</c:v>
                </c:pt>
                <c:pt idx="6224" formatCode="General">
                  <c:v>12.448</c:v>
                </c:pt>
                <c:pt idx="6225" formatCode="General">
                  <c:v>12.45</c:v>
                </c:pt>
                <c:pt idx="6226" formatCode="General">
                  <c:v>12.452</c:v>
                </c:pt>
                <c:pt idx="6227" formatCode="General">
                  <c:v>12.454000000000001</c:v>
                </c:pt>
                <c:pt idx="6228" formatCode="General">
                  <c:v>12.456</c:v>
                </c:pt>
                <c:pt idx="6229" formatCode="General">
                  <c:v>12.458</c:v>
                </c:pt>
                <c:pt idx="6230" formatCode="General">
                  <c:v>12.46</c:v>
                </c:pt>
                <c:pt idx="6231" formatCode="General">
                  <c:v>12.462</c:v>
                </c:pt>
                <c:pt idx="6232" formatCode="General">
                  <c:v>12.464</c:v>
                </c:pt>
                <c:pt idx="6233" formatCode="General">
                  <c:v>12.465999999999999</c:v>
                </c:pt>
                <c:pt idx="6234" formatCode="General">
                  <c:v>12.468</c:v>
                </c:pt>
                <c:pt idx="6235" formatCode="General">
                  <c:v>12.47</c:v>
                </c:pt>
                <c:pt idx="6236" formatCode="General">
                  <c:v>12.472</c:v>
                </c:pt>
                <c:pt idx="6237" formatCode="General">
                  <c:v>12.474</c:v>
                </c:pt>
                <c:pt idx="6238" formatCode="General">
                  <c:v>12.476000000000001</c:v>
                </c:pt>
                <c:pt idx="6239" formatCode="General">
                  <c:v>12.478</c:v>
                </c:pt>
                <c:pt idx="6240" formatCode="General">
                  <c:v>12.48</c:v>
                </c:pt>
                <c:pt idx="6241" formatCode="General">
                  <c:v>12.481999999999999</c:v>
                </c:pt>
                <c:pt idx="6242" formatCode="General">
                  <c:v>12.484</c:v>
                </c:pt>
                <c:pt idx="6243" formatCode="General">
                  <c:v>12.486000000000001</c:v>
                </c:pt>
                <c:pt idx="6244" formatCode="General">
                  <c:v>12.488</c:v>
                </c:pt>
                <c:pt idx="6245" formatCode="General">
                  <c:v>12.49</c:v>
                </c:pt>
                <c:pt idx="6246" formatCode="General">
                  <c:v>12.492000000000001</c:v>
                </c:pt>
                <c:pt idx="6247" formatCode="General">
                  <c:v>12.494</c:v>
                </c:pt>
                <c:pt idx="6248" formatCode="General">
                  <c:v>12.496</c:v>
                </c:pt>
                <c:pt idx="6249" formatCode="General">
                  <c:v>12.497999999999999</c:v>
                </c:pt>
                <c:pt idx="6250" formatCode="General">
                  <c:v>12.5</c:v>
                </c:pt>
                <c:pt idx="6251" formatCode="General">
                  <c:v>12.502000000000001</c:v>
                </c:pt>
                <c:pt idx="6252" formatCode="General">
                  <c:v>12.504</c:v>
                </c:pt>
                <c:pt idx="6253" formatCode="General">
                  <c:v>12.506</c:v>
                </c:pt>
                <c:pt idx="6254" formatCode="General">
                  <c:v>12.507999999999999</c:v>
                </c:pt>
                <c:pt idx="6255" formatCode="General">
                  <c:v>12.51</c:v>
                </c:pt>
                <c:pt idx="6256" formatCode="General">
                  <c:v>12.512</c:v>
                </c:pt>
                <c:pt idx="6257" formatCode="General">
                  <c:v>12.513999999999999</c:v>
                </c:pt>
                <c:pt idx="6258" formatCode="General">
                  <c:v>12.516</c:v>
                </c:pt>
                <c:pt idx="6259" formatCode="General">
                  <c:v>12.518000000000001</c:v>
                </c:pt>
                <c:pt idx="6260" formatCode="General">
                  <c:v>12.52</c:v>
                </c:pt>
                <c:pt idx="6261" formatCode="General">
                  <c:v>12.522</c:v>
                </c:pt>
                <c:pt idx="6262" formatCode="General">
                  <c:v>12.523999999999999</c:v>
                </c:pt>
                <c:pt idx="6263" formatCode="General">
                  <c:v>12.526</c:v>
                </c:pt>
                <c:pt idx="6264" formatCode="General">
                  <c:v>12.528</c:v>
                </c:pt>
                <c:pt idx="6265" formatCode="General">
                  <c:v>12.53</c:v>
                </c:pt>
                <c:pt idx="6266" formatCode="General">
                  <c:v>12.532</c:v>
                </c:pt>
                <c:pt idx="6267" formatCode="General">
                  <c:v>12.534000000000001</c:v>
                </c:pt>
                <c:pt idx="6268" formatCode="General">
                  <c:v>12.536</c:v>
                </c:pt>
                <c:pt idx="6269" formatCode="General">
                  <c:v>12.538</c:v>
                </c:pt>
                <c:pt idx="6270" formatCode="General">
                  <c:v>12.54</c:v>
                </c:pt>
                <c:pt idx="6271" formatCode="General">
                  <c:v>12.542</c:v>
                </c:pt>
                <c:pt idx="6272" formatCode="General">
                  <c:v>12.544</c:v>
                </c:pt>
                <c:pt idx="6273" formatCode="General">
                  <c:v>12.545999999999999</c:v>
                </c:pt>
                <c:pt idx="6274" formatCode="General">
                  <c:v>12.548</c:v>
                </c:pt>
                <c:pt idx="6275" formatCode="General">
                  <c:v>12.55</c:v>
                </c:pt>
                <c:pt idx="6276" formatCode="General">
                  <c:v>12.552</c:v>
                </c:pt>
                <c:pt idx="6277" formatCode="General">
                  <c:v>12.554</c:v>
                </c:pt>
                <c:pt idx="6278" formatCode="General">
                  <c:v>12.555999999999999</c:v>
                </c:pt>
                <c:pt idx="6279" formatCode="General">
                  <c:v>12.558</c:v>
                </c:pt>
                <c:pt idx="6280" formatCode="General">
                  <c:v>12.56</c:v>
                </c:pt>
                <c:pt idx="6281" formatCode="General">
                  <c:v>12.561999999999999</c:v>
                </c:pt>
                <c:pt idx="6282" formatCode="General">
                  <c:v>12.564</c:v>
                </c:pt>
                <c:pt idx="6283" formatCode="General">
                  <c:v>12.566000000000001</c:v>
                </c:pt>
                <c:pt idx="6284" formatCode="General">
                  <c:v>12.568</c:v>
                </c:pt>
                <c:pt idx="6285" formatCode="General">
                  <c:v>12.57</c:v>
                </c:pt>
                <c:pt idx="6286" formatCode="General">
                  <c:v>12.571999999999999</c:v>
                </c:pt>
                <c:pt idx="6287" formatCode="General">
                  <c:v>12.574</c:v>
                </c:pt>
                <c:pt idx="6288" formatCode="General">
                  <c:v>12.576000000000001</c:v>
                </c:pt>
                <c:pt idx="6289" formatCode="General">
                  <c:v>12.577999999999999</c:v>
                </c:pt>
                <c:pt idx="6290" formatCode="General">
                  <c:v>12.58</c:v>
                </c:pt>
                <c:pt idx="6291" formatCode="General">
                  <c:v>12.582000000000001</c:v>
                </c:pt>
                <c:pt idx="6292" formatCode="General">
                  <c:v>12.584</c:v>
                </c:pt>
                <c:pt idx="6293" formatCode="General">
                  <c:v>12.586</c:v>
                </c:pt>
                <c:pt idx="6294" formatCode="General">
                  <c:v>12.587999999999999</c:v>
                </c:pt>
                <c:pt idx="6295" formatCode="General">
                  <c:v>12.59</c:v>
                </c:pt>
                <c:pt idx="6296" formatCode="General">
                  <c:v>12.592000000000001</c:v>
                </c:pt>
                <c:pt idx="6297" formatCode="General">
                  <c:v>12.593999999999999</c:v>
                </c:pt>
                <c:pt idx="6298" formatCode="General">
                  <c:v>12.596</c:v>
                </c:pt>
                <c:pt idx="6299" formatCode="General">
                  <c:v>12.598000000000001</c:v>
                </c:pt>
                <c:pt idx="6300" formatCode="General">
                  <c:v>12.6</c:v>
                </c:pt>
                <c:pt idx="6301" formatCode="General">
                  <c:v>12.602</c:v>
                </c:pt>
                <c:pt idx="6302" formatCode="General">
                  <c:v>12.603999999999999</c:v>
                </c:pt>
                <c:pt idx="6303" formatCode="General">
                  <c:v>12.606</c:v>
                </c:pt>
                <c:pt idx="6304" formatCode="General">
                  <c:v>12.608000000000001</c:v>
                </c:pt>
                <c:pt idx="6305" formatCode="General">
                  <c:v>12.61</c:v>
                </c:pt>
                <c:pt idx="6306" formatCode="General">
                  <c:v>12.612</c:v>
                </c:pt>
                <c:pt idx="6307" formatCode="General">
                  <c:v>12.614000000000001</c:v>
                </c:pt>
                <c:pt idx="6308" formatCode="General">
                  <c:v>12.616</c:v>
                </c:pt>
                <c:pt idx="6309" formatCode="General">
                  <c:v>12.618</c:v>
                </c:pt>
                <c:pt idx="6310" formatCode="General">
                  <c:v>12.62</c:v>
                </c:pt>
                <c:pt idx="6311" formatCode="General">
                  <c:v>12.622</c:v>
                </c:pt>
                <c:pt idx="6312" formatCode="General">
                  <c:v>12.624000000000001</c:v>
                </c:pt>
                <c:pt idx="6313" formatCode="General">
                  <c:v>12.625999999999999</c:v>
                </c:pt>
                <c:pt idx="6314" formatCode="General">
                  <c:v>12.628</c:v>
                </c:pt>
                <c:pt idx="6315" formatCode="General">
                  <c:v>12.63</c:v>
                </c:pt>
                <c:pt idx="6316" formatCode="General">
                  <c:v>12.632</c:v>
                </c:pt>
                <c:pt idx="6317" formatCode="General">
                  <c:v>12.634</c:v>
                </c:pt>
                <c:pt idx="6318" formatCode="General">
                  <c:v>12.635999999999999</c:v>
                </c:pt>
                <c:pt idx="6319" formatCode="General">
                  <c:v>12.638</c:v>
                </c:pt>
                <c:pt idx="6320" formatCode="General">
                  <c:v>12.64</c:v>
                </c:pt>
                <c:pt idx="6321" formatCode="General">
                  <c:v>12.641999999999999</c:v>
                </c:pt>
                <c:pt idx="6322" formatCode="General">
                  <c:v>12.644</c:v>
                </c:pt>
                <c:pt idx="6323" formatCode="General">
                  <c:v>12.646000000000001</c:v>
                </c:pt>
                <c:pt idx="6324" formatCode="General">
                  <c:v>12.648</c:v>
                </c:pt>
                <c:pt idx="6325" formatCode="General">
                  <c:v>12.65</c:v>
                </c:pt>
                <c:pt idx="6326" formatCode="General">
                  <c:v>12.651999999999999</c:v>
                </c:pt>
                <c:pt idx="6327" formatCode="General">
                  <c:v>12.654</c:v>
                </c:pt>
                <c:pt idx="6328" formatCode="General">
                  <c:v>12.656000000000001</c:v>
                </c:pt>
                <c:pt idx="6329" formatCode="General">
                  <c:v>12.657999999999999</c:v>
                </c:pt>
                <c:pt idx="6330" formatCode="General">
                  <c:v>12.66</c:v>
                </c:pt>
                <c:pt idx="6331" formatCode="General">
                  <c:v>12.662000000000001</c:v>
                </c:pt>
                <c:pt idx="6332" formatCode="General">
                  <c:v>12.664</c:v>
                </c:pt>
                <c:pt idx="6333" formatCode="General">
                  <c:v>12.666</c:v>
                </c:pt>
                <c:pt idx="6334" formatCode="General">
                  <c:v>12.667999999999999</c:v>
                </c:pt>
                <c:pt idx="6335" formatCode="General">
                  <c:v>12.67</c:v>
                </c:pt>
                <c:pt idx="6336" formatCode="General">
                  <c:v>12.672000000000001</c:v>
                </c:pt>
                <c:pt idx="6337" formatCode="General">
                  <c:v>12.673999999999999</c:v>
                </c:pt>
                <c:pt idx="6338" formatCode="General">
                  <c:v>12.676</c:v>
                </c:pt>
                <c:pt idx="6339" formatCode="General">
                  <c:v>12.678000000000001</c:v>
                </c:pt>
                <c:pt idx="6340" formatCode="General">
                  <c:v>12.68</c:v>
                </c:pt>
                <c:pt idx="6341" formatCode="General">
                  <c:v>12.682</c:v>
                </c:pt>
                <c:pt idx="6342" formatCode="General">
                  <c:v>12.683999999999999</c:v>
                </c:pt>
                <c:pt idx="6343" formatCode="General">
                  <c:v>12.686</c:v>
                </c:pt>
                <c:pt idx="6344" formatCode="General">
                  <c:v>12.688000000000001</c:v>
                </c:pt>
                <c:pt idx="6345" formatCode="General">
                  <c:v>12.69</c:v>
                </c:pt>
                <c:pt idx="6346" formatCode="General">
                  <c:v>12.692</c:v>
                </c:pt>
                <c:pt idx="6347" formatCode="General">
                  <c:v>12.694000000000001</c:v>
                </c:pt>
                <c:pt idx="6348" formatCode="General">
                  <c:v>12.696</c:v>
                </c:pt>
                <c:pt idx="6349" formatCode="General">
                  <c:v>12.698</c:v>
                </c:pt>
                <c:pt idx="6350" formatCode="General">
                  <c:v>12.7</c:v>
                </c:pt>
                <c:pt idx="6351" formatCode="General">
                  <c:v>12.702</c:v>
                </c:pt>
                <c:pt idx="6352" formatCode="General">
                  <c:v>12.704000000000001</c:v>
                </c:pt>
                <c:pt idx="6353" formatCode="General">
                  <c:v>12.706</c:v>
                </c:pt>
                <c:pt idx="6354" formatCode="General">
                  <c:v>12.708</c:v>
                </c:pt>
                <c:pt idx="6355" formatCode="General">
                  <c:v>12.71</c:v>
                </c:pt>
                <c:pt idx="6356" formatCode="General">
                  <c:v>12.712</c:v>
                </c:pt>
                <c:pt idx="6357" formatCode="General">
                  <c:v>12.714</c:v>
                </c:pt>
                <c:pt idx="6358" formatCode="General">
                  <c:v>12.715999999999999</c:v>
                </c:pt>
                <c:pt idx="6359" formatCode="General">
                  <c:v>12.718</c:v>
                </c:pt>
                <c:pt idx="6360" formatCode="General">
                  <c:v>12.72</c:v>
                </c:pt>
                <c:pt idx="6361" formatCode="General">
                  <c:v>12.722</c:v>
                </c:pt>
                <c:pt idx="6362" formatCode="General">
                  <c:v>12.724</c:v>
                </c:pt>
                <c:pt idx="6363" formatCode="General">
                  <c:v>12.726000000000001</c:v>
                </c:pt>
                <c:pt idx="6364" formatCode="General">
                  <c:v>12.728</c:v>
                </c:pt>
                <c:pt idx="6365" formatCode="General">
                  <c:v>12.73</c:v>
                </c:pt>
                <c:pt idx="6366" formatCode="General">
                  <c:v>12.731999999999999</c:v>
                </c:pt>
                <c:pt idx="6367" formatCode="General">
                  <c:v>12.734</c:v>
                </c:pt>
                <c:pt idx="6368" formatCode="General">
                  <c:v>12.736000000000001</c:v>
                </c:pt>
                <c:pt idx="6369" formatCode="General">
                  <c:v>12.738</c:v>
                </c:pt>
                <c:pt idx="6370" formatCode="General">
                  <c:v>12.74</c:v>
                </c:pt>
                <c:pt idx="6371" formatCode="General">
                  <c:v>12.742000000000001</c:v>
                </c:pt>
                <c:pt idx="6372" formatCode="General">
                  <c:v>12.744</c:v>
                </c:pt>
                <c:pt idx="6373" formatCode="General">
                  <c:v>12.746</c:v>
                </c:pt>
                <c:pt idx="6374" formatCode="General">
                  <c:v>12.747999999999999</c:v>
                </c:pt>
                <c:pt idx="6375" formatCode="General">
                  <c:v>12.75</c:v>
                </c:pt>
                <c:pt idx="6376" formatCode="General">
                  <c:v>12.752000000000001</c:v>
                </c:pt>
                <c:pt idx="6377" formatCode="General">
                  <c:v>12.754</c:v>
                </c:pt>
                <c:pt idx="6378" formatCode="General">
                  <c:v>12.756</c:v>
                </c:pt>
                <c:pt idx="6379" formatCode="General">
                  <c:v>12.757999999999999</c:v>
                </c:pt>
                <c:pt idx="6380" formatCode="General">
                  <c:v>12.76</c:v>
                </c:pt>
                <c:pt idx="6381" formatCode="General">
                  <c:v>12.762</c:v>
                </c:pt>
                <c:pt idx="6382" formatCode="General">
                  <c:v>12.763999999999999</c:v>
                </c:pt>
                <c:pt idx="6383" formatCode="General">
                  <c:v>12.766</c:v>
                </c:pt>
                <c:pt idx="6384" formatCode="General">
                  <c:v>12.768000000000001</c:v>
                </c:pt>
                <c:pt idx="6385" formatCode="General">
                  <c:v>12.77</c:v>
                </c:pt>
                <c:pt idx="6386" formatCode="General">
                  <c:v>12.772</c:v>
                </c:pt>
                <c:pt idx="6387" formatCode="General">
                  <c:v>12.773999999999999</c:v>
                </c:pt>
                <c:pt idx="6388" formatCode="General">
                  <c:v>12.776</c:v>
                </c:pt>
                <c:pt idx="6389" formatCode="General">
                  <c:v>12.778</c:v>
                </c:pt>
                <c:pt idx="6390" formatCode="General">
                  <c:v>12.78</c:v>
                </c:pt>
                <c:pt idx="6391" formatCode="General">
                  <c:v>12.782</c:v>
                </c:pt>
                <c:pt idx="6392" formatCode="General">
                  <c:v>12.784000000000001</c:v>
                </c:pt>
                <c:pt idx="6393" formatCode="General">
                  <c:v>12.786</c:v>
                </c:pt>
                <c:pt idx="6394" formatCode="General">
                  <c:v>12.788</c:v>
                </c:pt>
                <c:pt idx="6395" formatCode="General">
                  <c:v>12.79</c:v>
                </c:pt>
                <c:pt idx="6396" formatCode="General">
                  <c:v>12.792</c:v>
                </c:pt>
                <c:pt idx="6397" formatCode="General">
                  <c:v>12.794</c:v>
                </c:pt>
                <c:pt idx="6398" formatCode="General">
                  <c:v>12.795999999999999</c:v>
                </c:pt>
                <c:pt idx="6399" formatCode="General">
                  <c:v>12.798</c:v>
                </c:pt>
                <c:pt idx="6400" formatCode="General">
                  <c:v>12.8</c:v>
                </c:pt>
                <c:pt idx="6401" formatCode="General">
                  <c:v>12.802</c:v>
                </c:pt>
                <c:pt idx="6402" formatCode="General">
                  <c:v>12.804</c:v>
                </c:pt>
                <c:pt idx="6403" formatCode="General">
                  <c:v>12.805999999999999</c:v>
                </c:pt>
                <c:pt idx="6404" formatCode="General">
                  <c:v>12.808</c:v>
                </c:pt>
                <c:pt idx="6405" formatCode="General">
                  <c:v>12.81</c:v>
                </c:pt>
                <c:pt idx="6406" formatCode="General">
                  <c:v>12.811999999999999</c:v>
                </c:pt>
                <c:pt idx="6407" formatCode="General">
                  <c:v>12.814</c:v>
                </c:pt>
                <c:pt idx="6408" formatCode="General">
                  <c:v>12.816000000000001</c:v>
                </c:pt>
                <c:pt idx="6409" formatCode="General">
                  <c:v>12.818</c:v>
                </c:pt>
                <c:pt idx="6410" formatCode="General">
                  <c:v>12.82</c:v>
                </c:pt>
                <c:pt idx="6411" formatCode="General">
                  <c:v>12.821999999999999</c:v>
                </c:pt>
                <c:pt idx="6412" formatCode="General">
                  <c:v>12.824</c:v>
                </c:pt>
                <c:pt idx="6413" formatCode="General">
                  <c:v>12.826000000000001</c:v>
                </c:pt>
                <c:pt idx="6414" formatCode="General">
                  <c:v>12.827999999999999</c:v>
                </c:pt>
                <c:pt idx="6415" formatCode="General">
                  <c:v>12.83</c:v>
                </c:pt>
                <c:pt idx="6416" formatCode="General">
                  <c:v>12.832000000000001</c:v>
                </c:pt>
                <c:pt idx="6417" formatCode="General">
                  <c:v>12.834</c:v>
                </c:pt>
                <c:pt idx="6418" formatCode="General">
                  <c:v>12.836</c:v>
                </c:pt>
                <c:pt idx="6419" formatCode="General">
                  <c:v>12.837999999999999</c:v>
                </c:pt>
                <c:pt idx="6420" formatCode="General">
                  <c:v>12.84</c:v>
                </c:pt>
                <c:pt idx="6421" formatCode="General">
                  <c:v>12.842000000000001</c:v>
                </c:pt>
                <c:pt idx="6422" formatCode="General">
                  <c:v>12.843999999999999</c:v>
                </c:pt>
                <c:pt idx="6423" formatCode="General">
                  <c:v>12.846</c:v>
                </c:pt>
                <c:pt idx="6424" formatCode="General">
                  <c:v>12.848000000000001</c:v>
                </c:pt>
                <c:pt idx="6425" formatCode="General">
                  <c:v>12.85</c:v>
                </c:pt>
                <c:pt idx="6426" formatCode="General">
                  <c:v>12.852</c:v>
                </c:pt>
                <c:pt idx="6427" formatCode="General">
                  <c:v>12.853999999999999</c:v>
                </c:pt>
                <c:pt idx="6428" formatCode="General">
                  <c:v>12.856</c:v>
                </c:pt>
                <c:pt idx="6429" formatCode="General">
                  <c:v>12.858000000000001</c:v>
                </c:pt>
                <c:pt idx="6430" formatCode="General">
                  <c:v>12.86</c:v>
                </c:pt>
                <c:pt idx="6431" formatCode="General">
                  <c:v>12.862</c:v>
                </c:pt>
                <c:pt idx="6432" formatCode="General">
                  <c:v>12.864000000000001</c:v>
                </c:pt>
                <c:pt idx="6433" formatCode="General">
                  <c:v>12.866</c:v>
                </c:pt>
                <c:pt idx="6434" formatCode="General">
                  <c:v>12.868</c:v>
                </c:pt>
                <c:pt idx="6435" formatCode="General">
                  <c:v>12.87</c:v>
                </c:pt>
                <c:pt idx="6436" formatCode="General">
                  <c:v>12.872</c:v>
                </c:pt>
                <c:pt idx="6437" formatCode="General">
                  <c:v>12.874000000000001</c:v>
                </c:pt>
                <c:pt idx="6438" formatCode="General">
                  <c:v>12.875999999999999</c:v>
                </c:pt>
                <c:pt idx="6439" formatCode="General">
                  <c:v>12.878</c:v>
                </c:pt>
                <c:pt idx="6440" formatCode="General">
                  <c:v>12.88</c:v>
                </c:pt>
                <c:pt idx="6441" formatCode="General">
                  <c:v>12.882</c:v>
                </c:pt>
                <c:pt idx="6442" formatCode="General">
                  <c:v>12.884</c:v>
                </c:pt>
                <c:pt idx="6443" formatCode="General">
                  <c:v>12.885999999999999</c:v>
                </c:pt>
                <c:pt idx="6444" formatCode="General">
                  <c:v>12.888</c:v>
                </c:pt>
                <c:pt idx="6445" formatCode="General">
                  <c:v>12.89</c:v>
                </c:pt>
                <c:pt idx="6446" formatCode="General">
                  <c:v>12.891999999999999</c:v>
                </c:pt>
                <c:pt idx="6447" formatCode="General">
                  <c:v>12.894</c:v>
                </c:pt>
                <c:pt idx="6448" formatCode="General">
                  <c:v>12.896000000000001</c:v>
                </c:pt>
                <c:pt idx="6449" formatCode="General">
                  <c:v>12.898</c:v>
                </c:pt>
                <c:pt idx="6450" formatCode="General">
                  <c:v>12.9</c:v>
                </c:pt>
                <c:pt idx="6451" formatCode="General">
                  <c:v>12.901999999999999</c:v>
                </c:pt>
                <c:pt idx="6452" formatCode="General">
                  <c:v>12.904</c:v>
                </c:pt>
                <c:pt idx="6453" formatCode="General">
                  <c:v>12.906000000000001</c:v>
                </c:pt>
                <c:pt idx="6454" formatCode="General">
                  <c:v>12.907999999999999</c:v>
                </c:pt>
                <c:pt idx="6455" formatCode="General">
                  <c:v>12.91</c:v>
                </c:pt>
                <c:pt idx="6456" formatCode="General">
                  <c:v>12.912000000000001</c:v>
                </c:pt>
                <c:pt idx="6457" formatCode="General">
                  <c:v>12.914</c:v>
                </c:pt>
                <c:pt idx="6458" formatCode="General">
                  <c:v>12.916</c:v>
                </c:pt>
                <c:pt idx="6459" formatCode="General">
                  <c:v>12.917999999999999</c:v>
                </c:pt>
                <c:pt idx="6460" formatCode="General">
                  <c:v>12.92</c:v>
                </c:pt>
                <c:pt idx="6461" formatCode="General">
                  <c:v>12.922000000000001</c:v>
                </c:pt>
                <c:pt idx="6462" formatCode="General">
                  <c:v>12.923999999999999</c:v>
                </c:pt>
                <c:pt idx="6463" formatCode="General">
                  <c:v>12.926</c:v>
                </c:pt>
                <c:pt idx="6464" formatCode="General">
                  <c:v>12.928000000000001</c:v>
                </c:pt>
                <c:pt idx="6465" formatCode="General">
                  <c:v>12.93</c:v>
                </c:pt>
                <c:pt idx="6466" formatCode="General">
                  <c:v>12.932</c:v>
                </c:pt>
                <c:pt idx="6467" formatCode="General">
                  <c:v>12.933999999999999</c:v>
                </c:pt>
                <c:pt idx="6468" formatCode="General">
                  <c:v>12.936</c:v>
                </c:pt>
                <c:pt idx="6469" formatCode="General">
                  <c:v>12.938000000000001</c:v>
                </c:pt>
                <c:pt idx="6470" formatCode="General">
                  <c:v>12.94</c:v>
                </c:pt>
                <c:pt idx="6471" formatCode="General">
                  <c:v>12.942</c:v>
                </c:pt>
                <c:pt idx="6472" formatCode="General">
                  <c:v>12.944000000000001</c:v>
                </c:pt>
                <c:pt idx="6473" formatCode="General">
                  <c:v>12.946</c:v>
                </c:pt>
                <c:pt idx="6474" formatCode="General">
                  <c:v>12.948</c:v>
                </c:pt>
                <c:pt idx="6475" formatCode="General">
                  <c:v>12.95</c:v>
                </c:pt>
                <c:pt idx="6476" formatCode="General">
                  <c:v>12.952</c:v>
                </c:pt>
                <c:pt idx="6477" formatCode="General">
                  <c:v>12.954000000000001</c:v>
                </c:pt>
                <c:pt idx="6478" formatCode="General">
                  <c:v>12.956</c:v>
                </c:pt>
                <c:pt idx="6479" formatCode="General">
                  <c:v>12.958</c:v>
                </c:pt>
                <c:pt idx="6480" formatCode="General">
                  <c:v>12.96</c:v>
                </c:pt>
                <c:pt idx="6481" formatCode="General">
                  <c:v>12.962</c:v>
                </c:pt>
                <c:pt idx="6482" formatCode="General">
                  <c:v>12.964</c:v>
                </c:pt>
                <c:pt idx="6483" formatCode="General">
                  <c:v>12.965999999999999</c:v>
                </c:pt>
                <c:pt idx="6484" formatCode="General">
                  <c:v>12.968</c:v>
                </c:pt>
                <c:pt idx="6485" formatCode="General">
                  <c:v>12.97</c:v>
                </c:pt>
                <c:pt idx="6486" formatCode="General">
                  <c:v>12.972</c:v>
                </c:pt>
                <c:pt idx="6487" formatCode="General">
                  <c:v>12.974</c:v>
                </c:pt>
                <c:pt idx="6488" formatCode="General">
                  <c:v>12.976000000000001</c:v>
                </c:pt>
                <c:pt idx="6489" formatCode="General">
                  <c:v>12.978</c:v>
                </c:pt>
                <c:pt idx="6490" formatCode="General">
                  <c:v>12.98</c:v>
                </c:pt>
                <c:pt idx="6491" formatCode="General">
                  <c:v>12.981999999999999</c:v>
                </c:pt>
                <c:pt idx="6492" formatCode="General">
                  <c:v>12.984</c:v>
                </c:pt>
                <c:pt idx="6493" formatCode="General">
                  <c:v>12.986000000000001</c:v>
                </c:pt>
                <c:pt idx="6494" formatCode="General">
                  <c:v>12.988</c:v>
                </c:pt>
                <c:pt idx="6495" formatCode="General">
                  <c:v>12.99</c:v>
                </c:pt>
                <c:pt idx="6496" formatCode="General">
                  <c:v>12.992000000000001</c:v>
                </c:pt>
                <c:pt idx="6497" formatCode="General">
                  <c:v>12.994</c:v>
                </c:pt>
                <c:pt idx="6498" formatCode="General">
                  <c:v>12.996</c:v>
                </c:pt>
                <c:pt idx="6499" formatCode="General">
                  <c:v>12.997999999999999</c:v>
                </c:pt>
                <c:pt idx="6500" formatCode="General">
                  <c:v>13</c:v>
                </c:pt>
                <c:pt idx="6501" formatCode="General">
                  <c:v>13.002000000000001</c:v>
                </c:pt>
                <c:pt idx="6502" formatCode="General">
                  <c:v>13.004</c:v>
                </c:pt>
                <c:pt idx="6503" formatCode="General">
                  <c:v>13.006</c:v>
                </c:pt>
                <c:pt idx="6504" formatCode="General">
                  <c:v>13.007999999999999</c:v>
                </c:pt>
                <c:pt idx="6505" formatCode="General">
                  <c:v>13.01</c:v>
                </c:pt>
                <c:pt idx="6506" formatCode="General">
                  <c:v>13.012</c:v>
                </c:pt>
                <c:pt idx="6507" formatCode="General">
                  <c:v>13.013999999999999</c:v>
                </c:pt>
                <c:pt idx="6508" formatCode="General">
                  <c:v>13.016</c:v>
                </c:pt>
                <c:pt idx="6509" formatCode="General">
                  <c:v>13.018000000000001</c:v>
                </c:pt>
                <c:pt idx="6510" formatCode="General">
                  <c:v>13.02</c:v>
                </c:pt>
                <c:pt idx="6511" formatCode="General">
                  <c:v>13.022</c:v>
                </c:pt>
                <c:pt idx="6512" formatCode="General">
                  <c:v>13.023999999999999</c:v>
                </c:pt>
                <c:pt idx="6513" formatCode="General">
                  <c:v>13.026</c:v>
                </c:pt>
                <c:pt idx="6514" formatCode="General">
                  <c:v>13.028</c:v>
                </c:pt>
                <c:pt idx="6515" formatCode="General">
                  <c:v>13.03</c:v>
                </c:pt>
                <c:pt idx="6516" formatCode="General">
                  <c:v>13.032</c:v>
                </c:pt>
                <c:pt idx="6517" formatCode="General">
                  <c:v>13.034000000000001</c:v>
                </c:pt>
                <c:pt idx="6518" formatCode="General">
                  <c:v>13.036</c:v>
                </c:pt>
                <c:pt idx="6519" formatCode="General">
                  <c:v>13.038</c:v>
                </c:pt>
                <c:pt idx="6520" formatCode="General">
                  <c:v>13.04</c:v>
                </c:pt>
                <c:pt idx="6521" formatCode="General">
                  <c:v>13.042</c:v>
                </c:pt>
                <c:pt idx="6522" formatCode="General">
                  <c:v>13.044</c:v>
                </c:pt>
                <c:pt idx="6523" formatCode="General">
                  <c:v>13.045999999999999</c:v>
                </c:pt>
                <c:pt idx="6524" formatCode="General">
                  <c:v>13.048</c:v>
                </c:pt>
                <c:pt idx="6525" formatCode="General">
                  <c:v>13.05</c:v>
                </c:pt>
                <c:pt idx="6526" formatCode="General">
                  <c:v>13.052</c:v>
                </c:pt>
                <c:pt idx="6527" formatCode="General">
                  <c:v>13.054</c:v>
                </c:pt>
                <c:pt idx="6528" formatCode="General">
                  <c:v>13.055999999999999</c:v>
                </c:pt>
                <c:pt idx="6529" formatCode="General">
                  <c:v>13.058</c:v>
                </c:pt>
                <c:pt idx="6530" formatCode="General">
                  <c:v>13.06</c:v>
                </c:pt>
                <c:pt idx="6531" formatCode="General">
                  <c:v>13.061999999999999</c:v>
                </c:pt>
                <c:pt idx="6532" formatCode="General">
                  <c:v>13.064</c:v>
                </c:pt>
                <c:pt idx="6533" formatCode="General">
                  <c:v>13.066000000000001</c:v>
                </c:pt>
                <c:pt idx="6534" formatCode="General">
                  <c:v>13.068</c:v>
                </c:pt>
                <c:pt idx="6535" formatCode="General">
                  <c:v>13.07</c:v>
                </c:pt>
                <c:pt idx="6536" formatCode="General">
                  <c:v>13.071999999999999</c:v>
                </c:pt>
                <c:pt idx="6537" formatCode="General">
                  <c:v>13.074</c:v>
                </c:pt>
                <c:pt idx="6538" formatCode="General">
                  <c:v>13.076000000000001</c:v>
                </c:pt>
                <c:pt idx="6539" formatCode="General">
                  <c:v>13.077999999999999</c:v>
                </c:pt>
                <c:pt idx="6540" formatCode="General">
                  <c:v>13.08</c:v>
                </c:pt>
                <c:pt idx="6541" formatCode="General">
                  <c:v>13.082000000000001</c:v>
                </c:pt>
                <c:pt idx="6542" formatCode="General">
                  <c:v>13.084</c:v>
                </c:pt>
                <c:pt idx="6543" formatCode="General">
                  <c:v>13.086</c:v>
                </c:pt>
                <c:pt idx="6544" formatCode="General">
                  <c:v>13.087999999999999</c:v>
                </c:pt>
                <c:pt idx="6545" formatCode="General">
                  <c:v>13.09</c:v>
                </c:pt>
                <c:pt idx="6546" formatCode="General">
                  <c:v>13.092000000000001</c:v>
                </c:pt>
                <c:pt idx="6547" formatCode="General">
                  <c:v>13.093999999999999</c:v>
                </c:pt>
                <c:pt idx="6548" formatCode="General">
                  <c:v>13.096</c:v>
                </c:pt>
                <c:pt idx="6549" formatCode="General">
                  <c:v>13.098000000000001</c:v>
                </c:pt>
                <c:pt idx="6550" formatCode="General">
                  <c:v>13.1</c:v>
                </c:pt>
                <c:pt idx="6551" formatCode="General">
                  <c:v>13.102</c:v>
                </c:pt>
                <c:pt idx="6552" formatCode="General">
                  <c:v>13.103999999999999</c:v>
                </c:pt>
                <c:pt idx="6553" formatCode="General">
                  <c:v>13.106</c:v>
                </c:pt>
                <c:pt idx="6554" formatCode="General">
                  <c:v>13.108000000000001</c:v>
                </c:pt>
                <c:pt idx="6555" formatCode="General">
                  <c:v>13.11</c:v>
                </c:pt>
                <c:pt idx="6556" formatCode="General">
                  <c:v>13.112</c:v>
                </c:pt>
                <c:pt idx="6557" formatCode="General">
                  <c:v>13.114000000000001</c:v>
                </c:pt>
                <c:pt idx="6558" formatCode="General">
                  <c:v>13.116</c:v>
                </c:pt>
                <c:pt idx="6559" formatCode="General">
                  <c:v>13.118</c:v>
                </c:pt>
                <c:pt idx="6560" formatCode="General">
                  <c:v>13.12</c:v>
                </c:pt>
                <c:pt idx="6561" formatCode="General">
                  <c:v>13.122</c:v>
                </c:pt>
                <c:pt idx="6562" formatCode="General">
                  <c:v>13.124000000000001</c:v>
                </c:pt>
                <c:pt idx="6563" formatCode="General">
                  <c:v>13.125999999999999</c:v>
                </c:pt>
                <c:pt idx="6564" formatCode="General">
                  <c:v>13.128</c:v>
                </c:pt>
                <c:pt idx="6565" formatCode="General">
                  <c:v>13.13</c:v>
                </c:pt>
                <c:pt idx="6566" formatCode="General">
                  <c:v>13.132</c:v>
                </c:pt>
                <c:pt idx="6567" formatCode="General">
                  <c:v>13.134</c:v>
                </c:pt>
                <c:pt idx="6568" formatCode="General">
                  <c:v>13.135999999999999</c:v>
                </c:pt>
                <c:pt idx="6569" formatCode="General">
                  <c:v>13.138</c:v>
                </c:pt>
                <c:pt idx="6570" formatCode="General">
                  <c:v>13.14</c:v>
                </c:pt>
                <c:pt idx="6571" formatCode="General">
                  <c:v>13.141999999999999</c:v>
                </c:pt>
                <c:pt idx="6572" formatCode="General">
                  <c:v>13.144</c:v>
                </c:pt>
                <c:pt idx="6573" formatCode="General">
                  <c:v>13.146000000000001</c:v>
                </c:pt>
                <c:pt idx="6574" formatCode="General">
                  <c:v>13.148</c:v>
                </c:pt>
                <c:pt idx="6575" formatCode="General">
                  <c:v>13.15</c:v>
                </c:pt>
                <c:pt idx="6576" formatCode="General">
                  <c:v>13.151999999999999</c:v>
                </c:pt>
                <c:pt idx="6577" formatCode="General">
                  <c:v>13.154</c:v>
                </c:pt>
                <c:pt idx="6578" formatCode="General">
                  <c:v>13.156000000000001</c:v>
                </c:pt>
                <c:pt idx="6579" formatCode="General">
                  <c:v>13.157999999999999</c:v>
                </c:pt>
                <c:pt idx="6580" formatCode="General">
                  <c:v>13.16</c:v>
                </c:pt>
                <c:pt idx="6581" formatCode="General">
                  <c:v>13.162000000000001</c:v>
                </c:pt>
                <c:pt idx="6582" formatCode="General">
                  <c:v>13.164</c:v>
                </c:pt>
                <c:pt idx="6583" formatCode="General">
                  <c:v>13.166</c:v>
                </c:pt>
                <c:pt idx="6584" formatCode="General">
                  <c:v>13.167999999999999</c:v>
                </c:pt>
                <c:pt idx="6585" formatCode="General">
                  <c:v>13.17</c:v>
                </c:pt>
                <c:pt idx="6586" formatCode="General">
                  <c:v>13.172000000000001</c:v>
                </c:pt>
                <c:pt idx="6587" formatCode="General">
                  <c:v>13.173999999999999</c:v>
                </c:pt>
                <c:pt idx="6588" formatCode="General">
                  <c:v>13.176</c:v>
                </c:pt>
                <c:pt idx="6589" formatCode="General">
                  <c:v>13.178000000000001</c:v>
                </c:pt>
                <c:pt idx="6590" formatCode="General">
                  <c:v>13.18</c:v>
                </c:pt>
                <c:pt idx="6591" formatCode="General">
                  <c:v>13.182</c:v>
                </c:pt>
                <c:pt idx="6592" formatCode="General">
                  <c:v>13.183999999999999</c:v>
                </c:pt>
                <c:pt idx="6593" formatCode="General">
                  <c:v>13.186</c:v>
                </c:pt>
                <c:pt idx="6594" formatCode="General">
                  <c:v>13.188000000000001</c:v>
                </c:pt>
                <c:pt idx="6595" formatCode="General">
                  <c:v>13.19</c:v>
                </c:pt>
                <c:pt idx="6596" formatCode="General">
                  <c:v>13.192</c:v>
                </c:pt>
                <c:pt idx="6597" formatCode="General">
                  <c:v>13.194000000000001</c:v>
                </c:pt>
                <c:pt idx="6598" formatCode="General">
                  <c:v>13.196</c:v>
                </c:pt>
                <c:pt idx="6599" formatCode="General">
                  <c:v>13.198</c:v>
                </c:pt>
                <c:pt idx="6600" formatCode="General">
                  <c:v>13.2</c:v>
                </c:pt>
                <c:pt idx="6601" formatCode="General">
                  <c:v>13.202</c:v>
                </c:pt>
                <c:pt idx="6602" formatCode="General">
                  <c:v>13.204000000000001</c:v>
                </c:pt>
                <c:pt idx="6603" formatCode="General">
                  <c:v>13.206</c:v>
                </c:pt>
                <c:pt idx="6604" formatCode="General">
                  <c:v>13.208</c:v>
                </c:pt>
                <c:pt idx="6605" formatCode="General">
                  <c:v>13.21</c:v>
                </c:pt>
                <c:pt idx="6606" formatCode="General">
                  <c:v>13.212</c:v>
                </c:pt>
                <c:pt idx="6607" formatCode="General">
                  <c:v>13.214</c:v>
                </c:pt>
                <c:pt idx="6608" formatCode="General">
                  <c:v>13.215999999999999</c:v>
                </c:pt>
                <c:pt idx="6609" formatCode="General">
                  <c:v>13.218</c:v>
                </c:pt>
                <c:pt idx="6610" formatCode="General">
                  <c:v>13.22</c:v>
                </c:pt>
                <c:pt idx="6611" formatCode="General">
                  <c:v>13.222</c:v>
                </c:pt>
                <c:pt idx="6612" formatCode="General">
                  <c:v>13.224</c:v>
                </c:pt>
                <c:pt idx="6613" formatCode="General">
                  <c:v>13.226000000000001</c:v>
                </c:pt>
                <c:pt idx="6614" formatCode="General">
                  <c:v>13.228</c:v>
                </c:pt>
                <c:pt idx="6615" formatCode="General">
                  <c:v>13.23</c:v>
                </c:pt>
                <c:pt idx="6616" formatCode="General">
                  <c:v>13.231999999999999</c:v>
                </c:pt>
                <c:pt idx="6617" formatCode="General">
                  <c:v>13.234</c:v>
                </c:pt>
                <c:pt idx="6618" formatCode="General">
                  <c:v>13.236000000000001</c:v>
                </c:pt>
                <c:pt idx="6619" formatCode="General">
                  <c:v>13.238</c:v>
                </c:pt>
                <c:pt idx="6620" formatCode="General">
                  <c:v>13.24</c:v>
                </c:pt>
                <c:pt idx="6621" formatCode="General">
                  <c:v>13.242000000000001</c:v>
                </c:pt>
                <c:pt idx="6622" formatCode="General">
                  <c:v>13.244</c:v>
                </c:pt>
                <c:pt idx="6623" formatCode="General">
                  <c:v>13.246</c:v>
                </c:pt>
                <c:pt idx="6624" formatCode="General">
                  <c:v>13.247999999999999</c:v>
                </c:pt>
                <c:pt idx="6625" formatCode="General">
                  <c:v>13.25</c:v>
                </c:pt>
                <c:pt idx="6626" formatCode="General">
                  <c:v>13.252000000000001</c:v>
                </c:pt>
                <c:pt idx="6627" formatCode="General">
                  <c:v>13.254</c:v>
                </c:pt>
                <c:pt idx="6628" formatCode="General">
                  <c:v>13.256</c:v>
                </c:pt>
                <c:pt idx="6629" formatCode="General">
                  <c:v>13.257999999999999</c:v>
                </c:pt>
                <c:pt idx="6630" formatCode="General">
                  <c:v>13.26</c:v>
                </c:pt>
                <c:pt idx="6631" formatCode="General">
                  <c:v>13.262</c:v>
                </c:pt>
                <c:pt idx="6632" formatCode="General">
                  <c:v>13.263999999999999</c:v>
                </c:pt>
                <c:pt idx="6633" formatCode="General">
                  <c:v>13.266</c:v>
                </c:pt>
                <c:pt idx="6634" formatCode="General">
                  <c:v>13.268000000000001</c:v>
                </c:pt>
                <c:pt idx="6635" formatCode="General">
                  <c:v>13.27</c:v>
                </c:pt>
                <c:pt idx="6636" formatCode="General">
                  <c:v>13.272</c:v>
                </c:pt>
                <c:pt idx="6637" formatCode="General">
                  <c:v>13.273999999999999</c:v>
                </c:pt>
                <c:pt idx="6638" formatCode="General">
                  <c:v>13.276</c:v>
                </c:pt>
                <c:pt idx="6639" formatCode="General">
                  <c:v>13.278</c:v>
                </c:pt>
                <c:pt idx="6640" formatCode="General">
                  <c:v>13.28</c:v>
                </c:pt>
                <c:pt idx="6641" formatCode="General">
                  <c:v>13.282</c:v>
                </c:pt>
                <c:pt idx="6642" formatCode="General">
                  <c:v>13.284000000000001</c:v>
                </c:pt>
                <c:pt idx="6643" formatCode="General">
                  <c:v>13.286</c:v>
                </c:pt>
                <c:pt idx="6644" formatCode="General">
                  <c:v>13.288</c:v>
                </c:pt>
                <c:pt idx="6645" formatCode="General">
                  <c:v>13.29</c:v>
                </c:pt>
                <c:pt idx="6646" formatCode="General">
                  <c:v>13.292</c:v>
                </c:pt>
                <c:pt idx="6647" formatCode="General">
                  <c:v>13.294</c:v>
                </c:pt>
                <c:pt idx="6648" formatCode="General">
                  <c:v>13.295999999999999</c:v>
                </c:pt>
                <c:pt idx="6649" formatCode="General">
                  <c:v>13.298</c:v>
                </c:pt>
                <c:pt idx="6650" formatCode="General">
                  <c:v>13.3</c:v>
                </c:pt>
                <c:pt idx="6651" formatCode="General">
                  <c:v>13.302</c:v>
                </c:pt>
                <c:pt idx="6652" formatCode="General">
                  <c:v>13.304</c:v>
                </c:pt>
                <c:pt idx="6653" formatCode="General">
                  <c:v>13.305999999999999</c:v>
                </c:pt>
                <c:pt idx="6654" formatCode="General">
                  <c:v>13.308</c:v>
                </c:pt>
                <c:pt idx="6655" formatCode="General">
                  <c:v>13.31</c:v>
                </c:pt>
                <c:pt idx="6656" formatCode="General">
                  <c:v>13.311999999999999</c:v>
                </c:pt>
                <c:pt idx="6657" formatCode="General">
                  <c:v>13.314</c:v>
                </c:pt>
                <c:pt idx="6658" formatCode="General">
                  <c:v>13.316000000000001</c:v>
                </c:pt>
                <c:pt idx="6659" formatCode="General">
                  <c:v>13.318</c:v>
                </c:pt>
                <c:pt idx="6660" formatCode="General">
                  <c:v>13.32</c:v>
                </c:pt>
                <c:pt idx="6661" formatCode="General">
                  <c:v>13.321999999999999</c:v>
                </c:pt>
                <c:pt idx="6662" formatCode="General">
                  <c:v>13.324</c:v>
                </c:pt>
                <c:pt idx="6663" formatCode="General">
                  <c:v>13.326000000000001</c:v>
                </c:pt>
                <c:pt idx="6664" formatCode="General">
                  <c:v>13.327999999999999</c:v>
                </c:pt>
                <c:pt idx="6665" formatCode="General">
                  <c:v>13.33</c:v>
                </c:pt>
                <c:pt idx="6666" formatCode="General">
                  <c:v>13.332000000000001</c:v>
                </c:pt>
                <c:pt idx="6667" formatCode="General">
                  <c:v>13.334</c:v>
                </c:pt>
                <c:pt idx="6668" formatCode="General">
                  <c:v>13.336</c:v>
                </c:pt>
                <c:pt idx="6669" formatCode="General">
                  <c:v>13.337999999999999</c:v>
                </c:pt>
                <c:pt idx="6670" formatCode="General">
                  <c:v>13.34</c:v>
                </c:pt>
                <c:pt idx="6671" formatCode="General">
                  <c:v>13.342000000000001</c:v>
                </c:pt>
                <c:pt idx="6672" formatCode="General">
                  <c:v>13.343999999999999</c:v>
                </c:pt>
                <c:pt idx="6673" formatCode="General">
                  <c:v>13.346</c:v>
                </c:pt>
                <c:pt idx="6674" formatCode="General">
                  <c:v>13.348000000000001</c:v>
                </c:pt>
                <c:pt idx="6675" formatCode="General">
                  <c:v>13.35</c:v>
                </c:pt>
                <c:pt idx="6676" formatCode="General">
                  <c:v>13.352</c:v>
                </c:pt>
                <c:pt idx="6677" formatCode="General">
                  <c:v>13.353999999999999</c:v>
                </c:pt>
                <c:pt idx="6678" formatCode="General">
                  <c:v>13.356</c:v>
                </c:pt>
                <c:pt idx="6679" formatCode="General">
                  <c:v>13.358000000000001</c:v>
                </c:pt>
                <c:pt idx="6680" formatCode="General">
                  <c:v>13.36</c:v>
                </c:pt>
                <c:pt idx="6681" formatCode="General">
                  <c:v>13.362</c:v>
                </c:pt>
                <c:pt idx="6682" formatCode="General">
                  <c:v>13.364000000000001</c:v>
                </c:pt>
                <c:pt idx="6683" formatCode="General">
                  <c:v>13.366</c:v>
                </c:pt>
                <c:pt idx="6684" formatCode="General">
                  <c:v>13.368</c:v>
                </c:pt>
                <c:pt idx="6685" formatCode="General">
                  <c:v>13.37</c:v>
                </c:pt>
                <c:pt idx="6686" formatCode="General">
                  <c:v>13.372</c:v>
                </c:pt>
                <c:pt idx="6687" formatCode="General">
                  <c:v>13.374000000000001</c:v>
                </c:pt>
                <c:pt idx="6688" formatCode="General">
                  <c:v>13.375999999999999</c:v>
                </c:pt>
                <c:pt idx="6689" formatCode="General">
                  <c:v>13.378</c:v>
                </c:pt>
                <c:pt idx="6690" formatCode="General">
                  <c:v>13.38</c:v>
                </c:pt>
                <c:pt idx="6691" formatCode="General">
                  <c:v>13.382</c:v>
                </c:pt>
                <c:pt idx="6692" formatCode="General">
                  <c:v>13.384</c:v>
                </c:pt>
                <c:pt idx="6693" formatCode="General">
                  <c:v>13.385999999999999</c:v>
                </c:pt>
                <c:pt idx="6694" formatCode="General">
                  <c:v>13.388</c:v>
                </c:pt>
                <c:pt idx="6695" formatCode="General">
                  <c:v>13.39</c:v>
                </c:pt>
                <c:pt idx="6696" formatCode="General">
                  <c:v>13.391999999999999</c:v>
                </c:pt>
                <c:pt idx="6697" formatCode="General">
                  <c:v>13.394</c:v>
                </c:pt>
                <c:pt idx="6698" formatCode="General">
                  <c:v>13.396000000000001</c:v>
                </c:pt>
                <c:pt idx="6699" formatCode="General">
                  <c:v>13.398</c:v>
                </c:pt>
                <c:pt idx="6700" formatCode="General">
                  <c:v>13.4</c:v>
                </c:pt>
                <c:pt idx="6701" formatCode="General">
                  <c:v>13.401999999999999</c:v>
                </c:pt>
                <c:pt idx="6702" formatCode="General">
                  <c:v>13.404</c:v>
                </c:pt>
                <c:pt idx="6703" formatCode="General">
                  <c:v>13.406000000000001</c:v>
                </c:pt>
                <c:pt idx="6704" formatCode="General">
                  <c:v>13.407999999999999</c:v>
                </c:pt>
                <c:pt idx="6705" formatCode="General">
                  <c:v>13.41</c:v>
                </c:pt>
                <c:pt idx="6706" formatCode="General">
                  <c:v>13.412000000000001</c:v>
                </c:pt>
                <c:pt idx="6707" formatCode="General">
                  <c:v>13.414</c:v>
                </c:pt>
                <c:pt idx="6708" formatCode="General">
                  <c:v>13.416</c:v>
                </c:pt>
                <c:pt idx="6709" formatCode="General">
                  <c:v>13.417999999999999</c:v>
                </c:pt>
                <c:pt idx="6710" formatCode="General">
                  <c:v>13.42</c:v>
                </c:pt>
                <c:pt idx="6711" formatCode="General">
                  <c:v>13.422000000000001</c:v>
                </c:pt>
                <c:pt idx="6712" formatCode="General">
                  <c:v>13.423999999999999</c:v>
                </c:pt>
                <c:pt idx="6713" formatCode="General">
                  <c:v>13.426</c:v>
                </c:pt>
                <c:pt idx="6714" formatCode="General">
                  <c:v>13.428000000000001</c:v>
                </c:pt>
                <c:pt idx="6715" formatCode="General">
                  <c:v>13.43</c:v>
                </c:pt>
                <c:pt idx="6716" formatCode="General">
                  <c:v>13.432</c:v>
                </c:pt>
                <c:pt idx="6717" formatCode="General">
                  <c:v>13.433999999999999</c:v>
                </c:pt>
                <c:pt idx="6718" formatCode="General">
                  <c:v>13.436</c:v>
                </c:pt>
                <c:pt idx="6719" formatCode="General">
                  <c:v>13.438000000000001</c:v>
                </c:pt>
                <c:pt idx="6720" formatCode="General">
                  <c:v>13.44</c:v>
                </c:pt>
                <c:pt idx="6721" formatCode="General">
                  <c:v>13.442</c:v>
                </c:pt>
                <c:pt idx="6722" formatCode="General">
                  <c:v>13.444000000000001</c:v>
                </c:pt>
                <c:pt idx="6723" formatCode="General">
                  <c:v>13.446</c:v>
                </c:pt>
                <c:pt idx="6724" formatCode="General">
                  <c:v>13.448</c:v>
                </c:pt>
                <c:pt idx="6725" formatCode="General">
                  <c:v>13.45</c:v>
                </c:pt>
                <c:pt idx="6726" formatCode="General">
                  <c:v>13.452</c:v>
                </c:pt>
                <c:pt idx="6727" formatCode="General">
                  <c:v>13.454000000000001</c:v>
                </c:pt>
                <c:pt idx="6728" formatCode="General">
                  <c:v>13.456</c:v>
                </c:pt>
                <c:pt idx="6729" formatCode="General">
                  <c:v>13.458</c:v>
                </c:pt>
                <c:pt idx="6730" formatCode="General">
                  <c:v>13.46</c:v>
                </c:pt>
                <c:pt idx="6731" formatCode="General">
                  <c:v>13.462</c:v>
                </c:pt>
                <c:pt idx="6732" formatCode="General">
                  <c:v>13.464</c:v>
                </c:pt>
                <c:pt idx="6733" formatCode="General">
                  <c:v>13.465999999999999</c:v>
                </c:pt>
                <c:pt idx="6734" formatCode="General">
                  <c:v>13.468</c:v>
                </c:pt>
                <c:pt idx="6735" formatCode="General">
                  <c:v>13.47</c:v>
                </c:pt>
                <c:pt idx="6736" formatCode="General">
                  <c:v>13.472</c:v>
                </c:pt>
                <c:pt idx="6737" formatCode="General">
                  <c:v>13.474</c:v>
                </c:pt>
                <c:pt idx="6738" formatCode="General">
                  <c:v>13.476000000000001</c:v>
                </c:pt>
                <c:pt idx="6739" formatCode="General">
                  <c:v>13.478</c:v>
                </c:pt>
                <c:pt idx="6740" formatCode="General">
                  <c:v>13.48</c:v>
                </c:pt>
                <c:pt idx="6741" formatCode="General">
                  <c:v>13.481999999999999</c:v>
                </c:pt>
                <c:pt idx="6742" formatCode="General">
                  <c:v>13.484</c:v>
                </c:pt>
                <c:pt idx="6743" formatCode="General">
                  <c:v>13.486000000000001</c:v>
                </c:pt>
                <c:pt idx="6744" formatCode="General">
                  <c:v>13.488</c:v>
                </c:pt>
                <c:pt idx="6745" formatCode="General">
                  <c:v>13.49</c:v>
                </c:pt>
                <c:pt idx="6746" formatCode="General">
                  <c:v>13.492000000000001</c:v>
                </c:pt>
                <c:pt idx="6747" formatCode="General">
                  <c:v>13.494</c:v>
                </c:pt>
                <c:pt idx="6748" formatCode="General">
                  <c:v>13.496</c:v>
                </c:pt>
                <c:pt idx="6749" formatCode="General">
                  <c:v>13.497999999999999</c:v>
                </c:pt>
                <c:pt idx="6750" formatCode="General">
                  <c:v>13.5</c:v>
                </c:pt>
                <c:pt idx="6751" formatCode="General">
                  <c:v>13.502000000000001</c:v>
                </c:pt>
                <c:pt idx="6752" formatCode="General">
                  <c:v>13.504</c:v>
                </c:pt>
                <c:pt idx="6753" formatCode="General">
                  <c:v>13.506</c:v>
                </c:pt>
                <c:pt idx="6754" formatCode="General">
                  <c:v>13.507999999999999</c:v>
                </c:pt>
                <c:pt idx="6755" formatCode="General">
                  <c:v>13.51</c:v>
                </c:pt>
                <c:pt idx="6756" formatCode="General">
                  <c:v>13.512</c:v>
                </c:pt>
                <c:pt idx="6757" formatCode="General">
                  <c:v>13.513999999999999</c:v>
                </c:pt>
                <c:pt idx="6758" formatCode="General">
                  <c:v>13.516</c:v>
                </c:pt>
                <c:pt idx="6759" formatCode="General">
                  <c:v>13.518000000000001</c:v>
                </c:pt>
                <c:pt idx="6760" formatCode="General">
                  <c:v>13.52</c:v>
                </c:pt>
                <c:pt idx="6761" formatCode="General">
                  <c:v>13.522</c:v>
                </c:pt>
                <c:pt idx="6762" formatCode="General">
                  <c:v>13.523999999999999</c:v>
                </c:pt>
                <c:pt idx="6763" formatCode="General">
                  <c:v>13.526</c:v>
                </c:pt>
                <c:pt idx="6764" formatCode="General">
                  <c:v>13.528</c:v>
                </c:pt>
                <c:pt idx="6765" formatCode="General">
                  <c:v>13.53</c:v>
                </c:pt>
                <c:pt idx="6766" formatCode="General">
                  <c:v>13.532</c:v>
                </c:pt>
                <c:pt idx="6767" formatCode="General">
                  <c:v>13.534000000000001</c:v>
                </c:pt>
                <c:pt idx="6768" formatCode="General">
                  <c:v>13.536</c:v>
                </c:pt>
                <c:pt idx="6769" formatCode="General">
                  <c:v>13.538</c:v>
                </c:pt>
                <c:pt idx="6770" formatCode="General">
                  <c:v>13.54</c:v>
                </c:pt>
                <c:pt idx="6771" formatCode="General">
                  <c:v>13.542</c:v>
                </c:pt>
                <c:pt idx="6772" formatCode="General">
                  <c:v>13.544</c:v>
                </c:pt>
                <c:pt idx="6773" formatCode="General">
                  <c:v>13.545999999999999</c:v>
                </c:pt>
                <c:pt idx="6774" formatCode="General">
                  <c:v>13.548</c:v>
                </c:pt>
                <c:pt idx="6775" formatCode="General">
                  <c:v>13.55</c:v>
                </c:pt>
                <c:pt idx="6776" formatCode="General">
                  <c:v>13.552</c:v>
                </c:pt>
                <c:pt idx="6777" formatCode="General">
                  <c:v>13.554</c:v>
                </c:pt>
                <c:pt idx="6778" formatCode="General">
                  <c:v>13.555999999999999</c:v>
                </c:pt>
                <c:pt idx="6779" formatCode="General">
                  <c:v>13.558</c:v>
                </c:pt>
                <c:pt idx="6780" formatCode="General">
                  <c:v>13.56</c:v>
                </c:pt>
                <c:pt idx="6781" formatCode="General">
                  <c:v>13.561999999999999</c:v>
                </c:pt>
                <c:pt idx="6782" formatCode="General">
                  <c:v>13.564</c:v>
                </c:pt>
                <c:pt idx="6783" formatCode="General">
                  <c:v>13.566000000000001</c:v>
                </c:pt>
                <c:pt idx="6784" formatCode="General">
                  <c:v>13.568</c:v>
                </c:pt>
                <c:pt idx="6785" formatCode="General">
                  <c:v>13.57</c:v>
                </c:pt>
                <c:pt idx="6786" formatCode="General">
                  <c:v>13.571999999999999</c:v>
                </c:pt>
                <c:pt idx="6787" formatCode="General">
                  <c:v>13.574</c:v>
                </c:pt>
                <c:pt idx="6788" formatCode="General">
                  <c:v>13.576000000000001</c:v>
                </c:pt>
                <c:pt idx="6789" formatCode="General">
                  <c:v>13.577999999999999</c:v>
                </c:pt>
                <c:pt idx="6790" formatCode="General">
                  <c:v>13.58</c:v>
                </c:pt>
                <c:pt idx="6791" formatCode="General">
                  <c:v>13.582000000000001</c:v>
                </c:pt>
                <c:pt idx="6792" formatCode="General">
                  <c:v>13.584</c:v>
                </c:pt>
                <c:pt idx="6793" formatCode="General">
                  <c:v>13.586</c:v>
                </c:pt>
                <c:pt idx="6794" formatCode="General">
                  <c:v>13.587999999999999</c:v>
                </c:pt>
                <c:pt idx="6795" formatCode="General">
                  <c:v>13.59</c:v>
                </c:pt>
                <c:pt idx="6796" formatCode="General">
                  <c:v>13.592000000000001</c:v>
                </c:pt>
                <c:pt idx="6797" formatCode="General">
                  <c:v>13.593999999999999</c:v>
                </c:pt>
                <c:pt idx="6798" formatCode="General">
                  <c:v>13.596</c:v>
                </c:pt>
                <c:pt idx="6799" formatCode="General">
                  <c:v>13.598000000000001</c:v>
                </c:pt>
                <c:pt idx="6800" formatCode="General">
                  <c:v>13.6</c:v>
                </c:pt>
                <c:pt idx="6801" formatCode="General">
                  <c:v>13.602</c:v>
                </c:pt>
                <c:pt idx="6802" formatCode="General">
                  <c:v>13.603999999999999</c:v>
                </c:pt>
                <c:pt idx="6803" formatCode="General">
                  <c:v>13.606</c:v>
                </c:pt>
                <c:pt idx="6804" formatCode="General">
                  <c:v>13.608000000000001</c:v>
                </c:pt>
                <c:pt idx="6805" formatCode="General">
                  <c:v>13.61</c:v>
                </c:pt>
                <c:pt idx="6806" formatCode="General">
                  <c:v>13.612</c:v>
                </c:pt>
                <c:pt idx="6807" formatCode="General">
                  <c:v>13.614000000000001</c:v>
                </c:pt>
                <c:pt idx="6808" formatCode="General">
                  <c:v>13.616</c:v>
                </c:pt>
                <c:pt idx="6809" formatCode="General">
                  <c:v>13.618</c:v>
                </c:pt>
                <c:pt idx="6810" formatCode="General">
                  <c:v>13.62</c:v>
                </c:pt>
                <c:pt idx="6811" formatCode="General">
                  <c:v>13.622</c:v>
                </c:pt>
                <c:pt idx="6812" formatCode="General">
                  <c:v>13.624000000000001</c:v>
                </c:pt>
                <c:pt idx="6813" formatCode="General">
                  <c:v>13.625999999999999</c:v>
                </c:pt>
                <c:pt idx="6814" formatCode="General">
                  <c:v>13.628</c:v>
                </c:pt>
                <c:pt idx="6815" formatCode="General">
                  <c:v>13.63</c:v>
                </c:pt>
                <c:pt idx="6816" formatCode="General">
                  <c:v>13.632</c:v>
                </c:pt>
                <c:pt idx="6817" formatCode="General">
                  <c:v>13.634</c:v>
                </c:pt>
                <c:pt idx="6818" formatCode="General">
                  <c:v>13.635999999999999</c:v>
                </c:pt>
                <c:pt idx="6819" formatCode="General">
                  <c:v>13.638</c:v>
                </c:pt>
                <c:pt idx="6820" formatCode="General">
                  <c:v>13.64</c:v>
                </c:pt>
                <c:pt idx="6821" formatCode="General">
                  <c:v>13.641999999999999</c:v>
                </c:pt>
                <c:pt idx="6822" formatCode="General">
                  <c:v>13.644</c:v>
                </c:pt>
                <c:pt idx="6823" formatCode="General">
                  <c:v>13.646000000000001</c:v>
                </c:pt>
                <c:pt idx="6824" formatCode="General">
                  <c:v>13.648</c:v>
                </c:pt>
                <c:pt idx="6825" formatCode="General">
                  <c:v>13.65</c:v>
                </c:pt>
                <c:pt idx="6826" formatCode="General">
                  <c:v>13.651999999999999</c:v>
                </c:pt>
                <c:pt idx="6827" formatCode="General">
                  <c:v>13.654</c:v>
                </c:pt>
                <c:pt idx="6828" formatCode="General">
                  <c:v>13.656000000000001</c:v>
                </c:pt>
                <c:pt idx="6829" formatCode="General">
                  <c:v>13.657999999999999</c:v>
                </c:pt>
                <c:pt idx="6830" formatCode="General">
                  <c:v>13.66</c:v>
                </c:pt>
                <c:pt idx="6831" formatCode="General">
                  <c:v>13.662000000000001</c:v>
                </c:pt>
                <c:pt idx="6832" formatCode="General">
                  <c:v>13.664</c:v>
                </c:pt>
                <c:pt idx="6833" formatCode="General">
                  <c:v>13.666</c:v>
                </c:pt>
                <c:pt idx="6834" formatCode="General">
                  <c:v>13.667999999999999</c:v>
                </c:pt>
                <c:pt idx="6835" formatCode="General">
                  <c:v>13.67</c:v>
                </c:pt>
                <c:pt idx="6836" formatCode="General">
                  <c:v>13.672000000000001</c:v>
                </c:pt>
                <c:pt idx="6837" formatCode="General">
                  <c:v>13.673999999999999</c:v>
                </c:pt>
                <c:pt idx="6838" formatCode="General">
                  <c:v>13.676</c:v>
                </c:pt>
                <c:pt idx="6839" formatCode="General">
                  <c:v>13.678000000000001</c:v>
                </c:pt>
                <c:pt idx="6840" formatCode="General">
                  <c:v>13.68</c:v>
                </c:pt>
                <c:pt idx="6841" formatCode="General">
                  <c:v>13.682</c:v>
                </c:pt>
                <c:pt idx="6842" formatCode="General">
                  <c:v>13.683999999999999</c:v>
                </c:pt>
                <c:pt idx="6843" formatCode="General">
                  <c:v>13.686</c:v>
                </c:pt>
                <c:pt idx="6844" formatCode="General">
                  <c:v>13.688000000000001</c:v>
                </c:pt>
                <c:pt idx="6845" formatCode="General">
                  <c:v>13.69</c:v>
                </c:pt>
                <c:pt idx="6846" formatCode="General">
                  <c:v>13.692</c:v>
                </c:pt>
                <c:pt idx="6847" formatCode="General">
                  <c:v>13.694000000000001</c:v>
                </c:pt>
                <c:pt idx="6848" formatCode="General">
                  <c:v>13.696</c:v>
                </c:pt>
                <c:pt idx="6849" formatCode="General">
                  <c:v>13.698</c:v>
                </c:pt>
                <c:pt idx="6850" formatCode="General">
                  <c:v>13.7</c:v>
                </c:pt>
                <c:pt idx="6851" formatCode="General">
                  <c:v>13.702</c:v>
                </c:pt>
                <c:pt idx="6852" formatCode="General">
                  <c:v>13.704000000000001</c:v>
                </c:pt>
                <c:pt idx="6853" formatCode="General">
                  <c:v>13.706</c:v>
                </c:pt>
                <c:pt idx="6854" formatCode="General">
                  <c:v>13.708</c:v>
                </c:pt>
                <c:pt idx="6855" formatCode="General">
                  <c:v>13.71</c:v>
                </c:pt>
                <c:pt idx="6856" formatCode="General">
                  <c:v>13.712</c:v>
                </c:pt>
                <c:pt idx="6857" formatCode="General">
                  <c:v>13.714</c:v>
                </c:pt>
                <c:pt idx="6858" formatCode="General">
                  <c:v>13.715999999999999</c:v>
                </c:pt>
                <c:pt idx="6859" formatCode="General">
                  <c:v>13.718</c:v>
                </c:pt>
                <c:pt idx="6860" formatCode="General">
                  <c:v>13.72</c:v>
                </c:pt>
                <c:pt idx="6861" formatCode="General">
                  <c:v>13.722</c:v>
                </c:pt>
                <c:pt idx="6862" formatCode="General">
                  <c:v>13.724</c:v>
                </c:pt>
                <c:pt idx="6863" formatCode="General">
                  <c:v>13.726000000000001</c:v>
                </c:pt>
                <c:pt idx="6864" formatCode="General">
                  <c:v>13.728</c:v>
                </c:pt>
                <c:pt idx="6865" formatCode="General">
                  <c:v>13.73</c:v>
                </c:pt>
                <c:pt idx="6866" formatCode="General">
                  <c:v>13.731999999999999</c:v>
                </c:pt>
                <c:pt idx="6867" formatCode="General">
                  <c:v>13.734</c:v>
                </c:pt>
                <c:pt idx="6868" formatCode="General">
                  <c:v>13.736000000000001</c:v>
                </c:pt>
                <c:pt idx="6869" formatCode="General">
                  <c:v>13.738</c:v>
                </c:pt>
                <c:pt idx="6870" formatCode="General">
                  <c:v>13.74</c:v>
                </c:pt>
                <c:pt idx="6871" formatCode="General">
                  <c:v>13.742000000000001</c:v>
                </c:pt>
                <c:pt idx="6872" formatCode="General">
                  <c:v>13.744</c:v>
                </c:pt>
                <c:pt idx="6873" formatCode="General">
                  <c:v>13.746</c:v>
                </c:pt>
                <c:pt idx="6874" formatCode="General">
                  <c:v>13.747999999999999</c:v>
                </c:pt>
                <c:pt idx="6875" formatCode="General">
                  <c:v>13.75</c:v>
                </c:pt>
                <c:pt idx="6876" formatCode="General">
                  <c:v>13.752000000000001</c:v>
                </c:pt>
                <c:pt idx="6877" formatCode="General">
                  <c:v>13.754</c:v>
                </c:pt>
                <c:pt idx="6878" formatCode="General">
                  <c:v>13.756</c:v>
                </c:pt>
                <c:pt idx="6879" formatCode="General">
                  <c:v>13.757999999999999</c:v>
                </c:pt>
                <c:pt idx="6880" formatCode="General">
                  <c:v>13.76</c:v>
                </c:pt>
                <c:pt idx="6881" formatCode="General">
                  <c:v>13.762</c:v>
                </c:pt>
                <c:pt idx="6882" formatCode="General">
                  <c:v>13.763999999999999</c:v>
                </c:pt>
                <c:pt idx="6883" formatCode="General">
                  <c:v>13.766</c:v>
                </c:pt>
                <c:pt idx="6884" formatCode="General">
                  <c:v>13.768000000000001</c:v>
                </c:pt>
                <c:pt idx="6885" formatCode="General">
                  <c:v>13.77</c:v>
                </c:pt>
                <c:pt idx="6886" formatCode="General">
                  <c:v>13.772</c:v>
                </c:pt>
                <c:pt idx="6887" formatCode="General">
                  <c:v>13.773999999999999</c:v>
                </c:pt>
                <c:pt idx="6888" formatCode="General">
                  <c:v>13.776</c:v>
                </c:pt>
                <c:pt idx="6889" formatCode="General">
                  <c:v>13.778</c:v>
                </c:pt>
                <c:pt idx="6890" formatCode="General">
                  <c:v>13.78</c:v>
                </c:pt>
                <c:pt idx="6891" formatCode="General">
                  <c:v>13.782</c:v>
                </c:pt>
                <c:pt idx="6892" formatCode="General">
                  <c:v>13.784000000000001</c:v>
                </c:pt>
                <c:pt idx="6893" formatCode="General">
                  <c:v>13.786</c:v>
                </c:pt>
                <c:pt idx="6894" formatCode="General">
                  <c:v>13.788</c:v>
                </c:pt>
                <c:pt idx="6895" formatCode="General">
                  <c:v>13.79</c:v>
                </c:pt>
                <c:pt idx="6896" formatCode="General">
                  <c:v>13.792</c:v>
                </c:pt>
                <c:pt idx="6897" formatCode="General">
                  <c:v>13.794</c:v>
                </c:pt>
                <c:pt idx="6898" formatCode="General">
                  <c:v>13.795999999999999</c:v>
                </c:pt>
                <c:pt idx="6899" formatCode="General">
                  <c:v>13.798</c:v>
                </c:pt>
                <c:pt idx="6900" formatCode="General">
                  <c:v>13.8</c:v>
                </c:pt>
                <c:pt idx="6901" formatCode="General">
                  <c:v>13.802</c:v>
                </c:pt>
                <c:pt idx="6902" formatCode="General">
                  <c:v>13.804</c:v>
                </c:pt>
                <c:pt idx="6903" formatCode="General">
                  <c:v>13.805999999999999</c:v>
                </c:pt>
                <c:pt idx="6904" formatCode="General">
                  <c:v>13.808</c:v>
                </c:pt>
                <c:pt idx="6905" formatCode="General">
                  <c:v>13.81</c:v>
                </c:pt>
                <c:pt idx="6906" formatCode="General">
                  <c:v>13.811999999999999</c:v>
                </c:pt>
                <c:pt idx="6907" formatCode="General">
                  <c:v>13.814</c:v>
                </c:pt>
                <c:pt idx="6908" formatCode="General">
                  <c:v>13.816000000000001</c:v>
                </c:pt>
                <c:pt idx="6909" formatCode="General">
                  <c:v>13.818</c:v>
                </c:pt>
                <c:pt idx="6910" formatCode="General">
                  <c:v>13.82</c:v>
                </c:pt>
                <c:pt idx="6911" formatCode="General">
                  <c:v>13.821999999999999</c:v>
                </c:pt>
                <c:pt idx="6912" formatCode="General">
                  <c:v>13.824</c:v>
                </c:pt>
                <c:pt idx="6913" formatCode="General">
                  <c:v>13.826000000000001</c:v>
                </c:pt>
                <c:pt idx="6914" formatCode="General">
                  <c:v>13.827999999999999</c:v>
                </c:pt>
                <c:pt idx="6915" formatCode="General">
                  <c:v>13.83</c:v>
                </c:pt>
                <c:pt idx="6916" formatCode="General">
                  <c:v>13.832000000000001</c:v>
                </c:pt>
                <c:pt idx="6917" formatCode="General">
                  <c:v>13.834</c:v>
                </c:pt>
                <c:pt idx="6918" formatCode="General">
                  <c:v>13.836</c:v>
                </c:pt>
                <c:pt idx="6919" formatCode="General">
                  <c:v>13.837999999999999</c:v>
                </c:pt>
                <c:pt idx="6920" formatCode="General">
                  <c:v>13.84</c:v>
                </c:pt>
                <c:pt idx="6921" formatCode="General">
                  <c:v>13.842000000000001</c:v>
                </c:pt>
                <c:pt idx="6922" formatCode="General">
                  <c:v>13.843999999999999</c:v>
                </c:pt>
                <c:pt idx="6923" formatCode="General">
                  <c:v>13.846</c:v>
                </c:pt>
                <c:pt idx="6924" formatCode="General">
                  <c:v>13.848000000000001</c:v>
                </c:pt>
                <c:pt idx="6925" formatCode="General">
                  <c:v>13.85</c:v>
                </c:pt>
                <c:pt idx="6926" formatCode="General">
                  <c:v>13.852</c:v>
                </c:pt>
                <c:pt idx="6927" formatCode="General">
                  <c:v>13.853999999999999</c:v>
                </c:pt>
                <c:pt idx="6928" formatCode="General">
                  <c:v>13.856</c:v>
                </c:pt>
                <c:pt idx="6929" formatCode="General">
                  <c:v>13.858000000000001</c:v>
                </c:pt>
                <c:pt idx="6930" formatCode="General">
                  <c:v>13.86</c:v>
                </c:pt>
                <c:pt idx="6931" formatCode="General">
                  <c:v>13.862</c:v>
                </c:pt>
                <c:pt idx="6932" formatCode="General">
                  <c:v>13.864000000000001</c:v>
                </c:pt>
                <c:pt idx="6933" formatCode="General">
                  <c:v>13.866</c:v>
                </c:pt>
                <c:pt idx="6934" formatCode="General">
                  <c:v>13.868</c:v>
                </c:pt>
                <c:pt idx="6935" formatCode="General">
                  <c:v>13.87</c:v>
                </c:pt>
                <c:pt idx="6936" formatCode="General">
                  <c:v>13.872</c:v>
                </c:pt>
                <c:pt idx="6937" formatCode="General">
                  <c:v>13.874000000000001</c:v>
                </c:pt>
                <c:pt idx="6938" formatCode="General">
                  <c:v>13.875999999999999</c:v>
                </c:pt>
                <c:pt idx="6939" formatCode="General">
                  <c:v>13.878</c:v>
                </c:pt>
                <c:pt idx="6940" formatCode="General">
                  <c:v>13.88</c:v>
                </c:pt>
                <c:pt idx="6941" formatCode="General">
                  <c:v>13.882</c:v>
                </c:pt>
                <c:pt idx="6942" formatCode="General">
                  <c:v>13.884</c:v>
                </c:pt>
                <c:pt idx="6943" formatCode="General">
                  <c:v>13.885999999999999</c:v>
                </c:pt>
                <c:pt idx="6944" formatCode="General">
                  <c:v>13.888</c:v>
                </c:pt>
                <c:pt idx="6945" formatCode="General">
                  <c:v>13.89</c:v>
                </c:pt>
                <c:pt idx="6946" formatCode="General">
                  <c:v>13.891999999999999</c:v>
                </c:pt>
                <c:pt idx="6947" formatCode="General">
                  <c:v>13.894</c:v>
                </c:pt>
                <c:pt idx="6948" formatCode="General">
                  <c:v>13.896000000000001</c:v>
                </c:pt>
                <c:pt idx="6949" formatCode="General">
                  <c:v>13.898</c:v>
                </c:pt>
                <c:pt idx="6950" formatCode="General">
                  <c:v>13.9</c:v>
                </c:pt>
                <c:pt idx="6951" formatCode="General">
                  <c:v>13.901999999999999</c:v>
                </c:pt>
                <c:pt idx="6952" formatCode="General">
                  <c:v>13.904</c:v>
                </c:pt>
                <c:pt idx="6953" formatCode="General">
                  <c:v>13.906000000000001</c:v>
                </c:pt>
                <c:pt idx="6954" formatCode="General">
                  <c:v>13.907999999999999</c:v>
                </c:pt>
                <c:pt idx="6955" formatCode="General">
                  <c:v>13.91</c:v>
                </c:pt>
                <c:pt idx="6956" formatCode="General">
                  <c:v>13.912000000000001</c:v>
                </c:pt>
                <c:pt idx="6957" formatCode="General">
                  <c:v>13.914</c:v>
                </c:pt>
                <c:pt idx="6958" formatCode="General">
                  <c:v>13.916</c:v>
                </c:pt>
                <c:pt idx="6959" formatCode="General">
                  <c:v>13.917999999999999</c:v>
                </c:pt>
                <c:pt idx="6960" formatCode="General">
                  <c:v>13.92</c:v>
                </c:pt>
                <c:pt idx="6961" formatCode="General">
                  <c:v>13.922000000000001</c:v>
                </c:pt>
                <c:pt idx="6962" formatCode="General">
                  <c:v>13.923999999999999</c:v>
                </c:pt>
                <c:pt idx="6963" formatCode="General">
                  <c:v>13.926</c:v>
                </c:pt>
                <c:pt idx="6964" formatCode="General">
                  <c:v>13.928000000000001</c:v>
                </c:pt>
                <c:pt idx="6965" formatCode="General">
                  <c:v>13.93</c:v>
                </c:pt>
                <c:pt idx="6966" formatCode="General">
                  <c:v>13.932</c:v>
                </c:pt>
                <c:pt idx="6967" formatCode="General">
                  <c:v>13.933999999999999</c:v>
                </c:pt>
                <c:pt idx="6968" formatCode="General">
                  <c:v>13.936</c:v>
                </c:pt>
                <c:pt idx="6969" formatCode="General">
                  <c:v>13.938000000000001</c:v>
                </c:pt>
                <c:pt idx="6970" formatCode="General">
                  <c:v>13.94</c:v>
                </c:pt>
                <c:pt idx="6971" formatCode="General">
                  <c:v>13.942</c:v>
                </c:pt>
                <c:pt idx="6972" formatCode="General">
                  <c:v>13.944000000000001</c:v>
                </c:pt>
                <c:pt idx="6973" formatCode="General">
                  <c:v>13.946</c:v>
                </c:pt>
                <c:pt idx="6974" formatCode="General">
                  <c:v>13.948</c:v>
                </c:pt>
                <c:pt idx="6975" formatCode="General">
                  <c:v>13.95</c:v>
                </c:pt>
                <c:pt idx="6976" formatCode="General">
                  <c:v>13.952</c:v>
                </c:pt>
                <c:pt idx="6977" formatCode="General">
                  <c:v>13.954000000000001</c:v>
                </c:pt>
                <c:pt idx="6978" formatCode="General">
                  <c:v>13.956</c:v>
                </c:pt>
                <c:pt idx="6979" formatCode="General">
                  <c:v>13.958</c:v>
                </c:pt>
                <c:pt idx="6980" formatCode="General">
                  <c:v>13.96</c:v>
                </c:pt>
                <c:pt idx="6981" formatCode="General">
                  <c:v>13.962</c:v>
                </c:pt>
                <c:pt idx="6982" formatCode="General">
                  <c:v>13.964</c:v>
                </c:pt>
                <c:pt idx="6983" formatCode="General">
                  <c:v>13.965999999999999</c:v>
                </c:pt>
                <c:pt idx="6984" formatCode="General">
                  <c:v>13.968</c:v>
                </c:pt>
                <c:pt idx="6985" formatCode="General">
                  <c:v>13.97</c:v>
                </c:pt>
                <c:pt idx="6986" formatCode="General">
                  <c:v>13.972</c:v>
                </c:pt>
                <c:pt idx="6987" formatCode="General">
                  <c:v>13.974</c:v>
                </c:pt>
                <c:pt idx="6988" formatCode="General">
                  <c:v>13.976000000000001</c:v>
                </c:pt>
                <c:pt idx="6989" formatCode="General">
                  <c:v>13.978</c:v>
                </c:pt>
                <c:pt idx="6990" formatCode="General">
                  <c:v>13.98</c:v>
                </c:pt>
                <c:pt idx="6991" formatCode="General">
                  <c:v>13.981999999999999</c:v>
                </c:pt>
                <c:pt idx="6992" formatCode="General">
                  <c:v>13.984</c:v>
                </c:pt>
                <c:pt idx="6993" formatCode="General">
                  <c:v>13.986000000000001</c:v>
                </c:pt>
                <c:pt idx="6994" formatCode="General">
                  <c:v>13.988</c:v>
                </c:pt>
                <c:pt idx="6995" formatCode="General">
                  <c:v>13.99</c:v>
                </c:pt>
                <c:pt idx="6996" formatCode="General">
                  <c:v>13.992000000000001</c:v>
                </c:pt>
                <c:pt idx="6997" formatCode="General">
                  <c:v>13.994</c:v>
                </c:pt>
                <c:pt idx="6998" formatCode="General">
                  <c:v>13.996</c:v>
                </c:pt>
                <c:pt idx="6999" formatCode="General">
                  <c:v>13.997999999999999</c:v>
                </c:pt>
                <c:pt idx="7000" formatCode="General">
                  <c:v>14</c:v>
                </c:pt>
                <c:pt idx="7001" formatCode="General">
                  <c:v>14.002000000000001</c:v>
                </c:pt>
                <c:pt idx="7002" formatCode="General">
                  <c:v>14.004</c:v>
                </c:pt>
                <c:pt idx="7003" formatCode="General">
                  <c:v>14.006</c:v>
                </c:pt>
                <c:pt idx="7004" formatCode="General">
                  <c:v>14.007999999999999</c:v>
                </c:pt>
                <c:pt idx="7005" formatCode="General">
                  <c:v>14.01</c:v>
                </c:pt>
                <c:pt idx="7006" formatCode="General">
                  <c:v>14.012</c:v>
                </c:pt>
                <c:pt idx="7007" formatCode="General">
                  <c:v>14.013999999999999</c:v>
                </c:pt>
                <c:pt idx="7008" formatCode="General">
                  <c:v>14.016</c:v>
                </c:pt>
                <c:pt idx="7009" formatCode="General">
                  <c:v>14.018000000000001</c:v>
                </c:pt>
                <c:pt idx="7010" formatCode="General">
                  <c:v>14.02</c:v>
                </c:pt>
                <c:pt idx="7011" formatCode="General">
                  <c:v>14.022</c:v>
                </c:pt>
                <c:pt idx="7012" formatCode="General">
                  <c:v>14.023999999999999</c:v>
                </c:pt>
                <c:pt idx="7013" formatCode="General">
                  <c:v>14.026</c:v>
                </c:pt>
                <c:pt idx="7014" formatCode="General">
                  <c:v>14.028</c:v>
                </c:pt>
                <c:pt idx="7015" formatCode="General">
                  <c:v>14.03</c:v>
                </c:pt>
                <c:pt idx="7016" formatCode="General">
                  <c:v>14.032</c:v>
                </c:pt>
                <c:pt idx="7017" formatCode="General">
                  <c:v>14.034000000000001</c:v>
                </c:pt>
                <c:pt idx="7018" formatCode="General">
                  <c:v>14.036</c:v>
                </c:pt>
                <c:pt idx="7019" formatCode="General">
                  <c:v>14.038</c:v>
                </c:pt>
                <c:pt idx="7020" formatCode="General">
                  <c:v>14.04</c:v>
                </c:pt>
                <c:pt idx="7021" formatCode="General">
                  <c:v>14.042</c:v>
                </c:pt>
                <c:pt idx="7022" formatCode="General">
                  <c:v>14.044</c:v>
                </c:pt>
                <c:pt idx="7023" formatCode="General">
                  <c:v>14.045999999999999</c:v>
                </c:pt>
                <c:pt idx="7024" formatCode="General">
                  <c:v>14.048</c:v>
                </c:pt>
                <c:pt idx="7025" formatCode="General">
                  <c:v>14.05</c:v>
                </c:pt>
                <c:pt idx="7026" formatCode="General">
                  <c:v>14.052</c:v>
                </c:pt>
                <c:pt idx="7027" formatCode="General">
                  <c:v>14.054</c:v>
                </c:pt>
                <c:pt idx="7028" formatCode="General">
                  <c:v>14.055999999999999</c:v>
                </c:pt>
                <c:pt idx="7029" formatCode="General">
                  <c:v>14.058</c:v>
                </c:pt>
                <c:pt idx="7030" formatCode="General">
                  <c:v>14.06</c:v>
                </c:pt>
                <c:pt idx="7031" formatCode="General">
                  <c:v>14.061999999999999</c:v>
                </c:pt>
                <c:pt idx="7032" formatCode="General">
                  <c:v>14.064</c:v>
                </c:pt>
                <c:pt idx="7033" formatCode="General">
                  <c:v>14.066000000000001</c:v>
                </c:pt>
                <c:pt idx="7034" formatCode="General">
                  <c:v>14.068</c:v>
                </c:pt>
                <c:pt idx="7035" formatCode="General">
                  <c:v>14.07</c:v>
                </c:pt>
                <c:pt idx="7036" formatCode="General">
                  <c:v>14.071999999999999</c:v>
                </c:pt>
                <c:pt idx="7037" formatCode="General">
                  <c:v>14.074</c:v>
                </c:pt>
                <c:pt idx="7038" formatCode="General">
                  <c:v>14.076000000000001</c:v>
                </c:pt>
                <c:pt idx="7039" formatCode="General">
                  <c:v>14.077999999999999</c:v>
                </c:pt>
                <c:pt idx="7040" formatCode="General">
                  <c:v>14.08</c:v>
                </c:pt>
                <c:pt idx="7041" formatCode="General">
                  <c:v>14.082000000000001</c:v>
                </c:pt>
                <c:pt idx="7042" formatCode="General">
                  <c:v>14.084</c:v>
                </c:pt>
                <c:pt idx="7043" formatCode="General">
                  <c:v>14.086</c:v>
                </c:pt>
                <c:pt idx="7044" formatCode="General">
                  <c:v>14.087999999999999</c:v>
                </c:pt>
                <c:pt idx="7045" formatCode="General">
                  <c:v>14.09</c:v>
                </c:pt>
                <c:pt idx="7046" formatCode="General">
                  <c:v>14.092000000000001</c:v>
                </c:pt>
                <c:pt idx="7047" formatCode="General">
                  <c:v>14.093999999999999</c:v>
                </c:pt>
                <c:pt idx="7048" formatCode="General">
                  <c:v>14.096</c:v>
                </c:pt>
                <c:pt idx="7049" formatCode="General">
                  <c:v>14.098000000000001</c:v>
                </c:pt>
                <c:pt idx="7050" formatCode="General">
                  <c:v>14.1</c:v>
                </c:pt>
                <c:pt idx="7051" formatCode="General">
                  <c:v>14.102</c:v>
                </c:pt>
                <c:pt idx="7052" formatCode="General">
                  <c:v>14.103999999999999</c:v>
                </c:pt>
                <c:pt idx="7053" formatCode="General">
                  <c:v>14.106</c:v>
                </c:pt>
                <c:pt idx="7054" formatCode="General">
                  <c:v>14.108000000000001</c:v>
                </c:pt>
                <c:pt idx="7055" formatCode="General">
                  <c:v>14.11</c:v>
                </c:pt>
                <c:pt idx="7056" formatCode="General">
                  <c:v>14.112</c:v>
                </c:pt>
                <c:pt idx="7057" formatCode="General">
                  <c:v>14.114000000000001</c:v>
                </c:pt>
                <c:pt idx="7058" formatCode="General">
                  <c:v>14.116</c:v>
                </c:pt>
                <c:pt idx="7059" formatCode="General">
                  <c:v>14.118</c:v>
                </c:pt>
                <c:pt idx="7060" formatCode="General">
                  <c:v>14.12</c:v>
                </c:pt>
                <c:pt idx="7061" formatCode="General">
                  <c:v>14.122</c:v>
                </c:pt>
                <c:pt idx="7062" formatCode="General">
                  <c:v>14.124000000000001</c:v>
                </c:pt>
                <c:pt idx="7063" formatCode="General">
                  <c:v>14.125999999999999</c:v>
                </c:pt>
                <c:pt idx="7064" formatCode="General">
                  <c:v>14.128</c:v>
                </c:pt>
                <c:pt idx="7065" formatCode="General">
                  <c:v>14.13</c:v>
                </c:pt>
                <c:pt idx="7066" formatCode="General">
                  <c:v>14.132</c:v>
                </c:pt>
                <c:pt idx="7067" formatCode="General">
                  <c:v>14.134</c:v>
                </c:pt>
                <c:pt idx="7068" formatCode="General">
                  <c:v>14.135999999999999</c:v>
                </c:pt>
                <c:pt idx="7069" formatCode="General">
                  <c:v>14.138</c:v>
                </c:pt>
                <c:pt idx="7070" formatCode="General">
                  <c:v>14.14</c:v>
                </c:pt>
                <c:pt idx="7071" formatCode="General">
                  <c:v>14.141999999999999</c:v>
                </c:pt>
                <c:pt idx="7072" formatCode="General">
                  <c:v>14.144</c:v>
                </c:pt>
                <c:pt idx="7073" formatCode="General">
                  <c:v>14.146000000000001</c:v>
                </c:pt>
                <c:pt idx="7074" formatCode="General">
                  <c:v>14.148</c:v>
                </c:pt>
                <c:pt idx="7075" formatCode="General">
                  <c:v>14.15</c:v>
                </c:pt>
                <c:pt idx="7076" formatCode="General">
                  <c:v>14.151999999999999</c:v>
                </c:pt>
                <c:pt idx="7077" formatCode="General">
                  <c:v>14.154</c:v>
                </c:pt>
                <c:pt idx="7078" formatCode="General">
                  <c:v>14.156000000000001</c:v>
                </c:pt>
                <c:pt idx="7079" formatCode="General">
                  <c:v>14.157999999999999</c:v>
                </c:pt>
                <c:pt idx="7080" formatCode="General">
                  <c:v>14.16</c:v>
                </c:pt>
                <c:pt idx="7081" formatCode="General">
                  <c:v>14.162000000000001</c:v>
                </c:pt>
                <c:pt idx="7082" formatCode="General">
                  <c:v>14.164</c:v>
                </c:pt>
                <c:pt idx="7083" formatCode="General">
                  <c:v>14.166</c:v>
                </c:pt>
                <c:pt idx="7084" formatCode="General">
                  <c:v>14.167999999999999</c:v>
                </c:pt>
                <c:pt idx="7085" formatCode="General">
                  <c:v>14.17</c:v>
                </c:pt>
                <c:pt idx="7086" formatCode="General">
                  <c:v>14.172000000000001</c:v>
                </c:pt>
                <c:pt idx="7087" formatCode="General">
                  <c:v>14.173999999999999</c:v>
                </c:pt>
                <c:pt idx="7088" formatCode="General">
                  <c:v>14.176</c:v>
                </c:pt>
                <c:pt idx="7089" formatCode="General">
                  <c:v>14.178000000000001</c:v>
                </c:pt>
                <c:pt idx="7090" formatCode="General">
                  <c:v>14.18</c:v>
                </c:pt>
                <c:pt idx="7091" formatCode="General">
                  <c:v>14.182</c:v>
                </c:pt>
                <c:pt idx="7092" formatCode="General">
                  <c:v>14.183999999999999</c:v>
                </c:pt>
                <c:pt idx="7093" formatCode="General">
                  <c:v>14.186</c:v>
                </c:pt>
                <c:pt idx="7094" formatCode="General">
                  <c:v>14.188000000000001</c:v>
                </c:pt>
                <c:pt idx="7095" formatCode="General">
                  <c:v>14.19</c:v>
                </c:pt>
                <c:pt idx="7096" formatCode="General">
                  <c:v>14.192</c:v>
                </c:pt>
                <c:pt idx="7097" formatCode="General">
                  <c:v>14.194000000000001</c:v>
                </c:pt>
                <c:pt idx="7098" formatCode="General">
                  <c:v>14.196</c:v>
                </c:pt>
                <c:pt idx="7099" formatCode="General">
                  <c:v>14.198</c:v>
                </c:pt>
                <c:pt idx="7100" formatCode="General">
                  <c:v>14.2</c:v>
                </c:pt>
                <c:pt idx="7101" formatCode="General">
                  <c:v>14.202</c:v>
                </c:pt>
                <c:pt idx="7102" formatCode="General">
                  <c:v>14.204000000000001</c:v>
                </c:pt>
                <c:pt idx="7103" formatCode="General">
                  <c:v>14.206</c:v>
                </c:pt>
                <c:pt idx="7104" formatCode="General">
                  <c:v>14.208</c:v>
                </c:pt>
                <c:pt idx="7105" formatCode="General">
                  <c:v>14.21</c:v>
                </c:pt>
                <c:pt idx="7106" formatCode="General">
                  <c:v>14.212</c:v>
                </c:pt>
                <c:pt idx="7107" formatCode="General">
                  <c:v>14.214</c:v>
                </c:pt>
                <c:pt idx="7108" formatCode="General">
                  <c:v>14.215999999999999</c:v>
                </c:pt>
                <c:pt idx="7109" formatCode="General">
                  <c:v>14.218</c:v>
                </c:pt>
                <c:pt idx="7110" formatCode="General">
                  <c:v>14.22</c:v>
                </c:pt>
                <c:pt idx="7111" formatCode="General">
                  <c:v>14.222</c:v>
                </c:pt>
                <c:pt idx="7112" formatCode="General">
                  <c:v>14.224</c:v>
                </c:pt>
                <c:pt idx="7113" formatCode="General">
                  <c:v>14.226000000000001</c:v>
                </c:pt>
                <c:pt idx="7114" formatCode="General">
                  <c:v>14.228</c:v>
                </c:pt>
                <c:pt idx="7115" formatCode="General">
                  <c:v>14.23</c:v>
                </c:pt>
                <c:pt idx="7116" formatCode="General">
                  <c:v>14.231999999999999</c:v>
                </c:pt>
                <c:pt idx="7117" formatCode="General">
                  <c:v>14.234</c:v>
                </c:pt>
                <c:pt idx="7118" formatCode="General">
                  <c:v>14.236000000000001</c:v>
                </c:pt>
                <c:pt idx="7119" formatCode="General">
                  <c:v>14.238</c:v>
                </c:pt>
                <c:pt idx="7120" formatCode="General">
                  <c:v>14.24</c:v>
                </c:pt>
                <c:pt idx="7121" formatCode="General">
                  <c:v>14.242000000000001</c:v>
                </c:pt>
                <c:pt idx="7122" formatCode="General">
                  <c:v>14.244</c:v>
                </c:pt>
                <c:pt idx="7123" formatCode="General">
                  <c:v>14.246</c:v>
                </c:pt>
                <c:pt idx="7124" formatCode="General">
                  <c:v>14.247999999999999</c:v>
                </c:pt>
                <c:pt idx="7125" formatCode="General">
                  <c:v>14.25</c:v>
                </c:pt>
                <c:pt idx="7126" formatCode="General">
                  <c:v>14.252000000000001</c:v>
                </c:pt>
                <c:pt idx="7127" formatCode="General">
                  <c:v>14.254</c:v>
                </c:pt>
                <c:pt idx="7128" formatCode="General">
                  <c:v>14.256</c:v>
                </c:pt>
                <c:pt idx="7129" formatCode="General">
                  <c:v>14.257999999999999</c:v>
                </c:pt>
                <c:pt idx="7130" formatCode="General">
                  <c:v>14.26</c:v>
                </c:pt>
                <c:pt idx="7131" formatCode="General">
                  <c:v>14.262</c:v>
                </c:pt>
                <c:pt idx="7132" formatCode="General">
                  <c:v>14.263999999999999</c:v>
                </c:pt>
                <c:pt idx="7133" formatCode="General">
                  <c:v>14.266</c:v>
                </c:pt>
                <c:pt idx="7134" formatCode="General">
                  <c:v>14.268000000000001</c:v>
                </c:pt>
                <c:pt idx="7135" formatCode="General">
                  <c:v>14.27</c:v>
                </c:pt>
                <c:pt idx="7136" formatCode="General">
                  <c:v>14.272</c:v>
                </c:pt>
                <c:pt idx="7137" formatCode="General">
                  <c:v>14.273999999999999</c:v>
                </c:pt>
                <c:pt idx="7138" formatCode="General">
                  <c:v>14.276</c:v>
                </c:pt>
                <c:pt idx="7139" formatCode="General">
                  <c:v>14.278</c:v>
                </c:pt>
                <c:pt idx="7140" formatCode="General">
                  <c:v>14.28</c:v>
                </c:pt>
                <c:pt idx="7141" formatCode="General">
                  <c:v>14.282</c:v>
                </c:pt>
                <c:pt idx="7142" formatCode="General">
                  <c:v>14.284000000000001</c:v>
                </c:pt>
                <c:pt idx="7143" formatCode="General">
                  <c:v>14.286</c:v>
                </c:pt>
                <c:pt idx="7144" formatCode="General">
                  <c:v>14.288</c:v>
                </c:pt>
                <c:pt idx="7145" formatCode="General">
                  <c:v>14.29</c:v>
                </c:pt>
                <c:pt idx="7146" formatCode="General">
                  <c:v>14.292</c:v>
                </c:pt>
                <c:pt idx="7147" formatCode="General">
                  <c:v>14.294</c:v>
                </c:pt>
                <c:pt idx="7148" formatCode="General">
                  <c:v>14.295999999999999</c:v>
                </c:pt>
                <c:pt idx="7149" formatCode="General">
                  <c:v>14.298</c:v>
                </c:pt>
                <c:pt idx="7150" formatCode="General">
                  <c:v>14.3</c:v>
                </c:pt>
                <c:pt idx="7151" formatCode="General">
                  <c:v>14.302</c:v>
                </c:pt>
                <c:pt idx="7152" formatCode="General">
                  <c:v>14.304</c:v>
                </c:pt>
                <c:pt idx="7153" formatCode="General">
                  <c:v>14.305999999999999</c:v>
                </c:pt>
                <c:pt idx="7154" formatCode="General">
                  <c:v>14.308</c:v>
                </c:pt>
                <c:pt idx="7155" formatCode="General">
                  <c:v>14.31</c:v>
                </c:pt>
                <c:pt idx="7156" formatCode="General">
                  <c:v>14.311999999999999</c:v>
                </c:pt>
                <c:pt idx="7157" formatCode="General">
                  <c:v>14.314</c:v>
                </c:pt>
                <c:pt idx="7158" formatCode="General">
                  <c:v>14.316000000000001</c:v>
                </c:pt>
                <c:pt idx="7159" formatCode="General">
                  <c:v>14.318</c:v>
                </c:pt>
                <c:pt idx="7160" formatCode="General">
                  <c:v>14.32</c:v>
                </c:pt>
                <c:pt idx="7161" formatCode="General">
                  <c:v>14.321999999999999</c:v>
                </c:pt>
                <c:pt idx="7162" formatCode="General">
                  <c:v>14.324</c:v>
                </c:pt>
                <c:pt idx="7163" formatCode="General">
                  <c:v>14.326000000000001</c:v>
                </c:pt>
                <c:pt idx="7164" formatCode="General">
                  <c:v>14.327999999999999</c:v>
                </c:pt>
                <c:pt idx="7165" formatCode="General">
                  <c:v>14.33</c:v>
                </c:pt>
                <c:pt idx="7166" formatCode="General">
                  <c:v>14.332000000000001</c:v>
                </c:pt>
                <c:pt idx="7167" formatCode="General">
                  <c:v>14.334</c:v>
                </c:pt>
                <c:pt idx="7168" formatCode="General">
                  <c:v>14.336</c:v>
                </c:pt>
                <c:pt idx="7169" formatCode="General">
                  <c:v>14.337999999999999</c:v>
                </c:pt>
                <c:pt idx="7170" formatCode="General">
                  <c:v>14.34</c:v>
                </c:pt>
                <c:pt idx="7171" formatCode="General">
                  <c:v>14.342000000000001</c:v>
                </c:pt>
                <c:pt idx="7172" formatCode="General">
                  <c:v>14.343999999999999</c:v>
                </c:pt>
                <c:pt idx="7173" formatCode="General">
                  <c:v>14.346</c:v>
                </c:pt>
                <c:pt idx="7174" formatCode="General">
                  <c:v>14.348000000000001</c:v>
                </c:pt>
                <c:pt idx="7175" formatCode="General">
                  <c:v>14.35</c:v>
                </c:pt>
                <c:pt idx="7176" formatCode="General">
                  <c:v>14.352</c:v>
                </c:pt>
                <c:pt idx="7177" formatCode="General">
                  <c:v>14.353999999999999</c:v>
                </c:pt>
                <c:pt idx="7178" formatCode="General">
                  <c:v>14.356</c:v>
                </c:pt>
                <c:pt idx="7179" formatCode="General">
                  <c:v>14.358000000000001</c:v>
                </c:pt>
                <c:pt idx="7180" formatCode="General">
                  <c:v>14.36</c:v>
                </c:pt>
                <c:pt idx="7181" formatCode="General">
                  <c:v>14.362</c:v>
                </c:pt>
                <c:pt idx="7182" formatCode="General">
                  <c:v>14.364000000000001</c:v>
                </c:pt>
                <c:pt idx="7183" formatCode="General">
                  <c:v>14.366</c:v>
                </c:pt>
                <c:pt idx="7184" formatCode="General">
                  <c:v>14.368</c:v>
                </c:pt>
                <c:pt idx="7185" formatCode="General">
                  <c:v>14.37</c:v>
                </c:pt>
                <c:pt idx="7186" formatCode="General">
                  <c:v>14.372</c:v>
                </c:pt>
                <c:pt idx="7187" formatCode="General">
                  <c:v>14.374000000000001</c:v>
                </c:pt>
                <c:pt idx="7188" formatCode="General">
                  <c:v>14.375999999999999</c:v>
                </c:pt>
                <c:pt idx="7189" formatCode="General">
                  <c:v>14.378</c:v>
                </c:pt>
                <c:pt idx="7190" formatCode="General">
                  <c:v>14.38</c:v>
                </c:pt>
                <c:pt idx="7191" formatCode="General">
                  <c:v>14.382</c:v>
                </c:pt>
                <c:pt idx="7192" formatCode="General">
                  <c:v>14.384</c:v>
                </c:pt>
                <c:pt idx="7193" formatCode="General">
                  <c:v>14.385999999999999</c:v>
                </c:pt>
                <c:pt idx="7194" formatCode="General">
                  <c:v>14.388</c:v>
                </c:pt>
                <c:pt idx="7195" formatCode="General">
                  <c:v>14.39</c:v>
                </c:pt>
                <c:pt idx="7196" formatCode="General">
                  <c:v>14.391999999999999</c:v>
                </c:pt>
                <c:pt idx="7197" formatCode="General">
                  <c:v>14.394</c:v>
                </c:pt>
                <c:pt idx="7198" formatCode="General">
                  <c:v>14.396000000000001</c:v>
                </c:pt>
                <c:pt idx="7199" formatCode="General">
                  <c:v>14.398</c:v>
                </c:pt>
                <c:pt idx="7200" formatCode="General">
                  <c:v>14.4</c:v>
                </c:pt>
                <c:pt idx="7201" formatCode="General">
                  <c:v>14.401999999999999</c:v>
                </c:pt>
                <c:pt idx="7202" formatCode="General">
                  <c:v>14.404</c:v>
                </c:pt>
                <c:pt idx="7203" formatCode="General">
                  <c:v>14.406000000000001</c:v>
                </c:pt>
                <c:pt idx="7204" formatCode="General">
                  <c:v>14.407999999999999</c:v>
                </c:pt>
                <c:pt idx="7205" formatCode="General">
                  <c:v>14.41</c:v>
                </c:pt>
                <c:pt idx="7206" formatCode="General">
                  <c:v>14.412000000000001</c:v>
                </c:pt>
                <c:pt idx="7207" formatCode="General">
                  <c:v>14.414</c:v>
                </c:pt>
                <c:pt idx="7208" formatCode="General">
                  <c:v>14.416</c:v>
                </c:pt>
                <c:pt idx="7209" formatCode="General">
                  <c:v>14.417999999999999</c:v>
                </c:pt>
                <c:pt idx="7210" formatCode="General">
                  <c:v>14.42</c:v>
                </c:pt>
                <c:pt idx="7211" formatCode="General">
                  <c:v>14.422000000000001</c:v>
                </c:pt>
                <c:pt idx="7212" formatCode="General">
                  <c:v>14.423999999999999</c:v>
                </c:pt>
                <c:pt idx="7213" formatCode="General">
                  <c:v>14.426</c:v>
                </c:pt>
                <c:pt idx="7214" formatCode="General">
                  <c:v>14.428000000000001</c:v>
                </c:pt>
                <c:pt idx="7215" formatCode="General">
                  <c:v>14.43</c:v>
                </c:pt>
                <c:pt idx="7216" formatCode="General">
                  <c:v>14.432</c:v>
                </c:pt>
                <c:pt idx="7217" formatCode="General">
                  <c:v>14.433999999999999</c:v>
                </c:pt>
                <c:pt idx="7218" formatCode="General">
                  <c:v>14.436</c:v>
                </c:pt>
                <c:pt idx="7219" formatCode="General">
                  <c:v>14.438000000000001</c:v>
                </c:pt>
                <c:pt idx="7220" formatCode="General">
                  <c:v>14.44</c:v>
                </c:pt>
                <c:pt idx="7221" formatCode="General">
                  <c:v>14.442</c:v>
                </c:pt>
                <c:pt idx="7222" formatCode="General">
                  <c:v>14.444000000000001</c:v>
                </c:pt>
                <c:pt idx="7223" formatCode="General">
                  <c:v>14.446</c:v>
                </c:pt>
                <c:pt idx="7224" formatCode="General">
                  <c:v>14.448</c:v>
                </c:pt>
                <c:pt idx="7225" formatCode="General">
                  <c:v>14.45</c:v>
                </c:pt>
                <c:pt idx="7226" formatCode="General">
                  <c:v>14.452</c:v>
                </c:pt>
                <c:pt idx="7227" formatCode="General">
                  <c:v>14.454000000000001</c:v>
                </c:pt>
                <c:pt idx="7228" formatCode="General">
                  <c:v>14.456</c:v>
                </c:pt>
                <c:pt idx="7229" formatCode="General">
                  <c:v>14.458</c:v>
                </c:pt>
                <c:pt idx="7230" formatCode="General">
                  <c:v>14.46</c:v>
                </c:pt>
                <c:pt idx="7231" formatCode="General">
                  <c:v>14.462</c:v>
                </c:pt>
                <c:pt idx="7232" formatCode="General">
                  <c:v>14.464</c:v>
                </c:pt>
                <c:pt idx="7233" formatCode="General">
                  <c:v>14.465999999999999</c:v>
                </c:pt>
                <c:pt idx="7234" formatCode="General">
                  <c:v>14.468</c:v>
                </c:pt>
                <c:pt idx="7235" formatCode="General">
                  <c:v>14.47</c:v>
                </c:pt>
                <c:pt idx="7236" formatCode="General">
                  <c:v>14.472</c:v>
                </c:pt>
                <c:pt idx="7237" formatCode="General">
                  <c:v>14.474</c:v>
                </c:pt>
                <c:pt idx="7238" formatCode="General">
                  <c:v>14.476000000000001</c:v>
                </c:pt>
                <c:pt idx="7239" formatCode="General">
                  <c:v>14.478</c:v>
                </c:pt>
                <c:pt idx="7240" formatCode="General">
                  <c:v>14.48</c:v>
                </c:pt>
                <c:pt idx="7241" formatCode="General">
                  <c:v>14.481999999999999</c:v>
                </c:pt>
                <c:pt idx="7242" formatCode="General">
                  <c:v>14.484</c:v>
                </c:pt>
                <c:pt idx="7243" formatCode="General">
                  <c:v>14.486000000000001</c:v>
                </c:pt>
                <c:pt idx="7244" formatCode="General">
                  <c:v>14.488</c:v>
                </c:pt>
                <c:pt idx="7245" formatCode="General">
                  <c:v>14.49</c:v>
                </c:pt>
                <c:pt idx="7246" formatCode="General">
                  <c:v>14.492000000000001</c:v>
                </c:pt>
                <c:pt idx="7247" formatCode="General">
                  <c:v>14.494</c:v>
                </c:pt>
                <c:pt idx="7248" formatCode="General">
                  <c:v>14.496</c:v>
                </c:pt>
                <c:pt idx="7249" formatCode="General">
                  <c:v>14.497999999999999</c:v>
                </c:pt>
                <c:pt idx="7250" formatCode="General">
                  <c:v>14.5</c:v>
                </c:pt>
                <c:pt idx="7251" formatCode="General">
                  <c:v>14.502000000000001</c:v>
                </c:pt>
                <c:pt idx="7252" formatCode="General">
                  <c:v>14.504</c:v>
                </c:pt>
                <c:pt idx="7253" formatCode="General">
                  <c:v>14.506</c:v>
                </c:pt>
                <c:pt idx="7254" formatCode="General">
                  <c:v>14.507999999999999</c:v>
                </c:pt>
                <c:pt idx="7255" formatCode="General">
                  <c:v>14.51</c:v>
                </c:pt>
                <c:pt idx="7256" formatCode="General">
                  <c:v>14.512</c:v>
                </c:pt>
                <c:pt idx="7257" formatCode="General">
                  <c:v>14.513999999999999</c:v>
                </c:pt>
                <c:pt idx="7258" formatCode="General">
                  <c:v>14.516</c:v>
                </c:pt>
                <c:pt idx="7259" formatCode="General">
                  <c:v>14.518000000000001</c:v>
                </c:pt>
                <c:pt idx="7260" formatCode="General">
                  <c:v>14.52</c:v>
                </c:pt>
                <c:pt idx="7261" formatCode="General">
                  <c:v>14.522</c:v>
                </c:pt>
                <c:pt idx="7262" formatCode="General">
                  <c:v>14.523999999999999</c:v>
                </c:pt>
                <c:pt idx="7263" formatCode="General">
                  <c:v>14.526</c:v>
                </c:pt>
                <c:pt idx="7264" formatCode="General">
                  <c:v>14.528</c:v>
                </c:pt>
                <c:pt idx="7265" formatCode="General">
                  <c:v>14.53</c:v>
                </c:pt>
                <c:pt idx="7266" formatCode="General">
                  <c:v>14.532</c:v>
                </c:pt>
                <c:pt idx="7267" formatCode="General">
                  <c:v>14.534000000000001</c:v>
                </c:pt>
                <c:pt idx="7268" formatCode="General">
                  <c:v>14.536</c:v>
                </c:pt>
                <c:pt idx="7269" formatCode="General">
                  <c:v>14.538</c:v>
                </c:pt>
                <c:pt idx="7270" formatCode="General">
                  <c:v>14.54</c:v>
                </c:pt>
                <c:pt idx="7271" formatCode="General">
                  <c:v>14.542</c:v>
                </c:pt>
                <c:pt idx="7272" formatCode="General">
                  <c:v>14.544</c:v>
                </c:pt>
                <c:pt idx="7273" formatCode="General">
                  <c:v>14.545999999999999</c:v>
                </c:pt>
                <c:pt idx="7274" formatCode="General">
                  <c:v>14.548</c:v>
                </c:pt>
                <c:pt idx="7275" formatCode="General">
                  <c:v>14.55</c:v>
                </c:pt>
                <c:pt idx="7276" formatCode="General">
                  <c:v>14.552</c:v>
                </c:pt>
                <c:pt idx="7277" formatCode="General">
                  <c:v>14.554</c:v>
                </c:pt>
                <c:pt idx="7278" formatCode="General">
                  <c:v>14.555999999999999</c:v>
                </c:pt>
                <c:pt idx="7279" formatCode="General">
                  <c:v>14.558</c:v>
                </c:pt>
                <c:pt idx="7280" formatCode="General">
                  <c:v>14.56</c:v>
                </c:pt>
                <c:pt idx="7281" formatCode="General">
                  <c:v>14.561999999999999</c:v>
                </c:pt>
                <c:pt idx="7282" formatCode="General">
                  <c:v>14.564</c:v>
                </c:pt>
                <c:pt idx="7283" formatCode="General">
                  <c:v>14.566000000000001</c:v>
                </c:pt>
                <c:pt idx="7284" formatCode="General">
                  <c:v>14.568</c:v>
                </c:pt>
                <c:pt idx="7285" formatCode="General">
                  <c:v>14.57</c:v>
                </c:pt>
                <c:pt idx="7286" formatCode="General">
                  <c:v>14.571999999999999</c:v>
                </c:pt>
                <c:pt idx="7287" formatCode="General">
                  <c:v>14.574</c:v>
                </c:pt>
                <c:pt idx="7288" formatCode="General">
                  <c:v>14.576000000000001</c:v>
                </c:pt>
                <c:pt idx="7289" formatCode="General">
                  <c:v>14.577999999999999</c:v>
                </c:pt>
                <c:pt idx="7290" formatCode="General">
                  <c:v>14.58</c:v>
                </c:pt>
                <c:pt idx="7291" formatCode="General">
                  <c:v>14.582000000000001</c:v>
                </c:pt>
                <c:pt idx="7292" formatCode="General">
                  <c:v>14.584</c:v>
                </c:pt>
                <c:pt idx="7293" formatCode="General">
                  <c:v>14.586</c:v>
                </c:pt>
                <c:pt idx="7294" formatCode="General">
                  <c:v>14.587999999999999</c:v>
                </c:pt>
                <c:pt idx="7295" formatCode="General">
                  <c:v>14.59</c:v>
                </c:pt>
                <c:pt idx="7296" formatCode="General">
                  <c:v>14.592000000000001</c:v>
                </c:pt>
                <c:pt idx="7297" formatCode="General">
                  <c:v>14.593999999999999</c:v>
                </c:pt>
                <c:pt idx="7298" formatCode="General">
                  <c:v>14.596</c:v>
                </c:pt>
                <c:pt idx="7299" formatCode="General">
                  <c:v>14.598000000000001</c:v>
                </c:pt>
                <c:pt idx="7300" formatCode="General">
                  <c:v>14.6</c:v>
                </c:pt>
                <c:pt idx="7301" formatCode="General">
                  <c:v>14.602</c:v>
                </c:pt>
                <c:pt idx="7302" formatCode="General">
                  <c:v>14.603999999999999</c:v>
                </c:pt>
                <c:pt idx="7303" formatCode="General">
                  <c:v>14.606</c:v>
                </c:pt>
                <c:pt idx="7304" formatCode="General">
                  <c:v>14.608000000000001</c:v>
                </c:pt>
                <c:pt idx="7305" formatCode="General">
                  <c:v>14.61</c:v>
                </c:pt>
                <c:pt idx="7306" formatCode="General">
                  <c:v>14.612</c:v>
                </c:pt>
                <c:pt idx="7307" formatCode="General">
                  <c:v>14.614000000000001</c:v>
                </c:pt>
                <c:pt idx="7308" formatCode="General">
                  <c:v>14.616</c:v>
                </c:pt>
                <c:pt idx="7309" formatCode="General">
                  <c:v>14.618</c:v>
                </c:pt>
                <c:pt idx="7310" formatCode="General">
                  <c:v>14.62</c:v>
                </c:pt>
                <c:pt idx="7311" formatCode="General">
                  <c:v>14.622</c:v>
                </c:pt>
                <c:pt idx="7312" formatCode="General">
                  <c:v>14.624000000000001</c:v>
                </c:pt>
                <c:pt idx="7313" formatCode="General">
                  <c:v>14.625999999999999</c:v>
                </c:pt>
                <c:pt idx="7314" formatCode="General">
                  <c:v>14.628</c:v>
                </c:pt>
                <c:pt idx="7315" formatCode="General">
                  <c:v>14.63</c:v>
                </c:pt>
                <c:pt idx="7316" formatCode="General">
                  <c:v>14.632</c:v>
                </c:pt>
                <c:pt idx="7317" formatCode="General">
                  <c:v>14.634</c:v>
                </c:pt>
                <c:pt idx="7318" formatCode="General">
                  <c:v>14.635999999999999</c:v>
                </c:pt>
                <c:pt idx="7319" formatCode="General">
                  <c:v>14.638</c:v>
                </c:pt>
                <c:pt idx="7320" formatCode="General">
                  <c:v>14.64</c:v>
                </c:pt>
                <c:pt idx="7321" formatCode="General">
                  <c:v>14.641999999999999</c:v>
                </c:pt>
                <c:pt idx="7322" formatCode="General">
                  <c:v>14.644</c:v>
                </c:pt>
                <c:pt idx="7323" formatCode="General">
                  <c:v>14.646000000000001</c:v>
                </c:pt>
                <c:pt idx="7324" formatCode="General">
                  <c:v>14.648</c:v>
                </c:pt>
                <c:pt idx="7325" formatCode="General">
                  <c:v>14.65</c:v>
                </c:pt>
                <c:pt idx="7326" formatCode="General">
                  <c:v>14.651999999999999</c:v>
                </c:pt>
                <c:pt idx="7327" formatCode="General">
                  <c:v>14.654</c:v>
                </c:pt>
                <c:pt idx="7328" formatCode="General">
                  <c:v>14.656000000000001</c:v>
                </c:pt>
                <c:pt idx="7329" formatCode="General">
                  <c:v>14.657999999999999</c:v>
                </c:pt>
                <c:pt idx="7330" formatCode="General">
                  <c:v>14.66</c:v>
                </c:pt>
                <c:pt idx="7331" formatCode="General">
                  <c:v>14.662000000000001</c:v>
                </c:pt>
                <c:pt idx="7332" formatCode="General">
                  <c:v>14.664</c:v>
                </c:pt>
                <c:pt idx="7333" formatCode="General">
                  <c:v>14.666</c:v>
                </c:pt>
                <c:pt idx="7334" formatCode="General">
                  <c:v>14.667999999999999</c:v>
                </c:pt>
                <c:pt idx="7335" formatCode="General">
                  <c:v>14.67</c:v>
                </c:pt>
                <c:pt idx="7336" formatCode="General">
                  <c:v>14.672000000000001</c:v>
                </c:pt>
                <c:pt idx="7337" formatCode="General">
                  <c:v>14.673999999999999</c:v>
                </c:pt>
                <c:pt idx="7338" formatCode="General">
                  <c:v>14.676</c:v>
                </c:pt>
                <c:pt idx="7339" formatCode="General">
                  <c:v>14.678000000000001</c:v>
                </c:pt>
                <c:pt idx="7340" formatCode="General">
                  <c:v>14.68</c:v>
                </c:pt>
                <c:pt idx="7341" formatCode="General">
                  <c:v>14.682</c:v>
                </c:pt>
                <c:pt idx="7342" formatCode="General">
                  <c:v>14.683999999999999</c:v>
                </c:pt>
                <c:pt idx="7343" formatCode="General">
                  <c:v>14.686</c:v>
                </c:pt>
                <c:pt idx="7344" formatCode="General">
                  <c:v>14.688000000000001</c:v>
                </c:pt>
                <c:pt idx="7345" formatCode="General">
                  <c:v>14.69</c:v>
                </c:pt>
                <c:pt idx="7346" formatCode="General">
                  <c:v>14.692</c:v>
                </c:pt>
                <c:pt idx="7347" formatCode="General">
                  <c:v>14.694000000000001</c:v>
                </c:pt>
                <c:pt idx="7348" formatCode="General">
                  <c:v>14.696</c:v>
                </c:pt>
                <c:pt idx="7349" formatCode="General">
                  <c:v>14.698</c:v>
                </c:pt>
                <c:pt idx="7350" formatCode="General">
                  <c:v>14.7</c:v>
                </c:pt>
                <c:pt idx="7351" formatCode="General">
                  <c:v>14.702</c:v>
                </c:pt>
                <c:pt idx="7352" formatCode="General">
                  <c:v>14.704000000000001</c:v>
                </c:pt>
                <c:pt idx="7353" formatCode="General">
                  <c:v>14.706</c:v>
                </c:pt>
                <c:pt idx="7354" formatCode="General">
                  <c:v>14.708</c:v>
                </c:pt>
                <c:pt idx="7355" formatCode="General">
                  <c:v>14.71</c:v>
                </c:pt>
                <c:pt idx="7356" formatCode="General">
                  <c:v>14.712</c:v>
                </c:pt>
                <c:pt idx="7357" formatCode="General">
                  <c:v>14.714</c:v>
                </c:pt>
                <c:pt idx="7358" formatCode="General">
                  <c:v>14.715999999999999</c:v>
                </c:pt>
                <c:pt idx="7359" formatCode="General">
                  <c:v>14.718</c:v>
                </c:pt>
                <c:pt idx="7360" formatCode="General">
                  <c:v>14.72</c:v>
                </c:pt>
                <c:pt idx="7361" formatCode="General">
                  <c:v>14.722</c:v>
                </c:pt>
                <c:pt idx="7362" formatCode="General">
                  <c:v>14.724</c:v>
                </c:pt>
                <c:pt idx="7363" formatCode="General">
                  <c:v>14.726000000000001</c:v>
                </c:pt>
                <c:pt idx="7364" formatCode="General">
                  <c:v>14.728</c:v>
                </c:pt>
                <c:pt idx="7365" formatCode="General">
                  <c:v>14.73</c:v>
                </c:pt>
                <c:pt idx="7366" formatCode="General">
                  <c:v>14.731999999999999</c:v>
                </c:pt>
                <c:pt idx="7367" formatCode="General">
                  <c:v>14.734</c:v>
                </c:pt>
                <c:pt idx="7368" formatCode="General">
                  <c:v>14.736000000000001</c:v>
                </c:pt>
                <c:pt idx="7369" formatCode="General">
                  <c:v>14.738</c:v>
                </c:pt>
                <c:pt idx="7370" formatCode="General">
                  <c:v>14.74</c:v>
                </c:pt>
                <c:pt idx="7371" formatCode="General">
                  <c:v>14.742000000000001</c:v>
                </c:pt>
                <c:pt idx="7372" formatCode="General">
                  <c:v>14.744</c:v>
                </c:pt>
                <c:pt idx="7373" formatCode="General">
                  <c:v>14.746</c:v>
                </c:pt>
                <c:pt idx="7374" formatCode="General">
                  <c:v>14.747999999999999</c:v>
                </c:pt>
                <c:pt idx="7375" formatCode="General">
                  <c:v>14.75</c:v>
                </c:pt>
                <c:pt idx="7376" formatCode="General">
                  <c:v>14.752000000000001</c:v>
                </c:pt>
                <c:pt idx="7377" formatCode="General">
                  <c:v>14.754</c:v>
                </c:pt>
                <c:pt idx="7378" formatCode="General">
                  <c:v>14.756</c:v>
                </c:pt>
                <c:pt idx="7379" formatCode="General">
                  <c:v>14.757999999999999</c:v>
                </c:pt>
                <c:pt idx="7380" formatCode="General">
                  <c:v>14.76</c:v>
                </c:pt>
                <c:pt idx="7381" formatCode="General">
                  <c:v>14.762</c:v>
                </c:pt>
                <c:pt idx="7382" formatCode="General">
                  <c:v>14.763999999999999</c:v>
                </c:pt>
                <c:pt idx="7383" formatCode="General">
                  <c:v>14.766</c:v>
                </c:pt>
                <c:pt idx="7384" formatCode="General">
                  <c:v>14.768000000000001</c:v>
                </c:pt>
                <c:pt idx="7385" formatCode="General">
                  <c:v>14.77</c:v>
                </c:pt>
                <c:pt idx="7386" formatCode="General">
                  <c:v>14.772</c:v>
                </c:pt>
                <c:pt idx="7387" formatCode="General">
                  <c:v>14.773999999999999</c:v>
                </c:pt>
                <c:pt idx="7388" formatCode="General">
                  <c:v>14.776</c:v>
                </c:pt>
                <c:pt idx="7389" formatCode="General">
                  <c:v>14.778</c:v>
                </c:pt>
                <c:pt idx="7390" formatCode="General">
                  <c:v>14.78</c:v>
                </c:pt>
                <c:pt idx="7391" formatCode="General">
                  <c:v>14.782</c:v>
                </c:pt>
                <c:pt idx="7392" formatCode="General">
                  <c:v>14.784000000000001</c:v>
                </c:pt>
                <c:pt idx="7393" formatCode="General">
                  <c:v>14.786</c:v>
                </c:pt>
                <c:pt idx="7394" formatCode="General">
                  <c:v>14.788</c:v>
                </c:pt>
                <c:pt idx="7395" formatCode="General">
                  <c:v>14.79</c:v>
                </c:pt>
                <c:pt idx="7396" formatCode="General">
                  <c:v>14.792</c:v>
                </c:pt>
                <c:pt idx="7397" formatCode="General">
                  <c:v>14.794</c:v>
                </c:pt>
                <c:pt idx="7398" formatCode="General">
                  <c:v>14.795999999999999</c:v>
                </c:pt>
                <c:pt idx="7399" formatCode="General">
                  <c:v>14.798</c:v>
                </c:pt>
                <c:pt idx="7400" formatCode="General">
                  <c:v>14.8</c:v>
                </c:pt>
                <c:pt idx="7401" formatCode="General">
                  <c:v>14.802</c:v>
                </c:pt>
                <c:pt idx="7402" formatCode="General">
                  <c:v>14.804</c:v>
                </c:pt>
                <c:pt idx="7403" formatCode="General">
                  <c:v>14.805999999999999</c:v>
                </c:pt>
                <c:pt idx="7404" formatCode="General">
                  <c:v>14.808</c:v>
                </c:pt>
                <c:pt idx="7405" formatCode="General">
                  <c:v>14.81</c:v>
                </c:pt>
                <c:pt idx="7406" formatCode="General">
                  <c:v>14.811999999999999</c:v>
                </c:pt>
                <c:pt idx="7407" formatCode="General">
                  <c:v>14.814</c:v>
                </c:pt>
                <c:pt idx="7408" formatCode="General">
                  <c:v>14.816000000000001</c:v>
                </c:pt>
                <c:pt idx="7409" formatCode="General">
                  <c:v>14.818</c:v>
                </c:pt>
                <c:pt idx="7410" formatCode="General">
                  <c:v>14.82</c:v>
                </c:pt>
                <c:pt idx="7411" formatCode="General">
                  <c:v>14.821999999999999</c:v>
                </c:pt>
                <c:pt idx="7412" formatCode="General">
                  <c:v>14.824</c:v>
                </c:pt>
                <c:pt idx="7413" formatCode="General">
                  <c:v>14.826000000000001</c:v>
                </c:pt>
                <c:pt idx="7414" formatCode="General">
                  <c:v>14.827999999999999</c:v>
                </c:pt>
                <c:pt idx="7415" formatCode="General">
                  <c:v>14.83</c:v>
                </c:pt>
                <c:pt idx="7416" formatCode="General">
                  <c:v>14.832000000000001</c:v>
                </c:pt>
                <c:pt idx="7417" formatCode="General">
                  <c:v>14.834</c:v>
                </c:pt>
                <c:pt idx="7418" formatCode="General">
                  <c:v>14.836</c:v>
                </c:pt>
                <c:pt idx="7419" formatCode="General">
                  <c:v>14.837999999999999</c:v>
                </c:pt>
                <c:pt idx="7420" formatCode="General">
                  <c:v>14.84</c:v>
                </c:pt>
                <c:pt idx="7421" formatCode="General">
                  <c:v>14.842000000000001</c:v>
                </c:pt>
                <c:pt idx="7422" formatCode="General">
                  <c:v>14.843999999999999</c:v>
                </c:pt>
                <c:pt idx="7423" formatCode="General">
                  <c:v>14.846</c:v>
                </c:pt>
                <c:pt idx="7424" formatCode="General">
                  <c:v>14.848000000000001</c:v>
                </c:pt>
                <c:pt idx="7425" formatCode="General">
                  <c:v>14.85</c:v>
                </c:pt>
                <c:pt idx="7426" formatCode="General">
                  <c:v>14.852</c:v>
                </c:pt>
                <c:pt idx="7427" formatCode="General">
                  <c:v>14.853999999999999</c:v>
                </c:pt>
                <c:pt idx="7428" formatCode="General">
                  <c:v>14.856</c:v>
                </c:pt>
                <c:pt idx="7429" formatCode="General">
                  <c:v>14.858000000000001</c:v>
                </c:pt>
                <c:pt idx="7430" formatCode="General">
                  <c:v>14.86</c:v>
                </c:pt>
                <c:pt idx="7431" formatCode="General">
                  <c:v>14.862</c:v>
                </c:pt>
                <c:pt idx="7432" formatCode="General">
                  <c:v>14.864000000000001</c:v>
                </c:pt>
                <c:pt idx="7433" formatCode="General">
                  <c:v>14.866</c:v>
                </c:pt>
                <c:pt idx="7434" formatCode="General">
                  <c:v>14.868</c:v>
                </c:pt>
                <c:pt idx="7435" formatCode="General">
                  <c:v>14.87</c:v>
                </c:pt>
                <c:pt idx="7436" formatCode="General">
                  <c:v>14.872</c:v>
                </c:pt>
                <c:pt idx="7437" formatCode="General">
                  <c:v>14.874000000000001</c:v>
                </c:pt>
                <c:pt idx="7438" formatCode="General">
                  <c:v>14.875999999999999</c:v>
                </c:pt>
                <c:pt idx="7439" formatCode="General">
                  <c:v>14.878</c:v>
                </c:pt>
                <c:pt idx="7440" formatCode="General">
                  <c:v>14.88</c:v>
                </c:pt>
                <c:pt idx="7441" formatCode="General">
                  <c:v>14.882</c:v>
                </c:pt>
                <c:pt idx="7442" formatCode="General">
                  <c:v>14.884</c:v>
                </c:pt>
                <c:pt idx="7443" formatCode="General">
                  <c:v>14.885999999999999</c:v>
                </c:pt>
                <c:pt idx="7444" formatCode="General">
                  <c:v>14.888</c:v>
                </c:pt>
                <c:pt idx="7445" formatCode="General">
                  <c:v>14.89</c:v>
                </c:pt>
                <c:pt idx="7446" formatCode="General">
                  <c:v>14.891999999999999</c:v>
                </c:pt>
                <c:pt idx="7447" formatCode="General">
                  <c:v>14.894</c:v>
                </c:pt>
                <c:pt idx="7448" formatCode="General">
                  <c:v>14.896000000000001</c:v>
                </c:pt>
                <c:pt idx="7449" formatCode="General">
                  <c:v>14.898</c:v>
                </c:pt>
                <c:pt idx="7450" formatCode="General">
                  <c:v>14.9</c:v>
                </c:pt>
                <c:pt idx="7451" formatCode="General">
                  <c:v>14.901999999999999</c:v>
                </c:pt>
                <c:pt idx="7452" formatCode="General">
                  <c:v>14.904</c:v>
                </c:pt>
                <c:pt idx="7453" formatCode="General">
                  <c:v>14.906000000000001</c:v>
                </c:pt>
                <c:pt idx="7454" formatCode="General">
                  <c:v>14.907999999999999</c:v>
                </c:pt>
                <c:pt idx="7455" formatCode="General">
                  <c:v>14.91</c:v>
                </c:pt>
                <c:pt idx="7456" formatCode="General">
                  <c:v>14.912000000000001</c:v>
                </c:pt>
                <c:pt idx="7457" formatCode="General">
                  <c:v>14.914</c:v>
                </c:pt>
                <c:pt idx="7458" formatCode="General">
                  <c:v>14.916</c:v>
                </c:pt>
                <c:pt idx="7459" formatCode="General">
                  <c:v>14.917999999999999</c:v>
                </c:pt>
                <c:pt idx="7460" formatCode="General">
                  <c:v>14.92</c:v>
                </c:pt>
                <c:pt idx="7461" formatCode="General">
                  <c:v>14.922000000000001</c:v>
                </c:pt>
                <c:pt idx="7462" formatCode="General">
                  <c:v>14.923999999999999</c:v>
                </c:pt>
                <c:pt idx="7463" formatCode="General">
                  <c:v>14.926</c:v>
                </c:pt>
                <c:pt idx="7464" formatCode="General">
                  <c:v>14.928000000000001</c:v>
                </c:pt>
                <c:pt idx="7465" formatCode="General">
                  <c:v>14.93</c:v>
                </c:pt>
                <c:pt idx="7466" formatCode="General">
                  <c:v>14.932</c:v>
                </c:pt>
                <c:pt idx="7467" formatCode="General">
                  <c:v>14.933999999999999</c:v>
                </c:pt>
                <c:pt idx="7468" formatCode="General">
                  <c:v>14.936</c:v>
                </c:pt>
                <c:pt idx="7469" formatCode="General">
                  <c:v>14.938000000000001</c:v>
                </c:pt>
                <c:pt idx="7470" formatCode="General">
                  <c:v>14.94</c:v>
                </c:pt>
                <c:pt idx="7471" formatCode="General">
                  <c:v>14.942</c:v>
                </c:pt>
                <c:pt idx="7472" formatCode="General">
                  <c:v>14.944000000000001</c:v>
                </c:pt>
                <c:pt idx="7473" formatCode="General">
                  <c:v>14.946</c:v>
                </c:pt>
                <c:pt idx="7474" formatCode="General">
                  <c:v>14.948</c:v>
                </c:pt>
                <c:pt idx="7475" formatCode="General">
                  <c:v>14.95</c:v>
                </c:pt>
                <c:pt idx="7476" formatCode="General">
                  <c:v>14.952</c:v>
                </c:pt>
                <c:pt idx="7477" formatCode="General">
                  <c:v>14.954000000000001</c:v>
                </c:pt>
                <c:pt idx="7478" formatCode="General">
                  <c:v>14.956</c:v>
                </c:pt>
                <c:pt idx="7479" formatCode="General">
                  <c:v>14.958</c:v>
                </c:pt>
                <c:pt idx="7480" formatCode="General">
                  <c:v>14.96</c:v>
                </c:pt>
                <c:pt idx="7481" formatCode="General">
                  <c:v>14.962</c:v>
                </c:pt>
                <c:pt idx="7482" formatCode="General">
                  <c:v>14.964</c:v>
                </c:pt>
                <c:pt idx="7483" formatCode="General">
                  <c:v>14.965999999999999</c:v>
                </c:pt>
                <c:pt idx="7484" formatCode="General">
                  <c:v>14.968</c:v>
                </c:pt>
                <c:pt idx="7485" formatCode="General">
                  <c:v>14.97</c:v>
                </c:pt>
                <c:pt idx="7486" formatCode="General">
                  <c:v>14.972</c:v>
                </c:pt>
                <c:pt idx="7487" formatCode="General">
                  <c:v>14.974</c:v>
                </c:pt>
                <c:pt idx="7488" formatCode="General">
                  <c:v>14.976000000000001</c:v>
                </c:pt>
                <c:pt idx="7489" formatCode="General">
                  <c:v>14.978</c:v>
                </c:pt>
                <c:pt idx="7490" formatCode="General">
                  <c:v>14.98</c:v>
                </c:pt>
                <c:pt idx="7491" formatCode="General">
                  <c:v>14.981999999999999</c:v>
                </c:pt>
                <c:pt idx="7492" formatCode="General">
                  <c:v>14.984</c:v>
                </c:pt>
                <c:pt idx="7493" formatCode="General">
                  <c:v>14.986000000000001</c:v>
                </c:pt>
                <c:pt idx="7494" formatCode="General">
                  <c:v>14.988</c:v>
                </c:pt>
                <c:pt idx="7495" formatCode="General">
                  <c:v>14.99</c:v>
                </c:pt>
                <c:pt idx="7496" formatCode="General">
                  <c:v>14.992000000000001</c:v>
                </c:pt>
                <c:pt idx="7497" formatCode="General">
                  <c:v>14.994</c:v>
                </c:pt>
                <c:pt idx="7498" formatCode="General">
                  <c:v>14.996</c:v>
                </c:pt>
                <c:pt idx="7499" formatCode="General">
                  <c:v>14.997999999999999</c:v>
                </c:pt>
                <c:pt idx="7500" formatCode="General">
                  <c:v>15</c:v>
                </c:pt>
                <c:pt idx="7501" formatCode="General">
                  <c:v>15.002000000000001</c:v>
                </c:pt>
                <c:pt idx="7502" formatCode="General">
                  <c:v>15.004</c:v>
                </c:pt>
                <c:pt idx="7503" formatCode="General">
                  <c:v>15.006</c:v>
                </c:pt>
                <c:pt idx="7504" formatCode="General">
                  <c:v>15.007999999999999</c:v>
                </c:pt>
                <c:pt idx="7505" formatCode="General">
                  <c:v>15.01</c:v>
                </c:pt>
                <c:pt idx="7506" formatCode="General">
                  <c:v>15.012</c:v>
                </c:pt>
                <c:pt idx="7507" formatCode="General">
                  <c:v>15.013999999999999</c:v>
                </c:pt>
                <c:pt idx="7508" formatCode="General">
                  <c:v>15.016</c:v>
                </c:pt>
                <c:pt idx="7509" formatCode="General">
                  <c:v>15.018000000000001</c:v>
                </c:pt>
                <c:pt idx="7510" formatCode="General">
                  <c:v>15.02</c:v>
                </c:pt>
                <c:pt idx="7511" formatCode="General">
                  <c:v>15.022</c:v>
                </c:pt>
                <c:pt idx="7512" formatCode="General">
                  <c:v>15.023999999999999</c:v>
                </c:pt>
                <c:pt idx="7513" formatCode="General">
                  <c:v>15.026</c:v>
                </c:pt>
                <c:pt idx="7514" formatCode="General">
                  <c:v>15.028</c:v>
                </c:pt>
                <c:pt idx="7515" formatCode="General">
                  <c:v>15.03</c:v>
                </c:pt>
                <c:pt idx="7516" formatCode="General">
                  <c:v>15.032</c:v>
                </c:pt>
                <c:pt idx="7517" formatCode="General">
                  <c:v>15.034000000000001</c:v>
                </c:pt>
                <c:pt idx="7518" formatCode="General">
                  <c:v>15.036</c:v>
                </c:pt>
                <c:pt idx="7519" formatCode="General">
                  <c:v>15.038</c:v>
                </c:pt>
                <c:pt idx="7520" formatCode="General">
                  <c:v>15.04</c:v>
                </c:pt>
                <c:pt idx="7521" formatCode="General">
                  <c:v>15.042</c:v>
                </c:pt>
                <c:pt idx="7522" formatCode="General">
                  <c:v>15.044</c:v>
                </c:pt>
                <c:pt idx="7523" formatCode="General">
                  <c:v>15.045999999999999</c:v>
                </c:pt>
                <c:pt idx="7524" formatCode="General">
                  <c:v>15.048</c:v>
                </c:pt>
                <c:pt idx="7525" formatCode="General">
                  <c:v>15.05</c:v>
                </c:pt>
                <c:pt idx="7526" formatCode="General">
                  <c:v>15.052</c:v>
                </c:pt>
                <c:pt idx="7527" formatCode="General">
                  <c:v>15.054</c:v>
                </c:pt>
                <c:pt idx="7528" formatCode="General">
                  <c:v>15.055999999999999</c:v>
                </c:pt>
                <c:pt idx="7529" formatCode="General">
                  <c:v>15.058</c:v>
                </c:pt>
                <c:pt idx="7530" formatCode="General">
                  <c:v>15.06</c:v>
                </c:pt>
                <c:pt idx="7531" formatCode="General">
                  <c:v>15.061999999999999</c:v>
                </c:pt>
                <c:pt idx="7532" formatCode="General">
                  <c:v>15.064</c:v>
                </c:pt>
                <c:pt idx="7533" formatCode="General">
                  <c:v>15.066000000000001</c:v>
                </c:pt>
                <c:pt idx="7534" formatCode="General">
                  <c:v>15.068</c:v>
                </c:pt>
                <c:pt idx="7535" formatCode="General">
                  <c:v>15.07</c:v>
                </c:pt>
                <c:pt idx="7536" formatCode="General">
                  <c:v>15.071999999999999</c:v>
                </c:pt>
                <c:pt idx="7537" formatCode="General">
                  <c:v>15.074</c:v>
                </c:pt>
                <c:pt idx="7538" formatCode="General">
                  <c:v>15.076000000000001</c:v>
                </c:pt>
                <c:pt idx="7539" formatCode="General">
                  <c:v>15.077999999999999</c:v>
                </c:pt>
                <c:pt idx="7540" formatCode="General">
                  <c:v>15.08</c:v>
                </c:pt>
                <c:pt idx="7541" formatCode="General">
                  <c:v>15.082000000000001</c:v>
                </c:pt>
                <c:pt idx="7542" formatCode="General">
                  <c:v>15.084</c:v>
                </c:pt>
                <c:pt idx="7543" formatCode="General">
                  <c:v>15.086</c:v>
                </c:pt>
                <c:pt idx="7544" formatCode="General">
                  <c:v>15.087999999999999</c:v>
                </c:pt>
                <c:pt idx="7545" formatCode="General">
                  <c:v>15.09</c:v>
                </c:pt>
                <c:pt idx="7546" formatCode="General">
                  <c:v>15.092000000000001</c:v>
                </c:pt>
                <c:pt idx="7547" formatCode="General">
                  <c:v>15.093999999999999</c:v>
                </c:pt>
                <c:pt idx="7548" formatCode="General">
                  <c:v>15.096</c:v>
                </c:pt>
                <c:pt idx="7549" formatCode="General">
                  <c:v>15.098000000000001</c:v>
                </c:pt>
                <c:pt idx="7550" formatCode="General">
                  <c:v>15.1</c:v>
                </c:pt>
                <c:pt idx="7551" formatCode="General">
                  <c:v>15.102</c:v>
                </c:pt>
                <c:pt idx="7552" formatCode="General">
                  <c:v>15.103999999999999</c:v>
                </c:pt>
                <c:pt idx="7553" formatCode="General">
                  <c:v>15.106</c:v>
                </c:pt>
                <c:pt idx="7554" formatCode="General">
                  <c:v>15.108000000000001</c:v>
                </c:pt>
                <c:pt idx="7555" formatCode="General">
                  <c:v>15.11</c:v>
                </c:pt>
                <c:pt idx="7556" formatCode="General">
                  <c:v>15.112</c:v>
                </c:pt>
                <c:pt idx="7557" formatCode="General">
                  <c:v>15.114000000000001</c:v>
                </c:pt>
                <c:pt idx="7558" formatCode="General">
                  <c:v>15.116</c:v>
                </c:pt>
                <c:pt idx="7559" formatCode="General">
                  <c:v>15.118</c:v>
                </c:pt>
                <c:pt idx="7560" formatCode="General">
                  <c:v>15.12</c:v>
                </c:pt>
                <c:pt idx="7561" formatCode="General">
                  <c:v>15.122</c:v>
                </c:pt>
                <c:pt idx="7562" formatCode="General">
                  <c:v>15.124000000000001</c:v>
                </c:pt>
                <c:pt idx="7563" formatCode="General">
                  <c:v>15.125999999999999</c:v>
                </c:pt>
                <c:pt idx="7564" formatCode="General">
                  <c:v>15.128</c:v>
                </c:pt>
                <c:pt idx="7565" formatCode="General">
                  <c:v>15.13</c:v>
                </c:pt>
                <c:pt idx="7566" formatCode="General">
                  <c:v>15.132</c:v>
                </c:pt>
                <c:pt idx="7567" formatCode="General">
                  <c:v>15.134</c:v>
                </c:pt>
                <c:pt idx="7568" formatCode="General">
                  <c:v>15.135999999999999</c:v>
                </c:pt>
                <c:pt idx="7569" formatCode="General">
                  <c:v>15.138</c:v>
                </c:pt>
                <c:pt idx="7570" formatCode="General">
                  <c:v>15.14</c:v>
                </c:pt>
                <c:pt idx="7571" formatCode="General">
                  <c:v>15.141999999999999</c:v>
                </c:pt>
                <c:pt idx="7572" formatCode="General">
                  <c:v>15.144</c:v>
                </c:pt>
                <c:pt idx="7573" formatCode="General">
                  <c:v>15.146000000000001</c:v>
                </c:pt>
                <c:pt idx="7574" formatCode="General">
                  <c:v>15.148</c:v>
                </c:pt>
                <c:pt idx="7575" formatCode="General">
                  <c:v>15.15</c:v>
                </c:pt>
                <c:pt idx="7576" formatCode="General">
                  <c:v>15.151999999999999</c:v>
                </c:pt>
                <c:pt idx="7577" formatCode="General">
                  <c:v>15.154</c:v>
                </c:pt>
                <c:pt idx="7578" formatCode="General">
                  <c:v>15.156000000000001</c:v>
                </c:pt>
                <c:pt idx="7579" formatCode="General">
                  <c:v>15.157999999999999</c:v>
                </c:pt>
                <c:pt idx="7580" formatCode="General">
                  <c:v>15.16</c:v>
                </c:pt>
                <c:pt idx="7581" formatCode="General">
                  <c:v>15.162000000000001</c:v>
                </c:pt>
                <c:pt idx="7582" formatCode="General">
                  <c:v>15.164</c:v>
                </c:pt>
                <c:pt idx="7583" formatCode="General">
                  <c:v>15.166</c:v>
                </c:pt>
                <c:pt idx="7584" formatCode="General">
                  <c:v>15.167999999999999</c:v>
                </c:pt>
                <c:pt idx="7585" formatCode="General">
                  <c:v>15.17</c:v>
                </c:pt>
                <c:pt idx="7586" formatCode="General">
                  <c:v>15.172000000000001</c:v>
                </c:pt>
                <c:pt idx="7587" formatCode="General">
                  <c:v>15.173999999999999</c:v>
                </c:pt>
                <c:pt idx="7588" formatCode="General">
                  <c:v>15.176</c:v>
                </c:pt>
                <c:pt idx="7589" formatCode="General">
                  <c:v>15.178000000000001</c:v>
                </c:pt>
                <c:pt idx="7590" formatCode="General">
                  <c:v>15.18</c:v>
                </c:pt>
                <c:pt idx="7591" formatCode="General">
                  <c:v>15.182</c:v>
                </c:pt>
                <c:pt idx="7592" formatCode="General">
                  <c:v>15.183999999999999</c:v>
                </c:pt>
                <c:pt idx="7593" formatCode="General">
                  <c:v>15.186</c:v>
                </c:pt>
                <c:pt idx="7594" formatCode="General">
                  <c:v>15.188000000000001</c:v>
                </c:pt>
                <c:pt idx="7595" formatCode="General">
                  <c:v>15.19</c:v>
                </c:pt>
                <c:pt idx="7596" formatCode="General">
                  <c:v>15.192</c:v>
                </c:pt>
                <c:pt idx="7597" formatCode="General">
                  <c:v>15.194000000000001</c:v>
                </c:pt>
                <c:pt idx="7598" formatCode="General">
                  <c:v>15.196</c:v>
                </c:pt>
                <c:pt idx="7599" formatCode="General">
                  <c:v>15.198</c:v>
                </c:pt>
                <c:pt idx="7600" formatCode="General">
                  <c:v>15.2</c:v>
                </c:pt>
                <c:pt idx="7601" formatCode="General">
                  <c:v>15.202</c:v>
                </c:pt>
                <c:pt idx="7602" formatCode="General">
                  <c:v>15.204000000000001</c:v>
                </c:pt>
                <c:pt idx="7603" formatCode="General">
                  <c:v>15.206</c:v>
                </c:pt>
                <c:pt idx="7604" formatCode="General">
                  <c:v>15.208</c:v>
                </c:pt>
                <c:pt idx="7605" formatCode="General">
                  <c:v>15.21</c:v>
                </c:pt>
                <c:pt idx="7606" formatCode="General">
                  <c:v>15.212</c:v>
                </c:pt>
                <c:pt idx="7607" formatCode="General">
                  <c:v>15.214</c:v>
                </c:pt>
                <c:pt idx="7608" formatCode="General">
                  <c:v>15.215999999999999</c:v>
                </c:pt>
                <c:pt idx="7609" formatCode="General">
                  <c:v>15.218</c:v>
                </c:pt>
                <c:pt idx="7610" formatCode="General">
                  <c:v>15.22</c:v>
                </c:pt>
                <c:pt idx="7611" formatCode="General">
                  <c:v>15.222</c:v>
                </c:pt>
                <c:pt idx="7612" formatCode="General">
                  <c:v>15.224</c:v>
                </c:pt>
                <c:pt idx="7613" formatCode="General">
                  <c:v>15.226000000000001</c:v>
                </c:pt>
                <c:pt idx="7614" formatCode="General">
                  <c:v>15.228</c:v>
                </c:pt>
                <c:pt idx="7615" formatCode="General">
                  <c:v>15.23</c:v>
                </c:pt>
                <c:pt idx="7616" formatCode="General">
                  <c:v>15.231999999999999</c:v>
                </c:pt>
                <c:pt idx="7617" formatCode="General">
                  <c:v>15.234</c:v>
                </c:pt>
                <c:pt idx="7618" formatCode="General">
                  <c:v>15.236000000000001</c:v>
                </c:pt>
                <c:pt idx="7619" formatCode="General">
                  <c:v>15.238</c:v>
                </c:pt>
                <c:pt idx="7620" formatCode="General">
                  <c:v>15.24</c:v>
                </c:pt>
                <c:pt idx="7621" formatCode="General">
                  <c:v>15.242000000000001</c:v>
                </c:pt>
                <c:pt idx="7622" formatCode="General">
                  <c:v>15.244</c:v>
                </c:pt>
                <c:pt idx="7623" formatCode="General">
                  <c:v>15.246</c:v>
                </c:pt>
                <c:pt idx="7624" formatCode="General">
                  <c:v>15.247999999999999</c:v>
                </c:pt>
                <c:pt idx="7625" formatCode="General">
                  <c:v>15.25</c:v>
                </c:pt>
                <c:pt idx="7626" formatCode="General">
                  <c:v>15.252000000000001</c:v>
                </c:pt>
                <c:pt idx="7627" formatCode="General">
                  <c:v>15.254</c:v>
                </c:pt>
                <c:pt idx="7628" formatCode="General">
                  <c:v>15.256</c:v>
                </c:pt>
                <c:pt idx="7629" formatCode="General">
                  <c:v>15.257999999999999</c:v>
                </c:pt>
                <c:pt idx="7630" formatCode="General">
                  <c:v>15.26</c:v>
                </c:pt>
                <c:pt idx="7631" formatCode="General">
                  <c:v>15.262</c:v>
                </c:pt>
                <c:pt idx="7632" formatCode="General">
                  <c:v>15.263999999999999</c:v>
                </c:pt>
                <c:pt idx="7633" formatCode="General">
                  <c:v>15.266</c:v>
                </c:pt>
                <c:pt idx="7634" formatCode="General">
                  <c:v>15.268000000000001</c:v>
                </c:pt>
                <c:pt idx="7635" formatCode="General">
                  <c:v>15.27</c:v>
                </c:pt>
                <c:pt idx="7636" formatCode="General">
                  <c:v>15.272</c:v>
                </c:pt>
                <c:pt idx="7637" formatCode="General">
                  <c:v>15.273999999999999</c:v>
                </c:pt>
                <c:pt idx="7638" formatCode="General">
                  <c:v>15.276</c:v>
                </c:pt>
                <c:pt idx="7639" formatCode="General">
                  <c:v>15.278</c:v>
                </c:pt>
                <c:pt idx="7640" formatCode="General">
                  <c:v>15.28</c:v>
                </c:pt>
                <c:pt idx="7641" formatCode="General">
                  <c:v>15.282</c:v>
                </c:pt>
                <c:pt idx="7642" formatCode="General">
                  <c:v>15.284000000000001</c:v>
                </c:pt>
                <c:pt idx="7643" formatCode="General">
                  <c:v>15.286</c:v>
                </c:pt>
                <c:pt idx="7644" formatCode="General">
                  <c:v>15.288</c:v>
                </c:pt>
                <c:pt idx="7645" formatCode="General">
                  <c:v>15.29</c:v>
                </c:pt>
                <c:pt idx="7646" formatCode="General">
                  <c:v>15.292</c:v>
                </c:pt>
                <c:pt idx="7647" formatCode="General">
                  <c:v>15.294</c:v>
                </c:pt>
                <c:pt idx="7648" formatCode="General">
                  <c:v>15.295999999999999</c:v>
                </c:pt>
                <c:pt idx="7649" formatCode="General">
                  <c:v>15.298</c:v>
                </c:pt>
                <c:pt idx="7650" formatCode="General">
                  <c:v>15.3</c:v>
                </c:pt>
                <c:pt idx="7651" formatCode="General">
                  <c:v>15.302</c:v>
                </c:pt>
                <c:pt idx="7652" formatCode="General">
                  <c:v>15.304</c:v>
                </c:pt>
                <c:pt idx="7653" formatCode="General">
                  <c:v>15.305999999999999</c:v>
                </c:pt>
                <c:pt idx="7654" formatCode="General">
                  <c:v>15.308</c:v>
                </c:pt>
                <c:pt idx="7655" formatCode="General">
                  <c:v>15.31</c:v>
                </c:pt>
                <c:pt idx="7656" formatCode="General">
                  <c:v>15.311999999999999</c:v>
                </c:pt>
                <c:pt idx="7657" formatCode="General">
                  <c:v>15.314</c:v>
                </c:pt>
                <c:pt idx="7658" formatCode="General">
                  <c:v>15.316000000000001</c:v>
                </c:pt>
                <c:pt idx="7659" formatCode="General">
                  <c:v>15.318</c:v>
                </c:pt>
                <c:pt idx="7660" formatCode="General">
                  <c:v>15.32</c:v>
                </c:pt>
                <c:pt idx="7661" formatCode="General">
                  <c:v>15.321999999999999</c:v>
                </c:pt>
                <c:pt idx="7662" formatCode="General">
                  <c:v>15.324</c:v>
                </c:pt>
                <c:pt idx="7663" formatCode="General">
                  <c:v>15.326000000000001</c:v>
                </c:pt>
                <c:pt idx="7664" formatCode="General">
                  <c:v>15.327999999999999</c:v>
                </c:pt>
                <c:pt idx="7665" formatCode="General">
                  <c:v>15.33</c:v>
                </c:pt>
                <c:pt idx="7666" formatCode="General">
                  <c:v>15.332000000000001</c:v>
                </c:pt>
                <c:pt idx="7667" formatCode="General">
                  <c:v>15.334</c:v>
                </c:pt>
                <c:pt idx="7668" formatCode="General">
                  <c:v>15.336</c:v>
                </c:pt>
                <c:pt idx="7669" formatCode="General">
                  <c:v>15.337999999999999</c:v>
                </c:pt>
                <c:pt idx="7670" formatCode="General">
                  <c:v>15.34</c:v>
                </c:pt>
                <c:pt idx="7671" formatCode="General">
                  <c:v>15.342000000000001</c:v>
                </c:pt>
                <c:pt idx="7672" formatCode="General">
                  <c:v>15.343999999999999</c:v>
                </c:pt>
                <c:pt idx="7673" formatCode="General">
                  <c:v>15.346</c:v>
                </c:pt>
                <c:pt idx="7674" formatCode="General">
                  <c:v>15.348000000000001</c:v>
                </c:pt>
                <c:pt idx="7675" formatCode="General">
                  <c:v>15.35</c:v>
                </c:pt>
                <c:pt idx="7676" formatCode="General">
                  <c:v>15.352</c:v>
                </c:pt>
                <c:pt idx="7677" formatCode="General">
                  <c:v>15.353999999999999</c:v>
                </c:pt>
                <c:pt idx="7678" formatCode="General">
                  <c:v>15.356</c:v>
                </c:pt>
                <c:pt idx="7679" formatCode="General">
                  <c:v>15.358000000000001</c:v>
                </c:pt>
                <c:pt idx="7680" formatCode="General">
                  <c:v>15.36</c:v>
                </c:pt>
                <c:pt idx="7681" formatCode="General">
                  <c:v>15.362</c:v>
                </c:pt>
                <c:pt idx="7682" formatCode="General">
                  <c:v>15.364000000000001</c:v>
                </c:pt>
                <c:pt idx="7683" formatCode="General">
                  <c:v>15.366</c:v>
                </c:pt>
                <c:pt idx="7684" formatCode="General">
                  <c:v>15.368</c:v>
                </c:pt>
                <c:pt idx="7685" formatCode="General">
                  <c:v>15.37</c:v>
                </c:pt>
                <c:pt idx="7686" formatCode="General">
                  <c:v>15.372</c:v>
                </c:pt>
                <c:pt idx="7687" formatCode="General">
                  <c:v>15.374000000000001</c:v>
                </c:pt>
                <c:pt idx="7688" formatCode="General">
                  <c:v>15.375999999999999</c:v>
                </c:pt>
                <c:pt idx="7689" formatCode="General">
                  <c:v>15.378</c:v>
                </c:pt>
                <c:pt idx="7690" formatCode="General">
                  <c:v>15.38</c:v>
                </c:pt>
                <c:pt idx="7691" formatCode="General">
                  <c:v>15.382</c:v>
                </c:pt>
                <c:pt idx="7692" formatCode="General">
                  <c:v>15.384</c:v>
                </c:pt>
                <c:pt idx="7693" formatCode="General">
                  <c:v>15.385999999999999</c:v>
                </c:pt>
                <c:pt idx="7694" formatCode="General">
                  <c:v>15.388</c:v>
                </c:pt>
                <c:pt idx="7695" formatCode="General">
                  <c:v>15.39</c:v>
                </c:pt>
                <c:pt idx="7696" formatCode="General">
                  <c:v>15.391999999999999</c:v>
                </c:pt>
                <c:pt idx="7697" formatCode="General">
                  <c:v>15.394</c:v>
                </c:pt>
                <c:pt idx="7698" formatCode="General">
                  <c:v>15.396000000000001</c:v>
                </c:pt>
                <c:pt idx="7699" formatCode="General">
                  <c:v>15.398</c:v>
                </c:pt>
                <c:pt idx="7700" formatCode="General">
                  <c:v>15.4</c:v>
                </c:pt>
                <c:pt idx="7701" formatCode="General">
                  <c:v>15.401999999999999</c:v>
                </c:pt>
                <c:pt idx="7702" formatCode="General">
                  <c:v>15.404</c:v>
                </c:pt>
                <c:pt idx="7703" formatCode="General">
                  <c:v>15.406000000000001</c:v>
                </c:pt>
                <c:pt idx="7704" formatCode="General">
                  <c:v>15.407999999999999</c:v>
                </c:pt>
                <c:pt idx="7705" formatCode="General">
                  <c:v>15.41</c:v>
                </c:pt>
                <c:pt idx="7706" formatCode="General">
                  <c:v>15.412000000000001</c:v>
                </c:pt>
                <c:pt idx="7707" formatCode="General">
                  <c:v>15.414</c:v>
                </c:pt>
                <c:pt idx="7708" formatCode="General">
                  <c:v>15.416</c:v>
                </c:pt>
                <c:pt idx="7709" formatCode="General">
                  <c:v>15.417999999999999</c:v>
                </c:pt>
                <c:pt idx="7710" formatCode="General">
                  <c:v>15.42</c:v>
                </c:pt>
                <c:pt idx="7711" formatCode="General">
                  <c:v>15.422000000000001</c:v>
                </c:pt>
                <c:pt idx="7712" formatCode="General">
                  <c:v>15.423999999999999</c:v>
                </c:pt>
                <c:pt idx="7713" formatCode="General">
                  <c:v>15.426</c:v>
                </c:pt>
                <c:pt idx="7714" formatCode="General">
                  <c:v>15.428000000000001</c:v>
                </c:pt>
                <c:pt idx="7715" formatCode="General">
                  <c:v>15.43</c:v>
                </c:pt>
                <c:pt idx="7716" formatCode="General">
                  <c:v>15.432</c:v>
                </c:pt>
                <c:pt idx="7717" formatCode="General">
                  <c:v>15.433999999999999</c:v>
                </c:pt>
                <c:pt idx="7718" formatCode="General">
                  <c:v>15.436</c:v>
                </c:pt>
                <c:pt idx="7719" formatCode="General">
                  <c:v>15.438000000000001</c:v>
                </c:pt>
                <c:pt idx="7720" formatCode="General">
                  <c:v>15.44</c:v>
                </c:pt>
                <c:pt idx="7721" formatCode="General">
                  <c:v>15.442</c:v>
                </c:pt>
                <c:pt idx="7722" formatCode="General">
                  <c:v>15.444000000000001</c:v>
                </c:pt>
                <c:pt idx="7723" formatCode="General">
                  <c:v>15.446</c:v>
                </c:pt>
                <c:pt idx="7724" formatCode="General">
                  <c:v>15.448</c:v>
                </c:pt>
                <c:pt idx="7725" formatCode="General">
                  <c:v>15.45</c:v>
                </c:pt>
                <c:pt idx="7726" formatCode="General">
                  <c:v>15.452</c:v>
                </c:pt>
                <c:pt idx="7727" formatCode="General">
                  <c:v>15.454000000000001</c:v>
                </c:pt>
                <c:pt idx="7728" formatCode="General">
                  <c:v>15.456</c:v>
                </c:pt>
                <c:pt idx="7729" formatCode="General">
                  <c:v>15.458</c:v>
                </c:pt>
                <c:pt idx="7730" formatCode="General">
                  <c:v>15.46</c:v>
                </c:pt>
                <c:pt idx="7731" formatCode="General">
                  <c:v>15.462</c:v>
                </c:pt>
                <c:pt idx="7732" formatCode="General">
                  <c:v>15.464</c:v>
                </c:pt>
                <c:pt idx="7733" formatCode="General">
                  <c:v>15.465999999999999</c:v>
                </c:pt>
                <c:pt idx="7734" formatCode="General">
                  <c:v>15.468</c:v>
                </c:pt>
                <c:pt idx="7735" formatCode="General">
                  <c:v>15.47</c:v>
                </c:pt>
                <c:pt idx="7736" formatCode="General">
                  <c:v>15.472</c:v>
                </c:pt>
                <c:pt idx="7737" formatCode="General">
                  <c:v>15.474</c:v>
                </c:pt>
                <c:pt idx="7738" formatCode="General">
                  <c:v>15.476000000000001</c:v>
                </c:pt>
                <c:pt idx="7739" formatCode="General">
                  <c:v>15.478</c:v>
                </c:pt>
                <c:pt idx="7740" formatCode="General">
                  <c:v>15.48</c:v>
                </c:pt>
                <c:pt idx="7741" formatCode="General">
                  <c:v>15.481999999999999</c:v>
                </c:pt>
                <c:pt idx="7742" formatCode="General">
                  <c:v>15.484</c:v>
                </c:pt>
                <c:pt idx="7743" formatCode="General">
                  <c:v>15.486000000000001</c:v>
                </c:pt>
                <c:pt idx="7744" formatCode="General">
                  <c:v>15.488</c:v>
                </c:pt>
                <c:pt idx="7745" formatCode="General">
                  <c:v>15.49</c:v>
                </c:pt>
                <c:pt idx="7746" formatCode="General">
                  <c:v>15.492000000000001</c:v>
                </c:pt>
                <c:pt idx="7747" formatCode="General">
                  <c:v>15.494</c:v>
                </c:pt>
                <c:pt idx="7748" formatCode="General">
                  <c:v>15.496</c:v>
                </c:pt>
                <c:pt idx="7749" formatCode="General">
                  <c:v>15.497999999999999</c:v>
                </c:pt>
                <c:pt idx="7750" formatCode="General">
                  <c:v>15.5</c:v>
                </c:pt>
                <c:pt idx="7751" formatCode="General">
                  <c:v>15.502000000000001</c:v>
                </c:pt>
                <c:pt idx="7752" formatCode="General">
                  <c:v>15.504</c:v>
                </c:pt>
                <c:pt idx="7753" formatCode="General">
                  <c:v>15.506</c:v>
                </c:pt>
                <c:pt idx="7754" formatCode="General">
                  <c:v>15.507999999999999</c:v>
                </c:pt>
                <c:pt idx="7755" formatCode="General">
                  <c:v>15.51</c:v>
                </c:pt>
                <c:pt idx="7756" formatCode="General">
                  <c:v>15.512</c:v>
                </c:pt>
                <c:pt idx="7757" formatCode="General">
                  <c:v>15.513999999999999</c:v>
                </c:pt>
                <c:pt idx="7758" formatCode="General">
                  <c:v>15.516</c:v>
                </c:pt>
                <c:pt idx="7759" formatCode="General">
                  <c:v>15.518000000000001</c:v>
                </c:pt>
                <c:pt idx="7760" formatCode="General">
                  <c:v>15.52</c:v>
                </c:pt>
                <c:pt idx="7761" formatCode="General">
                  <c:v>15.522</c:v>
                </c:pt>
                <c:pt idx="7762" formatCode="General">
                  <c:v>15.523999999999999</c:v>
                </c:pt>
                <c:pt idx="7763" formatCode="General">
                  <c:v>15.526</c:v>
                </c:pt>
                <c:pt idx="7764" formatCode="General">
                  <c:v>15.528</c:v>
                </c:pt>
                <c:pt idx="7765" formatCode="General">
                  <c:v>15.53</c:v>
                </c:pt>
                <c:pt idx="7766" formatCode="General">
                  <c:v>15.532</c:v>
                </c:pt>
                <c:pt idx="7767" formatCode="General">
                  <c:v>15.534000000000001</c:v>
                </c:pt>
                <c:pt idx="7768" formatCode="General">
                  <c:v>15.536</c:v>
                </c:pt>
                <c:pt idx="7769" formatCode="General">
                  <c:v>15.538</c:v>
                </c:pt>
                <c:pt idx="7770" formatCode="General">
                  <c:v>15.54</c:v>
                </c:pt>
                <c:pt idx="7771" formatCode="General">
                  <c:v>15.542</c:v>
                </c:pt>
                <c:pt idx="7772" formatCode="General">
                  <c:v>15.544</c:v>
                </c:pt>
                <c:pt idx="7773" formatCode="General">
                  <c:v>15.545999999999999</c:v>
                </c:pt>
                <c:pt idx="7774" formatCode="General">
                  <c:v>15.548</c:v>
                </c:pt>
                <c:pt idx="7775" formatCode="General">
                  <c:v>15.55</c:v>
                </c:pt>
                <c:pt idx="7776" formatCode="General">
                  <c:v>15.552</c:v>
                </c:pt>
                <c:pt idx="7777" formatCode="General">
                  <c:v>15.554</c:v>
                </c:pt>
                <c:pt idx="7778" formatCode="General">
                  <c:v>15.555999999999999</c:v>
                </c:pt>
                <c:pt idx="7779" formatCode="General">
                  <c:v>15.558</c:v>
                </c:pt>
                <c:pt idx="7780" formatCode="General">
                  <c:v>15.56</c:v>
                </c:pt>
                <c:pt idx="7781" formatCode="General">
                  <c:v>15.561999999999999</c:v>
                </c:pt>
                <c:pt idx="7782" formatCode="General">
                  <c:v>15.564</c:v>
                </c:pt>
                <c:pt idx="7783" formatCode="General">
                  <c:v>15.566000000000001</c:v>
                </c:pt>
                <c:pt idx="7784" formatCode="General">
                  <c:v>15.568</c:v>
                </c:pt>
                <c:pt idx="7785" formatCode="General">
                  <c:v>15.57</c:v>
                </c:pt>
                <c:pt idx="7786" formatCode="General">
                  <c:v>15.571999999999999</c:v>
                </c:pt>
                <c:pt idx="7787" formatCode="General">
                  <c:v>15.574</c:v>
                </c:pt>
                <c:pt idx="7788" formatCode="General">
                  <c:v>15.576000000000001</c:v>
                </c:pt>
                <c:pt idx="7789" formatCode="General">
                  <c:v>15.577999999999999</c:v>
                </c:pt>
                <c:pt idx="7790" formatCode="General">
                  <c:v>15.58</c:v>
                </c:pt>
                <c:pt idx="7791" formatCode="General">
                  <c:v>15.582000000000001</c:v>
                </c:pt>
                <c:pt idx="7792" formatCode="General">
                  <c:v>15.584</c:v>
                </c:pt>
                <c:pt idx="7793" formatCode="General">
                  <c:v>15.586</c:v>
                </c:pt>
                <c:pt idx="7794" formatCode="General">
                  <c:v>15.587999999999999</c:v>
                </c:pt>
                <c:pt idx="7795" formatCode="General">
                  <c:v>15.59</c:v>
                </c:pt>
                <c:pt idx="7796" formatCode="General">
                  <c:v>15.592000000000001</c:v>
                </c:pt>
                <c:pt idx="7797" formatCode="General">
                  <c:v>15.593999999999999</c:v>
                </c:pt>
                <c:pt idx="7798" formatCode="General">
                  <c:v>15.596</c:v>
                </c:pt>
                <c:pt idx="7799" formatCode="General">
                  <c:v>15.598000000000001</c:v>
                </c:pt>
                <c:pt idx="7800" formatCode="General">
                  <c:v>15.6</c:v>
                </c:pt>
                <c:pt idx="7801" formatCode="General">
                  <c:v>15.602</c:v>
                </c:pt>
                <c:pt idx="7802" formatCode="General">
                  <c:v>15.603999999999999</c:v>
                </c:pt>
                <c:pt idx="7803" formatCode="General">
                  <c:v>15.606</c:v>
                </c:pt>
                <c:pt idx="7804" formatCode="General">
                  <c:v>15.608000000000001</c:v>
                </c:pt>
                <c:pt idx="7805" formatCode="General">
                  <c:v>15.61</c:v>
                </c:pt>
                <c:pt idx="7806" formatCode="General">
                  <c:v>15.612</c:v>
                </c:pt>
                <c:pt idx="7807" formatCode="General">
                  <c:v>15.614000000000001</c:v>
                </c:pt>
                <c:pt idx="7808" formatCode="General">
                  <c:v>15.616</c:v>
                </c:pt>
                <c:pt idx="7809" formatCode="General">
                  <c:v>15.618</c:v>
                </c:pt>
                <c:pt idx="7810" formatCode="General">
                  <c:v>15.62</c:v>
                </c:pt>
                <c:pt idx="7811" formatCode="General">
                  <c:v>15.622</c:v>
                </c:pt>
                <c:pt idx="7812" formatCode="General">
                  <c:v>15.624000000000001</c:v>
                </c:pt>
                <c:pt idx="7813" formatCode="General">
                  <c:v>15.625999999999999</c:v>
                </c:pt>
                <c:pt idx="7814" formatCode="General">
                  <c:v>15.628</c:v>
                </c:pt>
                <c:pt idx="7815" formatCode="General">
                  <c:v>15.63</c:v>
                </c:pt>
                <c:pt idx="7816" formatCode="General">
                  <c:v>15.632</c:v>
                </c:pt>
                <c:pt idx="7817" formatCode="General">
                  <c:v>15.634</c:v>
                </c:pt>
                <c:pt idx="7818" formatCode="General">
                  <c:v>15.635999999999999</c:v>
                </c:pt>
                <c:pt idx="7819" formatCode="General">
                  <c:v>15.638</c:v>
                </c:pt>
                <c:pt idx="7820" formatCode="General">
                  <c:v>15.64</c:v>
                </c:pt>
                <c:pt idx="7821" formatCode="General">
                  <c:v>15.641999999999999</c:v>
                </c:pt>
                <c:pt idx="7822" formatCode="General">
                  <c:v>15.644</c:v>
                </c:pt>
                <c:pt idx="7823" formatCode="General">
                  <c:v>15.646000000000001</c:v>
                </c:pt>
                <c:pt idx="7824" formatCode="General">
                  <c:v>15.648</c:v>
                </c:pt>
                <c:pt idx="7825" formatCode="General">
                  <c:v>15.65</c:v>
                </c:pt>
                <c:pt idx="7826" formatCode="General">
                  <c:v>15.651999999999999</c:v>
                </c:pt>
                <c:pt idx="7827" formatCode="General">
                  <c:v>15.654</c:v>
                </c:pt>
                <c:pt idx="7828" formatCode="General">
                  <c:v>15.656000000000001</c:v>
                </c:pt>
                <c:pt idx="7829" formatCode="General">
                  <c:v>15.657999999999999</c:v>
                </c:pt>
                <c:pt idx="7830" formatCode="General">
                  <c:v>15.66</c:v>
                </c:pt>
                <c:pt idx="7831" formatCode="General">
                  <c:v>15.662000000000001</c:v>
                </c:pt>
                <c:pt idx="7832" formatCode="General">
                  <c:v>15.664</c:v>
                </c:pt>
                <c:pt idx="7833" formatCode="General">
                  <c:v>15.666</c:v>
                </c:pt>
                <c:pt idx="7834" formatCode="General">
                  <c:v>15.667999999999999</c:v>
                </c:pt>
                <c:pt idx="7835" formatCode="General">
                  <c:v>15.67</c:v>
                </c:pt>
                <c:pt idx="7836" formatCode="General">
                  <c:v>15.672000000000001</c:v>
                </c:pt>
                <c:pt idx="7837" formatCode="General">
                  <c:v>15.673999999999999</c:v>
                </c:pt>
                <c:pt idx="7838" formatCode="General">
                  <c:v>15.676</c:v>
                </c:pt>
                <c:pt idx="7839" formatCode="General">
                  <c:v>15.678000000000001</c:v>
                </c:pt>
                <c:pt idx="7840" formatCode="General">
                  <c:v>15.68</c:v>
                </c:pt>
                <c:pt idx="7841" formatCode="General">
                  <c:v>15.682</c:v>
                </c:pt>
                <c:pt idx="7842" formatCode="General">
                  <c:v>15.683999999999999</c:v>
                </c:pt>
                <c:pt idx="7843" formatCode="General">
                  <c:v>15.686</c:v>
                </c:pt>
                <c:pt idx="7844" formatCode="General">
                  <c:v>15.688000000000001</c:v>
                </c:pt>
                <c:pt idx="7845" formatCode="General">
                  <c:v>15.69</c:v>
                </c:pt>
                <c:pt idx="7846" formatCode="General">
                  <c:v>15.692</c:v>
                </c:pt>
                <c:pt idx="7847" formatCode="General">
                  <c:v>15.694000000000001</c:v>
                </c:pt>
                <c:pt idx="7848" formatCode="General">
                  <c:v>15.696</c:v>
                </c:pt>
                <c:pt idx="7849" formatCode="General">
                  <c:v>15.698</c:v>
                </c:pt>
                <c:pt idx="7850" formatCode="General">
                  <c:v>15.7</c:v>
                </c:pt>
                <c:pt idx="7851" formatCode="General">
                  <c:v>15.702</c:v>
                </c:pt>
                <c:pt idx="7852" formatCode="General">
                  <c:v>15.704000000000001</c:v>
                </c:pt>
                <c:pt idx="7853" formatCode="General">
                  <c:v>15.706</c:v>
                </c:pt>
                <c:pt idx="7854" formatCode="General">
                  <c:v>15.708</c:v>
                </c:pt>
                <c:pt idx="7855" formatCode="General">
                  <c:v>15.71</c:v>
                </c:pt>
                <c:pt idx="7856" formatCode="General">
                  <c:v>15.712</c:v>
                </c:pt>
                <c:pt idx="7857" formatCode="General">
                  <c:v>15.714</c:v>
                </c:pt>
                <c:pt idx="7858" formatCode="General">
                  <c:v>15.715999999999999</c:v>
                </c:pt>
                <c:pt idx="7859" formatCode="General">
                  <c:v>15.718</c:v>
                </c:pt>
                <c:pt idx="7860" formatCode="General">
                  <c:v>15.72</c:v>
                </c:pt>
                <c:pt idx="7861" formatCode="General">
                  <c:v>15.722</c:v>
                </c:pt>
                <c:pt idx="7862" formatCode="General">
                  <c:v>15.724</c:v>
                </c:pt>
                <c:pt idx="7863" formatCode="General">
                  <c:v>15.726000000000001</c:v>
                </c:pt>
                <c:pt idx="7864" formatCode="General">
                  <c:v>15.728</c:v>
                </c:pt>
                <c:pt idx="7865" formatCode="General">
                  <c:v>15.73</c:v>
                </c:pt>
                <c:pt idx="7866" formatCode="General">
                  <c:v>15.731999999999999</c:v>
                </c:pt>
                <c:pt idx="7867" formatCode="General">
                  <c:v>15.734</c:v>
                </c:pt>
                <c:pt idx="7868" formatCode="General">
                  <c:v>15.736000000000001</c:v>
                </c:pt>
                <c:pt idx="7869" formatCode="General">
                  <c:v>15.738</c:v>
                </c:pt>
                <c:pt idx="7870" formatCode="General">
                  <c:v>15.74</c:v>
                </c:pt>
                <c:pt idx="7871" formatCode="General">
                  <c:v>15.742000000000001</c:v>
                </c:pt>
                <c:pt idx="7872" formatCode="General">
                  <c:v>15.744</c:v>
                </c:pt>
                <c:pt idx="7873" formatCode="General">
                  <c:v>15.746</c:v>
                </c:pt>
                <c:pt idx="7874" formatCode="General">
                  <c:v>15.747999999999999</c:v>
                </c:pt>
                <c:pt idx="7875" formatCode="General">
                  <c:v>15.75</c:v>
                </c:pt>
                <c:pt idx="7876" formatCode="General">
                  <c:v>15.752000000000001</c:v>
                </c:pt>
                <c:pt idx="7877" formatCode="General">
                  <c:v>15.754</c:v>
                </c:pt>
                <c:pt idx="7878" formatCode="General">
                  <c:v>15.756</c:v>
                </c:pt>
                <c:pt idx="7879" formatCode="General">
                  <c:v>15.757999999999999</c:v>
                </c:pt>
                <c:pt idx="7880" formatCode="General">
                  <c:v>15.76</c:v>
                </c:pt>
                <c:pt idx="7881" formatCode="General">
                  <c:v>15.762</c:v>
                </c:pt>
                <c:pt idx="7882" formatCode="General">
                  <c:v>15.763999999999999</c:v>
                </c:pt>
                <c:pt idx="7883" formatCode="General">
                  <c:v>15.766</c:v>
                </c:pt>
                <c:pt idx="7884" formatCode="General">
                  <c:v>15.768000000000001</c:v>
                </c:pt>
                <c:pt idx="7885" formatCode="General">
                  <c:v>15.77</c:v>
                </c:pt>
                <c:pt idx="7886" formatCode="General">
                  <c:v>15.772</c:v>
                </c:pt>
                <c:pt idx="7887" formatCode="General">
                  <c:v>15.773999999999999</c:v>
                </c:pt>
                <c:pt idx="7888" formatCode="General">
                  <c:v>15.776</c:v>
                </c:pt>
                <c:pt idx="7889" formatCode="General">
                  <c:v>15.778</c:v>
                </c:pt>
                <c:pt idx="7890" formatCode="General">
                  <c:v>15.78</c:v>
                </c:pt>
                <c:pt idx="7891" formatCode="General">
                  <c:v>15.782</c:v>
                </c:pt>
                <c:pt idx="7892" formatCode="General">
                  <c:v>15.784000000000001</c:v>
                </c:pt>
                <c:pt idx="7893" formatCode="General">
                  <c:v>15.786</c:v>
                </c:pt>
                <c:pt idx="7894" formatCode="General">
                  <c:v>15.788</c:v>
                </c:pt>
                <c:pt idx="7895" formatCode="General">
                  <c:v>15.79</c:v>
                </c:pt>
                <c:pt idx="7896" formatCode="General">
                  <c:v>15.792</c:v>
                </c:pt>
                <c:pt idx="7897" formatCode="General">
                  <c:v>15.794</c:v>
                </c:pt>
                <c:pt idx="7898" formatCode="General">
                  <c:v>15.795999999999999</c:v>
                </c:pt>
                <c:pt idx="7899" formatCode="General">
                  <c:v>15.798</c:v>
                </c:pt>
                <c:pt idx="7900" formatCode="General">
                  <c:v>15.8</c:v>
                </c:pt>
                <c:pt idx="7901" formatCode="General">
                  <c:v>15.802</c:v>
                </c:pt>
                <c:pt idx="7902" formatCode="General">
                  <c:v>15.804</c:v>
                </c:pt>
                <c:pt idx="7903" formatCode="General">
                  <c:v>15.805999999999999</c:v>
                </c:pt>
                <c:pt idx="7904" formatCode="General">
                  <c:v>15.808</c:v>
                </c:pt>
                <c:pt idx="7905" formatCode="General">
                  <c:v>15.81</c:v>
                </c:pt>
                <c:pt idx="7906" formatCode="General">
                  <c:v>15.811999999999999</c:v>
                </c:pt>
                <c:pt idx="7907" formatCode="General">
                  <c:v>15.814</c:v>
                </c:pt>
                <c:pt idx="7908" formatCode="General">
                  <c:v>15.816000000000001</c:v>
                </c:pt>
                <c:pt idx="7909" formatCode="General">
                  <c:v>15.818</c:v>
                </c:pt>
                <c:pt idx="7910" formatCode="General">
                  <c:v>15.82</c:v>
                </c:pt>
                <c:pt idx="7911" formatCode="General">
                  <c:v>15.821999999999999</c:v>
                </c:pt>
                <c:pt idx="7912" formatCode="General">
                  <c:v>15.824</c:v>
                </c:pt>
                <c:pt idx="7913" formatCode="General">
                  <c:v>15.826000000000001</c:v>
                </c:pt>
                <c:pt idx="7914" formatCode="General">
                  <c:v>15.827999999999999</c:v>
                </c:pt>
                <c:pt idx="7915" formatCode="General">
                  <c:v>15.83</c:v>
                </c:pt>
                <c:pt idx="7916" formatCode="General">
                  <c:v>15.832000000000001</c:v>
                </c:pt>
                <c:pt idx="7917" formatCode="General">
                  <c:v>15.834</c:v>
                </c:pt>
                <c:pt idx="7918" formatCode="General">
                  <c:v>15.836</c:v>
                </c:pt>
                <c:pt idx="7919" formatCode="General">
                  <c:v>15.837999999999999</c:v>
                </c:pt>
                <c:pt idx="7920" formatCode="General">
                  <c:v>15.84</c:v>
                </c:pt>
                <c:pt idx="7921" formatCode="General">
                  <c:v>15.842000000000001</c:v>
                </c:pt>
                <c:pt idx="7922" formatCode="General">
                  <c:v>15.843999999999999</c:v>
                </c:pt>
                <c:pt idx="7923" formatCode="General">
                  <c:v>15.846</c:v>
                </c:pt>
                <c:pt idx="7924" formatCode="General">
                  <c:v>15.848000000000001</c:v>
                </c:pt>
                <c:pt idx="7925" formatCode="General">
                  <c:v>15.85</c:v>
                </c:pt>
                <c:pt idx="7926" formatCode="General">
                  <c:v>15.852</c:v>
                </c:pt>
                <c:pt idx="7927" formatCode="General">
                  <c:v>15.853999999999999</c:v>
                </c:pt>
                <c:pt idx="7928" formatCode="General">
                  <c:v>15.856</c:v>
                </c:pt>
                <c:pt idx="7929" formatCode="General">
                  <c:v>15.858000000000001</c:v>
                </c:pt>
                <c:pt idx="7930" formatCode="General">
                  <c:v>15.86</c:v>
                </c:pt>
                <c:pt idx="7931" formatCode="General">
                  <c:v>15.862</c:v>
                </c:pt>
                <c:pt idx="7932" formatCode="General">
                  <c:v>15.864000000000001</c:v>
                </c:pt>
                <c:pt idx="7933" formatCode="General">
                  <c:v>15.866</c:v>
                </c:pt>
                <c:pt idx="7934" formatCode="General">
                  <c:v>15.868</c:v>
                </c:pt>
                <c:pt idx="7935" formatCode="General">
                  <c:v>15.87</c:v>
                </c:pt>
                <c:pt idx="7936" formatCode="General">
                  <c:v>15.872</c:v>
                </c:pt>
                <c:pt idx="7937" formatCode="General">
                  <c:v>15.874000000000001</c:v>
                </c:pt>
                <c:pt idx="7938" formatCode="General">
                  <c:v>15.875999999999999</c:v>
                </c:pt>
                <c:pt idx="7939" formatCode="General">
                  <c:v>15.878</c:v>
                </c:pt>
                <c:pt idx="7940" formatCode="General">
                  <c:v>15.88</c:v>
                </c:pt>
                <c:pt idx="7941" formatCode="General">
                  <c:v>15.882</c:v>
                </c:pt>
                <c:pt idx="7942" formatCode="General">
                  <c:v>15.884</c:v>
                </c:pt>
                <c:pt idx="7943" formatCode="General">
                  <c:v>15.885999999999999</c:v>
                </c:pt>
                <c:pt idx="7944" formatCode="General">
                  <c:v>15.888</c:v>
                </c:pt>
                <c:pt idx="7945" formatCode="General">
                  <c:v>15.89</c:v>
                </c:pt>
                <c:pt idx="7946" formatCode="General">
                  <c:v>15.891999999999999</c:v>
                </c:pt>
                <c:pt idx="7947" formatCode="General">
                  <c:v>15.894</c:v>
                </c:pt>
                <c:pt idx="7948" formatCode="General">
                  <c:v>15.896000000000001</c:v>
                </c:pt>
                <c:pt idx="7949" formatCode="General">
                  <c:v>15.898</c:v>
                </c:pt>
                <c:pt idx="7950" formatCode="General">
                  <c:v>15.9</c:v>
                </c:pt>
                <c:pt idx="7951" formatCode="General">
                  <c:v>15.901999999999999</c:v>
                </c:pt>
                <c:pt idx="7952" formatCode="General">
                  <c:v>15.904</c:v>
                </c:pt>
                <c:pt idx="7953" formatCode="General">
                  <c:v>15.906000000000001</c:v>
                </c:pt>
                <c:pt idx="7954" formatCode="General">
                  <c:v>15.907999999999999</c:v>
                </c:pt>
                <c:pt idx="7955" formatCode="General">
                  <c:v>15.91</c:v>
                </c:pt>
                <c:pt idx="7956" formatCode="General">
                  <c:v>15.912000000000001</c:v>
                </c:pt>
                <c:pt idx="7957" formatCode="General">
                  <c:v>15.914</c:v>
                </c:pt>
                <c:pt idx="7958" formatCode="General">
                  <c:v>15.916</c:v>
                </c:pt>
                <c:pt idx="7959" formatCode="General">
                  <c:v>15.917999999999999</c:v>
                </c:pt>
                <c:pt idx="7960" formatCode="General">
                  <c:v>15.92</c:v>
                </c:pt>
                <c:pt idx="7961" formatCode="General">
                  <c:v>15.922000000000001</c:v>
                </c:pt>
                <c:pt idx="7962" formatCode="General">
                  <c:v>15.923999999999999</c:v>
                </c:pt>
                <c:pt idx="7963" formatCode="General">
                  <c:v>15.926</c:v>
                </c:pt>
                <c:pt idx="7964" formatCode="General">
                  <c:v>15.928000000000001</c:v>
                </c:pt>
                <c:pt idx="7965" formatCode="General">
                  <c:v>15.93</c:v>
                </c:pt>
                <c:pt idx="7966" formatCode="General">
                  <c:v>15.932</c:v>
                </c:pt>
                <c:pt idx="7967" formatCode="General">
                  <c:v>15.933999999999999</c:v>
                </c:pt>
                <c:pt idx="7968" formatCode="General">
                  <c:v>15.936</c:v>
                </c:pt>
                <c:pt idx="7969" formatCode="General">
                  <c:v>15.938000000000001</c:v>
                </c:pt>
                <c:pt idx="7970" formatCode="General">
                  <c:v>15.94</c:v>
                </c:pt>
                <c:pt idx="7971" formatCode="General">
                  <c:v>15.942</c:v>
                </c:pt>
                <c:pt idx="7972" formatCode="General">
                  <c:v>15.944000000000001</c:v>
                </c:pt>
                <c:pt idx="7973" formatCode="General">
                  <c:v>15.946</c:v>
                </c:pt>
                <c:pt idx="7974" formatCode="General">
                  <c:v>15.948</c:v>
                </c:pt>
                <c:pt idx="7975" formatCode="General">
                  <c:v>15.95</c:v>
                </c:pt>
                <c:pt idx="7976" formatCode="General">
                  <c:v>15.952</c:v>
                </c:pt>
                <c:pt idx="7977" formatCode="General">
                  <c:v>15.954000000000001</c:v>
                </c:pt>
                <c:pt idx="7978" formatCode="General">
                  <c:v>15.956</c:v>
                </c:pt>
                <c:pt idx="7979" formatCode="General">
                  <c:v>15.958</c:v>
                </c:pt>
                <c:pt idx="7980" formatCode="General">
                  <c:v>15.96</c:v>
                </c:pt>
                <c:pt idx="7981" formatCode="General">
                  <c:v>15.962</c:v>
                </c:pt>
                <c:pt idx="7982" formatCode="General">
                  <c:v>15.964</c:v>
                </c:pt>
                <c:pt idx="7983" formatCode="General">
                  <c:v>15.965999999999999</c:v>
                </c:pt>
                <c:pt idx="7984" formatCode="General">
                  <c:v>15.968</c:v>
                </c:pt>
                <c:pt idx="7985" formatCode="General">
                  <c:v>15.97</c:v>
                </c:pt>
                <c:pt idx="7986" formatCode="General">
                  <c:v>15.972</c:v>
                </c:pt>
                <c:pt idx="7987" formatCode="General">
                  <c:v>15.974</c:v>
                </c:pt>
                <c:pt idx="7988" formatCode="General">
                  <c:v>15.976000000000001</c:v>
                </c:pt>
                <c:pt idx="7989" formatCode="General">
                  <c:v>15.978</c:v>
                </c:pt>
                <c:pt idx="7990" formatCode="General">
                  <c:v>15.98</c:v>
                </c:pt>
                <c:pt idx="7991" formatCode="General">
                  <c:v>15.981999999999999</c:v>
                </c:pt>
                <c:pt idx="7992" formatCode="General">
                  <c:v>15.984</c:v>
                </c:pt>
                <c:pt idx="7993" formatCode="General">
                  <c:v>15.986000000000001</c:v>
                </c:pt>
                <c:pt idx="7994" formatCode="General">
                  <c:v>15.988</c:v>
                </c:pt>
                <c:pt idx="7995" formatCode="General">
                  <c:v>15.99</c:v>
                </c:pt>
                <c:pt idx="7996" formatCode="General">
                  <c:v>15.992000000000001</c:v>
                </c:pt>
                <c:pt idx="7997" formatCode="General">
                  <c:v>15.994</c:v>
                </c:pt>
                <c:pt idx="7998" formatCode="General">
                  <c:v>15.996</c:v>
                </c:pt>
                <c:pt idx="7999" formatCode="General">
                  <c:v>15.997999999999999</c:v>
                </c:pt>
                <c:pt idx="8000" formatCode="General">
                  <c:v>16</c:v>
                </c:pt>
                <c:pt idx="8001" formatCode="General">
                  <c:v>16.001999999999999</c:v>
                </c:pt>
                <c:pt idx="8002" formatCode="General">
                  <c:v>16.004000000000001</c:v>
                </c:pt>
                <c:pt idx="8003" formatCode="General">
                  <c:v>16.006</c:v>
                </c:pt>
                <c:pt idx="8004" formatCode="General">
                  <c:v>16.007999999999999</c:v>
                </c:pt>
                <c:pt idx="8005" formatCode="General">
                  <c:v>16.010000000000002</c:v>
                </c:pt>
                <c:pt idx="8006" formatCode="General">
                  <c:v>16.012</c:v>
                </c:pt>
                <c:pt idx="8007" formatCode="General">
                  <c:v>16.013999999999999</c:v>
                </c:pt>
                <c:pt idx="8008" formatCode="General">
                  <c:v>16.015999999999998</c:v>
                </c:pt>
                <c:pt idx="8009" formatCode="General">
                  <c:v>16.018000000000001</c:v>
                </c:pt>
                <c:pt idx="8010" formatCode="General">
                  <c:v>16.02</c:v>
                </c:pt>
                <c:pt idx="8011" formatCode="General">
                  <c:v>16.021999999999998</c:v>
                </c:pt>
                <c:pt idx="8012" formatCode="General">
                  <c:v>16.024000000000001</c:v>
                </c:pt>
                <c:pt idx="8013" formatCode="General">
                  <c:v>16.026</c:v>
                </c:pt>
                <c:pt idx="8014" formatCode="General">
                  <c:v>16.027999999999999</c:v>
                </c:pt>
                <c:pt idx="8015" formatCode="General">
                  <c:v>16.03</c:v>
                </c:pt>
                <c:pt idx="8016" formatCode="General">
                  <c:v>16.032</c:v>
                </c:pt>
                <c:pt idx="8017" formatCode="General">
                  <c:v>16.033999999999999</c:v>
                </c:pt>
                <c:pt idx="8018" formatCode="General">
                  <c:v>16.036000000000001</c:v>
                </c:pt>
                <c:pt idx="8019" formatCode="General">
                  <c:v>16.038</c:v>
                </c:pt>
                <c:pt idx="8020" formatCode="General">
                  <c:v>16.04</c:v>
                </c:pt>
                <c:pt idx="8021" formatCode="General">
                  <c:v>16.042000000000002</c:v>
                </c:pt>
                <c:pt idx="8022" formatCode="General">
                  <c:v>16.044</c:v>
                </c:pt>
                <c:pt idx="8023" formatCode="General">
                  <c:v>16.045999999999999</c:v>
                </c:pt>
                <c:pt idx="8024" formatCode="General">
                  <c:v>16.047999999999998</c:v>
                </c:pt>
                <c:pt idx="8025" formatCode="General">
                  <c:v>16.05</c:v>
                </c:pt>
                <c:pt idx="8026" formatCode="General">
                  <c:v>16.052</c:v>
                </c:pt>
                <c:pt idx="8027" formatCode="General">
                  <c:v>16.053999999999998</c:v>
                </c:pt>
                <c:pt idx="8028" formatCode="General">
                  <c:v>16.056000000000001</c:v>
                </c:pt>
                <c:pt idx="8029" formatCode="General">
                  <c:v>16.058</c:v>
                </c:pt>
                <c:pt idx="8030" formatCode="General">
                  <c:v>16.059999999999999</c:v>
                </c:pt>
                <c:pt idx="8031" formatCode="General">
                  <c:v>16.062000000000001</c:v>
                </c:pt>
                <c:pt idx="8032" formatCode="General">
                  <c:v>16.064</c:v>
                </c:pt>
                <c:pt idx="8033" formatCode="General">
                  <c:v>16.065999999999999</c:v>
                </c:pt>
                <c:pt idx="8034" formatCode="General">
                  <c:v>16.068000000000001</c:v>
                </c:pt>
                <c:pt idx="8035" formatCode="General">
                  <c:v>16.07</c:v>
                </c:pt>
                <c:pt idx="8036" formatCode="General">
                  <c:v>16.071999999999999</c:v>
                </c:pt>
                <c:pt idx="8037" formatCode="General">
                  <c:v>16.074000000000002</c:v>
                </c:pt>
                <c:pt idx="8038" formatCode="General">
                  <c:v>16.076000000000001</c:v>
                </c:pt>
                <c:pt idx="8039" formatCode="General">
                  <c:v>16.077999999999999</c:v>
                </c:pt>
                <c:pt idx="8040" formatCode="General">
                  <c:v>16.079999999999998</c:v>
                </c:pt>
                <c:pt idx="8041" formatCode="General">
                  <c:v>16.082000000000001</c:v>
                </c:pt>
                <c:pt idx="8042" formatCode="General">
                  <c:v>16.084</c:v>
                </c:pt>
                <c:pt idx="8043" formatCode="General">
                  <c:v>16.085999999999999</c:v>
                </c:pt>
                <c:pt idx="8044" formatCode="General">
                  <c:v>16.088000000000001</c:v>
                </c:pt>
                <c:pt idx="8045" formatCode="General">
                  <c:v>16.09</c:v>
                </c:pt>
                <c:pt idx="8046" formatCode="General">
                  <c:v>16.091999999999999</c:v>
                </c:pt>
                <c:pt idx="8047" formatCode="General">
                  <c:v>16.094000000000001</c:v>
                </c:pt>
                <c:pt idx="8048" formatCode="General">
                  <c:v>16.096</c:v>
                </c:pt>
                <c:pt idx="8049" formatCode="General">
                  <c:v>16.097999999999999</c:v>
                </c:pt>
                <c:pt idx="8050" formatCode="General">
                  <c:v>16.100000000000001</c:v>
                </c:pt>
                <c:pt idx="8051" formatCode="General">
                  <c:v>16.102</c:v>
                </c:pt>
                <c:pt idx="8052" formatCode="General">
                  <c:v>16.103999999999999</c:v>
                </c:pt>
                <c:pt idx="8053" formatCode="General">
                  <c:v>16.106000000000002</c:v>
                </c:pt>
                <c:pt idx="8054" formatCode="General">
                  <c:v>16.108000000000001</c:v>
                </c:pt>
                <c:pt idx="8055" formatCode="General">
                  <c:v>16.11</c:v>
                </c:pt>
                <c:pt idx="8056" formatCode="General">
                  <c:v>16.111999999999998</c:v>
                </c:pt>
                <c:pt idx="8057" formatCode="General">
                  <c:v>16.114000000000001</c:v>
                </c:pt>
                <c:pt idx="8058" formatCode="General">
                  <c:v>16.116</c:v>
                </c:pt>
                <c:pt idx="8059" formatCode="General">
                  <c:v>16.117999999999999</c:v>
                </c:pt>
                <c:pt idx="8060" formatCode="General">
                  <c:v>16.12</c:v>
                </c:pt>
                <c:pt idx="8061" formatCode="General">
                  <c:v>16.122</c:v>
                </c:pt>
                <c:pt idx="8062" formatCode="General">
                  <c:v>16.123999999999999</c:v>
                </c:pt>
                <c:pt idx="8063" formatCode="General">
                  <c:v>16.126000000000001</c:v>
                </c:pt>
                <c:pt idx="8064" formatCode="General">
                  <c:v>16.128</c:v>
                </c:pt>
                <c:pt idx="8065" formatCode="General">
                  <c:v>16.13</c:v>
                </c:pt>
                <c:pt idx="8066" formatCode="General">
                  <c:v>16.132000000000001</c:v>
                </c:pt>
                <c:pt idx="8067" formatCode="General">
                  <c:v>16.134</c:v>
                </c:pt>
                <c:pt idx="8068" formatCode="General">
                  <c:v>16.135999999999999</c:v>
                </c:pt>
                <c:pt idx="8069" formatCode="General">
                  <c:v>16.138000000000002</c:v>
                </c:pt>
                <c:pt idx="8070" formatCode="General">
                  <c:v>16.14</c:v>
                </c:pt>
                <c:pt idx="8071" formatCode="General">
                  <c:v>16.141999999999999</c:v>
                </c:pt>
                <c:pt idx="8072" formatCode="General">
                  <c:v>16.143999999999998</c:v>
                </c:pt>
                <c:pt idx="8073" formatCode="General">
                  <c:v>16.146000000000001</c:v>
                </c:pt>
                <c:pt idx="8074" formatCode="General">
                  <c:v>16.148</c:v>
                </c:pt>
                <c:pt idx="8075" formatCode="General">
                  <c:v>16.149999999999999</c:v>
                </c:pt>
                <c:pt idx="8076" formatCode="General">
                  <c:v>16.152000000000001</c:v>
                </c:pt>
                <c:pt idx="8077" formatCode="General">
                  <c:v>16.154</c:v>
                </c:pt>
                <c:pt idx="8078" formatCode="General">
                  <c:v>16.155999999999999</c:v>
                </c:pt>
                <c:pt idx="8079" formatCode="General">
                  <c:v>16.158000000000001</c:v>
                </c:pt>
                <c:pt idx="8080" formatCode="General">
                  <c:v>16.16</c:v>
                </c:pt>
                <c:pt idx="8081" formatCode="General">
                  <c:v>16.161999999999999</c:v>
                </c:pt>
                <c:pt idx="8082" formatCode="General">
                  <c:v>16.164000000000001</c:v>
                </c:pt>
                <c:pt idx="8083" formatCode="General">
                  <c:v>16.166</c:v>
                </c:pt>
                <c:pt idx="8084" formatCode="General">
                  <c:v>16.167999999999999</c:v>
                </c:pt>
                <c:pt idx="8085" formatCode="General">
                  <c:v>16.170000000000002</c:v>
                </c:pt>
                <c:pt idx="8086" formatCode="General">
                  <c:v>16.172000000000001</c:v>
                </c:pt>
                <c:pt idx="8087" formatCode="General">
                  <c:v>16.173999999999999</c:v>
                </c:pt>
                <c:pt idx="8088" formatCode="General">
                  <c:v>16.175999999999998</c:v>
                </c:pt>
                <c:pt idx="8089" formatCode="General">
                  <c:v>16.178000000000001</c:v>
                </c:pt>
                <c:pt idx="8090" formatCode="General">
                  <c:v>16.18</c:v>
                </c:pt>
                <c:pt idx="8091" formatCode="General">
                  <c:v>16.181999999999999</c:v>
                </c:pt>
                <c:pt idx="8092" formatCode="General">
                  <c:v>16.184000000000001</c:v>
                </c:pt>
                <c:pt idx="8093" formatCode="General">
                  <c:v>16.186</c:v>
                </c:pt>
                <c:pt idx="8094" formatCode="General">
                  <c:v>16.187999999999999</c:v>
                </c:pt>
                <c:pt idx="8095" formatCode="General">
                  <c:v>16.190000000000001</c:v>
                </c:pt>
                <c:pt idx="8096" formatCode="General">
                  <c:v>16.192</c:v>
                </c:pt>
                <c:pt idx="8097" formatCode="General">
                  <c:v>16.193999999999999</c:v>
                </c:pt>
                <c:pt idx="8098" formatCode="General">
                  <c:v>16.196000000000002</c:v>
                </c:pt>
                <c:pt idx="8099" formatCode="General">
                  <c:v>16.198</c:v>
                </c:pt>
                <c:pt idx="8100" formatCode="General">
                  <c:v>16.2</c:v>
                </c:pt>
                <c:pt idx="8101" formatCode="General">
                  <c:v>16.202000000000002</c:v>
                </c:pt>
                <c:pt idx="8102" formatCode="General">
                  <c:v>16.204000000000001</c:v>
                </c:pt>
                <c:pt idx="8103" formatCode="General">
                  <c:v>16.206</c:v>
                </c:pt>
                <c:pt idx="8104" formatCode="General">
                  <c:v>16.207999999999998</c:v>
                </c:pt>
                <c:pt idx="8105" formatCode="General">
                  <c:v>16.21</c:v>
                </c:pt>
                <c:pt idx="8106" formatCode="General">
                  <c:v>16.212</c:v>
                </c:pt>
                <c:pt idx="8107" formatCode="General">
                  <c:v>16.213999999999999</c:v>
                </c:pt>
                <c:pt idx="8108" formatCode="General">
                  <c:v>16.216000000000001</c:v>
                </c:pt>
                <c:pt idx="8109" formatCode="General">
                  <c:v>16.218</c:v>
                </c:pt>
                <c:pt idx="8110" formatCode="General">
                  <c:v>16.22</c:v>
                </c:pt>
                <c:pt idx="8111" formatCode="General">
                  <c:v>16.222000000000001</c:v>
                </c:pt>
                <c:pt idx="8112" formatCode="General">
                  <c:v>16.224</c:v>
                </c:pt>
                <c:pt idx="8113" formatCode="General">
                  <c:v>16.225999999999999</c:v>
                </c:pt>
                <c:pt idx="8114" formatCode="General">
                  <c:v>16.228000000000002</c:v>
                </c:pt>
                <c:pt idx="8115" formatCode="General">
                  <c:v>16.23</c:v>
                </c:pt>
                <c:pt idx="8116" formatCode="General">
                  <c:v>16.231999999999999</c:v>
                </c:pt>
                <c:pt idx="8117" formatCode="General">
                  <c:v>16.234000000000002</c:v>
                </c:pt>
                <c:pt idx="8118" formatCode="General">
                  <c:v>16.236000000000001</c:v>
                </c:pt>
                <c:pt idx="8119" formatCode="General">
                  <c:v>16.238</c:v>
                </c:pt>
                <c:pt idx="8120" formatCode="General">
                  <c:v>16.239999999999998</c:v>
                </c:pt>
                <c:pt idx="8121" formatCode="General">
                  <c:v>16.242000000000001</c:v>
                </c:pt>
                <c:pt idx="8122" formatCode="General">
                  <c:v>16.244</c:v>
                </c:pt>
                <c:pt idx="8123" formatCode="General">
                  <c:v>16.245999999999999</c:v>
                </c:pt>
                <c:pt idx="8124" formatCode="General">
                  <c:v>16.248000000000001</c:v>
                </c:pt>
                <c:pt idx="8125" formatCode="General">
                  <c:v>16.25</c:v>
                </c:pt>
                <c:pt idx="8126" formatCode="General">
                  <c:v>16.251999999999999</c:v>
                </c:pt>
                <c:pt idx="8127" formatCode="General">
                  <c:v>16.254000000000001</c:v>
                </c:pt>
                <c:pt idx="8128" formatCode="General">
                  <c:v>16.256</c:v>
                </c:pt>
                <c:pt idx="8129" formatCode="General">
                  <c:v>16.257999999999999</c:v>
                </c:pt>
                <c:pt idx="8130" formatCode="General">
                  <c:v>16.260000000000002</c:v>
                </c:pt>
                <c:pt idx="8131" formatCode="General">
                  <c:v>16.262</c:v>
                </c:pt>
                <c:pt idx="8132" formatCode="General">
                  <c:v>16.263999999999999</c:v>
                </c:pt>
                <c:pt idx="8133" formatCode="General">
                  <c:v>16.265999999999998</c:v>
                </c:pt>
                <c:pt idx="8134" formatCode="General">
                  <c:v>16.268000000000001</c:v>
                </c:pt>
                <c:pt idx="8135" formatCode="General">
                  <c:v>16.27</c:v>
                </c:pt>
                <c:pt idx="8136" formatCode="General">
                  <c:v>16.271999999999998</c:v>
                </c:pt>
                <c:pt idx="8137" formatCode="General">
                  <c:v>16.274000000000001</c:v>
                </c:pt>
                <c:pt idx="8138" formatCode="General">
                  <c:v>16.276</c:v>
                </c:pt>
                <c:pt idx="8139" formatCode="General">
                  <c:v>16.277999999999999</c:v>
                </c:pt>
                <c:pt idx="8140" formatCode="General">
                  <c:v>16.28</c:v>
                </c:pt>
                <c:pt idx="8141" formatCode="General">
                  <c:v>16.282</c:v>
                </c:pt>
                <c:pt idx="8142" formatCode="General">
                  <c:v>16.283999999999999</c:v>
                </c:pt>
                <c:pt idx="8143" formatCode="General">
                  <c:v>16.286000000000001</c:v>
                </c:pt>
                <c:pt idx="8144" formatCode="General">
                  <c:v>16.288</c:v>
                </c:pt>
                <c:pt idx="8145" formatCode="General">
                  <c:v>16.29</c:v>
                </c:pt>
                <c:pt idx="8146" formatCode="General">
                  <c:v>16.292000000000002</c:v>
                </c:pt>
                <c:pt idx="8147" formatCode="General">
                  <c:v>16.294</c:v>
                </c:pt>
                <c:pt idx="8148" formatCode="General">
                  <c:v>16.295999999999999</c:v>
                </c:pt>
                <c:pt idx="8149" formatCode="General">
                  <c:v>16.297999999999998</c:v>
                </c:pt>
                <c:pt idx="8150" formatCode="General">
                  <c:v>16.3</c:v>
                </c:pt>
                <c:pt idx="8151" formatCode="General">
                  <c:v>16.302</c:v>
                </c:pt>
                <c:pt idx="8152" formatCode="General">
                  <c:v>16.303999999999998</c:v>
                </c:pt>
                <c:pt idx="8153" formatCode="General">
                  <c:v>16.306000000000001</c:v>
                </c:pt>
                <c:pt idx="8154" formatCode="General">
                  <c:v>16.308</c:v>
                </c:pt>
                <c:pt idx="8155" formatCode="General">
                  <c:v>16.309999999999999</c:v>
                </c:pt>
                <c:pt idx="8156" formatCode="General">
                  <c:v>16.312000000000001</c:v>
                </c:pt>
                <c:pt idx="8157" formatCode="General">
                  <c:v>16.314</c:v>
                </c:pt>
                <c:pt idx="8158" formatCode="General">
                  <c:v>16.315999999999999</c:v>
                </c:pt>
                <c:pt idx="8159" formatCode="General">
                  <c:v>16.318000000000001</c:v>
                </c:pt>
                <c:pt idx="8160" formatCode="General">
                  <c:v>16.32</c:v>
                </c:pt>
                <c:pt idx="8161" formatCode="General">
                  <c:v>16.321999999999999</c:v>
                </c:pt>
                <c:pt idx="8162" formatCode="General">
                  <c:v>16.324000000000002</c:v>
                </c:pt>
                <c:pt idx="8163" formatCode="General">
                  <c:v>16.326000000000001</c:v>
                </c:pt>
                <c:pt idx="8164" formatCode="General">
                  <c:v>16.327999999999999</c:v>
                </c:pt>
                <c:pt idx="8165" formatCode="General">
                  <c:v>16.329999999999998</c:v>
                </c:pt>
                <c:pt idx="8166" formatCode="General">
                  <c:v>16.332000000000001</c:v>
                </c:pt>
                <c:pt idx="8167" formatCode="General">
                  <c:v>16.334</c:v>
                </c:pt>
                <c:pt idx="8168" formatCode="General">
                  <c:v>16.335999999999999</c:v>
                </c:pt>
                <c:pt idx="8169" formatCode="General">
                  <c:v>16.338000000000001</c:v>
                </c:pt>
                <c:pt idx="8170" formatCode="General">
                  <c:v>16.34</c:v>
                </c:pt>
                <c:pt idx="8171" formatCode="General">
                  <c:v>16.341999999999999</c:v>
                </c:pt>
                <c:pt idx="8172" formatCode="General">
                  <c:v>16.344000000000001</c:v>
                </c:pt>
                <c:pt idx="8173" formatCode="General">
                  <c:v>16.346</c:v>
                </c:pt>
                <c:pt idx="8174" formatCode="General">
                  <c:v>16.347999999999999</c:v>
                </c:pt>
                <c:pt idx="8175" formatCode="General">
                  <c:v>16.350000000000001</c:v>
                </c:pt>
                <c:pt idx="8176" formatCode="General">
                  <c:v>16.352</c:v>
                </c:pt>
                <c:pt idx="8177" formatCode="General">
                  <c:v>16.353999999999999</c:v>
                </c:pt>
                <c:pt idx="8178" formatCode="General">
                  <c:v>16.356000000000002</c:v>
                </c:pt>
                <c:pt idx="8179" formatCode="General">
                  <c:v>16.358000000000001</c:v>
                </c:pt>
                <c:pt idx="8180" formatCode="General">
                  <c:v>16.36</c:v>
                </c:pt>
                <c:pt idx="8181" formatCode="General">
                  <c:v>16.361999999999998</c:v>
                </c:pt>
                <c:pt idx="8182" formatCode="General">
                  <c:v>16.364000000000001</c:v>
                </c:pt>
                <c:pt idx="8183" formatCode="General">
                  <c:v>16.366</c:v>
                </c:pt>
                <c:pt idx="8184" formatCode="General">
                  <c:v>16.367999999999999</c:v>
                </c:pt>
                <c:pt idx="8185" formatCode="General">
                  <c:v>16.37</c:v>
                </c:pt>
                <c:pt idx="8186" formatCode="General">
                  <c:v>16.372</c:v>
                </c:pt>
                <c:pt idx="8187" formatCode="General">
                  <c:v>16.373999999999999</c:v>
                </c:pt>
                <c:pt idx="8188" formatCode="General">
                  <c:v>16.376000000000001</c:v>
                </c:pt>
                <c:pt idx="8189" formatCode="General">
                  <c:v>16.378</c:v>
                </c:pt>
                <c:pt idx="8190" formatCode="General">
                  <c:v>16.38</c:v>
                </c:pt>
                <c:pt idx="8191" formatCode="General">
                  <c:v>16.382000000000001</c:v>
                </c:pt>
                <c:pt idx="8192" formatCode="General">
                  <c:v>16.384</c:v>
                </c:pt>
                <c:pt idx="8193" formatCode="General">
                  <c:v>16.385999999999999</c:v>
                </c:pt>
                <c:pt idx="8194" formatCode="General">
                  <c:v>16.388000000000002</c:v>
                </c:pt>
                <c:pt idx="8195" formatCode="General">
                  <c:v>16.39</c:v>
                </c:pt>
                <c:pt idx="8196" formatCode="General">
                  <c:v>16.391999999999999</c:v>
                </c:pt>
                <c:pt idx="8197" formatCode="General">
                  <c:v>16.393999999999998</c:v>
                </c:pt>
                <c:pt idx="8198" formatCode="General">
                  <c:v>16.396000000000001</c:v>
                </c:pt>
                <c:pt idx="8199" formatCode="General">
                  <c:v>16.398</c:v>
                </c:pt>
                <c:pt idx="8200" formatCode="General">
                  <c:v>16.399999999999999</c:v>
                </c:pt>
                <c:pt idx="8201" formatCode="General">
                  <c:v>16.402000000000001</c:v>
                </c:pt>
                <c:pt idx="8202" formatCode="General">
                  <c:v>16.404</c:v>
                </c:pt>
                <c:pt idx="8203" formatCode="General">
                  <c:v>16.405999999999999</c:v>
                </c:pt>
                <c:pt idx="8204" formatCode="General">
                  <c:v>16.408000000000001</c:v>
                </c:pt>
                <c:pt idx="8205" formatCode="General">
                  <c:v>16.41</c:v>
                </c:pt>
                <c:pt idx="8206" formatCode="General">
                  <c:v>16.411999999999999</c:v>
                </c:pt>
                <c:pt idx="8207" formatCode="General">
                  <c:v>16.414000000000001</c:v>
                </c:pt>
                <c:pt idx="8208" formatCode="General">
                  <c:v>16.416</c:v>
                </c:pt>
                <c:pt idx="8209" formatCode="General">
                  <c:v>16.417999999999999</c:v>
                </c:pt>
                <c:pt idx="8210" formatCode="General">
                  <c:v>16.420000000000002</c:v>
                </c:pt>
                <c:pt idx="8211" formatCode="General">
                  <c:v>16.422000000000001</c:v>
                </c:pt>
                <c:pt idx="8212" formatCode="General">
                  <c:v>16.423999999999999</c:v>
                </c:pt>
                <c:pt idx="8213" formatCode="General">
                  <c:v>16.425999999999998</c:v>
                </c:pt>
                <c:pt idx="8214" formatCode="General">
                  <c:v>16.428000000000001</c:v>
                </c:pt>
                <c:pt idx="8215" formatCode="General">
                  <c:v>16.43</c:v>
                </c:pt>
                <c:pt idx="8216" formatCode="General">
                  <c:v>16.431999999999999</c:v>
                </c:pt>
                <c:pt idx="8217" formatCode="General">
                  <c:v>16.434000000000001</c:v>
                </c:pt>
                <c:pt idx="8218" formatCode="General">
                  <c:v>16.436</c:v>
                </c:pt>
                <c:pt idx="8219" formatCode="General">
                  <c:v>16.437999999999999</c:v>
                </c:pt>
                <c:pt idx="8220" formatCode="General">
                  <c:v>16.440000000000001</c:v>
                </c:pt>
                <c:pt idx="8221" formatCode="General">
                  <c:v>16.442</c:v>
                </c:pt>
                <c:pt idx="8222" formatCode="General">
                  <c:v>16.443999999999999</c:v>
                </c:pt>
                <c:pt idx="8223" formatCode="General">
                  <c:v>16.446000000000002</c:v>
                </c:pt>
                <c:pt idx="8224" formatCode="General">
                  <c:v>16.448</c:v>
                </c:pt>
                <c:pt idx="8225" formatCode="General">
                  <c:v>16.45</c:v>
                </c:pt>
                <c:pt idx="8226" formatCode="General">
                  <c:v>16.452000000000002</c:v>
                </c:pt>
                <c:pt idx="8227" formatCode="General">
                  <c:v>16.454000000000001</c:v>
                </c:pt>
                <c:pt idx="8228" formatCode="General">
                  <c:v>16.456</c:v>
                </c:pt>
                <c:pt idx="8229" formatCode="General">
                  <c:v>16.457999999999998</c:v>
                </c:pt>
                <c:pt idx="8230" formatCode="General">
                  <c:v>16.46</c:v>
                </c:pt>
                <c:pt idx="8231" formatCode="General">
                  <c:v>16.462</c:v>
                </c:pt>
                <c:pt idx="8232" formatCode="General">
                  <c:v>16.463999999999999</c:v>
                </c:pt>
                <c:pt idx="8233" formatCode="General">
                  <c:v>16.466000000000001</c:v>
                </c:pt>
                <c:pt idx="8234" formatCode="General">
                  <c:v>16.468</c:v>
                </c:pt>
                <c:pt idx="8235" formatCode="General">
                  <c:v>16.47</c:v>
                </c:pt>
                <c:pt idx="8236" formatCode="General">
                  <c:v>16.472000000000001</c:v>
                </c:pt>
                <c:pt idx="8237" formatCode="General">
                  <c:v>16.474</c:v>
                </c:pt>
                <c:pt idx="8238" formatCode="General">
                  <c:v>16.475999999999999</c:v>
                </c:pt>
                <c:pt idx="8239" formatCode="General">
                  <c:v>16.478000000000002</c:v>
                </c:pt>
                <c:pt idx="8240" formatCode="General">
                  <c:v>16.48</c:v>
                </c:pt>
                <c:pt idx="8241" formatCode="General">
                  <c:v>16.481999999999999</c:v>
                </c:pt>
                <c:pt idx="8242" formatCode="General">
                  <c:v>16.484000000000002</c:v>
                </c:pt>
                <c:pt idx="8243" formatCode="General">
                  <c:v>16.486000000000001</c:v>
                </c:pt>
                <c:pt idx="8244" formatCode="General">
                  <c:v>16.488</c:v>
                </c:pt>
                <c:pt idx="8245" formatCode="General">
                  <c:v>16.489999999999998</c:v>
                </c:pt>
                <c:pt idx="8246" formatCode="General">
                  <c:v>16.492000000000001</c:v>
                </c:pt>
                <c:pt idx="8247" formatCode="General">
                  <c:v>16.494</c:v>
                </c:pt>
                <c:pt idx="8248" formatCode="General">
                  <c:v>16.495999999999999</c:v>
                </c:pt>
                <c:pt idx="8249" formatCode="General">
                  <c:v>16.498000000000001</c:v>
                </c:pt>
                <c:pt idx="8250" formatCode="General">
                  <c:v>16.5</c:v>
                </c:pt>
                <c:pt idx="8251" formatCode="General">
                  <c:v>16.501999999999999</c:v>
                </c:pt>
                <c:pt idx="8252" formatCode="General">
                  <c:v>16.504000000000001</c:v>
                </c:pt>
                <c:pt idx="8253" formatCode="General">
                  <c:v>16.506</c:v>
                </c:pt>
                <c:pt idx="8254" formatCode="General">
                  <c:v>16.507999999999999</c:v>
                </c:pt>
                <c:pt idx="8255" formatCode="General">
                  <c:v>16.510000000000002</c:v>
                </c:pt>
                <c:pt idx="8256" formatCode="General">
                  <c:v>16.512</c:v>
                </c:pt>
                <c:pt idx="8257" formatCode="General">
                  <c:v>16.513999999999999</c:v>
                </c:pt>
                <c:pt idx="8258" formatCode="General">
                  <c:v>16.515999999999998</c:v>
                </c:pt>
                <c:pt idx="8259" formatCode="General">
                  <c:v>16.518000000000001</c:v>
                </c:pt>
                <c:pt idx="8260" formatCode="General">
                  <c:v>16.52</c:v>
                </c:pt>
                <c:pt idx="8261" formatCode="General">
                  <c:v>16.521999999999998</c:v>
                </c:pt>
                <c:pt idx="8262" formatCode="General">
                  <c:v>16.524000000000001</c:v>
                </c:pt>
                <c:pt idx="8263" formatCode="General">
                  <c:v>16.526</c:v>
                </c:pt>
                <c:pt idx="8264" formatCode="General">
                  <c:v>16.527999999999999</c:v>
                </c:pt>
                <c:pt idx="8265" formatCode="General">
                  <c:v>16.53</c:v>
                </c:pt>
                <c:pt idx="8266" formatCode="General">
                  <c:v>16.532</c:v>
                </c:pt>
                <c:pt idx="8267" formatCode="General">
                  <c:v>16.533999999999999</c:v>
                </c:pt>
                <c:pt idx="8268" formatCode="General">
                  <c:v>16.536000000000001</c:v>
                </c:pt>
                <c:pt idx="8269" formatCode="General">
                  <c:v>16.538</c:v>
                </c:pt>
                <c:pt idx="8270" formatCode="General">
                  <c:v>16.54</c:v>
                </c:pt>
                <c:pt idx="8271" formatCode="General">
                  <c:v>16.542000000000002</c:v>
                </c:pt>
                <c:pt idx="8272" formatCode="General">
                  <c:v>16.544</c:v>
                </c:pt>
                <c:pt idx="8273" formatCode="General">
                  <c:v>16.545999999999999</c:v>
                </c:pt>
                <c:pt idx="8274" formatCode="General">
                  <c:v>16.547999999999998</c:v>
                </c:pt>
                <c:pt idx="8275" formatCode="General">
                  <c:v>16.55</c:v>
                </c:pt>
                <c:pt idx="8276" formatCode="General">
                  <c:v>16.552</c:v>
                </c:pt>
                <c:pt idx="8277" formatCode="General">
                  <c:v>16.553999999999998</c:v>
                </c:pt>
                <c:pt idx="8278" formatCode="General">
                  <c:v>16.556000000000001</c:v>
                </c:pt>
                <c:pt idx="8279" formatCode="General">
                  <c:v>16.558</c:v>
                </c:pt>
                <c:pt idx="8280" formatCode="General">
                  <c:v>16.559999999999999</c:v>
                </c:pt>
                <c:pt idx="8281" formatCode="General">
                  <c:v>16.562000000000001</c:v>
                </c:pt>
                <c:pt idx="8282" formatCode="General">
                  <c:v>16.564</c:v>
                </c:pt>
                <c:pt idx="8283" formatCode="General">
                  <c:v>16.565999999999999</c:v>
                </c:pt>
                <c:pt idx="8284" formatCode="General">
                  <c:v>16.568000000000001</c:v>
                </c:pt>
                <c:pt idx="8285" formatCode="General">
                  <c:v>16.57</c:v>
                </c:pt>
                <c:pt idx="8286" formatCode="General">
                  <c:v>16.571999999999999</c:v>
                </c:pt>
                <c:pt idx="8287" formatCode="General">
                  <c:v>16.574000000000002</c:v>
                </c:pt>
                <c:pt idx="8288" formatCode="General">
                  <c:v>16.576000000000001</c:v>
                </c:pt>
                <c:pt idx="8289" formatCode="General">
                  <c:v>16.577999999999999</c:v>
                </c:pt>
                <c:pt idx="8290" formatCode="General">
                  <c:v>16.579999999999998</c:v>
                </c:pt>
                <c:pt idx="8291" formatCode="General">
                  <c:v>16.582000000000001</c:v>
                </c:pt>
                <c:pt idx="8292" formatCode="General">
                  <c:v>16.584</c:v>
                </c:pt>
                <c:pt idx="8293" formatCode="General">
                  <c:v>16.585999999999999</c:v>
                </c:pt>
                <c:pt idx="8294" formatCode="General">
                  <c:v>16.588000000000001</c:v>
                </c:pt>
                <c:pt idx="8295" formatCode="General">
                  <c:v>16.59</c:v>
                </c:pt>
                <c:pt idx="8296" formatCode="General">
                  <c:v>16.591999999999999</c:v>
                </c:pt>
                <c:pt idx="8297" formatCode="General">
                  <c:v>16.594000000000001</c:v>
                </c:pt>
                <c:pt idx="8298" formatCode="General">
                  <c:v>16.596</c:v>
                </c:pt>
                <c:pt idx="8299" formatCode="General">
                  <c:v>16.597999999999999</c:v>
                </c:pt>
                <c:pt idx="8300" formatCode="General">
                  <c:v>16.600000000000001</c:v>
                </c:pt>
                <c:pt idx="8301" formatCode="General">
                  <c:v>16.602</c:v>
                </c:pt>
                <c:pt idx="8302" formatCode="General">
                  <c:v>16.603999999999999</c:v>
                </c:pt>
                <c:pt idx="8303" formatCode="General">
                  <c:v>16.606000000000002</c:v>
                </c:pt>
                <c:pt idx="8304" formatCode="General">
                  <c:v>16.608000000000001</c:v>
                </c:pt>
                <c:pt idx="8305" formatCode="General">
                  <c:v>16.61</c:v>
                </c:pt>
                <c:pt idx="8306" formatCode="General">
                  <c:v>16.611999999999998</c:v>
                </c:pt>
                <c:pt idx="8307" formatCode="General">
                  <c:v>16.614000000000001</c:v>
                </c:pt>
                <c:pt idx="8308" formatCode="General">
                  <c:v>16.616</c:v>
                </c:pt>
                <c:pt idx="8309" formatCode="General">
                  <c:v>16.617999999999999</c:v>
                </c:pt>
                <c:pt idx="8310" formatCode="General">
                  <c:v>16.62</c:v>
                </c:pt>
                <c:pt idx="8311" formatCode="General">
                  <c:v>16.622</c:v>
                </c:pt>
                <c:pt idx="8312" formatCode="General">
                  <c:v>16.623999999999999</c:v>
                </c:pt>
                <c:pt idx="8313" formatCode="General">
                  <c:v>16.626000000000001</c:v>
                </c:pt>
                <c:pt idx="8314" formatCode="General">
                  <c:v>16.628</c:v>
                </c:pt>
                <c:pt idx="8315" formatCode="General">
                  <c:v>16.63</c:v>
                </c:pt>
                <c:pt idx="8316" formatCode="General">
                  <c:v>16.632000000000001</c:v>
                </c:pt>
                <c:pt idx="8317" formatCode="General">
                  <c:v>16.634</c:v>
                </c:pt>
                <c:pt idx="8318" formatCode="General">
                  <c:v>16.635999999999999</c:v>
                </c:pt>
                <c:pt idx="8319" formatCode="General">
                  <c:v>16.638000000000002</c:v>
                </c:pt>
                <c:pt idx="8320" formatCode="General">
                  <c:v>16.64</c:v>
                </c:pt>
                <c:pt idx="8321" formatCode="General">
                  <c:v>16.641999999999999</c:v>
                </c:pt>
                <c:pt idx="8322" formatCode="General">
                  <c:v>16.643999999999998</c:v>
                </c:pt>
                <c:pt idx="8323" formatCode="General">
                  <c:v>16.646000000000001</c:v>
                </c:pt>
                <c:pt idx="8324" formatCode="General">
                  <c:v>16.648</c:v>
                </c:pt>
                <c:pt idx="8325" formatCode="General">
                  <c:v>16.649999999999999</c:v>
                </c:pt>
                <c:pt idx="8326" formatCode="General">
                  <c:v>16.652000000000001</c:v>
                </c:pt>
                <c:pt idx="8327" formatCode="General">
                  <c:v>16.654</c:v>
                </c:pt>
                <c:pt idx="8328" formatCode="General">
                  <c:v>16.655999999999999</c:v>
                </c:pt>
                <c:pt idx="8329" formatCode="General">
                  <c:v>16.658000000000001</c:v>
                </c:pt>
                <c:pt idx="8330" formatCode="General">
                  <c:v>16.66</c:v>
                </c:pt>
                <c:pt idx="8331" formatCode="General">
                  <c:v>16.661999999999999</c:v>
                </c:pt>
                <c:pt idx="8332" formatCode="General">
                  <c:v>16.664000000000001</c:v>
                </c:pt>
                <c:pt idx="8333" formatCode="General">
                  <c:v>16.666</c:v>
                </c:pt>
                <c:pt idx="8334" formatCode="General">
                  <c:v>16.667999999999999</c:v>
                </c:pt>
                <c:pt idx="8335" formatCode="General">
                  <c:v>16.670000000000002</c:v>
                </c:pt>
                <c:pt idx="8336" formatCode="General">
                  <c:v>16.672000000000001</c:v>
                </c:pt>
                <c:pt idx="8337" formatCode="General">
                  <c:v>16.673999999999999</c:v>
                </c:pt>
                <c:pt idx="8338" formatCode="General">
                  <c:v>16.675999999999998</c:v>
                </c:pt>
                <c:pt idx="8339" formatCode="General">
                  <c:v>16.678000000000001</c:v>
                </c:pt>
                <c:pt idx="8340" formatCode="General">
                  <c:v>16.68</c:v>
                </c:pt>
                <c:pt idx="8341" formatCode="General">
                  <c:v>16.681999999999999</c:v>
                </c:pt>
                <c:pt idx="8342" formatCode="General">
                  <c:v>16.684000000000001</c:v>
                </c:pt>
                <c:pt idx="8343" formatCode="General">
                  <c:v>16.686</c:v>
                </c:pt>
                <c:pt idx="8344" formatCode="General">
                  <c:v>16.687999999999999</c:v>
                </c:pt>
                <c:pt idx="8345" formatCode="General">
                  <c:v>16.690000000000001</c:v>
                </c:pt>
                <c:pt idx="8346" formatCode="General">
                  <c:v>16.692</c:v>
                </c:pt>
                <c:pt idx="8347" formatCode="General">
                  <c:v>16.693999999999999</c:v>
                </c:pt>
                <c:pt idx="8348" formatCode="General">
                  <c:v>16.696000000000002</c:v>
                </c:pt>
                <c:pt idx="8349" formatCode="General">
                  <c:v>16.698</c:v>
                </c:pt>
                <c:pt idx="8350" formatCode="General">
                  <c:v>16.7</c:v>
                </c:pt>
                <c:pt idx="8351" formatCode="General">
                  <c:v>16.702000000000002</c:v>
                </c:pt>
                <c:pt idx="8352" formatCode="General">
                  <c:v>16.704000000000001</c:v>
                </c:pt>
                <c:pt idx="8353" formatCode="General">
                  <c:v>16.706</c:v>
                </c:pt>
                <c:pt idx="8354" formatCode="General">
                  <c:v>16.707999999999998</c:v>
                </c:pt>
                <c:pt idx="8355" formatCode="General">
                  <c:v>16.71</c:v>
                </c:pt>
                <c:pt idx="8356" formatCode="General">
                  <c:v>16.712</c:v>
                </c:pt>
                <c:pt idx="8357" formatCode="General">
                  <c:v>16.713999999999999</c:v>
                </c:pt>
                <c:pt idx="8358" formatCode="General">
                  <c:v>16.716000000000001</c:v>
                </c:pt>
                <c:pt idx="8359" formatCode="General">
                  <c:v>16.718</c:v>
                </c:pt>
                <c:pt idx="8360" formatCode="General">
                  <c:v>16.72</c:v>
                </c:pt>
                <c:pt idx="8361" formatCode="General">
                  <c:v>16.722000000000001</c:v>
                </c:pt>
                <c:pt idx="8362" formatCode="General">
                  <c:v>16.724</c:v>
                </c:pt>
                <c:pt idx="8363" formatCode="General">
                  <c:v>16.725999999999999</c:v>
                </c:pt>
                <c:pt idx="8364" formatCode="General">
                  <c:v>16.728000000000002</c:v>
                </c:pt>
                <c:pt idx="8365" formatCode="General">
                  <c:v>16.73</c:v>
                </c:pt>
                <c:pt idx="8366" formatCode="General">
                  <c:v>16.731999999999999</c:v>
                </c:pt>
                <c:pt idx="8367" formatCode="General">
                  <c:v>16.734000000000002</c:v>
                </c:pt>
                <c:pt idx="8368" formatCode="General">
                  <c:v>16.736000000000001</c:v>
                </c:pt>
                <c:pt idx="8369" formatCode="General">
                  <c:v>16.738</c:v>
                </c:pt>
                <c:pt idx="8370" formatCode="General">
                  <c:v>16.739999999999998</c:v>
                </c:pt>
                <c:pt idx="8371" formatCode="General">
                  <c:v>16.742000000000001</c:v>
                </c:pt>
                <c:pt idx="8372" formatCode="General">
                  <c:v>16.744</c:v>
                </c:pt>
                <c:pt idx="8373" formatCode="General">
                  <c:v>16.745999999999999</c:v>
                </c:pt>
                <c:pt idx="8374" formatCode="General">
                  <c:v>16.748000000000001</c:v>
                </c:pt>
                <c:pt idx="8375" formatCode="General">
                  <c:v>16.75</c:v>
                </c:pt>
                <c:pt idx="8376" formatCode="General">
                  <c:v>16.751999999999999</c:v>
                </c:pt>
                <c:pt idx="8377" formatCode="General">
                  <c:v>16.754000000000001</c:v>
                </c:pt>
                <c:pt idx="8378" formatCode="General">
                  <c:v>16.756</c:v>
                </c:pt>
                <c:pt idx="8379" formatCode="General">
                  <c:v>16.757999999999999</c:v>
                </c:pt>
                <c:pt idx="8380" formatCode="General">
                  <c:v>16.760000000000002</c:v>
                </c:pt>
                <c:pt idx="8381" formatCode="General">
                  <c:v>16.762</c:v>
                </c:pt>
                <c:pt idx="8382" formatCode="General">
                  <c:v>16.763999999999999</c:v>
                </c:pt>
                <c:pt idx="8383" formatCode="General">
                  <c:v>16.765999999999998</c:v>
                </c:pt>
                <c:pt idx="8384" formatCode="General">
                  <c:v>16.768000000000001</c:v>
                </c:pt>
                <c:pt idx="8385" formatCode="General">
                  <c:v>16.77</c:v>
                </c:pt>
                <c:pt idx="8386" formatCode="General">
                  <c:v>16.771999999999998</c:v>
                </c:pt>
                <c:pt idx="8387" formatCode="General">
                  <c:v>16.774000000000001</c:v>
                </c:pt>
                <c:pt idx="8388" formatCode="General">
                  <c:v>16.776</c:v>
                </c:pt>
                <c:pt idx="8389" formatCode="General">
                  <c:v>16.777999999999999</c:v>
                </c:pt>
                <c:pt idx="8390" formatCode="General">
                  <c:v>16.78</c:v>
                </c:pt>
                <c:pt idx="8391" formatCode="General">
                  <c:v>16.782</c:v>
                </c:pt>
                <c:pt idx="8392" formatCode="General">
                  <c:v>16.783999999999999</c:v>
                </c:pt>
                <c:pt idx="8393" formatCode="General">
                  <c:v>16.786000000000001</c:v>
                </c:pt>
                <c:pt idx="8394" formatCode="General">
                  <c:v>16.788</c:v>
                </c:pt>
                <c:pt idx="8395" formatCode="General">
                  <c:v>16.79</c:v>
                </c:pt>
                <c:pt idx="8396" formatCode="General">
                  <c:v>16.792000000000002</c:v>
                </c:pt>
                <c:pt idx="8397" formatCode="General">
                  <c:v>16.794</c:v>
                </c:pt>
                <c:pt idx="8398" formatCode="General">
                  <c:v>16.795999999999999</c:v>
                </c:pt>
                <c:pt idx="8399" formatCode="General">
                  <c:v>16.797999999999998</c:v>
                </c:pt>
                <c:pt idx="8400" formatCode="General">
                  <c:v>16.8</c:v>
                </c:pt>
                <c:pt idx="8401" formatCode="General">
                  <c:v>16.802</c:v>
                </c:pt>
                <c:pt idx="8402" formatCode="General">
                  <c:v>16.803999999999998</c:v>
                </c:pt>
                <c:pt idx="8403" formatCode="General">
                  <c:v>16.806000000000001</c:v>
                </c:pt>
                <c:pt idx="8404" formatCode="General">
                  <c:v>16.808</c:v>
                </c:pt>
                <c:pt idx="8405" formatCode="General">
                  <c:v>16.809999999999999</c:v>
                </c:pt>
                <c:pt idx="8406" formatCode="General">
                  <c:v>16.812000000000001</c:v>
                </c:pt>
                <c:pt idx="8407" formatCode="General">
                  <c:v>16.814</c:v>
                </c:pt>
                <c:pt idx="8408" formatCode="General">
                  <c:v>16.815999999999999</c:v>
                </c:pt>
                <c:pt idx="8409" formatCode="General">
                  <c:v>16.818000000000001</c:v>
                </c:pt>
                <c:pt idx="8410" formatCode="General">
                  <c:v>16.82</c:v>
                </c:pt>
                <c:pt idx="8411" formatCode="General">
                  <c:v>16.821999999999999</c:v>
                </c:pt>
                <c:pt idx="8412" formatCode="General">
                  <c:v>16.824000000000002</c:v>
                </c:pt>
                <c:pt idx="8413" formatCode="General">
                  <c:v>16.826000000000001</c:v>
                </c:pt>
                <c:pt idx="8414" formatCode="General">
                  <c:v>16.827999999999999</c:v>
                </c:pt>
                <c:pt idx="8415" formatCode="General">
                  <c:v>16.829999999999998</c:v>
                </c:pt>
                <c:pt idx="8416" formatCode="General">
                  <c:v>16.832000000000001</c:v>
                </c:pt>
                <c:pt idx="8417" formatCode="General">
                  <c:v>16.834</c:v>
                </c:pt>
                <c:pt idx="8418" formatCode="General">
                  <c:v>16.835999999999999</c:v>
                </c:pt>
                <c:pt idx="8419" formatCode="General">
                  <c:v>16.838000000000001</c:v>
                </c:pt>
                <c:pt idx="8420" formatCode="General">
                  <c:v>16.84</c:v>
                </c:pt>
                <c:pt idx="8421" formatCode="General">
                  <c:v>16.841999999999999</c:v>
                </c:pt>
                <c:pt idx="8422" formatCode="General">
                  <c:v>16.844000000000001</c:v>
                </c:pt>
                <c:pt idx="8423" formatCode="General">
                  <c:v>16.846</c:v>
                </c:pt>
                <c:pt idx="8424" formatCode="General">
                  <c:v>16.847999999999999</c:v>
                </c:pt>
                <c:pt idx="8425" formatCode="General">
                  <c:v>16.850000000000001</c:v>
                </c:pt>
                <c:pt idx="8426" formatCode="General">
                  <c:v>16.852</c:v>
                </c:pt>
                <c:pt idx="8427" formatCode="General">
                  <c:v>16.853999999999999</c:v>
                </c:pt>
                <c:pt idx="8428" formatCode="General">
                  <c:v>16.856000000000002</c:v>
                </c:pt>
                <c:pt idx="8429" formatCode="General">
                  <c:v>16.858000000000001</c:v>
                </c:pt>
                <c:pt idx="8430" formatCode="General">
                  <c:v>16.86</c:v>
                </c:pt>
                <c:pt idx="8431" formatCode="General">
                  <c:v>16.861999999999998</c:v>
                </c:pt>
                <c:pt idx="8432" formatCode="General">
                  <c:v>16.864000000000001</c:v>
                </c:pt>
                <c:pt idx="8433" formatCode="General">
                  <c:v>16.866</c:v>
                </c:pt>
                <c:pt idx="8434" formatCode="General">
                  <c:v>16.867999999999999</c:v>
                </c:pt>
                <c:pt idx="8435" formatCode="General">
                  <c:v>16.87</c:v>
                </c:pt>
                <c:pt idx="8436" formatCode="General">
                  <c:v>16.872</c:v>
                </c:pt>
                <c:pt idx="8437" formatCode="General">
                  <c:v>16.873999999999999</c:v>
                </c:pt>
                <c:pt idx="8438" formatCode="General">
                  <c:v>16.876000000000001</c:v>
                </c:pt>
                <c:pt idx="8439" formatCode="General">
                  <c:v>16.878</c:v>
                </c:pt>
                <c:pt idx="8440" formatCode="General">
                  <c:v>16.88</c:v>
                </c:pt>
                <c:pt idx="8441" formatCode="General">
                  <c:v>16.882000000000001</c:v>
                </c:pt>
                <c:pt idx="8442" formatCode="General">
                  <c:v>16.884</c:v>
                </c:pt>
                <c:pt idx="8443" formatCode="General">
                  <c:v>16.885999999999999</c:v>
                </c:pt>
                <c:pt idx="8444" formatCode="General">
                  <c:v>16.888000000000002</c:v>
                </c:pt>
                <c:pt idx="8445" formatCode="General">
                  <c:v>16.89</c:v>
                </c:pt>
                <c:pt idx="8446" formatCode="General">
                  <c:v>16.891999999999999</c:v>
                </c:pt>
                <c:pt idx="8447" formatCode="General">
                  <c:v>16.893999999999998</c:v>
                </c:pt>
                <c:pt idx="8448" formatCode="General">
                  <c:v>16.896000000000001</c:v>
                </c:pt>
                <c:pt idx="8449" formatCode="General">
                  <c:v>16.898</c:v>
                </c:pt>
                <c:pt idx="8450" formatCode="General">
                  <c:v>16.899999999999999</c:v>
                </c:pt>
                <c:pt idx="8451" formatCode="General">
                  <c:v>16.902000000000001</c:v>
                </c:pt>
                <c:pt idx="8452" formatCode="General">
                  <c:v>16.904</c:v>
                </c:pt>
                <c:pt idx="8453" formatCode="General">
                  <c:v>16.905999999999999</c:v>
                </c:pt>
                <c:pt idx="8454" formatCode="General">
                  <c:v>16.908000000000001</c:v>
                </c:pt>
                <c:pt idx="8455" formatCode="General">
                  <c:v>16.91</c:v>
                </c:pt>
                <c:pt idx="8456" formatCode="General">
                  <c:v>16.911999999999999</c:v>
                </c:pt>
                <c:pt idx="8457" formatCode="General">
                  <c:v>16.914000000000001</c:v>
                </c:pt>
                <c:pt idx="8458" formatCode="General">
                  <c:v>16.916</c:v>
                </c:pt>
                <c:pt idx="8459" formatCode="General">
                  <c:v>16.917999999999999</c:v>
                </c:pt>
                <c:pt idx="8460" formatCode="General">
                  <c:v>16.920000000000002</c:v>
                </c:pt>
                <c:pt idx="8461" formatCode="General">
                  <c:v>16.922000000000001</c:v>
                </c:pt>
                <c:pt idx="8462" formatCode="General">
                  <c:v>16.923999999999999</c:v>
                </c:pt>
                <c:pt idx="8463" formatCode="General">
                  <c:v>16.925999999999998</c:v>
                </c:pt>
                <c:pt idx="8464" formatCode="General">
                  <c:v>16.928000000000001</c:v>
                </c:pt>
                <c:pt idx="8465" formatCode="General">
                  <c:v>16.93</c:v>
                </c:pt>
                <c:pt idx="8466" formatCode="General">
                  <c:v>16.931999999999999</c:v>
                </c:pt>
                <c:pt idx="8467" formatCode="General">
                  <c:v>16.934000000000001</c:v>
                </c:pt>
                <c:pt idx="8468" formatCode="General">
                  <c:v>16.936</c:v>
                </c:pt>
                <c:pt idx="8469" formatCode="General">
                  <c:v>16.937999999999999</c:v>
                </c:pt>
                <c:pt idx="8470" formatCode="General">
                  <c:v>16.940000000000001</c:v>
                </c:pt>
                <c:pt idx="8471" formatCode="General">
                  <c:v>16.942</c:v>
                </c:pt>
                <c:pt idx="8472" formatCode="General">
                  <c:v>16.943999999999999</c:v>
                </c:pt>
                <c:pt idx="8473" formatCode="General">
                  <c:v>16.946000000000002</c:v>
                </c:pt>
                <c:pt idx="8474" formatCode="General">
                  <c:v>16.948</c:v>
                </c:pt>
                <c:pt idx="8475" formatCode="General">
                  <c:v>16.95</c:v>
                </c:pt>
                <c:pt idx="8476" formatCode="General">
                  <c:v>16.952000000000002</c:v>
                </c:pt>
                <c:pt idx="8477" formatCode="General">
                  <c:v>16.954000000000001</c:v>
                </c:pt>
                <c:pt idx="8478" formatCode="General">
                  <c:v>16.956</c:v>
                </c:pt>
                <c:pt idx="8479" formatCode="General">
                  <c:v>16.957999999999998</c:v>
                </c:pt>
                <c:pt idx="8480" formatCode="General">
                  <c:v>16.96</c:v>
                </c:pt>
                <c:pt idx="8481" formatCode="General">
                  <c:v>16.962</c:v>
                </c:pt>
                <c:pt idx="8482" formatCode="General">
                  <c:v>16.963999999999999</c:v>
                </c:pt>
                <c:pt idx="8483" formatCode="General">
                  <c:v>16.966000000000001</c:v>
                </c:pt>
                <c:pt idx="8484" formatCode="General">
                  <c:v>16.968</c:v>
                </c:pt>
                <c:pt idx="8485" formatCode="General">
                  <c:v>16.97</c:v>
                </c:pt>
                <c:pt idx="8486" formatCode="General">
                  <c:v>16.972000000000001</c:v>
                </c:pt>
                <c:pt idx="8487" formatCode="General">
                  <c:v>16.974</c:v>
                </c:pt>
                <c:pt idx="8488" formatCode="General">
                  <c:v>16.975999999999999</c:v>
                </c:pt>
                <c:pt idx="8489" formatCode="General">
                  <c:v>16.978000000000002</c:v>
                </c:pt>
                <c:pt idx="8490" formatCode="General">
                  <c:v>16.98</c:v>
                </c:pt>
                <c:pt idx="8491" formatCode="General">
                  <c:v>16.981999999999999</c:v>
                </c:pt>
                <c:pt idx="8492" formatCode="General">
                  <c:v>16.984000000000002</c:v>
                </c:pt>
                <c:pt idx="8493" formatCode="General">
                  <c:v>16.986000000000001</c:v>
                </c:pt>
                <c:pt idx="8494" formatCode="General">
                  <c:v>16.988</c:v>
                </c:pt>
                <c:pt idx="8495" formatCode="General">
                  <c:v>16.989999999999998</c:v>
                </c:pt>
                <c:pt idx="8496" formatCode="General">
                  <c:v>16.992000000000001</c:v>
                </c:pt>
                <c:pt idx="8497" formatCode="General">
                  <c:v>16.994</c:v>
                </c:pt>
                <c:pt idx="8498" formatCode="General">
                  <c:v>16.995999999999999</c:v>
                </c:pt>
                <c:pt idx="8499" formatCode="General">
                  <c:v>16.998000000000001</c:v>
                </c:pt>
                <c:pt idx="8500" formatCode="General">
                  <c:v>17</c:v>
                </c:pt>
                <c:pt idx="8501" formatCode="General">
                  <c:v>17.001999999999999</c:v>
                </c:pt>
                <c:pt idx="8502" formatCode="General">
                  <c:v>17.004000000000001</c:v>
                </c:pt>
                <c:pt idx="8503" formatCode="General">
                  <c:v>17.006</c:v>
                </c:pt>
                <c:pt idx="8504" formatCode="General">
                  <c:v>17.007999999999999</c:v>
                </c:pt>
                <c:pt idx="8505" formatCode="General">
                  <c:v>17.010000000000002</c:v>
                </c:pt>
                <c:pt idx="8506" formatCode="General">
                  <c:v>17.012</c:v>
                </c:pt>
                <c:pt idx="8507" formatCode="General">
                  <c:v>17.013999999999999</c:v>
                </c:pt>
                <c:pt idx="8508" formatCode="General">
                  <c:v>17.015999999999998</c:v>
                </c:pt>
                <c:pt idx="8509" formatCode="General">
                  <c:v>17.018000000000001</c:v>
                </c:pt>
                <c:pt idx="8510" formatCode="General">
                  <c:v>17.02</c:v>
                </c:pt>
                <c:pt idx="8511" formatCode="General">
                  <c:v>17.021999999999998</c:v>
                </c:pt>
                <c:pt idx="8512" formatCode="General">
                  <c:v>17.024000000000001</c:v>
                </c:pt>
                <c:pt idx="8513" formatCode="General">
                  <c:v>17.026</c:v>
                </c:pt>
                <c:pt idx="8514" formatCode="General">
                  <c:v>17.027999999999999</c:v>
                </c:pt>
                <c:pt idx="8515" formatCode="General">
                  <c:v>17.03</c:v>
                </c:pt>
                <c:pt idx="8516" formatCode="General">
                  <c:v>17.032</c:v>
                </c:pt>
                <c:pt idx="8517" formatCode="General">
                  <c:v>17.033999999999999</c:v>
                </c:pt>
                <c:pt idx="8518" formatCode="General">
                  <c:v>17.036000000000001</c:v>
                </c:pt>
                <c:pt idx="8519" formatCode="General">
                  <c:v>17.038</c:v>
                </c:pt>
                <c:pt idx="8520" formatCode="General">
                  <c:v>17.04</c:v>
                </c:pt>
                <c:pt idx="8521" formatCode="General">
                  <c:v>17.042000000000002</c:v>
                </c:pt>
                <c:pt idx="8522" formatCode="General">
                  <c:v>17.044</c:v>
                </c:pt>
                <c:pt idx="8523" formatCode="General">
                  <c:v>17.045999999999999</c:v>
                </c:pt>
                <c:pt idx="8524" formatCode="General">
                  <c:v>17.047999999999998</c:v>
                </c:pt>
                <c:pt idx="8525" formatCode="General">
                  <c:v>17.05</c:v>
                </c:pt>
                <c:pt idx="8526" formatCode="General">
                  <c:v>17.052</c:v>
                </c:pt>
                <c:pt idx="8527" formatCode="General">
                  <c:v>17.053999999999998</c:v>
                </c:pt>
                <c:pt idx="8528" formatCode="General">
                  <c:v>17.056000000000001</c:v>
                </c:pt>
                <c:pt idx="8529" formatCode="General">
                  <c:v>17.058</c:v>
                </c:pt>
                <c:pt idx="8530" formatCode="General">
                  <c:v>17.059999999999999</c:v>
                </c:pt>
                <c:pt idx="8531" formatCode="General">
                  <c:v>17.062000000000001</c:v>
                </c:pt>
                <c:pt idx="8532" formatCode="General">
                  <c:v>17.064</c:v>
                </c:pt>
                <c:pt idx="8533" formatCode="General">
                  <c:v>17.065999999999999</c:v>
                </c:pt>
                <c:pt idx="8534" formatCode="General">
                  <c:v>17.068000000000001</c:v>
                </c:pt>
                <c:pt idx="8535" formatCode="General">
                  <c:v>17.07</c:v>
                </c:pt>
                <c:pt idx="8536" formatCode="General">
                  <c:v>17.071999999999999</c:v>
                </c:pt>
                <c:pt idx="8537" formatCode="General">
                  <c:v>17.074000000000002</c:v>
                </c:pt>
                <c:pt idx="8538" formatCode="General">
                  <c:v>17.076000000000001</c:v>
                </c:pt>
                <c:pt idx="8539" formatCode="General">
                  <c:v>17.077999999999999</c:v>
                </c:pt>
                <c:pt idx="8540" formatCode="General">
                  <c:v>17.079999999999998</c:v>
                </c:pt>
                <c:pt idx="8541" formatCode="General">
                  <c:v>17.082000000000001</c:v>
                </c:pt>
                <c:pt idx="8542" formatCode="General">
                  <c:v>17.084</c:v>
                </c:pt>
                <c:pt idx="8543" formatCode="General">
                  <c:v>17.085999999999999</c:v>
                </c:pt>
                <c:pt idx="8544" formatCode="General">
                  <c:v>17.088000000000001</c:v>
                </c:pt>
                <c:pt idx="8545" formatCode="General">
                  <c:v>17.09</c:v>
                </c:pt>
                <c:pt idx="8546" formatCode="General">
                  <c:v>17.091999999999999</c:v>
                </c:pt>
                <c:pt idx="8547" formatCode="General">
                  <c:v>17.094000000000001</c:v>
                </c:pt>
                <c:pt idx="8548" formatCode="General">
                  <c:v>17.096</c:v>
                </c:pt>
                <c:pt idx="8549" formatCode="General">
                  <c:v>17.097999999999999</c:v>
                </c:pt>
                <c:pt idx="8550" formatCode="General">
                  <c:v>17.100000000000001</c:v>
                </c:pt>
                <c:pt idx="8551" formatCode="General">
                  <c:v>17.102</c:v>
                </c:pt>
                <c:pt idx="8552" formatCode="General">
                  <c:v>17.103999999999999</c:v>
                </c:pt>
                <c:pt idx="8553" formatCode="General">
                  <c:v>17.106000000000002</c:v>
                </c:pt>
                <c:pt idx="8554" formatCode="General">
                  <c:v>17.108000000000001</c:v>
                </c:pt>
                <c:pt idx="8555" formatCode="General">
                  <c:v>17.11</c:v>
                </c:pt>
                <c:pt idx="8556" formatCode="General">
                  <c:v>17.111999999999998</c:v>
                </c:pt>
                <c:pt idx="8557" formatCode="General">
                  <c:v>17.114000000000001</c:v>
                </c:pt>
                <c:pt idx="8558" formatCode="General">
                  <c:v>17.116</c:v>
                </c:pt>
                <c:pt idx="8559" formatCode="General">
                  <c:v>17.117999999999999</c:v>
                </c:pt>
                <c:pt idx="8560" formatCode="General">
                  <c:v>17.12</c:v>
                </c:pt>
                <c:pt idx="8561" formatCode="General">
                  <c:v>17.122</c:v>
                </c:pt>
                <c:pt idx="8562" formatCode="General">
                  <c:v>17.123999999999999</c:v>
                </c:pt>
                <c:pt idx="8563" formatCode="General">
                  <c:v>17.126000000000001</c:v>
                </c:pt>
                <c:pt idx="8564" formatCode="General">
                  <c:v>17.128</c:v>
                </c:pt>
                <c:pt idx="8565" formatCode="General">
                  <c:v>17.13</c:v>
                </c:pt>
                <c:pt idx="8566" formatCode="General">
                  <c:v>17.132000000000001</c:v>
                </c:pt>
                <c:pt idx="8567" formatCode="General">
                  <c:v>17.134</c:v>
                </c:pt>
                <c:pt idx="8568" formatCode="General">
                  <c:v>17.135999999999999</c:v>
                </c:pt>
                <c:pt idx="8569" formatCode="General">
                  <c:v>17.138000000000002</c:v>
                </c:pt>
                <c:pt idx="8570" formatCode="General">
                  <c:v>17.14</c:v>
                </c:pt>
                <c:pt idx="8571" formatCode="General">
                  <c:v>17.141999999999999</c:v>
                </c:pt>
                <c:pt idx="8572" formatCode="General">
                  <c:v>17.143999999999998</c:v>
                </c:pt>
                <c:pt idx="8573" formatCode="General">
                  <c:v>17.146000000000001</c:v>
                </c:pt>
                <c:pt idx="8574" formatCode="General">
                  <c:v>17.148</c:v>
                </c:pt>
                <c:pt idx="8575" formatCode="General">
                  <c:v>17.149999999999999</c:v>
                </c:pt>
                <c:pt idx="8576" formatCode="General">
                  <c:v>17.152000000000001</c:v>
                </c:pt>
                <c:pt idx="8577" formatCode="General">
                  <c:v>17.154</c:v>
                </c:pt>
                <c:pt idx="8578" formatCode="General">
                  <c:v>17.155999999999999</c:v>
                </c:pt>
                <c:pt idx="8579" formatCode="General">
                  <c:v>17.158000000000001</c:v>
                </c:pt>
                <c:pt idx="8580" formatCode="General">
                  <c:v>17.16</c:v>
                </c:pt>
                <c:pt idx="8581" formatCode="General">
                  <c:v>17.161999999999999</c:v>
                </c:pt>
                <c:pt idx="8582" formatCode="General">
                  <c:v>17.164000000000001</c:v>
                </c:pt>
                <c:pt idx="8583" formatCode="General">
                  <c:v>17.166</c:v>
                </c:pt>
                <c:pt idx="8584" formatCode="General">
                  <c:v>17.167999999999999</c:v>
                </c:pt>
                <c:pt idx="8585" formatCode="General">
                  <c:v>17.170000000000002</c:v>
                </c:pt>
                <c:pt idx="8586" formatCode="General">
                  <c:v>17.172000000000001</c:v>
                </c:pt>
                <c:pt idx="8587" formatCode="General">
                  <c:v>17.173999999999999</c:v>
                </c:pt>
                <c:pt idx="8588" formatCode="General">
                  <c:v>17.175999999999998</c:v>
                </c:pt>
                <c:pt idx="8589" formatCode="General">
                  <c:v>17.178000000000001</c:v>
                </c:pt>
                <c:pt idx="8590" formatCode="General">
                  <c:v>17.18</c:v>
                </c:pt>
                <c:pt idx="8591" formatCode="General">
                  <c:v>17.181999999999999</c:v>
                </c:pt>
                <c:pt idx="8592" formatCode="General">
                  <c:v>17.184000000000001</c:v>
                </c:pt>
                <c:pt idx="8593" formatCode="General">
                  <c:v>17.186</c:v>
                </c:pt>
                <c:pt idx="8594" formatCode="General">
                  <c:v>17.187999999999999</c:v>
                </c:pt>
                <c:pt idx="8595" formatCode="General">
                  <c:v>17.190000000000001</c:v>
                </c:pt>
                <c:pt idx="8596" formatCode="General">
                  <c:v>17.192</c:v>
                </c:pt>
                <c:pt idx="8597" formatCode="General">
                  <c:v>17.193999999999999</c:v>
                </c:pt>
                <c:pt idx="8598" formatCode="General">
                  <c:v>17.196000000000002</c:v>
                </c:pt>
                <c:pt idx="8599" formatCode="General">
                  <c:v>17.198</c:v>
                </c:pt>
                <c:pt idx="8600" formatCode="General">
                  <c:v>17.2</c:v>
                </c:pt>
                <c:pt idx="8601" formatCode="General">
                  <c:v>17.202000000000002</c:v>
                </c:pt>
                <c:pt idx="8602" formatCode="General">
                  <c:v>17.204000000000001</c:v>
                </c:pt>
                <c:pt idx="8603" formatCode="General">
                  <c:v>17.206</c:v>
                </c:pt>
                <c:pt idx="8604" formatCode="General">
                  <c:v>17.207999999999998</c:v>
                </c:pt>
                <c:pt idx="8605" formatCode="General">
                  <c:v>17.21</c:v>
                </c:pt>
                <c:pt idx="8606" formatCode="General">
                  <c:v>17.212</c:v>
                </c:pt>
                <c:pt idx="8607" formatCode="General">
                  <c:v>17.213999999999999</c:v>
                </c:pt>
                <c:pt idx="8608" formatCode="General">
                  <c:v>17.216000000000001</c:v>
                </c:pt>
                <c:pt idx="8609" formatCode="General">
                  <c:v>17.218</c:v>
                </c:pt>
                <c:pt idx="8610" formatCode="General">
                  <c:v>17.22</c:v>
                </c:pt>
                <c:pt idx="8611" formatCode="General">
                  <c:v>17.222000000000001</c:v>
                </c:pt>
                <c:pt idx="8612" formatCode="General">
                  <c:v>17.224</c:v>
                </c:pt>
                <c:pt idx="8613" formatCode="General">
                  <c:v>17.225999999999999</c:v>
                </c:pt>
                <c:pt idx="8614" formatCode="General">
                  <c:v>17.228000000000002</c:v>
                </c:pt>
                <c:pt idx="8615" formatCode="General">
                  <c:v>17.23</c:v>
                </c:pt>
                <c:pt idx="8616" formatCode="General">
                  <c:v>17.231999999999999</c:v>
                </c:pt>
                <c:pt idx="8617" formatCode="General">
                  <c:v>17.234000000000002</c:v>
                </c:pt>
                <c:pt idx="8618" formatCode="General">
                  <c:v>17.236000000000001</c:v>
                </c:pt>
                <c:pt idx="8619" formatCode="General">
                  <c:v>17.238</c:v>
                </c:pt>
                <c:pt idx="8620" formatCode="General">
                  <c:v>17.239999999999998</c:v>
                </c:pt>
                <c:pt idx="8621" formatCode="General">
                  <c:v>17.242000000000001</c:v>
                </c:pt>
                <c:pt idx="8622" formatCode="General">
                  <c:v>17.244</c:v>
                </c:pt>
                <c:pt idx="8623" formatCode="General">
                  <c:v>17.245999999999999</c:v>
                </c:pt>
                <c:pt idx="8624" formatCode="General">
                  <c:v>17.248000000000001</c:v>
                </c:pt>
                <c:pt idx="8625" formatCode="General">
                  <c:v>17.25</c:v>
                </c:pt>
                <c:pt idx="8626" formatCode="General">
                  <c:v>17.251999999999999</c:v>
                </c:pt>
                <c:pt idx="8627" formatCode="General">
                  <c:v>17.254000000000001</c:v>
                </c:pt>
                <c:pt idx="8628" formatCode="General">
                  <c:v>17.256</c:v>
                </c:pt>
                <c:pt idx="8629" formatCode="General">
                  <c:v>17.257999999999999</c:v>
                </c:pt>
                <c:pt idx="8630" formatCode="General">
                  <c:v>17.260000000000002</c:v>
                </c:pt>
                <c:pt idx="8631" formatCode="General">
                  <c:v>17.262</c:v>
                </c:pt>
                <c:pt idx="8632" formatCode="General">
                  <c:v>17.263999999999999</c:v>
                </c:pt>
                <c:pt idx="8633" formatCode="General">
                  <c:v>17.265999999999998</c:v>
                </c:pt>
                <c:pt idx="8634" formatCode="General">
                  <c:v>17.268000000000001</c:v>
                </c:pt>
                <c:pt idx="8635" formatCode="General">
                  <c:v>17.27</c:v>
                </c:pt>
                <c:pt idx="8636" formatCode="General">
                  <c:v>17.271999999999998</c:v>
                </c:pt>
                <c:pt idx="8637" formatCode="General">
                  <c:v>17.274000000000001</c:v>
                </c:pt>
                <c:pt idx="8638" formatCode="General">
                  <c:v>17.276</c:v>
                </c:pt>
                <c:pt idx="8639" formatCode="General">
                  <c:v>17.277999999999999</c:v>
                </c:pt>
                <c:pt idx="8640" formatCode="General">
                  <c:v>17.28</c:v>
                </c:pt>
                <c:pt idx="8641" formatCode="General">
                  <c:v>17.282</c:v>
                </c:pt>
                <c:pt idx="8642" formatCode="General">
                  <c:v>17.283999999999999</c:v>
                </c:pt>
                <c:pt idx="8643" formatCode="General">
                  <c:v>17.286000000000001</c:v>
                </c:pt>
                <c:pt idx="8644" formatCode="General">
                  <c:v>17.288</c:v>
                </c:pt>
                <c:pt idx="8645" formatCode="General">
                  <c:v>17.29</c:v>
                </c:pt>
                <c:pt idx="8646" formatCode="General">
                  <c:v>17.292000000000002</c:v>
                </c:pt>
                <c:pt idx="8647" formatCode="General">
                  <c:v>17.294</c:v>
                </c:pt>
                <c:pt idx="8648" formatCode="General">
                  <c:v>17.295999999999999</c:v>
                </c:pt>
                <c:pt idx="8649" formatCode="General">
                  <c:v>17.297999999999998</c:v>
                </c:pt>
                <c:pt idx="8650" formatCode="General">
                  <c:v>17.3</c:v>
                </c:pt>
                <c:pt idx="8651" formatCode="General">
                  <c:v>17.302</c:v>
                </c:pt>
                <c:pt idx="8652" formatCode="General">
                  <c:v>17.303999999999998</c:v>
                </c:pt>
                <c:pt idx="8653" formatCode="General">
                  <c:v>17.306000000000001</c:v>
                </c:pt>
                <c:pt idx="8654" formatCode="General">
                  <c:v>17.308</c:v>
                </c:pt>
                <c:pt idx="8655" formatCode="General">
                  <c:v>17.309999999999999</c:v>
                </c:pt>
                <c:pt idx="8656" formatCode="General">
                  <c:v>17.312000000000001</c:v>
                </c:pt>
                <c:pt idx="8657" formatCode="General">
                  <c:v>17.314</c:v>
                </c:pt>
                <c:pt idx="8658" formatCode="General">
                  <c:v>17.315999999999999</c:v>
                </c:pt>
                <c:pt idx="8659" formatCode="General">
                  <c:v>17.318000000000001</c:v>
                </c:pt>
                <c:pt idx="8660" formatCode="General">
                  <c:v>17.32</c:v>
                </c:pt>
                <c:pt idx="8661" formatCode="General">
                  <c:v>17.321999999999999</c:v>
                </c:pt>
                <c:pt idx="8662" formatCode="General">
                  <c:v>17.324000000000002</c:v>
                </c:pt>
                <c:pt idx="8663" formatCode="General">
                  <c:v>17.326000000000001</c:v>
                </c:pt>
                <c:pt idx="8664" formatCode="General">
                  <c:v>17.327999999999999</c:v>
                </c:pt>
                <c:pt idx="8665" formatCode="General">
                  <c:v>17.329999999999998</c:v>
                </c:pt>
                <c:pt idx="8666" formatCode="General">
                  <c:v>17.332000000000001</c:v>
                </c:pt>
                <c:pt idx="8667" formatCode="General">
                  <c:v>17.334</c:v>
                </c:pt>
                <c:pt idx="8668" formatCode="General">
                  <c:v>17.335999999999999</c:v>
                </c:pt>
                <c:pt idx="8669" formatCode="General">
                  <c:v>17.338000000000001</c:v>
                </c:pt>
                <c:pt idx="8670" formatCode="General">
                  <c:v>17.34</c:v>
                </c:pt>
                <c:pt idx="8671" formatCode="General">
                  <c:v>17.341999999999999</c:v>
                </c:pt>
                <c:pt idx="8672" formatCode="General">
                  <c:v>17.344000000000001</c:v>
                </c:pt>
                <c:pt idx="8673" formatCode="General">
                  <c:v>17.346</c:v>
                </c:pt>
                <c:pt idx="8674" formatCode="General">
                  <c:v>17.347999999999999</c:v>
                </c:pt>
                <c:pt idx="8675" formatCode="General">
                  <c:v>17.350000000000001</c:v>
                </c:pt>
                <c:pt idx="8676" formatCode="General">
                  <c:v>17.352</c:v>
                </c:pt>
                <c:pt idx="8677" formatCode="General">
                  <c:v>17.353999999999999</c:v>
                </c:pt>
                <c:pt idx="8678" formatCode="General">
                  <c:v>17.356000000000002</c:v>
                </c:pt>
                <c:pt idx="8679" formatCode="General">
                  <c:v>17.358000000000001</c:v>
                </c:pt>
                <c:pt idx="8680" formatCode="General">
                  <c:v>17.36</c:v>
                </c:pt>
                <c:pt idx="8681" formatCode="General">
                  <c:v>17.361999999999998</c:v>
                </c:pt>
                <c:pt idx="8682" formatCode="General">
                  <c:v>17.364000000000001</c:v>
                </c:pt>
                <c:pt idx="8683" formatCode="General">
                  <c:v>17.366</c:v>
                </c:pt>
                <c:pt idx="8684" formatCode="General">
                  <c:v>17.367999999999999</c:v>
                </c:pt>
                <c:pt idx="8685" formatCode="General">
                  <c:v>17.37</c:v>
                </c:pt>
                <c:pt idx="8686" formatCode="General">
                  <c:v>17.372</c:v>
                </c:pt>
                <c:pt idx="8687" formatCode="General">
                  <c:v>17.373999999999999</c:v>
                </c:pt>
                <c:pt idx="8688" formatCode="General">
                  <c:v>17.376000000000001</c:v>
                </c:pt>
                <c:pt idx="8689" formatCode="General">
                  <c:v>17.378</c:v>
                </c:pt>
                <c:pt idx="8690" formatCode="General">
                  <c:v>17.38</c:v>
                </c:pt>
                <c:pt idx="8691" formatCode="General">
                  <c:v>17.382000000000001</c:v>
                </c:pt>
                <c:pt idx="8692" formatCode="General">
                  <c:v>17.384</c:v>
                </c:pt>
                <c:pt idx="8693" formatCode="General">
                  <c:v>17.385999999999999</c:v>
                </c:pt>
                <c:pt idx="8694" formatCode="General">
                  <c:v>17.388000000000002</c:v>
                </c:pt>
                <c:pt idx="8695" formatCode="General">
                  <c:v>17.39</c:v>
                </c:pt>
                <c:pt idx="8696" formatCode="General">
                  <c:v>17.391999999999999</c:v>
                </c:pt>
                <c:pt idx="8697" formatCode="General">
                  <c:v>17.393999999999998</c:v>
                </c:pt>
                <c:pt idx="8698" formatCode="General">
                  <c:v>17.396000000000001</c:v>
                </c:pt>
                <c:pt idx="8699" formatCode="General">
                  <c:v>17.398</c:v>
                </c:pt>
                <c:pt idx="8700" formatCode="General">
                  <c:v>17.399999999999999</c:v>
                </c:pt>
                <c:pt idx="8701" formatCode="General">
                  <c:v>17.402000000000001</c:v>
                </c:pt>
                <c:pt idx="8702" formatCode="General">
                  <c:v>17.404</c:v>
                </c:pt>
                <c:pt idx="8703" formatCode="General">
                  <c:v>17.405999999999999</c:v>
                </c:pt>
                <c:pt idx="8704" formatCode="General">
                  <c:v>17.408000000000001</c:v>
                </c:pt>
                <c:pt idx="8705" formatCode="General">
                  <c:v>17.41</c:v>
                </c:pt>
                <c:pt idx="8706" formatCode="General">
                  <c:v>17.411999999999999</c:v>
                </c:pt>
                <c:pt idx="8707" formatCode="General">
                  <c:v>17.414000000000001</c:v>
                </c:pt>
                <c:pt idx="8708" formatCode="General">
                  <c:v>17.416</c:v>
                </c:pt>
                <c:pt idx="8709" formatCode="General">
                  <c:v>17.417999999999999</c:v>
                </c:pt>
                <c:pt idx="8710" formatCode="General">
                  <c:v>17.420000000000002</c:v>
                </c:pt>
                <c:pt idx="8711" formatCode="General">
                  <c:v>17.422000000000001</c:v>
                </c:pt>
                <c:pt idx="8712" formatCode="General">
                  <c:v>17.423999999999999</c:v>
                </c:pt>
                <c:pt idx="8713" formatCode="General">
                  <c:v>17.425999999999998</c:v>
                </c:pt>
                <c:pt idx="8714" formatCode="General">
                  <c:v>17.428000000000001</c:v>
                </c:pt>
                <c:pt idx="8715" formatCode="General">
                  <c:v>17.43</c:v>
                </c:pt>
                <c:pt idx="8716" formatCode="General">
                  <c:v>17.431999999999999</c:v>
                </c:pt>
                <c:pt idx="8717" formatCode="General">
                  <c:v>17.434000000000001</c:v>
                </c:pt>
                <c:pt idx="8718" formatCode="General">
                  <c:v>17.436</c:v>
                </c:pt>
                <c:pt idx="8719" formatCode="General">
                  <c:v>17.437999999999999</c:v>
                </c:pt>
                <c:pt idx="8720" formatCode="General">
                  <c:v>17.440000000000001</c:v>
                </c:pt>
                <c:pt idx="8721" formatCode="General">
                  <c:v>17.442</c:v>
                </c:pt>
                <c:pt idx="8722" formatCode="General">
                  <c:v>17.443999999999999</c:v>
                </c:pt>
                <c:pt idx="8723" formatCode="General">
                  <c:v>17.446000000000002</c:v>
                </c:pt>
                <c:pt idx="8724" formatCode="General">
                  <c:v>17.448</c:v>
                </c:pt>
                <c:pt idx="8725" formatCode="General">
                  <c:v>17.45</c:v>
                </c:pt>
                <c:pt idx="8726" formatCode="General">
                  <c:v>17.452000000000002</c:v>
                </c:pt>
                <c:pt idx="8727" formatCode="General">
                  <c:v>17.454000000000001</c:v>
                </c:pt>
                <c:pt idx="8728" formatCode="General">
                  <c:v>17.456</c:v>
                </c:pt>
                <c:pt idx="8729" formatCode="General">
                  <c:v>17.457999999999998</c:v>
                </c:pt>
                <c:pt idx="8730" formatCode="General">
                  <c:v>17.46</c:v>
                </c:pt>
                <c:pt idx="8731" formatCode="General">
                  <c:v>17.462</c:v>
                </c:pt>
                <c:pt idx="8732" formatCode="General">
                  <c:v>17.463999999999999</c:v>
                </c:pt>
                <c:pt idx="8733" formatCode="General">
                  <c:v>17.466000000000001</c:v>
                </c:pt>
                <c:pt idx="8734" formatCode="General">
                  <c:v>17.468</c:v>
                </c:pt>
                <c:pt idx="8735" formatCode="General">
                  <c:v>17.47</c:v>
                </c:pt>
                <c:pt idx="8736" formatCode="General">
                  <c:v>17.472000000000001</c:v>
                </c:pt>
                <c:pt idx="8737" formatCode="General">
                  <c:v>17.474</c:v>
                </c:pt>
                <c:pt idx="8738" formatCode="General">
                  <c:v>17.475999999999999</c:v>
                </c:pt>
                <c:pt idx="8739" formatCode="General">
                  <c:v>17.478000000000002</c:v>
                </c:pt>
                <c:pt idx="8740" formatCode="General">
                  <c:v>17.48</c:v>
                </c:pt>
                <c:pt idx="8741" formatCode="General">
                  <c:v>17.481999999999999</c:v>
                </c:pt>
                <c:pt idx="8742" formatCode="General">
                  <c:v>17.484000000000002</c:v>
                </c:pt>
                <c:pt idx="8743" formatCode="General">
                  <c:v>17.486000000000001</c:v>
                </c:pt>
                <c:pt idx="8744" formatCode="General">
                  <c:v>17.488</c:v>
                </c:pt>
                <c:pt idx="8745" formatCode="General">
                  <c:v>17.489999999999998</c:v>
                </c:pt>
                <c:pt idx="8746" formatCode="General">
                  <c:v>17.492000000000001</c:v>
                </c:pt>
                <c:pt idx="8747" formatCode="General">
                  <c:v>17.494</c:v>
                </c:pt>
                <c:pt idx="8748" formatCode="General">
                  <c:v>17.495999999999999</c:v>
                </c:pt>
                <c:pt idx="8749" formatCode="General">
                  <c:v>17.498000000000001</c:v>
                </c:pt>
                <c:pt idx="8750" formatCode="General">
                  <c:v>17.5</c:v>
                </c:pt>
                <c:pt idx="8751" formatCode="General">
                  <c:v>17.501999999999999</c:v>
                </c:pt>
                <c:pt idx="8752" formatCode="General">
                  <c:v>17.504000000000001</c:v>
                </c:pt>
                <c:pt idx="8753" formatCode="General">
                  <c:v>17.506</c:v>
                </c:pt>
                <c:pt idx="8754" formatCode="General">
                  <c:v>17.507999999999999</c:v>
                </c:pt>
                <c:pt idx="8755" formatCode="General">
                  <c:v>17.510000000000002</c:v>
                </c:pt>
                <c:pt idx="8756" formatCode="General">
                  <c:v>17.512</c:v>
                </c:pt>
                <c:pt idx="8757" formatCode="General">
                  <c:v>17.513999999999999</c:v>
                </c:pt>
                <c:pt idx="8758" formatCode="General">
                  <c:v>17.515999999999998</c:v>
                </c:pt>
                <c:pt idx="8759" formatCode="General">
                  <c:v>17.518000000000001</c:v>
                </c:pt>
                <c:pt idx="8760" formatCode="General">
                  <c:v>17.52</c:v>
                </c:pt>
                <c:pt idx="8761" formatCode="General">
                  <c:v>17.521999999999998</c:v>
                </c:pt>
                <c:pt idx="8762" formatCode="General">
                  <c:v>17.524000000000001</c:v>
                </c:pt>
                <c:pt idx="8763" formatCode="General">
                  <c:v>17.526</c:v>
                </c:pt>
                <c:pt idx="8764" formatCode="General">
                  <c:v>17.527999999999999</c:v>
                </c:pt>
                <c:pt idx="8765" formatCode="General">
                  <c:v>17.53</c:v>
                </c:pt>
                <c:pt idx="8766" formatCode="General">
                  <c:v>17.532</c:v>
                </c:pt>
                <c:pt idx="8767" formatCode="General">
                  <c:v>17.533999999999999</c:v>
                </c:pt>
                <c:pt idx="8768" formatCode="General">
                  <c:v>17.536000000000001</c:v>
                </c:pt>
                <c:pt idx="8769" formatCode="General">
                  <c:v>17.538</c:v>
                </c:pt>
                <c:pt idx="8770" formatCode="General">
                  <c:v>17.54</c:v>
                </c:pt>
                <c:pt idx="8771" formatCode="General">
                  <c:v>17.542000000000002</c:v>
                </c:pt>
                <c:pt idx="8772" formatCode="General">
                  <c:v>17.544</c:v>
                </c:pt>
                <c:pt idx="8773" formatCode="General">
                  <c:v>17.545999999999999</c:v>
                </c:pt>
                <c:pt idx="8774" formatCode="General">
                  <c:v>17.547999999999998</c:v>
                </c:pt>
                <c:pt idx="8775" formatCode="General">
                  <c:v>17.55</c:v>
                </c:pt>
                <c:pt idx="8776" formatCode="General">
                  <c:v>17.552</c:v>
                </c:pt>
                <c:pt idx="8777" formatCode="General">
                  <c:v>17.553999999999998</c:v>
                </c:pt>
                <c:pt idx="8778" formatCode="General">
                  <c:v>17.556000000000001</c:v>
                </c:pt>
                <c:pt idx="8779" formatCode="General">
                  <c:v>17.558</c:v>
                </c:pt>
                <c:pt idx="8780" formatCode="General">
                  <c:v>17.559999999999999</c:v>
                </c:pt>
                <c:pt idx="8781" formatCode="General">
                  <c:v>17.562000000000001</c:v>
                </c:pt>
                <c:pt idx="8782" formatCode="General">
                  <c:v>17.564</c:v>
                </c:pt>
                <c:pt idx="8783" formatCode="General">
                  <c:v>17.565999999999999</c:v>
                </c:pt>
                <c:pt idx="8784" formatCode="General">
                  <c:v>17.568000000000001</c:v>
                </c:pt>
                <c:pt idx="8785" formatCode="General">
                  <c:v>17.57</c:v>
                </c:pt>
                <c:pt idx="8786" formatCode="General">
                  <c:v>17.571999999999999</c:v>
                </c:pt>
                <c:pt idx="8787" formatCode="General">
                  <c:v>17.574000000000002</c:v>
                </c:pt>
                <c:pt idx="8788" formatCode="General">
                  <c:v>17.576000000000001</c:v>
                </c:pt>
                <c:pt idx="8789" formatCode="General">
                  <c:v>17.577999999999999</c:v>
                </c:pt>
                <c:pt idx="8790" formatCode="General">
                  <c:v>17.579999999999998</c:v>
                </c:pt>
                <c:pt idx="8791" formatCode="General">
                  <c:v>17.582000000000001</c:v>
                </c:pt>
                <c:pt idx="8792" formatCode="General">
                  <c:v>17.584</c:v>
                </c:pt>
                <c:pt idx="8793" formatCode="General">
                  <c:v>17.585999999999999</c:v>
                </c:pt>
                <c:pt idx="8794" formatCode="General">
                  <c:v>17.588000000000001</c:v>
                </c:pt>
                <c:pt idx="8795" formatCode="General">
                  <c:v>17.59</c:v>
                </c:pt>
                <c:pt idx="8796" formatCode="General">
                  <c:v>17.591999999999999</c:v>
                </c:pt>
                <c:pt idx="8797" formatCode="General">
                  <c:v>17.594000000000001</c:v>
                </c:pt>
                <c:pt idx="8798" formatCode="General">
                  <c:v>17.596</c:v>
                </c:pt>
                <c:pt idx="8799" formatCode="General">
                  <c:v>17.597999999999999</c:v>
                </c:pt>
                <c:pt idx="8800" formatCode="General">
                  <c:v>17.600000000000001</c:v>
                </c:pt>
                <c:pt idx="8801" formatCode="General">
                  <c:v>17.602</c:v>
                </c:pt>
                <c:pt idx="8802" formatCode="General">
                  <c:v>17.603999999999999</c:v>
                </c:pt>
                <c:pt idx="8803" formatCode="General">
                  <c:v>17.606000000000002</c:v>
                </c:pt>
                <c:pt idx="8804" formatCode="General">
                  <c:v>17.608000000000001</c:v>
                </c:pt>
                <c:pt idx="8805" formatCode="General">
                  <c:v>17.61</c:v>
                </c:pt>
                <c:pt idx="8806" formatCode="General">
                  <c:v>17.611999999999998</c:v>
                </c:pt>
                <c:pt idx="8807" formatCode="General">
                  <c:v>17.614000000000001</c:v>
                </c:pt>
                <c:pt idx="8808" formatCode="General">
                  <c:v>17.616</c:v>
                </c:pt>
                <c:pt idx="8809" formatCode="General">
                  <c:v>17.617999999999999</c:v>
                </c:pt>
                <c:pt idx="8810" formatCode="General">
                  <c:v>17.62</c:v>
                </c:pt>
                <c:pt idx="8811" formatCode="General">
                  <c:v>17.622</c:v>
                </c:pt>
                <c:pt idx="8812" formatCode="General">
                  <c:v>17.623999999999999</c:v>
                </c:pt>
                <c:pt idx="8813" formatCode="General">
                  <c:v>17.626000000000001</c:v>
                </c:pt>
                <c:pt idx="8814" formatCode="General">
                  <c:v>17.628</c:v>
                </c:pt>
                <c:pt idx="8815" formatCode="General">
                  <c:v>17.63</c:v>
                </c:pt>
                <c:pt idx="8816" formatCode="General">
                  <c:v>17.632000000000001</c:v>
                </c:pt>
                <c:pt idx="8817" formatCode="General">
                  <c:v>17.634</c:v>
                </c:pt>
                <c:pt idx="8818" formatCode="General">
                  <c:v>17.635999999999999</c:v>
                </c:pt>
                <c:pt idx="8819" formatCode="General">
                  <c:v>17.638000000000002</c:v>
                </c:pt>
                <c:pt idx="8820" formatCode="General">
                  <c:v>17.64</c:v>
                </c:pt>
                <c:pt idx="8821" formatCode="General">
                  <c:v>17.641999999999999</c:v>
                </c:pt>
                <c:pt idx="8822" formatCode="General">
                  <c:v>17.643999999999998</c:v>
                </c:pt>
                <c:pt idx="8823" formatCode="General">
                  <c:v>17.646000000000001</c:v>
                </c:pt>
                <c:pt idx="8824" formatCode="General">
                  <c:v>17.648</c:v>
                </c:pt>
                <c:pt idx="8825" formatCode="General">
                  <c:v>17.649999999999999</c:v>
                </c:pt>
                <c:pt idx="8826" formatCode="General">
                  <c:v>17.652000000000001</c:v>
                </c:pt>
                <c:pt idx="8827" formatCode="General">
                  <c:v>17.654</c:v>
                </c:pt>
                <c:pt idx="8828" formatCode="General">
                  <c:v>17.655999999999999</c:v>
                </c:pt>
                <c:pt idx="8829" formatCode="General">
                  <c:v>17.658000000000001</c:v>
                </c:pt>
                <c:pt idx="8830" formatCode="General">
                  <c:v>17.66</c:v>
                </c:pt>
                <c:pt idx="8831" formatCode="General">
                  <c:v>17.661999999999999</c:v>
                </c:pt>
                <c:pt idx="8832" formatCode="General">
                  <c:v>17.664000000000001</c:v>
                </c:pt>
                <c:pt idx="8833" formatCode="General">
                  <c:v>17.666</c:v>
                </c:pt>
                <c:pt idx="8834" formatCode="General">
                  <c:v>17.667999999999999</c:v>
                </c:pt>
                <c:pt idx="8835" formatCode="General">
                  <c:v>17.670000000000002</c:v>
                </c:pt>
                <c:pt idx="8836" formatCode="General">
                  <c:v>17.672000000000001</c:v>
                </c:pt>
                <c:pt idx="8837" formatCode="General">
                  <c:v>17.673999999999999</c:v>
                </c:pt>
                <c:pt idx="8838" formatCode="General">
                  <c:v>17.675999999999998</c:v>
                </c:pt>
                <c:pt idx="8839" formatCode="General">
                  <c:v>17.678000000000001</c:v>
                </c:pt>
                <c:pt idx="8840" formatCode="General">
                  <c:v>17.68</c:v>
                </c:pt>
                <c:pt idx="8841" formatCode="General">
                  <c:v>17.681999999999999</c:v>
                </c:pt>
                <c:pt idx="8842" formatCode="General">
                  <c:v>17.684000000000001</c:v>
                </c:pt>
                <c:pt idx="8843" formatCode="General">
                  <c:v>17.686</c:v>
                </c:pt>
                <c:pt idx="8844" formatCode="General">
                  <c:v>17.687999999999999</c:v>
                </c:pt>
                <c:pt idx="8845" formatCode="General">
                  <c:v>17.690000000000001</c:v>
                </c:pt>
                <c:pt idx="8846" formatCode="General">
                  <c:v>17.692</c:v>
                </c:pt>
                <c:pt idx="8847" formatCode="General">
                  <c:v>17.693999999999999</c:v>
                </c:pt>
                <c:pt idx="8848" formatCode="General">
                  <c:v>17.696000000000002</c:v>
                </c:pt>
                <c:pt idx="8849" formatCode="General">
                  <c:v>17.698</c:v>
                </c:pt>
                <c:pt idx="8850" formatCode="General">
                  <c:v>17.7</c:v>
                </c:pt>
                <c:pt idx="8851" formatCode="General">
                  <c:v>17.702000000000002</c:v>
                </c:pt>
                <c:pt idx="8852" formatCode="General">
                  <c:v>17.704000000000001</c:v>
                </c:pt>
                <c:pt idx="8853" formatCode="General">
                  <c:v>17.706</c:v>
                </c:pt>
                <c:pt idx="8854" formatCode="General">
                  <c:v>17.707999999999998</c:v>
                </c:pt>
                <c:pt idx="8855" formatCode="General">
                  <c:v>17.71</c:v>
                </c:pt>
                <c:pt idx="8856" formatCode="General">
                  <c:v>17.712</c:v>
                </c:pt>
                <c:pt idx="8857" formatCode="General">
                  <c:v>17.713999999999999</c:v>
                </c:pt>
                <c:pt idx="8858" formatCode="General">
                  <c:v>17.716000000000001</c:v>
                </c:pt>
                <c:pt idx="8859" formatCode="General">
                  <c:v>17.718</c:v>
                </c:pt>
                <c:pt idx="8860" formatCode="General">
                  <c:v>17.72</c:v>
                </c:pt>
                <c:pt idx="8861" formatCode="General">
                  <c:v>17.722000000000001</c:v>
                </c:pt>
                <c:pt idx="8862" formatCode="General">
                  <c:v>17.724</c:v>
                </c:pt>
                <c:pt idx="8863" formatCode="General">
                  <c:v>17.725999999999999</c:v>
                </c:pt>
                <c:pt idx="8864" formatCode="General">
                  <c:v>17.728000000000002</c:v>
                </c:pt>
                <c:pt idx="8865" formatCode="General">
                  <c:v>17.73</c:v>
                </c:pt>
                <c:pt idx="8866" formatCode="General">
                  <c:v>17.731999999999999</c:v>
                </c:pt>
                <c:pt idx="8867" formatCode="General">
                  <c:v>17.734000000000002</c:v>
                </c:pt>
                <c:pt idx="8868" formatCode="General">
                  <c:v>17.736000000000001</c:v>
                </c:pt>
                <c:pt idx="8869" formatCode="General">
                  <c:v>17.738</c:v>
                </c:pt>
                <c:pt idx="8870" formatCode="General">
                  <c:v>17.739999999999998</c:v>
                </c:pt>
                <c:pt idx="8871" formatCode="General">
                  <c:v>17.742000000000001</c:v>
                </c:pt>
                <c:pt idx="8872" formatCode="General">
                  <c:v>17.744</c:v>
                </c:pt>
                <c:pt idx="8873" formatCode="General">
                  <c:v>17.745999999999999</c:v>
                </c:pt>
                <c:pt idx="8874" formatCode="General">
                  <c:v>17.748000000000001</c:v>
                </c:pt>
                <c:pt idx="8875" formatCode="General">
                  <c:v>17.75</c:v>
                </c:pt>
                <c:pt idx="8876" formatCode="General">
                  <c:v>17.751999999999999</c:v>
                </c:pt>
                <c:pt idx="8877" formatCode="General">
                  <c:v>17.754000000000001</c:v>
                </c:pt>
                <c:pt idx="8878" formatCode="General">
                  <c:v>17.756</c:v>
                </c:pt>
                <c:pt idx="8879" formatCode="General">
                  <c:v>17.757999999999999</c:v>
                </c:pt>
                <c:pt idx="8880" formatCode="General">
                  <c:v>17.760000000000002</c:v>
                </c:pt>
                <c:pt idx="8881" formatCode="General">
                  <c:v>17.762</c:v>
                </c:pt>
                <c:pt idx="8882" formatCode="General">
                  <c:v>17.763999999999999</c:v>
                </c:pt>
                <c:pt idx="8883" formatCode="General">
                  <c:v>17.765999999999998</c:v>
                </c:pt>
                <c:pt idx="8884" formatCode="General">
                  <c:v>17.768000000000001</c:v>
                </c:pt>
                <c:pt idx="8885" formatCode="General">
                  <c:v>17.77</c:v>
                </c:pt>
                <c:pt idx="8886" formatCode="General">
                  <c:v>17.771999999999998</c:v>
                </c:pt>
                <c:pt idx="8887" formatCode="General">
                  <c:v>17.774000000000001</c:v>
                </c:pt>
                <c:pt idx="8888" formatCode="General">
                  <c:v>17.776</c:v>
                </c:pt>
                <c:pt idx="8889" formatCode="General">
                  <c:v>17.777999999999999</c:v>
                </c:pt>
                <c:pt idx="8890" formatCode="General">
                  <c:v>17.78</c:v>
                </c:pt>
                <c:pt idx="8891" formatCode="General">
                  <c:v>17.782</c:v>
                </c:pt>
                <c:pt idx="8892" formatCode="General">
                  <c:v>17.783999999999999</c:v>
                </c:pt>
                <c:pt idx="8893" formatCode="General">
                  <c:v>17.786000000000001</c:v>
                </c:pt>
                <c:pt idx="8894" formatCode="General">
                  <c:v>17.788</c:v>
                </c:pt>
                <c:pt idx="8895" formatCode="General">
                  <c:v>17.79</c:v>
                </c:pt>
                <c:pt idx="8896" formatCode="General">
                  <c:v>17.792000000000002</c:v>
                </c:pt>
                <c:pt idx="8897" formatCode="General">
                  <c:v>17.794</c:v>
                </c:pt>
                <c:pt idx="8898" formatCode="General">
                  <c:v>17.795999999999999</c:v>
                </c:pt>
                <c:pt idx="8899" formatCode="General">
                  <c:v>17.797999999999998</c:v>
                </c:pt>
                <c:pt idx="8900" formatCode="General">
                  <c:v>17.8</c:v>
                </c:pt>
                <c:pt idx="8901" formatCode="General">
                  <c:v>17.802</c:v>
                </c:pt>
                <c:pt idx="8902" formatCode="General">
                  <c:v>17.803999999999998</c:v>
                </c:pt>
                <c:pt idx="8903" formatCode="General">
                  <c:v>17.806000000000001</c:v>
                </c:pt>
                <c:pt idx="8904" formatCode="General">
                  <c:v>17.808</c:v>
                </c:pt>
                <c:pt idx="8905" formatCode="General">
                  <c:v>17.809999999999999</c:v>
                </c:pt>
                <c:pt idx="8906" formatCode="General">
                  <c:v>17.812000000000001</c:v>
                </c:pt>
                <c:pt idx="8907" formatCode="General">
                  <c:v>17.814</c:v>
                </c:pt>
                <c:pt idx="8908" formatCode="General">
                  <c:v>17.815999999999999</c:v>
                </c:pt>
                <c:pt idx="8909" formatCode="General">
                  <c:v>17.818000000000001</c:v>
                </c:pt>
                <c:pt idx="8910" formatCode="General">
                  <c:v>17.82</c:v>
                </c:pt>
                <c:pt idx="8911" formatCode="General">
                  <c:v>17.821999999999999</c:v>
                </c:pt>
                <c:pt idx="8912" formatCode="General">
                  <c:v>17.824000000000002</c:v>
                </c:pt>
                <c:pt idx="8913" formatCode="General">
                  <c:v>17.826000000000001</c:v>
                </c:pt>
                <c:pt idx="8914" formatCode="General">
                  <c:v>17.827999999999999</c:v>
                </c:pt>
                <c:pt idx="8915" formatCode="General">
                  <c:v>17.829999999999998</c:v>
                </c:pt>
                <c:pt idx="8916" formatCode="General">
                  <c:v>17.832000000000001</c:v>
                </c:pt>
                <c:pt idx="8917" formatCode="General">
                  <c:v>17.834</c:v>
                </c:pt>
                <c:pt idx="8918" formatCode="General">
                  <c:v>17.835999999999999</c:v>
                </c:pt>
                <c:pt idx="8919" formatCode="General">
                  <c:v>17.838000000000001</c:v>
                </c:pt>
                <c:pt idx="8920" formatCode="General">
                  <c:v>17.84</c:v>
                </c:pt>
                <c:pt idx="8921" formatCode="General">
                  <c:v>17.841999999999999</c:v>
                </c:pt>
                <c:pt idx="8922" formatCode="General">
                  <c:v>17.844000000000001</c:v>
                </c:pt>
                <c:pt idx="8923" formatCode="General">
                  <c:v>17.846</c:v>
                </c:pt>
                <c:pt idx="8924" formatCode="General">
                  <c:v>17.847999999999999</c:v>
                </c:pt>
                <c:pt idx="8925" formatCode="General">
                  <c:v>17.850000000000001</c:v>
                </c:pt>
                <c:pt idx="8926" formatCode="General">
                  <c:v>17.852</c:v>
                </c:pt>
                <c:pt idx="8927" formatCode="General">
                  <c:v>17.853999999999999</c:v>
                </c:pt>
                <c:pt idx="8928" formatCode="General">
                  <c:v>17.856000000000002</c:v>
                </c:pt>
                <c:pt idx="8929" formatCode="General">
                  <c:v>17.858000000000001</c:v>
                </c:pt>
                <c:pt idx="8930" formatCode="General">
                  <c:v>17.86</c:v>
                </c:pt>
                <c:pt idx="8931" formatCode="General">
                  <c:v>17.861999999999998</c:v>
                </c:pt>
                <c:pt idx="8932" formatCode="General">
                  <c:v>17.864000000000001</c:v>
                </c:pt>
                <c:pt idx="8933" formatCode="General">
                  <c:v>17.866</c:v>
                </c:pt>
                <c:pt idx="8934" formatCode="General">
                  <c:v>17.867999999999999</c:v>
                </c:pt>
                <c:pt idx="8935" formatCode="General">
                  <c:v>17.87</c:v>
                </c:pt>
                <c:pt idx="8936" formatCode="General">
                  <c:v>17.872</c:v>
                </c:pt>
                <c:pt idx="8937" formatCode="General">
                  <c:v>17.873999999999999</c:v>
                </c:pt>
                <c:pt idx="8938" formatCode="General">
                  <c:v>17.876000000000001</c:v>
                </c:pt>
                <c:pt idx="8939" formatCode="General">
                  <c:v>17.878</c:v>
                </c:pt>
                <c:pt idx="8940" formatCode="General">
                  <c:v>17.88</c:v>
                </c:pt>
                <c:pt idx="8941" formatCode="General">
                  <c:v>17.882000000000001</c:v>
                </c:pt>
                <c:pt idx="8942" formatCode="General">
                  <c:v>17.884</c:v>
                </c:pt>
                <c:pt idx="8943" formatCode="General">
                  <c:v>17.885999999999999</c:v>
                </c:pt>
                <c:pt idx="8944" formatCode="General">
                  <c:v>17.888000000000002</c:v>
                </c:pt>
                <c:pt idx="8945" formatCode="General">
                  <c:v>17.89</c:v>
                </c:pt>
                <c:pt idx="8946" formatCode="General">
                  <c:v>17.891999999999999</c:v>
                </c:pt>
                <c:pt idx="8947" formatCode="General">
                  <c:v>17.893999999999998</c:v>
                </c:pt>
                <c:pt idx="8948" formatCode="General">
                  <c:v>17.896000000000001</c:v>
                </c:pt>
                <c:pt idx="8949" formatCode="General">
                  <c:v>17.898</c:v>
                </c:pt>
                <c:pt idx="8950" formatCode="General">
                  <c:v>17.899999999999999</c:v>
                </c:pt>
                <c:pt idx="8951" formatCode="General">
                  <c:v>17.902000000000001</c:v>
                </c:pt>
                <c:pt idx="8952" formatCode="General">
                  <c:v>17.904</c:v>
                </c:pt>
                <c:pt idx="8953" formatCode="General">
                  <c:v>17.905999999999999</c:v>
                </c:pt>
                <c:pt idx="8954" formatCode="General">
                  <c:v>17.908000000000001</c:v>
                </c:pt>
                <c:pt idx="8955" formatCode="General">
                  <c:v>17.91</c:v>
                </c:pt>
                <c:pt idx="8956" formatCode="General">
                  <c:v>17.911999999999999</c:v>
                </c:pt>
                <c:pt idx="8957" formatCode="General">
                  <c:v>17.914000000000001</c:v>
                </c:pt>
                <c:pt idx="8958" formatCode="General">
                  <c:v>17.916</c:v>
                </c:pt>
                <c:pt idx="8959" formatCode="General">
                  <c:v>17.917999999999999</c:v>
                </c:pt>
                <c:pt idx="8960" formatCode="General">
                  <c:v>17.920000000000002</c:v>
                </c:pt>
                <c:pt idx="8961" formatCode="General">
                  <c:v>17.922000000000001</c:v>
                </c:pt>
                <c:pt idx="8962" formatCode="General">
                  <c:v>17.923999999999999</c:v>
                </c:pt>
                <c:pt idx="8963" formatCode="General">
                  <c:v>17.925999999999998</c:v>
                </c:pt>
                <c:pt idx="8964" formatCode="General">
                  <c:v>17.928000000000001</c:v>
                </c:pt>
                <c:pt idx="8965" formatCode="General">
                  <c:v>17.93</c:v>
                </c:pt>
                <c:pt idx="8966" formatCode="General">
                  <c:v>17.931999999999999</c:v>
                </c:pt>
                <c:pt idx="8967" formatCode="General">
                  <c:v>17.934000000000001</c:v>
                </c:pt>
                <c:pt idx="8968" formatCode="General">
                  <c:v>17.936</c:v>
                </c:pt>
                <c:pt idx="8969" formatCode="General">
                  <c:v>17.937999999999999</c:v>
                </c:pt>
                <c:pt idx="8970" formatCode="General">
                  <c:v>17.940000000000001</c:v>
                </c:pt>
                <c:pt idx="8971" formatCode="General">
                  <c:v>17.942</c:v>
                </c:pt>
                <c:pt idx="8972" formatCode="General">
                  <c:v>17.943999999999999</c:v>
                </c:pt>
                <c:pt idx="8973" formatCode="General">
                  <c:v>17.946000000000002</c:v>
                </c:pt>
                <c:pt idx="8974" formatCode="General">
                  <c:v>17.948</c:v>
                </c:pt>
                <c:pt idx="8975" formatCode="General">
                  <c:v>17.95</c:v>
                </c:pt>
                <c:pt idx="8976" formatCode="General">
                  <c:v>17.952000000000002</c:v>
                </c:pt>
                <c:pt idx="8977" formatCode="General">
                  <c:v>17.954000000000001</c:v>
                </c:pt>
                <c:pt idx="8978" formatCode="General">
                  <c:v>17.956</c:v>
                </c:pt>
                <c:pt idx="8979" formatCode="General">
                  <c:v>17.957999999999998</c:v>
                </c:pt>
                <c:pt idx="8980" formatCode="General">
                  <c:v>17.96</c:v>
                </c:pt>
                <c:pt idx="8981" formatCode="General">
                  <c:v>17.962</c:v>
                </c:pt>
                <c:pt idx="8982" formatCode="General">
                  <c:v>17.963999999999999</c:v>
                </c:pt>
                <c:pt idx="8983" formatCode="General">
                  <c:v>17.966000000000001</c:v>
                </c:pt>
                <c:pt idx="8984" formatCode="General">
                  <c:v>17.968</c:v>
                </c:pt>
                <c:pt idx="8985" formatCode="General">
                  <c:v>17.97</c:v>
                </c:pt>
                <c:pt idx="8986" formatCode="General">
                  <c:v>17.972000000000001</c:v>
                </c:pt>
                <c:pt idx="8987" formatCode="General">
                  <c:v>17.974</c:v>
                </c:pt>
                <c:pt idx="8988" formatCode="General">
                  <c:v>17.975999999999999</c:v>
                </c:pt>
                <c:pt idx="8989" formatCode="General">
                  <c:v>17.978000000000002</c:v>
                </c:pt>
                <c:pt idx="8990" formatCode="General">
                  <c:v>17.98</c:v>
                </c:pt>
                <c:pt idx="8991" formatCode="General">
                  <c:v>17.981999999999999</c:v>
                </c:pt>
                <c:pt idx="8992" formatCode="General">
                  <c:v>17.984000000000002</c:v>
                </c:pt>
                <c:pt idx="8993" formatCode="General">
                  <c:v>17.986000000000001</c:v>
                </c:pt>
                <c:pt idx="8994" formatCode="General">
                  <c:v>17.988</c:v>
                </c:pt>
                <c:pt idx="8995" formatCode="General">
                  <c:v>17.989999999999998</c:v>
                </c:pt>
                <c:pt idx="8996" formatCode="General">
                  <c:v>17.992000000000001</c:v>
                </c:pt>
                <c:pt idx="8997" formatCode="General">
                  <c:v>17.994</c:v>
                </c:pt>
                <c:pt idx="8998" formatCode="General">
                  <c:v>17.995999999999999</c:v>
                </c:pt>
                <c:pt idx="8999" formatCode="General">
                  <c:v>17.998000000000001</c:v>
                </c:pt>
                <c:pt idx="9000" formatCode="General">
                  <c:v>18</c:v>
                </c:pt>
                <c:pt idx="9001" formatCode="General">
                  <c:v>18.001999999999999</c:v>
                </c:pt>
                <c:pt idx="9002" formatCode="General">
                  <c:v>18.004000000000001</c:v>
                </c:pt>
                <c:pt idx="9003" formatCode="General">
                  <c:v>18.006</c:v>
                </c:pt>
                <c:pt idx="9004" formatCode="General">
                  <c:v>18.007999999999999</c:v>
                </c:pt>
                <c:pt idx="9005" formatCode="General">
                  <c:v>18.010000000000002</c:v>
                </c:pt>
                <c:pt idx="9006" formatCode="General">
                  <c:v>18.012</c:v>
                </c:pt>
                <c:pt idx="9007" formatCode="General">
                  <c:v>18.013999999999999</c:v>
                </c:pt>
                <c:pt idx="9008" formatCode="General">
                  <c:v>18.015999999999998</c:v>
                </c:pt>
                <c:pt idx="9009" formatCode="General">
                  <c:v>18.018000000000001</c:v>
                </c:pt>
                <c:pt idx="9010" formatCode="General">
                  <c:v>18.02</c:v>
                </c:pt>
                <c:pt idx="9011" formatCode="General">
                  <c:v>18.021999999999998</c:v>
                </c:pt>
                <c:pt idx="9012" formatCode="General">
                  <c:v>18.024000000000001</c:v>
                </c:pt>
                <c:pt idx="9013" formatCode="General">
                  <c:v>18.026</c:v>
                </c:pt>
                <c:pt idx="9014" formatCode="General">
                  <c:v>18.027999999999999</c:v>
                </c:pt>
                <c:pt idx="9015" formatCode="General">
                  <c:v>18.03</c:v>
                </c:pt>
                <c:pt idx="9016" formatCode="General">
                  <c:v>18.032</c:v>
                </c:pt>
                <c:pt idx="9017" formatCode="General">
                  <c:v>18.033999999999999</c:v>
                </c:pt>
                <c:pt idx="9018" formatCode="General">
                  <c:v>18.036000000000001</c:v>
                </c:pt>
                <c:pt idx="9019" formatCode="General">
                  <c:v>18.038</c:v>
                </c:pt>
                <c:pt idx="9020" formatCode="General">
                  <c:v>18.04</c:v>
                </c:pt>
                <c:pt idx="9021" formatCode="General">
                  <c:v>18.042000000000002</c:v>
                </c:pt>
                <c:pt idx="9022" formatCode="General">
                  <c:v>18.044</c:v>
                </c:pt>
                <c:pt idx="9023" formatCode="General">
                  <c:v>18.045999999999999</c:v>
                </c:pt>
                <c:pt idx="9024" formatCode="General">
                  <c:v>18.047999999999998</c:v>
                </c:pt>
                <c:pt idx="9025" formatCode="General">
                  <c:v>18.05</c:v>
                </c:pt>
                <c:pt idx="9026" formatCode="General">
                  <c:v>18.052</c:v>
                </c:pt>
                <c:pt idx="9027" formatCode="General">
                  <c:v>18.053999999999998</c:v>
                </c:pt>
                <c:pt idx="9028" formatCode="General">
                  <c:v>18.056000000000001</c:v>
                </c:pt>
                <c:pt idx="9029" formatCode="General">
                  <c:v>18.058</c:v>
                </c:pt>
                <c:pt idx="9030" formatCode="General">
                  <c:v>18.059999999999999</c:v>
                </c:pt>
                <c:pt idx="9031" formatCode="General">
                  <c:v>18.062000000000001</c:v>
                </c:pt>
                <c:pt idx="9032" formatCode="General">
                  <c:v>18.064</c:v>
                </c:pt>
                <c:pt idx="9033" formatCode="General">
                  <c:v>18.065999999999999</c:v>
                </c:pt>
                <c:pt idx="9034" formatCode="General">
                  <c:v>18.068000000000001</c:v>
                </c:pt>
                <c:pt idx="9035" formatCode="General">
                  <c:v>18.07</c:v>
                </c:pt>
                <c:pt idx="9036" formatCode="General">
                  <c:v>18.071999999999999</c:v>
                </c:pt>
                <c:pt idx="9037" formatCode="General">
                  <c:v>18.074000000000002</c:v>
                </c:pt>
                <c:pt idx="9038" formatCode="General">
                  <c:v>18.076000000000001</c:v>
                </c:pt>
                <c:pt idx="9039" formatCode="General">
                  <c:v>18.077999999999999</c:v>
                </c:pt>
                <c:pt idx="9040" formatCode="General">
                  <c:v>18.079999999999998</c:v>
                </c:pt>
                <c:pt idx="9041" formatCode="General">
                  <c:v>18.082000000000001</c:v>
                </c:pt>
                <c:pt idx="9042" formatCode="General">
                  <c:v>18.084</c:v>
                </c:pt>
                <c:pt idx="9043" formatCode="General">
                  <c:v>18.085999999999999</c:v>
                </c:pt>
                <c:pt idx="9044" formatCode="General">
                  <c:v>18.088000000000001</c:v>
                </c:pt>
                <c:pt idx="9045" formatCode="General">
                  <c:v>18.09</c:v>
                </c:pt>
                <c:pt idx="9046" formatCode="General">
                  <c:v>18.091999999999999</c:v>
                </c:pt>
                <c:pt idx="9047" formatCode="General">
                  <c:v>18.094000000000001</c:v>
                </c:pt>
                <c:pt idx="9048" formatCode="General">
                  <c:v>18.096</c:v>
                </c:pt>
                <c:pt idx="9049" formatCode="General">
                  <c:v>18.097999999999999</c:v>
                </c:pt>
                <c:pt idx="9050" formatCode="General">
                  <c:v>18.100000000000001</c:v>
                </c:pt>
                <c:pt idx="9051" formatCode="General">
                  <c:v>18.102</c:v>
                </c:pt>
                <c:pt idx="9052" formatCode="General">
                  <c:v>18.103999999999999</c:v>
                </c:pt>
                <c:pt idx="9053" formatCode="General">
                  <c:v>18.106000000000002</c:v>
                </c:pt>
                <c:pt idx="9054" formatCode="General">
                  <c:v>18.108000000000001</c:v>
                </c:pt>
                <c:pt idx="9055" formatCode="General">
                  <c:v>18.11</c:v>
                </c:pt>
                <c:pt idx="9056" formatCode="General">
                  <c:v>18.111999999999998</c:v>
                </c:pt>
                <c:pt idx="9057" formatCode="General">
                  <c:v>18.114000000000001</c:v>
                </c:pt>
                <c:pt idx="9058" formatCode="General">
                  <c:v>18.116</c:v>
                </c:pt>
                <c:pt idx="9059" formatCode="General">
                  <c:v>18.117999999999999</c:v>
                </c:pt>
                <c:pt idx="9060" formatCode="General">
                  <c:v>18.12</c:v>
                </c:pt>
                <c:pt idx="9061" formatCode="General">
                  <c:v>18.122</c:v>
                </c:pt>
                <c:pt idx="9062" formatCode="General">
                  <c:v>18.123999999999999</c:v>
                </c:pt>
                <c:pt idx="9063" formatCode="General">
                  <c:v>18.126000000000001</c:v>
                </c:pt>
                <c:pt idx="9064" formatCode="General">
                  <c:v>18.128</c:v>
                </c:pt>
                <c:pt idx="9065" formatCode="General">
                  <c:v>18.13</c:v>
                </c:pt>
                <c:pt idx="9066" formatCode="General">
                  <c:v>18.132000000000001</c:v>
                </c:pt>
                <c:pt idx="9067" formatCode="General">
                  <c:v>18.134</c:v>
                </c:pt>
                <c:pt idx="9068" formatCode="General">
                  <c:v>18.135999999999999</c:v>
                </c:pt>
                <c:pt idx="9069" formatCode="General">
                  <c:v>18.138000000000002</c:v>
                </c:pt>
                <c:pt idx="9070" formatCode="General">
                  <c:v>18.14</c:v>
                </c:pt>
                <c:pt idx="9071" formatCode="General">
                  <c:v>18.141999999999999</c:v>
                </c:pt>
                <c:pt idx="9072" formatCode="General">
                  <c:v>18.143999999999998</c:v>
                </c:pt>
                <c:pt idx="9073" formatCode="General">
                  <c:v>18.146000000000001</c:v>
                </c:pt>
                <c:pt idx="9074" formatCode="General">
                  <c:v>18.148</c:v>
                </c:pt>
                <c:pt idx="9075" formatCode="General">
                  <c:v>18.149999999999999</c:v>
                </c:pt>
                <c:pt idx="9076" formatCode="General">
                  <c:v>18.152000000000001</c:v>
                </c:pt>
                <c:pt idx="9077" formatCode="General">
                  <c:v>18.154</c:v>
                </c:pt>
                <c:pt idx="9078" formatCode="General">
                  <c:v>18.155999999999999</c:v>
                </c:pt>
                <c:pt idx="9079" formatCode="General">
                  <c:v>18.158000000000001</c:v>
                </c:pt>
                <c:pt idx="9080" formatCode="General">
                  <c:v>18.16</c:v>
                </c:pt>
                <c:pt idx="9081" formatCode="General">
                  <c:v>18.161999999999999</c:v>
                </c:pt>
                <c:pt idx="9082" formatCode="General">
                  <c:v>18.164000000000001</c:v>
                </c:pt>
                <c:pt idx="9083" formatCode="General">
                  <c:v>18.166</c:v>
                </c:pt>
                <c:pt idx="9084" formatCode="General">
                  <c:v>18.167999999999999</c:v>
                </c:pt>
                <c:pt idx="9085" formatCode="General">
                  <c:v>18.170000000000002</c:v>
                </c:pt>
                <c:pt idx="9086" formatCode="General">
                  <c:v>18.172000000000001</c:v>
                </c:pt>
                <c:pt idx="9087" formatCode="General">
                  <c:v>18.173999999999999</c:v>
                </c:pt>
                <c:pt idx="9088" formatCode="General">
                  <c:v>18.175999999999998</c:v>
                </c:pt>
                <c:pt idx="9089" formatCode="General">
                  <c:v>18.178000000000001</c:v>
                </c:pt>
                <c:pt idx="9090" formatCode="General">
                  <c:v>18.18</c:v>
                </c:pt>
                <c:pt idx="9091" formatCode="General">
                  <c:v>18.181999999999999</c:v>
                </c:pt>
                <c:pt idx="9092" formatCode="General">
                  <c:v>18.184000000000001</c:v>
                </c:pt>
                <c:pt idx="9093" formatCode="General">
                  <c:v>18.186</c:v>
                </c:pt>
                <c:pt idx="9094" formatCode="General">
                  <c:v>18.187999999999999</c:v>
                </c:pt>
                <c:pt idx="9095" formatCode="General">
                  <c:v>18.190000000000001</c:v>
                </c:pt>
                <c:pt idx="9096" formatCode="General">
                  <c:v>18.192</c:v>
                </c:pt>
                <c:pt idx="9097" formatCode="General">
                  <c:v>18.193999999999999</c:v>
                </c:pt>
                <c:pt idx="9098" formatCode="General">
                  <c:v>18.196000000000002</c:v>
                </c:pt>
                <c:pt idx="9099" formatCode="General">
                  <c:v>18.198</c:v>
                </c:pt>
                <c:pt idx="9100" formatCode="General">
                  <c:v>18.2</c:v>
                </c:pt>
                <c:pt idx="9101" formatCode="General">
                  <c:v>18.202000000000002</c:v>
                </c:pt>
                <c:pt idx="9102" formatCode="General">
                  <c:v>18.204000000000001</c:v>
                </c:pt>
                <c:pt idx="9103" formatCode="General">
                  <c:v>18.206</c:v>
                </c:pt>
                <c:pt idx="9104" formatCode="General">
                  <c:v>18.207999999999998</c:v>
                </c:pt>
                <c:pt idx="9105" formatCode="General">
                  <c:v>18.21</c:v>
                </c:pt>
                <c:pt idx="9106" formatCode="General">
                  <c:v>18.212</c:v>
                </c:pt>
                <c:pt idx="9107" formatCode="General">
                  <c:v>18.213999999999999</c:v>
                </c:pt>
                <c:pt idx="9108" formatCode="General">
                  <c:v>18.216000000000001</c:v>
                </c:pt>
                <c:pt idx="9109" formatCode="General">
                  <c:v>18.218</c:v>
                </c:pt>
                <c:pt idx="9110" formatCode="General">
                  <c:v>18.22</c:v>
                </c:pt>
                <c:pt idx="9111" formatCode="General">
                  <c:v>18.222000000000001</c:v>
                </c:pt>
                <c:pt idx="9112" formatCode="General">
                  <c:v>18.224</c:v>
                </c:pt>
                <c:pt idx="9113" formatCode="General">
                  <c:v>18.225999999999999</c:v>
                </c:pt>
                <c:pt idx="9114" formatCode="General">
                  <c:v>18.228000000000002</c:v>
                </c:pt>
                <c:pt idx="9115" formatCode="General">
                  <c:v>18.23</c:v>
                </c:pt>
                <c:pt idx="9116" formatCode="General">
                  <c:v>18.231999999999999</c:v>
                </c:pt>
                <c:pt idx="9117" formatCode="General">
                  <c:v>18.234000000000002</c:v>
                </c:pt>
                <c:pt idx="9118" formatCode="General">
                  <c:v>18.236000000000001</c:v>
                </c:pt>
                <c:pt idx="9119" formatCode="General">
                  <c:v>18.238</c:v>
                </c:pt>
                <c:pt idx="9120" formatCode="General">
                  <c:v>18.239999999999998</c:v>
                </c:pt>
                <c:pt idx="9121" formatCode="General">
                  <c:v>18.242000000000001</c:v>
                </c:pt>
                <c:pt idx="9122" formatCode="General">
                  <c:v>18.244</c:v>
                </c:pt>
                <c:pt idx="9123" formatCode="General">
                  <c:v>18.245999999999999</c:v>
                </c:pt>
                <c:pt idx="9124" formatCode="General">
                  <c:v>18.248000000000001</c:v>
                </c:pt>
                <c:pt idx="9125" formatCode="General">
                  <c:v>18.25</c:v>
                </c:pt>
                <c:pt idx="9126" formatCode="General">
                  <c:v>18.251999999999999</c:v>
                </c:pt>
                <c:pt idx="9127" formatCode="General">
                  <c:v>18.254000000000001</c:v>
                </c:pt>
                <c:pt idx="9128" formatCode="General">
                  <c:v>18.256</c:v>
                </c:pt>
                <c:pt idx="9129" formatCode="General">
                  <c:v>18.257999999999999</c:v>
                </c:pt>
                <c:pt idx="9130" formatCode="General">
                  <c:v>18.260000000000002</c:v>
                </c:pt>
                <c:pt idx="9131" formatCode="General">
                  <c:v>18.262</c:v>
                </c:pt>
                <c:pt idx="9132" formatCode="General">
                  <c:v>18.263999999999999</c:v>
                </c:pt>
                <c:pt idx="9133" formatCode="General">
                  <c:v>18.265999999999998</c:v>
                </c:pt>
                <c:pt idx="9134" formatCode="General">
                  <c:v>18.268000000000001</c:v>
                </c:pt>
                <c:pt idx="9135" formatCode="General">
                  <c:v>18.27</c:v>
                </c:pt>
                <c:pt idx="9136" formatCode="General">
                  <c:v>18.271999999999998</c:v>
                </c:pt>
                <c:pt idx="9137" formatCode="General">
                  <c:v>18.274000000000001</c:v>
                </c:pt>
                <c:pt idx="9138" formatCode="General">
                  <c:v>18.276</c:v>
                </c:pt>
                <c:pt idx="9139" formatCode="General">
                  <c:v>18.277999999999999</c:v>
                </c:pt>
                <c:pt idx="9140" formatCode="General">
                  <c:v>18.28</c:v>
                </c:pt>
                <c:pt idx="9141" formatCode="General">
                  <c:v>18.282</c:v>
                </c:pt>
                <c:pt idx="9142" formatCode="General">
                  <c:v>18.283999999999999</c:v>
                </c:pt>
                <c:pt idx="9143" formatCode="General">
                  <c:v>18.286000000000001</c:v>
                </c:pt>
                <c:pt idx="9144" formatCode="General">
                  <c:v>18.288</c:v>
                </c:pt>
                <c:pt idx="9145" formatCode="General">
                  <c:v>18.29</c:v>
                </c:pt>
                <c:pt idx="9146" formatCode="General">
                  <c:v>18.292000000000002</c:v>
                </c:pt>
                <c:pt idx="9147" formatCode="General">
                  <c:v>18.294</c:v>
                </c:pt>
                <c:pt idx="9148" formatCode="General">
                  <c:v>18.295999999999999</c:v>
                </c:pt>
                <c:pt idx="9149" formatCode="General">
                  <c:v>18.297999999999998</c:v>
                </c:pt>
                <c:pt idx="9150" formatCode="General">
                  <c:v>18.3</c:v>
                </c:pt>
                <c:pt idx="9151" formatCode="General">
                  <c:v>18.302</c:v>
                </c:pt>
                <c:pt idx="9152" formatCode="General">
                  <c:v>18.303999999999998</c:v>
                </c:pt>
                <c:pt idx="9153" formatCode="General">
                  <c:v>18.306000000000001</c:v>
                </c:pt>
                <c:pt idx="9154" formatCode="General">
                  <c:v>18.308</c:v>
                </c:pt>
                <c:pt idx="9155" formatCode="General">
                  <c:v>18.309999999999999</c:v>
                </c:pt>
                <c:pt idx="9156" formatCode="General">
                  <c:v>18.312000000000001</c:v>
                </c:pt>
                <c:pt idx="9157" formatCode="General">
                  <c:v>18.314</c:v>
                </c:pt>
                <c:pt idx="9158" formatCode="General">
                  <c:v>18.315999999999999</c:v>
                </c:pt>
                <c:pt idx="9159" formatCode="General">
                  <c:v>18.318000000000001</c:v>
                </c:pt>
                <c:pt idx="9160" formatCode="General">
                  <c:v>18.32</c:v>
                </c:pt>
                <c:pt idx="9161" formatCode="General">
                  <c:v>18.321999999999999</c:v>
                </c:pt>
                <c:pt idx="9162" formatCode="General">
                  <c:v>18.324000000000002</c:v>
                </c:pt>
                <c:pt idx="9163" formatCode="General">
                  <c:v>18.326000000000001</c:v>
                </c:pt>
                <c:pt idx="9164" formatCode="General">
                  <c:v>18.327999999999999</c:v>
                </c:pt>
                <c:pt idx="9165" formatCode="General">
                  <c:v>18.329999999999998</c:v>
                </c:pt>
                <c:pt idx="9166" formatCode="General">
                  <c:v>18.332000000000001</c:v>
                </c:pt>
                <c:pt idx="9167" formatCode="General">
                  <c:v>18.334</c:v>
                </c:pt>
                <c:pt idx="9168" formatCode="General">
                  <c:v>18.335999999999999</c:v>
                </c:pt>
                <c:pt idx="9169" formatCode="General">
                  <c:v>18.338000000000001</c:v>
                </c:pt>
                <c:pt idx="9170" formatCode="General">
                  <c:v>18.34</c:v>
                </c:pt>
                <c:pt idx="9171" formatCode="General">
                  <c:v>18.341999999999999</c:v>
                </c:pt>
                <c:pt idx="9172" formatCode="General">
                  <c:v>18.344000000000001</c:v>
                </c:pt>
                <c:pt idx="9173" formatCode="General">
                  <c:v>18.346</c:v>
                </c:pt>
                <c:pt idx="9174" formatCode="General">
                  <c:v>18.347999999999999</c:v>
                </c:pt>
                <c:pt idx="9175" formatCode="General">
                  <c:v>18.350000000000001</c:v>
                </c:pt>
                <c:pt idx="9176" formatCode="General">
                  <c:v>18.352</c:v>
                </c:pt>
                <c:pt idx="9177" formatCode="General">
                  <c:v>18.353999999999999</c:v>
                </c:pt>
                <c:pt idx="9178" formatCode="General">
                  <c:v>18.356000000000002</c:v>
                </c:pt>
                <c:pt idx="9179" formatCode="General">
                  <c:v>18.358000000000001</c:v>
                </c:pt>
                <c:pt idx="9180" formatCode="General">
                  <c:v>18.36</c:v>
                </c:pt>
                <c:pt idx="9181" formatCode="General">
                  <c:v>18.361999999999998</c:v>
                </c:pt>
                <c:pt idx="9182" formatCode="General">
                  <c:v>18.364000000000001</c:v>
                </c:pt>
                <c:pt idx="9183" formatCode="General">
                  <c:v>18.366</c:v>
                </c:pt>
                <c:pt idx="9184" formatCode="General">
                  <c:v>18.367999999999999</c:v>
                </c:pt>
                <c:pt idx="9185" formatCode="General">
                  <c:v>18.37</c:v>
                </c:pt>
                <c:pt idx="9186" formatCode="General">
                  <c:v>18.372</c:v>
                </c:pt>
                <c:pt idx="9187" formatCode="General">
                  <c:v>18.373999999999999</c:v>
                </c:pt>
                <c:pt idx="9188" formatCode="General">
                  <c:v>18.376000000000001</c:v>
                </c:pt>
                <c:pt idx="9189" formatCode="General">
                  <c:v>18.378</c:v>
                </c:pt>
                <c:pt idx="9190" formatCode="General">
                  <c:v>18.38</c:v>
                </c:pt>
                <c:pt idx="9191" formatCode="General">
                  <c:v>18.382000000000001</c:v>
                </c:pt>
                <c:pt idx="9192" formatCode="General">
                  <c:v>18.384</c:v>
                </c:pt>
                <c:pt idx="9193" formatCode="General">
                  <c:v>18.385999999999999</c:v>
                </c:pt>
                <c:pt idx="9194" formatCode="General">
                  <c:v>18.388000000000002</c:v>
                </c:pt>
                <c:pt idx="9195" formatCode="General">
                  <c:v>18.39</c:v>
                </c:pt>
                <c:pt idx="9196" formatCode="General">
                  <c:v>18.391999999999999</c:v>
                </c:pt>
                <c:pt idx="9197" formatCode="General">
                  <c:v>18.393999999999998</c:v>
                </c:pt>
                <c:pt idx="9198" formatCode="General">
                  <c:v>18.396000000000001</c:v>
                </c:pt>
                <c:pt idx="9199" formatCode="General">
                  <c:v>18.398</c:v>
                </c:pt>
                <c:pt idx="9200" formatCode="General">
                  <c:v>18.399999999999999</c:v>
                </c:pt>
                <c:pt idx="9201" formatCode="General">
                  <c:v>18.402000000000001</c:v>
                </c:pt>
                <c:pt idx="9202" formatCode="General">
                  <c:v>18.404</c:v>
                </c:pt>
                <c:pt idx="9203" formatCode="General">
                  <c:v>18.405999999999999</c:v>
                </c:pt>
                <c:pt idx="9204" formatCode="General">
                  <c:v>18.408000000000001</c:v>
                </c:pt>
                <c:pt idx="9205" formatCode="General">
                  <c:v>18.41</c:v>
                </c:pt>
                <c:pt idx="9206" formatCode="General">
                  <c:v>18.411999999999999</c:v>
                </c:pt>
                <c:pt idx="9207" formatCode="General">
                  <c:v>18.414000000000001</c:v>
                </c:pt>
                <c:pt idx="9208" formatCode="General">
                  <c:v>18.416</c:v>
                </c:pt>
                <c:pt idx="9209" formatCode="General">
                  <c:v>18.417999999999999</c:v>
                </c:pt>
                <c:pt idx="9210" formatCode="General">
                  <c:v>18.420000000000002</c:v>
                </c:pt>
                <c:pt idx="9211" formatCode="General">
                  <c:v>18.422000000000001</c:v>
                </c:pt>
                <c:pt idx="9212" formatCode="General">
                  <c:v>18.423999999999999</c:v>
                </c:pt>
                <c:pt idx="9213" formatCode="General">
                  <c:v>18.425999999999998</c:v>
                </c:pt>
                <c:pt idx="9214" formatCode="General">
                  <c:v>18.428000000000001</c:v>
                </c:pt>
                <c:pt idx="9215" formatCode="General">
                  <c:v>18.43</c:v>
                </c:pt>
                <c:pt idx="9216" formatCode="General">
                  <c:v>18.431999999999999</c:v>
                </c:pt>
                <c:pt idx="9217" formatCode="General">
                  <c:v>18.434000000000001</c:v>
                </c:pt>
                <c:pt idx="9218" formatCode="General">
                  <c:v>18.436</c:v>
                </c:pt>
                <c:pt idx="9219" formatCode="General">
                  <c:v>18.437999999999999</c:v>
                </c:pt>
                <c:pt idx="9220" formatCode="General">
                  <c:v>18.440000000000001</c:v>
                </c:pt>
                <c:pt idx="9221" formatCode="General">
                  <c:v>18.442</c:v>
                </c:pt>
                <c:pt idx="9222" formatCode="General">
                  <c:v>18.443999999999999</c:v>
                </c:pt>
                <c:pt idx="9223" formatCode="General">
                  <c:v>18.446000000000002</c:v>
                </c:pt>
                <c:pt idx="9224" formatCode="General">
                  <c:v>18.448</c:v>
                </c:pt>
                <c:pt idx="9225" formatCode="General">
                  <c:v>18.45</c:v>
                </c:pt>
                <c:pt idx="9226" formatCode="General">
                  <c:v>18.452000000000002</c:v>
                </c:pt>
                <c:pt idx="9227" formatCode="General">
                  <c:v>18.454000000000001</c:v>
                </c:pt>
                <c:pt idx="9228" formatCode="General">
                  <c:v>18.456</c:v>
                </c:pt>
                <c:pt idx="9229" formatCode="General">
                  <c:v>18.457999999999998</c:v>
                </c:pt>
                <c:pt idx="9230" formatCode="General">
                  <c:v>18.46</c:v>
                </c:pt>
                <c:pt idx="9231" formatCode="General">
                  <c:v>18.462</c:v>
                </c:pt>
                <c:pt idx="9232" formatCode="General">
                  <c:v>18.463999999999999</c:v>
                </c:pt>
                <c:pt idx="9233" formatCode="General">
                  <c:v>18.466000000000001</c:v>
                </c:pt>
                <c:pt idx="9234" formatCode="General">
                  <c:v>18.468</c:v>
                </c:pt>
                <c:pt idx="9235" formatCode="General">
                  <c:v>18.47</c:v>
                </c:pt>
                <c:pt idx="9236" formatCode="General">
                  <c:v>18.472000000000001</c:v>
                </c:pt>
                <c:pt idx="9237" formatCode="General">
                  <c:v>18.474</c:v>
                </c:pt>
                <c:pt idx="9238" formatCode="General">
                  <c:v>18.475999999999999</c:v>
                </c:pt>
                <c:pt idx="9239" formatCode="General">
                  <c:v>18.478000000000002</c:v>
                </c:pt>
                <c:pt idx="9240" formatCode="General">
                  <c:v>18.48</c:v>
                </c:pt>
                <c:pt idx="9241" formatCode="General">
                  <c:v>18.481999999999999</c:v>
                </c:pt>
                <c:pt idx="9242" formatCode="General">
                  <c:v>18.484000000000002</c:v>
                </c:pt>
                <c:pt idx="9243" formatCode="General">
                  <c:v>18.486000000000001</c:v>
                </c:pt>
                <c:pt idx="9244" formatCode="General">
                  <c:v>18.488</c:v>
                </c:pt>
                <c:pt idx="9245" formatCode="General">
                  <c:v>18.489999999999998</c:v>
                </c:pt>
                <c:pt idx="9246" formatCode="General">
                  <c:v>18.492000000000001</c:v>
                </c:pt>
                <c:pt idx="9247" formatCode="General">
                  <c:v>18.494</c:v>
                </c:pt>
                <c:pt idx="9248" formatCode="General">
                  <c:v>18.495999999999999</c:v>
                </c:pt>
                <c:pt idx="9249" formatCode="General">
                  <c:v>18.498000000000001</c:v>
                </c:pt>
                <c:pt idx="9250" formatCode="General">
                  <c:v>18.5</c:v>
                </c:pt>
                <c:pt idx="9251" formatCode="General">
                  <c:v>18.501999999999999</c:v>
                </c:pt>
                <c:pt idx="9252" formatCode="General">
                  <c:v>18.504000000000001</c:v>
                </c:pt>
                <c:pt idx="9253" formatCode="General">
                  <c:v>18.506</c:v>
                </c:pt>
                <c:pt idx="9254" formatCode="General">
                  <c:v>18.507999999999999</c:v>
                </c:pt>
                <c:pt idx="9255" formatCode="General">
                  <c:v>18.510000000000002</c:v>
                </c:pt>
                <c:pt idx="9256" formatCode="General">
                  <c:v>18.512</c:v>
                </c:pt>
                <c:pt idx="9257" formatCode="General">
                  <c:v>18.513999999999999</c:v>
                </c:pt>
                <c:pt idx="9258" formatCode="General">
                  <c:v>18.515999999999998</c:v>
                </c:pt>
                <c:pt idx="9259" formatCode="General">
                  <c:v>18.518000000000001</c:v>
                </c:pt>
                <c:pt idx="9260" formatCode="General">
                  <c:v>18.52</c:v>
                </c:pt>
                <c:pt idx="9261" formatCode="General">
                  <c:v>18.521999999999998</c:v>
                </c:pt>
                <c:pt idx="9262" formatCode="General">
                  <c:v>18.524000000000001</c:v>
                </c:pt>
                <c:pt idx="9263" formatCode="General">
                  <c:v>18.526</c:v>
                </c:pt>
                <c:pt idx="9264" formatCode="General">
                  <c:v>18.527999999999999</c:v>
                </c:pt>
                <c:pt idx="9265" formatCode="General">
                  <c:v>18.53</c:v>
                </c:pt>
                <c:pt idx="9266" formatCode="General">
                  <c:v>18.532</c:v>
                </c:pt>
                <c:pt idx="9267" formatCode="General">
                  <c:v>18.533999999999999</c:v>
                </c:pt>
                <c:pt idx="9268" formatCode="General">
                  <c:v>18.536000000000001</c:v>
                </c:pt>
                <c:pt idx="9269" formatCode="General">
                  <c:v>18.538</c:v>
                </c:pt>
                <c:pt idx="9270" formatCode="General">
                  <c:v>18.54</c:v>
                </c:pt>
                <c:pt idx="9271" formatCode="General">
                  <c:v>18.542000000000002</c:v>
                </c:pt>
                <c:pt idx="9272" formatCode="General">
                  <c:v>18.544</c:v>
                </c:pt>
                <c:pt idx="9273" formatCode="General">
                  <c:v>18.545999999999999</c:v>
                </c:pt>
                <c:pt idx="9274" formatCode="General">
                  <c:v>18.547999999999998</c:v>
                </c:pt>
                <c:pt idx="9275" formatCode="General">
                  <c:v>18.55</c:v>
                </c:pt>
                <c:pt idx="9276" formatCode="General">
                  <c:v>18.552</c:v>
                </c:pt>
                <c:pt idx="9277" formatCode="General">
                  <c:v>18.553999999999998</c:v>
                </c:pt>
                <c:pt idx="9278" formatCode="General">
                  <c:v>18.556000000000001</c:v>
                </c:pt>
                <c:pt idx="9279" formatCode="General">
                  <c:v>18.558</c:v>
                </c:pt>
                <c:pt idx="9280" formatCode="General">
                  <c:v>18.559999999999999</c:v>
                </c:pt>
                <c:pt idx="9281" formatCode="General">
                  <c:v>18.562000000000001</c:v>
                </c:pt>
                <c:pt idx="9282" formatCode="General">
                  <c:v>18.564</c:v>
                </c:pt>
                <c:pt idx="9283" formatCode="General">
                  <c:v>18.565999999999999</c:v>
                </c:pt>
                <c:pt idx="9284" formatCode="General">
                  <c:v>18.568000000000001</c:v>
                </c:pt>
                <c:pt idx="9285" formatCode="General">
                  <c:v>18.57</c:v>
                </c:pt>
                <c:pt idx="9286" formatCode="General">
                  <c:v>18.571999999999999</c:v>
                </c:pt>
                <c:pt idx="9287" formatCode="General">
                  <c:v>18.574000000000002</c:v>
                </c:pt>
                <c:pt idx="9288" formatCode="General">
                  <c:v>18.576000000000001</c:v>
                </c:pt>
                <c:pt idx="9289" formatCode="General">
                  <c:v>18.577999999999999</c:v>
                </c:pt>
                <c:pt idx="9290" formatCode="General">
                  <c:v>18.579999999999998</c:v>
                </c:pt>
                <c:pt idx="9291" formatCode="General">
                  <c:v>18.582000000000001</c:v>
                </c:pt>
                <c:pt idx="9292" formatCode="General">
                  <c:v>18.584</c:v>
                </c:pt>
                <c:pt idx="9293" formatCode="General">
                  <c:v>18.585999999999999</c:v>
                </c:pt>
                <c:pt idx="9294" formatCode="General">
                  <c:v>18.588000000000001</c:v>
                </c:pt>
                <c:pt idx="9295" formatCode="General">
                  <c:v>18.59</c:v>
                </c:pt>
                <c:pt idx="9296" formatCode="General">
                  <c:v>18.591999999999999</c:v>
                </c:pt>
                <c:pt idx="9297" formatCode="General">
                  <c:v>18.594000000000001</c:v>
                </c:pt>
                <c:pt idx="9298" formatCode="General">
                  <c:v>18.596</c:v>
                </c:pt>
                <c:pt idx="9299" formatCode="General">
                  <c:v>18.597999999999999</c:v>
                </c:pt>
                <c:pt idx="9300" formatCode="General">
                  <c:v>18.600000000000001</c:v>
                </c:pt>
                <c:pt idx="9301" formatCode="General">
                  <c:v>18.602</c:v>
                </c:pt>
                <c:pt idx="9302" formatCode="General">
                  <c:v>18.603999999999999</c:v>
                </c:pt>
                <c:pt idx="9303" formatCode="General">
                  <c:v>18.606000000000002</c:v>
                </c:pt>
                <c:pt idx="9304" formatCode="General">
                  <c:v>18.608000000000001</c:v>
                </c:pt>
                <c:pt idx="9305" formatCode="General">
                  <c:v>18.61</c:v>
                </c:pt>
                <c:pt idx="9306" formatCode="General">
                  <c:v>18.611999999999998</c:v>
                </c:pt>
                <c:pt idx="9307" formatCode="General">
                  <c:v>18.614000000000001</c:v>
                </c:pt>
                <c:pt idx="9308" formatCode="General">
                  <c:v>18.616</c:v>
                </c:pt>
                <c:pt idx="9309" formatCode="General">
                  <c:v>18.617999999999999</c:v>
                </c:pt>
                <c:pt idx="9310" formatCode="General">
                  <c:v>18.62</c:v>
                </c:pt>
                <c:pt idx="9311" formatCode="General">
                  <c:v>18.622</c:v>
                </c:pt>
                <c:pt idx="9312" formatCode="General">
                  <c:v>18.623999999999999</c:v>
                </c:pt>
                <c:pt idx="9313" formatCode="General">
                  <c:v>18.626000000000001</c:v>
                </c:pt>
                <c:pt idx="9314" formatCode="General">
                  <c:v>18.628</c:v>
                </c:pt>
                <c:pt idx="9315" formatCode="General">
                  <c:v>18.63</c:v>
                </c:pt>
                <c:pt idx="9316" formatCode="General">
                  <c:v>18.632000000000001</c:v>
                </c:pt>
                <c:pt idx="9317" formatCode="General">
                  <c:v>18.634</c:v>
                </c:pt>
                <c:pt idx="9318" formatCode="General">
                  <c:v>18.635999999999999</c:v>
                </c:pt>
                <c:pt idx="9319" formatCode="General">
                  <c:v>18.638000000000002</c:v>
                </c:pt>
                <c:pt idx="9320" formatCode="General">
                  <c:v>18.64</c:v>
                </c:pt>
                <c:pt idx="9321" formatCode="General">
                  <c:v>18.641999999999999</c:v>
                </c:pt>
                <c:pt idx="9322" formatCode="General">
                  <c:v>18.643999999999998</c:v>
                </c:pt>
                <c:pt idx="9323" formatCode="General">
                  <c:v>18.646000000000001</c:v>
                </c:pt>
                <c:pt idx="9324" formatCode="General">
                  <c:v>18.648</c:v>
                </c:pt>
                <c:pt idx="9325" formatCode="General">
                  <c:v>18.649999999999999</c:v>
                </c:pt>
                <c:pt idx="9326" formatCode="General">
                  <c:v>18.652000000000001</c:v>
                </c:pt>
                <c:pt idx="9327" formatCode="General">
                  <c:v>18.654</c:v>
                </c:pt>
                <c:pt idx="9328" formatCode="General">
                  <c:v>18.655999999999999</c:v>
                </c:pt>
                <c:pt idx="9329" formatCode="General">
                  <c:v>18.658000000000001</c:v>
                </c:pt>
                <c:pt idx="9330" formatCode="General">
                  <c:v>18.66</c:v>
                </c:pt>
                <c:pt idx="9331" formatCode="General">
                  <c:v>18.661999999999999</c:v>
                </c:pt>
                <c:pt idx="9332" formatCode="General">
                  <c:v>18.664000000000001</c:v>
                </c:pt>
                <c:pt idx="9333" formatCode="General">
                  <c:v>18.666</c:v>
                </c:pt>
                <c:pt idx="9334" formatCode="General">
                  <c:v>18.667999999999999</c:v>
                </c:pt>
                <c:pt idx="9335" formatCode="General">
                  <c:v>18.670000000000002</c:v>
                </c:pt>
                <c:pt idx="9336" formatCode="General">
                  <c:v>18.672000000000001</c:v>
                </c:pt>
                <c:pt idx="9337" formatCode="General">
                  <c:v>18.673999999999999</c:v>
                </c:pt>
                <c:pt idx="9338" formatCode="General">
                  <c:v>18.675999999999998</c:v>
                </c:pt>
                <c:pt idx="9339" formatCode="General">
                  <c:v>18.678000000000001</c:v>
                </c:pt>
                <c:pt idx="9340" formatCode="General">
                  <c:v>18.68</c:v>
                </c:pt>
                <c:pt idx="9341" formatCode="General">
                  <c:v>18.681999999999999</c:v>
                </c:pt>
                <c:pt idx="9342" formatCode="General">
                  <c:v>18.684000000000001</c:v>
                </c:pt>
                <c:pt idx="9343" formatCode="General">
                  <c:v>18.686</c:v>
                </c:pt>
                <c:pt idx="9344" formatCode="General">
                  <c:v>18.687999999999999</c:v>
                </c:pt>
                <c:pt idx="9345" formatCode="General">
                  <c:v>18.690000000000001</c:v>
                </c:pt>
                <c:pt idx="9346" formatCode="General">
                  <c:v>18.692</c:v>
                </c:pt>
                <c:pt idx="9347" formatCode="General">
                  <c:v>18.693999999999999</c:v>
                </c:pt>
                <c:pt idx="9348" formatCode="General">
                  <c:v>18.696000000000002</c:v>
                </c:pt>
                <c:pt idx="9349" formatCode="General">
                  <c:v>18.698</c:v>
                </c:pt>
                <c:pt idx="9350" formatCode="General">
                  <c:v>18.7</c:v>
                </c:pt>
                <c:pt idx="9351" formatCode="General">
                  <c:v>18.702000000000002</c:v>
                </c:pt>
                <c:pt idx="9352" formatCode="General">
                  <c:v>18.704000000000001</c:v>
                </c:pt>
                <c:pt idx="9353" formatCode="General">
                  <c:v>18.706</c:v>
                </c:pt>
                <c:pt idx="9354" formatCode="General">
                  <c:v>18.707999999999998</c:v>
                </c:pt>
                <c:pt idx="9355" formatCode="General">
                  <c:v>18.71</c:v>
                </c:pt>
                <c:pt idx="9356" formatCode="General">
                  <c:v>18.712</c:v>
                </c:pt>
                <c:pt idx="9357" formatCode="General">
                  <c:v>18.713999999999999</c:v>
                </c:pt>
                <c:pt idx="9358" formatCode="General">
                  <c:v>18.716000000000001</c:v>
                </c:pt>
                <c:pt idx="9359" formatCode="General">
                  <c:v>18.718</c:v>
                </c:pt>
                <c:pt idx="9360" formatCode="General">
                  <c:v>18.72</c:v>
                </c:pt>
                <c:pt idx="9361" formatCode="General">
                  <c:v>18.722000000000001</c:v>
                </c:pt>
                <c:pt idx="9362" formatCode="General">
                  <c:v>18.724</c:v>
                </c:pt>
                <c:pt idx="9363" formatCode="General">
                  <c:v>18.725999999999999</c:v>
                </c:pt>
                <c:pt idx="9364" formatCode="General">
                  <c:v>18.728000000000002</c:v>
                </c:pt>
                <c:pt idx="9365" formatCode="General">
                  <c:v>18.73</c:v>
                </c:pt>
                <c:pt idx="9366" formatCode="General">
                  <c:v>18.731999999999999</c:v>
                </c:pt>
                <c:pt idx="9367" formatCode="General">
                  <c:v>18.734000000000002</c:v>
                </c:pt>
                <c:pt idx="9368" formatCode="General">
                  <c:v>18.736000000000001</c:v>
                </c:pt>
                <c:pt idx="9369" formatCode="General">
                  <c:v>18.738</c:v>
                </c:pt>
                <c:pt idx="9370" formatCode="General">
                  <c:v>18.739999999999998</c:v>
                </c:pt>
                <c:pt idx="9371" formatCode="General">
                  <c:v>18.742000000000001</c:v>
                </c:pt>
                <c:pt idx="9372" formatCode="General">
                  <c:v>18.744</c:v>
                </c:pt>
                <c:pt idx="9373" formatCode="General">
                  <c:v>18.745999999999999</c:v>
                </c:pt>
                <c:pt idx="9374" formatCode="General">
                  <c:v>18.748000000000001</c:v>
                </c:pt>
                <c:pt idx="9375" formatCode="General">
                  <c:v>18.75</c:v>
                </c:pt>
                <c:pt idx="9376" formatCode="General">
                  <c:v>18.751999999999999</c:v>
                </c:pt>
                <c:pt idx="9377" formatCode="General">
                  <c:v>18.754000000000001</c:v>
                </c:pt>
                <c:pt idx="9378" formatCode="General">
                  <c:v>18.756</c:v>
                </c:pt>
                <c:pt idx="9379" formatCode="General">
                  <c:v>18.757999999999999</c:v>
                </c:pt>
                <c:pt idx="9380" formatCode="General">
                  <c:v>18.760000000000002</c:v>
                </c:pt>
                <c:pt idx="9381" formatCode="General">
                  <c:v>18.762</c:v>
                </c:pt>
                <c:pt idx="9382" formatCode="General">
                  <c:v>18.763999999999999</c:v>
                </c:pt>
                <c:pt idx="9383" formatCode="General">
                  <c:v>18.765999999999998</c:v>
                </c:pt>
                <c:pt idx="9384" formatCode="General">
                  <c:v>18.768000000000001</c:v>
                </c:pt>
                <c:pt idx="9385" formatCode="General">
                  <c:v>18.77</c:v>
                </c:pt>
                <c:pt idx="9386" formatCode="General">
                  <c:v>18.771999999999998</c:v>
                </c:pt>
                <c:pt idx="9387" formatCode="General">
                  <c:v>18.774000000000001</c:v>
                </c:pt>
                <c:pt idx="9388" formatCode="General">
                  <c:v>18.776</c:v>
                </c:pt>
                <c:pt idx="9389" formatCode="General">
                  <c:v>18.777999999999999</c:v>
                </c:pt>
                <c:pt idx="9390" formatCode="General">
                  <c:v>18.78</c:v>
                </c:pt>
                <c:pt idx="9391" formatCode="General">
                  <c:v>18.782</c:v>
                </c:pt>
                <c:pt idx="9392" formatCode="General">
                  <c:v>18.783999999999999</c:v>
                </c:pt>
                <c:pt idx="9393" formatCode="General">
                  <c:v>18.786000000000001</c:v>
                </c:pt>
                <c:pt idx="9394" formatCode="General">
                  <c:v>18.788</c:v>
                </c:pt>
                <c:pt idx="9395" formatCode="General">
                  <c:v>18.79</c:v>
                </c:pt>
                <c:pt idx="9396" formatCode="General">
                  <c:v>18.792000000000002</c:v>
                </c:pt>
                <c:pt idx="9397" formatCode="General">
                  <c:v>18.794</c:v>
                </c:pt>
                <c:pt idx="9398" formatCode="General">
                  <c:v>18.795999999999999</c:v>
                </c:pt>
                <c:pt idx="9399" formatCode="General">
                  <c:v>18.797999999999998</c:v>
                </c:pt>
                <c:pt idx="9400" formatCode="General">
                  <c:v>18.8</c:v>
                </c:pt>
                <c:pt idx="9401" formatCode="General">
                  <c:v>18.802</c:v>
                </c:pt>
                <c:pt idx="9402" formatCode="General">
                  <c:v>18.803999999999998</c:v>
                </c:pt>
                <c:pt idx="9403" formatCode="General">
                  <c:v>18.806000000000001</c:v>
                </c:pt>
                <c:pt idx="9404" formatCode="General">
                  <c:v>18.808</c:v>
                </c:pt>
                <c:pt idx="9405" formatCode="General">
                  <c:v>18.809999999999999</c:v>
                </c:pt>
                <c:pt idx="9406" formatCode="General">
                  <c:v>18.812000000000001</c:v>
                </c:pt>
                <c:pt idx="9407" formatCode="General">
                  <c:v>18.814</c:v>
                </c:pt>
                <c:pt idx="9408" formatCode="General">
                  <c:v>18.815999999999999</c:v>
                </c:pt>
                <c:pt idx="9409" formatCode="General">
                  <c:v>18.818000000000001</c:v>
                </c:pt>
                <c:pt idx="9410" formatCode="General">
                  <c:v>18.82</c:v>
                </c:pt>
                <c:pt idx="9411" formatCode="General">
                  <c:v>18.821999999999999</c:v>
                </c:pt>
                <c:pt idx="9412" formatCode="General">
                  <c:v>18.824000000000002</c:v>
                </c:pt>
                <c:pt idx="9413" formatCode="General">
                  <c:v>18.826000000000001</c:v>
                </c:pt>
                <c:pt idx="9414" formatCode="General">
                  <c:v>18.827999999999999</c:v>
                </c:pt>
                <c:pt idx="9415" formatCode="General">
                  <c:v>18.829999999999998</c:v>
                </c:pt>
                <c:pt idx="9416" formatCode="General">
                  <c:v>18.832000000000001</c:v>
                </c:pt>
                <c:pt idx="9417" formatCode="General">
                  <c:v>18.834</c:v>
                </c:pt>
                <c:pt idx="9418" formatCode="General">
                  <c:v>18.835999999999999</c:v>
                </c:pt>
                <c:pt idx="9419" formatCode="General">
                  <c:v>18.838000000000001</c:v>
                </c:pt>
                <c:pt idx="9420" formatCode="General">
                  <c:v>18.84</c:v>
                </c:pt>
                <c:pt idx="9421" formatCode="General">
                  <c:v>18.841999999999999</c:v>
                </c:pt>
                <c:pt idx="9422" formatCode="General">
                  <c:v>18.844000000000001</c:v>
                </c:pt>
                <c:pt idx="9423" formatCode="General">
                  <c:v>18.846</c:v>
                </c:pt>
                <c:pt idx="9424" formatCode="General">
                  <c:v>18.847999999999999</c:v>
                </c:pt>
                <c:pt idx="9425" formatCode="General">
                  <c:v>18.850000000000001</c:v>
                </c:pt>
                <c:pt idx="9426" formatCode="General">
                  <c:v>18.852</c:v>
                </c:pt>
                <c:pt idx="9427" formatCode="General">
                  <c:v>18.853999999999999</c:v>
                </c:pt>
                <c:pt idx="9428" formatCode="General">
                  <c:v>18.856000000000002</c:v>
                </c:pt>
                <c:pt idx="9429" formatCode="General">
                  <c:v>18.858000000000001</c:v>
                </c:pt>
                <c:pt idx="9430" formatCode="General">
                  <c:v>18.86</c:v>
                </c:pt>
                <c:pt idx="9431" formatCode="General">
                  <c:v>18.861999999999998</c:v>
                </c:pt>
                <c:pt idx="9432" formatCode="General">
                  <c:v>18.864000000000001</c:v>
                </c:pt>
                <c:pt idx="9433" formatCode="General">
                  <c:v>18.866</c:v>
                </c:pt>
                <c:pt idx="9434" formatCode="General">
                  <c:v>18.867999999999999</c:v>
                </c:pt>
                <c:pt idx="9435" formatCode="General">
                  <c:v>18.87</c:v>
                </c:pt>
                <c:pt idx="9436" formatCode="General">
                  <c:v>18.872</c:v>
                </c:pt>
                <c:pt idx="9437" formatCode="General">
                  <c:v>18.873999999999999</c:v>
                </c:pt>
                <c:pt idx="9438" formatCode="General">
                  <c:v>18.876000000000001</c:v>
                </c:pt>
                <c:pt idx="9439" formatCode="General">
                  <c:v>18.878</c:v>
                </c:pt>
                <c:pt idx="9440" formatCode="General">
                  <c:v>18.88</c:v>
                </c:pt>
                <c:pt idx="9441" formatCode="General">
                  <c:v>18.882000000000001</c:v>
                </c:pt>
                <c:pt idx="9442" formatCode="General">
                  <c:v>18.884</c:v>
                </c:pt>
                <c:pt idx="9443" formatCode="General">
                  <c:v>18.885999999999999</c:v>
                </c:pt>
                <c:pt idx="9444" formatCode="General">
                  <c:v>18.888000000000002</c:v>
                </c:pt>
                <c:pt idx="9445" formatCode="General">
                  <c:v>18.89</c:v>
                </c:pt>
                <c:pt idx="9446" formatCode="General">
                  <c:v>18.891999999999999</c:v>
                </c:pt>
                <c:pt idx="9447" formatCode="General">
                  <c:v>18.893999999999998</c:v>
                </c:pt>
                <c:pt idx="9448" formatCode="General">
                  <c:v>18.896000000000001</c:v>
                </c:pt>
                <c:pt idx="9449" formatCode="General">
                  <c:v>18.898</c:v>
                </c:pt>
                <c:pt idx="9450" formatCode="General">
                  <c:v>18.899999999999999</c:v>
                </c:pt>
                <c:pt idx="9451" formatCode="General">
                  <c:v>18.902000000000001</c:v>
                </c:pt>
                <c:pt idx="9452" formatCode="General">
                  <c:v>18.904</c:v>
                </c:pt>
                <c:pt idx="9453" formatCode="General">
                  <c:v>18.905999999999999</c:v>
                </c:pt>
                <c:pt idx="9454" formatCode="General">
                  <c:v>18.908000000000001</c:v>
                </c:pt>
                <c:pt idx="9455" formatCode="General">
                  <c:v>18.91</c:v>
                </c:pt>
                <c:pt idx="9456" formatCode="General">
                  <c:v>18.911999999999999</c:v>
                </c:pt>
                <c:pt idx="9457" formatCode="General">
                  <c:v>18.914000000000001</c:v>
                </c:pt>
                <c:pt idx="9458" formatCode="General">
                  <c:v>18.916</c:v>
                </c:pt>
                <c:pt idx="9459" formatCode="General">
                  <c:v>18.917999999999999</c:v>
                </c:pt>
                <c:pt idx="9460" formatCode="General">
                  <c:v>18.920000000000002</c:v>
                </c:pt>
                <c:pt idx="9461" formatCode="General">
                  <c:v>18.922000000000001</c:v>
                </c:pt>
                <c:pt idx="9462" formatCode="General">
                  <c:v>18.923999999999999</c:v>
                </c:pt>
                <c:pt idx="9463" formatCode="General">
                  <c:v>18.925999999999998</c:v>
                </c:pt>
                <c:pt idx="9464" formatCode="General">
                  <c:v>18.928000000000001</c:v>
                </c:pt>
                <c:pt idx="9465" formatCode="General">
                  <c:v>18.93</c:v>
                </c:pt>
                <c:pt idx="9466" formatCode="General">
                  <c:v>18.931999999999999</c:v>
                </c:pt>
                <c:pt idx="9467" formatCode="General">
                  <c:v>18.934000000000001</c:v>
                </c:pt>
                <c:pt idx="9468" formatCode="General">
                  <c:v>18.936</c:v>
                </c:pt>
                <c:pt idx="9469" formatCode="General">
                  <c:v>18.937999999999999</c:v>
                </c:pt>
                <c:pt idx="9470" formatCode="General">
                  <c:v>18.940000000000001</c:v>
                </c:pt>
                <c:pt idx="9471" formatCode="General">
                  <c:v>18.942</c:v>
                </c:pt>
                <c:pt idx="9472" formatCode="General">
                  <c:v>18.943999999999999</c:v>
                </c:pt>
                <c:pt idx="9473" formatCode="General">
                  <c:v>18.946000000000002</c:v>
                </c:pt>
                <c:pt idx="9474" formatCode="General">
                  <c:v>18.948</c:v>
                </c:pt>
                <c:pt idx="9475" formatCode="General">
                  <c:v>18.95</c:v>
                </c:pt>
                <c:pt idx="9476" formatCode="General">
                  <c:v>18.952000000000002</c:v>
                </c:pt>
                <c:pt idx="9477" formatCode="General">
                  <c:v>18.954000000000001</c:v>
                </c:pt>
                <c:pt idx="9478" formatCode="General">
                  <c:v>18.956</c:v>
                </c:pt>
                <c:pt idx="9479" formatCode="General">
                  <c:v>18.957999999999998</c:v>
                </c:pt>
                <c:pt idx="9480" formatCode="General">
                  <c:v>18.96</c:v>
                </c:pt>
                <c:pt idx="9481" formatCode="General">
                  <c:v>18.962</c:v>
                </c:pt>
                <c:pt idx="9482" formatCode="General">
                  <c:v>18.963999999999999</c:v>
                </c:pt>
                <c:pt idx="9483" formatCode="General">
                  <c:v>18.966000000000001</c:v>
                </c:pt>
                <c:pt idx="9484" formatCode="General">
                  <c:v>18.968</c:v>
                </c:pt>
                <c:pt idx="9485" formatCode="General">
                  <c:v>18.97</c:v>
                </c:pt>
                <c:pt idx="9486" formatCode="General">
                  <c:v>18.972000000000001</c:v>
                </c:pt>
                <c:pt idx="9487" formatCode="General">
                  <c:v>18.974</c:v>
                </c:pt>
                <c:pt idx="9488" formatCode="General">
                  <c:v>18.975999999999999</c:v>
                </c:pt>
                <c:pt idx="9489" formatCode="General">
                  <c:v>18.978000000000002</c:v>
                </c:pt>
                <c:pt idx="9490" formatCode="General">
                  <c:v>18.98</c:v>
                </c:pt>
                <c:pt idx="9491" formatCode="General">
                  <c:v>18.981999999999999</c:v>
                </c:pt>
                <c:pt idx="9492" formatCode="General">
                  <c:v>18.984000000000002</c:v>
                </c:pt>
                <c:pt idx="9493" formatCode="General">
                  <c:v>18.986000000000001</c:v>
                </c:pt>
                <c:pt idx="9494" formatCode="General">
                  <c:v>18.988</c:v>
                </c:pt>
                <c:pt idx="9495" formatCode="General">
                  <c:v>18.989999999999998</c:v>
                </c:pt>
                <c:pt idx="9496" formatCode="General">
                  <c:v>18.992000000000001</c:v>
                </c:pt>
                <c:pt idx="9497" formatCode="General">
                  <c:v>18.994</c:v>
                </c:pt>
                <c:pt idx="9498" formatCode="General">
                  <c:v>18.995999999999999</c:v>
                </c:pt>
                <c:pt idx="9499" formatCode="General">
                  <c:v>18.998000000000001</c:v>
                </c:pt>
                <c:pt idx="9500" formatCode="General">
                  <c:v>19</c:v>
                </c:pt>
                <c:pt idx="9501" formatCode="General">
                  <c:v>19.001999999999999</c:v>
                </c:pt>
                <c:pt idx="9502" formatCode="General">
                  <c:v>19.004000000000001</c:v>
                </c:pt>
                <c:pt idx="9503" formatCode="General">
                  <c:v>19.006</c:v>
                </c:pt>
                <c:pt idx="9504" formatCode="General">
                  <c:v>19.007999999999999</c:v>
                </c:pt>
                <c:pt idx="9505" formatCode="General">
                  <c:v>19.010000000000002</c:v>
                </c:pt>
                <c:pt idx="9506" formatCode="General">
                  <c:v>19.012</c:v>
                </c:pt>
                <c:pt idx="9507" formatCode="General">
                  <c:v>19.013999999999999</c:v>
                </c:pt>
                <c:pt idx="9508" formatCode="General">
                  <c:v>19.015999999999998</c:v>
                </c:pt>
                <c:pt idx="9509" formatCode="General">
                  <c:v>19.018000000000001</c:v>
                </c:pt>
                <c:pt idx="9510" formatCode="General">
                  <c:v>19.02</c:v>
                </c:pt>
                <c:pt idx="9511" formatCode="General">
                  <c:v>19.021999999999998</c:v>
                </c:pt>
                <c:pt idx="9512" formatCode="General">
                  <c:v>19.024000000000001</c:v>
                </c:pt>
                <c:pt idx="9513" formatCode="General">
                  <c:v>19.026</c:v>
                </c:pt>
                <c:pt idx="9514" formatCode="General">
                  <c:v>19.027999999999999</c:v>
                </c:pt>
                <c:pt idx="9515" formatCode="General">
                  <c:v>19.03</c:v>
                </c:pt>
                <c:pt idx="9516" formatCode="General">
                  <c:v>19.032</c:v>
                </c:pt>
                <c:pt idx="9517" formatCode="General">
                  <c:v>19.033999999999999</c:v>
                </c:pt>
                <c:pt idx="9518" formatCode="General">
                  <c:v>19.036000000000001</c:v>
                </c:pt>
                <c:pt idx="9519" formatCode="General">
                  <c:v>19.038</c:v>
                </c:pt>
                <c:pt idx="9520" formatCode="General">
                  <c:v>19.04</c:v>
                </c:pt>
                <c:pt idx="9521" formatCode="General">
                  <c:v>19.042000000000002</c:v>
                </c:pt>
                <c:pt idx="9522" formatCode="General">
                  <c:v>19.044</c:v>
                </c:pt>
                <c:pt idx="9523" formatCode="General">
                  <c:v>19.045999999999999</c:v>
                </c:pt>
                <c:pt idx="9524" formatCode="General">
                  <c:v>19.047999999999998</c:v>
                </c:pt>
                <c:pt idx="9525" formatCode="General">
                  <c:v>19.05</c:v>
                </c:pt>
                <c:pt idx="9526" formatCode="General">
                  <c:v>19.052</c:v>
                </c:pt>
                <c:pt idx="9527" formatCode="General">
                  <c:v>19.053999999999998</c:v>
                </c:pt>
                <c:pt idx="9528" formatCode="General">
                  <c:v>19.056000000000001</c:v>
                </c:pt>
                <c:pt idx="9529" formatCode="General">
                  <c:v>19.058</c:v>
                </c:pt>
                <c:pt idx="9530" formatCode="General">
                  <c:v>19.059999999999999</c:v>
                </c:pt>
                <c:pt idx="9531" formatCode="General">
                  <c:v>19.062000000000001</c:v>
                </c:pt>
                <c:pt idx="9532" formatCode="General">
                  <c:v>19.064</c:v>
                </c:pt>
                <c:pt idx="9533" formatCode="General">
                  <c:v>19.065999999999999</c:v>
                </c:pt>
                <c:pt idx="9534" formatCode="General">
                  <c:v>19.068000000000001</c:v>
                </c:pt>
                <c:pt idx="9535" formatCode="General">
                  <c:v>19.07</c:v>
                </c:pt>
                <c:pt idx="9536" formatCode="General">
                  <c:v>19.071999999999999</c:v>
                </c:pt>
                <c:pt idx="9537" formatCode="General">
                  <c:v>19.074000000000002</c:v>
                </c:pt>
                <c:pt idx="9538" formatCode="General">
                  <c:v>19.076000000000001</c:v>
                </c:pt>
                <c:pt idx="9539" formatCode="General">
                  <c:v>19.077999999999999</c:v>
                </c:pt>
                <c:pt idx="9540" formatCode="General">
                  <c:v>19.079999999999998</c:v>
                </c:pt>
                <c:pt idx="9541" formatCode="General">
                  <c:v>19.082000000000001</c:v>
                </c:pt>
                <c:pt idx="9542" formatCode="General">
                  <c:v>19.084</c:v>
                </c:pt>
                <c:pt idx="9543" formatCode="General">
                  <c:v>19.085999999999999</c:v>
                </c:pt>
                <c:pt idx="9544" formatCode="General">
                  <c:v>19.088000000000001</c:v>
                </c:pt>
                <c:pt idx="9545" formatCode="General">
                  <c:v>19.09</c:v>
                </c:pt>
                <c:pt idx="9546" formatCode="General">
                  <c:v>19.091999999999999</c:v>
                </c:pt>
                <c:pt idx="9547" formatCode="General">
                  <c:v>19.094000000000001</c:v>
                </c:pt>
                <c:pt idx="9548" formatCode="General">
                  <c:v>19.096</c:v>
                </c:pt>
                <c:pt idx="9549" formatCode="General">
                  <c:v>19.097999999999999</c:v>
                </c:pt>
                <c:pt idx="9550" formatCode="General">
                  <c:v>19.100000000000001</c:v>
                </c:pt>
                <c:pt idx="9551" formatCode="General">
                  <c:v>19.102</c:v>
                </c:pt>
                <c:pt idx="9552" formatCode="General">
                  <c:v>19.103999999999999</c:v>
                </c:pt>
                <c:pt idx="9553" formatCode="General">
                  <c:v>19.106000000000002</c:v>
                </c:pt>
                <c:pt idx="9554" formatCode="General">
                  <c:v>19.108000000000001</c:v>
                </c:pt>
                <c:pt idx="9555" formatCode="General">
                  <c:v>19.11</c:v>
                </c:pt>
                <c:pt idx="9556" formatCode="General">
                  <c:v>19.111999999999998</c:v>
                </c:pt>
                <c:pt idx="9557" formatCode="General">
                  <c:v>19.114000000000001</c:v>
                </c:pt>
                <c:pt idx="9558" formatCode="General">
                  <c:v>19.116</c:v>
                </c:pt>
                <c:pt idx="9559" formatCode="General">
                  <c:v>19.117999999999999</c:v>
                </c:pt>
                <c:pt idx="9560" formatCode="General">
                  <c:v>19.12</c:v>
                </c:pt>
                <c:pt idx="9561" formatCode="General">
                  <c:v>19.122</c:v>
                </c:pt>
                <c:pt idx="9562" formatCode="General">
                  <c:v>19.123999999999999</c:v>
                </c:pt>
                <c:pt idx="9563" formatCode="General">
                  <c:v>19.126000000000001</c:v>
                </c:pt>
                <c:pt idx="9564" formatCode="General">
                  <c:v>19.128</c:v>
                </c:pt>
                <c:pt idx="9565" formatCode="General">
                  <c:v>19.13</c:v>
                </c:pt>
                <c:pt idx="9566" formatCode="General">
                  <c:v>19.132000000000001</c:v>
                </c:pt>
                <c:pt idx="9567" formatCode="General">
                  <c:v>19.134</c:v>
                </c:pt>
                <c:pt idx="9568" formatCode="General">
                  <c:v>19.135999999999999</c:v>
                </c:pt>
                <c:pt idx="9569" formatCode="General">
                  <c:v>19.138000000000002</c:v>
                </c:pt>
                <c:pt idx="9570" formatCode="General">
                  <c:v>19.14</c:v>
                </c:pt>
                <c:pt idx="9571" formatCode="General">
                  <c:v>19.141999999999999</c:v>
                </c:pt>
                <c:pt idx="9572" formatCode="General">
                  <c:v>19.143999999999998</c:v>
                </c:pt>
                <c:pt idx="9573" formatCode="General">
                  <c:v>19.146000000000001</c:v>
                </c:pt>
                <c:pt idx="9574" formatCode="General">
                  <c:v>19.148</c:v>
                </c:pt>
                <c:pt idx="9575" formatCode="General">
                  <c:v>19.149999999999999</c:v>
                </c:pt>
                <c:pt idx="9576" formatCode="General">
                  <c:v>19.152000000000001</c:v>
                </c:pt>
                <c:pt idx="9577" formatCode="General">
                  <c:v>19.154</c:v>
                </c:pt>
                <c:pt idx="9578" formatCode="General">
                  <c:v>19.155999999999999</c:v>
                </c:pt>
                <c:pt idx="9579" formatCode="General">
                  <c:v>19.158000000000001</c:v>
                </c:pt>
                <c:pt idx="9580" formatCode="General">
                  <c:v>19.16</c:v>
                </c:pt>
                <c:pt idx="9581" formatCode="General">
                  <c:v>19.161999999999999</c:v>
                </c:pt>
                <c:pt idx="9582" formatCode="General">
                  <c:v>19.164000000000001</c:v>
                </c:pt>
                <c:pt idx="9583" formatCode="General">
                  <c:v>19.166</c:v>
                </c:pt>
                <c:pt idx="9584" formatCode="General">
                  <c:v>19.167999999999999</c:v>
                </c:pt>
                <c:pt idx="9585" formatCode="General">
                  <c:v>19.170000000000002</c:v>
                </c:pt>
                <c:pt idx="9586" formatCode="General">
                  <c:v>19.172000000000001</c:v>
                </c:pt>
                <c:pt idx="9587" formatCode="General">
                  <c:v>19.173999999999999</c:v>
                </c:pt>
                <c:pt idx="9588" formatCode="General">
                  <c:v>19.175999999999998</c:v>
                </c:pt>
                <c:pt idx="9589" formatCode="General">
                  <c:v>19.178000000000001</c:v>
                </c:pt>
                <c:pt idx="9590" formatCode="General">
                  <c:v>19.18</c:v>
                </c:pt>
                <c:pt idx="9591" formatCode="General">
                  <c:v>19.181999999999999</c:v>
                </c:pt>
                <c:pt idx="9592" formatCode="General">
                  <c:v>19.184000000000001</c:v>
                </c:pt>
                <c:pt idx="9593" formatCode="General">
                  <c:v>19.186</c:v>
                </c:pt>
                <c:pt idx="9594" formatCode="General">
                  <c:v>19.187999999999999</c:v>
                </c:pt>
                <c:pt idx="9595" formatCode="General">
                  <c:v>19.190000000000001</c:v>
                </c:pt>
                <c:pt idx="9596" formatCode="General">
                  <c:v>19.192</c:v>
                </c:pt>
                <c:pt idx="9597" formatCode="General">
                  <c:v>19.193999999999999</c:v>
                </c:pt>
                <c:pt idx="9598" formatCode="General">
                  <c:v>19.196000000000002</c:v>
                </c:pt>
                <c:pt idx="9599" formatCode="General">
                  <c:v>19.198</c:v>
                </c:pt>
                <c:pt idx="9600" formatCode="General">
                  <c:v>19.2</c:v>
                </c:pt>
                <c:pt idx="9601" formatCode="General">
                  <c:v>19.202000000000002</c:v>
                </c:pt>
                <c:pt idx="9602" formatCode="General">
                  <c:v>19.204000000000001</c:v>
                </c:pt>
                <c:pt idx="9603" formatCode="General">
                  <c:v>19.206</c:v>
                </c:pt>
                <c:pt idx="9604" formatCode="General">
                  <c:v>19.207999999999998</c:v>
                </c:pt>
                <c:pt idx="9605" formatCode="General">
                  <c:v>19.21</c:v>
                </c:pt>
                <c:pt idx="9606" formatCode="General">
                  <c:v>19.212</c:v>
                </c:pt>
                <c:pt idx="9607" formatCode="General">
                  <c:v>19.213999999999999</c:v>
                </c:pt>
                <c:pt idx="9608" formatCode="General">
                  <c:v>19.216000000000001</c:v>
                </c:pt>
                <c:pt idx="9609" formatCode="General">
                  <c:v>19.218</c:v>
                </c:pt>
                <c:pt idx="9610" formatCode="General">
                  <c:v>19.22</c:v>
                </c:pt>
                <c:pt idx="9611" formatCode="General">
                  <c:v>19.222000000000001</c:v>
                </c:pt>
                <c:pt idx="9612" formatCode="General">
                  <c:v>19.224</c:v>
                </c:pt>
                <c:pt idx="9613" formatCode="General">
                  <c:v>19.225999999999999</c:v>
                </c:pt>
                <c:pt idx="9614" formatCode="General">
                  <c:v>19.228000000000002</c:v>
                </c:pt>
                <c:pt idx="9615" formatCode="General">
                  <c:v>19.23</c:v>
                </c:pt>
                <c:pt idx="9616" formatCode="General">
                  <c:v>19.231999999999999</c:v>
                </c:pt>
                <c:pt idx="9617" formatCode="General">
                  <c:v>19.234000000000002</c:v>
                </c:pt>
                <c:pt idx="9618" formatCode="General">
                  <c:v>19.236000000000001</c:v>
                </c:pt>
                <c:pt idx="9619" formatCode="General">
                  <c:v>19.238</c:v>
                </c:pt>
                <c:pt idx="9620" formatCode="General">
                  <c:v>19.239999999999998</c:v>
                </c:pt>
                <c:pt idx="9621" formatCode="General">
                  <c:v>19.242000000000001</c:v>
                </c:pt>
                <c:pt idx="9622" formatCode="General">
                  <c:v>19.244</c:v>
                </c:pt>
                <c:pt idx="9623" formatCode="General">
                  <c:v>19.245999999999999</c:v>
                </c:pt>
                <c:pt idx="9624" formatCode="General">
                  <c:v>19.248000000000001</c:v>
                </c:pt>
                <c:pt idx="9625" formatCode="General">
                  <c:v>19.25</c:v>
                </c:pt>
                <c:pt idx="9626" formatCode="General">
                  <c:v>19.251999999999999</c:v>
                </c:pt>
                <c:pt idx="9627" formatCode="General">
                  <c:v>19.254000000000001</c:v>
                </c:pt>
                <c:pt idx="9628" formatCode="General">
                  <c:v>19.256</c:v>
                </c:pt>
                <c:pt idx="9629" formatCode="General">
                  <c:v>19.257999999999999</c:v>
                </c:pt>
                <c:pt idx="9630" formatCode="General">
                  <c:v>19.260000000000002</c:v>
                </c:pt>
                <c:pt idx="9631" formatCode="General">
                  <c:v>19.262</c:v>
                </c:pt>
                <c:pt idx="9632" formatCode="General">
                  <c:v>19.263999999999999</c:v>
                </c:pt>
                <c:pt idx="9633" formatCode="General">
                  <c:v>19.265999999999998</c:v>
                </c:pt>
                <c:pt idx="9634" formatCode="General">
                  <c:v>19.268000000000001</c:v>
                </c:pt>
                <c:pt idx="9635" formatCode="General">
                  <c:v>19.27</c:v>
                </c:pt>
                <c:pt idx="9636" formatCode="General">
                  <c:v>19.271999999999998</c:v>
                </c:pt>
                <c:pt idx="9637" formatCode="General">
                  <c:v>19.274000000000001</c:v>
                </c:pt>
                <c:pt idx="9638" formatCode="General">
                  <c:v>19.276</c:v>
                </c:pt>
                <c:pt idx="9639" formatCode="General">
                  <c:v>19.277999999999999</c:v>
                </c:pt>
                <c:pt idx="9640" formatCode="General">
                  <c:v>19.28</c:v>
                </c:pt>
                <c:pt idx="9641" formatCode="General">
                  <c:v>19.282</c:v>
                </c:pt>
                <c:pt idx="9642" formatCode="General">
                  <c:v>19.283999999999999</c:v>
                </c:pt>
                <c:pt idx="9643" formatCode="General">
                  <c:v>19.286000000000001</c:v>
                </c:pt>
                <c:pt idx="9644" formatCode="General">
                  <c:v>19.288</c:v>
                </c:pt>
                <c:pt idx="9645" formatCode="General">
                  <c:v>19.29</c:v>
                </c:pt>
                <c:pt idx="9646" formatCode="General">
                  <c:v>19.292000000000002</c:v>
                </c:pt>
                <c:pt idx="9647" formatCode="General">
                  <c:v>19.294</c:v>
                </c:pt>
                <c:pt idx="9648" formatCode="General">
                  <c:v>19.295999999999999</c:v>
                </c:pt>
                <c:pt idx="9649" formatCode="General">
                  <c:v>19.297999999999998</c:v>
                </c:pt>
                <c:pt idx="9650" formatCode="General">
                  <c:v>19.3</c:v>
                </c:pt>
                <c:pt idx="9651" formatCode="General">
                  <c:v>19.302</c:v>
                </c:pt>
                <c:pt idx="9652" formatCode="General">
                  <c:v>19.303999999999998</c:v>
                </c:pt>
                <c:pt idx="9653" formatCode="General">
                  <c:v>19.306000000000001</c:v>
                </c:pt>
                <c:pt idx="9654" formatCode="General">
                  <c:v>19.308</c:v>
                </c:pt>
                <c:pt idx="9655" formatCode="General">
                  <c:v>19.309999999999999</c:v>
                </c:pt>
                <c:pt idx="9656" formatCode="General">
                  <c:v>19.312000000000001</c:v>
                </c:pt>
                <c:pt idx="9657" formatCode="General">
                  <c:v>19.314</c:v>
                </c:pt>
                <c:pt idx="9658" formatCode="General">
                  <c:v>19.315999999999999</c:v>
                </c:pt>
                <c:pt idx="9659" formatCode="General">
                  <c:v>19.318000000000001</c:v>
                </c:pt>
                <c:pt idx="9660" formatCode="General">
                  <c:v>19.32</c:v>
                </c:pt>
                <c:pt idx="9661" formatCode="General">
                  <c:v>19.321999999999999</c:v>
                </c:pt>
                <c:pt idx="9662" formatCode="General">
                  <c:v>19.324000000000002</c:v>
                </c:pt>
                <c:pt idx="9663" formatCode="General">
                  <c:v>19.326000000000001</c:v>
                </c:pt>
                <c:pt idx="9664" formatCode="General">
                  <c:v>19.327999999999999</c:v>
                </c:pt>
                <c:pt idx="9665" formatCode="General">
                  <c:v>19.329999999999998</c:v>
                </c:pt>
                <c:pt idx="9666" formatCode="General">
                  <c:v>19.332000000000001</c:v>
                </c:pt>
                <c:pt idx="9667" formatCode="General">
                  <c:v>19.334</c:v>
                </c:pt>
                <c:pt idx="9668" formatCode="General">
                  <c:v>19.335999999999999</c:v>
                </c:pt>
                <c:pt idx="9669" formatCode="General">
                  <c:v>19.338000000000001</c:v>
                </c:pt>
                <c:pt idx="9670" formatCode="General">
                  <c:v>19.34</c:v>
                </c:pt>
                <c:pt idx="9671" formatCode="General">
                  <c:v>19.341999999999999</c:v>
                </c:pt>
                <c:pt idx="9672" formatCode="General">
                  <c:v>19.344000000000001</c:v>
                </c:pt>
                <c:pt idx="9673" formatCode="General">
                  <c:v>19.346</c:v>
                </c:pt>
                <c:pt idx="9674" formatCode="General">
                  <c:v>19.347999999999999</c:v>
                </c:pt>
                <c:pt idx="9675" formatCode="General">
                  <c:v>19.350000000000001</c:v>
                </c:pt>
                <c:pt idx="9676" formatCode="General">
                  <c:v>19.352</c:v>
                </c:pt>
                <c:pt idx="9677" formatCode="General">
                  <c:v>19.353999999999999</c:v>
                </c:pt>
                <c:pt idx="9678" formatCode="General">
                  <c:v>19.356000000000002</c:v>
                </c:pt>
                <c:pt idx="9679" formatCode="General">
                  <c:v>19.358000000000001</c:v>
                </c:pt>
                <c:pt idx="9680" formatCode="General">
                  <c:v>19.36</c:v>
                </c:pt>
                <c:pt idx="9681" formatCode="General">
                  <c:v>19.361999999999998</c:v>
                </c:pt>
                <c:pt idx="9682" formatCode="General">
                  <c:v>19.364000000000001</c:v>
                </c:pt>
                <c:pt idx="9683" formatCode="General">
                  <c:v>19.366</c:v>
                </c:pt>
                <c:pt idx="9684" formatCode="General">
                  <c:v>19.367999999999999</c:v>
                </c:pt>
                <c:pt idx="9685" formatCode="General">
                  <c:v>19.37</c:v>
                </c:pt>
                <c:pt idx="9686" formatCode="General">
                  <c:v>19.372</c:v>
                </c:pt>
                <c:pt idx="9687" formatCode="General">
                  <c:v>19.373999999999999</c:v>
                </c:pt>
                <c:pt idx="9688" formatCode="General">
                  <c:v>19.376000000000001</c:v>
                </c:pt>
                <c:pt idx="9689" formatCode="General">
                  <c:v>19.378</c:v>
                </c:pt>
                <c:pt idx="9690" formatCode="General">
                  <c:v>19.38</c:v>
                </c:pt>
                <c:pt idx="9691" formatCode="General">
                  <c:v>19.382000000000001</c:v>
                </c:pt>
                <c:pt idx="9692" formatCode="General">
                  <c:v>19.384</c:v>
                </c:pt>
                <c:pt idx="9693" formatCode="General">
                  <c:v>19.385999999999999</c:v>
                </c:pt>
                <c:pt idx="9694" formatCode="General">
                  <c:v>19.388000000000002</c:v>
                </c:pt>
                <c:pt idx="9695" formatCode="General">
                  <c:v>19.39</c:v>
                </c:pt>
                <c:pt idx="9696" formatCode="General">
                  <c:v>19.391999999999999</c:v>
                </c:pt>
                <c:pt idx="9697" formatCode="General">
                  <c:v>19.393999999999998</c:v>
                </c:pt>
                <c:pt idx="9698" formatCode="General">
                  <c:v>19.396000000000001</c:v>
                </c:pt>
                <c:pt idx="9699" formatCode="General">
                  <c:v>19.398</c:v>
                </c:pt>
                <c:pt idx="9700" formatCode="General">
                  <c:v>19.399999999999999</c:v>
                </c:pt>
                <c:pt idx="9701" formatCode="General">
                  <c:v>19.402000000000001</c:v>
                </c:pt>
                <c:pt idx="9702" formatCode="General">
                  <c:v>19.404</c:v>
                </c:pt>
                <c:pt idx="9703" formatCode="General">
                  <c:v>19.405999999999999</c:v>
                </c:pt>
                <c:pt idx="9704" formatCode="General">
                  <c:v>19.408000000000001</c:v>
                </c:pt>
                <c:pt idx="9705" formatCode="General">
                  <c:v>19.41</c:v>
                </c:pt>
                <c:pt idx="9706" formatCode="General">
                  <c:v>19.411999999999999</c:v>
                </c:pt>
                <c:pt idx="9707" formatCode="General">
                  <c:v>19.414000000000001</c:v>
                </c:pt>
                <c:pt idx="9708" formatCode="General">
                  <c:v>19.416</c:v>
                </c:pt>
                <c:pt idx="9709" formatCode="General">
                  <c:v>19.417999999999999</c:v>
                </c:pt>
                <c:pt idx="9710" formatCode="General">
                  <c:v>19.420000000000002</c:v>
                </c:pt>
                <c:pt idx="9711" formatCode="General">
                  <c:v>19.422000000000001</c:v>
                </c:pt>
                <c:pt idx="9712" formatCode="General">
                  <c:v>19.423999999999999</c:v>
                </c:pt>
                <c:pt idx="9713" formatCode="General">
                  <c:v>19.425999999999998</c:v>
                </c:pt>
                <c:pt idx="9714" formatCode="General">
                  <c:v>19.428000000000001</c:v>
                </c:pt>
                <c:pt idx="9715" formatCode="General">
                  <c:v>19.43</c:v>
                </c:pt>
                <c:pt idx="9716" formatCode="General">
                  <c:v>19.431999999999999</c:v>
                </c:pt>
                <c:pt idx="9717" formatCode="General">
                  <c:v>19.434000000000001</c:v>
                </c:pt>
                <c:pt idx="9718" formatCode="General">
                  <c:v>19.436</c:v>
                </c:pt>
                <c:pt idx="9719" formatCode="General">
                  <c:v>19.437999999999999</c:v>
                </c:pt>
                <c:pt idx="9720" formatCode="General">
                  <c:v>19.440000000000001</c:v>
                </c:pt>
                <c:pt idx="9721" formatCode="General">
                  <c:v>19.442</c:v>
                </c:pt>
                <c:pt idx="9722" formatCode="General">
                  <c:v>19.443999999999999</c:v>
                </c:pt>
                <c:pt idx="9723" formatCode="General">
                  <c:v>19.446000000000002</c:v>
                </c:pt>
                <c:pt idx="9724" formatCode="General">
                  <c:v>19.448</c:v>
                </c:pt>
                <c:pt idx="9725" formatCode="General">
                  <c:v>19.45</c:v>
                </c:pt>
                <c:pt idx="9726" formatCode="General">
                  <c:v>19.452000000000002</c:v>
                </c:pt>
                <c:pt idx="9727" formatCode="General">
                  <c:v>19.454000000000001</c:v>
                </c:pt>
                <c:pt idx="9728" formatCode="General">
                  <c:v>19.456</c:v>
                </c:pt>
                <c:pt idx="9729" formatCode="General">
                  <c:v>19.457999999999998</c:v>
                </c:pt>
                <c:pt idx="9730" formatCode="General">
                  <c:v>19.46</c:v>
                </c:pt>
                <c:pt idx="9731" formatCode="General">
                  <c:v>19.462</c:v>
                </c:pt>
                <c:pt idx="9732" formatCode="General">
                  <c:v>19.463999999999999</c:v>
                </c:pt>
                <c:pt idx="9733" formatCode="General">
                  <c:v>19.466000000000001</c:v>
                </c:pt>
                <c:pt idx="9734" formatCode="General">
                  <c:v>19.468</c:v>
                </c:pt>
                <c:pt idx="9735" formatCode="General">
                  <c:v>19.47</c:v>
                </c:pt>
                <c:pt idx="9736" formatCode="General">
                  <c:v>19.472000000000001</c:v>
                </c:pt>
                <c:pt idx="9737" formatCode="General">
                  <c:v>19.474</c:v>
                </c:pt>
                <c:pt idx="9738" formatCode="General">
                  <c:v>19.475999999999999</c:v>
                </c:pt>
                <c:pt idx="9739" formatCode="General">
                  <c:v>19.478000000000002</c:v>
                </c:pt>
                <c:pt idx="9740" formatCode="General">
                  <c:v>19.48</c:v>
                </c:pt>
                <c:pt idx="9741" formatCode="General">
                  <c:v>19.481999999999999</c:v>
                </c:pt>
                <c:pt idx="9742" formatCode="General">
                  <c:v>19.484000000000002</c:v>
                </c:pt>
                <c:pt idx="9743" formatCode="General">
                  <c:v>19.486000000000001</c:v>
                </c:pt>
                <c:pt idx="9744" formatCode="General">
                  <c:v>19.488</c:v>
                </c:pt>
                <c:pt idx="9745" formatCode="General">
                  <c:v>19.489999999999998</c:v>
                </c:pt>
                <c:pt idx="9746" formatCode="General">
                  <c:v>19.492000000000001</c:v>
                </c:pt>
                <c:pt idx="9747" formatCode="General">
                  <c:v>19.494</c:v>
                </c:pt>
                <c:pt idx="9748" formatCode="General">
                  <c:v>19.495999999999999</c:v>
                </c:pt>
                <c:pt idx="9749" formatCode="General">
                  <c:v>19.498000000000001</c:v>
                </c:pt>
                <c:pt idx="9750" formatCode="General">
                  <c:v>19.5</c:v>
                </c:pt>
                <c:pt idx="9751" formatCode="General">
                  <c:v>19.501999999999999</c:v>
                </c:pt>
                <c:pt idx="9752" formatCode="General">
                  <c:v>19.504000000000001</c:v>
                </c:pt>
                <c:pt idx="9753" formatCode="General">
                  <c:v>19.506</c:v>
                </c:pt>
                <c:pt idx="9754" formatCode="General">
                  <c:v>19.507999999999999</c:v>
                </c:pt>
                <c:pt idx="9755" formatCode="General">
                  <c:v>19.510000000000002</c:v>
                </c:pt>
                <c:pt idx="9756" formatCode="General">
                  <c:v>19.512</c:v>
                </c:pt>
                <c:pt idx="9757" formatCode="General">
                  <c:v>19.513999999999999</c:v>
                </c:pt>
                <c:pt idx="9758" formatCode="General">
                  <c:v>19.515999999999998</c:v>
                </c:pt>
                <c:pt idx="9759" formatCode="General">
                  <c:v>19.518000000000001</c:v>
                </c:pt>
                <c:pt idx="9760" formatCode="General">
                  <c:v>19.52</c:v>
                </c:pt>
                <c:pt idx="9761" formatCode="General">
                  <c:v>19.521999999999998</c:v>
                </c:pt>
                <c:pt idx="9762" formatCode="General">
                  <c:v>19.524000000000001</c:v>
                </c:pt>
                <c:pt idx="9763" formatCode="General">
                  <c:v>19.526</c:v>
                </c:pt>
                <c:pt idx="9764" formatCode="General">
                  <c:v>19.527999999999999</c:v>
                </c:pt>
                <c:pt idx="9765" formatCode="General">
                  <c:v>19.53</c:v>
                </c:pt>
                <c:pt idx="9766" formatCode="General">
                  <c:v>19.532</c:v>
                </c:pt>
                <c:pt idx="9767" formatCode="General">
                  <c:v>19.533999999999999</c:v>
                </c:pt>
                <c:pt idx="9768" formatCode="General">
                  <c:v>19.536000000000001</c:v>
                </c:pt>
                <c:pt idx="9769" formatCode="General">
                  <c:v>19.538</c:v>
                </c:pt>
                <c:pt idx="9770" formatCode="General">
                  <c:v>19.54</c:v>
                </c:pt>
                <c:pt idx="9771" formatCode="General">
                  <c:v>19.542000000000002</c:v>
                </c:pt>
                <c:pt idx="9772" formatCode="General">
                  <c:v>19.544</c:v>
                </c:pt>
                <c:pt idx="9773" formatCode="General">
                  <c:v>19.545999999999999</c:v>
                </c:pt>
                <c:pt idx="9774" formatCode="General">
                  <c:v>19.547999999999998</c:v>
                </c:pt>
                <c:pt idx="9775" formatCode="General">
                  <c:v>19.55</c:v>
                </c:pt>
                <c:pt idx="9776" formatCode="General">
                  <c:v>19.552</c:v>
                </c:pt>
                <c:pt idx="9777" formatCode="General">
                  <c:v>19.553999999999998</c:v>
                </c:pt>
                <c:pt idx="9778" formatCode="General">
                  <c:v>19.556000000000001</c:v>
                </c:pt>
                <c:pt idx="9779" formatCode="General">
                  <c:v>19.558</c:v>
                </c:pt>
                <c:pt idx="9780" formatCode="General">
                  <c:v>19.559999999999999</c:v>
                </c:pt>
                <c:pt idx="9781" formatCode="General">
                  <c:v>19.562000000000001</c:v>
                </c:pt>
                <c:pt idx="9782" formatCode="General">
                  <c:v>19.564</c:v>
                </c:pt>
                <c:pt idx="9783" formatCode="General">
                  <c:v>19.565999999999999</c:v>
                </c:pt>
                <c:pt idx="9784" formatCode="General">
                  <c:v>19.568000000000001</c:v>
                </c:pt>
                <c:pt idx="9785" formatCode="General">
                  <c:v>19.57</c:v>
                </c:pt>
                <c:pt idx="9786" formatCode="General">
                  <c:v>19.571999999999999</c:v>
                </c:pt>
                <c:pt idx="9787" formatCode="General">
                  <c:v>19.574000000000002</c:v>
                </c:pt>
                <c:pt idx="9788" formatCode="General">
                  <c:v>19.576000000000001</c:v>
                </c:pt>
                <c:pt idx="9789" formatCode="General">
                  <c:v>19.577999999999999</c:v>
                </c:pt>
                <c:pt idx="9790" formatCode="General">
                  <c:v>19.579999999999998</c:v>
                </c:pt>
                <c:pt idx="9791" formatCode="General">
                  <c:v>19.582000000000001</c:v>
                </c:pt>
                <c:pt idx="9792" formatCode="General">
                  <c:v>19.584</c:v>
                </c:pt>
                <c:pt idx="9793" formatCode="General">
                  <c:v>19.585999999999999</c:v>
                </c:pt>
                <c:pt idx="9794" formatCode="General">
                  <c:v>19.588000000000001</c:v>
                </c:pt>
                <c:pt idx="9795" formatCode="General">
                  <c:v>19.59</c:v>
                </c:pt>
                <c:pt idx="9796" formatCode="General">
                  <c:v>19.591999999999999</c:v>
                </c:pt>
                <c:pt idx="9797" formatCode="General">
                  <c:v>19.594000000000001</c:v>
                </c:pt>
                <c:pt idx="9798" formatCode="General">
                  <c:v>19.596</c:v>
                </c:pt>
                <c:pt idx="9799" formatCode="General">
                  <c:v>19.597999999999999</c:v>
                </c:pt>
                <c:pt idx="9800" formatCode="General">
                  <c:v>19.600000000000001</c:v>
                </c:pt>
                <c:pt idx="9801" formatCode="General">
                  <c:v>19.602</c:v>
                </c:pt>
                <c:pt idx="9802" formatCode="General">
                  <c:v>19.603999999999999</c:v>
                </c:pt>
                <c:pt idx="9803" formatCode="General">
                  <c:v>19.606000000000002</c:v>
                </c:pt>
                <c:pt idx="9804" formatCode="General">
                  <c:v>19.608000000000001</c:v>
                </c:pt>
                <c:pt idx="9805" formatCode="General">
                  <c:v>19.61</c:v>
                </c:pt>
                <c:pt idx="9806" formatCode="General">
                  <c:v>19.611999999999998</c:v>
                </c:pt>
                <c:pt idx="9807" formatCode="General">
                  <c:v>19.614000000000001</c:v>
                </c:pt>
                <c:pt idx="9808" formatCode="General">
                  <c:v>19.616</c:v>
                </c:pt>
                <c:pt idx="9809" formatCode="General">
                  <c:v>19.617999999999999</c:v>
                </c:pt>
                <c:pt idx="9810" formatCode="General">
                  <c:v>19.62</c:v>
                </c:pt>
                <c:pt idx="9811" formatCode="General">
                  <c:v>19.622</c:v>
                </c:pt>
                <c:pt idx="9812" formatCode="General">
                  <c:v>19.623999999999999</c:v>
                </c:pt>
                <c:pt idx="9813" formatCode="General">
                  <c:v>19.626000000000001</c:v>
                </c:pt>
                <c:pt idx="9814" formatCode="General">
                  <c:v>19.628</c:v>
                </c:pt>
                <c:pt idx="9815" formatCode="General">
                  <c:v>19.63</c:v>
                </c:pt>
                <c:pt idx="9816" formatCode="General">
                  <c:v>19.632000000000001</c:v>
                </c:pt>
                <c:pt idx="9817" formatCode="General">
                  <c:v>19.634</c:v>
                </c:pt>
                <c:pt idx="9818" formatCode="General">
                  <c:v>19.635999999999999</c:v>
                </c:pt>
                <c:pt idx="9819" formatCode="General">
                  <c:v>19.638000000000002</c:v>
                </c:pt>
                <c:pt idx="9820" formatCode="General">
                  <c:v>19.64</c:v>
                </c:pt>
                <c:pt idx="9821" formatCode="General">
                  <c:v>19.641999999999999</c:v>
                </c:pt>
                <c:pt idx="9822" formatCode="General">
                  <c:v>19.643999999999998</c:v>
                </c:pt>
                <c:pt idx="9823" formatCode="General">
                  <c:v>19.646000000000001</c:v>
                </c:pt>
                <c:pt idx="9824" formatCode="General">
                  <c:v>19.648</c:v>
                </c:pt>
                <c:pt idx="9825" formatCode="General">
                  <c:v>19.649999999999999</c:v>
                </c:pt>
                <c:pt idx="9826" formatCode="General">
                  <c:v>19.652000000000001</c:v>
                </c:pt>
                <c:pt idx="9827" formatCode="General">
                  <c:v>19.654</c:v>
                </c:pt>
                <c:pt idx="9828" formatCode="General">
                  <c:v>19.655999999999999</c:v>
                </c:pt>
                <c:pt idx="9829" formatCode="General">
                  <c:v>19.658000000000001</c:v>
                </c:pt>
                <c:pt idx="9830" formatCode="General">
                  <c:v>19.66</c:v>
                </c:pt>
                <c:pt idx="9831" formatCode="General">
                  <c:v>19.661999999999999</c:v>
                </c:pt>
                <c:pt idx="9832" formatCode="General">
                  <c:v>19.664000000000001</c:v>
                </c:pt>
                <c:pt idx="9833" formatCode="General">
                  <c:v>19.666</c:v>
                </c:pt>
                <c:pt idx="9834" formatCode="General">
                  <c:v>19.667999999999999</c:v>
                </c:pt>
                <c:pt idx="9835" formatCode="General">
                  <c:v>19.670000000000002</c:v>
                </c:pt>
                <c:pt idx="9836" formatCode="General">
                  <c:v>19.672000000000001</c:v>
                </c:pt>
                <c:pt idx="9837" formatCode="General">
                  <c:v>19.673999999999999</c:v>
                </c:pt>
                <c:pt idx="9838" formatCode="General">
                  <c:v>19.675999999999998</c:v>
                </c:pt>
                <c:pt idx="9839" formatCode="General">
                  <c:v>19.678000000000001</c:v>
                </c:pt>
                <c:pt idx="9840" formatCode="General">
                  <c:v>19.68</c:v>
                </c:pt>
                <c:pt idx="9841" formatCode="General">
                  <c:v>19.681999999999999</c:v>
                </c:pt>
                <c:pt idx="9842" formatCode="General">
                  <c:v>19.684000000000001</c:v>
                </c:pt>
                <c:pt idx="9843" formatCode="General">
                  <c:v>19.686</c:v>
                </c:pt>
                <c:pt idx="9844" formatCode="General">
                  <c:v>19.687999999999999</c:v>
                </c:pt>
                <c:pt idx="9845" formatCode="General">
                  <c:v>19.690000000000001</c:v>
                </c:pt>
                <c:pt idx="9846" formatCode="General">
                  <c:v>19.692</c:v>
                </c:pt>
                <c:pt idx="9847" formatCode="General">
                  <c:v>19.693999999999999</c:v>
                </c:pt>
                <c:pt idx="9848" formatCode="General">
                  <c:v>19.696000000000002</c:v>
                </c:pt>
                <c:pt idx="9849" formatCode="General">
                  <c:v>19.698</c:v>
                </c:pt>
                <c:pt idx="9850" formatCode="General">
                  <c:v>19.7</c:v>
                </c:pt>
                <c:pt idx="9851" formatCode="General">
                  <c:v>19.702000000000002</c:v>
                </c:pt>
                <c:pt idx="9852" formatCode="General">
                  <c:v>19.704000000000001</c:v>
                </c:pt>
                <c:pt idx="9853" formatCode="General">
                  <c:v>19.706</c:v>
                </c:pt>
                <c:pt idx="9854" formatCode="General">
                  <c:v>19.707999999999998</c:v>
                </c:pt>
                <c:pt idx="9855" formatCode="General">
                  <c:v>19.71</c:v>
                </c:pt>
                <c:pt idx="9856" formatCode="General">
                  <c:v>19.712</c:v>
                </c:pt>
                <c:pt idx="9857" formatCode="General">
                  <c:v>19.713999999999999</c:v>
                </c:pt>
                <c:pt idx="9858" formatCode="General">
                  <c:v>19.716000000000001</c:v>
                </c:pt>
                <c:pt idx="9859" formatCode="General">
                  <c:v>19.718</c:v>
                </c:pt>
                <c:pt idx="9860" formatCode="General">
                  <c:v>19.72</c:v>
                </c:pt>
                <c:pt idx="9861" formatCode="General">
                  <c:v>19.722000000000001</c:v>
                </c:pt>
                <c:pt idx="9862" formatCode="General">
                  <c:v>19.724</c:v>
                </c:pt>
                <c:pt idx="9863" formatCode="General">
                  <c:v>19.725999999999999</c:v>
                </c:pt>
                <c:pt idx="9864" formatCode="General">
                  <c:v>19.728000000000002</c:v>
                </c:pt>
                <c:pt idx="9865" formatCode="General">
                  <c:v>19.73</c:v>
                </c:pt>
                <c:pt idx="9866" formatCode="General">
                  <c:v>19.731999999999999</c:v>
                </c:pt>
                <c:pt idx="9867" formatCode="General">
                  <c:v>19.734000000000002</c:v>
                </c:pt>
                <c:pt idx="9868" formatCode="General">
                  <c:v>19.736000000000001</c:v>
                </c:pt>
                <c:pt idx="9869" formatCode="General">
                  <c:v>19.738</c:v>
                </c:pt>
                <c:pt idx="9870" formatCode="General">
                  <c:v>19.739999999999998</c:v>
                </c:pt>
                <c:pt idx="9871" formatCode="General">
                  <c:v>19.742000000000001</c:v>
                </c:pt>
                <c:pt idx="9872" formatCode="General">
                  <c:v>19.744</c:v>
                </c:pt>
                <c:pt idx="9873" formatCode="General">
                  <c:v>19.745999999999999</c:v>
                </c:pt>
                <c:pt idx="9874" formatCode="General">
                  <c:v>19.748000000000001</c:v>
                </c:pt>
                <c:pt idx="9875" formatCode="General">
                  <c:v>19.75</c:v>
                </c:pt>
                <c:pt idx="9876" formatCode="General">
                  <c:v>19.751999999999999</c:v>
                </c:pt>
                <c:pt idx="9877" formatCode="General">
                  <c:v>19.754000000000001</c:v>
                </c:pt>
                <c:pt idx="9878" formatCode="General">
                  <c:v>19.756</c:v>
                </c:pt>
                <c:pt idx="9879" formatCode="General">
                  <c:v>19.757999999999999</c:v>
                </c:pt>
                <c:pt idx="9880" formatCode="General">
                  <c:v>19.760000000000002</c:v>
                </c:pt>
                <c:pt idx="9881" formatCode="General">
                  <c:v>19.762</c:v>
                </c:pt>
                <c:pt idx="9882" formatCode="General">
                  <c:v>19.763999999999999</c:v>
                </c:pt>
                <c:pt idx="9883" formatCode="General">
                  <c:v>19.765999999999998</c:v>
                </c:pt>
                <c:pt idx="9884" formatCode="General">
                  <c:v>19.768000000000001</c:v>
                </c:pt>
                <c:pt idx="9885" formatCode="General">
                  <c:v>19.77</c:v>
                </c:pt>
                <c:pt idx="9886" formatCode="General">
                  <c:v>19.771999999999998</c:v>
                </c:pt>
                <c:pt idx="9887" formatCode="General">
                  <c:v>19.774000000000001</c:v>
                </c:pt>
                <c:pt idx="9888" formatCode="General">
                  <c:v>19.776</c:v>
                </c:pt>
                <c:pt idx="9889" formatCode="General">
                  <c:v>19.777999999999999</c:v>
                </c:pt>
                <c:pt idx="9890" formatCode="General">
                  <c:v>19.78</c:v>
                </c:pt>
                <c:pt idx="9891" formatCode="General">
                  <c:v>19.782</c:v>
                </c:pt>
                <c:pt idx="9892" formatCode="General">
                  <c:v>19.783999999999999</c:v>
                </c:pt>
                <c:pt idx="9893" formatCode="General">
                  <c:v>19.786000000000001</c:v>
                </c:pt>
                <c:pt idx="9894" formatCode="General">
                  <c:v>19.788</c:v>
                </c:pt>
                <c:pt idx="9895" formatCode="General">
                  <c:v>19.79</c:v>
                </c:pt>
                <c:pt idx="9896" formatCode="General">
                  <c:v>19.792000000000002</c:v>
                </c:pt>
                <c:pt idx="9897" formatCode="General">
                  <c:v>19.794</c:v>
                </c:pt>
                <c:pt idx="9898" formatCode="General">
                  <c:v>19.795999999999999</c:v>
                </c:pt>
                <c:pt idx="9899" formatCode="General">
                  <c:v>19.797999999999998</c:v>
                </c:pt>
                <c:pt idx="9900" formatCode="General">
                  <c:v>19.8</c:v>
                </c:pt>
                <c:pt idx="9901" formatCode="General">
                  <c:v>19.802</c:v>
                </c:pt>
                <c:pt idx="9902" formatCode="General">
                  <c:v>19.803999999999998</c:v>
                </c:pt>
                <c:pt idx="9903" formatCode="General">
                  <c:v>19.806000000000001</c:v>
                </c:pt>
                <c:pt idx="9904" formatCode="General">
                  <c:v>19.808</c:v>
                </c:pt>
                <c:pt idx="9905" formatCode="General">
                  <c:v>19.809999999999999</c:v>
                </c:pt>
                <c:pt idx="9906" formatCode="General">
                  <c:v>19.812000000000001</c:v>
                </c:pt>
                <c:pt idx="9907" formatCode="General">
                  <c:v>19.814</c:v>
                </c:pt>
                <c:pt idx="9908" formatCode="General">
                  <c:v>19.815999999999999</c:v>
                </c:pt>
                <c:pt idx="9909" formatCode="General">
                  <c:v>19.818000000000001</c:v>
                </c:pt>
                <c:pt idx="9910" formatCode="General">
                  <c:v>19.82</c:v>
                </c:pt>
                <c:pt idx="9911" formatCode="General">
                  <c:v>19.821999999999999</c:v>
                </c:pt>
                <c:pt idx="9912" formatCode="General">
                  <c:v>19.824000000000002</c:v>
                </c:pt>
                <c:pt idx="9913" formatCode="General">
                  <c:v>19.826000000000001</c:v>
                </c:pt>
                <c:pt idx="9914" formatCode="General">
                  <c:v>19.827999999999999</c:v>
                </c:pt>
                <c:pt idx="9915" formatCode="General">
                  <c:v>19.829999999999998</c:v>
                </c:pt>
                <c:pt idx="9916" formatCode="General">
                  <c:v>19.832000000000001</c:v>
                </c:pt>
                <c:pt idx="9917" formatCode="General">
                  <c:v>19.834</c:v>
                </c:pt>
                <c:pt idx="9918" formatCode="General">
                  <c:v>19.835999999999999</c:v>
                </c:pt>
                <c:pt idx="9919" formatCode="General">
                  <c:v>19.838000000000001</c:v>
                </c:pt>
                <c:pt idx="9920" formatCode="General">
                  <c:v>19.84</c:v>
                </c:pt>
                <c:pt idx="9921" formatCode="General">
                  <c:v>19.841999999999999</c:v>
                </c:pt>
                <c:pt idx="9922" formatCode="General">
                  <c:v>19.844000000000001</c:v>
                </c:pt>
                <c:pt idx="9923" formatCode="General">
                  <c:v>19.846</c:v>
                </c:pt>
                <c:pt idx="9924" formatCode="General">
                  <c:v>19.847999999999999</c:v>
                </c:pt>
                <c:pt idx="9925" formatCode="General">
                  <c:v>19.850000000000001</c:v>
                </c:pt>
                <c:pt idx="9926" formatCode="General">
                  <c:v>19.852</c:v>
                </c:pt>
                <c:pt idx="9927" formatCode="General">
                  <c:v>19.853999999999999</c:v>
                </c:pt>
                <c:pt idx="9928" formatCode="General">
                  <c:v>19.856000000000002</c:v>
                </c:pt>
                <c:pt idx="9929" formatCode="General">
                  <c:v>19.858000000000001</c:v>
                </c:pt>
                <c:pt idx="9930" formatCode="General">
                  <c:v>19.86</c:v>
                </c:pt>
                <c:pt idx="9931" formatCode="General">
                  <c:v>19.861999999999998</c:v>
                </c:pt>
                <c:pt idx="9932" formatCode="General">
                  <c:v>19.864000000000001</c:v>
                </c:pt>
                <c:pt idx="9933" formatCode="General">
                  <c:v>19.866</c:v>
                </c:pt>
                <c:pt idx="9934" formatCode="General">
                  <c:v>19.867999999999999</c:v>
                </c:pt>
                <c:pt idx="9935" formatCode="General">
                  <c:v>19.87</c:v>
                </c:pt>
                <c:pt idx="9936" formatCode="General">
                  <c:v>19.872</c:v>
                </c:pt>
                <c:pt idx="9937" formatCode="General">
                  <c:v>19.873999999999999</c:v>
                </c:pt>
                <c:pt idx="9938" formatCode="General">
                  <c:v>19.876000000000001</c:v>
                </c:pt>
                <c:pt idx="9939" formatCode="General">
                  <c:v>19.878</c:v>
                </c:pt>
                <c:pt idx="9940" formatCode="General">
                  <c:v>19.88</c:v>
                </c:pt>
                <c:pt idx="9941" formatCode="General">
                  <c:v>19.882000000000001</c:v>
                </c:pt>
                <c:pt idx="9942" formatCode="General">
                  <c:v>19.884</c:v>
                </c:pt>
                <c:pt idx="9943" formatCode="General">
                  <c:v>19.885999999999999</c:v>
                </c:pt>
                <c:pt idx="9944" formatCode="General">
                  <c:v>19.888000000000002</c:v>
                </c:pt>
                <c:pt idx="9945" formatCode="General">
                  <c:v>19.89</c:v>
                </c:pt>
                <c:pt idx="9946" formatCode="General">
                  <c:v>19.891999999999999</c:v>
                </c:pt>
                <c:pt idx="9947" formatCode="General">
                  <c:v>19.893999999999998</c:v>
                </c:pt>
                <c:pt idx="9948" formatCode="General">
                  <c:v>19.896000000000001</c:v>
                </c:pt>
                <c:pt idx="9949" formatCode="General">
                  <c:v>19.898</c:v>
                </c:pt>
                <c:pt idx="9950" formatCode="General">
                  <c:v>19.899999999999999</c:v>
                </c:pt>
                <c:pt idx="9951" formatCode="General">
                  <c:v>19.902000000000001</c:v>
                </c:pt>
                <c:pt idx="9952" formatCode="General">
                  <c:v>19.904</c:v>
                </c:pt>
                <c:pt idx="9953" formatCode="General">
                  <c:v>19.905999999999999</c:v>
                </c:pt>
                <c:pt idx="9954" formatCode="General">
                  <c:v>19.908000000000001</c:v>
                </c:pt>
                <c:pt idx="9955" formatCode="General">
                  <c:v>19.91</c:v>
                </c:pt>
                <c:pt idx="9956" formatCode="General">
                  <c:v>19.911999999999999</c:v>
                </c:pt>
                <c:pt idx="9957" formatCode="General">
                  <c:v>19.914000000000001</c:v>
                </c:pt>
                <c:pt idx="9958" formatCode="General">
                  <c:v>19.916</c:v>
                </c:pt>
                <c:pt idx="9959" formatCode="General">
                  <c:v>19.917999999999999</c:v>
                </c:pt>
                <c:pt idx="9960" formatCode="General">
                  <c:v>19.920000000000002</c:v>
                </c:pt>
                <c:pt idx="9961" formatCode="General">
                  <c:v>19.922000000000001</c:v>
                </c:pt>
                <c:pt idx="9962" formatCode="General">
                  <c:v>19.923999999999999</c:v>
                </c:pt>
                <c:pt idx="9963" formatCode="General">
                  <c:v>19.925999999999998</c:v>
                </c:pt>
                <c:pt idx="9964" formatCode="General">
                  <c:v>19.928000000000001</c:v>
                </c:pt>
                <c:pt idx="9965" formatCode="General">
                  <c:v>19.93</c:v>
                </c:pt>
                <c:pt idx="9966" formatCode="General">
                  <c:v>19.931999999999999</c:v>
                </c:pt>
                <c:pt idx="9967" formatCode="General">
                  <c:v>19.934000000000001</c:v>
                </c:pt>
                <c:pt idx="9968" formatCode="General">
                  <c:v>19.936</c:v>
                </c:pt>
                <c:pt idx="9969" formatCode="General">
                  <c:v>19.937999999999999</c:v>
                </c:pt>
                <c:pt idx="9970" formatCode="General">
                  <c:v>19.940000000000001</c:v>
                </c:pt>
                <c:pt idx="9971" formatCode="General">
                  <c:v>19.942</c:v>
                </c:pt>
                <c:pt idx="9972" formatCode="General">
                  <c:v>19.943999999999999</c:v>
                </c:pt>
                <c:pt idx="9973" formatCode="General">
                  <c:v>19.946000000000002</c:v>
                </c:pt>
                <c:pt idx="9974" formatCode="General">
                  <c:v>19.948</c:v>
                </c:pt>
                <c:pt idx="9975" formatCode="General">
                  <c:v>19.95</c:v>
                </c:pt>
                <c:pt idx="9976" formatCode="General">
                  <c:v>19.952000000000002</c:v>
                </c:pt>
                <c:pt idx="9977" formatCode="General">
                  <c:v>19.954000000000001</c:v>
                </c:pt>
                <c:pt idx="9978" formatCode="General">
                  <c:v>19.956</c:v>
                </c:pt>
                <c:pt idx="9979" formatCode="General">
                  <c:v>19.957999999999998</c:v>
                </c:pt>
                <c:pt idx="9980" formatCode="General">
                  <c:v>19.96</c:v>
                </c:pt>
                <c:pt idx="9981" formatCode="General">
                  <c:v>19.962</c:v>
                </c:pt>
                <c:pt idx="9982" formatCode="General">
                  <c:v>19.963999999999999</c:v>
                </c:pt>
                <c:pt idx="9983" formatCode="General">
                  <c:v>19.966000000000001</c:v>
                </c:pt>
                <c:pt idx="9984" formatCode="General">
                  <c:v>19.968</c:v>
                </c:pt>
                <c:pt idx="9985" formatCode="General">
                  <c:v>19.97</c:v>
                </c:pt>
                <c:pt idx="9986" formatCode="General">
                  <c:v>19.972000000000001</c:v>
                </c:pt>
                <c:pt idx="9987" formatCode="General">
                  <c:v>19.974</c:v>
                </c:pt>
                <c:pt idx="9988" formatCode="General">
                  <c:v>19.975999999999999</c:v>
                </c:pt>
                <c:pt idx="9989" formatCode="General">
                  <c:v>19.978000000000002</c:v>
                </c:pt>
                <c:pt idx="9990" formatCode="General">
                  <c:v>19.98</c:v>
                </c:pt>
                <c:pt idx="9991" formatCode="General">
                  <c:v>19.981999999999999</c:v>
                </c:pt>
                <c:pt idx="9992" formatCode="General">
                  <c:v>19.984000000000002</c:v>
                </c:pt>
                <c:pt idx="9993" formatCode="General">
                  <c:v>19.986000000000001</c:v>
                </c:pt>
                <c:pt idx="9994" formatCode="General">
                  <c:v>19.988</c:v>
                </c:pt>
                <c:pt idx="9995" formatCode="General">
                  <c:v>19.989999999999998</c:v>
                </c:pt>
                <c:pt idx="9996" formatCode="General">
                  <c:v>19.992000000000001</c:v>
                </c:pt>
                <c:pt idx="9997" formatCode="General">
                  <c:v>19.994</c:v>
                </c:pt>
                <c:pt idx="9998" formatCode="General">
                  <c:v>19.995999999999999</c:v>
                </c:pt>
                <c:pt idx="9999" formatCode="General">
                  <c:v>19.998000000000001</c:v>
                </c:pt>
                <c:pt idx="10000" formatCode="General">
                  <c:v>20</c:v>
                </c:pt>
                <c:pt idx="10001" formatCode="General">
                  <c:v>20.001999999999999</c:v>
                </c:pt>
                <c:pt idx="10002" formatCode="General">
                  <c:v>20.004000000000001</c:v>
                </c:pt>
                <c:pt idx="10003" formatCode="General">
                  <c:v>20.006</c:v>
                </c:pt>
                <c:pt idx="10004" formatCode="General">
                  <c:v>20.007999999999999</c:v>
                </c:pt>
                <c:pt idx="10005" formatCode="General">
                  <c:v>20.010000000000002</c:v>
                </c:pt>
                <c:pt idx="10006" formatCode="General">
                  <c:v>20.012</c:v>
                </c:pt>
                <c:pt idx="10007" formatCode="General">
                  <c:v>20.013999999999999</c:v>
                </c:pt>
                <c:pt idx="10008" formatCode="General">
                  <c:v>20.015999999999998</c:v>
                </c:pt>
                <c:pt idx="10009" formatCode="General">
                  <c:v>20.018000000000001</c:v>
                </c:pt>
                <c:pt idx="10010" formatCode="General">
                  <c:v>20.02</c:v>
                </c:pt>
                <c:pt idx="10011" formatCode="General">
                  <c:v>20.021999999999998</c:v>
                </c:pt>
                <c:pt idx="10012" formatCode="General">
                  <c:v>20.024000000000001</c:v>
                </c:pt>
                <c:pt idx="10013" formatCode="General">
                  <c:v>20.026</c:v>
                </c:pt>
                <c:pt idx="10014" formatCode="General">
                  <c:v>20.027999999999999</c:v>
                </c:pt>
                <c:pt idx="10015" formatCode="General">
                  <c:v>20.03</c:v>
                </c:pt>
                <c:pt idx="10016" formatCode="General">
                  <c:v>20.032</c:v>
                </c:pt>
                <c:pt idx="10017" formatCode="General">
                  <c:v>20.033999999999999</c:v>
                </c:pt>
                <c:pt idx="10018" formatCode="General">
                  <c:v>20.036000000000001</c:v>
                </c:pt>
                <c:pt idx="10019" formatCode="General">
                  <c:v>20.038</c:v>
                </c:pt>
                <c:pt idx="10020" formatCode="General">
                  <c:v>20.04</c:v>
                </c:pt>
                <c:pt idx="10021" formatCode="General">
                  <c:v>20.042000000000002</c:v>
                </c:pt>
                <c:pt idx="10022" formatCode="General">
                  <c:v>20.044</c:v>
                </c:pt>
                <c:pt idx="10023" formatCode="General">
                  <c:v>20.045999999999999</c:v>
                </c:pt>
                <c:pt idx="10024" formatCode="General">
                  <c:v>20.047999999999998</c:v>
                </c:pt>
                <c:pt idx="10025" formatCode="General">
                  <c:v>20.05</c:v>
                </c:pt>
                <c:pt idx="10026" formatCode="General">
                  <c:v>20.052</c:v>
                </c:pt>
                <c:pt idx="10027" formatCode="General">
                  <c:v>20.053999999999998</c:v>
                </c:pt>
                <c:pt idx="10028" formatCode="General">
                  <c:v>20.056000000000001</c:v>
                </c:pt>
                <c:pt idx="10029" formatCode="General">
                  <c:v>20.058</c:v>
                </c:pt>
                <c:pt idx="10030" formatCode="General">
                  <c:v>20.059999999999999</c:v>
                </c:pt>
                <c:pt idx="10031" formatCode="General">
                  <c:v>20.062000000000001</c:v>
                </c:pt>
                <c:pt idx="10032" formatCode="General">
                  <c:v>20.064</c:v>
                </c:pt>
                <c:pt idx="10033" formatCode="General">
                  <c:v>20.065999999999999</c:v>
                </c:pt>
                <c:pt idx="10034" formatCode="General">
                  <c:v>20.068000000000001</c:v>
                </c:pt>
                <c:pt idx="10035" formatCode="General">
                  <c:v>20.07</c:v>
                </c:pt>
                <c:pt idx="10036" formatCode="General">
                  <c:v>20.071999999999999</c:v>
                </c:pt>
                <c:pt idx="10037" formatCode="General">
                  <c:v>20.074000000000002</c:v>
                </c:pt>
                <c:pt idx="10038" formatCode="General">
                  <c:v>20.076000000000001</c:v>
                </c:pt>
                <c:pt idx="10039" formatCode="General">
                  <c:v>20.077999999999999</c:v>
                </c:pt>
                <c:pt idx="10040" formatCode="General">
                  <c:v>20.079999999999998</c:v>
                </c:pt>
                <c:pt idx="10041" formatCode="General">
                  <c:v>20.082000000000001</c:v>
                </c:pt>
                <c:pt idx="10042" formatCode="General">
                  <c:v>20.084</c:v>
                </c:pt>
                <c:pt idx="10043" formatCode="General">
                  <c:v>20.085999999999999</c:v>
                </c:pt>
                <c:pt idx="10044" formatCode="General">
                  <c:v>20.088000000000001</c:v>
                </c:pt>
                <c:pt idx="10045" formatCode="General">
                  <c:v>20.09</c:v>
                </c:pt>
                <c:pt idx="10046" formatCode="General">
                  <c:v>20.091999999999999</c:v>
                </c:pt>
                <c:pt idx="10047" formatCode="General">
                  <c:v>20.094000000000001</c:v>
                </c:pt>
                <c:pt idx="10048" formatCode="General">
                  <c:v>20.096</c:v>
                </c:pt>
                <c:pt idx="10049" formatCode="General">
                  <c:v>20.097999999999999</c:v>
                </c:pt>
                <c:pt idx="10050" formatCode="General">
                  <c:v>20.100000000000001</c:v>
                </c:pt>
                <c:pt idx="10051" formatCode="General">
                  <c:v>20.102</c:v>
                </c:pt>
                <c:pt idx="10052" formatCode="General">
                  <c:v>20.103999999999999</c:v>
                </c:pt>
                <c:pt idx="10053" formatCode="General">
                  <c:v>20.106000000000002</c:v>
                </c:pt>
                <c:pt idx="10054" formatCode="General">
                  <c:v>20.108000000000001</c:v>
                </c:pt>
                <c:pt idx="10055" formatCode="General">
                  <c:v>20.11</c:v>
                </c:pt>
                <c:pt idx="10056" formatCode="General">
                  <c:v>20.111999999999998</c:v>
                </c:pt>
                <c:pt idx="10057" formatCode="General">
                  <c:v>20.114000000000001</c:v>
                </c:pt>
                <c:pt idx="10058" formatCode="General">
                  <c:v>20.116</c:v>
                </c:pt>
                <c:pt idx="10059" formatCode="General">
                  <c:v>20.117999999999999</c:v>
                </c:pt>
                <c:pt idx="10060" formatCode="General">
                  <c:v>20.12</c:v>
                </c:pt>
                <c:pt idx="10061" formatCode="General">
                  <c:v>20.122</c:v>
                </c:pt>
                <c:pt idx="10062" formatCode="General">
                  <c:v>20.123999999999999</c:v>
                </c:pt>
                <c:pt idx="10063" formatCode="General">
                  <c:v>20.126000000000001</c:v>
                </c:pt>
                <c:pt idx="10064" formatCode="General">
                  <c:v>20.128</c:v>
                </c:pt>
                <c:pt idx="10065" formatCode="General">
                  <c:v>20.13</c:v>
                </c:pt>
                <c:pt idx="10066" formatCode="General">
                  <c:v>20.132000000000001</c:v>
                </c:pt>
                <c:pt idx="10067" formatCode="General">
                  <c:v>20.134</c:v>
                </c:pt>
                <c:pt idx="10068" formatCode="General">
                  <c:v>20.135999999999999</c:v>
                </c:pt>
                <c:pt idx="10069" formatCode="General">
                  <c:v>20.138000000000002</c:v>
                </c:pt>
                <c:pt idx="10070" formatCode="General">
                  <c:v>20.14</c:v>
                </c:pt>
                <c:pt idx="10071" formatCode="General">
                  <c:v>20.141999999999999</c:v>
                </c:pt>
                <c:pt idx="10072" formatCode="General">
                  <c:v>20.143999999999998</c:v>
                </c:pt>
                <c:pt idx="10073" formatCode="General">
                  <c:v>20.146000000000001</c:v>
                </c:pt>
                <c:pt idx="10074" formatCode="General">
                  <c:v>20.148</c:v>
                </c:pt>
                <c:pt idx="10075" formatCode="General">
                  <c:v>20.149999999999999</c:v>
                </c:pt>
                <c:pt idx="10076" formatCode="General">
                  <c:v>20.152000000000001</c:v>
                </c:pt>
                <c:pt idx="10077" formatCode="General">
                  <c:v>20.154</c:v>
                </c:pt>
                <c:pt idx="10078" formatCode="General">
                  <c:v>20.155999999999999</c:v>
                </c:pt>
                <c:pt idx="10079" formatCode="General">
                  <c:v>20.158000000000001</c:v>
                </c:pt>
                <c:pt idx="10080" formatCode="General">
                  <c:v>20.16</c:v>
                </c:pt>
                <c:pt idx="10081" formatCode="General">
                  <c:v>20.161999999999999</c:v>
                </c:pt>
                <c:pt idx="10082" formatCode="General">
                  <c:v>20.164000000000001</c:v>
                </c:pt>
                <c:pt idx="10083" formatCode="General">
                  <c:v>20.166</c:v>
                </c:pt>
                <c:pt idx="10084" formatCode="General">
                  <c:v>20.167999999999999</c:v>
                </c:pt>
                <c:pt idx="10085" formatCode="General">
                  <c:v>20.170000000000002</c:v>
                </c:pt>
                <c:pt idx="10086" formatCode="General">
                  <c:v>20.172000000000001</c:v>
                </c:pt>
                <c:pt idx="10087" formatCode="General">
                  <c:v>20.173999999999999</c:v>
                </c:pt>
                <c:pt idx="10088" formatCode="General">
                  <c:v>20.175999999999998</c:v>
                </c:pt>
                <c:pt idx="10089" formatCode="General">
                  <c:v>20.178000000000001</c:v>
                </c:pt>
                <c:pt idx="10090" formatCode="General">
                  <c:v>20.18</c:v>
                </c:pt>
                <c:pt idx="10091" formatCode="General">
                  <c:v>20.181999999999999</c:v>
                </c:pt>
                <c:pt idx="10092" formatCode="General">
                  <c:v>20.184000000000001</c:v>
                </c:pt>
                <c:pt idx="10093" formatCode="General">
                  <c:v>20.186</c:v>
                </c:pt>
                <c:pt idx="10094" formatCode="General">
                  <c:v>20.187999999999999</c:v>
                </c:pt>
                <c:pt idx="10095" formatCode="General">
                  <c:v>20.190000000000001</c:v>
                </c:pt>
                <c:pt idx="10096" formatCode="General">
                  <c:v>20.192</c:v>
                </c:pt>
                <c:pt idx="10097" formatCode="General">
                  <c:v>20.193999999999999</c:v>
                </c:pt>
                <c:pt idx="10098" formatCode="General">
                  <c:v>20.196000000000002</c:v>
                </c:pt>
                <c:pt idx="10099" formatCode="General">
                  <c:v>20.198</c:v>
                </c:pt>
                <c:pt idx="10100" formatCode="General">
                  <c:v>20.2</c:v>
                </c:pt>
                <c:pt idx="10101" formatCode="General">
                  <c:v>20.202000000000002</c:v>
                </c:pt>
                <c:pt idx="10102" formatCode="General">
                  <c:v>20.204000000000001</c:v>
                </c:pt>
                <c:pt idx="10103" formatCode="General">
                  <c:v>20.206</c:v>
                </c:pt>
                <c:pt idx="10104" formatCode="General">
                  <c:v>20.207999999999998</c:v>
                </c:pt>
                <c:pt idx="10105" formatCode="General">
                  <c:v>20.21</c:v>
                </c:pt>
                <c:pt idx="10106" formatCode="General">
                  <c:v>20.212</c:v>
                </c:pt>
                <c:pt idx="10107" formatCode="General">
                  <c:v>20.213999999999999</c:v>
                </c:pt>
                <c:pt idx="10108" formatCode="General">
                  <c:v>20.216000000000001</c:v>
                </c:pt>
                <c:pt idx="10109" formatCode="General">
                  <c:v>20.218</c:v>
                </c:pt>
                <c:pt idx="10110" formatCode="General">
                  <c:v>20.22</c:v>
                </c:pt>
                <c:pt idx="10111" formatCode="General">
                  <c:v>20.222000000000001</c:v>
                </c:pt>
                <c:pt idx="10112" formatCode="General">
                  <c:v>20.224</c:v>
                </c:pt>
                <c:pt idx="10113" formatCode="General">
                  <c:v>20.225999999999999</c:v>
                </c:pt>
                <c:pt idx="10114" formatCode="General">
                  <c:v>20.228000000000002</c:v>
                </c:pt>
                <c:pt idx="10115" formatCode="General">
                  <c:v>20.23</c:v>
                </c:pt>
                <c:pt idx="10116" formatCode="General">
                  <c:v>20.231999999999999</c:v>
                </c:pt>
                <c:pt idx="10117" formatCode="General">
                  <c:v>20.234000000000002</c:v>
                </c:pt>
                <c:pt idx="10118" formatCode="General">
                  <c:v>20.236000000000001</c:v>
                </c:pt>
                <c:pt idx="10119" formatCode="General">
                  <c:v>20.238</c:v>
                </c:pt>
                <c:pt idx="10120" formatCode="General">
                  <c:v>20.239999999999998</c:v>
                </c:pt>
                <c:pt idx="10121" formatCode="General">
                  <c:v>20.242000000000001</c:v>
                </c:pt>
                <c:pt idx="10122" formatCode="General">
                  <c:v>20.244</c:v>
                </c:pt>
                <c:pt idx="10123" formatCode="General">
                  <c:v>20.245999999999999</c:v>
                </c:pt>
                <c:pt idx="10124" formatCode="General">
                  <c:v>20.248000000000001</c:v>
                </c:pt>
                <c:pt idx="10125" formatCode="General">
                  <c:v>20.25</c:v>
                </c:pt>
                <c:pt idx="10126" formatCode="General">
                  <c:v>20.251999999999999</c:v>
                </c:pt>
                <c:pt idx="10127" formatCode="General">
                  <c:v>20.254000000000001</c:v>
                </c:pt>
                <c:pt idx="10128" formatCode="General">
                  <c:v>20.256</c:v>
                </c:pt>
                <c:pt idx="10129" formatCode="General">
                  <c:v>20.257999999999999</c:v>
                </c:pt>
                <c:pt idx="10130" formatCode="General">
                  <c:v>20.260000000000002</c:v>
                </c:pt>
                <c:pt idx="10131" formatCode="General">
                  <c:v>20.262</c:v>
                </c:pt>
                <c:pt idx="10132" formatCode="General">
                  <c:v>20.263999999999999</c:v>
                </c:pt>
                <c:pt idx="10133" formatCode="General">
                  <c:v>20.265999999999998</c:v>
                </c:pt>
                <c:pt idx="10134" formatCode="General">
                  <c:v>20.268000000000001</c:v>
                </c:pt>
                <c:pt idx="10135" formatCode="General">
                  <c:v>20.27</c:v>
                </c:pt>
                <c:pt idx="10136" formatCode="General">
                  <c:v>20.271999999999998</c:v>
                </c:pt>
                <c:pt idx="10137" formatCode="General">
                  <c:v>20.274000000000001</c:v>
                </c:pt>
                <c:pt idx="10138" formatCode="General">
                  <c:v>20.276</c:v>
                </c:pt>
                <c:pt idx="10139" formatCode="General">
                  <c:v>20.277999999999999</c:v>
                </c:pt>
                <c:pt idx="10140" formatCode="General">
                  <c:v>20.28</c:v>
                </c:pt>
                <c:pt idx="10141" formatCode="General">
                  <c:v>20.282</c:v>
                </c:pt>
                <c:pt idx="10142" formatCode="General">
                  <c:v>20.283999999999999</c:v>
                </c:pt>
                <c:pt idx="10143" formatCode="General">
                  <c:v>20.286000000000001</c:v>
                </c:pt>
                <c:pt idx="10144" formatCode="General">
                  <c:v>20.288</c:v>
                </c:pt>
                <c:pt idx="10145" formatCode="General">
                  <c:v>20.29</c:v>
                </c:pt>
                <c:pt idx="10146" formatCode="General">
                  <c:v>20.292000000000002</c:v>
                </c:pt>
                <c:pt idx="10147" formatCode="General">
                  <c:v>20.294</c:v>
                </c:pt>
                <c:pt idx="10148" formatCode="General">
                  <c:v>20.295999999999999</c:v>
                </c:pt>
                <c:pt idx="10149" formatCode="General">
                  <c:v>20.297999999999998</c:v>
                </c:pt>
                <c:pt idx="10150" formatCode="General">
                  <c:v>20.3</c:v>
                </c:pt>
                <c:pt idx="10151" formatCode="General">
                  <c:v>20.302</c:v>
                </c:pt>
                <c:pt idx="10152" formatCode="General">
                  <c:v>20.303999999999998</c:v>
                </c:pt>
                <c:pt idx="10153" formatCode="General">
                  <c:v>20.306000000000001</c:v>
                </c:pt>
                <c:pt idx="10154" formatCode="General">
                  <c:v>20.308</c:v>
                </c:pt>
                <c:pt idx="10155" formatCode="General">
                  <c:v>20.309999999999999</c:v>
                </c:pt>
                <c:pt idx="10156" formatCode="General">
                  <c:v>20.312000000000001</c:v>
                </c:pt>
                <c:pt idx="10157" formatCode="General">
                  <c:v>20.314</c:v>
                </c:pt>
                <c:pt idx="10158" formatCode="General">
                  <c:v>20.315999999999999</c:v>
                </c:pt>
                <c:pt idx="10159" formatCode="General">
                  <c:v>20.318000000000001</c:v>
                </c:pt>
                <c:pt idx="10160" formatCode="General">
                  <c:v>20.32</c:v>
                </c:pt>
                <c:pt idx="10161" formatCode="General">
                  <c:v>20.321999999999999</c:v>
                </c:pt>
                <c:pt idx="10162" formatCode="General">
                  <c:v>20.324000000000002</c:v>
                </c:pt>
                <c:pt idx="10163" formatCode="General">
                  <c:v>20.326000000000001</c:v>
                </c:pt>
                <c:pt idx="10164" formatCode="General">
                  <c:v>20.327999999999999</c:v>
                </c:pt>
                <c:pt idx="10165" formatCode="General">
                  <c:v>20.329999999999998</c:v>
                </c:pt>
                <c:pt idx="10166" formatCode="General">
                  <c:v>20.332000000000001</c:v>
                </c:pt>
                <c:pt idx="10167" formatCode="General">
                  <c:v>20.334</c:v>
                </c:pt>
                <c:pt idx="10168" formatCode="General">
                  <c:v>20.335999999999999</c:v>
                </c:pt>
                <c:pt idx="10169" formatCode="General">
                  <c:v>20.338000000000001</c:v>
                </c:pt>
                <c:pt idx="10170" formatCode="General">
                  <c:v>20.34</c:v>
                </c:pt>
                <c:pt idx="10171" formatCode="General">
                  <c:v>20.341999999999999</c:v>
                </c:pt>
                <c:pt idx="10172" formatCode="General">
                  <c:v>20.344000000000001</c:v>
                </c:pt>
                <c:pt idx="10173" formatCode="General">
                  <c:v>20.346</c:v>
                </c:pt>
                <c:pt idx="10174" formatCode="General">
                  <c:v>20.347999999999999</c:v>
                </c:pt>
                <c:pt idx="10175" formatCode="General">
                  <c:v>20.350000000000001</c:v>
                </c:pt>
                <c:pt idx="10176" formatCode="General">
                  <c:v>20.352</c:v>
                </c:pt>
                <c:pt idx="10177" formatCode="General">
                  <c:v>20.353999999999999</c:v>
                </c:pt>
                <c:pt idx="10178" formatCode="General">
                  <c:v>20.356000000000002</c:v>
                </c:pt>
                <c:pt idx="10179" formatCode="General">
                  <c:v>20.358000000000001</c:v>
                </c:pt>
                <c:pt idx="10180" formatCode="General">
                  <c:v>20.36</c:v>
                </c:pt>
                <c:pt idx="10181" formatCode="General">
                  <c:v>20.361999999999998</c:v>
                </c:pt>
                <c:pt idx="10182" formatCode="General">
                  <c:v>20.364000000000001</c:v>
                </c:pt>
                <c:pt idx="10183" formatCode="General">
                  <c:v>20.366</c:v>
                </c:pt>
                <c:pt idx="10184" formatCode="General">
                  <c:v>20.367999999999999</c:v>
                </c:pt>
                <c:pt idx="10185" formatCode="General">
                  <c:v>20.37</c:v>
                </c:pt>
                <c:pt idx="10186" formatCode="General">
                  <c:v>20.372</c:v>
                </c:pt>
                <c:pt idx="10187" formatCode="General">
                  <c:v>20.373999999999999</c:v>
                </c:pt>
                <c:pt idx="10188" formatCode="General">
                  <c:v>20.376000000000001</c:v>
                </c:pt>
                <c:pt idx="10189" formatCode="General">
                  <c:v>20.378</c:v>
                </c:pt>
                <c:pt idx="10190" formatCode="General">
                  <c:v>20.38</c:v>
                </c:pt>
                <c:pt idx="10191" formatCode="General">
                  <c:v>20.382000000000001</c:v>
                </c:pt>
                <c:pt idx="10192" formatCode="General">
                  <c:v>20.384</c:v>
                </c:pt>
                <c:pt idx="10193" formatCode="General">
                  <c:v>20.385999999999999</c:v>
                </c:pt>
                <c:pt idx="10194" formatCode="General">
                  <c:v>20.388000000000002</c:v>
                </c:pt>
                <c:pt idx="10195" formatCode="General">
                  <c:v>20.39</c:v>
                </c:pt>
                <c:pt idx="10196" formatCode="General">
                  <c:v>20.391999999999999</c:v>
                </c:pt>
                <c:pt idx="10197" formatCode="General">
                  <c:v>20.393999999999998</c:v>
                </c:pt>
                <c:pt idx="10198" formatCode="General">
                  <c:v>20.396000000000001</c:v>
                </c:pt>
                <c:pt idx="10199" formatCode="General">
                  <c:v>20.398</c:v>
                </c:pt>
                <c:pt idx="10200" formatCode="General">
                  <c:v>20.399999999999999</c:v>
                </c:pt>
                <c:pt idx="10201" formatCode="General">
                  <c:v>20.402000000000001</c:v>
                </c:pt>
                <c:pt idx="10202" formatCode="General">
                  <c:v>20.404</c:v>
                </c:pt>
                <c:pt idx="10203" formatCode="General">
                  <c:v>20.405999999999999</c:v>
                </c:pt>
                <c:pt idx="10204" formatCode="General">
                  <c:v>20.408000000000001</c:v>
                </c:pt>
                <c:pt idx="10205" formatCode="General">
                  <c:v>20.41</c:v>
                </c:pt>
                <c:pt idx="10206" formatCode="General">
                  <c:v>20.411999999999999</c:v>
                </c:pt>
                <c:pt idx="10207" formatCode="General">
                  <c:v>20.414000000000001</c:v>
                </c:pt>
                <c:pt idx="10208" formatCode="General">
                  <c:v>20.416</c:v>
                </c:pt>
                <c:pt idx="10209" formatCode="General">
                  <c:v>20.417999999999999</c:v>
                </c:pt>
                <c:pt idx="10210" formatCode="General">
                  <c:v>20.420000000000002</c:v>
                </c:pt>
                <c:pt idx="10211" formatCode="General">
                  <c:v>20.422000000000001</c:v>
                </c:pt>
                <c:pt idx="10212" formatCode="General">
                  <c:v>20.423999999999999</c:v>
                </c:pt>
                <c:pt idx="10213" formatCode="General">
                  <c:v>20.425999999999998</c:v>
                </c:pt>
                <c:pt idx="10214" formatCode="General">
                  <c:v>20.428000000000001</c:v>
                </c:pt>
                <c:pt idx="10215" formatCode="General">
                  <c:v>20.43</c:v>
                </c:pt>
                <c:pt idx="10216" formatCode="General">
                  <c:v>20.431999999999999</c:v>
                </c:pt>
                <c:pt idx="10217" formatCode="General">
                  <c:v>20.434000000000001</c:v>
                </c:pt>
                <c:pt idx="10218" formatCode="General">
                  <c:v>20.436</c:v>
                </c:pt>
                <c:pt idx="10219" formatCode="General">
                  <c:v>20.437999999999999</c:v>
                </c:pt>
                <c:pt idx="10220" formatCode="General">
                  <c:v>20.440000000000001</c:v>
                </c:pt>
                <c:pt idx="10221" formatCode="General">
                  <c:v>20.442</c:v>
                </c:pt>
                <c:pt idx="10222" formatCode="General">
                  <c:v>20.443999999999999</c:v>
                </c:pt>
                <c:pt idx="10223" formatCode="General">
                  <c:v>20.446000000000002</c:v>
                </c:pt>
                <c:pt idx="10224" formatCode="General">
                  <c:v>20.448</c:v>
                </c:pt>
                <c:pt idx="10225" formatCode="General">
                  <c:v>20.45</c:v>
                </c:pt>
                <c:pt idx="10226" formatCode="General">
                  <c:v>20.452000000000002</c:v>
                </c:pt>
                <c:pt idx="10227" formatCode="General">
                  <c:v>20.454000000000001</c:v>
                </c:pt>
                <c:pt idx="10228" formatCode="General">
                  <c:v>20.456</c:v>
                </c:pt>
                <c:pt idx="10229" formatCode="General">
                  <c:v>20.457999999999998</c:v>
                </c:pt>
                <c:pt idx="10230" formatCode="General">
                  <c:v>20.46</c:v>
                </c:pt>
                <c:pt idx="10231" formatCode="General">
                  <c:v>20.462</c:v>
                </c:pt>
                <c:pt idx="10232" formatCode="General">
                  <c:v>20.463999999999999</c:v>
                </c:pt>
                <c:pt idx="10233" formatCode="General">
                  <c:v>20.466000000000001</c:v>
                </c:pt>
                <c:pt idx="10234" formatCode="General">
                  <c:v>20.468</c:v>
                </c:pt>
                <c:pt idx="10235" formatCode="General">
                  <c:v>20.47</c:v>
                </c:pt>
                <c:pt idx="10236" formatCode="General">
                  <c:v>20.472000000000001</c:v>
                </c:pt>
                <c:pt idx="10237" formatCode="General">
                  <c:v>20.474</c:v>
                </c:pt>
                <c:pt idx="10238" formatCode="General">
                  <c:v>20.475999999999999</c:v>
                </c:pt>
                <c:pt idx="10239" formatCode="General">
                  <c:v>20.478000000000002</c:v>
                </c:pt>
                <c:pt idx="10240" formatCode="General">
                  <c:v>20.48</c:v>
                </c:pt>
                <c:pt idx="10241" formatCode="General">
                  <c:v>20.481999999999999</c:v>
                </c:pt>
                <c:pt idx="10242" formatCode="General">
                  <c:v>20.484000000000002</c:v>
                </c:pt>
                <c:pt idx="10243" formatCode="General">
                  <c:v>20.486000000000001</c:v>
                </c:pt>
                <c:pt idx="10244" formatCode="General">
                  <c:v>20.488</c:v>
                </c:pt>
                <c:pt idx="10245" formatCode="General">
                  <c:v>20.49</c:v>
                </c:pt>
                <c:pt idx="10246" formatCode="General">
                  <c:v>20.492000000000001</c:v>
                </c:pt>
                <c:pt idx="10247" formatCode="General">
                  <c:v>20.494</c:v>
                </c:pt>
                <c:pt idx="10248" formatCode="General">
                  <c:v>20.495999999999999</c:v>
                </c:pt>
                <c:pt idx="10249" formatCode="General">
                  <c:v>20.498000000000001</c:v>
                </c:pt>
                <c:pt idx="10250" formatCode="General">
                  <c:v>20.5</c:v>
                </c:pt>
                <c:pt idx="10251" formatCode="General">
                  <c:v>20.501999999999999</c:v>
                </c:pt>
                <c:pt idx="10252" formatCode="General">
                  <c:v>20.504000000000001</c:v>
                </c:pt>
                <c:pt idx="10253" formatCode="General">
                  <c:v>20.506</c:v>
                </c:pt>
                <c:pt idx="10254" formatCode="General">
                  <c:v>20.507999999999999</c:v>
                </c:pt>
                <c:pt idx="10255" formatCode="General">
                  <c:v>20.51</c:v>
                </c:pt>
                <c:pt idx="10256" formatCode="General">
                  <c:v>20.512</c:v>
                </c:pt>
                <c:pt idx="10257" formatCode="General">
                  <c:v>20.513999999999999</c:v>
                </c:pt>
                <c:pt idx="10258" formatCode="General">
                  <c:v>20.515999999999998</c:v>
                </c:pt>
                <c:pt idx="10259" formatCode="General">
                  <c:v>20.518000000000001</c:v>
                </c:pt>
                <c:pt idx="10260" formatCode="General">
                  <c:v>20.52</c:v>
                </c:pt>
                <c:pt idx="10261" formatCode="General">
                  <c:v>20.521999999999998</c:v>
                </c:pt>
                <c:pt idx="10262" formatCode="General">
                  <c:v>20.524000000000001</c:v>
                </c:pt>
                <c:pt idx="10263" formatCode="General">
                  <c:v>20.526</c:v>
                </c:pt>
                <c:pt idx="10264" formatCode="General">
                  <c:v>20.527999999999999</c:v>
                </c:pt>
                <c:pt idx="10265" formatCode="General">
                  <c:v>20.53</c:v>
                </c:pt>
                <c:pt idx="10266" formatCode="General">
                  <c:v>20.532</c:v>
                </c:pt>
                <c:pt idx="10267" formatCode="General">
                  <c:v>20.533999999999999</c:v>
                </c:pt>
                <c:pt idx="10268" formatCode="General">
                  <c:v>20.536000000000001</c:v>
                </c:pt>
                <c:pt idx="10269" formatCode="General">
                  <c:v>20.538</c:v>
                </c:pt>
                <c:pt idx="10270" formatCode="General">
                  <c:v>20.54</c:v>
                </c:pt>
                <c:pt idx="10271" formatCode="General">
                  <c:v>20.542000000000002</c:v>
                </c:pt>
                <c:pt idx="10272" formatCode="General">
                  <c:v>20.544</c:v>
                </c:pt>
                <c:pt idx="10273" formatCode="General">
                  <c:v>20.545999999999999</c:v>
                </c:pt>
                <c:pt idx="10274" formatCode="General">
                  <c:v>20.547999999999998</c:v>
                </c:pt>
                <c:pt idx="10275" formatCode="General">
                  <c:v>20.55</c:v>
                </c:pt>
                <c:pt idx="10276" formatCode="General">
                  <c:v>20.552</c:v>
                </c:pt>
                <c:pt idx="10277" formatCode="General">
                  <c:v>20.553999999999998</c:v>
                </c:pt>
                <c:pt idx="10278" formatCode="General">
                  <c:v>20.556000000000001</c:v>
                </c:pt>
                <c:pt idx="10279" formatCode="General">
                  <c:v>20.558</c:v>
                </c:pt>
                <c:pt idx="10280" formatCode="General">
                  <c:v>20.56</c:v>
                </c:pt>
                <c:pt idx="10281" formatCode="General">
                  <c:v>20.562000000000001</c:v>
                </c:pt>
                <c:pt idx="10282" formatCode="General">
                  <c:v>20.564</c:v>
                </c:pt>
                <c:pt idx="10283" formatCode="General">
                  <c:v>20.565999999999999</c:v>
                </c:pt>
                <c:pt idx="10284" formatCode="General">
                  <c:v>20.568000000000001</c:v>
                </c:pt>
                <c:pt idx="10285" formatCode="General">
                  <c:v>20.57</c:v>
                </c:pt>
                <c:pt idx="10286" formatCode="General">
                  <c:v>20.571999999999999</c:v>
                </c:pt>
                <c:pt idx="10287" formatCode="General">
                  <c:v>20.574000000000002</c:v>
                </c:pt>
                <c:pt idx="10288" formatCode="General">
                  <c:v>20.576000000000001</c:v>
                </c:pt>
                <c:pt idx="10289" formatCode="General">
                  <c:v>20.577999999999999</c:v>
                </c:pt>
                <c:pt idx="10290" formatCode="General">
                  <c:v>20.58</c:v>
                </c:pt>
                <c:pt idx="10291" formatCode="General">
                  <c:v>20.582000000000001</c:v>
                </c:pt>
                <c:pt idx="10292" formatCode="General">
                  <c:v>20.584</c:v>
                </c:pt>
                <c:pt idx="10293" formatCode="General">
                  <c:v>20.585999999999999</c:v>
                </c:pt>
                <c:pt idx="10294" formatCode="General">
                  <c:v>20.588000000000001</c:v>
                </c:pt>
                <c:pt idx="10295" formatCode="General">
                  <c:v>20.59</c:v>
                </c:pt>
                <c:pt idx="10296" formatCode="General">
                  <c:v>20.591999999999999</c:v>
                </c:pt>
                <c:pt idx="10297" formatCode="General">
                  <c:v>20.594000000000001</c:v>
                </c:pt>
                <c:pt idx="10298" formatCode="General">
                  <c:v>20.596</c:v>
                </c:pt>
                <c:pt idx="10299" formatCode="General">
                  <c:v>20.597999999999999</c:v>
                </c:pt>
                <c:pt idx="10300" formatCode="General">
                  <c:v>20.6</c:v>
                </c:pt>
                <c:pt idx="10301" formatCode="General">
                  <c:v>20.602</c:v>
                </c:pt>
                <c:pt idx="10302" formatCode="General">
                  <c:v>20.603999999999999</c:v>
                </c:pt>
                <c:pt idx="10303" formatCode="General">
                  <c:v>20.606000000000002</c:v>
                </c:pt>
                <c:pt idx="10304" formatCode="General">
                  <c:v>20.608000000000001</c:v>
                </c:pt>
                <c:pt idx="10305" formatCode="General">
                  <c:v>20.61</c:v>
                </c:pt>
                <c:pt idx="10306" formatCode="General">
                  <c:v>20.611999999999998</c:v>
                </c:pt>
                <c:pt idx="10307" formatCode="General">
                  <c:v>20.614000000000001</c:v>
                </c:pt>
                <c:pt idx="10308" formatCode="General">
                  <c:v>20.616</c:v>
                </c:pt>
                <c:pt idx="10309" formatCode="General">
                  <c:v>20.617999999999999</c:v>
                </c:pt>
                <c:pt idx="10310" formatCode="General">
                  <c:v>20.62</c:v>
                </c:pt>
                <c:pt idx="10311" formatCode="General">
                  <c:v>20.622</c:v>
                </c:pt>
                <c:pt idx="10312" formatCode="General">
                  <c:v>20.623999999999999</c:v>
                </c:pt>
                <c:pt idx="10313" formatCode="General">
                  <c:v>20.626000000000001</c:v>
                </c:pt>
                <c:pt idx="10314" formatCode="General">
                  <c:v>20.628</c:v>
                </c:pt>
                <c:pt idx="10315" formatCode="General">
                  <c:v>20.63</c:v>
                </c:pt>
                <c:pt idx="10316" formatCode="General">
                  <c:v>20.632000000000001</c:v>
                </c:pt>
                <c:pt idx="10317" formatCode="General">
                  <c:v>20.634</c:v>
                </c:pt>
                <c:pt idx="10318" formatCode="General">
                  <c:v>20.635999999999999</c:v>
                </c:pt>
                <c:pt idx="10319" formatCode="General">
                  <c:v>20.638000000000002</c:v>
                </c:pt>
                <c:pt idx="10320" formatCode="General">
                  <c:v>20.64</c:v>
                </c:pt>
                <c:pt idx="10321" formatCode="General">
                  <c:v>20.641999999999999</c:v>
                </c:pt>
                <c:pt idx="10322" formatCode="General">
                  <c:v>20.643999999999998</c:v>
                </c:pt>
                <c:pt idx="10323" formatCode="General">
                  <c:v>20.646000000000001</c:v>
                </c:pt>
                <c:pt idx="10324" formatCode="General">
                  <c:v>20.648</c:v>
                </c:pt>
                <c:pt idx="10325" formatCode="General">
                  <c:v>20.65</c:v>
                </c:pt>
                <c:pt idx="10326" formatCode="General">
                  <c:v>20.652000000000001</c:v>
                </c:pt>
                <c:pt idx="10327" formatCode="General">
                  <c:v>20.654</c:v>
                </c:pt>
                <c:pt idx="10328" formatCode="General">
                  <c:v>20.655999999999999</c:v>
                </c:pt>
                <c:pt idx="10329" formatCode="General">
                  <c:v>20.658000000000001</c:v>
                </c:pt>
                <c:pt idx="10330" formatCode="General">
                  <c:v>20.66</c:v>
                </c:pt>
                <c:pt idx="10331" formatCode="General">
                  <c:v>20.661999999999999</c:v>
                </c:pt>
                <c:pt idx="10332" formatCode="General">
                  <c:v>20.664000000000001</c:v>
                </c:pt>
                <c:pt idx="10333" formatCode="General">
                  <c:v>20.666</c:v>
                </c:pt>
                <c:pt idx="10334" formatCode="General">
                  <c:v>20.667999999999999</c:v>
                </c:pt>
                <c:pt idx="10335" formatCode="General">
                  <c:v>20.67</c:v>
                </c:pt>
                <c:pt idx="10336" formatCode="General">
                  <c:v>20.672000000000001</c:v>
                </c:pt>
                <c:pt idx="10337" formatCode="General">
                  <c:v>20.673999999999999</c:v>
                </c:pt>
                <c:pt idx="10338" formatCode="General">
                  <c:v>20.675999999999998</c:v>
                </c:pt>
                <c:pt idx="10339" formatCode="General">
                  <c:v>20.678000000000001</c:v>
                </c:pt>
                <c:pt idx="10340" formatCode="General">
                  <c:v>20.68</c:v>
                </c:pt>
                <c:pt idx="10341" formatCode="General">
                  <c:v>20.681999999999999</c:v>
                </c:pt>
                <c:pt idx="10342" formatCode="General">
                  <c:v>20.684000000000001</c:v>
                </c:pt>
                <c:pt idx="10343" formatCode="General">
                  <c:v>20.686</c:v>
                </c:pt>
                <c:pt idx="10344" formatCode="General">
                  <c:v>20.687999999999999</c:v>
                </c:pt>
                <c:pt idx="10345" formatCode="General">
                  <c:v>20.69</c:v>
                </c:pt>
                <c:pt idx="10346" formatCode="General">
                  <c:v>20.692</c:v>
                </c:pt>
                <c:pt idx="10347" formatCode="General">
                  <c:v>20.693999999999999</c:v>
                </c:pt>
                <c:pt idx="10348" formatCode="General">
                  <c:v>20.696000000000002</c:v>
                </c:pt>
                <c:pt idx="10349" formatCode="General">
                  <c:v>20.698</c:v>
                </c:pt>
                <c:pt idx="10350" formatCode="General">
                  <c:v>20.7</c:v>
                </c:pt>
                <c:pt idx="10351" formatCode="General">
                  <c:v>20.702000000000002</c:v>
                </c:pt>
                <c:pt idx="10352" formatCode="General">
                  <c:v>20.704000000000001</c:v>
                </c:pt>
                <c:pt idx="10353" formatCode="General">
                  <c:v>20.706</c:v>
                </c:pt>
                <c:pt idx="10354" formatCode="General">
                  <c:v>20.707999999999998</c:v>
                </c:pt>
                <c:pt idx="10355" formatCode="General">
                  <c:v>20.71</c:v>
                </c:pt>
                <c:pt idx="10356" formatCode="General">
                  <c:v>20.712</c:v>
                </c:pt>
                <c:pt idx="10357" formatCode="General">
                  <c:v>20.713999999999999</c:v>
                </c:pt>
                <c:pt idx="10358" formatCode="General">
                  <c:v>20.716000000000001</c:v>
                </c:pt>
                <c:pt idx="10359" formatCode="General">
                  <c:v>20.718</c:v>
                </c:pt>
                <c:pt idx="10360" formatCode="General">
                  <c:v>20.72</c:v>
                </c:pt>
                <c:pt idx="10361" formatCode="General">
                  <c:v>20.722000000000001</c:v>
                </c:pt>
                <c:pt idx="10362" formatCode="General">
                  <c:v>20.724</c:v>
                </c:pt>
                <c:pt idx="10363" formatCode="General">
                  <c:v>20.725999999999999</c:v>
                </c:pt>
                <c:pt idx="10364" formatCode="General">
                  <c:v>20.728000000000002</c:v>
                </c:pt>
                <c:pt idx="10365" formatCode="General">
                  <c:v>20.73</c:v>
                </c:pt>
                <c:pt idx="10366" formatCode="General">
                  <c:v>20.731999999999999</c:v>
                </c:pt>
                <c:pt idx="10367" formatCode="General">
                  <c:v>20.734000000000002</c:v>
                </c:pt>
                <c:pt idx="10368" formatCode="General">
                  <c:v>20.736000000000001</c:v>
                </c:pt>
                <c:pt idx="10369" formatCode="General">
                  <c:v>20.738</c:v>
                </c:pt>
                <c:pt idx="10370" formatCode="General">
                  <c:v>20.74</c:v>
                </c:pt>
                <c:pt idx="10371" formatCode="General">
                  <c:v>20.742000000000001</c:v>
                </c:pt>
                <c:pt idx="10372" formatCode="General">
                  <c:v>20.744</c:v>
                </c:pt>
                <c:pt idx="10373" formatCode="General">
                  <c:v>20.745999999999999</c:v>
                </c:pt>
                <c:pt idx="10374" formatCode="General">
                  <c:v>20.748000000000001</c:v>
                </c:pt>
                <c:pt idx="10375" formatCode="General">
                  <c:v>20.75</c:v>
                </c:pt>
                <c:pt idx="10376" formatCode="General">
                  <c:v>20.751999999999999</c:v>
                </c:pt>
                <c:pt idx="10377" formatCode="General">
                  <c:v>20.754000000000001</c:v>
                </c:pt>
                <c:pt idx="10378" formatCode="General">
                  <c:v>20.756</c:v>
                </c:pt>
                <c:pt idx="10379" formatCode="General">
                  <c:v>20.757999999999999</c:v>
                </c:pt>
                <c:pt idx="10380" formatCode="General">
                  <c:v>20.76</c:v>
                </c:pt>
                <c:pt idx="10381" formatCode="General">
                  <c:v>20.762</c:v>
                </c:pt>
                <c:pt idx="10382" formatCode="General">
                  <c:v>20.763999999999999</c:v>
                </c:pt>
                <c:pt idx="10383" formatCode="General">
                  <c:v>20.765999999999998</c:v>
                </c:pt>
                <c:pt idx="10384" formatCode="General">
                  <c:v>20.768000000000001</c:v>
                </c:pt>
                <c:pt idx="10385" formatCode="General">
                  <c:v>20.77</c:v>
                </c:pt>
                <c:pt idx="10386" formatCode="General">
                  <c:v>20.771999999999998</c:v>
                </c:pt>
                <c:pt idx="10387" formatCode="General">
                  <c:v>20.774000000000001</c:v>
                </c:pt>
                <c:pt idx="10388" formatCode="General">
                  <c:v>20.776</c:v>
                </c:pt>
                <c:pt idx="10389" formatCode="General">
                  <c:v>20.777999999999999</c:v>
                </c:pt>
                <c:pt idx="10390" formatCode="General">
                  <c:v>20.78</c:v>
                </c:pt>
                <c:pt idx="10391" formatCode="General">
                  <c:v>20.782</c:v>
                </c:pt>
                <c:pt idx="10392" formatCode="General">
                  <c:v>20.783999999999999</c:v>
                </c:pt>
                <c:pt idx="10393" formatCode="General">
                  <c:v>20.786000000000001</c:v>
                </c:pt>
                <c:pt idx="10394" formatCode="General">
                  <c:v>20.788</c:v>
                </c:pt>
                <c:pt idx="10395" formatCode="General">
                  <c:v>20.79</c:v>
                </c:pt>
                <c:pt idx="10396" formatCode="General">
                  <c:v>20.792000000000002</c:v>
                </c:pt>
                <c:pt idx="10397" formatCode="General">
                  <c:v>20.794</c:v>
                </c:pt>
                <c:pt idx="10398" formatCode="General">
                  <c:v>20.795999999999999</c:v>
                </c:pt>
                <c:pt idx="10399" formatCode="General">
                  <c:v>20.797999999999998</c:v>
                </c:pt>
                <c:pt idx="10400" formatCode="General">
                  <c:v>20.8</c:v>
                </c:pt>
                <c:pt idx="10401" formatCode="General">
                  <c:v>20.802</c:v>
                </c:pt>
                <c:pt idx="10402" formatCode="General">
                  <c:v>20.803999999999998</c:v>
                </c:pt>
                <c:pt idx="10403" formatCode="General">
                  <c:v>20.806000000000001</c:v>
                </c:pt>
                <c:pt idx="10404" formatCode="General">
                  <c:v>20.808</c:v>
                </c:pt>
                <c:pt idx="10405" formatCode="General">
                  <c:v>20.81</c:v>
                </c:pt>
                <c:pt idx="10406" formatCode="General">
                  <c:v>20.812000000000001</c:v>
                </c:pt>
                <c:pt idx="10407" formatCode="General">
                  <c:v>20.814</c:v>
                </c:pt>
                <c:pt idx="10408" formatCode="General">
                  <c:v>20.815999999999999</c:v>
                </c:pt>
                <c:pt idx="10409" formatCode="General">
                  <c:v>20.818000000000001</c:v>
                </c:pt>
                <c:pt idx="10410" formatCode="General">
                  <c:v>20.82</c:v>
                </c:pt>
                <c:pt idx="10411" formatCode="General">
                  <c:v>20.821999999999999</c:v>
                </c:pt>
                <c:pt idx="10412" formatCode="General">
                  <c:v>20.824000000000002</c:v>
                </c:pt>
                <c:pt idx="10413" formatCode="General">
                  <c:v>20.826000000000001</c:v>
                </c:pt>
                <c:pt idx="10414" formatCode="General">
                  <c:v>20.827999999999999</c:v>
                </c:pt>
                <c:pt idx="10415" formatCode="General">
                  <c:v>20.83</c:v>
                </c:pt>
                <c:pt idx="10416" formatCode="General">
                  <c:v>20.832000000000001</c:v>
                </c:pt>
                <c:pt idx="10417" formatCode="General">
                  <c:v>20.834</c:v>
                </c:pt>
                <c:pt idx="10418" formatCode="General">
                  <c:v>20.835999999999999</c:v>
                </c:pt>
                <c:pt idx="10419" formatCode="General">
                  <c:v>20.838000000000001</c:v>
                </c:pt>
                <c:pt idx="10420" formatCode="General">
                  <c:v>20.84</c:v>
                </c:pt>
                <c:pt idx="10421" formatCode="General">
                  <c:v>20.841999999999999</c:v>
                </c:pt>
                <c:pt idx="10422" formatCode="General">
                  <c:v>20.844000000000001</c:v>
                </c:pt>
                <c:pt idx="10423" formatCode="General">
                  <c:v>20.846</c:v>
                </c:pt>
                <c:pt idx="10424" formatCode="General">
                  <c:v>20.847999999999999</c:v>
                </c:pt>
                <c:pt idx="10425" formatCode="General">
                  <c:v>20.85</c:v>
                </c:pt>
                <c:pt idx="10426" formatCode="General">
                  <c:v>20.852</c:v>
                </c:pt>
                <c:pt idx="10427" formatCode="General">
                  <c:v>20.853999999999999</c:v>
                </c:pt>
                <c:pt idx="10428" formatCode="General">
                  <c:v>20.856000000000002</c:v>
                </c:pt>
                <c:pt idx="10429" formatCode="General">
                  <c:v>20.858000000000001</c:v>
                </c:pt>
                <c:pt idx="10430" formatCode="General">
                  <c:v>20.86</c:v>
                </c:pt>
                <c:pt idx="10431" formatCode="General">
                  <c:v>20.861999999999998</c:v>
                </c:pt>
                <c:pt idx="10432" formatCode="General">
                  <c:v>20.864000000000001</c:v>
                </c:pt>
                <c:pt idx="10433" formatCode="General">
                  <c:v>20.866</c:v>
                </c:pt>
                <c:pt idx="10434" formatCode="General">
                  <c:v>20.867999999999999</c:v>
                </c:pt>
                <c:pt idx="10435" formatCode="General">
                  <c:v>20.87</c:v>
                </c:pt>
                <c:pt idx="10436" formatCode="General">
                  <c:v>20.872</c:v>
                </c:pt>
                <c:pt idx="10437" formatCode="General">
                  <c:v>20.873999999999999</c:v>
                </c:pt>
                <c:pt idx="10438" formatCode="General">
                  <c:v>20.876000000000001</c:v>
                </c:pt>
                <c:pt idx="10439" formatCode="General">
                  <c:v>20.878</c:v>
                </c:pt>
                <c:pt idx="10440" formatCode="General">
                  <c:v>20.88</c:v>
                </c:pt>
                <c:pt idx="10441" formatCode="General">
                  <c:v>20.882000000000001</c:v>
                </c:pt>
                <c:pt idx="10442" formatCode="General">
                  <c:v>20.884</c:v>
                </c:pt>
                <c:pt idx="10443" formatCode="General">
                  <c:v>20.885999999999999</c:v>
                </c:pt>
                <c:pt idx="10444" formatCode="General">
                  <c:v>20.888000000000002</c:v>
                </c:pt>
                <c:pt idx="10445" formatCode="General">
                  <c:v>20.89</c:v>
                </c:pt>
                <c:pt idx="10446" formatCode="General">
                  <c:v>20.891999999999999</c:v>
                </c:pt>
                <c:pt idx="10447" formatCode="General">
                  <c:v>20.893999999999998</c:v>
                </c:pt>
                <c:pt idx="10448" formatCode="General">
                  <c:v>20.896000000000001</c:v>
                </c:pt>
                <c:pt idx="10449" formatCode="General">
                  <c:v>20.898</c:v>
                </c:pt>
                <c:pt idx="10450" formatCode="General">
                  <c:v>20.9</c:v>
                </c:pt>
                <c:pt idx="10451" formatCode="General">
                  <c:v>20.902000000000001</c:v>
                </c:pt>
                <c:pt idx="10452" formatCode="General">
                  <c:v>20.904</c:v>
                </c:pt>
                <c:pt idx="10453" formatCode="General">
                  <c:v>20.905999999999999</c:v>
                </c:pt>
                <c:pt idx="10454" formatCode="General">
                  <c:v>20.908000000000001</c:v>
                </c:pt>
                <c:pt idx="10455" formatCode="General">
                  <c:v>20.91</c:v>
                </c:pt>
                <c:pt idx="10456" formatCode="General">
                  <c:v>20.911999999999999</c:v>
                </c:pt>
                <c:pt idx="10457" formatCode="General">
                  <c:v>20.914000000000001</c:v>
                </c:pt>
                <c:pt idx="10458" formatCode="General">
                  <c:v>20.916</c:v>
                </c:pt>
                <c:pt idx="10459" formatCode="General">
                  <c:v>20.917999999999999</c:v>
                </c:pt>
                <c:pt idx="10460" formatCode="General">
                  <c:v>20.92</c:v>
                </c:pt>
                <c:pt idx="10461" formatCode="General">
                  <c:v>20.922000000000001</c:v>
                </c:pt>
                <c:pt idx="10462" formatCode="General">
                  <c:v>20.923999999999999</c:v>
                </c:pt>
                <c:pt idx="10463" formatCode="General">
                  <c:v>20.925999999999998</c:v>
                </c:pt>
                <c:pt idx="10464" formatCode="General">
                  <c:v>20.928000000000001</c:v>
                </c:pt>
                <c:pt idx="10465" formatCode="General">
                  <c:v>20.93</c:v>
                </c:pt>
                <c:pt idx="10466" formatCode="General">
                  <c:v>20.931999999999999</c:v>
                </c:pt>
                <c:pt idx="10467" formatCode="General">
                  <c:v>20.934000000000001</c:v>
                </c:pt>
                <c:pt idx="10468" formatCode="General">
                  <c:v>20.936</c:v>
                </c:pt>
                <c:pt idx="10469" formatCode="General">
                  <c:v>20.937999999999999</c:v>
                </c:pt>
                <c:pt idx="10470" formatCode="General">
                  <c:v>20.94</c:v>
                </c:pt>
                <c:pt idx="10471" formatCode="General">
                  <c:v>20.942</c:v>
                </c:pt>
                <c:pt idx="10472" formatCode="General">
                  <c:v>20.943999999999999</c:v>
                </c:pt>
                <c:pt idx="10473" formatCode="General">
                  <c:v>20.946000000000002</c:v>
                </c:pt>
                <c:pt idx="10474" formatCode="General">
                  <c:v>20.948</c:v>
                </c:pt>
                <c:pt idx="10475" formatCode="General">
                  <c:v>20.95</c:v>
                </c:pt>
                <c:pt idx="10476" formatCode="General">
                  <c:v>20.952000000000002</c:v>
                </c:pt>
                <c:pt idx="10477" formatCode="General">
                  <c:v>20.954000000000001</c:v>
                </c:pt>
                <c:pt idx="10478" formatCode="General">
                  <c:v>20.956</c:v>
                </c:pt>
                <c:pt idx="10479" formatCode="General">
                  <c:v>20.957999999999998</c:v>
                </c:pt>
                <c:pt idx="10480" formatCode="General">
                  <c:v>20.96</c:v>
                </c:pt>
                <c:pt idx="10481" formatCode="General">
                  <c:v>20.962</c:v>
                </c:pt>
                <c:pt idx="10482" formatCode="General">
                  <c:v>20.963999999999999</c:v>
                </c:pt>
                <c:pt idx="10483" formatCode="General">
                  <c:v>20.966000000000001</c:v>
                </c:pt>
                <c:pt idx="10484" formatCode="General">
                  <c:v>20.968</c:v>
                </c:pt>
                <c:pt idx="10485" formatCode="General">
                  <c:v>20.97</c:v>
                </c:pt>
                <c:pt idx="10486" formatCode="General">
                  <c:v>20.972000000000001</c:v>
                </c:pt>
                <c:pt idx="10487" formatCode="General">
                  <c:v>20.974</c:v>
                </c:pt>
                <c:pt idx="10488" formatCode="General">
                  <c:v>20.975999999999999</c:v>
                </c:pt>
                <c:pt idx="10489" formatCode="General">
                  <c:v>20.978000000000002</c:v>
                </c:pt>
                <c:pt idx="10490" formatCode="General">
                  <c:v>20.98</c:v>
                </c:pt>
                <c:pt idx="10491" formatCode="General">
                  <c:v>20.981999999999999</c:v>
                </c:pt>
                <c:pt idx="10492" formatCode="General">
                  <c:v>20.984000000000002</c:v>
                </c:pt>
                <c:pt idx="10493" formatCode="General">
                  <c:v>20.986000000000001</c:v>
                </c:pt>
                <c:pt idx="10494" formatCode="General">
                  <c:v>20.988</c:v>
                </c:pt>
                <c:pt idx="10495" formatCode="General">
                  <c:v>20.99</c:v>
                </c:pt>
                <c:pt idx="10496" formatCode="General">
                  <c:v>20.992000000000001</c:v>
                </c:pt>
                <c:pt idx="10497" formatCode="General">
                  <c:v>20.994</c:v>
                </c:pt>
                <c:pt idx="10498" formatCode="General">
                  <c:v>20.995999999999999</c:v>
                </c:pt>
                <c:pt idx="10499" formatCode="General">
                  <c:v>20.998000000000001</c:v>
                </c:pt>
                <c:pt idx="10500" formatCode="General">
                  <c:v>21</c:v>
                </c:pt>
                <c:pt idx="10501" formatCode="General">
                  <c:v>21.001999999999999</c:v>
                </c:pt>
                <c:pt idx="10502" formatCode="General">
                  <c:v>21.004000000000001</c:v>
                </c:pt>
                <c:pt idx="10503" formatCode="General">
                  <c:v>21.006</c:v>
                </c:pt>
                <c:pt idx="10504" formatCode="General">
                  <c:v>21.007999999999999</c:v>
                </c:pt>
                <c:pt idx="10505" formatCode="General">
                  <c:v>21.01</c:v>
                </c:pt>
                <c:pt idx="10506" formatCode="General">
                  <c:v>21.012</c:v>
                </c:pt>
                <c:pt idx="10507" formatCode="General">
                  <c:v>21.013999999999999</c:v>
                </c:pt>
                <c:pt idx="10508" formatCode="General">
                  <c:v>21.015999999999998</c:v>
                </c:pt>
                <c:pt idx="10509" formatCode="General">
                  <c:v>21.018000000000001</c:v>
                </c:pt>
                <c:pt idx="10510" formatCode="General">
                  <c:v>21.02</c:v>
                </c:pt>
                <c:pt idx="10511" formatCode="General">
                  <c:v>21.021999999999998</c:v>
                </c:pt>
                <c:pt idx="10512" formatCode="General">
                  <c:v>21.024000000000001</c:v>
                </c:pt>
                <c:pt idx="10513" formatCode="General">
                  <c:v>21.026</c:v>
                </c:pt>
                <c:pt idx="10514" formatCode="General">
                  <c:v>21.027999999999999</c:v>
                </c:pt>
                <c:pt idx="10515" formatCode="General">
                  <c:v>21.03</c:v>
                </c:pt>
                <c:pt idx="10516" formatCode="General">
                  <c:v>21.032</c:v>
                </c:pt>
                <c:pt idx="10517" formatCode="General">
                  <c:v>21.033999999999999</c:v>
                </c:pt>
                <c:pt idx="10518" formatCode="General">
                  <c:v>21.036000000000001</c:v>
                </c:pt>
                <c:pt idx="10519" formatCode="General">
                  <c:v>21.038</c:v>
                </c:pt>
                <c:pt idx="10520" formatCode="General">
                  <c:v>21.04</c:v>
                </c:pt>
                <c:pt idx="10521" formatCode="General">
                  <c:v>21.042000000000002</c:v>
                </c:pt>
                <c:pt idx="10522" formatCode="General">
                  <c:v>21.044</c:v>
                </c:pt>
                <c:pt idx="10523" formatCode="General">
                  <c:v>21.045999999999999</c:v>
                </c:pt>
                <c:pt idx="10524" formatCode="General">
                  <c:v>21.047999999999998</c:v>
                </c:pt>
                <c:pt idx="10525" formatCode="General">
                  <c:v>21.05</c:v>
                </c:pt>
                <c:pt idx="10526" formatCode="General">
                  <c:v>21.052</c:v>
                </c:pt>
                <c:pt idx="10527" formatCode="General">
                  <c:v>21.053999999999998</c:v>
                </c:pt>
                <c:pt idx="10528" formatCode="General">
                  <c:v>21.056000000000001</c:v>
                </c:pt>
                <c:pt idx="10529" formatCode="General">
                  <c:v>21.058</c:v>
                </c:pt>
                <c:pt idx="10530" formatCode="General">
                  <c:v>21.06</c:v>
                </c:pt>
                <c:pt idx="10531" formatCode="General">
                  <c:v>21.062000000000001</c:v>
                </c:pt>
                <c:pt idx="10532" formatCode="General">
                  <c:v>21.064</c:v>
                </c:pt>
                <c:pt idx="10533" formatCode="General">
                  <c:v>21.065999999999999</c:v>
                </c:pt>
                <c:pt idx="10534" formatCode="General">
                  <c:v>21.068000000000001</c:v>
                </c:pt>
                <c:pt idx="10535" formatCode="General">
                  <c:v>21.07</c:v>
                </c:pt>
                <c:pt idx="10536" formatCode="General">
                  <c:v>21.071999999999999</c:v>
                </c:pt>
                <c:pt idx="10537" formatCode="General">
                  <c:v>21.074000000000002</c:v>
                </c:pt>
                <c:pt idx="10538" formatCode="General">
                  <c:v>21.076000000000001</c:v>
                </c:pt>
                <c:pt idx="10539" formatCode="General">
                  <c:v>21.077999999999999</c:v>
                </c:pt>
                <c:pt idx="10540" formatCode="General">
                  <c:v>21.08</c:v>
                </c:pt>
                <c:pt idx="10541" formatCode="General">
                  <c:v>21.082000000000001</c:v>
                </c:pt>
                <c:pt idx="10542" formatCode="General">
                  <c:v>21.084</c:v>
                </c:pt>
                <c:pt idx="10543" formatCode="General">
                  <c:v>21.085999999999999</c:v>
                </c:pt>
                <c:pt idx="10544" formatCode="General">
                  <c:v>21.088000000000001</c:v>
                </c:pt>
                <c:pt idx="10545" formatCode="General">
                  <c:v>21.09</c:v>
                </c:pt>
                <c:pt idx="10546" formatCode="General">
                  <c:v>21.091999999999999</c:v>
                </c:pt>
                <c:pt idx="10547" formatCode="General">
                  <c:v>21.094000000000001</c:v>
                </c:pt>
                <c:pt idx="10548" formatCode="General">
                  <c:v>21.096</c:v>
                </c:pt>
                <c:pt idx="10549" formatCode="General">
                  <c:v>21.097999999999999</c:v>
                </c:pt>
                <c:pt idx="10550" formatCode="General">
                  <c:v>21.1</c:v>
                </c:pt>
                <c:pt idx="10551" formatCode="General">
                  <c:v>21.102</c:v>
                </c:pt>
                <c:pt idx="10552" formatCode="General">
                  <c:v>21.103999999999999</c:v>
                </c:pt>
                <c:pt idx="10553" formatCode="General">
                  <c:v>21.106000000000002</c:v>
                </c:pt>
                <c:pt idx="10554" formatCode="General">
                  <c:v>21.108000000000001</c:v>
                </c:pt>
                <c:pt idx="10555" formatCode="General">
                  <c:v>21.11</c:v>
                </c:pt>
                <c:pt idx="10556" formatCode="General">
                  <c:v>21.111999999999998</c:v>
                </c:pt>
                <c:pt idx="10557" formatCode="General">
                  <c:v>21.114000000000001</c:v>
                </c:pt>
                <c:pt idx="10558" formatCode="General">
                  <c:v>21.116</c:v>
                </c:pt>
                <c:pt idx="10559" formatCode="General">
                  <c:v>21.117999999999999</c:v>
                </c:pt>
                <c:pt idx="10560" formatCode="General">
                  <c:v>21.12</c:v>
                </c:pt>
                <c:pt idx="10561" formatCode="General">
                  <c:v>21.122</c:v>
                </c:pt>
                <c:pt idx="10562" formatCode="General">
                  <c:v>21.123999999999999</c:v>
                </c:pt>
                <c:pt idx="10563" formatCode="General">
                  <c:v>21.126000000000001</c:v>
                </c:pt>
                <c:pt idx="10564" formatCode="General">
                  <c:v>21.128</c:v>
                </c:pt>
                <c:pt idx="10565" formatCode="General">
                  <c:v>21.13</c:v>
                </c:pt>
                <c:pt idx="10566" formatCode="General">
                  <c:v>21.132000000000001</c:v>
                </c:pt>
                <c:pt idx="10567" formatCode="General">
                  <c:v>21.134</c:v>
                </c:pt>
                <c:pt idx="10568" formatCode="General">
                  <c:v>21.135999999999999</c:v>
                </c:pt>
                <c:pt idx="10569" formatCode="General">
                  <c:v>21.138000000000002</c:v>
                </c:pt>
                <c:pt idx="10570" formatCode="General">
                  <c:v>21.14</c:v>
                </c:pt>
                <c:pt idx="10571" formatCode="General">
                  <c:v>21.141999999999999</c:v>
                </c:pt>
                <c:pt idx="10572" formatCode="General">
                  <c:v>21.143999999999998</c:v>
                </c:pt>
                <c:pt idx="10573" formatCode="General">
                  <c:v>21.146000000000001</c:v>
                </c:pt>
                <c:pt idx="10574" formatCode="General">
                  <c:v>21.148</c:v>
                </c:pt>
                <c:pt idx="10575" formatCode="General">
                  <c:v>21.15</c:v>
                </c:pt>
                <c:pt idx="10576" formatCode="General">
                  <c:v>21.152000000000001</c:v>
                </c:pt>
                <c:pt idx="10577" formatCode="General">
                  <c:v>21.154</c:v>
                </c:pt>
                <c:pt idx="10578" formatCode="General">
                  <c:v>21.155999999999999</c:v>
                </c:pt>
                <c:pt idx="10579" formatCode="General">
                  <c:v>21.158000000000001</c:v>
                </c:pt>
                <c:pt idx="10580" formatCode="General">
                  <c:v>21.16</c:v>
                </c:pt>
                <c:pt idx="10581" formatCode="General">
                  <c:v>21.161999999999999</c:v>
                </c:pt>
                <c:pt idx="10582" formatCode="General">
                  <c:v>21.164000000000001</c:v>
                </c:pt>
                <c:pt idx="10583" formatCode="General">
                  <c:v>21.166</c:v>
                </c:pt>
                <c:pt idx="10584" formatCode="General">
                  <c:v>21.167999999999999</c:v>
                </c:pt>
                <c:pt idx="10585" formatCode="General">
                  <c:v>21.17</c:v>
                </c:pt>
                <c:pt idx="10586" formatCode="General">
                  <c:v>21.172000000000001</c:v>
                </c:pt>
                <c:pt idx="10587" formatCode="General">
                  <c:v>21.173999999999999</c:v>
                </c:pt>
                <c:pt idx="10588" formatCode="General">
                  <c:v>21.175999999999998</c:v>
                </c:pt>
                <c:pt idx="10589" formatCode="General">
                  <c:v>21.178000000000001</c:v>
                </c:pt>
                <c:pt idx="10590" formatCode="General">
                  <c:v>21.18</c:v>
                </c:pt>
                <c:pt idx="10591" formatCode="General">
                  <c:v>21.181999999999999</c:v>
                </c:pt>
                <c:pt idx="10592" formatCode="General">
                  <c:v>21.184000000000001</c:v>
                </c:pt>
                <c:pt idx="10593" formatCode="General">
                  <c:v>21.186</c:v>
                </c:pt>
                <c:pt idx="10594" formatCode="General">
                  <c:v>21.187999999999999</c:v>
                </c:pt>
                <c:pt idx="10595" formatCode="General">
                  <c:v>21.19</c:v>
                </c:pt>
                <c:pt idx="10596" formatCode="General">
                  <c:v>21.192</c:v>
                </c:pt>
                <c:pt idx="10597" formatCode="General">
                  <c:v>21.193999999999999</c:v>
                </c:pt>
                <c:pt idx="10598" formatCode="General">
                  <c:v>21.196000000000002</c:v>
                </c:pt>
                <c:pt idx="10599" formatCode="General">
                  <c:v>21.198</c:v>
                </c:pt>
                <c:pt idx="10600" formatCode="General">
                  <c:v>21.2</c:v>
                </c:pt>
                <c:pt idx="10601" formatCode="General">
                  <c:v>21.202000000000002</c:v>
                </c:pt>
                <c:pt idx="10602" formatCode="General">
                  <c:v>21.204000000000001</c:v>
                </c:pt>
                <c:pt idx="10603" formatCode="General">
                  <c:v>21.206</c:v>
                </c:pt>
                <c:pt idx="10604" formatCode="General">
                  <c:v>21.207999999999998</c:v>
                </c:pt>
                <c:pt idx="10605" formatCode="General">
                  <c:v>21.21</c:v>
                </c:pt>
                <c:pt idx="10606" formatCode="General">
                  <c:v>21.212</c:v>
                </c:pt>
                <c:pt idx="10607" formatCode="General">
                  <c:v>21.213999999999999</c:v>
                </c:pt>
                <c:pt idx="10608" formatCode="General">
                  <c:v>21.216000000000001</c:v>
                </c:pt>
                <c:pt idx="10609" formatCode="General">
                  <c:v>21.218</c:v>
                </c:pt>
                <c:pt idx="10610" formatCode="General">
                  <c:v>21.22</c:v>
                </c:pt>
                <c:pt idx="10611" formatCode="General">
                  <c:v>21.222000000000001</c:v>
                </c:pt>
                <c:pt idx="10612" formatCode="General">
                  <c:v>21.224</c:v>
                </c:pt>
                <c:pt idx="10613" formatCode="General">
                  <c:v>21.225999999999999</c:v>
                </c:pt>
                <c:pt idx="10614" formatCode="General">
                  <c:v>21.228000000000002</c:v>
                </c:pt>
                <c:pt idx="10615" formatCode="General">
                  <c:v>21.23</c:v>
                </c:pt>
                <c:pt idx="10616" formatCode="General">
                  <c:v>21.231999999999999</c:v>
                </c:pt>
                <c:pt idx="10617" formatCode="General">
                  <c:v>21.234000000000002</c:v>
                </c:pt>
                <c:pt idx="10618" formatCode="General">
                  <c:v>21.236000000000001</c:v>
                </c:pt>
                <c:pt idx="10619" formatCode="General">
                  <c:v>21.238</c:v>
                </c:pt>
                <c:pt idx="10620" formatCode="General">
                  <c:v>21.24</c:v>
                </c:pt>
                <c:pt idx="10621" formatCode="General">
                  <c:v>21.242000000000001</c:v>
                </c:pt>
                <c:pt idx="10622" formatCode="General">
                  <c:v>21.244</c:v>
                </c:pt>
                <c:pt idx="10623" formatCode="General">
                  <c:v>21.245999999999999</c:v>
                </c:pt>
                <c:pt idx="10624" formatCode="General">
                  <c:v>21.248000000000001</c:v>
                </c:pt>
                <c:pt idx="10625" formatCode="General">
                  <c:v>21.25</c:v>
                </c:pt>
                <c:pt idx="10626" formatCode="General">
                  <c:v>21.251999999999999</c:v>
                </c:pt>
                <c:pt idx="10627" formatCode="General">
                  <c:v>21.254000000000001</c:v>
                </c:pt>
                <c:pt idx="10628" formatCode="General">
                  <c:v>21.256</c:v>
                </c:pt>
                <c:pt idx="10629" formatCode="General">
                  <c:v>21.257999999999999</c:v>
                </c:pt>
                <c:pt idx="10630" formatCode="General">
                  <c:v>21.26</c:v>
                </c:pt>
                <c:pt idx="10631" formatCode="General">
                  <c:v>21.262</c:v>
                </c:pt>
                <c:pt idx="10632" formatCode="General">
                  <c:v>21.263999999999999</c:v>
                </c:pt>
                <c:pt idx="10633" formatCode="General">
                  <c:v>21.265999999999998</c:v>
                </c:pt>
                <c:pt idx="10634" formatCode="General">
                  <c:v>21.268000000000001</c:v>
                </c:pt>
                <c:pt idx="10635" formatCode="General">
                  <c:v>21.27</c:v>
                </c:pt>
                <c:pt idx="10636" formatCode="General">
                  <c:v>21.271999999999998</c:v>
                </c:pt>
                <c:pt idx="10637" formatCode="General">
                  <c:v>21.274000000000001</c:v>
                </c:pt>
                <c:pt idx="10638" formatCode="General">
                  <c:v>21.276</c:v>
                </c:pt>
                <c:pt idx="10639" formatCode="General">
                  <c:v>21.277999999999999</c:v>
                </c:pt>
                <c:pt idx="10640" formatCode="General">
                  <c:v>21.28</c:v>
                </c:pt>
                <c:pt idx="10641" formatCode="General">
                  <c:v>21.282</c:v>
                </c:pt>
                <c:pt idx="10642" formatCode="General">
                  <c:v>21.283999999999999</c:v>
                </c:pt>
                <c:pt idx="10643" formatCode="General">
                  <c:v>21.286000000000001</c:v>
                </c:pt>
                <c:pt idx="10644" formatCode="General">
                  <c:v>21.288</c:v>
                </c:pt>
                <c:pt idx="10645" formatCode="General">
                  <c:v>21.29</c:v>
                </c:pt>
                <c:pt idx="10646" formatCode="General">
                  <c:v>21.292000000000002</c:v>
                </c:pt>
                <c:pt idx="10647" formatCode="General">
                  <c:v>21.294</c:v>
                </c:pt>
                <c:pt idx="10648" formatCode="General">
                  <c:v>21.295999999999999</c:v>
                </c:pt>
                <c:pt idx="10649" formatCode="General">
                  <c:v>21.297999999999998</c:v>
                </c:pt>
                <c:pt idx="10650" formatCode="General">
                  <c:v>21.3</c:v>
                </c:pt>
                <c:pt idx="10651" formatCode="General">
                  <c:v>21.302</c:v>
                </c:pt>
                <c:pt idx="10652" formatCode="General">
                  <c:v>21.303999999999998</c:v>
                </c:pt>
                <c:pt idx="10653" formatCode="General">
                  <c:v>21.306000000000001</c:v>
                </c:pt>
                <c:pt idx="10654" formatCode="General">
                  <c:v>21.308</c:v>
                </c:pt>
                <c:pt idx="10655" formatCode="General">
                  <c:v>21.31</c:v>
                </c:pt>
                <c:pt idx="10656" formatCode="General">
                  <c:v>21.312000000000001</c:v>
                </c:pt>
                <c:pt idx="10657" formatCode="General">
                  <c:v>21.314</c:v>
                </c:pt>
                <c:pt idx="10658" formatCode="General">
                  <c:v>21.315999999999999</c:v>
                </c:pt>
                <c:pt idx="10659" formatCode="General">
                  <c:v>21.318000000000001</c:v>
                </c:pt>
                <c:pt idx="10660" formatCode="General">
                  <c:v>21.32</c:v>
                </c:pt>
                <c:pt idx="10661" formatCode="General">
                  <c:v>21.321999999999999</c:v>
                </c:pt>
                <c:pt idx="10662" formatCode="General">
                  <c:v>21.324000000000002</c:v>
                </c:pt>
                <c:pt idx="10663" formatCode="General">
                  <c:v>21.326000000000001</c:v>
                </c:pt>
                <c:pt idx="10664" formatCode="General">
                  <c:v>21.327999999999999</c:v>
                </c:pt>
                <c:pt idx="10665" formatCode="General">
                  <c:v>21.33</c:v>
                </c:pt>
                <c:pt idx="10666" formatCode="General">
                  <c:v>21.332000000000001</c:v>
                </c:pt>
                <c:pt idx="10667" formatCode="General">
                  <c:v>21.334</c:v>
                </c:pt>
                <c:pt idx="10668" formatCode="General">
                  <c:v>21.335999999999999</c:v>
                </c:pt>
                <c:pt idx="10669" formatCode="General">
                  <c:v>21.338000000000001</c:v>
                </c:pt>
                <c:pt idx="10670" formatCode="General">
                  <c:v>21.34</c:v>
                </c:pt>
                <c:pt idx="10671" formatCode="General">
                  <c:v>21.341999999999999</c:v>
                </c:pt>
                <c:pt idx="10672" formatCode="General">
                  <c:v>21.344000000000001</c:v>
                </c:pt>
                <c:pt idx="10673" formatCode="General">
                  <c:v>21.346</c:v>
                </c:pt>
                <c:pt idx="10674" formatCode="General">
                  <c:v>21.347999999999999</c:v>
                </c:pt>
                <c:pt idx="10675" formatCode="General">
                  <c:v>21.35</c:v>
                </c:pt>
                <c:pt idx="10676" formatCode="General">
                  <c:v>21.352</c:v>
                </c:pt>
                <c:pt idx="10677" formatCode="General">
                  <c:v>21.353999999999999</c:v>
                </c:pt>
                <c:pt idx="10678" formatCode="General">
                  <c:v>21.356000000000002</c:v>
                </c:pt>
                <c:pt idx="10679" formatCode="General">
                  <c:v>21.358000000000001</c:v>
                </c:pt>
                <c:pt idx="10680" formatCode="General">
                  <c:v>21.36</c:v>
                </c:pt>
                <c:pt idx="10681" formatCode="General">
                  <c:v>21.361999999999998</c:v>
                </c:pt>
                <c:pt idx="10682" formatCode="General">
                  <c:v>21.364000000000001</c:v>
                </c:pt>
                <c:pt idx="10683" formatCode="General">
                  <c:v>21.366</c:v>
                </c:pt>
                <c:pt idx="10684" formatCode="General">
                  <c:v>21.367999999999999</c:v>
                </c:pt>
                <c:pt idx="10685" formatCode="General">
                  <c:v>21.37</c:v>
                </c:pt>
                <c:pt idx="10686" formatCode="General">
                  <c:v>21.372</c:v>
                </c:pt>
                <c:pt idx="10687" formatCode="General">
                  <c:v>21.373999999999999</c:v>
                </c:pt>
                <c:pt idx="10688" formatCode="General">
                  <c:v>21.376000000000001</c:v>
                </c:pt>
                <c:pt idx="10689" formatCode="General">
                  <c:v>21.378</c:v>
                </c:pt>
                <c:pt idx="10690" formatCode="General">
                  <c:v>21.38</c:v>
                </c:pt>
                <c:pt idx="10691" formatCode="General">
                  <c:v>21.382000000000001</c:v>
                </c:pt>
                <c:pt idx="10692" formatCode="General">
                  <c:v>21.384</c:v>
                </c:pt>
                <c:pt idx="10693" formatCode="General">
                  <c:v>21.385999999999999</c:v>
                </c:pt>
                <c:pt idx="10694" formatCode="General">
                  <c:v>21.388000000000002</c:v>
                </c:pt>
                <c:pt idx="10695" formatCode="General">
                  <c:v>21.39</c:v>
                </c:pt>
                <c:pt idx="10696" formatCode="General">
                  <c:v>21.391999999999999</c:v>
                </c:pt>
                <c:pt idx="10697" formatCode="General">
                  <c:v>21.393999999999998</c:v>
                </c:pt>
                <c:pt idx="10698" formatCode="General">
                  <c:v>21.396000000000001</c:v>
                </c:pt>
                <c:pt idx="10699" formatCode="General">
                  <c:v>21.398</c:v>
                </c:pt>
                <c:pt idx="10700" formatCode="General">
                  <c:v>21.4</c:v>
                </c:pt>
                <c:pt idx="10701" formatCode="General">
                  <c:v>21.402000000000001</c:v>
                </c:pt>
                <c:pt idx="10702" formatCode="General">
                  <c:v>21.404</c:v>
                </c:pt>
                <c:pt idx="10703" formatCode="General">
                  <c:v>21.405999999999999</c:v>
                </c:pt>
                <c:pt idx="10704" formatCode="General">
                  <c:v>21.408000000000001</c:v>
                </c:pt>
                <c:pt idx="10705" formatCode="General">
                  <c:v>21.41</c:v>
                </c:pt>
                <c:pt idx="10706" formatCode="General">
                  <c:v>21.411999999999999</c:v>
                </c:pt>
                <c:pt idx="10707" formatCode="General">
                  <c:v>21.414000000000001</c:v>
                </c:pt>
                <c:pt idx="10708" formatCode="General">
                  <c:v>21.416</c:v>
                </c:pt>
                <c:pt idx="10709" formatCode="General">
                  <c:v>21.417999999999999</c:v>
                </c:pt>
                <c:pt idx="10710" formatCode="General">
                  <c:v>21.42</c:v>
                </c:pt>
                <c:pt idx="10711" formatCode="General">
                  <c:v>21.422000000000001</c:v>
                </c:pt>
                <c:pt idx="10712" formatCode="General">
                  <c:v>21.423999999999999</c:v>
                </c:pt>
                <c:pt idx="10713" formatCode="General">
                  <c:v>21.425999999999998</c:v>
                </c:pt>
                <c:pt idx="10714" formatCode="General">
                  <c:v>21.428000000000001</c:v>
                </c:pt>
                <c:pt idx="10715" formatCode="General">
                  <c:v>21.43</c:v>
                </c:pt>
                <c:pt idx="10716" formatCode="General">
                  <c:v>21.431999999999999</c:v>
                </c:pt>
                <c:pt idx="10717" formatCode="General">
                  <c:v>21.434000000000001</c:v>
                </c:pt>
                <c:pt idx="10718" formatCode="General">
                  <c:v>21.436</c:v>
                </c:pt>
                <c:pt idx="10719" formatCode="General">
                  <c:v>21.437999999999999</c:v>
                </c:pt>
                <c:pt idx="10720" formatCode="General">
                  <c:v>21.44</c:v>
                </c:pt>
                <c:pt idx="10721" formatCode="General">
                  <c:v>21.442</c:v>
                </c:pt>
                <c:pt idx="10722" formatCode="General">
                  <c:v>21.443999999999999</c:v>
                </c:pt>
                <c:pt idx="10723" formatCode="General">
                  <c:v>21.446000000000002</c:v>
                </c:pt>
                <c:pt idx="10724" formatCode="General">
                  <c:v>21.448</c:v>
                </c:pt>
                <c:pt idx="10725" formatCode="General">
                  <c:v>21.45</c:v>
                </c:pt>
                <c:pt idx="10726" formatCode="General">
                  <c:v>21.452000000000002</c:v>
                </c:pt>
                <c:pt idx="10727" formatCode="General">
                  <c:v>21.454000000000001</c:v>
                </c:pt>
                <c:pt idx="10728" formatCode="General">
                  <c:v>21.456</c:v>
                </c:pt>
                <c:pt idx="10729" formatCode="General">
                  <c:v>21.457999999999998</c:v>
                </c:pt>
                <c:pt idx="10730" formatCode="General">
                  <c:v>21.46</c:v>
                </c:pt>
                <c:pt idx="10731" formatCode="General">
                  <c:v>21.462</c:v>
                </c:pt>
                <c:pt idx="10732" formatCode="General">
                  <c:v>21.463999999999999</c:v>
                </c:pt>
                <c:pt idx="10733" formatCode="General">
                  <c:v>21.466000000000001</c:v>
                </c:pt>
                <c:pt idx="10734" formatCode="General">
                  <c:v>21.468</c:v>
                </c:pt>
                <c:pt idx="10735" formatCode="General">
                  <c:v>21.47</c:v>
                </c:pt>
                <c:pt idx="10736" formatCode="General">
                  <c:v>21.472000000000001</c:v>
                </c:pt>
                <c:pt idx="10737" formatCode="General">
                  <c:v>21.474</c:v>
                </c:pt>
                <c:pt idx="10738" formatCode="General">
                  <c:v>21.475999999999999</c:v>
                </c:pt>
                <c:pt idx="10739" formatCode="General">
                  <c:v>21.478000000000002</c:v>
                </c:pt>
                <c:pt idx="10740" formatCode="General">
                  <c:v>21.48</c:v>
                </c:pt>
                <c:pt idx="10741" formatCode="General">
                  <c:v>21.481999999999999</c:v>
                </c:pt>
                <c:pt idx="10742" formatCode="General">
                  <c:v>21.484000000000002</c:v>
                </c:pt>
                <c:pt idx="10743" formatCode="General">
                  <c:v>21.486000000000001</c:v>
                </c:pt>
                <c:pt idx="10744" formatCode="General">
                  <c:v>21.488</c:v>
                </c:pt>
                <c:pt idx="10745" formatCode="General">
                  <c:v>21.49</c:v>
                </c:pt>
                <c:pt idx="10746" formatCode="General">
                  <c:v>21.492000000000001</c:v>
                </c:pt>
                <c:pt idx="10747" formatCode="General">
                  <c:v>21.494</c:v>
                </c:pt>
                <c:pt idx="10748" formatCode="General">
                  <c:v>21.495999999999999</c:v>
                </c:pt>
                <c:pt idx="10749" formatCode="General">
                  <c:v>21.498000000000001</c:v>
                </c:pt>
                <c:pt idx="10750" formatCode="General">
                  <c:v>21.5</c:v>
                </c:pt>
                <c:pt idx="10751" formatCode="General">
                  <c:v>21.501999999999999</c:v>
                </c:pt>
                <c:pt idx="10752" formatCode="General">
                  <c:v>21.504000000000001</c:v>
                </c:pt>
                <c:pt idx="10753" formatCode="General">
                  <c:v>21.506</c:v>
                </c:pt>
                <c:pt idx="10754" formatCode="General">
                  <c:v>21.507999999999999</c:v>
                </c:pt>
                <c:pt idx="10755" formatCode="General">
                  <c:v>21.51</c:v>
                </c:pt>
                <c:pt idx="10756" formatCode="General">
                  <c:v>21.512</c:v>
                </c:pt>
                <c:pt idx="10757" formatCode="General">
                  <c:v>21.513999999999999</c:v>
                </c:pt>
                <c:pt idx="10758" formatCode="General">
                  <c:v>21.515999999999998</c:v>
                </c:pt>
                <c:pt idx="10759" formatCode="General">
                  <c:v>21.518000000000001</c:v>
                </c:pt>
                <c:pt idx="10760" formatCode="General">
                  <c:v>21.52</c:v>
                </c:pt>
                <c:pt idx="10761" formatCode="General">
                  <c:v>21.521999999999998</c:v>
                </c:pt>
                <c:pt idx="10762" formatCode="General">
                  <c:v>21.524000000000001</c:v>
                </c:pt>
                <c:pt idx="10763" formatCode="General">
                  <c:v>21.526</c:v>
                </c:pt>
                <c:pt idx="10764" formatCode="General">
                  <c:v>21.527999999999999</c:v>
                </c:pt>
                <c:pt idx="10765" formatCode="General">
                  <c:v>21.53</c:v>
                </c:pt>
                <c:pt idx="10766" formatCode="General">
                  <c:v>21.532</c:v>
                </c:pt>
                <c:pt idx="10767" formatCode="General">
                  <c:v>21.533999999999999</c:v>
                </c:pt>
                <c:pt idx="10768" formatCode="General">
                  <c:v>21.536000000000001</c:v>
                </c:pt>
                <c:pt idx="10769" formatCode="General">
                  <c:v>21.538</c:v>
                </c:pt>
                <c:pt idx="10770" formatCode="General">
                  <c:v>21.54</c:v>
                </c:pt>
                <c:pt idx="10771" formatCode="General">
                  <c:v>21.542000000000002</c:v>
                </c:pt>
                <c:pt idx="10772" formatCode="General">
                  <c:v>21.544</c:v>
                </c:pt>
                <c:pt idx="10773" formatCode="General">
                  <c:v>21.545999999999999</c:v>
                </c:pt>
                <c:pt idx="10774" formatCode="General">
                  <c:v>21.547999999999998</c:v>
                </c:pt>
                <c:pt idx="10775" formatCode="General">
                  <c:v>21.55</c:v>
                </c:pt>
                <c:pt idx="10776" formatCode="General">
                  <c:v>21.552</c:v>
                </c:pt>
                <c:pt idx="10777" formatCode="General">
                  <c:v>21.553999999999998</c:v>
                </c:pt>
                <c:pt idx="10778" formatCode="General">
                  <c:v>21.556000000000001</c:v>
                </c:pt>
                <c:pt idx="10779" formatCode="General">
                  <c:v>21.558</c:v>
                </c:pt>
                <c:pt idx="10780" formatCode="General">
                  <c:v>21.56</c:v>
                </c:pt>
                <c:pt idx="10781" formatCode="General">
                  <c:v>21.562000000000001</c:v>
                </c:pt>
                <c:pt idx="10782" formatCode="General">
                  <c:v>21.564</c:v>
                </c:pt>
                <c:pt idx="10783" formatCode="General">
                  <c:v>21.565999999999999</c:v>
                </c:pt>
                <c:pt idx="10784" formatCode="General">
                  <c:v>21.568000000000001</c:v>
                </c:pt>
                <c:pt idx="10785" formatCode="General">
                  <c:v>21.57</c:v>
                </c:pt>
                <c:pt idx="10786" formatCode="General">
                  <c:v>21.571999999999999</c:v>
                </c:pt>
                <c:pt idx="10787" formatCode="General">
                  <c:v>21.574000000000002</c:v>
                </c:pt>
                <c:pt idx="10788" formatCode="General">
                  <c:v>21.576000000000001</c:v>
                </c:pt>
                <c:pt idx="10789" formatCode="General">
                  <c:v>21.577999999999999</c:v>
                </c:pt>
                <c:pt idx="10790" formatCode="General">
                  <c:v>21.58</c:v>
                </c:pt>
                <c:pt idx="10791" formatCode="General">
                  <c:v>21.582000000000001</c:v>
                </c:pt>
                <c:pt idx="10792" formatCode="General">
                  <c:v>21.584</c:v>
                </c:pt>
                <c:pt idx="10793" formatCode="General">
                  <c:v>21.585999999999999</c:v>
                </c:pt>
                <c:pt idx="10794" formatCode="General">
                  <c:v>21.588000000000001</c:v>
                </c:pt>
                <c:pt idx="10795" formatCode="General">
                  <c:v>21.59</c:v>
                </c:pt>
                <c:pt idx="10796" formatCode="General">
                  <c:v>21.591999999999999</c:v>
                </c:pt>
                <c:pt idx="10797" formatCode="General">
                  <c:v>21.594000000000001</c:v>
                </c:pt>
                <c:pt idx="10798" formatCode="General">
                  <c:v>21.596</c:v>
                </c:pt>
                <c:pt idx="10799" formatCode="General">
                  <c:v>21.597999999999999</c:v>
                </c:pt>
                <c:pt idx="10800" formatCode="General">
                  <c:v>21.6</c:v>
                </c:pt>
                <c:pt idx="10801" formatCode="General">
                  <c:v>21.602</c:v>
                </c:pt>
                <c:pt idx="10802" formatCode="General">
                  <c:v>21.603999999999999</c:v>
                </c:pt>
                <c:pt idx="10803" formatCode="General">
                  <c:v>21.606000000000002</c:v>
                </c:pt>
                <c:pt idx="10804" formatCode="General">
                  <c:v>21.608000000000001</c:v>
                </c:pt>
                <c:pt idx="10805" formatCode="General">
                  <c:v>21.61</c:v>
                </c:pt>
                <c:pt idx="10806" formatCode="General">
                  <c:v>21.611999999999998</c:v>
                </c:pt>
                <c:pt idx="10807" formatCode="General">
                  <c:v>21.614000000000001</c:v>
                </c:pt>
                <c:pt idx="10808" formatCode="General">
                  <c:v>21.616</c:v>
                </c:pt>
                <c:pt idx="10809" formatCode="General">
                  <c:v>21.617999999999999</c:v>
                </c:pt>
                <c:pt idx="10810" formatCode="General">
                  <c:v>21.62</c:v>
                </c:pt>
                <c:pt idx="10811" formatCode="General">
                  <c:v>21.622</c:v>
                </c:pt>
                <c:pt idx="10812" formatCode="General">
                  <c:v>21.623999999999999</c:v>
                </c:pt>
                <c:pt idx="10813" formatCode="General">
                  <c:v>21.626000000000001</c:v>
                </c:pt>
                <c:pt idx="10814" formatCode="General">
                  <c:v>21.628</c:v>
                </c:pt>
                <c:pt idx="10815" formatCode="General">
                  <c:v>21.63</c:v>
                </c:pt>
                <c:pt idx="10816" formatCode="General">
                  <c:v>21.632000000000001</c:v>
                </c:pt>
                <c:pt idx="10817" formatCode="General">
                  <c:v>21.634</c:v>
                </c:pt>
                <c:pt idx="10818" formatCode="General">
                  <c:v>21.635999999999999</c:v>
                </c:pt>
                <c:pt idx="10819" formatCode="General">
                  <c:v>21.638000000000002</c:v>
                </c:pt>
                <c:pt idx="10820" formatCode="General">
                  <c:v>21.64</c:v>
                </c:pt>
                <c:pt idx="10821" formatCode="General">
                  <c:v>21.641999999999999</c:v>
                </c:pt>
                <c:pt idx="10822" formatCode="General">
                  <c:v>21.643999999999998</c:v>
                </c:pt>
                <c:pt idx="10823" formatCode="General">
                  <c:v>21.646000000000001</c:v>
                </c:pt>
                <c:pt idx="10824" formatCode="General">
                  <c:v>21.648</c:v>
                </c:pt>
                <c:pt idx="10825" formatCode="General">
                  <c:v>21.65</c:v>
                </c:pt>
                <c:pt idx="10826" formatCode="General">
                  <c:v>21.652000000000001</c:v>
                </c:pt>
                <c:pt idx="10827" formatCode="General">
                  <c:v>21.654</c:v>
                </c:pt>
                <c:pt idx="10828" formatCode="General">
                  <c:v>21.655999999999999</c:v>
                </c:pt>
                <c:pt idx="10829" formatCode="General">
                  <c:v>21.658000000000001</c:v>
                </c:pt>
                <c:pt idx="10830" formatCode="General">
                  <c:v>21.66</c:v>
                </c:pt>
                <c:pt idx="10831" formatCode="General">
                  <c:v>21.661999999999999</c:v>
                </c:pt>
                <c:pt idx="10832" formatCode="General">
                  <c:v>21.664000000000001</c:v>
                </c:pt>
                <c:pt idx="10833" formatCode="General">
                  <c:v>21.666</c:v>
                </c:pt>
                <c:pt idx="10834" formatCode="General">
                  <c:v>21.667999999999999</c:v>
                </c:pt>
                <c:pt idx="10835" formatCode="General">
                  <c:v>21.67</c:v>
                </c:pt>
                <c:pt idx="10836" formatCode="General">
                  <c:v>21.672000000000001</c:v>
                </c:pt>
                <c:pt idx="10837" formatCode="General">
                  <c:v>21.673999999999999</c:v>
                </c:pt>
                <c:pt idx="10838" formatCode="General">
                  <c:v>21.675999999999998</c:v>
                </c:pt>
                <c:pt idx="10839" formatCode="General">
                  <c:v>21.678000000000001</c:v>
                </c:pt>
                <c:pt idx="10840" formatCode="General">
                  <c:v>21.68</c:v>
                </c:pt>
                <c:pt idx="10841" formatCode="General">
                  <c:v>21.681999999999999</c:v>
                </c:pt>
                <c:pt idx="10842" formatCode="General">
                  <c:v>21.684000000000001</c:v>
                </c:pt>
                <c:pt idx="10843" formatCode="General">
                  <c:v>21.686</c:v>
                </c:pt>
                <c:pt idx="10844" formatCode="General">
                  <c:v>21.687999999999999</c:v>
                </c:pt>
                <c:pt idx="10845" formatCode="General">
                  <c:v>21.69</c:v>
                </c:pt>
                <c:pt idx="10846" formatCode="General">
                  <c:v>21.692</c:v>
                </c:pt>
                <c:pt idx="10847" formatCode="General">
                  <c:v>21.693999999999999</c:v>
                </c:pt>
                <c:pt idx="10848" formatCode="General">
                  <c:v>21.696000000000002</c:v>
                </c:pt>
                <c:pt idx="10849" formatCode="General">
                  <c:v>21.698</c:v>
                </c:pt>
                <c:pt idx="10850" formatCode="General">
                  <c:v>21.7</c:v>
                </c:pt>
                <c:pt idx="10851" formatCode="General">
                  <c:v>21.702000000000002</c:v>
                </c:pt>
                <c:pt idx="10852" formatCode="General">
                  <c:v>21.704000000000001</c:v>
                </c:pt>
                <c:pt idx="10853" formatCode="General">
                  <c:v>21.706</c:v>
                </c:pt>
                <c:pt idx="10854" formatCode="General">
                  <c:v>21.707999999999998</c:v>
                </c:pt>
                <c:pt idx="10855" formatCode="General">
                  <c:v>21.71</c:v>
                </c:pt>
                <c:pt idx="10856" formatCode="General">
                  <c:v>21.712</c:v>
                </c:pt>
                <c:pt idx="10857" formatCode="General">
                  <c:v>21.713999999999999</c:v>
                </c:pt>
                <c:pt idx="10858" formatCode="General">
                  <c:v>21.716000000000001</c:v>
                </c:pt>
                <c:pt idx="10859" formatCode="General">
                  <c:v>21.718</c:v>
                </c:pt>
                <c:pt idx="10860" formatCode="General">
                  <c:v>21.72</c:v>
                </c:pt>
                <c:pt idx="10861" formatCode="General">
                  <c:v>21.722000000000001</c:v>
                </c:pt>
                <c:pt idx="10862" formatCode="General">
                  <c:v>21.724</c:v>
                </c:pt>
                <c:pt idx="10863" formatCode="General">
                  <c:v>21.725999999999999</c:v>
                </c:pt>
                <c:pt idx="10864" formatCode="General">
                  <c:v>21.728000000000002</c:v>
                </c:pt>
                <c:pt idx="10865" formatCode="General">
                  <c:v>21.73</c:v>
                </c:pt>
                <c:pt idx="10866" formatCode="General">
                  <c:v>21.731999999999999</c:v>
                </c:pt>
                <c:pt idx="10867" formatCode="General">
                  <c:v>21.734000000000002</c:v>
                </c:pt>
                <c:pt idx="10868" formatCode="General">
                  <c:v>21.736000000000001</c:v>
                </c:pt>
                <c:pt idx="10869" formatCode="General">
                  <c:v>21.738</c:v>
                </c:pt>
                <c:pt idx="10870" formatCode="General">
                  <c:v>21.74</c:v>
                </c:pt>
                <c:pt idx="10871" formatCode="General">
                  <c:v>21.742000000000001</c:v>
                </c:pt>
                <c:pt idx="10872" formatCode="General">
                  <c:v>21.744</c:v>
                </c:pt>
                <c:pt idx="10873" formatCode="General">
                  <c:v>21.745999999999999</c:v>
                </c:pt>
                <c:pt idx="10874" formatCode="General">
                  <c:v>21.748000000000001</c:v>
                </c:pt>
                <c:pt idx="10875" formatCode="General">
                  <c:v>21.75</c:v>
                </c:pt>
                <c:pt idx="10876" formatCode="General">
                  <c:v>21.751999999999999</c:v>
                </c:pt>
                <c:pt idx="10877" formatCode="General">
                  <c:v>21.754000000000001</c:v>
                </c:pt>
                <c:pt idx="10878" formatCode="General">
                  <c:v>21.756</c:v>
                </c:pt>
                <c:pt idx="10879" formatCode="General">
                  <c:v>21.757999999999999</c:v>
                </c:pt>
                <c:pt idx="10880" formatCode="General">
                  <c:v>21.76</c:v>
                </c:pt>
                <c:pt idx="10881" formatCode="General">
                  <c:v>21.762</c:v>
                </c:pt>
                <c:pt idx="10882" formatCode="General">
                  <c:v>21.763999999999999</c:v>
                </c:pt>
                <c:pt idx="10883" formatCode="General">
                  <c:v>21.765999999999998</c:v>
                </c:pt>
                <c:pt idx="10884" formatCode="General">
                  <c:v>21.768000000000001</c:v>
                </c:pt>
                <c:pt idx="10885" formatCode="General">
                  <c:v>21.77</c:v>
                </c:pt>
                <c:pt idx="10886" formatCode="General">
                  <c:v>21.771999999999998</c:v>
                </c:pt>
                <c:pt idx="10887" formatCode="General">
                  <c:v>21.774000000000001</c:v>
                </c:pt>
                <c:pt idx="10888" formatCode="General">
                  <c:v>21.776</c:v>
                </c:pt>
                <c:pt idx="10889" formatCode="General">
                  <c:v>21.777999999999999</c:v>
                </c:pt>
                <c:pt idx="10890" formatCode="General">
                  <c:v>21.78</c:v>
                </c:pt>
                <c:pt idx="10891" formatCode="General">
                  <c:v>21.782</c:v>
                </c:pt>
                <c:pt idx="10892" formatCode="General">
                  <c:v>21.783999999999999</c:v>
                </c:pt>
                <c:pt idx="10893" formatCode="General">
                  <c:v>21.786000000000001</c:v>
                </c:pt>
                <c:pt idx="10894" formatCode="General">
                  <c:v>21.788</c:v>
                </c:pt>
                <c:pt idx="10895" formatCode="General">
                  <c:v>21.79</c:v>
                </c:pt>
                <c:pt idx="10896" formatCode="General">
                  <c:v>21.792000000000002</c:v>
                </c:pt>
                <c:pt idx="10897" formatCode="General">
                  <c:v>21.794</c:v>
                </c:pt>
                <c:pt idx="10898" formatCode="General">
                  <c:v>21.795999999999999</c:v>
                </c:pt>
                <c:pt idx="10899" formatCode="General">
                  <c:v>21.797999999999998</c:v>
                </c:pt>
                <c:pt idx="10900" formatCode="General">
                  <c:v>21.8</c:v>
                </c:pt>
                <c:pt idx="10901" formatCode="General">
                  <c:v>21.802</c:v>
                </c:pt>
                <c:pt idx="10902" formatCode="General">
                  <c:v>21.803999999999998</c:v>
                </c:pt>
                <c:pt idx="10903" formatCode="General">
                  <c:v>21.806000000000001</c:v>
                </c:pt>
                <c:pt idx="10904" formatCode="General">
                  <c:v>21.808</c:v>
                </c:pt>
                <c:pt idx="10905" formatCode="General">
                  <c:v>21.81</c:v>
                </c:pt>
                <c:pt idx="10906" formatCode="General">
                  <c:v>21.812000000000001</c:v>
                </c:pt>
                <c:pt idx="10907" formatCode="General">
                  <c:v>21.814</c:v>
                </c:pt>
                <c:pt idx="10908" formatCode="General">
                  <c:v>21.815999999999999</c:v>
                </c:pt>
                <c:pt idx="10909" formatCode="General">
                  <c:v>21.818000000000001</c:v>
                </c:pt>
                <c:pt idx="10910" formatCode="General">
                  <c:v>21.82</c:v>
                </c:pt>
                <c:pt idx="10911" formatCode="General">
                  <c:v>21.821999999999999</c:v>
                </c:pt>
                <c:pt idx="10912" formatCode="General">
                  <c:v>21.824000000000002</c:v>
                </c:pt>
                <c:pt idx="10913" formatCode="General">
                  <c:v>21.826000000000001</c:v>
                </c:pt>
                <c:pt idx="10914" formatCode="General">
                  <c:v>21.827999999999999</c:v>
                </c:pt>
                <c:pt idx="10915" formatCode="General">
                  <c:v>21.83</c:v>
                </c:pt>
                <c:pt idx="10916" formatCode="General">
                  <c:v>21.832000000000001</c:v>
                </c:pt>
                <c:pt idx="10917" formatCode="General">
                  <c:v>21.834</c:v>
                </c:pt>
                <c:pt idx="10918" formatCode="General">
                  <c:v>21.835999999999999</c:v>
                </c:pt>
                <c:pt idx="10919" formatCode="General">
                  <c:v>21.838000000000001</c:v>
                </c:pt>
                <c:pt idx="10920" formatCode="General">
                  <c:v>21.84</c:v>
                </c:pt>
                <c:pt idx="10921" formatCode="General">
                  <c:v>21.841999999999999</c:v>
                </c:pt>
                <c:pt idx="10922" formatCode="General">
                  <c:v>21.844000000000001</c:v>
                </c:pt>
                <c:pt idx="10923" formatCode="General">
                  <c:v>21.846</c:v>
                </c:pt>
                <c:pt idx="10924" formatCode="General">
                  <c:v>21.847999999999999</c:v>
                </c:pt>
                <c:pt idx="10925" formatCode="General">
                  <c:v>21.85</c:v>
                </c:pt>
                <c:pt idx="10926" formatCode="General">
                  <c:v>21.852</c:v>
                </c:pt>
                <c:pt idx="10927" formatCode="General">
                  <c:v>21.853999999999999</c:v>
                </c:pt>
                <c:pt idx="10928" formatCode="General">
                  <c:v>21.856000000000002</c:v>
                </c:pt>
                <c:pt idx="10929" formatCode="General">
                  <c:v>21.858000000000001</c:v>
                </c:pt>
                <c:pt idx="10930" formatCode="General">
                  <c:v>21.86</c:v>
                </c:pt>
                <c:pt idx="10931" formatCode="General">
                  <c:v>21.861999999999998</c:v>
                </c:pt>
                <c:pt idx="10932" formatCode="General">
                  <c:v>21.864000000000001</c:v>
                </c:pt>
                <c:pt idx="10933" formatCode="General">
                  <c:v>21.866</c:v>
                </c:pt>
                <c:pt idx="10934" formatCode="General">
                  <c:v>21.867999999999999</c:v>
                </c:pt>
                <c:pt idx="10935" formatCode="General">
                  <c:v>21.87</c:v>
                </c:pt>
                <c:pt idx="10936" formatCode="General">
                  <c:v>21.872</c:v>
                </c:pt>
                <c:pt idx="10937" formatCode="General">
                  <c:v>21.873999999999999</c:v>
                </c:pt>
                <c:pt idx="10938" formatCode="General">
                  <c:v>21.876000000000001</c:v>
                </c:pt>
                <c:pt idx="10939" formatCode="General">
                  <c:v>21.878</c:v>
                </c:pt>
                <c:pt idx="10940" formatCode="General">
                  <c:v>21.88</c:v>
                </c:pt>
                <c:pt idx="10941" formatCode="General">
                  <c:v>21.882000000000001</c:v>
                </c:pt>
                <c:pt idx="10942" formatCode="General">
                  <c:v>21.884</c:v>
                </c:pt>
                <c:pt idx="10943" formatCode="General">
                  <c:v>21.885999999999999</c:v>
                </c:pt>
                <c:pt idx="10944" formatCode="General">
                  <c:v>21.888000000000002</c:v>
                </c:pt>
                <c:pt idx="10945" formatCode="General">
                  <c:v>21.89</c:v>
                </c:pt>
                <c:pt idx="10946" formatCode="General">
                  <c:v>21.891999999999999</c:v>
                </c:pt>
                <c:pt idx="10947" formatCode="General">
                  <c:v>21.893999999999998</c:v>
                </c:pt>
                <c:pt idx="10948" formatCode="General">
                  <c:v>21.896000000000001</c:v>
                </c:pt>
                <c:pt idx="10949" formatCode="General">
                  <c:v>21.898</c:v>
                </c:pt>
                <c:pt idx="10950" formatCode="General">
                  <c:v>21.9</c:v>
                </c:pt>
                <c:pt idx="10951" formatCode="General">
                  <c:v>21.902000000000001</c:v>
                </c:pt>
                <c:pt idx="10952" formatCode="General">
                  <c:v>21.904</c:v>
                </c:pt>
                <c:pt idx="10953" formatCode="General">
                  <c:v>21.905999999999999</c:v>
                </c:pt>
                <c:pt idx="10954" formatCode="General">
                  <c:v>21.908000000000001</c:v>
                </c:pt>
                <c:pt idx="10955" formatCode="General">
                  <c:v>21.91</c:v>
                </c:pt>
                <c:pt idx="10956" formatCode="General">
                  <c:v>21.911999999999999</c:v>
                </c:pt>
                <c:pt idx="10957" formatCode="General">
                  <c:v>21.914000000000001</c:v>
                </c:pt>
                <c:pt idx="10958" formatCode="General">
                  <c:v>21.916</c:v>
                </c:pt>
                <c:pt idx="10959" formatCode="General">
                  <c:v>21.917999999999999</c:v>
                </c:pt>
                <c:pt idx="10960" formatCode="General">
                  <c:v>21.92</c:v>
                </c:pt>
                <c:pt idx="10961" formatCode="General">
                  <c:v>21.922000000000001</c:v>
                </c:pt>
                <c:pt idx="10962" formatCode="General">
                  <c:v>21.923999999999999</c:v>
                </c:pt>
                <c:pt idx="10963" formatCode="General">
                  <c:v>21.925999999999998</c:v>
                </c:pt>
                <c:pt idx="10964" formatCode="General">
                  <c:v>21.928000000000001</c:v>
                </c:pt>
                <c:pt idx="10965" formatCode="General">
                  <c:v>21.93</c:v>
                </c:pt>
                <c:pt idx="10966" formatCode="General">
                  <c:v>21.931999999999999</c:v>
                </c:pt>
                <c:pt idx="10967" formatCode="General">
                  <c:v>21.934000000000001</c:v>
                </c:pt>
                <c:pt idx="10968" formatCode="General">
                  <c:v>21.936</c:v>
                </c:pt>
                <c:pt idx="10969" formatCode="General">
                  <c:v>21.937999999999999</c:v>
                </c:pt>
                <c:pt idx="10970" formatCode="General">
                  <c:v>21.94</c:v>
                </c:pt>
                <c:pt idx="10971" formatCode="General">
                  <c:v>21.942</c:v>
                </c:pt>
                <c:pt idx="10972" formatCode="General">
                  <c:v>21.943999999999999</c:v>
                </c:pt>
                <c:pt idx="10973" formatCode="General">
                  <c:v>21.946000000000002</c:v>
                </c:pt>
                <c:pt idx="10974" formatCode="General">
                  <c:v>21.948</c:v>
                </c:pt>
                <c:pt idx="10975" formatCode="General">
                  <c:v>21.95</c:v>
                </c:pt>
                <c:pt idx="10976" formatCode="General">
                  <c:v>21.952000000000002</c:v>
                </c:pt>
                <c:pt idx="10977" formatCode="General">
                  <c:v>21.954000000000001</c:v>
                </c:pt>
                <c:pt idx="10978" formatCode="General">
                  <c:v>21.956</c:v>
                </c:pt>
                <c:pt idx="10979" formatCode="General">
                  <c:v>21.957999999999998</c:v>
                </c:pt>
                <c:pt idx="10980" formatCode="General">
                  <c:v>21.96</c:v>
                </c:pt>
                <c:pt idx="10981" formatCode="General">
                  <c:v>21.962</c:v>
                </c:pt>
                <c:pt idx="10982" formatCode="General">
                  <c:v>21.963999999999999</c:v>
                </c:pt>
                <c:pt idx="10983" formatCode="General">
                  <c:v>21.966000000000001</c:v>
                </c:pt>
                <c:pt idx="10984" formatCode="General">
                  <c:v>21.968</c:v>
                </c:pt>
                <c:pt idx="10985" formatCode="General">
                  <c:v>21.97</c:v>
                </c:pt>
                <c:pt idx="10986" formatCode="General">
                  <c:v>21.972000000000001</c:v>
                </c:pt>
                <c:pt idx="10987" formatCode="General">
                  <c:v>21.974</c:v>
                </c:pt>
                <c:pt idx="10988" formatCode="General">
                  <c:v>21.975999999999999</c:v>
                </c:pt>
                <c:pt idx="10989" formatCode="General">
                  <c:v>21.978000000000002</c:v>
                </c:pt>
                <c:pt idx="10990" formatCode="General">
                  <c:v>21.98</c:v>
                </c:pt>
                <c:pt idx="10991" formatCode="General">
                  <c:v>21.981999999999999</c:v>
                </c:pt>
                <c:pt idx="10992" formatCode="General">
                  <c:v>21.984000000000002</c:v>
                </c:pt>
                <c:pt idx="10993" formatCode="General">
                  <c:v>21.986000000000001</c:v>
                </c:pt>
                <c:pt idx="10994" formatCode="General">
                  <c:v>21.988</c:v>
                </c:pt>
                <c:pt idx="10995" formatCode="General">
                  <c:v>21.99</c:v>
                </c:pt>
                <c:pt idx="10996" formatCode="General">
                  <c:v>21.992000000000001</c:v>
                </c:pt>
                <c:pt idx="10997" formatCode="General">
                  <c:v>21.994</c:v>
                </c:pt>
                <c:pt idx="10998" formatCode="General">
                  <c:v>21.995999999999999</c:v>
                </c:pt>
                <c:pt idx="10999" formatCode="General">
                  <c:v>21.998000000000001</c:v>
                </c:pt>
                <c:pt idx="11000" formatCode="General">
                  <c:v>22</c:v>
                </c:pt>
                <c:pt idx="11001" formatCode="General">
                  <c:v>22.001999999999999</c:v>
                </c:pt>
                <c:pt idx="11002" formatCode="General">
                  <c:v>22.004000000000001</c:v>
                </c:pt>
                <c:pt idx="11003" formatCode="General">
                  <c:v>22.006</c:v>
                </c:pt>
                <c:pt idx="11004" formatCode="General">
                  <c:v>22.007999999999999</c:v>
                </c:pt>
                <c:pt idx="11005" formatCode="General">
                  <c:v>22.01</c:v>
                </c:pt>
                <c:pt idx="11006" formatCode="General">
                  <c:v>22.012</c:v>
                </c:pt>
                <c:pt idx="11007" formatCode="General">
                  <c:v>22.013999999999999</c:v>
                </c:pt>
                <c:pt idx="11008" formatCode="General">
                  <c:v>22.015999999999998</c:v>
                </c:pt>
                <c:pt idx="11009" formatCode="General">
                  <c:v>22.018000000000001</c:v>
                </c:pt>
                <c:pt idx="11010" formatCode="General">
                  <c:v>22.02</c:v>
                </c:pt>
                <c:pt idx="11011" formatCode="General">
                  <c:v>22.021999999999998</c:v>
                </c:pt>
                <c:pt idx="11012" formatCode="General">
                  <c:v>22.024000000000001</c:v>
                </c:pt>
                <c:pt idx="11013" formatCode="General">
                  <c:v>22.026</c:v>
                </c:pt>
                <c:pt idx="11014" formatCode="General">
                  <c:v>22.027999999999999</c:v>
                </c:pt>
                <c:pt idx="11015" formatCode="General">
                  <c:v>22.03</c:v>
                </c:pt>
                <c:pt idx="11016" formatCode="General">
                  <c:v>22.032</c:v>
                </c:pt>
                <c:pt idx="11017" formatCode="General">
                  <c:v>22.033999999999999</c:v>
                </c:pt>
                <c:pt idx="11018" formatCode="General">
                  <c:v>22.036000000000001</c:v>
                </c:pt>
                <c:pt idx="11019" formatCode="General">
                  <c:v>22.038</c:v>
                </c:pt>
                <c:pt idx="11020" formatCode="General">
                  <c:v>22.04</c:v>
                </c:pt>
                <c:pt idx="11021" formatCode="General">
                  <c:v>22.042000000000002</c:v>
                </c:pt>
                <c:pt idx="11022" formatCode="General">
                  <c:v>22.044</c:v>
                </c:pt>
                <c:pt idx="11023" formatCode="General">
                  <c:v>22.045999999999999</c:v>
                </c:pt>
                <c:pt idx="11024" formatCode="General">
                  <c:v>22.047999999999998</c:v>
                </c:pt>
                <c:pt idx="11025" formatCode="General">
                  <c:v>22.05</c:v>
                </c:pt>
                <c:pt idx="11026" formatCode="General">
                  <c:v>22.052</c:v>
                </c:pt>
                <c:pt idx="11027" formatCode="General">
                  <c:v>22.053999999999998</c:v>
                </c:pt>
                <c:pt idx="11028" formatCode="General">
                  <c:v>22.056000000000001</c:v>
                </c:pt>
                <c:pt idx="11029" formatCode="General">
                  <c:v>22.058</c:v>
                </c:pt>
                <c:pt idx="11030" formatCode="General">
                  <c:v>22.06</c:v>
                </c:pt>
                <c:pt idx="11031" formatCode="General">
                  <c:v>22.062000000000001</c:v>
                </c:pt>
                <c:pt idx="11032" formatCode="General">
                  <c:v>22.064</c:v>
                </c:pt>
                <c:pt idx="11033" formatCode="General">
                  <c:v>22.065999999999999</c:v>
                </c:pt>
                <c:pt idx="11034" formatCode="General">
                  <c:v>22.068000000000001</c:v>
                </c:pt>
                <c:pt idx="11035" formatCode="General">
                  <c:v>22.07</c:v>
                </c:pt>
                <c:pt idx="11036" formatCode="General">
                  <c:v>22.071999999999999</c:v>
                </c:pt>
                <c:pt idx="11037" formatCode="General">
                  <c:v>22.074000000000002</c:v>
                </c:pt>
                <c:pt idx="11038" formatCode="General">
                  <c:v>22.076000000000001</c:v>
                </c:pt>
                <c:pt idx="11039" formatCode="General">
                  <c:v>22.077999999999999</c:v>
                </c:pt>
                <c:pt idx="11040" formatCode="General">
                  <c:v>22.08</c:v>
                </c:pt>
                <c:pt idx="11041" formatCode="General">
                  <c:v>22.082000000000001</c:v>
                </c:pt>
                <c:pt idx="11042" formatCode="General">
                  <c:v>22.084</c:v>
                </c:pt>
                <c:pt idx="11043" formatCode="General">
                  <c:v>22.085999999999999</c:v>
                </c:pt>
                <c:pt idx="11044" formatCode="General">
                  <c:v>22.088000000000001</c:v>
                </c:pt>
                <c:pt idx="11045" formatCode="General">
                  <c:v>22.09</c:v>
                </c:pt>
                <c:pt idx="11046" formatCode="General">
                  <c:v>22.091999999999999</c:v>
                </c:pt>
                <c:pt idx="11047" formatCode="General">
                  <c:v>22.094000000000001</c:v>
                </c:pt>
                <c:pt idx="11048" formatCode="General">
                  <c:v>22.096</c:v>
                </c:pt>
                <c:pt idx="11049" formatCode="General">
                  <c:v>22.097999999999999</c:v>
                </c:pt>
                <c:pt idx="11050" formatCode="General">
                  <c:v>22.1</c:v>
                </c:pt>
                <c:pt idx="11051" formatCode="General">
                  <c:v>22.102</c:v>
                </c:pt>
                <c:pt idx="11052" formatCode="General">
                  <c:v>22.103999999999999</c:v>
                </c:pt>
                <c:pt idx="11053" formatCode="General">
                  <c:v>22.106000000000002</c:v>
                </c:pt>
                <c:pt idx="11054" formatCode="General">
                  <c:v>22.108000000000001</c:v>
                </c:pt>
                <c:pt idx="11055" formatCode="General">
                  <c:v>22.11</c:v>
                </c:pt>
                <c:pt idx="11056" formatCode="General">
                  <c:v>22.111999999999998</c:v>
                </c:pt>
                <c:pt idx="11057" formatCode="General">
                  <c:v>22.114000000000001</c:v>
                </c:pt>
                <c:pt idx="11058" formatCode="General">
                  <c:v>22.116</c:v>
                </c:pt>
                <c:pt idx="11059" formatCode="General">
                  <c:v>22.117999999999999</c:v>
                </c:pt>
                <c:pt idx="11060" formatCode="General">
                  <c:v>22.12</c:v>
                </c:pt>
                <c:pt idx="11061" formatCode="General">
                  <c:v>22.122</c:v>
                </c:pt>
                <c:pt idx="11062" formatCode="General">
                  <c:v>22.123999999999999</c:v>
                </c:pt>
                <c:pt idx="11063" formatCode="General">
                  <c:v>22.126000000000001</c:v>
                </c:pt>
                <c:pt idx="11064" formatCode="General">
                  <c:v>22.128</c:v>
                </c:pt>
                <c:pt idx="11065" formatCode="General">
                  <c:v>22.13</c:v>
                </c:pt>
                <c:pt idx="11066" formatCode="General">
                  <c:v>22.132000000000001</c:v>
                </c:pt>
                <c:pt idx="11067" formatCode="General">
                  <c:v>22.134</c:v>
                </c:pt>
                <c:pt idx="11068" formatCode="General">
                  <c:v>22.135999999999999</c:v>
                </c:pt>
                <c:pt idx="11069" formatCode="General">
                  <c:v>22.138000000000002</c:v>
                </c:pt>
                <c:pt idx="11070" formatCode="General">
                  <c:v>22.14</c:v>
                </c:pt>
                <c:pt idx="11071" formatCode="General">
                  <c:v>22.141999999999999</c:v>
                </c:pt>
                <c:pt idx="11072" formatCode="General">
                  <c:v>22.143999999999998</c:v>
                </c:pt>
                <c:pt idx="11073" formatCode="General">
                  <c:v>22.146000000000001</c:v>
                </c:pt>
                <c:pt idx="11074" formatCode="General">
                  <c:v>22.148</c:v>
                </c:pt>
                <c:pt idx="11075" formatCode="General">
                  <c:v>22.15</c:v>
                </c:pt>
                <c:pt idx="11076" formatCode="General">
                  <c:v>22.152000000000001</c:v>
                </c:pt>
                <c:pt idx="11077" formatCode="General">
                  <c:v>22.154</c:v>
                </c:pt>
                <c:pt idx="11078" formatCode="General">
                  <c:v>22.155999999999999</c:v>
                </c:pt>
                <c:pt idx="11079" formatCode="General">
                  <c:v>22.158000000000001</c:v>
                </c:pt>
                <c:pt idx="11080" formatCode="General">
                  <c:v>22.16</c:v>
                </c:pt>
                <c:pt idx="11081" formatCode="General">
                  <c:v>22.161999999999999</c:v>
                </c:pt>
                <c:pt idx="11082" formatCode="General">
                  <c:v>22.164000000000001</c:v>
                </c:pt>
                <c:pt idx="11083" formatCode="General">
                  <c:v>22.166</c:v>
                </c:pt>
                <c:pt idx="11084" formatCode="General">
                  <c:v>22.167999999999999</c:v>
                </c:pt>
                <c:pt idx="11085" formatCode="General">
                  <c:v>22.17</c:v>
                </c:pt>
                <c:pt idx="11086" formatCode="General">
                  <c:v>22.172000000000001</c:v>
                </c:pt>
                <c:pt idx="11087" formatCode="General">
                  <c:v>22.173999999999999</c:v>
                </c:pt>
                <c:pt idx="11088" formatCode="General">
                  <c:v>22.175999999999998</c:v>
                </c:pt>
                <c:pt idx="11089" formatCode="General">
                  <c:v>22.178000000000001</c:v>
                </c:pt>
                <c:pt idx="11090" formatCode="General">
                  <c:v>22.18</c:v>
                </c:pt>
                <c:pt idx="11091" formatCode="General">
                  <c:v>22.181999999999999</c:v>
                </c:pt>
                <c:pt idx="11092" formatCode="General">
                  <c:v>22.184000000000001</c:v>
                </c:pt>
                <c:pt idx="11093" formatCode="General">
                  <c:v>22.186</c:v>
                </c:pt>
                <c:pt idx="11094" formatCode="General">
                  <c:v>22.187999999999999</c:v>
                </c:pt>
                <c:pt idx="11095" formatCode="General">
                  <c:v>22.19</c:v>
                </c:pt>
                <c:pt idx="11096" formatCode="General">
                  <c:v>22.192</c:v>
                </c:pt>
                <c:pt idx="11097" formatCode="General">
                  <c:v>22.193999999999999</c:v>
                </c:pt>
                <c:pt idx="11098" formatCode="General">
                  <c:v>22.196000000000002</c:v>
                </c:pt>
                <c:pt idx="11099" formatCode="General">
                  <c:v>22.198</c:v>
                </c:pt>
                <c:pt idx="11100" formatCode="General">
                  <c:v>22.2</c:v>
                </c:pt>
                <c:pt idx="11101" formatCode="General">
                  <c:v>22.202000000000002</c:v>
                </c:pt>
                <c:pt idx="11102" formatCode="General">
                  <c:v>22.204000000000001</c:v>
                </c:pt>
                <c:pt idx="11103" formatCode="General">
                  <c:v>22.206</c:v>
                </c:pt>
                <c:pt idx="11104" formatCode="General">
                  <c:v>22.207999999999998</c:v>
                </c:pt>
                <c:pt idx="11105" formatCode="General">
                  <c:v>22.21</c:v>
                </c:pt>
                <c:pt idx="11106" formatCode="General">
                  <c:v>22.212</c:v>
                </c:pt>
                <c:pt idx="11107" formatCode="General">
                  <c:v>22.213999999999999</c:v>
                </c:pt>
                <c:pt idx="11108" formatCode="General">
                  <c:v>22.216000000000001</c:v>
                </c:pt>
                <c:pt idx="11109" formatCode="General">
                  <c:v>22.218</c:v>
                </c:pt>
                <c:pt idx="11110" formatCode="General">
                  <c:v>22.22</c:v>
                </c:pt>
                <c:pt idx="11111" formatCode="General">
                  <c:v>22.222000000000001</c:v>
                </c:pt>
                <c:pt idx="11112" formatCode="General">
                  <c:v>22.224</c:v>
                </c:pt>
                <c:pt idx="11113" formatCode="General">
                  <c:v>22.225999999999999</c:v>
                </c:pt>
                <c:pt idx="11114" formatCode="General">
                  <c:v>22.228000000000002</c:v>
                </c:pt>
                <c:pt idx="11115" formatCode="General">
                  <c:v>22.23</c:v>
                </c:pt>
                <c:pt idx="11116" formatCode="General">
                  <c:v>22.231999999999999</c:v>
                </c:pt>
                <c:pt idx="11117" formatCode="General">
                  <c:v>22.234000000000002</c:v>
                </c:pt>
                <c:pt idx="11118" formatCode="General">
                  <c:v>22.236000000000001</c:v>
                </c:pt>
                <c:pt idx="11119" formatCode="General">
                  <c:v>22.238</c:v>
                </c:pt>
                <c:pt idx="11120" formatCode="General">
                  <c:v>22.24</c:v>
                </c:pt>
                <c:pt idx="11121" formatCode="General">
                  <c:v>22.242000000000001</c:v>
                </c:pt>
                <c:pt idx="11122" formatCode="General">
                  <c:v>22.244</c:v>
                </c:pt>
                <c:pt idx="11123" formatCode="General">
                  <c:v>22.245999999999999</c:v>
                </c:pt>
                <c:pt idx="11124" formatCode="General">
                  <c:v>22.248000000000001</c:v>
                </c:pt>
                <c:pt idx="11125" formatCode="General">
                  <c:v>22.25</c:v>
                </c:pt>
                <c:pt idx="11126" formatCode="General">
                  <c:v>22.251999999999999</c:v>
                </c:pt>
                <c:pt idx="11127" formatCode="General">
                  <c:v>22.254000000000001</c:v>
                </c:pt>
                <c:pt idx="11128" formatCode="General">
                  <c:v>22.256</c:v>
                </c:pt>
                <c:pt idx="11129" formatCode="General">
                  <c:v>22.257999999999999</c:v>
                </c:pt>
                <c:pt idx="11130" formatCode="General">
                  <c:v>22.26</c:v>
                </c:pt>
                <c:pt idx="11131" formatCode="General">
                  <c:v>22.262</c:v>
                </c:pt>
                <c:pt idx="11132" formatCode="General">
                  <c:v>22.263999999999999</c:v>
                </c:pt>
                <c:pt idx="11133" formatCode="General">
                  <c:v>22.265999999999998</c:v>
                </c:pt>
                <c:pt idx="11134" formatCode="General">
                  <c:v>22.268000000000001</c:v>
                </c:pt>
                <c:pt idx="11135" formatCode="General">
                  <c:v>22.27</c:v>
                </c:pt>
                <c:pt idx="11136" formatCode="General">
                  <c:v>22.271999999999998</c:v>
                </c:pt>
                <c:pt idx="11137" formatCode="General">
                  <c:v>22.274000000000001</c:v>
                </c:pt>
                <c:pt idx="11138" formatCode="General">
                  <c:v>22.276</c:v>
                </c:pt>
                <c:pt idx="11139" formatCode="General">
                  <c:v>22.277999999999999</c:v>
                </c:pt>
                <c:pt idx="11140" formatCode="General">
                  <c:v>22.28</c:v>
                </c:pt>
                <c:pt idx="11141" formatCode="General">
                  <c:v>22.282</c:v>
                </c:pt>
                <c:pt idx="11142" formatCode="General">
                  <c:v>22.283999999999999</c:v>
                </c:pt>
                <c:pt idx="11143" formatCode="General">
                  <c:v>22.286000000000001</c:v>
                </c:pt>
                <c:pt idx="11144" formatCode="General">
                  <c:v>22.288</c:v>
                </c:pt>
                <c:pt idx="11145" formatCode="General">
                  <c:v>22.29</c:v>
                </c:pt>
                <c:pt idx="11146" formatCode="General">
                  <c:v>22.292000000000002</c:v>
                </c:pt>
                <c:pt idx="11147" formatCode="General">
                  <c:v>22.294</c:v>
                </c:pt>
                <c:pt idx="11148" formatCode="General">
                  <c:v>22.295999999999999</c:v>
                </c:pt>
                <c:pt idx="11149" formatCode="General">
                  <c:v>22.297999999999998</c:v>
                </c:pt>
                <c:pt idx="11150" formatCode="General">
                  <c:v>22.3</c:v>
                </c:pt>
                <c:pt idx="11151" formatCode="General">
                  <c:v>22.302</c:v>
                </c:pt>
                <c:pt idx="11152" formatCode="General">
                  <c:v>22.303999999999998</c:v>
                </c:pt>
                <c:pt idx="11153" formatCode="General">
                  <c:v>22.306000000000001</c:v>
                </c:pt>
                <c:pt idx="11154" formatCode="General">
                  <c:v>22.308</c:v>
                </c:pt>
                <c:pt idx="11155" formatCode="General">
                  <c:v>22.31</c:v>
                </c:pt>
                <c:pt idx="11156" formatCode="General">
                  <c:v>22.312000000000001</c:v>
                </c:pt>
                <c:pt idx="11157" formatCode="General">
                  <c:v>22.314</c:v>
                </c:pt>
                <c:pt idx="11158" formatCode="General">
                  <c:v>22.315999999999999</c:v>
                </c:pt>
                <c:pt idx="11159" formatCode="General">
                  <c:v>22.318000000000001</c:v>
                </c:pt>
                <c:pt idx="11160" formatCode="General">
                  <c:v>22.32</c:v>
                </c:pt>
                <c:pt idx="11161" formatCode="General">
                  <c:v>22.321999999999999</c:v>
                </c:pt>
                <c:pt idx="11162" formatCode="General">
                  <c:v>22.324000000000002</c:v>
                </c:pt>
                <c:pt idx="11163" formatCode="General">
                  <c:v>22.326000000000001</c:v>
                </c:pt>
                <c:pt idx="11164" formatCode="General">
                  <c:v>22.327999999999999</c:v>
                </c:pt>
                <c:pt idx="11165" formatCode="General">
                  <c:v>22.33</c:v>
                </c:pt>
                <c:pt idx="11166" formatCode="General">
                  <c:v>22.332000000000001</c:v>
                </c:pt>
                <c:pt idx="11167" formatCode="General">
                  <c:v>22.334</c:v>
                </c:pt>
                <c:pt idx="11168" formatCode="General">
                  <c:v>22.335999999999999</c:v>
                </c:pt>
                <c:pt idx="11169" formatCode="General">
                  <c:v>22.338000000000001</c:v>
                </c:pt>
                <c:pt idx="11170" formatCode="General">
                  <c:v>22.34</c:v>
                </c:pt>
                <c:pt idx="11171" formatCode="General">
                  <c:v>22.341999999999999</c:v>
                </c:pt>
                <c:pt idx="11172" formatCode="General">
                  <c:v>22.344000000000001</c:v>
                </c:pt>
                <c:pt idx="11173" formatCode="General">
                  <c:v>22.346</c:v>
                </c:pt>
                <c:pt idx="11174" formatCode="General">
                  <c:v>22.347999999999999</c:v>
                </c:pt>
                <c:pt idx="11175" formatCode="General">
                  <c:v>22.35</c:v>
                </c:pt>
                <c:pt idx="11176" formatCode="General">
                  <c:v>22.352</c:v>
                </c:pt>
                <c:pt idx="11177" formatCode="General">
                  <c:v>22.353999999999999</c:v>
                </c:pt>
                <c:pt idx="11178" formatCode="General">
                  <c:v>22.356000000000002</c:v>
                </c:pt>
                <c:pt idx="11179" formatCode="General">
                  <c:v>22.358000000000001</c:v>
                </c:pt>
                <c:pt idx="11180" formatCode="General">
                  <c:v>22.36</c:v>
                </c:pt>
                <c:pt idx="11181" formatCode="General">
                  <c:v>22.361999999999998</c:v>
                </c:pt>
                <c:pt idx="11182" formatCode="General">
                  <c:v>22.364000000000001</c:v>
                </c:pt>
                <c:pt idx="11183" formatCode="General">
                  <c:v>22.366</c:v>
                </c:pt>
                <c:pt idx="11184" formatCode="General">
                  <c:v>22.367999999999999</c:v>
                </c:pt>
                <c:pt idx="11185" formatCode="General">
                  <c:v>22.37</c:v>
                </c:pt>
                <c:pt idx="11186" formatCode="General">
                  <c:v>22.372</c:v>
                </c:pt>
                <c:pt idx="11187" formatCode="General">
                  <c:v>22.373999999999999</c:v>
                </c:pt>
                <c:pt idx="11188" formatCode="General">
                  <c:v>22.376000000000001</c:v>
                </c:pt>
                <c:pt idx="11189" formatCode="General">
                  <c:v>22.378</c:v>
                </c:pt>
                <c:pt idx="11190" formatCode="General">
                  <c:v>22.38</c:v>
                </c:pt>
                <c:pt idx="11191" formatCode="General">
                  <c:v>22.382000000000001</c:v>
                </c:pt>
                <c:pt idx="11192" formatCode="General">
                  <c:v>22.384</c:v>
                </c:pt>
                <c:pt idx="11193" formatCode="General">
                  <c:v>22.385999999999999</c:v>
                </c:pt>
                <c:pt idx="11194" formatCode="General">
                  <c:v>22.388000000000002</c:v>
                </c:pt>
                <c:pt idx="11195" formatCode="General">
                  <c:v>22.39</c:v>
                </c:pt>
                <c:pt idx="11196" formatCode="General">
                  <c:v>22.391999999999999</c:v>
                </c:pt>
                <c:pt idx="11197" formatCode="General">
                  <c:v>22.393999999999998</c:v>
                </c:pt>
                <c:pt idx="11198" formatCode="General">
                  <c:v>22.396000000000001</c:v>
                </c:pt>
                <c:pt idx="11199" formatCode="General">
                  <c:v>22.398</c:v>
                </c:pt>
                <c:pt idx="11200" formatCode="General">
                  <c:v>22.4</c:v>
                </c:pt>
                <c:pt idx="11201" formatCode="General">
                  <c:v>22.402000000000001</c:v>
                </c:pt>
                <c:pt idx="11202" formatCode="General">
                  <c:v>22.404</c:v>
                </c:pt>
                <c:pt idx="11203" formatCode="General">
                  <c:v>22.405999999999999</c:v>
                </c:pt>
                <c:pt idx="11204" formatCode="General">
                  <c:v>22.408000000000001</c:v>
                </c:pt>
                <c:pt idx="11205" formatCode="General">
                  <c:v>22.41</c:v>
                </c:pt>
                <c:pt idx="11206" formatCode="General">
                  <c:v>22.411999999999999</c:v>
                </c:pt>
                <c:pt idx="11207" formatCode="General">
                  <c:v>22.414000000000001</c:v>
                </c:pt>
                <c:pt idx="11208" formatCode="General">
                  <c:v>22.416</c:v>
                </c:pt>
                <c:pt idx="11209" formatCode="General">
                  <c:v>22.417999999999999</c:v>
                </c:pt>
                <c:pt idx="11210" formatCode="General">
                  <c:v>22.42</c:v>
                </c:pt>
                <c:pt idx="11211" formatCode="General">
                  <c:v>22.422000000000001</c:v>
                </c:pt>
                <c:pt idx="11212" formatCode="General">
                  <c:v>22.423999999999999</c:v>
                </c:pt>
                <c:pt idx="11213" formatCode="General">
                  <c:v>22.425999999999998</c:v>
                </c:pt>
                <c:pt idx="11214" formatCode="General">
                  <c:v>22.428000000000001</c:v>
                </c:pt>
                <c:pt idx="11215" formatCode="General">
                  <c:v>22.43</c:v>
                </c:pt>
                <c:pt idx="11216" formatCode="General">
                  <c:v>22.431999999999999</c:v>
                </c:pt>
                <c:pt idx="11217" formatCode="General">
                  <c:v>22.434000000000001</c:v>
                </c:pt>
                <c:pt idx="11218" formatCode="General">
                  <c:v>22.436</c:v>
                </c:pt>
                <c:pt idx="11219" formatCode="General">
                  <c:v>22.437999999999999</c:v>
                </c:pt>
                <c:pt idx="11220" formatCode="General">
                  <c:v>22.44</c:v>
                </c:pt>
                <c:pt idx="11221" formatCode="General">
                  <c:v>22.442</c:v>
                </c:pt>
                <c:pt idx="11222" formatCode="General">
                  <c:v>22.443999999999999</c:v>
                </c:pt>
                <c:pt idx="11223" formatCode="General">
                  <c:v>22.446000000000002</c:v>
                </c:pt>
                <c:pt idx="11224" formatCode="General">
                  <c:v>22.448</c:v>
                </c:pt>
                <c:pt idx="11225" formatCode="General">
                  <c:v>22.45</c:v>
                </c:pt>
                <c:pt idx="11226" formatCode="General">
                  <c:v>22.452000000000002</c:v>
                </c:pt>
                <c:pt idx="11227" formatCode="General">
                  <c:v>22.454000000000001</c:v>
                </c:pt>
                <c:pt idx="11228" formatCode="General">
                  <c:v>22.456</c:v>
                </c:pt>
                <c:pt idx="11229" formatCode="General">
                  <c:v>22.457999999999998</c:v>
                </c:pt>
                <c:pt idx="11230" formatCode="General">
                  <c:v>22.46</c:v>
                </c:pt>
                <c:pt idx="11231" formatCode="General">
                  <c:v>22.462</c:v>
                </c:pt>
                <c:pt idx="11232" formatCode="General">
                  <c:v>22.463999999999999</c:v>
                </c:pt>
                <c:pt idx="11233" formatCode="General">
                  <c:v>22.466000000000001</c:v>
                </c:pt>
                <c:pt idx="11234" formatCode="General">
                  <c:v>22.468</c:v>
                </c:pt>
                <c:pt idx="11235" formatCode="General">
                  <c:v>22.47</c:v>
                </c:pt>
                <c:pt idx="11236" formatCode="General">
                  <c:v>22.472000000000001</c:v>
                </c:pt>
                <c:pt idx="11237" formatCode="General">
                  <c:v>22.474</c:v>
                </c:pt>
                <c:pt idx="11238" formatCode="General">
                  <c:v>22.475999999999999</c:v>
                </c:pt>
                <c:pt idx="11239" formatCode="General">
                  <c:v>22.478000000000002</c:v>
                </c:pt>
                <c:pt idx="11240" formatCode="General">
                  <c:v>22.48</c:v>
                </c:pt>
                <c:pt idx="11241" formatCode="General">
                  <c:v>22.481999999999999</c:v>
                </c:pt>
                <c:pt idx="11242" formatCode="General">
                  <c:v>22.484000000000002</c:v>
                </c:pt>
                <c:pt idx="11243" formatCode="General">
                  <c:v>22.486000000000001</c:v>
                </c:pt>
                <c:pt idx="11244" formatCode="General">
                  <c:v>22.488</c:v>
                </c:pt>
                <c:pt idx="11245" formatCode="General">
                  <c:v>22.49</c:v>
                </c:pt>
                <c:pt idx="11246" formatCode="General">
                  <c:v>22.492000000000001</c:v>
                </c:pt>
                <c:pt idx="11247" formatCode="General">
                  <c:v>22.494</c:v>
                </c:pt>
                <c:pt idx="11248" formatCode="General">
                  <c:v>22.495999999999999</c:v>
                </c:pt>
                <c:pt idx="11249" formatCode="General">
                  <c:v>22.498000000000001</c:v>
                </c:pt>
                <c:pt idx="11250" formatCode="General">
                  <c:v>22.5</c:v>
                </c:pt>
                <c:pt idx="11251" formatCode="General">
                  <c:v>22.501999999999999</c:v>
                </c:pt>
                <c:pt idx="11252" formatCode="General">
                  <c:v>22.504000000000001</c:v>
                </c:pt>
                <c:pt idx="11253" formatCode="General">
                  <c:v>22.506</c:v>
                </c:pt>
                <c:pt idx="11254" formatCode="General">
                  <c:v>22.507999999999999</c:v>
                </c:pt>
                <c:pt idx="11255" formatCode="General">
                  <c:v>22.51</c:v>
                </c:pt>
                <c:pt idx="11256" formatCode="General">
                  <c:v>22.512</c:v>
                </c:pt>
                <c:pt idx="11257" formatCode="General">
                  <c:v>22.513999999999999</c:v>
                </c:pt>
                <c:pt idx="11258" formatCode="General">
                  <c:v>22.515999999999998</c:v>
                </c:pt>
                <c:pt idx="11259" formatCode="General">
                  <c:v>22.518000000000001</c:v>
                </c:pt>
                <c:pt idx="11260" formatCode="General">
                  <c:v>22.52</c:v>
                </c:pt>
                <c:pt idx="11261" formatCode="General">
                  <c:v>22.521999999999998</c:v>
                </c:pt>
                <c:pt idx="11262" formatCode="General">
                  <c:v>22.524000000000001</c:v>
                </c:pt>
                <c:pt idx="11263" formatCode="General">
                  <c:v>22.526</c:v>
                </c:pt>
                <c:pt idx="11264" formatCode="General">
                  <c:v>22.527999999999999</c:v>
                </c:pt>
                <c:pt idx="11265" formatCode="General">
                  <c:v>22.53</c:v>
                </c:pt>
                <c:pt idx="11266" formatCode="General">
                  <c:v>22.532</c:v>
                </c:pt>
                <c:pt idx="11267" formatCode="General">
                  <c:v>22.533999999999999</c:v>
                </c:pt>
                <c:pt idx="11268" formatCode="General">
                  <c:v>22.536000000000001</c:v>
                </c:pt>
                <c:pt idx="11269" formatCode="General">
                  <c:v>22.538</c:v>
                </c:pt>
                <c:pt idx="11270" formatCode="General">
                  <c:v>22.54</c:v>
                </c:pt>
                <c:pt idx="11271" formatCode="General">
                  <c:v>22.542000000000002</c:v>
                </c:pt>
                <c:pt idx="11272" formatCode="General">
                  <c:v>22.544</c:v>
                </c:pt>
                <c:pt idx="11273" formatCode="General">
                  <c:v>22.545999999999999</c:v>
                </c:pt>
                <c:pt idx="11274" formatCode="General">
                  <c:v>22.547999999999998</c:v>
                </c:pt>
                <c:pt idx="11275" formatCode="General">
                  <c:v>22.55</c:v>
                </c:pt>
                <c:pt idx="11276" formatCode="General">
                  <c:v>22.552</c:v>
                </c:pt>
                <c:pt idx="11277" formatCode="General">
                  <c:v>22.553999999999998</c:v>
                </c:pt>
                <c:pt idx="11278" formatCode="General">
                  <c:v>22.556000000000001</c:v>
                </c:pt>
                <c:pt idx="11279" formatCode="General">
                  <c:v>22.558</c:v>
                </c:pt>
                <c:pt idx="11280" formatCode="General">
                  <c:v>22.56</c:v>
                </c:pt>
                <c:pt idx="11281" formatCode="General">
                  <c:v>22.562000000000001</c:v>
                </c:pt>
                <c:pt idx="11282" formatCode="General">
                  <c:v>22.564</c:v>
                </c:pt>
                <c:pt idx="11283" formatCode="General">
                  <c:v>22.565999999999999</c:v>
                </c:pt>
                <c:pt idx="11284" formatCode="General">
                  <c:v>22.568000000000001</c:v>
                </c:pt>
                <c:pt idx="11285" formatCode="General">
                  <c:v>22.57</c:v>
                </c:pt>
                <c:pt idx="11286" formatCode="General">
                  <c:v>22.571999999999999</c:v>
                </c:pt>
                <c:pt idx="11287" formatCode="General">
                  <c:v>22.574000000000002</c:v>
                </c:pt>
                <c:pt idx="11288" formatCode="General">
                  <c:v>22.576000000000001</c:v>
                </c:pt>
                <c:pt idx="11289" formatCode="General">
                  <c:v>22.577999999999999</c:v>
                </c:pt>
                <c:pt idx="11290" formatCode="General">
                  <c:v>22.58</c:v>
                </c:pt>
                <c:pt idx="11291" formatCode="General">
                  <c:v>22.582000000000001</c:v>
                </c:pt>
                <c:pt idx="11292" formatCode="General">
                  <c:v>22.584</c:v>
                </c:pt>
                <c:pt idx="11293" formatCode="General">
                  <c:v>22.585999999999999</c:v>
                </c:pt>
                <c:pt idx="11294" formatCode="General">
                  <c:v>22.588000000000001</c:v>
                </c:pt>
                <c:pt idx="11295" formatCode="General">
                  <c:v>22.59</c:v>
                </c:pt>
                <c:pt idx="11296" formatCode="General">
                  <c:v>22.591999999999999</c:v>
                </c:pt>
                <c:pt idx="11297" formatCode="General">
                  <c:v>22.594000000000001</c:v>
                </c:pt>
                <c:pt idx="11298" formatCode="General">
                  <c:v>22.596</c:v>
                </c:pt>
                <c:pt idx="11299" formatCode="General">
                  <c:v>22.597999999999999</c:v>
                </c:pt>
                <c:pt idx="11300" formatCode="General">
                  <c:v>22.6</c:v>
                </c:pt>
                <c:pt idx="11301" formatCode="General">
                  <c:v>22.602</c:v>
                </c:pt>
                <c:pt idx="11302" formatCode="General">
                  <c:v>22.603999999999999</c:v>
                </c:pt>
                <c:pt idx="11303" formatCode="General">
                  <c:v>22.606000000000002</c:v>
                </c:pt>
                <c:pt idx="11304" formatCode="General">
                  <c:v>22.608000000000001</c:v>
                </c:pt>
                <c:pt idx="11305" formatCode="General">
                  <c:v>22.61</c:v>
                </c:pt>
                <c:pt idx="11306" formatCode="General">
                  <c:v>22.611999999999998</c:v>
                </c:pt>
                <c:pt idx="11307" formatCode="General">
                  <c:v>22.614000000000001</c:v>
                </c:pt>
                <c:pt idx="11308" formatCode="General">
                  <c:v>22.616</c:v>
                </c:pt>
                <c:pt idx="11309" formatCode="General">
                  <c:v>22.617999999999999</c:v>
                </c:pt>
                <c:pt idx="11310" formatCode="General">
                  <c:v>22.62</c:v>
                </c:pt>
                <c:pt idx="11311" formatCode="General">
                  <c:v>22.622</c:v>
                </c:pt>
                <c:pt idx="11312" formatCode="General">
                  <c:v>22.623999999999999</c:v>
                </c:pt>
                <c:pt idx="11313" formatCode="General">
                  <c:v>22.626000000000001</c:v>
                </c:pt>
                <c:pt idx="11314" formatCode="General">
                  <c:v>22.628</c:v>
                </c:pt>
                <c:pt idx="11315" formatCode="General">
                  <c:v>22.63</c:v>
                </c:pt>
                <c:pt idx="11316" formatCode="General">
                  <c:v>22.632000000000001</c:v>
                </c:pt>
                <c:pt idx="11317" formatCode="General">
                  <c:v>22.634</c:v>
                </c:pt>
                <c:pt idx="11318" formatCode="General">
                  <c:v>22.635999999999999</c:v>
                </c:pt>
                <c:pt idx="11319" formatCode="General">
                  <c:v>22.638000000000002</c:v>
                </c:pt>
                <c:pt idx="11320" formatCode="General">
                  <c:v>22.64</c:v>
                </c:pt>
                <c:pt idx="11321" formatCode="General">
                  <c:v>22.641999999999999</c:v>
                </c:pt>
                <c:pt idx="11322" formatCode="General">
                  <c:v>22.643999999999998</c:v>
                </c:pt>
                <c:pt idx="11323" formatCode="General">
                  <c:v>22.646000000000001</c:v>
                </c:pt>
                <c:pt idx="11324" formatCode="General">
                  <c:v>22.648</c:v>
                </c:pt>
                <c:pt idx="11325" formatCode="General">
                  <c:v>22.65</c:v>
                </c:pt>
                <c:pt idx="11326" formatCode="General">
                  <c:v>22.652000000000001</c:v>
                </c:pt>
                <c:pt idx="11327" formatCode="General">
                  <c:v>22.654</c:v>
                </c:pt>
                <c:pt idx="11328" formatCode="General">
                  <c:v>22.655999999999999</c:v>
                </c:pt>
                <c:pt idx="11329" formatCode="General">
                  <c:v>22.658000000000001</c:v>
                </c:pt>
                <c:pt idx="11330" formatCode="General">
                  <c:v>22.66</c:v>
                </c:pt>
                <c:pt idx="11331" formatCode="General">
                  <c:v>22.661999999999999</c:v>
                </c:pt>
                <c:pt idx="11332" formatCode="General">
                  <c:v>22.664000000000001</c:v>
                </c:pt>
                <c:pt idx="11333" formatCode="General">
                  <c:v>22.666</c:v>
                </c:pt>
                <c:pt idx="11334" formatCode="General">
                  <c:v>22.667999999999999</c:v>
                </c:pt>
                <c:pt idx="11335" formatCode="General">
                  <c:v>22.67</c:v>
                </c:pt>
                <c:pt idx="11336" formatCode="General">
                  <c:v>22.672000000000001</c:v>
                </c:pt>
                <c:pt idx="11337" formatCode="General">
                  <c:v>22.673999999999999</c:v>
                </c:pt>
                <c:pt idx="11338" formatCode="General">
                  <c:v>22.675999999999998</c:v>
                </c:pt>
                <c:pt idx="11339" formatCode="General">
                  <c:v>22.678000000000001</c:v>
                </c:pt>
                <c:pt idx="11340" formatCode="General">
                  <c:v>22.68</c:v>
                </c:pt>
                <c:pt idx="11341" formatCode="General">
                  <c:v>22.681999999999999</c:v>
                </c:pt>
                <c:pt idx="11342" formatCode="General">
                  <c:v>22.684000000000001</c:v>
                </c:pt>
                <c:pt idx="11343" formatCode="General">
                  <c:v>22.686</c:v>
                </c:pt>
                <c:pt idx="11344" formatCode="General">
                  <c:v>22.687999999999999</c:v>
                </c:pt>
                <c:pt idx="11345" formatCode="General">
                  <c:v>22.69</c:v>
                </c:pt>
                <c:pt idx="11346" formatCode="General">
                  <c:v>22.692</c:v>
                </c:pt>
                <c:pt idx="11347" formatCode="General">
                  <c:v>22.693999999999999</c:v>
                </c:pt>
                <c:pt idx="11348" formatCode="General">
                  <c:v>22.696000000000002</c:v>
                </c:pt>
                <c:pt idx="11349" formatCode="General">
                  <c:v>22.698</c:v>
                </c:pt>
                <c:pt idx="11350" formatCode="General">
                  <c:v>22.7</c:v>
                </c:pt>
                <c:pt idx="11351" formatCode="General">
                  <c:v>22.702000000000002</c:v>
                </c:pt>
                <c:pt idx="11352" formatCode="General">
                  <c:v>22.704000000000001</c:v>
                </c:pt>
                <c:pt idx="11353" formatCode="General">
                  <c:v>22.706</c:v>
                </c:pt>
                <c:pt idx="11354" formatCode="General">
                  <c:v>22.707999999999998</c:v>
                </c:pt>
                <c:pt idx="11355" formatCode="General">
                  <c:v>22.71</c:v>
                </c:pt>
                <c:pt idx="11356" formatCode="General">
                  <c:v>22.712</c:v>
                </c:pt>
                <c:pt idx="11357" formatCode="General">
                  <c:v>22.713999999999999</c:v>
                </c:pt>
                <c:pt idx="11358" formatCode="General">
                  <c:v>22.716000000000001</c:v>
                </c:pt>
                <c:pt idx="11359" formatCode="General">
                  <c:v>22.718</c:v>
                </c:pt>
                <c:pt idx="11360" formatCode="General">
                  <c:v>22.72</c:v>
                </c:pt>
                <c:pt idx="11361" formatCode="General">
                  <c:v>22.722000000000001</c:v>
                </c:pt>
                <c:pt idx="11362" formatCode="General">
                  <c:v>22.724</c:v>
                </c:pt>
                <c:pt idx="11363" formatCode="General">
                  <c:v>22.725999999999999</c:v>
                </c:pt>
                <c:pt idx="11364" formatCode="General">
                  <c:v>22.728000000000002</c:v>
                </c:pt>
                <c:pt idx="11365" formatCode="General">
                  <c:v>22.73</c:v>
                </c:pt>
                <c:pt idx="11366" formatCode="General">
                  <c:v>22.731999999999999</c:v>
                </c:pt>
                <c:pt idx="11367" formatCode="General">
                  <c:v>22.734000000000002</c:v>
                </c:pt>
                <c:pt idx="11368" formatCode="General">
                  <c:v>22.736000000000001</c:v>
                </c:pt>
                <c:pt idx="11369" formatCode="General">
                  <c:v>22.738</c:v>
                </c:pt>
                <c:pt idx="11370" formatCode="General">
                  <c:v>22.74</c:v>
                </c:pt>
                <c:pt idx="11371" formatCode="General">
                  <c:v>22.742000000000001</c:v>
                </c:pt>
                <c:pt idx="11372" formatCode="General">
                  <c:v>22.744</c:v>
                </c:pt>
                <c:pt idx="11373" formatCode="General">
                  <c:v>22.745999999999999</c:v>
                </c:pt>
                <c:pt idx="11374" formatCode="General">
                  <c:v>22.748000000000001</c:v>
                </c:pt>
                <c:pt idx="11375" formatCode="General">
                  <c:v>22.75</c:v>
                </c:pt>
                <c:pt idx="11376" formatCode="General">
                  <c:v>22.751999999999999</c:v>
                </c:pt>
                <c:pt idx="11377" formatCode="General">
                  <c:v>22.754000000000001</c:v>
                </c:pt>
                <c:pt idx="11378" formatCode="General">
                  <c:v>22.756</c:v>
                </c:pt>
                <c:pt idx="11379" formatCode="General">
                  <c:v>22.757999999999999</c:v>
                </c:pt>
                <c:pt idx="11380" formatCode="General">
                  <c:v>22.76</c:v>
                </c:pt>
                <c:pt idx="11381" formatCode="General">
                  <c:v>22.762</c:v>
                </c:pt>
                <c:pt idx="11382" formatCode="General">
                  <c:v>22.763999999999999</c:v>
                </c:pt>
                <c:pt idx="11383" formatCode="General">
                  <c:v>22.765999999999998</c:v>
                </c:pt>
                <c:pt idx="11384" formatCode="General">
                  <c:v>22.768000000000001</c:v>
                </c:pt>
                <c:pt idx="11385" formatCode="General">
                  <c:v>22.77</c:v>
                </c:pt>
                <c:pt idx="11386" formatCode="General">
                  <c:v>22.771999999999998</c:v>
                </c:pt>
                <c:pt idx="11387" formatCode="General">
                  <c:v>22.774000000000001</c:v>
                </c:pt>
                <c:pt idx="11388" formatCode="General">
                  <c:v>22.776</c:v>
                </c:pt>
                <c:pt idx="11389" formatCode="General">
                  <c:v>22.777999999999999</c:v>
                </c:pt>
                <c:pt idx="11390" formatCode="General">
                  <c:v>22.78</c:v>
                </c:pt>
                <c:pt idx="11391" formatCode="General">
                  <c:v>22.782</c:v>
                </c:pt>
                <c:pt idx="11392" formatCode="General">
                  <c:v>22.783999999999999</c:v>
                </c:pt>
                <c:pt idx="11393" formatCode="General">
                  <c:v>22.786000000000001</c:v>
                </c:pt>
                <c:pt idx="11394" formatCode="General">
                  <c:v>22.788</c:v>
                </c:pt>
                <c:pt idx="11395" formatCode="General">
                  <c:v>22.79</c:v>
                </c:pt>
                <c:pt idx="11396" formatCode="General">
                  <c:v>22.792000000000002</c:v>
                </c:pt>
                <c:pt idx="11397" formatCode="General">
                  <c:v>22.794</c:v>
                </c:pt>
                <c:pt idx="11398" formatCode="General">
                  <c:v>22.795999999999999</c:v>
                </c:pt>
                <c:pt idx="11399" formatCode="General">
                  <c:v>22.797999999999998</c:v>
                </c:pt>
                <c:pt idx="11400" formatCode="General">
                  <c:v>22.8</c:v>
                </c:pt>
                <c:pt idx="11401" formatCode="General">
                  <c:v>22.802</c:v>
                </c:pt>
                <c:pt idx="11402" formatCode="General">
                  <c:v>22.803999999999998</c:v>
                </c:pt>
                <c:pt idx="11403" formatCode="General">
                  <c:v>22.806000000000001</c:v>
                </c:pt>
                <c:pt idx="11404" formatCode="General">
                  <c:v>22.808</c:v>
                </c:pt>
                <c:pt idx="11405" formatCode="General">
                  <c:v>22.81</c:v>
                </c:pt>
                <c:pt idx="11406" formatCode="General">
                  <c:v>22.812000000000001</c:v>
                </c:pt>
                <c:pt idx="11407" formatCode="General">
                  <c:v>22.814</c:v>
                </c:pt>
                <c:pt idx="11408" formatCode="General">
                  <c:v>22.815999999999999</c:v>
                </c:pt>
                <c:pt idx="11409" formatCode="General">
                  <c:v>22.818000000000001</c:v>
                </c:pt>
                <c:pt idx="11410" formatCode="General">
                  <c:v>22.82</c:v>
                </c:pt>
                <c:pt idx="11411" formatCode="General">
                  <c:v>22.821999999999999</c:v>
                </c:pt>
                <c:pt idx="11412" formatCode="General">
                  <c:v>22.824000000000002</c:v>
                </c:pt>
                <c:pt idx="11413" formatCode="General">
                  <c:v>22.826000000000001</c:v>
                </c:pt>
                <c:pt idx="11414" formatCode="General">
                  <c:v>22.827999999999999</c:v>
                </c:pt>
                <c:pt idx="11415" formatCode="General">
                  <c:v>22.83</c:v>
                </c:pt>
                <c:pt idx="11416" formatCode="General">
                  <c:v>22.832000000000001</c:v>
                </c:pt>
                <c:pt idx="11417" formatCode="General">
                  <c:v>22.834</c:v>
                </c:pt>
                <c:pt idx="11418" formatCode="General">
                  <c:v>22.835999999999999</c:v>
                </c:pt>
                <c:pt idx="11419" formatCode="General">
                  <c:v>22.838000000000001</c:v>
                </c:pt>
                <c:pt idx="11420" formatCode="General">
                  <c:v>22.84</c:v>
                </c:pt>
                <c:pt idx="11421" formatCode="General">
                  <c:v>22.841999999999999</c:v>
                </c:pt>
                <c:pt idx="11422" formatCode="General">
                  <c:v>22.844000000000001</c:v>
                </c:pt>
                <c:pt idx="11423" formatCode="General">
                  <c:v>22.846</c:v>
                </c:pt>
                <c:pt idx="11424" formatCode="General">
                  <c:v>22.847999999999999</c:v>
                </c:pt>
                <c:pt idx="11425" formatCode="General">
                  <c:v>22.85</c:v>
                </c:pt>
                <c:pt idx="11426" formatCode="General">
                  <c:v>22.852</c:v>
                </c:pt>
                <c:pt idx="11427" formatCode="General">
                  <c:v>22.853999999999999</c:v>
                </c:pt>
                <c:pt idx="11428" formatCode="General">
                  <c:v>22.856000000000002</c:v>
                </c:pt>
                <c:pt idx="11429" formatCode="General">
                  <c:v>22.858000000000001</c:v>
                </c:pt>
                <c:pt idx="11430" formatCode="General">
                  <c:v>22.86</c:v>
                </c:pt>
                <c:pt idx="11431" formatCode="General">
                  <c:v>22.861999999999998</c:v>
                </c:pt>
                <c:pt idx="11432" formatCode="General">
                  <c:v>22.864000000000001</c:v>
                </c:pt>
                <c:pt idx="11433" formatCode="General">
                  <c:v>22.866</c:v>
                </c:pt>
                <c:pt idx="11434" formatCode="General">
                  <c:v>22.867999999999999</c:v>
                </c:pt>
                <c:pt idx="11435" formatCode="General">
                  <c:v>22.87</c:v>
                </c:pt>
                <c:pt idx="11436" formatCode="General">
                  <c:v>22.872</c:v>
                </c:pt>
                <c:pt idx="11437" formatCode="General">
                  <c:v>22.873999999999999</c:v>
                </c:pt>
                <c:pt idx="11438" formatCode="General">
                  <c:v>22.876000000000001</c:v>
                </c:pt>
                <c:pt idx="11439" formatCode="General">
                  <c:v>22.878</c:v>
                </c:pt>
                <c:pt idx="11440" formatCode="General">
                  <c:v>22.88</c:v>
                </c:pt>
                <c:pt idx="11441" formatCode="General">
                  <c:v>22.882000000000001</c:v>
                </c:pt>
                <c:pt idx="11442" formatCode="General">
                  <c:v>22.884</c:v>
                </c:pt>
                <c:pt idx="11443" formatCode="General">
                  <c:v>22.885999999999999</c:v>
                </c:pt>
                <c:pt idx="11444" formatCode="General">
                  <c:v>22.888000000000002</c:v>
                </c:pt>
                <c:pt idx="11445" formatCode="General">
                  <c:v>22.89</c:v>
                </c:pt>
                <c:pt idx="11446" formatCode="General">
                  <c:v>22.891999999999999</c:v>
                </c:pt>
                <c:pt idx="11447" formatCode="General">
                  <c:v>22.893999999999998</c:v>
                </c:pt>
                <c:pt idx="11448" formatCode="General">
                  <c:v>22.896000000000001</c:v>
                </c:pt>
                <c:pt idx="11449" formatCode="General">
                  <c:v>22.898</c:v>
                </c:pt>
                <c:pt idx="11450" formatCode="General">
                  <c:v>22.9</c:v>
                </c:pt>
                <c:pt idx="11451" formatCode="General">
                  <c:v>22.902000000000001</c:v>
                </c:pt>
                <c:pt idx="11452" formatCode="General">
                  <c:v>22.904</c:v>
                </c:pt>
                <c:pt idx="11453" formatCode="General">
                  <c:v>22.905999999999999</c:v>
                </c:pt>
                <c:pt idx="11454" formatCode="General">
                  <c:v>22.908000000000001</c:v>
                </c:pt>
                <c:pt idx="11455" formatCode="General">
                  <c:v>22.91</c:v>
                </c:pt>
                <c:pt idx="11456" formatCode="General">
                  <c:v>22.911999999999999</c:v>
                </c:pt>
                <c:pt idx="11457" formatCode="General">
                  <c:v>22.914000000000001</c:v>
                </c:pt>
                <c:pt idx="11458" formatCode="General">
                  <c:v>22.916</c:v>
                </c:pt>
                <c:pt idx="11459" formatCode="General">
                  <c:v>22.917999999999999</c:v>
                </c:pt>
                <c:pt idx="11460" formatCode="General">
                  <c:v>22.92</c:v>
                </c:pt>
                <c:pt idx="11461" formatCode="General">
                  <c:v>22.922000000000001</c:v>
                </c:pt>
                <c:pt idx="11462" formatCode="General">
                  <c:v>22.923999999999999</c:v>
                </c:pt>
                <c:pt idx="11463" formatCode="General">
                  <c:v>22.925999999999998</c:v>
                </c:pt>
                <c:pt idx="11464" formatCode="General">
                  <c:v>22.928000000000001</c:v>
                </c:pt>
                <c:pt idx="11465" formatCode="General">
                  <c:v>22.93</c:v>
                </c:pt>
                <c:pt idx="11466" formatCode="General">
                  <c:v>22.931999999999999</c:v>
                </c:pt>
                <c:pt idx="11467" formatCode="General">
                  <c:v>22.934000000000001</c:v>
                </c:pt>
                <c:pt idx="11468" formatCode="General">
                  <c:v>22.936</c:v>
                </c:pt>
                <c:pt idx="11469" formatCode="General">
                  <c:v>22.937999999999999</c:v>
                </c:pt>
                <c:pt idx="11470" formatCode="General">
                  <c:v>22.94</c:v>
                </c:pt>
                <c:pt idx="11471" formatCode="General">
                  <c:v>22.942</c:v>
                </c:pt>
                <c:pt idx="11472" formatCode="General">
                  <c:v>22.943999999999999</c:v>
                </c:pt>
                <c:pt idx="11473" formatCode="General">
                  <c:v>22.946000000000002</c:v>
                </c:pt>
                <c:pt idx="11474" formatCode="General">
                  <c:v>22.948</c:v>
                </c:pt>
                <c:pt idx="11475" formatCode="General">
                  <c:v>22.95</c:v>
                </c:pt>
                <c:pt idx="11476" formatCode="General">
                  <c:v>22.952000000000002</c:v>
                </c:pt>
                <c:pt idx="11477" formatCode="General">
                  <c:v>22.954000000000001</c:v>
                </c:pt>
                <c:pt idx="11478" formatCode="General">
                  <c:v>22.956</c:v>
                </c:pt>
                <c:pt idx="11479" formatCode="General">
                  <c:v>22.957999999999998</c:v>
                </c:pt>
                <c:pt idx="11480" formatCode="General">
                  <c:v>22.96</c:v>
                </c:pt>
                <c:pt idx="11481" formatCode="General">
                  <c:v>22.962</c:v>
                </c:pt>
                <c:pt idx="11482" formatCode="General">
                  <c:v>22.963999999999999</c:v>
                </c:pt>
                <c:pt idx="11483" formatCode="General">
                  <c:v>22.966000000000001</c:v>
                </c:pt>
                <c:pt idx="11484" formatCode="General">
                  <c:v>22.968</c:v>
                </c:pt>
                <c:pt idx="11485" formatCode="General">
                  <c:v>22.97</c:v>
                </c:pt>
                <c:pt idx="11486" formatCode="General">
                  <c:v>22.972000000000001</c:v>
                </c:pt>
                <c:pt idx="11487" formatCode="General">
                  <c:v>22.974</c:v>
                </c:pt>
                <c:pt idx="11488" formatCode="General">
                  <c:v>22.975999999999999</c:v>
                </c:pt>
                <c:pt idx="11489" formatCode="General">
                  <c:v>22.978000000000002</c:v>
                </c:pt>
                <c:pt idx="11490" formatCode="General">
                  <c:v>22.98</c:v>
                </c:pt>
                <c:pt idx="11491" formatCode="General">
                  <c:v>22.981999999999999</c:v>
                </c:pt>
                <c:pt idx="11492" formatCode="General">
                  <c:v>22.984000000000002</c:v>
                </c:pt>
                <c:pt idx="11493" formatCode="General">
                  <c:v>22.986000000000001</c:v>
                </c:pt>
                <c:pt idx="11494" formatCode="General">
                  <c:v>22.988</c:v>
                </c:pt>
                <c:pt idx="11495" formatCode="General">
                  <c:v>22.99</c:v>
                </c:pt>
                <c:pt idx="11496" formatCode="General">
                  <c:v>22.992000000000001</c:v>
                </c:pt>
                <c:pt idx="11497" formatCode="General">
                  <c:v>22.994</c:v>
                </c:pt>
                <c:pt idx="11498" formatCode="General">
                  <c:v>22.995999999999999</c:v>
                </c:pt>
                <c:pt idx="11499" formatCode="General">
                  <c:v>22.998000000000001</c:v>
                </c:pt>
                <c:pt idx="11500" formatCode="General">
                  <c:v>23</c:v>
                </c:pt>
                <c:pt idx="11501" formatCode="General">
                  <c:v>23.001999999999999</c:v>
                </c:pt>
                <c:pt idx="11502" formatCode="General">
                  <c:v>23.004000000000001</c:v>
                </c:pt>
                <c:pt idx="11503" formatCode="General">
                  <c:v>23.006</c:v>
                </c:pt>
                <c:pt idx="11504" formatCode="General">
                  <c:v>23.007999999999999</c:v>
                </c:pt>
                <c:pt idx="11505" formatCode="General">
                  <c:v>23.01</c:v>
                </c:pt>
                <c:pt idx="11506" formatCode="General">
                  <c:v>23.012</c:v>
                </c:pt>
                <c:pt idx="11507" formatCode="General">
                  <c:v>23.013999999999999</c:v>
                </c:pt>
                <c:pt idx="11508" formatCode="General">
                  <c:v>23.015999999999998</c:v>
                </c:pt>
                <c:pt idx="11509" formatCode="General">
                  <c:v>23.018000000000001</c:v>
                </c:pt>
                <c:pt idx="11510" formatCode="General">
                  <c:v>23.02</c:v>
                </c:pt>
                <c:pt idx="11511" formatCode="General">
                  <c:v>23.021999999999998</c:v>
                </c:pt>
                <c:pt idx="11512" formatCode="General">
                  <c:v>23.024000000000001</c:v>
                </c:pt>
                <c:pt idx="11513" formatCode="General">
                  <c:v>23.026</c:v>
                </c:pt>
                <c:pt idx="11514" formatCode="General">
                  <c:v>23.027999999999999</c:v>
                </c:pt>
                <c:pt idx="11515" formatCode="General">
                  <c:v>23.03</c:v>
                </c:pt>
                <c:pt idx="11516" formatCode="General">
                  <c:v>23.032</c:v>
                </c:pt>
                <c:pt idx="11517" formatCode="General">
                  <c:v>23.033999999999999</c:v>
                </c:pt>
                <c:pt idx="11518" formatCode="General">
                  <c:v>23.036000000000001</c:v>
                </c:pt>
                <c:pt idx="11519" formatCode="General">
                  <c:v>23.038</c:v>
                </c:pt>
                <c:pt idx="11520" formatCode="General">
                  <c:v>23.04</c:v>
                </c:pt>
                <c:pt idx="11521" formatCode="General">
                  <c:v>23.042000000000002</c:v>
                </c:pt>
                <c:pt idx="11522" formatCode="General">
                  <c:v>23.044</c:v>
                </c:pt>
                <c:pt idx="11523" formatCode="General">
                  <c:v>23.045999999999999</c:v>
                </c:pt>
                <c:pt idx="11524" formatCode="General">
                  <c:v>23.047999999999998</c:v>
                </c:pt>
                <c:pt idx="11525" formatCode="General">
                  <c:v>23.05</c:v>
                </c:pt>
                <c:pt idx="11526" formatCode="General">
                  <c:v>23.052</c:v>
                </c:pt>
                <c:pt idx="11527" formatCode="General">
                  <c:v>23.053999999999998</c:v>
                </c:pt>
                <c:pt idx="11528" formatCode="General">
                  <c:v>23.056000000000001</c:v>
                </c:pt>
                <c:pt idx="11529" formatCode="General">
                  <c:v>23.058</c:v>
                </c:pt>
                <c:pt idx="11530" formatCode="General">
                  <c:v>23.06</c:v>
                </c:pt>
                <c:pt idx="11531" formatCode="General">
                  <c:v>23.062000000000001</c:v>
                </c:pt>
                <c:pt idx="11532" formatCode="General">
                  <c:v>23.064</c:v>
                </c:pt>
                <c:pt idx="11533" formatCode="General">
                  <c:v>23.065999999999999</c:v>
                </c:pt>
                <c:pt idx="11534" formatCode="General">
                  <c:v>23.068000000000001</c:v>
                </c:pt>
                <c:pt idx="11535" formatCode="General">
                  <c:v>23.07</c:v>
                </c:pt>
                <c:pt idx="11536" formatCode="General">
                  <c:v>23.071999999999999</c:v>
                </c:pt>
                <c:pt idx="11537" formatCode="General">
                  <c:v>23.074000000000002</c:v>
                </c:pt>
                <c:pt idx="11538" formatCode="General">
                  <c:v>23.076000000000001</c:v>
                </c:pt>
                <c:pt idx="11539" formatCode="General">
                  <c:v>23.077999999999999</c:v>
                </c:pt>
                <c:pt idx="11540" formatCode="General">
                  <c:v>23.08</c:v>
                </c:pt>
                <c:pt idx="11541" formatCode="General">
                  <c:v>23.082000000000001</c:v>
                </c:pt>
                <c:pt idx="11542" formatCode="General">
                  <c:v>23.084</c:v>
                </c:pt>
                <c:pt idx="11543" formatCode="General">
                  <c:v>23.085999999999999</c:v>
                </c:pt>
                <c:pt idx="11544" formatCode="General">
                  <c:v>23.088000000000001</c:v>
                </c:pt>
                <c:pt idx="11545" formatCode="General">
                  <c:v>23.09</c:v>
                </c:pt>
                <c:pt idx="11546" formatCode="General">
                  <c:v>23.091999999999999</c:v>
                </c:pt>
                <c:pt idx="11547" formatCode="General">
                  <c:v>23.094000000000001</c:v>
                </c:pt>
                <c:pt idx="11548" formatCode="General">
                  <c:v>23.096</c:v>
                </c:pt>
                <c:pt idx="11549" formatCode="General">
                  <c:v>23.097999999999999</c:v>
                </c:pt>
                <c:pt idx="11550" formatCode="General">
                  <c:v>23.1</c:v>
                </c:pt>
                <c:pt idx="11551" formatCode="General">
                  <c:v>23.102</c:v>
                </c:pt>
                <c:pt idx="11552" formatCode="General">
                  <c:v>23.103999999999999</c:v>
                </c:pt>
                <c:pt idx="11553" formatCode="General">
                  <c:v>23.106000000000002</c:v>
                </c:pt>
                <c:pt idx="11554" formatCode="General">
                  <c:v>23.108000000000001</c:v>
                </c:pt>
                <c:pt idx="11555" formatCode="General">
                  <c:v>23.11</c:v>
                </c:pt>
                <c:pt idx="11556" formatCode="General">
                  <c:v>23.111999999999998</c:v>
                </c:pt>
                <c:pt idx="11557" formatCode="General">
                  <c:v>23.114000000000001</c:v>
                </c:pt>
                <c:pt idx="11558" formatCode="General">
                  <c:v>23.116</c:v>
                </c:pt>
                <c:pt idx="11559" formatCode="General">
                  <c:v>23.117999999999999</c:v>
                </c:pt>
                <c:pt idx="11560" formatCode="General">
                  <c:v>23.12</c:v>
                </c:pt>
                <c:pt idx="11561" formatCode="General">
                  <c:v>23.122</c:v>
                </c:pt>
                <c:pt idx="11562" formatCode="General">
                  <c:v>23.123999999999999</c:v>
                </c:pt>
                <c:pt idx="11563" formatCode="General">
                  <c:v>23.126000000000001</c:v>
                </c:pt>
                <c:pt idx="11564" formatCode="General">
                  <c:v>23.128</c:v>
                </c:pt>
                <c:pt idx="11565" formatCode="General">
                  <c:v>23.13</c:v>
                </c:pt>
                <c:pt idx="11566" formatCode="General">
                  <c:v>23.132000000000001</c:v>
                </c:pt>
                <c:pt idx="11567" formatCode="General">
                  <c:v>23.134</c:v>
                </c:pt>
                <c:pt idx="11568" formatCode="General">
                  <c:v>23.135999999999999</c:v>
                </c:pt>
                <c:pt idx="11569" formatCode="General">
                  <c:v>23.138000000000002</c:v>
                </c:pt>
                <c:pt idx="11570" formatCode="General">
                  <c:v>23.14</c:v>
                </c:pt>
                <c:pt idx="11571" formatCode="General">
                  <c:v>23.141999999999999</c:v>
                </c:pt>
                <c:pt idx="11572" formatCode="General">
                  <c:v>23.143999999999998</c:v>
                </c:pt>
                <c:pt idx="11573" formatCode="General">
                  <c:v>23.146000000000001</c:v>
                </c:pt>
                <c:pt idx="11574" formatCode="General">
                  <c:v>23.148</c:v>
                </c:pt>
                <c:pt idx="11575" formatCode="General">
                  <c:v>23.15</c:v>
                </c:pt>
                <c:pt idx="11576" formatCode="General">
                  <c:v>23.152000000000001</c:v>
                </c:pt>
                <c:pt idx="11577" formatCode="General">
                  <c:v>23.154</c:v>
                </c:pt>
                <c:pt idx="11578" formatCode="General">
                  <c:v>23.155999999999999</c:v>
                </c:pt>
                <c:pt idx="11579" formatCode="General">
                  <c:v>23.158000000000001</c:v>
                </c:pt>
                <c:pt idx="11580" formatCode="General">
                  <c:v>23.16</c:v>
                </c:pt>
                <c:pt idx="11581" formatCode="General">
                  <c:v>23.161999999999999</c:v>
                </c:pt>
                <c:pt idx="11582" formatCode="General">
                  <c:v>23.164000000000001</c:v>
                </c:pt>
                <c:pt idx="11583" formatCode="General">
                  <c:v>23.166</c:v>
                </c:pt>
                <c:pt idx="11584" formatCode="General">
                  <c:v>23.167999999999999</c:v>
                </c:pt>
                <c:pt idx="11585" formatCode="General">
                  <c:v>23.17</c:v>
                </c:pt>
                <c:pt idx="11586" formatCode="General">
                  <c:v>23.172000000000001</c:v>
                </c:pt>
                <c:pt idx="11587" formatCode="General">
                  <c:v>23.173999999999999</c:v>
                </c:pt>
                <c:pt idx="11588" formatCode="General">
                  <c:v>23.175999999999998</c:v>
                </c:pt>
                <c:pt idx="11589" formatCode="General">
                  <c:v>23.178000000000001</c:v>
                </c:pt>
                <c:pt idx="11590" formatCode="General">
                  <c:v>23.18</c:v>
                </c:pt>
                <c:pt idx="11591" formatCode="General">
                  <c:v>23.181999999999999</c:v>
                </c:pt>
                <c:pt idx="11592" formatCode="General">
                  <c:v>23.184000000000001</c:v>
                </c:pt>
                <c:pt idx="11593" formatCode="General">
                  <c:v>23.186</c:v>
                </c:pt>
                <c:pt idx="11594" formatCode="General">
                  <c:v>23.187999999999999</c:v>
                </c:pt>
                <c:pt idx="11595" formatCode="General">
                  <c:v>23.19</c:v>
                </c:pt>
                <c:pt idx="11596" formatCode="General">
                  <c:v>23.192</c:v>
                </c:pt>
                <c:pt idx="11597" formatCode="General">
                  <c:v>23.193999999999999</c:v>
                </c:pt>
                <c:pt idx="11598" formatCode="General">
                  <c:v>23.196000000000002</c:v>
                </c:pt>
                <c:pt idx="11599" formatCode="General">
                  <c:v>23.198</c:v>
                </c:pt>
                <c:pt idx="11600" formatCode="General">
                  <c:v>23.2</c:v>
                </c:pt>
                <c:pt idx="11601" formatCode="General">
                  <c:v>23.202000000000002</c:v>
                </c:pt>
                <c:pt idx="11602" formatCode="General">
                  <c:v>23.204000000000001</c:v>
                </c:pt>
                <c:pt idx="11603" formatCode="General">
                  <c:v>23.206</c:v>
                </c:pt>
                <c:pt idx="11604" formatCode="General">
                  <c:v>23.207999999999998</c:v>
                </c:pt>
                <c:pt idx="11605" formatCode="General">
                  <c:v>23.21</c:v>
                </c:pt>
                <c:pt idx="11606" formatCode="General">
                  <c:v>23.212</c:v>
                </c:pt>
                <c:pt idx="11607" formatCode="General">
                  <c:v>23.213999999999999</c:v>
                </c:pt>
                <c:pt idx="11608" formatCode="General">
                  <c:v>23.216000000000001</c:v>
                </c:pt>
                <c:pt idx="11609" formatCode="General">
                  <c:v>23.218</c:v>
                </c:pt>
                <c:pt idx="11610" formatCode="General">
                  <c:v>23.22</c:v>
                </c:pt>
                <c:pt idx="11611" formatCode="General">
                  <c:v>23.222000000000001</c:v>
                </c:pt>
                <c:pt idx="11612" formatCode="General">
                  <c:v>23.224</c:v>
                </c:pt>
                <c:pt idx="11613" formatCode="General">
                  <c:v>23.225999999999999</c:v>
                </c:pt>
                <c:pt idx="11614" formatCode="General">
                  <c:v>23.228000000000002</c:v>
                </c:pt>
                <c:pt idx="11615" formatCode="General">
                  <c:v>23.23</c:v>
                </c:pt>
                <c:pt idx="11616" formatCode="General">
                  <c:v>23.231999999999999</c:v>
                </c:pt>
                <c:pt idx="11617" formatCode="General">
                  <c:v>23.234000000000002</c:v>
                </c:pt>
                <c:pt idx="11618" formatCode="General">
                  <c:v>23.236000000000001</c:v>
                </c:pt>
                <c:pt idx="11619" formatCode="General">
                  <c:v>23.238</c:v>
                </c:pt>
                <c:pt idx="11620" formatCode="General">
                  <c:v>23.24</c:v>
                </c:pt>
                <c:pt idx="11621" formatCode="General">
                  <c:v>23.242000000000001</c:v>
                </c:pt>
                <c:pt idx="11622" formatCode="General">
                  <c:v>23.244</c:v>
                </c:pt>
                <c:pt idx="11623" formatCode="General">
                  <c:v>23.245999999999999</c:v>
                </c:pt>
                <c:pt idx="11624" formatCode="General">
                  <c:v>23.248000000000001</c:v>
                </c:pt>
                <c:pt idx="11625" formatCode="General">
                  <c:v>23.25</c:v>
                </c:pt>
                <c:pt idx="11626" formatCode="General">
                  <c:v>23.251999999999999</c:v>
                </c:pt>
                <c:pt idx="11627" formatCode="General">
                  <c:v>23.254000000000001</c:v>
                </c:pt>
                <c:pt idx="11628" formatCode="General">
                  <c:v>23.256</c:v>
                </c:pt>
                <c:pt idx="11629" formatCode="General">
                  <c:v>23.257999999999999</c:v>
                </c:pt>
                <c:pt idx="11630" formatCode="General">
                  <c:v>23.26</c:v>
                </c:pt>
                <c:pt idx="11631" formatCode="General">
                  <c:v>23.262</c:v>
                </c:pt>
                <c:pt idx="11632" formatCode="General">
                  <c:v>23.263999999999999</c:v>
                </c:pt>
                <c:pt idx="11633" formatCode="General">
                  <c:v>23.265999999999998</c:v>
                </c:pt>
                <c:pt idx="11634" formatCode="General">
                  <c:v>23.268000000000001</c:v>
                </c:pt>
                <c:pt idx="11635" formatCode="General">
                  <c:v>23.27</c:v>
                </c:pt>
                <c:pt idx="11636" formatCode="General">
                  <c:v>23.271999999999998</c:v>
                </c:pt>
                <c:pt idx="11637" formatCode="General">
                  <c:v>23.274000000000001</c:v>
                </c:pt>
                <c:pt idx="11638" formatCode="General">
                  <c:v>23.276</c:v>
                </c:pt>
                <c:pt idx="11639" formatCode="General">
                  <c:v>23.277999999999999</c:v>
                </c:pt>
                <c:pt idx="11640" formatCode="General">
                  <c:v>23.28</c:v>
                </c:pt>
                <c:pt idx="11641" formatCode="General">
                  <c:v>23.282</c:v>
                </c:pt>
                <c:pt idx="11642" formatCode="General">
                  <c:v>23.283999999999999</c:v>
                </c:pt>
                <c:pt idx="11643" formatCode="General">
                  <c:v>23.286000000000001</c:v>
                </c:pt>
                <c:pt idx="11644" formatCode="General">
                  <c:v>23.288</c:v>
                </c:pt>
                <c:pt idx="11645" formatCode="General">
                  <c:v>23.29</c:v>
                </c:pt>
                <c:pt idx="11646" formatCode="General">
                  <c:v>23.292000000000002</c:v>
                </c:pt>
                <c:pt idx="11647" formatCode="General">
                  <c:v>23.294</c:v>
                </c:pt>
                <c:pt idx="11648" formatCode="General">
                  <c:v>23.295999999999999</c:v>
                </c:pt>
                <c:pt idx="11649" formatCode="General">
                  <c:v>23.297999999999998</c:v>
                </c:pt>
                <c:pt idx="11650" formatCode="General">
                  <c:v>23.3</c:v>
                </c:pt>
                <c:pt idx="11651" formatCode="General">
                  <c:v>23.302</c:v>
                </c:pt>
                <c:pt idx="11652" formatCode="General">
                  <c:v>23.303999999999998</c:v>
                </c:pt>
                <c:pt idx="11653" formatCode="General">
                  <c:v>23.306000000000001</c:v>
                </c:pt>
                <c:pt idx="11654" formatCode="General">
                  <c:v>23.308</c:v>
                </c:pt>
                <c:pt idx="11655" formatCode="General">
                  <c:v>23.31</c:v>
                </c:pt>
                <c:pt idx="11656" formatCode="General">
                  <c:v>23.312000000000001</c:v>
                </c:pt>
                <c:pt idx="11657" formatCode="General">
                  <c:v>23.314</c:v>
                </c:pt>
                <c:pt idx="11658" formatCode="General">
                  <c:v>23.315999999999999</c:v>
                </c:pt>
                <c:pt idx="11659" formatCode="General">
                  <c:v>23.318000000000001</c:v>
                </c:pt>
                <c:pt idx="11660" formatCode="General">
                  <c:v>23.32</c:v>
                </c:pt>
                <c:pt idx="11661" formatCode="General">
                  <c:v>23.321999999999999</c:v>
                </c:pt>
                <c:pt idx="11662" formatCode="General">
                  <c:v>23.324000000000002</c:v>
                </c:pt>
                <c:pt idx="11663" formatCode="General">
                  <c:v>23.326000000000001</c:v>
                </c:pt>
                <c:pt idx="11664" formatCode="General">
                  <c:v>23.327999999999999</c:v>
                </c:pt>
                <c:pt idx="11665" formatCode="General">
                  <c:v>23.33</c:v>
                </c:pt>
                <c:pt idx="11666" formatCode="General">
                  <c:v>23.332000000000001</c:v>
                </c:pt>
                <c:pt idx="11667" formatCode="General">
                  <c:v>23.334</c:v>
                </c:pt>
                <c:pt idx="11668" formatCode="General">
                  <c:v>23.335999999999999</c:v>
                </c:pt>
                <c:pt idx="11669" formatCode="General">
                  <c:v>23.338000000000001</c:v>
                </c:pt>
                <c:pt idx="11670" formatCode="General">
                  <c:v>23.34</c:v>
                </c:pt>
                <c:pt idx="11671" formatCode="General">
                  <c:v>23.341999999999999</c:v>
                </c:pt>
                <c:pt idx="11672" formatCode="General">
                  <c:v>23.344000000000001</c:v>
                </c:pt>
                <c:pt idx="11673" formatCode="General">
                  <c:v>23.346</c:v>
                </c:pt>
                <c:pt idx="11674" formatCode="General">
                  <c:v>23.347999999999999</c:v>
                </c:pt>
                <c:pt idx="11675" formatCode="General">
                  <c:v>23.35</c:v>
                </c:pt>
                <c:pt idx="11676" formatCode="General">
                  <c:v>23.352</c:v>
                </c:pt>
                <c:pt idx="11677" formatCode="General">
                  <c:v>23.353999999999999</c:v>
                </c:pt>
                <c:pt idx="11678" formatCode="General">
                  <c:v>23.356000000000002</c:v>
                </c:pt>
                <c:pt idx="11679" formatCode="General">
                  <c:v>23.358000000000001</c:v>
                </c:pt>
                <c:pt idx="11680" formatCode="General">
                  <c:v>23.36</c:v>
                </c:pt>
                <c:pt idx="11681" formatCode="General">
                  <c:v>23.361999999999998</c:v>
                </c:pt>
                <c:pt idx="11682" formatCode="General">
                  <c:v>23.364000000000001</c:v>
                </c:pt>
                <c:pt idx="11683" formatCode="General">
                  <c:v>23.366</c:v>
                </c:pt>
                <c:pt idx="11684" formatCode="General">
                  <c:v>23.367999999999999</c:v>
                </c:pt>
                <c:pt idx="11685" formatCode="General">
                  <c:v>23.37</c:v>
                </c:pt>
                <c:pt idx="11686" formatCode="General">
                  <c:v>23.372</c:v>
                </c:pt>
                <c:pt idx="11687" formatCode="General">
                  <c:v>23.373999999999999</c:v>
                </c:pt>
                <c:pt idx="11688" formatCode="General">
                  <c:v>23.376000000000001</c:v>
                </c:pt>
                <c:pt idx="11689" formatCode="General">
                  <c:v>23.378</c:v>
                </c:pt>
                <c:pt idx="11690" formatCode="General">
                  <c:v>23.38</c:v>
                </c:pt>
                <c:pt idx="11691" formatCode="General">
                  <c:v>23.382000000000001</c:v>
                </c:pt>
                <c:pt idx="11692" formatCode="General">
                  <c:v>23.384</c:v>
                </c:pt>
                <c:pt idx="11693" formatCode="General">
                  <c:v>23.385999999999999</c:v>
                </c:pt>
                <c:pt idx="11694" formatCode="General">
                  <c:v>23.388000000000002</c:v>
                </c:pt>
                <c:pt idx="11695" formatCode="General">
                  <c:v>23.39</c:v>
                </c:pt>
                <c:pt idx="11696" formatCode="General">
                  <c:v>23.391999999999999</c:v>
                </c:pt>
                <c:pt idx="11697" formatCode="General">
                  <c:v>23.393999999999998</c:v>
                </c:pt>
                <c:pt idx="11698" formatCode="General">
                  <c:v>23.396000000000001</c:v>
                </c:pt>
                <c:pt idx="11699" formatCode="General">
                  <c:v>23.398</c:v>
                </c:pt>
                <c:pt idx="11700" formatCode="General">
                  <c:v>23.4</c:v>
                </c:pt>
                <c:pt idx="11701" formatCode="General">
                  <c:v>23.402000000000001</c:v>
                </c:pt>
                <c:pt idx="11702" formatCode="General">
                  <c:v>23.404</c:v>
                </c:pt>
                <c:pt idx="11703" formatCode="General">
                  <c:v>23.405999999999999</c:v>
                </c:pt>
                <c:pt idx="11704" formatCode="General">
                  <c:v>23.408000000000001</c:v>
                </c:pt>
                <c:pt idx="11705" formatCode="General">
                  <c:v>23.41</c:v>
                </c:pt>
                <c:pt idx="11706" formatCode="General">
                  <c:v>23.411999999999999</c:v>
                </c:pt>
                <c:pt idx="11707" formatCode="General">
                  <c:v>23.414000000000001</c:v>
                </c:pt>
                <c:pt idx="11708" formatCode="General">
                  <c:v>23.416</c:v>
                </c:pt>
                <c:pt idx="11709" formatCode="General">
                  <c:v>23.417999999999999</c:v>
                </c:pt>
                <c:pt idx="11710" formatCode="General">
                  <c:v>23.42</c:v>
                </c:pt>
                <c:pt idx="11711" formatCode="General">
                  <c:v>23.422000000000001</c:v>
                </c:pt>
                <c:pt idx="11712" formatCode="General">
                  <c:v>23.423999999999999</c:v>
                </c:pt>
                <c:pt idx="11713" formatCode="General">
                  <c:v>23.425999999999998</c:v>
                </c:pt>
                <c:pt idx="11714" formatCode="General">
                  <c:v>23.428000000000001</c:v>
                </c:pt>
                <c:pt idx="11715" formatCode="General">
                  <c:v>23.43</c:v>
                </c:pt>
                <c:pt idx="11716" formatCode="General">
                  <c:v>23.431999999999999</c:v>
                </c:pt>
                <c:pt idx="11717" formatCode="General">
                  <c:v>23.434000000000001</c:v>
                </c:pt>
                <c:pt idx="11718" formatCode="General">
                  <c:v>23.436</c:v>
                </c:pt>
                <c:pt idx="11719" formatCode="General">
                  <c:v>23.437999999999999</c:v>
                </c:pt>
                <c:pt idx="11720" formatCode="General">
                  <c:v>23.44</c:v>
                </c:pt>
                <c:pt idx="11721" formatCode="General">
                  <c:v>23.442</c:v>
                </c:pt>
                <c:pt idx="11722" formatCode="General">
                  <c:v>23.443999999999999</c:v>
                </c:pt>
                <c:pt idx="11723" formatCode="General">
                  <c:v>23.446000000000002</c:v>
                </c:pt>
                <c:pt idx="11724" formatCode="General">
                  <c:v>23.448</c:v>
                </c:pt>
                <c:pt idx="11725" formatCode="General">
                  <c:v>23.45</c:v>
                </c:pt>
                <c:pt idx="11726" formatCode="General">
                  <c:v>23.452000000000002</c:v>
                </c:pt>
                <c:pt idx="11727" formatCode="General">
                  <c:v>23.454000000000001</c:v>
                </c:pt>
                <c:pt idx="11728" formatCode="General">
                  <c:v>23.456</c:v>
                </c:pt>
                <c:pt idx="11729" formatCode="General">
                  <c:v>23.457999999999998</c:v>
                </c:pt>
                <c:pt idx="11730" formatCode="General">
                  <c:v>23.46</c:v>
                </c:pt>
                <c:pt idx="11731" formatCode="General">
                  <c:v>23.462</c:v>
                </c:pt>
                <c:pt idx="11732" formatCode="General">
                  <c:v>23.463999999999999</c:v>
                </c:pt>
                <c:pt idx="11733" formatCode="General">
                  <c:v>23.466000000000001</c:v>
                </c:pt>
                <c:pt idx="11734" formatCode="General">
                  <c:v>23.468</c:v>
                </c:pt>
                <c:pt idx="11735" formatCode="General">
                  <c:v>23.47</c:v>
                </c:pt>
                <c:pt idx="11736" formatCode="General">
                  <c:v>23.472000000000001</c:v>
                </c:pt>
                <c:pt idx="11737" formatCode="General">
                  <c:v>23.474</c:v>
                </c:pt>
                <c:pt idx="11738" formatCode="General">
                  <c:v>23.475999999999999</c:v>
                </c:pt>
                <c:pt idx="11739" formatCode="General">
                  <c:v>23.478000000000002</c:v>
                </c:pt>
                <c:pt idx="11740" formatCode="General">
                  <c:v>23.48</c:v>
                </c:pt>
                <c:pt idx="11741" formatCode="General">
                  <c:v>23.481999999999999</c:v>
                </c:pt>
                <c:pt idx="11742" formatCode="General">
                  <c:v>23.484000000000002</c:v>
                </c:pt>
                <c:pt idx="11743" formatCode="General">
                  <c:v>23.486000000000001</c:v>
                </c:pt>
                <c:pt idx="11744" formatCode="General">
                  <c:v>23.488</c:v>
                </c:pt>
                <c:pt idx="11745" formatCode="General">
                  <c:v>23.49</c:v>
                </c:pt>
                <c:pt idx="11746" formatCode="General">
                  <c:v>23.492000000000001</c:v>
                </c:pt>
                <c:pt idx="11747" formatCode="General">
                  <c:v>23.494</c:v>
                </c:pt>
                <c:pt idx="11748" formatCode="General">
                  <c:v>23.495999999999999</c:v>
                </c:pt>
                <c:pt idx="11749" formatCode="General">
                  <c:v>23.498000000000001</c:v>
                </c:pt>
                <c:pt idx="11750" formatCode="General">
                  <c:v>23.5</c:v>
                </c:pt>
                <c:pt idx="11751" formatCode="General">
                  <c:v>23.501999999999999</c:v>
                </c:pt>
                <c:pt idx="11752" formatCode="General">
                  <c:v>23.504000000000001</c:v>
                </c:pt>
                <c:pt idx="11753" formatCode="General">
                  <c:v>23.506</c:v>
                </c:pt>
                <c:pt idx="11754" formatCode="General">
                  <c:v>23.507999999999999</c:v>
                </c:pt>
                <c:pt idx="11755" formatCode="General">
                  <c:v>23.51</c:v>
                </c:pt>
                <c:pt idx="11756" formatCode="General">
                  <c:v>23.512</c:v>
                </c:pt>
                <c:pt idx="11757" formatCode="General">
                  <c:v>23.513999999999999</c:v>
                </c:pt>
                <c:pt idx="11758" formatCode="General">
                  <c:v>23.515999999999998</c:v>
                </c:pt>
                <c:pt idx="11759" formatCode="General">
                  <c:v>23.518000000000001</c:v>
                </c:pt>
                <c:pt idx="11760" formatCode="General">
                  <c:v>23.52</c:v>
                </c:pt>
                <c:pt idx="11761" formatCode="General">
                  <c:v>23.521999999999998</c:v>
                </c:pt>
                <c:pt idx="11762" formatCode="General">
                  <c:v>23.524000000000001</c:v>
                </c:pt>
                <c:pt idx="11763" formatCode="General">
                  <c:v>23.526</c:v>
                </c:pt>
                <c:pt idx="11764" formatCode="General">
                  <c:v>23.527999999999999</c:v>
                </c:pt>
                <c:pt idx="11765" formatCode="General">
                  <c:v>23.53</c:v>
                </c:pt>
                <c:pt idx="11766" formatCode="General">
                  <c:v>23.532</c:v>
                </c:pt>
                <c:pt idx="11767" formatCode="General">
                  <c:v>23.533999999999999</c:v>
                </c:pt>
                <c:pt idx="11768" formatCode="General">
                  <c:v>23.536000000000001</c:v>
                </c:pt>
                <c:pt idx="11769" formatCode="General">
                  <c:v>23.538</c:v>
                </c:pt>
                <c:pt idx="11770" formatCode="General">
                  <c:v>23.54</c:v>
                </c:pt>
                <c:pt idx="11771" formatCode="General">
                  <c:v>23.542000000000002</c:v>
                </c:pt>
                <c:pt idx="11772" formatCode="General">
                  <c:v>23.544</c:v>
                </c:pt>
                <c:pt idx="11773" formatCode="General">
                  <c:v>23.545999999999999</c:v>
                </c:pt>
                <c:pt idx="11774" formatCode="General">
                  <c:v>23.547999999999998</c:v>
                </c:pt>
                <c:pt idx="11775" formatCode="General">
                  <c:v>23.55</c:v>
                </c:pt>
                <c:pt idx="11776" formatCode="General">
                  <c:v>23.552</c:v>
                </c:pt>
                <c:pt idx="11777" formatCode="General">
                  <c:v>23.553999999999998</c:v>
                </c:pt>
                <c:pt idx="11778" formatCode="General">
                  <c:v>23.556000000000001</c:v>
                </c:pt>
                <c:pt idx="11779" formatCode="General">
                  <c:v>23.558</c:v>
                </c:pt>
                <c:pt idx="11780" formatCode="General">
                  <c:v>23.56</c:v>
                </c:pt>
                <c:pt idx="11781" formatCode="General">
                  <c:v>23.562000000000001</c:v>
                </c:pt>
                <c:pt idx="11782" formatCode="General">
                  <c:v>23.564</c:v>
                </c:pt>
                <c:pt idx="11783" formatCode="General">
                  <c:v>23.565999999999999</c:v>
                </c:pt>
                <c:pt idx="11784" formatCode="General">
                  <c:v>23.568000000000001</c:v>
                </c:pt>
                <c:pt idx="11785" formatCode="General">
                  <c:v>23.57</c:v>
                </c:pt>
                <c:pt idx="11786" formatCode="General">
                  <c:v>23.571999999999999</c:v>
                </c:pt>
                <c:pt idx="11787" formatCode="General">
                  <c:v>23.574000000000002</c:v>
                </c:pt>
                <c:pt idx="11788" formatCode="General">
                  <c:v>23.576000000000001</c:v>
                </c:pt>
                <c:pt idx="11789" formatCode="General">
                  <c:v>23.577999999999999</c:v>
                </c:pt>
                <c:pt idx="11790" formatCode="General">
                  <c:v>23.58</c:v>
                </c:pt>
                <c:pt idx="11791" formatCode="General">
                  <c:v>23.582000000000001</c:v>
                </c:pt>
                <c:pt idx="11792" formatCode="General">
                  <c:v>23.584</c:v>
                </c:pt>
                <c:pt idx="11793" formatCode="General">
                  <c:v>23.585999999999999</c:v>
                </c:pt>
                <c:pt idx="11794" formatCode="General">
                  <c:v>23.588000000000001</c:v>
                </c:pt>
                <c:pt idx="11795" formatCode="General">
                  <c:v>23.59</c:v>
                </c:pt>
                <c:pt idx="11796" formatCode="General">
                  <c:v>23.591999999999999</c:v>
                </c:pt>
                <c:pt idx="11797" formatCode="General">
                  <c:v>23.594000000000001</c:v>
                </c:pt>
                <c:pt idx="11798" formatCode="General">
                  <c:v>23.596</c:v>
                </c:pt>
                <c:pt idx="11799" formatCode="General">
                  <c:v>23.597999999999999</c:v>
                </c:pt>
                <c:pt idx="11800" formatCode="General">
                  <c:v>23.6</c:v>
                </c:pt>
                <c:pt idx="11801" formatCode="General">
                  <c:v>23.602</c:v>
                </c:pt>
                <c:pt idx="11802" formatCode="General">
                  <c:v>23.603999999999999</c:v>
                </c:pt>
                <c:pt idx="11803" formatCode="General">
                  <c:v>23.606000000000002</c:v>
                </c:pt>
                <c:pt idx="11804" formatCode="General">
                  <c:v>23.608000000000001</c:v>
                </c:pt>
                <c:pt idx="11805" formatCode="General">
                  <c:v>23.61</c:v>
                </c:pt>
                <c:pt idx="11806" formatCode="General">
                  <c:v>23.611999999999998</c:v>
                </c:pt>
                <c:pt idx="11807" formatCode="General">
                  <c:v>23.614000000000001</c:v>
                </c:pt>
                <c:pt idx="11808" formatCode="General">
                  <c:v>23.616</c:v>
                </c:pt>
                <c:pt idx="11809" formatCode="General">
                  <c:v>23.617999999999999</c:v>
                </c:pt>
                <c:pt idx="11810" formatCode="General">
                  <c:v>23.62</c:v>
                </c:pt>
                <c:pt idx="11811" formatCode="General">
                  <c:v>23.622</c:v>
                </c:pt>
                <c:pt idx="11812" formatCode="General">
                  <c:v>23.623999999999999</c:v>
                </c:pt>
                <c:pt idx="11813" formatCode="General">
                  <c:v>23.626000000000001</c:v>
                </c:pt>
                <c:pt idx="11814" formatCode="General">
                  <c:v>23.628</c:v>
                </c:pt>
                <c:pt idx="11815" formatCode="General">
                  <c:v>23.63</c:v>
                </c:pt>
                <c:pt idx="11816" formatCode="General">
                  <c:v>23.632000000000001</c:v>
                </c:pt>
                <c:pt idx="11817" formatCode="General">
                  <c:v>23.634</c:v>
                </c:pt>
                <c:pt idx="11818" formatCode="General">
                  <c:v>23.635999999999999</c:v>
                </c:pt>
                <c:pt idx="11819" formatCode="General">
                  <c:v>23.638000000000002</c:v>
                </c:pt>
                <c:pt idx="11820" formatCode="General">
                  <c:v>23.64</c:v>
                </c:pt>
                <c:pt idx="11821" formatCode="General">
                  <c:v>23.641999999999999</c:v>
                </c:pt>
                <c:pt idx="11822" formatCode="General">
                  <c:v>23.643999999999998</c:v>
                </c:pt>
                <c:pt idx="11823" formatCode="General">
                  <c:v>23.646000000000001</c:v>
                </c:pt>
                <c:pt idx="11824" formatCode="General">
                  <c:v>23.648</c:v>
                </c:pt>
                <c:pt idx="11825" formatCode="General">
                  <c:v>23.65</c:v>
                </c:pt>
                <c:pt idx="11826" formatCode="General">
                  <c:v>23.652000000000001</c:v>
                </c:pt>
                <c:pt idx="11827" formatCode="General">
                  <c:v>23.654</c:v>
                </c:pt>
                <c:pt idx="11828" formatCode="General">
                  <c:v>23.655999999999999</c:v>
                </c:pt>
                <c:pt idx="11829" formatCode="General">
                  <c:v>23.658000000000001</c:v>
                </c:pt>
                <c:pt idx="11830" formatCode="General">
                  <c:v>23.66</c:v>
                </c:pt>
                <c:pt idx="11831" formatCode="General">
                  <c:v>23.661999999999999</c:v>
                </c:pt>
                <c:pt idx="11832" formatCode="General">
                  <c:v>23.664000000000001</c:v>
                </c:pt>
                <c:pt idx="11833" formatCode="General">
                  <c:v>23.666</c:v>
                </c:pt>
                <c:pt idx="11834" formatCode="General">
                  <c:v>23.667999999999999</c:v>
                </c:pt>
                <c:pt idx="11835" formatCode="General">
                  <c:v>23.67</c:v>
                </c:pt>
                <c:pt idx="11836" formatCode="General">
                  <c:v>23.672000000000001</c:v>
                </c:pt>
                <c:pt idx="11837" formatCode="General">
                  <c:v>23.673999999999999</c:v>
                </c:pt>
                <c:pt idx="11838" formatCode="General">
                  <c:v>23.675999999999998</c:v>
                </c:pt>
                <c:pt idx="11839" formatCode="General">
                  <c:v>23.678000000000001</c:v>
                </c:pt>
                <c:pt idx="11840" formatCode="General">
                  <c:v>23.68</c:v>
                </c:pt>
                <c:pt idx="11841" formatCode="General">
                  <c:v>23.681999999999999</c:v>
                </c:pt>
                <c:pt idx="11842" formatCode="General">
                  <c:v>23.684000000000001</c:v>
                </c:pt>
                <c:pt idx="11843" formatCode="General">
                  <c:v>23.686</c:v>
                </c:pt>
                <c:pt idx="11844" formatCode="General">
                  <c:v>23.687999999999999</c:v>
                </c:pt>
                <c:pt idx="11845" formatCode="General">
                  <c:v>23.69</c:v>
                </c:pt>
                <c:pt idx="11846" formatCode="General">
                  <c:v>23.692</c:v>
                </c:pt>
                <c:pt idx="11847" formatCode="General">
                  <c:v>23.693999999999999</c:v>
                </c:pt>
                <c:pt idx="11848" formatCode="General">
                  <c:v>23.696000000000002</c:v>
                </c:pt>
                <c:pt idx="11849" formatCode="General">
                  <c:v>23.698</c:v>
                </c:pt>
                <c:pt idx="11850" formatCode="General">
                  <c:v>23.7</c:v>
                </c:pt>
                <c:pt idx="11851" formatCode="General">
                  <c:v>23.702000000000002</c:v>
                </c:pt>
                <c:pt idx="11852" formatCode="General">
                  <c:v>23.704000000000001</c:v>
                </c:pt>
                <c:pt idx="11853" formatCode="General">
                  <c:v>23.706</c:v>
                </c:pt>
                <c:pt idx="11854" formatCode="General">
                  <c:v>23.707999999999998</c:v>
                </c:pt>
                <c:pt idx="11855" formatCode="General">
                  <c:v>23.71</c:v>
                </c:pt>
                <c:pt idx="11856" formatCode="General">
                  <c:v>23.712</c:v>
                </c:pt>
                <c:pt idx="11857" formatCode="General">
                  <c:v>23.713999999999999</c:v>
                </c:pt>
                <c:pt idx="11858" formatCode="General">
                  <c:v>23.716000000000001</c:v>
                </c:pt>
                <c:pt idx="11859" formatCode="General">
                  <c:v>23.718</c:v>
                </c:pt>
                <c:pt idx="11860" formatCode="General">
                  <c:v>23.72</c:v>
                </c:pt>
                <c:pt idx="11861" formatCode="General">
                  <c:v>23.722000000000001</c:v>
                </c:pt>
                <c:pt idx="11862" formatCode="General">
                  <c:v>23.724</c:v>
                </c:pt>
                <c:pt idx="11863" formatCode="General">
                  <c:v>23.725999999999999</c:v>
                </c:pt>
                <c:pt idx="11864" formatCode="General">
                  <c:v>23.728000000000002</c:v>
                </c:pt>
                <c:pt idx="11865" formatCode="General">
                  <c:v>23.73</c:v>
                </c:pt>
                <c:pt idx="11866" formatCode="General">
                  <c:v>23.731999999999999</c:v>
                </c:pt>
                <c:pt idx="11867" formatCode="General">
                  <c:v>23.734000000000002</c:v>
                </c:pt>
                <c:pt idx="11868" formatCode="General">
                  <c:v>23.736000000000001</c:v>
                </c:pt>
                <c:pt idx="11869" formatCode="General">
                  <c:v>23.738</c:v>
                </c:pt>
                <c:pt idx="11870" formatCode="General">
                  <c:v>23.74</c:v>
                </c:pt>
                <c:pt idx="11871" formatCode="General">
                  <c:v>23.742000000000001</c:v>
                </c:pt>
                <c:pt idx="11872" formatCode="General">
                  <c:v>23.744</c:v>
                </c:pt>
                <c:pt idx="11873" formatCode="General">
                  <c:v>23.745999999999999</c:v>
                </c:pt>
                <c:pt idx="11874" formatCode="General">
                  <c:v>23.748000000000001</c:v>
                </c:pt>
                <c:pt idx="11875" formatCode="General">
                  <c:v>23.75</c:v>
                </c:pt>
                <c:pt idx="11876" formatCode="General">
                  <c:v>23.751999999999999</c:v>
                </c:pt>
                <c:pt idx="11877" formatCode="General">
                  <c:v>23.754000000000001</c:v>
                </c:pt>
                <c:pt idx="11878" formatCode="General">
                  <c:v>23.756</c:v>
                </c:pt>
                <c:pt idx="11879" formatCode="General">
                  <c:v>23.757999999999999</c:v>
                </c:pt>
                <c:pt idx="11880" formatCode="General">
                  <c:v>23.76</c:v>
                </c:pt>
                <c:pt idx="11881" formatCode="General">
                  <c:v>23.762</c:v>
                </c:pt>
                <c:pt idx="11882" formatCode="General">
                  <c:v>23.763999999999999</c:v>
                </c:pt>
                <c:pt idx="11883" formatCode="General">
                  <c:v>23.765999999999998</c:v>
                </c:pt>
                <c:pt idx="11884" formatCode="General">
                  <c:v>23.768000000000001</c:v>
                </c:pt>
                <c:pt idx="11885" formatCode="General">
                  <c:v>23.77</c:v>
                </c:pt>
                <c:pt idx="11886" formatCode="General">
                  <c:v>23.771999999999998</c:v>
                </c:pt>
                <c:pt idx="11887" formatCode="General">
                  <c:v>23.774000000000001</c:v>
                </c:pt>
                <c:pt idx="11888" formatCode="General">
                  <c:v>23.776</c:v>
                </c:pt>
                <c:pt idx="11889" formatCode="General">
                  <c:v>23.777999999999999</c:v>
                </c:pt>
                <c:pt idx="11890" formatCode="General">
                  <c:v>23.78</c:v>
                </c:pt>
                <c:pt idx="11891" formatCode="General">
                  <c:v>23.782</c:v>
                </c:pt>
                <c:pt idx="11892" formatCode="General">
                  <c:v>23.783999999999999</c:v>
                </c:pt>
                <c:pt idx="11893" formatCode="General">
                  <c:v>23.786000000000001</c:v>
                </c:pt>
                <c:pt idx="11894" formatCode="General">
                  <c:v>23.788</c:v>
                </c:pt>
                <c:pt idx="11895" formatCode="General">
                  <c:v>23.79</c:v>
                </c:pt>
                <c:pt idx="11896" formatCode="General">
                  <c:v>23.792000000000002</c:v>
                </c:pt>
                <c:pt idx="11897" formatCode="General">
                  <c:v>23.794</c:v>
                </c:pt>
                <c:pt idx="11898" formatCode="General">
                  <c:v>23.795999999999999</c:v>
                </c:pt>
                <c:pt idx="11899" formatCode="General">
                  <c:v>23.797999999999998</c:v>
                </c:pt>
                <c:pt idx="11900" formatCode="General">
                  <c:v>23.8</c:v>
                </c:pt>
                <c:pt idx="11901" formatCode="General">
                  <c:v>23.802</c:v>
                </c:pt>
                <c:pt idx="11902" formatCode="General">
                  <c:v>23.803999999999998</c:v>
                </c:pt>
                <c:pt idx="11903" formatCode="General">
                  <c:v>23.806000000000001</c:v>
                </c:pt>
                <c:pt idx="11904" formatCode="General">
                  <c:v>23.808</c:v>
                </c:pt>
                <c:pt idx="11905" formatCode="General">
                  <c:v>23.81</c:v>
                </c:pt>
                <c:pt idx="11906" formatCode="General">
                  <c:v>23.812000000000001</c:v>
                </c:pt>
                <c:pt idx="11907" formatCode="General">
                  <c:v>23.814</c:v>
                </c:pt>
                <c:pt idx="11908" formatCode="General">
                  <c:v>23.815999999999999</c:v>
                </c:pt>
                <c:pt idx="11909" formatCode="General">
                  <c:v>23.818000000000001</c:v>
                </c:pt>
                <c:pt idx="11910" formatCode="General">
                  <c:v>23.82</c:v>
                </c:pt>
                <c:pt idx="11911" formatCode="General">
                  <c:v>23.821999999999999</c:v>
                </c:pt>
                <c:pt idx="11912" formatCode="General">
                  <c:v>23.824000000000002</c:v>
                </c:pt>
                <c:pt idx="11913" formatCode="General">
                  <c:v>23.826000000000001</c:v>
                </c:pt>
                <c:pt idx="11914" formatCode="General">
                  <c:v>23.827999999999999</c:v>
                </c:pt>
                <c:pt idx="11915" formatCode="General">
                  <c:v>23.83</c:v>
                </c:pt>
                <c:pt idx="11916" formatCode="General">
                  <c:v>23.832000000000001</c:v>
                </c:pt>
                <c:pt idx="11917" formatCode="General">
                  <c:v>23.834</c:v>
                </c:pt>
                <c:pt idx="11918" formatCode="General">
                  <c:v>23.835999999999999</c:v>
                </c:pt>
                <c:pt idx="11919" formatCode="General">
                  <c:v>23.838000000000001</c:v>
                </c:pt>
                <c:pt idx="11920" formatCode="General">
                  <c:v>23.84</c:v>
                </c:pt>
                <c:pt idx="11921" formatCode="General">
                  <c:v>23.841999999999999</c:v>
                </c:pt>
                <c:pt idx="11922" formatCode="General">
                  <c:v>23.844000000000001</c:v>
                </c:pt>
                <c:pt idx="11923" formatCode="General">
                  <c:v>23.846</c:v>
                </c:pt>
                <c:pt idx="11924" formatCode="General">
                  <c:v>23.847999999999999</c:v>
                </c:pt>
                <c:pt idx="11925" formatCode="General">
                  <c:v>23.85</c:v>
                </c:pt>
                <c:pt idx="11926" formatCode="General">
                  <c:v>23.852</c:v>
                </c:pt>
                <c:pt idx="11927" formatCode="General">
                  <c:v>23.853999999999999</c:v>
                </c:pt>
                <c:pt idx="11928" formatCode="General">
                  <c:v>23.856000000000002</c:v>
                </c:pt>
                <c:pt idx="11929" formatCode="General">
                  <c:v>23.858000000000001</c:v>
                </c:pt>
                <c:pt idx="11930" formatCode="General">
                  <c:v>23.86</c:v>
                </c:pt>
                <c:pt idx="11931" formatCode="General">
                  <c:v>23.861999999999998</c:v>
                </c:pt>
                <c:pt idx="11932" formatCode="General">
                  <c:v>23.864000000000001</c:v>
                </c:pt>
                <c:pt idx="11933" formatCode="General">
                  <c:v>23.866</c:v>
                </c:pt>
                <c:pt idx="11934" formatCode="General">
                  <c:v>23.867999999999999</c:v>
                </c:pt>
                <c:pt idx="11935" formatCode="General">
                  <c:v>23.87</c:v>
                </c:pt>
                <c:pt idx="11936" formatCode="General">
                  <c:v>23.872</c:v>
                </c:pt>
                <c:pt idx="11937" formatCode="General">
                  <c:v>23.873999999999999</c:v>
                </c:pt>
                <c:pt idx="11938" formatCode="General">
                  <c:v>23.876000000000001</c:v>
                </c:pt>
                <c:pt idx="11939" formatCode="General">
                  <c:v>23.878</c:v>
                </c:pt>
                <c:pt idx="11940" formatCode="General">
                  <c:v>23.88</c:v>
                </c:pt>
                <c:pt idx="11941" formatCode="General">
                  <c:v>23.882000000000001</c:v>
                </c:pt>
                <c:pt idx="11942" formatCode="General">
                  <c:v>23.884</c:v>
                </c:pt>
                <c:pt idx="11943" formatCode="General">
                  <c:v>23.885999999999999</c:v>
                </c:pt>
                <c:pt idx="11944" formatCode="General">
                  <c:v>23.888000000000002</c:v>
                </c:pt>
                <c:pt idx="11945" formatCode="General">
                  <c:v>23.89</c:v>
                </c:pt>
                <c:pt idx="11946" formatCode="General">
                  <c:v>23.891999999999999</c:v>
                </c:pt>
                <c:pt idx="11947" formatCode="General">
                  <c:v>23.893999999999998</c:v>
                </c:pt>
                <c:pt idx="11948" formatCode="General">
                  <c:v>23.896000000000001</c:v>
                </c:pt>
                <c:pt idx="11949" formatCode="General">
                  <c:v>23.898</c:v>
                </c:pt>
                <c:pt idx="11950" formatCode="General">
                  <c:v>23.9</c:v>
                </c:pt>
                <c:pt idx="11951" formatCode="General">
                  <c:v>23.902000000000001</c:v>
                </c:pt>
                <c:pt idx="11952" formatCode="General">
                  <c:v>23.904</c:v>
                </c:pt>
                <c:pt idx="11953" formatCode="General">
                  <c:v>23.905999999999999</c:v>
                </c:pt>
                <c:pt idx="11954" formatCode="General">
                  <c:v>23.908000000000001</c:v>
                </c:pt>
                <c:pt idx="11955" formatCode="General">
                  <c:v>23.91</c:v>
                </c:pt>
                <c:pt idx="11956" formatCode="General">
                  <c:v>23.911999999999999</c:v>
                </c:pt>
                <c:pt idx="11957" formatCode="General">
                  <c:v>23.914000000000001</c:v>
                </c:pt>
                <c:pt idx="11958" formatCode="General">
                  <c:v>23.916</c:v>
                </c:pt>
                <c:pt idx="11959" formatCode="General">
                  <c:v>23.917999999999999</c:v>
                </c:pt>
                <c:pt idx="11960" formatCode="General">
                  <c:v>23.92</c:v>
                </c:pt>
                <c:pt idx="11961" formatCode="General">
                  <c:v>23.922000000000001</c:v>
                </c:pt>
                <c:pt idx="11962" formatCode="General">
                  <c:v>23.923999999999999</c:v>
                </c:pt>
                <c:pt idx="11963" formatCode="General">
                  <c:v>23.925999999999998</c:v>
                </c:pt>
                <c:pt idx="11964" formatCode="General">
                  <c:v>23.928000000000001</c:v>
                </c:pt>
                <c:pt idx="11965" formatCode="General">
                  <c:v>23.93</c:v>
                </c:pt>
                <c:pt idx="11966" formatCode="General">
                  <c:v>23.931999999999999</c:v>
                </c:pt>
                <c:pt idx="11967" formatCode="General">
                  <c:v>23.934000000000001</c:v>
                </c:pt>
                <c:pt idx="11968" formatCode="General">
                  <c:v>23.936</c:v>
                </c:pt>
                <c:pt idx="11969" formatCode="General">
                  <c:v>23.937999999999999</c:v>
                </c:pt>
                <c:pt idx="11970" formatCode="General">
                  <c:v>23.94</c:v>
                </c:pt>
                <c:pt idx="11971" formatCode="General">
                  <c:v>23.942</c:v>
                </c:pt>
                <c:pt idx="11972" formatCode="General">
                  <c:v>23.943999999999999</c:v>
                </c:pt>
                <c:pt idx="11973" formatCode="General">
                  <c:v>23.946000000000002</c:v>
                </c:pt>
                <c:pt idx="11974" formatCode="General">
                  <c:v>23.948</c:v>
                </c:pt>
                <c:pt idx="11975" formatCode="General">
                  <c:v>23.95</c:v>
                </c:pt>
                <c:pt idx="11976" formatCode="General">
                  <c:v>23.952000000000002</c:v>
                </c:pt>
                <c:pt idx="11977" formatCode="General">
                  <c:v>23.954000000000001</c:v>
                </c:pt>
                <c:pt idx="11978" formatCode="General">
                  <c:v>23.956</c:v>
                </c:pt>
                <c:pt idx="11979" formatCode="General">
                  <c:v>23.957999999999998</c:v>
                </c:pt>
                <c:pt idx="11980" formatCode="General">
                  <c:v>23.96</c:v>
                </c:pt>
                <c:pt idx="11981" formatCode="General">
                  <c:v>23.962</c:v>
                </c:pt>
                <c:pt idx="11982" formatCode="General">
                  <c:v>23.963999999999999</c:v>
                </c:pt>
                <c:pt idx="11983" formatCode="General">
                  <c:v>23.966000000000001</c:v>
                </c:pt>
                <c:pt idx="11984" formatCode="General">
                  <c:v>23.968</c:v>
                </c:pt>
                <c:pt idx="11985" formatCode="General">
                  <c:v>23.97</c:v>
                </c:pt>
                <c:pt idx="11986" formatCode="General">
                  <c:v>23.972000000000001</c:v>
                </c:pt>
                <c:pt idx="11987" formatCode="General">
                  <c:v>23.974</c:v>
                </c:pt>
                <c:pt idx="11988" formatCode="General">
                  <c:v>23.975999999999999</c:v>
                </c:pt>
                <c:pt idx="11989" formatCode="General">
                  <c:v>23.978000000000002</c:v>
                </c:pt>
                <c:pt idx="11990" formatCode="General">
                  <c:v>23.98</c:v>
                </c:pt>
                <c:pt idx="11991" formatCode="General">
                  <c:v>23.981999999999999</c:v>
                </c:pt>
                <c:pt idx="11992" formatCode="General">
                  <c:v>23.984000000000002</c:v>
                </c:pt>
                <c:pt idx="11993" formatCode="General">
                  <c:v>23.986000000000001</c:v>
                </c:pt>
                <c:pt idx="11994" formatCode="General">
                  <c:v>23.988</c:v>
                </c:pt>
                <c:pt idx="11995" formatCode="General">
                  <c:v>23.99</c:v>
                </c:pt>
                <c:pt idx="11996" formatCode="General">
                  <c:v>23.992000000000001</c:v>
                </c:pt>
                <c:pt idx="11997" formatCode="General">
                  <c:v>23.994</c:v>
                </c:pt>
                <c:pt idx="11998" formatCode="General">
                  <c:v>23.995999999999999</c:v>
                </c:pt>
                <c:pt idx="11999" formatCode="General">
                  <c:v>23.998000000000001</c:v>
                </c:pt>
                <c:pt idx="12000" formatCode="General">
                  <c:v>24</c:v>
                </c:pt>
                <c:pt idx="12001" formatCode="General">
                  <c:v>24.001999999999999</c:v>
                </c:pt>
                <c:pt idx="12002" formatCode="General">
                  <c:v>24.004000000000001</c:v>
                </c:pt>
                <c:pt idx="12003" formatCode="General">
                  <c:v>24.006</c:v>
                </c:pt>
                <c:pt idx="12004" formatCode="General">
                  <c:v>24.007999999999999</c:v>
                </c:pt>
                <c:pt idx="12005" formatCode="General">
                  <c:v>24.01</c:v>
                </c:pt>
                <c:pt idx="12006" formatCode="General">
                  <c:v>24.012</c:v>
                </c:pt>
                <c:pt idx="12007" formatCode="General">
                  <c:v>24.013999999999999</c:v>
                </c:pt>
                <c:pt idx="12008" formatCode="General">
                  <c:v>24.015999999999998</c:v>
                </c:pt>
                <c:pt idx="12009" formatCode="General">
                  <c:v>24.018000000000001</c:v>
                </c:pt>
                <c:pt idx="12010" formatCode="General">
                  <c:v>24.02</c:v>
                </c:pt>
                <c:pt idx="12011" formatCode="General">
                  <c:v>24.021999999999998</c:v>
                </c:pt>
                <c:pt idx="12012" formatCode="General">
                  <c:v>24.024000000000001</c:v>
                </c:pt>
                <c:pt idx="12013" formatCode="General">
                  <c:v>24.026</c:v>
                </c:pt>
                <c:pt idx="12014" formatCode="General">
                  <c:v>24.027999999999999</c:v>
                </c:pt>
                <c:pt idx="12015" formatCode="General">
                  <c:v>24.03</c:v>
                </c:pt>
                <c:pt idx="12016" formatCode="General">
                  <c:v>24.032</c:v>
                </c:pt>
                <c:pt idx="12017" formatCode="General">
                  <c:v>24.033999999999999</c:v>
                </c:pt>
                <c:pt idx="12018" formatCode="General">
                  <c:v>24.036000000000001</c:v>
                </c:pt>
                <c:pt idx="12019" formatCode="General">
                  <c:v>24.038</c:v>
                </c:pt>
                <c:pt idx="12020" formatCode="General">
                  <c:v>24.04</c:v>
                </c:pt>
                <c:pt idx="12021" formatCode="General">
                  <c:v>24.042000000000002</c:v>
                </c:pt>
                <c:pt idx="12022" formatCode="General">
                  <c:v>24.044</c:v>
                </c:pt>
                <c:pt idx="12023" formatCode="General">
                  <c:v>24.045999999999999</c:v>
                </c:pt>
                <c:pt idx="12024" formatCode="General">
                  <c:v>24.047999999999998</c:v>
                </c:pt>
                <c:pt idx="12025" formatCode="General">
                  <c:v>24.05</c:v>
                </c:pt>
                <c:pt idx="12026" formatCode="General">
                  <c:v>24.052</c:v>
                </c:pt>
                <c:pt idx="12027" formatCode="General">
                  <c:v>24.053999999999998</c:v>
                </c:pt>
                <c:pt idx="12028" formatCode="General">
                  <c:v>24.056000000000001</c:v>
                </c:pt>
                <c:pt idx="12029" formatCode="General">
                  <c:v>24.058</c:v>
                </c:pt>
                <c:pt idx="12030" formatCode="General">
                  <c:v>24.06</c:v>
                </c:pt>
                <c:pt idx="12031" formatCode="General">
                  <c:v>24.062000000000001</c:v>
                </c:pt>
                <c:pt idx="12032" formatCode="General">
                  <c:v>24.064</c:v>
                </c:pt>
                <c:pt idx="12033" formatCode="General">
                  <c:v>24.065999999999999</c:v>
                </c:pt>
                <c:pt idx="12034" formatCode="General">
                  <c:v>24.068000000000001</c:v>
                </c:pt>
                <c:pt idx="12035" formatCode="General">
                  <c:v>24.07</c:v>
                </c:pt>
                <c:pt idx="12036" formatCode="General">
                  <c:v>24.071999999999999</c:v>
                </c:pt>
                <c:pt idx="12037" formatCode="General">
                  <c:v>24.074000000000002</c:v>
                </c:pt>
                <c:pt idx="12038" formatCode="General">
                  <c:v>24.076000000000001</c:v>
                </c:pt>
                <c:pt idx="12039" formatCode="General">
                  <c:v>24.077999999999999</c:v>
                </c:pt>
                <c:pt idx="12040" formatCode="General">
                  <c:v>24.08</c:v>
                </c:pt>
                <c:pt idx="12041" formatCode="General">
                  <c:v>24.082000000000001</c:v>
                </c:pt>
                <c:pt idx="12042" formatCode="General">
                  <c:v>24.084</c:v>
                </c:pt>
                <c:pt idx="12043" formatCode="General">
                  <c:v>24.085999999999999</c:v>
                </c:pt>
                <c:pt idx="12044" formatCode="General">
                  <c:v>24.088000000000001</c:v>
                </c:pt>
                <c:pt idx="12045" formatCode="General">
                  <c:v>24.09</c:v>
                </c:pt>
                <c:pt idx="12046" formatCode="General">
                  <c:v>24.091999999999999</c:v>
                </c:pt>
                <c:pt idx="12047" formatCode="General">
                  <c:v>24.094000000000001</c:v>
                </c:pt>
                <c:pt idx="12048" formatCode="General">
                  <c:v>24.096</c:v>
                </c:pt>
                <c:pt idx="12049" formatCode="General">
                  <c:v>24.097999999999999</c:v>
                </c:pt>
                <c:pt idx="12050" formatCode="General">
                  <c:v>24.1</c:v>
                </c:pt>
                <c:pt idx="12051" formatCode="General">
                  <c:v>24.102</c:v>
                </c:pt>
                <c:pt idx="12052" formatCode="General">
                  <c:v>24.103999999999999</c:v>
                </c:pt>
                <c:pt idx="12053" formatCode="General">
                  <c:v>24.106000000000002</c:v>
                </c:pt>
                <c:pt idx="12054" formatCode="General">
                  <c:v>24.108000000000001</c:v>
                </c:pt>
                <c:pt idx="12055" formatCode="General">
                  <c:v>24.11</c:v>
                </c:pt>
                <c:pt idx="12056" formatCode="General">
                  <c:v>24.111999999999998</c:v>
                </c:pt>
                <c:pt idx="12057" formatCode="General">
                  <c:v>24.114000000000001</c:v>
                </c:pt>
                <c:pt idx="12058" formatCode="General">
                  <c:v>24.116</c:v>
                </c:pt>
                <c:pt idx="12059" formatCode="General">
                  <c:v>24.117999999999999</c:v>
                </c:pt>
                <c:pt idx="12060" formatCode="General">
                  <c:v>24.12</c:v>
                </c:pt>
                <c:pt idx="12061" formatCode="General">
                  <c:v>24.122</c:v>
                </c:pt>
                <c:pt idx="12062" formatCode="General">
                  <c:v>24.123999999999999</c:v>
                </c:pt>
                <c:pt idx="12063" formatCode="General">
                  <c:v>24.126000000000001</c:v>
                </c:pt>
                <c:pt idx="12064" formatCode="General">
                  <c:v>24.128</c:v>
                </c:pt>
                <c:pt idx="12065" formatCode="General">
                  <c:v>24.13</c:v>
                </c:pt>
                <c:pt idx="12066" formatCode="General">
                  <c:v>24.132000000000001</c:v>
                </c:pt>
                <c:pt idx="12067" formatCode="General">
                  <c:v>24.134</c:v>
                </c:pt>
                <c:pt idx="12068" formatCode="General">
                  <c:v>24.135999999999999</c:v>
                </c:pt>
                <c:pt idx="12069" formatCode="General">
                  <c:v>24.138000000000002</c:v>
                </c:pt>
                <c:pt idx="12070" formatCode="General">
                  <c:v>24.14</c:v>
                </c:pt>
                <c:pt idx="12071" formatCode="General">
                  <c:v>24.141999999999999</c:v>
                </c:pt>
                <c:pt idx="12072" formatCode="General">
                  <c:v>24.143999999999998</c:v>
                </c:pt>
                <c:pt idx="12073" formatCode="General">
                  <c:v>24.146000000000001</c:v>
                </c:pt>
                <c:pt idx="12074" formatCode="General">
                  <c:v>24.148</c:v>
                </c:pt>
                <c:pt idx="12075" formatCode="General">
                  <c:v>24.15</c:v>
                </c:pt>
                <c:pt idx="12076" formatCode="General">
                  <c:v>24.152000000000001</c:v>
                </c:pt>
                <c:pt idx="12077" formatCode="General">
                  <c:v>24.154</c:v>
                </c:pt>
                <c:pt idx="12078" formatCode="General">
                  <c:v>24.155999999999999</c:v>
                </c:pt>
                <c:pt idx="12079" formatCode="General">
                  <c:v>24.158000000000001</c:v>
                </c:pt>
                <c:pt idx="12080" formatCode="General">
                  <c:v>24.16</c:v>
                </c:pt>
                <c:pt idx="12081" formatCode="General">
                  <c:v>24.161999999999999</c:v>
                </c:pt>
                <c:pt idx="12082" formatCode="General">
                  <c:v>24.164000000000001</c:v>
                </c:pt>
                <c:pt idx="12083" formatCode="General">
                  <c:v>24.166</c:v>
                </c:pt>
                <c:pt idx="12084" formatCode="General">
                  <c:v>24.167999999999999</c:v>
                </c:pt>
                <c:pt idx="12085" formatCode="General">
                  <c:v>24.17</c:v>
                </c:pt>
                <c:pt idx="12086" formatCode="General">
                  <c:v>24.172000000000001</c:v>
                </c:pt>
                <c:pt idx="12087" formatCode="General">
                  <c:v>24.173999999999999</c:v>
                </c:pt>
                <c:pt idx="12088" formatCode="General">
                  <c:v>24.175999999999998</c:v>
                </c:pt>
                <c:pt idx="12089" formatCode="General">
                  <c:v>24.178000000000001</c:v>
                </c:pt>
                <c:pt idx="12090" formatCode="General">
                  <c:v>24.18</c:v>
                </c:pt>
                <c:pt idx="12091" formatCode="General">
                  <c:v>24.181999999999999</c:v>
                </c:pt>
                <c:pt idx="12092" formatCode="General">
                  <c:v>24.184000000000001</c:v>
                </c:pt>
                <c:pt idx="12093" formatCode="General">
                  <c:v>24.186</c:v>
                </c:pt>
                <c:pt idx="12094" formatCode="General">
                  <c:v>24.187999999999999</c:v>
                </c:pt>
                <c:pt idx="12095" formatCode="General">
                  <c:v>24.19</c:v>
                </c:pt>
                <c:pt idx="12096" formatCode="General">
                  <c:v>24.192</c:v>
                </c:pt>
                <c:pt idx="12097" formatCode="General">
                  <c:v>24.193999999999999</c:v>
                </c:pt>
                <c:pt idx="12098" formatCode="General">
                  <c:v>24.196000000000002</c:v>
                </c:pt>
                <c:pt idx="12099" formatCode="General">
                  <c:v>24.198</c:v>
                </c:pt>
                <c:pt idx="12100" formatCode="General">
                  <c:v>24.2</c:v>
                </c:pt>
                <c:pt idx="12101" formatCode="General">
                  <c:v>24.202000000000002</c:v>
                </c:pt>
                <c:pt idx="12102" formatCode="General">
                  <c:v>24.204000000000001</c:v>
                </c:pt>
                <c:pt idx="12103" formatCode="General">
                  <c:v>24.206</c:v>
                </c:pt>
                <c:pt idx="12104" formatCode="General">
                  <c:v>24.207999999999998</c:v>
                </c:pt>
                <c:pt idx="12105" formatCode="General">
                  <c:v>24.21</c:v>
                </c:pt>
                <c:pt idx="12106" formatCode="General">
                  <c:v>24.212</c:v>
                </c:pt>
                <c:pt idx="12107" formatCode="General">
                  <c:v>24.213999999999999</c:v>
                </c:pt>
                <c:pt idx="12108" formatCode="General">
                  <c:v>24.216000000000001</c:v>
                </c:pt>
                <c:pt idx="12109" formatCode="General">
                  <c:v>24.218</c:v>
                </c:pt>
                <c:pt idx="12110" formatCode="General">
                  <c:v>24.22</c:v>
                </c:pt>
                <c:pt idx="12111" formatCode="General">
                  <c:v>24.222000000000001</c:v>
                </c:pt>
                <c:pt idx="12112" formatCode="General">
                  <c:v>24.224</c:v>
                </c:pt>
                <c:pt idx="12113" formatCode="General">
                  <c:v>24.225999999999999</c:v>
                </c:pt>
                <c:pt idx="12114" formatCode="General">
                  <c:v>24.228000000000002</c:v>
                </c:pt>
                <c:pt idx="12115" formatCode="General">
                  <c:v>24.23</c:v>
                </c:pt>
                <c:pt idx="12116" formatCode="General">
                  <c:v>24.231999999999999</c:v>
                </c:pt>
                <c:pt idx="12117" formatCode="General">
                  <c:v>24.234000000000002</c:v>
                </c:pt>
                <c:pt idx="12118" formatCode="General">
                  <c:v>24.236000000000001</c:v>
                </c:pt>
                <c:pt idx="12119" formatCode="General">
                  <c:v>24.238</c:v>
                </c:pt>
                <c:pt idx="12120" formatCode="General">
                  <c:v>24.24</c:v>
                </c:pt>
                <c:pt idx="12121" formatCode="General">
                  <c:v>24.242000000000001</c:v>
                </c:pt>
                <c:pt idx="12122" formatCode="General">
                  <c:v>24.244</c:v>
                </c:pt>
                <c:pt idx="12123" formatCode="General">
                  <c:v>24.245999999999999</c:v>
                </c:pt>
                <c:pt idx="12124" formatCode="General">
                  <c:v>24.248000000000001</c:v>
                </c:pt>
                <c:pt idx="12125" formatCode="General">
                  <c:v>24.25</c:v>
                </c:pt>
                <c:pt idx="12126" formatCode="General">
                  <c:v>24.251999999999999</c:v>
                </c:pt>
                <c:pt idx="12127" formatCode="General">
                  <c:v>24.254000000000001</c:v>
                </c:pt>
                <c:pt idx="12128" formatCode="General">
                  <c:v>24.256</c:v>
                </c:pt>
                <c:pt idx="12129" formatCode="General">
                  <c:v>24.257999999999999</c:v>
                </c:pt>
                <c:pt idx="12130" formatCode="General">
                  <c:v>24.26</c:v>
                </c:pt>
                <c:pt idx="12131" formatCode="General">
                  <c:v>24.262</c:v>
                </c:pt>
                <c:pt idx="12132" formatCode="General">
                  <c:v>24.263999999999999</c:v>
                </c:pt>
                <c:pt idx="12133" formatCode="General">
                  <c:v>24.265999999999998</c:v>
                </c:pt>
                <c:pt idx="12134" formatCode="General">
                  <c:v>24.268000000000001</c:v>
                </c:pt>
                <c:pt idx="12135" formatCode="General">
                  <c:v>24.27</c:v>
                </c:pt>
                <c:pt idx="12136" formatCode="General">
                  <c:v>24.271999999999998</c:v>
                </c:pt>
                <c:pt idx="12137" formatCode="General">
                  <c:v>24.274000000000001</c:v>
                </c:pt>
                <c:pt idx="12138" formatCode="General">
                  <c:v>24.276</c:v>
                </c:pt>
                <c:pt idx="12139" formatCode="General">
                  <c:v>24.277999999999999</c:v>
                </c:pt>
                <c:pt idx="12140" formatCode="General">
                  <c:v>24.28</c:v>
                </c:pt>
                <c:pt idx="12141" formatCode="General">
                  <c:v>24.282</c:v>
                </c:pt>
                <c:pt idx="12142" formatCode="General">
                  <c:v>24.283999999999999</c:v>
                </c:pt>
                <c:pt idx="12143" formatCode="General">
                  <c:v>24.286000000000001</c:v>
                </c:pt>
                <c:pt idx="12144" formatCode="General">
                  <c:v>24.288</c:v>
                </c:pt>
                <c:pt idx="12145" formatCode="General">
                  <c:v>24.29</c:v>
                </c:pt>
                <c:pt idx="12146" formatCode="General">
                  <c:v>24.292000000000002</c:v>
                </c:pt>
                <c:pt idx="12147" formatCode="General">
                  <c:v>24.294</c:v>
                </c:pt>
                <c:pt idx="12148" formatCode="General">
                  <c:v>24.295999999999999</c:v>
                </c:pt>
                <c:pt idx="12149" formatCode="General">
                  <c:v>24.297999999999998</c:v>
                </c:pt>
                <c:pt idx="12150" formatCode="General">
                  <c:v>24.3</c:v>
                </c:pt>
                <c:pt idx="12151" formatCode="General">
                  <c:v>24.302</c:v>
                </c:pt>
                <c:pt idx="12152" formatCode="General">
                  <c:v>24.303999999999998</c:v>
                </c:pt>
                <c:pt idx="12153" formatCode="General">
                  <c:v>24.306000000000001</c:v>
                </c:pt>
                <c:pt idx="12154" formatCode="General">
                  <c:v>24.308</c:v>
                </c:pt>
                <c:pt idx="12155" formatCode="General">
                  <c:v>24.31</c:v>
                </c:pt>
                <c:pt idx="12156" formatCode="General">
                  <c:v>24.312000000000001</c:v>
                </c:pt>
                <c:pt idx="12157" formatCode="General">
                  <c:v>24.314</c:v>
                </c:pt>
                <c:pt idx="12158" formatCode="General">
                  <c:v>24.315999999999999</c:v>
                </c:pt>
                <c:pt idx="12159" formatCode="General">
                  <c:v>24.318000000000001</c:v>
                </c:pt>
                <c:pt idx="12160" formatCode="General">
                  <c:v>24.32</c:v>
                </c:pt>
                <c:pt idx="12161" formatCode="General">
                  <c:v>24.321999999999999</c:v>
                </c:pt>
                <c:pt idx="12162" formatCode="General">
                  <c:v>24.324000000000002</c:v>
                </c:pt>
                <c:pt idx="12163" formatCode="General">
                  <c:v>24.326000000000001</c:v>
                </c:pt>
                <c:pt idx="12164" formatCode="General">
                  <c:v>24.327999999999999</c:v>
                </c:pt>
                <c:pt idx="12165" formatCode="General">
                  <c:v>24.33</c:v>
                </c:pt>
                <c:pt idx="12166" formatCode="General">
                  <c:v>24.332000000000001</c:v>
                </c:pt>
                <c:pt idx="12167" formatCode="General">
                  <c:v>24.334</c:v>
                </c:pt>
                <c:pt idx="12168" formatCode="General">
                  <c:v>24.335999999999999</c:v>
                </c:pt>
                <c:pt idx="12169" formatCode="General">
                  <c:v>24.338000000000001</c:v>
                </c:pt>
                <c:pt idx="12170" formatCode="General">
                  <c:v>24.34</c:v>
                </c:pt>
                <c:pt idx="12171" formatCode="General">
                  <c:v>24.341999999999999</c:v>
                </c:pt>
                <c:pt idx="12172" formatCode="General">
                  <c:v>24.344000000000001</c:v>
                </c:pt>
                <c:pt idx="12173" formatCode="General">
                  <c:v>24.346</c:v>
                </c:pt>
                <c:pt idx="12174" formatCode="General">
                  <c:v>24.347999999999999</c:v>
                </c:pt>
                <c:pt idx="12175" formatCode="General">
                  <c:v>24.35</c:v>
                </c:pt>
                <c:pt idx="12176" formatCode="General">
                  <c:v>24.352</c:v>
                </c:pt>
                <c:pt idx="12177" formatCode="General">
                  <c:v>24.353999999999999</c:v>
                </c:pt>
                <c:pt idx="12178" formatCode="General">
                  <c:v>24.356000000000002</c:v>
                </c:pt>
                <c:pt idx="12179" formatCode="General">
                  <c:v>24.358000000000001</c:v>
                </c:pt>
                <c:pt idx="12180" formatCode="General">
                  <c:v>24.36</c:v>
                </c:pt>
                <c:pt idx="12181" formatCode="General">
                  <c:v>24.361999999999998</c:v>
                </c:pt>
                <c:pt idx="12182" formatCode="General">
                  <c:v>24.364000000000001</c:v>
                </c:pt>
                <c:pt idx="12183" formatCode="General">
                  <c:v>24.366</c:v>
                </c:pt>
                <c:pt idx="12184" formatCode="General">
                  <c:v>24.367999999999999</c:v>
                </c:pt>
                <c:pt idx="12185" formatCode="General">
                  <c:v>24.37</c:v>
                </c:pt>
                <c:pt idx="12186" formatCode="General">
                  <c:v>24.372</c:v>
                </c:pt>
                <c:pt idx="12187" formatCode="General">
                  <c:v>24.373999999999999</c:v>
                </c:pt>
                <c:pt idx="12188" formatCode="General">
                  <c:v>24.376000000000001</c:v>
                </c:pt>
                <c:pt idx="12189" formatCode="General">
                  <c:v>24.378</c:v>
                </c:pt>
                <c:pt idx="12190" formatCode="General">
                  <c:v>24.38</c:v>
                </c:pt>
                <c:pt idx="12191" formatCode="General">
                  <c:v>24.382000000000001</c:v>
                </c:pt>
                <c:pt idx="12192" formatCode="General">
                  <c:v>24.384</c:v>
                </c:pt>
                <c:pt idx="12193" formatCode="General">
                  <c:v>24.385999999999999</c:v>
                </c:pt>
                <c:pt idx="12194" formatCode="General">
                  <c:v>24.388000000000002</c:v>
                </c:pt>
                <c:pt idx="12195" formatCode="General">
                  <c:v>24.39</c:v>
                </c:pt>
                <c:pt idx="12196" formatCode="General">
                  <c:v>24.391999999999999</c:v>
                </c:pt>
                <c:pt idx="12197" formatCode="General">
                  <c:v>24.393999999999998</c:v>
                </c:pt>
                <c:pt idx="12198" formatCode="General">
                  <c:v>24.396000000000001</c:v>
                </c:pt>
                <c:pt idx="12199" formatCode="General">
                  <c:v>24.398</c:v>
                </c:pt>
                <c:pt idx="12200" formatCode="General">
                  <c:v>24.4</c:v>
                </c:pt>
                <c:pt idx="12201" formatCode="General">
                  <c:v>24.402000000000001</c:v>
                </c:pt>
                <c:pt idx="12202" formatCode="General">
                  <c:v>24.404</c:v>
                </c:pt>
                <c:pt idx="12203" formatCode="General">
                  <c:v>24.405999999999999</c:v>
                </c:pt>
                <c:pt idx="12204" formatCode="General">
                  <c:v>24.408000000000001</c:v>
                </c:pt>
                <c:pt idx="12205" formatCode="General">
                  <c:v>24.41</c:v>
                </c:pt>
                <c:pt idx="12206" formatCode="General">
                  <c:v>24.411999999999999</c:v>
                </c:pt>
                <c:pt idx="12207" formatCode="General">
                  <c:v>24.414000000000001</c:v>
                </c:pt>
                <c:pt idx="12208" formatCode="General">
                  <c:v>24.416</c:v>
                </c:pt>
                <c:pt idx="12209" formatCode="General">
                  <c:v>24.417999999999999</c:v>
                </c:pt>
                <c:pt idx="12210" formatCode="General">
                  <c:v>24.42</c:v>
                </c:pt>
                <c:pt idx="12211" formatCode="General">
                  <c:v>24.422000000000001</c:v>
                </c:pt>
                <c:pt idx="12212" formatCode="General">
                  <c:v>24.423999999999999</c:v>
                </c:pt>
                <c:pt idx="12213" formatCode="General">
                  <c:v>24.425999999999998</c:v>
                </c:pt>
                <c:pt idx="12214" formatCode="General">
                  <c:v>24.428000000000001</c:v>
                </c:pt>
                <c:pt idx="12215" formatCode="General">
                  <c:v>24.43</c:v>
                </c:pt>
                <c:pt idx="12216" formatCode="General">
                  <c:v>24.431999999999999</c:v>
                </c:pt>
                <c:pt idx="12217" formatCode="General">
                  <c:v>24.434000000000001</c:v>
                </c:pt>
                <c:pt idx="12218" formatCode="General">
                  <c:v>24.436</c:v>
                </c:pt>
                <c:pt idx="12219" formatCode="General">
                  <c:v>24.437999999999999</c:v>
                </c:pt>
                <c:pt idx="12220" formatCode="General">
                  <c:v>24.44</c:v>
                </c:pt>
                <c:pt idx="12221" formatCode="General">
                  <c:v>24.442</c:v>
                </c:pt>
                <c:pt idx="12222" formatCode="General">
                  <c:v>24.443999999999999</c:v>
                </c:pt>
                <c:pt idx="12223" formatCode="General">
                  <c:v>24.446000000000002</c:v>
                </c:pt>
                <c:pt idx="12224" formatCode="General">
                  <c:v>24.448</c:v>
                </c:pt>
                <c:pt idx="12225" formatCode="General">
                  <c:v>24.45</c:v>
                </c:pt>
                <c:pt idx="12226" formatCode="General">
                  <c:v>24.452000000000002</c:v>
                </c:pt>
                <c:pt idx="12227" formatCode="General">
                  <c:v>24.454000000000001</c:v>
                </c:pt>
                <c:pt idx="12228" formatCode="General">
                  <c:v>24.456</c:v>
                </c:pt>
                <c:pt idx="12229" formatCode="General">
                  <c:v>24.457999999999998</c:v>
                </c:pt>
                <c:pt idx="12230" formatCode="General">
                  <c:v>24.46</c:v>
                </c:pt>
                <c:pt idx="12231" formatCode="General">
                  <c:v>24.462</c:v>
                </c:pt>
                <c:pt idx="12232" formatCode="General">
                  <c:v>24.463999999999999</c:v>
                </c:pt>
                <c:pt idx="12233" formatCode="General">
                  <c:v>24.466000000000001</c:v>
                </c:pt>
                <c:pt idx="12234" formatCode="General">
                  <c:v>24.468</c:v>
                </c:pt>
                <c:pt idx="12235" formatCode="General">
                  <c:v>24.47</c:v>
                </c:pt>
                <c:pt idx="12236" formatCode="General">
                  <c:v>24.472000000000001</c:v>
                </c:pt>
                <c:pt idx="12237" formatCode="General">
                  <c:v>24.474</c:v>
                </c:pt>
                <c:pt idx="12238" formatCode="General">
                  <c:v>24.475999999999999</c:v>
                </c:pt>
                <c:pt idx="12239" formatCode="General">
                  <c:v>24.478000000000002</c:v>
                </c:pt>
                <c:pt idx="12240" formatCode="General">
                  <c:v>24.48</c:v>
                </c:pt>
                <c:pt idx="12241" formatCode="General">
                  <c:v>24.481999999999999</c:v>
                </c:pt>
                <c:pt idx="12242" formatCode="General">
                  <c:v>24.484000000000002</c:v>
                </c:pt>
                <c:pt idx="12243" formatCode="General">
                  <c:v>24.486000000000001</c:v>
                </c:pt>
                <c:pt idx="12244" formatCode="General">
                  <c:v>24.488</c:v>
                </c:pt>
                <c:pt idx="12245" formatCode="General">
                  <c:v>24.49</c:v>
                </c:pt>
                <c:pt idx="12246" formatCode="General">
                  <c:v>24.492000000000001</c:v>
                </c:pt>
                <c:pt idx="12247" formatCode="General">
                  <c:v>24.494</c:v>
                </c:pt>
                <c:pt idx="12248" formatCode="General">
                  <c:v>24.495999999999999</c:v>
                </c:pt>
                <c:pt idx="12249" formatCode="General">
                  <c:v>24.498000000000001</c:v>
                </c:pt>
                <c:pt idx="12250" formatCode="General">
                  <c:v>24.5</c:v>
                </c:pt>
                <c:pt idx="12251" formatCode="General">
                  <c:v>24.501999999999999</c:v>
                </c:pt>
                <c:pt idx="12252" formatCode="General">
                  <c:v>24.504000000000001</c:v>
                </c:pt>
                <c:pt idx="12253" formatCode="General">
                  <c:v>24.506</c:v>
                </c:pt>
                <c:pt idx="12254" formatCode="General">
                  <c:v>24.507999999999999</c:v>
                </c:pt>
                <c:pt idx="12255" formatCode="General">
                  <c:v>24.51</c:v>
                </c:pt>
                <c:pt idx="12256" formatCode="General">
                  <c:v>24.512</c:v>
                </c:pt>
                <c:pt idx="12257" formatCode="General">
                  <c:v>24.513999999999999</c:v>
                </c:pt>
                <c:pt idx="12258" formatCode="General">
                  <c:v>24.515999999999998</c:v>
                </c:pt>
                <c:pt idx="12259" formatCode="General">
                  <c:v>24.518000000000001</c:v>
                </c:pt>
                <c:pt idx="12260" formatCode="General">
                  <c:v>24.52</c:v>
                </c:pt>
                <c:pt idx="12261" formatCode="General">
                  <c:v>24.521999999999998</c:v>
                </c:pt>
                <c:pt idx="12262" formatCode="General">
                  <c:v>24.524000000000001</c:v>
                </c:pt>
                <c:pt idx="12263" formatCode="General">
                  <c:v>24.526</c:v>
                </c:pt>
                <c:pt idx="12264" formatCode="General">
                  <c:v>24.527999999999999</c:v>
                </c:pt>
                <c:pt idx="12265" formatCode="General">
                  <c:v>24.53</c:v>
                </c:pt>
                <c:pt idx="12266" formatCode="General">
                  <c:v>24.532</c:v>
                </c:pt>
                <c:pt idx="12267" formatCode="General">
                  <c:v>24.533999999999999</c:v>
                </c:pt>
                <c:pt idx="12268" formatCode="General">
                  <c:v>24.536000000000001</c:v>
                </c:pt>
                <c:pt idx="12269" formatCode="General">
                  <c:v>24.538</c:v>
                </c:pt>
                <c:pt idx="12270" formatCode="General">
                  <c:v>24.54</c:v>
                </c:pt>
                <c:pt idx="12271" formatCode="General">
                  <c:v>24.542000000000002</c:v>
                </c:pt>
                <c:pt idx="12272" formatCode="General">
                  <c:v>24.544</c:v>
                </c:pt>
                <c:pt idx="12273" formatCode="General">
                  <c:v>24.545999999999999</c:v>
                </c:pt>
                <c:pt idx="12274" formatCode="General">
                  <c:v>24.547999999999998</c:v>
                </c:pt>
                <c:pt idx="12275" formatCode="General">
                  <c:v>24.55</c:v>
                </c:pt>
                <c:pt idx="12276" formatCode="General">
                  <c:v>24.552</c:v>
                </c:pt>
                <c:pt idx="12277" formatCode="General">
                  <c:v>24.553999999999998</c:v>
                </c:pt>
                <c:pt idx="12278" formatCode="General">
                  <c:v>24.556000000000001</c:v>
                </c:pt>
                <c:pt idx="12279" formatCode="General">
                  <c:v>24.558</c:v>
                </c:pt>
                <c:pt idx="12280" formatCode="General">
                  <c:v>24.56</c:v>
                </c:pt>
                <c:pt idx="12281" formatCode="General">
                  <c:v>24.562000000000001</c:v>
                </c:pt>
                <c:pt idx="12282" formatCode="General">
                  <c:v>24.564</c:v>
                </c:pt>
                <c:pt idx="12283" formatCode="General">
                  <c:v>24.565999999999999</c:v>
                </c:pt>
                <c:pt idx="12284" formatCode="General">
                  <c:v>24.568000000000001</c:v>
                </c:pt>
                <c:pt idx="12285" formatCode="General">
                  <c:v>24.57</c:v>
                </c:pt>
                <c:pt idx="12286" formatCode="General">
                  <c:v>24.571999999999999</c:v>
                </c:pt>
                <c:pt idx="12287" formatCode="General">
                  <c:v>24.574000000000002</c:v>
                </c:pt>
                <c:pt idx="12288" formatCode="General">
                  <c:v>24.576000000000001</c:v>
                </c:pt>
                <c:pt idx="12289" formatCode="General">
                  <c:v>24.577999999999999</c:v>
                </c:pt>
                <c:pt idx="12290" formatCode="General">
                  <c:v>24.58</c:v>
                </c:pt>
                <c:pt idx="12291" formatCode="General">
                  <c:v>24.582000000000001</c:v>
                </c:pt>
                <c:pt idx="12292" formatCode="General">
                  <c:v>24.584</c:v>
                </c:pt>
                <c:pt idx="12293" formatCode="General">
                  <c:v>24.585999999999999</c:v>
                </c:pt>
                <c:pt idx="12294" formatCode="General">
                  <c:v>24.588000000000001</c:v>
                </c:pt>
                <c:pt idx="12295" formatCode="General">
                  <c:v>24.59</c:v>
                </c:pt>
                <c:pt idx="12296" formatCode="General">
                  <c:v>24.591999999999999</c:v>
                </c:pt>
                <c:pt idx="12297" formatCode="General">
                  <c:v>24.594000000000001</c:v>
                </c:pt>
                <c:pt idx="12298" formatCode="General">
                  <c:v>24.596</c:v>
                </c:pt>
                <c:pt idx="12299" formatCode="General">
                  <c:v>24.597999999999999</c:v>
                </c:pt>
                <c:pt idx="12300" formatCode="General">
                  <c:v>24.6</c:v>
                </c:pt>
                <c:pt idx="12301" formatCode="General">
                  <c:v>24.602</c:v>
                </c:pt>
                <c:pt idx="12302" formatCode="General">
                  <c:v>24.603999999999999</c:v>
                </c:pt>
                <c:pt idx="12303" formatCode="General">
                  <c:v>24.606000000000002</c:v>
                </c:pt>
                <c:pt idx="12304" formatCode="General">
                  <c:v>24.608000000000001</c:v>
                </c:pt>
                <c:pt idx="12305" formatCode="General">
                  <c:v>24.61</c:v>
                </c:pt>
                <c:pt idx="12306" formatCode="General">
                  <c:v>24.611999999999998</c:v>
                </c:pt>
                <c:pt idx="12307" formatCode="General">
                  <c:v>24.614000000000001</c:v>
                </c:pt>
                <c:pt idx="12308" formatCode="General">
                  <c:v>24.616</c:v>
                </c:pt>
                <c:pt idx="12309" formatCode="General">
                  <c:v>24.617999999999999</c:v>
                </c:pt>
                <c:pt idx="12310" formatCode="General">
                  <c:v>24.62</c:v>
                </c:pt>
                <c:pt idx="12311" formatCode="General">
                  <c:v>24.622</c:v>
                </c:pt>
                <c:pt idx="12312" formatCode="General">
                  <c:v>24.623999999999999</c:v>
                </c:pt>
                <c:pt idx="12313" formatCode="General">
                  <c:v>24.626000000000001</c:v>
                </c:pt>
                <c:pt idx="12314" formatCode="General">
                  <c:v>24.628</c:v>
                </c:pt>
                <c:pt idx="12315" formatCode="General">
                  <c:v>24.63</c:v>
                </c:pt>
                <c:pt idx="12316" formatCode="General">
                  <c:v>24.632000000000001</c:v>
                </c:pt>
                <c:pt idx="12317" formatCode="General">
                  <c:v>24.634</c:v>
                </c:pt>
                <c:pt idx="12318" formatCode="General">
                  <c:v>24.635999999999999</c:v>
                </c:pt>
                <c:pt idx="12319" formatCode="General">
                  <c:v>24.638000000000002</c:v>
                </c:pt>
                <c:pt idx="12320" formatCode="General">
                  <c:v>24.64</c:v>
                </c:pt>
                <c:pt idx="12321" formatCode="General">
                  <c:v>24.641999999999999</c:v>
                </c:pt>
                <c:pt idx="12322" formatCode="General">
                  <c:v>24.643999999999998</c:v>
                </c:pt>
                <c:pt idx="12323" formatCode="General">
                  <c:v>24.646000000000001</c:v>
                </c:pt>
                <c:pt idx="12324" formatCode="General">
                  <c:v>24.648</c:v>
                </c:pt>
                <c:pt idx="12325" formatCode="General">
                  <c:v>24.65</c:v>
                </c:pt>
                <c:pt idx="12326" formatCode="General">
                  <c:v>24.652000000000001</c:v>
                </c:pt>
                <c:pt idx="12327" formatCode="General">
                  <c:v>24.654</c:v>
                </c:pt>
                <c:pt idx="12328" formatCode="General">
                  <c:v>24.655999999999999</c:v>
                </c:pt>
                <c:pt idx="12329" formatCode="General">
                  <c:v>24.658000000000001</c:v>
                </c:pt>
                <c:pt idx="12330" formatCode="General">
                  <c:v>24.66</c:v>
                </c:pt>
                <c:pt idx="12331" formatCode="General">
                  <c:v>24.661999999999999</c:v>
                </c:pt>
                <c:pt idx="12332" formatCode="General">
                  <c:v>24.664000000000001</c:v>
                </c:pt>
                <c:pt idx="12333" formatCode="General">
                  <c:v>24.666</c:v>
                </c:pt>
                <c:pt idx="12334" formatCode="General">
                  <c:v>24.667999999999999</c:v>
                </c:pt>
                <c:pt idx="12335" formatCode="General">
                  <c:v>24.67</c:v>
                </c:pt>
                <c:pt idx="12336" formatCode="General">
                  <c:v>24.672000000000001</c:v>
                </c:pt>
                <c:pt idx="12337" formatCode="General">
                  <c:v>24.673999999999999</c:v>
                </c:pt>
                <c:pt idx="12338" formatCode="General">
                  <c:v>24.675999999999998</c:v>
                </c:pt>
                <c:pt idx="12339" formatCode="General">
                  <c:v>24.678000000000001</c:v>
                </c:pt>
                <c:pt idx="12340" formatCode="General">
                  <c:v>24.68</c:v>
                </c:pt>
                <c:pt idx="12341" formatCode="General">
                  <c:v>24.681999999999999</c:v>
                </c:pt>
                <c:pt idx="12342" formatCode="General">
                  <c:v>24.684000000000001</c:v>
                </c:pt>
                <c:pt idx="12343" formatCode="General">
                  <c:v>24.686</c:v>
                </c:pt>
                <c:pt idx="12344" formatCode="General">
                  <c:v>24.687999999999999</c:v>
                </c:pt>
                <c:pt idx="12345" formatCode="General">
                  <c:v>24.69</c:v>
                </c:pt>
                <c:pt idx="12346" formatCode="General">
                  <c:v>24.692</c:v>
                </c:pt>
                <c:pt idx="12347" formatCode="General">
                  <c:v>24.693999999999999</c:v>
                </c:pt>
                <c:pt idx="12348" formatCode="General">
                  <c:v>24.696000000000002</c:v>
                </c:pt>
                <c:pt idx="12349" formatCode="General">
                  <c:v>24.698</c:v>
                </c:pt>
                <c:pt idx="12350" formatCode="General">
                  <c:v>24.7</c:v>
                </c:pt>
                <c:pt idx="12351" formatCode="General">
                  <c:v>24.702000000000002</c:v>
                </c:pt>
                <c:pt idx="12352" formatCode="General">
                  <c:v>24.704000000000001</c:v>
                </c:pt>
                <c:pt idx="12353" formatCode="General">
                  <c:v>24.706</c:v>
                </c:pt>
                <c:pt idx="12354" formatCode="General">
                  <c:v>24.707999999999998</c:v>
                </c:pt>
                <c:pt idx="12355" formatCode="General">
                  <c:v>24.71</c:v>
                </c:pt>
                <c:pt idx="12356" formatCode="General">
                  <c:v>24.712</c:v>
                </c:pt>
                <c:pt idx="12357" formatCode="General">
                  <c:v>24.713999999999999</c:v>
                </c:pt>
                <c:pt idx="12358" formatCode="General">
                  <c:v>24.716000000000001</c:v>
                </c:pt>
                <c:pt idx="12359" formatCode="General">
                  <c:v>24.718</c:v>
                </c:pt>
                <c:pt idx="12360" formatCode="General">
                  <c:v>24.72</c:v>
                </c:pt>
                <c:pt idx="12361" formatCode="General">
                  <c:v>24.722000000000001</c:v>
                </c:pt>
                <c:pt idx="12362" formatCode="General">
                  <c:v>24.724</c:v>
                </c:pt>
                <c:pt idx="12363" formatCode="General">
                  <c:v>24.725999999999999</c:v>
                </c:pt>
                <c:pt idx="12364" formatCode="General">
                  <c:v>24.728000000000002</c:v>
                </c:pt>
                <c:pt idx="12365" formatCode="General">
                  <c:v>24.73</c:v>
                </c:pt>
                <c:pt idx="12366" formatCode="General">
                  <c:v>24.731999999999999</c:v>
                </c:pt>
                <c:pt idx="12367" formatCode="General">
                  <c:v>24.734000000000002</c:v>
                </c:pt>
                <c:pt idx="12368" formatCode="General">
                  <c:v>24.736000000000001</c:v>
                </c:pt>
                <c:pt idx="12369" formatCode="General">
                  <c:v>24.738</c:v>
                </c:pt>
                <c:pt idx="12370" formatCode="General">
                  <c:v>24.74</c:v>
                </c:pt>
                <c:pt idx="12371" formatCode="General">
                  <c:v>24.742000000000001</c:v>
                </c:pt>
                <c:pt idx="12372" formatCode="General">
                  <c:v>24.744</c:v>
                </c:pt>
                <c:pt idx="12373" formatCode="General">
                  <c:v>24.745999999999999</c:v>
                </c:pt>
                <c:pt idx="12374" formatCode="General">
                  <c:v>24.748000000000001</c:v>
                </c:pt>
                <c:pt idx="12375" formatCode="General">
                  <c:v>24.75</c:v>
                </c:pt>
                <c:pt idx="12376" formatCode="General">
                  <c:v>24.751999999999999</c:v>
                </c:pt>
                <c:pt idx="12377" formatCode="General">
                  <c:v>24.754000000000001</c:v>
                </c:pt>
                <c:pt idx="12378" formatCode="General">
                  <c:v>24.756</c:v>
                </c:pt>
                <c:pt idx="12379" formatCode="General">
                  <c:v>24.757999999999999</c:v>
                </c:pt>
                <c:pt idx="12380" formatCode="General">
                  <c:v>24.76</c:v>
                </c:pt>
                <c:pt idx="12381" formatCode="General">
                  <c:v>24.762</c:v>
                </c:pt>
                <c:pt idx="12382" formatCode="General">
                  <c:v>24.763999999999999</c:v>
                </c:pt>
                <c:pt idx="12383" formatCode="General">
                  <c:v>24.765999999999998</c:v>
                </c:pt>
                <c:pt idx="12384" formatCode="General">
                  <c:v>24.768000000000001</c:v>
                </c:pt>
                <c:pt idx="12385" formatCode="General">
                  <c:v>24.77</c:v>
                </c:pt>
                <c:pt idx="12386" formatCode="General">
                  <c:v>24.771999999999998</c:v>
                </c:pt>
                <c:pt idx="12387" formatCode="General">
                  <c:v>24.774000000000001</c:v>
                </c:pt>
                <c:pt idx="12388" formatCode="General">
                  <c:v>24.776</c:v>
                </c:pt>
                <c:pt idx="12389" formatCode="General">
                  <c:v>24.777999999999999</c:v>
                </c:pt>
                <c:pt idx="12390" formatCode="General">
                  <c:v>24.78</c:v>
                </c:pt>
                <c:pt idx="12391" formatCode="General">
                  <c:v>24.782</c:v>
                </c:pt>
                <c:pt idx="12392" formatCode="General">
                  <c:v>24.783999999999999</c:v>
                </c:pt>
                <c:pt idx="12393" formatCode="General">
                  <c:v>24.786000000000001</c:v>
                </c:pt>
                <c:pt idx="12394" formatCode="General">
                  <c:v>24.788</c:v>
                </c:pt>
                <c:pt idx="12395" formatCode="General">
                  <c:v>24.79</c:v>
                </c:pt>
                <c:pt idx="12396" formatCode="General">
                  <c:v>24.792000000000002</c:v>
                </c:pt>
                <c:pt idx="12397" formatCode="General">
                  <c:v>24.794</c:v>
                </c:pt>
                <c:pt idx="12398" formatCode="General">
                  <c:v>24.795999999999999</c:v>
                </c:pt>
                <c:pt idx="12399" formatCode="General">
                  <c:v>24.797999999999998</c:v>
                </c:pt>
                <c:pt idx="12400" formatCode="General">
                  <c:v>24.8</c:v>
                </c:pt>
                <c:pt idx="12401" formatCode="General">
                  <c:v>24.802</c:v>
                </c:pt>
                <c:pt idx="12402" formatCode="General">
                  <c:v>24.803999999999998</c:v>
                </c:pt>
                <c:pt idx="12403" formatCode="General">
                  <c:v>24.806000000000001</c:v>
                </c:pt>
                <c:pt idx="12404" formatCode="General">
                  <c:v>24.808</c:v>
                </c:pt>
                <c:pt idx="12405" formatCode="General">
                  <c:v>24.81</c:v>
                </c:pt>
                <c:pt idx="12406" formatCode="General">
                  <c:v>24.812000000000001</c:v>
                </c:pt>
                <c:pt idx="12407" formatCode="General">
                  <c:v>24.814</c:v>
                </c:pt>
                <c:pt idx="12408" formatCode="General">
                  <c:v>24.815999999999999</c:v>
                </c:pt>
                <c:pt idx="12409" formatCode="General">
                  <c:v>24.818000000000001</c:v>
                </c:pt>
                <c:pt idx="12410" formatCode="General">
                  <c:v>24.82</c:v>
                </c:pt>
                <c:pt idx="12411" formatCode="General">
                  <c:v>24.821999999999999</c:v>
                </c:pt>
                <c:pt idx="12412" formatCode="General">
                  <c:v>24.824000000000002</c:v>
                </c:pt>
                <c:pt idx="12413" formatCode="General">
                  <c:v>24.826000000000001</c:v>
                </c:pt>
                <c:pt idx="12414" formatCode="General">
                  <c:v>24.827999999999999</c:v>
                </c:pt>
                <c:pt idx="12415" formatCode="General">
                  <c:v>24.83</c:v>
                </c:pt>
                <c:pt idx="12416" formatCode="General">
                  <c:v>24.832000000000001</c:v>
                </c:pt>
                <c:pt idx="12417" formatCode="General">
                  <c:v>24.834</c:v>
                </c:pt>
                <c:pt idx="12418" formatCode="General">
                  <c:v>24.835999999999999</c:v>
                </c:pt>
                <c:pt idx="12419" formatCode="General">
                  <c:v>24.838000000000001</c:v>
                </c:pt>
                <c:pt idx="12420" formatCode="General">
                  <c:v>24.84</c:v>
                </c:pt>
                <c:pt idx="12421" formatCode="General">
                  <c:v>24.841999999999999</c:v>
                </c:pt>
                <c:pt idx="12422" formatCode="General">
                  <c:v>24.844000000000001</c:v>
                </c:pt>
                <c:pt idx="12423" formatCode="General">
                  <c:v>24.846</c:v>
                </c:pt>
                <c:pt idx="12424" formatCode="General">
                  <c:v>24.847999999999999</c:v>
                </c:pt>
                <c:pt idx="12425" formatCode="General">
                  <c:v>24.85</c:v>
                </c:pt>
                <c:pt idx="12426" formatCode="General">
                  <c:v>24.852</c:v>
                </c:pt>
                <c:pt idx="12427" formatCode="General">
                  <c:v>24.853999999999999</c:v>
                </c:pt>
                <c:pt idx="12428" formatCode="General">
                  <c:v>24.856000000000002</c:v>
                </c:pt>
                <c:pt idx="12429" formatCode="General">
                  <c:v>24.858000000000001</c:v>
                </c:pt>
                <c:pt idx="12430" formatCode="General">
                  <c:v>24.86</c:v>
                </c:pt>
                <c:pt idx="12431" formatCode="General">
                  <c:v>24.861999999999998</c:v>
                </c:pt>
                <c:pt idx="12432" formatCode="General">
                  <c:v>24.864000000000001</c:v>
                </c:pt>
                <c:pt idx="12433" formatCode="General">
                  <c:v>24.866</c:v>
                </c:pt>
                <c:pt idx="12434" formatCode="General">
                  <c:v>24.867999999999999</c:v>
                </c:pt>
                <c:pt idx="12435" formatCode="General">
                  <c:v>24.87</c:v>
                </c:pt>
                <c:pt idx="12436" formatCode="General">
                  <c:v>24.872</c:v>
                </c:pt>
                <c:pt idx="12437" formatCode="General">
                  <c:v>24.873999999999999</c:v>
                </c:pt>
                <c:pt idx="12438" formatCode="General">
                  <c:v>24.876000000000001</c:v>
                </c:pt>
                <c:pt idx="12439" formatCode="General">
                  <c:v>24.878</c:v>
                </c:pt>
                <c:pt idx="12440" formatCode="General">
                  <c:v>24.88</c:v>
                </c:pt>
                <c:pt idx="12441" formatCode="General">
                  <c:v>24.882000000000001</c:v>
                </c:pt>
                <c:pt idx="12442" formatCode="General">
                  <c:v>24.884</c:v>
                </c:pt>
                <c:pt idx="12443" formatCode="General">
                  <c:v>24.885999999999999</c:v>
                </c:pt>
                <c:pt idx="12444" formatCode="General">
                  <c:v>24.888000000000002</c:v>
                </c:pt>
                <c:pt idx="12445" formatCode="General">
                  <c:v>24.89</c:v>
                </c:pt>
                <c:pt idx="12446" formatCode="General">
                  <c:v>24.891999999999999</c:v>
                </c:pt>
                <c:pt idx="12447" formatCode="General">
                  <c:v>24.893999999999998</c:v>
                </c:pt>
                <c:pt idx="12448" formatCode="General">
                  <c:v>24.896000000000001</c:v>
                </c:pt>
                <c:pt idx="12449" formatCode="General">
                  <c:v>24.898</c:v>
                </c:pt>
                <c:pt idx="12450" formatCode="General">
                  <c:v>24.9</c:v>
                </c:pt>
                <c:pt idx="12451" formatCode="General">
                  <c:v>24.902000000000001</c:v>
                </c:pt>
                <c:pt idx="12452" formatCode="General">
                  <c:v>24.904</c:v>
                </c:pt>
                <c:pt idx="12453" formatCode="General">
                  <c:v>24.905999999999999</c:v>
                </c:pt>
                <c:pt idx="12454" formatCode="General">
                  <c:v>24.908000000000001</c:v>
                </c:pt>
                <c:pt idx="12455" formatCode="General">
                  <c:v>24.91</c:v>
                </c:pt>
                <c:pt idx="12456" formatCode="General">
                  <c:v>24.911999999999999</c:v>
                </c:pt>
                <c:pt idx="12457" formatCode="General">
                  <c:v>24.914000000000001</c:v>
                </c:pt>
                <c:pt idx="12458" formatCode="General">
                  <c:v>24.916</c:v>
                </c:pt>
                <c:pt idx="12459" formatCode="General">
                  <c:v>24.917999999999999</c:v>
                </c:pt>
                <c:pt idx="12460" formatCode="General">
                  <c:v>24.92</c:v>
                </c:pt>
                <c:pt idx="12461" formatCode="General">
                  <c:v>24.922000000000001</c:v>
                </c:pt>
                <c:pt idx="12462" formatCode="General">
                  <c:v>24.923999999999999</c:v>
                </c:pt>
                <c:pt idx="12463" formatCode="General">
                  <c:v>24.925999999999998</c:v>
                </c:pt>
                <c:pt idx="12464" formatCode="General">
                  <c:v>24.928000000000001</c:v>
                </c:pt>
                <c:pt idx="12465" formatCode="General">
                  <c:v>24.93</c:v>
                </c:pt>
                <c:pt idx="12466" formatCode="General">
                  <c:v>24.931999999999999</c:v>
                </c:pt>
                <c:pt idx="12467" formatCode="General">
                  <c:v>24.934000000000001</c:v>
                </c:pt>
                <c:pt idx="12468" formatCode="General">
                  <c:v>24.936</c:v>
                </c:pt>
                <c:pt idx="12469" formatCode="General">
                  <c:v>24.937999999999999</c:v>
                </c:pt>
                <c:pt idx="12470" formatCode="General">
                  <c:v>24.94</c:v>
                </c:pt>
                <c:pt idx="12471" formatCode="General">
                  <c:v>24.942</c:v>
                </c:pt>
                <c:pt idx="12472" formatCode="General">
                  <c:v>24.943999999999999</c:v>
                </c:pt>
                <c:pt idx="12473" formatCode="General">
                  <c:v>24.946000000000002</c:v>
                </c:pt>
                <c:pt idx="12474" formatCode="General">
                  <c:v>24.948</c:v>
                </c:pt>
                <c:pt idx="12475" formatCode="General">
                  <c:v>24.95</c:v>
                </c:pt>
                <c:pt idx="12476" formatCode="General">
                  <c:v>24.952000000000002</c:v>
                </c:pt>
                <c:pt idx="12477" formatCode="General">
                  <c:v>24.954000000000001</c:v>
                </c:pt>
                <c:pt idx="12478" formatCode="General">
                  <c:v>24.956</c:v>
                </c:pt>
                <c:pt idx="12479" formatCode="General">
                  <c:v>24.957999999999998</c:v>
                </c:pt>
                <c:pt idx="12480" formatCode="General">
                  <c:v>24.96</c:v>
                </c:pt>
                <c:pt idx="12481" formatCode="General">
                  <c:v>24.962</c:v>
                </c:pt>
                <c:pt idx="12482" formatCode="General">
                  <c:v>24.963999999999999</c:v>
                </c:pt>
                <c:pt idx="12483" formatCode="General">
                  <c:v>24.966000000000001</c:v>
                </c:pt>
                <c:pt idx="12484" formatCode="General">
                  <c:v>24.968</c:v>
                </c:pt>
                <c:pt idx="12485" formatCode="General">
                  <c:v>24.97</c:v>
                </c:pt>
                <c:pt idx="12486" formatCode="General">
                  <c:v>24.972000000000001</c:v>
                </c:pt>
                <c:pt idx="12487" formatCode="General">
                  <c:v>24.974</c:v>
                </c:pt>
                <c:pt idx="12488" formatCode="General">
                  <c:v>24.975999999999999</c:v>
                </c:pt>
                <c:pt idx="12489" formatCode="General">
                  <c:v>24.978000000000002</c:v>
                </c:pt>
                <c:pt idx="12490" formatCode="General">
                  <c:v>24.98</c:v>
                </c:pt>
                <c:pt idx="12491" formatCode="General">
                  <c:v>24.981999999999999</c:v>
                </c:pt>
                <c:pt idx="12492" formatCode="General">
                  <c:v>24.984000000000002</c:v>
                </c:pt>
                <c:pt idx="12493" formatCode="General">
                  <c:v>24.986000000000001</c:v>
                </c:pt>
                <c:pt idx="12494" formatCode="General">
                  <c:v>24.988</c:v>
                </c:pt>
                <c:pt idx="12495" formatCode="General">
                  <c:v>24.99</c:v>
                </c:pt>
                <c:pt idx="12496" formatCode="General">
                  <c:v>24.992000000000001</c:v>
                </c:pt>
                <c:pt idx="12497" formatCode="General">
                  <c:v>24.994</c:v>
                </c:pt>
                <c:pt idx="12498" formatCode="General">
                  <c:v>24.995999999999999</c:v>
                </c:pt>
                <c:pt idx="12499" formatCode="General">
                  <c:v>24.998000000000001</c:v>
                </c:pt>
                <c:pt idx="12500" formatCode="General">
                  <c:v>25</c:v>
                </c:pt>
                <c:pt idx="12501" formatCode="General">
                  <c:v>25.001999999999999</c:v>
                </c:pt>
                <c:pt idx="12502" formatCode="General">
                  <c:v>25.004000000000001</c:v>
                </c:pt>
                <c:pt idx="12503" formatCode="General">
                  <c:v>25.006</c:v>
                </c:pt>
                <c:pt idx="12504" formatCode="General">
                  <c:v>25.007999999999999</c:v>
                </c:pt>
                <c:pt idx="12505" formatCode="General">
                  <c:v>25.01</c:v>
                </c:pt>
                <c:pt idx="12506" formatCode="General">
                  <c:v>25.012</c:v>
                </c:pt>
                <c:pt idx="12507" formatCode="General">
                  <c:v>25.013999999999999</c:v>
                </c:pt>
                <c:pt idx="12508" formatCode="General">
                  <c:v>25.015999999999998</c:v>
                </c:pt>
                <c:pt idx="12509" formatCode="General">
                  <c:v>25.018000000000001</c:v>
                </c:pt>
                <c:pt idx="12510" formatCode="General">
                  <c:v>25.02</c:v>
                </c:pt>
                <c:pt idx="12511" formatCode="General">
                  <c:v>25.021999999999998</c:v>
                </c:pt>
                <c:pt idx="12512" formatCode="General">
                  <c:v>25.024000000000001</c:v>
                </c:pt>
                <c:pt idx="12513" formatCode="General">
                  <c:v>25.026</c:v>
                </c:pt>
                <c:pt idx="12514" formatCode="General">
                  <c:v>25.027999999999999</c:v>
                </c:pt>
                <c:pt idx="12515" formatCode="General">
                  <c:v>25.03</c:v>
                </c:pt>
                <c:pt idx="12516" formatCode="General">
                  <c:v>25.032</c:v>
                </c:pt>
                <c:pt idx="12517" formatCode="General">
                  <c:v>25.033999999999999</c:v>
                </c:pt>
                <c:pt idx="12518" formatCode="General">
                  <c:v>25.036000000000001</c:v>
                </c:pt>
                <c:pt idx="12519" formatCode="General">
                  <c:v>25.038</c:v>
                </c:pt>
                <c:pt idx="12520" formatCode="General">
                  <c:v>25.04</c:v>
                </c:pt>
                <c:pt idx="12521" formatCode="General">
                  <c:v>25.042000000000002</c:v>
                </c:pt>
                <c:pt idx="12522" formatCode="General">
                  <c:v>25.044</c:v>
                </c:pt>
                <c:pt idx="12523" formatCode="General">
                  <c:v>25.045999999999999</c:v>
                </c:pt>
                <c:pt idx="12524" formatCode="General">
                  <c:v>25.047999999999998</c:v>
                </c:pt>
                <c:pt idx="12525" formatCode="General">
                  <c:v>25.05</c:v>
                </c:pt>
                <c:pt idx="12526" formatCode="General">
                  <c:v>25.052</c:v>
                </c:pt>
                <c:pt idx="12527" formatCode="General">
                  <c:v>25.053999999999998</c:v>
                </c:pt>
                <c:pt idx="12528" formatCode="General">
                  <c:v>25.056000000000001</c:v>
                </c:pt>
                <c:pt idx="12529" formatCode="General">
                  <c:v>25.058</c:v>
                </c:pt>
                <c:pt idx="12530" formatCode="General">
                  <c:v>25.06</c:v>
                </c:pt>
                <c:pt idx="12531" formatCode="General">
                  <c:v>25.062000000000001</c:v>
                </c:pt>
                <c:pt idx="12532" formatCode="General">
                  <c:v>25.064</c:v>
                </c:pt>
                <c:pt idx="12533" formatCode="General">
                  <c:v>25.065999999999999</c:v>
                </c:pt>
                <c:pt idx="12534" formatCode="General">
                  <c:v>25.068000000000001</c:v>
                </c:pt>
                <c:pt idx="12535" formatCode="General">
                  <c:v>25.07</c:v>
                </c:pt>
                <c:pt idx="12536" formatCode="General">
                  <c:v>25.071999999999999</c:v>
                </c:pt>
                <c:pt idx="12537" formatCode="General">
                  <c:v>25.074000000000002</c:v>
                </c:pt>
                <c:pt idx="12538" formatCode="General">
                  <c:v>25.076000000000001</c:v>
                </c:pt>
                <c:pt idx="12539" formatCode="General">
                  <c:v>25.077999999999999</c:v>
                </c:pt>
                <c:pt idx="12540" formatCode="General">
                  <c:v>25.08</c:v>
                </c:pt>
                <c:pt idx="12541" formatCode="General">
                  <c:v>25.082000000000001</c:v>
                </c:pt>
                <c:pt idx="12542" formatCode="General">
                  <c:v>25.084</c:v>
                </c:pt>
                <c:pt idx="12543" formatCode="General">
                  <c:v>25.085999999999999</c:v>
                </c:pt>
                <c:pt idx="12544" formatCode="General">
                  <c:v>25.088000000000001</c:v>
                </c:pt>
                <c:pt idx="12545" formatCode="General">
                  <c:v>25.09</c:v>
                </c:pt>
                <c:pt idx="12546" formatCode="General">
                  <c:v>25.091999999999999</c:v>
                </c:pt>
                <c:pt idx="12547" formatCode="General">
                  <c:v>25.094000000000001</c:v>
                </c:pt>
                <c:pt idx="12548" formatCode="General">
                  <c:v>25.096</c:v>
                </c:pt>
                <c:pt idx="12549" formatCode="General">
                  <c:v>25.097999999999999</c:v>
                </c:pt>
                <c:pt idx="12550" formatCode="General">
                  <c:v>25.1</c:v>
                </c:pt>
                <c:pt idx="12551" formatCode="General">
                  <c:v>25.102</c:v>
                </c:pt>
                <c:pt idx="12552" formatCode="General">
                  <c:v>25.103999999999999</c:v>
                </c:pt>
                <c:pt idx="12553" formatCode="General">
                  <c:v>25.106000000000002</c:v>
                </c:pt>
                <c:pt idx="12554" formatCode="General">
                  <c:v>25.108000000000001</c:v>
                </c:pt>
                <c:pt idx="12555" formatCode="General">
                  <c:v>25.11</c:v>
                </c:pt>
                <c:pt idx="12556" formatCode="General">
                  <c:v>25.111999999999998</c:v>
                </c:pt>
                <c:pt idx="12557" formatCode="General">
                  <c:v>25.114000000000001</c:v>
                </c:pt>
                <c:pt idx="12558" formatCode="General">
                  <c:v>25.116</c:v>
                </c:pt>
                <c:pt idx="12559" formatCode="General">
                  <c:v>25.117999999999999</c:v>
                </c:pt>
                <c:pt idx="12560" formatCode="General">
                  <c:v>25.12</c:v>
                </c:pt>
                <c:pt idx="12561" formatCode="General">
                  <c:v>25.122</c:v>
                </c:pt>
                <c:pt idx="12562" formatCode="General">
                  <c:v>25.123999999999999</c:v>
                </c:pt>
                <c:pt idx="12563" formatCode="General">
                  <c:v>25.126000000000001</c:v>
                </c:pt>
                <c:pt idx="12564" formatCode="General">
                  <c:v>25.128</c:v>
                </c:pt>
                <c:pt idx="12565" formatCode="General">
                  <c:v>25.13</c:v>
                </c:pt>
                <c:pt idx="12566" formatCode="General">
                  <c:v>25.132000000000001</c:v>
                </c:pt>
                <c:pt idx="12567" formatCode="General">
                  <c:v>25.134</c:v>
                </c:pt>
                <c:pt idx="12568" formatCode="General">
                  <c:v>25.135999999999999</c:v>
                </c:pt>
                <c:pt idx="12569" formatCode="General">
                  <c:v>25.138000000000002</c:v>
                </c:pt>
                <c:pt idx="12570" formatCode="General">
                  <c:v>25.14</c:v>
                </c:pt>
                <c:pt idx="12571" formatCode="General">
                  <c:v>25.141999999999999</c:v>
                </c:pt>
                <c:pt idx="12572" formatCode="General">
                  <c:v>25.143999999999998</c:v>
                </c:pt>
                <c:pt idx="12573" formatCode="General">
                  <c:v>25.146000000000001</c:v>
                </c:pt>
                <c:pt idx="12574" formatCode="General">
                  <c:v>25.148</c:v>
                </c:pt>
                <c:pt idx="12575" formatCode="General">
                  <c:v>25.15</c:v>
                </c:pt>
                <c:pt idx="12576" formatCode="General">
                  <c:v>25.152000000000001</c:v>
                </c:pt>
                <c:pt idx="12577" formatCode="General">
                  <c:v>25.154</c:v>
                </c:pt>
                <c:pt idx="12578" formatCode="General">
                  <c:v>25.155999999999999</c:v>
                </c:pt>
                <c:pt idx="12579" formatCode="General">
                  <c:v>25.158000000000001</c:v>
                </c:pt>
                <c:pt idx="12580" formatCode="General">
                  <c:v>25.16</c:v>
                </c:pt>
                <c:pt idx="12581" formatCode="General">
                  <c:v>25.161999999999999</c:v>
                </c:pt>
                <c:pt idx="12582" formatCode="General">
                  <c:v>25.164000000000001</c:v>
                </c:pt>
                <c:pt idx="12583" formatCode="General">
                  <c:v>25.166</c:v>
                </c:pt>
                <c:pt idx="12584" formatCode="General">
                  <c:v>25.167999999999999</c:v>
                </c:pt>
                <c:pt idx="12585" formatCode="General">
                  <c:v>25.17</c:v>
                </c:pt>
                <c:pt idx="12586" formatCode="General">
                  <c:v>25.172000000000001</c:v>
                </c:pt>
                <c:pt idx="12587" formatCode="General">
                  <c:v>25.173999999999999</c:v>
                </c:pt>
                <c:pt idx="12588" formatCode="General">
                  <c:v>25.175999999999998</c:v>
                </c:pt>
                <c:pt idx="12589" formatCode="General">
                  <c:v>25.178000000000001</c:v>
                </c:pt>
                <c:pt idx="12590" formatCode="General">
                  <c:v>25.18</c:v>
                </c:pt>
                <c:pt idx="12591" formatCode="General">
                  <c:v>25.181999999999999</c:v>
                </c:pt>
                <c:pt idx="12592" formatCode="General">
                  <c:v>25.184000000000001</c:v>
                </c:pt>
                <c:pt idx="12593" formatCode="General">
                  <c:v>25.186</c:v>
                </c:pt>
                <c:pt idx="12594" formatCode="General">
                  <c:v>25.187999999999999</c:v>
                </c:pt>
                <c:pt idx="12595" formatCode="General">
                  <c:v>25.19</c:v>
                </c:pt>
                <c:pt idx="12596" formatCode="General">
                  <c:v>25.192</c:v>
                </c:pt>
                <c:pt idx="12597" formatCode="General">
                  <c:v>25.193999999999999</c:v>
                </c:pt>
                <c:pt idx="12598" formatCode="General">
                  <c:v>25.196000000000002</c:v>
                </c:pt>
                <c:pt idx="12599" formatCode="General">
                  <c:v>25.198</c:v>
                </c:pt>
                <c:pt idx="12600" formatCode="General">
                  <c:v>25.2</c:v>
                </c:pt>
                <c:pt idx="12601" formatCode="General">
                  <c:v>25.202000000000002</c:v>
                </c:pt>
                <c:pt idx="12602" formatCode="General">
                  <c:v>25.204000000000001</c:v>
                </c:pt>
                <c:pt idx="12603" formatCode="General">
                  <c:v>25.206</c:v>
                </c:pt>
                <c:pt idx="12604" formatCode="General">
                  <c:v>25.207999999999998</c:v>
                </c:pt>
                <c:pt idx="12605" formatCode="General">
                  <c:v>25.21</c:v>
                </c:pt>
                <c:pt idx="12606" formatCode="General">
                  <c:v>25.212</c:v>
                </c:pt>
                <c:pt idx="12607" formatCode="General">
                  <c:v>25.213999999999999</c:v>
                </c:pt>
                <c:pt idx="12608" formatCode="General">
                  <c:v>25.216000000000001</c:v>
                </c:pt>
                <c:pt idx="12609" formatCode="General">
                  <c:v>25.218</c:v>
                </c:pt>
                <c:pt idx="12610" formatCode="General">
                  <c:v>25.22</c:v>
                </c:pt>
                <c:pt idx="12611" formatCode="General">
                  <c:v>25.222000000000001</c:v>
                </c:pt>
                <c:pt idx="12612" formatCode="General">
                  <c:v>25.224</c:v>
                </c:pt>
                <c:pt idx="12613" formatCode="General">
                  <c:v>25.225999999999999</c:v>
                </c:pt>
                <c:pt idx="12614" formatCode="General">
                  <c:v>25.228000000000002</c:v>
                </c:pt>
                <c:pt idx="12615" formatCode="General">
                  <c:v>25.23</c:v>
                </c:pt>
                <c:pt idx="12616" formatCode="General">
                  <c:v>25.231999999999999</c:v>
                </c:pt>
                <c:pt idx="12617" formatCode="General">
                  <c:v>25.234000000000002</c:v>
                </c:pt>
                <c:pt idx="12618" formatCode="General">
                  <c:v>25.236000000000001</c:v>
                </c:pt>
                <c:pt idx="12619" formatCode="General">
                  <c:v>25.238</c:v>
                </c:pt>
                <c:pt idx="12620" formatCode="General">
                  <c:v>25.24</c:v>
                </c:pt>
                <c:pt idx="12621" formatCode="General">
                  <c:v>25.242000000000001</c:v>
                </c:pt>
                <c:pt idx="12622" formatCode="General">
                  <c:v>25.244</c:v>
                </c:pt>
                <c:pt idx="12623" formatCode="General">
                  <c:v>25.245999999999999</c:v>
                </c:pt>
                <c:pt idx="12624" formatCode="General">
                  <c:v>25.248000000000001</c:v>
                </c:pt>
                <c:pt idx="12625" formatCode="General">
                  <c:v>25.25</c:v>
                </c:pt>
                <c:pt idx="12626" formatCode="General">
                  <c:v>25.251999999999999</c:v>
                </c:pt>
                <c:pt idx="12627" formatCode="General">
                  <c:v>25.254000000000001</c:v>
                </c:pt>
                <c:pt idx="12628" formatCode="General">
                  <c:v>25.256</c:v>
                </c:pt>
                <c:pt idx="12629" formatCode="General">
                  <c:v>25.257999999999999</c:v>
                </c:pt>
                <c:pt idx="12630" formatCode="General">
                  <c:v>25.26</c:v>
                </c:pt>
                <c:pt idx="12631" formatCode="General">
                  <c:v>25.262</c:v>
                </c:pt>
                <c:pt idx="12632" formatCode="General">
                  <c:v>25.263999999999999</c:v>
                </c:pt>
                <c:pt idx="12633" formatCode="General">
                  <c:v>25.265999999999998</c:v>
                </c:pt>
                <c:pt idx="12634" formatCode="General">
                  <c:v>25.268000000000001</c:v>
                </c:pt>
                <c:pt idx="12635" formatCode="General">
                  <c:v>25.27</c:v>
                </c:pt>
                <c:pt idx="12636" formatCode="General">
                  <c:v>25.271999999999998</c:v>
                </c:pt>
                <c:pt idx="12637" formatCode="General">
                  <c:v>25.274000000000001</c:v>
                </c:pt>
                <c:pt idx="12638" formatCode="General">
                  <c:v>25.276</c:v>
                </c:pt>
                <c:pt idx="12639" formatCode="General">
                  <c:v>25.277999999999999</c:v>
                </c:pt>
                <c:pt idx="12640" formatCode="General">
                  <c:v>25.28</c:v>
                </c:pt>
                <c:pt idx="12641" formatCode="General">
                  <c:v>25.282</c:v>
                </c:pt>
                <c:pt idx="12642" formatCode="General">
                  <c:v>25.283999999999999</c:v>
                </c:pt>
                <c:pt idx="12643" formatCode="General">
                  <c:v>25.286000000000001</c:v>
                </c:pt>
                <c:pt idx="12644" formatCode="General">
                  <c:v>25.288</c:v>
                </c:pt>
                <c:pt idx="12645" formatCode="General">
                  <c:v>25.29</c:v>
                </c:pt>
                <c:pt idx="12646" formatCode="General">
                  <c:v>25.292000000000002</c:v>
                </c:pt>
                <c:pt idx="12647" formatCode="General">
                  <c:v>25.294</c:v>
                </c:pt>
                <c:pt idx="12648" formatCode="General">
                  <c:v>25.295999999999999</c:v>
                </c:pt>
                <c:pt idx="12649" formatCode="General">
                  <c:v>25.297999999999998</c:v>
                </c:pt>
                <c:pt idx="12650" formatCode="General">
                  <c:v>25.3</c:v>
                </c:pt>
                <c:pt idx="12651" formatCode="General">
                  <c:v>25.302</c:v>
                </c:pt>
                <c:pt idx="12652" formatCode="General">
                  <c:v>25.303999999999998</c:v>
                </c:pt>
                <c:pt idx="12653" formatCode="General">
                  <c:v>25.306000000000001</c:v>
                </c:pt>
                <c:pt idx="12654" formatCode="General">
                  <c:v>25.308</c:v>
                </c:pt>
                <c:pt idx="12655" formatCode="General">
                  <c:v>25.31</c:v>
                </c:pt>
                <c:pt idx="12656" formatCode="General">
                  <c:v>25.312000000000001</c:v>
                </c:pt>
                <c:pt idx="12657" formatCode="General">
                  <c:v>25.314</c:v>
                </c:pt>
                <c:pt idx="12658" formatCode="General">
                  <c:v>25.315999999999999</c:v>
                </c:pt>
                <c:pt idx="12659" formatCode="General">
                  <c:v>25.318000000000001</c:v>
                </c:pt>
                <c:pt idx="12660" formatCode="General">
                  <c:v>25.32</c:v>
                </c:pt>
                <c:pt idx="12661" formatCode="General">
                  <c:v>25.321999999999999</c:v>
                </c:pt>
                <c:pt idx="12662" formatCode="General">
                  <c:v>25.324000000000002</c:v>
                </c:pt>
                <c:pt idx="12663" formatCode="General">
                  <c:v>25.326000000000001</c:v>
                </c:pt>
                <c:pt idx="12664" formatCode="General">
                  <c:v>25.327999999999999</c:v>
                </c:pt>
                <c:pt idx="12665" formatCode="General">
                  <c:v>25.33</c:v>
                </c:pt>
                <c:pt idx="12666" formatCode="General">
                  <c:v>25.332000000000001</c:v>
                </c:pt>
                <c:pt idx="12667" formatCode="General">
                  <c:v>25.334</c:v>
                </c:pt>
                <c:pt idx="12668" formatCode="General">
                  <c:v>25.335999999999999</c:v>
                </c:pt>
                <c:pt idx="12669" formatCode="General">
                  <c:v>25.338000000000001</c:v>
                </c:pt>
                <c:pt idx="12670" formatCode="General">
                  <c:v>25.34</c:v>
                </c:pt>
                <c:pt idx="12671" formatCode="General">
                  <c:v>25.341999999999999</c:v>
                </c:pt>
                <c:pt idx="12672" formatCode="General">
                  <c:v>25.344000000000001</c:v>
                </c:pt>
                <c:pt idx="12673" formatCode="General">
                  <c:v>25.346</c:v>
                </c:pt>
                <c:pt idx="12674" formatCode="General">
                  <c:v>25.347999999999999</c:v>
                </c:pt>
                <c:pt idx="12675" formatCode="General">
                  <c:v>25.35</c:v>
                </c:pt>
                <c:pt idx="12676" formatCode="General">
                  <c:v>25.352</c:v>
                </c:pt>
                <c:pt idx="12677" formatCode="General">
                  <c:v>25.353999999999999</c:v>
                </c:pt>
                <c:pt idx="12678" formatCode="General">
                  <c:v>25.356000000000002</c:v>
                </c:pt>
                <c:pt idx="12679" formatCode="General">
                  <c:v>25.358000000000001</c:v>
                </c:pt>
                <c:pt idx="12680" formatCode="General">
                  <c:v>25.36</c:v>
                </c:pt>
                <c:pt idx="12681" formatCode="General">
                  <c:v>25.361999999999998</c:v>
                </c:pt>
                <c:pt idx="12682" formatCode="General">
                  <c:v>25.364000000000001</c:v>
                </c:pt>
                <c:pt idx="12683" formatCode="General">
                  <c:v>25.366</c:v>
                </c:pt>
                <c:pt idx="12684" formatCode="General">
                  <c:v>25.367999999999999</c:v>
                </c:pt>
                <c:pt idx="12685" formatCode="General">
                  <c:v>25.37</c:v>
                </c:pt>
                <c:pt idx="12686" formatCode="General">
                  <c:v>25.372</c:v>
                </c:pt>
                <c:pt idx="12687" formatCode="General">
                  <c:v>25.373999999999999</c:v>
                </c:pt>
                <c:pt idx="12688" formatCode="General">
                  <c:v>25.376000000000001</c:v>
                </c:pt>
                <c:pt idx="12689" formatCode="General">
                  <c:v>25.378</c:v>
                </c:pt>
                <c:pt idx="12690" formatCode="General">
                  <c:v>25.38</c:v>
                </c:pt>
                <c:pt idx="12691" formatCode="General">
                  <c:v>25.382000000000001</c:v>
                </c:pt>
                <c:pt idx="12692" formatCode="General">
                  <c:v>25.384</c:v>
                </c:pt>
                <c:pt idx="12693" formatCode="General">
                  <c:v>25.385999999999999</c:v>
                </c:pt>
                <c:pt idx="12694" formatCode="General">
                  <c:v>25.388000000000002</c:v>
                </c:pt>
                <c:pt idx="12695" formatCode="General">
                  <c:v>25.39</c:v>
                </c:pt>
                <c:pt idx="12696" formatCode="General">
                  <c:v>25.391999999999999</c:v>
                </c:pt>
                <c:pt idx="12697" formatCode="General">
                  <c:v>25.393999999999998</c:v>
                </c:pt>
                <c:pt idx="12698" formatCode="General">
                  <c:v>25.396000000000001</c:v>
                </c:pt>
                <c:pt idx="12699" formatCode="General">
                  <c:v>25.398</c:v>
                </c:pt>
                <c:pt idx="12700" formatCode="General">
                  <c:v>25.4</c:v>
                </c:pt>
                <c:pt idx="12701" formatCode="General">
                  <c:v>25.402000000000001</c:v>
                </c:pt>
                <c:pt idx="12702" formatCode="General">
                  <c:v>25.404</c:v>
                </c:pt>
                <c:pt idx="12703" formatCode="General">
                  <c:v>25.405999999999999</c:v>
                </c:pt>
                <c:pt idx="12704" formatCode="General">
                  <c:v>25.408000000000001</c:v>
                </c:pt>
                <c:pt idx="12705" formatCode="General">
                  <c:v>25.41</c:v>
                </c:pt>
                <c:pt idx="12706" formatCode="General">
                  <c:v>25.411999999999999</c:v>
                </c:pt>
                <c:pt idx="12707" formatCode="General">
                  <c:v>25.414000000000001</c:v>
                </c:pt>
                <c:pt idx="12708" formatCode="General">
                  <c:v>25.416</c:v>
                </c:pt>
                <c:pt idx="12709" formatCode="General">
                  <c:v>25.417999999999999</c:v>
                </c:pt>
                <c:pt idx="12710" formatCode="General">
                  <c:v>25.42</c:v>
                </c:pt>
                <c:pt idx="12711" formatCode="General">
                  <c:v>25.422000000000001</c:v>
                </c:pt>
                <c:pt idx="12712" formatCode="General">
                  <c:v>25.423999999999999</c:v>
                </c:pt>
                <c:pt idx="12713" formatCode="General">
                  <c:v>25.425999999999998</c:v>
                </c:pt>
                <c:pt idx="12714" formatCode="General">
                  <c:v>25.428000000000001</c:v>
                </c:pt>
                <c:pt idx="12715" formatCode="General">
                  <c:v>25.43</c:v>
                </c:pt>
                <c:pt idx="12716" formatCode="General">
                  <c:v>25.431999999999999</c:v>
                </c:pt>
                <c:pt idx="12717" formatCode="General">
                  <c:v>25.434000000000001</c:v>
                </c:pt>
                <c:pt idx="12718" formatCode="General">
                  <c:v>25.436</c:v>
                </c:pt>
                <c:pt idx="12719" formatCode="General">
                  <c:v>25.437999999999999</c:v>
                </c:pt>
                <c:pt idx="12720" formatCode="General">
                  <c:v>25.44</c:v>
                </c:pt>
                <c:pt idx="12721" formatCode="General">
                  <c:v>25.442</c:v>
                </c:pt>
                <c:pt idx="12722" formatCode="General">
                  <c:v>25.443999999999999</c:v>
                </c:pt>
                <c:pt idx="12723" formatCode="General">
                  <c:v>25.446000000000002</c:v>
                </c:pt>
                <c:pt idx="12724" formatCode="General">
                  <c:v>25.448</c:v>
                </c:pt>
                <c:pt idx="12725" formatCode="General">
                  <c:v>25.45</c:v>
                </c:pt>
                <c:pt idx="12726" formatCode="General">
                  <c:v>25.452000000000002</c:v>
                </c:pt>
                <c:pt idx="12727" formatCode="General">
                  <c:v>25.454000000000001</c:v>
                </c:pt>
                <c:pt idx="12728" formatCode="General">
                  <c:v>25.456</c:v>
                </c:pt>
                <c:pt idx="12729" formatCode="General">
                  <c:v>25.457999999999998</c:v>
                </c:pt>
                <c:pt idx="12730" formatCode="General">
                  <c:v>25.46</c:v>
                </c:pt>
                <c:pt idx="12731" formatCode="General">
                  <c:v>25.462</c:v>
                </c:pt>
                <c:pt idx="12732" formatCode="General">
                  <c:v>25.463999999999999</c:v>
                </c:pt>
                <c:pt idx="12733" formatCode="General">
                  <c:v>25.466000000000001</c:v>
                </c:pt>
                <c:pt idx="12734" formatCode="General">
                  <c:v>25.468</c:v>
                </c:pt>
                <c:pt idx="12735" formatCode="General">
                  <c:v>25.47</c:v>
                </c:pt>
                <c:pt idx="12736" formatCode="General">
                  <c:v>25.472000000000001</c:v>
                </c:pt>
                <c:pt idx="12737" formatCode="General">
                  <c:v>25.474</c:v>
                </c:pt>
                <c:pt idx="12738" formatCode="General">
                  <c:v>25.475999999999999</c:v>
                </c:pt>
                <c:pt idx="12739" formatCode="General">
                  <c:v>25.478000000000002</c:v>
                </c:pt>
                <c:pt idx="12740" formatCode="General">
                  <c:v>25.48</c:v>
                </c:pt>
                <c:pt idx="12741" formatCode="General">
                  <c:v>25.481999999999999</c:v>
                </c:pt>
                <c:pt idx="12742" formatCode="General">
                  <c:v>25.484000000000002</c:v>
                </c:pt>
                <c:pt idx="12743" formatCode="General">
                  <c:v>25.486000000000001</c:v>
                </c:pt>
                <c:pt idx="12744" formatCode="General">
                  <c:v>25.488</c:v>
                </c:pt>
                <c:pt idx="12745" formatCode="General">
                  <c:v>25.49</c:v>
                </c:pt>
                <c:pt idx="12746" formatCode="General">
                  <c:v>25.492000000000001</c:v>
                </c:pt>
                <c:pt idx="12747" formatCode="General">
                  <c:v>25.494</c:v>
                </c:pt>
                <c:pt idx="12748" formatCode="General">
                  <c:v>25.495999999999999</c:v>
                </c:pt>
                <c:pt idx="12749" formatCode="General">
                  <c:v>25.498000000000001</c:v>
                </c:pt>
                <c:pt idx="12750" formatCode="General">
                  <c:v>25.5</c:v>
                </c:pt>
                <c:pt idx="12751" formatCode="General">
                  <c:v>25.501999999999999</c:v>
                </c:pt>
                <c:pt idx="12752" formatCode="General">
                  <c:v>25.504000000000001</c:v>
                </c:pt>
                <c:pt idx="12753" formatCode="General">
                  <c:v>25.506</c:v>
                </c:pt>
                <c:pt idx="12754" formatCode="General">
                  <c:v>25.507999999999999</c:v>
                </c:pt>
                <c:pt idx="12755" formatCode="General">
                  <c:v>25.51</c:v>
                </c:pt>
                <c:pt idx="12756" formatCode="General">
                  <c:v>25.512</c:v>
                </c:pt>
                <c:pt idx="12757" formatCode="General">
                  <c:v>25.513999999999999</c:v>
                </c:pt>
                <c:pt idx="12758" formatCode="General">
                  <c:v>25.515999999999998</c:v>
                </c:pt>
                <c:pt idx="12759" formatCode="General">
                  <c:v>25.518000000000001</c:v>
                </c:pt>
                <c:pt idx="12760" formatCode="General">
                  <c:v>25.52</c:v>
                </c:pt>
                <c:pt idx="12761" formatCode="General">
                  <c:v>25.521999999999998</c:v>
                </c:pt>
                <c:pt idx="12762" formatCode="General">
                  <c:v>25.524000000000001</c:v>
                </c:pt>
                <c:pt idx="12763" formatCode="General">
                  <c:v>25.526</c:v>
                </c:pt>
                <c:pt idx="12764" formatCode="General">
                  <c:v>25.527999999999999</c:v>
                </c:pt>
                <c:pt idx="12765" formatCode="General">
                  <c:v>25.53</c:v>
                </c:pt>
                <c:pt idx="12766" formatCode="General">
                  <c:v>25.532</c:v>
                </c:pt>
                <c:pt idx="12767" formatCode="General">
                  <c:v>25.533999999999999</c:v>
                </c:pt>
                <c:pt idx="12768" formatCode="General">
                  <c:v>25.536000000000001</c:v>
                </c:pt>
                <c:pt idx="12769" formatCode="General">
                  <c:v>25.538</c:v>
                </c:pt>
                <c:pt idx="12770" formatCode="General">
                  <c:v>25.54</c:v>
                </c:pt>
                <c:pt idx="12771" formatCode="General">
                  <c:v>25.542000000000002</c:v>
                </c:pt>
                <c:pt idx="12772" formatCode="General">
                  <c:v>25.544</c:v>
                </c:pt>
                <c:pt idx="12773" formatCode="General">
                  <c:v>25.545999999999999</c:v>
                </c:pt>
                <c:pt idx="12774" formatCode="General">
                  <c:v>25.547999999999998</c:v>
                </c:pt>
                <c:pt idx="12775" formatCode="General">
                  <c:v>25.55</c:v>
                </c:pt>
                <c:pt idx="12776" formatCode="General">
                  <c:v>25.552</c:v>
                </c:pt>
                <c:pt idx="12777" formatCode="General">
                  <c:v>25.553999999999998</c:v>
                </c:pt>
                <c:pt idx="12778" formatCode="General">
                  <c:v>25.556000000000001</c:v>
                </c:pt>
                <c:pt idx="12779" formatCode="General">
                  <c:v>25.558</c:v>
                </c:pt>
                <c:pt idx="12780" formatCode="General">
                  <c:v>25.56</c:v>
                </c:pt>
                <c:pt idx="12781" formatCode="General">
                  <c:v>25.562000000000001</c:v>
                </c:pt>
                <c:pt idx="12782" formatCode="General">
                  <c:v>25.564</c:v>
                </c:pt>
                <c:pt idx="12783" formatCode="General">
                  <c:v>25.565999999999999</c:v>
                </c:pt>
                <c:pt idx="12784" formatCode="General">
                  <c:v>25.568000000000001</c:v>
                </c:pt>
                <c:pt idx="12785" formatCode="General">
                  <c:v>25.57</c:v>
                </c:pt>
                <c:pt idx="12786" formatCode="General">
                  <c:v>25.571999999999999</c:v>
                </c:pt>
                <c:pt idx="12787" formatCode="General">
                  <c:v>25.574000000000002</c:v>
                </c:pt>
                <c:pt idx="12788" formatCode="General">
                  <c:v>25.576000000000001</c:v>
                </c:pt>
                <c:pt idx="12789" formatCode="General">
                  <c:v>25.577999999999999</c:v>
                </c:pt>
                <c:pt idx="12790" formatCode="General">
                  <c:v>25.58</c:v>
                </c:pt>
                <c:pt idx="12791" formatCode="General">
                  <c:v>25.582000000000001</c:v>
                </c:pt>
                <c:pt idx="12792" formatCode="General">
                  <c:v>25.584</c:v>
                </c:pt>
                <c:pt idx="12793" formatCode="General">
                  <c:v>25.585999999999999</c:v>
                </c:pt>
                <c:pt idx="12794" formatCode="General">
                  <c:v>25.588000000000001</c:v>
                </c:pt>
                <c:pt idx="12795" formatCode="General">
                  <c:v>25.59</c:v>
                </c:pt>
                <c:pt idx="12796" formatCode="General">
                  <c:v>25.591999999999999</c:v>
                </c:pt>
                <c:pt idx="12797" formatCode="General">
                  <c:v>25.594000000000001</c:v>
                </c:pt>
                <c:pt idx="12798" formatCode="General">
                  <c:v>25.596</c:v>
                </c:pt>
                <c:pt idx="12799" formatCode="General">
                  <c:v>25.597999999999999</c:v>
                </c:pt>
                <c:pt idx="12800" formatCode="General">
                  <c:v>25.6</c:v>
                </c:pt>
                <c:pt idx="12801" formatCode="General">
                  <c:v>25.602</c:v>
                </c:pt>
                <c:pt idx="12802" formatCode="General">
                  <c:v>25.603999999999999</c:v>
                </c:pt>
                <c:pt idx="12803" formatCode="General">
                  <c:v>25.606000000000002</c:v>
                </c:pt>
                <c:pt idx="12804" formatCode="General">
                  <c:v>25.608000000000001</c:v>
                </c:pt>
                <c:pt idx="12805" formatCode="General">
                  <c:v>25.61</c:v>
                </c:pt>
                <c:pt idx="12806" formatCode="General">
                  <c:v>25.611999999999998</c:v>
                </c:pt>
                <c:pt idx="12807" formatCode="General">
                  <c:v>25.614000000000001</c:v>
                </c:pt>
                <c:pt idx="12808" formatCode="General">
                  <c:v>25.616</c:v>
                </c:pt>
                <c:pt idx="12809" formatCode="General">
                  <c:v>25.617999999999999</c:v>
                </c:pt>
                <c:pt idx="12810" formatCode="General">
                  <c:v>25.62</c:v>
                </c:pt>
                <c:pt idx="12811" formatCode="General">
                  <c:v>25.622</c:v>
                </c:pt>
                <c:pt idx="12812" formatCode="General">
                  <c:v>25.623999999999999</c:v>
                </c:pt>
                <c:pt idx="12813" formatCode="General">
                  <c:v>25.626000000000001</c:v>
                </c:pt>
                <c:pt idx="12814" formatCode="General">
                  <c:v>25.628</c:v>
                </c:pt>
                <c:pt idx="12815" formatCode="General">
                  <c:v>25.63</c:v>
                </c:pt>
                <c:pt idx="12816" formatCode="General">
                  <c:v>25.632000000000001</c:v>
                </c:pt>
                <c:pt idx="12817" formatCode="General">
                  <c:v>25.634</c:v>
                </c:pt>
                <c:pt idx="12818" formatCode="General">
                  <c:v>25.635999999999999</c:v>
                </c:pt>
                <c:pt idx="12819" formatCode="General">
                  <c:v>25.638000000000002</c:v>
                </c:pt>
                <c:pt idx="12820" formatCode="General">
                  <c:v>25.64</c:v>
                </c:pt>
                <c:pt idx="12821" formatCode="General">
                  <c:v>25.641999999999999</c:v>
                </c:pt>
                <c:pt idx="12822" formatCode="General">
                  <c:v>25.643999999999998</c:v>
                </c:pt>
                <c:pt idx="12823" formatCode="General">
                  <c:v>25.646000000000001</c:v>
                </c:pt>
                <c:pt idx="12824" formatCode="General">
                  <c:v>25.648</c:v>
                </c:pt>
                <c:pt idx="12825" formatCode="General">
                  <c:v>25.65</c:v>
                </c:pt>
                <c:pt idx="12826" formatCode="General">
                  <c:v>25.652000000000001</c:v>
                </c:pt>
                <c:pt idx="12827" formatCode="General">
                  <c:v>25.654</c:v>
                </c:pt>
                <c:pt idx="12828" formatCode="General">
                  <c:v>25.655999999999999</c:v>
                </c:pt>
                <c:pt idx="12829" formatCode="General">
                  <c:v>25.658000000000001</c:v>
                </c:pt>
                <c:pt idx="12830" formatCode="General">
                  <c:v>25.66</c:v>
                </c:pt>
                <c:pt idx="12831" formatCode="General">
                  <c:v>25.661999999999999</c:v>
                </c:pt>
                <c:pt idx="12832" formatCode="General">
                  <c:v>25.664000000000001</c:v>
                </c:pt>
                <c:pt idx="12833" formatCode="General">
                  <c:v>25.666</c:v>
                </c:pt>
                <c:pt idx="12834" formatCode="General">
                  <c:v>25.667999999999999</c:v>
                </c:pt>
                <c:pt idx="12835" formatCode="General">
                  <c:v>25.67</c:v>
                </c:pt>
                <c:pt idx="12836" formatCode="General">
                  <c:v>25.672000000000001</c:v>
                </c:pt>
                <c:pt idx="12837" formatCode="General">
                  <c:v>25.673999999999999</c:v>
                </c:pt>
                <c:pt idx="12838" formatCode="General">
                  <c:v>25.675999999999998</c:v>
                </c:pt>
                <c:pt idx="12839" formatCode="General">
                  <c:v>25.678000000000001</c:v>
                </c:pt>
                <c:pt idx="12840" formatCode="General">
                  <c:v>25.68</c:v>
                </c:pt>
                <c:pt idx="12841" formatCode="General">
                  <c:v>25.681999999999999</c:v>
                </c:pt>
                <c:pt idx="12842" formatCode="General">
                  <c:v>25.684000000000001</c:v>
                </c:pt>
                <c:pt idx="12843" formatCode="General">
                  <c:v>25.686</c:v>
                </c:pt>
                <c:pt idx="12844" formatCode="General">
                  <c:v>25.687999999999999</c:v>
                </c:pt>
                <c:pt idx="12845" formatCode="General">
                  <c:v>25.69</c:v>
                </c:pt>
                <c:pt idx="12846" formatCode="General">
                  <c:v>25.692</c:v>
                </c:pt>
                <c:pt idx="12847" formatCode="General">
                  <c:v>25.693999999999999</c:v>
                </c:pt>
                <c:pt idx="12848" formatCode="General">
                  <c:v>25.696000000000002</c:v>
                </c:pt>
                <c:pt idx="12849" formatCode="General">
                  <c:v>25.698</c:v>
                </c:pt>
                <c:pt idx="12850" formatCode="General">
                  <c:v>25.7</c:v>
                </c:pt>
                <c:pt idx="12851" formatCode="General">
                  <c:v>25.702000000000002</c:v>
                </c:pt>
                <c:pt idx="12852" formatCode="General">
                  <c:v>25.704000000000001</c:v>
                </c:pt>
                <c:pt idx="12853" formatCode="General">
                  <c:v>25.706</c:v>
                </c:pt>
                <c:pt idx="12854" formatCode="General">
                  <c:v>25.707999999999998</c:v>
                </c:pt>
                <c:pt idx="12855" formatCode="General">
                  <c:v>25.71</c:v>
                </c:pt>
                <c:pt idx="12856" formatCode="General">
                  <c:v>25.712</c:v>
                </c:pt>
                <c:pt idx="12857" formatCode="General">
                  <c:v>25.713999999999999</c:v>
                </c:pt>
                <c:pt idx="12858" formatCode="General">
                  <c:v>25.716000000000001</c:v>
                </c:pt>
                <c:pt idx="12859" formatCode="General">
                  <c:v>25.718</c:v>
                </c:pt>
                <c:pt idx="12860" formatCode="General">
                  <c:v>25.72</c:v>
                </c:pt>
                <c:pt idx="12861" formatCode="General">
                  <c:v>25.722000000000001</c:v>
                </c:pt>
                <c:pt idx="12862" formatCode="General">
                  <c:v>25.724</c:v>
                </c:pt>
                <c:pt idx="12863" formatCode="General">
                  <c:v>25.725999999999999</c:v>
                </c:pt>
                <c:pt idx="12864" formatCode="General">
                  <c:v>25.728000000000002</c:v>
                </c:pt>
                <c:pt idx="12865" formatCode="General">
                  <c:v>25.73</c:v>
                </c:pt>
                <c:pt idx="12866" formatCode="General">
                  <c:v>25.731999999999999</c:v>
                </c:pt>
                <c:pt idx="12867" formatCode="General">
                  <c:v>25.734000000000002</c:v>
                </c:pt>
                <c:pt idx="12868" formatCode="General">
                  <c:v>25.736000000000001</c:v>
                </c:pt>
                <c:pt idx="12869" formatCode="General">
                  <c:v>25.738</c:v>
                </c:pt>
                <c:pt idx="12870" formatCode="General">
                  <c:v>25.74</c:v>
                </c:pt>
                <c:pt idx="12871" formatCode="General">
                  <c:v>25.742000000000001</c:v>
                </c:pt>
                <c:pt idx="12872" formatCode="General">
                  <c:v>25.744</c:v>
                </c:pt>
                <c:pt idx="12873" formatCode="General">
                  <c:v>25.745999999999999</c:v>
                </c:pt>
                <c:pt idx="12874" formatCode="General">
                  <c:v>25.748000000000001</c:v>
                </c:pt>
                <c:pt idx="12875" formatCode="General">
                  <c:v>25.75</c:v>
                </c:pt>
                <c:pt idx="12876" formatCode="General">
                  <c:v>25.751999999999999</c:v>
                </c:pt>
                <c:pt idx="12877" formatCode="General">
                  <c:v>25.754000000000001</c:v>
                </c:pt>
                <c:pt idx="12878" formatCode="General">
                  <c:v>25.756</c:v>
                </c:pt>
                <c:pt idx="12879" formatCode="General">
                  <c:v>25.757999999999999</c:v>
                </c:pt>
                <c:pt idx="12880" formatCode="General">
                  <c:v>25.76</c:v>
                </c:pt>
                <c:pt idx="12881" formatCode="General">
                  <c:v>25.762</c:v>
                </c:pt>
                <c:pt idx="12882" formatCode="General">
                  <c:v>25.763999999999999</c:v>
                </c:pt>
                <c:pt idx="12883" formatCode="General">
                  <c:v>25.765999999999998</c:v>
                </c:pt>
                <c:pt idx="12884" formatCode="General">
                  <c:v>25.768000000000001</c:v>
                </c:pt>
                <c:pt idx="12885" formatCode="General">
                  <c:v>25.77</c:v>
                </c:pt>
                <c:pt idx="12886" formatCode="General">
                  <c:v>25.771999999999998</c:v>
                </c:pt>
                <c:pt idx="12887" formatCode="General">
                  <c:v>25.774000000000001</c:v>
                </c:pt>
                <c:pt idx="12888" formatCode="General">
                  <c:v>25.776</c:v>
                </c:pt>
                <c:pt idx="12889" formatCode="General">
                  <c:v>25.777999999999999</c:v>
                </c:pt>
                <c:pt idx="12890" formatCode="General">
                  <c:v>25.78</c:v>
                </c:pt>
                <c:pt idx="12891" formatCode="General">
                  <c:v>25.782</c:v>
                </c:pt>
                <c:pt idx="12892" formatCode="General">
                  <c:v>25.783999999999999</c:v>
                </c:pt>
                <c:pt idx="12893" formatCode="General">
                  <c:v>25.786000000000001</c:v>
                </c:pt>
                <c:pt idx="12894" formatCode="General">
                  <c:v>25.788</c:v>
                </c:pt>
                <c:pt idx="12895" formatCode="General">
                  <c:v>25.79</c:v>
                </c:pt>
                <c:pt idx="12896" formatCode="General">
                  <c:v>25.792000000000002</c:v>
                </c:pt>
                <c:pt idx="12897" formatCode="General">
                  <c:v>25.794</c:v>
                </c:pt>
                <c:pt idx="12898" formatCode="General">
                  <c:v>25.795999999999999</c:v>
                </c:pt>
                <c:pt idx="12899" formatCode="General">
                  <c:v>25.797999999999998</c:v>
                </c:pt>
                <c:pt idx="12900" formatCode="General">
                  <c:v>25.8</c:v>
                </c:pt>
                <c:pt idx="12901" formatCode="General">
                  <c:v>25.802</c:v>
                </c:pt>
                <c:pt idx="12902" formatCode="General">
                  <c:v>25.803999999999998</c:v>
                </c:pt>
                <c:pt idx="12903" formatCode="General">
                  <c:v>25.806000000000001</c:v>
                </c:pt>
                <c:pt idx="12904" formatCode="General">
                  <c:v>25.808</c:v>
                </c:pt>
                <c:pt idx="12905" formatCode="General">
                  <c:v>25.81</c:v>
                </c:pt>
                <c:pt idx="12906" formatCode="General">
                  <c:v>25.812000000000001</c:v>
                </c:pt>
                <c:pt idx="12907" formatCode="General">
                  <c:v>25.814</c:v>
                </c:pt>
                <c:pt idx="12908" formatCode="General">
                  <c:v>25.815999999999999</c:v>
                </c:pt>
                <c:pt idx="12909" formatCode="General">
                  <c:v>25.818000000000001</c:v>
                </c:pt>
                <c:pt idx="12910" formatCode="General">
                  <c:v>25.82</c:v>
                </c:pt>
                <c:pt idx="12911" formatCode="General">
                  <c:v>25.821999999999999</c:v>
                </c:pt>
                <c:pt idx="12912" formatCode="General">
                  <c:v>25.824000000000002</c:v>
                </c:pt>
                <c:pt idx="12913" formatCode="General">
                  <c:v>25.826000000000001</c:v>
                </c:pt>
                <c:pt idx="12914" formatCode="General">
                  <c:v>25.827999999999999</c:v>
                </c:pt>
                <c:pt idx="12915" formatCode="General">
                  <c:v>25.83</c:v>
                </c:pt>
                <c:pt idx="12916" formatCode="General">
                  <c:v>25.832000000000001</c:v>
                </c:pt>
                <c:pt idx="12917" formatCode="General">
                  <c:v>25.834</c:v>
                </c:pt>
                <c:pt idx="12918" formatCode="General">
                  <c:v>25.835999999999999</c:v>
                </c:pt>
                <c:pt idx="12919" formatCode="General">
                  <c:v>25.838000000000001</c:v>
                </c:pt>
                <c:pt idx="12920" formatCode="General">
                  <c:v>25.84</c:v>
                </c:pt>
                <c:pt idx="12921" formatCode="General">
                  <c:v>25.841999999999999</c:v>
                </c:pt>
                <c:pt idx="12922" formatCode="General">
                  <c:v>25.844000000000001</c:v>
                </c:pt>
                <c:pt idx="12923" formatCode="General">
                  <c:v>25.846</c:v>
                </c:pt>
                <c:pt idx="12924" formatCode="General">
                  <c:v>25.847999999999999</c:v>
                </c:pt>
                <c:pt idx="12925" formatCode="General">
                  <c:v>25.85</c:v>
                </c:pt>
                <c:pt idx="12926" formatCode="General">
                  <c:v>25.852</c:v>
                </c:pt>
                <c:pt idx="12927" formatCode="General">
                  <c:v>25.853999999999999</c:v>
                </c:pt>
                <c:pt idx="12928" formatCode="General">
                  <c:v>25.856000000000002</c:v>
                </c:pt>
                <c:pt idx="12929" formatCode="General">
                  <c:v>25.858000000000001</c:v>
                </c:pt>
                <c:pt idx="12930" formatCode="General">
                  <c:v>25.86</c:v>
                </c:pt>
                <c:pt idx="12931" formatCode="General">
                  <c:v>25.861999999999998</c:v>
                </c:pt>
                <c:pt idx="12932" formatCode="General">
                  <c:v>25.864000000000001</c:v>
                </c:pt>
                <c:pt idx="12933" formatCode="General">
                  <c:v>25.866</c:v>
                </c:pt>
                <c:pt idx="12934" formatCode="General">
                  <c:v>25.867999999999999</c:v>
                </c:pt>
                <c:pt idx="12935" formatCode="General">
                  <c:v>25.87</c:v>
                </c:pt>
                <c:pt idx="12936" formatCode="General">
                  <c:v>25.872</c:v>
                </c:pt>
                <c:pt idx="12937" formatCode="General">
                  <c:v>25.873999999999999</c:v>
                </c:pt>
                <c:pt idx="12938" formatCode="General">
                  <c:v>25.876000000000001</c:v>
                </c:pt>
                <c:pt idx="12939" formatCode="General">
                  <c:v>25.878</c:v>
                </c:pt>
                <c:pt idx="12940" formatCode="General">
                  <c:v>25.88</c:v>
                </c:pt>
                <c:pt idx="12941" formatCode="General">
                  <c:v>25.882000000000001</c:v>
                </c:pt>
                <c:pt idx="12942" formatCode="General">
                  <c:v>25.884</c:v>
                </c:pt>
                <c:pt idx="12943" formatCode="General">
                  <c:v>25.885999999999999</c:v>
                </c:pt>
                <c:pt idx="12944" formatCode="General">
                  <c:v>25.888000000000002</c:v>
                </c:pt>
                <c:pt idx="12945" formatCode="General">
                  <c:v>25.89</c:v>
                </c:pt>
                <c:pt idx="12946" formatCode="General">
                  <c:v>25.891999999999999</c:v>
                </c:pt>
                <c:pt idx="12947" formatCode="General">
                  <c:v>25.893999999999998</c:v>
                </c:pt>
                <c:pt idx="12948" formatCode="General">
                  <c:v>25.896000000000001</c:v>
                </c:pt>
                <c:pt idx="12949" formatCode="General">
                  <c:v>25.898</c:v>
                </c:pt>
                <c:pt idx="12950" formatCode="General">
                  <c:v>25.9</c:v>
                </c:pt>
                <c:pt idx="12951" formatCode="General">
                  <c:v>25.902000000000001</c:v>
                </c:pt>
                <c:pt idx="12952" formatCode="General">
                  <c:v>25.904</c:v>
                </c:pt>
                <c:pt idx="12953" formatCode="General">
                  <c:v>25.905999999999999</c:v>
                </c:pt>
                <c:pt idx="12954" formatCode="General">
                  <c:v>25.908000000000001</c:v>
                </c:pt>
                <c:pt idx="12955" formatCode="General">
                  <c:v>25.91</c:v>
                </c:pt>
                <c:pt idx="12956" formatCode="General">
                  <c:v>25.911999999999999</c:v>
                </c:pt>
                <c:pt idx="12957" formatCode="General">
                  <c:v>25.914000000000001</c:v>
                </c:pt>
                <c:pt idx="12958" formatCode="General">
                  <c:v>25.916</c:v>
                </c:pt>
                <c:pt idx="12959" formatCode="General">
                  <c:v>25.917999999999999</c:v>
                </c:pt>
                <c:pt idx="12960" formatCode="General">
                  <c:v>25.92</c:v>
                </c:pt>
                <c:pt idx="12961" formatCode="General">
                  <c:v>25.922000000000001</c:v>
                </c:pt>
                <c:pt idx="12962" formatCode="General">
                  <c:v>25.923999999999999</c:v>
                </c:pt>
                <c:pt idx="12963" formatCode="General">
                  <c:v>25.925999999999998</c:v>
                </c:pt>
                <c:pt idx="12964" formatCode="General">
                  <c:v>25.928000000000001</c:v>
                </c:pt>
                <c:pt idx="12965" formatCode="General">
                  <c:v>25.93</c:v>
                </c:pt>
                <c:pt idx="12966" formatCode="General">
                  <c:v>25.931999999999999</c:v>
                </c:pt>
                <c:pt idx="12967" formatCode="General">
                  <c:v>25.934000000000001</c:v>
                </c:pt>
                <c:pt idx="12968" formatCode="General">
                  <c:v>25.936</c:v>
                </c:pt>
                <c:pt idx="12969" formatCode="General">
                  <c:v>25.937999999999999</c:v>
                </c:pt>
                <c:pt idx="12970" formatCode="General">
                  <c:v>25.94</c:v>
                </c:pt>
                <c:pt idx="12971" formatCode="General">
                  <c:v>25.942</c:v>
                </c:pt>
                <c:pt idx="12972" formatCode="General">
                  <c:v>25.943999999999999</c:v>
                </c:pt>
                <c:pt idx="12973" formatCode="General">
                  <c:v>25.946000000000002</c:v>
                </c:pt>
                <c:pt idx="12974" formatCode="General">
                  <c:v>25.948</c:v>
                </c:pt>
                <c:pt idx="12975" formatCode="General">
                  <c:v>25.95</c:v>
                </c:pt>
                <c:pt idx="12976" formatCode="General">
                  <c:v>25.952000000000002</c:v>
                </c:pt>
                <c:pt idx="12977" formatCode="General">
                  <c:v>25.954000000000001</c:v>
                </c:pt>
                <c:pt idx="12978" formatCode="General">
                  <c:v>25.956</c:v>
                </c:pt>
                <c:pt idx="12979" formatCode="General">
                  <c:v>25.957999999999998</c:v>
                </c:pt>
                <c:pt idx="12980" formatCode="General">
                  <c:v>25.96</c:v>
                </c:pt>
                <c:pt idx="12981" formatCode="General">
                  <c:v>25.962</c:v>
                </c:pt>
                <c:pt idx="12982" formatCode="General">
                  <c:v>25.963999999999999</c:v>
                </c:pt>
                <c:pt idx="12983" formatCode="General">
                  <c:v>25.966000000000001</c:v>
                </c:pt>
                <c:pt idx="12984" formatCode="General">
                  <c:v>25.968</c:v>
                </c:pt>
                <c:pt idx="12985" formatCode="General">
                  <c:v>25.97</c:v>
                </c:pt>
                <c:pt idx="12986" formatCode="General">
                  <c:v>25.972000000000001</c:v>
                </c:pt>
                <c:pt idx="12987" formatCode="General">
                  <c:v>25.974</c:v>
                </c:pt>
                <c:pt idx="12988" formatCode="General">
                  <c:v>25.975999999999999</c:v>
                </c:pt>
                <c:pt idx="12989" formatCode="General">
                  <c:v>25.978000000000002</c:v>
                </c:pt>
                <c:pt idx="12990" formatCode="General">
                  <c:v>25.98</c:v>
                </c:pt>
                <c:pt idx="12991" formatCode="General">
                  <c:v>25.981999999999999</c:v>
                </c:pt>
                <c:pt idx="12992" formatCode="General">
                  <c:v>25.984000000000002</c:v>
                </c:pt>
                <c:pt idx="12993" formatCode="General">
                  <c:v>25.986000000000001</c:v>
                </c:pt>
                <c:pt idx="12994" formatCode="General">
                  <c:v>25.988</c:v>
                </c:pt>
                <c:pt idx="12995" formatCode="General">
                  <c:v>25.99</c:v>
                </c:pt>
                <c:pt idx="12996" formatCode="General">
                  <c:v>25.992000000000001</c:v>
                </c:pt>
                <c:pt idx="12997" formatCode="General">
                  <c:v>25.994</c:v>
                </c:pt>
                <c:pt idx="12998" formatCode="General">
                  <c:v>25.995999999999999</c:v>
                </c:pt>
                <c:pt idx="12999" formatCode="General">
                  <c:v>25.998000000000001</c:v>
                </c:pt>
                <c:pt idx="13000" formatCode="General">
                  <c:v>26</c:v>
                </c:pt>
                <c:pt idx="13001" formatCode="General">
                  <c:v>26.001999999999999</c:v>
                </c:pt>
                <c:pt idx="13002" formatCode="General">
                  <c:v>26.004000000000001</c:v>
                </c:pt>
                <c:pt idx="13003" formatCode="General">
                  <c:v>26.006</c:v>
                </c:pt>
                <c:pt idx="13004" formatCode="General">
                  <c:v>26.007999999999999</c:v>
                </c:pt>
                <c:pt idx="13005" formatCode="General">
                  <c:v>26.01</c:v>
                </c:pt>
                <c:pt idx="13006" formatCode="General">
                  <c:v>26.012</c:v>
                </c:pt>
                <c:pt idx="13007" formatCode="General">
                  <c:v>26.013999999999999</c:v>
                </c:pt>
                <c:pt idx="13008" formatCode="General">
                  <c:v>26.015999999999998</c:v>
                </c:pt>
                <c:pt idx="13009" formatCode="General">
                  <c:v>26.018000000000001</c:v>
                </c:pt>
                <c:pt idx="13010" formatCode="General">
                  <c:v>26.02</c:v>
                </c:pt>
                <c:pt idx="13011" formatCode="General">
                  <c:v>26.021999999999998</c:v>
                </c:pt>
                <c:pt idx="13012" formatCode="General">
                  <c:v>26.024000000000001</c:v>
                </c:pt>
                <c:pt idx="13013" formatCode="General">
                  <c:v>26.026</c:v>
                </c:pt>
                <c:pt idx="13014" formatCode="General">
                  <c:v>26.027999999999999</c:v>
                </c:pt>
                <c:pt idx="13015" formatCode="General">
                  <c:v>26.03</c:v>
                </c:pt>
                <c:pt idx="13016" formatCode="General">
                  <c:v>26.032</c:v>
                </c:pt>
                <c:pt idx="13017" formatCode="General">
                  <c:v>26.033999999999999</c:v>
                </c:pt>
                <c:pt idx="13018" formatCode="General">
                  <c:v>26.036000000000001</c:v>
                </c:pt>
                <c:pt idx="13019" formatCode="General">
                  <c:v>26.038</c:v>
                </c:pt>
                <c:pt idx="13020" formatCode="General">
                  <c:v>26.04</c:v>
                </c:pt>
                <c:pt idx="13021" formatCode="General">
                  <c:v>26.042000000000002</c:v>
                </c:pt>
                <c:pt idx="13022" formatCode="General">
                  <c:v>26.044</c:v>
                </c:pt>
                <c:pt idx="13023" formatCode="General">
                  <c:v>26.045999999999999</c:v>
                </c:pt>
                <c:pt idx="13024" formatCode="General">
                  <c:v>26.047999999999998</c:v>
                </c:pt>
                <c:pt idx="13025" formatCode="General">
                  <c:v>26.05</c:v>
                </c:pt>
                <c:pt idx="13026" formatCode="General">
                  <c:v>26.052</c:v>
                </c:pt>
                <c:pt idx="13027" formatCode="General">
                  <c:v>26.053999999999998</c:v>
                </c:pt>
                <c:pt idx="13028" formatCode="General">
                  <c:v>26.056000000000001</c:v>
                </c:pt>
                <c:pt idx="13029" formatCode="General">
                  <c:v>26.058</c:v>
                </c:pt>
                <c:pt idx="13030" formatCode="General">
                  <c:v>26.06</c:v>
                </c:pt>
                <c:pt idx="13031" formatCode="General">
                  <c:v>26.062000000000001</c:v>
                </c:pt>
                <c:pt idx="13032" formatCode="General">
                  <c:v>26.064</c:v>
                </c:pt>
                <c:pt idx="13033" formatCode="General">
                  <c:v>26.065999999999999</c:v>
                </c:pt>
                <c:pt idx="13034" formatCode="General">
                  <c:v>26.068000000000001</c:v>
                </c:pt>
                <c:pt idx="13035" formatCode="General">
                  <c:v>26.07</c:v>
                </c:pt>
                <c:pt idx="13036" formatCode="General">
                  <c:v>26.071999999999999</c:v>
                </c:pt>
                <c:pt idx="13037" formatCode="General">
                  <c:v>26.074000000000002</c:v>
                </c:pt>
                <c:pt idx="13038" formatCode="General">
                  <c:v>26.076000000000001</c:v>
                </c:pt>
                <c:pt idx="13039" formatCode="General">
                  <c:v>26.077999999999999</c:v>
                </c:pt>
                <c:pt idx="13040" formatCode="General">
                  <c:v>26.08</c:v>
                </c:pt>
                <c:pt idx="13041" formatCode="General">
                  <c:v>26.082000000000001</c:v>
                </c:pt>
                <c:pt idx="13042" formatCode="General">
                  <c:v>26.084</c:v>
                </c:pt>
                <c:pt idx="13043" formatCode="General">
                  <c:v>26.085999999999999</c:v>
                </c:pt>
                <c:pt idx="13044" formatCode="General">
                  <c:v>26.088000000000001</c:v>
                </c:pt>
                <c:pt idx="13045" formatCode="General">
                  <c:v>26.09</c:v>
                </c:pt>
                <c:pt idx="13046" formatCode="General">
                  <c:v>26.091999999999999</c:v>
                </c:pt>
                <c:pt idx="13047" formatCode="General">
                  <c:v>26.094000000000001</c:v>
                </c:pt>
                <c:pt idx="13048" formatCode="General">
                  <c:v>26.096</c:v>
                </c:pt>
                <c:pt idx="13049" formatCode="General">
                  <c:v>26.097999999999999</c:v>
                </c:pt>
                <c:pt idx="13050" formatCode="General">
                  <c:v>26.1</c:v>
                </c:pt>
                <c:pt idx="13051" formatCode="General">
                  <c:v>26.102</c:v>
                </c:pt>
                <c:pt idx="13052" formatCode="General">
                  <c:v>26.103999999999999</c:v>
                </c:pt>
                <c:pt idx="13053" formatCode="General">
                  <c:v>26.106000000000002</c:v>
                </c:pt>
                <c:pt idx="13054" formatCode="General">
                  <c:v>26.108000000000001</c:v>
                </c:pt>
                <c:pt idx="13055" formatCode="General">
                  <c:v>26.11</c:v>
                </c:pt>
                <c:pt idx="13056" formatCode="General">
                  <c:v>26.111999999999998</c:v>
                </c:pt>
                <c:pt idx="13057" formatCode="General">
                  <c:v>26.114000000000001</c:v>
                </c:pt>
                <c:pt idx="13058" formatCode="General">
                  <c:v>26.116</c:v>
                </c:pt>
                <c:pt idx="13059" formatCode="General">
                  <c:v>26.117999999999999</c:v>
                </c:pt>
                <c:pt idx="13060" formatCode="General">
                  <c:v>26.12</c:v>
                </c:pt>
                <c:pt idx="13061" formatCode="General">
                  <c:v>26.122</c:v>
                </c:pt>
                <c:pt idx="13062" formatCode="General">
                  <c:v>26.123999999999999</c:v>
                </c:pt>
                <c:pt idx="13063" formatCode="General">
                  <c:v>26.126000000000001</c:v>
                </c:pt>
                <c:pt idx="13064" formatCode="General">
                  <c:v>26.128</c:v>
                </c:pt>
                <c:pt idx="13065" formatCode="General">
                  <c:v>26.13</c:v>
                </c:pt>
                <c:pt idx="13066" formatCode="General">
                  <c:v>26.132000000000001</c:v>
                </c:pt>
                <c:pt idx="13067" formatCode="General">
                  <c:v>26.134</c:v>
                </c:pt>
                <c:pt idx="13068" formatCode="General">
                  <c:v>26.135999999999999</c:v>
                </c:pt>
                <c:pt idx="13069" formatCode="General">
                  <c:v>26.138000000000002</c:v>
                </c:pt>
                <c:pt idx="13070" formatCode="General">
                  <c:v>26.14</c:v>
                </c:pt>
                <c:pt idx="13071" formatCode="General">
                  <c:v>26.141999999999999</c:v>
                </c:pt>
                <c:pt idx="13072" formatCode="General">
                  <c:v>26.143999999999998</c:v>
                </c:pt>
                <c:pt idx="13073" formatCode="General">
                  <c:v>26.146000000000001</c:v>
                </c:pt>
                <c:pt idx="13074" formatCode="General">
                  <c:v>26.148</c:v>
                </c:pt>
                <c:pt idx="13075" formatCode="General">
                  <c:v>26.15</c:v>
                </c:pt>
                <c:pt idx="13076" formatCode="General">
                  <c:v>26.152000000000001</c:v>
                </c:pt>
                <c:pt idx="13077" formatCode="General">
                  <c:v>26.154</c:v>
                </c:pt>
                <c:pt idx="13078" formatCode="General">
                  <c:v>26.155999999999999</c:v>
                </c:pt>
                <c:pt idx="13079" formatCode="General">
                  <c:v>26.158000000000001</c:v>
                </c:pt>
                <c:pt idx="13080" formatCode="General">
                  <c:v>26.16</c:v>
                </c:pt>
                <c:pt idx="13081" formatCode="General">
                  <c:v>26.161999999999999</c:v>
                </c:pt>
                <c:pt idx="13082" formatCode="General">
                  <c:v>26.164000000000001</c:v>
                </c:pt>
                <c:pt idx="13083" formatCode="General">
                  <c:v>26.166</c:v>
                </c:pt>
                <c:pt idx="13084" formatCode="General">
                  <c:v>26.167999999999999</c:v>
                </c:pt>
                <c:pt idx="13085" formatCode="General">
                  <c:v>26.17</c:v>
                </c:pt>
                <c:pt idx="13086" formatCode="General">
                  <c:v>26.172000000000001</c:v>
                </c:pt>
                <c:pt idx="13087" formatCode="General">
                  <c:v>26.173999999999999</c:v>
                </c:pt>
                <c:pt idx="13088" formatCode="General">
                  <c:v>26.175999999999998</c:v>
                </c:pt>
                <c:pt idx="13089" formatCode="General">
                  <c:v>26.178000000000001</c:v>
                </c:pt>
                <c:pt idx="13090" formatCode="General">
                  <c:v>26.18</c:v>
                </c:pt>
                <c:pt idx="13091" formatCode="General">
                  <c:v>26.181999999999999</c:v>
                </c:pt>
                <c:pt idx="13092" formatCode="General">
                  <c:v>26.184000000000001</c:v>
                </c:pt>
                <c:pt idx="13093" formatCode="General">
                  <c:v>26.186</c:v>
                </c:pt>
                <c:pt idx="13094" formatCode="General">
                  <c:v>26.187999999999999</c:v>
                </c:pt>
                <c:pt idx="13095" formatCode="General">
                  <c:v>26.19</c:v>
                </c:pt>
                <c:pt idx="13096" formatCode="General">
                  <c:v>26.192</c:v>
                </c:pt>
                <c:pt idx="13097" formatCode="General">
                  <c:v>26.193999999999999</c:v>
                </c:pt>
                <c:pt idx="13098" formatCode="General">
                  <c:v>26.196000000000002</c:v>
                </c:pt>
                <c:pt idx="13099" formatCode="General">
                  <c:v>26.198</c:v>
                </c:pt>
                <c:pt idx="13100" formatCode="General">
                  <c:v>26.2</c:v>
                </c:pt>
                <c:pt idx="13101" formatCode="General">
                  <c:v>26.202000000000002</c:v>
                </c:pt>
                <c:pt idx="13102" formatCode="General">
                  <c:v>26.204000000000001</c:v>
                </c:pt>
                <c:pt idx="13103" formatCode="General">
                  <c:v>26.206</c:v>
                </c:pt>
                <c:pt idx="13104" formatCode="General">
                  <c:v>26.207999999999998</c:v>
                </c:pt>
                <c:pt idx="13105" formatCode="General">
                  <c:v>26.21</c:v>
                </c:pt>
                <c:pt idx="13106" formatCode="General">
                  <c:v>26.212</c:v>
                </c:pt>
                <c:pt idx="13107" formatCode="General">
                  <c:v>26.213999999999999</c:v>
                </c:pt>
                <c:pt idx="13108" formatCode="General">
                  <c:v>26.216000000000001</c:v>
                </c:pt>
                <c:pt idx="13109" formatCode="General">
                  <c:v>26.218</c:v>
                </c:pt>
                <c:pt idx="13110" formatCode="General">
                  <c:v>26.22</c:v>
                </c:pt>
                <c:pt idx="13111" formatCode="General">
                  <c:v>26.222000000000001</c:v>
                </c:pt>
                <c:pt idx="13112" formatCode="General">
                  <c:v>26.224</c:v>
                </c:pt>
                <c:pt idx="13113" formatCode="General">
                  <c:v>26.225999999999999</c:v>
                </c:pt>
                <c:pt idx="13114" formatCode="General">
                  <c:v>26.228000000000002</c:v>
                </c:pt>
                <c:pt idx="13115" formatCode="General">
                  <c:v>26.23</c:v>
                </c:pt>
                <c:pt idx="13116" formatCode="General">
                  <c:v>26.231999999999999</c:v>
                </c:pt>
                <c:pt idx="13117" formatCode="General">
                  <c:v>26.234000000000002</c:v>
                </c:pt>
                <c:pt idx="13118" formatCode="General">
                  <c:v>26.236000000000001</c:v>
                </c:pt>
                <c:pt idx="13119" formatCode="General">
                  <c:v>26.238</c:v>
                </c:pt>
                <c:pt idx="13120" formatCode="General">
                  <c:v>26.24</c:v>
                </c:pt>
                <c:pt idx="13121" formatCode="General">
                  <c:v>26.242000000000001</c:v>
                </c:pt>
                <c:pt idx="13122" formatCode="General">
                  <c:v>26.244</c:v>
                </c:pt>
                <c:pt idx="13123" formatCode="General">
                  <c:v>26.245999999999999</c:v>
                </c:pt>
                <c:pt idx="13124" formatCode="General">
                  <c:v>26.248000000000001</c:v>
                </c:pt>
                <c:pt idx="13125" formatCode="General">
                  <c:v>26.25</c:v>
                </c:pt>
                <c:pt idx="13126" formatCode="General">
                  <c:v>26.251999999999999</c:v>
                </c:pt>
                <c:pt idx="13127" formatCode="General">
                  <c:v>26.254000000000001</c:v>
                </c:pt>
                <c:pt idx="13128" formatCode="General">
                  <c:v>26.256</c:v>
                </c:pt>
                <c:pt idx="13129" formatCode="General">
                  <c:v>26.257999999999999</c:v>
                </c:pt>
                <c:pt idx="13130" formatCode="General">
                  <c:v>26.26</c:v>
                </c:pt>
                <c:pt idx="13131" formatCode="General">
                  <c:v>26.262</c:v>
                </c:pt>
                <c:pt idx="13132" formatCode="General">
                  <c:v>26.263999999999999</c:v>
                </c:pt>
                <c:pt idx="13133" formatCode="General">
                  <c:v>26.265999999999998</c:v>
                </c:pt>
                <c:pt idx="13134" formatCode="General">
                  <c:v>26.268000000000001</c:v>
                </c:pt>
                <c:pt idx="13135" formatCode="General">
                  <c:v>26.27</c:v>
                </c:pt>
                <c:pt idx="13136" formatCode="General">
                  <c:v>26.271999999999998</c:v>
                </c:pt>
                <c:pt idx="13137" formatCode="General">
                  <c:v>26.274000000000001</c:v>
                </c:pt>
                <c:pt idx="13138" formatCode="General">
                  <c:v>26.276</c:v>
                </c:pt>
                <c:pt idx="13139" formatCode="General">
                  <c:v>26.277999999999999</c:v>
                </c:pt>
                <c:pt idx="13140" formatCode="General">
                  <c:v>26.28</c:v>
                </c:pt>
                <c:pt idx="13141" formatCode="General">
                  <c:v>26.282</c:v>
                </c:pt>
                <c:pt idx="13142" formatCode="General">
                  <c:v>26.283999999999999</c:v>
                </c:pt>
                <c:pt idx="13143" formatCode="General">
                  <c:v>26.286000000000001</c:v>
                </c:pt>
                <c:pt idx="13144" formatCode="General">
                  <c:v>26.288</c:v>
                </c:pt>
                <c:pt idx="13145" formatCode="General">
                  <c:v>26.29</c:v>
                </c:pt>
                <c:pt idx="13146" formatCode="General">
                  <c:v>26.292000000000002</c:v>
                </c:pt>
                <c:pt idx="13147" formatCode="General">
                  <c:v>26.294</c:v>
                </c:pt>
                <c:pt idx="13148" formatCode="General">
                  <c:v>26.295999999999999</c:v>
                </c:pt>
                <c:pt idx="13149" formatCode="General">
                  <c:v>26.297999999999998</c:v>
                </c:pt>
                <c:pt idx="13150" formatCode="General">
                  <c:v>26.3</c:v>
                </c:pt>
                <c:pt idx="13151" formatCode="General">
                  <c:v>26.302</c:v>
                </c:pt>
                <c:pt idx="13152" formatCode="General">
                  <c:v>26.303999999999998</c:v>
                </c:pt>
                <c:pt idx="13153" formatCode="General">
                  <c:v>26.306000000000001</c:v>
                </c:pt>
                <c:pt idx="13154" formatCode="General">
                  <c:v>26.308</c:v>
                </c:pt>
                <c:pt idx="13155" formatCode="General">
                  <c:v>26.31</c:v>
                </c:pt>
                <c:pt idx="13156" formatCode="General">
                  <c:v>26.312000000000001</c:v>
                </c:pt>
                <c:pt idx="13157" formatCode="General">
                  <c:v>26.314</c:v>
                </c:pt>
                <c:pt idx="13158" formatCode="General">
                  <c:v>26.315999999999999</c:v>
                </c:pt>
                <c:pt idx="13159" formatCode="General">
                  <c:v>26.318000000000001</c:v>
                </c:pt>
                <c:pt idx="13160" formatCode="General">
                  <c:v>26.32</c:v>
                </c:pt>
                <c:pt idx="13161" formatCode="General">
                  <c:v>26.321999999999999</c:v>
                </c:pt>
                <c:pt idx="13162" formatCode="General">
                  <c:v>26.324000000000002</c:v>
                </c:pt>
                <c:pt idx="13163" formatCode="General">
                  <c:v>26.326000000000001</c:v>
                </c:pt>
                <c:pt idx="13164" formatCode="General">
                  <c:v>26.327999999999999</c:v>
                </c:pt>
                <c:pt idx="13165" formatCode="General">
                  <c:v>26.33</c:v>
                </c:pt>
                <c:pt idx="13166" formatCode="General">
                  <c:v>26.332000000000001</c:v>
                </c:pt>
                <c:pt idx="13167" formatCode="General">
                  <c:v>26.334</c:v>
                </c:pt>
                <c:pt idx="13168" formatCode="General">
                  <c:v>26.335999999999999</c:v>
                </c:pt>
                <c:pt idx="13169" formatCode="General">
                  <c:v>26.338000000000001</c:v>
                </c:pt>
                <c:pt idx="13170" formatCode="General">
                  <c:v>26.34</c:v>
                </c:pt>
                <c:pt idx="13171" formatCode="General">
                  <c:v>26.341999999999999</c:v>
                </c:pt>
                <c:pt idx="13172" formatCode="General">
                  <c:v>26.344000000000001</c:v>
                </c:pt>
                <c:pt idx="13173" formatCode="General">
                  <c:v>26.346</c:v>
                </c:pt>
                <c:pt idx="13174" formatCode="General">
                  <c:v>26.347999999999999</c:v>
                </c:pt>
                <c:pt idx="13175" formatCode="General">
                  <c:v>26.35</c:v>
                </c:pt>
                <c:pt idx="13176" formatCode="General">
                  <c:v>26.352</c:v>
                </c:pt>
                <c:pt idx="13177" formatCode="General">
                  <c:v>26.353999999999999</c:v>
                </c:pt>
                <c:pt idx="13178" formatCode="General">
                  <c:v>26.356000000000002</c:v>
                </c:pt>
                <c:pt idx="13179" formatCode="General">
                  <c:v>26.358000000000001</c:v>
                </c:pt>
                <c:pt idx="13180" formatCode="General">
                  <c:v>26.36</c:v>
                </c:pt>
                <c:pt idx="13181" formatCode="General">
                  <c:v>26.361999999999998</c:v>
                </c:pt>
                <c:pt idx="13182" formatCode="General">
                  <c:v>26.364000000000001</c:v>
                </c:pt>
                <c:pt idx="13183" formatCode="General">
                  <c:v>26.366</c:v>
                </c:pt>
                <c:pt idx="13184" formatCode="General">
                  <c:v>26.367999999999999</c:v>
                </c:pt>
                <c:pt idx="13185" formatCode="General">
                  <c:v>26.37</c:v>
                </c:pt>
                <c:pt idx="13186" formatCode="General">
                  <c:v>26.372</c:v>
                </c:pt>
                <c:pt idx="13187" formatCode="General">
                  <c:v>26.373999999999999</c:v>
                </c:pt>
                <c:pt idx="13188" formatCode="General">
                  <c:v>26.376000000000001</c:v>
                </c:pt>
                <c:pt idx="13189" formatCode="General">
                  <c:v>26.378</c:v>
                </c:pt>
                <c:pt idx="13190" formatCode="General">
                  <c:v>26.38</c:v>
                </c:pt>
                <c:pt idx="13191" formatCode="General">
                  <c:v>26.382000000000001</c:v>
                </c:pt>
                <c:pt idx="13192" formatCode="General">
                  <c:v>26.384</c:v>
                </c:pt>
                <c:pt idx="13193" formatCode="General">
                  <c:v>26.385999999999999</c:v>
                </c:pt>
                <c:pt idx="13194" formatCode="General">
                  <c:v>26.388000000000002</c:v>
                </c:pt>
                <c:pt idx="13195" formatCode="General">
                  <c:v>26.39</c:v>
                </c:pt>
                <c:pt idx="13196" formatCode="General">
                  <c:v>26.391999999999999</c:v>
                </c:pt>
                <c:pt idx="13197" formatCode="General">
                  <c:v>26.393999999999998</c:v>
                </c:pt>
                <c:pt idx="13198" formatCode="General">
                  <c:v>26.396000000000001</c:v>
                </c:pt>
                <c:pt idx="13199" formatCode="General">
                  <c:v>26.398</c:v>
                </c:pt>
                <c:pt idx="13200" formatCode="General">
                  <c:v>26.4</c:v>
                </c:pt>
                <c:pt idx="13201" formatCode="General">
                  <c:v>26.402000000000001</c:v>
                </c:pt>
                <c:pt idx="13202" formatCode="General">
                  <c:v>26.404</c:v>
                </c:pt>
                <c:pt idx="13203" formatCode="General">
                  <c:v>26.405999999999999</c:v>
                </c:pt>
                <c:pt idx="13204" formatCode="General">
                  <c:v>26.408000000000001</c:v>
                </c:pt>
                <c:pt idx="13205" formatCode="General">
                  <c:v>26.41</c:v>
                </c:pt>
                <c:pt idx="13206" formatCode="General">
                  <c:v>26.411999999999999</c:v>
                </c:pt>
                <c:pt idx="13207" formatCode="General">
                  <c:v>26.414000000000001</c:v>
                </c:pt>
                <c:pt idx="13208" formatCode="General">
                  <c:v>26.416</c:v>
                </c:pt>
                <c:pt idx="13209" formatCode="General">
                  <c:v>26.417999999999999</c:v>
                </c:pt>
                <c:pt idx="13210" formatCode="General">
                  <c:v>26.42</c:v>
                </c:pt>
                <c:pt idx="13211" formatCode="General">
                  <c:v>26.422000000000001</c:v>
                </c:pt>
                <c:pt idx="13212" formatCode="General">
                  <c:v>26.423999999999999</c:v>
                </c:pt>
                <c:pt idx="13213" formatCode="General">
                  <c:v>26.425999999999998</c:v>
                </c:pt>
                <c:pt idx="13214" formatCode="General">
                  <c:v>26.428000000000001</c:v>
                </c:pt>
                <c:pt idx="13215" formatCode="General">
                  <c:v>26.43</c:v>
                </c:pt>
                <c:pt idx="13216" formatCode="General">
                  <c:v>26.431999999999999</c:v>
                </c:pt>
                <c:pt idx="13217" formatCode="General">
                  <c:v>26.434000000000001</c:v>
                </c:pt>
                <c:pt idx="13218" formatCode="General">
                  <c:v>26.436</c:v>
                </c:pt>
                <c:pt idx="13219" formatCode="General">
                  <c:v>26.437999999999999</c:v>
                </c:pt>
                <c:pt idx="13220" formatCode="General">
                  <c:v>26.44</c:v>
                </c:pt>
                <c:pt idx="13221" formatCode="General">
                  <c:v>26.442</c:v>
                </c:pt>
                <c:pt idx="13222" formatCode="General">
                  <c:v>26.443999999999999</c:v>
                </c:pt>
                <c:pt idx="13223" formatCode="General">
                  <c:v>26.446000000000002</c:v>
                </c:pt>
                <c:pt idx="13224" formatCode="General">
                  <c:v>26.448</c:v>
                </c:pt>
                <c:pt idx="13225" formatCode="General">
                  <c:v>26.45</c:v>
                </c:pt>
                <c:pt idx="13226" formatCode="General">
                  <c:v>26.452000000000002</c:v>
                </c:pt>
                <c:pt idx="13227" formatCode="General">
                  <c:v>26.454000000000001</c:v>
                </c:pt>
                <c:pt idx="13228" formatCode="General">
                  <c:v>26.456</c:v>
                </c:pt>
                <c:pt idx="13229" formatCode="General">
                  <c:v>26.457999999999998</c:v>
                </c:pt>
                <c:pt idx="13230" formatCode="General">
                  <c:v>26.46</c:v>
                </c:pt>
                <c:pt idx="13231" formatCode="General">
                  <c:v>26.462</c:v>
                </c:pt>
                <c:pt idx="13232" formatCode="General">
                  <c:v>26.463999999999999</c:v>
                </c:pt>
                <c:pt idx="13233" formatCode="General">
                  <c:v>26.466000000000001</c:v>
                </c:pt>
                <c:pt idx="13234" formatCode="General">
                  <c:v>26.468</c:v>
                </c:pt>
                <c:pt idx="13235" formatCode="General">
                  <c:v>26.47</c:v>
                </c:pt>
                <c:pt idx="13236" formatCode="General">
                  <c:v>26.472000000000001</c:v>
                </c:pt>
                <c:pt idx="13237" formatCode="General">
                  <c:v>26.474</c:v>
                </c:pt>
                <c:pt idx="13238" formatCode="General">
                  <c:v>26.475999999999999</c:v>
                </c:pt>
                <c:pt idx="13239" formatCode="General">
                  <c:v>26.478000000000002</c:v>
                </c:pt>
                <c:pt idx="13240" formatCode="General">
                  <c:v>26.48</c:v>
                </c:pt>
                <c:pt idx="13241" formatCode="General">
                  <c:v>26.481999999999999</c:v>
                </c:pt>
                <c:pt idx="13242" formatCode="General">
                  <c:v>26.484000000000002</c:v>
                </c:pt>
                <c:pt idx="13243" formatCode="General">
                  <c:v>26.486000000000001</c:v>
                </c:pt>
                <c:pt idx="13244" formatCode="General">
                  <c:v>26.488</c:v>
                </c:pt>
                <c:pt idx="13245" formatCode="General">
                  <c:v>26.49</c:v>
                </c:pt>
                <c:pt idx="13246" formatCode="General">
                  <c:v>26.492000000000001</c:v>
                </c:pt>
                <c:pt idx="13247" formatCode="General">
                  <c:v>26.494</c:v>
                </c:pt>
                <c:pt idx="13248" formatCode="General">
                  <c:v>26.495999999999999</c:v>
                </c:pt>
                <c:pt idx="13249" formatCode="General">
                  <c:v>26.498000000000001</c:v>
                </c:pt>
                <c:pt idx="13250" formatCode="General">
                  <c:v>26.5</c:v>
                </c:pt>
                <c:pt idx="13251" formatCode="General">
                  <c:v>26.501999999999999</c:v>
                </c:pt>
                <c:pt idx="13252" formatCode="General">
                  <c:v>26.504000000000001</c:v>
                </c:pt>
                <c:pt idx="13253" formatCode="General">
                  <c:v>26.506</c:v>
                </c:pt>
                <c:pt idx="13254" formatCode="General">
                  <c:v>26.507999999999999</c:v>
                </c:pt>
                <c:pt idx="13255" formatCode="General">
                  <c:v>26.51</c:v>
                </c:pt>
                <c:pt idx="13256" formatCode="General">
                  <c:v>26.512</c:v>
                </c:pt>
                <c:pt idx="13257" formatCode="General">
                  <c:v>26.513999999999999</c:v>
                </c:pt>
                <c:pt idx="13258" formatCode="General">
                  <c:v>26.515999999999998</c:v>
                </c:pt>
                <c:pt idx="13259" formatCode="General">
                  <c:v>26.518000000000001</c:v>
                </c:pt>
                <c:pt idx="13260" formatCode="General">
                  <c:v>26.52</c:v>
                </c:pt>
                <c:pt idx="13261" formatCode="General">
                  <c:v>26.521999999999998</c:v>
                </c:pt>
                <c:pt idx="13262" formatCode="General">
                  <c:v>26.524000000000001</c:v>
                </c:pt>
                <c:pt idx="13263" formatCode="General">
                  <c:v>26.526</c:v>
                </c:pt>
                <c:pt idx="13264" formatCode="General">
                  <c:v>26.527999999999999</c:v>
                </c:pt>
                <c:pt idx="13265" formatCode="General">
                  <c:v>26.53</c:v>
                </c:pt>
                <c:pt idx="13266" formatCode="General">
                  <c:v>26.532</c:v>
                </c:pt>
                <c:pt idx="13267" formatCode="General">
                  <c:v>26.533999999999999</c:v>
                </c:pt>
                <c:pt idx="13268" formatCode="General">
                  <c:v>26.536000000000001</c:v>
                </c:pt>
                <c:pt idx="13269" formatCode="General">
                  <c:v>26.538</c:v>
                </c:pt>
                <c:pt idx="13270" formatCode="General">
                  <c:v>26.54</c:v>
                </c:pt>
                <c:pt idx="13271" formatCode="General">
                  <c:v>26.542000000000002</c:v>
                </c:pt>
                <c:pt idx="13272" formatCode="General">
                  <c:v>26.544</c:v>
                </c:pt>
                <c:pt idx="13273" formatCode="General">
                  <c:v>26.545999999999999</c:v>
                </c:pt>
                <c:pt idx="13274" formatCode="General">
                  <c:v>26.547999999999998</c:v>
                </c:pt>
                <c:pt idx="13275" formatCode="General">
                  <c:v>26.55</c:v>
                </c:pt>
                <c:pt idx="13276" formatCode="General">
                  <c:v>26.552</c:v>
                </c:pt>
                <c:pt idx="13277" formatCode="General">
                  <c:v>26.553999999999998</c:v>
                </c:pt>
                <c:pt idx="13278" formatCode="General">
                  <c:v>26.556000000000001</c:v>
                </c:pt>
                <c:pt idx="13279" formatCode="General">
                  <c:v>26.558</c:v>
                </c:pt>
                <c:pt idx="13280" formatCode="General">
                  <c:v>26.56</c:v>
                </c:pt>
                <c:pt idx="13281" formatCode="General">
                  <c:v>26.562000000000001</c:v>
                </c:pt>
                <c:pt idx="13282" formatCode="General">
                  <c:v>26.564</c:v>
                </c:pt>
                <c:pt idx="13283" formatCode="General">
                  <c:v>26.565999999999999</c:v>
                </c:pt>
                <c:pt idx="13284" formatCode="General">
                  <c:v>26.568000000000001</c:v>
                </c:pt>
                <c:pt idx="13285" formatCode="General">
                  <c:v>26.57</c:v>
                </c:pt>
                <c:pt idx="13286" formatCode="General">
                  <c:v>26.571999999999999</c:v>
                </c:pt>
                <c:pt idx="13287" formatCode="General">
                  <c:v>26.574000000000002</c:v>
                </c:pt>
                <c:pt idx="13288" formatCode="General">
                  <c:v>26.576000000000001</c:v>
                </c:pt>
                <c:pt idx="13289" formatCode="General">
                  <c:v>26.577999999999999</c:v>
                </c:pt>
                <c:pt idx="13290" formatCode="General">
                  <c:v>26.58</c:v>
                </c:pt>
                <c:pt idx="13291" formatCode="General">
                  <c:v>26.582000000000001</c:v>
                </c:pt>
                <c:pt idx="13292" formatCode="General">
                  <c:v>26.584</c:v>
                </c:pt>
                <c:pt idx="13293" formatCode="General">
                  <c:v>26.585999999999999</c:v>
                </c:pt>
                <c:pt idx="13294" formatCode="General">
                  <c:v>26.588000000000001</c:v>
                </c:pt>
                <c:pt idx="13295" formatCode="General">
                  <c:v>26.59</c:v>
                </c:pt>
                <c:pt idx="13296" formatCode="General">
                  <c:v>26.591999999999999</c:v>
                </c:pt>
                <c:pt idx="13297" formatCode="General">
                  <c:v>26.594000000000001</c:v>
                </c:pt>
                <c:pt idx="13298" formatCode="General">
                  <c:v>26.596</c:v>
                </c:pt>
                <c:pt idx="13299" formatCode="General">
                  <c:v>26.597999999999999</c:v>
                </c:pt>
                <c:pt idx="13300" formatCode="General">
                  <c:v>26.6</c:v>
                </c:pt>
                <c:pt idx="13301" formatCode="General">
                  <c:v>26.602</c:v>
                </c:pt>
                <c:pt idx="13302" formatCode="General">
                  <c:v>26.603999999999999</c:v>
                </c:pt>
                <c:pt idx="13303" formatCode="General">
                  <c:v>26.606000000000002</c:v>
                </c:pt>
                <c:pt idx="13304" formatCode="General">
                  <c:v>26.608000000000001</c:v>
                </c:pt>
                <c:pt idx="13305" formatCode="General">
                  <c:v>26.61</c:v>
                </c:pt>
                <c:pt idx="13306" formatCode="General">
                  <c:v>26.611999999999998</c:v>
                </c:pt>
                <c:pt idx="13307" formatCode="General">
                  <c:v>26.614000000000001</c:v>
                </c:pt>
                <c:pt idx="13308" formatCode="General">
                  <c:v>26.616</c:v>
                </c:pt>
                <c:pt idx="13309" formatCode="General">
                  <c:v>26.617999999999999</c:v>
                </c:pt>
                <c:pt idx="13310" formatCode="General">
                  <c:v>26.62</c:v>
                </c:pt>
                <c:pt idx="13311" formatCode="General">
                  <c:v>26.622</c:v>
                </c:pt>
                <c:pt idx="13312" formatCode="General">
                  <c:v>26.623999999999999</c:v>
                </c:pt>
                <c:pt idx="13313" formatCode="General">
                  <c:v>26.626000000000001</c:v>
                </c:pt>
                <c:pt idx="13314" formatCode="General">
                  <c:v>26.628</c:v>
                </c:pt>
                <c:pt idx="13315" formatCode="General">
                  <c:v>26.63</c:v>
                </c:pt>
                <c:pt idx="13316" formatCode="General">
                  <c:v>26.632000000000001</c:v>
                </c:pt>
                <c:pt idx="13317" formatCode="General">
                  <c:v>26.634</c:v>
                </c:pt>
                <c:pt idx="13318" formatCode="General">
                  <c:v>26.635999999999999</c:v>
                </c:pt>
                <c:pt idx="13319" formatCode="General">
                  <c:v>26.638000000000002</c:v>
                </c:pt>
                <c:pt idx="13320" formatCode="General">
                  <c:v>26.64</c:v>
                </c:pt>
                <c:pt idx="13321" formatCode="General">
                  <c:v>26.641999999999999</c:v>
                </c:pt>
                <c:pt idx="13322" formatCode="General">
                  <c:v>26.643999999999998</c:v>
                </c:pt>
                <c:pt idx="13323" formatCode="General">
                  <c:v>26.646000000000001</c:v>
                </c:pt>
                <c:pt idx="13324" formatCode="General">
                  <c:v>26.648</c:v>
                </c:pt>
                <c:pt idx="13325" formatCode="General">
                  <c:v>26.65</c:v>
                </c:pt>
                <c:pt idx="13326" formatCode="General">
                  <c:v>26.652000000000001</c:v>
                </c:pt>
                <c:pt idx="13327" formatCode="General">
                  <c:v>26.654</c:v>
                </c:pt>
                <c:pt idx="13328" formatCode="General">
                  <c:v>26.655999999999999</c:v>
                </c:pt>
                <c:pt idx="13329" formatCode="General">
                  <c:v>26.658000000000001</c:v>
                </c:pt>
                <c:pt idx="13330" formatCode="General">
                  <c:v>26.66</c:v>
                </c:pt>
                <c:pt idx="13331" formatCode="General">
                  <c:v>26.661999999999999</c:v>
                </c:pt>
                <c:pt idx="13332" formatCode="General">
                  <c:v>26.664000000000001</c:v>
                </c:pt>
                <c:pt idx="13333" formatCode="General">
                  <c:v>26.666</c:v>
                </c:pt>
                <c:pt idx="13334" formatCode="General">
                  <c:v>26.667999999999999</c:v>
                </c:pt>
                <c:pt idx="13335" formatCode="General">
                  <c:v>26.67</c:v>
                </c:pt>
                <c:pt idx="13336" formatCode="General">
                  <c:v>26.672000000000001</c:v>
                </c:pt>
                <c:pt idx="13337" formatCode="General">
                  <c:v>26.673999999999999</c:v>
                </c:pt>
                <c:pt idx="13338" formatCode="General">
                  <c:v>26.675999999999998</c:v>
                </c:pt>
                <c:pt idx="13339" formatCode="General">
                  <c:v>26.678000000000001</c:v>
                </c:pt>
                <c:pt idx="13340" formatCode="General">
                  <c:v>26.68</c:v>
                </c:pt>
                <c:pt idx="13341" formatCode="General">
                  <c:v>26.681999999999999</c:v>
                </c:pt>
                <c:pt idx="13342" formatCode="General">
                  <c:v>26.684000000000001</c:v>
                </c:pt>
                <c:pt idx="13343" formatCode="General">
                  <c:v>26.686</c:v>
                </c:pt>
                <c:pt idx="13344" formatCode="General">
                  <c:v>26.687999999999999</c:v>
                </c:pt>
                <c:pt idx="13345" formatCode="General">
                  <c:v>26.69</c:v>
                </c:pt>
                <c:pt idx="13346" formatCode="General">
                  <c:v>26.692</c:v>
                </c:pt>
                <c:pt idx="13347" formatCode="General">
                  <c:v>26.693999999999999</c:v>
                </c:pt>
                <c:pt idx="13348" formatCode="General">
                  <c:v>26.696000000000002</c:v>
                </c:pt>
                <c:pt idx="13349" formatCode="General">
                  <c:v>26.698</c:v>
                </c:pt>
                <c:pt idx="13350" formatCode="General">
                  <c:v>26.7</c:v>
                </c:pt>
                <c:pt idx="13351" formatCode="General">
                  <c:v>26.702000000000002</c:v>
                </c:pt>
                <c:pt idx="13352" formatCode="General">
                  <c:v>26.704000000000001</c:v>
                </c:pt>
                <c:pt idx="13353" formatCode="General">
                  <c:v>26.706</c:v>
                </c:pt>
                <c:pt idx="13354" formatCode="General">
                  <c:v>26.707999999999998</c:v>
                </c:pt>
                <c:pt idx="13355" formatCode="General">
                  <c:v>26.71</c:v>
                </c:pt>
                <c:pt idx="13356" formatCode="General">
                  <c:v>26.712</c:v>
                </c:pt>
                <c:pt idx="13357" formatCode="General">
                  <c:v>26.713999999999999</c:v>
                </c:pt>
                <c:pt idx="13358" formatCode="General">
                  <c:v>26.716000000000001</c:v>
                </c:pt>
                <c:pt idx="13359" formatCode="General">
                  <c:v>26.718</c:v>
                </c:pt>
                <c:pt idx="13360" formatCode="General">
                  <c:v>26.72</c:v>
                </c:pt>
                <c:pt idx="13361" formatCode="General">
                  <c:v>26.722000000000001</c:v>
                </c:pt>
                <c:pt idx="13362" formatCode="General">
                  <c:v>26.724</c:v>
                </c:pt>
                <c:pt idx="13363" formatCode="General">
                  <c:v>26.725999999999999</c:v>
                </c:pt>
                <c:pt idx="13364" formatCode="General">
                  <c:v>26.728000000000002</c:v>
                </c:pt>
                <c:pt idx="13365" formatCode="General">
                  <c:v>26.73</c:v>
                </c:pt>
                <c:pt idx="13366" formatCode="General">
                  <c:v>26.731999999999999</c:v>
                </c:pt>
                <c:pt idx="13367" formatCode="General">
                  <c:v>26.734000000000002</c:v>
                </c:pt>
                <c:pt idx="13368" formatCode="General">
                  <c:v>26.736000000000001</c:v>
                </c:pt>
                <c:pt idx="13369" formatCode="General">
                  <c:v>26.738</c:v>
                </c:pt>
                <c:pt idx="13370" formatCode="General">
                  <c:v>26.74</c:v>
                </c:pt>
                <c:pt idx="13371" formatCode="General">
                  <c:v>26.742000000000001</c:v>
                </c:pt>
                <c:pt idx="13372" formatCode="General">
                  <c:v>26.744</c:v>
                </c:pt>
                <c:pt idx="13373" formatCode="General">
                  <c:v>26.745999999999999</c:v>
                </c:pt>
                <c:pt idx="13374" formatCode="General">
                  <c:v>26.748000000000001</c:v>
                </c:pt>
                <c:pt idx="13375" formatCode="General">
                  <c:v>26.75</c:v>
                </c:pt>
                <c:pt idx="13376" formatCode="General">
                  <c:v>26.751999999999999</c:v>
                </c:pt>
                <c:pt idx="13377" formatCode="General">
                  <c:v>26.754000000000001</c:v>
                </c:pt>
                <c:pt idx="13378" formatCode="General">
                  <c:v>26.756</c:v>
                </c:pt>
                <c:pt idx="13379" formatCode="General">
                  <c:v>26.757999999999999</c:v>
                </c:pt>
                <c:pt idx="13380" formatCode="General">
                  <c:v>26.76</c:v>
                </c:pt>
                <c:pt idx="13381" formatCode="General">
                  <c:v>26.762</c:v>
                </c:pt>
                <c:pt idx="13382" formatCode="General">
                  <c:v>26.763999999999999</c:v>
                </c:pt>
                <c:pt idx="13383" formatCode="General">
                  <c:v>26.765999999999998</c:v>
                </c:pt>
                <c:pt idx="13384" formatCode="General">
                  <c:v>26.768000000000001</c:v>
                </c:pt>
                <c:pt idx="13385" formatCode="General">
                  <c:v>26.77</c:v>
                </c:pt>
                <c:pt idx="13386" formatCode="General">
                  <c:v>26.771999999999998</c:v>
                </c:pt>
                <c:pt idx="13387" formatCode="General">
                  <c:v>26.774000000000001</c:v>
                </c:pt>
                <c:pt idx="13388" formatCode="General">
                  <c:v>26.776</c:v>
                </c:pt>
                <c:pt idx="13389" formatCode="General">
                  <c:v>26.777999999999999</c:v>
                </c:pt>
                <c:pt idx="13390" formatCode="General">
                  <c:v>26.78</c:v>
                </c:pt>
                <c:pt idx="13391" formatCode="General">
                  <c:v>26.782</c:v>
                </c:pt>
                <c:pt idx="13392" formatCode="General">
                  <c:v>26.783999999999999</c:v>
                </c:pt>
                <c:pt idx="13393" formatCode="General">
                  <c:v>26.786000000000001</c:v>
                </c:pt>
                <c:pt idx="13394" formatCode="General">
                  <c:v>26.788</c:v>
                </c:pt>
                <c:pt idx="13395" formatCode="General">
                  <c:v>26.79</c:v>
                </c:pt>
                <c:pt idx="13396" formatCode="General">
                  <c:v>26.792000000000002</c:v>
                </c:pt>
                <c:pt idx="13397" formatCode="General">
                  <c:v>26.794</c:v>
                </c:pt>
                <c:pt idx="13398" formatCode="General">
                  <c:v>26.795999999999999</c:v>
                </c:pt>
                <c:pt idx="13399" formatCode="General">
                  <c:v>26.797999999999998</c:v>
                </c:pt>
                <c:pt idx="13400" formatCode="General">
                  <c:v>26.8</c:v>
                </c:pt>
                <c:pt idx="13401" formatCode="General">
                  <c:v>26.802</c:v>
                </c:pt>
                <c:pt idx="13402" formatCode="General">
                  <c:v>26.803999999999998</c:v>
                </c:pt>
                <c:pt idx="13403" formatCode="General">
                  <c:v>26.806000000000001</c:v>
                </c:pt>
                <c:pt idx="13404" formatCode="General">
                  <c:v>26.808</c:v>
                </c:pt>
                <c:pt idx="13405" formatCode="General">
                  <c:v>26.81</c:v>
                </c:pt>
                <c:pt idx="13406" formatCode="General">
                  <c:v>26.812000000000001</c:v>
                </c:pt>
                <c:pt idx="13407" formatCode="General">
                  <c:v>26.814</c:v>
                </c:pt>
                <c:pt idx="13408" formatCode="General">
                  <c:v>26.815999999999999</c:v>
                </c:pt>
                <c:pt idx="13409" formatCode="General">
                  <c:v>26.818000000000001</c:v>
                </c:pt>
                <c:pt idx="13410" formatCode="General">
                  <c:v>26.82</c:v>
                </c:pt>
                <c:pt idx="13411" formatCode="General">
                  <c:v>26.821999999999999</c:v>
                </c:pt>
                <c:pt idx="13412" formatCode="General">
                  <c:v>26.824000000000002</c:v>
                </c:pt>
                <c:pt idx="13413" formatCode="General">
                  <c:v>26.826000000000001</c:v>
                </c:pt>
                <c:pt idx="13414" formatCode="General">
                  <c:v>26.827999999999999</c:v>
                </c:pt>
                <c:pt idx="13415" formatCode="General">
                  <c:v>26.83</c:v>
                </c:pt>
                <c:pt idx="13416" formatCode="General">
                  <c:v>26.832000000000001</c:v>
                </c:pt>
                <c:pt idx="13417" formatCode="General">
                  <c:v>26.834</c:v>
                </c:pt>
                <c:pt idx="13418" formatCode="General">
                  <c:v>26.835999999999999</c:v>
                </c:pt>
                <c:pt idx="13419" formatCode="General">
                  <c:v>26.838000000000001</c:v>
                </c:pt>
                <c:pt idx="13420" formatCode="General">
                  <c:v>26.84</c:v>
                </c:pt>
                <c:pt idx="13421" formatCode="General">
                  <c:v>26.841999999999999</c:v>
                </c:pt>
                <c:pt idx="13422" formatCode="General">
                  <c:v>26.844000000000001</c:v>
                </c:pt>
                <c:pt idx="13423" formatCode="General">
                  <c:v>26.846</c:v>
                </c:pt>
                <c:pt idx="13424" formatCode="General">
                  <c:v>26.847999999999999</c:v>
                </c:pt>
                <c:pt idx="13425" formatCode="General">
                  <c:v>26.85</c:v>
                </c:pt>
                <c:pt idx="13426" formatCode="General">
                  <c:v>26.852</c:v>
                </c:pt>
                <c:pt idx="13427" formatCode="General">
                  <c:v>26.853999999999999</c:v>
                </c:pt>
                <c:pt idx="13428" formatCode="General">
                  <c:v>26.856000000000002</c:v>
                </c:pt>
                <c:pt idx="13429" formatCode="General">
                  <c:v>26.858000000000001</c:v>
                </c:pt>
                <c:pt idx="13430" formatCode="General">
                  <c:v>26.86</c:v>
                </c:pt>
                <c:pt idx="13431" formatCode="General">
                  <c:v>26.861999999999998</c:v>
                </c:pt>
                <c:pt idx="13432" formatCode="General">
                  <c:v>26.864000000000001</c:v>
                </c:pt>
                <c:pt idx="13433" formatCode="General">
                  <c:v>26.866</c:v>
                </c:pt>
                <c:pt idx="13434" formatCode="General">
                  <c:v>26.867999999999999</c:v>
                </c:pt>
                <c:pt idx="13435" formatCode="General">
                  <c:v>26.87</c:v>
                </c:pt>
                <c:pt idx="13436" formatCode="General">
                  <c:v>26.872</c:v>
                </c:pt>
                <c:pt idx="13437" formatCode="General">
                  <c:v>26.873999999999999</c:v>
                </c:pt>
                <c:pt idx="13438" formatCode="General">
                  <c:v>26.876000000000001</c:v>
                </c:pt>
                <c:pt idx="13439" formatCode="General">
                  <c:v>26.878</c:v>
                </c:pt>
                <c:pt idx="13440" formatCode="General">
                  <c:v>26.88</c:v>
                </c:pt>
                <c:pt idx="13441" formatCode="General">
                  <c:v>26.882000000000001</c:v>
                </c:pt>
                <c:pt idx="13442" formatCode="General">
                  <c:v>26.884</c:v>
                </c:pt>
                <c:pt idx="13443" formatCode="General">
                  <c:v>26.885999999999999</c:v>
                </c:pt>
                <c:pt idx="13444" formatCode="General">
                  <c:v>26.888000000000002</c:v>
                </c:pt>
                <c:pt idx="13445" formatCode="General">
                  <c:v>26.89</c:v>
                </c:pt>
                <c:pt idx="13446" formatCode="General">
                  <c:v>26.891999999999999</c:v>
                </c:pt>
                <c:pt idx="13447" formatCode="General">
                  <c:v>26.893999999999998</c:v>
                </c:pt>
                <c:pt idx="13448" formatCode="General">
                  <c:v>26.896000000000001</c:v>
                </c:pt>
                <c:pt idx="13449" formatCode="General">
                  <c:v>26.898</c:v>
                </c:pt>
                <c:pt idx="13450" formatCode="General">
                  <c:v>26.9</c:v>
                </c:pt>
                <c:pt idx="13451" formatCode="General">
                  <c:v>26.902000000000001</c:v>
                </c:pt>
                <c:pt idx="13452" formatCode="General">
                  <c:v>26.904</c:v>
                </c:pt>
                <c:pt idx="13453" formatCode="General">
                  <c:v>26.905999999999999</c:v>
                </c:pt>
                <c:pt idx="13454" formatCode="General">
                  <c:v>26.908000000000001</c:v>
                </c:pt>
                <c:pt idx="13455" formatCode="General">
                  <c:v>26.91</c:v>
                </c:pt>
                <c:pt idx="13456" formatCode="General">
                  <c:v>26.911999999999999</c:v>
                </c:pt>
                <c:pt idx="13457" formatCode="General">
                  <c:v>26.914000000000001</c:v>
                </c:pt>
                <c:pt idx="13458" formatCode="General">
                  <c:v>26.916</c:v>
                </c:pt>
                <c:pt idx="13459" formatCode="General">
                  <c:v>26.917999999999999</c:v>
                </c:pt>
                <c:pt idx="13460" formatCode="General">
                  <c:v>26.92</c:v>
                </c:pt>
                <c:pt idx="13461" formatCode="General">
                  <c:v>26.922000000000001</c:v>
                </c:pt>
                <c:pt idx="13462" formatCode="General">
                  <c:v>26.923999999999999</c:v>
                </c:pt>
                <c:pt idx="13463" formatCode="General">
                  <c:v>26.925999999999998</c:v>
                </c:pt>
                <c:pt idx="13464" formatCode="General">
                  <c:v>26.928000000000001</c:v>
                </c:pt>
                <c:pt idx="13465" formatCode="General">
                  <c:v>26.93</c:v>
                </c:pt>
                <c:pt idx="13466" formatCode="General">
                  <c:v>26.931999999999999</c:v>
                </c:pt>
                <c:pt idx="13467" formatCode="General">
                  <c:v>26.934000000000001</c:v>
                </c:pt>
                <c:pt idx="13468" formatCode="General">
                  <c:v>26.936</c:v>
                </c:pt>
                <c:pt idx="13469" formatCode="General">
                  <c:v>26.937999999999999</c:v>
                </c:pt>
                <c:pt idx="13470" formatCode="General">
                  <c:v>26.94</c:v>
                </c:pt>
                <c:pt idx="13471" formatCode="General">
                  <c:v>26.942</c:v>
                </c:pt>
                <c:pt idx="13472" formatCode="General">
                  <c:v>26.943999999999999</c:v>
                </c:pt>
                <c:pt idx="13473" formatCode="General">
                  <c:v>26.946000000000002</c:v>
                </c:pt>
                <c:pt idx="13474" formatCode="General">
                  <c:v>26.948</c:v>
                </c:pt>
                <c:pt idx="13475" formatCode="General">
                  <c:v>26.95</c:v>
                </c:pt>
                <c:pt idx="13476" formatCode="General">
                  <c:v>26.952000000000002</c:v>
                </c:pt>
                <c:pt idx="13477" formatCode="General">
                  <c:v>26.954000000000001</c:v>
                </c:pt>
                <c:pt idx="13478" formatCode="General">
                  <c:v>26.956</c:v>
                </c:pt>
                <c:pt idx="13479" formatCode="General">
                  <c:v>26.957999999999998</c:v>
                </c:pt>
                <c:pt idx="13480" formatCode="General">
                  <c:v>26.96</c:v>
                </c:pt>
                <c:pt idx="13481" formatCode="General">
                  <c:v>26.962</c:v>
                </c:pt>
                <c:pt idx="13482" formatCode="General">
                  <c:v>26.963999999999999</c:v>
                </c:pt>
                <c:pt idx="13483" formatCode="General">
                  <c:v>26.966000000000001</c:v>
                </c:pt>
                <c:pt idx="13484" formatCode="General">
                  <c:v>26.968</c:v>
                </c:pt>
                <c:pt idx="13485" formatCode="General">
                  <c:v>26.97</c:v>
                </c:pt>
                <c:pt idx="13486" formatCode="General">
                  <c:v>26.972000000000001</c:v>
                </c:pt>
                <c:pt idx="13487" formatCode="General">
                  <c:v>26.974</c:v>
                </c:pt>
                <c:pt idx="13488" formatCode="General">
                  <c:v>26.975999999999999</c:v>
                </c:pt>
                <c:pt idx="13489" formatCode="General">
                  <c:v>26.978000000000002</c:v>
                </c:pt>
                <c:pt idx="13490" formatCode="General">
                  <c:v>26.98</c:v>
                </c:pt>
                <c:pt idx="13491" formatCode="General">
                  <c:v>26.981999999999999</c:v>
                </c:pt>
                <c:pt idx="13492" formatCode="General">
                  <c:v>26.984000000000002</c:v>
                </c:pt>
                <c:pt idx="13493" formatCode="General">
                  <c:v>26.986000000000001</c:v>
                </c:pt>
                <c:pt idx="13494" formatCode="General">
                  <c:v>26.988</c:v>
                </c:pt>
                <c:pt idx="13495" formatCode="General">
                  <c:v>26.99</c:v>
                </c:pt>
                <c:pt idx="13496" formatCode="General">
                  <c:v>26.992000000000001</c:v>
                </c:pt>
                <c:pt idx="13497" formatCode="General">
                  <c:v>26.994</c:v>
                </c:pt>
                <c:pt idx="13498" formatCode="General">
                  <c:v>26.995999999999999</c:v>
                </c:pt>
                <c:pt idx="13499" formatCode="General">
                  <c:v>26.998000000000001</c:v>
                </c:pt>
                <c:pt idx="13500" formatCode="General">
                  <c:v>27</c:v>
                </c:pt>
                <c:pt idx="13501" formatCode="General">
                  <c:v>27.001999999999999</c:v>
                </c:pt>
                <c:pt idx="13502" formatCode="General">
                  <c:v>27.004000000000001</c:v>
                </c:pt>
                <c:pt idx="13503" formatCode="General">
                  <c:v>27.006</c:v>
                </c:pt>
                <c:pt idx="13504" formatCode="General">
                  <c:v>27.007999999999999</c:v>
                </c:pt>
                <c:pt idx="13505" formatCode="General">
                  <c:v>27.01</c:v>
                </c:pt>
                <c:pt idx="13506" formatCode="General">
                  <c:v>27.012</c:v>
                </c:pt>
                <c:pt idx="13507" formatCode="General">
                  <c:v>27.013999999999999</c:v>
                </c:pt>
                <c:pt idx="13508" formatCode="General">
                  <c:v>27.015999999999998</c:v>
                </c:pt>
                <c:pt idx="13509" formatCode="General">
                  <c:v>27.018000000000001</c:v>
                </c:pt>
                <c:pt idx="13510" formatCode="General">
                  <c:v>27.02</c:v>
                </c:pt>
                <c:pt idx="13511" formatCode="General">
                  <c:v>27.021999999999998</c:v>
                </c:pt>
                <c:pt idx="13512" formatCode="General">
                  <c:v>27.024000000000001</c:v>
                </c:pt>
                <c:pt idx="13513" formatCode="General">
                  <c:v>27.026</c:v>
                </c:pt>
                <c:pt idx="13514" formatCode="General">
                  <c:v>27.027999999999999</c:v>
                </c:pt>
                <c:pt idx="13515" formatCode="General">
                  <c:v>27.03</c:v>
                </c:pt>
                <c:pt idx="13516" formatCode="General">
                  <c:v>27.032</c:v>
                </c:pt>
                <c:pt idx="13517" formatCode="General">
                  <c:v>27.033999999999999</c:v>
                </c:pt>
                <c:pt idx="13518" formatCode="General">
                  <c:v>27.036000000000001</c:v>
                </c:pt>
                <c:pt idx="13519" formatCode="General">
                  <c:v>27.038</c:v>
                </c:pt>
                <c:pt idx="13520" formatCode="General">
                  <c:v>27.04</c:v>
                </c:pt>
                <c:pt idx="13521" formatCode="General">
                  <c:v>27.042000000000002</c:v>
                </c:pt>
                <c:pt idx="13522" formatCode="General">
                  <c:v>27.044</c:v>
                </c:pt>
                <c:pt idx="13523" formatCode="General">
                  <c:v>27.045999999999999</c:v>
                </c:pt>
                <c:pt idx="13524" formatCode="General">
                  <c:v>27.047999999999998</c:v>
                </c:pt>
                <c:pt idx="13525" formatCode="General">
                  <c:v>27.05</c:v>
                </c:pt>
                <c:pt idx="13526" formatCode="General">
                  <c:v>27.052</c:v>
                </c:pt>
                <c:pt idx="13527" formatCode="General">
                  <c:v>27.053999999999998</c:v>
                </c:pt>
                <c:pt idx="13528" formatCode="General">
                  <c:v>27.056000000000001</c:v>
                </c:pt>
                <c:pt idx="13529" formatCode="General">
                  <c:v>27.058</c:v>
                </c:pt>
                <c:pt idx="13530" formatCode="General">
                  <c:v>27.06</c:v>
                </c:pt>
                <c:pt idx="13531" formatCode="General">
                  <c:v>27.062000000000001</c:v>
                </c:pt>
                <c:pt idx="13532" formatCode="General">
                  <c:v>27.064</c:v>
                </c:pt>
                <c:pt idx="13533" formatCode="General">
                  <c:v>27.065999999999999</c:v>
                </c:pt>
                <c:pt idx="13534" formatCode="General">
                  <c:v>27.068000000000001</c:v>
                </c:pt>
                <c:pt idx="13535" formatCode="General">
                  <c:v>27.07</c:v>
                </c:pt>
                <c:pt idx="13536" formatCode="General">
                  <c:v>27.071999999999999</c:v>
                </c:pt>
                <c:pt idx="13537" formatCode="General">
                  <c:v>27.074000000000002</c:v>
                </c:pt>
                <c:pt idx="13538" formatCode="General">
                  <c:v>27.076000000000001</c:v>
                </c:pt>
                <c:pt idx="13539" formatCode="General">
                  <c:v>27.077999999999999</c:v>
                </c:pt>
                <c:pt idx="13540" formatCode="General">
                  <c:v>27.08</c:v>
                </c:pt>
                <c:pt idx="13541" formatCode="General">
                  <c:v>27.082000000000001</c:v>
                </c:pt>
                <c:pt idx="13542" formatCode="General">
                  <c:v>27.084</c:v>
                </c:pt>
                <c:pt idx="13543" formatCode="General">
                  <c:v>27.085999999999999</c:v>
                </c:pt>
                <c:pt idx="13544" formatCode="General">
                  <c:v>27.088000000000001</c:v>
                </c:pt>
                <c:pt idx="13545" formatCode="General">
                  <c:v>27.09</c:v>
                </c:pt>
                <c:pt idx="13546" formatCode="General">
                  <c:v>27.091999999999999</c:v>
                </c:pt>
                <c:pt idx="13547" formatCode="General">
                  <c:v>27.094000000000001</c:v>
                </c:pt>
                <c:pt idx="13548" formatCode="General">
                  <c:v>27.096</c:v>
                </c:pt>
                <c:pt idx="13549" formatCode="General">
                  <c:v>27.097999999999999</c:v>
                </c:pt>
                <c:pt idx="13550" formatCode="General">
                  <c:v>27.1</c:v>
                </c:pt>
                <c:pt idx="13551" formatCode="General">
                  <c:v>27.102</c:v>
                </c:pt>
                <c:pt idx="13552" formatCode="General">
                  <c:v>27.103999999999999</c:v>
                </c:pt>
                <c:pt idx="13553" formatCode="General">
                  <c:v>27.106000000000002</c:v>
                </c:pt>
                <c:pt idx="13554" formatCode="General">
                  <c:v>27.108000000000001</c:v>
                </c:pt>
                <c:pt idx="13555" formatCode="General">
                  <c:v>27.11</c:v>
                </c:pt>
                <c:pt idx="13556" formatCode="General">
                  <c:v>27.111999999999998</c:v>
                </c:pt>
                <c:pt idx="13557" formatCode="General">
                  <c:v>27.114000000000001</c:v>
                </c:pt>
                <c:pt idx="13558" formatCode="General">
                  <c:v>27.116</c:v>
                </c:pt>
                <c:pt idx="13559" formatCode="General">
                  <c:v>27.117999999999999</c:v>
                </c:pt>
                <c:pt idx="13560" formatCode="General">
                  <c:v>27.12</c:v>
                </c:pt>
                <c:pt idx="13561" formatCode="General">
                  <c:v>27.122</c:v>
                </c:pt>
                <c:pt idx="13562" formatCode="General">
                  <c:v>27.123999999999999</c:v>
                </c:pt>
                <c:pt idx="13563" formatCode="General">
                  <c:v>27.126000000000001</c:v>
                </c:pt>
                <c:pt idx="13564" formatCode="General">
                  <c:v>27.128</c:v>
                </c:pt>
                <c:pt idx="13565" formatCode="General">
                  <c:v>27.13</c:v>
                </c:pt>
                <c:pt idx="13566" formatCode="General">
                  <c:v>27.132000000000001</c:v>
                </c:pt>
                <c:pt idx="13567" formatCode="General">
                  <c:v>27.134</c:v>
                </c:pt>
                <c:pt idx="13568" formatCode="General">
                  <c:v>27.135999999999999</c:v>
                </c:pt>
                <c:pt idx="13569" formatCode="General">
                  <c:v>27.138000000000002</c:v>
                </c:pt>
                <c:pt idx="13570" formatCode="General">
                  <c:v>27.14</c:v>
                </c:pt>
                <c:pt idx="13571" formatCode="General">
                  <c:v>27.141999999999999</c:v>
                </c:pt>
                <c:pt idx="13572" formatCode="General">
                  <c:v>27.143999999999998</c:v>
                </c:pt>
                <c:pt idx="13573" formatCode="General">
                  <c:v>27.146000000000001</c:v>
                </c:pt>
                <c:pt idx="13574" formatCode="General">
                  <c:v>27.148</c:v>
                </c:pt>
                <c:pt idx="13575" formatCode="General">
                  <c:v>27.15</c:v>
                </c:pt>
                <c:pt idx="13576" formatCode="General">
                  <c:v>27.152000000000001</c:v>
                </c:pt>
                <c:pt idx="13577" formatCode="General">
                  <c:v>27.154</c:v>
                </c:pt>
                <c:pt idx="13578" formatCode="General">
                  <c:v>27.155999999999999</c:v>
                </c:pt>
                <c:pt idx="13579" formatCode="General">
                  <c:v>27.158000000000001</c:v>
                </c:pt>
                <c:pt idx="13580" formatCode="General">
                  <c:v>27.16</c:v>
                </c:pt>
                <c:pt idx="13581" formatCode="General">
                  <c:v>27.161999999999999</c:v>
                </c:pt>
                <c:pt idx="13582" formatCode="General">
                  <c:v>27.164000000000001</c:v>
                </c:pt>
                <c:pt idx="13583" formatCode="General">
                  <c:v>27.166</c:v>
                </c:pt>
                <c:pt idx="13584" formatCode="General">
                  <c:v>27.167999999999999</c:v>
                </c:pt>
                <c:pt idx="13585" formatCode="General">
                  <c:v>27.17</c:v>
                </c:pt>
                <c:pt idx="13586" formatCode="General">
                  <c:v>27.172000000000001</c:v>
                </c:pt>
                <c:pt idx="13587" formatCode="General">
                  <c:v>27.173999999999999</c:v>
                </c:pt>
                <c:pt idx="13588" formatCode="General">
                  <c:v>27.175999999999998</c:v>
                </c:pt>
                <c:pt idx="13589" formatCode="General">
                  <c:v>27.178000000000001</c:v>
                </c:pt>
                <c:pt idx="13590" formatCode="General">
                  <c:v>27.18</c:v>
                </c:pt>
                <c:pt idx="13591" formatCode="General">
                  <c:v>27.181999999999999</c:v>
                </c:pt>
                <c:pt idx="13592" formatCode="General">
                  <c:v>27.184000000000001</c:v>
                </c:pt>
                <c:pt idx="13593" formatCode="General">
                  <c:v>27.186</c:v>
                </c:pt>
                <c:pt idx="13594" formatCode="General">
                  <c:v>27.187999999999999</c:v>
                </c:pt>
                <c:pt idx="13595" formatCode="General">
                  <c:v>27.19</c:v>
                </c:pt>
                <c:pt idx="13596" formatCode="General">
                  <c:v>27.192</c:v>
                </c:pt>
                <c:pt idx="13597" formatCode="General">
                  <c:v>27.193999999999999</c:v>
                </c:pt>
                <c:pt idx="13598" formatCode="General">
                  <c:v>27.196000000000002</c:v>
                </c:pt>
                <c:pt idx="13599" formatCode="General">
                  <c:v>27.198</c:v>
                </c:pt>
                <c:pt idx="13600" formatCode="General">
                  <c:v>27.2</c:v>
                </c:pt>
                <c:pt idx="13601" formatCode="General">
                  <c:v>27.202000000000002</c:v>
                </c:pt>
                <c:pt idx="13602" formatCode="General">
                  <c:v>27.204000000000001</c:v>
                </c:pt>
                <c:pt idx="13603" formatCode="General">
                  <c:v>27.206</c:v>
                </c:pt>
                <c:pt idx="13604" formatCode="General">
                  <c:v>27.207999999999998</c:v>
                </c:pt>
                <c:pt idx="13605" formatCode="General">
                  <c:v>27.21</c:v>
                </c:pt>
                <c:pt idx="13606" formatCode="General">
                  <c:v>27.212</c:v>
                </c:pt>
                <c:pt idx="13607" formatCode="General">
                  <c:v>27.213999999999999</c:v>
                </c:pt>
                <c:pt idx="13608" formatCode="General">
                  <c:v>27.216000000000001</c:v>
                </c:pt>
                <c:pt idx="13609" formatCode="General">
                  <c:v>27.218</c:v>
                </c:pt>
                <c:pt idx="13610" formatCode="General">
                  <c:v>27.22</c:v>
                </c:pt>
                <c:pt idx="13611" formatCode="General">
                  <c:v>27.222000000000001</c:v>
                </c:pt>
                <c:pt idx="13612" formatCode="General">
                  <c:v>27.224</c:v>
                </c:pt>
                <c:pt idx="13613" formatCode="General">
                  <c:v>27.225999999999999</c:v>
                </c:pt>
                <c:pt idx="13614" formatCode="General">
                  <c:v>27.228000000000002</c:v>
                </c:pt>
                <c:pt idx="13615" formatCode="General">
                  <c:v>27.23</c:v>
                </c:pt>
                <c:pt idx="13616" formatCode="General">
                  <c:v>27.231999999999999</c:v>
                </c:pt>
                <c:pt idx="13617" formatCode="General">
                  <c:v>27.234000000000002</c:v>
                </c:pt>
                <c:pt idx="13618" formatCode="General">
                  <c:v>27.236000000000001</c:v>
                </c:pt>
                <c:pt idx="13619" formatCode="General">
                  <c:v>27.238</c:v>
                </c:pt>
                <c:pt idx="13620" formatCode="General">
                  <c:v>27.24</c:v>
                </c:pt>
                <c:pt idx="13621" formatCode="General">
                  <c:v>27.242000000000001</c:v>
                </c:pt>
                <c:pt idx="13622" formatCode="General">
                  <c:v>27.244</c:v>
                </c:pt>
                <c:pt idx="13623" formatCode="General">
                  <c:v>27.245999999999999</c:v>
                </c:pt>
                <c:pt idx="13624" formatCode="General">
                  <c:v>27.248000000000001</c:v>
                </c:pt>
                <c:pt idx="13625" formatCode="General">
                  <c:v>27.25</c:v>
                </c:pt>
                <c:pt idx="13626" formatCode="General">
                  <c:v>27.251999999999999</c:v>
                </c:pt>
                <c:pt idx="13627" formatCode="General">
                  <c:v>27.254000000000001</c:v>
                </c:pt>
                <c:pt idx="13628" formatCode="General">
                  <c:v>27.256</c:v>
                </c:pt>
                <c:pt idx="13629" formatCode="General">
                  <c:v>27.257999999999999</c:v>
                </c:pt>
                <c:pt idx="13630" formatCode="General">
                  <c:v>27.26</c:v>
                </c:pt>
                <c:pt idx="13631" formatCode="General">
                  <c:v>27.262</c:v>
                </c:pt>
                <c:pt idx="13632" formatCode="General">
                  <c:v>27.263999999999999</c:v>
                </c:pt>
                <c:pt idx="13633" formatCode="General">
                  <c:v>27.265999999999998</c:v>
                </c:pt>
                <c:pt idx="13634" formatCode="General">
                  <c:v>27.268000000000001</c:v>
                </c:pt>
                <c:pt idx="13635" formatCode="General">
                  <c:v>27.27</c:v>
                </c:pt>
                <c:pt idx="13636" formatCode="General">
                  <c:v>27.271999999999998</c:v>
                </c:pt>
                <c:pt idx="13637" formatCode="General">
                  <c:v>27.274000000000001</c:v>
                </c:pt>
                <c:pt idx="13638" formatCode="General">
                  <c:v>27.276</c:v>
                </c:pt>
                <c:pt idx="13639" formatCode="General">
                  <c:v>27.277999999999999</c:v>
                </c:pt>
                <c:pt idx="13640" formatCode="General">
                  <c:v>27.28</c:v>
                </c:pt>
                <c:pt idx="13641" formatCode="General">
                  <c:v>27.282</c:v>
                </c:pt>
                <c:pt idx="13642" formatCode="General">
                  <c:v>27.283999999999999</c:v>
                </c:pt>
                <c:pt idx="13643" formatCode="General">
                  <c:v>27.286000000000001</c:v>
                </c:pt>
                <c:pt idx="13644" formatCode="General">
                  <c:v>27.288</c:v>
                </c:pt>
                <c:pt idx="13645" formatCode="General">
                  <c:v>27.29</c:v>
                </c:pt>
                <c:pt idx="13646" formatCode="General">
                  <c:v>27.292000000000002</c:v>
                </c:pt>
                <c:pt idx="13647" formatCode="General">
                  <c:v>27.294</c:v>
                </c:pt>
                <c:pt idx="13648" formatCode="General">
                  <c:v>27.295999999999999</c:v>
                </c:pt>
                <c:pt idx="13649" formatCode="General">
                  <c:v>27.297999999999998</c:v>
                </c:pt>
                <c:pt idx="13650" formatCode="General">
                  <c:v>27.3</c:v>
                </c:pt>
                <c:pt idx="13651" formatCode="General">
                  <c:v>27.302</c:v>
                </c:pt>
                <c:pt idx="13652" formatCode="General">
                  <c:v>27.303999999999998</c:v>
                </c:pt>
                <c:pt idx="13653" formatCode="General">
                  <c:v>27.306000000000001</c:v>
                </c:pt>
                <c:pt idx="13654" formatCode="General">
                  <c:v>27.308</c:v>
                </c:pt>
                <c:pt idx="13655" formatCode="General">
                  <c:v>27.31</c:v>
                </c:pt>
                <c:pt idx="13656" formatCode="General">
                  <c:v>27.312000000000001</c:v>
                </c:pt>
                <c:pt idx="13657" formatCode="General">
                  <c:v>27.314</c:v>
                </c:pt>
                <c:pt idx="13658" formatCode="General">
                  <c:v>27.315999999999999</c:v>
                </c:pt>
                <c:pt idx="13659" formatCode="General">
                  <c:v>27.318000000000001</c:v>
                </c:pt>
                <c:pt idx="13660" formatCode="General">
                  <c:v>27.32</c:v>
                </c:pt>
                <c:pt idx="13661" formatCode="General">
                  <c:v>27.321999999999999</c:v>
                </c:pt>
                <c:pt idx="13662" formatCode="General">
                  <c:v>27.324000000000002</c:v>
                </c:pt>
                <c:pt idx="13663" formatCode="General">
                  <c:v>27.326000000000001</c:v>
                </c:pt>
                <c:pt idx="13664" formatCode="General">
                  <c:v>27.327999999999999</c:v>
                </c:pt>
                <c:pt idx="13665" formatCode="General">
                  <c:v>27.33</c:v>
                </c:pt>
                <c:pt idx="13666" formatCode="General">
                  <c:v>27.332000000000001</c:v>
                </c:pt>
                <c:pt idx="13667" formatCode="General">
                  <c:v>27.334</c:v>
                </c:pt>
                <c:pt idx="13668" formatCode="General">
                  <c:v>27.335999999999999</c:v>
                </c:pt>
                <c:pt idx="13669" formatCode="General">
                  <c:v>27.338000000000001</c:v>
                </c:pt>
                <c:pt idx="13670" formatCode="General">
                  <c:v>27.34</c:v>
                </c:pt>
                <c:pt idx="13671" formatCode="General">
                  <c:v>27.341999999999999</c:v>
                </c:pt>
                <c:pt idx="13672" formatCode="General">
                  <c:v>27.344000000000001</c:v>
                </c:pt>
                <c:pt idx="13673" formatCode="General">
                  <c:v>27.346</c:v>
                </c:pt>
                <c:pt idx="13674" formatCode="General">
                  <c:v>27.347999999999999</c:v>
                </c:pt>
                <c:pt idx="13675" formatCode="General">
                  <c:v>27.35</c:v>
                </c:pt>
                <c:pt idx="13676" formatCode="General">
                  <c:v>27.352</c:v>
                </c:pt>
                <c:pt idx="13677" formatCode="General">
                  <c:v>27.353999999999999</c:v>
                </c:pt>
                <c:pt idx="13678" formatCode="General">
                  <c:v>27.356000000000002</c:v>
                </c:pt>
                <c:pt idx="13679" formatCode="General">
                  <c:v>27.358000000000001</c:v>
                </c:pt>
                <c:pt idx="13680" formatCode="General">
                  <c:v>27.36</c:v>
                </c:pt>
                <c:pt idx="13681" formatCode="General">
                  <c:v>27.361999999999998</c:v>
                </c:pt>
                <c:pt idx="13682" formatCode="General">
                  <c:v>27.364000000000001</c:v>
                </c:pt>
                <c:pt idx="13683" formatCode="General">
                  <c:v>27.366</c:v>
                </c:pt>
                <c:pt idx="13684" formatCode="General">
                  <c:v>27.367999999999999</c:v>
                </c:pt>
                <c:pt idx="13685" formatCode="General">
                  <c:v>27.37</c:v>
                </c:pt>
                <c:pt idx="13686" formatCode="General">
                  <c:v>27.372</c:v>
                </c:pt>
                <c:pt idx="13687" formatCode="General">
                  <c:v>27.373999999999999</c:v>
                </c:pt>
                <c:pt idx="13688" formatCode="General">
                  <c:v>27.376000000000001</c:v>
                </c:pt>
                <c:pt idx="13689" formatCode="General">
                  <c:v>27.378</c:v>
                </c:pt>
                <c:pt idx="13690" formatCode="General">
                  <c:v>27.38</c:v>
                </c:pt>
                <c:pt idx="13691" formatCode="General">
                  <c:v>27.382000000000001</c:v>
                </c:pt>
                <c:pt idx="13692" formatCode="General">
                  <c:v>27.384</c:v>
                </c:pt>
                <c:pt idx="13693" formatCode="General">
                  <c:v>27.385999999999999</c:v>
                </c:pt>
                <c:pt idx="13694" formatCode="General">
                  <c:v>27.388000000000002</c:v>
                </c:pt>
                <c:pt idx="13695" formatCode="General">
                  <c:v>27.39</c:v>
                </c:pt>
                <c:pt idx="13696" formatCode="General">
                  <c:v>27.391999999999999</c:v>
                </c:pt>
                <c:pt idx="13697" formatCode="General">
                  <c:v>27.393999999999998</c:v>
                </c:pt>
                <c:pt idx="13698" formatCode="General">
                  <c:v>27.396000000000001</c:v>
                </c:pt>
                <c:pt idx="13699" formatCode="General">
                  <c:v>27.398</c:v>
                </c:pt>
                <c:pt idx="13700" formatCode="General">
                  <c:v>27.4</c:v>
                </c:pt>
                <c:pt idx="13701" formatCode="General">
                  <c:v>27.402000000000001</c:v>
                </c:pt>
                <c:pt idx="13702" formatCode="General">
                  <c:v>27.404</c:v>
                </c:pt>
                <c:pt idx="13703" formatCode="General">
                  <c:v>27.405999999999999</c:v>
                </c:pt>
                <c:pt idx="13704" formatCode="General">
                  <c:v>27.408000000000001</c:v>
                </c:pt>
                <c:pt idx="13705" formatCode="General">
                  <c:v>27.41</c:v>
                </c:pt>
                <c:pt idx="13706" formatCode="General">
                  <c:v>27.411999999999999</c:v>
                </c:pt>
                <c:pt idx="13707" formatCode="General">
                  <c:v>27.414000000000001</c:v>
                </c:pt>
                <c:pt idx="13708" formatCode="General">
                  <c:v>27.416</c:v>
                </c:pt>
                <c:pt idx="13709" formatCode="General">
                  <c:v>27.417999999999999</c:v>
                </c:pt>
                <c:pt idx="13710" formatCode="General">
                  <c:v>27.42</c:v>
                </c:pt>
                <c:pt idx="13711" formatCode="General">
                  <c:v>27.422000000000001</c:v>
                </c:pt>
                <c:pt idx="13712" formatCode="General">
                  <c:v>27.423999999999999</c:v>
                </c:pt>
                <c:pt idx="13713" formatCode="General">
                  <c:v>27.425999999999998</c:v>
                </c:pt>
                <c:pt idx="13714" formatCode="General">
                  <c:v>27.428000000000001</c:v>
                </c:pt>
                <c:pt idx="13715" formatCode="General">
                  <c:v>27.43</c:v>
                </c:pt>
                <c:pt idx="13716" formatCode="General">
                  <c:v>27.431999999999999</c:v>
                </c:pt>
                <c:pt idx="13717" formatCode="General">
                  <c:v>27.434000000000001</c:v>
                </c:pt>
                <c:pt idx="13718" formatCode="General">
                  <c:v>27.436</c:v>
                </c:pt>
                <c:pt idx="13719" formatCode="General">
                  <c:v>27.437999999999999</c:v>
                </c:pt>
                <c:pt idx="13720" formatCode="General">
                  <c:v>27.44</c:v>
                </c:pt>
                <c:pt idx="13721" formatCode="General">
                  <c:v>27.442</c:v>
                </c:pt>
                <c:pt idx="13722" formatCode="General">
                  <c:v>27.443999999999999</c:v>
                </c:pt>
                <c:pt idx="13723" formatCode="General">
                  <c:v>27.446000000000002</c:v>
                </c:pt>
                <c:pt idx="13724" formatCode="General">
                  <c:v>27.448</c:v>
                </c:pt>
                <c:pt idx="13725" formatCode="General">
                  <c:v>27.45</c:v>
                </c:pt>
                <c:pt idx="13726" formatCode="General">
                  <c:v>27.452000000000002</c:v>
                </c:pt>
                <c:pt idx="13727" formatCode="General">
                  <c:v>27.454000000000001</c:v>
                </c:pt>
                <c:pt idx="13728" formatCode="General">
                  <c:v>27.456</c:v>
                </c:pt>
                <c:pt idx="13729" formatCode="General">
                  <c:v>27.457999999999998</c:v>
                </c:pt>
                <c:pt idx="13730" formatCode="General">
                  <c:v>27.46</c:v>
                </c:pt>
                <c:pt idx="13731" formatCode="General">
                  <c:v>27.462</c:v>
                </c:pt>
                <c:pt idx="13732" formatCode="General">
                  <c:v>27.463999999999999</c:v>
                </c:pt>
                <c:pt idx="13733" formatCode="General">
                  <c:v>27.466000000000001</c:v>
                </c:pt>
                <c:pt idx="13734" formatCode="General">
                  <c:v>27.468</c:v>
                </c:pt>
                <c:pt idx="13735" formatCode="General">
                  <c:v>27.47</c:v>
                </c:pt>
                <c:pt idx="13736" formatCode="General">
                  <c:v>27.472000000000001</c:v>
                </c:pt>
                <c:pt idx="13737" formatCode="General">
                  <c:v>27.474</c:v>
                </c:pt>
                <c:pt idx="13738" formatCode="General">
                  <c:v>27.475999999999999</c:v>
                </c:pt>
                <c:pt idx="13739" formatCode="General">
                  <c:v>27.478000000000002</c:v>
                </c:pt>
                <c:pt idx="13740" formatCode="General">
                  <c:v>27.48</c:v>
                </c:pt>
                <c:pt idx="13741" formatCode="General">
                  <c:v>27.481999999999999</c:v>
                </c:pt>
                <c:pt idx="13742" formatCode="General">
                  <c:v>27.484000000000002</c:v>
                </c:pt>
                <c:pt idx="13743" formatCode="General">
                  <c:v>27.486000000000001</c:v>
                </c:pt>
                <c:pt idx="13744" formatCode="General">
                  <c:v>27.488</c:v>
                </c:pt>
                <c:pt idx="13745" formatCode="General">
                  <c:v>27.49</c:v>
                </c:pt>
                <c:pt idx="13746" formatCode="General">
                  <c:v>27.492000000000001</c:v>
                </c:pt>
                <c:pt idx="13747" formatCode="General">
                  <c:v>27.494</c:v>
                </c:pt>
                <c:pt idx="13748" formatCode="General">
                  <c:v>27.495999999999999</c:v>
                </c:pt>
                <c:pt idx="13749" formatCode="General">
                  <c:v>27.498000000000001</c:v>
                </c:pt>
                <c:pt idx="13750" formatCode="General">
                  <c:v>27.5</c:v>
                </c:pt>
                <c:pt idx="13751" formatCode="General">
                  <c:v>27.501999999999999</c:v>
                </c:pt>
                <c:pt idx="13752" formatCode="General">
                  <c:v>27.504000000000001</c:v>
                </c:pt>
                <c:pt idx="13753" formatCode="General">
                  <c:v>27.506</c:v>
                </c:pt>
                <c:pt idx="13754" formatCode="General">
                  <c:v>27.507999999999999</c:v>
                </c:pt>
                <c:pt idx="13755" formatCode="General">
                  <c:v>27.51</c:v>
                </c:pt>
                <c:pt idx="13756" formatCode="General">
                  <c:v>27.512</c:v>
                </c:pt>
                <c:pt idx="13757" formatCode="General">
                  <c:v>27.513999999999999</c:v>
                </c:pt>
                <c:pt idx="13758" formatCode="General">
                  <c:v>27.515999999999998</c:v>
                </c:pt>
                <c:pt idx="13759" formatCode="General">
                  <c:v>27.518000000000001</c:v>
                </c:pt>
                <c:pt idx="13760" formatCode="General">
                  <c:v>27.52</c:v>
                </c:pt>
                <c:pt idx="13761" formatCode="General">
                  <c:v>27.521999999999998</c:v>
                </c:pt>
                <c:pt idx="13762" formatCode="General">
                  <c:v>27.524000000000001</c:v>
                </c:pt>
                <c:pt idx="13763" formatCode="General">
                  <c:v>27.526</c:v>
                </c:pt>
                <c:pt idx="13764" formatCode="General">
                  <c:v>27.527999999999999</c:v>
                </c:pt>
                <c:pt idx="13765" formatCode="General">
                  <c:v>27.53</c:v>
                </c:pt>
                <c:pt idx="13766" formatCode="General">
                  <c:v>27.532</c:v>
                </c:pt>
                <c:pt idx="13767" formatCode="General">
                  <c:v>27.533999999999999</c:v>
                </c:pt>
                <c:pt idx="13768" formatCode="General">
                  <c:v>27.536000000000001</c:v>
                </c:pt>
                <c:pt idx="13769" formatCode="General">
                  <c:v>27.538</c:v>
                </c:pt>
                <c:pt idx="13770" formatCode="General">
                  <c:v>27.54</c:v>
                </c:pt>
                <c:pt idx="13771" formatCode="General">
                  <c:v>27.542000000000002</c:v>
                </c:pt>
                <c:pt idx="13772" formatCode="General">
                  <c:v>27.544</c:v>
                </c:pt>
                <c:pt idx="13773" formatCode="General">
                  <c:v>27.545999999999999</c:v>
                </c:pt>
                <c:pt idx="13774" formatCode="General">
                  <c:v>27.547999999999998</c:v>
                </c:pt>
                <c:pt idx="13775" formatCode="General">
                  <c:v>27.55</c:v>
                </c:pt>
                <c:pt idx="13776" formatCode="General">
                  <c:v>27.552</c:v>
                </c:pt>
                <c:pt idx="13777" formatCode="General">
                  <c:v>27.553999999999998</c:v>
                </c:pt>
                <c:pt idx="13778" formatCode="General">
                  <c:v>27.556000000000001</c:v>
                </c:pt>
                <c:pt idx="13779" formatCode="General">
                  <c:v>27.558</c:v>
                </c:pt>
                <c:pt idx="13780" formatCode="General">
                  <c:v>27.56</c:v>
                </c:pt>
                <c:pt idx="13781" formatCode="General">
                  <c:v>27.562000000000001</c:v>
                </c:pt>
                <c:pt idx="13782" formatCode="General">
                  <c:v>27.564</c:v>
                </c:pt>
                <c:pt idx="13783" formatCode="General">
                  <c:v>27.565999999999999</c:v>
                </c:pt>
                <c:pt idx="13784" formatCode="General">
                  <c:v>27.568000000000001</c:v>
                </c:pt>
                <c:pt idx="13785" formatCode="General">
                  <c:v>27.57</c:v>
                </c:pt>
                <c:pt idx="13786" formatCode="General">
                  <c:v>27.571999999999999</c:v>
                </c:pt>
                <c:pt idx="13787" formatCode="General">
                  <c:v>27.574000000000002</c:v>
                </c:pt>
                <c:pt idx="13788" formatCode="General">
                  <c:v>27.576000000000001</c:v>
                </c:pt>
                <c:pt idx="13789" formatCode="General">
                  <c:v>27.577999999999999</c:v>
                </c:pt>
                <c:pt idx="13790" formatCode="General">
                  <c:v>27.58</c:v>
                </c:pt>
                <c:pt idx="13791" formatCode="General">
                  <c:v>27.582000000000001</c:v>
                </c:pt>
                <c:pt idx="13792" formatCode="General">
                  <c:v>27.584</c:v>
                </c:pt>
                <c:pt idx="13793" formatCode="General">
                  <c:v>27.585999999999999</c:v>
                </c:pt>
                <c:pt idx="13794" formatCode="General">
                  <c:v>27.588000000000001</c:v>
                </c:pt>
                <c:pt idx="13795" formatCode="General">
                  <c:v>27.59</c:v>
                </c:pt>
                <c:pt idx="13796" formatCode="General">
                  <c:v>27.591999999999999</c:v>
                </c:pt>
                <c:pt idx="13797" formatCode="General">
                  <c:v>27.594000000000001</c:v>
                </c:pt>
                <c:pt idx="13798" formatCode="General">
                  <c:v>27.596</c:v>
                </c:pt>
                <c:pt idx="13799" formatCode="General">
                  <c:v>27.597999999999999</c:v>
                </c:pt>
                <c:pt idx="13800" formatCode="General">
                  <c:v>27.6</c:v>
                </c:pt>
                <c:pt idx="13801" formatCode="General">
                  <c:v>27.602</c:v>
                </c:pt>
                <c:pt idx="13802" formatCode="General">
                  <c:v>27.603999999999999</c:v>
                </c:pt>
                <c:pt idx="13803" formatCode="General">
                  <c:v>27.606000000000002</c:v>
                </c:pt>
                <c:pt idx="13804" formatCode="General">
                  <c:v>27.608000000000001</c:v>
                </c:pt>
                <c:pt idx="13805" formatCode="General">
                  <c:v>27.61</c:v>
                </c:pt>
                <c:pt idx="13806" formatCode="General">
                  <c:v>27.611999999999998</c:v>
                </c:pt>
                <c:pt idx="13807" formatCode="General">
                  <c:v>27.614000000000001</c:v>
                </c:pt>
                <c:pt idx="13808" formatCode="General">
                  <c:v>27.616</c:v>
                </c:pt>
                <c:pt idx="13809" formatCode="General">
                  <c:v>27.617999999999999</c:v>
                </c:pt>
                <c:pt idx="13810" formatCode="General">
                  <c:v>27.62</c:v>
                </c:pt>
                <c:pt idx="13811" formatCode="General">
                  <c:v>27.622</c:v>
                </c:pt>
                <c:pt idx="13812" formatCode="General">
                  <c:v>27.623999999999999</c:v>
                </c:pt>
                <c:pt idx="13813" formatCode="General">
                  <c:v>27.626000000000001</c:v>
                </c:pt>
                <c:pt idx="13814" formatCode="General">
                  <c:v>27.628</c:v>
                </c:pt>
                <c:pt idx="13815" formatCode="General">
                  <c:v>27.63</c:v>
                </c:pt>
                <c:pt idx="13816" formatCode="General">
                  <c:v>27.632000000000001</c:v>
                </c:pt>
                <c:pt idx="13817" formatCode="General">
                  <c:v>27.634</c:v>
                </c:pt>
                <c:pt idx="13818" formatCode="General">
                  <c:v>27.635999999999999</c:v>
                </c:pt>
                <c:pt idx="13819" formatCode="General">
                  <c:v>27.638000000000002</c:v>
                </c:pt>
                <c:pt idx="13820" formatCode="General">
                  <c:v>27.64</c:v>
                </c:pt>
                <c:pt idx="13821" formatCode="General">
                  <c:v>27.641999999999999</c:v>
                </c:pt>
                <c:pt idx="13822" formatCode="General">
                  <c:v>27.643999999999998</c:v>
                </c:pt>
                <c:pt idx="13823" formatCode="General">
                  <c:v>27.646000000000001</c:v>
                </c:pt>
                <c:pt idx="13824" formatCode="General">
                  <c:v>27.648</c:v>
                </c:pt>
                <c:pt idx="13825" formatCode="General">
                  <c:v>27.65</c:v>
                </c:pt>
                <c:pt idx="13826" formatCode="General">
                  <c:v>27.652000000000001</c:v>
                </c:pt>
                <c:pt idx="13827" formatCode="General">
                  <c:v>27.654</c:v>
                </c:pt>
                <c:pt idx="13828" formatCode="General">
                  <c:v>27.655999999999999</c:v>
                </c:pt>
                <c:pt idx="13829" formatCode="General">
                  <c:v>27.658000000000001</c:v>
                </c:pt>
                <c:pt idx="13830" formatCode="General">
                  <c:v>27.66</c:v>
                </c:pt>
                <c:pt idx="13831" formatCode="General">
                  <c:v>27.661999999999999</c:v>
                </c:pt>
                <c:pt idx="13832" formatCode="General">
                  <c:v>27.664000000000001</c:v>
                </c:pt>
                <c:pt idx="13833" formatCode="General">
                  <c:v>27.666</c:v>
                </c:pt>
                <c:pt idx="13834" formatCode="General">
                  <c:v>27.667999999999999</c:v>
                </c:pt>
                <c:pt idx="13835" formatCode="General">
                  <c:v>27.67</c:v>
                </c:pt>
                <c:pt idx="13836" formatCode="General">
                  <c:v>27.672000000000001</c:v>
                </c:pt>
                <c:pt idx="13837" formatCode="General">
                  <c:v>27.673999999999999</c:v>
                </c:pt>
                <c:pt idx="13838" formatCode="General">
                  <c:v>27.675999999999998</c:v>
                </c:pt>
                <c:pt idx="13839" formatCode="General">
                  <c:v>27.678000000000001</c:v>
                </c:pt>
                <c:pt idx="13840" formatCode="General">
                  <c:v>27.68</c:v>
                </c:pt>
                <c:pt idx="13841" formatCode="General">
                  <c:v>27.681999999999999</c:v>
                </c:pt>
                <c:pt idx="13842" formatCode="General">
                  <c:v>27.684000000000001</c:v>
                </c:pt>
                <c:pt idx="13843" formatCode="General">
                  <c:v>27.686</c:v>
                </c:pt>
                <c:pt idx="13844" formatCode="General">
                  <c:v>27.687999999999999</c:v>
                </c:pt>
                <c:pt idx="13845" formatCode="General">
                  <c:v>27.69</c:v>
                </c:pt>
                <c:pt idx="13846" formatCode="General">
                  <c:v>27.692</c:v>
                </c:pt>
                <c:pt idx="13847" formatCode="General">
                  <c:v>27.693999999999999</c:v>
                </c:pt>
                <c:pt idx="13848" formatCode="General">
                  <c:v>27.696000000000002</c:v>
                </c:pt>
                <c:pt idx="13849" formatCode="General">
                  <c:v>27.698</c:v>
                </c:pt>
                <c:pt idx="13850" formatCode="General">
                  <c:v>27.7</c:v>
                </c:pt>
                <c:pt idx="13851" formatCode="General">
                  <c:v>27.702000000000002</c:v>
                </c:pt>
                <c:pt idx="13852" formatCode="General">
                  <c:v>27.704000000000001</c:v>
                </c:pt>
                <c:pt idx="13853" formatCode="General">
                  <c:v>27.706</c:v>
                </c:pt>
                <c:pt idx="13854" formatCode="General">
                  <c:v>27.707999999999998</c:v>
                </c:pt>
                <c:pt idx="13855" formatCode="General">
                  <c:v>27.71</c:v>
                </c:pt>
                <c:pt idx="13856" formatCode="General">
                  <c:v>27.712</c:v>
                </c:pt>
                <c:pt idx="13857" formatCode="General">
                  <c:v>27.713999999999999</c:v>
                </c:pt>
                <c:pt idx="13858" formatCode="General">
                  <c:v>27.716000000000001</c:v>
                </c:pt>
                <c:pt idx="13859" formatCode="General">
                  <c:v>27.718</c:v>
                </c:pt>
                <c:pt idx="13860" formatCode="General">
                  <c:v>27.72</c:v>
                </c:pt>
                <c:pt idx="13861" formatCode="General">
                  <c:v>27.722000000000001</c:v>
                </c:pt>
                <c:pt idx="13862" formatCode="General">
                  <c:v>27.724</c:v>
                </c:pt>
                <c:pt idx="13863" formatCode="General">
                  <c:v>27.725999999999999</c:v>
                </c:pt>
                <c:pt idx="13864" formatCode="General">
                  <c:v>27.728000000000002</c:v>
                </c:pt>
                <c:pt idx="13865" formatCode="General">
                  <c:v>27.73</c:v>
                </c:pt>
                <c:pt idx="13866" formatCode="General">
                  <c:v>27.731999999999999</c:v>
                </c:pt>
                <c:pt idx="13867" formatCode="General">
                  <c:v>27.734000000000002</c:v>
                </c:pt>
                <c:pt idx="13868" formatCode="General">
                  <c:v>27.736000000000001</c:v>
                </c:pt>
                <c:pt idx="13869" formatCode="General">
                  <c:v>27.738</c:v>
                </c:pt>
                <c:pt idx="13870" formatCode="General">
                  <c:v>27.74</c:v>
                </c:pt>
                <c:pt idx="13871" formatCode="General">
                  <c:v>27.742000000000001</c:v>
                </c:pt>
                <c:pt idx="13872" formatCode="General">
                  <c:v>27.744</c:v>
                </c:pt>
                <c:pt idx="13873" formatCode="General">
                  <c:v>27.745999999999999</c:v>
                </c:pt>
                <c:pt idx="13874" formatCode="General">
                  <c:v>27.748000000000001</c:v>
                </c:pt>
                <c:pt idx="13875" formatCode="General">
                  <c:v>27.75</c:v>
                </c:pt>
                <c:pt idx="13876" formatCode="General">
                  <c:v>27.751999999999999</c:v>
                </c:pt>
                <c:pt idx="13877" formatCode="General">
                  <c:v>27.754000000000001</c:v>
                </c:pt>
                <c:pt idx="13878" formatCode="General">
                  <c:v>27.756</c:v>
                </c:pt>
                <c:pt idx="13879" formatCode="General">
                  <c:v>27.757999999999999</c:v>
                </c:pt>
                <c:pt idx="13880" formatCode="General">
                  <c:v>27.76</c:v>
                </c:pt>
                <c:pt idx="13881" formatCode="General">
                  <c:v>27.762</c:v>
                </c:pt>
                <c:pt idx="13882" formatCode="General">
                  <c:v>27.763999999999999</c:v>
                </c:pt>
                <c:pt idx="13883" formatCode="General">
                  <c:v>27.765999999999998</c:v>
                </c:pt>
                <c:pt idx="13884" formatCode="General">
                  <c:v>27.768000000000001</c:v>
                </c:pt>
                <c:pt idx="13885" formatCode="General">
                  <c:v>27.77</c:v>
                </c:pt>
                <c:pt idx="13886" formatCode="General">
                  <c:v>27.771999999999998</c:v>
                </c:pt>
                <c:pt idx="13887" formatCode="General">
                  <c:v>27.774000000000001</c:v>
                </c:pt>
                <c:pt idx="13888" formatCode="General">
                  <c:v>27.776</c:v>
                </c:pt>
                <c:pt idx="13889" formatCode="General">
                  <c:v>27.777999999999999</c:v>
                </c:pt>
                <c:pt idx="13890" formatCode="General">
                  <c:v>27.78</c:v>
                </c:pt>
                <c:pt idx="13891" formatCode="General">
                  <c:v>27.782</c:v>
                </c:pt>
                <c:pt idx="13892" formatCode="General">
                  <c:v>27.783999999999999</c:v>
                </c:pt>
                <c:pt idx="13893" formatCode="General">
                  <c:v>27.786000000000001</c:v>
                </c:pt>
                <c:pt idx="13894" formatCode="General">
                  <c:v>27.788</c:v>
                </c:pt>
                <c:pt idx="13895" formatCode="General">
                  <c:v>27.79</c:v>
                </c:pt>
                <c:pt idx="13896" formatCode="General">
                  <c:v>27.792000000000002</c:v>
                </c:pt>
                <c:pt idx="13897" formatCode="General">
                  <c:v>27.794</c:v>
                </c:pt>
                <c:pt idx="13898" formatCode="General">
                  <c:v>27.795999999999999</c:v>
                </c:pt>
                <c:pt idx="13899" formatCode="General">
                  <c:v>27.797999999999998</c:v>
                </c:pt>
                <c:pt idx="13900" formatCode="General">
                  <c:v>27.8</c:v>
                </c:pt>
                <c:pt idx="13901" formatCode="General">
                  <c:v>27.802</c:v>
                </c:pt>
                <c:pt idx="13902" formatCode="General">
                  <c:v>27.803999999999998</c:v>
                </c:pt>
                <c:pt idx="13903" formatCode="General">
                  <c:v>27.806000000000001</c:v>
                </c:pt>
                <c:pt idx="13904" formatCode="General">
                  <c:v>27.808</c:v>
                </c:pt>
                <c:pt idx="13905" formatCode="General">
                  <c:v>27.81</c:v>
                </c:pt>
                <c:pt idx="13906" formatCode="General">
                  <c:v>27.812000000000001</c:v>
                </c:pt>
                <c:pt idx="13907" formatCode="General">
                  <c:v>27.814</c:v>
                </c:pt>
                <c:pt idx="13908" formatCode="General">
                  <c:v>27.815999999999999</c:v>
                </c:pt>
                <c:pt idx="13909" formatCode="General">
                  <c:v>27.818000000000001</c:v>
                </c:pt>
                <c:pt idx="13910" formatCode="General">
                  <c:v>27.82</c:v>
                </c:pt>
                <c:pt idx="13911" formatCode="General">
                  <c:v>27.821999999999999</c:v>
                </c:pt>
                <c:pt idx="13912" formatCode="General">
                  <c:v>27.824000000000002</c:v>
                </c:pt>
                <c:pt idx="13913" formatCode="General">
                  <c:v>27.826000000000001</c:v>
                </c:pt>
                <c:pt idx="13914" formatCode="General">
                  <c:v>27.827999999999999</c:v>
                </c:pt>
                <c:pt idx="13915" formatCode="General">
                  <c:v>27.83</c:v>
                </c:pt>
                <c:pt idx="13916" formatCode="General">
                  <c:v>27.832000000000001</c:v>
                </c:pt>
                <c:pt idx="13917" formatCode="General">
                  <c:v>27.834</c:v>
                </c:pt>
                <c:pt idx="13918" formatCode="General">
                  <c:v>27.835999999999999</c:v>
                </c:pt>
                <c:pt idx="13919" formatCode="General">
                  <c:v>27.838000000000001</c:v>
                </c:pt>
                <c:pt idx="13920" formatCode="General">
                  <c:v>27.84</c:v>
                </c:pt>
                <c:pt idx="13921" formatCode="General">
                  <c:v>27.841999999999999</c:v>
                </c:pt>
                <c:pt idx="13922" formatCode="General">
                  <c:v>27.844000000000001</c:v>
                </c:pt>
                <c:pt idx="13923" formatCode="General">
                  <c:v>27.846</c:v>
                </c:pt>
                <c:pt idx="13924" formatCode="General">
                  <c:v>27.847999999999999</c:v>
                </c:pt>
                <c:pt idx="13925" formatCode="General">
                  <c:v>27.85</c:v>
                </c:pt>
                <c:pt idx="13926" formatCode="General">
                  <c:v>27.852</c:v>
                </c:pt>
                <c:pt idx="13927" formatCode="General">
                  <c:v>27.853999999999999</c:v>
                </c:pt>
                <c:pt idx="13928" formatCode="General">
                  <c:v>27.856000000000002</c:v>
                </c:pt>
                <c:pt idx="13929" formatCode="General">
                  <c:v>27.858000000000001</c:v>
                </c:pt>
                <c:pt idx="13930" formatCode="General">
                  <c:v>27.86</c:v>
                </c:pt>
                <c:pt idx="13931" formatCode="General">
                  <c:v>27.861999999999998</c:v>
                </c:pt>
                <c:pt idx="13932" formatCode="General">
                  <c:v>27.864000000000001</c:v>
                </c:pt>
                <c:pt idx="13933" formatCode="General">
                  <c:v>27.866</c:v>
                </c:pt>
                <c:pt idx="13934" formatCode="General">
                  <c:v>27.867999999999999</c:v>
                </c:pt>
                <c:pt idx="13935" formatCode="General">
                  <c:v>27.87</c:v>
                </c:pt>
                <c:pt idx="13936" formatCode="General">
                  <c:v>27.872</c:v>
                </c:pt>
                <c:pt idx="13937" formatCode="General">
                  <c:v>27.873999999999999</c:v>
                </c:pt>
                <c:pt idx="13938" formatCode="General">
                  <c:v>27.876000000000001</c:v>
                </c:pt>
                <c:pt idx="13939" formatCode="General">
                  <c:v>27.878</c:v>
                </c:pt>
                <c:pt idx="13940" formatCode="General">
                  <c:v>27.88</c:v>
                </c:pt>
                <c:pt idx="13941" formatCode="General">
                  <c:v>27.882000000000001</c:v>
                </c:pt>
                <c:pt idx="13942" formatCode="General">
                  <c:v>27.884</c:v>
                </c:pt>
                <c:pt idx="13943" formatCode="General">
                  <c:v>27.885999999999999</c:v>
                </c:pt>
                <c:pt idx="13944" formatCode="General">
                  <c:v>27.888000000000002</c:v>
                </c:pt>
                <c:pt idx="13945" formatCode="General">
                  <c:v>27.89</c:v>
                </c:pt>
                <c:pt idx="13946" formatCode="General">
                  <c:v>27.891999999999999</c:v>
                </c:pt>
                <c:pt idx="13947" formatCode="General">
                  <c:v>27.893999999999998</c:v>
                </c:pt>
                <c:pt idx="13948" formatCode="General">
                  <c:v>27.896000000000001</c:v>
                </c:pt>
                <c:pt idx="13949" formatCode="General">
                  <c:v>27.898</c:v>
                </c:pt>
                <c:pt idx="13950" formatCode="General">
                  <c:v>27.9</c:v>
                </c:pt>
                <c:pt idx="13951" formatCode="General">
                  <c:v>27.902000000000001</c:v>
                </c:pt>
                <c:pt idx="13952" formatCode="General">
                  <c:v>27.904</c:v>
                </c:pt>
                <c:pt idx="13953" formatCode="General">
                  <c:v>27.905999999999999</c:v>
                </c:pt>
                <c:pt idx="13954" formatCode="General">
                  <c:v>27.908000000000001</c:v>
                </c:pt>
                <c:pt idx="13955" formatCode="General">
                  <c:v>27.91</c:v>
                </c:pt>
                <c:pt idx="13956" formatCode="General">
                  <c:v>27.911999999999999</c:v>
                </c:pt>
                <c:pt idx="13957" formatCode="General">
                  <c:v>27.914000000000001</c:v>
                </c:pt>
                <c:pt idx="13958" formatCode="General">
                  <c:v>27.916</c:v>
                </c:pt>
                <c:pt idx="13959" formatCode="General">
                  <c:v>27.917999999999999</c:v>
                </c:pt>
                <c:pt idx="13960" formatCode="General">
                  <c:v>27.92</c:v>
                </c:pt>
                <c:pt idx="13961" formatCode="General">
                  <c:v>27.922000000000001</c:v>
                </c:pt>
                <c:pt idx="13962" formatCode="General">
                  <c:v>27.923999999999999</c:v>
                </c:pt>
                <c:pt idx="13963" formatCode="General">
                  <c:v>27.925999999999998</c:v>
                </c:pt>
                <c:pt idx="13964" formatCode="General">
                  <c:v>27.928000000000001</c:v>
                </c:pt>
                <c:pt idx="13965" formatCode="General">
                  <c:v>27.93</c:v>
                </c:pt>
                <c:pt idx="13966" formatCode="General">
                  <c:v>27.931999999999999</c:v>
                </c:pt>
                <c:pt idx="13967" formatCode="General">
                  <c:v>27.934000000000001</c:v>
                </c:pt>
                <c:pt idx="13968" formatCode="General">
                  <c:v>27.936</c:v>
                </c:pt>
                <c:pt idx="13969" formatCode="General">
                  <c:v>27.937999999999999</c:v>
                </c:pt>
                <c:pt idx="13970" formatCode="General">
                  <c:v>27.94</c:v>
                </c:pt>
                <c:pt idx="13971" formatCode="General">
                  <c:v>27.942</c:v>
                </c:pt>
                <c:pt idx="13972" formatCode="General">
                  <c:v>27.943999999999999</c:v>
                </c:pt>
                <c:pt idx="13973" formatCode="General">
                  <c:v>27.946000000000002</c:v>
                </c:pt>
                <c:pt idx="13974" formatCode="General">
                  <c:v>27.948</c:v>
                </c:pt>
                <c:pt idx="13975" formatCode="General">
                  <c:v>27.95</c:v>
                </c:pt>
                <c:pt idx="13976" formatCode="General">
                  <c:v>27.952000000000002</c:v>
                </c:pt>
                <c:pt idx="13977" formatCode="General">
                  <c:v>27.954000000000001</c:v>
                </c:pt>
                <c:pt idx="13978" formatCode="General">
                  <c:v>27.956</c:v>
                </c:pt>
                <c:pt idx="13979" formatCode="General">
                  <c:v>27.957999999999998</c:v>
                </c:pt>
                <c:pt idx="13980" formatCode="General">
                  <c:v>27.96</c:v>
                </c:pt>
                <c:pt idx="13981" formatCode="General">
                  <c:v>27.962</c:v>
                </c:pt>
                <c:pt idx="13982" formatCode="General">
                  <c:v>27.963999999999999</c:v>
                </c:pt>
                <c:pt idx="13983" formatCode="General">
                  <c:v>27.966000000000001</c:v>
                </c:pt>
                <c:pt idx="13984" formatCode="General">
                  <c:v>27.968</c:v>
                </c:pt>
                <c:pt idx="13985" formatCode="General">
                  <c:v>27.97</c:v>
                </c:pt>
                <c:pt idx="13986" formatCode="General">
                  <c:v>27.972000000000001</c:v>
                </c:pt>
                <c:pt idx="13987" formatCode="General">
                  <c:v>27.974</c:v>
                </c:pt>
                <c:pt idx="13988" formatCode="General">
                  <c:v>27.975999999999999</c:v>
                </c:pt>
                <c:pt idx="13989" formatCode="General">
                  <c:v>27.978000000000002</c:v>
                </c:pt>
                <c:pt idx="13990" formatCode="General">
                  <c:v>27.98</c:v>
                </c:pt>
                <c:pt idx="13991" formatCode="General">
                  <c:v>27.981999999999999</c:v>
                </c:pt>
                <c:pt idx="13992" formatCode="General">
                  <c:v>27.984000000000002</c:v>
                </c:pt>
                <c:pt idx="13993" formatCode="General">
                  <c:v>27.986000000000001</c:v>
                </c:pt>
                <c:pt idx="13994" formatCode="General">
                  <c:v>27.988</c:v>
                </c:pt>
                <c:pt idx="13995" formatCode="General">
                  <c:v>27.99</c:v>
                </c:pt>
                <c:pt idx="13996" formatCode="General">
                  <c:v>27.992000000000001</c:v>
                </c:pt>
                <c:pt idx="13997" formatCode="General">
                  <c:v>27.994</c:v>
                </c:pt>
                <c:pt idx="13998" formatCode="General">
                  <c:v>27.995999999999999</c:v>
                </c:pt>
                <c:pt idx="13999" formatCode="General">
                  <c:v>27.998000000000001</c:v>
                </c:pt>
                <c:pt idx="14000" formatCode="General">
                  <c:v>28</c:v>
                </c:pt>
                <c:pt idx="14001" formatCode="General">
                  <c:v>28.001999999999999</c:v>
                </c:pt>
                <c:pt idx="14002" formatCode="General">
                  <c:v>28.004000000000001</c:v>
                </c:pt>
                <c:pt idx="14003" formatCode="General">
                  <c:v>28.006</c:v>
                </c:pt>
                <c:pt idx="14004" formatCode="General">
                  <c:v>28.007999999999999</c:v>
                </c:pt>
                <c:pt idx="14005" formatCode="General">
                  <c:v>28.01</c:v>
                </c:pt>
                <c:pt idx="14006" formatCode="General">
                  <c:v>28.012</c:v>
                </c:pt>
                <c:pt idx="14007" formatCode="General">
                  <c:v>28.013999999999999</c:v>
                </c:pt>
                <c:pt idx="14008" formatCode="General">
                  <c:v>28.015999999999998</c:v>
                </c:pt>
                <c:pt idx="14009" formatCode="General">
                  <c:v>28.018000000000001</c:v>
                </c:pt>
                <c:pt idx="14010" formatCode="General">
                  <c:v>28.02</c:v>
                </c:pt>
                <c:pt idx="14011" formatCode="General">
                  <c:v>28.021999999999998</c:v>
                </c:pt>
                <c:pt idx="14012" formatCode="General">
                  <c:v>28.024000000000001</c:v>
                </c:pt>
                <c:pt idx="14013" formatCode="General">
                  <c:v>28.026</c:v>
                </c:pt>
                <c:pt idx="14014" formatCode="General">
                  <c:v>28.027999999999999</c:v>
                </c:pt>
                <c:pt idx="14015" formatCode="General">
                  <c:v>28.03</c:v>
                </c:pt>
                <c:pt idx="14016" formatCode="General">
                  <c:v>28.032</c:v>
                </c:pt>
                <c:pt idx="14017" formatCode="General">
                  <c:v>28.033999999999999</c:v>
                </c:pt>
                <c:pt idx="14018" formatCode="General">
                  <c:v>28.036000000000001</c:v>
                </c:pt>
                <c:pt idx="14019" formatCode="General">
                  <c:v>28.038</c:v>
                </c:pt>
                <c:pt idx="14020" formatCode="General">
                  <c:v>28.04</c:v>
                </c:pt>
                <c:pt idx="14021" formatCode="General">
                  <c:v>28.042000000000002</c:v>
                </c:pt>
                <c:pt idx="14022" formatCode="General">
                  <c:v>28.044</c:v>
                </c:pt>
                <c:pt idx="14023" formatCode="General">
                  <c:v>28.045999999999999</c:v>
                </c:pt>
                <c:pt idx="14024" formatCode="General">
                  <c:v>28.047999999999998</c:v>
                </c:pt>
                <c:pt idx="14025" formatCode="General">
                  <c:v>28.05</c:v>
                </c:pt>
                <c:pt idx="14026" formatCode="General">
                  <c:v>28.052</c:v>
                </c:pt>
                <c:pt idx="14027" formatCode="General">
                  <c:v>28.053999999999998</c:v>
                </c:pt>
                <c:pt idx="14028" formatCode="General">
                  <c:v>28.056000000000001</c:v>
                </c:pt>
                <c:pt idx="14029" formatCode="General">
                  <c:v>28.058</c:v>
                </c:pt>
                <c:pt idx="14030" formatCode="General">
                  <c:v>28.06</c:v>
                </c:pt>
                <c:pt idx="14031" formatCode="General">
                  <c:v>28.062000000000001</c:v>
                </c:pt>
                <c:pt idx="14032" formatCode="General">
                  <c:v>28.064</c:v>
                </c:pt>
                <c:pt idx="14033" formatCode="General">
                  <c:v>28.065999999999999</c:v>
                </c:pt>
                <c:pt idx="14034" formatCode="General">
                  <c:v>28.068000000000001</c:v>
                </c:pt>
                <c:pt idx="14035" formatCode="General">
                  <c:v>28.07</c:v>
                </c:pt>
                <c:pt idx="14036" formatCode="General">
                  <c:v>28.071999999999999</c:v>
                </c:pt>
                <c:pt idx="14037" formatCode="General">
                  <c:v>28.074000000000002</c:v>
                </c:pt>
                <c:pt idx="14038" formatCode="General">
                  <c:v>28.076000000000001</c:v>
                </c:pt>
                <c:pt idx="14039" formatCode="General">
                  <c:v>28.077999999999999</c:v>
                </c:pt>
                <c:pt idx="14040" formatCode="General">
                  <c:v>28.08</c:v>
                </c:pt>
                <c:pt idx="14041" formatCode="General">
                  <c:v>28.082000000000001</c:v>
                </c:pt>
                <c:pt idx="14042" formatCode="General">
                  <c:v>28.084</c:v>
                </c:pt>
                <c:pt idx="14043" formatCode="General">
                  <c:v>28.085999999999999</c:v>
                </c:pt>
                <c:pt idx="14044" formatCode="General">
                  <c:v>28.088000000000001</c:v>
                </c:pt>
                <c:pt idx="14045" formatCode="General">
                  <c:v>28.09</c:v>
                </c:pt>
                <c:pt idx="14046" formatCode="General">
                  <c:v>28.091999999999999</c:v>
                </c:pt>
                <c:pt idx="14047" formatCode="General">
                  <c:v>28.094000000000001</c:v>
                </c:pt>
                <c:pt idx="14048" formatCode="General">
                  <c:v>28.096</c:v>
                </c:pt>
                <c:pt idx="14049" formatCode="General">
                  <c:v>28.097999999999999</c:v>
                </c:pt>
                <c:pt idx="14050" formatCode="General">
                  <c:v>28.1</c:v>
                </c:pt>
                <c:pt idx="14051" formatCode="General">
                  <c:v>28.102</c:v>
                </c:pt>
                <c:pt idx="14052" formatCode="General">
                  <c:v>28.103999999999999</c:v>
                </c:pt>
                <c:pt idx="14053" formatCode="General">
                  <c:v>28.106000000000002</c:v>
                </c:pt>
                <c:pt idx="14054" formatCode="General">
                  <c:v>28.108000000000001</c:v>
                </c:pt>
                <c:pt idx="14055" formatCode="General">
                  <c:v>28.11</c:v>
                </c:pt>
                <c:pt idx="14056" formatCode="General">
                  <c:v>28.111999999999998</c:v>
                </c:pt>
                <c:pt idx="14057" formatCode="General">
                  <c:v>28.114000000000001</c:v>
                </c:pt>
                <c:pt idx="14058" formatCode="General">
                  <c:v>28.116</c:v>
                </c:pt>
                <c:pt idx="14059" formatCode="General">
                  <c:v>28.117999999999999</c:v>
                </c:pt>
                <c:pt idx="14060" formatCode="General">
                  <c:v>28.12</c:v>
                </c:pt>
                <c:pt idx="14061" formatCode="General">
                  <c:v>28.122</c:v>
                </c:pt>
                <c:pt idx="14062" formatCode="General">
                  <c:v>28.123999999999999</c:v>
                </c:pt>
                <c:pt idx="14063" formatCode="General">
                  <c:v>28.126000000000001</c:v>
                </c:pt>
                <c:pt idx="14064" formatCode="General">
                  <c:v>28.128</c:v>
                </c:pt>
                <c:pt idx="14065" formatCode="General">
                  <c:v>28.13</c:v>
                </c:pt>
                <c:pt idx="14066" formatCode="General">
                  <c:v>28.132000000000001</c:v>
                </c:pt>
                <c:pt idx="14067" formatCode="General">
                  <c:v>28.134</c:v>
                </c:pt>
                <c:pt idx="14068" formatCode="General">
                  <c:v>28.135999999999999</c:v>
                </c:pt>
                <c:pt idx="14069" formatCode="General">
                  <c:v>28.138000000000002</c:v>
                </c:pt>
                <c:pt idx="14070" formatCode="General">
                  <c:v>28.14</c:v>
                </c:pt>
                <c:pt idx="14071" formatCode="General">
                  <c:v>28.141999999999999</c:v>
                </c:pt>
                <c:pt idx="14072" formatCode="General">
                  <c:v>28.143999999999998</c:v>
                </c:pt>
                <c:pt idx="14073" formatCode="General">
                  <c:v>28.146000000000001</c:v>
                </c:pt>
                <c:pt idx="14074" formatCode="General">
                  <c:v>28.148</c:v>
                </c:pt>
                <c:pt idx="14075" formatCode="General">
                  <c:v>28.15</c:v>
                </c:pt>
                <c:pt idx="14076" formatCode="General">
                  <c:v>28.152000000000001</c:v>
                </c:pt>
                <c:pt idx="14077" formatCode="General">
                  <c:v>28.154</c:v>
                </c:pt>
                <c:pt idx="14078" formatCode="General">
                  <c:v>28.155999999999999</c:v>
                </c:pt>
                <c:pt idx="14079" formatCode="General">
                  <c:v>28.158000000000001</c:v>
                </c:pt>
                <c:pt idx="14080" formatCode="General">
                  <c:v>28.16</c:v>
                </c:pt>
                <c:pt idx="14081" formatCode="General">
                  <c:v>28.161999999999999</c:v>
                </c:pt>
                <c:pt idx="14082" formatCode="General">
                  <c:v>28.164000000000001</c:v>
                </c:pt>
                <c:pt idx="14083" formatCode="General">
                  <c:v>28.166</c:v>
                </c:pt>
                <c:pt idx="14084" formatCode="General">
                  <c:v>28.167999999999999</c:v>
                </c:pt>
                <c:pt idx="14085" formatCode="General">
                  <c:v>28.17</c:v>
                </c:pt>
                <c:pt idx="14086" formatCode="General">
                  <c:v>28.172000000000001</c:v>
                </c:pt>
                <c:pt idx="14087" formatCode="General">
                  <c:v>28.173999999999999</c:v>
                </c:pt>
                <c:pt idx="14088" formatCode="General">
                  <c:v>28.175999999999998</c:v>
                </c:pt>
                <c:pt idx="14089" formatCode="General">
                  <c:v>28.178000000000001</c:v>
                </c:pt>
                <c:pt idx="14090" formatCode="General">
                  <c:v>28.18</c:v>
                </c:pt>
                <c:pt idx="14091" formatCode="General">
                  <c:v>28.181999999999999</c:v>
                </c:pt>
                <c:pt idx="14092" formatCode="General">
                  <c:v>28.184000000000001</c:v>
                </c:pt>
                <c:pt idx="14093" formatCode="General">
                  <c:v>28.186</c:v>
                </c:pt>
                <c:pt idx="14094" formatCode="General">
                  <c:v>28.187999999999999</c:v>
                </c:pt>
                <c:pt idx="14095" formatCode="General">
                  <c:v>28.19</c:v>
                </c:pt>
                <c:pt idx="14096" formatCode="General">
                  <c:v>28.192</c:v>
                </c:pt>
                <c:pt idx="14097" formatCode="General">
                  <c:v>28.193999999999999</c:v>
                </c:pt>
                <c:pt idx="14098" formatCode="General">
                  <c:v>28.196000000000002</c:v>
                </c:pt>
                <c:pt idx="14099" formatCode="General">
                  <c:v>28.198</c:v>
                </c:pt>
                <c:pt idx="14100" formatCode="General">
                  <c:v>28.2</c:v>
                </c:pt>
                <c:pt idx="14101" formatCode="General">
                  <c:v>28.202000000000002</c:v>
                </c:pt>
                <c:pt idx="14102" formatCode="General">
                  <c:v>28.204000000000001</c:v>
                </c:pt>
                <c:pt idx="14103" formatCode="General">
                  <c:v>28.206</c:v>
                </c:pt>
                <c:pt idx="14104" formatCode="General">
                  <c:v>28.207999999999998</c:v>
                </c:pt>
                <c:pt idx="14105" formatCode="General">
                  <c:v>28.21</c:v>
                </c:pt>
                <c:pt idx="14106" formatCode="General">
                  <c:v>28.212</c:v>
                </c:pt>
                <c:pt idx="14107" formatCode="General">
                  <c:v>28.213999999999999</c:v>
                </c:pt>
                <c:pt idx="14108" formatCode="General">
                  <c:v>28.216000000000001</c:v>
                </c:pt>
                <c:pt idx="14109" formatCode="General">
                  <c:v>28.218</c:v>
                </c:pt>
                <c:pt idx="14110" formatCode="General">
                  <c:v>28.22</c:v>
                </c:pt>
                <c:pt idx="14111" formatCode="General">
                  <c:v>28.222000000000001</c:v>
                </c:pt>
                <c:pt idx="14112" formatCode="General">
                  <c:v>28.224</c:v>
                </c:pt>
                <c:pt idx="14113" formatCode="General">
                  <c:v>28.225999999999999</c:v>
                </c:pt>
                <c:pt idx="14114" formatCode="General">
                  <c:v>28.228000000000002</c:v>
                </c:pt>
                <c:pt idx="14115" formatCode="General">
                  <c:v>28.23</c:v>
                </c:pt>
                <c:pt idx="14116" formatCode="General">
                  <c:v>28.231999999999999</c:v>
                </c:pt>
                <c:pt idx="14117" formatCode="General">
                  <c:v>28.234000000000002</c:v>
                </c:pt>
                <c:pt idx="14118" formatCode="General">
                  <c:v>28.236000000000001</c:v>
                </c:pt>
                <c:pt idx="14119" formatCode="General">
                  <c:v>28.238</c:v>
                </c:pt>
                <c:pt idx="14120" formatCode="General">
                  <c:v>28.24</c:v>
                </c:pt>
                <c:pt idx="14121" formatCode="General">
                  <c:v>28.242000000000001</c:v>
                </c:pt>
                <c:pt idx="14122" formatCode="General">
                  <c:v>28.244</c:v>
                </c:pt>
                <c:pt idx="14123" formatCode="General">
                  <c:v>28.245999999999999</c:v>
                </c:pt>
                <c:pt idx="14124" formatCode="General">
                  <c:v>28.248000000000001</c:v>
                </c:pt>
                <c:pt idx="14125" formatCode="General">
                  <c:v>28.25</c:v>
                </c:pt>
                <c:pt idx="14126" formatCode="General">
                  <c:v>28.251999999999999</c:v>
                </c:pt>
                <c:pt idx="14127" formatCode="General">
                  <c:v>28.254000000000001</c:v>
                </c:pt>
                <c:pt idx="14128" formatCode="General">
                  <c:v>28.256</c:v>
                </c:pt>
                <c:pt idx="14129" formatCode="General">
                  <c:v>28.257999999999999</c:v>
                </c:pt>
                <c:pt idx="14130" formatCode="General">
                  <c:v>28.26</c:v>
                </c:pt>
                <c:pt idx="14131" formatCode="General">
                  <c:v>28.262</c:v>
                </c:pt>
                <c:pt idx="14132" formatCode="General">
                  <c:v>28.263999999999999</c:v>
                </c:pt>
                <c:pt idx="14133" formatCode="General">
                  <c:v>28.265999999999998</c:v>
                </c:pt>
                <c:pt idx="14134" formatCode="General">
                  <c:v>28.268000000000001</c:v>
                </c:pt>
                <c:pt idx="14135" formatCode="General">
                  <c:v>28.27</c:v>
                </c:pt>
                <c:pt idx="14136" formatCode="General">
                  <c:v>28.271999999999998</c:v>
                </c:pt>
                <c:pt idx="14137" formatCode="General">
                  <c:v>28.274000000000001</c:v>
                </c:pt>
                <c:pt idx="14138" formatCode="General">
                  <c:v>28.276</c:v>
                </c:pt>
                <c:pt idx="14139" formatCode="General">
                  <c:v>28.277999999999999</c:v>
                </c:pt>
                <c:pt idx="14140" formatCode="General">
                  <c:v>28.28</c:v>
                </c:pt>
                <c:pt idx="14141" formatCode="General">
                  <c:v>28.282</c:v>
                </c:pt>
                <c:pt idx="14142" formatCode="General">
                  <c:v>28.283999999999999</c:v>
                </c:pt>
                <c:pt idx="14143" formatCode="General">
                  <c:v>28.286000000000001</c:v>
                </c:pt>
                <c:pt idx="14144" formatCode="General">
                  <c:v>28.288</c:v>
                </c:pt>
                <c:pt idx="14145" formatCode="General">
                  <c:v>28.29</c:v>
                </c:pt>
                <c:pt idx="14146" formatCode="General">
                  <c:v>28.292000000000002</c:v>
                </c:pt>
                <c:pt idx="14147" formatCode="General">
                  <c:v>28.294</c:v>
                </c:pt>
                <c:pt idx="14148" formatCode="General">
                  <c:v>28.295999999999999</c:v>
                </c:pt>
                <c:pt idx="14149" formatCode="General">
                  <c:v>28.297999999999998</c:v>
                </c:pt>
                <c:pt idx="14150" formatCode="General">
                  <c:v>28.3</c:v>
                </c:pt>
                <c:pt idx="14151" formatCode="General">
                  <c:v>28.302</c:v>
                </c:pt>
                <c:pt idx="14152" formatCode="General">
                  <c:v>28.303999999999998</c:v>
                </c:pt>
                <c:pt idx="14153" formatCode="General">
                  <c:v>28.306000000000001</c:v>
                </c:pt>
                <c:pt idx="14154" formatCode="General">
                  <c:v>28.308</c:v>
                </c:pt>
                <c:pt idx="14155" formatCode="General">
                  <c:v>28.31</c:v>
                </c:pt>
                <c:pt idx="14156" formatCode="General">
                  <c:v>28.312000000000001</c:v>
                </c:pt>
                <c:pt idx="14157" formatCode="General">
                  <c:v>28.314</c:v>
                </c:pt>
                <c:pt idx="14158" formatCode="General">
                  <c:v>28.315999999999999</c:v>
                </c:pt>
                <c:pt idx="14159" formatCode="General">
                  <c:v>28.318000000000001</c:v>
                </c:pt>
                <c:pt idx="14160" formatCode="General">
                  <c:v>28.32</c:v>
                </c:pt>
                <c:pt idx="14161" formatCode="General">
                  <c:v>28.321999999999999</c:v>
                </c:pt>
                <c:pt idx="14162" formatCode="General">
                  <c:v>28.324000000000002</c:v>
                </c:pt>
                <c:pt idx="14163" formatCode="General">
                  <c:v>28.326000000000001</c:v>
                </c:pt>
                <c:pt idx="14164" formatCode="General">
                  <c:v>28.327999999999999</c:v>
                </c:pt>
                <c:pt idx="14165" formatCode="General">
                  <c:v>28.33</c:v>
                </c:pt>
                <c:pt idx="14166" formatCode="General">
                  <c:v>28.332000000000001</c:v>
                </c:pt>
                <c:pt idx="14167" formatCode="General">
                  <c:v>28.334</c:v>
                </c:pt>
                <c:pt idx="14168" formatCode="General">
                  <c:v>28.335999999999999</c:v>
                </c:pt>
                <c:pt idx="14169" formatCode="General">
                  <c:v>28.338000000000001</c:v>
                </c:pt>
                <c:pt idx="14170" formatCode="General">
                  <c:v>28.34</c:v>
                </c:pt>
                <c:pt idx="14171" formatCode="General">
                  <c:v>28.341999999999999</c:v>
                </c:pt>
                <c:pt idx="14172" formatCode="General">
                  <c:v>28.344000000000001</c:v>
                </c:pt>
                <c:pt idx="14173" formatCode="General">
                  <c:v>28.346</c:v>
                </c:pt>
                <c:pt idx="14174" formatCode="General">
                  <c:v>28.347999999999999</c:v>
                </c:pt>
                <c:pt idx="14175" formatCode="General">
                  <c:v>28.35</c:v>
                </c:pt>
                <c:pt idx="14176" formatCode="General">
                  <c:v>28.352</c:v>
                </c:pt>
                <c:pt idx="14177" formatCode="General">
                  <c:v>28.353999999999999</c:v>
                </c:pt>
                <c:pt idx="14178" formatCode="General">
                  <c:v>28.356000000000002</c:v>
                </c:pt>
                <c:pt idx="14179" formatCode="General">
                  <c:v>28.358000000000001</c:v>
                </c:pt>
                <c:pt idx="14180" formatCode="General">
                  <c:v>28.36</c:v>
                </c:pt>
                <c:pt idx="14181" formatCode="General">
                  <c:v>28.361999999999998</c:v>
                </c:pt>
                <c:pt idx="14182" formatCode="General">
                  <c:v>28.364000000000001</c:v>
                </c:pt>
                <c:pt idx="14183" formatCode="General">
                  <c:v>28.366</c:v>
                </c:pt>
                <c:pt idx="14184" formatCode="General">
                  <c:v>28.367999999999999</c:v>
                </c:pt>
                <c:pt idx="14185" formatCode="General">
                  <c:v>28.37</c:v>
                </c:pt>
                <c:pt idx="14186" formatCode="General">
                  <c:v>28.372</c:v>
                </c:pt>
                <c:pt idx="14187" formatCode="General">
                  <c:v>28.373999999999999</c:v>
                </c:pt>
                <c:pt idx="14188" formatCode="General">
                  <c:v>28.376000000000001</c:v>
                </c:pt>
                <c:pt idx="14189" formatCode="General">
                  <c:v>28.378</c:v>
                </c:pt>
                <c:pt idx="14190" formatCode="General">
                  <c:v>28.38</c:v>
                </c:pt>
                <c:pt idx="14191" formatCode="General">
                  <c:v>28.382000000000001</c:v>
                </c:pt>
                <c:pt idx="14192" formatCode="General">
                  <c:v>28.384</c:v>
                </c:pt>
                <c:pt idx="14193" formatCode="General">
                  <c:v>28.385999999999999</c:v>
                </c:pt>
                <c:pt idx="14194" formatCode="General">
                  <c:v>28.388000000000002</c:v>
                </c:pt>
                <c:pt idx="14195" formatCode="General">
                  <c:v>28.39</c:v>
                </c:pt>
                <c:pt idx="14196" formatCode="General">
                  <c:v>28.391999999999999</c:v>
                </c:pt>
                <c:pt idx="14197" formatCode="General">
                  <c:v>28.393999999999998</c:v>
                </c:pt>
                <c:pt idx="14198" formatCode="General">
                  <c:v>28.396000000000001</c:v>
                </c:pt>
                <c:pt idx="14199" formatCode="General">
                  <c:v>28.398</c:v>
                </c:pt>
                <c:pt idx="14200" formatCode="General">
                  <c:v>28.4</c:v>
                </c:pt>
                <c:pt idx="14201" formatCode="General">
                  <c:v>28.402000000000001</c:v>
                </c:pt>
                <c:pt idx="14202" formatCode="General">
                  <c:v>28.404</c:v>
                </c:pt>
                <c:pt idx="14203" formatCode="General">
                  <c:v>28.405999999999999</c:v>
                </c:pt>
                <c:pt idx="14204" formatCode="General">
                  <c:v>28.408000000000001</c:v>
                </c:pt>
                <c:pt idx="14205" formatCode="General">
                  <c:v>28.41</c:v>
                </c:pt>
                <c:pt idx="14206" formatCode="General">
                  <c:v>28.411999999999999</c:v>
                </c:pt>
                <c:pt idx="14207" formatCode="General">
                  <c:v>28.414000000000001</c:v>
                </c:pt>
                <c:pt idx="14208" formatCode="General">
                  <c:v>28.416</c:v>
                </c:pt>
                <c:pt idx="14209" formatCode="General">
                  <c:v>28.417999999999999</c:v>
                </c:pt>
                <c:pt idx="14210" formatCode="General">
                  <c:v>28.42</c:v>
                </c:pt>
                <c:pt idx="14211" formatCode="General">
                  <c:v>28.422000000000001</c:v>
                </c:pt>
                <c:pt idx="14212" formatCode="General">
                  <c:v>28.423999999999999</c:v>
                </c:pt>
                <c:pt idx="14213" formatCode="General">
                  <c:v>28.425999999999998</c:v>
                </c:pt>
                <c:pt idx="14214" formatCode="General">
                  <c:v>28.428000000000001</c:v>
                </c:pt>
                <c:pt idx="14215" formatCode="General">
                  <c:v>28.43</c:v>
                </c:pt>
                <c:pt idx="14216" formatCode="General">
                  <c:v>28.431999999999999</c:v>
                </c:pt>
                <c:pt idx="14217" formatCode="General">
                  <c:v>28.434000000000001</c:v>
                </c:pt>
                <c:pt idx="14218" formatCode="General">
                  <c:v>28.436</c:v>
                </c:pt>
                <c:pt idx="14219" formatCode="General">
                  <c:v>28.437999999999999</c:v>
                </c:pt>
                <c:pt idx="14220" formatCode="General">
                  <c:v>28.44</c:v>
                </c:pt>
                <c:pt idx="14221" formatCode="General">
                  <c:v>28.442</c:v>
                </c:pt>
                <c:pt idx="14222" formatCode="General">
                  <c:v>28.443999999999999</c:v>
                </c:pt>
                <c:pt idx="14223" formatCode="General">
                  <c:v>28.446000000000002</c:v>
                </c:pt>
                <c:pt idx="14224" formatCode="General">
                  <c:v>28.448</c:v>
                </c:pt>
                <c:pt idx="14225" formatCode="General">
                  <c:v>28.45</c:v>
                </c:pt>
                <c:pt idx="14226" formatCode="General">
                  <c:v>28.452000000000002</c:v>
                </c:pt>
                <c:pt idx="14227" formatCode="General">
                  <c:v>28.454000000000001</c:v>
                </c:pt>
                <c:pt idx="14228" formatCode="General">
                  <c:v>28.456</c:v>
                </c:pt>
                <c:pt idx="14229" formatCode="General">
                  <c:v>28.457999999999998</c:v>
                </c:pt>
                <c:pt idx="14230" formatCode="General">
                  <c:v>28.46</c:v>
                </c:pt>
                <c:pt idx="14231" formatCode="General">
                  <c:v>28.462</c:v>
                </c:pt>
                <c:pt idx="14232" formatCode="General">
                  <c:v>28.463999999999999</c:v>
                </c:pt>
                <c:pt idx="14233" formatCode="General">
                  <c:v>28.466000000000001</c:v>
                </c:pt>
                <c:pt idx="14234" formatCode="General">
                  <c:v>28.468</c:v>
                </c:pt>
                <c:pt idx="14235" formatCode="General">
                  <c:v>28.47</c:v>
                </c:pt>
                <c:pt idx="14236" formatCode="General">
                  <c:v>28.472000000000001</c:v>
                </c:pt>
                <c:pt idx="14237" formatCode="General">
                  <c:v>28.474</c:v>
                </c:pt>
                <c:pt idx="14238" formatCode="General">
                  <c:v>28.475999999999999</c:v>
                </c:pt>
                <c:pt idx="14239" formatCode="General">
                  <c:v>28.478000000000002</c:v>
                </c:pt>
                <c:pt idx="14240" formatCode="General">
                  <c:v>28.48</c:v>
                </c:pt>
                <c:pt idx="14241" formatCode="General">
                  <c:v>28.481999999999999</c:v>
                </c:pt>
                <c:pt idx="14242" formatCode="General">
                  <c:v>28.484000000000002</c:v>
                </c:pt>
                <c:pt idx="14243" formatCode="General">
                  <c:v>28.486000000000001</c:v>
                </c:pt>
                <c:pt idx="14244" formatCode="General">
                  <c:v>28.488</c:v>
                </c:pt>
                <c:pt idx="14245" formatCode="General">
                  <c:v>28.49</c:v>
                </c:pt>
                <c:pt idx="14246" formatCode="General">
                  <c:v>28.492000000000001</c:v>
                </c:pt>
                <c:pt idx="14247" formatCode="General">
                  <c:v>28.494</c:v>
                </c:pt>
                <c:pt idx="14248" formatCode="General">
                  <c:v>28.495999999999999</c:v>
                </c:pt>
                <c:pt idx="14249" formatCode="General">
                  <c:v>28.498000000000001</c:v>
                </c:pt>
                <c:pt idx="14250" formatCode="General">
                  <c:v>28.5</c:v>
                </c:pt>
                <c:pt idx="14251" formatCode="General">
                  <c:v>28.501999999999999</c:v>
                </c:pt>
                <c:pt idx="14252" formatCode="General">
                  <c:v>28.504000000000001</c:v>
                </c:pt>
                <c:pt idx="14253" formatCode="General">
                  <c:v>28.506</c:v>
                </c:pt>
                <c:pt idx="14254" formatCode="General">
                  <c:v>28.507999999999999</c:v>
                </c:pt>
                <c:pt idx="14255" formatCode="General">
                  <c:v>28.51</c:v>
                </c:pt>
                <c:pt idx="14256" formatCode="General">
                  <c:v>28.512</c:v>
                </c:pt>
                <c:pt idx="14257" formatCode="General">
                  <c:v>28.513999999999999</c:v>
                </c:pt>
                <c:pt idx="14258" formatCode="General">
                  <c:v>28.515999999999998</c:v>
                </c:pt>
                <c:pt idx="14259" formatCode="General">
                  <c:v>28.518000000000001</c:v>
                </c:pt>
                <c:pt idx="14260" formatCode="General">
                  <c:v>28.52</c:v>
                </c:pt>
                <c:pt idx="14261" formatCode="General">
                  <c:v>28.521999999999998</c:v>
                </c:pt>
                <c:pt idx="14262" formatCode="General">
                  <c:v>28.524000000000001</c:v>
                </c:pt>
                <c:pt idx="14263" formatCode="General">
                  <c:v>28.526</c:v>
                </c:pt>
                <c:pt idx="14264" formatCode="General">
                  <c:v>28.527999999999999</c:v>
                </c:pt>
                <c:pt idx="14265" formatCode="General">
                  <c:v>28.53</c:v>
                </c:pt>
                <c:pt idx="14266" formatCode="General">
                  <c:v>28.532</c:v>
                </c:pt>
                <c:pt idx="14267" formatCode="General">
                  <c:v>28.533999999999999</c:v>
                </c:pt>
                <c:pt idx="14268" formatCode="General">
                  <c:v>28.536000000000001</c:v>
                </c:pt>
                <c:pt idx="14269" formatCode="General">
                  <c:v>28.538</c:v>
                </c:pt>
                <c:pt idx="14270" formatCode="General">
                  <c:v>28.54</c:v>
                </c:pt>
                <c:pt idx="14271" formatCode="General">
                  <c:v>28.542000000000002</c:v>
                </c:pt>
                <c:pt idx="14272" formatCode="General">
                  <c:v>28.544</c:v>
                </c:pt>
                <c:pt idx="14273" formatCode="General">
                  <c:v>28.545999999999999</c:v>
                </c:pt>
                <c:pt idx="14274" formatCode="General">
                  <c:v>28.547999999999998</c:v>
                </c:pt>
                <c:pt idx="14275" formatCode="General">
                  <c:v>28.55</c:v>
                </c:pt>
                <c:pt idx="14276" formatCode="General">
                  <c:v>28.552</c:v>
                </c:pt>
                <c:pt idx="14277" formatCode="General">
                  <c:v>28.553999999999998</c:v>
                </c:pt>
                <c:pt idx="14278" formatCode="General">
                  <c:v>28.556000000000001</c:v>
                </c:pt>
                <c:pt idx="14279" formatCode="General">
                  <c:v>28.558</c:v>
                </c:pt>
                <c:pt idx="14280" formatCode="General">
                  <c:v>28.56</c:v>
                </c:pt>
                <c:pt idx="14281" formatCode="General">
                  <c:v>28.562000000000001</c:v>
                </c:pt>
                <c:pt idx="14282" formatCode="General">
                  <c:v>28.564</c:v>
                </c:pt>
                <c:pt idx="14283" formatCode="General">
                  <c:v>28.565999999999999</c:v>
                </c:pt>
                <c:pt idx="14284" formatCode="General">
                  <c:v>28.568000000000001</c:v>
                </c:pt>
                <c:pt idx="14285" formatCode="General">
                  <c:v>28.57</c:v>
                </c:pt>
                <c:pt idx="14286" formatCode="General">
                  <c:v>28.571999999999999</c:v>
                </c:pt>
                <c:pt idx="14287" formatCode="General">
                  <c:v>28.574000000000002</c:v>
                </c:pt>
                <c:pt idx="14288" formatCode="General">
                  <c:v>28.576000000000001</c:v>
                </c:pt>
                <c:pt idx="14289" formatCode="General">
                  <c:v>28.577999999999999</c:v>
                </c:pt>
                <c:pt idx="14290" formatCode="General">
                  <c:v>28.58</c:v>
                </c:pt>
                <c:pt idx="14291" formatCode="General">
                  <c:v>28.582000000000001</c:v>
                </c:pt>
                <c:pt idx="14292" formatCode="General">
                  <c:v>28.584</c:v>
                </c:pt>
                <c:pt idx="14293" formatCode="General">
                  <c:v>28.585999999999999</c:v>
                </c:pt>
                <c:pt idx="14294" formatCode="General">
                  <c:v>28.588000000000001</c:v>
                </c:pt>
                <c:pt idx="14295" formatCode="General">
                  <c:v>28.59</c:v>
                </c:pt>
                <c:pt idx="14296" formatCode="General">
                  <c:v>28.591999999999999</c:v>
                </c:pt>
                <c:pt idx="14297" formatCode="General">
                  <c:v>28.594000000000001</c:v>
                </c:pt>
                <c:pt idx="14298" formatCode="General">
                  <c:v>28.596</c:v>
                </c:pt>
                <c:pt idx="14299" formatCode="General">
                  <c:v>28.597999999999999</c:v>
                </c:pt>
                <c:pt idx="14300" formatCode="General">
                  <c:v>28.6</c:v>
                </c:pt>
                <c:pt idx="14301" formatCode="General">
                  <c:v>28.602</c:v>
                </c:pt>
                <c:pt idx="14302" formatCode="General">
                  <c:v>28.603999999999999</c:v>
                </c:pt>
                <c:pt idx="14303" formatCode="General">
                  <c:v>28.606000000000002</c:v>
                </c:pt>
                <c:pt idx="14304" formatCode="General">
                  <c:v>28.608000000000001</c:v>
                </c:pt>
                <c:pt idx="14305" formatCode="General">
                  <c:v>28.61</c:v>
                </c:pt>
                <c:pt idx="14306" formatCode="General">
                  <c:v>28.611999999999998</c:v>
                </c:pt>
                <c:pt idx="14307" formatCode="General">
                  <c:v>28.614000000000001</c:v>
                </c:pt>
                <c:pt idx="14308" formatCode="General">
                  <c:v>28.616</c:v>
                </c:pt>
                <c:pt idx="14309" formatCode="General">
                  <c:v>28.617999999999999</c:v>
                </c:pt>
                <c:pt idx="14310" formatCode="General">
                  <c:v>28.62</c:v>
                </c:pt>
                <c:pt idx="14311" formatCode="General">
                  <c:v>28.622</c:v>
                </c:pt>
                <c:pt idx="14312" formatCode="General">
                  <c:v>28.623999999999999</c:v>
                </c:pt>
                <c:pt idx="14313" formatCode="General">
                  <c:v>28.626000000000001</c:v>
                </c:pt>
                <c:pt idx="14314" formatCode="General">
                  <c:v>28.628</c:v>
                </c:pt>
                <c:pt idx="14315" formatCode="General">
                  <c:v>28.63</c:v>
                </c:pt>
                <c:pt idx="14316" formatCode="General">
                  <c:v>28.632000000000001</c:v>
                </c:pt>
                <c:pt idx="14317" formatCode="General">
                  <c:v>28.634</c:v>
                </c:pt>
                <c:pt idx="14318" formatCode="General">
                  <c:v>28.635999999999999</c:v>
                </c:pt>
                <c:pt idx="14319" formatCode="General">
                  <c:v>28.638000000000002</c:v>
                </c:pt>
                <c:pt idx="14320" formatCode="General">
                  <c:v>28.64</c:v>
                </c:pt>
                <c:pt idx="14321" formatCode="General">
                  <c:v>28.641999999999999</c:v>
                </c:pt>
                <c:pt idx="14322" formatCode="General">
                  <c:v>28.643999999999998</c:v>
                </c:pt>
                <c:pt idx="14323" formatCode="General">
                  <c:v>28.646000000000001</c:v>
                </c:pt>
                <c:pt idx="14324" formatCode="General">
                  <c:v>28.648</c:v>
                </c:pt>
                <c:pt idx="14325" formatCode="General">
                  <c:v>28.65</c:v>
                </c:pt>
                <c:pt idx="14326" formatCode="General">
                  <c:v>28.652000000000001</c:v>
                </c:pt>
                <c:pt idx="14327" formatCode="General">
                  <c:v>28.654</c:v>
                </c:pt>
                <c:pt idx="14328" formatCode="General">
                  <c:v>28.655999999999999</c:v>
                </c:pt>
                <c:pt idx="14329" formatCode="General">
                  <c:v>28.658000000000001</c:v>
                </c:pt>
                <c:pt idx="14330" formatCode="General">
                  <c:v>28.66</c:v>
                </c:pt>
                <c:pt idx="14331" formatCode="General">
                  <c:v>28.661999999999999</c:v>
                </c:pt>
                <c:pt idx="14332" formatCode="General">
                  <c:v>28.664000000000001</c:v>
                </c:pt>
                <c:pt idx="14333" formatCode="General">
                  <c:v>28.666</c:v>
                </c:pt>
                <c:pt idx="14334" formatCode="General">
                  <c:v>28.667999999999999</c:v>
                </c:pt>
                <c:pt idx="14335" formatCode="General">
                  <c:v>28.67</c:v>
                </c:pt>
                <c:pt idx="14336" formatCode="General">
                  <c:v>28.672000000000001</c:v>
                </c:pt>
                <c:pt idx="14337" formatCode="General">
                  <c:v>28.673999999999999</c:v>
                </c:pt>
                <c:pt idx="14338" formatCode="General">
                  <c:v>28.675999999999998</c:v>
                </c:pt>
                <c:pt idx="14339" formatCode="General">
                  <c:v>28.678000000000001</c:v>
                </c:pt>
                <c:pt idx="14340" formatCode="General">
                  <c:v>28.68</c:v>
                </c:pt>
                <c:pt idx="14341" formatCode="General">
                  <c:v>28.681999999999999</c:v>
                </c:pt>
                <c:pt idx="14342" formatCode="General">
                  <c:v>28.684000000000001</c:v>
                </c:pt>
                <c:pt idx="14343" formatCode="General">
                  <c:v>28.686</c:v>
                </c:pt>
                <c:pt idx="14344" formatCode="General">
                  <c:v>28.687999999999999</c:v>
                </c:pt>
                <c:pt idx="14345" formatCode="General">
                  <c:v>28.69</c:v>
                </c:pt>
                <c:pt idx="14346" formatCode="General">
                  <c:v>28.692</c:v>
                </c:pt>
                <c:pt idx="14347" formatCode="General">
                  <c:v>28.693999999999999</c:v>
                </c:pt>
                <c:pt idx="14348" formatCode="General">
                  <c:v>28.696000000000002</c:v>
                </c:pt>
                <c:pt idx="14349" formatCode="General">
                  <c:v>28.698</c:v>
                </c:pt>
                <c:pt idx="14350" formatCode="General">
                  <c:v>28.7</c:v>
                </c:pt>
                <c:pt idx="14351" formatCode="General">
                  <c:v>28.702000000000002</c:v>
                </c:pt>
                <c:pt idx="14352" formatCode="General">
                  <c:v>28.704000000000001</c:v>
                </c:pt>
                <c:pt idx="14353" formatCode="General">
                  <c:v>28.706</c:v>
                </c:pt>
                <c:pt idx="14354" formatCode="General">
                  <c:v>28.707999999999998</c:v>
                </c:pt>
                <c:pt idx="14355" formatCode="General">
                  <c:v>28.71</c:v>
                </c:pt>
                <c:pt idx="14356" formatCode="General">
                  <c:v>28.712</c:v>
                </c:pt>
                <c:pt idx="14357" formatCode="General">
                  <c:v>28.713999999999999</c:v>
                </c:pt>
                <c:pt idx="14358" formatCode="General">
                  <c:v>28.716000000000001</c:v>
                </c:pt>
                <c:pt idx="14359" formatCode="General">
                  <c:v>28.718</c:v>
                </c:pt>
                <c:pt idx="14360" formatCode="General">
                  <c:v>28.72</c:v>
                </c:pt>
                <c:pt idx="14361" formatCode="General">
                  <c:v>28.722000000000001</c:v>
                </c:pt>
                <c:pt idx="14362" formatCode="General">
                  <c:v>28.724</c:v>
                </c:pt>
                <c:pt idx="14363" formatCode="General">
                  <c:v>28.725999999999999</c:v>
                </c:pt>
                <c:pt idx="14364" formatCode="General">
                  <c:v>28.728000000000002</c:v>
                </c:pt>
                <c:pt idx="14365" formatCode="General">
                  <c:v>28.73</c:v>
                </c:pt>
                <c:pt idx="14366" formatCode="General">
                  <c:v>28.731999999999999</c:v>
                </c:pt>
                <c:pt idx="14367" formatCode="General">
                  <c:v>28.734000000000002</c:v>
                </c:pt>
                <c:pt idx="14368" formatCode="General">
                  <c:v>28.736000000000001</c:v>
                </c:pt>
                <c:pt idx="14369" formatCode="General">
                  <c:v>28.738</c:v>
                </c:pt>
                <c:pt idx="14370" formatCode="General">
                  <c:v>28.74</c:v>
                </c:pt>
                <c:pt idx="14371" formatCode="General">
                  <c:v>28.742000000000001</c:v>
                </c:pt>
                <c:pt idx="14372" formatCode="General">
                  <c:v>28.744</c:v>
                </c:pt>
                <c:pt idx="14373" formatCode="General">
                  <c:v>28.745999999999999</c:v>
                </c:pt>
                <c:pt idx="14374" formatCode="General">
                  <c:v>28.748000000000001</c:v>
                </c:pt>
                <c:pt idx="14375" formatCode="General">
                  <c:v>28.75</c:v>
                </c:pt>
                <c:pt idx="14376" formatCode="General">
                  <c:v>28.751999999999999</c:v>
                </c:pt>
                <c:pt idx="14377" formatCode="General">
                  <c:v>28.754000000000001</c:v>
                </c:pt>
                <c:pt idx="14378" formatCode="General">
                  <c:v>28.756</c:v>
                </c:pt>
                <c:pt idx="14379" formatCode="General">
                  <c:v>28.757999999999999</c:v>
                </c:pt>
                <c:pt idx="14380" formatCode="General">
                  <c:v>28.76</c:v>
                </c:pt>
                <c:pt idx="14381" formatCode="General">
                  <c:v>28.762</c:v>
                </c:pt>
                <c:pt idx="14382" formatCode="General">
                  <c:v>28.763999999999999</c:v>
                </c:pt>
                <c:pt idx="14383" formatCode="General">
                  <c:v>28.765999999999998</c:v>
                </c:pt>
                <c:pt idx="14384" formatCode="General">
                  <c:v>28.768000000000001</c:v>
                </c:pt>
                <c:pt idx="14385" formatCode="General">
                  <c:v>28.77</c:v>
                </c:pt>
                <c:pt idx="14386" formatCode="General">
                  <c:v>28.771999999999998</c:v>
                </c:pt>
                <c:pt idx="14387" formatCode="General">
                  <c:v>28.774000000000001</c:v>
                </c:pt>
                <c:pt idx="14388" formatCode="General">
                  <c:v>28.776</c:v>
                </c:pt>
                <c:pt idx="14389" formatCode="General">
                  <c:v>28.777999999999999</c:v>
                </c:pt>
                <c:pt idx="14390" formatCode="General">
                  <c:v>28.78</c:v>
                </c:pt>
                <c:pt idx="14391" formatCode="General">
                  <c:v>28.782</c:v>
                </c:pt>
                <c:pt idx="14392" formatCode="General">
                  <c:v>28.783999999999999</c:v>
                </c:pt>
                <c:pt idx="14393" formatCode="General">
                  <c:v>28.786000000000001</c:v>
                </c:pt>
                <c:pt idx="14394" formatCode="General">
                  <c:v>28.788</c:v>
                </c:pt>
                <c:pt idx="14395" formatCode="General">
                  <c:v>28.79</c:v>
                </c:pt>
                <c:pt idx="14396" formatCode="General">
                  <c:v>28.792000000000002</c:v>
                </c:pt>
                <c:pt idx="14397" formatCode="General">
                  <c:v>28.794</c:v>
                </c:pt>
                <c:pt idx="14398" formatCode="General">
                  <c:v>28.795999999999999</c:v>
                </c:pt>
                <c:pt idx="14399" formatCode="General">
                  <c:v>28.797999999999998</c:v>
                </c:pt>
                <c:pt idx="14400" formatCode="General">
                  <c:v>28.8</c:v>
                </c:pt>
                <c:pt idx="14401" formatCode="General">
                  <c:v>28.802</c:v>
                </c:pt>
                <c:pt idx="14402" formatCode="General">
                  <c:v>28.803999999999998</c:v>
                </c:pt>
                <c:pt idx="14403" formatCode="General">
                  <c:v>28.806000000000001</c:v>
                </c:pt>
                <c:pt idx="14404" formatCode="General">
                  <c:v>28.808</c:v>
                </c:pt>
                <c:pt idx="14405" formatCode="General">
                  <c:v>28.81</c:v>
                </c:pt>
                <c:pt idx="14406" formatCode="General">
                  <c:v>28.812000000000001</c:v>
                </c:pt>
                <c:pt idx="14407" formatCode="General">
                  <c:v>28.814</c:v>
                </c:pt>
                <c:pt idx="14408" formatCode="General">
                  <c:v>28.815999999999999</c:v>
                </c:pt>
                <c:pt idx="14409" formatCode="General">
                  <c:v>28.818000000000001</c:v>
                </c:pt>
                <c:pt idx="14410" formatCode="General">
                  <c:v>28.82</c:v>
                </c:pt>
                <c:pt idx="14411" formatCode="General">
                  <c:v>28.821999999999999</c:v>
                </c:pt>
                <c:pt idx="14412" formatCode="General">
                  <c:v>28.824000000000002</c:v>
                </c:pt>
                <c:pt idx="14413" formatCode="General">
                  <c:v>28.826000000000001</c:v>
                </c:pt>
                <c:pt idx="14414" formatCode="General">
                  <c:v>28.827999999999999</c:v>
                </c:pt>
                <c:pt idx="14415" formatCode="General">
                  <c:v>28.83</c:v>
                </c:pt>
                <c:pt idx="14416" formatCode="General">
                  <c:v>28.832000000000001</c:v>
                </c:pt>
                <c:pt idx="14417" formatCode="General">
                  <c:v>28.834</c:v>
                </c:pt>
                <c:pt idx="14418" formatCode="General">
                  <c:v>28.835999999999999</c:v>
                </c:pt>
                <c:pt idx="14419" formatCode="General">
                  <c:v>28.838000000000001</c:v>
                </c:pt>
                <c:pt idx="14420" formatCode="General">
                  <c:v>28.84</c:v>
                </c:pt>
                <c:pt idx="14421" formatCode="General">
                  <c:v>28.841999999999999</c:v>
                </c:pt>
                <c:pt idx="14422" formatCode="General">
                  <c:v>28.844000000000001</c:v>
                </c:pt>
                <c:pt idx="14423" formatCode="General">
                  <c:v>28.846</c:v>
                </c:pt>
                <c:pt idx="14424" formatCode="General">
                  <c:v>28.847999999999999</c:v>
                </c:pt>
                <c:pt idx="14425" formatCode="General">
                  <c:v>28.85</c:v>
                </c:pt>
                <c:pt idx="14426" formatCode="General">
                  <c:v>28.852</c:v>
                </c:pt>
                <c:pt idx="14427" formatCode="General">
                  <c:v>28.853999999999999</c:v>
                </c:pt>
                <c:pt idx="14428" formatCode="General">
                  <c:v>28.856000000000002</c:v>
                </c:pt>
                <c:pt idx="14429" formatCode="General">
                  <c:v>28.858000000000001</c:v>
                </c:pt>
                <c:pt idx="14430" formatCode="General">
                  <c:v>28.86</c:v>
                </c:pt>
                <c:pt idx="14431" formatCode="General">
                  <c:v>28.861999999999998</c:v>
                </c:pt>
                <c:pt idx="14432" formatCode="General">
                  <c:v>28.864000000000001</c:v>
                </c:pt>
                <c:pt idx="14433" formatCode="General">
                  <c:v>28.866</c:v>
                </c:pt>
                <c:pt idx="14434" formatCode="General">
                  <c:v>28.867999999999999</c:v>
                </c:pt>
                <c:pt idx="14435" formatCode="General">
                  <c:v>28.87</c:v>
                </c:pt>
                <c:pt idx="14436" formatCode="General">
                  <c:v>28.872</c:v>
                </c:pt>
                <c:pt idx="14437" formatCode="General">
                  <c:v>28.873999999999999</c:v>
                </c:pt>
                <c:pt idx="14438" formatCode="General">
                  <c:v>28.876000000000001</c:v>
                </c:pt>
                <c:pt idx="14439" formatCode="General">
                  <c:v>28.878</c:v>
                </c:pt>
                <c:pt idx="14440" formatCode="General">
                  <c:v>28.88</c:v>
                </c:pt>
                <c:pt idx="14441" formatCode="General">
                  <c:v>28.882000000000001</c:v>
                </c:pt>
                <c:pt idx="14442" formatCode="General">
                  <c:v>28.884</c:v>
                </c:pt>
                <c:pt idx="14443" formatCode="General">
                  <c:v>28.885999999999999</c:v>
                </c:pt>
                <c:pt idx="14444" formatCode="General">
                  <c:v>28.888000000000002</c:v>
                </c:pt>
                <c:pt idx="14445" formatCode="General">
                  <c:v>28.89</c:v>
                </c:pt>
                <c:pt idx="14446" formatCode="General">
                  <c:v>28.891999999999999</c:v>
                </c:pt>
                <c:pt idx="14447" formatCode="General">
                  <c:v>28.893999999999998</c:v>
                </c:pt>
                <c:pt idx="14448" formatCode="General">
                  <c:v>28.896000000000001</c:v>
                </c:pt>
                <c:pt idx="14449" formatCode="General">
                  <c:v>28.898</c:v>
                </c:pt>
                <c:pt idx="14450" formatCode="General">
                  <c:v>28.9</c:v>
                </c:pt>
                <c:pt idx="14451" formatCode="General">
                  <c:v>28.902000000000001</c:v>
                </c:pt>
                <c:pt idx="14452" formatCode="General">
                  <c:v>28.904</c:v>
                </c:pt>
                <c:pt idx="14453" formatCode="General">
                  <c:v>28.905999999999999</c:v>
                </c:pt>
                <c:pt idx="14454" formatCode="General">
                  <c:v>28.908000000000001</c:v>
                </c:pt>
                <c:pt idx="14455" formatCode="General">
                  <c:v>28.91</c:v>
                </c:pt>
                <c:pt idx="14456" formatCode="General">
                  <c:v>28.911999999999999</c:v>
                </c:pt>
                <c:pt idx="14457" formatCode="General">
                  <c:v>28.914000000000001</c:v>
                </c:pt>
                <c:pt idx="14458" formatCode="General">
                  <c:v>28.916</c:v>
                </c:pt>
                <c:pt idx="14459" formatCode="General">
                  <c:v>28.917999999999999</c:v>
                </c:pt>
                <c:pt idx="14460" formatCode="General">
                  <c:v>28.92</c:v>
                </c:pt>
                <c:pt idx="14461" formatCode="General">
                  <c:v>28.922000000000001</c:v>
                </c:pt>
                <c:pt idx="14462" formatCode="General">
                  <c:v>28.923999999999999</c:v>
                </c:pt>
                <c:pt idx="14463" formatCode="General">
                  <c:v>28.925999999999998</c:v>
                </c:pt>
                <c:pt idx="14464" formatCode="General">
                  <c:v>28.928000000000001</c:v>
                </c:pt>
                <c:pt idx="14465" formatCode="General">
                  <c:v>28.93</c:v>
                </c:pt>
                <c:pt idx="14466" formatCode="General">
                  <c:v>28.931999999999999</c:v>
                </c:pt>
                <c:pt idx="14467" formatCode="General">
                  <c:v>28.934000000000001</c:v>
                </c:pt>
                <c:pt idx="14468" formatCode="General">
                  <c:v>28.936</c:v>
                </c:pt>
                <c:pt idx="14469" formatCode="General">
                  <c:v>28.937999999999999</c:v>
                </c:pt>
                <c:pt idx="14470" formatCode="General">
                  <c:v>28.94</c:v>
                </c:pt>
                <c:pt idx="14471" formatCode="General">
                  <c:v>28.942</c:v>
                </c:pt>
                <c:pt idx="14472" formatCode="General">
                  <c:v>28.943999999999999</c:v>
                </c:pt>
                <c:pt idx="14473" formatCode="General">
                  <c:v>28.946000000000002</c:v>
                </c:pt>
                <c:pt idx="14474" formatCode="General">
                  <c:v>28.948</c:v>
                </c:pt>
                <c:pt idx="14475" formatCode="General">
                  <c:v>28.95</c:v>
                </c:pt>
                <c:pt idx="14476" formatCode="General">
                  <c:v>28.952000000000002</c:v>
                </c:pt>
                <c:pt idx="14477" formatCode="General">
                  <c:v>28.954000000000001</c:v>
                </c:pt>
                <c:pt idx="14478" formatCode="General">
                  <c:v>28.956</c:v>
                </c:pt>
                <c:pt idx="14479" formatCode="General">
                  <c:v>28.957999999999998</c:v>
                </c:pt>
                <c:pt idx="14480" formatCode="General">
                  <c:v>28.96</c:v>
                </c:pt>
                <c:pt idx="14481" formatCode="General">
                  <c:v>28.962</c:v>
                </c:pt>
                <c:pt idx="14482" formatCode="General">
                  <c:v>28.963999999999999</c:v>
                </c:pt>
                <c:pt idx="14483" formatCode="General">
                  <c:v>28.966000000000001</c:v>
                </c:pt>
                <c:pt idx="14484" formatCode="General">
                  <c:v>28.968</c:v>
                </c:pt>
                <c:pt idx="14485" formatCode="General">
                  <c:v>28.97</c:v>
                </c:pt>
                <c:pt idx="14486" formatCode="General">
                  <c:v>28.972000000000001</c:v>
                </c:pt>
                <c:pt idx="14487" formatCode="General">
                  <c:v>28.974</c:v>
                </c:pt>
                <c:pt idx="14488" formatCode="General">
                  <c:v>28.975999999999999</c:v>
                </c:pt>
                <c:pt idx="14489" formatCode="General">
                  <c:v>28.978000000000002</c:v>
                </c:pt>
                <c:pt idx="14490" formatCode="General">
                  <c:v>28.98</c:v>
                </c:pt>
                <c:pt idx="14491" formatCode="General">
                  <c:v>28.981999999999999</c:v>
                </c:pt>
                <c:pt idx="14492" formatCode="General">
                  <c:v>28.984000000000002</c:v>
                </c:pt>
                <c:pt idx="14493" formatCode="General">
                  <c:v>28.986000000000001</c:v>
                </c:pt>
                <c:pt idx="14494" formatCode="General">
                  <c:v>28.988</c:v>
                </c:pt>
                <c:pt idx="14495" formatCode="General">
                  <c:v>28.99</c:v>
                </c:pt>
                <c:pt idx="14496" formatCode="General">
                  <c:v>28.992000000000001</c:v>
                </c:pt>
                <c:pt idx="14497" formatCode="General">
                  <c:v>28.994</c:v>
                </c:pt>
                <c:pt idx="14498" formatCode="General">
                  <c:v>28.995999999999999</c:v>
                </c:pt>
                <c:pt idx="14499" formatCode="General">
                  <c:v>28.998000000000001</c:v>
                </c:pt>
                <c:pt idx="14500" formatCode="General">
                  <c:v>29</c:v>
                </c:pt>
                <c:pt idx="14501" formatCode="General">
                  <c:v>29.001999999999999</c:v>
                </c:pt>
                <c:pt idx="14502" formatCode="General">
                  <c:v>29.004000000000001</c:v>
                </c:pt>
                <c:pt idx="14503" formatCode="General">
                  <c:v>29.006</c:v>
                </c:pt>
                <c:pt idx="14504" formatCode="General">
                  <c:v>29.007999999999999</c:v>
                </c:pt>
                <c:pt idx="14505" formatCode="General">
                  <c:v>29.01</c:v>
                </c:pt>
                <c:pt idx="14506" formatCode="General">
                  <c:v>29.012</c:v>
                </c:pt>
                <c:pt idx="14507" formatCode="General">
                  <c:v>29.013999999999999</c:v>
                </c:pt>
                <c:pt idx="14508" formatCode="General">
                  <c:v>29.015999999999998</c:v>
                </c:pt>
                <c:pt idx="14509" formatCode="General">
                  <c:v>29.018000000000001</c:v>
                </c:pt>
                <c:pt idx="14510" formatCode="General">
                  <c:v>29.02</c:v>
                </c:pt>
                <c:pt idx="14511" formatCode="General">
                  <c:v>29.021999999999998</c:v>
                </c:pt>
                <c:pt idx="14512" formatCode="General">
                  <c:v>29.024000000000001</c:v>
                </c:pt>
                <c:pt idx="14513" formatCode="General">
                  <c:v>29.026</c:v>
                </c:pt>
                <c:pt idx="14514" formatCode="General">
                  <c:v>29.027999999999999</c:v>
                </c:pt>
                <c:pt idx="14515" formatCode="General">
                  <c:v>29.03</c:v>
                </c:pt>
                <c:pt idx="14516" formatCode="General">
                  <c:v>29.032</c:v>
                </c:pt>
                <c:pt idx="14517" formatCode="General">
                  <c:v>29.033999999999999</c:v>
                </c:pt>
                <c:pt idx="14518" formatCode="General">
                  <c:v>29.036000000000001</c:v>
                </c:pt>
                <c:pt idx="14519" formatCode="General">
                  <c:v>29.038</c:v>
                </c:pt>
                <c:pt idx="14520" formatCode="General">
                  <c:v>29.04</c:v>
                </c:pt>
                <c:pt idx="14521" formatCode="General">
                  <c:v>29.042000000000002</c:v>
                </c:pt>
                <c:pt idx="14522" formatCode="General">
                  <c:v>29.044</c:v>
                </c:pt>
                <c:pt idx="14523" formatCode="General">
                  <c:v>29.045999999999999</c:v>
                </c:pt>
                <c:pt idx="14524" formatCode="General">
                  <c:v>29.047999999999998</c:v>
                </c:pt>
                <c:pt idx="14525" formatCode="General">
                  <c:v>29.05</c:v>
                </c:pt>
                <c:pt idx="14526" formatCode="General">
                  <c:v>29.052</c:v>
                </c:pt>
                <c:pt idx="14527" formatCode="General">
                  <c:v>29.053999999999998</c:v>
                </c:pt>
                <c:pt idx="14528" formatCode="General">
                  <c:v>29.056000000000001</c:v>
                </c:pt>
                <c:pt idx="14529" formatCode="General">
                  <c:v>29.058</c:v>
                </c:pt>
                <c:pt idx="14530" formatCode="General">
                  <c:v>29.06</c:v>
                </c:pt>
                <c:pt idx="14531" formatCode="General">
                  <c:v>29.062000000000001</c:v>
                </c:pt>
                <c:pt idx="14532" formatCode="General">
                  <c:v>29.064</c:v>
                </c:pt>
                <c:pt idx="14533" formatCode="General">
                  <c:v>29.065999999999999</c:v>
                </c:pt>
                <c:pt idx="14534" formatCode="General">
                  <c:v>29.068000000000001</c:v>
                </c:pt>
                <c:pt idx="14535" formatCode="General">
                  <c:v>29.07</c:v>
                </c:pt>
                <c:pt idx="14536" formatCode="General">
                  <c:v>29.071999999999999</c:v>
                </c:pt>
                <c:pt idx="14537" formatCode="General">
                  <c:v>29.074000000000002</c:v>
                </c:pt>
                <c:pt idx="14538" formatCode="General">
                  <c:v>29.076000000000001</c:v>
                </c:pt>
                <c:pt idx="14539" formatCode="General">
                  <c:v>29.077999999999999</c:v>
                </c:pt>
                <c:pt idx="14540" formatCode="General">
                  <c:v>29.08</c:v>
                </c:pt>
                <c:pt idx="14541" formatCode="General">
                  <c:v>29.082000000000001</c:v>
                </c:pt>
                <c:pt idx="14542" formatCode="General">
                  <c:v>29.084</c:v>
                </c:pt>
                <c:pt idx="14543" formatCode="General">
                  <c:v>29.085999999999999</c:v>
                </c:pt>
                <c:pt idx="14544" formatCode="General">
                  <c:v>29.088000000000001</c:v>
                </c:pt>
                <c:pt idx="14545" formatCode="General">
                  <c:v>29.09</c:v>
                </c:pt>
                <c:pt idx="14546" formatCode="General">
                  <c:v>29.091999999999999</c:v>
                </c:pt>
                <c:pt idx="14547" formatCode="General">
                  <c:v>29.094000000000001</c:v>
                </c:pt>
                <c:pt idx="14548" formatCode="General">
                  <c:v>29.096</c:v>
                </c:pt>
                <c:pt idx="14549" formatCode="General">
                  <c:v>29.097999999999999</c:v>
                </c:pt>
                <c:pt idx="14550" formatCode="General">
                  <c:v>29.1</c:v>
                </c:pt>
                <c:pt idx="14551" formatCode="General">
                  <c:v>29.102</c:v>
                </c:pt>
                <c:pt idx="14552" formatCode="General">
                  <c:v>29.103999999999999</c:v>
                </c:pt>
                <c:pt idx="14553" formatCode="General">
                  <c:v>29.106000000000002</c:v>
                </c:pt>
                <c:pt idx="14554" formatCode="General">
                  <c:v>29.108000000000001</c:v>
                </c:pt>
                <c:pt idx="14555" formatCode="General">
                  <c:v>29.11</c:v>
                </c:pt>
                <c:pt idx="14556" formatCode="General">
                  <c:v>29.111999999999998</c:v>
                </c:pt>
                <c:pt idx="14557" formatCode="General">
                  <c:v>29.114000000000001</c:v>
                </c:pt>
                <c:pt idx="14558" formatCode="General">
                  <c:v>29.116</c:v>
                </c:pt>
                <c:pt idx="14559" formatCode="General">
                  <c:v>29.117999999999999</c:v>
                </c:pt>
                <c:pt idx="14560" formatCode="General">
                  <c:v>29.12</c:v>
                </c:pt>
                <c:pt idx="14561" formatCode="General">
                  <c:v>29.122</c:v>
                </c:pt>
                <c:pt idx="14562" formatCode="General">
                  <c:v>29.123999999999999</c:v>
                </c:pt>
                <c:pt idx="14563" formatCode="General">
                  <c:v>29.126000000000001</c:v>
                </c:pt>
                <c:pt idx="14564" formatCode="General">
                  <c:v>29.128</c:v>
                </c:pt>
                <c:pt idx="14565" formatCode="General">
                  <c:v>29.13</c:v>
                </c:pt>
                <c:pt idx="14566" formatCode="General">
                  <c:v>29.132000000000001</c:v>
                </c:pt>
                <c:pt idx="14567" formatCode="General">
                  <c:v>29.134</c:v>
                </c:pt>
                <c:pt idx="14568" formatCode="General">
                  <c:v>29.135999999999999</c:v>
                </c:pt>
                <c:pt idx="14569" formatCode="General">
                  <c:v>29.138000000000002</c:v>
                </c:pt>
                <c:pt idx="14570" formatCode="General">
                  <c:v>29.14</c:v>
                </c:pt>
                <c:pt idx="14571" formatCode="General">
                  <c:v>29.141999999999999</c:v>
                </c:pt>
                <c:pt idx="14572" formatCode="General">
                  <c:v>29.143999999999998</c:v>
                </c:pt>
                <c:pt idx="14573" formatCode="General">
                  <c:v>29.146000000000001</c:v>
                </c:pt>
                <c:pt idx="14574" formatCode="General">
                  <c:v>29.148</c:v>
                </c:pt>
                <c:pt idx="14575" formatCode="General">
                  <c:v>29.15</c:v>
                </c:pt>
                <c:pt idx="14576" formatCode="General">
                  <c:v>29.152000000000001</c:v>
                </c:pt>
                <c:pt idx="14577" formatCode="General">
                  <c:v>29.154</c:v>
                </c:pt>
                <c:pt idx="14578" formatCode="General">
                  <c:v>29.155999999999999</c:v>
                </c:pt>
                <c:pt idx="14579" formatCode="General">
                  <c:v>29.158000000000001</c:v>
                </c:pt>
                <c:pt idx="14580" formatCode="General">
                  <c:v>29.16</c:v>
                </c:pt>
                <c:pt idx="14581" formatCode="General">
                  <c:v>29.161999999999999</c:v>
                </c:pt>
                <c:pt idx="14582" formatCode="General">
                  <c:v>29.164000000000001</c:v>
                </c:pt>
                <c:pt idx="14583" formatCode="General">
                  <c:v>29.166</c:v>
                </c:pt>
                <c:pt idx="14584" formatCode="General">
                  <c:v>29.167999999999999</c:v>
                </c:pt>
                <c:pt idx="14585" formatCode="General">
                  <c:v>29.17</c:v>
                </c:pt>
                <c:pt idx="14586" formatCode="General">
                  <c:v>29.172000000000001</c:v>
                </c:pt>
                <c:pt idx="14587" formatCode="General">
                  <c:v>29.173999999999999</c:v>
                </c:pt>
                <c:pt idx="14588" formatCode="General">
                  <c:v>29.175999999999998</c:v>
                </c:pt>
                <c:pt idx="14589" formatCode="General">
                  <c:v>29.178000000000001</c:v>
                </c:pt>
                <c:pt idx="14590" formatCode="General">
                  <c:v>29.18</c:v>
                </c:pt>
                <c:pt idx="14591" formatCode="General">
                  <c:v>29.181999999999999</c:v>
                </c:pt>
                <c:pt idx="14592" formatCode="General">
                  <c:v>29.184000000000001</c:v>
                </c:pt>
                <c:pt idx="14593" formatCode="General">
                  <c:v>29.186</c:v>
                </c:pt>
                <c:pt idx="14594" formatCode="General">
                  <c:v>29.187999999999999</c:v>
                </c:pt>
                <c:pt idx="14595" formatCode="General">
                  <c:v>29.19</c:v>
                </c:pt>
                <c:pt idx="14596" formatCode="General">
                  <c:v>29.192</c:v>
                </c:pt>
                <c:pt idx="14597" formatCode="General">
                  <c:v>29.193999999999999</c:v>
                </c:pt>
                <c:pt idx="14598" formatCode="General">
                  <c:v>29.196000000000002</c:v>
                </c:pt>
                <c:pt idx="14599" formatCode="General">
                  <c:v>29.198</c:v>
                </c:pt>
                <c:pt idx="14600" formatCode="General">
                  <c:v>29.2</c:v>
                </c:pt>
                <c:pt idx="14601" formatCode="General">
                  <c:v>29.202000000000002</c:v>
                </c:pt>
                <c:pt idx="14602" formatCode="General">
                  <c:v>29.204000000000001</c:v>
                </c:pt>
                <c:pt idx="14603" formatCode="General">
                  <c:v>29.206</c:v>
                </c:pt>
                <c:pt idx="14604" formatCode="General">
                  <c:v>29.207999999999998</c:v>
                </c:pt>
                <c:pt idx="14605" formatCode="General">
                  <c:v>29.21</c:v>
                </c:pt>
                <c:pt idx="14606" formatCode="General">
                  <c:v>29.212</c:v>
                </c:pt>
                <c:pt idx="14607" formatCode="General">
                  <c:v>29.213999999999999</c:v>
                </c:pt>
                <c:pt idx="14608" formatCode="General">
                  <c:v>29.216000000000001</c:v>
                </c:pt>
                <c:pt idx="14609" formatCode="General">
                  <c:v>29.218</c:v>
                </c:pt>
                <c:pt idx="14610" formatCode="General">
                  <c:v>29.22</c:v>
                </c:pt>
                <c:pt idx="14611" formatCode="General">
                  <c:v>29.222000000000001</c:v>
                </c:pt>
                <c:pt idx="14612" formatCode="General">
                  <c:v>29.224</c:v>
                </c:pt>
                <c:pt idx="14613" formatCode="General">
                  <c:v>29.225999999999999</c:v>
                </c:pt>
                <c:pt idx="14614" formatCode="General">
                  <c:v>29.228000000000002</c:v>
                </c:pt>
                <c:pt idx="14615" formatCode="General">
                  <c:v>29.23</c:v>
                </c:pt>
                <c:pt idx="14616" formatCode="General">
                  <c:v>29.231999999999999</c:v>
                </c:pt>
                <c:pt idx="14617" formatCode="General">
                  <c:v>29.234000000000002</c:v>
                </c:pt>
                <c:pt idx="14618" formatCode="General">
                  <c:v>29.236000000000001</c:v>
                </c:pt>
                <c:pt idx="14619" formatCode="General">
                  <c:v>29.238</c:v>
                </c:pt>
                <c:pt idx="14620" formatCode="General">
                  <c:v>29.24</c:v>
                </c:pt>
                <c:pt idx="14621" formatCode="General">
                  <c:v>29.242000000000001</c:v>
                </c:pt>
                <c:pt idx="14622" formatCode="General">
                  <c:v>29.244</c:v>
                </c:pt>
                <c:pt idx="14623" formatCode="General">
                  <c:v>29.245999999999999</c:v>
                </c:pt>
                <c:pt idx="14624" formatCode="General">
                  <c:v>29.248000000000001</c:v>
                </c:pt>
                <c:pt idx="14625" formatCode="General">
                  <c:v>29.25</c:v>
                </c:pt>
                <c:pt idx="14626" formatCode="General">
                  <c:v>29.251999999999999</c:v>
                </c:pt>
                <c:pt idx="14627" formatCode="General">
                  <c:v>29.254000000000001</c:v>
                </c:pt>
                <c:pt idx="14628" formatCode="General">
                  <c:v>29.256</c:v>
                </c:pt>
                <c:pt idx="14629" formatCode="General">
                  <c:v>29.257999999999999</c:v>
                </c:pt>
                <c:pt idx="14630" formatCode="General">
                  <c:v>29.26</c:v>
                </c:pt>
                <c:pt idx="14631" formatCode="General">
                  <c:v>29.262</c:v>
                </c:pt>
                <c:pt idx="14632" formatCode="General">
                  <c:v>29.263999999999999</c:v>
                </c:pt>
                <c:pt idx="14633" formatCode="General">
                  <c:v>29.265999999999998</c:v>
                </c:pt>
                <c:pt idx="14634" formatCode="General">
                  <c:v>29.268000000000001</c:v>
                </c:pt>
                <c:pt idx="14635" formatCode="General">
                  <c:v>29.27</c:v>
                </c:pt>
                <c:pt idx="14636" formatCode="General">
                  <c:v>29.271999999999998</c:v>
                </c:pt>
                <c:pt idx="14637" formatCode="General">
                  <c:v>29.274000000000001</c:v>
                </c:pt>
                <c:pt idx="14638" formatCode="General">
                  <c:v>29.276</c:v>
                </c:pt>
                <c:pt idx="14639" formatCode="General">
                  <c:v>29.277999999999999</c:v>
                </c:pt>
                <c:pt idx="14640" formatCode="General">
                  <c:v>29.28</c:v>
                </c:pt>
                <c:pt idx="14641" formatCode="General">
                  <c:v>29.282</c:v>
                </c:pt>
                <c:pt idx="14642" formatCode="General">
                  <c:v>29.283999999999999</c:v>
                </c:pt>
                <c:pt idx="14643" formatCode="General">
                  <c:v>29.286000000000001</c:v>
                </c:pt>
                <c:pt idx="14644" formatCode="General">
                  <c:v>29.288</c:v>
                </c:pt>
                <c:pt idx="14645" formatCode="General">
                  <c:v>29.29</c:v>
                </c:pt>
                <c:pt idx="14646" formatCode="General">
                  <c:v>29.292000000000002</c:v>
                </c:pt>
                <c:pt idx="14647" formatCode="General">
                  <c:v>29.294</c:v>
                </c:pt>
                <c:pt idx="14648" formatCode="General">
                  <c:v>29.295999999999999</c:v>
                </c:pt>
                <c:pt idx="14649" formatCode="General">
                  <c:v>29.297999999999998</c:v>
                </c:pt>
                <c:pt idx="14650" formatCode="General">
                  <c:v>29.3</c:v>
                </c:pt>
                <c:pt idx="14651" formatCode="General">
                  <c:v>29.302</c:v>
                </c:pt>
                <c:pt idx="14652" formatCode="General">
                  <c:v>29.303999999999998</c:v>
                </c:pt>
                <c:pt idx="14653" formatCode="General">
                  <c:v>29.306000000000001</c:v>
                </c:pt>
                <c:pt idx="14654" formatCode="General">
                  <c:v>29.308</c:v>
                </c:pt>
                <c:pt idx="14655" formatCode="General">
                  <c:v>29.31</c:v>
                </c:pt>
                <c:pt idx="14656" formatCode="General">
                  <c:v>29.312000000000001</c:v>
                </c:pt>
                <c:pt idx="14657" formatCode="General">
                  <c:v>29.314</c:v>
                </c:pt>
                <c:pt idx="14658" formatCode="General">
                  <c:v>29.315999999999999</c:v>
                </c:pt>
                <c:pt idx="14659" formatCode="General">
                  <c:v>29.318000000000001</c:v>
                </c:pt>
                <c:pt idx="14660" formatCode="General">
                  <c:v>29.32</c:v>
                </c:pt>
                <c:pt idx="14661" formatCode="General">
                  <c:v>29.321999999999999</c:v>
                </c:pt>
                <c:pt idx="14662" formatCode="General">
                  <c:v>29.324000000000002</c:v>
                </c:pt>
                <c:pt idx="14663" formatCode="General">
                  <c:v>29.326000000000001</c:v>
                </c:pt>
                <c:pt idx="14664" formatCode="General">
                  <c:v>29.327999999999999</c:v>
                </c:pt>
                <c:pt idx="14665" formatCode="General">
                  <c:v>29.33</c:v>
                </c:pt>
                <c:pt idx="14666" formatCode="General">
                  <c:v>29.332000000000001</c:v>
                </c:pt>
                <c:pt idx="14667" formatCode="General">
                  <c:v>29.334</c:v>
                </c:pt>
                <c:pt idx="14668" formatCode="General">
                  <c:v>29.335999999999999</c:v>
                </c:pt>
                <c:pt idx="14669" formatCode="General">
                  <c:v>29.338000000000001</c:v>
                </c:pt>
                <c:pt idx="14670" formatCode="General">
                  <c:v>29.34</c:v>
                </c:pt>
                <c:pt idx="14671" formatCode="General">
                  <c:v>29.341999999999999</c:v>
                </c:pt>
                <c:pt idx="14672" formatCode="General">
                  <c:v>29.344000000000001</c:v>
                </c:pt>
                <c:pt idx="14673" formatCode="General">
                  <c:v>29.346</c:v>
                </c:pt>
                <c:pt idx="14674" formatCode="General">
                  <c:v>29.347999999999999</c:v>
                </c:pt>
                <c:pt idx="14675" formatCode="General">
                  <c:v>29.35</c:v>
                </c:pt>
                <c:pt idx="14676" formatCode="General">
                  <c:v>29.352</c:v>
                </c:pt>
                <c:pt idx="14677" formatCode="General">
                  <c:v>29.353999999999999</c:v>
                </c:pt>
                <c:pt idx="14678" formatCode="General">
                  <c:v>29.356000000000002</c:v>
                </c:pt>
                <c:pt idx="14679" formatCode="General">
                  <c:v>29.358000000000001</c:v>
                </c:pt>
                <c:pt idx="14680" formatCode="General">
                  <c:v>29.36</c:v>
                </c:pt>
                <c:pt idx="14681" formatCode="General">
                  <c:v>29.361999999999998</c:v>
                </c:pt>
                <c:pt idx="14682" formatCode="General">
                  <c:v>29.364000000000001</c:v>
                </c:pt>
                <c:pt idx="14683" formatCode="General">
                  <c:v>29.366</c:v>
                </c:pt>
                <c:pt idx="14684" formatCode="General">
                  <c:v>29.367999999999999</c:v>
                </c:pt>
                <c:pt idx="14685" formatCode="General">
                  <c:v>29.37</c:v>
                </c:pt>
                <c:pt idx="14686" formatCode="General">
                  <c:v>29.372</c:v>
                </c:pt>
                <c:pt idx="14687" formatCode="General">
                  <c:v>29.373999999999999</c:v>
                </c:pt>
                <c:pt idx="14688" formatCode="General">
                  <c:v>29.376000000000001</c:v>
                </c:pt>
                <c:pt idx="14689" formatCode="General">
                  <c:v>29.378</c:v>
                </c:pt>
                <c:pt idx="14690" formatCode="General">
                  <c:v>29.38</c:v>
                </c:pt>
                <c:pt idx="14691" formatCode="General">
                  <c:v>29.382000000000001</c:v>
                </c:pt>
                <c:pt idx="14692" formatCode="General">
                  <c:v>29.384</c:v>
                </c:pt>
                <c:pt idx="14693" formatCode="General">
                  <c:v>29.385999999999999</c:v>
                </c:pt>
                <c:pt idx="14694" formatCode="General">
                  <c:v>29.388000000000002</c:v>
                </c:pt>
                <c:pt idx="14695" formatCode="General">
                  <c:v>29.39</c:v>
                </c:pt>
                <c:pt idx="14696" formatCode="General">
                  <c:v>29.391999999999999</c:v>
                </c:pt>
                <c:pt idx="14697" formatCode="General">
                  <c:v>29.393999999999998</c:v>
                </c:pt>
                <c:pt idx="14698" formatCode="General">
                  <c:v>29.396000000000001</c:v>
                </c:pt>
                <c:pt idx="14699" formatCode="General">
                  <c:v>29.398</c:v>
                </c:pt>
                <c:pt idx="14700" formatCode="General">
                  <c:v>29.4</c:v>
                </c:pt>
                <c:pt idx="14701" formatCode="General">
                  <c:v>29.402000000000001</c:v>
                </c:pt>
                <c:pt idx="14702" formatCode="General">
                  <c:v>29.404</c:v>
                </c:pt>
                <c:pt idx="14703" formatCode="General">
                  <c:v>29.405999999999999</c:v>
                </c:pt>
                <c:pt idx="14704" formatCode="General">
                  <c:v>29.408000000000001</c:v>
                </c:pt>
                <c:pt idx="14705" formatCode="General">
                  <c:v>29.41</c:v>
                </c:pt>
                <c:pt idx="14706" formatCode="General">
                  <c:v>29.411999999999999</c:v>
                </c:pt>
                <c:pt idx="14707" formatCode="General">
                  <c:v>29.414000000000001</c:v>
                </c:pt>
                <c:pt idx="14708" formatCode="General">
                  <c:v>29.416</c:v>
                </c:pt>
                <c:pt idx="14709" formatCode="General">
                  <c:v>29.417999999999999</c:v>
                </c:pt>
                <c:pt idx="14710" formatCode="General">
                  <c:v>29.42</c:v>
                </c:pt>
                <c:pt idx="14711" formatCode="General">
                  <c:v>29.422000000000001</c:v>
                </c:pt>
                <c:pt idx="14712" formatCode="General">
                  <c:v>29.423999999999999</c:v>
                </c:pt>
                <c:pt idx="14713" formatCode="General">
                  <c:v>29.425999999999998</c:v>
                </c:pt>
                <c:pt idx="14714" formatCode="General">
                  <c:v>29.428000000000001</c:v>
                </c:pt>
                <c:pt idx="14715" formatCode="General">
                  <c:v>29.43</c:v>
                </c:pt>
                <c:pt idx="14716" formatCode="General">
                  <c:v>29.431999999999999</c:v>
                </c:pt>
                <c:pt idx="14717" formatCode="General">
                  <c:v>29.434000000000001</c:v>
                </c:pt>
                <c:pt idx="14718" formatCode="General">
                  <c:v>29.436</c:v>
                </c:pt>
                <c:pt idx="14719" formatCode="General">
                  <c:v>29.437999999999999</c:v>
                </c:pt>
                <c:pt idx="14720" formatCode="General">
                  <c:v>29.44</c:v>
                </c:pt>
                <c:pt idx="14721" formatCode="General">
                  <c:v>29.442</c:v>
                </c:pt>
                <c:pt idx="14722" formatCode="General">
                  <c:v>29.443999999999999</c:v>
                </c:pt>
                <c:pt idx="14723" formatCode="General">
                  <c:v>29.446000000000002</c:v>
                </c:pt>
                <c:pt idx="14724" formatCode="General">
                  <c:v>29.448</c:v>
                </c:pt>
                <c:pt idx="14725" formatCode="General">
                  <c:v>29.45</c:v>
                </c:pt>
                <c:pt idx="14726" formatCode="General">
                  <c:v>29.452000000000002</c:v>
                </c:pt>
                <c:pt idx="14727" formatCode="General">
                  <c:v>29.454000000000001</c:v>
                </c:pt>
                <c:pt idx="14728" formatCode="General">
                  <c:v>29.456</c:v>
                </c:pt>
                <c:pt idx="14729" formatCode="General">
                  <c:v>29.457999999999998</c:v>
                </c:pt>
                <c:pt idx="14730" formatCode="General">
                  <c:v>29.46</c:v>
                </c:pt>
                <c:pt idx="14731" formatCode="General">
                  <c:v>29.462</c:v>
                </c:pt>
                <c:pt idx="14732" formatCode="General">
                  <c:v>29.463999999999999</c:v>
                </c:pt>
                <c:pt idx="14733" formatCode="General">
                  <c:v>29.466000000000001</c:v>
                </c:pt>
                <c:pt idx="14734" formatCode="General">
                  <c:v>29.468</c:v>
                </c:pt>
                <c:pt idx="14735" formatCode="General">
                  <c:v>29.47</c:v>
                </c:pt>
                <c:pt idx="14736" formatCode="General">
                  <c:v>29.472000000000001</c:v>
                </c:pt>
                <c:pt idx="14737" formatCode="General">
                  <c:v>29.474</c:v>
                </c:pt>
                <c:pt idx="14738" formatCode="General">
                  <c:v>29.475999999999999</c:v>
                </c:pt>
                <c:pt idx="14739" formatCode="General">
                  <c:v>29.478000000000002</c:v>
                </c:pt>
                <c:pt idx="14740" formatCode="General">
                  <c:v>29.48</c:v>
                </c:pt>
                <c:pt idx="14741" formatCode="General">
                  <c:v>29.481999999999999</c:v>
                </c:pt>
                <c:pt idx="14742" formatCode="General">
                  <c:v>29.484000000000002</c:v>
                </c:pt>
                <c:pt idx="14743" formatCode="General">
                  <c:v>29.486000000000001</c:v>
                </c:pt>
                <c:pt idx="14744" formatCode="General">
                  <c:v>29.488</c:v>
                </c:pt>
                <c:pt idx="14745" formatCode="General">
                  <c:v>29.49</c:v>
                </c:pt>
                <c:pt idx="14746" formatCode="General">
                  <c:v>29.492000000000001</c:v>
                </c:pt>
                <c:pt idx="14747" formatCode="General">
                  <c:v>29.494</c:v>
                </c:pt>
                <c:pt idx="14748" formatCode="General">
                  <c:v>29.495999999999999</c:v>
                </c:pt>
                <c:pt idx="14749" formatCode="General">
                  <c:v>29.498000000000001</c:v>
                </c:pt>
                <c:pt idx="14750" formatCode="General">
                  <c:v>29.5</c:v>
                </c:pt>
                <c:pt idx="14751" formatCode="General">
                  <c:v>29.501999999999999</c:v>
                </c:pt>
                <c:pt idx="14752" formatCode="General">
                  <c:v>29.504000000000001</c:v>
                </c:pt>
                <c:pt idx="14753" formatCode="General">
                  <c:v>29.506</c:v>
                </c:pt>
                <c:pt idx="14754" formatCode="General">
                  <c:v>29.507999999999999</c:v>
                </c:pt>
                <c:pt idx="14755" formatCode="General">
                  <c:v>29.51</c:v>
                </c:pt>
                <c:pt idx="14756" formatCode="General">
                  <c:v>29.512</c:v>
                </c:pt>
                <c:pt idx="14757" formatCode="General">
                  <c:v>29.513999999999999</c:v>
                </c:pt>
                <c:pt idx="14758" formatCode="General">
                  <c:v>29.515999999999998</c:v>
                </c:pt>
                <c:pt idx="14759" formatCode="General">
                  <c:v>29.518000000000001</c:v>
                </c:pt>
                <c:pt idx="14760" formatCode="General">
                  <c:v>29.52</c:v>
                </c:pt>
                <c:pt idx="14761" formatCode="General">
                  <c:v>29.521999999999998</c:v>
                </c:pt>
                <c:pt idx="14762" formatCode="General">
                  <c:v>29.524000000000001</c:v>
                </c:pt>
                <c:pt idx="14763" formatCode="General">
                  <c:v>29.526</c:v>
                </c:pt>
                <c:pt idx="14764" formatCode="General">
                  <c:v>29.527999999999999</c:v>
                </c:pt>
                <c:pt idx="14765" formatCode="General">
                  <c:v>29.53</c:v>
                </c:pt>
                <c:pt idx="14766" formatCode="General">
                  <c:v>29.532</c:v>
                </c:pt>
                <c:pt idx="14767" formatCode="General">
                  <c:v>29.533999999999999</c:v>
                </c:pt>
                <c:pt idx="14768" formatCode="General">
                  <c:v>29.536000000000001</c:v>
                </c:pt>
                <c:pt idx="14769" formatCode="General">
                  <c:v>29.538</c:v>
                </c:pt>
                <c:pt idx="14770" formatCode="General">
                  <c:v>29.54</c:v>
                </c:pt>
                <c:pt idx="14771" formatCode="General">
                  <c:v>29.542000000000002</c:v>
                </c:pt>
                <c:pt idx="14772" formatCode="General">
                  <c:v>29.544</c:v>
                </c:pt>
                <c:pt idx="14773" formatCode="General">
                  <c:v>29.545999999999999</c:v>
                </c:pt>
                <c:pt idx="14774" formatCode="General">
                  <c:v>29.547999999999998</c:v>
                </c:pt>
                <c:pt idx="14775" formatCode="General">
                  <c:v>29.55</c:v>
                </c:pt>
                <c:pt idx="14776" formatCode="General">
                  <c:v>29.552</c:v>
                </c:pt>
                <c:pt idx="14777" formatCode="General">
                  <c:v>29.553999999999998</c:v>
                </c:pt>
                <c:pt idx="14778" formatCode="General">
                  <c:v>29.556000000000001</c:v>
                </c:pt>
                <c:pt idx="14779" formatCode="General">
                  <c:v>29.558</c:v>
                </c:pt>
                <c:pt idx="14780" formatCode="General">
                  <c:v>29.56</c:v>
                </c:pt>
                <c:pt idx="14781" formatCode="General">
                  <c:v>29.562000000000001</c:v>
                </c:pt>
                <c:pt idx="14782" formatCode="General">
                  <c:v>29.564</c:v>
                </c:pt>
                <c:pt idx="14783" formatCode="General">
                  <c:v>29.565999999999999</c:v>
                </c:pt>
                <c:pt idx="14784" formatCode="General">
                  <c:v>29.568000000000001</c:v>
                </c:pt>
                <c:pt idx="14785" formatCode="General">
                  <c:v>29.57</c:v>
                </c:pt>
                <c:pt idx="14786" formatCode="General">
                  <c:v>29.571999999999999</c:v>
                </c:pt>
                <c:pt idx="14787" formatCode="General">
                  <c:v>29.574000000000002</c:v>
                </c:pt>
                <c:pt idx="14788" formatCode="General">
                  <c:v>29.576000000000001</c:v>
                </c:pt>
                <c:pt idx="14789" formatCode="General">
                  <c:v>29.577999999999999</c:v>
                </c:pt>
                <c:pt idx="14790" formatCode="General">
                  <c:v>29.58</c:v>
                </c:pt>
                <c:pt idx="14791" formatCode="General">
                  <c:v>29.582000000000001</c:v>
                </c:pt>
                <c:pt idx="14792" formatCode="General">
                  <c:v>29.584</c:v>
                </c:pt>
                <c:pt idx="14793" formatCode="General">
                  <c:v>29.585999999999999</c:v>
                </c:pt>
                <c:pt idx="14794" formatCode="General">
                  <c:v>29.588000000000001</c:v>
                </c:pt>
                <c:pt idx="14795" formatCode="General">
                  <c:v>29.59</c:v>
                </c:pt>
                <c:pt idx="14796" formatCode="General">
                  <c:v>29.591999999999999</c:v>
                </c:pt>
                <c:pt idx="14797" formatCode="General">
                  <c:v>29.594000000000001</c:v>
                </c:pt>
                <c:pt idx="14798" formatCode="General">
                  <c:v>29.596</c:v>
                </c:pt>
                <c:pt idx="14799" formatCode="General">
                  <c:v>29.597999999999999</c:v>
                </c:pt>
                <c:pt idx="14800" formatCode="General">
                  <c:v>29.6</c:v>
                </c:pt>
                <c:pt idx="14801" formatCode="General">
                  <c:v>29.602</c:v>
                </c:pt>
                <c:pt idx="14802" formatCode="General">
                  <c:v>29.603999999999999</c:v>
                </c:pt>
                <c:pt idx="14803" formatCode="General">
                  <c:v>29.606000000000002</c:v>
                </c:pt>
                <c:pt idx="14804" formatCode="General">
                  <c:v>29.608000000000001</c:v>
                </c:pt>
                <c:pt idx="14805" formatCode="General">
                  <c:v>29.61</c:v>
                </c:pt>
                <c:pt idx="14806" formatCode="General">
                  <c:v>29.611999999999998</c:v>
                </c:pt>
                <c:pt idx="14807" formatCode="General">
                  <c:v>29.614000000000001</c:v>
                </c:pt>
                <c:pt idx="14808" formatCode="General">
                  <c:v>29.616</c:v>
                </c:pt>
                <c:pt idx="14809" formatCode="General">
                  <c:v>29.617999999999999</c:v>
                </c:pt>
                <c:pt idx="14810" formatCode="General">
                  <c:v>29.62</c:v>
                </c:pt>
                <c:pt idx="14811" formatCode="General">
                  <c:v>29.622</c:v>
                </c:pt>
                <c:pt idx="14812" formatCode="General">
                  <c:v>29.623999999999999</c:v>
                </c:pt>
                <c:pt idx="14813" formatCode="General">
                  <c:v>29.626000000000001</c:v>
                </c:pt>
                <c:pt idx="14814" formatCode="General">
                  <c:v>29.628</c:v>
                </c:pt>
                <c:pt idx="14815" formatCode="General">
                  <c:v>29.63</c:v>
                </c:pt>
                <c:pt idx="14816" formatCode="General">
                  <c:v>29.632000000000001</c:v>
                </c:pt>
                <c:pt idx="14817" formatCode="General">
                  <c:v>29.634</c:v>
                </c:pt>
                <c:pt idx="14818" formatCode="General">
                  <c:v>29.635999999999999</c:v>
                </c:pt>
                <c:pt idx="14819" formatCode="General">
                  <c:v>29.638000000000002</c:v>
                </c:pt>
                <c:pt idx="14820" formatCode="General">
                  <c:v>29.64</c:v>
                </c:pt>
                <c:pt idx="14821" formatCode="General">
                  <c:v>29.641999999999999</c:v>
                </c:pt>
                <c:pt idx="14822" formatCode="General">
                  <c:v>29.643999999999998</c:v>
                </c:pt>
                <c:pt idx="14823" formatCode="General">
                  <c:v>29.646000000000001</c:v>
                </c:pt>
                <c:pt idx="14824" formatCode="General">
                  <c:v>29.648</c:v>
                </c:pt>
                <c:pt idx="14825" formatCode="General">
                  <c:v>29.65</c:v>
                </c:pt>
                <c:pt idx="14826" formatCode="General">
                  <c:v>29.652000000000001</c:v>
                </c:pt>
                <c:pt idx="14827" formatCode="General">
                  <c:v>29.654</c:v>
                </c:pt>
                <c:pt idx="14828" formatCode="General">
                  <c:v>29.655999999999999</c:v>
                </c:pt>
                <c:pt idx="14829" formatCode="General">
                  <c:v>29.658000000000001</c:v>
                </c:pt>
                <c:pt idx="14830" formatCode="General">
                  <c:v>29.66</c:v>
                </c:pt>
                <c:pt idx="14831" formatCode="General">
                  <c:v>29.661999999999999</c:v>
                </c:pt>
                <c:pt idx="14832" formatCode="General">
                  <c:v>29.664000000000001</c:v>
                </c:pt>
                <c:pt idx="14833" formatCode="General">
                  <c:v>29.666</c:v>
                </c:pt>
                <c:pt idx="14834" formatCode="General">
                  <c:v>29.667999999999999</c:v>
                </c:pt>
                <c:pt idx="14835" formatCode="General">
                  <c:v>29.67</c:v>
                </c:pt>
                <c:pt idx="14836" formatCode="General">
                  <c:v>29.672000000000001</c:v>
                </c:pt>
                <c:pt idx="14837" formatCode="General">
                  <c:v>29.673999999999999</c:v>
                </c:pt>
                <c:pt idx="14838" formatCode="General">
                  <c:v>29.675999999999998</c:v>
                </c:pt>
                <c:pt idx="14839" formatCode="General">
                  <c:v>29.678000000000001</c:v>
                </c:pt>
                <c:pt idx="14840" formatCode="General">
                  <c:v>29.68</c:v>
                </c:pt>
                <c:pt idx="14841" formatCode="General">
                  <c:v>29.681999999999999</c:v>
                </c:pt>
                <c:pt idx="14842" formatCode="General">
                  <c:v>29.684000000000001</c:v>
                </c:pt>
                <c:pt idx="14843" formatCode="General">
                  <c:v>29.686</c:v>
                </c:pt>
                <c:pt idx="14844" formatCode="General">
                  <c:v>29.687999999999999</c:v>
                </c:pt>
                <c:pt idx="14845" formatCode="General">
                  <c:v>29.69</c:v>
                </c:pt>
                <c:pt idx="14846" formatCode="General">
                  <c:v>29.692</c:v>
                </c:pt>
                <c:pt idx="14847" formatCode="General">
                  <c:v>29.693999999999999</c:v>
                </c:pt>
                <c:pt idx="14848" formatCode="General">
                  <c:v>29.696000000000002</c:v>
                </c:pt>
                <c:pt idx="14849" formatCode="General">
                  <c:v>29.698</c:v>
                </c:pt>
                <c:pt idx="14850" formatCode="General">
                  <c:v>29.7</c:v>
                </c:pt>
                <c:pt idx="14851" formatCode="General">
                  <c:v>29.702000000000002</c:v>
                </c:pt>
                <c:pt idx="14852" formatCode="General">
                  <c:v>29.704000000000001</c:v>
                </c:pt>
                <c:pt idx="14853" formatCode="General">
                  <c:v>29.706</c:v>
                </c:pt>
                <c:pt idx="14854" formatCode="General">
                  <c:v>29.707999999999998</c:v>
                </c:pt>
                <c:pt idx="14855" formatCode="General">
                  <c:v>29.71</c:v>
                </c:pt>
                <c:pt idx="14856" formatCode="General">
                  <c:v>29.712</c:v>
                </c:pt>
                <c:pt idx="14857" formatCode="General">
                  <c:v>29.713999999999999</c:v>
                </c:pt>
                <c:pt idx="14858" formatCode="General">
                  <c:v>29.716000000000001</c:v>
                </c:pt>
                <c:pt idx="14859" formatCode="General">
                  <c:v>29.718</c:v>
                </c:pt>
                <c:pt idx="14860" formatCode="General">
                  <c:v>29.72</c:v>
                </c:pt>
                <c:pt idx="14861" formatCode="General">
                  <c:v>29.722000000000001</c:v>
                </c:pt>
                <c:pt idx="14862" formatCode="General">
                  <c:v>29.724</c:v>
                </c:pt>
                <c:pt idx="14863" formatCode="General">
                  <c:v>29.725999999999999</c:v>
                </c:pt>
                <c:pt idx="14864" formatCode="General">
                  <c:v>29.728000000000002</c:v>
                </c:pt>
                <c:pt idx="14865" formatCode="General">
                  <c:v>29.73</c:v>
                </c:pt>
                <c:pt idx="14866" formatCode="General">
                  <c:v>29.731999999999999</c:v>
                </c:pt>
                <c:pt idx="14867" formatCode="General">
                  <c:v>29.734000000000002</c:v>
                </c:pt>
                <c:pt idx="14868" formatCode="General">
                  <c:v>29.736000000000001</c:v>
                </c:pt>
                <c:pt idx="14869" formatCode="General">
                  <c:v>29.738</c:v>
                </c:pt>
                <c:pt idx="14870" formatCode="General">
                  <c:v>29.74</c:v>
                </c:pt>
                <c:pt idx="14871" formatCode="General">
                  <c:v>29.742000000000001</c:v>
                </c:pt>
                <c:pt idx="14872" formatCode="General">
                  <c:v>29.744</c:v>
                </c:pt>
                <c:pt idx="14873" formatCode="General">
                  <c:v>29.745999999999999</c:v>
                </c:pt>
                <c:pt idx="14874" formatCode="General">
                  <c:v>29.748000000000001</c:v>
                </c:pt>
                <c:pt idx="14875" formatCode="General">
                  <c:v>29.75</c:v>
                </c:pt>
                <c:pt idx="14876" formatCode="General">
                  <c:v>29.751999999999999</c:v>
                </c:pt>
                <c:pt idx="14877" formatCode="General">
                  <c:v>29.754000000000001</c:v>
                </c:pt>
                <c:pt idx="14878" formatCode="General">
                  <c:v>29.756</c:v>
                </c:pt>
                <c:pt idx="14879" formatCode="General">
                  <c:v>29.757999999999999</c:v>
                </c:pt>
                <c:pt idx="14880" formatCode="General">
                  <c:v>29.76</c:v>
                </c:pt>
                <c:pt idx="14881" formatCode="General">
                  <c:v>29.762</c:v>
                </c:pt>
                <c:pt idx="14882" formatCode="General">
                  <c:v>29.763999999999999</c:v>
                </c:pt>
                <c:pt idx="14883" formatCode="General">
                  <c:v>29.765999999999998</c:v>
                </c:pt>
                <c:pt idx="14884" formatCode="General">
                  <c:v>29.768000000000001</c:v>
                </c:pt>
                <c:pt idx="14885" formatCode="General">
                  <c:v>29.77</c:v>
                </c:pt>
                <c:pt idx="14886" formatCode="General">
                  <c:v>29.771999999999998</c:v>
                </c:pt>
                <c:pt idx="14887" formatCode="General">
                  <c:v>29.774000000000001</c:v>
                </c:pt>
                <c:pt idx="14888" formatCode="General">
                  <c:v>29.776</c:v>
                </c:pt>
                <c:pt idx="14889" formatCode="General">
                  <c:v>29.777999999999999</c:v>
                </c:pt>
                <c:pt idx="14890" formatCode="General">
                  <c:v>29.78</c:v>
                </c:pt>
                <c:pt idx="14891" formatCode="General">
                  <c:v>29.782</c:v>
                </c:pt>
                <c:pt idx="14892" formatCode="General">
                  <c:v>29.783999999999999</c:v>
                </c:pt>
                <c:pt idx="14893" formatCode="General">
                  <c:v>29.786000000000001</c:v>
                </c:pt>
                <c:pt idx="14894" formatCode="General">
                  <c:v>29.788</c:v>
                </c:pt>
                <c:pt idx="14895" formatCode="General">
                  <c:v>29.79</c:v>
                </c:pt>
                <c:pt idx="14896" formatCode="General">
                  <c:v>29.792000000000002</c:v>
                </c:pt>
                <c:pt idx="14897" formatCode="General">
                  <c:v>29.794</c:v>
                </c:pt>
                <c:pt idx="14898" formatCode="General">
                  <c:v>29.795999999999999</c:v>
                </c:pt>
                <c:pt idx="14899" formatCode="General">
                  <c:v>29.797999999999998</c:v>
                </c:pt>
                <c:pt idx="14900" formatCode="General">
                  <c:v>29.8</c:v>
                </c:pt>
                <c:pt idx="14901" formatCode="General">
                  <c:v>29.802</c:v>
                </c:pt>
                <c:pt idx="14902" formatCode="General">
                  <c:v>29.803999999999998</c:v>
                </c:pt>
                <c:pt idx="14903" formatCode="General">
                  <c:v>29.806000000000001</c:v>
                </c:pt>
                <c:pt idx="14904" formatCode="General">
                  <c:v>29.808</c:v>
                </c:pt>
                <c:pt idx="14905" formatCode="General">
                  <c:v>29.81</c:v>
                </c:pt>
                <c:pt idx="14906" formatCode="General">
                  <c:v>29.812000000000001</c:v>
                </c:pt>
                <c:pt idx="14907" formatCode="General">
                  <c:v>29.814</c:v>
                </c:pt>
                <c:pt idx="14908" formatCode="General">
                  <c:v>29.815999999999999</c:v>
                </c:pt>
                <c:pt idx="14909" formatCode="General">
                  <c:v>29.818000000000001</c:v>
                </c:pt>
                <c:pt idx="14910" formatCode="General">
                  <c:v>29.82</c:v>
                </c:pt>
                <c:pt idx="14911" formatCode="General">
                  <c:v>29.821999999999999</c:v>
                </c:pt>
                <c:pt idx="14912" formatCode="General">
                  <c:v>29.824000000000002</c:v>
                </c:pt>
                <c:pt idx="14913" formatCode="General">
                  <c:v>29.826000000000001</c:v>
                </c:pt>
                <c:pt idx="14914" formatCode="General">
                  <c:v>29.827999999999999</c:v>
                </c:pt>
                <c:pt idx="14915" formatCode="General">
                  <c:v>29.83</c:v>
                </c:pt>
                <c:pt idx="14916" formatCode="General">
                  <c:v>29.832000000000001</c:v>
                </c:pt>
                <c:pt idx="14917" formatCode="General">
                  <c:v>29.834</c:v>
                </c:pt>
                <c:pt idx="14918" formatCode="General">
                  <c:v>29.835999999999999</c:v>
                </c:pt>
                <c:pt idx="14919" formatCode="General">
                  <c:v>29.838000000000001</c:v>
                </c:pt>
                <c:pt idx="14920" formatCode="General">
                  <c:v>29.84</c:v>
                </c:pt>
                <c:pt idx="14921" formatCode="General">
                  <c:v>29.841999999999999</c:v>
                </c:pt>
                <c:pt idx="14922" formatCode="General">
                  <c:v>29.844000000000001</c:v>
                </c:pt>
                <c:pt idx="14923" formatCode="General">
                  <c:v>29.846</c:v>
                </c:pt>
                <c:pt idx="14924" formatCode="General">
                  <c:v>29.847999999999999</c:v>
                </c:pt>
                <c:pt idx="14925" formatCode="General">
                  <c:v>29.85</c:v>
                </c:pt>
                <c:pt idx="14926" formatCode="General">
                  <c:v>29.852</c:v>
                </c:pt>
                <c:pt idx="14927" formatCode="General">
                  <c:v>29.853999999999999</c:v>
                </c:pt>
                <c:pt idx="14928" formatCode="General">
                  <c:v>29.856000000000002</c:v>
                </c:pt>
                <c:pt idx="14929" formatCode="General">
                  <c:v>29.858000000000001</c:v>
                </c:pt>
                <c:pt idx="14930" formatCode="General">
                  <c:v>29.86</c:v>
                </c:pt>
                <c:pt idx="14931" formatCode="General">
                  <c:v>29.861999999999998</c:v>
                </c:pt>
                <c:pt idx="14932" formatCode="General">
                  <c:v>29.864000000000001</c:v>
                </c:pt>
                <c:pt idx="14933" formatCode="General">
                  <c:v>29.866</c:v>
                </c:pt>
                <c:pt idx="14934" formatCode="General">
                  <c:v>29.867999999999999</c:v>
                </c:pt>
                <c:pt idx="14935" formatCode="General">
                  <c:v>29.87</c:v>
                </c:pt>
                <c:pt idx="14936" formatCode="General">
                  <c:v>29.872</c:v>
                </c:pt>
                <c:pt idx="14937" formatCode="General">
                  <c:v>29.873999999999999</c:v>
                </c:pt>
                <c:pt idx="14938" formatCode="General">
                  <c:v>29.876000000000001</c:v>
                </c:pt>
                <c:pt idx="14939" formatCode="General">
                  <c:v>29.878</c:v>
                </c:pt>
                <c:pt idx="14940" formatCode="General">
                  <c:v>29.88</c:v>
                </c:pt>
                <c:pt idx="14941" formatCode="General">
                  <c:v>29.882000000000001</c:v>
                </c:pt>
                <c:pt idx="14942" formatCode="General">
                  <c:v>29.884</c:v>
                </c:pt>
                <c:pt idx="14943" formatCode="General">
                  <c:v>29.885999999999999</c:v>
                </c:pt>
                <c:pt idx="14944" formatCode="General">
                  <c:v>29.888000000000002</c:v>
                </c:pt>
                <c:pt idx="14945" formatCode="General">
                  <c:v>29.89</c:v>
                </c:pt>
                <c:pt idx="14946" formatCode="General">
                  <c:v>29.891999999999999</c:v>
                </c:pt>
                <c:pt idx="14947" formatCode="General">
                  <c:v>29.893999999999998</c:v>
                </c:pt>
                <c:pt idx="14948" formatCode="General">
                  <c:v>29.896000000000001</c:v>
                </c:pt>
                <c:pt idx="14949" formatCode="General">
                  <c:v>29.898</c:v>
                </c:pt>
                <c:pt idx="14950" formatCode="General">
                  <c:v>29.9</c:v>
                </c:pt>
                <c:pt idx="14951" formatCode="General">
                  <c:v>29.902000000000001</c:v>
                </c:pt>
                <c:pt idx="14952" formatCode="General">
                  <c:v>29.904</c:v>
                </c:pt>
                <c:pt idx="14953" formatCode="General">
                  <c:v>29.905999999999999</c:v>
                </c:pt>
                <c:pt idx="14954" formatCode="General">
                  <c:v>29.908000000000001</c:v>
                </c:pt>
                <c:pt idx="14955" formatCode="General">
                  <c:v>29.91</c:v>
                </c:pt>
                <c:pt idx="14956" formatCode="General">
                  <c:v>29.911999999999999</c:v>
                </c:pt>
                <c:pt idx="14957" formatCode="General">
                  <c:v>29.914000000000001</c:v>
                </c:pt>
                <c:pt idx="14958" formatCode="General">
                  <c:v>29.916</c:v>
                </c:pt>
                <c:pt idx="14959" formatCode="General">
                  <c:v>29.917999999999999</c:v>
                </c:pt>
                <c:pt idx="14960" formatCode="General">
                  <c:v>29.92</c:v>
                </c:pt>
                <c:pt idx="14961" formatCode="General">
                  <c:v>29.922000000000001</c:v>
                </c:pt>
                <c:pt idx="14962" formatCode="General">
                  <c:v>29.923999999999999</c:v>
                </c:pt>
                <c:pt idx="14963" formatCode="General">
                  <c:v>29.925999999999998</c:v>
                </c:pt>
                <c:pt idx="14964" formatCode="General">
                  <c:v>29.928000000000001</c:v>
                </c:pt>
                <c:pt idx="14965" formatCode="General">
                  <c:v>29.93</c:v>
                </c:pt>
                <c:pt idx="14966" formatCode="General">
                  <c:v>29.931999999999999</c:v>
                </c:pt>
                <c:pt idx="14967" formatCode="General">
                  <c:v>29.934000000000001</c:v>
                </c:pt>
                <c:pt idx="14968" formatCode="General">
                  <c:v>29.936</c:v>
                </c:pt>
                <c:pt idx="14969" formatCode="General">
                  <c:v>29.937999999999999</c:v>
                </c:pt>
                <c:pt idx="14970" formatCode="General">
                  <c:v>29.94</c:v>
                </c:pt>
                <c:pt idx="14971" formatCode="General">
                  <c:v>29.942</c:v>
                </c:pt>
                <c:pt idx="14972" formatCode="General">
                  <c:v>29.943999999999999</c:v>
                </c:pt>
                <c:pt idx="14973" formatCode="General">
                  <c:v>29.946000000000002</c:v>
                </c:pt>
                <c:pt idx="14974" formatCode="General">
                  <c:v>29.948</c:v>
                </c:pt>
                <c:pt idx="14975" formatCode="General">
                  <c:v>29.95</c:v>
                </c:pt>
                <c:pt idx="14976" formatCode="General">
                  <c:v>29.952000000000002</c:v>
                </c:pt>
                <c:pt idx="14977" formatCode="General">
                  <c:v>29.954000000000001</c:v>
                </c:pt>
                <c:pt idx="14978" formatCode="General">
                  <c:v>29.956</c:v>
                </c:pt>
                <c:pt idx="14979" formatCode="General">
                  <c:v>29.957999999999998</c:v>
                </c:pt>
                <c:pt idx="14980" formatCode="General">
                  <c:v>29.96</c:v>
                </c:pt>
                <c:pt idx="14981" formatCode="General">
                  <c:v>29.962</c:v>
                </c:pt>
                <c:pt idx="14982" formatCode="General">
                  <c:v>29.963999999999999</c:v>
                </c:pt>
                <c:pt idx="14983" formatCode="General">
                  <c:v>29.966000000000001</c:v>
                </c:pt>
                <c:pt idx="14984" formatCode="General">
                  <c:v>29.968</c:v>
                </c:pt>
                <c:pt idx="14985" formatCode="General">
                  <c:v>29.97</c:v>
                </c:pt>
                <c:pt idx="14986" formatCode="General">
                  <c:v>29.972000000000001</c:v>
                </c:pt>
                <c:pt idx="14987" formatCode="General">
                  <c:v>29.974</c:v>
                </c:pt>
                <c:pt idx="14988" formatCode="General">
                  <c:v>29.975999999999999</c:v>
                </c:pt>
                <c:pt idx="14989" formatCode="General">
                  <c:v>29.978000000000002</c:v>
                </c:pt>
                <c:pt idx="14990" formatCode="General">
                  <c:v>29.98</c:v>
                </c:pt>
                <c:pt idx="14991" formatCode="General">
                  <c:v>29.981999999999999</c:v>
                </c:pt>
                <c:pt idx="14992" formatCode="General">
                  <c:v>29.984000000000002</c:v>
                </c:pt>
                <c:pt idx="14993" formatCode="General">
                  <c:v>29.986000000000001</c:v>
                </c:pt>
                <c:pt idx="14994" formatCode="General">
                  <c:v>29.988</c:v>
                </c:pt>
                <c:pt idx="14995" formatCode="General">
                  <c:v>29.99</c:v>
                </c:pt>
                <c:pt idx="14996" formatCode="General">
                  <c:v>29.992000000000001</c:v>
                </c:pt>
                <c:pt idx="14997" formatCode="General">
                  <c:v>29.994</c:v>
                </c:pt>
                <c:pt idx="14998" formatCode="General">
                  <c:v>29.995999999999999</c:v>
                </c:pt>
                <c:pt idx="14999" formatCode="General">
                  <c:v>29.998000000000001</c:v>
                </c:pt>
                <c:pt idx="15000" formatCode="General">
                  <c:v>30</c:v>
                </c:pt>
                <c:pt idx="15001" formatCode="General">
                  <c:v>30.001999999999999</c:v>
                </c:pt>
                <c:pt idx="15002" formatCode="General">
                  <c:v>30.004000000000001</c:v>
                </c:pt>
                <c:pt idx="15003" formatCode="General">
                  <c:v>30.006</c:v>
                </c:pt>
                <c:pt idx="15004" formatCode="General">
                  <c:v>30.007999999999999</c:v>
                </c:pt>
                <c:pt idx="15005" formatCode="General">
                  <c:v>30.01</c:v>
                </c:pt>
                <c:pt idx="15006" formatCode="General">
                  <c:v>30.012</c:v>
                </c:pt>
                <c:pt idx="15007" formatCode="General">
                  <c:v>30.013999999999999</c:v>
                </c:pt>
                <c:pt idx="15008" formatCode="General">
                  <c:v>30.015999999999998</c:v>
                </c:pt>
                <c:pt idx="15009" formatCode="General">
                  <c:v>30.018000000000001</c:v>
                </c:pt>
                <c:pt idx="15010" formatCode="General">
                  <c:v>30.02</c:v>
                </c:pt>
                <c:pt idx="15011" formatCode="General">
                  <c:v>30.021999999999998</c:v>
                </c:pt>
                <c:pt idx="15012" formatCode="General">
                  <c:v>30.024000000000001</c:v>
                </c:pt>
                <c:pt idx="15013" formatCode="General">
                  <c:v>30.026</c:v>
                </c:pt>
                <c:pt idx="15014" formatCode="General">
                  <c:v>30.027999999999999</c:v>
                </c:pt>
                <c:pt idx="15015" formatCode="General">
                  <c:v>30.03</c:v>
                </c:pt>
                <c:pt idx="15016" formatCode="General">
                  <c:v>30.032</c:v>
                </c:pt>
                <c:pt idx="15017" formatCode="General">
                  <c:v>30.033999999999999</c:v>
                </c:pt>
                <c:pt idx="15018" formatCode="General">
                  <c:v>30.036000000000001</c:v>
                </c:pt>
                <c:pt idx="15019" formatCode="General">
                  <c:v>30.038</c:v>
                </c:pt>
                <c:pt idx="15020" formatCode="General">
                  <c:v>30.04</c:v>
                </c:pt>
                <c:pt idx="15021" formatCode="General">
                  <c:v>30.042000000000002</c:v>
                </c:pt>
                <c:pt idx="15022" formatCode="General">
                  <c:v>30.044</c:v>
                </c:pt>
                <c:pt idx="15023" formatCode="General">
                  <c:v>30.045999999999999</c:v>
                </c:pt>
                <c:pt idx="15024" formatCode="General">
                  <c:v>30.047999999999998</c:v>
                </c:pt>
                <c:pt idx="15025" formatCode="General">
                  <c:v>30.05</c:v>
                </c:pt>
                <c:pt idx="15026" formatCode="General">
                  <c:v>30.052</c:v>
                </c:pt>
                <c:pt idx="15027" formatCode="General">
                  <c:v>30.053999999999998</c:v>
                </c:pt>
                <c:pt idx="15028" formatCode="General">
                  <c:v>30.056000000000001</c:v>
                </c:pt>
                <c:pt idx="15029" formatCode="General">
                  <c:v>30.058</c:v>
                </c:pt>
                <c:pt idx="15030" formatCode="General">
                  <c:v>30.06</c:v>
                </c:pt>
                <c:pt idx="15031" formatCode="General">
                  <c:v>30.062000000000001</c:v>
                </c:pt>
                <c:pt idx="15032" formatCode="General">
                  <c:v>30.064</c:v>
                </c:pt>
                <c:pt idx="15033" formatCode="General">
                  <c:v>30.065999999999999</c:v>
                </c:pt>
                <c:pt idx="15034" formatCode="General">
                  <c:v>30.068000000000001</c:v>
                </c:pt>
                <c:pt idx="15035" formatCode="General">
                  <c:v>30.07</c:v>
                </c:pt>
                <c:pt idx="15036" formatCode="General">
                  <c:v>30.071999999999999</c:v>
                </c:pt>
                <c:pt idx="15037" formatCode="General">
                  <c:v>30.074000000000002</c:v>
                </c:pt>
                <c:pt idx="15038" formatCode="General">
                  <c:v>30.076000000000001</c:v>
                </c:pt>
                <c:pt idx="15039" formatCode="General">
                  <c:v>30.077999999999999</c:v>
                </c:pt>
                <c:pt idx="15040" formatCode="General">
                  <c:v>30.08</c:v>
                </c:pt>
                <c:pt idx="15041" formatCode="General">
                  <c:v>30.082000000000001</c:v>
                </c:pt>
                <c:pt idx="15042" formatCode="General">
                  <c:v>30.084</c:v>
                </c:pt>
                <c:pt idx="15043" formatCode="General">
                  <c:v>30.085999999999999</c:v>
                </c:pt>
                <c:pt idx="15044" formatCode="General">
                  <c:v>30.088000000000001</c:v>
                </c:pt>
                <c:pt idx="15045" formatCode="General">
                  <c:v>30.09</c:v>
                </c:pt>
                <c:pt idx="15046" formatCode="General">
                  <c:v>30.091999999999999</c:v>
                </c:pt>
                <c:pt idx="15047" formatCode="General">
                  <c:v>30.094000000000001</c:v>
                </c:pt>
                <c:pt idx="15048" formatCode="General">
                  <c:v>30.096</c:v>
                </c:pt>
                <c:pt idx="15049" formatCode="General">
                  <c:v>30.097999999999999</c:v>
                </c:pt>
                <c:pt idx="15050" formatCode="General">
                  <c:v>30.1</c:v>
                </c:pt>
                <c:pt idx="15051" formatCode="General">
                  <c:v>30.102</c:v>
                </c:pt>
                <c:pt idx="15052" formatCode="General">
                  <c:v>30.103999999999999</c:v>
                </c:pt>
                <c:pt idx="15053" formatCode="General">
                  <c:v>30.106000000000002</c:v>
                </c:pt>
                <c:pt idx="15054" formatCode="General">
                  <c:v>30.108000000000001</c:v>
                </c:pt>
                <c:pt idx="15055" formatCode="General">
                  <c:v>30.11</c:v>
                </c:pt>
                <c:pt idx="15056" formatCode="General">
                  <c:v>30.111999999999998</c:v>
                </c:pt>
                <c:pt idx="15057" formatCode="General">
                  <c:v>30.114000000000001</c:v>
                </c:pt>
                <c:pt idx="15058" formatCode="General">
                  <c:v>30.116</c:v>
                </c:pt>
                <c:pt idx="15059" formatCode="General">
                  <c:v>30.117999999999999</c:v>
                </c:pt>
                <c:pt idx="15060" formatCode="General">
                  <c:v>30.12</c:v>
                </c:pt>
                <c:pt idx="15061" formatCode="General">
                  <c:v>30.122</c:v>
                </c:pt>
                <c:pt idx="15062" formatCode="General">
                  <c:v>30.123999999999999</c:v>
                </c:pt>
                <c:pt idx="15063" formatCode="General">
                  <c:v>30.126000000000001</c:v>
                </c:pt>
                <c:pt idx="15064" formatCode="General">
                  <c:v>30.128</c:v>
                </c:pt>
                <c:pt idx="15065" formatCode="General">
                  <c:v>30.13</c:v>
                </c:pt>
                <c:pt idx="15066" formatCode="General">
                  <c:v>30.132000000000001</c:v>
                </c:pt>
                <c:pt idx="15067" formatCode="General">
                  <c:v>30.134</c:v>
                </c:pt>
                <c:pt idx="15068" formatCode="General">
                  <c:v>30.135999999999999</c:v>
                </c:pt>
                <c:pt idx="15069" formatCode="General">
                  <c:v>30.138000000000002</c:v>
                </c:pt>
                <c:pt idx="15070" formatCode="General">
                  <c:v>30.14</c:v>
                </c:pt>
                <c:pt idx="15071" formatCode="General">
                  <c:v>30.141999999999999</c:v>
                </c:pt>
                <c:pt idx="15072" formatCode="General">
                  <c:v>30.143999999999998</c:v>
                </c:pt>
                <c:pt idx="15073" formatCode="General">
                  <c:v>30.146000000000001</c:v>
                </c:pt>
                <c:pt idx="15074" formatCode="General">
                  <c:v>30.148</c:v>
                </c:pt>
                <c:pt idx="15075" formatCode="General">
                  <c:v>30.15</c:v>
                </c:pt>
                <c:pt idx="15076" formatCode="General">
                  <c:v>30.152000000000001</c:v>
                </c:pt>
                <c:pt idx="15077" formatCode="General">
                  <c:v>30.154</c:v>
                </c:pt>
                <c:pt idx="15078" formatCode="General">
                  <c:v>30.155999999999999</c:v>
                </c:pt>
                <c:pt idx="15079" formatCode="General">
                  <c:v>30.158000000000001</c:v>
                </c:pt>
                <c:pt idx="15080" formatCode="General">
                  <c:v>30.16</c:v>
                </c:pt>
                <c:pt idx="15081" formatCode="General">
                  <c:v>30.161999999999999</c:v>
                </c:pt>
                <c:pt idx="15082" formatCode="General">
                  <c:v>30.164000000000001</c:v>
                </c:pt>
                <c:pt idx="15083" formatCode="General">
                  <c:v>30.166</c:v>
                </c:pt>
                <c:pt idx="15084" formatCode="General">
                  <c:v>30.167999999999999</c:v>
                </c:pt>
                <c:pt idx="15085" formatCode="General">
                  <c:v>30.17</c:v>
                </c:pt>
                <c:pt idx="15086" formatCode="General">
                  <c:v>30.172000000000001</c:v>
                </c:pt>
                <c:pt idx="15087" formatCode="General">
                  <c:v>30.173999999999999</c:v>
                </c:pt>
                <c:pt idx="15088" formatCode="General">
                  <c:v>30.175999999999998</c:v>
                </c:pt>
                <c:pt idx="15089" formatCode="General">
                  <c:v>30.178000000000001</c:v>
                </c:pt>
                <c:pt idx="15090" formatCode="General">
                  <c:v>30.18</c:v>
                </c:pt>
                <c:pt idx="15091" formatCode="General">
                  <c:v>30.181999999999999</c:v>
                </c:pt>
                <c:pt idx="15092" formatCode="General">
                  <c:v>30.184000000000001</c:v>
                </c:pt>
                <c:pt idx="15093" formatCode="General">
                  <c:v>30.186</c:v>
                </c:pt>
                <c:pt idx="15094" formatCode="General">
                  <c:v>30.187999999999999</c:v>
                </c:pt>
                <c:pt idx="15095" formatCode="General">
                  <c:v>30.19</c:v>
                </c:pt>
                <c:pt idx="15096" formatCode="General">
                  <c:v>30.192</c:v>
                </c:pt>
                <c:pt idx="15097" formatCode="General">
                  <c:v>30.193999999999999</c:v>
                </c:pt>
                <c:pt idx="15098" formatCode="General">
                  <c:v>30.196000000000002</c:v>
                </c:pt>
                <c:pt idx="15099" formatCode="General">
                  <c:v>30.198</c:v>
                </c:pt>
                <c:pt idx="15100" formatCode="General">
                  <c:v>30.2</c:v>
                </c:pt>
                <c:pt idx="15101" formatCode="General">
                  <c:v>30.202000000000002</c:v>
                </c:pt>
                <c:pt idx="15102" formatCode="General">
                  <c:v>30.204000000000001</c:v>
                </c:pt>
                <c:pt idx="15103" formatCode="General">
                  <c:v>30.206</c:v>
                </c:pt>
                <c:pt idx="15104" formatCode="General">
                  <c:v>30.207999999999998</c:v>
                </c:pt>
                <c:pt idx="15105" formatCode="General">
                  <c:v>30.21</c:v>
                </c:pt>
                <c:pt idx="15106" formatCode="General">
                  <c:v>30.212</c:v>
                </c:pt>
                <c:pt idx="15107" formatCode="General">
                  <c:v>30.213999999999999</c:v>
                </c:pt>
                <c:pt idx="15108" formatCode="General">
                  <c:v>30.216000000000001</c:v>
                </c:pt>
                <c:pt idx="15109" formatCode="General">
                  <c:v>30.218</c:v>
                </c:pt>
                <c:pt idx="15110" formatCode="General">
                  <c:v>30.22</c:v>
                </c:pt>
                <c:pt idx="15111" formatCode="General">
                  <c:v>30.222000000000001</c:v>
                </c:pt>
                <c:pt idx="15112" formatCode="General">
                  <c:v>30.224</c:v>
                </c:pt>
                <c:pt idx="15113" formatCode="General">
                  <c:v>30.225999999999999</c:v>
                </c:pt>
                <c:pt idx="15114" formatCode="General">
                  <c:v>30.228000000000002</c:v>
                </c:pt>
                <c:pt idx="15115" formatCode="General">
                  <c:v>30.23</c:v>
                </c:pt>
                <c:pt idx="15116" formatCode="General">
                  <c:v>30.231999999999999</c:v>
                </c:pt>
                <c:pt idx="15117" formatCode="General">
                  <c:v>30.234000000000002</c:v>
                </c:pt>
                <c:pt idx="15118" formatCode="General">
                  <c:v>30.236000000000001</c:v>
                </c:pt>
                <c:pt idx="15119" formatCode="General">
                  <c:v>30.238</c:v>
                </c:pt>
                <c:pt idx="15120" formatCode="General">
                  <c:v>30.24</c:v>
                </c:pt>
                <c:pt idx="15121" formatCode="General">
                  <c:v>30.242000000000001</c:v>
                </c:pt>
                <c:pt idx="15122" formatCode="General">
                  <c:v>30.244</c:v>
                </c:pt>
                <c:pt idx="15123" formatCode="General">
                  <c:v>30.245999999999999</c:v>
                </c:pt>
                <c:pt idx="15124" formatCode="General">
                  <c:v>30.248000000000001</c:v>
                </c:pt>
                <c:pt idx="15125" formatCode="General">
                  <c:v>30.25</c:v>
                </c:pt>
                <c:pt idx="15126" formatCode="General">
                  <c:v>30.251999999999999</c:v>
                </c:pt>
                <c:pt idx="15127" formatCode="General">
                  <c:v>30.254000000000001</c:v>
                </c:pt>
                <c:pt idx="15128" formatCode="General">
                  <c:v>30.256</c:v>
                </c:pt>
                <c:pt idx="15129" formatCode="General">
                  <c:v>30.257999999999999</c:v>
                </c:pt>
                <c:pt idx="15130" formatCode="General">
                  <c:v>30.26</c:v>
                </c:pt>
                <c:pt idx="15131" formatCode="General">
                  <c:v>30.262</c:v>
                </c:pt>
                <c:pt idx="15132" formatCode="General">
                  <c:v>30.263999999999999</c:v>
                </c:pt>
                <c:pt idx="15133" formatCode="General">
                  <c:v>30.265999999999998</c:v>
                </c:pt>
                <c:pt idx="15134" formatCode="General">
                  <c:v>30.268000000000001</c:v>
                </c:pt>
                <c:pt idx="15135" formatCode="General">
                  <c:v>30.27</c:v>
                </c:pt>
                <c:pt idx="15136" formatCode="General">
                  <c:v>30.271999999999998</c:v>
                </c:pt>
                <c:pt idx="15137" formatCode="General">
                  <c:v>30.274000000000001</c:v>
                </c:pt>
                <c:pt idx="15138" formatCode="General">
                  <c:v>30.276</c:v>
                </c:pt>
                <c:pt idx="15139" formatCode="General">
                  <c:v>30.277999999999999</c:v>
                </c:pt>
                <c:pt idx="15140" formatCode="General">
                  <c:v>30.28</c:v>
                </c:pt>
                <c:pt idx="15141" formatCode="General">
                  <c:v>30.282</c:v>
                </c:pt>
                <c:pt idx="15142" formatCode="General">
                  <c:v>30.283999999999999</c:v>
                </c:pt>
                <c:pt idx="15143" formatCode="General">
                  <c:v>30.286000000000001</c:v>
                </c:pt>
                <c:pt idx="15144" formatCode="General">
                  <c:v>30.288</c:v>
                </c:pt>
                <c:pt idx="15145" formatCode="General">
                  <c:v>30.29</c:v>
                </c:pt>
                <c:pt idx="15146" formatCode="General">
                  <c:v>30.292000000000002</c:v>
                </c:pt>
                <c:pt idx="15147" formatCode="General">
                  <c:v>30.294</c:v>
                </c:pt>
                <c:pt idx="15148" formatCode="General">
                  <c:v>30.295999999999999</c:v>
                </c:pt>
                <c:pt idx="15149" formatCode="General">
                  <c:v>30.297999999999998</c:v>
                </c:pt>
                <c:pt idx="15150" formatCode="General">
                  <c:v>30.3</c:v>
                </c:pt>
                <c:pt idx="15151" formatCode="General">
                  <c:v>30.302</c:v>
                </c:pt>
                <c:pt idx="15152" formatCode="General">
                  <c:v>30.303999999999998</c:v>
                </c:pt>
                <c:pt idx="15153" formatCode="General">
                  <c:v>30.306000000000001</c:v>
                </c:pt>
                <c:pt idx="15154" formatCode="General">
                  <c:v>30.308</c:v>
                </c:pt>
                <c:pt idx="15155" formatCode="General">
                  <c:v>30.31</c:v>
                </c:pt>
                <c:pt idx="15156" formatCode="General">
                  <c:v>30.312000000000001</c:v>
                </c:pt>
                <c:pt idx="15157" formatCode="General">
                  <c:v>30.314</c:v>
                </c:pt>
                <c:pt idx="15158" formatCode="General">
                  <c:v>30.315999999999999</c:v>
                </c:pt>
                <c:pt idx="15159" formatCode="General">
                  <c:v>30.318000000000001</c:v>
                </c:pt>
                <c:pt idx="15160" formatCode="General">
                  <c:v>30.32</c:v>
                </c:pt>
                <c:pt idx="15161" formatCode="General">
                  <c:v>30.321999999999999</c:v>
                </c:pt>
                <c:pt idx="15162" formatCode="General">
                  <c:v>30.324000000000002</c:v>
                </c:pt>
                <c:pt idx="15163" formatCode="General">
                  <c:v>30.326000000000001</c:v>
                </c:pt>
                <c:pt idx="15164" formatCode="General">
                  <c:v>30.327999999999999</c:v>
                </c:pt>
                <c:pt idx="15165" formatCode="General">
                  <c:v>30.33</c:v>
                </c:pt>
                <c:pt idx="15166" formatCode="General">
                  <c:v>30.332000000000001</c:v>
                </c:pt>
                <c:pt idx="15167" formatCode="General">
                  <c:v>30.334</c:v>
                </c:pt>
                <c:pt idx="15168" formatCode="General">
                  <c:v>30.335999999999999</c:v>
                </c:pt>
                <c:pt idx="15169" formatCode="General">
                  <c:v>30.338000000000001</c:v>
                </c:pt>
                <c:pt idx="15170" formatCode="General">
                  <c:v>30.34</c:v>
                </c:pt>
                <c:pt idx="15171" formatCode="General">
                  <c:v>30.341999999999999</c:v>
                </c:pt>
                <c:pt idx="15172" formatCode="General">
                  <c:v>30.344000000000001</c:v>
                </c:pt>
                <c:pt idx="15173" formatCode="General">
                  <c:v>30.346</c:v>
                </c:pt>
                <c:pt idx="15174" formatCode="General">
                  <c:v>30.347999999999999</c:v>
                </c:pt>
                <c:pt idx="15175" formatCode="General">
                  <c:v>30.35</c:v>
                </c:pt>
                <c:pt idx="15176" formatCode="General">
                  <c:v>30.352</c:v>
                </c:pt>
                <c:pt idx="15177" formatCode="General">
                  <c:v>30.353999999999999</c:v>
                </c:pt>
                <c:pt idx="15178" formatCode="General">
                  <c:v>30.356000000000002</c:v>
                </c:pt>
                <c:pt idx="15179" formatCode="General">
                  <c:v>30.358000000000001</c:v>
                </c:pt>
                <c:pt idx="15180" formatCode="General">
                  <c:v>30.36</c:v>
                </c:pt>
                <c:pt idx="15181" formatCode="General">
                  <c:v>30.361999999999998</c:v>
                </c:pt>
                <c:pt idx="15182" formatCode="General">
                  <c:v>30.364000000000001</c:v>
                </c:pt>
                <c:pt idx="15183" formatCode="General">
                  <c:v>30.366</c:v>
                </c:pt>
                <c:pt idx="15184" formatCode="General">
                  <c:v>30.367999999999999</c:v>
                </c:pt>
                <c:pt idx="15185" formatCode="General">
                  <c:v>30.37</c:v>
                </c:pt>
                <c:pt idx="15186" formatCode="General">
                  <c:v>30.372</c:v>
                </c:pt>
                <c:pt idx="15187" formatCode="General">
                  <c:v>30.373999999999999</c:v>
                </c:pt>
                <c:pt idx="15188" formatCode="General">
                  <c:v>30.376000000000001</c:v>
                </c:pt>
                <c:pt idx="15189" formatCode="General">
                  <c:v>30.378</c:v>
                </c:pt>
                <c:pt idx="15190" formatCode="General">
                  <c:v>30.38</c:v>
                </c:pt>
                <c:pt idx="15191" formatCode="General">
                  <c:v>30.382000000000001</c:v>
                </c:pt>
                <c:pt idx="15192" formatCode="General">
                  <c:v>30.384</c:v>
                </c:pt>
                <c:pt idx="15193" formatCode="General">
                  <c:v>30.385999999999999</c:v>
                </c:pt>
                <c:pt idx="15194" formatCode="General">
                  <c:v>30.388000000000002</c:v>
                </c:pt>
                <c:pt idx="15195" formatCode="General">
                  <c:v>30.39</c:v>
                </c:pt>
                <c:pt idx="15196" formatCode="General">
                  <c:v>30.391999999999999</c:v>
                </c:pt>
                <c:pt idx="15197" formatCode="General">
                  <c:v>30.393999999999998</c:v>
                </c:pt>
                <c:pt idx="15198" formatCode="General">
                  <c:v>30.396000000000001</c:v>
                </c:pt>
                <c:pt idx="15199" formatCode="General">
                  <c:v>30.398</c:v>
                </c:pt>
                <c:pt idx="15200" formatCode="General">
                  <c:v>30.4</c:v>
                </c:pt>
                <c:pt idx="15201" formatCode="General">
                  <c:v>30.402000000000001</c:v>
                </c:pt>
                <c:pt idx="15202" formatCode="General">
                  <c:v>30.404</c:v>
                </c:pt>
                <c:pt idx="15203" formatCode="General">
                  <c:v>30.405999999999999</c:v>
                </c:pt>
                <c:pt idx="15204" formatCode="General">
                  <c:v>30.408000000000001</c:v>
                </c:pt>
                <c:pt idx="15205" formatCode="General">
                  <c:v>30.41</c:v>
                </c:pt>
                <c:pt idx="15206" formatCode="General">
                  <c:v>30.411999999999999</c:v>
                </c:pt>
                <c:pt idx="15207" formatCode="General">
                  <c:v>30.414000000000001</c:v>
                </c:pt>
                <c:pt idx="15208" formatCode="General">
                  <c:v>30.416</c:v>
                </c:pt>
                <c:pt idx="15209" formatCode="General">
                  <c:v>30.417999999999999</c:v>
                </c:pt>
                <c:pt idx="15210" formatCode="General">
                  <c:v>30.42</c:v>
                </c:pt>
                <c:pt idx="15211" formatCode="General">
                  <c:v>30.422000000000001</c:v>
                </c:pt>
                <c:pt idx="15212" formatCode="General">
                  <c:v>30.423999999999999</c:v>
                </c:pt>
                <c:pt idx="15213" formatCode="General">
                  <c:v>30.425999999999998</c:v>
                </c:pt>
                <c:pt idx="15214" formatCode="General">
                  <c:v>30.428000000000001</c:v>
                </c:pt>
                <c:pt idx="15215" formatCode="General">
                  <c:v>30.43</c:v>
                </c:pt>
                <c:pt idx="15216" formatCode="General">
                  <c:v>30.431999999999999</c:v>
                </c:pt>
                <c:pt idx="15217" formatCode="General">
                  <c:v>30.434000000000001</c:v>
                </c:pt>
                <c:pt idx="15218" formatCode="General">
                  <c:v>30.436</c:v>
                </c:pt>
                <c:pt idx="15219" formatCode="General">
                  <c:v>30.437999999999999</c:v>
                </c:pt>
                <c:pt idx="15220" formatCode="General">
                  <c:v>30.44</c:v>
                </c:pt>
                <c:pt idx="15221" formatCode="General">
                  <c:v>30.442</c:v>
                </c:pt>
                <c:pt idx="15222" formatCode="General">
                  <c:v>30.443999999999999</c:v>
                </c:pt>
                <c:pt idx="15223" formatCode="General">
                  <c:v>30.446000000000002</c:v>
                </c:pt>
                <c:pt idx="15224" formatCode="General">
                  <c:v>30.448</c:v>
                </c:pt>
                <c:pt idx="15225" formatCode="General">
                  <c:v>30.45</c:v>
                </c:pt>
                <c:pt idx="15226" formatCode="General">
                  <c:v>30.452000000000002</c:v>
                </c:pt>
                <c:pt idx="15227" formatCode="General">
                  <c:v>30.454000000000001</c:v>
                </c:pt>
                <c:pt idx="15228" formatCode="General">
                  <c:v>30.456</c:v>
                </c:pt>
                <c:pt idx="15229" formatCode="General">
                  <c:v>30.457999999999998</c:v>
                </c:pt>
                <c:pt idx="15230" formatCode="General">
                  <c:v>30.46</c:v>
                </c:pt>
                <c:pt idx="15231" formatCode="General">
                  <c:v>30.462</c:v>
                </c:pt>
                <c:pt idx="15232" formatCode="General">
                  <c:v>30.463999999999999</c:v>
                </c:pt>
                <c:pt idx="15233" formatCode="General">
                  <c:v>30.466000000000001</c:v>
                </c:pt>
                <c:pt idx="15234" formatCode="General">
                  <c:v>30.468</c:v>
                </c:pt>
                <c:pt idx="15235" formatCode="General">
                  <c:v>30.47</c:v>
                </c:pt>
                <c:pt idx="15236" formatCode="General">
                  <c:v>30.472000000000001</c:v>
                </c:pt>
                <c:pt idx="15237" formatCode="General">
                  <c:v>30.474</c:v>
                </c:pt>
                <c:pt idx="15238" formatCode="General">
                  <c:v>30.475999999999999</c:v>
                </c:pt>
                <c:pt idx="15239" formatCode="General">
                  <c:v>30.478000000000002</c:v>
                </c:pt>
                <c:pt idx="15240" formatCode="General">
                  <c:v>30.48</c:v>
                </c:pt>
                <c:pt idx="15241" formatCode="General">
                  <c:v>30.481999999999999</c:v>
                </c:pt>
                <c:pt idx="15242" formatCode="General">
                  <c:v>30.484000000000002</c:v>
                </c:pt>
                <c:pt idx="15243" formatCode="General">
                  <c:v>30.486000000000001</c:v>
                </c:pt>
                <c:pt idx="15244" formatCode="General">
                  <c:v>30.488</c:v>
                </c:pt>
                <c:pt idx="15245" formatCode="General">
                  <c:v>30.49</c:v>
                </c:pt>
                <c:pt idx="15246" formatCode="General">
                  <c:v>30.492000000000001</c:v>
                </c:pt>
                <c:pt idx="15247" formatCode="General">
                  <c:v>30.494</c:v>
                </c:pt>
                <c:pt idx="15248" formatCode="General">
                  <c:v>30.495999999999999</c:v>
                </c:pt>
                <c:pt idx="15249" formatCode="General">
                  <c:v>30.498000000000001</c:v>
                </c:pt>
                <c:pt idx="15250" formatCode="General">
                  <c:v>30.5</c:v>
                </c:pt>
                <c:pt idx="15251" formatCode="General">
                  <c:v>30.501999999999999</c:v>
                </c:pt>
                <c:pt idx="15252" formatCode="General">
                  <c:v>30.504000000000001</c:v>
                </c:pt>
                <c:pt idx="15253" formatCode="General">
                  <c:v>30.506</c:v>
                </c:pt>
                <c:pt idx="15254" formatCode="General">
                  <c:v>30.507999999999999</c:v>
                </c:pt>
                <c:pt idx="15255" formatCode="General">
                  <c:v>30.51</c:v>
                </c:pt>
                <c:pt idx="15256" formatCode="General">
                  <c:v>30.512</c:v>
                </c:pt>
                <c:pt idx="15257" formatCode="General">
                  <c:v>30.513999999999999</c:v>
                </c:pt>
                <c:pt idx="15258" formatCode="General">
                  <c:v>30.515999999999998</c:v>
                </c:pt>
                <c:pt idx="15259" formatCode="General">
                  <c:v>30.518000000000001</c:v>
                </c:pt>
                <c:pt idx="15260" formatCode="General">
                  <c:v>30.52</c:v>
                </c:pt>
                <c:pt idx="15261" formatCode="General">
                  <c:v>30.521999999999998</c:v>
                </c:pt>
                <c:pt idx="15262" formatCode="General">
                  <c:v>30.524000000000001</c:v>
                </c:pt>
                <c:pt idx="15263" formatCode="General">
                  <c:v>30.526</c:v>
                </c:pt>
                <c:pt idx="15264" formatCode="General">
                  <c:v>30.527999999999999</c:v>
                </c:pt>
                <c:pt idx="15265" formatCode="General">
                  <c:v>30.53</c:v>
                </c:pt>
                <c:pt idx="15266" formatCode="General">
                  <c:v>30.532</c:v>
                </c:pt>
                <c:pt idx="15267" formatCode="General">
                  <c:v>30.533999999999999</c:v>
                </c:pt>
                <c:pt idx="15268" formatCode="General">
                  <c:v>30.536000000000001</c:v>
                </c:pt>
                <c:pt idx="15269" formatCode="General">
                  <c:v>30.538</c:v>
                </c:pt>
                <c:pt idx="15270" formatCode="General">
                  <c:v>30.54</c:v>
                </c:pt>
                <c:pt idx="15271" formatCode="General">
                  <c:v>30.542000000000002</c:v>
                </c:pt>
                <c:pt idx="15272" formatCode="General">
                  <c:v>30.544</c:v>
                </c:pt>
                <c:pt idx="15273" formatCode="General">
                  <c:v>30.545999999999999</c:v>
                </c:pt>
                <c:pt idx="15274" formatCode="General">
                  <c:v>30.547999999999998</c:v>
                </c:pt>
                <c:pt idx="15275" formatCode="General">
                  <c:v>30.55</c:v>
                </c:pt>
                <c:pt idx="15276" formatCode="General">
                  <c:v>30.552</c:v>
                </c:pt>
                <c:pt idx="15277" formatCode="General">
                  <c:v>30.553999999999998</c:v>
                </c:pt>
                <c:pt idx="15278" formatCode="General">
                  <c:v>30.556000000000001</c:v>
                </c:pt>
                <c:pt idx="15279" formatCode="General">
                  <c:v>30.558</c:v>
                </c:pt>
                <c:pt idx="15280" formatCode="General">
                  <c:v>30.56</c:v>
                </c:pt>
                <c:pt idx="15281" formatCode="General">
                  <c:v>30.562000000000001</c:v>
                </c:pt>
                <c:pt idx="15282" formatCode="General">
                  <c:v>30.564</c:v>
                </c:pt>
                <c:pt idx="15283" formatCode="General">
                  <c:v>30.565999999999999</c:v>
                </c:pt>
                <c:pt idx="15284" formatCode="General">
                  <c:v>30.568000000000001</c:v>
                </c:pt>
                <c:pt idx="15285" formatCode="General">
                  <c:v>30.57</c:v>
                </c:pt>
                <c:pt idx="15286" formatCode="General">
                  <c:v>30.571999999999999</c:v>
                </c:pt>
                <c:pt idx="15287" formatCode="General">
                  <c:v>30.574000000000002</c:v>
                </c:pt>
                <c:pt idx="15288" formatCode="General">
                  <c:v>30.576000000000001</c:v>
                </c:pt>
                <c:pt idx="15289" formatCode="General">
                  <c:v>30.577999999999999</c:v>
                </c:pt>
                <c:pt idx="15290" formatCode="General">
                  <c:v>30.58</c:v>
                </c:pt>
                <c:pt idx="15291" formatCode="General">
                  <c:v>30.582000000000001</c:v>
                </c:pt>
                <c:pt idx="15292" formatCode="General">
                  <c:v>30.584</c:v>
                </c:pt>
                <c:pt idx="15293" formatCode="General">
                  <c:v>30.585999999999999</c:v>
                </c:pt>
                <c:pt idx="15294" formatCode="General">
                  <c:v>30.588000000000001</c:v>
                </c:pt>
                <c:pt idx="15295" formatCode="General">
                  <c:v>30.59</c:v>
                </c:pt>
                <c:pt idx="15296" formatCode="General">
                  <c:v>30.591999999999999</c:v>
                </c:pt>
                <c:pt idx="15297" formatCode="General">
                  <c:v>30.594000000000001</c:v>
                </c:pt>
                <c:pt idx="15298" formatCode="General">
                  <c:v>30.596</c:v>
                </c:pt>
                <c:pt idx="15299" formatCode="General">
                  <c:v>30.597999999999999</c:v>
                </c:pt>
                <c:pt idx="15300" formatCode="General">
                  <c:v>30.6</c:v>
                </c:pt>
                <c:pt idx="15301" formatCode="General">
                  <c:v>30.602</c:v>
                </c:pt>
                <c:pt idx="15302" formatCode="General">
                  <c:v>30.603999999999999</c:v>
                </c:pt>
                <c:pt idx="15303" formatCode="General">
                  <c:v>30.606000000000002</c:v>
                </c:pt>
                <c:pt idx="15304" formatCode="General">
                  <c:v>30.608000000000001</c:v>
                </c:pt>
                <c:pt idx="15305" formatCode="General">
                  <c:v>30.61</c:v>
                </c:pt>
                <c:pt idx="15306" formatCode="General">
                  <c:v>30.611999999999998</c:v>
                </c:pt>
                <c:pt idx="15307" formatCode="General">
                  <c:v>30.614000000000001</c:v>
                </c:pt>
                <c:pt idx="15308" formatCode="General">
                  <c:v>30.616</c:v>
                </c:pt>
                <c:pt idx="15309" formatCode="General">
                  <c:v>30.617999999999999</c:v>
                </c:pt>
                <c:pt idx="15310" formatCode="General">
                  <c:v>30.62</c:v>
                </c:pt>
                <c:pt idx="15311" formatCode="General">
                  <c:v>30.622</c:v>
                </c:pt>
                <c:pt idx="15312" formatCode="General">
                  <c:v>30.623999999999999</c:v>
                </c:pt>
                <c:pt idx="15313" formatCode="General">
                  <c:v>30.626000000000001</c:v>
                </c:pt>
                <c:pt idx="15314" formatCode="General">
                  <c:v>30.628</c:v>
                </c:pt>
                <c:pt idx="15315" formatCode="General">
                  <c:v>30.63</c:v>
                </c:pt>
                <c:pt idx="15316" formatCode="General">
                  <c:v>30.632000000000001</c:v>
                </c:pt>
                <c:pt idx="15317" formatCode="General">
                  <c:v>30.634</c:v>
                </c:pt>
                <c:pt idx="15318" formatCode="General">
                  <c:v>30.635999999999999</c:v>
                </c:pt>
                <c:pt idx="15319" formatCode="General">
                  <c:v>30.638000000000002</c:v>
                </c:pt>
                <c:pt idx="15320" formatCode="General">
                  <c:v>30.64</c:v>
                </c:pt>
                <c:pt idx="15321" formatCode="General">
                  <c:v>30.641999999999999</c:v>
                </c:pt>
                <c:pt idx="15322" formatCode="General">
                  <c:v>30.643999999999998</c:v>
                </c:pt>
                <c:pt idx="15323" formatCode="General">
                  <c:v>30.646000000000001</c:v>
                </c:pt>
                <c:pt idx="15324" formatCode="General">
                  <c:v>30.648</c:v>
                </c:pt>
                <c:pt idx="15325" formatCode="General">
                  <c:v>30.65</c:v>
                </c:pt>
                <c:pt idx="15326" formatCode="General">
                  <c:v>30.652000000000001</c:v>
                </c:pt>
                <c:pt idx="15327" formatCode="General">
                  <c:v>30.654</c:v>
                </c:pt>
                <c:pt idx="15328" formatCode="General">
                  <c:v>30.655999999999999</c:v>
                </c:pt>
                <c:pt idx="15329" formatCode="General">
                  <c:v>30.658000000000001</c:v>
                </c:pt>
                <c:pt idx="15330" formatCode="General">
                  <c:v>30.66</c:v>
                </c:pt>
                <c:pt idx="15331" formatCode="General">
                  <c:v>30.661999999999999</c:v>
                </c:pt>
                <c:pt idx="15332" formatCode="General">
                  <c:v>30.664000000000001</c:v>
                </c:pt>
                <c:pt idx="15333" formatCode="General">
                  <c:v>30.666</c:v>
                </c:pt>
                <c:pt idx="15334" formatCode="General">
                  <c:v>30.667999999999999</c:v>
                </c:pt>
                <c:pt idx="15335" formatCode="General">
                  <c:v>30.67</c:v>
                </c:pt>
                <c:pt idx="15336" formatCode="General">
                  <c:v>30.672000000000001</c:v>
                </c:pt>
                <c:pt idx="15337" formatCode="General">
                  <c:v>30.673999999999999</c:v>
                </c:pt>
                <c:pt idx="15338" formatCode="General">
                  <c:v>30.675999999999998</c:v>
                </c:pt>
                <c:pt idx="15339" formatCode="General">
                  <c:v>30.678000000000001</c:v>
                </c:pt>
                <c:pt idx="15340" formatCode="General">
                  <c:v>30.68</c:v>
                </c:pt>
                <c:pt idx="15341" formatCode="General">
                  <c:v>30.681999999999999</c:v>
                </c:pt>
                <c:pt idx="15342" formatCode="General">
                  <c:v>30.684000000000001</c:v>
                </c:pt>
                <c:pt idx="15343" formatCode="General">
                  <c:v>30.686</c:v>
                </c:pt>
                <c:pt idx="15344" formatCode="General">
                  <c:v>30.687999999999999</c:v>
                </c:pt>
                <c:pt idx="15345" formatCode="General">
                  <c:v>30.69</c:v>
                </c:pt>
                <c:pt idx="15346" formatCode="General">
                  <c:v>30.692</c:v>
                </c:pt>
                <c:pt idx="15347" formatCode="General">
                  <c:v>30.693999999999999</c:v>
                </c:pt>
                <c:pt idx="15348" formatCode="General">
                  <c:v>30.696000000000002</c:v>
                </c:pt>
                <c:pt idx="15349" formatCode="General">
                  <c:v>30.698</c:v>
                </c:pt>
                <c:pt idx="15350" formatCode="General">
                  <c:v>30.7</c:v>
                </c:pt>
                <c:pt idx="15351" formatCode="General">
                  <c:v>30.702000000000002</c:v>
                </c:pt>
                <c:pt idx="15352" formatCode="General">
                  <c:v>30.704000000000001</c:v>
                </c:pt>
                <c:pt idx="15353" formatCode="General">
                  <c:v>30.706</c:v>
                </c:pt>
                <c:pt idx="15354" formatCode="General">
                  <c:v>30.707999999999998</c:v>
                </c:pt>
                <c:pt idx="15355" formatCode="General">
                  <c:v>30.71</c:v>
                </c:pt>
                <c:pt idx="15356" formatCode="General">
                  <c:v>30.712</c:v>
                </c:pt>
                <c:pt idx="15357" formatCode="General">
                  <c:v>30.713999999999999</c:v>
                </c:pt>
                <c:pt idx="15358" formatCode="General">
                  <c:v>30.716000000000001</c:v>
                </c:pt>
                <c:pt idx="15359" formatCode="General">
                  <c:v>30.718</c:v>
                </c:pt>
                <c:pt idx="15360" formatCode="General">
                  <c:v>30.72</c:v>
                </c:pt>
                <c:pt idx="15361" formatCode="General">
                  <c:v>30.722000000000001</c:v>
                </c:pt>
                <c:pt idx="15362" formatCode="General">
                  <c:v>30.724</c:v>
                </c:pt>
                <c:pt idx="15363" formatCode="General">
                  <c:v>30.725999999999999</c:v>
                </c:pt>
                <c:pt idx="15364" formatCode="General">
                  <c:v>30.728000000000002</c:v>
                </c:pt>
                <c:pt idx="15365" formatCode="General">
                  <c:v>30.73</c:v>
                </c:pt>
                <c:pt idx="15366" formatCode="General">
                  <c:v>30.731999999999999</c:v>
                </c:pt>
                <c:pt idx="15367" formatCode="General">
                  <c:v>30.734000000000002</c:v>
                </c:pt>
                <c:pt idx="15368" formatCode="General">
                  <c:v>30.736000000000001</c:v>
                </c:pt>
                <c:pt idx="15369" formatCode="General">
                  <c:v>30.738</c:v>
                </c:pt>
                <c:pt idx="15370" formatCode="General">
                  <c:v>30.74</c:v>
                </c:pt>
                <c:pt idx="15371" formatCode="General">
                  <c:v>30.742000000000001</c:v>
                </c:pt>
                <c:pt idx="15372" formatCode="General">
                  <c:v>30.744</c:v>
                </c:pt>
                <c:pt idx="15373" formatCode="General">
                  <c:v>30.745999999999999</c:v>
                </c:pt>
                <c:pt idx="15374" formatCode="General">
                  <c:v>30.748000000000001</c:v>
                </c:pt>
                <c:pt idx="15375" formatCode="General">
                  <c:v>30.75</c:v>
                </c:pt>
                <c:pt idx="15376" formatCode="General">
                  <c:v>30.751999999999999</c:v>
                </c:pt>
                <c:pt idx="15377" formatCode="General">
                  <c:v>30.754000000000001</c:v>
                </c:pt>
                <c:pt idx="15378" formatCode="General">
                  <c:v>30.756</c:v>
                </c:pt>
                <c:pt idx="15379" formatCode="General">
                  <c:v>30.757999999999999</c:v>
                </c:pt>
                <c:pt idx="15380" formatCode="General">
                  <c:v>30.76</c:v>
                </c:pt>
                <c:pt idx="15381" formatCode="General">
                  <c:v>30.762</c:v>
                </c:pt>
                <c:pt idx="15382" formatCode="General">
                  <c:v>30.763999999999999</c:v>
                </c:pt>
                <c:pt idx="15383" formatCode="General">
                  <c:v>30.765999999999998</c:v>
                </c:pt>
                <c:pt idx="15384" formatCode="General">
                  <c:v>30.768000000000001</c:v>
                </c:pt>
                <c:pt idx="15385" formatCode="General">
                  <c:v>30.77</c:v>
                </c:pt>
                <c:pt idx="15386" formatCode="General">
                  <c:v>30.771999999999998</c:v>
                </c:pt>
                <c:pt idx="15387" formatCode="General">
                  <c:v>30.774000000000001</c:v>
                </c:pt>
                <c:pt idx="15388" formatCode="General">
                  <c:v>30.776</c:v>
                </c:pt>
                <c:pt idx="15389" formatCode="General">
                  <c:v>30.777999999999999</c:v>
                </c:pt>
                <c:pt idx="15390" formatCode="General">
                  <c:v>30.78</c:v>
                </c:pt>
                <c:pt idx="15391" formatCode="General">
                  <c:v>30.782</c:v>
                </c:pt>
                <c:pt idx="15392" formatCode="General">
                  <c:v>30.783999999999999</c:v>
                </c:pt>
                <c:pt idx="15393" formatCode="General">
                  <c:v>30.786000000000001</c:v>
                </c:pt>
                <c:pt idx="15394" formatCode="General">
                  <c:v>30.788</c:v>
                </c:pt>
                <c:pt idx="15395" formatCode="General">
                  <c:v>30.79</c:v>
                </c:pt>
                <c:pt idx="15396" formatCode="General">
                  <c:v>30.792000000000002</c:v>
                </c:pt>
                <c:pt idx="15397" formatCode="General">
                  <c:v>30.794</c:v>
                </c:pt>
                <c:pt idx="15398" formatCode="General">
                  <c:v>30.795999999999999</c:v>
                </c:pt>
                <c:pt idx="15399" formatCode="General">
                  <c:v>30.797999999999998</c:v>
                </c:pt>
                <c:pt idx="15400" formatCode="General">
                  <c:v>30.8</c:v>
                </c:pt>
                <c:pt idx="15401" formatCode="General">
                  <c:v>30.802</c:v>
                </c:pt>
                <c:pt idx="15402" formatCode="General">
                  <c:v>30.803999999999998</c:v>
                </c:pt>
                <c:pt idx="15403" formatCode="General">
                  <c:v>30.806000000000001</c:v>
                </c:pt>
                <c:pt idx="15404" formatCode="General">
                  <c:v>30.808</c:v>
                </c:pt>
                <c:pt idx="15405" formatCode="General">
                  <c:v>30.81</c:v>
                </c:pt>
                <c:pt idx="15406" formatCode="General">
                  <c:v>30.812000000000001</c:v>
                </c:pt>
                <c:pt idx="15407" formatCode="General">
                  <c:v>30.814</c:v>
                </c:pt>
                <c:pt idx="15408" formatCode="General">
                  <c:v>30.815999999999999</c:v>
                </c:pt>
                <c:pt idx="15409" formatCode="General">
                  <c:v>30.818000000000001</c:v>
                </c:pt>
                <c:pt idx="15410" formatCode="General">
                  <c:v>30.82</c:v>
                </c:pt>
                <c:pt idx="15411" formatCode="General">
                  <c:v>30.821999999999999</c:v>
                </c:pt>
                <c:pt idx="15412" formatCode="General">
                  <c:v>30.824000000000002</c:v>
                </c:pt>
                <c:pt idx="15413" formatCode="General">
                  <c:v>30.826000000000001</c:v>
                </c:pt>
                <c:pt idx="15414" formatCode="General">
                  <c:v>30.827999999999999</c:v>
                </c:pt>
                <c:pt idx="15415" formatCode="General">
                  <c:v>30.83</c:v>
                </c:pt>
                <c:pt idx="15416" formatCode="General">
                  <c:v>30.832000000000001</c:v>
                </c:pt>
                <c:pt idx="15417" formatCode="General">
                  <c:v>30.834</c:v>
                </c:pt>
                <c:pt idx="15418" formatCode="General">
                  <c:v>30.835999999999999</c:v>
                </c:pt>
                <c:pt idx="15419" formatCode="General">
                  <c:v>30.838000000000001</c:v>
                </c:pt>
                <c:pt idx="15420" formatCode="General">
                  <c:v>30.84</c:v>
                </c:pt>
                <c:pt idx="15421" formatCode="General">
                  <c:v>30.841999999999999</c:v>
                </c:pt>
                <c:pt idx="15422" formatCode="General">
                  <c:v>30.844000000000001</c:v>
                </c:pt>
                <c:pt idx="15423" formatCode="General">
                  <c:v>30.846</c:v>
                </c:pt>
                <c:pt idx="15424" formatCode="General">
                  <c:v>30.847999999999999</c:v>
                </c:pt>
                <c:pt idx="15425" formatCode="General">
                  <c:v>30.85</c:v>
                </c:pt>
                <c:pt idx="15426" formatCode="General">
                  <c:v>30.852</c:v>
                </c:pt>
                <c:pt idx="15427" formatCode="General">
                  <c:v>30.853999999999999</c:v>
                </c:pt>
                <c:pt idx="15428" formatCode="General">
                  <c:v>30.856000000000002</c:v>
                </c:pt>
                <c:pt idx="15429" formatCode="General">
                  <c:v>30.858000000000001</c:v>
                </c:pt>
                <c:pt idx="15430" formatCode="General">
                  <c:v>30.86</c:v>
                </c:pt>
                <c:pt idx="15431" formatCode="General">
                  <c:v>30.861999999999998</c:v>
                </c:pt>
                <c:pt idx="15432" formatCode="General">
                  <c:v>30.864000000000001</c:v>
                </c:pt>
                <c:pt idx="15433" formatCode="General">
                  <c:v>30.866</c:v>
                </c:pt>
                <c:pt idx="15434" formatCode="General">
                  <c:v>30.867999999999999</c:v>
                </c:pt>
                <c:pt idx="15435" formatCode="General">
                  <c:v>30.87</c:v>
                </c:pt>
                <c:pt idx="15436" formatCode="General">
                  <c:v>30.872</c:v>
                </c:pt>
                <c:pt idx="15437" formatCode="General">
                  <c:v>30.873999999999999</c:v>
                </c:pt>
                <c:pt idx="15438" formatCode="General">
                  <c:v>30.876000000000001</c:v>
                </c:pt>
                <c:pt idx="15439" formatCode="General">
                  <c:v>30.878</c:v>
                </c:pt>
                <c:pt idx="15440" formatCode="General">
                  <c:v>30.88</c:v>
                </c:pt>
                <c:pt idx="15441" formatCode="General">
                  <c:v>30.882000000000001</c:v>
                </c:pt>
                <c:pt idx="15442" formatCode="General">
                  <c:v>30.884</c:v>
                </c:pt>
                <c:pt idx="15443" formatCode="General">
                  <c:v>30.885999999999999</c:v>
                </c:pt>
                <c:pt idx="15444" formatCode="General">
                  <c:v>30.888000000000002</c:v>
                </c:pt>
                <c:pt idx="15445" formatCode="General">
                  <c:v>30.89</c:v>
                </c:pt>
                <c:pt idx="15446" formatCode="General">
                  <c:v>30.891999999999999</c:v>
                </c:pt>
                <c:pt idx="15447" formatCode="General">
                  <c:v>30.893999999999998</c:v>
                </c:pt>
                <c:pt idx="15448" formatCode="General">
                  <c:v>30.896000000000001</c:v>
                </c:pt>
                <c:pt idx="15449" formatCode="General">
                  <c:v>30.898</c:v>
                </c:pt>
                <c:pt idx="15450" formatCode="General">
                  <c:v>30.9</c:v>
                </c:pt>
                <c:pt idx="15451" formatCode="General">
                  <c:v>30.902000000000001</c:v>
                </c:pt>
                <c:pt idx="15452" formatCode="General">
                  <c:v>30.904</c:v>
                </c:pt>
                <c:pt idx="15453" formatCode="General">
                  <c:v>30.905999999999999</c:v>
                </c:pt>
                <c:pt idx="15454" formatCode="General">
                  <c:v>30.908000000000001</c:v>
                </c:pt>
                <c:pt idx="15455" formatCode="General">
                  <c:v>30.91</c:v>
                </c:pt>
                <c:pt idx="15456" formatCode="General">
                  <c:v>30.911999999999999</c:v>
                </c:pt>
                <c:pt idx="15457" formatCode="General">
                  <c:v>30.914000000000001</c:v>
                </c:pt>
                <c:pt idx="15458" formatCode="General">
                  <c:v>30.916</c:v>
                </c:pt>
                <c:pt idx="15459" formatCode="General">
                  <c:v>30.917999999999999</c:v>
                </c:pt>
                <c:pt idx="15460" formatCode="General">
                  <c:v>30.92</c:v>
                </c:pt>
                <c:pt idx="15461" formatCode="General">
                  <c:v>30.922000000000001</c:v>
                </c:pt>
                <c:pt idx="15462" formatCode="General">
                  <c:v>30.923999999999999</c:v>
                </c:pt>
                <c:pt idx="15463" formatCode="General">
                  <c:v>30.925999999999998</c:v>
                </c:pt>
                <c:pt idx="15464" formatCode="General">
                  <c:v>30.928000000000001</c:v>
                </c:pt>
                <c:pt idx="15465" formatCode="General">
                  <c:v>30.93</c:v>
                </c:pt>
                <c:pt idx="15466" formatCode="General">
                  <c:v>30.931999999999999</c:v>
                </c:pt>
                <c:pt idx="15467" formatCode="General">
                  <c:v>30.934000000000001</c:v>
                </c:pt>
                <c:pt idx="15468" formatCode="General">
                  <c:v>30.936</c:v>
                </c:pt>
                <c:pt idx="15469" formatCode="General">
                  <c:v>30.937999999999999</c:v>
                </c:pt>
                <c:pt idx="15470" formatCode="General">
                  <c:v>30.94</c:v>
                </c:pt>
                <c:pt idx="15471" formatCode="General">
                  <c:v>30.942</c:v>
                </c:pt>
                <c:pt idx="15472" formatCode="General">
                  <c:v>30.943999999999999</c:v>
                </c:pt>
                <c:pt idx="15473" formatCode="General">
                  <c:v>30.946000000000002</c:v>
                </c:pt>
                <c:pt idx="15474" formatCode="General">
                  <c:v>30.948</c:v>
                </c:pt>
                <c:pt idx="15475" formatCode="General">
                  <c:v>30.95</c:v>
                </c:pt>
                <c:pt idx="15476" formatCode="General">
                  <c:v>30.952000000000002</c:v>
                </c:pt>
                <c:pt idx="15477" formatCode="General">
                  <c:v>30.954000000000001</c:v>
                </c:pt>
                <c:pt idx="15478" formatCode="General">
                  <c:v>30.956</c:v>
                </c:pt>
                <c:pt idx="15479" formatCode="General">
                  <c:v>30.957999999999998</c:v>
                </c:pt>
                <c:pt idx="15480" formatCode="General">
                  <c:v>30.96</c:v>
                </c:pt>
                <c:pt idx="15481" formatCode="General">
                  <c:v>30.962</c:v>
                </c:pt>
                <c:pt idx="15482" formatCode="General">
                  <c:v>30.963999999999999</c:v>
                </c:pt>
                <c:pt idx="15483" formatCode="General">
                  <c:v>30.966000000000001</c:v>
                </c:pt>
                <c:pt idx="15484" formatCode="General">
                  <c:v>30.968</c:v>
                </c:pt>
                <c:pt idx="15485" formatCode="General">
                  <c:v>30.97</c:v>
                </c:pt>
                <c:pt idx="15486" formatCode="General">
                  <c:v>30.972000000000001</c:v>
                </c:pt>
                <c:pt idx="15487" formatCode="General">
                  <c:v>30.974</c:v>
                </c:pt>
                <c:pt idx="15488" formatCode="General">
                  <c:v>30.975999999999999</c:v>
                </c:pt>
                <c:pt idx="15489" formatCode="General">
                  <c:v>30.978000000000002</c:v>
                </c:pt>
                <c:pt idx="15490" formatCode="General">
                  <c:v>30.98</c:v>
                </c:pt>
                <c:pt idx="15491" formatCode="General">
                  <c:v>30.981999999999999</c:v>
                </c:pt>
                <c:pt idx="15492" formatCode="General">
                  <c:v>30.984000000000002</c:v>
                </c:pt>
                <c:pt idx="15493" formatCode="General">
                  <c:v>30.986000000000001</c:v>
                </c:pt>
                <c:pt idx="15494" formatCode="General">
                  <c:v>30.988</c:v>
                </c:pt>
                <c:pt idx="15495" formatCode="General">
                  <c:v>30.99</c:v>
                </c:pt>
                <c:pt idx="15496" formatCode="General">
                  <c:v>30.992000000000001</c:v>
                </c:pt>
                <c:pt idx="15497" formatCode="General">
                  <c:v>30.994</c:v>
                </c:pt>
                <c:pt idx="15498" formatCode="General">
                  <c:v>30.995999999999999</c:v>
                </c:pt>
                <c:pt idx="15499" formatCode="General">
                  <c:v>30.998000000000001</c:v>
                </c:pt>
                <c:pt idx="15500" formatCode="General">
                  <c:v>31</c:v>
                </c:pt>
                <c:pt idx="15501" formatCode="General">
                  <c:v>31.001999999999999</c:v>
                </c:pt>
                <c:pt idx="15502" formatCode="General">
                  <c:v>31.004000000000001</c:v>
                </c:pt>
                <c:pt idx="15503" formatCode="General">
                  <c:v>31.006</c:v>
                </c:pt>
                <c:pt idx="15504" formatCode="General">
                  <c:v>31.007999999999999</c:v>
                </c:pt>
                <c:pt idx="15505" formatCode="General">
                  <c:v>31.01</c:v>
                </c:pt>
                <c:pt idx="15506" formatCode="General">
                  <c:v>31.012</c:v>
                </c:pt>
                <c:pt idx="15507" formatCode="General">
                  <c:v>31.013999999999999</c:v>
                </c:pt>
                <c:pt idx="15508" formatCode="General">
                  <c:v>31.015999999999998</c:v>
                </c:pt>
                <c:pt idx="15509" formatCode="General">
                  <c:v>31.018000000000001</c:v>
                </c:pt>
                <c:pt idx="15510" formatCode="General">
                  <c:v>31.02</c:v>
                </c:pt>
                <c:pt idx="15511" formatCode="General">
                  <c:v>31.021999999999998</c:v>
                </c:pt>
                <c:pt idx="15512" formatCode="General">
                  <c:v>31.024000000000001</c:v>
                </c:pt>
                <c:pt idx="15513" formatCode="General">
                  <c:v>31.026</c:v>
                </c:pt>
                <c:pt idx="15514" formatCode="General">
                  <c:v>31.027999999999999</c:v>
                </c:pt>
                <c:pt idx="15515" formatCode="General">
                  <c:v>31.03</c:v>
                </c:pt>
                <c:pt idx="15516" formatCode="General">
                  <c:v>31.032</c:v>
                </c:pt>
                <c:pt idx="15517" formatCode="General">
                  <c:v>31.033999999999999</c:v>
                </c:pt>
                <c:pt idx="15518" formatCode="General">
                  <c:v>31.036000000000001</c:v>
                </c:pt>
                <c:pt idx="15519" formatCode="General">
                  <c:v>31.038</c:v>
                </c:pt>
                <c:pt idx="15520" formatCode="General">
                  <c:v>31.04</c:v>
                </c:pt>
                <c:pt idx="15521" formatCode="General">
                  <c:v>31.042000000000002</c:v>
                </c:pt>
                <c:pt idx="15522" formatCode="General">
                  <c:v>31.044</c:v>
                </c:pt>
                <c:pt idx="15523" formatCode="General">
                  <c:v>31.045999999999999</c:v>
                </c:pt>
                <c:pt idx="15524" formatCode="General">
                  <c:v>31.047999999999998</c:v>
                </c:pt>
                <c:pt idx="15525" formatCode="General">
                  <c:v>31.05</c:v>
                </c:pt>
                <c:pt idx="15526" formatCode="General">
                  <c:v>31.052</c:v>
                </c:pt>
                <c:pt idx="15527" formatCode="General">
                  <c:v>31.053999999999998</c:v>
                </c:pt>
                <c:pt idx="15528" formatCode="General">
                  <c:v>31.056000000000001</c:v>
                </c:pt>
                <c:pt idx="15529" formatCode="General">
                  <c:v>31.058</c:v>
                </c:pt>
                <c:pt idx="15530" formatCode="General">
                  <c:v>31.06</c:v>
                </c:pt>
                <c:pt idx="15531" formatCode="General">
                  <c:v>31.062000000000001</c:v>
                </c:pt>
                <c:pt idx="15532" formatCode="General">
                  <c:v>31.064</c:v>
                </c:pt>
                <c:pt idx="15533" formatCode="General">
                  <c:v>31.065999999999999</c:v>
                </c:pt>
                <c:pt idx="15534" formatCode="General">
                  <c:v>31.068000000000001</c:v>
                </c:pt>
                <c:pt idx="15535" formatCode="General">
                  <c:v>31.07</c:v>
                </c:pt>
                <c:pt idx="15536" formatCode="General">
                  <c:v>31.071999999999999</c:v>
                </c:pt>
                <c:pt idx="15537" formatCode="General">
                  <c:v>31.074000000000002</c:v>
                </c:pt>
                <c:pt idx="15538" formatCode="General">
                  <c:v>31.076000000000001</c:v>
                </c:pt>
                <c:pt idx="15539" formatCode="General">
                  <c:v>31.077999999999999</c:v>
                </c:pt>
                <c:pt idx="15540" formatCode="General">
                  <c:v>31.08</c:v>
                </c:pt>
                <c:pt idx="15541" formatCode="General">
                  <c:v>31.082000000000001</c:v>
                </c:pt>
                <c:pt idx="15542" formatCode="General">
                  <c:v>31.084</c:v>
                </c:pt>
                <c:pt idx="15543" formatCode="General">
                  <c:v>31.085999999999999</c:v>
                </c:pt>
                <c:pt idx="15544" formatCode="General">
                  <c:v>31.088000000000001</c:v>
                </c:pt>
                <c:pt idx="15545" formatCode="General">
                  <c:v>31.09</c:v>
                </c:pt>
                <c:pt idx="15546" formatCode="General">
                  <c:v>31.091999999999999</c:v>
                </c:pt>
                <c:pt idx="15547" formatCode="General">
                  <c:v>31.094000000000001</c:v>
                </c:pt>
                <c:pt idx="15548" formatCode="General">
                  <c:v>31.096</c:v>
                </c:pt>
                <c:pt idx="15549" formatCode="General">
                  <c:v>31.097999999999999</c:v>
                </c:pt>
                <c:pt idx="15550" formatCode="General">
                  <c:v>31.1</c:v>
                </c:pt>
                <c:pt idx="15551" formatCode="General">
                  <c:v>31.102</c:v>
                </c:pt>
                <c:pt idx="15552" formatCode="General">
                  <c:v>31.103999999999999</c:v>
                </c:pt>
                <c:pt idx="15553" formatCode="General">
                  <c:v>31.106000000000002</c:v>
                </c:pt>
                <c:pt idx="15554" formatCode="General">
                  <c:v>31.108000000000001</c:v>
                </c:pt>
                <c:pt idx="15555" formatCode="General">
                  <c:v>31.11</c:v>
                </c:pt>
                <c:pt idx="15556" formatCode="General">
                  <c:v>31.111999999999998</c:v>
                </c:pt>
                <c:pt idx="15557" formatCode="General">
                  <c:v>31.114000000000001</c:v>
                </c:pt>
                <c:pt idx="15558" formatCode="General">
                  <c:v>31.116</c:v>
                </c:pt>
                <c:pt idx="15559" formatCode="General">
                  <c:v>31.117999999999999</c:v>
                </c:pt>
                <c:pt idx="15560" formatCode="General">
                  <c:v>31.12</c:v>
                </c:pt>
                <c:pt idx="15561" formatCode="General">
                  <c:v>31.122</c:v>
                </c:pt>
                <c:pt idx="15562" formatCode="General">
                  <c:v>31.123999999999999</c:v>
                </c:pt>
                <c:pt idx="15563" formatCode="General">
                  <c:v>31.126000000000001</c:v>
                </c:pt>
                <c:pt idx="15564" formatCode="General">
                  <c:v>31.128</c:v>
                </c:pt>
                <c:pt idx="15565" formatCode="General">
                  <c:v>31.13</c:v>
                </c:pt>
                <c:pt idx="15566" formatCode="General">
                  <c:v>31.132000000000001</c:v>
                </c:pt>
                <c:pt idx="15567" formatCode="General">
                  <c:v>31.134</c:v>
                </c:pt>
                <c:pt idx="15568" formatCode="General">
                  <c:v>31.135999999999999</c:v>
                </c:pt>
                <c:pt idx="15569" formatCode="General">
                  <c:v>31.138000000000002</c:v>
                </c:pt>
                <c:pt idx="15570" formatCode="General">
                  <c:v>31.14</c:v>
                </c:pt>
                <c:pt idx="15571" formatCode="General">
                  <c:v>31.141999999999999</c:v>
                </c:pt>
                <c:pt idx="15572" formatCode="General">
                  <c:v>31.143999999999998</c:v>
                </c:pt>
                <c:pt idx="15573" formatCode="General">
                  <c:v>31.146000000000001</c:v>
                </c:pt>
                <c:pt idx="15574" formatCode="General">
                  <c:v>31.148</c:v>
                </c:pt>
                <c:pt idx="15575" formatCode="General">
                  <c:v>31.15</c:v>
                </c:pt>
                <c:pt idx="15576" formatCode="General">
                  <c:v>31.152000000000001</c:v>
                </c:pt>
                <c:pt idx="15577" formatCode="General">
                  <c:v>31.154</c:v>
                </c:pt>
                <c:pt idx="15578" formatCode="General">
                  <c:v>31.155999999999999</c:v>
                </c:pt>
                <c:pt idx="15579" formatCode="General">
                  <c:v>31.158000000000001</c:v>
                </c:pt>
                <c:pt idx="15580" formatCode="General">
                  <c:v>31.16</c:v>
                </c:pt>
                <c:pt idx="15581" formatCode="General">
                  <c:v>31.161999999999999</c:v>
                </c:pt>
                <c:pt idx="15582" formatCode="General">
                  <c:v>31.164000000000001</c:v>
                </c:pt>
                <c:pt idx="15583" formatCode="General">
                  <c:v>31.166</c:v>
                </c:pt>
                <c:pt idx="15584" formatCode="General">
                  <c:v>31.167999999999999</c:v>
                </c:pt>
                <c:pt idx="15585" formatCode="General">
                  <c:v>31.17</c:v>
                </c:pt>
                <c:pt idx="15586" formatCode="General">
                  <c:v>31.172000000000001</c:v>
                </c:pt>
                <c:pt idx="15587" formatCode="General">
                  <c:v>31.173999999999999</c:v>
                </c:pt>
                <c:pt idx="15588" formatCode="General">
                  <c:v>31.175999999999998</c:v>
                </c:pt>
                <c:pt idx="15589" formatCode="General">
                  <c:v>31.178000000000001</c:v>
                </c:pt>
                <c:pt idx="15590" formatCode="General">
                  <c:v>31.18</c:v>
                </c:pt>
                <c:pt idx="15591" formatCode="General">
                  <c:v>31.181999999999999</c:v>
                </c:pt>
                <c:pt idx="15592" formatCode="General">
                  <c:v>31.184000000000001</c:v>
                </c:pt>
                <c:pt idx="15593" formatCode="General">
                  <c:v>31.186</c:v>
                </c:pt>
                <c:pt idx="15594" formatCode="General">
                  <c:v>31.187999999999999</c:v>
                </c:pt>
                <c:pt idx="15595" formatCode="General">
                  <c:v>31.19</c:v>
                </c:pt>
                <c:pt idx="15596" formatCode="General">
                  <c:v>31.192</c:v>
                </c:pt>
                <c:pt idx="15597" formatCode="General">
                  <c:v>31.193999999999999</c:v>
                </c:pt>
                <c:pt idx="15598" formatCode="General">
                  <c:v>31.196000000000002</c:v>
                </c:pt>
                <c:pt idx="15599" formatCode="General">
                  <c:v>31.198</c:v>
                </c:pt>
                <c:pt idx="15600" formatCode="General">
                  <c:v>31.2</c:v>
                </c:pt>
                <c:pt idx="15601" formatCode="General">
                  <c:v>31.202000000000002</c:v>
                </c:pt>
                <c:pt idx="15602" formatCode="General">
                  <c:v>31.204000000000001</c:v>
                </c:pt>
                <c:pt idx="15603" formatCode="General">
                  <c:v>31.206</c:v>
                </c:pt>
                <c:pt idx="15604" formatCode="General">
                  <c:v>31.207999999999998</c:v>
                </c:pt>
                <c:pt idx="15605" formatCode="General">
                  <c:v>31.21</c:v>
                </c:pt>
                <c:pt idx="15606" formatCode="General">
                  <c:v>31.212</c:v>
                </c:pt>
                <c:pt idx="15607" formatCode="General">
                  <c:v>31.213999999999999</c:v>
                </c:pt>
                <c:pt idx="15608" formatCode="General">
                  <c:v>31.216000000000001</c:v>
                </c:pt>
                <c:pt idx="15609" formatCode="General">
                  <c:v>31.218</c:v>
                </c:pt>
                <c:pt idx="15610" formatCode="General">
                  <c:v>31.22</c:v>
                </c:pt>
                <c:pt idx="15611" formatCode="General">
                  <c:v>31.222000000000001</c:v>
                </c:pt>
                <c:pt idx="15612" formatCode="General">
                  <c:v>31.224</c:v>
                </c:pt>
                <c:pt idx="15613" formatCode="General">
                  <c:v>31.225999999999999</c:v>
                </c:pt>
                <c:pt idx="15614" formatCode="General">
                  <c:v>31.228000000000002</c:v>
                </c:pt>
                <c:pt idx="15615" formatCode="General">
                  <c:v>31.23</c:v>
                </c:pt>
                <c:pt idx="15616" formatCode="General">
                  <c:v>31.231999999999999</c:v>
                </c:pt>
                <c:pt idx="15617" formatCode="General">
                  <c:v>31.234000000000002</c:v>
                </c:pt>
                <c:pt idx="15618" formatCode="General">
                  <c:v>31.236000000000001</c:v>
                </c:pt>
                <c:pt idx="15619" formatCode="General">
                  <c:v>31.238</c:v>
                </c:pt>
                <c:pt idx="15620" formatCode="General">
                  <c:v>31.24</c:v>
                </c:pt>
                <c:pt idx="15621" formatCode="General">
                  <c:v>31.242000000000001</c:v>
                </c:pt>
                <c:pt idx="15622" formatCode="General">
                  <c:v>31.244</c:v>
                </c:pt>
                <c:pt idx="15623" formatCode="General">
                  <c:v>31.245999999999999</c:v>
                </c:pt>
                <c:pt idx="15624" formatCode="General">
                  <c:v>31.248000000000001</c:v>
                </c:pt>
                <c:pt idx="15625" formatCode="General">
                  <c:v>31.25</c:v>
                </c:pt>
                <c:pt idx="15626" formatCode="General">
                  <c:v>31.251999999999999</c:v>
                </c:pt>
                <c:pt idx="15627" formatCode="General">
                  <c:v>31.254000000000001</c:v>
                </c:pt>
                <c:pt idx="15628" formatCode="General">
                  <c:v>31.256</c:v>
                </c:pt>
                <c:pt idx="15629" formatCode="General">
                  <c:v>31.257999999999999</c:v>
                </c:pt>
                <c:pt idx="15630" formatCode="General">
                  <c:v>31.26</c:v>
                </c:pt>
                <c:pt idx="15631" formatCode="General">
                  <c:v>31.262</c:v>
                </c:pt>
                <c:pt idx="15632" formatCode="General">
                  <c:v>31.263999999999999</c:v>
                </c:pt>
                <c:pt idx="15633" formatCode="General">
                  <c:v>31.265999999999998</c:v>
                </c:pt>
                <c:pt idx="15634" formatCode="General">
                  <c:v>31.268000000000001</c:v>
                </c:pt>
                <c:pt idx="15635" formatCode="General">
                  <c:v>31.27</c:v>
                </c:pt>
                <c:pt idx="15636" formatCode="General">
                  <c:v>31.271999999999998</c:v>
                </c:pt>
                <c:pt idx="15637" formatCode="General">
                  <c:v>31.274000000000001</c:v>
                </c:pt>
                <c:pt idx="15638" formatCode="General">
                  <c:v>31.276</c:v>
                </c:pt>
                <c:pt idx="15639" formatCode="General">
                  <c:v>31.277999999999999</c:v>
                </c:pt>
                <c:pt idx="15640" formatCode="General">
                  <c:v>31.28</c:v>
                </c:pt>
                <c:pt idx="15641" formatCode="General">
                  <c:v>31.282</c:v>
                </c:pt>
                <c:pt idx="15642" formatCode="General">
                  <c:v>31.283999999999999</c:v>
                </c:pt>
                <c:pt idx="15643" formatCode="General">
                  <c:v>31.286000000000001</c:v>
                </c:pt>
                <c:pt idx="15644" formatCode="General">
                  <c:v>31.288</c:v>
                </c:pt>
                <c:pt idx="15645" formatCode="General">
                  <c:v>31.29</c:v>
                </c:pt>
                <c:pt idx="15646" formatCode="General">
                  <c:v>31.292000000000002</c:v>
                </c:pt>
                <c:pt idx="15647" formatCode="General">
                  <c:v>31.294</c:v>
                </c:pt>
                <c:pt idx="15648" formatCode="General">
                  <c:v>31.295999999999999</c:v>
                </c:pt>
                <c:pt idx="15649" formatCode="General">
                  <c:v>31.297999999999998</c:v>
                </c:pt>
                <c:pt idx="15650" formatCode="General">
                  <c:v>31.3</c:v>
                </c:pt>
                <c:pt idx="15651" formatCode="General">
                  <c:v>31.302</c:v>
                </c:pt>
                <c:pt idx="15652" formatCode="General">
                  <c:v>31.303999999999998</c:v>
                </c:pt>
                <c:pt idx="15653" formatCode="General">
                  <c:v>31.306000000000001</c:v>
                </c:pt>
                <c:pt idx="15654" formatCode="General">
                  <c:v>31.308</c:v>
                </c:pt>
                <c:pt idx="15655" formatCode="General">
                  <c:v>31.31</c:v>
                </c:pt>
                <c:pt idx="15656" formatCode="General">
                  <c:v>31.312000000000001</c:v>
                </c:pt>
                <c:pt idx="15657" formatCode="General">
                  <c:v>31.314</c:v>
                </c:pt>
                <c:pt idx="15658" formatCode="General">
                  <c:v>31.315999999999999</c:v>
                </c:pt>
                <c:pt idx="15659" formatCode="General">
                  <c:v>31.318000000000001</c:v>
                </c:pt>
                <c:pt idx="15660" formatCode="General">
                  <c:v>31.32</c:v>
                </c:pt>
                <c:pt idx="15661" formatCode="General">
                  <c:v>31.321999999999999</c:v>
                </c:pt>
                <c:pt idx="15662" formatCode="General">
                  <c:v>31.324000000000002</c:v>
                </c:pt>
                <c:pt idx="15663" formatCode="General">
                  <c:v>31.326000000000001</c:v>
                </c:pt>
                <c:pt idx="15664" formatCode="General">
                  <c:v>31.327999999999999</c:v>
                </c:pt>
                <c:pt idx="15665" formatCode="General">
                  <c:v>31.33</c:v>
                </c:pt>
                <c:pt idx="15666" formatCode="General">
                  <c:v>31.332000000000001</c:v>
                </c:pt>
                <c:pt idx="15667" formatCode="General">
                  <c:v>31.334</c:v>
                </c:pt>
                <c:pt idx="15668" formatCode="General">
                  <c:v>31.335999999999999</c:v>
                </c:pt>
                <c:pt idx="15669" formatCode="General">
                  <c:v>31.338000000000001</c:v>
                </c:pt>
                <c:pt idx="15670" formatCode="General">
                  <c:v>31.34</c:v>
                </c:pt>
                <c:pt idx="15671" formatCode="General">
                  <c:v>31.341999999999999</c:v>
                </c:pt>
                <c:pt idx="15672" formatCode="General">
                  <c:v>31.344000000000001</c:v>
                </c:pt>
                <c:pt idx="15673" formatCode="General">
                  <c:v>31.346</c:v>
                </c:pt>
                <c:pt idx="15674" formatCode="General">
                  <c:v>31.347999999999999</c:v>
                </c:pt>
                <c:pt idx="15675" formatCode="General">
                  <c:v>31.35</c:v>
                </c:pt>
                <c:pt idx="15676" formatCode="General">
                  <c:v>31.352</c:v>
                </c:pt>
                <c:pt idx="15677" formatCode="General">
                  <c:v>31.353999999999999</c:v>
                </c:pt>
                <c:pt idx="15678" formatCode="General">
                  <c:v>31.356000000000002</c:v>
                </c:pt>
                <c:pt idx="15679" formatCode="General">
                  <c:v>31.358000000000001</c:v>
                </c:pt>
                <c:pt idx="15680" formatCode="General">
                  <c:v>31.36</c:v>
                </c:pt>
                <c:pt idx="15681" formatCode="General">
                  <c:v>31.361999999999998</c:v>
                </c:pt>
                <c:pt idx="15682" formatCode="General">
                  <c:v>31.364000000000001</c:v>
                </c:pt>
                <c:pt idx="15683" formatCode="General">
                  <c:v>31.366</c:v>
                </c:pt>
                <c:pt idx="15684" formatCode="General">
                  <c:v>31.367999999999999</c:v>
                </c:pt>
                <c:pt idx="15685" formatCode="General">
                  <c:v>31.37</c:v>
                </c:pt>
                <c:pt idx="15686" formatCode="General">
                  <c:v>31.372</c:v>
                </c:pt>
                <c:pt idx="15687" formatCode="General">
                  <c:v>31.373999999999999</c:v>
                </c:pt>
                <c:pt idx="15688" formatCode="General">
                  <c:v>31.376000000000001</c:v>
                </c:pt>
                <c:pt idx="15689" formatCode="General">
                  <c:v>31.378</c:v>
                </c:pt>
                <c:pt idx="15690" formatCode="General">
                  <c:v>31.38</c:v>
                </c:pt>
                <c:pt idx="15691" formatCode="General">
                  <c:v>31.382000000000001</c:v>
                </c:pt>
                <c:pt idx="15692" formatCode="General">
                  <c:v>31.384</c:v>
                </c:pt>
                <c:pt idx="15693" formatCode="General">
                  <c:v>31.385999999999999</c:v>
                </c:pt>
                <c:pt idx="15694" formatCode="General">
                  <c:v>31.388000000000002</c:v>
                </c:pt>
                <c:pt idx="15695" formatCode="General">
                  <c:v>31.39</c:v>
                </c:pt>
                <c:pt idx="15696" formatCode="General">
                  <c:v>31.391999999999999</c:v>
                </c:pt>
                <c:pt idx="15697" formatCode="General">
                  <c:v>31.393999999999998</c:v>
                </c:pt>
                <c:pt idx="15698" formatCode="General">
                  <c:v>31.396000000000001</c:v>
                </c:pt>
                <c:pt idx="15699" formatCode="General">
                  <c:v>31.398</c:v>
                </c:pt>
                <c:pt idx="15700" formatCode="General">
                  <c:v>31.4</c:v>
                </c:pt>
                <c:pt idx="15701" formatCode="General">
                  <c:v>31.402000000000001</c:v>
                </c:pt>
                <c:pt idx="15702" formatCode="General">
                  <c:v>31.404</c:v>
                </c:pt>
                <c:pt idx="15703" formatCode="General">
                  <c:v>31.405999999999999</c:v>
                </c:pt>
                <c:pt idx="15704" formatCode="General">
                  <c:v>31.408000000000001</c:v>
                </c:pt>
                <c:pt idx="15705" formatCode="General">
                  <c:v>31.41</c:v>
                </c:pt>
                <c:pt idx="15706" formatCode="General">
                  <c:v>31.411999999999999</c:v>
                </c:pt>
                <c:pt idx="15707" formatCode="General">
                  <c:v>31.414000000000001</c:v>
                </c:pt>
                <c:pt idx="15708" formatCode="General">
                  <c:v>31.416</c:v>
                </c:pt>
                <c:pt idx="15709" formatCode="General">
                  <c:v>31.417999999999999</c:v>
                </c:pt>
                <c:pt idx="15710" formatCode="General">
                  <c:v>31.42</c:v>
                </c:pt>
                <c:pt idx="15711" formatCode="General">
                  <c:v>31.422000000000001</c:v>
                </c:pt>
                <c:pt idx="15712" formatCode="General">
                  <c:v>31.423999999999999</c:v>
                </c:pt>
                <c:pt idx="15713" formatCode="General">
                  <c:v>31.425999999999998</c:v>
                </c:pt>
                <c:pt idx="15714" formatCode="General">
                  <c:v>31.428000000000001</c:v>
                </c:pt>
                <c:pt idx="15715" formatCode="General">
                  <c:v>31.43</c:v>
                </c:pt>
                <c:pt idx="15716" formatCode="General">
                  <c:v>31.431999999999999</c:v>
                </c:pt>
                <c:pt idx="15717" formatCode="General">
                  <c:v>31.434000000000001</c:v>
                </c:pt>
                <c:pt idx="15718" formatCode="General">
                  <c:v>31.436</c:v>
                </c:pt>
                <c:pt idx="15719" formatCode="General">
                  <c:v>31.437999999999999</c:v>
                </c:pt>
                <c:pt idx="15720" formatCode="General">
                  <c:v>31.44</c:v>
                </c:pt>
                <c:pt idx="15721" formatCode="General">
                  <c:v>31.442</c:v>
                </c:pt>
                <c:pt idx="15722" formatCode="General">
                  <c:v>31.443999999999999</c:v>
                </c:pt>
                <c:pt idx="15723" formatCode="General">
                  <c:v>31.446000000000002</c:v>
                </c:pt>
                <c:pt idx="15724" formatCode="General">
                  <c:v>31.448</c:v>
                </c:pt>
                <c:pt idx="15725" formatCode="General">
                  <c:v>31.45</c:v>
                </c:pt>
                <c:pt idx="15726" formatCode="General">
                  <c:v>31.452000000000002</c:v>
                </c:pt>
                <c:pt idx="15727" formatCode="General">
                  <c:v>31.454000000000001</c:v>
                </c:pt>
                <c:pt idx="15728" formatCode="General">
                  <c:v>31.456</c:v>
                </c:pt>
                <c:pt idx="15729" formatCode="General">
                  <c:v>31.457999999999998</c:v>
                </c:pt>
                <c:pt idx="15730" formatCode="General">
                  <c:v>31.46</c:v>
                </c:pt>
                <c:pt idx="15731" formatCode="General">
                  <c:v>31.462</c:v>
                </c:pt>
                <c:pt idx="15732" formatCode="General">
                  <c:v>31.463999999999999</c:v>
                </c:pt>
                <c:pt idx="15733" formatCode="General">
                  <c:v>31.466000000000001</c:v>
                </c:pt>
                <c:pt idx="15734" formatCode="General">
                  <c:v>31.468</c:v>
                </c:pt>
                <c:pt idx="15735" formatCode="General">
                  <c:v>31.47</c:v>
                </c:pt>
                <c:pt idx="15736" formatCode="General">
                  <c:v>31.472000000000001</c:v>
                </c:pt>
                <c:pt idx="15737" formatCode="General">
                  <c:v>31.474</c:v>
                </c:pt>
                <c:pt idx="15738" formatCode="General">
                  <c:v>31.475999999999999</c:v>
                </c:pt>
                <c:pt idx="15739" formatCode="General">
                  <c:v>31.478000000000002</c:v>
                </c:pt>
                <c:pt idx="15740" formatCode="General">
                  <c:v>31.48</c:v>
                </c:pt>
                <c:pt idx="15741" formatCode="General">
                  <c:v>31.481999999999999</c:v>
                </c:pt>
                <c:pt idx="15742" formatCode="General">
                  <c:v>31.484000000000002</c:v>
                </c:pt>
                <c:pt idx="15743" formatCode="General">
                  <c:v>31.486000000000001</c:v>
                </c:pt>
                <c:pt idx="15744" formatCode="General">
                  <c:v>31.488</c:v>
                </c:pt>
                <c:pt idx="15745" formatCode="General">
                  <c:v>31.49</c:v>
                </c:pt>
                <c:pt idx="15746" formatCode="General">
                  <c:v>31.492000000000001</c:v>
                </c:pt>
                <c:pt idx="15747" formatCode="General">
                  <c:v>31.494</c:v>
                </c:pt>
                <c:pt idx="15748" formatCode="General">
                  <c:v>31.495999999999999</c:v>
                </c:pt>
                <c:pt idx="15749" formatCode="General">
                  <c:v>31.498000000000001</c:v>
                </c:pt>
                <c:pt idx="15750" formatCode="General">
                  <c:v>31.5</c:v>
                </c:pt>
                <c:pt idx="15751" formatCode="General">
                  <c:v>31.501999999999999</c:v>
                </c:pt>
                <c:pt idx="15752" formatCode="General">
                  <c:v>31.504000000000001</c:v>
                </c:pt>
                <c:pt idx="15753" formatCode="General">
                  <c:v>31.506</c:v>
                </c:pt>
                <c:pt idx="15754" formatCode="General">
                  <c:v>31.507999999999999</c:v>
                </c:pt>
                <c:pt idx="15755" formatCode="General">
                  <c:v>31.51</c:v>
                </c:pt>
                <c:pt idx="15756" formatCode="General">
                  <c:v>31.512</c:v>
                </c:pt>
                <c:pt idx="15757" formatCode="General">
                  <c:v>31.513999999999999</c:v>
                </c:pt>
                <c:pt idx="15758" formatCode="General">
                  <c:v>31.515999999999998</c:v>
                </c:pt>
                <c:pt idx="15759" formatCode="General">
                  <c:v>31.518000000000001</c:v>
                </c:pt>
                <c:pt idx="15760" formatCode="General">
                  <c:v>31.52</c:v>
                </c:pt>
                <c:pt idx="15761" formatCode="General">
                  <c:v>31.521999999999998</c:v>
                </c:pt>
                <c:pt idx="15762" formatCode="General">
                  <c:v>31.524000000000001</c:v>
                </c:pt>
                <c:pt idx="15763" formatCode="General">
                  <c:v>31.526</c:v>
                </c:pt>
                <c:pt idx="15764" formatCode="General">
                  <c:v>31.527999999999999</c:v>
                </c:pt>
                <c:pt idx="15765" formatCode="General">
                  <c:v>31.53</c:v>
                </c:pt>
                <c:pt idx="15766" formatCode="General">
                  <c:v>31.532</c:v>
                </c:pt>
                <c:pt idx="15767" formatCode="General">
                  <c:v>31.533999999999999</c:v>
                </c:pt>
                <c:pt idx="15768" formatCode="General">
                  <c:v>31.536000000000001</c:v>
                </c:pt>
                <c:pt idx="15769" formatCode="General">
                  <c:v>31.538</c:v>
                </c:pt>
                <c:pt idx="15770" formatCode="General">
                  <c:v>31.54</c:v>
                </c:pt>
                <c:pt idx="15771" formatCode="General">
                  <c:v>31.542000000000002</c:v>
                </c:pt>
                <c:pt idx="15772" formatCode="General">
                  <c:v>31.544</c:v>
                </c:pt>
                <c:pt idx="15773" formatCode="General">
                  <c:v>31.545999999999999</c:v>
                </c:pt>
                <c:pt idx="15774" formatCode="General">
                  <c:v>31.547999999999998</c:v>
                </c:pt>
                <c:pt idx="15775" formatCode="General">
                  <c:v>31.55</c:v>
                </c:pt>
                <c:pt idx="15776" formatCode="General">
                  <c:v>31.552</c:v>
                </c:pt>
                <c:pt idx="15777" formatCode="General">
                  <c:v>31.553999999999998</c:v>
                </c:pt>
                <c:pt idx="15778" formatCode="General">
                  <c:v>31.556000000000001</c:v>
                </c:pt>
                <c:pt idx="15779" formatCode="General">
                  <c:v>31.558</c:v>
                </c:pt>
                <c:pt idx="15780" formatCode="General">
                  <c:v>31.56</c:v>
                </c:pt>
                <c:pt idx="15781" formatCode="General">
                  <c:v>31.562000000000001</c:v>
                </c:pt>
                <c:pt idx="15782" formatCode="General">
                  <c:v>31.564</c:v>
                </c:pt>
                <c:pt idx="15783" formatCode="General">
                  <c:v>31.565999999999999</c:v>
                </c:pt>
                <c:pt idx="15784" formatCode="General">
                  <c:v>31.568000000000001</c:v>
                </c:pt>
                <c:pt idx="15785" formatCode="General">
                  <c:v>31.57</c:v>
                </c:pt>
                <c:pt idx="15786" formatCode="General">
                  <c:v>31.571999999999999</c:v>
                </c:pt>
                <c:pt idx="15787" formatCode="General">
                  <c:v>31.574000000000002</c:v>
                </c:pt>
                <c:pt idx="15788" formatCode="General">
                  <c:v>31.576000000000001</c:v>
                </c:pt>
                <c:pt idx="15789" formatCode="General">
                  <c:v>31.577999999999999</c:v>
                </c:pt>
                <c:pt idx="15790" formatCode="General">
                  <c:v>31.58</c:v>
                </c:pt>
                <c:pt idx="15791" formatCode="General">
                  <c:v>31.582000000000001</c:v>
                </c:pt>
                <c:pt idx="15792" formatCode="General">
                  <c:v>31.584</c:v>
                </c:pt>
                <c:pt idx="15793" formatCode="General">
                  <c:v>31.585999999999999</c:v>
                </c:pt>
                <c:pt idx="15794" formatCode="General">
                  <c:v>31.588000000000001</c:v>
                </c:pt>
                <c:pt idx="15795" formatCode="General">
                  <c:v>31.59</c:v>
                </c:pt>
                <c:pt idx="15796" formatCode="General">
                  <c:v>31.591999999999999</c:v>
                </c:pt>
                <c:pt idx="15797" formatCode="General">
                  <c:v>31.594000000000001</c:v>
                </c:pt>
                <c:pt idx="15798" formatCode="General">
                  <c:v>31.596</c:v>
                </c:pt>
                <c:pt idx="15799" formatCode="General">
                  <c:v>31.597999999999999</c:v>
                </c:pt>
                <c:pt idx="15800" formatCode="General">
                  <c:v>31.6</c:v>
                </c:pt>
                <c:pt idx="15801" formatCode="General">
                  <c:v>31.602</c:v>
                </c:pt>
                <c:pt idx="15802" formatCode="General">
                  <c:v>31.603999999999999</c:v>
                </c:pt>
                <c:pt idx="15803" formatCode="General">
                  <c:v>31.606000000000002</c:v>
                </c:pt>
                <c:pt idx="15804" formatCode="General">
                  <c:v>31.608000000000001</c:v>
                </c:pt>
                <c:pt idx="15805" formatCode="General">
                  <c:v>31.61</c:v>
                </c:pt>
                <c:pt idx="15806" formatCode="General">
                  <c:v>31.611999999999998</c:v>
                </c:pt>
                <c:pt idx="15807" formatCode="General">
                  <c:v>31.614000000000001</c:v>
                </c:pt>
                <c:pt idx="15808" formatCode="General">
                  <c:v>31.616</c:v>
                </c:pt>
                <c:pt idx="15809" formatCode="General">
                  <c:v>31.617999999999999</c:v>
                </c:pt>
                <c:pt idx="15810" formatCode="General">
                  <c:v>31.62</c:v>
                </c:pt>
                <c:pt idx="15811" formatCode="General">
                  <c:v>31.622</c:v>
                </c:pt>
                <c:pt idx="15812" formatCode="General">
                  <c:v>31.623999999999999</c:v>
                </c:pt>
                <c:pt idx="15813" formatCode="General">
                  <c:v>31.626000000000001</c:v>
                </c:pt>
                <c:pt idx="15814" formatCode="General">
                  <c:v>31.628</c:v>
                </c:pt>
                <c:pt idx="15815" formatCode="General">
                  <c:v>31.63</c:v>
                </c:pt>
                <c:pt idx="15816" formatCode="General">
                  <c:v>31.632000000000001</c:v>
                </c:pt>
                <c:pt idx="15817" formatCode="General">
                  <c:v>31.634</c:v>
                </c:pt>
                <c:pt idx="15818" formatCode="General">
                  <c:v>31.635999999999999</c:v>
                </c:pt>
                <c:pt idx="15819" formatCode="General">
                  <c:v>31.638000000000002</c:v>
                </c:pt>
                <c:pt idx="15820" formatCode="General">
                  <c:v>31.64</c:v>
                </c:pt>
                <c:pt idx="15821" formatCode="General">
                  <c:v>31.641999999999999</c:v>
                </c:pt>
                <c:pt idx="15822" formatCode="General">
                  <c:v>31.643999999999998</c:v>
                </c:pt>
                <c:pt idx="15823" formatCode="General">
                  <c:v>31.646000000000001</c:v>
                </c:pt>
                <c:pt idx="15824" formatCode="General">
                  <c:v>31.648</c:v>
                </c:pt>
                <c:pt idx="15825" formatCode="General">
                  <c:v>31.65</c:v>
                </c:pt>
                <c:pt idx="15826" formatCode="General">
                  <c:v>31.652000000000001</c:v>
                </c:pt>
                <c:pt idx="15827" formatCode="General">
                  <c:v>31.654</c:v>
                </c:pt>
                <c:pt idx="15828" formatCode="General">
                  <c:v>31.655999999999999</c:v>
                </c:pt>
                <c:pt idx="15829" formatCode="General">
                  <c:v>31.658000000000001</c:v>
                </c:pt>
                <c:pt idx="15830" formatCode="General">
                  <c:v>31.66</c:v>
                </c:pt>
                <c:pt idx="15831" formatCode="General">
                  <c:v>31.661999999999999</c:v>
                </c:pt>
                <c:pt idx="15832" formatCode="General">
                  <c:v>31.664000000000001</c:v>
                </c:pt>
                <c:pt idx="15833" formatCode="General">
                  <c:v>31.666</c:v>
                </c:pt>
                <c:pt idx="15834" formatCode="General">
                  <c:v>31.667999999999999</c:v>
                </c:pt>
                <c:pt idx="15835" formatCode="General">
                  <c:v>31.67</c:v>
                </c:pt>
                <c:pt idx="15836" formatCode="General">
                  <c:v>31.672000000000001</c:v>
                </c:pt>
                <c:pt idx="15837" formatCode="General">
                  <c:v>31.673999999999999</c:v>
                </c:pt>
                <c:pt idx="15838" formatCode="General">
                  <c:v>31.675999999999998</c:v>
                </c:pt>
                <c:pt idx="15839" formatCode="General">
                  <c:v>31.678000000000001</c:v>
                </c:pt>
                <c:pt idx="15840" formatCode="General">
                  <c:v>31.68</c:v>
                </c:pt>
                <c:pt idx="15841" formatCode="General">
                  <c:v>31.681999999999999</c:v>
                </c:pt>
                <c:pt idx="15842" formatCode="General">
                  <c:v>31.684000000000001</c:v>
                </c:pt>
                <c:pt idx="15843" formatCode="General">
                  <c:v>31.686</c:v>
                </c:pt>
                <c:pt idx="15844" formatCode="General">
                  <c:v>31.687999999999999</c:v>
                </c:pt>
                <c:pt idx="15845" formatCode="General">
                  <c:v>31.69</c:v>
                </c:pt>
                <c:pt idx="15846" formatCode="General">
                  <c:v>31.692</c:v>
                </c:pt>
                <c:pt idx="15847" formatCode="General">
                  <c:v>31.693999999999999</c:v>
                </c:pt>
                <c:pt idx="15848" formatCode="General">
                  <c:v>31.696000000000002</c:v>
                </c:pt>
                <c:pt idx="15849" formatCode="General">
                  <c:v>31.698</c:v>
                </c:pt>
                <c:pt idx="15850" formatCode="General">
                  <c:v>31.7</c:v>
                </c:pt>
                <c:pt idx="15851" formatCode="General">
                  <c:v>31.702000000000002</c:v>
                </c:pt>
                <c:pt idx="15852" formatCode="General">
                  <c:v>31.704000000000001</c:v>
                </c:pt>
                <c:pt idx="15853" formatCode="General">
                  <c:v>31.706</c:v>
                </c:pt>
                <c:pt idx="15854" formatCode="General">
                  <c:v>31.707999999999998</c:v>
                </c:pt>
                <c:pt idx="15855" formatCode="General">
                  <c:v>31.71</c:v>
                </c:pt>
                <c:pt idx="15856" formatCode="General">
                  <c:v>31.712</c:v>
                </c:pt>
                <c:pt idx="15857" formatCode="General">
                  <c:v>31.713999999999999</c:v>
                </c:pt>
                <c:pt idx="15858" formatCode="General">
                  <c:v>31.716000000000001</c:v>
                </c:pt>
                <c:pt idx="15859" formatCode="General">
                  <c:v>31.718</c:v>
                </c:pt>
                <c:pt idx="15860" formatCode="General">
                  <c:v>31.72</c:v>
                </c:pt>
                <c:pt idx="15861" formatCode="General">
                  <c:v>31.722000000000001</c:v>
                </c:pt>
                <c:pt idx="15862" formatCode="General">
                  <c:v>31.724</c:v>
                </c:pt>
                <c:pt idx="15863" formatCode="General">
                  <c:v>31.725999999999999</c:v>
                </c:pt>
                <c:pt idx="15864" formatCode="General">
                  <c:v>31.728000000000002</c:v>
                </c:pt>
                <c:pt idx="15865" formatCode="General">
                  <c:v>31.73</c:v>
                </c:pt>
                <c:pt idx="15866" formatCode="General">
                  <c:v>31.731999999999999</c:v>
                </c:pt>
                <c:pt idx="15867" formatCode="General">
                  <c:v>31.734000000000002</c:v>
                </c:pt>
                <c:pt idx="15868" formatCode="General">
                  <c:v>31.736000000000001</c:v>
                </c:pt>
                <c:pt idx="15869" formatCode="General">
                  <c:v>31.738</c:v>
                </c:pt>
                <c:pt idx="15870" formatCode="General">
                  <c:v>31.74</c:v>
                </c:pt>
                <c:pt idx="15871" formatCode="General">
                  <c:v>31.742000000000001</c:v>
                </c:pt>
                <c:pt idx="15872" formatCode="General">
                  <c:v>31.744</c:v>
                </c:pt>
                <c:pt idx="15873" formatCode="General">
                  <c:v>31.745999999999999</c:v>
                </c:pt>
                <c:pt idx="15874" formatCode="General">
                  <c:v>31.748000000000001</c:v>
                </c:pt>
                <c:pt idx="15875" formatCode="General">
                  <c:v>31.75</c:v>
                </c:pt>
                <c:pt idx="15876" formatCode="General">
                  <c:v>31.751999999999999</c:v>
                </c:pt>
                <c:pt idx="15877" formatCode="General">
                  <c:v>31.754000000000001</c:v>
                </c:pt>
                <c:pt idx="15878" formatCode="General">
                  <c:v>31.756</c:v>
                </c:pt>
                <c:pt idx="15879" formatCode="General">
                  <c:v>31.757999999999999</c:v>
                </c:pt>
                <c:pt idx="15880" formatCode="General">
                  <c:v>31.76</c:v>
                </c:pt>
                <c:pt idx="15881" formatCode="General">
                  <c:v>31.762</c:v>
                </c:pt>
                <c:pt idx="15882" formatCode="General">
                  <c:v>31.763999999999999</c:v>
                </c:pt>
                <c:pt idx="15883" formatCode="General">
                  <c:v>31.765999999999998</c:v>
                </c:pt>
                <c:pt idx="15884" formatCode="General">
                  <c:v>31.768000000000001</c:v>
                </c:pt>
                <c:pt idx="15885" formatCode="General">
                  <c:v>31.77</c:v>
                </c:pt>
                <c:pt idx="15886" formatCode="General">
                  <c:v>31.771999999999998</c:v>
                </c:pt>
                <c:pt idx="15887" formatCode="General">
                  <c:v>31.774000000000001</c:v>
                </c:pt>
                <c:pt idx="15888" formatCode="General">
                  <c:v>31.776</c:v>
                </c:pt>
                <c:pt idx="15889" formatCode="General">
                  <c:v>31.777999999999999</c:v>
                </c:pt>
                <c:pt idx="15890" formatCode="General">
                  <c:v>31.78</c:v>
                </c:pt>
                <c:pt idx="15891" formatCode="General">
                  <c:v>31.782</c:v>
                </c:pt>
                <c:pt idx="15892" formatCode="General">
                  <c:v>31.783999999999999</c:v>
                </c:pt>
                <c:pt idx="15893" formatCode="General">
                  <c:v>31.786000000000001</c:v>
                </c:pt>
                <c:pt idx="15894" formatCode="General">
                  <c:v>31.788</c:v>
                </c:pt>
                <c:pt idx="15895" formatCode="General">
                  <c:v>31.79</c:v>
                </c:pt>
                <c:pt idx="15896" formatCode="General">
                  <c:v>31.792000000000002</c:v>
                </c:pt>
                <c:pt idx="15897" formatCode="General">
                  <c:v>31.794</c:v>
                </c:pt>
                <c:pt idx="15898" formatCode="General">
                  <c:v>31.795999999999999</c:v>
                </c:pt>
                <c:pt idx="15899" formatCode="General">
                  <c:v>31.797999999999998</c:v>
                </c:pt>
                <c:pt idx="15900" formatCode="General">
                  <c:v>31.8</c:v>
                </c:pt>
                <c:pt idx="15901" formatCode="General">
                  <c:v>31.802</c:v>
                </c:pt>
                <c:pt idx="15902" formatCode="General">
                  <c:v>31.803999999999998</c:v>
                </c:pt>
                <c:pt idx="15903" formatCode="General">
                  <c:v>31.806000000000001</c:v>
                </c:pt>
                <c:pt idx="15904" formatCode="General">
                  <c:v>31.808</c:v>
                </c:pt>
                <c:pt idx="15905" formatCode="General">
                  <c:v>31.81</c:v>
                </c:pt>
                <c:pt idx="15906" formatCode="General">
                  <c:v>31.812000000000001</c:v>
                </c:pt>
                <c:pt idx="15907" formatCode="General">
                  <c:v>31.814</c:v>
                </c:pt>
                <c:pt idx="15908" formatCode="General">
                  <c:v>31.815999999999999</c:v>
                </c:pt>
                <c:pt idx="15909" formatCode="General">
                  <c:v>31.818000000000001</c:v>
                </c:pt>
                <c:pt idx="15910" formatCode="General">
                  <c:v>31.82</c:v>
                </c:pt>
                <c:pt idx="15911" formatCode="General">
                  <c:v>31.821999999999999</c:v>
                </c:pt>
                <c:pt idx="15912" formatCode="General">
                  <c:v>31.824000000000002</c:v>
                </c:pt>
                <c:pt idx="15913" formatCode="General">
                  <c:v>31.826000000000001</c:v>
                </c:pt>
                <c:pt idx="15914" formatCode="General">
                  <c:v>31.827999999999999</c:v>
                </c:pt>
                <c:pt idx="15915" formatCode="General">
                  <c:v>31.83</c:v>
                </c:pt>
                <c:pt idx="15916" formatCode="General">
                  <c:v>31.832000000000001</c:v>
                </c:pt>
                <c:pt idx="15917" formatCode="General">
                  <c:v>31.834</c:v>
                </c:pt>
                <c:pt idx="15918" formatCode="General">
                  <c:v>31.835999999999999</c:v>
                </c:pt>
                <c:pt idx="15919" formatCode="General">
                  <c:v>31.838000000000001</c:v>
                </c:pt>
                <c:pt idx="15920" formatCode="General">
                  <c:v>31.84</c:v>
                </c:pt>
                <c:pt idx="15921" formatCode="General">
                  <c:v>31.841999999999999</c:v>
                </c:pt>
                <c:pt idx="15922" formatCode="General">
                  <c:v>31.844000000000001</c:v>
                </c:pt>
                <c:pt idx="15923" formatCode="General">
                  <c:v>31.846</c:v>
                </c:pt>
                <c:pt idx="15924" formatCode="General">
                  <c:v>31.847999999999999</c:v>
                </c:pt>
                <c:pt idx="15925" formatCode="General">
                  <c:v>31.85</c:v>
                </c:pt>
                <c:pt idx="15926" formatCode="General">
                  <c:v>31.852</c:v>
                </c:pt>
                <c:pt idx="15927" formatCode="General">
                  <c:v>31.853999999999999</c:v>
                </c:pt>
                <c:pt idx="15928" formatCode="General">
                  <c:v>31.856000000000002</c:v>
                </c:pt>
                <c:pt idx="15929" formatCode="General">
                  <c:v>31.858000000000001</c:v>
                </c:pt>
                <c:pt idx="15930" formatCode="General">
                  <c:v>31.86</c:v>
                </c:pt>
                <c:pt idx="15931" formatCode="General">
                  <c:v>31.861999999999998</c:v>
                </c:pt>
                <c:pt idx="15932" formatCode="General">
                  <c:v>31.864000000000001</c:v>
                </c:pt>
                <c:pt idx="15933" formatCode="General">
                  <c:v>31.866</c:v>
                </c:pt>
                <c:pt idx="15934" formatCode="General">
                  <c:v>31.867999999999999</c:v>
                </c:pt>
                <c:pt idx="15935" formatCode="General">
                  <c:v>31.87</c:v>
                </c:pt>
                <c:pt idx="15936" formatCode="General">
                  <c:v>31.872</c:v>
                </c:pt>
                <c:pt idx="15937" formatCode="General">
                  <c:v>31.873999999999999</c:v>
                </c:pt>
                <c:pt idx="15938" formatCode="General">
                  <c:v>31.876000000000001</c:v>
                </c:pt>
                <c:pt idx="15939" formatCode="General">
                  <c:v>31.878</c:v>
                </c:pt>
                <c:pt idx="15940" formatCode="General">
                  <c:v>31.88</c:v>
                </c:pt>
                <c:pt idx="15941" formatCode="General">
                  <c:v>31.882000000000001</c:v>
                </c:pt>
                <c:pt idx="15942" formatCode="General">
                  <c:v>31.884</c:v>
                </c:pt>
                <c:pt idx="15943" formatCode="General">
                  <c:v>31.885999999999999</c:v>
                </c:pt>
                <c:pt idx="15944" formatCode="General">
                  <c:v>31.888000000000002</c:v>
                </c:pt>
                <c:pt idx="15945" formatCode="General">
                  <c:v>31.89</c:v>
                </c:pt>
                <c:pt idx="15946" formatCode="General">
                  <c:v>31.891999999999999</c:v>
                </c:pt>
                <c:pt idx="15947" formatCode="General">
                  <c:v>31.893999999999998</c:v>
                </c:pt>
                <c:pt idx="15948" formatCode="General">
                  <c:v>31.896000000000001</c:v>
                </c:pt>
                <c:pt idx="15949" formatCode="General">
                  <c:v>31.898</c:v>
                </c:pt>
                <c:pt idx="15950" formatCode="General">
                  <c:v>31.9</c:v>
                </c:pt>
                <c:pt idx="15951" formatCode="General">
                  <c:v>31.902000000000001</c:v>
                </c:pt>
                <c:pt idx="15952" formatCode="General">
                  <c:v>31.904</c:v>
                </c:pt>
                <c:pt idx="15953" formatCode="General">
                  <c:v>31.905999999999999</c:v>
                </c:pt>
                <c:pt idx="15954" formatCode="General">
                  <c:v>31.908000000000001</c:v>
                </c:pt>
                <c:pt idx="15955" formatCode="General">
                  <c:v>31.91</c:v>
                </c:pt>
                <c:pt idx="15956" formatCode="General">
                  <c:v>31.911999999999999</c:v>
                </c:pt>
                <c:pt idx="15957" formatCode="General">
                  <c:v>31.914000000000001</c:v>
                </c:pt>
                <c:pt idx="15958" formatCode="General">
                  <c:v>31.916</c:v>
                </c:pt>
                <c:pt idx="15959" formatCode="General">
                  <c:v>31.917999999999999</c:v>
                </c:pt>
                <c:pt idx="15960" formatCode="General">
                  <c:v>31.92</c:v>
                </c:pt>
                <c:pt idx="15961" formatCode="General">
                  <c:v>31.922000000000001</c:v>
                </c:pt>
                <c:pt idx="15962" formatCode="General">
                  <c:v>31.923999999999999</c:v>
                </c:pt>
                <c:pt idx="15963" formatCode="General">
                  <c:v>31.925999999999998</c:v>
                </c:pt>
                <c:pt idx="15964" formatCode="General">
                  <c:v>31.928000000000001</c:v>
                </c:pt>
                <c:pt idx="15965" formatCode="General">
                  <c:v>31.93</c:v>
                </c:pt>
                <c:pt idx="15966" formatCode="General">
                  <c:v>31.931999999999999</c:v>
                </c:pt>
                <c:pt idx="15967" formatCode="General">
                  <c:v>31.934000000000001</c:v>
                </c:pt>
                <c:pt idx="15968" formatCode="General">
                  <c:v>31.936</c:v>
                </c:pt>
                <c:pt idx="15969" formatCode="General">
                  <c:v>31.937999999999999</c:v>
                </c:pt>
                <c:pt idx="15970" formatCode="General">
                  <c:v>31.94</c:v>
                </c:pt>
                <c:pt idx="15971" formatCode="General">
                  <c:v>31.942</c:v>
                </c:pt>
                <c:pt idx="15972" formatCode="General">
                  <c:v>31.943999999999999</c:v>
                </c:pt>
                <c:pt idx="15973" formatCode="General">
                  <c:v>31.946000000000002</c:v>
                </c:pt>
                <c:pt idx="15974" formatCode="General">
                  <c:v>31.948</c:v>
                </c:pt>
                <c:pt idx="15975" formatCode="General">
                  <c:v>31.95</c:v>
                </c:pt>
                <c:pt idx="15976" formatCode="General">
                  <c:v>31.952000000000002</c:v>
                </c:pt>
                <c:pt idx="15977" formatCode="General">
                  <c:v>31.954000000000001</c:v>
                </c:pt>
                <c:pt idx="15978" formatCode="General">
                  <c:v>31.956</c:v>
                </c:pt>
                <c:pt idx="15979" formatCode="General">
                  <c:v>31.957999999999998</c:v>
                </c:pt>
                <c:pt idx="15980" formatCode="General">
                  <c:v>31.96</c:v>
                </c:pt>
                <c:pt idx="15981" formatCode="General">
                  <c:v>31.962</c:v>
                </c:pt>
                <c:pt idx="15982" formatCode="General">
                  <c:v>31.963999999999999</c:v>
                </c:pt>
                <c:pt idx="15983" formatCode="General">
                  <c:v>31.966000000000001</c:v>
                </c:pt>
                <c:pt idx="15984" formatCode="General">
                  <c:v>31.968</c:v>
                </c:pt>
                <c:pt idx="15985" formatCode="General">
                  <c:v>31.97</c:v>
                </c:pt>
                <c:pt idx="15986" formatCode="General">
                  <c:v>31.972000000000001</c:v>
                </c:pt>
                <c:pt idx="15987" formatCode="General">
                  <c:v>31.974</c:v>
                </c:pt>
                <c:pt idx="15988" formatCode="General">
                  <c:v>31.975999999999999</c:v>
                </c:pt>
                <c:pt idx="15989" formatCode="General">
                  <c:v>31.978000000000002</c:v>
                </c:pt>
                <c:pt idx="15990" formatCode="General">
                  <c:v>31.98</c:v>
                </c:pt>
                <c:pt idx="15991" formatCode="General">
                  <c:v>31.981999999999999</c:v>
                </c:pt>
                <c:pt idx="15992" formatCode="General">
                  <c:v>31.984000000000002</c:v>
                </c:pt>
                <c:pt idx="15993" formatCode="General">
                  <c:v>31.986000000000001</c:v>
                </c:pt>
                <c:pt idx="15994" formatCode="General">
                  <c:v>31.988</c:v>
                </c:pt>
                <c:pt idx="15995" formatCode="General">
                  <c:v>31.99</c:v>
                </c:pt>
                <c:pt idx="15996" formatCode="General">
                  <c:v>31.992000000000001</c:v>
                </c:pt>
                <c:pt idx="15997" formatCode="General">
                  <c:v>31.994</c:v>
                </c:pt>
                <c:pt idx="15998" formatCode="General">
                  <c:v>31.995999999999999</c:v>
                </c:pt>
                <c:pt idx="15999" formatCode="General">
                  <c:v>31.998000000000001</c:v>
                </c:pt>
                <c:pt idx="16000" formatCode="General">
                  <c:v>32</c:v>
                </c:pt>
                <c:pt idx="16001" formatCode="General">
                  <c:v>32.002000000000002</c:v>
                </c:pt>
                <c:pt idx="16002" formatCode="General">
                  <c:v>32.003999999999998</c:v>
                </c:pt>
                <c:pt idx="16003" formatCode="General">
                  <c:v>32.006</c:v>
                </c:pt>
                <c:pt idx="16004" formatCode="General">
                  <c:v>32.008000000000003</c:v>
                </c:pt>
                <c:pt idx="16005" formatCode="General">
                  <c:v>32.01</c:v>
                </c:pt>
                <c:pt idx="16006" formatCode="General">
                  <c:v>32.012</c:v>
                </c:pt>
                <c:pt idx="16007" formatCode="General">
                  <c:v>32.014000000000003</c:v>
                </c:pt>
                <c:pt idx="16008" formatCode="General">
                  <c:v>32.015999999999998</c:v>
                </c:pt>
                <c:pt idx="16009" formatCode="General">
                  <c:v>32.018000000000001</c:v>
                </c:pt>
                <c:pt idx="16010" formatCode="General">
                  <c:v>32.020000000000003</c:v>
                </c:pt>
                <c:pt idx="16011" formatCode="General">
                  <c:v>32.021999999999998</c:v>
                </c:pt>
                <c:pt idx="16012" formatCode="General">
                  <c:v>32.024000000000001</c:v>
                </c:pt>
                <c:pt idx="16013" formatCode="General">
                  <c:v>32.026000000000003</c:v>
                </c:pt>
                <c:pt idx="16014" formatCode="General">
                  <c:v>32.027999999999999</c:v>
                </c:pt>
                <c:pt idx="16015" formatCode="General">
                  <c:v>32.03</c:v>
                </c:pt>
                <c:pt idx="16016" formatCode="General">
                  <c:v>32.031999999999996</c:v>
                </c:pt>
                <c:pt idx="16017" formatCode="General">
                  <c:v>32.033999999999999</c:v>
                </c:pt>
                <c:pt idx="16018" formatCode="General">
                  <c:v>32.036000000000001</c:v>
                </c:pt>
                <c:pt idx="16019" formatCode="General">
                  <c:v>32.037999999999997</c:v>
                </c:pt>
                <c:pt idx="16020" formatCode="General">
                  <c:v>32.04</c:v>
                </c:pt>
                <c:pt idx="16021" formatCode="General">
                  <c:v>32.042000000000002</c:v>
                </c:pt>
                <c:pt idx="16022" formatCode="General">
                  <c:v>32.043999999999997</c:v>
                </c:pt>
                <c:pt idx="16023" formatCode="General">
                  <c:v>32.045999999999999</c:v>
                </c:pt>
                <c:pt idx="16024" formatCode="General">
                  <c:v>32.048000000000002</c:v>
                </c:pt>
                <c:pt idx="16025" formatCode="General">
                  <c:v>32.049999999999997</c:v>
                </c:pt>
                <c:pt idx="16026" formatCode="General">
                  <c:v>32.052</c:v>
                </c:pt>
                <c:pt idx="16027" formatCode="General">
                  <c:v>32.054000000000002</c:v>
                </c:pt>
                <c:pt idx="16028" formatCode="General">
                  <c:v>32.055999999999997</c:v>
                </c:pt>
                <c:pt idx="16029" formatCode="General">
                  <c:v>32.058</c:v>
                </c:pt>
                <c:pt idx="16030" formatCode="General">
                  <c:v>32.06</c:v>
                </c:pt>
                <c:pt idx="16031" formatCode="General">
                  <c:v>32.061999999999998</c:v>
                </c:pt>
                <c:pt idx="16032" formatCode="General">
                  <c:v>32.064</c:v>
                </c:pt>
                <c:pt idx="16033" formatCode="General">
                  <c:v>32.066000000000003</c:v>
                </c:pt>
                <c:pt idx="16034" formatCode="General">
                  <c:v>32.067999999999998</c:v>
                </c:pt>
                <c:pt idx="16035" formatCode="General">
                  <c:v>32.07</c:v>
                </c:pt>
                <c:pt idx="16036" formatCode="General">
                  <c:v>32.072000000000003</c:v>
                </c:pt>
                <c:pt idx="16037" formatCode="General">
                  <c:v>32.073999999999998</c:v>
                </c:pt>
                <c:pt idx="16038" formatCode="General">
                  <c:v>32.076000000000001</c:v>
                </c:pt>
                <c:pt idx="16039" formatCode="General">
                  <c:v>32.078000000000003</c:v>
                </c:pt>
                <c:pt idx="16040" formatCode="General">
                  <c:v>32.08</c:v>
                </c:pt>
                <c:pt idx="16041" formatCode="General">
                  <c:v>32.082000000000001</c:v>
                </c:pt>
                <c:pt idx="16042" formatCode="General">
                  <c:v>32.084000000000003</c:v>
                </c:pt>
                <c:pt idx="16043" formatCode="General">
                  <c:v>32.085999999999999</c:v>
                </c:pt>
                <c:pt idx="16044" formatCode="General">
                  <c:v>32.088000000000001</c:v>
                </c:pt>
                <c:pt idx="16045" formatCode="General">
                  <c:v>32.090000000000003</c:v>
                </c:pt>
                <c:pt idx="16046" formatCode="General">
                  <c:v>32.091999999999999</c:v>
                </c:pt>
                <c:pt idx="16047" formatCode="General">
                  <c:v>32.094000000000001</c:v>
                </c:pt>
                <c:pt idx="16048" formatCode="General">
                  <c:v>32.095999999999997</c:v>
                </c:pt>
                <c:pt idx="16049" formatCode="General">
                  <c:v>32.097999999999999</c:v>
                </c:pt>
                <c:pt idx="16050" formatCode="General">
                  <c:v>32.1</c:v>
                </c:pt>
                <c:pt idx="16051" formatCode="General">
                  <c:v>32.101999999999997</c:v>
                </c:pt>
                <c:pt idx="16052" formatCode="General">
                  <c:v>32.103999999999999</c:v>
                </c:pt>
                <c:pt idx="16053" formatCode="General">
                  <c:v>32.106000000000002</c:v>
                </c:pt>
                <c:pt idx="16054" formatCode="General">
                  <c:v>32.107999999999997</c:v>
                </c:pt>
                <c:pt idx="16055" formatCode="General">
                  <c:v>32.11</c:v>
                </c:pt>
                <c:pt idx="16056" formatCode="General">
                  <c:v>32.112000000000002</c:v>
                </c:pt>
                <c:pt idx="16057" formatCode="General">
                  <c:v>32.113999999999997</c:v>
                </c:pt>
                <c:pt idx="16058" formatCode="General">
                  <c:v>32.116</c:v>
                </c:pt>
                <c:pt idx="16059" formatCode="General">
                  <c:v>32.118000000000002</c:v>
                </c:pt>
                <c:pt idx="16060" formatCode="General">
                  <c:v>32.119999999999997</c:v>
                </c:pt>
                <c:pt idx="16061" formatCode="General">
                  <c:v>32.122</c:v>
                </c:pt>
                <c:pt idx="16062" formatCode="General">
                  <c:v>32.124000000000002</c:v>
                </c:pt>
                <c:pt idx="16063" formatCode="General">
                  <c:v>32.125999999999998</c:v>
                </c:pt>
                <c:pt idx="16064" formatCode="General">
                  <c:v>32.128</c:v>
                </c:pt>
                <c:pt idx="16065" formatCode="General">
                  <c:v>32.130000000000003</c:v>
                </c:pt>
                <c:pt idx="16066" formatCode="General">
                  <c:v>32.131999999999998</c:v>
                </c:pt>
                <c:pt idx="16067" formatCode="General">
                  <c:v>32.134</c:v>
                </c:pt>
                <c:pt idx="16068" formatCode="General">
                  <c:v>32.136000000000003</c:v>
                </c:pt>
                <c:pt idx="16069" formatCode="General">
                  <c:v>32.137999999999998</c:v>
                </c:pt>
                <c:pt idx="16070" formatCode="General">
                  <c:v>32.14</c:v>
                </c:pt>
                <c:pt idx="16071" formatCode="General">
                  <c:v>32.142000000000003</c:v>
                </c:pt>
                <c:pt idx="16072" formatCode="General">
                  <c:v>32.143999999999998</c:v>
                </c:pt>
                <c:pt idx="16073" formatCode="General">
                  <c:v>32.146000000000001</c:v>
                </c:pt>
                <c:pt idx="16074" formatCode="General">
                  <c:v>32.148000000000003</c:v>
                </c:pt>
                <c:pt idx="16075" formatCode="General">
                  <c:v>32.15</c:v>
                </c:pt>
                <c:pt idx="16076" formatCode="General">
                  <c:v>32.152000000000001</c:v>
                </c:pt>
                <c:pt idx="16077" formatCode="General">
                  <c:v>32.154000000000003</c:v>
                </c:pt>
                <c:pt idx="16078" formatCode="General">
                  <c:v>32.155999999999999</c:v>
                </c:pt>
                <c:pt idx="16079" formatCode="General">
                  <c:v>32.158000000000001</c:v>
                </c:pt>
                <c:pt idx="16080" formatCode="General">
                  <c:v>32.159999999999997</c:v>
                </c:pt>
                <c:pt idx="16081" formatCode="General">
                  <c:v>32.161999999999999</c:v>
                </c:pt>
                <c:pt idx="16082" formatCode="General">
                  <c:v>32.164000000000001</c:v>
                </c:pt>
                <c:pt idx="16083" formatCode="General">
                  <c:v>32.165999999999997</c:v>
                </c:pt>
                <c:pt idx="16084" formatCode="General">
                  <c:v>32.167999999999999</c:v>
                </c:pt>
                <c:pt idx="16085" formatCode="General">
                  <c:v>32.17</c:v>
                </c:pt>
                <c:pt idx="16086" formatCode="General">
                  <c:v>32.171999999999997</c:v>
                </c:pt>
                <c:pt idx="16087" formatCode="General">
                  <c:v>32.173999999999999</c:v>
                </c:pt>
                <c:pt idx="16088" formatCode="General">
                  <c:v>32.176000000000002</c:v>
                </c:pt>
                <c:pt idx="16089" formatCode="General">
                  <c:v>32.177999999999997</c:v>
                </c:pt>
                <c:pt idx="16090" formatCode="General">
                  <c:v>32.18</c:v>
                </c:pt>
                <c:pt idx="16091" formatCode="General">
                  <c:v>32.182000000000002</c:v>
                </c:pt>
                <c:pt idx="16092" formatCode="General">
                  <c:v>32.183999999999997</c:v>
                </c:pt>
                <c:pt idx="16093" formatCode="General">
                  <c:v>32.186</c:v>
                </c:pt>
                <c:pt idx="16094" formatCode="General">
                  <c:v>32.188000000000002</c:v>
                </c:pt>
                <c:pt idx="16095" formatCode="General">
                  <c:v>32.19</c:v>
                </c:pt>
                <c:pt idx="16096" formatCode="General">
                  <c:v>32.192</c:v>
                </c:pt>
                <c:pt idx="16097" formatCode="General">
                  <c:v>32.194000000000003</c:v>
                </c:pt>
                <c:pt idx="16098" formatCode="General">
                  <c:v>32.195999999999998</c:v>
                </c:pt>
                <c:pt idx="16099" formatCode="General">
                  <c:v>32.198</c:v>
                </c:pt>
                <c:pt idx="16100" formatCode="General">
                  <c:v>32.200000000000003</c:v>
                </c:pt>
                <c:pt idx="16101" formatCode="General">
                  <c:v>32.201999999999998</c:v>
                </c:pt>
                <c:pt idx="16102" formatCode="General">
                  <c:v>32.204000000000001</c:v>
                </c:pt>
                <c:pt idx="16103" formatCode="General">
                  <c:v>32.206000000000003</c:v>
                </c:pt>
                <c:pt idx="16104" formatCode="General">
                  <c:v>32.207999999999998</c:v>
                </c:pt>
                <c:pt idx="16105" formatCode="General">
                  <c:v>32.21</c:v>
                </c:pt>
                <c:pt idx="16106" formatCode="General">
                  <c:v>32.212000000000003</c:v>
                </c:pt>
                <c:pt idx="16107" formatCode="General">
                  <c:v>32.213999999999999</c:v>
                </c:pt>
                <c:pt idx="16108" formatCode="General">
                  <c:v>32.216000000000001</c:v>
                </c:pt>
                <c:pt idx="16109" formatCode="General">
                  <c:v>32.218000000000004</c:v>
                </c:pt>
                <c:pt idx="16110" formatCode="General">
                  <c:v>32.22</c:v>
                </c:pt>
                <c:pt idx="16111" formatCode="General">
                  <c:v>32.222000000000001</c:v>
                </c:pt>
                <c:pt idx="16112" formatCode="General">
                  <c:v>32.223999999999997</c:v>
                </c:pt>
                <c:pt idx="16113" formatCode="General">
                  <c:v>32.225999999999999</c:v>
                </c:pt>
                <c:pt idx="16114" formatCode="General">
                  <c:v>32.228000000000002</c:v>
                </c:pt>
                <c:pt idx="16115" formatCode="General">
                  <c:v>32.229999999999997</c:v>
                </c:pt>
                <c:pt idx="16116" formatCode="General">
                  <c:v>32.231999999999999</c:v>
                </c:pt>
                <c:pt idx="16117" formatCode="General">
                  <c:v>32.234000000000002</c:v>
                </c:pt>
                <c:pt idx="16118" formatCode="General">
                  <c:v>32.235999999999997</c:v>
                </c:pt>
                <c:pt idx="16119" formatCode="General">
                  <c:v>32.238</c:v>
                </c:pt>
                <c:pt idx="16120" formatCode="General">
                  <c:v>32.24</c:v>
                </c:pt>
                <c:pt idx="16121" formatCode="General">
                  <c:v>32.241999999999997</c:v>
                </c:pt>
                <c:pt idx="16122" formatCode="General">
                  <c:v>32.244</c:v>
                </c:pt>
                <c:pt idx="16123" formatCode="General">
                  <c:v>32.246000000000002</c:v>
                </c:pt>
                <c:pt idx="16124" formatCode="General">
                  <c:v>32.247999999999998</c:v>
                </c:pt>
                <c:pt idx="16125" formatCode="General">
                  <c:v>32.25</c:v>
                </c:pt>
                <c:pt idx="16126" formatCode="General">
                  <c:v>32.252000000000002</c:v>
                </c:pt>
                <c:pt idx="16127" formatCode="General">
                  <c:v>32.253999999999998</c:v>
                </c:pt>
                <c:pt idx="16128" formatCode="General">
                  <c:v>32.256</c:v>
                </c:pt>
                <c:pt idx="16129" formatCode="General">
                  <c:v>32.258000000000003</c:v>
                </c:pt>
                <c:pt idx="16130" formatCode="General">
                  <c:v>32.26</c:v>
                </c:pt>
                <c:pt idx="16131" formatCode="General">
                  <c:v>32.262</c:v>
                </c:pt>
                <c:pt idx="16132" formatCode="General">
                  <c:v>32.264000000000003</c:v>
                </c:pt>
                <c:pt idx="16133" formatCode="General">
                  <c:v>32.265999999999998</c:v>
                </c:pt>
                <c:pt idx="16134" formatCode="General">
                  <c:v>32.268000000000001</c:v>
                </c:pt>
                <c:pt idx="16135" formatCode="General">
                  <c:v>32.270000000000003</c:v>
                </c:pt>
                <c:pt idx="16136" formatCode="General">
                  <c:v>32.271999999999998</c:v>
                </c:pt>
                <c:pt idx="16137" formatCode="General">
                  <c:v>32.274000000000001</c:v>
                </c:pt>
                <c:pt idx="16138" formatCode="General">
                  <c:v>32.276000000000003</c:v>
                </c:pt>
                <c:pt idx="16139" formatCode="General">
                  <c:v>32.277999999999999</c:v>
                </c:pt>
                <c:pt idx="16140" formatCode="General">
                  <c:v>32.28</c:v>
                </c:pt>
                <c:pt idx="16141" formatCode="General">
                  <c:v>32.281999999999996</c:v>
                </c:pt>
                <c:pt idx="16142" formatCode="General">
                  <c:v>32.283999999999999</c:v>
                </c:pt>
                <c:pt idx="16143" formatCode="General">
                  <c:v>32.286000000000001</c:v>
                </c:pt>
                <c:pt idx="16144" formatCode="General">
                  <c:v>32.287999999999997</c:v>
                </c:pt>
                <c:pt idx="16145" formatCode="General">
                  <c:v>32.29</c:v>
                </c:pt>
                <c:pt idx="16146" formatCode="General">
                  <c:v>32.292000000000002</c:v>
                </c:pt>
                <c:pt idx="16147" formatCode="General">
                  <c:v>32.293999999999997</c:v>
                </c:pt>
                <c:pt idx="16148" formatCode="General">
                  <c:v>32.295999999999999</c:v>
                </c:pt>
                <c:pt idx="16149" formatCode="General">
                  <c:v>32.298000000000002</c:v>
                </c:pt>
                <c:pt idx="16150" formatCode="General">
                  <c:v>32.299999999999997</c:v>
                </c:pt>
                <c:pt idx="16151" formatCode="General">
                  <c:v>32.302</c:v>
                </c:pt>
                <c:pt idx="16152" formatCode="General">
                  <c:v>32.304000000000002</c:v>
                </c:pt>
                <c:pt idx="16153" formatCode="General">
                  <c:v>32.305999999999997</c:v>
                </c:pt>
                <c:pt idx="16154" formatCode="General">
                  <c:v>32.308</c:v>
                </c:pt>
                <c:pt idx="16155" formatCode="General">
                  <c:v>32.31</c:v>
                </c:pt>
                <c:pt idx="16156" formatCode="General">
                  <c:v>32.311999999999998</c:v>
                </c:pt>
                <c:pt idx="16157" formatCode="General">
                  <c:v>32.314</c:v>
                </c:pt>
                <c:pt idx="16158" formatCode="General">
                  <c:v>32.316000000000003</c:v>
                </c:pt>
                <c:pt idx="16159" formatCode="General">
                  <c:v>32.317999999999998</c:v>
                </c:pt>
                <c:pt idx="16160" formatCode="General">
                  <c:v>32.32</c:v>
                </c:pt>
                <c:pt idx="16161" formatCode="General">
                  <c:v>32.322000000000003</c:v>
                </c:pt>
                <c:pt idx="16162" formatCode="General">
                  <c:v>32.323999999999998</c:v>
                </c:pt>
                <c:pt idx="16163" formatCode="General">
                  <c:v>32.326000000000001</c:v>
                </c:pt>
                <c:pt idx="16164" formatCode="General">
                  <c:v>32.328000000000003</c:v>
                </c:pt>
                <c:pt idx="16165" formatCode="General">
                  <c:v>32.33</c:v>
                </c:pt>
                <c:pt idx="16166" formatCode="General">
                  <c:v>32.332000000000001</c:v>
                </c:pt>
                <c:pt idx="16167" formatCode="General">
                  <c:v>32.334000000000003</c:v>
                </c:pt>
                <c:pt idx="16168" formatCode="General">
                  <c:v>32.335999999999999</c:v>
                </c:pt>
                <c:pt idx="16169" formatCode="General">
                  <c:v>32.338000000000001</c:v>
                </c:pt>
                <c:pt idx="16170" formatCode="General">
                  <c:v>32.340000000000003</c:v>
                </c:pt>
                <c:pt idx="16171" formatCode="General">
                  <c:v>32.341999999999999</c:v>
                </c:pt>
                <c:pt idx="16172" formatCode="General">
                  <c:v>32.344000000000001</c:v>
                </c:pt>
                <c:pt idx="16173" formatCode="General">
                  <c:v>32.345999999999997</c:v>
                </c:pt>
                <c:pt idx="16174" formatCode="General">
                  <c:v>32.347999999999999</c:v>
                </c:pt>
                <c:pt idx="16175" formatCode="General">
                  <c:v>32.35</c:v>
                </c:pt>
                <c:pt idx="16176" formatCode="General">
                  <c:v>32.351999999999997</c:v>
                </c:pt>
                <c:pt idx="16177" formatCode="General">
                  <c:v>32.353999999999999</c:v>
                </c:pt>
                <c:pt idx="16178" formatCode="General">
                  <c:v>32.356000000000002</c:v>
                </c:pt>
                <c:pt idx="16179" formatCode="General">
                  <c:v>32.357999999999997</c:v>
                </c:pt>
                <c:pt idx="16180" formatCode="General">
                  <c:v>32.36</c:v>
                </c:pt>
                <c:pt idx="16181" formatCode="General">
                  <c:v>32.362000000000002</c:v>
                </c:pt>
                <c:pt idx="16182" formatCode="General">
                  <c:v>32.363999999999997</c:v>
                </c:pt>
                <c:pt idx="16183" formatCode="General">
                  <c:v>32.366</c:v>
                </c:pt>
                <c:pt idx="16184" formatCode="General">
                  <c:v>32.368000000000002</c:v>
                </c:pt>
                <c:pt idx="16185" formatCode="General">
                  <c:v>32.369999999999997</c:v>
                </c:pt>
                <c:pt idx="16186" formatCode="General">
                  <c:v>32.372</c:v>
                </c:pt>
                <c:pt idx="16187" formatCode="General">
                  <c:v>32.374000000000002</c:v>
                </c:pt>
                <c:pt idx="16188" formatCode="General">
                  <c:v>32.375999999999998</c:v>
                </c:pt>
                <c:pt idx="16189" formatCode="General">
                  <c:v>32.378</c:v>
                </c:pt>
                <c:pt idx="16190" formatCode="General">
                  <c:v>32.380000000000003</c:v>
                </c:pt>
                <c:pt idx="16191" formatCode="General">
                  <c:v>32.381999999999998</c:v>
                </c:pt>
                <c:pt idx="16192" formatCode="General">
                  <c:v>32.384</c:v>
                </c:pt>
                <c:pt idx="16193" formatCode="General">
                  <c:v>32.386000000000003</c:v>
                </c:pt>
                <c:pt idx="16194" formatCode="General">
                  <c:v>32.387999999999998</c:v>
                </c:pt>
                <c:pt idx="16195" formatCode="General">
                  <c:v>32.39</c:v>
                </c:pt>
                <c:pt idx="16196" formatCode="General">
                  <c:v>32.392000000000003</c:v>
                </c:pt>
                <c:pt idx="16197" formatCode="General">
                  <c:v>32.393999999999998</c:v>
                </c:pt>
                <c:pt idx="16198" formatCode="General">
                  <c:v>32.396000000000001</c:v>
                </c:pt>
                <c:pt idx="16199" formatCode="General">
                  <c:v>32.398000000000003</c:v>
                </c:pt>
                <c:pt idx="16200" formatCode="General">
                  <c:v>32.4</c:v>
                </c:pt>
                <c:pt idx="16201" formatCode="General">
                  <c:v>32.402000000000001</c:v>
                </c:pt>
                <c:pt idx="16202" formatCode="General">
                  <c:v>32.404000000000003</c:v>
                </c:pt>
                <c:pt idx="16203" formatCode="General">
                  <c:v>32.405999999999999</c:v>
                </c:pt>
                <c:pt idx="16204" formatCode="General">
                  <c:v>32.408000000000001</c:v>
                </c:pt>
                <c:pt idx="16205" formatCode="General">
                  <c:v>32.409999999999997</c:v>
                </c:pt>
                <c:pt idx="16206" formatCode="General">
                  <c:v>32.411999999999999</c:v>
                </c:pt>
                <c:pt idx="16207" formatCode="General">
                  <c:v>32.414000000000001</c:v>
                </c:pt>
                <c:pt idx="16208" formatCode="General">
                  <c:v>32.415999999999997</c:v>
                </c:pt>
                <c:pt idx="16209" formatCode="General">
                  <c:v>32.417999999999999</c:v>
                </c:pt>
                <c:pt idx="16210" formatCode="General">
                  <c:v>32.42</c:v>
                </c:pt>
                <c:pt idx="16211" formatCode="General">
                  <c:v>32.421999999999997</c:v>
                </c:pt>
                <c:pt idx="16212" formatCode="General">
                  <c:v>32.423999999999999</c:v>
                </c:pt>
                <c:pt idx="16213" formatCode="General">
                  <c:v>32.426000000000002</c:v>
                </c:pt>
                <c:pt idx="16214" formatCode="General">
                  <c:v>32.427999999999997</c:v>
                </c:pt>
                <c:pt idx="16215" formatCode="General">
                  <c:v>32.43</c:v>
                </c:pt>
                <c:pt idx="16216" formatCode="General">
                  <c:v>32.432000000000002</c:v>
                </c:pt>
                <c:pt idx="16217" formatCode="General">
                  <c:v>32.433999999999997</c:v>
                </c:pt>
                <c:pt idx="16218" formatCode="General">
                  <c:v>32.436</c:v>
                </c:pt>
                <c:pt idx="16219" formatCode="General">
                  <c:v>32.438000000000002</c:v>
                </c:pt>
                <c:pt idx="16220" formatCode="General">
                  <c:v>32.44</c:v>
                </c:pt>
                <c:pt idx="16221" formatCode="General">
                  <c:v>32.442</c:v>
                </c:pt>
                <c:pt idx="16222" formatCode="General">
                  <c:v>32.444000000000003</c:v>
                </c:pt>
                <c:pt idx="16223" formatCode="General">
                  <c:v>32.445999999999998</c:v>
                </c:pt>
                <c:pt idx="16224" formatCode="General">
                  <c:v>32.448</c:v>
                </c:pt>
                <c:pt idx="16225" formatCode="General">
                  <c:v>32.450000000000003</c:v>
                </c:pt>
                <c:pt idx="16226" formatCode="General">
                  <c:v>32.451999999999998</c:v>
                </c:pt>
                <c:pt idx="16227" formatCode="General">
                  <c:v>32.454000000000001</c:v>
                </c:pt>
                <c:pt idx="16228" formatCode="General">
                  <c:v>32.456000000000003</c:v>
                </c:pt>
                <c:pt idx="16229" formatCode="General">
                  <c:v>32.457999999999998</c:v>
                </c:pt>
                <c:pt idx="16230" formatCode="General">
                  <c:v>32.46</c:v>
                </c:pt>
                <c:pt idx="16231" formatCode="General">
                  <c:v>32.462000000000003</c:v>
                </c:pt>
                <c:pt idx="16232" formatCode="General">
                  <c:v>32.463999999999999</c:v>
                </c:pt>
                <c:pt idx="16233" formatCode="General">
                  <c:v>32.466000000000001</c:v>
                </c:pt>
                <c:pt idx="16234" formatCode="General">
                  <c:v>32.468000000000004</c:v>
                </c:pt>
                <c:pt idx="16235" formatCode="General">
                  <c:v>32.47</c:v>
                </c:pt>
                <c:pt idx="16236" formatCode="General">
                  <c:v>32.472000000000001</c:v>
                </c:pt>
                <c:pt idx="16237" formatCode="General">
                  <c:v>32.473999999999997</c:v>
                </c:pt>
                <c:pt idx="16238" formatCode="General">
                  <c:v>32.475999999999999</c:v>
                </c:pt>
                <c:pt idx="16239" formatCode="General">
                  <c:v>32.478000000000002</c:v>
                </c:pt>
                <c:pt idx="16240" formatCode="General">
                  <c:v>32.479999999999997</c:v>
                </c:pt>
                <c:pt idx="16241" formatCode="General">
                  <c:v>32.481999999999999</c:v>
                </c:pt>
                <c:pt idx="16242" formatCode="General">
                  <c:v>32.484000000000002</c:v>
                </c:pt>
                <c:pt idx="16243" formatCode="General">
                  <c:v>32.485999999999997</c:v>
                </c:pt>
                <c:pt idx="16244" formatCode="General">
                  <c:v>32.488</c:v>
                </c:pt>
                <c:pt idx="16245" formatCode="General">
                  <c:v>32.49</c:v>
                </c:pt>
                <c:pt idx="16246" formatCode="General">
                  <c:v>32.491999999999997</c:v>
                </c:pt>
                <c:pt idx="16247" formatCode="General">
                  <c:v>32.494</c:v>
                </c:pt>
                <c:pt idx="16248" formatCode="General">
                  <c:v>32.496000000000002</c:v>
                </c:pt>
                <c:pt idx="16249" formatCode="General">
                  <c:v>32.497999999999998</c:v>
                </c:pt>
                <c:pt idx="16250" formatCode="General">
                  <c:v>32.5</c:v>
                </c:pt>
                <c:pt idx="16251" formatCode="General">
                  <c:v>32.502000000000002</c:v>
                </c:pt>
                <c:pt idx="16252" formatCode="General">
                  <c:v>32.503999999999998</c:v>
                </c:pt>
                <c:pt idx="16253" formatCode="General">
                  <c:v>32.506</c:v>
                </c:pt>
                <c:pt idx="16254" formatCode="General">
                  <c:v>32.508000000000003</c:v>
                </c:pt>
                <c:pt idx="16255" formatCode="General">
                  <c:v>32.51</c:v>
                </c:pt>
                <c:pt idx="16256" formatCode="General">
                  <c:v>32.512</c:v>
                </c:pt>
                <c:pt idx="16257" formatCode="General">
                  <c:v>32.514000000000003</c:v>
                </c:pt>
                <c:pt idx="16258" formatCode="General">
                  <c:v>32.515999999999998</c:v>
                </c:pt>
                <c:pt idx="16259" formatCode="General">
                  <c:v>32.518000000000001</c:v>
                </c:pt>
                <c:pt idx="16260" formatCode="General">
                  <c:v>32.520000000000003</c:v>
                </c:pt>
                <c:pt idx="16261" formatCode="General">
                  <c:v>32.521999999999998</c:v>
                </c:pt>
                <c:pt idx="16262" formatCode="General">
                  <c:v>32.524000000000001</c:v>
                </c:pt>
                <c:pt idx="16263" formatCode="General">
                  <c:v>32.526000000000003</c:v>
                </c:pt>
                <c:pt idx="16264" formatCode="General">
                  <c:v>32.527999999999999</c:v>
                </c:pt>
                <c:pt idx="16265" formatCode="General">
                  <c:v>32.53</c:v>
                </c:pt>
                <c:pt idx="16266" formatCode="General">
                  <c:v>32.531999999999996</c:v>
                </c:pt>
                <c:pt idx="16267" formatCode="General">
                  <c:v>32.533999999999999</c:v>
                </c:pt>
                <c:pt idx="16268" formatCode="General">
                  <c:v>32.536000000000001</c:v>
                </c:pt>
                <c:pt idx="16269" formatCode="General">
                  <c:v>32.537999999999997</c:v>
                </c:pt>
                <c:pt idx="16270" formatCode="General">
                  <c:v>32.54</c:v>
                </c:pt>
                <c:pt idx="16271" formatCode="General">
                  <c:v>32.542000000000002</c:v>
                </c:pt>
                <c:pt idx="16272" formatCode="General">
                  <c:v>32.543999999999997</c:v>
                </c:pt>
                <c:pt idx="16273" formatCode="General">
                  <c:v>32.545999999999999</c:v>
                </c:pt>
                <c:pt idx="16274" formatCode="General">
                  <c:v>32.548000000000002</c:v>
                </c:pt>
                <c:pt idx="16275" formatCode="General">
                  <c:v>32.549999999999997</c:v>
                </c:pt>
                <c:pt idx="16276" formatCode="General">
                  <c:v>32.552</c:v>
                </c:pt>
                <c:pt idx="16277" formatCode="General">
                  <c:v>32.554000000000002</c:v>
                </c:pt>
                <c:pt idx="16278" formatCode="General">
                  <c:v>32.555999999999997</c:v>
                </c:pt>
                <c:pt idx="16279" formatCode="General">
                  <c:v>32.558</c:v>
                </c:pt>
                <c:pt idx="16280" formatCode="General">
                  <c:v>32.56</c:v>
                </c:pt>
                <c:pt idx="16281" formatCode="General">
                  <c:v>32.561999999999998</c:v>
                </c:pt>
                <c:pt idx="16282" formatCode="General">
                  <c:v>32.564</c:v>
                </c:pt>
                <c:pt idx="16283" formatCode="General">
                  <c:v>32.566000000000003</c:v>
                </c:pt>
                <c:pt idx="16284" formatCode="General">
                  <c:v>32.567999999999998</c:v>
                </c:pt>
                <c:pt idx="16285" formatCode="General">
                  <c:v>32.57</c:v>
                </c:pt>
                <c:pt idx="16286" formatCode="General">
                  <c:v>32.572000000000003</c:v>
                </c:pt>
                <c:pt idx="16287" formatCode="General">
                  <c:v>32.573999999999998</c:v>
                </c:pt>
                <c:pt idx="16288" formatCode="General">
                  <c:v>32.576000000000001</c:v>
                </c:pt>
                <c:pt idx="16289" formatCode="General">
                  <c:v>32.578000000000003</c:v>
                </c:pt>
                <c:pt idx="16290" formatCode="General">
                  <c:v>32.58</c:v>
                </c:pt>
                <c:pt idx="16291" formatCode="General">
                  <c:v>32.582000000000001</c:v>
                </c:pt>
                <c:pt idx="16292" formatCode="General">
                  <c:v>32.584000000000003</c:v>
                </c:pt>
                <c:pt idx="16293" formatCode="General">
                  <c:v>32.585999999999999</c:v>
                </c:pt>
                <c:pt idx="16294" formatCode="General">
                  <c:v>32.588000000000001</c:v>
                </c:pt>
                <c:pt idx="16295" formatCode="General">
                  <c:v>32.590000000000003</c:v>
                </c:pt>
                <c:pt idx="16296" formatCode="General">
                  <c:v>32.591999999999999</c:v>
                </c:pt>
                <c:pt idx="16297" formatCode="General">
                  <c:v>32.594000000000001</c:v>
                </c:pt>
                <c:pt idx="16298" formatCode="General">
                  <c:v>32.595999999999997</c:v>
                </c:pt>
                <c:pt idx="16299" formatCode="General">
                  <c:v>32.597999999999999</c:v>
                </c:pt>
                <c:pt idx="16300" formatCode="General">
                  <c:v>32.6</c:v>
                </c:pt>
                <c:pt idx="16301" formatCode="General">
                  <c:v>32.601999999999997</c:v>
                </c:pt>
                <c:pt idx="16302" formatCode="General">
                  <c:v>32.603999999999999</c:v>
                </c:pt>
                <c:pt idx="16303" formatCode="General">
                  <c:v>32.606000000000002</c:v>
                </c:pt>
                <c:pt idx="16304" formatCode="General">
                  <c:v>32.607999999999997</c:v>
                </c:pt>
                <c:pt idx="16305" formatCode="General">
                  <c:v>32.61</c:v>
                </c:pt>
                <c:pt idx="16306" formatCode="General">
                  <c:v>32.612000000000002</c:v>
                </c:pt>
                <c:pt idx="16307" formatCode="General">
                  <c:v>32.613999999999997</c:v>
                </c:pt>
                <c:pt idx="16308" formatCode="General">
                  <c:v>32.616</c:v>
                </c:pt>
                <c:pt idx="16309" formatCode="General">
                  <c:v>32.618000000000002</c:v>
                </c:pt>
                <c:pt idx="16310" formatCode="General">
                  <c:v>32.619999999999997</c:v>
                </c:pt>
                <c:pt idx="16311" formatCode="General">
                  <c:v>32.622</c:v>
                </c:pt>
                <c:pt idx="16312" formatCode="General">
                  <c:v>32.624000000000002</c:v>
                </c:pt>
                <c:pt idx="16313" formatCode="General">
                  <c:v>32.625999999999998</c:v>
                </c:pt>
                <c:pt idx="16314" formatCode="General">
                  <c:v>32.628</c:v>
                </c:pt>
                <c:pt idx="16315" formatCode="General">
                  <c:v>32.630000000000003</c:v>
                </c:pt>
                <c:pt idx="16316" formatCode="General">
                  <c:v>32.631999999999998</c:v>
                </c:pt>
                <c:pt idx="16317" formatCode="General">
                  <c:v>32.634</c:v>
                </c:pt>
                <c:pt idx="16318" formatCode="General">
                  <c:v>32.636000000000003</c:v>
                </c:pt>
                <c:pt idx="16319" formatCode="General">
                  <c:v>32.637999999999998</c:v>
                </c:pt>
                <c:pt idx="16320" formatCode="General">
                  <c:v>32.64</c:v>
                </c:pt>
                <c:pt idx="16321" formatCode="General">
                  <c:v>32.642000000000003</c:v>
                </c:pt>
                <c:pt idx="16322" formatCode="General">
                  <c:v>32.643999999999998</c:v>
                </c:pt>
                <c:pt idx="16323" formatCode="General">
                  <c:v>32.646000000000001</c:v>
                </c:pt>
                <c:pt idx="16324" formatCode="General">
                  <c:v>32.648000000000003</c:v>
                </c:pt>
                <c:pt idx="16325" formatCode="General">
                  <c:v>32.65</c:v>
                </c:pt>
                <c:pt idx="16326" formatCode="General">
                  <c:v>32.652000000000001</c:v>
                </c:pt>
                <c:pt idx="16327" formatCode="General">
                  <c:v>32.654000000000003</c:v>
                </c:pt>
                <c:pt idx="16328" formatCode="General">
                  <c:v>32.655999999999999</c:v>
                </c:pt>
                <c:pt idx="16329" formatCode="General">
                  <c:v>32.658000000000001</c:v>
                </c:pt>
                <c:pt idx="16330" formatCode="General">
                  <c:v>32.659999999999997</c:v>
                </c:pt>
                <c:pt idx="16331" formatCode="General">
                  <c:v>32.661999999999999</c:v>
                </c:pt>
                <c:pt idx="16332" formatCode="General">
                  <c:v>32.664000000000001</c:v>
                </c:pt>
                <c:pt idx="16333" formatCode="General">
                  <c:v>32.665999999999997</c:v>
                </c:pt>
                <c:pt idx="16334" formatCode="General">
                  <c:v>32.667999999999999</c:v>
                </c:pt>
                <c:pt idx="16335" formatCode="General">
                  <c:v>32.67</c:v>
                </c:pt>
                <c:pt idx="16336" formatCode="General">
                  <c:v>32.671999999999997</c:v>
                </c:pt>
                <c:pt idx="16337" formatCode="General">
                  <c:v>32.673999999999999</c:v>
                </c:pt>
                <c:pt idx="16338" formatCode="General">
                  <c:v>32.676000000000002</c:v>
                </c:pt>
                <c:pt idx="16339" formatCode="General">
                  <c:v>32.677999999999997</c:v>
                </c:pt>
                <c:pt idx="16340" formatCode="General">
                  <c:v>32.68</c:v>
                </c:pt>
                <c:pt idx="16341" formatCode="General">
                  <c:v>32.682000000000002</c:v>
                </c:pt>
                <c:pt idx="16342" formatCode="General">
                  <c:v>32.683999999999997</c:v>
                </c:pt>
                <c:pt idx="16343" formatCode="General">
                  <c:v>32.686</c:v>
                </c:pt>
                <c:pt idx="16344" formatCode="General">
                  <c:v>32.688000000000002</c:v>
                </c:pt>
                <c:pt idx="16345" formatCode="General">
                  <c:v>32.69</c:v>
                </c:pt>
                <c:pt idx="16346" formatCode="General">
                  <c:v>32.692</c:v>
                </c:pt>
                <c:pt idx="16347" formatCode="General">
                  <c:v>32.694000000000003</c:v>
                </c:pt>
                <c:pt idx="16348" formatCode="General">
                  <c:v>32.695999999999998</c:v>
                </c:pt>
                <c:pt idx="16349" formatCode="General">
                  <c:v>32.698</c:v>
                </c:pt>
                <c:pt idx="16350" formatCode="General">
                  <c:v>32.700000000000003</c:v>
                </c:pt>
                <c:pt idx="16351" formatCode="General">
                  <c:v>32.701999999999998</c:v>
                </c:pt>
                <c:pt idx="16352" formatCode="General">
                  <c:v>32.704000000000001</c:v>
                </c:pt>
                <c:pt idx="16353" formatCode="General">
                  <c:v>32.706000000000003</c:v>
                </c:pt>
                <c:pt idx="16354" formatCode="General">
                  <c:v>32.707999999999998</c:v>
                </c:pt>
                <c:pt idx="16355" formatCode="General">
                  <c:v>32.71</c:v>
                </c:pt>
                <c:pt idx="16356" formatCode="General">
                  <c:v>32.712000000000003</c:v>
                </c:pt>
                <c:pt idx="16357" formatCode="General">
                  <c:v>32.713999999999999</c:v>
                </c:pt>
                <c:pt idx="16358" formatCode="General">
                  <c:v>32.716000000000001</c:v>
                </c:pt>
                <c:pt idx="16359" formatCode="General">
                  <c:v>32.718000000000004</c:v>
                </c:pt>
                <c:pt idx="16360" formatCode="General">
                  <c:v>32.72</c:v>
                </c:pt>
                <c:pt idx="16361" formatCode="General">
                  <c:v>32.722000000000001</c:v>
                </c:pt>
                <c:pt idx="16362" formatCode="General">
                  <c:v>32.723999999999997</c:v>
                </c:pt>
                <c:pt idx="16363" formatCode="General">
                  <c:v>32.725999999999999</c:v>
                </c:pt>
                <c:pt idx="16364" formatCode="General">
                  <c:v>32.728000000000002</c:v>
                </c:pt>
                <c:pt idx="16365" formatCode="General">
                  <c:v>32.729999999999997</c:v>
                </c:pt>
                <c:pt idx="16366" formatCode="General">
                  <c:v>32.731999999999999</c:v>
                </c:pt>
                <c:pt idx="16367" formatCode="General">
                  <c:v>32.734000000000002</c:v>
                </c:pt>
                <c:pt idx="16368" formatCode="General">
                  <c:v>32.735999999999997</c:v>
                </c:pt>
                <c:pt idx="16369" formatCode="General">
                  <c:v>32.738</c:v>
                </c:pt>
                <c:pt idx="16370" formatCode="General">
                  <c:v>32.74</c:v>
                </c:pt>
                <c:pt idx="16371" formatCode="General">
                  <c:v>32.741999999999997</c:v>
                </c:pt>
                <c:pt idx="16372" formatCode="General">
                  <c:v>32.744</c:v>
                </c:pt>
                <c:pt idx="16373" formatCode="General">
                  <c:v>32.746000000000002</c:v>
                </c:pt>
                <c:pt idx="16374" formatCode="General">
                  <c:v>32.747999999999998</c:v>
                </c:pt>
                <c:pt idx="16375" formatCode="General">
                  <c:v>32.75</c:v>
                </c:pt>
                <c:pt idx="16376" formatCode="General">
                  <c:v>32.752000000000002</c:v>
                </c:pt>
                <c:pt idx="16377" formatCode="General">
                  <c:v>32.753999999999998</c:v>
                </c:pt>
                <c:pt idx="16378" formatCode="General">
                  <c:v>32.756</c:v>
                </c:pt>
                <c:pt idx="16379" formatCode="General">
                  <c:v>32.758000000000003</c:v>
                </c:pt>
                <c:pt idx="16380" formatCode="General">
                  <c:v>32.76</c:v>
                </c:pt>
                <c:pt idx="16381" formatCode="General">
                  <c:v>32.762</c:v>
                </c:pt>
                <c:pt idx="16382" formatCode="General">
                  <c:v>32.764000000000003</c:v>
                </c:pt>
                <c:pt idx="16383" formatCode="General">
                  <c:v>32.765999999999998</c:v>
                </c:pt>
                <c:pt idx="16384" formatCode="General">
                  <c:v>32.768000000000001</c:v>
                </c:pt>
                <c:pt idx="16385" formatCode="General">
                  <c:v>32.770000000000003</c:v>
                </c:pt>
                <c:pt idx="16386" formatCode="General">
                  <c:v>32.771999999999998</c:v>
                </c:pt>
                <c:pt idx="16387" formatCode="General">
                  <c:v>32.774000000000001</c:v>
                </c:pt>
                <c:pt idx="16388" formatCode="General">
                  <c:v>32.776000000000003</c:v>
                </c:pt>
                <c:pt idx="16389" formatCode="General">
                  <c:v>32.777999999999999</c:v>
                </c:pt>
                <c:pt idx="16390" formatCode="General">
                  <c:v>32.78</c:v>
                </c:pt>
                <c:pt idx="16391" formatCode="General">
                  <c:v>32.781999999999996</c:v>
                </c:pt>
                <c:pt idx="16392" formatCode="General">
                  <c:v>32.783999999999999</c:v>
                </c:pt>
                <c:pt idx="16393" formatCode="General">
                  <c:v>32.786000000000001</c:v>
                </c:pt>
                <c:pt idx="16394" formatCode="General">
                  <c:v>32.787999999999997</c:v>
                </c:pt>
                <c:pt idx="16395" formatCode="General">
                  <c:v>32.79</c:v>
                </c:pt>
                <c:pt idx="16396" formatCode="General">
                  <c:v>32.792000000000002</c:v>
                </c:pt>
                <c:pt idx="16397" formatCode="General">
                  <c:v>32.793999999999997</c:v>
                </c:pt>
                <c:pt idx="16398" formatCode="General">
                  <c:v>32.795999999999999</c:v>
                </c:pt>
                <c:pt idx="16399" formatCode="General">
                  <c:v>32.798000000000002</c:v>
                </c:pt>
                <c:pt idx="16400" formatCode="General">
                  <c:v>32.799999999999997</c:v>
                </c:pt>
                <c:pt idx="16401" formatCode="General">
                  <c:v>32.802</c:v>
                </c:pt>
                <c:pt idx="16402" formatCode="General">
                  <c:v>32.804000000000002</c:v>
                </c:pt>
                <c:pt idx="16403" formatCode="General">
                  <c:v>32.805999999999997</c:v>
                </c:pt>
                <c:pt idx="16404" formatCode="General">
                  <c:v>32.808</c:v>
                </c:pt>
                <c:pt idx="16405" formatCode="General">
                  <c:v>32.81</c:v>
                </c:pt>
                <c:pt idx="16406" formatCode="General">
                  <c:v>32.811999999999998</c:v>
                </c:pt>
                <c:pt idx="16407" formatCode="General">
                  <c:v>32.814</c:v>
                </c:pt>
                <c:pt idx="16408" formatCode="General">
                  <c:v>32.816000000000003</c:v>
                </c:pt>
                <c:pt idx="16409" formatCode="General">
                  <c:v>32.817999999999998</c:v>
                </c:pt>
                <c:pt idx="16410" formatCode="General">
                  <c:v>32.82</c:v>
                </c:pt>
                <c:pt idx="16411" formatCode="General">
                  <c:v>32.822000000000003</c:v>
                </c:pt>
                <c:pt idx="16412" formatCode="General">
                  <c:v>32.823999999999998</c:v>
                </c:pt>
                <c:pt idx="16413" formatCode="General">
                  <c:v>32.826000000000001</c:v>
                </c:pt>
                <c:pt idx="16414" formatCode="General">
                  <c:v>32.828000000000003</c:v>
                </c:pt>
                <c:pt idx="16415" formatCode="General">
                  <c:v>32.83</c:v>
                </c:pt>
                <c:pt idx="16416" formatCode="General">
                  <c:v>32.832000000000001</c:v>
                </c:pt>
                <c:pt idx="16417" formatCode="General">
                  <c:v>32.834000000000003</c:v>
                </c:pt>
                <c:pt idx="16418" formatCode="General">
                  <c:v>32.835999999999999</c:v>
                </c:pt>
                <c:pt idx="16419" formatCode="General">
                  <c:v>32.838000000000001</c:v>
                </c:pt>
                <c:pt idx="16420" formatCode="General">
                  <c:v>32.840000000000003</c:v>
                </c:pt>
                <c:pt idx="16421" formatCode="General">
                  <c:v>32.841999999999999</c:v>
                </c:pt>
                <c:pt idx="16422" formatCode="General">
                  <c:v>32.844000000000001</c:v>
                </c:pt>
                <c:pt idx="16423" formatCode="General">
                  <c:v>32.845999999999997</c:v>
                </c:pt>
                <c:pt idx="16424" formatCode="General">
                  <c:v>32.847999999999999</c:v>
                </c:pt>
                <c:pt idx="16425" formatCode="General">
                  <c:v>32.85</c:v>
                </c:pt>
                <c:pt idx="16426" formatCode="General">
                  <c:v>32.851999999999997</c:v>
                </c:pt>
                <c:pt idx="16427" formatCode="General">
                  <c:v>32.853999999999999</c:v>
                </c:pt>
                <c:pt idx="16428" formatCode="General">
                  <c:v>32.856000000000002</c:v>
                </c:pt>
                <c:pt idx="16429" formatCode="General">
                  <c:v>32.857999999999997</c:v>
                </c:pt>
                <c:pt idx="16430" formatCode="General">
                  <c:v>32.86</c:v>
                </c:pt>
                <c:pt idx="16431" formatCode="General">
                  <c:v>32.862000000000002</c:v>
                </c:pt>
                <c:pt idx="16432" formatCode="General">
                  <c:v>32.863999999999997</c:v>
                </c:pt>
                <c:pt idx="16433" formatCode="General">
                  <c:v>32.866</c:v>
                </c:pt>
                <c:pt idx="16434" formatCode="General">
                  <c:v>32.868000000000002</c:v>
                </c:pt>
                <c:pt idx="16435" formatCode="General">
                  <c:v>32.869999999999997</c:v>
                </c:pt>
                <c:pt idx="16436" formatCode="General">
                  <c:v>32.872</c:v>
                </c:pt>
                <c:pt idx="16437" formatCode="General">
                  <c:v>32.874000000000002</c:v>
                </c:pt>
                <c:pt idx="16438" formatCode="General">
                  <c:v>32.875999999999998</c:v>
                </c:pt>
                <c:pt idx="16439" formatCode="General">
                  <c:v>32.878</c:v>
                </c:pt>
                <c:pt idx="16440" formatCode="General">
                  <c:v>32.880000000000003</c:v>
                </c:pt>
                <c:pt idx="16441" formatCode="General">
                  <c:v>32.881999999999998</c:v>
                </c:pt>
                <c:pt idx="16442" formatCode="General">
                  <c:v>32.884</c:v>
                </c:pt>
                <c:pt idx="16443" formatCode="General">
                  <c:v>32.886000000000003</c:v>
                </c:pt>
                <c:pt idx="16444" formatCode="General">
                  <c:v>32.887999999999998</c:v>
                </c:pt>
                <c:pt idx="16445" formatCode="General">
                  <c:v>32.89</c:v>
                </c:pt>
                <c:pt idx="16446" formatCode="General">
                  <c:v>32.892000000000003</c:v>
                </c:pt>
                <c:pt idx="16447" formatCode="General">
                  <c:v>32.893999999999998</c:v>
                </c:pt>
                <c:pt idx="16448" formatCode="General">
                  <c:v>32.896000000000001</c:v>
                </c:pt>
                <c:pt idx="16449" formatCode="General">
                  <c:v>32.898000000000003</c:v>
                </c:pt>
                <c:pt idx="16450" formatCode="General">
                  <c:v>32.9</c:v>
                </c:pt>
                <c:pt idx="16451" formatCode="General">
                  <c:v>32.902000000000001</c:v>
                </c:pt>
                <c:pt idx="16452" formatCode="General">
                  <c:v>32.904000000000003</c:v>
                </c:pt>
                <c:pt idx="16453" formatCode="General">
                  <c:v>32.905999999999999</c:v>
                </c:pt>
                <c:pt idx="16454" formatCode="General">
                  <c:v>32.908000000000001</c:v>
                </c:pt>
                <c:pt idx="16455" formatCode="General">
                  <c:v>32.909999999999997</c:v>
                </c:pt>
                <c:pt idx="16456" formatCode="General">
                  <c:v>32.911999999999999</c:v>
                </c:pt>
                <c:pt idx="16457" formatCode="General">
                  <c:v>32.914000000000001</c:v>
                </c:pt>
                <c:pt idx="16458" formatCode="General">
                  <c:v>32.915999999999997</c:v>
                </c:pt>
                <c:pt idx="16459" formatCode="General">
                  <c:v>32.917999999999999</c:v>
                </c:pt>
                <c:pt idx="16460" formatCode="General">
                  <c:v>32.92</c:v>
                </c:pt>
                <c:pt idx="16461" formatCode="General">
                  <c:v>32.921999999999997</c:v>
                </c:pt>
                <c:pt idx="16462" formatCode="General">
                  <c:v>32.923999999999999</c:v>
                </c:pt>
                <c:pt idx="16463" formatCode="General">
                  <c:v>32.926000000000002</c:v>
                </c:pt>
                <c:pt idx="16464" formatCode="General">
                  <c:v>32.927999999999997</c:v>
                </c:pt>
                <c:pt idx="16465" formatCode="General">
                  <c:v>32.93</c:v>
                </c:pt>
                <c:pt idx="16466" formatCode="General">
                  <c:v>32.932000000000002</c:v>
                </c:pt>
                <c:pt idx="16467" formatCode="General">
                  <c:v>32.933999999999997</c:v>
                </c:pt>
                <c:pt idx="16468" formatCode="General">
                  <c:v>32.936</c:v>
                </c:pt>
                <c:pt idx="16469" formatCode="General">
                  <c:v>32.938000000000002</c:v>
                </c:pt>
                <c:pt idx="16470" formatCode="General">
                  <c:v>32.94</c:v>
                </c:pt>
                <c:pt idx="16471" formatCode="General">
                  <c:v>32.942</c:v>
                </c:pt>
                <c:pt idx="16472" formatCode="General">
                  <c:v>32.944000000000003</c:v>
                </c:pt>
                <c:pt idx="16473" formatCode="General">
                  <c:v>32.945999999999998</c:v>
                </c:pt>
                <c:pt idx="16474" formatCode="General">
                  <c:v>32.948</c:v>
                </c:pt>
                <c:pt idx="16475" formatCode="General">
                  <c:v>32.950000000000003</c:v>
                </c:pt>
                <c:pt idx="16476" formatCode="General">
                  <c:v>32.951999999999998</c:v>
                </c:pt>
                <c:pt idx="16477" formatCode="General">
                  <c:v>32.954000000000001</c:v>
                </c:pt>
                <c:pt idx="16478" formatCode="General">
                  <c:v>32.956000000000003</c:v>
                </c:pt>
                <c:pt idx="16479" formatCode="General">
                  <c:v>32.957999999999998</c:v>
                </c:pt>
                <c:pt idx="16480" formatCode="General">
                  <c:v>32.96</c:v>
                </c:pt>
                <c:pt idx="16481" formatCode="General">
                  <c:v>32.962000000000003</c:v>
                </c:pt>
                <c:pt idx="16482" formatCode="General">
                  <c:v>32.963999999999999</c:v>
                </c:pt>
                <c:pt idx="16483" formatCode="General">
                  <c:v>32.966000000000001</c:v>
                </c:pt>
                <c:pt idx="16484" formatCode="General">
                  <c:v>32.968000000000004</c:v>
                </c:pt>
                <c:pt idx="16485" formatCode="General">
                  <c:v>32.97</c:v>
                </c:pt>
                <c:pt idx="16486" formatCode="General">
                  <c:v>32.972000000000001</c:v>
                </c:pt>
                <c:pt idx="16487" formatCode="General">
                  <c:v>32.973999999999997</c:v>
                </c:pt>
                <c:pt idx="16488" formatCode="General">
                  <c:v>32.975999999999999</c:v>
                </c:pt>
                <c:pt idx="16489" formatCode="General">
                  <c:v>32.978000000000002</c:v>
                </c:pt>
                <c:pt idx="16490" formatCode="General">
                  <c:v>32.979999999999997</c:v>
                </c:pt>
                <c:pt idx="16491" formatCode="General">
                  <c:v>32.981999999999999</c:v>
                </c:pt>
                <c:pt idx="16492" formatCode="General">
                  <c:v>32.984000000000002</c:v>
                </c:pt>
                <c:pt idx="16493" formatCode="General">
                  <c:v>32.985999999999997</c:v>
                </c:pt>
                <c:pt idx="16494" formatCode="General">
                  <c:v>32.988</c:v>
                </c:pt>
                <c:pt idx="16495" formatCode="General">
                  <c:v>32.99</c:v>
                </c:pt>
                <c:pt idx="16496" formatCode="General">
                  <c:v>32.991999999999997</c:v>
                </c:pt>
                <c:pt idx="16497" formatCode="General">
                  <c:v>32.994</c:v>
                </c:pt>
                <c:pt idx="16498" formatCode="General">
                  <c:v>32.996000000000002</c:v>
                </c:pt>
                <c:pt idx="16499" formatCode="General">
                  <c:v>32.997999999999998</c:v>
                </c:pt>
                <c:pt idx="16500" formatCode="General">
                  <c:v>33</c:v>
                </c:pt>
                <c:pt idx="16501" formatCode="General">
                  <c:v>33.002000000000002</c:v>
                </c:pt>
                <c:pt idx="16502" formatCode="General">
                  <c:v>33.003999999999998</c:v>
                </c:pt>
                <c:pt idx="16503" formatCode="General">
                  <c:v>33.006</c:v>
                </c:pt>
                <c:pt idx="16504" formatCode="General">
                  <c:v>33.008000000000003</c:v>
                </c:pt>
                <c:pt idx="16505" formatCode="General">
                  <c:v>33.01</c:v>
                </c:pt>
                <c:pt idx="16506" formatCode="General">
                  <c:v>33.012</c:v>
                </c:pt>
                <c:pt idx="16507" formatCode="General">
                  <c:v>33.014000000000003</c:v>
                </c:pt>
                <c:pt idx="16508" formatCode="General">
                  <c:v>33.015999999999998</c:v>
                </c:pt>
                <c:pt idx="16509" formatCode="General">
                  <c:v>33.018000000000001</c:v>
                </c:pt>
                <c:pt idx="16510" formatCode="General">
                  <c:v>33.020000000000003</c:v>
                </c:pt>
                <c:pt idx="16511" formatCode="General">
                  <c:v>33.021999999999998</c:v>
                </c:pt>
                <c:pt idx="16512" formatCode="General">
                  <c:v>33.024000000000001</c:v>
                </c:pt>
                <c:pt idx="16513" formatCode="General">
                  <c:v>33.026000000000003</c:v>
                </c:pt>
                <c:pt idx="16514" formatCode="General">
                  <c:v>33.027999999999999</c:v>
                </c:pt>
                <c:pt idx="16515" formatCode="General">
                  <c:v>33.03</c:v>
                </c:pt>
                <c:pt idx="16516" formatCode="General">
                  <c:v>33.031999999999996</c:v>
                </c:pt>
                <c:pt idx="16517" formatCode="General">
                  <c:v>33.033999999999999</c:v>
                </c:pt>
                <c:pt idx="16518" formatCode="General">
                  <c:v>33.036000000000001</c:v>
                </c:pt>
                <c:pt idx="16519" formatCode="General">
                  <c:v>33.037999999999997</c:v>
                </c:pt>
                <c:pt idx="16520" formatCode="General">
                  <c:v>33.04</c:v>
                </c:pt>
                <c:pt idx="16521" formatCode="General">
                  <c:v>33.042000000000002</c:v>
                </c:pt>
                <c:pt idx="16522" formatCode="General">
                  <c:v>33.043999999999997</c:v>
                </c:pt>
                <c:pt idx="16523" formatCode="General">
                  <c:v>33.045999999999999</c:v>
                </c:pt>
                <c:pt idx="16524" formatCode="General">
                  <c:v>33.048000000000002</c:v>
                </c:pt>
                <c:pt idx="16525" formatCode="General">
                  <c:v>33.049999999999997</c:v>
                </c:pt>
                <c:pt idx="16526" formatCode="General">
                  <c:v>33.052</c:v>
                </c:pt>
                <c:pt idx="16527" formatCode="General">
                  <c:v>33.054000000000002</c:v>
                </c:pt>
                <c:pt idx="16528" formatCode="General">
                  <c:v>33.055999999999997</c:v>
                </c:pt>
                <c:pt idx="16529" formatCode="General">
                  <c:v>33.058</c:v>
                </c:pt>
                <c:pt idx="16530" formatCode="General">
                  <c:v>33.06</c:v>
                </c:pt>
                <c:pt idx="16531" formatCode="General">
                  <c:v>33.061999999999998</c:v>
                </c:pt>
                <c:pt idx="16532" formatCode="General">
                  <c:v>33.064</c:v>
                </c:pt>
                <c:pt idx="16533" formatCode="General">
                  <c:v>33.066000000000003</c:v>
                </c:pt>
                <c:pt idx="16534" formatCode="General">
                  <c:v>33.067999999999998</c:v>
                </c:pt>
                <c:pt idx="16535" formatCode="General">
                  <c:v>33.07</c:v>
                </c:pt>
                <c:pt idx="16536" formatCode="General">
                  <c:v>33.072000000000003</c:v>
                </c:pt>
                <c:pt idx="16537" formatCode="General">
                  <c:v>33.073999999999998</c:v>
                </c:pt>
                <c:pt idx="16538" formatCode="General">
                  <c:v>33.076000000000001</c:v>
                </c:pt>
                <c:pt idx="16539" formatCode="General">
                  <c:v>33.078000000000003</c:v>
                </c:pt>
                <c:pt idx="16540" formatCode="General">
                  <c:v>33.08</c:v>
                </c:pt>
                <c:pt idx="16541" formatCode="General">
                  <c:v>33.082000000000001</c:v>
                </c:pt>
                <c:pt idx="16542" formatCode="General">
                  <c:v>33.084000000000003</c:v>
                </c:pt>
                <c:pt idx="16543" formatCode="General">
                  <c:v>33.085999999999999</c:v>
                </c:pt>
                <c:pt idx="16544" formatCode="General">
                  <c:v>33.088000000000001</c:v>
                </c:pt>
                <c:pt idx="16545" formatCode="General">
                  <c:v>33.090000000000003</c:v>
                </c:pt>
                <c:pt idx="16546" formatCode="General">
                  <c:v>33.091999999999999</c:v>
                </c:pt>
                <c:pt idx="16547" formatCode="General">
                  <c:v>33.094000000000001</c:v>
                </c:pt>
                <c:pt idx="16548" formatCode="General">
                  <c:v>33.095999999999997</c:v>
                </c:pt>
                <c:pt idx="16549" formatCode="General">
                  <c:v>33.097999999999999</c:v>
                </c:pt>
                <c:pt idx="16550" formatCode="General">
                  <c:v>33.1</c:v>
                </c:pt>
                <c:pt idx="16551" formatCode="General">
                  <c:v>33.101999999999997</c:v>
                </c:pt>
                <c:pt idx="16552" formatCode="General">
                  <c:v>33.103999999999999</c:v>
                </c:pt>
                <c:pt idx="16553" formatCode="General">
                  <c:v>33.106000000000002</c:v>
                </c:pt>
                <c:pt idx="16554" formatCode="General">
                  <c:v>33.107999999999997</c:v>
                </c:pt>
                <c:pt idx="16555" formatCode="General">
                  <c:v>33.11</c:v>
                </c:pt>
                <c:pt idx="16556" formatCode="General">
                  <c:v>33.112000000000002</c:v>
                </c:pt>
                <c:pt idx="16557" formatCode="General">
                  <c:v>33.113999999999997</c:v>
                </c:pt>
                <c:pt idx="16558" formatCode="General">
                  <c:v>33.116</c:v>
                </c:pt>
                <c:pt idx="16559" formatCode="General">
                  <c:v>33.118000000000002</c:v>
                </c:pt>
                <c:pt idx="16560" formatCode="General">
                  <c:v>33.119999999999997</c:v>
                </c:pt>
                <c:pt idx="16561" formatCode="General">
                  <c:v>33.122</c:v>
                </c:pt>
                <c:pt idx="16562" formatCode="General">
                  <c:v>33.124000000000002</c:v>
                </c:pt>
                <c:pt idx="16563" formatCode="General">
                  <c:v>33.125999999999998</c:v>
                </c:pt>
                <c:pt idx="16564" formatCode="General">
                  <c:v>33.128</c:v>
                </c:pt>
                <c:pt idx="16565" formatCode="General">
                  <c:v>33.130000000000003</c:v>
                </c:pt>
                <c:pt idx="16566" formatCode="General">
                  <c:v>33.131999999999998</c:v>
                </c:pt>
                <c:pt idx="16567" formatCode="General">
                  <c:v>33.134</c:v>
                </c:pt>
                <c:pt idx="16568" formatCode="General">
                  <c:v>33.136000000000003</c:v>
                </c:pt>
                <c:pt idx="16569" formatCode="General">
                  <c:v>33.137999999999998</c:v>
                </c:pt>
                <c:pt idx="16570" formatCode="General">
                  <c:v>33.14</c:v>
                </c:pt>
                <c:pt idx="16571" formatCode="General">
                  <c:v>33.142000000000003</c:v>
                </c:pt>
                <c:pt idx="16572" formatCode="General">
                  <c:v>33.143999999999998</c:v>
                </c:pt>
                <c:pt idx="16573" formatCode="General">
                  <c:v>33.146000000000001</c:v>
                </c:pt>
                <c:pt idx="16574" formatCode="General">
                  <c:v>33.148000000000003</c:v>
                </c:pt>
                <c:pt idx="16575" formatCode="General">
                  <c:v>33.15</c:v>
                </c:pt>
                <c:pt idx="16576" formatCode="General">
                  <c:v>33.152000000000001</c:v>
                </c:pt>
                <c:pt idx="16577" formatCode="General">
                  <c:v>33.154000000000003</c:v>
                </c:pt>
                <c:pt idx="16578" formatCode="General">
                  <c:v>33.155999999999999</c:v>
                </c:pt>
                <c:pt idx="16579" formatCode="General">
                  <c:v>33.158000000000001</c:v>
                </c:pt>
                <c:pt idx="16580" formatCode="General">
                  <c:v>33.159999999999997</c:v>
                </c:pt>
                <c:pt idx="16581" formatCode="General">
                  <c:v>33.161999999999999</c:v>
                </c:pt>
                <c:pt idx="16582" formatCode="General">
                  <c:v>33.164000000000001</c:v>
                </c:pt>
                <c:pt idx="16583" formatCode="General">
                  <c:v>33.165999999999997</c:v>
                </c:pt>
                <c:pt idx="16584" formatCode="General">
                  <c:v>33.167999999999999</c:v>
                </c:pt>
                <c:pt idx="16585" formatCode="General">
                  <c:v>33.17</c:v>
                </c:pt>
                <c:pt idx="16586" formatCode="General">
                  <c:v>33.171999999999997</c:v>
                </c:pt>
                <c:pt idx="16587" formatCode="General">
                  <c:v>33.173999999999999</c:v>
                </c:pt>
                <c:pt idx="16588" formatCode="General">
                  <c:v>33.176000000000002</c:v>
                </c:pt>
                <c:pt idx="16589" formatCode="General">
                  <c:v>33.177999999999997</c:v>
                </c:pt>
                <c:pt idx="16590" formatCode="General">
                  <c:v>33.18</c:v>
                </c:pt>
                <c:pt idx="16591" formatCode="General">
                  <c:v>33.182000000000002</c:v>
                </c:pt>
                <c:pt idx="16592" formatCode="General">
                  <c:v>33.183999999999997</c:v>
                </c:pt>
                <c:pt idx="16593" formatCode="General">
                  <c:v>33.186</c:v>
                </c:pt>
                <c:pt idx="16594" formatCode="General">
                  <c:v>33.188000000000002</c:v>
                </c:pt>
                <c:pt idx="16595" formatCode="General">
                  <c:v>33.19</c:v>
                </c:pt>
                <c:pt idx="16596" formatCode="General">
                  <c:v>33.192</c:v>
                </c:pt>
                <c:pt idx="16597" formatCode="General">
                  <c:v>33.194000000000003</c:v>
                </c:pt>
                <c:pt idx="16598" formatCode="General">
                  <c:v>33.195999999999998</c:v>
                </c:pt>
                <c:pt idx="16599" formatCode="General">
                  <c:v>33.198</c:v>
                </c:pt>
                <c:pt idx="16600" formatCode="General">
                  <c:v>33.200000000000003</c:v>
                </c:pt>
                <c:pt idx="16601" formatCode="General">
                  <c:v>33.201999999999998</c:v>
                </c:pt>
                <c:pt idx="16602" formatCode="General">
                  <c:v>33.204000000000001</c:v>
                </c:pt>
                <c:pt idx="16603" formatCode="General">
                  <c:v>33.206000000000003</c:v>
                </c:pt>
                <c:pt idx="16604" formatCode="General">
                  <c:v>33.207999999999998</c:v>
                </c:pt>
                <c:pt idx="16605" formatCode="General">
                  <c:v>33.21</c:v>
                </c:pt>
                <c:pt idx="16606" formatCode="General">
                  <c:v>33.212000000000003</c:v>
                </c:pt>
                <c:pt idx="16607" formatCode="General">
                  <c:v>33.213999999999999</c:v>
                </c:pt>
                <c:pt idx="16608" formatCode="General">
                  <c:v>33.216000000000001</c:v>
                </c:pt>
                <c:pt idx="16609" formatCode="General">
                  <c:v>33.218000000000004</c:v>
                </c:pt>
                <c:pt idx="16610" formatCode="General">
                  <c:v>33.22</c:v>
                </c:pt>
                <c:pt idx="16611" formatCode="General">
                  <c:v>33.222000000000001</c:v>
                </c:pt>
                <c:pt idx="16612" formatCode="General">
                  <c:v>33.223999999999997</c:v>
                </c:pt>
                <c:pt idx="16613" formatCode="General">
                  <c:v>33.225999999999999</c:v>
                </c:pt>
                <c:pt idx="16614" formatCode="General">
                  <c:v>33.228000000000002</c:v>
                </c:pt>
                <c:pt idx="16615" formatCode="General">
                  <c:v>33.229999999999997</c:v>
                </c:pt>
                <c:pt idx="16616" formatCode="General">
                  <c:v>33.231999999999999</c:v>
                </c:pt>
                <c:pt idx="16617" formatCode="General">
                  <c:v>33.234000000000002</c:v>
                </c:pt>
                <c:pt idx="16618" formatCode="General">
                  <c:v>33.235999999999997</c:v>
                </c:pt>
                <c:pt idx="16619" formatCode="General">
                  <c:v>33.238</c:v>
                </c:pt>
                <c:pt idx="16620" formatCode="General">
                  <c:v>33.24</c:v>
                </c:pt>
                <c:pt idx="16621" formatCode="General">
                  <c:v>33.241999999999997</c:v>
                </c:pt>
                <c:pt idx="16622" formatCode="General">
                  <c:v>33.244</c:v>
                </c:pt>
                <c:pt idx="16623" formatCode="General">
                  <c:v>33.246000000000002</c:v>
                </c:pt>
                <c:pt idx="16624" formatCode="General">
                  <c:v>33.247999999999998</c:v>
                </c:pt>
                <c:pt idx="16625" formatCode="General">
                  <c:v>33.25</c:v>
                </c:pt>
                <c:pt idx="16626" formatCode="General">
                  <c:v>33.252000000000002</c:v>
                </c:pt>
                <c:pt idx="16627" formatCode="General">
                  <c:v>33.253999999999998</c:v>
                </c:pt>
                <c:pt idx="16628" formatCode="General">
                  <c:v>33.256</c:v>
                </c:pt>
                <c:pt idx="16629" formatCode="General">
                  <c:v>33.258000000000003</c:v>
                </c:pt>
                <c:pt idx="16630" formatCode="General">
                  <c:v>33.26</c:v>
                </c:pt>
                <c:pt idx="16631" formatCode="General">
                  <c:v>33.262</c:v>
                </c:pt>
                <c:pt idx="16632" formatCode="General">
                  <c:v>33.264000000000003</c:v>
                </c:pt>
                <c:pt idx="16633" formatCode="General">
                  <c:v>33.265999999999998</c:v>
                </c:pt>
                <c:pt idx="16634" formatCode="General">
                  <c:v>33.268000000000001</c:v>
                </c:pt>
                <c:pt idx="16635" formatCode="General">
                  <c:v>33.270000000000003</c:v>
                </c:pt>
                <c:pt idx="16636" formatCode="General">
                  <c:v>33.271999999999998</c:v>
                </c:pt>
                <c:pt idx="16637" formatCode="General">
                  <c:v>33.274000000000001</c:v>
                </c:pt>
                <c:pt idx="16638" formatCode="General">
                  <c:v>33.276000000000003</c:v>
                </c:pt>
                <c:pt idx="16639" formatCode="General">
                  <c:v>33.277999999999999</c:v>
                </c:pt>
                <c:pt idx="16640" formatCode="General">
                  <c:v>33.28</c:v>
                </c:pt>
                <c:pt idx="16641" formatCode="General">
                  <c:v>33.281999999999996</c:v>
                </c:pt>
                <c:pt idx="16642" formatCode="General">
                  <c:v>33.283999999999999</c:v>
                </c:pt>
                <c:pt idx="16643" formatCode="General">
                  <c:v>33.286000000000001</c:v>
                </c:pt>
                <c:pt idx="16644" formatCode="General">
                  <c:v>33.287999999999997</c:v>
                </c:pt>
                <c:pt idx="16645" formatCode="General">
                  <c:v>33.29</c:v>
                </c:pt>
                <c:pt idx="16646" formatCode="General">
                  <c:v>33.292000000000002</c:v>
                </c:pt>
                <c:pt idx="16647" formatCode="General">
                  <c:v>33.293999999999997</c:v>
                </c:pt>
                <c:pt idx="16648" formatCode="General">
                  <c:v>33.295999999999999</c:v>
                </c:pt>
                <c:pt idx="16649" formatCode="General">
                  <c:v>33.298000000000002</c:v>
                </c:pt>
                <c:pt idx="16650" formatCode="General">
                  <c:v>33.299999999999997</c:v>
                </c:pt>
                <c:pt idx="16651" formatCode="General">
                  <c:v>33.302</c:v>
                </c:pt>
                <c:pt idx="16652" formatCode="General">
                  <c:v>33.304000000000002</c:v>
                </c:pt>
                <c:pt idx="16653" formatCode="General">
                  <c:v>33.305999999999997</c:v>
                </c:pt>
                <c:pt idx="16654" formatCode="General">
                  <c:v>33.308</c:v>
                </c:pt>
                <c:pt idx="16655" formatCode="General">
                  <c:v>33.31</c:v>
                </c:pt>
                <c:pt idx="16656" formatCode="General">
                  <c:v>33.311999999999998</c:v>
                </c:pt>
                <c:pt idx="16657" formatCode="General">
                  <c:v>33.314</c:v>
                </c:pt>
                <c:pt idx="16658" formatCode="General">
                  <c:v>33.316000000000003</c:v>
                </c:pt>
                <c:pt idx="16659" formatCode="General">
                  <c:v>33.317999999999998</c:v>
                </c:pt>
                <c:pt idx="16660" formatCode="General">
                  <c:v>33.32</c:v>
                </c:pt>
                <c:pt idx="16661" formatCode="General">
                  <c:v>33.322000000000003</c:v>
                </c:pt>
                <c:pt idx="16662" formatCode="General">
                  <c:v>33.323999999999998</c:v>
                </c:pt>
                <c:pt idx="16663" formatCode="General">
                  <c:v>33.326000000000001</c:v>
                </c:pt>
                <c:pt idx="16664" formatCode="General">
                  <c:v>33.328000000000003</c:v>
                </c:pt>
                <c:pt idx="16665" formatCode="General">
                  <c:v>33.33</c:v>
                </c:pt>
                <c:pt idx="16666" formatCode="General">
                  <c:v>33.332000000000001</c:v>
                </c:pt>
                <c:pt idx="16667" formatCode="General">
                  <c:v>33.334000000000003</c:v>
                </c:pt>
                <c:pt idx="16668" formatCode="General">
                  <c:v>33.335999999999999</c:v>
                </c:pt>
                <c:pt idx="16669" formatCode="General">
                  <c:v>33.338000000000001</c:v>
                </c:pt>
                <c:pt idx="16670" formatCode="General">
                  <c:v>33.340000000000003</c:v>
                </c:pt>
                <c:pt idx="16671" formatCode="General">
                  <c:v>33.341999999999999</c:v>
                </c:pt>
                <c:pt idx="16672" formatCode="General">
                  <c:v>33.344000000000001</c:v>
                </c:pt>
                <c:pt idx="16673" formatCode="General">
                  <c:v>33.345999999999997</c:v>
                </c:pt>
                <c:pt idx="16674" formatCode="General">
                  <c:v>33.347999999999999</c:v>
                </c:pt>
                <c:pt idx="16675" formatCode="General">
                  <c:v>33.35</c:v>
                </c:pt>
                <c:pt idx="16676" formatCode="General">
                  <c:v>33.351999999999997</c:v>
                </c:pt>
                <c:pt idx="16677" formatCode="General">
                  <c:v>33.353999999999999</c:v>
                </c:pt>
                <c:pt idx="16678" formatCode="General">
                  <c:v>33.356000000000002</c:v>
                </c:pt>
                <c:pt idx="16679" formatCode="General">
                  <c:v>33.357999999999997</c:v>
                </c:pt>
                <c:pt idx="16680" formatCode="General">
                  <c:v>33.36</c:v>
                </c:pt>
                <c:pt idx="16681" formatCode="General">
                  <c:v>33.362000000000002</c:v>
                </c:pt>
                <c:pt idx="16682" formatCode="General">
                  <c:v>33.363999999999997</c:v>
                </c:pt>
                <c:pt idx="16683" formatCode="General">
                  <c:v>33.366</c:v>
                </c:pt>
                <c:pt idx="16684" formatCode="General">
                  <c:v>33.368000000000002</c:v>
                </c:pt>
                <c:pt idx="16685" formatCode="General">
                  <c:v>33.369999999999997</c:v>
                </c:pt>
                <c:pt idx="16686" formatCode="General">
                  <c:v>33.372</c:v>
                </c:pt>
                <c:pt idx="16687" formatCode="General">
                  <c:v>33.374000000000002</c:v>
                </c:pt>
                <c:pt idx="16688" formatCode="General">
                  <c:v>33.375999999999998</c:v>
                </c:pt>
                <c:pt idx="16689" formatCode="General">
                  <c:v>33.378</c:v>
                </c:pt>
                <c:pt idx="16690" formatCode="General">
                  <c:v>33.380000000000003</c:v>
                </c:pt>
                <c:pt idx="16691" formatCode="General">
                  <c:v>33.381999999999998</c:v>
                </c:pt>
                <c:pt idx="16692" formatCode="General">
                  <c:v>33.384</c:v>
                </c:pt>
                <c:pt idx="16693" formatCode="General">
                  <c:v>33.386000000000003</c:v>
                </c:pt>
                <c:pt idx="16694" formatCode="General">
                  <c:v>33.387999999999998</c:v>
                </c:pt>
                <c:pt idx="16695" formatCode="General">
                  <c:v>33.39</c:v>
                </c:pt>
                <c:pt idx="16696" formatCode="General">
                  <c:v>33.392000000000003</c:v>
                </c:pt>
                <c:pt idx="16697" formatCode="General">
                  <c:v>33.393999999999998</c:v>
                </c:pt>
                <c:pt idx="16698" formatCode="General">
                  <c:v>33.396000000000001</c:v>
                </c:pt>
                <c:pt idx="16699" formatCode="General">
                  <c:v>33.398000000000003</c:v>
                </c:pt>
                <c:pt idx="16700" formatCode="General">
                  <c:v>33.4</c:v>
                </c:pt>
                <c:pt idx="16701" formatCode="General">
                  <c:v>33.402000000000001</c:v>
                </c:pt>
                <c:pt idx="16702" formatCode="General">
                  <c:v>33.404000000000003</c:v>
                </c:pt>
                <c:pt idx="16703" formatCode="General">
                  <c:v>33.405999999999999</c:v>
                </c:pt>
                <c:pt idx="16704" formatCode="General">
                  <c:v>33.408000000000001</c:v>
                </c:pt>
                <c:pt idx="16705" formatCode="General">
                  <c:v>33.409999999999997</c:v>
                </c:pt>
                <c:pt idx="16706" formatCode="General">
                  <c:v>33.411999999999999</c:v>
                </c:pt>
                <c:pt idx="16707" formatCode="General">
                  <c:v>33.414000000000001</c:v>
                </c:pt>
                <c:pt idx="16708" formatCode="General">
                  <c:v>33.415999999999997</c:v>
                </c:pt>
                <c:pt idx="16709" formatCode="General">
                  <c:v>33.417999999999999</c:v>
                </c:pt>
                <c:pt idx="16710" formatCode="General">
                  <c:v>33.42</c:v>
                </c:pt>
                <c:pt idx="16711" formatCode="General">
                  <c:v>33.421999999999997</c:v>
                </c:pt>
                <c:pt idx="16712" formatCode="General">
                  <c:v>33.423999999999999</c:v>
                </c:pt>
                <c:pt idx="16713" formatCode="General">
                  <c:v>33.426000000000002</c:v>
                </c:pt>
                <c:pt idx="16714" formatCode="General">
                  <c:v>33.427999999999997</c:v>
                </c:pt>
                <c:pt idx="16715" formatCode="General">
                  <c:v>33.43</c:v>
                </c:pt>
                <c:pt idx="16716" formatCode="General">
                  <c:v>33.432000000000002</c:v>
                </c:pt>
                <c:pt idx="16717" formatCode="General">
                  <c:v>33.433999999999997</c:v>
                </c:pt>
                <c:pt idx="16718" formatCode="General">
                  <c:v>33.436</c:v>
                </c:pt>
                <c:pt idx="16719" formatCode="General">
                  <c:v>33.438000000000002</c:v>
                </c:pt>
                <c:pt idx="16720" formatCode="General">
                  <c:v>33.44</c:v>
                </c:pt>
                <c:pt idx="16721" formatCode="General">
                  <c:v>33.442</c:v>
                </c:pt>
                <c:pt idx="16722" formatCode="General">
                  <c:v>33.444000000000003</c:v>
                </c:pt>
                <c:pt idx="16723" formatCode="General">
                  <c:v>33.445999999999998</c:v>
                </c:pt>
                <c:pt idx="16724" formatCode="General">
                  <c:v>33.448</c:v>
                </c:pt>
                <c:pt idx="16725" formatCode="General">
                  <c:v>33.450000000000003</c:v>
                </c:pt>
                <c:pt idx="16726" formatCode="General">
                  <c:v>33.451999999999998</c:v>
                </c:pt>
                <c:pt idx="16727" formatCode="General">
                  <c:v>33.454000000000001</c:v>
                </c:pt>
                <c:pt idx="16728" formatCode="General">
                  <c:v>33.456000000000003</c:v>
                </c:pt>
                <c:pt idx="16729" formatCode="General">
                  <c:v>33.457999999999998</c:v>
                </c:pt>
                <c:pt idx="16730" formatCode="General">
                  <c:v>33.46</c:v>
                </c:pt>
                <c:pt idx="16731" formatCode="General">
                  <c:v>33.462000000000003</c:v>
                </c:pt>
                <c:pt idx="16732" formatCode="General">
                  <c:v>33.463999999999999</c:v>
                </c:pt>
                <c:pt idx="16733" formatCode="General">
                  <c:v>33.466000000000001</c:v>
                </c:pt>
                <c:pt idx="16734" formatCode="General">
                  <c:v>33.468000000000004</c:v>
                </c:pt>
                <c:pt idx="16735" formatCode="General">
                  <c:v>33.47</c:v>
                </c:pt>
                <c:pt idx="16736" formatCode="General">
                  <c:v>33.472000000000001</c:v>
                </c:pt>
                <c:pt idx="16737" formatCode="General">
                  <c:v>33.473999999999997</c:v>
                </c:pt>
                <c:pt idx="16738" formatCode="General">
                  <c:v>33.475999999999999</c:v>
                </c:pt>
                <c:pt idx="16739" formatCode="General">
                  <c:v>33.478000000000002</c:v>
                </c:pt>
                <c:pt idx="16740" formatCode="General">
                  <c:v>33.479999999999997</c:v>
                </c:pt>
                <c:pt idx="16741" formatCode="General">
                  <c:v>33.481999999999999</c:v>
                </c:pt>
                <c:pt idx="16742" formatCode="General">
                  <c:v>33.484000000000002</c:v>
                </c:pt>
                <c:pt idx="16743" formatCode="General">
                  <c:v>33.485999999999997</c:v>
                </c:pt>
                <c:pt idx="16744" formatCode="General">
                  <c:v>33.488</c:v>
                </c:pt>
                <c:pt idx="16745" formatCode="General">
                  <c:v>33.49</c:v>
                </c:pt>
                <c:pt idx="16746" formatCode="General">
                  <c:v>33.491999999999997</c:v>
                </c:pt>
                <c:pt idx="16747" formatCode="General">
                  <c:v>33.494</c:v>
                </c:pt>
                <c:pt idx="16748" formatCode="General">
                  <c:v>33.496000000000002</c:v>
                </c:pt>
                <c:pt idx="16749" formatCode="General">
                  <c:v>33.497999999999998</c:v>
                </c:pt>
                <c:pt idx="16750" formatCode="General">
                  <c:v>33.5</c:v>
                </c:pt>
                <c:pt idx="16751" formatCode="General">
                  <c:v>33.502000000000002</c:v>
                </c:pt>
                <c:pt idx="16752" formatCode="General">
                  <c:v>33.503999999999998</c:v>
                </c:pt>
                <c:pt idx="16753" formatCode="General">
                  <c:v>33.506</c:v>
                </c:pt>
                <c:pt idx="16754" formatCode="General">
                  <c:v>33.508000000000003</c:v>
                </c:pt>
                <c:pt idx="16755" formatCode="General">
                  <c:v>33.51</c:v>
                </c:pt>
                <c:pt idx="16756" formatCode="General">
                  <c:v>33.512</c:v>
                </c:pt>
                <c:pt idx="16757" formatCode="General">
                  <c:v>33.514000000000003</c:v>
                </c:pt>
                <c:pt idx="16758" formatCode="General">
                  <c:v>33.515999999999998</c:v>
                </c:pt>
                <c:pt idx="16759" formatCode="General">
                  <c:v>33.518000000000001</c:v>
                </c:pt>
                <c:pt idx="16760" formatCode="General">
                  <c:v>33.520000000000003</c:v>
                </c:pt>
                <c:pt idx="16761" formatCode="General">
                  <c:v>33.521999999999998</c:v>
                </c:pt>
                <c:pt idx="16762" formatCode="General">
                  <c:v>33.524000000000001</c:v>
                </c:pt>
                <c:pt idx="16763" formatCode="General">
                  <c:v>33.526000000000003</c:v>
                </c:pt>
                <c:pt idx="16764" formatCode="General">
                  <c:v>33.527999999999999</c:v>
                </c:pt>
                <c:pt idx="16765" formatCode="General">
                  <c:v>33.53</c:v>
                </c:pt>
                <c:pt idx="16766" formatCode="General">
                  <c:v>33.531999999999996</c:v>
                </c:pt>
                <c:pt idx="16767" formatCode="General">
                  <c:v>33.533999999999999</c:v>
                </c:pt>
                <c:pt idx="16768" formatCode="General">
                  <c:v>33.536000000000001</c:v>
                </c:pt>
                <c:pt idx="16769" formatCode="General">
                  <c:v>33.537999999999997</c:v>
                </c:pt>
                <c:pt idx="16770" formatCode="General">
                  <c:v>33.54</c:v>
                </c:pt>
                <c:pt idx="16771" formatCode="General">
                  <c:v>33.542000000000002</c:v>
                </c:pt>
                <c:pt idx="16772" formatCode="General">
                  <c:v>33.543999999999997</c:v>
                </c:pt>
                <c:pt idx="16773" formatCode="General">
                  <c:v>33.545999999999999</c:v>
                </c:pt>
                <c:pt idx="16774" formatCode="General">
                  <c:v>33.548000000000002</c:v>
                </c:pt>
                <c:pt idx="16775" formatCode="General">
                  <c:v>33.549999999999997</c:v>
                </c:pt>
                <c:pt idx="16776" formatCode="General">
                  <c:v>33.552</c:v>
                </c:pt>
                <c:pt idx="16777" formatCode="General">
                  <c:v>33.554000000000002</c:v>
                </c:pt>
                <c:pt idx="16778" formatCode="General">
                  <c:v>33.555999999999997</c:v>
                </c:pt>
                <c:pt idx="16779" formatCode="General">
                  <c:v>33.558</c:v>
                </c:pt>
                <c:pt idx="16780" formatCode="General">
                  <c:v>33.56</c:v>
                </c:pt>
                <c:pt idx="16781" formatCode="General">
                  <c:v>33.561999999999998</c:v>
                </c:pt>
                <c:pt idx="16782" formatCode="General">
                  <c:v>33.564</c:v>
                </c:pt>
                <c:pt idx="16783" formatCode="General">
                  <c:v>33.566000000000003</c:v>
                </c:pt>
                <c:pt idx="16784" formatCode="General">
                  <c:v>33.567999999999998</c:v>
                </c:pt>
                <c:pt idx="16785" formatCode="General">
                  <c:v>33.57</c:v>
                </c:pt>
                <c:pt idx="16786" formatCode="General">
                  <c:v>33.572000000000003</c:v>
                </c:pt>
                <c:pt idx="16787" formatCode="General">
                  <c:v>33.573999999999998</c:v>
                </c:pt>
                <c:pt idx="16788" formatCode="General">
                  <c:v>33.576000000000001</c:v>
                </c:pt>
                <c:pt idx="16789" formatCode="General">
                  <c:v>33.578000000000003</c:v>
                </c:pt>
                <c:pt idx="16790" formatCode="General">
                  <c:v>33.58</c:v>
                </c:pt>
                <c:pt idx="16791" formatCode="General">
                  <c:v>33.582000000000001</c:v>
                </c:pt>
                <c:pt idx="16792" formatCode="General">
                  <c:v>33.584000000000003</c:v>
                </c:pt>
                <c:pt idx="16793" formatCode="General">
                  <c:v>33.585999999999999</c:v>
                </c:pt>
                <c:pt idx="16794" formatCode="General">
                  <c:v>33.588000000000001</c:v>
                </c:pt>
                <c:pt idx="16795" formatCode="General">
                  <c:v>33.590000000000003</c:v>
                </c:pt>
                <c:pt idx="16796" formatCode="General">
                  <c:v>33.591999999999999</c:v>
                </c:pt>
                <c:pt idx="16797" formatCode="General">
                  <c:v>33.594000000000001</c:v>
                </c:pt>
                <c:pt idx="16798" formatCode="General">
                  <c:v>33.595999999999997</c:v>
                </c:pt>
                <c:pt idx="16799" formatCode="General">
                  <c:v>33.597999999999999</c:v>
                </c:pt>
                <c:pt idx="16800" formatCode="General">
                  <c:v>33.6</c:v>
                </c:pt>
                <c:pt idx="16801" formatCode="General">
                  <c:v>33.601999999999997</c:v>
                </c:pt>
                <c:pt idx="16802" formatCode="General">
                  <c:v>33.603999999999999</c:v>
                </c:pt>
                <c:pt idx="16803" formatCode="General">
                  <c:v>33.606000000000002</c:v>
                </c:pt>
                <c:pt idx="16804" formatCode="General">
                  <c:v>33.607999999999997</c:v>
                </c:pt>
                <c:pt idx="16805" formatCode="General">
                  <c:v>33.61</c:v>
                </c:pt>
                <c:pt idx="16806" formatCode="General">
                  <c:v>33.612000000000002</c:v>
                </c:pt>
                <c:pt idx="16807" formatCode="General">
                  <c:v>33.613999999999997</c:v>
                </c:pt>
                <c:pt idx="16808" formatCode="General">
                  <c:v>33.616</c:v>
                </c:pt>
                <c:pt idx="16809" formatCode="General">
                  <c:v>33.618000000000002</c:v>
                </c:pt>
                <c:pt idx="16810" formatCode="General">
                  <c:v>33.619999999999997</c:v>
                </c:pt>
                <c:pt idx="16811" formatCode="General">
                  <c:v>33.622</c:v>
                </c:pt>
                <c:pt idx="16812" formatCode="General">
                  <c:v>33.624000000000002</c:v>
                </c:pt>
                <c:pt idx="16813" formatCode="General">
                  <c:v>33.625999999999998</c:v>
                </c:pt>
                <c:pt idx="16814" formatCode="General">
                  <c:v>33.628</c:v>
                </c:pt>
                <c:pt idx="16815" formatCode="General">
                  <c:v>33.630000000000003</c:v>
                </c:pt>
                <c:pt idx="16816" formatCode="General">
                  <c:v>33.631999999999998</c:v>
                </c:pt>
                <c:pt idx="16817" formatCode="General">
                  <c:v>33.634</c:v>
                </c:pt>
                <c:pt idx="16818" formatCode="General">
                  <c:v>33.636000000000003</c:v>
                </c:pt>
                <c:pt idx="16819" formatCode="General">
                  <c:v>33.637999999999998</c:v>
                </c:pt>
                <c:pt idx="16820" formatCode="General">
                  <c:v>33.64</c:v>
                </c:pt>
                <c:pt idx="16821" formatCode="General">
                  <c:v>33.642000000000003</c:v>
                </c:pt>
                <c:pt idx="16822" formatCode="General">
                  <c:v>33.643999999999998</c:v>
                </c:pt>
                <c:pt idx="16823" formatCode="General">
                  <c:v>33.646000000000001</c:v>
                </c:pt>
                <c:pt idx="16824" formatCode="General">
                  <c:v>33.648000000000003</c:v>
                </c:pt>
                <c:pt idx="16825" formatCode="General">
                  <c:v>33.65</c:v>
                </c:pt>
                <c:pt idx="16826" formatCode="General">
                  <c:v>33.652000000000001</c:v>
                </c:pt>
                <c:pt idx="16827" formatCode="General">
                  <c:v>33.654000000000003</c:v>
                </c:pt>
                <c:pt idx="16828" formatCode="General">
                  <c:v>33.655999999999999</c:v>
                </c:pt>
                <c:pt idx="16829" formatCode="General">
                  <c:v>33.658000000000001</c:v>
                </c:pt>
                <c:pt idx="16830" formatCode="General">
                  <c:v>33.659999999999997</c:v>
                </c:pt>
                <c:pt idx="16831" formatCode="General">
                  <c:v>33.661999999999999</c:v>
                </c:pt>
                <c:pt idx="16832" formatCode="General">
                  <c:v>33.664000000000001</c:v>
                </c:pt>
                <c:pt idx="16833" formatCode="General">
                  <c:v>33.665999999999997</c:v>
                </c:pt>
                <c:pt idx="16834" formatCode="General">
                  <c:v>33.667999999999999</c:v>
                </c:pt>
                <c:pt idx="16835" formatCode="General">
                  <c:v>33.67</c:v>
                </c:pt>
                <c:pt idx="16836" formatCode="General">
                  <c:v>33.671999999999997</c:v>
                </c:pt>
                <c:pt idx="16837" formatCode="General">
                  <c:v>33.673999999999999</c:v>
                </c:pt>
                <c:pt idx="16838" formatCode="General">
                  <c:v>33.676000000000002</c:v>
                </c:pt>
                <c:pt idx="16839" formatCode="General">
                  <c:v>33.677999999999997</c:v>
                </c:pt>
                <c:pt idx="16840" formatCode="General">
                  <c:v>33.68</c:v>
                </c:pt>
                <c:pt idx="16841" formatCode="General">
                  <c:v>33.682000000000002</c:v>
                </c:pt>
                <c:pt idx="16842" formatCode="General">
                  <c:v>33.683999999999997</c:v>
                </c:pt>
                <c:pt idx="16843" formatCode="General">
                  <c:v>33.686</c:v>
                </c:pt>
                <c:pt idx="16844" formatCode="General">
                  <c:v>33.688000000000002</c:v>
                </c:pt>
                <c:pt idx="16845" formatCode="General">
                  <c:v>33.69</c:v>
                </c:pt>
                <c:pt idx="16846" formatCode="General">
                  <c:v>33.692</c:v>
                </c:pt>
                <c:pt idx="16847" formatCode="General">
                  <c:v>33.694000000000003</c:v>
                </c:pt>
                <c:pt idx="16848" formatCode="General">
                  <c:v>33.695999999999998</c:v>
                </c:pt>
                <c:pt idx="16849" formatCode="General">
                  <c:v>33.698</c:v>
                </c:pt>
                <c:pt idx="16850" formatCode="General">
                  <c:v>33.700000000000003</c:v>
                </c:pt>
                <c:pt idx="16851" formatCode="General">
                  <c:v>33.701999999999998</c:v>
                </c:pt>
                <c:pt idx="16852" formatCode="General">
                  <c:v>33.704000000000001</c:v>
                </c:pt>
                <c:pt idx="16853" formatCode="General">
                  <c:v>33.706000000000003</c:v>
                </c:pt>
                <c:pt idx="16854" formatCode="General">
                  <c:v>33.707999999999998</c:v>
                </c:pt>
                <c:pt idx="16855" formatCode="General">
                  <c:v>33.71</c:v>
                </c:pt>
                <c:pt idx="16856" formatCode="General">
                  <c:v>33.712000000000003</c:v>
                </c:pt>
                <c:pt idx="16857" formatCode="General">
                  <c:v>33.713999999999999</c:v>
                </c:pt>
                <c:pt idx="16858" formatCode="General">
                  <c:v>33.716000000000001</c:v>
                </c:pt>
                <c:pt idx="16859" formatCode="General">
                  <c:v>33.718000000000004</c:v>
                </c:pt>
                <c:pt idx="16860" formatCode="General">
                  <c:v>33.72</c:v>
                </c:pt>
                <c:pt idx="16861" formatCode="General">
                  <c:v>33.722000000000001</c:v>
                </c:pt>
                <c:pt idx="16862" formatCode="General">
                  <c:v>33.723999999999997</c:v>
                </c:pt>
                <c:pt idx="16863" formatCode="General">
                  <c:v>33.725999999999999</c:v>
                </c:pt>
                <c:pt idx="16864" formatCode="General">
                  <c:v>33.728000000000002</c:v>
                </c:pt>
                <c:pt idx="16865" formatCode="General">
                  <c:v>33.729999999999997</c:v>
                </c:pt>
                <c:pt idx="16866" formatCode="General">
                  <c:v>33.731999999999999</c:v>
                </c:pt>
                <c:pt idx="16867" formatCode="General">
                  <c:v>33.734000000000002</c:v>
                </c:pt>
                <c:pt idx="16868" formatCode="General">
                  <c:v>33.735999999999997</c:v>
                </c:pt>
                <c:pt idx="16869" formatCode="General">
                  <c:v>33.738</c:v>
                </c:pt>
                <c:pt idx="16870" formatCode="General">
                  <c:v>33.74</c:v>
                </c:pt>
                <c:pt idx="16871" formatCode="General">
                  <c:v>33.741999999999997</c:v>
                </c:pt>
                <c:pt idx="16872" formatCode="General">
                  <c:v>33.744</c:v>
                </c:pt>
                <c:pt idx="16873" formatCode="General">
                  <c:v>33.746000000000002</c:v>
                </c:pt>
                <c:pt idx="16874" formatCode="General">
                  <c:v>33.747999999999998</c:v>
                </c:pt>
                <c:pt idx="16875" formatCode="General">
                  <c:v>33.75</c:v>
                </c:pt>
                <c:pt idx="16876" formatCode="General">
                  <c:v>33.752000000000002</c:v>
                </c:pt>
                <c:pt idx="16877" formatCode="General">
                  <c:v>33.753999999999998</c:v>
                </c:pt>
                <c:pt idx="16878" formatCode="General">
                  <c:v>33.756</c:v>
                </c:pt>
                <c:pt idx="16879" formatCode="General">
                  <c:v>33.758000000000003</c:v>
                </c:pt>
                <c:pt idx="16880" formatCode="General">
                  <c:v>33.76</c:v>
                </c:pt>
                <c:pt idx="16881" formatCode="General">
                  <c:v>33.762</c:v>
                </c:pt>
                <c:pt idx="16882" formatCode="General">
                  <c:v>33.764000000000003</c:v>
                </c:pt>
                <c:pt idx="16883" formatCode="General">
                  <c:v>33.765999999999998</c:v>
                </c:pt>
                <c:pt idx="16884" formatCode="General">
                  <c:v>33.768000000000001</c:v>
                </c:pt>
                <c:pt idx="16885" formatCode="General">
                  <c:v>33.770000000000003</c:v>
                </c:pt>
                <c:pt idx="16886" formatCode="General">
                  <c:v>33.771999999999998</c:v>
                </c:pt>
                <c:pt idx="16887" formatCode="General">
                  <c:v>33.774000000000001</c:v>
                </c:pt>
                <c:pt idx="16888" formatCode="General">
                  <c:v>33.776000000000003</c:v>
                </c:pt>
                <c:pt idx="16889" formatCode="General">
                  <c:v>33.777999999999999</c:v>
                </c:pt>
                <c:pt idx="16890" formatCode="General">
                  <c:v>33.78</c:v>
                </c:pt>
                <c:pt idx="16891" formatCode="General">
                  <c:v>33.781999999999996</c:v>
                </c:pt>
                <c:pt idx="16892" formatCode="General">
                  <c:v>33.783999999999999</c:v>
                </c:pt>
                <c:pt idx="16893" formatCode="General">
                  <c:v>33.786000000000001</c:v>
                </c:pt>
                <c:pt idx="16894" formatCode="General">
                  <c:v>33.787999999999997</c:v>
                </c:pt>
                <c:pt idx="16895" formatCode="General">
                  <c:v>33.79</c:v>
                </c:pt>
                <c:pt idx="16896" formatCode="General">
                  <c:v>33.792000000000002</c:v>
                </c:pt>
                <c:pt idx="16897" formatCode="General">
                  <c:v>33.793999999999997</c:v>
                </c:pt>
                <c:pt idx="16898" formatCode="General">
                  <c:v>33.795999999999999</c:v>
                </c:pt>
                <c:pt idx="16899" formatCode="General">
                  <c:v>33.798000000000002</c:v>
                </c:pt>
                <c:pt idx="16900" formatCode="General">
                  <c:v>33.799999999999997</c:v>
                </c:pt>
                <c:pt idx="16901" formatCode="General">
                  <c:v>33.802</c:v>
                </c:pt>
                <c:pt idx="16902" formatCode="General">
                  <c:v>33.804000000000002</c:v>
                </c:pt>
                <c:pt idx="16903" formatCode="General">
                  <c:v>33.805999999999997</c:v>
                </c:pt>
                <c:pt idx="16904" formatCode="General">
                  <c:v>33.808</c:v>
                </c:pt>
                <c:pt idx="16905" formatCode="General">
                  <c:v>33.81</c:v>
                </c:pt>
                <c:pt idx="16906" formatCode="General">
                  <c:v>33.811999999999998</c:v>
                </c:pt>
                <c:pt idx="16907" formatCode="General">
                  <c:v>33.814</c:v>
                </c:pt>
                <c:pt idx="16908" formatCode="General">
                  <c:v>33.816000000000003</c:v>
                </c:pt>
                <c:pt idx="16909" formatCode="General">
                  <c:v>33.817999999999998</c:v>
                </c:pt>
                <c:pt idx="16910" formatCode="General">
                  <c:v>33.82</c:v>
                </c:pt>
                <c:pt idx="16911" formatCode="General">
                  <c:v>33.822000000000003</c:v>
                </c:pt>
                <c:pt idx="16912" formatCode="General">
                  <c:v>33.823999999999998</c:v>
                </c:pt>
                <c:pt idx="16913" formatCode="General">
                  <c:v>33.826000000000001</c:v>
                </c:pt>
                <c:pt idx="16914" formatCode="General">
                  <c:v>33.828000000000003</c:v>
                </c:pt>
                <c:pt idx="16915" formatCode="General">
                  <c:v>33.83</c:v>
                </c:pt>
                <c:pt idx="16916" formatCode="General">
                  <c:v>33.832000000000001</c:v>
                </c:pt>
                <c:pt idx="16917" formatCode="General">
                  <c:v>33.834000000000003</c:v>
                </c:pt>
                <c:pt idx="16918" formatCode="General">
                  <c:v>33.835999999999999</c:v>
                </c:pt>
                <c:pt idx="16919" formatCode="General">
                  <c:v>33.838000000000001</c:v>
                </c:pt>
                <c:pt idx="16920" formatCode="General">
                  <c:v>33.840000000000003</c:v>
                </c:pt>
                <c:pt idx="16921" formatCode="General">
                  <c:v>33.841999999999999</c:v>
                </c:pt>
                <c:pt idx="16922" formatCode="General">
                  <c:v>33.844000000000001</c:v>
                </c:pt>
                <c:pt idx="16923" formatCode="General">
                  <c:v>33.845999999999997</c:v>
                </c:pt>
                <c:pt idx="16924" formatCode="General">
                  <c:v>33.847999999999999</c:v>
                </c:pt>
                <c:pt idx="16925" formatCode="General">
                  <c:v>33.85</c:v>
                </c:pt>
                <c:pt idx="16926" formatCode="General">
                  <c:v>33.851999999999997</c:v>
                </c:pt>
                <c:pt idx="16927" formatCode="General">
                  <c:v>33.853999999999999</c:v>
                </c:pt>
                <c:pt idx="16928" formatCode="General">
                  <c:v>33.856000000000002</c:v>
                </c:pt>
                <c:pt idx="16929" formatCode="General">
                  <c:v>33.857999999999997</c:v>
                </c:pt>
                <c:pt idx="16930" formatCode="General">
                  <c:v>33.86</c:v>
                </c:pt>
                <c:pt idx="16931" formatCode="General">
                  <c:v>33.862000000000002</c:v>
                </c:pt>
                <c:pt idx="16932" formatCode="General">
                  <c:v>33.863999999999997</c:v>
                </c:pt>
                <c:pt idx="16933" formatCode="General">
                  <c:v>33.866</c:v>
                </c:pt>
                <c:pt idx="16934" formatCode="General">
                  <c:v>33.868000000000002</c:v>
                </c:pt>
                <c:pt idx="16935" formatCode="General">
                  <c:v>33.869999999999997</c:v>
                </c:pt>
                <c:pt idx="16936" formatCode="General">
                  <c:v>33.872</c:v>
                </c:pt>
                <c:pt idx="16937" formatCode="General">
                  <c:v>33.874000000000002</c:v>
                </c:pt>
                <c:pt idx="16938" formatCode="General">
                  <c:v>33.875999999999998</c:v>
                </c:pt>
                <c:pt idx="16939" formatCode="General">
                  <c:v>33.878</c:v>
                </c:pt>
                <c:pt idx="16940" formatCode="General">
                  <c:v>33.880000000000003</c:v>
                </c:pt>
                <c:pt idx="16941" formatCode="General">
                  <c:v>33.881999999999998</c:v>
                </c:pt>
                <c:pt idx="16942" formatCode="General">
                  <c:v>33.884</c:v>
                </c:pt>
                <c:pt idx="16943" formatCode="General">
                  <c:v>33.886000000000003</c:v>
                </c:pt>
                <c:pt idx="16944" formatCode="General">
                  <c:v>33.887999999999998</c:v>
                </c:pt>
                <c:pt idx="16945" formatCode="General">
                  <c:v>33.89</c:v>
                </c:pt>
                <c:pt idx="16946" formatCode="General">
                  <c:v>33.892000000000003</c:v>
                </c:pt>
                <c:pt idx="16947" formatCode="General">
                  <c:v>33.893999999999998</c:v>
                </c:pt>
                <c:pt idx="16948" formatCode="General">
                  <c:v>33.896000000000001</c:v>
                </c:pt>
                <c:pt idx="16949" formatCode="General">
                  <c:v>33.898000000000003</c:v>
                </c:pt>
                <c:pt idx="16950" formatCode="General">
                  <c:v>33.9</c:v>
                </c:pt>
                <c:pt idx="16951" formatCode="General">
                  <c:v>33.902000000000001</c:v>
                </c:pt>
                <c:pt idx="16952" formatCode="General">
                  <c:v>33.904000000000003</c:v>
                </c:pt>
                <c:pt idx="16953" formatCode="General">
                  <c:v>33.905999999999999</c:v>
                </c:pt>
                <c:pt idx="16954" formatCode="General">
                  <c:v>33.908000000000001</c:v>
                </c:pt>
                <c:pt idx="16955" formatCode="General">
                  <c:v>33.909999999999997</c:v>
                </c:pt>
                <c:pt idx="16956" formatCode="General">
                  <c:v>33.911999999999999</c:v>
                </c:pt>
                <c:pt idx="16957" formatCode="General">
                  <c:v>33.914000000000001</c:v>
                </c:pt>
                <c:pt idx="16958" formatCode="General">
                  <c:v>33.915999999999997</c:v>
                </c:pt>
                <c:pt idx="16959" formatCode="General">
                  <c:v>33.917999999999999</c:v>
                </c:pt>
                <c:pt idx="16960" formatCode="General">
                  <c:v>33.92</c:v>
                </c:pt>
                <c:pt idx="16961" formatCode="General">
                  <c:v>33.921999999999997</c:v>
                </c:pt>
                <c:pt idx="16962" formatCode="General">
                  <c:v>33.923999999999999</c:v>
                </c:pt>
                <c:pt idx="16963" formatCode="General">
                  <c:v>33.926000000000002</c:v>
                </c:pt>
                <c:pt idx="16964" formatCode="General">
                  <c:v>33.927999999999997</c:v>
                </c:pt>
                <c:pt idx="16965" formatCode="General">
                  <c:v>33.93</c:v>
                </c:pt>
                <c:pt idx="16966" formatCode="General">
                  <c:v>33.932000000000002</c:v>
                </c:pt>
                <c:pt idx="16967" formatCode="General">
                  <c:v>33.933999999999997</c:v>
                </c:pt>
                <c:pt idx="16968" formatCode="General">
                  <c:v>33.936</c:v>
                </c:pt>
                <c:pt idx="16969" formatCode="General">
                  <c:v>33.938000000000002</c:v>
                </c:pt>
                <c:pt idx="16970" formatCode="General">
                  <c:v>33.94</c:v>
                </c:pt>
                <c:pt idx="16971" formatCode="General">
                  <c:v>33.942</c:v>
                </c:pt>
                <c:pt idx="16972" formatCode="General">
                  <c:v>33.944000000000003</c:v>
                </c:pt>
                <c:pt idx="16973" formatCode="General">
                  <c:v>33.945999999999998</c:v>
                </c:pt>
                <c:pt idx="16974" formatCode="General">
                  <c:v>33.948</c:v>
                </c:pt>
                <c:pt idx="16975" formatCode="General">
                  <c:v>33.950000000000003</c:v>
                </c:pt>
                <c:pt idx="16976" formatCode="General">
                  <c:v>33.951999999999998</c:v>
                </c:pt>
                <c:pt idx="16977" formatCode="General">
                  <c:v>33.954000000000001</c:v>
                </c:pt>
                <c:pt idx="16978" formatCode="General">
                  <c:v>33.956000000000003</c:v>
                </c:pt>
                <c:pt idx="16979" formatCode="General">
                  <c:v>33.957999999999998</c:v>
                </c:pt>
                <c:pt idx="16980" formatCode="General">
                  <c:v>33.96</c:v>
                </c:pt>
                <c:pt idx="16981" formatCode="General">
                  <c:v>33.962000000000003</c:v>
                </c:pt>
                <c:pt idx="16982" formatCode="General">
                  <c:v>33.963999999999999</c:v>
                </c:pt>
                <c:pt idx="16983" formatCode="General">
                  <c:v>33.966000000000001</c:v>
                </c:pt>
                <c:pt idx="16984" formatCode="General">
                  <c:v>33.968000000000004</c:v>
                </c:pt>
                <c:pt idx="16985" formatCode="General">
                  <c:v>33.97</c:v>
                </c:pt>
                <c:pt idx="16986" formatCode="General">
                  <c:v>33.972000000000001</c:v>
                </c:pt>
                <c:pt idx="16987" formatCode="General">
                  <c:v>33.973999999999997</c:v>
                </c:pt>
                <c:pt idx="16988" formatCode="General">
                  <c:v>33.975999999999999</c:v>
                </c:pt>
                <c:pt idx="16989" formatCode="General">
                  <c:v>33.978000000000002</c:v>
                </c:pt>
                <c:pt idx="16990" formatCode="General">
                  <c:v>33.979999999999997</c:v>
                </c:pt>
                <c:pt idx="16991" formatCode="General">
                  <c:v>33.981999999999999</c:v>
                </c:pt>
                <c:pt idx="16992" formatCode="General">
                  <c:v>33.984000000000002</c:v>
                </c:pt>
                <c:pt idx="16993" formatCode="General">
                  <c:v>33.985999999999997</c:v>
                </c:pt>
                <c:pt idx="16994" formatCode="General">
                  <c:v>33.988</c:v>
                </c:pt>
                <c:pt idx="16995" formatCode="General">
                  <c:v>33.99</c:v>
                </c:pt>
                <c:pt idx="16996" formatCode="General">
                  <c:v>33.991999999999997</c:v>
                </c:pt>
                <c:pt idx="16997" formatCode="General">
                  <c:v>33.994</c:v>
                </c:pt>
                <c:pt idx="16998" formatCode="General">
                  <c:v>33.996000000000002</c:v>
                </c:pt>
                <c:pt idx="16999" formatCode="General">
                  <c:v>33.997999999999998</c:v>
                </c:pt>
                <c:pt idx="17000" formatCode="General">
                  <c:v>34</c:v>
                </c:pt>
                <c:pt idx="17001" formatCode="General">
                  <c:v>34.002000000000002</c:v>
                </c:pt>
                <c:pt idx="17002" formatCode="General">
                  <c:v>34.003999999999998</c:v>
                </c:pt>
                <c:pt idx="17003" formatCode="General">
                  <c:v>34.006</c:v>
                </c:pt>
                <c:pt idx="17004" formatCode="General">
                  <c:v>34.008000000000003</c:v>
                </c:pt>
                <c:pt idx="17005" formatCode="General">
                  <c:v>34.01</c:v>
                </c:pt>
                <c:pt idx="17006" formatCode="General">
                  <c:v>34.012</c:v>
                </c:pt>
                <c:pt idx="17007" formatCode="General">
                  <c:v>34.014000000000003</c:v>
                </c:pt>
                <c:pt idx="17008" formatCode="General">
                  <c:v>34.015999999999998</c:v>
                </c:pt>
                <c:pt idx="17009" formatCode="General">
                  <c:v>34.018000000000001</c:v>
                </c:pt>
                <c:pt idx="17010" formatCode="General">
                  <c:v>34.020000000000003</c:v>
                </c:pt>
                <c:pt idx="17011" formatCode="General">
                  <c:v>34.021999999999998</c:v>
                </c:pt>
                <c:pt idx="17012" formatCode="General">
                  <c:v>34.024000000000001</c:v>
                </c:pt>
                <c:pt idx="17013" formatCode="General">
                  <c:v>34.026000000000003</c:v>
                </c:pt>
                <c:pt idx="17014" formatCode="General">
                  <c:v>34.027999999999999</c:v>
                </c:pt>
                <c:pt idx="17015" formatCode="General">
                  <c:v>34.03</c:v>
                </c:pt>
                <c:pt idx="17016" formatCode="General">
                  <c:v>34.031999999999996</c:v>
                </c:pt>
                <c:pt idx="17017" formatCode="General">
                  <c:v>34.033999999999999</c:v>
                </c:pt>
                <c:pt idx="17018" formatCode="General">
                  <c:v>34.036000000000001</c:v>
                </c:pt>
                <c:pt idx="17019" formatCode="General">
                  <c:v>34.037999999999997</c:v>
                </c:pt>
                <c:pt idx="17020" formatCode="General">
                  <c:v>34.04</c:v>
                </c:pt>
                <c:pt idx="17021" formatCode="General">
                  <c:v>34.042000000000002</c:v>
                </c:pt>
                <c:pt idx="17022" formatCode="General">
                  <c:v>34.043999999999997</c:v>
                </c:pt>
                <c:pt idx="17023" formatCode="General">
                  <c:v>34.045999999999999</c:v>
                </c:pt>
                <c:pt idx="17024" formatCode="General">
                  <c:v>34.048000000000002</c:v>
                </c:pt>
                <c:pt idx="17025" formatCode="General">
                  <c:v>34.049999999999997</c:v>
                </c:pt>
                <c:pt idx="17026" formatCode="General">
                  <c:v>34.052</c:v>
                </c:pt>
                <c:pt idx="17027" formatCode="General">
                  <c:v>34.054000000000002</c:v>
                </c:pt>
                <c:pt idx="17028" formatCode="General">
                  <c:v>34.055999999999997</c:v>
                </c:pt>
                <c:pt idx="17029" formatCode="General">
                  <c:v>34.058</c:v>
                </c:pt>
                <c:pt idx="17030" formatCode="General">
                  <c:v>34.06</c:v>
                </c:pt>
                <c:pt idx="17031" formatCode="General">
                  <c:v>34.061999999999998</c:v>
                </c:pt>
                <c:pt idx="17032" formatCode="General">
                  <c:v>34.064</c:v>
                </c:pt>
                <c:pt idx="17033" formatCode="General">
                  <c:v>34.066000000000003</c:v>
                </c:pt>
                <c:pt idx="17034" formatCode="General">
                  <c:v>34.067999999999998</c:v>
                </c:pt>
                <c:pt idx="17035" formatCode="General">
                  <c:v>34.07</c:v>
                </c:pt>
                <c:pt idx="17036" formatCode="General">
                  <c:v>34.072000000000003</c:v>
                </c:pt>
                <c:pt idx="17037" formatCode="General">
                  <c:v>34.073999999999998</c:v>
                </c:pt>
                <c:pt idx="17038" formatCode="General">
                  <c:v>34.076000000000001</c:v>
                </c:pt>
                <c:pt idx="17039" formatCode="General">
                  <c:v>34.078000000000003</c:v>
                </c:pt>
                <c:pt idx="17040" formatCode="General">
                  <c:v>34.08</c:v>
                </c:pt>
                <c:pt idx="17041" formatCode="General">
                  <c:v>34.082000000000001</c:v>
                </c:pt>
                <c:pt idx="17042" formatCode="General">
                  <c:v>34.084000000000003</c:v>
                </c:pt>
                <c:pt idx="17043" formatCode="General">
                  <c:v>34.085999999999999</c:v>
                </c:pt>
                <c:pt idx="17044" formatCode="General">
                  <c:v>34.088000000000001</c:v>
                </c:pt>
                <c:pt idx="17045" formatCode="General">
                  <c:v>34.090000000000003</c:v>
                </c:pt>
                <c:pt idx="17046" formatCode="General">
                  <c:v>34.091999999999999</c:v>
                </c:pt>
                <c:pt idx="17047" formatCode="General">
                  <c:v>34.094000000000001</c:v>
                </c:pt>
                <c:pt idx="17048" formatCode="General">
                  <c:v>34.095999999999997</c:v>
                </c:pt>
                <c:pt idx="17049" formatCode="General">
                  <c:v>34.097999999999999</c:v>
                </c:pt>
                <c:pt idx="17050" formatCode="General">
                  <c:v>34.1</c:v>
                </c:pt>
                <c:pt idx="17051" formatCode="General">
                  <c:v>34.101999999999997</c:v>
                </c:pt>
                <c:pt idx="17052" formatCode="General">
                  <c:v>34.103999999999999</c:v>
                </c:pt>
                <c:pt idx="17053" formatCode="General">
                  <c:v>34.106000000000002</c:v>
                </c:pt>
                <c:pt idx="17054" formatCode="General">
                  <c:v>34.107999999999997</c:v>
                </c:pt>
                <c:pt idx="17055" formatCode="General">
                  <c:v>34.11</c:v>
                </c:pt>
                <c:pt idx="17056" formatCode="General">
                  <c:v>34.112000000000002</c:v>
                </c:pt>
                <c:pt idx="17057" formatCode="General">
                  <c:v>34.113999999999997</c:v>
                </c:pt>
                <c:pt idx="17058" formatCode="General">
                  <c:v>34.116</c:v>
                </c:pt>
                <c:pt idx="17059" formatCode="General">
                  <c:v>34.118000000000002</c:v>
                </c:pt>
                <c:pt idx="17060" formatCode="General">
                  <c:v>34.119999999999997</c:v>
                </c:pt>
                <c:pt idx="17061" formatCode="General">
                  <c:v>34.122</c:v>
                </c:pt>
                <c:pt idx="17062" formatCode="General">
                  <c:v>34.124000000000002</c:v>
                </c:pt>
                <c:pt idx="17063" formatCode="General">
                  <c:v>34.125999999999998</c:v>
                </c:pt>
                <c:pt idx="17064" formatCode="General">
                  <c:v>34.128</c:v>
                </c:pt>
                <c:pt idx="17065" formatCode="General">
                  <c:v>34.130000000000003</c:v>
                </c:pt>
                <c:pt idx="17066" formatCode="General">
                  <c:v>34.131999999999998</c:v>
                </c:pt>
                <c:pt idx="17067" formatCode="General">
                  <c:v>34.134</c:v>
                </c:pt>
                <c:pt idx="17068" formatCode="General">
                  <c:v>34.136000000000003</c:v>
                </c:pt>
                <c:pt idx="17069" formatCode="General">
                  <c:v>34.137999999999998</c:v>
                </c:pt>
                <c:pt idx="17070" formatCode="General">
                  <c:v>34.14</c:v>
                </c:pt>
                <c:pt idx="17071" formatCode="General">
                  <c:v>34.142000000000003</c:v>
                </c:pt>
                <c:pt idx="17072" formatCode="General">
                  <c:v>34.143999999999998</c:v>
                </c:pt>
                <c:pt idx="17073" formatCode="General">
                  <c:v>34.146000000000001</c:v>
                </c:pt>
                <c:pt idx="17074" formatCode="General">
                  <c:v>34.148000000000003</c:v>
                </c:pt>
                <c:pt idx="17075" formatCode="General">
                  <c:v>34.15</c:v>
                </c:pt>
                <c:pt idx="17076" formatCode="General">
                  <c:v>34.152000000000001</c:v>
                </c:pt>
                <c:pt idx="17077" formatCode="General">
                  <c:v>34.154000000000003</c:v>
                </c:pt>
                <c:pt idx="17078" formatCode="General">
                  <c:v>34.155999999999999</c:v>
                </c:pt>
                <c:pt idx="17079" formatCode="General">
                  <c:v>34.158000000000001</c:v>
                </c:pt>
                <c:pt idx="17080" formatCode="General">
                  <c:v>34.159999999999997</c:v>
                </c:pt>
                <c:pt idx="17081" formatCode="General">
                  <c:v>34.161999999999999</c:v>
                </c:pt>
                <c:pt idx="17082" formatCode="General">
                  <c:v>34.164000000000001</c:v>
                </c:pt>
                <c:pt idx="17083" formatCode="General">
                  <c:v>34.165999999999997</c:v>
                </c:pt>
                <c:pt idx="17084" formatCode="General">
                  <c:v>34.167999999999999</c:v>
                </c:pt>
                <c:pt idx="17085" formatCode="General">
                  <c:v>34.17</c:v>
                </c:pt>
                <c:pt idx="17086" formatCode="General">
                  <c:v>34.171999999999997</c:v>
                </c:pt>
                <c:pt idx="17087" formatCode="General">
                  <c:v>34.173999999999999</c:v>
                </c:pt>
                <c:pt idx="17088" formatCode="General">
                  <c:v>34.176000000000002</c:v>
                </c:pt>
                <c:pt idx="17089" formatCode="General">
                  <c:v>34.177999999999997</c:v>
                </c:pt>
                <c:pt idx="17090" formatCode="General">
                  <c:v>34.18</c:v>
                </c:pt>
                <c:pt idx="17091" formatCode="General">
                  <c:v>34.182000000000002</c:v>
                </c:pt>
                <c:pt idx="17092" formatCode="General">
                  <c:v>34.183999999999997</c:v>
                </c:pt>
                <c:pt idx="17093" formatCode="General">
                  <c:v>34.186</c:v>
                </c:pt>
                <c:pt idx="17094" formatCode="General">
                  <c:v>34.188000000000002</c:v>
                </c:pt>
                <c:pt idx="17095" formatCode="General">
                  <c:v>34.19</c:v>
                </c:pt>
                <c:pt idx="17096" formatCode="General">
                  <c:v>34.192</c:v>
                </c:pt>
                <c:pt idx="17097" formatCode="General">
                  <c:v>34.194000000000003</c:v>
                </c:pt>
                <c:pt idx="17098" formatCode="General">
                  <c:v>34.195999999999998</c:v>
                </c:pt>
                <c:pt idx="17099" formatCode="General">
                  <c:v>34.198</c:v>
                </c:pt>
                <c:pt idx="17100" formatCode="General">
                  <c:v>34.200000000000003</c:v>
                </c:pt>
                <c:pt idx="17101" formatCode="General">
                  <c:v>34.201999999999998</c:v>
                </c:pt>
                <c:pt idx="17102" formatCode="General">
                  <c:v>34.204000000000001</c:v>
                </c:pt>
                <c:pt idx="17103" formatCode="General">
                  <c:v>34.206000000000003</c:v>
                </c:pt>
                <c:pt idx="17104" formatCode="General">
                  <c:v>34.207999999999998</c:v>
                </c:pt>
                <c:pt idx="17105" formatCode="General">
                  <c:v>34.21</c:v>
                </c:pt>
                <c:pt idx="17106" formatCode="General">
                  <c:v>34.212000000000003</c:v>
                </c:pt>
                <c:pt idx="17107" formatCode="General">
                  <c:v>34.213999999999999</c:v>
                </c:pt>
                <c:pt idx="17108" formatCode="General">
                  <c:v>34.216000000000001</c:v>
                </c:pt>
                <c:pt idx="17109" formatCode="General">
                  <c:v>34.218000000000004</c:v>
                </c:pt>
                <c:pt idx="17110" formatCode="General">
                  <c:v>34.22</c:v>
                </c:pt>
                <c:pt idx="17111" formatCode="General">
                  <c:v>34.222000000000001</c:v>
                </c:pt>
                <c:pt idx="17112" formatCode="General">
                  <c:v>34.223999999999997</c:v>
                </c:pt>
                <c:pt idx="17113" formatCode="General">
                  <c:v>34.225999999999999</c:v>
                </c:pt>
                <c:pt idx="17114" formatCode="General">
                  <c:v>34.228000000000002</c:v>
                </c:pt>
                <c:pt idx="17115" formatCode="General">
                  <c:v>34.229999999999997</c:v>
                </c:pt>
                <c:pt idx="17116" formatCode="General">
                  <c:v>34.231999999999999</c:v>
                </c:pt>
                <c:pt idx="17117" formatCode="General">
                  <c:v>34.234000000000002</c:v>
                </c:pt>
                <c:pt idx="17118" formatCode="General">
                  <c:v>34.235999999999997</c:v>
                </c:pt>
                <c:pt idx="17119" formatCode="General">
                  <c:v>34.238</c:v>
                </c:pt>
                <c:pt idx="17120" formatCode="General">
                  <c:v>34.24</c:v>
                </c:pt>
                <c:pt idx="17121" formatCode="General">
                  <c:v>34.241999999999997</c:v>
                </c:pt>
                <c:pt idx="17122" formatCode="General">
                  <c:v>34.244</c:v>
                </c:pt>
                <c:pt idx="17123" formatCode="General">
                  <c:v>34.246000000000002</c:v>
                </c:pt>
                <c:pt idx="17124" formatCode="General">
                  <c:v>34.247999999999998</c:v>
                </c:pt>
                <c:pt idx="17125" formatCode="General">
                  <c:v>34.25</c:v>
                </c:pt>
                <c:pt idx="17126" formatCode="General">
                  <c:v>34.252000000000002</c:v>
                </c:pt>
                <c:pt idx="17127" formatCode="General">
                  <c:v>34.253999999999998</c:v>
                </c:pt>
                <c:pt idx="17128" formatCode="General">
                  <c:v>34.256</c:v>
                </c:pt>
                <c:pt idx="17129" formatCode="General">
                  <c:v>34.258000000000003</c:v>
                </c:pt>
                <c:pt idx="17130" formatCode="General">
                  <c:v>34.26</c:v>
                </c:pt>
                <c:pt idx="17131" formatCode="General">
                  <c:v>34.262</c:v>
                </c:pt>
                <c:pt idx="17132" formatCode="General">
                  <c:v>34.264000000000003</c:v>
                </c:pt>
                <c:pt idx="17133" formatCode="General">
                  <c:v>34.265999999999998</c:v>
                </c:pt>
                <c:pt idx="17134" formatCode="General">
                  <c:v>34.268000000000001</c:v>
                </c:pt>
                <c:pt idx="17135" formatCode="General">
                  <c:v>34.270000000000003</c:v>
                </c:pt>
                <c:pt idx="17136" formatCode="General">
                  <c:v>34.271999999999998</c:v>
                </c:pt>
                <c:pt idx="17137" formatCode="General">
                  <c:v>34.274000000000001</c:v>
                </c:pt>
                <c:pt idx="17138" formatCode="General">
                  <c:v>34.276000000000003</c:v>
                </c:pt>
                <c:pt idx="17139" formatCode="General">
                  <c:v>34.277999999999999</c:v>
                </c:pt>
                <c:pt idx="17140" formatCode="General">
                  <c:v>34.28</c:v>
                </c:pt>
                <c:pt idx="17141" formatCode="General">
                  <c:v>34.281999999999996</c:v>
                </c:pt>
                <c:pt idx="17142" formatCode="General">
                  <c:v>34.283999999999999</c:v>
                </c:pt>
                <c:pt idx="17143" formatCode="General">
                  <c:v>34.286000000000001</c:v>
                </c:pt>
                <c:pt idx="17144" formatCode="General">
                  <c:v>34.287999999999997</c:v>
                </c:pt>
                <c:pt idx="17145" formatCode="General">
                  <c:v>34.29</c:v>
                </c:pt>
                <c:pt idx="17146" formatCode="General">
                  <c:v>34.292000000000002</c:v>
                </c:pt>
                <c:pt idx="17147" formatCode="General">
                  <c:v>34.293999999999997</c:v>
                </c:pt>
                <c:pt idx="17148" formatCode="General">
                  <c:v>34.295999999999999</c:v>
                </c:pt>
                <c:pt idx="17149" formatCode="General">
                  <c:v>34.298000000000002</c:v>
                </c:pt>
                <c:pt idx="17150" formatCode="General">
                  <c:v>34.299999999999997</c:v>
                </c:pt>
                <c:pt idx="17151" formatCode="General">
                  <c:v>34.302</c:v>
                </c:pt>
                <c:pt idx="17152" formatCode="General">
                  <c:v>34.304000000000002</c:v>
                </c:pt>
                <c:pt idx="17153" formatCode="General">
                  <c:v>34.305999999999997</c:v>
                </c:pt>
                <c:pt idx="17154" formatCode="General">
                  <c:v>34.308</c:v>
                </c:pt>
                <c:pt idx="17155" formatCode="General">
                  <c:v>34.31</c:v>
                </c:pt>
                <c:pt idx="17156" formatCode="General">
                  <c:v>34.311999999999998</c:v>
                </c:pt>
                <c:pt idx="17157" formatCode="General">
                  <c:v>34.314</c:v>
                </c:pt>
                <c:pt idx="17158" formatCode="General">
                  <c:v>34.316000000000003</c:v>
                </c:pt>
                <c:pt idx="17159" formatCode="General">
                  <c:v>34.317999999999998</c:v>
                </c:pt>
                <c:pt idx="17160" formatCode="General">
                  <c:v>34.32</c:v>
                </c:pt>
                <c:pt idx="17161" formatCode="General">
                  <c:v>34.322000000000003</c:v>
                </c:pt>
                <c:pt idx="17162" formatCode="General">
                  <c:v>34.323999999999998</c:v>
                </c:pt>
                <c:pt idx="17163" formatCode="General">
                  <c:v>34.326000000000001</c:v>
                </c:pt>
                <c:pt idx="17164" formatCode="General">
                  <c:v>34.328000000000003</c:v>
                </c:pt>
                <c:pt idx="17165" formatCode="General">
                  <c:v>34.33</c:v>
                </c:pt>
                <c:pt idx="17166" formatCode="General">
                  <c:v>34.332000000000001</c:v>
                </c:pt>
                <c:pt idx="17167" formatCode="General">
                  <c:v>34.334000000000003</c:v>
                </c:pt>
                <c:pt idx="17168" formatCode="General">
                  <c:v>34.335999999999999</c:v>
                </c:pt>
                <c:pt idx="17169" formatCode="General">
                  <c:v>34.338000000000001</c:v>
                </c:pt>
                <c:pt idx="17170" formatCode="General">
                  <c:v>34.340000000000003</c:v>
                </c:pt>
                <c:pt idx="17171" formatCode="General">
                  <c:v>34.341999999999999</c:v>
                </c:pt>
                <c:pt idx="17172" formatCode="General">
                  <c:v>34.344000000000001</c:v>
                </c:pt>
                <c:pt idx="17173" formatCode="General">
                  <c:v>34.345999999999997</c:v>
                </c:pt>
                <c:pt idx="17174" formatCode="General">
                  <c:v>34.347999999999999</c:v>
                </c:pt>
                <c:pt idx="17175" formatCode="General">
                  <c:v>34.35</c:v>
                </c:pt>
                <c:pt idx="17176" formatCode="General">
                  <c:v>34.351999999999997</c:v>
                </c:pt>
                <c:pt idx="17177" formatCode="General">
                  <c:v>34.353999999999999</c:v>
                </c:pt>
                <c:pt idx="17178" formatCode="General">
                  <c:v>34.356000000000002</c:v>
                </c:pt>
                <c:pt idx="17179" formatCode="General">
                  <c:v>34.357999999999997</c:v>
                </c:pt>
                <c:pt idx="17180" formatCode="General">
                  <c:v>34.36</c:v>
                </c:pt>
                <c:pt idx="17181" formatCode="General">
                  <c:v>34.362000000000002</c:v>
                </c:pt>
                <c:pt idx="17182" formatCode="General">
                  <c:v>34.363999999999997</c:v>
                </c:pt>
                <c:pt idx="17183" formatCode="General">
                  <c:v>34.366</c:v>
                </c:pt>
                <c:pt idx="17184" formatCode="General">
                  <c:v>34.368000000000002</c:v>
                </c:pt>
                <c:pt idx="17185" formatCode="General">
                  <c:v>34.369999999999997</c:v>
                </c:pt>
                <c:pt idx="17186" formatCode="General">
                  <c:v>34.372</c:v>
                </c:pt>
                <c:pt idx="17187" formatCode="General">
                  <c:v>34.374000000000002</c:v>
                </c:pt>
                <c:pt idx="17188" formatCode="General">
                  <c:v>34.375999999999998</c:v>
                </c:pt>
                <c:pt idx="17189" formatCode="General">
                  <c:v>34.378</c:v>
                </c:pt>
                <c:pt idx="17190" formatCode="General">
                  <c:v>34.380000000000003</c:v>
                </c:pt>
                <c:pt idx="17191" formatCode="General">
                  <c:v>34.381999999999998</c:v>
                </c:pt>
                <c:pt idx="17192" formatCode="General">
                  <c:v>34.384</c:v>
                </c:pt>
                <c:pt idx="17193" formatCode="General">
                  <c:v>34.386000000000003</c:v>
                </c:pt>
                <c:pt idx="17194" formatCode="General">
                  <c:v>34.387999999999998</c:v>
                </c:pt>
                <c:pt idx="17195" formatCode="General">
                  <c:v>34.39</c:v>
                </c:pt>
                <c:pt idx="17196" formatCode="General">
                  <c:v>34.392000000000003</c:v>
                </c:pt>
                <c:pt idx="17197" formatCode="General">
                  <c:v>34.393999999999998</c:v>
                </c:pt>
                <c:pt idx="17198" formatCode="General">
                  <c:v>34.396000000000001</c:v>
                </c:pt>
                <c:pt idx="17199" formatCode="General">
                  <c:v>34.398000000000003</c:v>
                </c:pt>
                <c:pt idx="17200" formatCode="General">
                  <c:v>34.4</c:v>
                </c:pt>
                <c:pt idx="17201" formatCode="General">
                  <c:v>34.402000000000001</c:v>
                </c:pt>
                <c:pt idx="17202" formatCode="General">
                  <c:v>34.404000000000003</c:v>
                </c:pt>
                <c:pt idx="17203" formatCode="General">
                  <c:v>34.405999999999999</c:v>
                </c:pt>
                <c:pt idx="17204" formatCode="General">
                  <c:v>34.408000000000001</c:v>
                </c:pt>
                <c:pt idx="17205" formatCode="General">
                  <c:v>34.409999999999997</c:v>
                </c:pt>
                <c:pt idx="17206" formatCode="General">
                  <c:v>34.411999999999999</c:v>
                </c:pt>
                <c:pt idx="17207" formatCode="General">
                  <c:v>34.414000000000001</c:v>
                </c:pt>
                <c:pt idx="17208" formatCode="General">
                  <c:v>34.415999999999997</c:v>
                </c:pt>
                <c:pt idx="17209" formatCode="General">
                  <c:v>34.417999999999999</c:v>
                </c:pt>
                <c:pt idx="17210" formatCode="General">
                  <c:v>34.42</c:v>
                </c:pt>
                <c:pt idx="17211" formatCode="General">
                  <c:v>34.421999999999997</c:v>
                </c:pt>
                <c:pt idx="17212" formatCode="General">
                  <c:v>34.423999999999999</c:v>
                </c:pt>
                <c:pt idx="17213" formatCode="General">
                  <c:v>34.426000000000002</c:v>
                </c:pt>
                <c:pt idx="17214" formatCode="General">
                  <c:v>34.427999999999997</c:v>
                </c:pt>
                <c:pt idx="17215" formatCode="General">
                  <c:v>34.43</c:v>
                </c:pt>
                <c:pt idx="17216" formatCode="General">
                  <c:v>34.432000000000002</c:v>
                </c:pt>
                <c:pt idx="17217" formatCode="General">
                  <c:v>34.433999999999997</c:v>
                </c:pt>
                <c:pt idx="17218" formatCode="General">
                  <c:v>34.436</c:v>
                </c:pt>
                <c:pt idx="17219" formatCode="General">
                  <c:v>34.438000000000002</c:v>
                </c:pt>
                <c:pt idx="17220" formatCode="General">
                  <c:v>34.44</c:v>
                </c:pt>
                <c:pt idx="17221" formatCode="General">
                  <c:v>34.442</c:v>
                </c:pt>
                <c:pt idx="17222" formatCode="General">
                  <c:v>34.444000000000003</c:v>
                </c:pt>
                <c:pt idx="17223" formatCode="General">
                  <c:v>34.445999999999998</c:v>
                </c:pt>
                <c:pt idx="17224" formatCode="General">
                  <c:v>34.448</c:v>
                </c:pt>
                <c:pt idx="17225" formatCode="General">
                  <c:v>34.450000000000003</c:v>
                </c:pt>
                <c:pt idx="17226" formatCode="General">
                  <c:v>34.451999999999998</c:v>
                </c:pt>
                <c:pt idx="17227" formatCode="General">
                  <c:v>34.454000000000001</c:v>
                </c:pt>
                <c:pt idx="17228" formatCode="General">
                  <c:v>34.456000000000003</c:v>
                </c:pt>
                <c:pt idx="17229" formatCode="General">
                  <c:v>34.457999999999998</c:v>
                </c:pt>
                <c:pt idx="17230" formatCode="General">
                  <c:v>34.46</c:v>
                </c:pt>
                <c:pt idx="17231" formatCode="General">
                  <c:v>34.462000000000003</c:v>
                </c:pt>
                <c:pt idx="17232" formatCode="General">
                  <c:v>34.463999999999999</c:v>
                </c:pt>
                <c:pt idx="17233" formatCode="General">
                  <c:v>34.466000000000001</c:v>
                </c:pt>
                <c:pt idx="17234" formatCode="General">
                  <c:v>34.468000000000004</c:v>
                </c:pt>
                <c:pt idx="17235" formatCode="General">
                  <c:v>34.47</c:v>
                </c:pt>
                <c:pt idx="17236" formatCode="General">
                  <c:v>34.472000000000001</c:v>
                </c:pt>
                <c:pt idx="17237" formatCode="General">
                  <c:v>34.473999999999997</c:v>
                </c:pt>
                <c:pt idx="17238" formatCode="General">
                  <c:v>34.475999999999999</c:v>
                </c:pt>
                <c:pt idx="17239" formatCode="General">
                  <c:v>34.478000000000002</c:v>
                </c:pt>
                <c:pt idx="17240" formatCode="General">
                  <c:v>34.479999999999997</c:v>
                </c:pt>
                <c:pt idx="17241" formatCode="General">
                  <c:v>34.481999999999999</c:v>
                </c:pt>
                <c:pt idx="17242" formatCode="General">
                  <c:v>34.484000000000002</c:v>
                </c:pt>
                <c:pt idx="17243" formatCode="General">
                  <c:v>34.485999999999997</c:v>
                </c:pt>
                <c:pt idx="17244" formatCode="General">
                  <c:v>34.488</c:v>
                </c:pt>
                <c:pt idx="17245" formatCode="General">
                  <c:v>34.49</c:v>
                </c:pt>
                <c:pt idx="17246" formatCode="General">
                  <c:v>34.491999999999997</c:v>
                </c:pt>
                <c:pt idx="17247" formatCode="General">
                  <c:v>34.494</c:v>
                </c:pt>
                <c:pt idx="17248" formatCode="General">
                  <c:v>34.496000000000002</c:v>
                </c:pt>
                <c:pt idx="17249" formatCode="General">
                  <c:v>34.497999999999998</c:v>
                </c:pt>
                <c:pt idx="17250" formatCode="General">
                  <c:v>34.5</c:v>
                </c:pt>
                <c:pt idx="17251" formatCode="General">
                  <c:v>34.502000000000002</c:v>
                </c:pt>
                <c:pt idx="17252" formatCode="General">
                  <c:v>34.503999999999998</c:v>
                </c:pt>
                <c:pt idx="17253" formatCode="General">
                  <c:v>34.506</c:v>
                </c:pt>
                <c:pt idx="17254" formatCode="General">
                  <c:v>34.508000000000003</c:v>
                </c:pt>
                <c:pt idx="17255" formatCode="General">
                  <c:v>34.51</c:v>
                </c:pt>
                <c:pt idx="17256" formatCode="General">
                  <c:v>34.512</c:v>
                </c:pt>
                <c:pt idx="17257" formatCode="General">
                  <c:v>34.514000000000003</c:v>
                </c:pt>
                <c:pt idx="17258" formatCode="General">
                  <c:v>34.515999999999998</c:v>
                </c:pt>
                <c:pt idx="17259" formatCode="General">
                  <c:v>34.518000000000001</c:v>
                </c:pt>
                <c:pt idx="17260" formatCode="General">
                  <c:v>34.520000000000003</c:v>
                </c:pt>
                <c:pt idx="17261" formatCode="General">
                  <c:v>34.521999999999998</c:v>
                </c:pt>
                <c:pt idx="17262" formatCode="General">
                  <c:v>34.524000000000001</c:v>
                </c:pt>
                <c:pt idx="17263" formatCode="General">
                  <c:v>34.526000000000003</c:v>
                </c:pt>
                <c:pt idx="17264" formatCode="General">
                  <c:v>34.527999999999999</c:v>
                </c:pt>
                <c:pt idx="17265" formatCode="General">
                  <c:v>34.53</c:v>
                </c:pt>
                <c:pt idx="17266" formatCode="General">
                  <c:v>34.531999999999996</c:v>
                </c:pt>
                <c:pt idx="17267" formatCode="General">
                  <c:v>34.533999999999999</c:v>
                </c:pt>
                <c:pt idx="17268" formatCode="General">
                  <c:v>34.536000000000001</c:v>
                </c:pt>
                <c:pt idx="17269" formatCode="General">
                  <c:v>34.537999999999997</c:v>
                </c:pt>
                <c:pt idx="17270" formatCode="General">
                  <c:v>34.54</c:v>
                </c:pt>
                <c:pt idx="17271" formatCode="General">
                  <c:v>34.542000000000002</c:v>
                </c:pt>
                <c:pt idx="17272" formatCode="General">
                  <c:v>34.543999999999997</c:v>
                </c:pt>
                <c:pt idx="17273" formatCode="General">
                  <c:v>34.545999999999999</c:v>
                </c:pt>
                <c:pt idx="17274" formatCode="General">
                  <c:v>34.548000000000002</c:v>
                </c:pt>
                <c:pt idx="17275" formatCode="General">
                  <c:v>34.549999999999997</c:v>
                </c:pt>
                <c:pt idx="17276" formatCode="General">
                  <c:v>34.552</c:v>
                </c:pt>
                <c:pt idx="17277" formatCode="General">
                  <c:v>34.554000000000002</c:v>
                </c:pt>
                <c:pt idx="17278" formatCode="General">
                  <c:v>34.555999999999997</c:v>
                </c:pt>
                <c:pt idx="17279" formatCode="General">
                  <c:v>34.558</c:v>
                </c:pt>
                <c:pt idx="17280" formatCode="General">
                  <c:v>34.56</c:v>
                </c:pt>
                <c:pt idx="17281" formatCode="General">
                  <c:v>34.561999999999998</c:v>
                </c:pt>
                <c:pt idx="17282" formatCode="General">
                  <c:v>34.564</c:v>
                </c:pt>
                <c:pt idx="17283" formatCode="General">
                  <c:v>34.566000000000003</c:v>
                </c:pt>
                <c:pt idx="17284" formatCode="General">
                  <c:v>34.567999999999998</c:v>
                </c:pt>
                <c:pt idx="17285" formatCode="General">
                  <c:v>34.57</c:v>
                </c:pt>
                <c:pt idx="17286" formatCode="General">
                  <c:v>34.572000000000003</c:v>
                </c:pt>
                <c:pt idx="17287" formatCode="General">
                  <c:v>34.573999999999998</c:v>
                </c:pt>
                <c:pt idx="17288" formatCode="General">
                  <c:v>34.576000000000001</c:v>
                </c:pt>
                <c:pt idx="17289" formatCode="General">
                  <c:v>34.578000000000003</c:v>
                </c:pt>
                <c:pt idx="17290" formatCode="General">
                  <c:v>34.58</c:v>
                </c:pt>
                <c:pt idx="17291" formatCode="General">
                  <c:v>34.582000000000001</c:v>
                </c:pt>
                <c:pt idx="17292" formatCode="General">
                  <c:v>34.584000000000003</c:v>
                </c:pt>
                <c:pt idx="17293" formatCode="General">
                  <c:v>34.585999999999999</c:v>
                </c:pt>
                <c:pt idx="17294" formatCode="General">
                  <c:v>34.588000000000001</c:v>
                </c:pt>
                <c:pt idx="17295" formatCode="General">
                  <c:v>34.590000000000003</c:v>
                </c:pt>
                <c:pt idx="17296" formatCode="General">
                  <c:v>34.591999999999999</c:v>
                </c:pt>
                <c:pt idx="17297" formatCode="General">
                  <c:v>34.594000000000001</c:v>
                </c:pt>
                <c:pt idx="17298" formatCode="General">
                  <c:v>34.595999999999997</c:v>
                </c:pt>
                <c:pt idx="17299" formatCode="General">
                  <c:v>34.597999999999999</c:v>
                </c:pt>
                <c:pt idx="17300" formatCode="General">
                  <c:v>34.6</c:v>
                </c:pt>
                <c:pt idx="17301" formatCode="General">
                  <c:v>34.601999999999997</c:v>
                </c:pt>
                <c:pt idx="17302" formatCode="General">
                  <c:v>34.603999999999999</c:v>
                </c:pt>
                <c:pt idx="17303" formatCode="General">
                  <c:v>34.606000000000002</c:v>
                </c:pt>
                <c:pt idx="17304" formatCode="General">
                  <c:v>34.607999999999997</c:v>
                </c:pt>
                <c:pt idx="17305" formatCode="General">
                  <c:v>34.61</c:v>
                </c:pt>
                <c:pt idx="17306" formatCode="General">
                  <c:v>34.612000000000002</c:v>
                </c:pt>
                <c:pt idx="17307" formatCode="General">
                  <c:v>34.613999999999997</c:v>
                </c:pt>
                <c:pt idx="17308" formatCode="General">
                  <c:v>34.616</c:v>
                </c:pt>
                <c:pt idx="17309" formatCode="General">
                  <c:v>34.618000000000002</c:v>
                </c:pt>
                <c:pt idx="17310" formatCode="General">
                  <c:v>34.619999999999997</c:v>
                </c:pt>
                <c:pt idx="17311" formatCode="General">
                  <c:v>34.622</c:v>
                </c:pt>
                <c:pt idx="17312" formatCode="General">
                  <c:v>34.624000000000002</c:v>
                </c:pt>
                <c:pt idx="17313" formatCode="General">
                  <c:v>34.625999999999998</c:v>
                </c:pt>
                <c:pt idx="17314" formatCode="General">
                  <c:v>34.628</c:v>
                </c:pt>
                <c:pt idx="17315" formatCode="General">
                  <c:v>34.630000000000003</c:v>
                </c:pt>
                <c:pt idx="17316" formatCode="General">
                  <c:v>34.631999999999998</c:v>
                </c:pt>
                <c:pt idx="17317" formatCode="General">
                  <c:v>34.634</c:v>
                </c:pt>
                <c:pt idx="17318" formatCode="General">
                  <c:v>34.636000000000003</c:v>
                </c:pt>
                <c:pt idx="17319" formatCode="General">
                  <c:v>34.637999999999998</c:v>
                </c:pt>
                <c:pt idx="17320" formatCode="General">
                  <c:v>34.64</c:v>
                </c:pt>
                <c:pt idx="17321" formatCode="General">
                  <c:v>34.642000000000003</c:v>
                </c:pt>
                <c:pt idx="17322" formatCode="General">
                  <c:v>34.643999999999998</c:v>
                </c:pt>
                <c:pt idx="17323" formatCode="General">
                  <c:v>34.646000000000001</c:v>
                </c:pt>
                <c:pt idx="17324" formatCode="General">
                  <c:v>34.648000000000003</c:v>
                </c:pt>
                <c:pt idx="17325" formatCode="General">
                  <c:v>34.65</c:v>
                </c:pt>
                <c:pt idx="17326" formatCode="General">
                  <c:v>34.652000000000001</c:v>
                </c:pt>
                <c:pt idx="17327" formatCode="General">
                  <c:v>34.654000000000003</c:v>
                </c:pt>
                <c:pt idx="17328" formatCode="General">
                  <c:v>34.655999999999999</c:v>
                </c:pt>
                <c:pt idx="17329" formatCode="General">
                  <c:v>34.658000000000001</c:v>
                </c:pt>
                <c:pt idx="17330" formatCode="General">
                  <c:v>34.659999999999997</c:v>
                </c:pt>
                <c:pt idx="17331" formatCode="General">
                  <c:v>34.661999999999999</c:v>
                </c:pt>
                <c:pt idx="17332" formatCode="General">
                  <c:v>34.664000000000001</c:v>
                </c:pt>
                <c:pt idx="17333" formatCode="General">
                  <c:v>34.665999999999997</c:v>
                </c:pt>
                <c:pt idx="17334" formatCode="General">
                  <c:v>34.667999999999999</c:v>
                </c:pt>
                <c:pt idx="17335" formatCode="General">
                  <c:v>34.67</c:v>
                </c:pt>
                <c:pt idx="17336" formatCode="General">
                  <c:v>34.671999999999997</c:v>
                </c:pt>
                <c:pt idx="17337" formatCode="General">
                  <c:v>34.673999999999999</c:v>
                </c:pt>
                <c:pt idx="17338" formatCode="General">
                  <c:v>34.676000000000002</c:v>
                </c:pt>
                <c:pt idx="17339" formatCode="General">
                  <c:v>34.677999999999997</c:v>
                </c:pt>
                <c:pt idx="17340" formatCode="General">
                  <c:v>34.68</c:v>
                </c:pt>
                <c:pt idx="17341" formatCode="General">
                  <c:v>34.682000000000002</c:v>
                </c:pt>
                <c:pt idx="17342" formatCode="General">
                  <c:v>34.683999999999997</c:v>
                </c:pt>
                <c:pt idx="17343" formatCode="General">
                  <c:v>34.686</c:v>
                </c:pt>
                <c:pt idx="17344" formatCode="General">
                  <c:v>34.688000000000002</c:v>
                </c:pt>
                <c:pt idx="17345" formatCode="General">
                  <c:v>34.69</c:v>
                </c:pt>
                <c:pt idx="17346" formatCode="General">
                  <c:v>34.692</c:v>
                </c:pt>
                <c:pt idx="17347" formatCode="General">
                  <c:v>34.694000000000003</c:v>
                </c:pt>
                <c:pt idx="17348" formatCode="General">
                  <c:v>34.695999999999998</c:v>
                </c:pt>
                <c:pt idx="17349" formatCode="General">
                  <c:v>34.698</c:v>
                </c:pt>
                <c:pt idx="17350" formatCode="General">
                  <c:v>34.700000000000003</c:v>
                </c:pt>
                <c:pt idx="17351" formatCode="General">
                  <c:v>34.701999999999998</c:v>
                </c:pt>
                <c:pt idx="17352" formatCode="General">
                  <c:v>34.704000000000001</c:v>
                </c:pt>
                <c:pt idx="17353" formatCode="General">
                  <c:v>34.706000000000003</c:v>
                </c:pt>
                <c:pt idx="17354" formatCode="General">
                  <c:v>34.707999999999998</c:v>
                </c:pt>
                <c:pt idx="17355" formatCode="General">
                  <c:v>34.71</c:v>
                </c:pt>
                <c:pt idx="17356" formatCode="General">
                  <c:v>34.712000000000003</c:v>
                </c:pt>
                <c:pt idx="17357" formatCode="General">
                  <c:v>34.713999999999999</c:v>
                </c:pt>
                <c:pt idx="17358" formatCode="General">
                  <c:v>34.716000000000001</c:v>
                </c:pt>
                <c:pt idx="17359" formatCode="General">
                  <c:v>34.718000000000004</c:v>
                </c:pt>
                <c:pt idx="17360" formatCode="General">
                  <c:v>34.72</c:v>
                </c:pt>
                <c:pt idx="17361" formatCode="General">
                  <c:v>34.722000000000001</c:v>
                </c:pt>
                <c:pt idx="17362" formatCode="General">
                  <c:v>34.723999999999997</c:v>
                </c:pt>
                <c:pt idx="17363" formatCode="General">
                  <c:v>34.725999999999999</c:v>
                </c:pt>
                <c:pt idx="17364" formatCode="General">
                  <c:v>34.728000000000002</c:v>
                </c:pt>
                <c:pt idx="17365" formatCode="General">
                  <c:v>34.729999999999997</c:v>
                </c:pt>
                <c:pt idx="17366" formatCode="General">
                  <c:v>34.731999999999999</c:v>
                </c:pt>
                <c:pt idx="17367" formatCode="General">
                  <c:v>34.734000000000002</c:v>
                </c:pt>
                <c:pt idx="17368" formatCode="General">
                  <c:v>34.735999999999997</c:v>
                </c:pt>
                <c:pt idx="17369" formatCode="General">
                  <c:v>34.738</c:v>
                </c:pt>
                <c:pt idx="17370" formatCode="General">
                  <c:v>34.74</c:v>
                </c:pt>
                <c:pt idx="17371" formatCode="General">
                  <c:v>34.741999999999997</c:v>
                </c:pt>
                <c:pt idx="17372" formatCode="General">
                  <c:v>34.744</c:v>
                </c:pt>
                <c:pt idx="17373" formatCode="General">
                  <c:v>34.746000000000002</c:v>
                </c:pt>
                <c:pt idx="17374" formatCode="General">
                  <c:v>34.747999999999998</c:v>
                </c:pt>
                <c:pt idx="17375" formatCode="General">
                  <c:v>34.75</c:v>
                </c:pt>
                <c:pt idx="17376" formatCode="General">
                  <c:v>34.752000000000002</c:v>
                </c:pt>
                <c:pt idx="17377" formatCode="General">
                  <c:v>34.753999999999998</c:v>
                </c:pt>
                <c:pt idx="17378" formatCode="General">
                  <c:v>34.756</c:v>
                </c:pt>
                <c:pt idx="17379" formatCode="General">
                  <c:v>34.758000000000003</c:v>
                </c:pt>
                <c:pt idx="17380" formatCode="General">
                  <c:v>34.76</c:v>
                </c:pt>
                <c:pt idx="17381" formatCode="General">
                  <c:v>34.762</c:v>
                </c:pt>
                <c:pt idx="17382" formatCode="General">
                  <c:v>34.764000000000003</c:v>
                </c:pt>
                <c:pt idx="17383" formatCode="General">
                  <c:v>34.765999999999998</c:v>
                </c:pt>
                <c:pt idx="17384" formatCode="General">
                  <c:v>34.768000000000001</c:v>
                </c:pt>
                <c:pt idx="17385" formatCode="General">
                  <c:v>34.770000000000003</c:v>
                </c:pt>
                <c:pt idx="17386" formatCode="General">
                  <c:v>34.771999999999998</c:v>
                </c:pt>
                <c:pt idx="17387" formatCode="General">
                  <c:v>34.774000000000001</c:v>
                </c:pt>
                <c:pt idx="17388" formatCode="General">
                  <c:v>34.776000000000003</c:v>
                </c:pt>
                <c:pt idx="17389" formatCode="General">
                  <c:v>34.777999999999999</c:v>
                </c:pt>
                <c:pt idx="17390" formatCode="General">
                  <c:v>34.78</c:v>
                </c:pt>
                <c:pt idx="17391" formatCode="General">
                  <c:v>34.781999999999996</c:v>
                </c:pt>
                <c:pt idx="17392" formatCode="General">
                  <c:v>34.783999999999999</c:v>
                </c:pt>
                <c:pt idx="17393" formatCode="General">
                  <c:v>34.786000000000001</c:v>
                </c:pt>
                <c:pt idx="17394" formatCode="General">
                  <c:v>34.787999999999997</c:v>
                </c:pt>
                <c:pt idx="17395" formatCode="General">
                  <c:v>34.79</c:v>
                </c:pt>
                <c:pt idx="17396" formatCode="General">
                  <c:v>34.792000000000002</c:v>
                </c:pt>
                <c:pt idx="17397" formatCode="General">
                  <c:v>34.793999999999997</c:v>
                </c:pt>
                <c:pt idx="17398" formatCode="General">
                  <c:v>34.795999999999999</c:v>
                </c:pt>
                <c:pt idx="17399" formatCode="General">
                  <c:v>34.798000000000002</c:v>
                </c:pt>
                <c:pt idx="17400" formatCode="General">
                  <c:v>34.799999999999997</c:v>
                </c:pt>
                <c:pt idx="17401" formatCode="General">
                  <c:v>34.802</c:v>
                </c:pt>
                <c:pt idx="17402" formatCode="General">
                  <c:v>34.804000000000002</c:v>
                </c:pt>
                <c:pt idx="17403" formatCode="General">
                  <c:v>34.805999999999997</c:v>
                </c:pt>
                <c:pt idx="17404" formatCode="General">
                  <c:v>34.808</c:v>
                </c:pt>
                <c:pt idx="17405" formatCode="General">
                  <c:v>34.81</c:v>
                </c:pt>
                <c:pt idx="17406" formatCode="General">
                  <c:v>34.811999999999998</c:v>
                </c:pt>
                <c:pt idx="17407" formatCode="General">
                  <c:v>34.814</c:v>
                </c:pt>
                <c:pt idx="17408" formatCode="General">
                  <c:v>34.816000000000003</c:v>
                </c:pt>
                <c:pt idx="17409" formatCode="General">
                  <c:v>34.817999999999998</c:v>
                </c:pt>
                <c:pt idx="17410" formatCode="General">
                  <c:v>34.82</c:v>
                </c:pt>
                <c:pt idx="17411" formatCode="General">
                  <c:v>34.822000000000003</c:v>
                </c:pt>
                <c:pt idx="17412" formatCode="General">
                  <c:v>34.823999999999998</c:v>
                </c:pt>
                <c:pt idx="17413" formatCode="General">
                  <c:v>34.826000000000001</c:v>
                </c:pt>
                <c:pt idx="17414" formatCode="General">
                  <c:v>34.828000000000003</c:v>
                </c:pt>
                <c:pt idx="17415" formatCode="General">
                  <c:v>34.83</c:v>
                </c:pt>
                <c:pt idx="17416" formatCode="General">
                  <c:v>34.832000000000001</c:v>
                </c:pt>
                <c:pt idx="17417" formatCode="General">
                  <c:v>34.834000000000003</c:v>
                </c:pt>
                <c:pt idx="17418" formatCode="General">
                  <c:v>34.835999999999999</c:v>
                </c:pt>
                <c:pt idx="17419" formatCode="General">
                  <c:v>34.838000000000001</c:v>
                </c:pt>
                <c:pt idx="17420" formatCode="General">
                  <c:v>34.840000000000003</c:v>
                </c:pt>
                <c:pt idx="17421" formatCode="General">
                  <c:v>34.841999999999999</c:v>
                </c:pt>
                <c:pt idx="17422" formatCode="General">
                  <c:v>34.844000000000001</c:v>
                </c:pt>
                <c:pt idx="17423" formatCode="General">
                  <c:v>34.845999999999997</c:v>
                </c:pt>
                <c:pt idx="17424" formatCode="General">
                  <c:v>34.847999999999999</c:v>
                </c:pt>
                <c:pt idx="17425" formatCode="General">
                  <c:v>34.85</c:v>
                </c:pt>
                <c:pt idx="17426" formatCode="General">
                  <c:v>34.851999999999997</c:v>
                </c:pt>
                <c:pt idx="17427" formatCode="General">
                  <c:v>34.853999999999999</c:v>
                </c:pt>
                <c:pt idx="17428" formatCode="General">
                  <c:v>34.856000000000002</c:v>
                </c:pt>
                <c:pt idx="17429" formatCode="General">
                  <c:v>34.857999999999997</c:v>
                </c:pt>
                <c:pt idx="17430" formatCode="General">
                  <c:v>34.86</c:v>
                </c:pt>
                <c:pt idx="17431" formatCode="General">
                  <c:v>34.862000000000002</c:v>
                </c:pt>
                <c:pt idx="17432" formatCode="General">
                  <c:v>34.863999999999997</c:v>
                </c:pt>
                <c:pt idx="17433" formatCode="General">
                  <c:v>34.866</c:v>
                </c:pt>
                <c:pt idx="17434" formatCode="General">
                  <c:v>34.868000000000002</c:v>
                </c:pt>
                <c:pt idx="17435" formatCode="General">
                  <c:v>34.869999999999997</c:v>
                </c:pt>
                <c:pt idx="17436" formatCode="General">
                  <c:v>34.872</c:v>
                </c:pt>
                <c:pt idx="17437" formatCode="General">
                  <c:v>34.874000000000002</c:v>
                </c:pt>
                <c:pt idx="17438" formatCode="General">
                  <c:v>34.875999999999998</c:v>
                </c:pt>
                <c:pt idx="17439" formatCode="General">
                  <c:v>34.878</c:v>
                </c:pt>
                <c:pt idx="17440" formatCode="General">
                  <c:v>34.880000000000003</c:v>
                </c:pt>
                <c:pt idx="17441" formatCode="General">
                  <c:v>34.881999999999998</c:v>
                </c:pt>
                <c:pt idx="17442" formatCode="General">
                  <c:v>34.884</c:v>
                </c:pt>
                <c:pt idx="17443" formatCode="General">
                  <c:v>34.886000000000003</c:v>
                </c:pt>
                <c:pt idx="17444" formatCode="General">
                  <c:v>34.887999999999998</c:v>
                </c:pt>
                <c:pt idx="17445" formatCode="General">
                  <c:v>34.89</c:v>
                </c:pt>
                <c:pt idx="17446" formatCode="General">
                  <c:v>34.892000000000003</c:v>
                </c:pt>
                <c:pt idx="17447" formatCode="General">
                  <c:v>34.893999999999998</c:v>
                </c:pt>
                <c:pt idx="17448" formatCode="General">
                  <c:v>34.896000000000001</c:v>
                </c:pt>
                <c:pt idx="17449" formatCode="General">
                  <c:v>34.898000000000003</c:v>
                </c:pt>
                <c:pt idx="17450" formatCode="General">
                  <c:v>34.9</c:v>
                </c:pt>
                <c:pt idx="17451" formatCode="General">
                  <c:v>34.902000000000001</c:v>
                </c:pt>
                <c:pt idx="17452" formatCode="General">
                  <c:v>34.904000000000003</c:v>
                </c:pt>
                <c:pt idx="17453" formatCode="General">
                  <c:v>34.905999999999999</c:v>
                </c:pt>
                <c:pt idx="17454" formatCode="General">
                  <c:v>34.908000000000001</c:v>
                </c:pt>
                <c:pt idx="17455" formatCode="General">
                  <c:v>34.909999999999997</c:v>
                </c:pt>
                <c:pt idx="17456" formatCode="General">
                  <c:v>34.911999999999999</c:v>
                </c:pt>
                <c:pt idx="17457" formatCode="General">
                  <c:v>34.914000000000001</c:v>
                </c:pt>
                <c:pt idx="17458" formatCode="General">
                  <c:v>34.915999999999997</c:v>
                </c:pt>
                <c:pt idx="17459" formatCode="General">
                  <c:v>34.917999999999999</c:v>
                </c:pt>
                <c:pt idx="17460" formatCode="General">
                  <c:v>34.92</c:v>
                </c:pt>
                <c:pt idx="17461" formatCode="General">
                  <c:v>34.921999999999997</c:v>
                </c:pt>
                <c:pt idx="17462" formatCode="General">
                  <c:v>34.923999999999999</c:v>
                </c:pt>
                <c:pt idx="17463" formatCode="General">
                  <c:v>34.926000000000002</c:v>
                </c:pt>
                <c:pt idx="17464" formatCode="General">
                  <c:v>34.927999999999997</c:v>
                </c:pt>
                <c:pt idx="17465" formatCode="General">
                  <c:v>34.93</c:v>
                </c:pt>
                <c:pt idx="17466" formatCode="General">
                  <c:v>34.932000000000002</c:v>
                </c:pt>
                <c:pt idx="17467" formatCode="General">
                  <c:v>34.933999999999997</c:v>
                </c:pt>
                <c:pt idx="17468" formatCode="General">
                  <c:v>34.936</c:v>
                </c:pt>
                <c:pt idx="17469" formatCode="General">
                  <c:v>34.938000000000002</c:v>
                </c:pt>
                <c:pt idx="17470" formatCode="General">
                  <c:v>34.94</c:v>
                </c:pt>
                <c:pt idx="17471" formatCode="General">
                  <c:v>34.942</c:v>
                </c:pt>
                <c:pt idx="17472" formatCode="General">
                  <c:v>34.944000000000003</c:v>
                </c:pt>
                <c:pt idx="17473" formatCode="General">
                  <c:v>34.945999999999998</c:v>
                </c:pt>
                <c:pt idx="17474" formatCode="General">
                  <c:v>34.948</c:v>
                </c:pt>
                <c:pt idx="17475" formatCode="General">
                  <c:v>34.950000000000003</c:v>
                </c:pt>
                <c:pt idx="17476" formatCode="General">
                  <c:v>34.951999999999998</c:v>
                </c:pt>
                <c:pt idx="17477" formatCode="General">
                  <c:v>34.954000000000001</c:v>
                </c:pt>
                <c:pt idx="17478" formatCode="General">
                  <c:v>34.956000000000003</c:v>
                </c:pt>
                <c:pt idx="17479" formatCode="General">
                  <c:v>34.957999999999998</c:v>
                </c:pt>
                <c:pt idx="17480" formatCode="General">
                  <c:v>34.96</c:v>
                </c:pt>
                <c:pt idx="17481" formatCode="General">
                  <c:v>34.962000000000003</c:v>
                </c:pt>
                <c:pt idx="17482" formatCode="General">
                  <c:v>34.963999999999999</c:v>
                </c:pt>
                <c:pt idx="17483" formatCode="General">
                  <c:v>34.966000000000001</c:v>
                </c:pt>
                <c:pt idx="17484" formatCode="General">
                  <c:v>34.968000000000004</c:v>
                </c:pt>
                <c:pt idx="17485" formatCode="General">
                  <c:v>34.97</c:v>
                </c:pt>
                <c:pt idx="17486" formatCode="General">
                  <c:v>34.972000000000001</c:v>
                </c:pt>
                <c:pt idx="17487" formatCode="General">
                  <c:v>34.973999999999997</c:v>
                </c:pt>
                <c:pt idx="17488" formatCode="General">
                  <c:v>34.975999999999999</c:v>
                </c:pt>
                <c:pt idx="17489" formatCode="General">
                  <c:v>34.978000000000002</c:v>
                </c:pt>
                <c:pt idx="17490" formatCode="General">
                  <c:v>34.979999999999997</c:v>
                </c:pt>
                <c:pt idx="17491" formatCode="General">
                  <c:v>34.981999999999999</c:v>
                </c:pt>
                <c:pt idx="17492" formatCode="General">
                  <c:v>34.984000000000002</c:v>
                </c:pt>
                <c:pt idx="17493" formatCode="General">
                  <c:v>34.985999999999997</c:v>
                </c:pt>
                <c:pt idx="17494" formatCode="General">
                  <c:v>34.988</c:v>
                </c:pt>
                <c:pt idx="17495" formatCode="General">
                  <c:v>34.99</c:v>
                </c:pt>
                <c:pt idx="17496" formatCode="General">
                  <c:v>34.991999999999997</c:v>
                </c:pt>
                <c:pt idx="17497" formatCode="General">
                  <c:v>34.994</c:v>
                </c:pt>
                <c:pt idx="17498" formatCode="General">
                  <c:v>34.996000000000002</c:v>
                </c:pt>
                <c:pt idx="17499" formatCode="General">
                  <c:v>34.997999999999998</c:v>
                </c:pt>
                <c:pt idx="17500" formatCode="General">
                  <c:v>35</c:v>
                </c:pt>
                <c:pt idx="17501" formatCode="General">
                  <c:v>35.002000000000002</c:v>
                </c:pt>
                <c:pt idx="17502" formatCode="General">
                  <c:v>35.003999999999998</c:v>
                </c:pt>
                <c:pt idx="17503" formatCode="General">
                  <c:v>35.006</c:v>
                </c:pt>
                <c:pt idx="17504" formatCode="General">
                  <c:v>35.008000000000003</c:v>
                </c:pt>
                <c:pt idx="17505" formatCode="General">
                  <c:v>35.01</c:v>
                </c:pt>
                <c:pt idx="17506" formatCode="General">
                  <c:v>35.012</c:v>
                </c:pt>
                <c:pt idx="17507" formatCode="General">
                  <c:v>35.014000000000003</c:v>
                </c:pt>
                <c:pt idx="17508" formatCode="General">
                  <c:v>35.015999999999998</c:v>
                </c:pt>
                <c:pt idx="17509" formatCode="General">
                  <c:v>35.018000000000001</c:v>
                </c:pt>
                <c:pt idx="17510" formatCode="General">
                  <c:v>35.020000000000003</c:v>
                </c:pt>
                <c:pt idx="17511" formatCode="General">
                  <c:v>35.021999999999998</c:v>
                </c:pt>
                <c:pt idx="17512" formatCode="General">
                  <c:v>35.024000000000001</c:v>
                </c:pt>
                <c:pt idx="17513" formatCode="General">
                  <c:v>35.026000000000003</c:v>
                </c:pt>
                <c:pt idx="17514" formatCode="General">
                  <c:v>35.027999999999999</c:v>
                </c:pt>
                <c:pt idx="17515" formatCode="General">
                  <c:v>35.03</c:v>
                </c:pt>
                <c:pt idx="17516" formatCode="General">
                  <c:v>35.031999999999996</c:v>
                </c:pt>
                <c:pt idx="17517" formatCode="General">
                  <c:v>35.033999999999999</c:v>
                </c:pt>
                <c:pt idx="17518" formatCode="General">
                  <c:v>35.036000000000001</c:v>
                </c:pt>
                <c:pt idx="17519" formatCode="General">
                  <c:v>35.037999999999997</c:v>
                </c:pt>
                <c:pt idx="17520" formatCode="General">
                  <c:v>35.04</c:v>
                </c:pt>
                <c:pt idx="17521" formatCode="General">
                  <c:v>35.042000000000002</c:v>
                </c:pt>
                <c:pt idx="17522" formatCode="General">
                  <c:v>35.043999999999997</c:v>
                </c:pt>
                <c:pt idx="17523" formatCode="General">
                  <c:v>35.045999999999999</c:v>
                </c:pt>
                <c:pt idx="17524" formatCode="General">
                  <c:v>35.048000000000002</c:v>
                </c:pt>
                <c:pt idx="17525" formatCode="General">
                  <c:v>35.049999999999997</c:v>
                </c:pt>
                <c:pt idx="17526" formatCode="General">
                  <c:v>35.052</c:v>
                </c:pt>
                <c:pt idx="17527" formatCode="General">
                  <c:v>35.054000000000002</c:v>
                </c:pt>
                <c:pt idx="17528" formatCode="General">
                  <c:v>35.055999999999997</c:v>
                </c:pt>
                <c:pt idx="17529" formatCode="General">
                  <c:v>35.058</c:v>
                </c:pt>
                <c:pt idx="17530" formatCode="General">
                  <c:v>35.06</c:v>
                </c:pt>
                <c:pt idx="17531" formatCode="General">
                  <c:v>35.061999999999998</c:v>
                </c:pt>
                <c:pt idx="17532" formatCode="General">
                  <c:v>35.064</c:v>
                </c:pt>
                <c:pt idx="17533" formatCode="General">
                  <c:v>35.066000000000003</c:v>
                </c:pt>
                <c:pt idx="17534" formatCode="General">
                  <c:v>35.067999999999998</c:v>
                </c:pt>
                <c:pt idx="17535" formatCode="General">
                  <c:v>35.07</c:v>
                </c:pt>
                <c:pt idx="17536" formatCode="General">
                  <c:v>35.072000000000003</c:v>
                </c:pt>
                <c:pt idx="17537" formatCode="General">
                  <c:v>35.073999999999998</c:v>
                </c:pt>
                <c:pt idx="17538" formatCode="General">
                  <c:v>35.076000000000001</c:v>
                </c:pt>
                <c:pt idx="17539" formatCode="General">
                  <c:v>35.078000000000003</c:v>
                </c:pt>
                <c:pt idx="17540" formatCode="General">
                  <c:v>35.08</c:v>
                </c:pt>
                <c:pt idx="17541" formatCode="General">
                  <c:v>35.082000000000001</c:v>
                </c:pt>
                <c:pt idx="17542" formatCode="General">
                  <c:v>35.084000000000003</c:v>
                </c:pt>
                <c:pt idx="17543" formatCode="General">
                  <c:v>35.085999999999999</c:v>
                </c:pt>
                <c:pt idx="17544" formatCode="General">
                  <c:v>35.088000000000001</c:v>
                </c:pt>
                <c:pt idx="17545" formatCode="General">
                  <c:v>35.090000000000003</c:v>
                </c:pt>
                <c:pt idx="17546" formatCode="General">
                  <c:v>35.091999999999999</c:v>
                </c:pt>
                <c:pt idx="17547" formatCode="General">
                  <c:v>35.094000000000001</c:v>
                </c:pt>
                <c:pt idx="17548" formatCode="General">
                  <c:v>35.095999999999997</c:v>
                </c:pt>
                <c:pt idx="17549" formatCode="General">
                  <c:v>35.097999999999999</c:v>
                </c:pt>
                <c:pt idx="17550" formatCode="General">
                  <c:v>35.1</c:v>
                </c:pt>
                <c:pt idx="17551" formatCode="General">
                  <c:v>35.101999999999997</c:v>
                </c:pt>
                <c:pt idx="17552" formatCode="General">
                  <c:v>35.103999999999999</c:v>
                </c:pt>
                <c:pt idx="17553" formatCode="General">
                  <c:v>35.106000000000002</c:v>
                </c:pt>
                <c:pt idx="17554" formatCode="General">
                  <c:v>35.107999999999997</c:v>
                </c:pt>
                <c:pt idx="17555" formatCode="General">
                  <c:v>35.11</c:v>
                </c:pt>
                <c:pt idx="17556" formatCode="General">
                  <c:v>35.112000000000002</c:v>
                </c:pt>
                <c:pt idx="17557" formatCode="General">
                  <c:v>35.113999999999997</c:v>
                </c:pt>
                <c:pt idx="17558" formatCode="General">
                  <c:v>35.116</c:v>
                </c:pt>
                <c:pt idx="17559" formatCode="General">
                  <c:v>35.118000000000002</c:v>
                </c:pt>
                <c:pt idx="17560" formatCode="General">
                  <c:v>35.119999999999997</c:v>
                </c:pt>
                <c:pt idx="17561" formatCode="General">
                  <c:v>35.122</c:v>
                </c:pt>
                <c:pt idx="17562" formatCode="General">
                  <c:v>35.124000000000002</c:v>
                </c:pt>
                <c:pt idx="17563" formatCode="General">
                  <c:v>35.125999999999998</c:v>
                </c:pt>
                <c:pt idx="17564" formatCode="General">
                  <c:v>35.128</c:v>
                </c:pt>
                <c:pt idx="17565" formatCode="General">
                  <c:v>35.130000000000003</c:v>
                </c:pt>
                <c:pt idx="17566" formatCode="General">
                  <c:v>35.131999999999998</c:v>
                </c:pt>
                <c:pt idx="17567" formatCode="General">
                  <c:v>35.134</c:v>
                </c:pt>
                <c:pt idx="17568" formatCode="General">
                  <c:v>35.136000000000003</c:v>
                </c:pt>
                <c:pt idx="17569" formatCode="General">
                  <c:v>35.137999999999998</c:v>
                </c:pt>
                <c:pt idx="17570" formatCode="General">
                  <c:v>35.14</c:v>
                </c:pt>
                <c:pt idx="17571" formatCode="General">
                  <c:v>35.142000000000003</c:v>
                </c:pt>
                <c:pt idx="17572" formatCode="General">
                  <c:v>35.143999999999998</c:v>
                </c:pt>
                <c:pt idx="17573" formatCode="General">
                  <c:v>35.146000000000001</c:v>
                </c:pt>
                <c:pt idx="17574" formatCode="General">
                  <c:v>35.148000000000003</c:v>
                </c:pt>
                <c:pt idx="17575" formatCode="General">
                  <c:v>35.15</c:v>
                </c:pt>
                <c:pt idx="17576" formatCode="General">
                  <c:v>35.152000000000001</c:v>
                </c:pt>
                <c:pt idx="17577" formatCode="General">
                  <c:v>35.154000000000003</c:v>
                </c:pt>
                <c:pt idx="17578" formatCode="General">
                  <c:v>35.155999999999999</c:v>
                </c:pt>
                <c:pt idx="17579" formatCode="General">
                  <c:v>35.158000000000001</c:v>
                </c:pt>
                <c:pt idx="17580" formatCode="General">
                  <c:v>35.159999999999997</c:v>
                </c:pt>
                <c:pt idx="17581" formatCode="General">
                  <c:v>35.161999999999999</c:v>
                </c:pt>
                <c:pt idx="17582" formatCode="General">
                  <c:v>35.164000000000001</c:v>
                </c:pt>
                <c:pt idx="17583" formatCode="General">
                  <c:v>35.165999999999997</c:v>
                </c:pt>
                <c:pt idx="17584" formatCode="General">
                  <c:v>35.167999999999999</c:v>
                </c:pt>
                <c:pt idx="17585" formatCode="General">
                  <c:v>35.17</c:v>
                </c:pt>
                <c:pt idx="17586" formatCode="General">
                  <c:v>35.171999999999997</c:v>
                </c:pt>
                <c:pt idx="17587" formatCode="General">
                  <c:v>35.173999999999999</c:v>
                </c:pt>
                <c:pt idx="17588" formatCode="General">
                  <c:v>35.176000000000002</c:v>
                </c:pt>
                <c:pt idx="17589" formatCode="General">
                  <c:v>35.177999999999997</c:v>
                </c:pt>
                <c:pt idx="17590" formatCode="General">
                  <c:v>35.18</c:v>
                </c:pt>
                <c:pt idx="17591" formatCode="General">
                  <c:v>35.182000000000002</c:v>
                </c:pt>
                <c:pt idx="17592" formatCode="General">
                  <c:v>35.183999999999997</c:v>
                </c:pt>
                <c:pt idx="17593" formatCode="General">
                  <c:v>35.186</c:v>
                </c:pt>
                <c:pt idx="17594" formatCode="General">
                  <c:v>35.188000000000002</c:v>
                </c:pt>
                <c:pt idx="17595" formatCode="General">
                  <c:v>35.19</c:v>
                </c:pt>
                <c:pt idx="17596" formatCode="General">
                  <c:v>35.192</c:v>
                </c:pt>
                <c:pt idx="17597" formatCode="General">
                  <c:v>35.194000000000003</c:v>
                </c:pt>
                <c:pt idx="17598" formatCode="General">
                  <c:v>35.195999999999998</c:v>
                </c:pt>
                <c:pt idx="17599" formatCode="General">
                  <c:v>35.198</c:v>
                </c:pt>
                <c:pt idx="17600" formatCode="General">
                  <c:v>35.200000000000003</c:v>
                </c:pt>
                <c:pt idx="17601" formatCode="General">
                  <c:v>35.201999999999998</c:v>
                </c:pt>
                <c:pt idx="17602" formatCode="General">
                  <c:v>35.204000000000001</c:v>
                </c:pt>
                <c:pt idx="17603" formatCode="General">
                  <c:v>35.206000000000003</c:v>
                </c:pt>
                <c:pt idx="17604" formatCode="General">
                  <c:v>35.207999999999998</c:v>
                </c:pt>
                <c:pt idx="17605" formatCode="General">
                  <c:v>35.21</c:v>
                </c:pt>
                <c:pt idx="17606" formatCode="General">
                  <c:v>35.212000000000003</c:v>
                </c:pt>
                <c:pt idx="17607" formatCode="General">
                  <c:v>35.213999999999999</c:v>
                </c:pt>
                <c:pt idx="17608" formatCode="General">
                  <c:v>35.216000000000001</c:v>
                </c:pt>
                <c:pt idx="17609" formatCode="General">
                  <c:v>35.218000000000004</c:v>
                </c:pt>
                <c:pt idx="17610" formatCode="General">
                  <c:v>35.22</c:v>
                </c:pt>
                <c:pt idx="17611" formatCode="General">
                  <c:v>35.222000000000001</c:v>
                </c:pt>
                <c:pt idx="17612" formatCode="General">
                  <c:v>35.223999999999997</c:v>
                </c:pt>
                <c:pt idx="17613" formatCode="General">
                  <c:v>35.225999999999999</c:v>
                </c:pt>
                <c:pt idx="17614" formatCode="General">
                  <c:v>35.228000000000002</c:v>
                </c:pt>
                <c:pt idx="17615" formatCode="General">
                  <c:v>35.229999999999997</c:v>
                </c:pt>
                <c:pt idx="17616" formatCode="General">
                  <c:v>35.231999999999999</c:v>
                </c:pt>
                <c:pt idx="17617" formatCode="General">
                  <c:v>35.234000000000002</c:v>
                </c:pt>
                <c:pt idx="17618" formatCode="General">
                  <c:v>35.235999999999997</c:v>
                </c:pt>
                <c:pt idx="17619" formatCode="General">
                  <c:v>35.238</c:v>
                </c:pt>
                <c:pt idx="17620" formatCode="General">
                  <c:v>35.24</c:v>
                </c:pt>
                <c:pt idx="17621" formatCode="General">
                  <c:v>35.241999999999997</c:v>
                </c:pt>
                <c:pt idx="17622" formatCode="General">
                  <c:v>35.244</c:v>
                </c:pt>
                <c:pt idx="17623" formatCode="General">
                  <c:v>35.246000000000002</c:v>
                </c:pt>
                <c:pt idx="17624" formatCode="General">
                  <c:v>35.247999999999998</c:v>
                </c:pt>
                <c:pt idx="17625" formatCode="General">
                  <c:v>35.25</c:v>
                </c:pt>
                <c:pt idx="17626" formatCode="General">
                  <c:v>35.252000000000002</c:v>
                </c:pt>
                <c:pt idx="17627" formatCode="General">
                  <c:v>35.253999999999998</c:v>
                </c:pt>
                <c:pt idx="17628" formatCode="General">
                  <c:v>35.256</c:v>
                </c:pt>
                <c:pt idx="17629" formatCode="General">
                  <c:v>35.258000000000003</c:v>
                </c:pt>
                <c:pt idx="17630" formatCode="General">
                  <c:v>35.26</c:v>
                </c:pt>
                <c:pt idx="17631" formatCode="General">
                  <c:v>35.262</c:v>
                </c:pt>
                <c:pt idx="17632" formatCode="General">
                  <c:v>35.264000000000003</c:v>
                </c:pt>
                <c:pt idx="17633" formatCode="General">
                  <c:v>35.265999999999998</c:v>
                </c:pt>
                <c:pt idx="17634" formatCode="General">
                  <c:v>35.268000000000001</c:v>
                </c:pt>
                <c:pt idx="17635" formatCode="General">
                  <c:v>35.270000000000003</c:v>
                </c:pt>
                <c:pt idx="17636" formatCode="General">
                  <c:v>35.271999999999998</c:v>
                </c:pt>
                <c:pt idx="17637" formatCode="General">
                  <c:v>35.274000000000001</c:v>
                </c:pt>
                <c:pt idx="17638" formatCode="General">
                  <c:v>35.276000000000003</c:v>
                </c:pt>
                <c:pt idx="17639" formatCode="General">
                  <c:v>35.277999999999999</c:v>
                </c:pt>
                <c:pt idx="17640" formatCode="General">
                  <c:v>35.28</c:v>
                </c:pt>
                <c:pt idx="17641" formatCode="General">
                  <c:v>35.281999999999996</c:v>
                </c:pt>
                <c:pt idx="17642" formatCode="General">
                  <c:v>35.283999999999999</c:v>
                </c:pt>
                <c:pt idx="17643" formatCode="General">
                  <c:v>35.286000000000001</c:v>
                </c:pt>
                <c:pt idx="17644" formatCode="General">
                  <c:v>35.287999999999997</c:v>
                </c:pt>
                <c:pt idx="17645" formatCode="General">
                  <c:v>35.29</c:v>
                </c:pt>
                <c:pt idx="17646" formatCode="General">
                  <c:v>35.292000000000002</c:v>
                </c:pt>
                <c:pt idx="17647" formatCode="General">
                  <c:v>35.293999999999997</c:v>
                </c:pt>
                <c:pt idx="17648" formatCode="General">
                  <c:v>35.295999999999999</c:v>
                </c:pt>
                <c:pt idx="17649" formatCode="General">
                  <c:v>35.298000000000002</c:v>
                </c:pt>
                <c:pt idx="17650" formatCode="General">
                  <c:v>35.299999999999997</c:v>
                </c:pt>
                <c:pt idx="17651" formatCode="General">
                  <c:v>35.302</c:v>
                </c:pt>
                <c:pt idx="17652" formatCode="General">
                  <c:v>35.304000000000002</c:v>
                </c:pt>
                <c:pt idx="17653" formatCode="General">
                  <c:v>35.305999999999997</c:v>
                </c:pt>
                <c:pt idx="17654" formatCode="General">
                  <c:v>35.308</c:v>
                </c:pt>
                <c:pt idx="17655" formatCode="General">
                  <c:v>35.31</c:v>
                </c:pt>
                <c:pt idx="17656" formatCode="General">
                  <c:v>35.311999999999998</c:v>
                </c:pt>
                <c:pt idx="17657" formatCode="General">
                  <c:v>35.314</c:v>
                </c:pt>
                <c:pt idx="17658" formatCode="General">
                  <c:v>35.316000000000003</c:v>
                </c:pt>
                <c:pt idx="17659" formatCode="General">
                  <c:v>35.317999999999998</c:v>
                </c:pt>
                <c:pt idx="17660" formatCode="General">
                  <c:v>35.32</c:v>
                </c:pt>
                <c:pt idx="17661" formatCode="General">
                  <c:v>35.322000000000003</c:v>
                </c:pt>
                <c:pt idx="17662" formatCode="General">
                  <c:v>35.323999999999998</c:v>
                </c:pt>
                <c:pt idx="17663" formatCode="General">
                  <c:v>35.326000000000001</c:v>
                </c:pt>
                <c:pt idx="17664" formatCode="General">
                  <c:v>35.328000000000003</c:v>
                </c:pt>
                <c:pt idx="17665" formatCode="General">
                  <c:v>35.33</c:v>
                </c:pt>
                <c:pt idx="17666" formatCode="General">
                  <c:v>35.332000000000001</c:v>
                </c:pt>
                <c:pt idx="17667" formatCode="General">
                  <c:v>35.334000000000003</c:v>
                </c:pt>
                <c:pt idx="17668" formatCode="General">
                  <c:v>35.335999999999999</c:v>
                </c:pt>
                <c:pt idx="17669" formatCode="General">
                  <c:v>35.338000000000001</c:v>
                </c:pt>
                <c:pt idx="17670" formatCode="General">
                  <c:v>35.340000000000003</c:v>
                </c:pt>
                <c:pt idx="17671" formatCode="General">
                  <c:v>35.341999999999999</c:v>
                </c:pt>
                <c:pt idx="17672" formatCode="General">
                  <c:v>35.344000000000001</c:v>
                </c:pt>
                <c:pt idx="17673" formatCode="General">
                  <c:v>35.345999999999997</c:v>
                </c:pt>
                <c:pt idx="17674" formatCode="General">
                  <c:v>35.347999999999999</c:v>
                </c:pt>
                <c:pt idx="17675" formatCode="General">
                  <c:v>35.35</c:v>
                </c:pt>
                <c:pt idx="17676" formatCode="General">
                  <c:v>35.351999999999997</c:v>
                </c:pt>
                <c:pt idx="17677" formatCode="General">
                  <c:v>35.353999999999999</c:v>
                </c:pt>
                <c:pt idx="17678" formatCode="General">
                  <c:v>35.356000000000002</c:v>
                </c:pt>
                <c:pt idx="17679" formatCode="General">
                  <c:v>35.357999999999997</c:v>
                </c:pt>
                <c:pt idx="17680" formatCode="General">
                  <c:v>35.36</c:v>
                </c:pt>
                <c:pt idx="17681" formatCode="General">
                  <c:v>35.362000000000002</c:v>
                </c:pt>
                <c:pt idx="17682" formatCode="General">
                  <c:v>35.363999999999997</c:v>
                </c:pt>
                <c:pt idx="17683" formatCode="General">
                  <c:v>35.366</c:v>
                </c:pt>
                <c:pt idx="17684" formatCode="General">
                  <c:v>35.368000000000002</c:v>
                </c:pt>
                <c:pt idx="17685" formatCode="General">
                  <c:v>35.369999999999997</c:v>
                </c:pt>
                <c:pt idx="17686" formatCode="General">
                  <c:v>35.372</c:v>
                </c:pt>
                <c:pt idx="17687" formatCode="General">
                  <c:v>35.374000000000002</c:v>
                </c:pt>
                <c:pt idx="17688" formatCode="General">
                  <c:v>35.375999999999998</c:v>
                </c:pt>
                <c:pt idx="17689" formatCode="General">
                  <c:v>35.378</c:v>
                </c:pt>
                <c:pt idx="17690" formatCode="General">
                  <c:v>35.380000000000003</c:v>
                </c:pt>
                <c:pt idx="17691" formatCode="General">
                  <c:v>35.381999999999998</c:v>
                </c:pt>
                <c:pt idx="17692" formatCode="General">
                  <c:v>35.384</c:v>
                </c:pt>
                <c:pt idx="17693" formatCode="General">
                  <c:v>35.386000000000003</c:v>
                </c:pt>
                <c:pt idx="17694" formatCode="General">
                  <c:v>35.387999999999998</c:v>
                </c:pt>
                <c:pt idx="17695" formatCode="General">
                  <c:v>35.39</c:v>
                </c:pt>
                <c:pt idx="17696" formatCode="General">
                  <c:v>35.392000000000003</c:v>
                </c:pt>
                <c:pt idx="17697" formatCode="General">
                  <c:v>35.393999999999998</c:v>
                </c:pt>
                <c:pt idx="17698" formatCode="General">
                  <c:v>35.396000000000001</c:v>
                </c:pt>
                <c:pt idx="17699" formatCode="General">
                  <c:v>35.398000000000003</c:v>
                </c:pt>
                <c:pt idx="17700" formatCode="General">
                  <c:v>35.4</c:v>
                </c:pt>
                <c:pt idx="17701" formatCode="General">
                  <c:v>35.402000000000001</c:v>
                </c:pt>
                <c:pt idx="17702" formatCode="General">
                  <c:v>35.404000000000003</c:v>
                </c:pt>
                <c:pt idx="17703" formatCode="General">
                  <c:v>35.405999999999999</c:v>
                </c:pt>
                <c:pt idx="17704" formatCode="General">
                  <c:v>35.408000000000001</c:v>
                </c:pt>
                <c:pt idx="17705" formatCode="General">
                  <c:v>35.409999999999997</c:v>
                </c:pt>
                <c:pt idx="17706" formatCode="General">
                  <c:v>35.411999999999999</c:v>
                </c:pt>
                <c:pt idx="17707" formatCode="General">
                  <c:v>35.414000000000001</c:v>
                </c:pt>
                <c:pt idx="17708" formatCode="General">
                  <c:v>35.415999999999997</c:v>
                </c:pt>
                <c:pt idx="17709" formatCode="General">
                  <c:v>35.417999999999999</c:v>
                </c:pt>
                <c:pt idx="17710" formatCode="General">
                  <c:v>35.42</c:v>
                </c:pt>
                <c:pt idx="17711" formatCode="General">
                  <c:v>35.421999999999997</c:v>
                </c:pt>
                <c:pt idx="17712" formatCode="General">
                  <c:v>35.423999999999999</c:v>
                </c:pt>
                <c:pt idx="17713" formatCode="General">
                  <c:v>35.426000000000002</c:v>
                </c:pt>
                <c:pt idx="17714" formatCode="General">
                  <c:v>35.427999999999997</c:v>
                </c:pt>
                <c:pt idx="17715" formatCode="General">
                  <c:v>35.43</c:v>
                </c:pt>
                <c:pt idx="17716" formatCode="General">
                  <c:v>35.432000000000002</c:v>
                </c:pt>
                <c:pt idx="17717" formatCode="General">
                  <c:v>35.433999999999997</c:v>
                </c:pt>
                <c:pt idx="17718" formatCode="General">
                  <c:v>35.436</c:v>
                </c:pt>
                <c:pt idx="17719" formatCode="General">
                  <c:v>35.438000000000002</c:v>
                </c:pt>
                <c:pt idx="17720" formatCode="General">
                  <c:v>35.44</c:v>
                </c:pt>
                <c:pt idx="17721" formatCode="General">
                  <c:v>35.442</c:v>
                </c:pt>
                <c:pt idx="17722" formatCode="General">
                  <c:v>35.444000000000003</c:v>
                </c:pt>
                <c:pt idx="17723" formatCode="General">
                  <c:v>35.445999999999998</c:v>
                </c:pt>
                <c:pt idx="17724" formatCode="General">
                  <c:v>35.448</c:v>
                </c:pt>
                <c:pt idx="17725" formatCode="General">
                  <c:v>35.450000000000003</c:v>
                </c:pt>
                <c:pt idx="17726" formatCode="General">
                  <c:v>35.451999999999998</c:v>
                </c:pt>
                <c:pt idx="17727" formatCode="General">
                  <c:v>35.454000000000001</c:v>
                </c:pt>
                <c:pt idx="17728" formatCode="General">
                  <c:v>35.456000000000003</c:v>
                </c:pt>
                <c:pt idx="17729" formatCode="General">
                  <c:v>35.457999999999998</c:v>
                </c:pt>
                <c:pt idx="17730" formatCode="General">
                  <c:v>35.46</c:v>
                </c:pt>
                <c:pt idx="17731" formatCode="General">
                  <c:v>35.462000000000003</c:v>
                </c:pt>
                <c:pt idx="17732" formatCode="General">
                  <c:v>35.463999999999999</c:v>
                </c:pt>
                <c:pt idx="17733" formatCode="General">
                  <c:v>35.466000000000001</c:v>
                </c:pt>
                <c:pt idx="17734" formatCode="General">
                  <c:v>35.468000000000004</c:v>
                </c:pt>
                <c:pt idx="17735" formatCode="General">
                  <c:v>35.47</c:v>
                </c:pt>
                <c:pt idx="17736" formatCode="General">
                  <c:v>35.472000000000001</c:v>
                </c:pt>
                <c:pt idx="17737" formatCode="General">
                  <c:v>35.473999999999997</c:v>
                </c:pt>
                <c:pt idx="17738" formatCode="General">
                  <c:v>35.475999999999999</c:v>
                </c:pt>
                <c:pt idx="17739" formatCode="General">
                  <c:v>35.478000000000002</c:v>
                </c:pt>
                <c:pt idx="17740" formatCode="General">
                  <c:v>35.479999999999997</c:v>
                </c:pt>
                <c:pt idx="17741" formatCode="General">
                  <c:v>35.481999999999999</c:v>
                </c:pt>
                <c:pt idx="17742" formatCode="General">
                  <c:v>35.484000000000002</c:v>
                </c:pt>
                <c:pt idx="17743" formatCode="General">
                  <c:v>35.485999999999997</c:v>
                </c:pt>
                <c:pt idx="17744" formatCode="General">
                  <c:v>35.488</c:v>
                </c:pt>
                <c:pt idx="17745" formatCode="General">
                  <c:v>35.49</c:v>
                </c:pt>
                <c:pt idx="17746" formatCode="General">
                  <c:v>35.491999999999997</c:v>
                </c:pt>
                <c:pt idx="17747" formatCode="General">
                  <c:v>35.494</c:v>
                </c:pt>
                <c:pt idx="17748" formatCode="General">
                  <c:v>35.496000000000002</c:v>
                </c:pt>
                <c:pt idx="17749" formatCode="General">
                  <c:v>35.497999999999998</c:v>
                </c:pt>
                <c:pt idx="17750" formatCode="General">
                  <c:v>35.5</c:v>
                </c:pt>
                <c:pt idx="17751" formatCode="General">
                  <c:v>35.502000000000002</c:v>
                </c:pt>
                <c:pt idx="17752" formatCode="General">
                  <c:v>35.503999999999998</c:v>
                </c:pt>
                <c:pt idx="17753" formatCode="General">
                  <c:v>35.506</c:v>
                </c:pt>
                <c:pt idx="17754" formatCode="General">
                  <c:v>35.508000000000003</c:v>
                </c:pt>
                <c:pt idx="17755" formatCode="General">
                  <c:v>35.51</c:v>
                </c:pt>
                <c:pt idx="17756" formatCode="General">
                  <c:v>35.512</c:v>
                </c:pt>
                <c:pt idx="17757" formatCode="General">
                  <c:v>35.514000000000003</c:v>
                </c:pt>
                <c:pt idx="17758" formatCode="General">
                  <c:v>35.515999999999998</c:v>
                </c:pt>
                <c:pt idx="17759" formatCode="General">
                  <c:v>35.518000000000001</c:v>
                </c:pt>
                <c:pt idx="17760" formatCode="General">
                  <c:v>35.520000000000003</c:v>
                </c:pt>
                <c:pt idx="17761" formatCode="General">
                  <c:v>35.521999999999998</c:v>
                </c:pt>
                <c:pt idx="17762" formatCode="General">
                  <c:v>35.524000000000001</c:v>
                </c:pt>
                <c:pt idx="17763" formatCode="General">
                  <c:v>35.526000000000003</c:v>
                </c:pt>
                <c:pt idx="17764" formatCode="General">
                  <c:v>35.527999999999999</c:v>
                </c:pt>
                <c:pt idx="17765" formatCode="General">
                  <c:v>35.53</c:v>
                </c:pt>
                <c:pt idx="17766" formatCode="General">
                  <c:v>35.531999999999996</c:v>
                </c:pt>
                <c:pt idx="17767" formatCode="General">
                  <c:v>35.533999999999999</c:v>
                </c:pt>
                <c:pt idx="17768" formatCode="General">
                  <c:v>35.536000000000001</c:v>
                </c:pt>
                <c:pt idx="17769" formatCode="General">
                  <c:v>35.537999999999997</c:v>
                </c:pt>
                <c:pt idx="17770" formatCode="General">
                  <c:v>35.54</c:v>
                </c:pt>
                <c:pt idx="17771" formatCode="General">
                  <c:v>35.542000000000002</c:v>
                </c:pt>
                <c:pt idx="17772" formatCode="General">
                  <c:v>35.543999999999997</c:v>
                </c:pt>
                <c:pt idx="17773" formatCode="General">
                  <c:v>35.545999999999999</c:v>
                </c:pt>
                <c:pt idx="17774" formatCode="General">
                  <c:v>35.548000000000002</c:v>
                </c:pt>
                <c:pt idx="17775" formatCode="General">
                  <c:v>35.549999999999997</c:v>
                </c:pt>
                <c:pt idx="17776" formatCode="General">
                  <c:v>35.552</c:v>
                </c:pt>
                <c:pt idx="17777" formatCode="General">
                  <c:v>35.554000000000002</c:v>
                </c:pt>
                <c:pt idx="17778" formatCode="General">
                  <c:v>35.555999999999997</c:v>
                </c:pt>
                <c:pt idx="17779" formatCode="General">
                  <c:v>35.558</c:v>
                </c:pt>
                <c:pt idx="17780" formatCode="General">
                  <c:v>35.56</c:v>
                </c:pt>
                <c:pt idx="17781" formatCode="General">
                  <c:v>35.561999999999998</c:v>
                </c:pt>
                <c:pt idx="17782" formatCode="General">
                  <c:v>35.564</c:v>
                </c:pt>
                <c:pt idx="17783" formatCode="General">
                  <c:v>35.566000000000003</c:v>
                </c:pt>
                <c:pt idx="17784" formatCode="General">
                  <c:v>35.567999999999998</c:v>
                </c:pt>
                <c:pt idx="17785" formatCode="General">
                  <c:v>35.57</c:v>
                </c:pt>
                <c:pt idx="17786" formatCode="General">
                  <c:v>35.572000000000003</c:v>
                </c:pt>
                <c:pt idx="17787" formatCode="General">
                  <c:v>35.573999999999998</c:v>
                </c:pt>
                <c:pt idx="17788" formatCode="General">
                  <c:v>35.576000000000001</c:v>
                </c:pt>
                <c:pt idx="17789" formatCode="General">
                  <c:v>35.578000000000003</c:v>
                </c:pt>
                <c:pt idx="17790" formatCode="General">
                  <c:v>35.58</c:v>
                </c:pt>
                <c:pt idx="17791" formatCode="General">
                  <c:v>35.582000000000001</c:v>
                </c:pt>
                <c:pt idx="17792" formatCode="General">
                  <c:v>35.584000000000003</c:v>
                </c:pt>
                <c:pt idx="17793" formatCode="General">
                  <c:v>35.585999999999999</c:v>
                </c:pt>
                <c:pt idx="17794" formatCode="General">
                  <c:v>35.588000000000001</c:v>
                </c:pt>
                <c:pt idx="17795" formatCode="General">
                  <c:v>35.590000000000003</c:v>
                </c:pt>
                <c:pt idx="17796" formatCode="General">
                  <c:v>35.591999999999999</c:v>
                </c:pt>
                <c:pt idx="17797" formatCode="General">
                  <c:v>35.594000000000001</c:v>
                </c:pt>
                <c:pt idx="17798" formatCode="General">
                  <c:v>35.595999999999997</c:v>
                </c:pt>
                <c:pt idx="17799" formatCode="General">
                  <c:v>35.597999999999999</c:v>
                </c:pt>
                <c:pt idx="17800" formatCode="General">
                  <c:v>35.6</c:v>
                </c:pt>
                <c:pt idx="17801" formatCode="General">
                  <c:v>35.601999999999997</c:v>
                </c:pt>
                <c:pt idx="17802" formatCode="General">
                  <c:v>35.603999999999999</c:v>
                </c:pt>
                <c:pt idx="17803" formatCode="General">
                  <c:v>35.606000000000002</c:v>
                </c:pt>
                <c:pt idx="17804" formatCode="General">
                  <c:v>35.607999999999997</c:v>
                </c:pt>
                <c:pt idx="17805" formatCode="General">
                  <c:v>35.61</c:v>
                </c:pt>
                <c:pt idx="17806" formatCode="General">
                  <c:v>35.612000000000002</c:v>
                </c:pt>
                <c:pt idx="17807" formatCode="General">
                  <c:v>35.613999999999997</c:v>
                </c:pt>
                <c:pt idx="17808" formatCode="General">
                  <c:v>35.616</c:v>
                </c:pt>
                <c:pt idx="17809" formatCode="General">
                  <c:v>35.618000000000002</c:v>
                </c:pt>
                <c:pt idx="17810" formatCode="General">
                  <c:v>35.619999999999997</c:v>
                </c:pt>
                <c:pt idx="17811" formatCode="General">
                  <c:v>35.622</c:v>
                </c:pt>
                <c:pt idx="17812" formatCode="General">
                  <c:v>35.624000000000002</c:v>
                </c:pt>
                <c:pt idx="17813" formatCode="General">
                  <c:v>35.625999999999998</c:v>
                </c:pt>
                <c:pt idx="17814" formatCode="General">
                  <c:v>35.628</c:v>
                </c:pt>
                <c:pt idx="17815" formatCode="General">
                  <c:v>35.630000000000003</c:v>
                </c:pt>
                <c:pt idx="17816" formatCode="General">
                  <c:v>35.631999999999998</c:v>
                </c:pt>
                <c:pt idx="17817" formatCode="General">
                  <c:v>35.634</c:v>
                </c:pt>
                <c:pt idx="17818" formatCode="General">
                  <c:v>35.636000000000003</c:v>
                </c:pt>
                <c:pt idx="17819" formatCode="General">
                  <c:v>35.637999999999998</c:v>
                </c:pt>
                <c:pt idx="17820" formatCode="General">
                  <c:v>35.64</c:v>
                </c:pt>
                <c:pt idx="17821" formatCode="General">
                  <c:v>35.642000000000003</c:v>
                </c:pt>
                <c:pt idx="17822" formatCode="General">
                  <c:v>35.643999999999998</c:v>
                </c:pt>
                <c:pt idx="17823" formatCode="General">
                  <c:v>35.646000000000001</c:v>
                </c:pt>
                <c:pt idx="17824" formatCode="General">
                  <c:v>35.648000000000003</c:v>
                </c:pt>
                <c:pt idx="17825" formatCode="General">
                  <c:v>35.65</c:v>
                </c:pt>
                <c:pt idx="17826" formatCode="General">
                  <c:v>35.652000000000001</c:v>
                </c:pt>
                <c:pt idx="17827" formatCode="General">
                  <c:v>35.654000000000003</c:v>
                </c:pt>
                <c:pt idx="17828" formatCode="General">
                  <c:v>35.655999999999999</c:v>
                </c:pt>
                <c:pt idx="17829" formatCode="General">
                  <c:v>35.658000000000001</c:v>
                </c:pt>
                <c:pt idx="17830" formatCode="General">
                  <c:v>35.659999999999997</c:v>
                </c:pt>
                <c:pt idx="17831" formatCode="General">
                  <c:v>35.661999999999999</c:v>
                </c:pt>
                <c:pt idx="17832" formatCode="General">
                  <c:v>35.664000000000001</c:v>
                </c:pt>
                <c:pt idx="17833" formatCode="General">
                  <c:v>35.665999999999997</c:v>
                </c:pt>
                <c:pt idx="17834" formatCode="General">
                  <c:v>35.667999999999999</c:v>
                </c:pt>
                <c:pt idx="17835" formatCode="General">
                  <c:v>35.67</c:v>
                </c:pt>
                <c:pt idx="17836" formatCode="General">
                  <c:v>35.671999999999997</c:v>
                </c:pt>
                <c:pt idx="17837" formatCode="General">
                  <c:v>35.673999999999999</c:v>
                </c:pt>
                <c:pt idx="17838" formatCode="General">
                  <c:v>35.676000000000002</c:v>
                </c:pt>
                <c:pt idx="17839" formatCode="General">
                  <c:v>35.677999999999997</c:v>
                </c:pt>
                <c:pt idx="17840" formatCode="General">
                  <c:v>35.68</c:v>
                </c:pt>
                <c:pt idx="17841" formatCode="General">
                  <c:v>35.682000000000002</c:v>
                </c:pt>
                <c:pt idx="17842" formatCode="General">
                  <c:v>35.683999999999997</c:v>
                </c:pt>
                <c:pt idx="17843" formatCode="General">
                  <c:v>35.686</c:v>
                </c:pt>
                <c:pt idx="17844" formatCode="General">
                  <c:v>35.688000000000002</c:v>
                </c:pt>
                <c:pt idx="17845" formatCode="General">
                  <c:v>35.69</c:v>
                </c:pt>
                <c:pt idx="17846" formatCode="General">
                  <c:v>35.692</c:v>
                </c:pt>
                <c:pt idx="17847" formatCode="General">
                  <c:v>35.694000000000003</c:v>
                </c:pt>
                <c:pt idx="17848" formatCode="General">
                  <c:v>35.695999999999998</c:v>
                </c:pt>
                <c:pt idx="17849" formatCode="General">
                  <c:v>35.698</c:v>
                </c:pt>
                <c:pt idx="17850" formatCode="General">
                  <c:v>35.700000000000003</c:v>
                </c:pt>
                <c:pt idx="17851" formatCode="General">
                  <c:v>35.701999999999998</c:v>
                </c:pt>
                <c:pt idx="17852" formatCode="General">
                  <c:v>35.704000000000001</c:v>
                </c:pt>
                <c:pt idx="17853" formatCode="General">
                  <c:v>35.706000000000003</c:v>
                </c:pt>
                <c:pt idx="17854" formatCode="General">
                  <c:v>35.707999999999998</c:v>
                </c:pt>
                <c:pt idx="17855" formatCode="General">
                  <c:v>35.71</c:v>
                </c:pt>
                <c:pt idx="17856" formatCode="General">
                  <c:v>35.712000000000003</c:v>
                </c:pt>
                <c:pt idx="17857" formatCode="General">
                  <c:v>35.713999999999999</c:v>
                </c:pt>
                <c:pt idx="17858" formatCode="General">
                  <c:v>35.716000000000001</c:v>
                </c:pt>
                <c:pt idx="17859" formatCode="General">
                  <c:v>35.718000000000004</c:v>
                </c:pt>
                <c:pt idx="17860" formatCode="General">
                  <c:v>35.72</c:v>
                </c:pt>
                <c:pt idx="17861" formatCode="General">
                  <c:v>35.722000000000001</c:v>
                </c:pt>
                <c:pt idx="17862" formatCode="General">
                  <c:v>35.723999999999997</c:v>
                </c:pt>
                <c:pt idx="17863" formatCode="General">
                  <c:v>35.725999999999999</c:v>
                </c:pt>
                <c:pt idx="17864" formatCode="General">
                  <c:v>35.728000000000002</c:v>
                </c:pt>
                <c:pt idx="17865" formatCode="General">
                  <c:v>35.729999999999997</c:v>
                </c:pt>
                <c:pt idx="17866" formatCode="General">
                  <c:v>35.731999999999999</c:v>
                </c:pt>
                <c:pt idx="17867" formatCode="General">
                  <c:v>35.734000000000002</c:v>
                </c:pt>
                <c:pt idx="17868" formatCode="General">
                  <c:v>35.735999999999997</c:v>
                </c:pt>
                <c:pt idx="17869" formatCode="General">
                  <c:v>35.738</c:v>
                </c:pt>
                <c:pt idx="17870" formatCode="General">
                  <c:v>35.74</c:v>
                </c:pt>
                <c:pt idx="17871" formatCode="General">
                  <c:v>35.741999999999997</c:v>
                </c:pt>
                <c:pt idx="17872" formatCode="General">
                  <c:v>35.744</c:v>
                </c:pt>
                <c:pt idx="17873" formatCode="General">
                  <c:v>35.746000000000002</c:v>
                </c:pt>
                <c:pt idx="17874" formatCode="General">
                  <c:v>35.747999999999998</c:v>
                </c:pt>
                <c:pt idx="17875" formatCode="General">
                  <c:v>35.75</c:v>
                </c:pt>
                <c:pt idx="17876" formatCode="General">
                  <c:v>35.752000000000002</c:v>
                </c:pt>
                <c:pt idx="17877" formatCode="General">
                  <c:v>35.753999999999998</c:v>
                </c:pt>
                <c:pt idx="17878" formatCode="General">
                  <c:v>35.756</c:v>
                </c:pt>
                <c:pt idx="17879" formatCode="General">
                  <c:v>35.758000000000003</c:v>
                </c:pt>
                <c:pt idx="17880" formatCode="General">
                  <c:v>35.76</c:v>
                </c:pt>
                <c:pt idx="17881" formatCode="General">
                  <c:v>35.762</c:v>
                </c:pt>
                <c:pt idx="17882" formatCode="General">
                  <c:v>35.764000000000003</c:v>
                </c:pt>
                <c:pt idx="17883" formatCode="General">
                  <c:v>35.765999999999998</c:v>
                </c:pt>
                <c:pt idx="17884" formatCode="General">
                  <c:v>35.768000000000001</c:v>
                </c:pt>
                <c:pt idx="17885" formatCode="General">
                  <c:v>35.770000000000003</c:v>
                </c:pt>
                <c:pt idx="17886" formatCode="General">
                  <c:v>35.771999999999998</c:v>
                </c:pt>
                <c:pt idx="17887" formatCode="General">
                  <c:v>35.774000000000001</c:v>
                </c:pt>
                <c:pt idx="17888" formatCode="General">
                  <c:v>35.776000000000003</c:v>
                </c:pt>
                <c:pt idx="17889" formatCode="General">
                  <c:v>35.777999999999999</c:v>
                </c:pt>
                <c:pt idx="17890" formatCode="General">
                  <c:v>35.78</c:v>
                </c:pt>
                <c:pt idx="17891" formatCode="General">
                  <c:v>35.781999999999996</c:v>
                </c:pt>
                <c:pt idx="17892" formatCode="General">
                  <c:v>35.783999999999999</c:v>
                </c:pt>
                <c:pt idx="17893" formatCode="General">
                  <c:v>35.786000000000001</c:v>
                </c:pt>
                <c:pt idx="17894" formatCode="General">
                  <c:v>35.787999999999997</c:v>
                </c:pt>
                <c:pt idx="17895" formatCode="General">
                  <c:v>35.79</c:v>
                </c:pt>
                <c:pt idx="17896" formatCode="General">
                  <c:v>35.792000000000002</c:v>
                </c:pt>
                <c:pt idx="17897" formatCode="General">
                  <c:v>35.793999999999997</c:v>
                </c:pt>
                <c:pt idx="17898" formatCode="General">
                  <c:v>35.795999999999999</c:v>
                </c:pt>
                <c:pt idx="17899" formatCode="General">
                  <c:v>35.798000000000002</c:v>
                </c:pt>
                <c:pt idx="17900" formatCode="General">
                  <c:v>35.799999999999997</c:v>
                </c:pt>
                <c:pt idx="17901" formatCode="General">
                  <c:v>35.802</c:v>
                </c:pt>
                <c:pt idx="17902" formatCode="General">
                  <c:v>35.804000000000002</c:v>
                </c:pt>
                <c:pt idx="17903" formatCode="General">
                  <c:v>35.805999999999997</c:v>
                </c:pt>
                <c:pt idx="17904" formatCode="General">
                  <c:v>35.808</c:v>
                </c:pt>
                <c:pt idx="17905" formatCode="General">
                  <c:v>35.81</c:v>
                </c:pt>
                <c:pt idx="17906" formatCode="General">
                  <c:v>35.811999999999998</c:v>
                </c:pt>
                <c:pt idx="17907" formatCode="General">
                  <c:v>35.814</c:v>
                </c:pt>
                <c:pt idx="17908" formatCode="General">
                  <c:v>35.816000000000003</c:v>
                </c:pt>
                <c:pt idx="17909" formatCode="General">
                  <c:v>35.817999999999998</c:v>
                </c:pt>
                <c:pt idx="17910" formatCode="General">
                  <c:v>35.82</c:v>
                </c:pt>
                <c:pt idx="17911" formatCode="General">
                  <c:v>35.822000000000003</c:v>
                </c:pt>
                <c:pt idx="17912" formatCode="General">
                  <c:v>35.823999999999998</c:v>
                </c:pt>
                <c:pt idx="17913" formatCode="General">
                  <c:v>35.826000000000001</c:v>
                </c:pt>
                <c:pt idx="17914" formatCode="General">
                  <c:v>35.828000000000003</c:v>
                </c:pt>
                <c:pt idx="17915" formatCode="General">
                  <c:v>35.83</c:v>
                </c:pt>
                <c:pt idx="17916" formatCode="General">
                  <c:v>35.832000000000001</c:v>
                </c:pt>
                <c:pt idx="17917" formatCode="General">
                  <c:v>35.834000000000003</c:v>
                </c:pt>
                <c:pt idx="17918" formatCode="General">
                  <c:v>35.835999999999999</c:v>
                </c:pt>
                <c:pt idx="17919" formatCode="General">
                  <c:v>35.838000000000001</c:v>
                </c:pt>
                <c:pt idx="17920" formatCode="General">
                  <c:v>35.840000000000003</c:v>
                </c:pt>
                <c:pt idx="17921" formatCode="General">
                  <c:v>35.841999999999999</c:v>
                </c:pt>
                <c:pt idx="17922" formatCode="General">
                  <c:v>35.844000000000001</c:v>
                </c:pt>
                <c:pt idx="17923" formatCode="General">
                  <c:v>35.845999999999997</c:v>
                </c:pt>
                <c:pt idx="17924" formatCode="General">
                  <c:v>35.847999999999999</c:v>
                </c:pt>
                <c:pt idx="17925" formatCode="General">
                  <c:v>35.85</c:v>
                </c:pt>
                <c:pt idx="17926" formatCode="General">
                  <c:v>35.851999999999997</c:v>
                </c:pt>
                <c:pt idx="17927" formatCode="General">
                  <c:v>35.853999999999999</c:v>
                </c:pt>
                <c:pt idx="17928" formatCode="General">
                  <c:v>35.856000000000002</c:v>
                </c:pt>
                <c:pt idx="17929" formatCode="General">
                  <c:v>35.857999999999997</c:v>
                </c:pt>
                <c:pt idx="17930" formatCode="General">
                  <c:v>35.86</c:v>
                </c:pt>
                <c:pt idx="17931" formatCode="General">
                  <c:v>35.862000000000002</c:v>
                </c:pt>
                <c:pt idx="17932" formatCode="General">
                  <c:v>35.863999999999997</c:v>
                </c:pt>
                <c:pt idx="17933" formatCode="General">
                  <c:v>35.866</c:v>
                </c:pt>
                <c:pt idx="17934" formatCode="General">
                  <c:v>35.868000000000002</c:v>
                </c:pt>
                <c:pt idx="17935" formatCode="General">
                  <c:v>35.869999999999997</c:v>
                </c:pt>
                <c:pt idx="17936" formatCode="General">
                  <c:v>35.872</c:v>
                </c:pt>
                <c:pt idx="17937" formatCode="General">
                  <c:v>35.874000000000002</c:v>
                </c:pt>
                <c:pt idx="17938" formatCode="General">
                  <c:v>35.875999999999998</c:v>
                </c:pt>
                <c:pt idx="17939" formatCode="General">
                  <c:v>35.878</c:v>
                </c:pt>
                <c:pt idx="17940" formatCode="General">
                  <c:v>35.880000000000003</c:v>
                </c:pt>
                <c:pt idx="17941" formatCode="General">
                  <c:v>35.881999999999998</c:v>
                </c:pt>
                <c:pt idx="17942" formatCode="General">
                  <c:v>35.884</c:v>
                </c:pt>
                <c:pt idx="17943" formatCode="General">
                  <c:v>35.886000000000003</c:v>
                </c:pt>
                <c:pt idx="17944" formatCode="General">
                  <c:v>35.887999999999998</c:v>
                </c:pt>
                <c:pt idx="17945" formatCode="General">
                  <c:v>35.89</c:v>
                </c:pt>
                <c:pt idx="17946" formatCode="General">
                  <c:v>35.892000000000003</c:v>
                </c:pt>
                <c:pt idx="17947" formatCode="General">
                  <c:v>35.893999999999998</c:v>
                </c:pt>
                <c:pt idx="17948" formatCode="General">
                  <c:v>35.896000000000001</c:v>
                </c:pt>
                <c:pt idx="17949" formatCode="General">
                  <c:v>35.898000000000003</c:v>
                </c:pt>
                <c:pt idx="17950" formatCode="General">
                  <c:v>35.9</c:v>
                </c:pt>
                <c:pt idx="17951" formatCode="General">
                  <c:v>35.902000000000001</c:v>
                </c:pt>
                <c:pt idx="17952" formatCode="General">
                  <c:v>35.904000000000003</c:v>
                </c:pt>
                <c:pt idx="17953" formatCode="General">
                  <c:v>35.905999999999999</c:v>
                </c:pt>
                <c:pt idx="17954" formatCode="General">
                  <c:v>35.908000000000001</c:v>
                </c:pt>
                <c:pt idx="17955" formatCode="General">
                  <c:v>35.909999999999997</c:v>
                </c:pt>
                <c:pt idx="17956" formatCode="General">
                  <c:v>35.911999999999999</c:v>
                </c:pt>
                <c:pt idx="17957" formatCode="General">
                  <c:v>35.914000000000001</c:v>
                </c:pt>
                <c:pt idx="17958" formatCode="General">
                  <c:v>35.915999999999997</c:v>
                </c:pt>
                <c:pt idx="17959" formatCode="General">
                  <c:v>35.917999999999999</c:v>
                </c:pt>
                <c:pt idx="17960" formatCode="General">
                  <c:v>35.92</c:v>
                </c:pt>
                <c:pt idx="17961" formatCode="General">
                  <c:v>35.921999999999997</c:v>
                </c:pt>
                <c:pt idx="17962" formatCode="General">
                  <c:v>35.923999999999999</c:v>
                </c:pt>
                <c:pt idx="17963" formatCode="General">
                  <c:v>35.926000000000002</c:v>
                </c:pt>
                <c:pt idx="17964" formatCode="General">
                  <c:v>35.927999999999997</c:v>
                </c:pt>
                <c:pt idx="17965" formatCode="General">
                  <c:v>35.93</c:v>
                </c:pt>
                <c:pt idx="17966" formatCode="General">
                  <c:v>35.932000000000002</c:v>
                </c:pt>
                <c:pt idx="17967" formatCode="General">
                  <c:v>35.933999999999997</c:v>
                </c:pt>
                <c:pt idx="17968" formatCode="General">
                  <c:v>35.936</c:v>
                </c:pt>
                <c:pt idx="17969" formatCode="General">
                  <c:v>35.938000000000002</c:v>
                </c:pt>
                <c:pt idx="17970" formatCode="General">
                  <c:v>35.94</c:v>
                </c:pt>
                <c:pt idx="17971" formatCode="General">
                  <c:v>35.942</c:v>
                </c:pt>
                <c:pt idx="17972" formatCode="General">
                  <c:v>35.944000000000003</c:v>
                </c:pt>
                <c:pt idx="17973" formatCode="General">
                  <c:v>35.945999999999998</c:v>
                </c:pt>
                <c:pt idx="17974" formatCode="General">
                  <c:v>35.948</c:v>
                </c:pt>
                <c:pt idx="17975" formatCode="General">
                  <c:v>35.950000000000003</c:v>
                </c:pt>
                <c:pt idx="17976" formatCode="General">
                  <c:v>35.951999999999998</c:v>
                </c:pt>
                <c:pt idx="17977" formatCode="General">
                  <c:v>35.954000000000001</c:v>
                </c:pt>
                <c:pt idx="17978" formatCode="General">
                  <c:v>35.956000000000003</c:v>
                </c:pt>
                <c:pt idx="17979" formatCode="General">
                  <c:v>35.957999999999998</c:v>
                </c:pt>
                <c:pt idx="17980" formatCode="General">
                  <c:v>35.96</c:v>
                </c:pt>
                <c:pt idx="17981" formatCode="General">
                  <c:v>35.962000000000003</c:v>
                </c:pt>
                <c:pt idx="17982" formatCode="General">
                  <c:v>35.963999999999999</c:v>
                </c:pt>
                <c:pt idx="17983" formatCode="General">
                  <c:v>35.966000000000001</c:v>
                </c:pt>
                <c:pt idx="17984" formatCode="General">
                  <c:v>35.968000000000004</c:v>
                </c:pt>
                <c:pt idx="17985" formatCode="General">
                  <c:v>35.97</c:v>
                </c:pt>
                <c:pt idx="17986" formatCode="General">
                  <c:v>35.972000000000001</c:v>
                </c:pt>
                <c:pt idx="17987" formatCode="General">
                  <c:v>35.973999999999997</c:v>
                </c:pt>
                <c:pt idx="17988" formatCode="General">
                  <c:v>35.975999999999999</c:v>
                </c:pt>
                <c:pt idx="17989" formatCode="General">
                  <c:v>35.978000000000002</c:v>
                </c:pt>
                <c:pt idx="17990" formatCode="General">
                  <c:v>35.979999999999997</c:v>
                </c:pt>
                <c:pt idx="17991" formatCode="General">
                  <c:v>35.981999999999999</c:v>
                </c:pt>
                <c:pt idx="17992" formatCode="General">
                  <c:v>35.984000000000002</c:v>
                </c:pt>
                <c:pt idx="17993" formatCode="General">
                  <c:v>35.985999999999997</c:v>
                </c:pt>
                <c:pt idx="17994" formatCode="General">
                  <c:v>35.988</c:v>
                </c:pt>
                <c:pt idx="17995" formatCode="General">
                  <c:v>35.99</c:v>
                </c:pt>
                <c:pt idx="17996" formatCode="General">
                  <c:v>35.991999999999997</c:v>
                </c:pt>
                <c:pt idx="17997" formatCode="General">
                  <c:v>35.994</c:v>
                </c:pt>
                <c:pt idx="17998" formatCode="General">
                  <c:v>35.996000000000002</c:v>
                </c:pt>
                <c:pt idx="17999" formatCode="General">
                  <c:v>35.997999999999998</c:v>
                </c:pt>
                <c:pt idx="18000" formatCode="General">
                  <c:v>36</c:v>
                </c:pt>
                <c:pt idx="18001" formatCode="General">
                  <c:v>36.002000000000002</c:v>
                </c:pt>
                <c:pt idx="18002" formatCode="General">
                  <c:v>36.003999999999998</c:v>
                </c:pt>
                <c:pt idx="18003" formatCode="General">
                  <c:v>36.006</c:v>
                </c:pt>
                <c:pt idx="18004" formatCode="General">
                  <c:v>36.008000000000003</c:v>
                </c:pt>
                <c:pt idx="18005" formatCode="General">
                  <c:v>36.01</c:v>
                </c:pt>
                <c:pt idx="18006" formatCode="General">
                  <c:v>36.012</c:v>
                </c:pt>
                <c:pt idx="18007" formatCode="General">
                  <c:v>36.014000000000003</c:v>
                </c:pt>
                <c:pt idx="18008" formatCode="General">
                  <c:v>36.015999999999998</c:v>
                </c:pt>
                <c:pt idx="18009" formatCode="General">
                  <c:v>36.018000000000001</c:v>
                </c:pt>
                <c:pt idx="18010" formatCode="General">
                  <c:v>36.020000000000003</c:v>
                </c:pt>
                <c:pt idx="18011" formatCode="General">
                  <c:v>36.021999999999998</c:v>
                </c:pt>
                <c:pt idx="18012" formatCode="General">
                  <c:v>36.024000000000001</c:v>
                </c:pt>
                <c:pt idx="18013" formatCode="General">
                  <c:v>36.026000000000003</c:v>
                </c:pt>
                <c:pt idx="18014" formatCode="General">
                  <c:v>36.027999999999999</c:v>
                </c:pt>
                <c:pt idx="18015" formatCode="General">
                  <c:v>36.03</c:v>
                </c:pt>
                <c:pt idx="18016" formatCode="General">
                  <c:v>36.031999999999996</c:v>
                </c:pt>
                <c:pt idx="18017" formatCode="General">
                  <c:v>36.033999999999999</c:v>
                </c:pt>
                <c:pt idx="18018" formatCode="General">
                  <c:v>36.036000000000001</c:v>
                </c:pt>
                <c:pt idx="18019" formatCode="General">
                  <c:v>36.037999999999997</c:v>
                </c:pt>
                <c:pt idx="18020" formatCode="General">
                  <c:v>36.04</c:v>
                </c:pt>
                <c:pt idx="18021" formatCode="General">
                  <c:v>36.042000000000002</c:v>
                </c:pt>
                <c:pt idx="18022" formatCode="General">
                  <c:v>36.043999999999997</c:v>
                </c:pt>
                <c:pt idx="18023" formatCode="General">
                  <c:v>36.045999999999999</c:v>
                </c:pt>
                <c:pt idx="18024" formatCode="General">
                  <c:v>36.048000000000002</c:v>
                </c:pt>
                <c:pt idx="18025" formatCode="General">
                  <c:v>36.049999999999997</c:v>
                </c:pt>
                <c:pt idx="18026" formatCode="General">
                  <c:v>36.052</c:v>
                </c:pt>
                <c:pt idx="18027" formatCode="General">
                  <c:v>36.054000000000002</c:v>
                </c:pt>
                <c:pt idx="18028" formatCode="General">
                  <c:v>36.055999999999997</c:v>
                </c:pt>
                <c:pt idx="18029" formatCode="General">
                  <c:v>36.058</c:v>
                </c:pt>
                <c:pt idx="18030" formatCode="General">
                  <c:v>36.06</c:v>
                </c:pt>
                <c:pt idx="18031" formatCode="General">
                  <c:v>36.061999999999998</c:v>
                </c:pt>
                <c:pt idx="18032" formatCode="General">
                  <c:v>36.064</c:v>
                </c:pt>
                <c:pt idx="18033" formatCode="General">
                  <c:v>36.066000000000003</c:v>
                </c:pt>
                <c:pt idx="18034" formatCode="General">
                  <c:v>36.067999999999998</c:v>
                </c:pt>
                <c:pt idx="18035" formatCode="General">
                  <c:v>36.07</c:v>
                </c:pt>
                <c:pt idx="18036" formatCode="General">
                  <c:v>36.072000000000003</c:v>
                </c:pt>
                <c:pt idx="18037" formatCode="General">
                  <c:v>36.073999999999998</c:v>
                </c:pt>
                <c:pt idx="18038" formatCode="General">
                  <c:v>36.076000000000001</c:v>
                </c:pt>
                <c:pt idx="18039" formatCode="General">
                  <c:v>36.078000000000003</c:v>
                </c:pt>
                <c:pt idx="18040" formatCode="General">
                  <c:v>36.08</c:v>
                </c:pt>
                <c:pt idx="18041" formatCode="General">
                  <c:v>36.082000000000001</c:v>
                </c:pt>
                <c:pt idx="18042" formatCode="General">
                  <c:v>36.084000000000003</c:v>
                </c:pt>
                <c:pt idx="18043" formatCode="General">
                  <c:v>36.085999999999999</c:v>
                </c:pt>
                <c:pt idx="18044" formatCode="General">
                  <c:v>36.088000000000001</c:v>
                </c:pt>
                <c:pt idx="18045" formatCode="General">
                  <c:v>36.090000000000003</c:v>
                </c:pt>
                <c:pt idx="18046" formatCode="General">
                  <c:v>36.091999999999999</c:v>
                </c:pt>
                <c:pt idx="18047" formatCode="General">
                  <c:v>36.094000000000001</c:v>
                </c:pt>
                <c:pt idx="18048" formatCode="General">
                  <c:v>36.095999999999997</c:v>
                </c:pt>
                <c:pt idx="18049" formatCode="General">
                  <c:v>36.097999999999999</c:v>
                </c:pt>
                <c:pt idx="18050" formatCode="General">
                  <c:v>36.1</c:v>
                </c:pt>
                <c:pt idx="18051" formatCode="General">
                  <c:v>36.101999999999997</c:v>
                </c:pt>
                <c:pt idx="18052" formatCode="General">
                  <c:v>36.103999999999999</c:v>
                </c:pt>
                <c:pt idx="18053" formatCode="General">
                  <c:v>36.106000000000002</c:v>
                </c:pt>
                <c:pt idx="18054" formatCode="General">
                  <c:v>36.107999999999997</c:v>
                </c:pt>
                <c:pt idx="18055" formatCode="General">
                  <c:v>36.11</c:v>
                </c:pt>
                <c:pt idx="18056" formatCode="General">
                  <c:v>36.112000000000002</c:v>
                </c:pt>
                <c:pt idx="18057" formatCode="General">
                  <c:v>36.113999999999997</c:v>
                </c:pt>
                <c:pt idx="18058" formatCode="General">
                  <c:v>36.116</c:v>
                </c:pt>
                <c:pt idx="18059" formatCode="General">
                  <c:v>36.118000000000002</c:v>
                </c:pt>
                <c:pt idx="18060" formatCode="General">
                  <c:v>36.119999999999997</c:v>
                </c:pt>
                <c:pt idx="18061" formatCode="General">
                  <c:v>36.122</c:v>
                </c:pt>
                <c:pt idx="18062" formatCode="General">
                  <c:v>36.124000000000002</c:v>
                </c:pt>
                <c:pt idx="18063" formatCode="General">
                  <c:v>36.125999999999998</c:v>
                </c:pt>
                <c:pt idx="18064" formatCode="General">
                  <c:v>36.128</c:v>
                </c:pt>
                <c:pt idx="18065" formatCode="General">
                  <c:v>36.130000000000003</c:v>
                </c:pt>
                <c:pt idx="18066" formatCode="General">
                  <c:v>36.131999999999998</c:v>
                </c:pt>
                <c:pt idx="18067" formatCode="General">
                  <c:v>36.134</c:v>
                </c:pt>
                <c:pt idx="18068" formatCode="General">
                  <c:v>36.136000000000003</c:v>
                </c:pt>
                <c:pt idx="18069" formatCode="General">
                  <c:v>36.137999999999998</c:v>
                </c:pt>
                <c:pt idx="18070" formatCode="General">
                  <c:v>36.14</c:v>
                </c:pt>
                <c:pt idx="18071" formatCode="General">
                  <c:v>36.142000000000003</c:v>
                </c:pt>
                <c:pt idx="18072" formatCode="General">
                  <c:v>36.143999999999998</c:v>
                </c:pt>
                <c:pt idx="18073" formatCode="General">
                  <c:v>36.146000000000001</c:v>
                </c:pt>
                <c:pt idx="18074" formatCode="General">
                  <c:v>36.148000000000003</c:v>
                </c:pt>
                <c:pt idx="18075" formatCode="General">
                  <c:v>36.15</c:v>
                </c:pt>
                <c:pt idx="18076" formatCode="General">
                  <c:v>36.152000000000001</c:v>
                </c:pt>
                <c:pt idx="18077" formatCode="General">
                  <c:v>36.154000000000003</c:v>
                </c:pt>
                <c:pt idx="18078" formatCode="General">
                  <c:v>36.155999999999999</c:v>
                </c:pt>
                <c:pt idx="18079" formatCode="General">
                  <c:v>36.158000000000001</c:v>
                </c:pt>
                <c:pt idx="18080" formatCode="General">
                  <c:v>36.159999999999997</c:v>
                </c:pt>
                <c:pt idx="18081" formatCode="General">
                  <c:v>36.161999999999999</c:v>
                </c:pt>
                <c:pt idx="18082" formatCode="General">
                  <c:v>36.164000000000001</c:v>
                </c:pt>
                <c:pt idx="18083" formatCode="General">
                  <c:v>36.165999999999997</c:v>
                </c:pt>
                <c:pt idx="18084" formatCode="General">
                  <c:v>36.167999999999999</c:v>
                </c:pt>
                <c:pt idx="18085" formatCode="General">
                  <c:v>36.17</c:v>
                </c:pt>
                <c:pt idx="18086" formatCode="General">
                  <c:v>36.171999999999997</c:v>
                </c:pt>
                <c:pt idx="18087" formatCode="General">
                  <c:v>36.173999999999999</c:v>
                </c:pt>
                <c:pt idx="18088" formatCode="General">
                  <c:v>36.176000000000002</c:v>
                </c:pt>
                <c:pt idx="18089" formatCode="General">
                  <c:v>36.177999999999997</c:v>
                </c:pt>
                <c:pt idx="18090" formatCode="General">
                  <c:v>36.18</c:v>
                </c:pt>
                <c:pt idx="18091" formatCode="General">
                  <c:v>36.182000000000002</c:v>
                </c:pt>
                <c:pt idx="18092" formatCode="General">
                  <c:v>36.183999999999997</c:v>
                </c:pt>
                <c:pt idx="18093" formatCode="General">
                  <c:v>36.186</c:v>
                </c:pt>
                <c:pt idx="18094" formatCode="General">
                  <c:v>36.188000000000002</c:v>
                </c:pt>
                <c:pt idx="18095" formatCode="General">
                  <c:v>36.19</c:v>
                </c:pt>
                <c:pt idx="18096" formatCode="General">
                  <c:v>36.192</c:v>
                </c:pt>
                <c:pt idx="18097" formatCode="General">
                  <c:v>36.194000000000003</c:v>
                </c:pt>
                <c:pt idx="18098" formatCode="General">
                  <c:v>36.195999999999998</c:v>
                </c:pt>
                <c:pt idx="18099" formatCode="General">
                  <c:v>36.198</c:v>
                </c:pt>
                <c:pt idx="18100" formatCode="General">
                  <c:v>36.200000000000003</c:v>
                </c:pt>
                <c:pt idx="18101" formatCode="General">
                  <c:v>36.201999999999998</c:v>
                </c:pt>
                <c:pt idx="18102" formatCode="General">
                  <c:v>36.204000000000001</c:v>
                </c:pt>
                <c:pt idx="18103" formatCode="General">
                  <c:v>36.206000000000003</c:v>
                </c:pt>
                <c:pt idx="18104" formatCode="General">
                  <c:v>36.207999999999998</c:v>
                </c:pt>
                <c:pt idx="18105" formatCode="General">
                  <c:v>36.21</c:v>
                </c:pt>
                <c:pt idx="18106" formatCode="General">
                  <c:v>36.212000000000003</c:v>
                </c:pt>
                <c:pt idx="18107" formatCode="General">
                  <c:v>36.213999999999999</c:v>
                </c:pt>
                <c:pt idx="18108" formatCode="General">
                  <c:v>36.216000000000001</c:v>
                </c:pt>
                <c:pt idx="18109" formatCode="General">
                  <c:v>36.218000000000004</c:v>
                </c:pt>
                <c:pt idx="18110" formatCode="General">
                  <c:v>36.22</c:v>
                </c:pt>
                <c:pt idx="18111" formatCode="General">
                  <c:v>36.222000000000001</c:v>
                </c:pt>
                <c:pt idx="18112" formatCode="General">
                  <c:v>36.223999999999997</c:v>
                </c:pt>
                <c:pt idx="18113" formatCode="General">
                  <c:v>36.225999999999999</c:v>
                </c:pt>
                <c:pt idx="18114" formatCode="General">
                  <c:v>36.228000000000002</c:v>
                </c:pt>
                <c:pt idx="18115" formatCode="General">
                  <c:v>36.229999999999997</c:v>
                </c:pt>
                <c:pt idx="18116" formatCode="General">
                  <c:v>36.231999999999999</c:v>
                </c:pt>
                <c:pt idx="18117" formatCode="General">
                  <c:v>36.234000000000002</c:v>
                </c:pt>
                <c:pt idx="18118" formatCode="General">
                  <c:v>36.235999999999997</c:v>
                </c:pt>
                <c:pt idx="18119" formatCode="General">
                  <c:v>36.238</c:v>
                </c:pt>
                <c:pt idx="18120" formatCode="General">
                  <c:v>36.24</c:v>
                </c:pt>
                <c:pt idx="18121" formatCode="General">
                  <c:v>36.241999999999997</c:v>
                </c:pt>
                <c:pt idx="18122" formatCode="General">
                  <c:v>36.244</c:v>
                </c:pt>
                <c:pt idx="18123" formatCode="General">
                  <c:v>36.246000000000002</c:v>
                </c:pt>
                <c:pt idx="18124" formatCode="General">
                  <c:v>36.247999999999998</c:v>
                </c:pt>
                <c:pt idx="18125" formatCode="General">
                  <c:v>36.25</c:v>
                </c:pt>
                <c:pt idx="18126" formatCode="General">
                  <c:v>36.252000000000002</c:v>
                </c:pt>
                <c:pt idx="18127" formatCode="General">
                  <c:v>36.253999999999998</c:v>
                </c:pt>
                <c:pt idx="18128" formatCode="General">
                  <c:v>36.256</c:v>
                </c:pt>
                <c:pt idx="18129" formatCode="General">
                  <c:v>36.258000000000003</c:v>
                </c:pt>
                <c:pt idx="18130" formatCode="General">
                  <c:v>36.26</c:v>
                </c:pt>
                <c:pt idx="18131" formatCode="General">
                  <c:v>36.262</c:v>
                </c:pt>
                <c:pt idx="18132" formatCode="General">
                  <c:v>36.264000000000003</c:v>
                </c:pt>
                <c:pt idx="18133" formatCode="General">
                  <c:v>36.265999999999998</c:v>
                </c:pt>
                <c:pt idx="18134" formatCode="General">
                  <c:v>36.268000000000001</c:v>
                </c:pt>
                <c:pt idx="18135" formatCode="General">
                  <c:v>36.270000000000003</c:v>
                </c:pt>
                <c:pt idx="18136" formatCode="General">
                  <c:v>36.271999999999998</c:v>
                </c:pt>
                <c:pt idx="18137" formatCode="General">
                  <c:v>36.274000000000001</c:v>
                </c:pt>
                <c:pt idx="18138" formatCode="General">
                  <c:v>36.276000000000003</c:v>
                </c:pt>
                <c:pt idx="18139" formatCode="General">
                  <c:v>36.277999999999999</c:v>
                </c:pt>
                <c:pt idx="18140" formatCode="General">
                  <c:v>36.28</c:v>
                </c:pt>
                <c:pt idx="18141" formatCode="General">
                  <c:v>36.281999999999996</c:v>
                </c:pt>
                <c:pt idx="18142" formatCode="General">
                  <c:v>36.283999999999999</c:v>
                </c:pt>
                <c:pt idx="18143" formatCode="General">
                  <c:v>36.286000000000001</c:v>
                </c:pt>
                <c:pt idx="18144" formatCode="General">
                  <c:v>36.287999999999997</c:v>
                </c:pt>
                <c:pt idx="18145" formatCode="General">
                  <c:v>36.29</c:v>
                </c:pt>
                <c:pt idx="18146" formatCode="General">
                  <c:v>36.292000000000002</c:v>
                </c:pt>
                <c:pt idx="18147" formatCode="General">
                  <c:v>36.293999999999997</c:v>
                </c:pt>
                <c:pt idx="18148" formatCode="General">
                  <c:v>36.295999999999999</c:v>
                </c:pt>
                <c:pt idx="18149" formatCode="General">
                  <c:v>36.298000000000002</c:v>
                </c:pt>
                <c:pt idx="18150" formatCode="General">
                  <c:v>36.299999999999997</c:v>
                </c:pt>
                <c:pt idx="18151" formatCode="General">
                  <c:v>36.302</c:v>
                </c:pt>
                <c:pt idx="18152" formatCode="General">
                  <c:v>36.304000000000002</c:v>
                </c:pt>
                <c:pt idx="18153" formatCode="General">
                  <c:v>36.305999999999997</c:v>
                </c:pt>
                <c:pt idx="18154" formatCode="General">
                  <c:v>36.308</c:v>
                </c:pt>
                <c:pt idx="18155" formatCode="General">
                  <c:v>36.31</c:v>
                </c:pt>
                <c:pt idx="18156" formatCode="General">
                  <c:v>36.311999999999998</c:v>
                </c:pt>
                <c:pt idx="18157" formatCode="General">
                  <c:v>36.314</c:v>
                </c:pt>
                <c:pt idx="18158" formatCode="General">
                  <c:v>36.316000000000003</c:v>
                </c:pt>
                <c:pt idx="18159" formatCode="General">
                  <c:v>36.317999999999998</c:v>
                </c:pt>
                <c:pt idx="18160" formatCode="General">
                  <c:v>36.32</c:v>
                </c:pt>
                <c:pt idx="18161" formatCode="General">
                  <c:v>36.322000000000003</c:v>
                </c:pt>
                <c:pt idx="18162" formatCode="General">
                  <c:v>36.323999999999998</c:v>
                </c:pt>
                <c:pt idx="18163" formatCode="General">
                  <c:v>36.326000000000001</c:v>
                </c:pt>
                <c:pt idx="18164" formatCode="General">
                  <c:v>36.328000000000003</c:v>
                </c:pt>
                <c:pt idx="18165" formatCode="General">
                  <c:v>36.33</c:v>
                </c:pt>
                <c:pt idx="18166" formatCode="General">
                  <c:v>36.332000000000001</c:v>
                </c:pt>
                <c:pt idx="18167" formatCode="General">
                  <c:v>36.334000000000003</c:v>
                </c:pt>
                <c:pt idx="18168" formatCode="General">
                  <c:v>36.335999999999999</c:v>
                </c:pt>
                <c:pt idx="18169" formatCode="General">
                  <c:v>36.338000000000001</c:v>
                </c:pt>
                <c:pt idx="18170" formatCode="General">
                  <c:v>36.340000000000003</c:v>
                </c:pt>
                <c:pt idx="18171" formatCode="General">
                  <c:v>36.341999999999999</c:v>
                </c:pt>
                <c:pt idx="18172" formatCode="General">
                  <c:v>36.344000000000001</c:v>
                </c:pt>
                <c:pt idx="18173" formatCode="General">
                  <c:v>36.345999999999997</c:v>
                </c:pt>
                <c:pt idx="18174" formatCode="General">
                  <c:v>36.347999999999999</c:v>
                </c:pt>
                <c:pt idx="18175" formatCode="General">
                  <c:v>36.35</c:v>
                </c:pt>
                <c:pt idx="18176" formatCode="General">
                  <c:v>36.351999999999997</c:v>
                </c:pt>
                <c:pt idx="18177" formatCode="General">
                  <c:v>36.353999999999999</c:v>
                </c:pt>
                <c:pt idx="18178" formatCode="General">
                  <c:v>36.356000000000002</c:v>
                </c:pt>
                <c:pt idx="18179" formatCode="General">
                  <c:v>36.357999999999997</c:v>
                </c:pt>
                <c:pt idx="18180" formatCode="General">
                  <c:v>36.36</c:v>
                </c:pt>
                <c:pt idx="18181" formatCode="General">
                  <c:v>36.362000000000002</c:v>
                </c:pt>
                <c:pt idx="18182" formatCode="General">
                  <c:v>36.363999999999997</c:v>
                </c:pt>
                <c:pt idx="18183" formatCode="General">
                  <c:v>36.366</c:v>
                </c:pt>
                <c:pt idx="18184" formatCode="General">
                  <c:v>36.368000000000002</c:v>
                </c:pt>
                <c:pt idx="18185" formatCode="General">
                  <c:v>36.369999999999997</c:v>
                </c:pt>
                <c:pt idx="18186" formatCode="General">
                  <c:v>36.372</c:v>
                </c:pt>
                <c:pt idx="18187" formatCode="General">
                  <c:v>36.374000000000002</c:v>
                </c:pt>
                <c:pt idx="18188" formatCode="General">
                  <c:v>36.375999999999998</c:v>
                </c:pt>
                <c:pt idx="18189" formatCode="General">
                  <c:v>36.378</c:v>
                </c:pt>
                <c:pt idx="18190" formatCode="General">
                  <c:v>36.380000000000003</c:v>
                </c:pt>
                <c:pt idx="18191" formatCode="General">
                  <c:v>36.381999999999998</c:v>
                </c:pt>
                <c:pt idx="18192" formatCode="General">
                  <c:v>36.384</c:v>
                </c:pt>
                <c:pt idx="18193" formatCode="General">
                  <c:v>36.386000000000003</c:v>
                </c:pt>
                <c:pt idx="18194" formatCode="General">
                  <c:v>36.387999999999998</c:v>
                </c:pt>
                <c:pt idx="18195" formatCode="General">
                  <c:v>36.39</c:v>
                </c:pt>
                <c:pt idx="18196" formatCode="General">
                  <c:v>36.392000000000003</c:v>
                </c:pt>
                <c:pt idx="18197" formatCode="General">
                  <c:v>36.393999999999998</c:v>
                </c:pt>
                <c:pt idx="18198" formatCode="General">
                  <c:v>36.396000000000001</c:v>
                </c:pt>
                <c:pt idx="18199" formatCode="General">
                  <c:v>36.398000000000003</c:v>
                </c:pt>
                <c:pt idx="18200" formatCode="General">
                  <c:v>36.4</c:v>
                </c:pt>
                <c:pt idx="18201" formatCode="General">
                  <c:v>36.402000000000001</c:v>
                </c:pt>
                <c:pt idx="18202" formatCode="General">
                  <c:v>36.404000000000003</c:v>
                </c:pt>
                <c:pt idx="18203" formatCode="General">
                  <c:v>36.405999999999999</c:v>
                </c:pt>
                <c:pt idx="18204" formatCode="General">
                  <c:v>36.408000000000001</c:v>
                </c:pt>
                <c:pt idx="18205" formatCode="General">
                  <c:v>36.409999999999997</c:v>
                </c:pt>
                <c:pt idx="18206" formatCode="General">
                  <c:v>36.411999999999999</c:v>
                </c:pt>
                <c:pt idx="18207" formatCode="General">
                  <c:v>36.414000000000001</c:v>
                </c:pt>
                <c:pt idx="18208" formatCode="General">
                  <c:v>36.415999999999997</c:v>
                </c:pt>
                <c:pt idx="18209" formatCode="General">
                  <c:v>36.417999999999999</c:v>
                </c:pt>
                <c:pt idx="18210" formatCode="General">
                  <c:v>36.42</c:v>
                </c:pt>
                <c:pt idx="18211" formatCode="General">
                  <c:v>36.421999999999997</c:v>
                </c:pt>
                <c:pt idx="18212" formatCode="General">
                  <c:v>36.423999999999999</c:v>
                </c:pt>
                <c:pt idx="18213" formatCode="General">
                  <c:v>36.426000000000002</c:v>
                </c:pt>
                <c:pt idx="18214" formatCode="General">
                  <c:v>36.427999999999997</c:v>
                </c:pt>
                <c:pt idx="18215" formatCode="General">
                  <c:v>36.43</c:v>
                </c:pt>
                <c:pt idx="18216" formatCode="General">
                  <c:v>36.432000000000002</c:v>
                </c:pt>
                <c:pt idx="18217" formatCode="General">
                  <c:v>36.433999999999997</c:v>
                </c:pt>
                <c:pt idx="18218" formatCode="General">
                  <c:v>36.436</c:v>
                </c:pt>
                <c:pt idx="18219" formatCode="General">
                  <c:v>36.438000000000002</c:v>
                </c:pt>
                <c:pt idx="18220" formatCode="General">
                  <c:v>36.44</c:v>
                </c:pt>
                <c:pt idx="18221" formatCode="General">
                  <c:v>36.442</c:v>
                </c:pt>
                <c:pt idx="18222" formatCode="General">
                  <c:v>36.444000000000003</c:v>
                </c:pt>
                <c:pt idx="18223" formatCode="General">
                  <c:v>36.445999999999998</c:v>
                </c:pt>
                <c:pt idx="18224" formatCode="General">
                  <c:v>36.448</c:v>
                </c:pt>
                <c:pt idx="18225" formatCode="General">
                  <c:v>36.450000000000003</c:v>
                </c:pt>
                <c:pt idx="18226" formatCode="General">
                  <c:v>36.451999999999998</c:v>
                </c:pt>
                <c:pt idx="18227" formatCode="General">
                  <c:v>36.454000000000001</c:v>
                </c:pt>
                <c:pt idx="18228" formatCode="General">
                  <c:v>36.456000000000003</c:v>
                </c:pt>
                <c:pt idx="18229" formatCode="General">
                  <c:v>36.457999999999998</c:v>
                </c:pt>
                <c:pt idx="18230" formatCode="General">
                  <c:v>36.46</c:v>
                </c:pt>
                <c:pt idx="18231" formatCode="General">
                  <c:v>36.462000000000003</c:v>
                </c:pt>
                <c:pt idx="18232" formatCode="General">
                  <c:v>36.463999999999999</c:v>
                </c:pt>
                <c:pt idx="18233" formatCode="General">
                  <c:v>36.466000000000001</c:v>
                </c:pt>
                <c:pt idx="18234" formatCode="General">
                  <c:v>36.468000000000004</c:v>
                </c:pt>
                <c:pt idx="18235" formatCode="General">
                  <c:v>36.47</c:v>
                </c:pt>
                <c:pt idx="18236" formatCode="General">
                  <c:v>36.472000000000001</c:v>
                </c:pt>
                <c:pt idx="18237" formatCode="General">
                  <c:v>36.473999999999997</c:v>
                </c:pt>
                <c:pt idx="18238" formatCode="General">
                  <c:v>36.475999999999999</c:v>
                </c:pt>
                <c:pt idx="18239" formatCode="General">
                  <c:v>36.478000000000002</c:v>
                </c:pt>
                <c:pt idx="18240" formatCode="General">
                  <c:v>36.479999999999997</c:v>
                </c:pt>
                <c:pt idx="18241" formatCode="General">
                  <c:v>36.481999999999999</c:v>
                </c:pt>
                <c:pt idx="18242" formatCode="General">
                  <c:v>36.484000000000002</c:v>
                </c:pt>
                <c:pt idx="18243" formatCode="General">
                  <c:v>36.485999999999997</c:v>
                </c:pt>
                <c:pt idx="18244" formatCode="General">
                  <c:v>36.488</c:v>
                </c:pt>
                <c:pt idx="18245" formatCode="General">
                  <c:v>36.49</c:v>
                </c:pt>
                <c:pt idx="18246" formatCode="General">
                  <c:v>36.491999999999997</c:v>
                </c:pt>
                <c:pt idx="18247" formatCode="General">
                  <c:v>36.494</c:v>
                </c:pt>
                <c:pt idx="18248" formatCode="General">
                  <c:v>36.496000000000002</c:v>
                </c:pt>
                <c:pt idx="18249" formatCode="General">
                  <c:v>36.497999999999998</c:v>
                </c:pt>
                <c:pt idx="18250" formatCode="General">
                  <c:v>36.5</c:v>
                </c:pt>
                <c:pt idx="18251" formatCode="General">
                  <c:v>36.502000000000002</c:v>
                </c:pt>
                <c:pt idx="18252" formatCode="General">
                  <c:v>36.503999999999998</c:v>
                </c:pt>
                <c:pt idx="18253" formatCode="General">
                  <c:v>36.506</c:v>
                </c:pt>
                <c:pt idx="18254" formatCode="General">
                  <c:v>36.508000000000003</c:v>
                </c:pt>
                <c:pt idx="18255" formatCode="General">
                  <c:v>36.51</c:v>
                </c:pt>
                <c:pt idx="18256" formatCode="General">
                  <c:v>36.512</c:v>
                </c:pt>
                <c:pt idx="18257" formatCode="General">
                  <c:v>36.514000000000003</c:v>
                </c:pt>
                <c:pt idx="18258" formatCode="General">
                  <c:v>36.515999999999998</c:v>
                </c:pt>
                <c:pt idx="18259" formatCode="General">
                  <c:v>36.518000000000001</c:v>
                </c:pt>
                <c:pt idx="18260" formatCode="General">
                  <c:v>36.520000000000003</c:v>
                </c:pt>
                <c:pt idx="18261" formatCode="General">
                  <c:v>36.521999999999998</c:v>
                </c:pt>
                <c:pt idx="18262" formatCode="General">
                  <c:v>36.524000000000001</c:v>
                </c:pt>
                <c:pt idx="18263" formatCode="General">
                  <c:v>36.526000000000003</c:v>
                </c:pt>
                <c:pt idx="18264" formatCode="General">
                  <c:v>36.527999999999999</c:v>
                </c:pt>
                <c:pt idx="18265" formatCode="General">
                  <c:v>36.53</c:v>
                </c:pt>
                <c:pt idx="18266" formatCode="General">
                  <c:v>36.531999999999996</c:v>
                </c:pt>
                <c:pt idx="18267" formatCode="General">
                  <c:v>36.533999999999999</c:v>
                </c:pt>
                <c:pt idx="18268" formatCode="General">
                  <c:v>36.536000000000001</c:v>
                </c:pt>
                <c:pt idx="18269" formatCode="General">
                  <c:v>36.537999999999997</c:v>
                </c:pt>
                <c:pt idx="18270" formatCode="General">
                  <c:v>36.54</c:v>
                </c:pt>
                <c:pt idx="18271" formatCode="General">
                  <c:v>36.542000000000002</c:v>
                </c:pt>
                <c:pt idx="18272" formatCode="General">
                  <c:v>36.543999999999997</c:v>
                </c:pt>
                <c:pt idx="18273" formatCode="General">
                  <c:v>36.545999999999999</c:v>
                </c:pt>
                <c:pt idx="18274" formatCode="General">
                  <c:v>36.548000000000002</c:v>
                </c:pt>
                <c:pt idx="18275" formatCode="General">
                  <c:v>36.549999999999997</c:v>
                </c:pt>
                <c:pt idx="18276" formatCode="General">
                  <c:v>36.552</c:v>
                </c:pt>
                <c:pt idx="18277" formatCode="General">
                  <c:v>36.554000000000002</c:v>
                </c:pt>
                <c:pt idx="18278" formatCode="General">
                  <c:v>36.555999999999997</c:v>
                </c:pt>
                <c:pt idx="18279" formatCode="General">
                  <c:v>36.558</c:v>
                </c:pt>
                <c:pt idx="18280" formatCode="General">
                  <c:v>36.56</c:v>
                </c:pt>
                <c:pt idx="18281" formatCode="General">
                  <c:v>36.561999999999998</c:v>
                </c:pt>
                <c:pt idx="18282" formatCode="General">
                  <c:v>36.564</c:v>
                </c:pt>
                <c:pt idx="18283" formatCode="General">
                  <c:v>36.566000000000003</c:v>
                </c:pt>
                <c:pt idx="18284" formatCode="General">
                  <c:v>36.567999999999998</c:v>
                </c:pt>
                <c:pt idx="18285" formatCode="General">
                  <c:v>36.57</c:v>
                </c:pt>
                <c:pt idx="18286" formatCode="General">
                  <c:v>36.572000000000003</c:v>
                </c:pt>
                <c:pt idx="18287" formatCode="General">
                  <c:v>36.573999999999998</c:v>
                </c:pt>
                <c:pt idx="18288" formatCode="General">
                  <c:v>36.576000000000001</c:v>
                </c:pt>
                <c:pt idx="18289" formatCode="General">
                  <c:v>36.578000000000003</c:v>
                </c:pt>
                <c:pt idx="18290" formatCode="General">
                  <c:v>36.58</c:v>
                </c:pt>
                <c:pt idx="18291" formatCode="General">
                  <c:v>36.582000000000001</c:v>
                </c:pt>
                <c:pt idx="18292" formatCode="General">
                  <c:v>36.584000000000003</c:v>
                </c:pt>
                <c:pt idx="18293" formatCode="General">
                  <c:v>36.585999999999999</c:v>
                </c:pt>
                <c:pt idx="18294" formatCode="General">
                  <c:v>36.588000000000001</c:v>
                </c:pt>
                <c:pt idx="18295" formatCode="General">
                  <c:v>36.590000000000003</c:v>
                </c:pt>
                <c:pt idx="18296" formatCode="General">
                  <c:v>36.591999999999999</c:v>
                </c:pt>
                <c:pt idx="18297" formatCode="General">
                  <c:v>36.594000000000001</c:v>
                </c:pt>
                <c:pt idx="18298" formatCode="General">
                  <c:v>36.595999999999997</c:v>
                </c:pt>
                <c:pt idx="18299" formatCode="General">
                  <c:v>36.597999999999999</c:v>
                </c:pt>
                <c:pt idx="18300" formatCode="General">
                  <c:v>36.6</c:v>
                </c:pt>
                <c:pt idx="18301" formatCode="General">
                  <c:v>36.601999999999997</c:v>
                </c:pt>
                <c:pt idx="18302" formatCode="General">
                  <c:v>36.603999999999999</c:v>
                </c:pt>
                <c:pt idx="18303" formatCode="General">
                  <c:v>36.606000000000002</c:v>
                </c:pt>
                <c:pt idx="18304" formatCode="General">
                  <c:v>36.607999999999997</c:v>
                </c:pt>
                <c:pt idx="18305" formatCode="General">
                  <c:v>36.61</c:v>
                </c:pt>
                <c:pt idx="18306" formatCode="General">
                  <c:v>36.612000000000002</c:v>
                </c:pt>
                <c:pt idx="18307" formatCode="General">
                  <c:v>36.613999999999997</c:v>
                </c:pt>
                <c:pt idx="18308" formatCode="General">
                  <c:v>36.616</c:v>
                </c:pt>
                <c:pt idx="18309" formatCode="General">
                  <c:v>36.618000000000002</c:v>
                </c:pt>
                <c:pt idx="18310" formatCode="General">
                  <c:v>36.619999999999997</c:v>
                </c:pt>
                <c:pt idx="18311" formatCode="General">
                  <c:v>36.622</c:v>
                </c:pt>
                <c:pt idx="18312" formatCode="General">
                  <c:v>36.624000000000002</c:v>
                </c:pt>
                <c:pt idx="18313" formatCode="General">
                  <c:v>36.625999999999998</c:v>
                </c:pt>
                <c:pt idx="18314" formatCode="General">
                  <c:v>36.628</c:v>
                </c:pt>
                <c:pt idx="18315" formatCode="General">
                  <c:v>36.630000000000003</c:v>
                </c:pt>
                <c:pt idx="18316" formatCode="General">
                  <c:v>36.631999999999998</c:v>
                </c:pt>
                <c:pt idx="18317" formatCode="General">
                  <c:v>36.634</c:v>
                </c:pt>
                <c:pt idx="18318" formatCode="General">
                  <c:v>36.636000000000003</c:v>
                </c:pt>
                <c:pt idx="18319" formatCode="General">
                  <c:v>36.637999999999998</c:v>
                </c:pt>
                <c:pt idx="18320" formatCode="General">
                  <c:v>36.64</c:v>
                </c:pt>
                <c:pt idx="18321" formatCode="General">
                  <c:v>36.642000000000003</c:v>
                </c:pt>
                <c:pt idx="18322" formatCode="General">
                  <c:v>36.643999999999998</c:v>
                </c:pt>
                <c:pt idx="18323" formatCode="General">
                  <c:v>36.646000000000001</c:v>
                </c:pt>
                <c:pt idx="18324" formatCode="General">
                  <c:v>36.648000000000003</c:v>
                </c:pt>
                <c:pt idx="18325" formatCode="General">
                  <c:v>36.65</c:v>
                </c:pt>
                <c:pt idx="18326" formatCode="General">
                  <c:v>36.652000000000001</c:v>
                </c:pt>
                <c:pt idx="18327" formatCode="General">
                  <c:v>36.654000000000003</c:v>
                </c:pt>
                <c:pt idx="18328" formatCode="General">
                  <c:v>36.655999999999999</c:v>
                </c:pt>
                <c:pt idx="18329" formatCode="General">
                  <c:v>36.658000000000001</c:v>
                </c:pt>
                <c:pt idx="18330" formatCode="General">
                  <c:v>36.659999999999997</c:v>
                </c:pt>
                <c:pt idx="18331" formatCode="General">
                  <c:v>36.661999999999999</c:v>
                </c:pt>
                <c:pt idx="18332" formatCode="General">
                  <c:v>36.664000000000001</c:v>
                </c:pt>
                <c:pt idx="18333" formatCode="General">
                  <c:v>36.665999999999997</c:v>
                </c:pt>
                <c:pt idx="18334" formatCode="General">
                  <c:v>36.667999999999999</c:v>
                </c:pt>
                <c:pt idx="18335" formatCode="General">
                  <c:v>36.67</c:v>
                </c:pt>
                <c:pt idx="18336" formatCode="General">
                  <c:v>36.671999999999997</c:v>
                </c:pt>
                <c:pt idx="18337" formatCode="General">
                  <c:v>36.673999999999999</c:v>
                </c:pt>
                <c:pt idx="18338" formatCode="General">
                  <c:v>36.676000000000002</c:v>
                </c:pt>
                <c:pt idx="18339" formatCode="General">
                  <c:v>36.677999999999997</c:v>
                </c:pt>
                <c:pt idx="18340" formatCode="General">
                  <c:v>36.68</c:v>
                </c:pt>
                <c:pt idx="18341" formatCode="General">
                  <c:v>36.682000000000002</c:v>
                </c:pt>
                <c:pt idx="18342" formatCode="General">
                  <c:v>36.683999999999997</c:v>
                </c:pt>
                <c:pt idx="18343" formatCode="General">
                  <c:v>36.686</c:v>
                </c:pt>
                <c:pt idx="18344" formatCode="General">
                  <c:v>36.688000000000002</c:v>
                </c:pt>
                <c:pt idx="18345" formatCode="General">
                  <c:v>36.69</c:v>
                </c:pt>
                <c:pt idx="18346" formatCode="General">
                  <c:v>36.692</c:v>
                </c:pt>
                <c:pt idx="18347" formatCode="General">
                  <c:v>36.694000000000003</c:v>
                </c:pt>
                <c:pt idx="18348" formatCode="General">
                  <c:v>36.695999999999998</c:v>
                </c:pt>
                <c:pt idx="18349" formatCode="General">
                  <c:v>36.698</c:v>
                </c:pt>
                <c:pt idx="18350" formatCode="General">
                  <c:v>36.700000000000003</c:v>
                </c:pt>
                <c:pt idx="18351" formatCode="General">
                  <c:v>36.701999999999998</c:v>
                </c:pt>
                <c:pt idx="18352" formatCode="General">
                  <c:v>36.704000000000001</c:v>
                </c:pt>
                <c:pt idx="18353" formatCode="General">
                  <c:v>36.706000000000003</c:v>
                </c:pt>
                <c:pt idx="18354" formatCode="General">
                  <c:v>36.707999999999998</c:v>
                </c:pt>
                <c:pt idx="18355" formatCode="General">
                  <c:v>36.71</c:v>
                </c:pt>
                <c:pt idx="18356" formatCode="General">
                  <c:v>36.712000000000003</c:v>
                </c:pt>
                <c:pt idx="18357" formatCode="General">
                  <c:v>36.713999999999999</c:v>
                </c:pt>
                <c:pt idx="18358" formatCode="General">
                  <c:v>36.716000000000001</c:v>
                </c:pt>
                <c:pt idx="18359" formatCode="General">
                  <c:v>36.718000000000004</c:v>
                </c:pt>
                <c:pt idx="18360" formatCode="General">
                  <c:v>36.72</c:v>
                </c:pt>
                <c:pt idx="18361" formatCode="General">
                  <c:v>36.722000000000001</c:v>
                </c:pt>
                <c:pt idx="18362" formatCode="General">
                  <c:v>36.723999999999997</c:v>
                </c:pt>
                <c:pt idx="18363" formatCode="General">
                  <c:v>36.725999999999999</c:v>
                </c:pt>
                <c:pt idx="18364" formatCode="General">
                  <c:v>36.728000000000002</c:v>
                </c:pt>
                <c:pt idx="18365" formatCode="General">
                  <c:v>36.729999999999997</c:v>
                </c:pt>
                <c:pt idx="18366" formatCode="General">
                  <c:v>36.731999999999999</c:v>
                </c:pt>
                <c:pt idx="18367" formatCode="General">
                  <c:v>36.734000000000002</c:v>
                </c:pt>
                <c:pt idx="18368" formatCode="General">
                  <c:v>36.735999999999997</c:v>
                </c:pt>
                <c:pt idx="18369" formatCode="General">
                  <c:v>36.738</c:v>
                </c:pt>
                <c:pt idx="18370" formatCode="General">
                  <c:v>36.74</c:v>
                </c:pt>
                <c:pt idx="18371" formatCode="General">
                  <c:v>36.741999999999997</c:v>
                </c:pt>
                <c:pt idx="18372" formatCode="General">
                  <c:v>36.744</c:v>
                </c:pt>
                <c:pt idx="18373" formatCode="General">
                  <c:v>36.746000000000002</c:v>
                </c:pt>
                <c:pt idx="18374" formatCode="General">
                  <c:v>36.747999999999998</c:v>
                </c:pt>
                <c:pt idx="18375" formatCode="General">
                  <c:v>36.75</c:v>
                </c:pt>
                <c:pt idx="18376" formatCode="General">
                  <c:v>36.752000000000002</c:v>
                </c:pt>
                <c:pt idx="18377" formatCode="General">
                  <c:v>36.753999999999998</c:v>
                </c:pt>
                <c:pt idx="18378" formatCode="General">
                  <c:v>36.756</c:v>
                </c:pt>
                <c:pt idx="18379" formatCode="General">
                  <c:v>36.758000000000003</c:v>
                </c:pt>
                <c:pt idx="18380" formatCode="General">
                  <c:v>36.76</c:v>
                </c:pt>
                <c:pt idx="18381" formatCode="General">
                  <c:v>36.762</c:v>
                </c:pt>
                <c:pt idx="18382" formatCode="General">
                  <c:v>36.764000000000003</c:v>
                </c:pt>
                <c:pt idx="18383" formatCode="General">
                  <c:v>36.765999999999998</c:v>
                </c:pt>
                <c:pt idx="18384" formatCode="General">
                  <c:v>36.768000000000001</c:v>
                </c:pt>
                <c:pt idx="18385" formatCode="General">
                  <c:v>36.770000000000003</c:v>
                </c:pt>
                <c:pt idx="18386" formatCode="General">
                  <c:v>36.771999999999998</c:v>
                </c:pt>
                <c:pt idx="18387" formatCode="General">
                  <c:v>36.774000000000001</c:v>
                </c:pt>
                <c:pt idx="18388" formatCode="General">
                  <c:v>36.776000000000003</c:v>
                </c:pt>
                <c:pt idx="18389" formatCode="General">
                  <c:v>36.777999999999999</c:v>
                </c:pt>
                <c:pt idx="18390" formatCode="General">
                  <c:v>36.78</c:v>
                </c:pt>
                <c:pt idx="18391" formatCode="General">
                  <c:v>36.781999999999996</c:v>
                </c:pt>
                <c:pt idx="18392" formatCode="General">
                  <c:v>36.783999999999999</c:v>
                </c:pt>
                <c:pt idx="18393" formatCode="General">
                  <c:v>36.786000000000001</c:v>
                </c:pt>
                <c:pt idx="18394" formatCode="General">
                  <c:v>36.787999999999997</c:v>
                </c:pt>
                <c:pt idx="18395" formatCode="General">
                  <c:v>36.79</c:v>
                </c:pt>
                <c:pt idx="18396" formatCode="General">
                  <c:v>36.792000000000002</c:v>
                </c:pt>
                <c:pt idx="18397" formatCode="General">
                  <c:v>36.793999999999997</c:v>
                </c:pt>
                <c:pt idx="18398" formatCode="General">
                  <c:v>36.795999999999999</c:v>
                </c:pt>
                <c:pt idx="18399" formatCode="General">
                  <c:v>36.798000000000002</c:v>
                </c:pt>
                <c:pt idx="18400" formatCode="General">
                  <c:v>36.799999999999997</c:v>
                </c:pt>
                <c:pt idx="18401" formatCode="General">
                  <c:v>36.802</c:v>
                </c:pt>
                <c:pt idx="18402" formatCode="General">
                  <c:v>36.804000000000002</c:v>
                </c:pt>
                <c:pt idx="18403" formatCode="General">
                  <c:v>36.805999999999997</c:v>
                </c:pt>
                <c:pt idx="18404" formatCode="General">
                  <c:v>36.808</c:v>
                </c:pt>
                <c:pt idx="18405" formatCode="General">
                  <c:v>36.81</c:v>
                </c:pt>
                <c:pt idx="18406" formatCode="General">
                  <c:v>36.811999999999998</c:v>
                </c:pt>
                <c:pt idx="18407" formatCode="General">
                  <c:v>36.814</c:v>
                </c:pt>
                <c:pt idx="18408" formatCode="General">
                  <c:v>36.816000000000003</c:v>
                </c:pt>
                <c:pt idx="18409" formatCode="General">
                  <c:v>36.817999999999998</c:v>
                </c:pt>
                <c:pt idx="18410" formatCode="General">
                  <c:v>36.82</c:v>
                </c:pt>
                <c:pt idx="18411" formatCode="General">
                  <c:v>36.822000000000003</c:v>
                </c:pt>
                <c:pt idx="18412" formatCode="General">
                  <c:v>36.823999999999998</c:v>
                </c:pt>
                <c:pt idx="18413" formatCode="General">
                  <c:v>36.826000000000001</c:v>
                </c:pt>
                <c:pt idx="18414" formatCode="General">
                  <c:v>36.828000000000003</c:v>
                </c:pt>
                <c:pt idx="18415" formatCode="General">
                  <c:v>36.83</c:v>
                </c:pt>
                <c:pt idx="18416" formatCode="General">
                  <c:v>36.832000000000001</c:v>
                </c:pt>
                <c:pt idx="18417" formatCode="General">
                  <c:v>36.834000000000003</c:v>
                </c:pt>
                <c:pt idx="18418" formatCode="General">
                  <c:v>36.835999999999999</c:v>
                </c:pt>
                <c:pt idx="18419" formatCode="General">
                  <c:v>36.838000000000001</c:v>
                </c:pt>
                <c:pt idx="18420" formatCode="General">
                  <c:v>36.840000000000003</c:v>
                </c:pt>
                <c:pt idx="18421" formatCode="General">
                  <c:v>36.841999999999999</c:v>
                </c:pt>
                <c:pt idx="18422" formatCode="General">
                  <c:v>36.844000000000001</c:v>
                </c:pt>
                <c:pt idx="18423" formatCode="General">
                  <c:v>36.845999999999997</c:v>
                </c:pt>
                <c:pt idx="18424" formatCode="General">
                  <c:v>36.847999999999999</c:v>
                </c:pt>
                <c:pt idx="18425" formatCode="General">
                  <c:v>36.85</c:v>
                </c:pt>
                <c:pt idx="18426" formatCode="General">
                  <c:v>36.851999999999997</c:v>
                </c:pt>
                <c:pt idx="18427" formatCode="General">
                  <c:v>36.853999999999999</c:v>
                </c:pt>
                <c:pt idx="18428" formatCode="General">
                  <c:v>36.856000000000002</c:v>
                </c:pt>
                <c:pt idx="18429" formatCode="General">
                  <c:v>36.857999999999997</c:v>
                </c:pt>
                <c:pt idx="18430" formatCode="General">
                  <c:v>36.86</c:v>
                </c:pt>
                <c:pt idx="18431" formatCode="General">
                  <c:v>36.862000000000002</c:v>
                </c:pt>
                <c:pt idx="18432" formatCode="General">
                  <c:v>36.863999999999997</c:v>
                </c:pt>
                <c:pt idx="18433" formatCode="General">
                  <c:v>36.866</c:v>
                </c:pt>
                <c:pt idx="18434" formatCode="General">
                  <c:v>36.868000000000002</c:v>
                </c:pt>
                <c:pt idx="18435" formatCode="General">
                  <c:v>36.869999999999997</c:v>
                </c:pt>
                <c:pt idx="18436" formatCode="General">
                  <c:v>36.872</c:v>
                </c:pt>
                <c:pt idx="18437" formatCode="General">
                  <c:v>36.874000000000002</c:v>
                </c:pt>
                <c:pt idx="18438" formatCode="General">
                  <c:v>36.875999999999998</c:v>
                </c:pt>
                <c:pt idx="18439" formatCode="General">
                  <c:v>36.878</c:v>
                </c:pt>
                <c:pt idx="18440" formatCode="General">
                  <c:v>36.880000000000003</c:v>
                </c:pt>
                <c:pt idx="18441" formatCode="General">
                  <c:v>36.881999999999998</c:v>
                </c:pt>
                <c:pt idx="18442" formatCode="General">
                  <c:v>36.884</c:v>
                </c:pt>
                <c:pt idx="18443" formatCode="General">
                  <c:v>36.886000000000003</c:v>
                </c:pt>
                <c:pt idx="18444" formatCode="General">
                  <c:v>36.887999999999998</c:v>
                </c:pt>
                <c:pt idx="18445" formatCode="General">
                  <c:v>36.89</c:v>
                </c:pt>
                <c:pt idx="18446" formatCode="General">
                  <c:v>36.892000000000003</c:v>
                </c:pt>
                <c:pt idx="18447" formatCode="General">
                  <c:v>36.893999999999998</c:v>
                </c:pt>
                <c:pt idx="18448" formatCode="General">
                  <c:v>36.896000000000001</c:v>
                </c:pt>
                <c:pt idx="18449" formatCode="General">
                  <c:v>36.898000000000003</c:v>
                </c:pt>
                <c:pt idx="18450" formatCode="General">
                  <c:v>36.9</c:v>
                </c:pt>
                <c:pt idx="18451" formatCode="General">
                  <c:v>36.902000000000001</c:v>
                </c:pt>
                <c:pt idx="18452" formatCode="General">
                  <c:v>36.904000000000003</c:v>
                </c:pt>
                <c:pt idx="18453" formatCode="General">
                  <c:v>36.905999999999999</c:v>
                </c:pt>
                <c:pt idx="18454" formatCode="General">
                  <c:v>36.908000000000001</c:v>
                </c:pt>
                <c:pt idx="18455" formatCode="General">
                  <c:v>36.909999999999997</c:v>
                </c:pt>
                <c:pt idx="18456" formatCode="General">
                  <c:v>36.911999999999999</c:v>
                </c:pt>
                <c:pt idx="18457" formatCode="General">
                  <c:v>36.914000000000001</c:v>
                </c:pt>
                <c:pt idx="18458" formatCode="General">
                  <c:v>36.915999999999997</c:v>
                </c:pt>
                <c:pt idx="18459" formatCode="General">
                  <c:v>36.917999999999999</c:v>
                </c:pt>
                <c:pt idx="18460" formatCode="General">
                  <c:v>36.92</c:v>
                </c:pt>
                <c:pt idx="18461" formatCode="General">
                  <c:v>36.921999999999997</c:v>
                </c:pt>
                <c:pt idx="18462" formatCode="General">
                  <c:v>36.923999999999999</c:v>
                </c:pt>
                <c:pt idx="18463" formatCode="General">
                  <c:v>36.926000000000002</c:v>
                </c:pt>
                <c:pt idx="18464" formatCode="General">
                  <c:v>36.927999999999997</c:v>
                </c:pt>
                <c:pt idx="18465" formatCode="General">
                  <c:v>36.93</c:v>
                </c:pt>
                <c:pt idx="18466" formatCode="General">
                  <c:v>36.932000000000002</c:v>
                </c:pt>
                <c:pt idx="18467" formatCode="General">
                  <c:v>36.933999999999997</c:v>
                </c:pt>
                <c:pt idx="18468" formatCode="General">
                  <c:v>36.936</c:v>
                </c:pt>
                <c:pt idx="18469" formatCode="General">
                  <c:v>36.938000000000002</c:v>
                </c:pt>
                <c:pt idx="18470" formatCode="General">
                  <c:v>36.94</c:v>
                </c:pt>
                <c:pt idx="18471" formatCode="General">
                  <c:v>36.942</c:v>
                </c:pt>
                <c:pt idx="18472" formatCode="General">
                  <c:v>36.944000000000003</c:v>
                </c:pt>
                <c:pt idx="18473" formatCode="General">
                  <c:v>36.945999999999998</c:v>
                </c:pt>
                <c:pt idx="18474" formatCode="General">
                  <c:v>36.948</c:v>
                </c:pt>
                <c:pt idx="18475" formatCode="General">
                  <c:v>36.950000000000003</c:v>
                </c:pt>
                <c:pt idx="18476" formatCode="General">
                  <c:v>36.951999999999998</c:v>
                </c:pt>
                <c:pt idx="18477" formatCode="General">
                  <c:v>36.954000000000001</c:v>
                </c:pt>
                <c:pt idx="18478" formatCode="General">
                  <c:v>36.956000000000003</c:v>
                </c:pt>
                <c:pt idx="18479" formatCode="General">
                  <c:v>36.957999999999998</c:v>
                </c:pt>
                <c:pt idx="18480" formatCode="General">
                  <c:v>36.96</c:v>
                </c:pt>
                <c:pt idx="18481" formatCode="General">
                  <c:v>36.962000000000003</c:v>
                </c:pt>
                <c:pt idx="18482" formatCode="General">
                  <c:v>36.963999999999999</c:v>
                </c:pt>
                <c:pt idx="18483" formatCode="General">
                  <c:v>36.966000000000001</c:v>
                </c:pt>
                <c:pt idx="18484" formatCode="General">
                  <c:v>36.968000000000004</c:v>
                </c:pt>
                <c:pt idx="18485" formatCode="General">
                  <c:v>36.97</c:v>
                </c:pt>
                <c:pt idx="18486" formatCode="General">
                  <c:v>36.972000000000001</c:v>
                </c:pt>
                <c:pt idx="18487" formatCode="General">
                  <c:v>36.973999999999997</c:v>
                </c:pt>
                <c:pt idx="18488" formatCode="General">
                  <c:v>36.975999999999999</c:v>
                </c:pt>
                <c:pt idx="18489" formatCode="General">
                  <c:v>36.978000000000002</c:v>
                </c:pt>
                <c:pt idx="18490" formatCode="General">
                  <c:v>36.979999999999997</c:v>
                </c:pt>
                <c:pt idx="18491" formatCode="General">
                  <c:v>36.981999999999999</c:v>
                </c:pt>
                <c:pt idx="18492" formatCode="General">
                  <c:v>36.984000000000002</c:v>
                </c:pt>
                <c:pt idx="18493" formatCode="General">
                  <c:v>36.985999999999997</c:v>
                </c:pt>
                <c:pt idx="18494" formatCode="General">
                  <c:v>36.988</c:v>
                </c:pt>
                <c:pt idx="18495" formatCode="General">
                  <c:v>36.99</c:v>
                </c:pt>
                <c:pt idx="18496" formatCode="General">
                  <c:v>36.991999999999997</c:v>
                </c:pt>
                <c:pt idx="18497" formatCode="General">
                  <c:v>36.994</c:v>
                </c:pt>
                <c:pt idx="18498" formatCode="General">
                  <c:v>36.996000000000002</c:v>
                </c:pt>
                <c:pt idx="18499" formatCode="General">
                  <c:v>36.997999999999998</c:v>
                </c:pt>
                <c:pt idx="18500" formatCode="General">
                  <c:v>37</c:v>
                </c:pt>
                <c:pt idx="18501" formatCode="General">
                  <c:v>37.002000000000002</c:v>
                </c:pt>
                <c:pt idx="18502" formatCode="General">
                  <c:v>37.003999999999998</c:v>
                </c:pt>
                <c:pt idx="18503" formatCode="General">
                  <c:v>37.006</c:v>
                </c:pt>
                <c:pt idx="18504" formatCode="General">
                  <c:v>37.008000000000003</c:v>
                </c:pt>
                <c:pt idx="18505" formatCode="General">
                  <c:v>37.01</c:v>
                </c:pt>
                <c:pt idx="18506" formatCode="General">
                  <c:v>37.012</c:v>
                </c:pt>
                <c:pt idx="18507" formatCode="General">
                  <c:v>37.014000000000003</c:v>
                </c:pt>
                <c:pt idx="18508" formatCode="General">
                  <c:v>37.015999999999998</c:v>
                </c:pt>
                <c:pt idx="18509" formatCode="General">
                  <c:v>37.018000000000001</c:v>
                </c:pt>
                <c:pt idx="18510" formatCode="General">
                  <c:v>37.020000000000003</c:v>
                </c:pt>
                <c:pt idx="18511" formatCode="General">
                  <c:v>37.021999999999998</c:v>
                </c:pt>
                <c:pt idx="18512" formatCode="General">
                  <c:v>37.024000000000001</c:v>
                </c:pt>
                <c:pt idx="18513" formatCode="General">
                  <c:v>37.026000000000003</c:v>
                </c:pt>
                <c:pt idx="18514" formatCode="General">
                  <c:v>37.027999999999999</c:v>
                </c:pt>
                <c:pt idx="18515" formatCode="General">
                  <c:v>37.03</c:v>
                </c:pt>
                <c:pt idx="18516" formatCode="General">
                  <c:v>37.031999999999996</c:v>
                </c:pt>
                <c:pt idx="18517" formatCode="General">
                  <c:v>37.033999999999999</c:v>
                </c:pt>
                <c:pt idx="18518" formatCode="General">
                  <c:v>37.036000000000001</c:v>
                </c:pt>
                <c:pt idx="18519" formatCode="General">
                  <c:v>37.037999999999997</c:v>
                </c:pt>
                <c:pt idx="18520" formatCode="General">
                  <c:v>37.04</c:v>
                </c:pt>
                <c:pt idx="18521" formatCode="General">
                  <c:v>37.042000000000002</c:v>
                </c:pt>
                <c:pt idx="18522" formatCode="General">
                  <c:v>37.043999999999997</c:v>
                </c:pt>
                <c:pt idx="18523" formatCode="General">
                  <c:v>37.045999999999999</c:v>
                </c:pt>
                <c:pt idx="18524" formatCode="General">
                  <c:v>37.048000000000002</c:v>
                </c:pt>
                <c:pt idx="18525" formatCode="General">
                  <c:v>37.049999999999997</c:v>
                </c:pt>
                <c:pt idx="18526" formatCode="General">
                  <c:v>37.052</c:v>
                </c:pt>
                <c:pt idx="18527" formatCode="General">
                  <c:v>37.054000000000002</c:v>
                </c:pt>
                <c:pt idx="18528" formatCode="General">
                  <c:v>37.055999999999997</c:v>
                </c:pt>
                <c:pt idx="18529" formatCode="General">
                  <c:v>37.058</c:v>
                </c:pt>
                <c:pt idx="18530" formatCode="General">
                  <c:v>37.06</c:v>
                </c:pt>
                <c:pt idx="18531" formatCode="General">
                  <c:v>37.061999999999998</c:v>
                </c:pt>
                <c:pt idx="18532" formatCode="General">
                  <c:v>37.064</c:v>
                </c:pt>
                <c:pt idx="18533" formatCode="General">
                  <c:v>37.066000000000003</c:v>
                </c:pt>
                <c:pt idx="18534" formatCode="General">
                  <c:v>37.067999999999998</c:v>
                </c:pt>
                <c:pt idx="18535" formatCode="General">
                  <c:v>37.07</c:v>
                </c:pt>
                <c:pt idx="18536" formatCode="General">
                  <c:v>37.072000000000003</c:v>
                </c:pt>
                <c:pt idx="18537" formatCode="General">
                  <c:v>37.073999999999998</c:v>
                </c:pt>
                <c:pt idx="18538" formatCode="General">
                  <c:v>37.076000000000001</c:v>
                </c:pt>
                <c:pt idx="18539" formatCode="General">
                  <c:v>37.078000000000003</c:v>
                </c:pt>
                <c:pt idx="18540" formatCode="General">
                  <c:v>37.08</c:v>
                </c:pt>
                <c:pt idx="18541" formatCode="General">
                  <c:v>37.082000000000001</c:v>
                </c:pt>
                <c:pt idx="18542" formatCode="General">
                  <c:v>37.084000000000003</c:v>
                </c:pt>
                <c:pt idx="18543" formatCode="General">
                  <c:v>37.085999999999999</c:v>
                </c:pt>
                <c:pt idx="18544" formatCode="General">
                  <c:v>37.088000000000001</c:v>
                </c:pt>
                <c:pt idx="18545" formatCode="General">
                  <c:v>37.090000000000003</c:v>
                </c:pt>
                <c:pt idx="18546" formatCode="General">
                  <c:v>37.091999999999999</c:v>
                </c:pt>
                <c:pt idx="18547" formatCode="General">
                  <c:v>37.094000000000001</c:v>
                </c:pt>
                <c:pt idx="18548" formatCode="General">
                  <c:v>37.095999999999997</c:v>
                </c:pt>
                <c:pt idx="18549" formatCode="General">
                  <c:v>37.097999999999999</c:v>
                </c:pt>
                <c:pt idx="18550" formatCode="General">
                  <c:v>37.1</c:v>
                </c:pt>
                <c:pt idx="18551" formatCode="General">
                  <c:v>37.101999999999997</c:v>
                </c:pt>
                <c:pt idx="18552" formatCode="General">
                  <c:v>37.103999999999999</c:v>
                </c:pt>
                <c:pt idx="18553" formatCode="General">
                  <c:v>37.106000000000002</c:v>
                </c:pt>
                <c:pt idx="18554" formatCode="General">
                  <c:v>37.107999999999997</c:v>
                </c:pt>
                <c:pt idx="18555" formatCode="General">
                  <c:v>37.11</c:v>
                </c:pt>
                <c:pt idx="18556" formatCode="General">
                  <c:v>37.112000000000002</c:v>
                </c:pt>
                <c:pt idx="18557" formatCode="General">
                  <c:v>37.113999999999997</c:v>
                </c:pt>
                <c:pt idx="18558" formatCode="General">
                  <c:v>37.116</c:v>
                </c:pt>
                <c:pt idx="18559" formatCode="General">
                  <c:v>37.118000000000002</c:v>
                </c:pt>
                <c:pt idx="18560" formatCode="General">
                  <c:v>37.119999999999997</c:v>
                </c:pt>
                <c:pt idx="18561" formatCode="General">
                  <c:v>37.122</c:v>
                </c:pt>
                <c:pt idx="18562" formatCode="General">
                  <c:v>37.124000000000002</c:v>
                </c:pt>
                <c:pt idx="18563" formatCode="General">
                  <c:v>37.125999999999998</c:v>
                </c:pt>
                <c:pt idx="18564" formatCode="General">
                  <c:v>37.128</c:v>
                </c:pt>
                <c:pt idx="18565" formatCode="General">
                  <c:v>37.130000000000003</c:v>
                </c:pt>
                <c:pt idx="18566" formatCode="General">
                  <c:v>37.131999999999998</c:v>
                </c:pt>
                <c:pt idx="18567" formatCode="General">
                  <c:v>37.134</c:v>
                </c:pt>
                <c:pt idx="18568" formatCode="General">
                  <c:v>37.136000000000003</c:v>
                </c:pt>
                <c:pt idx="18569" formatCode="General">
                  <c:v>37.137999999999998</c:v>
                </c:pt>
                <c:pt idx="18570" formatCode="General">
                  <c:v>37.14</c:v>
                </c:pt>
                <c:pt idx="18571" formatCode="General">
                  <c:v>37.142000000000003</c:v>
                </c:pt>
                <c:pt idx="18572" formatCode="General">
                  <c:v>37.143999999999998</c:v>
                </c:pt>
                <c:pt idx="18573" formatCode="General">
                  <c:v>37.146000000000001</c:v>
                </c:pt>
                <c:pt idx="18574" formatCode="General">
                  <c:v>37.148000000000003</c:v>
                </c:pt>
                <c:pt idx="18575" formatCode="General">
                  <c:v>37.15</c:v>
                </c:pt>
                <c:pt idx="18576" formatCode="General">
                  <c:v>37.152000000000001</c:v>
                </c:pt>
                <c:pt idx="18577" formatCode="General">
                  <c:v>37.154000000000003</c:v>
                </c:pt>
                <c:pt idx="18578" formatCode="General">
                  <c:v>37.155999999999999</c:v>
                </c:pt>
                <c:pt idx="18579" formatCode="General">
                  <c:v>37.158000000000001</c:v>
                </c:pt>
                <c:pt idx="18580" formatCode="General">
                  <c:v>37.159999999999997</c:v>
                </c:pt>
                <c:pt idx="18581" formatCode="General">
                  <c:v>37.161999999999999</c:v>
                </c:pt>
                <c:pt idx="18582" formatCode="General">
                  <c:v>37.164000000000001</c:v>
                </c:pt>
                <c:pt idx="18583" formatCode="General">
                  <c:v>37.165999999999997</c:v>
                </c:pt>
                <c:pt idx="18584" formatCode="General">
                  <c:v>37.167999999999999</c:v>
                </c:pt>
                <c:pt idx="18585" formatCode="General">
                  <c:v>37.17</c:v>
                </c:pt>
                <c:pt idx="18586" formatCode="General">
                  <c:v>37.171999999999997</c:v>
                </c:pt>
                <c:pt idx="18587" formatCode="General">
                  <c:v>37.173999999999999</c:v>
                </c:pt>
                <c:pt idx="18588" formatCode="General">
                  <c:v>37.176000000000002</c:v>
                </c:pt>
                <c:pt idx="18589" formatCode="General">
                  <c:v>37.177999999999997</c:v>
                </c:pt>
                <c:pt idx="18590" formatCode="General">
                  <c:v>37.18</c:v>
                </c:pt>
                <c:pt idx="18591" formatCode="General">
                  <c:v>37.182000000000002</c:v>
                </c:pt>
                <c:pt idx="18592" formatCode="General">
                  <c:v>37.183999999999997</c:v>
                </c:pt>
                <c:pt idx="18593" formatCode="General">
                  <c:v>37.186</c:v>
                </c:pt>
                <c:pt idx="18594" formatCode="General">
                  <c:v>37.188000000000002</c:v>
                </c:pt>
                <c:pt idx="18595" formatCode="General">
                  <c:v>37.19</c:v>
                </c:pt>
                <c:pt idx="18596" formatCode="General">
                  <c:v>37.192</c:v>
                </c:pt>
                <c:pt idx="18597" formatCode="General">
                  <c:v>37.194000000000003</c:v>
                </c:pt>
                <c:pt idx="18598" formatCode="General">
                  <c:v>37.195999999999998</c:v>
                </c:pt>
                <c:pt idx="18599" formatCode="General">
                  <c:v>37.198</c:v>
                </c:pt>
                <c:pt idx="18600" formatCode="General">
                  <c:v>37.200000000000003</c:v>
                </c:pt>
                <c:pt idx="18601" formatCode="General">
                  <c:v>37.201999999999998</c:v>
                </c:pt>
                <c:pt idx="18602" formatCode="General">
                  <c:v>37.204000000000001</c:v>
                </c:pt>
                <c:pt idx="18603" formatCode="General">
                  <c:v>37.206000000000003</c:v>
                </c:pt>
                <c:pt idx="18604" formatCode="General">
                  <c:v>37.207999999999998</c:v>
                </c:pt>
                <c:pt idx="18605" formatCode="General">
                  <c:v>37.21</c:v>
                </c:pt>
                <c:pt idx="18606" formatCode="General">
                  <c:v>37.212000000000003</c:v>
                </c:pt>
                <c:pt idx="18607" formatCode="General">
                  <c:v>37.213999999999999</c:v>
                </c:pt>
                <c:pt idx="18608" formatCode="General">
                  <c:v>37.216000000000001</c:v>
                </c:pt>
                <c:pt idx="18609" formatCode="General">
                  <c:v>37.218000000000004</c:v>
                </c:pt>
                <c:pt idx="18610" formatCode="General">
                  <c:v>37.22</c:v>
                </c:pt>
                <c:pt idx="18611" formatCode="General">
                  <c:v>37.222000000000001</c:v>
                </c:pt>
                <c:pt idx="18612" formatCode="General">
                  <c:v>37.223999999999997</c:v>
                </c:pt>
                <c:pt idx="18613" formatCode="General">
                  <c:v>37.225999999999999</c:v>
                </c:pt>
                <c:pt idx="18614" formatCode="General">
                  <c:v>37.228000000000002</c:v>
                </c:pt>
                <c:pt idx="18615" formatCode="General">
                  <c:v>37.229999999999997</c:v>
                </c:pt>
                <c:pt idx="18616" formatCode="General">
                  <c:v>37.231999999999999</c:v>
                </c:pt>
                <c:pt idx="18617" formatCode="General">
                  <c:v>37.234000000000002</c:v>
                </c:pt>
                <c:pt idx="18618" formatCode="General">
                  <c:v>37.235999999999997</c:v>
                </c:pt>
                <c:pt idx="18619" formatCode="General">
                  <c:v>37.238</c:v>
                </c:pt>
                <c:pt idx="18620" formatCode="General">
                  <c:v>37.24</c:v>
                </c:pt>
                <c:pt idx="18621" formatCode="General">
                  <c:v>37.241999999999997</c:v>
                </c:pt>
                <c:pt idx="18622" formatCode="General">
                  <c:v>37.244</c:v>
                </c:pt>
                <c:pt idx="18623" formatCode="General">
                  <c:v>37.246000000000002</c:v>
                </c:pt>
                <c:pt idx="18624" formatCode="General">
                  <c:v>37.247999999999998</c:v>
                </c:pt>
                <c:pt idx="18625" formatCode="General">
                  <c:v>37.25</c:v>
                </c:pt>
                <c:pt idx="18626" formatCode="General">
                  <c:v>37.252000000000002</c:v>
                </c:pt>
                <c:pt idx="18627" formatCode="General">
                  <c:v>37.253999999999998</c:v>
                </c:pt>
                <c:pt idx="18628" formatCode="General">
                  <c:v>37.256</c:v>
                </c:pt>
                <c:pt idx="18629" formatCode="General">
                  <c:v>37.258000000000003</c:v>
                </c:pt>
                <c:pt idx="18630" formatCode="General">
                  <c:v>37.26</c:v>
                </c:pt>
                <c:pt idx="18631" formatCode="General">
                  <c:v>37.262</c:v>
                </c:pt>
                <c:pt idx="18632" formatCode="General">
                  <c:v>37.264000000000003</c:v>
                </c:pt>
                <c:pt idx="18633" formatCode="General">
                  <c:v>37.265999999999998</c:v>
                </c:pt>
                <c:pt idx="18634" formatCode="General">
                  <c:v>37.268000000000001</c:v>
                </c:pt>
                <c:pt idx="18635" formatCode="General">
                  <c:v>37.270000000000003</c:v>
                </c:pt>
                <c:pt idx="18636" formatCode="General">
                  <c:v>37.271999999999998</c:v>
                </c:pt>
                <c:pt idx="18637" formatCode="General">
                  <c:v>37.274000000000001</c:v>
                </c:pt>
                <c:pt idx="18638" formatCode="General">
                  <c:v>37.276000000000003</c:v>
                </c:pt>
                <c:pt idx="18639" formatCode="General">
                  <c:v>37.277999999999999</c:v>
                </c:pt>
                <c:pt idx="18640" formatCode="General">
                  <c:v>37.28</c:v>
                </c:pt>
                <c:pt idx="18641" formatCode="General">
                  <c:v>37.281999999999996</c:v>
                </c:pt>
                <c:pt idx="18642" formatCode="General">
                  <c:v>37.283999999999999</c:v>
                </c:pt>
                <c:pt idx="18643" formatCode="General">
                  <c:v>37.286000000000001</c:v>
                </c:pt>
                <c:pt idx="18644" formatCode="General">
                  <c:v>37.287999999999997</c:v>
                </c:pt>
                <c:pt idx="18645" formatCode="General">
                  <c:v>37.29</c:v>
                </c:pt>
                <c:pt idx="18646" formatCode="General">
                  <c:v>37.292000000000002</c:v>
                </c:pt>
                <c:pt idx="18647" formatCode="General">
                  <c:v>37.293999999999997</c:v>
                </c:pt>
                <c:pt idx="18648" formatCode="General">
                  <c:v>37.295999999999999</c:v>
                </c:pt>
                <c:pt idx="18649" formatCode="General">
                  <c:v>37.298000000000002</c:v>
                </c:pt>
                <c:pt idx="18650" formatCode="General">
                  <c:v>37.299999999999997</c:v>
                </c:pt>
                <c:pt idx="18651" formatCode="General">
                  <c:v>37.302</c:v>
                </c:pt>
                <c:pt idx="18652" formatCode="General">
                  <c:v>37.304000000000002</c:v>
                </c:pt>
                <c:pt idx="18653" formatCode="General">
                  <c:v>37.305999999999997</c:v>
                </c:pt>
                <c:pt idx="18654" formatCode="General">
                  <c:v>37.308</c:v>
                </c:pt>
                <c:pt idx="18655" formatCode="General">
                  <c:v>37.31</c:v>
                </c:pt>
                <c:pt idx="18656" formatCode="General">
                  <c:v>37.311999999999998</c:v>
                </c:pt>
                <c:pt idx="18657" formatCode="General">
                  <c:v>37.314</c:v>
                </c:pt>
                <c:pt idx="18658" formatCode="General">
                  <c:v>37.316000000000003</c:v>
                </c:pt>
                <c:pt idx="18659" formatCode="General">
                  <c:v>37.317999999999998</c:v>
                </c:pt>
                <c:pt idx="18660" formatCode="General">
                  <c:v>37.32</c:v>
                </c:pt>
                <c:pt idx="18661" formatCode="General">
                  <c:v>37.322000000000003</c:v>
                </c:pt>
                <c:pt idx="18662" formatCode="General">
                  <c:v>37.323999999999998</c:v>
                </c:pt>
                <c:pt idx="18663" formatCode="General">
                  <c:v>37.326000000000001</c:v>
                </c:pt>
                <c:pt idx="18664" formatCode="General">
                  <c:v>37.328000000000003</c:v>
                </c:pt>
                <c:pt idx="18665" formatCode="General">
                  <c:v>37.33</c:v>
                </c:pt>
                <c:pt idx="18666" formatCode="General">
                  <c:v>37.332000000000001</c:v>
                </c:pt>
                <c:pt idx="18667" formatCode="General">
                  <c:v>37.334000000000003</c:v>
                </c:pt>
                <c:pt idx="18668" formatCode="General">
                  <c:v>37.335999999999999</c:v>
                </c:pt>
                <c:pt idx="18669" formatCode="General">
                  <c:v>37.338000000000001</c:v>
                </c:pt>
                <c:pt idx="18670" formatCode="General">
                  <c:v>37.340000000000003</c:v>
                </c:pt>
                <c:pt idx="18671" formatCode="General">
                  <c:v>37.341999999999999</c:v>
                </c:pt>
                <c:pt idx="18672" formatCode="General">
                  <c:v>37.344000000000001</c:v>
                </c:pt>
                <c:pt idx="18673" formatCode="General">
                  <c:v>37.345999999999997</c:v>
                </c:pt>
                <c:pt idx="18674" formatCode="General">
                  <c:v>37.347999999999999</c:v>
                </c:pt>
                <c:pt idx="18675" formatCode="General">
                  <c:v>37.35</c:v>
                </c:pt>
                <c:pt idx="18676" formatCode="General">
                  <c:v>37.351999999999997</c:v>
                </c:pt>
                <c:pt idx="18677" formatCode="General">
                  <c:v>37.353999999999999</c:v>
                </c:pt>
                <c:pt idx="18678" formatCode="General">
                  <c:v>37.356000000000002</c:v>
                </c:pt>
                <c:pt idx="18679" formatCode="General">
                  <c:v>37.357999999999997</c:v>
                </c:pt>
                <c:pt idx="18680" formatCode="General">
                  <c:v>37.36</c:v>
                </c:pt>
                <c:pt idx="18681" formatCode="General">
                  <c:v>37.362000000000002</c:v>
                </c:pt>
                <c:pt idx="18682" formatCode="General">
                  <c:v>37.363999999999997</c:v>
                </c:pt>
                <c:pt idx="18683" formatCode="General">
                  <c:v>37.366</c:v>
                </c:pt>
                <c:pt idx="18684" formatCode="General">
                  <c:v>37.368000000000002</c:v>
                </c:pt>
                <c:pt idx="18685" formatCode="General">
                  <c:v>37.369999999999997</c:v>
                </c:pt>
                <c:pt idx="18686" formatCode="General">
                  <c:v>37.372</c:v>
                </c:pt>
                <c:pt idx="18687" formatCode="General">
                  <c:v>37.374000000000002</c:v>
                </c:pt>
                <c:pt idx="18688" formatCode="General">
                  <c:v>37.375999999999998</c:v>
                </c:pt>
                <c:pt idx="18689" formatCode="General">
                  <c:v>37.378</c:v>
                </c:pt>
                <c:pt idx="18690" formatCode="General">
                  <c:v>37.380000000000003</c:v>
                </c:pt>
                <c:pt idx="18691" formatCode="General">
                  <c:v>37.381999999999998</c:v>
                </c:pt>
                <c:pt idx="18692" formatCode="General">
                  <c:v>37.384</c:v>
                </c:pt>
                <c:pt idx="18693" formatCode="General">
                  <c:v>37.386000000000003</c:v>
                </c:pt>
                <c:pt idx="18694" formatCode="General">
                  <c:v>37.387999999999998</c:v>
                </c:pt>
                <c:pt idx="18695" formatCode="General">
                  <c:v>37.39</c:v>
                </c:pt>
                <c:pt idx="18696" formatCode="General">
                  <c:v>37.392000000000003</c:v>
                </c:pt>
                <c:pt idx="18697" formatCode="General">
                  <c:v>37.393999999999998</c:v>
                </c:pt>
                <c:pt idx="18698" formatCode="General">
                  <c:v>37.396000000000001</c:v>
                </c:pt>
                <c:pt idx="18699" formatCode="General">
                  <c:v>37.398000000000003</c:v>
                </c:pt>
                <c:pt idx="18700" formatCode="General">
                  <c:v>37.4</c:v>
                </c:pt>
                <c:pt idx="18701" formatCode="General">
                  <c:v>37.402000000000001</c:v>
                </c:pt>
                <c:pt idx="18702" formatCode="General">
                  <c:v>37.404000000000003</c:v>
                </c:pt>
                <c:pt idx="18703" formatCode="General">
                  <c:v>37.405999999999999</c:v>
                </c:pt>
                <c:pt idx="18704" formatCode="General">
                  <c:v>37.408000000000001</c:v>
                </c:pt>
                <c:pt idx="18705" formatCode="General">
                  <c:v>37.409999999999997</c:v>
                </c:pt>
                <c:pt idx="18706" formatCode="General">
                  <c:v>37.411999999999999</c:v>
                </c:pt>
                <c:pt idx="18707" formatCode="General">
                  <c:v>37.414000000000001</c:v>
                </c:pt>
                <c:pt idx="18708" formatCode="General">
                  <c:v>37.415999999999997</c:v>
                </c:pt>
                <c:pt idx="18709" formatCode="General">
                  <c:v>37.417999999999999</c:v>
                </c:pt>
                <c:pt idx="18710" formatCode="General">
                  <c:v>37.42</c:v>
                </c:pt>
                <c:pt idx="18711" formatCode="General">
                  <c:v>37.421999999999997</c:v>
                </c:pt>
                <c:pt idx="18712" formatCode="General">
                  <c:v>37.423999999999999</c:v>
                </c:pt>
                <c:pt idx="18713" formatCode="General">
                  <c:v>37.426000000000002</c:v>
                </c:pt>
                <c:pt idx="18714" formatCode="General">
                  <c:v>37.427999999999997</c:v>
                </c:pt>
                <c:pt idx="18715" formatCode="General">
                  <c:v>37.43</c:v>
                </c:pt>
                <c:pt idx="18716" formatCode="General">
                  <c:v>37.432000000000002</c:v>
                </c:pt>
                <c:pt idx="18717" formatCode="General">
                  <c:v>37.433999999999997</c:v>
                </c:pt>
                <c:pt idx="18718" formatCode="General">
                  <c:v>37.436</c:v>
                </c:pt>
                <c:pt idx="18719" formatCode="General">
                  <c:v>37.438000000000002</c:v>
                </c:pt>
                <c:pt idx="18720" formatCode="General">
                  <c:v>37.44</c:v>
                </c:pt>
                <c:pt idx="18721" formatCode="General">
                  <c:v>37.442</c:v>
                </c:pt>
                <c:pt idx="18722" formatCode="General">
                  <c:v>37.444000000000003</c:v>
                </c:pt>
                <c:pt idx="18723" formatCode="General">
                  <c:v>37.445999999999998</c:v>
                </c:pt>
                <c:pt idx="18724" formatCode="General">
                  <c:v>37.448</c:v>
                </c:pt>
                <c:pt idx="18725" formatCode="General">
                  <c:v>37.450000000000003</c:v>
                </c:pt>
                <c:pt idx="18726" formatCode="General">
                  <c:v>37.451999999999998</c:v>
                </c:pt>
                <c:pt idx="18727" formatCode="General">
                  <c:v>37.454000000000001</c:v>
                </c:pt>
                <c:pt idx="18728" formatCode="General">
                  <c:v>37.456000000000003</c:v>
                </c:pt>
                <c:pt idx="18729" formatCode="General">
                  <c:v>37.457999999999998</c:v>
                </c:pt>
                <c:pt idx="18730" formatCode="General">
                  <c:v>37.46</c:v>
                </c:pt>
                <c:pt idx="18731" formatCode="General">
                  <c:v>37.462000000000003</c:v>
                </c:pt>
                <c:pt idx="18732" formatCode="General">
                  <c:v>37.463999999999999</c:v>
                </c:pt>
                <c:pt idx="18733" formatCode="General">
                  <c:v>37.466000000000001</c:v>
                </c:pt>
                <c:pt idx="18734" formatCode="General">
                  <c:v>37.468000000000004</c:v>
                </c:pt>
                <c:pt idx="18735" formatCode="General">
                  <c:v>37.47</c:v>
                </c:pt>
                <c:pt idx="18736" formatCode="General">
                  <c:v>37.472000000000001</c:v>
                </c:pt>
                <c:pt idx="18737" formatCode="General">
                  <c:v>37.473999999999997</c:v>
                </c:pt>
                <c:pt idx="18738" formatCode="General">
                  <c:v>37.475999999999999</c:v>
                </c:pt>
                <c:pt idx="18739" formatCode="General">
                  <c:v>37.478000000000002</c:v>
                </c:pt>
                <c:pt idx="18740" formatCode="General">
                  <c:v>37.479999999999997</c:v>
                </c:pt>
                <c:pt idx="18741" formatCode="General">
                  <c:v>37.481999999999999</c:v>
                </c:pt>
                <c:pt idx="18742" formatCode="General">
                  <c:v>37.484000000000002</c:v>
                </c:pt>
                <c:pt idx="18743" formatCode="General">
                  <c:v>37.485999999999997</c:v>
                </c:pt>
                <c:pt idx="18744" formatCode="General">
                  <c:v>37.488</c:v>
                </c:pt>
                <c:pt idx="18745" formatCode="General">
                  <c:v>37.49</c:v>
                </c:pt>
                <c:pt idx="18746" formatCode="General">
                  <c:v>37.491999999999997</c:v>
                </c:pt>
                <c:pt idx="18747" formatCode="General">
                  <c:v>37.494</c:v>
                </c:pt>
                <c:pt idx="18748" formatCode="General">
                  <c:v>37.496000000000002</c:v>
                </c:pt>
                <c:pt idx="18749" formatCode="General">
                  <c:v>37.497999999999998</c:v>
                </c:pt>
                <c:pt idx="18750" formatCode="General">
                  <c:v>37.5</c:v>
                </c:pt>
                <c:pt idx="18751" formatCode="General">
                  <c:v>37.502000000000002</c:v>
                </c:pt>
                <c:pt idx="18752" formatCode="General">
                  <c:v>37.503999999999998</c:v>
                </c:pt>
                <c:pt idx="18753" formatCode="General">
                  <c:v>37.506</c:v>
                </c:pt>
                <c:pt idx="18754" formatCode="General">
                  <c:v>37.508000000000003</c:v>
                </c:pt>
                <c:pt idx="18755" formatCode="General">
                  <c:v>37.51</c:v>
                </c:pt>
                <c:pt idx="18756" formatCode="General">
                  <c:v>37.512</c:v>
                </c:pt>
                <c:pt idx="18757" formatCode="General">
                  <c:v>37.514000000000003</c:v>
                </c:pt>
                <c:pt idx="18758" formatCode="General">
                  <c:v>37.515999999999998</c:v>
                </c:pt>
                <c:pt idx="18759" formatCode="General">
                  <c:v>37.518000000000001</c:v>
                </c:pt>
                <c:pt idx="18760" formatCode="General">
                  <c:v>37.520000000000003</c:v>
                </c:pt>
                <c:pt idx="18761" formatCode="General">
                  <c:v>37.521999999999998</c:v>
                </c:pt>
                <c:pt idx="18762" formatCode="General">
                  <c:v>37.524000000000001</c:v>
                </c:pt>
                <c:pt idx="18763" formatCode="General">
                  <c:v>37.526000000000003</c:v>
                </c:pt>
                <c:pt idx="18764" formatCode="General">
                  <c:v>37.527999999999999</c:v>
                </c:pt>
                <c:pt idx="18765" formatCode="General">
                  <c:v>37.53</c:v>
                </c:pt>
                <c:pt idx="18766" formatCode="General">
                  <c:v>37.531999999999996</c:v>
                </c:pt>
                <c:pt idx="18767" formatCode="General">
                  <c:v>37.533999999999999</c:v>
                </c:pt>
                <c:pt idx="18768" formatCode="General">
                  <c:v>37.536000000000001</c:v>
                </c:pt>
                <c:pt idx="18769" formatCode="General">
                  <c:v>37.537999999999997</c:v>
                </c:pt>
                <c:pt idx="18770" formatCode="General">
                  <c:v>37.54</c:v>
                </c:pt>
                <c:pt idx="18771" formatCode="General">
                  <c:v>37.542000000000002</c:v>
                </c:pt>
                <c:pt idx="18772" formatCode="General">
                  <c:v>37.543999999999997</c:v>
                </c:pt>
                <c:pt idx="18773" formatCode="General">
                  <c:v>37.545999999999999</c:v>
                </c:pt>
                <c:pt idx="18774" formatCode="General">
                  <c:v>37.548000000000002</c:v>
                </c:pt>
                <c:pt idx="18775" formatCode="General">
                  <c:v>37.549999999999997</c:v>
                </c:pt>
                <c:pt idx="18776" formatCode="General">
                  <c:v>37.552</c:v>
                </c:pt>
                <c:pt idx="18777" formatCode="General">
                  <c:v>37.554000000000002</c:v>
                </c:pt>
                <c:pt idx="18778" formatCode="General">
                  <c:v>37.555999999999997</c:v>
                </c:pt>
                <c:pt idx="18779" formatCode="General">
                  <c:v>37.558</c:v>
                </c:pt>
                <c:pt idx="18780" formatCode="General">
                  <c:v>37.56</c:v>
                </c:pt>
                <c:pt idx="18781" formatCode="General">
                  <c:v>37.561999999999998</c:v>
                </c:pt>
                <c:pt idx="18782" formatCode="General">
                  <c:v>37.564</c:v>
                </c:pt>
                <c:pt idx="18783" formatCode="General">
                  <c:v>37.566000000000003</c:v>
                </c:pt>
                <c:pt idx="18784" formatCode="General">
                  <c:v>37.567999999999998</c:v>
                </c:pt>
                <c:pt idx="18785" formatCode="General">
                  <c:v>37.57</c:v>
                </c:pt>
                <c:pt idx="18786" formatCode="General">
                  <c:v>37.572000000000003</c:v>
                </c:pt>
                <c:pt idx="18787" formatCode="General">
                  <c:v>37.573999999999998</c:v>
                </c:pt>
                <c:pt idx="18788" formatCode="General">
                  <c:v>37.576000000000001</c:v>
                </c:pt>
                <c:pt idx="18789" formatCode="General">
                  <c:v>37.578000000000003</c:v>
                </c:pt>
                <c:pt idx="18790" formatCode="General">
                  <c:v>37.58</c:v>
                </c:pt>
                <c:pt idx="18791" formatCode="General">
                  <c:v>37.582000000000001</c:v>
                </c:pt>
                <c:pt idx="18792" formatCode="General">
                  <c:v>37.584000000000003</c:v>
                </c:pt>
                <c:pt idx="18793" formatCode="General">
                  <c:v>37.585999999999999</c:v>
                </c:pt>
                <c:pt idx="18794" formatCode="General">
                  <c:v>37.588000000000001</c:v>
                </c:pt>
                <c:pt idx="18795" formatCode="General">
                  <c:v>37.590000000000003</c:v>
                </c:pt>
                <c:pt idx="18796" formatCode="General">
                  <c:v>37.591999999999999</c:v>
                </c:pt>
                <c:pt idx="18797" formatCode="General">
                  <c:v>37.594000000000001</c:v>
                </c:pt>
                <c:pt idx="18798" formatCode="General">
                  <c:v>37.595999999999997</c:v>
                </c:pt>
                <c:pt idx="18799" formatCode="General">
                  <c:v>37.597999999999999</c:v>
                </c:pt>
                <c:pt idx="18800" formatCode="General">
                  <c:v>37.6</c:v>
                </c:pt>
                <c:pt idx="18801" formatCode="General">
                  <c:v>37.601999999999997</c:v>
                </c:pt>
                <c:pt idx="18802" formatCode="General">
                  <c:v>37.603999999999999</c:v>
                </c:pt>
                <c:pt idx="18803" formatCode="General">
                  <c:v>37.606000000000002</c:v>
                </c:pt>
                <c:pt idx="18804" formatCode="General">
                  <c:v>37.607999999999997</c:v>
                </c:pt>
                <c:pt idx="18805" formatCode="General">
                  <c:v>37.61</c:v>
                </c:pt>
                <c:pt idx="18806" formatCode="General">
                  <c:v>37.612000000000002</c:v>
                </c:pt>
                <c:pt idx="18807" formatCode="General">
                  <c:v>37.613999999999997</c:v>
                </c:pt>
                <c:pt idx="18808" formatCode="General">
                  <c:v>37.616</c:v>
                </c:pt>
                <c:pt idx="18809" formatCode="General">
                  <c:v>37.618000000000002</c:v>
                </c:pt>
                <c:pt idx="18810" formatCode="General">
                  <c:v>37.619999999999997</c:v>
                </c:pt>
                <c:pt idx="18811" formatCode="General">
                  <c:v>37.622</c:v>
                </c:pt>
                <c:pt idx="18812" formatCode="General">
                  <c:v>37.624000000000002</c:v>
                </c:pt>
                <c:pt idx="18813" formatCode="General">
                  <c:v>37.625999999999998</c:v>
                </c:pt>
                <c:pt idx="18814" formatCode="General">
                  <c:v>37.628</c:v>
                </c:pt>
                <c:pt idx="18815" formatCode="General">
                  <c:v>37.630000000000003</c:v>
                </c:pt>
                <c:pt idx="18816" formatCode="General">
                  <c:v>37.631999999999998</c:v>
                </c:pt>
                <c:pt idx="18817" formatCode="General">
                  <c:v>37.634</c:v>
                </c:pt>
                <c:pt idx="18818" formatCode="General">
                  <c:v>37.636000000000003</c:v>
                </c:pt>
                <c:pt idx="18819" formatCode="General">
                  <c:v>37.637999999999998</c:v>
                </c:pt>
                <c:pt idx="18820" formatCode="General">
                  <c:v>37.64</c:v>
                </c:pt>
                <c:pt idx="18821" formatCode="General">
                  <c:v>37.642000000000003</c:v>
                </c:pt>
                <c:pt idx="18822" formatCode="General">
                  <c:v>37.643999999999998</c:v>
                </c:pt>
                <c:pt idx="18823" formatCode="General">
                  <c:v>37.646000000000001</c:v>
                </c:pt>
                <c:pt idx="18824" formatCode="General">
                  <c:v>37.648000000000003</c:v>
                </c:pt>
                <c:pt idx="18825" formatCode="General">
                  <c:v>37.65</c:v>
                </c:pt>
                <c:pt idx="18826" formatCode="General">
                  <c:v>37.652000000000001</c:v>
                </c:pt>
                <c:pt idx="18827" formatCode="General">
                  <c:v>37.654000000000003</c:v>
                </c:pt>
                <c:pt idx="18828" formatCode="General">
                  <c:v>37.655999999999999</c:v>
                </c:pt>
                <c:pt idx="18829" formatCode="General">
                  <c:v>37.658000000000001</c:v>
                </c:pt>
                <c:pt idx="18830" formatCode="General">
                  <c:v>37.659999999999997</c:v>
                </c:pt>
                <c:pt idx="18831" formatCode="General">
                  <c:v>37.661999999999999</c:v>
                </c:pt>
                <c:pt idx="18832" formatCode="General">
                  <c:v>37.664000000000001</c:v>
                </c:pt>
                <c:pt idx="18833" formatCode="General">
                  <c:v>37.665999999999997</c:v>
                </c:pt>
                <c:pt idx="18834" formatCode="General">
                  <c:v>37.667999999999999</c:v>
                </c:pt>
                <c:pt idx="18835" formatCode="General">
                  <c:v>37.67</c:v>
                </c:pt>
                <c:pt idx="18836" formatCode="General">
                  <c:v>37.671999999999997</c:v>
                </c:pt>
                <c:pt idx="18837" formatCode="General">
                  <c:v>37.673999999999999</c:v>
                </c:pt>
                <c:pt idx="18838" formatCode="General">
                  <c:v>37.676000000000002</c:v>
                </c:pt>
                <c:pt idx="18839" formatCode="General">
                  <c:v>37.677999999999997</c:v>
                </c:pt>
                <c:pt idx="18840" formatCode="General">
                  <c:v>37.68</c:v>
                </c:pt>
                <c:pt idx="18841" formatCode="General">
                  <c:v>37.682000000000002</c:v>
                </c:pt>
                <c:pt idx="18842" formatCode="General">
                  <c:v>37.683999999999997</c:v>
                </c:pt>
                <c:pt idx="18843" formatCode="General">
                  <c:v>37.686</c:v>
                </c:pt>
                <c:pt idx="18844" formatCode="General">
                  <c:v>37.688000000000002</c:v>
                </c:pt>
                <c:pt idx="18845" formatCode="General">
                  <c:v>37.69</c:v>
                </c:pt>
                <c:pt idx="18846" formatCode="General">
                  <c:v>37.692</c:v>
                </c:pt>
                <c:pt idx="18847" formatCode="General">
                  <c:v>37.694000000000003</c:v>
                </c:pt>
                <c:pt idx="18848" formatCode="General">
                  <c:v>37.695999999999998</c:v>
                </c:pt>
                <c:pt idx="18849" formatCode="General">
                  <c:v>37.698</c:v>
                </c:pt>
                <c:pt idx="18850" formatCode="General">
                  <c:v>37.700000000000003</c:v>
                </c:pt>
                <c:pt idx="18851" formatCode="General">
                  <c:v>37.701999999999998</c:v>
                </c:pt>
                <c:pt idx="18852" formatCode="General">
                  <c:v>37.704000000000001</c:v>
                </c:pt>
                <c:pt idx="18853" formatCode="General">
                  <c:v>37.706000000000003</c:v>
                </c:pt>
                <c:pt idx="18854" formatCode="General">
                  <c:v>37.707999999999998</c:v>
                </c:pt>
                <c:pt idx="18855" formatCode="General">
                  <c:v>37.71</c:v>
                </c:pt>
                <c:pt idx="18856" formatCode="General">
                  <c:v>37.712000000000003</c:v>
                </c:pt>
                <c:pt idx="18857" formatCode="General">
                  <c:v>37.713999999999999</c:v>
                </c:pt>
                <c:pt idx="18858" formatCode="General">
                  <c:v>37.716000000000001</c:v>
                </c:pt>
                <c:pt idx="18859" formatCode="General">
                  <c:v>37.718000000000004</c:v>
                </c:pt>
                <c:pt idx="18860" formatCode="General">
                  <c:v>37.72</c:v>
                </c:pt>
                <c:pt idx="18861" formatCode="General">
                  <c:v>37.722000000000001</c:v>
                </c:pt>
                <c:pt idx="18862" formatCode="General">
                  <c:v>37.723999999999997</c:v>
                </c:pt>
                <c:pt idx="18863" formatCode="General">
                  <c:v>37.725999999999999</c:v>
                </c:pt>
                <c:pt idx="18864" formatCode="General">
                  <c:v>37.728000000000002</c:v>
                </c:pt>
                <c:pt idx="18865" formatCode="General">
                  <c:v>37.729999999999997</c:v>
                </c:pt>
                <c:pt idx="18866" formatCode="General">
                  <c:v>37.731999999999999</c:v>
                </c:pt>
                <c:pt idx="18867" formatCode="General">
                  <c:v>37.734000000000002</c:v>
                </c:pt>
                <c:pt idx="18868" formatCode="General">
                  <c:v>37.735999999999997</c:v>
                </c:pt>
                <c:pt idx="18869" formatCode="General">
                  <c:v>37.738</c:v>
                </c:pt>
                <c:pt idx="18870" formatCode="General">
                  <c:v>37.74</c:v>
                </c:pt>
                <c:pt idx="18871" formatCode="General">
                  <c:v>37.741999999999997</c:v>
                </c:pt>
                <c:pt idx="18872" formatCode="General">
                  <c:v>37.744</c:v>
                </c:pt>
                <c:pt idx="18873" formatCode="General">
                  <c:v>37.746000000000002</c:v>
                </c:pt>
                <c:pt idx="18874" formatCode="General">
                  <c:v>37.747999999999998</c:v>
                </c:pt>
                <c:pt idx="18875" formatCode="General">
                  <c:v>37.75</c:v>
                </c:pt>
                <c:pt idx="18876" formatCode="General">
                  <c:v>37.752000000000002</c:v>
                </c:pt>
                <c:pt idx="18877" formatCode="General">
                  <c:v>37.753999999999998</c:v>
                </c:pt>
                <c:pt idx="18878" formatCode="General">
                  <c:v>37.756</c:v>
                </c:pt>
                <c:pt idx="18879" formatCode="General">
                  <c:v>37.758000000000003</c:v>
                </c:pt>
                <c:pt idx="18880" formatCode="General">
                  <c:v>37.76</c:v>
                </c:pt>
                <c:pt idx="18881" formatCode="General">
                  <c:v>37.762</c:v>
                </c:pt>
                <c:pt idx="18882" formatCode="General">
                  <c:v>37.764000000000003</c:v>
                </c:pt>
                <c:pt idx="18883" formatCode="General">
                  <c:v>37.765999999999998</c:v>
                </c:pt>
                <c:pt idx="18884" formatCode="General">
                  <c:v>37.768000000000001</c:v>
                </c:pt>
                <c:pt idx="18885" formatCode="General">
                  <c:v>37.770000000000003</c:v>
                </c:pt>
                <c:pt idx="18886" formatCode="General">
                  <c:v>37.771999999999998</c:v>
                </c:pt>
                <c:pt idx="18887" formatCode="General">
                  <c:v>37.774000000000001</c:v>
                </c:pt>
                <c:pt idx="18888" formatCode="General">
                  <c:v>37.776000000000003</c:v>
                </c:pt>
                <c:pt idx="18889" formatCode="General">
                  <c:v>37.777999999999999</c:v>
                </c:pt>
                <c:pt idx="18890" formatCode="General">
                  <c:v>37.78</c:v>
                </c:pt>
                <c:pt idx="18891" formatCode="General">
                  <c:v>37.781999999999996</c:v>
                </c:pt>
                <c:pt idx="18892" formatCode="General">
                  <c:v>37.783999999999999</c:v>
                </c:pt>
                <c:pt idx="18893" formatCode="General">
                  <c:v>37.786000000000001</c:v>
                </c:pt>
                <c:pt idx="18894" formatCode="General">
                  <c:v>37.787999999999997</c:v>
                </c:pt>
                <c:pt idx="18895" formatCode="General">
                  <c:v>37.79</c:v>
                </c:pt>
                <c:pt idx="18896" formatCode="General">
                  <c:v>37.792000000000002</c:v>
                </c:pt>
                <c:pt idx="18897" formatCode="General">
                  <c:v>37.793999999999997</c:v>
                </c:pt>
                <c:pt idx="18898" formatCode="General">
                  <c:v>37.795999999999999</c:v>
                </c:pt>
                <c:pt idx="18899" formatCode="General">
                  <c:v>37.798000000000002</c:v>
                </c:pt>
                <c:pt idx="18900" formatCode="General">
                  <c:v>37.799999999999997</c:v>
                </c:pt>
                <c:pt idx="18901" formatCode="General">
                  <c:v>37.802</c:v>
                </c:pt>
                <c:pt idx="18902" formatCode="General">
                  <c:v>37.804000000000002</c:v>
                </c:pt>
                <c:pt idx="18903" formatCode="General">
                  <c:v>37.805999999999997</c:v>
                </c:pt>
                <c:pt idx="18904" formatCode="General">
                  <c:v>37.808</c:v>
                </c:pt>
                <c:pt idx="18905" formatCode="General">
                  <c:v>37.81</c:v>
                </c:pt>
                <c:pt idx="18906" formatCode="General">
                  <c:v>37.811999999999998</c:v>
                </c:pt>
                <c:pt idx="18907" formatCode="General">
                  <c:v>37.814</c:v>
                </c:pt>
                <c:pt idx="18908" formatCode="General">
                  <c:v>37.816000000000003</c:v>
                </c:pt>
                <c:pt idx="18909" formatCode="General">
                  <c:v>37.817999999999998</c:v>
                </c:pt>
                <c:pt idx="18910" formatCode="General">
                  <c:v>37.82</c:v>
                </c:pt>
                <c:pt idx="18911" formatCode="General">
                  <c:v>37.822000000000003</c:v>
                </c:pt>
                <c:pt idx="18912" formatCode="General">
                  <c:v>37.823999999999998</c:v>
                </c:pt>
                <c:pt idx="18913" formatCode="General">
                  <c:v>37.826000000000001</c:v>
                </c:pt>
                <c:pt idx="18914" formatCode="General">
                  <c:v>37.828000000000003</c:v>
                </c:pt>
                <c:pt idx="18915" formatCode="General">
                  <c:v>37.83</c:v>
                </c:pt>
                <c:pt idx="18916" formatCode="General">
                  <c:v>37.832000000000001</c:v>
                </c:pt>
                <c:pt idx="18917" formatCode="General">
                  <c:v>37.834000000000003</c:v>
                </c:pt>
                <c:pt idx="18918" formatCode="General">
                  <c:v>37.835999999999999</c:v>
                </c:pt>
                <c:pt idx="18919" formatCode="General">
                  <c:v>37.838000000000001</c:v>
                </c:pt>
                <c:pt idx="18920" formatCode="General">
                  <c:v>37.840000000000003</c:v>
                </c:pt>
                <c:pt idx="18921" formatCode="General">
                  <c:v>37.841999999999999</c:v>
                </c:pt>
                <c:pt idx="18922" formatCode="General">
                  <c:v>37.844000000000001</c:v>
                </c:pt>
                <c:pt idx="18923" formatCode="General">
                  <c:v>37.845999999999997</c:v>
                </c:pt>
                <c:pt idx="18924" formatCode="General">
                  <c:v>37.847999999999999</c:v>
                </c:pt>
                <c:pt idx="18925" formatCode="General">
                  <c:v>37.85</c:v>
                </c:pt>
                <c:pt idx="18926" formatCode="General">
                  <c:v>37.851999999999997</c:v>
                </c:pt>
                <c:pt idx="18927" formatCode="General">
                  <c:v>37.853999999999999</c:v>
                </c:pt>
                <c:pt idx="18928" formatCode="General">
                  <c:v>37.856000000000002</c:v>
                </c:pt>
                <c:pt idx="18929" formatCode="General">
                  <c:v>37.857999999999997</c:v>
                </c:pt>
                <c:pt idx="18930" formatCode="General">
                  <c:v>37.86</c:v>
                </c:pt>
                <c:pt idx="18931" formatCode="General">
                  <c:v>37.862000000000002</c:v>
                </c:pt>
                <c:pt idx="18932" formatCode="General">
                  <c:v>37.863999999999997</c:v>
                </c:pt>
                <c:pt idx="18933" formatCode="General">
                  <c:v>37.866</c:v>
                </c:pt>
                <c:pt idx="18934" formatCode="General">
                  <c:v>37.868000000000002</c:v>
                </c:pt>
                <c:pt idx="18935" formatCode="General">
                  <c:v>37.869999999999997</c:v>
                </c:pt>
                <c:pt idx="18936" formatCode="General">
                  <c:v>37.872</c:v>
                </c:pt>
                <c:pt idx="18937" formatCode="General">
                  <c:v>37.874000000000002</c:v>
                </c:pt>
                <c:pt idx="18938" formatCode="General">
                  <c:v>37.875999999999998</c:v>
                </c:pt>
                <c:pt idx="18939" formatCode="General">
                  <c:v>37.878</c:v>
                </c:pt>
                <c:pt idx="18940" formatCode="General">
                  <c:v>37.880000000000003</c:v>
                </c:pt>
                <c:pt idx="18941" formatCode="General">
                  <c:v>37.881999999999998</c:v>
                </c:pt>
                <c:pt idx="18942" formatCode="General">
                  <c:v>37.884</c:v>
                </c:pt>
                <c:pt idx="18943" formatCode="General">
                  <c:v>37.886000000000003</c:v>
                </c:pt>
                <c:pt idx="18944" formatCode="General">
                  <c:v>37.887999999999998</c:v>
                </c:pt>
                <c:pt idx="18945" formatCode="General">
                  <c:v>37.89</c:v>
                </c:pt>
                <c:pt idx="18946" formatCode="General">
                  <c:v>37.892000000000003</c:v>
                </c:pt>
                <c:pt idx="18947" formatCode="General">
                  <c:v>37.893999999999998</c:v>
                </c:pt>
                <c:pt idx="18948" formatCode="General">
                  <c:v>37.896000000000001</c:v>
                </c:pt>
                <c:pt idx="18949" formatCode="General">
                  <c:v>37.898000000000003</c:v>
                </c:pt>
                <c:pt idx="18950" formatCode="General">
                  <c:v>37.9</c:v>
                </c:pt>
                <c:pt idx="18951" formatCode="General">
                  <c:v>37.902000000000001</c:v>
                </c:pt>
                <c:pt idx="18952" formatCode="General">
                  <c:v>37.904000000000003</c:v>
                </c:pt>
                <c:pt idx="18953" formatCode="General">
                  <c:v>37.905999999999999</c:v>
                </c:pt>
                <c:pt idx="18954" formatCode="General">
                  <c:v>37.908000000000001</c:v>
                </c:pt>
                <c:pt idx="18955" formatCode="General">
                  <c:v>37.909999999999997</c:v>
                </c:pt>
                <c:pt idx="18956" formatCode="General">
                  <c:v>37.911999999999999</c:v>
                </c:pt>
                <c:pt idx="18957" formatCode="General">
                  <c:v>37.914000000000001</c:v>
                </c:pt>
                <c:pt idx="18958" formatCode="General">
                  <c:v>37.915999999999997</c:v>
                </c:pt>
                <c:pt idx="18959" formatCode="General">
                  <c:v>37.917999999999999</c:v>
                </c:pt>
                <c:pt idx="18960" formatCode="General">
                  <c:v>37.92</c:v>
                </c:pt>
                <c:pt idx="18961" formatCode="General">
                  <c:v>37.921999999999997</c:v>
                </c:pt>
                <c:pt idx="18962" formatCode="General">
                  <c:v>37.923999999999999</c:v>
                </c:pt>
                <c:pt idx="18963" formatCode="General">
                  <c:v>37.926000000000002</c:v>
                </c:pt>
                <c:pt idx="18964" formatCode="General">
                  <c:v>37.927999999999997</c:v>
                </c:pt>
                <c:pt idx="18965" formatCode="General">
                  <c:v>37.93</c:v>
                </c:pt>
                <c:pt idx="18966" formatCode="General">
                  <c:v>37.932000000000002</c:v>
                </c:pt>
                <c:pt idx="18967" formatCode="General">
                  <c:v>37.933999999999997</c:v>
                </c:pt>
                <c:pt idx="18968" formatCode="General">
                  <c:v>37.936</c:v>
                </c:pt>
                <c:pt idx="18969" formatCode="General">
                  <c:v>37.938000000000002</c:v>
                </c:pt>
                <c:pt idx="18970" formatCode="General">
                  <c:v>37.94</c:v>
                </c:pt>
                <c:pt idx="18971" formatCode="General">
                  <c:v>37.942</c:v>
                </c:pt>
                <c:pt idx="18972" formatCode="General">
                  <c:v>37.944000000000003</c:v>
                </c:pt>
                <c:pt idx="18973" formatCode="General">
                  <c:v>37.945999999999998</c:v>
                </c:pt>
                <c:pt idx="18974" formatCode="General">
                  <c:v>37.948</c:v>
                </c:pt>
                <c:pt idx="18975" formatCode="General">
                  <c:v>37.950000000000003</c:v>
                </c:pt>
                <c:pt idx="18976" formatCode="General">
                  <c:v>37.951999999999998</c:v>
                </c:pt>
                <c:pt idx="18977" formatCode="General">
                  <c:v>37.954000000000001</c:v>
                </c:pt>
                <c:pt idx="18978" formatCode="General">
                  <c:v>37.956000000000003</c:v>
                </c:pt>
                <c:pt idx="18979" formatCode="General">
                  <c:v>37.957999999999998</c:v>
                </c:pt>
                <c:pt idx="18980" formatCode="General">
                  <c:v>37.96</c:v>
                </c:pt>
                <c:pt idx="18981" formatCode="General">
                  <c:v>37.962000000000003</c:v>
                </c:pt>
                <c:pt idx="18982" formatCode="General">
                  <c:v>37.963999999999999</c:v>
                </c:pt>
                <c:pt idx="18983" formatCode="General">
                  <c:v>37.966000000000001</c:v>
                </c:pt>
                <c:pt idx="18984" formatCode="General">
                  <c:v>37.968000000000004</c:v>
                </c:pt>
                <c:pt idx="18985" formatCode="General">
                  <c:v>37.97</c:v>
                </c:pt>
                <c:pt idx="18986" formatCode="General">
                  <c:v>37.972000000000001</c:v>
                </c:pt>
                <c:pt idx="18987" formatCode="General">
                  <c:v>37.973999999999997</c:v>
                </c:pt>
                <c:pt idx="18988" formatCode="General">
                  <c:v>37.975999999999999</c:v>
                </c:pt>
                <c:pt idx="18989" formatCode="General">
                  <c:v>37.978000000000002</c:v>
                </c:pt>
                <c:pt idx="18990" formatCode="General">
                  <c:v>37.979999999999997</c:v>
                </c:pt>
                <c:pt idx="18991" formatCode="General">
                  <c:v>37.981999999999999</c:v>
                </c:pt>
                <c:pt idx="18992" formatCode="General">
                  <c:v>37.984000000000002</c:v>
                </c:pt>
                <c:pt idx="18993" formatCode="General">
                  <c:v>37.985999999999997</c:v>
                </c:pt>
                <c:pt idx="18994" formatCode="General">
                  <c:v>37.988</c:v>
                </c:pt>
                <c:pt idx="18995" formatCode="General">
                  <c:v>37.99</c:v>
                </c:pt>
                <c:pt idx="18996" formatCode="General">
                  <c:v>37.991999999999997</c:v>
                </c:pt>
                <c:pt idx="18997" formatCode="General">
                  <c:v>37.994</c:v>
                </c:pt>
                <c:pt idx="18998" formatCode="General">
                  <c:v>37.996000000000002</c:v>
                </c:pt>
                <c:pt idx="18999" formatCode="General">
                  <c:v>37.997999999999998</c:v>
                </c:pt>
                <c:pt idx="19000" formatCode="General">
                  <c:v>38</c:v>
                </c:pt>
                <c:pt idx="19001" formatCode="General">
                  <c:v>38.002000000000002</c:v>
                </c:pt>
                <c:pt idx="19002" formatCode="General">
                  <c:v>38.003999999999998</c:v>
                </c:pt>
                <c:pt idx="19003" formatCode="General">
                  <c:v>38.006</c:v>
                </c:pt>
                <c:pt idx="19004" formatCode="General">
                  <c:v>38.008000000000003</c:v>
                </c:pt>
                <c:pt idx="19005" formatCode="General">
                  <c:v>38.01</c:v>
                </c:pt>
                <c:pt idx="19006" formatCode="General">
                  <c:v>38.012</c:v>
                </c:pt>
                <c:pt idx="19007" formatCode="General">
                  <c:v>38.014000000000003</c:v>
                </c:pt>
                <c:pt idx="19008" formatCode="General">
                  <c:v>38.015999999999998</c:v>
                </c:pt>
                <c:pt idx="19009" formatCode="General">
                  <c:v>38.018000000000001</c:v>
                </c:pt>
                <c:pt idx="19010" formatCode="General">
                  <c:v>38.020000000000003</c:v>
                </c:pt>
                <c:pt idx="19011" formatCode="General">
                  <c:v>38.021999999999998</c:v>
                </c:pt>
                <c:pt idx="19012" formatCode="General">
                  <c:v>38.024000000000001</c:v>
                </c:pt>
                <c:pt idx="19013" formatCode="General">
                  <c:v>38.026000000000003</c:v>
                </c:pt>
                <c:pt idx="19014" formatCode="General">
                  <c:v>38.027999999999999</c:v>
                </c:pt>
                <c:pt idx="19015" formatCode="General">
                  <c:v>38.03</c:v>
                </c:pt>
                <c:pt idx="19016" formatCode="General">
                  <c:v>38.031999999999996</c:v>
                </c:pt>
                <c:pt idx="19017" formatCode="General">
                  <c:v>38.033999999999999</c:v>
                </c:pt>
                <c:pt idx="19018" formatCode="General">
                  <c:v>38.036000000000001</c:v>
                </c:pt>
                <c:pt idx="19019" formatCode="General">
                  <c:v>38.037999999999997</c:v>
                </c:pt>
                <c:pt idx="19020" formatCode="General">
                  <c:v>38.04</c:v>
                </c:pt>
                <c:pt idx="19021" formatCode="General">
                  <c:v>38.042000000000002</c:v>
                </c:pt>
                <c:pt idx="19022" formatCode="General">
                  <c:v>38.043999999999997</c:v>
                </c:pt>
                <c:pt idx="19023" formatCode="General">
                  <c:v>38.045999999999999</c:v>
                </c:pt>
                <c:pt idx="19024" formatCode="General">
                  <c:v>38.048000000000002</c:v>
                </c:pt>
                <c:pt idx="19025" formatCode="General">
                  <c:v>38.049999999999997</c:v>
                </c:pt>
                <c:pt idx="19026" formatCode="General">
                  <c:v>38.052</c:v>
                </c:pt>
                <c:pt idx="19027" formatCode="General">
                  <c:v>38.054000000000002</c:v>
                </c:pt>
                <c:pt idx="19028" formatCode="General">
                  <c:v>38.055999999999997</c:v>
                </c:pt>
                <c:pt idx="19029" formatCode="General">
                  <c:v>38.058</c:v>
                </c:pt>
                <c:pt idx="19030" formatCode="General">
                  <c:v>38.06</c:v>
                </c:pt>
                <c:pt idx="19031" formatCode="General">
                  <c:v>38.061999999999998</c:v>
                </c:pt>
                <c:pt idx="19032" formatCode="General">
                  <c:v>38.064</c:v>
                </c:pt>
                <c:pt idx="19033" formatCode="General">
                  <c:v>38.066000000000003</c:v>
                </c:pt>
                <c:pt idx="19034" formatCode="General">
                  <c:v>38.067999999999998</c:v>
                </c:pt>
                <c:pt idx="19035" formatCode="General">
                  <c:v>38.07</c:v>
                </c:pt>
                <c:pt idx="19036" formatCode="General">
                  <c:v>38.072000000000003</c:v>
                </c:pt>
                <c:pt idx="19037" formatCode="General">
                  <c:v>38.073999999999998</c:v>
                </c:pt>
                <c:pt idx="19038" formatCode="General">
                  <c:v>38.076000000000001</c:v>
                </c:pt>
                <c:pt idx="19039" formatCode="General">
                  <c:v>38.078000000000003</c:v>
                </c:pt>
                <c:pt idx="19040" formatCode="General">
                  <c:v>38.08</c:v>
                </c:pt>
                <c:pt idx="19041" formatCode="General">
                  <c:v>38.082000000000001</c:v>
                </c:pt>
                <c:pt idx="19042" formatCode="General">
                  <c:v>38.084000000000003</c:v>
                </c:pt>
                <c:pt idx="19043" formatCode="General">
                  <c:v>38.085999999999999</c:v>
                </c:pt>
                <c:pt idx="19044" formatCode="General">
                  <c:v>38.088000000000001</c:v>
                </c:pt>
                <c:pt idx="19045" formatCode="General">
                  <c:v>38.090000000000003</c:v>
                </c:pt>
                <c:pt idx="19046" formatCode="General">
                  <c:v>38.091999999999999</c:v>
                </c:pt>
                <c:pt idx="19047" formatCode="General">
                  <c:v>38.094000000000001</c:v>
                </c:pt>
                <c:pt idx="19048" formatCode="General">
                  <c:v>38.095999999999997</c:v>
                </c:pt>
                <c:pt idx="19049" formatCode="General">
                  <c:v>38.097999999999999</c:v>
                </c:pt>
                <c:pt idx="19050" formatCode="General">
                  <c:v>38.1</c:v>
                </c:pt>
                <c:pt idx="19051" formatCode="General">
                  <c:v>38.101999999999997</c:v>
                </c:pt>
                <c:pt idx="19052" formatCode="General">
                  <c:v>38.103999999999999</c:v>
                </c:pt>
                <c:pt idx="19053" formatCode="General">
                  <c:v>38.106000000000002</c:v>
                </c:pt>
                <c:pt idx="19054" formatCode="General">
                  <c:v>38.107999999999997</c:v>
                </c:pt>
                <c:pt idx="19055" formatCode="General">
                  <c:v>38.11</c:v>
                </c:pt>
                <c:pt idx="19056" formatCode="General">
                  <c:v>38.112000000000002</c:v>
                </c:pt>
                <c:pt idx="19057" formatCode="General">
                  <c:v>38.113999999999997</c:v>
                </c:pt>
                <c:pt idx="19058" formatCode="General">
                  <c:v>38.116</c:v>
                </c:pt>
                <c:pt idx="19059" formatCode="General">
                  <c:v>38.118000000000002</c:v>
                </c:pt>
                <c:pt idx="19060" formatCode="General">
                  <c:v>38.119999999999997</c:v>
                </c:pt>
                <c:pt idx="19061" formatCode="General">
                  <c:v>38.122</c:v>
                </c:pt>
                <c:pt idx="19062" formatCode="General">
                  <c:v>38.124000000000002</c:v>
                </c:pt>
                <c:pt idx="19063" formatCode="General">
                  <c:v>38.125999999999998</c:v>
                </c:pt>
                <c:pt idx="19064" formatCode="General">
                  <c:v>38.128</c:v>
                </c:pt>
                <c:pt idx="19065" formatCode="General">
                  <c:v>38.130000000000003</c:v>
                </c:pt>
                <c:pt idx="19066" formatCode="General">
                  <c:v>38.131999999999998</c:v>
                </c:pt>
                <c:pt idx="19067" formatCode="General">
                  <c:v>38.134</c:v>
                </c:pt>
                <c:pt idx="19068" formatCode="General">
                  <c:v>38.136000000000003</c:v>
                </c:pt>
                <c:pt idx="19069" formatCode="General">
                  <c:v>38.137999999999998</c:v>
                </c:pt>
                <c:pt idx="19070" formatCode="General">
                  <c:v>38.14</c:v>
                </c:pt>
                <c:pt idx="19071" formatCode="General">
                  <c:v>38.142000000000003</c:v>
                </c:pt>
                <c:pt idx="19072" formatCode="General">
                  <c:v>38.143999999999998</c:v>
                </c:pt>
                <c:pt idx="19073" formatCode="General">
                  <c:v>38.146000000000001</c:v>
                </c:pt>
                <c:pt idx="19074" formatCode="General">
                  <c:v>38.148000000000003</c:v>
                </c:pt>
                <c:pt idx="19075" formatCode="General">
                  <c:v>38.15</c:v>
                </c:pt>
                <c:pt idx="19076" formatCode="General">
                  <c:v>38.152000000000001</c:v>
                </c:pt>
                <c:pt idx="19077" formatCode="General">
                  <c:v>38.154000000000003</c:v>
                </c:pt>
                <c:pt idx="19078" formatCode="General">
                  <c:v>38.155999999999999</c:v>
                </c:pt>
                <c:pt idx="19079" formatCode="General">
                  <c:v>38.158000000000001</c:v>
                </c:pt>
                <c:pt idx="19080" formatCode="General">
                  <c:v>38.159999999999997</c:v>
                </c:pt>
                <c:pt idx="19081" formatCode="General">
                  <c:v>38.161999999999999</c:v>
                </c:pt>
                <c:pt idx="19082" formatCode="General">
                  <c:v>38.164000000000001</c:v>
                </c:pt>
                <c:pt idx="19083" formatCode="General">
                  <c:v>38.165999999999997</c:v>
                </c:pt>
                <c:pt idx="19084" formatCode="General">
                  <c:v>38.167999999999999</c:v>
                </c:pt>
                <c:pt idx="19085" formatCode="General">
                  <c:v>38.17</c:v>
                </c:pt>
                <c:pt idx="19086" formatCode="General">
                  <c:v>38.171999999999997</c:v>
                </c:pt>
                <c:pt idx="19087" formatCode="General">
                  <c:v>38.173999999999999</c:v>
                </c:pt>
                <c:pt idx="19088" formatCode="General">
                  <c:v>38.176000000000002</c:v>
                </c:pt>
                <c:pt idx="19089" formatCode="General">
                  <c:v>38.177999999999997</c:v>
                </c:pt>
                <c:pt idx="19090" formatCode="General">
                  <c:v>38.18</c:v>
                </c:pt>
                <c:pt idx="19091" formatCode="General">
                  <c:v>38.182000000000002</c:v>
                </c:pt>
                <c:pt idx="19092" formatCode="General">
                  <c:v>38.183999999999997</c:v>
                </c:pt>
                <c:pt idx="19093" formatCode="General">
                  <c:v>38.186</c:v>
                </c:pt>
                <c:pt idx="19094" formatCode="General">
                  <c:v>38.188000000000002</c:v>
                </c:pt>
                <c:pt idx="19095" formatCode="General">
                  <c:v>38.19</c:v>
                </c:pt>
                <c:pt idx="19096" formatCode="General">
                  <c:v>38.192</c:v>
                </c:pt>
                <c:pt idx="19097" formatCode="General">
                  <c:v>38.194000000000003</c:v>
                </c:pt>
                <c:pt idx="19098" formatCode="General">
                  <c:v>38.195999999999998</c:v>
                </c:pt>
                <c:pt idx="19099" formatCode="General">
                  <c:v>38.198</c:v>
                </c:pt>
                <c:pt idx="19100" formatCode="General">
                  <c:v>38.200000000000003</c:v>
                </c:pt>
                <c:pt idx="19101" formatCode="General">
                  <c:v>38.201999999999998</c:v>
                </c:pt>
                <c:pt idx="19102" formatCode="General">
                  <c:v>38.204000000000001</c:v>
                </c:pt>
                <c:pt idx="19103" formatCode="General">
                  <c:v>38.206000000000003</c:v>
                </c:pt>
                <c:pt idx="19104" formatCode="General">
                  <c:v>38.207999999999998</c:v>
                </c:pt>
                <c:pt idx="19105" formatCode="General">
                  <c:v>38.21</c:v>
                </c:pt>
                <c:pt idx="19106" formatCode="General">
                  <c:v>38.212000000000003</c:v>
                </c:pt>
                <c:pt idx="19107" formatCode="General">
                  <c:v>38.213999999999999</c:v>
                </c:pt>
                <c:pt idx="19108" formatCode="General">
                  <c:v>38.216000000000001</c:v>
                </c:pt>
                <c:pt idx="19109" formatCode="General">
                  <c:v>38.218000000000004</c:v>
                </c:pt>
                <c:pt idx="19110" formatCode="General">
                  <c:v>38.22</c:v>
                </c:pt>
                <c:pt idx="19111" formatCode="General">
                  <c:v>38.222000000000001</c:v>
                </c:pt>
                <c:pt idx="19112" formatCode="General">
                  <c:v>38.223999999999997</c:v>
                </c:pt>
                <c:pt idx="19113" formatCode="General">
                  <c:v>38.225999999999999</c:v>
                </c:pt>
                <c:pt idx="19114" formatCode="General">
                  <c:v>38.228000000000002</c:v>
                </c:pt>
                <c:pt idx="19115" formatCode="General">
                  <c:v>38.229999999999997</c:v>
                </c:pt>
                <c:pt idx="19116" formatCode="General">
                  <c:v>38.231999999999999</c:v>
                </c:pt>
                <c:pt idx="19117" formatCode="General">
                  <c:v>38.234000000000002</c:v>
                </c:pt>
                <c:pt idx="19118" formatCode="General">
                  <c:v>38.235999999999997</c:v>
                </c:pt>
                <c:pt idx="19119" formatCode="General">
                  <c:v>38.238</c:v>
                </c:pt>
                <c:pt idx="19120" formatCode="General">
                  <c:v>38.24</c:v>
                </c:pt>
                <c:pt idx="19121" formatCode="General">
                  <c:v>38.241999999999997</c:v>
                </c:pt>
                <c:pt idx="19122" formatCode="General">
                  <c:v>38.244</c:v>
                </c:pt>
                <c:pt idx="19123" formatCode="General">
                  <c:v>38.246000000000002</c:v>
                </c:pt>
                <c:pt idx="19124" formatCode="General">
                  <c:v>38.247999999999998</c:v>
                </c:pt>
                <c:pt idx="19125" formatCode="General">
                  <c:v>38.25</c:v>
                </c:pt>
                <c:pt idx="19126" formatCode="General">
                  <c:v>38.252000000000002</c:v>
                </c:pt>
                <c:pt idx="19127" formatCode="General">
                  <c:v>38.253999999999998</c:v>
                </c:pt>
                <c:pt idx="19128" formatCode="General">
                  <c:v>38.256</c:v>
                </c:pt>
                <c:pt idx="19129" formatCode="General">
                  <c:v>38.258000000000003</c:v>
                </c:pt>
                <c:pt idx="19130" formatCode="General">
                  <c:v>38.26</c:v>
                </c:pt>
                <c:pt idx="19131" formatCode="General">
                  <c:v>38.262</c:v>
                </c:pt>
                <c:pt idx="19132" formatCode="General">
                  <c:v>38.264000000000003</c:v>
                </c:pt>
                <c:pt idx="19133" formatCode="General">
                  <c:v>38.265999999999998</c:v>
                </c:pt>
                <c:pt idx="19134" formatCode="General">
                  <c:v>38.268000000000001</c:v>
                </c:pt>
                <c:pt idx="19135" formatCode="General">
                  <c:v>38.270000000000003</c:v>
                </c:pt>
                <c:pt idx="19136" formatCode="General">
                  <c:v>38.271999999999998</c:v>
                </c:pt>
                <c:pt idx="19137" formatCode="General">
                  <c:v>38.274000000000001</c:v>
                </c:pt>
                <c:pt idx="19138" formatCode="General">
                  <c:v>38.276000000000003</c:v>
                </c:pt>
                <c:pt idx="19139" formatCode="General">
                  <c:v>38.277999999999999</c:v>
                </c:pt>
                <c:pt idx="19140" formatCode="General">
                  <c:v>38.28</c:v>
                </c:pt>
                <c:pt idx="19141" formatCode="General">
                  <c:v>38.281999999999996</c:v>
                </c:pt>
                <c:pt idx="19142" formatCode="General">
                  <c:v>38.283999999999999</c:v>
                </c:pt>
                <c:pt idx="19143" formatCode="General">
                  <c:v>38.286000000000001</c:v>
                </c:pt>
                <c:pt idx="19144" formatCode="General">
                  <c:v>38.287999999999997</c:v>
                </c:pt>
                <c:pt idx="19145" formatCode="General">
                  <c:v>38.29</c:v>
                </c:pt>
                <c:pt idx="19146" formatCode="General">
                  <c:v>38.292000000000002</c:v>
                </c:pt>
                <c:pt idx="19147" formatCode="General">
                  <c:v>38.293999999999997</c:v>
                </c:pt>
                <c:pt idx="19148" formatCode="General">
                  <c:v>38.295999999999999</c:v>
                </c:pt>
                <c:pt idx="19149" formatCode="General">
                  <c:v>38.298000000000002</c:v>
                </c:pt>
                <c:pt idx="19150" formatCode="General">
                  <c:v>38.299999999999997</c:v>
                </c:pt>
                <c:pt idx="19151" formatCode="General">
                  <c:v>38.302</c:v>
                </c:pt>
                <c:pt idx="19152" formatCode="General">
                  <c:v>38.304000000000002</c:v>
                </c:pt>
                <c:pt idx="19153" formatCode="General">
                  <c:v>38.305999999999997</c:v>
                </c:pt>
                <c:pt idx="19154" formatCode="General">
                  <c:v>38.308</c:v>
                </c:pt>
                <c:pt idx="19155" formatCode="General">
                  <c:v>38.31</c:v>
                </c:pt>
                <c:pt idx="19156" formatCode="General">
                  <c:v>38.311999999999998</c:v>
                </c:pt>
                <c:pt idx="19157" formatCode="General">
                  <c:v>38.314</c:v>
                </c:pt>
                <c:pt idx="19158" formatCode="General">
                  <c:v>38.316000000000003</c:v>
                </c:pt>
                <c:pt idx="19159" formatCode="General">
                  <c:v>38.317999999999998</c:v>
                </c:pt>
                <c:pt idx="19160" formatCode="General">
                  <c:v>38.32</c:v>
                </c:pt>
                <c:pt idx="19161" formatCode="General">
                  <c:v>38.322000000000003</c:v>
                </c:pt>
                <c:pt idx="19162" formatCode="General">
                  <c:v>38.323999999999998</c:v>
                </c:pt>
                <c:pt idx="19163" formatCode="General">
                  <c:v>38.326000000000001</c:v>
                </c:pt>
                <c:pt idx="19164" formatCode="General">
                  <c:v>38.328000000000003</c:v>
                </c:pt>
                <c:pt idx="19165" formatCode="General">
                  <c:v>38.33</c:v>
                </c:pt>
                <c:pt idx="19166" formatCode="General">
                  <c:v>38.332000000000001</c:v>
                </c:pt>
                <c:pt idx="19167" formatCode="General">
                  <c:v>38.334000000000003</c:v>
                </c:pt>
                <c:pt idx="19168" formatCode="General">
                  <c:v>38.335999999999999</c:v>
                </c:pt>
                <c:pt idx="19169" formatCode="General">
                  <c:v>38.338000000000001</c:v>
                </c:pt>
                <c:pt idx="19170" formatCode="General">
                  <c:v>38.340000000000003</c:v>
                </c:pt>
                <c:pt idx="19171" formatCode="General">
                  <c:v>38.341999999999999</c:v>
                </c:pt>
                <c:pt idx="19172" formatCode="General">
                  <c:v>38.344000000000001</c:v>
                </c:pt>
                <c:pt idx="19173" formatCode="General">
                  <c:v>38.345999999999997</c:v>
                </c:pt>
                <c:pt idx="19174" formatCode="General">
                  <c:v>38.347999999999999</c:v>
                </c:pt>
                <c:pt idx="19175" formatCode="General">
                  <c:v>38.35</c:v>
                </c:pt>
                <c:pt idx="19176" formatCode="General">
                  <c:v>38.351999999999997</c:v>
                </c:pt>
                <c:pt idx="19177" formatCode="General">
                  <c:v>38.353999999999999</c:v>
                </c:pt>
                <c:pt idx="19178" formatCode="General">
                  <c:v>38.356000000000002</c:v>
                </c:pt>
                <c:pt idx="19179" formatCode="General">
                  <c:v>38.357999999999997</c:v>
                </c:pt>
                <c:pt idx="19180" formatCode="General">
                  <c:v>38.36</c:v>
                </c:pt>
                <c:pt idx="19181" formatCode="General">
                  <c:v>38.362000000000002</c:v>
                </c:pt>
                <c:pt idx="19182" formatCode="General">
                  <c:v>38.363999999999997</c:v>
                </c:pt>
                <c:pt idx="19183" formatCode="General">
                  <c:v>38.366</c:v>
                </c:pt>
                <c:pt idx="19184" formatCode="General">
                  <c:v>38.368000000000002</c:v>
                </c:pt>
                <c:pt idx="19185" formatCode="General">
                  <c:v>38.369999999999997</c:v>
                </c:pt>
                <c:pt idx="19186" formatCode="General">
                  <c:v>38.372</c:v>
                </c:pt>
                <c:pt idx="19187" formatCode="General">
                  <c:v>38.374000000000002</c:v>
                </c:pt>
                <c:pt idx="19188" formatCode="General">
                  <c:v>38.375999999999998</c:v>
                </c:pt>
                <c:pt idx="19189" formatCode="General">
                  <c:v>38.378</c:v>
                </c:pt>
                <c:pt idx="19190" formatCode="General">
                  <c:v>38.380000000000003</c:v>
                </c:pt>
                <c:pt idx="19191" formatCode="General">
                  <c:v>38.381999999999998</c:v>
                </c:pt>
                <c:pt idx="19192" formatCode="General">
                  <c:v>38.384</c:v>
                </c:pt>
                <c:pt idx="19193" formatCode="General">
                  <c:v>38.386000000000003</c:v>
                </c:pt>
                <c:pt idx="19194" formatCode="General">
                  <c:v>38.387999999999998</c:v>
                </c:pt>
                <c:pt idx="19195" formatCode="General">
                  <c:v>38.39</c:v>
                </c:pt>
                <c:pt idx="19196" formatCode="General">
                  <c:v>38.392000000000003</c:v>
                </c:pt>
                <c:pt idx="19197" formatCode="General">
                  <c:v>38.393999999999998</c:v>
                </c:pt>
                <c:pt idx="19198" formatCode="General">
                  <c:v>38.396000000000001</c:v>
                </c:pt>
                <c:pt idx="19199" formatCode="General">
                  <c:v>38.398000000000003</c:v>
                </c:pt>
                <c:pt idx="19200" formatCode="General">
                  <c:v>38.4</c:v>
                </c:pt>
                <c:pt idx="19201" formatCode="General">
                  <c:v>38.402000000000001</c:v>
                </c:pt>
                <c:pt idx="19202" formatCode="General">
                  <c:v>38.404000000000003</c:v>
                </c:pt>
                <c:pt idx="19203" formatCode="General">
                  <c:v>38.405999999999999</c:v>
                </c:pt>
                <c:pt idx="19204" formatCode="General">
                  <c:v>38.408000000000001</c:v>
                </c:pt>
                <c:pt idx="19205" formatCode="General">
                  <c:v>38.409999999999997</c:v>
                </c:pt>
                <c:pt idx="19206" formatCode="General">
                  <c:v>38.411999999999999</c:v>
                </c:pt>
                <c:pt idx="19207" formatCode="General">
                  <c:v>38.414000000000001</c:v>
                </c:pt>
                <c:pt idx="19208" formatCode="General">
                  <c:v>38.415999999999997</c:v>
                </c:pt>
                <c:pt idx="19209" formatCode="General">
                  <c:v>38.417999999999999</c:v>
                </c:pt>
                <c:pt idx="19210" formatCode="General">
                  <c:v>38.42</c:v>
                </c:pt>
                <c:pt idx="19211" formatCode="General">
                  <c:v>38.421999999999997</c:v>
                </c:pt>
                <c:pt idx="19212" formatCode="General">
                  <c:v>38.423999999999999</c:v>
                </c:pt>
                <c:pt idx="19213" formatCode="General">
                  <c:v>38.426000000000002</c:v>
                </c:pt>
                <c:pt idx="19214" formatCode="General">
                  <c:v>38.427999999999997</c:v>
                </c:pt>
                <c:pt idx="19215" formatCode="General">
                  <c:v>38.43</c:v>
                </c:pt>
                <c:pt idx="19216" formatCode="General">
                  <c:v>38.432000000000002</c:v>
                </c:pt>
                <c:pt idx="19217" formatCode="General">
                  <c:v>38.433999999999997</c:v>
                </c:pt>
                <c:pt idx="19218" formatCode="General">
                  <c:v>38.436</c:v>
                </c:pt>
                <c:pt idx="19219" formatCode="General">
                  <c:v>38.438000000000002</c:v>
                </c:pt>
                <c:pt idx="19220" formatCode="General">
                  <c:v>38.44</c:v>
                </c:pt>
                <c:pt idx="19221" formatCode="General">
                  <c:v>38.442</c:v>
                </c:pt>
                <c:pt idx="19222" formatCode="General">
                  <c:v>38.444000000000003</c:v>
                </c:pt>
                <c:pt idx="19223" formatCode="General">
                  <c:v>38.445999999999998</c:v>
                </c:pt>
                <c:pt idx="19224" formatCode="General">
                  <c:v>38.448</c:v>
                </c:pt>
                <c:pt idx="19225" formatCode="General">
                  <c:v>38.450000000000003</c:v>
                </c:pt>
                <c:pt idx="19226" formatCode="General">
                  <c:v>38.451999999999998</c:v>
                </c:pt>
                <c:pt idx="19227" formatCode="General">
                  <c:v>38.454000000000001</c:v>
                </c:pt>
                <c:pt idx="19228" formatCode="General">
                  <c:v>38.456000000000003</c:v>
                </c:pt>
                <c:pt idx="19229" formatCode="General">
                  <c:v>38.457999999999998</c:v>
                </c:pt>
                <c:pt idx="19230" formatCode="General">
                  <c:v>38.46</c:v>
                </c:pt>
                <c:pt idx="19231" formatCode="General">
                  <c:v>38.462000000000003</c:v>
                </c:pt>
                <c:pt idx="19232" formatCode="General">
                  <c:v>38.463999999999999</c:v>
                </c:pt>
                <c:pt idx="19233" formatCode="General">
                  <c:v>38.466000000000001</c:v>
                </c:pt>
                <c:pt idx="19234" formatCode="General">
                  <c:v>38.468000000000004</c:v>
                </c:pt>
                <c:pt idx="19235" formatCode="General">
                  <c:v>38.47</c:v>
                </c:pt>
                <c:pt idx="19236" formatCode="General">
                  <c:v>38.472000000000001</c:v>
                </c:pt>
                <c:pt idx="19237" formatCode="General">
                  <c:v>38.473999999999997</c:v>
                </c:pt>
                <c:pt idx="19238" formatCode="General">
                  <c:v>38.475999999999999</c:v>
                </c:pt>
                <c:pt idx="19239" formatCode="General">
                  <c:v>38.478000000000002</c:v>
                </c:pt>
                <c:pt idx="19240" formatCode="General">
                  <c:v>38.479999999999997</c:v>
                </c:pt>
                <c:pt idx="19241" formatCode="General">
                  <c:v>38.481999999999999</c:v>
                </c:pt>
                <c:pt idx="19242" formatCode="General">
                  <c:v>38.484000000000002</c:v>
                </c:pt>
                <c:pt idx="19243" formatCode="General">
                  <c:v>38.485999999999997</c:v>
                </c:pt>
                <c:pt idx="19244" formatCode="General">
                  <c:v>38.488</c:v>
                </c:pt>
                <c:pt idx="19245" formatCode="General">
                  <c:v>38.49</c:v>
                </c:pt>
                <c:pt idx="19246" formatCode="General">
                  <c:v>38.491999999999997</c:v>
                </c:pt>
                <c:pt idx="19247" formatCode="General">
                  <c:v>38.494</c:v>
                </c:pt>
                <c:pt idx="19248" formatCode="General">
                  <c:v>38.496000000000002</c:v>
                </c:pt>
                <c:pt idx="19249" formatCode="General">
                  <c:v>38.497999999999998</c:v>
                </c:pt>
                <c:pt idx="19250" formatCode="General">
                  <c:v>38.5</c:v>
                </c:pt>
                <c:pt idx="19251" formatCode="General">
                  <c:v>38.502000000000002</c:v>
                </c:pt>
                <c:pt idx="19252" formatCode="General">
                  <c:v>38.503999999999998</c:v>
                </c:pt>
                <c:pt idx="19253" formatCode="General">
                  <c:v>38.506</c:v>
                </c:pt>
                <c:pt idx="19254" formatCode="General">
                  <c:v>38.508000000000003</c:v>
                </c:pt>
                <c:pt idx="19255" formatCode="General">
                  <c:v>38.51</c:v>
                </c:pt>
                <c:pt idx="19256" formatCode="General">
                  <c:v>38.512</c:v>
                </c:pt>
                <c:pt idx="19257" formatCode="General">
                  <c:v>38.514000000000003</c:v>
                </c:pt>
                <c:pt idx="19258" formatCode="General">
                  <c:v>38.515999999999998</c:v>
                </c:pt>
                <c:pt idx="19259" formatCode="General">
                  <c:v>38.518000000000001</c:v>
                </c:pt>
                <c:pt idx="19260" formatCode="General">
                  <c:v>38.520000000000003</c:v>
                </c:pt>
                <c:pt idx="19261" formatCode="General">
                  <c:v>38.521999999999998</c:v>
                </c:pt>
                <c:pt idx="19262" formatCode="General">
                  <c:v>38.524000000000001</c:v>
                </c:pt>
                <c:pt idx="19263" formatCode="General">
                  <c:v>38.526000000000003</c:v>
                </c:pt>
                <c:pt idx="19264" formatCode="General">
                  <c:v>38.527999999999999</c:v>
                </c:pt>
                <c:pt idx="19265" formatCode="General">
                  <c:v>38.53</c:v>
                </c:pt>
                <c:pt idx="19266" formatCode="General">
                  <c:v>38.531999999999996</c:v>
                </c:pt>
                <c:pt idx="19267" formatCode="General">
                  <c:v>38.533999999999999</c:v>
                </c:pt>
                <c:pt idx="19268" formatCode="General">
                  <c:v>38.536000000000001</c:v>
                </c:pt>
                <c:pt idx="19269" formatCode="General">
                  <c:v>38.537999999999997</c:v>
                </c:pt>
                <c:pt idx="19270" formatCode="General">
                  <c:v>38.54</c:v>
                </c:pt>
                <c:pt idx="19271" formatCode="General">
                  <c:v>38.542000000000002</c:v>
                </c:pt>
                <c:pt idx="19272" formatCode="General">
                  <c:v>38.543999999999997</c:v>
                </c:pt>
                <c:pt idx="19273" formatCode="General">
                  <c:v>38.545999999999999</c:v>
                </c:pt>
                <c:pt idx="19274" formatCode="General">
                  <c:v>38.548000000000002</c:v>
                </c:pt>
                <c:pt idx="19275" formatCode="General">
                  <c:v>38.549999999999997</c:v>
                </c:pt>
                <c:pt idx="19276" formatCode="General">
                  <c:v>38.552</c:v>
                </c:pt>
                <c:pt idx="19277" formatCode="General">
                  <c:v>38.554000000000002</c:v>
                </c:pt>
                <c:pt idx="19278" formatCode="General">
                  <c:v>38.555999999999997</c:v>
                </c:pt>
                <c:pt idx="19279" formatCode="General">
                  <c:v>38.558</c:v>
                </c:pt>
                <c:pt idx="19280" formatCode="General">
                  <c:v>38.56</c:v>
                </c:pt>
                <c:pt idx="19281" formatCode="General">
                  <c:v>38.561999999999998</c:v>
                </c:pt>
                <c:pt idx="19282" formatCode="General">
                  <c:v>38.564</c:v>
                </c:pt>
                <c:pt idx="19283" formatCode="General">
                  <c:v>38.566000000000003</c:v>
                </c:pt>
                <c:pt idx="19284" formatCode="General">
                  <c:v>38.567999999999998</c:v>
                </c:pt>
                <c:pt idx="19285" formatCode="General">
                  <c:v>38.57</c:v>
                </c:pt>
                <c:pt idx="19286" formatCode="General">
                  <c:v>38.572000000000003</c:v>
                </c:pt>
                <c:pt idx="19287" formatCode="General">
                  <c:v>38.573999999999998</c:v>
                </c:pt>
                <c:pt idx="19288" formatCode="General">
                  <c:v>38.576000000000001</c:v>
                </c:pt>
                <c:pt idx="19289" formatCode="General">
                  <c:v>38.578000000000003</c:v>
                </c:pt>
                <c:pt idx="19290" formatCode="General">
                  <c:v>38.58</c:v>
                </c:pt>
                <c:pt idx="19291" formatCode="General">
                  <c:v>38.582000000000001</c:v>
                </c:pt>
                <c:pt idx="19292" formatCode="General">
                  <c:v>38.584000000000003</c:v>
                </c:pt>
                <c:pt idx="19293" formatCode="General">
                  <c:v>38.585999999999999</c:v>
                </c:pt>
                <c:pt idx="19294" formatCode="General">
                  <c:v>38.588000000000001</c:v>
                </c:pt>
                <c:pt idx="19295" formatCode="General">
                  <c:v>38.590000000000003</c:v>
                </c:pt>
                <c:pt idx="19296" formatCode="General">
                  <c:v>38.591999999999999</c:v>
                </c:pt>
                <c:pt idx="19297" formatCode="General">
                  <c:v>38.594000000000001</c:v>
                </c:pt>
                <c:pt idx="19298" formatCode="General">
                  <c:v>38.595999999999997</c:v>
                </c:pt>
                <c:pt idx="19299" formatCode="General">
                  <c:v>38.597999999999999</c:v>
                </c:pt>
                <c:pt idx="19300" formatCode="General">
                  <c:v>38.6</c:v>
                </c:pt>
                <c:pt idx="19301" formatCode="General">
                  <c:v>38.601999999999997</c:v>
                </c:pt>
                <c:pt idx="19302" formatCode="General">
                  <c:v>38.603999999999999</c:v>
                </c:pt>
                <c:pt idx="19303" formatCode="General">
                  <c:v>38.606000000000002</c:v>
                </c:pt>
                <c:pt idx="19304" formatCode="General">
                  <c:v>38.607999999999997</c:v>
                </c:pt>
                <c:pt idx="19305" formatCode="General">
                  <c:v>38.61</c:v>
                </c:pt>
                <c:pt idx="19306" formatCode="General">
                  <c:v>38.612000000000002</c:v>
                </c:pt>
                <c:pt idx="19307" formatCode="General">
                  <c:v>38.613999999999997</c:v>
                </c:pt>
                <c:pt idx="19308" formatCode="General">
                  <c:v>38.616</c:v>
                </c:pt>
                <c:pt idx="19309" formatCode="General">
                  <c:v>38.618000000000002</c:v>
                </c:pt>
                <c:pt idx="19310" formatCode="General">
                  <c:v>38.619999999999997</c:v>
                </c:pt>
                <c:pt idx="19311" formatCode="General">
                  <c:v>38.622</c:v>
                </c:pt>
                <c:pt idx="19312" formatCode="General">
                  <c:v>38.624000000000002</c:v>
                </c:pt>
                <c:pt idx="19313" formatCode="General">
                  <c:v>38.625999999999998</c:v>
                </c:pt>
                <c:pt idx="19314" formatCode="General">
                  <c:v>38.628</c:v>
                </c:pt>
                <c:pt idx="19315" formatCode="General">
                  <c:v>38.630000000000003</c:v>
                </c:pt>
                <c:pt idx="19316" formatCode="General">
                  <c:v>38.631999999999998</c:v>
                </c:pt>
                <c:pt idx="19317" formatCode="General">
                  <c:v>38.634</c:v>
                </c:pt>
                <c:pt idx="19318" formatCode="General">
                  <c:v>38.636000000000003</c:v>
                </c:pt>
                <c:pt idx="19319" formatCode="General">
                  <c:v>38.637999999999998</c:v>
                </c:pt>
                <c:pt idx="19320" formatCode="General">
                  <c:v>38.64</c:v>
                </c:pt>
                <c:pt idx="19321" formatCode="General">
                  <c:v>38.642000000000003</c:v>
                </c:pt>
                <c:pt idx="19322" formatCode="General">
                  <c:v>38.643999999999998</c:v>
                </c:pt>
                <c:pt idx="19323" formatCode="General">
                  <c:v>38.646000000000001</c:v>
                </c:pt>
                <c:pt idx="19324" formatCode="General">
                  <c:v>38.648000000000003</c:v>
                </c:pt>
                <c:pt idx="19325" formatCode="General">
                  <c:v>38.65</c:v>
                </c:pt>
                <c:pt idx="19326" formatCode="General">
                  <c:v>38.652000000000001</c:v>
                </c:pt>
                <c:pt idx="19327" formatCode="General">
                  <c:v>38.654000000000003</c:v>
                </c:pt>
                <c:pt idx="19328" formatCode="General">
                  <c:v>38.655999999999999</c:v>
                </c:pt>
                <c:pt idx="19329" formatCode="General">
                  <c:v>38.658000000000001</c:v>
                </c:pt>
                <c:pt idx="19330" formatCode="General">
                  <c:v>38.659999999999997</c:v>
                </c:pt>
                <c:pt idx="19331" formatCode="General">
                  <c:v>38.661999999999999</c:v>
                </c:pt>
                <c:pt idx="19332" formatCode="General">
                  <c:v>38.664000000000001</c:v>
                </c:pt>
                <c:pt idx="19333" formatCode="General">
                  <c:v>38.665999999999997</c:v>
                </c:pt>
                <c:pt idx="19334" formatCode="General">
                  <c:v>38.667999999999999</c:v>
                </c:pt>
                <c:pt idx="19335" formatCode="General">
                  <c:v>38.67</c:v>
                </c:pt>
                <c:pt idx="19336" formatCode="General">
                  <c:v>38.671999999999997</c:v>
                </c:pt>
                <c:pt idx="19337" formatCode="General">
                  <c:v>38.673999999999999</c:v>
                </c:pt>
                <c:pt idx="19338" formatCode="General">
                  <c:v>38.676000000000002</c:v>
                </c:pt>
                <c:pt idx="19339" formatCode="General">
                  <c:v>38.677999999999997</c:v>
                </c:pt>
                <c:pt idx="19340" formatCode="General">
                  <c:v>38.68</c:v>
                </c:pt>
                <c:pt idx="19341" formatCode="General">
                  <c:v>38.682000000000002</c:v>
                </c:pt>
                <c:pt idx="19342" formatCode="General">
                  <c:v>38.683999999999997</c:v>
                </c:pt>
                <c:pt idx="19343" formatCode="General">
                  <c:v>38.686</c:v>
                </c:pt>
                <c:pt idx="19344" formatCode="General">
                  <c:v>38.688000000000002</c:v>
                </c:pt>
                <c:pt idx="19345" formatCode="General">
                  <c:v>38.69</c:v>
                </c:pt>
                <c:pt idx="19346" formatCode="General">
                  <c:v>38.692</c:v>
                </c:pt>
                <c:pt idx="19347" formatCode="General">
                  <c:v>38.694000000000003</c:v>
                </c:pt>
                <c:pt idx="19348" formatCode="General">
                  <c:v>38.695999999999998</c:v>
                </c:pt>
                <c:pt idx="19349" formatCode="General">
                  <c:v>38.698</c:v>
                </c:pt>
                <c:pt idx="19350" formatCode="General">
                  <c:v>38.700000000000003</c:v>
                </c:pt>
                <c:pt idx="19351" formatCode="General">
                  <c:v>38.701999999999998</c:v>
                </c:pt>
                <c:pt idx="19352" formatCode="General">
                  <c:v>38.704000000000001</c:v>
                </c:pt>
                <c:pt idx="19353" formatCode="General">
                  <c:v>38.706000000000003</c:v>
                </c:pt>
                <c:pt idx="19354" formatCode="General">
                  <c:v>38.707999999999998</c:v>
                </c:pt>
                <c:pt idx="19355" formatCode="General">
                  <c:v>38.71</c:v>
                </c:pt>
                <c:pt idx="19356" formatCode="General">
                  <c:v>38.712000000000003</c:v>
                </c:pt>
                <c:pt idx="19357" formatCode="General">
                  <c:v>38.713999999999999</c:v>
                </c:pt>
                <c:pt idx="19358" formatCode="General">
                  <c:v>38.716000000000001</c:v>
                </c:pt>
                <c:pt idx="19359" formatCode="General">
                  <c:v>38.718000000000004</c:v>
                </c:pt>
                <c:pt idx="19360" formatCode="General">
                  <c:v>38.72</c:v>
                </c:pt>
                <c:pt idx="19361" formatCode="General">
                  <c:v>38.722000000000001</c:v>
                </c:pt>
                <c:pt idx="19362" formatCode="General">
                  <c:v>38.723999999999997</c:v>
                </c:pt>
                <c:pt idx="19363" formatCode="General">
                  <c:v>38.725999999999999</c:v>
                </c:pt>
                <c:pt idx="19364" formatCode="General">
                  <c:v>38.728000000000002</c:v>
                </c:pt>
                <c:pt idx="19365" formatCode="General">
                  <c:v>38.729999999999997</c:v>
                </c:pt>
                <c:pt idx="19366" formatCode="General">
                  <c:v>38.731999999999999</c:v>
                </c:pt>
                <c:pt idx="19367" formatCode="General">
                  <c:v>38.734000000000002</c:v>
                </c:pt>
                <c:pt idx="19368" formatCode="General">
                  <c:v>38.735999999999997</c:v>
                </c:pt>
                <c:pt idx="19369" formatCode="General">
                  <c:v>38.738</c:v>
                </c:pt>
                <c:pt idx="19370" formatCode="General">
                  <c:v>38.74</c:v>
                </c:pt>
                <c:pt idx="19371" formatCode="General">
                  <c:v>38.741999999999997</c:v>
                </c:pt>
                <c:pt idx="19372" formatCode="General">
                  <c:v>38.744</c:v>
                </c:pt>
                <c:pt idx="19373" formatCode="General">
                  <c:v>38.746000000000002</c:v>
                </c:pt>
                <c:pt idx="19374" formatCode="General">
                  <c:v>38.747999999999998</c:v>
                </c:pt>
                <c:pt idx="19375" formatCode="General">
                  <c:v>38.75</c:v>
                </c:pt>
                <c:pt idx="19376" formatCode="General">
                  <c:v>38.752000000000002</c:v>
                </c:pt>
                <c:pt idx="19377" formatCode="General">
                  <c:v>38.753999999999998</c:v>
                </c:pt>
                <c:pt idx="19378" formatCode="General">
                  <c:v>38.756</c:v>
                </c:pt>
                <c:pt idx="19379" formatCode="General">
                  <c:v>38.758000000000003</c:v>
                </c:pt>
                <c:pt idx="19380" formatCode="General">
                  <c:v>38.76</c:v>
                </c:pt>
                <c:pt idx="19381" formatCode="General">
                  <c:v>38.762</c:v>
                </c:pt>
                <c:pt idx="19382" formatCode="General">
                  <c:v>38.764000000000003</c:v>
                </c:pt>
                <c:pt idx="19383" formatCode="General">
                  <c:v>38.765999999999998</c:v>
                </c:pt>
                <c:pt idx="19384" formatCode="General">
                  <c:v>38.768000000000001</c:v>
                </c:pt>
                <c:pt idx="19385" formatCode="General">
                  <c:v>38.770000000000003</c:v>
                </c:pt>
                <c:pt idx="19386" formatCode="General">
                  <c:v>38.771999999999998</c:v>
                </c:pt>
                <c:pt idx="19387" formatCode="General">
                  <c:v>38.774000000000001</c:v>
                </c:pt>
                <c:pt idx="19388" formatCode="General">
                  <c:v>38.776000000000003</c:v>
                </c:pt>
                <c:pt idx="19389" formatCode="General">
                  <c:v>38.777999999999999</c:v>
                </c:pt>
                <c:pt idx="19390" formatCode="General">
                  <c:v>38.78</c:v>
                </c:pt>
                <c:pt idx="19391" formatCode="General">
                  <c:v>38.781999999999996</c:v>
                </c:pt>
                <c:pt idx="19392" formatCode="General">
                  <c:v>38.783999999999999</c:v>
                </c:pt>
                <c:pt idx="19393" formatCode="General">
                  <c:v>38.786000000000001</c:v>
                </c:pt>
                <c:pt idx="19394" formatCode="General">
                  <c:v>38.787999999999997</c:v>
                </c:pt>
                <c:pt idx="19395" formatCode="General">
                  <c:v>38.79</c:v>
                </c:pt>
                <c:pt idx="19396" formatCode="General">
                  <c:v>38.792000000000002</c:v>
                </c:pt>
                <c:pt idx="19397" formatCode="General">
                  <c:v>38.793999999999997</c:v>
                </c:pt>
                <c:pt idx="19398" formatCode="General">
                  <c:v>38.795999999999999</c:v>
                </c:pt>
                <c:pt idx="19399" formatCode="General">
                  <c:v>38.798000000000002</c:v>
                </c:pt>
                <c:pt idx="19400" formatCode="General">
                  <c:v>38.799999999999997</c:v>
                </c:pt>
                <c:pt idx="19401" formatCode="General">
                  <c:v>38.802</c:v>
                </c:pt>
                <c:pt idx="19402" formatCode="General">
                  <c:v>38.804000000000002</c:v>
                </c:pt>
                <c:pt idx="19403" formatCode="General">
                  <c:v>38.805999999999997</c:v>
                </c:pt>
                <c:pt idx="19404" formatCode="General">
                  <c:v>38.808</c:v>
                </c:pt>
                <c:pt idx="19405" formatCode="General">
                  <c:v>38.81</c:v>
                </c:pt>
                <c:pt idx="19406" formatCode="General">
                  <c:v>38.811999999999998</c:v>
                </c:pt>
                <c:pt idx="19407" formatCode="General">
                  <c:v>38.814</c:v>
                </c:pt>
                <c:pt idx="19408" formatCode="General">
                  <c:v>38.816000000000003</c:v>
                </c:pt>
                <c:pt idx="19409" formatCode="General">
                  <c:v>38.817999999999998</c:v>
                </c:pt>
                <c:pt idx="19410" formatCode="General">
                  <c:v>38.82</c:v>
                </c:pt>
                <c:pt idx="19411" formatCode="General">
                  <c:v>38.822000000000003</c:v>
                </c:pt>
                <c:pt idx="19412" formatCode="General">
                  <c:v>38.823999999999998</c:v>
                </c:pt>
                <c:pt idx="19413" formatCode="General">
                  <c:v>38.826000000000001</c:v>
                </c:pt>
                <c:pt idx="19414" formatCode="General">
                  <c:v>38.828000000000003</c:v>
                </c:pt>
                <c:pt idx="19415" formatCode="General">
                  <c:v>38.83</c:v>
                </c:pt>
                <c:pt idx="19416" formatCode="General">
                  <c:v>38.832000000000001</c:v>
                </c:pt>
                <c:pt idx="19417" formatCode="General">
                  <c:v>38.834000000000003</c:v>
                </c:pt>
                <c:pt idx="19418" formatCode="General">
                  <c:v>38.835999999999999</c:v>
                </c:pt>
                <c:pt idx="19419" formatCode="General">
                  <c:v>38.838000000000001</c:v>
                </c:pt>
                <c:pt idx="19420" formatCode="General">
                  <c:v>38.840000000000003</c:v>
                </c:pt>
                <c:pt idx="19421" formatCode="General">
                  <c:v>38.841999999999999</c:v>
                </c:pt>
                <c:pt idx="19422" formatCode="General">
                  <c:v>38.844000000000001</c:v>
                </c:pt>
                <c:pt idx="19423" formatCode="General">
                  <c:v>38.845999999999997</c:v>
                </c:pt>
                <c:pt idx="19424" formatCode="General">
                  <c:v>38.847999999999999</c:v>
                </c:pt>
                <c:pt idx="19425" formatCode="General">
                  <c:v>38.85</c:v>
                </c:pt>
                <c:pt idx="19426" formatCode="General">
                  <c:v>38.851999999999997</c:v>
                </c:pt>
                <c:pt idx="19427" formatCode="General">
                  <c:v>38.853999999999999</c:v>
                </c:pt>
                <c:pt idx="19428" formatCode="General">
                  <c:v>38.856000000000002</c:v>
                </c:pt>
                <c:pt idx="19429" formatCode="General">
                  <c:v>38.857999999999997</c:v>
                </c:pt>
                <c:pt idx="19430" formatCode="General">
                  <c:v>38.86</c:v>
                </c:pt>
                <c:pt idx="19431" formatCode="General">
                  <c:v>38.862000000000002</c:v>
                </c:pt>
                <c:pt idx="19432" formatCode="General">
                  <c:v>38.863999999999997</c:v>
                </c:pt>
                <c:pt idx="19433" formatCode="General">
                  <c:v>38.866</c:v>
                </c:pt>
                <c:pt idx="19434" formatCode="General">
                  <c:v>38.868000000000002</c:v>
                </c:pt>
                <c:pt idx="19435" formatCode="General">
                  <c:v>38.869999999999997</c:v>
                </c:pt>
                <c:pt idx="19436" formatCode="General">
                  <c:v>38.872</c:v>
                </c:pt>
                <c:pt idx="19437" formatCode="General">
                  <c:v>38.874000000000002</c:v>
                </c:pt>
                <c:pt idx="19438" formatCode="General">
                  <c:v>38.875999999999998</c:v>
                </c:pt>
                <c:pt idx="19439" formatCode="General">
                  <c:v>38.878</c:v>
                </c:pt>
                <c:pt idx="19440" formatCode="General">
                  <c:v>38.880000000000003</c:v>
                </c:pt>
                <c:pt idx="19441" formatCode="General">
                  <c:v>38.881999999999998</c:v>
                </c:pt>
                <c:pt idx="19442" formatCode="General">
                  <c:v>38.884</c:v>
                </c:pt>
                <c:pt idx="19443" formatCode="General">
                  <c:v>38.886000000000003</c:v>
                </c:pt>
                <c:pt idx="19444" formatCode="General">
                  <c:v>38.887999999999998</c:v>
                </c:pt>
                <c:pt idx="19445" formatCode="General">
                  <c:v>38.89</c:v>
                </c:pt>
                <c:pt idx="19446" formatCode="General">
                  <c:v>38.892000000000003</c:v>
                </c:pt>
                <c:pt idx="19447" formatCode="General">
                  <c:v>38.893999999999998</c:v>
                </c:pt>
                <c:pt idx="19448" formatCode="General">
                  <c:v>38.896000000000001</c:v>
                </c:pt>
                <c:pt idx="19449" formatCode="General">
                  <c:v>38.898000000000003</c:v>
                </c:pt>
                <c:pt idx="19450" formatCode="General">
                  <c:v>38.9</c:v>
                </c:pt>
                <c:pt idx="19451" formatCode="General">
                  <c:v>38.902000000000001</c:v>
                </c:pt>
                <c:pt idx="19452" formatCode="General">
                  <c:v>38.904000000000003</c:v>
                </c:pt>
                <c:pt idx="19453" formatCode="General">
                  <c:v>38.905999999999999</c:v>
                </c:pt>
                <c:pt idx="19454" formatCode="General">
                  <c:v>38.908000000000001</c:v>
                </c:pt>
                <c:pt idx="19455" formatCode="General">
                  <c:v>38.909999999999997</c:v>
                </c:pt>
                <c:pt idx="19456" formatCode="General">
                  <c:v>38.911999999999999</c:v>
                </c:pt>
                <c:pt idx="19457" formatCode="General">
                  <c:v>38.914000000000001</c:v>
                </c:pt>
                <c:pt idx="19458" formatCode="General">
                  <c:v>38.915999999999997</c:v>
                </c:pt>
                <c:pt idx="19459" formatCode="General">
                  <c:v>38.917999999999999</c:v>
                </c:pt>
                <c:pt idx="19460" formatCode="General">
                  <c:v>38.92</c:v>
                </c:pt>
                <c:pt idx="19461" formatCode="General">
                  <c:v>38.921999999999997</c:v>
                </c:pt>
                <c:pt idx="19462" formatCode="General">
                  <c:v>38.923999999999999</c:v>
                </c:pt>
                <c:pt idx="19463" formatCode="General">
                  <c:v>38.926000000000002</c:v>
                </c:pt>
                <c:pt idx="19464" formatCode="General">
                  <c:v>38.927999999999997</c:v>
                </c:pt>
                <c:pt idx="19465" formatCode="General">
                  <c:v>38.93</c:v>
                </c:pt>
                <c:pt idx="19466" formatCode="General">
                  <c:v>38.932000000000002</c:v>
                </c:pt>
                <c:pt idx="19467" formatCode="General">
                  <c:v>38.933999999999997</c:v>
                </c:pt>
                <c:pt idx="19468" formatCode="General">
                  <c:v>38.936</c:v>
                </c:pt>
                <c:pt idx="19469" formatCode="General">
                  <c:v>38.938000000000002</c:v>
                </c:pt>
                <c:pt idx="19470" formatCode="General">
                  <c:v>38.94</c:v>
                </c:pt>
                <c:pt idx="19471" formatCode="General">
                  <c:v>38.942</c:v>
                </c:pt>
                <c:pt idx="19472" formatCode="General">
                  <c:v>38.944000000000003</c:v>
                </c:pt>
                <c:pt idx="19473" formatCode="General">
                  <c:v>38.945999999999998</c:v>
                </c:pt>
                <c:pt idx="19474" formatCode="General">
                  <c:v>38.948</c:v>
                </c:pt>
                <c:pt idx="19475" formatCode="General">
                  <c:v>38.950000000000003</c:v>
                </c:pt>
                <c:pt idx="19476" formatCode="General">
                  <c:v>38.951999999999998</c:v>
                </c:pt>
                <c:pt idx="19477" formatCode="General">
                  <c:v>38.954000000000001</c:v>
                </c:pt>
                <c:pt idx="19478" formatCode="General">
                  <c:v>38.956000000000003</c:v>
                </c:pt>
                <c:pt idx="19479" formatCode="General">
                  <c:v>38.957999999999998</c:v>
                </c:pt>
                <c:pt idx="19480" formatCode="General">
                  <c:v>38.96</c:v>
                </c:pt>
                <c:pt idx="19481" formatCode="General">
                  <c:v>38.962000000000003</c:v>
                </c:pt>
                <c:pt idx="19482" formatCode="General">
                  <c:v>38.963999999999999</c:v>
                </c:pt>
                <c:pt idx="19483" formatCode="General">
                  <c:v>38.966000000000001</c:v>
                </c:pt>
                <c:pt idx="19484" formatCode="General">
                  <c:v>38.968000000000004</c:v>
                </c:pt>
                <c:pt idx="19485" formatCode="General">
                  <c:v>38.97</c:v>
                </c:pt>
                <c:pt idx="19486" formatCode="General">
                  <c:v>38.972000000000001</c:v>
                </c:pt>
                <c:pt idx="19487" formatCode="General">
                  <c:v>38.973999999999997</c:v>
                </c:pt>
                <c:pt idx="19488" formatCode="General">
                  <c:v>38.975999999999999</c:v>
                </c:pt>
                <c:pt idx="19489" formatCode="General">
                  <c:v>38.978000000000002</c:v>
                </c:pt>
                <c:pt idx="19490" formatCode="General">
                  <c:v>38.979999999999997</c:v>
                </c:pt>
                <c:pt idx="19491" formatCode="General">
                  <c:v>38.981999999999999</c:v>
                </c:pt>
                <c:pt idx="19492" formatCode="General">
                  <c:v>38.984000000000002</c:v>
                </c:pt>
                <c:pt idx="19493" formatCode="General">
                  <c:v>38.985999999999997</c:v>
                </c:pt>
                <c:pt idx="19494" formatCode="General">
                  <c:v>38.988</c:v>
                </c:pt>
                <c:pt idx="19495" formatCode="General">
                  <c:v>38.99</c:v>
                </c:pt>
                <c:pt idx="19496" formatCode="General">
                  <c:v>38.991999999999997</c:v>
                </c:pt>
                <c:pt idx="19497" formatCode="General">
                  <c:v>38.994</c:v>
                </c:pt>
                <c:pt idx="19498" formatCode="General">
                  <c:v>38.996000000000002</c:v>
                </c:pt>
                <c:pt idx="19499" formatCode="General">
                  <c:v>38.997999999999998</c:v>
                </c:pt>
                <c:pt idx="19500" formatCode="General">
                  <c:v>39</c:v>
                </c:pt>
                <c:pt idx="19501" formatCode="General">
                  <c:v>39.002000000000002</c:v>
                </c:pt>
                <c:pt idx="19502" formatCode="General">
                  <c:v>39.003999999999998</c:v>
                </c:pt>
                <c:pt idx="19503" formatCode="General">
                  <c:v>39.006</c:v>
                </c:pt>
                <c:pt idx="19504" formatCode="General">
                  <c:v>39.008000000000003</c:v>
                </c:pt>
                <c:pt idx="19505" formatCode="General">
                  <c:v>39.01</c:v>
                </c:pt>
                <c:pt idx="19506" formatCode="General">
                  <c:v>39.012</c:v>
                </c:pt>
                <c:pt idx="19507" formatCode="General">
                  <c:v>39.014000000000003</c:v>
                </c:pt>
                <c:pt idx="19508" formatCode="General">
                  <c:v>39.015999999999998</c:v>
                </c:pt>
                <c:pt idx="19509" formatCode="General">
                  <c:v>39.018000000000001</c:v>
                </c:pt>
                <c:pt idx="19510" formatCode="General">
                  <c:v>39.020000000000003</c:v>
                </c:pt>
                <c:pt idx="19511" formatCode="General">
                  <c:v>39.021999999999998</c:v>
                </c:pt>
                <c:pt idx="19512" formatCode="General">
                  <c:v>39.024000000000001</c:v>
                </c:pt>
                <c:pt idx="19513" formatCode="General">
                  <c:v>39.026000000000003</c:v>
                </c:pt>
                <c:pt idx="19514" formatCode="General">
                  <c:v>39.027999999999999</c:v>
                </c:pt>
                <c:pt idx="19515" formatCode="General">
                  <c:v>39.03</c:v>
                </c:pt>
                <c:pt idx="19516" formatCode="General">
                  <c:v>39.031999999999996</c:v>
                </c:pt>
                <c:pt idx="19517" formatCode="General">
                  <c:v>39.033999999999999</c:v>
                </c:pt>
                <c:pt idx="19518" formatCode="General">
                  <c:v>39.036000000000001</c:v>
                </c:pt>
                <c:pt idx="19519" formatCode="General">
                  <c:v>39.037999999999997</c:v>
                </c:pt>
                <c:pt idx="19520" formatCode="General">
                  <c:v>39.04</c:v>
                </c:pt>
                <c:pt idx="19521" formatCode="General">
                  <c:v>39.042000000000002</c:v>
                </c:pt>
                <c:pt idx="19522" formatCode="General">
                  <c:v>39.043999999999997</c:v>
                </c:pt>
                <c:pt idx="19523" formatCode="General">
                  <c:v>39.045999999999999</c:v>
                </c:pt>
                <c:pt idx="19524" formatCode="General">
                  <c:v>39.048000000000002</c:v>
                </c:pt>
                <c:pt idx="19525" formatCode="General">
                  <c:v>39.049999999999997</c:v>
                </c:pt>
                <c:pt idx="19526" formatCode="General">
                  <c:v>39.052</c:v>
                </c:pt>
                <c:pt idx="19527" formatCode="General">
                  <c:v>39.054000000000002</c:v>
                </c:pt>
                <c:pt idx="19528" formatCode="General">
                  <c:v>39.055999999999997</c:v>
                </c:pt>
                <c:pt idx="19529" formatCode="General">
                  <c:v>39.058</c:v>
                </c:pt>
                <c:pt idx="19530" formatCode="General">
                  <c:v>39.06</c:v>
                </c:pt>
                <c:pt idx="19531" formatCode="General">
                  <c:v>39.061999999999998</c:v>
                </c:pt>
                <c:pt idx="19532" formatCode="General">
                  <c:v>39.064</c:v>
                </c:pt>
                <c:pt idx="19533" formatCode="General">
                  <c:v>39.066000000000003</c:v>
                </c:pt>
                <c:pt idx="19534" formatCode="General">
                  <c:v>39.067999999999998</c:v>
                </c:pt>
                <c:pt idx="19535" formatCode="General">
                  <c:v>39.07</c:v>
                </c:pt>
                <c:pt idx="19536" formatCode="General">
                  <c:v>39.072000000000003</c:v>
                </c:pt>
                <c:pt idx="19537" formatCode="General">
                  <c:v>39.073999999999998</c:v>
                </c:pt>
                <c:pt idx="19538" formatCode="General">
                  <c:v>39.076000000000001</c:v>
                </c:pt>
                <c:pt idx="19539" formatCode="General">
                  <c:v>39.078000000000003</c:v>
                </c:pt>
                <c:pt idx="19540" formatCode="General">
                  <c:v>39.08</c:v>
                </c:pt>
                <c:pt idx="19541" formatCode="General">
                  <c:v>39.082000000000001</c:v>
                </c:pt>
                <c:pt idx="19542" formatCode="General">
                  <c:v>39.084000000000003</c:v>
                </c:pt>
                <c:pt idx="19543" formatCode="General">
                  <c:v>39.085999999999999</c:v>
                </c:pt>
                <c:pt idx="19544" formatCode="General">
                  <c:v>39.088000000000001</c:v>
                </c:pt>
                <c:pt idx="19545" formatCode="General">
                  <c:v>39.090000000000003</c:v>
                </c:pt>
                <c:pt idx="19546" formatCode="General">
                  <c:v>39.091999999999999</c:v>
                </c:pt>
                <c:pt idx="19547" formatCode="General">
                  <c:v>39.094000000000001</c:v>
                </c:pt>
                <c:pt idx="19548" formatCode="General">
                  <c:v>39.095999999999997</c:v>
                </c:pt>
                <c:pt idx="19549" formatCode="General">
                  <c:v>39.097999999999999</c:v>
                </c:pt>
                <c:pt idx="19550" formatCode="General">
                  <c:v>39.1</c:v>
                </c:pt>
                <c:pt idx="19551" formatCode="General">
                  <c:v>39.101999999999997</c:v>
                </c:pt>
                <c:pt idx="19552" formatCode="General">
                  <c:v>39.103999999999999</c:v>
                </c:pt>
                <c:pt idx="19553" formatCode="General">
                  <c:v>39.106000000000002</c:v>
                </c:pt>
                <c:pt idx="19554" formatCode="General">
                  <c:v>39.107999999999997</c:v>
                </c:pt>
                <c:pt idx="19555" formatCode="General">
                  <c:v>39.11</c:v>
                </c:pt>
                <c:pt idx="19556" formatCode="General">
                  <c:v>39.112000000000002</c:v>
                </c:pt>
                <c:pt idx="19557" formatCode="General">
                  <c:v>39.113999999999997</c:v>
                </c:pt>
                <c:pt idx="19558" formatCode="General">
                  <c:v>39.116</c:v>
                </c:pt>
                <c:pt idx="19559" formatCode="General">
                  <c:v>39.118000000000002</c:v>
                </c:pt>
                <c:pt idx="19560" formatCode="General">
                  <c:v>39.119999999999997</c:v>
                </c:pt>
                <c:pt idx="19561" formatCode="General">
                  <c:v>39.122</c:v>
                </c:pt>
                <c:pt idx="19562" formatCode="General">
                  <c:v>39.124000000000002</c:v>
                </c:pt>
                <c:pt idx="19563" formatCode="General">
                  <c:v>39.125999999999998</c:v>
                </c:pt>
                <c:pt idx="19564" formatCode="General">
                  <c:v>39.128</c:v>
                </c:pt>
                <c:pt idx="19565" formatCode="General">
                  <c:v>39.130000000000003</c:v>
                </c:pt>
                <c:pt idx="19566" formatCode="General">
                  <c:v>39.131999999999998</c:v>
                </c:pt>
                <c:pt idx="19567" formatCode="General">
                  <c:v>39.134</c:v>
                </c:pt>
                <c:pt idx="19568" formatCode="General">
                  <c:v>39.136000000000003</c:v>
                </c:pt>
                <c:pt idx="19569" formatCode="General">
                  <c:v>39.137999999999998</c:v>
                </c:pt>
                <c:pt idx="19570" formatCode="General">
                  <c:v>39.14</c:v>
                </c:pt>
                <c:pt idx="19571" formatCode="General">
                  <c:v>39.142000000000003</c:v>
                </c:pt>
                <c:pt idx="19572" formatCode="General">
                  <c:v>39.143999999999998</c:v>
                </c:pt>
                <c:pt idx="19573" formatCode="General">
                  <c:v>39.146000000000001</c:v>
                </c:pt>
                <c:pt idx="19574" formatCode="General">
                  <c:v>39.148000000000003</c:v>
                </c:pt>
                <c:pt idx="19575" formatCode="General">
                  <c:v>39.15</c:v>
                </c:pt>
                <c:pt idx="19576" formatCode="General">
                  <c:v>39.152000000000001</c:v>
                </c:pt>
                <c:pt idx="19577" formatCode="General">
                  <c:v>39.154000000000003</c:v>
                </c:pt>
                <c:pt idx="19578" formatCode="General">
                  <c:v>39.155999999999999</c:v>
                </c:pt>
                <c:pt idx="19579" formatCode="General">
                  <c:v>39.158000000000001</c:v>
                </c:pt>
                <c:pt idx="19580" formatCode="General">
                  <c:v>39.159999999999997</c:v>
                </c:pt>
                <c:pt idx="19581" formatCode="General">
                  <c:v>39.161999999999999</c:v>
                </c:pt>
                <c:pt idx="19582" formatCode="General">
                  <c:v>39.164000000000001</c:v>
                </c:pt>
                <c:pt idx="19583" formatCode="General">
                  <c:v>39.165999999999997</c:v>
                </c:pt>
                <c:pt idx="19584" formatCode="General">
                  <c:v>39.167999999999999</c:v>
                </c:pt>
                <c:pt idx="19585" formatCode="General">
                  <c:v>39.17</c:v>
                </c:pt>
                <c:pt idx="19586" formatCode="General">
                  <c:v>39.171999999999997</c:v>
                </c:pt>
                <c:pt idx="19587" formatCode="General">
                  <c:v>39.173999999999999</c:v>
                </c:pt>
                <c:pt idx="19588" formatCode="General">
                  <c:v>39.176000000000002</c:v>
                </c:pt>
                <c:pt idx="19589" formatCode="General">
                  <c:v>39.177999999999997</c:v>
                </c:pt>
                <c:pt idx="19590" formatCode="General">
                  <c:v>39.18</c:v>
                </c:pt>
                <c:pt idx="19591" formatCode="General">
                  <c:v>39.182000000000002</c:v>
                </c:pt>
                <c:pt idx="19592" formatCode="General">
                  <c:v>39.183999999999997</c:v>
                </c:pt>
                <c:pt idx="19593" formatCode="General">
                  <c:v>39.186</c:v>
                </c:pt>
                <c:pt idx="19594" formatCode="General">
                  <c:v>39.188000000000002</c:v>
                </c:pt>
                <c:pt idx="19595" formatCode="General">
                  <c:v>39.19</c:v>
                </c:pt>
                <c:pt idx="19596" formatCode="General">
                  <c:v>39.192</c:v>
                </c:pt>
                <c:pt idx="19597" formatCode="General">
                  <c:v>39.194000000000003</c:v>
                </c:pt>
                <c:pt idx="19598" formatCode="General">
                  <c:v>39.195999999999998</c:v>
                </c:pt>
                <c:pt idx="19599" formatCode="General">
                  <c:v>39.198</c:v>
                </c:pt>
                <c:pt idx="19600" formatCode="General">
                  <c:v>39.200000000000003</c:v>
                </c:pt>
                <c:pt idx="19601" formatCode="General">
                  <c:v>39.201999999999998</c:v>
                </c:pt>
                <c:pt idx="19602" formatCode="General">
                  <c:v>39.204000000000001</c:v>
                </c:pt>
                <c:pt idx="19603" formatCode="General">
                  <c:v>39.206000000000003</c:v>
                </c:pt>
                <c:pt idx="19604" formatCode="General">
                  <c:v>39.207999999999998</c:v>
                </c:pt>
                <c:pt idx="19605" formatCode="General">
                  <c:v>39.21</c:v>
                </c:pt>
                <c:pt idx="19606" formatCode="General">
                  <c:v>39.212000000000003</c:v>
                </c:pt>
                <c:pt idx="19607" formatCode="General">
                  <c:v>39.213999999999999</c:v>
                </c:pt>
                <c:pt idx="19608" formatCode="General">
                  <c:v>39.216000000000001</c:v>
                </c:pt>
                <c:pt idx="19609" formatCode="General">
                  <c:v>39.218000000000004</c:v>
                </c:pt>
                <c:pt idx="19610" formatCode="General">
                  <c:v>39.22</c:v>
                </c:pt>
                <c:pt idx="19611" formatCode="General">
                  <c:v>39.222000000000001</c:v>
                </c:pt>
                <c:pt idx="19612" formatCode="General">
                  <c:v>39.223999999999997</c:v>
                </c:pt>
                <c:pt idx="19613" formatCode="General">
                  <c:v>39.225999999999999</c:v>
                </c:pt>
                <c:pt idx="19614" formatCode="General">
                  <c:v>39.228000000000002</c:v>
                </c:pt>
                <c:pt idx="19615" formatCode="General">
                  <c:v>39.229999999999997</c:v>
                </c:pt>
                <c:pt idx="19616" formatCode="General">
                  <c:v>39.231999999999999</c:v>
                </c:pt>
                <c:pt idx="19617" formatCode="General">
                  <c:v>39.234000000000002</c:v>
                </c:pt>
                <c:pt idx="19618" formatCode="General">
                  <c:v>39.235999999999997</c:v>
                </c:pt>
                <c:pt idx="19619" formatCode="General">
                  <c:v>39.238</c:v>
                </c:pt>
                <c:pt idx="19620" formatCode="General">
                  <c:v>39.24</c:v>
                </c:pt>
                <c:pt idx="19621" formatCode="General">
                  <c:v>39.241999999999997</c:v>
                </c:pt>
                <c:pt idx="19622" formatCode="General">
                  <c:v>39.244</c:v>
                </c:pt>
                <c:pt idx="19623" formatCode="General">
                  <c:v>39.246000000000002</c:v>
                </c:pt>
                <c:pt idx="19624" formatCode="General">
                  <c:v>39.247999999999998</c:v>
                </c:pt>
                <c:pt idx="19625" formatCode="General">
                  <c:v>39.25</c:v>
                </c:pt>
                <c:pt idx="19626" formatCode="General">
                  <c:v>39.252000000000002</c:v>
                </c:pt>
                <c:pt idx="19627" formatCode="General">
                  <c:v>39.253999999999998</c:v>
                </c:pt>
                <c:pt idx="19628" formatCode="General">
                  <c:v>39.256</c:v>
                </c:pt>
                <c:pt idx="19629" formatCode="General">
                  <c:v>39.258000000000003</c:v>
                </c:pt>
                <c:pt idx="19630" formatCode="General">
                  <c:v>39.26</c:v>
                </c:pt>
                <c:pt idx="19631" formatCode="General">
                  <c:v>39.262</c:v>
                </c:pt>
                <c:pt idx="19632" formatCode="General">
                  <c:v>39.264000000000003</c:v>
                </c:pt>
                <c:pt idx="19633" formatCode="General">
                  <c:v>39.265999999999998</c:v>
                </c:pt>
                <c:pt idx="19634" formatCode="General">
                  <c:v>39.268000000000001</c:v>
                </c:pt>
                <c:pt idx="19635" formatCode="General">
                  <c:v>39.270000000000003</c:v>
                </c:pt>
                <c:pt idx="19636" formatCode="General">
                  <c:v>39.271999999999998</c:v>
                </c:pt>
                <c:pt idx="19637" formatCode="General">
                  <c:v>39.274000000000001</c:v>
                </c:pt>
                <c:pt idx="19638" formatCode="General">
                  <c:v>39.276000000000003</c:v>
                </c:pt>
                <c:pt idx="19639" formatCode="General">
                  <c:v>39.277999999999999</c:v>
                </c:pt>
                <c:pt idx="19640" formatCode="General">
                  <c:v>39.28</c:v>
                </c:pt>
                <c:pt idx="19641" formatCode="General">
                  <c:v>39.281999999999996</c:v>
                </c:pt>
                <c:pt idx="19642" formatCode="General">
                  <c:v>39.283999999999999</c:v>
                </c:pt>
                <c:pt idx="19643" formatCode="General">
                  <c:v>39.286000000000001</c:v>
                </c:pt>
                <c:pt idx="19644" formatCode="General">
                  <c:v>39.287999999999997</c:v>
                </c:pt>
                <c:pt idx="19645" formatCode="General">
                  <c:v>39.29</c:v>
                </c:pt>
                <c:pt idx="19646" formatCode="General">
                  <c:v>39.292000000000002</c:v>
                </c:pt>
                <c:pt idx="19647" formatCode="General">
                  <c:v>39.293999999999997</c:v>
                </c:pt>
                <c:pt idx="19648" formatCode="General">
                  <c:v>39.295999999999999</c:v>
                </c:pt>
                <c:pt idx="19649" formatCode="General">
                  <c:v>39.298000000000002</c:v>
                </c:pt>
                <c:pt idx="19650" formatCode="General">
                  <c:v>39.299999999999997</c:v>
                </c:pt>
                <c:pt idx="19651" formatCode="General">
                  <c:v>39.302</c:v>
                </c:pt>
                <c:pt idx="19652" formatCode="General">
                  <c:v>39.304000000000002</c:v>
                </c:pt>
                <c:pt idx="19653" formatCode="General">
                  <c:v>39.305999999999997</c:v>
                </c:pt>
                <c:pt idx="19654" formatCode="General">
                  <c:v>39.308</c:v>
                </c:pt>
                <c:pt idx="19655" formatCode="General">
                  <c:v>39.31</c:v>
                </c:pt>
                <c:pt idx="19656" formatCode="General">
                  <c:v>39.311999999999998</c:v>
                </c:pt>
                <c:pt idx="19657" formatCode="General">
                  <c:v>39.314</c:v>
                </c:pt>
                <c:pt idx="19658" formatCode="General">
                  <c:v>39.316000000000003</c:v>
                </c:pt>
                <c:pt idx="19659" formatCode="General">
                  <c:v>39.317999999999998</c:v>
                </c:pt>
                <c:pt idx="19660" formatCode="General">
                  <c:v>39.32</c:v>
                </c:pt>
                <c:pt idx="19661" formatCode="General">
                  <c:v>39.322000000000003</c:v>
                </c:pt>
                <c:pt idx="19662" formatCode="General">
                  <c:v>39.323999999999998</c:v>
                </c:pt>
                <c:pt idx="19663" formatCode="General">
                  <c:v>39.326000000000001</c:v>
                </c:pt>
                <c:pt idx="19664" formatCode="General">
                  <c:v>39.328000000000003</c:v>
                </c:pt>
                <c:pt idx="19665" formatCode="General">
                  <c:v>39.33</c:v>
                </c:pt>
                <c:pt idx="19666" formatCode="General">
                  <c:v>39.332000000000001</c:v>
                </c:pt>
                <c:pt idx="19667" formatCode="General">
                  <c:v>39.334000000000003</c:v>
                </c:pt>
                <c:pt idx="19668" formatCode="General">
                  <c:v>39.335999999999999</c:v>
                </c:pt>
                <c:pt idx="19669" formatCode="General">
                  <c:v>39.338000000000001</c:v>
                </c:pt>
                <c:pt idx="19670" formatCode="General">
                  <c:v>39.340000000000003</c:v>
                </c:pt>
                <c:pt idx="19671" formatCode="General">
                  <c:v>39.341999999999999</c:v>
                </c:pt>
                <c:pt idx="19672" formatCode="General">
                  <c:v>39.344000000000001</c:v>
                </c:pt>
                <c:pt idx="19673" formatCode="General">
                  <c:v>39.345999999999997</c:v>
                </c:pt>
                <c:pt idx="19674" formatCode="General">
                  <c:v>39.347999999999999</c:v>
                </c:pt>
                <c:pt idx="19675" formatCode="General">
                  <c:v>39.35</c:v>
                </c:pt>
                <c:pt idx="19676" formatCode="General">
                  <c:v>39.351999999999997</c:v>
                </c:pt>
                <c:pt idx="19677" formatCode="General">
                  <c:v>39.353999999999999</c:v>
                </c:pt>
                <c:pt idx="19678" formatCode="General">
                  <c:v>39.356000000000002</c:v>
                </c:pt>
                <c:pt idx="19679" formatCode="General">
                  <c:v>39.357999999999997</c:v>
                </c:pt>
                <c:pt idx="19680" formatCode="General">
                  <c:v>39.36</c:v>
                </c:pt>
                <c:pt idx="19681" formatCode="General">
                  <c:v>39.362000000000002</c:v>
                </c:pt>
                <c:pt idx="19682" formatCode="General">
                  <c:v>39.363999999999997</c:v>
                </c:pt>
                <c:pt idx="19683" formatCode="General">
                  <c:v>39.366</c:v>
                </c:pt>
                <c:pt idx="19684" formatCode="General">
                  <c:v>39.368000000000002</c:v>
                </c:pt>
                <c:pt idx="19685" formatCode="General">
                  <c:v>39.369999999999997</c:v>
                </c:pt>
                <c:pt idx="19686" formatCode="General">
                  <c:v>39.372</c:v>
                </c:pt>
                <c:pt idx="19687" formatCode="General">
                  <c:v>39.374000000000002</c:v>
                </c:pt>
                <c:pt idx="19688" formatCode="General">
                  <c:v>39.375999999999998</c:v>
                </c:pt>
                <c:pt idx="19689" formatCode="General">
                  <c:v>39.378</c:v>
                </c:pt>
                <c:pt idx="19690" formatCode="General">
                  <c:v>39.380000000000003</c:v>
                </c:pt>
                <c:pt idx="19691" formatCode="General">
                  <c:v>39.381999999999998</c:v>
                </c:pt>
                <c:pt idx="19692" formatCode="General">
                  <c:v>39.384</c:v>
                </c:pt>
                <c:pt idx="19693" formatCode="General">
                  <c:v>39.386000000000003</c:v>
                </c:pt>
                <c:pt idx="19694" formatCode="General">
                  <c:v>39.387999999999998</c:v>
                </c:pt>
                <c:pt idx="19695" formatCode="General">
                  <c:v>39.39</c:v>
                </c:pt>
                <c:pt idx="19696" formatCode="General">
                  <c:v>39.392000000000003</c:v>
                </c:pt>
                <c:pt idx="19697" formatCode="General">
                  <c:v>39.393999999999998</c:v>
                </c:pt>
                <c:pt idx="19698" formatCode="General">
                  <c:v>39.396000000000001</c:v>
                </c:pt>
                <c:pt idx="19699" formatCode="General">
                  <c:v>39.398000000000003</c:v>
                </c:pt>
                <c:pt idx="19700" formatCode="General">
                  <c:v>39.4</c:v>
                </c:pt>
                <c:pt idx="19701" formatCode="General">
                  <c:v>39.402000000000001</c:v>
                </c:pt>
                <c:pt idx="19702" formatCode="General">
                  <c:v>39.404000000000003</c:v>
                </c:pt>
                <c:pt idx="19703" formatCode="General">
                  <c:v>39.405999999999999</c:v>
                </c:pt>
                <c:pt idx="19704" formatCode="General">
                  <c:v>39.408000000000001</c:v>
                </c:pt>
                <c:pt idx="19705" formatCode="General">
                  <c:v>39.409999999999997</c:v>
                </c:pt>
                <c:pt idx="19706" formatCode="General">
                  <c:v>39.411999999999999</c:v>
                </c:pt>
                <c:pt idx="19707" formatCode="General">
                  <c:v>39.414000000000001</c:v>
                </c:pt>
                <c:pt idx="19708" formatCode="General">
                  <c:v>39.415999999999997</c:v>
                </c:pt>
                <c:pt idx="19709" formatCode="General">
                  <c:v>39.417999999999999</c:v>
                </c:pt>
                <c:pt idx="19710" formatCode="General">
                  <c:v>39.42</c:v>
                </c:pt>
                <c:pt idx="19711" formatCode="General">
                  <c:v>39.421999999999997</c:v>
                </c:pt>
                <c:pt idx="19712" formatCode="General">
                  <c:v>39.423999999999999</c:v>
                </c:pt>
                <c:pt idx="19713" formatCode="General">
                  <c:v>39.426000000000002</c:v>
                </c:pt>
                <c:pt idx="19714" formatCode="General">
                  <c:v>39.427999999999997</c:v>
                </c:pt>
                <c:pt idx="19715" formatCode="General">
                  <c:v>39.43</c:v>
                </c:pt>
                <c:pt idx="19716" formatCode="General">
                  <c:v>39.432000000000002</c:v>
                </c:pt>
                <c:pt idx="19717" formatCode="General">
                  <c:v>39.433999999999997</c:v>
                </c:pt>
                <c:pt idx="19718" formatCode="General">
                  <c:v>39.436</c:v>
                </c:pt>
                <c:pt idx="19719" formatCode="General">
                  <c:v>39.438000000000002</c:v>
                </c:pt>
                <c:pt idx="19720" formatCode="General">
                  <c:v>39.44</c:v>
                </c:pt>
                <c:pt idx="19721" formatCode="General">
                  <c:v>39.442</c:v>
                </c:pt>
                <c:pt idx="19722" formatCode="General">
                  <c:v>39.444000000000003</c:v>
                </c:pt>
                <c:pt idx="19723" formatCode="General">
                  <c:v>39.445999999999998</c:v>
                </c:pt>
                <c:pt idx="19724" formatCode="General">
                  <c:v>39.448</c:v>
                </c:pt>
                <c:pt idx="19725" formatCode="General">
                  <c:v>39.450000000000003</c:v>
                </c:pt>
                <c:pt idx="19726" formatCode="General">
                  <c:v>39.451999999999998</c:v>
                </c:pt>
                <c:pt idx="19727" formatCode="General">
                  <c:v>39.454000000000001</c:v>
                </c:pt>
                <c:pt idx="19728" formatCode="General">
                  <c:v>39.456000000000003</c:v>
                </c:pt>
                <c:pt idx="19729" formatCode="General">
                  <c:v>39.457999999999998</c:v>
                </c:pt>
                <c:pt idx="19730" formatCode="General">
                  <c:v>39.46</c:v>
                </c:pt>
                <c:pt idx="19731" formatCode="General">
                  <c:v>39.462000000000003</c:v>
                </c:pt>
                <c:pt idx="19732" formatCode="General">
                  <c:v>39.463999999999999</c:v>
                </c:pt>
                <c:pt idx="19733" formatCode="General">
                  <c:v>39.466000000000001</c:v>
                </c:pt>
                <c:pt idx="19734" formatCode="General">
                  <c:v>39.468000000000004</c:v>
                </c:pt>
                <c:pt idx="19735" formatCode="General">
                  <c:v>39.47</c:v>
                </c:pt>
                <c:pt idx="19736" formatCode="General">
                  <c:v>39.472000000000001</c:v>
                </c:pt>
                <c:pt idx="19737" formatCode="General">
                  <c:v>39.473999999999997</c:v>
                </c:pt>
                <c:pt idx="19738" formatCode="General">
                  <c:v>39.475999999999999</c:v>
                </c:pt>
                <c:pt idx="19739" formatCode="General">
                  <c:v>39.478000000000002</c:v>
                </c:pt>
                <c:pt idx="19740" formatCode="General">
                  <c:v>39.479999999999997</c:v>
                </c:pt>
                <c:pt idx="19741" formatCode="General">
                  <c:v>39.481999999999999</c:v>
                </c:pt>
                <c:pt idx="19742" formatCode="General">
                  <c:v>39.484000000000002</c:v>
                </c:pt>
                <c:pt idx="19743" formatCode="General">
                  <c:v>39.485999999999997</c:v>
                </c:pt>
                <c:pt idx="19744" formatCode="General">
                  <c:v>39.488</c:v>
                </c:pt>
                <c:pt idx="19745" formatCode="General">
                  <c:v>39.49</c:v>
                </c:pt>
                <c:pt idx="19746" formatCode="General">
                  <c:v>39.491999999999997</c:v>
                </c:pt>
                <c:pt idx="19747" formatCode="General">
                  <c:v>39.494</c:v>
                </c:pt>
                <c:pt idx="19748" formatCode="General">
                  <c:v>39.496000000000002</c:v>
                </c:pt>
                <c:pt idx="19749" formatCode="General">
                  <c:v>39.497999999999998</c:v>
                </c:pt>
                <c:pt idx="19750" formatCode="General">
                  <c:v>39.5</c:v>
                </c:pt>
                <c:pt idx="19751" formatCode="General">
                  <c:v>39.502000000000002</c:v>
                </c:pt>
                <c:pt idx="19752" formatCode="General">
                  <c:v>39.503999999999998</c:v>
                </c:pt>
                <c:pt idx="19753" formatCode="General">
                  <c:v>39.506</c:v>
                </c:pt>
                <c:pt idx="19754" formatCode="General">
                  <c:v>39.508000000000003</c:v>
                </c:pt>
                <c:pt idx="19755" formatCode="General">
                  <c:v>39.51</c:v>
                </c:pt>
                <c:pt idx="19756" formatCode="General">
                  <c:v>39.512</c:v>
                </c:pt>
                <c:pt idx="19757" formatCode="General">
                  <c:v>39.514000000000003</c:v>
                </c:pt>
                <c:pt idx="19758" formatCode="General">
                  <c:v>39.515999999999998</c:v>
                </c:pt>
                <c:pt idx="19759" formatCode="General">
                  <c:v>39.518000000000001</c:v>
                </c:pt>
                <c:pt idx="19760" formatCode="General">
                  <c:v>39.520000000000003</c:v>
                </c:pt>
                <c:pt idx="19761" formatCode="General">
                  <c:v>39.521999999999998</c:v>
                </c:pt>
                <c:pt idx="19762" formatCode="General">
                  <c:v>39.524000000000001</c:v>
                </c:pt>
                <c:pt idx="19763" formatCode="General">
                  <c:v>39.526000000000003</c:v>
                </c:pt>
                <c:pt idx="19764" formatCode="General">
                  <c:v>39.527999999999999</c:v>
                </c:pt>
                <c:pt idx="19765" formatCode="General">
                  <c:v>39.53</c:v>
                </c:pt>
                <c:pt idx="19766" formatCode="General">
                  <c:v>39.531999999999996</c:v>
                </c:pt>
                <c:pt idx="19767" formatCode="General">
                  <c:v>39.533999999999999</c:v>
                </c:pt>
                <c:pt idx="19768" formatCode="General">
                  <c:v>39.536000000000001</c:v>
                </c:pt>
                <c:pt idx="19769" formatCode="General">
                  <c:v>39.537999999999997</c:v>
                </c:pt>
                <c:pt idx="19770" formatCode="General">
                  <c:v>39.54</c:v>
                </c:pt>
                <c:pt idx="19771" formatCode="General">
                  <c:v>39.542000000000002</c:v>
                </c:pt>
                <c:pt idx="19772" formatCode="General">
                  <c:v>39.543999999999997</c:v>
                </c:pt>
                <c:pt idx="19773" formatCode="General">
                  <c:v>39.545999999999999</c:v>
                </c:pt>
                <c:pt idx="19774" formatCode="General">
                  <c:v>39.548000000000002</c:v>
                </c:pt>
                <c:pt idx="19775" formatCode="General">
                  <c:v>39.549999999999997</c:v>
                </c:pt>
                <c:pt idx="19776" formatCode="General">
                  <c:v>39.552</c:v>
                </c:pt>
                <c:pt idx="19777" formatCode="General">
                  <c:v>39.554000000000002</c:v>
                </c:pt>
                <c:pt idx="19778" formatCode="General">
                  <c:v>39.555999999999997</c:v>
                </c:pt>
                <c:pt idx="19779" formatCode="General">
                  <c:v>39.558</c:v>
                </c:pt>
                <c:pt idx="19780" formatCode="General">
                  <c:v>39.56</c:v>
                </c:pt>
                <c:pt idx="19781" formatCode="General">
                  <c:v>39.561999999999998</c:v>
                </c:pt>
                <c:pt idx="19782" formatCode="General">
                  <c:v>39.564</c:v>
                </c:pt>
                <c:pt idx="19783" formatCode="General">
                  <c:v>39.566000000000003</c:v>
                </c:pt>
                <c:pt idx="19784" formatCode="General">
                  <c:v>39.567999999999998</c:v>
                </c:pt>
                <c:pt idx="19785" formatCode="General">
                  <c:v>39.57</c:v>
                </c:pt>
                <c:pt idx="19786" formatCode="General">
                  <c:v>39.572000000000003</c:v>
                </c:pt>
                <c:pt idx="19787" formatCode="General">
                  <c:v>39.573999999999998</c:v>
                </c:pt>
                <c:pt idx="19788" formatCode="General">
                  <c:v>39.576000000000001</c:v>
                </c:pt>
                <c:pt idx="19789" formatCode="General">
                  <c:v>39.578000000000003</c:v>
                </c:pt>
                <c:pt idx="19790" formatCode="General">
                  <c:v>39.58</c:v>
                </c:pt>
                <c:pt idx="19791" formatCode="General">
                  <c:v>39.582000000000001</c:v>
                </c:pt>
                <c:pt idx="19792" formatCode="General">
                  <c:v>39.584000000000003</c:v>
                </c:pt>
                <c:pt idx="19793" formatCode="General">
                  <c:v>39.585999999999999</c:v>
                </c:pt>
                <c:pt idx="19794" formatCode="General">
                  <c:v>39.588000000000001</c:v>
                </c:pt>
                <c:pt idx="19795" formatCode="General">
                  <c:v>39.590000000000003</c:v>
                </c:pt>
                <c:pt idx="19796" formatCode="General">
                  <c:v>39.591999999999999</c:v>
                </c:pt>
                <c:pt idx="19797" formatCode="General">
                  <c:v>39.594000000000001</c:v>
                </c:pt>
                <c:pt idx="19798" formatCode="General">
                  <c:v>39.595999999999997</c:v>
                </c:pt>
                <c:pt idx="19799" formatCode="General">
                  <c:v>39.597999999999999</c:v>
                </c:pt>
                <c:pt idx="19800" formatCode="General">
                  <c:v>39.6</c:v>
                </c:pt>
                <c:pt idx="19801" formatCode="General">
                  <c:v>39.601999999999997</c:v>
                </c:pt>
                <c:pt idx="19802" formatCode="General">
                  <c:v>39.603999999999999</c:v>
                </c:pt>
                <c:pt idx="19803" formatCode="General">
                  <c:v>39.606000000000002</c:v>
                </c:pt>
                <c:pt idx="19804" formatCode="General">
                  <c:v>39.607999999999997</c:v>
                </c:pt>
                <c:pt idx="19805" formatCode="General">
                  <c:v>39.61</c:v>
                </c:pt>
                <c:pt idx="19806" formatCode="General">
                  <c:v>39.612000000000002</c:v>
                </c:pt>
                <c:pt idx="19807" formatCode="General">
                  <c:v>39.613999999999997</c:v>
                </c:pt>
                <c:pt idx="19808" formatCode="General">
                  <c:v>39.616</c:v>
                </c:pt>
                <c:pt idx="19809" formatCode="General">
                  <c:v>39.618000000000002</c:v>
                </c:pt>
                <c:pt idx="19810" formatCode="General">
                  <c:v>39.619999999999997</c:v>
                </c:pt>
                <c:pt idx="19811" formatCode="General">
                  <c:v>39.622</c:v>
                </c:pt>
                <c:pt idx="19812" formatCode="General">
                  <c:v>39.624000000000002</c:v>
                </c:pt>
                <c:pt idx="19813" formatCode="General">
                  <c:v>39.625999999999998</c:v>
                </c:pt>
                <c:pt idx="19814" formatCode="General">
                  <c:v>39.628</c:v>
                </c:pt>
                <c:pt idx="19815" formatCode="General">
                  <c:v>39.630000000000003</c:v>
                </c:pt>
                <c:pt idx="19816" formatCode="General">
                  <c:v>39.631999999999998</c:v>
                </c:pt>
                <c:pt idx="19817" formatCode="General">
                  <c:v>39.634</c:v>
                </c:pt>
                <c:pt idx="19818" formatCode="General">
                  <c:v>39.636000000000003</c:v>
                </c:pt>
                <c:pt idx="19819" formatCode="General">
                  <c:v>39.637999999999998</c:v>
                </c:pt>
                <c:pt idx="19820" formatCode="General">
                  <c:v>39.64</c:v>
                </c:pt>
                <c:pt idx="19821" formatCode="General">
                  <c:v>39.642000000000003</c:v>
                </c:pt>
                <c:pt idx="19822" formatCode="General">
                  <c:v>39.643999999999998</c:v>
                </c:pt>
                <c:pt idx="19823" formatCode="General">
                  <c:v>39.646000000000001</c:v>
                </c:pt>
                <c:pt idx="19824" formatCode="General">
                  <c:v>39.648000000000003</c:v>
                </c:pt>
                <c:pt idx="19825" formatCode="General">
                  <c:v>39.65</c:v>
                </c:pt>
                <c:pt idx="19826" formatCode="General">
                  <c:v>39.652000000000001</c:v>
                </c:pt>
                <c:pt idx="19827" formatCode="General">
                  <c:v>39.654000000000003</c:v>
                </c:pt>
                <c:pt idx="19828" formatCode="General">
                  <c:v>39.655999999999999</c:v>
                </c:pt>
                <c:pt idx="19829" formatCode="General">
                  <c:v>39.658000000000001</c:v>
                </c:pt>
                <c:pt idx="19830" formatCode="General">
                  <c:v>39.659999999999997</c:v>
                </c:pt>
                <c:pt idx="19831" formatCode="General">
                  <c:v>39.661999999999999</c:v>
                </c:pt>
                <c:pt idx="19832" formatCode="General">
                  <c:v>39.664000000000001</c:v>
                </c:pt>
                <c:pt idx="19833" formatCode="General">
                  <c:v>39.665999999999997</c:v>
                </c:pt>
                <c:pt idx="19834" formatCode="General">
                  <c:v>39.667999999999999</c:v>
                </c:pt>
                <c:pt idx="19835" formatCode="General">
                  <c:v>39.67</c:v>
                </c:pt>
                <c:pt idx="19836" formatCode="General">
                  <c:v>39.671999999999997</c:v>
                </c:pt>
                <c:pt idx="19837" formatCode="General">
                  <c:v>39.673999999999999</c:v>
                </c:pt>
                <c:pt idx="19838" formatCode="General">
                  <c:v>39.676000000000002</c:v>
                </c:pt>
                <c:pt idx="19839" formatCode="General">
                  <c:v>39.677999999999997</c:v>
                </c:pt>
                <c:pt idx="19840" formatCode="General">
                  <c:v>39.68</c:v>
                </c:pt>
                <c:pt idx="19841" formatCode="General">
                  <c:v>39.682000000000002</c:v>
                </c:pt>
                <c:pt idx="19842" formatCode="General">
                  <c:v>39.683999999999997</c:v>
                </c:pt>
                <c:pt idx="19843" formatCode="General">
                  <c:v>39.686</c:v>
                </c:pt>
                <c:pt idx="19844" formatCode="General">
                  <c:v>39.688000000000002</c:v>
                </c:pt>
                <c:pt idx="19845" formatCode="General">
                  <c:v>39.69</c:v>
                </c:pt>
                <c:pt idx="19846" formatCode="General">
                  <c:v>39.692</c:v>
                </c:pt>
                <c:pt idx="19847" formatCode="General">
                  <c:v>39.694000000000003</c:v>
                </c:pt>
                <c:pt idx="19848" formatCode="General">
                  <c:v>39.695999999999998</c:v>
                </c:pt>
                <c:pt idx="19849" formatCode="General">
                  <c:v>39.698</c:v>
                </c:pt>
                <c:pt idx="19850" formatCode="General">
                  <c:v>39.700000000000003</c:v>
                </c:pt>
                <c:pt idx="19851" formatCode="General">
                  <c:v>39.701999999999998</c:v>
                </c:pt>
                <c:pt idx="19852" formatCode="General">
                  <c:v>39.704000000000001</c:v>
                </c:pt>
                <c:pt idx="19853" formatCode="General">
                  <c:v>39.706000000000003</c:v>
                </c:pt>
                <c:pt idx="19854" formatCode="General">
                  <c:v>39.707999999999998</c:v>
                </c:pt>
                <c:pt idx="19855" formatCode="General">
                  <c:v>39.71</c:v>
                </c:pt>
                <c:pt idx="19856" formatCode="General">
                  <c:v>39.712000000000003</c:v>
                </c:pt>
                <c:pt idx="19857" formatCode="General">
                  <c:v>39.713999999999999</c:v>
                </c:pt>
                <c:pt idx="19858" formatCode="General">
                  <c:v>39.716000000000001</c:v>
                </c:pt>
                <c:pt idx="19859" formatCode="General">
                  <c:v>39.718000000000004</c:v>
                </c:pt>
                <c:pt idx="19860" formatCode="General">
                  <c:v>39.72</c:v>
                </c:pt>
                <c:pt idx="19861" formatCode="General">
                  <c:v>39.722000000000001</c:v>
                </c:pt>
                <c:pt idx="19862" formatCode="General">
                  <c:v>39.723999999999997</c:v>
                </c:pt>
                <c:pt idx="19863" formatCode="General">
                  <c:v>39.725999999999999</c:v>
                </c:pt>
                <c:pt idx="19864" formatCode="General">
                  <c:v>39.728000000000002</c:v>
                </c:pt>
                <c:pt idx="19865" formatCode="General">
                  <c:v>39.729999999999997</c:v>
                </c:pt>
                <c:pt idx="19866" formatCode="General">
                  <c:v>39.731999999999999</c:v>
                </c:pt>
                <c:pt idx="19867" formatCode="General">
                  <c:v>39.734000000000002</c:v>
                </c:pt>
                <c:pt idx="19868" formatCode="General">
                  <c:v>39.735999999999997</c:v>
                </c:pt>
                <c:pt idx="19869" formatCode="General">
                  <c:v>39.738</c:v>
                </c:pt>
                <c:pt idx="19870" formatCode="General">
                  <c:v>39.74</c:v>
                </c:pt>
                <c:pt idx="19871" formatCode="General">
                  <c:v>39.741999999999997</c:v>
                </c:pt>
                <c:pt idx="19872" formatCode="General">
                  <c:v>39.744</c:v>
                </c:pt>
                <c:pt idx="19873" formatCode="General">
                  <c:v>39.746000000000002</c:v>
                </c:pt>
                <c:pt idx="19874" formatCode="General">
                  <c:v>39.747999999999998</c:v>
                </c:pt>
                <c:pt idx="19875" formatCode="General">
                  <c:v>39.75</c:v>
                </c:pt>
                <c:pt idx="19876" formatCode="General">
                  <c:v>39.752000000000002</c:v>
                </c:pt>
                <c:pt idx="19877" formatCode="General">
                  <c:v>39.753999999999998</c:v>
                </c:pt>
                <c:pt idx="19878" formatCode="General">
                  <c:v>39.756</c:v>
                </c:pt>
                <c:pt idx="19879" formatCode="General">
                  <c:v>39.758000000000003</c:v>
                </c:pt>
                <c:pt idx="19880" formatCode="General">
                  <c:v>39.76</c:v>
                </c:pt>
                <c:pt idx="19881" formatCode="General">
                  <c:v>39.762</c:v>
                </c:pt>
                <c:pt idx="19882" formatCode="General">
                  <c:v>39.764000000000003</c:v>
                </c:pt>
                <c:pt idx="19883" formatCode="General">
                  <c:v>39.765999999999998</c:v>
                </c:pt>
                <c:pt idx="19884" formatCode="General">
                  <c:v>39.768000000000001</c:v>
                </c:pt>
                <c:pt idx="19885" formatCode="General">
                  <c:v>39.770000000000003</c:v>
                </c:pt>
                <c:pt idx="19886" formatCode="General">
                  <c:v>39.771999999999998</c:v>
                </c:pt>
                <c:pt idx="19887" formatCode="General">
                  <c:v>39.774000000000001</c:v>
                </c:pt>
                <c:pt idx="19888" formatCode="General">
                  <c:v>39.776000000000003</c:v>
                </c:pt>
                <c:pt idx="19889" formatCode="General">
                  <c:v>39.777999999999999</c:v>
                </c:pt>
                <c:pt idx="19890" formatCode="General">
                  <c:v>39.78</c:v>
                </c:pt>
                <c:pt idx="19891" formatCode="General">
                  <c:v>39.781999999999996</c:v>
                </c:pt>
                <c:pt idx="19892" formatCode="General">
                  <c:v>39.783999999999999</c:v>
                </c:pt>
                <c:pt idx="19893" formatCode="General">
                  <c:v>39.786000000000001</c:v>
                </c:pt>
                <c:pt idx="19894" formatCode="General">
                  <c:v>39.787999999999997</c:v>
                </c:pt>
                <c:pt idx="19895" formatCode="General">
                  <c:v>39.79</c:v>
                </c:pt>
                <c:pt idx="19896" formatCode="General">
                  <c:v>39.792000000000002</c:v>
                </c:pt>
                <c:pt idx="19897" formatCode="General">
                  <c:v>39.793999999999997</c:v>
                </c:pt>
                <c:pt idx="19898" formatCode="General">
                  <c:v>39.795999999999999</c:v>
                </c:pt>
                <c:pt idx="19899" formatCode="General">
                  <c:v>39.798000000000002</c:v>
                </c:pt>
                <c:pt idx="19900" formatCode="General">
                  <c:v>39.799999999999997</c:v>
                </c:pt>
                <c:pt idx="19901" formatCode="General">
                  <c:v>39.802</c:v>
                </c:pt>
                <c:pt idx="19902" formatCode="General">
                  <c:v>39.804000000000002</c:v>
                </c:pt>
                <c:pt idx="19903" formatCode="General">
                  <c:v>39.805999999999997</c:v>
                </c:pt>
                <c:pt idx="19904" formatCode="General">
                  <c:v>39.808</c:v>
                </c:pt>
                <c:pt idx="19905" formatCode="General">
                  <c:v>39.81</c:v>
                </c:pt>
                <c:pt idx="19906" formatCode="General">
                  <c:v>39.811999999999998</c:v>
                </c:pt>
                <c:pt idx="19907" formatCode="General">
                  <c:v>39.814</c:v>
                </c:pt>
                <c:pt idx="19908" formatCode="General">
                  <c:v>39.816000000000003</c:v>
                </c:pt>
                <c:pt idx="19909" formatCode="General">
                  <c:v>39.817999999999998</c:v>
                </c:pt>
                <c:pt idx="19910" formatCode="General">
                  <c:v>39.82</c:v>
                </c:pt>
                <c:pt idx="19911" formatCode="General">
                  <c:v>39.822000000000003</c:v>
                </c:pt>
                <c:pt idx="19912" formatCode="General">
                  <c:v>39.823999999999998</c:v>
                </c:pt>
                <c:pt idx="19913" formatCode="General">
                  <c:v>39.826000000000001</c:v>
                </c:pt>
                <c:pt idx="19914" formatCode="General">
                  <c:v>39.828000000000003</c:v>
                </c:pt>
                <c:pt idx="19915" formatCode="General">
                  <c:v>39.83</c:v>
                </c:pt>
                <c:pt idx="19916" formatCode="General">
                  <c:v>39.832000000000001</c:v>
                </c:pt>
                <c:pt idx="19917" formatCode="General">
                  <c:v>39.834000000000003</c:v>
                </c:pt>
                <c:pt idx="19918" formatCode="General">
                  <c:v>39.835999999999999</c:v>
                </c:pt>
                <c:pt idx="19919" formatCode="General">
                  <c:v>39.838000000000001</c:v>
                </c:pt>
                <c:pt idx="19920" formatCode="General">
                  <c:v>39.840000000000003</c:v>
                </c:pt>
                <c:pt idx="19921" formatCode="General">
                  <c:v>39.841999999999999</c:v>
                </c:pt>
                <c:pt idx="19922" formatCode="General">
                  <c:v>39.844000000000001</c:v>
                </c:pt>
                <c:pt idx="19923" formatCode="General">
                  <c:v>39.845999999999997</c:v>
                </c:pt>
                <c:pt idx="19924" formatCode="General">
                  <c:v>39.847999999999999</c:v>
                </c:pt>
                <c:pt idx="19925" formatCode="General">
                  <c:v>39.85</c:v>
                </c:pt>
                <c:pt idx="19926" formatCode="General">
                  <c:v>39.851999999999997</c:v>
                </c:pt>
                <c:pt idx="19927" formatCode="General">
                  <c:v>39.853999999999999</c:v>
                </c:pt>
                <c:pt idx="19928" formatCode="General">
                  <c:v>39.856000000000002</c:v>
                </c:pt>
                <c:pt idx="19929" formatCode="General">
                  <c:v>39.857999999999997</c:v>
                </c:pt>
                <c:pt idx="19930" formatCode="General">
                  <c:v>39.86</c:v>
                </c:pt>
                <c:pt idx="19931" formatCode="General">
                  <c:v>39.862000000000002</c:v>
                </c:pt>
                <c:pt idx="19932" formatCode="General">
                  <c:v>39.863999999999997</c:v>
                </c:pt>
                <c:pt idx="19933" formatCode="General">
                  <c:v>39.866</c:v>
                </c:pt>
                <c:pt idx="19934" formatCode="General">
                  <c:v>39.868000000000002</c:v>
                </c:pt>
                <c:pt idx="19935" formatCode="General">
                  <c:v>39.869999999999997</c:v>
                </c:pt>
                <c:pt idx="19936" formatCode="General">
                  <c:v>39.872</c:v>
                </c:pt>
                <c:pt idx="19937" formatCode="General">
                  <c:v>39.874000000000002</c:v>
                </c:pt>
                <c:pt idx="19938" formatCode="General">
                  <c:v>39.875999999999998</c:v>
                </c:pt>
                <c:pt idx="19939" formatCode="General">
                  <c:v>39.878</c:v>
                </c:pt>
                <c:pt idx="19940" formatCode="General">
                  <c:v>39.880000000000003</c:v>
                </c:pt>
                <c:pt idx="19941" formatCode="General">
                  <c:v>39.881999999999998</c:v>
                </c:pt>
                <c:pt idx="19942" formatCode="General">
                  <c:v>39.884</c:v>
                </c:pt>
                <c:pt idx="19943" formatCode="General">
                  <c:v>39.886000000000003</c:v>
                </c:pt>
                <c:pt idx="19944" formatCode="General">
                  <c:v>39.887999999999998</c:v>
                </c:pt>
                <c:pt idx="19945" formatCode="General">
                  <c:v>39.89</c:v>
                </c:pt>
                <c:pt idx="19946" formatCode="General">
                  <c:v>39.892000000000003</c:v>
                </c:pt>
                <c:pt idx="19947" formatCode="General">
                  <c:v>39.893999999999998</c:v>
                </c:pt>
                <c:pt idx="19948" formatCode="General">
                  <c:v>39.896000000000001</c:v>
                </c:pt>
                <c:pt idx="19949" formatCode="General">
                  <c:v>39.898000000000003</c:v>
                </c:pt>
                <c:pt idx="19950" formatCode="General">
                  <c:v>39.9</c:v>
                </c:pt>
                <c:pt idx="19951" formatCode="General">
                  <c:v>39.902000000000001</c:v>
                </c:pt>
                <c:pt idx="19952" formatCode="General">
                  <c:v>39.904000000000003</c:v>
                </c:pt>
                <c:pt idx="19953" formatCode="General">
                  <c:v>39.905999999999999</c:v>
                </c:pt>
                <c:pt idx="19954" formatCode="General">
                  <c:v>39.908000000000001</c:v>
                </c:pt>
                <c:pt idx="19955" formatCode="General">
                  <c:v>39.909999999999997</c:v>
                </c:pt>
                <c:pt idx="19956" formatCode="General">
                  <c:v>39.911999999999999</c:v>
                </c:pt>
                <c:pt idx="19957" formatCode="General">
                  <c:v>39.914000000000001</c:v>
                </c:pt>
                <c:pt idx="19958" formatCode="General">
                  <c:v>39.915999999999997</c:v>
                </c:pt>
                <c:pt idx="19959" formatCode="General">
                  <c:v>39.917999999999999</c:v>
                </c:pt>
                <c:pt idx="19960" formatCode="General">
                  <c:v>39.92</c:v>
                </c:pt>
                <c:pt idx="19961" formatCode="General">
                  <c:v>39.921999999999997</c:v>
                </c:pt>
                <c:pt idx="19962" formatCode="General">
                  <c:v>39.923999999999999</c:v>
                </c:pt>
                <c:pt idx="19963" formatCode="General">
                  <c:v>39.926000000000002</c:v>
                </c:pt>
                <c:pt idx="19964" formatCode="General">
                  <c:v>39.927999999999997</c:v>
                </c:pt>
                <c:pt idx="19965" formatCode="General">
                  <c:v>39.93</c:v>
                </c:pt>
                <c:pt idx="19966" formatCode="General">
                  <c:v>39.932000000000002</c:v>
                </c:pt>
                <c:pt idx="19967" formatCode="General">
                  <c:v>39.933999999999997</c:v>
                </c:pt>
                <c:pt idx="19968" formatCode="General">
                  <c:v>39.936</c:v>
                </c:pt>
                <c:pt idx="19969" formatCode="General">
                  <c:v>39.938000000000002</c:v>
                </c:pt>
                <c:pt idx="19970" formatCode="General">
                  <c:v>39.94</c:v>
                </c:pt>
                <c:pt idx="19971" formatCode="General">
                  <c:v>39.942</c:v>
                </c:pt>
                <c:pt idx="19972" formatCode="General">
                  <c:v>39.944000000000003</c:v>
                </c:pt>
                <c:pt idx="19973" formatCode="General">
                  <c:v>39.945999999999998</c:v>
                </c:pt>
                <c:pt idx="19974" formatCode="General">
                  <c:v>39.948</c:v>
                </c:pt>
                <c:pt idx="19975" formatCode="General">
                  <c:v>39.950000000000003</c:v>
                </c:pt>
                <c:pt idx="19976" formatCode="General">
                  <c:v>39.951999999999998</c:v>
                </c:pt>
                <c:pt idx="19977" formatCode="General">
                  <c:v>39.954000000000001</c:v>
                </c:pt>
                <c:pt idx="19978" formatCode="General">
                  <c:v>39.956000000000003</c:v>
                </c:pt>
                <c:pt idx="19979" formatCode="General">
                  <c:v>39.957999999999998</c:v>
                </c:pt>
                <c:pt idx="19980" formatCode="General">
                  <c:v>39.96</c:v>
                </c:pt>
                <c:pt idx="19981" formatCode="General">
                  <c:v>39.962000000000003</c:v>
                </c:pt>
                <c:pt idx="19982" formatCode="General">
                  <c:v>39.963999999999999</c:v>
                </c:pt>
                <c:pt idx="19983" formatCode="General">
                  <c:v>39.966000000000001</c:v>
                </c:pt>
                <c:pt idx="19984" formatCode="General">
                  <c:v>39.968000000000004</c:v>
                </c:pt>
                <c:pt idx="19985" formatCode="General">
                  <c:v>39.97</c:v>
                </c:pt>
                <c:pt idx="19986" formatCode="General">
                  <c:v>39.972000000000001</c:v>
                </c:pt>
                <c:pt idx="19987" formatCode="General">
                  <c:v>39.973999999999997</c:v>
                </c:pt>
                <c:pt idx="19988" formatCode="General">
                  <c:v>39.975999999999999</c:v>
                </c:pt>
                <c:pt idx="19989" formatCode="General">
                  <c:v>39.978000000000002</c:v>
                </c:pt>
                <c:pt idx="19990" formatCode="General">
                  <c:v>39.979999999999997</c:v>
                </c:pt>
                <c:pt idx="19991" formatCode="General">
                  <c:v>39.981999999999999</c:v>
                </c:pt>
                <c:pt idx="19992" formatCode="General">
                  <c:v>39.984000000000002</c:v>
                </c:pt>
                <c:pt idx="19993" formatCode="General">
                  <c:v>39.985999999999997</c:v>
                </c:pt>
                <c:pt idx="19994" formatCode="General">
                  <c:v>39.988</c:v>
                </c:pt>
                <c:pt idx="19995" formatCode="General">
                  <c:v>39.99</c:v>
                </c:pt>
                <c:pt idx="19996" formatCode="General">
                  <c:v>39.991999999999997</c:v>
                </c:pt>
                <c:pt idx="19997" formatCode="General">
                  <c:v>39.994</c:v>
                </c:pt>
                <c:pt idx="19998" formatCode="General">
                  <c:v>39.996000000000002</c:v>
                </c:pt>
                <c:pt idx="19999" formatCode="General">
                  <c:v>39.997999999999998</c:v>
                </c:pt>
                <c:pt idx="20000" formatCode="General">
                  <c:v>40</c:v>
                </c:pt>
                <c:pt idx="20001" formatCode="General">
                  <c:v>40.002000000000002</c:v>
                </c:pt>
                <c:pt idx="20002" formatCode="General">
                  <c:v>40.003999999999998</c:v>
                </c:pt>
                <c:pt idx="20003" formatCode="General">
                  <c:v>40.006</c:v>
                </c:pt>
                <c:pt idx="20004" formatCode="General">
                  <c:v>40.008000000000003</c:v>
                </c:pt>
                <c:pt idx="20005" formatCode="General">
                  <c:v>40.01</c:v>
                </c:pt>
                <c:pt idx="20006" formatCode="General">
                  <c:v>40.012</c:v>
                </c:pt>
                <c:pt idx="20007" formatCode="General">
                  <c:v>40.014000000000003</c:v>
                </c:pt>
                <c:pt idx="20008" formatCode="General">
                  <c:v>40.015999999999998</c:v>
                </c:pt>
                <c:pt idx="20009" formatCode="General">
                  <c:v>40.018000000000001</c:v>
                </c:pt>
                <c:pt idx="20010" formatCode="General">
                  <c:v>40.020000000000003</c:v>
                </c:pt>
                <c:pt idx="20011" formatCode="General">
                  <c:v>40.021999999999998</c:v>
                </c:pt>
                <c:pt idx="20012" formatCode="General">
                  <c:v>40.024000000000001</c:v>
                </c:pt>
                <c:pt idx="20013" formatCode="General">
                  <c:v>40.026000000000003</c:v>
                </c:pt>
                <c:pt idx="20014" formatCode="General">
                  <c:v>40.027999999999999</c:v>
                </c:pt>
                <c:pt idx="20015" formatCode="General">
                  <c:v>40.03</c:v>
                </c:pt>
                <c:pt idx="20016" formatCode="General">
                  <c:v>40.031999999999996</c:v>
                </c:pt>
                <c:pt idx="20017" formatCode="General">
                  <c:v>40.033999999999999</c:v>
                </c:pt>
                <c:pt idx="20018" formatCode="General">
                  <c:v>40.036000000000001</c:v>
                </c:pt>
                <c:pt idx="20019" formatCode="General">
                  <c:v>40.037999999999997</c:v>
                </c:pt>
                <c:pt idx="20020" formatCode="General">
                  <c:v>40.04</c:v>
                </c:pt>
                <c:pt idx="20021" formatCode="General">
                  <c:v>40.042000000000002</c:v>
                </c:pt>
                <c:pt idx="20022" formatCode="General">
                  <c:v>40.043999999999997</c:v>
                </c:pt>
                <c:pt idx="20023" formatCode="General">
                  <c:v>40.045999999999999</c:v>
                </c:pt>
                <c:pt idx="20024" formatCode="General">
                  <c:v>40.048000000000002</c:v>
                </c:pt>
                <c:pt idx="20025" formatCode="General">
                  <c:v>40.049999999999997</c:v>
                </c:pt>
                <c:pt idx="20026" formatCode="General">
                  <c:v>40.052</c:v>
                </c:pt>
                <c:pt idx="20027" formatCode="General">
                  <c:v>40.054000000000002</c:v>
                </c:pt>
                <c:pt idx="20028" formatCode="General">
                  <c:v>40.055999999999997</c:v>
                </c:pt>
                <c:pt idx="20029" formatCode="General">
                  <c:v>40.058</c:v>
                </c:pt>
                <c:pt idx="20030" formatCode="General">
                  <c:v>40.06</c:v>
                </c:pt>
                <c:pt idx="20031" formatCode="General">
                  <c:v>40.061999999999998</c:v>
                </c:pt>
                <c:pt idx="20032" formatCode="General">
                  <c:v>40.064</c:v>
                </c:pt>
                <c:pt idx="20033" formatCode="General">
                  <c:v>40.066000000000003</c:v>
                </c:pt>
                <c:pt idx="20034" formatCode="General">
                  <c:v>40.067999999999998</c:v>
                </c:pt>
                <c:pt idx="20035" formatCode="General">
                  <c:v>40.07</c:v>
                </c:pt>
                <c:pt idx="20036" formatCode="General">
                  <c:v>40.072000000000003</c:v>
                </c:pt>
                <c:pt idx="20037" formatCode="General">
                  <c:v>40.073999999999998</c:v>
                </c:pt>
                <c:pt idx="20038" formatCode="General">
                  <c:v>40.076000000000001</c:v>
                </c:pt>
                <c:pt idx="20039" formatCode="General">
                  <c:v>40.078000000000003</c:v>
                </c:pt>
                <c:pt idx="20040" formatCode="General">
                  <c:v>40.08</c:v>
                </c:pt>
                <c:pt idx="20041" formatCode="General">
                  <c:v>40.082000000000001</c:v>
                </c:pt>
                <c:pt idx="20042" formatCode="General">
                  <c:v>40.084000000000003</c:v>
                </c:pt>
                <c:pt idx="20043" formatCode="General">
                  <c:v>40.085999999999999</c:v>
                </c:pt>
                <c:pt idx="20044" formatCode="General">
                  <c:v>40.088000000000001</c:v>
                </c:pt>
                <c:pt idx="20045" formatCode="General">
                  <c:v>40.090000000000003</c:v>
                </c:pt>
                <c:pt idx="20046" formatCode="General">
                  <c:v>40.091999999999999</c:v>
                </c:pt>
                <c:pt idx="20047" formatCode="General">
                  <c:v>40.094000000000001</c:v>
                </c:pt>
                <c:pt idx="20048" formatCode="General">
                  <c:v>40.095999999999997</c:v>
                </c:pt>
                <c:pt idx="20049" formatCode="General">
                  <c:v>40.097999999999999</c:v>
                </c:pt>
                <c:pt idx="20050" formatCode="General">
                  <c:v>40.1</c:v>
                </c:pt>
                <c:pt idx="20051" formatCode="General">
                  <c:v>40.101999999999997</c:v>
                </c:pt>
                <c:pt idx="20052" formatCode="General">
                  <c:v>40.103999999999999</c:v>
                </c:pt>
                <c:pt idx="20053" formatCode="General">
                  <c:v>40.106000000000002</c:v>
                </c:pt>
                <c:pt idx="20054" formatCode="General">
                  <c:v>40.107999999999997</c:v>
                </c:pt>
                <c:pt idx="20055" formatCode="General">
                  <c:v>40.11</c:v>
                </c:pt>
                <c:pt idx="20056" formatCode="General">
                  <c:v>40.112000000000002</c:v>
                </c:pt>
                <c:pt idx="20057" formatCode="General">
                  <c:v>40.113999999999997</c:v>
                </c:pt>
                <c:pt idx="20058" formatCode="General">
                  <c:v>40.116</c:v>
                </c:pt>
                <c:pt idx="20059" formatCode="General">
                  <c:v>40.118000000000002</c:v>
                </c:pt>
                <c:pt idx="20060" formatCode="General">
                  <c:v>40.119999999999997</c:v>
                </c:pt>
                <c:pt idx="20061" formatCode="General">
                  <c:v>40.122</c:v>
                </c:pt>
                <c:pt idx="20062" formatCode="General">
                  <c:v>40.124000000000002</c:v>
                </c:pt>
                <c:pt idx="20063" formatCode="General">
                  <c:v>40.125999999999998</c:v>
                </c:pt>
                <c:pt idx="20064" formatCode="General">
                  <c:v>40.128</c:v>
                </c:pt>
                <c:pt idx="20065" formatCode="General">
                  <c:v>40.130000000000003</c:v>
                </c:pt>
                <c:pt idx="20066" formatCode="General">
                  <c:v>40.131999999999998</c:v>
                </c:pt>
                <c:pt idx="20067" formatCode="General">
                  <c:v>40.134</c:v>
                </c:pt>
                <c:pt idx="20068" formatCode="General">
                  <c:v>40.136000000000003</c:v>
                </c:pt>
                <c:pt idx="20069" formatCode="General">
                  <c:v>40.137999999999998</c:v>
                </c:pt>
                <c:pt idx="20070" formatCode="General">
                  <c:v>40.14</c:v>
                </c:pt>
                <c:pt idx="20071" formatCode="General">
                  <c:v>40.142000000000003</c:v>
                </c:pt>
                <c:pt idx="20072" formatCode="General">
                  <c:v>40.143999999999998</c:v>
                </c:pt>
                <c:pt idx="20073" formatCode="General">
                  <c:v>40.146000000000001</c:v>
                </c:pt>
                <c:pt idx="20074" formatCode="General">
                  <c:v>40.148000000000003</c:v>
                </c:pt>
                <c:pt idx="20075" formatCode="General">
                  <c:v>40.15</c:v>
                </c:pt>
                <c:pt idx="20076" formatCode="General">
                  <c:v>40.152000000000001</c:v>
                </c:pt>
                <c:pt idx="20077" formatCode="General">
                  <c:v>40.154000000000003</c:v>
                </c:pt>
                <c:pt idx="20078" formatCode="General">
                  <c:v>40.155999999999999</c:v>
                </c:pt>
                <c:pt idx="20079" formatCode="General">
                  <c:v>40.158000000000001</c:v>
                </c:pt>
                <c:pt idx="20080" formatCode="General">
                  <c:v>40.159999999999997</c:v>
                </c:pt>
                <c:pt idx="20081" formatCode="General">
                  <c:v>40.161999999999999</c:v>
                </c:pt>
                <c:pt idx="20082" formatCode="General">
                  <c:v>40.164000000000001</c:v>
                </c:pt>
                <c:pt idx="20083" formatCode="General">
                  <c:v>40.165999999999997</c:v>
                </c:pt>
                <c:pt idx="20084" formatCode="General">
                  <c:v>40.167999999999999</c:v>
                </c:pt>
                <c:pt idx="20085" formatCode="General">
                  <c:v>40.17</c:v>
                </c:pt>
                <c:pt idx="20086" formatCode="General">
                  <c:v>40.171999999999997</c:v>
                </c:pt>
                <c:pt idx="20087" formatCode="General">
                  <c:v>40.173999999999999</c:v>
                </c:pt>
                <c:pt idx="20088" formatCode="General">
                  <c:v>40.176000000000002</c:v>
                </c:pt>
                <c:pt idx="20089" formatCode="General">
                  <c:v>40.177999999999997</c:v>
                </c:pt>
                <c:pt idx="20090" formatCode="General">
                  <c:v>40.18</c:v>
                </c:pt>
                <c:pt idx="20091" formatCode="General">
                  <c:v>40.182000000000002</c:v>
                </c:pt>
                <c:pt idx="20092" formatCode="General">
                  <c:v>40.183999999999997</c:v>
                </c:pt>
                <c:pt idx="20093" formatCode="General">
                  <c:v>40.186</c:v>
                </c:pt>
                <c:pt idx="20094" formatCode="General">
                  <c:v>40.188000000000002</c:v>
                </c:pt>
                <c:pt idx="20095" formatCode="General">
                  <c:v>40.19</c:v>
                </c:pt>
                <c:pt idx="20096" formatCode="General">
                  <c:v>40.192</c:v>
                </c:pt>
                <c:pt idx="20097" formatCode="General">
                  <c:v>40.194000000000003</c:v>
                </c:pt>
                <c:pt idx="20098" formatCode="General">
                  <c:v>40.195999999999998</c:v>
                </c:pt>
                <c:pt idx="20099" formatCode="General">
                  <c:v>40.198</c:v>
                </c:pt>
                <c:pt idx="20100" formatCode="General">
                  <c:v>40.200000000000003</c:v>
                </c:pt>
                <c:pt idx="20101" formatCode="General">
                  <c:v>40.201999999999998</c:v>
                </c:pt>
                <c:pt idx="20102" formatCode="General">
                  <c:v>40.204000000000001</c:v>
                </c:pt>
                <c:pt idx="20103" formatCode="General">
                  <c:v>40.206000000000003</c:v>
                </c:pt>
                <c:pt idx="20104" formatCode="General">
                  <c:v>40.207999999999998</c:v>
                </c:pt>
                <c:pt idx="20105" formatCode="General">
                  <c:v>40.21</c:v>
                </c:pt>
                <c:pt idx="20106" formatCode="General">
                  <c:v>40.212000000000003</c:v>
                </c:pt>
                <c:pt idx="20107" formatCode="General">
                  <c:v>40.213999999999999</c:v>
                </c:pt>
                <c:pt idx="20108" formatCode="General">
                  <c:v>40.216000000000001</c:v>
                </c:pt>
                <c:pt idx="20109" formatCode="General">
                  <c:v>40.218000000000004</c:v>
                </c:pt>
                <c:pt idx="20110" formatCode="General">
                  <c:v>40.22</c:v>
                </c:pt>
                <c:pt idx="20111" formatCode="General">
                  <c:v>40.222000000000001</c:v>
                </c:pt>
                <c:pt idx="20112" formatCode="General">
                  <c:v>40.223999999999997</c:v>
                </c:pt>
                <c:pt idx="20113" formatCode="General">
                  <c:v>40.225999999999999</c:v>
                </c:pt>
                <c:pt idx="20114" formatCode="General">
                  <c:v>40.228000000000002</c:v>
                </c:pt>
                <c:pt idx="20115" formatCode="General">
                  <c:v>40.229999999999997</c:v>
                </c:pt>
                <c:pt idx="20116" formatCode="General">
                  <c:v>40.231999999999999</c:v>
                </c:pt>
                <c:pt idx="20117" formatCode="General">
                  <c:v>40.234000000000002</c:v>
                </c:pt>
                <c:pt idx="20118" formatCode="General">
                  <c:v>40.235999999999997</c:v>
                </c:pt>
                <c:pt idx="20119" formatCode="General">
                  <c:v>40.238</c:v>
                </c:pt>
                <c:pt idx="20120" formatCode="General">
                  <c:v>40.24</c:v>
                </c:pt>
                <c:pt idx="20121" formatCode="General">
                  <c:v>40.241999999999997</c:v>
                </c:pt>
                <c:pt idx="20122" formatCode="General">
                  <c:v>40.244</c:v>
                </c:pt>
                <c:pt idx="20123" formatCode="General">
                  <c:v>40.246000000000002</c:v>
                </c:pt>
                <c:pt idx="20124" formatCode="General">
                  <c:v>40.247999999999998</c:v>
                </c:pt>
                <c:pt idx="20125" formatCode="General">
                  <c:v>40.25</c:v>
                </c:pt>
                <c:pt idx="20126" formatCode="General">
                  <c:v>40.252000000000002</c:v>
                </c:pt>
                <c:pt idx="20127" formatCode="General">
                  <c:v>40.253999999999998</c:v>
                </c:pt>
                <c:pt idx="20128" formatCode="General">
                  <c:v>40.256</c:v>
                </c:pt>
                <c:pt idx="20129" formatCode="General">
                  <c:v>40.258000000000003</c:v>
                </c:pt>
                <c:pt idx="20130" formatCode="General">
                  <c:v>40.26</c:v>
                </c:pt>
                <c:pt idx="20131" formatCode="General">
                  <c:v>40.262</c:v>
                </c:pt>
                <c:pt idx="20132" formatCode="General">
                  <c:v>40.264000000000003</c:v>
                </c:pt>
                <c:pt idx="20133" formatCode="General">
                  <c:v>40.265999999999998</c:v>
                </c:pt>
                <c:pt idx="20134" formatCode="General">
                  <c:v>40.268000000000001</c:v>
                </c:pt>
                <c:pt idx="20135" formatCode="General">
                  <c:v>40.270000000000003</c:v>
                </c:pt>
                <c:pt idx="20136" formatCode="General">
                  <c:v>40.271999999999998</c:v>
                </c:pt>
                <c:pt idx="20137" formatCode="General">
                  <c:v>40.274000000000001</c:v>
                </c:pt>
                <c:pt idx="20138" formatCode="General">
                  <c:v>40.276000000000003</c:v>
                </c:pt>
                <c:pt idx="20139" formatCode="General">
                  <c:v>40.277999999999999</c:v>
                </c:pt>
                <c:pt idx="20140" formatCode="General">
                  <c:v>40.28</c:v>
                </c:pt>
                <c:pt idx="20141" formatCode="General">
                  <c:v>40.281999999999996</c:v>
                </c:pt>
                <c:pt idx="20142" formatCode="General">
                  <c:v>40.283999999999999</c:v>
                </c:pt>
                <c:pt idx="20143" formatCode="General">
                  <c:v>40.286000000000001</c:v>
                </c:pt>
                <c:pt idx="20144" formatCode="General">
                  <c:v>40.287999999999997</c:v>
                </c:pt>
                <c:pt idx="20145" formatCode="General">
                  <c:v>40.29</c:v>
                </c:pt>
                <c:pt idx="20146" formatCode="General">
                  <c:v>40.292000000000002</c:v>
                </c:pt>
                <c:pt idx="20147" formatCode="General">
                  <c:v>40.293999999999997</c:v>
                </c:pt>
                <c:pt idx="20148" formatCode="General">
                  <c:v>40.295999999999999</c:v>
                </c:pt>
                <c:pt idx="20149" formatCode="General">
                  <c:v>40.298000000000002</c:v>
                </c:pt>
                <c:pt idx="20150" formatCode="General">
                  <c:v>40.299999999999997</c:v>
                </c:pt>
                <c:pt idx="20151" formatCode="General">
                  <c:v>40.302</c:v>
                </c:pt>
                <c:pt idx="20152" formatCode="General">
                  <c:v>40.304000000000002</c:v>
                </c:pt>
                <c:pt idx="20153" formatCode="General">
                  <c:v>40.305999999999997</c:v>
                </c:pt>
                <c:pt idx="20154" formatCode="General">
                  <c:v>40.308</c:v>
                </c:pt>
                <c:pt idx="20155" formatCode="General">
                  <c:v>40.31</c:v>
                </c:pt>
                <c:pt idx="20156" formatCode="General">
                  <c:v>40.311999999999998</c:v>
                </c:pt>
                <c:pt idx="20157" formatCode="General">
                  <c:v>40.314</c:v>
                </c:pt>
                <c:pt idx="20158" formatCode="General">
                  <c:v>40.316000000000003</c:v>
                </c:pt>
                <c:pt idx="20159" formatCode="General">
                  <c:v>40.317999999999998</c:v>
                </c:pt>
                <c:pt idx="20160" formatCode="General">
                  <c:v>40.32</c:v>
                </c:pt>
                <c:pt idx="20161" formatCode="General">
                  <c:v>40.322000000000003</c:v>
                </c:pt>
                <c:pt idx="20162" formatCode="General">
                  <c:v>40.323999999999998</c:v>
                </c:pt>
                <c:pt idx="20163" formatCode="General">
                  <c:v>40.326000000000001</c:v>
                </c:pt>
                <c:pt idx="20164" formatCode="General">
                  <c:v>40.328000000000003</c:v>
                </c:pt>
                <c:pt idx="20165" formatCode="General">
                  <c:v>40.33</c:v>
                </c:pt>
                <c:pt idx="20166" formatCode="General">
                  <c:v>40.332000000000001</c:v>
                </c:pt>
                <c:pt idx="20167" formatCode="General">
                  <c:v>40.334000000000003</c:v>
                </c:pt>
                <c:pt idx="20168" formatCode="General">
                  <c:v>40.335999999999999</c:v>
                </c:pt>
                <c:pt idx="20169" formatCode="General">
                  <c:v>40.338000000000001</c:v>
                </c:pt>
                <c:pt idx="20170" formatCode="General">
                  <c:v>40.340000000000003</c:v>
                </c:pt>
                <c:pt idx="20171" formatCode="General">
                  <c:v>40.341999999999999</c:v>
                </c:pt>
                <c:pt idx="20172" formatCode="General">
                  <c:v>40.344000000000001</c:v>
                </c:pt>
                <c:pt idx="20173" formatCode="General">
                  <c:v>40.345999999999997</c:v>
                </c:pt>
                <c:pt idx="20174" formatCode="General">
                  <c:v>40.347999999999999</c:v>
                </c:pt>
                <c:pt idx="20175" formatCode="General">
                  <c:v>40.35</c:v>
                </c:pt>
                <c:pt idx="20176" formatCode="General">
                  <c:v>40.351999999999997</c:v>
                </c:pt>
                <c:pt idx="20177" formatCode="General">
                  <c:v>40.353999999999999</c:v>
                </c:pt>
                <c:pt idx="20178" formatCode="General">
                  <c:v>40.356000000000002</c:v>
                </c:pt>
                <c:pt idx="20179" formatCode="General">
                  <c:v>40.357999999999997</c:v>
                </c:pt>
                <c:pt idx="20180" formatCode="General">
                  <c:v>40.36</c:v>
                </c:pt>
                <c:pt idx="20181" formatCode="General">
                  <c:v>40.362000000000002</c:v>
                </c:pt>
                <c:pt idx="20182" formatCode="General">
                  <c:v>40.363999999999997</c:v>
                </c:pt>
                <c:pt idx="20183" formatCode="General">
                  <c:v>40.366</c:v>
                </c:pt>
                <c:pt idx="20184" formatCode="General">
                  <c:v>40.368000000000002</c:v>
                </c:pt>
                <c:pt idx="20185" formatCode="General">
                  <c:v>40.369999999999997</c:v>
                </c:pt>
                <c:pt idx="20186" formatCode="General">
                  <c:v>40.372</c:v>
                </c:pt>
                <c:pt idx="20187" formatCode="General">
                  <c:v>40.374000000000002</c:v>
                </c:pt>
                <c:pt idx="20188" formatCode="General">
                  <c:v>40.375999999999998</c:v>
                </c:pt>
                <c:pt idx="20189" formatCode="General">
                  <c:v>40.378</c:v>
                </c:pt>
                <c:pt idx="20190" formatCode="General">
                  <c:v>40.380000000000003</c:v>
                </c:pt>
                <c:pt idx="20191" formatCode="General">
                  <c:v>40.381999999999998</c:v>
                </c:pt>
                <c:pt idx="20192" formatCode="General">
                  <c:v>40.384</c:v>
                </c:pt>
                <c:pt idx="20193" formatCode="General">
                  <c:v>40.386000000000003</c:v>
                </c:pt>
                <c:pt idx="20194" formatCode="General">
                  <c:v>40.387999999999998</c:v>
                </c:pt>
                <c:pt idx="20195" formatCode="General">
                  <c:v>40.39</c:v>
                </c:pt>
                <c:pt idx="20196" formatCode="General">
                  <c:v>40.392000000000003</c:v>
                </c:pt>
                <c:pt idx="20197" formatCode="General">
                  <c:v>40.393999999999998</c:v>
                </c:pt>
                <c:pt idx="20198" formatCode="General">
                  <c:v>40.396000000000001</c:v>
                </c:pt>
                <c:pt idx="20199" formatCode="General">
                  <c:v>40.398000000000003</c:v>
                </c:pt>
                <c:pt idx="20200" formatCode="General">
                  <c:v>40.4</c:v>
                </c:pt>
                <c:pt idx="20201" formatCode="General">
                  <c:v>40.402000000000001</c:v>
                </c:pt>
                <c:pt idx="20202" formatCode="General">
                  <c:v>40.404000000000003</c:v>
                </c:pt>
                <c:pt idx="20203" formatCode="General">
                  <c:v>40.405999999999999</c:v>
                </c:pt>
                <c:pt idx="20204" formatCode="General">
                  <c:v>40.408000000000001</c:v>
                </c:pt>
                <c:pt idx="20205" formatCode="General">
                  <c:v>40.409999999999997</c:v>
                </c:pt>
                <c:pt idx="20206" formatCode="General">
                  <c:v>40.411999999999999</c:v>
                </c:pt>
                <c:pt idx="20207" formatCode="General">
                  <c:v>40.414000000000001</c:v>
                </c:pt>
                <c:pt idx="20208" formatCode="General">
                  <c:v>40.415999999999997</c:v>
                </c:pt>
                <c:pt idx="20209" formatCode="General">
                  <c:v>40.417999999999999</c:v>
                </c:pt>
                <c:pt idx="20210" formatCode="General">
                  <c:v>40.42</c:v>
                </c:pt>
                <c:pt idx="20211" formatCode="General">
                  <c:v>40.421999999999997</c:v>
                </c:pt>
                <c:pt idx="20212" formatCode="General">
                  <c:v>40.423999999999999</c:v>
                </c:pt>
                <c:pt idx="20213" formatCode="General">
                  <c:v>40.426000000000002</c:v>
                </c:pt>
                <c:pt idx="20214" formatCode="General">
                  <c:v>40.427999999999997</c:v>
                </c:pt>
                <c:pt idx="20215" formatCode="General">
                  <c:v>40.43</c:v>
                </c:pt>
                <c:pt idx="20216" formatCode="General">
                  <c:v>40.432000000000002</c:v>
                </c:pt>
                <c:pt idx="20217" formatCode="General">
                  <c:v>40.433999999999997</c:v>
                </c:pt>
                <c:pt idx="20218" formatCode="General">
                  <c:v>40.436</c:v>
                </c:pt>
                <c:pt idx="20219" formatCode="General">
                  <c:v>40.438000000000002</c:v>
                </c:pt>
                <c:pt idx="20220" formatCode="General">
                  <c:v>40.44</c:v>
                </c:pt>
                <c:pt idx="20221" formatCode="General">
                  <c:v>40.442</c:v>
                </c:pt>
                <c:pt idx="20222" formatCode="General">
                  <c:v>40.444000000000003</c:v>
                </c:pt>
                <c:pt idx="20223" formatCode="General">
                  <c:v>40.445999999999998</c:v>
                </c:pt>
                <c:pt idx="20224" formatCode="General">
                  <c:v>40.448</c:v>
                </c:pt>
                <c:pt idx="20225" formatCode="General">
                  <c:v>40.450000000000003</c:v>
                </c:pt>
                <c:pt idx="20226" formatCode="General">
                  <c:v>40.451999999999998</c:v>
                </c:pt>
                <c:pt idx="20227" formatCode="General">
                  <c:v>40.454000000000001</c:v>
                </c:pt>
                <c:pt idx="20228" formatCode="General">
                  <c:v>40.456000000000003</c:v>
                </c:pt>
                <c:pt idx="20229" formatCode="General">
                  <c:v>40.457999999999998</c:v>
                </c:pt>
                <c:pt idx="20230" formatCode="General">
                  <c:v>40.46</c:v>
                </c:pt>
                <c:pt idx="20231" formatCode="General">
                  <c:v>40.462000000000003</c:v>
                </c:pt>
                <c:pt idx="20232" formatCode="General">
                  <c:v>40.463999999999999</c:v>
                </c:pt>
                <c:pt idx="20233" formatCode="General">
                  <c:v>40.466000000000001</c:v>
                </c:pt>
                <c:pt idx="20234" formatCode="General">
                  <c:v>40.468000000000004</c:v>
                </c:pt>
                <c:pt idx="20235" formatCode="General">
                  <c:v>40.47</c:v>
                </c:pt>
                <c:pt idx="20236" formatCode="General">
                  <c:v>40.472000000000001</c:v>
                </c:pt>
                <c:pt idx="20237" formatCode="General">
                  <c:v>40.473999999999997</c:v>
                </c:pt>
                <c:pt idx="20238" formatCode="General">
                  <c:v>40.475999999999999</c:v>
                </c:pt>
                <c:pt idx="20239" formatCode="General">
                  <c:v>40.478000000000002</c:v>
                </c:pt>
                <c:pt idx="20240" formatCode="General">
                  <c:v>40.479999999999997</c:v>
                </c:pt>
                <c:pt idx="20241" formatCode="General">
                  <c:v>40.481999999999999</c:v>
                </c:pt>
                <c:pt idx="20242" formatCode="General">
                  <c:v>40.484000000000002</c:v>
                </c:pt>
                <c:pt idx="20243" formatCode="General">
                  <c:v>40.485999999999997</c:v>
                </c:pt>
                <c:pt idx="20244" formatCode="General">
                  <c:v>40.488</c:v>
                </c:pt>
                <c:pt idx="20245" formatCode="General">
                  <c:v>40.49</c:v>
                </c:pt>
                <c:pt idx="20246" formatCode="General">
                  <c:v>40.491999999999997</c:v>
                </c:pt>
                <c:pt idx="20247" formatCode="General">
                  <c:v>40.494</c:v>
                </c:pt>
                <c:pt idx="20248" formatCode="General">
                  <c:v>40.496000000000002</c:v>
                </c:pt>
                <c:pt idx="20249" formatCode="General">
                  <c:v>40.497999999999998</c:v>
                </c:pt>
                <c:pt idx="20250" formatCode="General">
                  <c:v>40.5</c:v>
                </c:pt>
                <c:pt idx="20251" formatCode="General">
                  <c:v>40.502000000000002</c:v>
                </c:pt>
                <c:pt idx="20252" formatCode="General">
                  <c:v>40.503999999999998</c:v>
                </c:pt>
                <c:pt idx="20253" formatCode="General">
                  <c:v>40.506</c:v>
                </c:pt>
                <c:pt idx="20254" formatCode="General">
                  <c:v>40.508000000000003</c:v>
                </c:pt>
                <c:pt idx="20255" formatCode="General">
                  <c:v>40.51</c:v>
                </c:pt>
                <c:pt idx="20256" formatCode="General">
                  <c:v>40.512</c:v>
                </c:pt>
                <c:pt idx="20257" formatCode="General">
                  <c:v>40.514000000000003</c:v>
                </c:pt>
                <c:pt idx="20258" formatCode="General">
                  <c:v>40.515999999999998</c:v>
                </c:pt>
                <c:pt idx="20259" formatCode="General">
                  <c:v>40.518000000000001</c:v>
                </c:pt>
                <c:pt idx="20260" formatCode="General">
                  <c:v>40.520000000000003</c:v>
                </c:pt>
                <c:pt idx="20261" formatCode="General">
                  <c:v>40.521999999999998</c:v>
                </c:pt>
                <c:pt idx="20262" formatCode="General">
                  <c:v>40.524000000000001</c:v>
                </c:pt>
                <c:pt idx="20263" formatCode="General">
                  <c:v>40.526000000000003</c:v>
                </c:pt>
                <c:pt idx="20264" formatCode="General">
                  <c:v>40.527999999999999</c:v>
                </c:pt>
                <c:pt idx="20265" formatCode="General">
                  <c:v>40.53</c:v>
                </c:pt>
                <c:pt idx="20266" formatCode="General">
                  <c:v>40.531999999999996</c:v>
                </c:pt>
                <c:pt idx="20267" formatCode="General">
                  <c:v>40.533999999999999</c:v>
                </c:pt>
                <c:pt idx="20268" formatCode="General">
                  <c:v>40.536000000000001</c:v>
                </c:pt>
                <c:pt idx="20269" formatCode="General">
                  <c:v>40.537999999999997</c:v>
                </c:pt>
                <c:pt idx="20270" formatCode="General">
                  <c:v>40.54</c:v>
                </c:pt>
                <c:pt idx="20271" formatCode="General">
                  <c:v>40.542000000000002</c:v>
                </c:pt>
                <c:pt idx="20272" formatCode="General">
                  <c:v>40.543999999999997</c:v>
                </c:pt>
                <c:pt idx="20273" formatCode="General">
                  <c:v>40.545999999999999</c:v>
                </c:pt>
                <c:pt idx="20274" formatCode="General">
                  <c:v>40.548000000000002</c:v>
                </c:pt>
                <c:pt idx="20275" formatCode="General">
                  <c:v>40.549999999999997</c:v>
                </c:pt>
                <c:pt idx="20276" formatCode="General">
                  <c:v>40.552</c:v>
                </c:pt>
                <c:pt idx="20277" formatCode="General">
                  <c:v>40.554000000000002</c:v>
                </c:pt>
                <c:pt idx="20278" formatCode="General">
                  <c:v>40.555999999999997</c:v>
                </c:pt>
                <c:pt idx="20279" formatCode="General">
                  <c:v>40.558</c:v>
                </c:pt>
                <c:pt idx="20280" formatCode="General">
                  <c:v>40.56</c:v>
                </c:pt>
                <c:pt idx="20281" formatCode="General">
                  <c:v>40.561999999999998</c:v>
                </c:pt>
                <c:pt idx="20282" formatCode="General">
                  <c:v>40.564</c:v>
                </c:pt>
                <c:pt idx="20283" formatCode="General">
                  <c:v>40.566000000000003</c:v>
                </c:pt>
                <c:pt idx="20284" formatCode="General">
                  <c:v>40.567999999999998</c:v>
                </c:pt>
                <c:pt idx="20285" formatCode="General">
                  <c:v>40.57</c:v>
                </c:pt>
                <c:pt idx="20286" formatCode="General">
                  <c:v>40.572000000000003</c:v>
                </c:pt>
                <c:pt idx="20287" formatCode="General">
                  <c:v>40.573999999999998</c:v>
                </c:pt>
                <c:pt idx="20288" formatCode="General">
                  <c:v>40.576000000000001</c:v>
                </c:pt>
                <c:pt idx="20289" formatCode="General">
                  <c:v>40.578000000000003</c:v>
                </c:pt>
                <c:pt idx="20290" formatCode="General">
                  <c:v>40.58</c:v>
                </c:pt>
                <c:pt idx="20291" formatCode="General">
                  <c:v>40.582000000000001</c:v>
                </c:pt>
                <c:pt idx="20292" formatCode="General">
                  <c:v>40.584000000000003</c:v>
                </c:pt>
                <c:pt idx="20293" formatCode="General">
                  <c:v>40.585999999999999</c:v>
                </c:pt>
                <c:pt idx="20294" formatCode="General">
                  <c:v>40.588000000000001</c:v>
                </c:pt>
                <c:pt idx="20295" formatCode="General">
                  <c:v>40.590000000000003</c:v>
                </c:pt>
                <c:pt idx="20296" formatCode="General">
                  <c:v>40.591999999999999</c:v>
                </c:pt>
                <c:pt idx="20297" formatCode="General">
                  <c:v>40.594000000000001</c:v>
                </c:pt>
                <c:pt idx="20298" formatCode="General">
                  <c:v>40.595999999999997</c:v>
                </c:pt>
                <c:pt idx="20299" formatCode="General">
                  <c:v>40.597999999999999</c:v>
                </c:pt>
                <c:pt idx="20300" formatCode="General">
                  <c:v>40.6</c:v>
                </c:pt>
                <c:pt idx="20301" formatCode="General">
                  <c:v>40.601999999999997</c:v>
                </c:pt>
                <c:pt idx="20302" formatCode="General">
                  <c:v>40.603999999999999</c:v>
                </c:pt>
                <c:pt idx="20303" formatCode="General">
                  <c:v>40.606000000000002</c:v>
                </c:pt>
                <c:pt idx="20304" formatCode="General">
                  <c:v>40.607999999999997</c:v>
                </c:pt>
                <c:pt idx="20305" formatCode="General">
                  <c:v>40.61</c:v>
                </c:pt>
                <c:pt idx="20306" formatCode="General">
                  <c:v>40.612000000000002</c:v>
                </c:pt>
                <c:pt idx="20307" formatCode="General">
                  <c:v>40.613999999999997</c:v>
                </c:pt>
                <c:pt idx="20308" formatCode="General">
                  <c:v>40.616</c:v>
                </c:pt>
                <c:pt idx="20309" formatCode="General">
                  <c:v>40.618000000000002</c:v>
                </c:pt>
                <c:pt idx="20310" formatCode="General">
                  <c:v>40.619999999999997</c:v>
                </c:pt>
                <c:pt idx="20311" formatCode="General">
                  <c:v>40.622</c:v>
                </c:pt>
                <c:pt idx="20312" formatCode="General">
                  <c:v>40.624000000000002</c:v>
                </c:pt>
                <c:pt idx="20313" formatCode="General">
                  <c:v>40.625999999999998</c:v>
                </c:pt>
                <c:pt idx="20314" formatCode="General">
                  <c:v>40.628</c:v>
                </c:pt>
                <c:pt idx="20315" formatCode="General">
                  <c:v>40.630000000000003</c:v>
                </c:pt>
                <c:pt idx="20316" formatCode="General">
                  <c:v>40.631999999999998</c:v>
                </c:pt>
                <c:pt idx="20317" formatCode="General">
                  <c:v>40.634</c:v>
                </c:pt>
                <c:pt idx="20318" formatCode="General">
                  <c:v>40.636000000000003</c:v>
                </c:pt>
                <c:pt idx="20319" formatCode="General">
                  <c:v>40.637999999999998</c:v>
                </c:pt>
                <c:pt idx="20320" formatCode="General">
                  <c:v>40.64</c:v>
                </c:pt>
                <c:pt idx="20321" formatCode="General">
                  <c:v>40.642000000000003</c:v>
                </c:pt>
                <c:pt idx="20322" formatCode="General">
                  <c:v>40.643999999999998</c:v>
                </c:pt>
                <c:pt idx="20323" formatCode="General">
                  <c:v>40.646000000000001</c:v>
                </c:pt>
                <c:pt idx="20324" formatCode="General">
                  <c:v>40.648000000000003</c:v>
                </c:pt>
                <c:pt idx="20325" formatCode="General">
                  <c:v>40.65</c:v>
                </c:pt>
                <c:pt idx="20326" formatCode="General">
                  <c:v>40.652000000000001</c:v>
                </c:pt>
                <c:pt idx="20327" formatCode="General">
                  <c:v>40.654000000000003</c:v>
                </c:pt>
                <c:pt idx="20328" formatCode="General">
                  <c:v>40.655999999999999</c:v>
                </c:pt>
                <c:pt idx="20329" formatCode="General">
                  <c:v>40.658000000000001</c:v>
                </c:pt>
                <c:pt idx="20330" formatCode="General">
                  <c:v>40.659999999999997</c:v>
                </c:pt>
                <c:pt idx="20331" formatCode="General">
                  <c:v>40.661999999999999</c:v>
                </c:pt>
                <c:pt idx="20332" formatCode="General">
                  <c:v>40.664000000000001</c:v>
                </c:pt>
                <c:pt idx="20333" formatCode="General">
                  <c:v>40.665999999999997</c:v>
                </c:pt>
                <c:pt idx="20334" formatCode="General">
                  <c:v>40.667999999999999</c:v>
                </c:pt>
                <c:pt idx="20335" formatCode="General">
                  <c:v>40.67</c:v>
                </c:pt>
                <c:pt idx="20336" formatCode="General">
                  <c:v>40.671999999999997</c:v>
                </c:pt>
                <c:pt idx="20337" formatCode="General">
                  <c:v>40.673999999999999</c:v>
                </c:pt>
                <c:pt idx="20338" formatCode="General">
                  <c:v>40.676000000000002</c:v>
                </c:pt>
                <c:pt idx="20339" formatCode="General">
                  <c:v>40.677999999999997</c:v>
                </c:pt>
                <c:pt idx="20340" formatCode="General">
                  <c:v>40.68</c:v>
                </c:pt>
                <c:pt idx="20341" formatCode="General">
                  <c:v>40.682000000000002</c:v>
                </c:pt>
                <c:pt idx="20342" formatCode="General">
                  <c:v>40.683999999999997</c:v>
                </c:pt>
                <c:pt idx="20343" formatCode="General">
                  <c:v>40.686</c:v>
                </c:pt>
                <c:pt idx="20344" formatCode="General">
                  <c:v>40.688000000000002</c:v>
                </c:pt>
                <c:pt idx="20345" formatCode="General">
                  <c:v>40.69</c:v>
                </c:pt>
                <c:pt idx="20346" formatCode="General">
                  <c:v>40.692</c:v>
                </c:pt>
                <c:pt idx="20347" formatCode="General">
                  <c:v>40.694000000000003</c:v>
                </c:pt>
                <c:pt idx="20348" formatCode="General">
                  <c:v>40.695999999999998</c:v>
                </c:pt>
                <c:pt idx="20349" formatCode="General">
                  <c:v>40.698</c:v>
                </c:pt>
                <c:pt idx="20350" formatCode="General">
                  <c:v>40.700000000000003</c:v>
                </c:pt>
                <c:pt idx="20351" formatCode="General">
                  <c:v>40.701999999999998</c:v>
                </c:pt>
                <c:pt idx="20352" formatCode="General">
                  <c:v>40.704000000000001</c:v>
                </c:pt>
                <c:pt idx="20353" formatCode="General">
                  <c:v>40.706000000000003</c:v>
                </c:pt>
                <c:pt idx="20354" formatCode="General">
                  <c:v>40.707999999999998</c:v>
                </c:pt>
                <c:pt idx="20355" formatCode="General">
                  <c:v>40.71</c:v>
                </c:pt>
                <c:pt idx="20356" formatCode="General">
                  <c:v>40.712000000000003</c:v>
                </c:pt>
                <c:pt idx="20357" formatCode="General">
                  <c:v>40.713999999999999</c:v>
                </c:pt>
                <c:pt idx="20358" formatCode="General">
                  <c:v>40.716000000000001</c:v>
                </c:pt>
                <c:pt idx="20359" formatCode="General">
                  <c:v>40.718000000000004</c:v>
                </c:pt>
                <c:pt idx="20360" formatCode="General">
                  <c:v>40.72</c:v>
                </c:pt>
                <c:pt idx="20361" formatCode="General">
                  <c:v>40.722000000000001</c:v>
                </c:pt>
                <c:pt idx="20362" formatCode="General">
                  <c:v>40.723999999999997</c:v>
                </c:pt>
                <c:pt idx="20363" formatCode="General">
                  <c:v>40.725999999999999</c:v>
                </c:pt>
                <c:pt idx="20364" formatCode="General">
                  <c:v>40.728000000000002</c:v>
                </c:pt>
                <c:pt idx="20365" formatCode="General">
                  <c:v>40.729999999999997</c:v>
                </c:pt>
                <c:pt idx="20366" formatCode="General">
                  <c:v>40.731999999999999</c:v>
                </c:pt>
                <c:pt idx="20367" formatCode="General">
                  <c:v>40.734000000000002</c:v>
                </c:pt>
                <c:pt idx="20368" formatCode="General">
                  <c:v>40.735999999999997</c:v>
                </c:pt>
                <c:pt idx="20369" formatCode="General">
                  <c:v>40.738</c:v>
                </c:pt>
                <c:pt idx="20370" formatCode="General">
                  <c:v>40.74</c:v>
                </c:pt>
                <c:pt idx="20371" formatCode="General">
                  <c:v>40.741999999999997</c:v>
                </c:pt>
                <c:pt idx="20372" formatCode="General">
                  <c:v>40.744</c:v>
                </c:pt>
                <c:pt idx="20373" formatCode="General">
                  <c:v>40.746000000000002</c:v>
                </c:pt>
                <c:pt idx="20374" formatCode="General">
                  <c:v>40.747999999999998</c:v>
                </c:pt>
                <c:pt idx="20375" formatCode="General">
                  <c:v>40.75</c:v>
                </c:pt>
                <c:pt idx="20376" formatCode="General">
                  <c:v>40.752000000000002</c:v>
                </c:pt>
                <c:pt idx="20377" formatCode="General">
                  <c:v>40.753999999999998</c:v>
                </c:pt>
                <c:pt idx="20378" formatCode="General">
                  <c:v>40.756</c:v>
                </c:pt>
                <c:pt idx="20379" formatCode="General">
                  <c:v>40.758000000000003</c:v>
                </c:pt>
                <c:pt idx="20380" formatCode="General">
                  <c:v>40.76</c:v>
                </c:pt>
                <c:pt idx="20381" formatCode="General">
                  <c:v>40.762</c:v>
                </c:pt>
                <c:pt idx="20382" formatCode="General">
                  <c:v>40.764000000000003</c:v>
                </c:pt>
                <c:pt idx="20383" formatCode="General">
                  <c:v>40.765999999999998</c:v>
                </c:pt>
                <c:pt idx="20384" formatCode="General">
                  <c:v>40.768000000000001</c:v>
                </c:pt>
                <c:pt idx="20385" formatCode="General">
                  <c:v>40.770000000000003</c:v>
                </c:pt>
                <c:pt idx="20386" formatCode="General">
                  <c:v>40.771999999999998</c:v>
                </c:pt>
                <c:pt idx="20387" formatCode="General">
                  <c:v>40.774000000000001</c:v>
                </c:pt>
                <c:pt idx="20388" formatCode="General">
                  <c:v>40.776000000000003</c:v>
                </c:pt>
                <c:pt idx="20389" formatCode="General">
                  <c:v>40.777999999999999</c:v>
                </c:pt>
                <c:pt idx="20390" formatCode="General">
                  <c:v>40.78</c:v>
                </c:pt>
                <c:pt idx="20391" formatCode="General">
                  <c:v>40.781999999999996</c:v>
                </c:pt>
                <c:pt idx="20392" formatCode="General">
                  <c:v>40.783999999999999</c:v>
                </c:pt>
                <c:pt idx="20393" formatCode="General">
                  <c:v>40.786000000000001</c:v>
                </c:pt>
                <c:pt idx="20394" formatCode="General">
                  <c:v>40.787999999999997</c:v>
                </c:pt>
                <c:pt idx="20395" formatCode="General">
                  <c:v>40.79</c:v>
                </c:pt>
                <c:pt idx="20396" formatCode="General">
                  <c:v>40.792000000000002</c:v>
                </c:pt>
                <c:pt idx="20397" formatCode="General">
                  <c:v>40.793999999999997</c:v>
                </c:pt>
                <c:pt idx="20398" formatCode="General">
                  <c:v>40.795999999999999</c:v>
                </c:pt>
                <c:pt idx="20399" formatCode="General">
                  <c:v>40.798000000000002</c:v>
                </c:pt>
                <c:pt idx="20400" formatCode="General">
                  <c:v>40.799999999999997</c:v>
                </c:pt>
                <c:pt idx="20401" formatCode="General">
                  <c:v>40.802</c:v>
                </c:pt>
                <c:pt idx="20402" formatCode="General">
                  <c:v>40.804000000000002</c:v>
                </c:pt>
                <c:pt idx="20403" formatCode="General">
                  <c:v>40.805999999999997</c:v>
                </c:pt>
                <c:pt idx="20404" formatCode="General">
                  <c:v>40.808</c:v>
                </c:pt>
                <c:pt idx="20405" formatCode="General">
                  <c:v>40.81</c:v>
                </c:pt>
                <c:pt idx="20406" formatCode="General">
                  <c:v>40.811999999999998</c:v>
                </c:pt>
                <c:pt idx="20407" formatCode="General">
                  <c:v>40.814</c:v>
                </c:pt>
                <c:pt idx="20408" formatCode="General">
                  <c:v>40.816000000000003</c:v>
                </c:pt>
                <c:pt idx="20409" formatCode="General">
                  <c:v>40.817999999999998</c:v>
                </c:pt>
                <c:pt idx="20410" formatCode="General">
                  <c:v>40.82</c:v>
                </c:pt>
                <c:pt idx="20411" formatCode="General">
                  <c:v>40.822000000000003</c:v>
                </c:pt>
                <c:pt idx="20412" formatCode="General">
                  <c:v>40.823999999999998</c:v>
                </c:pt>
                <c:pt idx="20413" formatCode="General">
                  <c:v>40.826000000000001</c:v>
                </c:pt>
                <c:pt idx="20414" formatCode="General">
                  <c:v>40.828000000000003</c:v>
                </c:pt>
                <c:pt idx="20415" formatCode="General">
                  <c:v>40.83</c:v>
                </c:pt>
                <c:pt idx="20416" formatCode="General">
                  <c:v>40.832000000000001</c:v>
                </c:pt>
                <c:pt idx="20417" formatCode="General">
                  <c:v>40.834000000000003</c:v>
                </c:pt>
                <c:pt idx="20418" formatCode="General">
                  <c:v>40.835999999999999</c:v>
                </c:pt>
                <c:pt idx="20419" formatCode="General">
                  <c:v>40.838000000000001</c:v>
                </c:pt>
                <c:pt idx="20420" formatCode="General">
                  <c:v>40.840000000000003</c:v>
                </c:pt>
                <c:pt idx="20421" formatCode="General">
                  <c:v>40.841999999999999</c:v>
                </c:pt>
                <c:pt idx="20422" formatCode="General">
                  <c:v>40.844000000000001</c:v>
                </c:pt>
                <c:pt idx="20423" formatCode="General">
                  <c:v>40.845999999999997</c:v>
                </c:pt>
                <c:pt idx="20424" formatCode="General">
                  <c:v>40.847999999999999</c:v>
                </c:pt>
                <c:pt idx="20425" formatCode="General">
                  <c:v>40.85</c:v>
                </c:pt>
                <c:pt idx="20426" formatCode="General">
                  <c:v>40.851999999999997</c:v>
                </c:pt>
                <c:pt idx="20427" formatCode="General">
                  <c:v>40.853999999999999</c:v>
                </c:pt>
                <c:pt idx="20428" formatCode="General">
                  <c:v>40.856000000000002</c:v>
                </c:pt>
                <c:pt idx="20429" formatCode="General">
                  <c:v>40.857999999999997</c:v>
                </c:pt>
                <c:pt idx="20430" formatCode="General">
                  <c:v>40.86</c:v>
                </c:pt>
                <c:pt idx="20431" formatCode="General">
                  <c:v>40.862000000000002</c:v>
                </c:pt>
                <c:pt idx="20432" formatCode="General">
                  <c:v>40.863999999999997</c:v>
                </c:pt>
                <c:pt idx="20433" formatCode="General">
                  <c:v>40.866</c:v>
                </c:pt>
                <c:pt idx="20434" formatCode="General">
                  <c:v>40.868000000000002</c:v>
                </c:pt>
                <c:pt idx="20435" formatCode="General">
                  <c:v>40.869999999999997</c:v>
                </c:pt>
                <c:pt idx="20436" formatCode="General">
                  <c:v>40.872</c:v>
                </c:pt>
                <c:pt idx="20437" formatCode="General">
                  <c:v>40.874000000000002</c:v>
                </c:pt>
                <c:pt idx="20438" formatCode="General">
                  <c:v>40.875999999999998</c:v>
                </c:pt>
                <c:pt idx="20439" formatCode="General">
                  <c:v>40.878</c:v>
                </c:pt>
                <c:pt idx="20440" formatCode="General">
                  <c:v>40.880000000000003</c:v>
                </c:pt>
                <c:pt idx="20441" formatCode="General">
                  <c:v>40.881999999999998</c:v>
                </c:pt>
                <c:pt idx="20442" formatCode="General">
                  <c:v>40.884</c:v>
                </c:pt>
                <c:pt idx="20443" formatCode="General">
                  <c:v>40.886000000000003</c:v>
                </c:pt>
                <c:pt idx="20444" formatCode="General">
                  <c:v>40.887999999999998</c:v>
                </c:pt>
                <c:pt idx="20445" formatCode="General">
                  <c:v>40.89</c:v>
                </c:pt>
                <c:pt idx="20446" formatCode="General">
                  <c:v>40.892000000000003</c:v>
                </c:pt>
                <c:pt idx="20447" formatCode="General">
                  <c:v>40.893999999999998</c:v>
                </c:pt>
                <c:pt idx="20448" formatCode="General">
                  <c:v>40.896000000000001</c:v>
                </c:pt>
                <c:pt idx="20449" formatCode="General">
                  <c:v>40.898000000000003</c:v>
                </c:pt>
                <c:pt idx="20450" formatCode="General">
                  <c:v>40.9</c:v>
                </c:pt>
                <c:pt idx="20451" formatCode="General">
                  <c:v>40.902000000000001</c:v>
                </c:pt>
                <c:pt idx="20452" formatCode="General">
                  <c:v>40.904000000000003</c:v>
                </c:pt>
                <c:pt idx="20453" formatCode="General">
                  <c:v>40.905999999999999</c:v>
                </c:pt>
                <c:pt idx="20454" formatCode="General">
                  <c:v>40.908000000000001</c:v>
                </c:pt>
                <c:pt idx="20455" formatCode="General">
                  <c:v>40.909999999999997</c:v>
                </c:pt>
                <c:pt idx="20456" formatCode="General">
                  <c:v>40.911999999999999</c:v>
                </c:pt>
                <c:pt idx="20457" formatCode="General">
                  <c:v>40.914000000000001</c:v>
                </c:pt>
                <c:pt idx="20458" formatCode="General">
                  <c:v>40.915999999999997</c:v>
                </c:pt>
                <c:pt idx="20459" formatCode="General">
                  <c:v>40.917999999999999</c:v>
                </c:pt>
                <c:pt idx="20460" formatCode="General">
                  <c:v>40.92</c:v>
                </c:pt>
                <c:pt idx="20461" formatCode="General">
                  <c:v>40.921999999999997</c:v>
                </c:pt>
                <c:pt idx="20462" formatCode="General">
                  <c:v>40.923999999999999</c:v>
                </c:pt>
                <c:pt idx="20463" formatCode="General">
                  <c:v>40.926000000000002</c:v>
                </c:pt>
                <c:pt idx="20464" formatCode="General">
                  <c:v>40.927999999999997</c:v>
                </c:pt>
                <c:pt idx="20465" formatCode="General">
                  <c:v>40.93</c:v>
                </c:pt>
                <c:pt idx="20466" formatCode="General">
                  <c:v>40.932000000000002</c:v>
                </c:pt>
                <c:pt idx="20467" formatCode="General">
                  <c:v>40.933999999999997</c:v>
                </c:pt>
                <c:pt idx="20468" formatCode="General">
                  <c:v>40.936</c:v>
                </c:pt>
                <c:pt idx="20469" formatCode="General">
                  <c:v>40.938000000000002</c:v>
                </c:pt>
                <c:pt idx="20470" formatCode="General">
                  <c:v>40.94</c:v>
                </c:pt>
                <c:pt idx="20471" formatCode="General">
                  <c:v>40.942</c:v>
                </c:pt>
                <c:pt idx="20472" formatCode="General">
                  <c:v>40.944000000000003</c:v>
                </c:pt>
                <c:pt idx="20473" formatCode="General">
                  <c:v>40.945999999999998</c:v>
                </c:pt>
                <c:pt idx="20474" formatCode="General">
                  <c:v>40.948</c:v>
                </c:pt>
                <c:pt idx="20475" formatCode="General">
                  <c:v>40.950000000000003</c:v>
                </c:pt>
                <c:pt idx="20476" formatCode="General">
                  <c:v>40.951999999999998</c:v>
                </c:pt>
                <c:pt idx="20477" formatCode="General">
                  <c:v>40.954000000000001</c:v>
                </c:pt>
                <c:pt idx="20478" formatCode="General">
                  <c:v>40.956000000000003</c:v>
                </c:pt>
                <c:pt idx="20479" formatCode="General">
                  <c:v>40.957999999999998</c:v>
                </c:pt>
                <c:pt idx="20480" formatCode="General">
                  <c:v>40.96</c:v>
                </c:pt>
                <c:pt idx="20481" formatCode="General">
                  <c:v>40.962000000000003</c:v>
                </c:pt>
                <c:pt idx="20482" formatCode="General">
                  <c:v>40.963999999999999</c:v>
                </c:pt>
                <c:pt idx="20483" formatCode="General">
                  <c:v>40.966000000000001</c:v>
                </c:pt>
                <c:pt idx="20484" formatCode="General">
                  <c:v>40.968000000000004</c:v>
                </c:pt>
                <c:pt idx="20485" formatCode="General">
                  <c:v>40.97</c:v>
                </c:pt>
                <c:pt idx="20486" formatCode="General">
                  <c:v>40.972000000000001</c:v>
                </c:pt>
                <c:pt idx="20487" formatCode="General">
                  <c:v>40.973999999999997</c:v>
                </c:pt>
                <c:pt idx="20488" formatCode="General">
                  <c:v>40.975999999999999</c:v>
                </c:pt>
                <c:pt idx="20489" formatCode="General">
                  <c:v>40.978000000000002</c:v>
                </c:pt>
                <c:pt idx="20490" formatCode="General">
                  <c:v>40.98</c:v>
                </c:pt>
                <c:pt idx="20491" formatCode="General">
                  <c:v>40.981999999999999</c:v>
                </c:pt>
                <c:pt idx="20492" formatCode="General">
                  <c:v>40.984000000000002</c:v>
                </c:pt>
                <c:pt idx="20493" formatCode="General">
                  <c:v>40.985999999999997</c:v>
                </c:pt>
                <c:pt idx="20494" formatCode="General">
                  <c:v>40.988</c:v>
                </c:pt>
                <c:pt idx="20495" formatCode="General">
                  <c:v>40.99</c:v>
                </c:pt>
                <c:pt idx="20496" formatCode="General">
                  <c:v>40.991999999999997</c:v>
                </c:pt>
                <c:pt idx="20497" formatCode="General">
                  <c:v>40.994</c:v>
                </c:pt>
                <c:pt idx="20498" formatCode="General">
                  <c:v>40.996000000000002</c:v>
                </c:pt>
                <c:pt idx="20499" formatCode="General">
                  <c:v>40.997999999999998</c:v>
                </c:pt>
                <c:pt idx="20500" formatCode="General">
                  <c:v>41</c:v>
                </c:pt>
                <c:pt idx="20501" formatCode="General">
                  <c:v>41.002000000000002</c:v>
                </c:pt>
                <c:pt idx="20502" formatCode="General">
                  <c:v>41.003999999999998</c:v>
                </c:pt>
                <c:pt idx="20503" formatCode="General">
                  <c:v>41.006</c:v>
                </c:pt>
                <c:pt idx="20504" formatCode="General">
                  <c:v>41.008000000000003</c:v>
                </c:pt>
                <c:pt idx="20505" formatCode="General">
                  <c:v>41.01</c:v>
                </c:pt>
                <c:pt idx="20506" formatCode="General">
                  <c:v>41.012</c:v>
                </c:pt>
                <c:pt idx="20507" formatCode="General">
                  <c:v>41.014000000000003</c:v>
                </c:pt>
                <c:pt idx="20508" formatCode="General">
                  <c:v>41.015999999999998</c:v>
                </c:pt>
                <c:pt idx="20509" formatCode="General">
                  <c:v>41.018000000000001</c:v>
                </c:pt>
                <c:pt idx="20510" formatCode="General">
                  <c:v>41.02</c:v>
                </c:pt>
                <c:pt idx="20511" formatCode="General">
                  <c:v>41.021999999999998</c:v>
                </c:pt>
                <c:pt idx="20512" formatCode="General">
                  <c:v>41.024000000000001</c:v>
                </c:pt>
                <c:pt idx="20513" formatCode="General">
                  <c:v>41.026000000000003</c:v>
                </c:pt>
                <c:pt idx="20514" formatCode="General">
                  <c:v>41.027999999999999</c:v>
                </c:pt>
                <c:pt idx="20515" formatCode="General">
                  <c:v>41.03</c:v>
                </c:pt>
                <c:pt idx="20516" formatCode="General">
                  <c:v>41.031999999999996</c:v>
                </c:pt>
                <c:pt idx="20517" formatCode="General">
                  <c:v>41.033999999999999</c:v>
                </c:pt>
                <c:pt idx="20518" formatCode="General">
                  <c:v>41.036000000000001</c:v>
                </c:pt>
                <c:pt idx="20519" formatCode="General">
                  <c:v>41.037999999999997</c:v>
                </c:pt>
                <c:pt idx="20520" formatCode="General">
                  <c:v>41.04</c:v>
                </c:pt>
                <c:pt idx="20521" formatCode="General">
                  <c:v>41.042000000000002</c:v>
                </c:pt>
                <c:pt idx="20522" formatCode="General">
                  <c:v>41.043999999999997</c:v>
                </c:pt>
                <c:pt idx="20523" formatCode="General">
                  <c:v>41.045999999999999</c:v>
                </c:pt>
                <c:pt idx="20524" formatCode="General">
                  <c:v>41.048000000000002</c:v>
                </c:pt>
                <c:pt idx="20525" formatCode="General">
                  <c:v>41.05</c:v>
                </c:pt>
                <c:pt idx="20526" formatCode="General">
                  <c:v>41.052</c:v>
                </c:pt>
                <c:pt idx="20527" formatCode="General">
                  <c:v>41.054000000000002</c:v>
                </c:pt>
                <c:pt idx="20528" formatCode="General">
                  <c:v>41.055999999999997</c:v>
                </c:pt>
                <c:pt idx="20529" formatCode="General">
                  <c:v>41.058</c:v>
                </c:pt>
                <c:pt idx="20530" formatCode="General">
                  <c:v>41.06</c:v>
                </c:pt>
                <c:pt idx="20531" formatCode="General">
                  <c:v>41.061999999999998</c:v>
                </c:pt>
                <c:pt idx="20532" formatCode="General">
                  <c:v>41.064</c:v>
                </c:pt>
                <c:pt idx="20533" formatCode="General">
                  <c:v>41.066000000000003</c:v>
                </c:pt>
                <c:pt idx="20534" formatCode="General">
                  <c:v>41.067999999999998</c:v>
                </c:pt>
                <c:pt idx="20535" formatCode="General">
                  <c:v>41.07</c:v>
                </c:pt>
                <c:pt idx="20536" formatCode="General">
                  <c:v>41.072000000000003</c:v>
                </c:pt>
                <c:pt idx="20537" formatCode="General">
                  <c:v>41.073999999999998</c:v>
                </c:pt>
                <c:pt idx="20538" formatCode="General">
                  <c:v>41.076000000000001</c:v>
                </c:pt>
                <c:pt idx="20539" formatCode="General">
                  <c:v>41.078000000000003</c:v>
                </c:pt>
                <c:pt idx="20540" formatCode="General">
                  <c:v>41.08</c:v>
                </c:pt>
                <c:pt idx="20541" formatCode="General">
                  <c:v>41.082000000000001</c:v>
                </c:pt>
                <c:pt idx="20542" formatCode="General">
                  <c:v>41.084000000000003</c:v>
                </c:pt>
                <c:pt idx="20543" formatCode="General">
                  <c:v>41.085999999999999</c:v>
                </c:pt>
                <c:pt idx="20544" formatCode="General">
                  <c:v>41.088000000000001</c:v>
                </c:pt>
                <c:pt idx="20545" formatCode="General">
                  <c:v>41.09</c:v>
                </c:pt>
                <c:pt idx="20546" formatCode="General">
                  <c:v>41.091999999999999</c:v>
                </c:pt>
                <c:pt idx="20547" formatCode="General">
                  <c:v>41.094000000000001</c:v>
                </c:pt>
                <c:pt idx="20548" formatCode="General">
                  <c:v>41.095999999999997</c:v>
                </c:pt>
                <c:pt idx="20549" formatCode="General">
                  <c:v>41.097999999999999</c:v>
                </c:pt>
                <c:pt idx="20550" formatCode="General">
                  <c:v>41.1</c:v>
                </c:pt>
                <c:pt idx="20551" formatCode="General">
                  <c:v>41.101999999999997</c:v>
                </c:pt>
                <c:pt idx="20552" formatCode="General">
                  <c:v>41.103999999999999</c:v>
                </c:pt>
                <c:pt idx="20553" formatCode="General">
                  <c:v>41.106000000000002</c:v>
                </c:pt>
                <c:pt idx="20554" formatCode="General">
                  <c:v>41.107999999999997</c:v>
                </c:pt>
                <c:pt idx="20555" formatCode="General">
                  <c:v>41.11</c:v>
                </c:pt>
                <c:pt idx="20556" formatCode="General">
                  <c:v>41.112000000000002</c:v>
                </c:pt>
                <c:pt idx="20557" formatCode="General">
                  <c:v>41.113999999999997</c:v>
                </c:pt>
                <c:pt idx="20558" formatCode="General">
                  <c:v>41.116</c:v>
                </c:pt>
                <c:pt idx="20559" formatCode="General">
                  <c:v>41.118000000000002</c:v>
                </c:pt>
                <c:pt idx="20560" formatCode="General">
                  <c:v>41.12</c:v>
                </c:pt>
                <c:pt idx="20561" formatCode="General">
                  <c:v>41.122</c:v>
                </c:pt>
                <c:pt idx="20562" formatCode="General">
                  <c:v>41.124000000000002</c:v>
                </c:pt>
                <c:pt idx="20563" formatCode="General">
                  <c:v>41.125999999999998</c:v>
                </c:pt>
                <c:pt idx="20564" formatCode="General">
                  <c:v>41.128</c:v>
                </c:pt>
                <c:pt idx="20565" formatCode="General">
                  <c:v>41.13</c:v>
                </c:pt>
                <c:pt idx="20566" formatCode="General">
                  <c:v>41.131999999999998</c:v>
                </c:pt>
                <c:pt idx="20567" formatCode="General">
                  <c:v>41.134</c:v>
                </c:pt>
                <c:pt idx="20568" formatCode="General">
                  <c:v>41.136000000000003</c:v>
                </c:pt>
                <c:pt idx="20569" formatCode="General">
                  <c:v>41.137999999999998</c:v>
                </c:pt>
                <c:pt idx="20570" formatCode="General">
                  <c:v>41.14</c:v>
                </c:pt>
                <c:pt idx="20571" formatCode="General">
                  <c:v>41.142000000000003</c:v>
                </c:pt>
                <c:pt idx="20572" formatCode="General">
                  <c:v>41.143999999999998</c:v>
                </c:pt>
                <c:pt idx="20573" formatCode="General">
                  <c:v>41.146000000000001</c:v>
                </c:pt>
                <c:pt idx="20574" formatCode="General">
                  <c:v>41.148000000000003</c:v>
                </c:pt>
                <c:pt idx="20575" formatCode="General">
                  <c:v>41.15</c:v>
                </c:pt>
                <c:pt idx="20576" formatCode="General">
                  <c:v>41.152000000000001</c:v>
                </c:pt>
                <c:pt idx="20577" formatCode="General">
                  <c:v>41.154000000000003</c:v>
                </c:pt>
                <c:pt idx="20578" formatCode="General">
                  <c:v>41.155999999999999</c:v>
                </c:pt>
                <c:pt idx="20579" formatCode="General">
                  <c:v>41.158000000000001</c:v>
                </c:pt>
                <c:pt idx="20580" formatCode="General">
                  <c:v>41.16</c:v>
                </c:pt>
                <c:pt idx="20581" formatCode="General">
                  <c:v>41.161999999999999</c:v>
                </c:pt>
                <c:pt idx="20582" formatCode="General">
                  <c:v>41.164000000000001</c:v>
                </c:pt>
                <c:pt idx="20583" formatCode="General">
                  <c:v>41.165999999999997</c:v>
                </c:pt>
                <c:pt idx="20584" formatCode="General">
                  <c:v>41.167999999999999</c:v>
                </c:pt>
                <c:pt idx="20585" formatCode="General">
                  <c:v>41.17</c:v>
                </c:pt>
                <c:pt idx="20586" formatCode="General">
                  <c:v>41.171999999999997</c:v>
                </c:pt>
                <c:pt idx="20587" formatCode="General">
                  <c:v>41.173999999999999</c:v>
                </c:pt>
                <c:pt idx="20588" formatCode="General">
                  <c:v>41.176000000000002</c:v>
                </c:pt>
                <c:pt idx="20589" formatCode="General">
                  <c:v>41.177999999999997</c:v>
                </c:pt>
                <c:pt idx="20590" formatCode="General">
                  <c:v>41.18</c:v>
                </c:pt>
                <c:pt idx="20591" formatCode="General">
                  <c:v>41.182000000000002</c:v>
                </c:pt>
                <c:pt idx="20592" formatCode="General">
                  <c:v>41.183999999999997</c:v>
                </c:pt>
                <c:pt idx="20593" formatCode="General">
                  <c:v>41.186</c:v>
                </c:pt>
                <c:pt idx="20594" formatCode="General">
                  <c:v>41.188000000000002</c:v>
                </c:pt>
                <c:pt idx="20595" formatCode="General">
                  <c:v>41.19</c:v>
                </c:pt>
                <c:pt idx="20596" formatCode="General">
                  <c:v>41.192</c:v>
                </c:pt>
                <c:pt idx="20597" formatCode="General">
                  <c:v>41.194000000000003</c:v>
                </c:pt>
                <c:pt idx="20598" formatCode="General">
                  <c:v>41.195999999999998</c:v>
                </c:pt>
                <c:pt idx="20599" formatCode="General">
                  <c:v>41.198</c:v>
                </c:pt>
                <c:pt idx="20600" formatCode="General">
                  <c:v>41.2</c:v>
                </c:pt>
                <c:pt idx="20601" formatCode="General">
                  <c:v>41.201999999999998</c:v>
                </c:pt>
                <c:pt idx="20602" formatCode="General">
                  <c:v>41.204000000000001</c:v>
                </c:pt>
                <c:pt idx="20603" formatCode="General">
                  <c:v>41.206000000000003</c:v>
                </c:pt>
                <c:pt idx="20604" formatCode="General">
                  <c:v>41.207999999999998</c:v>
                </c:pt>
                <c:pt idx="20605" formatCode="General">
                  <c:v>41.21</c:v>
                </c:pt>
                <c:pt idx="20606" formatCode="General">
                  <c:v>41.212000000000003</c:v>
                </c:pt>
                <c:pt idx="20607" formatCode="General">
                  <c:v>41.213999999999999</c:v>
                </c:pt>
                <c:pt idx="20608" formatCode="General">
                  <c:v>41.216000000000001</c:v>
                </c:pt>
                <c:pt idx="20609" formatCode="General">
                  <c:v>41.218000000000004</c:v>
                </c:pt>
                <c:pt idx="20610" formatCode="General">
                  <c:v>41.22</c:v>
                </c:pt>
                <c:pt idx="20611" formatCode="General">
                  <c:v>41.222000000000001</c:v>
                </c:pt>
                <c:pt idx="20612" formatCode="General">
                  <c:v>41.223999999999997</c:v>
                </c:pt>
                <c:pt idx="20613" formatCode="General">
                  <c:v>41.225999999999999</c:v>
                </c:pt>
                <c:pt idx="20614" formatCode="General">
                  <c:v>41.228000000000002</c:v>
                </c:pt>
                <c:pt idx="20615" formatCode="General">
                  <c:v>41.23</c:v>
                </c:pt>
                <c:pt idx="20616" formatCode="General">
                  <c:v>41.231999999999999</c:v>
                </c:pt>
                <c:pt idx="20617" formatCode="General">
                  <c:v>41.234000000000002</c:v>
                </c:pt>
                <c:pt idx="20618" formatCode="General">
                  <c:v>41.235999999999997</c:v>
                </c:pt>
                <c:pt idx="20619" formatCode="General">
                  <c:v>41.238</c:v>
                </c:pt>
                <c:pt idx="20620" formatCode="General">
                  <c:v>41.24</c:v>
                </c:pt>
                <c:pt idx="20621" formatCode="General">
                  <c:v>41.241999999999997</c:v>
                </c:pt>
                <c:pt idx="20622" formatCode="General">
                  <c:v>41.244</c:v>
                </c:pt>
                <c:pt idx="20623" formatCode="General">
                  <c:v>41.246000000000002</c:v>
                </c:pt>
                <c:pt idx="20624" formatCode="General">
                  <c:v>41.247999999999998</c:v>
                </c:pt>
                <c:pt idx="20625" formatCode="General">
                  <c:v>41.25</c:v>
                </c:pt>
                <c:pt idx="20626" formatCode="General">
                  <c:v>41.252000000000002</c:v>
                </c:pt>
                <c:pt idx="20627" formatCode="General">
                  <c:v>41.253999999999998</c:v>
                </c:pt>
                <c:pt idx="20628" formatCode="General">
                  <c:v>41.256</c:v>
                </c:pt>
                <c:pt idx="20629" formatCode="General">
                  <c:v>41.258000000000003</c:v>
                </c:pt>
                <c:pt idx="20630" formatCode="General">
                  <c:v>41.26</c:v>
                </c:pt>
                <c:pt idx="20631" formatCode="General">
                  <c:v>41.262</c:v>
                </c:pt>
                <c:pt idx="20632" formatCode="General">
                  <c:v>41.264000000000003</c:v>
                </c:pt>
                <c:pt idx="20633" formatCode="General">
                  <c:v>41.265999999999998</c:v>
                </c:pt>
                <c:pt idx="20634" formatCode="General">
                  <c:v>41.268000000000001</c:v>
                </c:pt>
                <c:pt idx="20635" formatCode="General">
                  <c:v>41.27</c:v>
                </c:pt>
                <c:pt idx="20636" formatCode="General">
                  <c:v>41.271999999999998</c:v>
                </c:pt>
                <c:pt idx="20637" formatCode="General">
                  <c:v>41.274000000000001</c:v>
                </c:pt>
                <c:pt idx="20638" formatCode="General">
                  <c:v>41.276000000000003</c:v>
                </c:pt>
                <c:pt idx="20639" formatCode="General">
                  <c:v>41.277999999999999</c:v>
                </c:pt>
                <c:pt idx="20640" formatCode="General">
                  <c:v>41.28</c:v>
                </c:pt>
                <c:pt idx="20641" formatCode="General">
                  <c:v>41.281999999999996</c:v>
                </c:pt>
                <c:pt idx="20642" formatCode="General">
                  <c:v>41.283999999999999</c:v>
                </c:pt>
                <c:pt idx="20643" formatCode="General">
                  <c:v>41.286000000000001</c:v>
                </c:pt>
                <c:pt idx="20644" formatCode="General">
                  <c:v>41.287999999999997</c:v>
                </c:pt>
                <c:pt idx="20645" formatCode="General">
                  <c:v>41.29</c:v>
                </c:pt>
                <c:pt idx="20646" formatCode="General">
                  <c:v>41.292000000000002</c:v>
                </c:pt>
                <c:pt idx="20647" formatCode="General">
                  <c:v>41.293999999999997</c:v>
                </c:pt>
                <c:pt idx="20648" formatCode="General">
                  <c:v>41.295999999999999</c:v>
                </c:pt>
                <c:pt idx="20649" formatCode="General">
                  <c:v>41.298000000000002</c:v>
                </c:pt>
                <c:pt idx="20650" formatCode="General">
                  <c:v>41.3</c:v>
                </c:pt>
                <c:pt idx="20651" formatCode="General">
                  <c:v>41.302</c:v>
                </c:pt>
                <c:pt idx="20652" formatCode="General">
                  <c:v>41.304000000000002</c:v>
                </c:pt>
                <c:pt idx="20653" formatCode="General">
                  <c:v>41.305999999999997</c:v>
                </c:pt>
                <c:pt idx="20654" formatCode="General">
                  <c:v>41.308</c:v>
                </c:pt>
                <c:pt idx="20655" formatCode="General">
                  <c:v>41.31</c:v>
                </c:pt>
                <c:pt idx="20656" formatCode="General">
                  <c:v>41.311999999999998</c:v>
                </c:pt>
                <c:pt idx="20657" formatCode="General">
                  <c:v>41.314</c:v>
                </c:pt>
                <c:pt idx="20658" formatCode="General">
                  <c:v>41.316000000000003</c:v>
                </c:pt>
                <c:pt idx="20659" formatCode="General">
                  <c:v>41.317999999999998</c:v>
                </c:pt>
                <c:pt idx="20660" formatCode="General">
                  <c:v>41.32</c:v>
                </c:pt>
                <c:pt idx="20661" formatCode="General">
                  <c:v>41.322000000000003</c:v>
                </c:pt>
                <c:pt idx="20662" formatCode="General">
                  <c:v>41.323999999999998</c:v>
                </c:pt>
                <c:pt idx="20663" formatCode="General">
                  <c:v>41.326000000000001</c:v>
                </c:pt>
                <c:pt idx="20664" formatCode="General">
                  <c:v>41.328000000000003</c:v>
                </c:pt>
                <c:pt idx="20665" formatCode="General">
                  <c:v>41.33</c:v>
                </c:pt>
                <c:pt idx="20666" formatCode="General">
                  <c:v>41.332000000000001</c:v>
                </c:pt>
                <c:pt idx="20667" formatCode="General">
                  <c:v>41.334000000000003</c:v>
                </c:pt>
                <c:pt idx="20668" formatCode="General">
                  <c:v>41.335999999999999</c:v>
                </c:pt>
                <c:pt idx="20669" formatCode="General">
                  <c:v>41.338000000000001</c:v>
                </c:pt>
                <c:pt idx="20670" formatCode="General">
                  <c:v>41.34</c:v>
                </c:pt>
                <c:pt idx="20671" formatCode="General">
                  <c:v>41.341999999999999</c:v>
                </c:pt>
                <c:pt idx="20672" formatCode="General">
                  <c:v>41.344000000000001</c:v>
                </c:pt>
                <c:pt idx="20673" formatCode="General">
                  <c:v>41.345999999999997</c:v>
                </c:pt>
                <c:pt idx="20674" formatCode="General">
                  <c:v>41.347999999999999</c:v>
                </c:pt>
                <c:pt idx="20675" formatCode="General">
                  <c:v>41.35</c:v>
                </c:pt>
                <c:pt idx="20676" formatCode="General">
                  <c:v>41.351999999999997</c:v>
                </c:pt>
                <c:pt idx="20677" formatCode="General">
                  <c:v>41.353999999999999</c:v>
                </c:pt>
                <c:pt idx="20678" formatCode="General">
                  <c:v>41.356000000000002</c:v>
                </c:pt>
                <c:pt idx="20679" formatCode="General">
                  <c:v>41.357999999999997</c:v>
                </c:pt>
                <c:pt idx="20680" formatCode="General">
                  <c:v>41.36</c:v>
                </c:pt>
                <c:pt idx="20681" formatCode="General">
                  <c:v>41.362000000000002</c:v>
                </c:pt>
                <c:pt idx="20682" formatCode="General">
                  <c:v>41.363999999999997</c:v>
                </c:pt>
                <c:pt idx="20683" formatCode="General">
                  <c:v>41.366</c:v>
                </c:pt>
                <c:pt idx="20684" formatCode="General">
                  <c:v>41.368000000000002</c:v>
                </c:pt>
                <c:pt idx="20685" formatCode="General">
                  <c:v>41.37</c:v>
                </c:pt>
                <c:pt idx="20686" formatCode="General">
                  <c:v>41.372</c:v>
                </c:pt>
                <c:pt idx="20687" formatCode="General">
                  <c:v>41.374000000000002</c:v>
                </c:pt>
                <c:pt idx="20688" formatCode="General">
                  <c:v>41.375999999999998</c:v>
                </c:pt>
                <c:pt idx="20689" formatCode="General">
                  <c:v>41.378</c:v>
                </c:pt>
                <c:pt idx="20690" formatCode="General">
                  <c:v>41.38</c:v>
                </c:pt>
                <c:pt idx="20691" formatCode="General">
                  <c:v>41.381999999999998</c:v>
                </c:pt>
                <c:pt idx="20692" formatCode="General">
                  <c:v>41.384</c:v>
                </c:pt>
                <c:pt idx="20693" formatCode="General">
                  <c:v>41.386000000000003</c:v>
                </c:pt>
                <c:pt idx="20694" formatCode="General">
                  <c:v>41.387999999999998</c:v>
                </c:pt>
                <c:pt idx="20695" formatCode="General">
                  <c:v>41.39</c:v>
                </c:pt>
                <c:pt idx="20696" formatCode="General">
                  <c:v>41.392000000000003</c:v>
                </c:pt>
                <c:pt idx="20697" formatCode="General">
                  <c:v>41.393999999999998</c:v>
                </c:pt>
                <c:pt idx="20698" formatCode="General">
                  <c:v>41.396000000000001</c:v>
                </c:pt>
                <c:pt idx="20699" formatCode="General">
                  <c:v>41.398000000000003</c:v>
                </c:pt>
                <c:pt idx="20700" formatCode="General">
                  <c:v>41.4</c:v>
                </c:pt>
                <c:pt idx="20701" formatCode="General">
                  <c:v>41.402000000000001</c:v>
                </c:pt>
                <c:pt idx="20702" formatCode="General">
                  <c:v>41.404000000000003</c:v>
                </c:pt>
                <c:pt idx="20703" formatCode="General">
                  <c:v>41.405999999999999</c:v>
                </c:pt>
                <c:pt idx="20704" formatCode="General">
                  <c:v>41.408000000000001</c:v>
                </c:pt>
                <c:pt idx="20705" formatCode="General">
                  <c:v>41.41</c:v>
                </c:pt>
                <c:pt idx="20706" formatCode="General">
                  <c:v>41.411999999999999</c:v>
                </c:pt>
                <c:pt idx="20707" formatCode="General">
                  <c:v>41.414000000000001</c:v>
                </c:pt>
                <c:pt idx="20708" formatCode="General">
                  <c:v>41.415999999999997</c:v>
                </c:pt>
                <c:pt idx="20709" formatCode="General">
                  <c:v>41.417999999999999</c:v>
                </c:pt>
                <c:pt idx="20710" formatCode="General">
                  <c:v>41.42</c:v>
                </c:pt>
                <c:pt idx="20711" formatCode="General">
                  <c:v>41.421999999999997</c:v>
                </c:pt>
                <c:pt idx="20712" formatCode="General">
                  <c:v>41.423999999999999</c:v>
                </c:pt>
                <c:pt idx="20713" formatCode="General">
                  <c:v>41.426000000000002</c:v>
                </c:pt>
                <c:pt idx="20714" formatCode="General">
                  <c:v>41.427999999999997</c:v>
                </c:pt>
                <c:pt idx="20715" formatCode="General">
                  <c:v>41.43</c:v>
                </c:pt>
                <c:pt idx="20716" formatCode="General">
                  <c:v>41.432000000000002</c:v>
                </c:pt>
                <c:pt idx="20717" formatCode="General">
                  <c:v>41.433999999999997</c:v>
                </c:pt>
                <c:pt idx="20718" formatCode="General">
                  <c:v>41.436</c:v>
                </c:pt>
                <c:pt idx="20719" formatCode="General">
                  <c:v>41.438000000000002</c:v>
                </c:pt>
                <c:pt idx="20720" formatCode="General">
                  <c:v>41.44</c:v>
                </c:pt>
                <c:pt idx="20721" formatCode="General">
                  <c:v>41.442</c:v>
                </c:pt>
                <c:pt idx="20722" formatCode="General">
                  <c:v>41.444000000000003</c:v>
                </c:pt>
                <c:pt idx="20723" formatCode="General">
                  <c:v>41.445999999999998</c:v>
                </c:pt>
                <c:pt idx="20724" formatCode="General">
                  <c:v>41.448</c:v>
                </c:pt>
                <c:pt idx="20725" formatCode="General">
                  <c:v>41.45</c:v>
                </c:pt>
                <c:pt idx="20726" formatCode="General">
                  <c:v>41.451999999999998</c:v>
                </c:pt>
                <c:pt idx="20727" formatCode="General">
                  <c:v>41.454000000000001</c:v>
                </c:pt>
                <c:pt idx="20728" formatCode="General">
                  <c:v>41.456000000000003</c:v>
                </c:pt>
                <c:pt idx="20729" formatCode="General">
                  <c:v>41.457999999999998</c:v>
                </c:pt>
                <c:pt idx="20730" formatCode="General">
                  <c:v>41.46</c:v>
                </c:pt>
                <c:pt idx="20731" formatCode="General">
                  <c:v>41.462000000000003</c:v>
                </c:pt>
                <c:pt idx="20732" formatCode="General">
                  <c:v>41.463999999999999</c:v>
                </c:pt>
                <c:pt idx="20733" formatCode="General">
                  <c:v>41.466000000000001</c:v>
                </c:pt>
                <c:pt idx="20734" formatCode="General">
                  <c:v>41.468000000000004</c:v>
                </c:pt>
                <c:pt idx="20735" formatCode="General">
                  <c:v>41.47</c:v>
                </c:pt>
                <c:pt idx="20736" formatCode="General">
                  <c:v>41.472000000000001</c:v>
                </c:pt>
                <c:pt idx="20737" formatCode="General">
                  <c:v>41.473999999999997</c:v>
                </c:pt>
                <c:pt idx="20738" formatCode="General">
                  <c:v>41.475999999999999</c:v>
                </c:pt>
                <c:pt idx="20739" formatCode="General">
                  <c:v>41.478000000000002</c:v>
                </c:pt>
                <c:pt idx="20740" formatCode="General">
                  <c:v>41.48</c:v>
                </c:pt>
                <c:pt idx="20741" formatCode="General">
                  <c:v>41.481999999999999</c:v>
                </c:pt>
                <c:pt idx="20742" formatCode="General">
                  <c:v>41.484000000000002</c:v>
                </c:pt>
                <c:pt idx="20743" formatCode="General">
                  <c:v>41.485999999999997</c:v>
                </c:pt>
                <c:pt idx="20744" formatCode="General">
                  <c:v>41.488</c:v>
                </c:pt>
                <c:pt idx="20745" formatCode="General">
                  <c:v>41.49</c:v>
                </c:pt>
                <c:pt idx="20746" formatCode="General">
                  <c:v>41.491999999999997</c:v>
                </c:pt>
                <c:pt idx="20747" formatCode="General">
                  <c:v>41.494</c:v>
                </c:pt>
                <c:pt idx="20748" formatCode="General">
                  <c:v>41.496000000000002</c:v>
                </c:pt>
                <c:pt idx="20749" formatCode="General">
                  <c:v>41.497999999999998</c:v>
                </c:pt>
                <c:pt idx="20750" formatCode="General">
                  <c:v>41.5</c:v>
                </c:pt>
                <c:pt idx="20751" formatCode="General">
                  <c:v>41.502000000000002</c:v>
                </c:pt>
                <c:pt idx="20752" formatCode="General">
                  <c:v>41.503999999999998</c:v>
                </c:pt>
                <c:pt idx="20753" formatCode="General">
                  <c:v>41.506</c:v>
                </c:pt>
                <c:pt idx="20754" formatCode="General">
                  <c:v>41.508000000000003</c:v>
                </c:pt>
                <c:pt idx="20755" formatCode="General">
                  <c:v>41.51</c:v>
                </c:pt>
                <c:pt idx="20756" formatCode="General">
                  <c:v>41.512</c:v>
                </c:pt>
                <c:pt idx="20757" formatCode="General">
                  <c:v>41.514000000000003</c:v>
                </c:pt>
                <c:pt idx="20758" formatCode="General">
                  <c:v>41.515999999999998</c:v>
                </c:pt>
                <c:pt idx="20759" formatCode="General">
                  <c:v>41.518000000000001</c:v>
                </c:pt>
                <c:pt idx="20760" formatCode="General">
                  <c:v>41.52</c:v>
                </c:pt>
                <c:pt idx="20761" formatCode="General">
                  <c:v>41.521999999999998</c:v>
                </c:pt>
                <c:pt idx="20762" formatCode="General">
                  <c:v>41.524000000000001</c:v>
                </c:pt>
                <c:pt idx="20763" formatCode="General">
                  <c:v>41.526000000000003</c:v>
                </c:pt>
                <c:pt idx="20764" formatCode="General">
                  <c:v>41.527999999999999</c:v>
                </c:pt>
                <c:pt idx="20765" formatCode="General">
                  <c:v>41.53</c:v>
                </c:pt>
                <c:pt idx="20766" formatCode="General">
                  <c:v>41.531999999999996</c:v>
                </c:pt>
                <c:pt idx="20767" formatCode="General">
                  <c:v>41.533999999999999</c:v>
                </c:pt>
                <c:pt idx="20768" formatCode="General">
                  <c:v>41.536000000000001</c:v>
                </c:pt>
                <c:pt idx="20769" formatCode="General">
                  <c:v>41.537999999999997</c:v>
                </c:pt>
                <c:pt idx="20770" formatCode="General">
                  <c:v>41.54</c:v>
                </c:pt>
                <c:pt idx="20771" formatCode="General">
                  <c:v>41.542000000000002</c:v>
                </c:pt>
                <c:pt idx="20772" formatCode="General">
                  <c:v>41.543999999999997</c:v>
                </c:pt>
                <c:pt idx="20773" formatCode="General">
                  <c:v>41.545999999999999</c:v>
                </c:pt>
                <c:pt idx="20774" formatCode="General">
                  <c:v>41.548000000000002</c:v>
                </c:pt>
                <c:pt idx="20775" formatCode="General">
                  <c:v>41.55</c:v>
                </c:pt>
                <c:pt idx="20776" formatCode="General">
                  <c:v>41.552</c:v>
                </c:pt>
                <c:pt idx="20777" formatCode="General">
                  <c:v>41.554000000000002</c:v>
                </c:pt>
                <c:pt idx="20778" formatCode="General">
                  <c:v>41.555999999999997</c:v>
                </c:pt>
                <c:pt idx="20779" formatCode="General">
                  <c:v>41.558</c:v>
                </c:pt>
                <c:pt idx="20780" formatCode="General">
                  <c:v>41.56</c:v>
                </c:pt>
                <c:pt idx="20781" formatCode="General">
                  <c:v>41.561999999999998</c:v>
                </c:pt>
                <c:pt idx="20782" formatCode="General">
                  <c:v>41.564</c:v>
                </c:pt>
                <c:pt idx="20783" formatCode="General">
                  <c:v>41.566000000000003</c:v>
                </c:pt>
                <c:pt idx="20784" formatCode="General">
                  <c:v>41.567999999999998</c:v>
                </c:pt>
                <c:pt idx="20785" formatCode="General">
                  <c:v>41.57</c:v>
                </c:pt>
                <c:pt idx="20786" formatCode="General">
                  <c:v>41.572000000000003</c:v>
                </c:pt>
                <c:pt idx="20787" formatCode="General">
                  <c:v>41.573999999999998</c:v>
                </c:pt>
                <c:pt idx="20788" formatCode="General">
                  <c:v>41.576000000000001</c:v>
                </c:pt>
                <c:pt idx="20789" formatCode="General">
                  <c:v>41.578000000000003</c:v>
                </c:pt>
                <c:pt idx="20790" formatCode="General">
                  <c:v>41.58</c:v>
                </c:pt>
                <c:pt idx="20791" formatCode="General">
                  <c:v>41.582000000000001</c:v>
                </c:pt>
                <c:pt idx="20792" formatCode="General">
                  <c:v>41.584000000000003</c:v>
                </c:pt>
                <c:pt idx="20793" formatCode="General">
                  <c:v>41.585999999999999</c:v>
                </c:pt>
                <c:pt idx="20794" formatCode="General">
                  <c:v>41.588000000000001</c:v>
                </c:pt>
                <c:pt idx="20795" formatCode="General">
                  <c:v>41.59</c:v>
                </c:pt>
                <c:pt idx="20796" formatCode="General">
                  <c:v>41.591999999999999</c:v>
                </c:pt>
                <c:pt idx="20797" formatCode="General">
                  <c:v>41.594000000000001</c:v>
                </c:pt>
                <c:pt idx="20798" formatCode="General">
                  <c:v>41.595999999999997</c:v>
                </c:pt>
                <c:pt idx="20799" formatCode="General">
                  <c:v>41.597999999999999</c:v>
                </c:pt>
                <c:pt idx="20800" formatCode="General">
                  <c:v>41.6</c:v>
                </c:pt>
                <c:pt idx="20801" formatCode="General">
                  <c:v>41.601999999999997</c:v>
                </c:pt>
                <c:pt idx="20802" formatCode="General">
                  <c:v>41.603999999999999</c:v>
                </c:pt>
                <c:pt idx="20803" formatCode="General">
                  <c:v>41.606000000000002</c:v>
                </c:pt>
                <c:pt idx="20804" formatCode="General">
                  <c:v>41.607999999999997</c:v>
                </c:pt>
                <c:pt idx="20805" formatCode="General">
                  <c:v>41.61</c:v>
                </c:pt>
                <c:pt idx="20806" formatCode="General">
                  <c:v>41.612000000000002</c:v>
                </c:pt>
                <c:pt idx="20807" formatCode="General">
                  <c:v>41.613999999999997</c:v>
                </c:pt>
                <c:pt idx="20808" formatCode="General">
                  <c:v>41.616</c:v>
                </c:pt>
                <c:pt idx="20809" formatCode="General">
                  <c:v>41.618000000000002</c:v>
                </c:pt>
                <c:pt idx="20810" formatCode="General">
                  <c:v>41.62</c:v>
                </c:pt>
                <c:pt idx="20811" formatCode="General">
                  <c:v>41.622</c:v>
                </c:pt>
                <c:pt idx="20812" formatCode="General">
                  <c:v>41.624000000000002</c:v>
                </c:pt>
                <c:pt idx="20813" formatCode="General">
                  <c:v>41.625999999999998</c:v>
                </c:pt>
                <c:pt idx="20814" formatCode="General">
                  <c:v>41.628</c:v>
                </c:pt>
                <c:pt idx="20815" formatCode="General">
                  <c:v>41.63</c:v>
                </c:pt>
                <c:pt idx="20816" formatCode="General">
                  <c:v>41.631999999999998</c:v>
                </c:pt>
                <c:pt idx="20817" formatCode="General">
                  <c:v>41.634</c:v>
                </c:pt>
                <c:pt idx="20818" formatCode="General">
                  <c:v>41.636000000000003</c:v>
                </c:pt>
                <c:pt idx="20819" formatCode="General">
                  <c:v>41.637999999999998</c:v>
                </c:pt>
                <c:pt idx="20820" formatCode="General">
                  <c:v>41.64</c:v>
                </c:pt>
                <c:pt idx="20821" formatCode="General">
                  <c:v>41.642000000000003</c:v>
                </c:pt>
                <c:pt idx="20822" formatCode="General">
                  <c:v>41.643999999999998</c:v>
                </c:pt>
                <c:pt idx="20823" formatCode="General">
                  <c:v>41.646000000000001</c:v>
                </c:pt>
                <c:pt idx="20824" formatCode="General">
                  <c:v>41.648000000000003</c:v>
                </c:pt>
                <c:pt idx="20825" formatCode="General">
                  <c:v>41.65</c:v>
                </c:pt>
                <c:pt idx="20826" formatCode="General">
                  <c:v>41.652000000000001</c:v>
                </c:pt>
                <c:pt idx="20827" formatCode="General">
                  <c:v>41.654000000000003</c:v>
                </c:pt>
                <c:pt idx="20828" formatCode="General">
                  <c:v>41.655999999999999</c:v>
                </c:pt>
                <c:pt idx="20829" formatCode="General">
                  <c:v>41.658000000000001</c:v>
                </c:pt>
                <c:pt idx="20830" formatCode="General">
                  <c:v>41.66</c:v>
                </c:pt>
                <c:pt idx="20831" formatCode="General">
                  <c:v>41.661999999999999</c:v>
                </c:pt>
                <c:pt idx="20832" formatCode="General">
                  <c:v>41.664000000000001</c:v>
                </c:pt>
                <c:pt idx="20833" formatCode="General">
                  <c:v>41.665999999999997</c:v>
                </c:pt>
                <c:pt idx="20834" formatCode="General">
                  <c:v>41.667999999999999</c:v>
                </c:pt>
                <c:pt idx="20835" formatCode="General">
                  <c:v>41.67</c:v>
                </c:pt>
                <c:pt idx="20836" formatCode="General">
                  <c:v>41.671999999999997</c:v>
                </c:pt>
                <c:pt idx="20837" formatCode="General">
                  <c:v>41.673999999999999</c:v>
                </c:pt>
                <c:pt idx="20838" formatCode="General">
                  <c:v>41.676000000000002</c:v>
                </c:pt>
                <c:pt idx="20839" formatCode="General">
                  <c:v>41.677999999999997</c:v>
                </c:pt>
                <c:pt idx="20840" formatCode="General">
                  <c:v>41.68</c:v>
                </c:pt>
                <c:pt idx="20841" formatCode="General">
                  <c:v>41.682000000000002</c:v>
                </c:pt>
                <c:pt idx="20842" formatCode="General">
                  <c:v>41.683999999999997</c:v>
                </c:pt>
                <c:pt idx="20843" formatCode="General">
                  <c:v>41.686</c:v>
                </c:pt>
                <c:pt idx="20844" formatCode="General">
                  <c:v>41.688000000000002</c:v>
                </c:pt>
                <c:pt idx="20845" formatCode="General">
                  <c:v>41.69</c:v>
                </c:pt>
                <c:pt idx="20846" formatCode="General">
                  <c:v>41.692</c:v>
                </c:pt>
                <c:pt idx="20847" formatCode="General">
                  <c:v>41.694000000000003</c:v>
                </c:pt>
                <c:pt idx="20848" formatCode="General">
                  <c:v>41.695999999999998</c:v>
                </c:pt>
                <c:pt idx="20849" formatCode="General">
                  <c:v>41.698</c:v>
                </c:pt>
                <c:pt idx="20850" formatCode="General">
                  <c:v>41.7</c:v>
                </c:pt>
                <c:pt idx="20851" formatCode="General">
                  <c:v>41.701999999999998</c:v>
                </c:pt>
                <c:pt idx="20852" formatCode="General">
                  <c:v>41.704000000000001</c:v>
                </c:pt>
                <c:pt idx="20853" formatCode="General">
                  <c:v>41.706000000000003</c:v>
                </c:pt>
                <c:pt idx="20854" formatCode="General">
                  <c:v>41.707999999999998</c:v>
                </c:pt>
                <c:pt idx="20855" formatCode="General">
                  <c:v>41.71</c:v>
                </c:pt>
                <c:pt idx="20856" formatCode="General">
                  <c:v>41.712000000000003</c:v>
                </c:pt>
                <c:pt idx="20857" formatCode="General">
                  <c:v>41.713999999999999</c:v>
                </c:pt>
                <c:pt idx="20858" formatCode="General">
                  <c:v>41.716000000000001</c:v>
                </c:pt>
                <c:pt idx="20859" formatCode="General">
                  <c:v>41.718000000000004</c:v>
                </c:pt>
                <c:pt idx="20860" formatCode="General">
                  <c:v>41.72</c:v>
                </c:pt>
                <c:pt idx="20861" formatCode="General">
                  <c:v>41.722000000000001</c:v>
                </c:pt>
                <c:pt idx="20862" formatCode="General">
                  <c:v>41.723999999999997</c:v>
                </c:pt>
                <c:pt idx="20863" formatCode="General">
                  <c:v>41.725999999999999</c:v>
                </c:pt>
                <c:pt idx="20864" formatCode="General">
                  <c:v>41.728000000000002</c:v>
                </c:pt>
                <c:pt idx="20865" formatCode="General">
                  <c:v>41.73</c:v>
                </c:pt>
                <c:pt idx="20866" formatCode="General">
                  <c:v>41.731999999999999</c:v>
                </c:pt>
                <c:pt idx="20867" formatCode="General">
                  <c:v>41.734000000000002</c:v>
                </c:pt>
                <c:pt idx="20868" formatCode="General">
                  <c:v>41.735999999999997</c:v>
                </c:pt>
                <c:pt idx="20869" formatCode="General">
                  <c:v>41.738</c:v>
                </c:pt>
                <c:pt idx="20870" formatCode="General">
                  <c:v>41.74</c:v>
                </c:pt>
                <c:pt idx="20871" formatCode="General">
                  <c:v>41.741999999999997</c:v>
                </c:pt>
                <c:pt idx="20872" formatCode="General">
                  <c:v>41.744</c:v>
                </c:pt>
                <c:pt idx="20873" formatCode="General">
                  <c:v>41.746000000000002</c:v>
                </c:pt>
                <c:pt idx="20874" formatCode="General">
                  <c:v>41.747999999999998</c:v>
                </c:pt>
                <c:pt idx="20875" formatCode="General">
                  <c:v>41.75</c:v>
                </c:pt>
                <c:pt idx="20876" formatCode="General">
                  <c:v>41.752000000000002</c:v>
                </c:pt>
                <c:pt idx="20877" formatCode="General">
                  <c:v>41.753999999999998</c:v>
                </c:pt>
                <c:pt idx="20878" formatCode="General">
                  <c:v>41.756</c:v>
                </c:pt>
                <c:pt idx="20879" formatCode="General">
                  <c:v>41.758000000000003</c:v>
                </c:pt>
                <c:pt idx="20880" formatCode="General">
                  <c:v>41.76</c:v>
                </c:pt>
                <c:pt idx="20881" formatCode="General">
                  <c:v>41.762</c:v>
                </c:pt>
                <c:pt idx="20882" formatCode="General">
                  <c:v>41.764000000000003</c:v>
                </c:pt>
                <c:pt idx="20883" formatCode="General">
                  <c:v>41.765999999999998</c:v>
                </c:pt>
                <c:pt idx="20884" formatCode="General">
                  <c:v>41.768000000000001</c:v>
                </c:pt>
                <c:pt idx="20885" formatCode="General">
                  <c:v>41.77</c:v>
                </c:pt>
                <c:pt idx="20886" formatCode="General">
                  <c:v>41.771999999999998</c:v>
                </c:pt>
                <c:pt idx="20887" formatCode="General">
                  <c:v>41.774000000000001</c:v>
                </c:pt>
                <c:pt idx="20888" formatCode="General">
                  <c:v>41.776000000000003</c:v>
                </c:pt>
                <c:pt idx="20889" formatCode="General">
                  <c:v>41.777999999999999</c:v>
                </c:pt>
                <c:pt idx="20890" formatCode="General">
                  <c:v>41.78</c:v>
                </c:pt>
                <c:pt idx="20891" formatCode="General">
                  <c:v>41.781999999999996</c:v>
                </c:pt>
                <c:pt idx="20892" formatCode="General">
                  <c:v>41.783999999999999</c:v>
                </c:pt>
                <c:pt idx="20893" formatCode="General">
                  <c:v>41.786000000000001</c:v>
                </c:pt>
                <c:pt idx="20894" formatCode="General">
                  <c:v>41.787999999999997</c:v>
                </c:pt>
                <c:pt idx="20895" formatCode="General">
                  <c:v>41.79</c:v>
                </c:pt>
                <c:pt idx="20896" formatCode="General">
                  <c:v>41.792000000000002</c:v>
                </c:pt>
                <c:pt idx="20897" formatCode="General">
                  <c:v>41.793999999999997</c:v>
                </c:pt>
                <c:pt idx="20898" formatCode="General">
                  <c:v>41.795999999999999</c:v>
                </c:pt>
                <c:pt idx="20899" formatCode="General">
                  <c:v>41.798000000000002</c:v>
                </c:pt>
                <c:pt idx="20900" formatCode="General">
                  <c:v>41.8</c:v>
                </c:pt>
                <c:pt idx="20901" formatCode="General">
                  <c:v>41.802</c:v>
                </c:pt>
                <c:pt idx="20902" formatCode="General">
                  <c:v>41.804000000000002</c:v>
                </c:pt>
                <c:pt idx="20903" formatCode="General">
                  <c:v>41.805999999999997</c:v>
                </c:pt>
                <c:pt idx="20904" formatCode="General">
                  <c:v>41.808</c:v>
                </c:pt>
                <c:pt idx="20905" formatCode="General">
                  <c:v>41.81</c:v>
                </c:pt>
                <c:pt idx="20906" formatCode="General">
                  <c:v>41.811999999999998</c:v>
                </c:pt>
                <c:pt idx="20907" formatCode="General">
                  <c:v>41.814</c:v>
                </c:pt>
                <c:pt idx="20908" formatCode="General">
                  <c:v>41.816000000000003</c:v>
                </c:pt>
                <c:pt idx="20909" formatCode="General">
                  <c:v>41.817999999999998</c:v>
                </c:pt>
                <c:pt idx="20910" formatCode="General">
                  <c:v>41.82</c:v>
                </c:pt>
                <c:pt idx="20911" formatCode="General">
                  <c:v>41.822000000000003</c:v>
                </c:pt>
                <c:pt idx="20912" formatCode="General">
                  <c:v>41.823999999999998</c:v>
                </c:pt>
                <c:pt idx="20913" formatCode="General">
                  <c:v>41.826000000000001</c:v>
                </c:pt>
                <c:pt idx="20914" formatCode="General">
                  <c:v>41.828000000000003</c:v>
                </c:pt>
                <c:pt idx="20915" formatCode="General">
                  <c:v>41.83</c:v>
                </c:pt>
                <c:pt idx="20916" formatCode="General">
                  <c:v>41.832000000000001</c:v>
                </c:pt>
                <c:pt idx="20917" formatCode="General">
                  <c:v>41.834000000000003</c:v>
                </c:pt>
                <c:pt idx="20918" formatCode="General">
                  <c:v>41.835999999999999</c:v>
                </c:pt>
                <c:pt idx="20919" formatCode="General">
                  <c:v>41.838000000000001</c:v>
                </c:pt>
                <c:pt idx="20920" formatCode="General">
                  <c:v>41.84</c:v>
                </c:pt>
                <c:pt idx="20921" formatCode="General">
                  <c:v>41.841999999999999</c:v>
                </c:pt>
                <c:pt idx="20922" formatCode="General">
                  <c:v>41.844000000000001</c:v>
                </c:pt>
                <c:pt idx="20923" formatCode="General">
                  <c:v>41.845999999999997</c:v>
                </c:pt>
                <c:pt idx="20924" formatCode="General">
                  <c:v>41.847999999999999</c:v>
                </c:pt>
                <c:pt idx="20925" formatCode="General">
                  <c:v>41.85</c:v>
                </c:pt>
                <c:pt idx="20926" formatCode="General">
                  <c:v>41.851999999999997</c:v>
                </c:pt>
                <c:pt idx="20927" formatCode="General">
                  <c:v>41.853999999999999</c:v>
                </c:pt>
                <c:pt idx="20928" formatCode="General">
                  <c:v>41.856000000000002</c:v>
                </c:pt>
                <c:pt idx="20929" formatCode="General">
                  <c:v>41.857999999999997</c:v>
                </c:pt>
                <c:pt idx="20930" formatCode="General">
                  <c:v>41.86</c:v>
                </c:pt>
                <c:pt idx="20931" formatCode="General">
                  <c:v>41.862000000000002</c:v>
                </c:pt>
                <c:pt idx="20932" formatCode="General">
                  <c:v>41.863999999999997</c:v>
                </c:pt>
                <c:pt idx="20933" formatCode="General">
                  <c:v>41.866</c:v>
                </c:pt>
                <c:pt idx="20934" formatCode="General">
                  <c:v>41.868000000000002</c:v>
                </c:pt>
                <c:pt idx="20935" formatCode="General">
                  <c:v>41.87</c:v>
                </c:pt>
                <c:pt idx="20936" formatCode="General">
                  <c:v>41.872</c:v>
                </c:pt>
                <c:pt idx="20937" formatCode="General">
                  <c:v>41.874000000000002</c:v>
                </c:pt>
                <c:pt idx="20938" formatCode="General">
                  <c:v>41.875999999999998</c:v>
                </c:pt>
                <c:pt idx="20939" formatCode="General">
                  <c:v>41.878</c:v>
                </c:pt>
                <c:pt idx="20940" formatCode="General">
                  <c:v>41.88</c:v>
                </c:pt>
                <c:pt idx="20941" formatCode="General">
                  <c:v>41.881999999999998</c:v>
                </c:pt>
                <c:pt idx="20942" formatCode="General">
                  <c:v>41.884</c:v>
                </c:pt>
                <c:pt idx="20943" formatCode="General">
                  <c:v>41.886000000000003</c:v>
                </c:pt>
                <c:pt idx="20944" formatCode="General">
                  <c:v>41.887999999999998</c:v>
                </c:pt>
                <c:pt idx="20945" formatCode="General">
                  <c:v>41.89</c:v>
                </c:pt>
                <c:pt idx="20946" formatCode="General">
                  <c:v>41.892000000000003</c:v>
                </c:pt>
                <c:pt idx="20947" formatCode="General">
                  <c:v>41.893999999999998</c:v>
                </c:pt>
                <c:pt idx="20948" formatCode="General">
                  <c:v>41.896000000000001</c:v>
                </c:pt>
                <c:pt idx="20949" formatCode="General">
                  <c:v>41.898000000000003</c:v>
                </c:pt>
                <c:pt idx="20950" formatCode="General">
                  <c:v>41.9</c:v>
                </c:pt>
                <c:pt idx="20951" formatCode="General">
                  <c:v>41.902000000000001</c:v>
                </c:pt>
                <c:pt idx="20952" formatCode="General">
                  <c:v>41.904000000000003</c:v>
                </c:pt>
                <c:pt idx="20953" formatCode="General">
                  <c:v>41.905999999999999</c:v>
                </c:pt>
                <c:pt idx="20954" formatCode="General">
                  <c:v>41.908000000000001</c:v>
                </c:pt>
                <c:pt idx="20955" formatCode="General">
                  <c:v>41.91</c:v>
                </c:pt>
                <c:pt idx="20956" formatCode="General">
                  <c:v>41.911999999999999</c:v>
                </c:pt>
                <c:pt idx="20957" formatCode="General">
                  <c:v>41.914000000000001</c:v>
                </c:pt>
                <c:pt idx="20958" formatCode="General">
                  <c:v>41.915999999999997</c:v>
                </c:pt>
                <c:pt idx="20959" formatCode="General">
                  <c:v>41.917999999999999</c:v>
                </c:pt>
                <c:pt idx="20960" formatCode="General">
                  <c:v>41.92</c:v>
                </c:pt>
                <c:pt idx="20961" formatCode="General">
                  <c:v>41.921999999999997</c:v>
                </c:pt>
                <c:pt idx="20962" formatCode="General">
                  <c:v>41.923999999999999</c:v>
                </c:pt>
                <c:pt idx="20963" formatCode="General">
                  <c:v>41.926000000000002</c:v>
                </c:pt>
                <c:pt idx="20964" formatCode="General">
                  <c:v>41.927999999999997</c:v>
                </c:pt>
                <c:pt idx="20965" formatCode="General">
                  <c:v>41.93</c:v>
                </c:pt>
                <c:pt idx="20966" formatCode="General">
                  <c:v>41.932000000000002</c:v>
                </c:pt>
                <c:pt idx="20967" formatCode="General">
                  <c:v>41.933999999999997</c:v>
                </c:pt>
                <c:pt idx="20968" formatCode="General">
                  <c:v>41.936</c:v>
                </c:pt>
                <c:pt idx="20969" formatCode="General">
                  <c:v>41.938000000000002</c:v>
                </c:pt>
                <c:pt idx="20970" formatCode="General">
                  <c:v>41.94</c:v>
                </c:pt>
                <c:pt idx="20971" formatCode="General">
                  <c:v>41.942</c:v>
                </c:pt>
                <c:pt idx="20972" formatCode="General">
                  <c:v>41.944000000000003</c:v>
                </c:pt>
                <c:pt idx="20973" formatCode="General">
                  <c:v>41.945999999999998</c:v>
                </c:pt>
                <c:pt idx="20974" formatCode="General">
                  <c:v>41.948</c:v>
                </c:pt>
                <c:pt idx="20975" formatCode="General">
                  <c:v>41.95</c:v>
                </c:pt>
                <c:pt idx="20976" formatCode="General">
                  <c:v>41.951999999999998</c:v>
                </c:pt>
                <c:pt idx="20977" formatCode="General">
                  <c:v>41.954000000000001</c:v>
                </c:pt>
                <c:pt idx="20978" formatCode="General">
                  <c:v>41.956000000000003</c:v>
                </c:pt>
                <c:pt idx="20979" formatCode="General">
                  <c:v>41.957999999999998</c:v>
                </c:pt>
                <c:pt idx="20980" formatCode="General">
                  <c:v>41.96</c:v>
                </c:pt>
                <c:pt idx="20981" formatCode="General">
                  <c:v>41.962000000000003</c:v>
                </c:pt>
                <c:pt idx="20982" formatCode="General">
                  <c:v>41.963999999999999</c:v>
                </c:pt>
                <c:pt idx="20983" formatCode="General">
                  <c:v>41.966000000000001</c:v>
                </c:pt>
                <c:pt idx="20984" formatCode="General">
                  <c:v>41.968000000000004</c:v>
                </c:pt>
                <c:pt idx="20985" formatCode="General">
                  <c:v>41.97</c:v>
                </c:pt>
                <c:pt idx="20986" formatCode="General">
                  <c:v>41.972000000000001</c:v>
                </c:pt>
                <c:pt idx="20987" formatCode="General">
                  <c:v>41.973999999999997</c:v>
                </c:pt>
                <c:pt idx="20988" formatCode="General">
                  <c:v>41.975999999999999</c:v>
                </c:pt>
                <c:pt idx="20989" formatCode="General">
                  <c:v>41.978000000000002</c:v>
                </c:pt>
                <c:pt idx="20990" formatCode="General">
                  <c:v>41.98</c:v>
                </c:pt>
                <c:pt idx="20991" formatCode="General">
                  <c:v>41.981999999999999</c:v>
                </c:pt>
                <c:pt idx="20992" formatCode="General">
                  <c:v>41.984000000000002</c:v>
                </c:pt>
                <c:pt idx="20993" formatCode="General">
                  <c:v>41.985999999999997</c:v>
                </c:pt>
                <c:pt idx="20994" formatCode="General">
                  <c:v>41.988</c:v>
                </c:pt>
                <c:pt idx="20995" formatCode="General">
                  <c:v>41.99</c:v>
                </c:pt>
                <c:pt idx="20996" formatCode="General">
                  <c:v>41.991999999999997</c:v>
                </c:pt>
                <c:pt idx="20997" formatCode="General">
                  <c:v>41.994</c:v>
                </c:pt>
                <c:pt idx="20998" formatCode="General">
                  <c:v>41.996000000000002</c:v>
                </c:pt>
                <c:pt idx="20999" formatCode="General">
                  <c:v>41.997999999999998</c:v>
                </c:pt>
                <c:pt idx="21000" formatCode="General">
                  <c:v>42</c:v>
                </c:pt>
                <c:pt idx="21001" formatCode="General">
                  <c:v>42.002000000000002</c:v>
                </c:pt>
                <c:pt idx="21002" formatCode="General">
                  <c:v>42.003999999999998</c:v>
                </c:pt>
                <c:pt idx="21003" formatCode="General">
                  <c:v>42.006</c:v>
                </c:pt>
                <c:pt idx="21004" formatCode="General">
                  <c:v>42.008000000000003</c:v>
                </c:pt>
                <c:pt idx="21005" formatCode="General">
                  <c:v>42.01</c:v>
                </c:pt>
                <c:pt idx="21006" formatCode="General">
                  <c:v>42.012</c:v>
                </c:pt>
                <c:pt idx="21007" formatCode="General">
                  <c:v>42.014000000000003</c:v>
                </c:pt>
                <c:pt idx="21008" formatCode="General">
                  <c:v>42.015999999999998</c:v>
                </c:pt>
                <c:pt idx="21009" formatCode="General">
                  <c:v>42.018000000000001</c:v>
                </c:pt>
                <c:pt idx="21010" formatCode="General">
                  <c:v>42.02</c:v>
                </c:pt>
                <c:pt idx="21011" formatCode="General">
                  <c:v>42.021999999999998</c:v>
                </c:pt>
                <c:pt idx="21012" formatCode="General">
                  <c:v>42.024000000000001</c:v>
                </c:pt>
                <c:pt idx="21013" formatCode="General">
                  <c:v>42.026000000000003</c:v>
                </c:pt>
                <c:pt idx="21014" formatCode="General">
                  <c:v>42.027999999999999</c:v>
                </c:pt>
                <c:pt idx="21015" formatCode="General">
                  <c:v>42.03</c:v>
                </c:pt>
                <c:pt idx="21016" formatCode="General">
                  <c:v>42.031999999999996</c:v>
                </c:pt>
                <c:pt idx="21017" formatCode="General">
                  <c:v>42.033999999999999</c:v>
                </c:pt>
                <c:pt idx="21018" formatCode="General">
                  <c:v>42.036000000000001</c:v>
                </c:pt>
                <c:pt idx="21019" formatCode="General">
                  <c:v>42.037999999999997</c:v>
                </c:pt>
                <c:pt idx="21020" formatCode="General">
                  <c:v>42.04</c:v>
                </c:pt>
                <c:pt idx="21021" formatCode="General">
                  <c:v>42.042000000000002</c:v>
                </c:pt>
                <c:pt idx="21022" formatCode="General">
                  <c:v>42.043999999999997</c:v>
                </c:pt>
                <c:pt idx="21023" formatCode="General">
                  <c:v>42.045999999999999</c:v>
                </c:pt>
                <c:pt idx="21024" formatCode="General">
                  <c:v>42.048000000000002</c:v>
                </c:pt>
                <c:pt idx="21025" formatCode="General">
                  <c:v>42.05</c:v>
                </c:pt>
                <c:pt idx="21026" formatCode="General">
                  <c:v>42.052</c:v>
                </c:pt>
                <c:pt idx="21027" formatCode="General">
                  <c:v>42.054000000000002</c:v>
                </c:pt>
                <c:pt idx="21028" formatCode="General">
                  <c:v>42.055999999999997</c:v>
                </c:pt>
                <c:pt idx="21029" formatCode="General">
                  <c:v>42.058</c:v>
                </c:pt>
                <c:pt idx="21030" formatCode="General">
                  <c:v>42.06</c:v>
                </c:pt>
                <c:pt idx="21031" formatCode="General">
                  <c:v>42.061999999999998</c:v>
                </c:pt>
                <c:pt idx="21032" formatCode="General">
                  <c:v>42.064</c:v>
                </c:pt>
                <c:pt idx="21033" formatCode="General">
                  <c:v>42.066000000000003</c:v>
                </c:pt>
                <c:pt idx="21034" formatCode="General">
                  <c:v>42.067999999999998</c:v>
                </c:pt>
                <c:pt idx="21035" formatCode="General">
                  <c:v>42.07</c:v>
                </c:pt>
                <c:pt idx="21036" formatCode="General">
                  <c:v>42.072000000000003</c:v>
                </c:pt>
                <c:pt idx="21037" formatCode="General">
                  <c:v>42.073999999999998</c:v>
                </c:pt>
                <c:pt idx="21038" formatCode="General">
                  <c:v>42.076000000000001</c:v>
                </c:pt>
                <c:pt idx="21039" formatCode="General">
                  <c:v>42.078000000000003</c:v>
                </c:pt>
                <c:pt idx="21040" formatCode="General">
                  <c:v>42.08</c:v>
                </c:pt>
                <c:pt idx="21041" formatCode="General">
                  <c:v>42.082000000000001</c:v>
                </c:pt>
                <c:pt idx="21042" formatCode="General">
                  <c:v>42.084000000000003</c:v>
                </c:pt>
                <c:pt idx="21043" formatCode="General">
                  <c:v>42.085999999999999</c:v>
                </c:pt>
                <c:pt idx="21044" formatCode="General">
                  <c:v>42.088000000000001</c:v>
                </c:pt>
                <c:pt idx="21045" formatCode="General">
                  <c:v>42.09</c:v>
                </c:pt>
                <c:pt idx="21046" formatCode="General">
                  <c:v>42.091999999999999</c:v>
                </c:pt>
                <c:pt idx="21047" formatCode="General">
                  <c:v>42.094000000000001</c:v>
                </c:pt>
                <c:pt idx="21048" formatCode="General">
                  <c:v>42.095999999999997</c:v>
                </c:pt>
                <c:pt idx="21049" formatCode="General">
                  <c:v>42.097999999999999</c:v>
                </c:pt>
                <c:pt idx="21050" formatCode="General">
                  <c:v>42.1</c:v>
                </c:pt>
                <c:pt idx="21051" formatCode="General">
                  <c:v>42.101999999999997</c:v>
                </c:pt>
                <c:pt idx="21052" formatCode="General">
                  <c:v>42.103999999999999</c:v>
                </c:pt>
                <c:pt idx="21053" formatCode="General">
                  <c:v>42.106000000000002</c:v>
                </c:pt>
                <c:pt idx="21054" formatCode="General">
                  <c:v>42.107999999999997</c:v>
                </c:pt>
                <c:pt idx="21055" formatCode="General">
                  <c:v>42.11</c:v>
                </c:pt>
                <c:pt idx="21056" formatCode="General">
                  <c:v>42.112000000000002</c:v>
                </c:pt>
                <c:pt idx="21057" formatCode="General">
                  <c:v>42.113999999999997</c:v>
                </c:pt>
                <c:pt idx="21058" formatCode="General">
                  <c:v>42.116</c:v>
                </c:pt>
                <c:pt idx="21059" formatCode="General">
                  <c:v>42.118000000000002</c:v>
                </c:pt>
                <c:pt idx="21060" formatCode="General">
                  <c:v>42.12</c:v>
                </c:pt>
                <c:pt idx="21061" formatCode="General">
                  <c:v>42.122</c:v>
                </c:pt>
                <c:pt idx="21062" formatCode="General">
                  <c:v>42.124000000000002</c:v>
                </c:pt>
                <c:pt idx="21063" formatCode="General">
                  <c:v>42.125999999999998</c:v>
                </c:pt>
                <c:pt idx="21064" formatCode="General">
                  <c:v>42.128</c:v>
                </c:pt>
                <c:pt idx="21065" formatCode="General">
                  <c:v>42.13</c:v>
                </c:pt>
                <c:pt idx="21066" formatCode="General">
                  <c:v>42.131999999999998</c:v>
                </c:pt>
                <c:pt idx="21067" formatCode="General">
                  <c:v>42.134</c:v>
                </c:pt>
                <c:pt idx="21068" formatCode="General">
                  <c:v>42.136000000000003</c:v>
                </c:pt>
                <c:pt idx="21069" formatCode="General">
                  <c:v>42.137999999999998</c:v>
                </c:pt>
                <c:pt idx="21070" formatCode="General">
                  <c:v>42.14</c:v>
                </c:pt>
                <c:pt idx="21071" formatCode="General">
                  <c:v>42.142000000000003</c:v>
                </c:pt>
                <c:pt idx="21072" formatCode="General">
                  <c:v>42.143999999999998</c:v>
                </c:pt>
                <c:pt idx="21073" formatCode="General">
                  <c:v>42.146000000000001</c:v>
                </c:pt>
                <c:pt idx="21074" formatCode="General">
                  <c:v>42.148000000000003</c:v>
                </c:pt>
                <c:pt idx="21075" formatCode="General">
                  <c:v>42.15</c:v>
                </c:pt>
                <c:pt idx="21076" formatCode="General">
                  <c:v>42.152000000000001</c:v>
                </c:pt>
                <c:pt idx="21077" formatCode="General">
                  <c:v>42.154000000000003</c:v>
                </c:pt>
                <c:pt idx="21078" formatCode="General">
                  <c:v>42.155999999999999</c:v>
                </c:pt>
                <c:pt idx="21079" formatCode="General">
                  <c:v>42.158000000000001</c:v>
                </c:pt>
                <c:pt idx="21080" formatCode="General">
                  <c:v>42.16</c:v>
                </c:pt>
                <c:pt idx="21081" formatCode="General">
                  <c:v>42.161999999999999</c:v>
                </c:pt>
                <c:pt idx="21082" formatCode="General">
                  <c:v>42.164000000000001</c:v>
                </c:pt>
                <c:pt idx="21083" formatCode="General">
                  <c:v>42.165999999999997</c:v>
                </c:pt>
                <c:pt idx="21084" formatCode="General">
                  <c:v>42.167999999999999</c:v>
                </c:pt>
                <c:pt idx="21085" formatCode="General">
                  <c:v>42.17</c:v>
                </c:pt>
                <c:pt idx="21086" formatCode="General">
                  <c:v>42.171999999999997</c:v>
                </c:pt>
                <c:pt idx="21087" formatCode="General">
                  <c:v>42.173999999999999</c:v>
                </c:pt>
                <c:pt idx="21088" formatCode="General">
                  <c:v>42.176000000000002</c:v>
                </c:pt>
                <c:pt idx="21089" formatCode="General">
                  <c:v>42.177999999999997</c:v>
                </c:pt>
                <c:pt idx="21090" formatCode="General">
                  <c:v>42.18</c:v>
                </c:pt>
                <c:pt idx="21091" formatCode="General">
                  <c:v>42.182000000000002</c:v>
                </c:pt>
                <c:pt idx="21092" formatCode="General">
                  <c:v>42.183999999999997</c:v>
                </c:pt>
                <c:pt idx="21093" formatCode="General">
                  <c:v>42.186</c:v>
                </c:pt>
                <c:pt idx="21094" formatCode="General">
                  <c:v>42.188000000000002</c:v>
                </c:pt>
                <c:pt idx="21095" formatCode="General">
                  <c:v>42.19</c:v>
                </c:pt>
                <c:pt idx="21096" formatCode="General">
                  <c:v>42.192</c:v>
                </c:pt>
                <c:pt idx="21097" formatCode="General">
                  <c:v>42.194000000000003</c:v>
                </c:pt>
                <c:pt idx="21098" formatCode="General">
                  <c:v>42.195999999999998</c:v>
                </c:pt>
                <c:pt idx="21099" formatCode="General">
                  <c:v>42.198</c:v>
                </c:pt>
                <c:pt idx="21100" formatCode="General">
                  <c:v>42.2</c:v>
                </c:pt>
                <c:pt idx="21101" formatCode="General">
                  <c:v>42.201999999999998</c:v>
                </c:pt>
                <c:pt idx="21102" formatCode="General">
                  <c:v>42.204000000000001</c:v>
                </c:pt>
                <c:pt idx="21103" formatCode="General">
                  <c:v>42.206000000000003</c:v>
                </c:pt>
                <c:pt idx="21104" formatCode="General">
                  <c:v>42.207999999999998</c:v>
                </c:pt>
                <c:pt idx="21105" formatCode="General">
                  <c:v>42.21</c:v>
                </c:pt>
                <c:pt idx="21106" formatCode="General">
                  <c:v>42.212000000000003</c:v>
                </c:pt>
                <c:pt idx="21107" formatCode="General">
                  <c:v>42.213999999999999</c:v>
                </c:pt>
                <c:pt idx="21108" formatCode="General">
                  <c:v>42.216000000000001</c:v>
                </c:pt>
                <c:pt idx="21109" formatCode="General">
                  <c:v>42.218000000000004</c:v>
                </c:pt>
                <c:pt idx="21110" formatCode="General">
                  <c:v>42.22</c:v>
                </c:pt>
                <c:pt idx="21111" formatCode="General">
                  <c:v>42.222000000000001</c:v>
                </c:pt>
                <c:pt idx="21112" formatCode="General">
                  <c:v>42.223999999999997</c:v>
                </c:pt>
                <c:pt idx="21113" formatCode="General">
                  <c:v>42.225999999999999</c:v>
                </c:pt>
                <c:pt idx="21114" formatCode="General">
                  <c:v>42.228000000000002</c:v>
                </c:pt>
                <c:pt idx="21115" formatCode="General">
                  <c:v>42.23</c:v>
                </c:pt>
                <c:pt idx="21116" formatCode="General">
                  <c:v>42.231999999999999</c:v>
                </c:pt>
                <c:pt idx="21117" formatCode="General">
                  <c:v>42.234000000000002</c:v>
                </c:pt>
                <c:pt idx="21118" formatCode="General">
                  <c:v>42.235999999999997</c:v>
                </c:pt>
                <c:pt idx="21119" formatCode="General">
                  <c:v>42.238</c:v>
                </c:pt>
                <c:pt idx="21120" formatCode="General">
                  <c:v>42.24</c:v>
                </c:pt>
                <c:pt idx="21121" formatCode="General">
                  <c:v>42.241999999999997</c:v>
                </c:pt>
                <c:pt idx="21122" formatCode="General">
                  <c:v>42.244</c:v>
                </c:pt>
                <c:pt idx="21123" formatCode="General">
                  <c:v>42.246000000000002</c:v>
                </c:pt>
                <c:pt idx="21124" formatCode="General">
                  <c:v>42.247999999999998</c:v>
                </c:pt>
                <c:pt idx="21125" formatCode="General">
                  <c:v>42.25</c:v>
                </c:pt>
                <c:pt idx="21126" formatCode="General">
                  <c:v>42.252000000000002</c:v>
                </c:pt>
                <c:pt idx="21127" formatCode="General">
                  <c:v>42.253999999999998</c:v>
                </c:pt>
                <c:pt idx="21128" formatCode="General">
                  <c:v>42.256</c:v>
                </c:pt>
                <c:pt idx="21129" formatCode="General">
                  <c:v>42.258000000000003</c:v>
                </c:pt>
                <c:pt idx="21130" formatCode="General">
                  <c:v>42.26</c:v>
                </c:pt>
                <c:pt idx="21131" formatCode="General">
                  <c:v>42.262</c:v>
                </c:pt>
                <c:pt idx="21132" formatCode="General">
                  <c:v>42.264000000000003</c:v>
                </c:pt>
                <c:pt idx="21133" formatCode="General">
                  <c:v>42.265999999999998</c:v>
                </c:pt>
                <c:pt idx="21134" formatCode="General">
                  <c:v>42.268000000000001</c:v>
                </c:pt>
                <c:pt idx="21135" formatCode="General">
                  <c:v>42.27</c:v>
                </c:pt>
                <c:pt idx="21136" formatCode="General">
                  <c:v>42.271999999999998</c:v>
                </c:pt>
                <c:pt idx="21137" formatCode="General">
                  <c:v>42.274000000000001</c:v>
                </c:pt>
                <c:pt idx="21138" formatCode="General">
                  <c:v>42.276000000000003</c:v>
                </c:pt>
                <c:pt idx="21139" formatCode="General">
                  <c:v>42.277999999999999</c:v>
                </c:pt>
                <c:pt idx="21140" formatCode="General">
                  <c:v>42.28</c:v>
                </c:pt>
                <c:pt idx="21141" formatCode="General">
                  <c:v>42.281999999999996</c:v>
                </c:pt>
                <c:pt idx="21142" formatCode="General">
                  <c:v>42.283999999999999</c:v>
                </c:pt>
                <c:pt idx="21143" formatCode="General">
                  <c:v>42.286000000000001</c:v>
                </c:pt>
                <c:pt idx="21144" formatCode="General">
                  <c:v>42.287999999999997</c:v>
                </c:pt>
                <c:pt idx="21145" formatCode="General">
                  <c:v>42.29</c:v>
                </c:pt>
                <c:pt idx="21146" formatCode="General">
                  <c:v>42.292000000000002</c:v>
                </c:pt>
                <c:pt idx="21147" formatCode="General">
                  <c:v>42.293999999999997</c:v>
                </c:pt>
                <c:pt idx="21148" formatCode="General">
                  <c:v>42.295999999999999</c:v>
                </c:pt>
                <c:pt idx="21149" formatCode="General">
                  <c:v>42.298000000000002</c:v>
                </c:pt>
                <c:pt idx="21150" formatCode="General">
                  <c:v>42.3</c:v>
                </c:pt>
                <c:pt idx="21151" formatCode="General">
                  <c:v>42.302</c:v>
                </c:pt>
                <c:pt idx="21152" formatCode="General">
                  <c:v>42.304000000000002</c:v>
                </c:pt>
                <c:pt idx="21153" formatCode="General">
                  <c:v>42.305999999999997</c:v>
                </c:pt>
                <c:pt idx="21154" formatCode="General">
                  <c:v>42.308</c:v>
                </c:pt>
                <c:pt idx="21155" formatCode="General">
                  <c:v>42.31</c:v>
                </c:pt>
                <c:pt idx="21156" formatCode="General">
                  <c:v>42.311999999999998</c:v>
                </c:pt>
                <c:pt idx="21157" formatCode="General">
                  <c:v>42.314</c:v>
                </c:pt>
                <c:pt idx="21158" formatCode="General">
                  <c:v>42.316000000000003</c:v>
                </c:pt>
                <c:pt idx="21159" formatCode="General">
                  <c:v>42.317999999999998</c:v>
                </c:pt>
                <c:pt idx="21160" formatCode="General">
                  <c:v>42.32</c:v>
                </c:pt>
                <c:pt idx="21161" formatCode="General">
                  <c:v>42.322000000000003</c:v>
                </c:pt>
                <c:pt idx="21162" formatCode="General">
                  <c:v>42.323999999999998</c:v>
                </c:pt>
                <c:pt idx="21163" formatCode="General">
                  <c:v>42.326000000000001</c:v>
                </c:pt>
                <c:pt idx="21164" formatCode="General">
                  <c:v>42.328000000000003</c:v>
                </c:pt>
                <c:pt idx="21165" formatCode="General">
                  <c:v>42.33</c:v>
                </c:pt>
                <c:pt idx="21166" formatCode="General">
                  <c:v>42.332000000000001</c:v>
                </c:pt>
                <c:pt idx="21167" formatCode="General">
                  <c:v>42.334000000000003</c:v>
                </c:pt>
                <c:pt idx="21168" formatCode="General">
                  <c:v>42.335999999999999</c:v>
                </c:pt>
                <c:pt idx="21169" formatCode="General">
                  <c:v>42.338000000000001</c:v>
                </c:pt>
                <c:pt idx="21170" formatCode="General">
                  <c:v>42.34</c:v>
                </c:pt>
                <c:pt idx="21171" formatCode="General">
                  <c:v>42.341999999999999</c:v>
                </c:pt>
                <c:pt idx="21172" formatCode="General">
                  <c:v>42.344000000000001</c:v>
                </c:pt>
                <c:pt idx="21173" formatCode="General">
                  <c:v>42.345999999999997</c:v>
                </c:pt>
                <c:pt idx="21174" formatCode="General">
                  <c:v>42.347999999999999</c:v>
                </c:pt>
                <c:pt idx="21175" formatCode="General">
                  <c:v>42.35</c:v>
                </c:pt>
                <c:pt idx="21176" formatCode="General">
                  <c:v>42.351999999999997</c:v>
                </c:pt>
                <c:pt idx="21177" formatCode="General">
                  <c:v>42.353999999999999</c:v>
                </c:pt>
                <c:pt idx="21178" formatCode="General">
                  <c:v>42.356000000000002</c:v>
                </c:pt>
                <c:pt idx="21179" formatCode="General">
                  <c:v>42.357999999999997</c:v>
                </c:pt>
                <c:pt idx="21180" formatCode="General">
                  <c:v>42.36</c:v>
                </c:pt>
                <c:pt idx="21181" formatCode="General">
                  <c:v>42.362000000000002</c:v>
                </c:pt>
                <c:pt idx="21182" formatCode="General">
                  <c:v>42.363999999999997</c:v>
                </c:pt>
                <c:pt idx="21183" formatCode="General">
                  <c:v>42.366</c:v>
                </c:pt>
                <c:pt idx="21184" formatCode="General">
                  <c:v>42.368000000000002</c:v>
                </c:pt>
                <c:pt idx="21185" formatCode="General">
                  <c:v>42.37</c:v>
                </c:pt>
                <c:pt idx="21186" formatCode="General">
                  <c:v>42.372</c:v>
                </c:pt>
                <c:pt idx="21187" formatCode="General">
                  <c:v>42.374000000000002</c:v>
                </c:pt>
                <c:pt idx="21188" formatCode="General">
                  <c:v>42.375999999999998</c:v>
                </c:pt>
                <c:pt idx="21189" formatCode="General">
                  <c:v>42.378</c:v>
                </c:pt>
                <c:pt idx="21190" formatCode="General">
                  <c:v>42.38</c:v>
                </c:pt>
                <c:pt idx="21191" formatCode="General">
                  <c:v>42.381999999999998</c:v>
                </c:pt>
                <c:pt idx="21192" formatCode="General">
                  <c:v>42.384</c:v>
                </c:pt>
                <c:pt idx="21193" formatCode="General">
                  <c:v>42.386000000000003</c:v>
                </c:pt>
                <c:pt idx="21194" formatCode="General">
                  <c:v>42.387999999999998</c:v>
                </c:pt>
                <c:pt idx="21195" formatCode="General">
                  <c:v>42.39</c:v>
                </c:pt>
                <c:pt idx="21196" formatCode="General">
                  <c:v>42.392000000000003</c:v>
                </c:pt>
                <c:pt idx="21197" formatCode="General">
                  <c:v>42.393999999999998</c:v>
                </c:pt>
                <c:pt idx="21198" formatCode="General">
                  <c:v>42.396000000000001</c:v>
                </c:pt>
                <c:pt idx="21199" formatCode="General">
                  <c:v>42.398000000000003</c:v>
                </c:pt>
                <c:pt idx="21200" formatCode="General">
                  <c:v>42.4</c:v>
                </c:pt>
                <c:pt idx="21201" formatCode="General">
                  <c:v>42.402000000000001</c:v>
                </c:pt>
                <c:pt idx="21202" formatCode="General">
                  <c:v>42.404000000000003</c:v>
                </c:pt>
                <c:pt idx="21203" formatCode="General">
                  <c:v>42.405999999999999</c:v>
                </c:pt>
                <c:pt idx="21204" formatCode="General">
                  <c:v>42.408000000000001</c:v>
                </c:pt>
                <c:pt idx="21205" formatCode="General">
                  <c:v>42.41</c:v>
                </c:pt>
                <c:pt idx="21206" formatCode="General">
                  <c:v>42.411999999999999</c:v>
                </c:pt>
                <c:pt idx="21207" formatCode="General">
                  <c:v>42.414000000000001</c:v>
                </c:pt>
                <c:pt idx="21208" formatCode="General">
                  <c:v>42.415999999999997</c:v>
                </c:pt>
                <c:pt idx="21209" formatCode="General">
                  <c:v>42.417999999999999</c:v>
                </c:pt>
                <c:pt idx="21210" formatCode="General">
                  <c:v>42.42</c:v>
                </c:pt>
                <c:pt idx="21211" formatCode="General">
                  <c:v>42.421999999999997</c:v>
                </c:pt>
                <c:pt idx="21212" formatCode="General">
                  <c:v>42.423999999999999</c:v>
                </c:pt>
                <c:pt idx="21213" formatCode="General">
                  <c:v>42.426000000000002</c:v>
                </c:pt>
                <c:pt idx="21214" formatCode="General">
                  <c:v>42.427999999999997</c:v>
                </c:pt>
                <c:pt idx="21215" formatCode="General">
                  <c:v>42.43</c:v>
                </c:pt>
                <c:pt idx="21216" formatCode="General">
                  <c:v>42.432000000000002</c:v>
                </c:pt>
                <c:pt idx="21217" formatCode="General">
                  <c:v>42.433999999999997</c:v>
                </c:pt>
                <c:pt idx="21218" formatCode="General">
                  <c:v>42.436</c:v>
                </c:pt>
                <c:pt idx="21219" formatCode="General">
                  <c:v>42.438000000000002</c:v>
                </c:pt>
                <c:pt idx="21220" formatCode="General">
                  <c:v>42.44</c:v>
                </c:pt>
                <c:pt idx="21221" formatCode="General">
                  <c:v>42.442</c:v>
                </c:pt>
                <c:pt idx="21222" formatCode="General">
                  <c:v>42.444000000000003</c:v>
                </c:pt>
                <c:pt idx="21223" formatCode="General">
                  <c:v>42.445999999999998</c:v>
                </c:pt>
                <c:pt idx="21224" formatCode="General">
                  <c:v>42.448</c:v>
                </c:pt>
                <c:pt idx="21225" formatCode="General">
                  <c:v>42.45</c:v>
                </c:pt>
                <c:pt idx="21226" formatCode="General">
                  <c:v>42.451999999999998</c:v>
                </c:pt>
                <c:pt idx="21227" formatCode="General">
                  <c:v>42.454000000000001</c:v>
                </c:pt>
                <c:pt idx="21228" formatCode="General">
                  <c:v>42.456000000000003</c:v>
                </c:pt>
                <c:pt idx="21229" formatCode="General">
                  <c:v>42.457999999999998</c:v>
                </c:pt>
                <c:pt idx="21230" formatCode="General">
                  <c:v>42.46</c:v>
                </c:pt>
                <c:pt idx="21231" formatCode="General">
                  <c:v>42.462000000000003</c:v>
                </c:pt>
                <c:pt idx="21232" formatCode="General">
                  <c:v>42.463999999999999</c:v>
                </c:pt>
                <c:pt idx="21233" formatCode="General">
                  <c:v>42.466000000000001</c:v>
                </c:pt>
                <c:pt idx="21234" formatCode="General">
                  <c:v>42.468000000000004</c:v>
                </c:pt>
                <c:pt idx="21235" formatCode="General">
                  <c:v>42.47</c:v>
                </c:pt>
                <c:pt idx="21236" formatCode="General">
                  <c:v>42.472000000000001</c:v>
                </c:pt>
                <c:pt idx="21237" formatCode="General">
                  <c:v>42.473999999999997</c:v>
                </c:pt>
                <c:pt idx="21238" formatCode="General">
                  <c:v>42.475999999999999</c:v>
                </c:pt>
                <c:pt idx="21239" formatCode="General">
                  <c:v>42.478000000000002</c:v>
                </c:pt>
                <c:pt idx="21240" formatCode="General">
                  <c:v>42.48</c:v>
                </c:pt>
                <c:pt idx="21241" formatCode="General">
                  <c:v>42.481999999999999</c:v>
                </c:pt>
                <c:pt idx="21242" formatCode="General">
                  <c:v>42.484000000000002</c:v>
                </c:pt>
                <c:pt idx="21243" formatCode="General">
                  <c:v>42.485999999999997</c:v>
                </c:pt>
                <c:pt idx="21244" formatCode="General">
                  <c:v>42.488</c:v>
                </c:pt>
                <c:pt idx="21245" formatCode="General">
                  <c:v>42.49</c:v>
                </c:pt>
                <c:pt idx="21246" formatCode="General">
                  <c:v>42.491999999999997</c:v>
                </c:pt>
                <c:pt idx="21247" formatCode="General">
                  <c:v>42.494</c:v>
                </c:pt>
                <c:pt idx="21248" formatCode="General">
                  <c:v>42.496000000000002</c:v>
                </c:pt>
                <c:pt idx="21249" formatCode="General">
                  <c:v>42.497999999999998</c:v>
                </c:pt>
                <c:pt idx="21250" formatCode="General">
                  <c:v>42.5</c:v>
                </c:pt>
                <c:pt idx="21251" formatCode="General">
                  <c:v>42.502000000000002</c:v>
                </c:pt>
                <c:pt idx="21252" formatCode="General">
                  <c:v>42.503999999999998</c:v>
                </c:pt>
                <c:pt idx="21253" formatCode="General">
                  <c:v>42.506</c:v>
                </c:pt>
                <c:pt idx="21254" formatCode="General">
                  <c:v>42.508000000000003</c:v>
                </c:pt>
                <c:pt idx="21255" formatCode="General">
                  <c:v>42.51</c:v>
                </c:pt>
                <c:pt idx="21256" formatCode="General">
                  <c:v>42.512</c:v>
                </c:pt>
                <c:pt idx="21257" formatCode="General">
                  <c:v>42.514000000000003</c:v>
                </c:pt>
                <c:pt idx="21258" formatCode="General">
                  <c:v>42.515999999999998</c:v>
                </c:pt>
                <c:pt idx="21259" formatCode="General">
                  <c:v>42.518000000000001</c:v>
                </c:pt>
                <c:pt idx="21260" formatCode="General">
                  <c:v>42.52</c:v>
                </c:pt>
                <c:pt idx="21261" formatCode="General">
                  <c:v>42.521999999999998</c:v>
                </c:pt>
                <c:pt idx="21262" formatCode="General">
                  <c:v>42.524000000000001</c:v>
                </c:pt>
                <c:pt idx="21263" formatCode="General">
                  <c:v>42.526000000000003</c:v>
                </c:pt>
                <c:pt idx="21264" formatCode="General">
                  <c:v>42.527999999999999</c:v>
                </c:pt>
                <c:pt idx="21265" formatCode="General">
                  <c:v>42.53</c:v>
                </c:pt>
                <c:pt idx="21266" formatCode="General">
                  <c:v>42.531999999999996</c:v>
                </c:pt>
                <c:pt idx="21267" formatCode="General">
                  <c:v>42.533999999999999</c:v>
                </c:pt>
                <c:pt idx="21268" formatCode="General">
                  <c:v>42.536000000000001</c:v>
                </c:pt>
                <c:pt idx="21269" formatCode="General">
                  <c:v>42.537999999999997</c:v>
                </c:pt>
                <c:pt idx="21270" formatCode="General">
                  <c:v>42.54</c:v>
                </c:pt>
                <c:pt idx="21271" formatCode="General">
                  <c:v>42.542000000000002</c:v>
                </c:pt>
                <c:pt idx="21272" formatCode="General">
                  <c:v>42.543999999999997</c:v>
                </c:pt>
                <c:pt idx="21273" formatCode="General">
                  <c:v>42.545999999999999</c:v>
                </c:pt>
                <c:pt idx="21274" formatCode="General">
                  <c:v>42.548000000000002</c:v>
                </c:pt>
                <c:pt idx="21275" formatCode="General">
                  <c:v>42.55</c:v>
                </c:pt>
                <c:pt idx="21276" formatCode="General">
                  <c:v>42.552</c:v>
                </c:pt>
                <c:pt idx="21277" formatCode="General">
                  <c:v>42.554000000000002</c:v>
                </c:pt>
                <c:pt idx="21278" formatCode="General">
                  <c:v>42.555999999999997</c:v>
                </c:pt>
                <c:pt idx="21279" formatCode="General">
                  <c:v>42.558</c:v>
                </c:pt>
                <c:pt idx="21280" formatCode="General">
                  <c:v>42.56</c:v>
                </c:pt>
                <c:pt idx="21281" formatCode="General">
                  <c:v>42.561999999999998</c:v>
                </c:pt>
                <c:pt idx="21282" formatCode="General">
                  <c:v>42.564</c:v>
                </c:pt>
                <c:pt idx="21283" formatCode="General">
                  <c:v>42.566000000000003</c:v>
                </c:pt>
                <c:pt idx="21284" formatCode="General">
                  <c:v>42.567999999999998</c:v>
                </c:pt>
                <c:pt idx="21285" formatCode="General">
                  <c:v>42.57</c:v>
                </c:pt>
                <c:pt idx="21286" formatCode="General">
                  <c:v>42.572000000000003</c:v>
                </c:pt>
                <c:pt idx="21287" formatCode="General">
                  <c:v>42.573999999999998</c:v>
                </c:pt>
                <c:pt idx="21288" formatCode="General">
                  <c:v>42.576000000000001</c:v>
                </c:pt>
                <c:pt idx="21289" formatCode="General">
                  <c:v>42.578000000000003</c:v>
                </c:pt>
                <c:pt idx="21290" formatCode="General">
                  <c:v>42.58</c:v>
                </c:pt>
                <c:pt idx="21291" formatCode="General">
                  <c:v>42.582000000000001</c:v>
                </c:pt>
                <c:pt idx="21292" formatCode="General">
                  <c:v>42.584000000000003</c:v>
                </c:pt>
                <c:pt idx="21293" formatCode="General">
                  <c:v>42.585999999999999</c:v>
                </c:pt>
                <c:pt idx="21294" formatCode="General">
                  <c:v>42.588000000000001</c:v>
                </c:pt>
                <c:pt idx="21295" formatCode="General">
                  <c:v>42.59</c:v>
                </c:pt>
                <c:pt idx="21296" formatCode="General">
                  <c:v>42.591999999999999</c:v>
                </c:pt>
                <c:pt idx="21297" formatCode="General">
                  <c:v>42.594000000000001</c:v>
                </c:pt>
                <c:pt idx="21298" formatCode="General">
                  <c:v>42.595999999999997</c:v>
                </c:pt>
                <c:pt idx="21299" formatCode="General">
                  <c:v>42.597999999999999</c:v>
                </c:pt>
                <c:pt idx="21300" formatCode="General">
                  <c:v>42.6</c:v>
                </c:pt>
                <c:pt idx="21301" formatCode="General">
                  <c:v>42.601999999999997</c:v>
                </c:pt>
                <c:pt idx="21302" formatCode="General">
                  <c:v>42.603999999999999</c:v>
                </c:pt>
                <c:pt idx="21303" formatCode="General">
                  <c:v>42.606000000000002</c:v>
                </c:pt>
                <c:pt idx="21304" formatCode="General">
                  <c:v>42.607999999999997</c:v>
                </c:pt>
                <c:pt idx="21305" formatCode="General">
                  <c:v>42.61</c:v>
                </c:pt>
                <c:pt idx="21306" formatCode="General">
                  <c:v>42.612000000000002</c:v>
                </c:pt>
                <c:pt idx="21307" formatCode="General">
                  <c:v>42.613999999999997</c:v>
                </c:pt>
                <c:pt idx="21308" formatCode="General">
                  <c:v>42.616</c:v>
                </c:pt>
                <c:pt idx="21309" formatCode="General">
                  <c:v>42.618000000000002</c:v>
                </c:pt>
                <c:pt idx="21310" formatCode="General">
                  <c:v>42.62</c:v>
                </c:pt>
                <c:pt idx="21311" formatCode="General">
                  <c:v>42.622</c:v>
                </c:pt>
                <c:pt idx="21312" formatCode="General">
                  <c:v>42.624000000000002</c:v>
                </c:pt>
                <c:pt idx="21313" formatCode="General">
                  <c:v>42.625999999999998</c:v>
                </c:pt>
                <c:pt idx="21314" formatCode="General">
                  <c:v>42.628</c:v>
                </c:pt>
                <c:pt idx="21315" formatCode="General">
                  <c:v>42.63</c:v>
                </c:pt>
                <c:pt idx="21316" formatCode="General">
                  <c:v>42.631999999999998</c:v>
                </c:pt>
                <c:pt idx="21317" formatCode="General">
                  <c:v>42.634</c:v>
                </c:pt>
                <c:pt idx="21318" formatCode="General">
                  <c:v>42.636000000000003</c:v>
                </c:pt>
                <c:pt idx="21319" formatCode="General">
                  <c:v>42.637999999999998</c:v>
                </c:pt>
                <c:pt idx="21320" formatCode="General">
                  <c:v>42.64</c:v>
                </c:pt>
                <c:pt idx="21321" formatCode="General">
                  <c:v>42.642000000000003</c:v>
                </c:pt>
                <c:pt idx="21322" formatCode="General">
                  <c:v>42.643999999999998</c:v>
                </c:pt>
                <c:pt idx="21323" formatCode="General">
                  <c:v>42.646000000000001</c:v>
                </c:pt>
                <c:pt idx="21324" formatCode="General">
                  <c:v>42.648000000000003</c:v>
                </c:pt>
                <c:pt idx="21325" formatCode="General">
                  <c:v>42.65</c:v>
                </c:pt>
                <c:pt idx="21326" formatCode="General">
                  <c:v>42.652000000000001</c:v>
                </c:pt>
                <c:pt idx="21327" formatCode="General">
                  <c:v>42.654000000000003</c:v>
                </c:pt>
                <c:pt idx="21328" formatCode="General">
                  <c:v>42.655999999999999</c:v>
                </c:pt>
                <c:pt idx="21329" formatCode="General">
                  <c:v>42.658000000000001</c:v>
                </c:pt>
                <c:pt idx="21330" formatCode="General">
                  <c:v>42.66</c:v>
                </c:pt>
                <c:pt idx="21331" formatCode="General">
                  <c:v>42.661999999999999</c:v>
                </c:pt>
                <c:pt idx="21332" formatCode="General">
                  <c:v>42.664000000000001</c:v>
                </c:pt>
                <c:pt idx="21333" formatCode="General">
                  <c:v>42.665999999999997</c:v>
                </c:pt>
                <c:pt idx="21334" formatCode="General">
                  <c:v>42.667999999999999</c:v>
                </c:pt>
                <c:pt idx="21335" formatCode="General">
                  <c:v>42.67</c:v>
                </c:pt>
                <c:pt idx="21336" formatCode="General">
                  <c:v>42.671999999999997</c:v>
                </c:pt>
                <c:pt idx="21337" formatCode="General">
                  <c:v>42.673999999999999</c:v>
                </c:pt>
                <c:pt idx="21338" formatCode="General">
                  <c:v>42.676000000000002</c:v>
                </c:pt>
                <c:pt idx="21339" formatCode="General">
                  <c:v>42.677999999999997</c:v>
                </c:pt>
                <c:pt idx="21340" formatCode="General">
                  <c:v>42.68</c:v>
                </c:pt>
                <c:pt idx="21341" formatCode="General">
                  <c:v>42.682000000000002</c:v>
                </c:pt>
                <c:pt idx="21342" formatCode="General">
                  <c:v>42.683999999999997</c:v>
                </c:pt>
                <c:pt idx="21343" formatCode="General">
                  <c:v>42.686</c:v>
                </c:pt>
                <c:pt idx="21344" formatCode="General">
                  <c:v>42.688000000000002</c:v>
                </c:pt>
                <c:pt idx="21345" formatCode="General">
                  <c:v>42.69</c:v>
                </c:pt>
                <c:pt idx="21346" formatCode="General">
                  <c:v>42.692</c:v>
                </c:pt>
                <c:pt idx="21347" formatCode="General">
                  <c:v>42.694000000000003</c:v>
                </c:pt>
                <c:pt idx="21348" formatCode="General">
                  <c:v>42.695999999999998</c:v>
                </c:pt>
                <c:pt idx="21349" formatCode="General">
                  <c:v>42.698</c:v>
                </c:pt>
                <c:pt idx="21350" formatCode="General">
                  <c:v>42.7</c:v>
                </c:pt>
                <c:pt idx="21351" formatCode="General">
                  <c:v>42.701999999999998</c:v>
                </c:pt>
                <c:pt idx="21352" formatCode="General">
                  <c:v>42.704000000000001</c:v>
                </c:pt>
                <c:pt idx="21353" formatCode="General">
                  <c:v>42.706000000000003</c:v>
                </c:pt>
                <c:pt idx="21354" formatCode="General">
                  <c:v>42.707999999999998</c:v>
                </c:pt>
                <c:pt idx="21355" formatCode="General">
                  <c:v>42.71</c:v>
                </c:pt>
                <c:pt idx="21356" formatCode="General">
                  <c:v>42.712000000000003</c:v>
                </c:pt>
                <c:pt idx="21357" formatCode="General">
                  <c:v>42.713999999999999</c:v>
                </c:pt>
                <c:pt idx="21358" formatCode="General">
                  <c:v>42.716000000000001</c:v>
                </c:pt>
                <c:pt idx="21359" formatCode="General">
                  <c:v>42.718000000000004</c:v>
                </c:pt>
                <c:pt idx="21360" formatCode="General">
                  <c:v>42.72</c:v>
                </c:pt>
                <c:pt idx="21361" formatCode="General">
                  <c:v>42.722000000000001</c:v>
                </c:pt>
                <c:pt idx="21362" formatCode="General">
                  <c:v>42.723999999999997</c:v>
                </c:pt>
                <c:pt idx="21363" formatCode="General">
                  <c:v>42.725999999999999</c:v>
                </c:pt>
                <c:pt idx="21364" formatCode="General">
                  <c:v>42.728000000000002</c:v>
                </c:pt>
                <c:pt idx="21365" formatCode="General">
                  <c:v>42.73</c:v>
                </c:pt>
                <c:pt idx="21366" formatCode="General">
                  <c:v>42.731999999999999</c:v>
                </c:pt>
                <c:pt idx="21367" formatCode="General">
                  <c:v>42.734000000000002</c:v>
                </c:pt>
                <c:pt idx="21368" formatCode="General">
                  <c:v>42.735999999999997</c:v>
                </c:pt>
                <c:pt idx="21369" formatCode="General">
                  <c:v>42.738</c:v>
                </c:pt>
                <c:pt idx="21370" formatCode="General">
                  <c:v>42.74</c:v>
                </c:pt>
                <c:pt idx="21371" formatCode="General">
                  <c:v>42.741999999999997</c:v>
                </c:pt>
                <c:pt idx="21372" formatCode="General">
                  <c:v>42.744</c:v>
                </c:pt>
                <c:pt idx="21373" formatCode="General">
                  <c:v>42.746000000000002</c:v>
                </c:pt>
                <c:pt idx="21374" formatCode="General">
                  <c:v>42.747999999999998</c:v>
                </c:pt>
                <c:pt idx="21375" formatCode="General">
                  <c:v>42.75</c:v>
                </c:pt>
                <c:pt idx="21376" formatCode="General">
                  <c:v>42.752000000000002</c:v>
                </c:pt>
                <c:pt idx="21377" formatCode="General">
                  <c:v>42.753999999999998</c:v>
                </c:pt>
                <c:pt idx="21378" formatCode="General">
                  <c:v>42.756</c:v>
                </c:pt>
                <c:pt idx="21379" formatCode="General">
                  <c:v>42.758000000000003</c:v>
                </c:pt>
                <c:pt idx="21380" formatCode="General">
                  <c:v>42.76</c:v>
                </c:pt>
                <c:pt idx="21381" formatCode="General">
                  <c:v>42.762</c:v>
                </c:pt>
                <c:pt idx="21382" formatCode="General">
                  <c:v>42.764000000000003</c:v>
                </c:pt>
                <c:pt idx="21383" formatCode="General">
                  <c:v>42.765999999999998</c:v>
                </c:pt>
                <c:pt idx="21384" formatCode="General">
                  <c:v>42.768000000000001</c:v>
                </c:pt>
                <c:pt idx="21385" formatCode="General">
                  <c:v>42.77</c:v>
                </c:pt>
                <c:pt idx="21386" formatCode="General">
                  <c:v>42.771999999999998</c:v>
                </c:pt>
                <c:pt idx="21387" formatCode="General">
                  <c:v>42.774000000000001</c:v>
                </c:pt>
                <c:pt idx="21388" formatCode="General">
                  <c:v>42.776000000000003</c:v>
                </c:pt>
                <c:pt idx="21389" formatCode="General">
                  <c:v>42.777999999999999</c:v>
                </c:pt>
                <c:pt idx="21390" formatCode="General">
                  <c:v>42.78</c:v>
                </c:pt>
                <c:pt idx="21391" formatCode="General">
                  <c:v>42.781999999999996</c:v>
                </c:pt>
                <c:pt idx="21392" formatCode="General">
                  <c:v>42.783999999999999</c:v>
                </c:pt>
                <c:pt idx="21393" formatCode="General">
                  <c:v>42.786000000000001</c:v>
                </c:pt>
                <c:pt idx="21394" formatCode="General">
                  <c:v>42.787999999999997</c:v>
                </c:pt>
                <c:pt idx="21395" formatCode="General">
                  <c:v>42.79</c:v>
                </c:pt>
                <c:pt idx="21396" formatCode="General">
                  <c:v>42.792000000000002</c:v>
                </c:pt>
                <c:pt idx="21397" formatCode="General">
                  <c:v>42.793999999999997</c:v>
                </c:pt>
                <c:pt idx="21398" formatCode="General">
                  <c:v>42.795999999999999</c:v>
                </c:pt>
                <c:pt idx="21399" formatCode="General">
                  <c:v>42.798000000000002</c:v>
                </c:pt>
                <c:pt idx="21400" formatCode="General">
                  <c:v>42.8</c:v>
                </c:pt>
                <c:pt idx="21401" formatCode="General">
                  <c:v>42.802</c:v>
                </c:pt>
                <c:pt idx="21402" formatCode="General">
                  <c:v>42.804000000000002</c:v>
                </c:pt>
                <c:pt idx="21403" formatCode="General">
                  <c:v>42.805999999999997</c:v>
                </c:pt>
                <c:pt idx="21404" formatCode="General">
                  <c:v>42.808</c:v>
                </c:pt>
                <c:pt idx="21405" formatCode="General">
                  <c:v>42.81</c:v>
                </c:pt>
                <c:pt idx="21406" formatCode="General">
                  <c:v>42.811999999999998</c:v>
                </c:pt>
                <c:pt idx="21407" formatCode="General">
                  <c:v>42.814</c:v>
                </c:pt>
                <c:pt idx="21408" formatCode="General">
                  <c:v>42.816000000000003</c:v>
                </c:pt>
                <c:pt idx="21409" formatCode="General">
                  <c:v>42.817999999999998</c:v>
                </c:pt>
                <c:pt idx="21410" formatCode="General">
                  <c:v>42.82</c:v>
                </c:pt>
                <c:pt idx="21411" formatCode="General">
                  <c:v>42.822000000000003</c:v>
                </c:pt>
                <c:pt idx="21412" formatCode="General">
                  <c:v>42.823999999999998</c:v>
                </c:pt>
                <c:pt idx="21413" formatCode="General">
                  <c:v>42.826000000000001</c:v>
                </c:pt>
                <c:pt idx="21414" formatCode="General">
                  <c:v>42.828000000000003</c:v>
                </c:pt>
                <c:pt idx="21415" formatCode="General">
                  <c:v>42.83</c:v>
                </c:pt>
                <c:pt idx="21416" formatCode="General">
                  <c:v>42.832000000000001</c:v>
                </c:pt>
                <c:pt idx="21417" formatCode="General">
                  <c:v>42.834000000000003</c:v>
                </c:pt>
                <c:pt idx="21418" formatCode="General">
                  <c:v>42.835999999999999</c:v>
                </c:pt>
                <c:pt idx="21419" formatCode="General">
                  <c:v>42.838000000000001</c:v>
                </c:pt>
                <c:pt idx="21420" formatCode="General">
                  <c:v>42.84</c:v>
                </c:pt>
                <c:pt idx="21421" formatCode="General">
                  <c:v>42.841999999999999</c:v>
                </c:pt>
                <c:pt idx="21422" formatCode="General">
                  <c:v>42.844000000000001</c:v>
                </c:pt>
                <c:pt idx="21423" formatCode="General">
                  <c:v>42.845999999999997</c:v>
                </c:pt>
                <c:pt idx="21424" formatCode="General">
                  <c:v>42.847999999999999</c:v>
                </c:pt>
                <c:pt idx="21425" formatCode="General">
                  <c:v>42.85</c:v>
                </c:pt>
                <c:pt idx="21426" formatCode="General">
                  <c:v>42.851999999999997</c:v>
                </c:pt>
                <c:pt idx="21427" formatCode="General">
                  <c:v>42.853999999999999</c:v>
                </c:pt>
                <c:pt idx="21428" formatCode="General">
                  <c:v>42.856000000000002</c:v>
                </c:pt>
                <c:pt idx="21429" formatCode="General">
                  <c:v>42.857999999999997</c:v>
                </c:pt>
                <c:pt idx="21430" formatCode="General">
                  <c:v>42.86</c:v>
                </c:pt>
                <c:pt idx="21431" formatCode="General">
                  <c:v>42.862000000000002</c:v>
                </c:pt>
                <c:pt idx="21432" formatCode="General">
                  <c:v>42.863999999999997</c:v>
                </c:pt>
                <c:pt idx="21433" formatCode="General">
                  <c:v>42.866</c:v>
                </c:pt>
                <c:pt idx="21434" formatCode="General">
                  <c:v>42.868000000000002</c:v>
                </c:pt>
                <c:pt idx="21435" formatCode="General">
                  <c:v>42.87</c:v>
                </c:pt>
                <c:pt idx="21436" formatCode="General">
                  <c:v>42.872</c:v>
                </c:pt>
                <c:pt idx="21437" formatCode="General">
                  <c:v>42.874000000000002</c:v>
                </c:pt>
                <c:pt idx="21438" formatCode="General">
                  <c:v>42.875999999999998</c:v>
                </c:pt>
                <c:pt idx="21439" formatCode="General">
                  <c:v>42.878</c:v>
                </c:pt>
                <c:pt idx="21440" formatCode="General">
                  <c:v>42.88</c:v>
                </c:pt>
                <c:pt idx="21441" formatCode="General">
                  <c:v>42.881999999999998</c:v>
                </c:pt>
                <c:pt idx="21442" formatCode="General">
                  <c:v>42.884</c:v>
                </c:pt>
                <c:pt idx="21443" formatCode="General">
                  <c:v>42.886000000000003</c:v>
                </c:pt>
                <c:pt idx="21444" formatCode="General">
                  <c:v>42.887999999999998</c:v>
                </c:pt>
                <c:pt idx="21445" formatCode="General">
                  <c:v>42.89</c:v>
                </c:pt>
                <c:pt idx="21446" formatCode="General">
                  <c:v>42.892000000000003</c:v>
                </c:pt>
                <c:pt idx="21447" formatCode="General">
                  <c:v>42.893999999999998</c:v>
                </c:pt>
                <c:pt idx="21448" formatCode="General">
                  <c:v>42.896000000000001</c:v>
                </c:pt>
                <c:pt idx="21449" formatCode="General">
                  <c:v>42.898000000000003</c:v>
                </c:pt>
                <c:pt idx="21450" formatCode="General">
                  <c:v>42.9</c:v>
                </c:pt>
                <c:pt idx="21451" formatCode="General">
                  <c:v>42.902000000000001</c:v>
                </c:pt>
                <c:pt idx="21452" formatCode="General">
                  <c:v>42.904000000000003</c:v>
                </c:pt>
                <c:pt idx="21453" formatCode="General">
                  <c:v>42.905999999999999</c:v>
                </c:pt>
                <c:pt idx="21454" formatCode="General">
                  <c:v>42.908000000000001</c:v>
                </c:pt>
                <c:pt idx="21455" formatCode="General">
                  <c:v>42.91</c:v>
                </c:pt>
                <c:pt idx="21456" formatCode="General">
                  <c:v>42.911999999999999</c:v>
                </c:pt>
                <c:pt idx="21457" formatCode="General">
                  <c:v>42.914000000000001</c:v>
                </c:pt>
                <c:pt idx="21458" formatCode="General">
                  <c:v>42.915999999999997</c:v>
                </c:pt>
                <c:pt idx="21459" formatCode="General">
                  <c:v>42.917999999999999</c:v>
                </c:pt>
                <c:pt idx="21460" formatCode="General">
                  <c:v>42.92</c:v>
                </c:pt>
                <c:pt idx="21461" formatCode="General">
                  <c:v>42.921999999999997</c:v>
                </c:pt>
                <c:pt idx="21462" formatCode="General">
                  <c:v>42.923999999999999</c:v>
                </c:pt>
                <c:pt idx="21463" formatCode="General">
                  <c:v>42.926000000000002</c:v>
                </c:pt>
                <c:pt idx="21464" formatCode="General">
                  <c:v>42.927999999999997</c:v>
                </c:pt>
                <c:pt idx="21465" formatCode="General">
                  <c:v>42.93</c:v>
                </c:pt>
                <c:pt idx="21466" formatCode="General">
                  <c:v>42.932000000000002</c:v>
                </c:pt>
                <c:pt idx="21467" formatCode="General">
                  <c:v>42.933999999999997</c:v>
                </c:pt>
                <c:pt idx="21468" formatCode="General">
                  <c:v>42.936</c:v>
                </c:pt>
                <c:pt idx="21469" formatCode="General">
                  <c:v>42.938000000000002</c:v>
                </c:pt>
                <c:pt idx="21470" formatCode="General">
                  <c:v>42.94</c:v>
                </c:pt>
                <c:pt idx="21471" formatCode="General">
                  <c:v>42.942</c:v>
                </c:pt>
                <c:pt idx="21472" formatCode="General">
                  <c:v>42.944000000000003</c:v>
                </c:pt>
                <c:pt idx="21473" formatCode="General">
                  <c:v>42.945999999999998</c:v>
                </c:pt>
                <c:pt idx="21474" formatCode="General">
                  <c:v>42.948</c:v>
                </c:pt>
                <c:pt idx="21475" formatCode="General">
                  <c:v>42.95</c:v>
                </c:pt>
                <c:pt idx="21476" formatCode="General">
                  <c:v>42.951999999999998</c:v>
                </c:pt>
                <c:pt idx="21477" formatCode="General">
                  <c:v>42.954000000000001</c:v>
                </c:pt>
                <c:pt idx="21478" formatCode="General">
                  <c:v>42.956000000000003</c:v>
                </c:pt>
                <c:pt idx="21479" formatCode="General">
                  <c:v>42.957999999999998</c:v>
                </c:pt>
                <c:pt idx="21480" formatCode="General">
                  <c:v>42.96</c:v>
                </c:pt>
                <c:pt idx="21481" formatCode="General">
                  <c:v>42.962000000000003</c:v>
                </c:pt>
                <c:pt idx="21482" formatCode="General">
                  <c:v>42.963999999999999</c:v>
                </c:pt>
                <c:pt idx="21483" formatCode="General">
                  <c:v>42.966000000000001</c:v>
                </c:pt>
                <c:pt idx="21484" formatCode="General">
                  <c:v>42.968000000000004</c:v>
                </c:pt>
                <c:pt idx="21485" formatCode="General">
                  <c:v>42.97</c:v>
                </c:pt>
                <c:pt idx="21486" formatCode="General">
                  <c:v>42.972000000000001</c:v>
                </c:pt>
                <c:pt idx="21487" formatCode="General">
                  <c:v>42.973999999999997</c:v>
                </c:pt>
                <c:pt idx="21488" formatCode="General">
                  <c:v>42.975999999999999</c:v>
                </c:pt>
                <c:pt idx="21489" formatCode="General">
                  <c:v>42.978000000000002</c:v>
                </c:pt>
                <c:pt idx="21490" formatCode="General">
                  <c:v>42.98</c:v>
                </c:pt>
                <c:pt idx="21491" formatCode="General">
                  <c:v>42.981999999999999</c:v>
                </c:pt>
                <c:pt idx="21492" formatCode="General">
                  <c:v>42.984000000000002</c:v>
                </c:pt>
                <c:pt idx="21493" formatCode="General">
                  <c:v>42.985999999999997</c:v>
                </c:pt>
                <c:pt idx="21494" formatCode="General">
                  <c:v>42.988</c:v>
                </c:pt>
                <c:pt idx="21495" formatCode="General">
                  <c:v>42.99</c:v>
                </c:pt>
                <c:pt idx="21496" formatCode="General">
                  <c:v>42.991999999999997</c:v>
                </c:pt>
                <c:pt idx="21497" formatCode="General">
                  <c:v>42.994</c:v>
                </c:pt>
                <c:pt idx="21498" formatCode="General">
                  <c:v>42.996000000000002</c:v>
                </c:pt>
                <c:pt idx="21499" formatCode="General">
                  <c:v>42.997999999999998</c:v>
                </c:pt>
                <c:pt idx="21500" formatCode="General">
                  <c:v>43</c:v>
                </c:pt>
                <c:pt idx="21501" formatCode="General">
                  <c:v>43.002000000000002</c:v>
                </c:pt>
                <c:pt idx="21502" formatCode="General">
                  <c:v>43.003999999999998</c:v>
                </c:pt>
                <c:pt idx="21503" formatCode="General">
                  <c:v>43.006</c:v>
                </c:pt>
                <c:pt idx="21504" formatCode="General">
                  <c:v>43.008000000000003</c:v>
                </c:pt>
                <c:pt idx="21505" formatCode="General">
                  <c:v>43.01</c:v>
                </c:pt>
                <c:pt idx="21506" formatCode="General">
                  <c:v>43.012</c:v>
                </c:pt>
                <c:pt idx="21507" formatCode="General">
                  <c:v>43.014000000000003</c:v>
                </c:pt>
                <c:pt idx="21508" formatCode="General">
                  <c:v>43.015999999999998</c:v>
                </c:pt>
                <c:pt idx="21509" formatCode="General">
                  <c:v>43.018000000000001</c:v>
                </c:pt>
                <c:pt idx="21510" formatCode="General">
                  <c:v>43.02</c:v>
                </c:pt>
                <c:pt idx="21511" formatCode="General">
                  <c:v>43.021999999999998</c:v>
                </c:pt>
                <c:pt idx="21512" formatCode="General">
                  <c:v>43.024000000000001</c:v>
                </c:pt>
                <c:pt idx="21513" formatCode="General">
                  <c:v>43.026000000000003</c:v>
                </c:pt>
                <c:pt idx="21514" formatCode="General">
                  <c:v>43.027999999999999</c:v>
                </c:pt>
                <c:pt idx="21515" formatCode="General">
                  <c:v>43.03</c:v>
                </c:pt>
                <c:pt idx="21516" formatCode="General">
                  <c:v>43.031999999999996</c:v>
                </c:pt>
                <c:pt idx="21517" formatCode="General">
                  <c:v>43.033999999999999</c:v>
                </c:pt>
                <c:pt idx="21518" formatCode="General">
                  <c:v>43.036000000000001</c:v>
                </c:pt>
                <c:pt idx="21519" formatCode="General">
                  <c:v>43.037999999999997</c:v>
                </c:pt>
                <c:pt idx="21520" formatCode="General">
                  <c:v>43.04</c:v>
                </c:pt>
                <c:pt idx="21521" formatCode="General">
                  <c:v>43.042000000000002</c:v>
                </c:pt>
                <c:pt idx="21522" formatCode="General">
                  <c:v>43.043999999999997</c:v>
                </c:pt>
                <c:pt idx="21523" formatCode="General">
                  <c:v>43.045999999999999</c:v>
                </c:pt>
                <c:pt idx="21524" formatCode="General">
                  <c:v>43.048000000000002</c:v>
                </c:pt>
                <c:pt idx="21525" formatCode="General">
                  <c:v>43.05</c:v>
                </c:pt>
                <c:pt idx="21526" formatCode="General">
                  <c:v>43.052</c:v>
                </c:pt>
                <c:pt idx="21527" formatCode="General">
                  <c:v>43.054000000000002</c:v>
                </c:pt>
                <c:pt idx="21528" formatCode="General">
                  <c:v>43.055999999999997</c:v>
                </c:pt>
                <c:pt idx="21529" formatCode="General">
                  <c:v>43.058</c:v>
                </c:pt>
                <c:pt idx="21530" formatCode="General">
                  <c:v>43.06</c:v>
                </c:pt>
                <c:pt idx="21531" formatCode="General">
                  <c:v>43.061999999999998</c:v>
                </c:pt>
                <c:pt idx="21532" formatCode="General">
                  <c:v>43.064</c:v>
                </c:pt>
                <c:pt idx="21533" formatCode="General">
                  <c:v>43.066000000000003</c:v>
                </c:pt>
                <c:pt idx="21534" formatCode="General">
                  <c:v>43.067999999999998</c:v>
                </c:pt>
                <c:pt idx="21535" formatCode="General">
                  <c:v>43.07</c:v>
                </c:pt>
                <c:pt idx="21536" formatCode="General">
                  <c:v>43.072000000000003</c:v>
                </c:pt>
                <c:pt idx="21537" formatCode="General">
                  <c:v>43.073999999999998</c:v>
                </c:pt>
                <c:pt idx="21538" formatCode="General">
                  <c:v>43.076000000000001</c:v>
                </c:pt>
                <c:pt idx="21539" formatCode="General">
                  <c:v>43.078000000000003</c:v>
                </c:pt>
                <c:pt idx="21540" formatCode="General">
                  <c:v>43.08</c:v>
                </c:pt>
                <c:pt idx="21541" formatCode="General">
                  <c:v>43.082000000000001</c:v>
                </c:pt>
                <c:pt idx="21542" formatCode="General">
                  <c:v>43.084000000000003</c:v>
                </c:pt>
                <c:pt idx="21543" formatCode="General">
                  <c:v>43.085999999999999</c:v>
                </c:pt>
                <c:pt idx="21544" formatCode="General">
                  <c:v>43.088000000000001</c:v>
                </c:pt>
                <c:pt idx="21545" formatCode="General">
                  <c:v>43.09</c:v>
                </c:pt>
                <c:pt idx="21546" formatCode="General">
                  <c:v>43.091999999999999</c:v>
                </c:pt>
                <c:pt idx="21547" formatCode="General">
                  <c:v>43.094000000000001</c:v>
                </c:pt>
                <c:pt idx="21548" formatCode="General">
                  <c:v>43.095999999999997</c:v>
                </c:pt>
                <c:pt idx="21549" formatCode="General">
                  <c:v>43.097999999999999</c:v>
                </c:pt>
                <c:pt idx="21550" formatCode="General">
                  <c:v>43.1</c:v>
                </c:pt>
                <c:pt idx="21551" formatCode="General">
                  <c:v>43.101999999999997</c:v>
                </c:pt>
                <c:pt idx="21552" formatCode="General">
                  <c:v>43.103999999999999</c:v>
                </c:pt>
                <c:pt idx="21553" formatCode="General">
                  <c:v>43.106000000000002</c:v>
                </c:pt>
                <c:pt idx="21554" formatCode="General">
                  <c:v>43.107999999999997</c:v>
                </c:pt>
                <c:pt idx="21555" formatCode="General">
                  <c:v>43.11</c:v>
                </c:pt>
                <c:pt idx="21556" formatCode="General">
                  <c:v>43.112000000000002</c:v>
                </c:pt>
                <c:pt idx="21557" formatCode="General">
                  <c:v>43.113999999999997</c:v>
                </c:pt>
                <c:pt idx="21558" formatCode="General">
                  <c:v>43.116</c:v>
                </c:pt>
                <c:pt idx="21559" formatCode="General">
                  <c:v>43.118000000000002</c:v>
                </c:pt>
                <c:pt idx="21560" formatCode="General">
                  <c:v>43.12</c:v>
                </c:pt>
                <c:pt idx="21561" formatCode="General">
                  <c:v>43.122</c:v>
                </c:pt>
                <c:pt idx="21562" formatCode="General">
                  <c:v>43.124000000000002</c:v>
                </c:pt>
                <c:pt idx="21563" formatCode="General">
                  <c:v>43.125999999999998</c:v>
                </c:pt>
                <c:pt idx="21564" formatCode="General">
                  <c:v>43.128</c:v>
                </c:pt>
                <c:pt idx="21565" formatCode="General">
                  <c:v>43.13</c:v>
                </c:pt>
                <c:pt idx="21566" formatCode="General">
                  <c:v>43.131999999999998</c:v>
                </c:pt>
                <c:pt idx="21567" formatCode="General">
                  <c:v>43.134</c:v>
                </c:pt>
                <c:pt idx="21568" formatCode="General">
                  <c:v>43.136000000000003</c:v>
                </c:pt>
                <c:pt idx="21569" formatCode="General">
                  <c:v>43.137999999999998</c:v>
                </c:pt>
                <c:pt idx="21570" formatCode="General">
                  <c:v>43.14</c:v>
                </c:pt>
                <c:pt idx="21571" formatCode="General">
                  <c:v>43.142000000000003</c:v>
                </c:pt>
                <c:pt idx="21572" formatCode="General">
                  <c:v>43.143999999999998</c:v>
                </c:pt>
                <c:pt idx="21573" formatCode="General">
                  <c:v>43.146000000000001</c:v>
                </c:pt>
                <c:pt idx="21574" formatCode="General">
                  <c:v>43.148000000000003</c:v>
                </c:pt>
                <c:pt idx="21575" formatCode="General">
                  <c:v>43.15</c:v>
                </c:pt>
                <c:pt idx="21576" formatCode="General">
                  <c:v>43.152000000000001</c:v>
                </c:pt>
                <c:pt idx="21577" formatCode="General">
                  <c:v>43.154000000000003</c:v>
                </c:pt>
                <c:pt idx="21578" formatCode="General">
                  <c:v>43.155999999999999</c:v>
                </c:pt>
                <c:pt idx="21579" formatCode="General">
                  <c:v>43.158000000000001</c:v>
                </c:pt>
                <c:pt idx="21580" formatCode="General">
                  <c:v>43.16</c:v>
                </c:pt>
                <c:pt idx="21581" formatCode="General">
                  <c:v>43.161999999999999</c:v>
                </c:pt>
                <c:pt idx="21582" formatCode="General">
                  <c:v>43.164000000000001</c:v>
                </c:pt>
                <c:pt idx="21583" formatCode="General">
                  <c:v>43.165999999999997</c:v>
                </c:pt>
                <c:pt idx="21584" formatCode="General">
                  <c:v>43.167999999999999</c:v>
                </c:pt>
                <c:pt idx="21585" formatCode="General">
                  <c:v>43.17</c:v>
                </c:pt>
                <c:pt idx="21586" formatCode="General">
                  <c:v>43.171999999999997</c:v>
                </c:pt>
                <c:pt idx="21587" formatCode="General">
                  <c:v>43.173999999999999</c:v>
                </c:pt>
                <c:pt idx="21588" formatCode="General">
                  <c:v>43.176000000000002</c:v>
                </c:pt>
                <c:pt idx="21589" formatCode="General">
                  <c:v>43.177999999999997</c:v>
                </c:pt>
                <c:pt idx="21590" formatCode="General">
                  <c:v>43.18</c:v>
                </c:pt>
                <c:pt idx="21591" formatCode="General">
                  <c:v>43.182000000000002</c:v>
                </c:pt>
                <c:pt idx="21592" formatCode="General">
                  <c:v>43.183999999999997</c:v>
                </c:pt>
                <c:pt idx="21593" formatCode="General">
                  <c:v>43.186</c:v>
                </c:pt>
                <c:pt idx="21594" formatCode="General">
                  <c:v>43.188000000000002</c:v>
                </c:pt>
                <c:pt idx="21595" formatCode="General">
                  <c:v>43.19</c:v>
                </c:pt>
                <c:pt idx="21596" formatCode="General">
                  <c:v>43.192</c:v>
                </c:pt>
                <c:pt idx="21597" formatCode="General">
                  <c:v>43.194000000000003</c:v>
                </c:pt>
                <c:pt idx="21598" formatCode="General">
                  <c:v>43.195999999999998</c:v>
                </c:pt>
                <c:pt idx="21599" formatCode="General">
                  <c:v>43.198</c:v>
                </c:pt>
                <c:pt idx="21600" formatCode="General">
                  <c:v>43.2</c:v>
                </c:pt>
                <c:pt idx="21601" formatCode="General">
                  <c:v>43.201999999999998</c:v>
                </c:pt>
                <c:pt idx="21602" formatCode="General">
                  <c:v>43.204000000000001</c:v>
                </c:pt>
                <c:pt idx="21603" formatCode="General">
                  <c:v>43.206000000000003</c:v>
                </c:pt>
                <c:pt idx="21604" formatCode="General">
                  <c:v>43.207999999999998</c:v>
                </c:pt>
                <c:pt idx="21605" formatCode="General">
                  <c:v>43.21</c:v>
                </c:pt>
                <c:pt idx="21606" formatCode="General">
                  <c:v>43.212000000000003</c:v>
                </c:pt>
                <c:pt idx="21607" formatCode="General">
                  <c:v>43.213999999999999</c:v>
                </c:pt>
                <c:pt idx="21608" formatCode="General">
                  <c:v>43.216000000000001</c:v>
                </c:pt>
                <c:pt idx="21609" formatCode="General">
                  <c:v>43.218000000000004</c:v>
                </c:pt>
                <c:pt idx="21610" formatCode="General">
                  <c:v>43.22</c:v>
                </c:pt>
                <c:pt idx="21611" formatCode="General">
                  <c:v>43.222000000000001</c:v>
                </c:pt>
                <c:pt idx="21612" formatCode="General">
                  <c:v>43.223999999999997</c:v>
                </c:pt>
                <c:pt idx="21613" formatCode="General">
                  <c:v>43.225999999999999</c:v>
                </c:pt>
                <c:pt idx="21614" formatCode="General">
                  <c:v>43.228000000000002</c:v>
                </c:pt>
                <c:pt idx="21615" formatCode="General">
                  <c:v>43.23</c:v>
                </c:pt>
                <c:pt idx="21616" formatCode="General">
                  <c:v>43.231999999999999</c:v>
                </c:pt>
                <c:pt idx="21617" formatCode="General">
                  <c:v>43.234000000000002</c:v>
                </c:pt>
                <c:pt idx="21618" formatCode="General">
                  <c:v>43.235999999999997</c:v>
                </c:pt>
                <c:pt idx="21619" formatCode="General">
                  <c:v>43.238</c:v>
                </c:pt>
                <c:pt idx="21620" formatCode="General">
                  <c:v>43.24</c:v>
                </c:pt>
                <c:pt idx="21621" formatCode="General">
                  <c:v>43.241999999999997</c:v>
                </c:pt>
                <c:pt idx="21622" formatCode="General">
                  <c:v>43.244</c:v>
                </c:pt>
                <c:pt idx="21623" formatCode="General">
                  <c:v>43.246000000000002</c:v>
                </c:pt>
                <c:pt idx="21624" formatCode="General">
                  <c:v>43.247999999999998</c:v>
                </c:pt>
                <c:pt idx="21625" formatCode="General">
                  <c:v>43.25</c:v>
                </c:pt>
                <c:pt idx="21626" formatCode="General">
                  <c:v>43.252000000000002</c:v>
                </c:pt>
                <c:pt idx="21627" formatCode="General">
                  <c:v>43.253999999999998</c:v>
                </c:pt>
                <c:pt idx="21628" formatCode="General">
                  <c:v>43.256</c:v>
                </c:pt>
                <c:pt idx="21629" formatCode="General">
                  <c:v>43.258000000000003</c:v>
                </c:pt>
                <c:pt idx="21630" formatCode="General">
                  <c:v>43.26</c:v>
                </c:pt>
                <c:pt idx="21631" formatCode="General">
                  <c:v>43.262</c:v>
                </c:pt>
                <c:pt idx="21632" formatCode="General">
                  <c:v>43.264000000000003</c:v>
                </c:pt>
                <c:pt idx="21633" formatCode="General">
                  <c:v>43.265999999999998</c:v>
                </c:pt>
                <c:pt idx="21634" formatCode="General">
                  <c:v>43.268000000000001</c:v>
                </c:pt>
                <c:pt idx="21635" formatCode="General">
                  <c:v>43.27</c:v>
                </c:pt>
                <c:pt idx="21636" formatCode="General">
                  <c:v>43.271999999999998</c:v>
                </c:pt>
                <c:pt idx="21637" formatCode="General">
                  <c:v>43.274000000000001</c:v>
                </c:pt>
                <c:pt idx="21638" formatCode="General">
                  <c:v>43.276000000000003</c:v>
                </c:pt>
                <c:pt idx="21639" formatCode="General">
                  <c:v>43.277999999999999</c:v>
                </c:pt>
                <c:pt idx="21640" formatCode="General">
                  <c:v>43.28</c:v>
                </c:pt>
                <c:pt idx="21641" formatCode="General">
                  <c:v>43.281999999999996</c:v>
                </c:pt>
                <c:pt idx="21642" formatCode="General">
                  <c:v>43.283999999999999</c:v>
                </c:pt>
                <c:pt idx="21643" formatCode="General">
                  <c:v>43.286000000000001</c:v>
                </c:pt>
                <c:pt idx="21644" formatCode="General">
                  <c:v>43.287999999999997</c:v>
                </c:pt>
                <c:pt idx="21645" formatCode="General">
                  <c:v>43.29</c:v>
                </c:pt>
                <c:pt idx="21646" formatCode="General">
                  <c:v>43.292000000000002</c:v>
                </c:pt>
                <c:pt idx="21647" formatCode="General">
                  <c:v>43.293999999999997</c:v>
                </c:pt>
                <c:pt idx="21648" formatCode="General">
                  <c:v>43.295999999999999</c:v>
                </c:pt>
                <c:pt idx="21649" formatCode="General">
                  <c:v>43.298000000000002</c:v>
                </c:pt>
                <c:pt idx="21650" formatCode="General">
                  <c:v>43.3</c:v>
                </c:pt>
                <c:pt idx="21651" formatCode="General">
                  <c:v>43.302</c:v>
                </c:pt>
                <c:pt idx="21652" formatCode="General">
                  <c:v>43.304000000000002</c:v>
                </c:pt>
                <c:pt idx="21653" formatCode="General">
                  <c:v>43.305999999999997</c:v>
                </c:pt>
                <c:pt idx="21654" formatCode="General">
                  <c:v>43.308</c:v>
                </c:pt>
                <c:pt idx="21655" formatCode="General">
                  <c:v>43.31</c:v>
                </c:pt>
                <c:pt idx="21656" formatCode="General">
                  <c:v>43.311999999999998</c:v>
                </c:pt>
                <c:pt idx="21657" formatCode="General">
                  <c:v>43.314</c:v>
                </c:pt>
                <c:pt idx="21658" formatCode="General">
                  <c:v>43.316000000000003</c:v>
                </c:pt>
                <c:pt idx="21659" formatCode="General">
                  <c:v>43.317999999999998</c:v>
                </c:pt>
                <c:pt idx="21660" formatCode="General">
                  <c:v>43.32</c:v>
                </c:pt>
                <c:pt idx="21661" formatCode="General">
                  <c:v>43.322000000000003</c:v>
                </c:pt>
                <c:pt idx="21662" formatCode="General">
                  <c:v>43.323999999999998</c:v>
                </c:pt>
                <c:pt idx="21663" formatCode="General">
                  <c:v>43.326000000000001</c:v>
                </c:pt>
                <c:pt idx="21664" formatCode="General">
                  <c:v>43.328000000000003</c:v>
                </c:pt>
                <c:pt idx="21665" formatCode="General">
                  <c:v>43.33</c:v>
                </c:pt>
                <c:pt idx="21666" formatCode="General">
                  <c:v>43.332000000000001</c:v>
                </c:pt>
                <c:pt idx="21667" formatCode="General">
                  <c:v>43.334000000000003</c:v>
                </c:pt>
                <c:pt idx="21668" formatCode="General">
                  <c:v>43.335999999999999</c:v>
                </c:pt>
                <c:pt idx="21669" formatCode="General">
                  <c:v>43.338000000000001</c:v>
                </c:pt>
                <c:pt idx="21670" formatCode="General">
                  <c:v>43.34</c:v>
                </c:pt>
                <c:pt idx="21671" formatCode="General">
                  <c:v>43.341999999999999</c:v>
                </c:pt>
                <c:pt idx="21672" formatCode="General">
                  <c:v>43.344000000000001</c:v>
                </c:pt>
                <c:pt idx="21673" formatCode="General">
                  <c:v>43.345999999999997</c:v>
                </c:pt>
                <c:pt idx="21674" formatCode="General">
                  <c:v>43.347999999999999</c:v>
                </c:pt>
                <c:pt idx="21675" formatCode="General">
                  <c:v>43.35</c:v>
                </c:pt>
                <c:pt idx="21676" formatCode="General">
                  <c:v>43.351999999999997</c:v>
                </c:pt>
                <c:pt idx="21677" formatCode="General">
                  <c:v>43.353999999999999</c:v>
                </c:pt>
                <c:pt idx="21678" formatCode="General">
                  <c:v>43.356000000000002</c:v>
                </c:pt>
                <c:pt idx="21679" formatCode="General">
                  <c:v>43.357999999999997</c:v>
                </c:pt>
                <c:pt idx="21680" formatCode="General">
                  <c:v>43.36</c:v>
                </c:pt>
                <c:pt idx="21681" formatCode="General">
                  <c:v>43.362000000000002</c:v>
                </c:pt>
                <c:pt idx="21682" formatCode="General">
                  <c:v>43.363999999999997</c:v>
                </c:pt>
                <c:pt idx="21683" formatCode="General">
                  <c:v>43.366</c:v>
                </c:pt>
                <c:pt idx="21684" formatCode="General">
                  <c:v>43.368000000000002</c:v>
                </c:pt>
                <c:pt idx="21685" formatCode="General">
                  <c:v>43.37</c:v>
                </c:pt>
                <c:pt idx="21686" formatCode="General">
                  <c:v>43.372</c:v>
                </c:pt>
                <c:pt idx="21687" formatCode="General">
                  <c:v>43.374000000000002</c:v>
                </c:pt>
                <c:pt idx="21688" formatCode="General">
                  <c:v>43.375999999999998</c:v>
                </c:pt>
                <c:pt idx="21689" formatCode="General">
                  <c:v>43.378</c:v>
                </c:pt>
                <c:pt idx="21690" formatCode="General">
                  <c:v>43.38</c:v>
                </c:pt>
                <c:pt idx="21691" formatCode="General">
                  <c:v>43.381999999999998</c:v>
                </c:pt>
                <c:pt idx="21692" formatCode="General">
                  <c:v>43.384</c:v>
                </c:pt>
                <c:pt idx="21693" formatCode="General">
                  <c:v>43.386000000000003</c:v>
                </c:pt>
                <c:pt idx="21694" formatCode="General">
                  <c:v>43.387999999999998</c:v>
                </c:pt>
                <c:pt idx="21695" formatCode="General">
                  <c:v>43.39</c:v>
                </c:pt>
                <c:pt idx="21696" formatCode="General">
                  <c:v>43.392000000000003</c:v>
                </c:pt>
                <c:pt idx="21697" formatCode="General">
                  <c:v>43.393999999999998</c:v>
                </c:pt>
                <c:pt idx="21698" formatCode="General">
                  <c:v>43.396000000000001</c:v>
                </c:pt>
                <c:pt idx="21699" formatCode="General">
                  <c:v>43.398000000000003</c:v>
                </c:pt>
                <c:pt idx="21700" formatCode="General">
                  <c:v>43.4</c:v>
                </c:pt>
                <c:pt idx="21701" formatCode="General">
                  <c:v>43.402000000000001</c:v>
                </c:pt>
                <c:pt idx="21702" formatCode="General">
                  <c:v>43.404000000000003</c:v>
                </c:pt>
                <c:pt idx="21703" formatCode="General">
                  <c:v>43.405999999999999</c:v>
                </c:pt>
                <c:pt idx="21704" formatCode="General">
                  <c:v>43.408000000000001</c:v>
                </c:pt>
                <c:pt idx="21705" formatCode="General">
                  <c:v>43.41</c:v>
                </c:pt>
                <c:pt idx="21706" formatCode="General">
                  <c:v>43.411999999999999</c:v>
                </c:pt>
                <c:pt idx="21707" formatCode="General">
                  <c:v>43.414000000000001</c:v>
                </c:pt>
                <c:pt idx="21708" formatCode="General">
                  <c:v>43.415999999999997</c:v>
                </c:pt>
                <c:pt idx="21709" formatCode="General">
                  <c:v>43.417999999999999</c:v>
                </c:pt>
                <c:pt idx="21710" formatCode="General">
                  <c:v>43.42</c:v>
                </c:pt>
                <c:pt idx="21711" formatCode="General">
                  <c:v>43.421999999999997</c:v>
                </c:pt>
                <c:pt idx="21712" formatCode="General">
                  <c:v>43.423999999999999</c:v>
                </c:pt>
                <c:pt idx="21713" formatCode="General">
                  <c:v>43.426000000000002</c:v>
                </c:pt>
                <c:pt idx="21714" formatCode="General">
                  <c:v>43.427999999999997</c:v>
                </c:pt>
                <c:pt idx="21715" formatCode="General">
                  <c:v>43.43</c:v>
                </c:pt>
                <c:pt idx="21716" formatCode="General">
                  <c:v>43.432000000000002</c:v>
                </c:pt>
                <c:pt idx="21717" formatCode="General">
                  <c:v>43.433999999999997</c:v>
                </c:pt>
                <c:pt idx="21718" formatCode="General">
                  <c:v>43.436</c:v>
                </c:pt>
                <c:pt idx="21719" formatCode="General">
                  <c:v>43.438000000000002</c:v>
                </c:pt>
                <c:pt idx="21720" formatCode="General">
                  <c:v>43.44</c:v>
                </c:pt>
                <c:pt idx="21721" formatCode="General">
                  <c:v>43.442</c:v>
                </c:pt>
                <c:pt idx="21722" formatCode="General">
                  <c:v>43.444000000000003</c:v>
                </c:pt>
                <c:pt idx="21723" formatCode="General">
                  <c:v>43.445999999999998</c:v>
                </c:pt>
                <c:pt idx="21724" formatCode="General">
                  <c:v>43.448</c:v>
                </c:pt>
                <c:pt idx="21725" formatCode="General">
                  <c:v>43.45</c:v>
                </c:pt>
                <c:pt idx="21726" formatCode="General">
                  <c:v>43.451999999999998</c:v>
                </c:pt>
                <c:pt idx="21727" formatCode="General">
                  <c:v>43.454000000000001</c:v>
                </c:pt>
                <c:pt idx="21728" formatCode="General">
                  <c:v>43.456000000000003</c:v>
                </c:pt>
                <c:pt idx="21729" formatCode="General">
                  <c:v>43.457999999999998</c:v>
                </c:pt>
                <c:pt idx="21730" formatCode="General">
                  <c:v>43.46</c:v>
                </c:pt>
                <c:pt idx="21731" formatCode="General">
                  <c:v>43.462000000000003</c:v>
                </c:pt>
                <c:pt idx="21732" formatCode="General">
                  <c:v>43.463999999999999</c:v>
                </c:pt>
                <c:pt idx="21733" formatCode="General">
                  <c:v>43.466000000000001</c:v>
                </c:pt>
                <c:pt idx="21734" formatCode="General">
                  <c:v>43.468000000000004</c:v>
                </c:pt>
                <c:pt idx="21735" formatCode="General">
                  <c:v>43.47</c:v>
                </c:pt>
                <c:pt idx="21736" formatCode="General">
                  <c:v>43.472000000000001</c:v>
                </c:pt>
                <c:pt idx="21737" formatCode="General">
                  <c:v>43.473999999999997</c:v>
                </c:pt>
                <c:pt idx="21738" formatCode="General">
                  <c:v>43.475999999999999</c:v>
                </c:pt>
                <c:pt idx="21739" formatCode="General">
                  <c:v>43.478000000000002</c:v>
                </c:pt>
                <c:pt idx="21740" formatCode="General">
                  <c:v>43.48</c:v>
                </c:pt>
                <c:pt idx="21741" formatCode="General">
                  <c:v>43.481999999999999</c:v>
                </c:pt>
                <c:pt idx="21742" formatCode="General">
                  <c:v>43.484000000000002</c:v>
                </c:pt>
                <c:pt idx="21743" formatCode="General">
                  <c:v>43.485999999999997</c:v>
                </c:pt>
                <c:pt idx="21744" formatCode="General">
                  <c:v>43.488</c:v>
                </c:pt>
                <c:pt idx="21745" formatCode="General">
                  <c:v>43.49</c:v>
                </c:pt>
                <c:pt idx="21746" formatCode="General">
                  <c:v>43.491999999999997</c:v>
                </c:pt>
                <c:pt idx="21747" formatCode="General">
                  <c:v>43.494</c:v>
                </c:pt>
                <c:pt idx="21748" formatCode="General">
                  <c:v>43.496000000000002</c:v>
                </c:pt>
                <c:pt idx="21749" formatCode="General">
                  <c:v>43.497999999999998</c:v>
                </c:pt>
                <c:pt idx="21750" formatCode="General">
                  <c:v>43.5</c:v>
                </c:pt>
                <c:pt idx="21751" formatCode="General">
                  <c:v>43.502000000000002</c:v>
                </c:pt>
                <c:pt idx="21752" formatCode="General">
                  <c:v>43.503999999999998</c:v>
                </c:pt>
                <c:pt idx="21753" formatCode="General">
                  <c:v>43.506</c:v>
                </c:pt>
                <c:pt idx="21754" formatCode="General">
                  <c:v>43.508000000000003</c:v>
                </c:pt>
                <c:pt idx="21755" formatCode="General">
                  <c:v>43.51</c:v>
                </c:pt>
                <c:pt idx="21756" formatCode="General">
                  <c:v>43.512</c:v>
                </c:pt>
                <c:pt idx="21757" formatCode="General">
                  <c:v>43.514000000000003</c:v>
                </c:pt>
                <c:pt idx="21758" formatCode="General">
                  <c:v>43.515999999999998</c:v>
                </c:pt>
                <c:pt idx="21759" formatCode="General">
                  <c:v>43.518000000000001</c:v>
                </c:pt>
                <c:pt idx="21760" formatCode="General">
                  <c:v>43.52</c:v>
                </c:pt>
                <c:pt idx="21761" formatCode="General">
                  <c:v>43.521999999999998</c:v>
                </c:pt>
                <c:pt idx="21762" formatCode="General">
                  <c:v>43.524000000000001</c:v>
                </c:pt>
                <c:pt idx="21763" formatCode="General">
                  <c:v>43.526000000000003</c:v>
                </c:pt>
                <c:pt idx="21764" formatCode="General">
                  <c:v>43.527999999999999</c:v>
                </c:pt>
                <c:pt idx="21765" formatCode="General">
                  <c:v>43.53</c:v>
                </c:pt>
                <c:pt idx="21766" formatCode="General">
                  <c:v>43.531999999999996</c:v>
                </c:pt>
                <c:pt idx="21767" formatCode="General">
                  <c:v>43.533999999999999</c:v>
                </c:pt>
                <c:pt idx="21768" formatCode="General">
                  <c:v>43.536000000000001</c:v>
                </c:pt>
                <c:pt idx="21769" formatCode="General">
                  <c:v>43.537999999999997</c:v>
                </c:pt>
                <c:pt idx="21770" formatCode="General">
                  <c:v>43.54</c:v>
                </c:pt>
                <c:pt idx="21771" formatCode="General">
                  <c:v>43.542000000000002</c:v>
                </c:pt>
                <c:pt idx="21772" formatCode="General">
                  <c:v>43.543999999999997</c:v>
                </c:pt>
                <c:pt idx="21773" formatCode="General">
                  <c:v>43.545999999999999</c:v>
                </c:pt>
                <c:pt idx="21774" formatCode="General">
                  <c:v>43.548000000000002</c:v>
                </c:pt>
                <c:pt idx="21775" formatCode="General">
                  <c:v>43.55</c:v>
                </c:pt>
                <c:pt idx="21776" formatCode="General">
                  <c:v>43.552</c:v>
                </c:pt>
                <c:pt idx="21777" formatCode="General">
                  <c:v>43.554000000000002</c:v>
                </c:pt>
                <c:pt idx="21778" formatCode="General">
                  <c:v>43.555999999999997</c:v>
                </c:pt>
                <c:pt idx="21779" formatCode="General">
                  <c:v>43.558</c:v>
                </c:pt>
                <c:pt idx="21780" formatCode="General">
                  <c:v>43.56</c:v>
                </c:pt>
                <c:pt idx="21781" formatCode="General">
                  <c:v>43.561999999999998</c:v>
                </c:pt>
                <c:pt idx="21782" formatCode="General">
                  <c:v>43.564</c:v>
                </c:pt>
                <c:pt idx="21783" formatCode="General">
                  <c:v>43.566000000000003</c:v>
                </c:pt>
                <c:pt idx="21784" formatCode="General">
                  <c:v>43.567999999999998</c:v>
                </c:pt>
                <c:pt idx="21785" formatCode="General">
                  <c:v>43.57</c:v>
                </c:pt>
                <c:pt idx="21786" formatCode="General">
                  <c:v>43.572000000000003</c:v>
                </c:pt>
                <c:pt idx="21787" formatCode="General">
                  <c:v>43.573999999999998</c:v>
                </c:pt>
                <c:pt idx="21788" formatCode="General">
                  <c:v>43.576000000000001</c:v>
                </c:pt>
                <c:pt idx="21789" formatCode="General">
                  <c:v>43.578000000000003</c:v>
                </c:pt>
                <c:pt idx="21790" formatCode="General">
                  <c:v>43.58</c:v>
                </c:pt>
                <c:pt idx="21791" formatCode="General">
                  <c:v>43.582000000000001</c:v>
                </c:pt>
                <c:pt idx="21792" formatCode="General">
                  <c:v>43.584000000000003</c:v>
                </c:pt>
                <c:pt idx="21793" formatCode="General">
                  <c:v>43.585999999999999</c:v>
                </c:pt>
                <c:pt idx="21794" formatCode="General">
                  <c:v>43.588000000000001</c:v>
                </c:pt>
                <c:pt idx="21795" formatCode="General">
                  <c:v>43.59</c:v>
                </c:pt>
                <c:pt idx="21796" formatCode="General">
                  <c:v>43.591999999999999</c:v>
                </c:pt>
                <c:pt idx="21797" formatCode="General">
                  <c:v>43.594000000000001</c:v>
                </c:pt>
                <c:pt idx="21798" formatCode="General">
                  <c:v>43.595999999999997</c:v>
                </c:pt>
                <c:pt idx="21799" formatCode="General">
                  <c:v>43.597999999999999</c:v>
                </c:pt>
                <c:pt idx="21800" formatCode="General">
                  <c:v>43.6</c:v>
                </c:pt>
                <c:pt idx="21801" formatCode="General">
                  <c:v>43.601999999999997</c:v>
                </c:pt>
                <c:pt idx="21802" formatCode="General">
                  <c:v>43.603999999999999</c:v>
                </c:pt>
                <c:pt idx="21803" formatCode="General">
                  <c:v>43.606000000000002</c:v>
                </c:pt>
                <c:pt idx="21804" formatCode="General">
                  <c:v>43.607999999999997</c:v>
                </c:pt>
                <c:pt idx="21805" formatCode="General">
                  <c:v>43.61</c:v>
                </c:pt>
                <c:pt idx="21806" formatCode="General">
                  <c:v>43.612000000000002</c:v>
                </c:pt>
                <c:pt idx="21807" formatCode="General">
                  <c:v>43.613999999999997</c:v>
                </c:pt>
                <c:pt idx="21808" formatCode="General">
                  <c:v>43.616</c:v>
                </c:pt>
                <c:pt idx="21809" formatCode="General">
                  <c:v>43.618000000000002</c:v>
                </c:pt>
                <c:pt idx="21810" formatCode="General">
                  <c:v>43.62</c:v>
                </c:pt>
                <c:pt idx="21811" formatCode="General">
                  <c:v>43.622</c:v>
                </c:pt>
                <c:pt idx="21812" formatCode="General">
                  <c:v>43.624000000000002</c:v>
                </c:pt>
                <c:pt idx="21813" formatCode="General">
                  <c:v>43.625999999999998</c:v>
                </c:pt>
                <c:pt idx="21814" formatCode="General">
                  <c:v>43.628</c:v>
                </c:pt>
                <c:pt idx="21815" formatCode="General">
                  <c:v>43.63</c:v>
                </c:pt>
                <c:pt idx="21816" formatCode="General">
                  <c:v>43.631999999999998</c:v>
                </c:pt>
                <c:pt idx="21817" formatCode="General">
                  <c:v>43.634</c:v>
                </c:pt>
                <c:pt idx="21818" formatCode="General">
                  <c:v>43.636000000000003</c:v>
                </c:pt>
                <c:pt idx="21819" formatCode="General">
                  <c:v>43.637999999999998</c:v>
                </c:pt>
                <c:pt idx="21820" formatCode="General">
                  <c:v>43.64</c:v>
                </c:pt>
                <c:pt idx="21821" formatCode="General">
                  <c:v>43.642000000000003</c:v>
                </c:pt>
                <c:pt idx="21822" formatCode="General">
                  <c:v>43.643999999999998</c:v>
                </c:pt>
                <c:pt idx="21823" formatCode="General">
                  <c:v>43.646000000000001</c:v>
                </c:pt>
                <c:pt idx="21824" formatCode="General">
                  <c:v>43.648000000000003</c:v>
                </c:pt>
                <c:pt idx="21825" formatCode="General">
                  <c:v>43.65</c:v>
                </c:pt>
                <c:pt idx="21826" formatCode="General">
                  <c:v>43.652000000000001</c:v>
                </c:pt>
                <c:pt idx="21827" formatCode="General">
                  <c:v>43.654000000000003</c:v>
                </c:pt>
                <c:pt idx="21828" formatCode="General">
                  <c:v>43.655999999999999</c:v>
                </c:pt>
                <c:pt idx="21829" formatCode="General">
                  <c:v>43.658000000000001</c:v>
                </c:pt>
                <c:pt idx="21830" formatCode="General">
                  <c:v>43.66</c:v>
                </c:pt>
                <c:pt idx="21831" formatCode="General">
                  <c:v>43.661999999999999</c:v>
                </c:pt>
                <c:pt idx="21832" formatCode="General">
                  <c:v>43.664000000000001</c:v>
                </c:pt>
                <c:pt idx="21833" formatCode="General">
                  <c:v>43.665999999999997</c:v>
                </c:pt>
                <c:pt idx="21834" formatCode="General">
                  <c:v>43.667999999999999</c:v>
                </c:pt>
                <c:pt idx="21835" formatCode="General">
                  <c:v>43.67</c:v>
                </c:pt>
                <c:pt idx="21836" formatCode="General">
                  <c:v>43.671999999999997</c:v>
                </c:pt>
                <c:pt idx="21837" formatCode="General">
                  <c:v>43.673999999999999</c:v>
                </c:pt>
                <c:pt idx="21838" formatCode="General">
                  <c:v>43.676000000000002</c:v>
                </c:pt>
                <c:pt idx="21839" formatCode="General">
                  <c:v>43.677999999999997</c:v>
                </c:pt>
                <c:pt idx="21840" formatCode="General">
                  <c:v>43.68</c:v>
                </c:pt>
                <c:pt idx="21841" formatCode="General">
                  <c:v>43.682000000000002</c:v>
                </c:pt>
                <c:pt idx="21842" formatCode="General">
                  <c:v>43.683999999999997</c:v>
                </c:pt>
                <c:pt idx="21843" formatCode="General">
                  <c:v>43.686</c:v>
                </c:pt>
                <c:pt idx="21844" formatCode="General">
                  <c:v>43.688000000000002</c:v>
                </c:pt>
                <c:pt idx="21845" formatCode="General">
                  <c:v>43.69</c:v>
                </c:pt>
                <c:pt idx="21846" formatCode="General">
                  <c:v>43.692</c:v>
                </c:pt>
                <c:pt idx="21847" formatCode="General">
                  <c:v>43.694000000000003</c:v>
                </c:pt>
                <c:pt idx="21848" formatCode="General">
                  <c:v>43.695999999999998</c:v>
                </c:pt>
                <c:pt idx="21849" formatCode="General">
                  <c:v>43.698</c:v>
                </c:pt>
                <c:pt idx="21850" formatCode="General">
                  <c:v>43.7</c:v>
                </c:pt>
                <c:pt idx="21851" formatCode="General">
                  <c:v>43.701999999999998</c:v>
                </c:pt>
                <c:pt idx="21852" formatCode="General">
                  <c:v>43.704000000000001</c:v>
                </c:pt>
                <c:pt idx="21853" formatCode="General">
                  <c:v>43.706000000000003</c:v>
                </c:pt>
                <c:pt idx="21854" formatCode="General">
                  <c:v>43.707999999999998</c:v>
                </c:pt>
                <c:pt idx="21855" formatCode="General">
                  <c:v>43.71</c:v>
                </c:pt>
                <c:pt idx="21856" formatCode="General">
                  <c:v>43.712000000000003</c:v>
                </c:pt>
                <c:pt idx="21857" formatCode="General">
                  <c:v>43.713999999999999</c:v>
                </c:pt>
                <c:pt idx="21858" formatCode="General">
                  <c:v>43.716000000000001</c:v>
                </c:pt>
                <c:pt idx="21859" formatCode="General">
                  <c:v>43.718000000000004</c:v>
                </c:pt>
                <c:pt idx="21860" formatCode="General">
                  <c:v>43.72</c:v>
                </c:pt>
                <c:pt idx="21861" formatCode="General">
                  <c:v>43.722000000000001</c:v>
                </c:pt>
                <c:pt idx="21862" formatCode="General">
                  <c:v>43.723999999999997</c:v>
                </c:pt>
                <c:pt idx="21863" formatCode="General">
                  <c:v>43.725999999999999</c:v>
                </c:pt>
                <c:pt idx="21864" formatCode="General">
                  <c:v>43.728000000000002</c:v>
                </c:pt>
                <c:pt idx="21865" formatCode="General">
                  <c:v>43.73</c:v>
                </c:pt>
                <c:pt idx="21866" formatCode="General">
                  <c:v>43.731999999999999</c:v>
                </c:pt>
                <c:pt idx="21867" formatCode="General">
                  <c:v>43.734000000000002</c:v>
                </c:pt>
                <c:pt idx="21868" formatCode="General">
                  <c:v>43.735999999999997</c:v>
                </c:pt>
                <c:pt idx="21869" formatCode="General">
                  <c:v>43.738</c:v>
                </c:pt>
                <c:pt idx="21870" formatCode="General">
                  <c:v>43.74</c:v>
                </c:pt>
                <c:pt idx="21871" formatCode="General">
                  <c:v>43.741999999999997</c:v>
                </c:pt>
                <c:pt idx="21872" formatCode="General">
                  <c:v>43.744</c:v>
                </c:pt>
                <c:pt idx="21873" formatCode="General">
                  <c:v>43.746000000000002</c:v>
                </c:pt>
                <c:pt idx="21874" formatCode="General">
                  <c:v>43.747999999999998</c:v>
                </c:pt>
                <c:pt idx="21875" formatCode="General">
                  <c:v>43.75</c:v>
                </c:pt>
                <c:pt idx="21876" formatCode="General">
                  <c:v>43.752000000000002</c:v>
                </c:pt>
                <c:pt idx="21877" formatCode="General">
                  <c:v>43.753999999999998</c:v>
                </c:pt>
                <c:pt idx="21878" formatCode="General">
                  <c:v>43.756</c:v>
                </c:pt>
                <c:pt idx="21879" formatCode="General">
                  <c:v>43.758000000000003</c:v>
                </c:pt>
                <c:pt idx="21880" formatCode="General">
                  <c:v>43.76</c:v>
                </c:pt>
                <c:pt idx="21881" formatCode="General">
                  <c:v>43.762</c:v>
                </c:pt>
                <c:pt idx="21882" formatCode="General">
                  <c:v>43.764000000000003</c:v>
                </c:pt>
                <c:pt idx="21883" formatCode="General">
                  <c:v>43.765999999999998</c:v>
                </c:pt>
                <c:pt idx="21884" formatCode="General">
                  <c:v>43.768000000000001</c:v>
                </c:pt>
                <c:pt idx="21885" formatCode="General">
                  <c:v>43.77</c:v>
                </c:pt>
                <c:pt idx="21886" formatCode="General">
                  <c:v>43.771999999999998</c:v>
                </c:pt>
                <c:pt idx="21887" formatCode="General">
                  <c:v>43.774000000000001</c:v>
                </c:pt>
                <c:pt idx="21888" formatCode="General">
                  <c:v>43.776000000000003</c:v>
                </c:pt>
                <c:pt idx="21889" formatCode="General">
                  <c:v>43.777999999999999</c:v>
                </c:pt>
                <c:pt idx="21890" formatCode="General">
                  <c:v>43.78</c:v>
                </c:pt>
                <c:pt idx="21891" formatCode="General">
                  <c:v>43.781999999999996</c:v>
                </c:pt>
                <c:pt idx="21892" formatCode="General">
                  <c:v>43.783999999999999</c:v>
                </c:pt>
                <c:pt idx="21893" formatCode="General">
                  <c:v>43.786000000000001</c:v>
                </c:pt>
                <c:pt idx="21894" formatCode="General">
                  <c:v>43.787999999999997</c:v>
                </c:pt>
                <c:pt idx="21895" formatCode="General">
                  <c:v>43.79</c:v>
                </c:pt>
                <c:pt idx="21896" formatCode="General">
                  <c:v>43.792000000000002</c:v>
                </c:pt>
                <c:pt idx="21897" formatCode="General">
                  <c:v>43.793999999999997</c:v>
                </c:pt>
                <c:pt idx="21898" formatCode="General">
                  <c:v>43.795999999999999</c:v>
                </c:pt>
                <c:pt idx="21899" formatCode="General">
                  <c:v>43.798000000000002</c:v>
                </c:pt>
                <c:pt idx="21900" formatCode="General">
                  <c:v>43.8</c:v>
                </c:pt>
                <c:pt idx="21901" formatCode="General">
                  <c:v>43.802</c:v>
                </c:pt>
                <c:pt idx="21902" formatCode="General">
                  <c:v>43.804000000000002</c:v>
                </c:pt>
                <c:pt idx="21903" formatCode="General">
                  <c:v>43.805999999999997</c:v>
                </c:pt>
                <c:pt idx="21904" formatCode="General">
                  <c:v>43.808</c:v>
                </c:pt>
                <c:pt idx="21905" formatCode="General">
                  <c:v>43.81</c:v>
                </c:pt>
                <c:pt idx="21906" formatCode="General">
                  <c:v>43.811999999999998</c:v>
                </c:pt>
                <c:pt idx="21907" formatCode="General">
                  <c:v>43.814</c:v>
                </c:pt>
                <c:pt idx="21908" formatCode="General">
                  <c:v>43.816000000000003</c:v>
                </c:pt>
                <c:pt idx="21909" formatCode="General">
                  <c:v>43.817999999999998</c:v>
                </c:pt>
                <c:pt idx="21910" formatCode="General">
                  <c:v>43.82</c:v>
                </c:pt>
                <c:pt idx="21911" formatCode="General">
                  <c:v>43.822000000000003</c:v>
                </c:pt>
                <c:pt idx="21912" formatCode="General">
                  <c:v>43.823999999999998</c:v>
                </c:pt>
                <c:pt idx="21913" formatCode="General">
                  <c:v>43.826000000000001</c:v>
                </c:pt>
                <c:pt idx="21914" formatCode="General">
                  <c:v>43.828000000000003</c:v>
                </c:pt>
                <c:pt idx="21915" formatCode="General">
                  <c:v>43.83</c:v>
                </c:pt>
                <c:pt idx="21916" formatCode="General">
                  <c:v>43.832000000000001</c:v>
                </c:pt>
                <c:pt idx="21917" formatCode="General">
                  <c:v>43.834000000000003</c:v>
                </c:pt>
                <c:pt idx="21918" formatCode="General">
                  <c:v>43.835999999999999</c:v>
                </c:pt>
                <c:pt idx="21919" formatCode="General">
                  <c:v>43.838000000000001</c:v>
                </c:pt>
                <c:pt idx="21920" formatCode="General">
                  <c:v>43.84</c:v>
                </c:pt>
                <c:pt idx="21921" formatCode="General">
                  <c:v>43.841999999999999</c:v>
                </c:pt>
                <c:pt idx="21922" formatCode="General">
                  <c:v>43.844000000000001</c:v>
                </c:pt>
                <c:pt idx="21923" formatCode="General">
                  <c:v>43.845999999999997</c:v>
                </c:pt>
                <c:pt idx="21924" formatCode="General">
                  <c:v>43.847999999999999</c:v>
                </c:pt>
                <c:pt idx="21925" formatCode="General">
                  <c:v>43.85</c:v>
                </c:pt>
                <c:pt idx="21926" formatCode="General">
                  <c:v>43.851999999999997</c:v>
                </c:pt>
                <c:pt idx="21927" formatCode="General">
                  <c:v>43.853999999999999</c:v>
                </c:pt>
                <c:pt idx="21928" formatCode="General">
                  <c:v>43.856000000000002</c:v>
                </c:pt>
                <c:pt idx="21929" formatCode="General">
                  <c:v>43.857999999999997</c:v>
                </c:pt>
                <c:pt idx="21930" formatCode="General">
                  <c:v>43.86</c:v>
                </c:pt>
                <c:pt idx="21931" formatCode="General">
                  <c:v>43.862000000000002</c:v>
                </c:pt>
                <c:pt idx="21932" formatCode="General">
                  <c:v>43.863999999999997</c:v>
                </c:pt>
                <c:pt idx="21933" formatCode="General">
                  <c:v>43.866</c:v>
                </c:pt>
                <c:pt idx="21934" formatCode="General">
                  <c:v>43.868000000000002</c:v>
                </c:pt>
                <c:pt idx="21935" formatCode="General">
                  <c:v>43.87</c:v>
                </c:pt>
                <c:pt idx="21936" formatCode="General">
                  <c:v>43.872</c:v>
                </c:pt>
                <c:pt idx="21937" formatCode="General">
                  <c:v>43.874000000000002</c:v>
                </c:pt>
                <c:pt idx="21938" formatCode="General">
                  <c:v>43.875999999999998</c:v>
                </c:pt>
                <c:pt idx="21939" formatCode="General">
                  <c:v>43.878</c:v>
                </c:pt>
                <c:pt idx="21940" formatCode="General">
                  <c:v>43.88</c:v>
                </c:pt>
                <c:pt idx="21941" formatCode="General">
                  <c:v>43.881999999999998</c:v>
                </c:pt>
                <c:pt idx="21942" formatCode="General">
                  <c:v>43.884</c:v>
                </c:pt>
                <c:pt idx="21943" formatCode="General">
                  <c:v>43.886000000000003</c:v>
                </c:pt>
                <c:pt idx="21944" formatCode="General">
                  <c:v>43.887999999999998</c:v>
                </c:pt>
                <c:pt idx="21945" formatCode="General">
                  <c:v>43.89</c:v>
                </c:pt>
                <c:pt idx="21946" formatCode="General">
                  <c:v>43.892000000000003</c:v>
                </c:pt>
                <c:pt idx="21947" formatCode="General">
                  <c:v>43.893999999999998</c:v>
                </c:pt>
                <c:pt idx="21948" formatCode="General">
                  <c:v>43.896000000000001</c:v>
                </c:pt>
                <c:pt idx="21949" formatCode="General">
                  <c:v>43.898000000000003</c:v>
                </c:pt>
                <c:pt idx="21950" formatCode="General">
                  <c:v>43.9</c:v>
                </c:pt>
                <c:pt idx="21951" formatCode="General">
                  <c:v>43.902000000000001</c:v>
                </c:pt>
                <c:pt idx="21952" formatCode="General">
                  <c:v>43.904000000000003</c:v>
                </c:pt>
                <c:pt idx="21953" formatCode="General">
                  <c:v>43.905999999999999</c:v>
                </c:pt>
                <c:pt idx="21954" formatCode="General">
                  <c:v>43.908000000000001</c:v>
                </c:pt>
                <c:pt idx="21955" formatCode="General">
                  <c:v>43.91</c:v>
                </c:pt>
                <c:pt idx="21956" formatCode="General">
                  <c:v>43.911999999999999</c:v>
                </c:pt>
                <c:pt idx="21957" formatCode="General">
                  <c:v>43.914000000000001</c:v>
                </c:pt>
                <c:pt idx="21958" formatCode="General">
                  <c:v>43.915999999999997</c:v>
                </c:pt>
                <c:pt idx="21959" formatCode="General">
                  <c:v>43.917999999999999</c:v>
                </c:pt>
                <c:pt idx="21960" formatCode="General">
                  <c:v>43.92</c:v>
                </c:pt>
                <c:pt idx="21961" formatCode="General">
                  <c:v>43.921999999999997</c:v>
                </c:pt>
                <c:pt idx="21962" formatCode="General">
                  <c:v>43.923999999999999</c:v>
                </c:pt>
                <c:pt idx="21963" formatCode="General">
                  <c:v>43.926000000000002</c:v>
                </c:pt>
                <c:pt idx="21964" formatCode="General">
                  <c:v>43.927999999999997</c:v>
                </c:pt>
                <c:pt idx="21965" formatCode="General">
                  <c:v>43.93</c:v>
                </c:pt>
                <c:pt idx="21966" formatCode="General">
                  <c:v>43.932000000000002</c:v>
                </c:pt>
                <c:pt idx="21967" formatCode="General">
                  <c:v>43.933999999999997</c:v>
                </c:pt>
                <c:pt idx="21968" formatCode="General">
                  <c:v>43.936</c:v>
                </c:pt>
                <c:pt idx="21969" formatCode="General">
                  <c:v>43.938000000000002</c:v>
                </c:pt>
                <c:pt idx="21970" formatCode="General">
                  <c:v>43.94</c:v>
                </c:pt>
                <c:pt idx="21971" formatCode="General">
                  <c:v>43.942</c:v>
                </c:pt>
                <c:pt idx="21972" formatCode="General">
                  <c:v>43.944000000000003</c:v>
                </c:pt>
                <c:pt idx="21973" formatCode="General">
                  <c:v>43.945999999999998</c:v>
                </c:pt>
                <c:pt idx="21974" formatCode="General">
                  <c:v>43.948</c:v>
                </c:pt>
                <c:pt idx="21975" formatCode="General">
                  <c:v>43.95</c:v>
                </c:pt>
                <c:pt idx="21976" formatCode="General">
                  <c:v>43.951999999999998</c:v>
                </c:pt>
                <c:pt idx="21977" formatCode="General">
                  <c:v>43.954000000000001</c:v>
                </c:pt>
                <c:pt idx="21978" formatCode="General">
                  <c:v>43.956000000000003</c:v>
                </c:pt>
                <c:pt idx="21979" formatCode="General">
                  <c:v>43.957999999999998</c:v>
                </c:pt>
                <c:pt idx="21980" formatCode="General">
                  <c:v>43.96</c:v>
                </c:pt>
                <c:pt idx="21981" formatCode="General">
                  <c:v>43.962000000000003</c:v>
                </c:pt>
                <c:pt idx="21982" formatCode="General">
                  <c:v>43.963999999999999</c:v>
                </c:pt>
                <c:pt idx="21983" formatCode="General">
                  <c:v>43.966000000000001</c:v>
                </c:pt>
                <c:pt idx="21984" formatCode="General">
                  <c:v>43.968000000000004</c:v>
                </c:pt>
                <c:pt idx="21985" formatCode="General">
                  <c:v>43.97</c:v>
                </c:pt>
                <c:pt idx="21986" formatCode="General">
                  <c:v>43.972000000000001</c:v>
                </c:pt>
                <c:pt idx="21987" formatCode="General">
                  <c:v>43.973999999999997</c:v>
                </c:pt>
                <c:pt idx="21988" formatCode="General">
                  <c:v>43.975999999999999</c:v>
                </c:pt>
                <c:pt idx="21989" formatCode="General">
                  <c:v>43.978000000000002</c:v>
                </c:pt>
                <c:pt idx="21990" formatCode="General">
                  <c:v>43.98</c:v>
                </c:pt>
                <c:pt idx="21991" formatCode="General">
                  <c:v>43.981999999999999</c:v>
                </c:pt>
                <c:pt idx="21992" formatCode="General">
                  <c:v>43.984000000000002</c:v>
                </c:pt>
                <c:pt idx="21993" formatCode="General">
                  <c:v>43.985999999999997</c:v>
                </c:pt>
                <c:pt idx="21994" formatCode="General">
                  <c:v>43.988</c:v>
                </c:pt>
                <c:pt idx="21995" formatCode="General">
                  <c:v>43.99</c:v>
                </c:pt>
                <c:pt idx="21996" formatCode="General">
                  <c:v>43.991999999999997</c:v>
                </c:pt>
                <c:pt idx="21997" formatCode="General">
                  <c:v>43.994</c:v>
                </c:pt>
                <c:pt idx="21998" formatCode="General">
                  <c:v>43.996000000000002</c:v>
                </c:pt>
                <c:pt idx="21999" formatCode="General">
                  <c:v>43.997999999999998</c:v>
                </c:pt>
                <c:pt idx="22000" formatCode="General">
                  <c:v>44</c:v>
                </c:pt>
                <c:pt idx="22001" formatCode="General">
                  <c:v>44.002000000000002</c:v>
                </c:pt>
                <c:pt idx="22002" formatCode="General">
                  <c:v>44.003999999999998</c:v>
                </c:pt>
                <c:pt idx="22003" formatCode="General">
                  <c:v>44.006</c:v>
                </c:pt>
                <c:pt idx="22004" formatCode="General">
                  <c:v>44.008000000000003</c:v>
                </c:pt>
                <c:pt idx="22005" formatCode="General">
                  <c:v>44.01</c:v>
                </c:pt>
                <c:pt idx="22006" formatCode="General">
                  <c:v>44.012</c:v>
                </c:pt>
                <c:pt idx="22007" formatCode="General">
                  <c:v>44.014000000000003</c:v>
                </c:pt>
                <c:pt idx="22008" formatCode="General">
                  <c:v>44.015999999999998</c:v>
                </c:pt>
                <c:pt idx="22009" formatCode="General">
                  <c:v>44.018000000000001</c:v>
                </c:pt>
                <c:pt idx="22010" formatCode="General">
                  <c:v>44.02</c:v>
                </c:pt>
                <c:pt idx="22011" formatCode="General">
                  <c:v>44.021999999999998</c:v>
                </c:pt>
                <c:pt idx="22012" formatCode="General">
                  <c:v>44.024000000000001</c:v>
                </c:pt>
                <c:pt idx="22013" formatCode="General">
                  <c:v>44.026000000000003</c:v>
                </c:pt>
                <c:pt idx="22014" formatCode="General">
                  <c:v>44.027999999999999</c:v>
                </c:pt>
                <c:pt idx="22015" formatCode="General">
                  <c:v>44.03</c:v>
                </c:pt>
                <c:pt idx="22016" formatCode="General">
                  <c:v>44.031999999999996</c:v>
                </c:pt>
                <c:pt idx="22017" formatCode="General">
                  <c:v>44.033999999999999</c:v>
                </c:pt>
                <c:pt idx="22018" formatCode="General">
                  <c:v>44.036000000000001</c:v>
                </c:pt>
                <c:pt idx="22019" formatCode="General">
                  <c:v>44.037999999999997</c:v>
                </c:pt>
                <c:pt idx="22020" formatCode="General">
                  <c:v>44.04</c:v>
                </c:pt>
                <c:pt idx="22021" formatCode="General">
                  <c:v>44.042000000000002</c:v>
                </c:pt>
                <c:pt idx="22022" formatCode="General">
                  <c:v>44.043999999999997</c:v>
                </c:pt>
                <c:pt idx="22023" formatCode="General">
                  <c:v>44.045999999999999</c:v>
                </c:pt>
                <c:pt idx="22024" formatCode="General">
                  <c:v>44.048000000000002</c:v>
                </c:pt>
                <c:pt idx="22025" formatCode="General">
                  <c:v>44.05</c:v>
                </c:pt>
                <c:pt idx="22026" formatCode="General">
                  <c:v>44.052</c:v>
                </c:pt>
                <c:pt idx="22027" formatCode="General">
                  <c:v>44.054000000000002</c:v>
                </c:pt>
                <c:pt idx="22028" formatCode="General">
                  <c:v>44.055999999999997</c:v>
                </c:pt>
                <c:pt idx="22029" formatCode="General">
                  <c:v>44.058</c:v>
                </c:pt>
                <c:pt idx="22030" formatCode="General">
                  <c:v>44.06</c:v>
                </c:pt>
                <c:pt idx="22031" formatCode="General">
                  <c:v>44.061999999999998</c:v>
                </c:pt>
                <c:pt idx="22032" formatCode="General">
                  <c:v>44.064</c:v>
                </c:pt>
                <c:pt idx="22033" formatCode="General">
                  <c:v>44.066000000000003</c:v>
                </c:pt>
                <c:pt idx="22034" formatCode="General">
                  <c:v>44.067999999999998</c:v>
                </c:pt>
                <c:pt idx="22035" formatCode="General">
                  <c:v>44.07</c:v>
                </c:pt>
                <c:pt idx="22036" formatCode="General">
                  <c:v>44.072000000000003</c:v>
                </c:pt>
                <c:pt idx="22037" formatCode="General">
                  <c:v>44.073999999999998</c:v>
                </c:pt>
                <c:pt idx="22038" formatCode="General">
                  <c:v>44.076000000000001</c:v>
                </c:pt>
                <c:pt idx="22039" formatCode="General">
                  <c:v>44.078000000000003</c:v>
                </c:pt>
                <c:pt idx="22040" formatCode="General">
                  <c:v>44.08</c:v>
                </c:pt>
                <c:pt idx="22041" formatCode="General">
                  <c:v>44.082000000000001</c:v>
                </c:pt>
                <c:pt idx="22042" formatCode="General">
                  <c:v>44.084000000000003</c:v>
                </c:pt>
                <c:pt idx="22043" formatCode="General">
                  <c:v>44.085999999999999</c:v>
                </c:pt>
                <c:pt idx="22044" formatCode="General">
                  <c:v>44.088000000000001</c:v>
                </c:pt>
                <c:pt idx="22045" formatCode="General">
                  <c:v>44.09</c:v>
                </c:pt>
                <c:pt idx="22046" formatCode="General">
                  <c:v>44.091999999999999</c:v>
                </c:pt>
                <c:pt idx="22047" formatCode="General">
                  <c:v>44.094000000000001</c:v>
                </c:pt>
                <c:pt idx="22048" formatCode="General">
                  <c:v>44.095999999999997</c:v>
                </c:pt>
                <c:pt idx="22049" formatCode="General">
                  <c:v>44.097999999999999</c:v>
                </c:pt>
                <c:pt idx="22050" formatCode="General">
                  <c:v>44.1</c:v>
                </c:pt>
                <c:pt idx="22051" formatCode="General">
                  <c:v>44.101999999999997</c:v>
                </c:pt>
                <c:pt idx="22052" formatCode="General">
                  <c:v>44.103999999999999</c:v>
                </c:pt>
                <c:pt idx="22053" formatCode="General">
                  <c:v>44.106000000000002</c:v>
                </c:pt>
                <c:pt idx="22054" formatCode="General">
                  <c:v>44.107999999999997</c:v>
                </c:pt>
                <c:pt idx="22055" formatCode="General">
                  <c:v>44.11</c:v>
                </c:pt>
                <c:pt idx="22056" formatCode="General">
                  <c:v>44.112000000000002</c:v>
                </c:pt>
                <c:pt idx="22057" formatCode="General">
                  <c:v>44.113999999999997</c:v>
                </c:pt>
                <c:pt idx="22058" formatCode="General">
                  <c:v>44.116</c:v>
                </c:pt>
                <c:pt idx="22059" formatCode="General">
                  <c:v>44.118000000000002</c:v>
                </c:pt>
                <c:pt idx="22060" formatCode="General">
                  <c:v>44.12</c:v>
                </c:pt>
                <c:pt idx="22061" formatCode="General">
                  <c:v>44.122</c:v>
                </c:pt>
                <c:pt idx="22062" formatCode="General">
                  <c:v>44.124000000000002</c:v>
                </c:pt>
                <c:pt idx="22063" formatCode="General">
                  <c:v>44.125999999999998</c:v>
                </c:pt>
                <c:pt idx="22064" formatCode="General">
                  <c:v>44.128</c:v>
                </c:pt>
                <c:pt idx="22065" formatCode="General">
                  <c:v>44.13</c:v>
                </c:pt>
                <c:pt idx="22066" formatCode="General">
                  <c:v>44.131999999999998</c:v>
                </c:pt>
                <c:pt idx="22067" formatCode="General">
                  <c:v>44.134</c:v>
                </c:pt>
                <c:pt idx="22068" formatCode="General">
                  <c:v>44.136000000000003</c:v>
                </c:pt>
                <c:pt idx="22069" formatCode="General">
                  <c:v>44.137999999999998</c:v>
                </c:pt>
                <c:pt idx="22070" formatCode="General">
                  <c:v>44.14</c:v>
                </c:pt>
                <c:pt idx="22071" formatCode="General">
                  <c:v>44.142000000000003</c:v>
                </c:pt>
                <c:pt idx="22072" formatCode="General">
                  <c:v>44.143999999999998</c:v>
                </c:pt>
                <c:pt idx="22073" formatCode="General">
                  <c:v>44.146000000000001</c:v>
                </c:pt>
                <c:pt idx="22074" formatCode="General">
                  <c:v>44.148000000000003</c:v>
                </c:pt>
                <c:pt idx="22075" formatCode="General">
                  <c:v>44.15</c:v>
                </c:pt>
                <c:pt idx="22076" formatCode="General">
                  <c:v>44.152000000000001</c:v>
                </c:pt>
                <c:pt idx="22077" formatCode="General">
                  <c:v>44.154000000000003</c:v>
                </c:pt>
                <c:pt idx="22078" formatCode="General">
                  <c:v>44.155999999999999</c:v>
                </c:pt>
                <c:pt idx="22079" formatCode="General">
                  <c:v>44.158000000000001</c:v>
                </c:pt>
                <c:pt idx="22080" formatCode="General">
                  <c:v>44.16</c:v>
                </c:pt>
                <c:pt idx="22081" formatCode="General">
                  <c:v>44.161999999999999</c:v>
                </c:pt>
                <c:pt idx="22082" formatCode="General">
                  <c:v>44.164000000000001</c:v>
                </c:pt>
                <c:pt idx="22083" formatCode="General">
                  <c:v>44.165999999999997</c:v>
                </c:pt>
                <c:pt idx="22084" formatCode="General">
                  <c:v>44.167999999999999</c:v>
                </c:pt>
                <c:pt idx="22085" formatCode="General">
                  <c:v>44.17</c:v>
                </c:pt>
                <c:pt idx="22086" formatCode="General">
                  <c:v>44.171999999999997</c:v>
                </c:pt>
                <c:pt idx="22087" formatCode="General">
                  <c:v>44.173999999999999</c:v>
                </c:pt>
                <c:pt idx="22088" formatCode="General">
                  <c:v>44.176000000000002</c:v>
                </c:pt>
                <c:pt idx="22089" formatCode="General">
                  <c:v>44.177999999999997</c:v>
                </c:pt>
                <c:pt idx="22090" formatCode="General">
                  <c:v>44.18</c:v>
                </c:pt>
                <c:pt idx="22091" formatCode="General">
                  <c:v>44.182000000000002</c:v>
                </c:pt>
                <c:pt idx="22092" formatCode="General">
                  <c:v>44.183999999999997</c:v>
                </c:pt>
                <c:pt idx="22093" formatCode="General">
                  <c:v>44.186</c:v>
                </c:pt>
                <c:pt idx="22094" formatCode="General">
                  <c:v>44.188000000000002</c:v>
                </c:pt>
                <c:pt idx="22095" formatCode="General">
                  <c:v>44.19</c:v>
                </c:pt>
                <c:pt idx="22096" formatCode="General">
                  <c:v>44.192</c:v>
                </c:pt>
                <c:pt idx="22097" formatCode="General">
                  <c:v>44.194000000000003</c:v>
                </c:pt>
                <c:pt idx="22098" formatCode="General">
                  <c:v>44.195999999999998</c:v>
                </c:pt>
                <c:pt idx="22099" formatCode="General">
                  <c:v>44.198</c:v>
                </c:pt>
                <c:pt idx="22100" formatCode="General">
                  <c:v>44.2</c:v>
                </c:pt>
                <c:pt idx="22101" formatCode="General">
                  <c:v>44.201999999999998</c:v>
                </c:pt>
                <c:pt idx="22102" formatCode="General">
                  <c:v>44.204000000000001</c:v>
                </c:pt>
                <c:pt idx="22103" formatCode="General">
                  <c:v>44.206000000000003</c:v>
                </c:pt>
                <c:pt idx="22104" formatCode="General">
                  <c:v>44.207999999999998</c:v>
                </c:pt>
                <c:pt idx="22105" formatCode="General">
                  <c:v>44.21</c:v>
                </c:pt>
                <c:pt idx="22106" formatCode="General">
                  <c:v>44.212000000000003</c:v>
                </c:pt>
                <c:pt idx="22107" formatCode="General">
                  <c:v>44.213999999999999</c:v>
                </c:pt>
                <c:pt idx="22108" formatCode="General">
                  <c:v>44.216000000000001</c:v>
                </c:pt>
                <c:pt idx="22109" formatCode="General">
                  <c:v>44.218000000000004</c:v>
                </c:pt>
                <c:pt idx="22110" formatCode="General">
                  <c:v>44.22</c:v>
                </c:pt>
                <c:pt idx="22111" formatCode="General">
                  <c:v>44.222000000000001</c:v>
                </c:pt>
                <c:pt idx="22112" formatCode="General">
                  <c:v>44.223999999999997</c:v>
                </c:pt>
                <c:pt idx="22113" formatCode="General">
                  <c:v>44.225999999999999</c:v>
                </c:pt>
                <c:pt idx="22114" formatCode="General">
                  <c:v>44.228000000000002</c:v>
                </c:pt>
                <c:pt idx="22115" formatCode="General">
                  <c:v>44.23</c:v>
                </c:pt>
                <c:pt idx="22116" formatCode="General">
                  <c:v>44.231999999999999</c:v>
                </c:pt>
                <c:pt idx="22117" formatCode="General">
                  <c:v>44.234000000000002</c:v>
                </c:pt>
                <c:pt idx="22118" formatCode="General">
                  <c:v>44.235999999999997</c:v>
                </c:pt>
                <c:pt idx="22119" formatCode="General">
                  <c:v>44.238</c:v>
                </c:pt>
                <c:pt idx="22120" formatCode="General">
                  <c:v>44.24</c:v>
                </c:pt>
                <c:pt idx="22121" formatCode="General">
                  <c:v>44.241999999999997</c:v>
                </c:pt>
                <c:pt idx="22122" formatCode="General">
                  <c:v>44.244</c:v>
                </c:pt>
                <c:pt idx="22123" formatCode="General">
                  <c:v>44.246000000000002</c:v>
                </c:pt>
                <c:pt idx="22124" formatCode="General">
                  <c:v>44.247999999999998</c:v>
                </c:pt>
                <c:pt idx="22125" formatCode="General">
                  <c:v>44.25</c:v>
                </c:pt>
                <c:pt idx="22126" formatCode="General">
                  <c:v>44.252000000000002</c:v>
                </c:pt>
                <c:pt idx="22127" formatCode="General">
                  <c:v>44.253999999999998</c:v>
                </c:pt>
                <c:pt idx="22128" formatCode="General">
                  <c:v>44.256</c:v>
                </c:pt>
                <c:pt idx="22129" formatCode="General">
                  <c:v>44.258000000000003</c:v>
                </c:pt>
                <c:pt idx="22130" formatCode="General">
                  <c:v>44.26</c:v>
                </c:pt>
                <c:pt idx="22131" formatCode="General">
                  <c:v>44.262</c:v>
                </c:pt>
                <c:pt idx="22132" formatCode="General">
                  <c:v>44.264000000000003</c:v>
                </c:pt>
                <c:pt idx="22133" formatCode="General">
                  <c:v>44.265999999999998</c:v>
                </c:pt>
                <c:pt idx="22134" formatCode="General">
                  <c:v>44.268000000000001</c:v>
                </c:pt>
                <c:pt idx="22135" formatCode="General">
                  <c:v>44.27</c:v>
                </c:pt>
                <c:pt idx="22136" formatCode="General">
                  <c:v>44.271999999999998</c:v>
                </c:pt>
                <c:pt idx="22137" formatCode="General">
                  <c:v>44.274000000000001</c:v>
                </c:pt>
                <c:pt idx="22138" formatCode="General">
                  <c:v>44.276000000000003</c:v>
                </c:pt>
                <c:pt idx="22139" formatCode="General">
                  <c:v>44.277999999999999</c:v>
                </c:pt>
                <c:pt idx="22140" formatCode="General">
                  <c:v>44.28</c:v>
                </c:pt>
                <c:pt idx="22141" formatCode="General">
                  <c:v>44.281999999999996</c:v>
                </c:pt>
                <c:pt idx="22142" formatCode="General">
                  <c:v>44.283999999999999</c:v>
                </c:pt>
                <c:pt idx="22143" formatCode="General">
                  <c:v>44.286000000000001</c:v>
                </c:pt>
                <c:pt idx="22144" formatCode="General">
                  <c:v>44.287999999999997</c:v>
                </c:pt>
                <c:pt idx="22145" formatCode="General">
                  <c:v>44.29</c:v>
                </c:pt>
                <c:pt idx="22146" formatCode="General">
                  <c:v>44.292000000000002</c:v>
                </c:pt>
                <c:pt idx="22147" formatCode="General">
                  <c:v>44.293999999999997</c:v>
                </c:pt>
                <c:pt idx="22148" formatCode="General">
                  <c:v>44.295999999999999</c:v>
                </c:pt>
                <c:pt idx="22149" formatCode="General">
                  <c:v>44.298000000000002</c:v>
                </c:pt>
                <c:pt idx="22150" formatCode="General">
                  <c:v>44.3</c:v>
                </c:pt>
                <c:pt idx="22151" formatCode="General">
                  <c:v>44.302</c:v>
                </c:pt>
                <c:pt idx="22152" formatCode="General">
                  <c:v>44.304000000000002</c:v>
                </c:pt>
                <c:pt idx="22153" formatCode="General">
                  <c:v>44.305999999999997</c:v>
                </c:pt>
                <c:pt idx="22154" formatCode="General">
                  <c:v>44.308</c:v>
                </c:pt>
                <c:pt idx="22155" formatCode="General">
                  <c:v>44.31</c:v>
                </c:pt>
                <c:pt idx="22156" formatCode="General">
                  <c:v>44.311999999999998</c:v>
                </c:pt>
                <c:pt idx="22157" formatCode="General">
                  <c:v>44.314</c:v>
                </c:pt>
                <c:pt idx="22158" formatCode="General">
                  <c:v>44.316000000000003</c:v>
                </c:pt>
                <c:pt idx="22159" formatCode="General">
                  <c:v>44.317999999999998</c:v>
                </c:pt>
                <c:pt idx="22160" formatCode="General">
                  <c:v>44.32</c:v>
                </c:pt>
                <c:pt idx="22161" formatCode="General">
                  <c:v>44.322000000000003</c:v>
                </c:pt>
                <c:pt idx="22162" formatCode="General">
                  <c:v>44.323999999999998</c:v>
                </c:pt>
                <c:pt idx="22163" formatCode="General">
                  <c:v>44.326000000000001</c:v>
                </c:pt>
                <c:pt idx="22164" formatCode="General">
                  <c:v>44.328000000000003</c:v>
                </c:pt>
                <c:pt idx="22165" formatCode="General">
                  <c:v>44.33</c:v>
                </c:pt>
                <c:pt idx="22166" formatCode="General">
                  <c:v>44.332000000000001</c:v>
                </c:pt>
                <c:pt idx="22167" formatCode="General">
                  <c:v>44.334000000000003</c:v>
                </c:pt>
                <c:pt idx="22168" formatCode="General">
                  <c:v>44.335999999999999</c:v>
                </c:pt>
                <c:pt idx="22169" formatCode="General">
                  <c:v>44.338000000000001</c:v>
                </c:pt>
                <c:pt idx="22170" formatCode="General">
                  <c:v>44.34</c:v>
                </c:pt>
                <c:pt idx="22171" formatCode="General">
                  <c:v>44.341999999999999</c:v>
                </c:pt>
                <c:pt idx="22172" formatCode="General">
                  <c:v>44.344000000000001</c:v>
                </c:pt>
                <c:pt idx="22173" formatCode="General">
                  <c:v>44.345999999999997</c:v>
                </c:pt>
                <c:pt idx="22174" formatCode="General">
                  <c:v>44.347999999999999</c:v>
                </c:pt>
                <c:pt idx="22175" formatCode="General">
                  <c:v>44.35</c:v>
                </c:pt>
                <c:pt idx="22176" formatCode="General">
                  <c:v>44.351999999999997</c:v>
                </c:pt>
                <c:pt idx="22177" formatCode="General">
                  <c:v>44.353999999999999</c:v>
                </c:pt>
                <c:pt idx="22178" formatCode="General">
                  <c:v>44.356000000000002</c:v>
                </c:pt>
                <c:pt idx="22179" formatCode="General">
                  <c:v>44.357999999999997</c:v>
                </c:pt>
                <c:pt idx="22180" formatCode="General">
                  <c:v>44.36</c:v>
                </c:pt>
                <c:pt idx="22181" formatCode="General">
                  <c:v>44.362000000000002</c:v>
                </c:pt>
                <c:pt idx="22182" formatCode="General">
                  <c:v>44.363999999999997</c:v>
                </c:pt>
                <c:pt idx="22183" formatCode="General">
                  <c:v>44.366</c:v>
                </c:pt>
                <c:pt idx="22184" formatCode="General">
                  <c:v>44.368000000000002</c:v>
                </c:pt>
                <c:pt idx="22185" formatCode="General">
                  <c:v>44.37</c:v>
                </c:pt>
                <c:pt idx="22186" formatCode="General">
                  <c:v>44.372</c:v>
                </c:pt>
                <c:pt idx="22187" formatCode="General">
                  <c:v>44.374000000000002</c:v>
                </c:pt>
                <c:pt idx="22188" formatCode="General">
                  <c:v>44.375999999999998</c:v>
                </c:pt>
                <c:pt idx="22189" formatCode="General">
                  <c:v>44.378</c:v>
                </c:pt>
                <c:pt idx="22190" formatCode="General">
                  <c:v>44.38</c:v>
                </c:pt>
                <c:pt idx="22191" formatCode="General">
                  <c:v>44.381999999999998</c:v>
                </c:pt>
                <c:pt idx="22192" formatCode="General">
                  <c:v>44.384</c:v>
                </c:pt>
                <c:pt idx="22193" formatCode="General">
                  <c:v>44.386000000000003</c:v>
                </c:pt>
                <c:pt idx="22194" formatCode="General">
                  <c:v>44.387999999999998</c:v>
                </c:pt>
                <c:pt idx="22195" formatCode="General">
                  <c:v>44.39</c:v>
                </c:pt>
                <c:pt idx="22196" formatCode="General">
                  <c:v>44.392000000000003</c:v>
                </c:pt>
                <c:pt idx="22197" formatCode="General">
                  <c:v>44.393999999999998</c:v>
                </c:pt>
                <c:pt idx="22198" formatCode="General">
                  <c:v>44.396000000000001</c:v>
                </c:pt>
                <c:pt idx="22199" formatCode="General">
                  <c:v>44.398000000000003</c:v>
                </c:pt>
                <c:pt idx="22200" formatCode="General">
                  <c:v>44.4</c:v>
                </c:pt>
                <c:pt idx="22201" formatCode="General">
                  <c:v>44.402000000000001</c:v>
                </c:pt>
                <c:pt idx="22202" formatCode="General">
                  <c:v>44.404000000000003</c:v>
                </c:pt>
                <c:pt idx="22203" formatCode="General">
                  <c:v>44.405999999999999</c:v>
                </c:pt>
                <c:pt idx="22204" formatCode="General">
                  <c:v>44.408000000000001</c:v>
                </c:pt>
                <c:pt idx="22205" formatCode="General">
                  <c:v>44.41</c:v>
                </c:pt>
                <c:pt idx="22206" formatCode="General">
                  <c:v>44.411999999999999</c:v>
                </c:pt>
                <c:pt idx="22207" formatCode="General">
                  <c:v>44.414000000000001</c:v>
                </c:pt>
                <c:pt idx="22208" formatCode="General">
                  <c:v>44.415999999999997</c:v>
                </c:pt>
                <c:pt idx="22209" formatCode="General">
                  <c:v>44.417999999999999</c:v>
                </c:pt>
                <c:pt idx="22210" formatCode="General">
                  <c:v>44.42</c:v>
                </c:pt>
                <c:pt idx="22211" formatCode="General">
                  <c:v>44.421999999999997</c:v>
                </c:pt>
                <c:pt idx="22212" formatCode="General">
                  <c:v>44.423999999999999</c:v>
                </c:pt>
                <c:pt idx="22213" formatCode="General">
                  <c:v>44.426000000000002</c:v>
                </c:pt>
                <c:pt idx="22214" formatCode="General">
                  <c:v>44.427999999999997</c:v>
                </c:pt>
                <c:pt idx="22215" formatCode="General">
                  <c:v>44.43</c:v>
                </c:pt>
                <c:pt idx="22216" formatCode="General">
                  <c:v>44.432000000000002</c:v>
                </c:pt>
                <c:pt idx="22217" formatCode="General">
                  <c:v>44.433999999999997</c:v>
                </c:pt>
                <c:pt idx="22218" formatCode="General">
                  <c:v>44.436</c:v>
                </c:pt>
                <c:pt idx="22219" formatCode="General">
                  <c:v>44.438000000000002</c:v>
                </c:pt>
                <c:pt idx="22220" formatCode="General">
                  <c:v>44.44</c:v>
                </c:pt>
                <c:pt idx="22221" formatCode="General">
                  <c:v>44.442</c:v>
                </c:pt>
                <c:pt idx="22222" formatCode="General">
                  <c:v>44.444000000000003</c:v>
                </c:pt>
                <c:pt idx="22223" formatCode="General">
                  <c:v>44.445999999999998</c:v>
                </c:pt>
                <c:pt idx="22224" formatCode="General">
                  <c:v>44.448</c:v>
                </c:pt>
                <c:pt idx="22225" formatCode="General">
                  <c:v>44.45</c:v>
                </c:pt>
                <c:pt idx="22226" formatCode="General">
                  <c:v>44.451999999999998</c:v>
                </c:pt>
                <c:pt idx="22227" formatCode="General">
                  <c:v>44.454000000000001</c:v>
                </c:pt>
                <c:pt idx="22228" formatCode="General">
                  <c:v>44.456000000000003</c:v>
                </c:pt>
                <c:pt idx="22229" formatCode="General">
                  <c:v>44.457999999999998</c:v>
                </c:pt>
                <c:pt idx="22230" formatCode="General">
                  <c:v>44.46</c:v>
                </c:pt>
                <c:pt idx="22231" formatCode="General">
                  <c:v>44.462000000000003</c:v>
                </c:pt>
                <c:pt idx="22232" formatCode="General">
                  <c:v>44.463999999999999</c:v>
                </c:pt>
                <c:pt idx="22233" formatCode="General">
                  <c:v>44.466000000000001</c:v>
                </c:pt>
                <c:pt idx="22234" formatCode="General">
                  <c:v>44.468000000000004</c:v>
                </c:pt>
                <c:pt idx="22235" formatCode="General">
                  <c:v>44.47</c:v>
                </c:pt>
                <c:pt idx="22236" formatCode="General">
                  <c:v>44.472000000000001</c:v>
                </c:pt>
                <c:pt idx="22237" formatCode="General">
                  <c:v>44.473999999999997</c:v>
                </c:pt>
                <c:pt idx="22238" formatCode="General">
                  <c:v>44.475999999999999</c:v>
                </c:pt>
                <c:pt idx="22239" formatCode="General">
                  <c:v>44.478000000000002</c:v>
                </c:pt>
                <c:pt idx="22240" formatCode="General">
                  <c:v>44.48</c:v>
                </c:pt>
                <c:pt idx="22241" formatCode="General">
                  <c:v>44.481999999999999</c:v>
                </c:pt>
                <c:pt idx="22242" formatCode="General">
                  <c:v>44.484000000000002</c:v>
                </c:pt>
                <c:pt idx="22243" formatCode="General">
                  <c:v>44.485999999999997</c:v>
                </c:pt>
                <c:pt idx="22244" formatCode="General">
                  <c:v>44.488</c:v>
                </c:pt>
                <c:pt idx="22245" formatCode="General">
                  <c:v>44.49</c:v>
                </c:pt>
                <c:pt idx="22246" formatCode="General">
                  <c:v>44.491999999999997</c:v>
                </c:pt>
                <c:pt idx="22247" formatCode="General">
                  <c:v>44.494</c:v>
                </c:pt>
                <c:pt idx="22248" formatCode="General">
                  <c:v>44.496000000000002</c:v>
                </c:pt>
                <c:pt idx="22249" formatCode="General">
                  <c:v>44.497999999999998</c:v>
                </c:pt>
                <c:pt idx="22250" formatCode="General">
                  <c:v>44.5</c:v>
                </c:pt>
                <c:pt idx="22251" formatCode="General">
                  <c:v>44.502000000000002</c:v>
                </c:pt>
                <c:pt idx="22252" formatCode="General">
                  <c:v>44.503999999999998</c:v>
                </c:pt>
                <c:pt idx="22253" formatCode="General">
                  <c:v>44.506</c:v>
                </c:pt>
                <c:pt idx="22254" formatCode="General">
                  <c:v>44.508000000000003</c:v>
                </c:pt>
                <c:pt idx="22255" formatCode="General">
                  <c:v>44.51</c:v>
                </c:pt>
                <c:pt idx="22256" formatCode="General">
                  <c:v>44.512</c:v>
                </c:pt>
                <c:pt idx="22257" formatCode="General">
                  <c:v>44.514000000000003</c:v>
                </c:pt>
                <c:pt idx="22258" formatCode="General">
                  <c:v>44.515999999999998</c:v>
                </c:pt>
                <c:pt idx="22259" formatCode="General">
                  <c:v>44.518000000000001</c:v>
                </c:pt>
                <c:pt idx="22260" formatCode="General">
                  <c:v>44.52</c:v>
                </c:pt>
                <c:pt idx="22261" formatCode="General">
                  <c:v>44.521999999999998</c:v>
                </c:pt>
                <c:pt idx="22262" formatCode="General">
                  <c:v>44.524000000000001</c:v>
                </c:pt>
                <c:pt idx="22263" formatCode="General">
                  <c:v>44.526000000000003</c:v>
                </c:pt>
                <c:pt idx="22264" formatCode="General">
                  <c:v>44.527999999999999</c:v>
                </c:pt>
                <c:pt idx="22265" formatCode="General">
                  <c:v>44.53</c:v>
                </c:pt>
                <c:pt idx="22266" formatCode="General">
                  <c:v>44.531999999999996</c:v>
                </c:pt>
                <c:pt idx="22267" formatCode="General">
                  <c:v>44.533999999999999</c:v>
                </c:pt>
                <c:pt idx="22268" formatCode="General">
                  <c:v>44.536000000000001</c:v>
                </c:pt>
                <c:pt idx="22269" formatCode="General">
                  <c:v>44.537999999999997</c:v>
                </c:pt>
                <c:pt idx="22270" formatCode="General">
                  <c:v>44.54</c:v>
                </c:pt>
                <c:pt idx="22271" formatCode="General">
                  <c:v>44.542000000000002</c:v>
                </c:pt>
                <c:pt idx="22272" formatCode="General">
                  <c:v>44.543999999999997</c:v>
                </c:pt>
                <c:pt idx="22273" formatCode="General">
                  <c:v>44.545999999999999</c:v>
                </c:pt>
                <c:pt idx="22274" formatCode="General">
                  <c:v>44.548000000000002</c:v>
                </c:pt>
                <c:pt idx="22275" formatCode="General">
                  <c:v>44.55</c:v>
                </c:pt>
                <c:pt idx="22276" formatCode="General">
                  <c:v>44.552</c:v>
                </c:pt>
                <c:pt idx="22277" formatCode="General">
                  <c:v>44.554000000000002</c:v>
                </c:pt>
                <c:pt idx="22278" formatCode="General">
                  <c:v>44.555999999999997</c:v>
                </c:pt>
                <c:pt idx="22279" formatCode="General">
                  <c:v>44.558</c:v>
                </c:pt>
                <c:pt idx="22280" formatCode="General">
                  <c:v>44.56</c:v>
                </c:pt>
                <c:pt idx="22281" formatCode="General">
                  <c:v>44.561999999999998</c:v>
                </c:pt>
                <c:pt idx="22282" formatCode="General">
                  <c:v>44.564</c:v>
                </c:pt>
                <c:pt idx="22283" formatCode="General">
                  <c:v>44.566000000000003</c:v>
                </c:pt>
                <c:pt idx="22284" formatCode="General">
                  <c:v>44.567999999999998</c:v>
                </c:pt>
                <c:pt idx="22285" formatCode="General">
                  <c:v>44.57</c:v>
                </c:pt>
                <c:pt idx="22286" formatCode="General">
                  <c:v>44.572000000000003</c:v>
                </c:pt>
                <c:pt idx="22287" formatCode="General">
                  <c:v>44.573999999999998</c:v>
                </c:pt>
                <c:pt idx="22288" formatCode="General">
                  <c:v>44.576000000000001</c:v>
                </c:pt>
                <c:pt idx="22289" formatCode="General">
                  <c:v>44.578000000000003</c:v>
                </c:pt>
                <c:pt idx="22290" formatCode="General">
                  <c:v>44.58</c:v>
                </c:pt>
                <c:pt idx="22291" formatCode="General">
                  <c:v>44.582000000000001</c:v>
                </c:pt>
                <c:pt idx="22292" formatCode="General">
                  <c:v>44.584000000000003</c:v>
                </c:pt>
                <c:pt idx="22293" formatCode="General">
                  <c:v>44.585999999999999</c:v>
                </c:pt>
                <c:pt idx="22294" formatCode="General">
                  <c:v>44.588000000000001</c:v>
                </c:pt>
                <c:pt idx="22295" formatCode="General">
                  <c:v>44.59</c:v>
                </c:pt>
                <c:pt idx="22296" formatCode="General">
                  <c:v>44.591999999999999</c:v>
                </c:pt>
                <c:pt idx="22297" formatCode="General">
                  <c:v>44.594000000000001</c:v>
                </c:pt>
                <c:pt idx="22298" formatCode="General">
                  <c:v>44.595999999999997</c:v>
                </c:pt>
                <c:pt idx="22299" formatCode="General">
                  <c:v>44.597999999999999</c:v>
                </c:pt>
                <c:pt idx="22300" formatCode="General">
                  <c:v>44.6</c:v>
                </c:pt>
                <c:pt idx="22301" formatCode="General">
                  <c:v>44.601999999999997</c:v>
                </c:pt>
                <c:pt idx="22302" formatCode="General">
                  <c:v>44.603999999999999</c:v>
                </c:pt>
                <c:pt idx="22303" formatCode="General">
                  <c:v>44.606000000000002</c:v>
                </c:pt>
                <c:pt idx="22304" formatCode="General">
                  <c:v>44.607999999999997</c:v>
                </c:pt>
                <c:pt idx="22305" formatCode="General">
                  <c:v>44.61</c:v>
                </c:pt>
                <c:pt idx="22306" formatCode="General">
                  <c:v>44.612000000000002</c:v>
                </c:pt>
                <c:pt idx="22307" formatCode="General">
                  <c:v>44.613999999999997</c:v>
                </c:pt>
                <c:pt idx="22308" formatCode="General">
                  <c:v>44.616</c:v>
                </c:pt>
                <c:pt idx="22309" formatCode="General">
                  <c:v>44.618000000000002</c:v>
                </c:pt>
                <c:pt idx="22310" formatCode="General">
                  <c:v>44.62</c:v>
                </c:pt>
                <c:pt idx="22311" formatCode="General">
                  <c:v>44.622</c:v>
                </c:pt>
                <c:pt idx="22312" formatCode="General">
                  <c:v>44.624000000000002</c:v>
                </c:pt>
                <c:pt idx="22313" formatCode="General">
                  <c:v>44.625999999999998</c:v>
                </c:pt>
                <c:pt idx="22314" formatCode="General">
                  <c:v>44.628</c:v>
                </c:pt>
                <c:pt idx="22315" formatCode="General">
                  <c:v>44.63</c:v>
                </c:pt>
                <c:pt idx="22316" formatCode="General">
                  <c:v>44.631999999999998</c:v>
                </c:pt>
                <c:pt idx="22317" formatCode="General">
                  <c:v>44.634</c:v>
                </c:pt>
                <c:pt idx="22318" formatCode="General">
                  <c:v>44.636000000000003</c:v>
                </c:pt>
                <c:pt idx="22319" formatCode="General">
                  <c:v>44.637999999999998</c:v>
                </c:pt>
                <c:pt idx="22320" formatCode="General">
                  <c:v>44.64</c:v>
                </c:pt>
                <c:pt idx="22321" formatCode="General">
                  <c:v>44.642000000000003</c:v>
                </c:pt>
                <c:pt idx="22322" formatCode="General">
                  <c:v>44.643999999999998</c:v>
                </c:pt>
                <c:pt idx="22323" formatCode="General">
                  <c:v>44.646000000000001</c:v>
                </c:pt>
                <c:pt idx="22324" formatCode="General">
                  <c:v>44.648000000000003</c:v>
                </c:pt>
                <c:pt idx="22325" formatCode="General">
                  <c:v>44.65</c:v>
                </c:pt>
                <c:pt idx="22326" formatCode="General">
                  <c:v>44.652000000000001</c:v>
                </c:pt>
                <c:pt idx="22327" formatCode="General">
                  <c:v>44.654000000000003</c:v>
                </c:pt>
                <c:pt idx="22328" formatCode="General">
                  <c:v>44.655999999999999</c:v>
                </c:pt>
                <c:pt idx="22329" formatCode="General">
                  <c:v>44.658000000000001</c:v>
                </c:pt>
                <c:pt idx="22330" formatCode="General">
                  <c:v>44.66</c:v>
                </c:pt>
                <c:pt idx="22331" formatCode="General">
                  <c:v>44.661999999999999</c:v>
                </c:pt>
                <c:pt idx="22332" formatCode="General">
                  <c:v>44.664000000000001</c:v>
                </c:pt>
                <c:pt idx="22333" formatCode="General">
                  <c:v>44.665999999999997</c:v>
                </c:pt>
                <c:pt idx="22334" formatCode="General">
                  <c:v>44.667999999999999</c:v>
                </c:pt>
                <c:pt idx="22335" formatCode="General">
                  <c:v>44.67</c:v>
                </c:pt>
                <c:pt idx="22336" formatCode="General">
                  <c:v>44.671999999999997</c:v>
                </c:pt>
                <c:pt idx="22337" formatCode="General">
                  <c:v>44.673999999999999</c:v>
                </c:pt>
                <c:pt idx="22338" formatCode="General">
                  <c:v>44.676000000000002</c:v>
                </c:pt>
                <c:pt idx="22339" formatCode="General">
                  <c:v>44.677999999999997</c:v>
                </c:pt>
                <c:pt idx="22340" formatCode="General">
                  <c:v>44.68</c:v>
                </c:pt>
                <c:pt idx="22341" formatCode="General">
                  <c:v>44.682000000000002</c:v>
                </c:pt>
                <c:pt idx="22342" formatCode="General">
                  <c:v>44.683999999999997</c:v>
                </c:pt>
                <c:pt idx="22343" formatCode="General">
                  <c:v>44.686</c:v>
                </c:pt>
                <c:pt idx="22344" formatCode="General">
                  <c:v>44.688000000000002</c:v>
                </c:pt>
                <c:pt idx="22345" formatCode="General">
                  <c:v>44.69</c:v>
                </c:pt>
                <c:pt idx="22346" formatCode="General">
                  <c:v>44.692</c:v>
                </c:pt>
                <c:pt idx="22347" formatCode="General">
                  <c:v>44.694000000000003</c:v>
                </c:pt>
                <c:pt idx="22348" formatCode="General">
                  <c:v>44.695999999999998</c:v>
                </c:pt>
                <c:pt idx="22349" formatCode="General">
                  <c:v>44.698</c:v>
                </c:pt>
                <c:pt idx="22350" formatCode="General">
                  <c:v>44.7</c:v>
                </c:pt>
                <c:pt idx="22351" formatCode="General">
                  <c:v>44.701999999999998</c:v>
                </c:pt>
                <c:pt idx="22352" formatCode="General">
                  <c:v>44.704000000000001</c:v>
                </c:pt>
                <c:pt idx="22353" formatCode="General">
                  <c:v>44.706000000000003</c:v>
                </c:pt>
                <c:pt idx="22354" formatCode="General">
                  <c:v>44.707999999999998</c:v>
                </c:pt>
                <c:pt idx="22355" formatCode="General">
                  <c:v>44.71</c:v>
                </c:pt>
                <c:pt idx="22356" formatCode="General">
                  <c:v>44.712000000000003</c:v>
                </c:pt>
                <c:pt idx="22357" formatCode="General">
                  <c:v>44.713999999999999</c:v>
                </c:pt>
                <c:pt idx="22358" formatCode="General">
                  <c:v>44.716000000000001</c:v>
                </c:pt>
                <c:pt idx="22359" formatCode="General">
                  <c:v>44.718000000000004</c:v>
                </c:pt>
                <c:pt idx="22360" formatCode="General">
                  <c:v>44.72</c:v>
                </c:pt>
                <c:pt idx="22361" formatCode="General">
                  <c:v>44.722000000000001</c:v>
                </c:pt>
                <c:pt idx="22362" formatCode="General">
                  <c:v>44.723999999999997</c:v>
                </c:pt>
                <c:pt idx="22363" formatCode="General">
                  <c:v>44.725999999999999</c:v>
                </c:pt>
                <c:pt idx="22364" formatCode="General">
                  <c:v>44.728000000000002</c:v>
                </c:pt>
                <c:pt idx="22365" formatCode="General">
                  <c:v>44.73</c:v>
                </c:pt>
                <c:pt idx="22366" formatCode="General">
                  <c:v>44.731999999999999</c:v>
                </c:pt>
                <c:pt idx="22367" formatCode="General">
                  <c:v>44.734000000000002</c:v>
                </c:pt>
                <c:pt idx="22368" formatCode="General">
                  <c:v>44.735999999999997</c:v>
                </c:pt>
                <c:pt idx="22369" formatCode="General">
                  <c:v>44.738</c:v>
                </c:pt>
                <c:pt idx="22370" formatCode="General">
                  <c:v>44.74</c:v>
                </c:pt>
                <c:pt idx="22371" formatCode="General">
                  <c:v>44.741999999999997</c:v>
                </c:pt>
                <c:pt idx="22372" formatCode="General">
                  <c:v>44.744</c:v>
                </c:pt>
                <c:pt idx="22373" formatCode="General">
                  <c:v>44.746000000000002</c:v>
                </c:pt>
                <c:pt idx="22374" formatCode="General">
                  <c:v>44.747999999999998</c:v>
                </c:pt>
                <c:pt idx="22375" formatCode="General">
                  <c:v>44.75</c:v>
                </c:pt>
                <c:pt idx="22376" formatCode="General">
                  <c:v>44.752000000000002</c:v>
                </c:pt>
                <c:pt idx="22377" formatCode="General">
                  <c:v>44.753999999999998</c:v>
                </c:pt>
                <c:pt idx="22378" formatCode="General">
                  <c:v>44.756</c:v>
                </c:pt>
                <c:pt idx="22379" formatCode="General">
                  <c:v>44.758000000000003</c:v>
                </c:pt>
                <c:pt idx="22380" formatCode="General">
                  <c:v>44.76</c:v>
                </c:pt>
                <c:pt idx="22381" formatCode="General">
                  <c:v>44.762</c:v>
                </c:pt>
                <c:pt idx="22382" formatCode="General">
                  <c:v>44.764000000000003</c:v>
                </c:pt>
                <c:pt idx="22383" formatCode="General">
                  <c:v>44.765999999999998</c:v>
                </c:pt>
                <c:pt idx="22384" formatCode="General">
                  <c:v>44.768000000000001</c:v>
                </c:pt>
                <c:pt idx="22385" formatCode="General">
                  <c:v>44.77</c:v>
                </c:pt>
                <c:pt idx="22386" formatCode="General">
                  <c:v>44.771999999999998</c:v>
                </c:pt>
                <c:pt idx="22387" formatCode="General">
                  <c:v>44.774000000000001</c:v>
                </c:pt>
                <c:pt idx="22388" formatCode="General">
                  <c:v>44.776000000000003</c:v>
                </c:pt>
                <c:pt idx="22389" formatCode="General">
                  <c:v>44.777999999999999</c:v>
                </c:pt>
                <c:pt idx="22390" formatCode="General">
                  <c:v>44.78</c:v>
                </c:pt>
                <c:pt idx="22391" formatCode="General">
                  <c:v>44.781999999999996</c:v>
                </c:pt>
                <c:pt idx="22392" formatCode="General">
                  <c:v>44.783999999999999</c:v>
                </c:pt>
                <c:pt idx="22393" formatCode="General">
                  <c:v>44.786000000000001</c:v>
                </c:pt>
                <c:pt idx="22394" formatCode="General">
                  <c:v>44.787999999999997</c:v>
                </c:pt>
                <c:pt idx="22395" formatCode="General">
                  <c:v>44.79</c:v>
                </c:pt>
                <c:pt idx="22396" formatCode="General">
                  <c:v>44.792000000000002</c:v>
                </c:pt>
                <c:pt idx="22397" formatCode="General">
                  <c:v>44.793999999999997</c:v>
                </c:pt>
                <c:pt idx="22398" formatCode="General">
                  <c:v>44.795999999999999</c:v>
                </c:pt>
                <c:pt idx="22399" formatCode="General">
                  <c:v>44.798000000000002</c:v>
                </c:pt>
                <c:pt idx="22400" formatCode="General">
                  <c:v>44.8</c:v>
                </c:pt>
                <c:pt idx="22401" formatCode="General">
                  <c:v>44.802</c:v>
                </c:pt>
                <c:pt idx="22402" formatCode="General">
                  <c:v>44.804000000000002</c:v>
                </c:pt>
                <c:pt idx="22403" formatCode="General">
                  <c:v>44.805999999999997</c:v>
                </c:pt>
                <c:pt idx="22404" formatCode="General">
                  <c:v>44.808</c:v>
                </c:pt>
                <c:pt idx="22405" formatCode="General">
                  <c:v>44.81</c:v>
                </c:pt>
                <c:pt idx="22406" formatCode="General">
                  <c:v>44.811999999999998</c:v>
                </c:pt>
                <c:pt idx="22407" formatCode="General">
                  <c:v>44.814</c:v>
                </c:pt>
                <c:pt idx="22408" formatCode="General">
                  <c:v>44.816000000000003</c:v>
                </c:pt>
                <c:pt idx="22409" formatCode="General">
                  <c:v>44.817999999999998</c:v>
                </c:pt>
                <c:pt idx="22410" formatCode="General">
                  <c:v>44.82</c:v>
                </c:pt>
                <c:pt idx="22411" formatCode="General">
                  <c:v>44.822000000000003</c:v>
                </c:pt>
                <c:pt idx="22412" formatCode="General">
                  <c:v>44.823999999999998</c:v>
                </c:pt>
                <c:pt idx="22413" formatCode="General">
                  <c:v>44.826000000000001</c:v>
                </c:pt>
                <c:pt idx="22414" formatCode="General">
                  <c:v>44.828000000000003</c:v>
                </c:pt>
                <c:pt idx="22415" formatCode="General">
                  <c:v>44.83</c:v>
                </c:pt>
                <c:pt idx="22416" formatCode="General">
                  <c:v>44.832000000000001</c:v>
                </c:pt>
                <c:pt idx="22417" formatCode="General">
                  <c:v>44.834000000000003</c:v>
                </c:pt>
                <c:pt idx="22418" formatCode="General">
                  <c:v>44.835999999999999</c:v>
                </c:pt>
                <c:pt idx="22419" formatCode="General">
                  <c:v>44.838000000000001</c:v>
                </c:pt>
                <c:pt idx="22420" formatCode="General">
                  <c:v>44.84</c:v>
                </c:pt>
                <c:pt idx="22421" formatCode="General">
                  <c:v>44.841999999999999</c:v>
                </c:pt>
                <c:pt idx="22422" formatCode="General">
                  <c:v>44.844000000000001</c:v>
                </c:pt>
                <c:pt idx="22423" formatCode="General">
                  <c:v>44.845999999999997</c:v>
                </c:pt>
                <c:pt idx="22424" formatCode="General">
                  <c:v>44.847999999999999</c:v>
                </c:pt>
                <c:pt idx="22425" formatCode="General">
                  <c:v>44.85</c:v>
                </c:pt>
                <c:pt idx="22426" formatCode="General">
                  <c:v>44.851999999999997</c:v>
                </c:pt>
                <c:pt idx="22427" formatCode="General">
                  <c:v>44.853999999999999</c:v>
                </c:pt>
                <c:pt idx="22428" formatCode="General">
                  <c:v>44.856000000000002</c:v>
                </c:pt>
                <c:pt idx="22429" formatCode="General">
                  <c:v>44.857999999999997</c:v>
                </c:pt>
                <c:pt idx="22430" formatCode="General">
                  <c:v>44.86</c:v>
                </c:pt>
                <c:pt idx="22431" formatCode="General">
                  <c:v>44.862000000000002</c:v>
                </c:pt>
                <c:pt idx="22432" formatCode="General">
                  <c:v>44.863999999999997</c:v>
                </c:pt>
                <c:pt idx="22433" formatCode="General">
                  <c:v>44.866</c:v>
                </c:pt>
                <c:pt idx="22434" formatCode="General">
                  <c:v>44.868000000000002</c:v>
                </c:pt>
                <c:pt idx="22435" formatCode="General">
                  <c:v>44.87</c:v>
                </c:pt>
                <c:pt idx="22436" formatCode="General">
                  <c:v>44.872</c:v>
                </c:pt>
                <c:pt idx="22437" formatCode="General">
                  <c:v>44.874000000000002</c:v>
                </c:pt>
                <c:pt idx="22438" formatCode="General">
                  <c:v>44.875999999999998</c:v>
                </c:pt>
                <c:pt idx="22439" formatCode="General">
                  <c:v>44.878</c:v>
                </c:pt>
                <c:pt idx="22440" formatCode="General">
                  <c:v>44.88</c:v>
                </c:pt>
                <c:pt idx="22441" formatCode="General">
                  <c:v>44.881999999999998</c:v>
                </c:pt>
                <c:pt idx="22442" formatCode="General">
                  <c:v>44.884</c:v>
                </c:pt>
                <c:pt idx="22443" formatCode="General">
                  <c:v>44.886000000000003</c:v>
                </c:pt>
                <c:pt idx="22444" formatCode="General">
                  <c:v>44.887999999999998</c:v>
                </c:pt>
                <c:pt idx="22445" formatCode="General">
                  <c:v>44.89</c:v>
                </c:pt>
                <c:pt idx="22446" formatCode="General">
                  <c:v>44.892000000000003</c:v>
                </c:pt>
                <c:pt idx="22447" formatCode="General">
                  <c:v>44.893999999999998</c:v>
                </c:pt>
                <c:pt idx="22448" formatCode="General">
                  <c:v>44.896000000000001</c:v>
                </c:pt>
                <c:pt idx="22449" formatCode="General">
                  <c:v>44.898000000000003</c:v>
                </c:pt>
                <c:pt idx="22450" formatCode="General">
                  <c:v>44.9</c:v>
                </c:pt>
                <c:pt idx="22451" formatCode="General">
                  <c:v>44.902000000000001</c:v>
                </c:pt>
                <c:pt idx="22452" formatCode="General">
                  <c:v>44.904000000000003</c:v>
                </c:pt>
                <c:pt idx="22453" formatCode="General">
                  <c:v>44.905999999999999</c:v>
                </c:pt>
                <c:pt idx="22454" formatCode="General">
                  <c:v>44.908000000000001</c:v>
                </c:pt>
                <c:pt idx="22455" formatCode="General">
                  <c:v>44.91</c:v>
                </c:pt>
                <c:pt idx="22456" formatCode="General">
                  <c:v>44.911999999999999</c:v>
                </c:pt>
                <c:pt idx="22457" formatCode="General">
                  <c:v>44.914000000000001</c:v>
                </c:pt>
                <c:pt idx="22458" formatCode="General">
                  <c:v>44.915999999999997</c:v>
                </c:pt>
                <c:pt idx="22459" formatCode="General">
                  <c:v>44.917999999999999</c:v>
                </c:pt>
                <c:pt idx="22460" formatCode="General">
                  <c:v>44.92</c:v>
                </c:pt>
                <c:pt idx="22461" formatCode="General">
                  <c:v>44.921999999999997</c:v>
                </c:pt>
                <c:pt idx="22462" formatCode="General">
                  <c:v>44.923999999999999</c:v>
                </c:pt>
                <c:pt idx="22463" formatCode="General">
                  <c:v>44.926000000000002</c:v>
                </c:pt>
                <c:pt idx="22464" formatCode="General">
                  <c:v>44.927999999999997</c:v>
                </c:pt>
                <c:pt idx="22465" formatCode="General">
                  <c:v>44.93</c:v>
                </c:pt>
                <c:pt idx="22466" formatCode="General">
                  <c:v>44.932000000000002</c:v>
                </c:pt>
                <c:pt idx="22467" formatCode="General">
                  <c:v>44.933999999999997</c:v>
                </c:pt>
                <c:pt idx="22468" formatCode="General">
                  <c:v>44.936</c:v>
                </c:pt>
                <c:pt idx="22469" formatCode="General">
                  <c:v>44.938000000000002</c:v>
                </c:pt>
                <c:pt idx="22470" formatCode="General">
                  <c:v>44.94</c:v>
                </c:pt>
                <c:pt idx="22471" formatCode="General">
                  <c:v>44.942</c:v>
                </c:pt>
                <c:pt idx="22472" formatCode="General">
                  <c:v>44.944000000000003</c:v>
                </c:pt>
                <c:pt idx="22473" formatCode="General">
                  <c:v>44.945999999999998</c:v>
                </c:pt>
                <c:pt idx="22474" formatCode="General">
                  <c:v>44.948</c:v>
                </c:pt>
                <c:pt idx="22475" formatCode="General">
                  <c:v>44.95</c:v>
                </c:pt>
                <c:pt idx="22476" formatCode="General">
                  <c:v>44.951999999999998</c:v>
                </c:pt>
                <c:pt idx="22477" formatCode="General">
                  <c:v>44.954000000000001</c:v>
                </c:pt>
                <c:pt idx="22478" formatCode="General">
                  <c:v>44.956000000000003</c:v>
                </c:pt>
                <c:pt idx="22479" formatCode="General">
                  <c:v>44.957999999999998</c:v>
                </c:pt>
                <c:pt idx="22480" formatCode="General">
                  <c:v>44.96</c:v>
                </c:pt>
                <c:pt idx="22481" formatCode="General">
                  <c:v>44.962000000000003</c:v>
                </c:pt>
                <c:pt idx="22482" formatCode="General">
                  <c:v>44.963999999999999</c:v>
                </c:pt>
                <c:pt idx="22483" formatCode="General">
                  <c:v>44.966000000000001</c:v>
                </c:pt>
                <c:pt idx="22484" formatCode="General">
                  <c:v>44.968000000000004</c:v>
                </c:pt>
                <c:pt idx="22485" formatCode="General">
                  <c:v>44.97</c:v>
                </c:pt>
                <c:pt idx="22486" formatCode="General">
                  <c:v>44.972000000000001</c:v>
                </c:pt>
                <c:pt idx="22487" formatCode="General">
                  <c:v>44.973999999999997</c:v>
                </c:pt>
                <c:pt idx="22488" formatCode="General">
                  <c:v>44.975999999999999</c:v>
                </c:pt>
                <c:pt idx="22489" formatCode="General">
                  <c:v>44.978000000000002</c:v>
                </c:pt>
                <c:pt idx="22490" formatCode="General">
                  <c:v>44.98</c:v>
                </c:pt>
                <c:pt idx="22491" formatCode="General">
                  <c:v>44.981999999999999</c:v>
                </c:pt>
                <c:pt idx="22492" formatCode="General">
                  <c:v>44.984000000000002</c:v>
                </c:pt>
                <c:pt idx="22493" formatCode="General">
                  <c:v>44.985999999999997</c:v>
                </c:pt>
                <c:pt idx="22494" formatCode="General">
                  <c:v>44.988</c:v>
                </c:pt>
                <c:pt idx="22495" formatCode="General">
                  <c:v>44.99</c:v>
                </c:pt>
                <c:pt idx="22496" formatCode="General">
                  <c:v>44.991999999999997</c:v>
                </c:pt>
                <c:pt idx="22497" formatCode="General">
                  <c:v>44.994</c:v>
                </c:pt>
                <c:pt idx="22498" formatCode="General">
                  <c:v>44.996000000000002</c:v>
                </c:pt>
                <c:pt idx="22499" formatCode="General">
                  <c:v>44.997999999999998</c:v>
                </c:pt>
                <c:pt idx="22500" formatCode="General">
                  <c:v>45</c:v>
                </c:pt>
                <c:pt idx="22501" formatCode="General">
                  <c:v>45.002000000000002</c:v>
                </c:pt>
                <c:pt idx="22502" formatCode="General">
                  <c:v>45.003999999999998</c:v>
                </c:pt>
                <c:pt idx="22503" formatCode="General">
                  <c:v>45.006</c:v>
                </c:pt>
                <c:pt idx="22504" formatCode="General">
                  <c:v>45.008000000000003</c:v>
                </c:pt>
                <c:pt idx="22505" formatCode="General">
                  <c:v>45.01</c:v>
                </c:pt>
                <c:pt idx="22506" formatCode="General">
                  <c:v>45.012</c:v>
                </c:pt>
                <c:pt idx="22507" formatCode="General">
                  <c:v>45.014000000000003</c:v>
                </c:pt>
                <c:pt idx="22508" formatCode="General">
                  <c:v>45.015999999999998</c:v>
                </c:pt>
                <c:pt idx="22509" formatCode="General">
                  <c:v>45.018000000000001</c:v>
                </c:pt>
                <c:pt idx="22510" formatCode="General">
                  <c:v>45.02</c:v>
                </c:pt>
                <c:pt idx="22511" formatCode="General">
                  <c:v>45.021999999999998</c:v>
                </c:pt>
                <c:pt idx="22512" formatCode="General">
                  <c:v>45.024000000000001</c:v>
                </c:pt>
                <c:pt idx="22513" formatCode="General">
                  <c:v>45.026000000000003</c:v>
                </c:pt>
                <c:pt idx="22514" formatCode="General">
                  <c:v>45.027999999999999</c:v>
                </c:pt>
                <c:pt idx="22515" formatCode="General">
                  <c:v>45.03</c:v>
                </c:pt>
                <c:pt idx="22516" formatCode="General">
                  <c:v>45.031999999999996</c:v>
                </c:pt>
                <c:pt idx="22517" formatCode="General">
                  <c:v>45.033999999999999</c:v>
                </c:pt>
                <c:pt idx="22518" formatCode="General">
                  <c:v>45.036000000000001</c:v>
                </c:pt>
                <c:pt idx="22519" formatCode="General">
                  <c:v>45.037999999999997</c:v>
                </c:pt>
                <c:pt idx="22520" formatCode="General">
                  <c:v>45.04</c:v>
                </c:pt>
                <c:pt idx="22521" formatCode="General">
                  <c:v>45.042000000000002</c:v>
                </c:pt>
                <c:pt idx="22522" formatCode="General">
                  <c:v>45.043999999999997</c:v>
                </c:pt>
                <c:pt idx="22523" formatCode="General">
                  <c:v>45.045999999999999</c:v>
                </c:pt>
                <c:pt idx="22524" formatCode="General">
                  <c:v>45.048000000000002</c:v>
                </c:pt>
                <c:pt idx="22525" formatCode="General">
                  <c:v>45.05</c:v>
                </c:pt>
                <c:pt idx="22526" formatCode="General">
                  <c:v>45.052</c:v>
                </c:pt>
                <c:pt idx="22527" formatCode="General">
                  <c:v>45.054000000000002</c:v>
                </c:pt>
                <c:pt idx="22528" formatCode="General">
                  <c:v>45.055999999999997</c:v>
                </c:pt>
                <c:pt idx="22529" formatCode="General">
                  <c:v>45.058</c:v>
                </c:pt>
                <c:pt idx="22530" formatCode="General">
                  <c:v>45.06</c:v>
                </c:pt>
                <c:pt idx="22531" formatCode="General">
                  <c:v>45.061999999999998</c:v>
                </c:pt>
                <c:pt idx="22532" formatCode="General">
                  <c:v>45.064</c:v>
                </c:pt>
                <c:pt idx="22533" formatCode="General">
                  <c:v>45.066000000000003</c:v>
                </c:pt>
                <c:pt idx="22534" formatCode="General">
                  <c:v>45.067999999999998</c:v>
                </c:pt>
                <c:pt idx="22535" formatCode="General">
                  <c:v>45.07</c:v>
                </c:pt>
                <c:pt idx="22536" formatCode="General">
                  <c:v>45.072000000000003</c:v>
                </c:pt>
                <c:pt idx="22537" formatCode="General">
                  <c:v>45.073999999999998</c:v>
                </c:pt>
                <c:pt idx="22538" formatCode="General">
                  <c:v>45.076000000000001</c:v>
                </c:pt>
                <c:pt idx="22539" formatCode="General">
                  <c:v>45.078000000000003</c:v>
                </c:pt>
                <c:pt idx="22540" formatCode="General">
                  <c:v>45.08</c:v>
                </c:pt>
                <c:pt idx="22541" formatCode="General">
                  <c:v>45.082000000000001</c:v>
                </c:pt>
                <c:pt idx="22542" formatCode="General">
                  <c:v>45.084000000000003</c:v>
                </c:pt>
                <c:pt idx="22543" formatCode="General">
                  <c:v>45.085999999999999</c:v>
                </c:pt>
                <c:pt idx="22544" formatCode="General">
                  <c:v>45.088000000000001</c:v>
                </c:pt>
                <c:pt idx="22545" formatCode="General">
                  <c:v>45.09</c:v>
                </c:pt>
                <c:pt idx="22546" formatCode="General">
                  <c:v>45.091999999999999</c:v>
                </c:pt>
                <c:pt idx="22547" formatCode="General">
                  <c:v>45.094000000000001</c:v>
                </c:pt>
                <c:pt idx="22548" formatCode="General">
                  <c:v>45.095999999999997</c:v>
                </c:pt>
                <c:pt idx="22549" formatCode="General">
                  <c:v>45.097999999999999</c:v>
                </c:pt>
                <c:pt idx="22550" formatCode="General">
                  <c:v>45.1</c:v>
                </c:pt>
                <c:pt idx="22551" formatCode="General">
                  <c:v>45.101999999999997</c:v>
                </c:pt>
                <c:pt idx="22552" formatCode="General">
                  <c:v>45.103999999999999</c:v>
                </c:pt>
                <c:pt idx="22553" formatCode="General">
                  <c:v>45.106000000000002</c:v>
                </c:pt>
                <c:pt idx="22554" formatCode="General">
                  <c:v>45.107999999999997</c:v>
                </c:pt>
                <c:pt idx="22555" formatCode="General">
                  <c:v>45.11</c:v>
                </c:pt>
                <c:pt idx="22556" formatCode="General">
                  <c:v>45.112000000000002</c:v>
                </c:pt>
                <c:pt idx="22557" formatCode="General">
                  <c:v>45.113999999999997</c:v>
                </c:pt>
                <c:pt idx="22558" formatCode="General">
                  <c:v>45.116</c:v>
                </c:pt>
                <c:pt idx="22559" formatCode="General">
                  <c:v>45.118000000000002</c:v>
                </c:pt>
                <c:pt idx="22560" formatCode="General">
                  <c:v>45.12</c:v>
                </c:pt>
                <c:pt idx="22561" formatCode="General">
                  <c:v>45.122</c:v>
                </c:pt>
                <c:pt idx="22562" formatCode="General">
                  <c:v>45.124000000000002</c:v>
                </c:pt>
                <c:pt idx="22563" formatCode="General">
                  <c:v>45.125999999999998</c:v>
                </c:pt>
                <c:pt idx="22564" formatCode="General">
                  <c:v>45.128</c:v>
                </c:pt>
                <c:pt idx="22565" formatCode="General">
                  <c:v>45.13</c:v>
                </c:pt>
                <c:pt idx="22566" formatCode="General">
                  <c:v>45.131999999999998</c:v>
                </c:pt>
                <c:pt idx="22567" formatCode="General">
                  <c:v>45.134</c:v>
                </c:pt>
                <c:pt idx="22568" formatCode="General">
                  <c:v>45.136000000000003</c:v>
                </c:pt>
                <c:pt idx="22569" formatCode="General">
                  <c:v>45.137999999999998</c:v>
                </c:pt>
                <c:pt idx="22570" formatCode="General">
                  <c:v>45.14</c:v>
                </c:pt>
                <c:pt idx="22571" formatCode="General">
                  <c:v>45.142000000000003</c:v>
                </c:pt>
                <c:pt idx="22572" formatCode="General">
                  <c:v>45.143999999999998</c:v>
                </c:pt>
                <c:pt idx="22573" formatCode="General">
                  <c:v>45.146000000000001</c:v>
                </c:pt>
                <c:pt idx="22574" formatCode="General">
                  <c:v>45.148000000000003</c:v>
                </c:pt>
                <c:pt idx="22575" formatCode="General">
                  <c:v>45.15</c:v>
                </c:pt>
                <c:pt idx="22576" formatCode="General">
                  <c:v>45.152000000000001</c:v>
                </c:pt>
                <c:pt idx="22577" formatCode="General">
                  <c:v>45.154000000000003</c:v>
                </c:pt>
                <c:pt idx="22578" formatCode="General">
                  <c:v>45.155999999999999</c:v>
                </c:pt>
                <c:pt idx="22579" formatCode="General">
                  <c:v>45.158000000000001</c:v>
                </c:pt>
                <c:pt idx="22580" formatCode="General">
                  <c:v>45.16</c:v>
                </c:pt>
                <c:pt idx="22581" formatCode="General">
                  <c:v>45.161999999999999</c:v>
                </c:pt>
                <c:pt idx="22582" formatCode="General">
                  <c:v>45.164000000000001</c:v>
                </c:pt>
                <c:pt idx="22583" formatCode="General">
                  <c:v>45.165999999999997</c:v>
                </c:pt>
                <c:pt idx="22584" formatCode="General">
                  <c:v>45.167999999999999</c:v>
                </c:pt>
                <c:pt idx="22585" formatCode="General">
                  <c:v>45.17</c:v>
                </c:pt>
                <c:pt idx="22586" formatCode="General">
                  <c:v>45.171999999999997</c:v>
                </c:pt>
                <c:pt idx="22587" formatCode="General">
                  <c:v>45.173999999999999</c:v>
                </c:pt>
                <c:pt idx="22588" formatCode="General">
                  <c:v>45.176000000000002</c:v>
                </c:pt>
                <c:pt idx="22589" formatCode="General">
                  <c:v>45.177999999999997</c:v>
                </c:pt>
                <c:pt idx="22590" formatCode="General">
                  <c:v>45.18</c:v>
                </c:pt>
                <c:pt idx="22591" formatCode="General">
                  <c:v>45.182000000000002</c:v>
                </c:pt>
                <c:pt idx="22592" formatCode="General">
                  <c:v>45.183999999999997</c:v>
                </c:pt>
                <c:pt idx="22593" formatCode="General">
                  <c:v>45.186</c:v>
                </c:pt>
                <c:pt idx="22594" formatCode="General">
                  <c:v>45.188000000000002</c:v>
                </c:pt>
                <c:pt idx="22595" formatCode="General">
                  <c:v>45.19</c:v>
                </c:pt>
                <c:pt idx="22596" formatCode="General">
                  <c:v>45.192</c:v>
                </c:pt>
                <c:pt idx="22597" formatCode="General">
                  <c:v>45.194000000000003</c:v>
                </c:pt>
                <c:pt idx="22598" formatCode="General">
                  <c:v>45.195999999999998</c:v>
                </c:pt>
                <c:pt idx="22599" formatCode="General">
                  <c:v>45.198</c:v>
                </c:pt>
                <c:pt idx="22600" formatCode="General">
                  <c:v>45.2</c:v>
                </c:pt>
                <c:pt idx="22601" formatCode="General">
                  <c:v>45.201999999999998</c:v>
                </c:pt>
                <c:pt idx="22602" formatCode="General">
                  <c:v>45.204000000000001</c:v>
                </c:pt>
                <c:pt idx="22603" formatCode="General">
                  <c:v>45.206000000000003</c:v>
                </c:pt>
                <c:pt idx="22604" formatCode="General">
                  <c:v>45.207999999999998</c:v>
                </c:pt>
                <c:pt idx="22605" formatCode="General">
                  <c:v>45.21</c:v>
                </c:pt>
                <c:pt idx="22606" formatCode="General">
                  <c:v>45.212000000000003</c:v>
                </c:pt>
                <c:pt idx="22607" formatCode="General">
                  <c:v>45.213999999999999</c:v>
                </c:pt>
                <c:pt idx="22608" formatCode="General">
                  <c:v>45.216000000000001</c:v>
                </c:pt>
                <c:pt idx="22609" formatCode="General">
                  <c:v>45.218000000000004</c:v>
                </c:pt>
                <c:pt idx="22610" formatCode="General">
                  <c:v>45.22</c:v>
                </c:pt>
                <c:pt idx="22611" formatCode="General">
                  <c:v>45.222000000000001</c:v>
                </c:pt>
                <c:pt idx="22612" formatCode="General">
                  <c:v>45.223999999999997</c:v>
                </c:pt>
                <c:pt idx="22613" formatCode="General">
                  <c:v>45.225999999999999</c:v>
                </c:pt>
                <c:pt idx="22614" formatCode="General">
                  <c:v>45.228000000000002</c:v>
                </c:pt>
                <c:pt idx="22615" formatCode="General">
                  <c:v>45.23</c:v>
                </c:pt>
                <c:pt idx="22616" formatCode="General">
                  <c:v>45.231999999999999</c:v>
                </c:pt>
                <c:pt idx="22617" formatCode="General">
                  <c:v>45.234000000000002</c:v>
                </c:pt>
                <c:pt idx="22618" formatCode="General">
                  <c:v>45.235999999999997</c:v>
                </c:pt>
                <c:pt idx="22619" formatCode="General">
                  <c:v>45.238</c:v>
                </c:pt>
                <c:pt idx="22620" formatCode="General">
                  <c:v>45.24</c:v>
                </c:pt>
                <c:pt idx="22621" formatCode="General">
                  <c:v>45.241999999999997</c:v>
                </c:pt>
                <c:pt idx="22622" formatCode="General">
                  <c:v>45.244</c:v>
                </c:pt>
                <c:pt idx="22623" formatCode="General">
                  <c:v>45.246000000000002</c:v>
                </c:pt>
                <c:pt idx="22624" formatCode="General">
                  <c:v>45.247999999999998</c:v>
                </c:pt>
                <c:pt idx="22625" formatCode="General">
                  <c:v>45.25</c:v>
                </c:pt>
                <c:pt idx="22626" formatCode="General">
                  <c:v>45.252000000000002</c:v>
                </c:pt>
                <c:pt idx="22627" formatCode="General">
                  <c:v>45.253999999999998</c:v>
                </c:pt>
                <c:pt idx="22628" formatCode="General">
                  <c:v>45.256</c:v>
                </c:pt>
                <c:pt idx="22629" formatCode="General">
                  <c:v>45.258000000000003</c:v>
                </c:pt>
                <c:pt idx="22630" formatCode="General">
                  <c:v>45.26</c:v>
                </c:pt>
                <c:pt idx="22631" formatCode="General">
                  <c:v>45.262</c:v>
                </c:pt>
                <c:pt idx="22632" formatCode="General">
                  <c:v>45.264000000000003</c:v>
                </c:pt>
                <c:pt idx="22633" formatCode="General">
                  <c:v>45.265999999999998</c:v>
                </c:pt>
                <c:pt idx="22634" formatCode="General">
                  <c:v>45.268000000000001</c:v>
                </c:pt>
                <c:pt idx="22635" formatCode="General">
                  <c:v>45.27</c:v>
                </c:pt>
                <c:pt idx="22636" formatCode="General">
                  <c:v>45.271999999999998</c:v>
                </c:pt>
                <c:pt idx="22637" formatCode="General">
                  <c:v>45.274000000000001</c:v>
                </c:pt>
                <c:pt idx="22638" formatCode="General">
                  <c:v>45.276000000000003</c:v>
                </c:pt>
                <c:pt idx="22639" formatCode="General">
                  <c:v>45.277999999999999</c:v>
                </c:pt>
                <c:pt idx="22640" formatCode="General">
                  <c:v>45.28</c:v>
                </c:pt>
                <c:pt idx="22641" formatCode="General">
                  <c:v>45.281999999999996</c:v>
                </c:pt>
                <c:pt idx="22642" formatCode="General">
                  <c:v>45.283999999999999</c:v>
                </c:pt>
                <c:pt idx="22643" formatCode="General">
                  <c:v>45.286000000000001</c:v>
                </c:pt>
                <c:pt idx="22644" formatCode="General">
                  <c:v>45.287999999999997</c:v>
                </c:pt>
                <c:pt idx="22645" formatCode="General">
                  <c:v>45.29</c:v>
                </c:pt>
                <c:pt idx="22646" formatCode="General">
                  <c:v>45.292000000000002</c:v>
                </c:pt>
                <c:pt idx="22647" formatCode="General">
                  <c:v>45.293999999999997</c:v>
                </c:pt>
                <c:pt idx="22648" formatCode="General">
                  <c:v>45.295999999999999</c:v>
                </c:pt>
                <c:pt idx="22649" formatCode="General">
                  <c:v>45.298000000000002</c:v>
                </c:pt>
                <c:pt idx="22650" formatCode="General">
                  <c:v>45.3</c:v>
                </c:pt>
                <c:pt idx="22651" formatCode="General">
                  <c:v>45.302</c:v>
                </c:pt>
                <c:pt idx="22652" formatCode="General">
                  <c:v>45.304000000000002</c:v>
                </c:pt>
                <c:pt idx="22653" formatCode="General">
                  <c:v>45.305999999999997</c:v>
                </c:pt>
                <c:pt idx="22654" formatCode="General">
                  <c:v>45.308</c:v>
                </c:pt>
                <c:pt idx="22655" formatCode="General">
                  <c:v>45.31</c:v>
                </c:pt>
                <c:pt idx="22656" formatCode="General">
                  <c:v>45.311999999999998</c:v>
                </c:pt>
                <c:pt idx="22657" formatCode="General">
                  <c:v>45.314</c:v>
                </c:pt>
                <c:pt idx="22658" formatCode="General">
                  <c:v>45.316000000000003</c:v>
                </c:pt>
                <c:pt idx="22659" formatCode="General">
                  <c:v>45.317999999999998</c:v>
                </c:pt>
                <c:pt idx="22660" formatCode="General">
                  <c:v>45.32</c:v>
                </c:pt>
                <c:pt idx="22661" formatCode="General">
                  <c:v>45.322000000000003</c:v>
                </c:pt>
                <c:pt idx="22662" formatCode="General">
                  <c:v>45.323999999999998</c:v>
                </c:pt>
                <c:pt idx="22663" formatCode="General">
                  <c:v>45.326000000000001</c:v>
                </c:pt>
                <c:pt idx="22664" formatCode="General">
                  <c:v>45.328000000000003</c:v>
                </c:pt>
                <c:pt idx="22665" formatCode="General">
                  <c:v>45.33</c:v>
                </c:pt>
                <c:pt idx="22666" formatCode="General">
                  <c:v>45.332000000000001</c:v>
                </c:pt>
                <c:pt idx="22667" formatCode="General">
                  <c:v>45.334000000000003</c:v>
                </c:pt>
                <c:pt idx="22668" formatCode="General">
                  <c:v>45.335999999999999</c:v>
                </c:pt>
                <c:pt idx="22669" formatCode="General">
                  <c:v>45.338000000000001</c:v>
                </c:pt>
                <c:pt idx="22670" formatCode="General">
                  <c:v>45.34</c:v>
                </c:pt>
                <c:pt idx="22671" formatCode="General">
                  <c:v>45.341999999999999</c:v>
                </c:pt>
                <c:pt idx="22672" formatCode="General">
                  <c:v>45.344000000000001</c:v>
                </c:pt>
                <c:pt idx="22673" formatCode="General">
                  <c:v>45.345999999999997</c:v>
                </c:pt>
                <c:pt idx="22674" formatCode="General">
                  <c:v>45.347999999999999</c:v>
                </c:pt>
                <c:pt idx="22675" formatCode="General">
                  <c:v>45.35</c:v>
                </c:pt>
                <c:pt idx="22676" formatCode="General">
                  <c:v>45.351999999999997</c:v>
                </c:pt>
                <c:pt idx="22677" formatCode="General">
                  <c:v>45.353999999999999</c:v>
                </c:pt>
                <c:pt idx="22678" formatCode="General">
                  <c:v>45.356000000000002</c:v>
                </c:pt>
                <c:pt idx="22679" formatCode="General">
                  <c:v>45.357999999999997</c:v>
                </c:pt>
                <c:pt idx="22680" formatCode="General">
                  <c:v>45.36</c:v>
                </c:pt>
                <c:pt idx="22681" formatCode="General">
                  <c:v>45.362000000000002</c:v>
                </c:pt>
                <c:pt idx="22682" formatCode="General">
                  <c:v>45.363999999999997</c:v>
                </c:pt>
                <c:pt idx="22683" formatCode="General">
                  <c:v>45.366</c:v>
                </c:pt>
                <c:pt idx="22684" formatCode="General">
                  <c:v>45.368000000000002</c:v>
                </c:pt>
                <c:pt idx="22685" formatCode="General">
                  <c:v>45.37</c:v>
                </c:pt>
                <c:pt idx="22686" formatCode="General">
                  <c:v>45.372</c:v>
                </c:pt>
                <c:pt idx="22687" formatCode="General">
                  <c:v>45.374000000000002</c:v>
                </c:pt>
                <c:pt idx="22688" formatCode="General">
                  <c:v>45.375999999999998</c:v>
                </c:pt>
                <c:pt idx="22689" formatCode="General">
                  <c:v>45.378</c:v>
                </c:pt>
                <c:pt idx="22690" formatCode="General">
                  <c:v>45.38</c:v>
                </c:pt>
                <c:pt idx="22691" formatCode="General">
                  <c:v>45.381999999999998</c:v>
                </c:pt>
                <c:pt idx="22692" formatCode="General">
                  <c:v>45.384</c:v>
                </c:pt>
                <c:pt idx="22693" formatCode="General">
                  <c:v>45.386000000000003</c:v>
                </c:pt>
                <c:pt idx="22694" formatCode="General">
                  <c:v>45.387999999999998</c:v>
                </c:pt>
                <c:pt idx="22695" formatCode="General">
                  <c:v>45.39</c:v>
                </c:pt>
                <c:pt idx="22696" formatCode="General">
                  <c:v>45.392000000000003</c:v>
                </c:pt>
                <c:pt idx="22697" formatCode="General">
                  <c:v>45.393999999999998</c:v>
                </c:pt>
                <c:pt idx="22698" formatCode="General">
                  <c:v>45.396000000000001</c:v>
                </c:pt>
                <c:pt idx="22699" formatCode="General">
                  <c:v>45.398000000000003</c:v>
                </c:pt>
                <c:pt idx="22700" formatCode="General">
                  <c:v>45.4</c:v>
                </c:pt>
                <c:pt idx="22701" formatCode="General">
                  <c:v>45.402000000000001</c:v>
                </c:pt>
                <c:pt idx="22702" formatCode="General">
                  <c:v>45.404000000000003</c:v>
                </c:pt>
                <c:pt idx="22703" formatCode="General">
                  <c:v>45.405999999999999</c:v>
                </c:pt>
                <c:pt idx="22704" formatCode="General">
                  <c:v>45.408000000000001</c:v>
                </c:pt>
                <c:pt idx="22705" formatCode="General">
                  <c:v>45.41</c:v>
                </c:pt>
                <c:pt idx="22706" formatCode="General">
                  <c:v>45.411999999999999</c:v>
                </c:pt>
                <c:pt idx="22707" formatCode="General">
                  <c:v>45.414000000000001</c:v>
                </c:pt>
                <c:pt idx="22708" formatCode="General">
                  <c:v>45.415999999999997</c:v>
                </c:pt>
                <c:pt idx="22709" formatCode="General">
                  <c:v>45.417999999999999</c:v>
                </c:pt>
                <c:pt idx="22710" formatCode="General">
                  <c:v>45.42</c:v>
                </c:pt>
                <c:pt idx="22711" formatCode="General">
                  <c:v>45.421999999999997</c:v>
                </c:pt>
                <c:pt idx="22712" formatCode="General">
                  <c:v>45.423999999999999</c:v>
                </c:pt>
                <c:pt idx="22713" formatCode="General">
                  <c:v>45.426000000000002</c:v>
                </c:pt>
                <c:pt idx="22714" formatCode="General">
                  <c:v>45.427999999999997</c:v>
                </c:pt>
                <c:pt idx="22715" formatCode="General">
                  <c:v>45.43</c:v>
                </c:pt>
                <c:pt idx="22716" formatCode="General">
                  <c:v>45.432000000000002</c:v>
                </c:pt>
                <c:pt idx="22717" formatCode="General">
                  <c:v>45.433999999999997</c:v>
                </c:pt>
                <c:pt idx="22718" formatCode="General">
                  <c:v>45.436</c:v>
                </c:pt>
                <c:pt idx="22719" formatCode="General">
                  <c:v>45.438000000000002</c:v>
                </c:pt>
                <c:pt idx="22720" formatCode="General">
                  <c:v>45.44</c:v>
                </c:pt>
                <c:pt idx="22721" formatCode="General">
                  <c:v>45.442</c:v>
                </c:pt>
                <c:pt idx="22722" formatCode="General">
                  <c:v>45.444000000000003</c:v>
                </c:pt>
                <c:pt idx="22723" formatCode="General">
                  <c:v>45.445999999999998</c:v>
                </c:pt>
                <c:pt idx="22724" formatCode="General">
                  <c:v>45.448</c:v>
                </c:pt>
                <c:pt idx="22725" formatCode="General">
                  <c:v>45.45</c:v>
                </c:pt>
                <c:pt idx="22726" formatCode="General">
                  <c:v>45.451999999999998</c:v>
                </c:pt>
                <c:pt idx="22727" formatCode="General">
                  <c:v>45.454000000000001</c:v>
                </c:pt>
                <c:pt idx="22728" formatCode="General">
                  <c:v>45.456000000000003</c:v>
                </c:pt>
                <c:pt idx="22729" formatCode="General">
                  <c:v>45.457999999999998</c:v>
                </c:pt>
                <c:pt idx="22730" formatCode="General">
                  <c:v>45.46</c:v>
                </c:pt>
                <c:pt idx="22731" formatCode="General">
                  <c:v>45.462000000000003</c:v>
                </c:pt>
                <c:pt idx="22732" formatCode="General">
                  <c:v>45.463999999999999</c:v>
                </c:pt>
                <c:pt idx="22733" formatCode="General">
                  <c:v>45.466000000000001</c:v>
                </c:pt>
                <c:pt idx="22734" formatCode="General">
                  <c:v>45.468000000000004</c:v>
                </c:pt>
                <c:pt idx="22735" formatCode="General">
                  <c:v>45.47</c:v>
                </c:pt>
                <c:pt idx="22736" formatCode="General">
                  <c:v>45.472000000000001</c:v>
                </c:pt>
                <c:pt idx="22737" formatCode="General">
                  <c:v>45.473999999999997</c:v>
                </c:pt>
                <c:pt idx="22738" formatCode="General">
                  <c:v>45.475999999999999</c:v>
                </c:pt>
                <c:pt idx="22739" formatCode="General">
                  <c:v>45.478000000000002</c:v>
                </c:pt>
                <c:pt idx="22740" formatCode="General">
                  <c:v>45.48</c:v>
                </c:pt>
                <c:pt idx="22741" formatCode="General">
                  <c:v>45.481999999999999</c:v>
                </c:pt>
                <c:pt idx="22742" formatCode="General">
                  <c:v>45.484000000000002</c:v>
                </c:pt>
                <c:pt idx="22743" formatCode="General">
                  <c:v>45.485999999999997</c:v>
                </c:pt>
                <c:pt idx="22744" formatCode="General">
                  <c:v>45.488</c:v>
                </c:pt>
                <c:pt idx="22745" formatCode="General">
                  <c:v>45.49</c:v>
                </c:pt>
                <c:pt idx="22746" formatCode="General">
                  <c:v>45.491999999999997</c:v>
                </c:pt>
                <c:pt idx="22747" formatCode="General">
                  <c:v>45.494</c:v>
                </c:pt>
                <c:pt idx="22748" formatCode="General">
                  <c:v>45.496000000000002</c:v>
                </c:pt>
                <c:pt idx="22749" formatCode="General">
                  <c:v>45.497999999999998</c:v>
                </c:pt>
                <c:pt idx="22750" formatCode="General">
                  <c:v>45.5</c:v>
                </c:pt>
                <c:pt idx="22751" formatCode="General">
                  <c:v>45.502000000000002</c:v>
                </c:pt>
                <c:pt idx="22752" formatCode="General">
                  <c:v>45.503999999999998</c:v>
                </c:pt>
                <c:pt idx="22753" formatCode="General">
                  <c:v>45.506</c:v>
                </c:pt>
                <c:pt idx="22754" formatCode="General">
                  <c:v>45.508000000000003</c:v>
                </c:pt>
                <c:pt idx="22755" formatCode="General">
                  <c:v>45.51</c:v>
                </c:pt>
                <c:pt idx="22756" formatCode="General">
                  <c:v>45.512</c:v>
                </c:pt>
                <c:pt idx="22757" formatCode="General">
                  <c:v>45.514000000000003</c:v>
                </c:pt>
                <c:pt idx="22758" formatCode="General">
                  <c:v>45.515999999999998</c:v>
                </c:pt>
                <c:pt idx="22759" formatCode="General">
                  <c:v>45.518000000000001</c:v>
                </c:pt>
                <c:pt idx="22760" formatCode="General">
                  <c:v>45.52</c:v>
                </c:pt>
                <c:pt idx="22761" formatCode="General">
                  <c:v>45.521999999999998</c:v>
                </c:pt>
                <c:pt idx="22762" formatCode="General">
                  <c:v>45.524000000000001</c:v>
                </c:pt>
                <c:pt idx="22763" formatCode="General">
                  <c:v>45.526000000000003</c:v>
                </c:pt>
                <c:pt idx="22764" formatCode="General">
                  <c:v>45.527999999999999</c:v>
                </c:pt>
                <c:pt idx="22765" formatCode="General">
                  <c:v>45.53</c:v>
                </c:pt>
                <c:pt idx="22766" formatCode="General">
                  <c:v>45.531999999999996</c:v>
                </c:pt>
                <c:pt idx="22767" formatCode="General">
                  <c:v>45.533999999999999</c:v>
                </c:pt>
                <c:pt idx="22768" formatCode="General">
                  <c:v>45.536000000000001</c:v>
                </c:pt>
                <c:pt idx="22769" formatCode="General">
                  <c:v>45.537999999999997</c:v>
                </c:pt>
                <c:pt idx="22770" formatCode="General">
                  <c:v>45.54</c:v>
                </c:pt>
                <c:pt idx="22771" formatCode="General">
                  <c:v>45.542000000000002</c:v>
                </c:pt>
                <c:pt idx="22772" formatCode="General">
                  <c:v>45.543999999999997</c:v>
                </c:pt>
                <c:pt idx="22773" formatCode="General">
                  <c:v>45.545999999999999</c:v>
                </c:pt>
                <c:pt idx="22774" formatCode="General">
                  <c:v>45.548000000000002</c:v>
                </c:pt>
                <c:pt idx="22775" formatCode="General">
                  <c:v>45.55</c:v>
                </c:pt>
                <c:pt idx="22776" formatCode="General">
                  <c:v>45.552</c:v>
                </c:pt>
                <c:pt idx="22777" formatCode="General">
                  <c:v>45.554000000000002</c:v>
                </c:pt>
                <c:pt idx="22778" formatCode="General">
                  <c:v>45.555999999999997</c:v>
                </c:pt>
                <c:pt idx="22779" formatCode="General">
                  <c:v>45.558</c:v>
                </c:pt>
                <c:pt idx="22780" formatCode="General">
                  <c:v>45.56</c:v>
                </c:pt>
                <c:pt idx="22781" formatCode="General">
                  <c:v>45.561999999999998</c:v>
                </c:pt>
                <c:pt idx="22782" formatCode="General">
                  <c:v>45.564</c:v>
                </c:pt>
                <c:pt idx="22783" formatCode="General">
                  <c:v>45.566000000000003</c:v>
                </c:pt>
                <c:pt idx="22784" formatCode="General">
                  <c:v>45.567999999999998</c:v>
                </c:pt>
                <c:pt idx="22785" formatCode="General">
                  <c:v>45.57</c:v>
                </c:pt>
                <c:pt idx="22786" formatCode="General">
                  <c:v>45.572000000000003</c:v>
                </c:pt>
                <c:pt idx="22787" formatCode="General">
                  <c:v>45.573999999999998</c:v>
                </c:pt>
                <c:pt idx="22788" formatCode="General">
                  <c:v>45.576000000000001</c:v>
                </c:pt>
                <c:pt idx="22789" formatCode="General">
                  <c:v>45.578000000000003</c:v>
                </c:pt>
                <c:pt idx="22790" formatCode="General">
                  <c:v>45.58</c:v>
                </c:pt>
                <c:pt idx="22791" formatCode="General">
                  <c:v>45.582000000000001</c:v>
                </c:pt>
                <c:pt idx="22792" formatCode="General">
                  <c:v>45.584000000000003</c:v>
                </c:pt>
                <c:pt idx="22793" formatCode="General">
                  <c:v>45.585999999999999</c:v>
                </c:pt>
                <c:pt idx="22794" formatCode="General">
                  <c:v>45.588000000000001</c:v>
                </c:pt>
                <c:pt idx="22795" formatCode="General">
                  <c:v>45.59</c:v>
                </c:pt>
                <c:pt idx="22796" formatCode="General">
                  <c:v>45.591999999999999</c:v>
                </c:pt>
                <c:pt idx="22797" formatCode="General">
                  <c:v>45.594000000000001</c:v>
                </c:pt>
                <c:pt idx="22798" formatCode="General">
                  <c:v>45.595999999999997</c:v>
                </c:pt>
                <c:pt idx="22799" formatCode="General">
                  <c:v>45.597999999999999</c:v>
                </c:pt>
                <c:pt idx="22800" formatCode="General">
                  <c:v>45.6</c:v>
                </c:pt>
                <c:pt idx="22801" formatCode="General">
                  <c:v>45.601999999999997</c:v>
                </c:pt>
                <c:pt idx="22802" formatCode="General">
                  <c:v>45.603999999999999</c:v>
                </c:pt>
                <c:pt idx="22803" formatCode="General">
                  <c:v>45.606000000000002</c:v>
                </c:pt>
                <c:pt idx="22804" formatCode="General">
                  <c:v>45.607999999999997</c:v>
                </c:pt>
                <c:pt idx="22805" formatCode="General">
                  <c:v>45.61</c:v>
                </c:pt>
                <c:pt idx="22806" formatCode="General">
                  <c:v>45.612000000000002</c:v>
                </c:pt>
                <c:pt idx="22807" formatCode="General">
                  <c:v>45.613999999999997</c:v>
                </c:pt>
                <c:pt idx="22808" formatCode="General">
                  <c:v>45.616</c:v>
                </c:pt>
                <c:pt idx="22809" formatCode="General">
                  <c:v>45.618000000000002</c:v>
                </c:pt>
                <c:pt idx="22810" formatCode="General">
                  <c:v>45.62</c:v>
                </c:pt>
                <c:pt idx="22811" formatCode="General">
                  <c:v>45.622</c:v>
                </c:pt>
                <c:pt idx="22812" formatCode="General">
                  <c:v>45.624000000000002</c:v>
                </c:pt>
                <c:pt idx="22813" formatCode="General">
                  <c:v>45.625999999999998</c:v>
                </c:pt>
                <c:pt idx="22814" formatCode="General">
                  <c:v>45.628</c:v>
                </c:pt>
                <c:pt idx="22815" formatCode="General">
                  <c:v>45.63</c:v>
                </c:pt>
                <c:pt idx="22816" formatCode="General">
                  <c:v>45.631999999999998</c:v>
                </c:pt>
                <c:pt idx="22817" formatCode="General">
                  <c:v>45.634</c:v>
                </c:pt>
                <c:pt idx="22818" formatCode="General">
                  <c:v>45.636000000000003</c:v>
                </c:pt>
                <c:pt idx="22819" formatCode="General">
                  <c:v>45.637999999999998</c:v>
                </c:pt>
                <c:pt idx="22820" formatCode="General">
                  <c:v>45.64</c:v>
                </c:pt>
                <c:pt idx="22821" formatCode="General">
                  <c:v>45.642000000000003</c:v>
                </c:pt>
                <c:pt idx="22822" formatCode="General">
                  <c:v>45.643999999999998</c:v>
                </c:pt>
                <c:pt idx="22823" formatCode="General">
                  <c:v>45.646000000000001</c:v>
                </c:pt>
                <c:pt idx="22824" formatCode="General">
                  <c:v>45.648000000000003</c:v>
                </c:pt>
                <c:pt idx="22825" formatCode="General">
                  <c:v>45.65</c:v>
                </c:pt>
                <c:pt idx="22826" formatCode="General">
                  <c:v>45.652000000000001</c:v>
                </c:pt>
                <c:pt idx="22827" formatCode="General">
                  <c:v>45.654000000000003</c:v>
                </c:pt>
                <c:pt idx="22828" formatCode="General">
                  <c:v>45.655999999999999</c:v>
                </c:pt>
                <c:pt idx="22829" formatCode="General">
                  <c:v>45.658000000000001</c:v>
                </c:pt>
                <c:pt idx="22830" formatCode="General">
                  <c:v>45.66</c:v>
                </c:pt>
                <c:pt idx="22831" formatCode="General">
                  <c:v>45.661999999999999</c:v>
                </c:pt>
                <c:pt idx="22832" formatCode="General">
                  <c:v>45.664000000000001</c:v>
                </c:pt>
                <c:pt idx="22833" formatCode="General">
                  <c:v>45.665999999999997</c:v>
                </c:pt>
                <c:pt idx="22834" formatCode="General">
                  <c:v>45.667999999999999</c:v>
                </c:pt>
                <c:pt idx="22835" formatCode="General">
                  <c:v>45.67</c:v>
                </c:pt>
                <c:pt idx="22836" formatCode="General">
                  <c:v>45.671999999999997</c:v>
                </c:pt>
                <c:pt idx="22837" formatCode="General">
                  <c:v>45.673999999999999</c:v>
                </c:pt>
                <c:pt idx="22838" formatCode="General">
                  <c:v>45.676000000000002</c:v>
                </c:pt>
                <c:pt idx="22839" formatCode="General">
                  <c:v>45.677999999999997</c:v>
                </c:pt>
                <c:pt idx="22840" formatCode="General">
                  <c:v>45.68</c:v>
                </c:pt>
                <c:pt idx="22841" formatCode="General">
                  <c:v>45.682000000000002</c:v>
                </c:pt>
                <c:pt idx="22842" formatCode="General">
                  <c:v>45.683999999999997</c:v>
                </c:pt>
                <c:pt idx="22843" formatCode="General">
                  <c:v>45.686</c:v>
                </c:pt>
                <c:pt idx="22844" formatCode="General">
                  <c:v>45.688000000000002</c:v>
                </c:pt>
                <c:pt idx="22845" formatCode="General">
                  <c:v>45.69</c:v>
                </c:pt>
                <c:pt idx="22846" formatCode="General">
                  <c:v>45.692</c:v>
                </c:pt>
                <c:pt idx="22847" formatCode="General">
                  <c:v>45.694000000000003</c:v>
                </c:pt>
                <c:pt idx="22848" formatCode="General">
                  <c:v>45.695999999999998</c:v>
                </c:pt>
                <c:pt idx="22849" formatCode="General">
                  <c:v>45.698</c:v>
                </c:pt>
                <c:pt idx="22850" formatCode="General">
                  <c:v>45.7</c:v>
                </c:pt>
                <c:pt idx="22851" formatCode="General">
                  <c:v>45.701999999999998</c:v>
                </c:pt>
                <c:pt idx="22852" formatCode="General">
                  <c:v>45.704000000000001</c:v>
                </c:pt>
                <c:pt idx="22853" formatCode="General">
                  <c:v>45.706000000000003</c:v>
                </c:pt>
                <c:pt idx="22854" formatCode="General">
                  <c:v>45.707999999999998</c:v>
                </c:pt>
                <c:pt idx="22855" formatCode="General">
                  <c:v>45.71</c:v>
                </c:pt>
                <c:pt idx="22856" formatCode="General">
                  <c:v>45.712000000000003</c:v>
                </c:pt>
                <c:pt idx="22857" formatCode="General">
                  <c:v>45.713999999999999</c:v>
                </c:pt>
                <c:pt idx="22858" formatCode="General">
                  <c:v>45.716000000000001</c:v>
                </c:pt>
                <c:pt idx="22859" formatCode="General">
                  <c:v>45.718000000000004</c:v>
                </c:pt>
                <c:pt idx="22860" formatCode="General">
                  <c:v>45.72</c:v>
                </c:pt>
                <c:pt idx="22861" formatCode="General">
                  <c:v>45.722000000000001</c:v>
                </c:pt>
                <c:pt idx="22862" formatCode="General">
                  <c:v>45.723999999999997</c:v>
                </c:pt>
                <c:pt idx="22863" formatCode="General">
                  <c:v>45.725999999999999</c:v>
                </c:pt>
                <c:pt idx="22864" formatCode="General">
                  <c:v>45.728000000000002</c:v>
                </c:pt>
                <c:pt idx="22865" formatCode="General">
                  <c:v>45.73</c:v>
                </c:pt>
                <c:pt idx="22866" formatCode="General">
                  <c:v>45.731999999999999</c:v>
                </c:pt>
                <c:pt idx="22867" formatCode="General">
                  <c:v>45.734000000000002</c:v>
                </c:pt>
                <c:pt idx="22868" formatCode="General">
                  <c:v>45.735999999999997</c:v>
                </c:pt>
                <c:pt idx="22869" formatCode="General">
                  <c:v>45.738</c:v>
                </c:pt>
                <c:pt idx="22870" formatCode="General">
                  <c:v>45.74</c:v>
                </c:pt>
                <c:pt idx="22871" formatCode="General">
                  <c:v>45.741999999999997</c:v>
                </c:pt>
                <c:pt idx="22872" formatCode="General">
                  <c:v>45.744</c:v>
                </c:pt>
                <c:pt idx="22873" formatCode="General">
                  <c:v>45.746000000000002</c:v>
                </c:pt>
                <c:pt idx="22874" formatCode="General">
                  <c:v>45.747999999999998</c:v>
                </c:pt>
                <c:pt idx="22875" formatCode="General">
                  <c:v>45.75</c:v>
                </c:pt>
                <c:pt idx="22876" formatCode="General">
                  <c:v>45.752000000000002</c:v>
                </c:pt>
                <c:pt idx="22877" formatCode="General">
                  <c:v>45.753999999999998</c:v>
                </c:pt>
                <c:pt idx="22878" formatCode="General">
                  <c:v>45.756</c:v>
                </c:pt>
                <c:pt idx="22879" formatCode="General">
                  <c:v>45.758000000000003</c:v>
                </c:pt>
                <c:pt idx="22880" formatCode="General">
                  <c:v>45.76</c:v>
                </c:pt>
                <c:pt idx="22881" formatCode="General">
                  <c:v>45.762</c:v>
                </c:pt>
                <c:pt idx="22882" formatCode="General">
                  <c:v>45.764000000000003</c:v>
                </c:pt>
                <c:pt idx="22883" formatCode="General">
                  <c:v>45.765999999999998</c:v>
                </c:pt>
                <c:pt idx="22884" formatCode="General">
                  <c:v>45.768000000000001</c:v>
                </c:pt>
                <c:pt idx="22885" formatCode="General">
                  <c:v>45.77</c:v>
                </c:pt>
                <c:pt idx="22886" formatCode="General">
                  <c:v>45.771999999999998</c:v>
                </c:pt>
                <c:pt idx="22887" formatCode="General">
                  <c:v>45.774000000000001</c:v>
                </c:pt>
                <c:pt idx="22888" formatCode="General">
                  <c:v>45.776000000000003</c:v>
                </c:pt>
                <c:pt idx="22889" formatCode="General">
                  <c:v>45.777999999999999</c:v>
                </c:pt>
                <c:pt idx="22890" formatCode="General">
                  <c:v>45.78</c:v>
                </c:pt>
                <c:pt idx="22891" formatCode="General">
                  <c:v>45.781999999999996</c:v>
                </c:pt>
                <c:pt idx="22892" formatCode="General">
                  <c:v>45.783999999999999</c:v>
                </c:pt>
                <c:pt idx="22893" formatCode="General">
                  <c:v>45.786000000000001</c:v>
                </c:pt>
                <c:pt idx="22894" formatCode="General">
                  <c:v>45.787999999999997</c:v>
                </c:pt>
                <c:pt idx="22895" formatCode="General">
                  <c:v>45.79</c:v>
                </c:pt>
                <c:pt idx="22896" formatCode="General">
                  <c:v>45.792000000000002</c:v>
                </c:pt>
                <c:pt idx="22897" formatCode="General">
                  <c:v>45.793999999999997</c:v>
                </c:pt>
                <c:pt idx="22898" formatCode="General">
                  <c:v>45.795999999999999</c:v>
                </c:pt>
                <c:pt idx="22899" formatCode="General">
                  <c:v>45.798000000000002</c:v>
                </c:pt>
                <c:pt idx="22900" formatCode="General">
                  <c:v>45.8</c:v>
                </c:pt>
                <c:pt idx="22901" formatCode="General">
                  <c:v>45.802</c:v>
                </c:pt>
                <c:pt idx="22902" formatCode="General">
                  <c:v>45.804000000000002</c:v>
                </c:pt>
                <c:pt idx="22903" formatCode="General">
                  <c:v>45.805999999999997</c:v>
                </c:pt>
                <c:pt idx="22904" formatCode="General">
                  <c:v>45.808</c:v>
                </c:pt>
                <c:pt idx="22905" formatCode="General">
                  <c:v>45.81</c:v>
                </c:pt>
                <c:pt idx="22906" formatCode="General">
                  <c:v>45.811999999999998</c:v>
                </c:pt>
                <c:pt idx="22907" formatCode="General">
                  <c:v>45.814</c:v>
                </c:pt>
                <c:pt idx="22908" formatCode="General">
                  <c:v>45.816000000000003</c:v>
                </c:pt>
                <c:pt idx="22909" formatCode="General">
                  <c:v>45.817999999999998</c:v>
                </c:pt>
                <c:pt idx="22910" formatCode="General">
                  <c:v>45.82</c:v>
                </c:pt>
                <c:pt idx="22911" formatCode="General">
                  <c:v>45.822000000000003</c:v>
                </c:pt>
                <c:pt idx="22912" formatCode="General">
                  <c:v>45.823999999999998</c:v>
                </c:pt>
                <c:pt idx="22913" formatCode="General">
                  <c:v>45.826000000000001</c:v>
                </c:pt>
                <c:pt idx="22914" formatCode="General">
                  <c:v>45.828000000000003</c:v>
                </c:pt>
                <c:pt idx="22915" formatCode="General">
                  <c:v>45.83</c:v>
                </c:pt>
                <c:pt idx="22916" formatCode="General">
                  <c:v>45.832000000000001</c:v>
                </c:pt>
                <c:pt idx="22917" formatCode="General">
                  <c:v>45.834000000000003</c:v>
                </c:pt>
                <c:pt idx="22918" formatCode="General">
                  <c:v>45.835999999999999</c:v>
                </c:pt>
                <c:pt idx="22919" formatCode="General">
                  <c:v>45.838000000000001</c:v>
                </c:pt>
                <c:pt idx="22920" formatCode="General">
                  <c:v>45.84</c:v>
                </c:pt>
                <c:pt idx="22921" formatCode="General">
                  <c:v>45.841999999999999</c:v>
                </c:pt>
                <c:pt idx="22922" formatCode="General">
                  <c:v>45.844000000000001</c:v>
                </c:pt>
                <c:pt idx="22923" formatCode="General">
                  <c:v>45.845999999999997</c:v>
                </c:pt>
                <c:pt idx="22924" formatCode="General">
                  <c:v>45.847999999999999</c:v>
                </c:pt>
                <c:pt idx="22925" formatCode="General">
                  <c:v>45.85</c:v>
                </c:pt>
                <c:pt idx="22926" formatCode="General">
                  <c:v>45.851999999999997</c:v>
                </c:pt>
                <c:pt idx="22927" formatCode="General">
                  <c:v>45.853999999999999</c:v>
                </c:pt>
                <c:pt idx="22928" formatCode="General">
                  <c:v>45.856000000000002</c:v>
                </c:pt>
                <c:pt idx="22929" formatCode="General">
                  <c:v>45.857999999999997</c:v>
                </c:pt>
                <c:pt idx="22930" formatCode="General">
                  <c:v>45.86</c:v>
                </c:pt>
                <c:pt idx="22931" formatCode="General">
                  <c:v>45.862000000000002</c:v>
                </c:pt>
                <c:pt idx="22932" formatCode="General">
                  <c:v>45.863999999999997</c:v>
                </c:pt>
                <c:pt idx="22933" formatCode="General">
                  <c:v>45.866</c:v>
                </c:pt>
                <c:pt idx="22934" formatCode="General">
                  <c:v>45.868000000000002</c:v>
                </c:pt>
                <c:pt idx="22935" formatCode="General">
                  <c:v>45.87</c:v>
                </c:pt>
                <c:pt idx="22936" formatCode="General">
                  <c:v>45.872</c:v>
                </c:pt>
                <c:pt idx="22937" formatCode="General">
                  <c:v>45.874000000000002</c:v>
                </c:pt>
                <c:pt idx="22938" formatCode="General">
                  <c:v>45.875999999999998</c:v>
                </c:pt>
                <c:pt idx="22939" formatCode="General">
                  <c:v>45.878</c:v>
                </c:pt>
                <c:pt idx="22940" formatCode="General">
                  <c:v>45.88</c:v>
                </c:pt>
                <c:pt idx="22941" formatCode="General">
                  <c:v>45.881999999999998</c:v>
                </c:pt>
                <c:pt idx="22942" formatCode="General">
                  <c:v>45.884</c:v>
                </c:pt>
                <c:pt idx="22943" formatCode="General">
                  <c:v>45.886000000000003</c:v>
                </c:pt>
                <c:pt idx="22944" formatCode="General">
                  <c:v>45.887999999999998</c:v>
                </c:pt>
                <c:pt idx="22945" formatCode="General">
                  <c:v>45.89</c:v>
                </c:pt>
                <c:pt idx="22946" formatCode="General">
                  <c:v>45.892000000000003</c:v>
                </c:pt>
                <c:pt idx="22947" formatCode="General">
                  <c:v>45.893999999999998</c:v>
                </c:pt>
                <c:pt idx="22948" formatCode="General">
                  <c:v>45.896000000000001</c:v>
                </c:pt>
                <c:pt idx="22949" formatCode="General">
                  <c:v>45.898000000000003</c:v>
                </c:pt>
                <c:pt idx="22950" formatCode="General">
                  <c:v>45.9</c:v>
                </c:pt>
                <c:pt idx="22951" formatCode="General">
                  <c:v>45.902000000000001</c:v>
                </c:pt>
                <c:pt idx="22952" formatCode="General">
                  <c:v>45.904000000000003</c:v>
                </c:pt>
                <c:pt idx="22953" formatCode="General">
                  <c:v>45.905999999999999</c:v>
                </c:pt>
                <c:pt idx="22954" formatCode="General">
                  <c:v>45.908000000000001</c:v>
                </c:pt>
                <c:pt idx="22955" formatCode="General">
                  <c:v>45.91</c:v>
                </c:pt>
                <c:pt idx="22956" formatCode="General">
                  <c:v>45.911999999999999</c:v>
                </c:pt>
                <c:pt idx="22957" formatCode="General">
                  <c:v>45.914000000000001</c:v>
                </c:pt>
                <c:pt idx="22958" formatCode="General">
                  <c:v>45.915999999999997</c:v>
                </c:pt>
                <c:pt idx="22959" formatCode="General">
                  <c:v>45.917999999999999</c:v>
                </c:pt>
                <c:pt idx="22960" formatCode="General">
                  <c:v>45.92</c:v>
                </c:pt>
                <c:pt idx="22961" formatCode="General">
                  <c:v>45.921999999999997</c:v>
                </c:pt>
                <c:pt idx="22962" formatCode="General">
                  <c:v>45.923999999999999</c:v>
                </c:pt>
                <c:pt idx="22963" formatCode="General">
                  <c:v>45.926000000000002</c:v>
                </c:pt>
                <c:pt idx="22964" formatCode="General">
                  <c:v>45.927999999999997</c:v>
                </c:pt>
                <c:pt idx="22965" formatCode="General">
                  <c:v>45.93</c:v>
                </c:pt>
                <c:pt idx="22966" formatCode="General">
                  <c:v>45.932000000000002</c:v>
                </c:pt>
                <c:pt idx="22967" formatCode="General">
                  <c:v>45.933999999999997</c:v>
                </c:pt>
                <c:pt idx="22968" formatCode="General">
                  <c:v>45.936</c:v>
                </c:pt>
                <c:pt idx="22969" formatCode="General">
                  <c:v>45.938000000000002</c:v>
                </c:pt>
                <c:pt idx="22970" formatCode="General">
                  <c:v>45.94</c:v>
                </c:pt>
                <c:pt idx="22971" formatCode="General">
                  <c:v>45.942</c:v>
                </c:pt>
                <c:pt idx="22972" formatCode="General">
                  <c:v>45.944000000000003</c:v>
                </c:pt>
                <c:pt idx="22973" formatCode="General">
                  <c:v>45.945999999999998</c:v>
                </c:pt>
                <c:pt idx="22974" formatCode="General">
                  <c:v>45.948</c:v>
                </c:pt>
                <c:pt idx="22975" formatCode="General">
                  <c:v>45.95</c:v>
                </c:pt>
                <c:pt idx="22976" formatCode="General">
                  <c:v>45.951999999999998</c:v>
                </c:pt>
                <c:pt idx="22977" formatCode="General">
                  <c:v>45.954000000000001</c:v>
                </c:pt>
                <c:pt idx="22978" formatCode="General">
                  <c:v>45.956000000000003</c:v>
                </c:pt>
                <c:pt idx="22979" formatCode="General">
                  <c:v>45.957999999999998</c:v>
                </c:pt>
                <c:pt idx="22980" formatCode="General">
                  <c:v>45.96</c:v>
                </c:pt>
                <c:pt idx="22981" formatCode="General">
                  <c:v>45.962000000000003</c:v>
                </c:pt>
                <c:pt idx="22982" formatCode="General">
                  <c:v>45.963999999999999</c:v>
                </c:pt>
                <c:pt idx="22983" formatCode="General">
                  <c:v>45.966000000000001</c:v>
                </c:pt>
                <c:pt idx="22984" formatCode="General">
                  <c:v>45.968000000000004</c:v>
                </c:pt>
                <c:pt idx="22985" formatCode="General">
                  <c:v>45.97</c:v>
                </c:pt>
                <c:pt idx="22986" formatCode="General">
                  <c:v>45.972000000000001</c:v>
                </c:pt>
                <c:pt idx="22987" formatCode="General">
                  <c:v>45.973999999999997</c:v>
                </c:pt>
                <c:pt idx="22988" formatCode="General">
                  <c:v>45.975999999999999</c:v>
                </c:pt>
                <c:pt idx="22989" formatCode="General">
                  <c:v>45.978000000000002</c:v>
                </c:pt>
                <c:pt idx="22990" formatCode="General">
                  <c:v>45.98</c:v>
                </c:pt>
                <c:pt idx="22991" formatCode="General">
                  <c:v>45.981999999999999</c:v>
                </c:pt>
                <c:pt idx="22992" formatCode="General">
                  <c:v>45.984000000000002</c:v>
                </c:pt>
                <c:pt idx="22993" formatCode="General">
                  <c:v>45.985999999999997</c:v>
                </c:pt>
                <c:pt idx="22994" formatCode="General">
                  <c:v>45.988</c:v>
                </c:pt>
                <c:pt idx="22995" formatCode="General">
                  <c:v>45.99</c:v>
                </c:pt>
                <c:pt idx="22996" formatCode="General">
                  <c:v>45.991999999999997</c:v>
                </c:pt>
                <c:pt idx="22997" formatCode="General">
                  <c:v>45.994</c:v>
                </c:pt>
                <c:pt idx="22998" formatCode="General">
                  <c:v>45.996000000000002</c:v>
                </c:pt>
                <c:pt idx="22999" formatCode="General">
                  <c:v>45.997999999999998</c:v>
                </c:pt>
                <c:pt idx="23000" formatCode="General">
                  <c:v>46</c:v>
                </c:pt>
                <c:pt idx="23001" formatCode="General">
                  <c:v>46.002000000000002</c:v>
                </c:pt>
                <c:pt idx="23002" formatCode="General">
                  <c:v>46.003999999999998</c:v>
                </c:pt>
                <c:pt idx="23003" formatCode="General">
                  <c:v>46.006</c:v>
                </c:pt>
                <c:pt idx="23004" formatCode="General">
                  <c:v>46.008000000000003</c:v>
                </c:pt>
                <c:pt idx="23005" formatCode="General">
                  <c:v>46.01</c:v>
                </c:pt>
                <c:pt idx="23006" formatCode="General">
                  <c:v>46.012</c:v>
                </c:pt>
                <c:pt idx="23007" formatCode="General">
                  <c:v>46.014000000000003</c:v>
                </c:pt>
                <c:pt idx="23008" formatCode="General">
                  <c:v>46.015999999999998</c:v>
                </c:pt>
                <c:pt idx="23009" formatCode="General">
                  <c:v>46.018000000000001</c:v>
                </c:pt>
                <c:pt idx="23010" formatCode="General">
                  <c:v>46.02</c:v>
                </c:pt>
                <c:pt idx="23011" formatCode="General">
                  <c:v>46.021999999999998</c:v>
                </c:pt>
                <c:pt idx="23012" formatCode="General">
                  <c:v>46.024000000000001</c:v>
                </c:pt>
                <c:pt idx="23013" formatCode="General">
                  <c:v>46.026000000000003</c:v>
                </c:pt>
                <c:pt idx="23014" formatCode="General">
                  <c:v>46.027999999999999</c:v>
                </c:pt>
                <c:pt idx="23015" formatCode="General">
                  <c:v>46.03</c:v>
                </c:pt>
                <c:pt idx="23016" formatCode="General">
                  <c:v>46.031999999999996</c:v>
                </c:pt>
                <c:pt idx="23017" formatCode="General">
                  <c:v>46.033999999999999</c:v>
                </c:pt>
                <c:pt idx="23018" formatCode="General">
                  <c:v>46.036000000000001</c:v>
                </c:pt>
                <c:pt idx="23019" formatCode="General">
                  <c:v>46.037999999999997</c:v>
                </c:pt>
                <c:pt idx="23020" formatCode="General">
                  <c:v>46.04</c:v>
                </c:pt>
                <c:pt idx="23021" formatCode="General">
                  <c:v>46.042000000000002</c:v>
                </c:pt>
                <c:pt idx="23022" formatCode="General">
                  <c:v>46.043999999999997</c:v>
                </c:pt>
                <c:pt idx="23023" formatCode="General">
                  <c:v>46.045999999999999</c:v>
                </c:pt>
                <c:pt idx="23024" formatCode="General">
                  <c:v>46.048000000000002</c:v>
                </c:pt>
                <c:pt idx="23025" formatCode="General">
                  <c:v>46.05</c:v>
                </c:pt>
                <c:pt idx="23026" formatCode="General">
                  <c:v>46.052</c:v>
                </c:pt>
                <c:pt idx="23027" formatCode="General">
                  <c:v>46.054000000000002</c:v>
                </c:pt>
                <c:pt idx="23028" formatCode="General">
                  <c:v>46.055999999999997</c:v>
                </c:pt>
                <c:pt idx="23029" formatCode="General">
                  <c:v>46.058</c:v>
                </c:pt>
                <c:pt idx="23030" formatCode="General">
                  <c:v>46.06</c:v>
                </c:pt>
                <c:pt idx="23031" formatCode="General">
                  <c:v>46.061999999999998</c:v>
                </c:pt>
                <c:pt idx="23032" formatCode="General">
                  <c:v>46.064</c:v>
                </c:pt>
                <c:pt idx="23033" formatCode="General">
                  <c:v>46.066000000000003</c:v>
                </c:pt>
                <c:pt idx="23034" formatCode="General">
                  <c:v>46.067999999999998</c:v>
                </c:pt>
                <c:pt idx="23035" formatCode="General">
                  <c:v>46.07</c:v>
                </c:pt>
                <c:pt idx="23036" formatCode="General">
                  <c:v>46.072000000000003</c:v>
                </c:pt>
                <c:pt idx="23037" formatCode="General">
                  <c:v>46.073999999999998</c:v>
                </c:pt>
                <c:pt idx="23038" formatCode="General">
                  <c:v>46.076000000000001</c:v>
                </c:pt>
                <c:pt idx="23039" formatCode="General">
                  <c:v>46.078000000000003</c:v>
                </c:pt>
                <c:pt idx="23040" formatCode="General">
                  <c:v>46.08</c:v>
                </c:pt>
                <c:pt idx="23041" formatCode="General">
                  <c:v>46.082000000000001</c:v>
                </c:pt>
                <c:pt idx="23042" formatCode="General">
                  <c:v>46.084000000000003</c:v>
                </c:pt>
                <c:pt idx="23043" formatCode="General">
                  <c:v>46.085999999999999</c:v>
                </c:pt>
                <c:pt idx="23044" formatCode="General">
                  <c:v>46.088000000000001</c:v>
                </c:pt>
                <c:pt idx="23045" formatCode="General">
                  <c:v>46.09</c:v>
                </c:pt>
                <c:pt idx="23046" formatCode="General">
                  <c:v>46.091999999999999</c:v>
                </c:pt>
                <c:pt idx="23047" formatCode="General">
                  <c:v>46.094000000000001</c:v>
                </c:pt>
                <c:pt idx="23048" formatCode="General">
                  <c:v>46.095999999999997</c:v>
                </c:pt>
                <c:pt idx="23049" formatCode="General">
                  <c:v>46.097999999999999</c:v>
                </c:pt>
                <c:pt idx="23050" formatCode="General">
                  <c:v>46.1</c:v>
                </c:pt>
                <c:pt idx="23051" formatCode="General">
                  <c:v>46.101999999999997</c:v>
                </c:pt>
                <c:pt idx="23052" formatCode="General">
                  <c:v>46.103999999999999</c:v>
                </c:pt>
                <c:pt idx="23053" formatCode="General">
                  <c:v>46.106000000000002</c:v>
                </c:pt>
                <c:pt idx="23054" formatCode="General">
                  <c:v>46.107999999999997</c:v>
                </c:pt>
                <c:pt idx="23055" formatCode="General">
                  <c:v>46.11</c:v>
                </c:pt>
                <c:pt idx="23056" formatCode="General">
                  <c:v>46.112000000000002</c:v>
                </c:pt>
                <c:pt idx="23057" formatCode="General">
                  <c:v>46.113999999999997</c:v>
                </c:pt>
                <c:pt idx="23058" formatCode="General">
                  <c:v>46.116</c:v>
                </c:pt>
                <c:pt idx="23059" formatCode="General">
                  <c:v>46.118000000000002</c:v>
                </c:pt>
                <c:pt idx="23060" formatCode="General">
                  <c:v>46.12</c:v>
                </c:pt>
                <c:pt idx="23061" formatCode="General">
                  <c:v>46.122</c:v>
                </c:pt>
                <c:pt idx="23062" formatCode="General">
                  <c:v>46.124000000000002</c:v>
                </c:pt>
                <c:pt idx="23063" formatCode="General">
                  <c:v>46.125999999999998</c:v>
                </c:pt>
                <c:pt idx="23064" formatCode="General">
                  <c:v>46.128</c:v>
                </c:pt>
                <c:pt idx="23065" formatCode="General">
                  <c:v>46.13</c:v>
                </c:pt>
                <c:pt idx="23066" formatCode="General">
                  <c:v>46.131999999999998</c:v>
                </c:pt>
                <c:pt idx="23067" formatCode="General">
                  <c:v>46.134</c:v>
                </c:pt>
                <c:pt idx="23068" formatCode="General">
                  <c:v>46.136000000000003</c:v>
                </c:pt>
                <c:pt idx="23069" formatCode="General">
                  <c:v>46.137999999999998</c:v>
                </c:pt>
                <c:pt idx="23070" formatCode="General">
                  <c:v>46.14</c:v>
                </c:pt>
                <c:pt idx="23071" formatCode="General">
                  <c:v>46.142000000000003</c:v>
                </c:pt>
                <c:pt idx="23072" formatCode="General">
                  <c:v>46.143999999999998</c:v>
                </c:pt>
                <c:pt idx="23073" formatCode="General">
                  <c:v>46.146000000000001</c:v>
                </c:pt>
                <c:pt idx="23074" formatCode="General">
                  <c:v>46.148000000000003</c:v>
                </c:pt>
                <c:pt idx="23075" formatCode="General">
                  <c:v>46.15</c:v>
                </c:pt>
                <c:pt idx="23076" formatCode="General">
                  <c:v>46.152000000000001</c:v>
                </c:pt>
                <c:pt idx="23077" formatCode="General">
                  <c:v>46.154000000000003</c:v>
                </c:pt>
                <c:pt idx="23078" formatCode="General">
                  <c:v>46.155999999999999</c:v>
                </c:pt>
                <c:pt idx="23079" formatCode="General">
                  <c:v>46.158000000000001</c:v>
                </c:pt>
                <c:pt idx="23080" formatCode="General">
                  <c:v>46.16</c:v>
                </c:pt>
                <c:pt idx="23081" formatCode="General">
                  <c:v>46.161999999999999</c:v>
                </c:pt>
                <c:pt idx="23082" formatCode="General">
                  <c:v>46.164000000000001</c:v>
                </c:pt>
                <c:pt idx="23083" formatCode="General">
                  <c:v>46.165999999999997</c:v>
                </c:pt>
                <c:pt idx="23084" formatCode="General">
                  <c:v>46.167999999999999</c:v>
                </c:pt>
                <c:pt idx="23085" formatCode="General">
                  <c:v>46.17</c:v>
                </c:pt>
                <c:pt idx="23086" formatCode="General">
                  <c:v>46.171999999999997</c:v>
                </c:pt>
                <c:pt idx="23087" formatCode="General">
                  <c:v>46.173999999999999</c:v>
                </c:pt>
                <c:pt idx="23088" formatCode="General">
                  <c:v>46.176000000000002</c:v>
                </c:pt>
                <c:pt idx="23089" formatCode="General">
                  <c:v>46.177999999999997</c:v>
                </c:pt>
                <c:pt idx="23090" formatCode="General">
                  <c:v>46.18</c:v>
                </c:pt>
                <c:pt idx="23091" formatCode="General">
                  <c:v>46.182000000000002</c:v>
                </c:pt>
                <c:pt idx="23092" formatCode="General">
                  <c:v>46.183999999999997</c:v>
                </c:pt>
                <c:pt idx="23093" formatCode="General">
                  <c:v>46.186</c:v>
                </c:pt>
                <c:pt idx="23094" formatCode="General">
                  <c:v>46.188000000000002</c:v>
                </c:pt>
                <c:pt idx="23095" formatCode="General">
                  <c:v>46.19</c:v>
                </c:pt>
                <c:pt idx="23096" formatCode="General">
                  <c:v>46.192</c:v>
                </c:pt>
                <c:pt idx="23097" formatCode="General">
                  <c:v>46.194000000000003</c:v>
                </c:pt>
                <c:pt idx="23098" formatCode="General">
                  <c:v>46.195999999999998</c:v>
                </c:pt>
                <c:pt idx="23099" formatCode="General">
                  <c:v>46.198</c:v>
                </c:pt>
                <c:pt idx="23100" formatCode="General">
                  <c:v>46.2</c:v>
                </c:pt>
                <c:pt idx="23101" formatCode="General">
                  <c:v>46.201999999999998</c:v>
                </c:pt>
                <c:pt idx="23102" formatCode="General">
                  <c:v>46.204000000000001</c:v>
                </c:pt>
                <c:pt idx="23103" formatCode="General">
                  <c:v>46.206000000000003</c:v>
                </c:pt>
                <c:pt idx="23104" formatCode="General">
                  <c:v>46.207999999999998</c:v>
                </c:pt>
                <c:pt idx="23105" formatCode="General">
                  <c:v>46.21</c:v>
                </c:pt>
                <c:pt idx="23106" formatCode="General">
                  <c:v>46.212000000000003</c:v>
                </c:pt>
                <c:pt idx="23107" formatCode="General">
                  <c:v>46.213999999999999</c:v>
                </c:pt>
                <c:pt idx="23108" formatCode="General">
                  <c:v>46.216000000000001</c:v>
                </c:pt>
                <c:pt idx="23109" formatCode="General">
                  <c:v>46.218000000000004</c:v>
                </c:pt>
                <c:pt idx="23110" formatCode="General">
                  <c:v>46.22</c:v>
                </c:pt>
                <c:pt idx="23111" formatCode="General">
                  <c:v>46.222000000000001</c:v>
                </c:pt>
                <c:pt idx="23112" formatCode="General">
                  <c:v>46.223999999999997</c:v>
                </c:pt>
                <c:pt idx="23113" formatCode="General">
                  <c:v>46.225999999999999</c:v>
                </c:pt>
                <c:pt idx="23114" formatCode="General">
                  <c:v>46.228000000000002</c:v>
                </c:pt>
                <c:pt idx="23115" formatCode="General">
                  <c:v>46.23</c:v>
                </c:pt>
                <c:pt idx="23116" formatCode="General">
                  <c:v>46.231999999999999</c:v>
                </c:pt>
                <c:pt idx="23117" formatCode="General">
                  <c:v>46.234000000000002</c:v>
                </c:pt>
                <c:pt idx="23118" formatCode="General">
                  <c:v>46.235999999999997</c:v>
                </c:pt>
                <c:pt idx="23119" formatCode="General">
                  <c:v>46.238</c:v>
                </c:pt>
                <c:pt idx="23120" formatCode="General">
                  <c:v>46.24</c:v>
                </c:pt>
                <c:pt idx="23121" formatCode="General">
                  <c:v>46.241999999999997</c:v>
                </c:pt>
                <c:pt idx="23122" formatCode="General">
                  <c:v>46.244</c:v>
                </c:pt>
                <c:pt idx="23123" formatCode="General">
                  <c:v>46.246000000000002</c:v>
                </c:pt>
                <c:pt idx="23124" formatCode="General">
                  <c:v>46.247999999999998</c:v>
                </c:pt>
                <c:pt idx="23125" formatCode="General">
                  <c:v>46.25</c:v>
                </c:pt>
                <c:pt idx="23126" formatCode="General">
                  <c:v>46.252000000000002</c:v>
                </c:pt>
                <c:pt idx="23127" formatCode="General">
                  <c:v>46.253999999999998</c:v>
                </c:pt>
                <c:pt idx="23128" formatCode="General">
                  <c:v>46.256</c:v>
                </c:pt>
                <c:pt idx="23129" formatCode="General">
                  <c:v>46.258000000000003</c:v>
                </c:pt>
                <c:pt idx="23130" formatCode="General">
                  <c:v>46.26</c:v>
                </c:pt>
                <c:pt idx="23131" formatCode="General">
                  <c:v>46.262</c:v>
                </c:pt>
                <c:pt idx="23132" formatCode="General">
                  <c:v>46.264000000000003</c:v>
                </c:pt>
                <c:pt idx="23133" formatCode="General">
                  <c:v>46.265999999999998</c:v>
                </c:pt>
                <c:pt idx="23134" formatCode="General">
                  <c:v>46.268000000000001</c:v>
                </c:pt>
                <c:pt idx="23135" formatCode="General">
                  <c:v>46.27</c:v>
                </c:pt>
                <c:pt idx="23136" formatCode="General">
                  <c:v>46.271999999999998</c:v>
                </c:pt>
                <c:pt idx="23137" formatCode="General">
                  <c:v>46.274000000000001</c:v>
                </c:pt>
                <c:pt idx="23138" formatCode="General">
                  <c:v>46.276000000000003</c:v>
                </c:pt>
                <c:pt idx="23139" formatCode="General">
                  <c:v>46.277999999999999</c:v>
                </c:pt>
                <c:pt idx="23140" formatCode="General">
                  <c:v>46.28</c:v>
                </c:pt>
                <c:pt idx="23141" formatCode="General">
                  <c:v>46.281999999999996</c:v>
                </c:pt>
                <c:pt idx="23142" formatCode="General">
                  <c:v>46.283999999999999</c:v>
                </c:pt>
                <c:pt idx="23143" formatCode="General">
                  <c:v>46.286000000000001</c:v>
                </c:pt>
                <c:pt idx="23144" formatCode="General">
                  <c:v>46.287999999999997</c:v>
                </c:pt>
                <c:pt idx="23145" formatCode="General">
                  <c:v>46.29</c:v>
                </c:pt>
                <c:pt idx="23146" formatCode="General">
                  <c:v>46.292000000000002</c:v>
                </c:pt>
                <c:pt idx="23147" formatCode="General">
                  <c:v>46.293999999999997</c:v>
                </c:pt>
                <c:pt idx="23148" formatCode="General">
                  <c:v>46.295999999999999</c:v>
                </c:pt>
                <c:pt idx="23149" formatCode="General">
                  <c:v>46.298000000000002</c:v>
                </c:pt>
                <c:pt idx="23150" formatCode="General">
                  <c:v>46.3</c:v>
                </c:pt>
                <c:pt idx="23151" formatCode="General">
                  <c:v>46.302</c:v>
                </c:pt>
                <c:pt idx="23152" formatCode="General">
                  <c:v>46.304000000000002</c:v>
                </c:pt>
                <c:pt idx="23153" formatCode="General">
                  <c:v>46.305999999999997</c:v>
                </c:pt>
                <c:pt idx="23154" formatCode="General">
                  <c:v>46.308</c:v>
                </c:pt>
                <c:pt idx="23155" formatCode="General">
                  <c:v>46.31</c:v>
                </c:pt>
                <c:pt idx="23156" formatCode="General">
                  <c:v>46.311999999999998</c:v>
                </c:pt>
                <c:pt idx="23157" formatCode="General">
                  <c:v>46.314</c:v>
                </c:pt>
                <c:pt idx="23158" formatCode="General">
                  <c:v>46.316000000000003</c:v>
                </c:pt>
                <c:pt idx="23159" formatCode="General">
                  <c:v>46.317999999999998</c:v>
                </c:pt>
                <c:pt idx="23160" formatCode="General">
                  <c:v>46.32</c:v>
                </c:pt>
                <c:pt idx="23161" formatCode="General">
                  <c:v>46.322000000000003</c:v>
                </c:pt>
                <c:pt idx="23162" formatCode="General">
                  <c:v>46.323999999999998</c:v>
                </c:pt>
                <c:pt idx="23163" formatCode="General">
                  <c:v>46.326000000000001</c:v>
                </c:pt>
                <c:pt idx="23164" formatCode="General">
                  <c:v>46.328000000000003</c:v>
                </c:pt>
                <c:pt idx="23165" formatCode="General">
                  <c:v>46.33</c:v>
                </c:pt>
                <c:pt idx="23166" formatCode="General">
                  <c:v>46.332000000000001</c:v>
                </c:pt>
                <c:pt idx="23167" formatCode="General">
                  <c:v>46.334000000000003</c:v>
                </c:pt>
                <c:pt idx="23168" formatCode="General">
                  <c:v>46.335999999999999</c:v>
                </c:pt>
                <c:pt idx="23169" formatCode="General">
                  <c:v>46.338000000000001</c:v>
                </c:pt>
                <c:pt idx="23170" formatCode="General">
                  <c:v>46.34</c:v>
                </c:pt>
                <c:pt idx="23171" formatCode="General">
                  <c:v>46.341999999999999</c:v>
                </c:pt>
                <c:pt idx="23172" formatCode="General">
                  <c:v>46.344000000000001</c:v>
                </c:pt>
                <c:pt idx="23173" formatCode="General">
                  <c:v>46.345999999999997</c:v>
                </c:pt>
                <c:pt idx="23174" formatCode="General">
                  <c:v>46.347999999999999</c:v>
                </c:pt>
                <c:pt idx="23175" formatCode="General">
                  <c:v>46.35</c:v>
                </c:pt>
                <c:pt idx="23176" formatCode="General">
                  <c:v>46.351999999999997</c:v>
                </c:pt>
                <c:pt idx="23177" formatCode="General">
                  <c:v>46.353999999999999</c:v>
                </c:pt>
                <c:pt idx="23178" formatCode="General">
                  <c:v>46.356000000000002</c:v>
                </c:pt>
                <c:pt idx="23179" formatCode="General">
                  <c:v>46.357999999999997</c:v>
                </c:pt>
                <c:pt idx="23180" formatCode="General">
                  <c:v>46.36</c:v>
                </c:pt>
                <c:pt idx="23181" formatCode="General">
                  <c:v>46.362000000000002</c:v>
                </c:pt>
                <c:pt idx="23182" formatCode="General">
                  <c:v>46.363999999999997</c:v>
                </c:pt>
                <c:pt idx="23183" formatCode="General">
                  <c:v>46.366</c:v>
                </c:pt>
                <c:pt idx="23184" formatCode="General">
                  <c:v>46.368000000000002</c:v>
                </c:pt>
                <c:pt idx="23185" formatCode="General">
                  <c:v>46.37</c:v>
                </c:pt>
                <c:pt idx="23186" formatCode="General">
                  <c:v>46.372</c:v>
                </c:pt>
                <c:pt idx="23187" formatCode="General">
                  <c:v>46.374000000000002</c:v>
                </c:pt>
                <c:pt idx="23188" formatCode="General">
                  <c:v>46.375999999999998</c:v>
                </c:pt>
                <c:pt idx="23189" formatCode="General">
                  <c:v>46.378</c:v>
                </c:pt>
                <c:pt idx="23190" formatCode="General">
                  <c:v>46.38</c:v>
                </c:pt>
                <c:pt idx="23191" formatCode="General">
                  <c:v>46.381999999999998</c:v>
                </c:pt>
                <c:pt idx="23192" formatCode="General">
                  <c:v>46.384</c:v>
                </c:pt>
                <c:pt idx="23193" formatCode="General">
                  <c:v>46.386000000000003</c:v>
                </c:pt>
                <c:pt idx="23194" formatCode="General">
                  <c:v>46.387999999999998</c:v>
                </c:pt>
                <c:pt idx="23195" formatCode="General">
                  <c:v>46.39</c:v>
                </c:pt>
                <c:pt idx="23196" formatCode="General">
                  <c:v>46.392000000000003</c:v>
                </c:pt>
                <c:pt idx="23197" formatCode="General">
                  <c:v>46.393999999999998</c:v>
                </c:pt>
                <c:pt idx="23198" formatCode="General">
                  <c:v>46.396000000000001</c:v>
                </c:pt>
                <c:pt idx="23199" formatCode="General">
                  <c:v>46.398000000000003</c:v>
                </c:pt>
                <c:pt idx="23200" formatCode="General">
                  <c:v>46.4</c:v>
                </c:pt>
                <c:pt idx="23201" formatCode="General">
                  <c:v>46.402000000000001</c:v>
                </c:pt>
                <c:pt idx="23202" formatCode="General">
                  <c:v>46.404000000000003</c:v>
                </c:pt>
                <c:pt idx="23203" formatCode="General">
                  <c:v>46.405999999999999</c:v>
                </c:pt>
                <c:pt idx="23204" formatCode="General">
                  <c:v>46.408000000000001</c:v>
                </c:pt>
                <c:pt idx="23205" formatCode="General">
                  <c:v>46.41</c:v>
                </c:pt>
                <c:pt idx="23206" formatCode="General">
                  <c:v>46.411999999999999</c:v>
                </c:pt>
                <c:pt idx="23207" formatCode="General">
                  <c:v>46.414000000000001</c:v>
                </c:pt>
                <c:pt idx="23208" formatCode="General">
                  <c:v>46.415999999999997</c:v>
                </c:pt>
                <c:pt idx="23209" formatCode="General">
                  <c:v>46.417999999999999</c:v>
                </c:pt>
                <c:pt idx="23210" formatCode="General">
                  <c:v>46.42</c:v>
                </c:pt>
                <c:pt idx="23211" formatCode="General">
                  <c:v>46.421999999999997</c:v>
                </c:pt>
                <c:pt idx="23212" formatCode="General">
                  <c:v>46.423999999999999</c:v>
                </c:pt>
                <c:pt idx="23213" formatCode="General">
                  <c:v>46.426000000000002</c:v>
                </c:pt>
                <c:pt idx="23214" formatCode="General">
                  <c:v>46.427999999999997</c:v>
                </c:pt>
                <c:pt idx="23215" formatCode="General">
                  <c:v>46.43</c:v>
                </c:pt>
                <c:pt idx="23216" formatCode="General">
                  <c:v>46.432000000000002</c:v>
                </c:pt>
                <c:pt idx="23217" formatCode="General">
                  <c:v>46.433999999999997</c:v>
                </c:pt>
                <c:pt idx="23218" formatCode="General">
                  <c:v>46.436</c:v>
                </c:pt>
                <c:pt idx="23219" formatCode="General">
                  <c:v>46.438000000000002</c:v>
                </c:pt>
                <c:pt idx="23220" formatCode="General">
                  <c:v>46.44</c:v>
                </c:pt>
                <c:pt idx="23221" formatCode="General">
                  <c:v>46.442</c:v>
                </c:pt>
                <c:pt idx="23222" formatCode="General">
                  <c:v>46.444000000000003</c:v>
                </c:pt>
                <c:pt idx="23223" formatCode="General">
                  <c:v>46.445999999999998</c:v>
                </c:pt>
                <c:pt idx="23224" formatCode="General">
                  <c:v>46.448</c:v>
                </c:pt>
                <c:pt idx="23225" formatCode="General">
                  <c:v>46.45</c:v>
                </c:pt>
                <c:pt idx="23226" formatCode="General">
                  <c:v>46.451999999999998</c:v>
                </c:pt>
                <c:pt idx="23227" formatCode="General">
                  <c:v>46.454000000000001</c:v>
                </c:pt>
                <c:pt idx="23228" formatCode="General">
                  <c:v>46.456000000000003</c:v>
                </c:pt>
                <c:pt idx="23229" formatCode="General">
                  <c:v>46.457999999999998</c:v>
                </c:pt>
                <c:pt idx="23230" formatCode="General">
                  <c:v>46.46</c:v>
                </c:pt>
                <c:pt idx="23231" formatCode="General">
                  <c:v>46.462000000000003</c:v>
                </c:pt>
                <c:pt idx="23232" formatCode="General">
                  <c:v>46.463999999999999</c:v>
                </c:pt>
                <c:pt idx="23233" formatCode="General">
                  <c:v>46.466000000000001</c:v>
                </c:pt>
                <c:pt idx="23234" formatCode="General">
                  <c:v>46.468000000000004</c:v>
                </c:pt>
                <c:pt idx="23235" formatCode="General">
                  <c:v>46.47</c:v>
                </c:pt>
                <c:pt idx="23236" formatCode="General">
                  <c:v>46.472000000000001</c:v>
                </c:pt>
                <c:pt idx="23237" formatCode="General">
                  <c:v>46.473999999999997</c:v>
                </c:pt>
                <c:pt idx="23238" formatCode="General">
                  <c:v>46.475999999999999</c:v>
                </c:pt>
                <c:pt idx="23239" formatCode="General">
                  <c:v>46.478000000000002</c:v>
                </c:pt>
                <c:pt idx="23240" formatCode="General">
                  <c:v>46.48</c:v>
                </c:pt>
                <c:pt idx="23241" formatCode="General">
                  <c:v>46.481999999999999</c:v>
                </c:pt>
                <c:pt idx="23242" formatCode="General">
                  <c:v>46.484000000000002</c:v>
                </c:pt>
                <c:pt idx="23243" formatCode="General">
                  <c:v>46.485999999999997</c:v>
                </c:pt>
                <c:pt idx="23244" formatCode="General">
                  <c:v>46.488</c:v>
                </c:pt>
                <c:pt idx="23245" formatCode="General">
                  <c:v>46.49</c:v>
                </c:pt>
                <c:pt idx="23246" formatCode="General">
                  <c:v>46.491999999999997</c:v>
                </c:pt>
                <c:pt idx="23247" formatCode="General">
                  <c:v>46.494</c:v>
                </c:pt>
                <c:pt idx="23248" formatCode="General">
                  <c:v>46.496000000000002</c:v>
                </c:pt>
                <c:pt idx="23249" formatCode="General">
                  <c:v>46.497999999999998</c:v>
                </c:pt>
                <c:pt idx="23250" formatCode="General">
                  <c:v>46.5</c:v>
                </c:pt>
                <c:pt idx="23251" formatCode="General">
                  <c:v>46.502000000000002</c:v>
                </c:pt>
                <c:pt idx="23252" formatCode="General">
                  <c:v>46.503999999999998</c:v>
                </c:pt>
                <c:pt idx="23253" formatCode="General">
                  <c:v>46.506</c:v>
                </c:pt>
                <c:pt idx="23254" formatCode="General">
                  <c:v>46.508000000000003</c:v>
                </c:pt>
                <c:pt idx="23255" formatCode="General">
                  <c:v>46.51</c:v>
                </c:pt>
                <c:pt idx="23256" formatCode="General">
                  <c:v>46.512</c:v>
                </c:pt>
                <c:pt idx="23257" formatCode="General">
                  <c:v>46.514000000000003</c:v>
                </c:pt>
                <c:pt idx="23258" formatCode="General">
                  <c:v>46.515999999999998</c:v>
                </c:pt>
                <c:pt idx="23259" formatCode="General">
                  <c:v>46.518000000000001</c:v>
                </c:pt>
                <c:pt idx="23260" formatCode="General">
                  <c:v>46.52</c:v>
                </c:pt>
                <c:pt idx="23261" formatCode="General">
                  <c:v>46.521999999999998</c:v>
                </c:pt>
                <c:pt idx="23262" formatCode="General">
                  <c:v>46.524000000000001</c:v>
                </c:pt>
                <c:pt idx="23263" formatCode="General">
                  <c:v>46.526000000000003</c:v>
                </c:pt>
                <c:pt idx="23264" formatCode="General">
                  <c:v>46.527999999999999</c:v>
                </c:pt>
                <c:pt idx="23265" formatCode="General">
                  <c:v>46.53</c:v>
                </c:pt>
                <c:pt idx="23266" formatCode="General">
                  <c:v>46.531999999999996</c:v>
                </c:pt>
                <c:pt idx="23267" formatCode="General">
                  <c:v>46.533999999999999</c:v>
                </c:pt>
                <c:pt idx="23268" formatCode="General">
                  <c:v>46.536000000000001</c:v>
                </c:pt>
                <c:pt idx="23269" formatCode="General">
                  <c:v>46.537999999999997</c:v>
                </c:pt>
                <c:pt idx="23270" formatCode="General">
                  <c:v>46.54</c:v>
                </c:pt>
                <c:pt idx="23271" formatCode="General">
                  <c:v>46.542000000000002</c:v>
                </c:pt>
                <c:pt idx="23272" formatCode="General">
                  <c:v>46.543999999999997</c:v>
                </c:pt>
                <c:pt idx="23273" formatCode="General">
                  <c:v>46.545999999999999</c:v>
                </c:pt>
                <c:pt idx="23274" formatCode="General">
                  <c:v>46.548000000000002</c:v>
                </c:pt>
                <c:pt idx="23275" formatCode="General">
                  <c:v>46.55</c:v>
                </c:pt>
                <c:pt idx="23276" formatCode="General">
                  <c:v>46.552</c:v>
                </c:pt>
                <c:pt idx="23277" formatCode="General">
                  <c:v>46.554000000000002</c:v>
                </c:pt>
                <c:pt idx="23278" formatCode="General">
                  <c:v>46.555999999999997</c:v>
                </c:pt>
                <c:pt idx="23279" formatCode="General">
                  <c:v>46.558</c:v>
                </c:pt>
                <c:pt idx="23280" formatCode="General">
                  <c:v>46.56</c:v>
                </c:pt>
                <c:pt idx="23281" formatCode="General">
                  <c:v>46.561999999999998</c:v>
                </c:pt>
                <c:pt idx="23282" formatCode="General">
                  <c:v>46.564</c:v>
                </c:pt>
                <c:pt idx="23283" formatCode="General">
                  <c:v>46.566000000000003</c:v>
                </c:pt>
                <c:pt idx="23284" formatCode="General">
                  <c:v>46.567999999999998</c:v>
                </c:pt>
                <c:pt idx="23285" formatCode="General">
                  <c:v>46.57</c:v>
                </c:pt>
                <c:pt idx="23286" formatCode="General">
                  <c:v>46.572000000000003</c:v>
                </c:pt>
                <c:pt idx="23287" formatCode="General">
                  <c:v>46.573999999999998</c:v>
                </c:pt>
                <c:pt idx="23288" formatCode="General">
                  <c:v>46.576000000000001</c:v>
                </c:pt>
                <c:pt idx="23289" formatCode="General">
                  <c:v>46.578000000000003</c:v>
                </c:pt>
                <c:pt idx="23290" formatCode="General">
                  <c:v>46.58</c:v>
                </c:pt>
                <c:pt idx="23291" formatCode="General">
                  <c:v>46.582000000000001</c:v>
                </c:pt>
                <c:pt idx="23292" formatCode="General">
                  <c:v>46.584000000000003</c:v>
                </c:pt>
                <c:pt idx="23293" formatCode="General">
                  <c:v>46.585999999999999</c:v>
                </c:pt>
                <c:pt idx="23294" formatCode="General">
                  <c:v>46.588000000000001</c:v>
                </c:pt>
                <c:pt idx="23295" formatCode="General">
                  <c:v>46.59</c:v>
                </c:pt>
                <c:pt idx="23296" formatCode="General">
                  <c:v>46.591999999999999</c:v>
                </c:pt>
                <c:pt idx="23297" formatCode="General">
                  <c:v>46.594000000000001</c:v>
                </c:pt>
                <c:pt idx="23298" formatCode="General">
                  <c:v>46.595999999999997</c:v>
                </c:pt>
                <c:pt idx="23299" formatCode="General">
                  <c:v>46.597999999999999</c:v>
                </c:pt>
                <c:pt idx="23300" formatCode="General">
                  <c:v>46.6</c:v>
                </c:pt>
                <c:pt idx="23301" formatCode="General">
                  <c:v>46.601999999999997</c:v>
                </c:pt>
                <c:pt idx="23302" formatCode="General">
                  <c:v>46.603999999999999</c:v>
                </c:pt>
                <c:pt idx="23303" formatCode="General">
                  <c:v>46.606000000000002</c:v>
                </c:pt>
                <c:pt idx="23304" formatCode="General">
                  <c:v>46.607999999999997</c:v>
                </c:pt>
                <c:pt idx="23305" formatCode="General">
                  <c:v>46.61</c:v>
                </c:pt>
                <c:pt idx="23306" formatCode="General">
                  <c:v>46.612000000000002</c:v>
                </c:pt>
                <c:pt idx="23307" formatCode="General">
                  <c:v>46.613999999999997</c:v>
                </c:pt>
                <c:pt idx="23308" formatCode="General">
                  <c:v>46.616</c:v>
                </c:pt>
                <c:pt idx="23309" formatCode="General">
                  <c:v>46.618000000000002</c:v>
                </c:pt>
                <c:pt idx="23310" formatCode="General">
                  <c:v>46.62</c:v>
                </c:pt>
                <c:pt idx="23311" formatCode="General">
                  <c:v>46.622</c:v>
                </c:pt>
                <c:pt idx="23312" formatCode="General">
                  <c:v>46.624000000000002</c:v>
                </c:pt>
                <c:pt idx="23313" formatCode="General">
                  <c:v>46.625999999999998</c:v>
                </c:pt>
                <c:pt idx="23314" formatCode="General">
                  <c:v>46.628</c:v>
                </c:pt>
                <c:pt idx="23315" formatCode="General">
                  <c:v>46.63</c:v>
                </c:pt>
                <c:pt idx="23316" formatCode="General">
                  <c:v>46.631999999999998</c:v>
                </c:pt>
                <c:pt idx="23317" formatCode="General">
                  <c:v>46.634</c:v>
                </c:pt>
                <c:pt idx="23318" formatCode="General">
                  <c:v>46.636000000000003</c:v>
                </c:pt>
                <c:pt idx="23319" formatCode="General">
                  <c:v>46.637999999999998</c:v>
                </c:pt>
                <c:pt idx="23320" formatCode="General">
                  <c:v>46.64</c:v>
                </c:pt>
                <c:pt idx="23321" formatCode="General">
                  <c:v>46.642000000000003</c:v>
                </c:pt>
                <c:pt idx="23322" formatCode="General">
                  <c:v>46.643999999999998</c:v>
                </c:pt>
                <c:pt idx="23323" formatCode="General">
                  <c:v>46.646000000000001</c:v>
                </c:pt>
                <c:pt idx="23324" formatCode="General">
                  <c:v>46.648000000000003</c:v>
                </c:pt>
                <c:pt idx="23325" formatCode="General">
                  <c:v>46.65</c:v>
                </c:pt>
                <c:pt idx="23326" formatCode="General">
                  <c:v>46.652000000000001</c:v>
                </c:pt>
                <c:pt idx="23327" formatCode="General">
                  <c:v>46.654000000000003</c:v>
                </c:pt>
                <c:pt idx="23328" formatCode="General">
                  <c:v>46.655999999999999</c:v>
                </c:pt>
                <c:pt idx="23329" formatCode="General">
                  <c:v>46.658000000000001</c:v>
                </c:pt>
                <c:pt idx="23330" formatCode="General">
                  <c:v>46.66</c:v>
                </c:pt>
                <c:pt idx="23331" formatCode="General">
                  <c:v>46.661999999999999</c:v>
                </c:pt>
                <c:pt idx="23332" formatCode="General">
                  <c:v>46.664000000000001</c:v>
                </c:pt>
                <c:pt idx="23333" formatCode="General">
                  <c:v>46.665999999999997</c:v>
                </c:pt>
                <c:pt idx="23334" formatCode="General">
                  <c:v>46.667999999999999</c:v>
                </c:pt>
                <c:pt idx="23335" formatCode="General">
                  <c:v>46.67</c:v>
                </c:pt>
                <c:pt idx="23336" formatCode="General">
                  <c:v>46.671999999999997</c:v>
                </c:pt>
                <c:pt idx="23337" formatCode="General">
                  <c:v>46.673999999999999</c:v>
                </c:pt>
                <c:pt idx="23338" formatCode="General">
                  <c:v>46.676000000000002</c:v>
                </c:pt>
                <c:pt idx="23339" formatCode="General">
                  <c:v>46.677999999999997</c:v>
                </c:pt>
                <c:pt idx="23340" formatCode="General">
                  <c:v>46.68</c:v>
                </c:pt>
                <c:pt idx="23341" formatCode="General">
                  <c:v>46.682000000000002</c:v>
                </c:pt>
                <c:pt idx="23342" formatCode="General">
                  <c:v>46.683999999999997</c:v>
                </c:pt>
                <c:pt idx="23343" formatCode="General">
                  <c:v>46.686</c:v>
                </c:pt>
                <c:pt idx="23344" formatCode="General">
                  <c:v>46.688000000000002</c:v>
                </c:pt>
                <c:pt idx="23345" formatCode="General">
                  <c:v>46.69</c:v>
                </c:pt>
                <c:pt idx="23346" formatCode="General">
                  <c:v>46.692</c:v>
                </c:pt>
                <c:pt idx="23347" formatCode="General">
                  <c:v>46.694000000000003</c:v>
                </c:pt>
                <c:pt idx="23348" formatCode="General">
                  <c:v>46.695999999999998</c:v>
                </c:pt>
                <c:pt idx="23349" formatCode="General">
                  <c:v>46.698</c:v>
                </c:pt>
                <c:pt idx="23350" formatCode="General">
                  <c:v>46.7</c:v>
                </c:pt>
                <c:pt idx="23351" formatCode="General">
                  <c:v>46.701999999999998</c:v>
                </c:pt>
                <c:pt idx="23352" formatCode="General">
                  <c:v>46.704000000000001</c:v>
                </c:pt>
                <c:pt idx="23353" formatCode="General">
                  <c:v>46.706000000000003</c:v>
                </c:pt>
                <c:pt idx="23354" formatCode="General">
                  <c:v>46.707999999999998</c:v>
                </c:pt>
                <c:pt idx="23355" formatCode="General">
                  <c:v>46.71</c:v>
                </c:pt>
                <c:pt idx="23356" formatCode="General">
                  <c:v>46.712000000000003</c:v>
                </c:pt>
                <c:pt idx="23357" formatCode="General">
                  <c:v>46.713999999999999</c:v>
                </c:pt>
                <c:pt idx="23358" formatCode="General">
                  <c:v>46.716000000000001</c:v>
                </c:pt>
                <c:pt idx="23359" formatCode="General">
                  <c:v>46.718000000000004</c:v>
                </c:pt>
                <c:pt idx="23360" formatCode="General">
                  <c:v>46.72</c:v>
                </c:pt>
                <c:pt idx="23361" formatCode="General">
                  <c:v>46.722000000000001</c:v>
                </c:pt>
                <c:pt idx="23362" formatCode="General">
                  <c:v>46.723999999999997</c:v>
                </c:pt>
                <c:pt idx="23363" formatCode="General">
                  <c:v>46.725999999999999</c:v>
                </c:pt>
                <c:pt idx="23364" formatCode="General">
                  <c:v>46.728000000000002</c:v>
                </c:pt>
                <c:pt idx="23365" formatCode="General">
                  <c:v>46.73</c:v>
                </c:pt>
                <c:pt idx="23366" formatCode="General">
                  <c:v>46.731999999999999</c:v>
                </c:pt>
                <c:pt idx="23367" formatCode="General">
                  <c:v>46.734000000000002</c:v>
                </c:pt>
                <c:pt idx="23368" formatCode="General">
                  <c:v>46.735999999999997</c:v>
                </c:pt>
                <c:pt idx="23369" formatCode="General">
                  <c:v>46.738</c:v>
                </c:pt>
                <c:pt idx="23370" formatCode="General">
                  <c:v>46.74</c:v>
                </c:pt>
                <c:pt idx="23371" formatCode="General">
                  <c:v>46.741999999999997</c:v>
                </c:pt>
                <c:pt idx="23372" formatCode="General">
                  <c:v>46.744</c:v>
                </c:pt>
                <c:pt idx="23373" formatCode="General">
                  <c:v>46.746000000000002</c:v>
                </c:pt>
                <c:pt idx="23374" formatCode="General">
                  <c:v>46.747999999999998</c:v>
                </c:pt>
                <c:pt idx="23375" formatCode="General">
                  <c:v>46.75</c:v>
                </c:pt>
                <c:pt idx="23376" formatCode="General">
                  <c:v>46.752000000000002</c:v>
                </c:pt>
                <c:pt idx="23377" formatCode="General">
                  <c:v>46.753999999999998</c:v>
                </c:pt>
                <c:pt idx="23378" formatCode="General">
                  <c:v>46.756</c:v>
                </c:pt>
                <c:pt idx="23379" formatCode="General">
                  <c:v>46.758000000000003</c:v>
                </c:pt>
                <c:pt idx="23380" formatCode="General">
                  <c:v>46.76</c:v>
                </c:pt>
                <c:pt idx="23381" formatCode="General">
                  <c:v>46.762</c:v>
                </c:pt>
                <c:pt idx="23382" formatCode="General">
                  <c:v>46.764000000000003</c:v>
                </c:pt>
                <c:pt idx="23383" formatCode="General">
                  <c:v>46.765999999999998</c:v>
                </c:pt>
                <c:pt idx="23384" formatCode="General">
                  <c:v>46.768000000000001</c:v>
                </c:pt>
                <c:pt idx="23385" formatCode="General">
                  <c:v>46.77</c:v>
                </c:pt>
                <c:pt idx="23386" formatCode="General">
                  <c:v>46.771999999999998</c:v>
                </c:pt>
                <c:pt idx="23387" formatCode="General">
                  <c:v>46.774000000000001</c:v>
                </c:pt>
                <c:pt idx="23388" formatCode="General">
                  <c:v>46.776000000000003</c:v>
                </c:pt>
                <c:pt idx="23389" formatCode="General">
                  <c:v>46.777999999999999</c:v>
                </c:pt>
                <c:pt idx="23390" formatCode="General">
                  <c:v>46.78</c:v>
                </c:pt>
                <c:pt idx="23391" formatCode="General">
                  <c:v>46.781999999999996</c:v>
                </c:pt>
                <c:pt idx="23392" formatCode="General">
                  <c:v>46.783999999999999</c:v>
                </c:pt>
                <c:pt idx="23393" formatCode="General">
                  <c:v>46.786000000000001</c:v>
                </c:pt>
                <c:pt idx="23394" formatCode="General">
                  <c:v>46.787999999999997</c:v>
                </c:pt>
                <c:pt idx="23395" formatCode="General">
                  <c:v>46.79</c:v>
                </c:pt>
                <c:pt idx="23396" formatCode="General">
                  <c:v>46.792000000000002</c:v>
                </c:pt>
                <c:pt idx="23397" formatCode="General">
                  <c:v>46.793999999999997</c:v>
                </c:pt>
                <c:pt idx="23398" formatCode="General">
                  <c:v>46.795999999999999</c:v>
                </c:pt>
                <c:pt idx="23399" formatCode="General">
                  <c:v>46.798000000000002</c:v>
                </c:pt>
                <c:pt idx="23400" formatCode="General">
                  <c:v>46.8</c:v>
                </c:pt>
                <c:pt idx="23401" formatCode="General">
                  <c:v>46.802</c:v>
                </c:pt>
                <c:pt idx="23402" formatCode="General">
                  <c:v>46.804000000000002</c:v>
                </c:pt>
                <c:pt idx="23403" formatCode="General">
                  <c:v>46.805999999999997</c:v>
                </c:pt>
                <c:pt idx="23404" formatCode="General">
                  <c:v>46.808</c:v>
                </c:pt>
                <c:pt idx="23405" formatCode="General">
                  <c:v>46.81</c:v>
                </c:pt>
                <c:pt idx="23406" formatCode="General">
                  <c:v>46.811999999999998</c:v>
                </c:pt>
                <c:pt idx="23407" formatCode="General">
                  <c:v>46.814</c:v>
                </c:pt>
                <c:pt idx="23408" formatCode="General">
                  <c:v>46.816000000000003</c:v>
                </c:pt>
                <c:pt idx="23409" formatCode="General">
                  <c:v>46.817999999999998</c:v>
                </c:pt>
                <c:pt idx="23410" formatCode="General">
                  <c:v>46.82</c:v>
                </c:pt>
                <c:pt idx="23411" formatCode="General">
                  <c:v>46.822000000000003</c:v>
                </c:pt>
                <c:pt idx="23412" formatCode="General">
                  <c:v>46.823999999999998</c:v>
                </c:pt>
                <c:pt idx="23413" formatCode="General">
                  <c:v>46.826000000000001</c:v>
                </c:pt>
                <c:pt idx="23414" formatCode="General">
                  <c:v>46.828000000000003</c:v>
                </c:pt>
                <c:pt idx="23415" formatCode="General">
                  <c:v>46.83</c:v>
                </c:pt>
                <c:pt idx="23416" formatCode="General">
                  <c:v>46.832000000000001</c:v>
                </c:pt>
                <c:pt idx="23417" formatCode="General">
                  <c:v>46.834000000000003</c:v>
                </c:pt>
                <c:pt idx="23418" formatCode="General">
                  <c:v>46.835999999999999</c:v>
                </c:pt>
                <c:pt idx="23419" formatCode="General">
                  <c:v>46.838000000000001</c:v>
                </c:pt>
                <c:pt idx="23420" formatCode="General">
                  <c:v>46.84</c:v>
                </c:pt>
                <c:pt idx="23421" formatCode="General">
                  <c:v>46.841999999999999</c:v>
                </c:pt>
                <c:pt idx="23422" formatCode="General">
                  <c:v>46.844000000000001</c:v>
                </c:pt>
                <c:pt idx="23423" formatCode="General">
                  <c:v>46.845999999999997</c:v>
                </c:pt>
                <c:pt idx="23424" formatCode="General">
                  <c:v>46.847999999999999</c:v>
                </c:pt>
                <c:pt idx="23425" formatCode="General">
                  <c:v>46.85</c:v>
                </c:pt>
                <c:pt idx="23426" formatCode="General">
                  <c:v>46.851999999999997</c:v>
                </c:pt>
                <c:pt idx="23427" formatCode="General">
                  <c:v>46.853999999999999</c:v>
                </c:pt>
                <c:pt idx="23428" formatCode="General">
                  <c:v>46.856000000000002</c:v>
                </c:pt>
                <c:pt idx="23429" formatCode="General">
                  <c:v>46.857999999999997</c:v>
                </c:pt>
                <c:pt idx="23430" formatCode="General">
                  <c:v>46.86</c:v>
                </c:pt>
                <c:pt idx="23431" formatCode="General">
                  <c:v>46.862000000000002</c:v>
                </c:pt>
                <c:pt idx="23432" formatCode="General">
                  <c:v>46.863999999999997</c:v>
                </c:pt>
                <c:pt idx="23433" formatCode="General">
                  <c:v>46.866</c:v>
                </c:pt>
                <c:pt idx="23434" formatCode="General">
                  <c:v>46.868000000000002</c:v>
                </c:pt>
                <c:pt idx="23435" formatCode="General">
                  <c:v>46.87</c:v>
                </c:pt>
                <c:pt idx="23436" formatCode="General">
                  <c:v>46.872</c:v>
                </c:pt>
                <c:pt idx="23437" formatCode="General">
                  <c:v>46.874000000000002</c:v>
                </c:pt>
                <c:pt idx="23438" formatCode="General">
                  <c:v>46.875999999999998</c:v>
                </c:pt>
                <c:pt idx="23439" formatCode="General">
                  <c:v>46.878</c:v>
                </c:pt>
                <c:pt idx="23440" formatCode="General">
                  <c:v>46.88</c:v>
                </c:pt>
                <c:pt idx="23441" formatCode="General">
                  <c:v>46.881999999999998</c:v>
                </c:pt>
                <c:pt idx="23442" formatCode="General">
                  <c:v>46.884</c:v>
                </c:pt>
                <c:pt idx="23443" formatCode="General">
                  <c:v>46.886000000000003</c:v>
                </c:pt>
                <c:pt idx="23444" formatCode="General">
                  <c:v>46.887999999999998</c:v>
                </c:pt>
                <c:pt idx="23445" formatCode="General">
                  <c:v>46.89</c:v>
                </c:pt>
                <c:pt idx="23446" formatCode="General">
                  <c:v>46.892000000000003</c:v>
                </c:pt>
                <c:pt idx="23447" formatCode="General">
                  <c:v>46.893999999999998</c:v>
                </c:pt>
                <c:pt idx="23448" formatCode="General">
                  <c:v>46.896000000000001</c:v>
                </c:pt>
                <c:pt idx="23449" formatCode="General">
                  <c:v>46.898000000000003</c:v>
                </c:pt>
                <c:pt idx="23450" formatCode="General">
                  <c:v>46.9</c:v>
                </c:pt>
                <c:pt idx="23451" formatCode="General">
                  <c:v>46.902000000000001</c:v>
                </c:pt>
                <c:pt idx="23452" formatCode="General">
                  <c:v>46.904000000000003</c:v>
                </c:pt>
                <c:pt idx="23453" formatCode="General">
                  <c:v>46.905999999999999</c:v>
                </c:pt>
                <c:pt idx="23454" formatCode="General">
                  <c:v>46.908000000000001</c:v>
                </c:pt>
                <c:pt idx="23455" formatCode="General">
                  <c:v>46.91</c:v>
                </c:pt>
                <c:pt idx="23456" formatCode="General">
                  <c:v>46.911999999999999</c:v>
                </c:pt>
                <c:pt idx="23457" formatCode="General">
                  <c:v>46.914000000000001</c:v>
                </c:pt>
                <c:pt idx="23458" formatCode="General">
                  <c:v>46.915999999999997</c:v>
                </c:pt>
                <c:pt idx="23459" formatCode="General">
                  <c:v>46.917999999999999</c:v>
                </c:pt>
                <c:pt idx="23460" formatCode="General">
                  <c:v>46.92</c:v>
                </c:pt>
                <c:pt idx="23461" formatCode="General">
                  <c:v>46.921999999999997</c:v>
                </c:pt>
                <c:pt idx="23462" formatCode="General">
                  <c:v>46.923999999999999</c:v>
                </c:pt>
                <c:pt idx="23463" formatCode="General">
                  <c:v>46.926000000000002</c:v>
                </c:pt>
                <c:pt idx="23464" formatCode="General">
                  <c:v>46.927999999999997</c:v>
                </c:pt>
                <c:pt idx="23465" formatCode="General">
                  <c:v>46.93</c:v>
                </c:pt>
                <c:pt idx="23466" formatCode="General">
                  <c:v>46.932000000000002</c:v>
                </c:pt>
                <c:pt idx="23467" formatCode="General">
                  <c:v>46.933999999999997</c:v>
                </c:pt>
                <c:pt idx="23468" formatCode="General">
                  <c:v>46.936</c:v>
                </c:pt>
                <c:pt idx="23469" formatCode="General">
                  <c:v>46.938000000000002</c:v>
                </c:pt>
                <c:pt idx="23470" formatCode="General">
                  <c:v>46.94</c:v>
                </c:pt>
                <c:pt idx="23471" formatCode="General">
                  <c:v>46.942</c:v>
                </c:pt>
                <c:pt idx="23472" formatCode="General">
                  <c:v>46.944000000000003</c:v>
                </c:pt>
                <c:pt idx="23473" formatCode="General">
                  <c:v>46.945999999999998</c:v>
                </c:pt>
                <c:pt idx="23474" formatCode="General">
                  <c:v>46.948</c:v>
                </c:pt>
                <c:pt idx="23475" formatCode="General">
                  <c:v>46.95</c:v>
                </c:pt>
                <c:pt idx="23476" formatCode="General">
                  <c:v>46.951999999999998</c:v>
                </c:pt>
                <c:pt idx="23477" formatCode="General">
                  <c:v>46.954000000000001</c:v>
                </c:pt>
                <c:pt idx="23478" formatCode="General">
                  <c:v>46.956000000000003</c:v>
                </c:pt>
                <c:pt idx="23479" formatCode="General">
                  <c:v>46.957999999999998</c:v>
                </c:pt>
                <c:pt idx="23480" formatCode="General">
                  <c:v>46.96</c:v>
                </c:pt>
                <c:pt idx="23481" formatCode="General">
                  <c:v>46.962000000000003</c:v>
                </c:pt>
                <c:pt idx="23482" formatCode="General">
                  <c:v>46.963999999999999</c:v>
                </c:pt>
                <c:pt idx="23483" formatCode="General">
                  <c:v>46.966000000000001</c:v>
                </c:pt>
                <c:pt idx="23484" formatCode="General">
                  <c:v>46.968000000000004</c:v>
                </c:pt>
                <c:pt idx="23485" formatCode="General">
                  <c:v>46.97</c:v>
                </c:pt>
                <c:pt idx="23486" formatCode="General">
                  <c:v>46.972000000000001</c:v>
                </c:pt>
                <c:pt idx="23487" formatCode="General">
                  <c:v>46.973999999999997</c:v>
                </c:pt>
                <c:pt idx="23488" formatCode="General">
                  <c:v>46.975999999999999</c:v>
                </c:pt>
                <c:pt idx="23489" formatCode="General">
                  <c:v>46.978000000000002</c:v>
                </c:pt>
                <c:pt idx="23490" formatCode="General">
                  <c:v>46.98</c:v>
                </c:pt>
                <c:pt idx="23491" formatCode="General">
                  <c:v>46.981999999999999</c:v>
                </c:pt>
                <c:pt idx="23492" formatCode="General">
                  <c:v>46.984000000000002</c:v>
                </c:pt>
                <c:pt idx="23493" formatCode="General">
                  <c:v>46.985999999999997</c:v>
                </c:pt>
                <c:pt idx="23494" formatCode="General">
                  <c:v>46.988</c:v>
                </c:pt>
                <c:pt idx="23495" formatCode="General">
                  <c:v>46.99</c:v>
                </c:pt>
                <c:pt idx="23496" formatCode="General">
                  <c:v>46.991999999999997</c:v>
                </c:pt>
                <c:pt idx="23497" formatCode="General">
                  <c:v>46.994</c:v>
                </c:pt>
                <c:pt idx="23498" formatCode="General">
                  <c:v>46.996000000000002</c:v>
                </c:pt>
                <c:pt idx="23499" formatCode="General">
                  <c:v>46.997999999999998</c:v>
                </c:pt>
                <c:pt idx="23500" formatCode="General">
                  <c:v>47</c:v>
                </c:pt>
                <c:pt idx="23501" formatCode="General">
                  <c:v>47.002000000000002</c:v>
                </c:pt>
                <c:pt idx="23502" formatCode="General">
                  <c:v>47.003999999999998</c:v>
                </c:pt>
                <c:pt idx="23503" formatCode="General">
                  <c:v>47.006</c:v>
                </c:pt>
                <c:pt idx="23504" formatCode="General">
                  <c:v>47.008000000000003</c:v>
                </c:pt>
                <c:pt idx="23505" formatCode="General">
                  <c:v>47.01</c:v>
                </c:pt>
                <c:pt idx="23506" formatCode="General">
                  <c:v>47.012</c:v>
                </c:pt>
                <c:pt idx="23507" formatCode="General">
                  <c:v>47.014000000000003</c:v>
                </c:pt>
                <c:pt idx="23508" formatCode="General">
                  <c:v>47.015999999999998</c:v>
                </c:pt>
                <c:pt idx="23509" formatCode="General">
                  <c:v>47.018000000000001</c:v>
                </c:pt>
                <c:pt idx="23510" formatCode="General">
                  <c:v>47.02</c:v>
                </c:pt>
                <c:pt idx="23511" formatCode="General">
                  <c:v>47.021999999999998</c:v>
                </c:pt>
                <c:pt idx="23512" formatCode="General">
                  <c:v>47.024000000000001</c:v>
                </c:pt>
                <c:pt idx="23513" formatCode="General">
                  <c:v>47.026000000000003</c:v>
                </c:pt>
                <c:pt idx="23514" formatCode="General">
                  <c:v>47.027999999999999</c:v>
                </c:pt>
                <c:pt idx="23515" formatCode="General">
                  <c:v>47.03</c:v>
                </c:pt>
                <c:pt idx="23516" formatCode="General">
                  <c:v>47.031999999999996</c:v>
                </c:pt>
                <c:pt idx="23517" formatCode="General">
                  <c:v>47.033999999999999</c:v>
                </c:pt>
                <c:pt idx="23518" formatCode="General">
                  <c:v>47.036000000000001</c:v>
                </c:pt>
                <c:pt idx="23519" formatCode="General">
                  <c:v>47.037999999999997</c:v>
                </c:pt>
                <c:pt idx="23520" formatCode="General">
                  <c:v>47.04</c:v>
                </c:pt>
                <c:pt idx="23521" formatCode="General">
                  <c:v>47.042000000000002</c:v>
                </c:pt>
                <c:pt idx="23522" formatCode="General">
                  <c:v>47.043999999999997</c:v>
                </c:pt>
                <c:pt idx="23523" formatCode="General">
                  <c:v>47.045999999999999</c:v>
                </c:pt>
                <c:pt idx="23524" formatCode="General">
                  <c:v>47.048000000000002</c:v>
                </c:pt>
                <c:pt idx="23525" formatCode="General">
                  <c:v>47.05</c:v>
                </c:pt>
                <c:pt idx="23526" formatCode="General">
                  <c:v>47.052</c:v>
                </c:pt>
                <c:pt idx="23527" formatCode="General">
                  <c:v>47.054000000000002</c:v>
                </c:pt>
                <c:pt idx="23528" formatCode="General">
                  <c:v>47.055999999999997</c:v>
                </c:pt>
                <c:pt idx="23529" formatCode="General">
                  <c:v>47.058</c:v>
                </c:pt>
                <c:pt idx="23530" formatCode="General">
                  <c:v>47.06</c:v>
                </c:pt>
                <c:pt idx="23531" formatCode="General">
                  <c:v>47.061999999999998</c:v>
                </c:pt>
                <c:pt idx="23532" formatCode="General">
                  <c:v>47.064</c:v>
                </c:pt>
                <c:pt idx="23533" formatCode="General">
                  <c:v>47.066000000000003</c:v>
                </c:pt>
                <c:pt idx="23534" formatCode="General">
                  <c:v>47.067999999999998</c:v>
                </c:pt>
                <c:pt idx="23535" formatCode="General">
                  <c:v>47.07</c:v>
                </c:pt>
                <c:pt idx="23536" formatCode="General">
                  <c:v>47.072000000000003</c:v>
                </c:pt>
                <c:pt idx="23537" formatCode="General">
                  <c:v>47.073999999999998</c:v>
                </c:pt>
                <c:pt idx="23538" formatCode="General">
                  <c:v>47.076000000000001</c:v>
                </c:pt>
                <c:pt idx="23539" formatCode="General">
                  <c:v>47.078000000000003</c:v>
                </c:pt>
                <c:pt idx="23540" formatCode="General">
                  <c:v>47.08</c:v>
                </c:pt>
                <c:pt idx="23541" formatCode="General">
                  <c:v>47.082000000000001</c:v>
                </c:pt>
                <c:pt idx="23542" formatCode="General">
                  <c:v>47.084000000000003</c:v>
                </c:pt>
                <c:pt idx="23543" formatCode="General">
                  <c:v>47.085999999999999</c:v>
                </c:pt>
                <c:pt idx="23544" formatCode="General">
                  <c:v>47.088000000000001</c:v>
                </c:pt>
                <c:pt idx="23545" formatCode="General">
                  <c:v>47.09</c:v>
                </c:pt>
                <c:pt idx="23546" formatCode="General">
                  <c:v>47.091999999999999</c:v>
                </c:pt>
                <c:pt idx="23547" formatCode="General">
                  <c:v>47.094000000000001</c:v>
                </c:pt>
                <c:pt idx="23548" formatCode="General">
                  <c:v>47.095999999999997</c:v>
                </c:pt>
                <c:pt idx="23549" formatCode="General">
                  <c:v>47.097999999999999</c:v>
                </c:pt>
                <c:pt idx="23550" formatCode="General">
                  <c:v>47.1</c:v>
                </c:pt>
                <c:pt idx="23551" formatCode="General">
                  <c:v>47.101999999999997</c:v>
                </c:pt>
                <c:pt idx="23552" formatCode="General">
                  <c:v>47.103999999999999</c:v>
                </c:pt>
                <c:pt idx="23553" formatCode="General">
                  <c:v>47.106000000000002</c:v>
                </c:pt>
                <c:pt idx="23554" formatCode="General">
                  <c:v>47.107999999999997</c:v>
                </c:pt>
                <c:pt idx="23555" formatCode="General">
                  <c:v>47.11</c:v>
                </c:pt>
                <c:pt idx="23556" formatCode="General">
                  <c:v>47.112000000000002</c:v>
                </c:pt>
                <c:pt idx="23557" formatCode="General">
                  <c:v>47.113999999999997</c:v>
                </c:pt>
                <c:pt idx="23558" formatCode="General">
                  <c:v>47.116</c:v>
                </c:pt>
                <c:pt idx="23559" formatCode="General">
                  <c:v>47.118000000000002</c:v>
                </c:pt>
                <c:pt idx="23560" formatCode="General">
                  <c:v>47.12</c:v>
                </c:pt>
                <c:pt idx="23561" formatCode="General">
                  <c:v>47.122</c:v>
                </c:pt>
                <c:pt idx="23562" formatCode="General">
                  <c:v>47.124000000000002</c:v>
                </c:pt>
                <c:pt idx="23563" formatCode="General">
                  <c:v>47.125999999999998</c:v>
                </c:pt>
                <c:pt idx="23564" formatCode="General">
                  <c:v>47.128</c:v>
                </c:pt>
                <c:pt idx="23565" formatCode="General">
                  <c:v>47.13</c:v>
                </c:pt>
                <c:pt idx="23566" formatCode="General">
                  <c:v>47.131999999999998</c:v>
                </c:pt>
                <c:pt idx="23567" formatCode="General">
                  <c:v>47.134</c:v>
                </c:pt>
                <c:pt idx="23568" formatCode="General">
                  <c:v>47.136000000000003</c:v>
                </c:pt>
                <c:pt idx="23569" formatCode="General">
                  <c:v>47.137999999999998</c:v>
                </c:pt>
                <c:pt idx="23570" formatCode="General">
                  <c:v>47.14</c:v>
                </c:pt>
                <c:pt idx="23571" formatCode="General">
                  <c:v>47.142000000000003</c:v>
                </c:pt>
                <c:pt idx="23572" formatCode="General">
                  <c:v>47.143999999999998</c:v>
                </c:pt>
                <c:pt idx="23573" formatCode="General">
                  <c:v>47.146000000000001</c:v>
                </c:pt>
                <c:pt idx="23574" formatCode="General">
                  <c:v>47.148000000000003</c:v>
                </c:pt>
                <c:pt idx="23575" formatCode="General">
                  <c:v>47.15</c:v>
                </c:pt>
                <c:pt idx="23576" formatCode="General">
                  <c:v>47.152000000000001</c:v>
                </c:pt>
                <c:pt idx="23577" formatCode="General">
                  <c:v>47.154000000000003</c:v>
                </c:pt>
                <c:pt idx="23578" formatCode="General">
                  <c:v>47.155999999999999</c:v>
                </c:pt>
                <c:pt idx="23579" formatCode="General">
                  <c:v>47.158000000000001</c:v>
                </c:pt>
                <c:pt idx="23580" formatCode="General">
                  <c:v>47.16</c:v>
                </c:pt>
                <c:pt idx="23581" formatCode="General">
                  <c:v>47.161999999999999</c:v>
                </c:pt>
                <c:pt idx="23582" formatCode="General">
                  <c:v>47.164000000000001</c:v>
                </c:pt>
                <c:pt idx="23583" formatCode="General">
                  <c:v>47.165999999999997</c:v>
                </c:pt>
                <c:pt idx="23584" formatCode="General">
                  <c:v>47.167999999999999</c:v>
                </c:pt>
                <c:pt idx="23585" formatCode="General">
                  <c:v>47.17</c:v>
                </c:pt>
                <c:pt idx="23586" formatCode="General">
                  <c:v>47.171999999999997</c:v>
                </c:pt>
                <c:pt idx="23587" formatCode="General">
                  <c:v>47.173999999999999</c:v>
                </c:pt>
                <c:pt idx="23588" formatCode="General">
                  <c:v>47.176000000000002</c:v>
                </c:pt>
                <c:pt idx="23589" formatCode="General">
                  <c:v>47.177999999999997</c:v>
                </c:pt>
                <c:pt idx="23590" formatCode="General">
                  <c:v>47.18</c:v>
                </c:pt>
                <c:pt idx="23591" formatCode="General">
                  <c:v>47.182000000000002</c:v>
                </c:pt>
                <c:pt idx="23592" formatCode="General">
                  <c:v>47.183999999999997</c:v>
                </c:pt>
                <c:pt idx="23593" formatCode="General">
                  <c:v>47.186</c:v>
                </c:pt>
                <c:pt idx="23594" formatCode="General">
                  <c:v>47.188000000000002</c:v>
                </c:pt>
                <c:pt idx="23595" formatCode="General">
                  <c:v>47.19</c:v>
                </c:pt>
                <c:pt idx="23596" formatCode="General">
                  <c:v>47.192</c:v>
                </c:pt>
                <c:pt idx="23597" formatCode="General">
                  <c:v>47.194000000000003</c:v>
                </c:pt>
                <c:pt idx="23598" formatCode="General">
                  <c:v>47.195999999999998</c:v>
                </c:pt>
                <c:pt idx="23599" formatCode="General">
                  <c:v>47.198</c:v>
                </c:pt>
                <c:pt idx="23600" formatCode="General">
                  <c:v>47.2</c:v>
                </c:pt>
                <c:pt idx="23601" formatCode="General">
                  <c:v>47.201999999999998</c:v>
                </c:pt>
                <c:pt idx="23602" formatCode="General">
                  <c:v>47.204000000000001</c:v>
                </c:pt>
                <c:pt idx="23603" formatCode="General">
                  <c:v>47.206000000000003</c:v>
                </c:pt>
                <c:pt idx="23604" formatCode="General">
                  <c:v>47.207999999999998</c:v>
                </c:pt>
                <c:pt idx="23605" formatCode="General">
                  <c:v>47.21</c:v>
                </c:pt>
                <c:pt idx="23606" formatCode="General">
                  <c:v>47.212000000000003</c:v>
                </c:pt>
                <c:pt idx="23607" formatCode="General">
                  <c:v>47.213999999999999</c:v>
                </c:pt>
                <c:pt idx="23608" formatCode="General">
                  <c:v>47.216000000000001</c:v>
                </c:pt>
                <c:pt idx="23609" formatCode="General">
                  <c:v>47.218000000000004</c:v>
                </c:pt>
                <c:pt idx="23610" formatCode="General">
                  <c:v>47.22</c:v>
                </c:pt>
                <c:pt idx="23611" formatCode="General">
                  <c:v>47.222000000000001</c:v>
                </c:pt>
                <c:pt idx="23612" formatCode="General">
                  <c:v>47.223999999999997</c:v>
                </c:pt>
                <c:pt idx="23613" formatCode="General">
                  <c:v>47.225999999999999</c:v>
                </c:pt>
                <c:pt idx="23614" formatCode="General">
                  <c:v>47.228000000000002</c:v>
                </c:pt>
                <c:pt idx="23615" formatCode="General">
                  <c:v>47.23</c:v>
                </c:pt>
                <c:pt idx="23616" formatCode="General">
                  <c:v>47.231999999999999</c:v>
                </c:pt>
                <c:pt idx="23617" formatCode="General">
                  <c:v>47.234000000000002</c:v>
                </c:pt>
                <c:pt idx="23618" formatCode="General">
                  <c:v>47.235999999999997</c:v>
                </c:pt>
                <c:pt idx="23619" formatCode="General">
                  <c:v>47.238</c:v>
                </c:pt>
                <c:pt idx="23620" formatCode="General">
                  <c:v>47.24</c:v>
                </c:pt>
                <c:pt idx="23621" formatCode="General">
                  <c:v>47.241999999999997</c:v>
                </c:pt>
                <c:pt idx="23622" formatCode="General">
                  <c:v>47.244</c:v>
                </c:pt>
                <c:pt idx="23623" formatCode="General">
                  <c:v>47.246000000000002</c:v>
                </c:pt>
                <c:pt idx="23624" formatCode="General">
                  <c:v>47.247999999999998</c:v>
                </c:pt>
                <c:pt idx="23625" formatCode="General">
                  <c:v>47.25</c:v>
                </c:pt>
                <c:pt idx="23626" formatCode="General">
                  <c:v>47.252000000000002</c:v>
                </c:pt>
                <c:pt idx="23627" formatCode="General">
                  <c:v>47.253999999999998</c:v>
                </c:pt>
                <c:pt idx="23628" formatCode="General">
                  <c:v>47.256</c:v>
                </c:pt>
                <c:pt idx="23629" formatCode="General">
                  <c:v>47.258000000000003</c:v>
                </c:pt>
                <c:pt idx="23630" formatCode="General">
                  <c:v>47.26</c:v>
                </c:pt>
                <c:pt idx="23631" formatCode="General">
                  <c:v>47.262</c:v>
                </c:pt>
                <c:pt idx="23632" formatCode="General">
                  <c:v>47.264000000000003</c:v>
                </c:pt>
                <c:pt idx="23633" formatCode="General">
                  <c:v>47.265999999999998</c:v>
                </c:pt>
                <c:pt idx="23634" formatCode="General">
                  <c:v>47.268000000000001</c:v>
                </c:pt>
                <c:pt idx="23635" formatCode="General">
                  <c:v>47.27</c:v>
                </c:pt>
                <c:pt idx="23636" formatCode="General">
                  <c:v>47.271999999999998</c:v>
                </c:pt>
                <c:pt idx="23637" formatCode="General">
                  <c:v>47.274000000000001</c:v>
                </c:pt>
                <c:pt idx="23638" formatCode="General">
                  <c:v>47.276000000000003</c:v>
                </c:pt>
                <c:pt idx="23639" formatCode="General">
                  <c:v>47.277999999999999</c:v>
                </c:pt>
                <c:pt idx="23640" formatCode="General">
                  <c:v>47.28</c:v>
                </c:pt>
                <c:pt idx="23641" formatCode="General">
                  <c:v>47.281999999999996</c:v>
                </c:pt>
                <c:pt idx="23642" formatCode="General">
                  <c:v>47.283999999999999</c:v>
                </c:pt>
                <c:pt idx="23643" formatCode="General">
                  <c:v>47.286000000000001</c:v>
                </c:pt>
                <c:pt idx="23644" formatCode="General">
                  <c:v>47.287999999999997</c:v>
                </c:pt>
                <c:pt idx="23645" formatCode="General">
                  <c:v>47.29</c:v>
                </c:pt>
                <c:pt idx="23646" formatCode="General">
                  <c:v>47.292000000000002</c:v>
                </c:pt>
                <c:pt idx="23647" formatCode="General">
                  <c:v>47.293999999999997</c:v>
                </c:pt>
                <c:pt idx="23648" formatCode="General">
                  <c:v>47.295999999999999</c:v>
                </c:pt>
                <c:pt idx="23649" formatCode="General">
                  <c:v>47.298000000000002</c:v>
                </c:pt>
                <c:pt idx="23650" formatCode="General">
                  <c:v>47.3</c:v>
                </c:pt>
                <c:pt idx="23651" formatCode="General">
                  <c:v>47.302</c:v>
                </c:pt>
                <c:pt idx="23652" formatCode="General">
                  <c:v>47.304000000000002</c:v>
                </c:pt>
                <c:pt idx="23653" formatCode="General">
                  <c:v>47.305999999999997</c:v>
                </c:pt>
                <c:pt idx="23654" formatCode="General">
                  <c:v>47.308</c:v>
                </c:pt>
                <c:pt idx="23655" formatCode="General">
                  <c:v>47.31</c:v>
                </c:pt>
                <c:pt idx="23656" formatCode="General">
                  <c:v>47.311999999999998</c:v>
                </c:pt>
                <c:pt idx="23657" formatCode="General">
                  <c:v>47.314</c:v>
                </c:pt>
                <c:pt idx="23658" formatCode="General">
                  <c:v>47.316000000000003</c:v>
                </c:pt>
                <c:pt idx="23659" formatCode="General">
                  <c:v>47.317999999999998</c:v>
                </c:pt>
                <c:pt idx="23660" formatCode="General">
                  <c:v>47.32</c:v>
                </c:pt>
                <c:pt idx="23661" formatCode="General">
                  <c:v>47.322000000000003</c:v>
                </c:pt>
                <c:pt idx="23662" formatCode="General">
                  <c:v>47.323999999999998</c:v>
                </c:pt>
                <c:pt idx="23663" formatCode="General">
                  <c:v>47.326000000000001</c:v>
                </c:pt>
                <c:pt idx="23664" formatCode="General">
                  <c:v>47.328000000000003</c:v>
                </c:pt>
                <c:pt idx="23665" formatCode="General">
                  <c:v>47.33</c:v>
                </c:pt>
                <c:pt idx="23666" formatCode="General">
                  <c:v>47.332000000000001</c:v>
                </c:pt>
                <c:pt idx="23667" formatCode="General">
                  <c:v>47.334000000000003</c:v>
                </c:pt>
                <c:pt idx="23668" formatCode="General">
                  <c:v>47.335999999999999</c:v>
                </c:pt>
                <c:pt idx="23669" formatCode="General">
                  <c:v>47.338000000000001</c:v>
                </c:pt>
                <c:pt idx="23670" formatCode="General">
                  <c:v>47.34</c:v>
                </c:pt>
                <c:pt idx="23671" formatCode="General">
                  <c:v>47.341999999999999</c:v>
                </c:pt>
                <c:pt idx="23672" formatCode="General">
                  <c:v>47.344000000000001</c:v>
                </c:pt>
                <c:pt idx="23673" formatCode="General">
                  <c:v>47.345999999999997</c:v>
                </c:pt>
                <c:pt idx="23674" formatCode="General">
                  <c:v>47.347999999999999</c:v>
                </c:pt>
                <c:pt idx="23675" formatCode="General">
                  <c:v>47.35</c:v>
                </c:pt>
                <c:pt idx="23676" formatCode="General">
                  <c:v>47.351999999999997</c:v>
                </c:pt>
                <c:pt idx="23677" formatCode="General">
                  <c:v>47.353999999999999</c:v>
                </c:pt>
                <c:pt idx="23678" formatCode="General">
                  <c:v>47.356000000000002</c:v>
                </c:pt>
                <c:pt idx="23679" formatCode="General">
                  <c:v>47.357999999999997</c:v>
                </c:pt>
                <c:pt idx="23680" formatCode="General">
                  <c:v>47.36</c:v>
                </c:pt>
                <c:pt idx="23681" formatCode="General">
                  <c:v>47.362000000000002</c:v>
                </c:pt>
                <c:pt idx="23682" formatCode="General">
                  <c:v>47.363999999999997</c:v>
                </c:pt>
                <c:pt idx="23683" formatCode="General">
                  <c:v>47.366</c:v>
                </c:pt>
                <c:pt idx="23684" formatCode="General">
                  <c:v>47.368000000000002</c:v>
                </c:pt>
                <c:pt idx="23685" formatCode="General">
                  <c:v>47.37</c:v>
                </c:pt>
                <c:pt idx="23686" formatCode="General">
                  <c:v>47.372</c:v>
                </c:pt>
                <c:pt idx="23687" formatCode="General">
                  <c:v>47.374000000000002</c:v>
                </c:pt>
                <c:pt idx="23688" formatCode="General">
                  <c:v>47.375999999999998</c:v>
                </c:pt>
                <c:pt idx="23689" formatCode="General">
                  <c:v>47.378</c:v>
                </c:pt>
                <c:pt idx="23690" formatCode="General">
                  <c:v>47.38</c:v>
                </c:pt>
                <c:pt idx="23691" formatCode="General">
                  <c:v>47.381999999999998</c:v>
                </c:pt>
                <c:pt idx="23692" formatCode="General">
                  <c:v>47.384</c:v>
                </c:pt>
                <c:pt idx="23693" formatCode="General">
                  <c:v>47.386000000000003</c:v>
                </c:pt>
                <c:pt idx="23694" formatCode="General">
                  <c:v>47.387999999999998</c:v>
                </c:pt>
                <c:pt idx="23695" formatCode="General">
                  <c:v>47.39</c:v>
                </c:pt>
                <c:pt idx="23696" formatCode="General">
                  <c:v>47.392000000000003</c:v>
                </c:pt>
                <c:pt idx="23697" formatCode="General">
                  <c:v>47.393999999999998</c:v>
                </c:pt>
                <c:pt idx="23698" formatCode="General">
                  <c:v>47.396000000000001</c:v>
                </c:pt>
                <c:pt idx="23699" formatCode="General">
                  <c:v>47.398000000000003</c:v>
                </c:pt>
                <c:pt idx="23700" formatCode="General">
                  <c:v>47.4</c:v>
                </c:pt>
                <c:pt idx="23701" formatCode="General">
                  <c:v>47.402000000000001</c:v>
                </c:pt>
                <c:pt idx="23702" formatCode="General">
                  <c:v>47.404000000000003</c:v>
                </c:pt>
                <c:pt idx="23703" formatCode="General">
                  <c:v>47.405999999999999</c:v>
                </c:pt>
                <c:pt idx="23704" formatCode="General">
                  <c:v>47.408000000000001</c:v>
                </c:pt>
                <c:pt idx="23705" formatCode="General">
                  <c:v>47.41</c:v>
                </c:pt>
                <c:pt idx="23706" formatCode="General">
                  <c:v>47.411999999999999</c:v>
                </c:pt>
                <c:pt idx="23707" formatCode="General">
                  <c:v>47.414000000000001</c:v>
                </c:pt>
                <c:pt idx="23708" formatCode="General">
                  <c:v>47.415999999999997</c:v>
                </c:pt>
                <c:pt idx="23709" formatCode="General">
                  <c:v>47.417999999999999</c:v>
                </c:pt>
                <c:pt idx="23710" formatCode="General">
                  <c:v>47.42</c:v>
                </c:pt>
                <c:pt idx="23711" formatCode="General">
                  <c:v>47.421999999999997</c:v>
                </c:pt>
                <c:pt idx="23712" formatCode="General">
                  <c:v>47.423999999999999</c:v>
                </c:pt>
                <c:pt idx="23713" formatCode="General">
                  <c:v>47.426000000000002</c:v>
                </c:pt>
                <c:pt idx="23714" formatCode="General">
                  <c:v>47.427999999999997</c:v>
                </c:pt>
                <c:pt idx="23715" formatCode="General">
                  <c:v>47.43</c:v>
                </c:pt>
                <c:pt idx="23716" formatCode="General">
                  <c:v>47.432000000000002</c:v>
                </c:pt>
                <c:pt idx="23717" formatCode="General">
                  <c:v>47.433999999999997</c:v>
                </c:pt>
                <c:pt idx="23718" formatCode="General">
                  <c:v>47.436</c:v>
                </c:pt>
                <c:pt idx="23719" formatCode="General">
                  <c:v>47.438000000000002</c:v>
                </c:pt>
                <c:pt idx="23720" formatCode="General">
                  <c:v>47.44</c:v>
                </c:pt>
                <c:pt idx="23721" formatCode="General">
                  <c:v>47.442</c:v>
                </c:pt>
                <c:pt idx="23722" formatCode="General">
                  <c:v>47.444000000000003</c:v>
                </c:pt>
                <c:pt idx="23723" formatCode="General">
                  <c:v>47.445999999999998</c:v>
                </c:pt>
                <c:pt idx="23724" formatCode="General">
                  <c:v>47.448</c:v>
                </c:pt>
                <c:pt idx="23725" formatCode="General">
                  <c:v>47.45</c:v>
                </c:pt>
                <c:pt idx="23726" formatCode="General">
                  <c:v>47.451999999999998</c:v>
                </c:pt>
                <c:pt idx="23727" formatCode="General">
                  <c:v>47.454000000000001</c:v>
                </c:pt>
                <c:pt idx="23728" formatCode="General">
                  <c:v>47.456000000000003</c:v>
                </c:pt>
                <c:pt idx="23729" formatCode="General">
                  <c:v>47.457999999999998</c:v>
                </c:pt>
                <c:pt idx="23730" formatCode="General">
                  <c:v>47.46</c:v>
                </c:pt>
                <c:pt idx="23731" formatCode="General">
                  <c:v>47.462000000000003</c:v>
                </c:pt>
                <c:pt idx="23732" formatCode="General">
                  <c:v>47.463999999999999</c:v>
                </c:pt>
                <c:pt idx="23733" formatCode="General">
                  <c:v>47.466000000000001</c:v>
                </c:pt>
                <c:pt idx="23734" formatCode="General">
                  <c:v>47.468000000000004</c:v>
                </c:pt>
                <c:pt idx="23735" formatCode="General">
                  <c:v>47.47</c:v>
                </c:pt>
                <c:pt idx="23736" formatCode="General">
                  <c:v>47.472000000000001</c:v>
                </c:pt>
                <c:pt idx="23737" formatCode="General">
                  <c:v>47.473999999999997</c:v>
                </c:pt>
                <c:pt idx="23738" formatCode="General">
                  <c:v>47.475999999999999</c:v>
                </c:pt>
                <c:pt idx="23739" formatCode="General">
                  <c:v>47.478000000000002</c:v>
                </c:pt>
                <c:pt idx="23740" formatCode="General">
                  <c:v>47.48</c:v>
                </c:pt>
                <c:pt idx="23741" formatCode="General">
                  <c:v>47.481999999999999</c:v>
                </c:pt>
                <c:pt idx="23742" formatCode="General">
                  <c:v>47.484000000000002</c:v>
                </c:pt>
                <c:pt idx="23743" formatCode="General">
                  <c:v>47.485999999999997</c:v>
                </c:pt>
                <c:pt idx="23744" formatCode="General">
                  <c:v>47.488</c:v>
                </c:pt>
                <c:pt idx="23745" formatCode="General">
                  <c:v>47.49</c:v>
                </c:pt>
                <c:pt idx="23746" formatCode="General">
                  <c:v>47.491999999999997</c:v>
                </c:pt>
                <c:pt idx="23747" formatCode="General">
                  <c:v>47.494</c:v>
                </c:pt>
                <c:pt idx="23748" formatCode="General">
                  <c:v>47.496000000000002</c:v>
                </c:pt>
                <c:pt idx="23749" formatCode="General">
                  <c:v>47.497999999999998</c:v>
                </c:pt>
                <c:pt idx="23750" formatCode="General">
                  <c:v>47.5</c:v>
                </c:pt>
                <c:pt idx="23751" formatCode="General">
                  <c:v>47.502000000000002</c:v>
                </c:pt>
                <c:pt idx="23752" formatCode="General">
                  <c:v>47.503999999999998</c:v>
                </c:pt>
                <c:pt idx="23753" formatCode="General">
                  <c:v>47.506</c:v>
                </c:pt>
                <c:pt idx="23754" formatCode="General">
                  <c:v>47.508000000000003</c:v>
                </c:pt>
                <c:pt idx="23755" formatCode="General">
                  <c:v>47.51</c:v>
                </c:pt>
                <c:pt idx="23756" formatCode="General">
                  <c:v>47.512</c:v>
                </c:pt>
                <c:pt idx="23757" formatCode="General">
                  <c:v>47.514000000000003</c:v>
                </c:pt>
                <c:pt idx="23758" formatCode="General">
                  <c:v>47.515999999999998</c:v>
                </c:pt>
                <c:pt idx="23759" formatCode="General">
                  <c:v>47.518000000000001</c:v>
                </c:pt>
                <c:pt idx="23760" formatCode="General">
                  <c:v>47.52</c:v>
                </c:pt>
                <c:pt idx="23761" formatCode="General">
                  <c:v>47.521999999999998</c:v>
                </c:pt>
                <c:pt idx="23762" formatCode="General">
                  <c:v>47.524000000000001</c:v>
                </c:pt>
                <c:pt idx="23763" formatCode="General">
                  <c:v>47.526000000000003</c:v>
                </c:pt>
                <c:pt idx="23764" formatCode="General">
                  <c:v>47.527999999999999</c:v>
                </c:pt>
                <c:pt idx="23765" formatCode="General">
                  <c:v>47.53</c:v>
                </c:pt>
                <c:pt idx="23766" formatCode="General">
                  <c:v>47.531999999999996</c:v>
                </c:pt>
                <c:pt idx="23767" formatCode="General">
                  <c:v>47.533999999999999</c:v>
                </c:pt>
                <c:pt idx="23768" formatCode="General">
                  <c:v>47.536000000000001</c:v>
                </c:pt>
                <c:pt idx="23769" formatCode="General">
                  <c:v>47.537999999999997</c:v>
                </c:pt>
                <c:pt idx="23770" formatCode="General">
                  <c:v>47.54</c:v>
                </c:pt>
                <c:pt idx="23771" formatCode="General">
                  <c:v>47.542000000000002</c:v>
                </c:pt>
                <c:pt idx="23772" formatCode="General">
                  <c:v>47.543999999999997</c:v>
                </c:pt>
                <c:pt idx="23773" formatCode="General">
                  <c:v>47.545999999999999</c:v>
                </c:pt>
                <c:pt idx="23774" formatCode="General">
                  <c:v>47.548000000000002</c:v>
                </c:pt>
                <c:pt idx="23775" formatCode="General">
                  <c:v>47.55</c:v>
                </c:pt>
                <c:pt idx="23776" formatCode="General">
                  <c:v>47.552</c:v>
                </c:pt>
                <c:pt idx="23777" formatCode="General">
                  <c:v>47.554000000000002</c:v>
                </c:pt>
                <c:pt idx="23778" formatCode="General">
                  <c:v>47.555999999999997</c:v>
                </c:pt>
                <c:pt idx="23779" formatCode="General">
                  <c:v>47.558</c:v>
                </c:pt>
                <c:pt idx="23780" formatCode="General">
                  <c:v>47.56</c:v>
                </c:pt>
                <c:pt idx="23781" formatCode="General">
                  <c:v>47.561999999999998</c:v>
                </c:pt>
                <c:pt idx="23782" formatCode="General">
                  <c:v>47.564</c:v>
                </c:pt>
                <c:pt idx="23783" formatCode="General">
                  <c:v>47.566000000000003</c:v>
                </c:pt>
                <c:pt idx="23784" formatCode="General">
                  <c:v>47.567999999999998</c:v>
                </c:pt>
                <c:pt idx="23785" formatCode="General">
                  <c:v>47.57</c:v>
                </c:pt>
                <c:pt idx="23786" formatCode="General">
                  <c:v>47.572000000000003</c:v>
                </c:pt>
                <c:pt idx="23787" formatCode="General">
                  <c:v>47.573999999999998</c:v>
                </c:pt>
                <c:pt idx="23788" formatCode="General">
                  <c:v>47.576000000000001</c:v>
                </c:pt>
                <c:pt idx="23789" formatCode="General">
                  <c:v>47.578000000000003</c:v>
                </c:pt>
                <c:pt idx="23790" formatCode="General">
                  <c:v>47.58</c:v>
                </c:pt>
                <c:pt idx="23791" formatCode="General">
                  <c:v>47.582000000000001</c:v>
                </c:pt>
                <c:pt idx="23792" formatCode="General">
                  <c:v>47.584000000000003</c:v>
                </c:pt>
                <c:pt idx="23793" formatCode="General">
                  <c:v>47.585999999999999</c:v>
                </c:pt>
                <c:pt idx="23794" formatCode="General">
                  <c:v>47.588000000000001</c:v>
                </c:pt>
                <c:pt idx="23795" formatCode="General">
                  <c:v>47.59</c:v>
                </c:pt>
                <c:pt idx="23796" formatCode="General">
                  <c:v>47.591999999999999</c:v>
                </c:pt>
                <c:pt idx="23797" formatCode="General">
                  <c:v>47.594000000000001</c:v>
                </c:pt>
                <c:pt idx="23798" formatCode="General">
                  <c:v>47.595999999999997</c:v>
                </c:pt>
                <c:pt idx="23799" formatCode="General">
                  <c:v>47.597999999999999</c:v>
                </c:pt>
                <c:pt idx="23800" formatCode="General">
                  <c:v>47.6</c:v>
                </c:pt>
                <c:pt idx="23801" formatCode="General">
                  <c:v>47.601999999999997</c:v>
                </c:pt>
                <c:pt idx="23802" formatCode="General">
                  <c:v>47.603999999999999</c:v>
                </c:pt>
                <c:pt idx="23803" formatCode="General">
                  <c:v>47.606000000000002</c:v>
                </c:pt>
                <c:pt idx="23804" formatCode="General">
                  <c:v>47.607999999999997</c:v>
                </c:pt>
                <c:pt idx="23805" formatCode="General">
                  <c:v>47.61</c:v>
                </c:pt>
                <c:pt idx="23806" formatCode="General">
                  <c:v>47.612000000000002</c:v>
                </c:pt>
                <c:pt idx="23807" formatCode="General">
                  <c:v>47.613999999999997</c:v>
                </c:pt>
                <c:pt idx="23808" formatCode="General">
                  <c:v>47.616</c:v>
                </c:pt>
                <c:pt idx="23809" formatCode="General">
                  <c:v>47.618000000000002</c:v>
                </c:pt>
                <c:pt idx="23810" formatCode="General">
                  <c:v>47.62</c:v>
                </c:pt>
                <c:pt idx="23811" formatCode="General">
                  <c:v>47.622</c:v>
                </c:pt>
                <c:pt idx="23812" formatCode="General">
                  <c:v>47.624000000000002</c:v>
                </c:pt>
                <c:pt idx="23813" formatCode="General">
                  <c:v>47.625999999999998</c:v>
                </c:pt>
                <c:pt idx="23814" formatCode="General">
                  <c:v>47.628</c:v>
                </c:pt>
                <c:pt idx="23815" formatCode="General">
                  <c:v>47.63</c:v>
                </c:pt>
                <c:pt idx="23816" formatCode="General">
                  <c:v>47.631999999999998</c:v>
                </c:pt>
                <c:pt idx="23817" formatCode="General">
                  <c:v>47.634</c:v>
                </c:pt>
                <c:pt idx="23818" formatCode="General">
                  <c:v>47.636000000000003</c:v>
                </c:pt>
                <c:pt idx="23819" formatCode="General">
                  <c:v>47.637999999999998</c:v>
                </c:pt>
                <c:pt idx="23820" formatCode="General">
                  <c:v>47.64</c:v>
                </c:pt>
                <c:pt idx="23821" formatCode="General">
                  <c:v>47.642000000000003</c:v>
                </c:pt>
                <c:pt idx="23822" formatCode="General">
                  <c:v>47.643999999999998</c:v>
                </c:pt>
                <c:pt idx="23823" formatCode="General">
                  <c:v>47.646000000000001</c:v>
                </c:pt>
                <c:pt idx="23824" formatCode="General">
                  <c:v>47.648000000000003</c:v>
                </c:pt>
                <c:pt idx="23825" formatCode="General">
                  <c:v>47.65</c:v>
                </c:pt>
                <c:pt idx="23826" formatCode="General">
                  <c:v>47.652000000000001</c:v>
                </c:pt>
                <c:pt idx="23827" formatCode="General">
                  <c:v>47.654000000000003</c:v>
                </c:pt>
                <c:pt idx="23828" formatCode="General">
                  <c:v>47.655999999999999</c:v>
                </c:pt>
                <c:pt idx="23829" formatCode="General">
                  <c:v>47.658000000000001</c:v>
                </c:pt>
                <c:pt idx="23830" formatCode="General">
                  <c:v>47.66</c:v>
                </c:pt>
                <c:pt idx="23831" formatCode="General">
                  <c:v>47.661999999999999</c:v>
                </c:pt>
                <c:pt idx="23832" formatCode="General">
                  <c:v>47.664000000000001</c:v>
                </c:pt>
                <c:pt idx="23833" formatCode="General">
                  <c:v>47.665999999999997</c:v>
                </c:pt>
                <c:pt idx="23834" formatCode="General">
                  <c:v>47.667999999999999</c:v>
                </c:pt>
                <c:pt idx="23835" formatCode="General">
                  <c:v>47.67</c:v>
                </c:pt>
                <c:pt idx="23836" formatCode="General">
                  <c:v>47.671999999999997</c:v>
                </c:pt>
                <c:pt idx="23837" formatCode="General">
                  <c:v>47.673999999999999</c:v>
                </c:pt>
                <c:pt idx="23838" formatCode="General">
                  <c:v>47.676000000000002</c:v>
                </c:pt>
                <c:pt idx="23839" formatCode="General">
                  <c:v>47.677999999999997</c:v>
                </c:pt>
                <c:pt idx="23840" formatCode="General">
                  <c:v>47.68</c:v>
                </c:pt>
                <c:pt idx="23841" formatCode="General">
                  <c:v>47.682000000000002</c:v>
                </c:pt>
                <c:pt idx="23842" formatCode="General">
                  <c:v>47.683999999999997</c:v>
                </c:pt>
                <c:pt idx="23843" formatCode="General">
                  <c:v>47.686</c:v>
                </c:pt>
                <c:pt idx="23844" formatCode="General">
                  <c:v>47.688000000000002</c:v>
                </c:pt>
                <c:pt idx="23845" formatCode="General">
                  <c:v>47.69</c:v>
                </c:pt>
                <c:pt idx="23846" formatCode="General">
                  <c:v>47.692</c:v>
                </c:pt>
                <c:pt idx="23847" formatCode="General">
                  <c:v>47.694000000000003</c:v>
                </c:pt>
                <c:pt idx="23848" formatCode="General">
                  <c:v>47.695999999999998</c:v>
                </c:pt>
                <c:pt idx="23849" formatCode="General">
                  <c:v>47.698</c:v>
                </c:pt>
                <c:pt idx="23850" formatCode="General">
                  <c:v>47.7</c:v>
                </c:pt>
                <c:pt idx="23851" formatCode="General">
                  <c:v>47.701999999999998</c:v>
                </c:pt>
                <c:pt idx="23852" formatCode="General">
                  <c:v>47.704000000000001</c:v>
                </c:pt>
                <c:pt idx="23853" formatCode="General">
                  <c:v>47.706000000000003</c:v>
                </c:pt>
                <c:pt idx="23854" formatCode="General">
                  <c:v>47.707999999999998</c:v>
                </c:pt>
                <c:pt idx="23855" formatCode="General">
                  <c:v>47.71</c:v>
                </c:pt>
                <c:pt idx="23856" formatCode="General">
                  <c:v>47.712000000000003</c:v>
                </c:pt>
                <c:pt idx="23857" formatCode="General">
                  <c:v>47.713999999999999</c:v>
                </c:pt>
                <c:pt idx="23858" formatCode="General">
                  <c:v>47.716000000000001</c:v>
                </c:pt>
                <c:pt idx="23859" formatCode="General">
                  <c:v>47.718000000000004</c:v>
                </c:pt>
                <c:pt idx="23860" formatCode="General">
                  <c:v>47.72</c:v>
                </c:pt>
                <c:pt idx="23861" formatCode="General">
                  <c:v>47.722000000000001</c:v>
                </c:pt>
                <c:pt idx="23862" formatCode="General">
                  <c:v>47.723999999999997</c:v>
                </c:pt>
                <c:pt idx="23863" formatCode="General">
                  <c:v>47.725999999999999</c:v>
                </c:pt>
                <c:pt idx="23864" formatCode="General">
                  <c:v>47.728000000000002</c:v>
                </c:pt>
                <c:pt idx="23865" formatCode="General">
                  <c:v>47.73</c:v>
                </c:pt>
                <c:pt idx="23866" formatCode="General">
                  <c:v>47.731999999999999</c:v>
                </c:pt>
                <c:pt idx="23867" formatCode="General">
                  <c:v>47.734000000000002</c:v>
                </c:pt>
                <c:pt idx="23868" formatCode="General">
                  <c:v>47.735999999999997</c:v>
                </c:pt>
                <c:pt idx="23869" formatCode="General">
                  <c:v>47.738</c:v>
                </c:pt>
                <c:pt idx="23870" formatCode="General">
                  <c:v>47.74</c:v>
                </c:pt>
                <c:pt idx="23871" formatCode="General">
                  <c:v>47.741999999999997</c:v>
                </c:pt>
                <c:pt idx="23872" formatCode="General">
                  <c:v>47.744</c:v>
                </c:pt>
                <c:pt idx="23873" formatCode="General">
                  <c:v>47.746000000000002</c:v>
                </c:pt>
                <c:pt idx="23874" formatCode="General">
                  <c:v>47.747999999999998</c:v>
                </c:pt>
                <c:pt idx="23875" formatCode="General">
                  <c:v>47.75</c:v>
                </c:pt>
                <c:pt idx="23876" formatCode="General">
                  <c:v>47.752000000000002</c:v>
                </c:pt>
                <c:pt idx="23877" formatCode="General">
                  <c:v>47.753999999999998</c:v>
                </c:pt>
                <c:pt idx="23878" formatCode="General">
                  <c:v>47.756</c:v>
                </c:pt>
                <c:pt idx="23879" formatCode="General">
                  <c:v>47.758000000000003</c:v>
                </c:pt>
                <c:pt idx="23880" formatCode="General">
                  <c:v>47.76</c:v>
                </c:pt>
                <c:pt idx="23881" formatCode="General">
                  <c:v>47.762</c:v>
                </c:pt>
                <c:pt idx="23882" formatCode="General">
                  <c:v>47.764000000000003</c:v>
                </c:pt>
                <c:pt idx="23883" formatCode="General">
                  <c:v>47.765999999999998</c:v>
                </c:pt>
                <c:pt idx="23884" formatCode="General">
                  <c:v>47.768000000000001</c:v>
                </c:pt>
                <c:pt idx="23885" formatCode="General">
                  <c:v>47.77</c:v>
                </c:pt>
                <c:pt idx="23886" formatCode="General">
                  <c:v>47.771999999999998</c:v>
                </c:pt>
                <c:pt idx="23887" formatCode="General">
                  <c:v>47.774000000000001</c:v>
                </c:pt>
                <c:pt idx="23888" formatCode="General">
                  <c:v>47.776000000000003</c:v>
                </c:pt>
                <c:pt idx="23889" formatCode="General">
                  <c:v>47.777999999999999</c:v>
                </c:pt>
                <c:pt idx="23890" formatCode="General">
                  <c:v>47.78</c:v>
                </c:pt>
                <c:pt idx="23891" formatCode="General">
                  <c:v>47.781999999999996</c:v>
                </c:pt>
                <c:pt idx="23892" formatCode="General">
                  <c:v>47.783999999999999</c:v>
                </c:pt>
                <c:pt idx="23893" formatCode="General">
                  <c:v>47.786000000000001</c:v>
                </c:pt>
                <c:pt idx="23894" formatCode="General">
                  <c:v>47.787999999999997</c:v>
                </c:pt>
                <c:pt idx="23895" formatCode="General">
                  <c:v>47.79</c:v>
                </c:pt>
                <c:pt idx="23896" formatCode="General">
                  <c:v>47.792000000000002</c:v>
                </c:pt>
                <c:pt idx="23897" formatCode="General">
                  <c:v>47.793999999999997</c:v>
                </c:pt>
                <c:pt idx="23898" formatCode="General">
                  <c:v>47.795999999999999</c:v>
                </c:pt>
                <c:pt idx="23899" formatCode="General">
                  <c:v>47.798000000000002</c:v>
                </c:pt>
                <c:pt idx="23900" formatCode="General">
                  <c:v>47.8</c:v>
                </c:pt>
                <c:pt idx="23901" formatCode="General">
                  <c:v>47.802</c:v>
                </c:pt>
                <c:pt idx="23902" formatCode="General">
                  <c:v>47.804000000000002</c:v>
                </c:pt>
                <c:pt idx="23903" formatCode="General">
                  <c:v>47.805999999999997</c:v>
                </c:pt>
                <c:pt idx="23904" formatCode="General">
                  <c:v>47.808</c:v>
                </c:pt>
                <c:pt idx="23905" formatCode="General">
                  <c:v>47.81</c:v>
                </c:pt>
                <c:pt idx="23906" formatCode="General">
                  <c:v>47.811999999999998</c:v>
                </c:pt>
                <c:pt idx="23907" formatCode="General">
                  <c:v>47.814</c:v>
                </c:pt>
                <c:pt idx="23908" formatCode="General">
                  <c:v>47.816000000000003</c:v>
                </c:pt>
                <c:pt idx="23909" formatCode="General">
                  <c:v>47.817999999999998</c:v>
                </c:pt>
                <c:pt idx="23910" formatCode="General">
                  <c:v>47.82</c:v>
                </c:pt>
                <c:pt idx="23911" formatCode="General">
                  <c:v>47.822000000000003</c:v>
                </c:pt>
                <c:pt idx="23912" formatCode="General">
                  <c:v>47.823999999999998</c:v>
                </c:pt>
                <c:pt idx="23913" formatCode="General">
                  <c:v>47.826000000000001</c:v>
                </c:pt>
                <c:pt idx="23914" formatCode="General">
                  <c:v>47.828000000000003</c:v>
                </c:pt>
                <c:pt idx="23915" formatCode="General">
                  <c:v>47.83</c:v>
                </c:pt>
                <c:pt idx="23916" formatCode="General">
                  <c:v>47.832000000000001</c:v>
                </c:pt>
                <c:pt idx="23917" formatCode="General">
                  <c:v>47.834000000000003</c:v>
                </c:pt>
                <c:pt idx="23918" formatCode="General">
                  <c:v>47.835999999999999</c:v>
                </c:pt>
                <c:pt idx="23919" formatCode="General">
                  <c:v>47.838000000000001</c:v>
                </c:pt>
                <c:pt idx="23920" formatCode="General">
                  <c:v>47.84</c:v>
                </c:pt>
                <c:pt idx="23921" formatCode="General">
                  <c:v>47.841999999999999</c:v>
                </c:pt>
                <c:pt idx="23922" formatCode="General">
                  <c:v>47.844000000000001</c:v>
                </c:pt>
                <c:pt idx="23923" formatCode="General">
                  <c:v>47.845999999999997</c:v>
                </c:pt>
                <c:pt idx="23924" formatCode="General">
                  <c:v>47.847999999999999</c:v>
                </c:pt>
                <c:pt idx="23925" formatCode="General">
                  <c:v>47.85</c:v>
                </c:pt>
                <c:pt idx="23926" formatCode="General">
                  <c:v>47.851999999999997</c:v>
                </c:pt>
                <c:pt idx="23927" formatCode="General">
                  <c:v>47.853999999999999</c:v>
                </c:pt>
                <c:pt idx="23928" formatCode="General">
                  <c:v>47.856000000000002</c:v>
                </c:pt>
                <c:pt idx="23929" formatCode="General">
                  <c:v>47.857999999999997</c:v>
                </c:pt>
                <c:pt idx="23930" formatCode="General">
                  <c:v>47.86</c:v>
                </c:pt>
                <c:pt idx="23931" formatCode="General">
                  <c:v>47.862000000000002</c:v>
                </c:pt>
                <c:pt idx="23932" formatCode="General">
                  <c:v>47.863999999999997</c:v>
                </c:pt>
                <c:pt idx="23933" formatCode="General">
                  <c:v>47.866</c:v>
                </c:pt>
                <c:pt idx="23934" formatCode="General">
                  <c:v>47.868000000000002</c:v>
                </c:pt>
                <c:pt idx="23935" formatCode="General">
                  <c:v>47.87</c:v>
                </c:pt>
                <c:pt idx="23936" formatCode="General">
                  <c:v>47.872</c:v>
                </c:pt>
                <c:pt idx="23937" formatCode="General">
                  <c:v>47.874000000000002</c:v>
                </c:pt>
                <c:pt idx="23938" formatCode="General">
                  <c:v>47.875999999999998</c:v>
                </c:pt>
                <c:pt idx="23939" formatCode="General">
                  <c:v>47.878</c:v>
                </c:pt>
                <c:pt idx="23940" formatCode="General">
                  <c:v>47.88</c:v>
                </c:pt>
                <c:pt idx="23941" formatCode="General">
                  <c:v>47.881999999999998</c:v>
                </c:pt>
                <c:pt idx="23942" formatCode="General">
                  <c:v>47.884</c:v>
                </c:pt>
                <c:pt idx="23943" formatCode="General">
                  <c:v>47.886000000000003</c:v>
                </c:pt>
                <c:pt idx="23944" formatCode="General">
                  <c:v>47.887999999999998</c:v>
                </c:pt>
                <c:pt idx="23945" formatCode="General">
                  <c:v>47.89</c:v>
                </c:pt>
                <c:pt idx="23946" formatCode="General">
                  <c:v>47.892000000000003</c:v>
                </c:pt>
                <c:pt idx="23947" formatCode="General">
                  <c:v>47.893999999999998</c:v>
                </c:pt>
                <c:pt idx="23948" formatCode="General">
                  <c:v>47.896000000000001</c:v>
                </c:pt>
                <c:pt idx="23949" formatCode="General">
                  <c:v>47.898000000000003</c:v>
                </c:pt>
                <c:pt idx="23950" formatCode="General">
                  <c:v>47.9</c:v>
                </c:pt>
                <c:pt idx="23951" formatCode="General">
                  <c:v>47.902000000000001</c:v>
                </c:pt>
                <c:pt idx="23952" formatCode="General">
                  <c:v>47.904000000000003</c:v>
                </c:pt>
                <c:pt idx="23953" formatCode="General">
                  <c:v>47.905999999999999</c:v>
                </c:pt>
                <c:pt idx="23954" formatCode="General">
                  <c:v>47.908000000000001</c:v>
                </c:pt>
                <c:pt idx="23955" formatCode="General">
                  <c:v>47.91</c:v>
                </c:pt>
                <c:pt idx="23956" formatCode="General">
                  <c:v>47.911999999999999</c:v>
                </c:pt>
                <c:pt idx="23957" formatCode="General">
                  <c:v>47.914000000000001</c:v>
                </c:pt>
                <c:pt idx="23958" formatCode="General">
                  <c:v>47.915999999999997</c:v>
                </c:pt>
                <c:pt idx="23959" formatCode="General">
                  <c:v>47.917999999999999</c:v>
                </c:pt>
                <c:pt idx="23960" formatCode="General">
                  <c:v>47.92</c:v>
                </c:pt>
                <c:pt idx="23961" formatCode="General">
                  <c:v>47.921999999999997</c:v>
                </c:pt>
                <c:pt idx="23962" formatCode="General">
                  <c:v>47.923999999999999</c:v>
                </c:pt>
                <c:pt idx="23963" formatCode="General">
                  <c:v>47.926000000000002</c:v>
                </c:pt>
                <c:pt idx="23964" formatCode="General">
                  <c:v>47.927999999999997</c:v>
                </c:pt>
                <c:pt idx="23965" formatCode="General">
                  <c:v>47.93</c:v>
                </c:pt>
                <c:pt idx="23966" formatCode="General">
                  <c:v>47.932000000000002</c:v>
                </c:pt>
                <c:pt idx="23967" formatCode="General">
                  <c:v>47.933999999999997</c:v>
                </c:pt>
                <c:pt idx="23968" formatCode="General">
                  <c:v>47.936</c:v>
                </c:pt>
                <c:pt idx="23969" formatCode="General">
                  <c:v>47.938000000000002</c:v>
                </c:pt>
                <c:pt idx="23970" formatCode="General">
                  <c:v>47.94</c:v>
                </c:pt>
                <c:pt idx="23971" formatCode="General">
                  <c:v>47.942</c:v>
                </c:pt>
                <c:pt idx="23972" formatCode="General">
                  <c:v>47.944000000000003</c:v>
                </c:pt>
                <c:pt idx="23973" formatCode="General">
                  <c:v>47.945999999999998</c:v>
                </c:pt>
                <c:pt idx="23974" formatCode="General">
                  <c:v>47.948</c:v>
                </c:pt>
                <c:pt idx="23975" formatCode="General">
                  <c:v>47.95</c:v>
                </c:pt>
                <c:pt idx="23976" formatCode="General">
                  <c:v>47.951999999999998</c:v>
                </c:pt>
                <c:pt idx="23977" formatCode="General">
                  <c:v>47.954000000000001</c:v>
                </c:pt>
                <c:pt idx="23978" formatCode="General">
                  <c:v>47.956000000000003</c:v>
                </c:pt>
                <c:pt idx="23979" formatCode="General">
                  <c:v>47.957999999999998</c:v>
                </c:pt>
                <c:pt idx="23980" formatCode="General">
                  <c:v>47.96</c:v>
                </c:pt>
                <c:pt idx="23981" formatCode="General">
                  <c:v>47.962000000000003</c:v>
                </c:pt>
                <c:pt idx="23982" formatCode="General">
                  <c:v>47.963999999999999</c:v>
                </c:pt>
                <c:pt idx="23983" formatCode="General">
                  <c:v>47.966000000000001</c:v>
                </c:pt>
                <c:pt idx="23984" formatCode="General">
                  <c:v>47.968000000000004</c:v>
                </c:pt>
                <c:pt idx="23985" formatCode="General">
                  <c:v>47.97</c:v>
                </c:pt>
                <c:pt idx="23986" formatCode="General">
                  <c:v>47.972000000000001</c:v>
                </c:pt>
                <c:pt idx="23987" formatCode="General">
                  <c:v>47.973999999999997</c:v>
                </c:pt>
                <c:pt idx="23988" formatCode="General">
                  <c:v>47.975999999999999</c:v>
                </c:pt>
                <c:pt idx="23989" formatCode="General">
                  <c:v>47.978000000000002</c:v>
                </c:pt>
                <c:pt idx="23990" formatCode="General">
                  <c:v>47.98</c:v>
                </c:pt>
                <c:pt idx="23991" formatCode="General">
                  <c:v>47.981999999999999</c:v>
                </c:pt>
                <c:pt idx="23992" formatCode="General">
                  <c:v>47.984000000000002</c:v>
                </c:pt>
                <c:pt idx="23993" formatCode="General">
                  <c:v>47.985999999999997</c:v>
                </c:pt>
                <c:pt idx="23994" formatCode="General">
                  <c:v>47.988</c:v>
                </c:pt>
                <c:pt idx="23995" formatCode="General">
                  <c:v>47.99</c:v>
                </c:pt>
                <c:pt idx="23996" formatCode="General">
                  <c:v>47.991999999999997</c:v>
                </c:pt>
                <c:pt idx="23997" formatCode="General">
                  <c:v>47.994</c:v>
                </c:pt>
                <c:pt idx="23998" formatCode="General">
                  <c:v>47.996000000000002</c:v>
                </c:pt>
                <c:pt idx="23999" formatCode="General">
                  <c:v>47.997999999999998</c:v>
                </c:pt>
                <c:pt idx="24000" formatCode="General">
                  <c:v>48</c:v>
                </c:pt>
                <c:pt idx="24001" formatCode="General">
                  <c:v>48.002000000000002</c:v>
                </c:pt>
                <c:pt idx="24002" formatCode="General">
                  <c:v>48.003999999999998</c:v>
                </c:pt>
                <c:pt idx="24003" formatCode="General">
                  <c:v>48.006</c:v>
                </c:pt>
                <c:pt idx="24004" formatCode="General">
                  <c:v>48.008000000000003</c:v>
                </c:pt>
                <c:pt idx="24005" formatCode="General">
                  <c:v>48.01</c:v>
                </c:pt>
                <c:pt idx="24006" formatCode="General">
                  <c:v>48.012</c:v>
                </c:pt>
                <c:pt idx="24007" formatCode="General">
                  <c:v>48.014000000000003</c:v>
                </c:pt>
                <c:pt idx="24008" formatCode="General">
                  <c:v>48.015999999999998</c:v>
                </c:pt>
                <c:pt idx="24009" formatCode="General">
                  <c:v>48.018000000000001</c:v>
                </c:pt>
                <c:pt idx="24010" formatCode="General">
                  <c:v>48.02</c:v>
                </c:pt>
                <c:pt idx="24011" formatCode="General">
                  <c:v>48.021999999999998</c:v>
                </c:pt>
                <c:pt idx="24012" formatCode="General">
                  <c:v>48.024000000000001</c:v>
                </c:pt>
                <c:pt idx="24013" formatCode="General">
                  <c:v>48.026000000000003</c:v>
                </c:pt>
                <c:pt idx="24014" formatCode="General">
                  <c:v>48.027999999999999</c:v>
                </c:pt>
                <c:pt idx="24015" formatCode="General">
                  <c:v>48.03</c:v>
                </c:pt>
                <c:pt idx="24016" formatCode="General">
                  <c:v>48.031999999999996</c:v>
                </c:pt>
                <c:pt idx="24017" formatCode="General">
                  <c:v>48.033999999999999</c:v>
                </c:pt>
                <c:pt idx="24018" formatCode="General">
                  <c:v>48.036000000000001</c:v>
                </c:pt>
                <c:pt idx="24019" formatCode="General">
                  <c:v>48.037999999999997</c:v>
                </c:pt>
                <c:pt idx="24020" formatCode="General">
                  <c:v>48.04</c:v>
                </c:pt>
                <c:pt idx="24021" formatCode="General">
                  <c:v>48.042000000000002</c:v>
                </c:pt>
                <c:pt idx="24022" formatCode="General">
                  <c:v>48.043999999999997</c:v>
                </c:pt>
                <c:pt idx="24023" formatCode="General">
                  <c:v>48.045999999999999</c:v>
                </c:pt>
                <c:pt idx="24024" formatCode="General">
                  <c:v>48.048000000000002</c:v>
                </c:pt>
                <c:pt idx="24025" formatCode="General">
                  <c:v>48.05</c:v>
                </c:pt>
                <c:pt idx="24026" formatCode="General">
                  <c:v>48.052</c:v>
                </c:pt>
                <c:pt idx="24027" formatCode="General">
                  <c:v>48.054000000000002</c:v>
                </c:pt>
                <c:pt idx="24028" formatCode="General">
                  <c:v>48.055999999999997</c:v>
                </c:pt>
                <c:pt idx="24029" formatCode="General">
                  <c:v>48.058</c:v>
                </c:pt>
                <c:pt idx="24030" formatCode="General">
                  <c:v>48.06</c:v>
                </c:pt>
                <c:pt idx="24031" formatCode="General">
                  <c:v>48.061999999999998</c:v>
                </c:pt>
                <c:pt idx="24032" formatCode="General">
                  <c:v>48.064</c:v>
                </c:pt>
                <c:pt idx="24033" formatCode="General">
                  <c:v>48.066000000000003</c:v>
                </c:pt>
                <c:pt idx="24034" formatCode="General">
                  <c:v>48.067999999999998</c:v>
                </c:pt>
                <c:pt idx="24035" formatCode="General">
                  <c:v>48.07</c:v>
                </c:pt>
                <c:pt idx="24036" formatCode="General">
                  <c:v>48.072000000000003</c:v>
                </c:pt>
                <c:pt idx="24037" formatCode="General">
                  <c:v>48.073999999999998</c:v>
                </c:pt>
                <c:pt idx="24038" formatCode="General">
                  <c:v>48.076000000000001</c:v>
                </c:pt>
                <c:pt idx="24039" formatCode="General">
                  <c:v>48.078000000000003</c:v>
                </c:pt>
                <c:pt idx="24040" formatCode="General">
                  <c:v>48.08</c:v>
                </c:pt>
                <c:pt idx="24041" formatCode="General">
                  <c:v>48.082000000000001</c:v>
                </c:pt>
                <c:pt idx="24042" formatCode="General">
                  <c:v>48.084000000000003</c:v>
                </c:pt>
                <c:pt idx="24043" formatCode="General">
                  <c:v>48.085999999999999</c:v>
                </c:pt>
                <c:pt idx="24044" formatCode="General">
                  <c:v>48.088000000000001</c:v>
                </c:pt>
                <c:pt idx="24045" formatCode="General">
                  <c:v>48.09</c:v>
                </c:pt>
                <c:pt idx="24046" formatCode="General">
                  <c:v>48.091999999999999</c:v>
                </c:pt>
                <c:pt idx="24047" formatCode="General">
                  <c:v>48.094000000000001</c:v>
                </c:pt>
                <c:pt idx="24048" formatCode="General">
                  <c:v>48.095999999999997</c:v>
                </c:pt>
                <c:pt idx="24049" formatCode="General">
                  <c:v>48.097999999999999</c:v>
                </c:pt>
                <c:pt idx="24050" formatCode="General">
                  <c:v>48.1</c:v>
                </c:pt>
                <c:pt idx="24051" formatCode="General">
                  <c:v>48.101999999999997</c:v>
                </c:pt>
                <c:pt idx="24052" formatCode="General">
                  <c:v>48.103999999999999</c:v>
                </c:pt>
                <c:pt idx="24053" formatCode="General">
                  <c:v>48.106000000000002</c:v>
                </c:pt>
                <c:pt idx="24054" formatCode="General">
                  <c:v>48.107999999999997</c:v>
                </c:pt>
                <c:pt idx="24055" formatCode="General">
                  <c:v>48.11</c:v>
                </c:pt>
                <c:pt idx="24056" formatCode="General">
                  <c:v>48.112000000000002</c:v>
                </c:pt>
                <c:pt idx="24057" formatCode="General">
                  <c:v>48.113999999999997</c:v>
                </c:pt>
                <c:pt idx="24058" formatCode="General">
                  <c:v>48.116</c:v>
                </c:pt>
                <c:pt idx="24059" formatCode="General">
                  <c:v>48.118000000000002</c:v>
                </c:pt>
                <c:pt idx="24060" formatCode="General">
                  <c:v>48.12</c:v>
                </c:pt>
                <c:pt idx="24061" formatCode="General">
                  <c:v>48.122</c:v>
                </c:pt>
                <c:pt idx="24062" formatCode="General">
                  <c:v>48.124000000000002</c:v>
                </c:pt>
                <c:pt idx="24063" formatCode="General">
                  <c:v>48.125999999999998</c:v>
                </c:pt>
                <c:pt idx="24064" formatCode="General">
                  <c:v>48.128</c:v>
                </c:pt>
                <c:pt idx="24065" formatCode="General">
                  <c:v>48.13</c:v>
                </c:pt>
                <c:pt idx="24066" formatCode="General">
                  <c:v>48.131999999999998</c:v>
                </c:pt>
                <c:pt idx="24067" formatCode="General">
                  <c:v>48.134</c:v>
                </c:pt>
                <c:pt idx="24068" formatCode="General">
                  <c:v>48.136000000000003</c:v>
                </c:pt>
                <c:pt idx="24069" formatCode="General">
                  <c:v>48.137999999999998</c:v>
                </c:pt>
                <c:pt idx="24070" formatCode="General">
                  <c:v>48.14</c:v>
                </c:pt>
                <c:pt idx="24071" formatCode="General">
                  <c:v>48.142000000000003</c:v>
                </c:pt>
                <c:pt idx="24072" formatCode="General">
                  <c:v>48.143999999999998</c:v>
                </c:pt>
                <c:pt idx="24073" formatCode="General">
                  <c:v>48.146000000000001</c:v>
                </c:pt>
                <c:pt idx="24074" formatCode="General">
                  <c:v>48.148000000000003</c:v>
                </c:pt>
                <c:pt idx="24075" formatCode="General">
                  <c:v>48.15</c:v>
                </c:pt>
                <c:pt idx="24076" formatCode="General">
                  <c:v>48.152000000000001</c:v>
                </c:pt>
                <c:pt idx="24077" formatCode="General">
                  <c:v>48.154000000000003</c:v>
                </c:pt>
                <c:pt idx="24078" formatCode="General">
                  <c:v>48.155999999999999</c:v>
                </c:pt>
                <c:pt idx="24079" formatCode="General">
                  <c:v>48.158000000000001</c:v>
                </c:pt>
                <c:pt idx="24080" formatCode="General">
                  <c:v>48.16</c:v>
                </c:pt>
                <c:pt idx="24081" formatCode="General">
                  <c:v>48.161999999999999</c:v>
                </c:pt>
                <c:pt idx="24082" formatCode="General">
                  <c:v>48.164000000000001</c:v>
                </c:pt>
                <c:pt idx="24083" formatCode="General">
                  <c:v>48.165999999999997</c:v>
                </c:pt>
                <c:pt idx="24084" formatCode="General">
                  <c:v>48.167999999999999</c:v>
                </c:pt>
                <c:pt idx="24085" formatCode="General">
                  <c:v>48.17</c:v>
                </c:pt>
                <c:pt idx="24086" formatCode="General">
                  <c:v>48.171999999999997</c:v>
                </c:pt>
                <c:pt idx="24087" formatCode="General">
                  <c:v>48.173999999999999</c:v>
                </c:pt>
                <c:pt idx="24088" formatCode="General">
                  <c:v>48.176000000000002</c:v>
                </c:pt>
                <c:pt idx="24089" formatCode="General">
                  <c:v>48.177999999999997</c:v>
                </c:pt>
                <c:pt idx="24090" formatCode="General">
                  <c:v>48.18</c:v>
                </c:pt>
                <c:pt idx="24091" formatCode="General">
                  <c:v>48.182000000000002</c:v>
                </c:pt>
                <c:pt idx="24092" formatCode="General">
                  <c:v>48.183999999999997</c:v>
                </c:pt>
                <c:pt idx="24093" formatCode="General">
                  <c:v>48.186</c:v>
                </c:pt>
                <c:pt idx="24094" formatCode="General">
                  <c:v>48.188000000000002</c:v>
                </c:pt>
                <c:pt idx="24095" formatCode="General">
                  <c:v>48.19</c:v>
                </c:pt>
                <c:pt idx="24096" formatCode="General">
                  <c:v>48.192</c:v>
                </c:pt>
                <c:pt idx="24097" formatCode="General">
                  <c:v>48.194000000000003</c:v>
                </c:pt>
                <c:pt idx="24098" formatCode="General">
                  <c:v>48.195999999999998</c:v>
                </c:pt>
                <c:pt idx="24099" formatCode="General">
                  <c:v>48.198</c:v>
                </c:pt>
                <c:pt idx="24100" formatCode="General">
                  <c:v>48.2</c:v>
                </c:pt>
                <c:pt idx="24101" formatCode="General">
                  <c:v>48.201999999999998</c:v>
                </c:pt>
                <c:pt idx="24102" formatCode="General">
                  <c:v>48.204000000000001</c:v>
                </c:pt>
                <c:pt idx="24103" formatCode="General">
                  <c:v>48.206000000000003</c:v>
                </c:pt>
                <c:pt idx="24104" formatCode="General">
                  <c:v>48.207999999999998</c:v>
                </c:pt>
                <c:pt idx="24105" formatCode="General">
                  <c:v>48.21</c:v>
                </c:pt>
                <c:pt idx="24106" formatCode="General">
                  <c:v>48.212000000000003</c:v>
                </c:pt>
                <c:pt idx="24107" formatCode="General">
                  <c:v>48.213999999999999</c:v>
                </c:pt>
                <c:pt idx="24108" formatCode="General">
                  <c:v>48.216000000000001</c:v>
                </c:pt>
                <c:pt idx="24109" formatCode="General">
                  <c:v>48.218000000000004</c:v>
                </c:pt>
                <c:pt idx="24110" formatCode="General">
                  <c:v>48.22</c:v>
                </c:pt>
                <c:pt idx="24111" formatCode="General">
                  <c:v>48.222000000000001</c:v>
                </c:pt>
                <c:pt idx="24112" formatCode="General">
                  <c:v>48.223999999999997</c:v>
                </c:pt>
                <c:pt idx="24113" formatCode="General">
                  <c:v>48.225999999999999</c:v>
                </c:pt>
                <c:pt idx="24114" formatCode="General">
                  <c:v>48.228000000000002</c:v>
                </c:pt>
                <c:pt idx="24115" formatCode="General">
                  <c:v>48.23</c:v>
                </c:pt>
                <c:pt idx="24116" formatCode="General">
                  <c:v>48.231999999999999</c:v>
                </c:pt>
                <c:pt idx="24117" formatCode="General">
                  <c:v>48.234000000000002</c:v>
                </c:pt>
                <c:pt idx="24118" formatCode="General">
                  <c:v>48.235999999999997</c:v>
                </c:pt>
                <c:pt idx="24119" formatCode="General">
                  <c:v>48.238</c:v>
                </c:pt>
                <c:pt idx="24120" formatCode="General">
                  <c:v>48.24</c:v>
                </c:pt>
                <c:pt idx="24121" formatCode="General">
                  <c:v>48.241999999999997</c:v>
                </c:pt>
                <c:pt idx="24122" formatCode="General">
                  <c:v>48.244</c:v>
                </c:pt>
                <c:pt idx="24123" formatCode="General">
                  <c:v>48.246000000000002</c:v>
                </c:pt>
                <c:pt idx="24124" formatCode="General">
                  <c:v>48.247999999999998</c:v>
                </c:pt>
                <c:pt idx="24125" formatCode="General">
                  <c:v>48.25</c:v>
                </c:pt>
                <c:pt idx="24126" formatCode="General">
                  <c:v>48.252000000000002</c:v>
                </c:pt>
                <c:pt idx="24127" formatCode="General">
                  <c:v>48.253999999999998</c:v>
                </c:pt>
                <c:pt idx="24128" formatCode="General">
                  <c:v>48.256</c:v>
                </c:pt>
                <c:pt idx="24129" formatCode="General">
                  <c:v>48.258000000000003</c:v>
                </c:pt>
                <c:pt idx="24130" formatCode="General">
                  <c:v>48.26</c:v>
                </c:pt>
                <c:pt idx="24131" formatCode="General">
                  <c:v>48.262</c:v>
                </c:pt>
                <c:pt idx="24132" formatCode="General">
                  <c:v>48.264000000000003</c:v>
                </c:pt>
                <c:pt idx="24133" formatCode="General">
                  <c:v>48.265999999999998</c:v>
                </c:pt>
                <c:pt idx="24134" formatCode="General">
                  <c:v>48.268000000000001</c:v>
                </c:pt>
                <c:pt idx="24135" formatCode="General">
                  <c:v>48.27</c:v>
                </c:pt>
                <c:pt idx="24136" formatCode="General">
                  <c:v>48.271999999999998</c:v>
                </c:pt>
                <c:pt idx="24137" formatCode="General">
                  <c:v>48.274000000000001</c:v>
                </c:pt>
                <c:pt idx="24138" formatCode="General">
                  <c:v>48.276000000000003</c:v>
                </c:pt>
                <c:pt idx="24139" formatCode="General">
                  <c:v>48.277999999999999</c:v>
                </c:pt>
                <c:pt idx="24140" formatCode="General">
                  <c:v>48.28</c:v>
                </c:pt>
                <c:pt idx="24141" formatCode="General">
                  <c:v>48.281999999999996</c:v>
                </c:pt>
                <c:pt idx="24142" formatCode="General">
                  <c:v>48.283999999999999</c:v>
                </c:pt>
                <c:pt idx="24143" formatCode="General">
                  <c:v>48.286000000000001</c:v>
                </c:pt>
                <c:pt idx="24144" formatCode="General">
                  <c:v>48.287999999999997</c:v>
                </c:pt>
                <c:pt idx="24145" formatCode="General">
                  <c:v>48.29</c:v>
                </c:pt>
                <c:pt idx="24146" formatCode="General">
                  <c:v>48.292000000000002</c:v>
                </c:pt>
                <c:pt idx="24147" formatCode="General">
                  <c:v>48.293999999999997</c:v>
                </c:pt>
                <c:pt idx="24148" formatCode="General">
                  <c:v>48.295999999999999</c:v>
                </c:pt>
                <c:pt idx="24149" formatCode="General">
                  <c:v>48.298000000000002</c:v>
                </c:pt>
                <c:pt idx="24150" formatCode="General">
                  <c:v>48.3</c:v>
                </c:pt>
                <c:pt idx="24151" formatCode="General">
                  <c:v>48.302</c:v>
                </c:pt>
                <c:pt idx="24152" formatCode="General">
                  <c:v>48.304000000000002</c:v>
                </c:pt>
                <c:pt idx="24153" formatCode="General">
                  <c:v>48.305999999999997</c:v>
                </c:pt>
                <c:pt idx="24154" formatCode="General">
                  <c:v>48.308</c:v>
                </c:pt>
                <c:pt idx="24155" formatCode="General">
                  <c:v>48.31</c:v>
                </c:pt>
                <c:pt idx="24156" formatCode="General">
                  <c:v>48.311999999999998</c:v>
                </c:pt>
                <c:pt idx="24157" formatCode="General">
                  <c:v>48.314</c:v>
                </c:pt>
                <c:pt idx="24158" formatCode="General">
                  <c:v>48.316000000000003</c:v>
                </c:pt>
                <c:pt idx="24159" formatCode="General">
                  <c:v>48.317999999999998</c:v>
                </c:pt>
                <c:pt idx="24160" formatCode="General">
                  <c:v>48.32</c:v>
                </c:pt>
                <c:pt idx="24161" formatCode="General">
                  <c:v>48.322000000000003</c:v>
                </c:pt>
                <c:pt idx="24162" formatCode="General">
                  <c:v>48.323999999999998</c:v>
                </c:pt>
                <c:pt idx="24163" formatCode="General">
                  <c:v>48.326000000000001</c:v>
                </c:pt>
                <c:pt idx="24164" formatCode="General">
                  <c:v>48.328000000000003</c:v>
                </c:pt>
                <c:pt idx="24165" formatCode="General">
                  <c:v>48.33</c:v>
                </c:pt>
                <c:pt idx="24166" formatCode="General">
                  <c:v>48.332000000000001</c:v>
                </c:pt>
                <c:pt idx="24167" formatCode="General">
                  <c:v>48.334000000000003</c:v>
                </c:pt>
                <c:pt idx="24168" formatCode="General">
                  <c:v>48.335999999999999</c:v>
                </c:pt>
                <c:pt idx="24169" formatCode="General">
                  <c:v>48.338000000000001</c:v>
                </c:pt>
                <c:pt idx="24170" formatCode="General">
                  <c:v>48.34</c:v>
                </c:pt>
                <c:pt idx="24171" formatCode="General">
                  <c:v>48.341999999999999</c:v>
                </c:pt>
                <c:pt idx="24172" formatCode="General">
                  <c:v>48.344000000000001</c:v>
                </c:pt>
                <c:pt idx="24173" formatCode="General">
                  <c:v>48.345999999999997</c:v>
                </c:pt>
                <c:pt idx="24174" formatCode="General">
                  <c:v>48.347999999999999</c:v>
                </c:pt>
                <c:pt idx="24175" formatCode="General">
                  <c:v>48.35</c:v>
                </c:pt>
                <c:pt idx="24176" formatCode="General">
                  <c:v>48.351999999999997</c:v>
                </c:pt>
                <c:pt idx="24177" formatCode="General">
                  <c:v>48.353999999999999</c:v>
                </c:pt>
                <c:pt idx="24178" formatCode="General">
                  <c:v>48.356000000000002</c:v>
                </c:pt>
                <c:pt idx="24179" formatCode="General">
                  <c:v>48.357999999999997</c:v>
                </c:pt>
                <c:pt idx="24180" formatCode="General">
                  <c:v>48.36</c:v>
                </c:pt>
                <c:pt idx="24181" formatCode="General">
                  <c:v>48.362000000000002</c:v>
                </c:pt>
                <c:pt idx="24182" formatCode="General">
                  <c:v>48.363999999999997</c:v>
                </c:pt>
                <c:pt idx="24183" formatCode="General">
                  <c:v>48.366</c:v>
                </c:pt>
                <c:pt idx="24184" formatCode="General">
                  <c:v>48.368000000000002</c:v>
                </c:pt>
                <c:pt idx="24185" formatCode="General">
                  <c:v>48.37</c:v>
                </c:pt>
                <c:pt idx="24186" formatCode="General">
                  <c:v>48.372</c:v>
                </c:pt>
                <c:pt idx="24187" formatCode="General">
                  <c:v>48.374000000000002</c:v>
                </c:pt>
                <c:pt idx="24188" formatCode="General">
                  <c:v>48.375999999999998</c:v>
                </c:pt>
                <c:pt idx="24189" formatCode="General">
                  <c:v>48.378</c:v>
                </c:pt>
                <c:pt idx="24190" formatCode="General">
                  <c:v>48.38</c:v>
                </c:pt>
                <c:pt idx="24191" formatCode="General">
                  <c:v>48.381999999999998</c:v>
                </c:pt>
                <c:pt idx="24192" formatCode="General">
                  <c:v>48.384</c:v>
                </c:pt>
                <c:pt idx="24193" formatCode="General">
                  <c:v>48.386000000000003</c:v>
                </c:pt>
                <c:pt idx="24194" formatCode="General">
                  <c:v>48.387999999999998</c:v>
                </c:pt>
                <c:pt idx="24195" formatCode="General">
                  <c:v>48.39</c:v>
                </c:pt>
                <c:pt idx="24196" formatCode="General">
                  <c:v>48.392000000000003</c:v>
                </c:pt>
                <c:pt idx="24197" formatCode="General">
                  <c:v>48.393999999999998</c:v>
                </c:pt>
                <c:pt idx="24198" formatCode="General">
                  <c:v>48.396000000000001</c:v>
                </c:pt>
                <c:pt idx="24199" formatCode="General">
                  <c:v>48.398000000000003</c:v>
                </c:pt>
                <c:pt idx="24200" formatCode="General">
                  <c:v>48.4</c:v>
                </c:pt>
                <c:pt idx="24201" formatCode="General">
                  <c:v>48.402000000000001</c:v>
                </c:pt>
                <c:pt idx="24202" formatCode="General">
                  <c:v>48.404000000000003</c:v>
                </c:pt>
                <c:pt idx="24203" formatCode="General">
                  <c:v>48.405999999999999</c:v>
                </c:pt>
                <c:pt idx="24204" formatCode="General">
                  <c:v>48.408000000000001</c:v>
                </c:pt>
                <c:pt idx="24205" formatCode="General">
                  <c:v>48.41</c:v>
                </c:pt>
                <c:pt idx="24206" formatCode="General">
                  <c:v>48.411999999999999</c:v>
                </c:pt>
                <c:pt idx="24207" formatCode="General">
                  <c:v>48.414000000000001</c:v>
                </c:pt>
                <c:pt idx="24208" formatCode="General">
                  <c:v>48.415999999999997</c:v>
                </c:pt>
                <c:pt idx="24209" formatCode="General">
                  <c:v>48.417999999999999</c:v>
                </c:pt>
                <c:pt idx="24210" formatCode="General">
                  <c:v>48.42</c:v>
                </c:pt>
                <c:pt idx="24211" formatCode="General">
                  <c:v>48.421999999999997</c:v>
                </c:pt>
                <c:pt idx="24212" formatCode="General">
                  <c:v>48.423999999999999</c:v>
                </c:pt>
                <c:pt idx="24213" formatCode="General">
                  <c:v>48.426000000000002</c:v>
                </c:pt>
                <c:pt idx="24214" formatCode="General">
                  <c:v>48.427999999999997</c:v>
                </c:pt>
                <c:pt idx="24215" formatCode="General">
                  <c:v>48.43</c:v>
                </c:pt>
                <c:pt idx="24216" formatCode="General">
                  <c:v>48.432000000000002</c:v>
                </c:pt>
                <c:pt idx="24217" formatCode="General">
                  <c:v>48.433999999999997</c:v>
                </c:pt>
                <c:pt idx="24218" formatCode="General">
                  <c:v>48.436</c:v>
                </c:pt>
                <c:pt idx="24219" formatCode="General">
                  <c:v>48.438000000000002</c:v>
                </c:pt>
                <c:pt idx="24220" formatCode="General">
                  <c:v>48.44</c:v>
                </c:pt>
                <c:pt idx="24221" formatCode="General">
                  <c:v>48.442</c:v>
                </c:pt>
                <c:pt idx="24222" formatCode="General">
                  <c:v>48.444000000000003</c:v>
                </c:pt>
                <c:pt idx="24223" formatCode="General">
                  <c:v>48.445999999999998</c:v>
                </c:pt>
                <c:pt idx="24224" formatCode="General">
                  <c:v>48.448</c:v>
                </c:pt>
                <c:pt idx="24225" formatCode="General">
                  <c:v>48.45</c:v>
                </c:pt>
                <c:pt idx="24226" formatCode="General">
                  <c:v>48.451999999999998</c:v>
                </c:pt>
                <c:pt idx="24227" formatCode="General">
                  <c:v>48.454000000000001</c:v>
                </c:pt>
                <c:pt idx="24228" formatCode="General">
                  <c:v>48.456000000000003</c:v>
                </c:pt>
                <c:pt idx="24229" formatCode="General">
                  <c:v>48.457999999999998</c:v>
                </c:pt>
                <c:pt idx="24230" formatCode="General">
                  <c:v>48.46</c:v>
                </c:pt>
                <c:pt idx="24231" formatCode="General">
                  <c:v>48.462000000000003</c:v>
                </c:pt>
                <c:pt idx="24232" formatCode="General">
                  <c:v>48.463999999999999</c:v>
                </c:pt>
                <c:pt idx="24233" formatCode="General">
                  <c:v>48.466000000000001</c:v>
                </c:pt>
                <c:pt idx="24234" formatCode="General">
                  <c:v>48.468000000000004</c:v>
                </c:pt>
                <c:pt idx="24235" formatCode="General">
                  <c:v>48.47</c:v>
                </c:pt>
                <c:pt idx="24236" formatCode="General">
                  <c:v>48.472000000000001</c:v>
                </c:pt>
                <c:pt idx="24237" formatCode="General">
                  <c:v>48.473999999999997</c:v>
                </c:pt>
                <c:pt idx="24238" formatCode="General">
                  <c:v>48.475999999999999</c:v>
                </c:pt>
                <c:pt idx="24239" formatCode="General">
                  <c:v>48.478000000000002</c:v>
                </c:pt>
                <c:pt idx="24240" formatCode="General">
                  <c:v>48.48</c:v>
                </c:pt>
                <c:pt idx="24241" formatCode="General">
                  <c:v>48.481999999999999</c:v>
                </c:pt>
                <c:pt idx="24242" formatCode="General">
                  <c:v>48.484000000000002</c:v>
                </c:pt>
                <c:pt idx="24243" formatCode="General">
                  <c:v>48.485999999999997</c:v>
                </c:pt>
                <c:pt idx="24244" formatCode="General">
                  <c:v>48.488</c:v>
                </c:pt>
                <c:pt idx="24245" formatCode="General">
                  <c:v>48.49</c:v>
                </c:pt>
                <c:pt idx="24246" formatCode="General">
                  <c:v>48.491999999999997</c:v>
                </c:pt>
                <c:pt idx="24247" formatCode="General">
                  <c:v>48.494</c:v>
                </c:pt>
                <c:pt idx="24248" formatCode="General">
                  <c:v>48.496000000000002</c:v>
                </c:pt>
                <c:pt idx="24249" formatCode="General">
                  <c:v>48.497999999999998</c:v>
                </c:pt>
                <c:pt idx="24250" formatCode="General">
                  <c:v>48.5</c:v>
                </c:pt>
                <c:pt idx="24251" formatCode="General">
                  <c:v>48.502000000000002</c:v>
                </c:pt>
                <c:pt idx="24252" formatCode="General">
                  <c:v>48.503999999999998</c:v>
                </c:pt>
                <c:pt idx="24253" formatCode="General">
                  <c:v>48.506</c:v>
                </c:pt>
                <c:pt idx="24254" formatCode="General">
                  <c:v>48.508000000000003</c:v>
                </c:pt>
                <c:pt idx="24255" formatCode="General">
                  <c:v>48.51</c:v>
                </c:pt>
                <c:pt idx="24256" formatCode="General">
                  <c:v>48.512</c:v>
                </c:pt>
                <c:pt idx="24257" formatCode="General">
                  <c:v>48.514000000000003</c:v>
                </c:pt>
                <c:pt idx="24258" formatCode="General">
                  <c:v>48.515999999999998</c:v>
                </c:pt>
                <c:pt idx="24259" formatCode="General">
                  <c:v>48.518000000000001</c:v>
                </c:pt>
                <c:pt idx="24260" formatCode="General">
                  <c:v>48.52</c:v>
                </c:pt>
                <c:pt idx="24261" formatCode="General">
                  <c:v>48.521999999999998</c:v>
                </c:pt>
                <c:pt idx="24262" formatCode="General">
                  <c:v>48.524000000000001</c:v>
                </c:pt>
                <c:pt idx="24263" formatCode="General">
                  <c:v>48.526000000000003</c:v>
                </c:pt>
                <c:pt idx="24264" formatCode="General">
                  <c:v>48.527999999999999</c:v>
                </c:pt>
                <c:pt idx="24265" formatCode="General">
                  <c:v>48.53</c:v>
                </c:pt>
                <c:pt idx="24266" formatCode="General">
                  <c:v>48.531999999999996</c:v>
                </c:pt>
                <c:pt idx="24267" formatCode="General">
                  <c:v>48.533999999999999</c:v>
                </c:pt>
                <c:pt idx="24268" formatCode="General">
                  <c:v>48.536000000000001</c:v>
                </c:pt>
                <c:pt idx="24269" formatCode="General">
                  <c:v>48.537999999999997</c:v>
                </c:pt>
                <c:pt idx="24270" formatCode="General">
                  <c:v>48.54</c:v>
                </c:pt>
                <c:pt idx="24271" formatCode="General">
                  <c:v>48.542000000000002</c:v>
                </c:pt>
                <c:pt idx="24272" formatCode="General">
                  <c:v>48.543999999999997</c:v>
                </c:pt>
                <c:pt idx="24273" formatCode="General">
                  <c:v>48.545999999999999</c:v>
                </c:pt>
                <c:pt idx="24274" formatCode="General">
                  <c:v>48.548000000000002</c:v>
                </c:pt>
                <c:pt idx="24275" formatCode="General">
                  <c:v>48.55</c:v>
                </c:pt>
                <c:pt idx="24276" formatCode="General">
                  <c:v>48.552</c:v>
                </c:pt>
                <c:pt idx="24277" formatCode="General">
                  <c:v>48.554000000000002</c:v>
                </c:pt>
                <c:pt idx="24278" formatCode="General">
                  <c:v>48.555999999999997</c:v>
                </c:pt>
                <c:pt idx="24279" formatCode="General">
                  <c:v>48.558</c:v>
                </c:pt>
                <c:pt idx="24280" formatCode="General">
                  <c:v>48.56</c:v>
                </c:pt>
                <c:pt idx="24281" formatCode="General">
                  <c:v>48.561999999999998</c:v>
                </c:pt>
                <c:pt idx="24282" formatCode="General">
                  <c:v>48.564</c:v>
                </c:pt>
                <c:pt idx="24283" formatCode="General">
                  <c:v>48.566000000000003</c:v>
                </c:pt>
                <c:pt idx="24284" formatCode="General">
                  <c:v>48.567999999999998</c:v>
                </c:pt>
                <c:pt idx="24285" formatCode="General">
                  <c:v>48.57</c:v>
                </c:pt>
                <c:pt idx="24286" formatCode="General">
                  <c:v>48.572000000000003</c:v>
                </c:pt>
                <c:pt idx="24287" formatCode="General">
                  <c:v>48.573999999999998</c:v>
                </c:pt>
                <c:pt idx="24288" formatCode="General">
                  <c:v>48.576000000000001</c:v>
                </c:pt>
                <c:pt idx="24289" formatCode="General">
                  <c:v>48.578000000000003</c:v>
                </c:pt>
                <c:pt idx="24290" formatCode="General">
                  <c:v>48.58</c:v>
                </c:pt>
                <c:pt idx="24291" formatCode="General">
                  <c:v>48.582000000000001</c:v>
                </c:pt>
                <c:pt idx="24292" formatCode="General">
                  <c:v>48.584000000000003</c:v>
                </c:pt>
                <c:pt idx="24293" formatCode="General">
                  <c:v>48.585999999999999</c:v>
                </c:pt>
                <c:pt idx="24294" formatCode="General">
                  <c:v>48.588000000000001</c:v>
                </c:pt>
                <c:pt idx="24295" formatCode="General">
                  <c:v>48.59</c:v>
                </c:pt>
                <c:pt idx="24296" formatCode="General">
                  <c:v>48.591999999999999</c:v>
                </c:pt>
                <c:pt idx="24297" formatCode="General">
                  <c:v>48.594000000000001</c:v>
                </c:pt>
                <c:pt idx="24298" formatCode="General">
                  <c:v>48.595999999999997</c:v>
                </c:pt>
                <c:pt idx="24299" formatCode="General">
                  <c:v>48.597999999999999</c:v>
                </c:pt>
                <c:pt idx="24300" formatCode="General">
                  <c:v>48.6</c:v>
                </c:pt>
                <c:pt idx="24301" formatCode="General">
                  <c:v>48.601999999999997</c:v>
                </c:pt>
                <c:pt idx="24302" formatCode="General">
                  <c:v>48.603999999999999</c:v>
                </c:pt>
                <c:pt idx="24303" formatCode="General">
                  <c:v>48.606000000000002</c:v>
                </c:pt>
                <c:pt idx="24304" formatCode="General">
                  <c:v>48.607999999999997</c:v>
                </c:pt>
                <c:pt idx="24305" formatCode="General">
                  <c:v>48.61</c:v>
                </c:pt>
                <c:pt idx="24306" formatCode="General">
                  <c:v>48.612000000000002</c:v>
                </c:pt>
                <c:pt idx="24307" formatCode="General">
                  <c:v>48.613999999999997</c:v>
                </c:pt>
                <c:pt idx="24308" formatCode="General">
                  <c:v>48.616</c:v>
                </c:pt>
                <c:pt idx="24309" formatCode="General">
                  <c:v>48.618000000000002</c:v>
                </c:pt>
                <c:pt idx="24310" formatCode="General">
                  <c:v>48.62</c:v>
                </c:pt>
                <c:pt idx="24311" formatCode="General">
                  <c:v>48.622</c:v>
                </c:pt>
                <c:pt idx="24312" formatCode="General">
                  <c:v>48.624000000000002</c:v>
                </c:pt>
                <c:pt idx="24313" formatCode="General">
                  <c:v>48.625999999999998</c:v>
                </c:pt>
                <c:pt idx="24314" formatCode="General">
                  <c:v>48.628</c:v>
                </c:pt>
                <c:pt idx="24315" formatCode="General">
                  <c:v>48.63</c:v>
                </c:pt>
                <c:pt idx="24316" formatCode="General">
                  <c:v>48.631999999999998</c:v>
                </c:pt>
                <c:pt idx="24317" formatCode="General">
                  <c:v>48.634</c:v>
                </c:pt>
                <c:pt idx="24318" formatCode="General">
                  <c:v>48.636000000000003</c:v>
                </c:pt>
                <c:pt idx="24319" formatCode="General">
                  <c:v>48.637999999999998</c:v>
                </c:pt>
                <c:pt idx="24320" formatCode="General">
                  <c:v>48.64</c:v>
                </c:pt>
                <c:pt idx="24321" formatCode="General">
                  <c:v>48.642000000000003</c:v>
                </c:pt>
                <c:pt idx="24322" formatCode="General">
                  <c:v>48.643999999999998</c:v>
                </c:pt>
                <c:pt idx="24323" formatCode="General">
                  <c:v>48.646000000000001</c:v>
                </c:pt>
                <c:pt idx="24324" formatCode="General">
                  <c:v>48.648000000000003</c:v>
                </c:pt>
                <c:pt idx="24325" formatCode="General">
                  <c:v>48.65</c:v>
                </c:pt>
                <c:pt idx="24326" formatCode="General">
                  <c:v>48.652000000000001</c:v>
                </c:pt>
                <c:pt idx="24327" formatCode="General">
                  <c:v>48.654000000000003</c:v>
                </c:pt>
                <c:pt idx="24328" formatCode="General">
                  <c:v>48.655999999999999</c:v>
                </c:pt>
                <c:pt idx="24329" formatCode="General">
                  <c:v>48.658000000000001</c:v>
                </c:pt>
                <c:pt idx="24330" formatCode="General">
                  <c:v>48.66</c:v>
                </c:pt>
                <c:pt idx="24331" formatCode="General">
                  <c:v>48.661999999999999</c:v>
                </c:pt>
                <c:pt idx="24332" formatCode="General">
                  <c:v>48.664000000000001</c:v>
                </c:pt>
                <c:pt idx="24333" formatCode="General">
                  <c:v>48.665999999999997</c:v>
                </c:pt>
                <c:pt idx="24334" formatCode="General">
                  <c:v>48.667999999999999</c:v>
                </c:pt>
                <c:pt idx="24335" formatCode="General">
                  <c:v>48.67</c:v>
                </c:pt>
                <c:pt idx="24336" formatCode="General">
                  <c:v>48.671999999999997</c:v>
                </c:pt>
                <c:pt idx="24337" formatCode="General">
                  <c:v>48.673999999999999</c:v>
                </c:pt>
                <c:pt idx="24338" formatCode="General">
                  <c:v>48.676000000000002</c:v>
                </c:pt>
                <c:pt idx="24339" formatCode="General">
                  <c:v>48.677999999999997</c:v>
                </c:pt>
                <c:pt idx="24340" formatCode="General">
                  <c:v>48.68</c:v>
                </c:pt>
                <c:pt idx="24341" formatCode="General">
                  <c:v>48.682000000000002</c:v>
                </c:pt>
                <c:pt idx="24342" formatCode="General">
                  <c:v>48.683999999999997</c:v>
                </c:pt>
                <c:pt idx="24343" formatCode="General">
                  <c:v>48.686</c:v>
                </c:pt>
                <c:pt idx="24344" formatCode="General">
                  <c:v>48.688000000000002</c:v>
                </c:pt>
                <c:pt idx="24345" formatCode="General">
                  <c:v>48.69</c:v>
                </c:pt>
                <c:pt idx="24346" formatCode="General">
                  <c:v>48.692</c:v>
                </c:pt>
                <c:pt idx="24347" formatCode="General">
                  <c:v>48.694000000000003</c:v>
                </c:pt>
                <c:pt idx="24348" formatCode="General">
                  <c:v>48.695999999999998</c:v>
                </c:pt>
                <c:pt idx="24349" formatCode="General">
                  <c:v>48.698</c:v>
                </c:pt>
                <c:pt idx="24350" formatCode="General">
                  <c:v>48.7</c:v>
                </c:pt>
                <c:pt idx="24351" formatCode="General">
                  <c:v>48.701999999999998</c:v>
                </c:pt>
                <c:pt idx="24352" formatCode="General">
                  <c:v>48.704000000000001</c:v>
                </c:pt>
                <c:pt idx="24353" formatCode="General">
                  <c:v>48.706000000000003</c:v>
                </c:pt>
                <c:pt idx="24354" formatCode="General">
                  <c:v>48.707999999999998</c:v>
                </c:pt>
                <c:pt idx="24355" formatCode="General">
                  <c:v>48.71</c:v>
                </c:pt>
                <c:pt idx="24356" formatCode="General">
                  <c:v>48.712000000000003</c:v>
                </c:pt>
                <c:pt idx="24357" formatCode="General">
                  <c:v>48.713999999999999</c:v>
                </c:pt>
                <c:pt idx="24358" formatCode="General">
                  <c:v>48.716000000000001</c:v>
                </c:pt>
                <c:pt idx="24359" formatCode="General">
                  <c:v>48.718000000000004</c:v>
                </c:pt>
                <c:pt idx="24360" formatCode="General">
                  <c:v>48.72</c:v>
                </c:pt>
                <c:pt idx="24361" formatCode="General">
                  <c:v>48.722000000000001</c:v>
                </c:pt>
                <c:pt idx="24362" formatCode="General">
                  <c:v>48.723999999999997</c:v>
                </c:pt>
                <c:pt idx="24363" formatCode="General">
                  <c:v>48.725999999999999</c:v>
                </c:pt>
                <c:pt idx="24364" formatCode="General">
                  <c:v>48.728000000000002</c:v>
                </c:pt>
                <c:pt idx="24365" formatCode="General">
                  <c:v>48.73</c:v>
                </c:pt>
                <c:pt idx="24366" formatCode="General">
                  <c:v>48.731999999999999</c:v>
                </c:pt>
                <c:pt idx="24367" formatCode="General">
                  <c:v>48.734000000000002</c:v>
                </c:pt>
                <c:pt idx="24368" formatCode="General">
                  <c:v>48.735999999999997</c:v>
                </c:pt>
                <c:pt idx="24369" formatCode="General">
                  <c:v>48.738</c:v>
                </c:pt>
                <c:pt idx="24370" formatCode="General">
                  <c:v>48.74</c:v>
                </c:pt>
                <c:pt idx="24371" formatCode="General">
                  <c:v>48.741999999999997</c:v>
                </c:pt>
                <c:pt idx="24372" formatCode="General">
                  <c:v>48.744</c:v>
                </c:pt>
                <c:pt idx="24373" formatCode="General">
                  <c:v>48.746000000000002</c:v>
                </c:pt>
                <c:pt idx="24374" formatCode="General">
                  <c:v>48.747999999999998</c:v>
                </c:pt>
                <c:pt idx="24375" formatCode="General">
                  <c:v>48.75</c:v>
                </c:pt>
                <c:pt idx="24376" formatCode="General">
                  <c:v>48.752000000000002</c:v>
                </c:pt>
                <c:pt idx="24377" formatCode="General">
                  <c:v>48.753999999999998</c:v>
                </c:pt>
                <c:pt idx="24378" formatCode="General">
                  <c:v>48.756</c:v>
                </c:pt>
                <c:pt idx="24379" formatCode="General">
                  <c:v>48.758000000000003</c:v>
                </c:pt>
                <c:pt idx="24380" formatCode="General">
                  <c:v>48.76</c:v>
                </c:pt>
                <c:pt idx="24381" formatCode="General">
                  <c:v>48.762</c:v>
                </c:pt>
                <c:pt idx="24382" formatCode="General">
                  <c:v>48.764000000000003</c:v>
                </c:pt>
                <c:pt idx="24383" formatCode="General">
                  <c:v>48.765999999999998</c:v>
                </c:pt>
                <c:pt idx="24384" formatCode="General">
                  <c:v>48.768000000000001</c:v>
                </c:pt>
                <c:pt idx="24385" formatCode="General">
                  <c:v>48.77</c:v>
                </c:pt>
                <c:pt idx="24386" formatCode="General">
                  <c:v>48.771999999999998</c:v>
                </c:pt>
                <c:pt idx="24387" formatCode="General">
                  <c:v>48.774000000000001</c:v>
                </c:pt>
                <c:pt idx="24388" formatCode="General">
                  <c:v>48.776000000000003</c:v>
                </c:pt>
                <c:pt idx="24389" formatCode="General">
                  <c:v>48.777999999999999</c:v>
                </c:pt>
                <c:pt idx="24390" formatCode="General">
                  <c:v>48.78</c:v>
                </c:pt>
                <c:pt idx="24391" formatCode="General">
                  <c:v>48.781999999999996</c:v>
                </c:pt>
                <c:pt idx="24392" formatCode="General">
                  <c:v>48.783999999999999</c:v>
                </c:pt>
                <c:pt idx="24393" formatCode="General">
                  <c:v>48.786000000000001</c:v>
                </c:pt>
                <c:pt idx="24394" formatCode="General">
                  <c:v>48.787999999999997</c:v>
                </c:pt>
                <c:pt idx="24395" formatCode="General">
                  <c:v>48.79</c:v>
                </c:pt>
                <c:pt idx="24396" formatCode="General">
                  <c:v>48.792000000000002</c:v>
                </c:pt>
                <c:pt idx="24397" formatCode="General">
                  <c:v>48.793999999999997</c:v>
                </c:pt>
                <c:pt idx="24398" formatCode="General">
                  <c:v>48.795999999999999</c:v>
                </c:pt>
                <c:pt idx="24399" formatCode="General">
                  <c:v>48.798000000000002</c:v>
                </c:pt>
                <c:pt idx="24400" formatCode="General">
                  <c:v>48.8</c:v>
                </c:pt>
                <c:pt idx="24401" formatCode="General">
                  <c:v>48.802</c:v>
                </c:pt>
                <c:pt idx="24402" formatCode="General">
                  <c:v>48.804000000000002</c:v>
                </c:pt>
                <c:pt idx="24403" formatCode="General">
                  <c:v>48.805999999999997</c:v>
                </c:pt>
                <c:pt idx="24404" formatCode="General">
                  <c:v>48.808</c:v>
                </c:pt>
                <c:pt idx="24405" formatCode="General">
                  <c:v>48.81</c:v>
                </c:pt>
                <c:pt idx="24406" formatCode="General">
                  <c:v>48.811999999999998</c:v>
                </c:pt>
                <c:pt idx="24407" formatCode="General">
                  <c:v>48.814</c:v>
                </c:pt>
                <c:pt idx="24408" formatCode="General">
                  <c:v>48.816000000000003</c:v>
                </c:pt>
                <c:pt idx="24409" formatCode="General">
                  <c:v>48.817999999999998</c:v>
                </c:pt>
                <c:pt idx="24410" formatCode="General">
                  <c:v>48.82</c:v>
                </c:pt>
                <c:pt idx="24411" formatCode="General">
                  <c:v>48.822000000000003</c:v>
                </c:pt>
                <c:pt idx="24412" formatCode="General">
                  <c:v>48.823999999999998</c:v>
                </c:pt>
                <c:pt idx="24413" formatCode="General">
                  <c:v>48.826000000000001</c:v>
                </c:pt>
                <c:pt idx="24414" formatCode="General">
                  <c:v>48.828000000000003</c:v>
                </c:pt>
                <c:pt idx="24415" formatCode="General">
                  <c:v>48.83</c:v>
                </c:pt>
                <c:pt idx="24416" formatCode="General">
                  <c:v>48.832000000000001</c:v>
                </c:pt>
                <c:pt idx="24417" formatCode="General">
                  <c:v>48.834000000000003</c:v>
                </c:pt>
                <c:pt idx="24418" formatCode="General">
                  <c:v>48.835999999999999</c:v>
                </c:pt>
                <c:pt idx="24419" formatCode="General">
                  <c:v>48.838000000000001</c:v>
                </c:pt>
                <c:pt idx="24420" formatCode="General">
                  <c:v>48.84</c:v>
                </c:pt>
                <c:pt idx="24421" formatCode="General">
                  <c:v>48.841999999999999</c:v>
                </c:pt>
                <c:pt idx="24422" formatCode="General">
                  <c:v>48.844000000000001</c:v>
                </c:pt>
                <c:pt idx="24423" formatCode="General">
                  <c:v>48.845999999999997</c:v>
                </c:pt>
                <c:pt idx="24424" formatCode="General">
                  <c:v>48.847999999999999</c:v>
                </c:pt>
                <c:pt idx="24425" formatCode="General">
                  <c:v>48.85</c:v>
                </c:pt>
                <c:pt idx="24426" formatCode="General">
                  <c:v>48.851999999999997</c:v>
                </c:pt>
                <c:pt idx="24427" formatCode="General">
                  <c:v>48.853999999999999</c:v>
                </c:pt>
                <c:pt idx="24428" formatCode="General">
                  <c:v>48.856000000000002</c:v>
                </c:pt>
                <c:pt idx="24429" formatCode="General">
                  <c:v>48.857999999999997</c:v>
                </c:pt>
                <c:pt idx="24430" formatCode="General">
                  <c:v>48.86</c:v>
                </c:pt>
                <c:pt idx="24431" formatCode="General">
                  <c:v>48.862000000000002</c:v>
                </c:pt>
                <c:pt idx="24432" formatCode="General">
                  <c:v>48.863999999999997</c:v>
                </c:pt>
                <c:pt idx="24433" formatCode="General">
                  <c:v>48.866</c:v>
                </c:pt>
                <c:pt idx="24434" formatCode="General">
                  <c:v>48.868000000000002</c:v>
                </c:pt>
                <c:pt idx="24435" formatCode="General">
                  <c:v>48.87</c:v>
                </c:pt>
                <c:pt idx="24436" formatCode="General">
                  <c:v>48.872</c:v>
                </c:pt>
                <c:pt idx="24437" formatCode="General">
                  <c:v>48.874000000000002</c:v>
                </c:pt>
                <c:pt idx="24438" formatCode="General">
                  <c:v>48.875999999999998</c:v>
                </c:pt>
                <c:pt idx="24439" formatCode="General">
                  <c:v>48.878</c:v>
                </c:pt>
                <c:pt idx="24440" formatCode="General">
                  <c:v>48.88</c:v>
                </c:pt>
                <c:pt idx="24441" formatCode="General">
                  <c:v>48.881999999999998</c:v>
                </c:pt>
                <c:pt idx="24442" formatCode="General">
                  <c:v>48.884</c:v>
                </c:pt>
                <c:pt idx="24443" formatCode="General">
                  <c:v>48.886000000000003</c:v>
                </c:pt>
                <c:pt idx="24444" formatCode="General">
                  <c:v>48.887999999999998</c:v>
                </c:pt>
                <c:pt idx="24445" formatCode="General">
                  <c:v>48.89</c:v>
                </c:pt>
                <c:pt idx="24446" formatCode="General">
                  <c:v>48.892000000000003</c:v>
                </c:pt>
                <c:pt idx="24447" formatCode="General">
                  <c:v>48.893999999999998</c:v>
                </c:pt>
                <c:pt idx="24448" formatCode="General">
                  <c:v>48.896000000000001</c:v>
                </c:pt>
                <c:pt idx="24449" formatCode="General">
                  <c:v>48.898000000000003</c:v>
                </c:pt>
                <c:pt idx="24450" formatCode="General">
                  <c:v>48.9</c:v>
                </c:pt>
                <c:pt idx="24451" formatCode="General">
                  <c:v>48.902000000000001</c:v>
                </c:pt>
                <c:pt idx="24452" formatCode="General">
                  <c:v>48.904000000000003</c:v>
                </c:pt>
                <c:pt idx="24453" formatCode="General">
                  <c:v>48.905999999999999</c:v>
                </c:pt>
                <c:pt idx="24454" formatCode="General">
                  <c:v>48.908000000000001</c:v>
                </c:pt>
                <c:pt idx="24455" formatCode="General">
                  <c:v>48.91</c:v>
                </c:pt>
                <c:pt idx="24456" formatCode="General">
                  <c:v>48.911999999999999</c:v>
                </c:pt>
                <c:pt idx="24457" formatCode="General">
                  <c:v>48.914000000000001</c:v>
                </c:pt>
                <c:pt idx="24458" formatCode="General">
                  <c:v>48.915999999999997</c:v>
                </c:pt>
                <c:pt idx="24459" formatCode="General">
                  <c:v>48.917999999999999</c:v>
                </c:pt>
                <c:pt idx="24460" formatCode="General">
                  <c:v>48.92</c:v>
                </c:pt>
                <c:pt idx="24461" formatCode="General">
                  <c:v>48.921999999999997</c:v>
                </c:pt>
                <c:pt idx="24462" formatCode="General">
                  <c:v>48.923999999999999</c:v>
                </c:pt>
                <c:pt idx="24463" formatCode="General">
                  <c:v>48.926000000000002</c:v>
                </c:pt>
                <c:pt idx="24464" formatCode="General">
                  <c:v>48.927999999999997</c:v>
                </c:pt>
                <c:pt idx="24465" formatCode="General">
                  <c:v>48.93</c:v>
                </c:pt>
                <c:pt idx="24466" formatCode="General">
                  <c:v>48.932000000000002</c:v>
                </c:pt>
                <c:pt idx="24467" formatCode="General">
                  <c:v>48.933999999999997</c:v>
                </c:pt>
                <c:pt idx="24468" formatCode="General">
                  <c:v>48.936</c:v>
                </c:pt>
                <c:pt idx="24469" formatCode="General">
                  <c:v>48.938000000000002</c:v>
                </c:pt>
                <c:pt idx="24470" formatCode="General">
                  <c:v>48.94</c:v>
                </c:pt>
                <c:pt idx="24471" formatCode="General">
                  <c:v>48.942</c:v>
                </c:pt>
                <c:pt idx="24472" formatCode="General">
                  <c:v>48.944000000000003</c:v>
                </c:pt>
                <c:pt idx="24473" formatCode="General">
                  <c:v>48.945999999999998</c:v>
                </c:pt>
                <c:pt idx="24474" formatCode="General">
                  <c:v>48.948</c:v>
                </c:pt>
                <c:pt idx="24475" formatCode="General">
                  <c:v>48.95</c:v>
                </c:pt>
                <c:pt idx="24476" formatCode="General">
                  <c:v>48.951999999999998</c:v>
                </c:pt>
                <c:pt idx="24477" formatCode="General">
                  <c:v>48.954000000000001</c:v>
                </c:pt>
                <c:pt idx="24478" formatCode="General">
                  <c:v>48.956000000000003</c:v>
                </c:pt>
                <c:pt idx="24479" formatCode="General">
                  <c:v>48.957999999999998</c:v>
                </c:pt>
                <c:pt idx="24480" formatCode="General">
                  <c:v>48.96</c:v>
                </c:pt>
                <c:pt idx="24481" formatCode="General">
                  <c:v>48.962000000000003</c:v>
                </c:pt>
                <c:pt idx="24482" formatCode="General">
                  <c:v>48.963999999999999</c:v>
                </c:pt>
                <c:pt idx="24483" formatCode="General">
                  <c:v>48.966000000000001</c:v>
                </c:pt>
                <c:pt idx="24484" formatCode="General">
                  <c:v>48.968000000000004</c:v>
                </c:pt>
                <c:pt idx="24485" formatCode="General">
                  <c:v>48.97</c:v>
                </c:pt>
                <c:pt idx="24486" formatCode="General">
                  <c:v>48.972000000000001</c:v>
                </c:pt>
                <c:pt idx="24487" formatCode="General">
                  <c:v>48.973999999999997</c:v>
                </c:pt>
                <c:pt idx="24488" formatCode="General">
                  <c:v>48.975999999999999</c:v>
                </c:pt>
                <c:pt idx="24489" formatCode="General">
                  <c:v>48.978000000000002</c:v>
                </c:pt>
                <c:pt idx="24490" formatCode="General">
                  <c:v>48.98</c:v>
                </c:pt>
                <c:pt idx="24491" formatCode="General">
                  <c:v>48.981999999999999</c:v>
                </c:pt>
                <c:pt idx="24492" formatCode="General">
                  <c:v>48.984000000000002</c:v>
                </c:pt>
                <c:pt idx="24493" formatCode="General">
                  <c:v>48.985999999999997</c:v>
                </c:pt>
                <c:pt idx="24494" formatCode="General">
                  <c:v>48.988</c:v>
                </c:pt>
                <c:pt idx="24495" formatCode="General">
                  <c:v>48.99</c:v>
                </c:pt>
                <c:pt idx="24496" formatCode="General">
                  <c:v>48.991999999999997</c:v>
                </c:pt>
                <c:pt idx="24497" formatCode="General">
                  <c:v>48.994</c:v>
                </c:pt>
                <c:pt idx="24498" formatCode="General">
                  <c:v>48.996000000000002</c:v>
                </c:pt>
                <c:pt idx="24499" formatCode="General">
                  <c:v>48.997999999999998</c:v>
                </c:pt>
                <c:pt idx="24500" formatCode="General">
                  <c:v>49</c:v>
                </c:pt>
                <c:pt idx="24501" formatCode="General">
                  <c:v>49.002000000000002</c:v>
                </c:pt>
                <c:pt idx="24502" formatCode="General">
                  <c:v>49.003999999999998</c:v>
                </c:pt>
                <c:pt idx="24503" formatCode="General">
                  <c:v>49.006</c:v>
                </c:pt>
                <c:pt idx="24504" formatCode="General">
                  <c:v>49.008000000000003</c:v>
                </c:pt>
                <c:pt idx="24505" formatCode="General">
                  <c:v>49.01</c:v>
                </c:pt>
                <c:pt idx="24506" formatCode="General">
                  <c:v>49.012</c:v>
                </c:pt>
                <c:pt idx="24507" formatCode="General">
                  <c:v>49.014000000000003</c:v>
                </c:pt>
                <c:pt idx="24508" formatCode="General">
                  <c:v>49.015999999999998</c:v>
                </c:pt>
                <c:pt idx="24509" formatCode="General">
                  <c:v>49.018000000000001</c:v>
                </c:pt>
                <c:pt idx="24510" formatCode="General">
                  <c:v>49.02</c:v>
                </c:pt>
                <c:pt idx="24511" formatCode="General">
                  <c:v>49.021999999999998</c:v>
                </c:pt>
                <c:pt idx="24512" formatCode="General">
                  <c:v>49.024000000000001</c:v>
                </c:pt>
                <c:pt idx="24513" formatCode="General">
                  <c:v>49.026000000000003</c:v>
                </c:pt>
                <c:pt idx="24514" formatCode="General">
                  <c:v>49.027999999999999</c:v>
                </c:pt>
                <c:pt idx="24515" formatCode="General">
                  <c:v>49.03</c:v>
                </c:pt>
                <c:pt idx="24516" formatCode="General">
                  <c:v>49.031999999999996</c:v>
                </c:pt>
                <c:pt idx="24517" formatCode="General">
                  <c:v>49.033999999999999</c:v>
                </c:pt>
                <c:pt idx="24518" formatCode="General">
                  <c:v>49.036000000000001</c:v>
                </c:pt>
                <c:pt idx="24519" formatCode="General">
                  <c:v>49.037999999999997</c:v>
                </c:pt>
                <c:pt idx="24520" formatCode="General">
                  <c:v>49.04</c:v>
                </c:pt>
                <c:pt idx="24521" formatCode="General">
                  <c:v>49.042000000000002</c:v>
                </c:pt>
                <c:pt idx="24522" formatCode="General">
                  <c:v>49.043999999999997</c:v>
                </c:pt>
                <c:pt idx="24523" formatCode="General">
                  <c:v>49.045999999999999</c:v>
                </c:pt>
                <c:pt idx="24524" formatCode="General">
                  <c:v>49.048000000000002</c:v>
                </c:pt>
                <c:pt idx="24525" formatCode="General">
                  <c:v>49.05</c:v>
                </c:pt>
                <c:pt idx="24526" formatCode="General">
                  <c:v>49.052</c:v>
                </c:pt>
                <c:pt idx="24527" formatCode="General">
                  <c:v>49.054000000000002</c:v>
                </c:pt>
                <c:pt idx="24528" formatCode="General">
                  <c:v>49.055999999999997</c:v>
                </c:pt>
                <c:pt idx="24529" formatCode="General">
                  <c:v>49.058</c:v>
                </c:pt>
                <c:pt idx="24530" formatCode="General">
                  <c:v>49.06</c:v>
                </c:pt>
                <c:pt idx="24531" formatCode="General">
                  <c:v>49.061999999999998</c:v>
                </c:pt>
                <c:pt idx="24532" formatCode="General">
                  <c:v>49.064</c:v>
                </c:pt>
                <c:pt idx="24533" formatCode="General">
                  <c:v>49.066000000000003</c:v>
                </c:pt>
                <c:pt idx="24534" formatCode="General">
                  <c:v>49.067999999999998</c:v>
                </c:pt>
                <c:pt idx="24535" formatCode="General">
                  <c:v>49.07</c:v>
                </c:pt>
                <c:pt idx="24536" formatCode="General">
                  <c:v>49.072000000000003</c:v>
                </c:pt>
                <c:pt idx="24537" formatCode="General">
                  <c:v>49.073999999999998</c:v>
                </c:pt>
                <c:pt idx="24538" formatCode="General">
                  <c:v>49.076000000000001</c:v>
                </c:pt>
                <c:pt idx="24539" formatCode="General">
                  <c:v>49.078000000000003</c:v>
                </c:pt>
                <c:pt idx="24540" formatCode="General">
                  <c:v>49.08</c:v>
                </c:pt>
                <c:pt idx="24541" formatCode="General">
                  <c:v>49.082000000000001</c:v>
                </c:pt>
                <c:pt idx="24542" formatCode="General">
                  <c:v>49.084000000000003</c:v>
                </c:pt>
                <c:pt idx="24543" formatCode="General">
                  <c:v>49.085999999999999</c:v>
                </c:pt>
                <c:pt idx="24544" formatCode="General">
                  <c:v>49.088000000000001</c:v>
                </c:pt>
                <c:pt idx="24545" formatCode="General">
                  <c:v>49.09</c:v>
                </c:pt>
                <c:pt idx="24546" formatCode="General">
                  <c:v>49.091999999999999</c:v>
                </c:pt>
                <c:pt idx="24547" formatCode="General">
                  <c:v>49.094000000000001</c:v>
                </c:pt>
                <c:pt idx="24548" formatCode="General">
                  <c:v>49.095999999999997</c:v>
                </c:pt>
                <c:pt idx="24549" formatCode="General">
                  <c:v>49.097999999999999</c:v>
                </c:pt>
                <c:pt idx="24550" formatCode="General">
                  <c:v>49.1</c:v>
                </c:pt>
                <c:pt idx="24551" formatCode="General">
                  <c:v>49.101999999999997</c:v>
                </c:pt>
                <c:pt idx="24552" formatCode="General">
                  <c:v>49.103999999999999</c:v>
                </c:pt>
                <c:pt idx="24553" formatCode="General">
                  <c:v>49.106000000000002</c:v>
                </c:pt>
                <c:pt idx="24554" formatCode="General">
                  <c:v>49.107999999999997</c:v>
                </c:pt>
                <c:pt idx="24555" formatCode="General">
                  <c:v>49.11</c:v>
                </c:pt>
                <c:pt idx="24556" formatCode="General">
                  <c:v>49.112000000000002</c:v>
                </c:pt>
                <c:pt idx="24557" formatCode="General">
                  <c:v>49.113999999999997</c:v>
                </c:pt>
                <c:pt idx="24558" formatCode="General">
                  <c:v>49.116</c:v>
                </c:pt>
                <c:pt idx="24559" formatCode="General">
                  <c:v>49.118000000000002</c:v>
                </c:pt>
                <c:pt idx="24560" formatCode="General">
                  <c:v>49.12</c:v>
                </c:pt>
                <c:pt idx="24561" formatCode="General">
                  <c:v>49.122</c:v>
                </c:pt>
                <c:pt idx="24562" formatCode="General">
                  <c:v>49.124000000000002</c:v>
                </c:pt>
                <c:pt idx="24563" formatCode="General">
                  <c:v>49.125999999999998</c:v>
                </c:pt>
                <c:pt idx="24564" formatCode="General">
                  <c:v>49.128</c:v>
                </c:pt>
                <c:pt idx="24565" formatCode="General">
                  <c:v>49.13</c:v>
                </c:pt>
                <c:pt idx="24566" formatCode="General">
                  <c:v>49.131999999999998</c:v>
                </c:pt>
                <c:pt idx="24567" formatCode="General">
                  <c:v>49.134</c:v>
                </c:pt>
                <c:pt idx="24568" formatCode="General">
                  <c:v>49.136000000000003</c:v>
                </c:pt>
                <c:pt idx="24569" formatCode="General">
                  <c:v>49.137999999999998</c:v>
                </c:pt>
                <c:pt idx="24570" formatCode="General">
                  <c:v>49.14</c:v>
                </c:pt>
                <c:pt idx="24571" formatCode="General">
                  <c:v>49.142000000000003</c:v>
                </c:pt>
                <c:pt idx="24572" formatCode="General">
                  <c:v>49.143999999999998</c:v>
                </c:pt>
                <c:pt idx="24573" formatCode="General">
                  <c:v>49.146000000000001</c:v>
                </c:pt>
                <c:pt idx="24574" formatCode="General">
                  <c:v>49.148000000000003</c:v>
                </c:pt>
                <c:pt idx="24575" formatCode="General">
                  <c:v>49.15</c:v>
                </c:pt>
                <c:pt idx="24576" formatCode="General">
                  <c:v>49.152000000000001</c:v>
                </c:pt>
                <c:pt idx="24577" formatCode="General">
                  <c:v>49.154000000000003</c:v>
                </c:pt>
                <c:pt idx="24578" formatCode="General">
                  <c:v>49.155999999999999</c:v>
                </c:pt>
                <c:pt idx="24579" formatCode="General">
                  <c:v>49.158000000000001</c:v>
                </c:pt>
                <c:pt idx="24580" formatCode="General">
                  <c:v>49.16</c:v>
                </c:pt>
                <c:pt idx="24581" formatCode="General">
                  <c:v>49.161999999999999</c:v>
                </c:pt>
                <c:pt idx="24582" formatCode="General">
                  <c:v>49.164000000000001</c:v>
                </c:pt>
                <c:pt idx="24583" formatCode="General">
                  <c:v>49.165999999999997</c:v>
                </c:pt>
                <c:pt idx="24584" formatCode="General">
                  <c:v>49.167999999999999</c:v>
                </c:pt>
                <c:pt idx="24585" formatCode="General">
                  <c:v>49.17</c:v>
                </c:pt>
                <c:pt idx="24586" formatCode="General">
                  <c:v>49.171999999999997</c:v>
                </c:pt>
                <c:pt idx="24587" formatCode="General">
                  <c:v>49.173999999999999</c:v>
                </c:pt>
                <c:pt idx="24588" formatCode="General">
                  <c:v>49.176000000000002</c:v>
                </c:pt>
                <c:pt idx="24589" formatCode="General">
                  <c:v>49.177999999999997</c:v>
                </c:pt>
                <c:pt idx="24590" formatCode="General">
                  <c:v>49.18</c:v>
                </c:pt>
                <c:pt idx="24591" formatCode="General">
                  <c:v>49.182000000000002</c:v>
                </c:pt>
                <c:pt idx="24592" formatCode="General">
                  <c:v>49.183999999999997</c:v>
                </c:pt>
                <c:pt idx="24593" formatCode="General">
                  <c:v>49.186</c:v>
                </c:pt>
                <c:pt idx="24594" formatCode="General">
                  <c:v>49.188000000000002</c:v>
                </c:pt>
                <c:pt idx="24595" formatCode="General">
                  <c:v>49.19</c:v>
                </c:pt>
                <c:pt idx="24596" formatCode="General">
                  <c:v>49.192</c:v>
                </c:pt>
                <c:pt idx="24597" formatCode="General">
                  <c:v>49.194000000000003</c:v>
                </c:pt>
                <c:pt idx="24598" formatCode="General">
                  <c:v>49.195999999999998</c:v>
                </c:pt>
                <c:pt idx="24599" formatCode="General">
                  <c:v>49.198</c:v>
                </c:pt>
                <c:pt idx="24600" formatCode="General">
                  <c:v>49.2</c:v>
                </c:pt>
                <c:pt idx="24601" formatCode="General">
                  <c:v>49.201999999999998</c:v>
                </c:pt>
                <c:pt idx="24602" formatCode="General">
                  <c:v>49.204000000000001</c:v>
                </c:pt>
                <c:pt idx="24603" formatCode="General">
                  <c:v>49.206000000000003</c:v>
                </c:pt>
                <c:pt idx="24604" formatCode="General">
                  <c:v>49.207999999999998</c:v>
                </c:pt>
                <c:pt idx="24605" formatCode="General">
                  <c:v>49.21</c:v>
                </c:pt>
                <c:pt idx="24606" formatCode="General">
                  <c:v>49.212000000000003</c:v>
                </c:pt>
                <c:pt idx="24607" formatCode="General">
                  <c:v>49.213999999999999</c:v>
                </c:pt>
                <c:pt idx="24608" formatCode="General">
                  <c:v>49.216000000000001</c:v>
                </c:pt>
                <c:pt idx="24609" formatCode="General">
                  <c:v>49.218000000000004</c:v>
                </c:pt>
                <c:pt idx="24610" formatCode="General">
                  <c:v>49.22</c:v>
                </c:pt>
                <c:pt idx="24611" formatCode="General">
                  <c:v>49.222000000000001</c:v>
                </c:pt>
                <c:pt idx="24612" formatCode="General">
                  <c:v>49.223999999999997</c:v>
                </c:pt>
                <c:pt idx="24613" formatCode="General">
                  <c:v>49.225999999999999</c:v>
                </c:pt>
                <c:pt idx="24614" formatCode="General">
                  <c:v>49.228000000000002</c:v>
                </c:pt>
                <c:pt idx="24615" formatCode="General">
                  <c:v>49.23</c:v>
                </c:pt>
                <c:pt idx="24616" formatCode="General">
                  <c:v>49.231999999999999</c:v>
                </c:pt>
                <c:pt idx="24617" formatCode="General">
                  <c:v>49.234000000000002</c:v>
                </c:pt>
                <c:pt idx="24618" formatCode="General">
                  <c:v>49.235999999999997</c:v>
                </c:pt>
                <c:pt idx="24619" formatCode="General">
                  <c:v>49.238</c:v>
                </c:pt>
                <c:pt idx="24620" formatCode="General">
                  <c:v>49.24</c:v>
                </c:pt>
                <c:pt idx="24621" formatCode="General">
                  <c:v>49.241999999999997</c:v>
                </c:pt>
                <c:pt idx="24622" formatCode="General">
                  <c:v>49.244</c:v>
                </c:pt>
                <c:pt idx="24623" formatCode="General">
                  <c:v>49.246000000000002</c:v>
                </c:pt>
                <c:pt idx="24624" formatCode="General">
                  <c:v>49.247999999999998</c:v>
                </c:pt>
                <c:pt idx="24625" formatCode="General">
                  <c:v>49.25</c:v>
                </c:pt>
                <c:pt idx="24626" formatCode="General">
                  <c:v>49.252000000000002</c:v>
                </c:pt>
                <c:pt idx="24627" formatCode="General">
                  <c:v>49.253999999999998</c:v>
                </c:pt>
                <c:pt idx="24628" formatCode="General">
                  <c:v>49.256</c:v>
                </c:pt>
                <c:pt idx="24629" formatCode="General">
                  <c:v>49.258000000000003</c:v>
                </c:pt>
                <c:pt idx="24630" formatCode="General">
                  <c:v>49.26</c:v>
                </c:pt>
                <c:pt idx="24631" formatCode="General">
                  <c:v>49.262</c:v>
                </c:pt>
                <c:pt idx="24632" formatCode="General">
                  <c:v>49.264000000000003</c:v>
                </c:pt>
                <c:pt idx="24633" formatCode="General">
                  <c:v>49.265999999999998</c:v>
                </c:pt>
                <c:pt idx="24634" formatCode="General">
                  <c:v>49.268000000000001</c:v>
                </c:pt>
                <c:pt idx="24635" formatCode="General">
                  <c:v>49.27</c:v>
                </c:pt>
                <c:pt idx="24636" formatCode="General">
                  <c:v>49.271999999999998</c:v>
                </c:pt>
                <c:pt idx="24637" formatCode="General">
                  <c:v>49.274000000000001</c:v>
                </c:pt>
                <c:pt idx="24638" formatCode="General">
                  <c:v>49.276000000000003</c:v>
                </c:pt>
                <c:pt idx="24639" formatCode="General">
                  <c:v>49.277999999999999</c:v>
                </c:pt>
                <c:pt idx="24640" formatCode="General">
                  <c:v>49.28</c:v>
                </c:pt>
                <c:pt idx="24641" formatCode="General">
                  <c:v>49.281999999999996</c:v>
                </c:pt>
                <c:pt idx="24642" formatCode="General">
                  <c:v>49.283999999999999</c:v>
                </c:pt>
                <c:pt idx="24643" formatCode="General">
                  <c:v>49.286000000000001</c:v>
                </c:pt>
                <c:pt idx="24644" formatCode="General">
                  <c:v>49.287999999999997</c:v>
                </c:pt>
                <c:pt idx="24645" formatCode="General">
                  <c:v>49.29</c:v>
                </c:pt>
                <c:pt idx="24646" formatCode="General">
                  <c:v>49.292000000000002</c:v>
                </c:pt>
                <c:pt idx="24647" formatCode="General">
                  <c:v>49.293999999999997</c:v>
                </c:pt>
                <c:pt idx="24648" formatCode="General">
                  <c:v>49.295999999999999</c:v>
                </c:pt>
                <c:pt idx="24649" formatCode="General">
                  <c:v>49.298000000000002</c:v>
                </c:pt>
                <c:pt idx="24650" formatCode="General">
                  <c:v>49.3</c:v>
                </c:pt>
                <c:pt idx="24651" formatCode="General">
                  <c:v>49.302</c:v>
                </c:pt>
                <c:pt idx="24652" formatCode="General">
                  <c:v>49.304000000000002</c:v>
                </c:pt>
                <c:pt idx="24653" formatCode="General">
                  <c:v>49.305999999999997</c:v>
                </c:pt>
                <c:pt idx="24654" formatCode="General">
                  <c:v>49.308</c:v>
                </c:pt>
                <c:pt idx="24655" formatCode="General">
                  <c:v>49.31</c:v>
                </c:pt>
                <c:pt idx="24656" formatCode="General">
                  <c:v>49.311999999999998</c:v>
                </c:pt>
                <c:pt idx="24657" formatCode="General">
                  <c:v>49.314</c:v>
                </c:pt>
                <c:pt idx="24658" formatCode="General">
                  <c:v>49.316000000000003</c:v>
                </c:pt>
                <c:pt idx="24659" formatCode="General">
                  <c:v>49.317999999999998</c:v>
                </c:pt>
                <c:pt idx="24660" formatCode="General">
                  <c:v>49.32</c:v>
                </c:pt>
                <c:pt idx="24661" formatCode="General">
                  <c:v>49.322000000000003</c:v>
                </c:pt>
                <c:pt idx="24662" formatCode="General">
                  <c:v>49.323999999999998</c:v>
                </c:pt>
                <c:pt idx="24663" formatCode="General">
                  <c:v>49.326000000000001</c:v>
                </c:pt>
                <c:pt idx="24664" formatCode="General">
                  <c:v>49.328000000000003</c:v>
                </c:pt>
                <c:pt idx="24665" formatCode="General">
                  <c:v>49.33</c:v>
                </c:pt>
                <c:pt idx="24666" formatCode="General">
                  <c:v>49.332000000000001</c:v>
                </c:pt>
                <c:pt idx="24667" formatCode="General">
                  <c:v>49.334000000000003</c:v>
                </c:pt>
                <c:pt idx="24668" formatCode="General">
                  <c:v>49.335999999999999</c:v>
                </c:pt>
                <c:pt idx="24669" formatCode="General">
                  <c:v>49.338000000000001</c:v>
                </c:pt>
                <c:pt idx="24670" formatCode="General">
                  <c:v>49.34</c:v>
                </c:pt>
                <c:pt idx="24671" formatCode="General">
                  <c:v>49.341999999999999</c:v>
                </c:pt>
                <c:pt idx="24672" formatCode="General">
                  <c:v>49.344000000000001</c:v>
                </c:pt>
                <c:pt idx="24673" formatCode="General">
                  <c:v>49.345999999999997</c:v>
                </c:pt>
                <c:pt idx="24674" formatCode="General">
                  <c:v>49.347999999999999</c:v>
                </c:pt>
                <c:pt idx="24675" formatCode="General">
                  <c:v>49.35</c:v>
                </c:pt>
                <c:pt idx="24676" formatCode="General">
                  <c:v>49.351999999999997</c:v>
                </c:pt>
                <c:pt idx="24677" formatCode="General">
                  <c:v>49.353999999999999</c:v>
                </c:pt>
                <c:pt idx="24678" formatCode="General">
                  <c:v>49.356000000000002</c:v>
                </c:pt>
                <c:pt idx="24679" formatCode="General">
                  <c:v>49.357999999999997</c:v>
                </c:pt>
                <c:pt idx="24680" formatCode="General">
                  <c:v>49.36</c:v>
                </c:pt>
                <c:pt idx="24681" formatCode="General">
                  <c:v>49.362000000000002</c:v>
                </c:pt>
                <c:pt idx="24682" formatCode="General">
                  <c:v>49.363999999999997</c:v>
                </c:pt>
                <c:pt idx="24683" formatCode="General">
                  <c:v>49.366</c:v>
                </c:pt>
                <c:pt idx="24684" formatCode="General">
                  <c:v>49.368000000000002</c:v>
                </c:pt>
                <c:pt idx="24685" formatCode="General">
                  <c:v>49.37</c:v>
                </c:pt>
                <c:pt idx="24686" formatCode="General">
                  <c:v>49.372</c:v>
                </c:pt>
                <c:pt idx="24687" formatCode="General">
                  <c:v>49.374000000000002</c:v>
                </c:pt>
                <c:pt idx="24688" formatCode="General">
                  <c:v>49.375999999999998</c:v>
                </c:pt>
                <c:pt idx="24689" formatCode="General">
                  <c:v>49.378</c:v>
                </c:pt>
                <c:pt idx="24690" formatCode="General">
                  <c:v>49.38</c:v>
                </c:pt>
                <c:pt idx="24691" formatCode="General">
                  <c:v>49.381999999999998</c:v>
                </c:pt>
                <c:pt idx="24692" formatCode="General">
                  <c:v>49.384</c:v>
                </c:pt>
                <c:pt idx="24693" formatCode="General">
                  <c:v>49.386000000000003</c:v>
                </c:pt>
                <c:pt idx="24694" formatCode="General">
                  <c:v>49.387999999999998</c:v>
                </c:pt>
                <c:pt idx="24695" formatCode="General">
                  <c:v>49.39</c:v>
                </c:pt>
                <c:pt idx="24696" formatCode="General">
                  <c:v>49.392000000000003</c:v>
                </c:pt>
                <c:pt idx="24697" formatCode="General">
                  <c:v>49.393999999999998</c:v>
                </c:pt>
                <c:pt idx="24698" formatCode="General">
                  <c:v>49.396000000000001</c:v>
                </c:pt>
                <c:pt idx="24699" formatCode="General">
                  <c:v>49.398000000000003</c:v>
                </c:pt>
                <c:pt idx="24700" formatCode="General">
                  <c:v>49.4</c:v>
                </c:pt>
                <c:pt idx="24701" formatCode="General">
                  <c:v>49.402000000000001</c:v>
                </c:pt>
                <c:pt idx="24702" formatCode="General">
                  <c:v>49.404000000000003</c:v>
                </c:pt>
                <c:pt idx="24703" formatCode="General">
                  <c:v>49.405999999999999</c:v>
                </c:pt>
                <c:pt idx="24704" formatCode="General">
                  <c:v>49.408000000000001</c:v>
                </c:pt>
                <c:pt idx="24705" formatCode="General">
                  <c:v>49.41</c:v>
                </c:pt>
                <c:pt idx="24706" formatCode="General">
                  <c:v>49.411999999999999</c:v>
                </c:pt>
                <c:pt idx="24707" formatCode="General">
                  <c:v>49.414000000000001</c:v>
                </c:pt>
                <c:pt idx="24708" formatCode="General">
                  <c:v>49.415999999999997</c:v>
                </c:pt>
                <c:pt idx="24709" formatCode="General">
                  <c:v>49.417999999999999</c:v>
                </c:pt>
                <c:pt idx="24710" formatCode="General">
                  <c:v>49.42</c:v>
                </c:pt>
                <c:pt idx="24711" formatCode="General">
                  <c:v>49.421999999999997</c:v>
                </c:pt>
                <c:pt idx="24712" formatCode="General">
                  <c:v>49.423999999999999</c:v>
                </c:pt>
                <c:pt idx="24713" formatCode="General">
                  <c:v>49.426000000000002</c:v>
                </c:pt>
                <c:pt idx="24714" formatCode="General">
                  <c:v>49.427999999999997</c:v>
                </c:pt>
                <c:pt idx="24715" formatCode="General">
                  <c:v>49.43</c:v>
                </c:pt>
                <c:pt idx="24716" formatCode="General">
                  <c:v>49.432000000000002</c:v>
                </c:pt>
                <c:pt idx="24717" formatCode="General">
                  <c:v>49.433999999999997</c:v>
                </c:pt>
                <c:pt idx="24718" formatCode="General">
                  <c:v>49.436</c:v>
                </c:pt>
                <c:pt idx="24719" formatCode="General">
                  <c:v>49.438000000000002</c:v>
                </c:pt>
                <c:pt idx="24720" formatCode="General">
                  <c:v>49.44</c:v>
                </c:pt>
                <c:pt idx="24721" formatCode="General">
                  <c:v>49.442</c:v>
                </c:pt>
                <c:pt idx="24722" formatCode="General">
                  <c:v>49.444000000000003</c:v>
                </c:pt>
                <c:pt idx="24723" formatCode="General">
                  <c:v>49.445999999999998</c:v>
                </c:pt>
                <c:pt idx="24724" formatCode="General">
                  <c:v>49.448</c:v>
                </c:pt>
                <c:pt idx="24725" formatCode="General">
                  <c:v>49.45</c:v>
                </c:pt>
                <c:pt idx="24726" formatCode="General">
                  <c:v>49.451999999999998</c:v>
                </c:pt>
                <c:pt idx="24727" formatCode="General">
                  <c:v>49.454000000000001</c:v>
                </c:pt>
                <c:pt idx="24728" formatCode="General">
                  <c:v>49.456000000000003</c:v>
                </c:pt>
                <c:pt idx="24729" formatCode="General">
                  <c:v>49.457999999999998</c:v>
                </c:pt>
                <c:pt idx="24730" formatCode="General">
                  <c:v>49.46</c:v>
                </c:pt>
                <c:pt idx="24731" formatCode="General">
                  <c:v>49.462000000000003</c:v>
                </c:pt>
                <c:pt idx="24732" formatCode="General">
                  <c:v>49.463999999999999</c:v>
                </c:pt>
                <c:pt idx="24733" formatCode="General">
                  <c:v>49.466000000000001</c:v>
                </c:pt>
                <c:pt idx="24734" formatCode="General">
                  <c:v>49.468000000000004</c:v>
                </c:pt>
                <c:pt idx="24735" formatCode="General">
                  <c:v>49.47</c:v>
                </c:pt>
                <c:pt idx="24736" formatCode="General">
                  <c:v>49.472000000000001</c:v>
                </c:pt>
                <c:pt idx="24737" formatCode="General">
                  <c:v>49.473999999999997</c:v>
                </c:pt>
                <c:pt idx="24738" formatCode="General">
                  <c:v>49.475999999999999</c:v>
                </c:pt>
                <c:pt idx="24739" formatCode="General">
                  <c:v>49.478000000000002</c:v>
                </c:pt>
                <c:pt idx="24740" formatCode="General">
                  <c:v>49.48</c:v>
                </c:pt>
                <c:pt idx="24741" formatCode="General">
                  <c:v>49.481999999999999</c:v>
                </c:pt>
                <c:pt idx="24742" formatCode="General">
                  <c:v>49.484000000000002</c:v>
                </c:pt>
                <c:pt idx="24743" formatCode="General">
                  <c:v>49.485999999999997</c:v>
                </c:pt>
                <c:pt idx="24744" formatCode="General">
                  <c:v>49.488</c:v>
                </c:pt>
                <c:pt idx="24745" formatCode="General">
                  <c:v>49.49</c:v>
                </c:pt>
                <c:pt idx="24746" formatCode="General">
                  <c:v>49.491999999999997</c:v>
                </c:pt>
                <c:pt idx="24747" formatCode="General">
                  <c:v>49.494</c:v>
                </c:pt>
                <c:pt idx="24748" formatCode="General">
                  <c:v>49.496000000000002</c:v>
                </c:pt>
                <c:pt idx="24749" formatCode="General">
                  <c:v>49.497999999999998</c:v>
                </c:pt>
                <c:pt idx="24750" formatCode="General">
                  <c:v>49.5</c:v>
                </c:pt>
                <c:pt idx="24751" formatCode="General">
                  <c:v>49.502000000000002</c:v>
                </c:pt>
                <c:pt idx="24752" formatCode="General">
                  <c:v>49.503999999999998</c:v>
                </c:pt>
                <c:pt idx="24753" formatCode="General">
                  <c:v>49.506</c:v>
                </c:pt>
                <c:pt idx="24754" formatCode="General">
                  <c:v>49.508000000000003</c:v>
                </c:pt>
                <c:pt idx="24755" formatCode="General">
                  <c:v>49.51</c:v>
                </c:pt>
                <c:pt idx="24756" formatCode="General">
                  <c:v>49.512</c:v>
                </c:pt>
                <c:pt idx="24757" formatCode="General">
                  <c:v>49.514000000000003</c:v>
                </c:pt>
                <c:pt idx="24758" formatCode="General">
                  <c:v>49.515999999999998</c:v>
                </c:pt>
                <c:pt idx="24759" formatCode="General">
                  <c:v>49.518000000000001</c:v>
                </c:pt>
                <c:pt idx="24760" formatCode="General">
                  <c:v>49.52</c:v>
                </c:pt>
                <c:pt idx="24761" formatCode="General">
                  <c:v>49.521999999999998</c:v>
                </c:pt>
                <c:pt idx="24762" formatCode="General">
                  <c:v>49.524000000000001</c:v>
                </c:pt>
                <c:pt idx="24763" formatCode="General">
                  <c:v>49.526000000000003</c:v>
                </c:pt>
                <c:pt idx="24764" formatCode="General">
                  <c:v>49.527999999999999</c:v>
                </c:pt>
                <c:pt idx="24765" formatCode="General">
                  <c:v>49.53</c:v>
                </c:pt>
                <c:pt idx="24766" formatCode="General">
                  <c:v>49.531999999999996</c:v>
                </c:pt>
                <c:pt idx="24767" formatCode="General">
                  <c:v>49.533999999999999</c:v>
                </c:pt>
                <c:pt idx="24768" formatCode="General">
                  <c:v>49.536000000000001</c:v>
                </c:pt>
                <c:pt idx="24769" formatCode="General">
                  <c:v>49.537999999999997</c:v>
                </c:pt>
                <c:pt idx="24770" formatCode="General">
                  <c:v>49.54</c:v>
                </c:pt>
                <c:pt idx="24771" formatCode="General">
                  <c:v>49.542000000000002</c:v>
                </c:pt>
                <c:pt idx="24772" formatCode="General">
                  <c:v>49.543999999999997</c:v>
                </c:pt>
                <c:pt idx="24773" formatCode="General">
                  <c:v>49.545999999999999</c:v>
                </c:pt>
                <c:pt idx="24774" formatCode="General">
                  <c:v>49.548000000000002</c:v>
                </c:pt>
                <c:pt idx="24775" formatCode="General">
                  <c:v>49.55</c:v>
                </c:pt>
                <c:pt idx="24776" formatCode="General">
                  <c:v>49.552</c:v>
                </c:pt>
                <c:pt idx="24777" formatCode="General">
                  <c:v>49.554000000000002</c:v>
                </c:pt>
                <c:pt idx="24778" formatCode="General">
                  <c:v>49.555999999999997</c:v>
                </c:pt>
                <c:pt idx="24779" formatCode="General">
                  <c:v>49.558</c:v>
                </c:pt>
                <c:pt idx="24780" formatCode="General">
                  <c:v>49.56</c:v>
                </c:pt>
                <c:pt idx="24781" formatCode="General">
                  <c:v>49.561999999999998</c:v>
                </c:pt>
                <c:pt idx="24782" formatCode="General">
                  <c:v>49.564</c:v>
                </c:pt>
                <c:pt idx="24783" formatCode="General">
                  <c:v>49.566000000000003</c:v>
                </c:pt>
                <c:pt idx="24784" formatCode="General">
                  <c:v>49.567999999999998</c:v>
                </c:pt>
                <c:pt idx="24785" formatCode="General">
                  <c:v>49.57</c:v>
                </c:pt>
                <c:pt idx="24786" formatCode="General">
                  <c:v>49.572000000000003</c:v>
                </c:pt>
                <c:pt idx="24787" formatCode="General">
                  <c:v>49.573999999999998</c:v>
                </c:pt>
                <c:pt idx="24788" formatCode="General">
                  <c:v>49.576000000000001</c:v>
                </c:pt>
                <c:pt idx="24789" formatCode="General">
                  <c:v>49.578000000000003</c:v>
                </c:pt>
                <c:pt idx="24790" formatCode="General">
                  <c:v>49.58</c:v>
                </c:pt>
                <c:pt idx="24791" formatCode="General">
                  <c:v>49.582000000000001</c:v>
                </c:pt>
                <c:pt idx="24792" formatCode="General">
                  <c:v>49.584000000000003</c:v>
                </c:pt>
                <c:pt idx="24793" formatCode="General">
                  <c:v>49.585999999999999</c:v>
                </c:pt>
                <c:pt idx="24794" formatCode="General">
                  <c:v>49.588000000000001</c:v>
                </c:pt>
                <c:pt idx="24795" formatCode="General">
                  <c:v>49.59</c:v>
                </c:pt>
                <c:pt idx="24796" formatCode="General">
                  <c:v>49.591999999999999</c:v>
                </c:pt>
                <c:pt idx="24797" formatCode="General">
                  <c:v>49.594000000000001</c:v>
                </c:pt>
                <c:pt idx="24798" formatCode="General">
                  <c:v>49.595999999999997</c:v>
                </c:pt>
                <c:pt idx="24799" formatCode="General">
                  <c:v>49.597999999999999</c:v>
                </c:pt>
                <c:pt idx="24800" formatCode="General">
                  <c:v>49.6</c:v>
                </c:pt>
                <c:pt idx="24801" formatCode="General">
                  <c:v>49.601999999999997</c:v>
                </c:pt>
                <c:pt idx="24802" formatCode="General">
                  <c:v>49.603999999999999</c:v>
                </c:pt>
                <c:pt idx="24803" formatCode="General">
                  <c:v>49.606000000000002</c:v>
                </c:pt>
                <c:pt idx="24804" formatCode="General">
                  <c:v>49.607999999999997</c:v>
                </c:pt>
                <c:pt idx="24805" formatCode="General">
                  <c:v>49.61</c:v>
                </c:pt>
                <c:pt idx="24806" formatCode="General">
                  <c:v>49.612000000000002</c:v>
                </c:pt>
                <c:pt idx="24807" formatCode="General">
                  <c:v>49.613999999999997</c:v>
                </c:pt>
                <c:pt idx="24808" formatCode="General">
                  <c:v>49.616</c:v>
                </c:pt>
                <c:pt idx="24809" formatCode="General">
                  <c:v>49.618000000000002</c:v>
                </c:pt>
                <c:pt idx="24810" formatCode="General">
                  <c:v>49.62</c:v>
                </c:pt>
                <c:pt idx="24811" formatCode="General">
                  <c:v>49.622</c:v>
                </c:pt>
                <c:pt idx="24812" formatCode="General">
                  <c:v>49.624000000000002</c:v>
                </c:pt>
                <c:pt idx="24813" formatCode="General">
                  <c:v>49.625999999999998</c:v>
                </c:pt>
                <c:pt idx="24814" formatCode="General">
                  <c:v>49.628</c:v>
                </c:pt>
                <c:pt idx="24815" formatCode="General">
                  <c:v>49.63</c:v>
                </c:pt>
                <c:pt idx="24816" formatCode="General">
                  <c:v>49.631999999999998</c:v>
                </c:pt>
                <c:pt idx="24817" formatCode="General">
                  <c:v>49.634</c:v>
                </c:pt>
                <c:pt idx="24818" formatCode="General">
                  <c:v>49.636000000000003</c:v>
                </c:pt>
                <c:pt idx="24819" formatCode="General">
                  <c:v>49.637999999999998</c:v>
                </c:pt>
                <c:pt idx="24820" formatCode="General">
                  <c:v>49.64</c:v>
                </c:pt>
                <c:pt idx="24821" formatCode="General">
                  <c:v>49.642000000000003</c:v>
                </c:pt>
                <c:pt idx="24822" formatCode="General">
                  <c:v>49.643999999999998</c:v>
                </c:pt>
                <c:pt idx="24823" formatCode="General">
                  <c:v>49.646000000000001</c:v>
                </c:pt>
                <c:pt idx="24824" formatCode="General">
                  <c:v>49.648000000000003</c:v>
                </c:pt>
                <c:pt idx="24825" formatCode="General">
                  <c:v>49.65</c:v>
                </c:pt>
                <c:pt idx="24826" formatCode="General">
                  <c:v>49.652000000000001</c:v>
                </c:pt>
                <c:pt idx="24827" formatCode="General">
                  <c:v>49.654000000000003</c:v>
                </c:pt>
                <c:pt idx="24828" formatCode="General">
                  <c:v>49.655999999999999</c:v>
                </c:pt>
                <c:pt idx="24829" formatCode="General">
                  <c:v>49.658000000000001</c:v>
                </c:pt>
                <c:pt idx="24830" formatCode="General">
                  <c:v>49.66</c:v>
                </c:pt>
                <c:pt idx="24831" formatCode="General">
                  <c:v>49.661999999999999</c:v>
                </c:pt>
                <c:pt idx="24832" formatCode="General">
                  <c:v>49.664000000000001</c:v>
                </c:pt>
                <c:pt idx="24833" formatCode="General">
                  <c:v>49.665999999999997</c:v>
                </c:pt>
                <c:pt idx="24834" formatCode="General">
                  <c:v>49.667999999999999</c:v>
                </c:pt>
                <c:pt idx="24835" formatCode="General">
                  <c:v>49.67</c:v>
                </c:pt>
                <c:pt idx="24836" formatCode="General">
                  <c:v>49.671999999999997</c:v>
                </c:pt>
                <c:pt idx="24837" formatCode="General">
                  <c:v>49.673999999999999</c:v>
                </c:pt>
                <c:pt idx="24838" formatCode="General">
                  <c:v>49.676000000000002</c:v>
                </c:pt>
                <c:pt idx="24839" formatCode="General">
                  <c:v>49.677999999999997</c:v>
                </c:pt>
                <c:pt idx="24840" formatCode="General">
                  <c:v>49.68</c:v>
                </c:pt>
                <c:pt idx="24841" formatCode="General">
                  <c:v>49.682000000000002</c:v>
                </c:pt>
                <c:pt idx="24842" formatCode="General">
                  <c:v>49.683999999999997</c:v>
                </c:pt>
                <c:pt idx="24843" formatCode="General">
                  <c:v>49.686</c:v>
                </c:pt>
                <c:pt idx="24844" formatCode="General">
                  <c:v>49.688000000000002</c:v>
                </c:pt>
                <c:pt idx="24845" formatCode="General">
                  <c:v>49.69</c:v>
                </c:pt>
                <c:pt idx="24846" formatCode="General">
                  <c:v>49.692</c:v>
                </c:pt>
                <c:pt idx="24847" formatCode="General">
                  <c:v>49.694000000000003</c:v>
                </c:pt>
                <c:pt idx="24848" formatCode="General">
                  <c:v>49.695999999999998</c:v>
                </c:pt>
                <c:pt idx="24849" formatCode="General">
                  <c:v>49.698</c:v>
                </c:pt>
                <c:pt idx="24850" formatCode="General">
                  <c:v>49.7</c:v>
                </c:pt>
                <c:pt idx="24851" formatCode="General">
                  <c:v>49.701999999999998</c:v>
                </c:pt>
                <c:pt idx="24852" formatCode="General">
                  <c:v>49.704000000000001</c:v>
                </c:pt>
                <c:pt idx="24853" formatCode="General">
                  <c:v>49.706000000000003</c:v>
                </c:pt>
                <c:pt idx="24854" formatCode="General">
                  <c:v>49.707999999999998</c:v>
                </c:pt>
                <c:pt idx="24855" formatCode="General">
                  <c:v>49.71</c:v>
                </c:pt>
                <c:pt idx="24856" formatCode="General">
                  <c:v>49.712000000000003</c:v>
                </c:pt>
                <c:pt idx="24857" formatCode="General">
                  <c:v>49.713999999999999</c:v>
                </c:pt>
                <c:pt idx="24858" formatCode="General">
                  <c:v>49.716000000000001</c:v>
                </c:pt>
                <c:pt idx="24859" formatCode="General">
                  <c:v>49.718000000000004</c:v>
                </c:pt>
                <c:pt idx="24860" formatCode="General">
                  <c:v>49.72</c:v>
                </c:pt>
                <c:pt idx="24861" formatCode="General">
                  <c:v>49.722000000000001</c:v>
                </c:pt>
                <c:pt idx="24862" formatCode="General">
                  <c:v>49.723999999999997</c:v>
                </c:pt>
                <c:pt idx="24863" formatCode="General">
                  <c:v>49.725999999999999</c:v>
                </c:pt>
                <c:pt idx="24864" formatCode="General">
                  <c:v>49.728000000000002</c:v>
                </c:pt>
                <c:pt idx="24865" formatCode="General">
                  <c:v>49.73</c:v>
                </c:pt>
                <c:pt idx="24866" formatCode="General">
                  <c:v>49.731999999999999</c:v>
                </c:pt>
                <c:pt idx="24867" formatCode="General">
                  <c:v>49.734000000000002</c:v>
                </c:pt>
                <c:pt idx="24868" formatCode="General">
                  <c:v>49.735999999999997</c:v>
                </c:pt>
                <c:pt idx="24869" formatCode="General">
                  <c:v>49.738</c:v>
                </c:pt>
                <c:pt idx="24870" formatCode="General">
                  <c:v>49.74</c:v>
                </c:pt>
                <c:pt idx="24871" formatCode="General">
                  <c:v>49.741999999999997</c:v>
                </c:pt>
                <c:pt idx="24872" formatCode="General">
                  <c:v>49.744</c:v>
                </c:pt>
                <c:pt idx="24873" formatCode="General">
                  <c:v>49.746000000000002</c:v>
                </c:pt>
                <c:pt idx="24874" formatCode="General">
                  <c:v>49.747999999999998</c:v>
                </c:pt>
                <c:pt idx="24875" formatCode="General">
                  <c:v>49.75</c:v>
                </c:pt>
                <c:pt idx="24876" formatCode="General">
                  <c:v>49.752000000000002</c:v>
                </c:pt>
                <c:pt idx="24877" formatCode="General">
                  <c:v>49.753999999999998</c:v>
                </c:pt>
                <c:pt idx="24878" formatCode="General">
                  <c:v>49.756</c:v>
                </c:pt>
                <c:pt idx="24879" formatCode="General">
                  <c:v>49.758000000000003</c:v>
                </c:pt>
                <c:pt idx="24880" formatCode="General">
                  <c:v>49.76</c:v>
                </c:pt>
                <c:pt idx="24881" formatCode="General">
                  <c:v>49.762</c:v>
                </c:pt>
                <c:pt idx="24882" formatCode="General">
                  <c:v>49.764000000000003</c:v>
                </c:pt>
                <c:pt idx="24883" formatCode="General">
                  <c:v>49.765999999999998</c:v>
                </c:pt>
                <c:pt idx="24884" formatCode="General">
                  <c:v>49.768000000000001</c:v>
                </c:pt>
                <c:pt idx="24885" formatCode="General">
                  <c:v>49.77</c:v>
                </c:pt>
                <c:pt idx="24886" formatCode="General">
                  <c:v>49.771999999999998</c:v>
                </c:pt>
                <c:pt idx="24887" formatCode="General">
                  <c:v>49.774000000000001</c:v>
                </c:pt>
                <c:pt idx="24888" formatCode="General">
                  <c:v>49.776000000000003</c:v>
                </c:pt>
                <c:pt idx="24889" formatCode="General">
                  <c:v>49.777999999999999</c:v>
                </c:pt>
                <c:pt idx="24890" formatCode="General">
                  <c:v>49.78</c:v>
                </c:pt>
                <c:pt idx="24891" formatCode="General">
                  <c:v>49.781999999999996</c:v>
                </c:pt>
                <c:pt idx="24892" formatCode="General">
                  <c:v>49.783999999999999</c:v>
                </c:pt>
                <c:pt idx="24893" formatCode="General">
                  <c:v>49.786000000000001</c:v>
                </c:pt>
                <c:pt idx="24894" formatCode="General">
                  <c:v>49.787999999999997</c:v>
                </c:pt>
                <c:pt idx="24895" formatCode="General">
                  <c:v>49.79</c:v>
                </c:pt>
                <c:pt idx="24896" formatCode="General">
                  <c:v>49.792000000000002</c:v>
                </c:pt>
                <c:pt idx="24897" formatCode="General">
                  <c:v>49.793999999999997</c:v>
                </c:pt>
                <c:pt idx="24898" formatCode="General">
                  <c:v>49.795999999999999</c:v>
                </c:pt>
                <c:pt idx="24899" formatCode="General">
                  <c:v>49.798000000000002</c:v>
                </c:pt>
                <c:pt idx="24900" formatCode="General">
                  <c:v>49.8</c:v>
                </c:pt>
                <c:pt idx="24901" formatCode="General">
                  <c:v>49.802</c:v>
                </c:pt>
                <c:pt idx="24902" formatCode="General">
                  <c:v>49.804000000000002</c:v>
                </c:pt>
                <c:pt idx="24903" formatCode="General">
                  <c:v>49.805999999999997</c:v>
                </c:pt>
                <c:pt idx="24904" formatCode="General">
                  <c:v>49.808</c:v>
                </c:pt>
                <c:pt idx="24905" formatCode="General">
                  <c:v>49.81</c:v>
                </c:pt>
                <c:pt idx="24906" formatCode="General">
                  <c:v>49.811999999999998</c:v>
                </c:pt>
                <c:pt idx="24907" formatCode="General">
                  <c:v>49.814</c:v>
                </c:pt>
                <c:pt idx="24908" formatCode="General">
                  <c:v>49.816000000000003</c:v>
                </c:pt>
                <c:pt idx="24909" formatCode="General">
                  <c:v>49.817999999999998</c:v>
                </c:pt>
                <c:pt idx="24910" formatCode="General">
                  <c:v>49.82</c:v>
                </c:pt>
                <c:pt idx="24911" formatCode="General">
                  <c:v>49.822000000000003</c:v>
                </c:pt>
                <c:pt idx="24912" formatCode="General">
                  <c:v>49.823999999999998</c:v>
                </c:pt>
                <c:pt idx="24913" formatCode="General">
                  <c:v>49.826000000000001</c:v>
                </c:pt>
                <c:pt idx="24914" formatCode="General">
                  <c:v>49.828000000000003</c:v>
                </c:pt>
                <c:pt idx="24915" formatCode="General">
                  <c:v>49.83</c:v>
                </c:pt>
                <c:pt idx="24916" formatCode="General">
                  <c:v>49.832000000000001</c:v>
                </c:pt>
                <c:pt idx="24917" formatCode="General">
                  <c:v>49.834000000000003</c:v>
                </c:pt>
                <c:pt idx="24918" formatCode="General">
                  <c:v>49.835999999999999</c:v>
                </c:pt>
                <c:pt idx="24919" formatCode="General">
                  <c:v>49.838000000000001</c:v>
                </c:pt>
                <c:pt idx="24920" formatCode="General">
                  <c:v>49.84</c:v>
                </c:pt>
                <c:pt idx="24921" formatCode="General">
                  <c:v>49.841999999999999</c:v>
                </c:pt>
                <c:pt idx="24922" formatCode="General">
                  <c:v>49.844000000000001</c:v>
                </c:pt>
                <c:pt idx="24923" formatCode="General">
                  <c:v>49.845999999999997</c:v>
                </c:pt>
                <c:pt idx="24924" formatCode="General">
                  <c:v>49.847999999999999</c:v>
                </c:pt>
                <c:pt idx="24925" formatCode="General">
                  <c:v>49.85</c:v>
                </c:pt>
                <c:pt idx="24926" formatCode="General">
                  <c:v>49.851999999999997</c:v>
                </c:pt>
                <c:pt idx="24927" formatCode="General">
                  <c:v>49.853999999999999</c:v>
                </c:pt>
                <c:pt idx="24928" formatCode="General">
                  <c:v>49.856000000000002</c:v>
                </c:pt>
                <c:pt idx="24929" formatCode="General">
                  <c:v>49.857999999999997</c:v>
                </c:pt>
                <c:pt idx="24930" formatCode="General">
                  <c:v>49.86</c:v>
                </c:pt>
                <c:pt idx="24931" formatCode="General">
                  <c:v>49.862000000000002</c:v>
                </c:pt>
                <c:pt idx="24932" formatCode="General">
                  <c:v>49.863999999999997</c:v>
                </c:pt>
                <c:pt idx="24933" formatCode="General">
                  <c:v>49.866</c:v>
                </c:pt>
                <c:pt idx="24934" formatCode="General">
                  <c:v>49.868000000000002</c:v>
                </c:pt>
                <c:pt idx="24935" formatCode="General">
                  <c:v>49.87</c:v>
                </c:pt>
                <c:pt idx="24936" formatCode="General">
                  <c:v>49.872</c:v>
                </c:pt>
                <c:pt idx="24937" formatCode="General">
                  <c:v>49.874000000000002</c:v>
                </c:pt>
                <c:pt idx="24938" formatCode="General">
                  <c:v>49.875999999999998</c:v>
                </c:pt>
                <c:pt idx="24939" formatCode="General">
                  <c:v>49.878</c:v>
                </c:pt>
                <c:pt idx="24940" formatCode="General">
                  <c:v>49.88</c:v>
                </c:pt>
                <c:pt idx="24941" formatCode="General">
                  <c:v>49.881999999999998</c:v>
                </c:pt>
                <c:pt idx="24942" formatCode="General">
                  <c:v>49.884</c:v>
                </c:pt>
                <c:pt idx="24943" formatCode="General">
                  <c:v>49.886000000000003</c:v>
                </c:pt>
                <c:pt idx="24944" formatCode="General">
                  <c:v>49.887999999999998</c:v>
                </c:pt>
                <c:pt idx="24945" formatCode="General">
                  <c:v>49.89</c:v>
                </c:pt>
                <c:pt idx="24946" formatCode="General">
                  <c:v>49.892000000000003</c:v>
                </c:pt>
                <c:pt idx="24947" formatCode="General">
                  <c:v>49.893999999999998</c:v>
                </c:pt>
                <c:pt idx="24948" formatCode="General">
                  <c:v>49.896000000000001</c:v>
                </c:pt>
                <c:pt idx="24949" formatCode="General">
                  <c:v>49.898000000000003</c:v>
                </c:pt>
                <c:pt idx="24950" formatCode="General">
                  <c:v>49.9</c:v>
                </c:pt>
                <c:pt idx="24951" formatCode="General">
                  <c:v>49.902000000000001</c:v>
                </c:pt>
                <c:pt idx="24952" formatCode="General">
                  <c:v>49.904000000000003</c:v>
                </c:pt>
                <c:pt idx="24953" formatCode="General">
                  <c:v>49.905999999999999</c:v>
                </c:pt>
                <c:pt idx="24954" formatCode="General">
                  <c:v>49.908000000000001</c:v>
                </c:pt>
                <c:pt idx="24955" formatCode="General">
                  <c:v>49.91</c:v>
                </c:pt>
                <c:pt idx="24956" formatCode="General">
                  <c:v>49.911999999999999</c:v>
                </c:pt>
                <c:pt idx="24957" formatCode="General">
                  <c:v>49.914000000000001</c:v>
                </c:pt>
                <c:pt idx="24958" formatCode="General">
                  <c:v>49.915999999999997</c:v>
                </c:pt>
                <c:pt idx="24959" formatCode="General">
                  <c:v>49.917999999999999</c:v>
                </c:pt>
                <c:pt idx="24960" formatCode="General">
                  <c:v>49.92</c:v>
                </c:pt>
                <c:pt idx="24961" formatCode="General">
                  <c:v>49.921999999999997</c:v>
                </c:pt>
                <c:pt idx="24962" formatCode="General">
                  <c:v>49.923999999999999</c:v>
                </c:pt>
                <c:pt idx="24963" formatCode="General">
                  <c:v>49.926000000000002</c:v>
                </c:pt>
                <c:pt idx="24964" formatCode="General">
                  <c:v>49.927999999999997</c:v>
                </c:pt>
                <c:pt idx="24965" formatCode="General">
                  <c:v>49.93</c:v>
                </c:pt>
                <c:pt idx="24966" formatCode="General">
                  <c:v>49.932000000000002</c:v>
                </c:pt>
                <c:pt idx="24967" formatCode="General">
                  <c:v>49.933999999999997</c:v>
                </c:pt>
                <c:pt idx="24968" formatCode="General">
                  <c:v>49.936</c:v>
                </c:pt>
                <c:pt idx="24969" formatCode="General">
                  <c:v>49.938000000000002</c:v>
                </c:pt>
                <c:pt idx="24970" formatCode="General">
                  <c:v>49.94</c:v>
                </c:pt>
                <c:pt idx="24971" formatCode="General">
                  <c:v>49.942</c:v>
                </c:pt>
                <c:pt idx="24972" formatCode="General">
                  <c:v>49.944000000000003</c:v>
                </c:pt>
                <c:pt idx="24973" formatCode="General">
                  <c:v>49.945999999999998</c:v>
                </c:pt>
                <c:pt idx="24974" formatCode="General">
                  <c:v>49.948</c:v>
                </c:pt>
                <c:pt idx="24975" formatCode="General">
                  <c:v>49.95</c:v>
                </c:pt>
                <c:pt idx="24976" formatCode="General">
                  <c:v>49.951999999999998</c:v>
                </c:pt>
                <c:pt idx="24977" formatCode="General">
                  <c:v>49.954000000000001</c:v>
                </c:pt>
                <c:pt idx="24978" formatCode="General">
                  <c:v>49.956000000000003</c:v>
                </c:pt>
                <c:pt idx="24979" formatCode="General">
                  <c:v>49.957999999999998</c:v>
                </c:pt>
                <c:pt idx="24980" formatCode="General">
                  <c:v>49.96</c:v>
                </c:pt>
                <c:pt idx="24981" formatCode="General">
                  <c:v>49.962000000000003</c:v>
                </c:pt>
                <c:pt idx="24982" formatCode="General">
                  <c:v>49.963999999999999</c:v>
                </c:pt>
                <c:pt idx="24983" formatCode="General">
                  <c:v>49.966000000000001</c:v>
                </c:pt>
                <c:pt idx="24984" formatCode="General">
                  <c:v>49.968000000000004</c:v>
                </c:pt>
                <c:pt idx="24985" formatCode="General">
                  <c:v>49.97</c:v>
                </c:pt>
                <c:pt idx="24986" formatCode="General">
                  <c:v>49.972000000000001</c:v>
                </c:pt>
                <c:pt idx="24987" formatCode="General">
                  <c:v>49.973999999999997</c:v>
                </c:pt>
                <c:pt idx="24988" formatCode="General">
                  <c:v>49.975999999999999</c:v>
                </c:pt>
                <c:pt idx="24989" formatCode="General">
                  <c:v>49.978000000000002</c:v>
                </c:pt>
                <c:pt idx="24990" formatCode="General">
                  <c:v>49.98</c:v>
                </c:pt>
                <c:pt idx="24991" formatCode="General">
                  <c:v>49.981999999999999</c:v>
                </c:pt>
                <c:pt idx="24992" formatCode="General">
                  <c:v>49.984000000000002</c:v>
                </c:pt>
                <c:pt idx="24993" formatCode="General">
                  <c:v>49.985999999999997</c:v>
                </c:pt>
                <c:pt idx="24994" formatCode="General">
                  <c:v>49.988</c:v>
                </c:pt>
                <c:pt idx="24995" formatCode="General">
                  <c:v>49.99</c:v>
                </c:pt>
                <c:pt idx="24996" formatCode="General">
                  <c:v>49.991999999999997</c:v>
                </c:pt>
                <c:pt idx="24997" formatCode="General">
                  <c:v>49.994</c:v>
                </c:pt>
                <c:pt idx="24998" formatCode="General">
                  <c:v>49.996000000000002</c:v>
                </c:pt>
                <c:pt idx="24999" formatCode="General">
                  <c:v>49.997999999999998</c:v>
                </c:pt>
                <c:pt idx="25000" formatCode="General">
                  <c:v>50</c:v>
                </c:pt>
                <c:pt idx="25001" formatCode="General">
                  <c:v>50.002000000000002</c:v>
                </c:pt>
                <c:pt idx="25002" formatCode="General">
                  <c:v>50.003999999999998</c:v>
                </c:pt>
                <c:pt idx="25003" formatCode="General">
                  <c:v>50.006</c:v>
                </c:pt>
                <c:pt idx="25004" formatCode="General">
                  <c:v>50.008000000000003</c:v>
                </c:pt>
                <c:pt idx="25005" formatCode="General">
                  <c:v>50.01</c:v>
                </c:pt>
                <c:pt idx="25006" formatCode="General">
                  <c:v>50.012</c:v>
                </c:pt>
                <c:pt idx="25007" formatCode="General">
                  <c:v>50.014000000000003</c:v>
                </c:pt>
                <c:pt idx="25008" formatCode="General">
                  <c:v>50.015999999999998</c:v>
                </c:pt>
                <c:pt idx="25009" formatCode="General">
                  <c:v>50.018000000000001</c:v>
                </c:pt>
                <c:pt idx="25010" formatCode="General">
                  <c:v>50.02</c:v>
                </c:pt>
                <c:pt idx="25011" formatCode="General">
                  <c:v>50.021999999999998</c:v>
                </c:pt>
                <c:pt idx="25012" formatCode="General">
                  <c:v>50.024000000000001</c:v>
                </c:pt>
                <c:pt idx="25013" formatCode="General">
                  <c:v>50.026000000000003</c:v>
                </c:pt>
                <c:pt idx="25014" formatCode="General">
                  <c:v>50.027999999999999</c:v>
                </c:pt>
                <c:pt idx="25015" formatCode="General">
                  <c:v>50.03</c:v>
                </c:pt>
                <c:pt idx="25016" formatCode="General">
                  <c:v>50.031999999999996</c:v>
                </c:pt>
                <c:pt idx="25017" formatCode="General">
                  <c:v>50.033999999999999</c:v>
                </c:pt>
                <c:pt idx="25018" formatCode="General">
                  <c:v>50.036000000000001</c:v>
                </c:pt>
                <c:pt idx="25019" formatCode="General">
                  <c:v>50.037999999999997</c:v>
                </c:pt>
                <c:pt idx="25020" formatCode="General">
                  <c:v>50.04</c:v>
                </c:pt>
                <c:pt idx="25021" formatCode="General">
                  <c:v>50.042000000000002</c:v>
                </c:pt>
                <c:pt idx="25022" formatCode="General">
                  <c:v>50.043999999999997</c:v>
                </c:pt>
                <c:pt idx="25023" formatCode="General">
                  <c:v>50.045999999999999</c:v>
                </c:pt>
                <c:pt idx="25024" formatCode="General">
                  <c:v>50.048000000000002</c:v>
                </c:pt>
                <c:pt idx="25025" formatCode="General">
                  <c:v>50.05</c:v>
                </c:pt>
                <c:pt idx="25026" formatCode="General">
                  <c:v>50.052</c:v>
                </c:pt>
                <c:pt idx="25027" formatCode="General">
                  <c:v>50.054000000000002</c:v>
                </c:pt>
                <c:pt idx="25028" formatCode="General">
                  <c:v>50.055999999999997</c:v>
                </c:pt>
                <c:pt idx="25029" formatCode="General">
                  <c:v>50.058</c:v>
                </c:pt>
                <c:pt idx="25030" formatCode="General">
                  <c:v>50.06</c:v>
                </c:pt>
                <c:pt idx="25031" formatCode="General">
                  <c:v>50.061999999999998</c:v>
                </c:pt>
                <c:pt idx="25032" formatCode="General">
                  <c:v>50.064</c:v>
                </c:pt>
                <c:pt idx="25033" formatCode="General">
                  <c:v>50.066000000000003</c:v>
                </c:pt>
                <c:pt idx="25034" formatCode="General">
                  <c:v>50.067999999999998</c:v>
                </c:pt>
                <c:pt idx="25035" formatCode="General">
                  <c:v>50.07</c:v>
                </c:pt>
                <c:pt idx="25036" formatCode="General">
                  <c:v>50.072000000000003</c:v>
                </c:pt>
                <c:pt idx="25037" formatCode="General">
                  <c:v>50.073999999999998</c:v>
                </c:pt>
                <c:pt idx="25038" formatCode="General">
                  <c:v>50.076000000000001</c:v>
                </c:pt>
                <c:pt idx="25039" formatCode="General">
                  <c:v>50.078000000000003</c:v>
                </c:pt>
                <c:pt idx="25040" formatCode="General">
                  <c:v>50.08</c:v>
                </c:pt>
                <c:pt idx="25041" formatCode="General">
                  <c:v>50.082000000000001</c:v>
                </c:pt>
                <c:pt idx="25042" formatCode="General">
                  <c:v>50.084000000000003</c:v>
                </c:pt>
                <c:pt idx="25043" formatCode="General">
                  <c:v>50.085999999999999</c:v>
                </c:pt>
                <c:pt idx="25044" formatCode="General">
                  <c:v>50.088000000000001</c:v>
                </c:pt>
                <c:pt idx="25045" formatCode="General">
                  <c:v>50.09</c:v>
                </c:pt>
                <c:pt idx="25046" formatCode="General">
                  <c:v>50.091999999999999</c:v>
                </c:pt>
                <c:pt idx="25047" formatCode="General">
                  <c:v>50.094000000000001</c:v>
                </c:pt>
                <c:pt idx="25048" formatCode="General">
                  <c:v>50.095999999999997</c:v>
                </c:pt>
                <c:pt idx="25049" formatCode="General">
                  <c:v>50.097999999999999</c:v>
                </c:pt>
                <c:pt idx="25050" formatCode="General">
                  <c:v>50.1</c:v>
                </c:pt>
                <c:pt idx="25051" formatCode="General">
                  <c:v>50.101999999999997</c:v>
                </c:pt>
                <c:pt idx="25052" formatCode="General">
                  <c:v>50.103999999999999</c:v>
                </c:pt>
                <c:pt idx="25053" formatCode="General">
                  <c:v>50.106000000000002</c:v>
                </c:pt>
                <c:pt idx="25054" formatCode="General">
                  <c:v>50.107999999999997</c:v>
                </c:pt>
                <c:pt idx="25055" formatCode="General">
                  <c:v>50.11</c:v>
                </c:pt>
                <c:pt idx="25056" formatCode="General">
                  <c:v>50.112000000000002</c:v>
                </c:pt>
                <c:pt idx="25057" formatCode="General">
                  <c:v>50.113999999999997</c:v>
                </c:pt>
                <c:pt idx="25058" formatCode="General">
                  <c:v>50.116</c:v>
                </c:pt>
                <c:pt idx="25059" formatCode="General">
                  <c:v>50.118000000000002</c:v>
                </c:pt>
                <c:pt idx="25060" formatCode="General">
                  <c:v>50.12</c:v>
                </c:pt>
                <c:pt idx="25061" formatCode="General">
                  <c:v>50.122</c:v>
                </c:pt>
                <c:pt idx="25062" formatCode="General">
                  <c:v>50.124000000000002</c:v>
                </c:pt>
                <c:pt idx="25063" formatCode="General">
                  <c:v>50.125999999999998</c:v>
                </c:pt>
                <c:pt idx="25064" formatCode="General">
                  <c:v>50.128</c:v>
                </c:pt>
                <c:pt idx="25065" formatCode="General">
                  <c:v>50.13</c:v>
                </c:pt>
                <c:pt idx="25066" formatCode="General">
                  <c:v>50.131999999999998</c:v>
                </c:pt>
                <c:pt idx="25067" formatCode="General">
                  <c:v>50.134</c:v>
                </c:pt>
                <c:pt idx="25068" formatCode="General">
                  <c:v>50.136000000000003</c:v>
                </c:pt>
                <c:pt idx="25069" formatCode="General">
                  <c:v>50.137999999999998</c:v>
                </c:pt>
                <c:pt idx="25070" formatCode="General">
                  <c:v>50.14</c:v>
                </c:pt>
                <c:pt idx="25071" formatCode="General">
                  <c:v>50.142000000000003</c:v>
                </c:pt>
                <c:pt idx="25072" formatCode="General">
                  <c:v>50.143999999999998</c:v>
                </c:pt>
                <c:pt idx="25073" formatCode="General">
                  <c:v>50.146000000000001</c:v>
                </c:pt>
                <c:pt idx="25074" formatCode="General">
                  <c:v>50.148000000000003</c:v>
                </c:pt>
                <c:pt idx="25075" formatCode="General">
                  <c:v>50.15</c:v>
                </c:pt>
                <c:pt idx="25076" formatCode="General">
                  <c:v>50.152000000000001</c:v>
                </c:pt>
                <c:pt idx="25077" formatCode="General">
                  <c:v>50.154000000000003</c:v>
                </c:pt>
                <c:pt idx="25078" formatCode="General">
                  <c:v>50.155999999999999</c:v>
                </c:pt>
                <c:pt idx="25079" formatCode="General">
                  <c:v>50.158000000000001</c:v>
                </c:pt>
                <c:pt idx="25080" formatCode="General">
                  <c:v>50.16</c:v>
                </c:pt>
                <c:pt idx="25081" formatCode="General">
                  <c:v>50.161999999999999</c:v>
                </c:pt>
                <c:pt idx="25082" formatCode="General">
                  <c:v>50.164000000000001</c:v>
                </c:pt>
                <c:pt idx="25083" formatCode="General">
                  <c:v>50.165999999999997</c:v>
                </c:pt>
                <c:pt idx="25084" formatCode="General">
                  <c:v>50.167999999999999</c:v>
                </c:pt>
                <c:pt idx="25085" formatCode="General">
                  <c:v>50.17</c:v>
                </c:pt>
                <c:pt idx="25086" formatCode="General">
                  <c:v>50.171999999999997</c:v>
                </c:pt>
                <c:pt idx="25087" formatCode="General">
                  <c:v>50.173999999999999</c:v>
                </c:pt>
                <c:pt idx="25088" formatCode="General">
                  <c:v>50.176000000000002</c:v>
                </c:pt>
                <c:pt idx="25089" formatCode="General">
                  <c:v>50.177999999999997</c:v>
                </c:pt>
                <c:pt idx="25090" formatCode="General">
                  <c:v>50.18</c:v>
                </c:pt>
                <c:pt idx="25091" formatCode="General">
                  <c:v>50.182000000000002</c:v>
                </c:pt>
                <c:pt idx="25092" formatCode="General">
                  <c:v>50.183999999999997</c:v>
                </c:pt>
                <c:pt idx="25093" formatCode="General">
                  <c:v>50.186</c:v>
                </c:pt>
                <c:pt idx="25094" formatCode="General">
                  <c:v>50.188000000000002</c:v>
                </c:pt>
                <c:pt idx="25095" formatCode="General">
                  <c:v>50.19</c:v>
                </c:pt>
                <c:pt idx="25096" formatCode="General">
                  <c:v>50.192</c:v>
                </c:pt>
                <c:pt idx="25097" formatCode="General">
                  <c:v>50.194000000000003</c:v>
                </c:pt>
                <c:pt idx="25098" formatCode="General">
                  <c:v>50.195999999999998</c:v>
                </c:pt>
                <c:pt idx="25099" formatCode="General">
                  <c:v>50.198</c:v>
                </c:pt>
                <c:pt idx="25100" formatCode="General">
                  <c:v>50.2</c:v>
                </c:pt>
                <c:pt idx="25101" formatCode="General">
                  <c:v>50.201999999999998</c:v>
                </c:pt>
                <c:pt idx="25102" formatCode="General">
                  <c:v>50.204000000000001</c:v>
                </c:pt>
                <c:pt idx="25103" formatCode="General">
                  <c:v>50.206000000000003</c:v>
                </c:pt>
                <c:pt idx="25104" formatCode="General">
                  <c:v>50.207999999999998</c:v>
                </c:pt>
                <c:pt idx="25105" formatCode="General">
                  <c:v>50.21</c:v>
                </c:pt>
                <c:pt idx="25106" formatCode="General">
                  <c:v>50.212000000000003</c:v>
                </c:pt>
                <c:pt idx="25107" formatCode="General">
                  <c:v>50.213999999999999</c:v>
                </c:pt>
                <c:pt idx="25108" formatCode="General">
                  <c:v>50.216000000000001</c:v>
                </c:pt>
                <c:pt idx="25109" formatCode="General">
                  <c:v>50.218000000000004</c:v>
                </c:pt>
                <c:pt idx="25110" formatCode="General">
                  <c:v>50.22</c:v>
                </c:pt>
                <c:pt idx="25111" formatCode="General">
                  <c:v>50.222000000000001</c:v>
                </c:pt>
                <c:pt idx="25112" formatCode="General">
                  <c:v>50.223999999999997</c:v>
                </c:pt>
                <c:pt idx="25113" formatCode="General">
                  <c:v>50.225999999999999</c:v>
                </c:pt>
                <c:pt idx="25114" formatCode="General">
                  <c:v>50.228000000000002</c:v>
                </c:pt>
                <c:pt idx="25115" formatCode="General">
                  <c:v>50.23</c:v>
                </c:pt>
                <c:pt idx="25116" formatCode="General">
                  <c:v>50.231999999999999</c:v>
                </c:pt>
                <c:pt idx="25117" formatCode="General">
                  <c:v>50.234000000000002</c:v>
                </c:pt>
                <c:pt idx="25118" formatCode="General">
                  <c:v>50.235999999999997</c:v>
                </c:pt>
                <c:pt idx="25119" formatCode="General">
                  <c:v>50.238</c:v>
                </c:pt>
                <c:pt idx="25120" formatCode="General">
                  <c:v>50.24</c:v>
                </c:pt>
                <c:pt idx="25121" formatCode="General">
                  <c:v>50.241999999999997</c:v>
                </c:pt>
                <c:pt idx="25122" formatCode="General">
                  <c:v>50.244</c:v>
                </c:pt>
                <c:pt idx="25123" formatCode="General">
                  <c:v>50.246000000000002</c:v>
                </c:pt>
                <c:pt idx="25124" formatCode="General">
                  <c:v>50.247999999999998</c:v>
                </c:pt>
                <c:pt idx="25125" formatCode="General">
                  <c:v>50.25</c:v>
                </c:pt>
                <c:pt idx="25126" formatCode="General">
                  <c:v>50.252000000000002</c:v>
                </c:pt>
                <c:pt idx="25127" formatCode="General">
                  <c:v>50.253999999999998</c:v>
                </c:pt>
                <c:pt idx="25128" formatCode="General">
                  <c:v>50.256</c:v>
                </c:pt>
                <c:pt idx="25129" formatCode="General">
                  <c:v>50.258000000000003</c:v>
                </c:pt>
                <c:pt idx="25130" formatCode="General">
                  <c:v>50.26</c:v>
                </c:pt>
                <c:pt idx="25131" formatCode="General">
                  <c:v>50.262</c:v>
                </c:pt>
                <c:pt idx="25132" formatCode="General">
                  <c:v>50.264000000000003</c:v>
                </c:pt>
                <c:pt idx="25133" formatCode="General">
                  <c:v>50.265999999999998</c:v>
                </c:pt>
                <c:pt idx="25134" formatCode="General">
                  <c:v>50.268000000000001</c:v>
                </c:pt>
                <c:pt idx="25135" formatCode="General">
                  <c:v>50.27</c:v>
                </c:pt>
                <c:pt idx="25136" formatCode="General">
                  <c:v>50.271999999999998</c:v>
                </c:pt>
                <c:pt idx="25137" formatCode="General">
                  <c:v>50.274000000000001</c:v>
                </c:pt>
                <c:pt idx="25138" formatCode="General">
                  <c:v>50.276000000000003</c:v>
                </c:pt>
                <c:pt idx="25139" formatCode="General">
                  <c:v>50.277999999999999</c:v>
                </c:pt>
                <c:pt idx="25140" formatCode="General">
                  <c:v>50.28</c:v>
                </c:pt>
                <c:pt idx="25141" formatCode="General">
                  <c:v>50.281999999999996</c:v>
                </c:pt>
                <c:pt idx="25142" formatCode="General">
                  <c:v>50.283999999999999</c:v>
                </c:pt>
                <c:pt idx="25143" formatCode="General">
                  <c:v>50.286000000000001</c:v>
                </c:pt>
                <c:pt idx="25144" formatCode="General">
                  <c:v>50.287999999999997</c:v>
                </c:pt>
                <c:pt idx="25145" formatCode="General">
                  <c:v>50.29</c:v>
                </c:pt>
                <c:pt idx="25146" formatCode="General">
                  <c:v>50.292000000000002</c:v>
                </c:pt>
                <c:pt idx="25147" formatCode="General">
                  <c:v>50.293999999999997</c:v>
                </c:pt>
                <c:pt idx="25148" formatCode="General">
                  <c:v>50.295999999999999</c:v>
                </c:pt>
                <c:pt idx="25149" formatCode="General">
                  <c:v>50.298000000000002</c:v>
                </c:pt>
                <c:pt idx="25150" formatCode="General">
                  <c:v>50.3</c:v>
                </c:pt>
                <c:pt idx="25151" formatCode="General">
                  <c:v>50.302</c:v>
                </c:pt>
                <c:pt idx="25152" formatCode="General">
                  <c:v>50.304000000000002</c:v>
                </c:pt>
                <c:pt idx="25153" formatCode="General">
                  <c:v>50.305999999999997</c:v>
                </c:pt>
                <c:pt idx="25154" formatCode="General">
                  <c:v>50.308</c:v>
                </c:pt>
                <c:pt idx="25155" formatCode="General">
                  <c:v>50.31</c:v>
                </c:pt>
                <c:pt idx="25156" formatCode="General">
                  <c:v>50.311999999999998</c:v>
                </c:pt>
                <c:pt idx="25157" formatCode="General">
                  <c:v>50.314</c:v>
                </c:pt>
                <c:pt idx="25158" formatCode="General">
                  <c:v>50.316000000000003</c:v>
                </c:pt>
                <c:pt idx="25159" formatCode="General">
                  <c:v>50.317999999999998</c:v>
                </c:pt>
                <c:pt idx="25160" formatCode="General">
                  <c:v>50.32</c:v>
                </c:pt>
                <c:pt idx="25161" formatCode="General">
                  <c:v>50.322000000000003</c:v>
                </c:pt>
                <c:pt idx="25162" formatCode="General">
                  <c:v>50.323999999999998</c:v>
                </c:pt>
                <c:pt idx="25163" formatCode="General">
                  <c:v>50.326000000000001</c:v>
                </c:pt>
                <c:pt idx="25164" formatCode="General">
                  <c:v>50.328000000000003</c:v>
                </c:pt>
                <c:pt idx="25165" formatCode="General">
                  <c:v>50.33</c:v>
                </c:pt>
                <c:pt idx="25166" formatCode="General">
                  <c:v>50.332000000000001</c:v>
                </c:pt>
                <c:pt idx="25167" formatCode="General">
                  <c:v>50.334000000000003</c:v>
                </c:pt>
                <c:pt idx="25168" formatCode="General">
                  <c:v>50.335999999999999</c:v>
                </c:pt>
                <c:pt idx="25169" formatCode="General">
                  <c:v>50.338000000000001</c:v>
                </c:pt>
                <c:pt idx="25170" formatCode="General">
                  <c:v>50.34</c:v>
                </c:pt>
                <c:pt idx="25171" formatCode="General">
                  <c:v>50.341999999999999</c:v>
                </c:pt>
                <c:pt idx="25172" formatCode="General">
                  <c:v>50.344000000000001</c:v>
                </c:pt>
                <c:pt idx="25173" formatCode="General">
                  <c:v>50.345999999999997</c:v>
                </c:pt>
                <c:pt idx="25174" formatCode="General">
                  <c:v>50.347999999999999</c:v>
                </c:pt>
                <c:pt idx="25175" formatCode="General">
                  <c:v>50.35</c:v>
                </c:pt>
                <c:pt idx="25176" formatCode="General">
                  <c:v>50.351999999999997</c:v>
                </c:pt>
                <c:pt idx="25177" formatCode="General">
                  <c:v>50.353999999999999</c:v>
                </c:pt>
                <c:pt idx="25178" formatCode="General">
                  <c:v>50.356000000000002</c:v>
                </c:pt>
                <c:pt idx="25179" formatCode="General">
                  <c:v>50.357999999999997</c:v>
                </c:pt>
                <c:pt idx="25180" formatCode="General">
                  <c:v>50.36</c:v>
                </c:pt>
                <c:pt idx="25181" formatCode="General">
                  <c:v>50.362000000000002</c:v>
                </c:pt>
                <c:pt idx="25182" formatCode="General">
                  <c:v>50.363999999999997</c:v>
                </c:pt>
                <c:pt idx="25183" formatCode="General">
                  <c:v>50.366</c:v>
                </c:pt>
                <c:pt idx="25184" formatCode="General">
                  <c:v>50.368000000000002</c:v>
                </c:pt>
                <c:pt idx="25185" formatCode="General">
                  <c:v>50.37</c:v>
                </c:pt>
                <c:pt idx="25186" formatCode="General">
                  <c:v>50.372</c:v>
                </c:pt>
                <c:pt idx="25187" formatCode="General">
                  <c:v>50.374000000000002</c:v>
                </c:pt>
                <c:pt idx="25188" formatCode="General">
                  <c:v>50.375999999999998</c:v>
                </c:pt>
                <c:pt idx="25189" formatCode="General">
                  <c:v>50.378</c:v>
                </c:pt>
                <c:pt idx="25190" formatCode="General">
                  <c:v>50.38</c:v>
                </c:pt>
                <c:pt idx="25191" formatCode="General">
                  <c:v>50.381999999999998</c:v>
                </c:pt>
                <c:pt idx="25192" formatCode="General">
                  <c:v>50.384</c:v>
                </c:pt>
                <c:pt idx="25193" formatCode="General">
                  <c:v>50.386000000000003</c:v>
                </c:pt>
                <c:pt idx="25194" formatCode="General">
                  <c:v>50.387999999999998</c:v>
                </c:pt>
                <c:pt idx="25195" formatCode="General">
                  <c:v>50.39</c:v>
                </c:pt>
                <c:pt idx="25196" formatCode="General">
                  <c:v>50.392000000000003</c:v>
                </c:pt>
                <c:pt idx="25197" formatCode="General">
                  <c:v>50.393999999999998</c:v>
                </c:pt>
                <c:pt idx="25198" formatCode="General">
                  <c:v>50.396000000000001</c:v>
                </c:pt>
                <c:pt idx="25199" formatCode="General">
                  <c:v>50.398000000000003</c:v>
                </c:pt>
                <c:pt idx="25200" formatCode="General">
                  <c:v>50.4</c:v>
                </c:pt>
                <c:pt idx="25201" formatCode="General">
                  <c:v>50.402000000000001</c:v>
                </c:pt>
                <c:pt idx="25202" formatCode="General">
                  <c:v>50.404000000000003</c:v>
                </c:pt>
                <c:pt idx="25203" formatCode="General">
                  <c:v>50.405999999999999</c:v>
                </c:pt>
                <c:pt idx="25204" formatCode="General">
                  <c:v>50.408000000000001</c:v>
                </c:pt>
                <c:pt idx="25205" formatCode="General">
                  <c:v>50.41</c:v>
                </c:pt>
                <c:pt idx="25206" formatCode="General">
                  <c:v>50.411999999999999</c:v>
                </c:pt>
                <c:pt idx="25207" formatCode="General">
                  <c:v>50.414000000000001</c:v>
                </c:pt>
                <c:pt idx="25208" formatCode="General">
                  <c:v>50.415999999999997</c:v>
                </c:pt>
                <c:pt idx="25209" formatCode="General">
                  <c:v>50.417999999999999</c:v>
                </c:pt>
                <c:pt idx="25210" formatCode="General">
                  <c:v>50.42</c:v>
                </c:pt>
                <c:pt idx="25211" formatCode="General">
                  <c:v>50.421999999999997</c:v>
                </c:pt>
                <c:pt idx="25212" formatCode="General">
                  <c:v>50.423999999999999</c:v>
                </c:pt>
                <c:pt idx="25213" formatCode="General">
                  <c:v>50.426000000000002</c:v>
                </c:pt>
                <c:pt idx="25214" formatCode="General">
                  <c:v>50.427999999999997</c:v>
                </c:pt>
                <c:pt idx="25215" formatCode="General">
                  <c:v>50.43</c:v>
                </c:pt>
                <c:pt idx="25216" formatCode="General">
                  <c:v>50.432000000000002</c:v>
                </c:pt>
                <c:pt idx="25217" formatCode="General">
                  <c:v>50.433999999999997</c:v>
                </c:pt>
                <c:pt idx="25218" formatCode="General">
                  <c:v>50.436</c:v>
                </c:pt>
                <c:pt idx="25219" formatCode="General">
                  <c:v>50.438000000000002</c:v>
                </c:pt>
                <c:pt idx="25220" formatCode="General">
                  <c:v>50.44</c:v>
                </c:pt>
                <c:pt idx="25221" formatCode="General">
                  <c:v>50.442</c:v>
                </c:pt>
                <c:pt idx="25222" formatCode="General">
                  <c:v>50.444000000000003</c:v>
                </c:pt>
                <c:pt idx="25223" formatCode="General">
                  <c:v>50.445999999999998</c:v>
                </c:pt>
                <c:pt idx="25224" formatCode="General">
                  <c:v>50.448</c:v>
                </c:pt>
                <c:pt idx="25225" formatCode="General">
                  <c:v>50.45</c:v>
                </c:pt>
                <c:pt idx="25226" formatCode="General">
                  <c:v>50.451999999999998</c:v>
                </c:pt>
                <c:pt idx="25227" formatCode="General">
                  <c:v>50.454000000000001</c:v>
                </c:pt>
                <c:pt idx="25228" formatCode="General">
                  <c:v>50.456000000000003</c:v>
                </c:pt>
                <c:pt idx="25229" formatCode="General">
                  <c:v>50.457999999999998</c:v>
                </c:pt>
                <c:pt idx="25230" formatCode="General">
                  <c:v>50.46</c:v>
                </c:pt>
                <c:pt idx="25231" formatCode="General">
                  <c:v>50.462000000000003</c:v>
                </c:pt>
                <c:pt idx="25232" formatCode="General">
                  <c:v>50.463999999999999</c:v>
                </c:pt>
                <c:pt idx="25233" formatCode="General">
                  <c:v>50.466000000000001</c:v>
                </c:pt>
                <c:pt idx="25234" formatCode="General">
                  <c:v>50.468000000000004</c:v>
                </c:pt>
                <c:pt idx="25235" formatCode="General">
                  <c:v>50.47</c:v>
                </c:pt>
                <c:pt idx="25236" formatCode="General">
                  <c:v>50.472000000000001</c:v>
                </c:pt>
                <c:pt idx="25237" formatCode="General">
                  <c:v>50.473999999999997</c:v>
                </c:pt>
                <c:pt idx="25238" formatCode="General">
                  <c:v>50.475999999999999</c:v>
                </c:pt>
                <c:pt idx="25239" formatCode="General">
                  <c:v>50.478000000000002</c:v>
                </c:pt>
                <c:pt idx="25240" formatCode="General">
                  <c:v>50.48</c:v>
                </c:pt>
                <c:pt idx="25241" formatCode="General">
                  <c:v>50.481999999999999</c:v>
                </c:pt>
                <c:pt idx="25242" formatCode="General">
                  <c:v>50.484000000000002</c:v>
                </c:pt>
                <c:pt idx="25243" formatCode="General">
                  <c:v>50.485999999999997</c:v>
                </c:pt>
                <c:pt idx="25244" formatCode="General">
                  <c:v>50.488</c:v>
                </c:pt>
                <c:pt idx="25245" formatCode="General">
                  <c:v>50.49</c:v>
                </c:pt>
                <c:pt idx="25246" formatCode="General">
                  <c:v>50.491999999999997</c:v>
                </c:pt>
                <c:pt idx="25247" formatCode="General">
                  <c:v>50.494</c:v>
                </c:pt>
                <c:pt idx="25248" formatCode="General">
                  <c:v>50.496000000000002</c:v>
                </c:pt>
                <c:pt idx="25249" formatCode="General">
                  <c:v>50.497999999999998</c:v>
                </c:pt>
                <c:pt idx="25250" formatCode="General">
                  <c:v>50.5</c:v>
                </c:pt>
                <c:pt idx="25251" formatCode="General">
                  <c:v>50.502000000000002</c:v>
                </c:pt>
                <c:pt idx="25252" formatCode="General">
                  <c:v>50.503999999999998</c:v>
                </c:pt>
                <c:pt idx="25253" formatCode="General">
                  <c:v>50.506</c:v>
                </c:pt>
                <c:pt idx="25254" formatCode="General">
                  <c:v>50.508000000000003</c:v>
                </c:pt>
                <c:pt idx="25255" formatCode="General">
                  <c:v>50.51</c:v>
                </c:pt>
                <c:pt idx="25256" formatCode="General">
                  <c:v>50.512</c:v>
                </c:pt>
                <c:pt idx="25257" formatCode="General">
                  <c:v>50.514000000000003</c:v>
                </c:pt>
                <c:pt idx="25258" formatCode="General">
                  <c:v>50.515999999999998</c:v>
                </c:pt>
                <c:pt idx="25259" formatCode="General">
                  <c:v>50.518000000000001</c:v>
                </c:pt>
                <c:pt idx="25260" formatCode="General">
                  <c:v>50.52</c:v>
                </c:pt>
                <c:pt idx="25261" formatCode="General">
                  <c:v>50.521999999999998</c:v>
                </c:pt>
                <c:pt idx="25262" formatCode="General">
                  <c:v>50.524000000000001</c:v>
                </c:pt>
                <c:pt idx="25263" formatCode="General">
                  <c:v>50.526000000000003</c:v>
                </c:pt>
                <c:pt idx="25264" formatCode="General">
                  <c:v>50.527999999999999</c:v>
                </c:pt>
                <c:pt idx="25265" formatCode="General">
                  <c:v>50.53</c:v>
                </c:pt>
                <c:pt idx="25266" formatCode="General">
                  <c:v>50.531999999999996</c:v>
                </c:pt>
                <c:pt idx="25267" formatCode="General">
                  <c:v>50.533999999999999</c:v>
                </c:pt>
                <c:pt idx="25268" formatCode="General">
                  <c:v>50.536000000000001</c:v>
                </c:pt>
                <c:pt idx="25269" formatCode="General">
                  <c:v>50.537999999999997</c:v>
                </c:pt>
                <c:pt idx="25270" formatCode="General">
                  <c:v>50.54</c:v>
                </c:pt>
                <c:pt idx="25271" formatCode="General">
                  <c:v>50.542000000000002</c:v>
                </c:pt>
                <c:pt idx="25272" formatCode="General">
                  <c:v>50.543999999999997</c:v>
                </c:pt>
                <c:pt idx="25273" formatCode="General">
                  <c:v>50.545999999999999</c:v>
                </c:pt>
                <c:pt idx="25274" formatCode="General">
                  <c:v>50.548000000000002</c:v>
                </c:pt>
                <c:pt idx="25275" formatCode="General">
                  <c:v>50.55</c:v>
                </c:pt>
                <c:pt idx="25276" formatCode="General">
                  <c:v>50.552</c:v>
                </c:pt>
                <c:pt idx="25277" formatCode="General">
                  <c:v>50.554000000000002</c:v>
                </c:pt>
                <c:pt idx="25278" formatCode="General">
                  <c:v>50.555999999999997</c:v>
                </c:pt>
                <c:pt idx="25279" formatCode="General">
                  <c:v>50.558</c:v>
                </c:pt>
                <c:pt idx="25280" formatCode="General">
                  <c:v>50.56</c:v>
                </c:pt>
                <c:pt idx="25281" formatCode="General">
                  <c:v>50.561999999999998</c:v>
                </c:pt>
                <c:pt idx="25282" formatCode="General">
                  <c:v>50.564</c:v>
                </c:pt>
                <c:pt idx="25283" formatCode="General">
                  <c:v>50.566000000000003</c:v>
                </c:pt>
                <c:pt idx="25284" formatCode="General">
                  <c:v>50.567999999999998</c:v>
                </c:pt>
                <c:pt idx="25285" formatCode="General">
                  <c:v>50.57</c:v>
                </c:pt>
                <c:pt idx="25286" formatCode="General">
                  <c:v>50.572000000000003</c:v>
                </c:pt>
                <c:pt idx="25287" formatCode="General">
                  <c:v>50.573999999999998</c:v>
                </c:pt>
                <c:pt idx="25288" formatCode="General">
                  <c:v>50.576000000000001</c:v>
                </c:pt>
                <c:pt idx="25289" formatCode="General">
                  <c:v>50.578000000000003</c:v>
                </c:pt>
                <c:pt idx="25290" formatCode="General">
                  <c:v>50.58</c:v>
                </c:pt>
                <c:pt idx="25291" formatCode="General">
                  <c:v>50.582000000000001</c:v>
                </c:pt>
                <c:pt idx="25292" formatCode="General">
                  <c:v>50.584000000000003</c:v>
                </c:pt>
                <c:pt idx="25293" formatCode="General">
                  <c:v>50.585999999999999</c:v>
                </c:pt>
                <c:pt idx="25294" formatCode="General">
                  <c:v>50.588000000000001</c:v>
                </c:pt>
                <c:pt idx="25295" formatCode="General">
                  <c:v>50.59</c:v>
                </c:pt>
                <c:pt idx="25296" formatCode="General">
                  <c:v>50.591999999999999</c:v>
                </c:pt>
                <c:pt idx="25297" formatCode="General">
                  <c:v>50.594000000000001</c:v>
                </c:pt>
                <c:pt idx="25298" formatCode="General">
                  <c:v>50.595999999999997</c:v>
                </c:pt>
                <c:pt idx="25299" formatCode="General">
                  <c:v>50.597999999999999</c:v>
                </c:pt>
                <c:pt idx="25300" formatCode="General">
                  <c:v>50.6</c:v>
                </c:pt>
                <c:pt idx="25301" formatCode="General">
                  <c:v>50.601999999999997</c:v>
                </c:pt>
                <c:pt idx="25302" formatCode="General">
                  <c:v>50.603999999999999</c:v>
                </c:pt>
                <c:pt idx="25303" formatCode="General">
                  <c:v>50.606000000000002</c:v>
                </c:pt>
                <c:pt idx="25304" formatCode="General">
                  <c:v>50.607999999999997</c:v>
                </c:pt>
                <c:pt idx="25305" formatCode="General">
                  <c:v>50.61</c:v>
                </c:pt>
                <c:pt idx="25306" formatCode="General">
                  <c:v>50.612000000000002</c:v>
                </c:pt>
                <c:pt idx="25307" formatCode="General">
                  <c:v>50.613999999999997</c:v>
                </c:pt>
                <c:pt idx="25308" formatCode="General">
                  <c:v>50.616</c:v>
                </c:pt>
                <c:pt idx="25309" formatCode="General">
                  <c:v>50.618000000000002</c:v>
                </c:pt>
                <c:pt idx="25310" formatCode="General">
                  <c:v>50.62</c:v>
                </c:pt>
                <c:pt idx="25311" formatCode="General">
                  <c:v>50.622</c:v>
                </c:pt>
                <c:pt idx="25312" formatCode="General">
                  <c:v>50.624000000000002</c:v>
                </c:pt>
                <c:pt idx="25313" formatCode="General">
                  <c:v>50.625999999999998</c:v>
                </c:pt>
                <c:pt idx="25314" formatCode="General">
                  <c:v>50.628</c:v>
                </c:pt>
                <c:pt idx="25315" formatCode="General">
                  <c:v>50.63</c:v>
                </c:pt>
                <c:pt idx="25316" formatCode="General">
                  <c:v>50.631999999999998</c:v>
                </c:pt>
                <c:pt idx="25317" formatCode="General">
                  <c:v>50.634</c:v>
                </c:pt>
                <c:pt idx="25318" formatCode="General">
                  <c:v>50.636000000000003</c:v>
                </c:pt>
                <c:pt idx="25319" formatCode="General">
                  <c:v>50.637999999999998</c:v>
                </c:pt>
                <c:pt idx="25320" formatCode="General">
                  <c:v>50.64</c:v>
                </c:pt>
                <c:pt idx="25321" formatCode="General">
                  <c:v>50.642000000000003</c:v>
                </c:pt>
                <c:pt idx="25322" formatCode="General">
                  <c:v>50.643999999999998</c:v>
                </c:pt>
                <c:pt idx="25323" formatCode="General">
                  <c:v>50.646000000000001</c:v>
                </c:pt>
                <c:pt idx="25324" formatCode="General">
                  <c:v>50.648000000000003</c:v>
                </c:pt>
                <c:pt idx="25325" formatCode="General">
                  <c:v>50.65</c:v>
                </c:pt>
                <c:pt idx="25326" formatCode="General">
                  <c:v>50.652000000000001</c:v>
                </c:pt>
                <c:pt idx="25327" formatCode="General">
                  <c:v>50.654000000000003</c:v>
                </c:pt>
                <c:pt idx="25328" formatCode="General">
                  <c:v>50.655999999999999</c:v>
                </c:pt>
                <c:pt idx="25329" formatCode="General">
                  <c:v>50.658000000000001</c:v>
                </c:pt>
                <c:pt idx="25330" formatCode="General">
                  <c:v>50.66</c:v>
                </c:pt>
                <c:pt idx="25331" formatCode="General">
                  <c:v>50.661999999999999</c:v>
                </c:pt>
                <c:pt idx="25332" formatCode="General">
                  <c:v>50.664000000000001</c:v>
                </c:pt>
                <c:pt idx="25333" formatCode="General">
                  <c:v>50.665999999999997</c:v>
                </c:pt>
                <c:pt idx="25334" formatCode="General">
                  <c:v>50.667999999999999</c:v>
                </c:pt>
                <c:pt idx="25335" formatCode="General">
                  <c:v>50.67</c:v>
                </c:pt>
                <c:pt idx="25336" formatCode="General">
                  <c:v>50.671999999999997</c:v>
                </c:pt>
                <c:pt idx="25337" formatCode="General">
                  <c:v>50.673999999999999</c:v>
                </c:pt>
                <c:pt idx="25338" formatCode="General">
                  <c:v>50.676000000000002</c:v>
                </c:pt>
                <c:pt idx="25339" formatCode="General">
                  <c:v>50.677999999999997</c:v>
                </c:pt>
                <c:pt idx="25340" formatCode="General">
                  <c:v>50.68</c:v>
                </c:pt>
                <c:pt idx="25341" formatCode="General">
                  <c:v>50.682000000000002</c:v>
                </c:pt>
                <c:pt idx="25342" formatCode="General">
                  <c:v>50.683999999999997</c:v>
                </c:pt>
                <c:pt idx="25343" formatCode="General">
                  <c:v>50.686</c:v>
                </c:pt>
                <c:pt idx="25344" formatCode="General">
                  <c:v>50.688000000000002</c:v>
                </c:pt>
                <c:pt idx="25345" formatCode="General">
                  <c:v>50.69</c:v>
                </c:pt>
                <c:pt idx="25346" formatCode="General">
                  <c:v>50.692</c:v>
                </c:pt>
                <c:pt idx="25347" formatCode="General">
                  <c:v>50.694000000000003</c:v>
                </c:pt>
                <c:pt idx="25348" formatCode="General">
                  <c:v>50.695999999999998</c:v>
                </c:pt>
                <c:pt idx="25349" formatCode="General">
                  <c:v>50.698</c:v>
                </c:pt>
                <c:pt idx="25350" formatCode="General">
                  <c:v>50.7</c:v>
                </c:pt>
                <c:pt idx="25351" formatCode="General">
                  <c:v>50.701999999999998</c:v>
                </c:pt>
                <c:pt idx="25352" formatCode="General">
                  <c:v>50.704000000000001</c:v>
                </c:pt>
                <c:pt idx="25353" formatCode="General">
                  <c:v>50.706000000000003</c:v>
                </c:pt>
                <c:pt idx="25354" formatCode="General">
                  <c:v>50.707999999999998</c:v>
                </c:pt>
                <c:pt idx="25355" formatCode="General">
                  <c:v>50.71</c:v>
                </c:pt>
                <c:pt idx="25356" formatCode="General">
                  <c:v>50.712000000000003</c:v>
                </c:pt>
                <c:pt idx="25357" formatCode="General">
                  <c:v>50.713999999999999</c:v>
                </c:pt>
                <c:pt idx="25358" formatCode="General">
                  <c:v>50.716000000000001</c:v>
                </c:pt>
                <c:pt idx="25359" formatCode="General">
                  <c:v>50.718000000000004</c:v>
                </c:pt>
                <c:pt idx="25360" formatCode="General">
                  <c:v>50.72</c:v>
                </c:pt>
                <c:pt idx="25361" formatCode="General">
                  <c:v>50.722000000000001</c:v>
                </c:pt>
                <c:pt idx="25362" formatCode="General">
                  <c:v>50.723999999999997</c:v>
                </c:pt>
                <c:pt idx="25363" formatCode="General">
                  <c:v>50.725999999999999</c:v>
                </c:pt>
                <c:pt idx="25364" formatCode="General">
                  <c:v>50.728000000000002</c:v>
                </c:pt>
                <c:pt idx="25365" formatCode="General">
                  <c:v>50.73</c:v>
                </c:pt>
                <c:pt idx="25366" formatCode="General">
                  <c:v>50.731999999999999</c:v>
                </c:pt>
                <c:pt idx="25367" formatCode="General">
                  <c:v>50.734000000000002</c:v>
                </c:pt>
                <c:pt idx="25368" formatCode="General">
                  <c:v>50.735999999999997</c:v>
                </c:pt>
                <c:pt idx="25369" formatCode="General">
                  <c:v>50.738</c:v>
                </c:pt>
                <c:pt idx="25370" formatCode="General">
                  <c:v>50.74</c:v>
                </c:pt>
                <c:pt idx="25371" formatCode="General">
                  <c:v>50.741999999999997</c:v>
                </c:pt>
                <c:pt idx="25372" formatCode="General">
                  <c:v>50.744</c:v>
                </c:pt>
                <c:pt idx="25373" formatCode="General">
                  <c:v>50.746000000000002</c:v>
                </c:pt>
                <c:pt idx="25374" formatCode="General">
                  <c:v>50.747999999999998</c:v>
                </c:pt>
                <c:pt idx="25375" formatCode="General">
                  <c:v>50.75</c:v>
                </c:pt>
                <c:pt idx="25376" formatCode="General">
                  <c:v>50.752000000000002</c:v>
                </c:pt>
                <c:pt idx="25377" formatCode="General">
                  <c:v>50.753999999999998</c:v>
                </c:pt>
                <c:pt idx="25378" formatCode="General">
                  <c:v>50.756</c:v>
                </c:pt>
                <c:pt idx="25379" formatCode="General">
                  <c:v>50.758000000000003</c:v>
                </c:pt>
                <c:pt idx="25380" formatCode="General">
                  <c:v>50.76</c:v>
                </c:pt>
                <c:pt idx="25381" formatCode="General">
                  <c:v>50.762</c:v>
                </c:pt>
                <c:pt idx="25382" formatCode="General">
                  <c:v>50.764000000000003</c:v>
                </c:pt>
                <c:pt idx="25383" formatCode="General">
                  <c:v>50.765999999999998</c:v>
                </c:pt>
                <c:pt idx="25384" formatCode="General">
                  <c:v>50.768000000000001</c:v>
                </c:pt>
                <c:pt idx="25385" formatCode="General">
                  <c:v>50.77</c:v>
                </c:pt>
                <c:pt idx="25386" formatCode="General">
                  <c:v>50.771999999999998</c:v>
                </c:pt>
                <c:pt idx="25387" formatCode="General">
                  <c:v>50.774000000000001</c:v>
                </c:pt>
                <c:pt idx="25388" formatCode="General">
                  <c:v>50.776000000000003</c:v>
                </c:pt>
                <c:pt idx="25389" formatCode="General">
                  <c:v>50.777999999999999</c:v>
                </c:pt>
                <c:pt idx="25390" formatCode="General">
                  <c:v>50.78</c:v>
                </c:pt>
                <c:pt idx="25391" formatCode="General">
                  <c:v>50.781999999999996</c:v>
                </c:pt>
                <c:pt idx="25392" formatCode="General">
                  <c:v>50.783999999999999</c:v>
                </c:pt>
                <c:pt idx="25393" formatCode="General">
                  <c:v>50.786000000000001</c:v>
                </c:pt>
                <c:pt idx="25394" formatCode="General">
                  <c:v>50.787999999999997</c:v>
                </c:pt>
                <c:pt idx="25395" formatCode="General">
                  <c:v>50.79</c:v>
                </c:pt>
                <c:pt idx="25396" formatCode="General">
                  <c:v>50.792000000000002</c:v>
                </c:pt>
                <c:pt idx="25397" formatCode="General">
                  <c:v>50.793999999999997</c:v>
                </c:pt>
                <c:pt idx="25398" formatCode="General">
                  <c:v>50.795999999999999</c:v>
                </c:pt>
                <c:pt idx="25399" formatCode="General">
                  <c:v>50.798000000000002</c:v>
                </c:pt>
                <c:pt idx="25400" formatCode="General">
                  <c:v>50.8</c:v>
                </c:pt>
                <c:pt idx="25401" formatCode="General">
                  <c:v>50.802</c:v>
                </c:pt>
                <c:pt idx="25402" formatCode="General">
                  <c:v>50.804000000000002</c:v>
                </c:pt>
                <c:pt idx="25403" formatCode="General">
                  <c:v>50.805999999999997</c:v>
                </c:pt>
                <c:pt idx="25404" formatCode="General">
                  <c:v>50.808</c:v>
                </c:pt>
                <c:pt idx="25405" formatCode="General">
                  <c:v>50.81</c:v>
                </c:pt>
                <c:pt idx="25406" formatCode="General">
                  <c:v>50.811999999999998</c:v>
                </c:pt>
                <c:pt idx="25407" formatCode="General">
                  <c:v>50.814</c:v>
                </c:pt>
                <c:pt idx="25408" formatCode="General">
                  <c:v>50.816000000000003</c:v>
                </c:pt>
                <c:pt idx="25409" formatCode="General">
                  <c:v>50.817999999999998</c:v>
                </c:pt>
                <c:pt idx="25410" formatCode="General">
                  <c:v>50.82</c:v>
                </c:pt>
                <c:pt idx="25411" formatCode="General">
                  <c:v>50.822000000000003</c:v>
                </c:pt>
                <c:pt idx="25412" formatCode="General">
                  <c:v>50.823999999999998</c:v>
                </c:pt>
                <c:pt idx="25413" formatCode="General">
                  <c:v>50.826000000000001</c:v>
                </c:pt>
                <c:pt idx="25414" formatCode="General">
                  <c:v>50.828000000000003</c:v>
                </c:pt>
                <c:pt idx="25415" formatCode="General">
                  <c:v>50.83</c:v>
                </c:pt>
                <c:pt idx="25416" formatCode="General">
                  <c:v>50.832000000000001</c:v>
                </c:pt>
                <c:pt idx="25417" formatCode="General">
                  <c:v>50.834000000000003</c:v>
                </c:pt>
                <c:pt idx="25418" formatCode="General">
                  <c:v>50.835999999999999</c:v>
                </c:pt>
                <c:pt idx="25419" formatCode="General">
                  <c:v>50.838000000000001</c:v>
                </c:pt>
                <c:pt idx="25420" formatCode="General">
                  <c:v>50.84</c:v>
                </c:pt>
                <c:pt idx="25421" formatCode="General">
                  <c:v>50.841999999999999</c:v>
                </c:pt>
                <c:pt idx="25422" formatCode="General">
                  <c:v>50.844000000000001</c:v>
                </c:pt>
                <c:pt idx="25423" formatCode="General">
                  <c:v>50.845999999999997</c:v>
                </c:pt>
                <c:pt idx="25424" formatCode="General">
                  <c:v>50.847999999999999</c:v>
                </c:pt>
                <c:pt idx="25425" formatCode="General">
                  <c:v>50.85</c:v>
                </c:pt>
                <c:pt idx="25426" formatCode="General">
                  <c:v>50.851999999999997</c:v>
                </c:pt>
                <c:pt idx="25427" formatCode="General">
                  <c:v>50.853999999999999</c:v>
                </c:pt>
                <c:pt idx="25428" formatCode="General">
                  <c:v>50.856000000000002</c:v>
                </c:pt>
                <c:pt idx="25429" formatCode="General">
                  <c:v>50.857999999999997</c:v>
                </c:pt>
                <c:pt idx="25430" formatCode="General">
                  <c:v>50.86</c:v>
                </c:pt>
                <c:pt idx="25431" formatCode="General">
                  <c:v>50.862000000000002</c:v>
                </c:pt>
                <c:pt idx="25432" formatCode="General">
                  <c:v>50.863999999999997</c:v>
                </c:pt>
                <c:pt idx="25433" formatCode="General">
                  <c:v>50.866</c:v>
                </c:pt>
                <c:pt idx="25434" formatCode="General">
                  <c:v>50.868000000000002</c:v>
                </c:pt>
                <c:pt idx="25435" formatCode="General">
                  <c:v>50.87</c:v>
                </c:pt>
                <c:pt idx="25436" formatCode="General">
                  <c:v>50.872</c:v>
                </c:pt>
                <c:pt idx="25437" formatCode="General">
                  <c:v>50.874000000000002</c:v>
                </c:pt>
                <c:pt idx="25438" formatCode="General">
                  <c:v>50.875999999999998</c:v>
                </c:pt>
                <c:pt idx="25439" formatCode="General">
                  <c:v>50.878</c:v>
                </c:pt>
                <c:pt idx="25440" formatCode="General">
                  <c:v>50.88</c:v>
                </c:pt>
                <c:pt idx="25441" formatCode="General">
                  <c:v>50.881999999999998</c:v>
                </c:pt>
                <c:pt idx="25442" formatCode="General">
                  <c:v>50.884</c:v>
                </c:pt>
                <c:pt idx="25443" formatCode="General">
                  <c:v>50.886000000000003</c:v>
                </c:pt>
                <c:pt idx="25444" formatCode="General">
                  <c:v>50.887999999999998</c:v>
                </c:pt>
                <c:pt idx="25445" formatCode="General">
                  <c:v>50.89</c:v>
                </c:pt>
                <c:pt idx="25446" formatCode="General">
                  <c:v>50.892000000000003</c:v>
                </c:pt>
                <c:pt idx="25447" formatCode="General">
                  <c:v>50.893999999999998</c:v>
                </c:pt>
                <c:pt idx="25448" formatCode="General">
                  <c:v>50.896000000000001</c:v>
                </c:pt>
                <c:pt idx="25449" formatCode="General">
                  <c:v>50.898000000000003</c:v>
                </c:pt>
                <c:pt idx="25450" formatCode="General">
                  <c:v>50.9</c:v>
                </c:pt>
                <c:pt idx="25451" formatCode="General">
                  <c:v>50.902000000000001</c:v>
                </c:pt>
                <c:pt idx="25452" formatCode="General">
                  <c:v>50.904000000000003</c:v>
                </c:pt>
                <c:pt idx="25453" formatCode="General">
                  <c:v>50.905999999999999</c:v>
                </c:pt>
                <c:pt idx="25454" formatCode="General">
                  <c:v>50.908000000000001</c:v>
                </c:pt>
                <c:pt idx="25455" formatCode="General">
                  <c:v>50.91</c:v>
                </c:pt>
                <c:pt idx="25456" formatCode="General">
                  <c:v>50.911999999999999</c:v>
                </c:pt>
                <c:pt idx="25457" formatCode="General">
                  <c:v>50.914000000000001</c:v>
                </c:pt>
                <c:pt idx="25458" formatCode="General">
                  <c:v>50.915999999999997</c:v>
                </c:pt>
                <c:pt idx="25459" formatCode="General">
                  <c:v>50.917999999999999</c:v>
                </c:pt>
                <c:pt idx="25460" formatCode="General">
                  <c:v>50.92</c:v>
                </c:pt>
                <c:pt idx="25461" formatCode="General">
                  <c:v>50.921999999999997</c:v>
                </c:pt>
                <c:pt idx="25462" formatCode="General">
                  <c:v>50.923999999999999</c:v>
                </c:pt>
                <c:pt idx="25463" formatCode="General">
                  <c:v>50.926000000000002</c:v>
                </c:pt>
                <c:pt idx="25464" formatCode="General">
                  <c:v>50.927999999999997</c:v>
                </c:pt>
                <c:pt idx="25465" formatCode="General">
                  <c:v>50.93</c:v>
                </c:pt>
                <c:pt idx="25466" formatCode="General">
                  <c:v>50.932000000000002</c:v>
                </c:pt>
                <c:pt idx="25467" formatCode="General">
                  <c:v>50.933999999999997</c:v>
                </c:pt>
                <c:pt idx="25468" formatCode="General">
                  <c:v>50.936</c:v>
                </c:pt>
                <c:pt idx="25469" formatCode="General">
                  <c:v>50.938000000000002</c:v>
                </c:pt>
                <c:pt idx="25470" formatCode="General">
                  <c:v>50.94</c:v>
                </c:pt>
                <c:pt idx="25471" formatCode="General">
                  <c:v>50.942</c:v>
                </c:pt>
                <c:pt idx="25472" formatCode="General">
                  <c:v>50.944000000000003</c:v>
                </c:pt>
                <c:pt idx="25473" formatCode="General">
                  <c:v>50.945999999999998</c:v>
                </c:pt>
                <c:pt idx="25474" formatCode="General">
                  <c:v>50.948</c:v>
                </c:pt>
                <c:pt idx="25475" formatCode="General">
                  <c:v>50.95</c:v>
                </c:pt>
                <c:pt idx="25476" formatCode="General">
                  <c:v>50.951999999999998</c:v>
                </c:pt>
                <c:pt idx="25477" formatCode="General">
                  <c:v>50.954000000000001</c:v>
                </c:pt>
                <c:pt idx="25478" formatCode="General">
                  <c:v>50.956000000000003</c:v>
                </c:pt>
                <c:pt idx="25479" formatCode="General">
                  <c:v>50.957999999999998</c:v>
                </c:pt>
                <c:pt idx="25480" formatCode="General">
                  <c:v>50.96</c:v>
                </c:pt>
                <c:pt idx="25481" formatCode="General">
                  <c:v>50.962000000000003</c:v>
                </c:pt>
                <c:pt idx="25482" formatCode="General">
                  <c:v>50.963999999999999</c:v>
                </c:pt>
                <c:pt idx="25483" formatCode="General">
                  <c:v>50.966000000000001</c:v>
                </c:pt>
                <c:pt idx="25484" formatCode="General">
                  <c:v>50.968000000000004</c:v>
                </c:pt>
                <c:pt idx="25485" formatCode="General">
                  <c:v>50.97</c:v>
                </c:pt>
                <c:pt idx="25486" formatCode="General">
                  <c:v>50.972000000000001</c:v>
                </c:pt>
                <c:pt idx="25487" formatCode="General">
                  <c:v>50.973999999999997</c:v>
                </c:pt>
                <c:pt idx="25488" formatCode="General">
                  <c:v>50.975999999999999</c:v>
                </c:pt>
                <c:pt idx="25489" formatCode="General">
                  <c:v>50.978000000000002</c:v>
                </c:pt>
                <c:pt idx="25490" formatCode="General">
                  <c:v>50.98</c:v>
                </c:pt>
                <c:pt idx="25491" formatCode="General">
                  <c:v>50.981999999999999</c:v>
                </c:pt>
                <c:pt idx="25492" formatCode="General">
                  <c:v>50.984000000000002</c:v>
                </c:pt>
                <c:pt idx="25493" formatCode="General">
                  <c:v>50.985999999999997</c:v>
                </c:pt>
                <c:pt idx="25494" formatCode="General">
                  <c:v>50.988</c:v>
                </c:pt>
                <c:pt idx="25495" formatCode="General">
                  <c:v>50.99</c:v>
                </c:pt>
                <c:pt idx="25496" formatCode="General">
                  <c:v>50.991999999999997</c:v>
                </c:pt>
                <c:pt idx="25497" formatCode="General">
                  <c:v>50.994</c:v>
                </c:pt>
                <c:pt idx="25498" formatCode="General">
                  <c:v>50.996000000000002</c:v>
                </c:pt>
                <c:pt idx="25499" formatCode="General">
                  <c:v>50.997999999999998</c:v>
                </c:pt>
                <c:pt idx="25500" formatCode="General">
                  <c:v>51</c:v>
                </c:pt>
                <c:pt idx="25501" formatCode="General">
                  <c:v>51.002000000000002</c:v>
                </c:pt>
                <c:pt idx="25502" formatCode="General">
                  <c:v>51.003999999999998</c:v>
                </c:pt>
                <c:pt idx="25503" formatCode="General">
                  <c:v>51.006</c:v>
                </c:pt>
                <c:pt idx="25504" formatCode="General">
                  <c:v>51.008000000000003</c:v>
                </c:pt>
                <c:pt idx="25505" formatCode="General">
                  <c:v>51.01</c:v>
                </c:pt>
                <c:pt idx="25506" formatCode="General">
                  <c:v>51.012</c:v>
                </c:pt>
                <c:pt idx="25507" formatCode="General">
                  <c:v>51.014000000000003</c:v>
                </c:pt>
                <c:pt idx="25508" formatCode="General">
                  <c:v>51.015999999999998</c:v>
                </c:pt>
                <c:pt idx="25509" formatCode="General">
                  <c:v>51.018000000000001</c:v>
                </c:pt>
                <c:pt idx="25510" formatCode="General">
                  <c:v>51.02</c:v>
                </c:pt>
                <c:pt idx="25511" formatCode="General">
                  <c:v>51.021999999999998</c:v>
                </c:pt>
                <c:pt idx="25512" formatCode="General">
                  <c:v>51.024000000000001</c:v>
                </c:pt>
                <c:pt idx="25513" formatCode="General">
                  <c:v>51.026000000000003</c:v>
                </c:pt>
                <c:pt idx="25514" formatCode="General">
                  <c:v>51.027999999999999</c:v>
                </c:pt>
                <c:pt idx="25515" formatCode="General">
                  <c:v>51.03</c:v>
                </c:pt>
                <c:pt idx="25516" formatCode="General">
                  <c:v>51.031999999999996</c:v>
                </c:pt>
                <c:pt idx="25517" formatCode="General">
                  <c:v>51.033999999999999</c:v>
                </c:pt>
                <c:pt idx="25518" formatCode="General">
                  <c:v>51.036000000000001</c:v>
                </c:pt>
                <c:pt idx="25519" formatCode="General">
                  <c:v>51.037999999999997</c:v>
                </c:pt>
                <c:pt idx="25520" formatCode="General">
                  <c:v>51.04</c:v>
                </c:pt>
                <c:pt idx="25521" formatCode="General">
                  <c:v>51.042000000000002</c:v>
                </c:pt>
                <c:pt idx="25522" formatCode="General">
                  <c:v>51.043999999999997</c:v>
                </c:pt>
                <c:pt idx="25523" formatCode="General">
                  <c:v>51.045999999999999</c:v>
                </c:pt>
                <c:pt idx="25524" formatCode="General">
                  <c:v>51.048000000000002</c:v>
                </c:pt>
                <c:pt idx="25525" formatCode="General">
                  <c:v>51.05</c:v>
                </c:pt>
                <c:pt idx="25526" formatCode="General">
                  <c:v>51.052</c:v>
                </c:pt>
                <c:pt idx="25527" formatCode="General">
                  <c:v>51.054000000000002</c:v>
                </c:pt>
                <c:pt idx="25528" formatCode="General">
                  <c:v>51.055999999999997</c:v>
                </c:pt>
                <c:pt idx="25529" formatCode="General">
                  <c:v>51.058</c:v>
                </c:pt>
                <c:pt idx="25530" formatCode="General">
                  <c:v>51.06</c:v>
                </c:pt>
                <c:pt idx="25531" formatCode="General">
                  <c:v>51.061999999999998</c:v>
                </c:pt>
                <c:pt idx="25532" formatCode="General">
                  <c:v>51.064</c:v>
                </c:pt>
                <c:pt idx="25533" formatCode="General">
                  <c:v>51.066000000000003</c:v>
                </c:pt>
                <c:pt idx="25534" formatCode="General">
                  <c:v>51.067999999999998</c:v>
                </c:pt>
                <c:pt idx="25535" formatCode="General">
                  <c:v>51.07</c:v>
                </c:pt>
                <c:pt idx="25536" formatCode="General">
                  <c:v>51.072000000000003</c:v>
                </c:pt>
                <c:pt idx="25537" formatCode="General">
                  <c:v>51.073999999999998</c:v>
                </c:pt>
                <c:pt idx="25538" formatCode="General">
                  <c:v>51.076000000000001</c:v>
                </c:pt>
                <c:pt idx="25539" formatCode="General">
                  <c:v>51.078000000000003</c:v>
                </c:pt>
                <c:pt idx="25540" formatCode="General">
                  <c:v>51.08</c:v>
                </c:pt>
                <c:pt idx="25541" formatCode="General">
                  <c:v>51.082000000000001</c:v>
                </c:pt>
                <c:pt idx="25542" formatCode="General">
                  <c:v>51.084000000000003</c:v>
                </c:pt>
                <c:pt idx="25543" formatCode="General">
                  <c:v>51.085999999999999</c:v>
                </c:pt>
                <c:pt idx="25544" formatCode="General">
                  <c:v>51.088000000000001</c:v>
                </c:pt>
                <c:pt idx="25545" formatCode="General">
                  <c:v>51.09</c:v>
                </c:pt>
                <c:pt idx="25546" formatCode="General">
                  <c:v>51.091999999999999</c:v>
                </c:pt>
                <c:pt idx="25547" formatCode="General">
                  <c:v>51.094000000000001</c:v>
                </c:pt>
                <c:pt idx="25548" formatCode="General">
                  <c:v>51.095999999999997</c:v>
                </c:pt>
                <c:pt idx="25549" formatCode="General">
                  <c:v>51.097999999999999</c:v>
                </c:pt>
                <c:pt idx="25550" formatCode="General">
                  <c:v>51.1</c:v>
                </c:pt>
                <c:pt idx="25551" formatCode="General">
                  <c:v>51.101999999999997</c:v>
                </c:pt>
                <c:pt idx="25552" formatCode="General">
                  <c:v>51.103999999999999</c:v>
                </c:pt>
                <c:pt idx="25553" formatCode="General">
                  <c:v>51.106000000000002</c:v>
                </c:pt>
                <c:pt idx="25554" formatCode="General">
                  <c:v>51.107999999999997</c:v>
                </c:pt>
                <c:pt idx="25555" formatCode="General">
                  <c:v>51.11</c:v>
                </c:pt>
                <c:pt idx="25556" formatCode="General">
                  <c:v>51.112000000000002</c:v>
                </c:pt>
                <c:pt idx="25557" formatCode="General">
                  <c:v>51.113999999999997</c:v>
                </c:pt>
                <c:pt idx="25558" formatCode="General">
                  <c:v>51.116</c:v>
                </c:pt>
                <c:pt idx="25559" formatCode="General">
                  <c:v>51.118000000000002</c:v>
                </c:pt>
                <c:pt idx="25560" formatCode="General">
                  <c:v>51.12</c:v>
                </c:pt>
                <c:pt idx="25561" formatCode="General">
                  <c:v>51.122</c:v>
                </c:pt>
                <c:pt idx="25562" formatCode="General">
                  <c:v>51.124000000000002</c:v>
                </c:pt>
                <c:pt idx="25563" formatCode="General">
                  <c:v>51.125999999999998</c:v>
                </c:pt>
                <c:pt idx="25564" formatCode="General">
                  <c:v>51.128</c:v>
                </c:pt>
                <c:pt idx="25565" formatCode="General">
                  <c:v>51.13</c:v>
                </c:pt>
                <c:pt idx="25566" formatCode="General">
                  <c:v>51.131999999999998</c:v>
                </c:pt>
                <c:pt idx="25567" formatCode="General">
                  <c:v>51.134</c:v>
                </c:pt>
                <c:pt idx="25568" formatCode="General">
                  <c:v>51.136000000000003</c:v>
                </c:pt>
                <c:pt idx="25569" formatCode="General">
                  <c:v>51.137999999999998</c:v>
                </c:pt>
                <c:pt idx="25570" formatCode="General">
                  <c:v>51.14</c:v>
                </c:pt>
                <c:pt idx="25571" formatCode="General">
                  <c:v>51.142000000000003</c:v>
                </c:pt>
                <c:pt idx="25572" formatCode="General">
                  <c:v>51.143999999999998</c:v>
                </c:pt>
                <c:pt idx="25573" formatCode="General">
                  <c:v>51.146000000000001</c:v>
                </c:pt>
                <c:pt idx="25574" formatCode="General">
                  <c:v>51.148000000000003</c:v>
                </c:pt>
                <c:pt idx="25575" formatCode="General">
                  <c:v>51.15</c:v>
                </c:pt>
                <c:pt idx="25576" formatCode="General">
                  <c:v>51.152000000000001</c:v>
                </c:pt>
                <c:pt idx="25577" formatCode="General">
                  <c:v>51.154000000000003</c:v>
                </c:pt>
                <c:pt idx="25578" formatCode="General">
                  <c:v>51.155999999999999</c:v>
                </c:pt>
                <c:pt idx="25579" formatCode="General">
                  <c:v>51.158000000000001</c:v>
                </c:pt>
                <c:pt idx="25580" formatCode="General">
                  <c:v>51.16</c:v>
                </c:pt>
                <c:pt idx="25581" formatCode="General">
                  <c:v>51.161999999999999</c:v>
                </c:pt>
                <c:pt idx="25582" formatCode="General">
                  <c:v>51.164000000000001</c:v>
                </c:pt>
                <c:pt idx="25583" formatCode="General">
                  <c:v>51.165999999999997</c:v>
                </c:pt>
                <c:pt idx="25584" formatCode="General">
                  <c:v>51.167999999999999</c:v>
                </c:pt>
                <c:pt idx="25585" formatCode="General">
                  <c:v>51.17</c:v>
                </c:pt>
                <c:pt idx="25586" formatCode="General">
                  <c:v>51.171999999999997</c:v>
                </c:pt>
                <c:pt idx="25587" formatCode="General">
                  <c:v>51.173999999999999</c:v>
                </c:pt>
                <c:pt idx="25588" formatCode="General">
                  <c:v>51.176000000000002</c:v>
                </c:pt>
                <c:pt idx="25589" formatCode="General">
                  <c:v>51.177999999999997</c:v>
                </c:pt>
                <c:pt idx="25590" formatCode="General">
                  <c:v>51.18</c:v>
                </c:pt>
                <c:pt idx="25591" formatCode="General">
                  <c:v>51.182000000000002</c:v>
                </c:pt>
                <c:pt idx="25592" formatCode="General">
                  <c:v>51.183999999999997</c:v>
                </c:pt>
                <c:pt idx="25593" formatCode="General">
                  <c:v>51.186</c:v>
                </c:pt>
                <c:pt idx="25594" formatCode="General">
                  <c:v>51.188000000000002</c:v>
                </c:pt>
                <c:pt idx="25595" formatCode="General">
                  <c:v>51.19</c:v>
                </c:pt>
                <c:pt idx="25596" formatCode="General">
                  <c:v>51.192</c:v>
                </c:pt>
                <c:pt idx="25597" formatCode="General">
                  <c:v>51.194000000000003</c:v>
                </c:pt>
                <c:pt idx="25598" formatCode="General">
                  <c:v>51.195999999999998</c:v>
                </c:pt>
                <c:pt idx="25599" formatCode="General">
                  <c:v>51.198</c:v>
                </c:pt>
                <c:pt idx="25600" formatCode="General">
                  <c:v>51.2</c:v>
                </c:pt>
                <c:pt idx="25601" formatCode="General">
                  <c:v>51.201999999999998</c:v>
                </c:pt>
                <c:pt idx="25602" formatCode="General">
                  <c:v>51.204000000000001</c:v>
                </c:pt>
                <c:pt idx="25603" formatCode="General">
                  <c:v>51.206000000000003</c:v>
                </c:pt>
                <c:pt idx="25604" formatCode="General">
                  <c:v>51.207999999999998</c:v>
                </c:pt>
                <c:pt idx="25605" formatCode="General">
                  <c:v>51.21</c:v>
                </c:pt>
                <c:pt idx="25606" formatCode="General">
                  <c:v>51.212000000000003</c:v>
                </c:pt>
                <c:pt idx="25607" formatCode="General">
                  <c:v>51.213999999999999</c:v>
                </c:pt>
                <c:pt idx="25608" formatCode="General">
                  <c:v>51.216000000000001</c:v>
                </c:pt>
                <c:pt idx="25609" formatCode="General">
                  <c:v>51.218000000000004</c:v>
                </c:pt>
                <c:pt idx="25610" formatCode="General">
                  <c:v>51.22</c:v>
                </c:pt>
                <c:pt idx="25611" formatCode="General">
                  <c:v>51.222000000000001</c:v>
                </c:pt>
                <c:pt idx="25612" formatCode="General">
                  <c:v>51.223999999999997</c:v>
                </c:pt>
                <c:pt idx="25613" formatCode="General">
                  <c:v>51.225999999999999</c:v>
                </c:pt>
                <c:pt idx="25614" formatCode="General">
                  <c:v>51.228000000000002</c:v>
                </c:pt>
                <c:pt idx="25615" formatCode="General">
                  <c:v>51.23</c:v>
                </c:pt>
                <c:pt idx="25616" formatCode="General">
                  <c:v>51.231999999999999</c:v>
                </c:pt>
                <c:pt idx="25617" formatCode="General">
                  <c:v>51.234000000000002</c:v>
                </c:pt>
                <c:pt idx="25618" formatCode="General">
                  <c:v>51.235999999999997</c:v>
                </c:pt>
                <c:pt idx="25619" formatCode="General">
                  <c:v>51.238</c:v>
                </c:pt>
                <c:pt idx="25620" formatCode="General">
                  <c:v>51.24</c:v>
                </c:pt>
                <c:pt idx="25621" formatCode="General">
                  <c:v>51.241999999999997</c:v>
                </c:pt>
                <c:pt idx="25622" formatCode="General">
                  <c:v>51.244</c:v>
                </c:pt>
                <c:pt idx="25623" formatCode="General">
                  <c:v>51.246000000000002</c:v>
                </c:pt>
                <c:pt idx="25624" formatCode="General">
                  <c:v>51.247999999999998</c:v>
                </c:pt>
                <c:pt idx="25625" formatCode="General">
                  <c:v>51.25</c:v>
                </c:pt>
                <c:pt idx="25626" formatCode="General">
                  <c:v>51.252000000000002</c:v>
                </c:pt>
                <c:pt idx="25627" formatCode="General">
                  <c:v>51.253999999999998</c:v>
                </c:pt>
                <c:pt idx="25628" formatCode="General">
                  <c:v>51.256</c:v>
                </c:pt>
                <c:pt idx="25629" formatCode="General">
                  <c:v>51.258000000000003</c:v>
                </c:pt>
                <c:pt idx="25630" formatCode="General">
                  <c:v>51.26</c:v>
                </c:pt>
                <c:pt idx="25631" formatCode="General">
                  <c:v>51.262</c:v>
                </c:pt>
                <c:pt idx="25632" formatCode="General">
                  <c:v>51.264000000000003</c:v>
                </c:pt>
                <c:pt idx="25633" formatCode="General">
                  <c:v>51.265999999999998</c:v>
                </c:pt>
                <c:pt idx="25634" formatCode="General">
                  <c:v>51.268000000000001</c:v>
                </c:pt>
                <c:pt idx="25635" formatCode="General">
                  <c:v>51.27</c:v>
                </c:pt>
                <c:pt idx="25636" formatCode="General">
                  <c:v>51.271999999999998</c:v>
                </c:pt>
                <c:pt idx="25637" formatCode="General">
                  <c:v>51.274000000000001</c:v>
                </c:pt>
                <c:pt idx="25638" formatCode="General">
                  <c:v>51.276000000000003</c:v>
                </c:pt>
                <c:pt idx="25639" formatCode="General">
                  <c:v>51.277999999999999</c:v>
                </c:pt>
                <c:pt idx="25640" formatCode="General">
                  <c:v>51.28</c:v>
                </c:pt>
                <c:pt idx="25641" formatCode="General">
                  <c:v>51.281999999999996</c:v>
                </c:pt>
                <c:pt idx="25642" formatCode="General">
                  <c:v>51.283999999999999</c:v>
                </c:pt>
                <c:pt idx="25643" formatCode="General">
                  <c:v>51.286000000000001</c:v>
                </c:pt>
                <c:pt idx="25644" formatCode="General">
                  <c:v>51.287999999999997</c:v>
                </c:pt>
                <c:pt idx="25645" formatCode="General">
                  <c:v>51.29</c:v>
                </c:pt>
                <c:pt idx="25646" formatCode="General">
                  <c:v>51.292000000000002</c:v>
                </c:pt>
                <c:pt idx="25647" formatCode="General">
                  <c:v>51.293999999999997</c:v>
                </c:pt>
                <c:pt idx="25648" formatCode="General">
                  <c:v>51.295999999999999</c:v>
                </c:pt>
                <c:pt idx="25649" formatCode="General">
                  <c:v>51.298000000000002</c:v>
                </c:pt>
                <c:pt idx="25650" formatCode="General">
                  <c:v>51.3</c:v>
                </c:pt>
                <c:pt idx="25651" formatCode="General">
                  <c:v>51.302</c:v>
                </c:pt>
                <c:pt idx="25652" formatCode="General">
                  <c:v>51.304000000000002</c:v>
                </c:pt>
                <c:pt idx="25653" formatCode="General">
                  <c:v>51.305999999999997</c:v>
                </c:pt>
                <c:pt idx="25654" formatCode="General">
                  <c:v>51.308</c:v>
                </c:pt>
                <c:pt idx="25655" formatCode="General">
                  <c:v>51.31</c:v>
                </c:pt>
                <c:pt idx="25656" formatCode="General">
                  <c:v>51.311999999999998</c:v>
                </c:pt>
                <c:pt idx="25657" formatCode="General">
                  <c:v>51.314</c:v>
                </c:pt>
                <c:pt idx="25658" formatCode="General">
                  <c:v>51.316000000000003</c:v>
                </c:pt>
                <c:pt idx="25659" formatCode="General">
                  <c:v>51.317999999999998</c:v>
                </c:pt>
                <c:pt idx="25660" formatCode="General">
                  <c:v>51.32</c:v>
                </c:pt>
                <c:pt idx="25661" formatCode="General">
                  <c:v>51.322000000000003</c:v>
                </c:pt>
                <c:pt idx="25662" formatCode="General">
                  <c:v>51.323999999999998</c:v>
                </c:pt>
                <c:pt idx="25663" formatCode="General">
                  <c:v>51.326000000000001</c:v>
                </c:pt>
                <c:pt idx="25664" formatCode="General">
                  <c:v>51.328000000000003</c:v>
                </c:pt>
                <c:pt idx="25665" formatCode="General">
                  <c:v>51.33</c:v>
                </c:pt>
                <c:pt idx="25666" formatCode="General">
                  <c:v>51.332000000000001</c:v>
                </c:pt>
                <c:pt idx="25667" formatCode="General">
                  <c:v>51.334000000000003</c:v>
                </c:pt>
                <c:pt idx="25668" formatCode="General">
                  <c:v>51.335999999999999</c:v>
                </c:pt>
                <c:pt idx="25669" formatCode="General">
                  <c:v>51.338000000000001</c:v>
                </c:pt>
                <c:pt idx="25670" formatCode="General">
                  <c:v>51.34</c:v>
                </c:pt>
                <c:pt idx="25671" formatCode="General">
                  <c:v>51.341999999999999</c:v>
                </c:pt>
                <c:pt idx="25672" formatCode="General">
                  <c:v>51.344000000000001</c:v>
                </c:pt>
                <c:pt idx="25673" formatCode="General">
                  <c:v>51.345999999999997</c:v>
                </c:pt>
                <c:pt idx="25674" formatCode="General">
                  <c:v>51.347999999999999</c:v>
                </c:pt>
                <c:pt idx="25675" formatCode="General">
                  <c:v>51.35</c:v>
                </c:pt>
                <c:pt idx="25676" formatCode="General">
                  <c:v>51.351999999999997</c:v>
                </c:pt>
                <c:pt idx="25677" formatCode="General">
                  <c:v>51.353999999999999</c:v>
                </c:pt>
                <c:pt idx="25678" formatCode="General">
                  <c:v>51.356000000000002</c:v>
                </c:pt>
                <c:pt idx="25679" formatCode="General">
                  <c:v>51.357999999999997</c:v>
                </c:pt>
                <c:pt idx="25680" formatCode="General">
                  <c:v>51.36</c:v>
                </c:pt>
                <c:pt idx="25681" formatCode="General">
                  <c:v>51.362000000000002</c:v>
                </c:pt>
                <c:pt idx="25682" formatCode="General">
                  <c:v>51.363999999999997</c:v>
                </c:pt>
                <c:pt idx="25683" formatCode="General">
                  <c:v>51.366</c:v>
                </c:pt>
                <c:pt idx="25684" formatCode="General">
                  <c:v>51.368000000000002</c:v>
                </c:pt>
                <c:pt idx="25685" formatCode="General">
                  <c:v>51.37</c:v>
                </c:pt>
                <c:pt idx="25686" formatCode="General">
                  <c:v>51.372</c:v>
                </c:pt>
                <c:pt idx="25687" formatCode="General">
                  <c:v>51.374000000000002</c:v>
                </c:pt>
                <c:pt idx="25688" formatCode="General">
                  <c:v>51.375999999999998</c:v>
                </c:pt>
                <c:pt idx="25689" formatCode="General">
                  <c:v>51.378</c:v>
                </c:pt>
                <c:pt idx="25690" formatCode="General">
                  <c:v>51.38</c:v>
                </c:pt>
                <c:pt idx="25691" formatCode="General">
                  <c:v>51.381999999999998</c:v>
                </c:pt>
                <c:pt idx="25692" formatCode="General">
                  <c:v>51.384</c:v>
                </c:pt>
                <c:pt idx="25693" formatCode="General">
                  <c:v>51.386000000000003</c:v>
                </c:pt>
                <c:pt idx="25694" formatCode="General">
                  <c:v>51.387999999999998</c:v>
                </c:pt>
                <c:pt idx="25695" formatCode="General">
                  <c:v>51.39</c:v>
                </c:pt>
                <c:pt idx="25696" formatCode="General">
                  <c:v>51.392000000000003</c:v>
                </c:pt>
                <c:pt idx="25697" formatCode="General">
                  <c:v>51.393999999999998</c:v>
                </c:pt>
                <c:pt idx="25698" formatCode="General">
                  <c:v>51.396000000000001</c:v>
                </c:pt>
                <c:pt idx="25699" formatCode="General">
                  <c:v>51.398000000000003</c:v>
                </c:pt>
                <c:pt idx="25700" formatCode="General">
                  <c:v>51.4</c:v>
                </c:pt>
                <c:pt idx="25701" formatCode="General">
                  <c:v>51.402000000000001</c:v>
                </c:pt>
                <c:pt idx="25702" formatCode="General">
                  <c:v>51.404000000000003</c:v>
                </c:pt>
                <c:pt idx="25703" formatCode="General">
                  <c:v>51.405999999999999</c:v>
                </c:pt>
                <c:pt idx="25704" formatCode="General">
                  <c:v>51.408000000000001</c:v>
                </c:pt>
                <c:pt idx="25705" formatCode="General">
                  <c:v>51.41</c:v>
                </c:pt>
                <c:pt idx="25706" formatCode="General">
                  <c:v>51.411999999999999</c:v>
                </c:pt>
                <c:pt idx="25707" formatCode="General">
                  <c:v>51.414000000000001</c:v>
                </c:pt>
                <c:pt idx="25708" formatCode="General">
                  <c:v>51.415999999999997</c:v>
                </c:pt>
                <c:pt idx="25709" formatCode="General">
                  <c:v>51.417999999999999</c:v>
                </c:pt>
                <c:pt idx="25710" formatCode="General">
                  <c:v>51.42</c:v>
                </c:pt>
                <c:pt idx="25711" formatCode="General">
                  <c:v>51.421999999999997</c:v>
                </c:pt>
                <c:pt idx="25712" formatCode="General">
                  <c:v>51.423999999999999</c:v>
                </c:pt>
                <c:pt idx="25713" formatCode="General">
                  <c:v>51.426000000000002</c:v>
                </c:pt>
                <c:pt idx="25714" formatCode="General">
                  <c:v>51.427999999999997</c:v>
                </c:pt>
                <c:pt idx="25715" formatCode="General">
                  <c:v>51.43</c:v>
                </c:pt>
                <c:pt idx="25716" formatCode="General">
                  <c:v>51.432000000000002</c:v>
                </c:pt>
                <c:pt idx="25717" formatCode="General">
                  <c:v>51.433999999999997</c:v>
                </c:pt>
                <c:pt idx="25718" formatCode="General">
                  <c:v>51.436</c:v>
                </c:pt>
                <c:pt idx="25719" formatCode="General">
                  <c:v>51.438000000000002</c:v>
                </c:pt>
                <c:pt idx="25720" formatCode="General">
                  <c:v>51.44</c:v>
                </c:pt>
                <c:pt idx="25721" formatCode="General">
                  <c:v>51.442</c:v>
                </c:pt>
                <c:pt idx="25722" formatCode="General">
                  <c:v>51.444000000000003</c:v>
                </c:pt>
                <c:pt idx="25723" formatCode="General">
                  <c:v>51.445999999999998</c:v>
                </c:pt>
                <c:pt idx="25724" formatCode="General">
                  <c:v>51.448</c:v>
                </c:pt>
                <c:pt idx="25725" formatCode="General">
                  <c:v>51.45</c:v>
                </c:pt>
                <c:pt idx="25726" formatCode="General">
                  <c:v>51.451999999999998</c:v>
                </c:pt>
                <c:pt idx="25727" formatCode="General">
                  <c:v>51.454000000000001</c:v>
                </c:pt>
                <c:pt idx="25728" formatCode="General">
                  <c:v>51.456000000000003</c:v>
                </c:pt>
                <c:pt idx="25729" formatCode="General">
                  <c:v>51.457999999999998</c:v>
                </c:pt>
                <c:pt idx="25730" formatCode="General">
                  <c:v>51.46</c:v>
                </c:pt>
                <c:pt idx="25731" formatCode="General">
                  <c:v>51.462000000000003</c:v>
                </c:pt>
                <c:pt idx="25732" formatCode="General">
                  <c:v>51.463999999999999</c:v>
                </c:pt>
                <c:pt idx="25733" formatCode="General">
                  <c:v>51.466000000000001</c:v>
                </c:pt>
                <c:pt idx="25734" formatCode="General">
                  <c:v>51.468000000000004</c:v>
                </c:pt>
                <c:pt idx="25735" formatCode="General">
                  <c:v>51.47</c:v>
                </c:pt>
                <c:pt idx="25736" formatCode="General">
                  <c:v>51.472000000000001</c:v>
                </c:pt>
                <c:pt idx="25737" formatCode="General">
                  <c:v>51.473999999999997</c:v>
                </c:pt>
                <c:pt idx="25738" formatCode="General">
                  <c:v>51.475999999999999</c:v>
                </c:pt>
                <c:pt idx="25739" formatCode="General">
                  <c:v>51.478000000000002</c:v>
                </c:pt>
                <c:pt idx="25740" formatCode="General">
                  <c:v>51.48</c:v>
                </c:pt>
                <c:pt idx="25741" formatCode="General">
                  <c:v>51.481999999999999</c:v>
                </c:pt>
                <c:pt idx="25742" formatCode="General">
                  <c:v>51.484000000000002</c:v>
                </c:pt>
                <c:pt idx="25743" formatCode="General">
                  <c:v>51.485999999999997</c:v>
                </c:pt>
                <c:pt idx="25744" formatCode="General">
                  <c:v>51.488</c:v>
                </c:pt>
                <c:pt idx="25745" formatCode="General">
                  <c:v>51.49</c:v>
                </c:pt>
                <c:pt idx="25746" formatCode="General">
                  <c:v>51.491999999999997</c:v>
                </c:pt>
                <c:pt idx="25747" formatCode="General">
                  <c:v>51.494</c:v>
                </c:pt>
                <c:pt idx="25748" formatCode="General">
                  <c:v>51.496000000000002</c:v>
                </c:pt>
                <c:pt idx="25749" formatCode="General">
                  <c:v>51.497999999999998</c:v>
                </c:pt>
                <c:pt idx="25750" formatCode="General">
                  <c:v>51.5</c:v>
                </c:pt>
                <c:pt idx="25751" formatCode="General">
                  <c:v>51.502000000000002</c:v>
                </c:pt>
                <c:pt idx="25752" formatCode="General">
                  <c:v>51.503999999999998</c:v>
                </c:pt>
                <c:pt idx="25753" formatCode="General">
                  <c:v>51.506</c:v>
                </c:pt>
                <c:pt idx="25754" formatCode="General">
                  <c:v>51.508000000000003</c:v>
                </c:pt>
                <c:pt idx="25755" formatCode="General">
                  <c:v>51.51</c:v>
                </c:pt>
                <c:pt idx="25756" formatCode="General">
                  <c:v>51.512</c:v>
                </c:pt>
                <c:pt idx="25757" formatCode="General">
                  <c:v>51.514000000000003</c:v>
                </c:pt>
                <c:pt idx="25758" formatCode="General">
                  <c:v>51.515999999999998</c:v>
                </c:pt>
                <c:pt idx="25759" formatCode="General">
                  <c:v>51.518000000000001</c:v>
                </c:pt>
                <c:pt idx="25760" formatCode="General">
                  <c:v>51.52</c:v>
                </c:pt>
                <c:pt idx="25761" formatCode="General">
                  <c:v>51.521999999999998</c:v>
                </c:pt>
                <c:pt idx="25762" formatCode="General">
                  <c:v>51.524000000000001</c:v>
                </c:pt>
                <c:pt idx="25763" formatCode="General">
                  <c:v>51.526000000000003</c:v>
                </c:pt>
                <c:pt idx="25764" formatCode="General">
                  <c:v>51.527999999999999</c:v>
                </c:pt>
                <c:pt idx="25765" formatCode="General">
                  <c:v>51.53</c:v>
                </c:pt>
                <c:pt idx="25766" formatCode="General">
                  <c:v>51.531999999999996</c:v>
                </c:pt>
                <c:pt idx="25767" formatCode="General">
                  <c:v>51.533999999999999</c:v>
                </c:pt>
                <c:pt idx="25768" formatCode="General">
                  <c:v>51.536000000000001</c:v>
                </c:pt>
                <c:pt idx="25769" formatCode="General">
                  <c:v>51.537999999999997</c:v>
                </c:pt>
                <c:pt idx="25770" formatCode="General">
                  <c:v>51.54</c:v>
                </c:pt>
                <c:pt idx="25771" formatCode="General">
                  <c:v>51.542000000000002</c:v>
                </c:pt>
                <c:pt idx="25772" formatCode="General">
                  <c:v>51.543999999999997</c:v>
                </c:pt>
                <c:pt idx="25773" formatCode="General">
                  <c:v>51.545999999999999</c:v>
                </c:pt>
                <c:pt idx="25774" formatCode="General">
                  <c:v>51.548000000000002</c:v>
                </c:pt>
                <c:pt idx="25775" formatCode="General">
                  <c:v>51.55</c:v>
                </c:pt>
                <c:pt idx="25776" formatCode="General">
                  <c:v>51.552</c:v>
                </c:pt>
                <c:pt idx="25777" formatCode="General">
                  <c:v>51.554000000000002</c:v>
                </c:pt>
                <c:pt idx="25778" formatCode="General">
                  <c:v>51.555999999999997</c:v>
                </c:pt>
                <c:pt idx="25779" formatCode="General">
                  <c:v>51.558</c:v>
                </c:pt>
                <c:pt idx="25780" formatCode="General">
                  <c:v>51.56</c:v>
                </c:pt>
                <c:pt idx="25781" formatCode="General">
                  <c:v>51.561999999999998</c:v>
                </c:pt>
                <c:pt idx="25782" formatCode="General">
                  <c:v>51.564</c:v>
                </c:pt>
                <c:pt idx="25783" formatCode="General">
                  <c:v>51.566000000000003</c:v>
                </c:pt>
                <c:pt idx="25784" formatCode="General">
                  <c:v>51.567999999999998</c:v>
                </c:pt>
                <c:pt idx="25785" formatCode="General">
                  <c:v>51.57</c:v>
                </c:pt>
                <c:pt idx="25786" formatCode="General">
                  <c:v>51.572000000000003</c:v>
                </c:pt>
                <c:pt idx="25787" formatCode="General">
                  <c:v>51.573999999999998</c:v>
                </c:pt>
                <c:pt idx="25788" formatCode="General">
                  <c:v>51.576000000000001</c:v>
                </c:pt>
                <c:pt idx="25789" formatCode="General">
                  <c:v>51.578000000000003</c:v>
                </c:pt>
                <c:pt idx="25790" formatCode="General">
                  <c:v>51.58</c:v>
                </c:pt>
                <c:pt idx="25791" formatCode="General">
                  <c:v>51.582000000000001</c:v>
                </c:pt>
                <c:pt idx="25792" formatCode="General">
                  <c:v>51.584000000000003</c:v>
                </c:pt>
                <c:pt idx="25793" formatCode="General">
                  <c:v>51.585999999999999</c:v>
                </c:pt>
                <c:pt idx="25794" formatCode="General">
                  <c:v>51.588000000000001</c:v>
                </c:pt>
                <c:pt idx="25795" formatCode="General">
                  <c:v>51.59</c:v>
                </c:pt>
                <c:pt idx="25796" formatCode="General">
                  <c:v>51.591999999999999</c:v>
                </c:pt>
                <c:pt idx="25797" formatCode="General">
                  <c:v>51.594000000000001</c:v>
                </c:pt>
                <c:pt idx="25798" formatCode="General">
                  <c:v>51.595999999999997</c:v>
                </c:pt>
                <c:pt idx="25799" formatCode="General">
                  <c:v>51.597999999999999</c:v>
                </c:pt>
                <c:pt idx="25800" formatCode="General">
                  <c:v>51.6</c:v>
                </c:pt>
                <c:pt idx="25801" formatCode="General">
                  <c:v>51.601999999999997</c:v>
                </c:pt>
                <c:pt idx="25802" formatCode="General">
                  <c:v>51.603999999999999</c:v>
                </c:pt>
                <c:pt idx="25803" formatCode="General">
                  <c:v>51.606000000000002</c:v>
                </c:pt>
                <c:pt idx="25804" formatCode="General">
                  <c:v>51.607999999999997</c:v>
                </c:pt>
                <c:pt idx="25805" formatCode="General">
                  <c:v>51.61</c:v>
                </c:pt>
                <c:pt idx="25806" formatCode="General">
                  <c:v>51.612000000000002</c:v>
                </c:pt>
                <c:pt idx="25807" formatCode="General">
                  <c:v>51.613999999999997</c:v>
                </c:pt>
                <c:pt idx="25808" formatCode="General">
                  <c:v>51.616</c:v>
                </c:pt>
                <c:pt idx="25809" formatCode="General">
                  <c:v>51.618000000000002</c:v>
                </c:pt>
                <c:pt idx="25810" formatCode="General">
                  <c:v>51.62</c:v>
                </c:pt>
                <c:pt idx="25811" formatCode="General">
                  <c:v>51.622</c:v>
                </c:pt>
                <c:pt idx="25812" formatCode="General">
                  <c:v>51.624000000000002</c:v>
                </c:pt>
                <c:pt idx="25813" formatCode="General">
                  <c:v>51.625999999999998</c:v>
                </c:pt>
                <c:pt idx="25814" formatCode="General">
                  <c:v>51.628</c:v>
                </c:pt>
                <c:pt idx="25815" formatCode="General">
                  <c:v>51.63</c:v>
                </c:pt>
                <c:pt idx="25816" formatCode="General">
                  <c:v>51.631999999999998</c:v>
                </c:pt>
                <c:pt idx="25817" formatCode="General">
                  <c:v>51.634</c:v>
                </c:pt>
                <c:pt idx="25818" formatCode="General">
                  <c:v>51.636000000000003</c:v>
                </c:pt>
                <c:pt idx="25819" formatCode="General">
                  <c:v>51.637999999999998</c:v>
                </c:pt>
                <c:pt idx="25820" formatCode="General">
                  <c:v>51.64</c:v>
                </c:pt>
                <c:pt idx="25821" formatCode="General">
                  <c:v>51.642000000000003</c:v>
                </c:pt>
                <c:pt idx="25822" formatCode="General">
                  <c:v>51.643999999999998</c:v>
                </c:pt>
                <c:pt idx="25823" formatCode="General">
                  <c:v>51.646000000000001</c:v>
                </c:pt>
                <c:pt idx="25824" formatCode="General">
                  <c:v>51.648000000000003</c:v>
                </c:pt>
                <c:pt idx="25825" formatCode="General">
                  <c:v>51.65</c:v>
                </c:pt>
                <c:pt idx="25826" formatCode="General">
                  <c:v>51.652000000000001</c:v>
                </c:pt>
                <c:pt idx="25827" formatCode="General">
                  <c:v>51.654000000000003</c:v>
                </c:pt>
                <c:pt idx="25828" formatCode="General">
                  <c:v>51.655999999999999</c:v>
                </c:pt>
                <c:pt idx="25829" formatCode="General">
                  <c:v>51.658000000000001</c:v>
                </c:pt>
                <c:pt idx="25830" formatCode="General">
                  <c:v>51.66</c:v>
                </c:pt>
                <c:pt idx="25831" formatCode="General">
                  <c:v>51.661999999999999</c:v>
                </c:pt>
                <c:pt idx="25832" formatCode="General">
                  <c:v>51.664000000000001</c:v>
                </c:pt>
                <c:pt idx="25833" formatCode="General">
                  <c:v>51.665999999999997</c:v>
                </c:pt>
                <c:pt idx="25834" formatCode="General">
                  <c:v>51.667999999999999</c:v>
                </c:pt>
                <c:pt idx="25835" formatCode="General">
                  <c:v>51.67</c:v>
                </c:pt>
                <c:pt idx="25836" formatCode="General">
                  <c:v>51.671999999999997</c:v>
                </c:pt>
                <c:pt idx="25837" formatCode="General">
                  <c:v>51.673999999999999</c:v>
                </c:pt>
                <c:pt idx="25838" formatCode="General">
                  <c:v>51.676000000000002</c:v>
                </c:pt>
                <c:pt idx="25839" formatCode="General">
                  <c:v>51.677999999999997</c:v>
                </c:pt>
                <c:pt idx="25840" formatCode="General">
                  <c:v>51.68</c:v>
                </c:pt>
                <c:pt idx="25841" formatCode="General">
                  <c:v>51.682000000000002</c:v>
                </c:pt>
                <c:pt idx="25842" formatCode="General">
                  <c:v>51.683999999999997</c:v>
                </c:pt>
                <c:pt idx="25843" formatCode="General">
                  <c:v>51.686</c:v>
                </c:pt>
                <c:pt idx="25844" formatCode="General">
                  <c:v>51.688000000000002</c:v>
                </c:pt>
                <c:pt idx="25845" formatCode="General">
                  <c:v>51.69</c:v>
                </c:pt>
                <c:pt idx="25846" formatCode="General">
                  <c:v>51.692</c:v>
                </c:pt>
                <c:pt idx="25847" formatCode="General">
                  <c:v>51.694000000000003</c:v>
                </c:pt>
                <c:pt idx="25848" formatCode="General">
                  <c:v>51.695999999999998</c:v>
                </c:pt>
                <c:pt idx="25849" formatCode="General">
                  <c:v>51.698</c:v>
                </c:pt>
                <c:pt idx="25850" formatCode="General">
                  <c:v>51.7</c:v>
                </c:pt>
                <c:pt idx="25851" formatCode="General">
                  <c:v>51.701999999999998</c:v>
                </c:pt>
                <c:pt idx="25852" formatCode="General">
                  <c:v>51.704000000000001</c:v>
                </c:pt>
                <c:pt idx="25853" formatCode="General">
                  <c:v>51.706000000000003</c:v>
                </c:pt>
                <c:pt idx="25854" formatCode="General">
                  <c:v>51.707999999999998</c:v>
                </c:pt>
                <c:pt idx="25855" formatCode="General">
                  <c:v>51.71</c:v>
                </c:pt>
                <c:pt idx="25856" formatCode="General">
                  <c:v>51.712000000000003</c:v>
                </c:pt>
                <c:pt idx="25857" formatCode="General">
                  <c:v>51.713999999999999</c:v>
                </c:pt>
                <c:pt idx="25858" formatCode="General">
                  <c:v>51.716000000000001</c:v>
                </c:pt>
                <c:pt idx="25859" formatCode="General">
                  <c:v>51.718000000000004</c:v>
                </c:pt>
                <c:pt idx="25860" formatCode="General">
                  <c:v>51.72</c:v>
                </c:pt>
                <c:pt idx="25861" formatCode="General">
                  <c:v>51.722000000000001</c:v>
                </c:pt>
                <c:pt idx="25862" formatCode="General">
                  <c:v>51.723999999999997</c:v>
                </c:pt>
                <c:pt idx="25863" formatCode="General">
                  <c:v>51.725999999999999</c:v>
                </c:pt>
                <c:pt idx="25864" formatCode="General">
                  <c:v>51.728000000000002</c:v>
                </c:pt>
                <c:pt idx="25865" formatCode="General">
                  <c:v>51.73</c:v>
                </c:pt>
                <c:pt idx="25866" formatCode="General">
                  <c:v>51.731999999999999</c:v>
                </c:pt>
                <c:pt idx="25867" formatCode="General">
                  <c:v>51.734000000000002</c:v>
                </c:pt>
                <c:pt idx="25868" formatCode="General">
                  <c:v>51.735999999999997</c:v>
                </c:pt>
                <c:pt idx="25869" formatCode="General">
                  <c:v>51.738</c:v>
                </c:pt>
                <c:pt idx="25870" formatCode="General">
                  <c:v>51.74</c:v>
                </c:pt>
                <c:pt idx="25871" formatCode="General">
                  <c:v>51.741999999999997</c:v>
                </c:pt>
                <c:pt idx="25872" formatCode="General">
                  <c:v>51.744</c:v>
                </c:pt>
                <c:pt idx="25873" formatCode="General">
                  <c:v>51.746000000000002</c:v>
                </c:pt>
                <c:pt idx="25874" formatCode="General">
                  <c:v>51.747999999999998</c:v>
                </c:pt>
                <c:pt idx="25875" formatCode="General">
                  <c:v>51.75</c:v>
                </c:pt>
                <c:pt idx="25876" formatCode="General">
                  <c:v>51.752000000000002</c:v>
                </c:pt>
                <c:pt idx="25877" formatCode="General">
                  <c:v>51.753999999999998</c:v>
                </c:pt>
                <c:pt idx="25878" formatCode="General">
                  <c:v>51.756</c:v>
                </c:pt>
                <c:pt idx="25879" formatCode="General">
                  <c:v>51.758000000000003</c:v>
                </c:pt>
                <c:pt idx="25880" formatCode="General">
                  <c:v>51.76</c:v>
                </c:pt>
                <c:pt idx="25881" formatCode="General">
                  <c:v>51.762</c:v>
                </c:pt>
                <c:pt idx="25882" formatCode="General">
                  <c:v>51.764000000000003</c:v>
                </c:pt>
                <c:pt idx="25883" formatCode="General">
                  <c:v>51.765999999999998</c:v>
                </c:pt>
                <c:pt idx="25884" formatCode="General">
                  <c:v>51.768000000000001</c:v>
                </c:pt>
                <c:pt idx="25885" formatCode="General">
                  <c:v>51.77</c:v>
                </c:pt>
                <c:pt idx="25886" formatCode="General">
                  <c:v>51.771999999999998</c:v>
                </c:pt>
                <c:pt idx="25887" formatCode="General">
                  <c:v>51.774000000000001</c:v>
                </c:pt>
                <c:pt idx="25888" formatCode="General">
                  <c:v>51.776000000000003</c:v>
                </c:pt>
                <c:pt idx="25889" formatCode="General">
                  <c:v>51.777999999999999</c:v>
                </c:pt>
                <c:pt idx="25890" formatCode="General">
                  <c:v>51.78</c:v>
                </c:pt>
                <c:pt idx="25891" formatCode="General">
                  <c:v>51.781999999999996</c:v>
                </c:pt>
                <c:pt idx="25892" formatCode="General">
                  <c:v>51.783999999999999</c:v>
                </c:pt>
                <c:pt idx="25893" formatCode="General">
                  <c:v>51.786000000000001</c:v>
                </c:pt>
                <c:pt idx="25894" formatCode="General">
                  <c:v>51.787999999999997</c:v>
                </c:pt>
                <c:pt idx="25895" formatCode="General">
                  <c:v>51.79</c:v>
                </c:pt>
                <c:pt idx="25896" formatCode="General">
                  <c:v>51.792000000000002</c:v>
                </c:pt>
                <c:pt idx="25897" formatCode="General">
                  <c:v>51.793999999999997</c:v>
                </c:pt>
                <c:pt idx="25898" formatCode="General">
                  <c:v>51.795999999999999</c:v>
                </c:pt>
                <c:pt idx="25899" formatCode="General">
                  <c:v>51.798000000000002</c:v>
                </c:pt>
                <c:pt idx="25900" formatCode="General">
                  <c:v>51.8</c:v>
                </c:pt>
                <c:pt idx="25901" formatCode="General">
                  <c:v>51.802</c:v>
                </c:pt>
                <c:pt idx="25902" formatCode="General">
                  <c:v>51.804000000000002</c:v>
                </c:pt>
                <c:pt idx="25903" formatCode="General">
                  <c:v>51.805999999999997</c:v>
                </c:pt>
                <c:pt idx="25904" formatCode="General">
                  <c:v>51.808</c:v>
                </c:pt>
                <c:pt idx="25905" formatCode="General">
                  <c:v>51.81</c:v>
                </c:pt>
                <c:pt idx="25906" formatCode="General">
                  <c:v>51.811999999999998</c:v>
                </c:pt>
                <c:pt idx="25907" formatCode="General">
                  <c:v>51.814</c:v>
                </c:pt>
                <c:pt idx="25908" formatCode="General">
                  <c:v>51.816000000000003</c:v>
                </c:pt>
                <c:pt idx="25909" formatCode="General">
                  <c:v>51.817999999999998</c:v>
                </c:pt>
                <c:pt idx="25910" formatCode="General">
                  <c:v>51.82</c:v>
                </c:pt>
                <c:pt idx="25911" formatCode="General">
                  <c:v>51.822000000000003</c:v>
                </c:pt>
                <c:pt idx="25912" formatCode="General">
                  <c:v>51.823999999999998</c:v>
                </c:pt>
                <c:pt idx="25913" formatCode="General">
                  <c:v>51.826000000000001</c:v>
                </c:pt>
                <c:pt idx="25914" formatCode="General">
                  <c:v>51.828000000000003</c:v>
                </c:pt>
                <c:pt idx="25915" formatCode="General">
                  <c:v>51.83</c:v>
                </c:pt>
                <c:pt idx="25916" formatCode="General">
                  <c:v>51.832000000000001</c:v>
                </c:pt>
                <c:pt idx="25917" formatCode="General">
                  <c:v>51.834000000000003</c:v>
                </c:pt>
                <c:pt idx="25918" formatCode="General">
                  <c:v>51.835999999999999</c:v>
                </c:pt>
                <c:pt idx="25919" formatCode="General">
                  <c:v>51.838000000000001</c:v>
                </c:pt>
                <c:pt idx="25920" formatCode="General">
                  <c:v>51.84</c:v>
                </c:pt>
                <c:pt idx="25921" formatCode="General">
                  <c:v>51.841999999999999</c:v>
                </c:pt>
                <c:pt idx="25922" formatCode="General">
                  <c:v>51.844000000000001</c:v>
                </c:pt>
                <c:pt idx="25923" formatCode="General">
                  <c:v>51.845999999999997</c:v>
                </c:pt>
                <c:pt idx="25924" formatCode="General">
                  <c:v>51.847999999999999</c:v>
                </c:pt>
                <c:pt idx="25925" formatCode="General">
                  <c:v>51.85</c:v>
                </c:pt>
                <c:pt idx="25926" formatCode="General">
                  <c:v>51.851999999999997</c:v>
                </c:pt>
                <c:pt idx="25927" formatCode="General">
                  <c:v>51.853999999999999</c:v>
                </c:pt>
                <c:pt idx="25928" formatCode="General">
                  <c:v>51.856000000000002</c:v>
                </c:pt>
                <c:pt idx="25929" formatCode="General">
                  <c:v>51.857999999999997</c:v>
                </c:pt>
                <c:pt idx="25930" formatCode="General">
                  <c:v>51.86</c:v>
                </c:pt>
                <c:pt idx="25931" formatCode="General">
                  <c:v>51.862000000000002</c:v>
                </c:pt>
                <c:pt idx="25932" formatCode="General">
                  <c:v>51.863999999999997</c:v>
                </c:pt>
                <c:pt idx="25933" formatCode="General">
                  <c:v>51.866</c:v>
                </c:pt>
                <c:pt idx="25934" formatCode="General">
                  <c:v>51.868000000000002</c:v>
                </c:pt>
                <c:pt idx="25935" formatCode="General">
                  <c:v>51.87</c:v>
                </c:pt>
                <c:pt idx="25936" formatCode="General">
                  <c:v>51.872</c:v>
                </c:pt>
                <c:pt idx="25937" formatCode="General">
                  <c:v>51.874000000000002</c:v>
                </c:pt>
                <c:pt idx="25938" formatCode="General">
                  <c:v>51.875999999999998</c:v>
                </c:pt>
                <c:pt idx="25939" formatCode="General">
                  <c:v>51.878</c:v>
                </c:pt>
                <c:pt idx="25940" formatCode="General">
                  <c:v>51.88</c:v>
                </c:pt>
                <c:pt idx="25941" formatCode="General">
                  <c:v>51.881999999999998</c:v>
                </c:pt>
                <c:pt idx="25942" formatCode="General">
                  <c:v>51.884</c:v>
                </c:pt>
                <c:pt idx="25943" formatCode="General">
                  <c:v>51.886000000000003</c:v>
                </c:pt>
                <c:pt idx="25944" formatCode="General">
                  <c:v>51.887999999999998</c:v>
                </c:pt>
                <c:pt idx="25945" formatCode="General">
                  <c:v>51.89</c:v>
                </c:pt>
                <c:pt idx="25946" formatCode="General">
                  <c:v>51.892000000000003</c:v>
                </c:pt>
                <c:pt idx="25947" formatCode="General">
                  <c:v>51.893999999999998</c:v>
                </c:pt>
                <c:pt idx="25948" formatCode="General">
                  <c:v>51.896000000000001</c:v>
                </c:pt>
                <c:pt idx="25949" formatCode="General">
                  <c:v>51.898000000000003</c:v>
                </c:pt>
                <c:pt idx="25950" formatCode="General">
                  <c:v>51.9</c:v>
                </c:pt>
                <c:pt idx="25951" formatCode="General">
                  <c:v>51.902000000000001</c:v>
                </c:pt>
                <c:pt idx="25952" formatCode="General">
                  <c:v>51.904000000000003</c:v>
                </c:pt>
                <c:pt idx="25953" formatCode="General">
                  <c:v>51.905999999999999</c:v>
                </c:pt>
                <c:pt idx="25954" formatCode="General">
                  <c:v>51.908000000000001</c:v>
                </c:pt>
                <c:pt idx="25955" formatCode="General">
                  <c:v>51.91</c:v>
                </c:pt>
                <c:pt idx="25956" formatCode="General">
                  <c:v>51.911999999999999</c:v>
                </c:pt>
                <c:pt idx="25957" formatCode="General">
                  <c:v>51.914000000000001</c:v>
                </c:pt>
                <c:pt idx="25958" formatCode="General">
                  <c:v>51.915999999999997</c:v>
                </c:pt>
                <c:pt idx="25959" formatCode="General">
                  <c:v>51.917999999999999</c:v>
                </c:pt>
                <c:pt idx="25960" formatCode="General">
                  <c:v>51.92</c:v>
                </c:pt>
                <c:pt idx="25961" formatCode="General">
                  <c:v>51.921999999999997</c:v>
                </c:pt>
                <c:pt idx="25962" formatCode="General">
                  <c:v>51.923999999999999</c:v>
                </c:pt>
                <c:pt idx="25963" formatCode="General">
                  <c:v>51.926000000000002</c:v>
                </c:pt>
                <c:pt idx="25964" formatCode="General">
                  <c:v>51.927999999999997</c:v>
                </c:pt>
                <c:pt idx="25965" formatCode="General">
                  <c:v>51.93</c:v>
                </c:pt>
                <c:pt idx="25966" formatCode="General">
                  <c:v>51.932000000000002</c:v>
                </c:pt>
                <c:pt idx="25967" formatCode="General">
                  <c:v>51.933999999999997</c:v>
                </c:pt>
                <c:pt idx="25968" formatCode="General">
                  <c:v>51.936</c:v>
                </c:pt>
                <c:pt idx="25969" formatCode="General">
                  <c:v>51.938000000000002</c:v>
                </c:pt>
                <c:pt idx="25970" formatCode="General">
                  <c:v>51.94</c:v>
                </c:pt>
                <c:pt idx="25971" formatCode="General">
                  <c:v>51.942</c:v>
                </c:pt>
                <c:pt idx="25972" formatCode="General">
                  <c:v>51.944000000000003</c:v>
                </c:pt>
                <c:pt idx="25973" formatCode="General">
                  <c:v>51.945999999999998</c:v>
                </c:pt>
                <c:pt idx="25974" formatCode="General">
                  <c:v>51.948</c:v>
                </c:pt>
                <c:pt idx="25975" formatCode="General">
                  <c:v>51.95</c:v>
                </c:pt>
                <c:pt idx="25976" formatCode="General">
                  <c:v>51.951999999999998</c:v>
                </c:pt>
                <c:pt idx="25977" formatCode="General">
                  <c:v>51.954000000000001</c:v>
                </c:pt>
                <c:pt idx="25978" formatCode="General">
                  <c:v>51.956000000000003</c:v>
                </c:pt>
                <c:pt idx="25979" formatCode="General">
                  <c:v>51.957999999999998</c:v>
                </c:pt>
                <c:pt idx="25980" formatCode="General">
                  <c:v>51.96</c:v>
                </c:pt>
                <c:pt idx="25981" formatCode="General">
                  <c:v>51.962000000000003</c:v>
                </c:pt>
                <c:pt idx="25982" formatCode="General">
                  <c:v>51.963999999999999</c:v>
                </c:pt>
                <c:pt idx="25983" formatCode="General">
                  <c:v>51.966000000000001</c:v>
                </c:pt>
                <c:pt idx="25984" formatCode="General">
                  <c:v>51.968000000000004</c:v>
                </c:pt>
                <c:pt idx="25985" formatCode="General">
                  <c:v>51.97</c:v>
                </c:pt>
                <c:pt idx="25986" formatCode="General">
                  <c:v>51.972000000000001</c:v>
                </c:pt>
                <c:pt idx="25987" formatCode="General">
                  <c:v>51.973999999999997</c:v>
                </c:pt>
                <c:pt idx="25988" formatCode="General">
                  <c:v>51.975999999999999</c:v>
                </c:pt>
                <c:pt idx="25989" formatCode="General">
                  <c:v>51.978000000000002</c:v>
                </c:pt>
                <c:pt idx="25990" formatCode="General">
                  <c:v>51.98</c:v>
                </c:pt>
                <c:pt idx="25991" formatCode="General">
                  <c:v>51.981999999999999</c:v>
                </c:pt>
                <c:pt idx="25992" formatCode="General">
                  <c:v>51.984000000000002</c:v>
                </c:pt>
                <c:pt idx="25993" formatCode="General">
                  <c:v>51.985999999999997</c:v>
                </c:pt>
                <c:pt idx="25994" formatCode="General">
                  <c:v>51.988</c:v>
                </c:pt>
                <c:pt idx="25995" formatCode="General">
                  <c:v>51.99</c:v>
                </c:pt>
                <c:pt idx="25996" formatCode="General">
                  <c:v>51.991999999999997</c:v>
                </c:pt>
                <c:pt idx="25997" formatCode="General">
                  <c:v>51.994</c:v>
                </c:pt>
                <c:pt idx="25998" formatCode="General">
                  <c:v>51.996000000000002</c:v>
                </c:pt>
                <c:pt idx="25999" formatCode="General">
                  <c:v>51.997999999999998</c:v>
                </c:pt>
                <c:pt idx="26000" formatCode="General">
                  <c:v>52</c:v>
                </c:pt>
                <c:pt idx="26001" formatCode="General">
                  <c:v>52.002000000000002</c:v>
                </c:pt>
                <c:pt idx="26002" formatCode="General">
                  <c:v>52.003999999999998</c:v>
                </c:pt>
                <c:pt idx="26003" formatCode="General">
                  <c:v>52.006</c:v>
                </c:pt>
                <c:pt idx="26004" formatCode="General">
                  <c:v>52.008000000000003</c:v>
                </c:pt>
                <c:pt idx="26005" formatCode="General">
                  <c:v>52.01</c:v>
                </c:pt>
                <c:pt idx="26006" formatCode="General">
                  <c:v>52.012</c:v>
                </c:pt>
                <c:pt idx="26007" formatCode="General">
                  <c:v>52.014000000000003</c:v>
                </c:pt>
                <c:pt idx="26008" formatCode="General">
                  <c:v>52.015999999999998</c:v>
                </c:pt>
                <c:pt idx="26009" formatCode="General">
                  <c:v>52.018000000000001</c:v>
                </c:pt>
                <c:pt idx="26010" formatCode="General">
                  <c:v>52.02</c:v>
                </c:pt>
                <c:pt idx="26011" formatCode="General">
                  <c:v>52.021999999999998</c:v>
                </c:pt>
                <c:pt idx="26012" formatCode="General">
                  <c:v>52.024000000000001</c:v>
                </c:pt>
                <c:pt idx="26013" formatCode="General">
                  <c:v>52.026000000000003</c:v>
                </c:pt>
                <c:pt idx="26014" formatCode="General">
                  <c:v>52.027999999999999</c:v>
                </c:pt>
                <c:pt idx="26015" formatCode="General">
                  <c:v>52.03</c:v>
                </c:pt>
                <c:pt idx="26016" formatCode="General">
                  <c:v>52.031999999999996</c:v>
                </c:pt>
                <c:pt idx="26017" formatCode="General">
                  <c:v>52.033999999999999</c:v>
                </c:pt>
                <c:pt idx="26018" formatCode="General">
                  <c:v>52.036000000000001</c:v>
                </c:pt>
                <c:pt idx="26019" formatCode="General">
                  <c:v>52.037999999999997</c:v>
                </c:pt>
                <c:pt idx="26020" formatCode="General">
                  <c:v>52.04</c:v>
                </c:pt>
                <c:pt idx="26021" formatCode="General">
                  <c:v>52.042000000000002</c:v>
                </c:pt>
                <c:pt idx="26022" formatCode="General">
                  <c:v>52.043999999999997</c:v>
                </c:pt>
                <c:pt idx="26023" formatCode="General">
                  <c:v>52.045999999999999</c:v>
                </c:pt>
                <c:pt idx="26024" formatCode="General">
                  <c:v>52.048000000000002</c:v>
                </c:pt>
                <c:pt idx="26025" formatCode="General">
                  <c:v>52.05</c:v>
                </c:pt>
                <c:pt idx="26026" formatCode="General">
                  <c:v>52.052</c:v>
                </c:pt>
                <c:pt idx="26027" formatCode="General">
                  <c:v>52.054000000000002</c:v>
                </c:pt>
                <c:pt idx="26028" formatCode="General">
                  <c:v>52.055999999999997</c:v>
                </c:pt>
                <c:pt idx="26029" formatCode="General">
                  <c:v>52.058</c:v>
                </c:pt>
                <c:pt idx="26030" formatCode="General">
                  <c:v>52.06</c:v>
                </c:pt>
                <c:pt idx="26031" formatCode="General">
                  <c:v>52.061999999999998</c:v>
                </c:pt>
                <c:pt idx="26032" formatCode="General">
                  <c:v>52.064</c:v>
                </c:pt>
                <c:pt idx="26033" formatCode="General">
                  <c:v>52.066000000000003</c:v>
                </c:pt>
                <c:pt idx="26034" formatCode="General">
                  <c:v>52.067999999999998</c:v>
                </c:pt>
                <c:pt idx="26035" formatCode="General">
                  <c:v>52.07</c:v>
                </c:pt>
                <c:pt idx="26036" formatCode="General">
                  <c:v>52.072000000000003</c:v>
                </c:pt>
                <c:pt idx="26037" formatCode="General">
                  <c:v>52.073999999999998</c:v>
                </c:pt>
                <c:pt idx="26038" formatCode="General">
                  <c:v>52.076000000000001</c:v>
                </c:pt>
                <c:pt idx="26039" formatCode="General">
                  <c:v>52.078000000000003</c:v>
                </c:pt>
                <c:pt idx="26040" formatCode="General">
                  <c:v>52.08</c:v>
                </c:pt>
                <c:pt idx="26041" formatCode="General">
                  <c:v>52.082000000000001</c:v>
                </c:pt>
                <c:pt idx="26042" formatCode="General">
                  <c:v>52.084000000000003</c:v>
                </c:pt>
                <c:pt idx="26043" formatCode="General">
                  <c:v>52.085999999999999</c:v>
                </c:pt>
                <c:pt idx="26044" formatCode="General">
                  <c:v>52.088000000000001</c:v>
                </c:pt>
                <c:pt idx="26045" formatCode="General">
                  <c:v>52.09</c:v>
                </c:pt>
                <c:pt idx="26046" formatCode="General">
                  <c:v>52.091999999999999</c:v>
                </c:pt>
                <c:pt idx="26047" formatCode="General">
                  <c:v>52.094000000000001</c:v>
                </c:pt>
                <c:pt idx="26048" formatCode="General">
                  <c:v>52.095999999999997</c:v>
                </c:pt>
                <c:pt idx="26049" formatCode="General">
                  <c:v>52.097999999999999</c:v>
                </c:pt>
                <c:pt idx="26050" formatCode="General">
                  <c:v>52.1</c:v>
                </c:pt>
                <c:pt idx="26051" formatCode="General">
                  <c:v>52.101999999999997</c:v>
                </c:pt>
                <c:pt idx="26052" formatCode="General">
                  <c:v>52.103999999999999</c:v>
                </c:pt>
                <c:pt idx="26053" formatCode="General">
                  <c:v>52.106000000000002</c:v>
                </c:pt>
                <c:pt idx="26054" formatCode="General">
                  <c:v>52.107999999999997</c:v>
                </c:pt>
                <c:pt idx="26055" formatCode="General">
                  <c:v>52.11</c:v>
                </c:pt>
                <c:pt idx="26056" formatCode="General">
                  <c:v>52.112000000000002</c:v>
                </c:pt>
                <c:pt idx="26057" formatCode="General">
                  <c:v>52.113999999999997</c:v>
                </c:pt>
                <c:pt idx="26058" formatCode="General">
                  <c:v>52.116</c:v>
                </c:pt>
                <c:pt idx="26059" formatCode="General">
                  <c:v>52.118000000000002</c:v>
                </c:pt>
                <c:pt idx="26060" formatCode="General">
                  <c:v>52.12</c:v>
                </c:pt>
                <c:pt idx="26061" formatCode="General">
                  <c:v>52.122</c:v>
                </c:pt>
                <c:pt idx="26062" formatCode="General">
                  <c:v>52.124000000000002</c:v>
                </c:pt>
                <c:pt idx="26063" formatCode="General">
                  <c:v>52.125999999999998</c:v>
                </c:pt>
                <c:pt idx="26064" formatCode="General">
                  <c:v>52.128</c:v>
                </c:pt>
                <c:pt idx="26065" formatCode="General">
                  <c:v>52.13</c:v>
                </c:pt>
                <c:pt idx="26066" formatCode="General">
                  <c:v>52.131999999999998</c:v>
                </c:pt>
                <c:pt idx="26067" formatCode="General">
                  <c:v>52.134</c:v>
                </c:pt>
                <c:pt idx="26068" formatCode="General">
                  <c:v>52.136000000000003</c:v>
                </c:pt>
                <c:pt idx="26069" formatCode="General">
                  <c:v>52.137999999999998</c:v>
                </c:pt>
                <c:pt idx="26070" formatCode="General">
                  <c:v>52.14</c:v>
                </c:pt>
                <c:pt idx="26071" formatCode="General">
                  <c:v>52.142000000000003</c:v>
                </c:pt>
                <c:pt idx="26072" formatCode="General">
                  <c:v>52.143999999999998</c:v>
                </c:pt>
                <c:pt idx="26073" formatCode="General">
                  <c:v>52.146000000000001</c:v>
                </c:pt>
                <c:pt idx="26074" formatCode="General">
                  <c:v>52.148000000000003</c:v>
                </c:pt>
                <c:pt idx="26075" formatCode="General">
                  <c:v>52.15</c:v>
                </c:pt>
                <c:pt idx="26076" formatCode="General">
                  <c:v>52.152000000000001</c:v>
                </c:pt>
                <c:pt idx="26077" formatCode="General">
                  <c:v>52.154000000000003</c:v>
                </c:pt>
                <c:pt idx="26078" formatCode="General">
                  <c:v>52.155999999999999</c:v>
                </c:pt>
                <c:pt idx="26079" formatCode="General">
                  <c:v>52.158000000000001</c:v>
                </c:pt>
                <c:pt idx="26080" formatCode="General">
                  <c:v>52.16</c:v>
                </c:pt>
                <c:pt idx="26081" formatCode="General">
                  <c:v>52.161999999999999</c:v>
                </c:pt>
                <c:pt idx="26082" formatCode="General">
                  <c:v>52.164000000000001</c:v>
                </c:pt>
                <c:pt idx="26083" formatCode="General">
                  <c:v>52.165999999999997</c:v>
                </c:pt>
                <c:pt idx="26084" formatCode="General">
                  <c:v>52.167999999999999</c:v>
                </c:pt>
                <c:pt idx="26085" formatCode="General">
                  <c:v>52.17</c:v>
                </c:pt>
                <c:pt idx="26086" formatCode="General">
                  <c:v>52.171999999999997</c:v>
                </c:pt>
                <c:pt idx="26087" formatCode="General">
                  <c:v>52.173999999999999</c:v>
                </c:pt>
                <c:pt idx="26088" formatCode="General">
                  <c:v>52.176000000000002</c:v>
                </c:pt>
                <c:pt idx="26089" formatCode="General">
                  <c:v>52.177999999999997</c:v>
                </c:pt>
                <c:pt idx="26090" formatCode="General">
                  <c:v>52.18</c:v>
                </c:pt>
                <c:pt idx="26091" formatCode="General">
                  <c:v>52.182000000000002</c:v>
                </c:pt>
                <c:pt idx="26092" formatCode="General">
                  <c:v>52.183999999999997</c:v>
                </c:pt>
                <c:pt idx="26093" formatCode="General">
                  <c:v>52.186</c:v>
                </c:pt>
                <c:pt idx="26094" formatCode="General">
                  <c:v>52.188000000000002</c:v>
                </c:pt>
                <c:pt idx="26095" formatCode="General">
                  <c:v>52.19</c:v>
                </c:pt>
                <c:pt idx="26096" formatCode="General">
                  <c:v>52.192</c:v>
                </c:pt>
                <c:pt idx="26097" formatCode="General">
                  <c:v>52.194000000000003</c:v>
                </c:pt>
                <c:pt idx="26098" formatCode="General">
                  <c:v>52.195999999999998</c:v>
                </c:pt>
                <c:pt idx="26099" formatCode="General">
                  <c:v>52.198</c:v>
                </c:pt>
                <c:pt idx="26100" formatCode="General">
                  <c:v>52.2</c:v>
                </c:pt>
                <c:pt idx="26101" formatCode="General">
                  <c:v>52.201999999999998</c:v>
                </c:pt>
                <c:pt idx="26102" formatCode="General">
                  <c:v>52.204000000000001</c:v>
                </c:pt>
                <c:pt idx="26103" formatCode="General">
                  <c:v>52.206000000000003</c:v>
                </c:pt>
                <c:pt idx="26104" formatCode="General">
                  <c:v>52.207999999999998</c:v>
                </c:pt>
                <c:pt idx="26105" formatCode="General">
                  <c:v>52.21</c:v>
                </c:pt>
                <c:pt idx="26106" formatCode="General">
                  <c:v>52.212000000000003</c:v>
                </c:pt>
                <c:pt idx="26107" formatCode="General">
                  <c:v>52.213999999999999</c:v>
                </c:pt>
                <c:pt idx="26108" formatCode="General">
                  <c:v>52.216000000000001</c:v>
                </c:pt>
                <c:pt idx="26109" formatCode="General">
                  <c:v>52.218000000000004</c:v>
                </c:pt>
                <c:pt idx="26110" formatCode="General">
                  <c:v>52.22</c:v>
                </c:pt>
                <c:pt idx="26111" formatCode="General">
                  <c:v>52.222000000000001</c:v>
                </c:pt>
                <c:pt idx="26112" formatCode="General">
                  <c:v>52.223999999999997</c:v>
                </c:pt>
                <c:pt idx="26113" formatCode="General">
                  <c:v>52.225999999999999</c:v>
                </c:pt>
                <c:pt idx="26114" formatCode="General">
                  <c:v>52.228000000000002</c:v>
                </c:pt>
                <c:pt idx="26115" formatCode="General">
                  <c:v>52.23</c:v>
                </c:pt>
                <c:pt idx="26116" formatCode="General">
                  <c:v>52.231999999999999</c:v>
                </c:pt>
                <c:pt idx="26117" formatCode="General">
                  <c:v>52.234000000000002</c:v>
                </c:pt>
                <c:pt idx="26118" formatCode="General">
                  <c:v>52.235999999999997</c:v>
                </c:pt>
                <c:pt idx="26119" formatCode="General">
                  <c:v>52.238</c:v>
                </c:pt>
                <c:pt idx="26120" formatCode="General">
                  <c:v>52.24</c:v>
                </c:pt>
                <c:pt idx="26121" formatCode="General">
                  <c:v>52.241999999999997</c:v>
                </c:pt>
                <c:pt idx="26122" formatCode="General">
                  <c:v>52.244</c:v>
                </c:pt>
                <c:pt idx="26123" formatCode="General">
                  <c:v>52.246000000000002</c:v>
                </c:pt>
                <c:pt idx="26124" formatCode="General">
                  <c:v>52.247999999999998</c:v>
                </c:pt>
                <c:pt idx="26125" formatCode="General">
                  <c:v>52.25</c:v>
                </c:pt>
                <c:pt idx="26126" formatCode="General">
                  <c:v>52.252000000000002</c:v>
                </c:pt>
                <c:pt idx="26127" formatCode="General">
                  <c:v>52.253999999999998</c:v>
                </c:pt>
                <c:pt idx="26128" formatCode="General">
                  <c:v>52.256</c:v>
                </c:pt>
                <c:pt idx="26129" formatCode="General">
                  <c:v>52.258000000000003</c:v>
                </c:pt>
                <c:pt idx="26130" formatCode="General">
                  <c:v>52.26</c:v>
                </c:pt>
                <c:pt idx="26131" formatCode="General">
                  <c:v>52.262</c:v>
                </c:pt>
                <c:pt idx="26132" formatCode="General">
                  <c:v>52.264000000000003</c:v>
                </c:pt>
                <c:pt idx="26133" formatCode="General">
                  <c:v>52.265999999999998</c:v>
                </c:pt>
                <c:pt idx="26134" formatCode="General">
                  <c:v>52.268000000000001</c:v>
                </c:pt>
                <c:pt idx="26135" formatCode="General">
                  <c:v>52.27</c:v>
                </c:pt>
                <c:pt idx="26136" formatCode="General">
                  <c:v>52.271999999999998</c:v>
                </c:pt>
                <c:pt idx="26137" formatCode="General">
                  <c:v>52.274000000000001</c:v>
                </c:pt>
                <c:pt idx="26138" formatCode="General">
                  <c:v>52.276000000000003</c:v>
                </c:pt>
                <c:pt idx="26139" formatCode="General">
                  <c:v>52.277999999999999</c:v>
                </c:pt>
                <c:pt idx="26140" formatCode="General">
                  <c:v>52.28</c:v>
                </c:pt>
                <c:pt idx="26141" formatCode="General">
                  <c:v>52.281999999999996</c:v>
                </c:pt>
                <c:pt idx="26142" formatCode="General">
                  <c:v>52.283999999999999</c:v>
                </c:pt>
                <c:pt idx="26143" formatCode="General">
                  <c:v>52.286000000000001</c:v>
                </c:pt>
                <c:pt idx="26144" formatCode="General">
                  <c:v>52.287999999999997</c:v>
                </c:pt>
                <c:pt idx="26145" formatCode="General">
                  <c:v>52.29</c:v>
                </c:pt>
                <c:pt idx="26146" formatCode="General">
                  <c:v>52.292000000000002</c:v>
                </c:pt>
                <c:pt idx="26147" formatCode="General">
                  <c:v>52.293999999999997</c:v>
                </c:pt>
                <c:pt idx="26148" formatCode="General">
                  <c:v>52.295999999999999</c:v>
                </c:pt>
                <c:pt idx="26149" formatCode="General">
                  <c:v>52.298000000000002</c:v>
                </c:pt>
                <c:pt idx="26150" formatCode="General">
                  <c:v>52.3</c:v>
                </c:pt>
                <c:pt idx="26151" formatCode="General">
                  <c:v>52.302</c:v>
                </c:pt>
                <c:pt idx="26152" formatCode="General">
                  <c:v>52.304000000000002</c:v>
                </c:pt>
                <c:pt idx="26153" formatCode="General">
                  <c:v>52.305999999999997</c:v>
                </c:pt>
                <c:pt idx="26154" formatCode="General">
                  <c:v>52.308</c:v>
                </c:pt>
                <c:pt idx="26155" formatCode="General">
                  <c:v>52.31</c:v>
                </c:pt>
                <c:pt idx="26156" formatCode="General">
                  <c:v>52.311999999999998</c:v>
                </c:pt>
                <c:pt idx="26157" formatCode="General">
                  <c:v>52.314</c:v>
                </c:pt>
                <c:pt idx="26158" formatCode="General">
                  <c:v>52.316000000000003</c:v>
                </c:pt>
                <c:pt idx="26159" formatCode="General">
                  <c:v>52.317999999999998</c:v>
                </c:pt>
                <c:pt idx="26160" formatCode="General">
                  <c:v>52.32</c:v>
                </c:pt>
                <c:pt idx="26161" formatCode="General">
                  <c:v>52.322000000000003</c:v>
                </c:pt>
                <c:pt idx="26162" formatCode="General">
                  <c:v>52.323999999999998</c:v>
                </c:pt>
                <c:pt idx="26163" formatCode="General">
                  <c:v>52.326000000000001</c:v>
                </c:pt>
                <c:pt idx="26164" formatCode="General">
                  <c:v>52.328000000000003</c:v>
                </c:pt>
                <c:pt idx="26165" formatCode="General">
                  <c:v>52.33</c:v>
                </c:pt>
                <c:pt idx="26166" formatCode="General">
                  <c:v>52.332000000000001</c:v>
                </c:pt>
                <c:pt idx="26167" formatCode="General">
                  <c:v>52.334000000000003</c:v>
                </c:pt>
                <c:pt idx="26168" formatCode="General">
                  <c:v>52.335999999999999</c:v>
                </c:pt>
                <c:pt idx="26169" formatCode="General">
                  <c:v>52.338000000000001</c:v>
                </c:pt>
                <c:pt idx="26170" formatCode="General">
                  <c:v>52.34</c:v>
                </c:pt>
                <c:pt idx="26171" formatCode="General">
                  <c:v>52.341999999999999</c:v>
                </c:pt>
                <c:pt idx="26172" formatCode="General">
                  <c:v>52.344000000000001</c:v>
                </c:pt>
                <c:pt idx="26173" formatCode="General">
                  <c:v>52.345999999999997</c:v>
                </c:pt>
                <c:pt idx="26174" formatCode="General">
                  <c:v>52.347999999999999</c:v>
                </c:pt>
                <c:pt idx="26175" formatCode="General">
                  <c:v>52.35</c:v>
                </c:pt>
                <c:pt idx="26176" formatCode="General">
                  <c:v>52.351999999999997</c:v>
                </c:pt>
                <c:pt idx="26177" formatCode="General">
                  <c:v>52.353999999999999</c:v>
                </c:pt>
                <c:pt idx="26178" formatCode="General">
                  <c:v>52.356000000000002</c:v>
                </c:pt>
                <c:pt idx="26179" formatCode="General">
                  <c:v>52.357999999999997</c:v>
                </c:pt>
                <c:pt idx="26180" formatCode="General">
                  <c:v>52.36</c:v>
                </c:pt>
                <c:pt idx="26181" formatCode="General">
                  <c:v>52.362000000000002</c:v>
                </c:pt>
                <c:pt idx="26182" formatCode="General">
                  <c:v>52.363999999999997</c:v>
                </c:pt>
                <c:pt idx="26183" formatCode="General">
                  <c:v>52.366</c:v>
                </c:pt>
                <c:pt idx="26184" formatCode="General">
                  <c:v>52.368000000000002</c:v>
                </c:pt>
                <c:pt idx="26185" formatCode="General">
                  <c:v>52.37</c:v>
                </c:pt>
                <c:pt idx="26186" formatCode="General">
                  <c:v>52.372</c:v>
                </c:pt>
                <c:pt idx="26187" formatCode="General">
                  <c:v>52.374000000000002</c:v>
                </c:pt>
                <c:pt idx="26188" formatCode="General">
                  <c:v>52.375999999999998</c:v>
                </c:pt>
                <c:pt idx="26189" formatCode="General">
                  <c:v>52.378</c:v>
                </c:pt>
                <c:pt idx="26190" formatCode="General">
                  <c:v>52.38</c:v>
                </c:pt>
                <c:pt idx="26191" formatCode="General">
                  <c:v>52.381999999999998</c:v>
                </c:pt>
                <c:pt idx="26192" formatCode="General">
                  <c:v>52.384</c:v>
                </c:pt>
                <c:pt idx="26193" formatCode="General">
                  <c:v>52.386000000000003</c:v>
                </c:pt>
                <c:pt idx="26194" formatCode="General">
                  <c:v>52.387999999999998</c:v>
                </c:pt>
                <c:pt idx="26195" formatCode="General">
                  <c:v>52.39</c:v>
                </c:pt>
                <c:pt idx="26196" formatCode="General">
                  <c:v>52.392000000000003</c:v>
                </c:pt>
                <c:pt idx="26197" formatCode="General">
                  <c:v>52.393999999999998</c:v>
                </c:pt>
                <c:pt idx="26198" formatCode="General">
                  <c:v>52.396000000000001</c:v>
                </c:pt>
                <c:pt idx="26199" formatCode="General">
                  <c:v>52.398000000000003</c:v>
                </c:pt>
                <c:pt idx="26200" formatCode="General">
                  <c:v>52.4</c:v>
                </c:pt>
                <c:pt idx="26201" formatCode="General">
                  <c:v>52.402000000000001</c:v>
                </c:pt>
                <c:pt idx="26202" formatCode="General">
                  <c:v>52.404000000000003</c:v>
                </c:pt>
                <c:pt idx="26203" formatCode="General">
                  <c:v>52.405999999999999</c:v>
                </c:pt>
                <c:pt idx="26204" formatCode="General">
                  <c:v>52.408000000000001</c:v>
                </c:pt>
                <c:pt idx="26205" formatCode="General">
                  <c:v>52.41</c:v>
                </c:pt>
                <c:pt idx="26206" formatCode="General">
                  <c:v>52.411999999999999</c:v>
                </c:pt>
                <c:pt idx="26207" formatCode="General">
                  <c:v>52.414000000000001</c:v>
                </c:pt>
                <c:pt idx="26208" formatCode="General">
                  <c:v>52.415999999999997</c:v>
                </c:pt>
                <c:pt idx="26209" formatCode="General">
                  <c:v>52.417999999999999</c:v>
                </c:pt>
                <c:pt idx="26210" formatCode="General">
                  <c:v>52.42</c:v>
                </c:pt>
                <c:pt idx="26211" formatCode="General">
                  <c:v>52.421999999999997</c:v>
                </c:pt>
                <c:pt idx="26212" formatCode="General">
                  <c:v>52.423999999999999</c:v>
                </c:pt>
                <c:pt idx="26213" formatCode="General">
                  <c:v>52.426000000000002</c:v>
                </c:pt>
                <c:pt idx="26214" formatCode="General">
                  <c:v>52.427999999999997</c:v>
                </c:pt>
                <c:pt idx="26215" formatCode="General">
                  <c:v>52.43</c:v>
                </c:pt>
                <c:pt idx="26216" formatCode="General">
                  <c:v>52.432000000000002</c:v>
                </c:pt>
                <c:pt idx="26217" formatCode="General">
                  <c:v>52.433999999999997</c:v>
                </c:pt>
                <c:pt idx="26218" formatCode="General">
                  <c:v>52.436</c:v>
                </c:pt>
                <c:pt idx="26219" formatCode="General">
                  <c:v>52.438000000000002</c:v>
                </c:pt>
                <c:pt idx="26220" formatCode="General">
                  <c:v>52.44</c:v>
                </c:pt>
                <c:pt idx="26221" formatCode="General">
                  <c:v>52.442</c:v>
                </c:pt>
                <c:pt idx="26222" formatCode="General">
                  <c:v>52.444000000000003</c:v>
                </c:pt>
                <c:pt idx="26223" formatCode="General">
                  <c:v>52.445999999999998</c:v>
                </c:pt>
                <c:pt idx="26224" formatCode="General">
                  <c:v>52.448</c:v>
                </c:pt>
                <c:pt idx="26225" formatCode="General">
                  <c:v>52.45</c:v>
                </c:pt>
                <c:pt idx="26226" formatCode="General">
                  <c:v>52.451999999999998</c:v>
                </c:pt>
                <c:pt idx="26227" formatCode="General">
                  <c:v>52.454000000000001</c:v>
                </c:pt>
                <c:pt idx="26228" formatCode="General">
                  <c:v>52.456000000000003</c:v>
                </c:pt>
                <c:pt idx="26229" formatCode="General">
                  <c:v>52.457999999999998</c:v>
                </c:pt>
                <c:pt idx="26230" formatCode="General">
                  <c:v>52.46</c:v>
                </c:pt>
                <c:pt idx="26231" formatCode="General">
                  <c:v>52.462000000000003</c:v>
                </c:pt>
                <c:pt idx="26232" formatCode="General">
                  <c:v>52.463999999999999</c:v>
                </c:pt>
                <c:pt idx="26233" formatCode="General">
                  <c:v>52.466000000000001</c:v>
                </c:pt>
                <c:pt idx="26234" formatCode="General">
                  <c:v>52.468000000000004</c:v>
                </c:pt>
                <c:pt idx="26235" formatCode="General">
                  <c:v>52.47</c:v>
                </c:pt>
                <c:pt idx="26236" formatCode="General">
                  <c:v>52.472000000000001</c:v>
                </c:pt>
                <c:pt idx="26237" formatCode="General">
                  <c:v>52.473999999999997</c:v>
                </c:pt>
                <c:pt idx="26238" formatCode="General">
                  <c:v>52.475999999999999</c:v>
                </c:pt>
                <c:pt idx="26239" formatCode="General">
                  <c:v>52.478000000000002</c:v>
                </c:pt>
                <c:pt idx="26240" formatCode="General">
                  <c:v>52.48</c:v>
                </c:pt>
                <c:pt idx="26241" formatCode="General">
                  <c:v>52.481999999999999</c:v>
                </c:pt>
                <c:pt idx="26242" formatCode="General">
                  <c:v>52.484000000000002</c:v>
                </c:pt>
                <c:pt idx="26243" formatCode="General">
                  <c:v>52.485999999999997</c:v>
                </c:pt>
                <c:pt idx="26244" formatCode="General">
                  <c:v>52.488</c:v>
                </c:pt>
                <c:pt idx="26245" formatCode="General">
                  <c:v>52.49</c:v>
                </c:pt>
                <c:pt idx="26246" formatCode="General">
                  <c:v>52.491999999999997</c:v>
                </c:pt>
                <c:pt idx="26247" formatCode="General">
                  <c:v>52.494</c:v>
                </c:pt>
                <c:pt idx="26248" formatCode="General">
                  <c:v>52.496000000000002</c:v>
                </c:pt>
                <c:pt idx="26249" formatCode="General">
                  <c:v>52.497999999999998</c:v>
                </c:pt>
                <c:pt idx="26250" formatCode="General">
                  <c:v>52.5</c:v>
                </c:pt>
                <c:pt idx="26251" formatCode="General">
                  <c:v>52.502000000000002</c:v>
                </c:pt>
                <c:pt idx="26252" formatCode="General">
                  <c:v>52.503999999999998</c:v>
                </c:pt>
                <c:pt idx="26253" formatCode="General">
                  <c:v>52.506</c:v>
                </c:pt>
                <c:pt idx="26254" formatCode="General">
                  <c:v>52.508000000000003</c:v>
                </c:pt>
                <c:pt idx="26255" formatCode="General">
                  <c:v>52.51</c:v>
                </c:pt>
                <c:pt idx="26256" formatCode="General">
                  <c:v>52.512</c:v>
                </c:pt>
                <c:pt idx="26257" formatCode="General">
                  <c:v>52.514000000000003</c:v>
                </c:pt>
                <c:pt idx="26258" formatCode="General">
                  <c:v>52.515999999999998</c:v>
                </c:pt>
                <c:pt idx="26259" formatCode="General">
                  <c:v>52.518000000000001</c:v>
                </c:pt>
                <c:pt idx="26260" formatCode="General">
                  <c:v>52.52</c:v>
                </c:pt>
                <c:pt idx="26261" formatCode="General">
                  <c:v>52.521999999999998</c:v>
                </c:pt>
                <c:pt idx="26262" formatCode="General">
                  <c:v>52.524000000000001</c:v>
                </c:pt>
                <c:pt idx="26263" formatCode="General">
                  <c:v>52.526000000000003</c:v>
                </c:pt>
                <c:pt idx="26264" formatCode="General">
                  <c:v>52.527999999999999</c:v>
                </c:pt>
                <c:pt idx="26265" formatCode="General">
                  <c:v>52.53</c:v>
                </c:pt>
                <c:pt idx="26266" formatCode="General">
                  <c:v>52.531999999999996</c:v>
                </c:pt>
                <c:pt idx="26267" formatCode="General">
                  <c:v>52.533999999999999</c:v>
                </c:pt>
                <c:pt idx="26268" formatCode="General">
                  <c:v>52.536000000000001</c:v>
                </c:pt>
                <c:pt idx="26269" formatCode="General">
                  <c:v>52.537999999999997</c:v>
                </c:pt>
                <c:pt idx="26270" formatCode="General">
                  <c:v>52.54</c:v>
                </c:pt>
                <c:pt idx="26271" formatCode="General">
                  <c:v>52.542000000000002</c:v>
                </c:pt>
                <c:pt idx="26272" formatCode="General">
                  <c:v>52.543999999999997</c:v>
                </c:pt>
                <c:pt idx="26273" formatCode="General">
                  <c:v>52.545999999999999</c:v>
                </c:pt>
                <c:pt idx="26274" formatCode="General">
                  <c:v>52.548000000000002</c:v>
                </c:pt>
                <c:pt idx="26275" formatCode="General">
                  <c:v>52.55</c:v>
                </c:pt>
                <c:pt idx="26276" formatCode="General">
                  <c:v>52.552</c:v>
                </c:pt>
                <c:pt idx="26277" formatCode="General">
                  <c:v>52.554000000000002</c:v>
                </c:pt>
                <c:pt idx="26278" formatCode="General">
                  <c:v>52.555999999999997</c:v>
                </c:pt>
                <c:pt idx="26279" formatCode="General">
                  <c:v>52.558</c:v>
                </c:pt>
                <c:pt idx="26280" formatCode="General">
                  <c:v>52.56</c:v>
                </c:pt>
                <c:pt idx="26281" formatCode="General">
                  <c:v>52.561999999999998</c:v>
                </c:pt>
                <c:pt idx="26282" formatCode="General">
                  <c:v>52.564</c:v>
                </c:pt>
                <c:pt idx="26283" formatCode="General">
                  <c:v>52.566000000000003</c:v>
                </c:pt>
                <c:pt idx="26284" formatCode="General">
                  <c:v>52.567999999999998</c:v>
                </c:pt>
                <c:pt idx="26285" formatCode="General">
                  <c:v>52.57</c:v>
                </c:pt>
                <c:pt idx="26286" formatCode="General">
                  <c:v>52.572000000000003</c:v>
                </c:pt>
                <c:pt idx="26287" formatCode="General">
                  <c:v>52.573999999999998</c:v>
                </c:pt>
                <c:pt idx="26288" formatCode="General">
                  <c:v>52.576000000000001</c:v>
                </c:pt>
                <c:pt idx="26289" formatCode="General">
                  <c:v>52.578000000000003</c:v>
                </c:pt>
                <c:pt idx="26290" formatCode="General">
                  <c:v>52.58</c:v>
                </c:pt>
                <c:pt idx="26291" formatCode="General">
                  <c:v>52.582000000000001</c:v>
                </c:pt>
                <c:pt idx="26292" formatCode="General">
                  <c:v>52.584000000000003</c:v>
                </c:pt>
                <c:pt idx="26293" formatCode="General">
                  <c:v>52.585999999999999</c:v>
                </c:pt>
                <c:pt idx="26294" formatCode="General">
                  <c:v>52.588000000000001</c:v>
                </c:pt>
                <c:pt idx="26295" formatCode="General">
                  <c:v>52.59</c:v>
                </c:pt>
                <c:pt idx="26296" formatCode="General">
                  <c:v>52.591999999999999</c:v>
                </c:pt>
                <c:pt idx="26297" formatCode="General">
                  <c:v>52.594000000000001</c:v>
                </c:pt>
                <c:pt idx="26298" formatCode="General">
                  <c:v>52.595999999999997</c:v>
                </c:pt>
                <c:pt idx="26299" formatCode="General">
                  <c:v>52.597999999999999</c:v>
                </c:pt>
                <c:pt idx="26300" formatCode="General">
                  <c:v>52.6</c:v>
                </c:pt>
                <c:pt idx="26301" formatCode="General">
                  <c:v>52.601999999999997</c:v>
                </c:pt>
                <c:pt idx="26302" formatCode="General">
                  <c:v>52.603999999999999</c:v>
                </c:pt>
                <c:pt idx="26303" formatCode="General">
                  <c:v>52.606000000000002</c:v>
                </c:pt>
                <c:pt idx="26304" formatCode="General">
                  <c:v>52.607999999999997</c:v>
                </c:pt>
                <c:pt idx="26305" formatCode="General">
                  <c:v>52.61</c:v>
                </c:pt>
                <c:pt idx="26306" formatCode="General">
                  <c:v>52.612000000000002</c:v>
                </c:pt>
                <c:pt idx="26307" formatCode="General">
                  <c:v>52.613999999999997</c:v>
                </c:pt>
                <c:pt idx="26308" formatCode="General">
                  <c:v>52.616</c:v>
                </c:pt>
                <c:pt idx="26309" formatCode="General">
                  <c:v>52.618000000000002</c:v>
                </c:pt>
                <c:pt idx="26310" formatCode="General">
                  <c:v>52.62</c:v>
                </c:pt>
                <c:pt idx="26311" formatCode="General">
                  <c:v>52.622</c:v>
                </c:pt>
                <c:pt idx="26312" formatCode="General">
                  <c:v>52.624000000000002</c:v>
                </c:pt>
                <c:pt idx="26313" formatCode="General">
                  <c:v>52.625999999999998</c:v>
                </c:pt>
                <c:pt idx="26314" formatCode="General">
                  <c:v>52.628</c:v>
                </c:pt>
                <c:pt idx="26315" formatCode="General">
                  <c:v>52.63</c:v>
                </c:pt>
                <c:pt idx="26316" formatCode="General">
                  <c:v>52.631999999999998</c:v>
                </c:pt>
                <c:pt idx="26317" formatCode="General">
                  <c:v>52.634</c:v>
                </c:pt>
                <c:pt idx="26318" formatCode="General">
                  <c:v>52.636000000000003</c:v>
                </c:pt>
                <c:pt idx="26319" formatCode="General">
                  <c:v>52.637999999999998</c:v>
                </c:pt>
                <c:pt idx="26320" formatCode="General">
                  <c:v>52.64</c:v>
                </c:pt>
                <c:pt idx="26321" formatCode="General">
                  <c:v>52.642000000000003</c:v>
                </c:pt>
                <c:pt idx="26322" formatCode="General">
                  <c:v>52.643999999999998</c:v>
                </c:pt>
                <c:pt idx="26323" formatCode="General">
                  <c:v>52.646000000000001</c:v>
                </c:pt>
                <c:pt idx="26324" formatCode="General">
                  <c:v>52.648000000000003</c:v>
                </c:pt>
                <c:pt idx="26325" formatCode="General">
                  <c:v>52.65</c:v>
                </c:pt>
                <c:pt idx="26326" formatCode="General">
                  <c:v>52.652000000000001</c:v>
                </c:pt>
                <c:pt idx="26327" formatCode="General">
                  <c:v>52.654000000000003</c:v>
                </c:pt>
                <c:pt idx="26328" formatCode="General">
                  <c:v>52.655999999999999</c:v>
                </c:pt>
                <c:pt idx="26329" formatCode="General">
                  <c:v>52.658000000000001</c:v>
                </c:pt>
                <c:pt idx="26330" formatCode="General">
                  <c:v>52.66</c:v>
                </c:pt>
                <c:pt idx="26331" formatCode="General">
                  <c:v>52.661999999999999</c:v>
                </c:pt>
                <c:pt idx="26332" formatCode="General">
                  <c:v>52.664000000000001</c:v>
                </c:pt>
                <c:pt idx="26333" formatCode="General">
                  <c:v>52.665999999999997</c:v>
                </c:pt>
                <c:pt idx="26334" formatCode="General">
                  <c:v>52.667999999999999</c:v>
                </c:pt>
                <c:pt idx="26335" formatCode="General">
                  <c:v>52.67</c:v>
                </c:pt>
                <c:pt idx="26336" formatCode="General">
                  <c:v>52.671999999999997</c:v>
                </c:pt>
                <c:pt idx="26337" formatCode="General">
                  <c:v>52.673999999999999</c:v>
                </c:pt>
                <c:pt idx="26338" formatCode="General">
                  <c:v>52.676000000000002</c:v>
                </c:pt>
                <c:pt idx="26339" formatCode="General">
                  <c:v>52.677999999999997</c:v>
                </c:pt>
                <c:pt idx="26340" formatCode="General">
                  <c:v>52.68</c:v>
                </c:pt>
                <c:pt idx="26341" formatCode="General">
                  <c:v>52.682000000000002</c:v>
                </c:pt>
                <c:pt idx="26342" formatCode="General">
                  <c:v>52.683999999999997</c:v>
                </c:pt>
                <c:pt idx="26343" formatCode="General">
                  <c:v>52.686</c:v>
                </c:pt>
                <c:pt idx="26344" formatCode="General">
                  <c:v>52.688000000000002</c:v>
                </c:pt>
                <c:pt idx="26345" formatCode="General">
                  <c:v>52.69</c:v>
                </c:pt>
                <c:pt idx="26346" formatCode="General">
                  <c:v>52.692</c:v>
                </c:pt>
                <c:pt idx="26347" formatCode="General">
                  <c:v>52.694000000000003</c:v>
                </c:pt>
                <c:pt idx="26348" formatCode="General">
                  <c:v>52.695999999999998</c:v>
                </c:pt>
                <c:pt idx="26349" formatCode="General">
                  <c:v>52.698</c:v>
                </c:pt>
                <c:pt idx="26350" formatCode="General">
                  <c:v>52.7</c:v>
                </c:pt>
                <c:pt idx="26351" formatCode="General">
                  <c:v>52.701999999999998</c:v>
                </c:pt>
                <c:pt idx="26352" formatCode="General">
                  <c:v>52.704000000000001</c:v>
                </c:pt>
                <c:pt idx="26353" formatCode="General">
                  <c:v>52.706000000000003</c:v>
                </c:pt>
                <c:pt idx="26354" formatCode="General">
                  <c:v>52.707999999999998</c:v>
                </c:pt>
                <c:pt idx="26355" formatCode="General">
                  <c:v>52.71</c:v>
                </c:pt>
                <c:pt idx="26356" formatCode="General">
                  <c:v>52.712000000000003</c:v>
                </c:pt>
                <c:pt idx="26357" formatCode="General">
                  <c:v>52.713999999999999</c:v>
                </c:pt>
                <c:pt idx="26358" formatCode="General">
                  <c:v>52.716000000000001</c:v>
                </c:pt>
                <c:pt idx="26359" formatCode="General">
                  <c:v>52.718000000000004</c:v>
                </c:pt>
                <c:pt idx="26360" formatCode="General">
                  <c:v>52.72</c:v>
                </c:pt>
                <c:pt idx="26361" formatCode="General">
                  <c:v>52.722000000000001</c:v>
                </c:pt>
                <c:pt idx="26362" formatCode="General">
                  <c:v>52.723999999999997</c:v>
                </c:pt>
                <c:pt idx="26363" formatCode="General">
                  <c:v>52.725999999999999</c:v>
                </c:pt>
                <c:pt idx="26364" formatCode="General">
                  <c:v>52.728000000000002</c:v>
                </c:pt>
                <c:pt idx="26365" formatCode="General">
                  <c:v>52.73</c:v>
                </c:pt>
                <c:pt idx="26366" formatCode="General">
                  <c:v>52.731999999999999</c:v>
                </c:pt>
                <c:pt idx="26367" formatCode="General">
                  <c:v>52.734000000000002</c:v>
                </c:pt>
                <c:pt idx="26368" formatCode="General">
                  <c:v>52.735999999999997</c:v>
                </c:pt>
                <c:pt idx="26369" formatCode="General">
                  <c:v>52.738</c:v>
                </c:pt>
                <c:pt idx="26370" formatCode="General">
                  <c:v>52.74</c:v>
                </c:pt>
                <c:pt idx="26371" formatCode="General">
                  <c:v>52.741999999999997</c:v>
                </c:pt>
                <c:pt idx="26372" formatCode="General">
                  <c:v>52.744</c:v>
                </c:pt>
                <c:pt idx="26373" formatCode="General">
                  <c:v>52.746000000000002</c:v>
                </c:pt>
                <c:pt idx="26374" formatCode="General">
                  <c:v>52.747999999999998</c:v>
                </c:pt>
                <c:pt idx="26375" formatCode="General">
                  <c:v>52.75</c:v>
                </c:pt>
                <c:pt idx="26376" formatCode="General">
                  <c:v>52.752000000000002</c:v>
                </c:pt>
                <c:pt idx="26377" formatCode="General">
                  <c:v>52.753999999999998</c:v>
                </c:pt>
                <c:pt idx="26378" formatCode="General">
                  <c:v>52.756</c:v>
                </c:pt>
                <c:pt idx="26379" formatCode="General">
                  <c:v>52.758000000000003</c:v>
                </c:pt>
                <c:pt idx="26380" formatCode="General">
                  <c:v>52.76</c:v>
                </c:pt>
                <c:pt idx="26381" formatCode="General">
                  <c:v>52.762</c:v>
                </c:pt>
                <c:pt idx="26382" formatCode="General">
                  <c:v>52.764000000000003</c:v>
                </c:pt>
                <c:pt idx="26383" formatCode="General">
                  <c:v>52.765999999999998</c:v>
                </c:pt>
                <c:pt idx="26384" formatCode="General">
                  <c:v>52.768000000000001</c:v>
                </c:pt>
                <c:pt idx="26385" formatCode="General">
                  <c:v>52.77</c:v>
                </c:pt>
                <c:pt idx="26386" formatCode="General">
                  <c:v>52.771999999999998</c:v>
                </c:pt>
                <c:pt idx="26387" formatCode="General">
                  <c:v>52.774000000000001</c:v>
                </c:pt>
                <c:pt idx="26388" formatCode="General">
                  <c:v>52.776000000000003</c:v>
                </c:pt>
                <c:pt idx="26389" formatCode="General">
                  <c:v>52.777999999999999</c:v>
                </c:pt>
                <c:pt idx="26390" formatCode="General">
                  <c:v>52.78</c:v>
                </c:pt>
                <c:pt idx="26391" formatCode="General">
                  <c:v>52.781999999999996</c:v>
                </c:pt>
                <c:pt idx="26392" formatCode="General">
                  <c:v>52.783999999999999</c:v>
                </c:pt>
                <c:pt idx="26393" formatCode="General">
                  <c:v>52.786000000000001</c:v>
                </c:pt>
                <c:pt idx="26394" formatCode="General">
                  <c:v>52.787999999999997</c:v>
                </c:pt>
                <c:pt idx="26395" formatCode="General">
                  <c:v>52.79</c:v>
                </c:pt>
                <c:pt idx="26396" formatCode="General">
                  <c:v>52.792000000000002</c:v>
                </c:pt>
                <c:pt idx="26397" formatCode="General">
                  <c:v>52.793999999999997</c:v>
                </c:pt>
                <c:pt idx="26398" formatCode="General">
                  <c:v>52.795999999999999</c:v>
                </c:pt>
                <c:pt idx="26399" formatCode="General">
                  <c:v>52.798000000000002</c:v>
                </c:pt>
                <c:pt idx="26400" formatCode="General">
                  <c:v>52.8</c:v>
                </c:pt>
                <c:pt idx="26401" formatCode="General">
                  <c:v>52.802</c:v>
                </c:pt>
                <c:pt idx="26402" formatCode="General">
                  <c:v>52.804000000000002</c:v>
                </c:pt>
                <c:pt idx="26403" formatCode="General">
                  <c:v>52.805999999999997</c:v>
                </c:pt>
                <c:pt idx="26404" formatCode="General">
                  <c:v>52.808</c:v>
                </c:pt>
                <c:pt idx="26405" formatCode="General">
                  <c:v>52.81</c:v>
                </c:pt>
                <c:pt idx="26406" formatCode="General">
                  <c:v>52.811999999999998</c:v>
                </c:pt>
                <c:pt idx="26407" formatCode="General">
                  <c:v>52.814</c:v>
                </c:pt>
                <c:pt idx="26408" formatCode="General">
                  <c:v>52.816000000000003</c:v>
                </c:pt>
                <c:pt idx="26409" formatCode="General">
                  <c:v>52.817999999999998</c:v>
                </c:pt>
                <c:pt idx="26410" formatCode="General">
                  <c:v>52.82</c:v>
                </c:pt>
                <c:pt idx="26411" formatCode="General">
                  <c:v>52.822000000000003</c:v>
                </c:pt>
                <c:pt idx="26412" formatCode="General">
                  <c:v>52.823999999999998</c:v>
                </c:pt>
                <c:pt idx="26413" formatCode="General">
                  <c:v>52.826000000000001</c:v>
                </c:pt>
                <c:pt idx="26414" formatCode="General">
                  <c:v>52.828000000000003</c:v>
                </c:pt>
                <c:pt idx="26415" formatCode="General">
                  <c:v>52.83</c:v>
                </c:pt>
                <c:pt idx="26416" formatCode="General">
                  <c:v>52.832000000000001</c:v>
                </c:pt>
                <c:pt idx="26417" formatCode="General">
                  <c:v>52.834000000000003</c:v>
                </c:pt>
                <c:pt idx="26418" formatCode="General">
                  <c:v>52.835999999999999</c:v>
                </c:pt>
                <c:pt idx="26419" formatCode="General">
                  <c:v>52.838000000000001</c:v>
                </c:pt>
                <c:pt idx="26420" formatCode="General">
                  <c:v>52.84</c:v>
                </c:pt>
                <c:pt idx="26421" formatCode="General">
                  <c:v>52.841999999999999</c:v>
                </c:pt>
                <c:pt idx="26422" formatCode="General">
                  <c:v>52.844000000000001</c:v>
                </c:pt>
                <c:pt idx="26423" formatCode="General">
                  <c:v>52.845999999999997</c:v>
                </c:pt>
                <c:pt idx="26424" formatCode="General">
                  <c:v>52.847999999999999</c:v>
                </c:pt>
                <c:pt idx="26425" formatCode="General">
                  <c:v>52.85</c:v>
                </c:pt>
                <c:pt idx="26426" formatCode="General">
                  <c:v>52.851999999999997</c:v>
                </c:pt>
                <c:pt idx="26427" formatCode="General">
                  <c:v>52.853999999999999</c:v>
                </c:pt>
                <c:pt idx="26428" formatCode="General">
                  <c:v>52.856000000000002</c:v>
                </c:pt>
                <c:pt idx="26429" formatCode="General">
                  <c:v>52.857999999999997</c:v>
                </c:pt>
                <c:pt idx="26430" formatCode="General">
                  <c:v>52.86</c:v>
                </c:pt>
                <c:pt idx="26431" formatCode="General">
                  <c:v>52.862000000000002</c:v>
                </c:pt>
                <c:pt idx="26432" formatCode="General">
                  <c:v>52.863999999999997</c:v>
                </c:pt>
                <c:pt idx="26433" formatCode="General">
                  <c:v>52.866</c:v>
                </c:pt>
                <c:pt idx="26434" formatCode="General">
                  <c:v>52.868000000000002</c:v>
                </c:pt>
                <c:pt idx="26435" formatCode="General">
                  <c:v>52.87</c:v>
                </c:pt>
                <c:pt idx="26436" formatCode="General">
                  <c:v>52.872</c:v>
                </c:pt>
                <c:pt idx="26437" formatCode="General">
                  <c:v>52.874000000000002</c:v>
                </c:pt>
                <c:pt idx="26438" formatCode="General">
                  <c:v>52.875999999999998</c:v>
                </c:pt>
                <c:pt idx="26439" formatCode="General">
                  <c:v>52.878</c:v>
                </c:pt>
                <c:pt idx="26440" formatCode="General">
                  <c:v>52.88</c:v>
                </c:pt>
                <c:pt idx="26441" formatCode="General">
                  <c:v>52.881999999999998</c:v>
                </c:pt>
                <c:pt idx="26442" formatCode="General">
                  <c:v>52.884</c:v>
                </c:pt>
                <c:pt idx="26443" formatCode="General">
                  <c:v>52.886000000000003</c:v>
                </c:pt>
                <c:pt idx="26444" formatCode="General">
                  <c:v>52.887999999999998</c:v>
                </c:pt>
                <c:pt idx="26445" formatCode="General">
                  <c:v>52.89</c:v>
                </c:pt>
                <c:pt idx="26446" formatCode="General">
                  <c:v>52.892000000000003</c:v>
                </c:pt>
                <c:pt idx="26447" formatCode="General">
                  <c:v>52.893999999999998</c:v>
                </c:pt>
                <c:pt idx="26448" formatCode="General">
                  <c:v>52.896000000000001</c:v>
                </c:pt>
                <c:pt idx="26449" formatCode="General">
                  <c:v>52.898000000000003</c:v>
                </c:pt>
                <c:pt idx="26450" formatCode="General">
                  <c:v>52.9</c:v>
                </c:pt>
                <c:pt idx="26451" formatCode="General">
                  <c:v>52.902000000000001</c:v>
                </c:pt>
                <c:pt idx="26452" formatCode="General">
                  <c:v>52.904000000000003</c:v>
                </c:pt>
                <c:pt idx="26453" formatCode="General">
                  <c:v>52.905999999999999</c:v>
                </c:pt>
                <c:pt idx="26454" formatCode="General">
                  <c:v>52.908000000000001</c:v>
                </c:pt>
                <c:pt idx="26455" formatCode="General">
                  <c:v>52.91</c:v>
                </c:pt>
                <c:pt idx="26456" formatCode="General">
                  <c:v>52.911999999999999</c:v>
                </c:pt>
                <c:pt idx="26457" formatCode="General">
                  <c:v>52.914000000000001</c:v>
                </c:pt>
                <c:pt idx="26458" formatCode="General">
                  <c:v>52.915999999999997</c:v>
                </c:pt>
                <c:pt idx="26459" formatCode="General">
                  <c:v>52.917999999999999</c:v>
                </c:pt>
                <c:pt idx="26460" formatCode="General">
                  <c:v>52.92</c:v>
                </c:pt>
                <c:pt idx="26461" formatCode="General">
                  <c:v>52.921999999999997</c:v>
                </c:pt>
                <c:pt idx="26462" formatCode="General">
                  <c:v>52.923999999999999</c:v>
                </c:pt>
                <c:pt idx="26463" formatCode="General">
                  <c:v>52.926000000000002</c:v>
                </c:pt>
                <c:pt idx="26464" formatCode="General">
                  <c:v>52.927999999999997</c:v>
                </c:pt>
                <c:pt idx="26465" formatCode="General">
                  <c:v>52.93</c:v>
                </c:pt>
                <c:pt idx="26466" formatCode="General">
                  <c:v>52.932000000000002</c:v>
                </c:pt>
                <c:pt idx="26467" formatCode="General">
                  <c:v>52.933999999999997</c:v>
                </c:pt>
                <c:pt idx="26468" formatCode="General">
                  <c:v>52.936</c:v>
                </c:pt>
                <c:pt idx="26469" formatCode="General">
                  <c:v>52.938000000000002</c:v>
                </c:pt>
                <c:pt idx="26470" formatCode="General">
                  <c:v>52.94</c:v>
                </c:pt>
                <c:pt idx="26471" formatCode="General">
                  <c:v>52.942</c:v>
                </c:pt>
                <c:pt idx="26472" formatCode="General">
                  <c:v>52.944000000000003</c:v>
                </c:pt>
                <c:pt idx="26473" formatCode="General">
                  <c:v>52.945999999999998</c:v>
                </c:pt>
                <c:pt idx="26474" formatCode="General">
                  <c:v>52.948</c:v>
                </c:pt>
                <c:pt idx="26475" formatCode="General">
                  <c:v>52.95</c:v>
                </c:pt>
                <c:pt idx="26476" formatCode="General">
                  <c:v>52.951999999999998</c:v>
                </c:pt>
                <c:pt idx="26477" formatCode="General">
                  <c:v>52.954000000000001</c:v>
                </c:pt>
                <c:pt idx="26478" formatCode="General">
                  <c:v>52.956000000000003</c:v>
                </c:pt>
                <c:pt idx="26479" formatCode="General">
                  <c:v>52.957999999999998</c:v>
                </c:pt>
                <c:pt idx="26480" formatCode="General">
                  <c:v>52.96</c:v>
                </c:pt>
                <c:pt idx="26481" formatCode="General">
                  <c:v>52.962000000000003</c:v>
                </c:pt>
                <c:pt idx="26482" formatCode="General">
                  <c:v>52.963999999999999</c:v>
                </c:pt>
                <c:pt idx="26483" formatCode="General">
                  <c:v>52.966000000000001</c:v>
                </c:pt>
                <c:pt idx="26484" formatCode="General">
                  <c:v>52.968000000000004</c:v>
                </c:pt>
                <c:pt idx="26485" formatCode="General">
                  <c:v>52.97</c:v>
                </c:pt>
                <c:pt idx="26486" formatCode="General">
                  <c:v>52.972000000000001</c:v>
                </c:pt>
                <c:pt idx="26487" formatCode="General">
                  <c:v>52.973999999999997</c:v>
                </c:pt>
                <c:pt idx="26488" formatCode="General">
                  <c:v>52.975999999999999</c:v>
                </c:pt>
                <c:pt idx="26489" formatCode="General">
                  <c:v>52.978000000000002</c:v>
                </c:pt>
                <c:pt idx="26490" formatCode="General">
                  <c:v>52.98</c:v>
                </c:pt>
                <c:pt idx="26491" formatCode="General">
                  <c:v>52.981999999999999</c:v>
                </c:pt>
                <c:pt idx="26492" formatCode="General">
                  <c:v>52.984000000000002</c:v>
                </c:pt>
                <c:pt idx="26493" formatCode="General">
                  <c:v>52.985999999999997</c:v>
                </c:pt>
                <c:pt idx="26494" formatCode="General">
                  <c:v>52.988</c:v>
                </c:pt>
                <c:pt idx="26495" formatCode="General">
                  <c:v>52.99</c:v>
                </c:pt>
                <c:pt idx="26496" formatCode="General">
                  <c:v>52.991999999999997</c:v>
                </c:pt>
                <c:pt idx="26497" formatCode="General">
                  <c:v>52.994</c:v>
                </c:pt>
                <c:pt idx="26498" formatCode="General">
                  <c:v>52.996000000000002</c:v>
                </c:pt>
                <c:pt idx="26499" formatCode="General">
                  <c:v>52.997999999999998</c:v>
                </c:pt>
                <c:pt idx="26500" formatCode="General">
                  <c:v>53</c:v>
                </c:pt>
                <c:pt idx="26501" formatCode="General">
                  <c:v>53.002000000000002</c:v>
                </c:pt>
                <c:pt idx="26502" formatCode="General">
                  <c:v>53.003999999999998</c:v>
                </c:pt>
                <c:pt idx="26503" formatCode="General">
                  <c:v>53.006</c:v>
                </c:pt>
                <c:pt idx="26504" formatCode="General">
                  <c:v>53.008000000000003</c:v>
                </c:pt>
                <c:pt idx="26505" formatCode="General">
                  <c:v>53.01</c:v>
                </c:pt>
                <c:pt idx="26506" formatCode="General">
                  <c:v>53.012</c:v>
                </c:pt>
                <c:pt idx="26507" formatCode="General">
                  <c:v>53.014000000000003</c:v>
                </c:pt>
                <c:pt idx="26508" formatCode="General">
                  <c:v>53.015999999999998</c:v>
                </c:pt>
                <c:pt idx="26509" formatCode="General">
                  <c:v>53.018000000000001</c:v>
                </c:pt>
                <c:pt idx="26510" formatCode="General">
                  <c:v>53.02</c:v>
                </c:pt>
                <c:pt idx="26511" formatCode="General">
                  <c:v>53.021999999999998</c:v>
                </c:pt>
                <c:pt idx="26512" formatCode="General">
                  <c:v>53.024000000000001</c:v>
                </c:pt>
                <c:pt idx="26513" formatCode="General">
                  <c:v>53.026000000000003</c:v>
                </c:pt>
                <c:pt idx="26514" formatCode="General">
                  <c:v>53.027999999999999</c:v>
                </c:pt>
                <c:pt idx="26515" formatCode="General">
                  <c:v>53.03</c:v>
                </c:pt>
                <c:pt idx="26516" formatCode="General">
                  <c:v>53.031999999999996</c:v>
                </c:pt>
                <c:pt idx="26517" formatCode="General">
                  <c:v>53.033999999999999</c:v>
                </c:pt>
                <c:pt idx="26518" formatCode="General">
                  <c:v>53.036000000000001</c:v>
                </c:pt>
                <c:pt idx="26519" formatCode="General">
                  <c:v>53.037999999999997</c:v>
                </c:pt>
                <c:pt idx="26520" formatCode="General">
                  <c:v>53.04</c:v>
                </c:pt>
                <c:pt idx="26521" formatCode="General">
                  <c:v>53.042000000000002</c:v>
                </c:pt>
                <c:pt idx="26522" formatCode="General">
                  <c:v>53.043999999999997</c:v>
                </c:pt>
                <c:pt idx="26523" formatCode="General">
                  <c:v>53.045999999999999</c:v>
                </c:pt>
                <c:pt idx="26524" formatCode="General">
                  <c:v>53.048000000000002</c:v>
                </c:pt>
                <c:pt idx="26525" formatCode="General">
                  <c:v>53.05</c:v>
                </c:pt>
                <c:pt idx="26526" formatCode="General">
                  <c:v>53.052</c:v>
                </c:pt>
                <c:pt idx="26527" formatCode="General">
                  <c:v>53.054000000000002</c:v>
                </c:pt>
                <c:pt idx="26528" formatCode="General">
                  <c:v>53.055999999999997</c:v>
                </c:pt>
                <c:pt idx="26529" formatCode="General">
                  <c:v>53.058</c:v>
                </c:pt>
                <c:pt idx="26530" formatCode="General">
                  <c:v>53.06</c:v>
                </c:pt>
                <c:pt idx="26531" formatCode="General">
                  <c:v>53.061999999999998</c:v>
                </c:pt>
                <c:pt idx="26532" formatCode="General">
                  <c:v>53.064</c:v>
                </c:pt>
                <c:pt idx="26533" formatCode="General">
                  <c:v>53.066000000000003</c:v>
                </c:pt>
                <c:pt idx="26534" formatCode="General">
                  <c:v>53.067999999999998</c:v>
                </c:pt>
                <c:pt idx="26535" formatCode="General">
                  <c:v>53.07</c:v>
                </c:pt>
                <c:pt idx="26536" formatCode="General">
                  <c:v>53.072000000000003</c:v>
                </c:pt>
                <c:pt idx="26537" formatCode="General">
                  <c:v>53.073999999999998</c:v>
                </c:pt>
                <c:pt idx="26538" formatCode="General">
                  <c:v>53.076000000000001</c:v>
                </c:pt>
                <c:pt idx="26539" formatCode="General">
                  <c:v>53.078000000000003</c:v>
                </c:pt>
                <c:pt idx="26540" formatCode="General">
                  <c:v>53.08</c:v>
                </c:pt>
                <c:pt idx="26541" formatCode="General">
                  <c:v>53.082000000000001</c:v>
                </c:pt>
                <c:pt idx="26542" formatCode="General">
                  <c:v>53.084000000000003</c:v>
                </c:pt>
                <c:pt idx="26543" formatCode="General">
                  <c:v>53.085999999999999</c:v>
                </c:pt>
                <c:pt idx="26544" formatCode="General">
                  <c:v>53.088000000000001</c:v>
                </c:pt>
                <c:pt idx="26545" formatCode="General">
                  <c:v>53.09</c:v>
                </c:pt>
                <c:pt idx="26546" formatCode="General">
                  <c:v>53.091999999999999</c:v>
                </c:pt>
                <c:pt idx="26547" formatCode="General">
                  <c:v>53.094000000000001</c:v>
                </c:pt>
                <c:pt idx="26548" formatCode="General">
                  <c:v>53.095999999999997</c:v>
                </c:pt>
                <c:pt idx="26549" formatCode="General">
                  <c:v>53.097999999999999</c:v>
                </c:pt>
                <c:pt idx="26550" formatCode="General">
                  <c:v>53.1</c:v>
                </c:pt>
                <c:pt idx="26551" formatCode="General">
                  <c:v>53.101999999999997</c:v>
                </c:pt>
                <c:pt idx="26552" formatCode="General">
                  <c:v>53.103999999999999</c:v>
                </c:pt>
                <c:pt idx="26553" formatCode="General">
                  <c:v>53.106000000000002</c:v>
                </c:pt>
                <c:pt idx="26554" formatCode="General">
                  <c:v>53.107999999999997</c:v>
                </c:pt>
                <c:pt idx="26555" formatCode="General">
                  <c:v>53.11</c:v>
                </c:pt>
                <c:pt idx="26556" formatCode="General">
                  <c:v>53.112000000000002</c:v>
                </c:pt>
                <c:pt idx="26557" formatCode="General">
                  <c:v>53.113999999999997</c:v>
                </c:pt>
                <c:pt idx="26558" formatCode="General">
                  <c:v>53.116</c:v>
                </c:pt>
                <c:pt idx="26559" formatCode="General">
                  <c:v>53.118000000000002</c:v>
                </c:pt>
                <c:pt idx="26560" formatCode="General">
                  <c:v>53.12</c:v>
                </c:pt>
                <c:pt idx="26561" formatCode="General">
                  <c:v>53.122</c:v>
                </c:pt>
                <c:pt idx="26562" formatCode="General">
                  <c:v>53.124000000000002</c:v>
                </c:pt>
                <c:pt idx="26563" formatCode="General">
                  <c:v>53.125999999999998</c:v>
                </c:pt>
                <c:pt idx="26564" formatCode="General">
                  <c:v>53.128</c:v>
                </c:pt>
                <c:pt idx="26565" formatCode="General">
                  <c:v>53.13</c:v>
                </c:pt>
                <c:pt idx="26566" formatCode="General">
                  <c:v>53.131999999999998</c:v>
                </c:pt>
                <c:pt idx="26567" formatCode="General">
                  <c:v>53.134</c:v>
                </c:pt>
                <c:pt idx="26568" formatCode="General">
                  <c:v>53.136000000000003</c:v>
                </c:pt>
                <c:pt idx="26569" formatCode="General">
                  <c:v>53.137999999999998</c:v>
                </c:pt>
                <c:pt idx="26570" formatCode="General">
                  <c:v>53.14</c:v>
                </c:pt>
                <c:pt idx="26571" formatCode="General">
                  <c:v>53.142000000000003</c:v>
                </c:pt>
                <c:pt idx="26572" formatCode="General">
                  <c:v>53.143999999999998</c:v>
                </c:pt>
                <c:pt idx="26573" formatCode="General">
                  <c:v>53.146000000000001</c:v>
                </c:pt>
                <c:pt idx="26574" formatCode="General">
                  <c:v>53.148000000000003</c:v>
                </c:pt>
                <c:pt idx="26575" formatCode="General">
                  <c:v>53.15</c:v>
                </c:pt>
                <c:pt idx="26576" formatCode="General">
                  <c:v>53.152000000000001</c:v>
                </c:pt>
                <c:pt idx="26577" formatCode="General">
                  <c:v>53.154000000000003</c:v>
                </c:pt>
                <c:pt idx="26578" formatCode="General">
                  <c:v>53.155999999999999</c:v>
                </c:pt>
                <c:pt idx="26579" formatCode="General">
                  <c:v>53.158000000000001</c:v>
                </c:pt>
                <c:pt idx="26580" formatCode="General">
                  <c:v>53.16</c:v>
                </c:pt>
                <c:pt idx="26581" formatCode="General">
                  <c:v>53.161999999999999</c:v>
                </c:pt>
                <c:pt idx="26582" formatCode="General">
                  <c:v>53.164000000000001</c:v>
                </c:pt>
                <c:pt idx="26583" formatCode="General">
                  <c:v>53.165999999999997</c:v>
                </c:pt>
                <c:pt idx="26584" formatCode="General">
                  <c:v>53.167999999999999</c:v>
                </c:pt>
                <c:pt idx="26585" formatCode="General">
                  <c:v>53.17</c:v>
                </c:pt>
                <c:pt idx="26586" formatCode="General">
                  <c:v>53.171999999999997</c:v>
                </c:pt>
                <c:pt idx="26587" formatCode="General">
                  <c:v>53.173999999999999</c:v>
                </c:pt>
                <c:pt idx="26588" formatCode="General">
                  <c:v>53.176000000000002</c:v>
                </c:pt>
                <c:pt idx="26589" formatCode="General">
                  <c:v>53.177999999999997</c:v>
                </c:pt>
                <c:pt idx="26590" formatCode="General">
                  <c:v>53.18</c:v>
                </c:pt>
                <c:pt idx="26591" formatCode="General">
                  <c:v>53.182000000000002</c:v>
                </c:pt>
                <c:pt idx="26592" formatCode="General">
                  <c:v>53.183999999999997</c:v>
                </c:pt>
                <c:pt idx="26593" formatCode="General">
                  <c:v>53.186</c:v>
                </c:pt>
                <c:pt idx="26594" formatCode="General">
                  <c:v>53.188000000000002</c:v>
                </c:pt>
                <c:pt idx="26595" formatCode="General">
                  <c:v>53.19</c:v>
                </c:pt>
                <c:pt idx="26596" formatCode="General">
                  <c:v>53.192</c:v>
                </c:pt>
                <c:pt idx="26597" formatCode="General">
                  <c:v>53.194000000000003</c:v>
                </c:pt>
                <c:pt idx="26598" formatCode="General">
                  <c:v>53.195999999999998</c:v>
                </c:pt>
                <c:pt idx="26599" formatCode="General">
                  <c:v>53.198</c:v>
                </c:pt>
                <c:pt idx="26600" formatCode="General">
                  <c:v>53.2</c:v>
                </c:pt>
                <c:pt idx="26601" formatCode="General">
                  <c:v>53.201999999999998</c:v>
                </c:pt>
                <c:pt idx="26602" formatCode="General">
                  <c:v>53.204000000000001</c:v>
                </c:pt>
                <c:pt idx="26603" formatCode="General">
                  <c:v>53.206000000000003</c:v>
                </c:pt>
                <c:pt idx="26604" formatCode="General">
                  <c:v>53.207999999999998</c:v>
                </c:pt>
                <c:pt idx="26605" formatCode="General">
                  <c:v>53.21</c:v>
                </c:pt>
                <c:pt idx="26606" formatCode="General">
                  <c:v>53.212000000000003</c:v>
                </c:pt>
                <c:pt idx="26607" formatCode="General">
                  <c:v>53.213999999999999</c:v>
                </c:pt>
                <c:pt idx="26608" formatCode="General">
                  <c:v>53.216000000000001</c:v>
                </c:pt>
                <c:pt idx="26609" formatCode="General">
                  <c:v>53.218000000000004</c:v>
                </c:pt>
                <c:pt idx="26610" formatCode="General">
                  <c:v>53.22</c:v>
                </c:pt>
                <c:pt idx="26611" formatCode="General">
                  <c:v>53.222000000000001</c:v>
                </c:pt>
                <c:pt idx="26612" formatCode="General">
                  <c:v>53.223999999999997</c:v>
                </c:pt>
                <c:pt idx="26613" formatCode="General">
                  <c:v>53.225999999999999</c:v>
                </c:pt>
                <c:pt idx="26614" formatCode="General">
                  <c:v>53.228000000000002</c:v>
                </c:pt>
                <c:pt idx="26615" formatCode="General">
                  <c:v>53.23</c:v>
                </c:pt>
                <c:pt idx="26616" formatCode="General">
                  <c:v>53.231999999999999</c:v>
                </c:pt>
                <c:pt idx="26617" formatCode="General">
                  <c:v>53.234000000000002</c:v>
                </c:pt>
                <c:pt idx="26618" formatCode="General">
                  <c:v>53.235999999999997</c:v>
                </c:pt>
                <c:pt idx="26619" formatCode="General">
                  <c:v>53.238</c:v>
                </c:pt>
                <c:pt idx="26620" formatCode="General">
                  <c:v>53.24</c:v>
                </c:pt>
                <c:pt idx="26621" formatCode="General">
                  <c:v>53.241999999999997</c:v>
                </c:pt>
                <c:pt idx="26622" formatCode="General">
                  <c:v>53.244</c:v>
                </c:pt>
                <c:pt idx="26623" formatCode="General">
                  <c:v>53.246000000000002</c:v>
                </c:pt>
                <c:pt idx="26624" formatCode="General">
                  <c:v>53.247999999999998</c:v>
                </c:pt>
                <c:pt idx="26625" formatCode="General">
                  <c:v>53.25</c:v>
                </c:pt>
                <c:pt idx="26626" formatCode="General">
                  <c:v>53.252000000000002</c:v>
                </c:pt>
                <c:pt idx="26627" formatCode="General">
                  <c:v>53.253999999999998</c:v>
                </c:pt>
                <c:pt idx="26628" formatCode="General">
                  <c:v>53.256</c:v>
                </c:pt>
                <c:pt idx="26629" formatCode="General">
                  <c:v>53.258000000000003</c:v>
                </c:pt>
                <c:pt idx="26630" formatCode="General">
                  <c:v>53.26</c:v>
                </c:pt>
                <c:pt idx="26631" formatCode="General">
                  <c:v>53.262</c:v>
                </c:pt>
                <c:pt idx="26632" formatCode="General">
                  <c:v>53.264000000000003</c:v>
                </c:pt>
                <c:pt idx="26633" formatCode="General">
                  <c:v>53.265999999999998</c:v>
                </c:pt>
                <c:pt idx="26634" formatCode="General">
                  <c:v>53.268000000000001</c:v>
                </c:pt>
                <c:pt idx="26635" formatCode="General">
                  <c:v>53.27</c:v>
                </c:pt>
                <c:pt idx="26636" formatCode="General">
                  <c:v>53.271999999999998</c:v>
                </c:pt>
                <c:pt idx="26637" formatCode="General">
                  <c:v>53.274000000000001</c:v>
                </c:pt>
                <c:pt idx="26638" formatCode="General">
                  <c:v>53.276000000000003</c:v>
                </c:pt>
                <c:pt idx="26639" formatCode="General">
                  <c:v>53.277999999999999</c:v>
                </c:pt>
                <c:pt idx="26640" formatCode="General">
                  <c:v>53.28</c:v>
                </c:pt>
                <c:pt idx="26641" formatCode="General">
                  <c:v>53.281999999999996</c:v>
                </c:pt>
                <c:pt idx="26642" formatCode="General">
                  <c:v>53.283999999999999</c:v>
                </c:pt>
                <c:pt idx="26643" formatCode="General">
                  <c:v>53.286000000000001</c:v>
                </c:pt>
                <c:pt idx="26644" formatCode="General">
                  <c:v>53.287999999999997</c:v>
                </c:pt>
                <c:pt idx="26645" formatCode="General">
                  <c:v>53.29</c:v>
                </c:pt>
                <c:pt idx="26646" formatCode="General">
                  <c:v>53.292000000000002</c:v>
                </c:pt>
                <c:pt idx="26647" formatCode="General">
                  <c:v>53.293999999999997</c:v>
                </c:pt>
                <c:pt idx="26648" formatCode="General">
                  <c:v>53.295999999999999</c:v>
                </c:pt>
                <c:pt idx="26649" formatCode="General">
                  <c:v>53.298000000000002</c:v>
                </c:pt>
                <c:pt idx="26650" formatCode="General">
                  <c:v>53.3</c:v>
                </c:pt>
                <c:pt idx="26651" formatCode="General">
                  <c:v>53.302</c:v>
                </c:pt>
                <c:pt idx="26652" formatCode="General">
                  <c:v>53.304000000000002</c:v>
                </c:pt>
                <c:pt idx="26653" formatCode="General">
                  <c:v>53.305999999999997</c:v>
                </c:pt>
                <c:pt idx="26654" formatCode="General">
                  <c:v>53.308</c:v>
                </c:pt>
                <c:pt idx="26655" formatCode="General">
                  <c:v>53.31</c:v>
                </c:pt>
                <c:pt idx="26656" formatCode="General">
                  <c:v>53.311999999999998</c:v>
                </c:pt>
                <c:pt idx="26657" formatCode="General">
                  <c:v>53.314</c:v>
                </c:pt>
                <c:pt idx="26658" formatCode="General">
                  <c:v>53.316000000000003</c:v>
                </c:pt>
                <c:pt idx="26659" formatCode="General">
                  <c:v>53.317999999999998</c:v>
                </c:pt>
                <c:pt idx="26660" formatCode="General">
                  <c:v>53.32</c:v>
                </c:pt>
                <c:pt idx="26661" formatCode="General">
                  <c:v>53.322000000000003</c:v>
                </c:pt>
                <c:pt idx="26662" formatCode="General">
                  <c:v>53.323999999999998</c:v>
                </c:pt>
                <c:pt idx="26663" formatCode="General">
                  <c:v>53.326000000000001</c:v>
                </c:pt>
                <c:pt idx="26664" formatCode="General">
                  <c:v>53.328000000000003</c:v>
                </c:pt>
                <c:pt idx="26665" formatCode="General">
                  <c:v>53.33</c:v>
                </c:pt>
                <c:pt idx="26666" formatCode="General">
                  <c:v>53.332000000000001</c:v>
                </c:pt>
                <c:pt idx="26667" formatCode="General">
                  <c:v>53.334000000000003</c:v>
                </c:pt>
                <c:pt idx="26668" formatCode="General">
                  <c:v>53.335999999999999</c:v>
                </c:pt>
                <c:pt idx="26669" formatCode="General">
                  <c:v>53.338000000000001</c:v>
                </c:pt>
                <c:pt idx="26670" formatCode="General">
                  <c:v>53.34</c:v>
                </c:pt>
                <c:pt idx="26671" formatCode="General">
                  <c:v>53.341999999999999</c:v>
                </c:pt>
                <c:pt idx="26672" formatCode="General">
                  <c:v>53.344000000000001</c:v>
                </c:pt>
                <c:pt idx="26673" formatCode="General">
                  <c:v>53.345999999999997</c:v>
                </c:pt>
                <c:pt idx="26674" formatCode="General">
                  <c:v>53.347999999999999</c:v>
                </c:pt>
                <c:pt idx="26675" formatCode="General">
                  <c:v>53.35</c:v>
                </c:pt>
                <c:pt idx="26676" formatCode="General">
                  <c:v>53.351999999999997</c:v>
                </c:pt>
                <c:pt idx="26677" formatCode="General">
                  <c:v>53.353999999999999</c:v>
                </c:pt>
                <c:pt idx="26678" formatCode="General">
                  <c:v>53.356000000000002</c:v>
                </c:pt>
                <c:pt idx="26679" formatCode="General">
                  <c:v>53.357999999999997</c:v>
                </c:pt>
                <c:pt idx="26680" formatCode="General">
                  <c:v>53.36</c:v>
                </c:pt>
                <c:pt idx="26681" formatCode="General">
                  <c:v>53.362000000000002</c:v>
                </c:pt>
                <c:pt idx="26682" formatCode="General">
                  <c:v>53.363999999999997</c:v>
                </c:pt>
                <c:pt idx="26683" formatCode="General">
                  <c:v>53.366</c:v>
                </c:pt>
                <c:pt idx="26684" formatCode="General">
                  <c:v>53.368000000000002</c:v>
                </c:pt>
                <c:pt idx="26685" formatCode="General">
                  <c:v>53.37</c:v>
                </c:pt>
                <c:pt idx="26686" formatCode="General">
                  <c:v>53.372</c:v>
                </c:pt>
                <c:pt idx="26687" formatCode="General">
                  <c:v>53.374000000000002</c:v>
                </c:pt>
                <c:pt idx="26688" formatCode="General">
                  <c:v>53.375999999999998</c:v>
                </c:pt>
                <c:pt idx="26689" formatCode="General">
                  <c:v>53.378</c:v>
                </c:pt>
                <c:pt idx="26690" formatCode="General">
                  <c:v>53.38</c:v>
                </c:pt>
                <c:pt idx="26691" formatCode="General">
                  <c:v>53.381999999999998</c:v>
                </c:pt>
                <c:pt idx="26692" formatCode="General">
                  <c:v>53.384</c:v>
                </c:pt>
                <c:pt idx="26693" formatCode="General">
                  <c:v>53.386000000000003</c:v>
                </c:pt>
                <c:pt idx="26694" formatCode="General">
                  <c:v>53.387999999999998</c:v>
                </c:pt>
                <c:pt idx="26695" formatCode="General">
                  <c:v>53.39</c:v>
                </c:pt>
                <c:pt idx="26696" formatCode="General">
                  <c:v>53.392000000000003</c:v>
                </c:pt>
                <c:pt idx="26697" formatCode="General">
                  <c:v>53.393999999999998</c:v>
                </c:pt>
                <c:pt idx="26698" formatCode="General">
                  <c:v>53.396000000000001</c:v>
                </c:pt>
                <c:pt idx="26699" formatCode="General">
                  <c:v>53.398000000000003</c:v>
                </c:pt>
                <c:pt idx="26700" formatCode="General">
                  <c:v>53.4</c:v>
                </c:pt>
                <c:pt idx="26701" formatCode="General">
                  <c:v>53.402000000000001</c:v>
                </c:pt>
                <c:pt idx="26702" formatCode="General">
                  <c:v>53.404000000000003</c:v>
                </c:pt>
                <c:pt idx="26703" formatCode="General">
                  <c:v>53.405999999999999</c:v>
                </c:pt>
                <c:pt idx="26704" formatCode="General">
                  <c:v>53.408000000000001</c:v>
                </c:pt>
                <c:pt idx="26705" formatCode="General">
                  <c:v>53.41</c:v>
                </c:pt>
                <c:pt idx="26706" formatCode="General">
                  <c:v>53.411999999999999</c:v>
                </c:pt>
                <c:pt idx="26707" formatCode="General">
                  <c:v>53.414000000000001</c:v>
                </c:pt>
                <c:pt idx="26708" formatCode="General">
                  <c:v>53.415999999999997</c:v>
                </c:pt>
                <c:pt idx="26709" formatCode="General">
                  <c:v>53.417999999999999</c:v>
                </c:pt>
                <c:pt idx="26710" formatCode="General">
                  <c:v>53.42</c:v>
                </c:pt>
                <c:pt idx="26711" formatCode="General">
                  <c:v>53.421999999999997</c:v>
                </c:pt>
                <c:pt idx="26712" formatCode="General">
                  <c:v>53.423999999999999</c:v>
                </c:pt>
                <c:pt idx="26713" formatCode="General">
                  <c:v>53.426000000000002</c:v>
                </c:pt>
                <c:pt idx="26714" formatCode="General">
                  <c:v>53.427999999999997</c:v>
                </c:pt>
                <c:pt idx="26715" formatCode="General">
                  <c:v>53.43</c:v>
                </c:pt>
                <c:pt idx="26716" formatCode="General">
                  <c:v>53.432000000000002</c:v>
                </c:pt>
                <c:pt idx="26717" formatCode="General">
                  <c:v>53.433999999999997</c:v>
                </c:pt>
                <c:pt idx="26718" formatCode="General">
                  <c:v>53.436</c:v>
                </c:pt>
                <c:pt idx="26719" formatCode="General">
                  <c:v>53.438000000000002</c:v>
                </c:pt>
                <c:pt idx="26720" formatCode="General">
                  <c:v>53.44</c:v>
                </c:pt>
                <c:pt idx="26721" formatCode="General">
                  <c:v>53.442</c:v>
                </c:pt>
                <c:pt idx="26722" formatCode="General">
                  <c:v>53.444000000000003</c:v>
                </c:pt>
                <c:pt idx="26723" formatCode="General">
                  <c:v>53.445999999999998</c:v>
                </c:pt>
                <c:pt idx="26724" formatCode="General">
                  <c:v>53.448</c:v>
                </c:pt>
                <c:pt idx="26725" formatCode="General">
                  <c:v>53.45</c:v>
                </c:pt>
                <c:pt idx="26726" formatCode="General">
                  <c:v>53.451999999999998</c:v>
                </c:pt>
                <c:pt idx="26727" formatCode="General">
                  <c:v>53.454000000000001</c:v>
                </c:pt>
                <c:pt idx="26728" formatCode="General">
                  <c:v>53.456000000000003</c:v>
                </c:pt>
                <c:pt idx="26729" formatCode="General">
                  <c:v>53.457999999999998</c:v>
                </c:pt>
                <c:pt idx="26730" formatCode="General">
                  <c:v>53.46</c:v>
                </c:pt>
                <c:pt idx="26731" formatCode="General">
                  <c:v>53.462000000000003</c:v>
                </c:pt>
                <c:pt idx="26732" formatCode="General">
                  <c:v>53.463999999999999</c:v>
                </c:pt>
                <c:pt idx="26733" formatCode="General">
                  <c:v>53.466000000000001</c:v>
                </c:pt>
                <c:pt idx="26734" formatCode="General">
                  <c:v>53.468000000000004</c:v>
                </c:pt>
                <c:pt idx="26735" formatCode="General">
                  <c:v>53.47</c:v>
                </c:pt>
                <c:pt idx="26736" formatCode="General">
                  <c:v>53.472000000000001</c:v>
                </c:pt>
                <c:pt idx="26737" formatCode="General">
                  <c:v>53.473999999999997</c:v>
                </c:pt>
                <c:pt idx="26738" formatCode="General">
                  <c:v>53.475999999999999</c:v>
                </c:pt>
                <c:pt idx="26739" formatCode="General">
                  <c:v>53.478000000000002</c:v>
                </c:pt>
                <c:pt idx="26740" formatCode="General">
                  <c:v>53.48</c:v>
                </c:pt>
                <c:pt idx="26741" formatCode="General">
                  <c:v>53.481999999999999</c:v>
                </c:pt>
                <c:pt idx="26742" formatCode="General">
                  <c:v>53.484000000000002</c:v>
                </c:pt>
                <c:pt idx="26743" formatCode="General">
                  <c:v>53.485999999999997</c:v>
                </c:pt>
                <c:pt idx="26744" formatCode="General">
                  <c:v>53.488</c:v>
                </c:pt>
                <c:pt idx="26745" formatCode="General">
                  <c:v>53.49</c:v>
                </c:pt>
                <c:pt idx="26746" formatCode="General">
                  <c:v>53.491999999999997</c:v>
                </c:pt>
                <c:pt idx="26747" formatCode="General">
                  <c:v>53.494</c:v>
                </c:pt>
                <c:pt idx="26748" formatCode="General">
                  <c:v>53.496000000000002</c:v>
                </c:pt>
                <c:pt idx="26749" formatCode="General">
                  <c:v>53.497999999999998</c:v>
                </c:pt>
                <c:pt idx="26750" formatCode="General">
                  <c:v>53.5</c:v>
                </c:pt>
                <c:pt idx="26751" formatCode="General">
                  <c:v>53.502000000000002</c:v>
                </c:pt>
                <c:pt idx="26752" formatCode="General">
                  <c:v>53.503999999999998</c:v>
                </c:pt>
                <c:pt idx="26753" formatCode="General">
                  <c:v>53.506</c:v>
                </c:pt>
                <c:pt idx="26754" formatCode="General">
                  <c:v>53.508000000000003</c:v>
                </c:pt>
                <c:pt idx="26755" formatCode="General">
                  <c:v>53.51</c:v>
                </c:pt>
                <c:pt idx="26756" formatCode="General">
                  <c:v>53.512</c:v>
                </c:pt>
                <c:pt idx="26757" formatCode="General">
                  <c:v>53.514000000000003</c:v>
                </c:pt>
                <c:pt idx="26758" formatCode="General">
                  <c:v>53.515999999999998</c:v>
                </c:pt>
                <c:pt idx="26759" formatCode="General">
                  <c:v>53.518000000000001</c:v>
                </c:pt>
                <c:pt idx="26760" formatCode="General">
                  <c:v>53.52</c:v>
                </c:pt>
                <c:pt idx="26761" formatCode="General">
                  <c:v>53.521999999999998</c:v>
                </c:pt>
                <c:pt idx="26762" formatCode="General">
                  <c:v>53.524000000000001</c:v>
                </c:pt>
                <c:pt idx="26763" formatCode="General">
                  <c:v>53.526000000000003</c:v>
                </c:pt>
                <c:pt idx="26764" formatCode="General">
                  <c:v>53.527999999999999</c:v>
                </c:pt>
                <c:pt idx="26765" formatCode="General">
                  <c:v>53.53</c:v>
                </c:pt>
                <c:pt idx="26766" formatCode="General">
                  <c:v>53.531999999999996</c:v>
                </c:pt>
                <c:pt idx="26767" formatCode="General">
                  <c:v>53.533999999999999</c:v>
                </c:pt>
                <c:pt idx="26768" formatCode="General">
                  <c:v>53.536000000000001</c:v>
                </c:pt>
                <c:pt idx="26769" formatCode="General">
                  <c:v>53.537999999999997</c:v>
                </c:pt>
                <c:pt idx="26770" formatCode="General">
                  <c:v>53.54</c:v>
                </c:pt>
                <c:pt idx="26771" formatCode="General">
                  <c:v>53.542000000000002</c:v>
                </c:pt>
                <c:pt idx="26772" formatCode="General">
                  <c:v>53.543999999999997</c:v>
                </c:pt>
                <c:pt idx="26773" formatCode="General">
                  <c:v>53.545999999999999</c:v>
                </c:pt>
                <c:pt idx="26774" formatCode="General">
                  <c:v>53.548000000000002</c:v>
                </c:pt>
                <c:pt idx="26775" formatCode="General">
                  <c:v>53.55</c:v>
                </c:pt>
                <c:pt idx="26776" formatCode="General">
                  <c:v>53.552</c:v>
                </c:pt>
                <c:pt idx="26777" formatCode="General">
                  <c:v>53.554000000000002</c:v>
                </c:pt>
                <c:pt idx="26778" formatCode="General">
                  <c:v>53.555999999999997</c:v>
                </c:pt>
                <c:pt idx="26779" formatCode="General">
                  <c:v>53.558</c:v>
                </c:pt>
                <c:pt idx="26780" formatCode="General">
                  <c:v>53.56</c:v>
                </c:pt>
                <c:pt idx="26781" formatCode="General">
                  <c:v>53.561999999999998</c:v>
                </c:pt>
                <c:pt idx="26782" formatCode="General">
                  <c:v>53.564</c:v>
                </c:pt>
                <c:pt idx="26783" formatCode="General">
                  <c:v>53.566000000000003</c:v>
                </c:pt>
                <c:pt idx="26784" formatCode="General">
                  <c:v>53.567999999999998</c:v>
                </c:pt>
                <c:pt idx="26785" formatCode="General">
                  <c:v>53.57</c:v>
                </c:pt>
                <c:pt idx="26786" formatCode="General">
                  <c:v>53.572000000000003</c:v>
                </c:pt>
                <c:pt idx="26787" formatCode="General">
                  <c:v>53.573999999999998</c:v>
                </c:pt>
                <c:pt idx="26788" formatCode="General">
                  <c:v>53.576000000000001</c:v>
                </c:pt>
                <c:pt idx="26789" formatCode="General">
                  <c:v>53.578000000000003</c:v>
                </c:pt>
                <c:pt idx="26790" formatCode="General">
                  <c:v>53.58</c:v>
                </c:pt>
                <c:pt idx="26791" formatCode="General">
                  <c:v>53.582000000000001</c:v>
                </c:pt>
                <c:pt idx="26792" formatCode="General">
                  <c:v>53.584000000000003</c:v>
                </c:pt>
                <c:pt idx="26793" formatCode="General">
                  <c:v>53.585999999999999</c:v>
                </c:pt>
                <c:pt idx="26794" formatCode="General">
                  <c:v>53.588000000000001</c:v>
                </c:pt>
                <c:pt idx="26795" formatCode="General">
                  <c:v>53.59</c:v>
                </c:pt>
                <c:pt idx="26796" formatCode="General">
                  <c:v>53.591999999999999</c:v>
                </c:pt>
                <c:pt idx="26797" formatCode="General">
                  <c:v>53.594000000000001</c:v>
                </c:pt>
                <c:pt idx="26798" formatCode="General">
                  <c:v>53.595999999999997</c:v>
                </c:pt>
                <c:pt idx="26799" formatCode="General">
                  <c:v>53.597999999999999</c:v>
                </c:pt>
                <c:pt idx="26800" formatCode="General">
                  <c:v>53.6</c:v>
                </c:pt>
                <c:pt idx="26801" formatCode="General">
                  <c:v>53.601999999999997</c:v>
                </c:pt>
                <c:pt idx="26802" formatCode="General">
                  <c:v>53.603999999999999</c:v>
                </c:pt>
                <c:pt idx="26803" formatCode="General">
                  <c:v>53.606000000000002</c:v>
                </c:pt>
                <c:pt idx="26804" formatCode="General">
                  <c:v>53.607999999999997</c:v>
                </c:pt>
                <c:pt idx="26805" formatCode="General">
                  <c:v>53.61</c:v>
                </c:pt>
                <c:pt idx="26806" formatCode="General">
                  <c:v>53.612000000000002</c:v>
                </c:pt>
                <c:pt idx="26807" formatCode="General">
                  <c:v>53.613999999999997</c:v>
                </c:pt>
                <c:pt idx="26808" formatCode="General">
                  <c:v>53.616</c:v>
                </c:pt>
                <c:pt idx="26809" formatCode="General">
                  <c:v>53.618000000000002</c:v>
                </c:pt>
                <c:pt idx="26810" formatCode="General">
                  <c:v>53.62</c:v>
                </c:pt>
                <c:pt idx="26811" formatCode="General">
                  <c:v>53.622</c:v>
                </c:pt>
                <c:pt idx="26812" formatCode="General">
                  <c:v>53.624000000000002</c:v>
                </c:pt>
                <c:pt idx="26813" formatCode="General">
                  <c:v>53.625999999999998</c:v>
                </c:pt>
                <c:pt idx="26814" formatCode="General">
                  <c:v>53.628</c:v>
                </c:pt>
                <c:pt idx="26815" formatCode="General">
                  <c:v>53.63</c:v>
                </c:pt>
                <c:pt idx="26816" formatCode="General">
                  <c:v>53.631999999999998</c:v>
                </c:pt>
                <c:pt idx="26817" formatCode="General">
                  <c:v>53.634</c:v>
                </c:pt>
                <c:pt idx="26818" formatCode="General">
                  <c:v>53.636000000000003</c:v>
                </c:pt>
                <c:pt idx="26819" formatCode="General">
                  <c:v>53.637999999999998</c:v>
                </c:pt>
                <c:pt idx="26820" formatCode="General">
                  <c:v>53.64</c:v>
                </c:pt>
                <c:pt idx="26821" formatCode="General">
                  <c:v>53.642000000000003</c:v>
                </c:pt>
                <c:pt idx="26822" formatCode="General">
                  <c:v>53.643999999999998</c:v>
                </c:pt>
                <c:pt idx="26823" formatCode="General">
                  <c:v>53.646000000000001</c:v>
                </c:pt>
                <c:pt idx="26824" formatCode="General">
                  <c:v>53.648000000000003</c:v>
                </c:pt>
                <c:pt idx="26825" formatCode="General">
                  <c:v>53.65</c:v>
                </c:pt>
                <c:pt idx="26826" formatCode="General">
                  <c:v>53.652000000000001</c:v>
                </c:pt>
                <c:pt idx="26827" formatCode="General">
                  <c:v>53.654000000000003</c:v>
                </c:pt>
                <c:pt idx="26828" formatCode="General">
                  <c:v>53.655999999999999</c:v>
                </c:pt>
                <c:pt idx="26829" formatCode="General">
                  <c:v>53.658000000000001</c:v>
                </c:pt>
                <c:pt idx="26830" formatCode="General">
                  <c:v>53.66</c:v>
                </c:pt>
                <c:pt idx="26831" formatCode="General">
                  <c:v>53.661999999999999</c:v>
                </c:pt>
                <c:pt idx="26832" formatCode="General">
                  <c:v>53.664000000000001</c:v>
                </c:pt>
                <c:pt idx="26833" formatCode="General">
                  <c:v>53.665999999999997</c:v>
                </c:pt>
                <c:pt idx="26834" formatCode="General">
                  <c:v>53.667999999999999</c:v>
                </c:pt>
                <c:pt idx="26835" formatCode="General">
                  <c:v>53.67</c:v>
                </c:pt>
                <c:pt idx="26836" formatCode="General">
                  <c:v>53.671999999999997</c:v>
                </c:pt>
                <c:pt idx="26837" formatCode="General">
                  <c:v>53.673999999999999</c:v>
                </c:pt>
                <c:pt idx="26838" formatCode="General">
                  <c:v>53.676000000000002</c:v>
                </c:pt>
                <c:pt idx="26839" formatCode="General">
                  <c:v>53.677999999999997</c:v>
                </c:pt>
                <c:pt idx="26840" formatCode="General">
                  <c:v>53.68</c:v>
                </c:pt>
                <c:pt idx="26841" formatCode="General">
                  <c:v>53.682000000000002</c:v>
                </c:pt>
                <c:pt idx="26842" formatCode="General">
                  <c:v>53.683999999999997</c:v>
                </c:pt>
                <c:pt idx="26843" formatCode="General">
                  <c:v>53.686</c:v>
                </c:pt>
                <c:pt idx="26844" formatCode="General">
                  <c:v>53.688000000000002</c:v>
                </c:pt>
                <c:pt idx="26845" formatCode="General">
                  <c:v>53.69</c:v>
                </c:pt>
                <c:pt idx="26846" formatCode="General">
                  <c:v>53.692</c:v>
                </c:pt>
                <c:pt idx="26847" formatCode="General">
                  <c:v>53.694000000000003</c:v>
                </c:pt>
                <c:pt idx="26848" formatCode="General">
                  <c:v>53.695999999999998</c:v>
                </c:pt>
                <c:pt idx="26849" formatCode="General">
                  <c:v>53.698</c:v>
                </c:pt>
                <c:pt idx="26850" formatCode="General">
                  <c:v>53.7</c:v>
                </c:pt>
                <c:pt idx="26851" formatCode="General">
                  <c:v>53.701999999999998</c:v>
                </c:pt>
                <c:pt idx="26852" formatCode="General">
                  <c:v>53.704000000000001</c:v>
                </c:pt>
                <c:pt idx="26853" formatCode="General">
                  <c:v>53.706000000000003</c:v>
                </c:pt>
                <c:pt idx="26854" formatCode="General">
                  <c:v>53.707999999999998</c:v>
                </c:pt>
                <c:pt idx="26855" formatCode="General">
                  <c:v>53.71</c:v>
                </c:pt>
                <c:pt idx="26856" formatCode="General">
                  <c:v>53.712000000000003</c:v>
                </c:pt>
                <c:pt idx="26857" formatCode="General">
                  <c:v>53.713999999999999</c:v>
                </c:pt>
                <c:pt idx="26858" formatCode="General">
                  <c:v>53.716000000000001</c:v>
                </c:pt>
                <c:pt idx="26859" formatCode="General">
                  <c:v>53.718000000000004</c:v>
                </c:pt>
                <c:pt idx="26860" formatCode="General">
                  <c:v>53.72</c:v>
                </c:pt>
                <c:pt idx="26861" formatCode="General">
                  <c:v>53.722000000000001</c:v>
                </c:pt>
                <c:pt idx="26862" formatCode="General">
                  <c:v>53.723999999999997</c:v>
                </c:pt>
                <c:pt idx="26863" formatCode="General">
                  <c:v>53.725999999999999</c:v>
                </c:pt>
                <c:pt idx="26864" formatCode="General">
                  <c:v>53.728000000000002</c:v>
                </c:pt>
                <c:pt idx="26865" formatCode="General">
                  <c:v>53.73</c:v>
                </c:pt>
                <c:pt idx="26866" formatCode="General">
                  <c:v>53.731999999999999</c:v>
                </c:pt>
                <c:pt idx="26867" formatCode="General">
                  <c:v>53.734000000000002</c:v>
                </c:pt>
                <c:pt idx="26868" formatCode="General">
                  <c:v>53.735999999999997</c:v>
                </c:pt>
                <c:pt idx="26869" formatCode="General">
                  <c:v>53.738</c:v>
                </c:pt>
                <c:pt idx="26870" formatCode="General">
                  <c:v>53.74</c:v>
                </c:pt>
                <c:pt idx="26871" formatCode="General">
                  <c:v>53.741999999999997</c:v>
                </c:pt>
                <c:pt idx="26872" formatCode="General">
                  <c:v>53.744</c:v>
                </c:pt>
                <c:pt idx="26873" formatCode="General">
                  <c:v>53.746000000000002</c:v>
                </c:pt>
                <c:pt idx="26874" formatCode="General">
                  <c:v>53.747999999999998</c:v>
                </c:pt>
                <c:pt idx="26875" formatCode="General">
                  <c:v>53.75</c:v>
                </c:pt>
                <c:pt idx="26876" formatCode="General">
                  <c:v>53.752000000000002</c:v>
                </c:pt>
                <c:pt idx="26877" formatCode="General">
                  <c:v>53.753999999999998</c:v>
                </c:pt>
                <c:pt idx="26878" formatCode="General">
                  <c:v>53.756</c:v>
                </c:pt>
                <c:pt idx="26879" formatCode="General">
                  <c:v>53.758000000000003</c:v>
                </c:pt>
                <c:pt idx="26880" formatCode="General">
                  <c:v>53.76</c:v>
                </c:pt>
                <c:pt idx="26881" formatCode="General">
                  <c:v>53.762</c:v>
                </c:pt>
                <c:pt idx="26882" formatCode="General">
                  <c:v>53.764000000000003</c:v>
                </c:pt>
                <c:pt idx="26883" formatCode="General">
                  <c:v>53.765999999999998</c:v>
                </c:pt>
                <c:pt idx="26884" formatCode="General">
                  <c:v>53.768000000000001</c:v>
                </c:pt>
                <c:pt idx="26885" formatCode="General">
                  <c:v>53.77</c:v>
                </c:pt>
                <c:pt idx="26886" formatCode="General">
                  <c:v>53.771999999999998</c:v>
                </c:pt>
                <c:pt idx="26887" formatCode="General">
                  <c:v>53.774000000000001</c:v>
                </c:pt>
                <c:pt idx="26888" formatCode="General">
                  <c:v>53.776000000000003</c:v>
                </c:pt>
                <c:pt idx="26889" formatCode="General">
                  <c:v>53.777999999999999</c:v>
                </c:pt>
                <c:pt idx="26890" formatCode="General">
                  <c:v>53.78</c:v>
                </c:pt>
                <c:pt idx="26891" formatCode="General">
                  <c:v>53.781999999999996</c:v>
                </c:pt>
                <c:pt idx="26892" formatCode="General">
                  <c:v>53.783999999999999</c:v>
                </c:pt>
                <c:pt idx="26893" formatCode="General">
                  <c:v>53.786000000000001</c:v>
                </c:pt>
                <c:pt idx="26894" formatCode="General">
                  <c:v>53.787999999999997</c:v>
                </c:pt>
                <c:pt idx="26895" formatCode="General">
                  <c:v>53.79</c:v>
                </c:pt>
                <c:pt idx="26896" formatCode="General">
                  <c:v>53.792000000000002</c:v>
                </c:pt>
                <c:pt idx="26897" formatCode="General">
                  <c:v>53.793999999999997</c:v>
                </c:pt>
                <c:pt idx="26898" formatCode="General">
                  <c:v>53.795999999999999</c:v>
                </c:pt>
                <c:pt idx="26899" formatCode="General">
                  <c:v>53.798000000000002</c:v>
                </c:pt>
                <c:pt idx="26900" formatCode="General">
                  <c:v>53.8</c:v>
                </c:pt>
                <c:pt idx="26901" formatCode="General">
                  <c:v>53.802</c:v>
                </c:pt>
                <c:pt idx="26902" formatCode="General">
                  <c:v>53.804000000000002</c:v>
                </c:pt>
                <c:pt idx="26903" formatCode="General">
                  <c:v>53.805999999999997</c:v>
                </c:pt>
                <c:pt idx="26904" formatCode="General">
                  <c:v>53.808</c:v>
                </c:pt>
                <c:pt idx="26905" formatCode="General">
                  <c:v>53.81</c:v>
                </c:pt>
                <c:pt idx="26906" formatCode="General">
                  <c:v>53.811999999999998</c:v>
                </c:pt>
                <c:pt idx="26907" formatCode="General">
                  <c:v>53.814</c:v>
                </c:pt>
                <c:pt idx="26908" formatCode="General">
                  <c:v>53.816000000000003</c:v>
                </c:pt>
                <c:pt idx="26909" formatCode="General">
                  <c:v>53.817999999999998</c:v>
                </c:pt>
                <c:pt idx="26910" formatCode="General">
                  <c:v>53.82</c:v>
                </c:pt>
                <c:pt idx="26911" formatCode="General">
                  <c:v>53.822000000000003</c:v>
                </c:pt>
                <c:pt idx="26912" formatCode="General">
                  <c:v>53.823999999999998</c:v>
                </c:pt>
                <c:pt idx="26913" formatCode="General">
                  <c:v>53.826000000000001</c:v>
                </c:pt>
                <c:pt idx="26914" formatCode="General">
                  <c:v>53.828000000000003</c:v>
                </c:pt>
                <c:pt idx="26915" formatCode="General">
                  <c:v>53.83</c:v>
                </c:pt>
                <c:pt idx="26916" formatCode="General">
                  <c:v>53.832000000000001</c:v>
                </c:pt>
                <c:pt idx="26917" formatCode="General">
                  <c:v>53.834000000000003</c:v>
                </c:pt>
                <c:pt idx="26918" formatCode="General">
                  <c:v>53.835999999999999</c:v>
                </c:pt>
                <c:pt idx="26919" formatCode="General">
                  <c:v>53.838000000000001</c:v>
                </c:pt>
                <c:pt idx="26920" formatCode="General">
                  <c:v>53.84</c:v>
                </c:pt>
                <c:pt idx="26921" formatCode="General">
                  <c:v>53.841999999999999</c:v>
                </c:pt>
                <c:pt idx="26922" formatCode="General">
                  <c:v>53.844000000000001</c:v>
                </c:pt>
                <c:pt idx="26923" formatCode="General">
                  <c:v>53.845999999999997</c:v>
                </c:pt>
                <c:pt idx="26924" formatCode="General">
                  <c:v>53.847999999999999</c:v>
                </c:pt>
                <c:pt idx="26925" formatCode="General">
                  <c:v>53.85</c:v>
                </c:pt>
                <c:pt idx="26926" formatCode="General">
                  <c:v>53.851999999999997</c:v>
                </c:pt>
                <c:pt idx="26927" formatCode="General">
                  <c:v>53.853999999999999</c:v>
                </c:pt>
                <c:pt idx="26928" formatCode="General">
                  <c:v>53.856000000000002</c:v>
                </c:pt>
                <c:pt idx="26929" formatCode="General">
                  <c:v>53.857999999999997</c:v>
                </c:pt>
                <c:pt idx="26930" formatCode="General">
                  <c:v>53.86</c:v>
                </c:pt>
                <c:pt idx="26931" formatCode="General">
                  <c:v>53.862000000000002</c:v>
                </c:pt>
                <c:pt idx="26932" formatCode="General">
                  <c:v>53.863999999999997</c:v>
                </c:pt>
                <c:pt idx="26933" formatCode="General">
                  <c:v>53.866</c:v>
                </c:pt>
                <c:pt idx="26934" formatCode="General">
                  <c:v>53.868000000000002</c:v>
                </c:pt>
                <c:pt idx="26935" formatCode="General">
                  <c:v>53.87</c:v>
                </c:pt>
                <c:pt idx="26936" formatCode="General">
                  <c:v>53.872</c:v>
                </c:pt>
                <c:pt idx="26937" formatCode="General">
                  <c:v>53.874000000000002</c:v>
                </c:pt>
                <c:pt idx="26938" formatCode="General">
                  <c:v>53.875999999999998</c:v>
                </c:pt>
                <c:pt idx="26939" formatCode="General">
                  <c:v>53.878</c:v>
                </c:pt>
                <c:pt idx="26940" formatCode="General">
                  <c:v>53.88</c:v>
                </c:pt>
                <c:pt idx="26941" formatCode="General">
                  <c:v>53.881999999999998</c:v>
                </c:pt>
                <c:pt idx="26942" formatCode="General">
                  <c:v>53.884</c:v>
                </c:pt>
                <c:pt idx="26943" formatCode="General">
                  <c:v>53.886000000000003</c:v>
                </c:pt>
                <c:pt idx="26944" formatCode="General">
                  <c:v>53.887999999999998</c:v>
                </c:pt>
                <c:pt idx="26945" formatCode="General">
                  <c:v>53.89</c:v>
                </c:pt>
                <c:pt idx="26946" formatCode="General">
                  <c:v>53.892000000000003</c:v>
                </c:pt>
                <c:pt idx="26947" formatCode="General">
                  <c:v>53.893999999999998</c:v>
                </c:pt>
                <c:pt idx="26948" formatCode="General">
                  <c:v>53.896000000000001</c:v>
                </c:pt>
                <c:pt idx="26949" formatCode="General">
                  <c:v>53.898000000000003</c:v>
                </c:pt>
                <c:pt idx="26950" formatCode="General">
                  <c:v>53.9</c:v>
                </c:pt>
                <c:pt idx="26951" formatCode="General">
                  <c:v>53.902000000000001</c:v>
                </c:pt>
                <c:pt idx="26952" formatCode="General">
                  <c:v>53.904000000000003</c:v>
                </c:pt>
                <c:pt idx="26953" formatCode="General">
                  <c:v>53.905999999999999</c:v>
                </c:pt>
                <c:pt idx="26954" formatCode="General">
                  <c:v>53.908000000000001</c:v>
                </c:pt>
                <c:pt idx="26955" formatCode="General">
                  <c:v>53.91</c:v>
                </c:pt>
                <c:pt idx="26956" formatCode="General">
                  <c:v>53.911999999999999</c:v>
                </c:pt>
                <c:pt idx="26957" formatCode="General">
                  <c:v>53.914000000000001</c:v>
                </c:pt>
                <c:pt idx="26958" formatCode="General">
                  <c:v>53.915999999999997</c:v>
                </c:pt>
                <c:pt idx="26959" formatCode="General">
                  <c:v>53.917999999999999</c:v>
                </c:pt>
                <c:pt idx="26960" formatCode="General">
                  <c:v>53.92</c:v>
                </c:pt>
                <c:pt idx="26961" formatCode="General">
                  <c:v>53.921999999999997</c:v>
                </c:pt>
                <c:pt idx="26962" formatCode="General">
                  <c:v>53.923999999999999</c:v>
                </c:pt>
                <c:pt idx="26963" formatCode="General">
                  <c:v>53.926000000000002</c:v>
                </c:pt>
                <c:pt idx="26964" formatCode="General">
                  <c:v>53.927999999999997</c:v>
                </c:pt>
                <c:pt idx="26965" formatCode="General">
                  <c:v>53.93</c:v>
                </c:pt>
                <c:pt idx="26966" formatCode="General">
                  <c:v>53.932000000000002</c:v>
                </c:pt>
                <c:pt idx="26967" formatCode="General">
                  <c:v>53.933999999999997</c:v>
                </c:pt>
                <c:pt idx="26968" formatCode="General">
                  <c:v>53.936</c:v>
                </c:pt>
                <c:pt idx="26969" formatCode="General">
                  <c:v>53.938000000000002</c:v>
                </c:pt>
                <c:pt idx="26970" formatCode="General">
                  <c:v>53.94</c:v>
                </c:pt>
                <c:pt idx="26971" formatCode="General">
                  <c:v>53.942</c:v>
                </c:pt>
                <c:pt idx="26972" formatCode="General">
                  <c:v>53.944000000000003</c:v>
                </c:pt>
                <c:pt idx="26973" formatCode="General">
                  <c:v>53.945999999999998</c:v>
                </c:pt>
                <c:pt idx="26974" formatCode="General">
                  <c:v>53.948</c:v>
                </c:pt>
                <c:pt idx="26975" formatCode="General">
                  <c:v>53.95</c:v>
                </c:pt>
                <c:pt idx="26976" formatCode="General">
                  <c:v>53.951999999999998</c:v>
                </c:pt>
                <c:pt idx="26977" formatCode="General">
                  <c:v>53.954000000000001</c:v>
                </c:pt>
                <c:pt idx="26978" formatCode="General">
                  <c:v>53.956000000000003</c:v>
                </c:pt>
                <c:pt idx="26979" formatCode="General">
                  <c:v>53.957999999999998</c:v>
                </c:pt>
                <c:pt idx="26980" formatCode="General">
                  <c:v>53.96</c:v>
                </c:pt>
                <c:pt idx="26981" formatCode="General">
                  <c:v>53.962000000000003</c:v>
                </c:pt>
                <c:pt idx="26982" formatCode="General">
                  <c:v>53.963999999999999</c:v>
                </c:pt>
                <c:pt idx="26983" formatCode="General">
                  <c:v>53.966000000000001</c:v>
                </c:pt>
                <c:pt idx="26984" formatCode="General">
                  <c:v>53.968000000000004</c:v>
                </c:pt>
                <c:pt idx="26985" formatCode="General">
                  <c:v>53.97</c:v>
                </c:pt>
                <c:pt idx="26986" formatCode="General">
                  <c:v>53.972000000000001</c:v>
                </c:pt>
                <c:pt idx="26987" formatCode="General">
                  <c:v>53.973999999999997</c:v>
                </c:pt>
                <c:pt idx="26988" formatCode="General">
                  <c:v>53.975999999999999</c:v>
                </c:pt>
                <c:pt idx="26989" formatCode="General">
                  <c:v>53.978000000000002</c:v>
                </c:pt>
                <c:pt idx="26990" formatCode="General">
                  <c:v>53.98</c:v>
                </c:pt>
                <c:pt idx="26991" formatCode="General">
                  <c:v>53.981999999999999</c:v>
                </c:pt>
                <c:pt idx="26992" formatCode="General">
                  <c:v>53.984000000000002</c:v>
                </c:pt>
                <c:pt idx="26993" formatCode="General">
                  <c:v>53.985999999999997</c:v>
                </c:pt>
                <c:pt idx="26994" formatCode="General">
                  <c:v>53.988</c:v>
                </c:pt>
                <c:pt idx="26995" formatCode="General">
                  <c:v>53.99</c:v>
                </c:pt>
                <c:pt idx="26996" formatCode="General">
                  <c:v>53.991999999999997</c:v>
                </c:pt>
                <c:pt idx="26997" formatCode="General">
                  <c:v>53.994</c:v>
                </c:pt>
                <c:pt idx="26998" formatCode="General">
                  <c:v>53.996000000000002</c:v>
                </c:pt>
                <c:pt idx="26999" formatCode="General">
                  <c:v>53.997999999999998</c:v>
                </c:pt>
                <c:pt idx="27000" formatCode="General">
                  <c:v>54</c:v>
                </c:pt>
                <c:pt idx="27001" formatCode="General">
                  <c:v>54.002000000000002</c:v>
                </c:pt>
                <c:pt idx="27002" formatCode="General">
                  <c:v>54.003999999999998</c:v>
                </c:pt>
                <c:pt idx="27003" formatCode="General">
                  <c:v>54.006</c:v>
                </c:pt>
                <c:pt idx="27004" formatCode="General">
                  <c:v>54.008000000000003</c:v>
                </c:pt>
                <c:pt idx="27005" formatCode="General">
                  <c:v>54.01</c:v>
                </c:pt>
                <c:pt idx="27006" formatCode="General">
                  <c:v>54.012</c:v>
                </c:pt>
                <c:pt idx="27007" formatCode="General">
                  <c:v>54.014000000000003</c:v>
                </c:pt>
                <c:pt idx="27008" formatCode="General">
                  <c:v>54.015999999999998</c:v>
                </c:pt>
                <c:pt idx="27009" formatCode="General">
                  <c:v>54.018000000000001</c:v>
                </c:pt>
                <c:pt idx="27010" formatCode="General">
                  <c:v>54.02</c:v>
                </c:pt>
                <c:pt idx="27011" formatCode="General">
                  <c:v>54.021999999999998</c:v>
                </c:pt>
                <c:pt idx="27012" formatCode="General">
                  <c:v>54.024000000000001</c:v>
                </c:pt>
                <c:pt idx="27013" formatCode="General">
                  <c:v>54.026000000000003</c:v>
                </c:pt>
                <c:pt idx="27014" formatCode="General">
                  <c:v>54.027999999999999</c:v>
                </c:pt>
                <c:pt idx="27015" formatCode="General">
                  <c:v>54.03</c:v>
                </c:pt>
                <c:pt idx="27016" formatCode="General">
                  <c:v>54.031999999999996</c:v>
                </c:pt>
                <c:pt idx="27017" formatCode="General">
                  <c:v>54.033999999999999</c:v>
                </c:pt>
                <c:pt idx="27018" formatCode="General">
                  <c:v>54.036000000000001</c:v>
                </c:pt>
                <c:pt idx="27019" formatCode="General">
                  <c:v>54.037999999999997</c:v>
                </c:pt>
                <c:pt idx="27020" formatCode="General">
                  <c:v>54.04</c:v>
                </c:pt>
                <c:pt idx="27021" formatCode="General">
                  <c:v>54.042000000000002</c:v>
                </c:pt>
                <c:pt idx="27022" formatCode="General">
                  <c:v>54.043999999999997</c:v>
                </c:pt>
                <c:pt idx="27023" formatCode="General">
                  <c:v>54.045999999999999</c:v>
                </c:pt>
                <c:pt idx="27024" formatCode="General">
                  <c:v>54.048000000000002</c:v>
                </c:pt>
                <c:pt idx="27025" formatCode="General">
                  <c:v>54.05</c:v>
                </c:pt>
                <c:pt idx="27026" formatCode="General">
                  <c:v>54.052</c:v>
                </c:pt>
                <c:pt idx="27027" formatCode="General">
                  <c:v>54.054000000000002</c:v>
                </c:pt>
                <c:pt idx="27028" formatCode="General">
                  <c:v>54.055999999999997</c:v>
                </c:pt>
                <c:pt idx="27029" formatCode="General">
                  <c:v>54.058</c:v>
                </c:pt>
                <c:pt idx="27030" formatCode="General">
                  <c:v>54.06</c:v>
                </c:pt>
                <c:pt idx="27031" formatCode="General">
                  <c:v>54.061999999999998</c:v>
                </c:pt>
                <c:pt idx="27032" formatCode="General">
                  <c:v>54.064</c:v>
                </c:pt>
                <c:pt idx="27033" formatCode="General">
                  <c:v>54.066000000000003</c:v>
                </c:pt>
                <c:pt idx="27034" formatCode="General">
                  <c:v>54.067999999999998</c:v>
                </c:pt>
                <c:pt idx="27035" formatCode="General">
                  <c:v>54.07</c:v>
                </c:pt>
                <c:pt idx="27036" formatCode="General">
                  <c:v>54.072000000000003</c:v>
                </c:pt>
                <c:pt idx="27037" formatCode="General">
                  <c:v>54.073999999999998</c:v>
                </c:pt>
                <c:pt idx="27038" formatCode="General">
                  <c:v>54.076000000000001</c:v>
                </c:pt>
                <c:pt idx="27039" formatCode="General">
                  <c:v>54.078000000000003</c:v>
                </c:pt>
                <c:pt idx="27040" formatCode="General">
                  <c:v>54.08</c:v>
                </c:pt>
                <c:pt idx="27041" formatCode="General">
                  <c:v>54.082000000000001</c:v>
                </c:pt>
                <c:pt idx="27042" formatCode="General">
                  <c:v>54.084000000000003</c:v>
                </c:pt>
                <c:pt idx="27043" formatCode="General">
                  <c:v>54.085999999999999</c:v>
                </c:pt>
                <c:pt idx="27044" formatCode="General">
                  <c:v>54.088000000000001</c:v>
                </c:pt>
                <c:pt idx="27045" formatCode="General">
                  <c:v>54.09</c:v>
                </c:pt>
                <c:pt idx="27046" formatCode="General">
                  <c:v>54.091999999999999</c:v>
                </c:pt>
                <c:pt idx="27047" formatCode="General">
                  <c:v>54.094000000000001</c:v>
                </c:pt>
                <c:pt idx="27048" formatCode="General">
                  <c:v>54.095999999999997</c:v>
                </c:pt>
                <c:pt idx="27049" formatCode="General">
                  <c:v>54.097999999999999</c:v>
                </c:pt>
                <c:pt idx="27050" formatCode="General">
                  <c:v>54.1</c:v>
                </c:pt>
                <c:pt idx="27051" formatCode="General">
                  <c:v>54.101999999999997</c:v>
                </c:pt>
                <c:pt idx="27052" formatCode="General">
                  <c:v>54.103999999999999</c:v>
                </c:pt>
                <c:pt idx="27053" formatCode="General">
                  <c:v>54.106000000000002</c:v>
                </c:pt>
                <c:pt idx="27054" formatCode="General">
                  <c:v>54.107999999999997</c:v>
                </c:pt>
                <c:pt idx="27055" formatCode="General">
                  <c:v>54.11</c:v>
                </c:pt>
                <c:pt idx="27056" formatCode="General">
                  <c:v>54.112000000000002</c:v>
                </c:pt>
                <c:pt idx="27057" formatCode="General">
                  <c:v>54.113999999999997</c:v>
                </c:pt>
                <c:pt idx="27058" formatCode="General">
                  <c:v>54.116</c:v>
                </c:pt>
                <c:pt idx="27059" formatCode="General">
                  <c:v>54.118000000000002</c:v>
                </c:pt>
                <c:pt idx="27060" formatCode="General">
                  <c:v>54.12</c:v>
                </c:pt>
                <c:pt idx="27061" formatCode="General">
                  <c:v>54.122</c:v>
                </c:pt>
                <c:pt idx="27062" formatCode="General">
                  <c:v>54.124000000000002</c:v>
                </c:pt>
                <c:pt idx="27063" formatCode="General">
                  <c:v>54.125999999999998</c:v>
                </c:pt>
                <c:pt idx="27064" formatCode="General">
                  <c:v>54.128</c:v>
                </c:pt>
                <c:pt idx="27065" formatCode="General">
                  <c:v>54.13</c:v>
                </c:pt>
                <c:pt idx="27066" formatCode="General">
                  <c:v>54.131999999999998</c:v>
                </c:pt>
                <c:pt idx="27067" formatCode="General">
                  <c:v>54.134</c:v>
                </c:pt>
                <c:pt idx="27068" formatCode="General">
                  <c:v>54.136000000000003</c:v>
                </c:pt>
                <c:pt idx="27069" formatCode="General">
                  <c:v>54.137999999999998</c:v>
                </c:pt>
                <c:pt idx="27070" formatCode="General">
                  <c:v>54.14</c:v>
                </c:pt>
                <c:pt idx="27071" formatCode="General">
                  <c:v>54.142000000000003</c:v>
                </c:pt>
                <c:pt idx="27072" formatCode="General">
                  <c:v>54.143999999999998</c:v>
                </c:pt>
                <c:pt idx="27073" formatCode="General">
                  <c:v>54.146000000000001</c:v>
                </c:pt>
                <c:pt idx="27074" formatCode="General">
                  <c:v>54.148000000000003</c:v>
                </c:pt>
                <c:pt idx="27075" formatCode="General">
                  <c:v>54.15</c:v>
                </c:pt>
                <c:pt idx="27076" formatCode="General">
                  <c:v>54.152000000000001</c:v>
                </c:pt>
                <c:pt idx="27077" formatCode="General">
                  <c:v>54.154000000000003</c:v>
                </c:pt>
                <c:pt idx="27078" formatCode="General">
                  <c:v>54.155999999999999</c:v>
                </c:pt>
                <c:pt idx="27079" formatCode="General">
                  <c:v>54.158000000000001</c:v>
                </c:pt>
                <c:pt idx="27080" formatCode="General">
                  <c:v>54.16</c:v>
                </c:pt>
                <c:pt idx="27081" formatCode="General">
                  <c:v>54.161999999999999</c:v>
                </c:pt>
                <c:pt idx="27082" formatCode="General">
                  <c:v>54.164000000000001</c:v>
                </c:pt>
                <c:pt idx="27083" formatCode="General">
                  <c:v>54.165999999999997</c:v>
                </c:pt>
                <c:pt idx="27084" formatCode="General">
                  <c:v>54.167999999999999</c:v>
                </c:pt>
                <c:pt idx="27085" formatCode="General">
                  <c:v>54.17</c:v>
                </c:pt>
                <c:pt idx="27086" formatCode="General">
                  <c:v>54.171999999999997</c:v>
                </c:pt>
                <c:pt idx="27087" formatCode="General">
                  <c:v>54.173999999999999</c:v>
                </c:pt>
                <c:pt idx="27088" formatCode="General">
                  <c:v>54.176000000000002</c:v>
                </c:pt>
                <c:pt idx="27089" formatCode="General">
                  <c:v>54.177999999999997</c:v>
                </c:pt>
                <c:pt idx="27090" formatCode="General">
                  <c:v>54.18</c:v>
                </c:pt>
                <c:pt idx="27091" formatCode="General">
                  <c:v>54.182000000000002</c:v>
                </c:pt>
                <c:pt idx="27092" formatCode="General">
                  <c:v>54.183999999999997</c:v>
                </c:pt>
                <c:pt idx="27093" formatCode="General">
                  <c:v>54.186</c:v>
                </c:pt>
                <c:pt idx="27094" formatCode="General">
                  <c:v>54.188000000000002</c:v>
                </c:pt>
                <c:pt idx="27095" formatCode="General">
                  <c:v>54.19</c:v>
                </c:pt>
                <c:pt idx="27096" formatCode="General">
                  <c:v>54.192</c:v>
                </c:pt>
                <c:pt idx="27097" formatCode="General">
                  <c:v>54.194000000000003</c:v>
                </c:pt>
                <c:pt idx="27098" formatCode="General">
                  <c:v>54.195999999999998</c:v>
                </c:pt>
                <c:pt idx="27099" formatCode="General">
                  <c:v>54.198</c:v>
                </c:pt>
                <c:pt idx="27100" formatCode="General">
                  <c:v>54.2</c:v>
                </c:pt>
                <c:pt idx="27101" formatCode="General">
                  <c:v>54.201999999999998</c:v>
                </c:pt>
                <c:pt idx="27102" formatCode="General">
                  <c:v>54.204000000000001</c:v>
                </c:pt>
                <c:pt idx="27103" formatCode="General">
                  <c:v>54.206000000000003</c:v>
                </c:pt>
                <c:pt idx="27104" formatCode="General">
                  <c:v>54.207999999999998</c:v>
                </c:pt>
                <c:pt idx="27105" formatCode="General">
                  <c:v>54.21</c:v>
                </c:pt>
                <c:pt idx="27106" formatCode="General">
                  <c:v>54.212000000000003</c:v>
                </c:pt>
                <c:pt idx="27107" formatCode="General">
                  <c:v>54.213999999999999</c:v>
                </c:pt>
                <c:pt idx="27108" formatCode="General">
                  <c:v>54.216000000000001</c:v>
                </c:pt>
                <c:pt idx="27109" formatCode="General">
                  <c:v>54.218000000000004</c:v>
                </c:pt>
                <c:pt idx="27110" formatCode="General">
                  <c:v>54.22</c:v>
                </c:pt>
                <c:pt idx="27111" formatCode="General">
                  <c:v>54.222000000000001</c:v>
                </c:pt>
                <c:pt idx="27112" formatCode="General">
                  <c:v>54.223999999999997</c:v>
                </c:pt>
                <c:pt idx="27113" formatCode="General">
                  <c:v>54.225999999999999</c:v>
                </c:pt>
                <c:pt idx="27114" formatCode="General">
                  <c:v>54.228000000000002</c:v>
                </c:pt>
                <c:pt idx="27115" formatCode="General">
                  <c:v>54.23</c:v>
                </c:pt>
                <c:pt idx="27116" formatCode="General">
                  <c:v>54.231999999999999</c:v>
                </c:pt>
                <c:pt idx="27117" formatCode="General">
                  <c:v>54.234000000000002</c:v>
                </c:pt>
                <c:pt idx="27118" formatCode="General">
                  <c:v>54.235999999999997</c:v>
                </c:pt>
                <c:pt idx="27119" formatCode="General">
                  <c:v>54.238</c:v>
                </c:pt>
                <c:pt idx="27120" formatCode="General">
                  <c:v>54.24</c:v>
                </c:pt>
                <c:pt idx="27121" formatCode="General">
                  <c:v>54.241999999999997</c:v>
                </c:pt>
                <c:pt idx="27122" formatCode="General">
                  <c:v>54.244</c:v>
                </c:pt>
                <c:pt idx="27123" formatCode="General">
                  <c:v>54.246000000000002</c:v>
                </c:pt>
                <c:pt idx="27124" formatCode="General">
                  <c:v>54.247999999999998</c:v>
                </c:pt>
                <c:pt idx="27125" formatCode="General">
                  <c:v>54.25</c:v>
                </c:pt>
                <c:pt idx="27126" formatCode="General">
                  <c:v>54.252000000000002</c:v>
                </c:pt>
                <c:pt idx="27127" formatCode="General">
                  <c:v>54.253999999999998</c:v>
                </c:pt>
                <c:pt idx="27128" formatCode="General">
                  <c:v>54.256</c:v>
                </c:pt>
                <c:pt idx="27129" formatCode="General">
                  <c:v>54.258000000000003</c:v>
                </c:pt>
                <c:pt idx="27130" formatCode="General">
                  <c:v>54.26</c:v>
                </c:pt>
                <c:pt idx="27131" formatCode="General">
                  <c:v>54.262</c:v>
                </c:pt>
                <c:pt idx="27132" formatCode="General">
                  <c:v>54.264000000000003</c:v>
                </c:pt>
                <c:pt idx="27133" formatCode="General">
                  <c:v>54.265999999999998</c:v>
                </c:pt>
                <c:pt idx="27134" formatCode="General">
                  <c:v>54.268000000000001</c:v>
                </c:pt>
                <c:pt idx="27135" formatCode="General">
                  <c:v>54.27</c:v>
                </c:pt>
                <c:pt idx="27136" formatCode="General">
                  <c:v>54.271999999999998</c:v>
                </c:pt>
                <c:pt idx="27137" formatCode="General">
                  <c:v>54.274000000000001</c:v>
                </c:pt>
                <c:pt idx="27138" formatCode="General">
                  <c:v>54.276000000000003</c:v>
                </c:pt>
                <c:pt idx="27139" formatCode="General">
                  <c:v>54.277999999999999</c:v>
                </c:pt>
                <c:pt idx="27140" formatCode="General">
                  <c:v>54.28</c:v>
                </c:pt>
                <c:pt idx="27141" formatCode="General">
                  <c:v>54.281999999999996</c:v>
                </c:pt>
                <c:pt idx="27142" formatCode="General">
                  <c:v>54.283999999999999</c:v>
                </c:pt>
                <c:pt idx="27143" formatCode="General">
                  <c:v>54.286000000000001</c:v>
                </c:pt>
                <c:pt idx="27144" formatCode="General">
                  <c:v>54.287999999999997</c:v>
                </c:pt>
                <c:pt idx="27145" formatCode="General">
                  <c:v>54.29</c:v>
                </c:pt>
                <c:pt idx="27146" formatCode="General">
                  <c:v>54.292000000000002</c:v>
                </c:pt>
                <c:pt idx="27147" formatCode="General">
                  <c:v>54.293999999999997</c:v>
                </c:pt>
                <c:pt idx="27148" formatCode="General">
                  <c:v>54.295999999999999</c:v>
                </c:pt>
                <c:pt idx="27149" formatCode="General">
                  <c:v>54.298000000000002</c:v>
                </c:pt>
                <c:pt idx="27150" formatCode="General">
                  <c:v>54.3</c:v>
                </c:pt>
                <c:pt idx="27151" formatCode="General">
                  <c:v>54.302</c:v>
                </c:pt>
                <c:pt idx="27152" formatCode="General">
                  <c:v>54.304000000000002</c:v>
                </c:pt>
                <c:pt idx="27153" formatCode="General">
                  <c:v>54.305999999999997</c:v>
                </c:pt>
                <c:pt idx="27154" formatCode="General">
                  <c:v>54.308</c:v>
                </c:pt>
                <c:pt idx="27155" formatCode="General">
                  <c:v>54.31</c:v>
                </c:pt>
                <c:pt idx="27156" formatCode="General">
                  <c:v>54.311999999999998</c:v>
                </c:pt>
                <c:pt idx="27157" formatCode="General">
                  <c:v>54.314</c:v>
                </c:pt>
                <c:pt idx="27158" formatCode="General">
                  <c:v>54.316000000000003</c:v>
                </c:pt>
                <c:pt idx="27159" formatCode="General">
                  <c:v>54.317999999999998</c:v>
                </c:pt>
                <c:pt idx="27160" formatCode="General">
                  <c:v>54.32</c:v>
                </c:pt>
                <c:pt idx="27161" formatCode="General">
                  <c:v>54.322000000000003</c:v>
                </c:pt>
                <c:pt idx="27162" formatCode="General">
                  <c:v>54.323999999999998</c:v>
                </c:pt>
                <c:pt idx="27163" formatCode="General">
                  <c:v>54.326000000000001</c:v>
                </c:pt>
                <c:pt idx="27164" formatCode="General">
                  <c:v>54.328000000000003</c:v>
                </c:pt>
                <c:pt idx="27165" formatCode="General">
                  <c:v>54.33</c:v>
                </c:pt>
                <c:pt idx="27166" formatCode="General">
                  <c:v>54.332000000000001</c:v>
                </c:pt>
                <c:pt idx="27167" formatCode="General">
                  <c:v>54.334000000000003</c:v>
                </c:pt>
                <c:pt idx="27168" formatCode="General">
                  <c:v>54.335999999999999</c:v>
                </c:pt>
                <c:pt idx="27169" formatCode="General">
                  <c:v>54.338000000000001</c:v>
                </c:pt>
                <c:pt idx="27170" formatCode="General">
                  <c:v>54.34</c:v>
                </c:pt>
                <c:pt idx="27171" formatCode="General">
                  <c:v>54.341999999999999</c:v>
                </c:pt>
                <c:pt idx="27172" formatCode="General">
                  <c:v>54.344000000000001</c:v>
                </c:pt>
                <c:pt idx="27173" formatCode="General">
                  <c:v>54.345999999999997</c:v>
                </c:pt>
                <c:pt idx="27174" formatCode="General">
                  <c:v>54.347999999999999</c:v>
                </c:pt>
                <c:pt idx="27175" formatCode="General">
                  <c:v>54.35</c:v>
                </c:pt>
                <c:pt idx="27176" formatCode="General">
                  <c:v>54.351999999999997</c:v>
                </c:pt>
                <c:pt idx="27177" formatCode="General">
                  <c:v>54.353999999999999</c:v>
                </c:pt>
                <c:pt idx="27178" formatCode="General">
                  <c:v>54.356000000000002</c:v>
                </c:pt>
                <c:pt idx="27179" formatCode="General">
                  <c:v>54.357999999999997</c:v>
                </c:pt>
                <c:pt idx="27180" formatCode="General">
                  <c:v>54.36</c:v>
                </c:pt>
                <c:pt idx="27181" formatCode="General">
                  <c:v>54.362000000000002</c:v>
                </c:pt>
                <c:pt idx="27182" formatCode="General">
                  <c:v>54.363999999999997</c:v>
                </c:pt>
                <c:pt idx="27183" formatCode="General">
                  <c:v>54.366</c:v>
                </c:pt>
                <c:pt idx="27184" formatCode="General">
                  <c:v>54.368000000000002</c:v>
                </c:pt>
                <c:pt idx="27185" formatCode="General">
                  <c:v>54.37</c:v>
                </c:pt>
                <c:pt idx="27186" formatCode="General">
                  <c:v>54.372</c:v>
                </c:pt>
                <c:pt idx="27187" formatCode="General">
                  <c:v>54.374000000000002</c:v>
                </c:pt>
                <c:pt idx="27188" formatCode="General">
                  <c:v>54.375999999999998</c:v>
                </c:pt>
                <c:pt idx="27189" formatCode="General">
                  <c:v>54.378</c:v>
                </c:pt>
                <c:pt idx="27190" formatCode="General">
                  <c:v>54.38</c:v>
                </c:pt>
                <c:pt idx="27191" formatCode="General">
                  <c:v>54.381999999999998</c:v>
                </c:pt>
                <c:pt idx="27192" formatCode="General">
                  <c:v>54.384</c:v>
                </c:pt>
                <c:pt idx="27193" formatCode="General">
                  <c:v>54.386000000000003</c:v>
                </c:pt>
                <c:pt idx="27194" formatCode="General">
                  <c:v>54.387999999999998</c:v>
                </c:pt>
                <c:pt idx="27195" formatCode="General">
                  <c:v>54.39</c:v>
                </c:pt>
                <c:pt idx="27196" formatCode="General">
                  <c:v>54.392000000000003</c:v>
                </c:pt>
                <c:pt idx="27197" formatCode="General">
                  <c:v>54.393999999999998</c:v>
                </c:pt>
                <c:pt idx="27198" formatCode="General">
                  <c:v>54.396000000000001</c:v>
                </c:pt>
                <c:pt idx="27199" formatCode="General">
                  <c:v>54.398000000000003</c:v>
                </c:pt>
                <c:pt idx="27200" formatCode="General">
                  <c:v>54.4</c:v>
                </c:pt>
                <c:pt idx="27201" formatCode="General">
                  <c:v>54.402000000000001</c:v>
                </c:pt>
                <c:pt idx="27202" formatCode="General">
                  <c:v>54.404000000000003</c:v>
                </c:pt>
                <c:pt idx="27203" formatCode="General">
                  <c:v>54.405999999999999</c:v>
                </c:pt>
                <c:pt idx="27204" formatCode="General">
                  <c:v>54.408000000000001</c:v>
                </c:pt>
                <c:pt idx="27205" formatCode="General">
                  <c:v>54.41</c:v>
                </c:pt>
                <c:pt idx="27206" formatCode="General">
                  <c:v>54.411999999999999</c:v>
                </c:pt>
                <c:pt idx="27207" formatCode="General">
                  <c:v>54.414000000000001</c:v>
                </c:pt>
                <c:pt idx="27208" formatCode="General">
                  <c:v>54.415999999999997</c:v>
                </c:pt>
                <c:pt idx="27209" formatCode="General">
                  <c:v>54.417999999999999</c:v>
                </c:pt>
                <c:pt idx="27210" formatCode="General">
                  <c:v>54.42</c:v>
                </c:pt>
                <c:pt idx="27211" formatCode="General">
                  <c:v>54.421999999999997</c:v>
                </c:pt>
                <c:pt idx="27212" formatCode="General">
                  <c:v>54.423999999999999</c:v>
                </c:pt>
                <c:pt idx="27213" formatCode="General">
                  <c:v>54.426000000000002</c:v>
                </c:pt>
                <c:pt idx="27214" formatCode="General">
                  <c:v>54.427999999999997</c:v>
                </c:pt>
                <c:pt idx="27215" formatCode="General">
                  <c:v>54.43</c:v>
                </c:pt>
                <c:pt idx="27216" formatCode="General">
                  <c:v>54.432000000000002</c:v>
                </c:pt>
                <c:pt idx="27217" formatCode="General">
                  <c:v>54.433999999999997</c:v>
                </c:pt>
                <c:pt idx="27218" formatCode="General">
                  <c:v>54.436</c:v>
                </c:pt>
                <c:pt idx="27219" formatCode="General">
                  <c:v>54.438000000000002</c:v>
                </c:pt>
                <c:pt idx="27220" formatCode="General">
                  <c:v>54.44</c:v>
                </c:pt>
                <c:pt idx="27221" formatCode="General">
                  <c:v>54.442</c:v>
                </c:pt>
                <c:pt idx="27222" formatCode="General">
                  <c:v>54.444000000000003</c:v>
                </c:pt>
                <c:pt idx="27223" formatCode="General">
                  <c:v>54.445999999999998</c:v>
                </c:pt>
                <c:pt idx="27224" formatCode="General">
                  <c:v>54.448</c:v>
                </c:pt>
                <c:pt idx="27225" formatCode="General">
                  <c:v>54.45</c:v>
                </c:pt>
                <c:pt idx="27226" formatCode="General">
                  <c:v>54.451999999999998</c:v>
                </c:pt>
                <c:pt idx="27227" formatCode="General">
                  <c:v>54.454000000000001</c:v>
                </c:pt>
                <c:pt idx="27228" formatCode="General">
                  <c:v>54.456000000000003</c:v>
                </c:pt>
                <c:pt idx="27229" formatCode="General">
                  <c:v>54.457999999999998</c:v>
                </c:pt>
                <c:pt idx="27230" formatCode="General">
                  <c:v>54.46</c:v>
                </c:pt>
                <c:pt idx="27231" formatCode="General">
                  <c:v>54.462000000000003</c:v>
                </c:pt>
                <c:pt idx="27232" formatCode="General">
                  <c:v>54.463999999999999</c:v>
                </c:pt>
                <c:pt idx="27233" formatCode="General">
                  <c:v>54.466000000000001</c:v>
                </c:pt>
                <c:pt idx="27234" formatCode="General">
                  <c:v>54.468000000000004</c:v>
                </c:pt>
                <c:pt idx="27235" formatCode="General">
                  <c:v>54.47</c:v>
                </c:pt>
                <c:pt idx="27236" formatCode="General">
                  <c:v>54.472000000000001</c:v>
                </c:pt>
                <c:pt idx="27237" formatCode="General">
                  <c:v>54.473999999999997</c:v>
                </c:pt>
                <c:pt idx="27238" formatCode="General">
                  <c:v>54.475999999999999</c:v>
                </c:pt>
                <c:pt idx="27239" formatCode="General">
                  <c:v>54.478000000000002</c:v>
                </c:pt>
                <c:pt idx="27240" formatCode="General">
                  <c:v>54.48</c:v>
                </c:pt>
                <c:pt idx="27241" formatCode="General">
                  <c:v>54.481999999999999</c:v>
                </c:pt>
                <c:pt idx="27242" formatCode="General">
                  <c:v>54.484000000000002</c:v>
                </c:pt>
                <c:pt idx="27243" formatCode="General">
                  <c:v>54.485999999999997</c:v>
                </c:pt>
                <c:pt idx="27244" formatCode="General">
                  <c:v>54.488</c:v>
                </c:pt>
                <c:pt idx="27245" formatCode="General">
                  <c:v>54.49</c:v>
                </c:pt>
                <c:pt idx="27246" formatCode="General">
                  <c:v>54.491999999999997</c:v>
                </c:pt>
                <c:pt idx="27247" formatCode="General">
                  <c:v>54.494</c:v>
                </c:pt>
                <c:pt idx="27248" formatCode="General">
                  <c:v>54.496000000000002</c:v>
                </c:pt>
                <c:pt idx="27249" formatCode="General">
                  <c:v>54.497999999999998</c:v>
                </c:pt>
                <c:pt idx="27250" formatCode="General">
                  <c:v>54.5</c:v>
                </c:pt>
                <c:pt idx="27251" formatCode="General">
                  <c:v>54.502000000000002</c:v>
                </c:pt>
                <c:pt idx="27252" formatCode="General">
                  <c:v>54.503999999999998</c:v>
                </c:pt>
                <c:pt idx="27253" formatCode="General">
                  <c:v>54.506</c:v>
                </c:pt>
                <c:pt idx="27254" formatCode="General">
                  <c:v>54.508000000000003</c:v>
                </c:pt>
                <c:pt idx="27255" formatCode="General">
                  <c:v>54.51</c:v>
                </c:pt>
                <c:pt idx="27256" formatCode="General">
                  <c:v>54.512</c:v>
                </c:pt>
                <c:pt idx="27257" formatCode="General">
                  <c:v>54.514000000000003</c:v>
                </c:pt>
                <c:pt idx="27258" formatCode="General">
                  <c:v>54.515999999999998</c:v>
                </c:pt>
                <c:pt idx="27259" formatCode="General">
                  <c:v>54.518000000000001</c:v>
                </c:pt>
                <c:pt idx="27260" formatCode="General">
                  <c:v>54.52</c:v>
                </c:pt>
                <c:pt idx="27261" formatCode="General">
                  <c:v>54.521999999999998</c:v>
                </c:pt>
                <c:pt idx="27262" formatCode="General">
                  <c:v>54.524000000000001</c:v>
                </c:pt>
                <c:pt idx="27263" formatCode="General">
                  <c:v>54.526000000000003</c:v>
                </c:pt>
                <c:pt idx="27264" formatCode="General">
                  <c:v>54.527999999999999</c:v>
                </c:pt>
                <c:pt idx="27265" formatCode="General">
                  <c:v>54.53</c:v>
                </c:pt>
                <c:pt idx="27266" formatCode="General">
                  <c:v>54.531999999999996</c:v>
                </c:pt>
                <c:pt idx="27267" formatCode="General">
                  <c:v>54.533999999999999</c:v>
                </c:pt>
                <c:pt idx="27268" formatCode="General">
                  <c:v>54.536000000000001</c:v>
                </c:pt>
                <c:pt idx="27269" formatCode="General">
                  <c:v>54.537999999999997</c:v>
                </c:pt>
                <c:pt idx="27270" formatCode="General">
                  <c:v>54.54</c:v>
                </c:pt>
                <c:pt idx="27271" formatCode="General">
                  <c:v>54.542000000000002</c:v>
                </c:pt>
                <c:pt idx="27272" formatCode="General">
                  <c:v>54.543999999999997</c:v>
                </c:pt>
                <c:pt idx="27273" formatCode="General">
                  <c:v>54.545999999999999</c:v>
                </c:pt>
                <c:pt idx="27274" formatCode="General">
                  <c:v>54.548000000000002</c:v>
                </c:pt>
                <c:pt idx="27275" formatCode="General">
                  <c:v>54.55</c:v>
                </c:pt>
                <c:pt idx="27276" formatCode="General">
                  <c:v>54.552</c:v>
                </c:pt>
                <c:pt idx="27277" formatCode="General">
                  <c:v>54.554000000000002</c:v>
                </c:pt>
                <c:pt idx="27278" formatCode="General">
                  <c:v>54.555999999999997</c:v>
                </c:pt>
                <c:pt idx="27279" formatCode="General">
                  <c:v>54.558</c:v>
                </c:pt>
                <c:pt idx="27280" formatCode="General">
                  <c:v>54.56</c:v>
                </c:pt>
                <c:pt idx="27281" formatCode="General">
                  <c:v>54.561999999999998</c:v>
                </c:pt>
                <c:pt idx="27282" formatCode="General">
                  <c:v>54.564</c:v>
                </c:pt>
                <c:pt idx="27283" formatCode="General">
                  <c:v>54.566000000000003</c:v>
                </c:pt>
                <c:pt idx="27284" formatCode="General">
                  <c:v>54.567999999999998</c:v>
                </c:pt>
                <c:pt idx="27285" formatCode="General">
                  <c:v>54.57</c:v>
                </c:pt>
                <c:pt idx="27286" formatCode="General">
                  <c:v>54.572000000000003</c:v>
                </c:pt>
                <c:pt idx="27287" formatCode="General">
                  <c:v>54.573999999999998</c:v>
                </c:pt>
                <c:pt idx="27288" formatCode="General">
                  <c:v>54.576000000000001</c:v>
                </c:pt>
                <c:pt idx="27289" formatCode="General">
                  <c:v>54.578000000000003</c:v>
                </c:pt>
                <c:pt idx="27290" formatCode="General">
                  <c:v>54.58</c:v>
                </c:pt>
                <c:pt idx="27291" formatCode="General">
                  <c:v>54.582000000000001</c:v>
                </c:pt>
                <c:pt idx="27292" formatCode="General">
                  <c:v>54.584000000000003</c:v>
                </c:pt>
                <c:pt idx="27293" formatCode="General">
                  <c:v>54.585999999999999</c:v>
                </c:pt>
                <c:pt idx="27294" formatCode="General">
                  <c:v>54.588000000000001</c:v>
                </c:pt>
                <c:pt idx="27295" formatCode="General">
                  <c:v>54.59</c:v>
                </c:pt>
                <c:pt idx="27296" formatCode="General">
                  <c:v>54.591999999999999</c:v>
                </c:pt>
                <c:pt idx="27297" formatCode="General">
                  <c:v>54.594000000000001</c:v>
                </c:pt>
                <c:pt idx="27298" formatCode="General">
                  <c:v>54.595999999999997</c:v>
                </c:pt>
                <c:pt idx="27299" formatCode="General">
                  <c:v>54.597999999999999</c:v>
                </c:pt>
                <c:pt idx="27300" formatCode="General">
                  <c:v>54.6</c:v>
                </c:pt>
                <c:pt idx="27301" formatCode="General">
                  <c:v>54.601999999999997</c:v>
                </c:pt>
                <c:pt idx="27302" formatCode="General">
                  <c:v>54.603999999999999</c:v>
                </c:pt>
                <c:pt idx="27303" formatCode="General">
                  <c:v>54.606000000000002</c:v>
                </c:pt>
                <c:pt idx="27304" formatCode="General">
                  <c:v>54.607999999999997</c:v>
                </c:pt>
                <c:pt idx="27305" formatCode="General">
                  <c:v>54.61</c:v>
                </c:pt>
                <c:pt idx="27306" formatCode="General">
                  <c:v>54.612000000000002</c:v>
                </c:pt>
                <c:pt idx="27307" formatCode="General">
                  <c:v>54.613999999999997</c:v>
                </c:pt>
                <c:pt idx="27308" formatCode="General">
                  <c:v>54.616</c:v>
                </c:pt>
                <c:pt idx="27309" formatCode="General">
                  <c:v>54.618000000000002</c:v>
                </c:pt>
                <c:pt idx="27310" formatCode="General">
                  <c:v>54.62</c:v>
                </c:pt>
                <c:pt idx="27311" formatCode="General">
                  <c:v>54.622</c:v>
                </c:pt>
                <c:pt idx="27312" formatCode="General">
                  <c:v>54.624000000000002</c:v>
                </c:pt>
                <c:pt idx="27313" formatCode="General">
                  <c:v>54.625999999999998</c:v>
                </c:pt>
                <c:pt idx="27314" formatCode="General">
                  <c:v>54.628</c:v>
                </c:pt>
                <c:pt idx="27315" formatCode="General">
                  <c:v>54.63</c:v>
                </c:pt>
                <c:pt idx="27316" formatCode="General">
                  <c:v>54.631999999999998</c:v>
                </c:pt>
                <c:pt idx="27317" formatCode="General">
                  <c:v>54.634</c:v>
                </c:pt>
                <c:pt idx="27318" formatCode="General">
                  <c:v>54.636000000000003</c:v>
                </c:pt>
                <c:pt idx="27319" formatCode="General">
                  <c:v>54.637999999999998</c:v>
                </c:pt>
                <c:pt idx="27320" formatCode="General">
                  <c:v>54.64</c:v>
                </c:pt>
                <c:pt idx="27321" formatCode="General">
                  <c:v>54.642000000000003</c:v>
                </c:pt>
                <c:pt idx="27322" formatCode="General">
                  <c:v>54.643999999999998</c:v>
                </c:pt>
                <c:pt idx="27323" formatCode="General">
                  <c:v>54.646000000000001</c:v>
                </c:pt>
                <c:pt idx="27324" formatCode="General">
                  <c:v>54.648000000000003</c:v>
                </c:pt>
                <c:pt idx="27325" formatCode="General">
                  <c:v>54.65</c:v>
                </c:pt>
                <c:pt idx="27326" formatCode="General">
                  <c:v>54.652000000000001</c:v>
                </c:pt>
                <c:pt idx="27327" formatCode="General">
                  <c:v>54.654000000000003</c:v>
                </c:pt>
                <c:pt idx="27328" formatCode="General">
                  <c:v>54.655999999999999</c:v>
                </c:pt>
                <c:pt idx="27329" formatCode="General">
                  <c:v>54.658000000000001</c:v>
                </c:pt>
                <c:pt idx="27330" formatCode="General">
                  <c:v>54.66</c:v>
                </c:pt>
                <c:pt idx="27331" formatCode="General">
                  <c:v>54.661999999999999</c:v>
                </c:pt>
                <c:pt idx="27332" formatCode="General">
                  <c:v>54.664000000000001</c:v>
                </c:pt>
                <c:pt idx="27333" formatCode="General">
                  <c:v>54.665999999999997</c:v>
                </c:pt>
                <c:pt idx="27334" formatCode="General">
                  <c:v>54.667999999999999</c:v>
                </c:pt>
                <c:pt idx="27335" formatCode="General">
                  <c:v>54.67</c:v>
                </c:pt>
                <c:pt idx="27336" formatCode="General">
                  <c:v>54.671999999999997</c:v>
                </c:pt>
                <c:pt idx="27337" formatCode="General">
                  <c:v>54.673999999999999</c:v>
                </c:pt>
                <c:pt idx="27338" formatCode="General">
                  <c:v>54.676000000000002</c:v>
                </c:pt>
                <c:pt idx="27339" formatCode="General">
                  <c:v>54.677999999999997</c:v>
                </c:pt>
                <c:pt idx="27340" formatCode="General">
                  <c:v>54.68</c:v>
                </c:pt>
                <c:pt idx="27341" formatCode="General">
                  <c:v>54.682000000000002</c:v>
                </c:pt>
                <c:pt idx="27342" formatCode="General">
                  <c:v>54.683999999999997</c:v>
                </c:pt>
                <c:pt idx="27343" formatCode="General">
                  <c:v>54.686</c:v>
                </c:pt>
                <c:pt idx="27344" formatCode="General">
                  <c:v>54.688000000000002</c:v>
                </c:pt>
                <c:pt idx="27345" formatCode="General">
                  <c:v>54.69</c:v>
                </c:pt>
                <c:pt idx="27346" formatCode="General">
                  <c:v>54.692</c:v>
                </c:pt>
                <c:pt idx="27347" formatCode="General">
                  <c:v>54.694000000000003</c:v>
                </c:pt>
                <c:pt idx="27348" formatCode="General">
                  <c:v>54.695999999999998</c:v>
                </c:pt>
                <c:pt idx="27349" formatCode="General">
                  <c:v>54.698</c:v>
                </c:pt>
                <c:pt idx="27350" formatCode="General">
                  <c:v>54.7</c:v>
                </c:pt>
                <c:pt idx="27351" formatCode="General">
                  <c:v>54.701999999999998</c:v>
                </c:pt>
                <c:pt idx="27352" formatCode="General">
                  <c:v>54.704000000000001</c:v>
                </c:pt>
                <c:pt idx="27353" formatCode="General">
                  <c:v>54.706000000000003</c:v>
                </c:pt>
                <c:pt idx="27354" formatCode="General">
                  <c:v>54.707999999999998</c:v>
                </c:pt>
                <c:pt idx="27355" formatCode="General">
                  <c:v>54.71</c:v>
                </c:pt>
                <c:pt idx="27356" formatCode="General">
                  <c:v>54.712000000000003</c:v>
                </c:pt>
                <c:pt idx="27357" formatCode="General">
                  <c:v>54.713999999999999</c:v>
                </c:pt>
                <c:pt idx="27358" formatCode="General">
                  <c:v>54.716000000000001</c:v>
                </c:pt>
                <c:pt idx="27359" formatCode="General">
                  <c:v>54.718000000000004</c:v>
                </c:pt>
                <c:pt idx="27360" formatCode="General">
                  <c:v>54.72</c:v>
                </c:pt>
                <c:pt idx="27361" formatCode="General">
                  <c:v>54.722000000000001</c:v>
                </c:pt>
                <c:pt idx="27362" formatCode="General">
                  <c:v>54.723999999999997</c:v>
                </c:pt>
                <c:pt idx="27363" formatCode="General">
                  <c:v>54.725999999999999</c:v>
                </c:pt>
                <c:pt idx="27364" formatCode="General">
                  <c:v>54.728000000000002</c:v>
                </c:pt>
                <c:pt idx="27365" formatCode="General">
                  <c:v>54.73</c:v>
                </c:pt>
                <c:pt idx="27366" formatCode="General">
                  <c:v>54.731999999999999</c:v>
                </c:pt>
                <c:pt idx="27367" formatCode="General">
                  <c:v>54.734000000000002</c:v>
                </c:pt>
                <c:pt idx="27368" formatCode="General">
                  <c:v>54.735999999999997</c:v>
                </c:pt>
                <c:pt idx="27369" formatCode="General">
                  <c:v>54.738</c:v>
                </c:pt>
                <c:pt idx="27370" formatCode="General">
                  <c:v>54.74</c:v>
                </c:pt>
                <c:pt idx="27371" formatCode="General">
                  <c:v>54.741999999999997</c:v>
                </c:pt>
                <c:pt idx="27372" formatCode="General">
                  <c:v>54.744</c:v>
                </c:pt>
                <c:pt idx="27373" formatCode="General">
                  <c:v>54.746000000000002</c:v>
                </c:pt>
                <c:pt idx="27374" formatCode="General">
                  <c:v>54.747999999999998</c:v>
                </c:pt>
                <c:pt idx="27375" formatCode="General">
                  <c:v>54.75</c:v>
                </c:pt>
                <c:pt idx="27376" formatCode="General">
                  <c:v>54.752000000000002</c:v>
                </c:pt>
                <c:pt idx="27377" formatCode="General">
                  <c:v>54.753999999999998</c:v>
                </c:pt>
                <c:pt idx="27378" formatCode="General">
                  <c:v>54.756</c:v>
                </c:pt>
                <c:pt idx="27379" formatCode="General">
                  <c:v>54.758000000000003</c:v>
                </c:pt>
                <c:pt idx="27380" formatCode="General">
                  <c:v>54.76</c:v>
                </c:pt>
                <c:pt idx="27381" formatCode="General">
                  <c:v>54.762</c:v>
                </c:pt>
                <c:pt idx="27382" formatCode="General">
                  <c:v>54.764000000000003</c:v>
                </c:pt>
                <c:pt idx="27383" formatCode="General">
                  <c:v>54.765999999999998</c:v>
                </c:pt>
                <c:pt idx="27384" formatCode="General">
                  <c:v>54.768000000000001</c:v>
                </c:pt>
                <c:pt idx="27385" formatCode="General">
                  <c:v>54.77</c:v>
                </c:pt>
                <c:pt idx="27386" formatCode="General">
                  <c:v>54.771999999999998</c:v>
                </c:pt>
                <c:pt idx="27387" formatCode="General">
                  <c:v>54.774000000000001</c:v>
                </c:pt>
                <c:pt idx="27388" formatCode="General">
                  <c:v>54.776000000000003</c:v>
                </c:pt>
                <c:pt idx="27389" formatCode="General">
                  <c:v>54.777999999999999</c:v>
                </c:pt>
                <c:pt idx="27390" formatCode="General">
                  <c:v>54.78</c:v>
                </c:pt>
                <c:pt idx="27391" formatCode="General">
                  <c:v>54.781999999999996</c:v>
                </c:pt>
                <c:pt idx="27392" formatCode="General">
                  <c:v>54.783999999999999</c:v>
                </c:pt>
                <c:pt idx="27393" formatCode="General">
                  <c:v>54.786000000000001</c:v>
                </c:pt>
                <c:pt idx="27394" formatCode="General">
                  <c:v>54.787999999999997</c:v>
                </c:pt>
                <c:pt idx="27395" formatCode="General">
                  <c:v>54.79</c:v>
                </c:pt>
                <c:pt idx="27396" formatCode="General">
                  <c:v>54.792000000000002</c:v>
                </c:pt>
                <c:pt idx="27397" formatCode="General">
                  <c:v>54.793999999999997</c:v>
                </c:pt>
                <c:pt idx="27398" formatCode="General">
                  <c:v>54.795999999999999</c:v>
                </c:pt>
                <c:pt idx="27399" formatCode="General">
                  <c:v>54.798000000000002</c:v>
                </c:pt>
                <c:pt idx="27400" formatCode="General">
                  <c:v>54.8</c:v>
                </c:pt>
                <c:pt idx="27401" formatCode="General">
                  <c:v>54.802</c:v>
                </c:pt>
                <c:pt idx="27402" formatCode="General">
                  <c:v>54.804000000000002</c:v>
                </c:pt>
                <c:pt idx="27403" formatCode="General">
                  <c:v>54.805999999999997</c:v>
                </c:pt>
                <c:pt idx="27404" formatCode="General">
                  <c:v>54.808</c:v>
                </c:pt>
                <c:pt idx="27405" formatCode="General">
                  <c:v>54.81</c:v>
                </c:pt>
                <c:pt idx="27406" formatCode="General">
                  <c:v>54.811999999999998</c:v>
                </c:pt>
                <c:pt idx="27407" formatCode="General">
                  <c:v>54.814</c:v>
                </c:pt>
                <c:pt idx="27408" formatCode="General">
                  <c:v>54.816000000000003</c:v>
                </c:pt>
                <c:pt idx="27409" formatCode="General">
                  <c:v>54.817999999999998</c:v>
                </c:pt>
                <c:pt idx="27410" formatCode="General">
                  <c:v>54.82</c:v>
                </c:pt>
                <c:pt idx="27411" formatCode="General">
                  <c:v>54.822000000000003</c:v>
                </c:pt>
                <c:pt idx="27412" formatCode="General">
                  <c:v>54.823999999999998</c:v>
                </c:pt>
                <c:pt idx="27413" formatCode="General">
                  <c:v>54.826000000000001</c:v>
                </c:pt>
                <c:pt idx="27414" formatCode="General">
                  <c:v>54.828000000000003</c:v>
                </c:pt>
                <c:pt idx="27415" formatCode="General">
                  <c:v>54.83</c:v>
                </c:pt>
                <c:pt idx="27416" formatCode="General">
                  <c:v>54.832000000000001</c:v>
                </c:pt>
                <c:pt idx="27417" formatCode="General">
                  <c:v>54.834000000000003</c:v>
                </c:pt>
                <c:pt idx="27418" formatCode="General">
                  <c:v>54.835999999999999</c:v>
                </c:pt>
                <c:pt idx="27419" formatCode="General">
                  <c:v>54.838000000000001</c:v>
                </c:pt>
                <c:pt idx="27420" formatCode="General">
                  <c:v>54.84</c:v>
                </c:pt>
                <c:pt idx="27421" formatCode="General">
                  <c:v>54.841999999999999</c:v>
                </c:pt>
                <c:pt idx="27422" formatCode="General">
                  <c:v>54.844000000000001</c:v>
                </c:pt>
                <c:pt idx="27423" formatCode="General">
                  <c:v>54.845999999999997</c:v>
                </c:pt>
                <c:pt idx="27424" formatCode="General">
                  <c:v>54.847999999999999</c:v>
                </c:pt>
                <c:pt idx="27425" formatCode="General">
                  <c:v>54.85</c:v>
                </c:pt>
                <c:pt idx="27426" formatCode="General">
                  <c:v>54.851999999999997</c:v>
                </c:pt>
                <c:pt idx="27427" formatCode="General">
                  <c:v>54.853999999999999</c:v>
                </c:pt>
                <c:pt idx="27428" formatCode="General">
                  <c:v>54.856000000000002</c:v>
                </c:pt>
                <c:pt idx="27429" formatCode="General">
                  <c:v>54.857999999999997</c:v>
                </c:pt>
                <c:pt idx="27430" formatCode="General">
                  <c:v>54.86</c:v>
                </c:pt>
                <c:pt idx="27431" formatCode="General">
                  <c:v>54.862000000000002</c:v>
                </c:pt>
                <c:pt idx="27432" formatCode="General">
                  <c:v>54.863999999999997</c:v>
                </c:pt>
                <c:pt idx="27433" formatCode="General">
                  <c:v>54.866</c:v>
                </c:pt>
                <c:pt idx="27434" formatCode="General">
                  <c:v>54.868000000000002</c:v>
                </c:pt>
                <c:pt idx="27435" formatCode="General">
                  <c:v>54.87</c:v>
                </c:pt>
                <c:pt idx="27436" formatCode="General">
                  <c:v>54.872</c:v>
                </c:pt>
                <c:pt idx="27437" formatCode="General">
                  <c:v>54.874000000000002</c:v>
                </c:pt>
                <c:pt idx="27438" formatCode="General">
                  <c:v>54.875999999999998</c:v>
                </c:pt>
                <c:pt idx="27439" formatCode="General">
                  <c:v>54.878</c:v>
                </c:pt>
                <c:pt idx="27440" formatCode="General">
                  <c:v>54.88</c:v>
                </c:pt>
                <c:pt idx="27441" formatCode="General">
                  <c:v>54.881999999999998</c:v>
                </c:pt>
                <c:pt idx="27442" formatCode="General">
                  <c:v>54.884</c:v>
                </c:pt>
                <c:pt idx="27443" formatCode="General">
                  <c:v>54.886000000000003</c:v>
                </c:pt>
                <c:pt idx="27444" formatCode="General">
                  <c:v>54.887999999999998</c:v>
                </c:pt>
                <c:pt idx="27445" formatCode="General">
                  <c:v>54.89</c:v>
                </c:pt>
                <c:pt idx="27446" formatCode="General">
                  <c:v>54.892000000000003</c:v>
                </c:pt>
                <c:pt idx="27447" formatCode="General">
                  <c:v>54.893999999999998</c:v>
                </c:pt>
                <c:pt idx="27448" formatCode="General">
                  <c:v>54.896000000000001</c:v>
                </c:pt>
                <c:pt idx="27449" formatCode="General">
                  <c:v>54.898000000000003</c:v>
                </c:pt>
                <c:pt idx="27450" formatCode="General">
                  <c:v>54.9</c:v>
                </c:pt>
                <c:pt idx="27451" formatCode="General">
                  <c:v>54.902000000000001</c:v>
                </c:pt>
                <c:pt idx="27452" formatCode="General">
                  <c:v>54.904000000000003</c:v>
                </c:pt>
                <c:pt idx="27453" formatCode="General">
                  <c:v>54.905999999999999</c:v>
                </c:pt>
                <c:pt idx="27454" formatCode="General">
                  <c:v>54.908000000000001</c:v>
                </c:pt>
                <c:pt idx="27455" formatCode="General">
                  <c:v>54.91</c:v>
                </c:pt>
                <c:pt idx="27456" formatCode="General">
                  <c:v>54.911999999999999</c:v>
                </c:pt>
                <c:pt idx="27457" formatCode="General">
                  <c:v>54.914000000000001</c:v>
                </c:pt>
                <c:pt idx="27458" formatCode="General">
                  <c:v>54.915999999999997</c:v>
                </c:pt>
                <c:pt idx="27459" formatCode="General">
                  <c:v>54.917999999999999</c:v>
                </c:pt>
                <c:pt idx="27460" formatCode="General">
                  <c:v>54.92</c:v>
                </c:pt>
                <c:pt idx="27461" formatCode="General">
                  <c:v>54.921999999999997</c:v>
                </c:pt>
                <c:pt idx="27462" formatCode="General">
                  <c:v>54.923999999999999</c:v>
                </c:pt>
                <c:pt idx="27463" formatCode="General">
                  <c:v>54.926000000000002</c:v>
                </c:pt>
                <c:pt idx="27464" formatCode="General">
                  <c:v>54.927999999999997</c:v>
                </c:pt>
                <c:pt idx="27465" formatCode="General">
                  <c:v>54.93</c:v>
                </c:pt>
                <c:pt idx="27466" formatCode="General">
                  <c:v>54.932000000000002</c:v>
                </c:pt>
                <c:pt idx="27467" formatCode="General">
                  <c:v>54.933999999999997</c:v>
                </c:pt>
                <c:pt idx="27468" formatCode="General">
                  <c:v>54.936</c:v>
                </c:pt>
                <c:pt idx="27469" formatCode="General">
                  <c:v>54.938000000000002</c:v>
                </c:pt>
                <c:pt idx="27470" formatCode="General">
                  <c:v>54.94</c:v>
                </c:pt>
                <c:pt idx="27471" formatCode="General">
                  <c:v>54.942</c:v>
                </c:pt>
                <c:pt idx="27472" formatCode="General">
                  <c:v>54.944000000000003</c:v>
                </c:pt>
                <c:pt idx="27473" formatCode="General">
                  <c:v>54.945999999999998</c:v>
                </c:pt>
                <c:pt idx="27474" formatCode="General">
                  <c:v>54.948</c:v>
                </c:pt>
                <c:pt idx="27475" formatCode="General">
                  <c:v>54.95</c:v>
                </c:pt>
                <c:pt idx="27476" formatCode="General">
                  <c:v>54.951999999999998</c:v>
                </c:pt>
                <c:pt idx="27477" formatCode="General">
                  <c:v>54.954000000000001</c:v>
                </c:pt>
                <c:pt idx="27478" formatCode="General">
                  <c:v>54.956000000000003</c:v>
                </c:pt>
                <c:pt idx="27479" formatCode="General">
                  <c:v>54.957999999999998</c:v>
                </c:pt>
                <c:pt idx="27480" formatCode="General">
                  <c:v>54.96</c:v>
                </c:pt>
                <c:pt idx="27481" formatCode="General">
                  <c:v>54.962000000000003</c:v>
                </c:pt>
                <c:pt idx="27482" formatCode="General">
                  <c:v>54.963999999999999</c:v>
                </c:pt>
                <c:pt idx="27483" formatCode="General">
                  <c:v>54.966000000000001</c:v>
                </c:pt>
                <c:pt idx="27484" formatCode="General">
                  <c:v>54.968000000000004</c:v>
                </c:pt>
                <c:pt idx="27485" formatCode="General">
                  <c:v>54.97</c:v>
                </c:pt>
                <c:pt idx="27486" formatCode="General">
                  <c:v>54.972000000000001</c:v>
                </c:pt>
                <c:pt idx="27487" formatCode="General">
                  <c:v>54.973999999999997</c:v>
                </c:pt>
                <c:pt idx="27488" formatCode="General">
                  <c:v>54.975999999999999</c:v>
                </c:pt>
                <c:pt idx="27489" formatCode="General">
                  <c:v>54.978000000000002</c:v>
                </c:pt>
                <c:pt idx="27490" formatCode="General">
                  <c:v>54.98</c:v>
                </c:pt>
                <c:pt idx="27491" formatCode="General">
                  <c:v>54.981999999999999</c:v>
                </c:pt>
                <c:pt idx="27492" formatCode="General">
                  <c:v>54.984000000000002</c:v>
                </c:pt>
                <c:pt idx="27493" formatCode="General">
                  <c:v>54.985999999999997</c:v>
                </c:pt>
                <c:pt idx="27494" formatCode="General">
                  <c:v>54.988</c:v>
                </c:pt>
                <c:pt idx="27495" formatCode="General">
                  <c:v>54.99</c:v>
                </c:pt>
                <c:pt idx="27496" formatCode="General">
                  <c:v>54.991999999999997</c:v>
                </c:pt>
                <c:pt idx="27497" formatCode="General">
                  <c:v>54.994</c:v>
                </c:pt>
                <c:pt idx="27498" formatCode="General">
                  <c:v>54.996000000000002</c:v>
                </c:pt>
                <c:pt idx="27499" formatCode="General">
                  <c:v>54.997999999999998</c:v>
                </c:pt>
                <c:pt idx="27500" formatCode="General">
                  <c:v>55</c:v>
                </c:pt>
                <c:pt idx="27501" formatCode="General">
                  <c:v>55.002000000000002</c:v>
                </c:pt>
                <c:pt idx="27502" formatCode="General">
                  <c:v>55.003999999999998</c:v>
                </c:pt>
                <c:pt idx="27503" formatCode="General">
                  <c:v>55.006</c:v>
                </c:pt>
                <c:pt idx="27504" formatCode="General">
                  <c:v>55.008000000000003</c:v>
                </c:pt>
                <c:pt idx="27505" formatCode="General">
                  <c:v>55.01</c:v>
                </c:pt>
                <c:pt idx="27506" formatCode="General">
                  <c:v>55.012</c:v>
                </c:pt>
                <c:pt idx="27507" formatCode="General">
                  <c:v>55.014000000000003</c:v>
                </c:pt>
                <c:pt idx="27508" formatCode="General">
                  <c:v>55.015999999999998</c:v>
                </c:pt>
                <c:pt idx="27509" formatCode="General">
                  <c:v>55.018000000000001</c:v>
                </c:pt>
                <c:pt idx="27510" formatCode="General">
                  <c:v>55.02</c:v>
                </c:pt>
                <c:pt idx="27511" formatCode="General">
                  <c:v>55.021999999999998</c:v>
                </c:pt>
                <c:pt idx="27512" formatCode="General">
                  <c:v>55.024000000000001</c:v>
                </c:pt>
                <c:pt idx="27513" formatCode="General">
                  <c:v>55.026000000000003</c:v>
                </c:pt>
                <c:pt idx="27514" formatCode="General">
                  <c:v>55.027999999999999</c:v>
                </c:pt>
                <c:pt idx="27515" formatCode="General">
                  <c:v>55.03</c:v>
                </c:pt>
                <c:pt idx="27516" formatCode="General">
                  <c:v>55.031999999999996</c:v>
                </c:pt>
                <c:pt idx="27517" formatCode="General">
                  <c:v>55.033999999999999</c:v>
                </c:pt>
                <c:pt idx="27518" formatCode="General">
                  <c:v>55.036000000000001</c:v>
                </c:pt>
                <c:pt idx="27519" formatCode="General">
                  <c:v>55.037999999999997</c:v>
                </c:pt>
                <c:pt idx="27520" formatCode="General">
                  <c:v>55.04</c:v>
                </c:pt>
                <c:pt idx="27521" formatCode="General">
                  <c:v>55.042000000000002</c:v>
                </c:pt>
                <c:pt idx="27522" formatCode="General">
                  <c:v>55.043999999999997</c:v>
                </c:pt>
                <c:pt idx="27523" formatCode="General">
                  <c:v>55.045999999999999</c:v>
                </c:pt>
                <c:pt idx="27524" formatCode="General">
                  <c:v>55.048000000000002</c:v>
                </c:pt>
                <c:pt idx="27525" formatCode="General">
                  <c:v>55.05</c:v>
                </c:pt>
                <c:pt idx="27526" formatCode="General">
                  <c:v>55.052</c:v>
                </c:pt>
                <c:pt idx="27527" formatCode="General">
                  <c:v>55.054000000000002</c:v>
                </c:pt>
                <c:pt idx="27528" formatCode="General">
                  <c:v>55.055999999999997</c:v>
                </c:pt>
                <c:pt idx="27529" formatCode="General">
                  <c:v>55.058</c:v>
                </c:pt>
                <c:pt idx="27530" formatCode="General">
                  <c:v>55.06</c:v>
                </c:pt>
                <c:pt idx="27531" formatCode="General">
                  <c:v>55.061999999999998</c:v>
                </c:pt>
                <c:pt idx="27532" formatCode="General">
                  <c:v>55.064</c:v>
                </c:pt>
                <c:pt idx="27533" formatCode="General">
                  <c:v>55.066000000000003</c:v>
                </c:pt>
                <c:pt idx="27534" formatCode="General">
                  <c:v>55.067999999999998</c:v>
                </c:pt>
                <c:pt idx="27535" formatCode="General">
                  <c:v>55.07</c:v>
                </c:pt>
                <c:pt idx="27536" formatCode="General">
                  <c:v>55.072000000000003</c:v>
                </c:pt>
                <c:pt idx="27537" formatCode="General">
                  <c:v>55.073999999999998</c:v>
                </c:pt>
                <c:pt idx="27538" formatCode="General">
                  <c:v>55.076000000000001</c:v>
                </c:pt>
                <c:pt idx="27539" formatCode="General">
                  <c:v>55.078000000000003</c:v>
                </c:pt>
                <c:pt idx="27540" formatCode="General">
                  <c:v>55.08</c:v>
                </c:pt>
                <c:pt idx="27541" formatCode="General">
                  <c:v>55.082000000000001</c:v>
                </c:pt>
                <c:pt idx="27542" formatCode="General">
                  <c:v>55.084000000000003</c:v>
                </c:pt>
                <c:pt idx="27543" formatCode="General">
                  <c:v>55.085999999999999</c:v>
                </c:pt>
                <c:pt idx="27544" formatCode="General">
                  <c:v>55.088000000000001</c:v>
                </c:pt>
                <c:pt idx="27545" formatCode="General">
                  <c:v>55.09</c:v>
                </c:pt>
                <c:pt idx="27546" formatCode="General">
                  <c:v>55.091999999999999</c:v>
                </c:pt>
                <c:pt idx="27547" formatCode="General">
                  <c:v>55.094000000000001</c:v>
                </c:pt>
                <c:pt idx="27548" formatCode="General">
                  <c:v>55.095999999999997</c:v>
                </c:pt>
                <c:pt idx="27549" formatCode="General">
                  <c:v>55.097999999999999</c:v>
                </c:pt>
                <c:pt idx="27550" formatCode="General">
                  <c:v>55.1</c:v>
                </c:pt>
                <c:pt idx="27551" formatCode="General">
                  <c:v>55.101999999999997</c:v>
                </c:pt>
                <c:pt idx="27552" formatCode="General">
                  <c:v>55.103999999999999</c:v>
                </c:pt>
                <c:pt idx="27553" formatCode="General">
                  <c:v>55.106000000000002</c:v>
                </c:pt>
                <c:pt idx="27554" formatCode="General">
                  <c:v>55.107999999999997</c:v>
                </c:pt>
                <c:pt idx="27555" formatCode="General">
                  <c:v>55.11</c:v>
                </c:pt>
                <c:pt idx="27556" formatCode="General">
                  <c:v>55.112000000000002</c:v>
                </c:pt>
                <c:pt idx="27557" formatCode="General">
                  <c:v>55.113999999999997</c:v>
                </c:pt>
                <c:pt idx="27558" formatCode="General">
                  <c:v>55.116</c:v>
                </c:pt>
                <c:pt idx="27559" formatCode="General">
                  <c:v>55.118000000000002</c:v>
                </c:pt>
                <c:pt idx="27560" formatCode="General">
                  <c:v>55.12</c:v>
                </c:pt>
                <c:pt idx="27561" formatCode="General">
                  <c:v>55.122</c:v>
                </c:pt>
                <c:pt idx="27562" formatCode="General">
                  <c:v>55.124000000000002</c:v>
                </c:pt>
                <c:pt idx="27563" formatCode="General">
                  <c:v>55.125999999999998</c:v>
                </c:pt>
                <c:pt idx="27564" formatCode="General">
                  <c:v>55.128</c:v>
                </c:pt>
                <c:pt idx="27565" formatCode="General">
                  <c:v>55.13</c:v>
                </c:pt>
                <c:pt idx="27566" formatCode="General">
                  <c:v>55.131999999999998</c:v>
                </c:pt>
                <c:pt idx="27567" formatCode="General">
                  <c:v>55.134</c:v>
                </c:pt>
                <c:pt idx="27568" formatCode="General">
                  <c:v>55.136000000000003</c:v>
                </c:pt>
                <c:pt idx="27569" formatCode="General">
                  <c:v>55.137999999999998</c:v>
                </c:pt>
                <c:pt idx="27570" formatCode="General">
                  <c:v>55.14</c:v>
                </c:pt>
                <c:pt idx="27571" formatCode="General">
                  <c:v>55.142000000000003</c:v>
                </c:pt>
                <c:pt idx="27572" formatCode="General">
                  <c:v>55.143999999999998</c:v>
                </c:pt>
                <c:pt idx="27573" formatCode="General">
                  <c:v>55.146000000000001</c:v>
                </c:pt>
                <c:pt idx="27574" formatCode="General">
                  <c:v>55.148000000000003</c:v>
                </c:pt>
                <c:pt idx="27575" formatCode="General">
                  <c:v>55.15</c:v>
                </c:pt>
                <c:pt idx="27576" formatCode="General">
                  <c:v>55.152000000000001</c:v>
                </c:pt>
                <c:pt idx="27577" formatCode="General">
                  <c:v>55.154000000000003</c:v>
                </c:pt>
                <c:pt idx="27578" formatCode="General">
                  <c:v>55.155999999999999</c:v>
                </c:pt>
                <c:pt idx="27579" formatCode="General">
                  <c:v>55.158000000000001</c:v>
                </c:pt>
                <c:pt idx="27580" formatCode="General">
                  <c:v>55.16</c:v>
                </c:pt>
                <c:pt idx="27581" formatCode="General">
                  <c:v>55.161999999999999</c:v>
                </c:pt>
                <c:pt idx="27582" formatCode="General">
                  <c:v>55.164000000000001</c:v>
                </c:pt>
                <c:pt idx="27583" formatCode="General">
                  <c:v>55.165999999999997</c:v>
                </c:pt>
                <c:pt idx="27584" formatCode="General">
                  <c:v>55.167999999999999</c:v>
                </c:pt>
                <c:pt idx="27585" formatCode="General">
                  <c:v>55.17</c:v>
                </c:pt>
                <c:pt idx="27586" formatCode="General">
                  <c:v>55.171999999999997</c:v>
                </c:pt>
                <c:pt idx="27587" formatCode="General">
                  <c:v>55.173999999999999</c:v>
                </c:pt>
                <c:pt idx="27588" formatCode="General">
                  <c:v>55.176000000000002</c:v>
                </c:pt>
                <c:pt idx="27589" formatCode="General">
                  <c:v>55.177999999999997</c:v>
                </c:pt>
                <c:pt idx="27590" formatCode="General">
                  <c:v>55.18</c:v>
                </c:pt>
                <c:pt idx="27591" formatCode="General">
                  <c:v>55.182000000000002</c:v>
                </c:pt>
                <c:pt idx="27592" formatCode="General">
                  <c:v>55.183999999999997</c:v>
                </c:pt>
                <c:pt idx="27593" formatCode="General">
                  <c:v>55.186</c:v>
                </c:pt>
                <c:pt idx="27594" formatCode="General">
                  <c:v>55.188000000000002</c:v>
                </c:pt>
                <c:pt idx="27595" formatCode="General">
                  <c:v>55.19</c:v>
                </c:pt>
                <c:pt idx="27596" formatCode="General">
                  <c:v>55.192</c:v>
                </c:pt>
                <c:pt idx="27597" formatCode="General">
                  <c:v>55.194000000000003</c:v>
                </c:pt>
                <c:pt idx="27598" formatCode="General">
                  <c:v>55.195999999999998</c:v>
                </c:pt>
                <c:pt idx="27599" formatCode="General">
                  <c:v>55.198</c:v>
                </c:pt>
                <c:pt idx="27600" formatCode="General">
                  <c:v>55.2</c:v>
                </c:pt>
                <c:pt idx="27601" formatCode="General">
                  <c:v>55.201999999999998</c:v>
                </c:pt>
                <c:pt idx="27602" formatCode="General">
                  <c:v>55.204000000000001</c:v>
                </c:pt>
                <c:pt idx="27603" formatCode="General">
                  <c:v>55.206000000000003</c:v>
                </c:pt>
                <c:pt idx="27604" formatCode="General">
                  <c:v>55.207999999999998</c:v>
                </c:pt>
                <c:pt idx="27605" formatCode="General">
                  <c:v>55.21</c:v>
                </c:pt>
                <c:pt idx="27606" formatCode="General">
                  <c:v>55.212000000000003</c:v>
                </c:pt>
                <c:pt idx="27607" formatCode="General">
                  <c:v>55.213999999999999</c:v>
                </c:pt>
                <c:pt idx="27608" formatCode="General">
                  <c:v>55.216000000000001</c:v>
                </c:pt>
                <c:pt idx="27609" formatCode="General">
                  <c:v>55.218000000000004</c:v>
                </c:pt>
                <c:pt idx="27610" formatCode="General">
                  <c:v>55.22</c:v>
                </c:pt>
                <c:pt idx="27611" formatCode="General">
                  <c:v>55.222000000000001</c:v>
                </c:pt>
                <c:pt idx="27612" formatCode="General">
                  <c:v>55.223999999999997</c:v>
                </c:pt>
                <c:pt idx="27613" formatCode="General">
                  <c:v>55.225999999999999</c:v>
                </c:pt>
                <c:pt idx="27614" formatCode="General">
                  <c:v>55.228000000000002</c:v>
                </c:pt>
                <c:pt idx="27615" formatCode="General">
                  <c:v>55.23</c:v>
                </c:pt>
                <c:pt idx="27616" formatCode="General">
                  <c:v>55.231999999999999</c:v>
                </c:pt>
                <c:pt idx="27617" formatCode="General">
                  <c:v>55.234000000000002</c:v>
                </c:pt>
                <c:pt idx="27618" formatCode="General">
                  <c:v>55.235999999999997</c:v>
                </c:pt>
                <c:pt idx="27619" formatCode="General">
                  <c:v>55.238</c:v>
                </c:pt>
                <c:pt idx="27620" formatCode="General">
                  <c:v>55.24</c:v>
                </c:pt>
                <c:pt idx="27621" formatCode="General">
                  <c:v>55.241999999999997</c:v>
                </c:pt>
                <c:pt idx="27622" formatCode="General">
                  <c:v>55.244</c:v>
                </c:pt>
                <c:pt idx="27623" formatCode="General">
                  <c:v>55.246000000000002</c:v>
                </c:pt>
                <c:pt idx="27624" formatCode="General">
                  <c:v>55.247999999999998</c:v>
                </c:pt>
                <c:pt idx="27625" formatCode="General">
                  <c:v>55.25</c:v>
                </c:pt>
                <c:pt idx="27626" formatCode="General">
                  <c:v>55.252000000000002</c:v>
                </c:pt>
                <c:pt idx="27627" formatCode="General">
                  <c:v>55.253999999999998</c:v>
                </c:pt>
                <c:pt idx="27628" formatCode="General">
                  <c:v>55.256</c:v>
                </c:pt>
                <c:pt idx="27629" formatCode="General">
                  <c:v>55.258000000000003</c:v>
                </c:pt>
                <c:pt idx="27630" formatCode="General">
                  <c:v>55.26</c:v>
                </c:pt>
                <c:pt idx="27631" formatCode="General">
                  <c:v>55.262</c:v>
                </c:pt>
                <c:pt idx="27632" formatCode="General">
                  <c:v>55.264000000000003</c:v>
                </c:pt>
                <c:pt idx="27633" formatCode="General">
                  <c:v>55.265999999999998</c:v>
                </c:pt>
                <c:pt idx="27634" formatCode="General">
                  <c:v>55.268000000000001</c:v>
                </c:pt>
                <c:pt idx="27635" formatCode="General">
                  <c:v>55.27</c:v>
                </c:pt>
                <c:pt idx="27636" formatCode="General">
                  <c:v>55.271999999999998</c:v>
                </c:pt>
                <c:pt idx="27637" formatCode="General">
                  <c:v>55.274000000000001</c:v>
                </c:pt>
                <c:pt idx="27638" formatCode="General">
                  <c:v>55.276000000000003</c:v>
                </c:pt>
                <c:pt idx="27639" formatCode="General">
                  <c:v>55.277999999999999</c:v>
                </c:pt>
                <c:pt idx="27640" formatCode="General">
                  <c:v>55.28</c:v>
                </c:pt>
                <c:pt idx="27641" formatCode="General">
                  <c:v>55.281999999999996</c:v>
                </c:pt>
                <c:pt idx="27642" formatCode="General">
                  <c:v>55.283999999999999</c:v>
                </c:pt>
                <c:pt idx="27643" formatCode="General">
                  <c:v>55.286000000000001</c:v>
                </c:pt>
                <c:pt idx="27644" formatCode="General">
                  <c:v>55.287999999999997</c:v>
                </c:pt>
                <c:pt idx="27645" formatCode="General">
                  <c:v>55.29</c:v>
                </c:pt>
                <c:pt idx="27646" formatCode="General">
                  <c:v>55.292000000000002</c:v>
                </c:pt>
                <c:pt idx="27647" formatCode="General">
                  <c:v>55.293999999999997</c:v>
                </c:pt>
                <c:pt idx="27648" formatCode="General">
                  <c:v>55.295999999999999</c:v>
                </c:pt>
                <c:pt idx="27649" formatCode="General">
                  <c:v>55.298000000000002</c:v>
                </c:pt>
                <c:pt idx="27650" formatCode="General">
                  <c:v>55.3</c:v>
                </c:pt>
                <c:pt idx="27651" formatCode="General">
                  <c:v>55.302</c:v>
                </c:pt>
                <c:pt idx="27652" formatCode="General">
                  <c:v>55.304000000000002</c:v>
                </c:pt>
                <c:pt idx="27653" formatCode="General">
                  <c:v>55.305999999999997</c:v>
                </c:pt>
                <c:pt idx="27654" formatCode="General">
                  <c:v>55.308</c:v>
                </c:pt>
                <c:pt idx="27655" formatCode="General">
                  <c:v>55.31</c:v>
                </c:pt>
                <c:pt idx="27656" formatCode="General">
                  <c:v>55.311999999999998</c:v>
                </c:pt>
                <c:pt idx="27657" formatCode="General">
                  <c:v>55.314</c:v>
                </c:pt>
                <c:pt idx="27658" formatCode="General">
                  <c:v>55.316000000000003</c:v>
                </c:pt>
                <c:pt idx="27659" formatCode="General">
                  <c:v>55.317999999999998</c:v>
                </c:pt>
                <c:pt idx="27660" formatCode="General">
                  <c:v>55.32</c:v>
                </c:pt>
                <c:pt idx="27661" formatCode="General">
                  <c:v>55.322000000000003</c:v>
                </c:pt>
                <c:pt idx="27662" formatCode="General">
                  <c:v>55.323999999999998</c:v>
                </c:pt>
                <c:pt idx="27663" formatCode="General">
                  <c:v>55.326000000000001</c:v>
                </c:pt>
                <c:pt idx="27664" formatCode="General">
                  <c:v>55.328000000000003</c:v>
                </c:pt>
                <c:pt idx="27665" formatCode="General">
                  <c:v>55.33</c:v>
                </c:pt>
                <c:pt idx="27666" formatCode="General">
                  <c:v>55.332000000000001</c:v>
                </c:pt>
                <c:pt idx="27667" formatCode="General">
                  <c:v>55.334000000000003</c:v>
                </c:pt>
                <c:pt idx="27668" formatCode="General">
                  <c:v>55.335999999999999</c:v>
                </c:pt>
                <c:pt idx="27669" formatCode="General">
                  <c:v>55.338000000000001</c:v>
                </c:pt>
                <c:pt idx="27670" formatCode="General">
                  <c:v>55.34</c:v>
                </c:pt>
                <c:pt idx="27671" formatCode="General">
                  <c:v>55.341999999999999</c:v>
                </c:pt>
                <c:pt idx="27672" formatCode="General">
                  <c:v>55.344000000000001</c:v>
                </c:pt>
                <c:pt idx="27673" formatCode="General">
                  <c:v>55.345999999999997</c:v>
                </c:pt>
                <c:pt idx="27674" formatCode="General">
                  <c:v>55.347999999999999</c:v>
                </c:pt>
                <c:pt idx="27675" formatCode="General">
                  <c:v>55.35</c:v>
                </c:pt>
                <c:pt idx="27676" formatCode="General">
                  <c:v>55.351999999999997</c:v>
                </c:pt>
                <c:pt idx="27677" formatCode="General">
                  <c:v>55.353999999999999</c:v>
                </c:pt>
                <c:pt idx="27678" formatCode="General">
                  <c:v>55.356000000000002</c:v>
                </c:pt>
                <c:pt idx="27679" formatCode="General">
                  <c:v>55.357999999999997</c:v>
                </c:pt>
                <c:pt idx="27680" formatCode="General">
                  <c:v>55.36</c:v>
                </c:pt>
                <c:pt idx="27681" formatCode="General">
                  <c:v>55.362000000000002</c:v>
                </c:pt>
                <c:pt idx="27682" formatCode="General">
                  <c:v>55.363999999999997</c:v>
                </c:pt>
                <c:pt idx="27683" formatCode="General">
                  <c:v>55.366</c:v>
                </c:pt>
                <c:pt idx="27684" formatCode="General">
                  <c:v>55.368000000000002</c:v>
                </c:pt>
                <c:pt idx="27685" formatCode="General">
                  <c:v>55.37</c:v>
                </c:pt>
                <c:pt idx="27686" formatCode="General">
                  <c:v>55.372</c:v>
                </c:pt>
                <c:pt idx="27687" formatCode="General">
                  <c:v>55.374000000000002</c:v>
                </c:pt>
                <c:pt idx="27688" formatCode="General">
                  <c:v>55.375999999999998</c:v>
                </c:pt>
                <c:pt idx="27689" formatCode="General">
                  <c:v>55.378</c:v>
                </c:pt>
                <c:pt idx="27690" formatCode="General">
                  <c:v>55.38</c:v>
                </c:pt>
                <c:pt idx="27691" formatCode="General">
                  <c:v>55.381999999999998</c:v>
                </c:pt>
                <c:pt idx="27692" formatCode="General">
                  <c:v>55.384</c:v>
                </c:pt>
                <c:pt idx="27693" formatCode="General">
                  <c:v>55.386000000000003</c:v>
                </c:pt>
                <c:pt idx="27694" formatCode="General">
                  <c:v>55.387999999999998</c:v>
                </c:pt>
                <c:pt idx="27695" formatCode="General">
                  <c:v>55.39</c:v>
                </c:pt>
                <c:pt idx="27696" formatCode="General">
                  <c:v>55.392000000000003</c:v>
                </c:pt>
                <c:pt idx="27697" formatCode="General">
                  <c:v>55.393999999999998</c:v>
                </c:pt>
                <c:pt idx="27698" formatCode="General">
                  <c:v>55.396000000000001</c:v>
                </c:pt>
                <c:pt idx="27699" formatCode="General">
                  <c:v>55.398000000000003</c:v>
                </c:pt>
                <c:pt idx="27700" formatCode="General">
                  <c:v>55.4</c:v>
                </c:pt>
                <c:pt idx="27701" formatCode="General">
                  <c:v>55.402000000000001</c:v>
                </c:pt>
                <c:pt idx="27702" formatCode="General">
                  <c:v>55.404000000000003</c:v>
                </c:pt>
                <c:pt idx="27703" formatCode="General">
                  <c:v>55.405999999999999</c:v>
                </c:pt>
                <c:pt idx="27704" formatCode="General">
                  <c:v>55.408000000000001</c:v>
                </c:pt>
                <c:pt idx="27705" formatCode="General">
                  <c:v>55.41</c:v>
                </c:pt>
                <c:pt idx="27706" formatCode="General">
                  <c:v>55.411999999999999</c:v>
                </c:pt>
                <c:pt idx="27707" formatCode="General">
                  <c:v>55.414000000000001</c:v>
                </c:pt>
                <c:pt idx="27708" formatCode="General">
                  <c:v>55.415999999999997</c:v>
                </c:pt>
                <c:pt idx="27709" formatCode="General">
                  <c:v>55.417999999999999</c:v>
                </c:pt>
                <c:pt idx="27710" formatCode="General">
                  <c:v>55.42</c:v>
                </c:pt>
                <c:pt idx="27711" formatCode="General">
                  <c:v>55.421999999999997</c:v>
                </c:pt>
                <c:pt idx="27712" formatCode="General">
                  <c:v>55.423999999999999</c:v>
                </c:pt>
                <c:pt idx="27713" formatCode="General">
                  <c:v>55.426000000000002</c:v>
                </c:pt>
                <c:pt idx="27714" formatCode="General">
                  <c:v>55.427999999999997</c:v>
                </c:pt>
                <c:pt idx="27715" formatCode="General">
                  <c:v>55.43</c:v>
                </c:pt>
                <c:pt idx="27716" formatCode="General">
                  <c:v>55.432000000000002</c:v>
                </c:pt>
                <c:pt idx="27717" formatCode="General">
                  <c:v>55.433999999999997</c:v>
                </c:pt>
                <c:pt idx="27718" formatCode="General">
                  <c:v>55.436</c:v>
                </c:pt>
                <c:pt idx="27719" formatCode="General">
                  <c:v>55.438000000000002</c:v>
                </c:pt>
                <c:pt idx="27720" formatCode="General">
                  <c:v>55.44</c:v>
                </c:pt>
                <c:pt idx="27721" formatCode="General">
                  <c:v>55.442</c:v>
                </c:pt>
                <c:pt idx="27722" formatCode="General">
                  <c:v>55.444000000000003</c:v>
                </c:pt>
                <c:pt idx="27723" formatCode="General">
                  <c:v>55.445999999999998</c:v>
                </c:pt>
                <c:pt idx="27724" formatCode="General">
                  <c:v>55.448</c:v>
                </c:pt>
                <c:pt idx="27725" formatCode="General">
                  <c:v>55.45</c:v>
                </c:pt>
                <c:pt idx="27726" formatCode="General">
                  <c:v>55.451999999999998</c:v>
                </c:pt>
                <c:pt idx="27727" formatCode="General">
                  <c:v>55.454000000000001</c:v>
                </c:pt>
                <c:pt idx="27728" formatCode="General">
                  <c:v>55.456000000000003</c:v>
                </c:pt>
                <c:pt idx="27729" formatCode="General">
                  <c:v>55.457999999999998</c:v>
                </c:pt>
                <c:pt idx="27730" formatCode="General">
                  <c:v>55.46</c:v>
                </c:pt>
                <c:pt idx="27731" formatCode="General">
                  <c:v>55.462000000000003</c:v>
                </c:pt>
                <c:pt idx="27732" formatCode="General">
                  <c:v>55.463999999999999</c:v>
                </c:pt>
                <c:pt idx="27733" formatCode="General">
                  <c:v>55.466000000000001</c:v>
                </c:pt>
                <c:pt idx="27734" formatCode="General">
                  <c:v>55.468000000000004</c:v>
                </c:pt>
                <c:pt idx="27735" formatCode="General">
                  <c:v>55.47</c:v>
                </c:pt>
                <c:pt idx="27736" formatCode="General">
                  <c:v>55.472000000000001</c:v>
                </c:pt>
                <c:pt idx="27737" formatCode="General">
                  <c:v>55.473999999999997</c:v>
                </c:pt>
                <c:pt idx="27738" formatCode="General">
                  <c:v>55.475999999999999</c:v>
                </c:pt>
                <c:pt idx="27739" formatCode="General">
                  <c:v>55.478000000000002</c:v>
                </c:pt>
                <c:pt idx="27740" formatCode="General">
                  <c:v>55.48</c:v>
                </c:pt>
                <c:pt idx="27741" formatCode="General">
                  <c:v>55.481999999999999</c:v>
                </c:pt>
                <c:pt idx="27742" formatCode="General">
                  <c:v>55.484000000000002</c:v>
                </c:pt>
                <c:pt idx="27743" formatCode="General">
                  <c:v>55.485999999999997</c:v>
                </c:pt>
                <c:pt idx="27744" formatCode="General">
                  <c:v>55.488</c:v>
                </c:pt>
                <c:pt idx="27745" formatCode="General">
                  <c:v>55.49</c:v>
                </c:pt>
                <c:pt idx="27746" formatCode="General">
                  <c:v>55.491999999999997</c:v>
                </c:pt>
                <c:pt idx="27747" formatCode="General">
                  <c:v>55.494</c:v>
                </c:pt>
                <c:pt idx="27748" formatCode="General">
                  <c:v>55.496000000000002</c:v>
                </c:pt>
                <c:pt idx="27749" formatCode="General">
                  <c:v>55.497999999999998</c:v>
                </c:pt>
                <c:pt idx="27750" formatCode="General">
                  <c:v>55.5</c:v>
                </c:pt>
                <c:pt idx="27751" formatCode="General">
                  <c:v>55.502000000000002</c:v>
                </c:pt>
                <c:pt idx="27752" formatCode="General">
                  <c:v>55.503999999999998</c:v>
                </c:pt>
                <c:pt idx="27753" formatCode="General">
                  <c:v>55.506</c:v>
                </c:pt>
                <c:pt idx="27754" formatCode="General">
                  <c:v>55.508000000000003</c:v>
                </c:pt>
                <c:pt idx="27755" formatCode="General">
                  <c:v>55.51</c:v>
                </c:pt>
                <c:pt idx="27756" formatCode="General">
                  <c:v>55.512</c:v>
                </c:pt>
                <c:pt idx="27757" formatCode="General">
                  <c:v>55.514000000000003</c:v>
                </c:pt>
                <c:pt idx="27758" formatCode="General">
                  <c:v>55.515999999999998</c:v>
                </c:pt>
                <c:pt idx="27759" formatCode="General">
                  <c:v>55.518000000000001</c:v>
                </c:pt>
                <c:pt idx="27760" formatCode="General">
                  <c:v>55.52</c:v>
                </c:pt>
                <c:pt idx="27761" formatCode="General">
                  <c:v>55.521999999999998</c:v>
                </c:pt>
                <c:pt idx="27762" formatCode="General">
                  <c:v>55.524000000000001</c:v>
                </c:pt>
                <c:pt idx="27763" formatCode="General">
                  <c:v>55.526000000000003</c:v>
                </c:pt>
                <c:pt idx="27764" formatCode="General">
                  <c:v>55.527999999999999</c:v>
                </c:pt>
                <c:pt idx="27765" formatCode="General">
                  <c:v>55.53</c:v>
                </c:pt>
                <c:pt idx="27766" formatCode="General">
                  <c:v>55.531999999999996</c:v>
                </c:pt>
                <c:pt idx="27767" formatCode="General">
                  <c:v>55.533999999999999</c:v>
                </c:pt>
                <c:pt idx="27768" formatCode="General">
                  <c:v>55.536000000000001</c:v>
                </c:pt>
                <c:pt idx="27769" formatCode="General">
                  <c:v>55.537999999999997</c:v>
                </c:pt>
                <c:pt idx="27770" formatCode="General">
                  <c:v>55.54</c:v>
                </c:pt>
                <c:pt idx="27771" formatCode="General">
                  <c:v>55.542000000000002</c:v>
                </c:pt>
                <c:pt idx="27772" formatCode="General">
                  <c:v>55.543999999999997</c:v>
                </c:pt>
                <c:pt idx="27773" formatCode="General">
                  <c:v>55.545999999999999</c:v>
                </c:pt>
                <c:pt idx="27774" formatCode="General">
                  <c:v>55.548000000000002</c:v>
                </c:pt>
                <c:pt idx="27775" formatCode="General">
                  <c:v>55.55</c:v>
                </c:pt>
                <c:pt idx="27776" formatCode="General">
                  <c:v>55.552</c:v>
                </c:pt>
                <c:pt idx="27777" formatCode="General">
                  <c:v>55.554000000000002</c:v>
                </c:pt>
                <c:pt idx="27778" formatCode="General">
                  <c:v>55.555999999999997</c:v>
                </c:pt>
                <c:pt idx="27779" formatCode="General">
                  <c:v>55.558</c:v>
                </c:pt>
                <c:pt idx="27780" formatCode="General">
                  <c:v>55.56</c:v>
                </c:pt>
                <c:pt idx="27781" formatCode="General">
                  <c:v>55.561999999999998</c:v>
                </c:pt>
                <c:pt idx="27782" formatCode="General">
                  <c:v>55.564</c:v>
                </c:pt>
                <c:pt idx="27783" formatCode="General">
                  <c:v>55.566000000000003</c:v>
                </c:pt>
                <c:pt idx="27784" formatCode="General">
                  <c:v>55.567999999999998</c:v>
                </c:pt>
                <c:pt idx="27785" formatCode="General">
                  <c:v>55.57</c:v>
                </c:pt>
                <c:pt idx="27786" formatCode="General">
                  <c:v>55.572000000000003</c:v>
                </c:pt>
                <c:pt idx="27787" formatCode="General">
                  <c:v>55.573999999999998</c:v>
                </c:pt>
                <c:pt idx="27788" formatCode="General">
                  <c:v>55.576000000000001</c:v>
                </c:pt>
                <c:pt idx="27789" formatCode="General">
                  <c:v>55.578000000000003</c:v>
                </c:pt>
                <c:pt idx="27790" formatCode="General">
                  <c:v>55.58</c:v>
                </c:pt>
                <c:pt idx="27791" formatCode="General">
                  <c:v>55.582000000000001</c:v>
                </c:pt>
                <c:pt idx="27792" formatCode="General">
                  <c:v>55.584000000000003</c:v>
                </c:pt>
                <c:pt idx="27793" formatCode="General">
                  <c:v>55.585999999999999</c:v>
                </c:pt>
                <c:pt idx="27794" formatCode="General">
                  <c:v>55.588000000000001</c:v>
                </c:pt>
                <c:pt idx="27795" formatCode="General">
                  <c:v>55.59</c:v>
                </c:pt>
                <c:pt idx="27796" formatCode="General">
                  <c:v>55.591999999999999</c:v>
                </c:pt>
                <c:pt idx="27797" formatCode="General">
                  <c:v>55.594000000000001</c:v>
                </c:pt>
                <c:pt idx="27798" formatCode="General">
                  <c:v>55.595999999999997</c:v>
                </c:pt>
                <c:pt idx="27799" formatCode="General">
                  <c:v>55.597999999999999</c:v>
                </c:pt>
                <c:pt idx="27800" formatCode="General">
                  <c:v>55.6</c:v>
                </c:pt>
                <c:pt idx="27801" formatCode="General">
                  <c:v>55.601999999999997</c:v>
                </c:pt>
                <c:pt idx="27802" formatCode="General">
                  <c:v>55.603999999999999</c:v>
                </c:pt>
                <c:pt idx="27803" formatCode="General">
                  <c:v>55.606000000000002</c:v>
                </c:pt>
                <c:pt idx="27804" formatCode="General">
                  <c:v>55.607999999999997</c:v>
                </c:pt>
                <c:pt idx="27805" formatCode="General">
                  <c:v>55.61</c:v>
                </c:pt>
                <c:pt idx="27806" formatCode="General">
                  <c:v>55.612000000000002</c:v>
                </c:pt>
                <c:pt idx="27807" formatCode="General">
                  <c:v>55.613999999999997</c:v>
                </c:pt>
                <c:pt idx="27808" formatCode="General">
                  <c:v>55.616</c:v>
                </c:pt>
                <c:pt idx="27809" formatCode="General">
                  <c:v>55.618000000000002</c:v>
                </c:pt>
                <c:pt idx="27810" formatCode="General">
                  <c:v>55.62</c:v>
                </c:pt>
                <c:pt idx="27811" formatCode="General">
                  <c:v>55.622</c:v>
                </c:pt>
                <c:pt idx="27812" formatCode="General">
                  <c:v>55.624000000000002</c:v>
                </c:pt>
                <c:pt idx="27813" formatCode="General">
                  <c:v>55.625999999999998</c:v>
                </c:pt>
                <c:pt idx="27814" formatCode="General">
                  <c:v>55.628</c:v>
                </c:pt>
                <c:pt idx="27815" formatCode="General">
                  <c:v>55.63</c:v>
                </c:pt>
                <c:pt idx="27816" formatCode="General">
                  <c:v>55.631999999999998</c:v>
                </c:pt>
                <c:pt idx="27817" formatCode="General">
                  <c:v>55.634</c:v>
                </c:pt>
                <c:pt idx="27818" formatCode="General">
                  <c:v>55.636000000000003</c:v>
                </c:pt>
                <c:pt idx="27819" formatCode="General">
                  <c:v>55.637999999999998</c:v>
                </c:pt>
                <c:pt idx="27820" formatCode="General">
                  <c:v>55.64</c:v>
                </c:pt>
                <c:pt idx="27821" formatCode="General">
                  <c:v>55.642000000000003</c:v>
                </c:pt>
                <c:pt idx="27822" formatCode="General">
                  <c:v>55.643999999999998</c:v>
                </c:pt>
                <c:pt idx="27823" formatCode="General">
                  <c:v>55.646000000000001</c:v>
                </c:pt>
                <c:pt idx="27824" formatCode="General">
                  <c:v>55.648000000000003</c:v>
                </c:pt>
                <c:pt idx="27825" formatCode="General">
                  <c:v>55.65</c:v>
                </c:pt>
                <c:pt idx="27826" formatCode="General">
                  <c:v>55.652000000000001</c:v>
                </c:pt>
                <c:pt idx="27827" formatCode="General">
                  <c:v>55.654000000000003</c:v>
                </c:pt>
                <c:pt idx="27828" formatCode="General">
                  <c:v>55.655999999999999</c:v>
                </c:pt>
                <c:pt idx="27829" formatCode="General">
                  <c:v>55.658000000000001</c:v>
                </c:pt>
                <c:pt idx="27830" formatCode="General">
                  <c:v>55.66</c:v>
                </c:pt>
                <c:pt idx="27831" formatCode="General">
                  <c:v>55.661999999999999</c:v>
                </c:pt>
                <c:pt idx="27832" formatCode="General">
                  <c:v>55.664000000000001</c:v>
                </c:pt>
                <c:pt idx="27833" formatCode="General">
                  <c:v>55.665999999999997</c:v>
                </c:pt>
                <c:pt idx="27834" formatCode="General">
                  <c:v>55.667999999999999</c:v>
                </c:pt>
                <c:pt idx="27835" formatCode="General">
                  <c:v>55.67</c:v>
                </c:pt>
                <c:pt idx="27836" formatCode="General">
                  <c:v>55.671999999999997</c:v>
                </c:pt>
                <c:pt idx="27837" formatCode="General">
                  <c:v>55.673999999999999</c:v>
                </c:pt>
                <c:pt idx="27838" formatCode="General">
                  <c:v>55.676000000000002</c:v>
                </c:pt>
                <c:pt idx="27839" formatCode="General">
                  <c:v>55.677999999999997</c:v>
                </c:pt>
                <c:pt idx="27840" formatCode="General">
                  <c:v>55.68</c:v>
                </c:pt>
                <c:pt idx="27841" formatCode="General">
                  <c:v>55.682000000000002</c:v>
                </c:pt>
                <c:pt idx="27842" formatCode="General">
                  <c:v>55.683999999999997</c:v>
                </c:pt>
                <c:pt idx="27843" formatCode="General">
                  <c:v>55.686</c:v>
                </c:pt>
                <c:pt idx="27844" formatCode="General">
                  <c:v>55.688000000000002</c:v>
                </c:pt>
                <c:pt idx="27845" formatCode="General">
                  <c:v>55.69</c:v>
                </c:pt>
                <c:pt idx="27846" formatCode="General">
                  <c:v>55.692</c:v>
                </c:pt>
                <c:pt idx="27847" formatCode="General">
                  <c:v>55.694000000000003</c:v>
                </c:pt>
                <c:pt idx="27848" formatCode="General">
                  <c:v>55.695999999999998</c:v>
                </c:pt>
                <c:pt idx="27849" formatCode="General">
                  <c:v>55.698</c:v>
                </c:pt>
                <c:pt idx="27850" formatCode="General">
                  <c:v>55.7</c:v>
                </c:pt>
                <c:pt idx="27851" formatCode="General">
                  <c:v>55.701999999999998</c:v>
                </c:pt>
                <c:pt idx="27852" formatCode="General">
                  <c:v>55.704000000000001</c:v>
                </c:pt>
                <c:pt idx="27853" formatCode="General">
                  <c:v>55.706000000000003</c:v>
                </c:pt>
                <c:pt idx="27854" formatCode="General">
                  <c:v>55.707999999999998</c:v>
                </c:pt>
                <c:pt idx="27855" formatCode="General">
                  <c:v>55.71</c:v>
                </c:pt>
                <c:pt idx="27856" formatCode="General">
                  <c:v>55.712000000000003</c:v>
                </c:pt>
                <c:pt idx="27857" formatCode="General">
                  <c:v>55.713999999999999</c:v>
                </c:pt>
                <c:pt idx="27858" formatCode="General">
                  <c:v>55.716000000000001</c:v>
                </c:pt>
                <c:pt idx="27859" formatCode="General">
                  <c:v>55.718000000000004</c:v>
                </c:pt>
                <c:pt idx="27860" formatCode="General">
                  <c:v>55.72</c:v>
                </c:pt>
                <c:pt idx="27861" formatCode="General">
                  <c:v>55.722000000000001</c:v>
                </c:pt>
                <c:pt idx="27862" formatCode="General">
                  <c:v>55.723999999999997</c:v>
                </c:pt>
                <c:pt idx="27863" formatCode="General">
                  <c:v>55.725999999999999</c:v>
                </c:pt>
                <c:pt idx="27864" formatCode="General">
                  <c:v>55.728000000000002</c:v>
                </c:pt>
                <c:pt idx="27865" formatCode="General">
                  <c:v>55.73</c:v>
                </c:pt>
                <c:pt idx="27866" formatCode="General">
                  <c:v>55.731999999999999</c:v>
                </c:pt>
                <c:pt idx="27867" formatCode="General">
                  <c:v>55.734000000000002</c:v>
                </c:pt>
                <c:pt idx="27868" formatCode="General">
                  <c:v>55.735999999999997</c:v>
                </c:pt>
                <c:pt idx="27869" formatCode="General">
                  <c:v>55.738</c:v>
                </c:pt>
                <c:pt idx="27870" formatCode="General">
                  <c:v>55.74</c:v>
                </c:pt>
                <c:pt idx="27871" formatCode="General">
                  <c:v>55.741999999999997</c:v>
                </c:pt>
                <c:pt idx="27872" formatCode="General">
                  <c:v>55.744</c:v>
                </c:pt>
                <c:pt idx="27873" formatCode="General">
                  <c:v>55.746000000000002</c:v>
                </c:pt>
                <c:pt idx="27874" formatCode="General">
                  <c:v>55.747999999999998</c:v>
                </c:pt>
                <c:pt idx="27875" formatCode="General">
                  <c:v>55.75</c:v>
                </c:pt>
                <c:pt idx="27876" formatCode="General">
                  <c:v>55.752000000000002</c:v>
                </c:pt>
                <c:pt idx="27877" formatCode="General">
                  <c:v>55.753999999999998</c:v>
                </c:pt>
                <c:pt idx="27878" formatCode="General">
                  <c:v>55.756</c:v>
                </c:pt>
                <c:pt idx="27879" formatCode="General">
                  <c:v>55.758000000000003</c:v>
                </c:pt>
                <c:pt idx="27880" formatCode="General">
                  <c:v>55.76</c:v>
                </c:pt>
                <c:pt idx="27881" formatCode="General">
                  <c:v>55.762</c:v>
                </c:pt>
                <c:pt idx="27882" formatCode="General">
                  <c:v>55.764000000000003</c:v>
                </c:pt>
                <c:pt idx="27883" formatCode="General">
                  <c:v>55.765999999999998</c:v>
                </c:pt>
                <c:pt idx="27884" formatCode="General">
                  <c:v>55.768000000000001</c:v>
                </c:pt>
                <c:pt idx="27885" formatCode="General">
                  <c:v>55.77</c:v>
                </c:pt>
                <c:pt idx="27886" formatCode="General">
                  <c:v>55.771999999999998</c:v>
                </c:pt>
                <c:pt idx="27887" formatCode="General">
                  <c:v>55.774000000000001</c:v>
                </c:pt>
                <c:pt idx="27888" formatCode="General">
                  <c:v>55.776000000000003</c:v>
                </c:pt>
                <c:pt idx="27889" formatCode="General">
                  <c:v>55.777999999999999</c:v>
                </c:pt>
                <c:pt idx="27890" formatCode="General">
                  <c:v>55.78</c:v>
                </c:pt>
                <c:pt idx="27891" formatCode="General">
                  <c:v>55.781999999999996</c:v>
                </c:pt>
                <c:pt idx="27892" formatCode="General">
                  <c:v>55.783999999999999</c:v>
                </c:pt>
                <c:pt idx="27893" formatCode="General">
                  <c:v>55.786000000000001</c:v>
                </c:pt>
                <c:pt idx="27894" formatCode="General">
                  <c:v>55.787999999999997</c:v>
                </c:pt>
                <c:pt idx="27895" formatCode="General">
                  <c:v>55.79</c:v>
                </c:pt>
                <c:pt idx="27896" formatCode="General">
                  <c:v>55.792000000000002</c:v>
                </c:pt>
                <c:pt idx="27897" formatCode="General">
                  <c:v>55.793999999999997</c:v>
                </c:pt>
                <c:pt idx="27898" formatCode="General">
                  <c:v>55.795999999999999</c:v>
                </c:pt>
                <c:pt idx="27899" formatCode="General">
                  <c:v>55.798000000000002</c:v>
                </c:pt>
                <c:pt idx="27900" formatCode="General">
                  <c:v>55.8</c:v>
                </c:pt>
                <c:pt idx="27901" formatCode="General">
                  <c:v>55.802</c:v>
                </c:pt>
                <c:pt idx="27902" formatCode="General">
                  <c:v>55.804000000000002</c:v>
                </c:pt>
                <c:pt idx="27903" formatCode="General">
                  <c:v>55.805999999999997</c:v>
                </c:pt>
                <c:pt idx="27904" formatCode="General">
                  <c:v>55.808</c:v>
                </c:pt>
                <c:pt idx="27905" formatCode="General">
                  <c:v>55.81</c:v>
                </c:pt>
                <c:pt idx="27906" formatCode="General">
                  <c:v>55.811999999999998</c:v>
                </c:pt>
                <c:pt idx="27907" formatCode="General">
                  <c:v>55.814</c:v>
                </c:pt>
                <c:pt idx="27908" formatCode="General">
                  <c:v>55.816000000000003</c:v>
                </c:pt>
                <c:pt idx="27909" formatCode="General">
                  <c:v>55.817999999999998</c:v>
                </c:pt>
                <c:pt idx="27910" formatCode="General">
                  <c:v>55.82</c:v>
                </c:pt>
                <c:pt idx="27911" formatCode="General">
                  <c:v>55.822000000000003</c:v>
                </c:pt>
                <c:pt idx="27912" formatCode="General">
                  <c:v>55.823999999999998</c:v>
                </c:pt>
                <c:pt idx="27913" formatCode="General">
                  <c:v>55.826000000000001</c:v>
                </c:pt>
                <c:pt idx="27914" formatCode="General">
                  <c:v>55.828000000000003</c:v>
                </c:pt>
                <c:pt idx="27915" formatCode="General">
                  <c:v>55.83</c:v>
                </c:pt>
                <c:pt idx="27916" formatCode="General">
                  <c:v>55.832000000000001</c:v>
                </c:pt>
                <c:pt idx="27917" formatCode="General">
                  <c:v>55.834000000000003</c:v>
                </c:pt>
                <c:pt idx="27918" formatCode="General">
                  <c:v>55.835999999999999</c:v>
                </c:pt>
                <c:pt idx="27919" formatCode="General">
                  <c:v>55.838000000000001</c:v>
                </c:pt>
                <c:pt idx="27920" formatCode="General">
                  <c:v>55.84</c:v>
                </c:pt>
                <c:pt idx="27921" formatCode="General">
                  <c:v>55.841999999999999</c:v>
                </c:pt>
                <c:pt idx="27922" formatCode="General">
                  <c:v>55.844000000000001</c:v>
                </c:pt>
                <c:pt idx="27923" formatCode="General">
                  <c:v>55.845999999999997</c:v>
                </c:pt>
                <c:pt idx="27924" formatCode="General">
                  <c:v>55.847999999999999</c:v>
                </c:pt>
                <c:pt idx="27925" formatCode="General">
                  <c:v>55.85</c:v>
                </c:pt>
                <c:pt idx="27926" formatCode="General">
                  <c:v>55.851999999999997</c:v>
                </c:pt>
                <c:pt idx="27927" formatCode="General">
                  <c:v>55.853999999999999</c:v>
                </c:pt>
                <c:pt idx="27928" formatCode="General">
                  <c:v>55.856000000000002</c:v>
                </c:pt>
                <c:pt idx="27929" formatCode="General">
                  <c:v>55.857999999999997</c:v>
                </c:pt>
                <c:pt idx="27930" formatCode="General">
                  <c:v>55.86</c:v>
                </c:pt>
                <c:pt idx="27931" formatCode="General">
                  <c:v>55.862000000000002</c:v>
                </c:pt>
                <c:pt idx="27932" formatCode="General">
                  <c:v>55.863999999999997</c:v>
                </c:pt>
                <c:pt idx="27933" formatCode="General">
                  <c:v>55.866</c:v>
                </c:pt>
                <c:pt idx="27934" formatCode="General">
                  <c:v>55.868000000000002</c:v>
                </c:pt>
                <c:pt idx="27935" formatCode="General">
                  <c:v>55.87</c:v>
                </c:pt>
                <c:pt idx="27936" formatCode="General">
                  <c:v>55.872</c:v>
                </c:pt>
                <c:pt idx="27937" formatCode="General">
                  <c:v>55.874000000000002</c:v>
                </c:pt>
                <c:pt idx="27938" formatCode="General">
                  <c:v>55.875999999999998</c:v>
                </c:pt>
                <c:pt idx="27939" formatCode="General">
                  <c:v>55.878</c:v>
                </c:pt>
                <c:pt idx="27940" formatCode="General">
                  <c:v>55.88</c:v>
                </c:pt>
                <c:pt idx="27941" formatCode="General">
                  <c:v>55.881999999999998</c:v>
                </c:pt>
                <c:pt idx="27942" formatCode="General">
                  <c:v>55.884</c:v>
                </c:pt>
                <c:pt idx="27943" formatCode="General">
                  <c:v>55.886000000000003</c:v>
                </c:pt>
                <c:pt idx="27944" formatCode="General">
                  <c:v>55.887999999999998</c:v>
                </c:pt>
                <c:pt idx="27945" formatCode="General">
                  <c:v>55.89</c:v>
                </c:pt>
                <c:pt idx="27946" formatCode="General">
                  <c:v>55.892000000000003</c:v>
                </c:pt>
                <c:pt idx="27947" formatCode="General">
                  <c:v>55.893999999999998</c:v>
                </c:pt>
                <c:pt idx="27948" formatCode="General">
                  <c:v>55.896000000000001</c:v>
                </c:pt>
                <c:pt idx="27949" formatCode="General">
                  <c:v>55.898000000000003</c:v>
                </c:pt>
                <c:pt idx="27950" formatCode="General">
                  <c:v>55.9</c:v>
                </c:pt>
                <c:pt idx="27951" formatCode="General">
                  <c:v>55.902000000000001</c:v>
                </c:pt>
                <c:pt idx="27952" formatCode="General">
                  <c:v>55.904000000000003</c:v>
                </c:pt>
                <c:pt idx="27953" formatCode="General">
                  <c:v>55.905999999999999</c:v>
                </c:pt>
                <c:pt idx="27954" formatCode="General">
                  <c:v>55.908000000000001</c:v>
                </c:pt>
                <c:pt idx="27955" formatCode="General">
                  <c:v>55.91</c:v>
                </c:pt>
                <c:pt idx="27956" formatCode="General">
                  <c:v>55.911999999999999</c:v>
                </c:pt>
                <c:pt idx="27957" formatCode="General">
                  <c:v>55.914000000000001</c:v>
                </c:pt>
                <c:pt idx="27958" formatCode="General">
                  <c:v>55.915999999999997</c:v>
                </c:pt>
                <c:pt idx="27959" formatCode="General">
                  <c:v>55.917999999999999</c:v>
                </c:pt>
                <c:pt idx="27960" formatCode="General">
                  <c:v>55.92</c:v>
                </c:pt>
                <c:pt idx="27961" formatCode="General">
                  <c:v>55.921999999999997</c:v>
                </c:pt>
                <c:pt idx="27962" formatCode="General">
                  <c:v>55.923999999999999</c:v>
                </c:pt>
                <c:pt idx="27963" formatCode="General">
                  <c:v>55.926000000000002</c:v>
                </c:pt>
                <c:pt idx="27964" formatCode="General">
                  <c:v>55.927999999999997</c:v>
                </c:pt>
                <c:pt idx="27965" formatCode="General">
                  <c:v>55.93</c:v>
                </c:pt>
                <c:pt idx="27966" formatCode="General">
                  <c:v>55.932000000000002</c:v>
                </c:pt>
                <c:pt idx="27967" formatCode="General">
                  <c:v>55.933999999999997</c:v>
                </c:pt>
                <c:pt idx="27968" formatCode="General">
                  <c:v>55.936</c:v>
                </c:pt>
                <c:pt idx="27969" formatCode="General">
                  <c:v>55.938000000000002</c:v>
                </c:pt>
                <c:pt idx="27970" formatCode="General">
                  <c:v>55.94</c:v>
                </c:pt>
                <c:pt idx="27971" formatCode="General">
                  <c:v>55.942</c:v>
                </c:pt>
                <c:pt idx="27972" formatCode="General">
                  <c:v>55.944000000000003</c:v>
                </c:pt>
                <c:pt idx="27973" formatCode="General">
                  <c:v>55.945999999999998</c:v>
                </c:pt>
                <c:pt idx="27974" formatCode="General">
                  <c:v>55.948</c:v>
                </c:pt>
                <c:pt idx="27975" formatCode="General">
                  <c:v>55.95</c:v>
                </c:pt>
                <c:pt idx="27976" formatCode="General">
                  <c:v>55.951999999999998</c:v>
                </c:pt>
                <c:pt idx="27977" formatCode="General">
                  <c:v>55.954000000000001</c:v>
                </c:pt>
                <c:pt idx="27978" formatCode="General">
                  <c:v>55.956000000000003</c:v>
                </c:pt>
                <c:pt idx="27979" formatCode="General">
                  <c:v>55.957999999999998</c:v>
                </c:pt>
                <c:pt idx="27980" formatCode="General">
                  <c:v>55.96</c:v>
                </c:pt>
                <c:pt idx="27981" formatCode="General">
                  <c:v>55.962000000000003</c:v>
                </c:pt>
                <c:pt idx="27982" formatCode="General">
                  <c:v>55.963999999999999</c:v>
                </c:pt>
                <c:pt idx="27983" formatCode="General">
                  <c:v>55.966000000000001</c:v>
                </c:pt>
                <c:pt idx="27984" formatCode="General">
                  <c:v>55.968000000000004</c:v>
                </c:pt>
                <c:pt idx="27985" formatCode="General">
                  <c:v>55.97</c:v>
                </c:pt>
                <c:pt idx="27986" formatCode="General">
                  <c:v>55.972000000000001</c:v>
                </c:pt>
                <c:pt idx="27987" formatCode="General">
                  <c:v>55.973999999999997</c:v>
                </c:pt>
                <c:pt idx="27988" formatCode="General">
                  <c:v>55.975999999999999</c:v>
                </c:pt>
                <c:pt idx="27989" formatCode="General">
                  <c:v>55.978000000000002</c:v>
                </c:pt>
                <c:pt idx="27990" formatCode="General">
                  <c:v>55.98</c:v>
                </c:pt>
                <c:pt idx="27991" formatCode="General">
                  <c:v>55.981999999999999</c:v>
                </c:pt>
                <c:pt idx="27992" formatCode="General">
                  <c:v>55.984000000000002</c:v>
                </c:pt>
                <c:pt idx="27993" formatCode="General">
                  <c:v>55.985999999999997</c:v>
                </c:pt>
                <c:pt idx="27994" formatCode="General">
                  <c:v>55.988</c:v>
                </c:pt>
                <c:pt idx="27995" formatCode="General">
                  <c:v>55.99</c:v>
                </c:pt>
                <c:pt idx="27996" formatCode="General">
                  <c:v>55.991999999999997</c:v>
                </c:pt>
                <c:pt idx="27997" formatCode="General">
                  <c:v>55.994</c:v>
                </c:pt>
                <c:pt idx="27998" formatCode="General">
                  <c:v>55.996000000000002</c:v>
                </c:pt>
                <c:pt idx="27999" formatCode="General">
                  <c:v>55.997999999999998</c:v>
                </c:pt>
                <c:pt idx="28000" formatCode="General">
                  <c:v>56</c:v>
                </c:pt>
                <c:pt idx="28001" formatCode="General">
                  <c:v>56.002000000000002</c:v>
                </c:pt>
                <c:pt idx="28002" formatCode="General">
                  <c:v>56.003999999999998</c:v>
                </c:pt>
                <c:pt idx="28003" formatCode="General">
                  <c:v>56.006</c:v>
                </c:pt>
                <c:pt idx="28004" formatCode="General">
                  <c:v>56.008000000000003</c:v>
                </c:pt>
                <c:pt idx="28005" formatCode="General">
                  <c:v>56.01</c:v>
                </c:pt>
                <c:pt idx="28006" formatCode="General">
                  <c:v>56.012</c:v>
                </c:pt>
                <c:pt idx="28007" formatCode="General">
                  <c:v>56.014000000000003</c:v>
                </c:pt>
                <c:pt idx="28008" formatCode="General">
                  <c:v>56.015999999999998</c:v>
                </c:pt>
                <c:pt idx="28009" formatCode="General">
                  <c:v>56.018000000000001</c:v>
                </c:pt>
                <c:pt idx="28010" formatCode="General">
                  <c:v>56.02</c:v>
                </c:pt>
                <c:pt idx="28011" formatCode="General">
                  <c:v>56.021999999999998</c:v>
                </c:pt>
                <c:pt idx="28012" formatCode="General">
                  <c:v>56.024000000000001</c:v>
                </c:pt>
                <c:pt idx="28013" formatCode="General">
                  <c:v>56.026000000000003</c:v>
                </c:pt>
                <c:pt idx="28014" formatCode="General">
                  <c:v>56.027999999999999</c:v>
                </c:pt>
                <c:pt idx="28015" formatCode="General">
                  <c:v>56.03</c:v>
                </c:pt>
                <c:pt idx="28016" formatCode="General">
                  <c:v>56.031999999999996</c:v>
                </c:pt>
                <c:pt idx="28017" formatCode="General">
                  <c:v>56.033999999999999</c:v>
                </c:pt>
                <c:pt idx="28018" formatCode="General">
                  <c:v>56.036000000000001</c:v>
                </c:pt>
                <c:pt idx="28019" formatCode="General">
                  <c:v>56.037999999999997</c:v>
                </c:pt>
                <c:pt idx="28020" formatCode="General">
                  <c:v>56.04</c:v>
                </c:pt>
                <c:pt idx="28021" formatCode="General">
                  <c:v>56.042000000000002</c:v>
                </c:pt>
                <c:pt idx="28022" formatCode="General">
                  <c:v>56.043999999999997</c:v>
                </c:pt>
                <c:pt idx="28023" formatCode="General">
                  <c:v>56.045999999999999</c:v>
                </c:pt>
                <c:pt idx="28024" formatCode="General">
                  <c:v>56.048000000000002</c:v>
                </c:pt>
                <c:pt idx="28025" formatCode="General">
                  <c:v>56.05</c:v>
                </c:pt>
                <c:pt idx="28026" formatCode="General">
                  <c:v>56.052</c:v>
                </c:pt>
                <c:pt idx="28027" formatCode="General">
                  <c:v>56.054000000000002</c:v>
                </c:pt>
                <c:pt idx="28028" formatCode="General">
                  <c:v>56.055999999999997</c:v>
                </c:pt>
                <c:pt idx="28029" formatCode="General">
                  <c:v>56.058</c:v>
                </c:pt>
                <c:pt idx="28030" formatCode="General">
                  <c:v>56.06</c:v>
                </c:pt>
                <c:pt idx="28031" formatCode="General">
                  <c:v>56.061999999999998</c:v>
                </c:pt>
                <c:pt idx="28032" formatCode="General">
                  <c:v>56.064</c:v>
                </c:pt>
                <c:pt idx="28033" formatCode="General">
                  <c:v>56.066000000000003</c:v>
                </c:pt>
                <c:pt idx="28034" formatCode="General">
                  <c:v>56.067999999999998</c:v>
                </c:pt>
                <c:pt idx="28035" formatCode="General">
                  <c:v>56.07</c:v>
                </c:pt>
                <c:pt idx="28036" formatCode="General">
                  <c:v>56.072000000000003</c:v>
                </c:pt>
                <c:pt idx="28037" formatCode="General">
                  <c:v>56.073999999999998</c:v>
                </c:pt>
                <c:pt idx="28038" formatCode="General">
                  <c:v>56.076000000000001</c:v>
                </c:pt>
                <c:pt idx="28039" formatCode="General">
                  <c:v>56.078000000000003</c:v>
                </c:pt>
                <c:pt idx="28040" formatCode="General">
                  <c:v>56.08</c:v>
                </c:pt>
                <c:pt idx="28041" formatCode="General">
                  <c:v>56.082000000000001</c:v>
                </c:pt>
                <c:pt idx="28042" formatCode="General">
                  <c:v>56.084000000000003</c:v>
                </c:pt>
                <c:pt idx="28043" formatCode="General">
                  <c:v>56.085999999999999</c:v>
                </c:pt>
                <c:pt idx="28044" formatCode="General">
                  <c:v>56.088000000000001</c:v>
                </c:pt>
                <c:pt idx="28045" formatCode="General">
                  <c:v>56.09</c:v>
                </c:pt>
                <c:pt idx="28046" formatCode="General">
                  <c:v>56.091999999999999</c:v>
                </c:pt>
                <c:pt idx="28047" formatCode="General">
                  <c:v>56.094000000000001</c:v>
                </c:pt>
                <c:pt idx="28048" formatCode="General">
                  <c:v>56.095999999999997</c:v>
                </c:pt>
                <c:pt idx="28049" formatCode="General">
                  <c:v>56.097999999999999</c:v>
                </c:pt>
                <c:pt idx="28050" formatCode="General">
                  <c:v>56.1</c:v>
                </c:pt>
                <c:pt idx="28051" formatCode="General">
                  <c:v>56.101999999999997</c:v>
                </c:pt>
                <c:pt idx="28052" formatCode="General">
                  <c:v>56.103999999999999</c:v>
                </c:pt>
                <c:pt idx="28053" formatCode="General">
                  <c:v>56.106000000000002</c:v>
                </c:pt>
                <c:pt idx="28054" formatCode="General">
                  <c:v>56.107999999999997</c:v>
                </c:pt>
                <c:pt idx="28055" formatCode="General">
                  <c:v>56.11</c:v>
                </c:pt>
                <c:pt idx="28056" formatCode="General">
                  <c:v>56.112000000000002</c:v>
                </c:pt>
                <c:pt idx="28057" formatCode="General">
                  <c:v>56.113999999999997</c:v>
                </c:pt>
                <c:pt idx="28058" formatCode="General">
                  <c:v>56.116</c:v>
                </c:pt>
                <c:pt idx="28059" formatCode="General">
                  <c:v>56.118000000000002</c:v>
                </c:pt>
                <c:pt idx="28060" formatCode="General">
                  <c:v>56.12</c:v>
                </c:pt>
                <c:pt idx="28061" formatCode="General">
                  <c:v>56.122</c:v>
                </c:pt>
                <c:pt idx="28062" formatCode="General">
                  <c:v>56.124000000000002</c:v>
                </c:pt>
                <c:pt idx="28063" formatCode="General">
                  <c:v>56.125999999999998</c:v>
                </c:pt>
                <c:pt idx="28064" formatCode="General">
                  <c:v>56.128</c:v>
                </c:pt>
                <c:pt idx="28065" formatCode="General">
                  <c:v>56.13</c:v>
                </c:pt>
                <c:pt idx="28066" formatCode="General">
                  <c:v>56.131999999999998</c:v>
                </c:pt>
                <c:pt idx="28067" formatCode="General">
                  <c:v>56.134</c:v>
                </c:pt>
                <c:pt idx="28068" formatCode="General">
                  <c:v>56.136000000000003</c:v>
                </c:pt>
                <c:pt idx="28069" formatCode="General">
                  <c:v>56.137999999999998</c:v>
                </c:pt>
                <c:pt idx="28070" formatCode="General">
                  <c:v>56.14</c:v>
                </c:pt>
                <c:pt idx="28071" formatCode="General">
                  <c:v>56.142000000000003</c:v>
                </c:pt>
                <c:pt idx="28072" formatCode="General">
                  <c:v>56.143999999999998</c:v>
                </c:pt>
                <c:pt idx="28073" formatCode="General">
                  <c:v>56.146000000000001</c:v>
                </c:pt>
                <c:pt idx="28074" formatCode="General">
                  <c:v>56.148000000000003</c:v>
                </c:pt>
                <c:pt idx="28075" formatCode="General">
                  <c:v>56.15</c:v>
                </c:pt>
                <c:pt idx="28076" formatCode="General">
                  <c:v>56.152000000000001</c:v>
                </c:pt>
                <c:pt idx="28077" formatCode="General">
                  <c:v>56.154000000000003</c:v>
                </c:pt>
                <c:pt idx="28078" formatCode="General">
                  <c:v>56.155999999999999</c:v>
                </c:pt>
                <c:pt idx="28079" formatCode="General">
                  <c:v>56.158000000000001</c:v>
                </c:pt>
                <c:pt idx="28080" formatCode="General">
                  <c:v>56.16</c:v>
                </c:pt>
                <c:pt idx="28081" formatCode="General">
                  <c:v>56.161999999999999</c:v>
                </c:pt>
                <c:pt idx="28082" formatCode="General">
                  <c:v>56.164000000000001</c:v>
                </c:pt>
                <c:pt idx="28083" formatCode="General">
                  <c:v>56.165999999999997</c:v>
                </c:pt>
                <c:pt idx="28084" formatCode="General">
                  <c:v>56.167999999999999</c:v>
                </c:pt>
                <c:pt idx="28085" formatCode="General">
                  <c:v>56.17</c:v>
                </c:pt>
                <c:pt idx="28086" formatCode="General">
                  <c:v>56.171999999999997</c:v>
                </c:pt>
                <c:pt idx="28087" formatCode="General">
                  <c:v>56.173999999999999</c:v>
                </c:pt>
                <c:pt idx="28088" formatCode="General">
                  <c:v>56.176000000000002</c:v>
                </c:pt>
                <c:pt idx="28089" formatCode="General">
                  <c:v>56.177999999999997</c:v>
                </c:pt>
                <c:pt idx="28090" formatCode="General">
                  <c:v>56.18</c:v>
                </c:pt>
                <c:pt idx="28091" formatCode="General">
                  <c:v>56.182000000000002</c:v>
                </c:pt>
                <c:pt idx="28092" formatCode="General">
                  <c:v>56.183999999999997</c:v>
                </c:pt>
                <c:pt idx="28093" formatCode="General">
                  <c:v>56.186</c:v>
                </c:pt>
                <c:pt idx="28094" formatCode="General">
                  <c:v>56.188000000000002</c:v>
                </c:pt>
                <c:pt idx="28095" formatCode="General">
                  <c:v>56.19</c:v>
                </c:pt>
                <c:pt idx="28096" formatCode="General">
                  <c:v>56.192</c:v>
                </c:pt>
                <c:pt idx="28097" formatCode="General">
                  <c:v>56.194000000000003</c:v>
                </c:pt>
                <c:pt idx="28098" formatCode="General">
                  <c:v>56.195999999999998</c:v>
                </c:pt>
                <c:pt idx="28099" formatCode="General">
                  <c:v>56.198</c:v>
                </c:pt>
                <c:pt idx="28100" formatCode="General">
                  <c:v>56.2</c:v>
                </c:pt>
                <c:pt idx="28101" formatCode="General">
                  <c:v>56.201999999999998</c:v>
                </c:pt>
                <c:pt idx="28102" formatCode="General">
                  <c:v>56.204000000000001</c:v>
                </c:pt>
                <c:pt idx="28103" formatCode="General">
                  <c:v>56.206000000000003</c:v>
                </c:pt>
                <c:pt idx="28104" formatCode="General">
                  <c:v>56.207999999999998</c:v>
                </c:pt>
                <c:pt idx="28105" formatCode="General">
                  <c:v>56.21</c:v>
                </c:pt>
                <c:pt idx="28106" formatCode="General">
                  <c:v>56.212000000000003</c:v>
                </c:pt>
                <c:pt idx="28107" formatCode="General">
                  <c:v>56.213999999999999</c:v>
                </c:pt>
                <c:pt idx="28108" formatCode="General">
                  <c:v>56.216000000000001</c:v>
                </c:pt>
                <c:pt idx="28109" formatCode="General">
                  <c:v>56.218000000000004</c:v>
                </c:pt>
                <c:pt idx="28110" formatCode="General">
                  <c:v>56.22</c:v>
                </c:pt>
                <c:pt idx="28111" formatCode="General">
                  <c:v>56.222000000000001</c:v>
                </c:pt>
                <c:pt idx="28112" formatCode="General">
                  <c:v>56.223999999999997</c:v>
                </c:pt>
                <c:pt idx="28113" formatCode="General">
                  <c:v>56.225999999999999</c:v>
                </c:pt>
                <c:pt idx="28114" formatCode="General">
                  <c:v>56.228000000000002</c:v>
                </c:pt>
                <c:pt idx="28115" formatCode="General">
                  <c:v>56.23</c:v>
                </c:pt>
                <c:pt idx="28116" formatCode="General">
                  <c:v>56.231999999999999</c:v>
                </c:pt>
                <c:pt idx="28117" formatCode="General">
                  <c:v>56.234000000000002</c:v>
                </c:pt>
                <c:pt idx="28118" formatCode="General">
                  <c:v>56.235999999999997</c:v>
                </c:pt>
                <c:pt idx="28119" formatCode="General">
                  <c:v>56.238</c:v>
                </c:pt>
                <c:pt idx="28120" formatCode="General">
                  <c:v>56.24</c:v>
                </c:pt>
                <c:pt idx="28121" formatCode="General">
                  <c:v>56.241999999999997</c:v>
                </c:pt>
                <c:pt idx="28122" formatCode="General">
                  <c:v>56.244</c:v>
                </c:pt>
                <c:pt idx="28123" formatCode="General">
                  <c:v>56.246000000000002</c:v>
                </c:pt>
                <c:pt idx="28124" formatCode="General">
                  <c:v>56.247999999999998</c:v>
                </c:pt>
                <c:pt idx="28125" formatCode="General">
                  <c:v>56.25</c:v>
                </c:pt>
                <c:pt idx="28126" formatCode="General">
                  <c:v>56.252000000000002</c:v>
                </c:pt>
                <c:pt idx="28127" formatCode="General">
                  <c:v>56.253999999999998</c:v>
                </c:pt>
                <c:pt idx="28128" formatCode="General">
                  <c:v>56.256</c:v>
                </c:pt>
                <c:pt idx="28129" formatCode="General">
                  <c:v>56.258000000000003</c:v>
                </c:pt>
                <c:pt idx="28130" formatCode="General">
                  <c:v>56.26</c:v>
                </c:pt>
                <c:pt idx="28131" formatCode="General">
                  <c:v>56.262</c:v>
                </c:pt>
                <c:pt idx="28132" formatCode="General">
                  <c:v>56.264000000000003</c:v>
                </c:pt>
                <c:pt idx="28133" formatCode="General">
                  <c:v>56.265999999999998</c:v>
                </c:pt>
                <c:pt idx="28134" formatCode="General">
                  <c:v>56.268000000000001</c:v>
                </c:pt>
                <c:pt idx="28135" formatCode="General">
                  <c:v>56.27</c:v>
                </c:pt>
                <c:pt idx="28136" formatCode="General">
                  <c:v>56.271999999999998</c:v>
                </c:pt>
                <c:pt idx="28137" formatCode="General">
                  <c:v>56.274000000000001</c:v>
                </c:pt>
                <c:pt idx="28138" formatCode="General">
                  <c:v>56.276000000000003</c:v>
                </c:pt>
                <c:pt idx="28139" formatCode="General">
                  <c:v>56.277999999999999</c:v>
                </c:pt>
                <c:pt idx="28140" formatCode="General">
                  <c:v>56.28</c:v>
                </c:pt>
                <c:pt idx="28141" formatCode="General">
                  <c:v>56.281999999999996</c:v>
                </c:pt>
                <c:pt idx="28142" formatCode="General">
                  <c:v>56.283999999999999</c:v>
                </c:pt>
                <c:pt idx="28143" formatCode="General">
                  <c:v>56.286000000000001</c:v>
                </c:pt>
                <c:pt idx="28144" formatCode="General">
                  <c:v>56.287999999999997</c:v>
                </c:pt>
                <c:pt idx="28145" formatCode="General">
                  <c:v>56.29</c:v>
                </c:pt>
                <c:pt idx="28146" formatCode="General">
                  <c:v>56.292000000000002</c:v>
                </c:pt>
                <c:pt idx="28147" formatCode="General">
                  <c:v>56.293999999999997</c:v>
                </c:pt>
                <c:pt idx="28148" formatCode="General">
                  <c:v>56.295999999999999</c:v>
                </c:pt>
                <c:pt idx="28149" formatCode="General">
                  <c:v>56.298000000000002</c:v>
                </c:pt>
                <c:pt idx="28150" formatCode="General">
                  <c:v>56.3</c:v>
                </c:pt>
                <c:pt idx="28151" formatCode="General">
                  <c:v>56.302</c:v>
                </c:pt>
                <c:pt idx="28152" formatCode="General">
                  <c:v>56.304000000000002</c:v>
                </c:pt>
                <c:pt idx="28153" formatCode="General">
                  <c:v>56.305999999999997</c:v>
                </c:pt>
                <c:pt idx="28154" formatCode="General">
                  <c:v>56.308</c:v>
                </c:pt>
                <c:pt idx="28155" formatCode="General">
                  <c:v>56.31</c:v>
                </c:pt>
                <c:pt idx="28156" formatCode="General">
                  <c:v>56.311999999999998</c:v>
                </c:pt>
                <c:pt idx="28157" formatCode="General">
                  <c:v>56.314</c:v>
                </c:pt>
                <c:pt idx="28158" formatCode="General">
                  <c:v>56.316000000000003</c:v>
                </c:pt>
                <c:pt idx="28159" formatCode="General">
                  <c:v>56.317999999999998</c:v>
                </c:pt>
                <c:pt idx="28160" formatCode="General">
                  <c:v>56.32</c:v>
                </c:pt>
                <c:pt idx="28161" formatCode="General">
                  <c:v>56.322000000000003</c:v>
                </c:pt>
                <c:pt idx="28162" formatCode="General">
                  <c:v>56.323999999999998</c:v>
                </c:pt>
                <c:pt idx="28163" formatCode="General">
                  <c:v>56.326000000000001</c:v>
                </c:pt>
                <c:pt idx="28164" formatCode="General">
                  <c:v>56.328000000000003</c:v>
                </c:pt>
                <c:pt idx="28165" formatCode="General">
                  <c:v>56.33</c:v>
                </c:pt>
                <c:pt idx="28166" formatCode="General">
                  <c:v>56.332000000000001</c:v>
                </c:pt>
                <c:pt idx="28167" formatCode="General">
                  <c:v>56.334000000000003</c:v>
                </c:pt>
                <c:pt idx="28168" formatCode="General">
                  <c:v>56.335999999999999</c:v>
                </c:pt>
                <c:pt idx="28169" formatCode="General">
                  <c:v>56.338000000000001</c:v>
                </c:pt>
                <c:pt idx="28170" formatCode="General">
                  <c:v>56.34</c:v>
                </c:pt>
                <c:pt idx="28171" formatCode="General">
                  <c:v>56.341999999999999</c:v>
                </c:pt>
                <c:pt idx="28172" formatCode="General">
                  <c:v>56.344000000000001</c:v>
                </c:pt>
                <c:pt idx="28173" formatCode="General">
                  <c:v>56.345999999999997</c:v>
                </c:pt>
                <c:pt idx="28174" formatCode="General">
                  <c:v>56.347999999999999</c:v>
                </c:pt>
                <c:pt idx="28175" formatCode="General">
                  <c:v>56.35</c:v>
                </c:pt>
                <c:pt idx="28176" formatCode="General">
                  <c:v>56.351999999999997</c:v>
                </c:pt>
                <c:pt idx="28177" formatCode="General">
                  <c:v>56.353999999999999</c:v>
                </c:pt>
                <c:pt idx="28178" formatCode="General">
                  <c:v>56.356000000000002</c:v>
                </c:pt>
                <c:pt idx="28179" formatCode="General">
                  <c:v>56.357999999999997</c:v>
                </c:pt>
                <c:pt idx="28180" formatCode="General">
                  <c:v>56.36</c:v>
                </c:pt>
                <c:pt idx="28181" formatCode="General">
                  <c:v>56.362000000000002</c:v>
                </c:pt>
                <c:pt idx="28182" formatCode="General">
                  <c:v>56.363999999999997</c:v>
                </c:pt>
                <c:pt idx="28183" formatCode="General">
                  <c:v>56.366</c:v>
                </c:pt>
                <c:pt idx="28184" formatCode="General">
                  <c:v>56.368000000000002</c:v>
                </c:pt>
                <c:pt idx="28185" formatCode="General">
                  <c:v>56.37</c:v>
                </c:pt>
                <c:pt idx="28186" formatCode="General">
                  <c:v>56.372</c:v>
                </c:pt>
                <c:pt idx="28187" formatCode="General">
                  <c:v>56.374000000000002</c:v>
                </c:pt>
                <c:pt idx="28188" formatCode="General">
                  <c:v>56.375999999999998</c:v>
                </c:pt>
                <c:pt idx="28189" formatCode="General">
                  <c:v>56.378</c:v>
                </c:pt>
                <c:pt idx="28190" formatCode="General">
                  <c:v>56.38</c:v>
                </c:pt>
                <c:pt idx="28191" formatCode="General">
                  <c:v>56.381999999999998</c:v>
                </c:pt>
                <c:pt idx="28192" formatCode="General">
                  <c:v>56.384</c:v>
                </c:pt>
                <c:pt idx="28193" formatCode="General">
                  <c:v>56.386000000000003</c:v>
                </c:pt>
                <c:pt idx="28194" formatCode="General">
                  <c:v>56.387999999999998</c:v>
                </c:pt>
                <c:pt idx="28195" formatCode="General">
                  <c:v>56.39</c:v>
                </c:pt>
                <c:pt idx="28196" formatCode="General">
                  <c:v>56.392000000000003</c:v>
                </c:pt>
                <c:pt idx="28197" formatCode="General">
                  <c:v>56.393999999999998</c:v>
                </c:pt>
                <c:pt idx="28198" formatCode="General">
                  <c:v>56.396000000000001</c:v>
                </c:pt>
                <c:pt idx="28199" formatCode="General">
                  <c:v>56.398000000000003</c:v>
                </c:pt>
                <c:pt idx="28200" formatCode="General">
                  <c:v>56.4</c:v>
                </c:pt>
                <c:pt idx="28201" formatCode="General">
                  <c:v>56.402000000000001</c:v>
                </c:pt>
                <c:pt idx="28202" formatCode="General">
                  <c:v>56.404000000000003</c:v>
                </c:pt>
                <c:pt idx="28203" formatCode="General">
                  <c:v>56.405999999999999</c:v>
                </c:pt>
                <c:pt idx="28204" formatCode="General">
                  <c:v>56.408000000000001</c:v>
                </c:pt>
                <c:pt idx="28205" formatCode="General">
                  <c:v>56.41</c:v>
                </c:pt>
                <c:pt idx="28206" formatCode="General">
                  <c:v>56.411999999999999</c:v>
                </c:pt>
                <c:pt idx="28207" formatCode="General">
                  <c:v>56.414000000000001</c:v>
                </c:pt>
                <c:pt idx="28208" formatCode="General">
                  <c:v>56.415999999999997</c:v>
                </c:pt>
                <c:pt idx="28209" formatCode="General">
                  <c:v>56.417999999999999</c:v>
                </c:pt>
                <c:pt idx="28210" formatCode="General">
                  <c:v>56.42</c:v>
                </c:pt>
                <c:pt idx="28211" formatCode="General">
                  <c:v>56.421999999999997</c:v>
                </c:pt>
                <c:pt idx="28212" formatCode="General">
                  <c:v>56.423999999999999</c:v>
                </c:pt>
                <c:pt idx="28213" formatCode="General">
                  <c:v>56.426000000000002</c:v>
                </c:pt>
                <c:pt idx="28214" formatCode="General">
                  <c:v>56.427999999999997</c:v>
                </c:pt>
                <c:pt idx="28215" formatCode="General">
                  <c:v>56.43</c:v>
                </c:pt>
                <c:pt idx="28216" formatCode="General">
                  <c:v>56.432000000000002</c:v>
                </c:pt>
                <c:pt idx="28217" formatCode="General">
                  <c:v>56.433999999999997</c:v>
                </c:pt>
                <c:pt idx="28218" formatCode="General">
                  <c:v>56.436</c:v>
                </c:pt>
                <c:pt idx="28219" formatCode="General">
                  <c:v>56.438000000000002</c:v>
                </c:pt>
                <c:pt idx="28220" formatCode="General">
                  <c:v>56.44</c:v>
                </c:pt>
                <c:pt idx="28221" formatCode="General">
                  <c:v>56.442</c:v>
                </c:pt>
                <c:pt idx="28222" formatCode="General">
                  <c:v>56.444000000000003</c:v>
                </c:pt>
                <c:pt idx="28223" formatCode="General">
                  <c:v>56.445999999999998</c:v>
                </c:pt>
                <c:pt idx="28224" formatCode="General">
                  <c:v>56.448</c:v>
                </c:pt>
                <c:pt idx="28225" formatCode="General">
                  <c:v>56.45</c:v>
                </c:pt>
                <c:pt idx="28226" formatCode="General">
                  <c:v>56.451999999999998</c:v>
                </c:pt>
                <c:pt idx="28227" formatCode="General">
                  <c:v>56.454000000000001</c:v>
                </c:pt>
                <c:pt idx="28228" formatCode="General">
                  <c:v>56.456000000000003</c:v>
                </c:pt>
                <c:pt idx="28229" formatCode="General">
                  <c:v>56.457999999999998</c:v>
                </c:pt>
                <c:pt idx="28230" formatCode="General">
                  <c:v>56.46</c:v>
                </c:pt>
                <c:pt idx="28231" formatCode="General">
                  <c:v>56.462000000000003</c:v>
                </c:pt>
                <c:pt idx="28232" formatCode="General">
                  <c:v>56.463999999999999</c:v>
                </c:pt>
                <c:pt idx="28233" formatCode="General">
                  <c:v>56.466000000000001</c:v>
                </c:pt>
                <c:pt idx="28234" formatCode="General">
                  <c:v>56.468000000000004</c:v>
                </c:pt>
                <c:pt idx="28235" formatCode="General">
                  <c:v>56.47</c:v>
                </c:pt>
                <c:pt idx="28236" formatCode="General">
                  <c:v>56.472000000000001</c:v>
                </c:pt>
                <c:pt idx="28237" formatCode="General">
                  <c:v>56.473999999999997</c:v>
                </c:pt>
                <c:pt idx="28238" formatCode="General">
                  <c:v>56.475999999999999</c:v>
                </c:pt>
                <c:pt idx="28239" formatCode="General">
                  <c:v>56.478000000000002</c:v>
                </c:pt>
                <c:pt idx="28240" formatCode="General">
                  <c:v>56.48</c:v>
                </c:pt>
                <c:pt idx="28241" formatCode="General">
                  <c:v>56.481999999999999</c:v>
                </c:pt>
                <c:pt idx="28242" formatCode="General">
                  <c:v>56.484000000000002</c:v>
                </c:pt>
                <c:pt idx="28243" formatCode="General">
                  <c:v>56.485999999999997</c:v>
                </c:pt>
                <c:pt idx="28244" formatCode="General">
                  <c:v>56.488</c:v>
                </c:pt>
                <c:pt idx="28245" formatCode="General">
                  <c:v>56.49</c:v>
                </c:pt>
                <c:pt idx="28246" formatCode="General">
                  <c:v>56.491999999999997</c:v>
                </c:pt>
                <c:pt idx="28247" formatCode="General">
                  <c:v>56.494</c:v>
                </c:pt>
                <c:pt idx="28248" formatCode="General">
                  <c:v>56.496000000000002</c:v>
                </c:pt>
                <c:pt idx="28249" formatCode="General">
                  <c:v>56.497999999999998</c:v>
                </c:pt>
                <c:pt idx="28250" formatCode="General">
                  <c:v>56.5</c:v>
                </c:pt>
                <c:pt idx="28251" formatCode="General">
                  <c:v>56.502000000000002</c:v>
                </c:pt>
                <c:pt idx="28252" formatCode="General">
                  <c:v>56.503999999999998</c:v>
                </c:pt>
                <c:pt idx="28253" formatCode="General">
                  <c:v>56.506</c:v>
                </c:pt>
                <c:pt idx="28254" formatCode="General">
                  <c:v>56.508000000000003</c:v>
                </c:pt>
                <c:pt idx="28255" formatCode="General">
                  <c:v>56.51</c:v>
                </c:pt>
                <c:pt idx="28256" formatCode="General">
                  <c:v>56.512</c:v>
                </c:pt>
                <c:pt idx="28257" formatCode="General">
                  <c:v>56.514000000000003</c:v>
                </c:pt>
                <c:pt idx="28258" formatCode="General">
                  <c:v>56.515999999999998</c:v>
                </c:pt>
                <c:pt idx="28259" formatCode="General">
                  <c:v>56.518000000000001</c:v>
                </c:pt>
                <c:pt idx="28260" formatCode="General">
                  <c:v>56.52</c:v>
                </c:pt>
                <c:pt idx="28261" formatCode="General">
                  <c:v>56.521999999999998</c:v>
                </c:pt>
                <c:pt idx="28262" formatCode="General">
                  <c:v>56.524000000000001</c:v>
                </c:pt>
                <c:pt idx="28263" formatCode="General">
                  <c:v>56.526000000000003</c:v>
                </c:pt>
                <c:pt idx="28264" formatCode="General">
                  <c:v>56.527999999999999</c:v>
                </c:pt>
                <c:pt idx="28265" formatCode="General">
                  <c:v>56.53</c:v>
                </c:pt>
                <c:pt idx="28266" formatCode="General">
                  <c:v>56.531999999999996</c:v>
                </c:pt>
                <c:pt idx="28267" formatCode="General">
                  <c:v>56.533999999999999</c:v>
                </c:pt>
                <c:pt idx="28268" formatCode="General">
                  <c:v>56.536000000000001</c:v>
                </c:pt>
                <c:pt idx="28269" formatCode="General">
                  <c:v>56.537999999999997</c:v>
                </c:pt>
                <c:pt idx="28270" formatCode="General">
                  <c:v>56.54</c:v>
                </c:pt>
                <c:pt idx="28271" formatCode="General">
                  <c:v>56.542000000000002</c:v>
                </c:pt>
                <c:pt idx="28272" formatCode="General">
                  <c:v>56.543999999999997</c:v>
                </c:pt>
                <c:pt idx="28273" formatCode="General">
                  <c:v>56.545999999999999</c:v>
                </c:pt>
                <c:pt idx="28274" formatCode="General">
                  <c:v>56.548000000000002</c:v>
                </c:pt>
                <c:pt idx="28275" formatCode="General">
                  <c:v>56.55</c:v>
                </c:pt>
                <c:pt idx="28276" formatCode="General">
                  <c:v>56.552</c:v>
                </c:pt>
                <c:pt idx="28277" formatCode="General">
                  <c:v>56.554000000000002</c:v>
                </c:pt>
                <c:pt idx="28278" formatCode="General">
                  <c:v>56.555999999999997</c:v>
                </c:pt>
                <c:pt idx="28279" formatCode="General">
                  <c:v>56.558</c:v>
                </c:pt>
                <c:pt idx="28280" formatCode="General">
                  <c:v>56.56</c:v>
                </c:pt>
                <c:pt idx="28281" formatCode="General">
                  <c:v>56.561999999999998</c:v>
                </c:pt>
                <c:pt idx="28282" formatCode="General">
                  <c:v>56.564</c:v>
                </c:pt>
                <c:pt idx="28283" formatCode="General">
                  <c:v>56.566000000000003</c:v>
                </c:pt>
                <c:pt idx="28284" formatCode="General">
                  <c:v>56.567999999999998</c:v>
                </c:pt>
                <c:pt idx="28285" formatCode="General">
                  <c:v>56.57</c:v>
                </c:pt>
                <c:pt idx="28286" formatCode="General">
                  <c:v>56.572000000000003</c:v>
                </c:pt>
                <c:pt idx="28287" formatCode="General">
                  <c:v>56.573999999999998</c:v>
                </c:pt>
                <c:pt idx="28288" formatCode="General">
                  <c:v>56.576000000000001</c:v>
                </c:pt>
                <c:pt idx="28289" formatCode="General">
                  <c:v>56.578000000000003</c:v>
                </c:pt>
                <c:pt idx="28290" formatCode="General">
                  <c:v>56.58</c:v>
                </c:pt>
                <c:pt idx="28291" formatCode="General">
                  <c:v>56.582000000000001</c:v>
                </c:pt>
                <c:pt idx="28292" formatCode="General">
                  <c:v>56.584000000000003</c:v>
                </c:pt>
                <c:pt idx="28293" formatCode="General">
                  <c:v>56.585999999999999</c:v>
                </c:pt>
                <c:pt idx="28294" formatCode="General">
                  <c:v>56.588000000000001</c:v>
                </c:pt>
                <c:pt idx="28295" formatCode="General">
                  <c:v>56.59</c:v>
                </c:pt>
                <c:pt idx="28296" formatCode="General">
                  <c:v>56.591999999999999</c:v>
                </c:pt>
                <c:pt idx="28297" formatCode="General">
                  <c:v>56.594000000000001</c:v>
                </c:pt>
                <c:pt idx="28298" formatCode="General">
                  <c:v>56.595999999999997</c:v>
                </c:pt>
                <c:pt idx="28299" formatCode="General">
                  <c:v>56.597999999999999</c:v>
                </c:pt>
                <c:pt idx="28300" formatCode="General">
                  <c:v>56.6</c:v>
                </c:pt>
                <c:pt idx="28301" formatCode="General">
                  <c:v>56.601999999999997</c:v>
                </c:pt>
                <c:pt idx="28302" formatCode="General">
                  <c:v>56.603999999999999</c:v>
                </c:pt>
                <c:pt idx="28303" formatCode="General">
                  <c:v>56.606000000000002</c:v>
                </c:pt>
                <c:pt idx="28304" formatCode="General">
                  <c:v>56.607999999999997</c:v>
                </c:pt>
                <c:pt idx="28305" formatCode="General">
                  <c:v>56.61</c:v>
                </c:pt>
                <c:pt idx="28306" formatCode="General">
                  <c:v>56.612000000000002</c:v>
                </c:pt>
                <c:pt idx="28307" formatCode="General">
                  <c:v>56.613999999999997</c:v>
                </c:pt>
                <c:pt idx="28308" formatCode="General">
                  <c:v>56.616</c:v>
                </c:pt>
                <c:pt idx="28309" formatCode="General">
                  <c:v>56.618000000000002</c:v>
                </c:pt>
                <c:pt idx="28310" formatCode="General">
                  <c:v>56.62</c:v>
                </c:pt>
                <c:pt idx="28311" formatCode="General">
                  <c:v>56.622</c:v>
                </c:pt>
                <c:pt idx="28312" formatCode="General">
                  <c:v>56.624000000000002</c:v>
                </c:pt>
                <c:pt idx="28313" formatCode="General">
                  <c:v>56.625999999999998</c:v>
                </c:pt>
                <c:pt idx="28314" formatCode="General">
                  <c:v>56.628</c:v>
                </c:pt>
                <c:pt idx="28315" formatCode="General">
                  <c:v>56.63</c:v>
                </c:pt>
                <c:pt idx="28316" formatCode="General">
                  <c:v>56.631999999999998</c:v>
                </c:pt>
                <c:pt idx="28317" formatCode="General">
                  <c:v>56.634</c:v>
                </c:pt>
                <c:pt idx="28318" formatCode="General">
                  <c:v>56.636000000000003</c:v>
                </c:pt>
                <c:pt idx="28319" formatCode="General">
                  <c:v>56.637999999999998</c:v>
                </c:pt>
                <c:pt idx="28320" formatCode="General">
                  <c:v>56.64</c:v>
                </c:pt>
                <c:pt idx="28321" formatCode="General">
                  <c:v>56.642000000000003</c:v>
                </c:pt>
                <c:pt idx="28322" formatCode="General">
                  <c:v>56.643999999999998</c:v>
                </c:pt>
                <c:pt idx="28323" formatCode="General">
                  <c:v>56.646000000000001</c:v>
                </c:pt>
                <c:pt idx="28324" formatCode="General">
                  <c:v>56.648000000000003</c:v>
                </c:pt>
                <c:pt idx="28325" formatCode="General">
                  <c:v>56.65</c:v>
                </c:pt>
                <c:pt idx="28326" formatCode="General">
                  <c:v>56.652000000000001</c:v>
                </c:pt>
                <c:pt idx="28327" formatCode="General">
                  <c:v>56.654000000000003</c:v>
                </c:pt>
                <c:pt idx="28328" formatCode="General">
                  <c:v>56.655999999999999</c:v>
                </c:pt>
                <c:pt idx="28329" formatCode="General">
                  <c:v>56.658000000000001</c:v>
                </c:pt>
                <c:pt idx="28330" formatCode="General">
                  <c:v>56.66</c:v>
                </c:pt>
                <c:pt idx="28331" formatCode="General">
                  <c:v>56.661999999999999</c:v>
                </c:pt>
                <c:pt idx="28332" formatCode="General">
                  <c:v>56.664000000000001</c:v>
                </c:pt>
                <c:pt idx="28333" formatCode="General">
                  <c:v>56.665999999999997</c:v>
                </c:pt>
                <c:pt idx="28334" formatCode="General">
                  <c:v>56.667999999999999</c:v>
                </c:pt>
                <c:pt idx="28335" formatCode="General">
                  <c:v>56.67</c:v>
                </c:pt>
                <c:pt idx="28336" formatCode="General">
                  <c:v>56.671999999999997</c:v>
                </c:pt>
                <c:pt idx="28337" formatCode="General">
                  <c:v>56.673999999999999</c:v>
                </c:pt>
                <c:pt idx="28338" formatCode="General">
                  <c:v>56.676000000000002</c:v>
                </c:pt>
                <c:pt idx="28339" formatCode="General">
                  <c:v>56.677999999999997</c:v>
                </c:pt>
                <c:pt idx="28340" formatCode="General">
                  <c:v>56.68</c:v>
                </c:pt>
                <c:pt idx="28341" formatCode="General">
                  <c:v>56.682000000000002</c:v>
                </c:pt>
                <c:pt idx="28342" formatCode="General">
                  <c:v>56.683999999999997</c:v>
                </c:pt>
                <c:pt idx="28343" formatCode="General">
                  <c:v>56.686</c:v>
                </c:pt>
                <c:pt idx="28344" formatCode="General">
                  <c:v>56.688000000000002</c:v>
                </c:pt>
                <c:pt idx="28345" formatCode="General">
                  <c:v>56.69</c:v>
                </c:pt>
                <c:pt idx="28346" formatCode="General">
                  <c:v>56.692</c:v>
                </c:pt>
                <c:pt idx="28347" formatCode="General">
                  <c:v>56.694000000000003</c:v>
                </c:pt>
                <c:pt idx="28348" formatCode="General">
                  <c:v>56.695999999999998</c:v>
                </c:pt>
                <c:pt idx="28349" formatCode="General">
                  <c:v>56.698</c:v>
                </c:pt>
                <c:pt idx="28350" formatCode="General">
                  <c:v>56.7</c:v>
                </c:pt>
                <c:pt idx="28351" formatCode="General">
                  <c:v>56.701999999999998</c:v>
                </c:pt>
                <c:pt idx="28352" formatCode="General">
                  <c:v>56.704000000000001</c:v>
                </c:pt>
                <c:pt idx="28353" formatCode="General">
                  <c:v>56.706000000000003</c:v>
                </c:pt>
                <c:pt idx="28354" formatCode="General">
                  <c:v>56.707999999999998</c:v>
                </c:pt>
                <c:pt idx="28355" formatCode="General">
                  <c:v>56.71</c:v>
                </c:pt>
                <c:pt idx="28356" formatCode="General">
                  <c:v>56.712000000000003</c:v>
                </c:pt>
                <c:pt idx="28357" formatCode="General">
                  <c:v>56.713999999999999</c:v>
                </c:pt>
                <c:pt idx="28358" formatCode="General">
                  <c:v>56.716000000000001</c:v>
                </c:pt>
                <c:pt idx="28359" formatCode="General">
                  <c:v>56.718000000000004</c:v>
                </c:pt>
                <c:pt idx="28360" formatCode="General">
                  <c:v>56.72</c:v>
                </c:pt>
                <c:pt idx="28361" formatCode="General">
                  <c:v>56.722000000000001</c:v>
                </c:pt>
                <c:pt idx="28362" formatCode="General">
                  <c:v>56.723999999999997</c:v>
                </c:pt>
                <c:pt idx="28363" formatCode="General">
                  <c:v>56.725999999999999</c:v>
                </c:pt>
                <c:pt idx="28364" formatCode="General">
                  <c:v>56.728000000000002</c:v>
                </c:pt>
                <c:pt idx="28365" formatCode="General">
                  <c:v>56.73</c:v>
                </c:pt>
                <c:pt idx="28366" formatCode="General">
                  <c:v>56.731999999999999</c:v>
                </c:pt>
                <c:pt idx="28367" formatCode="General">
                  <c:v>56.734000000000002</c:v>
                </c:pt>
                <c:pt idx="28368" formatCode="General">
                  <c:v>56.735999999999997</c:v>
                </c:pt>
                <c:pt idx="28369" formatCode="General">
                  <c:v>56.738</c:v>
                </c:pt>
                <c:pt idx="28370" formatCode="General">
                  <c:v>56.74</c:v>
                </c:pt>
                <c:pt idx="28371" formatCode="General">
                  <c:v>56.741999999999997</c:v>
                </c:pt>
                <c:pt idx="28372" formatCode="General">
                  <c:v>56.744</c:v>
                </c:pt>
                <c:pt idx="28373" formatCode="General">
                  <c:v>56.746000000000002</c:v>
                </c:pt>
                <c:pt idx="28374" formatCode="General">
                  <c:v>56.747999999999998</c:v>
                </c:pt>
                <c:pt idx="28375" formatCode="General">
                  <c:v>56.75</c:v>
                </c:pt>
                <c:pt idx="28376" formatCode="General">
                  <c:v>56.752000000000002</c:v>
                </c:pt>
                <c:pt idx="28377" formatCode="General">
                  <c:v>56.753999999999998</c:v>
                </c:pt>
                <c:pt idx="28378" formatCode="General">
                  <c:v>56.756</c:v>
                </c:pt>
                <c:pt idx="28379" formatCode="General">
                  <c:v>56.758000000000003</c:v>
                </c:pt>
                <c:pt idx="28380" formatCode="General">
                  <c:v>56.76</c:v>
                </c:pt>
                <c:pt idx="28381" formatCode="General">
                  <c:v>56.762</c:v>
                </c:pt>
                <c:pt idx="28382" formatCode="General">
                  <c:v>56.764000000000003</c:v>
                </c:pt>
                <c:pt idx="28383" formatCode="General">
                  <c:v>56.765999999999998</c:v>
                </c:pt>
                <c:pt idx="28384" formatCode="General">
                  <c:v>56.768000000000001</c:v>
                </c:pt>
                <c:pt idx="28385" formatCode="General">
                  <c:v>56.77</c:v>
                </c:pt>
                <c:pt idx="28386" formatCode="General">
                  <c:v>56.771999999999998</c:v>
                </c:pt>
                <c:pt idx="28387" formatCode="General">
                  <c:v>56.774000000000001</c:v>
                </c:pt>
                <c:pt idx="28388" formatCode="General">
                  <c:v>56.776000000000003</c:v>
                </c:pt>
                <c:pt idx="28389" formatCode="General">
                  <c:v>56.777999999999999</c:v>
                </c:pt>
                <c:pt idx="28390" formatCode="General">
                  <c:v>56.78</c:v>
                </c:pt>
                <c:pt idx="28391" formatCode="General">
                  <c:v>56.781999999999996</c:v>
                </c:pt>
                <c:pt idx="28392" formatCode="General">
                  <c:v>56.783999999999999</c:v>
                </c:pt>
                <c:pt idx="28393" formatCode="General">
                  <c:v>56.786000000000001</c:v>
                </c:pt>
                <c:pt idx="28394" formatCode="General">
                  <c:v>56.787999999999997</c:v>
                </c:pt>
                <c:pt idx="28395" formatCode="General">
                  <c:v>56.79</c:v>
                </c:pt>
                <c:pt idx="28396" formatCode="General">
                  <c:v>56.792000000000002</c:v>
                </c:pt>
                <c:pt idx="28397" formatCode="General">
                  <c:v>56.793999999999997</c:v>
                </c:pt>
                <c:pt idx="28398" formatCode="General">
                  <c:v>56.795999999999999</c:v>
                </c:pt>
                <c:pt idx="28399" formatCode="General">
                  <c:v>56.798000000000002</c:v>
                </c:pt>
                <c:pt idx="28400" formatCode="General">
                  <c:v>56.8</c:v>
                </c:pt>
                <c:pt idx="28401" formatCode="General">
                  <c:v>56.802</c:v>
                </c:pt>
                <c:pt idx="28402" formatCode="General">
                  <c:v>56.804000000000002</c:v>
                </c:pt>
                <c:pt idx="28403" formatCode="General">
                  <c:v>56.805999999999997</c:v>
                </c:pt>
                <c:pt idx="28404" formatCode="General">
                  <c:v>56.808</c:v>
                </c:pt>
                <c:pt idx="28405" formatCode="General">
                  <c:v>56.81</c:v>
                </c:pt>
                <c:pt idx="28406" formatCode="General">
                  <c:v>56.811999999999998</c:v>
                </c:pt>
                <c:pt idx="28407" formatCode="General">
                  <c:v>56.814</c:v>
                </c:pt>
                <c:pt idx="28408" formatCode="General">
                  <c:v>56.816000000000003</c:v>
                </c:pt>
                <c:pt idx="28409" formatCode="General">
                  <c:v>56.817999999999998</c:v>
                </c:pt>
                <c:pt idx="28410" formatCode="General">
                  <c:v>56.82</c:v>
                </c:pt>
                <c:pt idx="28411" formatCode="General">
                  <c:v>56.822000000000003</c:v>
                </c:pt>
                <c:pt idx="28412" formatCode="General">
                  <c:v>56.823999999999998</c:v>
                </c:pt>
                <c:pt idx="28413" formatCode="General">
                  <c:v>56.826000000000001</c:v>
                </c:pt>
                <c:pt idx="28414" formatCode="General">
                  <c:v>56.828000000000003</c:v>
                </c:pt>
                <c:pt idx="28415" formatCode="General">
                  <c:v>56.83</c:v>
                </c:pt>
                <c:pt idx="28416" formatCode="General">
                  <c:v>56.832000000000001</c:v>
                </c:pt>
                <c:pt idx="28417" formatCode="General">
                  <c:v>56.834000000000003</c:v>
                </c:pt>
                <c:pt idx="28418" formatCode="General">
                  <c:v>56.835999999999999</c:v>
                </c:pt>
                <c:pt idx="28419" formatCode="General">
                  <c:v>56.838000000000001</c:v>
                </c:pt>
                <c:pt idx="28420" formatCode="General">
                  <c:v>56.84</c:v>
                </c:pt>
                <c:pt idx="28421" formatCode="General">
                  <c:v>56.841999999999999</c:v>
                </c:pt>
                <c:pt idx="28422" formatCode="General">
                  <c:v>56.844000000000001</c:v>
                </c:pt>
                <c:pt idx="28423" formatCode="General">
                  <c:v>56.845999999999997</c:v>
                </c:pt>
                <c:pt idx="28424" formatCode="General">
                  <c:v>56.847999999999999</c:v>
                </c:pt>
                <c:pt idx="28425" formatCode="General">
                  <c:v>56.85</c:v>
                </c:pt>
                <c:pt idx="28426" formatCode="General">
                  <c:v>56.851999999999997</c:v>
                </c:pt>
                <c:pt idx="28427" formatCode="General">
                  <c:v>56.853999999999999</c:v>
                </c:pt>
                <c:pt idx="28428" formatCode="General">
                  <c:v>56.856000000000002</c:v>
                </c:pt>
                <c:pt idx="28429" formatCode="General">
                  <c:v>56.857999999999997</c:v>
                </c:pt>
                <c:pt idx="28430" formatCode="General">
                  <c:v>56.86</c:v>
                </c:pt>
                <c:pt idx="28431" formatCode="General">
                  <c:v>56.862000000000002</c:v>
                </c:pt>
                <c:pt idx="28432" formatCode="General">
                  <c:v>56.863999999999997</c:v>
                </c:pt>
                <c:pt idx="28433" formatCode="General">
                  <c:v>56.866</c:v>
                </c:pt>
                <c:pt idx="28434" formatCode="General">
                  <c:v>56.868000000000002</c:v>
                </c:pt>
                <c:pt idx="28435" formatCode="General">
                  <c:v>56.87</c:v>
                </c:pt>
                <c:pt idx="28436" formatCode="General">
                  <c:v>56.872</c:v>
                </c:pt>
                <c:pt idx="28437" formatCode="General">
                  <c:v>56.874000000000002</c:v>
                </c:pt>
                <c:pt idx="28438" formatCode="General">
                  <c:v>56.875999999999998</c:v>
                </c:pt>
                <c:pt idx="28439" formatCode="General">
                  <c:v>56.878</c:v>
                </c:pt>
                <c:pt idx="28440" formatCode="General">
                  <c:v>56.88</c:v>
                </c:pt>
                <c:pt idx="28441" formatCode="General">
                  <c:v>56.881999999999998</c:v>
                </c:pt>
                <c:pt idx="28442" formatCode="General">
                  <c:v>56.884</c:v>
                </c:pt>
                <c:pt idx="28443" formatCode="General">
                  <c:v>56.886000000000003</c:v>
                </c:pt>
                <c:pt idx="28444" formatCode="General">
                  <c:v>56.887999999999998</c:v>
                </c:pt>
                <c:pt idx="28445" formatCode="General">
                  <c:v>56.89</c:v>
                </c:pt>
                <c:pt idx="28446" formatCode="General">
                  <c:v>56.892000000000003</c:v>
                </c:pt>
                <c:pt idx="28447" formatCode="General">
                  <c:v>56.893999999999998</c:v>
                </c:pt>
                <c:pt idx="28448" formatCode="General">
                  <c:v>56.896000000000001</c:v>
                </c:pt>
                <c:pt idx="28449" formatCode="General">
                  <c:v>56.898000000000003</c:v>
                </c:pt>
                <c:pt idx="28450" formatCode="General">
                  <c:v>56.9</c:v>
                </c:pt>
                <c:pt idx="28451" formatCode="General">
                  <c:v>56.902000000000001</c:v>
                </c:pt>
                <c:pt idx="28452" formatCode="General">
                  <c:v>56.904000000000003</c:v>
                </c:pt>
                <c:pt idx="28453" formatCode="General">
                  <c:v>56.905999999999999</c:v>
                </c:pt>
                <c:pt idx="28454" formatCode="General">
                  <c:v>56.908000000000001</c:v>
                </c:pt>
                <c:pt idx="28455" formatCode="General">
                  <c:v>56.91</c:v>
                </c:pt>
                <c:pt idx="28456" formatCode="General">
                  <c:v>56.911999999999999</c:v>
                </c:pt>
                <c:pt idx="28457" formatCode="General">
                  <c:v>56.914000000000001</c:v>
                </c:pt>
                <c:pt idx="28458" formatCode="General">
                  <c:v>56.915999999999997</c:v>
                </c:pt>
                <c:pt idx="28459" formatCode="General">
                  <c:v>56.917999999999999</c:v>
                </c:pt>
                <c:pt idx="28460" formatCode="General">
                  <c:v>56.92</c:v>
                </c:pt>
                <c:pt idx="28461" formatCode="General">
                  <c:v>56.921999999999997</c:v>
                </c:pt>
                <c:pt idx="28462" formatCode="General">
                  <c:v>56.923999999999999</c:v>
                </c:pt>
                <c:pt idx="28463" formatCode="General">
                  <c:v>56.926000000000002</c:v>
                </c:pt>
                <c:pt idx="28464" formatCode="General">
                  <c:v>56.927999999999997</c:v>
                </c:pt>
                <c:pt idx="28465" formatCode="General">
                  <c:v>56.93</c:v>
                </c:pt>
                <c:pt idx="28466" formatCode="General">
                  <c:v>56.932000000000002</c:v>
                </c:pt>
                <c:pt idx="28467" formatCode="General">
                  <c:v>56.933999999999997</c:v>
                </c:pt>
                <c:pt idx="28468" formatCode="General">
                  <c:v>56.936</c:v>
                </c:pt>
                <c:pt idx="28469" formatCode="General">
                  <c:v>56.938000000000002</c:v>
                </c:pt>
                <c:pt idx="28470" formatCode="General">
                  <c:v>56.94</c:v>
                </c:pt>
                <c:pt idx="28471" formatCode="General">
                  <c:v>56.942</c:v>
                </c:pt>
                <c:pt idx="28472" formatCode="General">
                  <c:v>56.944000000000003</c:v>
                </c:pt>
                <c:pt idx="28473" formatCode="General">
                  <c:v>56.945999999999998</c:v>
                </c:pt>
                <c:pt idx="28474" formatCode="General">
                  <c:v>56.948</c:v>
                </c:pt>
                <c:pt idx="28475" formatCode="General">
                  <c:v>56.95</c:v>
                </c:pt>
                <c:pt idx="28476" formatCode="General">
                  <c:v>56.951999999999998</c:v>
                </c:pt>
                <c:pt idx="28477" formatCode="General">
                  <c:v>56.954000000000001</c:v>
                </c:pt>
                <c:pt idx="28478" formatCode="General">
                  <c:v>56.956000000000003</c:v>
                </c:pt>
                <c:pt idx="28479" formatCode="General">
                  <c:v>56.957999999999998</c:v>
                </c:pt>
                <c:pt idx="28480" formatCode="General">
                  <c:v>56.96</c:v>
                </c:pt>
                <c:pt idx="28481" formatCode="General">
                  <c:v>56.962000000000003</c:v>
                </c:pt>
                <c:pt idx="28482" formatCode="General">
                  <c:v>56.963999999999999</c:v>
                </c:pt>
                <c:pt idx="28483" formatCode="General">
                  <c:v>56.966000000000001</c:v>
                </c:pt>
                <c:pt idx="28484" formatCode="General">
                  <c:v>56.968000000000004</c:v>
                </c:pt>
                <c:pt idx="28485" formatCode="General">
                  <c:v>56.97</c:v>
                </c:pt>
                <c:pt idx="28486" formatCode="General">
                  <c:v>56.972000000000001</c:v>
                </c:pt>
                <c:pt idx="28487" formatCode="General">
                  <c:v>56.973999999999997</c:v>
                </c:pt>
                <c:pt idx="28488" formatCode="General">
                  <c:v>56.975999999999999</c:v>
                </c:pt>
                <c:pt idx="28489" formatCode="General">
                  <c:v>56.978000000000002</c:v>
                </c:pt>
                <c:pt idx="28490" formatCode="General">
                  <c:v>56.98</c:v>
                </c:pt>
                <c:pt idx="28491" formatCode="General">
                  <c:v>56.981999999999999</c:v>
                </c:pt>
                <c:pt idx="28492" formatCode="General">
                  <c:v>56.984000000000002</c:v>
                </c:pt>
                <c:pt idx="28493" formatCode="General">
                  <c:v>56.985999999999997</c:v>
                </c:pt>
                <c:pt idx="28494" formatCode="General">
                  <c:v>56.988</c:v>
                </c:pt>
                <c:pt idx="28495" formatCode="General">
                  <c:v>56.99</c:v>
                </c:pt>
                <c:pt idx="28496" formatCode="General">
                  <c:v>56.991999999999997</c:v>
                </c:pt>
                <c:pt idx="28497" formatCode="General">
                  <c:v>56.994</c:v>
                </c:pt>
                <c:pt idx="28498" formatCode="General">
                  <c:v>56.996000000000002</c:v>
                </c:pt>
                <c:pt idx="28499" formatCode="General">
                  <c:v>56.997999999999998</c:v>
                </c:pt>
                <c:pt idx="28500" formatCode="General">
                  <c:v>57</c:v>
                </c:pt>
                <c:pt idx="28501" formatCode="General">
                  <c:v>57.002000000000002</c:v>
                </c:pt>
                <c:pt idx="28502" formatCode="General">
                  <c:v>57.003999999999998</c:v>
                </c:pt>
                <c:pt idx="28503" formatCode="General">
                  <c:v>57.006</c:v>
                </c:pt>
                <c:pt idx="28504" formatCode="General">
                  <c:v>57.008000000000003</c:v>
                </c:pt>
                <c:pt idx="28505" formatCode="General">
                  <c:v>57.01</c:v>
                </c:pt>
                <c:pt idx="28506" formatCode="General">
                  <c:v>57.012</c:v>
                </c:pt>
                <c:pt idx="28507" formatCode="General">
                  <c:v>57.014000000000003</c:v>
                </c:pt>
                <c:pt idx="28508" formatCode="General">
                  <c:v>57.015999999999998</c:v>
                </c:pt>
                <c:pt idx="28509" formatCode="General">
                  <c:v>57.018000000000001</c:v>
                </c:pt>
                <c:pt idx="28510" formatCode="General">
                  <c:v>57.02</c:v>
                </c:pt>
                <c:pt idx="28511" formatCode="General">
                  <c:v>57.021999999999998</c:v>
                </c:pt>
                <c:pt idx="28512" formatCode="General">
                  <c:v>57.024000000000001</c:v>
                </c:pt>
                <c:pt idx="28513" formatCode="General">
                  <c:v>57.026000000000003</c:v>
                </c:pt>
                <c:pt idx="28514" formatCode="General">
                  <c:v>57.027999999999999</c:v>
                </c:pt>
                <c:pt idx="28515" formatCode="General">
                  <c:v>57.03</c:v>
                </c:pt>
                <c:pt idx="28516" formatCode="General">
                  <c:v>57.031999999999996</c:v>
                </c:pt>
                <c:pt idx="28517" formatCode="General">
                  <c:v>57.033999999999999</c:v>
                </c:pt>
                <c:pt idx="28518" formatCode="General">
                  <c:v>57.036000000000001</c:v>
                </c:pt>
                <c:pt idx="28519" formatCode="General">
                  <c:v>57.037999999999997</c:v>
                </c:pt>
                <c:pt idx="28520" formatCode="General">
                  <c:v>57.04</c:v>
                </c:pt>
                <c:pt idx="28521" formatCode="General">
                  <c:v>57.042000000000002</c:v>
                </c:pt>
                <c:pt idx="28522" formatCode="General">
                  <c:v>57.043999999999997</c:v>
                </c:pt>
                <c:pt idx="28523" formatCode="General">
                  <c:v>57.045999999999999</c:v>
                </c:pt>
                <c:pt idx="28524" formatCode="General">
                  <c:v>57.048000000000002</c:v>
                </c:pt>
                <c:pt idx="28525" formatCode="General">
                  <c:v>57.05</c:v>
                </c:pt>
                <c:pt idx="28526" formatCode="General">
                  <c:v>57.052</c:v>
                </c:pt>
                <c:pt idx="28527" formatCode="General">
                  <c:v>57.054000000000002</c:v>
                </c:pt>
                <c:pt idx="28528" formatCode="General">
                  <c:v>57.055999999999997</c:v>
                </c:pt>
                <c:pt idx="28529" formatCode="General">
                  <c:v>57.058</c:v>
                </c:pt>
                <c:pt idx="28530" formatCode="General">
                  <c:v>57.06</c:v>
                </c:pt>
                <c:pt idx="28531" formatCode="General">
                  <c:v>57.061999999999998</c:v>
                </c:pt>
                <c:pt idx="28532" formatCode="General">
                  <c:v>57.064</c:v>
                </c:pt>
                <c:pt idx="28533" formatCode="General">
                  <c:v>57.066000000000003</c:v>
                </c:pt>
                <c:pt idx="28534" formatCode="General">
                  <c:v>57.067999999999998</c:v>
                </c:pt>
                <c:pt idx="28535" formatCode="General">
                  <c:v>57.07</c:v>
                </c:pt>
                <c:pt idx="28536" formatCode="General">
                  <c:v>57.072000000000003</c:v>
                </c:pt>
                <c:pt idx="28537" formatCode="General">
                  <c:v>57.073999999999998</c:v>
                </c:pt>
                <c:pt idx="28538" formatCode="General">
                  <c:v>57.076000000000001</c:v>
                </c:pt>
                <c:pt idx="28539" formatCode="General">
                  <c:v>57.078000000000003</c:v>
                </c:pt>
                <c:pt idx="28540" formatCode="General">
                  <c:v>57.08</c:v>
                </c:pt>
                <c:pt idx="28541" formatCode="General">
                  <c:v>57.082000000000001</c:v>
                </c:pt>
                <c:pt idx="28542" formatCode="General">
                  <c:v>57.084000000000003</c:v>
                </c:pt>
                <c:pt idx="28543" formatCode="General">
                  <c:v>57.085999999999999</c:v>
                </c:pt>
                <c:pt idx="28544" formatCode="General">
                  <c:v>57.088000000000001</c:v>
                </c:pt>
                <c:pt idx="28545" formatCode="General">
                  <c:v>57.09</c:v>
                </c:pt>
                <c:pt idx="28546" formatCode="General">
                  <c:v>57.091999999999999</c:v>
                </c:pt>
                <c:pt idx="28547" formatCode="General">
                  <c:v>57.094000000000001</c:v>
                </c:pt>
                <c:pt idx="28548" formatCode="General">
                  <c:v>57.095999999999997</c:v>
                </c:pt>
                <c:pt idx="28549" formatCode="General">
                  <c:v>57.097999999999999</c:v>
                </c:pt>
                <c:pt idx="28550" formatCode="General">
                  <c:v>57.1</c:v>
                </c:pt>
                <c:pt idx="28551" formatCode="General">
                  <c:v>57.101999999999997</c:v>
                </c:pt>
                <c:pt idx="28552" formatCode="General">
                  <c:v>57.103999999999999</c:v>
                </c:pt>
                <c:pt idx="28553" formatCode="General">
                  <c:v>57.106000000000002</c:v>
                </c:pt>
                <c:pt idx="28554" formatCode="General">
                  <c:v>57.107999999999997</c:v>
                </c:pt>
                <c:pt idx="28555" formatCode="General">
                  <c:v>57.11</c:v>
                </c:pt>
                <c:pt idx="28556" formatCode="General">
                  <c:v>57.112000000000002</c:v>
                </c:pt>
                <c:pt idx="28557" formatCode="General">
                  <c:v>57.113999999999997</c:v>
                </c:pt>
                <c:pt idx="28558" formatCode="General">
                  <c:v>57.116</c:v>
                </c:pt>
                <c:pt idx="28559" formatCode="General">
                  <c:v>57.118000000000002</c:v>
                </c:pt>
                <c:pt idx="28560" formatCode="General">
                  <c:v>57.12</c:v>
                </c:pt>
                <c:pt idx="28561" formatCode="General">
                  <c:v>57.122</c:v>
                </c:pt>
                <c:pt idx="28562" formatCode="General">
                  <c:v>57.124000000000002</c:v>
                </c:pt>
                <c:pt idx="28563" formatCode="General">
                  <c:v>57.125999999999998</c:v>
                </c:pt>
                <c:pt idx="28564" formatCode="General">
                  <c:v>57.128</c:v>
                </c:pt>
                <c:pt idx="28565" formatCode="General">
                  <c:v>57.13</c:v>
                </c:pt>
                <c:pt idx="28566" formatCode="General">
                  <c:v>57.131999999999998</c:v>
                </c:pt>
                <c:pt idx="28567" formatCode="General">
                  <c:v>57.134</c:v>
                </c:pt>
                <c:pt idx="28568" formatCode="General">
                  <c:v>57.136000000000003</c:v>
                </c:pt>
                <c:pt idx="28569" formatCode="General">
                  <c:v>57.137999999999998</c:v>
                </c:pt>
                <c:pt idx="28570" formatCode="General">
                  <c:v>57.14</c:v>
                </c:pt>
                <c:pt idx="28571" formatCode="General">
                  <c:v>57.142000000000003</c:v>
                </c:pt>
                <c:pt idx="28572" formatCode="General">
                  <c:v>57.143999999999998</c:v>
                </c:pt>
                <c:pt idx="28573" formatCode="General">
                  <c:v>57.146000000000001</c:v>
                </c:pt>
                <c:pt idx="28574" formatCode="General">
                  <c:v>57.148000000000003</c:v>
                </c:pt>
                <c:pt idx="28575" formatCode="General">
                  <c:v>57.15</c:v>
                </c:pt>
                <c:pt idx="28576" formatCode="General">
                  <c:v>57.152000000000001</c:v>
                </c:pt>
                <c:pt idx="28577" formatCode="General">
                  <c:v>57.154000000000003</c:v>
                </c:pt>
                <c:pt idx="28578" formatCode="General">
                  <c:v>57.155999999999999</c:v>
                </c:pt>
                <c:pt idx="28579" formatCode="General">
                  <c:v>57.158000000000001</c:v>
                </c:pt>
                <c:pt idx="28580" formatCode="General">
                  <c:v>57.16</c:v>
                </c:pt>
                <c:pt idx="28581" formatCode="General">
                  <c:v>57.161999999999999</c:v>
                </c:pt>
                <c:pt idx="28582" formatCode="General">
                  <c:v>57.164000000000001</c:v>
                </c:pt>
                <c:pt idx="28583" formatCode="General">
                  <c:v>57.165999999999997</c:v>
                </c:pt>
                <c:pt idx="28584" formatCode="General">
                  <c:v>57.167999999999999</c:v>
                </c:pt>
                <c:pt idx="28585" formatCode="General">
                  <c:v>57.17</c:v>
                </c:pt>
                <c:pt idx="28586" formatCode="General">
                  <c:v>57.171999999999997</c:v>
                </c:pt>
                <c:pt idx="28587" formatCode="General">
                  <c:v>57.173999999999999</c:v>
                </c:pt>
                <c:pt idx="28588" formatCode="General">
                  <c:v>57.176000000000002</c:v>
                </c:pt>
                <c:pt idx="28589" formatCode="General">
                  <c:v>57.177999999999997</c:v>
                </c:pt>
                <c:pt idx="28590" formatCode="General">
                  <c:v>57.18</c:v>
                </c:pt>
                <c:pt idx="28591" formatCode="General">
                  <c:v>57.182000000000002</c:v>
                </c:pt>
                <c:pt idx="28592" formatCode="General">
                  <c:v>57.183999999999997</c:v>
                </c:pt>
                <c:pt idx="28593" formatCode="General">
                  <c:v>57.186</c:v>
                </c:pt>
                <c:pt idx="28594" formatCode="General">
                  <c:v>57.188000000000002</c:v>
                </c:pt>
                <c:pt idx="28595" formatCode="General">
                  <c:v>57.19</c:v>
                </c:pt>
                <c:pt idx="28596" formatCode="General">
                  <c:v>57.192</c:v>
                </c:pt>
                <c:pt idx="28597" formatCode="General">
                  <c:v>57.194000000000003</c:v>
                </c:pt>
                <c:pt idx="28598" formatCode="General">
                  <c:v>57.195999999999998</c:v>
                </c:pt>
                <c:pt idx="28599" formatCode="General">
                  <c:v>57.198</c:v>
                </c:pt>
                <c:pt idx="28600" formatCode="General">
                  <c:v>57.2</c:v>
                </c:pt>
                <c:pt idx="28601" formatCode="General">
                  <c:v>57.201999999999998</c:v>
                </c:pt>
                <c:pt idx="28602" formatCode="General">
                  <c:v>57.204000000000001</c:v>
                </c:pt>
                <c:pt idx="28603" formatCode="General">
                  <c:v>57.206000000000003</c:v>
                </c:pt>
                <c:pt idx="28604" formatCode="General">
                  <c:v>57.207999999999998</c:v>
                </c:pt>
                <c:pt idx="28605" formatCode="General">
                  <c:v>57.21</c:v>
                </c:pt>
                <c:pt idx="28606" formatCode="General">
                  <c:v>57.212000000000003</c:v>
                </c:pt>
                <c:pt idx="28607" formatCode="General">
                  <c:v>57.213999999999999</c:v>
                </c:pt>
                <c:pt idx="28608" formatCode="General">
                  <c:v>57.216000000000001</c:v>
                </c:pt>
                <c:pt idx="28609" formatCode="General">
                  <c:v>57.218000000000004</c:v>
                </c:pt>
                <c:pt idx="28610" formatCode="General">
                  <c:v>57.22</c:v>
                </c:pt>
                <c:pt idx="28611" formatCode="General">
                  <c:v>57.222000000000001</c:v>
                </c:pt>
                <c:pt idx="28612" formatCode="General">
                  <c:v>57.223999999999997</c:v>
                </c:pt>
                <c:pt idx="28613" formatCode="General">
                  <c:v>57.225999999999999</c:v>
                </c:pt>
                <c:pt idx="28614" formatCode="General">
                  <c:v>57.228000000000002</c:v>
                </c:pt>
                <c:pt idx="28615" formatCode="General">
                  <c:v>57.23</c:v>
                </c:pt>
                <c:pt idx="28616" formatCode="General">
                  <c:v>57.231999999999999</c:v>
                </c:pt>
                <c:pt idx="28617" formatCode="General">
                  <c:v>57.234000000000002</c:v>
                </c:pt>
                <c:pt idx="28618" formatCode="General">
                  <c:v>57.235999999999997</c:v>
                </c:pt>
                <c:pt idx="28619" formatCode="General">
                  <c:v>57.238</c:v>
                </c:pt>
                <c:pt idx="28620" formatCode="General">
                  <c:v>57.24</c:v>
                </c:pt>
                <c:pt idx="28621" formatCode="General">
                  <c:v>57.241999999999997</c:v>
                </c:pt>
                <c:pt idx="28622" formatCode="General">
                  <c:v>57.244</c:v>
                </c:pt>
                <c:pt idx="28623" formatCode="General">
                  <c:v>57.246000000000002</c:v>
                </c:pt>
                <c:pt idx="28624" formatCode="General">
                  <c:v>57.247999999999998</c:v>
                </c:pt>
                <c:pt idx="28625" formatCode="General">
                  <c:v>57.25</c:v>
                </c:pt>
                <c:pt idx="28626" formatCode="General">
                  <c:v>57.252000000000002</c:v>
                </c:pt>
                <c:pt idx="28627" formatCode="General">
                  <c:v>57.253999999999998</c:v>
                </c:pt>
                <c:pt idx="28628" formatCode="General">
                  <c:v>57.256</c:v>
                </c:pt>
                <c:pt idx="28629" formatCode="General">
                  <c:v>57.258000000000003</c:v>
                </c:pt>
                <c:pt idx="28630" formatCode="General">
                  <c:v>57.26</c:v>
                </c:pt>
                <c:pt idx="28631" formatCode="General">
                  <c:v>57.262</c:v>
                </c:pt>
                <c:pt idx="28632" formatCode="General">
                  <c:v>57.264000000000003</c:v>
                </c:pt>
                <c:pt idx="28633" formatCode="General">
                  <c:v>57.265999999999998</c:v>
                </c:pt>
                <c:pt idx="28634" formatCode="General">
                  <c:v>57.268000000000001</c:v>
                </c:pt>
                <c:pt idx="28635" formatCode="General">
                  <c:v>57.27</c:v>
                </c:pt>
                <c:pt idx="28636" formatCode="General">
                  <c:v>57.271999999999998</c:v>
                </c:pt>
                <c:pt idx="28637" formatCode="General">
                  <c:v>57.274000000000001</c:v>
                </c:pt>
                <c:pt idx="28638" formatCode="General">
                  <c:v>57.276000000000003</c:v>
                </c:pt>
                <c:pt idx="28639" formatCode="General">
                  <c:v>57.277999999999999</c:v>
                </c:pt>
                <c:pt idx="28640" formatCode="General">
                  <c:v>57.28</c:v>
                </c:pt>
                <c:pt idx="28641" formatCode="General">
                  <c:v>57.281999999999996</c:v>
                </c:pt>
                <c:pt idx="28642" formatCode="General">
                  <c:v>57.283999999999999</c:v>
                </c:pt>
                <c:pt idx="28643" formatCode="General">
                  <c:v>57.286000000000001</c:v>
                </c:pt>
                <c:pt idx="28644" formatCode="General">
                  <c:v>57.287999999999997</c:v>
                </c:pt>
                <c:pt idx="28645" formatCode="General">
                  <c:v>57.29</c:v>
                </c:pt>
                <c:pt idx="28646" formatCode="General">
                  <c:v>57.292000000000002</c:v>
                </c:pt>
                <c:pt idx="28647" formatCode="General">
                  <c:v>57.293999999999997</c:v>
                </c:pt>
                <c:pt idx="28648" formatCode="General">
                  <c:v>57.295999999999999</c:v>
                </c:pt>
                <c:pt idx="28649" formatCode="General">
                  <c:v>57.298000000000002</c:v>
                </c:pt>
                <c:pt idx="28650" formatCode="General">
                  <c:v>57.3</c:v>
                </c:pt>
                <c:pt idx="28651" formatCode="General">
                  <c:v>57.302</c:v>
                </c:pt>
                <c:pt idx="28652" formatCode="General">
                  <c:v>57.304000000000002</c:v>
                </c:pt>
                <c:pt idx="28653" formatCode="General">
                  <c:v>57.305999999999997</c:v>
                </c:pt>
                <c:pt idx="28654" formatCode="General">
                  <c:v>57.308</c:v>
                </c:pt>
                <c:pt idx="28655" formatCode="General">
                  <c:v>57.31</c:v>
                </c:pt>
                <c:pt idx="28656" formatCode="General">
                  <c:v>57.311999999999998</c:v>
                </c:pt>
                <c:pt idx="28657" formatCode="General">
                  <c:v>57.314</c:v>
                </c:pt>
                <c:pt idx="28658" formatCode="General">
                  <c:v>57.316000000000003</c:v>
                </c:pt>
                <c:pt idx="28659" formatCode="General">
                  <c:v>57.317999999999998</c:v>
                </c:pt>
                <c:pt idx="28660" formatCode="General">
                  <c:v>57.32</c:v>
                </c:pt>
                <c:pt idx="28661" formatCode="General">
                  <c:v>57.322000000000003</c:v>
                </c:pt>
                <c:pt idx="28662" formatCode="General">
                  <c:v>57.323999999999998</c:v>
                </c:pt>
                <c:pt idx="28663" formatCode="General">
                  <c:v>57.326000000000001</c:v>
                </c:pt>
                <c:pt idx="28664" formatCode="General">
                  <c:v>57.328000000000003</c:v>
                </c:pt>
                <c:pt idx="28665" formatCode="General">
                  <c:v>57.33</c:v>
                </c:pt>
                <c:pt idx="28666" formatCode="General">
                  <c:v>57.332000000000001</c:v>
                </c:pt>
                <c:pt idx="28667" formatCode="General">
                  <c:v>57.334000000000003</c:v>
                </c:pt>
                <c:pt idx="28668" formatCode="General">
                  <c:v>57.335999999999999</c:v>
                </c:pt>
                <c:pt idx="28669" formatCode="General">
                  <c:v>57.338000000000001</c:v>
                </c:pt>
                <c:pt idx="28670" formatCode="General">
                  <c:v>57.34</c:v>
                </c:pt>
                <c:pt idx="28671" formatCode="General">
                  <c:v>57.341999999999999</c:v>
                </c:pt>
                <c:pt idx="28672" formatCode="General">
                  <c:v>57.344000000000001</c:v>
                </c:pt>
                <c:pt idx="28673" formatCode="General">
                  <c:v>57.345999999999997</c:v>
                </c:pt>
                <c:pt idx="28674" formatCode="General">
                  <c:v>57.347999999999999</c:v>
                </c:pt>
                <c:pt idx="28675" formatCode="General">
                  <c:v>57.35</c:v>
                </c:pt>
                <c:pt idx="28676" formatCode="General">
                  <c:v>57.351999999999997</c:v>
                </c:pt>
                <c:pt idx="28677" formatCode="General">
                  <c:v>57.353999999999999</c:v>
                </c:pt>
                <c:pt idx="28678" formatCode="General">
                  <c:v>57.356000000000002</c:v>
                </c:pt>
                <c:pt idx="28679" formatCode="General">
                  <c:v>57.357999999999997</c:v>
                </c:pt>
                <c:pt idx="28680" formatCode="General">
                  <c:v>57.36</c:v>
                </c:pt>
                <c:pt idx="28681" formatCode="General">
                  <c:v>57.362000000000002</c:v>
                </c:pt>
                <c:pt idx="28682" formatCode="General">
                  <c:v>57.363999999999997</c:v>
                </c:pt>
                <c:pt idx="28683" formatCode="General">
                  <c:v>57.366</c:v>
                </c:pt>
                <c:pt idx="28684" formatCode="General">
                  <c:v>57.368000000000002</c:v>
                </c:pt>
                <c:pt idx="28685" formatCode="General">
                  <c:v>57.37</c:v>
                </c:pt>
                <c:pt idx="28686" formatCode="General">
                  <c:v>57.372</c:v>
                </c:pt>
                <c:pt idx="28687" formatCode="General">
                  <c:v>57.374000000000002</c:v>
                </c:pt>
                <c:pt idx="28688" formatCode="General">
                  <c:v>57.375999999999998</c:v>
                </c:pt>
                <c:pt idx="28689" formatCode="General">
                  <c:v>57.378</c:v>
                </c:pt>
                <c:pt idx="28690" formatCode="General">
                  <c:v>57.38</c:v>
                </c:pt>
                <c:pt idx="28691" formatCode="General">
                  <c:v>57.381999999999998</c:v>
                </c:pt>
                <c:pt idx="28692" formatCode="General">
                  <c:v>57.384</c:v>
                </c:pt>
                <c:pt idx="28693" formatCode="General">
                  <c:v>57.386000000000003</c:v>
                </c:pt>
                <c:pt idx="28694" formatCode="General">
                  <c:v>57.387999999999998</c:v>
                </c:pt>
                <c:pt idx="28695" formatCode="General">
                  <c:v>57.39</c:v>
                </c:pt>
                <c:pt idx="28696" formatCode="General">
                  <c:v>57.392000000000003</c:v>
                </c:pt>
                <c:pt idx="28697" formatCode="General">
                  <c:v>57.393999999999998</c:v>
                </c:pt>
                <c:pt idx="28698" formatCode="General">
                  <c:v>57.396000000000001</c:v>
                </c:pt>
                <c:pt idx="28699" formatCode="General">
                  <c:v>57.398000000000003</c:v>
                </c:pt>
                <c:pt idx="28700" formatCode="General">
                  <c:v>57.4</c:v>
                </c:pt>
                <c:pt idx="28701" formatCode="General">
                  <c:v>57.402000000000001</c:v>
                </c:pt>
                <c:pt idx="28702" formatCode="General">
                  <c:v>57.404000000000003</c:v>
                </c:pt>
                <c:pt idx="28703" formatCode="General">
                  <c:v>57.405999999999999</c:v>
                </c:pt>
                <c:pt idx="28704" formatCode="General">
                  <c:v>57.408000000000001</c:v>
                </c:pt>
                <c:pt idx="28705" formatCode="General">
                  <c:v>57.41</c:v>
                </c:pt>
                <c:pt idx="28706" formatCode="General">
                  <c:v>57.411999999999999</c:v>
                </c:pt>
                <c:pt idx="28707" formatCode="General">
                  <c:v>57.414000000000001</c:v>
                </c:pt>
                <c:pt idx="28708" formatCode="General">
                  <c:v>57.415999999999997</c:v>
                </c:pt>
                <c:pt idx="28709" formatCode="General">
                  <c:v>57.417999999999999</c:v>
                </c:pt>
                <c:pt idx="28710" formatCode="General">
                  <c:v>57.42</c:v>
                </c:pt>
                <c:pt idx="28711" formatCode="General">
                  <c:v>57.421999999999997</c:v>
                </c:pt>
                <c:pt idx="28712" formatCode="General">
                  <c:v>57.423999999999999</c:v>
                </c:pt>
                <c:pt idx="28713" formatCode="General">
                  <c:v>57.426000000000002</c:v>
                </c:pt>
                <c:pt idx="28714" formatCode="General">
                  <c:v>57.427999999999997</c:v>
                </c:pt>
                <c:pt idx="28715" formatCode="General">
                  <c:v>57.43</c:v>
                </c:pt>
                <c:pt idx="28716" formatCode="General">
                  <c:v>57.432000000000002</c:v>
                </c:pt>
                <c:pt idx="28717" formatCode="General">
                  <c:v>57.433999999999997</c:v>
                </c:pt>
                <c:pt idx="28718" formatCode="General">
                  <c:v>57.436</c:v>
                </c:pt>
                <c:pt idx="28719" formatCode="General">
                  <c:v>57.438000000000002</c:v>
                </c:pt>
                <c:pt idx="28720" formatCode="General">
                  <c:v>57.44</c:v>
                </c:pt>
                <c:pt idx="28721" formatCode="General">
                  <c:v>57.442</c:v>
                </c:pt>
                <c:pt idx="28722" formatCode="General">
                  <c:v>57.444000000000003</c:v>
                </c:pt>
                <c:pt idx="28723" formatCode="General">
                  <c:v>57.445999999999998</c:v>
                </c:pt>
                <c:pt idx="28724" formatCode="General">
                  <c:v>57.448</c:v>
                </c:pt>
                <c:pt idx="28725" formatCode="General">
                  <c:v>57.45</c:v>
                </c:pt>
                <c:pt idx="28726" formatCode="General">
                  <c:v>57.451999999999998</c:v>
                </c:pt>
                <c:pt idx="28727" formatCode="General">
                  <c:v>57.454000000000001</c:v>
                </c:pt>
                <c:pt idx="28728" formatCode="General">
                  <c:v>57.456000000000003</c:v>
                </c:pt>
                <c:pt idx="28729" formatCode="General">
                  <c:v>57.457999999999998</c:v>
                </c:pt>
                <c:pt idx="28730" formatCode="General">
                  <c:v>57.46</c:v>
                </c:pt>
                <c:pt idx="28731" formatCode="General">
                  <c:v>57.462000000000003</c:v>
                </c:pt>
                <c:pt idx="28732" formatCode="General">
                  <c:v>57.463999999999999</c:v>
                </c:pt>
                <c:pt idx="28733" formatCode="General">
                  <c:v>57.466000000000001</c:v>
                </c:pt>
                <c:pt idx="28734" formatCode="General">
                  <c:v>57.468000000000004</c:v>
                </c:pt>
                <c:pt idx="28735" formatCode="General">
                  <c:v>57.47</c:v>
                </c:pt>
                <c:pt idx="28736" formatCode="General">
                  <c:v>57.472000000000001</c:v>
                </c:pt>
                <c:pt idx="28737" formatCode="General">
                  <c:v>57.473999999999997</c:v>
                </c:pt>
                <c:pt idx="28738" formatCode="General">
                  <c:v>57.475999999999999</c:v>
                </c:pt>
                <c:pt idx="28739" formatCode="General">
                  <c:v>57.478000000000002</c:v>
                </c:pt>
                <c:pt idx="28740" formatCode="General">
                  <c:v>57.48</c:v>
                </c:pt>
                <c:pt idx="28741" formatCode="General">
                  <c:v>57.481999999999999</c:v>
                </c:pt>
                <c:pt idx="28742" formatCode="General">
                  <c:v>57.484000000000002</c:v>
                </c:pt>
                <c:pt idx="28743" formatCode="General">
                  <c:v>57.485999999999997</c:v>
                </c:pt>
                <c:pt idx="28744" formatCode="General">
                  <c:v>57.488</c:v>
                </c:pt>
                <c:pt idx="28745" formatCode="General">
                  <c:v>57.49</c:v>
                </c:pt>
                <c:pt idx="28746" formatCode="General">
                  <c:v>57.491999999999997</c:v>
                </c:pt>
                <c:pt idx="28747" formatCode="General">
                  <c:v>57.494</c:v>
                </c:pt>
                <c:pt idx="28748" formatCode="General">
                  <c:v>57.496000000000002</c:v>
                </c:pt>
                <c:pt idx="28749" formatCode="General">
                  <c:v>57.497999999999998</c:v>
                </c:pt>
                <c:pt idx="28750" formatCode="General">
                  <c:v>57.5</c:v>
                </c:pt>
                <c:pt idx="28751" formatCode="General">
                  <c:v>57.502000000000002</c:v>
                </c:pt>
                <c:pt idx="28752" formatCode="General">
                  <c:v>57.503999999999998</c:v>
                </c:pt>
                <c:pt idx="28753" formatCode="General">
                  <c:v>57.506</c:v>
                </c:pt>
                <c:pt idx="28754" formatCode="General">
                  <c:v>57.508000000000003</c:v>
                </c:pt>
                <c:pt idx="28755" formatCode="General">
                  <c:v>57.51</c:v>
                </c:pt>
                <c:pt idx="28756" formatCode="General">
                  <c:v>57.512</c:v>
                </c:pt>
                <c:pt idx="28757" formatCode="General">
                  <c:v>57.514000000000003</c:v>
                </c:pt>
                <c:pt idx="28758" formatCode="General">
                  <c:v>57.515999999999998</c:v>
                </c:pt>
                <c:pt idx="28759" formatCode="General">
                  <c:v>57.518000000000001</c:v>
                </c:pt>
                <c:pt idx="28760" formatCode="General">
                  <c:v>57.52</c:v>
                </c:pt>
                <c:pt idx="28761" formatCode="General">
                  <c:v>57.521999999999998</c:v>
                </c:pt>
                <c:pt idx="28762" formatCode="General">
                  <c:v>57.524000000000001</c:v>
                </c:pt>
                <c:pt idx="28763" formatCode="General">
                  <c:v>57.526000000000003</c:v>
                </c:pt>
                <c:pt idx="28764" formatCode="General">
                  <c:v>57.527999999999999</c:v>
                </c:pt>
                <c:pt idx="28765" formatCode="General">
                  <c:v>57.53</c:v>
                </c:pt>
                <c:pt idx="28766" formatCode="General">
                  <c:v>57.531999999999996</c:v>
                </c:pt>
                <c:pt idx="28767" formatCode="General">
                  <c:v>57.533999999999999</c:v>
                </c:pt>
                <c:pt idx="28768" formatCode="General">
                  <c:v>57.536000000000001</c:v>
                </c:pt>
                <c:pt idx="28769" formatCode="General">
                  <c:v>57.537999999999997</c:v>
                </c:pt>
                <c:pt idx="28770" formatCode="General">
                  <c:v>57.54</c:v>
                </c:pt>
                <c:pt idx="28771" formatCode="General">
                  <c:v>57.542000000000002</c:v>
                </c:pt>
                <c:pt idx="28772" formatCode="General">
                  <c:v>57.543999999999997</c:v>
                </c:pt>
                <c:pt idx="28773" formatCode="General">
                  <c:v>57.545999999999999</c:v>
                </c:pt>
                <c:pt idx="28774" formatCode="General">
                  <c:v>57.548000000000002</c:v>
                </c:pt>
                <c:pt idx="28775" formatCode="General">
                  <c:v>57.55</c:v>
                </c:pt>
                <c:pt idx="28776" formatCode="General">
                  <c:v>57.552</c:v>
                </c:pt>
                <c:pt idx="28777" formatCode="General">
                  <c:v>57.554000000000002</c:v>
                </c:pt>
                <c:pt idx="28778" formatCode="General">
                  <c:v>57.555999999999997</c:v>
                </c:pt>
                <c:pt idx="28779" formatCode="General">
                  <c:v>57.558</c:v>
                </c:pt>
                <c:pt idx="28780" formatCode="General">
                  <c:v>57.56</c:v>
                </c:pt>
                <c:pt idx="28781" formatCode="General">
                  <c:v>57.561999999999998</c:v>
                </c:pt>
                <c:pt idx="28782" formatCode="General">
                  <c:v>57.564</c:v>
                </c:pt>
                <c:pt idx="28783" formatCode="General">
                  <c:v>57.566000000000003</c:v>
                </c:pt>
                <c:pt idx="28784" formatCode="General">
                  <c:v>57.567999999999998</c:v>
                </c:pt>
                <c:pt idx="28785" formatCode="General">
                  <c:v>57.57</c:v>
                </c:pt>
                <c:pt idx="28786" formatCode="General">
                  <c:v>57.572000000000003</c:v>
                </c:pt>
                <c:pt idx="28787" formatCode="General">
                  <c:v>57.573999999999998</c:v>
                </c:pt>
                <c:pt idx="28788" formatCode="General">
                  <c:v>57.576000000000001</c:v>
                </c:pt>
                <c:pt idx="28789" formatCode="General">
                  <c:v>57.578000000000003</c:v>
                </c:pt>
                <c:pt idx="28790" formatCode="General">
                  <c:v>57.58</c:v>
                </c:pt>
                <c:pt idx="28791" formatCode="General">
                  <c:v>57.582000000000001</c:v>
                </c:pt>
                <c:pt idx="28792" formatCode="General">
                  <c:v>57.584000000000003</c:v>
                </c:pt>
                <c:pt idx="28793" formatCode="General">
                  <c:v>57.585999999999999</c:v>
                </c:pt>
                <c:pt idx="28794" formatCode="General">
                  <c:v>57.588000000000001</c:v>
                </c:pt>
                <c:pt idx="28795" formatCode="General">
                  <c:v>57.59</c:v>
                </c:pt>
                <c:pt idx="28796" formatCode="General">
                  <c:v>57.591999999999999</c:v>
                </c:pt>
                <c:pt idx="28797" formatCode="General">
                  <c:v>57.594000000000001</c:v>
                </c:pt>
                <c:pt idx="28798" formatCode="General">
                  <c:v>57.595999999999997</c:v>
                </c:pt>
                <c:pt idx="28799" formatCode="General">
                  <c:v>57.597999999999999</c:v>
                </c:pt>
                <c:pt idx="28800" formatCode="General">
                  <c:v>57.6</c:v>
                </c:pt>
                <c:pt idx="28801" formatCode="General">
                  <c:v>57.601999999999997</c:v>
                </c:pt>
                <c:pt idx="28802" formatCode="General">
                  <c:v>57.603999999999999</c:v>
                </c:pt>
                <c:pt idx="28803" formatCode="General">
                  <c:v>57.606000000000002</c:v>
                </c:pt>
                <c:pt idx="28804" formatCode="General">
                  <c:v>57.607999999999997</c:v>
                </c:pt>
                <c:pt idx="28805" formatCode="General">
                  <c:v>57.61</c:v>
                </c:pt>
                <c:pt idx="28806" formatCode="General">
                  <c:v>57.612000000000002</c:v>
                </c:pt>
                <c:pt idx="28807" formatCode="General">
                  <c:v>57.613999999999997</c:v>
                </c:pt>
                <c:pt idx="28808" formatCode="General">
                  <c:v>57.616</c:v>
                </c:pt>
                <c:pt idx="28809" formatCode="General">
                  <c:v>57.618000000000002</c:v>
                </c:pt>
                <c:pt idx="28810" formatCode="General">
                  <c:v>57.62</c:v>
                </c:pt>
                <c:pt idx="28811" formatCode="General">
                  <c:v>57.622</c:v>
                </c:pt>
                <c:pt idx="28812" formatCode="General">
                  <c:v>57.624000000000002</c:v>
                </c:pt>
                <c:pt idx="28813" formatCode="General">
                  <c:v>57.625999999999998</c:v>
                </c:pt>
                <c:pt idx="28814" formatCode="General">
                  <c:v>57.628</c:v>
                </c:pt>
                <c:pt idx="28815" formatCode="General">
                  <c:v>57.63</c:v>
                </c:pt>
                <c:pt idx="28816" formatCode="General">
                  <c:v>57.631999999999998</c:v>
                </c:pt>
                <c:pt idx="28817" formatCode="General">
                  <c:v>57.634</c:v>
                </c:pt>
                <c:pt idx="28818" formatCode="General">
                  <c:v>57.636000000000003</c:v>
                </c:pt>
                <c:pt idx="28819" formatCode="General">
                  <c:v>57.637999999999998</c:v>
                </c:pt>
                <c:pt idx="28820" formatCode="General">
                  <c:v>57.64</c:v>
                </c:pt>
                <c:pt idx="28821" formatCode="General">
                  <c:v>57.642000000000003</c:v>
                </c:pt>
                <c:pt idx="28822" formatCode="General">
                  <c:v>57.643999999999998</c:v>
                </c:pt>
                <c:pt idx="28823" formatCode="General">
                  <c:v>57.646000000000001</c:v>
                </c:pt>
                <c:pt idx="28824" formatCode="General">
                  <c:v>57.648000000000003</c:v>
                </c:pt>
                <c:pt idx="28825" formatCode="General">
                  <c:v>57.65</c:v>
                </c:pt>
                <c:pt idx="28826" formatCode="General">
                  <c:v>57.652000000000001</c:v>
                </c:pt>
                <c:pt idx="28827" formatCode="General">
                  <c:v>57.654000000000003</c:v>
                </c:pt>
                <c:pt idx="28828" formatCode="General">
                  <c:v>57.655999999999999</c:v>
                </c:pt>
                <c:pt idx="28829" formatCode="General">
                  <c:v>57.658000000000001</c:v>
                </c:pt>
                <c:pt idx="28830" formatCode="General">
                  <c:v>57.66</c:v>
                </c:pt>
                <c:pt idx="28831" formatCode="General">
                  <c:v>57.661999999999999</c:v>
                </c:pt>
                <c:pt idx="28832" formatCode="General">
                  <c:v>57.664000000000001</c:v>
                </c:pt>
                <c:pt idx="28833" formatCode="General">
                  <c:v>57.665999999999997</c:v>
                </c:pt>
                <c:pt idx="28834" formatCode="General">
                  <c:v>57.667999999999999</c:v>
                </c:pt>
                <c:pt idx="28835" formatCode="General">
                  <c:v>57.67</c:v>
                </c:pt>
                <c:pt idx="28836" formatCode="General">
                  <c:v>57.671999999999997</c:v>
                </c:pt>
                <c:pt idx="28837" formatCode="General">
                  <c:v>57.673999999999999</c:v>
                </c:pt>
                <c:pt idx="28838" formatCode="General">
                  <c:v>57.676000000000002</c:v>
                </c:pt>
                <c:pt idx="28839" formatCode="General">
                  <c:v>57.677999999999997</c:v>
                </c:pt>
                <c:pt idx="28840" formatCode="General">
                  <c:v>57.68</c:v>
                </c:pt>
                <c:pt idx="28841" formatCode="General">
                  <c:v>57.682000000000002</c:v>
                </c:pt>
                <c:pt idx="28842" formatCode="General">
                  <c:v>57.683999999999997</c:v>
                </c:pt>
                <c:pt idx="28843" formatCode="General">
                  <c:v>57.686</c:v>
                </c:pt>
                <c:pt idx="28844" formatCode="General">
                  <c:v>57.688000000000002</c:v>
                </c:pt>
                <c:pt idx="28845" formatCode="General">
                  <c:v>57.69</c:v>
                </c:pt>
                <c:pt idx="28846" formatCode="General">
                  <c:v>57.692</c:v>
                </c:pt>
                <c:pt idx="28847" formatCode="General">
                  <c:v>57.694000000000003</c:v>
                </c:pt>
                <c:pt idx="28848" formatCode="General">
                  <c:v>57.695999999999998</c:v>
                </c:pt>
                <c:pt idx="28849" formatCode="General">
                  <c:v>57.698</c:v>
                </c:pt>
                <c:pt idx="28850" formatCode="General">
                  <c:v>57.7</c:v>
                </c:pt>
                <c:pt idx="28851" formatCode="General">
                  <c:v>57.701999999999998</c:v>
                </c:pt>
                <c:pt idx="28852" formatCode="General">
                  <c:v>57.704000000000001</c:v>
                </c:pt>
                <c:pt idx="28853" formatCode="General">
                  <c:v>57.706000000000003</c:v>
                </c:pt>
                <c:pt idx="28854" formatCode="General">
                  <c:v>57.707999999999998</c:v>
                </c:pt>
                <c:pt idx="28855" formatCode="General">
                  <c:v>57.71</c:v>
                </c:pt>
                <c:pt idx="28856" formatCode="General">
                  <c:v>57.712000000000003</c:v>
                </c:pt>
                <c:pt idx="28857" formatCode="General">
                  <c:v>57.713999999999999</c:v>
                </c:pt>
                <c:pt idx="28858" formatCode="General">
                  <c:v>57.716000000000001</c:v>
                </c:pt>
                <c:pt idx="28859" formatCode="General">
                  <c:v>57.718000000000004</c:v>
                </c:pt>
                <c:pt idx="28860" formatCode="General">
                  <c:v>57.72</c:v>
                </c:pt>
                <c:pt idx="28861" formatCode="General">
                  <c:v>57.722000000000001</c:v>
                </c:pt>
                <c:pt idx="28862" formatCode="General">
                  <c:v>57.723999999999997</c:v>
                </c:pt>
                <c:pt idx="28863" formatCode="General">
                  <c:v>57.725999999999999</c:v>
                </c:pt>
                <c:pt idx="28864" formatCode="General">
                  <c:v>57.728000000000002</c:v>
                </c:pt>
                <c:pt idx="28865" formatCode="General">
                  <c:v>57.73</c:v>
                </c:pt>
                <c:pt idx="28866" formatCode="General">
                  <c:v>57.731999999999999</c:v>
                </c:pt>
                <c:pt idx="28867" formatCode="General">
                  <c:v>57.734000000000002</c:v>
                </c:pt>
                <c:pt idx="28868" formatCode="General">
                  <c:v>57.735999999999997</c:v>
                </c:pt>
                <c:pt idx="28869" formatCode="General">
                  <c:v>57.738</c:v>
                </c:pt>
                <c:pt idx="28870" formatCode="General">
                  <c:v>57.74</c:v>
                </c:pt>
                <c:pt idx="28871" formatCode="General">
                  <c:v>57.741999999999997</c:v>
                </c:pt>
                <c:pt idx="28872" formatCode="General">
                  <c:v>57.744</c:v>
                </c:pt>
                <c:pt idx="28873" formatCode="General">
                  <c:v>57.746000000000002</c:v>
                </c:pt>
                <c:pt idx="28874" formatCode="General">
                  <c:v>57.747999999999998</c:v>
                </c:pt>
                <c:pt idx="28875" formatCode="General">
                  <c:v>57.75</c:v>
                </c:pt>
                <c:pt idx="28876" formatCode="General">
                  <c:v>57.752000000000002</c:v>
                </c:pt>
                <c:pt idx="28877" formatCode="General">
                  <c:v>57.753999999999998</c:v>
                </c:pt>
                <c:pt idx="28878" formatCode="General">
                  <c:v>57.756</c:v>
                </c:pt>
                <c:pt idx="28879" formatCode="General">
                  <c:v>57.758000000000003</c:v>
                </c:pt>
                <c:pt idx="28880" formatCode="General">
                  <c:v>57.76</c:v>
                </c:pt>
                <c:pt idx="28881" formatCode="General">
                  <c:v>57.762</c:v>
                </c:pt>
                <c:pt idx="28882" formatCode="General">
                  <c:v>57.764000000000003</c:v>
                </c:pt>
                <c:pt idx="28883" formatCode="General">
                  <c:v>57.765999999999998</c:v>
                </c:pt>
                <c:pt idx="28884" formatCode="General">
                  <c:v>57.768000000000001</c:v>
                </c:pt>
                <c:pt idx="28885" formatCode="General">
                  <c:v>57.77</c:v>
                </c:pt>
                <c:pt idx="28886" formatCode="General">
                  <c:v>57.771999999999998</c:v>
                </c:pt>
                <c:pt idx="28887" formatCode="General">
                  <c:v>57.774000000000001</c:v>
                </c:pt>
                <c:pt idx="28888" formatCode="General">
                  <c:v>57.776000000000003</c:v>
                </c:pt>
                <c:pt idx="28889" formatCode="General">
                  <c:v>57.777999999999999</c:v>
                </c:pt>
                <c:pt idx="28890" formatCode="General">
                  <c:v>57.78</c:v>
                </c:pt>
                <c:pt idx="28891" formatCode="General">
                  <c:v>57.781999999999996</c:v>
                </c:pt>
                <c:pt idx="28892" formatCode="General">
                  <c:v>57.783999999999999</c:v>
                </c:pt>
                <c:pt idx="28893" formatCode="General">
                  <c:v>57.786000000000001</c:v>
                </c:pt>
                <c:pt idx="28894" formatCode="General">
                  <c:v>57.787999999999997</c:v>
                </c:pt>
                <c:pt idx="28895" formatCode="General">
                  <c:v>57.79</c:v>
                </c:pt>
                <c:pt idx="28896" formatCode="General">
                  <c:v>57.792000000000002</c:v>
                </c:pt>
                <c:pt idx="28897" formatCode="General">
                  <c:v>57.793999999999997</c:v>
                </c:pt>
                <c:pt idx="28898" formatCode="General">
                  <c:v>57.795999999999999</c:v>
                </c:pt>
                <c:pt idx="28899" formatCode="General">
                  <c:v>57.798000000000002</c:v>
                </c:pt>
                <c:pt idx="28900" formatCode="General">
                  <c:v>57.8</c:v>
                </c:pt>
                <c:pt idx="28901" formatCode="General">
                  <c:v>57.802</c:v>
                </c:pt>
                <c:pt idx="28902" formatCode="General">
                  <c:v>57.804000000000002</c:v>
                </c:pt>
                <c:pt idx="28903" formatCode="General">
                  <c:v>57.805999999999997</c:v>
                </c:pt>
                <c:pt idx="28904" formatCode="General">
                  <c:v>57.808</c:v>
                </c:pt>
                <c:pt idx="28905" formatCode="General">
                  <c:v>57.81</c:v>
                </c:pt>
                <c:pt idx="28906" formatCode="General">
                  <c:v>57.811999999999998</c:v>
                </c:pt>
                <c:pt idx="28907" formatCode="General">
                  <c:v>57.814</c:v>
                </c:pt>
                <c:pt idx="28908" formatCode="General">
                  <c:v>57.816000000000003</c:v>
                </c:pt>
                <c:pt idx="28909" formatCode="General">
                  <c:v>57.817999999999998</c:v>
                </c:pt>
                <c:pt idx="28910" formatCode="General">
                  <c:v>57.82</c:v>
                </c:pt>
                <c:pt idx="28911" formatCode="General">
                  <c:v>57.822000000000003</c:v>
                </c:pt>
                <c:pt idx="28912" formatCode="General">
                  <c:v>57.823999999999998</c:v>
                </c:pt>
                <c:pt idx="28913" formatCode="General">
                  <c:v>57.826000000000001</c:v>
                </c:pt>
                <c:pt idx="28914" formatCode="General">
                  <c:v>57.828000000000003</c:v>
                </c:pt>
                <c:pt idx="28915" formatCode="General">
                  <c:v>57.83</c:v>
                </c:pt>
                <c:pt idx="28916" formatCode="General">
                  <c:v>57.832000000000001</c:v>
                </c:pt>
                <c:pt idx="28917" formatCode="General">
                  <c:v>57.834000000000003</c:v>
                </c:pt>
                <c:pt idx="28918" formatCode="General">
                  <c:v>57.835999999999999</c:v>
                </c:pt>
                <c:pt idx="28919" formatCode="General">
                  <c:v>57.838000000000001</c:v>
                </c:pt>
                <c:pt idx="28920" formatCode="General">
                  <c:v>57.84</c:v>
                </c:pt>
                <c:pt idx="28921" formatCode="General">
                  <c:v>57.841999999999999</c:v>
                </c:pt>
                <c:pt idx="28922" formatCode="General">
                  <c:v>57.844000000000001</c:v>
                </c:pt>
                <c:pt idx="28923" formatCode="General">
                  <c:v>57.845999999999997</c:v>
                </c:pt>
                <c:pt idx="28924" formatCode="General">
                  <c:v>57.847999999999999</c:v>
                </c:pt>
                <c:pt idx="28925" formatCode="General">
                  <c:v>57.85</c:v>
                </c:pt>
                <c:pt idx="28926" formatCode="General">
                  <c:v>57.851999999999997</c:v>
                </c:pt>
                <c:pt idx="28927" formatCode="General">
                  <c:v>57.853999999999999</c:v>
                </c:pt>
                <c:pt idx="28928" formatCode="General">
                  <c:v>57.856000000000002</c:v>
                </c:pt>
                <c:pt idx="28929" formatCode="General">
                  <c:v>57.857999999999997</c:v>
                </c:pt>
                <c:pt idx="28930" formatCode="General">
                  <c:v>57.86</c:v>
                </c:pt>
                <c:pt idx="28931" formatCode="General">
                  <c:v>57.862000000000002</c:v>
                </c:pt>
                <c:pt idx="28932" formatCode="General">
                  <c:v>57.863999999999997</c:v>
                </c:pt>
                <c:pt idx="28933" formatCode="General">
                  <c:v>57.866</c:v>
                </c:pt>
                <c:pt idx="28934" formatCode="General">
                  <c:v>57.868000000000002</c:v>
                </c:pt>
                <c:pt idx="28935" formatCode="General">
                  <c:v>57.87</c:v>
                </c:pt>
                <c:pt idx="28936" formatCode="General">
                  <c:v>57.872</c:v>
                </c:pt>
                <c:pt idx="28937" formatCode="General">
                  <c:v>57.874000000000002</c:v>
                </c:pt>
                <c:pt idx="28938" formatCode="General">
                  <c:v>57.875999999999998</c:v>
                </c:pt>
                <c:pt idx="28939" formatCode="General">
                  <c:v>57.878</c:v>
                </c:pt>
                <c:pt idx="28940" formatCode="General">
                  <c:v>57.88</c:v>
                </c:pt>
                <c:pt idx="28941" formatCode="General">
                  <c:v>57.881999999999998</c:v>
                </c:pt>
                <c:pt idx="28942" formatCode="General">
                  <c:v>57.884</c:v>
                </c:pt>
                <c:pt idx="28943" formatCode="General">
                  <c:v>57.886000000000003</c:v>
                </c:pt>
                <c:pt idx="28944" formatCode="General">
                  <c:v>57.887999999999998</c:v>
                </c:pt>
                <c:pt idx="28945" formatCode="General">
                  <c:v>57.89</c:v>
                </c:pt>
                <c:pt idx="28946" formatCode="General">
                  <c:v>57.892000000000003</c:v>
                </c:pt>
                <c:pt idx="28947" formatCode="General">
                  <c:v>57.893999999999998</c:v>
                </c:pt>
                <c:pt idx="28948" formatCode="General">
                  <c:v>57.896000000000001</c:v>
                </c:pt>
                <c:pt idx="28949" formatCode="General">
                  <c:v>57.898000000000003</c:v>
                </c:pt>
                <c:pt idx="28950" formatCode="General">
                  <c:v>57.9</c:v>
                </c:pt>
                <c:pt idx="28951" formatCode="General">
                  <c:v>57.902000000000001</c:v>
                </c:pt>
                <c:pt idx="28952" formatCode="General">
                  <c:v>57.904000000000003</c:v>
                </c:pt>
                <c:pt idx="28953" formatCode="General">
                  <c:v>57.905999999999999</c:v>
                </c:pt>
                <c:pt idx="28954" formatCode="General">
                  <c:v>57.908000000000001</c:v>
                </c:pt>
                <c:pt idx="28955" formatCode="General">
                  <c:v>57.91</c:v>
                </c:pt>
                <c:pt idx="28956" formatCode="General">
                  <c:v>57.911999999999999</c:v>
                </c:pt>
                <c:pt idx="28957" formatCode="General">
                  <c:v>57.914000000000001</c:v>
                </c:pt>
                <c:pt idx="28958" formatCode="General">
                  <c:v>57.915999999999997</c:v>
                </c:pt>
                <c:pt idx="28959" formatCode="General">
                  <c:v>57.917999999999999</c:v>
                </c:pt>
                <c:pt idx="28960" formatCode="General">
                  <c:v>57.92</c:v>
                </c:pt>
                <c:pt idx="28961" formatCode="General">
                  <c:v>57.921999999999997</c:v>
                </c:pt>
                <c:pt idx="28962" formatCode="General">
                  <c:v>57.923999999999999</c:v>
                </c:pt>
                <c:pt idx="28963" formatCode="General">
                  <c:v>57.926000000000002</c:v>
                </c:pt>
                <c:pt idx="28964" formatCode="General">
                  <c:v>57.927999999999997</c:v>
                </c:pt>
                <c:pt idx="28965" formatCode="General">
                  <c:v>57.93</c:v>
                </c:pt>
                <c:pt idx="28966" formatCode="General">
                  <c:v>57.932000000000002</c:v>
                </c:pt>
                <c:pt idx="28967" formatCode="General">
                  <c:v>57.933999999999997</c:v>
                </c:pt>
                <c:pt idx="28968" formatCode="General">
                  <c:v>57.936</c:v>
                </c:pt>
                <c:pt idx="28969" formatCode="General">
                  <c:v>57.938000000000002</c:v>
                </c:pt>
                <c:pt idx="28970" formatCode="General">
                  <c:v>57.94</c:v>
                </c:pt>
                <c:pt idx="28971" formatCode="General">
                  <c:v>57.942</c:v>
                </c:pt>
                <c:pt idx="28972" formatCode="General">
                  <c:v>57.944000000000003</c:v>
                </c:pt>
                <c:pt idx="28973" formatCode="General">
                  <c:v>57.945999999999998</c:v>
                </c:pt>
                <c:pt idx="28974" formatCode="General">
                  <c:v>57.948</c:v>
                </c:pt>
                <c:pt idx="28975" formatCode="General">
                  <c:v>57.95</c:v>
                </c:pt>
                <c:pt idx="28976" formatCode="General">
                  <c:v>57.951999999999998</c:v>
                </c:pt>
                <c:pt idx="28977" formatCode="General">
                  <c:v>57.954000000000001</c:v>
                </c:pt>
                <c:pt idx="28978" formatCode="General">
                  <c:v>57.956000000000003</c:v>
                </c:pt>
                <c:pt idx="28979" formatCode="General">
                  <c:v>57.957999999999998</c:v>
                </c:pt>
                <c:pt idx="28980" formatCode="General">
                  <c:v>57.96</c:v>
                </c:pt>
                <c:pt idx="28981" formatCode="General">
                  <c:v>57.962000000000003</c:v>
                </c:pt>
                <c:pt idx="28982" formatCode="General">
                  <c:v>57.963999999999999</c:v>
                </c:pt>
                <c:pt idx="28983" formatCode="General">
                  <c:v>57.966000000000001</c:v>
                </c:pt>
                <c:pt idx="28984" formatCode="General">
                  <c:v>57.968000000000004</c:v>
                </c:pt>
                <c:pt idx="28985" formatCode="General">
                  <c:v>57.97</c:v>
                </c:pt>
                <c:pt idx="28986" formatCode="General">
                  <c:v>57.972000000000001</c:v>
                </c:pt>
                <c:pt idx="28987" formatCode="General">
                  <c:v>57.973999999999997</c:v>
                </c:pt>
                <c:pt idx="28988" formatCode="General">
                  <c:v>57.975999999999999</c:v>
                </c:pt>
                <c:pt idx="28989" formatCode="General">
                  <c:v>57.978000000000002</c:v>
                </c:pt>
                <c:pt idx="28990" formatCode="General">
                  <c:v>57.98</c:v>
                </c:pt>
                <c:pt idx="28991" formatCode="General">
                  <c:v>57.981999999999999</c:v>
                </c:pt>
                <c:pt idx="28992" formatCode="General">
                  <c:v>57.984000000000002</c:v>
                </c:pt>
                <c:pt idx="28993" formatCode="General">
                  <c:v>57.985999999999997</c:v>
                </c:pt>
                <c:pt idx="28994" formatCode="General">
                  <c:v>57.988</c:v>
                </c:pt>
                <c:pt idx="28995" formatCode="General">
                  <c:v>57.99</c:v>
                </c:pt>
                <c:pt idx="28996" formatCode="General">
                  <c:v>57.991999999999997</c:v>
                </c:pt>
                <c:pt idx="28997" formatCode="General">
                  <c:v>57.994</c:v>
                </c:pt>
                <c:pt idx="28998" formatCode="General">
                  <c:v>57.996000000000002</c:v>
                </c:pt>
                <c:pt idx="28999" formatCode="General">
                  <c:v>57.997999999999998</c:v>
                </c:pt>
                <c:pt idx="29000" formatCode="General">
                  <c:v>58</c:v>
                </c:pt>
                <c:pt idx="29001" formatCode="General">
                  <c:v>58.002000000000002</c:v>
                </c:pt>
                <c:pt idx="29002" formatCode="General">
                  <c:v>58.003999999999998</c:v>
                </c:pt>
                <c:pt idx="29003" formatCode="General">
                  <c:v>58.006</c:v>
                </c:pt>
                <c:pt idx="29004" formatCode="General">
                  <c:v>58.008000000000003</c:v>
                </c:pt>
                <c:pt idx="29005" formatCode="General">
                  <c:v>58.01</c:v>
                </c:pt>
                <c:pt idx="29006" formatCode="General">
                  <c:v>58.012</c:v>
                </c:pt>
                <c:pt idx="29007" formatCode="General">
                  <c:v>58.014000000000003</c:v>
                </c:pt>
                <c:pt idx="29008" formatCode="General">
                  <c:v>58.015999999999998</c:v>
                </c:pt>
                <c:pt idx="29009" formatCode="General">
                  <c:v>58.018000000000001</c:v>
                </c:pt>
                <c:pt idx="29010" formatCode="General">
                  <c:v>58.02</c:v>
                </c:pt>
                <c:pt idx="29011" formatCode="General">
                  <c:v>58.021999999999998</c:v>
                </c:pt>
                <c:pt idx="29012" formatCode="General">
                  <c:v>58.024000000000001</c:v>
                </c:pt>
                <c:pt idx="29013" formatCode="General">
                  <c:v>58.026000000000003</c:v>
                </c:pt>
                <c:pt idx="29014" formatCode="General">
                  <c:v>58.027999999999999</c:v>
                </c:pt>
                <c:pt idx="29015" formatCode="General">
                  <c:v>58.03</c:v>
                </c:pt>
                <c:pt idx="29016" formatCode="General">
                  <c:v>58.031999999999996</c:v>
                </c:pt>
                <c:pt idx="29017" formatCode="General">
                  <c:v>58.033999999999999</c:v>
                </c:pt>
                <c:pt idx="29018" formatCode="General">
                  <c:v>58.036000000000001</c:v>
                </c:pt>
                <c:pt idx="29019" formatCode="General">
                  <c:v>58.037999999999997</c:v>
                </c:pt>
                <c:pt idx="29020" formatCode="General">
                  <c:v>58.04</c:v>
                </c:pt>
                <c:pt idx="29021" formatCode="General">
                  <c:v>58.042000000000002</c:v>
                </c:pt>
                <c:pt idx="29022" formatCode="General">
                  <c:v>58.043999999999997</c:v>
                </c:pt>
                <c:pt idx="29023" formatCode="General">
                  <c:v>58.045999999999999</c:v>
                </c:pt>
                <c:pt idx="29024" formatCode="General">
                  <c:v>58.048000000000002</c:v>
                </c:pt>
                <c:pt idx="29025" formatCode="General">
                  <c:v>58.05</c:v>
                </c:pt>
                <c:pt idx="29026" formatCode="General">
                  <c:v>58.052</c:v>
                </c:pt>
                <c:pt idx="29027" formatCode="General">
                  <c:v>58.054000000000002</c:v>
                </c:pt>
                <c:pt idx="29028" formatCode="General">
                  <c:v>58.055999999999997</c:v>
                </c:pt>
                <c:pt idx="29029" formatCode="General">
                  <c:v>58.058</c:v>
                </c:pt>
                <c:pt idx="29030" formatCode="General">
                  <c:v>58.06</c:v>
                </c:pt>
                <c:pt idx="29031" formatCode="General">
                  <c:v>58.061999999999998</c:v>
                </c:pt>
                <c:pt idx="29032" formatCode="General">
                  <c:v>58.064</c:v>
                </c:pt>
                <c:pt idx="29033" formatCode="General">
                  <c:v>58.066000000000003</c:v>
                </c:pt>
                <c:pt idx="29034" formatCode="General">
                  <c:v>58.067999999999998</c:v>
                </c:pt>
                <c:pt idx="29035" formatCode="General">
                  <c:v>58.07</c:v>
                </c:pt>
                <c:pt idx="29036" formatCode="General">
                  <c:v>58.072000000000003</c:v>
                </c:pt>
                <c:pt idx="29037" formatCode="General">
                  <c:v>58.073999999999998</c:v>
                </c:pt>
                <c:pt idx="29038" formatCode="General">
                  <c:v>58.076000000000001</c:v>
                </c:pt>
                <c:pt idx="29039" formatCode="General">
                  <c:v>58.078000000000003</c:v>
                </c:pt>
                <c:pt idx="29040" formatCode="General">
                  <c:v>58.08</c:v>
                </c:pt>
                <c:pt idx="29041" formatCode="General">
                  <c:v>58.082000000000001</c:v>
                </c:pt>
                <c:pt idx="29042" formatCode="General">
                  <c:v>58.084000000000003</c:v>
                </c:pt>
                <c:pt idx="29043" formatCode="General">
                  <c:v>58.085999999999999</c:v>
                </c:pt>
                <c:pt idx="29044" formatCode="General">
                  <c:v>58.088000000000001</c:v>
                </c:pt>
                <c:pt idx="29045" formatCode="General">
                  <c:v>58.09</c:v>
                </c:pt>
                <c:pt idx="29046" formatCode="General">
                  <c:v>58.091999999999999</c:v>
                </c:pt>
                <c:pt idx="29047" formatCode="General">
                  <c:v>58.094000000000001</c:v>
                </c:pt>
                <c:pt idx="29048" formatCode="General">
                  <c:v>58.095999999999997</c:v>
                </c:pt>
                <c:pt idx="29049" formatCode="General">
                  <c:v>58.097999999999999</c:v>
                </c:pt>
                <c:pt idx="29050" formatCode="General">
                  <c:v>58.1</c:v>
                </c:pt>
                <c:pt idx="29051" formatCode="General">
                  <c:v>58.101999999999997</c:v>
                </c:pt>
                <c:pt idx="29052" formatCode="General">
                  <c:v>58.103999999999999</c:v>
                </c:pt>
                <c:pt idx="29053" formatCode="General">
                  <c:v>58.106000000000002</c:v>
                </c:pt>
                <c:pt idx="29054" formatCode="General">
                  <c:v>58.107999999999997</c:v>
                </c:pt>
                <c:pt idx="29055" formatCode="General">
                  <c:v>58.11</c:v>
                </c:pt>
                <c:pt idx="29056" formatCode="General">
                  <c:v>58.112000000000002</c:v>
                </c:pt>
                <c:pt idx="29057" formatCode="General">
                  <c:v>58.113999999999997</c:v>
                </c:pt>
                <c:pt idx="29058" formatCode="General">
                  <c:v>58.116</c:v>
                </c:pt>
                <c:pt idx="29059" formatCode="General">
                  <c:v>58.118000000000002</c:v>
                </c:pt>
                <c:pt idx="29060" formatCode="General">
                  <c:v>58.12</c:v>
                </c:pt>
                <c:pt idx="29061" formatCode="General">
                  <c:v>58.122</c:v>
                </c:pt>
                <c:pt idx="29062" formatCode="General">
                  <c:v>58.124000000000002</c:v>
                </c:pt>
                <c:pt idx="29063" formatCode="General">
                  <c:v>58.125999999999998</c:v>
                </c:pt>
                <c:pt idx="29064" formatCode="General">
                  <c:v>58.128</c:v>
                </c:pt>
                <c:pt idx="29065" formatCode="General">
                  <c:v>58.13</c:v>
                </c:pt>
                <c:pt idx="29066" formatCode="General">
                  <c:v>58.131999999999998</c:v>
                </c:pt>
                <c:pt idx="29067" formatCode="General">
                  <c:v>58.134</c:v>
                </c:pt>
                <c:pt idx="29068" formatCode="General">
                  <c:v>58.136000000000003</c:v>
                </c:pt>
                <c:pt idx="29069" formatCode="General">
                  <c:v>58.137999999999998</c:v>
                </c:pt>
                <c:pt idx="29070" formatCode="General">
                  <c:v>58.14</c:v>
                </c:pt>
                <c:pt idx="29071" formatCode="General">
                  <c:v>58.142000000000003</c:v>
                </c:pt>
                <c:pt idx="29072" formatCode="General">
                  <c:v>58.143999999999998</c:v>
                </c:pt>
                <c:pt idx="29073" formatCode="General">
                  <c:v>58.146000000000001</c:v>
                </c:pt>
                <c:pt idx="29074" formatCode="General">
                  <c:v>58.148000000000003</c:v>
                </c:pt>
                <c:pt idx="29075" formatCode="General">
                  <c:v>58.15</c:v>
                </c:pt>
                <c:pt idx="29076" formatCode="General">
                  <c:v>58.152000000000001</c:v>
                </c:pt>
                <c:pt idx="29077" formatCode="General">
                  <c:v>58.154000000000003</c:v>
                </c:pt>
                <c:pt idx="29078" formatCode="General">
                  <c:v>58.155999999999999</c:v>
                </c:pt>
                <c:pt idx="29079" formatCode="General">
                  <c:v>58.158000000000001</c:v>
                </c:pt>
                <c:pt idx="29080" formatCode="General">
                  <c:v>58.16</c:v>
                </c:pt>
                <c:pt idx="29081" formatCode="General">
                  <c:v>58.161999999999999</c:v>
                </c:pt>
                <c:pt idx="29082" formatCode="General">
                  <c:v>58.164000000000001</c:v>
                </c:pt>
                <c:pt idx="29083" formatCode="General">
                  <c:v>58.165999999999997</c:v>
                </c:pt>
                <c:pt idx="29084" formatCode="General">
                  <c:v>58.167999999999999</c:v>
                </c:pt>
                <c:pt idx="29085" formatCode="General">
                  <c:v>58.17</c:v>
                </c:pt>
                <c:pt idx="29086" formatCode="General">
                  <c:v>58.171999999999997</c:v>
                </c:pt>
                <c:pt idx="29087" formatCode="General">
                  <c:v>58.173999999999999</c:v>
                </c:pt>
                <c:pt idx="29088" formatCode="General">
                  <c:v>58.176000000000002</c:v>
                </c:pt>
                <c:pt idx="29089" formatCode="General">
                  <c:v>58.177999999999997</c:v>
                </c:pt>
                <c:pt idx="29090" formatCode="General">
                  <c:v>58.18</c:v>
                </c:pt>
                <c:pt idx="29091" formatCode="General">
                  <c:v>58.182000000000002</c:v>
                </c:pt>
                <c:pt idx="29092" formatCode="General">
                  <c:v>58.183999999999997</c:v>
                </c:pt>
                <c:pt idx="29093" formatCode="General">
                  <c:v>58.186</c:v>
                </c:pt>
                <c:pt idx="29094" formatCode="General">
                  <c:v>58.188000000000002</c:v>
                </c:pt>
                <c:pt idx="29095" formatCode="General">
                  <c:v>58.19</c:v>
                </c:pt>
                <c:pt idx="29096" formatCode="General">
                  <c:v>58.192</c:v>
                </c:pt>
                <c:pt idx="29097" formatCode="General">
                  <c:v>58.194000000000003</c:v>
                </c:pt>
                <c:pt idx="29098" formatCode="General">
                  <c:v>58.195999999999998</c:v>
                </c:pt>
                <c:pt idx="29099" formatCode="General">
                  <c:v>58.198</c:v>
                </c:pt>
                <c:pt idx="29100" formatCode="General">
                  <c:v>58.2</c:v>
                </c:pt>
                <c:pt idx="29101" formatCode="General">
                  <c:v>58.201999999999998</c:v>
                </c:pt>
                <c:pt idx="29102" formatCode="General">
                  <c:v>58.204000000000001</c:v>
                </c:pt>
                <c:pt idx="29103" formatCode="General">
                  <c:v>58.206000000000003</c:v>
                </c:pt>
                <c:pt idx="29104" formatCode="General">
                  <c:v>58.207999999999998</c:v>
                </c:pt>
                <c:pt idx="29105" formatCode="General">
                  <c:v>58.21</c:v>
                </c:pt>
                <c:pt idx="29106" formatCode="General">
                  <c:v>58.212000000000003</c:v>
                </c:pt>
                <c:pt idx="29107" formatCode="General">
                  <c:v>58.213999999999999</c:v>
                </c:pt>
                <c:pt idx="29108" formatCode="General">
                  <c:v>58.216000000000001</c:v>
                </c:pt>
                <c:pt idx="29109" formatCode="General">
                  <c:v>58.218000000000004</c:v>
                </c:pt>
                <c:pt idx="29110" formatCode="General">
                  <c:v>58.22</c:v>
                </c:pt>
                <c:pt idx="29111" formatCode="General">
                  <c:v>58.222000000000001</c:v>
                </c:pt>
                <c:pt idx="29112" formatCode="General">
                  <c:v>58.223999999999997</c:v>
                </c:pt>
                <c:pt idx="29113" formatCode="General">
                  <c:v>58.225999999999999</c:v>
                </c:pt>
                <c:pt idx="29114" formatCode="General">
                  <c:v>58.228000000000002</c:v>
                </c:pt>
                <c:pt idx="29115" formatCode="General">
                  <c:v>58.23</c:v>
                </c:pt>
                <c:pt idx="29116" formatCode="General">
                  <c:v>58.231999999999999</c:v>
                </c:pt>
                <c:pt idx="29117" formatCode="General">
                  <c:v>58.234000000000002</c:v>
                </c:pt>
                <c:pt idx="29118" formatCode="General">
                  <c:v>58.235999999999997</c:v>
                </c:pt>
                <c:pt idx="29119" formatCode="General">
                  <c:v>58.238</c:v>
                </c:pt>
                <c:pt idx="29120" formatCode="General">
                  <c:v>58.24</c:v>
                </c:pt>
                <c:pt idx="29121" formatCode="General">
                  <c:v>58.241999999999997</c:v>
                </c:pt>
                <c:pt idx="29122" formatCode="General">
                  <c:v>58.244</c:v>
                </c:pt>
                <c:pt idx="29123" formatCode="General">
                  <c:v>58.246000000000002</c:v>
                </c:pt>
                <c:pt idx="29124" formatCode="General">
                  <c:v>58.247999999999998</c:v>
                </c:pt>
                <c:pt idx="29125" formatCode="General">
                  <c:v>58.25</c:v>
                </c:pt>
                <c:pt idx="29126" formatCode="General">
                  <c:v>58.252000000000002</c:v>
                </c:pt>
                <c:pt idx="29127" formatCode="General">
                  <c:v>58.253999999999998</c:v>
                </c:pt>
                <c:pt idx="29128" formatCode="General">
                  <c:v>58.256</c:v>
                </c:pt>
                <c:pt idx="29129" formatCode="General">
                  <c:v>58.258000000000003</c:v>
                </c:pt>
                <c:pt idx="29130" formatCode="General">
                  <c:v>58.26</c:v>
                </c:pt>
                <c:pt idx="29131" formatCode="General">
                  <c:v>58.262</c:v>
                </c:pt>
                <c:pt idx="29132" formatCode="General">
                  <c:v>58.264000000000003</c:v>
                </c:pt>
                <c:pt idx="29133" formatCode="General">
                  <c:v>58.265999999999998</c:v>
                </c:pt>
                <c:pt idx="29134" formatCode="General">
                  <c:v>58.268000000000001</c:v>
                </c:pt>
                <c:pt idx="29135" formatCode="General">
                  <c:v>58.27</c:v>
                </c:pt>
                <c:pt idx="29136" formatCode="General">
                  <c:v>58.271999999999998</c:v>
                </c:pt>
                <c:pt idx="29137" formatCode="General">
                  <c:v>58.274000000000001</c:v>
                </c:pt>
                <c:pt idx="29138" formatCode="General">
                  <c:v>58.276000000000003</c:v>
                </c:pt>
                <c:pt idx="29139" formatCode="General">
                  <c:v>58.277999999999999</c:v>
                </c:pt>
                <c:pt idx="29140" formatCode="General">
                  <c:v>58.28</c:v>
                </c:pt>
                <c:pt idx="29141" formatCode="General">
                  <c:v>58.281999999999996</c:v>
                </c:pt>
                <c:pt idx="29142" formatCode="General">
                  <c:v>58.283999999999999</c:v>
                </c:pt>
                <c:pt idx="29143" formatCode="General">
                  <c:v>58.286000000000001</c:v>
                </c:pt>
                <c:pt idx="29144" formatCode="General">
                  <c:v>58.287999999999997</c:v>
                </c:pt>
                <c:pt idx="29145" formatCode="General">
                  <c:v>58.29</c:v>
                </c:pt>
                <c:pt idx="29146" formatCode="General">
                  <c:v>58.292000000000002</c:v>
                </c:pt>
                <c:pt idx="29147" formatCode="General">
                  <c:v>58.293999999999997</c:v>
                </c:pt>
                <c:pt idx="29148" formatCode="General">
                  <c:v>58.295999999999999</c:v>
                </c:pt>
                <c:pt idx="29149" formatCode="General">
                  <c:v>58.298000000000002</c:v>
                </c:pt>
                <c:pt idx="29150" formatCode="General">
                  <c:v>58.3</c:v>
                </c:pt>
                <c:pt idx="29151" formatCode="General">
                  <c:v>58.302</c:v>
                </c:pt>
                <c:pt idx="29152" formatCode="General">
                  <c:v>58.304000000000002</c:v>
                </c:pt>
                <c:pt idx="29153" formatCode="General">
                  <c:v>58.305999999999997</c:v>
                </c:pt>
                <c:pt idx="29154" formatCode="General">
                  <c:v>58.308</c:v>
                </c:pt>
                <c:pt idx="29155" formatCode="General">
                  <c:v>58.31</c:v>
                </c:pt>
                <c:pt idx="29156" formatCode="General">
                  <c:v>58.311999999999998</c:v>
                </c:pt>
                <c:pt idx="29157" formatCode="General">
                  <c:v>58.314</c:v>
                </c:pt>
                <c:pt idx="29158" formatCode="General">
                  <c:v>58.316000000000003</c:v>
                </c:pt>
                <c:pt idx="29159" formatCode="General">
                  <c:v>58.317999999999998</c:v>
                </c:pt>
                <c:pt idx="29160" formatCode="General">
                  <c:v>58.32</c:v>
                </c:pt>
                <c:pt idx="29161" formatCode="General">
                  <c:v>58.322000000000003</c:v>
                </c:pt>
                <c:pt idx="29162" formatCode="General">
                  <c:v>58.323999999999998</c:v>
                </c:pt>
                <c:pt idx="29163" formatCode="General">
                  <c:v>58.326000000000001</c:v>
                </c:pt>
                <c:pt idx="29164" formatCode="General">
                  <c:v>58.328000000000003</c:v>
                </c:pt>
                <c:pt idx="29165" formatCode="General">
                  <c:v>58.33</c:v>
                </c:pt>
                <c:pt idx="29166" formatCode="General">
                  <c:v>58.332000000000001</c:v>
                </c:pt>
                <c:pt idx="29167" formatCode="General">
                  <c:v>58.334000000000003</c:v>
                </c:pt>
                <c:pt idx="29168" formatCode="General">
                  <c:v>58.335999999999999</c:v>
                </c:pt>
                <c:pt idx="29169" formatCode="General">
                  <c:v>58.338000000000001</c:v>
                </c:pt>
                <c:pt idx="29170" formatCode="General">
                  <c:v>58.34</c:v>
                </c:pt>
                <c:pt idx="29171" formatCode="General">
                  <c:v>58.341999999999999</c:v>
                </c:pt>
                <c:pt idx="29172" formatCode="General">
                  <c:v>58.344000000000001</c:v>
                </c:pt>
                <c:pt idx="29173" formatCode="General">
                  <c:v>58.345999999999997</c:v>
                </c:pt>
                <c:pt idx="29174" formatCode="General">
                  <c:v>58.347999999999999</c:v>
                </c:pt>
                <c:pt idx="29175" formatCode="General">
                  <c:v>58.35</c:v>
                </c:pt>
                <c:pt idx="29176" formatCode="General">
                  <c:v>58.351999999999997</c:v>
                </c:pt>
                <c:pt idx="29177" formatCode="General">
                  <c:v>58.353999999999999</c:v>
                </c:pt>
                <c:pt idx="29178" formatCode="General">
                  <c:v>58.356000000000002</c:v>
                </c:pt>
                <c:pt idx="29179" formatCode="General">
                  <c:v>58.357999999999997</c:v>
                </c:pt>
                <c:pt idx="29180" formatCode="General">
                  <c:v>58.36</c:v>
                </c:pt>
                <c:pt idx="29181" formatCode="General">
                  <c:v>58.362000000000002</c:v>
                </c:pt>
                <c:pt idx="29182" formatCode="General">
                  <c:v>58.363999999999997</c:v>
                </c:pt>
                <c:pt idx="29183" formatCode="General">
                  <c:v>58.366</c:v>
                </c:pt>
                <c:pt idx="29184" formatCode="General">
                  <c:v>58.368000000000002</c:v>
                </c:pt>
                <c:pt idx="29185" formatCode="General">
                  <c:v>58.37</c:v>
                </c:pt>
                <c:pt idx="29186" formatCode="General">
                  <c:v>58.372</c:v>
                </c:pt>
                <c:pt idx="29187" formatCode="General">
                  <c:v>58.374000000000002</c:v>
                </c:pt>
                <c:pt idx="29188" formatCode="General">
                  <c:v>58.375999999999998</c:v>
                </c:pt>
                <c:pt idx="29189" formatCode="General">
                  <c:v>58.378</c:v>
                </c:pt>
                <c:pt idx="29190" formatCode="General">
                  <c:v>58.38</c:v>
                </c:pt>
                <c:pt idx="29191" formatCode="General">
                  <c:v>58.381999999999998</c:v>
                </c:pt>
                <c:pt idx="29192" formatCode="General">
                  <c:v>58.384</c:v>
                </c:pt>
                <c:pt idx="29193" formatCode="General">
                  <c:v>58.386000000000003</c:v>
                </c:pt>
                <c:pt idx="29194" formatCode="General">
                  <c:v>58.387999999999998</c:v>
                </c:pt>
                <c:pt idx="29195" formatCode="General">
                  <c:v>58.39</c:v>
                </c:pt>
                <c:pt idx="29196" formatCode="General">
                  <c:v>58.392000000000003</c:v>
                </c:pt>
                <c:pt idx="29197" formatCode="General">
                  <c:v>58.393999999999998</c:v>
                </c:pt>
                <c:pt idx="29198" formatCode="General">
                  <c:v>58.396000000000001</c:v>
                </c:pt>
                <c:pt idx="29199" formatCode="General">
                  <c:v>58.398000000000003</c:v>
                </c:pt>
                <c:pt idx="29200" formatCode="General">
                  <c:v>58.4</c:v>
                </c:pt>
                <c:pt idx="29201" formatCode="General">
                  <c:v>58.402000000000001</c:v>
                </c:pt>
                <c:pt idx="29202" formatCode="General">
                  <c:v>58.404000000000003</c:v>
                </c:pt>
                <c:pt idx="29203" formatCode="General">
                  <c:v>58.405999999999999</c:v>
                </c:pt>
                <c:pt idx="29204" formatCode="General">
                  <c:v>58.408000000000001</c:v>
                </c:pt>
                <c:pt idx="29205" formatCode="General">
                  <c:v>58.41</c:v>
                </c:pt>
                <c:pt idx="29206" formatCode="General">
                  <c:v>58.411999999999999</c:v>
                </c:pt>
                <c:pt idx="29207" formatCode="General">
                  <c:v>58.414000000000001</c:v>
                </c:pt>
                <c:pt idx="29208" formatCode="General">
                  <c:v>58.415999999999997</c:v>
                </c:pt>
                <c:pt idx="29209" formatCode="General">
                  <c:v>58.417999999999999</c:v>
                </c:pt>
                <c:pt idx="29210" formatCode="General">
                  <c:v>58.42</c:v>
                </c:pt>
                <c:pt idx="29211" formatCode="General">
                  <c:v>58.421999999999997</c:v>
                </c:pt>
                <c:pt idx="29212" formatCode="General">
                  <c:v>58.423999999999999</c:v>
                </c:pt>
                <c:pt idx="29213" formatCode="General">
                  <c:v>58.426000000000002</c:v>
                </c:pt>
                <c:pt idx="29214" formatCode="General">
                  <c:v>58.427999999999997</c:v>
                </c:pt>
                <c:pt idx="29215" formatCode="General">
                  <c:v>58.43</c:v>
                </c:pt>
                <c:pt idx="29216" formatCode="General">
                  <c:v>58.432000000000002</c:v>
                </c:pt>
                <c:pt idx="29217" formatCode="General">
                  <c:v>58.433999999999997</c:v>
                </c:pt>
                <c:pt idx="29218" formatCode="General">
                  <c:v>58.436</c:v>
                </c:pt>
                <c:pt idx="29219" formatCode="General">
                  <c:v>58.438000000000002</c:v>
                </c:pt>
                <c:pt idx="29220" formatCode="General">
                  <c:v>58.44</c:v>
                </c:pt>
                <c:pt idx="29221" formatCode="General">
                  <c:v>58.442</c:v>
                </c:pt>
                <c:pt idx="29222" formatCode="General">
                  <c:v>58.444000000000003</c:v>
                </c:pt>
                <c:pt idx="29223" formatCode="General">
                  <c:v>58.445999999999998</c:v>
                </c:pt>
                <c:pt idx="29224" formatCode="General">
                  <c:v>58.448</c:v>
                </c:pt>
                <c:pt idx="29225" formatCode="General">
                  <c:v>58.45</c:v>
                </c:pt>
                <c:pt idx="29226" formatCode="General">
                  <c:v>58.451999999999998</c:v>
                </c:pt>
                <c:pt idx="29227" formatCode="General">
                  <c:v>58.454000000000001</c:v>
                </c:pt>
                <c:pt idx="29228" formatCode="General">
                  <c:v>58.456000000000003</c:v>
                </c:pt>
                <c:pt idx="29229" formatCode="General">
                  <c:v>58.457999999999998</c:v>
                </c:pt>
                <c:pt idx="29230" formatCode="General">
                  <c:v>58.46</c:v>
                </c:pt>
                <c:pt idx="29231" formatCode="General">
                  <c:v>58.462000000000003</c:v>
                </c:pt>
                <c:pt idx="29232" formatCode="General">
                  <c:v>58.463999999999999</c:v>
                </c:pt>
                <c:pt idx="29233" formatCode="General">
                  <c:v>58.466000000000001</c:v>
                </c:pt>
                <c:pt idx="29234" formatCode="General">
                  <c:v>58.468000000000004</c:v>
                </c:pt>
                <c:pt idx="29235" formatCode="General">
                  <c:v>58.47</c:v>
                </c:pt>
                <c:pt idx="29236" formatCode="General">
                  <c:v>58.472000000000001</c:v>
                </c:pt>
                <c:pt idx="29237" formatCode="General">
                  <c:v>58.473999999999997</c:v>
                </c:pt>
                <c:pt idx="29238" formatCode="General">
                  <c:v>58.475999999999999</c:v>
                </c:pt>
                <c:pt idx="29239" formatCode="General">
                  <c:v>58.478000000000002</c:v>
                </c:pt>
                <c:pt idx="29240" formatCode="General">
                  <c:v>58.48</c:v>
                </c:pt>
                <c:pt idx="29241" formatCode="General">
                  <c:v>58.481999999999999</c:v>
                </c:pt>
                <c:pt idx="29242" formatCode="General">
                  <c:v>58.484000000000002</c:v>
                </c:pt>
                <c:pt idx="29243" formatCode="General">
                  <c:v>58.485999999999997</c:v>
                </c:pt>
                <c:pt idx="29244" formatCode="General">
                  <c:v>58.488</c:v>
                </c:pt>
                <c:pt idx="29245" formatCode="General">
                  <c:v>58.49</c:v>
                </c:pt>
                <c:pt idx="29246" formatCode="General">
                  <c:v>58.491999999999997</c:v>
                </c:pt>
                <c:pt idx="29247" formatCode="General">
                  <c:v>58.494</c:v>
                </c:pt>
                <c:pt idx="29248" formatCode="General">
                  <c:v>58.496000000000002</c:v>
                </c:pt>
                <c:pt idx="29249" formatCode="General">
                  <c:v>58.497999999999998</c:v>
                </c:pt>
                <c:pt idx="29250" formatCode="General">
                  <c:v>58.5</c:v>
                </c:pt>
                <c:pt idx="29251" formatCode="General">
                  <c:v>58.502000000000002</c:v>
                </c:pt>
                <c:pt idx="29252" formatCode="General">
                  <c:v>58.503999999999998</c:v>
                </c:pt>
                <c:pt idx="29253" formatCode="General">
                  <c:v>58.506</c:v>
                </c:pt>
                <c:pt idx="29254" formatCode="General">
                  <c:v>58.508000000000003</c:v>
                </c:pt>
                <c:pt idx="29255" formatCode="General">
                  <c:v>58.51</c:v>
                </c:pt>
                <c:pt idx="29256" formatCode="General">
                  <c:v>58.512</c:v>
                </c:pt>
                <c:pt idx="29257" formatCode="General">
                  <c:v>58.514000000000003</c:v>
                </c:pt>
                <c:pt idx="29258" formatCode="General">
                  <c:v>58.515999999999998</c:v>
                </c:pt>
                <c:pt idx="29259" formatCode="General">
                  <c:v>58.518000000000001</c:v>
                </c:pt>
                <c:pt idx="29260" formatCode="General">
                  <c:v>58.52</c:v>
                </c:pt>
                <c:pt idx="29261" formatCode="General">
                  <c:v>58.521999999999998</c:v>
                </c:pt>
                <c:pt idx="29262" formatCode="General">
                  <c:v>58.524000000000001</c:v>
                </c:pt>
                <c:pt idx="29263" formatCode="General">
                  <c:v>58.526000000000003</c:v>
                </c:pt>
                <c:pt idx="29264" formatCode="General">
                  <c:v>58.527999999999999</c:v>
                </c:pt>
                <c:pt idx="29265" formatCode="General">
                  <c:v>58.53</c:v>
                </c:pt>
                <c:pt idx="29266" formatCode="General">
                  <c:v>58.531999999999996</c:v>
                </c:pt>
                <c:pt idx="29267" formatCode="General">
                  <c:v>58.533999999999999</c:v>
                </c:pt>
                <c:pt idx="29268" formatCode="General">
                  <c:v>58.536000000000001</c:v>
                </c:pt>
                <c:pt idx="29269" formatCode="General">
                  <c:v>58.537999999999997</c:v>
                </c:pt>
                <c:pt idx="29270" formatCode="General">
                  <c:v>58.54</c:v>
                </c:pt>
                <c:pt idx="29271" formatCode="General">
                  <c:v>58.542000000000002</c:v>
                </c:pt>
                <c:pt idx="29272" formatCode="General">
                  <c:v>58.543999999999997</c:v>
                </c:pt>
                <c:pt idx="29273" formatCode="General">
                  <c:v>58.545999999999999</c:v>
                </c:pt>
                <c:pt idx="29274" formatCode="General">
                  <c:v>58.548000000000002</c:v>
                </c:pt>
                <c:pt idx="29275" formatCode="General">
                  <c:v>58.55</c:v>
                </c:pt>
                <c:pt idx="29276" formatCode="General">
                  <c:v>58.552</c:v>
                </c:pt>
                <c:pt idx="29277" formatCode="General">
                  <c:v>58.554000000000002</c:v>
                </c:pt>
                <c:pt idx="29278" formatCode="General">
                  <c:v>58.555999999999997</c:v>
                </c:pt>
                <c:pt idx="29279" formatCode="General">
                  <c:v>58.558</c:v>
                </c:pt>
                <c:pt idx="29280" formatCode="General">
                  <c:v>58.56</c:v>
                </c:pt>
                <c:pt idx="29281" formatCode="General">
                  <c:v>58.561999999999998</c:v>
                </c:pt>
                <c:pt idx="29282" formatCode="General">
                  <c:v>58.564</c:v>
                </c:pt>
                <c:pt idx="29283" formatCode="General">
                  <c:v>58.566000000000003</c:v>
                </c:pt>
                <c:pt idx="29284" formatCode="General">
                  <c:v>58.567999999999998</c:v>
                </c:pt>
                <c:pt idx="29285" formatCode="General">
                  <c:v>58.57</c:v>
                </c:pt>
                <c:pt idx="29286" formatCode="General">
                  <c:v>58.572000000000003</c:v>
                </c:pt>
                <c:pt idx="29287" formatCode="General">
                  <c:v>58.573999999999998</c:v>
                </c:pt>
                <c:pt idx="29288" formatCode="General">
                  <c:v>58.576000000000001</c:v>
                </c:pt>
                <c:pt idx="29289" formatCode="General">
                  <c:v>58.578000000000003</c:v>
                </c:pt>
                <c:pt idx="29290" formatCode="General">
                  <c:v>58.58</c:v>
                </c:pt>
                <c:pt idx="29291" formatCode="General">
                  <c:v>58.582000000000001</c:v>
                </c:pt>
                <c:pt idx="29292" formatCode="General">
                  <c:v>58.584000000000003</c:v>
                </c:pt>
                <c:pt idx="29293" formatCode="General">
                  <c:v>58.585999999999999</c:v>
                </c:pt>
                <c:pt idx="29294" formatCode="General">
                  <c:v>58.588000000000001</c:v>
                </c:pt>
                <c:pt idx="29295" formatCode="General">
                  <c:v>58.59</c:v>
                </c:pt>
                <c:pt idx="29296" formatCode="General">
                  <c:v>58.591999999999999</c:v>
                </c:pt>
                <c:pt idx="29297" formatCode="General">
                  <c:v>58.594000000000001</c:v>
                </c:pt>
                <c:pt idx="29298" formatCode="General">
                  <c:v>58.595999999999997</c:v>
                </c:pt>
                <c:pt idx="29299" formatCode="General">
                  <c:v>58.597999999999999</c:v>
                </c:pt>
                <c:pt idx="29300" formatCode="General">
                  <c:v>58.6</c:v>
                </c:pt>
                <c:pt idx="29301" formatCode="General">
                  <c:v>58.601999999999997</c:v>
                </c:pt>
                <c:pt idx="29302" formatCode="General">
                  <c:v>58.603999999999999</c:v>
                </c:pt>
                <c:pt idx="29303" formatCode="General">
                  <c:v>58.606000000000002</c:v>
                </c:pt>
                <c:pt idx="29304" formatCode="General">
                  <c:v>58.607999999999997</c:v>
                </c:pt>
                <c:pt idx="29305" formatCode="General">
                  <c:v>58.61</c:v>
                </c:pt>
                <c:pt idx="29306" formatCode="General">
                  <c:v>58.612000000000002</c:v>
                </c:pt>
                <c:pt idx="29307" formatCode="General">
                  <c:v>58.613999999999997</c:v>
                </c:pt>
                <c:pt idx="29308" formatCode="General">
                  <c:v>58.616</c:v>
                </c:pt>
                <c:pt idx="29309" formatCode="General">
                  <c:v>58.618000000000002</c:v>
                </c:pt>
                <c:pt idx="29310" formatCode="General">
                  <c:v>58.62</c:v>
                </c:pt>
                <c:pt idx="29311" formatCode="General">
                  <c:v>58.622</c:v>
                </c:pt>
                <c:pt idx="29312" formatCode="General">
                  <c:v>58.624000000000002</c:v>
                </c:pt>
                <c:pt idx="29313" formatCode="General">
                  <c:v>58.625999999999998</c:v>
                </c:pt>
                <c:pt idx="29314" formatCode="General">
                  <c:v>58.628</c:v>
                </c:pt>
                <c:pt idx="29315" formatCode="General">
                  <c:v>58.63</c:v>
                </c:pt>
                <c:pt idx="29316" formatCode="General">
                  <c:v>58.631999999999998</c:v>
                </c:pt>
                <c:pt idx="29317" formatCode="General">
                  <c:v>58.634</c:v>
                </c:pt>
                <c:pt idx="29318" formatCode="General">
                  <c:v>58.636000000000003</c:v>
                </c:pt>
                <c:pt idx="29319" formatCode="General">
                  <c:v>58.637999999999998</c:v>
                </c:pt>
                <c:pt idx="29320" formatCode="General">
                  <c:v>58.64</c:v>
                </c:pt>
                <c:pt idx="29321" formatCode="General">
                  <c:v>58.642000000000003</c:v>
                </c:pt>
                <c:pt idx="29322" formatCode="General">
                  <c:v>58.643999999999998</c:v>
                </c:pt>
                <c:pt idx="29323" formatCode="General">
                  <c:v>58.646000000000001</c:v>
                </c:pt>
                <c:pt idx="29324" formatCode="General">
                  <c:v>58.648000000000003</c:v>
                </c:pt>
                <c:pt idx="29325" formatCode="General">
                  <c:v>58.65</c:v>
                </c:pt>
                <c:pt idx="29326" formatCode="General">
                  <c:v>58.652000000000001</c:v>
                </c:pt>
                <c:pt idx="29327" formatCode="General">
                  <c:v>58.654000000000003</c:v>
                </c:pt>
                <c:pt idx="29328" formatCode="General">
                  <c:v>58.655999999999999</c:v>
                </c:pt>
                <c:pt idx="29329" formatCode="General">
                  <c:v>58.658000000000001</c:v>
                </c:pt>
                <c:pt idx="29330" formatCode="General">
                  <c:v>58.66</c:v>
                </c:pt>
                <c:pt idx="29331" formatCode="General">
                  <c:v>58.661999999999999</c:v>
                </c:pt>
                <c:pt idx="29332" formatCode="General">
                  <c:v>58.664000000000001</c:v>
                </c:pt>
                <c:pt idx="29333" formatCode="General">
                  <c:v>58.665999999999997</c:v>
                </c:pt>
                <c:pt idx="29334" formatCode="General">
                  <c:v>58.667999999999999</c:v>
                </c:pt>
                <c:pt idx="29335" formatCode="General">
                  <c:v>58.67</c:v>
                </c:pt>
                <c:pt idx="29336" formatCode="General">
                  <c:v>58.671999999999997</c:v>
                </c:pt>
                <c:pt idx="29337" formatCode="General">
                  <c:v>58.673999999999999</c:v>
                </c:pt>
                <c:pt idx="29338" formatCode="General">
                  <c:v>58.676000000000002</c:v>
                </c:pt>
                <c:pt idx="29339" formatCode="General">
                  <c:v>58.677999999999997</c:v>
                </c:pt>
                <c:pt idx="29340" formatCode="General">
                  <c:v>58.68</c:v>
                </c:pt>
                <c:pt idx="29341" formatCode="General">
                  <c:v>58.682000000000002</c:v>
                </c:pt>
                <c:pt idx="29342" formatCode="General">
                  <c:v>58.683999999999997</c:v>
                </c:pt>
                <c:pt idx="29343" formatCode="General">
                  <c:v>58.686</c:v>
                </c:pt>
                <c:pt idx="29344" formatCode="General">
                  <c:v>58.688000000000002</c:v>
                </c:pt>
                <c:pt idx="29345" formatCode="General">
                  <c:v>58.69</c:v>
                </c:pt>
                <c:pt idx="29346" formatCode="General">
                  <c:v>58.692</c:v>
                </c:pt>
                <c:pt idx="29347" formatCode="General">
                  <c:v>58.694000000000003</c:v>
                </c:pt>
                <c:pt idx="29348" formatCode="General">
                  <c:v>58.695999999999998</c:v>
                </c:pt>
                <c:pt idx="29349" formatCode="General">
                  <c:v>58.698</c:v>
                </c:pt>
                <c:pt idx="29350" formatCode="General">
                  <c:v>58.7</c:v>
                </c:pt>
                <c:pt idx="29351" formatCode="General">
                  <c:v>58.701999999999998</c:v>
                </c:pt>
                <c:pt idx="29352" formatCode="General">
                  <c:v>58.704000000000001</c:v>
                </c:pt>
                <c:pt idx="29353" formatCode="General">
                  <c:v>58.706000000000003</c:v>
                </c:pt>
                <c:pt idx="29354" formatCode="General">
                  <c:v>58.707999999999998</c:v>
                </c:pt>
                <c:pt idx="29355" formatCode="General">
                  <c:v>58.71</c:v>
                </c:pt>
                <c:pt idx="29356" formatCode="General">
                  <c:v>58.712000000000003</c:v>
                </c:pt>
                <c:pt idx="29357" formatCode="General">
                  <c:v>58.713999999999999</c:v>
                </c:pt>
                <c:pt idx="29358" formatCode="General">
                  <c:v>58.716000000000001</c:v>
                </c:pt>
                <c:pt idx="29359" formatCode="General">
                  <c:v>58.718000000000004</c:v>
                </c:pt>
                <c:pt idx="29360" formatCode="General">
                  <c:v>58.72</c:v>
                </c:pt>
                <c:pt idx="29361" formatCode="General">
                  <c:v>58.722000000000001</c:v>
                </c:pt>
                <c:pt idx="29362" formatCode="General">
                  <c:v>58.723999999999997</c:v>
                </c:pt>
                <c:pt idx="29363" formatCode="General">
                  <c:v>58.725999999999999</c:v>
                </c:pt>
                <c:pt idx="29364" formatCode="General">
                  <c:v>58.728000000000002</c:v>
                </c:pt>
                <c:pt idx="29365" formatCode="General">
                  <c:v>58.73</c:v>
                </c:pt>
                <c:pt idx="29366" formatCode="General">
                  <c:v>58.731999999999999</c:v>
                </c:pt>
                <c:pt idx="29367" formatCode="General">
                  <c:v>58.734000000000002</c:v>
                </c:pt>
                <c:pt idx="29368" formatCode="General">
                  <c:v>58.735999999999997</c:v>
                </c:pt>
                <c:pt idx="29369" formatCode="General">
                  <c:v>58.738</c:v>
                </c:pt>
                <c:pt idx="29370" formatCode="General">
                  <c:v>58.74</c:v>
                </c:pt>
                <c:pt idx="29371" formatCode="General">
                  <c:v>58.741999999999997</c:v>
                </c:pt>
                <c:pt idx="29372" formatCode="General">
                  <c:v>58.744</c:v>
                </c:pt>
                <c:pt idx="29373" formatCode="General">
                  <c:v>58.746000000000002</c:v>
                </c:pt>
                <c:pt idx="29374" formatCode="General">
                  <c:v>58.747999999999998</c:v>
                </c:pt>
                <c:pt idx="29375" formatCode="General">
                  <c:v>58.75</c:v>
                </c:pt>
                <c:pt idx="29376" formatCode="General">
                  <c:v>58.752000000000002</c:v>
                </c:pt>
                <c:pt idx="29377" formatCode="General">
                  <c:v>58.753999999999998</c:v>
                </c:pt>
                <c:pt idx="29378" formatCode="General">
                  <c:v>58.756</c:v>
                </c:pt>
                <c:pt idx="29379" formatCode="General">
                  <c:v>58.758000000000003</c:v>
                </c:pt>
                <c:pt idx="29380" formatCode="General">
                  <c:v>58.76</c:v>
                </c:pt>
                <c:pt idx="29381" formatCode="General">
                  <c:v>58.762</c:v>
                </c:pt>
                <c:pt idx="29382" formatCode="General">
                  <c:v>58.764000000000003</c:v>
                </c:pt>
                <c:pt idx="29383" formatCode="General">
                  <c:v>58.765999999999998</c:v>
                </c:pt>
                <c:pt idx="29384" formatCode="General">
                  <c:v>58.768000000000001</c:v>
                </c:pt>
                <c:pt idx="29385" formatCode="General">
                  <c:v>58.77</c:v>
                </c:pt>
                <c:pt idx="29386" formatCode="General">
                  <c:v>58.771999999999998</c:v>
                </c:pt>
                <c:pt idx="29387" formatCode="General">
                  <c:v>58.774000000000001</c:v>
                </c:pt>
                <c:pt idx="29388" formatCode="General">
                  <c:v>58.776000000000003</c:v>
                </c:pt>
                <c:pt idx="29389" formatCode="General">
                  <c:v>58.777999999999999</c:v>
                </c:pt>
                <c:pt idx="29390" formatCode="General">
                  <c:v>58.78</c:v>
                </c:pt>
                <c:pt idx="29391" formatCode="General">
                  <c:v>58.781999999999996</c:v>
                </c:pt>
                <c:pt idx="29392" formatCode="General">
                  <c:v>58.783999999999999</c:v>
                </c:pt>
                <c:pt idx="29393" formatCode="General">
                  <c:v>58.786000000000001</c:v>
                </c:pt>
                <c:pt idx="29394" formatCode="General">
                  <c:v>58.787999999999997</c:v>
                </c:pt>
                <c:pt idx="29395" formatCode="General">
                  <c:v>58.79</c:v>
                </c:pt>
                <c:pt idx="29396" formatCode="General">
                  <c:v>58.792000000000002</c:v>
                </c:pt>
                <c:pt idx="29397" formatCode="General">
                  <c:v>58.793999999999997</c:v>
                </c:pt>
                <c:pt idx="29398" formatCode="General">
                  <c:v>58.795999999999999</c:v>
                </c:pt>
                <c:pt idx="29399" formatCode="General">
                  <c:v>58.798000000000002</c:v>
                </c:pt>
                <c:pt idx="29400" formatCode="General">
                  <c:v>58.8</c:v>
                </c:pt>
                <c:pt idx="29401" formatCode="General">
                  <c:v>58.802</c:v>
                </c:pt>
                <c:pt idx="29402" formatCode="General">
                  <c:v>58.804000000000002</c:v>
                </c:pt>
                <c:pt idx="29403" formatCode="General">
                  <c:v>58.805999999999997</c:v>
                </c:pt>
                <c:pt idx="29404" formatCode="General">
                  <c:v>58.808</c:v>
                </c:pt>
                <c:pt idx="29405" formatCode="General">
                  <c:v>58.81</c:v>
                </c:pt>
                <c:pt idx="29406" formatCode="General">
                  <c:v>58.811999999999998</c:v>
                </c:pt>
                <c:pt idx="29407" formatCode="General">
                  <c:v>58.814</c:v>
                </c:pt>
                <c:pt idx="29408" formatCode="General">
                  <c:v>58.816000000000003</c:v>
                </c:pt>
                <c:pt idx="29409" formatCode="General">
                  <c:v>58.817999999999998</c:v>
                </c:pt>
                <c:pt idx="29410" formatCode="General">
                  <c:v>58.82</c:v>
                </c:pt>
                <c:pt idx="29411" formatCode="General">
                  <c:v>58.822000000000003</c:v>
                </c:pt>
                <c:pt idx="29412" formatCode="General">
                  <c:v>58.823999999999998</c:v>
                </c:pt>
                <c:pt idx="29413" formatCode="General">
                  <c:v>58.826000000000001</c:v>
                </c:pt>
                <c:pt idx="29414" formatCode="General">
                  <c:v>58.828000000000003</c:v>
                </c:pt>
                <c:pt idx="29415" formatCode="General">
                  <c:v>58.83</c:v>
                </c:pt>
                <c:pt idx="29416" formatCode="General">
                  <c:v>58.832000000000001</c:v>
                </c:pt>
                <c:pt idx="29417" formatCode="General">
                  <c:v>58.834000000000003</c:v>
                </c:pt>
                <c:pt idx="29418" formatCode="General">
                  <c:v>58.835999999999999</c:v>
                </c:pt>
                <c:pt idx="29419" formatCode="General">
                  <c:v>58.838000000000001</c:v>
                </c:pt>
                <c:pt idx="29420" formatCode="General">
                  <c:v>58.84</c:v>
                </c:pt>
                <c:pt idx="29421" formatCode="General">
                  <c:v>58.841999999999999</c:v>
                </c:pt>
                <c:pt idx="29422" formatCode="General">
                  <c:v>58.844000000000001</c:v>
                </c:pt>
                <c:pt idx="29423" formatCode="General">
                  <c:v>58.845999999999997</c:v>
                </c:pt>
                <c:pt idx="29424" formatCode="General">
                  <c:v>58.847999999999999</c:v>
                </c:pt>
                <c:pt idx="29425" formatCode="General">
                  <c:v>58.85</c:v>
                </c:pt>
                <c:pt idx="29426" formatCode="General">
                  <c:v>58.851999999999997</c:v>
                </c:pt>
                <c:pt idx="29427" formatCode="General">
                  <c:v>58.853999999999999</c:v>
                </c:pt>
                <c:pt idx="29428" formatCode="General">
                  <c:v>58.856000000000002</c:v>
                </c:pt>
                <c:pt idx="29429" formatCode="General">
                  <c:v>58.857999999999997</c:v>
                </c:pt>
                <c:pt idx="29430" formatCode="General">
                  <c:v>58.86</c:v>
                </c:pt>
                <c:pt idx="29431" formatCode="General">
                  <c:v>58.862000000000002</c:v>
                </c:pt>
                <c:pt idx="29432" formatCode="General">
                  <c:v>58.863999999999997</c:v>
                </c:pt>
                <c:pt idx="29433" formatCode="General">
                  <c:v>58.866</c:v>
                </c:pt>
                <c:pt idx="29434" formatCode="General">
                  <c:v>58.868000000000002</c:v>
                </c:pt>
                <c:pt idx="29435" formatCode="General">
                  <c:v>58.87</c:v>
                </c:pt>
                <c:pt idx="29436" formatCode="General">
                  <c:v>58.872</c:v>
                </c:pt>
                <c:pt idx="29437" formatCode="General">
                  <c:v>58.874000000000002</c:v>
                </c:pt>
                <c:pt idx="29438" formatCode="General">
                  <c:v>58.875999999999998</c:v>
                </c:pt>
                <c:pt idx="29439" formatCode="General">
                  <c:v>58.878</c:v>
                </c:pt>
                <c:pt idx="29440" formatCode="General">
                  <c:v>58.88</c:v>
                </c:pt>
                <c:pt idx="29441" formatCode="General">
                  <c:v>58.881999999999998</c:v>
                </c:pt>
                <c:pt idx="29442" formatCode="General">
                  <c:v>58.884</c:v>
                </c:pt>
                <c:pt idx="29443" formatCode="General">
                  <c:v>58.886000000000003</c:v>
                </c:pt>
                <c:pt idx="29444" formatCode="General">
                  <c:v>58.887999999999998</c:v>
                </c:pt>
                <c:pt idx="29445" formatCode="General">
                  <c:v>58.89</c:v>
                </c:pt>
                <c:pt idx="29446" formatCode="General">
                  <c:v>58.892000000000003</c:v>
                </c:pt>
                <c:pt idx="29447" formatCode="General">
                  <c:v>58.893999999999998</c:v>
                </c:pt>
                <c:pt idx="29448" formatCode="General">
                  <c:v>58.896000000000001</c:v>
                </c:pt>
                <c:pt idx="29449" formatCode="General">
                  <c:v>58.898000000000003</c:v>
                </c:pt>
                <c:pt idx="29450" formatCode="General">
                  <c:v>58.9</c:v>
                </c:pt>
                <c:pt idx="29451" formatCode="General">
                  <c:v>58.902000000000001</c:v>
                </c:pt>
                <c:pt idx="29452" formatCode="General">
                  <c:v>58.904000000000003</c:v>
                </c:pt>
                <c:pt idx="29453" formatCode="General">
                  <c:v>58.905999999999999</c:v>
                </c:pt>
                <c:pt idx="29454" formatCode="General">
                  <c:v>58.908000000000001</c:v>
                </c:pt>
                <c:pt idx="29455" formatCode="General">
                  <c:v>58.91</c:v>
                </c:pt>
                <c:pt idx="29456" formatCode="General">
                  <c:v>58.911999999999999</c:v>
                </c:pt>
                <c:pt idx="29457" formatCode="General">
                  <c:v>58.914000000000001</c:v>
                </c:pt>
                <c:pt idx="29458" formatCode="General">
                  <c:v>58.915999999999997</c:v>
                </c:pt>
                <c:pt idx="29459" formatCode="General">
                  <c:v>58.917999999999999</c:v>
                </c:pt>
                <c:pt idx="29460" formatCode="General">
                  <c:v>58.92</c:v>
                </c:pt>
                <c:pt idx="29461" formatCode="General">
                  <c:v>58.921999999999997</c:v>
                </c:pt>
                <c:pt idx="29462" formatCode="General">
                  <c:v>58.923999999999999</c:v>
                </c:pt>
                <c:pt idx="29463" formatCode="General">
                  <c:v>58.926000000000002</c:v>
                </c:pt>
                <c:pt idx="29464" formatCode="General">
                  <c:v>58.927999999999997</c:v>
                </c:pt>
                <c:pt idx="29465" formatCode="General">
                  <c:v>58.93</c:v>
                </c:pt>
                <c:pt idx="29466" formatCode="General">
                  <c:v>58.932000000000002</c:v>
                </c:pt>
                <c:pt idx="29467" formatCode="General">
                  <c:v>58.933999999999997</c:v>
                </c:pt>
                <c:pt idx="29468" formatCode="General">
                  <c:v>58.936</c:v>
                </c:pt>
                <c:pt idx="29469" formatCode="General">
                  <c:v>58.938000000000002</c:v>
                </c:pt>
                <c:pt idx="29470" formatCode="General">
                  <c:v>58.94</c:v>
                </c:pt>
                <c:pt idx="29471" formatCode="General">
                  <c:v>58.942</c:v>
                </c:pt>
                <c:pt idx="29472" formatCode="General">
                  <c:v>58.944000000000003</c:v>
                </c:pt>
                <c:pt idx="29473" formatCode="General">
                  <c:v>58.945999999999998</c:v>
                </c:pt>
                <c:pt idx="29474" formatCode="General">
                  <c:v>58.948</c:v>
                </c:pt>
                <c:pt idx="29475" formatCode="General">
                  <c:v>58.95</c:v>
                </c:pt>
                <c:pt idx="29476" formatCode="General">
                  <c:v>58.951999999999998</c:v>
                </c:pt>
                <c:pt idx="29477" formatCode="General">
                  <c:v>58.954000000000001</c:v>
                </c:pt>
                <c:pt idx="29478" formatCode="General">
                  <c:v>58.956000000000003</c:v>
                </c:pt>
                <c:pt idx="29479" formatCode="General">
                  <c:v>58.957999999999998</c:v>
                </c:pt>
                <c:pt idx="29480" formatCode="General">
                  <c:v>58.96</c:v>
                </c:pt>
                <c:pt idx="29481" formatCode="General">
                  <c:v>58.962000000000003</c:v>
                </c:pt>
                <c:pt idx="29482" formatCode="General">
                  <c:v>58.963999999999999</c:v>
                </c:pt>
                <c:pt idx="29483" formatCode="General">
                  <c:v>58.966000000000001</c:v>
                </c:pt>
                <c:pt idx="29484" formatCode="General">
                  <c:v>58.968000000000004</c:v>
                </c:pt>
                <c:pt idx="29485" formatCode="General">
                  <c:v>58.97</c:v>
                </c:pt>
                <c:pt idx="29486" formatCode="General">
                  <c:v>58.972000000000001</c:v>
                </c:pt>
                <c:pt idx="29487" formatCode="General">
                  <c:v>58.973999999999997</c:v>
                </c:pt>
                <c:pt idx="29488" formatCode="General">
                  <c:v>58.975999999999999</c:v>
                </c:pt>
                <c:pt idx="29489" formatCode="General">
                  <c:v>58.978000000000002</c:v>
                </c:pt>
                <c:pt idx="29490" formatCode="General">
                  <c:v>58.98</c:v>
                </c:pt>
                <c:pt idx="29491" formatCode="General">
                  <c:v>58.981999999999999</c:v>
                </c:pt>
                <c:pt idx="29492" formatCode="General">
                  <c:v>58.984000000000002</c:v>
                </c:pt>
                <c:pt idx="29493" formatCode="General">
                  <c:v>58.985999999999997</c:v>
                </c:pt>
                <c:pt idx="29494" formatCode="General">
                  <c:v>58.988</c:v>
                </c:pt>
                <c:pt idx="29495" formatCode="General">
                  <c:v>58.99</c:v>
                </c:pt>
                <c:pt idx="29496" formatCode="General">
                  <c:v>58.991999999999997</c:v>
                </c:pt>
                <c:pt idx="29497" formatCode="General">
                  <c:v>58.994</c:v>
                </c:pt>
                <c:pt idx="29498" formatCode="General">
                  <c:v>58.996000000000002</c:v>
                </c:pt>
                <c:pt idx="29499" formatCode="General">
                  <c:v>58.997999999999998</c:v>
                </c:pt>
                <c:pt idx="29500" formatCode="General">
                  <c:v>59</c:v>
                </c:pt>
                <c:pt idx="29501" formatCode="General">
                  <c:v>59.002000000000002</c:v>
                </c:pt>
                <c:pt idx="29502" formatCode="General">
                  <c:v>59.003999999999998</c:v>
                </c:pt>
                <c:pt idx="29503" formatCode="General">
                  <c:v>59.006</c:v>
                </c:pt>
                <c:pt idx="29504" formatCode="General">
                  <c:v>59.008000000000003</c:v>
                </c:pt>
                <c:pt idx="29505" formatCode="General">
                  <c:v>59.01</c:v>
                </c:pt>
                <c:pt idx="29506" formatCode="General">
                  <c:v>59.012</c:v>
                </c:pt>
                <c:pt idx="29507" formatCode="General">
                  <c:v>59.014000000000003</c:v>
                </c:pt>
                <c:pt idx="29508" formatCode="General">
                  <c:v>59.015999999999998</c:v>
                </c:pt>
                <c:pt idx="29509" formatCode="General">
                  <c:v>59.018000000000001</c:v>
                </c:pt>
                <c:pt idx="29510" formatCode="General">
                  <c:v>59.02</c:v>
                </c:pt>
                <c:pt idx="29511" formatCode="General">
                  <c:v>59.021999999999998</c:v>
                </c:pt>
                <c:pt idx="29512" formatCode="General">
                  <c:v>59.024000000000001</c:v>
                </c:pt>
                <c:pt idx="29513" formatCode="General">
                  <c:v>59.026000000000003</c:v>
                </c:pt>
                <c:pt idx="29514" formatCode="General">
                  <c:v>59.027999999999999</c:v>
                </c:pt>
                <c:pt idx="29515" formatCode="General">
                  <c:v>59.03</c:v>
                </c:pt>
                <c:pt idx="29516" formatCode="General">
                  <c:v>59.031999999999996</c:v>
                </c:pt>
                <c:pt idx="29517" formatCode="General">
                  <c:v>59.033999999999999</c:v>
                </c:pt>
                <c:pt idx="29518" formatCode="General">
                  <c:v>59.036000000000001</c:v>
                </c:pt>
                <c:pt idx="29519" formatCode="General">
                  <c:v>59.037999999999997</c:v>
                </c:pt>
                <c:pt idx="29520" formatCode="General">
                  <c:v>59.04</c:v>
                </c:pt>
                <c:pt idx="29521" formatCode="General">
                  <c:v>59.042000000000002</c:v>
                </c:pt>
                <c:pt idx="29522" formatCode="General">
                  <c:v>59.043999999999997</c:v>
                </c:pt>
                <c:pt idx="29523" formatCode="General">
                  <c:v>59.045999999999999</c:v>
                </c:pt>
                <c:pt idx="29524" formatCode="General">
                  <c:v>59.048000000000002</c:v>
                </c:pt>
                <c:pt idx="29525" formatCode="General">
                  <c:v>59.05</c:v>
                </c:pt>
                <c:pt idx="29526" formatCode="General">
                  <c:v>59.052</c:v>
                </c:pt>
                <c:pt idx="29527" formatCode="General">
                  <c:v>59.054000000000002</c:v>
                </c:pt>
                <c:pt idx="29528" formatCode="General">
                  <c:v>59.055999999999997</c:v>
                </c:pt>
                <c:pt idx="29529" formatCode="General">
                  <c:v>59.058</c:v>
                </c:pt>
                <c:pt idx="29530" formatCode="General">
                  <c:v>59.06</c:v>
                </c:pt>
                <c:pt idx="29531" formatCode="General">
                  <c:v>59.061999999999998</c:v>
                </c:pt>
                <c:pt idx="29532" formatCode="General">
                  <c:v>59.064</c:v>
                </c:pt>
                <c:pt idx="29533" formatCode="General">
                  <c:v>59.066000000000003</c:v>
                </c:pt>
                <c:pt idx="29534" formatCode="General">
                  <c:v>59.067999999999998</c:v>
                </c:pt>
                <c:pt idx="29535" formatCode="General">
                  <c:v>59.07</c:v>
                </c:pt>
                <c:pt idx="29536" formatCode="General">
                  <c:v>59.072000000000003</c:v>
                </c:pt>
                <c:pt idx="29537" formatCode="General">
                  <c:v>59.073999999999998</c:v>
                </c:pt>
                <c:pt idx="29538" formatCode="General">
                  <c:v>59.076000000000001</c:v>
                </c:pt>
                <c:pt idx="29539" formatCode="General">
                  <c:v>59.078000000000003</c:v>
                </c:pt>
                <c:pt idx="29540" formatCode="General">
                  <c:v>59.08</c:v>
                </c:pt>
                <c:pt idx="29541" formatCode="General">
                  <c:v>59.082000000000001</c:v>
                </c:pt>
                <c:pt idx="29542" formatCode="General">
                  <c:v>59.084000000000003</c:v>
                </c:pt>
                <c:pt idx="29543" formatCode="General">
                  <c:v>59.085999999999999</c:v>
                </c:pt>
                <c:pt idx="29544" formatCode="General">
                  <c:v>59.088000000000001</c:v>
                </c:pt>
                <c:pt idx="29545" formatCode="General">
                  <c:v>59.09</c:v>
                </c:pt>
                <c:pt idx="29546" formatCode="General">
                  <c:v>59.091999999999999</c:v>
                </c:pt>
                <c:pt idx="29547" formatCode="General">
                  <c:v>59.094000000000001</c:v>
                </c:pt>
                <c:pt idx="29548" formatCode="General">
                  <c:v>59.095999999999997</c:v>
                </c:pt>
                <c:pt idx="29549" formatCode="General">
                  <c:v>59.097999999999999</c:v>
                </c:pt>
                <c:pt idx="29550" formatCode="General">
                  <c:v>59.1</c:v>
                </c:pt>
                <c:pt idx="29551" formatCode="General">
                  <c:v>59.101999999999997</c:v>
                </c:pt>
                <c:pt idx="29552" formatCode="General">
                  <c:v>59.103999999999999</c:v>
                </c:pt>
                <c:pt idx="29553" formatCode="General">
                  <c:v>59.106000000000002</c:v>
                </c:pt>
                <c:pt idx="29554" formatCode="General">
                  <c:v>59.107999999999997</c:v>
                </c:pt>
                <c:pt idx="29555" formatCode="General">
                  <c:v>59.11</c:v>
                </c:pt>
                <c:pt idx="29556" formatCode="General">
                  <c:v>59.112000000000002</c:v>
                </c:pt>
                <c:pt idx="29557" formatCode="General">
                  <c:v>59.113999999999997</c:v>
                </c:pt>
                <c:pt idx="29558" formatCode="General">
                  <c:v>59.116</c:v>
                </c:pt>
                <c:pt idx="29559" formatCode="General">
                  <c:v>59.118000000000002</c:v>
                </c:pt>
                <c:pt idx="29560" formatCode="General">
                  <c:v>59.12</c:v>
                </c:pt>
                <c:pt idx="29561" formatCode="General">
                  <c:v>59.122</c:v>
                </c:pt>
                <c:pt idx="29562" formatCode="General">
                  <c:v>59.124000000000002</c:v>
                </c:pt>
                <c:pt idx="29563" formatCode="General">
                  <c:v>59.125999999999998</c:v>
                </c:pt>
                <c:pt idx="29564" formatCode="General">
                  <c:v>59.128</c:v>
                </c:pt>
                <c:pt idx="29565" formatCode="General">
                  <c:v>59.13</c:v>
                </c:pt>
                <c:pt idx="29566" formatCode="General">
                  <c:v>59.131999999999998</c:v>
                </c:pt>
                <c:pt idx="29567" formatCode="General">
                  <c:v>59.134</c:v>
                </c:pt>
                <c:pt idx="29568" formatCode="General">
                  <c:v>59.136000000000003</c:v>
                </c:pt>
                <c:pt idx="29569" formatCode="General">
                  <c:v>59.137999999999998</c:v>
                </c:pt>
                <c:pt idx="29570" formatCode="General">
                  <c:v>59.14</c:v>
                </c:pt>
                <c:pt idx="29571" formatCode="General">
                  <c:v>59.142000000000003</c:v>
                </c:pt>
                <c:pt idx="29572" formatCode="General">
                  <c:v>59.143999999999998</c:v>
                </c:pt>
                <c:pt idx="29573" formatCode="General">
                  <c:v>59.146000000000001</c:v>
                </c:pt>
                <c:pt idx="29574" formatCode="General">
                  <c:v>59.148000000000003</c:v>
                </c:pt>
                <c:pt idx="29575" formatCode="General">
                  <c:v>59.15</c:v>
                </c:pt>
                <c:pt idx="29576" formatCode="General">
                  <c:v>59.152000000000001</c:v>
                </c:pt>
                <c:pt idx="29577" formatCode="General">
                  <c:v>59.154000000000003</c:v>
                </c:pt>
                <c:pt idx="29578" formatCode="General">
                  <c:v>59.155999999999999</c:v>
                </c:pt>
                <c:pt idx="29579" formatCode="General">
                  <c:v>59.158000000000001</c:v>
                </c:pt>
                <c:pt idx="29580" formatCode="General">
                  <c:v>59.16</c:v>
                </c:pt>
                <c:pt idx="29581" formatCode="General">
                  <c:v>59.161999999999999</c:v>
                </c:pt>
                <c:pt idx="29582" formatCode="General">
                  <c:v>59.164000000000001</c:v>
                </c:pt>
                <c:pt idx="29583" formatCode="General">
                  <c:v>59.165999999999997</c:v>
                </c:pt>
                <c:pt idx="29584" formatCode="General">
                  <c:v>59.167999999999999</c:v>
                </c:pt>
                <c:pt idx="29585" formatCode="General">
                  <c:v>59.17</c:v>
                </c:pt>
                <c:pt idx="29586" formatCode="General">
                  <c:v>59.171999999999997</c:v>
                </c:pt>
                <c:pt idx="29587" formatCode="General">
                  <c:v>59.173999999999999</c:v>
                </c:pt>
                <c:pt idx="29588" formatCode="General">
                  <c:v>59.176000000000002</c:v>
                </c:pt>
                <c:pt idx="29589" formatCode="General">
                  <c:v>59.177999999999997</c:v>
                </c:pt>
                <c:pt idx="29590" formatCode="General">
                  <c:v>59.18</c:v>
                </c:pt>
                <c:pt idx="29591" formatCode="General">
                  <c:v>59.182000000000002</c:v>
                </c:pt>
                <c:pt idx="29592" formatCode="General">
                  <c:v>59.183999999999997</c:v>
                </c:pt>
                <c:pt idx="29593" formatCode="General">
                  <c:v>59.186</c:v>
                </c:pt>
                <c:pt idx="29594" formatCode="General">
                  <c:v>59.188000000000002</c:v>
                </c:pt>
                <c:pt idx="29595" formatCode="General">
                  <c:v>59.19</c:v>
                </c:pt>
                <c:pt idx="29596" formatCode="General">
                  <c:v>59.192</c:v>
                </c:pt>
                <c:pt idx="29597" formatCode="General">
                  <c:v>59.194000000000003</c:v>
                </c:pt>
                <c:pt idx="29598" formatCode="General">
                  <c:v>59.195999999999998</c:v>
                </c:pt>
                <c:pt idx="29599" formatCode="General">
                  <c:v>59.198</c:v>
                </c:pt>
                <c:pt idx="29600" formatCode="General">
                  <c:v>59.2</c:v>
                </c:pt>
                <c:pt idx="29601" formatCode="General">
                  <c:v>59.201999999999998</c:v>
                </c:pt>
                <c:pt idx="29602" formatCode="General">
                  <c:v>59.204000000000001</c:v>
                </c:pt>
                <c:pt idx="29603" formatCode="General">
                  <c:v>59.206000000000003</c:v>
                </c:pt>
                <c:pt idx="29604" formatCode="General">
                  <c:v>59.207999999999998</c:v>
                </c:pt>
                <c:pt idx="29605" formatCode="General">
                  <c:v>59.21</c:v>
                </c:pt>
                <c:pt idx="29606" formatCode="General">
                  <c:v>59.212000000000003</c:v>
                </c:pt>
                <c:pt idx="29607" formatCode="General">
                  <c:v>59.213999999999999</c:v>
                </c:pt>
                <c:pt idx="29608" formatCode="General">
                  <c:v>59.216000000000001</c:v>
                </c:pt>
                <c:pt idx="29609" formatCode="General">
                  <c:v>59.218000000000004</c:v>
                </c:pt>
                <c:pt idx="29610" formatCode="General">
                  <c:v>59.22</c:v>
                </c:pt>
                <c:pt idx="29611" formatCode="General">
                  <c:v>59.222000000000001</c:v>
                </c:pt>
                <c:pt idx="29612" formatCode="General">
                  <c:v>59.223999999999997</c:v>
                </c:pt>
                <c:pt idx="29613" formatCode="General">
                  <c:v>59.225999999999999</c:v>
                </c:pt>
                <c:pt idx="29614" formatCode="General">
                  <c:v>59.228000000000002</c:v>
                </c:pt>
                <c:pt idx="29615" formatCode="General">
                  <c:v>59.23</c:v>
                </c:pt>
                <c:pt idx="29616" formatCode="General">
                  <c:v>59.231999999999999</c:v>
                </c:pt>
                <c:pt idx="29617" formatCode="General">
                  <c:v>59.234000000000002</c:v>
                </c:pt>
                <c:pt idx="29618" formatCode="General">
                  <c:v>59.235999999999997</c:v>
                </c:pt>
                <c:pt idx="29619" formatCode="General">
                  <c:v>59.238</c:v>
                </c:pt>
                <c:pt idx="29620" formatCode="General">
                  <c:v>59.24</c:v>
                </c:pt>
                <c:pt idx="29621" formatCode="General">
                  <c:v>59.241999999999997</c:v>
                </c:pt>
                <c:pt idx="29622" formatCode="General">
                  <c:v>59.244</c:v>
                </c:pt>
                <c:pt idx="29623" formatCode="General">
                  <c:v>59.246000000000002</c:v>
                </c:pt>
                <c:pt idx="29624" formatCode="General">
                  <c:v>59.247999999999998</c:v>
                </c:pt>
                <c:pt idx="29625" formatCode="General">
                  <c:v>59.25</c:v>
                </c:pt>
                <c:pt idx="29626" formatCode="General">
                  <c:v>59.252000000000002</c:v>
                </c:pt>
                <c:pt idx="29627" formatCode="General">
                  <c:v>59.253999999999998</c:v>
                </c:pt>
                <c:pt idx="29628" formatCode="General">
                  <c:v>59.256</c:v>
                </c:pt>
                <c:pt idx="29629" formatCode="General">
                  <c:v>59.258000000000003</c:v>
                </c:pt>
                <c:pt idx="29630" formatCode="General">
                  <c:v>59.26</c:v>
                </c:pt>
                <c:pt idx="29631" formatCode="General">
                  <c:v>59.262</c:v>
                </c:pt>
                <c:pt idx="29632" formatCode="General">
                  <c:v>59.264000000000003</c:v>
                </c:pt>
                <c:pt idx="29633" formatCode="General">
                  <c:v>59.265999999999998</c:v>
                </c:pt>
                <c:pt idx="29634" formatCode="General">
                  <c:v>59.268000000000001</c:v>
                </c:pt>
                <c:pt idx="29635" formatCode="General">
                  <c:v>59.27</c:v>
                </c:pt>
                <c:pt idx="29636" formatCode="General">
                  <c:v>59.271999999999998</c:v>
                </c:pt>
                <c:pt idx="29637" formatCode="General">
                  <c:v>59.274000000000001</c:v>
                </c:pt>
                <c:pt idx="29638" formatCode="General">
                  <c:v>59.276000000000003</c:v>
                </c:pt>
                <c:pt idx="29639" formatCode="General">
                  <c:v>59.277999999999999</c:v>
                </c:pt>
                <c:pt idx="29640" formatCode="General">
                  <c:v>59.28</c:v>
                </c:pt>
                <c:pt idx="29641" formatCode="General">
                  <c:v>59.281999999999996</c:v>
                </c:pt>
                <c:pt idx="29642" formatCode="General">
                  <c:v>59.283999999999999</c:v>
                </c:pt>
                <c:pt idx="29643" formatCode="General">
                  <c:v>59.286000000000001</c:v>
                </c:pt>
                <c:pt idx="29644" formatCode="General">
                  <c:v>59.287999999999997</c:v>
                </c:pt>
                <c:pt idx="29645" formatCode="General">
                  <c:v>59.29</c:v>
                </c:pt>
                <c:pt idx="29646" formatCode="General">
                  <c:v>59.292000000000002</c:v>
                </c:pt>
                <c:pt idx="29647" formatCode="General">
                  <c:v>59.293999999999997</c:v>
                </c:pt>
                <c:pt idx="29648" formatCode="General">
                  <c:v>59.295999999999999</c:v>
                </c:pt>
                <c:pt idx="29649" formatCode="General">
                  <c:v>59.298000000000002</c:v>
                </c:pt>
                <c:pt idx="29650" formatCode="General">
                  <c:v>59.3</c:v>
                </c:pt>
                <c:pt idx="29651" formatCode="General">
                  <c:v>59.302</c:v>
                </c:pt>
                <c:pt idx="29652" formatCode="General">
                  <c:v>59.304000000000002</c:v>
                </c:pt>
                <c:pt idx="29653" formatCode="General">
                  <c:v>59.305999999999997</c:v>
                </c:pt>
                <c:pt idx="29654" formatCode="General">
                  <c:v>59.308</c:v>
                </c:pt>
                <c:pt idx="29655" formatCode="General">
                  <c:v>59.31</c:v>
                </c:pt>
                <c:pt idx="29656" formatCode="General">
                  <c:v>59.311999999999998</c:v>
                </c:pt>
                <c:pt idx="29657" formatCode="General">
                  <c:v>59.314</c:v>
                </c:pt>
                <c:pt idx="29658" formatCode="General">
                  <c:v>59.316000000000003</c:v>
                </c:pt>
                <c:pt idx="29659" formatCode="General">
                  <c:v>59.317999999999998</c:v>
                </c:pt>
                <c:pt idx="29660" formatCode="General">
                  <c:v>59.32</c:v>
                </c:pt>
                <c:pt idx="29661" formatCode="General">
                  <c:v>59.322000000000003</c:v>
                </c:pt>
                <c:pt idx="29662" formatCode="General">
                  <c:v>59.323999999999998</c:v>
                </c:pt>
                <c:pt idx="29663" formatCode="General">
                  <c:v>59.326000000000001</c:v>
                </c:pt>
                <c:pt idx="29664" formatCode="General">
                  <c:v>59.328000000000003</c:v>
                </c:pt>
                <c:pt idx="29665" formatCode="General">
                  <c:v>59.33</c:v>
                </c:pt>
                <c:pt idx="29666" formatCode="General">
                  <c:v>59.332000000000001</c:v>
                </c:pt>
                <c:pt idx="29667" formatCode="General">
                  <c:v>59.334000000000003</c:v>
                </c:pt>
                <c:pt idx="29668" formatCode="General">
                  <c:v>59.335999999999999</c:v>
                </c:pt>
                <c:pt idx="29669" formatCode="General">
                  <c:v>59.338000000000001</c:v>
                </c:pt>
                <c:pt idx="29670" formatCode="General">
                  <c:v>59.34</c:v>
                </c:pt>
                <c:pt idx="29671" formatCode="General">
                  <c:v>59.341999999999999</c:v>
                </c:pt>
                <c:pt idx="29672" formatCode="General">
                  <c:v>59.344000000000001</c:v>
                </c:pt>
                <c:pt idx="29673" formatCode="General">
                  <c:v>59.345999999999997</c:v>
                </c:pt>
                <c:pt idx="29674" formatCode="General">
                  <c:v>59.347999999999999</c:v>
                </c:pt>
                <c:pt idx="29675" formatCode="General">
                  <c:v>59.35</c:v>
                </c:pt>
                <c:pt idx="29676" formatCode="General">
                  <c:v>59.351999999999997</c:v>
                </c:pt>
                <c:pt idx="29677" formatCode="General">
                  <c:v>59.353999999999999</c:v>
                </c:pt>
                <c:pt idx="29678" formatCode="General">
                  <c:v>59.356000000000002</c:v>
                </c:pt>
                <c:pt idx="29679" formatCode="General">
                  <c:v>59.357999999999997</c:v>
                </c:pt>
                <c:pt idx="29680" formatCode="General">
                  <c:v>59.36</c:v>
                </c:pt>
                <c:pt idx="29681" formatCode="General">
                  <c:v>59.362000000000002</c:v>
                </c:pt>
                <c:pt idx="29682" formatCode="General">
                  <c:v>59.363999999999997</c:v>
                </c:pt>
                <c:pt idx="29683" formatCode="General">
                  <c:v>59.366</c:v>
                </c:pt>
                <c:pt idx="29684" formatCode="General">
                  <c:v>59.368000000000002</c:v>
                </c:pt>
                <c:pt idx="29685" formatCode="General">
                  <c:v>59.37</c:v>
                </c:pt>
                <c:pt idx="29686" formatCode="General">
                  <c:v>59.372</c:v>
                </c:pt>
                <c:pt idx="29687" formatCode="General">
                  <c:v>59.374000000000002</c:v>
                </c:pt>
                <c:pt idx="29688" formatCode="General">
                  <c:v>59.375999999999998</c:v>
                </c:pt>
                <c:pt idx="29689" formatCode="General">
                  <c:v>59.378</c:v>
                </c:pt>
                <c:pt idx="29690" formatCode="General">
                  <c:v>59.38</c:v>
                </c:pt>
                <c:pt idx="29691" formatCode="General">
                  <c:v>59.381999999999998</c:v>
                </c:pt>
                <c:pt idx="29692" formatCode="General">
                  <c:v>59.384</c:v>
                </c:pt>
                <c:pt idx="29693" formatCode="General">
                  <c:v>59.386000000000003</c:v>
                </c:pt>
                <c:pt idx="29694" formatCode="General">
                  <c:v>59.387999999999998</c:v>
                </c:pt>
                <c:pt idx="29695" formatCode="General">
                  <c:v>59.39</c:v>
                </c:pt>
                <c:pt idx="29696" formatCode="General">
                  <c:v>59.392000000000003</c:v>
                </c:pt>
                <c:pt idx="29697" formatCode="General">
                  <c:v>59.393999999999998</c:v>
                </c:pt>
                <c:pt idx="29698" formatCode="General">
                  <c:v>59.396000000000001</c:v>
                </c:pt>
                <c:pt idx="29699" formatCode="General">
                  <c:v>59.398000000000003</c:v>
                </c:pt>
                <c:pt idx="29700" formatCode="General">
                  <c:v>59.4</c:v>
                </c:pt>
                <c:pt idx="29701" formatCode="General">
                  <c:v>59.402000000000001</c:v>
                </c:pt>
                <c:pt idx="29702" formatCode="General">
                  <c:v>59.404000000000003</c:v>
                </c:pt>
                <c:pt idx="29703" formatCode="General">
                  <c:v>59.405999999999999</c:v>
                </c:pt>
                <c:pt idx="29704" formatCode="General">
                  <c:v>59.408000000000001</c:v>
                </c:pt>
                <c:pt idx="29705" formatCode="General">
                  <c:v>59.41</c:v>
                </c:pt>
                <c:pt idx="29706" formatCode="General">
                  <c:v>59.411999999999999</c:v>
                </c:pt>
                <c:pt idx="29707" formatCode="General">
                  <c:v>59.414000000000001</c:v>
                </c:pt>
                <c:pt idx="29708" formatCode="General">
                  <c:v>59.415999999999997</c:v>
                </c:pt>
                <c:pt idx="29709" formatCode="General">
                  <c:v>59.417999999999999</c:v>
                </c:pt>
                <c:pt idx="29710" formatCode="General">
                  <c:v>59.42</c:v>
                </c:pt>
                <c:pt idx="29711" formatCode="General">
                  <c:v>59.421999999999997</c:v>
                </c:pt>
                <c:pt idx="29712" formatCode="General">
                  <c:v>59.423999999999999</c:v>
                </c:pt>
                <c:pt idx="29713" formatCode="General">
                  <c:v>59.426000000000002</c:v>
                </c:pt>
                <c:pt idx="29714" formatCode="General">
                  <c:v>59.427999999999997</c:v>
                </c:pt>
                <c:pt idx="29715" formatCode="General">
                  <c:v>59.43</c:v>
                </c:pt>
                <c:pt idx="29716" formatCode="General">
                  <c:v>59.432000000000002</c:v>
                </c:pt>
                <c:pt idx="29717" formatCode="General">
                  <c:v>59.433999999999997</c:v>
                </c:pt>
                <c:pt idx="29718" formatCode="General">
                  <c:v>59.436</c:v>
                </c:pt>
                <c:pt idx="29719" formatCode="General">
                  <c:v>59.438000000000002</c:v>
                </c:pt>
                <c:pt idx="29720" formatCode="General">
                  <c:v>59.44</c:v>
                </c:pt>
                <c:pt idx="29721" formatCode="General">
                  <c:v>59.442</c:v>
                </c:pt>
                <c:pt idx="29722" formatCode="General">
                  <c:v>59.444000000000003</c:v>
                </c:pt>
                <c:pt idx="29723" formatCode="General">
                  <c:v>59.445999999999998</c:v>
                </c:pt>
                <c:pt idx="29724" formatCode="General">
                  <c:v>59.448</c:v>
                </c:pt>
                <c:pt idx="29725" formatCode="General">
                  <c:v>59.45</c:v>
                </c:pt>
                <c:pt idx="29726" formatCode="General">
                  <c:v>59.451999999999998</c:v>
                </c:pt>
                <c:pt idx="29727" formatCode="General">
                  <c:v>59.454000000000001</c:v>
                </c:pt>
                <c:pt idx="29728" formatCode="General">
                  <c:v>59.456000000000003</c:v>
                </c:pt>
                <c:pt idx="29729" formatCode="General">
                  <c:v>59.457999999999998</c:v>
                </c:pt>
                <c:pt idx="29730" formatCode="General">
                  <c:v>59.46</c:v>
                </c:pt>
                <c:pt idx="29731" formatCode="General">
                  <c:v>59.462000000000003</c:v>
                </c:pt>
                <c:pt idx="29732" formatCode="General">
                  <c:v>59.463999999999999</c:v>
                </c:pt>
                <c:pt idx="29733" formatCode="General">
                  <c:v>59.466000000000001</c:v>
                </c:pt>
                <c:pt idx="29734" formatCode="General">
                  <c:v>59.468000000000004</c:v>
                </c:pt>
                <c:pt idx="29735" formatCode="General">
                  <c:v>59.47</c:v>
                </c:pt>
                <c:pt idx="29736" formatCode="General">
                  <c:v>59.472000000000001</c:v>
                </c:pt>
                <c:pt idx="29737" formatCode="General">
                  <c:v>59.473999999999997</c:v>
                </c:pt>
                <c:pt idx="29738" formatCode="General">
                  <c:v>59.475999999999999</c:v>
                </c:pt>
                <c:pt idx="29739" formatCode="General">
                  <c:v>59.478000000000002</c:v>
                </c:pt>
                <c:pt idx="29740" formatCode="General">
                  <c:v>59.48</c:v>
                </c:pt>
                <c:pt idx="29741" formatCode="General">
                  <c:v>59.481999999999999</c:v>
                </c:pt>
                <c:pt idx="29742" formatCode="General">
                  <c:v>59.484000000000002</c:v>
                </c:pt>
                <c:pt idx="29743" formatCode="General">
                  <c:v>59.485999999999997</c:v>
                </c:pt>
                <c:pt idx="29744" formatCode="General">
                  <c:v>59.488</c:v>
                </c:pt>
                <c:pt idx="29745" formatCode="General">
                  <c:v>59.49</c:v>
                </c:pt>
                <c:pt idx="29746" formatCode="General">
                  <c:v>59.491999999999997</c:v>
                </c:pt>
                <c:pt idx="29747" formatCode="General">
                  <c:v>59.494</c:v>
                </c:pt>
                <c:pt idx="29748" formatCode="General">
                  <c:v>59.496000000000002</c:v>
                </c:pt>
                <c:pt idx="29749" formatCode="General">
                  <c:v>59.497999999999998</c:v>
                </c:pt>
                <c:pt idx="29750" formatCode="General">
                  <c:v>59.5</c:v>
                </c:pt>
                <c:pt idx="29751" formatCode="General">
                  <c:v>59.502000000000002</c:v>
                </c:pt>
                <c:pt idx="29752" formatCode="General">
                  <c:v>59.503999999999998</c:v>
                </c:pt>
                <c:pt idx="29753" formatCode="General">
                  <c:v>59.506</c:v>
                </c:pt>
                <c:pt idx="29754" formatCode="General">
                  <c:v>59.508000000000003</c:v>
                </c:pt>
                <c:pt idx="29755" formatCode="General">
                  <c:v>59.51</c:v>
                </c:pt>
                <c:pt idx="29756" formatCode="General">
                  <c:v>59.512</c:v>
                </c:pt>
                <c:pt idx="29757" formatCode="General">
                  <c:v>59.514000000000003</c:v>
                </c:pt>
                <c:pt idx="29758" formatCode="General">
                  <c:v>59.515999999999998</c:v>
                </c:pt>
                <c:pt idx="29759" formatCode="General">
                  <c:v>59.518000000000001</c:v>
                </c:pt>
                <c:pt idx="29760" formatCode="General">
                  <c:v>59.52</c:v>
                </c:pt>
                <c:pt idx="29761" formatCode="General">
                  <c:v>59.521999999999998</c:v>
                </c:pt>
                <c:pt idx="29762" formatCode="General">
                  <c:v>59.524000000000001</c:v>
                </c:pt>
                <c:pt idx="29763" formatCode="General">
                  <c:v>59.526000000000003</c:v>
                </c:pt>
                <c:pt idx="29764" formatCode="General">
                  <c:v>59.527999999999999</c:v>
                </c:pt>
                <c:pt idx="29765" formatCode="General">
                  <c:v>59.53</c:v>
                </c:pt>
                <c:pt idx="29766" formatCode="General">
                  <c:v>59.531999999999996</c:v>
                </c:pt>
                <c:pt idx="29767" formatCode="General">
                  <c:v>59.533999999999999</c:v>
                </c:pt>
                <c:pt idx="29768" formatCode="General">
                  <c:v>59.536000000000001</c:v>
                </c:pt>
                <c:pt idx="29769" formatCode="General">
                  <c:v>59.537999999999997</c:v>
                </c:pt>
                <c:pt idx="29770" formatCode="General">
                  <c:v>59.54</c:v>
                </c:pt>
                <c:pt idx="29771" formatCode="General">
                  <c:v>59.542000000000002</c:v>
                </c:pt>
                <c:pt idx="29772" formatCode="General">
                  <c:v>59.543999999999997</c:v>
                </c:pt>
                <c:pt idx="29773" formatCode="General">
                  <c:v>59.545999999999999</c:v>
                </c:pt>
                <c:pt idx="29774" formatCode="General">
                  <c:v>59.548000000000002</c:v>
                </c:pt>
                <c:pt idx="29775" formatCode="General">
                  <c:v>59.55</c:v>
                </c:pt>
                <c:pt idx="29776" formatCode="General">
                  <c:v>59.552</c:v>
                </c:pt>
                <c:pt idx="29777" formatCode="General">
                  <c:v>59.554000000000002</c:v>
                </c:pt>
                <c:pt idx="29778" formatCode="General">
                  <c:v>59.555999999999997</c:v>
                </c:pt>
                <c:pt idx="29779" formatCode="General">
                  <c:v>59.558</c:v>
                </c:pt>
                <c:pt idx="29780" formatCode="General">
                  <c:v>59.56</c:v>
                </c:pt>
                <c:pt idx="29781" formatCode="General">
                  <c:v>59.561999999999998</c:v>
                </c:pt>
                <c:pt idx="29782" formatCode="General">
                  <c:v>59.564</c:v>
                </c:pt>
                <c:pt idx="29783" formatCode="General">
                  <c:v>59.566000000000003</c:v>
                </c:pt>
                <c:pt idx="29784" formatCode="General">
                  <c:v>59.567999999999998</c:v>
                </c:pt>
                <c:pt idx="29785" formatCode="General">
                  <c:v>59.57</c:v>
                </c:pt>
                <c:pt idx="29786" formatCode="General">
                  <c:v>59.572000000000003</c:v>
                </c:pt>
                <c:pt idx="29787" formatCode="General">
                  <c:v>59.573999999999998</c:v>
                </c:pt>
                <c:pt idx="29788" formatCode="General">
                  <c:v>59.576000000000001</c:v>
                </c:pt>
                <c:pt idx="29789" formatCode="General">
                  <c:v>59.578000000000003</c:v>
                </c:pt>
                <c:pt idx="29790" formatCode="General">
                  <c:v>59.58</c:v>
                </c:pt>
                <c:pt idx="29791" formatCode="General">
                  <c:v>59.582000000000001</c:v>
                </c:pt>
                <c:pt idx="29792" formatCode="General">
                  <c:v>59.584000000000003</c:v>
                </c:pt>
                <c:pt idx="29793" formatCode="General">
                  <c:v>59.585999999999999</c:v>
                </c:pt>
                <c:pt idx="29794" formatCode="General">
                  <c:v>59.588000000000001</c:v>
                </c:pt>
                <c:pt idx="29795" formatCode="General">
                  <c:v>59.59</c:v>
                </c:pt>
                <c:pt idx="29796" formatCode="General">
                  <c:v>59.591999999999999</c:v>
                </c:pt>
                <c:pt idx="29797" formatCode="General">
                  <c:v>59.594000000000001</c:v>
                </c:pt>
                <c:pt idx="29798" formatCode="General">
                  <c:v>59.595999999999997</c:v>
                </c:pt>
                <c:pt idx="29799" formatCode="General">
                  <c:v>59.597999999999999</c:v>
                </c:pt>
                <c:pt idx="29800" formatCode="General">
                  <c:v>59.6</c:v>
                </c:pt>
                <c:pt idx="29801" formatCode="General">
                  <c:v>59.601999999999997</c:v>
                </c:pt>
                <c:pt idx="29802" formatCode="General">
                  <c:v>59.603999999999999</c:v>
                </c:pt>
                <c:pt idx="29803" formatCode="General">
                  <c:v>59.606000000000002</c:v>
                </c:pt>
                <c:pt idx="29804" formatCode="General">
                  <c:v>59.607999999999997</c:v>
                </c:pt>
                <c:pt idx="29805" formatCode="General">
                  <c:v>59.61</c:v>
                </c:pt>
                <c:pt idx="29806" formatCode="General">
                  <c:v>59.612000000000002</c:v>
                </c:pt>
                <c:pt idx="29807" formatCode="General">
                  <c:v>59.613999999999997</c:v>
                </c:pt>
                <c:pt idx="29808" formatCode="General">
                  <c:v>59.616</c:v>
                </c:pt>
                <c:pt idx="29809" formatCode="General">
                  <c:v>59.618000000000002</c:v>
                </c:pt>
                <c:pt idx="29810" formatCode="General">
                  <c:v>59.62</c:v>
                </c:pt>
                <c:pt idx="29811" formatCode="General">
                  <c:v>59.622</c:v>
                </c:pt>
                <c:pt idx="29812" formatCode="General">
                  <c:v>59.624000000000002</c:v>
                </c:pt>
                <c:pt idx="29813" formatCode="General">
                  <c:v>59.625999999999998</c:v>
                </c:pt>
                <c:pt idx="29814" formatCode="General">
                  <c:v>59.628</c:v>
                </c:pt>
                <c:pt idx="29815" formatCode="General">
                  <c:v>59.63</c:v>
                </c:pt>
                <c:pt idx="29816" formatCode="General">
                  <c:v>59.631999999999998</c:v>
                </c:pt>
                <c:pt idx="29817" formatCode="General">
                  <c:v>59.634</c:v>
                </c:pt>
                <c:pt idx="29818" formatCode="General">
                  <c:v>59.636000000000003</c:v>
                </c:pt>
                <c:pt idx="29819" formatCode="General">
                  <c:v>59.637999999999998</c:v>
                </c:pt>
                <c:pt idx="29820" formatCode="General">
                  <c:v>59.64</c:v>
                </c:pt>
                <c:pt idx="29821" formatCode="General">
                  <c:v>59.642000000000003</c:v>
                </c:pt>
                <c:pt idx="29822" formatCode="General">
                  <c:v>59.643999999999998</c:v>
                </c:pt>
                <c:pt idx="29823" formatCode="General">
                  <c:v>59.646000000000001</c:v>
                </c:pt>
                <c:pt idx="29824" formatCode="General">
                  <c:v>59.648000000000003</c:v>
                </c:pt>
                <c:pt idx="29825" formatCode="General">
                  <c:v>59.65</c:v>
                </c:pt>
                <c:pt idx="29826" formatCode="General">
                  <c:v>59.652000000000001</c:v>
                </c:pt>
                <c:pt idx="29827" formatCode="General">
                  <c:v>59.654000000000003</c:v>
                </c:pt>
                <c:pt idx="29828" formatCode="General">
                  <c:v>59.655999999999999</c:v>
                </c:pt>
                <c:pt idx="29829" formatCode="General">
                  <c:v>59.658000000000001</c:v>
                </c:pt>
                <c:pt idx="29830" formatCode="General">
                  <c:v>59.66</c:v>
                </c:pt>
                <c:pt idx="29831" formatCode="General">
                  <c:v>59.661999999999999</c:v>
                </c:pt>
                <c:pt idx="29832" formatCode="General">
                  <c:v>59.664000000000001</c:v>
                </c:pt>
                <c:pt idx="29833" formatCode="General">
                  <c:v>59.665999999999997</c:v>
                </c:pt>
                <c:pt idx="29834" formatCode="General">
                  <c:v>59.667999999999999</c:v>
                </c:pt>
                <c:pt idx="29835" formatCode="General">
                  <c:v>59.67</c:v>
                </c:pt>
                <c:pt idx="29836" formatCode="General">
                  <c:v>59.671999999999997</c:v>
                </c:pt>
                <c:pt idx="29837" formatCode="General">
                  <c:v>59.673999999999999</c:v>
                </c:pt>
                <c:pt idx="29838" formatCode="General">
                  <c:v>59.676000000000002</c:v>
                </c:pt>
                <c:pt idx="29839" formatCode="General">
                  <c:v>59.677999999999997</c:v>
                </c:pt>
                <c:pt idx="29840" formatCode="General">
                  <c:v>59.68</c:v>
                </c:pt>
                <c:pt idx="29841" formatCode="General">
                  <c:v>59.682000000000002</c:v>
                </c:pt>
                <c:pt idx="29842" formatCode="General">
                  <c:v>59.683999999999997</c:v>
                </c:pt>
                <c:pt idx="29843" formatCode="General">
                  <c:v>59.686</c:v>
                </c:pt>
                <c:pt idx="29844" formatCode="General">
                  <c:v>59.688000000000002</c:v>
                </c:pt>
                <c:pt idx="29845" formatCode="General">
                  <c:v>59.69</c:v>
                </c:pt>
                <c:pt idx="29846" formatCode="General">
                  <c:v>59.692</c:v>
                </c:pt>
                <c:pt idx="29847" formatCode="General">
                  <c:v>59.694000000000003</c:v>
                </c:pt>
                <c:pt idx="29848" formatCode="General">
                  <c:v>59.695999999999998</c:v>
                </c:pt>
                <c:pt idx="29849" formatCode="General">
                  <c:v>59.698</c:v>
                </c:pt>
                <c:pt idx="29850" formatCode="General">
                  <c:v>59.7</c:v>
                </c:pt>
                <c:pt idx="29851" formatCode="General">
                  <c:v>59.701999999999998</c:v>
                </c:pt>
                <c:pt idx="29852" formatCode="General">
                  <c:v>59.704000000000001</c:v>
                </c:pt>
                <c:pt idx="29853" formatCode="General">
                  <c:v>59.706000000000003</c:v>
                </c:pt>
                <c:pt idx="29854" formatCode="General">
                  <c:v>59.707999999999998</c:v>
                </c:pt>
                <c:pt idx="29855" formatCode="General">
                  <c:v>59.71</c:v>
                </c:pt>
                <c:pt idx="29856" formatCode="General">
                  <c:v>59.712000000000003</c:v>
                </c:pt>
                <c:pt idx="29857" formatCode="General">
                  <c:v>59.713999999999999</c:v>
                </c:pt>
                <c:pt idx="29858" formatCode="General">
                  <c:v>59.716000000000001</c:v>
                </c:pt>
                <c:pt idx="29859" formatCode="General">
                  <c:v>59.718000000000004</c:v>
                </c:pt>
                <c:pt idx="29860" formatCode="General">
                  <c:v>59.72</c:v>
                </c:pt>
                <c:pt idx="29861" formatCode="General">
                  <c:v>59.722000000000001</c:v>
                </c:pt>
                <c:pt idx="29862" formatCode="General">
                  <c:v>59.723999999999997</c:v>
                </c:pt>
                <c:pt idx="29863" formatCode="General">
                  <c:v>59.725999999999999</c:v>
                </c:pt>
                <c:pt idx="29864" formatCode="General">
                  <c:v>59.728000000000002</c:v>
                </c:pt>
                <c:pt idx="29865" formatCode="General">
                  <c:v>59.73</c:v>
                </c:pt>
                <c:pt idx="29866" formatCode="General">
                  <c:v>59.731999999999999</c:v>
                </c:pt>
                <c:pt idx="29867" formatCode="General">
                  <c:v>59.734000000000002</c:v>
                </c:pt>
                <c:pt idx="29868" formatCode="General">
                  <c:v>59.735999999999997</c:v>
                </c:pt>
                <c:pt idx="29869" formatCode="General">
                  <c:v>59.738</c:v>
                </c:pt>
                <c:pt idx="29870" formatCode="General">
                  <c:v>59.74</c:v>
                </c:pt>
                <c:pt idx="29871" formatCode="General">
                  <c:v>59.741999999999997</c:v>
                </c:pt>
                <c:pt idx="29872" formatCode="General">
                  <c:v>59.744</c:v>
                </c:pt>
                <c:pt idx="29873" formatCode="General">
                  <c:v>59.746000000000002</c:v>
                </c:pt>
                <c:pt idx="29874" formatCode="General">
                  <c:v>59.747999999999998</c:v>
                </c:pt>
                <c:pt idx="29875" formatCode="General">
                  <c:v>59.75</c:v>
                </c:pt>
                <c:pt idx="29876" formatCode="General">
                  <c:v>59.752000000000002</c:v>
                </c:pt>
                <c:pt idx="29877" formatCode="General">
                  <c:v>59.753999999999998</c:v>
                </c:pt>
                <c:pt idx="29878" formatCode="General">
                  <c:v>59.756</c:v>
                </c:pt>
                <c:pt idx="29879" formatCode="General">
                  <c:v>59.758000000000003</c:v>
                </c:pt>
                <c:pt idx="29880" formatCode="General">
                  <c:v>59.76</c:v>
                </c:pt>
                <c:pt idx="29881" formatCode="General">
                  <c:v>59.762</c:v>
                </c:pt>
                <c:pt idx="29882" formatCode="General">
                  <c:v>59.764000000000003</c:v>
                </c:pt>
                <c:pt idx="29883" formatCode="General">
                  <c:v>59.765999999999998</c:v>
                </c:pt>
                <c:pt idx="29884" formatCode="General">
                  <c:v>59.768000000000001</c:v>
                </c:pt>
                <c:pt idx="29885" formatCode="General">
                  <c:v>59.77</c:v>
                </c:pt>
                <c:pt idx="29886" formatCode="General">
                  <c:v>59.771999999999998</c:v>
                </c:pt>
                <c:pt idx="29887" formatCode="General">
                  <c:v>59.774000000000001</c:v>
                </c:pt>
                <c:pt idx="29888" formatCode="General">
                  <c:v>59.776000000000003</c:v>
                </c:pt>
                <c:pt idx="29889" formatCode="General">
                  <c:v>59.777999999999999</c:v>
                </c:pt>
                <c:pt idx="29890" formatCode="General">
                  <c:v>59.78</c:v>
                </c:pt>
                <c:pt idx="29891" formatCode="General">
                  <c:v>59.781999999999996</c:v>
                </c:pt>
                <c:pt idx="29892" formatCode="General">
                  <c:v>59.783999999999999</c:v>
                </c:pt>
                <c:pt idx="29893" formatCode="General">
                  <c:v>59.786000000000001</c:v>
                </c:pt>
                <c:pt idx="29894" formatCode="General">
                  <c:v>59.787999999999997</c:v>
                </c:pt>
                <c:pt idx="29895" formatCode="General">
                  <c:v>59.79</c:v>
                </c:pt>
                <c:pt idx="29896" formatCode="General">
                  <c:v>59.792000000000002</c:v>
                </c:pt>
                <c:pt idx="29897" formatCode="General">
                  <c:v>59.793999999999997</c:v>
                </c:pt>
                <c:pt idx="29898" formatCode="General">
                  <c:v>59.795999999999999</c:v>
                </c:pt>
                <c:pt idx="29899" formatCode="General">
                  <c:v>59.798000000000002</c:v>
                </c:pt>
                <c:pt idx="29900" formatCode="General">
                  <c:v>59.8</c:v>
                </c:pt>
                <c:pt idx="29901" formatCode="General">
                  <c:v>59.802</c:v>
                </c:pt>
                <c:pt idx="29902" formatCode="General">
                  <c:v>59.804000000000002</c:v>
                </c:pt>
                <c:pt idx="29903" formatCode="General">
                  <c:v>59.805999999999997</c:v>
                </c:pt>
                <c:pt idx="29904" formatCode="General">
                  <c:v>59.808</c:v>
                </c:pt>
                <c:pt idx="29905" formatCode="General">
                  <c:v>59.81</c:v>
                </c:pt>
                <c:pt idx="29906" formatCode="General">
                  <c:v>59.811999999999998</c:v>
                </c:pt>
                <c:pt idx="29907" formatCode="General">
                  <c:v>59.814</c:v>
                </c:pt>
                <c:pt idx="29908" formatCode="General">
                  <c:v>59.816000000000003</c:v>
                </c:pt>
                <c:pt idx="29909" formatCode="General">
                  <c:v>59.817999999999998</c:v>
                </c:pt>
                <c:pt idx="29910" formatCode="General">
                  <c:v>59.82</c:v>
                </c:pt>
                <c:pt idx="29911" formatCode="General">
                  <c:v>59.822000000000003</c:v>
                </c:pt>
                <c:pt idx="29912" formatCode="General">
                  <c:v>59.823999999999998</c:v>
                </c:pt>
                <c:pt idx="29913" formatCode="General">
                  <c:v>59.826000000000001</c:v>
                </c:pt>
                <c:pt idx="29914" formatCode="General">
                  <c:v>59.828000000000003</c:v>
                </c:pt>
                <c:pt idx="29915" formatCode="General">
                  <c:v>59.83</c:v>
                </c:pt>
                <c:pt idx="29916" formatCode="General">
                  <c:v>59.832000000000001</c:v>
                </c:pt>
                <c:pt idx="29917" formatCode="General">
                  <c:v>59.834000000000003</c:v>
                </c:pt>
                <c:pt idx="29918" formatCode="General">
                  <c:v>59.835999999999999</c:v>
                </c:pt>
                <c:pt idx="29919" formatCode="General">
                  <c:v>59.838000000000001</c:v>
                </c:pt>
                <c:pt idx="29920" formatCode="General">
                  <c:v>59.84</c:v>
                </c:pt>
                <c:pt idx="29921" formatCode="General">
                  <c:v>59.841999999999999</c:v>
                </c:pt>
                <c:pt idx="29922" formatCode="General">
                  <c:v>59.844000000000001</c:v>
                </c:pt>
                <c:pt idx="29923" formatCode="General">
                  <c:v>59.845999999999997</c:v>
                </c:pt>
                <c:pt idx="29924" formatCode="General">
                  <c:v>59.847999999999999</c:v>
                </c:pt>
                <c:pt idx="29925" formatCode="General">
                  <c:v>59.85</c:v>
                </c:pt>
                <c:pt idx="29926" formatCode="General">
                  <c:v>59.851999999999997</c:v>
                </c:pt>
                <c:pt idx="29927" formatCode="General">
                  <c:v>59.853999999999999</c:v>
                </c:pt>
                <c:pt idx="29928" formatCode="General">
                  <c:v>59.856000000000002</c:v>
                </c:pt>
                <c:pt idx="29929" formatCode="General">
                  <c:v>59.857999999999997</c:v>
                </c:pt>
                <c:pt idx="29930" formatCode="General">
                  <c:v>59.86</c:v>
                </c:pt>
                <c:pt idx="29931" formatCode="General">
                  <c:v>59.862000000000002</c:v>
                </c:pt>
                <c:pt idx="29932" formatCode="General">
                  <c:v>59.863999999999997</c:v>
                </c:pt>
                <c:pt idx="29933" formatCode="General">
                  <c:v>59.866</c:v>
                </c:pt>
                <c:pt idx="29934" formatCode="General">
                  <c:v>59.868000000000002</c:v>
                </c:pt>
                <c:pt idx="29935" formatCode="General">
                  <c:v>59.87</c:v>
                </c:pt>
                <c:pt idx="29936" formatCode="General">
                  <c:v>59.872</c:v>
                </c:pt>
                <c:pt idx="29937" formatCode="General">
                  <c:v>59.874000000000002</c:v>
                </c:pt>
                <c:pt idx="29938" formatCode="General">
                  <c:v>59.875999999999998</c:v>
                </c:pt>
                <c:pt idx="29939" formatCode="General">
                  <c:v>59.878</c:v>
                </c:pt>
                <c:pt idx="29940" formatCode="General">
                  <c:v>59.88</c:v>
                </c:pt>
                <c:pt idx="29941" formatCode="General">
                  <c:v>59.881999999999998</c:v>
                </c:pt>
                <c:pt idx="29942" formatCode="General">
                  <c:v>59.884</c:v>
                </c:pt>
                <c:pt idx="29943" formatCode="General">
                  <c:v>59.886000000000003</c:v>
                </c:pt>
                <c:pt idx="29944" formatCode="General">
                  <c:v>59.887999999999998</c:v>
                </c:pt>
                <c:pt idx="29945" formatCode="General">
                  <c:v>59.89</c:v>
                </c:pt>
                <c:pt idx="29946" formatCode="General">
                  <c:v>59.892000000000003</c:v>
                </c:pt>
                <c:pt idx="29947" formatCode="General">
                  <c:v>59.893999999999998</c:v>
                </c:pt>
                <c:pt idx="29948" formatCode="General">
                  <c:v>59.896000000000001</c:v>
                </c:pt>
                <c:pt idx="29949" formatCode="General">
                  <c:v>59.898000000000003</c:v>
                </c:pt>
                <c:pt idx="29950" formatCode="General">
                  <c:v>59.9</c:v>
                </c:pt>
                <c:pt idx="29951" formatCode="General">
                  <c:v>59.902000000000001</c:v>
                </c:pt>
                <c:pt idx="29952" formatCode="General">
                  <c:v>59.904000000000003</c:v>
                </c:pt>
                <c:pt idx="29953" formatCode="General">
                  <c:v>59.905999999999999</c:v>
                </c:pt>
                <c:pt idx="29954" formatCode="General">
                  <c:v>59.908000000000001</c:v>
                </c:pt>
                <c:pt idx="29955" formatCode="General">
                  <c:v>59.91</c:v>
                </c:pt>
                <c:pt idx="29956" formatCode="General">
                  <c:v>59.911999999999999</c:v>
                </c:pt>
                <c:pt idx="29957" formatCode="General">
                  <c:v>59.914000000000001</c:v>
                </c:pt>
                <c:pt idx="29958" formatCode="General">
                  <c:v>59.915999999999997</c:v>
                </c:pt>
                <c:pt idx="29959" formatCode="General">
                  <c:v>59.917999999999999</c:v>
                </c:pt>
                <c:pt idx="29960" formatCode="General">
                  <c:v>59.92</c:v>
                </c:pt>
                <c:pt idx="29961" formatCode="General">
                  <c:v>59.921999999999997</c:v>
                </c:pt>
                <c:pt idx="29962" formatCode="General">
                  <c:v>59.923999999999999</c:v>
                </c:pt>
                <c:pt idx="29963" formatCode="General">
                  <c:v>59.926000000000002</c:v>
                </c:pt>
                <c:pt idx="29964" formatCode="General">
                  <c:v>59.927999999999997</c:v>
                </c:pt>
                <c:pt idx="29965" formatCode="General">
                  <c:v>59.93</c:v>
                </c:pt>
                <c:pt idx="29966" formatCode="General">
                  <c:v>59.932000000000002</c:v>
                </c:pt>
                <c:pt idx="29967" formatCode="General">
                  <c:v>59.933999999999997</c:v>
                </c:pt>
                <c:pt idx="29968" formatCode="General">
                  <c:v>59.936</c:v>
                </c:pt>
                <c:pt idx="29969" formatCode="General">
                  <c:v>59.938000000000002</c:v>
                </c:pt>
                <c:pt idx="29970" formatCode="General">
                  <c:v>59.94</c:v>
                </c:pt>
                <c:pt idx="29971" formatCode="General">
                  <c:v>59.942</c:v>
                </c:pt>
                <c:pt idx="29972" formatCode="General">
                  <c:v>59.944000000000003</c:v>
                </c:pt>
                <c:pt idx="29973" formatCode="General">
                  <c:v>59.945999999999998</c:v>
                </c:pt>
                <c:pt idx="29974" formatCode="General">
                  <c:v>59.948</c:v>
                </c:pt>
                <c:pt idx="29975" formatCode="General">
                  <c:v>59.95</c:v>
                </c:pt>
                <c:pt idx="29976" formatCode="General">
                  <c:v>59.951999999999998</c:v>
                </c:pt>
                <c:pt idx="29977" formatCode="General">
                  <c:v>59.954000000000001</c:v>
                </c:pt>
                <c:pt idx="29978" formatCode="General">
                  <c:v>59.956000000000003</c:v>
                </c:pt>
                <c:pt idx="29979" formatCode="General">
                  <c:v>59.957999999999998</c:v>
                </c:pt>
                <c:pt idx="29980" formatCode="General">
                  <c:v>59.96</c:v>
                </c:pt>
                <c:pt idx="29981" formatCode="General">
                  <c:v>59.962000000000003</c:v>
                </c:pt>
                <c:pt idx="29982" formatCode="General">
                  <c:v>59.963999999999999</c:v>
                </c:pt>
                <c:pt idx="29983" formatCode="General">
                  <c:v>59.966000000000001</c:v>
                </c:pt>
                <c:pt idx="29984" formatCode="General">
                  <c:v>59.968000000000004</c:v>
                </c:pt>
                <c:pt idx="29985" formatCode="General">
                  <c:v>59.97</c:v>
                </c:pt>
                <c:pt idx="29986" formatCode="General">
                  <c:v>59.972000000000001</c:v>
                </c:pt>
                <c:pt idx="29987" formatCode="General">
                  <c:v>59.973999999999997</c:v>
                </c:pt>
                <c:pt idx="29988" formatCode="General">
                  <c:v>59.975999999999999</c:v>
                </c:pt>
                <c:pt idx="29989" formatCode="General">
                  <c:v>59.978000000000002</c:v>
                </c:pt>
                <c:pt idx="29990" formatCode="General">
                  <c:v>59.98</c:v>
                </c:pt>
                <c:pt idx="29991" formatCode="General">
                  <c:v>59.981999999999999</c:v>
                </c:pt>
                <c:pt idx="29992" formatCode="General">
                  <c:v>59.984000000000002</c:v>
                </c:pt>
                <c:pt idx="29993" formatCode="General">
                  <c:v>59.985999999999997</c:v>
                </c:pt>
                <c:pt idx="29994" formatCode="General">
                  <c:v>59.988</c:v>
                </c:pt>
                <c:pt idx="29995" formatCode="General">
                  <c:v>59.99</c:v>
                </c:pt>
                <c:pt idx="29996" formatCode="General">
                  <c:v>59.991999999999997</c:v>
                </c:pt>
                <c:pt idx="29997" formatCode="General">
                  <c:v>59.994</c:v>
                </c:pt>
                <c:pt idx="29998" formatCode="General">
                  <c:v>59.996000000000002</c:v>
                </c:pt>
                <c:pt idx="29999" formatCode="General">
                  <c:v>59.997999999999998</c:v>
                </c:pt>
                <c:pt idx="30000" formatCode="General">
                  <c:v>60</c:v>
                </c:pt>
                <c:pt idx="30001" formatCode="General">
                  <c:v>60.002000000000002</c:v>
                </c:pt>
                <c:pt idx="30002" formatCode="General">
                  <c:v>60.003999999999998</c:v>
                </c:pt>
                <c:pt idx="30003" formatCode="General">
                  <c:v>60.006</c:v>
                </c:pt>
                <c:pt idx="30004" formatCode="General">
                  <c:v>60.008000000000003</c:v>
                </c:pt>
                <c:pt idx="30005" formatCode="General">
                  <c:v>60.01</c:v>
                </c:pt>
                <c:pt idx="30006" formatCode="General">
                  <c:v>60.012</c:v>
                </c:pt>
                <c:pt idx="30007" formatCode="General">
                  <c:v>60.014000000000003</c:v>
                </c:pt>
                <c:pt idx="30008" formatCode="General">
                  <c:v>60.015999999999998</c:v>
                </c:pt>
                <c:pt idx="30009" formatCode="General">
                  <c:v>60.018000000000001</c:v>
                </c:pt>
                <c:pt idx="30010" formatCode="General">
                  <c:v>60.02</c:v>
                </c:pt>
                <c:pt idx="30011" formatCode="General">
                  <c:v>60.021999999999998</c:v>
                </c:pt>
                <c:pt idx="30012" formatCode="General">
                  <c:v>60.024000000000001</c:v>
                </c:pt>
                <c:pt idx="30013" formatCode="General">
                  <c:v>60.026000000000003</c:v>
                </c:pt>
                <c:pt idx="30014" formatCode="General">
                  <c:v>60.027999999999999</c:v>
                </c:pt>
                <c:pt idx="30015" formatCode="General">
                  <c:v>60.03</c:v>
                </c:pt>
                <c:pt idx="30016" formatCode="General">
                  <c:v>60.031999999999996</c:v>
                </c:pt>
                <c:pt idx="30017" formatCode="General">
                  <c:v>60.033999999999999</c:v>
                </c:pt>
                <c:pt idx="30018" formatCode="General">
                  <c:v>60.036000000000001</c:v>
                </c:pt>
                <c:pt idx="30019" formatCode="General">
                  <c:v>60.037999999999997</c:v>
                </c:pt>
                <c:pt idx="30020" formatCode="General">
                  <c:v>60.04</c:v>
                </c:pt>
                <c:pt idx="30021" formatCode="General">
                  <c:v>60.042000000000002</c:v>
                </c:pt>
                <c:pt idx="30022" formatCode="General">
                  <c:v>60.043999999999997</c:v>
                </c:pt>
                <c:pt idx="30023" formatCode="General">
                  <c:v>60.045999999999999</c:v>
                </c:pt>
                <c:pt idx="30024" formatCode="General">
                  <c:v>60.048000000000002</c:v>
                </c:pt>
                <c:pt idx="30025" formatCode="General">
                  <c:v>60.05</c:v>
                </c:pt>
                <c:pt idx="30026" formatCode="General">
                  <c:v>60.052</c:v>
                </c:pt>
                <c:pt idx="30027" formatCode="General">
                  <c:v>60.054000000000002</c:v>
                </c:pt>
                <c:pt idx="30028" formatCode="General">
                  <c:v>60.055999999999997</c:v>
                </c:pt>
                <c:pt idx="30029" formatCode="General">
                  <c:v>60.058</c:v>
                </c:pt>
                <c:pt idx="30030" formatCode="General">
                  <c:v>60.06</c:v>
                </c:pt>
                <c:pt idx="30031" formatCode="General">
                  <c:v>60.061999999999998</c:v>
                </c:pt>
                <c:pt idx="30032" formatCode="General">
                  <c:v>60.064</c:v>
                </c:pt>
                <c:pt idx="30033" formatCode="General">
                  <c:v>60.066000000000003</c:v>
                </c:pt>
                <c:pt idx="30034" formatCode="General">
                  <c:v>60.067999999999998</c:v>
                </c:pt>
                <c:pt idx="30035" formatCode="General">
                  <c:v>60.07</c:v>
                </c:pt>
                <c:pt idx="30036" formatCode="General">
                  <c:v>60.072000000000003</c:v>
                </c:pt>
                <c:pt idx="30037" formatCode="General">
                  <c:v>60.073999999999998</c:v>
                </c:pt>
                <c:pt idx="30038" formatCode="General">
                  <c:v>60.076000000000001</c:v>
                </c:pt>
                <c:pt idx="30039" formatCode="General">
                  <c:v>60.078000000000003</c:v>
                </c:pt>
                <c:pt idx="30040" formatCode="General">
                  <c:v>60.08</c:v>
                </c:pt>
                <c:pt idx="30041" formatCode="General">
                  <c:v>60.082000000000001</c:v>
                </c:pt>
                <c:pt idx="30042" formatCode="General">
                  <c:v>60.084000000000003</c:v>
                </c:pt>
                <c:pt idx="30043" formatCode="General">
                  <c:v>60.085999999999999</c:v>
                </c:pt>
                <c:pt idx="30044" formatCode="General">
                  <c:v>60.088000000000001</c:v>
                </c:pt>
                <c:pt idx="30045" formatCode="General">
                  <c:v>60.09</c:v>
                </c:pt>
                <c:pt idx="30046" formatCode="General">
                  <c:v>60.091999999999999</c:v>
                </c:pt>
                <c:pt idx="30047" formatCode="General">
                  <c:v>60.094000000000001</c:v>
                </c:pt>
                <c:pt idx="30048" formatCode="General">
                  <c:v>60.095999999999997</c:v>
                </c:pt>
                <c:pt idx="30049" formatCode="General">
                  <c:v>60.097999999999999</c:v>
                </c:pt>
                <c:pt idx="30050" formatCode="General">
                  <c:v>60.1</c:v>
                </c:pt>
                <c:pt idx="30051" formatCode="General">
                  <c:v>60.101999999999997</c:v>
                </c:pt>
                <c:pt idx="30052" formatCode="General">
                  <c:v>60.103999999999999</c:v>
                </c:pt>
                <c:pt idx="30053" formatCode="General">
                  <c:v>60.106000000000002</c:v>
                </c:pt>
                <c:pt idx="30054" formatCode="General">
                  <c:v>60.107999999999997</c:v>
                </c:pt>
                <c:pt idx="30055" formatCode="General">
                  <c:v>60.11</c:v>
                </c:pt>
                <c:pt idx="30056" formatCode="General">
                  <c:v>60.112000000000002</c:v>
                </c:pt>
                <c:pt idx="30057" formatCode="General">
                  <c:v>60.113999999999997</c:v>
                </c:pt>
                <c:pt idx="30058" formatCode="General">
                  <c:v>60.116</c:v>
                </c:pt>
                <c:pt idx="30059" formatCode="General">
                  <c:v>60.118000000000002</c:v>
                </c:pt>
                <c:pt idx="30060" formatCode="General">
                  <c:v>60.12</c:v>
                </c:pt>
                <c:pt idx="30061" formatCode="General">
                  <c:v>60.122</c:v>
                </c:pt>
                <c:pt idx="30062" formatCode="General">
                  <c:v>60.124000000000002</c:v>
                </c:pt>
                <c:pt idx="30063" formatCode="General">
                  <c:v>60.125999999999998</c:v>
                </c:pt>
                <c:pt idx="30064" formatCode="General">
                  <c:v>60.128</c:v>
                </c:pt>
                <c:pt idx="30065" formatCode="General">
                  <c:v>60.13</c:v>
                </c:pt>
                <c:pt idx="30066" formatCode="General">
                  <c:v>60.131999999999998</c:v>
                </c:pt>
                <c:pt idx="30067" formatCode="General">
                  <c:v>60.134</c:v>
                </c:pt>
                <c:pt idx="30068" formatCode="General">
                  <c:v>60.136000000000003</c:v>
                </c:pt>
                <c:pt idx="30069" formatCode="General">
                  <c:v>60.137999999999998</c:v>
                </c:pt>
                <c:pt idx="30070" formatCode="General">
                  <c:v>60.14</c:v>
                </c:pt>
                <c:pt idx="30071" formatCode="General">
                  <c:v>60.142000000000003</c:v>
                </c:pt>
                <c:pt idx="30072" formatCode="General">
                  <c:v>60.143999999999998</c:v>
                </c:pt>
                <c:pt idx="30073" formatCode="General">
                  <c:v>60.146000000000001</c:v>
                </c:pt>
                <c:pt idx="30074" formatCode="General">
                  <c:v>60.148000000000003</c:v>
                </c:pt>
                <c:pt idx="30075" formatCode="General">
                  <c:v>60.15</c:v>
                </c:pt>
                <c:pt idx="30076" formatCode="General">
                  <c:v>60.152000000000001</c:v>
                </c:pt>
                <c:pt idx="30077" formatCode="General">
                  <c:v>60.154000000000003</c:v>
                </c:pt>
                <c:pt idx="30078" formatCode="General">
                  <c:v>60.155999999999999</c:v>
                </c:pt>
                <c:pt idx="30079" formatCode="General">
                  <c:v>60.158000000000001</c:v>
                </c:pt>
                <c:pt idx="30080" formatCode="General">
                  <c:v>60.16</c:v>
                </c:pt>
                <c:pt idx="30081" formatCode="General">
                  <c:v>60.161999999999999</c:v>
                </c:pt>
                <c:pt idx="30082" formatCode="General">
                  <c:v>60.164000000000001</c:v>
                </c:pt>
                <c:pt idx="30083" formatCode="General">
                  <c:v>60.165999999999997</c:v>
                </c:pt>
                <c:pt idx="30084" formatCode="General">
                  <c:v>60.167999999999999</c:v>
                </c:pt>
                <c:pt idx="30085" formatCode="General">
                  <c:v>60.17</c:v>
                </c:pt>
                <c:pt idx="30086" formatCode="General">
                  <c:v>60.171999999999997</c:v>
                </c:pt>
                <c:pt idx="30087" formatCode="General">
                  <c:v>60.173999999999999</c:v>
                </c:pt>
                <c:pt idx="30088" formatCode="General">
                  <c:v>60.176000000000002</c:v>
                </c:pt>
                <c:pt idx="30089" formatCode="General">
                  <c:v>60.177999999999997</c:v>
                </c:pt>
                <c:pt idx="30090" formatCode="General">
                  <c:v>60.18</c:v>
                </c:pt>
                <c:pt idx="30091" formatCode="General">
                  <c:v>60.182000000000002</c:v>
                </c:pt>
                <c:pt idx="30092" formatCode="General">
                  <c:v>60.183999999999997</c:v>
                </c:pt>
                <c:pt idx="30093" formatCode="General">
                  <c:v>60.186</c:v>
                </c:pt>
                <c:pt idx="30094" formatCode="General">
                  <c:v>60.188000000000002</c:v>
                </c:pt>
                <c:pt idx="30095" formatCode="General">
                  <c:v>60.19</c:v>
                </c:pt>
                <c:pt idx="30096" formatCode="General">
                  <c:v>60.192</c:v>
                </c:pt>
                <c:pt idx="30097" formatCode="General">
                  <c:v>60.194000000000003</c:v>
                </c:pt>
                <c:pt idx="30098" formatCode="General">
                  <c:v>60.195999999999998</c:v>
                </c:pt>
                <c:pt idx="30099" formatCode="General">
                  <c:v>60.198</c:v>
                </c:pt>
                <c:pt idx="30100" formatCode="General">
                  <c:v>60.2</c:v>
                </c:pt>
                <c:pt idx="30101" formatCode="General">
                  <c:v>60.201999999999998</c:v>
                </c:pt>
                <c:pt idx="30102" formatCode="General">
                  <c:v>60.204000000000001</c:v>
                </c:pt>
                <c:pt idx="30103" formatCode="General">
                  <c:v>60.206000000000003</c:v>
                </c:pt>
                <c:pt idx="30104" formatCode="General">
                  <c:v>60.207999999999998</c:v>
                </c:pt>
                <c:pt idx="30105" formatCode="General">
                  <c:v>60.21</c:v>
                </c:pt>
                <c:pt idx="30106" formatCode="General">
                  <c:v>60.212000000000003</c:v>
                </c:pt>
                <c:pt idx="30107" formatCode="General">
                  <c:v>60.213999999999999</c:v>
                </c:pt>
                <c:pt idx="30108" formatCode="General">
                  <c:v>60.216000000000001</c:v>
                </c:pt>
                <c:pt idx="30109" formatCode="General">
                  <c:v>60.218000000000004</c:v>
                </c:pt>
                <c:pt idx="30110" formatCode="General">
                  <c:v>60.22</c:v>
                </c:pt>
                <c:pt idx="30111" formatCode="General">
                  <c:v>60.222000000000001</c:v>
                </c:pt>
                <c:pt idx="30112" formatCode="General">
                  <c:v>60.223999999999997</c:v>
                </c:pt>
                <c:pt idx="30113" formatCode="General">
                  <c:v>60.225999999999999</c:v>
                </c:pt>
                <c:pt idx="30114" formatCode="General">
                  <c:v>60.228000000000002</c:v>
                </c:pt>
                <c:pt idx="30115" formatCode="General">
                  <c:v>60.23</c:v>
                </c:pt>
                <c:pt idx="30116" formatCode="General">
                  <c:v>60.231999999999999</c:v>
                </c:pt>
                <c:pt idx="30117" formatCode="General">
                  <c:v>60.234000000000002</c:v>
                </c:pt>
                <c:pt idx="30118" formatCode="General">
                  <c:v>60.235999999999997</c:v>
                </c:pt>
                <c:pt idx="30119" formatCode="General">
                  <c:v>60.238</c:v>
                </c:pt>
                <c:pt idx="30120" formatCode="General">
                  <c:v>60.24</c:v>
                </c:pt>
                <c:pt idx="30121" formatCode="General">
                  <c:v>60.241999999999997</c:v>
                </c:pt>
                <c:pt idx="30122" formatCode="General">
                  <c:v>60.244</c:v>
                </c:pt>
                <c:pt idx="30123" formatCode="General">
                  <c:v>60.246000000000002</c:v>
                </c:pt>
                <c:pt idx="30124" formatCode="General">
                  <c:v>60.247999999999998</c:v>
                </c:pt>
                <c:pt idx="30125" formatCode="General">
                  <c:v>60.25</c:v>
                </c:pt>
                <c:pt idx="30126" formatCode="General">
                  <c:v>60.252000000000002</c:v>
                </c:pt>
                <c:pt idx="30127" formatCode="General">
                  <c:v>60.253999999999998</c:v>
                </c:pt>
                <c:pt idx="30128" formatCode="General">
                  <c:v>60.256</c:v>
                </c:pt>
                <c:pt idx="30129" formatCode="General">
                  <c:v>60.258000000000003</c:v>
                </c:pt>
                <c:pt idx="30130" formatCode="General">
                  <c:v>60.26</c:v>
                </c:pt>
                <c:pt idx="30131" formatCode="General">
                  <c:v>60.262</c:v>
                </c:pt>
                <c:pt idx="30132" formatCode="General">
                  <c:v>60.264000000000003</c:v>
                </c:pt>
                <c:pt idx="30133" formatCode="General">
                  <c:v>60.265999999999998</c:v>
                </c:pt>
                <c:pt idx="30134" formatCode="General">
                  <c:v>60.268000000000001</c:v>
                </c:pt>
                <c:pt idx="30135" formatCode="General">
                  <c:v>60.27</c:v>
                </c:pt>
                <c:pt idx="30136" formatCode="General">
                  <c:v>60.271999999999998</c:v>
                </c:pt>
                <c:pt idx="30137" formatCode="General">
                  <c:v>60.274000000000001</c:v>
                </c:pt>
                <c:pt idx="30138" formatCode="General">
                  <c:v>60.276000000000003</c:v>
                </c:pt>
                <c:pt idx="30139" formatCode="General">
                  <c:v>60.277999999999999</c:v>
                </c:pt>
                <c:pt idx="30140" formatCode="General">
                  <c:v>60.28</c:v>
                </c:pt>
                <c:pt idx="30141" formatCode="General">
                  <c:v>60.281999999999996</c:v>
                </c:pt>
                <c:pt idx="30142" formatCode="General">
                  <c:v>60.283999999999999</c:v>
                </c:pt>
                <c:pt idx="30143" formatCode="General">
                  <c:v>60.286000000000001</c:v>
                </c:pt>
                <c:pt idx="30144" formatCode="General">
                  <c:v>60.287999999999997</c:v>
                </c:pt>
                <c:pt idx="30145" formatCode="General">
                  <c:v>60.29</c:v>
                </c:pt>
                <c:pt idx="30146" formatCode="General">
                  <c:v>60.292000000000002</c:v>
                </c:pt>
                <c:pt idx="30147" formatCode="General">
                  <c:v>60.293999999999997</c:v>
                </c:pt>
                <c:pt idx="30148" formatCode="General">
                  <c:v>60.295999999999999</c:v>
                </c:pt>
                <c:pt idx="30149" formatCode="General">
                  <c:v>60.298000000000002</c:v>
                </c:pt>
                <c:pt idx="30150" formatCode="General">
                  <c:v>60.3</c:v>
                </c:pt>
                <c:pt idx="30151" formatCode="General">
                  <c:v>60.302</c:v>
                </c:pt>
                <c:pt idx="30152" formatCode="General">
                  <c:v>60.304000000000002</c:v>
                </c:pt>
                <c:pt idx="30153" formatCode="General">
                  <c:v>60.305999999999997</c:v>
                </c:pt>
                <c:pt idx="30154" formatCode="General">
                  <c:v>60.308</c:v>
                </c:pt>
                <c:pt idx="30155" formatCode="General">
                  <c:v>60.31</c:v>
                </c:pt>
                <c:pt idx="30156" formatCode="General">
                  <c:v>60.311999999999998</c:v>
                </c:pt>
                <c:pt idx="30157" formatCode="General">
                  <c:v>60.314</c:v>
                </c:pt>
                <c:pt idx="30158" formatCode="General">
                  <c:v>60.316000000000003</c:v>
                </c:pt>
                <c:pt idx="30159" formatCode="General">
                  <c:v>60.317999999999998</c:v>
                </c:pt>
                <c:pt idx="30160" formatCode="General">
                  <c:v>60.32</c:v>
                </c:pt>
                <c:pt idx="30161" formatCode="General">
                  <c:v>60.322000000000003</c:v>
                </c:pt>
                <c:pt idx="30162" formatCode="General">
                  <c:v>60.323999999999998</c:v>
                </c:pt>
                <c:pt idx="30163" formatCode="General">
                  <c:v>60.326000000000001</c:v>
                </c:pt>
                <c:pt idx="30164" formatCode="General">
                  <c:v>60.328000000000003</c:v>
                </c:pt>
                <c:pt idx="30165" formatCode="General">
                  <c:v>60.33</c:v>
                </c:pt>
                <c:pt idx="30166" formatCode="General">
                  <c:v>60.332000000000001</c:v>
                </c:pt>
                <c:pt idx="30167" formatCode="General">
                  <c:v>60.334000000000003</c:v>
                </c:pt>
                <c:pt idx="30168" formatCode="General">
                  <c:v>60.335999999999999</c:v>
                </c:pt>
                <c:pt idx="30169" formatCode="General">
                  <c:v>60.338000000000001</c:v>
                </c:pt>
                <c:pt idx="30170" formatCode="General">
                  <c:v>60.34</c:v>
                </c:pt>
                <c:pt idx="30171" formatCode="General">
                  <c:v>60.341999999999999</c:v>
                </c:pt>
                <c:pt idx="30172" formatCode="General">
                  <c:v>60.344000000000001</c:v>
                </c:pt>
                <c:pt idx="30173" formatCode="General">
                  <c:v>60.345999999999997</c:v>
                </c:pt>
                <c:pt idx="30174" formatCode="General">
                  <c:v>60.347999999999999</c:v>
                </c:pt>
                <c:pt idx="30175" formatCode="General">
                  <c:v>60.35</c:v>
                </c:pt>
                <c:pt idx="30176" formatCode="General">
                  <c:v>60.351999999999997</c:v>
                </c:pt>
                <c:pt idx="30177" formatCode="General">
                  <c:v>60.353999999999999</c:v>
                </c:pt>
                <c:pt idx="30178" formatCode="General">
                  <c:v>60.356000000000002</c:v>
                </c:pt>
                <c:pt idx="30179" formatCode="General">
                  <c:v>60.357999999999997</c:v>
                </c:pt>
                <c:pt idx="30180" formatCode="General">
                  <c:v>60.36</c:v>
                </c:pt>
                <c:pt idx="30181" formatCode="General">
                  <c:v>60.362000000000002</c:v>
                </c:pt>
                <c:pt idx="30182" formatCode="General">
                  <c:v>60.363999999999997</c:v>
                </c:pt>
                <c:pt idx="30183" formatCode="General">
                  <c:v>60.366</c:v>
                </c:pt>
                <c:pt idx="30184" formatCode="General">
                  <c:v>60.368000000000002</c:v>
                </c:pt>
                <c:pt idx="30185" formatCode="General">
                  <c:v>60.37</c:v>
                </c:pt>
                <c:pt idx="30186" formatCode="General">
                  <c:v>60.372</c:v>
                </c:pt>
                <c:pt idx="30187" formatCode="General">
                  <c:v>60.374000000000002</c:v>
                </c:pt>
                <c:pt idx="30188" formatCode="General">
                  <c:v>60.375999999999998</c:v>
                </c:pt>
                <c:pt idx="30189" formatCode="General">
                  <c:v>60.378</c:v>
                </c:pt>
                <c:pt idx="30190" formatCode="General">
                  <c:v>60.38</c:v>
                </c:pt>
                <c:pt idx="30191" formatCode="General">
                  <c:v>60.381999999999998</c:v>
                </c:pt>
                <c:pt idx="30192" formatCode="General">
                  <c:v>60.384</c:v>
                </c:pt>
                <c:pt idx="30193" formatCode="General">
                  <c:v>60.386000000000003</c:v>
                </c:pt>
                <c:pt idx="30194" formatCode="General">
                  <c:v>60.387999999999998</c:v>
                </c:pt>
                <c:pt idx="30195" formatCode="General">
                  <c:v>60.39</c:v>
                </c:pt>
                <c:pt idx="30196" formatCode="General">
                  <c:v>60.392000000000003</c:v>
                </c:pt>
                <c:pt idx="30197" formatCode="General">
                  <c:v>60.393999999999998</c:v>
                </c:pt>
                <c:pt idx="30198" formatCode="General">
                  <c:v>60.396000000000001</c:v>
                </c:pt>
                <c:pt idx="30199" formatCode="General">
                  <c:v>60.398000000000003</c:v>
                </c:pt>
                <c:pt idx="30200" formatCode="General">
                  <c:v>60.4</c:v>
                </c:pt>
                <c:pt idx="30201" formatCode="General">
                  <c:v>60.402000000000001</c:v>
                </c:pt>
                <c:pt idx="30202" formatCode="General">
                  <c:v>60.404000000000003</c:v>
                </c:pt>
                <c:pt idx="30203" formatCode="General">
                  <c:v>60.405999999999999</c:v>
                </c:pt>
                <c:pt idx="30204" formatCode="General">
                  <c:v>60.408000000000001</c:v>
                </c:pt>
                <c:pt idx="30205" formatCode="General">
                  <c:v>60.41</c:v>
                </c:pt>
                <c:pt idx="30206" formatCode="General">
                  <c:v>60.411999999999999</c:v>
                </c:pt>
                <c:pt idx="30207" formatCode="General">
                  <c:v>60.414000000000001</c:v>
                </c:pt>
                <c:pt idx="30208" formatCode="General">
                  <c:v>60.415999999999997</c:v>
                </c:pt>
                <c:pt idx="30209" formatCode="General">
                  <c:v>60.417999999999999</c:v>
                </c:pt>
                <c:pt idx="30210" formatCode="General">
                  <c:v>60.42</c:v>
                </c:pt>
                <c:pt idx="30211" formatCode="General">
                  <c:v>60.421999999999997</c:v>
                </c:pt>
                <c:pt idx="30212" formatCode="General">
                  <c:v>60.423999999999999</c:v>
                </c:pt>
                <c:pt idx="30213" formatCode="General">
                  <c:v>60.426000000000002</c:v>
                </c:pt>
                <c:pt idx="30214" formatCode="General">
                  <c:v>60.427999999999997</c:v>
                </c:pt>
                <c:pt idx="30215" formatCode="General">
                  <c:v>60.43</c:v>
                </c:pt>
                <c:pt idx="30216" formatCode="General">
                  <c:v>60.432000000000002</c:v>
                </c:pt>
                <c:pt idx="30217" formatCode="General">
                  <c:v>60.433999999999997</c:v>
                </c:pt>
                <c:pt idx="30218" formatCode="General">
                  <c:v>60.436</c:v>
                </c:pt>
                <c:pt idx="30219" formatCode="General">
                  <c:v>60.438000000000002</c:v>
                </c:pt>
                <c:pt idx="30220" formatCode="General">
                  <c:v>60.44</c:v>
                </c:pt>
                <c:pt idx="30221" formatCode="General">
                  <c:v>60.442</c:v>
                </c:pt>
                <c:pt idx="30222" formatCode="General">
                  <c:v>60.444000000000003</c:v>
                </c:pt>
                <c:pt idx="30223" formatCode="General">
                  <c:v>60.445999999999998</c:v>
                </c:pt>
                <c:pt idx="30224" formatCode="General">
                  <c:v>60.448</c:v>
                </c:pt>
                <c:pt idx="30225" formatCode="General">
                  <c:v>60.45</c:v>
                </c:pt>
                <c:pt idx="30226" formatCode="General">
                  <c:v>60.451999999999998</c:v>
                </c:pt>
                <c:pt idx="30227" formatCode="General">
                  <c:v>60.454000000000001</c:v>
                </c:pt>
                <c:pt idx="30228" formatCode="General">
                  <c:v>60.456000000000003</c:v>
                </c:pt>
                <c:pt idx="30229" formatCode="General">
                  <c:v>60.457999999999998</c:v>
                </c:pt>
                <c:pt idx="30230" formatCode="General">
                  <c:v>60.46</c:v>
                </c:pt>
                <c:pt idx="30231" formatCode="General">
                  <c:v>60.462000000000003</c:v>
                </c:pt>
                <c:pt idx="30232" formatCode="General">
                  <c:v>60.463999999999999</c:v>
                </c:pt>
                <c:pt idx="30233" formatCode="General">
                  <c:v>60.466000000000001</c:v>
                </c:pt>
                <c:pt idx="30234" formatCode="General">
                  <c:v>60.468000000000004</c:v>
                </c:pt>
                <c:pt idx="30235" formatCode="General">
                  <c:v>60.47</c:v>
                </c:pt>
                <c:pt idx="30236" formatCode="General">
                  <c:v>60.472000000000001</c:v>
                </c:pt>
                <c:pt idx="30237" formatCode="General">
                  <c:v>60.473999999999997</c:v>
                </c:pt>
                <c:pt idx="30238" formatCode="General">
                  <c:v>60.475999999999999</c:v>
                </c:pt>
                <c:pt idx="30239" formatCode="General">
                  <c:v>60.478000000000002</c:v>
                </c:pt>
                <c:pt idx="30240" formatCode="General">
                  <c:v>60.48</c:v>
                </c:pt>
                <c:pt idx="30241" formatCode="General">
                  <c:v>60.481999999999999</c:v>
                </c:pt>
                <c:pt idx="30242" formatCode="General">
                  <c:v>60.484000000000002</c:v>
                </c:pt>
                <c:pt idx="30243" formatCode="General">
                  <c:v>60.485999999999997</c:v>
                </c:pt>
                <c:pt idx="30244" formatCode="General">
                  <c:v>60.488</c:v>
                </c:pt>
                <c:pt idx="30245" formatCode="General">
                  <c:v>60.49</c:v>
                </c:pt>
                <c:pt idx="30246" formatCode="General">
                  <c:v>60.491999999999997</c:v>
                </c:pt>
                <c:pt idx="30247" formatCode="General">
                  <c:v>60.494</c:v>
                </c:pt>
                <c:pt idx="30248" formatCode="General">
                  <c:v>60.496000000000002</c:v>
                </c:pt>
                <c:pt idx="30249" formatCode="General">
                  <c:v>60.497999999999998</c:v>
                </c:pt>
                <c:pt idx="30250" formatCode="General">
                  <c:v>60.5</c:v>
                </c:pt>
                <c:pt idx="30251" formatCode="General">
                  <c:v>60.502000000000002</c:v>
                </c:pt>
                <c:pt idx="30252" formatCode="General">
                  <c:v>60.503999999999998</c:v>
                </c:pt>
                <c:pt idx="30253" formatCode="General">
                  <c:v>60.506</c:v>
                </c:pt>
                <c:pt idx="30254" formatCode="General">
                  <c:v>60.508000000000003</c:v>
                </c:pt>
                <c:pt idx="30255" formatCode="General">
                  <c:v>60.51</c:v>
                </c:pt>
                <c:pt idx="30256" formatCode="General">
                  <c:v>60.512</c:v>
                </c:pt>
                <c:pt idx="30257" formatCode="General">
                  <c:v>60.514000000000003</c:v>
                </c:pt>
                <c:pt idx="30258" formatCode="General">
                  <c:v>60.515999999999998</c:v>
                </c:pt>
                <c:pt idx="30259" formatCode="General">
                  <c:v>60.518000000000001</c:v>
                </c:pt>
                <c:pt idx="30260" formatCode="General">
                  <c:v>60.52</c:v>
                </c:pt>
                <c:pt idx="30261" formatCode="General">
                  <c:v>60.521999999999998</c:v>
                </c:pt>
                <c:pt idx="30262" formatCode="General">
                  <c:v>60.524000000000001</c:v>
                </c:pt>
                <c:pt idx="30263" formatCode="General">
                  <c:v>60.526000000000003</c:v>
                </c:pt>
                <c:pt idx="30264" formatCode="General">
                  <c:v>60.527999999999999</c:v>
                </c:pt>
                <c:pt idx="30265" formatCode="General">
                  <c:v>60.53</c:v>
                </c:pt>
                <c:pt idx="30266" formatCode="General">
                  <c:v>60.531999999999996</c:v>
                </c:pt>
                <c:pt idx="30267" formatCode="General">
                  <c:v>60.533999999999999</c:v>
                </c:pt>
                <c:pt idx="30268" formatCode="General">
                  <c:v>60.536000000000001</c:v>
                </c:pt>
                <c:pt idx="30269" formatCode="General">
                  <c:v>60.537999999999997</c:v>
                </c:pt>
                <c:pt idx="30270" formatCode="General">
                  <c:v>60.54</c:v>
                </c:pt>
                <c:pt idx="30271" formatCode="General">
                  <c:v>60.542000000000002</c:v>
                </c:pt>
                <c:pt idx="30272" formatCode="General">
                  <c:v>60.543999999999997</c:v>
                </c:pt>
                <c:pt idx="30273" formatCode="General">
                  <c:v>60.545999999999999</c:v>
                </c:pt>
                <c:pt idx="30274" formatCode="General">
                  <c:v>60.548000000000002</c:v>
                </c:pt>
                <c:pt idx="30275" formatCode="General">
                  <c:v>60.55</c:v>
                </c:pt>
                <c:pt idx="30276" formatCode="General">
                  <c:v>60.552</c:v>
                </c:pt>
                <c:pt idx="30277" formatCode="General">
                  <c:v>60.554000000000002</c:v>
                </c:pt>
                <c:pt idx="30278" formatCode="General">
                  <c:v>60.555999999999997</c:v>
                </c:pt>
                <c:pt idx="30279" formatCode="General">
                  <c:v>60.558</c:v>
                </c:pt>
                <c:pt idx="30280" formatCode="General">
                  <c:v>60.56</c:v>
                </c:pt>
                <c:pt idx="30281" formatCode="General">
                  <c:v>60.561999999999998</c:v>
                </c:pt>
                <c:pt idx="30282" formatCode="General">
                  <c:v>60.564</c:v>
                </c:pt>
                <c:pt idx="30283" formatCode="General">
                  <c:v>60.566000000000003</c:v>
                </c:pt>
                <c:pt idx="30284" formatCode="General">
                  <c:v>60.567999999999998</c:v>
                </c:pt>
                <c:pt idx="30285" formatCode="General">
                  <c:v>60.57</c:v>
                </c:pt>
                <c:pt idx="30286" formatCode="General">
                  <c:v>60.572000000000003</c:v>
                </c:pt>
                <c:pt idx="30287" formatCode="General">
                  <c:v>60.573999999999998</c:v>
                </c:pt>
                <c:pt idx="30288" formatCode="General">
                  <c:v>60.576000000000001</c:v>
                </c:pt>
                <c:pt idx="30289" formatCode="General">
                  <c:v>60.578000000000003</c:v>
                </c:pt>
                <c:pt idx="30290" formatCode="General">
                  <c:v>60.58</c:v>
                </c:pt>
                <c:pt idx="30291" formatCode="General">
                  <c:v>60.582000000000001</c:v>
                </c:pt>
                <c:pt idx="30292" formatCode="General">
                  <c:v>60.584000000000003</c:v>
                </c:pt>
                <c:pt idx="30293" formatCode="General">
                  <c:v>60.585999999999999</c:v>
                </c:pt>
                <c:pt idx="30294" formatCode="General">
                  <c:v>60.588000000000001</c:v>
                </c:pt>
                <c:pt idx="30295" formatCode="General">
                  <c:v>60.59</c:v>
                </c:pt>
                <c:pt idx="30296" formatCode="General">
                  <c:v>60.591999999999999</c:v>
                </c:pt>
                <c:pt idx="30297" formatCode="General">
                  <c:v>60.594000000000001</c:v>
                </c:pt>
                <c:pt idx="30298" formatCode="General">
                  <c:v>60.595999999999997</c:v>
                </c:pt>
                <c:pt idx="30299" formatCode="General">
                  <c:v>60.597999999999999</c:v>
                </c:pt>
                <c:pt idx="30300" formatCode="General">
                  <c:v>60.6</c:v>
                </c:pt>
                <c:pt idx="30301" formatCode="General">
                  <c:v>60.601999999999997</c:v>
                </c:pt>
                <c:pt idx="30302" formatCode="General">
                  <c:v>60.603999999999999</c:v>
                </c:pt>
                <c:pt idx="30303" formatCode="General">
                  <c:v>60.606000000000002</c:v>
                </c:pt>
                <c:pt idx="30304" formatCode="General">
                  <c:v>60.607999999999997</c:v>
                </c:pt>
                <c:pt idx="30305" formatCode="General">
                  <c:v>60.61</c:v>
                </c:pt>
                <c:pt idx="30306" formatCode="General">
                  <c:v>60.612000000000002</c:v>
                </c:pt>
                <c:pt idx="30307" formatCode="General">
                  <c:v>60.613999999999997</c:v>
                </c:pt>
                <c:pt idx="30308" formatCode="General">
                  <c:v>60.616</c:v>
                </c:pt>
                <c:pt idx="30309" formatCode="General">
                  <c:v>60.618000000000002</c:v>
                </c:pt>
                <c:pt idx="30310" formatCode="General">
                  <c:v>60.62</c:v>
                </c:pt>
                <c:pt idx="30311" formatCode="General">
                  <c:v>60.622</c:v>
                </c:pt>
                <c:pt idx="30312" formatCode="General">
                  <c:v>60.624000000000002</c:v>
                </c:pt>
                <c:pt idx="30313" formatCode="General">
                  <c:v>60.625999999999998</c:v>
                </c:pt>
                <c:pt idx="30314" formatCode="General">
                  <c:v>60.628</c:v>
                </c:pt>
                <c:pt idx="30315" formatCode="General">
                  <c:v>60.63</c:v>
                </c:pt>
                <c:pt idx="30316" formatCode="General">
                  <c:v>60.631999999999998</c:v>
                </c:pt>
                <c:pt idx="30317" formatCode="General">
                  <c:v>60.634</c:v>
                </c:pt>
                <c:pt idx="30318" formatCode="General">
                  <c:v>60.636000000000003</c:v>
                </c:pt>
                <c:pt idx="30319" formatCode="General">
                  <c:v>60.637999999999998</c:v>
                </c:pt>
                <c:pt idx="30320" formatCode="General">
                  <c:v>60.64</c:v>
                </c:pt>
                <c:pt idx="30321" formatCode="General">
                  <c:v>60.642000000000003</c:v>
                </c:pt>
                <c:pt idx="30322" formatCode="General">
                  <c:v>60.643999999999998</c:v>
                </c:pt>
                <c:pt idx="30323" formatCode="General">
                  <c:v>60.646000000000001</c:v>
                </c:pt>
                <c:pt idx="30324" formatCode="General">
                  <c:v>60.648000000000003</c:v>
                </c:pt>
                <c:pt idx="30325" formatCode="General">
                  <c:v>60.65</c:v>
                </c:pt>
                <c:pt idx="30326" formatCode="General">
                  <c:v>60.652000000000001</c:v>
                </c:pt>
                <c:pt idx="30327" formatCode="General">
                  <c:v>60.654000000000003</c:v>
                </c:pt>
                <c:pt idx="30328" formatCode="General">
                  <c:v>60.655999999999999</c:v>
                </c:pt>
                <c:pt idx="30329" formatCode="General">
                  <c:v>60.658000000000001</c:v>
                </c:pt>
                <c:pt idx="30330" formatCode="General">
                  <c:v>60.66</c:v>
                </c:pt>
                <c:pt idx="30331" formatCode="General">
                  <c:v>60.661999999999999</c:v>
                </c:pt>
                <c:pt idx="30332" formatCode="General">
                  <c:v>60.664000000000001</c:v>
                </c:pt>
                <c:pt idx="30333" formatCode="General">
                  <c:v>60.665999999999997</c:v>
                </c:pt>
                <c:pt idx="30334" formatCode="General">
                  <c:v>60.667999999999999</c:v>
                </c:pt>
                <c:pt idx="30335" formatCode="General">
                  <c:v>60.67</c:v>
                </c:pt>
                <c:pt idx="30336" formatCode="General">
                  <c:v>60.671999999999997</c:v>
                </c:pt>
                <c:pt idx="30337" formatCode="General">
                  <c:v>60.673999999999999</c:v>
                </c:pt>
                <c:pt idx="30338" formatCode="General">
                  <c:v>60.676000000000002</c:v>
                </c:pt>
                <c:pt idx="30339" formatCode="General">
                  <c:v>60.677999999999997</c:v>
                </c:pt>
                <c:pt idx="30340" formatCode="General">
                  <c:v>60.68</c:v>
                </c:pt>
                <c:pt idx="30341" formatCode="General">
                  <c:v>60.682000000000002</c:v>
                </c:pt>
                <c:pt idx="30342" formatCode="General">
                  <c:v>60.683999999999997</c:v>
                </c:pt>
                <c:pt idx="30343" formatCode="General">
                  <c:v>60.686</c:v>
                </c:pt>
                <c:pt idx="30344" formatCode="General">
                  <c:v>60.688000000000002</c:v>
                </c:pt>
                <c:pt idx="30345" formatCode="General">
                  <c:v>60.69</c:v>
                </c:pt>
                <c:pt idx="30346" formatCode="General">
                  <c:v>60.692</c:v>
                </c:pt>
                <c:pt idx="30347" formatCode="General">
                  <c:v>60.694000000000003</c:v>
                </c:pt>
                <c:pt idx="30348" formatCode="General">
                  <c:v>60.695999999999998</c:v>
                </c:pt>
                <c:pt idx="30349" formatCode="General">
                  <c:v>60.698</c:v>
                </c:pt>
                <c:pt idx="30350" formatCode="General">
                  <c:v>60.7</c:v>
                </c:pt>
                <c:pt idx="30351" formatCode="General">
                  <c:v>60.701999999999998</c:v>
                </c:pt>
                <c:pt idx="30352" formatCode="General">
                  <c:v>60.704000000000001</c:v>
                </c:pt>
                <c:pt idx="30353" formatCode="General">
                  <c:v>60.706000000000003</c:v>
                </c:pt>
                <c:pt idx="30354" formatCode="General">
                  <c:v>60.707999999999998</c:v>
                </c:pt>
                <c:pt idx="30355" formatCode="General">
                  <c:v>60.71</c:v>
                </c:pt>
                <c:pt idx="30356" formatCode="General">
                  <c:v>60.712000000000003</c:v>
                </c:pt>
                <c:pt idx="30357" formatCode="General">
                  <c:v>60.713999999999999</c:v>
                </c:pt>
                <c:pt idx="30358" formatCode="General">
                  <c:v>60.716000000000001</c:v>
                </c:pt>
                <c:pt idx="30359" formatCode="General">
                  <c:v>60.718000000000004</c:v>
                </c:pt>
                <c:pt idx="30360" formatCode="General">
                  <c:v>60.72</c:v>
                </c:pt>
                <c:pt idx="30361" formatCode="General">
                  <c:v>60.722000000000001</c:v>
                </c:pt>
                <c:pt idx="30362" formatCode="General">
                  <c:v>60.723999999999997</c:v>
                </c:pt>
                <c:pt idx="30363" formatCode="General">
                  <c:v>60.725999999999999</c:v>
                </c:pt>
                <c:pt idx="30364" formatCode="General">
                  <c:v>60.728000000000002</c:v>
                </c:pt>
                <c:pt idx="30365" formatCode="General">
                  <c:v>60.73</c:v>
                </c:pt>
                <c:pt idx="30366" formatCode="General">
                  <c:v>60.731999999999999</c:v>
                </c:pt>
                <c:pt idx="30367" formatCode="General">
                  <c:v>60.734000000000002</c:v>
                </c:pt>
                <c:pt idx="30368" formatCode="General">
                  <c:v>60.735999999999997</c:v>
                </c:pt>
                <c:pt idx="30369" formatCode="General">
                  <c:v>60.738</c:v>
                </c:pt>
                <c:pt idx="30370" formatCode="General">
                  <c:v>60.74</c:v>
                </c:pt>
                <c:pt idx="30371" formatCode="General">
                  <c:v>60.741999999999997</c:v>
                </c:pt>
                <c:pt idx="30372" formatCode="General">
                  <c:v>60.744</c:v>
                </c:pt>
                <c:pt idx="30373" formatCode="General">
                  <c:v>60.746000000000002</c:v>
                </c:pt>
                <c:pt idx="30374" formatCode="General">
                  <c:v>60.747999999999998</c:v>
                </c:pt>
                <c:pt idx="30375" formatCode="General">
                  <c:v>60.75</c:v>
                </c:pt>
                <c:pt idx="30376" formatCode="General">
                  <c:v>60.752000000000002</c:v>
                </c:pt>
                <c:pt idx="30377" formatCode="General">
                  <c:v>60.753999999999998</c:v>
                </c:pt>
                <c:pt idx="30378" formatCode="General">
                  <c:v>60.756</c:v>
                </c:pt>
                <c:pt idx="30379" formatCode="General">
                  <c:v>60.758000000000003</c:v>
                </c:pt>
                <c:pt idx="30380" formatCode="General">
                  <c:v>60.76</c:v>
                </c:pt>
                <c:pt idx="30381" formatCode="General">
                  <c:v>60.762</c:v>
                </c:pt>
                <c:pt idx="30382" formatCode="General">
                  <c:v>60.764000000000003</c:v>
                </c:pt>
                <c:pt idx="30383" formatCode="General">
                  <c:v>60.765999999999998</c:v>
                </c:pt>
                <c:pt idx="30384" formatCode="General">
                  <c:v>60.768000000000001</c:v>
                </c:pt>
                <c:pt idx="30385" formatCode="General">
                  <c:v>60.77</c:v>
                </c:pt>
                <c:pt idx="30386" formatCode="General">
                  <c:v>60.771999999999998</c:v>
                </c:pt>
                <c:pt idx="30387" formatCode="General">
                  <c:v>60.774000000000001</c:v>
                </c:pt>
                <c:pt idx="30388" formatCode="General">
                  <c:v>60.776000000000003</c:v>
                </c:pt>
                <c:pt idx="30389" formatCode="General">
                  <c:v>60.777999999999999</c:v>
                </c:pt>
                <c:pt idx="30390" formatCode="General">
                  <c:v>60.78</c:v>
                </c:pt>
                <c:pt idx="30391" formatCode="General">
                  <c:v>60.781999999999996</c:v>
                </c:pt>
                <c:pt idx="30392" formatCode="General">
                  <c:v>60.783999999999999</c:v>
                </c:pt>
                <c:pt idx="30393" formatCode="General">
                  <c:v>60.786000000000001</c:v>
                </c:pt>
                <c:pt idx="30394" formatCode="General">
                  <c:v>60.787999999999997</c:v>
                </c:pt>
                <c:pt idx="30395" formatCode="General">
                  <c:v>60.79</c:v>
                </c:pt>
                <c:pt idx="30396" formatCode="General">
                  <c:v>60.792000000000002</c:v>
                </c:pt>
                <c:pt idx="30397" formatCode="General">
                  <c:v>60.793999999999997</c:v>
                </c:pt>
                <c:pt idx="30398" formatCode="General">
                  <c:v>60.795999999999999</c:v>
                </c:pt>
                <c:pt idx="30399" formatCode="General">
                  <c:v>60.798000000000002</c:v>
                </c:pt>
                <c:pt idx="30400" formatCode="General">
                  <c:v>60.8</c:v>
                </c:pt>
                <c:pt idx="30401" formatCode="General">
                  <c:v>60.802</c:v>
                </c:pt>
                <c:pt idx="30402" formatCode="General">
                  <c:v>60.804000000000002</c:v>
                </c:pt>
                <c:pt idx="30403" formatCode="General">
                  <c:v>60.805999999999997</c:v>
                </c:pt>
                <c:pt idx="30404" formatCode="General">
                  <c:v>60.808</c:v>
                </c:pt>
                <c:pt idx="30405" formatCode="General">
                  <c:v>60.81</c:v>
                </c:pt>
                <c:pt idx="30406" formatCode="General">
                  <c:v>60.811999999999998</c:v>
                </c:pt>
                <c:pt idx="30407" formatCode="General">
                  <c:v>60.814</c:v>
                </c:pt>
                <c:pt idx="30408" formatCode="General">
                  <c:v>60.816000000000003</c:v>
                </c:pt>
                <c:pt idx="30409" formatCode="General">
                  <c:v>60.817999999999998</c:v>
                </c:pt>
                <c:pt idx="30410" formatCode="General">
                  <c:v>60.82</c:v>
                </c:pt>
                <c:pt idx="30411" formatCode="General">
                  <c:v>60.822000000000003</c:v>
                </c:pt>
                <c:pt idx="30412" formatCode="General">
                  <c:v>60.823999999999998</c:v>
                </c:pt>
                <c:pt idx="30413" formatCode="General">
                  <c:v>60.826000000000001</c:v>
                </c:pt>
                <c:pt idx="30414" formatCode="General">
                  <c:v>60.828000000000003</c:v>
                </c:pt>
                <c:pt idx="30415" formatCode="General">
                  <c:v>60.83</c:v>
                </c:pt>
                <c:pt idx="30416" formatCode="General">
                  <c:v>60.832000000000001</c:v>
                </c:pt>
                <c:pt idx="30417" formatCode="General">
                  <c:v>60.834000000000003</c:v>
                </c:pt>
                <c:pt idx="30418" formatCode="General">
                  <c:v>60.835999999999999</c:v>
                </c:pt>
                <c:pt idx="30419" formatCode="General">
                  <c:v>60.838000000000001</c:v>
                </c:pt>
                <c:pt idx="30420" formatCode="General">
                  <c:v>60.84</c:v>
                </c:pt>
                <c:pt idx="30421" formatCode="General">
                  <c:v>60.841999999999999</c:v>
                </c:pt>
                <c:pt idx="30422" formatCode="General">
                  <c:v>60.844000000000001</c:v>
                </c:pt>
                <c:pt idx="30423" formatCode="General">
                  <c:v>60.845999999999997</c:v>
                </c:pt>
                <c:pt idx="30424" formatCode="General">
                  <c:v>60.847999999999999</c:v>
                </c:pt>
                <c:pt idx="30425" formatCode="General">
                  <c:v>60.85</c:v>
                </c:pt>
                <c:pt idx="30426" formatCode="General">
                  <c:v>60.851999999999997</c:v>
                </c:pt>
                <c:pt idx="30427" formatCode="General">
                  <c:v>60.853999999999999</c:v>
                </c:pt>
                <c:pt idx="30428" formatCode="General">
                  <c:v>60.856000000000002</c:v>
                </c:pt>
                <c:pt idx="30429" formatCode="General">
                  <c:v>60.857999999999997</c:v>
                </c:pt>
                <c:pt idx="30430" formatCode="General">
                  <c:v>60.86</c:v>
                </c:pt>
                <c:pt idx="30431" formatCode="General">
                  <c:v>60.862000000000002</c:v>
                </c:pt>
                <c:pt idx="30432" formatCode="General">
                  <c:v>60.863999999999997</c:v>
                </c:pt>
                <c:pt idx="30433" formatCode="General">
                  <c:v>60.866</c:v>
                </c:pt>
                <c:pt idx="30434" formatCode="General">
                  <c:v>60.868000000000002</c:v>
                </c:pt>
                <c:pt idx="30435" formatCode="General">
                  <c:v>60.87</c:v>
                </c:pt>
                <c:pt idx="30436" formatCode="General">
                  <c:v>60.872</c:v>
                </c:pt>
                <c:pt idx="30437" formatCode="General">
                  <c:v>60.874000000000002</c:v>
                </c:pt>
                <c:pt idx="30438" formatCode="General">
                  <c:v>60.875999999999998</c:v>
                </c:pt>
                <c:pt idx="30439" formatCode="General">
                  <c:v>60.878</c:v>
                </c:pt>
                <c:pt idx="30440" formatCode="General">
                  <c:v>60.88</c:v>
                </c:pt>
                <c:pt idx="30441" formatCode="General">
                  <c:v>60.881999999999998</c:v>
                </c:pt>
                <c:pt idx="30442" formatCode="General">
                  <c:v>60.884</c:v>
                </c:pt>
                <c:pt idx="30443" formatCode="General">
                  <c:v>60.886000000000003</c:v>
                </c:pt>
                <c:pt idx="30444" formatCode="General">
                  <c:v>60.887999999999998</c:v>
                </c:pt>
                <c:pt idx="30445" formatCode="General">
                  <c:v>60.89</c:v>
                </c:pt>
                <c:pt idx="30446" formatCode="General">
                  <c:v>60.892000000000003</c:v>
                </c:pt>
                <c:pt idx="30447" formatCode="General">
                  <c:v>60.893999999999998</c:v>
                </c:pt>
                <c:pt idx="30448" formatCode="General">
                  <c:v>60.896000000000001</c:v>
                </c:pt>
                <c:pt idx="30449" formatCode="General">
                  <c:v>60.898000000000003</c:v>
                </c:pt>
                <c:pt idx="30450" formatCode="General">
                  <c:v>60.9</c:v>
                </c:pt>
                <c:pt idx="30451" formatCode="General">
                  <c:v>60.902000000000001</c:v>
                </c:pt>
                <c:pt idx="30452" formatCode="General">
                  <c:v>60.904000000000003</c:v>
                </c:pt>
                <c:pt idx="30453" formatCode="General">
                  <c:v>60.905999999999999</c:v>
                </c:pt>
                <c:pt idx="30454" formatCode="General">
                  <c:v>60.908000000000001</c:v>
                </c:pt>
                <c:pt idx="30455" formatCode="General">
                  <c:v>60.91</c:v>
                </c:pt>
                <c:pt idx="30456" formatCode="General">
                  <c:v>60.911999999999999</c:v>
                </c:pt>
                <c:pt idx="30457" formatCode="General">
                  <c:v>60.914000000000001</c:v>
                </c:pt>
                <c:pt idx="30458" formatCode="General">
                  <c:v>60.915999999999997</c:v>
                </c:pt>
                <c:pt idx="30459" formatCode="General">
                  <c:v>60.917999999999999</c:v>
                </c:pt>
                <c:pt idx="30460" formatCode="General">
                  <c:v>60.92</c:v>
                </c:pt>
                <c:pt idx="30461" formatCode="General">
                  <c:v>60.921999999999997</c:v>
                </c:pt>
                <c:pt idx="30462" formatCode="General">
                  <c:v>60.923999999999999</c:v>
                </c:pt>
                <c:pt idx="30463" formatCode="General">
                  <c:v>60.926000000000002</c:v>
                </c:pt>
                <c:pt idx="30464" formatCode="General">
                  <c:v>60.927999999999997</c:v>
                </c:pt>
                <c:pt idx="30465" formatCode="General">
                  <c:v>60.93</c:v>
                </c:pt>
                <c:pt idx="30466" formatCode="General">
                  <c:v>60.932000000000002</c:v>
                </c:pt>
                <c:pt idx="30467" formatCode="General">
                  <c:v>60.933999999999997</c:v>
                </c:pt>
                <c:pt idx="30468" formatCode="General">
                  <c:v>60.936</c:v>
                </c:pt>
                <c:pt idx="30469" formatCode="General">
                  <c:v>60.938000000000002</c:v>
                </c:pt>
                <c:pt idx="30470" formatCode="General">
                  <c:v>60.94</c:v>
                </c:pt>
                <c:pt idx="30471" formatCode="General">
                  <c:v>60.942</c:v>
                </c:pt>
                <c:pt idx="30472" formatCode="General">
                  <c:v>60.944000000000003</c:v>
                </c:pt>
                <c:pt idx="30473" formatCode="General">
                  <c:v>60.945999999999998</c:v>
                </c:pt>
                <c:pt idx="30474" formatCode="General">
                  <c:v>60.948</c:v>
                </c:pt>
                <c:pt idx="30475" formatCode="General">
                  <c:v>60.95</c:v>
                </c:pt>
                <c:pt idx="30476" formatCode="General">
                  <c:v>60.951999999999998</c:v>
                </c:pt>
                <c:pt idx="30477" formatCode="General">
                  <c:v>60.954000000000001</c:v>
                </c:pt>
                <c:pt idx="30478" formatCode="General">
                  <c:v>60.956000000000003</c:v>
                </c:pt>
                <c:pt idx="30479" formatCode="General">
                  <c:v>60.957999999999998</c:v>
                </c:pt>
                <c:pt idx="30480" formatCode="General">
                  <c:v>60.96</c:v>
                </c:pt>
                <c:pt idx="30481" formatCode="General">
                  <c:v>60.962000000000003</c:v>
                </c:pt>
                <c:pt idx="30482" formatCode="General">
                  <c:v>60.963999999999999</c:v>
                </c:pt>
                <c:pt idx="30483" formatCode="General">
                  <c:v>60.966000000000001</c:v>
                </c:pt>
                <c:pt idx="30484" formatCode="General">
                  <c:v>60.968000000000004</c:v>
                </c:pt>
                <c:pt idx="30485" formatCode="General">
                  <c:v>60.97</c:v>
                </c:pt>
                <c:pt idx="30486" formatCode="General">
                  <c:v>60.972000000000001</c:v>
                </c:pt>
                <c:pt idx="30487" formatCode="General">
                  <c:v>60.973999999999997</c:v>
                </c:pt>
                <c:pt idx="30488" formatCode="General">
                  <c:v>60.975999999999999</c:v>
                </c:pt>
                <c:pt idx="30489" formatCode="General">
                  <c:v>60.978000000000002</c:v>
                </c:pt>
                <c:pt idx="30490" formatCode="General">
                  <c:v>60.98</c:v>
                </c:pt>
                <c:pt idx="30491" formatCode="General">
                  <c:v>60.981999999999999</c:v>
                </c:pt>
                <c:pt idx="30492" formatCode="General">
                  <c:v>60.984000000000002</c:v>
                </c:pt>
                <c:pt idx="30493" formatCode="General">
                  <c:v>60.985999999999997</c:v>
                </c:pt>
                <c:pt idx="30494" formatCode="General">
                  <c:v>60.988</c:v>
                </c:pt>
                <c:pt idx="30495" formatCode="General">
                  <c:v>60.99</c:v>
                </c:pt>
                <c:pt idx="30496" formatCode="General">
                  <c:v>60.991999999999997</c:v>
                </c:pt>
                <c:pt idx="30497" formatCode="General">
                  <c:v>60.994</c:v>
                </c:pt>
                <c:pt idx="30498" formatCode="General">
                  <c:v>60.996000000000002</c:v>
                </c:pt>
                <c:pt idx="30499" formatCode="General">
                  <c:v>60.997999999999998</c:v>
                </c:pt>
                <c:pt idx="30500" formatCode="General">
                  <c:v>61</c:v>
                </c:pt>
                <c:pt idx="30501" formatCode="General">
                  <c:v>61.002000000000002</c:v>
                </c:pt>
                <c:pt idx="30502" formatCode="General">
                  <c:v>61.003999999999998</c:v>
                </c:pt>
                <c:pt idx="30503" formatCode="General">
                  <c:v>61.006</c:v>
                </c:pt>
                <c:pt idx="30504" formatCode="General">
                  <c:v>61.008000000000003</c:v>
                </c:pt>
                <c:pt idx="30505" formatCode="General">
                  <c:v>61.01</c:v>
                </c:pt>
                <c:pt idx="30506" formatCode="General">
                  <c:v>61.012</c:v>
                </c:pt>
                <c:pt idx="30507" formatCode="General">
                  <c:v>61.014000000000003</c:v>
                </c:pt>
                <c:pt idx="30508" formatCode="General">
                  <c:v>61.015999999999998</c:v>
                </c:pt>
                <c:pt idx="30509" formatCode="General">
                  <c:v>61.018000000000001</c:v>
                </c:pt>
                <c:pt idx="30510" formatCode="General">
                  <c:v>61.02</c:v>
                </c:pt>
                <c:pt idx="30511" formatCode="General">
                  <c:v>61.021999999999998</c:v>
                </c:pt>
                <c:pt idx="30512" formatCode="General">
                  <c:v>61.024000000000001</c:v>
                </c:pt>
                <c:pt idx="30513" formatCode="General">
                  <c:v>61.026000000000003</c:v>
                </c:pt>
                <c:pt idx="30514" formatCode="General">
                  <c:v>61.027999999999999</c:v>
                </c:pt>
                <c:pt idx="30515" formatCode="General">
                  <c:v>61.03</c:v>
                </c:pt>
                <c:pt idx="30516" formatCode="General">
                  <c:v>61.031999999999996</c:v>
                </c:pt>
                <c:pt idx="30517" formatCode="General">
                  <c:v>61.033999999999999</c:v>
                </c:pt>
                <c:pt idx="30518" formatCode="General">
                  <c:v>61.036000000000001</c:v>
                </c:pt>
                <c:pt idx="30519" formatCode="General">
                  <c:v>61.037999999999997</c:v>
                </c:pt>
                <c:pt idx="30520" formatCode="General">
                  <c:v>61.04</c:v>
                </c:pt>
                <c:pt idx="30521" formatCode="General">
                  <c:v>61.042000000000002</c:v>
                </c:pt>
                <c:pt idx="30522" formatCode="General">
                  <c:v>61.043999999999997</c:v>
                </c:pt>
                <c:pt idx="30523" formatCode="General">
                  <c:v>61.045999999999999</c:v>
                </c:pt>
                <c:pt idx="30524" formatCode="General">
                  <c:v>61.048000000000002</c:v>
                </c:pt>
                <c:pt idx="30525" formatCode="General">
                  <c:v>61.05</c:v>
                </c:pt>
                <c:pt idx="30526" formatCode="General">
                  <c:v>61.052</c:v>
                </c:pt>
                <c:pt idx="30527" formatCode="General">
                  <c:v>61.054000000000002</c:v>
                </c:pt>
                <c:pt idx="30528" formatCode="General">
                  <c:v>61.055999999999997</c:v>
                </c:pt>
                <c:pt idx="30529" formatCode="General">
                  <c:v>61.058</c:v>
                </c:pt>
                <c:pt idx="30530" formatCode="General">
                  <c:v>61.06</c:v>
                </c:pt>
                <c:pt idx="30531" formatCode="General">
                  <c:v>61.061999999999998</c:v>
                </c:pt>
                <c:pt idx="30532" formatCode="General">
                  <c:v>61.064</c:v>
                </c:pt>
                <c:pt idx="30533" formatCode="General">
                  <c:v>61.066000000000003</c:v>
                </c:pt>
                <c:pt idx="30534" formatCode="General">
                  <c:v>61.067999999999998</c:v>
                </c:pt>
                <c:pt idx="30535" formatCode="General">
                  <c:v>61.07</c:v>
                </c:pt>
                <c:pt idx="30536" formatCode="General">
                  <c:v>61.072000000000003</c:v>
                </c:pt>
                <c:pt idx="30537" formatCode="General">
                  <c:v>61.073999999999998</c:v>
                </c:pt>
                <c:pt idx="30538" formatCode="General">
                  <c:v>61.076000000000001</c:v>
                </c:pt>
                <c:pt idx="30539" formatCode="General">
                  <c:v>61.078000000000003</c:v>
                </c:pt>
                <c:pt idx="30540" formatCode="General">
                  <c:v>61.08</c:v>
                </c:pt>
                <c:pt idx="30541" formatCode="General">
                  <c:v>61.082000000000001</c:v>
                </c:pt>
                <c:pt idx="30542" formatCode="General">
                  <c:v>61.084000000000003</c:v>
                </c:pt>
                <c:pt idx="30543" formatCode="General">
                  <c:v>61.085999999999999</c:v>
                </c:pt>
                <c:pt idx="30544" formatCode="General">
                  <c:v>61.088000000000001</c:v>
                </c:pt>
                <c:pt idx="30545" formatCode="General">
                  <c:v>61.09</c:v>
                </c:pt>
                <c:pt idx="30546" formatCode="General">
                  <c:v>61.091999999999999</c:v>
                </c:pt>
                <c:pt idx="30547" formatCode="General">
                  <c:v>61.094000000000001</c:v>
                </c:pt>
                <c:pt idx="30548" formatCode="General">
                  <c:v>61.095999999999997</c:v>
                </c:pt>
                <c:pt idx="30549" formatCode="General">
                  <c:v>61.097999999999999</c:v>
                </c:pt>
                <c:pt idx="30550" formatCode="General">
                  <c:v>61.1</c:v>
                </c:pt>
                <c:pt idx="30551" formatCode="General">
                  <c:v>61.101999999999997</c:v>
                </c:pt>
                <c:pt idx="30552" formatCode="General">
                  <c:v>61.103999999999999</c:v>
                </c:pt>
                <c:pt idx="30553" formatCode="General">
                  <c:v>61.106000000000002</c:v>
                </c:pt>
                <c:pt idx="30554" formatCode="General">
                  <c:v>61.107999999999997</c:v>
                </c:pt>
                <c:pt idx="30555" formatCode="General">
                  <c:v>61.11</c:v>
                </c:pt>
                <c:pt idx="30556" formatCode="General">
                  <c:v>61.112000000000002</c:v>
                </c:pt>
                <c:pt idx="30557" formatCode="General">
                  <c:v>61.113999999999997</c:v>
                </c:pt>
                <c:pt idx="30558" formatCode="General">
                  <c:v>61.116</c:v>
                </c:pt>
                <c:pt idx="30559" formatCode="General">
                  <c:v>61.118000000000002</c:v>
                </c:pt>
                <c:pt idx="30560" formatCode="General">
                  <c:v>61.12</c:v>
                </c:pt>
                <c:pt idx="30561" formatCode="General">
                  <c:v>61.122</c:v>
                </c:pt>
                <c:pt idx="30562" formatCode="General">
                  <c:v>61.124000000000002</c:v>
                </c:pt>
                <c:pt idx="30563" formatCode="General">
                  <c:v>61.125999999999998</c:v>
                </c:pt>
                <c:pt idx="30564" formatCode="General">
                  <c:v>61.128</c:v>
                </c:pt>
                <c:pt idx="30565" formatCode="General">
                  <c:v>61.13</c:v>
                </c:pt>
                <c:pt idx="30566" formatCode="General">
                  <c:v>61.131999999999998</c:v>
                </c:pt>
                <c:pt idx="30567" formatCode="General">
                  <c:v>61.134</c:v>
                </c:pt>
                <c:pt idx="30568" formatCode="General">
                  <c:v>61.136000000000003</c:v>
                </c:pt>
                <c:pt idx="30569" formatCode="General">
                  <c:v>61.137999999999998</c:v>
                </c:pt>
                <c:pt idx="30570" formatCode="General">
                  <c:v>61.14</c:v>
                </c:pt>
                <c:pt idx="30571" formatCode="General">
                  <c:v>61.142000000000003</c:v>
                </c:pt>
                <c:pt idx="30572" formatCode="General">
                  <c:v>61.143999999999998</c:v>
                </c:pt>
                <c:pt idx="30573" formatCode="General">
                  <c:v>61.146000000000001</c:v>
                </c:pt>
                <c:pt idx="30574" formatCode="General">
                  <c:v>61.148000000000003</c:v>
                </c:pt>
                <c:pt idx="30575" formatCode="General">
                  <c:v>61.15</c:v>
                </c:pt>
                <c:pt idx="30576" formatCode="General">
                  <c:v>61.152000000000001</c:v>
                </c:pt>
                <c:pt idx="30577" formatCode="General">
                  <c:v>61.154000000000003</c:v>
                </c:pt>
                <c:pt idx="30578" formatCode="General">
                  <c:v>61.155999999999999</c:v>
                </c:pt>
                <c:pt idx="30579" formatCode="General">
                  <c:v>61.158000000000001</c:v>
                </c:pt>
                <c:pt idx="30580" formatCode="General">
                  <c:v>61.16</c:v>
                </c:pt>
                <c:pt idx="30581" formatCode="General">
                  <c:v>61.161999999999999</c:v>
                </c:pt>
                <c:pt idx="30582" formatCode="General">
                  <c:v>61.164000000000001</c:v>
                </c:pt>
                <c:pt idx="30583" formatCode="General">
                  <c:v>61.165999999999997</c:v>
                </c:pt>
                <c:pt idx="30584" formatCode="General">
                  <c:v>61.167999999999999</c:v>
                </c:pt>
                <c:pt idx="30585" formatCode="General">
                  <c:v>61.17</c:v>
                </c:pt>
                <c:pt idx="30586" formatCode="General">
                  <c:v>61.171999999999997</c:v>
                </c:pt>
                <c:pt idx="30587" formatCode="General">
                  <c:v>61.173999999999999</c:v>
                </c:pt>
                <c:pt idx="30588" formatCode="General">
                  <c:v>61.176000000000002</c:v>
                </c:pt>
                <c:pt idx="30589" formatCode="General">
                  <c:v>61.177999999999997</c:v>
                </c:pt>
                <c:pt idx="30590" formatCode="General">
                  <c:v>61.18</c:v>
                </c:pt>
                <c:pt idx="30591" formatCode="General">
                  <c:v>61.182000000000002</c:v>
                </c:pt>
                <c:pt idx="30592" formatCode="General">
                  <c:v>61.183999999999997</c:v>
                </c:pt>
                <c:pt idx="30593" formatCode="General">
                  <c:v>61.186</c:v>
                </c:pt>
                <c:pt idx="30594" formatCode="General">
                  <c:v>61.188000000000002</c:v>
                </c:pt>
                <c:pt idx="30595" formatCode="General">
                  <c:v>61.19</c:v>
                </c:pt>
                <c:pt idx="30596" formatCode="General">
                  <c:v>61.192</c:v>
                </c:pt>
                <c:pt idx="30597" formatCode="General">
                  <c:v>61.194000000000003</c:v>
                </c:pt>
                <c:pt idx="30598" formatCode="General">
                  <c:v>61.195999999999998</c:v>
                </c:pt>
                <c:pt idx="30599" formatCode="General">
                  <c:v>61.198</c:v>
                </c:pt>
                <c:pt idx="30600" formatCode="General">
                  <c:v>61.2</c:v>
                </c:pt>
                <c:pt idx="30601" formatCode="General">
                  <c:v>61.201999999999998</c:v>
                </c:pt>
                <c:pt idx="30602" formatCode="General">
                  <c:v>61.204000000000001</c:v>
                </c:pt>
                <c:pt idx="30603" formatCode="General">
                  <c:v>61.206000000000003</c:v>
                </c:pt>
                <c:pt idx="30604" formatCode="General">
                  <c:v>61.207999999999998</c:v>
                </c:pt>
                <c:pt idx="30605" formatCode="General">
                  <c:v>61.21</c:v>
                </c:pt>
                <c:pt idx="30606" formatCode="General">
                  <c:v>61.212000000000003</c:v>
                </c:pt>
                <c:pt idx="30607" formatCode="General">
                  <c:v>61.213999999999999</c:v>
                </c:pt>
                <c:pt idx="30608" formatCode="General">
                  <c:v>61.216000000000001</c:v>
                </c:pt>
                <c:pt idx="30609" formatCode="General">
                  <c:v>61.218000000000004</c:v>
                </c:pt>
                <c:pt idx="30610" formatCode="General">
                  <c:v>61.22</c:v>
                </c:pt>
                <c:pt idx="30611" formatCode="General">
                  <c:v>61.222000000000001</c:v>
                </c:pt>
                <c:pt idx="30612" formatCode="General">
                  <c:v>61.223999999999997</c:v>
                </c:pt>
                <c:pt idx="30613" formatCode="General">
                  <c:v>61.225999999999999</c:v>
                </c:pt>
                <c:pt idx="30614" formatCode="General">
                  <c:v>61.228000000000002</c:v>
                </c:pt>
                <c:pt idx="30615" formatCode="General">
                  <c:v>61.23</c:v>
                </c:pt>
                <c:pt idx="30616" formatCode="General">
                  <c:v>61.231999999999999</c:v>
                </c:pt>
                <c:pt idx="30617" formatCode="General">
                  <c:v>61.234000000000002</c:v>
                </c:pt>
                <c:pt idx="30618" formatCode="General">
                  <c:v>61.235999999999997</c:v>
                </c:pt>
                <c:pt idx="30619" formatCode="General">
                  <c:v>61.238</c:v>
                </c:pt>
                <c:pt idx="30620" formatCode="General">
                  <c:v>61.24</c:v>
                </c:pt>
                <c:pt idx="30621" formatCode="General">
                  <c:v>61.241999999999997</c:v>
                </c:pt>
                <c:pt idx="30622" formatCode="General">
                  <c:v>61.244</c:v>
                </c:pt>
                <c:pt idx="30623" formatCode="General">
                  <c:v>61.246000000000002</c:v>
                </c:pt>
                <c:pt idx="30624" formatCode="General">
                  <c:v>61.247999999999998</c:v>
                </c:pt>
                <c:pt idx="30625" formatCode="General">
                  <c:v>61.25</c:v>
                </c:pt>
                <c:pt idx="30626" formatCode="General">
                  <c:v>61.252000000000002</c:v>
                </c:pt>
                <c:pt idx="30627" formatCode="General">
                  <c:v>61.253999999999998</c:v>
                </c:pt>
                <c:pt idx="30628" formatCode="General">
                  <c:v>61.256</c:v>
                </c:pt>
                <c:pt idx="30629" formatCode="General">
                  <c:v>61.258000000000003</c:v>
                </c:pt>
                <c:pt idx="30630" formatCode="General">
                  <c:v>61.26</c:v>
                </c:pt>
                <c:pt idx="30631" formatCode="General">
                  <c:v>61.262</c:v>
                </c:pt>
                <c:pt idx="30632" formatCode="General">
                  <c:v>61.264000000000003</c:v>
                </c:pt>
                <c:pt idx="30633" formatCode="General">
                  <c:v>61.265999999999998</c:v>
                </c:pt>
                <c:pt idx="30634" formatCode="General">
                  <c:v>61.268000000000001</c:v>
                </c:pt>
                <c:pt idx="30635" formatCode="General">
                  <c:v>61.27</c:v>
                </c:pt>
                <c:pt idx="30636" formatCode="General">
                  <c:v>61.271999999999998</c:v>
                </c:pt>
                <c:pt idx="30637" formatCode="General">
                  <c:v>61.274000000000001</c:v>
                </c:pt>
                <c:pt idx="30638" formatCode="General">
                  <c:v>61.276000000000003</c:v>
                </c:pt>
                <c:pt idx="30639" formatCode="General">
                  <c:v>61.277999999999999</c:v>
                </c:pt>
                <c:pt idx="30640" formatCode="General">
                  <c:v>61.28</c:v>
                </c:pt>
                <c:pt idx="30641" formatCode="General">
                  <c:v>61.281999999999996</c:v>
                </c:pt>
                <c:pt idx="30642" formatCode="General">
                  <c:v>61.283999999999999</c:v>
                </c:pt>
                <c:pt idx="30643" formatCode="General">
                  <c:v>61.286000000000001</c:v>
                </c:pt>
                <c:pt idx="30644" formatCode="General">
                  <c:v>61.287999999999997</c:v>
                </c:pt>
                <c:pt idx="30645" formatCode="General">
                  <c:v>61.29</c:v>
                </c:pt>
                <c:pt idx="30646" formatCode="General">
                  <c:v>61.292000000000002</c:v>
                </c:pt>
                <c:pt idx="30647" formatCode="General">
                  <c:v>61.293999999999997</c:v>
                </c:pt>
                <c:pt idx="30648" formatCode="General">
                  <c:v>61.295999999999999</c:v>
                </c:pt>
                <c:pt idx="30649" formatCode="General">
                  <c:v>61.298000000000002</c:v>
                </c:pt>
                <c:pt idx="30650" formatCode="General">
                  <c:v>61.3</c:v>
                </c:pt>
                <c:pt idx="30651" formatCode="General">
                  <c:v>61.302</c:v>
                </c:pt>
                <c:pt idx="30652" formatCode="General">
                  <c:v>61.304000000000002</c:v>
                </c:pt>
                <c:pt idx="30653" formatCode="General">
                  <c:v>61.305999999999997</c:v>
                </c:pt>
                <c:pt idx="30654" formatCode="General">
                  <c:v>61.308</c:v>
                </c:pt>
                <c:pt idx="30655" formatCode="General">
                  <c:v>61.31</c:v>
                </c:pt>
                <c:pt idx="30656" formatCode="General">
                  <c:v>61.311999999999998</c:v>
                </c:pt>
                <c:pt idx="30657" formatCode="General">
                  <c:v>61.314</c:v>
                </c:pt>
                <c:pt idx="30658" formatCode="General">
                  <c:v>61.316000000000003</c:v>
                </c:pt>
                <c:pt idx="30659" formatCode="General">
                  <c:v>61.317999999999998</c:v>
                </c:pt>
                <c:pt idx="30660" formatCode="General">
                  <c:v>61.32</c:v>
                </c:pt>
                <c:pt idx="30661" formatCode="General">
                  <c:v>61.322000000000003</c:v>
                </c:pt>
                <c:pt idx="30662" formatCode="General">
                  <c:v>61.323999999999998</c:v>
                </c:pt>
                <c:pt idx="30663" formatCode="General">
                  <c:v>61.326000000000001</c:v>
                </c:pt>
                <c:pt idx="30664" formatCode="General">
                  <c:v>61.328000000000003</c:v>
                </c:pt>
                <c:pt idx="30665" formatCode="General">
                  <c:v>61.33</c:v>
                </c:pt>
                <c:pt idx="30666" formatCode="General">
                  <c:v>61.332000000000001</c:v>
                </c:pt>
                <c:pt idx="30667" formatCode="General">
                  <c:v>61.334000000000003</c:v>
                </c:pt>
                <c:pt idx="30668" formatCode="General">
                  <c:v>61.335999999999999</c:v>
                </c:pt>
                <c:pt idx="30669" formatCode="General">
                  <c:v>61.338000000000001</c:v>
                </c:pt>
                <c:pt idx="30670" formatCode="General">
                  <c:v>61.34</c:v>
                </c:pt>
                <c:pt idx="30671" formatCode="General">
                  <c:v>61.341999999999999</c:v>
                </c:pt>
                <c:pt idx="30672" formatCode="General">
                  <c:v>61.344000000000001</c:v>
                </c:pt>
                <c:pt idx="30673" formatCode="General">
                  <c:v>61.345999999999997</c:v>
                </c:pt>
                <c:pt idx="30674" formatCode="General">
                  <c:v>61.347999999999999</c:v>
                </c:pt>
                <c:pt idx="30675" formatCode="General">
                  <c:v>61.35</c:v>
                </c:pt>
                <c:pt idx="30676" formatCode="General">
                  <c:v>61.351999999999997</c:v>
                </c:pt>
                <c:pt idx="30677" formatCode="General">
                  <c:v>61.353999999999999</c:v>
                </c:pt>
                <c:pt idx="30678" formatCode="General">
                  <c:v>61.356000000000002</c:v>
                </c:pt>
                <c:pt idx="30679" formatCode="General">
                  <c:v>61.357999999999997</c:v>
                </c:pt>
                <c:pt idx="30680" formatCode="General">
                  <c:v>61.36</c:v>
                </c:pt>
                <c:pt idx="30681" formatCode="General">
                  <c:v>61.362000000000002</c:v>
                </c:pt>
                <c:pt idx="30682" formatCode="General">
                  <c:v>61.363999999999997</c:v>
                </c:pt>
                <c:pt idx="30683" formatCode="General">
                  <c:v>61.366</c:v>
                </c:pt>
                <c:pt idx="30684" formatCode="General">
                  <c:v>61.368000000000002</c:v>
                </c:pt>
                <c:pt idx="30685" formatCode="General">
                  <c:v>61.37</c:v>
                </c:pt>
                <c:pt idx="30686" formatCode="General">
                  <c:v>61.372</c:v>
                </c:pt>
                <c:pt idx="30687" formatCode="General">
                  <c:v>61.374000000000002</c:v>
                </c:pt>
                <c:pt idx="30688" formatCode="General">
                  <c:v>61.375999999999998</c:v>
                </c:pt>
                <c:pt idx="30689" formatCode="General">
                  <c:v>61.378</c:v>
                </c:pt>
                <c:pt idx="30690" formatCode="General">
                  <c:v>61.38</c:v>
                </c:pt>
                <c:pt idx="30691" formatCode="General">
                  <c:v>61.381999999999998</c:v>
                </c:pt>
                <c:pt idx="30692" formatCode="General">
                  <c:v>61.384</c:v>
                </c:pt>
                <c:pt idx="30693" formatCode="General">
                  <c:v>61.386000000000003</c:v>
                </c:pt>
                <c:pt idx="30694" formatCode="General">
                  <c:v>61.387999999999998</c:v>
                </c:pt>
                <c:pt idx="30695" formatCode="General">
                  <c:v>61.39</c:v>
                </c:pt>
                <c:pt idx="30696" formatCode="General">
                  <c:v>61.392000000000003</c:v>
                </c:pt>
                <c:pt idx="30697" formatCode="General">
                  <c:v>61.393999999999998</c:v>
                </c:pt>
                <c:pt idx="30698" formatCode="General">
                  <c:v>61.396000000000001</c:v>
                </c:pt>
                <c:pt idx="30699" formatCode="General">
                  <c:v>61.398000000000003</c:v>
                </c:pt>
                <c:pt idx="30700" formatCode="General">
                  <c:v>61.4</c:v>
                </c:pt>
                <c:pt idx="30701" formatCode="General">
                  <c:v>61.402000000000001</c:v>
                </c:pt>
                <c:pt idx="30702" formatCode="General">
                  <c:v>61.404000000000003</c:v>
                </c:pt>
                <c:pt idx="30703" formatCode="General">
                  <c:v>61.405999999999999</c:v>
                </c:pt>
                <c:pt idx="30704" formatCode="General">
                  <c:v>61.408000000000001</c:v>
                </c:pt>
                <c:pt idx="30705" formatCode="General">
                  <c:v>61.41</c:v>
                </c:pt>
                <c:pt idx="30706" formatCode="General">
                  <c:v>61.411999999999999</c:v>
                </c:pt>
                <c:pt idx="30707" formatCode="General">
                  <c:v>61.414000000000001</c:v>
                </c:pt>
                <c:pt idx="30708" formatCode="General">
                  <c:v>61.415999999999997</c:v>
                </c:pt>
                <c:pt idx="30709" formatCode="General">
                  <c:v>61.417999999999999</c:v>
                </c:pt>
                <c:pt idx="30710" formatCode="General">
                  <c:v>61.42</c:v>
                </c:pt>
                <c:pt idx="30711" formatCode="General">
                  <c:v>61.421999999999997</c:v>
                </c:pt>
                <c:pt idx="30712" formatCode="General">
                  <c:v>61.423999999999999</c:v>
                </c:pt>
                <c:pt idx="30713" formatCode="General">
                  <c:v>61.426000000000002</c:v>
                </c:pt>
                <c:pt idx="30714" formatCode="General">
                  <c:v>61.427999999999997</c:v>
                </c:pt>
                <c:pt idx="30715" formatCode="General">
                  <c:v>61.43</c:v>
                </c:pt>
                <c:pt idx="30716" formatCode="General">
                  <c:v>61.432000000000002</c:v>
                </c:pt>
                <c:pt idx="30717" formatCode="General">
                  <c:v>61.433999999999997</c:v>
                </c:pt>
                <c:pt idx="30718" formatCode="General">
                  <c:v>61.436</c:v>
                </c:pt>
                <c:pt idx="30719" formatCode="General">
                  <c:v>61.438000000000002</c:v>
                </c:pt>
                <c:pt idx="30720" formatCode="General">
                  <c:v>61.44</c:v>
                </c:pt>
                <c:pt idx="30721" formatCode="General">
                  <c:v>61.442</c:v>
                </c:pt>
                <c:pt idx="30722" formatCode="General">
                  <c:v>61.444000000000003</c:v>
                </c:pt>
                <c:pt idx="30723" formatCode="General">
                  <c:v>61.445999999999998</c:v>
                </c:pt>
                <c:pt idx="30724" formatCode="General">
                  <c:v>61.448</c:v>
                </c:pt>
                <c:pt idx="30725" formatCode="General">
                  <c:v>61.45</c:v>
                </c:pt>
                <c:pt idx="30726" formatCode="General">
                  <c:v>61.451999999999998</c:v>
                </c:pt>
                <c:pt idx="30727" formatCode="General">
                  <c:v>61.454000000000001</c:v>
                </c:pt>
                <c:pt idx="30728" formatCode="General">
                  <c:v>61.456000000000003</c:v>
                </c:pt>
                <c:pt idx="30729" formatCode="General">
                  <c:v>61.457999999999998</c:v>
                </c:pt>
                <c:pt idx="30730" formatCode="General">
                  <c:v>61.46</c:v>
                </c:pt>
                <c:pt idx="30731" formatCode="General">
                  <c:v>61.462000000000003</c:v>
                </c:pt>
                <c:pt idx="30732" formatCode="General">
                  <c:v>61.463999999999999</c:v>
                </c:pt>
                <c:pt idx="30733" formatCode="General">
                  <c:v>61.466000000000001</c:v>
                </c:pt>
                <c:pt idx="30734" formatCode="General">
                  <c:v>61.468000000000004</c:v>
                </c:pt>
                <c:pt idx="30735" formatCode="General">
                  <c:v>61.47</c:v>
                </c:pt>
                <c:pt idx="30736" formatCode="General">
                  <c:v>61.472000000000001</c:v>
                </c:pt>
                <c:pt idx="30737" formatCode="General">
                  <c:v>61.473999999999997</c:v>
                </c:pt>
                <c:pt idx="30738" formatCode="General">
                  <c:v>61.475999999999999</c:v>
                </c:pt>
                <c:pt idx="30739" formatCode="General">
                  <c:v>61.478000000000002</c:v>
                </c:pt>
                <c:pt idx="30740" formatCode="General">
                  <c:v>61.48</c:v>
                </c:pt>
                <c:pt idx="30741" formatCode="General">
                  <c:v>61.481999999999999</c:v>
                </c:pt>
                <c:pt idx="30742" formatCode="General">
                  <c:v>61.484000000000002</c:v>
                </c:pt>
                <c:pt idx="30743" formatCode="General">
                  <c:v>61.485999999999997</c:v>
                </c:pt>
                <c:pt idx="30744" formatCode="General">
                  <c:v>61.488</c:v>
                </c:pt>
                <c:pt idx="30745" formatCode="General">
                  <c:v>61.49</c:v>
                </c:pt>
                <c:pt idx="30746" formatCode="General">
                  <c:v>61.491999999999997</c:v>
                </c:pt>
                <c:pt idx="30747" formatCode="General">
                  <c:v>61.494</c:v>
                </c:pt>
                <c:pt idx="30748" formatCode="General">
                  <c:v>61.496000000000002</c:v>
                </c:pt>
                <c:pt idx="30749" formatCode="General">
                  <c:v>61.497999999999998</c:v>
                </c:pt>
                <c:pt idx="30750" formatCode="General">
                  <c:v>61.5</c:v>
                </c:pt>
                <c:pt idx="30751" formatCode="General">
                  <c:v>61.502000000000002</c:v>
                </c:pt>
                <c:pt idx="30752" formatCode="General">
                  <c:v>61.503999999999998</c:v>
                </c:pt>
                <c:pt idx="30753" formatCode="General">
                  <c:v>61.506</c:v>
                </c:pt>
                <c:pt idx="30754" formatCode="General">
                  <c:v>61.508000000000003</c:v>
                </c:pt>
                <c:pt idx="30755" formatCode="General">
                  <c:v>61.51</c:v>
                </c:pt>
                <c:pt idx="30756" formatCode="General">
                  <c:v>61.512</c:v>
                </c:pt>
                <c:pt idx="30757" formatCode="General">
                  <c:v>61.514000000000003</c:v>
                </c:pt>
                <c:pt idx="30758" formatCode="General">
                  <c:v>61.515999999999998</c:v>
                </c:pt>
                <c:pt idx="30759" formatCode="General">
                  <c:v>61.518000000000001</c:v>
                </c:pt>
                <c:pt idx="30760" formatCode="General">
                  <c:v>61.52</c:v>
                </c:pt>
                <c:pt idx="30761" formatCode="General">
                  <c:v>61.521999999999998</c:v>
                </c:pt>
                <c:pt idx="30762" formatCode="General">
                  <c:v>61.524000000000001</c:v>
                </c:pt>
                <c:pt idx="30763" formatCode="General">
                  <c:v>61.526000000000003</c:v>
                </c:pt>
                <c:pt idx="30764" formatCode="General">
                  <c:v>61.527999999999999</c:v>
                </c:pt>
                <c:pt idx="30765" formatCode="General">
                  <c:v>61.53</c:v>
                </c:pt>
                <c:pt idx="30766" formatCode="General">
                  <c:v>61.531999999999996</c:v>
                </c:pt>
                <c:pt idx="30767" formatCode="General">
                  <c:v>61.533999999999999</c:v>
                </c:pt>
                <c:pt idx="30768" formatCode="General">
                  <c:v>61.536000000000001</c:v>
                </c:pt>
                <c:pt idx="30769" formatCode="General">
                  <c:v>61.537999999999997</c:v>
                </c:pt>
                <c:pt idx="30770" formatCode="General">
                  <c:v>61.54</c:v>
                </c:pt>
                <c:pt idx="30771" formatCode="General">
                  <c:v>61.542000000000002</c:v>
                </c:pt>
                <c:pt idx="30772" formatCode="General">
                  <c:v>61.543999999999997</c:v>
                </c:pt>
                <c:pt idx="30773" formatCode="General">
                  <c:v>61.545999999999999</c:v>
                </c:pt>
                <c:pt idx="30774" formatCode="General">
                  <c:v>61.548000000000002</c:v>
                </c:pt>
                <c:pt idx="30775" formatCode="General">
                  <c:v>61.55</c:v>
                </c:pt>
                <c:pt idx="30776" formatCode="General">
                  <c:v>61.552</c:v>
                </c:pt>
                <c:pt idx="30777" formatCode="General">
                  <c:v>61.554000000000002</c:v>
                </c:pt>
                <c:pt idx="30778" formatCode="General">
                  <c:v>61.555999999999997</c:v>
                </c:pt>
                <c:pt idx="30779" formatCode="General">
                  <c:v>61.558</c:v>
                </c:pt>
                <c:pt idx="30780" formatCode="General">
                  <c:v>61.56</c:v>
                </c:pt>
                <c:pt idx="30781" formatCode="General">
                  <c:v>61.561999999999998</c:v>
                </c:pt>
                <c:pt idx="30782" formatCode="General">
                  <c:v>61.564</c:v>
                </c:pt>
                <c:pt idx="30783" formatCode="General">
                  <c:v>61.566000000000003</c:v>
                </c:pt>
                <c:pt idx="30784" formatCode="General">
                  <c:v>61.567999999999998</c:v>
                </c:pt>
                <c:pt idx="30785" formatCode="General">
                  <c:v>61.57</c:v>
                </c:pt>
                <c:pt idx="30786" formatCode="General">
                  <c:v>61.572000000000003</c:v>
                </c:pt>
                <c:pt idx="30787" formatCode="General">
                  <c:v>61.573999999999998</c:v>
                </c:pt>
                <c:pt idx="30788" formatCode="General">
                  <c:v>61.576000000000001</c:v>
                </c:pt>
                <c:pt idx="30789" formatCode="General">
                  <c:v>61.578000000000003</c:v>
                </c:pt>
                <c:pt idx="30790" formatCode="General">
                  <c:v>61.58</c:v>
                </c:pt>
                <c:pt idx="30791" formatCode="General">
                  <c:v>61.582000000000001</c:v>
                </c:pt>
                <c:pt idx="30792" formatCode="General">
                  <c:v>61.584000000000003</c:v>
                </c:pt>
                <c:pt idx="30793" formatCode="General">
                  <c:v>61.585999999999999</c:v>
                </c:pt>
                <c:pt idx="30794" formatCode="General">
                  <c:v>61.588000000000001</c:v>
                </c:pt>
                <c:pt idx="30795" formatCode="General">
                  <c:v>61.59</c:v>
                </c:pt>
                <c:pt idx="30796" formatCode="General">
                  <c:v>61.591999999999999</c:v>
                </c:pt>
                <c:pt idx="30797" formatCode="General">
                  <c:v>61.594000000000001</c:v>
                </c:pt>
                <c:pt idx="30798" formatCode="General">
                  <c:v>61.595999999999997</c:v>
                </c:pt>
                <c:pt idx="30799" formatCode="General">
                  <c:v>61.597999999999999</c:v>
                </c:pt>
                <c:pt idx="30800" formatCode="General">
                  <c:v>61.6</c:v>
                </c:pt>
                <c:pt idx="30801" formatCode="General">
                  <c:v>61.601999999999997</c:v>
                </c:pt>
                <c:pt idx="30802" formatCode="General">
                  <c:v>61.603999999999999</c:v>
                </c:pt>
                <c:pt idx="30803" formatCode="General">
                  <c:v>61.606000000000002</c:v>
                </c:pt>
                <c:pt idx="30804" formatCode="General">
                  <c:v>61.607999999999997</c:v>
                </c:pt>
                <c:pt idx="30805" formatCode="General">
                  <c:v>61.61</c:v>
                </c:pt>
                <c:pt idx="30806" formatCode="General">
                  <c:v>61.612000000000002</c:v>
                </c:pt>
                <c:pt idx="30807" formatCode="General">
                  <c:v>61.613999999999997</c:v>
                </c:pt>
                <c:pt idx="30808" formatCode="General">
                  <c:v>61.616</c:v>
                </c:pt>
                <c:pt idx="30809" formatCode="General">
                  <c:v>61.618000000000002</c:v>
                </c:pt>
                <c:pt idx="30810" formatCode="General">
                  <c:v>61.62</c:v>
                </c:pt>
                <c:pt idx="30811" formatCode="General">
                  <c:v>61.622</c:v>
                </c:pt>
                <c:pt idx="30812" formatCode="General">
                  <c:v>61.624000000000002</c:v>
                </c:pt>
                <c:pt idx="30813" formatCode="General">
                  <c:v>61.625999999999998</c:v>
                </c:pt>
                <c:pt idx="30814" formatCode="General">
                  <c:v>61.628</c:v>
                </c:pt>
                <c:pt idx="30815" formatCode="General">
                  <c:v>61.63</c:v>
                </c:pt>
                <c:pt idx="30816" formatCode="General">
                  <c:v>61.631999999999998</c:v>
                </c:pt>
                <c:pt idx="30817" formatCode="General">
                  <c:v>61.634</c:v>
                </c:pt>
                <c:pt idx="30818" formatCode="General">
                  <c:v>61.636000000000003</c:v>
                </c:pt>
                <c:pt idx="30819" formatCode="General">
                  <c:v>61.637999999999998</c:v>
                </c:pt>
                <c:pt idx="30820" formatCode="General">
                  <c:v>61.64</c:v>
                </c:pt>
                <c:pt idx="30821" formatCode="General">
                  <c:v>61.642000000000003</c:v>
                </c:pt>
                <c:pt idx="30822" formatCode="General">
                  <c:v>61.643999999999998</c:v>
                </c:pt>
                <c:pt idx="30823" formatCode="General">
                  <c:v>61.646000000000001</c:v>
                </c:pt>
                <c:pt idx="30824" formatCode="General">
                  <c:v>61.648000000000003</c:v>
                </c:pt>
                <c:pt idx="30825" formatCode="General">
                  <c:v>61.65</c:v>
                </c:pt>
                <c:pt idx="30826" formatCode="General">
                  <c:v>61.652000000000001</c:v>
                </c:pt>
                <c:pt idx="30827" formatCode="General">
                  <c:v>61.654000000000003</c:v>
                </c:pt>
                <c:pt idx="30828" formatCode="General">
                  <c:v>61.655999999999999</c:v>
                </c:pt>
                <c:pt idx="30829" formatCode="General">
                  <c:v>61.658000000000001</c:v>
                </c:pt>
                <c:pt idx="30830" formatCode="General">
                  <c:v>61.66</c:v>
                </c:pt>
                <c:pt idx="30831" formatCode="General">
                  <c:v>61.661999999999999</c:v>
                </c:pt>
                <c:pt idx="30832" formatCode="General">
                  <c:v>61.664000000000001</c:v>
                </c:pt>
                <c:pt idx="30833" formatCode="General">
                  <c:v>61.665999999999997</c:v>
                </c:pt>
                <c:pt idx="30834" formatCode="General">
                  <c:v>61.667999999999999</c:v>
                </c:pt>
                <c:pt idx="30835" formatCode="General">
                  <c:v>61.67</c:v>
                </c:pt>
                <c:pt idx="30836" formatCode="General">
                  <c:v>61.671999999999997</c:v>
                </c:pt>
                <c:pt idx="30837" formatCode="General">
                  <c:v>61.673999999999999</c:v>
                </c:pt>
                <c:pt idx="30838" formatCode="General">
                  <c:v>61.676000000000002</c:v>
                </c:pt>
                <c:pt idx="30839" formatCode="General">
                  <c:v>61.677999999999997</c:v>
                </c:pt>
                <c:pt idx="30840" formatCode="General">
                  <c:v>61.68</c:v>
                </c:pt>
                <c:pt idx="30841" formatCode="General">
                  <c:v>61.682000000000002</c:v>
                </c:pt>
                <c:pt idx="30842" formatCode="General">
                  <c:v>61.683999999999997</c:v>
                </c:pt>
                <c:pt idx="30843" formatCode="General">
                  <c:v>61.686</c:v>
                </c:pt>
                <c:pt idx="30844" formatCode="General">
                  <c:v>61.688000000000002</c:v>
                </c:pt>
                <c:pt idx="30845" formatCode="General">
                  <c:v>61.69</c:v>
                </c:pt>
                <c:pt idx="30846" formatCode="General">
                  <c:v>61.692</c:v>
                </c:pt>
                <c:pt idx="30847" formatCode="General">
                  <c:v>61.694000000000003</c:v>
                </c:pt>
                <c:pt idx="30848" formatCode="General">
                  <c:v>61.695999999999998</c:v>
                </c:pt>
                <c:pt idx="30849" formatCode="General">
                  <c:v>61.698</c:v>
                </c:pt>
                <c:pt idx="30850" formatCode="General">
                  <c:v>61.7</c:v>
                </c:pt>
                <c:pt idx="30851" formatCode="General">
                  <c:v>61.701999999999998</c:v>
                </c:pt>
                <c:pt idx="30852" formatCode="General">
                  <c:v>61.704000000000001</c:v>
                </c:pt>
                <c:pt idx="30853" formatCode="General">
                  <c:v>61.706000000000003</c:v>
                </c:pt>
                <c:pt idx="30854" formatCode="General">
                  <c:v>61.707999999999998</c:v>
                </c:pt>
                <c:pt idx="30855" formatCode="General">
                  <c:v>61.71</c:v>
                </c:pt>
                <c:pt idx="30856" formatCode="General">
                  <c:v>61.712000000000003</c:v>
                </c:pt>
                <c:pt idx="30857" formatCode="General">
                  <c:v>61.713999999999999</c:v>
                </c:pt>
                <c:pt idx="30858" formatCode="General">
                  <c:v>61.716000000000001</c:v>
                </c:pt>
                <c:pt idx="30859" formatCode="General">
                  <c:v>61.718000000000004</c:v>
                </c:pt>
                <c:pt idx="30860" formatCode="General">
                  <c:v>61.72</c:v>
                </c:pt>
                <c:pt idx="30861" formatCode="General">
                  <c:v>61.722000000000001</c:v>
                </c:pt>
                <c:pt idx="30862" formatCode="General">
                  <c:v>61.723999999999997</c:v>
                </c:pt>
                <c:pt idx="30863" formatCode="General">
                  <c:v>61.725999999999999</c:v>
                </c:pt>
                <c:pt idx="30864" formatCode="General">
                  <c:v>61.728000000000002</c:v>
                </c:pt>
                <c:pt idx="30865" formatCode="General">
                  <c:v>61.73</c:v>
                </c:pt>
                <c:pt idx="30866" formatCode="General">
                  <c:v>61.731999999999999</c:v>
                </c:pt>
                <c:pt idx="30867" formatCode="General">
                  <c:v>61.734000000000002</c:v>
                </c:pt>
                <c:pt idx="30868" formatCode="General">
                  <c:v>61.735999999999997</c:v>
                </c:pt>
                <c:pt idx="30869" formatCode="General">
                  <c:v>61.738</c:v>
                </c:pt>
                <c:pt idx="30870" formatCode="General">
                  <c:v>61.74</c:v>
                </c:pt>
                <c:pt idx="30871" formatCode="General">
                  <c:v>61.741999999999997</c:v>
                </c:pt>
                <c:pt idx="30872" formatCode="General">
                  <c:v>61.744</c:v>
                </c:pt>
                <c:pt idx="30873" formatCode="General">
                  <c:v>61.746000000000002</c:v>
                </c:pt>
                <c:pt idx="30874" formatCode="General">
                  <c:v>61.747999999999998</c:v>
                </c:pt>
                <c:pt idx="30875" formatCode="General">
                  <c:v>61.75</c:v>
                </c:pt>
                <c:pt idx="30876" formatCode="General">
                  <c:v>61.752000000000002</c:v>
                </c:pt>
                <c:pt idx="30877" formatCode="General">
                  <c:v>61.753999999999998</c:v>
                </c:pt>
                <c:pt idx="30878" formatCode="General">
                  <c:v>61.756</c:v>
                </c:pt>
                <c:pt idx="30879" formatCode="General">
                  <c:v>61.758000000000003</c:v>
                </c:pt>
                <c:pt idx="30880" formatCode="General">
                  <c:v>61.76</c:v>
                </c:pt>
                <c:pt idx="30881" formatCode="General">
                  <c:v>61.762</c:v>
                </c:pt>
                <c:pt idx="30882" formatCode="General">
                  <c:v>61.764000000000003</c:v>
                </c:pt>
                <c:pt idx="30883" formatCode="General">
                  <c:v>61.765999999999998</c:v>
                </c:pt>
                <c:pt idx="30884" formatCode="General">
                  <c:v>61.768000000000001</c:v>
                </c:pt>
                <c:pt idx="30885" formatCode="General">
                  <c:v>61.77</c:v>
                </c:pt>
                <c:pt idx="30886" formatCode="General">
                  <c:v>61.771999999999998</c:v>
                </c:pt>
                <c:pt idx="30887" formatCode="General">
                  <c:v>61.774000000000001</c:v>
                </c:pt>
                <c:pt idx="30888" formatCode="General">
                  <c:v>61.776000000000003</c:v>
                </c:pt>
                <c:pt idx="30889" formatCode="General">
                  <c:v>61.777999999999999</c:v>
                </c:pt>
                <c:pt idx="30890" formatCode="General">
                  <c:v>61.78</c:v>
                </c:pt>
                <c:pt idx="30891" formatCode="General">
                  <c:v>61.781999999999996</c:v>
                </c:pt>
                <c:pt idx="30892" formatCode="General">
                  <c:v>61.783999999999999</c:v>
                </c:pt>
                <c:pt idx="30893" formatCode="General">
                  <c:v>61.786000000000001</c:v>
                </c:pt>
                <c:pt idx="30894" formatCode="General">
                  <c:v>61.787999999999997</c:v>
                </c:pt>
                <c:pt idx="30895" formatCode="General">
                  <c:v>61.79</c:v>
                </c:pt>
                <c:pt idx="30896" formatCode="General">
                  <c:v>61.792000000000002</c:v>
                </c:pt>
                <c:pt idx="30897" formatCode="General">
                  <c:v>61.793999999999997</c:v>
                </c:pt>
                <c:pt idx="30898" formatCode="General">
                  <c:v>61.795999999999999</c:v>
                </c:pt>
                <c:pt idx="30899" formatCode="General">
                  <c:v>61.798000000000002</c:v>
                </c:pt>
                <c:pt idx="30900" formatCode="General">
                  <c:v>61.8</c:v>
                </c:pt>
                <c:pt idx="30901" formatCode="General">
                  <c:v>61.802</c:v>
                </c:pt>
                <c:pt idx="30902" formatCode="General">
                  <c:v>61.804000000000002</c:v>
                </c:pt>
                <c:pt idx="30903" formatCode="General">
                  <c:v>61.805999999999997</c:v>
                </c:pt>
                <c:pt idx="30904" formatCode="General">
                  <c:v>61.808</c:v>
                </c:pt>
                <c:pt idx="30905" formatCode="General">
                  <c:v>61.81</c:v>
                </c:pt>
                <c:pt idx="30906" formatCode="General">
                  <c:v>61.811999999999998</c:v>
                </c:pt>
                <c:pt idx="30907" formatCode="General">
                  <c:v>61.814</c:v>
                </c:pt>
                <c:pt idx="30908" formatCode="General">
                  <c:v>61.816000000000003</c:v>
                </c:pt>
                <c:pt idx="30909" formatCode="General">
                  <c:v>61.817999999999998</c:v>
                </c:pt>
                <c:pt idx="30910" formatCode="General">
                  <c:v>61.82</c:v>
                </c:pt>
                <c:pt idx="30911" formatCode="General">
                  <c:v>61.822000000000003</c:v>
                </c:pt>
                <c:pt idx="30912" formatCode="General">
                  <c:v>61.823999999999998</c:v>
                </c:pt>
                <c:pt idx="30913" formatCode="General">
                  <c:v>61.826000000000001</c:v>
                </c:pt>
                <c:pt idx="30914" formatCode="General">
                  <c:v>61.828000000000003</c:v>
                </c:pt>
                <c:pt idx="30915" formatCode="General">
                  <c:v>61.83</c:v>
                </c:pt>
                <c:pt idx="30916" formatCode="General">
                  <c:v>61.832000000000001</c:v>
                </c:pt>
                <c:pt idx="30917" formatCode="General">
                  <c:v>61.834000000000003</c:v>
                </c:pt>
                <c:pt idx="30918" formatCode="General">
                  <c:v>61.835999999999999</c:v>
                </c:pt>
                <c:pt idx="30919" formatCode="General">
                  <c:v>61.838000000000001</c:v>
                </c:pt>
                <c:pt idx="30920" formatCode="General">
                  <c:v>61.84</c:v>
                </c:pt>
                <c:pt idx="30921" formatCode="General">
                  <c:v>61.841999999999999</c:v>
                </c:pt>
                <c:pt idx="30922" formatCode="General">
                  <c:v>61.844000000000001</c:v>
                </c:pt>
                <c:pt idx="30923" formatCode="General">
                  <c:v>61.845999999999997</c:v>
                </c:pt>
                <c:pt idx="30924" formatCode="General">
                  <c:v>61.847999999999999</c:v>
                </c:pt>
                <c:pt idx="30925" formatCode="General">
                  <c:v>61.85</c:v>
                </c:pt>
                <c:pt idx="30926" formatCode="General">
                  <c:v>61.851999999999997</c:v>
                </c:pt>
                <c:pt idx="30927" formatCode="General">
                  <c:v>61.853999999999999</c:v>
                </c:pt>
                <c:pt idx="30928" formatCode="General">
                  <c:v>61.856000000000002</c:v>
                </c:pt>
                <c:pt idx="30929" formatCode="General">
                  <c:v>61.857999999999997</c:v>
                </c:pt>
                <c:pt idx="30930" formatCode="General">
                  <c:v>61.86</c:v>
                </c:pt>
                <c:pt idx="30931" formatCode="General">
                  <c:v>61.862000000000002</c:v>
                </c:pt>
                <c:pt idx="30932" formatCode="General">
                  <c:v>61.863999999999997</c:v>
                </c:pt>
                <c:pt idx="30933" formatCode="General">
                  <c:v>61.866</c:v>
                </c:pt>
                <c:pt idx="30934" formatCode="General">
                  <c:v>61.868000000000002</c:v>
                </c:pt>
                <c:pt idx="30935" formatCode="General">
                  <c:v>61.87</c:v>
                </c:pt>
                <c:pt idx="30936" formatCode="General">
                  <c:v>61.872</c:v>
                </c:pt>
                <c:pt idx="30937" formatCode="General">
                  <c:v>61.874000000000002</c:v>
                </c:pt>
                <c:pt idx="30938" formatCode="General">
                  <c:v>61.875999999999998</c:v>
                </c:pt>
                <c:pt idx="30939" formatCode="General">
                  <c:v>61.878</c:v>
                </c:pt>
                <c:pt idx="30940" formatCode="General">
                  <c:v>61.88</c:v>
                </c:pt>
                <c:pt idx="30941" formatCode="General">
                  <c:v>61.881999999999998</c:v>
                </c:pt>
                <c:pt idx="30942" formatCode="General">
                  <c:v>61.884</c:v>
                </c:pt>
                <c:pt idx="30943" formatCode="General">
                  <c:v>61.886000000000003</c:v>
                </c:pt>
                <c:pt idx="30944" formatCode="General">
                  <c:v>61.887999999999998</c:v>
                </c:pt>
                <c:pt idx="30945" formatCode="General">
                  <c:v>61.89</c:v>
                </c:pt>
                <c:pt idx="30946" formatCode="General">
                  <c:v>61.892000000000003</c:v>
                </c:pt>
                <c:pt idx="30947" formatCode="General">
                  <c:v>61.893999999999998</c:v>
                </c:pt>
                <c:pt idx="30948" formatCode="General">
                  <c:v>61.896000000000001</c:v>
                </c:pt>
                <c:pt idx="30949" formatCode="General">
                  <c:v>61.898000000000003</c:v>
                </c:pt>
                <c:pt idx="30950" formatCode="General">
                  <c:v>61.9</c:v>
                </c:pt>
                <c:pt idx="30951" formatCode="General">
                  <c:v>61.902000000000001</c:v>
                </c:pt>
                <c:pt idx="30952" formatCode="General">
                  <c:v>61.904000000000003</c:v>
                </c:pt>
                <c:pt idx="30953" formatCode="General">
                  <c:v>61.905999999999999</c:v>
                </c:pt>
                <c:pt idx="30954" formatCode="General">
                  <c:v>61.908000000000001</c:v>
                </c:pt>
                <c:pt idx="30955" formatCode="General">
                  <c:v>61.91</c:v>
                </c:pt>
                <c:pt idx="30956" formatCode="General">
                  <c:v>61.911999999999999</c:v>
                </c:pt>
                <c:pt idx="30957" formatCode="General">
                  <c:v>61.914000000000001</c:v>
                </c:pt>
                <c:pt idx="30958" formatCode="General">
                  <c:v>61.915999999999997</c:v>
                </c:pt>
                <c:pt idx="30959" formatCode="General">
                  <c:v>61.917999999999999</c:v>
                </c:pt>
                <c:pt idx="30960" formatCode="General">
                  <c:v>61.92</c:v>
                </c:pt>
                <c:pt idx="30961" formatCode="General">
                  <c:v>61.921999999999997</c:v>
                </c:pt>
                <c:pt idx="30962" formatCode="General">
                  <c:v>61.923999999999999</c:v>
                </c:pt>
                <c:pt idx="30963" formatCode="General">
                  <c:v>61.926000000000002</c:v>
                </c:pt>
                <c:pt idx="30964" formatCode="General">
                  <c:v>61.927999999999997</c:v>
                </c:pt>
                <c:pt idx="30965" formatCode="General">
                  <c:v>61.93</c:v>
                </c:pt>
                <c:pt idx="30966" formatCode="General">
                  <c:v>61.932000000000002</c:v>
                </c:pt>
                <c:pt idx="30967" formatCode="General">
                  <c:v>61.933999999999997</c:v>
                </c:pt>
                <c:pt idx="30968" formatCode="General">
                  <c:v>61.936</c:v>
                </c:pt>
                <c:pt idx="30969" formatCode="General">
                  <c:v>61.938000000000002</c:v>
                </c:pt>
                <c:pt idx="30970" formatCode="General">
                  <c:v>61.94</c:v>
                </c:pt>
                <c:pt idx="30971" formatCode="General">
                  <c:v>61.942</c:v>
                </c:pt>
                <c:pt idx="30972" formatCode="General">
                  <c:v>61.944000000000003</c:v>
                </c:pt>
                <c:pt idx="30973" formatCode="General">
                  <c:v>61.945999999999998</c:v>
                </c:pt>
                <c:pt idx="30974" formatCode="General">
                  <c:v>61.948</c:v>
                </c:pt>
                <c:pt idx="30975" formatCode="General">
                  <c:v>61.95</c:v>
                </c:pt>
                <c:pt idx="30976" formatCode="General">
                  <c:v>61.951999999999998</c:v>
                </c:pt>
                <c:pt idx="30977" formatCode="General">
                  <c:v>61.954000000000001</c:v>
                </c:pt>
                <c:pt idx="30978" formatCode="General">
                  <c:v>61.956000000000003</c:v>
                </c:pt>
                <c:pt idx="30979" formatCode="General">
                  <c:v>61.957999999999998</c:v>
                </c:pt>
                <c:pt idx="30980" formatCode="General">
                  <c:v>61.96</c:v>
                </c:pt>
                <c:pt idx="30981" formatCode="General">
                  <c:v>61.962000000000003</c:v>
                </c:pt>
                <c:pt idx="30982" formatCode="General">
                  <c:v>61.963999999999999</c:v>
                </c:pt>
                <c:pt idx="30983" formatCode="General">
                  <c:v>61.966000000000001</c:v>
                </c:pt>
                <c:pt idx="30984" formatCode="General">
                  <c:v>61.968000000000004</c:v>
                </c:pt>
                <c:pt idx="30985" formatCode="General">
                  <c:v>61.97</c:v>
                </c:pt>
                <c:pt idx="30986" formatCode="General">
                  <c:v>61.972000000000001</c:v>
                </c:pt>
                <c:pt idx="30987" formatCode="General">
                  <c:v>61.973999999999997</c:v>
                </c:pt>
                <c:pt idx="30988" formatCode="General">
                  <c:v>61.975999999999999</c:v>
                </c:pt>
                <c:pt idx="30989" formatCode="General">
                  <c:v>61.978000000000002</c:v>
                </c:pt>
                <c:pt idx="30990" formatCode="General">
                  <c:v>61.98</c:v>
                </c:pt>
                <c:pt idx="30991" formatCode="General">
                  <c:v>61.981999999999999</c:v>
                </c:pt>
                <c:pt idx="30992" formatCode="General">
                  <c:v>61.984000000000002</c:v>
                </c:pt>
                <c:pt idx="30993" formatCode="General">
                  <c:v>61.985999999999997</c:v>
                </c:pt>
                <c:pt idx="30994" formatCode="General">
                  <c:v>61.988</c:v>
                </c:pt>
                <c:pt idx="30995" formatCode="General">
                  <c:v>61.99</c:v>
                </c:pt>
                <c:pt idx="30996" formatCode="General">
                  <c:v>61.991999999999997</c:v>
                </c:pt>
                <c:pt idx="30997" formatCode="General">
                  <c:v>61.994</c:v>
                </c:pt>
                <c:pt idx="30998" formatCode="General">
                  <c:v>61.996000000000002</c:v>
                </c:pt>
                <c:pt idx="30999" formatCode="General">
                  <c:v>61.997999999999998</c:v>
                </c:pt>
                <c:pt idx="31000" formatCode="General">
                  <c:v>62</c:v>
                </c:pt>
                <c:pt idx="31001" formatCode="General">
                  <c:v>62.002000000000002</c:v>
                </c:pt>
                <c:pt idx="31002" formatCode="General">
                  <c:v>62.003999999999998</c:v>
                </c:pt>
                <c:pt idx="31003" formatCode="General">
                  <c:v>62.006</c:v>
                </c:pt>
                <c:pt idx="31004" formatCode="General">
                  <c:v>62.008000000000003</c:v>
                </c:pt>
                <c:pt idx="31005" formatCode="General">
                  <c:v>62.01</c:v>
                </c:pt>
                <c:pt idx="31006" formatCode="General">
                  <c:v>62.012</c:v>
                </c:pt>
                <c:pt idx="31007" formatCode="General">
                  <c:v>62.014000000000003</c:v>
                </c:pt>
                <c:pt idx="31008" formatCode="General">
                  <c:v>62.015999999999998</c:v>
                </c:pt>
                <c:pt idx="31009" formatCode="General">
                  <c:v>62.018000000000001</c:v>
                </c:pt>
                <c:pt idx="31010" formatCode="General">
                  <c:v>62.02</c:v>
                </c:pt>
                <c:pt idx="31011" formatCode="General">
                  <c:v>62.021999999999998</c:v>
                </c:pt>
                <c:pt idx="31012" formatCode="General">
                  <c:v>62.024000000000001</c:v>
                </c:pt>
                <c:pt idx="31013" formatCode="General">
                  <c:v>62.026000000000003</c:v>
                </c:pt>
                <c:pt idx="31014" formatCode="General">
                  <c:v>62.027999999999999</c:v>
                </c:pt>
                <c:pt idx="31015" formatCode="General">
                  <c:v>62.03</c:v>
                </c:pt>
                <c:pt idx="31016" formatCode="General">
                  <c:v>62.031999999999996</c:v>
                </c:pt>
                <c:pt idx="31017" formatCode="General">
                  <c:v>62.033999999999999</c:v>
                </c:pt>
                <c:pt idx="31018" formatCode="General">
                  <c:v>62.036000000000001</c:v>
                </c:pt>
                <c:pt idx="31019" formatCode="General">
                  <c:v>62.037999999999997</c:v>
                </c:pt>
                <c:pt idx="31020" formatCode="General">
                  <c:v>62.04</c:v>
                </c:pt>
                <c:pt idx="31021" formatCode="General">
                  <c:v>62.042000000000002</c:v>
                </c:pt>
                <c:pt idx="31022" formatCode="General">
                  <c:v>62.043999999999997</c:v>
                </c:pt>
                <c:pt idx="31023" formatCode="General">
                  <c:v>62.045999999999999</c:v>
                </c:pt>
                <c:pt idx="31024" formatCode="General">
                  <c:v>62.048000000000002</c:v>
                </c:pt>
                <c:pt idx="31025" formatCode="General">
                  <c:v>62.05</c:v>
                </c:pt>
                <c:pt idx="31026" formatCode="General">
                  <c:v>62.052</c:v>
                </c:pt>
                <c:pt idx="31027" formatCode="General">
                  <c:v>62.054000000000002</c:v>
                </c:pt>
                <c:pt idx="31028" formatCode="General">
                  <c:v>62.055999999999997</c:v>
                </c:pt>
                <c:pt idx="31029" formatCode="General">
                  <c:v>62.058</c:v>
                </c:pt>
                <c:pt idx="31030" formatCode="General">
                  <c:v>62.06</c:v>
                </c:pt>
                <c:pt idx="31031" formatCode="General">
                  <c:v>62.061999999999998</c:v>
                </c:pt>
                <c:pt idx="31032" formatCode="General">
                  <c:v>62.064</c:v>
                </c:pt>
                <c:pt idx="31033" formatCode="General">
                  <c:v>62.066000000000003</c:v>
                </c:pt>
                <c:pt idx="31034" formatCode="General">
                  <c:v>62.067999999999998</c:v>
                </c:pt>
                <c:pt idx="31035" formatCode="General">
                  <c:v>62.07</c:v>
                </c:pt>
                <c:pt idx="31036" formatCode="General">
                  <c:v>62.072000000000003</c:v>
                </c:pt>
                <c:pt idx="31037" formatCode="General">
                  <c:v>62.073999999999998</c:v>
                </c:pt>
                <c:pt idx="31038" formatCode="General">
                  <c:v>62.076000000000001</c:v>
                </c:pt>
                <c:pt idx="31039" formatCode="General">
                  <c:v>62.078000000000003</c:v>
                </c:pt>
                <c:pt idx="31040" formatCode="General">
                  <c:v>62.08</c:v>
                </c:pt>
                <c:pt idx="31041" formatCode="General">
                  <c:v>62.082000000000001</c:v>
                </c:pt>
                <c:pt idx="31042" formatCode="General">
                  <c:v>62.084000000000003</c:v>
                </c:pt>
                <c:pt idx="31043" formatCode="General">
                  <c:v>62.085999999999999</c:v>
                </c:pt>
                <c:pt idx="31044" formatCode="General">
                  <c:v>62.088000000000001</c:v>
                </c:pt>
                <c:pt idx="31045" formatCode="General">
                  <c:v>62.09</c:v>
                </c:pt>
                <c:pt idx="31046" formatCode="General">
                  <c:v>62.091999999999999</c:v>
                </c:pt>
                <c:pt idx="31047" formatCode="General">
                  <c:v>62.094000000000001</c:v>
                </c:pt>
                <c:pt idx="31048" formatCode="General">
                  <c:v>62.095999999999997</c:v>
                </c:pt>
                <c:pt idx="31049" formatCode="General">
                  <c:v>62.097999999999999</c:v>
                </c:pt>
                <c:pt idx="31050" formatCode="General">
                  <c:v>62.1</c:v>
                </c:pt>
                <c:pt idx="31051" formatCode="General">
                  <c:v>62.101999999999997</c:v>
                </c:pt>
                <c:pt idx="31052" formatCode="General">
                  <c:v>62.103999999999999</c:v>
                </c:pt>
                <c:pt idx="31053" formatCode="General">
                  <c:v>62.106000000000002</c:v>
                </c:pt>
                <c:pt idx="31054" formatCode="General">
                  <c:v>62.107999999999997</c:v>
                </c:pt>
                <c:pt idx="31055" formatCode="General">
                  <c:v>62.11</c:v>
                </c:pt>
                <c:pt idx="31056" formatCode="General">
                  <c:v>62.112000000000002</c:v>
                </c:pt>
                <c:pt idx="31057" formatCode="General">
                  <c:v>62.113999999999997</c:v>
                </c:pt>
                <c:pt idx="31058" formatCode="General">
                  <c:v>62.116</c:v>
                </c:pt>
                <c:pt idx="31059" formatCode="General">
                  <c:v>62.118000000000002</c:v>
                </c:pt>
                <c:pt idx="31060" formatCode="General">
                  <c:v>62.12</c:v>
                </c:pt>
                <c:pt idx="31061" formatCode="General">
                  <c:v>62.122</c:v>
                </c:pt>
                <c:pt idx="31062" formatCode="General">
                  <c:v>62.124000000000002</c:v>
                </c:pt>
                <c:pt idx="31063" formatCode="General">
                  <c:v>62.125999999999998</c:v>
                </c:pt>
                <c:pt idx="31064" formatCode="General">
                  <c:v>62.128</c:v>
                </c:pt>
                <c:pt idx="31065" formatCode="General">
                  <c:v>62.13</c:v>
                </c:pt>
                <c:pt idx="31066" formatCode="General">
                  <c:v>62.131999999999998</c:v>
                </c:pt>
                <c:pt idx="31067" formatCode="General">
                  <c:v>62.134</c:v>
                </c:pt>
                <c:pt idx="31068" formatCode="General">
                  <c:v>62.136000000000003</c:v>
                </c:pt>
                <c:pt idx="31069" formatCode="General">
                  <c:v>62.137999999999998</c:v>
                </c:pt>
                <c:pt idx="31070" formatCode="General">
                  <c:v>62.14</c:v>
                </c:pt>
                <c:pt idx="31071" formatCode="General">
                  <c:v>62.142000000000003</c:v>
                </c:pt>
                <c:pt idx="31072" formatCode="General">
                  <c:v>62.143999999999998</c:v>
                </c:pt>
                <c:pt idx="31073" formatCode="General">
                  <c:v>62.146000000000001</c:v>
                </c:pt>
                <c:pt idx="31074" formatCode="General">
                  <c:v>62.148000000000003</c:v>
                </c:pt>
                <c:pt idx="31075" formatCode="General">
                  <c:v>62.15</c:v>
                </c:pt>
                <c:pt idx="31076" formatCode="General">
                  <c:v>62.152000000000001</c:v>
                </c:pt>
                <c:pt idx="31077" formatCode="General">
                  <c:v>62.154000000000003</c:v>
                </c:pt>
                <c:pt idx="31078" formatCode="General">
                  <c:v>62.155999999999999</c:v>
                </c:pt>
                <c:pt idx="31079" formatCode="General">
                  <c:v>62.158000000000001</c:v>
                </c:pt>
                <c:pt idx="31080" formatCode="General">
                  <c:v>62.16</c:v>
                </c:pt>
                <c:pt idx="31081" formatCode="General">
                  <c:v>62.161999999999999</c:v>
                </c:pt>
                <c:pt idx="31082" formatCode="General">
                  <c:v>62.164000000000001</c:v>
                </c:pt>
                <c:pt idx="31083" formatCode="General">
                  <c:v>62.165999999999997</c:v>
                </c:pt>
                <c:pt idx="31084" formatCode="General">
                  <c:v>62.167999999999999</c:v>
                </c:pt>
                <c:pt idx="31085" formatCode="General">
                  <c:v>62.17</c:v>
                </c:pt>
                <c:pt idx="31086" formatCode="General">
                  <c:v>62.171999999999997</c:v>
                </c:pt>
                <c:pt idx="31087" formatCode="General">
                  <c:v>62.173999999999999</c:v>
                </c:pt>
                <c:pt idx="31088" formatCode="General">
                  <c:v>62.176000000000002</c:v>
                </c:pt>
                <c:pt idx="31089" formatCode="General">
                  <c:v>62.177999999999997</c:v>
                </c:pt>
                <c:pt idx="31090" formatCode="General">
                  <c:v>62.18</c:v>
                </c:pt>
                <c:pt idx="31091" formatCode="General">
                  <c:v>62.182000000000002</c:v>
                </c:pt>
                <c:pt idx="31092" formatCode="General">
                  <c:v>62.183999999999997</c:v>
                </c:pt>
                <c:pt idx="31093" formatCode="General">
                  <c:v>62.186</c:v>
                </c:pt>
                <c:pt idx="31094" formatCode="General">
                  <c:v>62.188000000000002</c:v>
                </c:pt>
                <c:pt idx="31095" formatCode="General">
                  <c:v>62.19</c:v>
                </c:pt>
                <c:pt idx="31096" formatCode="General">
                  <c:v>62.192</c:v>
                </c:pt>
                <c:pt idx="31097" formatCode="General">
                  <c:v>62.194000000000003</c:v>
                </c:pt>
                <c:pt idx="31098" formatCode="General">
                  <c:v>62.195999999999998</c:v>
                </c:pt>
                <c:pt idx="31099" formatCode="General">
                  <c:v>62.198</c:v>
                </c:pt>
                <c:pt idx="31100" formatCode="General">
                  <c:v>62.2</c:v>
                </c:pt>
                <c:pt idx="31101" formatCode="General">
                  <c:v>62.201999999999998</c:v>
                </c:pt>
                <c:pt idx="31102" formatCode="General">
                  <c:v>62.204000000000001</c:v>
                </c:pt>
                <c:pt idx="31103" formatCode="General">
                  <c:v>62.206000000000003</c:v>
                </c:pt>
                <c:pt idx="31104" formatCode="General">
                  <c:v>62.207999999999998</c:v>
                </c:pt>
                <c:pt idx="31105" formatCode="General">
                  <c:v>62.21</c:v>
                </c:pt>
                <c:pt idx="31106" formatCode="General">
                  <c:v>62.212000000000003</c:v>
                </c:pt>
                <c:pt idx="31107" formatCode="General">
                  <c:v>62.213999999999999</c:v>
                </c:pt>
                <c:pt idx="31108" formatCode="General">
                  <c:v>62.216000000000001</c:v>
                </c:pt>
                <c:pt idx="31109" formatCode="General">
                  <c:v>62.218000000000004</c:v>
                </c:pt>
                <c:pt idx="31110" formatCode="General">
                  <c:v>62.22</c:v>
                </c:pt>
                <c:pt idx="31111" formatCode="General">
                  <c:v>62.222000000000001</c:v>
                </c:pt>
                <c:pt idx="31112" formatCode="General">
                  <c:v>62.223999999999997</c:v>
                </c:pt>
                <c:pt idx="31113" formatCode="General">
                  <c:v>62.225999999999999</c:v>
                </c:pt>
                <c:pt idx="31114" formatCode="General">
                  <c:v>62.228000000000002</c:v>
                </c:pt>
                <c:pt idx="31115" formatCode="General">
                  <c:v>62.23</c:v>
                </c:pt>
                <c:pt idx="31116" formatCode="General">
                  <c:v>62.231999999999999</c:v>
                </c:pt>
                <c:pt idx="31117" formatCode="General">
                  <c:v>62.234000000000002</c:v>
                </c:pt>
                <c:pt idx="31118" formatCode="General">
                  <c:v>62.235999999999997</c:v>
                </c:pt>
                <c:pt idx="31119" formatCode="General">
                  <c:v>62.238</c:v>
                </c:pt>
                <c:pt idx="31120" formatCode="General">
                  <c:v>62.24</c:v>
                </c:pt>
                <c:pt idx="31121" formatCode="General">
                  <c:v>62.241999999999997</c:v>
                </c:pt>
                <c:pt idx="31122" formatCode="General">
                  <c:v>62.244</c:v>
                </c:pt>
                <c:pt idx="31123" formatCode="General">
                  <c:v>62.246000000000002</c:v>
                </c:pt>
                <c:pt idx="31124" formatCode="General">
                  <c:v>62.247999999999998</c:v>
                </c:pt>
                <c:pt idx="31125" formatCode="General">
                  <c:v>62.25</c:v>
                </c:pt>
                <c:pt idx="31126" formatCode="General">
                  <c:v>62.252000000000002</c:v>
                </c:pt>
                <c:pt idx="31127" formatCode="General">
                  <c:v>62.253999999999998</c:v>
                </c:pt>
                <c:pt idx="31128" formatCode="General">
                  <c:v>62.256</c:v>
                </c:pt>
                <c:pt idx="31129" formatCode="General">
                  <c:v>62.258000000000003</c:v>
                </c:pt>
                <c:pt idx="31130" formatCode="General">
                  <c:v>62.26</c:v>
                </c:pt>
                <c:pt idx="31131" formatCode="General">
                  <c:v>62.262</c:v>
                </c:pt>
                <c:pt idx="31132" formatCode="General">
                  <c:v>62.264000000000003</c:v>
                </c:pt>
                <c:pt idx="31133" formatCode="General">
                  <c:v>62.265999999999998</c:v>
                </c:pt>
                <c:pt idx="31134" formatCode="General">
                  <c:v>62.268000000000001</c:v>
                </c:pt>
                <c:pt idx="31135" formatCode="General">
                  <c:v>62.27</c:v>
                </c:pt>
                <c:pt idx="31136" formatCode="General">
                  <c:v>62.271999999999998</c:v>
                </c:pt>
                <c:pt idx="31137" formatCode="General">
                  <c:v>62.274000000000001</c:v>
                </c:pt>
                <c:pt idx="31138" formatCode="General">
                  <c:v>62.276000000000003</c:v>
                </c:pt>
                <c:pt idx="31139" formatCode="General">
                  <c:v>62.277999999999999</c:v>
                </c:pt>
                <c:pt idx="31140" formatCode="General">
                  <c:v>62.28</c:v>
                </c:pt>
                <c:pt idx="31141" formatCode="General">
                  <c:v>62.281999999999996</c:v>
                </c:pt>
                <c:pt idx="31142" formatCode="General">
                  <c:v>62.283999999999999</c:v>
                </c:pt>
                <c:pt idx="31143" formatCode="General">
                  <c:v>62.286000000000001</c:v>
                </c:pt>
                <c:pt idx="31144" formatCode="General">
                  <c:v>62.287999999999997</c:v>
                </c:pt>
                <c:pt idx="31145" formatCode="General">
                  <c:v>62.29</c:v>
                </c:pt>
                <c:pt idx="31146" formatCode="General">
                  <c:v>62.292000000000002</c:v>
                </c:pt>
                <c:pt idx="31147" formatCode="General">
                  <c:v>62.293999999999997</c:v>
                </c:pt>
                <c:pt idx="31148" formatCode="General">
                  <c:v>62.295999999999999</c:v>
                </c:pt>
                <c:pt idx="31149" formatCode="General">
                  <c:v>62.298000000000002</c:v>
                </c:pt>
                <c:pt idx="31150" formatCode="General">
                  <c:v>62.3</c:v>
                </c:pt>
                <c:pt idx="31151" formatCode="General">
                  <c:v>62.302</c:v>
                </c:pt>
                <c:pt idx="31152" formatCode="General">
                  <c:v>62.304000000000002</c:v>
                </c:pt>
                <c:pt idx="31153" formatCode="General">
                  <c:v>62.305999999999997</c:v>
                </c:pt>
                <c:pt idx="31154" formatCode="General">
                  <c:v>62.308</c:v>
                </c:pt>
                <c:pt idx="31155" formatCode="General">
                  <c:v>62.31</c:v>
                </c:pt>
                <c:pt idx="31156" formatCode="General">
                  <c:v>62.311999999999998</c:v>
                </c:pt>
                <c:pt idx="31157" formatCode="General">
                  <c:v>62.314</c:v>
                </c:pt>
                <c:pt idx="31158" formatCode="General">
                  <c:v>62.316000000000003</c:v>
                </c:pt>
                <c:pt idx="31159" formatCode="General">
                  <c:v>62.317999999999998</c:v>
                </c:pt>
                <c:pt idx="31160" formatCode="General">
                  <c:v>62.32</c:v>
                </c:pt>
                <c:pt idx="31161" formatCode="General">
                  <c:v>62.322000000000003</c:v>
                </c:pt>
                <c:pt idx="31162" formatCode="General">
                  <c:v>62.323999999999998</c:v>
                </c:pt>
                <c:pt idx="31163" formatCode="General">
                  <c:v>62.326000000000001</c:v>
                </c:pt>
                <c:pt idx="31164" formatCode="General">
                  <c:v>62.328000000000003</c:v>
                </c:pt>
                <c:pt idx="31165" formatCode="General">
                  <c:v>62.33</c:v>
                </c:pt>
                <c:pt idx="31166" formatCode="General">
                  <c:v>62.332000000000001</c:v>
                </c:pt>
                <c:pt idx="31167" formatCode="General">
                  <c:v>62.334000000000003</c:v>
                </c:pt>
                <c:pt idx="31168" formatCode="General">
                  <c:v>62.335999999999999</c:v>
                </c:pt>
                <c:pt idx="31169" formatCode="General">
                  <c:v>62.338000000000001</c:v>
                </c:pt>
                <c:pt idx="31170" formatCode="General">
                  <c:v>62.34</c:v>
                </c:pt>
                <c:pt idx="31171" formatCode="General">
                  <c:v>62.341999999999999</c:v>
                </c:pt>
                <c:pt idx="31172" formatCode="General">
                  <c:v>62.344000000000001</c:v>
                </c:pt>
                <c:pt idx="31173" formatCode="General">
                  <c:v>62.345999999999997</c:v>
                </c:pt>
                <c:pt idx="31174" formatCode="General">
                  <c:v>62.347999999999999</c:v>
                </c:pt>
                <c:pt idx="31175" formatCode="General">
                  <c:v>62.35</c:v>
                </c:pt>
                <c:pt idx="31176" formatCode="General">
                  <c:v>62.351999999999997</c:v>
                </c:pt>
                <c:pt idx="31177" formatCode="General">
                  <c:v>62.353999999999999</c:v>
                </c:pt>
                <c:pt idx="31178" formatCode="General">
                  <c:v>62.356000000000002</c:v>
                </c:pt>
                <c:pt idx="31179" formatCode="General">
                  <c:v>62.357999999999997</c:v>
                </c:pt>
                <c:pt idx="31180" formatCode="General">
                  <c:v>62.36</c:v>
                </c:pt>
                <c:pt idx="31181" formatCode="General">
                  <c:v>62.362000000000002</c:v>
                </c:pt>
                <c:pt idx="31182" formatCode="General">
                  <c:v>62.363999999999997</c:v>
                </c:pt>
                <c:pt idx="31183" formatCode="General">
                  <c:v>62.366</c:v>
                </c:pt>
                <c:pt idx="31184" formatCode="General">
                  <c:v>62.368000000000002</c:v>
                </c:pt>
                <c:pt idx="31185" formatCode="General">
                  <c:v>62.37</c:v>
                </c:pt>
                <c:pt idx="31186" formatCode="General">
                  <c:v>62.372</c:v>
                </c:pt>
                <c:pt idx="31187" formatCode="General">
                  <c:v>62.374000000000002</c:v>
                </c:pt>
                <c:pt idx="31188" formatCode="General">
                  <c:v>62.375999999999998</c:v>
                </c:pt>
                <c:pt idx="31189" formatCode="General">
                  <c:v>62.378</c:v>
                </c:pt>
                <c:pt idx="31190" formatCode="General">
                  <c:v>62.38</c:v>
                </c:pt>
                <c:pt idx="31191" formatCode="General">
                  <c:v>62.381999999999998</c:v>
                </c:pt>
                <c:pt idx="31192" formatCode="General">
                  <c:v>62.384</c:v>
                </c:pt>
                <c:pt idx="31193" formatCode="General">
                  <c:v>62.386000000000003</c:v>
                </c:pt>
                <c:pt idx="31194" formatCode="General">
                  <c:v>62.387999999999998</c:v>
                </c:pt>
                <c:pt idx="31195" formatCode="General">
                  <c:v>62.39</c:v>
                </c:pt>
                <c:pt idx="31196" formatCode="General">
                  <c:v>62.392000000000003</c:v>
                </c:pt>
                <c:pt idx="31197" formatCode="General">
                  <c:v>62.393999999999998</c:v>
                </c:pt>
                <c:pt idx="31198" formatCode="General">
                  <c:v>62.396000000000001</c:v>
                </c:pt>
                <c:pt idx="31199" formatCode="General">
                  <c:v>62.398000000000003</c:v>
                </c:pt>
                <c:pt idx="31200" formatCode="General">
                  <c:v>62.4</c:v>
                </c:pt>
                <c:pt idx="31201" formatCode="General">
                  <c:v>62.402000000000001</c:v>
                </c:pt>
                <c:pt idx="31202" formatCode="General">
                  <c:v>62.404000000000003</c:v>
                </c:pt>
                <c:pt idx="31203" formatCode="General">
                  <c:v>62.405999999999999</c:v>
                </c:pt>
                <c:pt idx="31204" formatCode="General">
                  <c:v>62.408000000000001</c:v>
                </c:pt>
                <c:pt idx="31205" formatCode="General">
                  <c:v>62.41</c:v>
                </c:pt>
                <c:pt idx="31206" formatCode="General">
                  <c:v>62.411999999999999</c:v>
                </c:pt>
                <c:pt idx="31207" formatCode="General">
                  <c:v>62.414000000000001</c:v>
                </c:pt>
                <c:pt idx="31208" formatCode="General">
                  <c:v>62.415999999999997</c:v>
                </c:pt>
                <c:pt idx="31209" formatCode="General">
                  <c:v>62.417999999999999</c:v>
                </c:pt>
                <c:pt idx="31210" formatCode="General">
                  <c:v>62.42</c:v>
                </c:pt>
                <c:pt idx="31211" formatCode="General">
                  <c:v>62.421999999999997</c:v>
                </c:pt>
                <c:pt idx="31212" formatCode="General">
                  <c:v>62.423999999999999</c:v>
                </c:pt>
                <c:pt idx="31213" formatCode="General">
                  <c:v>62.426000000000002</c:v>
                </c:pt>
                <c:pt idx="31214" formatCode="General">
                  <c:v>62.427999999999997</c:v>
                </c:pt>
                <c:pt idx="31215" formatCode="General">
                  <c:v>62.43</c:v>
                </c:pt>
                <c:pt idx="31216" formatCode="General">
                  <c:v>62.432000000000002</c:v>
                </c:pt>
                <c:pt idx="31217" formatCode="General">
                  <c:v>62.433999999999997</c:v>
                </c:pt>
                <c:pt idx="31218" formatCode="General">
                  <c:v>62.436</c:v>
                </c:pt>
                <c:pt idx="31219" formatCode="General">
                  <c:v>62.438000000000002</c:v>
                </c:pt>
                <c:pt idx="31220" formatCode="General">
                  <c:v>62.44</c:v>
                </c:pt>
                <c:pt idx="31221" formatCode="General">
                  <c:v>62.442</c:v>
                </c:pt>
                <c:pt idx="31222" formatCode="General">
                  <c:v>62.444000000000003</c:v>
                </c:pt>
                <c:pt idx="31223" formatCode="General">
                  <c:v>62.445999999999998</c:v>
                </c:pt>
                <c:pt idx="31224" formatCode="General">
                  <c:v>62.448</c:v>
                </c:pt>
                <c:pt idx="31225" formatCode="General">
                  <c:v>62.45</c:v>
                </c:pt>
                <c:pt idx="31226" formatCode="General">
                  <c:v>62.451999999999998</c:v>
                </c:pt>
                <c:pt idx="31227" formatCode="General">
                  <c:v>62.454000000000001</c:v>
                </c:pt>
                <c:pt idx="31228" formatCode="General">
                  <c:v>62.456000000000003</c:v>
                </c:pt>
                <c:pt idx="31229" formatCode="General">
                  <c:v>62.457999999999998</c:v>
                </c:pt>
                <c:pt idx="31230" formatCode="General">
                  <c:v>62.46</c:v>
                </c:pt>
                <c:pt idx="31231" formatCode="General">
                  <c:v>62.462000000000003</c:v>
                </c:pt>
                <c:pt idx="31232" formatCode="General">
                  <c:v>62.463999999999999</c:v>
                </c:pt>
                <c:pt idx="31233" formatCode="General">
                  <c:v>62.466000000000001</c:v>
                </c:pt>
                <c:pt idx="31234" formatCode="General">
                  <c:v>62.468000000000004</c:v>
                </c:pt>
                <c:pt idx="31235" formatCode="General">
                  <c:v>62.47</c:v>
                </c:pt>
                <c:pt idx="31236" formatCode="General">
                  <c:v>62.472000000000001</c:v>
                </c:pt>
                <c:pt idx="31237" formatCode="General">
                  <c:v>62.473999999999997</c:v>
                </c:pt>
                <c:pt idx="31238" formatCode="General">
                  <c:v>62.475999999999999</c:v>
                </c:pt>
                <c:pt idx="31239" formatCode="General">
                  <c:v>62.478000000000002</c:v>
                </c:pt>
                <c:pt idx="31240" formatCode="General">
                  <c:v>62.48</c:v>
                </c:pt>
                <c:pt idx="31241" formatCode="General">
                  <c:v>62.481999999999999</c:v>
                </c:pt>
                <c:pt idx="31242" formatCode="General">
                  <c:v>62.484000000000002</c:v>
                </c:pt>
                <c:pt idx="31243" formatCode="General">
                  <c:v>62.485999999999997</c:v>
                </c:pt>
                <c:pt idx="31244" formatCode="General">
                  <c:v>62.488</c:v>
                </c:pt>
                <c:pt idx="31245" formatCode="General">
                  <c:v>62.49</c:v>
                </c:pt>
                <c:pt idx="31246" formatCode="General">
                  <c:v>62.491999999999997</c:v>
                </c:pt>
                <c:pt idx="31247" formatCode="General">
                  <c:v>62.494</c:v>
                </c:pt>
                <c:pt idx="31248" formatCode="General">
                  <c:v>62.496000000000002</c:v>
                </c:pt>
                <c:pt idx="31249" formatCode="General">
                  <c:v>62.497999999999998</c:v>
                </c:pt>
                <c:pt idx="31250" formatCode="General">
                  <c:v>62.5</c:v>
                </c:pt>
                <c:pt idx="31251" formatCode="General">
                  <c:v>62.502000000000002</c:v>
                </c:pt>
                <c:pt idx="31252" formatCode="General">
                  <c:v>62.503999999999998</c:v>
                </c:pt>
                <c:pt idx="31253" formatCode="General">
                  <c:v>62.506</c:v>
                </c:pt>
                <c:pt idx="31254" formatCode="General">
                  <c:v>62.508000000000003</c:v>
                </c:pt>
                <c:pt idx="31255" formatCode="General">
                  <c:v>62.51</c:v>
                </c:pt>
                <c:pt idx="31256" formatCode="General">
                  <c:v>62.512</c:v>
                </c:pt>
                <c:pt idx="31257" formatCode="General">
                  <c:v>62.514000000000003</c:v>
                </c:pt>
                <c:pt idx="31258" formatCode="General">
                  <c:v>62.515999999999998</c:v>
                </c:pt>
                <c:pt idx="31259" formatCode="General">
                  <c:v>62.518000000000001</c:v>
                </c:pt>
                <c:pt idx="31260" formatCode="General">
                  <c:v>62.52</c:v>
                </c:pt>
                <c:pt idx="31261" formatCode="General">
                  <c:v>62.521999999999998</c:v>
                </c:pt>
                <c:pt idx="31262" formatCode="General">
                  <c:v>62.524000000000001</c:v>
                </c:pt>
                <c:pt idx="31263" formatCode="General">
                  <c:v>62.526000000000003</c:v>
                </c:pt>
                <c:pt idx="31264" formatCode="General">
                  <c:v>62.527999999999999</c:v>
                </c:pt>
                <c:pt idx="31265" formatCode="General">
                  <c:v>62.53</c:v>
                </c:pt>
                <c:pt idx="31266" formatCode="General">
                  <c:v>62.531999999999996</c:v>
                </c:pt>
                <c:pt idx="31267" formatCode="General">
                  <c:v>62.533999999999999</c:v>
                </c:pt>
                <c:pt idx="31268" formatCode="General">
                  <c:v>62.536000000000001</c:v>
                </c:pt>
                <c:pt idx="31269" formatCode="General">
                  <c:v>62.537999999999997</c:v>
                </c:pt>
                <c:pt idx="31270" formatCode="General">
                  <c:v>62.54</c:v>
                </c:pt>
                <c:pt idx="31271" formatCode="General">
                  <c:v>62.542000000000002</c:v>
                </c:pt>
                <c:pt idx="31272" formatCode="General">
                  <c:v>62.543999999999997</c:v>
                </c:pt>
                <c:pt idx="31273" formatCode="General">
                  <c:v>62.545999999999999</c:v>
                </c:pt>
                <c:pt idx="31274" formatCode="General">
                  <c:v>62.548000000000002</c:v>
                </c:pt>
                <c:pt idx="31275" formatCode="General">
                  <c:v>62.55</c:v>
                </c:pt>
                <c:pt idx="31276" formatCode="General">
                  <c:v>62.552</c:v>
                </c:pt>
                <c:pt idx="31277" formatCode="General">
                  <c:v>62.554000000000002</c:v>
                </c:pt>
                <c:pt idx="31278" formatCode="General">
                  <c:v>62.555999999999997</c:v>
                </c:pt>
                <c:pt idx="31279" formatCode="General">
                  <c:v>62.558</c:v>
                </c:pt>
                <c:pt idx="31280" formatCode="General">
                  <c:v>62.56</c:v>
                </c:pt>
                <c:pt idx="31281" formatCode="General">
                  <c:v>62.561999999999998</c:v>
                </c:pt>
                <c:pt idx="31282" formatCode="General">
                  <c:v>62.564</c:v>
                </c:pt>
                <c:pt idx="31283" formatCode="General">
                  <c:v>62.566000000000003</c:v>
                </c:pt>
                <c:pt idx="31284" formatCode="General">
                  <c:v>62.567999999999998</c:v>
                </c:pt>
                <c:pt idx="31285" formatCode="General">
                  <c:v>62.57</c:v>
                </c:pt>
                <c:pt idx="31286" formatCode="General">
                  <c:v>62.572000000000003</c:v>
                </c:pt>
                <c:pt idx="31287" formatCode="General">
                  <c:v>62.573999999999998</c:v>
                </c:pt>
                <c:pt idx="31288" formatCode="General">
                  <c:v>62.576000000000001</c:v>
                </c:pt>
                <c:pt idx="31289" formatCode="General">
                  <c:v>62.578000000000003</c:v>
                </c:pt>
                <c:pt idx="31290" formatCode="General">
                  <c:v>62.58</c:v>
                </c:pt>
                <c:pt idx="31291" formatCode="General">
                  <c:v>62.582000000000001</c:v>
                </c:pt>
                <c:pt idx="31292" formatCode="General">
                  <c:v>62.584000000000003</c:v>
                </c:pt>
                <c:pt idx="31293" formatCode="General">
                  <c:v>62.585999999999999</c:v>
                </c:pt>
                <c:pt idx="31294" formatCode="General">
                  <c:v>62.588000000000001</c:v>
                </c:pt>
                <c:pt idx="31295" formatCode="General">
                  <c:v>62.59</c:v>
                </c:pt>
                <c:pt idx="31296" formatCode="General">
                  <c:v>62.591999999999999</c:v>
                </c:pt>
                <c:pt idx="31297" formatCode="General">
                  <c:v>62.594000000000001</c:v>
                </c:pt>
                <c:pt idx="31298" formatCode="General">
                  <c:v>62.595999999999997</c:v>
                </c:pt>
                <c:pt idx="31299" formatCode="General">
                  <c:v>62.597999999999999</c:v>
                </c:pt>
                <c:pt idx="31300" formatCode="General">
                  <c:v>62.6</c:v>
                </c:pt>
                <c:pt idx="31301" formatCode="General">
                  <c:v>62.601999999999997</c:v>
                </c:pt>
                <c:pt idx="31302" formatCode="General">
                  <c:v>62.603999999999999</c:v>
                </c:pt>
                <c:pt idx="31303" formatCode="General">
                  <c:v>62.606000000000002</c:v>
                </c:pt>
                <c:pt idx="31304" formatCode="General">
                  <c:v>62.607999999999997</c:v>
                </c:pt>
                <c:pt idx="31305" formatCode="General">
                  <c:v>62.61</c:v>
                </c:pt>
                <c:pt idx="31306" formatCode="General">
                  <c:v>62.612000000000002</c:v>
                </c:pt>
                <c:pt idx="31307" formatCode="General">
                  <c:v>62.613999999999997</c:v>
                </c:pt>
                <c:pt idx="31308" formatCode="General">
                  <c:v>62.616</c:v>
                </c:pt>
                <c:pt idx="31309" formatCode="General">
                  <c:v>62.618000000000002</c:v>
                </c:pt>
                <c:pt idx="31310" formatCode="General">
                  <c:v>62.62</c:v>
                </c:pt>
                <c:pt idx="31311" formatCode="General">
                  <c:v>62.622</c:v>
                </c:pt>
                <c:pt idx="31312" formatCode="General">
                  <c:v>62.624000000000002</c:v>
                </c:pt>
                <c:pt idx="31313" formatCode="General">
                  <c:v>62.625999999999998</c:v>
                </c:pt>
                <c:pt idx="31314" formatCode="General">
                  <c:v>62.628</c:v>
                </c:pt>
                <c:pt idx="31315" formatCode="General">
                  <c:v>62.63</c:v>
                </c:pt>
                <c:pt idx="31316" formatCode="General">
                  <c:v>62.631999999999998</c:v>
                </c:pt>
                <c:pt idx="31317" formatCode="General">
                  <c:v>62.634</c:v>
                </c:pt>
                <c:pt idx="31318" formatCode="General">
                  <c:v>62.636000000000003</c:v>
                </c:pt>
                <c:pt idx="31319" formatCode="General">
                  <c:v>62.637999999999998</c:v>
                </c:pt>
                <c:pt idx="31320" formatCode="General">
                  <c:v>62.64</c:v>
                </c:pt>
                <c:pt idx="31321" formatCode="General">
                  <c:v>62.642000000000003</c:v>
                </c:pt>
                <c:pt idx="31322" formatCode="General">
                  <c:v>62.643999999999998</c:v>
                </c:pt>
                <c:pt idx="31323" formatCode="General">
                  <c:v>62.646000000000001</c:v>
                </c:pt>
                <c:pt idx="31324" formatCode="General">
                  <c:v>62.648000000000003</c:v>
                </c:pt>
                <c:pt idx="31325" formatCode="General">
                  <c:v>62.65</c:v>
                </c:pt>
                <c:pt idx="31326" formatCode="General">
                  <c:v>62.652000000000001</c:v>
                </c:pt>
                <c:pt idx="31327" formatCode="General">
                  <c:v>62.654000000000003</c:v>
                </c:pt>
                <c:pt idx="31328" formatCode="General">
                  <c:v>62.655999999999999</c:v>
                </c:pt>
                <c:pt idx="31329" formatCode="General">
                  <c:v>62.658000000000001</c:v>
                </c:pt>
                <c:pt idx="31330" formatCode="General">
                  <c:v>62.66</c:v>
                </c:pt>
                <c:pt idx="31331" formatCode="General">
                  <c:v>62.661999999999999</c:v>
                </c:pt>
                <c:pt idx="31332" formatCode="General">
                  <c:v>62.664000000000001</c:v>
                </c:pt>
                <c:pt idx="31333" formatCode="General">
                  <c:v>62.665999999999997</c:v>
                </c:pt>
                <c:pt idx="31334" formatCode="General">
                  <c:v>62.667999999999999</c:v>
                </c:pt>
                <c:pt idx="31335" formatCode="General">
                  <c:v>62.67</c:v>
                </c:pt>
                <c:pt idx="31336" formatCode="General">
                  <c:v>62.671999999999997</c:v>
                </c:pt>
                <c:pt idx="31337" formatCode="General">
                  <c:v>62.673999999999999</c:v>
                </c:pt>
                <c:pt idx="31338" formatCode="General">
                  <c:v>62.676000000000002</c:v>
                </c:pt>
                <c:pt idx="31339" formatCode="General">
                  <c:v>62.677999999999997</c:v>
                </c:pt>
                <c:pt idx="31340" formatCode="General">
                  <c:v>62.68</c:v>
                </c:pt>
                <c:pt idx="31341" formatCode="General">
                  <c:v>62.682000000000002</c:v>
                </c:pt>
                <c:pt idx="31342" formatCode="General">
                  <c:v>62.683999999999997</c:v>
                </c:pt>
                <c:pt idx="31343" formatCode="General">
                  <c:v>62.686</c:v>
                </c:pt>
                <c:pt idx="31344" formatCode="General">
                  <c:v>62.688000000000002</c:v>
                </c:pt>
                <c:pt idx="31345" formatCode="General">
                  <c:v>62.69</c:v>
                </c:pt>
                <c:pt idx="31346" formatCode="General">
                  <c:v>62.692</c:v>
                </c:pt>
                <c:pt idx="31347" formatCode="General">
                  <c:v>62.694000000000003</c:v>
                </c:pt>
                <c:pt idx="31348" formatCode="General">
                  <c:v>62.695999999999998</c:v>
                </c:pt>
                <c:pt idx="31349" formatCode="General">
                  <c:v>62.698</c:v>
                </c:pt>
                <c:pt idx="31350" formatCode="General">
                  <c:v>62.7</c:v>
                </c:pt>
                <c:pt idx="31351" formatCode="General">
                  <c:v>62.701999999999998</c:v>
                </c:pt>
                <c:pt idx="31352" formatCode="General">
                  <c:v>62.704000000000001</c:v>
                </c:pt>
                <c:pt idx="31353" formatCode="General">
                  <c:v>62.706000000000003</c:v>
                </c:pt>
                <c:pt idx="31354" formatCode="General">
                  <c:v>62.707999999999998</c:v>
                </c:pt>
                <c:pt idx="31355" formatCode="General">
                  <c:v>62.71</c:v>
                </c:pt>
                <c:pt idx="31356" formatCode="General">
                  <c:v>62.712000000000003</c:v>
                </c:pt>
                <c:pt idx="31357" formatCode="General">
                  <c:v>62.713999999999999</c:v>
                </c:pt>
                <c:pt idx="31358" formatCode="General">
                  <c:v>62.716000000000001</c:v>
                </c:pt>
                <c:pt idx="31359" formatCode="General">
                  <c:v>62.718000000000004</c:v>
                </c:pt>
                <c:pt idx="31360" formatCode="General">
                  <c:v>62.72</c:v>
                </c:pt>
                <c:pt idx="31361" formatCode="General">
                  <c:v>62.722000000000001</c:v>
                </c:pt>
                <c:pt idx="31362" formatCode="General">
                  <c:v>62.723999999999997</c:v>
                </c:pt>
                <c:pt idx="31363" formatCode="General">
                  <c:v>62.725999999999999</c:v>
                </c:pt>
                <c:pt idx="31364" formatCode="General">
                  <c:v>62.728000000000002</c:v>
                </c:pt>
                <c:pt idx="31365" formatCode="General">
                  <c:v>62.73</c:v>
                </c:pt>
                <c:pt idx="31366" formatCode="General">
                  <c:v>62.731999999999999</c:v>
                </c:pt>
                <c:pt idx="31367" formatCode="General">
                  <c:v>62.734000000000002</c:v>
                </c:pt>
                <c:pt idx="31368" formatCode="General">
                  <c:v>62.735999999999997</c:v>
                </c:pt>
                <c:pt idx="31369" formatCode="General">
                  <c:v>62.738</c:v>
                </c:pt>
                <c:pt idx="31370" formatCode="General">
                  <c:v>62.74</c:v>
                </c:pt>
                <c:pt idx="31371" formatCode="General">
                  <c:v>62.741999999999997</c:v>
                </c:pt>
                <c:pt idx="31372" formatCode="General">
                  <c:v>62.744</c:v>
                </c:pt>
                <c:pt idx="31373" formatCode="General">
                  <c:v>62.746000000000002</c:v>
                </c:pt>
                <c:pt idx="31374" formatCode="General">
                  <c:v>62.747999999999998</c:v>
                </c:pt>
                <c:pt idx="31375" formatCode="General">
                  <c:v>62.75</c:v>
                </c:pt>
                <c:pt idx="31376" formatCode="General">
                  <c:v>62.752000000000002</c:v>
                </c:pt>
                <c:pt idx="31377" formatCode="General">
                  <c:v>62.753999999999998</c:v>
                </c:pt>
                <c:pt idx="31378" formatCode="General">
                  <c:v>62.756</c:v>
                </c:pt>
                <c:pt idx="31379" formatCode="General">
                  <c:v>62.758000000000003</c:v>
                </c:pt>
                <c:pt idx="31380" formatCode="General">
                  <c:v>62.76</c:v>
                </c:pt>
                <c:pt idx="31381" formatCode="General">
                  <c:v>62.762</c:v>
                </c:pt>
                <c:pt idx="31382" formatCode="General">
                  <c:v>62.764000000000003</c:v>
                </c:pt>
                <c:pt idx="31383" formatCode="General">
                  <c:v>62.765999999999998</c:v>
                </c:pt>
                <c:pt idx="31384" formatCode="General">
                  <c:v>62.768000000000001</c:v>
                </c:pt>
                <c:pt idx="31385" formatCode="General">
                  <c:v>62.77</c:v>
                </c:pt>
                <c:pt idx="31386" formatCode="General">
                  <c:v>62.771999999999998</c:v>
                </c:pt>
                <c:pt idx="31387" formatCode="General">
                  <c:v>62.774000000000001</c:v>
                </c:pt>
                <c:pt idx="31388" formatCode="General">
                  <c:v>62.776000000000003</c:v>
                </c:pt>
                <c:pt idx="31389" formatCode="General">
                  <c:v>62.777999999999999</c:v>
                </c:pt>
                <c:pt idx="31390" formatCode="General">
                  <c:v>62.78</c:v>
                </c:pt>
                <c:pt idx="31391" formatCode="General">
                  <c:v>62.781999999999996</c:v>
                </c:pt>
                <c:pt idx="31392" formatCode="General">
                  <c:v>62.783999999999999</c:v>
                </c:pt>
                <c:pt idx="31393" formatCode="General">
                  <c:v>62.786000000000001</c:v>
                </c:pt>
                <c:pt idx="31394" formatCode="General">
                  <c:v>62.787999999999997</c:v>
                </c:pt>
                <c:pt idx="31395" formatCode="General">
                  <c:v>62.79</c:v>
                </c:pt>
                <c:pt idx="31396" formatCode="General">
                  <c:v>62.792000000000002</c:v>
                </c:pt>
                <c:pt idx="31397" formatCode="General">
                  <c:v>62.793999999999997</c:v>
                </c:pt>
                <c:pt idx="31398" formatCode="General">
                  <c:v>62.795999999999999</c:v>
                </c:pt>
                <c:pt idx="31399" formatCode="General">
                  <c:v>62.798000000000002</c:v>
                </c:pt>
                <c:pt idx="31400" formatCode="General">
                  <c:v>62.8</c:v>
                </c:pt>
                <c:pt idx="31401" formatCode="General">
                  <c:v>62.802</c:v>
                </c:pt>
                <c:pt idx="31402" formatCode="General">
                  <c:v>62.804000000000002</c:v>
                </c:pt>
                <c:pt idx="31403" formatCode="General">
                  <c:v>62.805999999999997</c:v>
                </c:pt>
                <c:pt idx="31404" formatCode="General">
                  <c:v>62.808</c:v>
                </c:pt>
                <c:pt idx="31405" formatCode="General">
                  <c:v>62.81</c:v>
                </c:pt>
                <c:pt idx="31406" formatCode="General">
                  <c:v>62.811999999999998</c:v>
                </c:pt>
                <c:pt idx="31407" formatCode="General">
                  <c:v>62.814</c:v>
                </c:pt>
                <c:pt idx="31408" formatCode="General">
                  <c:v>62.816000000000003</c:v>
                </c:pt>
                <c:pt idx="31409" formatCode="General">
                  <c:v>62.817999999999998</c:v>
                </c:pt>
                <c:pt idx="31410" formatCode="General">
                  <c:v>62.82</c:v>
                </c:pt>
                <c:pt idx="31411" formatCode="General">
                  <c:v>62.822000000000003</c:v>
                </c:pt>
                <c:pt idx="31412" formatCode="General">
                  <c:v>62.823999999999998</c:v>
                </c:pt>
                <c:pt idx="31413" formatCode="General">
                  <c:v>62.826000000000001</c:v>
                </c:pt>
                <c:pt idx="31414" formatCode="General">
                  <c:v>62.828000000000003</c:v>
                </c:pt>
                <c:pt idx="31415" formatCode="General">
                  <c:v>62.83</c:v>
                </c:pt>
                <c:pt idx="31416" formatCode="General">
                  <c:v>62.832000000000001</c:v>
                </c:pt>
                <c:pt idx="31417" formatCode="General">
                  <c:v>62.834000000000003</c:v>
                </c:pt>
                <c:pt idx="31418" formatCode="General">
                  <c:v>62.835999999999999</c:v>
                </c:pt>
                <c:pt idx="31419" formatCode="General">
                  <c:v>62.838000000000001</c:v>
                </c:pt>
                <c:pt idx="31420" formatCode="General">
                  <c:v>62.84</c:v>
                </c:pt>
                <c:pt idx="31421" formatCode="General">
                  <c:v>62.841999999999999</c:v>
                </c:pt>
                <c:pt idx="31422" formatCode="General">
                  <c:v>62.844000000000001</c:v>
                </c:pt>
                <c:pt idx="31423" formatCode="General">
                  <c:v>62.845999999999997</c:v>
                </c:pt>
                <c:pt idx="31424" formatCode="General">
                  <c:v>62.847999999999999</c:v>
                </c:pt>
                <c:pt idx="31425" formatCode="General">
                  <c:v>62.85</c:v>
                </c:pt>
                <c:pt idx="31426" formatCode="General">
                  <c:v>62.851999999999997</c:v>
                </c:pt>
                <c:pt idx="31427" formatCode="General">
                  <c:v>62.853999999999999</c:v>
                </c:pt>
                <c:pt idx="31428" formatCode="General">
                  <c:v>62.856000000000002</c:v>
                </c:pt>
                <c:pt idx="31429" formatCode="General">
                  <c:v>62.857999999999997</c:v>
                </c:pt>
                <c:pt idx="31430" formatCode="General">
                  <c:v>62.86</c:v>
                </c:pt>
                <c:pt idx="31431" formatCode="General">
                  <c:v>62.862000000000002</c:v>
                </c:pt>
                <c:pt idx="31432" formatCode="General">
                  <c:v>62.863999999999997</c:v>
                </c:pt>
                <c:pt idx="31433" formatCode="General">
                  <c:v>62.866</c:v>
                </c:pt>
                <c:pt idx="31434" formatCode="General">
                  <c:v>62.868000000000002</c:v>
                </c:pt>
                <c:pt idx="31435" formatCode="General">
                  <c:v>62.87</c:v>
                </c:pt>
                <c:pt idx="31436" formatCode="General">
                  <c:v>62.872</c:v>
                </c:pt>
                <c:pt idx="31437" formatCode="General">
                  <c:v>62.874000000000002</c:v>
                </c:pt>
                <c:pt idx="31438" formatCode="General">
                  <c:v>62.875999999999998</c:v>
                </c:pt>
                <c:pt idx="31439" formatCode="General">
                  <c:v>62.878</c:v>
                </c:pt>
                <c:pt idx="31440" formatCode="General">
                  <c:v>62.88</c:v>
                </c:pt>
                <c:pt idx="31441" formatCode="General">
                  <c:v>62.881999999999998</c:v>
                </c:pt>
                <c:pt idx="31442" formatCode="General">
                  <c:v>62.884</c:v>
                </c:pt>
                <c:pt idx="31443" formatCode="General">
                  <c:v>62.886000000000003</c:v>
                </c:pt>
                <c:pt idx="31444" formatCode="General">
                  <c:v>62.887999999999998</c:v>
                </c:pt>
                <c:pt idx="31445" formatCode="General">
                  <c:v>62.89</c:v>
                </c:pt>
                <c:pt idx="31446" formatCode="General">
                  <c:v>62.892000000000003</c:v>
                </c:pt>
                <c:pt idx="31447" formatCode="General">
                  <c:v>62.893999999999998</c:v>
                </c:pt>
                <c:pt idx="31448" formatCode="General">
                  <c:v>62.896000000000001</c:v>
                </c:pt>
                <c:pt idx="31449" formatCode="General">
                  <c:v>62.898000000000003</c:v>
                </c:pt>
                <c:pt idx="31450" formatCode="General">
                  <c:v>62.9</c:v>
                </c:pt>
                <c:pt idx="31451" formatCode="General">
                  <c:v>62.902000000000001</c:v>
                </c:pt>
                <c:pt idx="31452" formatCode="General">
                  <c:v>62.904000000000003</c:v>
                </c:pt>
                <c:pt idx="31453" formatCode="General">
                  <c:v>62.905999999999999</c:v>
                </c:pt>
                <c:pt idx="31454" formatCode="General">
                  <c:v>62.908000000000001</c:v>
                </c:pt>
                <c:pt idx="31455" formatCode="General">
                  <c:v>62.91</c:v>
                </c:pt>
                <c:pt idx="31456" formatCode="General">
                  <c:v>62.911999999999999</c:v>
                </c:pt>
                <c:pt idx="31457" formatCode="General">
                  <c:v>62.914000000000001</c:v>
                </c:pt>
                <c:pt idx="31458" formatCode="General">
                  <c:v>62.915999999999997</c:v>
                </c:pt>
                <c:pt idx="31459" formatCode="General">
                  <c:v>62.917999999999999</c:v>
                </c:pt>
                <c:pt idx="31460" formatCode="General">
                  <c:v>62.92</c:v>
                </c:pt>
                <c:pt idx="31461" formatCode="General">
                  <c:v>62.921999999999997</c:v>
                </c:pt>
                <c:pt idx="31462" formatCode="General">
                  <c:v>62.923999999999999</c:v>
                </c:pt>
                <c:pt idx="31463" formatCode="General">
                  <c:v>62.926000000000002</c:v>
                </c:pt>
                <c:pt idx="31464" formatCode="General">
                  <c:v>62.927999999999997</c:v>
                </c:pt>
                <c:pt idx="31465" formatCode="General">
                  <c:v>62.93</c:v>
                </c:pt>
                <c:pt idx="31466" formatCode="General">
                  <c:v>62.932000000000002</c:v>
                </c:pt>
                <c:pt idx="31467" formatCode="General">
                  <c:v>62.933999999999997</c:v>
                </c:pt>
                <c:pt idx="31468" formatCode="General">
                  <c:v>62.936</c:v>
                </c:pt>
                <c:pt idx="31469" formatCode="General">
                  <c:v>62.938000000000002</c:v>
                </c:pt>
                <c:pt idx="31470" formatCode="General">
                  <c:v>62.94</c:v>
                </c:pt>
                <c:pt idx="31471" formatCode="General">
                  <c:v>62.942</c:v>
                </c:pt>
                <c:pt idx="31472" formatCode="General">
                  <c:v>62.944000000000003</c:v>
                </c:pt>
                <c:pt idx="31473" formatCode="General">
                  <c:v>62.945999999999998</c:v>
                </c:pt>
                <c:pt idx="31474" formatCode="General">
                  <c:v>62.948</c:v>
                </c:pt>
                <c:pt idx="31475" formatCode="General">
                  <c:v>62.95</c:v>
                </c:pt>
                <c:pt idx="31476" formatCode="General">
                  <c:v>62.951999999999998</c:v>
                </c:pt>
                <c:pt idx="31477" formatCode="General">
                  <c:v>62.954000000000001</c:v>
                </c:pt>
                <c:pt idx="31478" formatCode="General">
                  <c:v>62.956000000000003</c:v>
                </c:pt>
                <c:pt idx="31479" formatCode="General">
                  <c:v>62.957999999999998</c:v>
                </c:pt>
                <c:pt idx="31480" formatCode="General">
                  <c:v>62.96</c:v>
                </c:pt>
                <c:pt idx="31481" formatCode="General">
                  <c:v>62.962000000000003</c:v>
                </c:pt>
                <c:pt idx="31482" formatCode="General">
                  <c:v>62.963999999999999</c:v>
                </c:pt>
                <c:pt idx="31483" formatCode="General">
                  <c:v>62.966000000000001</c:v>
                </c:pt>
                <c:pt idx="31484" formatCode="General">
                  <c:v>62.968000000000004</c:v>
                </c:pt>
                <c:pt idx="31485" formatCode="General">
                  <c:v>62.97</c:v>
                </c:pt>
                <c:pt idx="31486" formatCode="General">
                  <c:v>62.972000000000001</c:v>
                </c:pt>
                <c:pt idx="31487" formatCode="General">
                  <c:v>62.973999999999997</c:v>
                </c:pt>
                <c:pt idx="31488" formatCode="General">
                  <c:v>62.975999999999999</c:v>
                </c:pt>
                <c:pt idx="31489" formatCode="General">
                  <c:v>62.978000000000002</c:v>
                </c:pt>
                <c:pt idx="31490" formatCode="General">
                  <c:v>62.98</c:v>
                </c:pt>
                <c:pt idx="31491" formatCode="General">
                  <c:v>62.981999999999999</c:v>
                </c:pt>
                <c:pt idx="31492" formatCode="General">
                  <c:v>62.984000000000002</c:v>
                </c:pt>
                <c:pt idx="31493" formatCode="General">
                  <c:v>62.985999999999997</c:v>
                </c:pt>
                <c:pt idx="31494" formatCode="General">
                  <c:v>62.988</c:v>
                </c:pt>
                <c:pt idx="31495" formatCode="General">
                  <c:v>62.99</c:v>
                </c:pt>
                <c:pt idx="31496" formatCode="General">
                  <c:v>62.991999999999997</c:v>
                </c:pt>
                <c:pt idx="31497" formatCode="General">
                  <c:v>62.994</c:v>
                </c:pt>
                <c:pt idx="31498" formatCode="General">
                  <c:v>62.996000000000002</c:v>
                </c:pt>
                <c:pt idx="31499" formatCode="General">
                  <c:v>62.997999999999998</c:v>
                </c:pt>
                <c:pt idx="31500" formatCode="General">
                  <c:v>63</c:v>
                </c:pt>
                <c:pt idx="31501" formatCode="General">
                  <c:v>63.002000000000002</c:v>
                </c:pt>
                <c:pt idx="31502" formatCode="General">
                  <c:v>63.003999999999998</c:v>
                </c:pt>
                <c:pt idx="31503" formatCode="General">
                  <c:v>63.006</c:v>
                </c:pt>
                <c:pt idx="31504" formatCode="General">
                  <c:v>63.008000000000003</c:v>
                </c:pt>
                <c:pt idx="31505" formatCode="General">
                  <c:v>63.01</c:v>
                </c:pt>
                <c:pt idx="31506" formatCode="General">
                  <c:v>63.012</c:v>
                </c:pt>
                <c:pt idx="31507" formatCode="General">
                  <c:v>63.014000000000003</c:v>
                </c:pt>
                <c:pt idx="31508" formatCode="General">
                  <c:v>63.015999999999998</c:v>
                </c:pt>
                <c:pt idx="31509" formatCode="General">
                  <c:v>63.018000000000001</c:v>
                </c:pt>
                <c:pt idx="31510" formatCode="General">
                  <c:v>63.02</c:v>
                </c:pt>
                <c:pt idx="31511" formatCode="General">
                  <c:v>63.021999999999998</c:v>
                </c:pt>
                <c:pt idx="31512" formatCode="General">
                  <c:v>63.024000000000001</c:v>
                </c:pt>
                <c:pt idx="31513" formatCode="General">
                  <c:v>63.026000000000003</c:v>
                </c:pt>
                <c:pt idx="31514" formatCode="General">
                  <c:v>63.027999999999999</c:v>
                </c:pt>
                <c:pt idx="31515" formatCode="General">
                  <c:v>63.03</c:v>
                </c:pt>
                <c:pt idx="31516" formatCode="General">
                  <c:v>63.031999999999996</c:v>
                </c:pt>
                <c:pt idx="31517" formatCode="General">
                  <c:v>63.033999999999999</c:v>
                </c:pt>
                <c:pt idx="31518" formatCode="General">
                  <c:v>63.036000000000001</c:v>
                </c:pt>
                <c:pt idx="31519" formatCode="General">
                  <c:v>63.037999999999997</c:v>
                </c:pt>
                <c:pt idx="31520" formatCode="General">
                  <c:v>63.04</c:v>
                </c:pt>
                <c:pt idx="31521" formatCode="General">
                  <c:v>63.042000000000002</c:v>
                </c:pt>
                <c:pt idx="31522" formatCode="General">
                  <c:v>63.043999999999997</c:v>
                </c:pt>
                <c:pt idx="31523" formatCode="General">
                  <c:v>63.045999999999999</c:v>
                </c:pt>
                <c:pt idx="31524" formatCode="General">
                  <c:v>63.048000000000002</c:v>
                </c:pt>
                <c:pt idx="31525" formatCode="General">
                  <c:v>63.05</c:v>
                </c:pt>
                <c:pt idx="31526" formatCode="General">
                  <c:v>63.052</c:v>
                </c:pt>
                <c:pt idx="31527" formatCode="General">
                  <c:v>63.054000000000002</c:v>
                </c:pt>
                <c:pt idx="31528" formatCode="General">
                  <c:v>63.055999999999997</c:v>
                </c:pt>
                <c:pt idx="31529" formatCode="General">
                  <c:v>63.058</c:v>
                </c:pt>
                <c:pt idx="31530" formatCode="General">
                  <c:v>63.06</c:v>
                </c:pt>
                <c:pt idx="31531" formatCode="General">
                  <c:v>63.061999999999998</c:v>
                </c:pt>
                <c:pt idx="31532" formatCode="General">
                  <c:v>63.064</c:v>
                </c:pt>
                <c:pt idx="31533" formatCode="General">
                  <c:v>63.066000000000003</c:v>
                </c:pt>
                <c:pt idx="31534" formatCode="General">
                  <c:v>63.067999999999998</c:v>
                </c:pt>
                <c:pt idx="31535" formatCode="General">
                  <c:v>63.07</c:v>
                </c:pt>
                <c:pt idx="31536" formatCode="General">
                  <c:v>63.072000000000003</c:v>
                </c:pt>
                <c:pt idx="31537" formatCode="General">
                  <c:v>63.073999999999998</c:v>
                </c:pt>
                <c:pt idx="31538" formatCode="General">
                  <c:v>63.076000000000001</c:v>
                </c:pt>
                <c:pt idx="31539" formatCode="General">
                  <c:v>63.078000000000003</c:v>
                </c:pt>
                <c:pt idx="31540" formatCode="General">
                  <c:v>63.08</c:v>
                </c:pt>
                <c:pt idx="31541" formatCode="General">
                  <c:v>63.082000000000001</c:v>
                </c:pt>
                <c:pt idx="31542" formatCode="General">
                  <c:v>63.084000000000003</c:v>
                </c:pt>
                <c:pt idx="31543" formatCode="General">
                  <c:v>63.085999999999999</c:v>
                </c:pt>
                <c:pt idx="31544" formatCode="General">
                  <c:v>63.088000000000001</c:v>
                </c:pt>
                <c:pt idx="31545" formatCode="General">
                  <c:v>63.09</c:v>
                </c:pt>
                <c:pt idx="31546" formatCode="General">
                  <c:v>63.091999999999999</c:v>
                </c:pt>
                <c:pt idx="31547" formatCode="General">
                  <c:v>63.094000000000001</c:v>
                </c:pt>
                <c:pt idx="31548" formatCode="General">
                  <c:v>63.095999999999997</c:v>
                </c:pt>
                <c:pt idx="31549" formatCode="General">
                  <c:v>63.097999999999999</c:v>
                </c:pt>
                <c:pt idx="31550" formatCode="General">
                  <c:v>63.1</c:v>
                </c:pt>
                <c:pt idx="31551" formatCode="General">
                  <c:v>63.101999999999997</c:v>
                </c:pt>
                <c:pt idx="31552" formatCode="General">
                  <c:v>63.103999999999999</c:v>
                </c:pt>
                <c:pt idx="31553" formatCode="General">
                  <c:v>63.106000000000002</c:v>
                </c:pt>
                <c:pt idx="31554" formatCode="General">
                  <c:v>63.107999999999997</c:v>
                </c:pt>
                <c:pt idx="31555" formatCode="General">
                  <c:v>63.11</c:v>
                </c:pt>
                <c:pt idx="31556" formatCode="General">
                  <c:v>63.112000000000002</c:v>
                </c:pt>
                <c:pt idx="31557" formatCode="General">
                  <c:v>63.113999999999997</c:v>
                </c:pt>
                <c:pt idx="31558" formatCode="General">
                  <c:v>63.116</c:v>
                </c:pt>
                <c:pt idx="31559" formatCode="General">
                  <c:v>63.118000000000002</c:v>
                </c:pt>
                <c:pt idx="31560" formatCode="General">
                  <c:v>63.12</c:v>
                </c:pt>
                <c:pt idx="31561" formatCode="General">
                  <c:v>63.122</c:v>
                </c:pt>
                <c:pt idx="31562" formatCode="General">
                  <c:v>63.124000000000002</c:v>
                </c:pt>
                <c:pt idx="31563" formatCode="General">
                  <c:v>63.125999999999998</c:v>
                </c:pt>
                <c:pt idx="31564" formatCode="General">
                  <c:v>63.128</c:v>
                </c:pt>
                <c:pt idx="31565" formatCode="General">
                  <c:v>63.13</c:v>
                </c:pt>
                <c:pt idx="31566" formatCode="General">
                  <c:v>63.131999999999998</c:v>
                </c:pt>
                <c:pt idx="31567" formatCode="General">
                  <c:v>63.134</c:v>
                </c:pt>
                <c:pt idx="31568" formatCode="General">
                  <c:v>63.136000000000003</c:v>
                </c:pt>
                <c:pt idx="31569" formatCode="General">
                  <c:v>63.137999999999998</c:v>
                </c:pt>
                <c:pt idx="31570" formatCode="General">
                  <c:v>63.14</c:v>
                </c:pt>
                <c:pt idx="31571" formatCode="General">
                  <c:v>63.142000000000003</c:v>
                </c:pt>
                <c:pt idx="31572" formatCode="General">
                  <c:v>63.143999999999998</c:v>
                </c:pt>
                <c:pt idx="31573" formatCode="General">
                  <c:v>63.146000000000001</c:v>
                </c:pt>
                <c:pt idx="31574" formatCode="General">
                  <c:v>63.148000000000003</c:v>
                </c:pt>
                <c:pt idx="31575" formatCode="General">
                  <c:v>63.15</c:v>
                </c:pt>
                <c:pt idx="31576" formatCode="General">
                  <c:v>63.152000000000001</c:v>
                </c:pt>
                <c:pt idx="31577" formatCode="General">
                  <c:v>63.154000000000003</c:v>
                </c:pt>
                <c:pt idx="31578" formatCode="General">
                  <c:v>63.155999999999999</c:v>
                </c:pt>
                <c:pt idx="31579" formatCode="General">
                  <c:v>63.158000000000001</c:v>
                </c:pt>
                <c:pt idx="31580" formatCode="General">
                  <c:v>63.16</c:v>
                </c:pt>
                <c:pt idx="31581" formatCode="General">
                  <c:v>63.161999999999999</c:v>
                </c:pt>
                <c:pt idx="31582" formatCode="General">
                  <c:v>63.164000000000001</c:v>
                </c:pt>
                <c:pt idx="31583" formatCode="General">
                  <c:v>63.165999999999997</c:v>
                </c:pt>
                <c:pt idx="31584" formatCode="General">
                  <c:v>63.167999999999999</c:v>
                </c:pt>
                <c:pt idx="31585" formatCode="General">
                  <c:v>63.17</c:v>
                </c:pt>
                <c:pt idx="31586" formatCode="General">
                  <c:v>63.171999999999997</c:v>
                </c:pt>
                <c:pt idx="31587" formatCode="General">
                  <c:v>63.173999999999999</c:v>
                </c:pt>
                <c:pt idx="31588" formatCode="General">
                  <c:v>63.176000000000002</c:v>
                </c:pt>
                <c:pt idx="31589" formatCode="General">
                  <c:v>63.177999999999997</c:v>
                </c:pt>
                <c:pt idx="31590" formatCode="General">
                  <c:v>63.18</c:v>
                </c:pt>
                <c:pt idx="31591" formatCode="General">
                  <c:v>63.182000000000002</c:v>
                </c:pt>
                <c:pt idx="31592" formatCode="General">
                  <c:v>63.183999999999997</c:v>
                </c:pt>
                <c:pt idx="31593" formatCode="General">
                  <c:v>63.186</c:v>
                </c:pt>
                <c:pt idx="31594" formatCode="General">
                  <c:v>63.188000000000002</c:v>
                </c:pt>
                <c:pt idx="31595" formatCode="General">
                  <c:v>63.19</c:v>
                </c:pt>
                <c:pt idx="31596" formatCode="General">
                  <c:v>63.192</c:v>
                </c:pt>
                <c:pt idx="31597" formatCode="General">
                  <c:v>63.194000000000003</c:v>
                </c:pt>
                <c:pt idx="31598" formatCode="General">
                  <c:v>63.195999999999998</c:v>
                </c:pt>
                <c:pt idx="31599" formatCode="General">
                  <c:v>63.198</c:v>
                </c:pt>
                <c:pt idx="31600" formatCode="General">
                  <c:v>63.2</c:v>
                </c:pt>
                <c:pt idx="31601" formatCode="General">
                  <c:v>63.201999999999998</c:v>
                </c:pt>
                <c:pt idx="31602" formatCode="General">
                  <c:v>63.204000000000001</c:v>
                </c:pt>
                <c:pt idx="31603" formatCode="General">
                  <c:v>63.206000000000003</c:v>
                </c:pt>
                <c:pt idx="31604" formatCode="General">
                  <c:v>63.207999999999998</c:v>
                </c:pt>
                <c:pt idx="31605" formatCode="General">
                  <c:v>63.21</c:v>
                </c:pt>
                <c:pt idx="31606" formatCode="General">
                  <c:v>63.212000000000003</c:v>
                </c:pt>
                <c:pt idx="31607" formatCode="General">
                  <c:v>63.213999999999999</c:v>
                </c:pt>
                <c:pt idx="31608" formatCode="General">
                  <c:v>63.216000000000001</c:v>
                </c:pt>
                <c:pt idx="31609" formatCode="General">
                  <c:v>63.218000000000004</c:v>
                </c:pt>
                <c:pt idx="31610" formatCode="General">
                  <c:v>63.22</c:v>
                </c:pt>
                <c:pt idx="31611" formatCode="General">
                  <c:v>63.222000000000001</c:v>
                </c:pt>
                <c:pt idx="31612" formatCode="General">
                  <c:v>63.223999999999997</c:v>
                </c:pt>
                <c:pt idx="31613" formatCode="General">
                  <c:v>63.225999999999999</c:v>
                </c:pt>
                <c:pt idx="31614" formatCode="General">
                  <c:v>63.228000000000002</c:v>
                </c:pt>
                <c:pt idx="31615" formatCode="General">
                  <c:v>63.23</c:v>
                </c:pt>
                <c:pt idx="31616" formatCode="General">
                  <c:v>63.231999999999999</c:v>
                </c:pt>
                <c:pt idx="31617" formatCode="General">
                  <c:v>63.234000000000002</c:v>
                </c:pt>
                <c:pt idx="31618" formatCode="General">
                  <c:v>63.235999999999997</c:v>
                </c:pt>
                <c:pt idx="31619" formatCode="General">
                  <c:v>63.238</c:v>
                </c:pt>
                <c:pt idx="31620" formatCode="General">
                  <c:v>63.24</c:v>
                </c:pt>
                <c:pt idx="31621" formatCode="General">
                  <c:v>63.241999999999997</c:v>
                </c:pt>
                <c:pt idx="31622" formatCode="General">
                  <c:v>63.244</c:v>
                </c:pt>
                <c:pt idx="31623" formatCode="General">
                  <c:v>63.246000000000002</c:v>
                </c:pt>
                <c:pt idx="31624" formatCode="General">
                  <c:v>63.247999999999998</c:v>
                </c:pt>
                <c:pt idx="31625" formatCode="General">
                  <c:v>63.25</c:v>
                </c:pt>
                <c:pt idx="31626" formatCode="General">
                  <c:v>63.252000000000002</c:v>
                </c:pt>
                <c:pt idx="31627" formatCode="General">
                  <c:v>63.253999999999998</c:v>
                </c:pt>
                <c:pt idx="31628" formatCode="General">
                  <c:v>63.256</c:v>
                </c:pt>
                <c:pt idx="31629" formatCode="General">
                  <c:v>63.258000000000003</c:v>
                </c:pt>
                <c:pt idx="31630" formatCode="General">
                  <c:v>63.26</c:v>
                </c:pt>
                <c:pt idx="31631" formatCode="General">
                  <c:v>63.262</c:v>
                </c:pt>
                <c:pt idx="31632" formatCode="General">
                  <c:v>63.264000000000003</c:v>
                </c:pt>
                <c:pt idx="31633" formatCode="General">
                  <c:v>63.265999999999998</c:v>
                </c:pt>
                <c:pt idx="31634" formatCode="General">
                  <c:v>63.268000000000001</c:v>
                </c:pt>
                <c:pt idx="31635" formatCode="General">
                  <c:v>63.27</c:v>
                </c:pt>
                <c:pt idx="31636" formatCode="General">
                  <c:v>63.271999999999998</c:v>
                </c:pt>
                <c:pt idx="31637" formatCode="General">
                  <c:v>63.274000000000001</c:v>
                </c:pt>
                <c:pt idx="31638" formatCode="General">
                  <c:v>63.276000000000003</c:v>
                </c:pt>
                <c:pt idx="31639" formatCode="General">
                  <c:v>63.277999999999999</c:v>
                </c:pt>
                <c:pt idx="31640" formatCode="General">
                  <c:v>63.28</c:v>
                </c:pt>
                <c:pt idx="31641" formatCode="General">
                  <c:v>63.281999999999996</c:v>
                </c:pt>
                <c:pt idx="31642" formatCode="General">
                  <c:v>63.283999999999999</c:v>
                </c:pt>
                <c:pt idx="31643" formatCode="General">
                  <c:v>63.286000000000001</c:v>
                </c:pt>
                <c:pt idx="31644" formatCode="General">
                  <c:v>63.287999999999997</c:v>
                </c:pt>
                <c:pt idx="31645" formatCode="General">
                  <c:v>63.29</c:v>
                </c:pt>
                <c:pt idx="31646" formatCode="General">
                  <c:v>63.292000000000002</c:v>
                </c:pt>
                <c:pt idx="31647" formatCode="General">
                  <c:v>63.293999999999997</c:v>
                </c:pt>
                <c:pt idx="31648" formatCode="General">
                  <c:v>63.295999999999999</c:v>
                </c:pt>
                <c:pt idx="31649" formatCode="General">
                  <c:v>63.298000000000002</c:v>
                </c:pt>
                <c:pt idx="31650" formatCode="General">
                  <c:v>63.3</c:v>
                </c:pt>
                <c:pt idx="31651" formatCode="General">
                  <c:v>63.302</c:v>
                </c:pt>
                <c:pt idx="31652" formatCode="General">
                  <c:v>63.304000000000002</c:v>
                </c:pt>
                <c:pt idx="31653" formatCode="General">
                  <c:v>63.305999999999997</c:v>
                </c:pt>
                <c:pt idx="31654" formatCode="General">
                  <c:v>63.308</c:v>
                </c:pt>
                <c:pt idx="31655" formatCode="General">
                  <c:v>63.31</c:v>
                </c:pt>
                <c:pt idx="31656" formatCode="General">
                  <c:v>63.311999999999998</c:v>
                </c:pt>
                <c:pt idx="31657" formatCode="General">
                  <c:v>63.314</c:v>
                </c:pt>
                <c:pt idx="31658" formatCode="General">
                  <c:v>63.316000000000003</c:v>
                </c:pt>
                <c:pt idx="31659" formatCode="General">
                  <c:v>63.317999999999998</c:v>
                </c:pt>
                <c:pt idx="31660" formatCode="General">
                  <c:v>63.32</c:v>
                </c:pt>
                <c:pt idx="31661" formatCode="General">
                  <c:v>63.322000000000003</c:v>
                </c:pt>
                <c:pt idx="31662" formatCode="General">
                  <c:v>63.323999999999998</c:v>
                </c:pt>
                <c:pt idx="31663" formatCode="General">
                  <c:v>63.326000000000001</c:v>
                </c:pt>
                <c:pt idx="31664" formatCode="General">
                  <c:v>63.328000000000003</c:v>
                </c:pt>
                <c:pt idx="31665" formatCode="General">
                  <c:v>63.33</c:v>
                </c:pt>
                <c:pt idx="31666" formatCode="General">
                  <c:v>63.332000000000001</c:v>
                </c:pt>
                <c:pt idx="31667" formatCode="General">
                  <c:v>63.334000000000003</c:v>
                </c:pt>
                <c:pt idx="31668" formatCode="General">
                  <c:v>63.335999999999999</c:v>
                </c:pt>
                <c:pt idx="31669" formatCode="General">
                  <c:v>63.338000000000001</c:v>
                </c:pt>
                <c:pt idx="31670" formatCode="General">
                  <c:v>63.34</c:v>
                </c:pt>
                <c:pt idx="31671" formatCode="General">
                  <c:v>63.341999999999999</c:v>
                </c:pt>
                <c:pt idx="31672" formatCode="General">
                  <c:v>63.344000000000001</c:v>
                </c:pt>
                <c:pt idx="31673" formatCode="General">
                  <c:v>63.345999999999997</c:v>
                </c:pt>
                <c:pt idx="31674" formatCode="General">
                  <c:v>63.347999999999999</c:v>
                </c:pt>
                <c:pt idx="31675" formatCode="General">
                  <c:v>63.35</c:v>
                </c:pt>
                <c:pt idx="31676" formatCode="General">
                  <c:v>63.351999999999997</c:v>
                </c:pt>
                <c:pt idx="31677" formatCode="General">
                  <c:v>63.353999999999999</c:v>
                </c:pt>
                <c:pt idx="31678" formatCode="General">
                  <c:v>63.356000000000002</c:v>
                </c:pt>
                <c:pt idx="31679" formatCode="General">
                  <c:v>63.357999999999997</c:v>
                </c:pt>
                <c:pt idx="31680" formatCode="General">
                  <c:v>63.36</c:v>
                </c:pt>
                <c:pt idx="31681" formatCode="General">
                  <c:v>63.362000000000002</c:v>
                </c:pt>
                <c:pt idx="31682" formatCode="General">
                  <c:v>63.363999999999997</c:v>
                </c:pt>
                <c:pt idx="31683" formatCode="General">
                  <c:v>63.366</c:v>
                </c:pt>
                <c:pt idx="31684" formatCode="General">
                  <c:v>63.368000000000002</c:v>
                </c:pt>
                <c:pt idx="31685" formatCode="General">
                  <c:v>63.37</c:v>
                </c:pt>
                <c:pt idx="31686" formatCode="General">
                  <c:v>63.372</c:v>
                </c:pt>
                <c:pt idx="31687" formatCode="General">
                  <c:v>63.374000000000002</c:v>
                </c:pt>
                <c:pt idx="31688" formatCode="General">
                  <c:v>63.375999999999998</c:v>
                </c:pt>
                <c:pt idx="31689" formatCode="General">
                  <c:v>63.378</c:v>
                </c:pt>
                <c:pt idx="31690" formatCode="General">
                  <c:v>63.38</c:v>
                </c:pt>
                <c:pt idx="31691" formatCode="General">
                  <c:v>63.381999999999998</c:v>
                </c:pt>
                <c:pt idx="31692" formatCode="General">
                  <c:v>63.384</c:v>
                </c:pt>
                <c:pt idx="31693" formatCode="General">
                  <c:v>63.386000000000003</c:v>
                </c:pt>
                <c:pt idx="31694" formatCode="General">
                  <c:v>63.387999999999998</c:v>
                </c:pt>
                <c:pt idx="31695" formatCode="General">
                  <c:v>63.39</c:v>
                </c:pt>
                <c:pt idx="31696" formatCode="General">
                  <c:v>63.392000000000003</c:v>
                </c:pt>
                <c:pt idx="31697" formatCode="General">
                  <c:v>63.393999999999998</c:v>
                </c:pt>
                <c:pt idx="31698" formatCode="General">
                  <c:v>63.396000000000001</c:v>
                </c:pt>
                <c:pt idx="31699" formatCode="General">
                  <c:v>63.398000000000003</c:v>
                </c:pt>
                <c:pt idx="31700" formatCode="General">
                  <c:v>63.4</c:v>
                </c:pt>
                <c:pt idx="31701" formatCode="General">
                  <c:v>63.402000000000001</c:v>
                </c:pt>
                <c:pt idx="31702" formatCode="General">
                  <c:v>63.404000000000003</c:v>
                </c:pt>
                <c:pt idx="31703" formatCode="General">
                  <c:v>63.405999999999999</c:v>
                </c:pt>
                <c:pt idx="31704" formatCode="General">
                  <c:v>63.408000000000001</c:v>
                </c:pt>
                <c:pt idx="31705" formatCode="General">
                  <c:v>63.41</c:v>
                </c:pt>
                <c:pt idx="31706" formatCode="General">
                  <c:v>63.411999999999999</c:v>
                </c:pt>
                <c:pt idx="31707" formatCode="General">
                  <c:v>63.414000000000001</c:v>
                </c:pt>
                <c:pt idx="31708" formatCode="General">
                  <c:v>63.415999999999997</c:v>
                </c:pt>
                <c:pt idx="31709" formatCode="General">
                  <c:v>63.417999999999999</c:v>
                </c:pt>
                <c:pt idx="31710" formatCode="General">
                  <c:v>63.42</c:v>
                </c:pt>
                <c:pt idx="31711" formatCode="General">
                  <c:v>63.421999999999997</c:v>
                </c:pt>
                <c:pt idx="31712" formatCode="General">
                  <c:v>63.423999999999999</c:v>
                </c:pt>
                <c:pt idx="31713" formatCode="General">
                  <c:v>63.426000000000002</c:v>
                </c:pt>
                <c:pt idx="31714" formatCode="General">
                  <c:v>63.427999999999997</c:v>
                </c:pt>
                <c:pt idx="31715" formatCode="General">
                  <c:v>63.43</c:v>
                </c:pt>
                <c:pt idx="31716" formatCode="General">
                  <c:v>63.432000000000002</c:v>
                </c:pt>
                <c:pt idx="31717" formatCode="General">
                  <c:v>63.433999999999997</c:v>
                </c:pt>
                <c:pt idx="31718" formatCode="General">
                  <c:v>63.436</c:v>
                </c:pt>
                <c:pt idx="31719" formatCode="General">
                  <c:v>63.438000000000002</c:v>
                </c:pt>
                <c:pt idx="31720" formatCode="General">
                  <c:v>63.44</c:v>
                </c:pt>
                <c:pt idx="31721" formatCode="General">
                  <c:v>63.442</c:v>
                </c:pt>
                <c:pt idx="31722" formatCode="General">
                  <c:v>63.444000000000003</c:v>
                </c:pt>
                <c:pt idx="31723" formatCode="General">
                  <c:v>63.445999999999998</c:v>
                </c:pt>
                <c:pt idx="31724" formatCode="General">
                  <c:v>63.448</c:v>
                </c:pt>
                <c:pt idx="31725" formatCode="General">
                  <c:v>63.45</c:v>
                </c:pt>
                <c:pt idx="31726" formatCode="General">
                  <c:v>63.451999999999998</c:v>
                </c:pt>
                <c:pt idx="31727" formatCode="General">
                  <c:v>63.454000000000001</c:v>
                </c:pt>
                <c:pt idx="31728" formatCode="General">
                  <c:v>63.456000000000003</c:v>
                </c:pt>
                <c:pt idx="31729" formatCode="General">
                  <c:v>63.457999999999998</c:v>
                </c:pt>
                <c:pt idx="31730" formatCode="General">
                  <c:v>63.46</c:v>
                </c:pt>
                <c:pt idx="31731" formatCode="General">
                  <c:v>63.462000000000003</c:v>
                </c:pt>
                <c:pt idx="31732" formatCode="General">
                  <c:v>63.463999999999999</c:v>
                </c:pt>
                <c:pt idx="31733" formatCode="General">
                  <c:v>63.466000000000001</c:v>
                </c:pt>
                <c:pt idx="31734" formatCode="General">
                  <c:v>63.468000000000004</c:v>
                </c:pt>
                <c:pt idx="31735" formatCode="General">
                  <c:v>63.47</c:v>
                </c:pt>
                <c:pt idx="31736" formatCode="General">
                  <c:v>63.472000000000001</c:v>
                </c:pt>
                <c:pt idx="31737" formatCode="General">
                  <c:v>63.473999999999997</c:v>
                </c:pt>
                <c:pt idx="31738" formatCode="General">
                  <c:v>63.475999999999999</c:v>
                </c:pt>
                <c:pt idx="31739" formatCode="General">
                  <c:v>63.478000000000002</c:v>
                </c:pt>
                <c:pt idx="31740" formatCode="General">
                  <c:v>63.48</c:v>
                </c:pt>
                <c:pt idx="31741" formatCode="General">
                  <c:v>63.481999999999999</c:v>
                </c:pt>
                <c:pt idx="31742" formatCode="General">
                  <c:v>63.484000000000002</c:v>
                </c:pt>
                <c:pt idx="31743" formatCode="General">
                  <c:v>63.485999999999997</c:v>
                </c:pt>
                <c:pt idx="31744" formatCode="General">
                  <c:v>63.488</c:v>
                </c:pt>
                <c:pt idx="31745" formatCode="General">
                  <c:v>63.49</c:v>
                </c:pt>
                <c:pt idx="31746" formatCode="General">
                  <c:v>63.491999999999997</c:v>
                </c:pt>
                <c:pt idx="31747" formatCode="General">
                  <c:v>63.494</c:v>
                </c:pt>
                <c:pt idx="31748" formatCode="General">
                  <c:v>63.496000000000002</c:v>
                </c:pt>
                <c:pt idx="31749" formatCode="General">
                  <c:v>63.497999999999998</c:v>
                </c:pt>
                <c:pt idx="31750" formatCode="General">
                  <c:v>63.5</c:v>
                </c:pt>
                <c:pt idx="31751" formatCode="General">
                  <c:v>63.502000000000002</c:v>
                </c:pt>
                <c:pt idx="31752" formatCode="General">
                  <c:v>63.503999999999998</c:v>
                </c:pt>
                <c:pt idx="31753" formatCode="General">
                  <c:v>63.506</c:v>
                </c:pt>
                <c:pt idx="31754" formatCode="General">
                  <c:v>63.508000000000003</c:v>
                </c:pt>
                <c:pt idx="31755" formatCode="General">
                  <c:v>63.51</c:v>
                </c:pt>
                <c:pt idx="31756" formatCode="General">
                  <c:v>63.512</c:v>
                </c:pt>
                <c:pt idx="31757" formatCode="General">
                  <c:v>63.514000000000003</c:v>
                </c:pt>
                <c:pt idx="31758" formatCode="General">
                  <c:v>63.515999999999998</c:v>
                </c:pt>
                <c:pt idx="31759" formatCode="General">
                  <c:v>63.518000000000001</c:v>
                </c:pt>
                <c:pt idx="31760" formatCode="General">
                  <c:v>63.52</c:v>
                </c:pt>
                <c:pt idx="31761" formatCode="General">
                  <c:v>63.521999999999998</c:v>
                </c:pt>
                <c:pt idx="31762" formatCode="General">
                  <c:v>63.524000000000001</c:v>
                </c:pt>
                <c:pt idx="31763" formatCode="General">
                  <c:v>63.526000000000003</c:v>
                </c:pt>
                <c:pt idx="31764" formatCode="General">
                  <c:v>63.527999999999999</c:v>
                </c:pt>
                <c:pt idx="31765" formatCode="General">
                  <c:v>63.53</c:v>
                </c:pt>
                <c:pt idx="31766" formatCode="General">
                  <c:v>63.531999999999996</c:v>
                </c:pt>
                <c:pt idx="31767" formatCode="General">
                  <c:v>63.533999999999999</c:v>
                </c:pt>
                <c:pt idx="31768" formatCode="General">
                  <c:v>63.536000000000001</c:v>
                </c:pt>
                <c:pt idx="31769" formatCode="General">
                  <c:v>63.537999999999997</c:v>
                </c:pt>
                <c:pt idx="31770" formatCode="General">
                  <c:v>63.54</c:v>
                </c:pt>
                <c:pt idx="31771" formatCode="General">
                  <c:v>63.542000000000002</c:v>
                </c:pt>
                <c:pt idx="31772" formatCode="General">
                  <c:v>63.543999999999997</c:v>
                </c:pt>
                <c:pt idx="31773" formatCode="General">
                  <c:v>63.545999999999999</c:v>
                </c:pt>
                <c:pt idx="31774" formatCode="General">
                  <c:v>63.548000000000002</c:v>
                </c:pt>
                <c:pt idx="31775" formatCode="General">
                  <c:v>63.55</c:v>
                </c:pt>
                <c:pt idx="31776" formatCode="General">
                  <c:v>63.552</c:v>
                </c:pt>
                <c:pt idx="31777" formatCode="General">
                  <c:v>63.554000000000002</c:v>
                </c:pt>
                <c:pt idx="31778" formatCode="General">
                  <c:v>63.555999999999997</c:v>
                </c:pt>
                <c:pt idx="31779" formatCode="General">
                  <c:v>63.558</c:v>
                </c:pt>
                <c:pt idx="31780" formatCode="General">
                  <c:v>63.56</c:v>
                </c:pt>
                <c:pt idx="31781" formatCode="General">
                  <c:v>63.561999999999998</c:v>
                </c:pt>
                <c:pt idx="31782" formatCode="General">
                  <c:v>63.564</c:v>
                </c:pt>
                <c:pt idx="31783" formatCode="General">
                  <c:v>63.566000000000003</c:v>
                </c:pt>
                <c:pt idx="31784" formatCode="General">
                  <c:v>63.567999999999998</c:v>
                </c:pt>
                <c:pt idx="31785" formatCode="General">
                  <c:v>63.57</c:v>
                </c:pt>
                <c:pt idx="31786" formatCode="General">
                  <c:v>63.572000000000003</c:v>
                </c:pt>
                <c:pt idx="31787" formatCode="General">
                  <c:v>63.573999999999998</c:v>
                </c:pt>
                <c:pt idx="31788" formatCode="General">
                  <c:v>63.576000000000001</c:v>
                </c:pt>
                <c:pt idx="31789" formatCode="General">
                  <c:v>63.578000000000003</c:v>
                </c:pt>
                <c:pt idx="31790" formatCode="General">
                  <c:v>63.58</c:v>
                </c:pt>
                <c:pt idx="31791" formatCode="General">
                  <c:v>63.582000000000001</c:v>
                </c:pt>
                <c:pt idx="31792" formatCode="General">
                  <c:v>63.584000000000003</c:v>
                </c:pt>
                <c:pt idx="31793" formatCode="General">
                  <c:v>63.585999999999999</c:v>
                </c:pt>
                <c:pt idx="31794" formatCode="General">
                  <c:v>63.588000000000001</c:v>
                </c:pt>
                <c:pt idx="31795" formatCode="General">
                  <c:v>63.59</c:v>
                </c:pt>
                <c:pt idx="31796" formatCode="General">
                  <c:v>63.591999999999999</c:v>
                </c:pt>
                <c:pt idx="31797" formatCode="General">
                  <c:v>63.594000000000001</c:v>
                </c:pt>
                <c:pt idx="31798" formatCode="General">
                  <c:v>63.595999999999997</c:v>
                </c:pt>
                <c:pt idx="31799" formatCode="General">
                  <c:v>63.597999999999999</c:v>
                </c:pt>
                <c:pt idx="31800" formatCode="General">
                  <c:v>63.6</c:v>
                </c:pt>
                <c:pt idx="31801" formatCode="General">
                  <c:v>63.601999999999997</c:v>
                </c:pt>
                <c:pt idx="31802" formatCode="General">
                  <c:v>63.603999999999999</c:v>
                </c:pt>
                <c:pt idx="31803" formatCode="General">
                  <c:v>63.606000000000002</c:v>
                </c:pt>
                <c:pt idx="31804" formatCode="General">
                  <c:v>63.607999999999997</c:v>
                </c:pt>
                <c:pt idx="31805" formatCode="General">
                  <c:v>63.61</c:v>
                </c:pt>
                <c:pt idx="31806" formatCode="General">
                  <c:v>63.612000000000002</c:v>
                </c:pt>
                <c:pt idx="31807" formatCode="General">
                  <c:v>63.613999999999997</c:v>
                </c:pt>
                <c:pt idx="31808" formatCode="General">
                  <c:v>63.616</c:v>
                </c:pt>
                <c:pt idx="31809" formatCode="General">
                  <c:v>63.618000000000002</c:v>
                </c:pt>
                <c:pt idx="31810" formatCode="General">
                  <c:v>63.62</c:v>
                </c:pt>
                <c:pt idx="31811" formatCode="General">
                  <c:v>63.622</c:v>
                </c:pt>
                <c:pt idx="31812" formatCode="General">
                  <c:v>63.624000000000002</c:v>
                </c:pt>
                <c:pt idx="31813" formatCode="General">
                  <c:v>63.625999999999998</c:v>
                </c:pt>
                <c:pt idx="31814" formatCode="General">
                  <c:v>63.628</c:v>
                </c:pt>
                <c:pt idx="31815" formatCode="General">
                  <c:v>63.63</c:v>
                </c:pt>
                <c:pt idx="31816" formatCode="General">
                  <c:v>63.631999999999998</c:v>
                </c:pt>
                <c:pt idx="31817" formatCode="General">
                  <c:v>63.634</c:v>
                </c:pt>
                <c:pt idx="31818" formatCode="General">
                  <c:v>63.636000000000003</c:v>
                </c:pt>
                <c:pt idx="31819" formatCode="General">
                  <c:v>63.637999999999998</c:v>
                </c:pt>
                <c:pt idx="31820" formatCode="General">
                  <c:v>63.64</c:v>
                </c:pt>
                <c:pt idx="31821" formatCode="General">
                  <c:v>63.642000000000003</c:v>
                </c:pt>
                <c:pt idx="31822" formatCode="General">
                  <c:v>63.643999999999998</c:v>
                </c:pt>
                <c:pt idx="31823" formatCode="General">
                  <c:v>63.646000000000001</c:v>
                </c:pt>
                <c:pt idx="31824" formatCode="General">
                  <c:v>63.648000000000003</c:v>
                </c:pt>
                <c:pt idx="31825" formatCode="General">
                  <c:v>63.65</c:v>
                </c:pt>
                <c:pt idx="31826" formatCode="General">
                  <c:v>63.652000000000001</c:v>
                </c:pt>
                <c:pt idx="31827" formatCode="General">
                  <c:v>63.654000000000003</c:v>
                </c:pt>
                <c:pt idx="31828" formatCode="General">
                  <c:v>63.655999999999999</c:v>
                </c:pt>
                <c:pt idx="31829" formatCode="General">
                  <c:v>63.658000000000001</c:v>
                </c:pt>
                <c:pt idx="31830" formatCode="General">
                  <c:v>63.66</c:v>
                </c:pt>
                <c:pt idx="31831" formatCode="General">
                  <c:v>63.661999999999999</c:v>
                </c:pt>
                <c:pt idx="31832" formatCode="General">
                  <c:v>63.664000000000001</c:v>
                </c:pt>
                <c:pt idx="31833" formatCode="General">
                  <c:v>63.665999999999997</c:v>
                </c:pt>
                <c:pt idx="31834" formatCode="General">
                  <c:v>63.667999999999999</c:v>
                </c:pt>
                <c:pt idx="31835" formatCode="General">
                  <c:v>63.67</c:v>
                </c:pt>
                <c:pt idx="31836" formatCode="General">
                  <c:v>63.671999999999997</c:v>
                </c:pt>
                <c:pt idx="31837" formatCode="General">
                  <c:v>63.673999999999999</c:v>
                </c:pt>
                <c:pt idx="31838" formatCode="General">
                  <c:v>63.676000000000002</c:v>
                </c:pt>
                <c:pt idx="31839" formatCode="General">
                  <c:v>63.677999999999997</c:v>
                </c:pt>
                <c:pt idx="31840" formatCode="General">
                  <c:v>63.68</c:v>
                </c:pt>
                <c:pt idx="31841" formatCode="General">
                  <c:v>63.682000000000002</c:v>
                </c:pt>
                <c:pt idx="31842" formatCode="General">
                  <c:v>63.683999999999997</c:v>
                </c:pt>
                <c:pt idx="31843" formatCode="General">
                  <c:v>63.686</c:v>
                </c:pt>
                <c:pt idx="31844" formatCode="General">
                  <c:v>63.688000000000002</c:v>
                </c:pt>
                <c:pt idx="31845" formatCode="General">
                  <c:v>63.69</c:v>
                </c:pt>
                <c:pt idx="31846" formatCode="General">
                  <c:v>63.692</c:v>
                </c:pt>
                <c:pt idx="31847" formatCode="General">
                  <c:v>63.694000000000003</c:v>
                </c:pt>
                <c:pt idx="31848" formatCode="General">
                  <c:v>63.695999999999998</c:v>
                </c:pt>
                <c:pt idx="31849" formatCode="General">
                  <c:v>63.698</c:v>
                </c:pt>
                <c:pt idx="31850" formatCode="General">
                  <c:v>63.7</c:v>
                </c:pt>
                <c:pt idx="31851" formatCode="General">
                  <c:v>63.701999999999998</c:v>
                </c:pt>
                <c:pt idx="31852" formatCode="General">
                  <c:v>63.704000000000001</c:v>
                </c:pt>
                <c:pt idx="31853" formatCode="General">
                  <c:v>63.706000000000003</c:v>
                </c:pt>
                <c:pt idx="31854" formatCode="General">
                  <c:v>63.707999999999998</c:v>
                </c:pt>
                <c:pt idx="31855" formatCode="General">
                  <c:v>63.71</c:v>
                </c:pt>
                <c:pt idx="31856" formatCode="General">
                  <c:v>63.712000000000003</c:v>
                </c:pt>
                <c:pt idx="31857" formatCode="General">
                  <c:v>63.713999999999999</c:v>
                </c:pt>
                <c:pt idx="31858" formatCode="General">
                  <c:v>63.716000000000001</c:v>
                </c:pt>
                <c:pt idx="31859" formatCode="General">
                  <c:v>63.718000000000004</c:v>
                </c:pt>
                <c:pt idx="31860" formatCode="General">
                  <c:v>63.72</c:v>
                </c:pt>
                <c:pt idx="31861" formatCode="General">
                  <c:v>63.722000000000001</c:v>
                </c:pt>
                <c:pt idx="31862" formatCode="General">
                  <c:v>63.723999999999997</c:v>
                </c:pt>
                <c:pt idx="31863" formatCode="General">
                  <c:v>63.725999999999999</c:v>
                </c:pt>
                <c:pt idx="31864" formatCode="General">
                  <c:v>63.728000000000002</c:v>
                </c:pt>
                <c:pt idx="31865" formatCode="General">
                  <c:v>63.73</c:v>
                </c:pt>
                <c:pt idx="31866" formatCode="General">
                  <c:v>63.731999999999999</c:v>
                </c:pt>
                <c:pt idx="31867" formatCode="General">
                  <c:v>63.734000000000002</c:v>
                </c:pt>
                <c:pt idx="31868" formatCode="General">
                  <c:v>63.735999999999997</c:v>
                </c:pt>
                <c:pt idx="31869" formatCode="General">
                  <c:v>63.738</c:v>
                </c:pt>
                <c:pt idx="31870" formatCode="General">
                  <c:v>63.74</c:v>
                </c:pt>
                <c:pt idx="31871" formatCode="General">
                  <c:v>63.741999999999997</c:v>
                </c:pt>
                <c:pt idx="31872" formatCode="General">
                  <c:v>63.744</c:v>
                </c:pt>
                <c:pt idx="31873" formatCode="General">
                  <c:v>63.746000000000002</c:v>
                </c:pt>
                <c:pt idx="31874" formatCode="General">
                  <c:v>63.747999999999998</c:v>
                </c:pt>
                <c:pt idx="31875" formatCode="General">
                  <c:v>63.75</c:v>
                </c:pt>
                <c:pt idx="31876" formatCode="General">
                  <c:v>63.752000000000002</c:v>
                </c:pt>
                <c:pt idx="31877" formatCode="General">
                  <c:v>63.753999999999998</c:v>
                </c:pt>
                <c:pt idx="31878" formatCode="General">
                  <c:v>63.756</c:v>
                </c:pt>
                <c:pt idx="31879" formatCode="General">
                  <c:v>63.758000000000003</c:v>
                </c:pt>
                <c:pt idx="31880" formatCode="General">
                  <c:v>63.76</c:v>
                </c:pt>
                <c:pt idx="31881" formatCode="General">
                  <c:v>63.762</c:v>
                </c:pt>
                <c:pt idx="31882" formatCode="General">
                  <c:v>63.764000000000003</c:v>
                </c:pt>
                <c:pt idx="31883" formatCode="General">
                  <c:v>63.765999999999998</c:v>
                </c:pt>
                <c:pt idx="31884" formatCode="General">
                  <c:v>63.768000000000001</c:v>
                </c:pt>
                <c:pt idx="31885" formatCode="General">
                  <c:v>63.77</c:v>
                </c:pt>
                <c:pt idx="31886" formatCode="General">
                  <c:v>63.771999999999998</c:v>
                </c:pt>
                <c:pt idx="31887" formatCode="General">
                  <c:v>63.774000000000001</c:v>
                </c:pt>
                <c:pt idx="31888" formatCode="General">
                  <c:v>63.776000000000003</c:v>
                </c:pt>
                <c:pt idx="31889" formatCode="General">
                  <c:v>63.777999999999999</c:v>
                </c:pt>
                <c:pt idx="31890" formatCode="General">
                  <c:v>63.78</c:v>
                </c:pt>
                <c:pt idx="31891" formatCode="General">
                  <c:v>63.781999999999996</c:v>
                </c:pt>
                <c:pt idx="31892" formatCode="General">
                  <c:v>63.783999999999999</c:v>
                </c:pt>
                <c:pt idx="31893" formatCode="General">
                  <c:v>63.786000000000001</c:v>
                </c:pt>
                <c:pt idx="31894" formatCode="General">
                  <c:v>63.787999999999997</c:v>
                </c:pt>
                <c:pt idx="31895" formatCode="General">
                  <c:v>63.79</c:v>
                </c:pt>
                <c:pt idx="31896" formatCode="General">
                  <c:v>63.792000000000002</c:v>
                </c:pt>
                <c:pt idx="31897" formatCode="General">
                  <c:v>63.793999999999997</c:v>
                </c:pt>
                <c:pt idx="31898" formatCode="General">
                  <c:v>63.795999999999999</c:v>
                </c:pt>
                <c:pt idx="31899" formatCode="General">
                  <c:v>63.798000000000002</c:v>
                </c:pt>
                <c:pt idx="31900" formatCode="General">
                  <c:v>63.8</c:v>
                </c:pt>
                <c:pt idx="31901" formatCode="General">
                  <c:v>63.802</c:v>
                </c:pt>
                <c:pt idx="31902" formatCode="General">
                  <c:v>63.804000000000002</c:v>
                </c:pt>
                <c:pt idx="31903" formatCode="General">
                  <c:v>63.805999999999997</c:v>
                </c:pt>
                <c:pt idx="31904" formatCode="General">
                  <c:v>63.808</c:v>
                </c:pt>
                <c:pt idx="31905" formatCode="General">
                  <c:v>63.81</c:v>
                </c:pt>
                <c:pt idx="31906" formatCode="General">
                  <c:v>63.811999999999998</c:v>
                </c:pt>
                <c:pt idx="31907" formatCode="General">
                  <c:v>63.814</c:v>
                </c:pt>
                <c:pt idx="31908" formatCode="General">
                  <c:v>63.816000000000003</c:v>
                </c:pt>
                <c:pt idx="31909" formatCode="General">
                  <c:v>63.817999999999998</c:v>
                </c:pt>
                <c:pt idx="31910" formatCode="General">
                  <c:v>63.82</c:v>
                </c:pt>
                <c:pt idx="31911" formatCode="General">
                  <c:v>63.822000000000003</c:v>
                </c:pt>
                <c:pt idx="31912" formatCode="General">
                  <c:v>63.823999999999998</c:v>
                </c:pt>
                <c:pt idx="31913" formatCode="General">
                  <c:v>63.826000000000001</c:v>
                </c:pt>
                <c:pt idx="31914" formatCode="General">
                  <c:v>63.828000000000003</c:v>
                </c:pt>
                <c:pt idx="31915" formatCode="General">
                  <c:v>63.83</c:v>
                </c:pt>
                <c:pt idx="31916" formatCode="General">
                  <c:v>63.832000000000001</c:v>
                </c:pt>
                <c:pt idx="31917" formatCode="General">
                  <c:v>63.834000000000003</c:v>
                </c:pt>
                <c:pt idx="31918" formatCode="General">
                  <c:v>63.835999999999999</c:v>
                </c:pt>
                <c:pt idx="31919" formatCode="General">
                  <c:v>63.838000000000001</c:v>
                </c:pt>
                <c:pt idx="31920" formatCode="General">
                  <c:v>63.84</c:v>
                </c:pt>
                <c:pt idx="31921" formatCode="General">
                  <c:v>63.841999999999999</c:v>
                </c:pt>
                <c:pt idx="31922" formatCode="General">
                  <c:v>63.844000000000001</c:v>
                </c:pt>
                <c:pt idx="31923" formatCode="General">
                  <c:v>63.845999999999997</c:v>
                </c:pt>
                <c:pt idx="31924" formatCode="General">
                  <c:v>63.847999999999999</c:v>
                </c:pt>
                <c:pt idx="31925" formatCode="General">
                  <c:v>63.85</c:v>
                </c:pt>
                <c:pt idx="31926" formatCode="General">
                  <c:v>63.851999999999997</c:v>
                </c:pt>
                <c:pt idx="31927" formatCode="General">
                  <c:v>63.853999999999999</c:v>
                </c:pt>
                <c:pt idx="31928" formatCode="General">
                  <c:v>63.856000000000002</c:v>
                </c:pt>
                <c:pt idx="31929" formatCode="General">
                  <c:v>63.857999999999997</c:v>
                </c:pt>
                <c:pt idx="31930" formatCode="General">
                  <c:v>63.86</c:v>
                </c:pt>
                <c:pt idx="31931" formatCode="General">
                  <c:v>63.862000000000002</c:v>
                </c:pt>
                <c:pt idx="31932" formatCode="General">
                  <c:v>63.863999999999997</c:v>
                </c:pt>
                <c:pt idx="31933" formatCode="General">
                  <c:v>63.866</c:v>
                </c:pt>
                <c:pt idx="31934" formatCode="General">
                  <c:v>63.868000000000002</c:v>
                </c:pt>
                <c:pt idx="31935" formatCode="General">
                  <c:v>63.87</c:v>
                </c:pt>
                <c:pt idx="31936" formatCode="General">
                  <c:v>63.872</c:v>
                </c:pt>
                <c:pt idx="31937" formatCode="General">
                  <c:v>63.874000000000002</c:v>
                </c:pt>
                <c:pt idx="31938" formatCode="General">
                  <c:v>63.875999999999998</c:v>
                </c:pt>
                <c:pt idx="31939" formatCode="General">
                  <c:v>63.878</c:v>
                </c:pt>
                <c:pt idx="31940" formatCode="General">
                  <c:v>63.88</c:v>
                </c:pt>
                <c:pt idx="31941" formatCode="General">
                  <c:v>63.881999999999998</c:v>
                </c:pt>
                <c:pt idx="31942" formatCode="General">
                  <c:v>63.884</c:v>
                </c:pt>
                <c:pt idx="31943" formatCode="General">
                  <c:v>63.886000000000003</c:v>
                </c:pt>
                <c:pt idx="31944" formatCode="General">
                  <c:v>63.887999999999998</c:v>
                </c:pt>
                <c:pt idx="31945" formatCode="General">
                  <c:v>63.89</c:v>
                </c:pt>
                <c:pt idx="31946" formatCode="General">
                  <c:v>63.892000000000003</c:v>
                </c:pt>
                <c:pt idx="31947" formatCode="General">
                  <c:v>63.893999999999998</c:v>
                </c:pt>
                <c:pt idx="31948" formatCode="General">
                  <c:v>63.896000000000001</c:v>
                </c:pt>
                <c:pt idx="31949" formatCode="General">
                  <c:v>63.898000000000003</c:v>
                </c:pt>
                <c:pt idx="31950" formatCode="General">
                  <c:v>63.9</c:v>
                </c:pt>
                <c:pt idx="31951" formatCode="General">
                  <c:v>63.902000000000001</c:v>
                </c:pt>
                <c:pt idx="31952" formatCode="General">
                  <c:v>63.904000000000003</c:v>
                </c:pt>
                <c:pt idx="31953" formatCode="General">
                  <c:v>63.905999999999999</c:v>
                </c:pt>
                <c:pt idx="31954" formatCode="General">
                  <c:v>63.908000000000001</c:v>
                </c:pt>
                <c:pt idx="31955" formatCode="General">
                  <c:v>63.91</c:v>
                </c:pt>
                <c:pt idx="31956" formatCode="General">
                  <c:v>63.911999999999999</c:v>
                </c:pt>
                <c:pt idx="31957" formatCode="General">
                  <c:v>63.914000000000001</c:v>
                </c:pt>
                <c:pt idx="31958" formatCode="General">
                  <c:v>63.915999999999997</c:v>
                </c:pt>
                <c:pt idx="31959" formatCode="General">
                  <c:v>63.917999999999999</c:v>
                </c:pt>
                <c:pt idx="31960" formatCode="General">
                  <c:v>63.92</c:v>
                </c:pt>
                <c:pt idx="31961" formatCode="General">
                  <c:v>63.921999999999997</c:v>
                </c:pt>
                <c:pt idx="31962" formatCode="General">
                  <c:v>63.923999999999999</c:v>
                </c:pt>
                <c:pt idx="31963" formatCode="General">
                  <c:v>63.926000000000002</c:v>
                </c:pt>
                <c:pt idx="31964" formatCode="General">
                  <c:v>63.927999999999997</c:v>
                </c:pt>
                <c:pt idx="31965" formatCode="General">
                  <c:v>63.93</c:v>
                </c:pt>
                <c:pt idx="31966" formatCode="General">
                  <c:v>63.932000000000002</c:v>
                </c:pt>
                <c:pt idx="31967" formatCode="General">
                  <c:v>63.933999999999997</c:v>
                </c:pt>
                <c:pt idx="31968" formatCode="General">
                  <c:v>63.936</c:v>
                </c:pt>
                <c:pt idx="31969" formatCode="General">
                  <c:v>63.938000000000002</c:v>
                </c:pt>
                <c:pt idx="31970" formatCode="General">
                  <c:v>63.94</c:v>
                </c:pt>
                <c:pt idx="31971" formatCode="General">
                  <c:v>63.942</c:v>
                </c:pt>
                <c:pt idx="31972" formatCode="General">
                  <c:v>63.944000000000003</c:v>
                </c:pt>
                <c:pt idx="31973" formatCode="General">
                  <c:v>63.945999999999998</c:v>
                </c:pt>
                <c:pt idx="31974" formatCode="General">
                  <c:v>63.948</c:v>
                </c:pt>
                <c:pt idx="31975" formatCode="General">
                  <c:v>63.95</c:v>
                </c:pt>
                <c:pt idx="31976" formatCode="General">
                  <c:v>63.951999999999998</c:v>
                </c:pt>
                <c:pt idx="31977" formatCode="General">
                  <c:v>63.954000000000001</c:v>
                </c:pt>
                <c:pt idx="31978" formatCode="General">
                  <c:v>63.956000000000003</c:v>
                </c:pt>
                <c:pt idx="31979" formatCode="General">
                  <c:v>63.957999999999998</c:v>
                </c:pt>
                <c:pt idx="31980" formatCode="General">
                  <c:v>63.96</c:v>
                </c:pt>
                <c:pt idx="31981" formatCode="General">
                  <c:v>63.962000000000003</c:v>
                </c:pt>
                <c:pt idx="31982" formatCode="General">
                  <c:v>63.963999999999999</c:v>
                </c:pt>
                <c:pt idx="31983" formatCode="General">
                  <c:v>63.966000000000001</c:v>
                </c:pt>
                <c:pt idx="31984" formatCode="General">
                  <c:v>63.968000000000004</c:v>
                </c:pt>
                <c:pt idx="31985" formatCode="General">
                  <c:v>63.97</c:v>
                </c:pt>
                <c:pt idx="31986" formatCode="General">
                  <c:v>63.972000000000001</c:v>
                </c:pt>
                <c:pt idx="31987" formatCode="General">
                  <c:v>63.973999999999997</c:v>
                </c:pt>
                <c:pt idx="31988" formatCode="General">
                  <c:v>63.975999999999999</c:v>
                </c:pt>
                <c:pt idx="31989" formatCode="General">
                  <c:v>63.978000000000002</c:v>
                </c:pt>
                <c:pt idx="31990" formatCode="General">
                  <c:v>63.98</c:v>
                </c:pt>
                <c:pt idx="31991" formatCode="General">
                  <c:v>63.981999999999999</c:v>
                </c:pt>
                <c:pt idx="31992" formatCode="General">
                  <c:v>63.984000000000002</c:v>
                </c:pt>
                <c:pt idx="31993" formatCode="General">
                  <c:v>63.985999999999997</c:v>
                </c:pt>
                <c:pt idx="31994" formatCode="General">
                  <c:v>63.988</c:v>
                </c:pt>
                <c:pt idx="31995" formatCode="General">
                  <c:v>63.99</c:v>
                </c:pt>
                <c:pt idx="31996" formatCode="General">
                  <c:v>63.991999999999997</c:v>
                </c:pt>
                <c:pt idx="31997" formatCode="General">
                  <c:v>63.994</c:v>
                </c:pt>
                <c:pt idx="31998" formatCode="General">
                  <c:v>63.996000000000002</c:v>
                </c:pt>
                <c:pt idx="31999" formatCode="General">
                  <c:v>63.997999999999998</c:v>
                </c:pt>
                <c:pt idx="32000" formatCode="General">
                  <c:v>64</c:v>
                </c:pt>
                <c:pt idx="32001" formatCode="General">
                  <c:v>64.001999999999995</c:v>
                </c:pt>
                <c:pt idx="32002" formatCode="General">
                  <c:v>64.004000000000005</c:v>
                </c:pt>
                <c:pt idx="32003" formatCode="General">
                  <c:v>64.006</c:v>
                </c:pt>
                <c:pt idx="32004" formatCode="General">
                  <c:v>64.007999999999996</c:v>
                </c:pt>
                <c:pt idx="32005" formatCode="General">
                  <c:v>64.010000000000005</c:v>
                </c:pt>
                <c:pt idx="32006" formatCode="General">
                  <c:v>64.012</c:v>
                </c:pt>
                <c:pt idx="32007" formatCode="General">
                  <c:v>64.013999999999996</c:v>
                </c:pt>
                <c:pt idx="32008" formatCode="General">
                  <c:v>64.016000000000005</c:v>
                </c:pt>
                <c:pt idx="32009" formatCode="General">
                  <c:v>64.018000000000001</c:v>
                </c:pt>
                <c:pt idx="32010" formatCode="General">
                  <c:v>64.02</c:v>
                </c:pt>
                <c:pt idx="32011" formatCode="General">
                  <c:v>64.022000000000006</c:v>
                </c:pt>
                <c:pt idx="32012" formatCode="General">
                  <c:v>64.024000000000001</c:v>
                </c:pt>
                <c:pt idx="32013" formatCode="General">
                  <c:v>64.025999999999996</c:v>
                </c:pt>
                <c:pt idx="32014" formatCode="General">
                  <c:v>64.028000000000006</c:v>
                </c:pt>
                <c:pt idx="32015" formatCode="General">
                  <c:v>64.03</c:v>
                </c:pt>
                <c:pt idx="32016" formatCode="General">
                  <c:v>64.031999999999996</c:v>
                </c:pt>
                <c:pt idx="32017" formatCode="General">
                  <c:v>64.034000000000006</c:v>
                </c:pt>
                <c:pt idx="32018" formatCode="General">
                  <c:v>64.036000000000001</c:v>
                </c:pt>
                <c:pt idx="32019" formatCode="General">
                  <c:v>64.037999999999997</c:v>
                </c:pt>
                <c:pt idx="32020" formatCode="General">
                  <c:v>64.040000000000006</c:v>
                </c:pt>
                <c:pt idx="32021" formatCode="General">
                  <c:v>64.042000000000002</c:v>
                </c:pt>
                <c:pt idx="32022" formatCode="General">
                  <c:v>64.043999999999997</c:v>
                </c:pt>
                <c:pt idx="32023" formatCode="General">
                  <c:v>64.046000000000006</c:v>
                </c:pt>
                <c:pt idx="32024" formatCode="General">
                  <c:v>64.048000000000002</c:v>
                </c:pt>
                <c:pt idx="32025" formatCode="General">
                  <c:v>64.05</c:v>
                </c:pt>
                <c:pt idx="32026" formatCode="General">
                  <c:v>64.052000000000007</c:v>
                </c:pt>
                <c:pt idx="32027" formatCode="General">
                  <c:v>64.054000000000002</c:v>
                </c:pt>
                <c:pt idx="32028" formatCode="General">
                  <c:v>64.055999999999997</c:v>
                </c:pt>
                <c:pt idx="32029" formatCode="General">
                  <c:v>64.058000000000007</c:v>
                </c:pt>
                <c:pt idx="32030" formatCode="General">
                  <c:v>64.06</c:v>
                </c:pt>
                <c:pt idx="32031" formatCode="General">
                  <c:v>64.061999999999998</c:v>
                </c:pt>
                <c:pt idx="32032" formatCode="General">
                  <c:v>64.063999999999993</c:v>
                </c:pt>
                <c:pt idx="32033" formatCode="General">
                  <c:v>64.066000000000003</c:v>
                </c:pt>
                <c:pt idx="32034" formatCode="General">
                  <c:v>64.067999999999998</c:v>
                </c:pt>
                <c:pt idx="32035" formatCode="General">
                  <c:v>64.069999999999993</c:v>
                </c:pt>
                <c:pt idx="32036" formatCode="General">
                  <c:v>64.072000000000003</c:v>
                </c:pt>
                <c:pt idx="32037" formatCode="General">
                  <c:v>64.073999999999998</c:v>
                </c:pt>
                <c:pt idx="32038" formatCode="General">
                  <c:v>64.075999999999993</c:v>
                </c:pt>
                <c:pt idx="32039" formatCode="General">
                  <c:v>64.078000000000003</c:v>
                </c:pt>
                <c:pt idx="32040" formatCode="General">
                  <c:v>64.08</c:v>
                </c:pt>
                <c:pt idx="32041" formatCode="General">
                  <c:v>64.081999999999994</c:v>
                </c:pt>
                <c:pt idx="32042" formatCode="General">
                  <c:v>64.084000000000003</c:v>
                </c:pt>
                <c:pt idx="32043" formatCode="General">
                  <c:v>64.085999999999999</c:v>
                </c:pt>
                <c:pt idx="32044" formatCode="General">
                  <c:v>64.087999999999994</c:v>
                </c:pt>
                <c:pt idx="32045" formatCode="General">
                  <c:v>64.09</c:v>
                </c:pt>
                <c:pt idx="32046" formatCode="General">
                  <c:v>64.091999999999999</c:v>
                </c:pt>
                <c:pt idx="32047" formatCode="General">
                  <c:v>64.093999999999994</c:v>
                </c:pt>
                <c:pt idx="32048" formatCode="General">
                  <c:v>64.096000000000004</c:v>
                </c:pt>
                <c:pt idx="32049" formatCode="General">
                  <c:v>64.097999999999999</c:v>
                </c:pt>
                <c:pt idx="32050" formatCode="General">
                  <c:v>64.099999999999994</c:v>
                </c:pt>
                <c:pt idx="32051" formatCode="General">
                  <c:v>64.102000000000004</c:v>
                </c:pt>
                <c:pt idx="32052" formatCode="General">
                  <c:v>64.103999999999999</c:v>
                </c:pt>
                <c:pt idx="32053" formatCode="General">
                  <c:v>64.105999999999995</c:v>
                </c:pt>
                <c:pt idx="32054" formatCode="General">
                  <c:v>64.108000000000004</c:v>
                </c:pt>
                <c:pt idx="32055" formatCode="General">
                  <c:v>64.11</c:v>
                </c:pt>
                <c:pt idx="32056" formatCode="General">
                  <c:v>64.111999999999995</c:v>
                </c:pt>
                <c:pt idx="32057" formatCode="General">
                  <c:v>64.114000000000004</c:v>
                </c:pt>
                <c:pt idx="32058" formatCode="General">
                  <c:v>64.116</c:v>
                </c:pt>
                <c:pt idx="32059" formatCode="General">
                  <c:v>64.117999999999995</c:v>
                </c:pt>
                <c:pt idx="32060" formatCode="General">
                  <c:v>64.12</c:v>
                </c:pt>
                <c:pt idx="32061" formatCode="General">
                  <c:v>64.122</c:v>
                </c:pt>
                <c:pt idx="32062" formatCode="General">
                  <c:v>64.123999999999995</c:v>
                </c:pt>
                <c:pt idx="32063" formatCode="General">
                  <c:v>64.126000000000005</c:v>
                </c:pt>
                <c:pt idx="32064" formatCode="General">
                  <c:v>64.128</c:v>
                </c:pt>
                <c:pt idx="32065" formatCode="General">
                  <c:v>64.13</c:v>
                </c:pt>
                <c:pt idx="32066" formatCode="General">
                  <c:v>64.132000000000005</c:v>
                </c:pt>
                <c:pt idx="32067" formatCode="General">
                  <c:v>64.134</c:v>
                </c:pt>
                <c:pt idx="32068" formatCode="General">
                  <c:v>64.135999999999996</c:v>
                </c:pt>
                <c:pt idx="32069" formatCode="General">
                  <c:v>64.138000000000005</c:v>
                </c:pt>
                <c:pt idx="32070" formatCode="General">
                  <c:v>64.14</c:v>
                </c:pt>
                <c:pt idx="32071" formatCode="General">
                  <c:v>64.141999999999996</c:v>
                </c:pt>
                <c:pt idx="32072" formatCode="General">
                  <c:v>64.144000000000005</c:v>
                </c:pt>
                <c:pt idx="32073" formatCode="General">
                  <c:v>64.146000000000001</c:v>
                </c:pt>
                <c:pt idx="32074" formatCode="General">
                  <c:v>64.147999999999996</c:v>
                </c:pt>
                <c:pt idx="32075" formatCode="General">
                  <c:v>64.150000000000006</c:v>
                </c:pt>
                <c:pt idx="32076" formatCode="General">
                  <c:v>64.152000000000001</c:v>
                </c:pt>
                <c:pt idx="32077" formatCode="General">
                  <c:v>64.153999999999996</c:v>
                </c:pt>
                <c:pt idx="32078" formatCode="General">
                  <c:v>64.156000000000006</c:v>
                </c:pt>
                <c:pt idx="32079" formatCode="General">
                  <c:v>64.158000000000001</c:v>
                </c:pt>
                <c:pt idx="32080" formatCode="General">
                  <c:v>64.16</c:v>
                </c:pt>
                <c:pt idx="32081" formatCode="General">
                  <c:v>64.162000000000006</c:v>
                </c:pt>
                <c:pt idx="32082" formatCode="General">
                  <c:v>64.164000000000001</c:v>
                </c:pt>
                <c:pt idx="32083" formatCode="General">
                  <c:v>64.165999999999997</c:v>
                </c:pt>
                <c:pt idx="32084" formatCode="General">
                  <c:v>64.168000000000006</c:v>
                </c:pt>
                <c:pt idx="32085" formatCode="General">
                  <c:v>64.17</c:v>
                </c:pt>
                <c:pt idx="32086" formatCode="General">
                  <c:v>64.171999999999997</c:v>
                </c:pt>
                <c:pt idx="32087" formatCode="General">
                  <c:v>64.174000000000007</c:v>
                </c:pt>
                <c:pt idx="32088" formatCode="General">
                  <c:v>64.176000000000002</c:v>
                </c:pt>
                <c:pt idx="32089" formatCode="General">
                  <c:v>64.177999999999997</c:v>
                </c:pt>
                <c:pt idx="32090" formatCode="General">
                  <c:v>64.180000000000007</c:v>
                </c:pt>
                <c:pt idx="32091" formatCode="General">
                  <c:v>64.182000000000002</c:v>
                </c:pt>
                <c:pt idx="32092" formatCode="General">
                  <c:v>64.183999999999997</c:v>
                </c:pt>
                <c:pt idx="32093" formatCode="General">
                  <c:v>64.186000000000007</c:v>
                </c:pt>
                <c:pt idx="32094" formatCode="General">
                  <c:v>64.188000000000002</c:v>
                </c:pt>
                <c:pt idx="32095" formatCode="General">
                  <c:v>64.19</c:v>
                </c:pt>
                <c:pt idx="32096" formatCode="General">
                  <c:v>64.191999999999993</c:v>
                </c:pt>
                <c:pt idx="32097" formatCode="General">
                  <c:v>64.194000000000003</c:v>
                </c:pt>
                <c:pt idx="32098" formatCode="General">
                  <c:v>64.195999999999998</c:v>
                </c:pt>
                <c:pt idx="32099" formatCode="General">
                  <c:v>64.197999999999993</c:v>
                </c:pt>
                <c:pt idx="32100" formatCode="General">
                  <c:v>64.2</c:v>
                </c:pt>
                <c:pt idx="32101" formatCode="General">
                  <c:v>64.201999999999998</c:v>
                </c:pt>
                <c:pt idx="32102" formatCode="General">
                  <c:v>64.203999999999994</c:v>
                </c:pt>
                <c:pt idx="32103" formatCode="General">
                  <c:v>64.206000000000003</c:v>
                </c:pt>
                <c:pt idx="32104" formatCode="General">
                  <c:v>64.207999999999998</c:v>
                </c:pt>
                <c:pt idx="32105" formatCode="General">
                  <c:v>64.209999999999994</c:v>
                </c:pt>
                <c:pt idx="32106" formatCode="General">
                  <c:v>64.212000000000003</c:v>
                </c:pt>
                <c:pt idx="32107" formatCode="General">
                  <c:v>64.213999999999999</c:v>
                </c:pt>
                <c:pt idx="32108" formatCode="General">
                  <c:v>64.215999999999994</c:v>
                </c:pt>
                <c:pt idx="32109" formatCode="General">
                  <c:v>64.218000000000004</c:v>
                </c:pt>
                <c:pt idx="32110" formatCode="General">
                  <c:v>64.22</c:v>
                </c:pt>
                <c:pt idx="32111" formatCode="General">
                  <c:v>64.221999999999994</c:v>
                </c:pt>
                <c:pt idx="32112" formatCode="General">
                  <c:v>64.224000000000004</c:v>
                </c:pt>
                <c:pt idx="32113" formatCode="General">
                  <c:v>64.225999999999999</c:v>
                </c:pt>
                <c:pt idx="32114" formatCode="General">
                  <c:v>64.227999999999994</c:v>
                </c:pt>
                <c:pt idx="32115" formatCode="General">
                  <c:v>64.23</c:v>
                </c:pt>
                <c:pt idx="32116" formatCode="General">
                  <c:v>64.231999999999999</c:v>
                </c:pt>
                <c:pt idx="32117" formatCode="General">
                  <c:v>64.233999999999995</c:v>
                </c:pt>
                <c:pt idx="32118" formatCode="General">
                  <c:v>64.236000000000004</c:v>
                </c:pt>
                <c:pt idx="32119" formatCode="General">
                  <c:v>64.238</c:v>
                </c:pt>
                <c:pt idx="32120" formatCode="General">
                  <c:v>64.239999999999995</c:v>
                </c:pt>
                <c:pt idx="32121" formatCode="General">
                  <c:v>64.242000000000004</c:v>
                </c:pt>
                <c:pt idx="32122" formatCode="General">
                  <c:v>64.244</c:v>
                </c:pt>
                <c:pt idx="32123" formatCode="General">
                  <c:v>64.245999999999995</c:v>
                </c:pt>
                <c:pt idx="32124" formatCode="General">
                  <c:v>64.248000000000005</c:v>
                </c:pt>
                <c:pt idx="32125" formatCode="General">
                  <c:v>64.25</c:v>
                </c:pt>
                <c:pt idx="32126" formatCode="General">
                  <c:v>64.251999999999995</c:v>
                </c:pt>
                <c:pt idx="32127" formatCode="General">
                  <c:v>64.254000000000005</c:v>
                </c:pt>
                <c:pt idx="32128" formatCode="General">
                  <c:v>64.256</c:v>
                </c:pt>
                <c:pt idx="32129" formatCode="General">
                  <c:v>64.257999999999996</c:v>
                </c:pt>
                <c:pt idx="32130" formatCode="General">
                  <c:v>64.260000000000005</c:v>
                </c:pt>
                <c:pt idx="32131" formatCode="General">
                  <c:v>64.262</c:v>
                </c:pt>
                <c:pt idx="32132" formatCode="General">
                  <c:v>64.263999999999996</c:v>
                </c:pt>
                <c:pt idx="32133" formatCode="General">
                  <c:v>64.266000000000005</c:v>
                </c:pt>
                <c:pt idx="32134" formatCode="General">
                  <c:v>64.268000000000001</c:v>
                </c:pt>
                <c:pt idx="32135" formatCode="General">
                  <c:v>64.27</c:v>
                </c:pt>
                <c:pt idx="32136" formatCode="General">
                  <c:v>64.272000000000006</c:v>
                </c:pt>
                <c:pt idx="32137" formatCode="General">
                  <c:v>64.274000000000001</c:v>
                </c:pt>
                <c:pt idx="32138" formatCode="General">
                  <c:v>64.275999999999996</c:v>
                </c:pt>
                <c:pt idx="32139" formatCode="General">
                  <c:v>64.278000000000006</c:v>
                </c:pt>
                <c:pt idx="32140" formatCode="General">
                  <c:v>64.28</c:v>
                </c:pt>
                <c:pt idx="32141" formatCode="General">
                  <c:v>64.281999999999996</c:v>
                </c:pt>
                <c:pt idx="32142" formatCode="General">
                  <c:v>64.284000000000006</c:v>
                </c:pt>
                <c:pt idx="32143" formatCode="General">
                  <c:v>64.286000000000001</c:v>
                </c:pt>
                <c:pt idx="32144" formatCode="General">
                  <c:v>64.287999999999997</c:v>
                </c:pt>
                <c:pt idx="32145" formatCode="General">
                  <c:v>64.290000000000006</c:v>
                </c:pt>
                <c:pt idx="32146" formatCode="General">
                  <c:v>64.292000000000002</c:v>
                </c:pt>
                <c:pt idx="32147" formatCode="General">
                  <c:v>64.293999999999997</c:v>
                </c:pt>
                <c:pt idx="32148" formatCode="General">
                  <c:v>64.296000000000006</c:v>
                </c:pt>
                <c:pt idx="32149" formatCode="General">
                  <c:v>64.298000000000002</c:v>
                </c:pt>
                <c:pt idx="32150" formatCode="General">
                  <c:v>64.3</c:v>
                </c:pt>
                <c:pt idx="32151" formatCode="General">
                  <c:v>64.302000000000007</c:v>
                </c:pt>
                <c:pt idx="32152" formatCode="General">
                  <c:v>64.304000000000002</c:v>
                </c:pt>
                <c:pt idx="32153" formatCode="General">
                  <c:v>64.305999999999997</c:v>
                </c:pt>
                <c:pt idx="32154" formatCode="General">
                  <c:v>64.308000000000007</c:v>
                </c:pt>
                <c:pt idx="32155" formatCode="General">
                  <c:v>64.31</c:v>
                </c:pt>
                <c:pt idx="32156" formatCode="General">
                  <c:v>64.311999999999998</c:v>
                </c:pt>
                <c:pt idx="32157" formatCode="General">
                  <c:v>64.313999999999993</c:v>
                </c:pt>
                <c:pt idx="32158" formatCode="General">
                  <c:v>64.316000000000003</c:v>
                </c:pt>
                <c:pt idx="32159" formatCode="General">
                  <c:v>64.317999999999998</c:v>
                </c:pt>
                <c:pt idx="32160" formatCode="General">
                  <c:v>64.319999999999993</c:v>
                </c:pt>
                <c:pt idx="32161" formatCode="General">
                  <c:v>64.322000000000003</c:v>
                </c:pt>
                <c:pt idx="32162" formatCode="General">
                  <c:v>64.323999999999998</c:v>
                </c:pt>
                <c:pt idx="32163" formatCode="General">
                  <c:v>64.325999999999993</c:v>
                </c:pt>
                <c:pt idx="32164" formatCode="General">
                  <c:v>64.328000000000003</c:v>
                </c:pt>
                <c:pt idx="32165" formatCode="General">
                  <c:v>64.33</c:v>
                </c:pt>
                <c:pt idx="32166" formatCode="General">
                  <c:v>64.331999999999994</c:v>
                </c:pt>
                <c:pt idx="32167" formatCode="General">
                  <c:v>64.334000000000003</c:v>
                </c:pt>
                <c:pt idx="32168" formatCode="General">
                  <c:v>64.335999999999999</c:v>
                </c:pt>
                <c:pt idx="32169" formatCode="General">
                  <c:v>64.337999999999994</c:v>
                </c:pt>
                <c:pt idx="32170" formatCode="General">
                  <c:v>64.34</c:v>
                </c:pt>
                <c:pt idx="32171" formatCode="General">
                  <c:v>64.341999999999999</c:v>
                </c:pt>
                <c:pt idx="32172" formatCode="General">
                  <c:v>64.343999999999994</c:v>
                </c:pt>
                <c:pt idx="32173" formatCode="General">
                  <c:v>64.346000000000004</c:v>
                </c:pt>
                <c:pt idx="32174" formatCode="General">
                  <c:v>64.347999999999999</c:v>
                </c:pt>
                <c:pt idx="32175" formatCode="General">
                  <c:v>64.349999999999994</c:v>
                </c:pt>
                <c:pt idx="32176" formatCode="General">
                  <c:v>64.352000000000004</c:v>
                </c:pt>
                <c:pt idx="32177" formatCode="General">
                  <c:v>64.353999999999999</c:v>
                </c:pt>
                <c:pt idx="32178" formatCode="General">
                  <c:v>64.355999999999995</c:v>
                </c:pt>
                <c:pt idx="32179" formatCode="General">
                  <c:v>64.358000000000004</c:v>
                </c:pt>
                <c:pt idx="32180" formatCode="General">
                  <c:v>64.36</c:v>
                </c:pt>
                <c:pt idx="32181" formatCode="General">
                  <c:v>64.361999999999995</c:v>
                </c:pt>
                <c:pt idx="32182" formatCode="General">
                  <c:v>64.364000000000004</c:v>
                </c:pt>
                <c:pt idx="32183" formatCode="General">
                  <c:v>64.366</c:v>
                </c:pt>
                <c:pt idx="32184" formatCode="General">
                  <c:v>64.367999999999995</c:v>
                </c:pt>
                <c:pt idx="32185" formatCode="General">
                  <c:v>64.37</c:v>
                </c:pt>
                <c:pt idx="32186" formatCode="General">
                  <c:v>64.372</c:v>
                </c:pt>
                <c:pt idx="32187" formatCode="General">
                  <c:v>64.373999999999995</c:v>
                </c:pt>
                <c:pt idx="32188" formatCode="General">
                  <c:v>64.376000000000005</c:v>
                </c:pt>
                <c:pt idx="32189" formatCode="General">
                  <c:v>64.378</c:v>
                </c:pt>
                <c:pt idx="32190" formatCode="General">
                  <c:v>64.38</c:v>
                </c:pt>
                <c:pt idx="32191" formatCode="General">
                  <c:v>64.382000000000005</c:v>
                </c:pt>
                <c:pt idx="32192" formatCode="General">
                  <c:v>64.384</c:v>
                </c:pt>
                <c:pt idx="32193" formatCode="General">
                  <c:v>64.385999999999996</c:v>
                </c:pt>
                <c:pt idx="32194" formatCode="General">
                  <c:v>64.388000000000005</c:v>
                </c:pt>
                <c:pt idx="32195" formatCode="General">
                  <c:v>64.39</c:v>
                </c:pt>
                <c:pt idx="32196" formatCode="General">
                  <c:v>64.391999999999996</c:v>
                </c:pt>
                <c:pt idx="32197" formatCode="General">
                  <c:v>64.394000000000005</c:v>
                </c:pt>
                <c:pt idx="32198" formatCode="General">
                  <c:v>64.396000000000001</c:v>
                </c:pt>
                <c:pt idx="32199" formatCode="General">
                  <c:v>64.397999999999996</c:v>
                </c:pt>
                <c:pt idx="32200" formatCode="General">
                  <c:v>64.400000000000006</c:v>
                </c:pt>
                <c:pt idx="32201" formatCode="General">
                  <c:v>64.402000000000001</c:v>
                </c:pt>
                <c:pt idx="32202" formatCode="General">
                  <c:v>64.403999999999996</c:v>
                </c:pt>
                <c:pt idx="32203" formatCode="General">
                  <c:v>64.406000000000006</c:v>
                </c:pt>
                <c:pt idx="32204" formatCode="General">
                  <c:v>64.408000000000001</c:v>
                </c:pt>
                <c:pt idx="32205" formatCode="General">
                  <c:v>64.41</c:v>
                </c:pt>
                <c:pt idx="32206" formatCode="General">
                  <c:v>64.412000000000006</c:v>
                </c:pt>
                <c:pt idx="32207" formatCode="General">
                  <c:v>64.414000000000001</c:v>
                </c:pt>
                <c:pt idx="32208" formatCode="General">
                  <c:v>64.415999999999997</c:v>
                </c:pt>
                <c:pt idx="32209" formatCode="General">
                  <c:v>64.418000000000006</c:v>
                </c:pt>
                <c:pt idx="32210" formatCode="General">
                  <c:v>64.42</c:v>
                </c:pt>
                <c:pt idx="32211" formatCode="General">
                  <c:v>64.421999999999997</c:v>
                </c:pt>
                <c:pt idx="32212" formatCode="General">
                  <c:v>64.424000000000007</c:v>
                </c:pt>
                <c:pt idx="32213" formatCode="General">
                  <c:v>64.426000000000002</c:v>
                </c:pt>
                <c:pt idx="32214" formatCode="General">
                  <c:v>64.427999999999997</c:v>
                </c:pt>
                <c:pt idx="32215" formatCode="General">
                  <c:v>64.430000000000007</c:v>
                </c:pt>
                <c:pt idx="32216" formatCode="General">
                  <c:v>64.432000000000002</c:v>
                </c:pt>
                <c:pt idx="32217" formatCode="General">
                  <c:v>64.433999999999997</c:v>
                </c:pt>
                <c:pt idx="32218" formatCode="General">
                  <c:v>64.436000000000007</c:v>
                </c:pt>
                <c:pt idx="32219" formatCode="General">
                  <c:v>64.438000000000002</c:v>
                </c:pt>
                <c:pt idx="32220" formatCode="General">
                  <c:v>64.44</c:v>
                </c:pt>
                <c:pt idx="32221" formatCode="General">
                  <c:v>64.441999999999993</c:v>
                </c:pt>
                <c:pt idx="32222" formatCode="General">
                  <c:v>64.444000000000003</c:v>
                </c:pt>
                <c:pt idx="32223" formatCode="General">
                  <c:v>64.445999999999998</c:v>
                </c:pt>
                <c:pt idx="32224" formatCode="General">
                  <c:v>64.447999999999993</c:v>
                </c:pt>
                <c:pt idx="32225" formatCode="General">
                  <c:v>64.45</c:v>
                </c:pt>
                <c:pt idx="32226" formatCode="General">
                  <c:v>64.451999999999998</c:v>
                </c:pt>
                <c:pt idx="32227" formatCode="General">
                  <c:v>64.453999999999994</c:v>
                </c:pt>
                <c:pt idx="32228" formatCode="General">
                  <c:v>64.456000000000003</c:v>
                </c:pt>
                <c:pt idx="32229" formatCode="General">
                  <c:v>64.457999999999998</c:v>
                </c:pt>
                <c:pt idx="32230" formatCode="General">
                  <c:v>64.459999999999994</c:v>
                </c:pt>
                <c:pt idx="32231" formatCode="General">
                  <c:v>64.462000000000003</c:v>
                </c:pt>
                <c:pt idx="32232" formatCode="General">
                  <c:v>64.463999999999999</c:v>
                </c:pt>
                <c:pt idx="32233" formatCode="General">
                  <c:v>64.465999999999994</c:v>
                </c:pt>
                <c:pt idx="32234" formatCode="General">
                  <c:v>64.468000000000004</c:v>
                </c:pt>
                <c:pt idx="32235" formatCode="General">
                  <c:v>64.47</c:v>
                </c:pt>
                <c:pt idx="32236" formatCode="General">
                  <c:v>64.471999999999994</c:v>
                </c:pt>
                <c:pt idx="32237" formatCode="General">
                  <c:v>64.474000000000004</c:v>
                </c:pt>
                <c:pt idx="32238" formatCode="General">
                  <c:v>64.475999999999999</c:v>
                </c:pt>
                <c:pt idx="32239" formatCode="General">
                  <c:v>64.477999999999994</c:v>
                </c:pt>
                <c:pt idx="32240" formatCode="General">
                  <c:v>64.48</c:v>
                </c:pt>
                <c:pt idx="32241" formatCode="General">
                  <c:v>64.481999999999999</c:v>
                </c:pt>
                <c:pt idx="32242" formatCode="General">
                  <c:v>64.483999999999995</c:v>
                </c:pt>
                <c:pt idx="32243" formatCode="General">
                  <c:v>64.486000000000004</c:v>
                </c:pt>
                <c:pt idx="32244" formatCode="General">
                  <c:v>64.488</c:v>
                </c:pt>
                <c:pt idx="32245" formatCode="General">
                  <c:v>64.489999999999995</c:v>
                </c:pt>
                <c:pt idx="32246" formatCode="General">
                  <c:v>64.492000000000004</c:v>
                </c:pt>
                <c:pt idx="32247" formatCode="General">
                  <c:v>64.494</c:v>
                </c:pt>
                <c:pt idx="32248" formatCode="General">
                  <c:v>64.495999999999995</c:v>
                </c:pt>
                <c:pt idx="32249" formatCode="General">
                  <c:v>64.498000000000005</c:v>
                </c:pt>
                <c:pt idx="32250" formatCode="General">
                  <c:v>64.5</c:v>
                </c:pt>
                <c:pt idx="32251" formatCode="General">
                  <c:v>64.501999999999995</c:v>
                </c:pt>
                <c:pt idx="32252" formatCode="General">
                  <c:v>64.504000000000005</c:v>
                </c:pt>
                <c:pt idx="32253" formatCode="General">
                  <c:v>64.506</c:v>
                </c:pt>
                <c:pt idx="32254" formatCode="General">
                  <c:v>64.507999999999996</c:v>
                </c:pt>
                <c:pt idx="32255" formatCode="General">
                  <c:v>64.510000000000005</c:v>
                </c:pt>
                <c:pt idx="32256" formatCode="General">
                  <c:v>64.512</c:v>
                </c:pt>
                <c:pt idx="32257" formatCode="General">
                  <c:v>64.513999999999996</c:v>
                </c:pt>
                <c:pt idx="32258" formatCode="General">
                  <c:v>64.516000000000005</c:v>
                </c:pt>
                <c:pt idx="32259" formatCode="General">
                  <c:v>64.518000000000001</c:v>
                </c:pt>
                <c:pt idx="32260" formatCode="General">
                  <c:v>64.52</c:v>
                </c:pt>
                <c:pt idx="32261" formatCode="General">
                  <c:v>64.522000000000006</c:v>
                </c:pt>
                <c:pt idx="32262" formatCode="General">
                  <c:v>64.524000000000001</c:v>
                </c:pt>
                <c:pt idx="32263" formatCode="General">
                  <c:v>64.525999999999996</c:v>
                </c:pt>
                <c:pt idx="32264" formatCode="General">
                  <c:v>64.528000000000006</c:v>
                </c:pt>
                <c:pt idx="32265" formatCode="General">
                  <c:v>64.53</c:v>
                </c:pt>
                <c:pt idx="32266" formatCode="General">
                  <c:v>64.531999999999996</c:v>
                </c:pt>
                <c:pt idx="32267" formatCode="General">
                  <c:v>64.534000000000006</c:v>
                </c:pt>
                <c:pt idx="32268" formatCode="General">
                  <c:v>64.536000000000001</c:v>
                </c:pt>
                <c:pt idx="32269" formatCode="General">
                  <c:v>64.537999999999997</c:v>
                </c:pt>
                <c:pt idx="32270" formatCode="General">
                  <c:v>64.540000000000006</c:v>
                </c:pt>
                <c:pt idx="32271" formatCode="General">
                  <c:v>64.542000000000002</c:v>
                </c:pt>
                <c:pt idx="32272" formatCode="General">
                  <c:v>64.543999999999997</c:v>
                </c:pt>
                <c:pt idx="32273" formatCode="General">
                  <c:v>64.546000000000006</c:v>
                </c:pt>
                <c:pt idx="32274" formatCode="General">
                  <c:v>64.548000000000002</c:v>
                </c:pt>
                <c:pt idx="32275" formatCode="General">
                  <c:v>64.55</c:v>
                </c:pt>
                <c:pt idx="32276" formatCode="General">
                  <c:v>64.552000000000007</c:v>
                </c:pt>
                <c:pt idx="32277" formatCode="General">
                  <c:v>64.554000000000002</c:v>
                </c:pt>
                <c:pt idx="32278" formatCode="General">
                  <c:v>64.555999999999997</c:v>
                </c:pt>
                <c:pt idx="32279" formatCode="General">
                  <c:v>64.558000000000007</c:v>
                </c:pt>
                <c:pt idx="32280" formatCode="General">
                  <c:v>64.56</c:v>
                </c:pt>
                <c:pt idx="32281" formatCode="General">
                  <c:v>64.561999999999998</c:v>
                </c:pt>
                <c:pt idx="32282" formatCode="General">
                  <c:v>64.563999999999993</c:v>
                </c:pt>
                <c:pt idx="32283" formatCode="General">
                  <c:v>64.566000000000003</c:v>
                </c:pt>
                <c:pt idx="32284" formatCode="General">
                  <c:v>64.567999999999998</c:v>
                </c:pt>
                <c:pt idx="32285" formatCode="General">
                  <c:v>64.569999999999993</c:v>
                </c:pt>
                <c:pt idx="32286" formatCode="General">
                  <c:v>64.572000000000003</c:v>
                </c:pt>
                <c:pt idx="32287" formatCode="General">
                  <c:v>64.573999999999998</c:v>
                </c:pt>
                <c:pt idx="32288" formatCode="General">
                  <c:v>64.575999999999993</c:v>
                </c:pt>
                <c:pt idx="32289" formatCode="General">
                  <c:v>64.578000000000003</c:v>
                </c:pt>
                <c:pt idx="32290" formatCode="General">
                  <c:v>64.58</c:v>
                </c:pt>
                <c:pt idx="32291" formatCode="General">
                  <c:v>64.581999999999994</c:v>
                </c:pt>
                <c:pt idx="32292" formatCode="General">
                  <c:v>64.584000000000003</c:v>
                </c:pt>
                <c:pt idx="32293" formatCode="General">
                  <c:v>64.585999999999999</c:v>
                </c:pt>
                <c:pt idx="32294" formatCode="General">
                  <c:v>64.587999999999994</c:v>
                </c:pt>
                <c:pt idx="32295" formatCode="General">
                  <c:v>64.59</c:v>
                </c:pt>
                <c:pt idx="32296" formatCode="General">
                  <c:v>64.591999999999999</c:v>
                </c:pt>
                <c:pt idx="32297" formatCode="General">
                  <c:v>64.593999999999994</c:v>
                </c:pt>
                <c:pt idx="32298" formatCode="General">
                  <c:v>64.596000000000004</c:v>
                </c:pt>
                <c:pt idx="32299" formatCode="General">
                  <c:v>64.597999999999999</c:v>
                </c:pt>
                <c:pt idx="32300" formatCode="General">
                  <c:v>64.599999999999994</c:v>
                </c:pt>
                <c:pt idx="32301" formatCode="General">
                  <c:v>64.602000000000004</c:v>
                </c:pt>
                <c:pt idx="32302" formatCode="General">
                  <c:v>64.603999999999999</c:v>
                </c:pt>
                <c:pt idx="32303" formatCode="General">
                  <c:v>64.605999999999995</c:v>
                </c:pt>
                <c:pt idx="32304" formatCode="General">
                  <c:v>64.608000000000004</c:v>
                </c:pt>
                <c:pt idx="32305" formatCode="General">
                  <c:v>64.61</c:v>
                </c:pt>
                <c:pt idx="32306" formatCode="General">
                  <c:v>64.611999999999995</c:v>
                </c:pt>
                <c:pt idx="32307" formatCode="General">
                  <c:v>64.614000000000004</c:v>
                </c:pt>
                <c:pt idx="32308" formatCode="General">
                  <c:v>64.616</c:v>
                </c:pt>
                <c:pt idx="32309" formatCode="General">
                  <c:v>64.617999999999995</c:v>
                </c:pt>
                <c:pt idx="32310" formatCode="General">
                  <c:v>64.62</c:v>
                </c:pt>
                <c:pt idx="32311" formatCode="General">
                  <c:v>64.622</c:v>
                </c:pt>
                <c:pt idx="32312" formatCode="General">
                  <c:v>64.623999999999995</c:v>
                </c:pt>
                <c:pt idx="32313" formatCode="General">
                  <c:v>64.626000000000005</c:v>
                </c:pt>
                <c:pt idx="32314" formatCode="General">
                  <c:v>64.628</c:v>
                </c:pt>
                <c:pt idx="32315" formatCode="General">
                  <c:v>64.63</c:v>
                </c:pt>
                <c:pt idx="32316" formatCode="General">
                  <c:v>64.632000000000005</c:v>
                </c:pt>
                <c:pt idx="32317" formatCode="General">
                  <c:v>64.634</c:v>
                </c:pt>
                <c:pt idx="32318" formatCode="General">
                  <c:v>64.635999999999996</c:v>
                </c:pt>
                <c:pt idx="32319" formatCode="General">
                  <c:v>64.638000000000005</c:v>
                </c:pt>
                <c:pt idx="32320" formatCode="General">
                  <c:v>64.64</c:v>
                </c:pt>
                <c:pt idx="32321" formatCode="General">
                  <c:v>64.641999999999996</c:v>
                </c:pt>
                <c:pt idx="32322" formatCode="General">
                  <c:v>64.644000000000005</c:v>
                </c:pt>
                <c:pt idx="32323" formatCode="General">
                  <c:v>64.646000000000001</c:v>
                </c:pt>
                <c:pt idx="32324" formatCode="General">
                  <c:v>64.647999999999996</c:v>
                </c:pt>
                <c:pt idx="32325" formatCode="General">
                  <c:v>64.650000000000006</c:v>
                </c:pt>
                <c:pt idx="32326" formatCode="General">
                  <c:v>64.652000000000001</c:v>
                </c:pt>
                <c:pt idx="32327" formatCode="General">
                  <c:v>64.653999999999996</c:v>
                </c:pt>
                <c:pt idx="32328" formatCode="General">
                  <c:v>64.656000000000006</c:v>
                </c:pt>
                <c:pt idx="32329" formatCode="General">
                  <c:v>64.658000000000001</c:v>
                </c:pt>
                <c:pt idx="32330" formatCode="General">
                  <c:v>64.66</c:v>
                </c:pt>
                <c:pt idx="32331" formatCode="General">
                  <c:v>64.662000000000006</c:v>
                </c:pt>
                <c:pt idx="32332" formatCode="General">
                  <c:v>64.664000000000001</c:v>
                </c:pt>
                <c:pt idx="32333" formatCode="General">
                  <c:v>64.665999999999997</c:v>
                </c:pt>
                <c:pt idx="32334" formatCode="General">
                  <c:v>64.668000000000006</c:v>
                </c:pt>
                <c:pt idx="32335" formatCode="General">
                  <c:v>64.67</c:v>
                </c:pt>
                <c:pt idx="32336" formatCode="General">
                  <c:v>64.671999999999997</c:v>
                </c:pt>
                <c:pt idx="32337" formatCode="General">
                  <c:v>64.674000000000007</c:v>
                </c:pt>
                <c:pt idx="32338" formatCode="General">
                  <c:v>64.676000000000002</c:v>
                </c:pt>
                <c:pt idx="32339" formatCode="General">
                  <c:v>64.677999999999997</c:v>
                </c:pt>
                <c:pt idx="32340" formatCode="General">
                  <c:v>64.680000000000007</c:v>
                </c:pt>
                <c:pt idx="32341" formatCode="General">
                  <c:v>64.682000000000002</c:v>
                </c:pt>
                <c:pt idx="32342" formatCode="General">
                  <c:v>64.683999999999997</c:v>
                </c:pt>
                <c:pt idx="32343" formatCode="General">
                  <c:v>64.686000000000007</c:v>
                </c:pt>
                <c:pt idx="32344" formatCode="General">
                  <c:v>64.688000000000002</c:v>
                </c:pt>
                <c:pt idx="32345" formatCode="General">
                  <c:v>64.69</c:v>
                </c:pt>
                <c:pt idx="32346" formatCode="General">
                  <c:v>64.691999999999993</c:v>
                </c:pt>
                <c:pt idx="32347" formatCode="General">
                  <c:v>64.694000000000003</c:v>
                </c:pt>
                <c:pt idx="32348" formatCode="General">
                  <c:v>64.695999999999998</c:v>
                </c:pt>
                <c:pt idx="32349" formatCode="General">
                  <c:v>64.697999999999993</c:v>
                </c:pt>
                <c:pt idx="32350" formatCode="General">
                  <c:v>64.7</c:v>
                </c:pt>
                <c:pt idx="32351" formatCode="General">
                  <c:v>64.701999999999998</c:v>
                </c:pt>
                <c:pt idx="32352" formatCode="General">
                  <c:v>64.703999999999994</c:v>
                </c:pt>
                <c:pt idx="32353" formatCode="General">
                  <c:v>64.706000000000003</c:v>
                </c:pt>
                <c:pt idx="32354" formatCode="General">
                  <c:v>64.707999999999998</c:v>
                </c:pt>
                <c:pt idx="32355" formatCode="General">
                  <c:v>64.709999999999994</c:v>
                </c:pt>
                <c:pt idx="32356" formatCode="General">
                  <c:v>64.712000000000003</c:v>
                </c:pt>
                <c:pt idx="32357" formatCode="General">
                  <c:v>64.713999999999999</c:v>
                </c:pt>
                <c:pt idx="32358" formatCode="General">
                  <c:v>64.715999999999994</c:v>
                </c:pt>
                <c:pt idx="32359" formatCode="General">
                  <c:v>64.718000000000004</c:v>
                </c:pt>
                <c:pt idx="32360" formatCode="General">
                  <c:v>64.72</c:v>
                </c:pt>
                <c:pt idx="32361" formatCode="General">
                  <c:v>64.721999999999994</c:v>
                </c:pt>
                <c:pt idx="32362" formatCode="General">
                  <c:v>64.724000000000004</c:v>
                </c:pt>
                <c:pt idx="32363" formatCode="General">
                  <c:v>64.725999999999999</c:v>
                </c:pt>
                <c:pt idx="32364" formatCode="General">
                  <c:v>64.727999999999994</c:v>
                </c:pt>
                <c:pt idx="32365" formatCode="General">
                  <c:v>64.73</c:v>
                </c:pt>
                <c:pt idx="32366" formatCode="General">
                  <c:v>64.731999999999999</c:v>
                </c:pt>
                <c:pt idx="32367" formatCode="General">
                  <c:v>64.733999999999995</c:v>
                </c:pt>
                <c:pt idx="32368" formatCode="General">
                  <c:v>64.736000000000004</c:v>
                </c:pt>
                <c:pt idx="32369" formatCode="General">
                  <c:v>64.738</c:v>
                </c:pt>
                <c:pt idx="32370" formatCode="General">
                  <c:v>64.739999999999995</c:v>
                </c:pt>
                <c:pt idx="32371" formatCode="General">
                  <c:v>64.742000000000004</c:v>
                </c:pt>
                <c:pt idx="32372" formatCode="General">
                  <c:v>64.744</c:v>
                </c:pt>
                <c:pt idx="32373" formatCode="General">
                  <c:v>64.745999999999995</c:v>
                </c:pt>
                <c:pt idx="32374" formatCode="General">
                  <c:v>64.748000000000005</c:v>
                </c:pt>
                <c:pt idx="32375" formatCode="General">
                  <c:v>64.75</c:v>
                </c:pt>
                <c:pt idx="32376" formatCode="General">
                  <c:v>64.751999999999995</c:v>
                </c:pt>
                <c:pt idx="32377" formatCode="General">
                  <c:v>64.754000000000005</c:v>
                </c:pt>
                <c:pt idx="32378" formatCode="General">
                  <c:v>64.756</c:v>
                </c:pt>
                <c:pt idx="32379" formatCode="General">
                  <c:v>64.757999999999996</c:v>
                </c:pt>
                <c:pt idx="32380" formatCode="General">
                  <c:v>64.760000000000005</c:v>
                </c:pt>
                <c:pt idx="32381" formatCode="General">
                  <c:v>64.762</c:v>
                </c:pt>
                <c:pt idx="32382" formatCode="General">
                  <c:v>64.763999999999996</c:v>
                </c:pt>
                <c:pt idx="32383" formatCode="General">
                  <c:v>64.766000000000005</c:v>
                </c:pt>
                <c:pt idx="32384" formatCode="General">
                  <c:v>64.768000000000001</c:v>
                </c:pt>
                <c:pt idx="32385" formatCode="General">
                  <c:v>64.77</c:v>
                </c:pt>
                <c:pt idx="32386" formatCode="General">
                  <c:v>64.772000000000006</c:v>
                </c:pt>
                <c:pt idx="32387" formatCode="General">
                  <c:v>64.774000000000001</c:v>
                </c:pt>
                <c:pt idx="32388" formatCode="General">
                  <c:v>64.775999999999996</c:v>
                </c:pt>
                <c:pt idx="32389" formatCode="General">
                  <c:v>64.778000000000006</c:v>
                </c:pt>
                <c:pt idx="32390" formatCode="General">
                  <c:v>64.78</c:v>
                </c:pt>
                <c:pt idx="32391" formatCode="General">
                  <c:v>64.781999999999996</c:v>
                </c:pt>
                <c:pt idx="32392" formatCode="General">
                  <c:v>64.784000000000006</c:v>
                </c:pt>
                <c:pt idx="32393" formatCode="General">
                  <c:v>64.786000000000001</c:v>
                </c:pt>
                <c:pt idx="32394" formatCode="General">
                  <c:v>64.787999999999997</c:v>
                </c:pt>
                <c:pt idx="32395" formatCode="General">
                  <c:v>64.790000000000006</c:v>
                </c:pt>
                <c:pt idx="32396" formatCode="General">
                  <c:v>64.792000000000002</c:v>
                </c:pt>
                <c:pt idx="32397" formatCode="General">
                  <c:v>64.793999999999997</c:v>
                </c:pt>
                <c:pt idx="32398" formatCode="General">
                  <c:v>64.796000000000006</c:v>
                </c:pt>
                <c:pt idx="32399" formatCode="General">
                  <c:v>64.798000000000002</c:v>
                </c:pt>
                <c:pt idx="32400" formatCode="General">
                  <c:v>64.8</c:v>
                </c:pt>
                <c:pt idx="32401" formatCode="General">
                  <c:v>64.802000000000007</c:v>
                </c:pt>
                <c:pt idx="32402" formatCode="General">
                  <c:v>64.804000000000002</c:v>
                </c:pt>
                <c:pt idx="32403" formatCode="General">
                  <c:v>64.805999999999997</c:v>
                </c:pt>
                <c:pt idx="32404" formatCode="General">
                  <c:v>64.808000000000007</c:v>
                </c:pt>
                <c:pt idx="32405" formatCode="General">
                  <c:v>64.81</c:v>
                </c:pt>
                <c:pt idx="32406" formatCode="General">
                  <c:v>64.811999999999998</c:v>
                </c:pt>
                <c:pt idx="32407" formatCode="General">
                  <c:v>64.813999999999993</c:v>
                </c:pt>
                <c:pt idx="32408" formatCode="General">
                  <c:v>64.816000000000003</c:v>
                </c:pt>
                <c:pt idx="32409" formatCode="General">
                  <c:v>64.817999999999998</c:v>
                </c:pt>
                <c:pt idx="32410" formatCode="General">
                  <c:v>64.819999999999993</c:v>
                </c:pt>
                <c:pt idx="32411" formatCode="General">
                  <c:v>64.822000000000003</c:v>
                </c:pt>
                <c:pt idx="32412" formatCode="General">
                  <c:v>64.823999999999998</c:v>
                </c:pt>
                <c:pt idx="32413" formatCode="General">
                  <c:v>64.825999999999993</c:v>
                </c:pt>
                <c:pt idx="32414" formatCode="General">
                  <c:v>64.828000000000003</c:v>
                </c:pt>
                <c:pt idx="32415" formatCode="General">
                  <c:v>64.83</c:v>
                </c:pt>
                <c:pt idx="32416" formatCode="General">
                  <c:v>64.831999999999994</c:v>
                </c:pt>
                <c:pt idx="32417" formatCode="General">
                  <c:v>64.834000000000003</c:v>
                </c:pt>
                <c:pt idx="32418" formatCode="General">
                  <c:v>64.835999999999999</c:v>
                </c:pt>
                <c:pt idx="32419" formatCode="General">
                  <c:v>64.837999999999994</c:v>
                </c:pt>
                <c:pt idx="32420" formatCode="General">
                  <c:v>64.84</c:v>
                </c:pt>
                <c:pt idx="32421" formatCode="General">
                  <c:v>64.841999999999999</c:v>
                </c:pt>
                <c:pt idx="32422" formatCode="General">
                  <c:v>64.843999999999994</c:v>
                </c:pt>
                <c:pt idx="32423" formatCode="General">
                  <c:v>64.846000000000004</c:v>
                </c:pt>
                <c:pt idx="32424" formatCode="General">
                  <c:v>64.847999999999999</c:v>
                </c:pt>
                <c:pt idx="32425" formatCode="General">
                  <c:v>64.849999999999994</c:v>
                </c:pt>
                <c:pt idx="32426" formatCode="General">
                  <c:v>64.852000000000004</c:v>
                </c:pt>
                <c:pt idx="32427" formatCode="General">
                  <c:v>64.853999999999999</c:v>
                </c:pt>
                <c:pt idx="32428" formatCode="General">
                  <c:v>64.855999999999995</c:v>
                </c:pt>
                <c:pt idx="32429" formatCode="General">
                  <c:v>64.858000000000004</c:v>
                </c:pt>
                <c:pt idx="32430" formatCode="General">
                  <c:v>64.86</c:v>
                </c:pt>
                <c:pt idx="32431" formatCode="General">
                  <c:v>64.861999999999995</c:v>
                </c:pt>
                <c:pt idx="32432" formatCode="General">
                  <c:v>64.864000000000004</c:v>
                </c:pt>
                <c:pt idx="32433" formatCode="General">
                  <c:v>64.866</c:v>
                </c:pt>
                <c:pt idx="32434" formatCode="General">
                  <c:v>64.867999999999995</c:v>
                </c:pt>
                <c:pt idx="32435" formatCode="General">
                  <c:v>64.87</c:v>
                </c:pt>
                <c:pt idx="32436" formatCode="General">
                  <c:v>64.872</c:v>
                </c:pt>
                <c:pt idx="32437" formatCode="General">
                  <c:v>64.873999999999995</c:v>
                </c:pt>
                <c:pt idx="32438" formatCode="General">
                  <c:v>64.876000000000005</c:v>
                </c:pt>
                <c:pt idx="32439" formatCode="General">
                  <c:v>64.878</c:v>
                </c:pt>
                <c:pt idx="32440" formatCode="General">
                  <c:v>64.88</c:v>
                </c:pt>
                <c:pt idx="32441" formatCode="General">
                  <c:v>64.882000000000005</c:v>
                </c:pt>
                <c:pt idx="32442" formatCode="General">
                  <c:v>64.884</c:v>
                </c:pt>
                <c:pt idx="32443" formatCode="General">
                  <c:v>64.885999999999996</c:v>
                </c:pt>
                <c:pt idx="32444" formatCode="General">
                  <c:v>64.888000000000005</c:v>
                </c:pt>
                <c:pt idx="32445" formatCode="General">
                  <c:v>64.89</c:v>
                </c:pt>
                <c:pt idx="32446" formatCode="General">
                  <c:v>64.891999999999996</c:v>
                </c:pt>
                <c:pt idx="32447" formatCode="General">
                  <c:v>64.894000000000005</c:v>
                </c:pt>
                <c:pt idx="32448" formatCode="General">
                  <c:v>64.896000000000001</c:v>
                </c:pt>
                <c:pt idx="32449" formatCode="General">
                  <c:v>64.897999999999996</c:v>
                </c:pt>
                <c:pt idx="32450" formatCode="General">
                  <c:v>64.900000000000006</c:v>
                </c:pt>
                <c:pt idx="32451" formatCode="General">
                  <c:v>64.902000000000001</c:v>
                </c:pt>
                <c:pt idx="32452" formatCode="General">
                  <c:v>64.903999999999996</c:v>
                </c:pt>
                <c:pt idx="32453" formatCode="General">
                  <c:v>64.906000000000006</c:v>
                </c:pt>
                <c:pt idx="32454" formatCode="General">
                  <c:v>64.908000000000001</c:v>
                </c:pt>
                <c:pt idx="32455" formatCode="General">
                  <c:v>64.91</c:v>
                </c:pt>
                <c:pt idx="32456" formatCode="General">
                  <c:v>64.912000000000006</c:v>
                </c:pt>
                <c:pt idx="32457" formatCode="General">
                  <c:v>64.914000000000001</c:v>
                </c:pt>
                <c:pt idx="32458" formatCode="General">
                  <c:v>64.915999999999997</c:v>
                </c:pt>
                <c:pt idx="32459" formatCode="General">
                  <c:v>64.918000000000006</c:v>
                </c:pt>
                <c:pt idx="32460" formatCode="General">
                  <c:v>64.92</c:v>
                </c:pt>
                <c:pt idx="32461" formatCode="General">
                  <c:v>64.921999999999997</c:v>
                </c:pt>
                <c:pt idx="32462" formatCode="General">
                  <c:v>64.924000000000007</c:v>
                </c:pt>
                <c:pt idx="32463" formatCode="General">
                  <c:v>64.926000000000002</c:v>
                </c:pt>
                <c:pt idx="32464" formatCode="General">
                  <c:v>64.927999999999997</c:v>
                </c:pt>
                <c:pt idx="32465" formatCode="General">
                  <c:v>64.930000000000007</c:v>
                </c:pt>
                <c:pt idx="32466" formatCode="General">
                  <c:v>64.932000000000002</c:v>
                </c:pt>
                <c:pt idx="32467" formatCode="General">
                  <c:v>64.933999999999997</c:v>
                </c:pt>
                <c:pt idx="32468" formatCode="General">
                  <c:v>64.936000000000007</c:v>
                </c:pt>
                <c:pt idx="32469" formatCode="General">
                  <c:v>64.938000000000002</c:v>
                </c:pt>
                <c:pt idx="32470" formatCode="General">
                  <c:v>64.94</c:v>
                </c:pt>
                <c:pt idx="32471" formatCode="General">
                  <c:v>64.941999999999993</c:v>
                </c:pt>
                <c:pt idx="32472" formatCode="General">
                  <c:v>64.944000000000003</c:v>
                </c:pt>
                <c:pt idx="32473" formatCode="General">
                  <c:v>64.945999999999998</c:v>
                </c:pt>
                <c:pt idx="32474" formatCode="General">
                  <c:v>64.947999999999993</c:v>
                </c:pt>
                <c:pt idx="32475" formatCode="General">
                  <c:v>64.95</c:v>
                </c:pt>
                <c:pt idx="32476" formatCode="General">
                  <c:v>64.951999999999998</c:v>
                </c:pt>
                <c:pt idx="32477" formatCode="General">
                  <c:v>64.953999999999994</c:v>
                </c:pt>
                <c:pt idx="32478" formatCode="General">
                  <c:v>64.956000000000003</c:v>
                </c:pt>
                <c:pt idx="32479" formatCode="General">
                  <c:v>64.957999999999998</c:v>
                </c:pt>
                <c:pt idx="32480" formatCode="General">
                  <c:v>64.959999999999994</c:v>
                </c:pt>
                <c:pt idx="32481" formatCode="General">
                  <c:v>64.962000000000003</c:v>
                </c:pt>
                <c:pt idx="32482" formatCode="General">
                  <c:v>64.963999999999999</c:v>
                </c:pt>
                <c:pt idx="32483" formatCode="General">
                  <c:v>64.965999999999994</c:v>
                </c:pt>
                <c:pt idx="32484" formatCode="General">
                  <c:v>64.968000000000004</c:v>
                </c:pt>
                <c:pt idx="32485" formatCode="General">
                  <c:v>64.97</c:v>
                </c:pt>
                <c:pt idx="32486" formatCode="General">
                  <c:v>64.971999999999994</c:v>
                </c:pt>
                <c:pt idx="32487" formatCode="General">
                  <c:v>64.974000000000004</c:v>
                </c:pt>
                <c:pt idx="32488" formatCode="General">
                  <c:v>64.975999999999999</c:v>
                </c:pt>
                <c:pt idx="32489" formatCode="General">
                  <c:v>64.977999999999994</c:v>
                </c:pt>
                <c:pt idx="32490" formatCode="General">
                  <c:v>64.98</c:v>
                </c:pt>
                <c:pt idx="32491" formatCode="General">
                  <c:v>64.981999999999999</c:v>
                </c:pt>
                <c:pt idx="32492" formatCode="General">
                  <c:v>64.983999999999995</c:v>
                </c:pt>
                <c:pt idx="32493" formatCode="General">
                  <c:v>64.986000000000004</c:v>
                </c:pt>
                <c:pt idx="32494" formatCode="General">
                  <c:v>64.988</c:v>
                </c:pt>
                <c:pt idx="32495" formatCode="General">
                  <c:v>64.989999999999995</c:v>
                </c:pt>
                <c:pt idx="32496" formatCode="General">
                  <c:v>64.992000000000004</c:v>
                </c:pt>
                <c:pt idx="32497" formatCode="General">
                  <c:v>64.994</c:v>
                </c:pt>
                <c:pt idx="32498" formatCode="General">
                  <c:v>64.995999999999995</c:v>
                </c:pt>
                <c:pt idx="32499" formatCode="General">
                  <c:v>64.998000000000005</c:v>
                </c:pt>
                <c:pt idx="32500" formatCode="General">
                  <c:v>65</c:v>
                </c:pt>
                <c:pt idx="32501" formatCode="General">
                  <c:v>65.001999999999995</c:v>
                </c:pt>
                <c:pt idx="32502" formatCode="General">
                  <c:v>65.004000000000005</c:v>
                </c:pt>
                <c:pt idx="32503" formatCode="General">
                  <c:v>65.006</c:v>
                </c:pt>
                <c:pt idx="32504" formatCode="General">
                  <c:v>65.007999999999996</c:v>
                </c:pt>
                <c:pt idx="32505" formatCode="General">
                  <c:v>65.010000000000005</c:v>
                </c:pt>
                <c:pt idx="32506" formatCode="General">
                  <c:v>65.012</c:v>
                </c:pt>
                <c:pt idx="32507" formatCode="General">
                  <c:v>65.013999999999996</c:v>
                </c:pt>
                <c:pt idx="32508" formatCode="General">
                  <c:v>65.016000000000005</c:v>
                </c:pt>
                <c:pt idx="32509" formatCode="General">
                  <c:v>65.018000000000001</c:v>
                </c:pt>
                <c:pt idx="32510" formatCode="General">
                  <c:v>65.02</c:v>
                </c:pt>
                <c:pt idx="32511" formatCode="General">
                  <c:v>65.022000000000006</c:v>
                </c:pt>
                <c:pt idx="32512" formatCode="General">
                  <c:v>65.024000000000001</c:v>
                </c:pt>
                <c:pt idx="32513" formatCode="General">
                  <c:v>65.025999999999996</c:v>
                </c:pt>
                <c:pt idx="32514" formatCode="General">
                  <c:v>65.028000000000006</c:v>
                </c:pt>
                <c:pt idx="32515" formatCode="General">
                  <c:v>65.03</c:v>
                </c:pt>
                <c:pt idx="32516" formatCode="General">
                  <c:v>65.031999999999996</c:v>
                </c:pt>
                <c:pt idx="32517" formatCode="General">
                  <c:v>65.034000000000006</c:v>
                </c:pt>
                <c:pt idx="32518" formatCode="General">
                  <c:v>65.036000000000001</c:v>
                </c:pt>
                <c:pt idx="32519" formatCode="General">
                  <c:v>65.037999999999997</c:v>
                </c:pt>
                <c:pt idx="32520" formatCode="General">
                  <c:v>65.040000000000006</c:v>
                </c:pt>
                <c:pt idx="32521" formatCode="General">
                  <c:v>65.042000000000002</c:v>
                </c:pt>
                <c:pt idx="32522" formatCode="General">
                  <c:v>65.043999999999997</c:v>
                </c:pt>
                <c:pt idx="32523" formatCode="General">
                  <c:v>65.046000000000006</c:v>
                </c:pt>
                <c:pt idx="32524" formatCode="General">
                  <c:v>65.048000000000002</c:v>
                </c:pt>
                <c:pt idx="32525" formatCode="General">
                  <c:v>65.05</c:v>
                </c:pt>
                <c:pt idx="32526" formatCode="General">
                  <c:v>65.052000000000007</c:v>
                </c:pt>
                <c:pt idx="32527" formatCode="General">
                  <c:v>65.054000000000002</c:v>
                </c:pt>
                <c:pt idx="32528" formatCode="General">
                  <c:v>65.055999999999997</c:v>
                </c:pt>
                <c:pt idx="32529" formatCode="General">
                  <c:v>65.058000000000007</c:v>
                </c:pt>
                <c:pt idx="32530" formatCode="General">
                  <c:v>65.06</c:v>
                </c:pt>
                <c:pt idx="32531" formatCode="General">
                  <c:v>65.061999999999998</c:v>
                </c:pt>
                <c:pt idx="32532" formatCode="General">
                  <c:v>65.063999999999993</c:v>
                </c:pt>
                <c:pt idx="32533" formatCode="General">
                  <c:v>65.066000000000003</c:v>
                </c:pt>
                <c:pt idx="32534" formatCode="General">
                  <c:v>65.067999999999998</c:v>
                </c:pt>
                <c:pt idx="32535" formatCode="General">
                  <c:v>65.069999999999993</c:v>
                </c:pt>
                <c:pt idx="32536" formatCode="General">
                  <c:v>65.072000000000003</c:v>
                </c:pt>
                <c:pt idx="32537" formatCode="General">
                  <c:v>65.073999999999998</c:v>
                </c:pt>
                <c:pt idx="32538" formatCode="General">
                  <c:v>65.075999999999993</c:v>
                </c:pt>
                <c:pt idx="32539" formatCode="General">
                  <c:v>65.078000000000003</c:v>
                </c:pt>
                <c:pt idx="32540" formatCode="General">
                  <c:v>65.08</c:v>
                </c:pt>
                <c:pt idx="32541" formatCode="General">
                  <c:v>65.081999999999994</c:v>
                </c:pt>
                <c:pt idx="32542" formatCode="General">
                  <c:v>65.084000000000003</c:v>
                </c:pt>
                <c:pt idx="32543" formatCode="General">
                  <c:v>65.085999999999999</c:v>
                </c:pt>
                <c:pt idx="32544" formatCode="General">
                  <c:v>65.087999999999994</c:v>
                </c:pt>
                <c:pt idx="32545" formatCode="General">
                  <c:v>65.09</c:v>
                </c:pt>
                <c:pt idx="32546" formatCode="General">
                  <c:v>65.091999999999999</c:v>
                </c:pt>
                <c:pt idx="32547" formatCode="General">
                  <c:v>65.093999999999994</c:v>
                </c:pt>
                <c:pt idx="32548" formatCode="General">
                  <c:v>65.096000000000004</c:v>
                </c:pt>
                <c:pt idx="32549" formatCode="General">
                  <c:v>65.097999999999999</c:v>
                </c:pt>
                <c:pt idx="32550" formatCode="General">
                  <c:v>65.099999999999994</c:v>
                </c:pt>
                <c:pt idx="32551" formatCode="General">
                  <c:v>65.102000000000004</c:v>
                </c:pt>
                <c:pt idx="32552" formatCode="General">
                  <c:v>65.103999999999999</c:v>
                </c:pt>
                <c:pt idx="32553" formatCode="General">
                  <c:v>65.105999999999995</c:v>
                </c:pt>
                <c:pt idx="32554" formatCode="General">
                  <c:v>65.108000000000004</c:v>
                </c:pt>
                <c:pt idx="32555" formatCode="General">
                  <c:v>65.11</c:v>
                </c:pt>
                <c:pt idx="32556" formatCode="General">
                  <c:v>65.111999999999995</c:v>
                </c:pt>
                <c:pt idx="32557" formatCode="General">
                  <c:v>65.114000000000004</c:v>
                </c:pt>
                <c:pt idx="32558" formatCode="General">
                  <c:v>65.116</c:v>
                </c:pt>
                <c:pt idx="32559" formatCode="General">
                  <c:v>65.117999999999995</c:v>
                </c:pt>
                <c:pt idx="32560" formatCode="General">
                  <c:v>65.12</c:v>
                </c:pt>
                <c:pt idx="32561" formatCode="General">
                  <c:v>65.122</c:v>
                </c:pt>
                <c:pt idx="32562" formatCode="General">
                  <c:v>65.123999999999995</c:v>
                </c:pt>
                <c:pt idx="32563" formatCode="General">
                  <c:v>65.126000000000005</c:v>
                </c:pt>
                <c:pt idx="32564" formatCode="General">
                  <c:v>65.128</c:v>
                </c:pt>
                <c:pt idx="32565" formatCode="General">
                  <c:v>65.13</c:v>
                </c:pt>
                <c:pt idx="32566" formatCode="General">
                  <c:v>65.132000000000005</c:v>
                </c:pt>
                <c:pt idx="32567" formatCode="General">
                  <c:v>65.134</c:v>
                </c:pt>
                <c:pt idx="32568" formatCode="General">
                  <c:v>65.135999999999996</c:v>
                </c:pt>
                <c:pt idx="32569" formatCode="General">
                  <c:v>65.138000000000005</c:v>
                </c:pt>
                <c:pt idx="32570" formatCode="General">
                  <c:v>65.14</c:v>
                </c:pt>
                <c:pt idx="32571" formatCode="General">
                  <c:v>65.141999999999996</c:v>
                </c:pt>
                <c:pt idx="32572" formatCode="General">
                  <c:v>65.144000000000005</c:v>
                </c:pt>
                <c:pt idx="32573" formatCode="General">
                  <c:v>65.146000000000001</c:v>
                </c:pt>
                <c:pt idx="32574" formatCode="General">
                  <c:v>65.147999999999996</c:v>
                </c:pt>
                <c:pt idx="32575" formatCode="General">
                  <c:v>65.150000000000006</c:v>
                </c:pt>
                <c:pt idx="32576" formatCode="General">
                  <c:v>65.152000000000001</c:v>
                </c:pt>
                <c:pt idx="32577" formatCode="General">
                  <c:v>65.153999999999996</c:v>
                </c:pt>
                <c:pt idx="32578" formatCode="General">
                  <c:v>65.156000000000006</c:v>
                </c:pt>
                <c:pt idx="32579" formatCode="General">
                  <c:v>65.158000000000001</c:v>
                </c:pt>
                <c:pt idx="32580" formatCode="General">
                  <c:v>65.16</c:v>
                </c:pt>
                <c:pt idx="32581" formatCode="General">
                  <c:v>65.162000000000006</c:v>
                </c:pt>
                <c:pt idx="32582" formatCode="General">
                  <c:v>65.164000000000001</c:v>
                </c:pt>
                <c:pt idx="32583" formatCode="General">
                  <c:v>65.165999999999997</c:v>
                </c:pt>
                <c:pt idx="32584" formatCode="General">
                  <c:v>65.168000000000006</c:v>
                </c:pt>
                <c:pt idx="32585" formatCode="General">
                  <c:v>65.17</c:v>
                </c:pt>
                <c:pt idx="32586" formatCode="General">
                  <c:v>65.171999999999997</c:v>
                </c:pt>
                <c:pt idx="32587" formatCode="General">
                  <c:v>65.174000000000007</c:v>
                </c:pt>
                <c:pt idx="32588" formatCode="General">
                  <c:v>65.176000000000002</c:v>
                </c:pt>
                <c:pt idx="32589" formatCode="General">
                  <c:v>65.177999999999997</c:v>
                </c:pt>
                <c:pt idx="32590" formatCode="General">
                  <c:v>65.180000000000007</c:v>
                </c:pt>
                <c:pt idx="32591" formatCode="General">
                  <c:v>65.182000000000002</c:v>
                </c:pt>
                <c:pt idx="32592" formatCode="General">
                  <c:v>65.183999999999997</c:v>
                </c:pt>
                <c:pt idx="32593" formatCode="General">
                  <c:v>65.186000000000007</c:v>
                </c:pt>
                <c:pt idx="32594" formatCode="General">
                  <c:v>65.188000000000002</c:v>
                </c:pt>
                <c:pt idx="32595" formatCode="General">
                  <c:v>65.19</c:v>
                </c:pt>
                <c:pt idx="32596" formatCode="General">
                  <c:v>65.191999999999993</c:v>
                </c:pt>
                <c:pt idx="32597" formatCode="General">
                  <c:v>65.194000000000003</c:v>
                </c:pt>
                <c:pt idx="32598" formatCode="General">
                  <c:v>65.195999999999998</c:v>
                </c:pt>
                <c:pt idx="32599" formatCode="General">
                  <c:v>65.197999999999993</c:v>
                </c:pt>
                <c:pt idx="32600" formatCode="General">
                  <c:v>65.2</c:v>
                </c:pt>
                <c:pt idx="32601" formatCode="General">
                  <c:v>65.201999999999998</c:v>
                </c:pt>
                <c:pt idx="32602" formatCode="General">
                  <c:v>65.203999999999994</c:v>
                </c:pt>
                <c:pt idx="32603" formatCode="General">
                  <c:v>65.206000000000003</c:v>
                </c:pt>
                <c:pt idx="32604" formatCode="General">
                  <c:v>65.207999999999998</c:v>
                </c:pt>
                <c:pt idx="32605" formatCode="General">
                  <c:v>65.209999999999994</c:v>
                </c:pt>
                <c:pt idx="32606" formatCode="General">
                  <c:v>65.212000000000003</c:v>
                </c:pt>
                <c:pt idx="32607" formatCode="General">
                  <c:v>65.213999999999999</c:v>
                </c:pt>
                <c:pt idx="32608" formatCode="General">
                  <c:v>65.215999999999994</c:v>
                </c:pt>
                <c:pt idx="32609" formatCode="General">
                  <c:v>65.218000000000004</c:v>
                </c:pt>
                <c:pt idx="32610" formatCode="General">
                  <c:v>65.22</c:v>
                </c:pt>
                <c:pt idx="32611" formatCode="General">
                  <c:v>65.221999999999994</c:v>
                </c:pt>
                <c:pt idx="32612" formatCode="General">
                  <c:v>65.224000000000004</c:v>
                </c:pt>
                <c:pt idx="32613" formatCode="General">
                  <c:v>65.225999999999999</c:v>
                </c:pt>
                <c:pt idx="32614" formatCode="General">
                  <c:v>65.227999999999994</c:v>
                </c:pt>
                <c:pt idx="32615" formatCode="General">
                  <c:v>65.23</c:v>
                </c:pt>
                <c:pt idx="32616" formatCode="General">
                  <c:v>65.231999999999999</c:v>
                </c:pt>
                <c:pt idx="32617" formatCode="General">
                  <c:v>65.233999999999995</c:v>
                </c:pt>
                <c:pt idx="32618" formatCode="General">
                  <c:v>65.236000000000004</c:v>
                </c:pt>
                <c:pt idx="32619" formatCode="General">
                  <c:v>65.238</c:v>
                </c:pt>
                <c:pt idx="32620" formatCode="General">
                  <c:v>65.239999999999995</c:v>
                </c:pt>
                <c:pt idx="32621" formatCode="General">
                  <c:v>65.242000000000004</c:v>
                </c:pt>
                <c:pt idx="32622" formatCode="General">
                  <c:v>65.244</c:v>
                </c:pt>
                <c:pt idx="32623" formatCode="General">
                  <c:v>65.245999999999995</c:v>
                </c:pt>
                <c:pt idx="32624" formatCode="General">
                  <c:v>65.248000000000005</c:v>
                </c:pt>
                <c:pt idx="32625" formatCode="General">
                  <c:v>65.25</c:v>
                </c:pt>
                <c:pt idx="32626" formatCode="General">
                  <c:v>65.251999999999995</c:v>
                </c:pt>
                <c:pt idx="32627" formatCode="General">
                  <c:v>65.254000000000005</c:v>
                </c:pt>
                <c:pt idx="32628" formatCode="General">
                  <c:v>65.256</c:v>
                </c:pt>
                <c:pt idx="32629" formatCode="General">
                  <c:v>65.257999999999996</c:v>
                </c:pt>
                <c:pt idx="32630" formatCode="General">
                  <c:v>65.260000000000005</c:v>
                </c:pt>
                <c:pt idx="32631" formatCode="General">
                  <c:v>65.262</c:v>
                </c:pt>
                <c:pt idx="32632" formatCode="General">
                  <c:v>65.263999999999996</c:v>
                </c:pt>
                <c:pt idx="32633" formatCode="General">
                  <c:v>65.266000000000005</c:v>
                </c:pt>
                <c:pt idx="32634" formatCode="General">
                  <c:v>65.268000000000001</c:v>
                </c:pt>
                <c:pt idx="32635" formatCode="General">
                  <c:v>65.27</c:v>
                </c:pt>
                <c:pt idx="32636" formatCode="General">
                  <c:v>65.272000000000006</c:v>
                </c:pt>
                <c:pt idx="32637" formatCode="General">
                  <c:v>65.274000000000001</c:v>
                </c:pt>
                <c:pt idx="32638" formatCode="General">
                  <c:v>65.275999999999996</c:v>
                </c:pt>
                <c:pt idx="32639" formatCode="General">
                  <c:v>65.278000000000006</c:v>
                </c:pt>
                <c:pt idx="32640" formatCode="General">
                  <c:v>65.28</c:v>
                </c:pt>
                <c:pt idx="32641" formatCode="General">
                  <c:v>65.281999999999996</c:v>
                </c:pt>
                <c:pt idx="32642" formatCode="General">
                  <c:v>65.284000000000006</c:v>
                </c:pt>
                <c:pt idx="32643" formatCode="General">
                  <c:v>65.286000000000001</c:v>
                </c:pt>
                <c:pt idx="32644" formatCode="General">
                  <c:v>65.287999999999997</c:v>
                </c:pt>
                <c:pt idx="32645" formatCode="General">
                  <c:v>65.290000000000006</c:v>
                </c:pt>
                <c:pt idx="32646" formatCode="General">
                  <c:v>65.292000000000002</c:v>
                </c:pt>
                <c:pt idx="32647" formatCode="General">
                  <c:v>65.293999999999997</c:v>
                </c:pt>
                <c:pt idx="32648" formatCode="General">
                  <c:v>65.296000000000006</c:v>
                </c:pt>
                <c:pt idx="32649" formatCode="General">
                  <c:v>65.298000000000002</c:v>
                </c:pt>
                <c:pt idx="32650" formatCode="General">
                  <c:v>65.3</c:v>
                </c:pt>
                <c:pt idx="32651" formatCode="General">
                  <c:v>65.302000000000007</c:v>
                </c:pt>
                <c:pt idx="32652" formatCode="General">
                  <c:v>65.304000000000002</c:v>
                </c:pt>
                <c:pt idx="32653" formatCode="General">
                  <c:v>65.305999999999997</c:v>
                </c:pt>
                <c:pt idx="32654" formatCode="General">
                  <c:v>65.308000000000007</c:v>
                </c:pt>
                <c:pt idx="32655" formatCode="General">
                  <c:v>65.31</c:v>
                </c:pt>
                <c:pt idx="32656" formatCode="General">
                  <c:v>65.311999999999998</c:v>
                </c:pt>
                <c:pt idx="32657" formatCode="General">
                  <c:v>65.313999999999993</c:v>
                </c:pt>
                <c:pt idx="32658" formatCode="General">
                  <c:v>65.316000000000003</c:v>
                </c:pt>
                <c:pt idx="32659" formatCode="General">
                  <c:v>65.317999999999998</c:v>
                </c:pt>
                <c:pt idx="32660" formatCode="General">
                  <c:v>65.319999999999993</c:v>
                </c:pt>
                <c:pt idx="32661" formatCode="General">
                  <c:v>65.322000000000003</c:v>
                </c:pt>
                <c:pt idx="32662" formatCode="General">
                  <c:v>65.323999999999998</c:v>
                </c:pt>
                <c:pt idx="32663" formatCode="General">
                  <c:v>65.325999999999993</c:v>
                </c:pt>
                <c:pt idx="32664" formatCode="General">
                  <c:v>65.328000000000003</c:v>
                </c:pt>
                <c:pt idx="32665" formatCode="General">
                  <c:v>65.33</c:v>
                </c:pt>
                <c:pt idx="32666" formatCode="General">
                  <c:v>65.331999999999994</c:v>
                </c:pt>
                <c:pt idx="32667" formatCode="General">
                  <c:v>65.334000000000003</c:v>
                </c:pt>
                <c:pt idx="32668" formatCode="General">
                  <c:v>65.335999999999999</c:v>
                </c:pt>
                <c:pt idx="32669" formatCode="General">
                  <c:v>65.337999999999994</c:v>
                </c:pt>
                <c:pt idx="32670" formatCode="General">
                  <c:v>65.34</c:v>
                </c:pt>
                <c:pt idx="32671" formatCode="General">
                  <c:v>65.341999999999999</c:v>
                </c:pt>
                <c:pt idx="32672" formatCode="General">
                  <c:v>65.343999999999994</c:v>
                </c:pt>
                <c:pt idx="32673" formatCode="General">
                  <c:v>65.346000000000004</c:v>
                </c:pt>
                <c:pt idx="32674" formatCode="General">
                  <c:v>65.347999999999999</c:v>
                </c:pt>
                <c:pt idx="32675" formatCode="General">
                  <c:v>65.349999999999994</c:v>
                </c:pt>
                <c:pt idx="32676" formatCode="General">
                  <c:v>65.352000000000004</c:v>
                </c:pt>
                <c:pt idx="32677" formatCode="General">
                  <c:v>65.353999999999999</c:v>
                </c:pt>
                <c:pt idx="32678" formatCode="General">
                  <c:v>65.355999999999995</c:v>
                </c:pt>
                <c:pt idx="32679" formatCode="General">
                  <c:v>65.358000000000004</c:v>
                </c:pt>
                <c:pt idx="32680" formatCode="General">
                  <c:v>65.36</c:v>
                </c:pt>
                <c:pt idx="32681" formatCode="General">
                  <c:v>65.361999999999995</c:v>
                </c:pt>
                <c:pt idx="32682" formatCode="General">
                  <c:v>65.364000000000004</c:v>
                </c:pt>
                <c:pt idx="32683" formatCode="General">
                  <c:v>65.366</c:v>
                </c:pt>
                <c:pt idx="32684" formatCode="General">
                  <c:v>65.367999999999995</c:v>
                </c:pt>
                <c:pt idx="32685" formatCode="General">
                  <c:v>65.37</c:v>
                </c:pt>
                <c:pt idx="32686" formatCode="General">
                  <c:v>65.372</c:v>
                </c:pt>
                <c:pt idx="32687" formatCode="General">
                  <c:v>65.373999999999995</c:v>
                </c:pt>
                <c:pt idx="32688" formatCode="General">
                  <c:v>65.376000000000005</c:v>
                </c:pt>
                <c:pt idx="32689" formatCode="General">
                  <c:v>65.378</c:v>
                </c:pt>
                <c:pt idx="32690" formatCode="General">
                  <c:v>65.38</c:v>
                </c:pt>
                <c:pt idx="32691" formatCode="General">
                  <c:v>65.382000000000005</c:v>
                </c:pt>
                <c:pt idx="32692" formatCode="General">
                  <c:v>65.384</c:v>
                </c:pt>
                <c:pt idx="32693" formatCode="General">
                  <c:v>65.385999999999996</c:v>
                </c:pt>
                <c:pt idx="32694" formatCode="General">
                  <c:v>65.388000000000005</c:v>
                </c:pt>
                <c:pt idx="32695" formatCode="General">
                  <c:v>65.39</c:v>
                </c:pt>
                <c:pt idx="32696" formatCode="General">
                  <c:v>65.391999999999996</c:v>
                </c:pt>
                <c:pt idx="32697" formatCode="General">
                  <c:v>65.394000000000005</c:v>
                </c:pt>
                <c:pt idx="32698" formatCode="General">
                  <c:v>65.396000000000001</c:v>
                </c:pt>
                <c:pt idx="32699" formatCode="General">
                  <c:v>65.397999999999996</c:v>
                </c:pt>
                <c:pt idx="32700" formatCode="General">
                  <c:v>65.400000000000006</c:v>
                </c:pt>
                <c:pt idx="32701" formatCode="General">
                  <c:v>65.402000000000001</c:v>
                </c:pt>
                <c:pt idx="32702" formatCode="General">
                  <c:v>65.403999999999996</c:v>
                </c:pt>
                <c:pt idx="32703" formatCode="General">
                  <c:v>65.406000000000006</c:v>
                </c:pt>
                <c:pt idx="32704" formatCode="General">
                  <c:v>65.408000000000001</c:v>
                </c:pt>
                <c:pt idx="32705" formatCode="General">
                  <c:v>65.41</c:v>
                </c:pt>
                <c:pt idx="32706" formatCode="General">
                  <c:v>65.412000000000006</c:v>
                </c:pt>
                <c:pt idx="32707" formatCode="General">
                  <c:v>65.414000000000001</c:v>
                </c:pt>
                <c:pt idx="32708" formatCode="General">
                  <c:v>65.415999999999997</c:v>
                </c:pt>
                <c:pt idx="32709" formatCode="General">
                  <c:v>65.418000000000006</c:v>
                </c:pt>
                <c:pt idx="32710" formatCode="General">
                  <c:v>65.42</c:v>
                </c:pt>
                <c:pt idx="32711" formatCode="General">
                  <c:v>65.421999999999997</c:v>
                </c:pt>
                <c:pt idx="32712" formatCode="General">
                  <c:v>65.424000000000007</c:v>
                </c:pt>
                <c:pt idx="32713" formatCode="General">
                  <c:v>65.426000000000002</c:v>
                </c:pt>
                <c:pt idx="32714" formatCode="General">
                  <c:v>65.427999999999997</c:v>
                </c:pt>
                <c:pt idx="32715" formatCode="General">
                  <c:v>65.430000000000007</c:v>
                </c:pt>
                <c:pt idx="32716" formatCode="General">
                  <c:v>65.432000000000002</c:v>
                </c:pt>
                <c:pt idx="32717" formatCode="General">
                  <c:v>65.433999999999997</c:v>
                </c:pt>
                <c:pt idx="32718" formatCode="General">
                  <c:v>65.436000000000007</c:v>
                </c:pt>
                <c:pt idx="32719" formatCode="General">
                  <c:v>65.438000000000002</c:v>
                </c:pt>
                <c:pt idx="32720" formatCode="General">
                  <c:v>65.44</c:v>
                </c:pt>
                <c:pt idx="32721" formatCode="General">
                  <c:v>65.441999999999993</c:v>
                </c:pt>
                <c:pt idx="32722" formatCode="General">
                  <c:v>65.444000000000003</c:v>
                </c:pt>
                <c:pt idx="32723" formatCode="General">
                  <c:v>65.445999999999998</c:v>
                </c:pt>
                <c:pt idx="32724" formatCode="General">
                  <c:v>65.447999999999993</c:v>
                </c:pt>
                <c:pt idx="32725" formatCode="General">
                  <c:v>65.45</c:v>
                </c:pt>
                <c:pt idx="32726" formatCode="General">
                  <c:v>65.451999999999998</c:v>
                </c:pt>
                <c:pt idx="32727" formatCode="General">
                  <c:v>65.453999999999994</c:v>
                </c:pt>
                <c:pt idx="32728" formatCode="General">
                  <c:v>65.456000000000003</c:v>
                </c:pt>
                <c:pt idx="32729" formatCode="General">
                  <c:v>65.457999999999998</c:v>
                </c:pt>
                <c:pt idx="32730" formatCode="General">
                  <c:v>65.459999999999994</c:v>
                </c:pt>
                <c:pt idx="32731" formatCode="General">
                  <c:v>65.462000000000003</c:v>
                </c:pt>
                <c:pt idx="32732" formatCode="General">
                  <c:v>65.463999999999999</c:v>
                </c:pt>
                <c:pt idx="32733" formatCode="General">
                  <c:v>65.465999999999994</c:v>
                </c:pt>
                <c:pt idx="32734" formatCode="General">
                  <c:v>65.468000000000004</c:v>
                </c:pt>
                <c:pt idx="32735" formatCode="General">
                  <c:v>65.47</c:v>
                </c:pt>
                <c:pt idx="32736" formatCode="General">
                  <c:v>65.471999999999994</c:v>
                </c:pt>
                <c:pt idx="32737" formatCode="General">
                  <c:v>65.474000000000004</c:v>
                </c:pt>
                <c:pt idx="32738" formatCode="General">
                  <c:v>65.475999999999999</c:v>
                </c:pt>
                <c:pt idx="32739" formatCode="General">
                  <c:v>65.477999999999994</c:v>
                </c:pt>
                <c:pt idx="32740" formatCode="General">
                  <c:v>65.48</c:v>
                </c:pt>
                <c:pt idx="32741" formatCode="General">
                  <c:v>65.481999999999999</c:v>
                </c:pt>
                <c:pt idx="32742" formatCode="General">
                  <c:v>65.483999999999995</c:v>
                </c:pt>
                <c:pt idx="32743" formatCode="General">
                  <c:v>65.486000000000004</c:v>
                </c:pt>
                <c:pt idx="32744" formatCode="General">
                  <c:v>65.488</c:v>
                </c:pt>
                <c:pt idx="32745" formatCode="General">
                  <c:v>65.489999999999995</c:v>
                </c:pt>
                <c:pt idx="32746" formatCode="General">
                  <c:v>65.492000000000004</c:v>
                </c:pt>
                <c:pt idx="32747" formatCode="General">
                  <c:v>65.494</c:v>
                </c:pt>
                <c:pt idx="32748" formatCode="General">
                  <c:v>65.495999999999995</c:v>
                </c:pt>
                <c:pt idx="32749" formatCode="General">
                  <c:v>65.498000000000005</c:v>
                </c:pt>
                <c:pt idx="32750" formatCode="General">
                  <c:v>65.5</c:v>
                </c:pt>
                <c:pt idx="32751" formatCode="General">
                  <c:v>65.501999999999995</c:v>
                </c:pt>
                <c:pt idx="32752" formatCode="General">
                  <c:v>65.504000000000005</c:v>
                </c:pt>
                <c:pt idx="32753" formatCode="General">
                  <c:v>65.506</c:v>
                </c:pt>
                <c:pt idx="32754" formatCode="General">
                  <c:v>65.507999999999996</c:v>
                </c:pt>
                <c:pt idx="32755" formatCode="General">
                  <c:v>65.510000000000005</c:v>
                </c:pt>
                <c:pt idx="32756" formatCode="General">
                  <c:v>65.512</c:v>
                </c:pt>
                <c:pt idx="32757" formatCode="General">
                  <c:v>65.513999999999996</c:v>
                </c:pt>
                <c:pt idx="32758" formatCode="General">
                  <c:v>65.516000000000005</c:v>
                </c:pt>
                <c:pt idx="32759" formatCode="General">
                  <c:v>65.518000000000001</c:v>
                </c:pt>
                <c:pt idx="32760" formatCode="General">
                  <c:v>65.52</c:v>
                </c:pt>
                <c:pt idx="32761" formatCode="General">
                  <c:v>65.522000000000006</c:v>
                </c:pt>
                <c:pt idx="32762" formatCode="General">
                  <c:v>65.524000000000001</c:v>
                </c:pt>
                <c:pt idx="32763" formatCode="General">
                  <c:v>65.525999999999996</c:v>
                </c:pt>
                <c:pt idx="32764" formatCode="General">
                  <c:v>65.528000000000006</c:v>
                </c:pt>
                <c:pt idx="32765" formatCode="General">
                  <c:v>65.53</c:v>
                </c:pt>
                <c:pt idx="32766" formatCode="General">
                  <c:v>65.531999999999996</c:v>
                </c:pt>
                <c:pt idx="32767" formatCode="General">
                  <c:v>65.534000000000006</c:v>
                </c:pt>
                <c:pt idx="32768" formatCode="General">
                  <c:v>65.536000000000001</c:v>
                </c:pt>
                <c:pt idx="32769" formatCode="General">
                  <c:v>65.537999999999997</c:v>
                </c:pt>
                <c:pt idx="32770" formatCode="General">
                  <c:v>65.540000000000006</c:v>
                </c:pt>
                <c:pt idx="32771" formatCode="General">
                  <c:v>65.542000000000002</c:v>
                </c:pt>
                <c:pt idx="32772" formatCode="General">
                  <c:v>65.543999999999997</c:v>
                </c:pt>
                <c:pt idx="32773" formatCode="General">
                  <c:v>65.546000000000006</c:v>
                </c:pt>
                <c:pt idx="32774" formatCode="General">
                  <c:v>65.548000000000002</c:v>
                </c:pt>
                <c:pt idx="32775" formatCode="General">
                  <c:v>65.55</c:v>
                </c:pt>
                <c:pt idx="32776" formatCode="General">
                  <c:v>65.552000000000007</c:v>
                </c:pt>
                <c:pt idx="32777" formatCode="General">
                  <c:v>65.554000000000002</c:v>
                </c:pt>
                <c:pt idx="32778" formatCode="General">
                  <c:v>65.555999999999997</c:v>
                </c:pt>
                <c:pt idx="32779" formatCode="General">
                  <c:v>65.558000000000007</c:v>
                </c:pt>
                <c:pt idx="32780" formatCode="General">
                  <c:v>65.56</c:v>
                </c:pt>
                <c:pt idx="32781" formatCode="General">
                  <c:v>65.561999999999998</c:v>
                </c:pt>
                <c:pt idx="32782" formatCode="General">
                  <c:v>65.563999999999993</c:v>
                </c:pt>
                <c:pt idx="32783" formatCode="General">
                  <c:v>65.566000000000003</c:v>
                </c:pt>
                <c:pt idx="32784" formatCode="General">
                  <c:v>65.567999999999998</c:v>
                </c:pt>
                <c:pt idx="32785" formatCode="General">
                  <c:v>65.569999999999993</c:v>
                </c:pt>
                <c:pt idx="32786" formatCode="General">
                  <c:v>65.572000000000003</c:v>
                </c:pt>
                <c:pt idx="32787" formatCode="General">
                  <c:v>65.573999999999998</c:v>
                </c:pt>
                <c:pt idx="32788" formatCode="General">
                  <c:v>65.575999999999993</c:v>
                </c:pt>
                <c:pt idx="32789" formatCode="General">
                  <c:v>65.578000000000003</c:v>
                </c:pt>
                <c:pt idx="32790" formatCode="General">
                  <c:v>65.58</c:v>
                </c:pt>
                <c:pt idx="32791" formatCode="General">
                  <c:v>65.581999999999994</c:v>
                </c:pt>
                <c:pt idx="32792" formatCode="General">
                  <c:v>65.584000000000003</c:v>
                </c:pt>
                <c:pt idx="32793" formatCode="General">
                  <c:v>65.585999999999999</c:v>
                </c:pt>
                <c:pt idx="32794" formatCode="General">
                  <c:v>65.587999999999994</c:v>
                </c:pt>
                <c:pt idx="32795" formatCode="General">
                  <c:v>65.59</c:v>
                </c:pt>
                <c:pt idx="32796" formatCode="General">
                  <c:v>65.591999999999999</c:v>
                </c:pt>
                <c:pt idx="32797" formatCode="General">
                  <c:v>65.593999999999994</c:v>
                </c:pt>
                <c:pt idx="32798" formatCode="General">
                  <c:v>65.596000000000004</c:v>
                </c:pt>
                <c:pt idx="32799" formatCode="General">
                  <c:v>65.597999999999999</c:v>
                </c:pt>
                <c:pt idx="32800" formatCode="General">
                  <c:v>65.599999999999994</c:v>
                </c:pt>
                <c:pt idx="32801" formatCode="General">
                  <c:v>65.602000000000004</c:v>
                </c:pt>
                <c:pt idx="32802" formatCode="General">
                  <c:v>65.603999999999999</c:v>
                </c:pt>
                <c:pt idx="32803" formatCode="General">
                  <c:v>65.605999999999995</c:v>
                </c:pt>
                <c:pt idx="32804" formatCode="General">
                  <c:v>65.608000000000004</c:v>
                </c:pt>
                <c:pt idx="32805" formatCode="General">
                  <c:v>65.61</c:v>
                </c:pt>
                <c:pt idx="32806" formatCode="General">
                  <c:v>65.611999999999995</c:v>
                </c:pt>
                <c:pt idx="32807" formatCode="General">
                  <c:v>65.614000000000004</c:v>
                </c:pt>
                <c:pt idx="32808" formatCode="General">
                  <c:v>65.616</c:v>
                </c:pt>
                <c:pt idx="32809" formatCode="General">
                  <c:v>65.617999999999995</c:v>
                </c:pt>
                <c:pt idx="32810" formatCode="General">
                  <c:v>65.62</c:v>
                </c:pt>
                <c:pt idx="32811" formatCode="General">
                  <c:v>65.622</c:v>
                </c:pt>
                <c:pt idx="32812" formatCode="General">
                  <c:v>65.623999999999995</c:v>
                </c:pt>
                <c:pt idx="32813" formatCode="General">
                  <c:v>65.626000000000005</c:v>
                </c:pt>
                <c:pt idx="32814" formatCode="General">
                  <c:v>65.628</c:v>
                </c:pt>
                <c:pt idx="32815" formatCode="General">
                  <c:v>65.63</c:v>
                </c:pt>
                <c:pt idx="32816" formatCode="General">
                  <c:v>65.632000000000005</c:v>
                </c:pt>
                <c:pt idx="32817" formatCode="General">
                  <c:v>65.634</c:v>
                </c:pt>
                <c:pt idx="32818" formatCode="General">
                  <c:v>65.635999999999996</c:v>
                </c:pt>
                <c:pt idx="32819" formatCode="General">
                  <c:v>65.638000000000005</c:v>
                </c:pt>
                <c:pt idx="32820" formatCode="General">
                  <c:v>65.64</c:v>
                </c:pt>
                <c:pt idx="32821" formatCode="General">
                  <c:v>65.641999999999996</c:v>
                </c:pt>
                <c:pt idx="32822" formatCode="General">
                  <c:v>65.644000000000005</c:v>
                </c:pt>
                <c:pt idx="32823" formatCode="General">
                  <c:v>65.646000000000001</c:v>
                </c:pt>
                <c:pt idx="32824" formatCode="General">
                  <c:v>65.647999999999996</c:v>
                </c:pt>
                <c:pt idx="32825" formatCode="General">
                  <c:v>65.650000000000006</c:v>
                </c:pt>
                <c:pt idx="32826" formatCode="General">
                  <c:v>65.652000000000001</c:v>
                </c:pt>
                <c:pt idx="32827" formatCode="General">
                  <c:v>65.653999999999996</c:v>
                </c:pt>
                <c:pt idx="32828" formatCode="General">
                  <c:v>65.656000000000006</c:v>
                </c:pt>
                <c:pt idx="32829" formatCode="General">
                  <c:v>65.658000000000001</c:v>
                </c:pt>
                <c:pt idx="32830" formatCode="General">
                  <c:v>65.66</c:v>
                </c:pt>
                <c:pt idx="32831" formatCode="General">
                  <c:v>65.662000000000006</c:v>
                </c:pt>
                <c:pt idx="32832" formatCode="General">
                  <c:v>65.664000000000001</c:v>
                </c:pt>
                <c:pt idx="32833" formatCode="General">
                  <c:v>65.665999999999997</c:v>
                </c:pt>
                <c:pt idx="32834" formatCode="General">
                  <c:v>65.668000000000006</c:v>
                </c:pt>
                <c:pt idx="32835" formatCode="General">
                  <c:v>65.67</c:v>
                </c:pt>
                <c:pt idx="32836" formatCode="General">
                  <c:v>65.671999999999997</c:v>
                </c:pt>
                <c:pt idx="32837" formatCode="General">
                  <c:v>65.674000000000007</c:v>
                </c:pt>
                <c:pt idx="32838" formatCode="General">
                  <c:v>65.676000000000002</c:v>
                </c:pt>
                <c:pt idx="32839" formatCode="General">
                  <c:v>65.677999999999997</c:v>
                </c:pt>
                <c:pt idx="32840" formatCode="General">
                  <c:v>65.680000000000007</c:v>
                </c:pt>
                <c:pt idx="32841" formatCode="General">
                  <c:v>65.682000000000002</c:v>
                </c:pt>
                <c:pt idx="32842" formatCode="General">
                  <c:v>65.683999999999997</c:v>
                </c:pt>
                <c:pt idx="32843" formatCode="General">
                  <c:v>65.686000000000007</c:v>
                </c:pt>
                <c:pt idx="32844" formatCode="General">
                  <c:v>65.688000000000002</c:v>
                </c:pt>
                <c:pt idx="32845" formatCode="General">
                  <c:v>65.69</c:v>
                </c:pt>
                <c:pt idx="32846" formatCode="General">
                  <c:v>65.691999999999993</c:v>
                </c:pt>
                <c:pt idx="32847" formatCode="General">
                  <c:v>65.694000000000003</c:v>
                </c:pt>
                <c:pt idx="32848" formatCode="General">
                  <c:v>65.695999999999998</c:v>
                </c:pt>
                <c:pt idx="32849" formatCode="General">
                  <c:v>65.697999999999993</c:v>
                </c:pt>
                <c:pt idx="32850" formatCode="General">
                  <c:v>65.7</c:v>
                </c:pt>
                <c:pt idx="32851" formatCode="General">
                  <c:v>65.701999999999998</c:v>
                </c:pt>
                <c:pt idx="32852" formatCode="General">
                  <c:v>65.703999999999994</c:v>
                </c:pt>
                <c:pt idx="32853" formatCode="General">
                  <c:v>65.706000000000003</c:v>
                </c:pt>
                <c:pt idx="32854" formatCode="General">
                  <c:v>65.707999999999998</c:v>
                </c:pt>
                <c:pt idx="32855" formatCode="General">
                  <c:v>65.709999999999994</c:v>
                </c:pt>
                <c:pt idx="32856" formatCode="General">
                  <c:v>65.712000000000003</c:v>
                </c:pt>
                <c:pt idx="32857" formatCode="General">
                  <c:v>65.713999999999999</c:v>
                </c:pt>
                <c:pt idx="32858" formatCode="General">
                  <c:v>65.715999999999994</c:v>
                </c:pt>
                <c:pt idx="32859" formatCode="General">
                  <c:v>65.718000000000004</c:v>
                </c:pt>
                <c:pt idx="32860" formatCode="General">
                  <c:v>65.72</c:v>
                </c:pt>
                <c:pt idx="32861" formatCode="General">
                  <c:v>65.721999999999994</c:v>
                </c:pt>
                <c:pt idx="32862" formatCode="General">
                  <c:v>65.724000000000004</c:v>
                </c:pt>
                <c:pt idx="32863" formatCode="General">
                  <c:v>65.725999999999999</c:v>
                </c:pt>
                <c:pt idx="32864" formatCode="General">
                  <c:v>65.727999999999994</c:v>
                </c:pt>
                <c:pt idx="32865" formatCode="General">
                  <c:v>65.73</c:v>
                </c:pt>
                <c:pt idx="32866" formatCode="General">
                  <c:v>65.731999999999999</c:v>
                </c:pt>
                <c:pt idx="32867" formatCode="General">
                  <c:v>65.733999999999995</c:v>
                </c:pt>
                <c:pt idx="32868" formatCode="General">
                  <c:v>65.736000000000004</c:v>
                </c:pt>
                <c:pt idx="32869" formatCode="General">
                  <c:v>65.738</c:v>
                </c:pt>
                <c:pt idx="32870" formatCode="General">
                  <c:v>65.739999999999995</c:v>
                </c:pt>
                <c:pt idx="32871" formatCode="General">
                  <c:v>65.742000000000004</c:v>
                </c:pt>
                <c:pt idx="32872" formatCode="General">
                  <c:v>65.744</c:v>
                </c:pt>
                <c:pt idx="32873" formatCode="General">
                  <c:v>65.745999999999995</c:v>
                </c:pt>
                <c:pt idx="32874" formatCode="General">
                  <c:v>65.748000000000005</c:v>
                </c:pt>
                <c:pt idx="32875" formatCode="General">
                  <c:v>65.75</c:v>
                </c:pt>
                <c:pt idx="32876" formatCode="General">
                  <c:v>65.751999999999995</c:v>
                </c:pt>
                <c:pt idx="32877" formatCode="General">
                  <c:v>65.754000000000005</c:v>
                </c:pt>
                <c:pt idx="32878" formatCode="General">
                  <c:v>65.756</c:v>
                </c:pt>
                <c:pt idx="32879" formatCode="General">
                  <c:v>65.757999999999996</c:v>
                </c:pt>
                <c:pt idx="32880" formatCode="General">
                  <c:v>65.760000000000005</c:v>
                </c:pt>
                <c:pt idx="32881" formatCode="General">
                  <c:v>65.762</c:v>
                </c:pt>
                <c:pt idx="32882" formatCode="General">
                  <c:v>65.763999999999996</c:v>
                </c:pt>
                <c:pt idx="32883" formatCode="General">
                  <c:v>65.766000000000005</c:v>
                </c:pt>
                <c:pt idx="32884" formatCode="General">
                  <c:v>65.768000000000001</c:v>
                </c:pt>
                <c:pt idx="32885" formatCode="General">
                  <c:v>65.77</c:v>
                </c:pt>
                <c:pt idx="32886" formatCode="General">
                  <c:v>65.772000000000006</c:v>
                </c:pt>
                <c:pt idx="32887" formatCode="General">
                  <c:v>65.774000000000001</c:v>
                </c:pt>
                <c:pt idx="32888" formatCode="General">
                  <c:v>65.775999999999996</c:v>
                </c:pt>
                <c:pt idx="32889" formatCode="General">
                  <c:v>65.778000000000006</c:v>
                </c:pt>
                <c:pt idx="32890" formatCode="General">
                  <c:v>65.78</c:v>
                </c:pt>
                <c:pt idx="32891" formatCode="General">
                  <c:v>65.781999999999996</c:v>
                </c:pt>
                <c:pt idx="32892" formatCode="General">
                  <c:v>65.784000000000006</c:v>
                </c:pt>
                <c:pt idx="32893" formatCode="General">
                  <c:v>65.786000000000001</c:v>
                </c:pt>
                <c:pt idx="32894" formatCode="General">
                  <c:v>65.787999999999997</c:v>
                </c:pt>
                <c:pt idx="32895" formatCode="General">
                  <c:v>65.790000000000006</c:v>
                </c:pt>
                <c:pt idx="32896" formatCode="General">
                  <c:v>65.792000000000002</c:v>
                </c:pt>
                <c:pt idx="32897" formatCode="General">
                  <c:v>65.793999999999997</c:v>
                </c:pt>
                <c:pt idx="32898" formatCode="General">
                  <c:v>65.796000000000006</c:v>
                </c:pt>
                <c:pt idx="32899" formatCode="General">
                  <c:v>65.798000000000002</c:v>
                </c:pt>
                <c:pt idx="32900" formatCode="General">
                  <c:v>65.8</c:v>
                </c:pt>
                <c:pt idx="32901" formatCode="General">
                  <c:v>65.802000000000007</c:v>
                </c:pt>
                <c:pt idx="32902" formatCode="General">
                  <c:v>65.804000000000002</c:v>
                </c:pt>
                <c:pt idx="32903" formatCode="General">
                  <c:v>65.805999999999997</c:v>
                </c:pt>
                <c:pt idx="32904" formatCode="General">
                  <c:v>65.808000000000007</c:v>
                </c:pt>
                <c:pt idx="32905" formatCode="General">
                  <c:v>65.81</c:v>
                </c:pt>
                <c:pt idx="32906" formatCode="General">
                  <c:v>65.811999999999998</c:v>
                </c:pt>
                <c:pt idx="32907" formatCode="General">
                  <c:v>65.813999999999993</c:v>
                </c:pt>
                <c:pt idx="32908" formatCode="General">
                  <c:v>65.816000000000003</c:v>
                </c:pt>
                <c:pt idx="32909" formatCode="General">
                  <c:v>65.817999999999998</c:v>
                </c:pt>
                <c:pt idx="32910" formatCode="General">
                  <c:v>65.819999999999993</c:v>
                </c:pt>
                <c:pt idx="32911" formatCode="General">
                  <c:v>65.822000000000003</c:v>
                </c:pt>
                <c:pt idx="32912" formatCode="General">
                  <c:v>65.823999999999998</c:v>
                </c:pt>
                <c:pt idx="32913" formatCode="General">
                  <c:v>65.825999999999993</c:v>
                </c:pt>
                <c:pt idx="32914" formatCode="General">
                  <c:v>65.828000000000003</c:v>
                </c:pt>
                <c:pt idx="32915" formatCode="General">
                  <c:v>65.83</c:v>
                </c:pt>
                <c:pt idx="32916" formatCode="General">
                  <c:v>65.831999999999994</c:v>
                </c:pt>
                <c:pt idx="32917" formatCode="General">
                  <c:v>65.834000000000003</c:v>
                </c:pt>
                <c:pt idx="32918" formatCode="General">
                  <c:v>65.835999999999999</c:v>
                </c:pt>
                <c:pt idx="32919" formatCode="General">
                  <c:v>65.837999999999994</c:v>
                </c:pt>
                <c:pt idx="32920" formatCode="General">
                  <c:v>65.84</c:v>
                </c:pt>
                <c:pt idx="32921" formatCode="General">
                  <c:v>65.841999999999999</c:v>
                </c:pt>
                <c:pt idx="32922" formatCode="General">
                  <c:v>65.843999999999994</c:v>
                </c:pt>
                <c:pt idx="32923" formatCode="General">
                  <c:v>65.846000000000004</c:v>
                </c:pt>
                <c:pt idx="32924" formatCode="General">
                  <c:v>65.847999999999999</c:v>
                </c:pt>
                <c:pt idx="32925" formatCode="General">
                  <c:v>65.849999999999994</c:v>
                </c:pt>
                <c:pt idx="32926" formatCode="General">
                  <c:v>65.852000000000004</c:v>
                </c:pt>
                <c:pt idx="32927" formatCode="General">
                  <c:v>65.853999999999999</c:v>
                </c:pt>
                <c:pt idx="32928" formatCode="General">
                  <c:v>65.855999999999995</c:v>
                </c:pt>
                <c:pt idx="32929" formatCode="General">
                  <c:v>65.858000000000004</c:v>
                </c:pt>
                <c:pt idx="32930" formatCode="General">
                  <c:v>65.86</c:v>
                </c:pt>
                <c:pt idx="32931" formatCode="General">
                  <c:v>65.861999999999995</c:v>
                </c:pt>
                <c:pt idx="32932" formatCode="General">
                  <c:v>65.864000000000004</c:v>
                </c:pt>
                <c:pt idx="32933" formatCode="General">
                  <c:v>65.866</c:v>
                </c:pt>
                <c:pt idx="32934" formatCode="General">
                  <c:v>65.867999999999995</c:v>
                </c:pt>
                <c:pt idx="32935" formatCode="General">
                  <c:v>65.87</c:v>
                </c:pt>
                <c:pt idx="32936" formatCode="General">
                  <c:v>65.872</c:v>
                </c:pt>
                <c:pt idx="32937" formatCode="General">
                  <c:v>65.873999999999995</c:v>
                </c:pt>
                <c:pt idx="32938" formatCode="General">
                  <c:v>65.876000000000005</c:v>
                </c:pt>
                <c:pt idx="32939" formatCode="General">
                  <c:v>65.878</c:v>
                </c:pt>
                <c:pt idx="32940" formatCode="General">
                  <c:v>65.88</c:v>
                </c:pt>
                <c:pt idx="32941" formatCode="General">
                  <c:v>65.882000000000005</c:v>
                </c:pt>
                <c:pt idx="32942" formatCode="General">
                  <c:v>65.884</c:v>
                </c:pt>
                <c:pt idx="32943" formatCode="General">
                  <c:v>65.885999999999996</c:v>
                </c:pt>
                <c:pt idx="32944" formatCode="General">
                  <c:v>65.888000000000005</c:v>
                </c:pt>
                <c:pt idx="32945" formatCode="General">
                  <c:v>65.89</c:v>
                </c:pt>
                <c:pt idx="32946" formatCode="General">
                  <c:v>65.891999999999996</c:v>
                </c:pt>
                <c:pt idx="32947" formatCode="General">
                  <c:v>65.894000000000005</c:v>
                </c:pt>
                <c:pt idx="32948" formatCode="General">
                  <c:v>65.896000000000001</c:v>
                </c:pt>
                <c:pt idx="32949" formatCode="General">
                  <c:v>65.897999999999996</c:v>
                </c:pt>
                <c:pt idx="32950" formatCode="General">
                  <c:v>65.900000000000006</c:v>
                </c:pt>
                <c:pt idx="32951" formatCode="General">
                  <c:v>65.902000000000001</c:v>
                </c:pt>
                <c:pt idx="32952" formatCode="General">
                  <c:v>65.903999999999996</c:v>
                </c:pt>
                <c:pt idx="32953" formatCode="General">
                  <c:v>65.906000000000006</c:v>
                </c:pt>
                <c:pt idx="32954" formatCode="General">
                  <c:v>65.908000000000001</c:v>
                </c:pt>
                <c:pt idx="32955" formatCode="General">
                  <c:v>65.91</c:v>
                </c:pt>
                <c:pt idx="32956" formatCode="General">
                  <c:v>65.912000000000006</c:v>
                </c:pt>
                <c:pt idx="32957" formatCode="General">
                  <c:v>65.914000000000001</c:v>
                </c:pt>
                <c:pt idx="32958" formatCode="General">
                  <c:v>65.915999999999997</c:v>
                </c:pt>
                <c:pt idx="32959" formatCode="General">
                  <c:v>65.918000000000006</c:v>
                </c:pt>
                <c:pt idx="32960" formatCode="General">
                  <c:v>65.92</c:v>
                </c:pt>
                <c:pt idx="32961" formatCode="General">
                  <c:v>65.921999999999997</c:v>
                </c:pt>
                <c:pt idx="32962" formatCode="General">
                  <c:v>65.924000000000007</c:v>
                </c:pt>
                <c:pt idx="32963" formatCode="General">
                  <c:v>65.926000000000002</c:v>
                </c:pt>
                <c:pt idx="32964" formatCode="General">
                  <c:v>65.927999999999997</c:v>
                </c:pt>
                <c:pt idx="32965" formatCode="General">
                  <c:v>65.930000000000007</c:v>
                </c:pt>
                <c:pt idx="32966" formatCode="General">
                  <c:v>65.932000000000002</c:v>
                </c:pt>
                <c:pt idx="32967" formatCode="General">
                  <c:v>65.933999999999997</c:v>
                </c:pt>
                <c:pt idx="32968" formatCode="General">
                  <c:v>65.936000000000007</c:v>
                </c:pt>
                <c:pt idx="32969" formatCode="General">
                  <c:v>65.938000000000002</c:v>
                </c:pt>
                <c:pt idx="32970" formatCode="General">
                  <c:v>65.94</c:v>
                </c:pt>
                <c:pt idx="32971" formatCode="General">
                  <c:v>65.941999999999993</c:v>
                </c:pt>
                <c:pt idx="32972" formatCode="General">
                  <c:v>65.944000000000003</c:v>
                </c:pt>
                <c:pt idx="32973" formatCode="General">
                  <c:v>65.945999999999998</c:v>
                </c:pt>
                <c:pt idx="32974" formatCode="General">
                  <c:v>65.947999999999993</c:v>
                </c:pt>
                <c:pt idx="32975" formatCode="General">
                  <c:v>65.95</c:v>
                </c:pt>
                <c:pt idx="32976" formatCode="General">
                  <c:v>65.951999999999998</c:v>
                </c:pt>
                <c:pt idx="32977" formatCode="General">
                  <c:v>65.953999999999994</c:v>
                </c:pt>
                <c:pt idx="32978" formatCode="General">
                  <c:v>65.956000000000003</c:v>
                </c:pt>
                <c:pt idx="32979" formatCode="General">
                  <c:v>65.957999999999998</c:v>
                </c:pt>
                <c:pt idx="32980" formatCode="General">
                  <c:v>65.959999999999994</c:v>
                </c:pt>
                <c:pt idx="32981" formatCode="General">
                  <c:v>65.962000000000003</c:v>
                </c:pt>
                <c:pt idx="32982" formatCode="General">
                  <c:v>65.963999999999999</c:v>
                </c:pt>
                <c:pt idx="32983" formatCode="General">
                  <c:v>65.965999999999994</c:v>
                </c:pt>
                <c:pt idx="32984" formatCode="General">
                  <c:v>65.968000000000004</c:v>
                </c:pt>
                <c:pt idx="32985" formatCode="General">
                  <c:v>65.97</c:v>
                </c:pt>
                <c:pt idx="32986" formatCode="General">
                  <c:v>65.971999999999994</c:v>
                </c:pt>
                <c:pt idx="32987" formatCode="General">
                  <c:v>65.974000000000004</c:v>
                </c:pt>
                <c:pt idx="32988" formatCode="General">
                  <c:v>65.975999999999999</c:v>
                </c:pt>
                <c:pt idx="32989" formatCode="General">
                  <c:v>65.977999999999994</c:v>
                </c:pt>
                <c:pt idx="32990" formatCode="General">
                  <c:v>65.98</c:v>
                </c:pt>
                <c:pt idx="32991" formatCode="General">
                  <c:v>65.981999999999999</c:v>
                </c:pt>
                <c:pt idx="32992" formatCode="General">
                  <c:v>65.983999999999995</c:v>
                </c:pt>
                <c:pt idx="32993" formatCode="General">
                  <c:v>65.986000000000004</c:v>
                </c:pt>
                <c:pt idx="32994" formatCode="General">
                  <c:v>65.988</c:v>
                </c:pt>
                <c:pt idx="32995" formatCode="General">
                  <c:v>65.989999999999995</c:v>
                </c:pt>
                <c:pt idx="32996" formatCode="General">
                  <c:v>65.992000000000004</c:v>
                </c:pt>
                <c:pt idx="32997" formatCode="General">
                  <c:v>65.994</c:v>
                </c:pt>
                <c:pt idx="32998" formatCode="General">
                  <c:v>65.995999999999995</c:v>
                </c:pt>
                <c:pt idx="32999" formatCode="General">
                  <c:v>65.998000000000005</c:v>
                </c:pt>
                <c:pt idx="33000" formatCode="General">
                  <c:v>66</c:v>
                </c:pt>
                <c:pt idx="33001" formatCode="General">
                  <c:v>66.001999999999995</c:v>
                </c:pt>
                <c:pt idx="33002" formatCode="General">
                  <c:v>66.004000000000005</c:v>
                </c:pt>
                <c:pt idx="33003" formatCode="General">
                  <c:v>66.006</c:v>
                </c:pt>
                <c:pt idx="33004" formatCode="General">
                  <c:v>66.007999999999996</c:v>
                </c:pt>
                <c:pt idx="33005" formatCode="General">
                  <c:v>66.010000000000005</c:v>
                </c:pt>
                <c:pt idx="33006" formatCode="General">
                  <c:v>66.012</c:v>
                </c:pt>
                <c:pt idx="33007" formatCode="General">
                  <c:v>66.013999999999996</c:v>
                </c:pt>
                <c:pt idx="33008" formatCode="General">
                  <c:v>66.016000000000005</c:v>
                </c:pt>
                <c:pt idx="33009" formatCode="General">
                  <c:v>66.018000000000001</c:v>
                </c:pt>
                <c:pt idx="33010" formatCode="General">
                  <c:v>66.02</c:v>
                </c:pt>
                <c:pt idx="33011" formatCode="General">
                  <c:v>66.022000000000006</c:v>
                </c:pt>
                <c:pt idx="33012" formatCode="General">
                  <c:v>66.024000000000001</c:v>
                </c:pt>
                <c:pt idx="33013" formatCode="General">
                  <c:v>66.025999999999996</c:v>
                </c:pt>
                <c:pt idx="33014" formatCode="General">
                  <c:v>66.028000000000006</c:v>
                </c:pt>
                <c:pt idx="33015" formatCode="General">
                  <c:v>66.03</c:v>
                </c:pt>
                <c:pt idx="33016" formatCode="General">
                  <c:v>66.031999999999996</c:v>
                </c:pt>
                <c:pt idx="33017" formatCode="General">
                  <c:v>66.034000000000006</c:v>
                </c:pt>
                <c:pt idx="33018" formatCode="General">
                  <c:v>66.036000000000001</c:v>
                </c:pt>
                <c:pt idx="33019" formatCode="General">
                  <c:v>66.037999999999997</c:v>
                </c:pt>
                <c:pt idx="33020" formatCode="General">
                  <c:v>66.040000000000006</c:v>
                </c:pt>
                <c:pt idx="33021" formatCode="General">
                  <c:v>66.042000000000002</c:v>
                </c:pt>
                <c:pt idx="33022" formatCode="General">
                  <c:v>66.043999999999997</c:v>
                </c:pt>
                <c:pt idx="33023" formatCode="General">
                  <c:v>66.046000000000006</c:v>
                </c:pt>
                <c:pt idx="33024" formatCode="General">
                  <c:v>66.048000000000002</c:v>
                </c:pt>
                <c:pt idx="33025" formatCode="General">
                  <c:v>66.05</c:v>
                </c:pt>
                <c:pt idx="33026" formatCode="General">
                  <c:v>66.052000000000007</c:v>
                </c:pt>
                <c:pt idx="33027" formatCode="General">
                  <c:v>66.054000000000002</c:v>
                </c:pt>
                <c:pt idx="33028" formatCode="General">
                  <c:v>66.055999999999997</c:v>
                </c:pt>
                <c:pt idx="33029" formatCode="General">
                  <c:v>66.058000000000007</c:v>
                </c:pt>
                <c:pt idx="33030" formatCode="General">
                  <c:v>66.06</c:v>
                </c:pt>
                <c:pt idx="33031" formatCode="General">
                  <c:v>66.061999999999998</c:v>
                </c:pt>
                <c:pt idx="33032" formatCode="General">
                  <c:v>66.063999999999993</c:v>
                </c:pt>
                <c:pt idx="33033" formatCode="General">
                  <c:v>66.066000000000003</c:v>
                </c:pt>
                <c:pt idx="33034" formatCode="General">
                  <c:v>66.067999999999998</c:v>
                </c:pt>
                <c:pt idx="33035" formatCode="General">
                  <c:v>66.069999999999993</c:v>
                </c:pt>
                <c:pt idx="33036" formatCode="General">
                  <c:v>66.072000000000003</c:v>
                </c:pt>
                <c:pt idx="33037" formatCode="General">
                  <c:v>66.073999999999998</c:v>
                </c:pt>
                <c:pt idx="33038" formatCode="General">
                  <c:v>66.075999999999993</c:v>
                </c:pt>
                <c:pt idx="33039" formatCode="General">
                  <c:v>66.078000000000003</c:v>
                </c:pt>
                <c:pt idx="33040" formatCode="General">
                  <c:v>66.08</c:v>
                </c:pt>
                <c:pt idx="33041" formatCode="General">
                  <c:v>66.081999999999994</c:v>
                </c:pt>
                <c:pt idx="33042" formatCode="General">
                  <c:v>66.084000000000003</c:v>
                </c:pt>
                <c:pt idx="33043" formatCode="General">
                  <c:v>66.085999999999999</c:v>
                </c:pt>
                <c:pt idx="33044" formatCode="General">
                  <c:v>66.087999999999994</c:v>
                </c:pt>
                <c:pt idx="33045" formatCode="General">
                  <c:v>66.09</c:v>
                </c:pt>
                <c:pt idx="33046" formatCode="General">
                  <c:v>66.091999999999999</c:v>
                </c:pt>
                <c:pt idx="33047" formatCode="General">
                  <c:v>66.093999999999994</c:v>
                </c:pt>
                <c:pt idx="33048" formatCode="General">
                  <c:v>66.096000000000004</c:v>
                </c:pt>
                <c:pt idx="33049" formatCode="General">
                  <c:v>66.097999999999999</c:v>
                </c:pt>
                <c:pt idx="33050" formatCode="General">
                  <c:v>66.099999999999994</c:v>
                </c:pt>
                <c:pt idx="33051" formatCode="General">
                  <c:v>66.102000000000004</c:v>
                </c:pt>
                <c:pt idx="33052" formatCode="General">
                  <c:v>66.103999999999999</c:v>
                </c:pt>
                <c:pt idx="33053" formatCode="General">
                  <c:v>66.105999999999995</c:v>
                </c:pt>
                <c:pt idx="33054" formatCode="General">
                  <c:v>66.108000000000004</c:v>
                </c:pt>
                <c:pt idx="33055" formatCode="General">
                  <c:v>66.11</c:v>
                </c:pt>
                <c:pt idx="33056" formatCode="General">
                  <c:v>66.111999999999995</c:v>
                </c:pt>
                <c:pt idx="33057" formatCode="General">
                  <c:v>66.114000000000004</c:v>
                </c:pt>
                <c:pt idx="33058" formatCode="General">
                  <c:v>66.116</c:v>
                </c:pt>
                <c:pt idx="33059" formatCode="General">
                  <c:v>66.117999999999995</c:v>
                </c:pt>
                <c:pt idx="33060" formatCode="General">
                  <c:v>66.12</c:v>
                </c:pt>
                <c:pt idx="33061" formatCode="General">
                  <c:v>66.122</c:v>
                </c:pt>
                <c:pt idx="33062" formatCode="General">
                  <c:v>66.123999999999995</c:v>
                </c:pt>
                <c:pt idx="33063" formatCode="General">
                  <c:v>66.126000000000005</c:v>
                </c:pt>
                <c:pt idx="33064" formatCode="General">
                  <c:v>66.128</c:v>
                </c:pt>
                <c:pt idx="33065" formatCode="General">
                  <c:v>66.13</c:v>
                </c:pt>
                <c:pt idx="33066" formatCode="General">
                  <c:v>66.132000000000005</c:v>
                </c:pt>
                <c:pt idx="33067" formatCode="General">
                  <c:v>66.134</c:v>
                </c:pt>
                <c:pt idx="33068" formatCode="General">
                  <c:v>66.135999999999996</c:v>
                </c:pt>
                <c:pt idx="33069" formatCode="General">
                  <c:v>66.138000000000005</c:v>
                </c:pt>
                <c:pt idx="33070" formatCode="General">
                  <c:v>66.14</c:v>
                </c:pt>
                <c:pt idx="33071" formatCode="General">
                  <c:v>66.141999999999996</c:v>
                </c:pt>
                <c:pt idx="33072" formatCode="General">
                  <c:v>66.144000000000005</c:v>
                </c:pt>
                <c:pt idx="33073" formatCode="General">
                  <c:v>66.146000000000001</c:v>
                </c:pt>
                <c:pt idx="33074" formatCode="General">
                  <c:v>66.147999999999996</c:v>
                </c:pt>
                <c:pt idx="33075" formatCode="General">
                  <c:v>66.150000000000006</c:v>
                </c:pt>
                <c:pt idx="33076" formatCode="General">
                  <c:v>66.152000000000001</c:v>
                </c:pt>
                <c:pt idx="33077" formatCode="General">
                  <c:v>66.153999999999996</c:v>
                </c:pt>
                <c:pt idx="33078" formatCode="General">
                  <c:v>66.156000000000006</c:v>
                </c:pt>
                <c:pt idx="33079" formatCode="General">
                  <c:v>66.158000000000001</c:v>
                </c:pt>
                <c:pt idx="33080" formatCode="General">
                  <c:v>66.16</c:v>
                </c:pt>
                <c:pt idx="33081" formatCode="General">
                  <c:v>66.162000000000006</c:v>
                </c:pt>
                <c:pt idx="33082" formatCode="General">
                  <c:v>66.164000000000001</c:v>
                </c:pt>
                <c:pt idx="33083" formatCode="General">
                  <c:v>66.165999999999997</c:v>
                </c:pt>
                <c:pt idx="33084" formatCode="General">
                  <c:v>66.168000000000006</c:v>
                </c:pt>
                <c:pt idx="33085" formatCode="General">
                  <c:v>66.17</c:v>
                </c:pt>
                <c:pt idx="33086" formatCode="General">
                  <c:v>66.171999999999997</c:v>
                </c:pt>
                <c:pt idx="33087" formatCode="General">
                  <c:v>66.174000000000007</c:v>
                </c:pt>
                <c:pt idx="33088" formatCode="General">
                  <c:v>66.176000000000002</c:v>
                </c:pt>
                <c:pt idx="33089" formatCode="General">
                  <c:v>66.177999999999997</c:v>
                </c:pt>
                <c:pt idx="33090" formatCode="General">
                  <c:v>66.180000000000007</c:v>
                </c:pt>
                <c:pt idx="33091" formatCode="General">
                  <c:v>66.182000000000002</c:v>
                </c:pt>
                <c:pt idx="33092" formatCode="General">
                  <c:v>66.183999999999997</c:v>
                </c:pt>
                <c:pt idx="33093" formatCode="General">
                  <c:v>66.186000000000007</c:v>
                </c:pt>
                <c:pt idx="33094" formatCode="General">
                  <c:v>66.188000000000002</c:v>
                </c:pt>
                <c:pt idx="33095" formatCode="General">
                  <c:v>66.19</c:v>
                </c:pt>
                <c:pt idx="33096" formatCode="General">
                  <c:v>66.191999999999993</c:v>
                </c:pt>
                <c:pt idx="33097" formatCode="General">
                  <c:v>66.194000000000003</c:v>
                </c:pt>
                <c:pt idx="33098" formatCode="General">
                  <c:v>66.195999999999998</c:v>
                </c:pt>
                <c:pt idx="33099" formatCode="General">
                  <c:v>66.197999999999993</c:v>
                </c:pt>
                <c:pt idx="33100" formatCode="General">
                  <c:v>66.2</c:v>
                </c:pt>
                <c:pt idx="33101" formatCode="General">
                  <c:v>66.201999999999998</c:v>
                </c:pt>
                <c:pt idx="33102" formatCode="General">
                  <c:v>66.203999999999994</c:v>
                </c:pt>
                <c:pt idx="33103" formatCode="General">
                  <c:v>66.206000000000003</c:v>
                </c:pt>
                <c:pt idx="33104" formatCode="General">
                  <c:v>66.207999999999998</c:v>
                </c:pt>
                <c:pt idx="33105" formatCode="General">
                  <c:v>66.209999999999994</c:v>
                </c:pt>
                <c:pt idx="33106" formatCode="General">
                  <c:v>66.212000000000003</c:v>
                </c:pt>
                <c:pt idx="33107" formatCode="General">
                  <c:v>66.213999999999999</c:v>
                </c:pt>
                <c:pt idx="33108" formatCode="General">
                  <c:v>66.215999999999994</c:v>
                </c:pt>
                <c:pt idx="33109" formatCode="General">
                  <c:v>66.218000000000004</c:v>
                </c:pt>
                <c:pt idx="33110" formatCode="General">
                  <c:v>66.22</c:v>
                </c:pt>
                <c:pt idx="33111" formatCode="General">
                  <c:v>66.221999999999994</c:v>
                </c:pt>
                <c:pt idx="33112" formatCode="General">
                  <c:v>66.224000000000004</c:v>
                </c:pt>
                <c:pt idx="33113" formatCode="General">
                  <c:v>66.225999999999999</c:v>
                </c:pt>
                <c:pt idx="33114" formatCode="General">
                  <c:v>66.227999999999994</c:v>
                </c:pt>
                <c:pt idx="33115" formatCode="General">
                  <c:v>66.23</c:v>
                </c:pt>
                <c:pt idx="33116" formatCode="General">
                  <c:v>66.231999999999999</c:v>
                </c:pt>
                <c:pt idx="33117" formatCode="General">
                  <c:v>66.233999999999995</c:v>
                </c:pt>
                <c:pt idx="33118" formatCode="General">
                  <c:v>66.236000000000004</c:v>
                </c:pt>
                <c:pt idx="33119" formatCode="General">
                  <c:v>66.238</c:v>
                </c:pt>
                <c:pt idx="33120" formatCode="General">
                  <c:v>66.239999999999995</c:v>
                </c:pt>
                <c:pt idx="33121" formatCode="General">
                  <c:v>66.242000000000004</c:v>
                </c:pt>
                <c:pt idx="33122" formatCode="General">
                  <c:v>66.244</c:v>
                </c:pt>
                <c:pt idx="33123" formatCode="General">
                  <c:v>66.245999999999995</c:v>
                </c:pt>
                <c:pt idx="33124" formatCode="General">
                  <c:v>66.248000000000005</c:v>
                </c:pt>
                <c:pt idx="33125" formatCode="General">
                  <c:v>66.25</c:v>
                </c:pt>
                <c:pt idx="33126" formatCode="General">
                  <c:v>66.251999999999995</c:v>
                </c:pt>
                <c:pt idx="33127" formatCode="General">
                  <c:v>66.254000000000005</c:v>
                </c:pt>
                <c:pt idx="33128" formatCode="General">
                  <c:v>66.256</c:v>
                </c:pt>
                <c:pt idx="33129" formatCode="General">
                  <c:v>66.257999999999996</c:v>
                </c:pt>
                <c:pt idx="33130" formatCode="General">
                  <c:v>66.260000000000005</c:v>
                </c:pt>
                <c:pt idx="33131" formatCode="General">
                  <c:v>66.262</c:v>
                </c:pt>
                <c:pt idx="33132" formatCode="General">
                  <c:v>66.263999999999996</c:v>
                </c:pt>
                <c:pt idx="33133" formatCode="General">
                  <c:v>66.266000000000005</c:v>
                </c:pt>
                <c:pt idx="33134" formatCode="General">
                  <c:v>66.268000000000001</c:v>
                </c:pt>
                <c:pt idx="33135" formatCode="General">
                  <c:v>66.27</c:v>
                </c:pt>
                <c:pt idx="33136" formatCode="General">
                  <c:v>66.272000000000006</c:v>
                </c:pt>
                <c:pt idx="33137" formatCode="General">
                  <c:v>66.274000000000001</c:v>
                </c:pt>
                <c:pt idx="33138" formatCode="General">
                  <c:v>66.275999999999996</c:v>
                </c:pt>
                <c:pt idx="33139" formatCode="General">
                  <c:v>66.278000000000006</c:v>
                </c:pt>
                <c:pt idx="33140" formatCode="General">
                  <c:v>66.28</c:v>
                </c:pt>
                <c:pt idx="33141" formatCode="General">
                  <c:v>66.281999999999996</c:v>
                </c:pt>
                <c:pt idx="33142" formatCode="General">
                  <c:v>66.284000000000006</c:v>
                </c:pt>
                <c:pt idx="33143" formatCode="General">
                  <c:v>66.286000000000001</c:v>
                </c:pt>
                <c:pt idx="33144" formatCode="General">
                  <c:v>66.287999999999997</c:v>
                </c:pt>
                <c:pt idx="33145" formatCode="General">
                  <c:v>66.290000000000006</c:v>
                </c:pt>
                <c:pt idx="33146" formatCode="General">
                  <c:v>66.292000000000002</c:v>
                </c:pt>
                <c:pt idx="33147" formatCode="General">
                  <c:v>66.293999999999997</c:v>
                </c:pt>
                <c:pt idx="33148" formatCode="General">
                  <c:v>66.296000000000006</c:v>
                </c:pt>
                <c:pt idx="33149" formatCode="General">
                  <c:v>66.298000000000002</c:v>
                </c:pt>
                <c:pt idx="33150" formatCode="General">
                  <c:v>66.3</c:v>
                </c:pt>
                <c:pt idx="33151" formatCode="General">
                  <c:v>66.302000000000007</c:v>
                </c:pt>
                <c:pt idx="33152" formatCode="General">
                  <c:v>66.304000000000002</c:v>
                </c:pt>
                <c:pt idx="33153" formatCode="General">
                  <c:v>66.305999999999997</c:v>
                </c:pt>
                <c:pt idx="33154" formatCode="General">
                  <c:v>66.308000000000007</c:v>
                </c:pt>
                <c:pt idx="33155" formatCode="General">
                  <c:v>66.31</c:v>
                </c:pt>
                <c:pt idx="33156" formatCode="General">
                  <c:v>66.311999999999998</c:v>
                </c:pt>
                <c:pt idx="33157" formatCode="General">
                  <c:v>66.313999999999993</c:v>
                </c:pt>
                <c:pt idx="33158" formatCode="General">
                  <c:v>66.316000000000003</c:v>
                </c:pt>
                <c:pt idx="33159" formatCode="General">
                  <c:v>66.317999999999998</c:v>
                </c:pt>
                <c:pt idx="33160" formatCode="General">
                  <c:v>66.319999999999993</c:v>
                </c:pt>
                <c:pt idx="33161" formatCode="General">
                  <c:v>66.322000000000003</c:v>
                </c:pt>
                <c:pt idx="33162" formatCode="General">
                  <c:v>66.323999999999998</c:v>
                </c:pt>
                <c:pt idx="33163" formatCode="General">
                  <c:v>66.325999999999993</c:v>
                </c:pt>
                <c:pt idx="33164" formatCode="General">
                  <c:v>66.328000000000003</c:v>
                </c:pt>
                <c:pt idx="33165" formatCode="General">
                  <c:v>66.33</c:v>
                </c:pt>
                <c:pt idx="33166" formatCode="General">
                  <c:v>66.331999999999994</c:v>
                </c:pt>
                <c:pt idx="33167" formatCode="General">
                  <c:v>66.334000000000003</c:v>
                </c:pt>
                <c:pt idx="33168" formatCode="General">
                  <c:v>66.335999999999999</c:v>
                </c:pt>
                <c:pt idx="33169" formatCode="General">
                  <c:v>66.337999999999994</c:v>
                </c:pt>
                <c:pt idx="33170" formatCode="General">
                  <c:v>66.34</c:v>
                </c:pt>
                <c:pt idx="33171" formatCode="General">
                  <c:v>66.341999999999999</c:v>
                </c:pt>
                <c:pt idx="33172" formatCode="General">
                  <c:v>66.343999999999994</c:v>
                </c:pt>
                <c:pt idx="33173" formatCode="General">
                  <c:v>66.346000000000004</c:v>
                </c:pt>
                <c:pt idx="33174" formatCode="General">
                  <c:v>66.347999999999999</c:v>
                </c:pt>
                <c:pt idx="33175" formatCode="General">
                  <c:v>66.349999999999994</c:v>
                </c:pt>
                <c:pt idx="33176" formatCode="General">
                  <c:v>66.352000000000004</c:v>
                </c:pt>
                <c:pt idx="33177" formatCode="General">
                  <c:v>66.353999999999999</c:v>
                </c:pt>
                <c:pt idx="33178" formatCode="General">
                  <c:v>66.355999999999995</c:v>
                </c:pt>
                <c:pt idx="33179" formatCode="General">
                  <c:v>66.358000000000004</c:v>
                </c:pt>
                <c:pt idx="33180" formatCode="General">
                  <c:v>66.36</c:v>
                </c:pt>
                <c:pt idx="33181" formatCode="General">
                  <c:v>66.361999999999995</c:v>
                </c:pt>
                <c:pt idx="33182" formatCode="General">
                  <c:v>66.364000000000004</c:v>
                </c:pt>
                <c:pt idx="33183" formatCode="General">
                  <c:v>66.366</c:v>
                </c:pt>
                <c:pt idx="33184" formatCode="General">
                  <c:v>66.367999999999995</c:v>
                </c:pt>
                <c:pt idx="33185" formatCode="General">
                  <c:v>66.37</c:v>
                </c:pt>
                <c:pt idx="33186" formatCode="General">
                  <c:v>66.372</c:v>
                </c:pt>
                <c:pt idx="33187" formatCode="General">
                  <c:v>66.373999999999995</c:v>
                </c:pt>
                <c:pt idx="33188" formatCode="General">
                  <c:v>66.376000000000005</c:v>
                </c:pt>
                <c:pt idx="33189" formatCode="General">
                  <c:v>66.378</c:v>
                </c:pt>
                <c:pt idx="33190" formatCode="General">
                  <c:v>66.38</c:v>
                </c:pt>
                <c:pt idx="33191" formatCode="General">
                  <c:v>66.382000000000005</c:v>
                </c:pt>
                <c:pt idx="33192" formatCode="General">
                  <c:v>66.384</c:v>
                </c:pt>
                <c:pt idx="33193" formatCode="General">
                  <c:v>66.385999999999996</c:v>
                </c:pt>
                <c:pt idx="33194" formatCode="General">
                  <c:v>66.388000000000005</c:v>
                </c:pt>
                <c:pt idx="33195" formatCode="General">
                  <c:v>66.39</c:v>
                </c:pt>
                <c:pt idx="33196" formatCode="General">
                  <c:v>66.391999999999996</c:v>
                </c:pt>
                <c:pt idx="33197" formatCode="General">
                  <c:v>66.394000000000005</c:v>
                </c:pt>
                <c:pt idx="33198" formatCode="General">
                  <c:v>66.396000000000001</c:v>
                </c:pt>
                <c:pt idx="33199" formatCode="General">
                  <c:v>66.397999999999996</c:v>
                </c:pt>
                <c:pt idx="33200" formatCode="General">
                  <c:v>66.400000000000006</c:v>
                </c:pt>
                <c:pt idx="33201" formatCode="General">
                  <c:v>66.402000000000001</c:v>
                </c:pt>
                <c:pt idx="33202" formatCode="General">
                  <c:v>66.403999999999996</c:v>
                </c:pt>
                <c:pt idx="33203" formatCode="General">
                  <c:v>66.406000000000006</c:v>
                </c:pt>
                <c:pt idx="33204" formatCode="General">
                  <c:v>66.408000000000001</c:v>
                </c:pt>
                <c:pt idx="33205" formatCode="General">
                  <c:v>66.41</c:v>
                </c:pt>
                <c:pt idx="33206" formatCode="General">
                  <c:v>66.412000000000006</c:v>
                </c:pt>
                <c:pt idx="33207" formatCode="General">
                  <c:v>66.414000000000001</c:v>
                </c:pt>
                <c:pt idx="33208" formatCode="General">
                  <c:v>66.415999999999997</c:v>
                </c:pt>
                <c:pt idx="33209" formatCode="General">
                  <c:v>66.418000000000006</c:v>
                </c:pt>
                <c:pt idx="33210" formatCode="General">
                  <c:v>66.42</c:v>
                </c:pt>
                <c:pt idx="33211" formatCode="General">
                  <c:v>66.421999999999997</c:v>
                </c:pt>
                <c:pt idx="33212" formatCode="General">
                  <c:v>66.424000000000007</c:v>
                </c:pt>
                <c:pt idx="33213" formatCode="General">
                  <c:v>66.426000000000002</c:v>
                </c:pt>
                <c:pt idx="33214" formatCode="General">
                  <c:v>66.427999999999997</c:v>
                </c:pt>
                <c:pt idx="33215" formatCode="General">
                  <c:v>66.430000000000007</c:v>
                </c:pt>
                <c:pt idx="33216" formatCode="General">
                  <c:v>66.432000000000002</c:v>
                </c:pt>
                <c:pt idx="33217" formatCode="General">
                  <c:v>66.433999999999997</c:v>
                </c:pt>
                <c:pt idx="33218" formatCode="General">
                  <c:v>66.436000000000007</c:v>
                </c:pt>
                <c:pt idx="33219" formatCode="General">
                  <c:v>66.438000000000002</c:v>
                </c:pt>
                <c:pt idx="33220" formatCode="General">
                  <c:v>66.44</c:v>
                </c:pt>
                <c:pt idx="33221" formatCode="General">
                  <c:v>66.441999999999993</c:v>
                </c:pt>
                <c:pt idx="33222" formatCode="General">
                  <c:v>66.444000000000003</c:v>
                </c:pt>
                <c:pt idx="33223" formatCode="General">
                  <c:v>66.445999999999998</c:v>
                </c:pt>
                <c:pt idx="33224" formatCode="General">
                  <c:v>66.447999999999993</c:v>
                </c:pt>
                <c:pt idx="33225" formatCode="General">
                  <c:v>66.45</c:v>
                </c:pt>
                <c:pt idx="33226" formatCode="General">
                  <c:v>66.451999999999998</c:v>
                </c:pt>
                <c:pt idx="33227" formatCode="General">
                  <c:v>66.453999999999994</c:v>
                </c:pt>
                <c:pt idx="33228" formatCode="General">
                  <c:v>66.456000000000003</c:v>
                </c:pt>
                <c:pt idx="33229" formatCode="General">
                  <c:v>66.457999999999998</c:v>
                </c:pt>
                <c:pt idx="33230" formatCode="General">
                  <c:v>66.459999999999994</c:v>
                </c:pt>
                <c:pt idx="33231" formatCode="General">
                  <c:v>66.462000000000003</c:v>
                </c:pt>
                <c:pt idx="33232" formatCode="General">
                  <c:v>66.463999999999999</c:v>
                </c:pt>
                <c:pt idx="33233" formatCode="General">
                  <c:v>66.465999999999994</c:v>
                </c:pt>
                <c:pt idx="33234" formatCode="General">
                  <c:v>66.468000000000004</c:v>
                </c:pt>
                <c:pt idx="33235" formatCode="General">
                  <c:v>66.47</c:v>
                </c:pt>
                <c:pt idx="33236" formatCode="General">
                  <c:v>66.471999999999994</c:v>
                </c:pt>
                <c:pt idx="33237" formatCode="General">
                  <c:v>66.474000000000004</c:v>
                </c:pt>
                <c:pt idx="33238" formatCode="General">
                  <c:v>66.475999999999999</c:v>
                </c:pt>
                <c:pt idx="33239" formatCode="General">
                  <c:v>66.477999999999994</c:v>
                </c:pt>
                <c:pt idx="33240" formatCode="General">
                  <c:v>66.48</c:v>
                </c:pt>
                <c:pt idx="33241" formatCode="General">
                  <c:v>66.481999999999999</c:v>
                </c:pt>
                <c:pt idx="33242" formatCode="General">
                  <c:v>66.483999999999995</c:v>
                </c:pt>
                <c:pt idx="33243" formatCode="General">
                  <c:v>66.486000000000004</c:v>
                </c:pt>
                <c:pt idx="33244" formatCode="General">
                  <c:v>66.488</c:v>
                </c:pt>
                <c:pt idx="33245" formatCode="General">
                  <c:v>66.489999999999995</c:v>
                </c:pt>
                <c:pt idx="33246" formatCode="General">
                  <c:v>66.492000000000004</c:v>
                </c:pt>
                <c:pt idx="33247" formatCode="General">
                  <c:v>66.494</c:v>
                </c:pt>
                <c:pt idx="33248" formatCode="General">
                  <c:v>66.495999999999995</c:v>
                </c:pt>
                <c:pt idx="33249" formatCode="General">
                  <c:v>66.498000000000005</c:v>
                </c:pt>
                <c:pt idx="33250" formatCode="General">
                  <c:v>66.5</c:v>
                </c:pt>
                <c:pt idx="33251" formatCode="General">
                  <c:v>66.501999999999995</c:v>
                </c:pt>
                <c:pt idx="33252" formatCode="General">
                  <c:v>66.504000000000005</c:v>
                </c:pt>
                <c:pt idx="33253" formatCode="General">
                  <c:v>66.506</c:v>
                </c:pt>
                <c:pt idx="33254" formatCode="General">
                  <c:v>66.507999999999996</c:v>
                </c:pt>
                <c:pt idx="33255" formatCode="General">
                  <c:v>66.510000000000005</c:v>
                </c:pt>
                <c:pt idx="33256" formatCode="General">
                  <c:v>66.512</c:v>
                </c:pt>
                <c:pt idx="33257" formatCode="General">
                  <c:v>66.513999999999996</c:v>
                </c:pt>
                <c:pt idx="33258" formatCode="General">
                  <c:v>66.516000000000005</c:v>
                </c:pt>
                <c:pt idx="33259" formatCode="General">
                  <c:v>66.518000000000001</c:v>
                </c:pt>
                <c:pt idx="33260" formatCode="General">
                  <c:v>66.52</c:v>
                </c:pt>
                <c:pt idx="33261" formatCode="General">
                  <c:v>66.522000000000006</c:v>
                </c:pt>
                <c:pt idx="33262" formatCode="General">
                  <c:v>66.524000000000001</c:v>
                </c:pt>
                <c:pt idx="33263" formatCode="General">
                  <c:v>66.525999999999996</c:v>
                </c:pt>
                <c:pt idx="33264" formatCode="General">
                  <c:v>66.528000000000006</c:v>
                </c:pt>
                <c:pt idx="33265" formatCode="General">
                  <c:v>66.53</c:v>
                </c:pt>
                <c:pt idx="33266" formatCode="General">
                  <c:v>66.531999999999996</c:v>
                </c:pt>
                <c:pt idx="33267" formatCode="General">
                  <c:v>66.534000000000006</c:v>
                </c:pt>
                <c:pt idx="33268" formatCode="General">
                  <c:v>66.536000000000001</c:v>
                </c:pt>
                <c:pt idx="33269" formatCode="General">
                  <c:v>66.537999999999997</c:v>
                </c:pt>
                <c:pt idx="33270" formatCode="General">
                  <c:v>66.540000000000006</c:v>
                </c:pt>
                <c:pt idx="33271" formatCode="General">
                  <c:v>66.542000000000002</c:v>
                </c:pt>
                <c:pt idx="33272" formatCode="General">
                  <c:v>66.543999999999997</c:v>
                </c:pt>
                <c:pt idx="33273" formatCode="General">
                  <c:v>66.546000000000006</c:v>
                </c:pt>
                <c:pt idx="33274" formatCode="General">
                  <c:v>66.548000000000002</c:v>
                </c:pt>
                <c:pt idx="33275" formatCode="General">
                  <c:v>66.55</c:v>
                </c:pt>
                <c:pt idx="33276" formatCode="General">
                  <c:v>66.552000000000007</c:v>
                </c:pt>
                <c:pt idx="33277" formatCode="General">
                  <c:v>66.554000000000002</c:v>
                </c:pt>
                <c:pt idx="33278" formatCode="General">
                  <c:v>66.555999999999997</c:v>
                </c:pt>
                <c:pt idx="33279" formatCode="General">
                  <c:v>66.558000000000007</c:v>
                </c:pt>
                <c:pt idx="33280" formatCode="General">
                  <c:v>66.56</c:v>
                </c:pt>
                <c:pt idx="33281" formatCode="General">
                  <c:v>66.561999999999998</c:v>
                </c:pt>
                <c:pt idx="33282" formatCode="General">
                  <c:v>66.563999999999993</c:v>
                </c:pt>
                <c:pt idx="33283" formatCode="General">
                  <c:v>66.566000000000003</c:v>
                </c:pt>
                <c:pt idx="33284" formatCode="General">
                  <c:v>66.567999999999998</c:v>
                </c:pt>
                <c:pt idx="33285" formatCode="General">
                  <c:v>66.569999999999993</c:v>
                </c:pt>
                <c:pt idx="33286" formatCode="General">
                  <c:v>66.572000000000003</c:v>
                </c:pt>
                <c:pt idx="33287" formatCode="General">
                  <c:v>66.573999999999998</c:v>
                </c:pt>
                <c:pt idx="33288" formatCode="General">
                  <c:v>66.575999999999993</c:v>
                </c:pt>
                <c:pt idx="33289" formatCode="General">
                  <c:v>66.578000000000003</c:v>
                </c:pt>
                <c:pt idx="33290" formatCode="General">
                  <c:v>66.58</c:v>
                </c:pt>
                <c:pt idx="33291" formatCode="General">
                  <c:v>66.581999999999994</c:v>
                </c:pt>
                <c:pt idx="33292" formatCode="General">
                  <c:v>66.584000000000003</c:v>
                </c:pt>
                <c:pt idx="33293" formatCode="General">
                  <c:v>66.585999999999999</c:v>
                </c:pt>
                <c:pt idx="33294" formatCode="General">
                  <c:v>66.587999999999994</c:v>
                </c:pt>
                <c:pt idx="33295" formatCode="General">
                  <c:v>66.59</c:v>
                </c:pt>
                <c:pt idx="33296" formatCode="General">
                  <c:v>66.591999999999999</c:v>
                </c:pt>
                <c:pt idx="33297" formatCode="General">
                  <c:v>66.593999999999994</c:v>
                </c:pt>
                <c:pt idx="33298" formatCode="General">
                  <c:v>66.596000000000004</c:v>
                </c:pt>
                <c:pt idx="33299" formatCode="General">
                  <c:v>66.597999999999999</c:v>
                </c:pt>
                <c:pt idx="33300" formatCode="General">
                  <c:v>66.599999999999994</c:v>
                </c:pt>
                <c:pt idx="33301" formatCode="General">
                  <c:v>66.602000000000004</c:v>
                </c:pt>
                <c:pt idx="33302" formatCode="General">
                  <c:v>66.603999999999999</c:v>
                </c:pt>
                <c:pt idx="33303" formatCode="General">
                  <c:v>66.605999999999995</c:v>
                </c:pt>
                <c:pt idx="33304" formatCode="General">
                  <c:v>66.608000000000004</c:v>
                </c:pt>
                <c:pt idx="33305" formatCode="General">
                  <c:v>66.61</c:v>
                </c:pt>
                <c:pt idx="33306" formatCode="General">
                  <c:v>66.611999999999995</c:v>
                </c:pt>
                <c:pt idx="33307" formatCode="General">
                  <c:v>66.614000000000004</c:v>
                </c:pt>
                <c:pt idx="33308" formatCode="General">
                  <c:v>66.616</c:v>
                </c:pt>
                <c:pt idx="33309" formatCode="General">
                  <c:v>66.617999999999995</c:v>
                </c:pt>
                <c:pt idx="33310" formatCode="General">
                  <c:v>66.62</c:v>
                </c:pt>
                <c:pt idx="33311" formatCode="General">
                  <c:v>66.622</c:v>
                </c:pt>
                <c:pt idx="33312" formatCode="General">
                  <c:v>66.623999999999995</c:v>
                </c:pt>
                <c:pt idx="33313" formatCode="General">
                  <c:v>66.626000000000005</c:v>
                </c:pt>
                <c:pt idx="33314" formatCode="General">
                  <c:v>66.628</c:v>
                </c:pt>
                <c:pt idx="33315" formatCode="General">
                  <c:v>66.63</c:v>
                </c:pt>
                <c:pt idx="33316" formatCode="General">
                  <c:v>66.632000000000005</c:v>
                </c:pt>
                <c:pt idx="33317" formatCode="General">
                  <c:v>66.634</c:v>
                </c:pt>
                <c:pt idx="33318" formatCode="General">
                  <c:v>66.635999999999996</c:v>
                </c:pt>
                <c:pt idx="33319" formatCode="General">
                  <c:v>66.638000000000005</c:v>
                </c:pt>
                <c:pt idx="33320" formatCode="General">
                  <c:v>66.64</c:v>
                </c:pt>
                <c:pt idx="33321" formatCode="General">
                  <c:v>66.641999999999996</c:v>
                </c:pt>
                <c:pt idx="33322" formatCode="General">
                  <c:v>66.644000000000005</c:v>
                </c:pt>
                <c:pt idx="33323" formatCode="General">
                  <c:v>66.646000000000001</c:v>
                </c:pt>
                <c:pt idx="33324" formatCode="General">
                  <c:v>66.647999999999996</c:v>
                </c:pt>
                <c:pt idx="33325" formatCode="General">
                  <c:v>66.650000000000006</c:v>
                </c:pt>
                <c:pt idx="33326" formatCode="General">
                  <c:v>66.652000000000001</c:v>
                </c:pt>
                <c:pt idx="33327" formatCode="General">
                  <c:v>66.653999999999996</c:v>
                </c:pt>
                <c:pt idx="33328" formatCode="General">
                  <c:v>66.656000000000006</c:v>
                </c:pt>
                <c:pt idx="33329" formatCode="General">
                  <c:v>66.658000000000001</c:v>
                </c:pt>
                <c:pt idx="33330" formatCode="General">
                  <c:v>66.66</c:v>
                </c:pt>
                <c:pt idx="33331" formatCode="General">
                  <c:v>66.662000000000006</c:v>
                </c:pt>
                <c:pt idx="33332" formatCode="General">
                  <c:v>66.664000000000001</c:v>
                </c:pt>
                <c:pt idx="33333" formatCode="General">
                  <c:v>66.665999999999997</c:v>
                </c:pt>
                <c:pt idx="33334" formatCode="General">
                  <c:v>66.668000000000006</c:v>
                </c:pt>
                <c:pt idx="33335" formatCode="General">
                  <c:v>66.67</c:v>
                </c:pt>
                <c:pt idx="33336" formatCode="General">
                  <c:v>66.671999999999997</c:v>
                </c:pt>
                <c:pt idx="33337" formatCode="General">
                  <c:v>66.674000000000007</c:v>
                </c:pt>
                <c:pt idx="33338" formatCode="General">
                  <c:v>66.676000000000002</c:v>
                </c:pt>
                <c:pt idx="33339" formatCode="General">
                  <c:v>66.677999999999997</c:v>
                </c:pt>
                <c:pt idx="33340" formatCode="General">
                  <c:v>66.680000000000007</c:v>
                </c:pt>
                <c:pt idx="33341" formatCode="General">
                  <c:v>66.682000000000002</c:v>
                </c:pt>
                <c:pt idx="33342" formatCode="General">
                  <c:v>66.683999999999997</c:v>
                </c:pt>
                <c:pt idx="33343" formatCode="General">
                  <c:v>66.686000000000007</c:v>
                </c:pt>
                <c:pt idx="33344" formatCode="General">
                  <c:v>66.688000000000002</c:v>
                </c:pt>
                <c:pt idx="33345" formatCode="General">
                  <c:v>66.69</c:v>
                </c:pt>
                <c:pt idx="33346" formatCode="General">
                  <c:v>66.691999999999993</c:v>
                </c:pt>
                <c:pt idx="33347" formatCode="General">
                  <c:v>66.694000000000003</c:v>
                </c:pt>
                <c:pt idx="33348" formatCode="General">
                  <c:v>66.695999999999998</c:v>
                </c:pt>
                <c:pt idx="33349" formatCode="General">
                  <c:v>66.697999999999993</c:v>
                </c:pt>
                <c:pt idx="33350" formatCode="General">
                  <c:v>66.7</c:v>
                </c:pt>
                <c:pt idx="33351" formatCode="General">
                  <c:v>66.701999999999998</c:v>
                </c:pt>
                <c:pt idx="33352" formatCode="General">
                  <c:v>66.703999999999994</c:v>
                </c:pt>
                <c:pt idx="33353" formatCode="General">
                  <c:v>66.706000000000003</c:v>
                </c:pt>
                <c:pt idx="33354" formatCode="General">
                  <c:v>66.707999999999998</c:v>
                </c:pt>
                <c:pt idx="33355" formatCode="General">
                  <c:v>66.709999999999994</c:v>
                </c:pt>
                <c:pt idx="33356" formatCode="General">
                  <c:v>66.712000000000003</c:v>
                </c:pt>
                <c:pt idx="33357" formatCode="General">
                  <c:v>66.713999999999999</c:v>
                </c:pt>
                <c:pt idx="33358" formatCode="General">
                  <c:v>66.715999999999994</c:v>
                </c:pt>
                <c:pt idx="33359" formatCode="General">
                  <c:v>66.718000000000004</c:v>
                </c:pt>
                <c:pt idx="33360" formatCode="General">
                  <c:v>66.72</c:v>
                </c:pt>
                <c:pt idx="33361" formatCode="General">
                  <c:v>66.721999999999994</c:v>
                </c:pt>
                <c:pt idx="33362" formatCode="General">
                  <c:v>66.724000000000004</c:v>
                </c:pt>
                <c:pt idx="33363" formatCode="General">
                  <c:v>66.725999999999999</c:v>
                </c:pt>
                <c:pt idx="33364" formatCode="General">
                  <c:v>66.727999999999994</c:v>
                </c:pt>
                <c:pt idx="33365" formatCode="General">
                  <c:v>66.73</c:v>
                </c:pt>
                <c:pt idx="33366" formatCode="General">
                  <c:v>66.731999999999999</c:v>
                </c:pt>
                <c:pt idx="33367" formatCode="General">
                  <c:v>66.733999999999995</c:v>
                </c:pt>
                <c:pt idx="33368" formatCode="General">
                  <c:v>66.736000000000004</c:v>
                </c:pt>
                <c:pt idx="33369" formatCode="General">
                  <c:v>66.738</c:v>
                </c:pt>
                <c:pt idx="33370" formatCode="General">
                  <c:v>66.739999999999995</c:v>
                </c:pt>
                <c:pt idx="33371" formatCode="General">
                  <c:v>66.742000000000004</c:v>
                </c:pt>
                <c:pt idx="33372" formatCode="General">
                  <c:v>66.744</c:v>
                </c:pt>
                <c:pt idx="33373" formatCode="General">
                  <c:v>66.745999999999995</c:v>
                </c:pt>
                <c:pt idx="33374" formatCode="General">
                  <c:v>66.748000000000005</c:v>
                </c:pt>
                <c:pt idx="33375" formatCode="General">
                  <c:v>66.75</c:v>
                </c:pt>
                <c:pt idx="33376" formatCode="General">
                  <c:v>66.751999999999995</c:v>
                </c:pt>
                <c:pt idx="33377" formatCode="General">
                  <c:v>66.754000000000005</c:v>
                </c:pt>
                <c:pt idx="33378" formatCode="General">
                  <c:v>66.756</c:v>
                </c:pt>
                <c:pt idx="33379" formatCode="General">
                  <c:v>66.757999999999996</c:v>
                </c:pt>
                <c:pt idx="33380" formatCode="General">
                  <c:v>66.760000000000005</c:v>
                </c:pt>
                <c:pt idx="33381" formatCode="General">
                  <c:v>66.762</c:v>
                </c:pt>
                <c:pt idx="33382" formatCode="General">
                  <c:v>66.763999999999996</c:v>
                </c:pt>
                <c:pt idx="33383" formatCode="General">
                  <c:v>66.766000000000005</c:v>
                </c:pt>
                <c:pt idx="33384" formatCode="General">
                  <c:v>66.768000000000001</c:v>
                </c:pt>
                <c:pt idx="33385" formatCode="General">
                  <c:v>66.77</c:v>
                </c:pt>
                <c:pt idx="33386" formatCode="General">
                  <c:v>66.772000000000006</c:v>
                </c:pt>
                <c:pt idx="33387" formatCode="General">
                  <c:v>66.774000000000001</c:v>
                </c:pt>
                <c:pt idx="33388" formatCode="General">
                  <c:v>66.775999999999996</c:v>
                </c:pt>
                <c:pt idx="33389" formatCode="General">
                  <c:v>66.778000000000006</c:v>
                </c:pt>
                <c:pt idx="33390" formatCode="General">
                  <c:v>66.78</c:v>
                </c:pt>
                <c:pt idx="33391" formatCode="General">
                  <c:v>66.781999999999996</c:v>
                </c:pt>
                <c:pt idx="33392" formatCode="General">
                  <c:v>66.784000000000006</c:v>
                </c:pt>
                <c:pt idx="33393" formatCode="General">
                  <c:v>66.786000000000001</c:v>
                </c:pt>
                <c:pt idx="33394" formatCode="General">
                  <c:v>66.787999999999997</c:v>
                </c:pt>
                <c:pt idx="33395" formatCode="General">
                  <c:v>66.790000000000006</c:v>
                </c:pt>
                <c:pt idx="33396" formatCode="General">
                  <c:v>66.792000000000002</c:v>
                </c:pt>
                <c:pt idx="33397" formatCode="General">
                  <c:v>66.793999999999997</c:v>
                </c:pt>
                <c:pt idx="33398" formatCode="General">
                  <c:v>66.796000000000006</c:v>
                </c:pt>
                <c:pt idx="33399" formatCode="General">
                  <c:v>66.798000000000002</c:v>
                </c:pt>
                <c:pt idx="33400" formatCode="General">
                  <c:v>66.8</c:v>
                </c:pt>
                <c:pt idx="33401" formatCode="General">
                  <c:v>66.802000000000007</c:v>
                </c:pt>
                <c:pt idx="33402" formatCode="General">
                  <c:v>66.804000000000002</c:v>
                </c:pt>
                <c:pt idx="33403" formatCode="General">
                  <c:v>66.805999999999997</c:v>
                </c:pt>
                <c:pt idx="33404" formatCode="General">
                  <c:v>66.808000000000007</c:v>
                </c:pt>
                <c:pt idx="33405" formatCode="General">
                  <c:v>66.81</c:v>
                </c:pt>
                <c:pt idx="33406" formatCode="General">
                  <c:v>66.811999999999998</c:v>
                </c:pt>
                <c:pt idx="33407" formatCode="General">
                  <c:v>66.813999999999993</c:v>
                </c:pt>
                <c:pt idx="33408" formatCode="General">
                  <c:v>66.816000000000003</c:v>
                </c:pt>
                <c:pt idx="33409" formatCode="General">
                  <c:v>66.817999999999998</c:v>
                </c:pt>
                <c:pt idx="33410" formatCode="General">
                  <c:v>66.819999999999993</c:v>
                </c:pt>
                <c:pt idx="33411" formatCode="General">
                  <c:v>66.822000000000003</c:v>
                </c:pt>
                <c:pt idx="33412" formatCode="General">
                  <c:v>66.823999999999998</c:v>
                </c:pt>
                <c:pt idx="33413" formatCode="General">
                  <c:v>66.825999999999993</c:v>
                </c:pt>
                <c:pt idx="33414" formatCode="General">
                  <c:v>66.828000000000003</c:v>
                </c:pt>
                <c:pt idx="33415" formatCode="General">
                  <c:v>66.83</c:v>
                </c:pt>
                <c:pt idx="33416" formatCode="General">
                  <c:v>66.831999999999994</c:v>
                </c:pt>
                <c:pt idx="33417" formatCode="General">
                  <c:v>66.834000000000003</c:v>
                </c:pt>
                <c:pt idx="33418" formatCode="General">
                  <c:v>66.835999999999999</c:v>
                </c:pt>
                <c:pt idx="33419" formatCode="General">
                  <c:v>66.837999999999994</c:v>
                </c:pt>
                <c:pt idx="33420" formatCode="General">
                  <c:v>66.84</c:v>
                </c:pt>
                <c:pt idx="33421" formatCode="General">
                  <c:v>66.841999999999999</c:v>
                </c:pt>
                <c:pt idx="33422" formatCode="General">
                  <c:v>66.843999999999994</c:v>
                </c:pt>
                <c:pt idx="33423" formatCode="General">
                  <c:v>66.846000000000004</c:v>
                </c:pt>
                <c:pt idx="33424" formatCode="General">
                  <c:v>66.847999999999999</c:v>
                </c:pt>
                <c:pt idx="33425" formatCode="General">
                  <c:v>66.849999999999994</c:v>
                </c:pt>
                <c:pt idx="33426" formatCode="General">
                  <c:v>66.852000000000004</c:v>
                </c:pt>
                <c:pt idx="33427" formatCode="General">
                  <c:v>66.853999999999999</c:v>
                </c:pt>
                <c:pt idx="33428" formatCode="General">
                  <c:v>66.855999999999995</c:v>
                </c:pt>
                <c:pt idx="33429" formatCode="General">
                  <c:v>66.858000000000004</c:v>
                </c:pt>
                <c:pt idx="33430" formatCode="General">
                  <c:v>66.86</c:v>
                </c:pt>
                <c:pt idx="33431" formatCode="General">
                  <c:v>66.861999999999995</c:v>
                </c:pt>
                <c:pt idx="33432" formatCode="General">
                  <c:v>66.864000000000004</c:v>
                </c:pt>
                <c:pt idx="33433" formatCode="General">
                  <c:v>66.866</c:v>
                </c:pt>
                <c:pt idx="33434" formatCode="General">
                  <c:v>66.867999999999995</c:v>
                </c:pt>
                <c:pt idx="33435" formatCode="General">
                  <c:v>66.87</c:v>
                </c:pt>
                <c:pt idx="33436" formatCode="General">
                  <c:v>66.872</c:v>
                </c:pt>
                <c:pt idx="33437" formatCode="General">
                  <c:v>66.873999999999995</c:v>
                </c:pt>
                <c:pt idx="33438" formatCode="General">
                  <c:v>66.876000000000005</c:v>
                </c:pt>
                <c:pt idx="33439" formatCode="General">
                  <c:v>66.878</c:v>
                </c:pt>
                <c:pt idx="33440" formatCode="General">
                  <c:v>66.88</c:v>
                </c:pt>
                <c:pt idx="33441" formatCode="General">
                  <c:v>66.882000000000005</c:v>
                </c:pt>
                <c:pt idx="33442" formatCode="General">
                  <c:v>66.884</c:v>
                </c:pt>
                <c:pt idx="33443" formatCode="General">
                  <c:v>66.885999999999996</c:v>
                </c:pt>
                <c:pt idx="33444" formatCode="General">
                  <c:v>66.888000000000005</c:v>
                </c:pt>
                <c:pt idx="33445" formatCode="General">
                  <c:v>66.89</c:v>
                </c:pt>
                <c:pt idx="33446" formatCode="General">
                  <c:v>66.891999999999996</c:v>
                </c:pt>
                <c:pt idx="33447" formatCode="General">
                  <c:v>66.894000000000005</c:v>
                </c:pt>
                <c:pt idx="33448" formatCode="General">
                  <c:v>66.896000000000001</c:v>
                </c:pt>
                <c:pt idx="33449" formatCode="General">
                  <c:v>66.897999999999996</c:v>
                </c:pt>
                <c:pt idx="33450" formatCode="General">
                  <c:v>66.900000000000006</c:v>
                </c:pt>
                <c:pt idx="33451" formatCode="General">
                  <c:v>66.902000000000001</c:v>
                </c:pt>
                <c:pt idx="33452" formatCode="General">
                  <c:v>66.903999999999996</c:v>
                </c:pt>
                <c:pt idx="33453" formatCode="General">
                  <c:v>66.906000000000006</c:v>
                </c:pt>
                <c:pt idx="33454" formatCode="General">
                  <c:v>66.908000000000001</c:v>
                </c:pt>
                <c:pt idx="33455" formatCode="General">
                  <c:v>66.91</c:v>
                </c:pt>
                <c:pt idx="33456" formatCode="General">
                  <c:v>66.912000000000006</c:v>
                </c:pt>
                <c:pt idx="33457" formatCode="General">
                  <c:v>66.914000000000001</c:v>
                </c:pt>
                <c:pt idx="33458" formatCode="General">
                  <c:v>66.915999999999997</c:v>
                </c:pt>
                <c:pt idx="33459" formatCode="General">
                  <c:v>66.918000000000006</c:v>
                </c:pt>
                <c:pt idx="33460" formatCode="General">
                  <c:v>66.92</c:v>
                </c:pt>
                <c:pt idx="33461" formatCode="General">
                  <c:v>66.921999999999997</c:v>
                </c:pt>
                <c:pt idx="33462" formatCode="General">
                  <c:v>66.924000000000007</c:v>
                </c:pt>
                <c:pt idx="33463" formatCode="General">
                  <c:v>66.926000000000002</c:v>
                </c:pt>
                <c:pt idx="33464" formatCode="General">
                  <c:v>66.927999999999997</c:v>
                </c:pt>
                <c:pt idx="33465" formatCode="General">
                  <c:v>66.930000000000007</c:v>
                </c:pt>
                <c:pt idx="33466" formatCode="General">
                  <c:v>66.932000000000002</c:v>
                </c:pt>
                <c:pt idx="33467" formatCode="General">
                  <c:v>66.933999999999997</c:v>
                </c:pt>
                <c:pt idx="33468" formatCode="General">
                  <c:v>66.936000000000007</c:v>
                </c:pt>
                <c:pt idx="33469" formatCode="General">
                  <c:v>66.938000000000002</c:v>
                </c:pt>
                <c:pt idx="33470" formatCode="General">
                  <c:v>66.94</c:v>
                </c:pt>
                <c:pt idx="33471" formatCode="General">
                  <c:v>66.941999999999993</c:v>
                </c:pt>
                <c:pt idx="33472" formatCode="General">
                  <c:v>66.944000000000003</c:v>
                </c:pt>
                <c:pt idx="33473" formatCode="General">
                  <c:v>66.945999999999998</c:v>
                </c:pt>
                <c:pt idx="33474" formatCode="General">
                  <c:v>66.947999999999993</c:v>
                </c:pt>
                <c:pt idx="33475" formatCode="General">
                  <c:v>66.95</c:v>
                </c:pt>
                <c:pt idx="33476" formatCode="General">
                  <c:v>66.951999999999998</c:v>
                </c:pt>
                <c:pt idx="33477" formatCode="General">
                  <c:v>66.953999999999994</c:v>
                </c:pt>
                <c:pt idx="33478" formatCode="General">
                  <c:v>66.956000000000003</c:v>
                </c:pt>
                <c:pt idx="33479" formatCode="General">
                  <c:v>66.957999999999998</c:v>
                </c:pt>
                <c:pt idx="33480" formatCode="General">
                  <c:v>66.959999999999994</c:v>
                </c:pt>
                <c:pt idx="33481" formatCode="General">
                  <c:v>66.962000000000003</c:v>
                </c:pt>
                <c:pt idx="33482" formatCode="General">
                  <c:v>66.963999999999999</c:v>
                </c:pt>
                <c:pt idx="33483" formatCode="General">
                  <c:v>66.965999999999994</c:v>
                </c:pt>
                <c:pt idx="33484" formatCode="General">
                  <c:v>66.968000000000004</c:v>
                </c:pt>
                <c:pt idx="33485" formatCode="General">
                  <c:v>66.97</c:v>
                </c:pt>
                <c:pt idx="33486" formatCode="General">
                  <c:v>66.971999999999994</c:v>
                </c:pt>
                <c:pt idx="33487" formatCode="General">
                  <c:v>66.974000000000004</c:v>
                </c:pt>
                <c:pt idx="33488" formatCode="General">
                  <c:v>66.975999999999999</c:v>
                </c:pt>
                <c:pt idx="33489" formatCode="General">
                  <c:v>66.977999999999994</c:v>
                </c:pt>
                <c:pt idx="33490" formatCode="General">
                  <c:v>66.98</c:v>
                </c:pt>
                <c:pt idx="33491" formatCode="General">
                  <c:v>66.981999999999999</c:v>
                </c:pt>
                <c:pt idx="33492" formatCode="General">
                  <c:v>66.983999999999995</c:v>
                </c:pt>
                <c:pt idx="33493" formatCode="General">
                  <c:v>66.986000000000004</c:v>
                </c:pt>
                <c:pt idx="33494" formatCode="General">
                  <c:v>66.988</c:v>
                </c:pt>
                <c:pt idx="33495" formatCode="General">
                  <c:v>66.989999999999995</c:v>
                </c:pt>
                <c:pt idx="33496" formatCode="General">
                  <c:v>66.992000000000004</c:v>
                </c:pt>
                <c:pt idx="33497" formatCode="General">
                  <c:v>66.994</c:v>
                </c:pt>
                <c:pt idx="33498" formatCode="General">
                  <c:v>66.995999999999995</c:v>
                </c:pt>
                <c:pt idx="33499" formatCode="General">
                  <c:v>66.998000000000005</c:v>
                </c:pt>
                <c:pt idx="33500" formatCode="General">
                  <c:v>67</c:v>
                </c:pt>
                <c:pt idx="33501" formatCode="General">
                  <c:v>67.001999999999995</c:v>
                </c:pt>
                <c:pt idx="33502" formatCode="General">
                  <c:v>67.004000000000005</c:v>
                </c:pt>
                <c:pt idx="33503" formatCode="General">
                  <c:v>67.006</c:v>
                </c:pt>
                <c:pt idx="33504" formatCode="General">
                  <c:v>67.007999999999996</c:v>
                </c:pt>
                <c:pt idx="33505" formatCode="General">
                  <c:v>67.010000000000005</c:v>
                </c:pt>
                <c:pt idx="33506" formatCode="General">
                  <c:v>67.012</c:v>
                </c:pt>
                <c:pt idx="33507" formatCode="General">
                  <c:v>67.013999999999996</c:v>
                </c:pt>
                <c:pt idx="33508" formatCode="General">
                  <c:v>67.016000000000005</c:v>
                </c:pt>
                <c:pt idx="33509" formatCode="General">
                  <c:v>67.018000000000001</c:v>
                </c:pt>
                <c:pt idx="33510" formatCode="General">
                  <c:v>67.02</c:v>
                </c:pt>
                <c:pt idx="33511" formatCode="General">
                  <c:v>67.022000000000006</c:v>
                </c:pt>
                <c:pt idx="33512" formatCode="General">
                  <c:v>67.024000000000001</c:v>
                </c:pt>
                <c:pt idx="33513" formatCode="General">
                  <c:v>67.025999999999996</c:v>
                </c:pt>
                <c:pt idx="33514" formatCode="General">
                  <c:v>67.028000000000006</c:v>
                </c:pt>
                <c:pt idx="33515" formatCode="General">
                  <c:v>67.03</c:v>
                </c:pt>
                <c:pt idx="33516" formatCode="General">
                  <c:v>67.031999999999996</c:v>
                </c:pt>
                <c:pt idx="33517" formatCode="General">
                  <c:v>67.034000000000006</c:v>
                </c:pt>
                <c:pt idx="33518" formatCode="General">
                  <c:v>67.036000000000001</c:v>
                </c:pt>
                <c:pt idx="33519" formatCode="General">
                  <c:v>67.037999999999997</c:v>
                </c:pt>
                <c:pt idx="33520" formatCode="General">
                  <c:v>67.040000000000006</c:v>
                </c:pt>
                <c:pt idx="33521" formatCode="General">
                  <c:v>67.042000000000002</c:v>
                </c:pt>
                <c:pt idx="33522" formatCode="General">
                  <c:v>67.043999999999997</c:v>
                </c:pt>
                <c:pt idx="33523" formatCode="General">
                  <c:v>67.046000000000006</c:v>
                </c:pt>
                <c:pt idx="33524" formatCode="General">
                  <c:v>67.048000000000002</c:v>
                </c:pt>
                <c:pt idx="33525" formatCode="General">
                  <c:v>67.05</c:v>
                </c:pt>
                <c:pt idx="33526" formatCode="General">
                  <c:v>67.052000000000007</c:v>
                </c:pt>
                <c:pt idx="33527" formatCode="General">
                  <c:v>67.054000000000002</c:v>
                </c:pt>
                <c:pt idx="33528" formatCode="General">
                  <c:v>67.055999999999997</c:v>
                </c:pt>
                <c:pt idx="33529" formatCode="General">
                  <c:v>67.058000000000007</c:v>
                </c:pt>
                <c:pt idx="33530" formatCode="General">
                  <c:v>67.06</c:v>
                </c:pt>
                <c:pt idx="33531" formatCode="General">
                  <c:v>67.061999999999998</c:v>
                </c:pt>
                <c:pt idx="33532" formatCode="General">
                  <c:v>67.063999999999993</c:v>
                </c:pt>
                <c:pt idx="33533" formatCode="General">
                  <c:v>67.066000000000003</c:v>
                </c:pt>
                <c:pt idx="33534" formatCode="General">
                  <c:v>67.067999999999998</c:v>
                </c:pt>
                <c:pt idx="33535" formatCode="General">
                  <c:v>67.069999999999993</c:v>
                </c:pt>
                <c:pt idx="33536" formatCode="General">
                  <c:v>67.072000000000003</c:v>
                </c:pt>
                <c:pt idx="33537" formatCode="General">
                  <c:v>67.073999999999998</c:v>
                </c:pt>
                <c:pt idx="33538" formatCode="General">
                  <c:v>67.075999999999993</c:v>
                </c:pt>
                <c:pt idx="33539" formatCode="General">
                  <c:v>67.078000000000003</c:v>
                </c:pt>
                <c:pt idx="33540" formatCode="General">
                  <c:v>67.08</c:v>
                </c:pt>
                <c:pt idx="33541" formatCode="General">
                  <c:v>67.081999999999994</c:v>
                </c:pt>
                <c:pt idx="33542" formatCode="General">
                  <c:v>67.084000000000003</c:v>
                </c:pt>
                <c:pt idx="33543" formatCode="General">
                  <c:v>67.085999999999999</c:v>
                </c:pt>
                <c:pt idx="33544" formatCode="General">
                  <c:v>67.087999999999994</c:v>
                </c:pt>
                <c:pt idx="33545" formatCode="General">
                  <c:v>67.09</c:v>
                </c:pt>
                <c:pt idx="33546" formatCode="General">
                  <c:v>67.091999999999999</c:v>
                </c:pt>
                <c:pt idx="33547" formatCode="General">
                  <c:v>67.093999999999994</c:v>
                </c:pt>
                <c:pt idx="33548" formatCode="General">
                  <c:v>67.096000000000004</c:v>
                </c:pt>
                <c:pt idx="33549" formatCode="General">
                  <c:v>67.097999999999999</c:v>
                </c:pt>
                <c:pt idx="33550" formatCode="General">
                  <c:v>67.099999999999994</c:v>
                </c:pt>
                <c:pt idx="33551" formatCode="General">
                  <c:v>67.102000000000004</c:v>
                </c:pt>
                <c:pt idx="33552" formatCode="General">
                  <c:v>67.103999999999999</c:v>
                </c:pt>
                <c:pt idx="33553" formatCode="General">
                  <c:v>67.105999999999995</c:v>
                </c:pt>
                <c:pt idx="33554" formatCode="General">
                  <c:v>67.108000000000004</c:v>
                </c:pt>
                <c:pt idx="33555" formatCode="General">
                  <c:v>67.11</c:v>
                </c:pt>
                <c:pt idx="33556" formatCode="General">
                  <c:v>67.111999999999995</c:v>
                </c:pt>
                <c:pt idx="33557" formatCode="General">
                  <c:v>67.114000000000004</c:v>
                </c:pt>
                <c:pt idx="33558" formatCode="General">
                  <c:v>67.116</c:v>
                </c:pt>
                <c:pt idx="33559" formatCode="General">
                  <c:v>67.117999999999995</c:v>
                </c:pt>
                <c:pt idx="33560" formatCode="General">
                  <c:v>67.12</c:v>
                </c:pt>
                <c:pt idx="33561" formatCode="General">
                  <c:v>67.122</c:v>
                </c:pt>
                <c:pt idx="33562" formatCode="General">
                  <c:v>67.123999999999995</c:v>
                </c:pt>
                <c:pt idx="33563" formatCode="General">
                  <c:v>67.126000000000005</c:v>
                </c:pt>
                <c:pt idx="33564" formatCode="General">
                  <c:v>67.128</c:v>
                </c:pt>
                <c:pt idx="33565" formatCode="General">
                  <c:v>67.13</c:v>
                </c:pt>
                <c:pt idx="33566" formatCode="General">
                  <c:v>67.132000000000005</c:v>
                </c:pt>
                <c:pt idx="33567" formatCode="General">
                  <c:v>67.134</c:v>
                </c:pt>
                <c:pt idx="33568" formatCode="General">
                  <c:v>67.135999999999996</c:v>
                </c:pt>
                <c:pt idx="33569" formatCode="General">
                  <c:v>67.138000000000005</c:v>
                </c:pt>
                <c:pt idx="33570" formatCode="General">
                  <c:v>67.14</c:v>
                </c:pt>
                <c:pt idx="33571" formatCode="General">
                  <c:v>67.141999999999996</c:v>
                </c:pt>
                <c:pt idx="33572" formatCode="General">
                  <c:v>67.144000000000005</c:v>
                </c:pt>
                <c:pt idx="33573" formatCode="General">
                  <c:v>67.146000000000001</c:v>
                </c:pt>
                <c:pt idx="33574" formatCode="General">
                  <c:v>67.147999999999996</c:v>
                </c:pt>
                <c:pt idx="33575" formatCode="General">
                  <c:v>67.150000000000006</c:v>
                </c:pt>
                <c:pt idx="33576" formatCode="General">
                  <c:v>67.152000000000001</c:v>
                </c:pt>
                <c:pt idx="33577" formatCode="General">
                  <c:v>67.153999999999996</c:v>
                </c:pt>
                <c:pt idx="33578" formatCode="General">
                  <c:v>67.156000000000006</c:v>
                </c:pt>
                <c:pt idx="33579" formatCode="General">
                  <c:v>67.158000000000001</c:v>
                </c:pt>
                <c:pt idx="33580" formatCode="General">
                  <c:v>67.16</c:v>
                </c:pt>
                <c:pt idx="33581" formatCode="General">
                  <c:v>67.162000000000006</c:v>
                </c:pt>
                <c:pt idx="33582" formatCode="General">
                  <c:v>67.164000000000001</c:v>
                </c:pt>
                <c:pt idx="33583" formatCode="General">
                  <c:v>67.165999999999997</c:v>
                </c:pt>
                <c:pt idx="33584" formatCode="General">
                  <c:v>67.168000000000006</c:v>
                </c:pt>
                <c:pt idx="33585" formatCode="General">
                  <c:v>67.17</c:v>
                </c:pt>
                <c:pt idx="33586" formatCode="General">
                  <c:v>67.171999999999997</c:v>
                </c:pt>
                <c:pt idx="33587" formatCode="General">
                  <c:v>67.174000000000007</c:v>
                </c:pt>
                <c:pt idx="33588" formatCode="General">
                  <c:v>67.176000000000002</c:v>
                </c:pt>
                <c:pt idx="33589" formatCode="General">
                  <c:v>67.177999999999997</c:v>
                </c:pt>
                <c:pt idx="33590" formatCode="General">
                  <c:v>67.180000000000007</c:v>
                </c:pt>
                <c:pt idx="33591" formatCode="General">
                  <c:v>67.182000000000002</c:v>
                </c:pt>
                <c:pt idx="33592" formatCode="General">
                  <c:v>67.183999999999997</c:v>
                </c:pt>
                <c:pt idx="33593" formatCode="General">
                  <c:v>67.186000000000007</c:v>
                </c:pt>
                <c:pt idx="33594" formatCode="General">
                  <c:v>67.188000000000002</c:v>
                </c:pt>
                <c:pt idx="33595" formatCode="General">
                  <c:v>67.19</c:v>
                </c:pt>
                <c:pt idx="33596" formatCode="General">
                  <c:v>67.191999999999993</c:v>
                </c:pt>
                <c:pt idx="33597" formatCode="General">
                  <c:v>67.194000000000003</c:v>
                </c:pt>
                <c:pt idx="33598" formatCode="General">
                  <c:v>67.195999999999998</c:v>
                </c:pt>
                <c:pt idx="33599" formatCode="General">
                  <c:v>67.197999999999993</c:v>
                </c:pt>
                <c:pt idx="33600" formatCode="General">
                  <c:v>67.2</c:v>
                </c:pt>
                <c:pt idx="33601" formatCode="General">
                  <c:v>67.201999999999998</c:v>
                </c:pt>
                <c:pt idx="33602" formatCode="General">
                  <c:v>67.203999999999994</c:v>
                </c:pt>
                <c:pt idx="33603" formatCode="General">
                  <c:v>67.206000000000003</c:v>
                </c:pt>
                <c:pt idx="33604" formatCode="General">
                  <c:v>67.207999999999998</c:v>
                </c:pt>
                <c:pt idx="33605" formatCode="General">
                  <c:v>67.209999999999994</c:v>
                </c:pt>
                <c:pt idx="33606" formatCode="General">
                  <c:v>67.212000000000003</c:v>
                </c:pt>
                <c:pt idx="33607" formatCode="General">
                  <c:v>67.213999999999999</c:v>
                </c:pt>
                <c:pt idx="33608" formatCode="General">
                  <c:v>67.215999999999994</c:v>
                </c:pt>
                <c:pt idx="33609" formatCode="General">
                  <c:v>67.218000000000004</c:v>
                </c:pt>
                <c:pt idx="33610" formatCode="General">
                  <c:v>67.22</c:v>
                </c:pt>
                <c:pt idx="33611" formatCode="General">
                  <c:v>67.221999999999994</c:v>
                </c:pt>
                <c:pt idx="33612" formatCode="General">
                  <c:v>67.224000000000004</c:v>
                </c:pt>
                <c:pt idx="33613" formatCode="General">
                  <c:v>67.225999999999999</c:v>
                </c:pt>
                <c:pt idx="33614" formatCode="General">
                  <c:v>67.227999999999994</c:v>
                </c:pt>
                <c:pt idx="33615" formatCode="General">
                  <c:v>67.23</c:v>
                </c:pt>
                <c:pt idx="33616" formatCode="General">
                  <c:v>67.231999999999999</c:v>
                </c:pt>
                <c:pt idx="33617" formatCode="General">
                  <c:v>67.233999999999995</c:v>
                </c:pt>
                <c:pt idx="33618" formatCode="General">
                  <c:v>67.236000000000004</c:v>
                </c:pt>
                <c:pt idx="33619" formatCode="General">
                  <c:v>67.238</c:v>
                </c:pt>
                <c:pt idx="33620" formatCode="General">
                  <c:v>67.239999999999995</c:v>
                </c:pt>
                <c:pt idx="33621" formatCode="General">
                  <c:v>67.242000000000004</c:v>
                </c:pt>
                <c:pt idx="33622" formatCode="General">
                  <c:v>67.244</c:v>
                </c:pt>
                <c:pt idx="33623" formatCode="General">
                  <c:v>67.245999999999995</c:v>
                </c:pt>
                <c:pt idx="33624" formatCode="General">
                  <c:v>67.248000000000005</c:v>
                </c:pt>
                <c:pt idx="33625" formatCode="General">
                  <c:v>67.25</c:v>
                </c:pt>
                <c:pt idx="33626" formatCode="General">
                  <c:v>67.251999999999995</c:v>
                </c:pt>
                <c:pt idx="33627" formatCode="General">
                  <c:v>67.254000000000005</c:v>
                </c:pt>
                <c:pt idx="33628" formatCode="General">
                  <c:v>67.256</c:v>
                </c:pt>
                <c:pt idx="33629" formatCode="General">
                  <c:v>67.257999999999996</c:v>
                </c:pt>
                <c:pt idx="33630" formatCode="General">
                  <c:v>67.260000000000005</c:v>
                </c:pt>
                <c:pt idx="33631" formatCode="General">
                  <c:v>67.262</c:v>
                </c:pt>
                <c:pt idx="33632" formatCode="General">
                  <c:v>67.263999999999996</c:v>
                </c:pt>
                <c:pt idx="33633" formatCode="General">
                  <c:v>67.266000000000005</c:v>
                </c:pt>
                <c:pt idx="33634" formatCode="General">
                  <c:v>67.268000000000001</c:v>
                </c:pt>
                <c:pt idx="33635" formatCode="General">
                  <c:v>67.27</c:v>
                </c:pt>
                <c:pt idx="33636" formatCode="General">
                  <c:v>67.272000000000006</c:v>
                </c:pt>
                <c:pt idx="33637" formatCode="General">
                  <c:v>67.274000000000001</c:v>
                </c:pt>
                <c:pt idx="33638" formatCode="General">
                  <c:v>67.275999999999996</c:v>
                </c:pt>
                <c:pt idx="33639" formatCode="General">
                  <c:v>67.278000000000006</c:v>
                </c:pt>
                <c:pt idx="33640" formatCode="General">
                  <c:v>67.28</c:v>
                </c:pt>
                <c:pt idx="33641" formatCode="General">
                  <c:v>67.281999999999996</c:v>
                </c:pt>
                <c:pt idx="33642" formatCode="General">
                  <c:v>67.284000000000006</c:v>
                </c:pt>
                <c:pt idx="33643" formatCode="General">
                  <c:v>67.286000000000001</c:v>
                </c:pt>
                <c:pt idx="33644" formatCode="General">
                  <c:v>67.287999999999997</c:v>
                </c:pt>
                <c:pt idx="33645" formatCode="General">
                  <c:v>67.290000000000006</c:v>
                </c:pt>
                <c:pt idx="33646" formatCode="General">
                  <c:v>67.292000000000002</c:v>
                </c:pt>
                <c:pt idx="33647" formatCode="General">
                  <c:v>67.293999999999997</c:v>
                </c:pt>
                <c:pt idx="33648" formatCode="General">
                  <c:v>67.296000000000006</c:v>
                </c:pt>
                <c:pt idx="33649" formatCode="General">
                  <c:v>67.298000000000002</c:v>
                </c:pt>
                <c:pt idx="33650" formatCode="General">
                  <c:v>67.3</c:v>
                </c:pt>
                <c:pt idx="33651" formatCode="General">
                  <c:v>67.302000000000007</c:v>
                </c:pt>
                <c:pt idx="33652" formatCode="General">
                  <c:v>67.304000000000002</c:v>
                </c:pt>
                <c:pt idx="33653" formatCode="General">
                  <c:v>67.305999999999997</c:v>
                </c:pt>
                <c:pt idx="33654" formatCode="General">
                  <c:v>67.308000000000007</c:v>
                </c:pt>
                <c:pt idx="33655" formatCode="General">
                  <c:v>67.31</c:v>
                </c:pt>
                <c:pt idx="33656" formatCode="General">
                  <c:v>67.311999999999998</c:v>
                </c:pt>
                <c:pt idx="33657" formatCode="General">
                  <c:v>67.313999999999993</c:v>
                </c:pt>
                <c:pt idx="33658" formatCode="General">
                  <c:v>67.316000000000003</c:v>
                </c:pt>
                <c:pt idx="33659" formatCode="General">
                  <c:v>67.317999999999998</c:v>
                </c:pt>
                <c:pt idx="33660" formatCode="General">
                  <c:v>67.319999999999993</c:v>
                </c:pt>
                <c:pt idx="33661" formatCode="General">
                  <c:v>67.322000000000003</c:v>
                </c:pt>
                <c:pt idx="33662" formatCode="General">
                  <c:v>67.323999999999998</c:v>
                </c:pt>
                <c:pt idx="33663" formatCode="General">
                  <c:v>67.325999999999993</c:v>
                </c:pt>
                <c:pt idx="33664" formatCode="General">
                  <c:v>67.328000000000003</c:v>
                </c:pt>
                <c:pt idx="33665" formatCode="General">
                  <c:v>67.33</c:v>
                </c:pt>
                <c:pt idx="33666" formatCode="General">
                  <c:v>67.331999999999994</c:v>
                </c:pt>
                <c:pt idx="33667" formatCode="General">
                  <c:v>67.334000000000003</c:v>
                </c:pt>
                <c:pt idx="33668" formatCode="General">
                  <c:v>67.335999999999999</c:v>
                </c:pt>
                <c:pt idx="33669" formatCode="General">
                  <c:v>67.337999999999994</c:v>
                </c:pt>
                <c:pt idx="33670" formatCode="General">
                  <c:v>67.34</c:v>
                </c:pt>
                <c:pt idx="33671" formatCode="General">
                  <c:v>67.341999999999999</c:v>
                </c:pt>
                <c:pt idx="33672" formatCode="General">
                  <c:v>67.343999999999994</c:v>
                </c:pt>
                <c:pt idx="33673" formatCode="General">
                  <c:v>67.346000000000004</c:v>
                </c:pt>
                <c:pt idx="33674" formatCode="General">
                  <c:v>67.347999999999999</c:v>
                </c:pt>
                <c:pt idx="33675" formatCode="General">
                  <c:v>67.349999999999994</c:v>
                </c:pt>
                <c:pt idx="33676" formatCode="General">
                  <c:v>67.352000000000004</c:v>
                </c:pt>
                <c:pt idx="33677" formatCode="General">
                  <c:v>67.353999999999999</c:v>
                </c:pt>
                <c:pt idx="33678" formatCode="General">
                  <c:v>67.355999999999995</c:v>
                </c:pt>
                <c:pt idx="33679" formatCode="General">
                  <c:v>67.358000000000004</c:v>
                </c:pt>
                <c:pt idx="33680" formatCode="General">
                  <c:v>67.36</c:v>
                </c:pt>
                <c:pt idx="33681" formatCode="General">
                  <c:v>67.361999999999995</c:v>
                </c:pt>
                <c:pt idx="33682" formatCode="General">
                  <c:v>67.364000000000004</c:v>
                </c:pt>
                <c:pt idx="33683" formatCode="General">
                  <c:v>67.366</c:v>
                </c:pt>
                <c:pt idx="33684" formatCode="General">
                  <c:v>67.367999999999995</c:v>
                </c:pt>
                <c:pt idx="33685" formatCode="General">
                  <c:v>67.37</c:v>
                </c:pt>
                <c:pt idx="33686" formatCode="General">
                  <c:v>67.372</c:v>
                </c:pt>
                <c:pt idx="33687" formatCode="General">
                  <c:v>67.373999999999995</c:v>
                </c:pt>
                <c:pt idx="33688" formatCode="General">
                  <c:v>67.376000000000005</c:v>
                </c:pt>
                <c:pt idx="33689" formatCode="General">
                  <c:v>67.378</c:v>
                </c:pt>
                <c:pt idx="33690" formatCode="General">
                  <c:v>67.38</c:v>
                </c:pt>
                <c:pt idx="33691" formatCode="General">
                  <c:v>67.382000000000005</c:v>
                </c:pt>
                <c:pt idx="33692" formatCode="General">
                  <c:v>67.384</c:v>
                </c:pt>
                <c:pt idx="33693" formatCode="General">
                  <c:v>67.385999999999996</c:v>
                </c:pt>
                <c:pt idx="33694" formatCode="General">
                  <c:v>67.388000000000005</c:v>
                </c:pt>
                <c:pt idx="33695" formatCode="General">
                  <c:v>67.39</c:v>
                </c:pt>
                <c:pt idx="33696" formatCode="General">
                  <c:v>67.391999999999996</c:v>
                </c:pt>
                <c:pt idx="33697" formatCode="General">
                  <c:v>67.394000000000005</c:v>
                </c:pt>
                <c:pt idx="33698" formatCode="General">
                  <c:v>67.396000000000001</c:v>
                </c:pt>
                <c:pt idx="33699" formatCode="General">
                  <c:v>67.397999999999996</c:v>
                </c:pt>
                <c:pt idx="33700" formatCode="General">
                  <c:v>67.400000000000006</c:v>
                </c:pt>
                <c:pt idx="33701" formatCode="General">
                  <c:v>67.402000000000001</c:v>
                </c:pt>
                <c:pt idx="33702" formatCode="General">
                  <c:v>67.403999999999996</c:v>
                </c:pt>
                <c:pt idx="33703" formatCode="General">
                  <c:v>67.406000000000006</c:v>
                </c:pt>
                <c:pt idx="33704" formatCode="General">
                  <c:v>67.408000000000001</c:v>
                </c:pt>
                <c:pt idx="33705" formatCode="General">
                  <c:v>67.41</c:v>
                </c:pt>
                <c:pt idx="33706" formatCode="General">
                  <c:v>67.412000000000006</c:v>
                </c:pt>
                <c:pt idx="33707" formatCode="General">
                  <c:v>67.414000000000001</c:v>
                </c:pt>
                <c:pt idx="33708" formatCode="General">
                  <c:v>67.415999999999997</c:v>
                </c:pt>
                <c:pt idx="33709" formatCode="General">
                  <c:v>67.418000000000006</c:v>
                </c:pt>
                <c:pt idx="33710" formatCode="General">
                  <c:v>67.42</c:v>
                </c:pt>
                <c:pt idx="33711" formatCode="General">
                  <c:v>67.421999999999997</c:v>
                </c:pt>
                <c:pt idx="33712" formatCode="General">
                  <c:v>67.424000000000007</c:v>
                </c:pt>
                <c:pt idx="33713" formatCode="General">
                  <c:v>67.426000000000002</c:v>
                </c:pt>
                <c:pt idx="33714" formatCode="General">
                  <c:v>67.427999999999997</c:v>
                </c:pt>
                <c:pt idx="33715" formatCode="General">
                  <c:v>67.430000000000007</c:v>
                </c:pt>
                <c:pt idx="33716" formatCode="General">
                  <c:v>67.432000000000002</c:v>
                </c:pt>
                <c:pt idx="33717" formatCode="General">
                  <c:v>67.433999999999997</c:v>
                </c:pt>
                <c:pt idx="33718" formatCode="General">
                  <c:v>67.436000000000007</c:v>
                </c:pt>
                <c:pt idx="33719" formatCode="General">
                  <c:v>67.438000000000002</c:v>
                </c:pt>
                <c:pt idx="33720" formatCode="General">
                  <c:v>67.44</c:v>
                </c:pt>
                <c:pt idx="33721" formatCode="General">
                  <c:v>67.441999999999993</c:v>
                </c:pt>
                <c:pt idx="33722" formatCode="General">
                  <c:v>67.444000000000003</c:v>
                </c:pt>
                <c:pt idx="33723" formatCode="General">
                  <c:v>67.445999999999998</c:v>
                </c:pt>
                <c:pt idx="33724" formatCode="General">
                  <c:v>67.447999999999993</c:v>
                </c:pt>
                <c:pt idx="33725" formatCode="General">
                  <c:v>67.45</c:v>
                </c:pt>
                <c:pt idx="33726" formatCode="General">
                  <c:v>67.451999999999998</c:v>
                </c:pt>
                <c:pt idx="33727" formatCode="General">
                  <c:v>67.453999999999994</c:v>
                </c:pt>
                <c:pt idx="33728" formatCode="General">
                  <c:v>67.456000000000003</c:v>
                </c:pt>
                <c:pt idx="33729" formatCode="General">
                  <c:v>67.457999999999998</c:v>
                </c:pt>
                <c:pt idx="33730" formatCode="General">
                  <c:v>67.459999999999994</c:v>
                </c:pt>
                <c:pt idx="33731" formatCode="General">
                  <c:v>67.462000000000003</c:v>
                </c:pt>
                <c:pt idx="33732" formatCode="General">
                  <c:v>67.463999999999999</c:v>
                </c:pt>
                <c:pt idx="33733" formatCode="General">
                  <c:v>67.465999999999994</c:v>
                </c:pt>
                <c:pt idx="33734" formatCode="General">
                  <c:v>67.468000000000004</c:v>
                </c:pt>
                <c:pt idx="33735" formatCode="General">
                  <c:v>67.47</c:v>
                </c:pt>
                <c:pt idx="33736" formatCode="General">
                  <c:v>67.471999999999994</c:v>
                </c:pt>
                <c:pt idx="33737" formatCode="General">
                  <c:v>67.474000000000004</c:v>
                </c:pt>
                <c:pt idx="33738" formatCode="General">
                  <c:v>67.475999999999999</c:v>
                </c:pt>
                <c:pt idx="33739" formatCode="General">
                  <c:v>67.477999999999994</c:v>
                </c:pt>
                <c:pt idx="33740" formatCode="General">
                  <c:v>67.48</c:v>
                </c:pt>
                <c:pt idx="33741" formatCode="General">
                  <c:v>67.481999999999999</c:v>
                </c:pt>
                <c:pt idx="33742" formatCode="General">
                  <c:v>67.483999999999995</c:v>
                </c:pt>
                <c:pt idx="33743" formatCode="General">
                  <c:v>67.486000000000004</c:v>
                </c:pt>
                <c:pt idx="33744" formatCode="General">
                  <c:v>67.488</c:v>
                </c:pt>
                <c:pt idx="33745" formatCode="General">
                  <c:v>67.489999999999995</c:v>
                </c:pt>
                <c:pt idx="33746" formatCode="General">
                  <c:v>67.492000000000004</c:v>
                </c:pt>
                <c:pt idx="33747" formatCode="General">
                  <c:v>67.494</c:v>
                </c:pt>
                <c:pt idx="33748" formatCode="General">
                  <c:v>67.495999999999995</c:v>
                </c:pt>
                <c:pt idx="33749" formatCode="General">
                  <c:v>67.498000000000005</c:v>
                </c:pt>
                <c:pt idx="33750" formatCode="General">
                  <c:v>67.5</c:v>
                </c:pt>
                <c:pt idx="33751" formatCode="General">
                  <c:v>67.501999999999995</c:v>
                </c:pt>
                <c:pt idx="33752" formatCode="General">
                  <c:v>67.504000000000005</c:v>
                </c:pt>
                <c:pt idx="33753" formatCode="General">
                  <c:v>67.506</c:v>
                </c:pt>
                <c:pt idx="33754" formatCode="General">
                  <c:v>67.507999999999996</c:v>
                </c:pt>
                <c:pt idx="33755" formatCode="General">
                  <c:v>67.510000000000005</c:v>
                </c:pt>
                <c:pt idx="33756" formatCode="General">
                  <c:v>67.512</c:v>
                </c:pt>
                <c:pt idx="33757" formatCode="General">
                  <c:v>67.513999999999996</c:v>
                </c:pt>
                <c:pt idx="33758" formatCode="General">
                  <c:v>67.516000000000005</c:v>
                </c:pt>
                <c:pt idx="33759" formatCode="General">
                  <c:v>67.518000000000001</c:v>
                </c:pt>
                <c:pt idx="33760" formatCode="General">
                  <c:v>67.52</c:v>
                </c:pt>
                <c:pt idx="33761" formatCode="General">
                  <c:v>67.522000000000006</c:v>
                </c:pt>
                <c:pt idx="33762" formatCode="General">
                  <c:v>67.524000000000001</c:v>
                </c:pt>
                <c:pt idx="33763" formatCode="General">
                  <c:v>67.525999999999996</c:v>
                </c:pt>
                <c:pt idx="33764" formatCode="General">
                  <c:v>67.528000000000006</c:v>
                </c:pt>
                <c:pt idx="33765" formatCode="General">
                  <c:v>67.53</c:v>
                </c:pt>
                <c:pt idx="33766" formatCode="General">
                  <c:v>67.531999999999996</c:v>
                </c:pt>
                <c:pt idx="33767" formatCode="General">
                  <c:v>67.534000000000006</c:v>
                </c:pt>
                <c:pt idx="33768" formatCode="General">
                  <c:v>67.536000000000001</c:v>
                </c:pt>
                <c:pt idx="33769" formatCode="General">
                  <c:v>67.537999999999997</c:v>
                </c:pt>
                <c:pt idx="33770" formatCode="General">
                  <c:v>67.540000000000006</c:v>
                </c:pt>
                <c:pt idx="33771" formatCode="General">
                  <c:v>67.542000000000002</c:v>
                </c:pt>
                <c:pt idx="33772" formatCode="General">
                  <c:v>67.543999999999997</c:v>
                </c:pt>
                <c:pt idx="33773" formatCode="General">
                  <c:v>67.546000000000006</c:v>
                </c:pt>
                <c:pt idx="33774" formatCode="General">
                  <c:v>67.548000000000002</c:v>
                </c:pt>
                <c:pt idx="33775" formatCode="General">
                  <c:v>67.55</c:v>
                </c:pt>
                <c:pt idx="33776" formatCode="General">
                  <c:v>67.552000000000007</c:v>
                </c:pt>
                <c:pt idx="33777" formatCode="General">
                  <c:v>67.554000000000002</c:v>
                </c:pt>
                <c:pt idx="33778" formatCode="General">
                  <c:v>67.555999999999997</c:v>
                </c:pt>
                <c:pt idx="33779" formatCode="General">
                  <c:v>67.558000000000007</c:v>
                </c:pt>
                <c:pt idx="33780" formatCode="General">
                  <c:v>67.56</c:v>
                </c:pt>
                <c:pt idx="33781" formatCode="General">
                  <c:v>67.561999999999998</c:v>
                </c:pt>
                <c:pt idx="33782" formatCode="General">
                  <c:v>67.563999999999993</c:v>
                </c:pt>
                <c:pt idx="33783" formatCode="General">
                  <c:v>67.566000000000003</c:v>
                </c:pt>
                <c:pt idx="33784" formatCode="General">
                  <c:v>67.567999999999998</c:v>
                </c:pt>
                <c:pt idx="33785" formatCode="General">
                  <c:v>67.569999999999993</c:v>
                </c:pt>
                <c:pt idx="33786" formatCode="General">
                  <c:v>67.572000000000003</c:v>
                </c:pt>
                <c:pt idx="33787" formatCode="General">
                  <c:v>67.573999999999998</c:v>
                </c:pt>
                <c:pt idx="33788" formatCode="General">
                  <c:v>67.575999999999993</c:v>
                </c:pt>
                <c:pt idx="33789" formatCode="General">
                  <c:v>67.578000000000003</c:v>
                </c:pt>
                <c:pt idx="33790" formatCode="General">
                  <c:v>67.58</c:v>
                </c:pt>
                <c:pt idx="33791" formatCode="General">
                  <c:v>67.581999999999994</c:v>
                </c:pt>
                <c:pt idx="33792" formatCode="General">
                  <c:v>67.584000000000003</c:v>
                </c:pt>
                <c:pt idx="33793" formatCode="General">
                  <c:v>67.585999999999999</c:v>
                </c:pt>
                <c:pt idx="33794" formatCode="General">
                  <c:v>67.587999999999994</c:v>
                </c:pt>
                <c:pt idx="33795" formatCode="General">
                  <c:v>67.59</c:v>
                </c:pt>
                <c:pt idx="33796" formatCode="General">
                  <c:v>67.591999999999999</c:v>
                </c:pt>
                <c:pt idx="33797" formatCode="General">
                  <c:v>67.593999999999994</c:v>
                </c:pt>
                <c:pt idx="33798" formatCode="General">
                  <c:v>67.596000000000004</c:v>
                </c:pt>
                <c:pt idx="33799" formatCode="General">
                  <c:v>67.597999999999999</c:v>
                </c:pt>
                <c:pt idx="33800" formatCode="General">
                  <c:v>67.599999999999994</c:v>
                </c:pt>
                <c:pt idx="33801" formatCode="General">
                  <c:v>67.602000000000004</c:v>
                </c:pt>
                <c:pt idx="33802" formatCode="General">
                  <c:v>67.603999999999999</c:v>
                </c:pt>
                <c:pt idx="33803" formatCode="General">
                  <c:v>67.605999999999995</c:v>
                </c:pt>
                <c:pt idx="33804" formatCode="General">
                  <c:v>67.608000000000004</c:v>
                </c:pt>
                <c:pt idx="33805" formatCode="General">
                  <c:v>67.61</c:v>
                </c:pt>
                <c:pt idx="33806" formatCode="General">
                  <c:v>67.611999999999995</c:v>
                </c:pt>
                <c:pt idx="33807" formatCode="General">
                  <c:v>67.614000000000004</c:v>
                </c:pt>
                <c:pt idx="33808" formatCode="General">
                  <c:v>67.616</c:v>
                </c:pt>
                <c:pt idx="33809" formatCode="General">
                  <c:v>67.617999999999995</c:v>
                </c:pt>
                <c:pt idx="33810" formatCode="General">
                  <c:v>67.62</c:v>
                </c:pt>
                <c:pt idx="33811" formatCode="General">
                  <c:v>67.622</c:v>
                </c:pt>
                <c:pt idx="33812" formatCode="General">
                  <c:v>67.623999999999995</c:v>
                </c:pt>
                <c:pt idx="33813" formatCode="General">
                  <c:v>67.626000000000005</c:v>
                </c:pt>
                <c:pt idx="33814" formatCode="General">
                  <c:v>67.628</c:v>
                </c:pt>
                <c:pt idx="33815" formatCode="General">
                  <c:v>67.63</c:v>
                </c:pt>
                <c:pt idx="33816" formatCode="General">
                  <c:v>67.632000000000005</c:v>
                </c:pt>
                <c:pt idx="33817" formatCode="General">
                  <c:v>67.634</c:v>
                </c:pt>
                <c:pt idx="33818" formatCode="General">
                  <c:v>67.635999999999996</c:v>
                </c:pt>
                <c:pt idx="33819" formatCode="General">
                  <c:v>67.638000000000005</c:v>
                </c:pt>
                <c:pt idx="33820" formatCode="General">
                  <c:v>67.64</c:v>
                </c:pt>
                <c:pt idx="33821" formatCode="General">
                  <c:v>67.641999999999996</c:v>
                </c:pt>
                <c:pt idx="33822" formatCode="General">
                  <c:v>67.644000000000005</c:v>
                </c:pt>
                <c:pt idx="33823" formatCode="General">
                  <c:v>67.646000000000001</c:v>
                </c:pt>
                <c:pt idx="33824" formatCode="General">
                  <c:v>67.647999999999996</c:v>
                </c:pt>
                <c:pt idx="33825" formatCode="General">
                  <c:v>67.650000000000006</c:v>
                </c:pt>
                <c:pt idx="33826" formatCode="General">
                  <c:v>67.652000000000001</c:v>
                </c:pt>
                <c:pt idx="33827" formatCode="General">
                  <c:v>67.653999999999996</c:v>
                </c:pt>
                <c:pt idx="33828" formatCode="General">
                  <c:v>67.656000000000006</c:v>
                </c:pt>
                <c:pt idx="33829" formatCode="General">
                  <c:v>67.658000000000001</c:v>
                </c:pt>
                <c:pt idx="33830" formatCode="General">
                  <c:v>67.66</c:v>
                </c:pt>
                <c:pt idx="33831" formatCode="General">
                  <c:v>67.662000000000006</c:v>
                </c:pt>
                <c:pt idx="33832" formatCode="General">
                  <c:v>67.664000000000001</c:v>
                </c:pt>
                <c:pt idx="33833" formatCode="General">
                  <c:v>67.665999999999997</c:v>
                </c:pt>
                <c:pt idx="33834" formatCode="General">
                  <c:v>67.668000000000006</c:v>
                </c:pt>
                <c:pt idx="33835" formatCode="General">
                  <c:v>67.67</c:v>
                </c:pt>
                <c:pt idx="33836" formatCode="General">
                  <c:v>67.671999999999997</c:v>
                </c:pt>
                <c:pt idx="33837" formatCode="General">
                  <c:v>67.674000000000007</c:v>
                </c:pt>
                <c:pt idx="33838" formatCode="General">
                  <c:v>67.676000000000002</c:v>
                </c:pt>
                <c:pt idx="33839" formatCode="General">
                  <c:v>67.677999999999997</c:v>
                </c:pt>
                <c:pt idx="33840" formatCode="General">
                  <c:v>67.680000000000007</c:v>
                </c:pt>
                <c:pt idx="33841" formatCode="General">
                  <c:v>67.682000000000002</c:v>
                </c:pt>
                <c:pt idx="33842" formatCode="General">
                  <c:v>67.683999999999997</c:v>
                </c:pt>
                <c:pt idx="33843" formatCode="General">
                  <c:v>67.686000000000007</c:v>
                </c:pt>
                <c:pt idx="33844" formatCode="General">
                  <c:v>67.688000000000002</c:v>
                </c:pt>
                <c:pt idx="33845" formatCode="General">
                  <c:v>67.69</c:v>
                </c:pt>
                <c:pt idx="33846" formatCode="General">
                  <c:v>67.691999999999993</c:v>
                </c:pt>
                <c:pt idx="33847" formatCode="General">
                  <c:v>67.694000000000003</c:v>
                </c:pt>
                <c:pt idx="33848" formatCode="General">
                  <c:v>67.695999999999998</c:v>
                </c:pt>
                <c:pt idx="33849" formatCode="General">
                  <c:v>67.697999999999993</c:v>
                </c:pt>
                <c:pt idx="33850" formatCode="General">
                  <c:v>67.7</c:v>
                </c:pt>
                <c:pt idx="33851" formatCode="General">
                  <c:v>67.701999999999998</c:v>
                </c:pt>
                <c:pt idx="33852" formatCode="General">
                  <c:v>67.703999999999994</c:v>
                </c:pt>
                <c:pt idx="33853" formatCode="General">
                  <c:v>67.706000000000003</c:v>
                </c:pt>
                <c:pt idx="33854" formatCode="General">
                  <c:v>67.707999999999998</c:v>
                </c:pt>
                <c:pt idx="33855" formatCode="General">
                  <c:v>67.709999999999994</c:v>
                </c:pt>
                <c:pt idx="33856" formatCode="General">
                  <c:v>67.712000000000003</c:v>
                </c:pt>
                <c:pt idx="33857" formatCode="General">
                  <c:v>67.713999999999999</c:v>
                </c:pt>
                <c:pt idx="33858" formatCode="General">
                  <c:v>67.715999999999994</c:v>
                </c:pt>
                <c:pt idx="33859" formatCode="General">
                  <c:v>67.718000000000004</c:v>
                </c:pt>
                <c:pt idx="33860" formatCode="General">
                  <c:v>67.72</c:v>
                </c:pt>
                <c:pt idx="33861" formatCode="General">
                  <c:v>67.721999999999994</c:v>
                </c:pt>
                <c:pt idx="33862" formatCode="General">
                  <c:v>67.724000000000004</c:v>
                </c:pt>
                <c:pt idx="33863" formatCode="General">
                  <c:v>67.725999999999999</c:v>
                </c:pt>
                <c:pt idx="33864" formatCode="General">
                  <c:v>67.727999999999994</c:v>
                </c:pt>
                <c:pt idx="33865" formatCode="General">
                  <c:v>67.73</c:v>
                </c:pt>
                <c:pt idx="33866" formatCode="General">
                  <c:v>67.731999999999999</c:v>
                </c:pt>
                <c:pt idx="33867" formatCode="General">
                  <c:v>67.733999999999995</c:v>
                </c:pt>
                <c:pt idx="33868" formatCode="General">
                  <c:v>67.736000000000004</c:v>
                </c:pt>
                <c:pt idx="33869" formatCode="General">
                  <c:v>67.738</c:v>
                </c:pt>
                <c:pt idx="33870" formatCode="General">
                  <c:v>67.739999999999995</c:v>
                </c:pt>
                <c:pt idx="33871" formatCode="General">
                  <c:v>67.742000000000004</c:v>
                </c:pt>
                <c:pt idx="33872" formatCode="General">
                  <c:v>67.744</c:v>
                </c:pt>
                <c:pt idx="33873" formatCode="General">
                  <c:v>67.745999999999995</c:v>
                </c:pt>
                <c:pt idx="33874" formatCode="General">
                  <c:v>67.748000000000005</c:v>
                </c:pt>
                <c:pt idx="33875" formatCode="General">
                  <c:v>67.75</c:v>
                </c:pt>
                <c:pt idx="33876" formatCode="General">
                  <c:v>67.751999999999995</c:v>
                </c:pt>
                <c:pt idx="33877" formatCode="General">
                  <c:v>67.754000000000005</c:v>
                </c:pt>
                <c:pt idx="33878" formatCode="General">
                  <c:v>67.756</c:v>
                </c:pt>
                <c:pt idx="33879" formatCode="General">
                  <c:v>67.757999999999996</c:v>
                </c:pt>
                <c:pt idx="33880" formatCode="General">
                  <c:v>67.760000000000005</c:v>
                </c:pt>
                <c:pt idx="33881" formatCode="General">
                  <c:v>67.762</c:v>
                </c:pt>
                <c:pt idx="33882" formatCode="General">
                  <c:v>67.763999999999996</c:v>
                </c:pt>
                <c:pt idx="33883" formatCode="General">
                  <c:v>67.766000000000005</c:v>
                </c:pt>
                <c:pt idx="33884" formatCode="General">
                  <c:v>67.768000000000001</c:v>
                </c:pt>
                <c:pt idx="33885" formatCode="General">
                  <c:v>67.77</c:v>
                </c:pt>
                <c:pt idx="33886" formatCode="General">
                  <c:v>67.772000000000006</c:v>
                </c:pt>
                <c:pt idx="33887" formatCode="General">
                  <c:v>67.774000000000001</c:v>
                </c:pt>
                <c:pt idx="33888" formatCode="General">
                  <c:v>67.775999999999996</c:v>
                </c:pt>
                <c:pt idx="33889" formatCode="General">
                  <c:v>67.778000000000006</c:v>
                </c:pt>
                <c:pt idx="33890" formatCode="General">
                  <c:v>67.78</c:v>
                </c:pt>
                <c:pt idx="33891" formatCode="General">
                  <c:v>67.781999999999996</c:v>
                </c:pt>
                <c:pt idx="33892" formatCode="General">
                  <c:v>67.784000000000006</c:v>
                </c:pt>
                <c:pt idx="33893" formatCode="General">
                  <c:v>67.786000000000001</c:v>
                </c:pt>
                <c:pt idx="33894" formatCode="General">
                  <c:v>67.787999999999997</c:v>
                </c:pt>
                <c:pt idx="33895" formatCode="General">
                  <c:v>67.790000000000006</c:v>
                </c:pt>
                <c:pt idx="33896" formatCode="General">
                  <c:v>67.792000000000002</c:v>
                </c:pt>
                <c:pt idx="33897" formatCode="General">
                  <c:v>67.793999999999997</c:v>
                </c:pt>
                <c:pt idx="33898" formatCode="General">
                  <c:v>67.796000000000006</c:v>
                </c:pt>
                <c:pt idx="33899" formatCode="General">
                  <c:v>67.798000000000002</c:v>
                </c:pt>
                <c:pt idx="33900" formatCode="General">
                  <c:v>67.8</c:v>
                </c:pt>
                <c:pt idx="33901" formatCode="General">
                  <c:v>67.802000000000007</c:v>
                </c:pt>
                <c:pt idx="33902" formatCode="General">
                  <c:v>67.804000000000002</c:v>
                </c:pt>
                <c:pt idx="33903" formatCode="General">
                  <c:v>67.805999999999997</c:v>
                </c:pt>
                <c:pt idx="33904" formatCode="General">
                  <c:v>67.808000000000007</c:v>
                </c:pt>
                <c:pt idx="33905" formatCode="General">
                  <c:v>67.81</c:v>
                </c:pt>
                <c:pt idx="33906" formatCode="General">
                  <c:v>67.811999999999998</c:v>
                </c:pt>
                <c:pt idx="33907" formatCode="General">
                  <c:v>67.813999999999993</c:v>
                </c:pt>
                <c:pt idx="33908" formatCode="General">
                  <c:v>67.816000000000003</c:v>
                </c:pt>
                <c:pt idx="33909" formatCode="General">
                  <c:v>67.817999999999998</c:v>
                </c:pt>
                <c:pt idx="33910" formatCode="General">
                  <c:v>67.819999999999993</c:v>
                </c:pt>
                <c:pt idx="33911" formatCode="General">
                  <c:v>67.822000000000003</c:v>
                </c:pt>
                <c:pt idx="33912" formatCode="General">
                  <c:v>67.823999999999998</c:v>
                </c:pt>
                <c:pt idx="33913" formatCode="General">
                  <c:v>67.825999999999993</c:v>
                </c:pt>
                <c:pt idx="33914" formatCode="General">
                  <c:v>67.828000000000003</c:v>
                </c:pt>
                <c:pt idx="33915" formatCode="General">
                  <c:v>67.83</c:v>
                </c:pt>
                <c:pt idx="33916" formatCode="General">
                  <c:v>67.831999999999994</c:v>
                </c:pt>
                <c:pt idx="33917" formatCode="General">
                  <c:v>67.834000000000003</c:v>
                </c:pt>
                <c:pt idx="33918" formatCode="General">
                  <c:v>67.835999999999999</c:v>
                </c:pt>
                <c:pt idx="33919" formatCode="General">
                  <c:v>67.837999999999994</c:v>
                </c:pt>
                <c:pt idx="33920" formatCode="General">
                  <c:v>67.84</c:v>
                </c:pt>
                <c:pt idx="33921" formatCode="General">
                  <c:v>67.841999999999999</c:v>
                </c:pt>
                <c:pt idx="33922" formatCode="General">
                  <c:v>67.843999999999994</c:v>
                </c:pt>
                <c:pt idx="33923" formatCode="General">
                  <c:v>67.846000000000004</c:v>
                </c:pt>
                <c:pt idx="33924" formatCode="General">
                  <c:v>67.847999999999999</c:v>
                </c:pt>
                <c:pt idx="33925" formatCode="General">
                  <c:v>67.849999999999994</c:v>
                </c:pt>
                <c:pt idx="33926" formatCode="General">
                  <c:v>67.852000000000004</c:v>
                </c:pt>
                <c:pt idx="33927" formatCode="General">
                  <c:v>67.853999999999999</c:v>
                </c:pt>
                <c:pt idx="33928" formatCode="General">
                  <c:v>67.855999999999995</c:v>
                </c:pt>
                <c:pt idx="33929" formatCode="General">
                  <c:v>67.858000000000004</c:v>
                </c:pt>
                <c:pt idx="33930" formatCode="General">
                  <c:v>67.86</c:v>
                </c:pt>
                <c:pt idx="33931" formatCode="General">
                  <c:v>67.861999999999995</c:v>
                </c:pt>
                <c:pt idx="33932" formatCode="General">
                  <c:v>67.864000000000004</c:v>
                </c:pt>
                <c:pt idx="33933" formatCode="General">
                  <c:v>67.866</c:v>
                </c:pt>
                <c:pt idx="33934" formatCode="General">
                  <c:v>67.867999999999995</c:v>
                </c:pt>
                <c:pt idx="33935" formatCode="General">
                  <c:v>67.87</c:v>
                </c:pt>
                <c:pt idx="33936" formatCode="General">
                  <c:v>67.872</c:v>
                </c:pt>
                <c:pt idx="33937" formatCode="General">
                  <c:v>67.873999999999995</c:v>
                </c:pt>
                <c:pt idx="33938" formatCode="General">
                  <c:v>67.876000000000005</c:v>
                </c:pt>
                <c:pt idx="33939" formatCode="General">
                  <c:v>67.878</c:v>
                </c:pt>
                <c:pt idx="33940" formatCode="General">
                  <c:v>67.88</c:v>
                </c:pt>
                <c:pt idx="33941" formatCode="General">
                  <c:v>67.882000000000005</c:v>
                </c:pt>
                <c:pt idx="33942" formatCode="General">
                  <c:v>67.884</c:v>
                </c:pt>
                <c:pt idx="33943" formatCode="General">
                  <c:v>67.885999999999996</c:v>
                </c:pt>
                <c:pt idx="33944" formatCode="General">
                  <c:v>67.888000000000005</c:v>
                </c:pt>
                <c:pt idx="33945" formatCode="General">
                  <c:v>67.89</c:v>
                </c:pt>
                <c:pt idx="33946" formatCode="General">
                  <c:v>67.891999999999996</c:v>
                </c:pt>
                <c:pt idx="33947" formatCode="General">
                  <c:v>67.894000000000005</c:v>
                </c:pt>
                <c:pt idx="33948" formatCode="General">
                  <c:v>67.896000000000001</c:v>
                </c:pt>
                <c:pt idx="33949" formatCode="General">
                  <c:v>67.897999999999996</c:v>
                </c:pt>
                <c:pt idx="33950" formatCode="General">
                  <c:v>67.900000000000006</c:v>
                </c:pt>
                <c:pt idx="33951" formatCode="General">
                  <c:v>67.902000000000001</c:v>
                </c:pt>
                <c:pt idx="33952" formatCode="General">
                  <c:v>67.903999999999996</c:v>
                </c:pt>
                <c:pt idx="33953" formatCode="General">
                  <c:v>67.906000000000006</c:v>
                </c:pt>
                <c:pt idx="33954" formatCode="General">
                  <c:v>67.908000000000001</c:v>
                </c:pt>
                <c:pt idx="33955" formatCode="General">
                  <c:v>67.91</c:v>
                </c:pt>
                <c:pt idx="33956" formatCode="General">
                  <c:v>67.912000000000006</c:v>
                </c:pt>
                <c:pt idx="33957" formatCode="General">
                  <c:v>67.914000000000001</c:v>
                </c:pt>
                <c:pt idx="33958" formatCode="General">
                  <c:v>67.915999999999997</c:v>
                </c:pt>
                <c:pt idx="33959" formatCode="General">
                  <c:v>67.918000000000006</c:v>
                </c:pt>
                <c:pt idx="33960" formatCode="General">
                  <c:v>67.92</c:v>
                </c:pt>
                <c:pt idx="33961" formatCode="General">
                  <c:v>67.921999999999997</c:v>
                </c:pt>
                <c:pt idx="33962" formatCode="General">
                  <c:v>67.924000000000007</c:v>
                </c:pt>
                <c:pt idx="33963" formatCode="General">
                  <c:v>67.926000000000002</c:v>
                </c:pt>
                <c:pt idx="33964" formatCode="General">
                  <c:v>67.927999999999997</c:v>
                </c:pt>
                <c:pt idx="33965" formatCode="General">
                  <c:v>67.930000000000007</c:v>
                </c:pt>
                <c:pt idx="33966" formatCode="General">
                  <c:v>67.932000000000002</c:v>
                </c:pt>
                <c:pt idx="33967" formatCode="General">
                  <c:v>67.933999999999997</c:v>
                </c:pt>
                <c:pt idx="33968" formatCode="General">
                  <c:v>67.936000000000007</c:v>
                </c:pt>
                <c:pt idx="33969" formatCode="General">
                  <c:v>67.938000000000002</c:v>
                </c:pt>
                <c:pt idx="33970" formatCode="General">
                  <c:v>67.94</c:v>
                </c:pt>
                <c:pt idx="33971" formatCode="General">
                  <c:v>67.941999999999993</c:v>
                </c:pt>
                <c:pt idx="33972" formatCode="General">
                  <c:v>67.944000000000003</c:v>
                </c:pt>
                <c:pt idx="33973" formatCode="General">
                  <c:v>67.945999999999998</c:v>
                </c:pt>
                <c:pt idx="33974" formatCode="General">
                  <c:v>67.947999999999993</c:v>
                </c:pt>
                <c:pt idx="33975" formatCode="General">
                  <c:v>67.95</c:v>
                </c:pt>
                <c:pt idx="33976" formatCode="General">
                  <c:v>67.951999999999998</c:v>
                </c:pt>
                <c:pt idx="33977" formatCode="General">
                  <c:v>67.953999999999994</c:v>
                </c:pt>
                <c:pt idx="33978" formatCode="General">
                  <c:v>67.956000000000003</c:v>
                </c:pt>
                <c:pt idx="33979" formatCode="General">
                  <c:v>67.957999999999998</c:v>
                </c:pt>
                <c:pt idx="33980" formatCode="General">
                  <c:v>67.959999999999994</c:v>
                </c:pt>
                <c:pt idx="33981" formatCode="General">
                  <c:v>67.962000000000003</c:v>
                </c:pt>
                <c:pt idx="33982" formatCode="General">
                  <c:v>67.963999999999999</c:v>
                </c:pt>
                <c:pt idx="33983" formatCode="General">
                  <c:v>67.965999999999994</c:v>
                </c:pt>
                <c:pt idx="33984" formatCode="General">
                  <c:v>67.968000000000004</c:v>
                </c:pt>
                <c:pt idx="33985" formatCode="General">
                  <c:v>67.97</c:v>
                </c:pt>
                <c:pt idx="33986" formatCode="General">
                  <c:v>67.971999999999994</c:v>
                </c:pt>
                <c:pt idx="33987" formatCode="General">
                  <c:v>67.974000000000004</c:v>
                </c:pt>
                <c:pt idx="33988" formatCode="General">
                  <c:v>67.975999999999999</c:v>
                </c:pt>
                <c:pt idx="33989" formatCode="General">
                  <c:v>67.977999999999994</c:v>
                </c:pt>
                <c:pt idx="33990" formatCode="General">
                  <c:v>67.98</c:v>
                </c:pt>
                <c:pt idx="33991" formatCode="General">
                  <c:v>67.981999999999999</c:v>
                </c:pt>
                <c:pt idx="33992" formatCode="General">
                  <c:v>67.983999999999995</c:v>
                </c:pt>
                <c:pt idx="33993" formatCode="General">
                  <c:v>67.986000000000004</c:v>
                </c:pt>
                <c:pt idx="33994" formatCode="General">
                  <c:v>67.988</c:v>
                </c:pt>
                <c:pt idx="33995" formatCode="General">
                  <c:v>67.989999999999995</c:v>
                </c:pt>
                <c:pt idx="33996" formatCode="General">
                  <c:v>67.992000000000004</c:v>
                </c:pt>
                <c:pt idx="33997" formatCode="General">
                  <c:v>67.994</c:v>
                </c:pt>
                <c:pt idx="33998" formatCode="General">
                  <c:v>67.995999999999995</c:v>
                </c:pt>
                <c:pt idx="33999" formatCode="General">
                  <c:v>67.998000000000005</c:v>
                </c:pt>
                <c:pt idx="34000" formatCode="General">
                  <c:v>68</c:v>
                </c:pt>
                <c:pt idx="34001" formatCode="General">
                  <c:v>68.001999999999995</c:v>
                </c:pt>
                <c:pt idx="34002" formatCode="General">
                  <c:v>68.004000000000005</c:v>
                </c:pt>
                <c:pt idx="34003" formatCode="General">
                  <c:v>68.006</c:v>
                </c:pt>
                <c:pt idx="34004" formatCode="General">
                  <c:v>68.007999999999996</c:v>
                </c:pt>
                <c:pt idx="34005" formatCode="General">
                  <c:v>68.010000000000005</c:v>
                </c:pt>
                <c:pt idx="34006" formatCode="General">
                  <c:v>68.012</c:v>
                </c:pt>
                <c:pt idx="34007" formatCode="General">
                  <c:v>68.013999999999996</c:v>
                </c:pt>
                <c:pt idx="34008" formatCode="General">
                  <c:v>68.016000000000005</c:v>
                </c:pt>
                <c:pt idx="34009" formatCode="General">
                  <c:v>68.018000000000001</c:v>
                </c:pt>
                <c:pt idx="34010" formatCode="General">
                  <c:v>68.02</c:v>
                </c:pt>
                <c:pt idx="34011" formatCode="General">
                  <c:v>68.022000000000006</c:v>
                </c:pt>
                <c:pt idx="34012" formatCode="General">
                  <c:v>68.024000000000001</c:v>
                </c:pt>
                <c:pt idx="34013" formatCode="General">
                  <c:v>68.025999999999996</c:v>
                </c:pt>
                <c:pt idx="34014" formatCode="General">
                  <c:v>68.028000000000006</c:v>
                </c:pt>
                <c:pt idx="34015" formatCode="General">
                  <c:v>68.03</c:v>
                </c:pt>
                <c:pt idx="34016" formatCode="General">
                  <c:v>68.031999999999996</c:v>
                </c:pt>
                <c:pt idx="34017" formatCode="General">
                  <c:v>68.034000000000006</c:v>
                </c:pt>
                <c:pt idx="34018" formatCode="General">
                  <c:v>68.036000000000001</c:v>
                </c:pt>
                <c:pt idx="34019" formatCode="General">
                  <c:v>68.037999999999997</c:v>
                </c:pt>
                <c:pt idx="34020" formatCode="General">
                  <c:v>68.040000000000006</c:v>
                </c:pt>
                <c:pt idx="34021" formatCode="General">
                  <c:v>68.042000000000002</c:v>
                </c:pt>
                <c:pt idx="34022" formatCode="General">
                  <c:v>68.043999999999997</c:v>
                </c:pt>
                <c:pt idx="34023" formatCode="General">
                  <c:v>68.046000000000006</c:v>
                </c:pt>
                <c:pt idx="34024" formatCode="General">
                  <c:v>68.048000000000002</c:v>
                </c:pt>
                <c:pt idx="34025" formatCode="General">
                  <c:v>68.05</c:v>
                </c:pt>
                <c:pt idx="34026" formatCode="General">
                  <c:v>68.052000000000007</c:v>
                </c:pt>
                <c:pt idx="34027" formatCode="General">
                  <c:v>68.054000000000002</c:v>
                </c:pt>
                <c:pt idx="34028" formatCode="General">
                  <c:v>68.055999999999997</c:v>
                </c:pt>
                <c:pt idx="34029" formatCode="General">
                  <c:v>68.058000000000007</c:v>
                </c:pt>
                <c:pt idx="34030" formatCode="General">
                  <c:v>68.06</c:v>
                </c:pt>
                <c:pt idx="34031" formatCode="General">
                  <c:v>68.061999999999998</c:v>
                </c:pt>
                <c:pt idx="34032" formatCode="General">
                  <c:v>68.063999999999993</c:v>
                </c:pt>
                <c:pt idx="34033" formatCode="General">
                  <c:v>68.066000000000003</c:v>
                </c:pt>
                <c:pt idx="34034" formatCode="General">
                  <c:v>68.067999999999998</c:v>
                </c:pt>
                <c:pt idx="34035" formatCode="General">
                  <c:v>68.069999999999993</c:v>
                </c:pt>
                <c:pt idx="34036" formatCode="General">
                  <c:v>68.072000000000003</c:v>
                </c:pt>
                <c:pt idx="34037" formatCode="General">
                  <c:v>68.073999999999998</c:v>
                </c:pt>
                <c:pt idx="34038" formatCode="General">
                  <c:v>68.075999999999993</c:v>
                </c:pt>
                <c:pt idx="34039" formatCode="General">
                  <c:v>68.078000000000003</c:v>
                </c:pt>
                <c:pt idx="34040" formatCode="General">
                  <c:v>68.08</c:v>
                </c:pt>
                <c:pt idx="34041" formatCode="General">
                  <c:v>68.081999999999994</c:v>
                </c:pt>
                <c:pt idx="34042" formatCode="General">
                  <c:v>68.084000000000003</c:v>
                </c:pt>
                <c:pt idx="34043" formatCode="General">
                  <c:v>68.085999999999999</c:v>
                </c:pt>
                <c:pt idx="34044" formatCode="General">
                  <c:v>68.087999999999994</c:v>
                </c:pt>
                <c:pt idx="34045" formatCode="General">
                  <c:v>68.09</c:v>
                </c:pt>
                <c:pt idx="34046" formatCode="General">
                  <c:v>68.091999999999999</c:v>
                </c:pt>
                <c:pt idx="34047" formatCode="General">
                  <c:v>68.093999999999994</c:v>
                </c:pt>
                <c:pt idx="34048" formatCode="General">
                  <c:v>68.096000000000004</c:v>
                </c:pt>
                <c:pt idx="34049" formatCode="General">
                  <c:v>68.097999999999999</c:v>
                </c:pt>
                <c:pt idx="34050" formatCode="General">
                  <c:v>68.099999999999994</c:v>
                </c:pt>
                <c:pt idx="34051" formatCode="General">
                  <c:v>68.102000000000004</c:v>
                </c:pt>
                <c:pt idx="34052" formatCode="General">
                  <c:v>68.103999999999999</c:v>
                </c:pt>
                <c:pt idx="34053" formatCode="General">
                  <c:v>68.105999999999995</c:v>
                </c:pt>
                <c:pt idx="34054" formatCode="General">
                  <c:v>68.108000000000004</c:v>
                </c:pt>
                <c:pt idx="34055" formatCode="General">
                  <c:v>68.11</c:v>
                </c:pt>
                <c:pt idx="34056" formatCode="General">
                  <c:v>68.111999999999995</c:v>
                </c:pt>
                <c:pt idx="34057" formatCode="General">
                  <c:v>68.114000000000004</c:v>
                </c:pt>
                <c:pt idx="34058" formatCode="General">
                  <c:v>68.116</c:v>
                </c:pt>
                <c:pt idx="34059" formatCode="General">
                  <c:v>68.117999999999995</c:v>
                </c:pt>
                <c:pt idx="34060" formatCode="General">
                  <c:v>68.12</c:v>
                </c:pt>
                <c:pt idx="34061" formatCode="General">
                  <c:v>68.122</c:v>
                </c:pt>
                <c:pt idx="34062" formatCode="General">
                  <c:v>68.123999999999995</c:v>
                </c:pt>
                <c:pt idx="34063" formatCode="General">
                  <c:v>68.126000000000005</c:v>
                </c:pt>
                <c:pt idx="34064" formatCode="General">
                  <c:v>68.128</c:v>
                </c:pt>
                <c:pt idx="34065" formatCode="General">
                  <c:v>68.13</c:v>
                </c:pt>
                <c:pt idx="34066" formatCode="General">
                  <c:v>68.132000000000005</c:v>
                </c:pt>
                <c:pt idx="34067" formatCode="General">
                  <c:v>68.134</c:v>
                </c:pt>
                <c:pt idx="34068" formatCode="General">
                  <c:v>68.135999999999996</c:v>
                </c:pt>
                <c:pt idx="34069" formatCode="General">
                  <c:v>68.138000000000005</c:v>
                </c:pt>
                <c:pt idx="34070" formatCode="General">
                  <c:v>68.14</c:v>
                </c:pt>
                <c:pt idx="34071" formatCode="General">
                  <c:v>68.141999999999996</c:v>
                </c:pt>
                <c:pt idx="34072" formatCode="General">
                  <c:v>68.144000000000005</c:v>
                </c:pt>
                <c:pt idx="34073" formatCode="General">
                  <c:v>68.146000000000001</c:v>
                </c:pt>
                <c:pt idx="34074" formatCode="General">
                  <c:v>68.147999999999996</c:v>
                </c:pt>
                <c:pt idx="34075" formatCode="General">
                  <c:v>68.150000000000006</c:v>
                </c:pt>
                <c:pt idx="34076" formatCode="General">
                  <c:v>68.152000000000001</c:v>
                </c:pt>
                <c:pt idx="34077" formatCode="General">
                  <c:v>68.153999999999996</c:v>
                </c:pt>
                <c:pt idx="34078" formatCode="General">
                  <c:v>68.156000000000006</c:v>
                </c:pt>
                <c:pt idx="34079" formatCode="General">
                  <c:v>68.158000000000001</c:v>
                </c:pt>
                <c:pt idx="34080" formatCode="General">
                  <c:v>68.16</c:v>
                </c:pt>
                <c:pt idx="34081" formatCode="General">
                  <c:v>68.162000000000006</c:v>
                </c:pt>
                <c:pt idx="34082" formatCode="General">
                  <c:v>68.164000000000001</c:v>
                </c:pt>
                <c:pt idx="34083" formatCode="General">
                  <c:v>68.165999999999997</c:v>
                </c:pt>
                <c:pt idx="34084" formatCode="General">
                  <c:v>68.168000000000006</c:v>
                </c:pt>
                <c:pt idx="34085" formatCode="General">
                  <c:v>68.17</c:v>
                </c:pt>
                <c:pt idx="34086" formatCode="General">
                  <c:v>68.171999999999997</c:v>
                </c:pt>
                <c:pt idx="34087" formatCode="General">
                  <c:v>68.174000000000007</c:v>
                </c:pt>
                <c:pt idx="34088" formatCode="General">
                  <c:v>68.176000000000002</c:v>
                </c:pt>
                <c:pt idx="34089" formatCode="General">
                  <c:v>68.177999999999997</c:v>
                </c:pt>
                <c:pt idx="34090" formatCode="General">
                  <c:v>68.180000000000007</c:v>
                </c:pt>
                <c:pt idx="34091" formatCode="General">
                  <c:v>68.182000000000002</c:v>
                </c:pt>
                <c:pt idx="34092" formatCode="General">
                  <c:v>68.183999999999997</c:v>
                </c:pt>
                <c:pt idx="34093" formatCode="General">
                  <c:v>68.186000000000007</c:v>
                </c:pt>
                <c:pt idx="34094" formatCode="General">
                  <c:v>68.188000000000002</c:v>
                </c:pt>
                <c:pt idx="34095" formatCode="General">
                  <c:v>68.19</c:v>
                </c:pt>
                <c:pt idx="34096" formatCode="General">
                  <c:v>68.191999999999993</c:v>
                </c:pt>
                <c:pt idx="34097" formatCode="General">
                  <c:v>68.194000000000003</c:v>
                </c:pt>
                <c:pt idx="34098" formatCode="General">
                  <c:v>68.195999999999998</c:v>
                </c:pt>
                <c:pt idx="34099" formatCode="General">
                  <c:v>68.197999999999993</c:v>
                </c:pt>
                <c:pt idx="34100" formatCode="General">
                  <c:v>68.2</c:v>
                </c:pt>
                <c:pt idx="34101" formatCode="General">
                  <c:v>68.201999999999998</c:v>
                </c:pt>
                <c:pt idx="34102" formatCode="General">
                  <c:v>68.203999999999994</c:v>
                </c:pt>
                <c:pt idx="34103" formatCode="General">
                  <c:v>68.206000000000003</c:v>
                </c:pt>
                <c:pt idx="34104" formatCode="General">
                  <c:v>68.207999999999998</c:v>
                </c:pt>
                <c:pt idx="34105" formatCode="General">
                  <c:v>68.209999999999994</c:v>
                </c:pt>
                <c:pt idx="34106" formatCode="General">
                  <c:v>68.212000000000003</c:v>
                </c:pt>
                <c:pt idx="34107" formatCode="General">
                  <c:v>68.213999999999999</c:v>
                </c:pt>
                <c:pt idx="34108" formatCode="General">
                  <c:v>68.215999999999994</c:v>
                </c:pt>
                <c:pt idx="34109" formatCode="General">
                  <c:v>68.218000000000004</c:v>
                </c:pt>
                <c:pt idx="34110" formatCode="General">
                  <c:v>68.22</c:v>
                </c:pt>
                <c:pt idx="34111" formatCode="General">
                  <c:v>68.221999999999994</c:v>
                </c:pt>
                <c:pt idx="34112" formatCode="General">
                  <c:v>68.224000000000004</c:v>
                </c:pt>
                <c:pt idx="34113" formatCode="General">
                  <c:v>68.225999999999999</c:v>
                </c:pt>
                <c:pt idx="34114" formatCode="General">
                  <c:v>68.227999999999994</c:v>
                </c:pt>
                <c:pt idx="34115" formatCode="General">
                  <c:v>68.23</c:v>
                </c:pt>
                <c:pt idx="34116" formatCode="General">
                  <c:v>68.231999999999999</c:v>
                </c:pt>
                <c:pt idx="34117" formatCode="General">
                  <c:v>68.233999999999995</c:v>
                </c:pt>
                <c:pt idx="34118" formatCode="General">
                  <c:v>68.236000000000004</c:v>
                </c:pt>
                <c:pt idx="34119" formatCode="General">
                  <c:v>68.238</c:v>
                </c:pt>
                <c:pt idx="34120" formatCode="General">
                  <c:v>68.239999999999995</c:v>
                </c:pt>
                <c:pt idx="34121" formatCode="General">
                  <c:v>68.242000000000004</c:v>
                </c:pt>
                <c:pt idx="34122" formatCode="General">
                  <c:v>68.244</c:v>
                </c:pt>
                <c:pt idx="34123" formatCode="General">
                  <c:v>68.245999999999995</c:v>
                </c:pt>
                <c:pt idx="34124" formatCode="General">
                  <c:v>68.248000000000005</c:v>
                </c:pt>
                <c:pt idx="34125" formatCode="General">
                  <c:v>68.25</c:v>
                </c:pt>
                <c:pt idx="34126" formatCode="General">
                  <c:v>68.251999999999995</c:v>
                </c:pt>
                <c:pt idx="34127" formatCode="General">
                  <c:v>68.254000000000005</c:v>
                </c:pt>
                <c:pt idx="34128" formatCode="General">
                  <c:v>68.256</c:v>
                </c:pt>
                <c:pt idx="34129" formatCode="General">
                  <c:v>68.257999999999996</c:v>
                </c:pt>
                <c:pt idx="34130" formatCode="General">
                  <c:v>68.260000000000005</c:v>
                </c:pt>
                <c:pt idx="34131" formatCode="General">
                  <c:v>68.262</c:v>
                </c:pt>
                <c:pt idx="34132" formatCode="General">
                  <c:v>68.263999999999996</c:v>
                </c:pt>
                <c:pt idx="34133" formatCode="General">
                  <c:v>68.266000000000005</c:v>
                </c:pt>
                <c:pt idx="34134" formatCode="General">
                  <c:v>68.268000000000001</c:v>
                </c:pt>
                <c:pt idx="34135" formatCode="General">
                  <c:v>68.27</c:v>
                </c:pt>
                <c:pt idx="34136" formatCode="General">
                  <c:v>68.272000000000006</c:v>
                </c:pt>
                <c:pt idx="34137" formatCode="General">
                  <c:v>68.274000000000001</c:v>
                </c:pt>
                <c:pt idx="34138" formatCode="General">
                  <c:v>68.275999999999996</c:v>
                </c:pt>
                <c:pt idx="34139" formatCode="General">
                  <c:v>68.278000000000006</c:v>
                </c:pt>
                <c:pt idx="34140" formatCode="General">
                  <c:v>68.28</c:v>
                </c:pt>
                <c:pt idx="34141" formatCode="General">
                  <c:v>68.281999999999996</c:v>
                </c:pt>
                <c:pt idx="34142" formatCode="General">
                  <c:v>68.284000000000006</c:v>
                </c:pt>
                <c:pt idx="34143" formatCode="General">
                  <c:v>68.286000000000001</c:v>
                </c:pt>
                <c:pt idx="34144" formatCode="General">
                  <c:v>68.287999999999997</c:v>
                </c:pt>
                <c:pt idx="34145" formatCode="General">
                  <c:v>68.290000000000006</c:v>
                </c:pt>
                <c:pt idx="34146" formatCode="General">
                  <c:v>68.292000000000002</c:v>
                </c:pt>
                <c:pt idx="34147" formatCode="General">
                  <c:v>68.293999999999997</c:v>
                </c:pt>
                <c:pt idx="34148" formatCode="General">
                  <c:v>68.296000000000006</c:v>
                </c:pt>
                <c:pt idx="34149" formatCode="General">
                  <c:v>68.298000000000002</c:v>
                </c:pt>
                <c:pt idx="34150" formatCode="General">
                  <c:v>68.3</c:v>
                </c:pt>
                <c:pt idx="34151" formatCode="General">
                  <c:v>68.302000000000007</c:v>
                </c:pt>
                <c:pt idx="34152" formatCode="General">
                  <c:v>68.304000000000002</c:v>
                </c:pt>
                <c:pt idx="34153" formatCode="General">
                  <c:v>68.305999999999997</c:v>
                </c:pt>
                <c:pt idx="34154" formatCode="General">
                  <c:v>68.308000000000007</c:v>
                </c:pt>
                <c:pt idx="34155" formatCode="General">
                  <c:v>68.31</c:v>
                </c:pt>
                <c:pt idx="34156" formatCode="General">
                  <c:v>68.311999999999998</c:v>
                </c:pt>
                <c:pt idx="34157" formatCode="General">
                  <c:v>68.313999999999993</c:v>
                </c:pt>
                <c:pt idx="34158" formatCode="General">
                  <c:v>68.316000000000003</c:v>
                </c:pt>
                <c:pt idx="34159" formatCode="General">
                  <c:v>68.317999999999998</c:v>
                </c:pt>
                <c:pt idx="34160" formatCode="General">
                  <c:v>68.319999999999993</c:v>
                </c:pt>
                <c:pt idx="34161" formatCode="General">
                  <c:v>68.322000000000003</c:v>
                </c:pt>
                <c:pt idx="34162" formatCode="General">
                  <c:v>68.323999999999998</c:v>
                </c:pt>
                <c:pt idx="34163" formatCode="General">
                  <c:v>68.325999999999993</c:v>
                </c:pt>
                <c:pt idx="34164" formatCode="General">
                  <c:v>68.328000000000003</c:v>
                </c:pt>
                <c:pt idx="34165" formatCode="General">
                  <c:v>68.33</c:v>
                </c:pt>
                <c:pt idx="34166" formatCode="General">
                  <c:v>68.331999999999994</c:v>
                </c:pt>
                <c:pt idx="34167" formatCode="General">
                  <c:v>68.334000000000003</c:v>
                </c:pt>
                <c:pt idx="34168" formatCode="General">
                  <c:v>68.335999999999999</c:v>
                </c:pt>
                <c:pt idx="34169" formatCode="General">
                  <c:v>68.337999999999994</c:v>
                </c:pt>
                <c:pt idx="34170" formatCode="General">
                  <c:v>68.34</c:v>
                </c:pt>
                <c:pt idx="34171" formatCode="General">
                  <c:v>68.341999999999999</c:v>
                </c:pt>
                <c:pt idx="34172" formatCode="General">
                  <c:v>68.343999999999994</c:v>
                </c:pt>
                <c:pt idx="34173" formatCode="General">
                  <c:v>68.346000000000004</c:v>
                </c:pt>
                <c:pt idx="34174" formatCode="General">
                  <c:v>68.347999999999999</c:v>
                </c:pt>
                <c:pt idx="34175" formatCode="General">
                  <c:v>68.349999999999994</c:v>
                </c:pt>
                <c:pt idx="34176" formatCode="General">
                  <c:v>68.352000000000004</c:v>
                </c:pt>
                <c:pt idx="34177" formatCode="General">
                  <c:v>68.353999999999999</c:v>
                </c:pt>
                <c:pt idx="34178" formatCode="General">
                  <c:v>68.355999999999995</c:v>
                </c:pt>
                <c:pt idx="34179" formatCode="General">
                  <c:v>68.358000000000004</c:v>
                </c:pt>
                <c:pt idx="34180" formatCode="General">
                  <c:v>68.36</c:v>
                </c:pt>
                <c:pt idx="34181" formatCode="General">
                  <c:v>68.361999999999995</c:v>
                </c:pt>
                <c:pt idx="34182" formatCode="General">
                  <c:v>68.364000000000004</c:v>
                </c:pt>
                <c:pt idx="34183" formatCode="General">
                  <c:v>68.366</c:v>
                </c:pt>
                <c:pt idx="34184" formatCode="General">
                  <c:v>68.367999999999995</c:v>
                </c:pt>
                <c:pt idx="34185" formatCode="General">
                  <c:v>68.37</c:v>
                </c:pt>
                <c:pt idx="34186" formatCode="General">
                  <c:v>68.372</c:v>
                </c:pt>
                <c:pt idx="34187" formatCode="General">
                  <c:v>68.373999999999995</c:v>
                </c:pt>
                <c:pt idx="34188" formatCode="General">
                  <c:v>68.376000000000005</c:v>
                </c:pt>
                <c:pt idx="34189" formatCode="General">
                  <c:v>68.378</c:v>
                </c:pt>
                <c:pt idx="34190" formatCode="General">
                  <c:v>68.38</c:v>
                </c:pt>
                <c:pt idx="34191" formatCode="General">
                  <c:v>68.382000000000005</c:v>
                </c:pt>
                <c:pt idx="34192" formatCode="General">
                  <c:v>68.384</c:v>
                </c:pt>
                <c:pt idx="34193" formatCode="General">
                  <c:v>68.385999999999996</c:v>
                </c:pt>
                <c:pt idx="34194" formatCode="General">
                  <c:v>68.388000000000005</c:v>
                </c:pt>
                <c:pt idx="34195" formatCode="General">
                  <c:v>68.39</c:v>
                </c:pt>
                <c:pt idx="34196" formatCode="General">
                  <c:v>68.391999999999996</c:v>
                </c:pt>
                <c:pt idx="34197" formatCode="General">
                  <c:v>68.394000000000005</c:v>
                </c:pt>
                <c:pt idx="34198" formatCode="General">
                  <c:v>68.396000000000001</c:v>
                </c:pt>
                <c:pt idx="34199" formatCode="General">
                  <c:v>68.397999999999996</c:v>
                </c:pt>
                <c:pt idx="34200" formatCode="General">
                  <c:v>68.400000000000006</c:v>
                </c:pt>
                <c:pt idx="34201" formatCode="General">
                  <c:v>68.402000000000001</c:v>
                </c:pt>
                <c:pt idx="34202" formatCode="General">
                  <c:v>68.403999999999996</c:v>
                </c:pt>
                <c:pt idx="34203" formatCode="General">
                  <c:v>68.406000000000006</c:v>
                </c:pt>
                <c:pt idx="34204" formatCode="General">
                  <c:v>68.408000000000001</c:v>
                </c:pt>
                <c:pt idx="34205" formatCode="General">
                  <c:v>68.41</c:v>
                </c:pt>
                <c:pt idx="34206" formatCode="General">
                  <c:v>68.412000000000006</c:v>
                </c:pt>
                <c:pt idx="34207" formatCode="General">
                  <c:v>68.414000000000001</c:v>
                </c:pt>
                <c:pt idx="34208" formatCode="General">
                  <c:v>68.415999999999997</c:v>
                </c:pt>
                <c:pt idx="34209" formatCode="General">
                  <c:v>68.418000000000006</c:v>
                </c:pt>
                <c:pt idx="34210" formatCode="General">
                  <c:v>68.42</c:v>
                </c:pt>
                <c:pt idx="34211" formatCode="General">
                  <c:v>68.421999999999997</c:v>
                </c:pt>
                <c:pt idx="34212" formatCode="General">
                  <c:v>68.424000000000007</c:v>
                </c:pt>
                <c:pt idx="34213" formatCode="General">
                  <c:v>68.426000000000002</c:v>
                </c:pt>
                <c:pt idx="34214" formatCode="General">
                  <c:v>68.427999999999997</c:v>
                </c:pt>
                <c:pt idx="34215" formatCode="General">
                  <c:v>68.430000000000007</c:v>
                </c:pt>
                <c:pt idx="34216" formatCode="General">
                  <c:v>68.432000000000002</c:v>
                </c:pt>
                <c:pt idx="34217" formatCode="General">
                  <c:v>68.433999999999997</c:v>
                </c:pt>
                <c:pt idx="34218" formatCode="General">
                  <c:v>68.436000000000007</c:v>
                </c:pt>
                <c:pt idx="34219" formatCode="General">
                  <c:v>68.438000000000002</c:v>
                </c:pt>
                <c:pt idx="34220" formatCode="General">
                  <c:v>68.44</c:v>
                </c:pt>
                <c:pt idx="34221" formatCode="General">
                  <c:v>68.441999999999993</c:v>
                </c:pt>
                <c:pt idx="34222" formatCode="General">
                  <c:v>68.444000000000003</c:v>
                </c:pt>
                <c:pt idx="34223" formatCode="General">
                  <c:v>68.445999999999998</c:v>
                </c:pt>
                <c:pt idx="34224" formatCode="General">
                  <c:v>68.447999999999993</c:v>
                </c:pt>
                <c:pt idx="34225" formatCode="General">
                  <c:v>68.45</c:v>
                </c:pt>
                <c:pt idx="34226" formatCode="General">
                  <c:v>68.451999999999998</c:v>
                </c:pt>
                <c:pt idx="34227" formatCode="General">
                  <c:v>68.453999999999994</c:v>
                </c:pt>
                <c:pt idx="34228" formatCode="General">
                  <c:v>68.456000000000003</c:v>
                </c:pt>
                <c:pt idx="34229" formatCode="General">
                  <c:v>68.457999999999998</c:v>
                </c:pt>
                <c:pt idx="34230" formatCode="General">
                  <c:v>68.459999999999994</c:v>
                </c:pt>
                <c:pt idx="34231" formatCode="General">
                  <c:v>68.462000000000003</c:v>
                </c:pt>
                <c:pt idx="34232" formatCode="General">
                  <c:v>68.463999999999999</c:v>
                </c:pt>
                <c:pt idx="34233" formatCode="General">
                  <c:v>68.465999999999994</c:v>
                </c:pt>
                <c:pt idx="34234" formatCode="General">
                  <c:v>68.468000000000004</c:v>
                </c:pt>
                <c:pt idx="34235" formatCode="General">
                  <c:v>68.47</c:v>
                </c:pt>
                <c:pt idx="34236" formatCode="General">
                  <c:v>68.471999999999994</c:v>
                </c:pt>
                <c:pt idx="34237" formatCode="General">
                  <c:v>68.474000000000004</c:v>
                </c:pt>
                <c:pt idx="34238" formatCode="General">
                  <c:v>68.475999999999999</c:v>
                </c:pt>
                <c:pt idx="34239" formatCode="General">
                  <c:v>68.477999999999994</c:v>
                </c:pt>
                <c:pt idx="34240" formatCode="General">
                  <c:v>68.48</c:v>
                </c:pt>
                <c:pt idx="34241" formatCode="General">
                  <c:v>68.481999999999999</c:v>
                </c:pt>
                <c:pt idx="34242" formatCode="General">
                  <c:v>68.483999999999995</c:v>
                </c:pt>
                <c:pt idx="34243" formatCode="General">
                  <c:v>68.486000000000004</c:v>
                </c:pt>
                <c:pt idx="34244" formatCode="General">
                  <c:v>68.488</c:v>
                </c:pt>
                <c:pt idx="34245" formatCode="General">
                  <c:v>68.489999999999995</c:v>
                </c:pt>
                <c:pt idx="34246" formatCode="General">
                  <c:v>68.492000000000004</c:v>
                </c:pt>
                <c:pt idx="34247" formatCode="General">
                  <c:v>68.494</c:v>
                </c:pt>
                <c:pt idx="34248" formatCode="General">
                  <c:v>68.495999999999995</c:v>
                </c:pt>
                <c:pt idx="34249" formatCode="General">
                  <c:v>68.498000000000005</c:v>
                </c:pt>
                <c:pt idx="34250" formatCode="General">
                  <c:v>68.5</c:v>
                </c:pt>
                <c:pt idx="34251" formatCode="General">
                  <c:v>68.501999999999995</c:v>
                </c:pt>
                <c:pt idx="34252" formatCode="General">
                  <c:v>68.504000000000005</c:v>
                </c:pt>
                <c:pt idx="34253" formatCode="General">
                  <c:v>68.506</c:v>
                </c:pt>
                <c:pt idx="34254" formatCode="General">
                  <c:v>68.507999999999996</c:v>
                </c:pt>
                <c:pt idx="34255" formatCode="General">
                  <c:v>68.510000000000005</c:v>
                </c:pt>
                <c:pt idx="34256" formatCode="General">
                  <c:v>68.512</c:v>
                </c:pt>
                <c:pt idx="34257" formatCode="General">
                  <c:v>68.513999999999996</c:v>
                </c:pt>
                <c:pt idx="34258" formatCode="General">
                  <c:v>68.516000000000005</c:v>
                </c:pt>
                <c:pt idx="34259" formatCode="General">
                  <c:v>68.518000000000001</c:v>
                </c:pt>
                <c:pt idx="34260" formatCode="General">
                  <c:v>68.52</c:v>
                </c:pt>
                <c:pt idx="34261" formatCode="General">
                  <c:v>68.522000000000006</c:v>
                </c:pt>
                <c:pt idx="34262" formatCode="General">
                  <c:v>68.524000000000001</c:v>
                </c:pt>
                <c:pt idx="34263" formatCode="General">
                  <c:v>68.525999999999996</c:v>
                </c:pt>
                <c:pt idx="34264" formatCode="General">
                  <c:v>68.528000000000006</c:v>
                </c:pt>
                <c:pt idx="34265" formatCode="General">
                  <c:v>68.53</c:v>
                </c:pt>
                <c:pt idx="34266" formatCode="General">
                  <c:v>68.531999999999996</c:v>
                </c:pt>
                <c:pt idx="34267" formatCode="General">
                  <c:v>68.534000000000006</c:v>
                </c:pt>
                <c:pt idx="34268" formatCode="General">
                  <c:v>68.536000000000001</c:v>
                </c:pt>
                <c:pt idx="34269" formatCode="General">
                  <c:v>68.537999999999997</c:v>
                </c:pt>
                <c:pt idx="34270" formatCode="General">
                  <c:v>68.540000000000006</c:v>
                </c:pt>
                <c:pt idx="34271" formatCode="General">
                  <c:v>68.542000000000002</c:v>
                </c:pt>
                <c:pt idx="34272" formatCode="General">
                  <c:v>68.543999999999997</c:v>
                </c:pt>
                <c:pt idx="34273" formatCode="General">
                  <c:v>68.546000000000006</c:v>
                </c:pt>
                <c:pt idx="34274" formatCode="General">
                  <c:v>68.548000000000002</c:v>
                </c:pt>
                <c:pt idx="34275" formatCode="General">
                  <c:v>68.55</c:v>
                </c:pt>
                <c:pt idx="34276" formatCode="General">
                  <c:v>68.552000000000007</c:v>
                </c:pt>
                <c:pt idx="34277" formatCode="General">
                  <c:v>68.554000000000002</c:v>
                </c:pt>
                <c:pt idx="34278" formatCode="General">
                  <c:v>68.555999999999997</c:v>
                </c:pt>
                <c:pt idx="34279" formatCode="General">
                  <c:v>68.558000000000007</c:v>
                </c:pt>
                <c:pt idx="34280" formatCode="General">
                  <c:v>68.56</c:v>
                </c:pt>
                <c:pt idx="34281" formatCode="General">
                  <c:v>68.561999999999998</c:v>
                </c:pt>
                <c:pt idx="34282" formatCode="General">
                  <c:v>68.563999999999993</c:v>
                </c:pt>
                <c:pt idx="34283" formatCode="General">
                  <c:v>68.566000000000003</c:v>
                </c:pt>
                <c:pt idx="34284" formatCode="General">
                  <c:v>68.567999999999998</c:v>
                </c:pt>
                <c:pt idx="34285" formatCode="General">
                  <c:v>68.569999999999993</c:v>
                </c:pt>
                <c:pt idx="34286" formatCode="General">
                  <c:v>68.572000000000003</c:v>
                </c:pt>
                <c:pt idx="34287" formatCode="General">
                  <c:v>68.573999999999998</c:v>
                </c:pt>
                <c:pt idx="34288" formatCode="General">
                  <c:v>68.575999999999993</c:v>
                </c:pt>
                <c:pt idx="34289" formatCode="General">
                  <c:v>68.578000000000003</c:v>
                </c:pt>
                <c:pt idx="34290" formatCode="General">
                  <c:v>68.58</c:v>
                </c:pt>
                <c:pt idx="34291" formatCode="General">
                  <c:v>68.581999999999994</c:v>
                </c:pt>
                <c:pt idx="34292" formatCode="General">
                  <c:v>68.584000000000003</c:v>
                </c:pt>
                <c:pt idx="34293" formatCode="General">
                  <c:v>68.585999999999999</c:v>
                </c:pt>
                <c:pt idx="34294" formatCode="General">
                  <c:v>68.587999999999994</c:v>
                </c:pt>
                <c:pt idx="34295" formatCode="General">
                  <c:v>68.59</c:v>
                </c:pt>
                <c:pt idx="34296" formatCode="General">
                  <c:v>68.591999999999999</c:v>
                </c:pt>
                <c:pt idx="34297" formatCode="General">
                  <c:v>68.593999999999994</c:v>
                </c:pt>
                <c:pt idx="34298" formatCode="General">
                  <c:v>68.596000000000004</c:v>
                </c:pt>
                <c:pt idx="34299" formatCode="General">
                  <c:v>68.597999999999999</c:v>
                </c:pt>
                <c:pt idx="34300" formatCode="General">
                  <c:v>68.599999999999994</c:v>
                </c:pt>
                <c:pt idx="34301" formatCode="General">
                  <c:v>68.602000000000004</c:v>
                </c:pt>
                <c:pt idx="34302" formatCode="General">
                  <c:v>68.603999999999999</c:v>
                </c:pt>
                <c:pt idx="34303" formatCode="General">
                  <c:v>68.605999999999995</c:v>
                </c:pt>
                <c:pt idx="34304" formatCode="General">
                  <c:v>68.608000000000004</c:v>
                </c:pt>
                <c:pt idx="34305" formatCode="General">
                  <c:v>68.61</c:v>
                </c:pt>
                <c:pt idx="34306" formatCode="General">
                  <c:v>68.611999999999995</c:v>
                </c:pt>
                <c:pt idx="34307" formatCode="General">
                  <c:v>68.614000000000004</c:v>
                </c:pt>
                <c:pt idx="34308" formatCode="General">
                  <c:v>68.616</c:v>
                </c:pt>
                <c:pt idx="34309" formatCode="General">
                  <c:v>68.617999999999995</c:v>
                </c:pt>
                <c:pt idx="34310" formatCode="General">
                  <c:v>68.62</c:v>
                </c:pt>
                <c:pt idx="34311" formatCode="General">
                  <c:v>68.622</c:v>
                </c:pt>
                <c:pt idx="34312" formatCode="General">
                  <c:v>68.623999999999995</c:v>
                </c:pt>
                <c:pt idx="34313" formatCode="General">
                  <c:v>68.626000000000005</c:v>
                </c:pt>
                <c:pt idx="34314" formatCode="General">
                  <c:v>68.628</c:v>
                </c:pt>
                <c:pt idx="34315" formatCode="General">
                  <c:v>68.63</c:v>
                </c:pt>
                <c:pt idx="34316" formatCode="General">
                  <c:v>68.632000000000005</c:v>
                </c:pt>
                <c:pt idx="34317" formatCode="General">
                  <c:v>68.634</c:v>
                </c:pt>
                <c:pt idx="34318" formatCode="General">
                  <c:v>68.635999999999996</c:v>
                </c:pt>
                <c:pt idx="34319" formatCode="General">
                  <c:v>68.638000000000005</c:v>
                </c:pt>
                <c:pt idx="34320" formatCode="General">
                  <c:v>68.64</c:v>
                </c:pt>
                <c:pt idx="34321" formatCode="General">
                  <c:v>68.641999999999996</c:v>
                </c:pt>
                <c:pt idx="34322" formatCode="General">
                  <c:v>68.644000000000005</c:v>
                </c:pt>
                <c:pt idx="34323" formatCode="General">
                  <c:v>68.646000000000001</c:v>
                </c:pt>
                <c:pt idx="34324" formatCode="General">
                  <c:v>68.647999999999996</c:v>
                </c:pt>
                <c:pt idx="34325" formatCode="General">
                  <c:v>68.650000000000006</c:v>
                </c:pt>
                <c:pt idx="34326" formatCode="General">
                  <c:v>68.652000000000001</c:v>
                </c:pt>
                <c:pt idx="34327" formatCode="General">
                  <c:v>68.653999999999996</c:v>
                </c:pt>
                <c:pt idx="34328" formatCode="General">
                  <c:v>68.656000000000006</c:v>
                </c:pt>
                <c:pt idx="34329" formatCode="General">
                  <c:v>68.658000000000001</c:v>
                </c:pt>
                <c:pt idx="34330" formatCode="General">
                  <c:v>68.66</c:v>
                </c:pt>
                <c:pt idx="34331" formatCode="General">
                  <c:v>68.662000000000006</c:v>
                </c:pt>
                <c:pt idx="34332" formatCode="General">
                  <c:v>68.664000000000001</c:v>
                </c:pt>
                <c:pt idx="34333" formatCode="General">
                  <c:v>68.665999999999997</c:v>
                </c:pt>
                <c:pt idx="34334" formatCode="General">
                  <c:v>68.668000000000006</c:v>
                </c:pt>
                <c:pt idx="34335" formatCode="General">
                  <c:v>68.67</c:v>
                </c:pt>
                <c:pt idx="34336" formatCode="General">
                  <c:v>68.671999999999997</c:v>
                </c:pt>
                <c:pt idx="34337" formatCode="General">
                  <c:v>68.674000000000007</c:v>
                </c:pt>
                <c:pt idx="34338" formatCode="General">
                  <c:v>68.676000000000002</c:v>
                </c:pt>
                <c:pt idx="34339" formatCode="General">
                  <c:v>68.677999999999997</c:v>
                </c:pt>
                <c:pt idx="34340" formatCode="General">
                  <c:v>68.680000000000007</c:v>
                </c:pt>
                <c:pt idx="34341" formatCode="General">
                  <c:v>68.682000000000002</c:v>
                </c:pt>
                <c:pt idx="34342" formatCode="General">
                  <c:v>68.683999999999997</c:v>
                </c:pt>
                <c:pt idx="34343" formatCode="General">
                  <c:v>68.686000000000007</c:v>
                </c:pt>
                <c:pt idx="34344" formatCode="General">
                  <c:v>68.688000000000002</c:v>
                </c:pt>
                <c:pt idx="34345" formatCode="General">
                  <c:v>68.69</c:v>
                </c:pt>
                <c:pt idx="34346" formatCode="General">
                  <c:v>68.691999999999993</c:v>
                </c:pt>
                <c:pt idx="34347" formatCode="General">
                  <c:v>68.694000000000003</c:v>
                </c:pt>
                <c:pt idx="34348" formatCode="General">
                  <c:v>68.695999999999998</c:v>
                </c:pt>
                <c:pt idx="34349" formatCode="General">
                  <c:v>68.697999999999993</c:v>
                </c:pt>
                <c:pt idx="34350" formatCode="General">
                  <c:v>68.7</c:v>
                </c:pt>
                <c:pt idx="34351" formatCode="General">
                  <c:v>68.701999999999998</c:v>
                </c:pt>
                <c:pt idx="34352" formatCode="General">
                  <c:v>68.703999999999994</c:v>
                </c:pt>
                <c:pt idx="34353" formatCode="General">
                  <c:v>68.706000000000003</c:v>
                </c:pt>
                <c:pt idx="34354" formatCode="General">
                  <c:v>68.707999999999998</c:v>
                </c:pt>
                <c:pt idx="34355" formatCode="General">
                  <c:v>68.709999999999994</c:v>
                </c:pt>
                <c:pt idx="34356" formatCode="General">
                  <c:v>68.712000000000003</c:v>
                </c:pt>
                <c:pt idx="34357" formatCode="General">
                  <c:v>68.713999999999999</c:v>
                </c:pt>
                <c:pt idx="34358" formatCode="General">
                  <c:v>68.715999999999994</c:v>
                </c:pt>
                <c:pt idx="34359" formatCode="General">
                  <c:v>68.718000000000004</c:v>
                </c:pt>
                <c:pt idx="34360" formatCode="General">
                  <c:v>68.72</c:v>
                </c:pt>
                <c:pt idx="34361" formatCode="General">
                  <c:v>68.721999999999994</c:v>
                </c:pt>
                <c:pt idx="34362" formatCode="General">
                  <c:v>68.724000000000004</c:v>
                </c:pt>
                <c:pt idx="34363" formatCode="General">
                  <c:v>68.725999999999999</c:v>
                </c:pt>
                <c:pt idx="34364" formatCode="General">
                  <c:v>68.727999999999994</c:v>
                </c:pt>
                <c:pt idx="34365" formatCode="General">
                  <c:v>68.73</c:v>
                </c:pt>
                <c:pt idx="34366" formatCode="General">
                  <c:v>68.731999999999999</c:v>
                </c:pt>
                <c:pt idx="34367" formatCode="General">
                  <c:v>68.733999999999995</c:v>
                </c:pt>
                <c:pt idx="34368" formatCode="General">
                  <c:v>68.736000000000004</c:v>
                </c:pt>
                <c:pt idx="34369" formatCode="General">
                  <c:v>68.738</c:v>
                </c:pt>
                <c:pt idx="34370" formatCode="General">
                  <c:v>68.739999999999995</c:v>
                </c:pt>
                <c:pt idx="34371" formatCode="General">
                  <c:v>68.742000000000004</c:v>
                </c:pt>
                <c:pt idx="34372" formatCode="General">
                  <c:v>68.744</c:v>
                </c:pt>
                <c:pt idx="34373" formatCode="General">
                  <c:v>68.745999999999995</c:v>
                </c:pt>
                <c:pt idx="34374" formatCode="General">
                  <c:v>68.748000000000005</c:v>
                </c:pt>
                <c:pt idx="34375" formatCode="General">
                  <c:v>68.75</c:v>
                </c:pt>
                <c:pt idx="34376" formatCode="General">
                  <c:v>68.751999999999995</c:v>
                </c:pt>
                <c:pt idx="34377" formatCode="General">
                  <c:v>68.754000000000005</c:v>
                </c:pt>
                <c:pt idx="34378" formatCode="General">
                  <c:v>68.756</c:v>
                </c:pt>
                <c:pt idx="34379" formatCode="General">
                  <c:v>68.757999999999996</c:v>
                </c:pt>
                <c:pt idx="34380" formatCode="General">
                  <c:v>68.760000000000005</c:v>
                </c:pt>
                <c:pt idx="34381" formatCode="General">
                  <c:v>68.762</c:v>
                </c:pt>
                <c:pt idx="34382" formatCode="General">
                  <c:v>68.763999999999996</c:v>
                </c:pt>
                <c:pt idx="34383" formatCode="General">
                  <c:v>68.766000000000005</c:v>
                </c:pt>
                <c:pt idx="34384" formatCode="General">
                  <c:v>68.768000000000001</c:v>
                </c:pt>
                <c:pt idx="34385" formatCode="General">
                  <c:v>68.77</c:v>
                </c:pt>
                <c:pt idx="34386" formatCode="General">
                  <c:v>68.772000000000006</c:v>
                </c:pt>
                <c:pt idx="34387" formatCode="General">
                  <c:v>68.774000000000001</c:v>
                </c:pt>
                <c:pt idx="34388" formatCode="General">
                  <c:v>68.775999999999996</c:v>
                </c:pt>
                <c:pt idx="34389" formatCode="General">
                  <c:v>68.778000000000006</c:v>
                </c:pt>
                <c:pt idx="34390" formatCode="General">
                  <c:v>68.78</c:v>
                </c:pt>
                <c:pt idx="34391" formatCode="General">
                  <c:v>68.781999999999996</c:v>
                </c:pt>
                <c:pt idx="34392" formatCode="General">
                  <c:v>68.784000000000006</c:v>
                </c:pt>
                <c:pt idx="34393" formatCode="General">
                  <c:v>68.786000000000001</c:v>
                </c:pt>
                <c:pt idx="34394" formatCode="General">
                  <c:v>68.787999999999997</c:v>
                </c:pt>
                <c:pt idx="34395" formatCode="General">
                  <c:v>68.790000000000006</c:v>
                </c:pt>
                <c:pt idx="34396" formatCode="General">
                  <c:v>68.792000000000002</c:v>
                </c:pt>
                <c:pt idx="34397" formatCode="General">
                  <c:v>68.793999999999997</c:v>
                </c:pt>
                <c:pt idx="34398" formatCode="General">
                  <c:v>68.796000000000006</c:v>
                </c:pt>
                <c:pt idx="34399" formatCode="General">
                  <c:v>68.798000000000002</c:v>
                </c:pt>
                <c:pt idx="34400" formatCode="General">
                  <c:v>68.8</c:v>
                </c:pt>
                <c:pt idx="34401" formatCode="General">
                  <c:v>68.802000000000007</c:v>
                </c:pt>
                <c:pt idx="34402" formatCode="General">
                  <c:v>68.804000000000002</c:v>
                </c:pt>
                <c:pt idx="34403" formatCode="General">
                  <c:v>68.805999999999997</c:v>
                </c:pt>
                <c:pt idx="34404" formatCode="General">
                  <c:v>68.808000000000007</c:v>
                </c:pt>
                <c:pt idx="34405" formatCode="General">
                  <c:v>68.81</c:v>
                </c:pt>
                <c:pt idx="34406" formatCode="General">
                  <c:v>68.811999999999998</c:v>
                </c:pt>
                <c:pt idx="34407" formatCode="General">
                  <c:v>68.813999999999993</c:v>
                </c:pt>
                <c:pt idx="34408" formatCode="General">
                  <c:v>68.816000000000003</c:v>
                </c:pt>
                <c:pt idx="34409" formatCode="General">
                  <c:v>68.817999999999998</c:v>
                </c:pt>
                <c:pt idx="34410" formatCode="General">
                  <c:v>68.819999999999993</c:v>
                </c:pt>
                <c:pt idx="34411" formatCode="General">
                  <c:v>68.822000000000003</c:v>
                </c:pt>
                <c:pt idx="34412" formatCode="General">
                  <c:v>68.823999999999998</c:v>
                </c:pt>
                <c:pt idx="34413" formatCode="General">
                  <c:v>68.825999999999993</c:v>
                </c:pt>
                <c:pt idx="34414" formatCode="General">
                  <c:v>68.828000000000003</c:v>
                </c:pt>
                <c:pt idx="34415" formatCode="General">
                  <c:v>68.83</c:v>
                </c:pt>
                <c:pt idx="34416" formatCode="General">
                  <c:v>68.831999999999994</c:v>
                </c:pt>
                <c:pt idx="34417" formatCode="General">
                  <c:v>68.834000000000003</c:v>
                </c:pt>
                <c:pt idx="34418" formatCode="General">
                  <c:v>68.835999999999999</c:v>
                </c:pt>
                <c:pt idx="34419" formatCode="General">
                  <c:v>68.837999999999994</c:v>
                </c:pt>
                <c:pt idx="34420" formatCode="General">
                  <c:v>68.84</c:v>
                </c:pt>
                <c:pt idx="34421" formatCode="General">
                  <c:v>68.841999999999999</c:v>
                </c:pt>
                <c:pt idx="34422" formatCode="General">
                  <c:v>68.843999999999994</c:v>
                </c:pt>
                <c:pt idx="34423" formatCode="General">
                  <c:v>68.846000000000004</c:v>
                </c:pt>
                <c:pt idx="34424" formatCode="General">
                  <c:v>68.847999999999999</c:v>
                </c:pt>
                <c:pt idx="34425" formatCode="General">
                  <c:v>68.849999999999994</c:v>
                </c:pt>
                <c:pt idx="34426" formatCode="General">
                  <c:v>68.852000000000004</c:v>
                </c:pt>
                <c:pt idx="34427" formatCode="General">
                  <c:v>68.853999999999999</c:v>
                </c:pt>
                <c:pt idx="34428" formatCode="General">
                  <c:v>68.855999999999995</c:v>
                </c:pt>
                <c:pt idx="34429" formatCode="General">
                  <c:v>68.858000000000004</c:v>
                </c:pt>
                <c:pt idx="34430" formatCode="General">
                  <c:v>68.86</c:v>
                </c:pt>
                <c:pt idx="34431" formatCode="General">
                  <c:v>68.861999999999995</c:v>
                </c:pt>
                <c:pt idx="34432" formatCode="General">
                  <c:v>68.864000000000004</c:v>
                </c:pt>
                <c:pt idx="34433" formatCode="General">
                  <c:v>68.866</c:v>
                </c:pt>
                <c:pt idx="34434" formatCode="General">
                  <c:v>68.867999999999995</c:v>
                </c:pt>
                <c:pt idx="34435" formatCode="General">
                  <c:v>68.87</c:v>
                </c:pt>
                <c:pt idx="34436" formatCode="General">
                  <c:v>68.872</c:v>
                </c:pt>
                <c:pt idx="34437" formatCode="General">
                  <c:v>68.873999999999995</c:v>
                </c:pt>
                <c:pt idx="34438" formatCode="General">
                  <c:v>68.876000000000005</c:v>
                </c:pt>
                <c:pt idx="34439" formatCode="General">
                  <c:v>68.878</c:v>
                </c:pt>
                <c:pt idx="34440" formatCode="General">
                  <c:v>68.88</c:v>
                </c:pt>
                <c:pt idx="34441" formatCode="General">
                  <c:v>68.882000000000005</c:v>
                </c:pt>
                <c:pt idx="34442" formatCode="General">
                  <c:v>68.884</c:v>
                </c:pt>
                <c:pt idx="34443" formatCode="General">
                  <c:v>68.885999999999996</c:v>
                </c:pt>
                <c:pt idx="34444" formatCode="General">
                  <c:v>68.888000000000005</c:v>
                </c:pt>
                <c:pt idx="34445" formatCode="General">
                  <c:v>68.89</c:v>
                </c:pt>
                <c:pt idx="34446" formatCode="General">
                  <c:v>68.891999999999996</c:v>
                </c:pt>
                <c:pt idx="34447" formatCode="General">
                  <c:v>68.894000000000005</c:v>
                </c:pt>
                <c:pt idx="34448" formatCode="General">
                  <c:v>68.896000000000001</c:v>
                </c:pt>
                <c:pt idx="34449" formatCode="General">
                  <c:v>68.897999999999996</c:v>
                </c:pt>
                <c:pt idx="34450" formatCode="General">
                  <c:v>68.900000000000006</c:v>
                </c:pt>
                <c:pt idx="34451" formatCode="General">
                  <c:v>68.902000000000001</c:v>
                </c:pt>
                <c:pt idx="34452" formatCode="General">
                  <c:v>68.903999999999996</c:v>
                </c:pt>
                <c:pt idx="34453" formatCode="General">
                  <c:v>68.906000000000006</c:v>
                </c:pt>
                <c:pt idx="34454" formatCode="General">
                  <c:v>68.908000000000001</c:v>
                </c:pt>
                <c:pt idx="34455" formatCode="General">
                  <c:v>68.91</c:v>
                </c:pt>
                <c:pt idx="34456" formatCode="General">
                  <c:v>68.912000000000006</c:v>
                </c:pt>
                <c:pt idx="34457" formatCode="General">
                  <c:v>68.914000000000001</c:v>
                </c:pt>
                <c:pt idx="34458" formatCode="General">
                  <c:v>68.915999999999997</c:v>
                </c:pt>
                <c:pt idx="34459" formatCode="General">
                  <c:v>68.918000000000006</c:v>
                </c:pt>
                <c:pt idx="34460" formatCode="General">
                  <c:v>68.92</c:v>
                </c:pt>
                <c:pt idx="34461" formatCode="General">
                  <c:v>68.921999999999997</c:v>
                </c:pt>
                <c:pt idx="34462" formatCode="General">
                  <c:v>68.924000000000007</c:v>
                </c:pt>
                <c:pt idx="34463" formatCode="General">
                  <c:v>68.926000000000002</c:v>
                </c:pt>
                <c:pt idx="34464" formatCode="General">
                  <c:v>68.927999999999997</c:v>
                </c:pt>
                <c:pt idx="34465" formatCode="General">
                  <c:v>68.930000000000007</c:v>
                </c:pt>
                <c:pt idx="34466" formatCode="General">
                  <c:v>68.932000000000002</c:v>
                </c:pt>
                <c:pt idx="34467" formatCode="General">
                  <c:v>68.933999999999997</c:v>
                </c:pt>
                <c:pt idx="34468" formatCode="General">
                  <c:v>68.936000000000007</c:v>
                </c:pt>
                <c:pt idx="34469" formatCode="General">
                  <c:v>68.938000000000002</c:v>
                </c:pt>
                <c:pt idx="34470" formatCode="General">
                  <c:v>68.94</c:v>
                </c:pt>
                <c:pt idx="34471" formatCode="General">
                  <c:v>68.941999999999993</c:v>
                </c:pt>
                <c:pt idx="34472" formatCode="General">
                  <c:v>68.944000000000003</c:v>
                </c:pt>
                <c:pt idx="34473" formatCode="General">
                  <c:v>68.945999999999998</c:v>
                </c:pt>
                <c:pt idx="34474" formatCode="General">
                  <c:v>68.947999999999993</c:v>
                </c:pt>
                <c:pt idx="34475" formatCode="General">
                  <c:v>68.95</c:v>
                </c:pt>
                <c:pt idx="34476" formatCode="General">
                  <c:v>68.951999999999998</c:v>
                </c:pt>
                <c:pt idx="34477" formatCode="General">
                  <c:v>68.953999999999994</c:v>
                </c:pt>
                <c:pt idx="34478" formatCode="General">
                  <c:v>68.956000000000003</c:v>
                </c:pt>
                <c:pt idx="34479" formatCode="General">
                  <c:v>68.957999999999998</c:v>
                </c:pt>
                <c:pt idx="34480" formatCode="General">
                  <c:v>68.959999999999994</c:v>
                </c:pt>
                <c:pt idx="34481" formatCode="General">
                  <c:v>68.962000000000003</c:v>
                </c:pt>
                <c:pt idx="34482" formatCode="General">
                  <c:v>68.963999999999999</c:v>
                </c:pt>
                <c:pt idx="34483" formatCode="General">
                  <c:v>68.965999999999994</c:v>
                </c:pt>
                <c:pt idx="34484" formatCode="General">
                  <c:v>68.968000000000004</c:v>
                </c:pt>
                <c:pt idx="34485" formatCode="General">
                  <c:v>68.97</c:v>
                </c:pt>
                <c:pt idx="34486" formatCode="General">
                  <c:v>68.971999999999994</c:v>
                </c:pt>
                <c:pt idx="34487" formatCode="General">
                  <c:v>68.974000000000004</c:v>
                </c:pt>
                <c:pt idx="34488" formatCode="General">
                  <c:v>68.975999999999999</c:v>
                </c:pt>
                <c:pt idx="34489" formatCode="General">
                  <c:v>68.977999999999994</c:v>
                </c:pt>
                <c:pt idx="34490" formatCode="General">
                  <c:v>68.98</c:v>
                </c:pt>
                <c:pt idx="34491" formatCode="General">
                  <c:v>68.981999999999999</c:v>
                </c:pt>
                <c:pt idx="34492" formatCode="General">
                  <c:v>68.983999999999995</c:v>
                </c:pt>
                <c:pt idx="34493" formatCode="General">
                  <c:v>68.986000000000004</c:v>
                </c:pt>
                <c:pt idx="34494" formatCode="General">
                  <c:v>68.988</c:v>
                </c:pt>
                <c:pt idx="34495" formatCode="General">
                  <c:v>68.989999999999995</c:v>
                </c:pt>
                <c:pt idx="34496" formatCode="General">
                  <c:v>68.992000000000004</c:v>
                </c:pt>
                <c:pt idx="34497" formatCode="General">
                  <c:v>68.994</c:v>
                </c:pt>
                <c:pt idx="34498" formatCode="General">
                  <c:v>68.995999999999995</c:v>
                </c:pt>
                <c:pt idx="34499" formatCode="General">
                  <c:v>68.998000000000005</c:v>
                </c:pt>
                <c:pt idx="34500" formatCode="General">
                  <c:v>69</c:v>
                </c:pt>
                <c:pt idx="34501" formatCode="General">
                  <c:v>69.001999999999995</c:v>
                </c:pt>
                <c:pt idx="34502" formatCode="General">
                  <c:v>69.004000000000005</c:v>
                </c:pt>
                <c:pt idx="34503" formatCode="General">
                  <c:v>69.006</c:v>
                </c:pt>
                <c:pt idx="34504" formatCode="General">
                  <c:v>69.007999999999996</c:v>
                </c:pt>
                <c:pt idx="34505" formatCode="General">
                  <c:v>69.010000000000005</c:v>
                </c:pt>
                <c:pt idx="34506" formatCode="General">
                  <c:v>69.012</c:v>
                </c:pt>
                <c:pt idx="34507" formatCode="General">
                  <c:v>69.013999999999996</c:v>
                </c:pt>
                <c:pt idx="34508" formatCode="General">
                  <c:v>69.016000000000005</c:v>
                </c:pt>
                <c:pt idx="34509" formatCode="General">
                  <c:v>69.018000000000001</c:v>
                </c:pt>
                <c:pt idx="34510" formatCode="General">
                  <c:v>69.02</c:v>
                </c:pt>
                <c:pt idx="34511" formatCode="General">
                  <c:v>69.022000000000006</c:v>
                </c:pt>
                <c:pt idx="34512" formatCode="General">
                  <c:v>69.024000000000001</c:v>
                </c:pt>
                <c:pt idx="34513" formatCode="General">
                  <c:v>69.025999999999996</c:v>
                </c:pt>
                <c:pt idx="34514" formatCode="General">
                  <c:v>69.028000000000006</c:v>
                </c:pt>
                <c:pt idx="34515" formatCode="General">
                  <c:v>69.03</c:v>
                </c:pt>
                <c:pt idx="34516" formatCode="General">
                  <c:v>69.031999999999996</c:v>
                </c:pt>
                <c:pt idx="34517" formatCode="General">
                  <c:v>69.034000000000006</c:v>
                </c:pt>
                <c:pt idx="34518" formatCode="General">
                  <c:v>69.036000000000001</c:v>
                </c:pt>
                <c:pt idx="34519" formatCode="General">
                  <c:v>69.037999999999997</c:v>
                </c:pt>
                <c:pt idx="34520" formatCode="General">
                  <c:v>69.040000000000006</c:v>
                </c:pt>
                <c:pt idx="34521" formatCode="General">
                  <c:v>69.042000000000002</c:v>
                </c:pt>
                <c:pt idx="34522" formatCode="General">
                  <c:v>69.043999999999997</c:v>
                </c:pt>
                <c:pt idx="34523" formatCode="General">
                  <c:v>69.046000000000006</c:v>
                </c:pt>
                <c:pt idx="34524" formatCode="General">
                  <c:v>69.048000000000002</c:v>
                </c:pt>
                <c:pt idx="34525" formatCode="General">
                  <c:v>69.05</c:v>
                </c:pt>
                <c:pt idx="34526" formatCode="General">
                  <c:v>69.052000000000007</c:v>
                </c:pt>
                <c:pt idx="34527" formatCode="General">
                  <c:v>69.054000000000002</c:v>
                </c:pt>
                <c:pt idx="34528" formatCode="General">
                  <c:v>69.055999999999997</c:v>
                </c:pt>
                <c:pt idx="34529" formatCode="General">
                  <c:v>69.058000000000007</c:v>
                </c:pt>
                <c:pt idx="34530" formatCode="General">
                  <c:v>69.06</c:v>
                </c:pt>
                <c:pt idx="34531" formatCode="General">
                  <c:v>69.061999999999998</c:v>
                </c:pt>
                <c:pt idx="34532" formatCode="General">
                  <c:v>69.063999999999993</c:v>
                </c:pt>
                <c:pt idx="34533" formatCode="General">
                  <c:v>69.066000000000003</c:v>
                </c:pt>
                <c:pt idx="34534" formatCode="General">
                  <c:v>69.067999999999998</c:v>
                </c:pt>
                <c:pt idx="34535" formatCode="General">
                  <c:v>69.069999999999993</c:v>
                </c:pt>
                <c:pt idx="34536" formatCode="General">
                  <c:v>69.072000000000003</c:v>
                </c:pt>
                <c:pt idx="34537" formatCode="General">
                  <c:v>69.073999999999998</c:v>
                </c:pt>
                <c:pt idx="34538" formatCode="General">
                  <c:v>69.075999999999993</c:v>
                </c:pt>
                <c:pt idx="34539" formatCode="General">
                  <c:v>69.078000000000003</c:v>
                </c:pt>
                <c:pt idx="34540" formatCode="General">
                  <c:v>69.08</c:v>
                </c:pt>
                <c:pt idx="34541" formatCode="General">
                  <c:v>69.081999999999994</c:v>
                </c:pt>
                <c:pt idx="34542" formatCode="General">
                  <c:v>69.084000000000003</c:v>
                </c:pt>
                <c:pt idx="34543" formatCode="General">
                  <c:v>69.085999999999999</c:v>
                </c:pt>
                <c:pt idx="34544" formatCode="General">
                  <c:v>69.087999999999994</c:v>
                </c:pt>
                <c:pt idx="34545" formatCode="General">
                  <c:v>69.09</c:v>
                </c:pt>
                <c:pt idx="34546" formatCode="General">
                  <c:v>69.091999999999999</c:v>
                </c:pt>
                <c:pt idx="34547" formatCode="General">
                  <c:v>69.093999999999994</c:v>
                </c:pt>
                <c:pt idx="34548" formatCode="General">
                  <c:v>69.096000000000004</c:v>
                </c:pt>
                <c:pt idx="34549" formatCode="General">
                  <c:v>69.097999999999999</c:v>
                </c:pt>
                <c:pt idx="34550" formatCode="General">
                  <c:v>69.099999999999994</c:v>
                </c:pt>
                <c:pt idx="34551" formatCode="General">
                  <c:v>69.102000000000004</c:v>
                </c:pt>
                <c:pt idx="34552" formatCode="General">
                  <c:v>69.103999999999999</c:v>
                </c:pt>
                <c:pt idx="34553" formatCode="General">
                  <c:v>69.105999999999995</c:v>
                </c:pt>
                <c:pt idx="34554" formatCode="General">
                  <c:v>69.108000000000004</c:v>
                </c:pt>
                <c:pt idx="34555" formatCode="General">
                  <c:v>69.11</c:v>
                </c:pt>
                <c:pt idx="34556" formatCode="General">
                  <c:v>69.111999999999995</c:v>
                </c:pt>
                <c:pt idx="34557" formatCode="General">
                  <c:v>69.114000000000004</c:v>
                </c:pt>
                <c:pt idx="34558" formatCode="General">
                  <c:v>69.116</c:v>
                </c:pt>
                <c:pt idx="34559" formatCode="General">
                  <c:v>69.117999999999995</c:v>
                </c:pt>
                <c:pt idx="34560" formatCode="General">
                  <c:v>69.12</c:v>
                </c:pt>
                <c:pt idx="34561" formatCode="General">
                  <c:v>69.122</c:v>
                </c:pt>
                <c:pt idx="34562" formatCode="General">
                  <c:v>69.123999999999995</c:v>
                </c:pt>
                <c:pt idx="34563" formatCode="General">
                  <c:v>69.126000000000005</c:v>
                </c:pt>
                <c:pt idx="34564" formatCode="General">
                  <c:v>69.128</c:v>
                </c:pt>
                <c:pt idx="34565" formatCode="General">
                  <c:v>69.13</c:v>
                </c:pt>
                <c:pt idx="34566" formatCode="General">
                  <c:v>69.132000000000005</c:v>
                </c:pt>
                <c:pt idx="34567" formatCode="General">
                  <c:v>69.134</c:v>
                </c:pt>
                <c:pt idx="34568" formatCode="General">
                  <c:v>69.135999999999996</c:v>
                </c:pt>
                <c:pt idx="34569" formatCode="General">
                  <c:v>69.138000000000005</c:v>
                </c:pt>
                <c:pt idx="34570" formatCode="General">
                  <c:v>69.14</c:v>
                </c:pt>
                <c:pt idx="34571" formatCode="General">
                  <c:v>69.141999999999996</c:v>
                </c:pt>
                <c:pt idx="34572" formatCode="General">
                  <c:v>69.144000000000005</c:v>
                </c:pt>
                <c:pt idx="34573" formatCode="General">
                  <c:v>69.146000000000001</c:v>
                </c:pt>
                <c:pt idx="34574" formatCode="General">
                  <c:v>69.147999999999996</c:v>
                </c:pt>
                <c:pt idx="34575" formatCode="General">
                  <c:v>69.150000000000006</c:v>
                </c:pt>
                <c:pt idx="34576" formatCode="General">
                  <c:v>69.152000000000001</c:v>
                </c:pt>
                <c:pt idx="34577" formatCode="General">
                  <c:v>69.153999999999996</c:v>
                </c:pt>
                <c:pt idx="34578" formatCode="General">
                  <c:v>69.156000000000006</c:v>
                </c:pt>
                <c:pt idx="34579" formatCode="General">
                  <c:v>69.158000000000001</c:v>
                </c:pt>
                <c:pt idx="34580" formatCode="General">
                  <c:v>69.16</c:v>
                </c:pt>
                <c:pt idx="34581" formatCode="General">
                  <c:v>69.162000000000006</c:v>
                </c:pt>
                <c:pt idx="34582" formatCode="General">
                  <c:v>69.164000000000001</c:v>
                </c:pt>
                <c:pt idx="34583" formatCode="General">
                  <c:v>69.165999999999997</c:v>
                </c:pt>
                <c:pt idx="34584" formatCode="General">
                  <c:v>69.168000000000006</c:v>
                </c:pt>
                <c:pt idx="34585" formatCode="General">
                  <c:v>69.17</c:v>
                </c:pt>
                <c:pt idx="34586" formatCode="General">
                  <c:v>69.171999999999997</c:v>
                </c:pt>
                <c:pt idx="34587" formatCode="General">
                  <c:v>69.174000000000007</c:v>
                </c:pt>
                <c:pt idx="34588" formatCode="General">
                  <c:v>69.176000000000002</c:v>
                </c:pt>
                <c:pt idx="34589" formatCode="General">
                  <c:v>69.177999999999997</c:v>
                </c:pt>
                <c:pt idx="34590" formatCode="General">
                  <c:v>69.180000000000007</c:v>
                </c:pt>
                <c:pt idx="34591" formatCode="General">
                  <c:v>69.182000000000002</c:v>
                </c:pt>
                <c:pt idx="34592" formatCode="General">
                  <c:v>69.183999999999997</c:v>
                </c:pt>
                <c:pt idx="34593" formatCode="General">
                  <c:v>69.186000000000007</c:v>
                </c:pt>
                <c:pt idx="34594" formatCode="General">
                  <c:v>69.188000000000002</c:v>
                </c:pt>
                <c:pt idx="34595" formatCode="General">
                  <c:v>69.19</c:v>
                </c:pt>
                <c:pt idx="34596" formatCode="General">
                  <c:v>69.191999999999993</c:v>
                </c:pt>
                <c:pt idx="34597" formatCode="General">
                  <c:v>69.194000000000003</c:v>
                </c:pt>
                <c:pt idx="34598" formatCode="General">
                  <c:v>69.195999999999998</c:v>
                </c:pt>
                <c:pt idx="34599" formatCode="General">
                  <c:v>69.197999999999993</c:v>
                </c:pt>
                <c:pt idx="34600" formatCode="General">
                  <c:v>69.2</c:v>
                </c:pt>
                <c:pt idx="34601" formatCode="General">
                  <c:v>69.201999999999998</c:v>
                </c:pt>
                <c:pt idx="34602" formatCode="General">
                  <c:v>69.203999999999994</c:v>
                </c:pt>
                <c:pt idx="34603" formatCode="General">
                  <c:v>69.206000000000003</c:v>
                </c:pt>
                <c:pt idx="34604" formatCode="General">
                  <c:v>69.207999999999998</c:v>
                </c:pt>
                <c:pt idx="34605" formatCode="General">
                  <c:v>69.209999999999994</c:v>
                </c:pt>
                <c:pt idx="34606" formatCode="General">
                  <c:v>69.212000000000003</c:v>
                </c:pt>
                <c:pt idx="34607" formatCode="General">
                  <c:v>69.213999999999999</c:v>
                </c:pt>
                <c:pt idx="34608" formatCode="General">
                  <c:v>69.215999999999994</c:v>
                </c:pt>
                <c:pt idx="34609" formatCode="General">
                  <c:v>69.218000000000004</c:v>
                </c:pt>
                <c:pt idx="34610" formatCode="General">
                  <c:v>69.22</c:v>
                </c:pt>
                <c:pt idx="34611" formatCode="General">
                  <c:v>69.221999999999994</c:v>
                </c:pt>
                <c:pt idx="34612" formatCode="General">
                  <c:v>69.224000000000004</c:v>
                </c:pt>
                <c:pt idx="34613" formatCode="General">
                  <c:v>69.225999999999999</c:v>
                </c:pt>
                <c:pt idx="34614" formatCode="General">
                  <c:v>69.227999999999994</c:v>
                </c:pt>
                <c:pt idx="34615" formatCode="General">
                  <c:v>69.23</c:v>
                </c:pt>
                <c:pt idx="34616" formatCode="General">
                  <c:v>69.231999999999999</c:v>
                </c:pt>
                <c:pt idx="34617" formatCode="General">
                  <c:v>69.233999999999995</c:v>
                </c:pt>
                <c:pt idx="34618" formatCode="General">
                  <c:v>69.236000000000004</c:v>
                </c:pt>
                <c:pt idx="34619" formatCode="General">
                  <c:v>69.238</c:v>
                </c:pt>
                <c:pt idx="34620" formatCode="General">
                  <c:v>69.239999999999995</c:v>
                </c:pt>
                <c:pt idx="34621" formatCode="General">
                  <c:v>69.242000000000004</c:v>
                </c:pt>
                <c:pt idx="34622" formatCode="General">
                  <c:v>69.244</c:v>
                </c:pt>
                <c:pt idx="34623" formatCode="General">
                  <c:v>69.245999999999995</c:v>
                </c:pt>
                <c:pt idx="34624" formatCode="General">
                  <c:v>69.248000000000005</c:v>
                </c:pt>
                <c:pt idx="34625" formatCode="General">
                  <c:v>69.25</c:v>
                </c:pt>
                <c:pt idx="34626" formatCode="General">
                  <c:v>69.251999999999995</c:v>
                </c:pt>
                <c:pt idx="34627" formatCode="General">
                  <c:v>69.254000000000005</c:v>
                </c:pt>
                <c:pt idx="34628" formatCode="General">
                  <c:v>69.256</c:v>
                </c:pt>
                <c:pt idx="34629" formatCode="General">
                  <c:v>69.257999999999996</c:v>
                </c:pt>
                <c:pt idx="34630" formatCode="General">
                  <c:v>69.260000000000005</c:v>
                </c:pt>
                <c:pt idx="34631" formatCode="General">
                  <c:v>69.262</c:v>
                </c:pt>
                <c:pt idx="34632" formatCode="General">
                  <c:v>69.263999999999996</c:v>
                </c:pt>
                <c:pt idx="34633" formatCode="General">
                  <c:v>69.266000000000005</c:v>
                </c:pt>
                <c:pt idx="34634" formatCode="General">
                  <c:v>69.268000000000001</c:v>
                </c:pt>
                <c:pt idx="34635" formatCode="General">
                  <c:v>69.27</c:v>
                </c:pt>
                <c:pt idx="34636" formatCode="General">
                  <c:v>69.272000000000006</c:v>
                </c:pt>
                <c:pt idx="34637" formatCode="General">
                  <c:v>69.274000000000001</c:v>
                </c:pt>
                <c:pt idx="34638" formatCode="General">
                  <c:v>69.275999999999996</c:v>
                </c:pt>
                <c:pt idx="34639" formatCode="General">
                  <c:v>69.278000000000006</c:v>
                </c:pt>
                <c:pt idx="34640" formatCode="General">
                  <c:v>69.28</c:v>
                </c:pt>
                <c:pt idx="34641" formatCode="General">
                  <c:v>69.281999999999996</c:v>
                </c:pt>
                <c:pt idx="34642" formatCode="General">
                  <c:v>69.284000000000006</c:v>
                </c:pt>
                <c:pt idx="34643" formatCode="General">
                  <c:v>69.286000000000001</c:v>
                </c:pt>
                <c:pt idx="34644" formatCode="General">
                  <c:v>69.287999999999997</c:v>
                </c:pt>
                <c:pt idx="34645" formatCode="General">
                  <c:v>69.290000000000006</c:v>
                </c:pt>
                <c:pt idx="34646" formatCode="General">
                  <c:v>69.292000000000002</c:v>
                </c:pt>
                <c:pt idx="34647" formatCode="General">
                  <c:v>69.293999999999997</c:v>
                </c:pt>
                <c:pt idx="34648" formatCode="General">
                  <c:v>69.296000000000006</c:v>
                </c:pt>
                <c:pt idx="34649" formatCode="General">
                  <c:v>69.298000000000002</c:v>
                </c:pt>
                <c:pt idx="34650" formatCode="General">
                  <c:v>69.3</c:v>
                </c:pt>
                <c:pt idx="34651" formatCode="General">
                  <c:v>69.302000000000007</c:v>
                </c:pt>
                <c:pt idx="34652" formatCode="General">
                  <c:v>69.304000000000002</c:v>
                </c:pt>
                <c:pt idx="34653" formatCode="General">
                  <c:v>69.305999999999997</c:v>
                </c:pt>
                <c:pt idx="34654" formatCode="General">
                  <c:v>69.308000000000007</c:v>
                </c:pt>
                <c:pt idx="34655" formatCode="General">
                  <c:v>69.31</c:v>
                </c:pt>
                <c:pt idx="34656" formatCode="General">
                  <c:v>69.311999999999998</c:v>
                </c:pt>
                <c:pt idx="34657" formatCode="General">
                  <c:v>69.313999999999993</c:v>
                </c:pt>
                <c:pt idx="34658" formatCode="General">
                  <c:v>69.316000000000003</c:v>
                </c:pt>
                <c:pt idx="34659" formatCode="General">
                  <c:v>69.317999999999998</c:v>
                </c:pt>
                <c:pt idx="34660" formatCode="General">
                  <c:v>69.319999999999993</c:v>
                </c:pt>
                <c:pt idx="34661" formatCode="General">
                  <c:v>69.322000000000003</c:v>
                </c:pt>
                <c:pt idx="34662" formatCode="General">
                  <c:v>69.323999999999998</c:v>
                </c:pt>
                <c:pt idx="34663" formatCode="General">
                  <c:v>69.325999999999993</c:v>
                </c:pt>
                <c:pt idx="34664" formatCode="General">
                  <c:v>69.328000000000003</c:v>
                </c:pt>
                <c:pt idx="34665" formatCode="General">
                  <c:v>69.33</c:v>
                </c:pt>
                <c:pt idx="34666" formatCode="General">
                  <c:v>69.331999999999994</c:v>
                </c:pt>
                <c:pt idx="34667" formatCode="General">
                  <c:v>69.334000000000003</c:v>
                </c:pt>
                <c:pt idx="34668" formatCode="General">
                  <c:v>69.335999999999999</c:v>
                </c:pt>
                <c:pt idx="34669" formatCode="General">
                  <c:v>69.337999999999994</c:v>
                </c:pt>
                <c:pt idx="34670" formatCode="General">
                  <c:v>69.34</c:v>
                </c:pt>
                <c:pt idx="34671" formatCode="General">
                  <c:v>69.341999999999999</c:v>
                </c:pt>
                <c:pt idx="34672" formatCode="General">
                  <c:v>69.343999999999994</c:v>
                </c:pt>
                <c:pt idx="34673" formatCode="General">
                  <c:v>69.346000000000004</c:v>
                </c:pt>
                <c:pt idx="34674" formatCode="General">
                  <c:v>69.347999999999999</c:v>
                </c:pt>
                <c:pt idx="34675" formatCode="General">
                  <c:v>69.349999999999994</c:v>
                </c:pt>
                <c:pt idx="34676" formatCode="General">
                  <c:v>69.352000000000004</c:v>
                </c:pt>
                <c:pt idx="34677" formatCode="General">
                  <c:v>69.353999999999999</c:v>
                </c:pt>
                <c:pt idx="34678" formatCode="General">
                  <c:v>69.355999999999995</c:v>
                </c:pt>
                <c:pt idx="34679" formatCode="General">
                  <c:v>69.358000000000004</c:v>
                </c:pt>
                <c:pt idx="34680" formatCode="General">
                  <c:v>69.36</c:v>
                </c:pt>
                <c:pt idx="34681" formatCode="General">
                  <c:v>69.361999999999995</c:v>
                </c:pt>
                <c:pt idx="34682" formatCode="General">
                  <c:v>69.364000000000004</c:v>
                </c:pt>
                <c:pt idx="34683" formatCode="General">
                  <c:v>69.366</c:v>
                </c:pt>
                <c:pt idx="34684" formatCode="General">
                  <c:v>69.367999999999995</c:v>
                </c:pt>
                <c:pt idx="34685" formatCode="General">
                  <c:v>69.37</c:v>
                </c:pt>
                <c:pt idx="34686" formatCode="General">
                  <c:v>69.372</c:v>
                </c:pt>
                <c:pt idx="34687" formatCode="General">
                  <c:v>69.373999999999995</c:v>
                </c:pt>
                <c:pt idx="34688" formatCode="General">
                  <c:v>69.376000000000005</c:v>
                </c:pt>
                <c:pt idx="34689" formatCode="General">
                  <c:v>69.378</c:v>
                </c:pt>
                <c:pt idx="34690" formatCode="General">
                  <c:v>69.38</c:v>
                </c:pt>
                <c:pt idx="34691" formatCode="General">
                  <c:v>69.382000000000005</c:v>
                </c:pt>
                <c:pt idx="34692" formatCode="General">
                  <c:v>69.384</c:v>
                </c:pt>
                <c:pt idx="34693" formatCode="General">
                  <c:v>69.385999999999996</c:v>
                </c:pt>
                <c:pt idx="34694" formatCode="General">
                  <c:v>69.388000000000005</c:v>
                </c:pt>
                <c:pt idx="34695" formatCode="General">
                  <c:v>69.39</c:v>
                </c:pt>
                <c:pt idx="34696" formatCode="General">
                  <c:v>69.391999999999996</c:v>
                </c:pt>
                <c:pt idx="34697" formatCode="General">
                  <c:v>69.394000000000005</c:v>
                </c:pt>
                <c:pt idx="34698" formatCode="General">
                  <c:v>69.396000000000001</c:v>
                </c:pt>
                <c:pt idx="34699" formatCode="General">
                  <c:v>69.397999999999996</c:v>
                </c:pt>
                <c:pt idx="34700" formatCode="General">
                  <c:v>69.400000000000006</c:v>
                </c:pt>
                <c:pt idx="34701" formatCode="General">
                  <c:v>69.402000000000001</c:v>
                </c:pt>
                <c:pt idx="34702" formatCode="General">
                  <c:v>69.403999999999996</c:v>
                </c:pt>
                <c:pt idx="34703" formatCode="General">
                  <c:v>69.406000000000006</c:v>
                </c:pt>
                <c:pt idx="34704" formatCode="General">
                  <c:v>69.408000000000001</c:v>
                </c:pt>
                <c:pt idx="34705" formatCode="General">
                  <c:v>69.41</c:v>
                </c:pt>
                <c:pt idx="34706" formatCode="General">
                  <c:v>69.412000000000006</c:v>
                </c:pt>
                <c:pt idx="34707" formatCode="General">
                  <c:v>69.414000000000001</c:v>
                </c:pt>
                <c:pt idx="34708" formatCode="General">
                  <c:v>69.415999999999997</c:v>
                </c:pt>
                <c:pt idx="34709" formatCode="General">
                  <c:v>69.418000000000006</c:v>
                </c:pt>
                <c:pt idx="34710" formatCode="General">
                  <c:v>69.42</c:v>
                </c:pt>
                <c:pt idx="34711" formatCode="General">
                  <c:v>69.421999999999997</c:v>
                </c:pt>
                <c:pt idx="34712" formatCode="General">
                  <c:v>69.424000000000007</c:v>
                </c:pt>
                <c:pt idx="34713" formatCode="General">
                  <c:v>69.426000000000002</c:v>
                </c:pt>
                <c:pt idx="34714" formatCode="General">
                  <c:v>69.427999999999997</c:v>
                </c:pt>
                <c:pt idx="34715" formatCode="General">
                  <c:v>69.430000000000007</c:v>
                </c:pt>
                <c:pt idx="34716" formatCode="General">
                  <c:v>69.432000000000002</c:v>
                </c:pt>
                <c:pt idx="34717" formatCode="General">
                  <c:v>69.433999999999997</c:v>
                </c:pt>
                <c:pt idx="34718" formatCode="General">
                  <c:v>69.436000000000007</c:v>
                </c:pt>
                <c:pt idx="34719" formatCode="General">
                  <c:v>69.438000000000002</c:v>
                </c:pt>
                <c:pt idx="34720" formatCode="General">
                  <c:v>69.44</c:v>
                </c:pt>
                <c:pt idx="34721" formatCode="General">
                  <c:v>69.441999999999993</c:v>
                </c:pt>
                <c:pt idx="34722" formatCode="General">
                  <c:v>69.444000000000003</c:v>
                </c:pt>
                <c:pt idx="34723" formatCode="General">
                  <c:v>69.445999999999998</c:v>
                </c:pt>
                <c:pt idx="34724" formatCode="General">
                  <c:v>69.447999999999993</c:v>
                </c:pt>
                <c:pt idx="34725" formatCode="General">
                  <c:v>69.45</c:v>
                </c:pt>
                <c:pt idx="34726" formatCode="General">
                  <c:v>69.451999999999998</c:v>
                </c:pt>
                <c:pt idx="34727" formatCode="General">
                  <c:v>69.453999999999994</c:v>
                </c:pt>
                <c:pt idx="34728" formatCode="General">
                  <c:v>69.456000000000003</c:v>
                </c:pt>
                <c:pt idx="34729" formatCode="General">
                  <c:v>69.457999999999998</c:v>
                </c:pt>
                <c:pt idx="34730" formatCode="General">
                  <c:v>69.459999999999994</c:v>
                </c:pt>
                <c:pt idx="34731" formatCode="General">
                  <c:v>69.462000000000003</c:v>
                </c:pt>
                <c:pt idx="34732" formatCode="General">
                  <c:v>69.463999999999999</c:v>
                </c:pt>
                <c:pt idx="34733" formatCode="General">
                  <c:v>69.465999999999994</c:v>
                </c:pt>
                <c:pt idx="34734" formatCode="General">
                  <c:v>69.468000000000004</c:v>
                </c:pt>
                <c:pt idx="34735" formatCode="General">
                  <c:v>69.47</c:v>
                </c:pt>
                <c:pt idx="34736" formatCode="General">
                  <c:v>69.471999999999994</c:v>
                </c:pt>
                <c:pt idx="34737" formatCode="General">
                  <c:v>69.474000000000004</c:v>
                </c:pt>
                <c:pt idx="34738" formatCode="General">
                  <c:v>69.475999999999999</c:v>
                </c:pt>
                <c:pt idx="34739" formatCode="General">
                  <c:v>69.477999999999994</c:v>
                </c:pt>
                <c:pt idx="34740" formatCode="General">
                  <c:v>69.48</c:v>
                </c:pt>
                <c:pt idx="34741" formatCode="General">
                  <c:v>69.481999999999999</c:v>
                </c:pt>
                <c:pt idx="34742" formatCode="General">
                  <c:v>69.483999999999995</c:v>
                </c:pt>
                <c:pt idx="34743" formatCode="General">
                  <c:v>69.486000000000004</c:v>
                </c:pt>
                <c:pt idx="34744" formatCode="General">
                  <c:v>69.488</c:v>
                </c:pt>
                <c:pt idx="34745" formatCode="General">
                  <c:v>69.489999999999995</c:v>
                </c:pt>
                <c:pt idx="34746" formatCode="General">
                  <c:v>69.492000000000004</c:v>
                </c:pt>
                <c:pt idx="34747" formatCode="General">
                  <c:v>69.494</c:v>
                </c:pt>
                <c:pt idx="34748" formatCode="General">
                  <c:v>69.495999999999995</c:v>
                </c:pt>
                <c:pt idx="34749" formatCode="General">
                  <c:v>69.498000000000005</c:v>
                </c:pt>
                <c:pt idx="34750" formatCode="General">
                  <c:v>69.5</c:v>
                </c:pt>
                <c:pt idx="34751" formatCode="General">
                  <c:v>69.501999999999995</c:v>
                </c:pt>
                <c:pt idx="34752" formatCode="General">
                  <c:v>69.504000000000005</c:v>
                </c:pt>
                <c:pt idx="34753" formatCode="General">
                  <c:v>69.506</c:v>
                </c:pt>
                <c:pt idx="34754" formatCode="General">
                  <c:v>69.507999999999996</c:v>
                </c:pt>
                <c:pt idx="34755" formatCode="General">
                  <c:v>69.510000000000005</c:v>
                </c:pt>
                <c:pt idx="34756" formatCode="General">
                  <c:v>69.512</c:v>
                </c:pt>
                <c:pt idx="34757" formatCode="General">
                  <c:v>69.513999999999996</c:v>
                </c:pt>
                <c:pt idx="34758" formatCode="General">
                  <c:v>69.516000000000005</c:v>
                </c:pt>
                <c:pt idx="34759" formatCode="General">
                  <c:v>69.518000000000001</c:v>
                </c:pt>
                <c:pt idx="34760" formatCode="General">
                  <c:v>69.52</c:v>
                </c:pt>
                <c:pt idx="34761" formatCode="General">
                  <c:v>69.522000000000006</c:v>
                </c:pt>
                <c:pt idx="34762" formatCode="General">
                  <c:v>69.524000000000001</c:v>
                </c:pt>
                <c:pt idx="34763" formatCode="General">
                  <c:v>69.525999999999996</c:v>
                </c:pt>
                <c:pt idx="34764" formatCode="General">
                  <c:v>69.528000000000006</c:v>
                </c:pt>
                <c:pt idx="34765" formatCode="General">
                  <c:v>69.53</c:v>
                </c:pt>
                <c:pt idx="34766" formatCode="General">
                  <c:v>69.531999999999996</c:v>
                </c:pt>
                <c:pt idx="34767" formatCode="General">
                  <c:v>69.534000000000006</c:v>
                </c:pt>
                <c:pt idx="34768" formatCode="General">
                  <c:v>69.536000000000001</c:v>
                </c:pt>
                <c:pt idx="34769" formatCode="General">
                  <c:v>69.537999999999997</c:v>
                </c:pt>
                <c:pt idx="34770" formatCode="General">
                  <c:v>69.540000000000006</c:v>
                </c:pt>
                <c:pt idx="34771" formatCode="General">
                  <c:v>69.542000000000002</c:v>
                </c:pt>
                <c:pt idx="34772" formatCode="General">
                  <c:v>69.543999999999997</c:v>
                </c:pt>
                <c:pt idx="34773" formatCode="General">
                  <c:v>69.546000000000006</c:v>
                </c:pt>
                <c:pt idx="34774" formatCode="General">
                  <c:v>69.548000000000002</c:v>
                </c:pt>
                <c:pt idx="34775" formatCode="General">
                  <c:v>69.55</c:v>
                </c:pt>
                <c:pt idx="34776" formatCode="General">
                  <c:v>69.552000000000007</c:v>
                </c:pt>
                <c:pt idx="34777" formatCode="General">
                  <c:v>69.554000000000002</c:v>
                </c:pt>
                <c:pt idx="34778" formatCode="General">
                  <c:v>69.555999999999997</c:v>
                </c:pt>
                <c:pt idx="34779" formatCode="General">
                  <c:v>69.558000000000007</c:v>
                </c:pt>
                <c:pt idx="34780" formatCode="General">
                  <c:v>69.56</c:v>
                </c:pt>
                <c:pt idx="34781" formatCode="General">
                  <c:v>69.561999999999998</c:v>
                </c:pt>
                <c:pt idx="34782" formatCode="General">
                  <c:v>69.563999999999993</c:v>
                </c:pt>
                <c:pt idx="34783" formatCode="General">
                  <c:v>69.566000000000003</c:v>
                </c:pt>
                <c:pt idx="34784" formatCode="General">
                  <c:v>69.567999999999998</c:v>
                </c:pt>
                <c:pt idx="34785" formatCode="General">
                  <c:v>69.569999999999993</c:v>
                </c:pt>
                <c:pt idx="34786" formatCode="General">
                  <c:v>69.572000000000003</c:v>
                </c:pt>
                <c:pt idx="34787" formatCode="General">
                  <c:v>69.573999999999998</c:v>
                </c:pt>
                <c:pt idx="34788" formatCode="General">
                  <c:v>69.575999999999993</c:v>
                </c:pt>
                <c:pt idx="34789" formatCode="General">
                  <c:v>69.578000000000003</c:v>
                </c:pt>
                <c:pt idx="34790" formatCode="General">
                  <c:v>69.58</c:v>
                </c:pt>
                <c:pt idx="34791" formatCode="General">
                  <c:v>69.581999999999994</c:v>
                </c:pt>
                <c:pt idx="34792" formatCode="General">
                  <c:v>69.584000000000003</c:v>
                </c:pt>
                <c:pt idx="34793" formatCode="General">
                  <c:v>69.585999999999999</c:v>
                </c:pt>
                <c:pt idx="34794" formatCode="General">
                  <c:v>69.587999999999994</c:v>
                </c:pt>
                <c:pt idx="34795" formatCode="General">
                  <c:v>69.59</c:v>
                </c:pt>
                <c:pt idx="34796" formatCode="General">
                  <c:v>69.591999999999999</c:v>
                </c:pt>
                <c:pt idx="34797" formatCode="General">
                  <c:v>69.593999999999994</c:v>
                </c:pt>
                <c:pt idx="34798" formatCode="General">
                  <c:v>69.596000000000004</c:v>
                </c:pt>
                <c:pt idx="34799" formatCode="General">
                  <c:v>69.597999999999999</c:v>
                </c:pt>
                <c:pt idx="34800" formatCode="General">
                  <c:v>69.599999999999994</c:v>
                </c:pt>
                <c:pt idx="34801" formatCode="General">
                  <c:v>69.602000000000004</c:v>
                </c:pt>
                <c:pt idx="34802" formatCode="General">
                  <c:v>69.603999999999999</c:v>
                </c:pt>
                <c:pt idx="34803" formatCode="General">
                  <c:v>69.605999999999995</c:v>
                </c:pt>
                <c:pt idx="34804" formatCode="General">
                  <c:v>69.608000000000004</c:v>
                </c:pt>
                <c:pt idx="34805" formatCode="General">
                  <c:v>69.61</c:v>
                </c:pt>
                <c:pt idx="34806" formatCode="General">
                  <c:v>69.611999999999995</c:v>
                </c:pt>
                <c:pt idx="34807" formatCode="General">
                  <c:v>69.614000000000004</c:v>
                </c:pt>
                <c:pt idx="34808" formatCode="General">
                  <c:v>69.616</c:v>
                </c:pt>
                <c:pt idx="34809" formatCode="General">
                  <c:v>69.617999999999995</c:v>
                </c:pt>
                <c:pt idx="34810" formatCode="General">
                  <c:v>69.62</c:v>
                </c:pt>
                <c:pt idx="34811" formatCode="General">
                  <c:v>69.622</c:v>
                </c:pt>
                <c:pt idx="34812" formatCode="General">
                  <c:v>69.623999999999995</c:v>
                </c:pt>
                <c:pt idx="34813" formatCode="General">
                  <c:v>69.626000000000005</c:v>
                </c:pt>
                <c:pt idx="34814" formatCode="General">
                  <c:v>69.628</c:v>
                </c:pt>
                <c:pt idx="34815" formatCode="General">
                  <c:v>69.63</c:v>
                </c:pt>
                <c:pt idx="34816" formatCode="General">
                  <c:v>69.632000000000005</c:v>
                </c:pt>
                <c:pt idx="34817" formatCode="General">
                  <c:v>69.634</c:v>
                </c:pt>
                <c:pt idx="34818" formatCode="General">
                  <c:v>69.635999999999996</c:v>
                </c:pt>
                <c:pt idx="34819" formatCode="General">
                  <c:v>69.638000000000005</c:v>
                </c:pt>
                <c:pt idx="34820" formatCode="General">
                  <c:v>69.64</c:v>
                </c:pt>
                <c:pt idx="34821" formatCode="General">
                  <c:v>69.641999999999996</c:v>
                </c:pt>
                <c:pt idx="34822" formatCode="General">
                  <c:v>69.644000000000005</c:v>
                </c:pt>
                <c:pt idx="34823" formatCode="General">
                  <c:v>69.646000000000001</c:v>
                </c:pt>
                <c:pt idx="34824" formatCode="General">
                  <c:v>69.647999999999996</c:v>
                </c:pt>
                <c:pt idx="34825" formatCode="General">
                  <c:v>69.650000000000006</c:v>
                </c:pt>
                <c:pt idx="34826" formatCode="General">
                  <c:v>69.652000000000001</c:v>
                </c:pt>
                <c:pt idx="34827" formatCode="General">
                  <c:v>69.653999999999996</c:v>
                </c:pt>
                <c:pt idx="34828" formatCode="General">
                  <c:v>69.656000000000006</c:v>
                </c:pt>
                <c:pt idx="34829" formatCode="General">
                  <c:v>69.658000000000001</c:v>
                </c:pt>
                <c:pt idx="34830" formatCode="General">
                  <c:v>69.66</c:v>
                </c:pt>
                <c:pt idx="34831" formatCode="General">
                  <c:v>69.662000000000006</c:v>
                </c:pt>
                <c:pt idx="34832" formatCode="General">
                  <c:v>69.664000000000001</c:v>
                </c:pt>
                <c:pt idx="34833" formatCode="General">
                  <c:v>69.665999999999997</c:v>
                </c:pt>
                <c:pt idx="34834" formatCode="General">
                  <c:v>69.668000000000006</c:v>
                </c:pt>
                <c:pt idx="34835" formatCode="General">
                  <c:v>69.67</c:v>
                </c:pt>
                <c:pt idx="34836" formatCode="General">
                  <c:v>69.671999999999997</c:v>
                </c:pt>
                <c:pt idx="34837" formatCode="General">
                  <c:v>69.674000000000007</c:v>
                </c:pt>
                <c:pt idx="34838" formatCode="General">
                  <c:v>69.676000000000002</c:v>
                </c:pt>
                <c:pt idx="34839" formatCode="General">
                  <c:v>69.677999999999997</c:v>
                </c:pt>
                <c:pt idx="34840" formatCode="General">
                  <c:v>69.680000000000007</c:v>
                </c:pt>
                <c:pt idx="34841" formatCode="General">
                  <c:v>69.682000000000002</c:v>
                </c:pt>
                <c:pt idx="34842" formatCode="General">
                  <c:v>69.683999999999997</c:v>
                </c:pt>
                <c:pt idx="34843" formatCode="General">
                  <c:v>69.686000000000007</c:v>
                </c:pt>
                <c:pt idx="34844" formatCode="General">
                  <c:v>69.688000000000002</c:v>
                </c:pt>
                <c:pt idx="34845" formatCode="General">
                  <c:v>69.69</c:v>
                </c:pt>
                <c:pt idx="34846" formatCode="General">
                  <c:v>69.691999999999993</c:v>
                </c:pt>
                <c:pt idx="34847" formatCode="General">
                  <c:v>69.694000000000003</c:v>
                </c:pt>
                <c:pt idx="34848" formatCode="General">
                  <c:v>69.695999999999998</c:v>
                </c:pt>
                <c:pt idx="34849" formatCode="General">
                  <c:v>69.697999999999993</c:v>
                </c:pt>
                <c:pt idx="34850" formatCode="General">
                  <c:v>69.7</c:v>
                </c:pt>
                <c:pt idx="34851" formatCode="General">
                  <c:v>69.701999999999998</c:v>
                </c:pt>
                <c:pt idx="34852" formatCode="General">
                  <c:v>69.703999999999994</c:v>
                </c:pt>
                <c:pt idx="34853" formatCode="General">
                  <c:v>69.706000000000003</c:v>
                </c:pt>
                <c:pt idx="34854" formatCode="General">
                  <c:v>69.707999999999998</c:v>
                </c:pt>
                <c:pt idx="34855" formatCode="General">
                  <c:v>69.709999999999994</c:v>
                </c:pt>
                <c:pt idx="34856" formatCode="General">
                  <c:v>69.712000000000003</c:v>
                </c:pt>
                <c:pt idx="34857" formatCode="General">
                  <c:v>69.713999999999999</c:v>
                </c:pt>
                <c:pt idx="34858" formatCode="General">
                  <c:v>69.715999999999994</c:v>
                </c:pt>
                <c:pt idx="34859" formatCode="General">
                  <c:v>69.718000000000004</c:v>
                </c:pt>
                <c:pt idx="34860" formatCode="General">
                  <c:v>69.72</c:v>
                </c:pt>
                <c:pt idx="34861" formatCode="General">
                  <c:v>69.721999999999994</c:v>
                </c:pt>
                <c:pt idx="34862" formatCode="General">
                  <c:v>69.724000000000004</c:v>
                </c:pt>
                <c:pt idx="34863" formatCode="General">
                  <c:v>69.725999999999999</c:v>
                </c:pt>
                <c:pt idx="34864" formatCode="General">
                  <c:v>69.727999999999994</c:v>
                </c:pt>
                <c:pt idx="34865" formatCode="General">
                  <c:v>69.73</c:v>
                </c:pt>
                <c:pt idx="34866" formatCode="General">
                  <c:v>69.731999999999999</c:v>
                </c:pt>
                <c:pt idx="34867" formatCode="General">
                  <c:v>69.733999999999995</c:v>
                </c:pt>
                <c:pt idx="34868" formatCode="General">
                  <c:v>69.736000000000004</c:v>
                </c:pt>
                <c:pt idx="34869" formatCode="General">
                  <c:v>69.738</c:v>
                </c:pt>
                <c:pt idx="34870" formatCode="General">
                  <c:v>69.739999999999995</c:v>
                </c:pt>
                <c:pt idx="34871" formatCode="General">
                  <c:v>69.742000000000004</c:v>
                </c:pt>
                <c:pt idx="34872" formatCode="General">
                  <c:v>69.744</c:v>
                </c:pt>
                <c:pt idx="34873" formatCode="General">
                  <c:v>69.745999999999995</c:v>
                </c:pt>
                <c:pt idx="34874" formatCode="General">
                  <c:v>69.748000000000005</c:v>
                </c:pt>
                <c:pt idx="34875" formatCode="General">
                  <c:v>69.75</c:v>
                </c:pt>
                <c:pt idx="34876" formatCode="General">
                  <c:v>69.751999999999995</c:v>
                </c:pt>
                <c:pt idx="34877" formatCode="General">
                  <c:v>69.754000000000005</c:v>
                </c:pt>
                <c:pt idx="34878" formatCode="General">
                  <c:v>69.756</c:v>
                </c:pt>
                <c:pt idx="34879" formatCode="General">
                  <c:v>69.757999999999996</c:v>
                </c:pt>
                <c:pt idx="34880" formatCode="General">
                  <c:v>69.760000000000005</c:v>
                </c:pt>
                <c:pt idx="34881" formatCode="General">
                  <c:v>69.762</c:v>
                </c:pt>
                <c:pt idx="34882" formatCode="General">
                  <c:v>69.763999999999996</c:v>
                </c:pt>
                <c:pt idx="34883" formatCode="General">
                  <c:v>69.766000000000005</c:v>
                </c:pt>
                <c:pt idx="34884" formatCode="General">
                  <c:v>69.768000000000001</c:v>
                </c:pt>
                <c:pt idx="34885" formatCode="General">
                  <c:v>69.77</c:v>
                </c:pt>
                <c:pt idx="34886" formatCode="General">
                  <c:v>69.772000000000006</c:v>
                </c:pt>
                <c:pt idx="34887" formatCode="General">
                  <c:v>69.774000000000001</c:v>
                </c:pt>
                <c:pt idx="34888" formatCode="General">
                  <c:v>69.775999999999996</c:v>
                </c:pt>
                <c:pt idx="34889" formatCode="General">
                  <c:v>69.778000000000006</c:v>
                </c:pt>
                <c:pt idx="34890" formatCode="General">
                  <c:v>69.78</c:v>
                </c:pt>
                <c:pt idx="34891" formatCode="General">
                  <c:v>69.781999999999996</c:v>
                </c:pt>
                <c:pt idx="34892" formatCode="General">
                  <c:v>69.784000000000006</c:v>
                </c:pt>
                <c:pt idx="34893" formatCode="General">
                  <c:v>69.786000000000001</c:v>
                </c:pt>
                <c:pt idx="34894" formatCode="General">
                  <c:v>69.787999999999997</c:v>
                </c:pt>
                <c:pt idx="34895" formatCode="General">
                  <c:v>69.790000000000006</c:v>
                </c:pt>
                <c:pt idx="34896" formatCode="General">
                  <c:v>69.792000000000002</c:v>
                </c:pt>
                <c:pt idx="34897" formatCode="General">
                  <c:v>69.793999999999997</c:v>
                </c:pt>
                <c:pt idx="34898" formatCode="General">
                  <c:v>69.796000000000006</c:v>
                </c:pt>
                <c:pt idx="34899" formatCode="General">
                  <c:v>69.798000000000002</c:v>
                </c:pt>
                <c:pt idx="34900" formatCode="General">
                  <c:v>69.8</c:v>
                </c:pt>
                <c:pt idx="34901" formatCode="General">
                  <c:v>69.802000000000007</c:v>
                </c:pt>
                <c:pt idx="34902" formatCode="General">
                  <c:v>69.804000000000002</c:v>
                </c:pt>
                <c:pt idx="34903" formatCode="General">
                  <c:v>69.805999999999997</c:v>
                </c:pt>
                <c:pt idx="34904" formatCode="General">
                  <c:v>69.808000000000007</c:v>
                </c:pt>
                <c:pt idx="34905" formatCode="General">
                  <c:v>69.81</c:v>
                </c:pt>
                <c:pt idx="34906" formatCode="General">
                  <c:v>69.811999999999998</c:v>
                </c:pt>
                <c:pt idx="34907" formatCode="General">
                  <c:v>69.813999999999993</c:v>
                </c:pt>
                <c:pt idx="34908" formatCode="General">
                  <c:v>69.816000000000003</c:v>
                </c:pt>
                <c:pt idx="34909" formatCode="General">
                  <c:v>69.817999999999998</c:v>
                </c:pt>
                <c:pt idx="34910" formatCode="General">
                  <c:v>69.819999999999993</c:v>
                </c:pt>
                <c:pt idx="34911" formatCode="General">
                  <c:v>69.822000000000003</c:v>
                </c:pt>
                <c:pt idx="34912" formatCode="General">
                  <c:v>69.823999999999998</c:v>
                </c:pt>
                <c:pt idx="34913" formatCode="General">
                  <c:v>69.825999999999993</c:v>
                </c:pt>
                <c:pt idx="34914" formatCode="General">
                  <c:v>69.828000000000003</c:v>
                </c:pt>
                <c:pt idx="34915" formatCode="General">
                  <c:v>69.83</c:v>
                </c:pt>
                <c:pt idx="34916" formatCode="General">
                  <c:v>69.831999999999994</c:v>
                </c:pt>
                <c:pt idx="34917" formatCode="General">
                  <c:v>69.834000000000003</c:v>
                </c:pt>
                <c:pt idx="34918" formatCode="General">
                  <c:v>69.835999999999999</c:v>
                </c:pt>
                <c:pt idx="34919" formatCode="General">
                  <c:v>69.837999999999994</c:v>
                </c:pt>
                <c:pt idx="34920" formatCode="General">
                  <c:v>69.84</c:v>
                </c:pt>
                <c:pt idx="34921" formatCode="General">
                  <c:v>69.841999999999999</c:v>
                </c:pt>
                <c:pt idx="34922" formatCode="General">
                  <c:v>69.843999999999994</c:v>
                </c:pt>
                <c:pt idx="34923" formatCode="General">
                  <c:v>69.846000000000004</c:v>
                </c:pt>
                <c:pt idx="34924" formatCode="General">
                  <c:v>69.847999999999999</c:v>
                </c:pt>
                <c:pt idx="34925" formatCode="General">
                  <c:v>69.849999999999994</c:v>
                </c:pt>
                <c:pt idx="34926" formatCode="General">
                  <c:v>69.852000000000004</c:v>
                </c:pt>
                <c:pt idx="34927" formatCode="General">
                  <c:v>69.853999999999999</c:v>
                </c:pt>
                <c:pt idx="34928" formatCode="General">
                  <c:v>69.855999999999995</c:v>
                </c:pt>
                <c:pt idx="34929" formatCode="General">
                  <c:v>69.858000000000004</c:v>
                </c:pt>
                <c:pt idx="34930" formatCode="General">
                  <c:v>69.86</c:v>
                </c:pt>
                <c:pt idx="34931" formatCode="General">
                  <c:v>69.861999999999995</c:v>
                </c:pt>
                <c:pt idx="34932" formatCode="General">
                  <c:v>69.864000000000004</c:v>
                </c:pt>
                <c:pt idx="34933" formatCode="General">
                  <c:v>69.866</c:v>
                </c:pt>
                <c:pt idx="34934" formatCode="General">
                  <c:v>69.867999999999995</c:v>
                </c:pt>
                <c:pt idx="34935" formatCode="General">
                  <c:v>69.87</c:v>
                </c:pt>
                <c:pt idx="34936" formatCode="General">
                  <c:v>69.872</c:v>
                </c:pt>
                <c:pt idx="34937" formatCode="General">
                  <c:v>69.873999999999995</c:v>
                </c:pt>
                <c:pt idx="34938" formatCode="General">
                  <c:v>69.876000000000005</c:v>
                </c:pt>
                <c:pt idx="34939" formatCode="General">
                  <c:v>69.878</c:v>
                </c:pt>
                <c:pt idx="34940" formatCode="General">
                  <c:v>69.88</c:v>
                </c:pt>
                <c:pt idx="34941" formatCode="General">
                  <c:v>69.882000000000005</c:v>
                </c:pt>
                <c:pt idx="34942" formatCode="General">
                  <c:v>69.884</c:v>
                </c:pt>
                <c:pt idx="34943" formatCode="General">
                  <c:v>69.885999999999996</c:v>
                </c:pt>
                <c:pt idx="34944" formatCode="General">
                  <c:v>69.888000000000005</c:v>
                </c:pt>
                <c:pt idx="34945" formatCode="General">
                  <c:v>69.89</c:v>
                </c:pt>
                <c:pt idx="34946" formatCode="General">
                  <c:v>69.891999999999996</c:v>
                </c:pt>
                <c:pt idx="34947" formatCode="General">
                  <c:v>69.894000000000005</c:v>
                </c:pt>
                <c:pt idx="34948" formatCode="General">
                  <c:v>69.896000000000001</c:v>
                </c:pt>
                <c:pt idx="34949" formatCode="General">
                  <c:v>69.897999999999996</c:v>
                </c:pt>
                <c:pt idx="34950" formatCode="General">
                  <c:v>69.900000000000006</c:v>
                </c:pt>
                <c:pt idx="34951" formatCode="General">
                  <c:v>69.902000000000001</c:v>
                </c:pt>
                <c:pt idx="34952" formatCode="General">
                  <c:v>69.903999999999996</c:v>
                </c:pt>
                <c:pt idx="34953" formatCode="General">
                  <c:v>69.906000000000006</c:v>
                </c:pt>
                <c:pt idx="34954" formatCode="General">
                  <c:v>69.908000000000001</c:v>
                </c:pt>
                <c:pt idx="34955" formatCode="General">
                  <c:v>69.91</c:v>
                </c:pt>
                <c:pt idx="34956" formatCode="General">
                  <c:v>69.912000000000006</c:v>
                </c:pt>
                <c:pt idx="34957" formatCode="General">
                  <c:v>69.914000000000001</c:v>
                </c:pt>
                <c:pt idx="34958" formatCode="General">
                  <c:v>69.915999999999997</c:v>
                </c:pt>
                <c:pt idx="34959" formatCode="General">
                  <c:v>69.918000000000006</c:v>
                </c:pt>
                <c:pt idx="34960" formatCode="General">
                  <c:v>69.92</c:v>
                </c:pt>
                <c:pt idx="34961" formatCode="General">
                  <c:v>69.921999999999997</c:v>
                </c:pt>
                <c:pt idx="34962" formatCode="General">
                  <c:v>69.924000000000007</c:v>
                </c:pt>
                <c:pt idx="34963" formatCode="General">
                  <c:v>69.926000000000002</c:v>
                </c:pt>
                <c:pt idx="34964" formatCode="General">
                  <c:v>69.927999999999997</c:v>
                </c:pt>
                <c:pt idx="34965" formatCode="General">
                  <c:v>69.930000000000007</c:v>
                </c:pt>
                <c:pt idx="34966" formatCode="General">
                  <c:v>69.932000000000002</c:v>
                </c:pt>
                <c:pt idx="34967" formatCode="General">
                  <c:v>69.933999999999997</c:v>
                </c:pt>
                <c:pt idx="34968" formatCode="General">
                  <c:v>69.936000000000007</c:v>
                </c:pt>
                <c:pt idx="34969" formatCode="General">
                  <c:v>69.938000000000002</c:v>
                </c:pt>
                <c:pt idx="34970" formatCode="General">
                  <c:v>69.94</c:v>
                </c:pt>
                <c:pt idx="34971" formatCode="General">
                  <c:v>69.941999999999993</c:v>
                </c:pt>
                <c:pt idx="34972" formatCode="General">
                  <c:v>69.944000000000003</c:v>
                </c:pt>
                <c:pt idx="34973" formatCode="General">
                  <c:v>69.945999999999998</c:v>
                </c:pt>
                <c:pt idx="34974" formatCode="General">
                  <c:v>69.947999999999993</c:v>
                </c:pt>
                <c:pt idx="34975" formatCode="General">
                  <c:v>69.95</c:v>
                </c:pt>
                <c:pt idx="34976" formatCode="General">
                  <c:v>69.951999999999998</c:v>
                </c:pt>
                <c:pt idx="34977" formatCode="General">
                  <c:v>69.953999999999994</c:v>
                </c:pt>
                <c:pt idx="34978" formatCode="General">
                  <c:v>69.956000000000003</c:v>
                </c:pt>
                <c:pt idx="34979" formatCode="General">
                  <c:v>69.957999999999998</c:v>
                </c:pt>
                <c:pt idx="34980" formatCode="General">
                  <c:v>69.959999999999994</c:v>
                </c:pt>
                <c:pt idx="34981" formatCode="General">
                  <c:v>69.962000000000003</c:v>
                </c:pt>
                <c:pt idx="34982" formatCode="General">
                  <c:v>69.963999999999999</c:v>
                </c:pt>
                <c:pt idx="34983" formatCode="General">
                  <c:v>69.965999999999994</c:v>
                </c:pt>
                <c:pt idx="34984" formatCode="General">
                  <c:v>69.968000000000004</c:v>
                </c:pt>
                <c:pt idx="34985" formatCode="General">
                  <c:v>69.97</c:v>
                </c:pt>
                <c:pt idx="34986" formatCode="General">
                  <c:v>69.971999999999994</c:v>
                </c:pt>
                <c:pt idx="34987" formatCode="General">
                  <c:v>69.974000000000004</c:v>
                </c:pt>
                <c:pt idx="34988" formatCode="General">
                  <c:v>69.975999999999999</c:v>
                </c:pt>
                <c:pt idx="34989" formatCode="General">
                  <c:v>69.977999999999994</c:v>
                </c:pt>
                <c:pt idx="34990" formatCode="General">
                  <c:v>69.98</c:v>
                </c:pt>
                <c:pt idx="34991" formatCode="General">
                  <c:v>69.981999999999999</c:v>
                </c:pt>
                <c:pt idx="34992" formatCode="General">
                  <c:v>69.983999999999995</c:v>
                </c:pt>
                <c:pt idx="34993" formatCode="General">
                  <c:v>69.986000000000004</c:v>
                </c:pt>
                <c:pt idx="34994" formatCode="General">
                  <c:v>69.988</c:v>
                </c:pt>
                <c:pt idx="34995" formatCode="General">
                  <c:v>69.989999999999995</c:v>
                </c:pt>
                <c:pt idx="34996" formatCode="General">
                  <c:v>69.992000000000004</c:v>
                </c:pt>
                <c:pt idx="34997" formatCode="General">
                  <c:v>69.994</c:v>
                </c:pt>
                <c:pt idx="34998" formatCode="General">
                  <c:v>69.995999999999995</c:v>
                </c:pt>
                <c:pt idx="34999" formatCode="General">
                  <c:v>69.998000000000005</c:v>
                </c:pt>
                <c:pt idx="35000" formatCode="General">
                  <c:v>70</c:v>
                </c:pt>
                <c:pt idx="35001" formatCode="General">
                  <c:v>70.001999999999995</c:v>
                </c:pt>
                <c:pt idx="35002" formatCode="General">
                  <c:v>70.004000000000005</c:v>
                </c:pt>
                <c:pt idx="35003" formatCode="General">
                  <c:v>70.006</c:v>
                </c:pt>
                <c:pt idx="35004" formatCode="General">
                  <c:v>70.007999999999996</c:v>
                </c:pt>
                <c:pt idx="35005" formatCode="General">
                  <c:v>70.010000000000005</c:v>
                </c:pt>
                <c:pt idx="35006" formatCode="General">
                  <c:v>70.012</c:v>
                </c:pt>
                <c:pt idx="35007" formatCode="General">
                  <c:v>70.013999999999996</c:v>
                </c:pt>
                <c:pt idx="35008" formatCode="General">
                  <c:v>70.016000000000005</c:v>
                </c:pt>
                <c:pt idx="35009" formatCode="General">
                  <c:v>70.018000000000001</c:v>
                </c:pt>
                <c:pt idx="35010" formatCode="General">
                  <c:v>70.02</c:v>
                </c:pt>
                <c:pt idx="35011" formatCode="General">
                  <c:v>70.022000000000006</c:v>
                </c:pt>
                <c:pt idx="35012" formatCode="General">
                  <c:v>70.024000000000001</c:v>
                </c:pt>
                <c:pt idx="35013" formatCode="General">
                  <c:v>70.025999999999996</c:v>
                </c:pt>
                <c:pt idx="35014" formatCode="General">
                  <c:v>70.028000000000006</c:v>
                </c:pt>
                <c:pt idx="35015" formatCode="General">
                  <c:v>70.03</c:v>
                </c:pt>
                <c:pt idx="35016" formatCode="General">
                  <c:v>70.031999999999996</c:v>
                </c:pt>
                <c:pt idx="35017" formatCode="General">
                  <c:v>70.034000000000006</c:v>
                </c:pt>
                <c:pt idx="35018" formatCode="General">
                  <c:v>70.036000000000001</c:v>
                </c:pt>
                <c:pt idx="35019" formatCode="General">
                  <c:v>70.037999999999997</c:v>
                </c:pt>
                <c:pt idx="35020" formatCode="General">
                  <c:v>70.040000000000006</c:v>
                </c:pt>
                <c:pt idx="35021" formatCode="General">
                  <c:v>70.042000000000002</c:v>
                </c:pt>
                <c:pt idx="35022" formatCode="General">
                  <c:v>70.043999999999997</c:v>
                </c:pt>
                <c:pt idx="35023" formatCode="General">
                  <c:v>70.046000000000006</c:v>
                </c:pt>
                <c:pt idx="35024" formatCode="General">
                  <c:v>70.048000000000002</c:v>
                </c:pt>
                <c:pt idx="35025" formatCode="General">
                  <c:v>70.05</c:v>
                </c:pt>
                <c:pt idx="35026" formatCode="General">
                  <c:v>70.052000000000007</c:v>
                </c:pt>
                <c:pt idx="35027" formatCode="General">
                  <c:v>70.054000000000002</c:v>
                </c:pt>
                <c:pt idx="35028" formatCode="General">
                  <c:v>70.055999999999997</c:v>
                </c:pt>
                <c:pt idx="35029" formatCode="General">
                  <c:v>70.058000000000007</c:v>
                </c:pt>
                <c:pt idx="35030" formatCode="General">
                  <c:v>70.06</c:v>
                </c:pt>
                <c:pt idx="35031" formatCode="General">
                  <c:v>70.061999999999998</c:v>
                </c:pt>
                <c:pt idx="35032" formatCode="General">
                  <c:v>70.063999999999993</c:v>
                </c:pt>
                <c:pt idx="35033" formatCode="General">
                  <c:v>70.066000000000003</c:v>
                </c:pt>
                <c:pt idx="35034" formatCode="General">
                  <c:v>70.067999999999998</c:v>
                </c:pt>
                <c:pt idx="35035" formatCode="General">
                  <c:v>70.069999999999993</c:v>
                </c:pt>
                <c:pt idx="35036" formatCode="General">
                  <c:v>70.072000000000003</c:v>
                </c:pt>
                <c:pt idx="35037" formatCode="General">
                  <c:v>70.073999999999998</c:v>
                </c:pt>
                <c:pt idx="35038" formatCode="General">
                  <c:v>70.075999999999993</c:v>
                </c:pt>
                <c:pt idx="35039" formatCode="General">
                  <c:v>70.078000000000003</c:v>
                </c:pt>
                <c:pt idx="35040" formatCode="General">
                  <c:v>70.08</c:v>
                </c:pt>
                <c:pt idx="35041" formatCode="General">
                  <c:v>70.081999999999994</c:v>
                </c:pt>
                <c:pt idx="35042" formatCode="General">
                  <c:v>70.084000000000003</c:v>
                </c:pt>
                <c:pt idx="35043" formatCode="General">
                  <c:v>70.085999999999999</c:v>
                </c:pt>
                <c:pt idx="35044" formatCode="General">
                  <c:v>70.087999999999994</c:v>
                </c:pt>
                <c:pt idx="35045" formatCode="General">
                  <c:v>70.09</c:v>
                </c:pt>
                <c:pt idx="35046" formatCode="General">
                  <c:v>70.091999999999999</c:v>
                </c:pt>
                <c:pt idx="35047" formatCode="General">
                  <c:v>70.093999999999994</c:v>
                </c:pt>
                <c:pt idx="35048" formatCode="General">
                  <c:v>70.096000000000004</c:v>
                </c:pt>
                <c:pt idx="35049" formatCode="General">
                  <c:v>70.097999999999999</c:v>
                </c:pt>
                <c:pt idx="35050" formatCode="General">
                  <c:v>70.099999999999994</c:v>
                </c:pt>
                <c:pt idx="35051" formatCode="General">
                  <c:v>70.102000000000004</c:v>
                </c:pt>
                <c:pt idx="35052" formatCode="General">
                  <c:v>70.103999999999999</c:v>
                </c:pt>
                <c:pt idx="35053" formatCode="General">
                  <c:v>70.105999999999995</c:v>
                </c:pt>
                <c:pt idx="35054" formatCode="General">
                  <c:v>70.108000000000004</c:v>
                </c:pt>
                <c:pt idx="35055" formatCode="General">
                  <c:v>70.11</c:v>
                </c:pt>
                <c:pt idx="35056" formatCode="General">
                  <c:v>70.111999999999995</c:v>
                </c:pt>
                <c:pt idx="35057" formatCode="General">
                  <c:v>70.114000000000004</c:v>
                </c:pt>
                <c:pt idx="35058" formatCode="General">
                  <c:v>70.116</c:v>
                </c:pt>
                <c:pt idx="35059" formatCode="General">
                  <c:v>70.117999999999995</c:v>
                </c:pt>
                <c:pt idx="35060" formatCode="General">
                  <c:v>70.12</c:v>
                </c:pt>
                <c:pt idx="35061" formatCode="General">
                  <c:v>70.122</c:v>
                </c:pt>
                <c:pt idx="35062" formatCode="General">
                  <c:v>70.123999999999995</c:v>
                </c:pt>
                <c:pt idx="35063" formatCode="General">
                  <c:v>70.126000000000005</c:v>
                </c:pt>
                <c:pt idx="35064" formatCode="General">
                  <c:v>70.128</c:v>
                </c:pt>
                <c:pt idx="35065" formatCode="General">
                  <c:v>70.13</c:v>
                </c:pt>
                <c:pt idx="35066" formatCode="General">
                  <c:v>70.132000000000005</c:v>
                </c:pt>
                <c:pt idx="35067" formatCode="General">
                  <c:v>70.134</c:v>
                </c:pt>
                <c:pt idx="35068" formatCode="General">
                  <c:v>70.135999999999996</c:v>
                </c:pt>
                <c:pt idx="35069" formatCode="General">
                  <c:v>70.138000000000005</c:v>
                </c:pt>
                <c:pt idx="35070" formatCode="General">
                  <c:v>70.14</c:v>
                </c:pt>
                <c:pt idx="35071" formatCode="General">
                  <c:v>70.141999999999996</c:v>
                </c:pt>
                <c:pt idx="35072" formatCode="General">
                  <c:v>70.144000000000005</c:v>
                </c:pt>
                <c:pt idx="35073" formatCode="General">
                  <c:v>70.146000000000001</c:v>
                </c:pt>
                <c:pt idx="35074" formatCode="General">
                  <c:v>70.147999999999996</c:v>
                </c:pt>
                <c:pt idx="35075" formatCode="General">
                  <c:v>70.150000000000006</c:v>
                </c:pt>
                <c:pt idx="35076" formatCode="General">
                  <c:v>70.152000000000001</c:v>
                </c:pt>
                <c:pt idx="35077" formatCode="General">
                  <c:v>70.153999999999996</c:v>
                </c:pt>
                <c:pt idx="35078" formatCode="General">
                  <c:v>70.156000000000006</c:v>
                </c:pt>
                <c:pt idx="35079" formatCode="General">
                  <c:v>70.158000000000001</c:v>
                </c:pt>
                <c:pt idx="35080" formatCode="General">
                  <c:v>70.16</c:v>
                </c:pt>
                <c:pt idx="35081" formatCode="General">
                  <c:v>70.162000000000006</c:v>
                </c:pt>
                <c:pt idx="35082" formatCode="General">
                  <c:v>70.164000000000001</c:v>
                </c:pt>
                <c:pt idx="35083" formatCode="General">
                  <c:v>70.165999999999997</c:v>
                </c:pt>
                <c:pt idx="35084" formatCode="General">
                  <c:v>70.168000000000006</c:v>
                </c:pt>
                <c:pt idx="35085" formatCode="General">
                  <c:v>70.17</c:v>
                </c:pt>
                <c:pt idx="35086" formatCode="General">
                  <c:v>70.171999999999997</c:v>
                </c:pt>
                <c:pt idx="35087" formatCode="General">
                  <c:v>70.174000000000007</c:v>
                </c:pt>
                <c:pt idx="35088" formatCode="General">
                  <c:v>70.176000000000002</c:v>
                </c:pt>
                <c:pt idx="35089" formatCode="General">
                  <c:v>70.177999999999997</c:v>
                </c:pt>
                <c:pt idx="35090" formatCode="General">
                  <c:v>70.180000000000007</c:v>
                </c:pt>
                <c:pt idx="35091" formatCode="General">
                  <c:v>70.182000000000002</c:v>
                </c:pt>
                <c:pt idx="35092" formatCode="General">
                  <c:v>70.183999999999997</c:v>
                </c:pt>
                <c:pt idx="35093" formatCode="General">
                  <c:v>70.186000000000007</c:v>
                </c:pt>
                <c:pt idx="35094" formatCode="General">
                  <c:v>70.188000000000002</c:v>
                </c:pt>
                <c:pt idx="35095" formatCode="General">
                  <c:v>70.19</c:v>
                </c:pt>
                <c:pt idx="35096" formatCode="General">
                  <c:v>70.191999999999993</c:v>
                </c:pt>
                <c:pt idx="35097" formatCode="General">
                  <c:v>70.194000000000003</c:v>
                </c:pt>
                <c:pt idx="35098" formatCode="General">
                  <c:v>70.195999999999998</c:v>
                </c:pt>
                <c:pt idx="35099" formatCode="General">
                  <c:v>70.197999999999993</c:v>
                </c:pt>
                <c:pt idx="35100" formatCode="General">
                  <c:v>70.2</c:v>
                </c:pt>
                <c:pt idx="35101" formatCode="General">
                  <c:v>70.201999999999998</c:v>
                </c:pt>
                <c:pt idx="35102" formatCode="General">
                  <c:v>70.203999999999994</c:v>
                </c:pt>
                <c:pt idx="35103" formatCode="General">
                  <c:v>70.206000000000003</c:v>
                </c:pt>
                <c:pt idx="35104" formatCode="General">
                  <c:v>70.207999999999998</c:v>
                </c:pt>
                <c:pt idx="35105" formatCode="General">
                  <c:v>70.209999999999994</c:v>
                </c:pt>
                <c:pt idx="35106" formatCode="General">
                  <c:v>70.212000000000003</c:v>
                </c:pt>
                <c:pt idx="35107" formatCode="General">
                  <c:v>70.213999999999999</c:v>
                </c:pt>
                <c:pt idx="35108" formatCode="General">
                  <c:v>70.215999999999994</c:v>
                </c:pt>
                <c:pt idx="35109" formatCode="General">
                  <c:v>70.218000000000004</c:v>
                </c:pt>
                <c:pt idx="35110" formatCode="General">
                  <c:v>70.22</c:v>
                </c:pt>
                <c:pt idx="35111" formatCode="General">
                  <c:v>70.221999999999994</c:v>
                </c:pt>
                <c:pt idx="35112" formatCode="General">
                  <c:v>70.224000000000004</c:v>
                </c:pt>
                <c:pt idx="35113" formatCode="General">
                  <c:v>70.225999999999999</c:v>
                </c:pt>
                <c:pt idx="35114" formatCode="General">
                  <c:v>70.227999999999994</c:v>
                </c:pt>
                <c:pt idx="35115" formatCode="General">
                  <c:v>70.23</c:v>
                </c:pt>
                <c:pt idx="35116" formatCode="General">
                  <c:v>70.231999999999999</c:v>
                </c:pt>
                <c:pt idx="35117" formatCode="General">
                  <c:v>70.233999999999995</c:v>
                </c:pt>
                <c:pt idx="35118" formatCode="General">
                  <c:v>70.236000000000004</c:v>
                </c:pt>
                <c:pt idx="35119" formatCode="General">
                  <c:v>70.238</c:v>
                </c:pt>
                <c:pt idx="35120" formatCode="General">
                  <c:v>70.239999999999995</c:v>
                </c:pt>
                <c:pt idx="35121" formatCode="General">
                  <c:v>70.242000000000004</c:v>
                </c:pt>
                <c:pt idx="35122" formatCode="General">
                  <c:v>70.244</c:v>
                </c:pt>
                <c:pt idx="35123" formatCode="General">
                  <c:v>70.245999999999995</c:v>
                </c:pt>
                <c:pt idx="35124" formatCode="General">
                  <c:v>70.248000000000005</c:v>
                </c:pt>
                <c:pt idx="35125" formatCode="General">
                  <c:v>70.25</c:v>
                </c:pt>
                <c:pt idx="35126" formatCode="General">
                  <c:v>70.251999999999995</c:v>
                </c:pt>
                <c:pt idx="35127" formatCode="General">
                  <c:v>70.254000000000005</c:v>
                </c:pt>
                <c:pt idx="35128" formatCode="General">
                  <c:v>70.256</c:v>
                </c:pt>
                <c:pt idx="35129" formatCode="General">
                  <c:v>70.257999999999996</c:v>
                </c:pt>
                <c:pt idx="35130" formatCode="General">
                  <c:v>70.260000000000005</c:v>
                </c:pt>
                <c:pt idx="35131" formatCode="General">
                  <c:v>70.262</c:v>
                </c:pt>
                <c:pt idx="35132" formatCode="General">
                  <c:v>70.263999999999996</c:v>
                </c:pt>
                <c:pt idx="35133" formatCode="General">
                  <c:v>70.266000000000005</c:v>
                </c:pt>
                <c:pt idx="35134" formatCode="General">
                  <c:v>70.268000000000001</c:v>
                </c:pt>
                <c:pt idx="35135" formatCode="General">
                  <c:v>70.27</c:v>
                </c:pt>
                <c:pt idx="35136" formatCode="General">
                  <c:v>70.272000000000006</c:v>
                </c:pt>
                <c:pt idx="35137" formatCode="General">
                  <c:v>70.274000000000001</c:v>
                </c:pt>
                <c:pt idx="35138" formatCode="General">
                  <c:v>70.275999999999996</c:v>
                </c:pt>
                <c:pt idx="35139" formatCode="General">
                  <c:v>70.278000000000006</c:v>
                </c:pt>
                <c:pt idx="35140" formatCode="General">
                  <c:v>70.28</c:v>
                </c:pt>
                <c:pt idx="35141" formatCode="General">
                  <c:v>70.281999999999996</c:v>
                </c:pt>
                <c:pt idx="35142" formatCode="General">
                  <c:v>70.284000000000006</c:v>
                </c:pt>
                <c:pt idx="35143" formatCode="General">
                  <c:v>70.286000000000001</c:v>
                </c:pt>
                <c:pt idx="35144" formatCode="General">
                  <c:v>70.287999999999997</c:v>
                </c:pt>
                <c:pt idx="35145" formatCode="General">
                  <c:v>70.290000000000006</c:v>
                </c:pt>
                <c:pt idx="35146" formatCode="General">
                  <c:v>70.292000000000002</c:v>
                </c:pt>
                <c:pt idx="35147" formatCode="General">
                  <c:v>70.293999999999997</c:v>
                </c:pt>
                <c:pt idx="35148" formatCode="General">
                  <c:v>70.296000000000006</c:v>
                </c:pt>
                <c:pt idx="35149" formatCode="General">
                  <c:v>70.298000000000002</c:v>
                </c:pt>
                <c:pt idx="35150" formatCode="General">
                  <c:v>70.3</c:v>
                </c:pt>
                <c:pt idx="35151" formatCode="General">
                  <c:v>70.302000000000007</c:v>
                </c:pt>
                <c:pt idx="35152" formatCode="General">
                  <c:v>70.304000000000002</c:v>
                </c:pt>
                <c:pt idx="35153" formatCode="General">
                  <c:v>70.305999999999997</c:v>
                </c:pt>
                <c:pt idx="35154" formatCode="General">
                  <c:v>70.308000000000007</c:v>
                </c:pt>
                <c:pt idx="35155" formatCode="General">
                  <c:v>70.31</c:v>
                </c:pt>
                <c:pt idx="35156" formatCode="General">
                  <c:v>70.311999999999998</c:v>
                </c:pt>
                <c:pt idx="35157" formatCode="General">
                  <c:v>70.313999999999993</c:v>
                </c:pt>
                <c:pt idx="35158" formatCode="General">
                  <c:v>70.316000000000003</c:v>
                </c:pt>
                <c:pt idx="35159" formatCode="General">
                  <c:v>70.317999999999998</c:v>
                </c:pt>
                <c:pt idx="35160" formatCode="General">
                  <c:v>70.319999999999993</c:v>
                </c:pt>
                <c:pt idx="35161" formatCode="General">
                  <c:v>70.322000000000003</c:v>
                </c:pt>
                <c:pt idx="35162" formatCode="General">
                  <c:v>70.323999999999998</c:v>
                </c:pt>
                <c:pt idx="35163" formatCode="General">
                  <c:v>70.325999999999993</c:v>
                </c:pt>
                <c:pt idx="35164" formatCode="General">
                  <c:v>70.328000000000003</c:v>
                </c:pt>
                <c:pt idx="35165" formatCode="General">
                  <c:v>70.33</c:v>
                </c:pt>
                <c:pt idx="35166" formatCode="General">
                  <c:v>70.331999999999994</c:v>
                </c:pt>
                <c:pt idx="35167" formatCode="General">
                  <c:v>70.334000000000003</c:v>
                </c:pt>
                <c:pt idx="35168" formatCode="General">
                  <c:v>70.335999999999999</c:v>
                </c:pt>
                <c:pt idx="35169" formatCode="General">
                  <c:v>70.337999999999994</c:v>
                </c:pt>
                <c:pt idx="35170" formatCode="General">
                  <c:v>70.34</c:v>
                </c:pt>
                <c:pt idx="35171" formatCode="General">
                  <c:v>70.341999999999999</c:v>
                </c:pt>
                <c:pt idx="35172" formatCode="General">
                  <c:v>70.343999999999994</c:v>
                </c:pt>
                <c:pt idx="35173" formatCode="General">
                  <c:v>70.346000000000004</c:v>
                </c:pt>
                <c:pt idx="35174" formatCode="General">
                  <c:v>70.347999999999999</c:v>
                </c:pt>
                <c:pt idx="35175" formatCode="General">
                  <c:v>70.349999999999994</c:v>
                </c:pt>
                <c:pt idx="35176" formatCode="General">
                  <c:v>70.352000000000004</c:v>
                </c:pt>
                <c:pt idx="35177" formatCode="General">
                  <c:v>70.353999999999999</c:v>
                </c:pt>
                <c:pt idx="35178" formatCode="General">
                  <c:v>70.355999999999995</c:v>
                </c:pt>
                <c:pt idx="35179" formatCode="General">
                  <c:v>70.358000000000004</c:v>
                </c:pt>
                <c:pt idx="35180" formatCode="General">
                  <c:v>70.36</c:v>
                </c:pt>
                <c:pt idx="35181" formatCode="General">
                  <c:v>70.361999999999995</c:v>
                </c:pt>
                <c:pt idx="35182" formatCode="General">
                  <c:v>70.364000000000004</c:v>
                </c:pt>
                <c:pt idx="35183" formatCode="General">
                  <c:v>70.366</c:v>
                </c:pt>
                <c:pt idx="35184" formatCode="General">
                  <c:v>70.367999999999995</c:v>
                </c:pt>
                <c:pt idx="35185" formatCode="General">
                  <c:v>70.37</c:v>
                </c:pt>
                <c:pt idx="35186" formatCode="General">
                  <c:v>70.372</c:v>
                </c:pt>
                <c:pt idx="35187" formatCode="General">
                  <c:v>70.373999999999995</c:v>
                </c:pt>
                <c:pt idx="35188" formatCode="General">
                  <c:v>70.376000000000005</c:v>
                </c:pt>
                <c:pt idx="35189" formatCode="General">
                  <c:v>70.378</c:v>
                </c:pt>
                <c:pt idx="35190" formatCode="General">
                  <c:v>70.38</c:v>
                </c:pt>
                <c:pt idx="35191" formatCode="General">
                  <c:v>70.382000000000005</c:v>
                </c:pt>
                <c:pt idx="35192" formatCode="General">
                  <c:v>70.384</c:v>
                </c:pt>
                <c:pt idx="35193" formatCode="General">
                  <c:v>70.385999999999996</c:v>
                </c:pt>
                <c:pt idx="35194" formatCode="General">
                  <c:v>70.388000000000005</c:v>
                </c:pt>
                <c:pt idx="35195" formatCode="General">
                  <c:v>70.39</c:v>
                </c:pt>
                <c:pt idx="35196" formatCode="General">
                  <c:v>70.391999999999996</c:v>
                </c:pt>
                <c:pt idx="35197" formatCode="General">
                  <c:v>70.394000000000005</c:v>
                </c:pt>
                <c:pt idx="35198" formatCode="General">
                  <c:v>70.396000000000001</c:v>
                </c:pt>
                <c:pt idx="35199" formatCode="General">
                  <c:v>70.397999999999996</c:v>
                </c:pt>
                <c:pt idx="35200" formatCode="General">
                  <c:v>70.400000000000006</c:v>
                </c:pt>
                <c:pt idx="35201" formatCode="General">
                  <c:v>70.402000000000001</c:v>
                </c:pt>
                <c:pt idx="35202" formatCode="General">
                  <c:v>70.403999999999996</c:v>
                </c:pt>
                <c:pt idx="35203" formatCode="General">
                  <c:v>70.406000000000006</c:v>
                </c:pt>
                <c:pt idx="35204" formatCode="General">
                  <c:v>70.408000000000001</c:v>
                </c:pt>
                <c:pt idx="35205" formatCode="General">
                  <c:v>70.41</c:v>
                </c:pt>
                <c:pt idx="35206" formatCode="General">
                  <c:v>70.412000000000006</c:v>
                </c:pt>
                <c:pt idx="35207" formatCode="General">
                  <c:v>70.414000000000001</c:v>
                </c:pt>
                <c:pt idx="35208" formatCode="General">
                  <c:v>70.415999999999997</c:v>
                </c:pt>
                <c:pt idx="35209" formatCode="General">
                  <c:v>70.418000000000006</c:v>
                </c:pt>
                <c:pt idx="35210" formatCode="General">
                  <c:v>70.42</c:v>
                </c:pt>
                <c:pt idx="35211" formatCode="General">
                  <c:v>70.421999999999997</c:v>
                </c:pt>
                <c:pt idx="35212" formatCode="General">
                  <c:v>70.424000000000007</c:v>
                </c:pt>
                <c:pt idx="35213" formatCode="General">
                  <c:v>70.426000000000002</c:v>
                </c:pt>
                <c:pt idx="35214" formatCode="General">
                  <c:v>70.427999999999997</c:v>
                </c:pt>
                <c:pt idx="35215" formatCode="General">
                  <c:v>70.430000000000007</c:v>
                </c:pt>
                <c:pt idx="35216" formatCode="General">
                  <c:v>70.432000000000002</c:v>
                </c:pt>
                <c:pt idx="35217" formatCode="General">
                  <c:v>70.433999999999997</c:v>
                </c:pt>
                <c:pt idx="35218" formatCode="General">
                  <c:v>70.436000000000007</c:v>
                </c:pt>
                <c:pt idx="35219" formatCode="General">
                  <c:v>70.438000000000002</c:v>
                </c:pt>
                <c:pt idx="35220" formatCode="General">
                  <c:v>70.44</c:v>
                </c:pt>
                <c:pt idx="35221" formatCode="General">
                  <c:v>70.441999999999993</c:v>
                </c:pt>
                <c:pt idx="35222" formatCode="General">
                  <c:v>70.444000000000003</c:v>
                </c:pt>
                <c:pt idx="35223" formatCode="General">
                  <c:v>70.445999999999998</c:v>
                </c:pt>
                <c:pt idx="35224" formatCode="General">
                  <c:v>70.447999999999993</c:v>
                </c:pt>
                <c:pt idx="35225" formatCode="General">
                  <c:v>70.45</c:v>
                </c:pt>
                <c:pt idx="35226" formatCode="General">
                  <c:v>70.451999999999998</c:v>
                </c:pt>
                <c:pt idx="35227" formatCode="General">
                  <c:v>70.453999999999994</c:v>
                </c:pt>
                <c:pt idx="35228" formatCode="General">
                  <c:v>70.456000000000003</c:v>
                </c:pt>
                <c:pt idx="35229" formatCode="General">
                  <c:v>70.457999999999998</c:v>
                </c:pt>
                <c:pt idx="35230" formatCode="General">
                  <c:v>70.459999999999994</c:v>
                </c:pt>
                <c:pt idx="35231" formatCode="General">
                  <c:v>70.462000000000003</c:v>
                </c:pt>
                <c:pt idx="35232" formatCode="General">
                  <c:v>70.463999999999999</c:v>
                </c:pt>
                <c:pt idx="35233" formatCode="General">
                  <c:v>70.465999999999994</c:v>
                </c:pt>
                <c:pt idx="35234" formatCode="General">
                  <c:v>70.468000000000004</c:v>
                </c:pt>
                <c:pt idx="35235" formatCode="General">
                  <c:v>70.47</c:v>
                </c:pt>
                <c:pt idx="35236" formatCode="General">
                  <c:v>70.471999999999994</c:v>
                </c:pt>
                <c:pt idx="35237" formatCode="General">
                  <c:v>70.474000000000004</c:v>
                </c:pt>
                <c:pt idx="35238" formatCode="General">
                  <c:v>70.475999999999999</c:v>
                </c:pt>
              </c:numCache>
            </c:numRef>
          </c:xVal>
          <c:yVal>
            <c:numRef>
              <c:f>traffic!$O$8:$O$35246</c:f>
              <c:numCache>
                <c:formatCode>General</c:formatCode>
                <c:ptCount val="3523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formatCode="0.00E+00">
                  <c:v>0</c:v>
                </c:pt>
                <c:pt idx="360" formatCode="0.00E+00">
                  <c:v>-4.0000000000000001E-308</c:v>
                </c:pt>
                <c:pt idx="361" formatCode="0.00E+00">
                  <c:v>-3.0000000000000002E-308</c:v>
                </c:pt>
                <c:pt idx="362">
                  <c:v>0</c:v>
                </c:pt>
                <c:pt idx="363" formatCode="0.00E+00">
                  <c:v>9.0000000000000002E-308</c:v>
                </c:pt>
                <c:pt idx="364" formatCode="0.00E+00">
                  <c:v>8.0000000000000003E-308</c:v>
                </c:pt>
                <c:pt idx="365" formatCode="0.00E+00">
                  <c:v>-1.1E-307</c:v>
                </c:pt>
                <c:pt idx="366" formatCode="0.00E+00">
                  <c:v>-4.3000000000000001E-307</c:v>
                </c:pt>
                <c:pt idx="367" formatCode="0.00E+00">
                  <c:v>-4.8000000000000004E-307</c:v>
                </c:pt>
                <c:pt idx="368" formatCode="0.00E+00">
                  <c:v>1.6999999999999999E-307</c:v>
                </c:pt>
                <c:pt idx="369" formatCode="0.00E+00">
                  <c:v>1.37E-306</c:v>
                </c:pt>
                <c:pt idx="370" formatCode="0.00E+00">
                  <c:v>1.8E-306</c:v>
                </c:pt>
                <c:pt idx="371" formatCode="0.00E+00">
                  <c:v>-3.0999999999999998E-307</c:v>
                </c:pt>
                <c:pt idx="372" formatCode="0.00E+00">
                  <c:v>-4.75E-306</c:v>
                </c:pt>
                <c:pt idx="373" formatCode="0.00E+00">
                  <c:v>-6.7300000000000006E-306</c:v>
                </c:pt>
                <c:pt idx="374" formatCode="0.00E+00">
                  <c:v>1.06E-306</c:v>
                </c:pt>
                <c:pt idx="375" formatCode="0.00E+00">
                  <c:v>1.9380000000000001E-305</c:v>
                </c:pt>
                <c:pt idx="376" formatCode="0.00E+00">
                  <c:v>3.1510000000000001E-305</c:v>
                </c:pt>
                <c:pt idx="377" formatCode="0.00E+00">
                  <c:v>8.0700000000000005E-306</c:v>
                </c:pt>
                <c:pt idx="378" formatCode="0.00E+00">
                  <c:v>-5.9749999999999998E-305</c:v>
                </c:pt>
                <c:pt idx="379" formatCode="0.00E+00">
                  <c:v>-1.1784000000000001E-304</c:v>
                </c:pt>
                <c:pt idx="380" formatCode="0.00E+00">
                  <c:v>-6.0000000000000002E-305</c:v>
                </c:pt>
                <c:pt idx="381" formatCode="0.00E+00">
                  <c:v>1.6268E-304</c:v>
                </c:pt>
                <c:pt idx="382" formatCode="0.00E+00">
                  <c:v>3.8960999999999996E-304</c:v>
                </c:pt>
                <c:pt idx="383" formatCode="0.00E+00">
                  <c:v>2.5483000000000002E-304</c:v>
                </c:pt>
                <c:pt idx="384" formatCode="0.00E+00">
                  <c:v>-4.7467000000000002E-304</c:v>
                </c:pt>
                <c:pt idx="385" formatCode="0.00E+00">
                  <c:v>-1.32091E-303</c:v>
                </c:pt>
                <c:pt idx="386" formatCode="0.00E+00">
                  <c:v>-9.4062000000000005E-304</c:v>
                </c:pt>
                <c:pt idx="387" formatCode="0.00E+00">
                  <c:v>1.7429500000000001E-303</c:v>
                </c:pt>
                <c:pt idx="388" formatCode="0.00E+00">
                  <c:v>5.3293699999999999E-303</c:v>
                </c:pt>
                <c:pt idx="389" formatCode="0.00E+00">
                  <c:v>4.9173599999999997E-303</c:v>
                </c:pt>
                <c:pt idx="390" formatCode="0.00E+00">
                  <c:v>-4.2658500000000001E-303</c:v>
                </c:pt>
                <c:pt idx="391" formatCode="0.00E+00">
                  <c:v>-1.85228E-302</c:v>
                </c:pt>
                <c:pt idx="392" formatCode="0.00E+00">
                  <c:v>-2.06307E-302</c:v>
                </c:pt>
                <c:pt idx="393" formatCode="0.00E+00">
                  <c:v>9.1515600000000003E-303</c:v>
                </c:pt>
                <c:pt idx="394" formatCode="0.00E+00">
                  <c:v>6.2775499999999997E-302</c:v>
                </c:pt>
                <c:pt idx="395" formatCode="0.00E+00">
                  <c:v>8.0485500000000002E-302</c:v>
                </c:pt>
                <c:pt idx="396" formatCode="0.00E+00">
                  <c:v>-1.5572399999999999E-302</c:v>
                </c:pt>
                <c:pt idx="397" formatCode="0.00E+00">
                  <c:v>-2.1452899999999999E-301</c:v>
                </c:pt>
                <c:pt idx="398" formatCode="0.00E+00">
                  <c:v>-3.2115899999999998E-301</c:v>
                </c:pt>
                <c:pt idx="399" formatCode="0.00E+00">
                  <c:v>-4.9017299999999996E-302</c:v>
                </c:pt>
                <c:pt idx="400" formatCode="0.00E+00">
                  <c:v>6.2637900000000002E-301</c:v>
                </c:pt>
                <c:pt idx="401" formatCode="0.00E+00">
                  <c:v>1.0908600000000001E-300</c:v>
                </c:pt>
                <c:pt idx="402" formatCode="0.00E+00">
                  <c:v>2.7922099999999998E-301</c:v>
                </c:pt>
                <c:pt idx="403" formatCode="0.00E+00">
                  <c:v>-2.1364499999999999E-300</c:v>
                </c:pt>
                <c:pt idx="404" formatCode="0.00E+00">
                  <c:v>-4.2138200000000002E-300</c:v>
                </c:pt>
                <c:pt idx="405" formatCode="0.00E+00">
                  <c:v>-2.1096200000000001E-300</c:v>
                </c:pt>
                <c:pt idx="406" formatCode="0.00E+00">
                  <c:v>5.9737899999999995E-300</c:v>
                </c:pt>
                <c:pt idx="407" formatCode="0.00E+00">
                  <c:v>1.41531E-299</c:v>
                </c:pt>
                <c:pt idx="408" formatCode="0.00E+00">
                  <c:v>8.6942499999999997E-300</c:v>
                </c:pt>
                <c:pt idx="409" formatCode="0.00E+00">
                  <c:v>-1.92784E-299</c:v>
                </c:pt>
                <c:pt idx="410" formatCode="0.00E+00">
                  <c:v>-5.2591099999999999E-299</c:v>
                </c:pt>
                <c:pt idx="411" formatCode="0.00E+00">
                  <c:v>-4.4356500000000002E-299</c:v>
                </c:pt>
                <c:pt idx="412" formatCode="0.00E+00">
                  <c:v>4.1789999999999998E-299</c:v>
                </c:pt>
                <c:pt idx="413" formatCode="0.00E+00">
                  <c:v>1.5922999999999999E-298</c:v>
                </c:pt>
                <c:pt idx="414" formatCode="0.00E+00">
                  <c:v>1.4939300000000001E-298</c:v>
                </c:pt>
                <c:pt idx="415" formatCode="0.00E+00">
                  <c:v>-1.3858700000000001E-298</c:v>
                </c:pt>
                <c:pt idx="416" formatCode="0.00E+00">
                  <c:v>-5.87656E-298</c:v>
                </c:pt>
                <c:pt idx="417" formatCode="0.00E+00">
                  <c:v>-6.6925199999999998E-298</c:v>
                </c:pt>
                <c:pt idx="418" formatCode="0.00E+00">
                  <c:v>2.0048999999999998E-298</c:v>
                </c:pt>
                <c:pt idx="419" formatCode="0.00E+00">
                  <c:v>1.7697300000000001E-297</c:v>
                </c:pt>
                <c:pt idx="420" formatCode="0.00E+00">
                  <c:v>2.2769500000000001E-297</c:v>
                </c:pt>
                <c:pt idx="421" formatCode="0.00E+00">
                  <c:v>-5.23615E-298</c:v>
                </c:pt>
                <c:pt idx="422" formatCode="0.00E+00">
                  <c:v>-6.2887199999999997E-297</c:v>
                </c:pt>
                <c:pt idx="423" formatCode="0.00E+00">
                  <c:v>-9.5335800000000006E-297</c:v>
                </c:pt>
                <c:pt idx="424" formatCode="0.00E+00">
                  <c:v>-2.35193E-297</c:v>
                </c:pt>
                <c:pt idx="425" formatCode="0.00E+00">
                  <c:v>1.5898600000000001E-296</c:v>
                </c:pt>
                <c:pt idx="426" formatCode="0.00E+00">
                  <c:v>2.83561E-296</c:v>
                </c:pt>
                <c:pt idx="427" formatCode="0.00E+00">
                  <c:v>6.75058E-297</c:v>
                </c:pt>
                <c:pt idx="428" formatCode="0.00E+00">
                  <c:v>-5.6673600000000001E-296</c:v>
                </c:pt>
                <c:pt idx="429" formatCode="0.00E+00">
                  <c:v>-1.11047E-295</c:v>
                </c:pt>
                <c:pt idx="430" formatCode="0.00E+00">
                  <c:v>-5.6079999999999998E-296</c:v>
                </c:pt>
                <c:pt idx="431" formatCode="0.00E+00">
                  <c:v>1.5669099999999999E-295</c:v>
                </c:pt>
                <c:pt idx="432" formatCode="0.00E+00">
                  <c:v>3.68186E-295</c:v>
                </c:pt>
                <c:pt idx="433" formatCode="0.00E+00">
                  <c:v>2.0061699999999998E-295</c:v>
                </c:pt>
                <c:pt idx="434" formatCode="0.00E+00">
                  <c:v>-5.9050500000000001E-295</c:v>
                </c:pt>
                <c:pt idx="435" formatCode="0.00E+00">
                  <c:v>-1.52176E-294</c:v>
                </c:pt>
                <c:pt idx="436" formatCode="0.00E+00">
                  <c:v>-1.2326E-294</c:v>
                </c:pt>
                <c:pt idx="437" formatCode="0.00E+00">
                  <c:v>1.3866699999999999E-294</c:v>
                </c:pt>
                <c:pt idx="438" formatCode="0.00E+00">
                  <c:v>4.9859299999999997E-294</c:v>
                </c:pt>
                <c:pt idx="439" formatCode="0.00E+00">
                  <c:v>4.97414E-294</c:v>
                </c:pt>
                <c:pt idx="440" formatCode="0.00E+00">
                  <c:v>-2.8102999999999999E-294</c:v>
                </c:pt>
                <c:pt idx="441" formatCode="0.00E+00">
                  <c:v>-1.5046E-293</c:v>
                </c:pt>
                <c:pt idx="442" formatCode="0.00E+00">
                  <c:v>-1.7563199999999999E-293</c:v>
                </c:pt>
                <c:pt idx="443" formatCode="0.00E+00">
                  <c:v>4.6438899999999999E-294</c:v>
                </c:pt>
                <c:pt idx="444" formatCode="0.00E+00">
                  <c:v>4.4827200000000001E-293</c:v>
                </c:pt>
                <c:pt idx="445" formatCode="0.00E+00">
                  <c:v>5.9351700000000003E-293</c:v>
                </c:pt>
                <c:pt idx="446" formatCode="0.00E+00">
                  <c:v>-6.7302700000000006E-294</c:v>
                </c:pt>
                <c:pt idx="447" formatCode="0.00E+00">
                  <c:v>-1.4471899999999999E-292</c:v>
                </c:pt>
                <c:pt idx="448" formatCode="0.00E+00">
                  <c:v>-2.0781099999999999E-292</c:v>
                </c:pt>
                <c:pt idx="449" formatCode="0.00E+00">
                  <c:v>2.7417000000000003E-293</c:v>
                </c:pt>
                <c:pt idx="450" formatCode="0.00E+00">
                  <c:v>5.8190500000000003E-292</c:v>
                </c:pt>
                <c:pt idx="451" formatCode="0.00E+00">
                  <c:v>9.5980999999999996E-292</c:v>
                </c:pt>
                <c:pt idx="452" formatCode="0.00E+00">
                  <c:v>2.82469E-292</c:v>
                </c:pt>
                <c:pt idx="453" formatCode="0.00E+00">
                  <c:v>-1.7321500000000001E-291</c:v>
                </c:pt>
                <c:pt idx="454" formatCode="0.00E+00">
                  <c:v>-3.4553600000000001E-291</c:v>
                </c:pt>
                <c:pt idx="455" formatCode="0.00E+00">
                  <c:v>-1.63774E-291</c:v>
                </c:pt>
                <c:pt idx="456" formatCode="0.00E+00">
                  <c:v>5.2541100000000003E-291</c:v>
                </c:pt>
                <c:pt idx="457" formatCode="0.00E+00">
                  <c:v>1.21316E-290</c:v>
                </c:pt>
                <c:pt idx="458" formatCode="0.00E+00">
                  <c:v>7.00732E-291</c:v>
                </c:pt>
                <c:pt idx="459" formatCode="0.00E+00">
                  <c:v>-1.7866899999999999E-290</c:v>
                </c:pt>
                <c:pt idx="460" formatCode="0.00E+00">
                  <c:v>-4.7093499999999997E-290</c:v>
                </c:pt>
                <c:pt idx="461" formatCode="0.00E+00">
                  <c:v>-3.6980300000000001E-290</c:v>
                </c:pt>
                <c:pt idx="462" formatCode="0.00E+00">
                  <c:v>4.8946900000000002E-290</c:v>
                </c:pt>
                <c:pt idx="463" formatCode="0.00E+00">
                  <c:v>1.63266E-289</c:v>
                </c:pt>
                <c:pt idx="464" formatCode="0.00E+00">
                  <c:v>1.3012100000000001E-289</c:v>
                </c:pt>
                <c:pt idx="465" formatCode="0.00E+00">
                  <c:v>-2.2786399999999999E-289</c:v>
                </c:pt>
                <c:pt idx="466" formatCode="0.00E+00">
                  <c:v>-7.7174900000000001E-289</c:v>
                </c:pt>
                <c:pt idx="467" formatCode="0.00E+00">
                  <c:v>-8.3932000000000004E-289</c:v>
                </c:pt>
                <c:pt idx="468" formatCode="0.00E+00">
                  <c:v>3.3302600000000001E-289</c:v>
                </c:pt>
                <c:pt idx="469" formatCode="0.00E+00">
                  <c:v>2.4197299999999999E-288</c:v>
                </c:pt>
                <c:pt idx="470" formatCode="0.00E+00">
                  <c:v>3.0182999999999999E-288</c:v>
                </c:pt>
                <c:pt idx="471" formatCode="0.00E+00">
                  <c:v>-9.9218799999999993E-289</c:v>
                </c:pt>
                <c:pt idx="472" formatCode="0.00E+00">
                  <c:v>-9.1367500000000002E-288</c:v>
                </c:pt>
                <c:pt idx="473" formatCode="0.00E+00">
                  <c:v>-1.35503E-287</c:v>
                </c:pt>
                <c:pt idx="474" formatCode="0.00E+00">
                  <c:v>-2.5441699999999998E-288</c:v>
                </c:pt>
                <c:pt idx="475" formatCode="0.00E+00">
                  <c:v>2.50242E-287</c:v>
                </c:pt>
                <c:pt idx="476" formatCode="0.00E+00">
                  <c:v>4.2675899999999999E-287</c:v>
                </c:pt>
                <c:pt idx="477" formatCode="0.00E+00">
                  <c:v>3.9093400000000002E-288</c:v>
                </c:pt>
                <c:pt idx="478" formatCode="0.00E+00">
                  <c:v>-1.0520999999999999E-286</c:v>
                </c:pt>
                <c:pt idx="479" formatCode="0.00E+00">
                  <c:v>-1.96236E-286</c:v>
                </c:pt>
                <c:pt idx="480" formatCode="0.00E+00">
                  <c:v>-9.0051800000000005E-287</c:v>
                </c:pt>
                <c:pt idx="481" formatCode="0.00E+00">
                  <c:v>3.0127999999999998E-286</c:v>
                </c:pt>
                <c:pt idx="482" formatCode="0.00E+00">
                  <c:v>6.8655300000000001E-286</c:v>
                </c:pt>
                <c:pt idx="483" formatCode="0.00E+00">
                  <c:v>3.7307199999999998E-286</c:v>
                </c:pt>
                <c:pt idx="484" formatCode="0.00E+00">
                  <c:v>-1.0877900000000001E-285</c:v>
                </c:pt>
                <c:pt idx="485" formatCode="0.00E+00">
                  <c:v>-2.7962000000000001E-285</c:v>
                </c:pt>
                <c:pt idx="486" formatCode="0.00E+00">
                  <c:v>-2.2400400000000001E-285</c:v>
                </c:pt>
                <c:pt idx="487" formatCode="0.00E+00">
                  <c:v>2.6292E-285</c:v>
                </c:pt>
                <c:pt idx="488" formatCode="0.00E+00">
                  <c:v>9.1763900000000004E-285</c:v>
                </c:pt>
                <c:pt idx="489" formatCode="0.00E+00">
                  <c:v>8.1280999999999998E-285</c:v>
                </c:pt>
                <c:pt idx="490" formatCode="0.00E+00">
                  <c:v>-9.3410000000000001E-285</c:v>
                </c:pt>
                <c:pt idx="491" formatCode="0.00E+00">
                  <c:v>-3.6235299999999998E-284</c:v>
                </c:pt>
                <c:pt idx="492" formatCode="0.00E+00">
                  <c:v>-4.1056099999999999E-284</c:v>
                </c:pt>
                <c:pt idx="493" formatCode="0.00E+00">
                  <c:v>1.19465E-284</c:v>
                </c:pt>
                <c:pt idx="494" formatCode="0.00E+00">
                  <c:v>1.0774900000000001E-283</c:v>
                </c:pt>
                <c:pt idx="495" formatCode="0.00E+00">
                  <c:v>1.3546900000000001E-283</c:v>
                </c:pt>
                <c:pt idx="496" formatCode="0.00E+00">
                  <c:v>-5.0049999999999999E-284</c:v>
                </c:pt>
                <c:pt idx="497" formatCode="0.00E+00">
                  <c:v>-4.2769799999999999E-283</c:v>
                </c:pt>
                <c:pt idx="498" formatCode="0.00E+00">
                  <c:v>-6.1705500000000003E-283</c:v>
                </c:pt>
                <c:pt idx="499" formatCode="0.00E+00">
                  <c:v>-4.13759E-284</c:v>
                </c:pt>
                <c:pt idx="500" formatCode="0.00E+00">
                  <c:v>1.3564500000000001E-282</c:v>
                </c:pt>
                <c:pt idx="501" formatCode="0.00E+00">
                  <c:v>2.29795E-282</c:v>
                </c:pt>
                <c:pt idx="502" formatCode="0.00E+00">
                  <c:v>5.5272100000000002E-283</c:v>
                </c:pt>
                <c:pt idx="503" formatCode="0.00E+00">
                  <c:v>-4.5439700000000001E-282</c:v>
                </c:pt>
                <c:pt idx="504" formatCode="0.00E+00">
                  <c:v>-8.91545E-282</c:v>
                </c:pt>
                <c:pt idx="505" formatCode="0.00E+00">
                  <c:v>-4.4694000000000003E-282</c:v>
                </c:pt>
                <c:pt idx="506" formatCode="0.00E+00">
                  <c:v>1.26684E-281</c:v>
                </c:pt>
                <c:pt idx="507" formatCode="0.00E+00">
                  <c:v>3.0010999999999998E-281</c:v>
                </c:pt>
                <c:pt idx="508" formatCode="0.00E+00">
                  <c:v>1.8472899999999999E-281</c:v>
                </c:pt>
                <c:pt idx="509" formatCode="0.00E+00">
                  <c:v>-4.0697000000000002E-281</c:v>
                </c:pt>
                <c:pt idx="510" formatCode="0.00E+00">
                  <c:v>-1.09421E-280</c:v>
                </c:pt>
                <c:pt idx="511" formatCode="0.00E+00">
                  <c:v>-8.1705300000000003E-281</c:v>
                </c:pt>
                <c:pt idx="512" formatCode="0.00E+00">
                  <c:v>1.2583700000000001E-280</c:v>
                </c:pt>
                <c:pt idx="513" formatCode="0.00E+00">
                  <c:v>4.04377E-280</c:v>
                </c:pt>
                <c:pt idx="514" formatCode="0.00E+00">
                  <c:v>3.8347900000000001E-280</c:v>
                </c:pt>
                <c:pt idx="515" formatCode="0.00E+00">
                  <c:v>-2.8623E-280</c:v>
                </c:pt>
                <c:pt idx="516" formatCode="0.00E+00">
                  <c:v>-1.3266E-279</c:v>
                </c:pt>
                <c:pt idx="517" formatCode="0.00E+00">
                  <c:v>-1.4676300000000001E-279</c:v>
                </c:pt>
                <c:pt idx="518" formatCode="0.00E+00">
                  <c:v>7.4622200000000004E-280</c:v>
                </c:pt>
                <c:pt idx="519" formatCode="0.00E+00">
                  <c:v>4.7292999999999998E-279</c:v>
                </c:pt>
                <c:pt idx="520" formatCode="0.00E+00">
                  <c:v>6.1333999999999998E-279</c:v>
                </c:pt>
                <c:pt idx="521" formatCode="0.00E+00">
                  <c:v>-7.2163999999999998E-280</c:v>
                </c:pt>
                <c:pt idx="522" formatCode="0.00E+00">
                  <c:v>-1.5073599999999999E-278</c:v>
                </c:pt>
                <c:pt idx="523" formatCode="0.00E+00">
                  <c:v>-2.24623E-278</c:v>
                </c:pt>
                <c:pt idx="524" formatCode="0.00E+00">
                  <c:v>-1.43584E-279</c:v>
                </c:pt>
                <c:pt idx="525" formatCode="0.00E+00">
                  <c:v>4.9883299999999999E-278</c:v>
                </c:pt>
                <c:pt idx="526" formatCode="0.00E+00">
                  <c:v>8.45288E-278</c:v>
                </c:pt>
                <c:pt idx="527" formatCode="0.00E+00">
                  <c:v>2.21318E-278</c:v>
                </c:pt>
                <c:pt idx="528" formatCode="0.00E+00">
                  <c:v>-1.6035399999999999E-277</c:v>
                </c:pt>
                <c:pt idx="529" formatCode="0.00E+00">
                  <c:v>-3.1595299999999999E-277</c:v>
                </c:pt>
                <c:pt idx="530" formatCode="0.00E+00">
                  <c:v>-1.5304999999999999E-277</c:v>
                </c:pt>
                <c:pt idx="531" formatCode="0.00E+00">
                  <c:v>4.6563499999999997E-277</c:v>
                </c:pt>
                <c:pt idx="532" formatCode="0.00E+00">
                  <c:v>1.1047799999999999E-276</c:v>
                </c:pt>
                <c:pt idx="533" formatCode="0.00E+00">
                  <c:v>7.7095400000000001E-277</c:v>
                </c:pt>
                <c:pt idx="534" formatCode="0.00E+00">
                  <c:v>-1.1627500000000001E-276</c:v>
                </c:pt>
                <c:pt idx="535" formatCode="0.00E+00">
                  <c:v>-3.4204600000000001E-276</c:v>
                </c:pt>
                <c:pt idx="536" formatCode="0.00E+00">
                  <c:v>-2.4056399999999999E-276</c:v>
                </c:pt>
                <c:pt idx="537" formatCode="0.00E+00">
                  <c:v>4.7742199999999998E-276</c:v>
                </c:pt>
                <c:pt idx="538" formatCode="0.00E+00">
                  <c:v>1.44701E-275</c:v>
                </c:pt>
                <c:pt idx="539" formatCode="0.00E+00">
                  <c:v>1.43997E-275</c:v>
                </c:pt>
                <c:pt idx="540" formatCode="0.00E+00">
                  <c:v>-7.0260499999999997E-276</c:v>
                </c:pt>
                <c:pt idx="541" formatCode="0.00E+00">
                  <c:v>-4.07986E-275</c:v>
                </c:pt>
                <c:pt idx="542" formatCode="0.00E+00">
                  <c:v>-4.72499E-275</c:v>
                </c:pt>
                <c:pt idx="543" formatCode="0.00E+00">
                  <c:v>1.6187300000000001E-275</c:v>
                </c:pt>
                <c:pt idx="544" formatCode="0.00E+00">
                  <c:v>1.3044700000000001E-274</c:v>
                </c:pt>
                <c:pt idx="545" formatCode="0.00E+00">
                  <c:v>1.64808E-274</c:v>
                </c:pt>
                <c:pt idx="546" formatCode="0.00E+00">
                  <c:v>-4.9494700000000003E-275</c:v>
                </c:pt>
                <c:pt idx="547" formatCode="0.00E+00">
                  <c:v>-4.86726E-274</c:v>
                </c:pt>
                <c:pt idx="548" formatCode="0.00E+00">
                  <c:v>-7.1447900000000001E-274</c:v>
                </c:pt>
                <c:pt idx="549" formatCode="0.00E+00">
                  <c:v>-9.7119700000000001E-275</c:v>
                </c:pt>
                <c:pt idx="550" formatCode="0.00E+00">
                  <c:v>1.4164899999999999E-273</c:v>
                </c:pt>
                <c:pt idx="551" formatCode="0.00E+00">
                  <c:v>2.50851E-273</c:v>
                </c:pt>
                <c:pt idx="552" formatCode="0.00E+00">
                  <c:v>9.7416200000000001E-274</c:v>
                </c:pt>
                <c:pt idx="553" formatCode="0.00E+00">
                  <c:v>-3.8340800000000004E-273</c:v>
                </c:pt>
                <c:pt idx="554" formatCode="0.00E+00">
                  <c:v>-7.8165700000000005E-273</c:v>
                </c:pt>
                <c:pt idx="555" formatCode="0.00E+00">
                  <c:v>-2.8390500000000001E-273</c:v>
                </c:pt>
                <c:pt idx="556" formatCode="0.00E+00">
                  <c:v>1.4884599999999999E-272</c:v>
                </c:pt>
                <c:pt idx="557" formatCode="0.00E+00">
                  <c:v>3.2936000000000003E-272</c:v>
                </c:pt>
                <c:pt idx="558" formatCode="0.00E+00">
                  <c:v>2.3686000000000001E-272</c:v>
                </c:pt>
                <c:pt idx="559" formatCode="0.00E+00">
                  <c:v>-2.9331199999999999E-272</c:v>
                </c:pt>
                <c:pt idx="560" formatCode="0.00E+00">
                  <c:v>-9.1619199999999996E-272</c:v>
                </c:pt>
                <c:pt idx="561" formatCode="0.00E+00">
                  <c:v>-6.8882500000000004E-272</c:v>
                </c:pt>
                <c:pt idx="562" formatCode="0.00E+00">
                  <c:v>1.13464E-271</c:v>
                </c:pt>
                <c:pt idx="563" formatCode="0.00E+00">
                  <c:v>3.6128399999999998E-271</c:v>
                </c:pt>
                <c:pt idx="564" formatCode="0.00E+00">
                  <c:v>3.5630899999999999E-271</c:v>
                </c:pt>
                <c:pt idx="565" formatCode="0.00E+00">
                  <c:v>-2.0243199999999999E-271</c:v>
                </c:pt>
                <c:pt idx="566" formatCode="0.00E+00">
                  <c:v>-1.08075E-270</c:v>
                </c:pt>
                <c:pt idx="567" formatCode="0.00E+00">
                  <c:v>-1.20834E-270</c:v>
                </c:pt>
                <c:pt idx="568" formatCode="0.00E+00">
                  <c:v>6.2820500000000005E-271</c:v>
                </c:pt>
                <c:pt idx="569" formatCode="0.00E+00">
                  <c:v>3.9318700000000002E-270</c:v>
                </c:pt>
                <c:pt idx="570" formatCode="0.00E+00">
                  <c:v>5.2327800000000001E-270</c:v>
                </c:pt>
                <c:pt idx="571" formatCode="0.00E+00">
                  <c:v>2.1831400000000001E-271</c:v>
                </c:pt>
                <c:pt idx="572" formatCode="0.00E+00">
                  <c:v>-1.0453000000000001E-269</c:v>
                </c:pt>
                <c:pt idx="573" formatCode="0.00E+00">
                  <c:v>-1.56925E-269</c:v>
                </c:pt>
                <c:pt idx="574" formatCode="0.00E+00">
                  <c:v>1.7136600000000001E-270</c:v>
                </c:pt>
                <c:pt idx="575" formatCode="0.00E+00">
                  <c:v>4.3851999999999998E-269</c:v>
                </c:pt>
                <c:pt idx="576" formatCode="0.00E+00">
                  <c:v>7.3317599999999995E-269</c:v>
                </c:pt>
                <c:pt idx="577" formatCode="0.00E+00">
                  <c:v>2.5619300000000002E-269</c:v>
                </c:pt>
                <c:pt idx="578" formatCode="0.00E+00">
                  <c:v>-1.1825700000000001E-268</c:v>
                </c:pt>
                <c:pt idx="579" formatCode="0.00E+00">
                  <c:v>-2.3690900000000001E-268</c:v>
                </c:pt>
                <c:pt idx="580" formatCode="0.00E+00">
                  <c:v>-8.3903699999999995E-269</c:v>
                </c:pt>
                <c:pt idx="581" formatCode="0.00E+00">
                  <c:v>4.5841600000000003E-268</c:v>
                </c:pt>
                <c:pt idx="582" formatCode="0.00E+00">
                  <c:v>1.0067200000000001E-267</c:v>
                </c:pt>
                <c:pt idx="583" formatCode="0.00E+00">
                  <c:v>6.6305800000000003E-268</c:v>
                </c:pt>
                <c:pt idx="584" formatCode="0.00E+00">
                  <c:v>-1.17827E-267</c:v>
                </c:pt>
                <c:pt idx="585" formatCode="0.00E+00">
                  <c:v>-3.30199E-267</c:v>
                </c:pt>
                <c:pt idx="586" formatCode="0.00E+00">
                  <c:v>-2.2276699999999998E-267</c:v>
                </c:pt>
                <c:pt idx="587" formatCode="0.00E+00">
                  <c:v>4.8610699999999998E-267</c:v>
                </c:pt>
                <c:pt idx="588" formatCode="0.00E+00">
                  <c:v>1.43093E-266</c:v>
                </c:pt>
                <c:pt idx="589" formatCode="0.00E+00">
                  <c:v>1.31555E-266</c:v>
                </c:pt>
                <c:pt idx="590" formatCode="0.00E+00">
                  <c:v>-1.1446400000000001E-266</c:v>
                </c:pt>
                <c:pt idx="591" formatCode="0.00E+00">
                  <c:v>-4.95712E-266</c:v>
                </c:pt>
                <c:pt idx="592" formatCode="0.00E+00">
                  <c:v>-5.3200599999999997E-266</c:v>
                </c:pt>
                <c:pt idx="593" formatCode="0.00E+00">
                  <c:v>3.3643099999999997E-266</c:v>
                </c:pt>
                <c:pt idx="594" formatCode="0.00E+00">
                  <c:v>1.87674E-265</c:v>
                </c:pt>
                <c:pt idx="595" formatCode="0.00E+00">
                  <c:v>2.3080899999999999E-265</c:v>
                </c:pt>
                <c:pt idx="596" formatCode="0.00E+00">
                  <c:v>-7.4797199999999999E-266</c:v>
                </c:pt>
                <c:pt idx="597" formatCode="0.00E+00">
                  <c:v>-6.9630399999999995E-265</c:v>
                </c:pt>
                <c:pt idx="598" formatCode="0.00E+00">
                  <c:v>-9.9971199999999997E-265</c:v>
                </c:pt>
                <c:pt idx="599" formatCode="0.00E+00">
                  <c:v>-5.5438100000000002E-267</c:v>
                </c:pt>
                <c:pt idx="600" formatCode="0.00E+00">
                  <c:v>2.3929000000000002E-264</c:v>
                </c:pt>
                <c:pt idx="601" formatCode="0.00E+00">
                  <c:v>4.0027800000000002E-264</c:v>
                </c:pt>
                <c:pt idx="602" formatCode="0.00E+00">
                  <c:v>9.1992400000000002E-265</c:v>
                </c:pt>
                <c:pt idx="603" formatCode="0.00E+00">
                  <c:v>-8.1034900000000008E-264</c:v>
                </c:pt>
                <c:pt idx="604" formatCode="0.00E+00">
                  <c:v>-1.56166E-263</c:v>
                </c:pt>
                <c:pt idx="605" formatCode="0.00E+00">
                  <c:v>-6.6166199999999998E-264</c:v>
                </c:pt>
                <c:pt idx="606" formatCode="0.00E+00">
                  <c:v>2.6045000000000001E-263</c:v>
                </c:pt>
                <c:pt idx="607" formatCode="0.00E+00">
                  <c:v>5.81658E-263</c:v>
                </c:pt>
                <c:pt idx="608" formatCode="0.00E+00">
                  <c:v>3.3354200000000001E-263</c:v>
                </c:pt>
                <c:pt idx="609" formatCode="0.00E+00">
                  <c:v>-8.4016500000000007E-263</c:v>
                </c:pt>
                <c:pt idx="610" formatCode="0.00E+00">
                  <c:v>-2.2006400000000001E-262</c:v>
                </c:pt>
                <c:pt idx="611" formatCode="0.00E+00">
                  <c:v>-1.67298E-262</c:v>
                </c:pt>
                <c:pt idx="612" formatCode="0.00E+00">
                  <c:v>2.42317E-262</c:v>
                </c:pt>
                <c:pt idx="613" formatCode="0.00E+00">
                  <c:v>7.9477300000000004E-262</c:v>
                </c:pt>
                <c:pt idx="614" formatCode="0.00E+00">
                  <c:v>7.4012299999999997E-262</c:v>
                </c:pt>
                <c:pt idx="615" formatCode="0.00E+00">
                  <c:v>-6.58328E-262</c:v>
                </c:pt>
                <c:pt idx="616" formatCode="0.00E+00">
                  <c:v>-2.8400899999999998E-261</c:v>
                </c:pt>
                <c:pt idx="617" formatCode="0.00E+00">
                  <c:v>-3.1882600000000001E-261</c:v>
                </c:pt>
                <c:pt idx="618" formatCode="0.00E+00">
                  <c:v>1.2268000000000001E-261</c:v>
                </c:pt>
                <c:pt idx="619" formatCode="0.00E+00">
                  <c:v>9.1496500000000008E-261</c:v>
                </c:pt>
                <c:pt idx="620" formatCode="0.00E+00">
                  <c:v>1.17295E-260</c:v>
                </c:pt>
                <c:pt idx="621" formatCode="0.00E+00">
                  <c:v>-2.44638E-261</c:v>
                </c:pt>
                <c:pt idx="622" formatCode="0.00E+00">
                  <c:v>-3.1696799999999999E-260</c:v>
                </c:pt>
                <c:pt idx="623" formatCode="0.00E+00">
                  <c:v>-4.6542999999999998E-260</c:v>
                </c:pt>
                <c:pt idx="624" formatCode="0.00E+00">
                  <c:v>-3.3821400000000001E-261</c:v>
                </c:pt>
                <c:pt idx="625" formatCode="0.00E+00">
                  <c:v>1.01341E-259</c:v>
                </c:pt>
                <c:pt idx="626" formatCode="0.00E+00">
                  <c:v>1.7359099999999999E-259</c:v>
                </c:pt>
                <c:pt idx="627" formatCode="0.00E+00">
                  <c:v>5.1825499999999998E-260</c:v>
                </c:pt>
                <c:pt idx="628" formatCode="0.00E+00">
                  <c:v>-3.1170100000000002E-259</c:v>
                </c:pt>
                <c:pt idx="629" formatCode="0.00E+00">
                  <c:v>-6.2322499999999998E-259</c:v>
                </c:pt>
                <c:pt idx="630" formatCode="0.00E+00">
                  <c:v>-3.0255300000000001E-259</c:v>
                </c:pt>
                <c:pt idx="631" formatCode="0.00E+00">
                  <c:v>9.2367599999999998E-259</c:v>
                </c:pt>
                <c:pt idx="632" formatCode="0.00E+00">
                  <c:v>2.17574E-258</c:v>
                </c:pt>
                <c:pt idx="633" formatCode="0.00E+00">
                  <c:v>1.41937E-258</c:v>
                </c:pt>
                <c:pt idx="634" formatCode="0.00E+00">
                  <c:v>-2.6508699999999998E-258</c:v>
                </c:pt>
                <c:pt idx="635" formatCode="0.00E+00">
                  <c:v>-7.4846700000000002E-258</c:v>
                </c:pt>
                <c:pt idx="636" formatCode="0.00E+00">
                  <c:v>-6.1248099999999997E-258</c:v>
                </c:pt>
                <c:pt idx="637" formatCode="0.00E+00">
                  <c:v>6.8172499999999998E-258</c:v>
                </c:pt>
                <c:pt idx="638" formatCode="0.00E+00">
                  <c:v>2.4371900000000001E-257</c:v>
                </c:pt>
                <c:pt idx="639" formatCode="0.00E+00">
                  <c:v>2.3075200000000001E-257</c:v>
                </c:pt>
                <c:pt idx="640" formatCode="0.00E+00">
                  <c:v>-1.9309299999999999E-257</c:v>
                </c:pt>
                <c:pt idx="641" formatCode="0.00E+00">
                  <c:v>-8.5070699999999997E-257</c:v>
                </c:pt>
                <c:pt idx="642" formatCode="0.00E+00">
                  <c:v>-9.3597500000000003E-257</c:v>
                </c:pt>
                <c:pt idx="643" formatCode="0.00E+00">
                  <c:v>4.4376499999999998E-257</c:v>
                </c:pt>
                <c:pt idx="644" formatCode="0.00E+00">
                  <c:v>2.8971499999999999E-256</c:v>
                </c:pt>
                <c:pt idx="645" formatCode="0.00E+00">
                  <c:v>3.7814000000000002E-256</c:v>
                </c:pt>
                <c:pt idx="646" formatCode="0.00E+00">
                  <c:v>-1.9000800000000001E-257</c:v>
                </c:pt>
                <c:pt idx="647" formatCode="0.00E+00">
                  <c:v>-8.4468000000000006E-256</c:v>
                </c:pt>
                <c:pt idx="648" formatCode="0.00E+00">
                  <c:v>-1.2416800000000001E-255</c:v>
                </c:pt>
                <c:pt idx="649" formatCode="0.00E+00">
                  <c:v>5.2362299999999997E-257</c:v>
                </c:pt>
                <c:pt idx="650" formatCode="0.00E+00">
                  <c:v>3.1321899999999999E-255</c:v>
                </c:pt>
                <c:pt idx="651" formatCode="0.00E+00">
                  <c:v>5.2875199999999996E-255</c:v>
                </c:pt>
                <c:pt idx="652" formatCode="0.00E+00">
                  <c:v>1.90782E-255</c:v>
                </c:pt>
                <c:pt idx="653" formatCode="0.00E+00">
                  <c:v>-8.36739E-255</c:v>
                </c:pt>
                <c:pt idx="654" formatCode="0.00E+00">
                  <c:v>-1.69894E-254</c:v>
                </c:pt>
                <c:pt idx="655" formatCode="0.00E+00">
                  <c:v>-7.1000099999999998E-255</c:v>
                </c:pt>
                <c:pt idx="656" formatCode="0.00E+00">
                  <c:v>2.9026500000000001E-254</c:v>
                </c:pt>
                <c:pt idx="657" formatCode="0.00E+00">
                  <c:v>6.5295800000000002E-254</c:v>
                </c:pt>
                <c:pt idx="658" formatCode="0.00E+00">
                  <c:v>4.2484500000000003E-254</c:v>
                </c:pt>
                <c:pt idx="659" formatCode="0.00E+00">
                  <c:v>-7.6549400000000005E-254</c:v>
                </c:pt>
                <c:pt idx="660" formatCode="0.00E+00">
                  <c:v>-2.1629000000000001E-253</c:v>
                </c:pt>
                <c:pt idx="661" formatCode="0.00E+00">
                  <c:v>-1.7104499999999999E-253</c:v>
                </c:pt>
                <c:pt idx="662" formatCode="0.00E+00">
                  <c:v>2.2233799999999999E-253</c:v>
                </c:pt>
                <c:pt idx="663" formatCode="0.00E+00">
                  <c:v>7.5359399999999996E-253</c:v>
                </c:pt>
                <c:pt idx="664" formatCode="0.00E+00">
                  <c:v>7.0476200000000003E-253</c:v>
                </c:pt>
                <c:pt idx="665" formatCode="0.00E+00">
                  <c:v>-6.0661199999999999E-253</c:v>
                </c:pt>
                <c:pt idx="666" formatCode="0.00E+00">
                  <c:v>-2.6404199999999999E-252</c:v>
                </c:pt>
                <c:pt idx="667" formatCode="0.00E+00">
                  <c:v>-3.0007700000000002E-252</c:v>
                </c:pt>
                <c:pt idx="668" formatCode="0.00E+00">
                  <c:v>9.1008300000000003E-253</c:v>
                </c:pt>
                <c:pt idx="669" formatCode="0.00E+00">
                  <c:v>7.9227100000000002E-252</c:v>
                </c:pt>
                <c:pt idx="670" formatCode="0.00E+00">
                  <c:v>9.9828700000000002E-252</c:v>
                </c:pt>
                <c:pt idx="671" formatCode="0.00E+00">
                  <c:v>-3.4524200000000002E-252</c:v>
                </c:pt>
                <c:pt idx="672" formatCode="0.00E+00">
                  <c:v>-3.0843099999999998E-251</c:v>
                </c:pt>
                <c:pt idx="673" formatCode="0.00E+00">
                  <c:v>-4.4467299999999997E-251</c:v>
                </c:pt>
                <c:pt idx="674" formatCode="0.00E+00">
                  <c:v>-3.2214200000000002E-252</c:v>
                </c:pt>
                <c:pt idx="675" formatCode="0.00E+00">
                  <c:v>9.6137799999999999E-251</c:v>
                </c:pt>
                <c:pt idx="676" formatCode="0.00E+00">
                  <c:v>1.6361800000000001E-250</c:v>
                </c:pt>
                <c:pt idx="677" formatCode="0.00E+00">
                  <c:v>4.3239699999999996E-251</c:v>
                </c:pt>
                <c:pt idx="678" formatCode="0.00E+00">
                  <c:v>-3.1190900000000001E-250</c:v>
                </c:pt>
                <c:pt idx="679" formatCode="0.00E+00">
                  <c:v>-6.1337600000000001E-250</c:v>
                </c:pt>
                <c:pt idx="680" formatCode="0.00E+00">
                  <c:v>-2.82357E-250</c:v>
                </c:pt>
                <c:pt idx="681" formatCode="0.00E+00">
                  <c:v>9.5985099999999998E-250</c:v>
                </c:pt>
                <c:pt idx="682" formatCode="0.00E+00">
                  <c:v>2.2250299999999999E-249</c:v>
                </c:pt>
                <c:pt idx="683" formatCode="0.00E+00">
                  <c:v>1.4391299999999999E-249</c:v>
                </c:pt>
                <c:pt idx="684" formatCode="0.00E+00">
                  <c:v>-2.7508200000000002E-249</c:v>
                </c:pt>
                <c:pt idx="685" formatCode="0.00E+00">
                  <c:v>-7.6276900000000001E-249</c:v>
                </c:pt>
                <c:pt idx="686" formatCode="0.00E+00">
                  <c:v>-5.5605700000000002E-249</c:v>
                </c:pt>
                <c:pt idx="687" formatCode="0.00E+00">
                  <c:v>9.5853900000000008E-249</c:v>
                </c:pt>
                <c:pt idx="688" formatCode="0.00E+00">
                  <c:v>2.9793299999999998E-248</c:v>
                </c:pt>
                <c:pt idx="689" formatCode="0.00E+00">
                  <c:v>2.6616099999999998E-248</c:v>
                </c:pt>
                <c:pt idx="690" formatCode="0.00E+00">
                  <c:v>-2.7392400000000002E-248</c:v>
                </c:pt>
                <c:pt idx="691" formatCode="0.00E+00">
                  <c:v>-1.1002499999999999E-247</c:v>
                </c:pt>
                <c:pt idx="692" formatCode="0.00E+00">
                  <c:v>-1.1955600000000001E-247</c:v>
                </c:pt>
                <c:pt idx="693" formatCode="0.00E+00">
                  <c:v>5.7962E-248</c:v>
                </c:pt>
                <c:pt idx="694" formatCode="0.00E+00">
                  <c:v>3.7209899999999998E-247</c:v>
                </c:pt>
                <c:pt idx="695" formatCode="0.00E+00">
                  <c:v>4.69109E-247</c:v>
                </c:pt>
                <c:pt idx="696" formatCode="0.00E+00">
                  <c:v>-1.27818E-247</c:v>
                </c:pt>
                <c:pt idx="697" formatCode="0.00E+00">
                  <c:v>-1.36385E-246</c:v>
                </c:pt>
                <c:pt idx="698" formatCode="0.00E+00">
                  <c:v>-2.0040000000000001E-246</c:v>
                </c:pt>
                <c:pt idx="699" formatCode="0.00E+00">
                  <c:v>-1.5683800000000001E-247</c:v>
                </c:pt>
                <c:pt idx="700" formatCode="0.00E+00">
                  <c:v>4.3864000000000002E-246</c:v>
                </c:pt>
                <c:pt idx="701" formatCode="0.00E+00">
                  <c:v>7.4718900000000004E-246</c:v>
                </c:pt>
                <c:pt idx="702" formatCode="0.00E+00">
                  <c:v>1.76686E-246</c:v>
                </c:pt>
                <c:pt idx="703" formatCode="0.00E+00">
                  <c:v>-1.50517E-245</c:v>
                </c:pt>
                <c:pt idx="704" formatCode="0.00E+00">
                  <c:v>-2.90196E-245</c:v>
                </c:pt>
                <c:pt idx="705" formatCode="0.00E+00">
                  <c:v>-1.17702E-245</c:v>
                </c:pt>
                <c:pt idx="706" formatCode="0.00E+00">
                  <c:v>5.0405599999999996E-245</c:v>
                </c:pt>
                <c:pt idx="707" formatCode="0.00E+00">
                  <c:v>1.12259E-244</c:v>
                </c:pt>
                <c:pt idx="708" formatCode="0.00E+00">
                  <c:v>6.8633299999999997E-245</c:v>
                </c:pt>
                <c:pt idx="709" formatCode="0.00E+00">
                  <c:v>-1.4743699999999999E-244</c:v>
                </c:pt>
                <c:pt idx="710" formatCode="0.00E+00">
                  <c:v>-3.97813E-244</c:v>
                </c:pt>
                <c:pt idx="711" formatCode="0.00E+00">
                  <c:v>-2.9578800000000003E-244</c:v>
                </c:pt>
                <c:pt idx="712" formatCode="0.00E+00">
                  <c:v>4.7101799999999998E-244</c:v>
                </c:pt>
                <c:pt idx="713" formatCode="0.00E+00">
                  <c:v>1.4927199999999999E-243</c:v>
                </c:pt>
                <c:pt idx="714" formatCode="0.00E+00">
                  <c:v>1.33142E-243</c:v>
                </c:pt>
                <c:pt idx="715" formatCode="0.00E+00">
                  <c:v>-1.39589E-243</c:v>
                </c:pt>
                <c:pt idx="716" formatCode="0.00E+00">
                  <c:v>-5.5805700000000003E-243</c:v>
                </c:pt>
                <c:pt idx="717" formatCode="0.00E+00">
                  <c:v>-6.1138099999999996E-243</c:v>
                </c:pt>
                <c:pt idx="718" formatCode="0.00E+00">
                  <c:v>2.8735700000000002E-243</c:v>
                </c:pt>
                <c:pt idx="719" formatCode="0.00E+00">
                  <c:v>1.8969100000000001E-242</c:v>
                </c:pt>
                <c:pt idx="720" formatCode="0.00E+00">
                  <c:v>2.41915E-242</c:v>
                </c:pt>
                <c:pt idx="721" formatCode="0.00E+00">
                  <c:v>-4.9539899999999998E-243</c:v>
                </c:pt>
                <c:pt idx="722" formatCode="0.00E+00">
                  <c:v>-6.51963E-242</c:v>
                </c:pt>
                <c:pt idx="723" formatCode="0.00E+00">
                  <c:v>-9.6057500000000001E-242</c:v>
                </c:pt>
                <c:pt idx="724" formatCode="0.00E+00">
                  <c:v>-5.6832299999999997E-243</c:v>
                </c:pt>
                <c:pt idx="725" formatCode="0.00E+00">
                  <c:v>2.1551000000000001E-241</c:v>
                </c:pt>
                <c:pt idx="726" formatCode="0.00E+00">
                  <c:v>3.6370699999999999E-241</c:v>
                </c:pt>
                <c:pt idx="727" formatCode="0.00E+00">
                  <c:v>7.9419499999999998E-242</c:v>
                </c:pt>
                <c:pt idx="728" formatCode="0.00E+00">
                  <c:v>-7.4844899999999999E-241</c:v>
                </c:pt>
                <c:pt idx="729" formatCode="0.00E+00">
                  <c:v>-1.4580800000000001E-240</c:v>
                </c:pt>
                <c:pt idx="730" formatCode="0.00E+00">
                  <c:v>-7.2280200000000001E-241</c:v>
                </c:pt>
                <c:pt idx="731" formatCode="0.00E+00">
                  <c:v>2.0979699999999999E-240</c:v>
                </c:pt>
                <c:pt idx="732" formatCode="0.00E+00">
                  <c:v>4.9732300000000001E-240</c:v>
                </c:pt>
                <c:pt idx="733" formatCode="0.00E+00">
                  <c:v>3.1557099999999999E-240</c:v>
                </c:pt>
                <c:pt idx="734" formatCode="0.00E+00">
                  <c:v>-6.40309E-240</c:v>
                </c:pt>
                <c:pt idx="735" formatCode="0.00E+00">
                  <c:v>-1.7732899999999999E-239</c:v>
                </c:pt>
                <c:pt idx="736" formatCode="0.00E+00">
                  <c:v>-1.41208E-239</c:v>
                </c:pt>
                <c:pt idx="737" formatCode="0.00E+00">
                  <c:v>1.8013100000000001E-239</c:v>
                </c:pt>
                <c:pt idx="738" formatCode="0.00E+00">
                  <c:v>6.1754499999999997E-239</c:v>
                </c:pt>
                <c:pt idx="739" formatCode="0.00E+00">
                  <c:v>5.8416599999999998E-239</c:v>
                </c:pt>
                <c:pt idx="740" formatCode="0.00E+00">
                  <c:v>-4.7927100000000002E-239</c:v>
                </c:pt>
                <c:pt idx="741" formatCode="0.00E+00">
                  <c:v>-2.1327400000000001E-238</c:v>
                </c:pt>
                <c:pt idx="742" formatCode="0.00E+00">
                  <c:v>-2.3933900000000001E-238</c:v>
                </c:pt>
                <c:pt idx="743" formatCode="0.00E+00">
                  <c:v>9.2822599999999992E-239</c:v>
                </c:pt>
                <c:pt idx="744" formatCode="0.00E+00">
                  <c:v>6.8962299999999996E-238</c:v>
                </c:pt>
                <c:pt idx="745" formatCode="0.00E+00">
                  <c:v>8.9168299999999996E-238</c:v>
                </c:pt>
                <c:pt idx="746" formatCode="0.00E+00">
                  <c:v>-1.6579E-238</c:v>
                </c:pt>
                <c:pt idx="747" formatCode="0.00E+00">
                  <c:v>-2.3745600000000001E-237</c:v>
                </c:pt>
                <c:pt idx="748" formatCode="0.00E+00">
                  <c:v>-3.6298199999999999E-237</c:v>
                </c:pt>
                <c:pt idx="749" formatCode="0.00E+00">
                  <c:v>-8.54379E-238</c:v>
                </c:pt>
                <c:pt idx="750" formatCode="0.00E+00">
                  <c:v>6.2350099999999998E-237</c:v>
                </c:pt>
                <c:pt idx="751" formatCode="0.00E+00">
                  <c:v>1.1158099999999999E-236</c:v>
                </c:pt>
                <c:pt idx="752" formatCode="0.00E+00">
                  <c:v>2.9205999999999999E-237</c:v>
                </c:pt>
                <c:pt idx="753" formatCode="0.00E+00">
                  <c:v>-2.1633000000000001E-236</c:v>
                </c:pt>
                <c:pt idx="754" formatCode="0.00E+00">
                  <c:v>-4.2630600000000002E-236</c:v>
                </c:pt>
                <c:pt idx="755" formatCode="0.00E+00">
                  <c:v>-2.1022799999999999E-236</c:v>
                </c:pt>
                <c:pt idx="756" formatCode="0.00E+00">
                  <c:v>6.1265900000000004E-236</c:v>
                </c:pt>
                <c:pt idx="757" formatCode="0.00E+00">
                  <c:v>1.45551E-235</c:v>
                </c:pt>
                <c:pt idx="758" formatCode="0.00E+00">
                  <c:v>9.7298399999999994E-236</c:v>
                </c:pt>
                <c:pt idx="759" formatCode="0.00E+00">
                  <c:v>-1.6957699999999998E-235</c:v>
                </c:pt>
                <c:pt idx="760" formatCode="0.00E+00">
                  <c:v>-4.8800299999999998E-235</c:v>
                </c:pt>
                <c:pt idx="761" formatCode="0.00E+00">
                  <c:v>-4.00761E-235</c:v>
                </c:pt>
                <c:pt idx="762" formatCode="0.00E+00">
                  <c:v>4.43809E-235</c:v>
                </c:pt>
                <c:pt idx="763" formatCode="0.00E+00">
                  <c:v>1.5984400000000001E-234</c:v>
                </c:pt>
                <c:pt idx="764" formatCode="0.00E+00">
                  <c:v>1.5587999999999999E-234</c:v>
                </c:pt>
                <c:pt idx="765" formatCode="0.00E+00">
                  <c:v>-1.10568E-234</c:v>
                </c:pt>
                <c:pt idx="766" formatCode="0.00E+00">
                  <c:v>-5.3044200000000002E-234</c:v>
                </c:pt>
                <c:pt idx="767" formatCode="0.00E+00">
                  <c:v>-6.1217500000000001E-234</c:v>
                </c:pt>
                <c:pt idx="768" formatCode="0.00E+00">
                  <c:v>1.8150800000000001E-234</c:v>
                </c:pt>
                <c:pt idx="769" formatCode="0.00E+00">
                  <c:v>1.62093E-233</c:v>
                </c:pt>
                <c:pt idx="770" formatCode="0.00E+00">
                  <c:v>2.1196E-233</c:v>
                </c:pt>
                <c:pt idx="771" formatCode="0.00E+00">
                  <c:v>-3.5008400000000002E-234</c:v>
                </c:pt>
                <c:pt idx="772" formatCode="0.00E+00">
                  <c:v>-5.5002799999999998E-233</c:v>
                </c:pt>
                <c:pt idx="773" formatCode="0.00E+00">
                  <c:v>-8.4106800000000005E-233</c:v>
                </c:pt>
                <c:pt idx="774" formatCode="0.00E+00">
                  <c:v>-1.9315199999999999E-233</c:v>
                </c:pt>
                <c:pt idx="775" formatCode="0.00E+00">
                  <c:v>1.45697E-232</c:v>
                </c:pt>
                <c:pt idx="776" formatCode="0.00E+00">
                  <c:v>2.5630699999999999E-232</c:v>
                </c:pt>
                <c:pt idx="777" formatCode="0.00E+00">
                  <c:v>4.5886499999999996E-233</c:v>
                </c:pt>
                <c:pt idx="778" formatCode="0.00E+00">
                  <c:v>-5.6248699999999999E-232</c:v>
                </c:pt>
                <c:pt idx="779" formatCode="0.00E+00">
                  <c:v>-1.09538E-231</c:v>
                </c:pt>
                <c:pt idx="780" formatCode="0.00E+00">
                  <c:v>-6.3037200000000003E-232</c:v>
                </c:pt>
                <c:pt idx="781" formatCode="0.00E+00">
                  <c:v>1.26588E-231</c:v>
                </c:pt>
                <c:pt idx="782" formatCode="0.00E+00">
                  <c:v>3.1737300000000003E-231</c:v>
                </c:pt>
                <c:pt idx="783" formatCode="0.00E+00">
                  <c:v>1.8074000000000001E-231</c:v>
                </c:pt>
                <c:pt idx="784" formatCode="0.00E+00">
                  <c:v>-4.8709699999999998E-231</c:v>
                </c:pt>
                <c:pt idx="785" formatCode="0.00E+00">
                  <c:v>-1.2774400000000001E-230</c:v>
                </c:pt>
                <c:pt idx="786" formatCode="0.00E+00">
                  <c:v>-1.0945000000000001E-230</c:v>
                </c:pt>
                <c:pt idx="787" formatCode="0.00E+00">
                  <c:v>9.2165400000000001E-231</c:v>
                </c:pt>
                <c:pt idx="788" formatCode="0.00E+00">
                  <c:v>3.65468E-230</c:v>
                </c:pt>
                <c:pt idx="789" formatCode="0.00E+00">
                  <c:v>3.3008400000000002E-230</c:v>
                </c:pt>
                <c:pt idx="790" formatCode="0.00E+00">
                  <c:v>-3.6414300000000002E-230</c:v>
                </c:pt>
                <c:pt idx="791" formatCode="0.00E+00">
                  <c:v>-1.43074E-229</c:v>
                </c:pt>
                <c:pt idx="792" formatCode="0.00E+00">
                  <c:v>-1.6349900000000001E-229</c:v>
                </c:pt>
                <c:pt idx="793" formatCode="0.00E+00">
                  <c:v>4.2299200000000002E-230</c:v>
                </c:pt>
                <c:pt idx="794" formatCode="0.00E+00">
                  <c:v>4.1603900000000002E-229</c:v>
                </c:pt>
                <c:pt idx="795" formatCode="0.00E+00">
                  <c:v>5.3035600000000003E-229</c:v>
                </c:pt>
                <c:pt idx="796" formatCode="0.00E+00">
                  <c:v>-1.7344399999999998E-229</c:v>
                </c:pt>
                <c:pt idx="797" formatCode="0.00E+00">
                  <c:v>-1.61747E-228</c:v>
                </c:pt>
                <c:pt idx="798" formatCode="0.00E+00">
                  <c:v>-2.2948099999999999E-228</c:v>
                </c:pt>
                <c:pt idx="799" formatCode="0.00E+00">
                  <c:v>1.33606E-229</c:v>
                </c:pt>
                <c:pt idx="800" formatCode="0.00E+00">
                  <c:v>5.9197499999999997E-228</c:v>
                </c:pt>
                <c:pt idx="801" formatCode="0.00E+00">
                  <c:v>1.00197E-227</c:v>
                </c:pt>
                <c:pt idx="802" formatCode="0.00E+00">
                  <c:v>3.7156900000000003E-228</c:v>
                </c:pt>
                <c:pt idx="803" formatCode="0.00E+00">
                  <c:v>-1.5689100000000001E-227</c:v>
                </c:pt>
                <c:pt idx="804" formatCode="0.00E+00">
                  <c:v>-3.0691100000000002E-227</c:v>
                </c:pt>
                <c:pt idx="805" formatCode="0.00E+00">
                  <c:v>-4.2016199999999999E-228</c:v>
                </c:pt>
                <c:pt idx="806" formatCode="0.00E+00">
                  <c:v>8.2171900000000004E-227</c:v>
                </c:pt>
                <c:pt idx="807" formatCode="0.00E+00">
                  <c:v>1.6883500000000001E-226</c:v>
                </c:pt>
                <c:pt idx="808" formatCode="0.00E+00">
                  <c:v>1.15819E-226</c:v>
                </c:pt>
                <c:pt idx="809" formatCode="0.00E+00">
                  <c:v>-1.6979299999999999E-226</c:v>
                </c:pt>
                <c:pt idx="810" formatCode="0.00E+00">
                  <c:v>-4.9809700000000003E-226</c:v>
                </c:pt>
                <c:pt idx="811" formatCode="0.00E+00">
                  <c:v>-3.26333E-226</c:v>
                </c:pt>
                <c:pt idx="812" formatCode="0.00E+00">
                  <c:v>7.8623000000000003E-226</c:v>
                </c:pt>
                <c:pt idx="813" formatCode="0.00E+00">
                  <c:v>2.2637E-225</c:v>
                </c:pt>
                <c:pt idx="814" formatCode="0.00E+00">
                  <c:v>2.05414E-225</c:v>
                </c:pt>
                <c:pt idx="815" formatCode="0.00E+00">
                  <c:v>-1.93187E-225</c:v>
                </c:pt>
                <c:pt idx="816" formatCode="0.00E+00">
                  <c:v>-8.0846599999999996E-225</c:v>
                </c:pt>
                <c:pt idx="817" formatCode="0.00E+00">
                  <c:v>-8.5564800000000001E-225</c:v>
                </c:pt>
                <c:pt idx="818" formatCode="0.00E+00">
                  <c:v>5.6875899999999996E-225</c:v>
                </c:pt>
                <c:pt idx="819" formatCode="0.00E+00">
                  <c:v>3.0767799999999998E-224</c:v>
                </c:pt>
                <c:pt idx="820" formatCode="0.00E+00">
                  <c:v>3.7352500000000002E-224</c:v>
                </c:pt>
                <c:pt idx="821" formatCode="0.00E+00">
                  <c:v>-1.437E-224</c:v>
                </c:pt>
                <c:pt idx="822" formatCode="0.00E+00">
                  <c:v>-1.1938800000000001E-223</c:v>
                </c:pt>
                <c:pt idx="823" formatCode="0.00E+00">
                  <c:v>-1.7469699999999998E-223</c:v>
                </c:pt>
                <c:pt idx="824" formatCode="0.00E+00">
                  <c:v>-2.3715700000000001E-224</c:v>
                </c:pt>
                <c:pt idx="825" formatCode="0.00E+00">
                  <c:v>3.5015100000000001E-223</c:v>
                </c:pt>
                <c:pt idx="826" formatCode="0.00E+00">
                  <c:v>5.9021200000000001E-223</c:v>
                </c:pt>
                <c:pt idx="827" formatCode="0.00E+00">
                  <c:v>6.1190700000000002E-224</c:v>
                </c:pt>
                <c:pt idx="828" formatCode="0.00E+00">
                  <c:v>-1.4315099999999999E-222</c:v>
                </c:pt>
                <c:pt idx="829" formatCode="0.00E+00">
                  <c:v>-2.70173E-222</c:v>
                </c:pt>
                <c:pt idx="830" formatCode="0.00E+00">
                  <c:v>-1.3630199999999999E-222</c:v>
                </c:pt>
                <c:pt idx="831" formatCode="0.00E+00">
                  <c:v>3.74821E-222</c:v>
                </c:pt>
                <c:pt idx="832" formatCode="0.00E+00">
                  <c:v>8.7913200000000001E-222</c:v>
                </c:pt>
                <c:pt idx="833" formatCode="0.00E+00">
                  <c:v>4.6150700000000001E-222</c:v>
                </c:pt>
                <c:pt idx="834" formatCode="0.00E+00">
                  <c:v>-1.4661400000000001E-221</c:v>
                </c:pt>
                <c:pt idx="835" formatCode="0.00E+00">
                  <c:v>-3.7142000000000001E-221</c:v>
                </c:pt>
                <c:pt idx="836" formatCode="0.00E+00">
                  <c:v>-2.9860799999999998E-221</c:v>
                </c:pt>
                <c:pt idx="837" formatCode="0.00E+00">
                  <c:v>3.3718399999999998E-221</c:v>
                </c:pt>
                <c:pt idx="838" formatCode="0.00E+00">
                  <c:v>1.19644E-220</c:v>
                </c:pt>
                <c:pt idx="839" formatCode="0.00E+00">
                  <c:v>1.1009300000000001E-220</c:v>
                </c:pt>
                <c:pt idx="840" formatCode="0.00E+00">
                  <c:v>-1.0834399999999999E-220</c:v>
                </c:pt>
                <c:pt idx="841" formatCode="0.00E+00">
                  <c:v>-4.4490499999999998E-220</c:v>
                </c:pt>
                <c:pt idx="842" formatCode="0.00E+00">
                  <c:v>-4.8105300000000002E-220</c:v>
                </c:pt>
                <c:pt idx="843" formatCode="0.00E+00">
                  <c:v>2.5910699999999998E-220</c:v>
                </c:pt>
                <c:pt idx="844" formatCode="0.00E+00">
                  <c:v>1.5741099999999999E-219</c:v>
                </c:pt>
                <c:pt idx="845" formatCode="0.00E+00">
                  <c:v>2.0146300000000001E-219</c:v>
                </c:pt>
                <c:pt idx="846" formatCode="0.00E+00">
                  <c:v>-3.02439E-220</c:v>
                </c:pt>
                <c:pt idx="847" formatCode="0.00E+00">
                  <c:v>-5.1175799999999998E-219</c:v>
                </c:pt>
                <c:pt idx="848" formatCode="0.00E+00">
                  <c:v>-7.6099999999999997E-219</c:v>
                </c:pt>
                <c:pt idx="849" formatCode="0.00E+00">
                  <c:v>-4.7630099999999997E-220</c:v>
                </c:pt>
                <c:pt idx="850" formatCode="0.00E+00">
                  <c:v>1.70443E-218</c:v>
                </c:pt>
                <c:pt idx="851" formatCode="0.00E+00">
                  <c:v>2.8792700000000002E-218</c:v>
                </c:pt>
                <c:pt idx="852" formatCode="0.00E+00">
                  <c:v>6.7869899999999998E-219</c:v>
                </c:pt>
                <c:pt idx="853" formatCode="0.00E+00">
                  <c:v>-5.7211E-218</c:v>
                </c:pt>
                <c:pt idx="854" formatCode="0.00E+00">
                  <c:v>-1.1166400000000001E-217</c:v>
                </c:pt>
                <c:pt idx="855" formatCode="0.00E+00">
                  <c:v>-5.29411E-218</c:v>
                </c:pt>
                <c:pt idx="856" formatCode="0.00E+00">
                  <c:v>1.6937499999999999E-217</c:v>
                </c:pt>
                <c:pt idx="857" formatCode="0.00E+00">
                  <c:v>3.9292199999999998E-217</c:v>
                </c:pt>
                <c:pt idx="858" formatCode="0.00E+00">
                  <c:v>2.36281E-217</c:v>
                </c:pt>
                <c:pt idx="859" formatCode="0.00E+00">
                  <c:v>-5.4424899999999998E-217</c:v>
                </c:pt>
                <c:pt idx="860" formatCode="0.00E+00">
                  <c:v>-1.45916E-216</c:v>
                </c:pt>
                <c:pt idx="861" formatCode="0.00E+00">
                  <c:v>-1.16968E-216</c:v>
                </c:pt>
                <c:pt idx="862" formatCode="0.00E+00">
                  <c:v>1.3804200000000001E-216</c:v>
                </c:pt>
                <c:pt idx="863" formatCode="0.00E+00">
                  <c:v>4.8291300000000003E-216</c:v>
                </c:pt>
                <c:pt idx="864" formatCode="0.00E+00">
                  <c:v>4.4975699999999997E-216</c:v>
                </c:pt>
                <c:pt idx="865" formatCode="0.00E+00">
                  <c:v>-4.1201000000000001E-216</c:v>
                </c:pt>
                <c:pt idx="866" formatCode="0.00E+00">
                  <c:v>-1.7477400000000001E-215</c:v>
                </c:pt>
                <c:pt idx="867" formatCode="0.00E+00">
                  <c:v>-1.90646E-215</c:v>
                </c:pt>
                <c:pt idx="868" formatCode="0.00E+00">
                  <c:v>9.6020899999999998E-216</c:v>
                </c:pt>
                <c:pt idx="869" formatCode="0.00E+00">
                  <c:v>6.0660000000000003E-215</c:v>
                </c:pt>
                <c:pt idx="870" formatCode="0.00E+00">
                  <c:v>7.9217399999999997E-215</c:v>
                </c:pt>
                <c:pt idx="871" formatCode="0.00E+00">
                  <c:v>-5.8956499999999996E-216</c:v>
                </c:pt>
                <c:pt idx="872" formatCode="0.00E+00">
                  <c:v>-1.8502499999999999E-214</c:v>
                </c:pt>
                <c:pt idx="873" formatCode="0.00E+00">
                  <c:v>-2.7739100000000002E-214</c:v>
                </c:pt>
                <c:pt idx="874" formatCode="0.00E+00">
                  <c:v>-1.5540199999999999E-215</c:v>
                </c:pt>
                <c:pt idx="875" formatCode="0.00E+00">
                  <c:v>6.2350999999999997E-214</c:v>
                </c:pt>
                <c:pt idx="876" formatCode="0.00E+00">
                  <c:v>1.0587799999999999E-213</c:v>
                </c:pt>
                <c:pt idx="877" formatCode="0.00E+00">
                  <c:v>2.8937800000000001E-214</c:v>
                </c:pt>
                <c:pt idx="878" formatCode="0.00E+00">
                  <c:v>-1.9837699999999999E-213</c:v>
                </c:pt>
                <c:pt idx="879" formatCode="0.00E+00">
                  <c:v>-3.8889799999999997E-213</c:v>
                </c:pt>
                <c:pt idx="880" formatCode="0.00E+00">
                  <c:v>-1.6975400000000001E-213</c:v>
                </c:pt>
                <c:pt idx="881" formatCode="0.00E+00">
                  <c:v>6.3479599999999994E-213</c:v>
                </c:pt>
                <c:pt idx="882" formatCode="0.00E+00">
                  <c:v>1.44653E-212</c:v>
                </c:pt>
                <c:pt idx="883" formatCode="0.00E+00">
                  <c:v>9.3721799999999995E-213</c:v>
                </c:pt>
                <c:pt idx="884" formatCode="0.00E+00">
                  <c:v>-1.7227900000000001E-212</c:v>
                </c:pt>
                <c:pt idx="885" formatCode="0.00E+00">
                  <c:v>-4.8807700000000004E-212</c:v>
                </c:pt>
                <c:pt idx="886" formatCode="0.00E+00">
                  <c:v>-4.1334200000000002E-212</c:v>
                </c:pt>
                <c:pt idx="887" formatCode="0.00E+00">
                  <c:v>3.8619900000000002E-212</c:v>
                </c:pt>
                <c:pt idx="888" formatCode="0.00E+00">
                  <c:v>1.47615E-211</c:v>
                </c:pt>
                <c:pt idx="889" formatCode="0.00E+00">
                  <c:v>1.4197799999999999E-211</c:v>
                </c:pt>
                <c:pt idx="890" formatCode="0.00E+00">
                  <c:v>-1.09943E-211</c:v>
                </c:pt>
                <c:pt idx="891" formatCode="0.00E+00">
                  <c:v>-5.0310200000000004E-211</c:v>
                </c:pt>
                <c:pt idx="892" formatCode="0.00E+00">
                  <c:v>-5.8136099999999999E-211</c:v>
                </c:pt>
                <c:pt idx="893" formatCode="0.00E+00">
                  <c:v>1.5453800000000001E-211</c:v>
                </c:pt>
                <c:pt idx="894" formatCode="0.00E+00">
                  <c:v>1.49955E-210</c:v>
                </c:pt>
                <c:pt idx="895" formatCode="0.00E+00">
                  <c:v>2.0586299999999999E-210</c:v>
                </c:pt>
                <c:pt idx="896" formatCode="0.00E+00">
                  <c:v>8.8617699999999996E-212</c:v>
                </c:pt>
                <c:pt idx="897" formatCode="0.00E+00">
                  <c:v>-4.1518600000000003E-210</c:v>
                </c:pt>
                <c:pt idx="898" formatCode="0.00E+00">
                  <c:v>-6.2147000000000002E-210</c:v>
                </c:pt>
                <c:pt idx="899" formatCode="0.00E+00">
                  <c:v>3.7809499999999998E-211</c:v>
                </c:pt>
                <c:pt idx="900" formatCode="0.00E+00">
                  <c:v>1.6060800000000001E-209</c:v>
                </c:pt>
                <c:pt idx="901" formatCode="0.00E+00">
                  <c:v>2.7419600000000002E-209</c:v>
                </c:pt>
                <c:pt idx="902" formatCode="0.00E+00">
                  <c:v>1.20701E-209</c:v>
                </c:pt>
                <c:pt idx="903" formatCode="0.00E+00">
                  <c:v>-3.6384E-209</c:v>
                </c:pt>
                <c:pt idx="904" formatCode="0.00E+00">
                  <c:v>-7.8059300000000003E-209</c:v>
                </c:pt>
                <c:pt idx="905" formatCode="0.00E+00">
                  <c:v>-3.62224E-209</c:v>
                </c:pt>
                <c:pt idx="906" formatCode="0.00E+00">
                  <c:v>1.2387100000000001E-208</c:v>
                </c:pt>
                <c:pt idx="907" formatCode="0.00E+00">
                  <c:v>2.8651799999999998E-208</c:v>
                </c:pt>
                <c:pt idx="908" formatCode="0.00E+00">
                  <c:v>1.9490500000000001E-208</c:v>
                </c:pt>
                <c:pt idx="909" formatCode="0.00E+00">
                  <c:v>-3.0356400000000002E-208</c:v>
                </c:pt>
                <c:pt idx="910" formatCode="0.00E+00">
                  <c:v>-8.8878100000000006E-208</c:v>
                </c:pt>
                <c:pt idx="911" formatCode="0.00E+00">
                  <c:v>-6.9488600000000001E-208</c:v>
                </c:pt>
                <c:pt idx="912" formatCode="0.00E+00">
                  <c:v>9.5070800000000008E-208</c:v>
                </c:pt>
                <c:pt idx="913" formatCode="0.00E+00">
                  <c:v>3.20337E-207</c:v>
                </c:pt>
                <c:pt idx="914" formatCode="0.00E+00">
                  <c:v>3.3225300000000002E-207</c:v>
                </c:pt>
                <c:pt idx="915" formatCode="0.00E+00">
                  <c:v>-1.2996300000000001E-207</c:v>
                </c:pt>
                <c:pt idx="916" formatCode="0.00E+00">
                  <c:v>-8.6099499999999997E-207</c:v>
                </c:pt>
                <c:pt idx="917" formatCode="0.00E+00">
                  <c:v>-9.0229699999999997E-207</c:v>
                </c:pt>
                <c:pt idx="918" formatCode="0.00E+00">
                  <c:v>8.2293000000000003E-207</c:v>
                </c:pt>
                <c:pt idx="919" formatCode="0.00E+00">
                  <c:v>3.8306700000000001E-206</c:v>
                </c:pt>
                <c:pt idx="920" formatCode="0.00E+00">
                  <c:v>4.6362900000000001E-206</c:v>
                </c:pt>
                <c:pt idx="921" formatCode="0.00E+00">
                  <c:v>-1.26316E-206</c:v>
                </c:pt>
                <c:pt idx="922" formatCode="0.00E+00">
                  <c:v>-1.3129200000000001E-205</c:v>
                </c:pt>
                <c:pt idx="923" formatCode="0.00E+00">
                  <c:v>-1.9983799999999999E-205</c:v>
                </c:pt>
                <c:pt idx="924" formatCode="0.00E+00">
                  <c:v>-5.9550899999999999E-206</c:v>
                </c:pt>
                <c:pt idx="925" formatCode="0.00E+00">
                  <c:v>3.0388100000000001E-205</c:v>
                </c:pt>
                <c:pt idx="926" formatCode="0.00E+00">
                  <c:v>5.3905000000000004E-205</c:v>
                </c:pt>
                <c:pt idx="927" formatCode="0.00E+00">
                  <c:v>4.0004500000000001E-206</c:v>
                </c:pt>
                <c:pt idx="928" formatCode="0.00E+00">
                  <c:v>-1.36495E-204</c:v>
                </c:pt>
                <c:pt idx="929" formatCode="0.00E+00">
                  <c:v>-2.5859899999999999E-204</c:v>
                </c:pt>
                <c:pt idx="930" formatCode="0.00E+00">
                  <c:v>-1.4133000000000001E-204</c:v>
                </c:pt>
                <c:pt idx="931" formatCode="0.00E+00">
                  <c:v>3.2856099999999998E-204</c:v>
                </c:pt>
                <c:pt idx="932" formatCode="0.00E+00">
                  <c:v>8.0800099999999998E-204</c:v>
                </c:pt>
                <c:pt idx="933" formatCode="0.00E+00">
                  <c:v>4.9041900000000003E-204</c:v>
                </c:pt>
                <c:pt idx="934" formatCode="0.00E+00">
                  <c:v>-1.13252E-203</c:v>
                </c:pt>
                <c:pt idx="935" formatCode="0.00E+00">
                  <c:v>-3.0406200000000002E-203</c:v>
                </c:pt>
                <c:pt idx="936" formatCode="0.00E+00">
                  <c:v>-2.2805199999999999E-203</c:v>
                </c:pt>
                <c:pt idx="937" formatCode="0.00E+00">
                  <c:v>3.6805299999999998E-203</c:v>
                </c:pt>
                <c:pt idx="938" formatCode="0.00E+00">
                  <c:v>1.1837E-202</c:v>
                </c:pt>
                <c:pt idx="939" formatCode="0.00E+00">
                  <c:v>1.11786E-202</c:v>
                </c:pt>
                <c:pt idx="940" formatCode="0.00E+00">
                  <c:v>-9.25304E-203</c:v>
                </c:pt>
                <c:pt idx="941" formatCode="0.00E+00">
                  <c:v>-4.0840499999999998E-202</c:v>
                </c:pt>
                <c:pt idx="942" formatCode="0.00E+00">
                  <c:v>-4.1434699999999998E-202</c:v>
                </c:pt>
                <c:pt idx="943" formatCode="0.00E+00">
                  <c:v>3.75569E-202</c:v>
                </c:pt>
                <c:pt idx="944" formatCode="0.00E+00">
                  <c:v>1.7495799999999998E-201</c:v>
                </c:pt>
                <c:pt idx="945" formatCode="0.00E+00">
                  <c:v>2.18682E-201</c:v>
                </c:pt>
                <c:pt idx="946" formatCode="0.00E+00">
                  <c:v>-3.4443900000000002E-202</c:v>
                </c:pt>
                <c:pt idx="947" formatCode="0.00E+00">
                  <c:v>-5.5708199999999998E-201</c:v>
                </c:pt>
                <c:pt idx="948" formatCode="0.00E+00">
                  <c:v>-7.9232099999999999E-201</c:v>
                </c:pt>
                <c:pt idx="949" formatCode="0.00E+00">
                  <c:v>1.17639E-201</c:v>
                </c:pt>
                <c:pt idx="950" formatCode="0.00E+00">
                  <c:v>2.2562099999999999E-200</c:v>
                </c:pt>
                <c:pt idx="951" formatCode="0.00E+00">
                  <c:v>3.6553500000000001E-200</c:v>
                </c:pt>
                <c:pt idx="952" formatCode="0.00E+00">
                  <c:v>7.4237900000000003E-201</c:v>
                </c:pt>
                <c:pt idx="953" formatCode="0.00E+00">
                  <c:v>-7.6664099999999998E-200</c:v>
                </c:pt>
                <c:pt idx="954" formatCode="0.00E+00">
                  <c:v>-1.4837299999999999E-199</c:v>
                </c:pt>
                <c:pt idx="955" formatCode="0.00E+00">
                  <c:v>-7.02585E-200</c:v>
                </c:pt>
                <c:pt idx="956" formatCode="0.00E+00">
                  <c:v>2.25737E-199</c:v>
                </c:pt>
                <c:pt idx="957" formatCode="0.00E+00">
                  <c:v>5.1615799999999998E-199</c:v>
                </c:pt>
                <c:pt idx="958" formatCode="0.00E+00">
                  <c:v>2.6212600000000002E-199</c:v>
                </c:pt>
                <c:pt idx="959" formatCode="0.00E+00">
                  <c:v>-8.9161899999999999E-199</c:v>
                </c:pt>
                <c:pt idx="960" formatCode="0.00E+00">
                  <c:v>-2.2272700000000001E-198</c:v>
                </c:pt>
                <c:pt idx="961" formatCode="0.00E+00">
                  <c:v>-1.7122400000000001E-198</c:v>
                </c:pt>
                <c:pt idx="962" formatCode="0.00E+00">
                  <c:v>2.30245E-198</c:v>
                </c:pt>
                <c:pt idx="963" formatCode="0.00E+00">
                  <c:v>7.6595199999999998E-198</c:v>
                </c:pt>
                <c:pt idx="964" formatCode="0.00E+00">
                  <c:v>6.7538000000000002E-198</c:v>
                </c:pt>
                <c:pt idx="965" formatCode="0.00E+00">
                  <c:v>-7.7363599999999997E-198</c:v>
                </c:pt>
                <c:pt idx="966" formatCode="0.00E+00">
                  <c:v>-2.9974299999999999E-197</c:v>
                </c:pt>
                <c:pt idx="967" formatCode="0.00E+00">
                  <c:v>-3.3273800000000002E-197</c:v>
                </c:pt>
                <c:pt idx="968" formatCode="0.00E+00">
                  <c:v>1.332E-197</c:v>
                </c:pt>
                <c:pt idx="969" formatCode="0.00E+00">
                  <c:v>9.6990699999999997E-197</c:v>
                </c:pt>
                <c:pt idx="970" formatCode="0.00E+00">
                  <c:v>1.20167E-196</c:v>
                </c:pt>
                <c:pt idx="971" formatCode="0.00E+00">
                  <c:v>-4.68025E-197</c:v>
                </c:pt>
                <c:pt idx="972" formatCode="0.00E+00">
                  <c:v>-3.8657E-196</c:v>
                </c:pt>
                <c:pt idx="973" formatCode="0.00E+00">
                  <c:v>-5.6415700000000005E-196</c:v>
                </c:pt>
                <c:pt idx="974" formatCode="0.00E+00">
                  <c:v>-7.1293899999999996E-197</c:v>
                </c:pt>
                <c:pt idx="975" formatCode="0.00E+00">
                  <c:v>1.14517E-195</c:v>
                </c:pt>
                <c:pt idx="976" formatCode="0.00E+00">
                  <c:v>1.97616E-195</c:v>
                </c:pt>
                <c:pt idx="977" formatCode="0.00E+00">
                  <c:v>5.04874E-196</c:v>
                </c:pt>
                <c:pt idx="978" formatCode="0.00E+00">
                  <c:v>-3.8445600000000002E-195</c:v>
                </c:pt>
                <c:pt idx="979" formatCode="0.00E+00">
                  <c:v>-7.4672100000000004E-195</c:v>
                </c:pt>
                <c:pt idx="980" formatCode="0.00E+00">
                  <c:v>-3.2433199999999999E-195</c:v>
                </c:pt>
                <c:pt idx="981" formatCode="0.00E+00">
                  <c:v>1.20944E-194</c:v>
                </c:pt>
                <c:pt idx="982" formatCode="0.00E+00">
                  <c:v>2.7532999999999999E-194</c:v>
                </c:pt>
                <c:pt idx="983" formatCode="0.00E+00">
                  <c:v>1.7319699999999999E-194</c:v>
                </c:pt>
                <c:pt idx="984" formatCode="0.00E+00">
                  <c:v>-3.5459800000000002E-194</c:v>
                </c:pt>
                <c:pt idx="985" formatCode="0.00E+00">
                  <c:v>-9.7361500000000003E-194</c:v>
                </c:pt>
                <c:pt idx="986" formatCode="0.00E+00">
                  <c:v>-7.3292E-194</c:v>
                </c:pt>
                <c:pt idx="987" formatCode="0.00E+00">
                  <c:v>1.1432900000000001E-193</c:v>
                </c:pt>
                <c:pt idx="988" formatCode="0.00E+00">
                  <c:v>3.6642600000000002E-193</c:v>
                </c:pt>
                <c:pt idx="989" formatCode="0.00E+00">
                  <c:v>3.3507699999999998E-193</c:v>
                </c:pt>
                <c:pt idx="990" formatCode="0.00E+00">
                  <c:v>-3.1069500000000001E-193</c:v>
                </c:pt>
                <c:pt idx="991" formatCode="0.00E+00">
                  <c:v>-1.30866E-192</c:v>
                </c:pt>
                <c:pt idx="992" formatCode="0.00E+00">
                  <c:v>-1.4728000000000001E-192</c:v>
                </c:pt>
                <c:pt idx="993" formatCode="0.00E+00">
                  <c:v>5.4780599999999996E-193</c:v>
                </c:pt>
                <c:pt idx="994" formatCode="0.00E+00">
                  <c:v>4.1863999999999997E-192</c:v>
                </c:pt>
                <c:pt idx="995" formatCode="0.00E+00">
                  <c:v>5.2281799999999997E-192</c:v>
                </c:pt>
                <c:pt idx="996" formatCode="0.00E+00">
                  <c:v>-1.9319300000000001E-192</c:v>
                </c:pt>
                <c:pt idx="997" formatCode="0.00E+00">
                  <c:v>-1.65483E-191</c:v>
                </c:pt>
                <c:pt idx="998" formatCode="0.00E+00">
                  <c:v>-2.40896E-191</c:v>
                </c:pt>
                <c:pt idx="999" formatCode="0.00E+00">
                  <c:v>-2.6700100000000002E-192</c:v>
                </c:pt>
                <c:pt idx="1000" formatCode="0.00E+00">
                  <c:v>4.9832300000000001E-191</c:v>
                </c:pt>
                <c:pt idx="1001" formatCode="0.00E+00">
                  <c:v>8.6732699999999995E-191</c:v>
                </c:pt>
                <c:pt idx="1002" formatCode="0.00E+00">
                  <c:v>2.80499E-191</c:v>
                </c:pt>
                <c:pt idx="1003" formatCode="0.00E+00">
                  <c:v>-1.50141E-190</c:v>
                </c:pt>
                <c:pt idx="1004" formatCode="0.00E+00">
                  <c:v>-2.9878500000000002E-190</c:v>
                </c:pt>
                <c:pt idx="1005" formatCode="0.00E+00">
                  <c:v>-1.20124E-190</c:v>
                </c:pt>
                <c:pt idx="1006" formatCode="0.00E+00">
                  <c:v>5.2538100000000002E-190</c:v>
                </c:pt>
                <c:pt idx="1007" formatCode="0.00E+00">
                  <c:v>1.17648E-189</c:v>
                </c:pt>
                <c:pt idx="1008" formatCode="0.00E+00">
                  <c:v>7.70355E-190</c:v>
                </c:pt>
                <c:pt idx="1009" formatCode="0.00E+00">
                  <c:v>-1.3678599999999999E-189</c:v>
                </c:pt>
                <c:pt idx="1010" formatCode="0.00E+00">
                  <c:v>-3.8954400000000002E-189</c:v>
                </c:pt>
                <c:pt idx="1011" formatCode="0.00E+00">
                  <c:v>-3.1636399999999999E-189</c:v>
                </c:pt>
                <c:pt idx="1012" formatCode="0.00E+00">
                  <c:v>3.6659299999999998E-189</c:v>
                </c:pt>
                <c:pt idx="1013" formatCode="0.00E+00">
                  <c:v>1.29351E-188</c:v>
                </c:pt>
                <c:pt idx="1014" formatCode="0.00E+00">
                  <c:v>1.21577E-188</c:v>
                </c:pt>
                <c:pt idx="1015" formatCode="0.00E+00">
                  <c:v>-1.0520600000000001E-188</c:v>
                </c:pt>
                <c:pt idx="1016" formatCode="0.00E+00">
                  <c:v>-4.5865899999999998E-188</c:v>
                </c:pt>
                <c:pt idx="1017" formatCode="0.00E+00">
                  <c:v>-5.2452200000000001E-188</c:v>
                </c:pt>
                <c:pt idx="1018" formatCode="0.00E+00">
                  <c:v>1.5270299999999999E-188</c:v>
                </c:pt>
                <c:pt idx="1019" formatCode="0.00E+00">
                  <c:v>1.3744499999999999E-187</c:v>
                </c:pt>
                <c:pt idx="1020" formatCode="0.00E+00">
                  <c:v>1.7595900000000001E-187</c:v>
                </c:pt>
                <c:pt idx="1021" formatCode="0.00E+00">
                  <c:v>-4.5071000000000003E-188</c:v>
                </c:pt>
                <c:pt idx="1022" formatCode="0.00E+00">
                  <c:v>-4.9793099999999996E-187</c:v>
                </c:pt>
                <c:pt idx="1023" formatCode="0.00E+00">
                  <c:v>-7.5080599999999997E-187</c:v>
                </c:pt>
                <c:pt idx="1024" formatCode="0.00E+00">
                  <c:v>-1.7803500000000001E-187</c:v>
                </c:pt>
                <c:pt idx="1025" formatCode="0.00E+00">
                  <c:v>1.27372E-186</c:v>
                </c:pt>
                <c:pt idx="1026" formatCode="0.00E+00">
                  <c:v>2.2854399999999999E-186</c:v>
                </c:pt>
                <c:pt idx="1027" formatCode="0.00E+00">
                  <c:v>6.4004699999999999E-187</c:v>
                </c:pt>
                <c:pt idx="1028" formatCode="0.00E+00">
                  <c:v>-4.2828599999999997E-186</c:v>
                </c:pt>
                <c:pt idx="1029" formatCode="0.00E+00">
                  <c:v>-8.4969400000000002E-186</c:v>
                </c:pt>
                <c:pt idx="1030" formatCode="0.00E+00">
                  <c:v>-4.2545999999999998E-186</c:v>
                </c:pt>
                <c:pt idx="1031" formatCode="0.00E+00">
                  <c:v>1.1984199999999999E-185</c:v>
                </c:pt>
                <c:pt idx="1032" formatCode="0.00E+00">
                  <c:v>2.8272400000000002E-185</c:v>
                </c:pt>
                <c:pt idx="1033" formatCode="0.00E+00">
                  <c:v>1.78405E-185</c:v>
                </c:pt>
                <c:pt idx="1034" formatCode="0.00E+00">
                  <c:v>-3.5714999999999998E-185</c:v>
                </c:pt>
                <c:pt idx="1035" formatCode="0.00E+00">
                  <c:v>-9.8565600000000002E-185</c:v>
                </c:pt>
                <c:pt idx="1036" formatCode="0.00E+00">
                  <c:v>-8.1273299999999994E-185</c:v>
                </c:pt>
                <c:pt idx="1037" formatCode="0.00E+00">
                  <c:v>8.3572400000000005E-185</c:v>
                </c:pt>
                <c:pt idx="1038" formatCode="0.00E+00">
                  <c:v>3.08035E-184</c:v>
                </c:pt>
                <c:pt idx="1039" formatCode="0.00E+00">
                  <c:v>3.0097999999999998E-184</c:v>
                </c:pt>
                <c:pt idx="1040" formatCode="0.00E+00">
                  <c:v>-2.1541500000000001E-184</c:v>
                </c:pt>
                <c:pt idx="1041" formatCode="0.00E+00">
                  <c:v>-1.0255199999999999E-183</c:v>
                </c:pt>
                <c:pt idx="1042" formatCode="0.00E+00">
                  <c:v>-1.15679E-183</c:v>
                </c:pt>
                <c:pt idx="1043" formatCode="0.00E+00">
                  <c:v>4.6607500000000001E-184</c:v>
                </c:pt>
                <c:pt idx="1044" formatCode="0.00E+00">
                  <c:v>3.39929E-183</c:v>
                </c:pt>
                <c:pt idx="1045" formatCode="0.00E+00">
                  <c:v>4.5425800000000003E-183</c:v>
                </c:pt>
                <c:pt idx="1046" formatCode="0.00E+00">
                  <c:v>-8.8469399999999996E-185</c:v>
                </c:pt>
                <c:pt idx="1047" formatCode="0.00E+00">
                  <c:v>-9.9822099999999999E-183</c:v>
                </c:pt>
                <c:pt idx="1048" formatCode="0.00E+00">
                  <c:v>-1.54621E-182</c:v>
                </c:pt>
                <c:pt idx="1049" formatCode="0.00E+00">
                  <c:v>-2.2099999999999999E-183</c:v>
                </c:pt>
                <c:pt idx="1050" formatCode="0.00E+00">
                  <c:v>3.1235200000000001E-182</c:v>
                </c:pt>
                <c:pt idx="1051" formatCode="0.00E+00">
                  <c:v>5.4840200000000002E-182</c:v>
                </c:pt>
                <c:pt idx="1052" formatCode="0.00E+00">
                  <c:v>1.74918E-182</c:v>
                </c:pt>
                <c:pt idx="1053" formatCode="0.00E+00">
                  <c:v>-9.5930799999999997E-182</c:v>
                </c:pt>
                <c:pt idx="1054" formatCode="0.00E+00">
                  <c:v>-1.92769E-181</c:v>
                </c:pt>
                <c:pt idx="1055" formatCode="0.00E+00">
                  <c:v>-9.3242699999999997E-182</c:v>
                </c:pt>
                <c:pt idx="1056" formatCode="0.00E+00">
                  <c:v>2.8336900000000001E-181</c:v>
                </c:pt>
                <c:pt idx="1057" formatCode="0.00E+00">
                  <c:v>6.6421299999999995E-181</c:v>
                </c:pt>
                <c:pt idx="1058" formatCode="0.00E+00">
                  <c:v>4.2096700000000002E-181</c:v>
                </c:pt>
                <c:pt idx="1059" formatCode="0.00E+00">
                  <c:v>-8.5679199999999999E-181</c:v>
                </c:pt>
                <c:pt idx="1060" formatCode="0.00E+00">
                  <c:v>-2.34245E-180</c:v>
                </c:pt>
                <c:pt idx="1061" formatCode="0.00E+00">
                  <c:v>-1.7160199999999999E-180</c:v>
                </c:pt>
                <c:pt idx="1062" formatCode="0.00E+00">
                  <c:v>2.84157E-180</c:v>
                </c:pt>
                <c:pt idx="1063" formatCode="0.00E+00">
                  <c:v>9.0332600000000008E-180</c:v>
                </c:pt>
                <c:pt idx="1064" formatCode="0.00E+00">
                  <c:v>9.1928499999999996E-180</c:v>
                </c:pt>
                <c:pt idx="1065" formatCode="0.00E+00">
                  <c:v>-4.2708999999999998E-180</c:v>
                </c:pt>
                <c:pt idx="1066" formatCode="0.00E+00">
                  <c:v>-2.53511E-179</c:v>
                </c:pt>
                <c:pt idx="1067" formatCode="0.00E+00">
                  <c:v>-2.46974E-179</c:v>
                </c:pt>
                <c:pt idx="1068" formatCode="0.00E+00">
                  <c:v>3.1185200000000001E-179</c:v>
                </c:pt>
                <c:pt idx="1069" formatCode="0.00E+00">
                  <c:v>1.2782800000000001E-178</c:v>
                </c:pt>
                <c:pt idx="1070" formatCode="0.00E+00">
                  <c:v>1.6204E-178</c:v>
                </c:pt>
                <c:pt idx="1071" formatCode="0.00E+00">
                  <c:v>-4.0102299999999997E-180</c:v>
                </c:pt>
                <c:pt idx="1072" formatCode="0.00E+00">
                  <c:v>-3.5319999999999998E-178</c:v>
                </c:pt>
                <c:pt idx="1073" formatCode="0.00E+00">
                  <c:v>-5.1591900000000004E-178</c:v>
                </c:pt>
                <c:pt idx="1074" formatCode="0.00E+00">
                  <c:v>8.0187799999999999E-179</c:v>
                </c:pt>
                <c:pt idx="1075" formatCode="0.00E+00">
                  <c:v>1.49623E-177</c:v>
                </c:pt>
                <c:pt idx="1076" formatCode="0.00E+00">
                  <c:v>2.4348599999999999E-177</c:v>
                </c:pt>
                <c:pt idx="1077" formatCode="0.00E+00">
                  <c:v>5.8924900000000002E-178</c:v>
                </c:pt>
                <c:pt idx="1078" formatCode="0.00E+00">
                  <c:v>-4.7641099999999999E-177</c:v>
                </c:pt>
                <c:pt idx="1079" formatCode="0.00E+00">
                  <c:v>-9.1752700000000002E-177</c:v>
                </c:pt>
                <c:pt idx="1080" formatCode="0.00E+00">
                  <c:v>-3.3383299999999998E-177</c:v>
                </c:pt>
                <c:pt idx="1081" formatCode="0.00E+00">
                  <c:v>1.7504599999999999E-176</c:v>
                </c:pt>
                <c:pt idx="1082" formatCode="0.00E+00">
                  <c:v>3.8454200000000001E-176</c:v>
                </c:pt>
                <c:pt idx="1083" formatCode="0.00E+00">
                  <c:v>2.4082599999999999E-176</c:v>
                </c:pt>
                <c:pt idx="1084" formatCode="0.00E+00">
                  <c:v>-4.8680500000000001E-176</c:v>
                </c:pt>
                <c:pt idx="1085" formatCode="0.00E+00">
                  <c:v>-1.3273200000000001E-175</c:v>
                </c:pt>
                <c:pt idx="1086" formatCode="0.00E+00">
                  <c:v>-8.9763200000000001E-176</c:v>
                </c:pt>
                <c:pt idx="1087" formatCode="0.00E+00">
                  <c:v>1.9799700000000001E-175</c:v>
                </c:pt>
                <c:pt idx="1088" formatCode="0.00E+00">
                  <c:v>5.8584600000000001E-175</c:v>
                </c:pt>
                <c:pt idx="1089" formatCode="0.00E+00">
                  <c:v>5.5436599999999997E-175</c:v>
                </c:pt>
                <c:pt idx="1090" formatCode="0.00E+00">
                  <c:v>-4.0581599999999998E-175</c:v>
                </c:pt>
                <c:pt idx="1091" formatCode="0.00E+00">
                  <c:v>-1.89343E-174</c:v>
                </c:pt>
                <c:pt idx="1092" formatCode="0.00E+00">
                  <c:v>-2.0279600000000002E-174</c:v>
                </c:pt>
                <c:pt idx="1093" formatCode="0.00E+00">
                  <c:v>1.2874700000000001E-174</c:v>
                </c:pt>
                <c:pt idx="1094" formatCode="0.00E+00">
                  <c:v>7.1089E-174</c:v>
                </c:pt>
                <c:pt idx="1095" formatCode="0.00E+00">
                  <c:v>8.8465999999999993E-174</c:v>
                </c:pt>
                <c:pt idx="1096" formatCode="0.00E+00">
                  <c:v>-2.3207399999999999E-174</c:v>
                </c:pt>
                <c:pt idx="1097" formatCode="0.00E+00">
                  <c:v>-2.5242000000000001E-173</c:v>
                </c:pt>
                <c:pt idx="1098" formatCode="0.00E+00">
                  <c:v>-3.6511300000000001E-173</c:v>
                </c:pt>
                <c:pt idx="1099" formatCode="0.00E+00">
                  <c:v>-1.0934900000000001E-174</c:v>
                </c:pt>
                <c:pt idx="1100" formatCode="0.00E+00">
                  <c:v>8.3943700000000003E-173</c:v>
                </c:pt>
                <c:pt idx="1101" formatCode="0.00E+00">
                  <c:v>1.42926E-172</c:v>
                </c:pt>
                <c:pt idx="1102" formatCode="0.00E+00">
                  <c:v>4.3556900000000003E-173</c:v>
                </c:pt>
                <c:pt idx="1103" formatCode="0.00E+00">
                  <c:v>-2.5626100000000001E-172</c:v>
                </c:pt>
                <c:pt idx="1104" formatCode="0.00E+00">
                  <c:v>-5.0533800000000001E-172</c:v>
                </c:pt>
                <c:pt idx="1105" formatCode="0.00E+00">
                  <c:v>-1.8732700000000001E-172</c:v>
                </c:pt>
                <c:pt idx="1106" formatCode="0.00E+00">
                  <c:v>9.55545E-172</c:v>
                </c:pt>
                <c:pt idx="1107" formatCode="0.00E+00">
                  <c:v>2.0556000000000001E-171</c:v>
                </c:pt>
                <c:pt idx="1108" formatCode="0.00E+00">
                  <c:v>9.8921699999999996E-172</c:v>
                </c:pt>
                <c:pt idx="1109" formatCode="0.00E+00">
                  <c:v>-3.6328899999999999E-171</c:v>
                </c:pt>
                <c:pt idx="1110" formatCode="0.00E+00">
                  <c:v>-9.0185800000000001E-171</c:v>
                </c:pt>
                <c:pt idx="1111" formatCode="0.00E+00">
                  <c:v>-7.4123099999999999E-171</c:v>
                </c:pt>
                <c:pt idx="1112" formatCode="0.00E+00">
                  <c:v>7.4653400000000001E-171</c:v>
                </c:pt>
                <c:pt idx="1113" formatCode="0.00E+00">
                  <c:v>2.7626599999999999E-170</c:v>
                </c:pt>
                <c:pt idx="1114" formatCode="0.00E+00">
                  <c:v>2.5305999999999999E-170</c:v>
                </c:pt>
                <c:pt idx="1115" formatCode="0.00E+00">
                  <c:v>-2.60075E-170</c:v>
                </c:pt>
                <c:pt idx="1116" formatCode="0.00E+00">
                  <c:v>-1.05357E-169</c:v>
                </c:pt>
                <c:pt idx="1117" formatCode="0.00E+00">
                  <c:v>-1.16696E-169</c:v>
                </c:pt>
                <c:pt idx="1118" formatCode="0.00E+00">
                  <c:v>4.8436400000000001E-170</c:v>
                </c:pt>
                <c:pt idx="1119" formatCode="0.00E+00">
                  <c:v>3.4493799999999998E-169</c:v>
                </c:pt>
                <c:pt idx="1120" formatCode="0.00E+00">
                  <c:v>4.5053000000000002E-169</c:v>
                </c:pt>
                <c:pt idx="1121" formatCode="0.00E+00">
                  <c:v>-5.4598000000000003E-170</c:v>
                </c:pt>
                <c:pt idx="1122" formatCode="0.00E+00">
                  <c:v>-1.11376E-168</c:v>
                </c:pt>
                <c:pt idx="1123" formatCode="0.00E+00">
                  <c:v>-1.6536199999999999E-168</c:v>
                </c:pt>
                <c:pt idx="1124" formatCode="0.00E+00">
                  <c:v>-8.3322700000000001E-170</c:v>
                </c:pt>
                <c:pt idx="1125" formatCode="0.00E+00">
                  <c:v>3.7344800000000002E-168</c:v>
                </c:pt>
                <c:pt idx="1126" formatCode="0.00E+00">
                  <c:v>6.2968200000000002E-168</c:v>
                </c:pt>
                <c:pt idx="1127" formatCode="0.00E+00">
                  <c:v>1.6331199999999999E-168</c:v>
                </c:pt>
                <c:pt idx="1128" formatCode="0.00E+00">
                  <c:v>-1.1943600000000001E-167</c:v>
                </c:pt>
                <c:pt idx="1129" formatCode="0.00E+00">
                  <c:v>-2.3389200000000002E-167</c:v>
                </c:pt>
                <c:pt idx="1130" formatCode="0.00E+00">
                  <c:v>-1.0915499999999999E-167</c:v>
                </c:pt>
                <c:pt idx="1131" formatCode="0.00E+00">
                  <c:v>3.5585199999999999E-167</c:v>
                </c:pt>
                <c:pt idx="1132" formatCode="0.00E+00">
                  <c:v>8.2896199999999999E-167</c:v>
                </c:pt>
                <c:pt idx="1133" formatCode="0.00E+00">
                  <c:v>5.4234599999999998E-167</c:v>
                </c:pt>
                <c:pt idx="1134" formatCode="0.00E+00">
                  <c:v>-9.9829399999999997E-167</c:v>
                </c:pt>
                <c:pt idx="1135" formatCode="0.00E+00">
                  <c:v>-2.8344099999999999E-166</c:v>
                </c:pt>
                <c:pt idx="1136" formatCode="0.00E+00">
                  <c:v>-2.34817E-166</c:v>
                </c:pt>
                <c:pt idx="1137" formatCode="0.00E+00">
                  <c:v>2.51026E-166</c:v>
                </c:pt>
                <c:pt idx="1138" formatCode="0.00E+00">
                  <c:v>9.11047E-166</c:v>
                </c:pt>
                <c:pt idx="1139" formatCode="0.00E+00">
                  <c:v>8.5294399999999996E-166</c:v>
                </c:pt>
                <c:pt idx="1140" formatCode="0.00E+00">
                  <c:v>-7.6704199999999998E-166</c:v>
                </c:pt>
                <c:pt idx="1141" formatCode="0.00E+00">
                  <c:v>-3.2869399999999998E-165</c:v>
                </c:pt>
                <c:pt idx="1142" formatCode="0.00E+00">
                  <c:v>-3.6893300000000001E-165</c:v>
                </c:pt>
                <c:pt idx="1143" formatCode="0.00E+00">
                  <c:v>1.46131E-165</c:v>
                </c:pt>
                <c:pt idx="1144" formatCode="0.00E+00">
                  <c:v>1.07794E-164</c:v>
                </c:pt>
                <c:pt idx="1145" formatCode="0.00E+00">
                  <c:v>1.40437E-164</c:v>
                </c:pt>
                <c:pt idx="1146" formatCode="0.00E+00">
                  <c:v>-2.01605E-165</c:v>
                </c:pt>
                <c:pt idx="1147" formatCode="0.00E+00">
                  <c:v>-3.5628899999999998E-164</c:v>
                </c:pt>
                <c:pt idx="1148" formatCode="0.00E+00">
                  <c:v>-5.3381900000000002E-164</c:v>
                </c:pt>
                <c:pt idx="1149" formatCode="0.00E+00">
                  <c:v>-5.89019E-165</c:v>
                </c:pt>
                <c:pt idx="1150" formatCode="0.00E+00">
                  <c:v>1.1113900000000001E-163</c:v>
                </c:pt>
                <c:pt idx="1151" formatCode="0.00E+00">
                  <c:v>1.9509400000000001E-163</c:v>
                </c:pt>
                <c:pt idx="1152" formatCode="0.00E+00">
                  <c:v>7.3039699999999999E-164</c:v>
                </c:pt>
                <c:pt idx="1153" formatCode="0.00E+00">
                  <c:v>-3.0534499999999998E-163</c:v>
                </c:pt>
                <c:pt idx="1154" formatCode="0.00E+00">
                  <c:v>-6.3609299999999997E-163</c:v>
                </c:pt>
                <c:pt idx="1155" formatCode="0.00E+00">
                  <c:v>-3.34299E-163</c:v>
                </c:pt>
                <c:pt idx="1156" formatCode="0.00E+00">
                  <c:v>8.6341899999999998E-163</c:v>
                </c:pt>
                <c:pt idx="1157" formatCode="0.00E+00">
                  <c:v>2.07794E-162</c:v>
                </c:pt>
                <c:pt idx="1158" formatCode="0.00E+00">
                  <c:v>1.32077E-162</c:v>
                </c:pt>
                <c:pt idx="1159" formatCode="0.00E+00">
                  <c:v>-2.6256099999999999E-162</c:v>
                </c:pt>
                <c:pt idx="1160" formatCode="0.00E+00">
                  <c:v>-7.3259700000000002E-162</c:v>
                </c:pt>
                <c:pt idx="1161" formatCode="0.00E+00">
                  <c:v>-6.2764100000000003E-162</c:v>
                </c:pt>
                <c:pt idx="1162" formatCode="0.00E+00">
                  <c:v>5.5341600000000002E-162</c:v>
                </c:pt>
                <c:pt idx="1163" formatCode="0.00E+00">
                  <c:v>2.1806700000000001E-161</c:v>
                </c:pt>
                <c:pt idx="1164" formatCode="0.00E+00">
                  <c:v>2.13438E-161</c:v>
                </c:pt>
                <c:pt idx="1165" formatCode="0.00E+00">
                  <c:v>-1.56227E-161</c:v>
                </c:pt>
                <c:pt idx="1166" formatCode="0.00E+00">
                  <c:v>-7.3459699999999997E-161</c:v>
                </c:pt>
                <c:pt idx="1167" formatCode="0.00E+00">
                  <c:v>-8.4169399999999998E-161</c:v>
                </c:pt>
                <c:pt idx="1168" formatCode="0.00E+00">
                  <c:v>2.5260599999999998E-161</c:v>
                </c:pt>
                <c:pt idx="1169" formatCode="0.00E+00">
                  <c:v>2.2296499999999999E-160</c:v>
                </c:pt>
                <c:pt idx="1170" formatCode="0.00E+00">
                  <c:v>2.9503899999999997E-160</c:v>
                </c:pt>
                <c:pt idx="1171" formatCode="0.00E+00">
                  <c:v>-3.0452199999999998E-161</c:v>
                </c:pt>
                <c:pt idx="1172" formatCode="0.00E+00">
                  <c:v>-7.1597399999999994E-160</c:v>
                </c:pt>
                <c:pt idx="1173" formatCode="0.00E+00">
                  <c:v>-1.11747E-159</c:v>
                </c:pt>
                <c:pt idx="1174" formatCode="0.00E+00">
                  <c:v>-2.9408399999999998E-160</c:v>
                </c:pt>
                <c:pt idx="1175" formatCode="0.00E+00">
                  <c:v>1.8497999999999999E-159</c:v>
                </c:pt>
                <c:pt idx="1176" formatCode="0.00E+00">
                  <c:v>3.3611699999999999E-159</c:v>
                </c:pt>
                <c:pt idx="1177" formatCode="0.00E+00">
                  <c:v>1.00581E-159</c:v>
                </c:pt>
                <c:pt idx="1178" formatCode="0.00E+00">
                  <c:v>-6.10166E-159</c:v>
                </c:pt>
                <c:pt idx="1179" formatCode="0.00E+00">
                  <c:v>-1.1853400000000001E-158</c:v>
                </c:pt>
                <c:pt idx="1180" formatCode="0.00E+00">
                  <c:v>-4.16903E-159</c:v>
                </c:pt>
                <c:pt idx="1181" formatCode="0.00E+00">
                  <c:v>2.2515300000000002E-158</c:v>
                </c:pt>
                <c:pt idx="1182" formatCode="0.00E+00">
                  <c:v>4.96326E-158</c:v>
                </c:pt>
                <c:pt idx="1183" formatCode="0.00E+00">
                  <c:v>3.3577399999999999E-158</c:v>
                </c:pt>
                <c:pt idx="1184" formatCode="0.00E+00">
                  <c:v>-5.5049099999999997E-158</c:v>
                </c:pt>
                <c:pt idx="1185" formatCode="0.00E+00">
                  <c:v>-1.59423E-157</c:v>
                </c:pt>
                <c:pt idx="1186" formatCode="0.00E+00">
                  <c:v>-1.16256E-157</c:v>
                </c:pt>
                <c:pt idx="1187" formatCode="0.00E+00">
                  <c:v>2.06363E-157</c:v>
                </c:pt>
                <c:pt idx="1188" formatCode="0.00E+00">
                  <c:v>6.3831299999999994E-157</c:v>
                </c:pt>
                <c:pt idx="1189" formatCode="0.00E+00">
                  <c:v>5.8527300000000004E-157</c:v>
                </c:pt>
                <c:pt idx="1190" formatCode="0.00E+00">
                  <c:v>-5.2449600000000002E-157</c:v>
                </c:pt>
                <c:pt idx="1191" formatCode="0.00E+00">
                  <c:v>-2.2426499999999999E-156</c:v>
                </c:pt>
                <c:pt idx="1192" formatCode="0.00E+00">
                  <c:v>-2.4354999999999998E-156</c:v>
                </c:pt>
                <c:pt idx="1193" formatCode="0.00E+00">
                  <c:v>1.4670400000000001E-156</c:v>
                </c:pt>
                <c:pt idx="1194" formatCode="0.00E+00">
                  <c:v>8.4944099999999996E-156</c:v>
                </c:pt>
                <c:pt idx="1195" formatCode="0.00E+00">
                  <c:v>1.0579500000000001E-155</c:v>
                </c:pt>
                <c:pt idx="1196" formatCode="0.00E+00">
                  <c:v>-3.3196999999999999E-156</c:v>
                </c:pt>
                <c:pt idx="1197" formatCode="0.00E+00">
                  <c:v>-3.1740699999999999E-155</c:v>
                </c:pt>
                <c:pt idx="1198" formatCode="0.00E+00">
                  <c:v>-4.1892300000000003E-155</c:v>
                </c:pt>
                <c:pt idx="1199" formatCode="0.00E+00">
                  <c:v>1.82879E-155</c:v>
                </c:pt>
                <c:pt idx="1200" formatCode="0.00E+00">
                  <c:v>1.5380499999999999E-154</c:v>
                </c:pt>
                <c:pt idx="1201" formatCode="0.00E+00">
                  <c:v>2.4261100000000001E-154</c:v>
                </c:pt>
                <c:pt idx="1202" formatCode="0.00E+00">
                  <c:v>6.5825700000000002E-155</c:v>
                </c:pt>
                <c:pt idx="1203" formatCode="0.00E+00">
                  <c:v>-4.4489600000000001E-154</c:v>
                </c:pt>
                <c:pt idx="1204" formatCode="0.00E+00">
                  <c:v>-8.7739700000000002E-154</c:v>
                </c:pt>
                <c:pt idx="1205" formatCode="0.00E+00">
                  <c:v>-4.00775E-154</c:v>
                </c:pt>
                <c:pt idx="1206" formatCode="0.00E+00">
                  <c:v>1.3948300000000001E-153</c:v>
                </c:pt>
                <c:pt idx="1207" formatCode="0.00E+00">
                  <c:v>3.15207E-153</c:v>
                </c:pt>
                <c:pt idx="1208" formatCode="0.00E+00">
                  <c:v>1.6301899999999999E-153</c:v>
                </c:pt>
                <c:pt idx="1209" formatCode="0.00E+00">
                  <c:v>-5.3064000000000003E-153</c:v>
                </c:pt>
                <c:pt idx="1210" formatCode="0.00E+00">
                  <c:v>-1.3286700000000001E-152</c:v>
                </c:pt>
                <c:pt idx="1211" formatCode="0.00E+00">
                  <c:v>-9.6500599999999991E-153</c:v>
                </c:pt>
                <c:pt idx="1212" formatCode="0.00E+00">
                  <c:v>1.623E-152</c:v>
                </c:pt>
                <c:pt idx="1213" formatCode="0.00E+00">
                  <c:v>5.0984999999999996E-152</c:v>
                </c:pt>
                <c:pt idx="1214" formatCode="0.00E+00">
                  <c:v>4.6648000000000001E-152</c:v>
                </c:pt>
                <c:pt idx="1215" formatCode="0.00E+00">
                  <c:v>-4.4265200000000001E-152</c:v>
                </c:pt>
                <c:pt idx="1216" formatCode="0.00E+00">
                  <c:v>-1.8382199999999999E-151</c:v>
                </c:pt>
                <c:pt idx="1217" formatCode="0.00E+00">
                  <c:v>-1.9044099999999999E-151</c:v>
                </c:pt>
                <c:pt idx="1218" formatCode="0.00E+00">
                  <c:v>1.43564E-151</c:v>
                </c:pt>
                <c:pt idx="1219" formatCode="0.00E+00">
                  <c:v>7.2797600000000005E-151</c:v>
                </c:pt>
                <c:pt idx="1220" formatCode="0.00E+00">
                  <c:v>9.2401799999999999E-151</c:v>
                </c:pt>
                <c:pt idx="1221" formatCode="0.00E+00">
                  <c:v>-1.04618E-151</c:v>
                </c:pt>
                <c:pt idx="1222" formatCode="0.00E+00">
                  <c:v>-2.24329E-150</c:v>
                </c:pt>
                <c:pt idx="1223" formatCode="0.00E+00">
                  <c:v>-3.3709599999999998E-150</c:v>
                </c:pt>
                <c:pt idx="1224" formatCode="0.00E+00">
                  <c:v>-3.6827999999999998E-151</c:v>
                </c:pt>
                <c:pt idx="1225" formatCode="0.00E+00">
                  <c:v>7.0276800000000004E-150</c:v>
                </c:pt>
                <c:pt idx="1226" formatCode="0.00E+00">
                  <c:v>1.2017000000000001E-149</c:v>
                </c:pt>
                <c:pt idx="1227" formatCode="0.00E+00">
                  <c:v>2.7357100000000001E-150</c:v>
                </c:pt>
                <c:pt idx="1228" formatCode="0.00E+00">
                  <c:v>-2.4448699999999999E-149</c:v>
                </c:pt>
                <c:pt idx="1229" formatCode="0.00E+00">
                  <c:v>-4.7478699999999998E-149</c:v>
                </c:pt>
                <c:pt idx="1230" formatCode="0.00E+00">
                  <c:v>-2.2449900000000002E-149</c:v>
                </c:pt>
                <c:pt idx="1231" formatCode="0.00E+00">
                  <c:v>7.1335399999999997E-149</c:v>
                </c:pt>
                <c:pt idx="1232" formatCode="0.00E+00">
                  <c:v>1.64839E-148</c:v>
                </c:pt>
                <c:pt idx="1233" formatCode="0.00E+00">
                  <c:v>9.6483000000000007E-149</c:v>
                </c:pt>
                <c:pt idx="1234" formatCode="0.00E+00">
                  <c:v>-2.3649700000000001E-148</c:v>
                </c:pt>
                <c:pt idx="1235" formatCode="0.00E+00">
                  <c:v>-6.2806300000000004E-148</c:v>
                </c:pt>
                <c:pt idx="1236" formatCode="0.00E+00">
                  <c:v>-5.1701499999999999E-148</c:v>
                </c:pt>
                <c:pt idx="1237" formatCode="0.00E+00">
                  <c:v>5.4243899999999999E-148</c:v>
                </c:pt>
                <c:pt idx="1238" formatCode="0.00E+00">
                  <c:v>1.97974E-147</c:v>
                </c:pt>
                <c:pt idx="1239" formatCode="0.00E+00">
                  <c:v>1.8498300000000001E-147</c:v>
                </c:pt>
                <c:pt idx="1240" formatCode="0.00E+00">
                  <c:v>-1.6820200000000001E-147</c:v>
                </c:pt>
                <c:pt idx="1241" formatCode="0.00E+00">
                  <c:v>-7.1692499999999999E-147</c:v>
                </c:pt>
                <c:pt idx="1242" formatCode="0.00E+00">
                  <c:v>-7.9825900000000002E-147</c:v>
                </c:pt>
                <c:pt idx="1243" formatCode="0.00E+00">
                  <c:v>3.3134799999999999E-147</c:v>
                </c:pt>
                <c:pt idx="1244" formatCode="0.00E+00">
                  <c:v>2.3606700000000001E-146</c:v>
                </c:pt>
                <c:pt idx="1245" formatCode="0.00E+00">
                  <c:v>3.0811500000000001E-146</c:v>
                </c:pt>
                <c:pt idx="1246" formatCode="0.00E+00">
                  <c:v>-3.1943400000000002E-147</c:v>
                </c:pt>
                <c:pt idx="1247" formatCode="0.00E+00">
                  <c:v>-7.4047999999999999E-146</c:v>
                </c:pt>
                <c:pt idx="1248" formatCode="0.00E+00">
                  <c:v>-1.09799E-145</c:v>
                </c:pt>
                <c:pt idx="1249" formatCode="0.00E+00">
                  <c:v>-3.6246299999999998E-147</c:v>
                </c:pt>
                <c:pt idx="1250" formatCode="0.00E+00">
                  <c:v>2.53831E-145</c:v>
                </c:pt>
                <c:pt idx="1251" formatCode="0.00E+00">
                  <c:v>4.3700799999999999E-145</c:v>
                </c:pt>
                <c:pt idx="1252" formatCode="0.00E+00">
                  <c:v>1.6779700000000002E-145</c:v>
                </c:pt>
                <c:pt idx="1253" formatCode="0.00E+00">
                  <c:v>-6.6182399999999995E-145</c:v>
                </c:pt>
                <c:pt idx="1254" formatCode="0.00E+00">
                  <c:v>-1.35385E-144</c:v>
                </c:pt>
                <c:pt idx="1255" formatCode="0.00E+00">
                  <c:v>-5.5216199999999998E-145</c:v>
                </c:pt>
                <c:pt idx="1256" formatCode="0.00E+00">
                  <c:v>2.34653E-144</c:v>
                </c:pt>
                <c:pt idx="1257" formatCode="0.00E+00">
                  <c:v>5.2907099999999999E-144</c:v>
                </c:pt>
                <c:pt idx="1258" formatCode="0.00E+00">
                  <c:v>3.5453400000000002E-144</c:v>
                </c:pt>
                <c:pt idx="1259" formatCode="0.00E+00">
                  <c:v>-5.9922600000000004E-144</c:v>
                </c:pt>
                <c:pt idx="1260" formatCode="0.00E+00">
                  <c:v>-1.73573E-143</c:v>
                </c:pt>
                <c:pt idx="1261" formatCode="0.00E+00">
                  <c:v>-1.4023699999999999E-143</c:v>
                </c:pt>
                <c:pt idx="1262" formatCode="0.00E+00">
                  <c:v>1.7030300000000001E-143</c:v>
                </c:pt>
                <c:pt idx="1263" formatCode="0.00E+00">
                  <c:v>5.8916199999999996E-143</c:v>
                </c:pt>
                <c:pt idx="1264" formatCode="0.00E+00">
                  <c:v>5.3526899999999999E-143</c:v>
                </c:pt>
                <c:pt idx="1265" formatCode="0.00E+00">
                  <c:v>-5.3889900000000003E-143</c:v>
                </c:pt>
                <c:pt idx="1266" formatCode="0.00E+00">
                  <c:v>-2.1950800000000002E-142</c:v>
                </c:pt>
                <c:pt idx="1267" formatCode="0.00E+00">
                  <c:v>-2.4485500000000001E-142</c:v>
                </c:pt>
                <c:pt idx="1268" formatCode="0.00E+00">
                  <c:v>9.6964300000000003E-143</c:v>
                </c:pt>
                <c:pt idx="1269" formatCode="0.00E+00">
                  <c:v>7.1517099999999996E-142</c:v>
                </c:pt>
                <c:pt idx="1270" formatCode="0.00E+00">
                  <c:v>9.4694399999999999E-142</c:v>
                </c:pt>
                <c:pt idx="1271" formatCode="0.00E+00">
                  <c:v>-4.7230700000000004E-143</c:v>
                </c:pt>
                <c:pt idx="1272" formatCode="0.00E+00">
                  <c:v>-2.14353E-141</c:v>
                </c:pt>
                <c:pt idx="1273" formatCode="0.00E+00">
                  <c:v>-3.2639899999999999E-141</c:v>
                </c:pt>
                <c:pt idx="1274" formatCode="0.00E+00">
                  <c:v>-3.6020099999999996E-142</c:v>
                </c:pt>
                <c:pt idx="1275" formatCode="0.00E+00">
                  <c:v>6.8333199999999997E-141</c:v>
                </c:pt>
                <c:pt idx="1276" formatCode="0.00E+00">
                  <c:v>1.1877499999999999E-140</c:v>
                </c:pt>
                <c:pt idx="1277" formatCode="0.00E+00">
                  <c:v>3.6562000000000001E-141</c:v>
                </c:pt>
                <c:pt idx="1278" formatCode="0.00E+00">
                  <c:v>-2.1251999999999999E-140</c:v>
                </c:pt>
                <c:pt idx="1279" formatCode="0.00E+00">
                  <c:v>-4.3259399999999997E-140</c:v>
                </c:pt>
                <c:pt idx="1280" formatCode="0.00E+00">
                  <c:v>-2.4458900000000001E-140</c:v>
                </c:pt>
                <c:pt idx="1281" formatCode="0.00E+00">
                  <c:v>5.2425700000000001E-140</c:v>
                </c:pt>
                <c:pt idx="1282" formatCode="0.00E+00">
                  <c:v>1.29705E-139</c:v>
                </c:pt>
                <c:pt idx="1283" formatCode="0.00E+00">
                  <c:v>7.5275700000000003E-140</c:v>
                </c:pt>
                <c:pt idx="1284" formatCode="0.00E+00">
                  <c:v>-1.9227099999999999E-139</c:v>
                </c:pt>
                <c:pt idx="1285" formatCode="0.00E+00">
                  <c:v>-5.0610199999999998E-139</c:v>
                </c:pt>
                <c:pt idx="1286" formatCode="0.00E+00">
                  <c:v>-4.0663900000000002E-139</c:v>
                </c:pt>
                <c:pt idx="1287" formatCode="0.00E+00">
                  <c:v>4.9015100000000001E-139</c:v>
                </c:pt>
                <c:pt idx="1288" formatCode="0.00E+00">
                  <c:v>1.7010099999999999E-138</c:v>
                </c:pt>
                <c:pt idx="1289" formatCode="0.00E+00">
                  <c:v>1.50683E-138</c:v>
                </c:pt>
                <c:pt idx="1290" formatCode="0.00E+00">
                  <c:v>-1.7537300000000001E-138</c:v>
                </c:pt>
                <c:pt idx="1291" formatCode="0.00E+00">
                  <c:v>-6.7751000000000005E-138</c:v>
                </c:pt>
                <c:pt idx="1292" formatCode="0.00E+00">
                  <c:v>-7.3960100000000003E-138</c:v>
                </c:pt>
                <c:pt idx="1293" formatCode="0.00E+00">
                  <c:v>3.5196199999999997E-138</c:v>
                </c:pt>
                <c:pt idx="1294" formatCode="0.00E+00">
                  <c:v>2.3147900000000002E-137</c:v>
                </c:pt>
                <c:pt idx="1295" formatCode="0.00E+00">
                  <c:v>3.0562499999999998E-137</c:v>
                </c:pt>
                <c:pt idx="1296" formatCode="0.00E+00">
                  <c:v>-7.3082099999999994E-139</c:v>
                </c:pt>
                <c:pt idx="1297" formatCode="0.00E+00">
                  <c:v>-6.6560299999999997E-137</c:v>
                </c:pt>
                <c:pt idx="1298" formatCode="0.00E+00">
                  <c:v>-9.8587400000000009E-137</c:v>
                </c:pt>
                <c:pt idx="1299" formatCode="0.00E+00">
                  <c:v>4.1464E-138</c:v>
                </c:pt>
                <c:pt idx="1300" formatCode="0.00E+00">
                  <c:v>2.49599E-136</c:v>
                </c:pt>
                <c:pt idx="1301" formatCode="0.00E+00">
                  <c:v>4.1565999999999998E-136</c:v>
                </c:pt>
                <c:pt idx="1302" formatCode="0.00E+00">
                  <c:v>1.1327500000000001E-136</c:v>
                </c:pt>
                <c:pt idx="1303" formatCode="0.00E+00">
                  <c:v>-7.7951399999999996E-136</c:v>
                </c:pt>
                <c:pt idx="1304" formatCode="0.00E+00">
                  <c:v>-1.5401E-135</c:v>
                </c:pt>
                <c:pt idx="1305" formatCode="0.00E+00">
                  <c:v>-7.4196500000000003E-136</c:v>
                </c:pt>
                <c:pt idx="1306" formatCode="0.00E+00">
                  <c:v>2.27106E-135</c:v>
                </c:pt>
                <c:pt idx="1307" formatCode="0.00E+00">
                  <c:v>5.2656399999999999E-135</c:v>
                </c:pt>
                <c:pt idx="1308" formatCode="0.00E+00">
                  <c:v>3.0275400000000002E-135</c:v>
                </c:pt>
                <c:pt idx="1309" formatCode="0.00E+00">
                  <c:v>-7.7628399999999994E-135</c:v>
                </c:pt>
                <c:pt idx="1310" formatCode="0.00E+00">
                  <c:v>-2.0262699999999999E-134</c:v>
                </c:pt>
                <c:pt idx="1311" formatCode="0.00E+00">
                  <c:v>-1.53065E-134</c:v>
                </c:pt>
                <c:pt idx="1312" formatCode="0.00E+00">
                  <c:v>2.3109799999999999E-134</c:v>
                </c:pt>
                <c:pt idx="1313" formatCode="0.00E+00">
                  <c:v>7.4477700000000003E-134</c:v>
                </c:pt>
                <c:pt idx="1314" formatCode="0.00E+00">
                  <c:v>6.6560700000000002E-134</c:v>
                </c:pt>
                <c:pt idx="1315" formatCode="0.00E+00">
                  <c:v>-6.9518600000000002E-134</c:v>
                </c:pt>
                <c:pt idx="1316" formatCode="0.00E+00">
                  <c:v>-2.7857799999999999E-133</c:v>
                </c:pt>
                <c:pt idx="1317" formatCode="0.00E+00">
                  <c:v>-3.0482999999999998E-133</c:v>
                </c:pt>
                <c:pt idx="1318" formatCode="0.00E+00">
                  <c:v>1.4445899999999999E-133</c:v>
                </c:pt>
                <c:pt idx="1319" formatCode="0.00E+00">
                  <c:v>9.4905500000000001E-133</c:v>
                </c:pt>
                <c:pt idx="1320" formatCode="0.00E+00">
                  <c:v>1.23644E-132</c:v>
                </c:pt>
                <c:pt idx="1321" formatCode="0.00E+00">
                  <c:v>-1.46788E-133</c:v>
                </c:pt>
                <c:pt idx="1322" formatCode="0.00E+00">
                  <c:v>-3.0567500000000003E-132</c:v>
                </c:pt>
                <c:pt idx="1323" formatCode="0.00E+00">
                  <c:v>-4.5233500000000001E-132</c:v>
                </c:pt>
                <c:pt idx="1324" formatCode="0.00E+00">
                  <c:v>-6.6627000000000004E-134</c:v>
                </c:pt>
                <c:pt idx="1325" formatCode="0.00E+00">
                  <c:v>1.07561E-131</c:v>
                </c:pt>
                <c:pt idx="1326" formatCode="0.00E+00">
                  <c:v>1.79754E-131</c:v>
                </c:pt>
                <c:pt idx="1327" formatCode="0.00E+00">
                  <c:v>3.9198099999999998E-132</c:v>
                </c:pt>
                <c:pt idx="1328" formatCode="0.00E+00">
                  <c:v>-3.6924600000000001E-131</c:v>
                </c:pt>
                <c:pt idx="1329" formatCode="0.00E+00">
                  <c:v>-7.1463999999999998E-131</c:v>
                </c:pt>
                <c:pt idx="1330" formatCode="0.00E+00">
                  <c:v>-3.3145899999999999E-131</c:v>
                </c:pt>
                <c:pt idx="1331" formatCode="0.00E+00">
                  <c:v>1.1033899999999999E-130</c:v>
                </c:pt>
                <c:pt idx="1332" formatCode="0.00E+00">
                  <c:v>2.52289E-130</c:v>
                </c:pt>
                <c:pt idx="1333" formatCode="0.00E+00">
                  <c:v>1.43107E-130</c:v>
                </c:pt>
                <c:pt idx="1334" formatCode="0.00E+00">
                  <c:v>-3.75461E-130</c:v>
                </c:pt>
                <c:pt idx="1335" formatCode="0.00E+00">
                  <c:v>-9.7155500000000005E-130</c:v>
                </c:pt>
                <c:pt idx="1336" formatCode="0.00E+00">
                  <c:v>-7.0346400000000003E-130</c:v>
                </c:pt>
                <c:pt idx="1337" formatCode="0.00E+00">
                  <c:v>1.18854E-129</c:v>
                </c:pt>
                <c:pt idx="1338" formatCode="0.00E+00">
                  <c:v>3.7336900000000003E-129</c:v>
                </c:pt>
                <c:pt idx="1339" formatCode="0.00E+00">
                  <c:v>3.5574600000000001E-129</c:v>
                </c:pt>
                <c:pt idx="1340" formatCode="0.00E+00">
                  <c:v>-2.66398E-129</c:v>
                </c:pt>
                <c:pt idx="1341" formatCode="0.00E+00">
                  <c:v>-1.2446E-128</c:v>
                </c:pt>
                <c:pt idx="1342" formatCode="0.00E+00">
                  <c:v>-1.3965899999999999E-128</c:v>
                </c:pt>
                <c:pt idx="1343" formatCode="0.00E+00">
                  <c:v>6.20795E-129</c:v>
                </c:pt>
                <c:pt idx="1344" formatCode="0.00E+00">
                  <c:v>4.2357199999999999E-128</c:v>
                </c:pt>
                <c:pt idx="1345" formatCode="0.00E+00">
                  <c:v>5.23064E-128</c:v>
                </c:pt>
                <c:pt idx="1346" formatCode="0.00E+00">
                  <c:v>-1.90847E-128</c:v>
                </c:pt>
                <c:pt idx="1347" formatCode="0.00E+00">
                  <c:v>-1.6352E-127</c:v>
                </c:pt>
                <c:pt idx="1348" formatCode="0.00E+00">
                  <c:v>-2.37479E-127</c:v>
                </c:pt>
                <c:pt idx="1349" formatCode="0.00E+00">
                  <c:v>-2.3115699999999998E-128</c:v>
                </c:pt>
                <c:pt idx="1350" formatCode="0.00E+00">
                  <c:v>5.0208300000000002E-127</c:v>
                </c:pt>
                <c:pt idx="1351" formatCode="0.00E+00">
                  <c:v>8.7399499999999993E-127</c:v>
                </c:pt>
                <c:pt idx="1352" formatCode="0.00E+00">
                  <c:v>2.80343E-127</c:v>
                </c:pt>
                <c:pt idx="1353" formatCode="0.00E+00">
                  <c:v>-1.5398300000000001E-126</c:v>
                </c:pt>
                <c:pt idx="1354" formatCode="0.00E+00">
                  <c:v>-3.10242E-126</c:v>
                </c:pt>
                <c:pt idx="1355" formatCode="0.00E+00">
                  <c:v>-1.44829E-126</c:v>
                </c:pt>
                <c:pt idx="1356" formatCode="0.00E+00">
                  <c:v>4.8167100000000003E-126</c:v>
                </c:pt>
                <c:pt idx="1357" formatCode="0.00E+00">
                  <c:v>1.10662E-125</c:v>
                </c:pt>
                <c:pt idx="1358" formatCode="0.00E+00">
                  <c:v>6.5124200000000001E-126</c:v>
                </c:pt>
                <c:pt idx="1359" formatCode="0.00E+00">
                  <c:v>-1.5659499999999999E-125</c:v>
                </c:pt>
                <c:pt idx="1360" formatCode="0.00E+00">
                  <c:v>-4.1673299999999999E-125</c:v>
                </c:pt>
                <c:pt idx="1361" formatCode="0.00E+00">
                  <c:v>-3.36839E-125</c:v>
                </c:pt>
                <c:pt idx="1362" formatCode="0.00E+00">
                  <c:v>3.8854599999999999E-125</c:v>
                </c:pt>
                <c:pt idx="1363" formatCode="0.00E+00">
                  <c:v>1.36976E-124</c:v>
                </c:pt>
                <c:pt idx="1364" formatCode="0.00E+00">
                  <c:v>1.2645499999999999E-124</c:v>
                </c:pt>
                <c:pt idx="1365" formatCode="0.00E+00">
                  <c:v>-1.20023E-124</c:v>
                </c:pt>
                <c:pt idx="1366" formatCode="0.00E+00">
                  <c:v>-5.0167799999999996E-124</c:v>
                </c:pt>
                <c:pt idx="1367" formatCode="0.00E+00">
                  <c:v>-5.5387200000000002E-124</c:v>
                </c:pt>
                <c:pt idx="1368" formatCode="0.00E+00">
                  <c:v>2.5048700000000002E-124</c:v>
                </c:pt>
                <c:pt idx="1369" formatCode="0.00E+00">
                  <c:v>1.6972699999999998E-123</c:v>
                </c:pt>
                <c:pt idx="1370" formatCode="0.00E+00">
                  <c:v>2.2638699999999998E-123</c:v>
                </c:pt>
                <c:pt idx="1371" formatCode="0.00E+00">
                  <c:v>3.7104299999999998E-125</c:v>
                </c:pt>
                <c:pt idx="1372" formatCode="0.00E+00">
                  <c:v>-4.68532E-123</c:v>
                </c:pt>
                <c:pt idx="1373" formatCode="0.00E+00">
                  <c:v>-6.9978299999999995E-123</c:v>
                </c:pt>
                <c:pt idx="1374" formatCode="0.00E+00">
                  <c:v>3.3693500000000001E-124</c:v>
                </c:pt>
                <c:pt idx="1375" formatCode="0.00E+00">
                  <c:v>1.7889700000000001E-122</c:v>
                </c:pt>
                <c:pt idx="1376" formatCode="0.00E+00">
                  <c:v>3.0022300000000002E-122</c:v>
                </c:pt>
                <c:pt idx="1377" formatCode="0.00E+00">
                  <c:v>9.6834099999999994E-123</c:v>
                </c:pt>
                <c:pt idx="1378" formatCode="0.00E+00">
                  <c:v>-5.1407500000000004E-122</c:v>
                </c:pt>
                <c:pt idx="1379" formatCode="0.00E+00">
                  <c:v>-1.0423499999999999E-121</c:v>
                </c:pt>
                <c:pt idx="1380" formatCode="0.00E+00">
                  <c:v>-5.2684499999999996E-122</c:v>
                </c:pt>
                <c:pt idx="1381" formatCode="0.00E+00">
                  <c:v>1.4764499999999999E-121</c:v>
                </c:pt>
                <c:pt idx="1382" formatCode="0.00E+00">
                  <c:v>3.48169E-121</c:v>
                </c:pt>
                <c:pt idx="1383" formatCode="0.00E+00">
                  <c:v>2.0444600000000001E-121</c:v>
                </c:pt>
                <c:pt idx="1384" formatCode="0.00E+00">
                  <c:v>-4.9968300000000002E-121</c:v>
                </c:pt>
                <c:pt idx="1385" formatCode="0.00E+00">
                  <c:v>-1.33095E-120</c:v>
                </c:pt>
                <c:pt idx="1386" formatCode="0.00E+00">
                  <c:v>-1.1278899999999999E-120</c:v>
                </c:pt>
                <c:pt idx="1387" formatCode="0.00E+00">
                  <c:v>1.01647E-120</c:v>
                </c:pt>
                <c:pt idx="1388" formatCode="0.00E+00">
                  <c:v>3.92603E-120</c:v>
                </c:pt>
                <c:pt idx="1389" formatCode="0.00E+00">
                  <c:v>3.6371299999999997E-120</c:v>
                </c:pt>
                <c:pt idx="1390" formatCode="0.00E+00">
                  <c:v>-3.5327300000000002E-120</c:v>
                </c:pt>
                <c:pt idx="1391" formatCode="0.00E+00">
                  <c:v>-1.4639599999999999E-119</c:v>
                </c:pt>
                <c:pt idx="1392" formatCode="0.00E+00">
                  <c:v>-1.65683E-119</c:v>
                </c:pt>
                <c:pt idx="1393" formatCode="0.00E+00">
                  <c:v>5.4312700000000002E-120</c:v>
                </c:pt>
                <c:pt idx="1394" formatCode="0.00E+00">
                  <c:v>4.5283099999999999E-119</c:v>
                </c:pt>
                <c:pt idx="1395" formatCode="0.00E+00">
                  <c:v>5.9586899999999997E-119</c:v>
                </c:pt>
                <c:pt idx="1396" formatCode="0.00E+00">
                  <c:v>-6.8537300000000003E-120</c:v>
                </c:pt>
                <c:pt idx="1397" formatCode="0.00E+00">
                  <c:v>-1.4588299999999999E-118</c:v>
                </c:pt>
                <c:pt idx="1398" formatCode="0.00E+00">
                  <c:v>-2.1881100000000001E-118</c:v>
                </c:pt>
                <c:pt idx="1399" formatCode="0.00E+00">
                  <c:v>-1.8804600000000001E-119</c:v>
                </c:pt>
                <c:pt idx="1400" formatCode="0.00E+00">
                  <c:v>4.7426200000000003E-118</c:v>
                </c:pt>
                <c:pt idx="1401" formatCode="0.00E+00">
                  <c:v>8.2230800000000003E-118</c:v>
                </c:pt>
                <c:pt idx="1402" formatCode="0.00E+00">
                  <c:v>2.6804399999999999E-118</c:v>
                </c:pt>
                <c:pt idx="1403" formatCode="0.00E+00">
                  <c:v>-1.42549E-117</c:v>
                </c:pt>
                <c:pt idx="1404" formatCode="0.00E+00">
                  <c:v>-2.8074499999999999E-117</c:v>
                </c:pt>
                <c:pt idx="1405" formatCode="0.00E+00">
                  <c:v>-9.9042200000000007E-118</c:v>
                </c:pt>
                <c:pt idx="1406" formatCode="0.00E+00">
                  <c:v>5.3405199999999998E-117</c:v>
                </c:pt>
                <c:pt idx="1407" formatCode="0.00E+00">
                  <c:v>1.1686600000000001E-116</c:v>
                </c:pt>
                <c:pt idx="1408" formatCode="0.00E+00">
                  <c:v>7.5318199999999998E-117</c:v>
                </c:pt>
                <c:pt idx="1409" formatCode="0.00E+00">
                  <c:v>-1.39875E-116</c:v>
                </c:pt>
                <c:pt idx="1410" formatCode="0.00E+00">
                  <c:v>-3.9717000000000001E-116</c:v>
                </c:pt>
                <c:pt idx="1411" formatCode="0.00E+00">
                  <c:v>-3.35477E-116</c:v>
                </c:pt>
                <c:pt idx="1412" formatCode="0.00E+00">
                  <c:v>3.27658E-116</c:v>
                </c:pt>
                <c:pt idx="1413" formatCode="0.00E+00">
                  <c:v>1.21979E-115</c:v>
                </c:pt>
                <c:pt idx="1414" formatCode="0.00E+00">
                  <c:v>1.0434600000000001E-115</c:v>
                </c:pt>
                <c:pt idx="1415" formatCode="0.00E+00">
                  <c:v>-1.4280400000000001E-115</c:v>
                </c:pt>
                <c:pt idx="1416" formatCode="0.00E+00">
                  <c:v>-5.2033100000000001E-115</c:v>
                </c:pt>
                <c:pt idx="1417" formatCode="0.00E+00">
                  <c:v>-5.7400899999999998E-115</c:v>
                </c:pt>
                <c:pt idx="1418" formatCode="0.00E+00">
                  <c:v>2.2749599999999999E-115</c:v>
                </c:pt>
                <c:pt idx="1419" formatCode="0.00E+00">
                  <c:v>1.6784500000000001E-114</c:v>
                </c:pt>
                <c:pt idx="1420" formatCode="0.00E+00">
                  <c:v>2.2022899999999999E-114</c:v>
                </c:pt>
                <c:pt idx="1421" formatCode="0.00E+00">
                  <c:v>-2.51815E-115</c:v>
                </c:pt>
                <c:pt idx="1422" formatCode="0.00E+00">
                  <c:v>-5.3993899999999998E-114</c:v>
                </c:pt>
                <c:pt idx="1423" formatCode="0.00E+00">
                  <c:v>-7.9062199999999997E-114</c:v>
                </c:pt>
                <c:pt idx="1424" formatCode="0.00E+00">
                  <c:v>2.3823899999999998E-115</c:v>
                </c:pt>
                <c:pt idx="1425" formatCode="0.00E+00">
                  <c:v>1.9750600000000001E-113</c:v>
                </c:pt>
                <c:pt idx="1426" formatCode="0.00E+00">
                  <c:v>3.3014900000000002E-113</c:v>
                </c:pt>
                <c:pt idx="1427" formatCode="0.00E+00">
                  <c:v>9.3002400000000003E-114</c:v>
                </c:pt>
                <c:pt idx="1428" formatCode="0.00E+00">
                  <c:v>-6.0808300000000002E-113</c:v>
                </c:pt>
                <c:pt idx="1429" formatCode="0.00E+00">
                  <c:v>-1.19616E-112</c:v>
                </c:pt>
                <c:pt idx="1430" formatCode="0.00E+00">
                  <c:v>-5.0797299999999998E-113</c:v>
                </c:pt>
                <c:pt idx="1431" formatCode="0.00E+00">
                  <c:v>2.02049E-112</c:v>
                </c:pt>
                <c:pt idx="1432" formatCode="0.00E+00">
                  <c:v>4.5425399999999999E-112</c:v>
                </c:pt>
                <c:pt idx="1433" formatCode="0.00E+00">
                  <c:v>2.7540000000000001E-112</c:v>
                </c:pt>
                <c:pt idx="1434" formatCode="0.00E+00">
                  <c:v>-6.0549100000000002E-112</c:v>
                </c:pt>
                <c:pt idx="1435" formatCode="0.00E+00">
                  <c:v>-1.62115E-111</c:v>
                </c:pt>
                <c:pt idx="1436" formatCode="0.00E+00">
                  <c:v>-1.1838299999999999E-111</c:v>
                </c:pt>
                <c:pt idx="1437" formatCode="0.00E+00">
                  <c:v>1.97179E-111</c:v>
                </c:pt>
                <c:pt idx="1438" formatCode="0.00E+00">
                  <c:v>6.2020599999999997E-111</c:v>
                </c:pt>
                <c:pt idx="1439" formatCode="0.00E+00">
                  <c:v>5.8145200000000001E-111</c:v>
                </c:pt>
                <c:pt idx="1440" formatCode="0.00E+00">
                  <c:v>-4.7496900000000001E-111</c:v>
                </c:pt>
                <c:pt idx="1441" formatCode="0.00E+00">
                  <c:v>-2.12503E-110</c:v>
                </c:pt>
                <c:pt idx="1442" formatCode="0.00E+00">
                  <c:v>-2.3762199999999999E-110</c:v>
                </c:pt>
                <c:pt idx="1443" formatCode="0.00E+00">
                  <c:v>1.0802700000000001E-110</c:v>
                </c:pt>
                <c:pt idx="1444" formatCode="0.00E+00">
                  <c:v>7.3055399999999996E-110</c:v>
                </c:pt>
                <c:pt idx="1445" formatCode="0.00E+00">
                  <c:v>9.2734799999999999E-110</c:v>
                </c:pt>
                <c:pt idx="1446" formatCode="0.00E+00">
                  <c:v>-2.1557600000000001E-110</c:v>
                </c:pt>
                <c:pt idx="1447" formatCode="0.00E+00">
                  <c:v>-2.5680600000000002E-109</c:v>
                </c:pt>
                <c:pt idx="1448" formatCode="0.00E+00">
                  <c:v>-3.7294300000000001E-109</c:v>
                </c:pt>
                <c:pt idx="1449" formatCode="0.00E+00">
                  <c:v>-3.8878600000000002E-112</c:v>
                </c:pt>
                <c:pt idx="1450" formatCode="0.00E+00">
                  <c:v>9.0150300000000003E-109</c:v>
                </c:pt>
                <c:pt idx="1451" formatCode="0.00E+00">
                  <c:v>1.53219E-108</c:v>
                </c:pt>
                <c:pt idx="1452" formatCode="0.00E+00">
                  <c:v>5.2158300000000002E-109</c:v>
                </c:pt>
                <c:pt idx="1453" formatCode="0.00E+00">
                  <c:v>-2.53848E-108</c:v>
                </c:pt>
                <c:pt idx="1454" formatCode="0.00E+00">
                  <c:v>-5.0123700000000002E-108</c:v>
                </c:pt>
                <c:pt idx="1455" formatCode="0.00E+00">
                  <c:v>-1.6359500000000001E-108</c:v>
                </c:pt>
                <c:pt idx="1456" formatCode="0.00E+00">
                  <c:v>1.00077E-107</c:v>
                </c:pt>
                <c:pt idx="1457" formatCode="0.00E+00">
                  <c:v>2.1662000000000001E-107</c:v>
                </c:pt>
                <c:pt idx="1458" formatCode="0.00E+00">
                  <c:v>1.3953399999999999E-107</c:v>
                </c:pt>
                <c:pt idx="1459" formatCode="0.00E+00">
                  <c:v>-2.5745700000000001E-107</c:v>
                </c:pt>
                <c:pt idx="1460" formatCode="0.00E+00">
                  <c:v>-7.28806E-107</c:v>
                </c:pt>
                <c:pt idx="1461" formatCode="0.00E+00">
                  <c:v>-5.8711600000000001E-107</c:v>
                </c:pt>
                <c:pt idx="1462" formatCode="0.00E+00">
                  <c:v>7.3120599999999994E-107</c:v>
                </c:pt>
                <c:pt idx="1463" formatCode="0.00E+00">
                  <c:v>2.5173899999999999E-106</c:v>
                </c:pt>
                <c:pt idx="1464" formatCode="0.00E+00">
                  <c:v>2.2990900000000002E-106</c:v>
                </c:pt>
                <c:pt idx="1465" formatCode="0.00E+00">
                  <c:v>-2.2632299999999999E-106</c:v>
                </c:pt>
                <c:pt idx="1466" formatCode="0.00E+00">
                  <c:v>-9.2657600000000003E-106</c:v>
                </c:pt>
                <c:pt idx="1467" formatCode="0.00E+00">
                  <c:v>-1.0015599999999999E-105</c:v>
                </c:pt>
                <c:pt idx="1468" formatCode="0.00E+00">
                  <c:v>5.2322700000000003E-106</c:v>
                </c:pt>
                <c:pt idx="1469" formatCode="0.00E+00">
                  <c:v>3.2249000000000002E-105</c:v>
                </c:pt>
                <c:pt idx="1470" formatCode="0.00E+00">
                  <c:v>4.1428699999999996E-105</c:v>
                </c:pt>
                <c:pt idx="1471" formatCode="0.00E+00">
                  <c:v>-6.1835799999999995E-106</c:v>
                </c:pt>
                <c:pt idx="1472" formatCode="0.00E+00">
                  <c:v>-1.0558800000000001E-104</c:v>
                </c:pt>
                <c:pt idx="1473" formatCode="0.00E+00">
                  <c:v>-1.57925E-104</c:v>
                </c:pt>
                <c:pt idx="1474" formatCode="0.00E+00">
                  <c:v>-1.56305E-105</c:v>
                </c:pt>
                <c:pt idx="1475" formatCode="0.00E+00">
                  <c:v>3.35328E-104</c:v>
                </c:pt>
                <c:pt idx="1476" formatCode="0.00E+00">
                  <c:v>5.6726300000000002E-104</c:v>
                </c:pt>
                <c:pt idx="1477" formatCode="0.00E+00">
                  <c:v>1.1000600000000001E-104</c:v>
                </c:pt>
                <c:pt idx="1478" formatCode="0.00E+00">
                  <c:v>-1.20366E-103</c:v>
                </c:pt>
                <c:pt idx="1479" formatCode="0.00E+00">
                  <c:v>-2.3099899999999999E-103</c:v>
                </c:pt>
                <c:pt idx="1480" formatCode="0.00E+00">
                  <c:v>-1.08918E-103</c:v>
                </c:pt>
                <c:pt idx="1481" formatCode="0.00E+00">
                  <c:v>3.4533400000000001E-103</c:v>
                </c:pt>
                <c:pt idx="1482" formatCode="0.00E+00">
                  <c:v>8.0453600000000002E-103</c:v>
                </c:pt>
                <c:pt idx="1483" formatCode="0.00E+00">
                  <c:v>5.2119400000000002E-103</c:v>
                </c:pt>
                <c:pt idx="1484" formatCode="0.00E+00">
                  <c:v>-9.7995599999999992E-103</c:v>
                </c:pt>
                <c:pt idx="1485" formatCode="0.00E+00">
                  <c:v>-2.72881E-102</c:v>
                </c:pt>
                <c:pt idx="1486" formatCode="0.00E+00">
                  <c:v>-2.0618099999999998E-102</c:v>
                </c:pt>
                <c:pt idx="1487" formatCode="0.00E+00">
                  <c:v>3.1001000000000002E-102</c:v>
                </c:pt>
                <c:pt idx="1488" formatCode="0.00E+00">
                  <c:v>1.0061299999999999E-101</c:v>
                </c:pt>
                <c:pt idx="1489" formatCode="0.00E+00">
                  <c:v>9.5805299999999997E-102</c:v>
                </c:pt>
                <c:pt idx="1490" formatCode="0.00E+00">
                  <c:v>-7.2581100000000004E-102</c:v>
                </c:pt>
                <c:pt idx="1491" formatCode="0.00E+00">
                  <c:v>-3.36667E-101</c:v>
                </c:pt>
                <c:pt idx="1492" formatCode="0.00E+00">
                  <c:v>-3.8518100000000002E-101</c:v>
                </c:pt>
                <c:pt idx="1493" formatCode="0.00E+00">
                  <c:v>1.30292E-101</c:v>
                </c:pt>
                <c:pt idx="1494" formatCode="0.00E+00">
                  <c:v>1.06179E-100</c:v>
                </c:pt>
                <c:pt idx="1495" formatCode="0.00E+00">
                  <c:v>1.3508600000000001E-100</c:v>
                </c:pt>
                <c:pt idx="1496" formatCode="0.00E+00">
                  <c:v>-3.7029999999999998E-101</c:v>
                </c:pt>
                <c:pt idx="1497" formatCode="0.00E+00">
                  <c:v>-3.8996899999999998E-100</c:v>
                </c:pt>
                <c:pt idx="1498" formatCode="0.00E+00">
                  <c:v>-5.6687699999999997E-100</c:v>
                </c:pt>
                <c:pt idx="1499" formatCode="0.00E+00">
                  <c:v>-2.5162999999999999E-101</c:v>
                </c:pt>
                <c:pt idx="1500" formatCode="0.00E+00">
                  <c:v>1.29057E-99</c:v>
                </c:pt>
                <c:pt idx="1501" formatCode="0.00E+00">
                  <c:v>2.2279199999999999E-99</c:v>
                </c:pt>
                <c:pt idx="1502" formatCode="0.00E+00">
                  <c:v>8.2907499999999998E-100</c:v>
                </c:pt>
                <c:pt idx="1503" formatCode="0.00E+00">
                  <c:v>-3.48439E-99</c:v>
                </c:pt>
                <c:pt idx="1504" formatCode="0.00E+00">
                  <c:v>-7.0680999999999997E-99</c:v>
                </c:pt>
                <c:pt idx="1505" formatCode="0.00E+00">
                  <c:v>-2.7533099999999999E-99</c:v>
                </c:pt>
                <c:pt idx="1506" formatCode="0.00E+00">
                  <c:v>1.2709700000000001E-98</c:v>
                </c:pt>
                <c:pt idx="1507" formatCode="0.00E+00">
                  <c:v>2.8276799999999999E-98</c:v>
                </c:pt>
                <c:pt idx="1508" formatCode="0.00E+00">
                  <c:v>1.8332100000000001E-98</c:v>
                </c:pt>
                <c:pt idx="1509" formatCode="0.00E+00">
                  <c:v>-3.37103E-98</c:v>
                </c:pt>
                <c:pt idx="1510" formatCode="0.00E+00">
                  <c:v>-9.5736300000000005E-98</c:v>
                </c:pt>
                <c:pt idx="1511" formatCode="0.00E+00">
                  <c:v>-8.0375300000000001E-98</c:v>
                </c:pt>
                <c:pt idx="1512" formatCode="0.00E+00">
                  <c:v>8.0731699999999995E-98</c:v>
                </c:pt>
                <c:pt idx="1513" formatCode="0.00E+00">
                  <c:v>2.9881500000000001E-97</c:v>
                </c:pt>
                <c:pt idx="1514" formatCode="0.00E+00">
                  <c:v>2.7312199999999999E-97</c:v>
                </c:pt>
                <c:pt idx="1515" formatCode="0.00E+00">
                  <c:v>-2.7801099999999999E-97</c:v>
                </c:pt>
                <c:pt idx="1516" formatCode="0.00E+00">
                  <c:v>-1.12428E-96</c:v>
                </c:pt>
                <c:pt idx="1517" formatCode="0.00E+00">
                  <c:v>-1.2137500000000001E-96</c:v>
                </c:pt>
                <c:pt idx="1518" formatCode="0.00E+00">
                  <c:v>6.4569099999999997E-97</c:v>
                </c:pt>
                <c:pt idx="1519" formatCode="0.00E+00">
                  <c:v>3.9568299999999999E-96</c:v>
                </c:pt>
                <c:pt idx="1520" formatCode="0.00E+00">
                  <c:v>5.2016700000000004E-96</c:v>
                </c:pt>
                <c:pt idx="1521" formatCode="0.00E+00">
                  <c:v>-1.8605099999999999E-97</c:v>
                </c:pt>
                <c:pt idx="1522" formatCode="0.00E+00">
                  <c:v>-1.16098E-95</c:v>
                </c:pt>
                <c:pt idx="1523" formatCode="0.00E+00">
                  <c:v>-1.7616300000000001E-95</c:v>
                </c:pt>
                <c:pt idx="1524" formatCode="0.00E+00">
                  <c:v>-1.06052E-96</c:v>
                </c:pt>
                <c:pt idx="1525" formatCode="0.00E+00">
                  <c:v>3.9783500000000001E-95</c:v>
                </c:pt>
                <c:pt idx="1526" formatCode="0.00E+00">
                  <c:v>6.6929099999999998E-95</c:v>
                </c:pt>
                <c:pt idx="1527" formatCode="0.00E+00">
                  <c:v>1.5653499999999999E-95</c:v>
                </c:pt>
                <c:pt idx="1528" formatCode="0.00E+00">
                  <c:v>-1.3180499999999999E-94</c:v>
                </c:pt>
                <c:pt idx="1529" formatCode="0.00E+00">
                  <c:v>-2.5596699999999999E-94</c:v>
                </c:pt>
                <c:pt idx="1530" formatCode="0.00E+00">
                  <c:v>-1.17753E-94</c:v>
                </c:pt>
                <c:pt idx="1531" formatCode="0.00E+00">
                  <c:v>3.9720100000000002E-94</c:v>
                </c:pt>
                <c:pt idx="1532" formatCode="0.00E+00">
                  <c:v>9.1820499999999998E-94</c:v>
                </c:pt>
                <c:pt idx="1533" formatCode="0.00E+00">
                  <c:v>5.8650800000000005E-94</c:v>
                </c:pt>
                <c:pt idx="1534" formatCode="0.00E+00">
                  <c:v>-1.1504199999999999E-93</c:v>
                </c:pt>
                <c:pt idx="1535" formatCode="0.00E+00">
                  <c:v>-3.1816000000000001E-93</c:v>
                </c:pt>
                <c:pt idx="1536" formatCode="0.00E+00">
                  <c:v>-2.4495499999999999E-93</c:v>
                </c:pt>
                <c:pt idx="1537" formatCode="0.00E+00">
                  <c:v>3.4442399999999998E-93</c:v>
                </c:pt>
                <c:pt idx="1538" formatCode="0.00E+00">
                  <c:v>1.13622E-92</c:v>
                </c:pt>
                <c:pt idx="1539" formatCode="0.00E+00">
                  <c:v>1.04771E-92</c:v>
                </c:pt>
                <c:pt idx="1540" formatCode="0.00E+00">
                  <c:v>-9.57153E-93</c:v>
                </c:pt>
                <c:pt idx="1541" formatCode="0.00E+00">
                  <c:v>-4.0687000000000003E-92</c:v>
                </c:pt>
                <c:pt idx="1542" formatCode="0.00E+00">
                  <c:v>-4.6436400000000001E-92</c:v>
                </c:pt>
                <c:pt idx="1543" formatCode="0.00E+00">
                  <c:v>1.4229400000000001E-92</c:v>
                </c:pt>
                <c:pt idx="1544" formatCode="0.00E+00">
                  <c:v>1.2424600000000001E-91</c:v>
                </c:pt>
                <c:pt idx="1545" formatCode="0.00E+00">
                  <c:v>1.6193799999999999E-91</c:v>
                </c:pt>
                <c:pt idx="1546" formatCode="0.00E+00">
                  <c:v>-2.8550899999999999E-92</c:v>
                </c:pt>
                <c:pt idx="1547" formatCode="0.00E+00">
                  <c:v>-4.2457700000000001E-91</c:v>
                </c:pt>
                <c:pt idx="1548" formatCode="0.00E+00">
                  <c:v>-6.1960099999999998E-91</c:v>
                </c:pt>
                <c:pt idx="1549" formatCode="0.00E+00">
                  <c:v>3.9773700000000001E-94</c:v>
                </c:pt>
                <c:pt idx="1550" formatCode="0.00E+00">
                  <c:v>1.4936699999999999E-90</c:v>
                </c:pt>
                <c:pt idx="1551" formatCode="0.00E+00">
                  <c:v>2.5365700000000001E-90</c:v>
                </c:pt>
                <c:pt idx="1552" formatCode="0.00E+00">
                  <c:v>8.5804800000000005E-91</c:v>
                </c:pt>
                <c:pt idx="1553" formatCode="0.00E+00">
                  <c:v>-4.2257199999999996E-90</c:v>
                </c:pt>
                <c:pt idx="1554" formatCode="0.00E+00">
                  <c:v>-8.4603699999999994E-90</c:v>
                </c:pt>
                <c:pt idx="1555" formatCode="0.00E+00">
                  <c:v>-3.4648000000000001E-90</c:v>
                </c:pt>
                <c:pt idx="1556" formatCode="0.00E+00">
                  <c:v>1.46142E-89</c:v>
                </c:pt>
                <c:pt idx="1557" formatCode="0.00E+00">
                  <c:v>3.2435600000000002E-89</c:v>
                </c:pt>
                <c:pt idx="1558" formatCode="0.00E+00">
                  <c:v>1.8710800000000001E-89</c:v>
                </c:pt>
                <c:pt idx="1559" formatCode="0.00E+00">
                  <c:v>-4.62942E-89</c:v>
                </c:pt>
                <c:pt idx="1560" formatCode="0.00E+00">
                  <c:v>-1.2268699999999999E-88</c:v>
                </c:pt>
                <c:pt idx="1561" formatCode="0.00E+00">
                  <c:v>-1.01896E-88</c:v>
                </c:pt>
                <c:pt idx="1562" formatCode="0.00E+00">
                  <c:v>1.04024E-88</c:v>
                </c:pt>
                <c:pt idx="1563" formatCode="0.00E+00">
                  <c:v>3.8307399999999998E-88</c:v>
                </c:pt>
                <c:pt idx="1564" formatCode="0.00E+00">
                  <c:v>3.4641300000000003E-88</c:v>
                </c:pt>
                <c:pt idx="1565" formatCode="0.00E+00">
                  <c:v>-3.7532599999999998E-88</c:v>
                </c:pt>
                <c:pt idx="1566" formatCode="0.00E+00">
                  <c:v>-1.4803800000000001E-87</c:v>
                </c:pt>
                <c:pt idx="1567" formatCode="0.00E+00">
                  <c:v>-1.57163E-87</c:v>
                </c:pt>
                <c:pt idx="1568" formatCode="0.00E+00">
                  <c:v>9.1376300000000004E-88</c:v>
                </c:pt>
                <c:pt idx="1569" formatCode="0.00E+00">
                  <c:v>5.2974300000000003E-87</c:v>
                </c:pt>
                <c:pt idx="1570" formatCode="0.00E+00">
                  <c:v>6.98808E-87</c:v>
                </c:pt>
                <c:pt idx="1571" formatCode="0.00E+00">
                  <c:v>4.2328500000000001E-89</c:v>
                </c:pt>
                <c:pt idx="1572" formatCode="0.00E+00">
                  <c:v>-1.47641E-86</c:v>
                </c:pt>
                <c:pt idx="1573" formatCode="0.00E+00">
                  <c:v>-2.2363100000000001E-86</c:v>
                </c:pt>
                <c:pt idx="1574" formatCode="0.00E+00">
                  <c:v>-2.7961899999999997E-88</c:v>
                </c:pt>
                <c:pt idx="1575" formatCode="0.00E+00">
                  <c:v>5.3589300000000002E-86</c:v>
                </c:pt>
                <c:pt idx="1576" formatCode="0.00E+00">
                  <c:v>8.9355E-86</c:v>
                </c:pt>
                <c:pt idx="1577" formatCode="0.00E+00">
                  <c:v>2.1563199999999998E-86</c:v>
                </c:pt>
                <c:pt idx="1578" formatCode="0.00E+00">
                  <c:v>-1.7404800000000001E-85</c:v>
                </c:pt>
                <c:pt idx="1579" formatCode="0.00E+00">
                  <c:v>-3.3613299999999999E-85</c:v>
                </c:pt>
                <c:pt idx="1580" formatCode="0.00E+00">
                  <c:v>-1.3272899999999999E-85</c:v>
                </c:pt>
                <c:pt idx="1581" formatCode="0.00E+00">
                  <c:v>6.0301600000000001E-85</c:v>
                </c:pt>
                <c:pt idx="1582" formatCode="0.00E+00">
                  <c:v>1.3539900000000001E-84</c:v>
                </c:pt>
                <c:pt idx="1583" formatCode="0.00E+00">
                  <c:v>9.2746700000000001E-85</c:v>
                </c:pt>
                <c:pt idx="1584" formatCode="0.00E+00">
                  <c:v>-1.42659E-84</c:v>
                </c:pt>
                <c:pt idx="1585" formatCode="0.00E+00">
                  <c:v>-4.1759299999999995E-84</c:v>
                </c:pt>
                <c:pt idx="1586" formatCode="0.00E+00">
                  <c:v>-3.0992199999999999E-84</c:v>
                </c:pt>
                <c:pt idx="1587" formatCode="0.00E+00">
                  <c:v>5.1299199999999998E-84</c:v>
                </c:pt>
                <c:pt idx="1588" formatCode="0.00E+00">
                  <c:v>1.6243299999999999E-83</c:v>
                </c:pt>
                <c:pt idx="1589" formatCode="0.00E+00">
                  <c:v>1.5319599999999999E-83</c:v>
                </c:pt>
                <c:pt idx="1590" formatCode="0.00E+00">
                  <c:v>-1.2405299999999999E-83</c:v>
                </c:pt>
                <c:pt idx="1591" formatCode="0.00E+00">
                  <c:v>-5.5989700000000002E-83</c:v>
                </c:pt>
                <c:pt idx="1592" formatCode="0.00E+00">
                  <c:v>-6.3558E-83</c:v>
                </c:pt>
                <c:pt idx="1593" formatCode="0.00E+00">
                  <c:v>2.39909E-83</c:v>
                </c:pt>
                <c:pt idx="1594" formatCode="0.00E+00">
                  <c:v>1.81872E-82</c:v>
                </c:pt>
                <c:pt idx="1595" formatCode="0.00E+00">
                  <c:v>2.2475499999999999E-82</c:v>
                </c:pt>
                <c:pt idx="1596" formatCode="0.00E+00">
                  <c:v>-9.0105700000000001E-83</c:v>
                </c:pt>
                <c:pt idx="1597" formatCode="0.00E+00">
                  <c:v>-7.2686300000000002E-82</c:v>
                </c:pt>
                <c:pt idx="1598" formatCode="0.00E+00">
                  <c:v>-1.0615799999999999E-81</c:v>
                </c:pt>
                <c:pt idx="1599" formatCode="0.00E+00">
                  <c:v>-1.3711899999999999E-82</c:v>
                </c:pt>
                <c:pt idx="1600" formatCode="0.00E+00">
                  <c:v>2.15872E-81</c:v>
                </c:pt>
                <c:pt idx="1601" formatCode="0.00E+00">
                  <c:v>3.7617200000000001E-81</c:v>
                </c:pt>
                <c:pt idx="1602" formatCode="0.00E+00">
                  <c:v>1.1448899999999999E-81</c:v>
                </c:pt>
                <c:pt idx="1603" formatCode="0.00E+00">
                  <c:v>-6.7335600000000003E-81</c:v>
                </c:pt>
                <c:pt idx="1604" formatCode="0.00E+00">
                  <c:v>-1.3103899999999999E-80</c:v>
                </c:pt>
                <c:pt idx="1605" formatCode="0.00E+00">
                  <c:v>-4.4048299999999998E-81</c:v>
                </c:pt>
                <c:pt idx="1606" formatCode="0.00E+00">
                  <c:v>2.5669899999999999E-80</c:v>
                </c:pt>
                <c:pt idx="1607" formatCode="0.00E+00">
                  <c:v>5.5833400000000001E-80</c:v>
                </c:pt>
                <c:pt idx="1608" formatCode="0.00E+00">
                  <c:v>3.6028100000000002E-80</c:v>
                </c:pt>
                <c:pt idx="1609" formatCode="0.00E+00">
                  <c:v>-6.6614100000000004E-80</c:v>
                </c:pt>
                <c:pt idx="1610" formatCode="0.00E+00">
                  <c:v>-1.886E-79</c:v>
                </c:pt>
                <c:pt idx="1611" formatCode="0.00E+00">
                  <c:v>-1.5356599999999999E-79</c:v>
                </c:pt>
                <c:pt idx="1612" formatCode="0.00E+00">
                  <c:v>1.7930800000000001E-79</c:v>
                </c:pt>
                <c:pt idx="1613" formatCode="0.00E+00">
                  <c:v>6.2989800000000001E-79</c:v>
                </c:pt>
                <c:pt idx="1614" formatCode="0.00E+00">
                  <c:v>5.7350500000000001E-79</c:v>
                </c:pt>
                <c:pt idx="1615" formatCode="0.00E+00">
                  <c:v>-5.9248600000000004E-79</c:v>
                </c:pt>
                <c:pt idx="1616" formatCode="0.00E+00">
                  <c:v>-2.3891199999999998E-78</c:v>
                </c:pt>
                <c:pt idx="1617" formatCode="0.00E+00">
                  <c:v>-2.5920099999999999E-78</c:v>
                </c:pt>
                <c:pt idx="1618" formatCode="0.00E+00">
                  <c:v>1.29096E-78</c:v>
                </c:pt>
                <c:pt idx="1619" formatCode="0.00E+00">
                  <c:v>8.1961100000000005E-78</c:v>
                </c:pt>
                <c:pt idx="1620" formatCode="0.00E+00">
                  <c:v>1.0625900000000001E-77</c:v>
                </c:pt>
                <c:pt idx="1621" formatCode="0.00E+00">
                  <c:v>-1.36229E-78</c:v>
                </c:pt>
                <c:pt idx="1622" formatCode="0.00E+00">
                  <c:v>-2.6568099999999999E-77</c:v>
                </c:pt>
                <c:pt idx="1623" formatCode="0.00E+00">
                  <c:v>-3.99992E-77</c:v>
                </c:pt>
                <c:pt idx="1624" formatCode="0.00E+00">
                  <c:v>-4.3544100000000004E-78</c:v>
                </c:pt>
                <c:pt idx="1625" formatCode="0.00E+00">
                  <c:v>8.40338E-77</c:v>
                </c:pt>
                <c:pt idx="1626" formatCode="0.00E+00">
                  <c:v>1.43278E-76</c:v>
                </c:pt>
                <c:pt idx="1627" formatCode="0.00E+00">
                  <c:v>3.4895700000000001E-77</c:v>
                </c:pt>
                <c:pt idx="1628" formatCode="0.00E+00">
                  <c:v>-2.7862100000000001E-76</c:v>
                </c:pt>
                <c:pt idx="1629" formatCode="0.00E+00">
                  <c:v>-5.4017600000000001E-76</c:v>
                </c:pt>
                <c:pt idx="1630" formatCode="0.00E+00">
                  <c:v>-2.2892999999999999E-76</c:v>
                </c:pt>
                <c:pt idx="1631" formatCode="0.00E+00">
                  <c:v>9.1302399999999996E-76</c:v>
                </c:pt>
                <c:pt idx="1632" formatCode="0.00E+00">
                  <c:v>2.06009E-75</c:v>
                </c:pt>
                <c:pt idx="1633" formatCode="0.00E+00">
                  <c:v>1.2691999999999999E-75</c:v>
                </c:pt>
                <c:pt idx="1634" formatCode="0.00E+00">
                  <c:v>-2.71617E-75</c:v>
                </c:pt>
                <c:pt idx="1635" formatCode="0.00E+00">
                  <c:v>-7.4000600000000004E-75</c:v>
                </c:pt>
                <c:pt idx="1636" formatCode="0.00E+00">
                  <c:v>-5.8472200000000001E-75</c:v>
                </c:pt>
                <c:pt idx="1637" formatCode="0.00E+00">
                  <c:v>7.44712E-75</c:v>
                </c:pt>
                <c:pt idx="1638" formatCode="0.00E+00">
                  <c:v>2.53325E-74</c:v>
                </c:pt>
                <c:pt idx="1639" formatCode="0.00E+00">
                  <c:v>2.3131899999999999E-74</c:v>
                </c:pt>
                <c:pt idx="1640" formatCode="0.00E+00">
                  <c:v>-2.2380199999999999E-74</c:v>
                </c:pt>
                <c:pt idx="1641" formatCode="0.00E+00">
                  <c:v>-9.2454399999999997E-74</c:v>
                </c:pt>
                <c:pt idx="1642" formatCode="0.00E+00">
                  <c:v>-1.0437E-73</c:v>
                </c:pt>
                <c:pt idx="1643" formatCode="0.00E+00">
                  <c:v>3.3927799999999999E-74</c:v>
                </c:pt>
                <c:pt idx="1644" formatCode="0.00E+00">
                  <c:v>2.8352800000000003E-73</c:v>
                </c:pt>
                <c:pt idx="1645" formatCode="0.00E+00">
                  <c:v>3.71274E-73</c:v>
                </c:pt>
                <c:pt idx="1646" formatCode="0.00E+00">
                  <c:v>-5.6301599999999997E-74</c:v>
                </c:pt>
                <c:pt idx="1647" formatCode="0.00E+00">
                  <c:v>-9.5018899999999998E-73</c:v>
                </c:pt>
                <c:pt idx="1648" formatCode="0.00E+00">
                  <c:v>-1.39177E-72</c:v>
                </c:pt>
                <c:pt idx="1649" formatCode="0.00E+00">
                  <c:v>-1.46361E-74</c:v>
                </c:pt>
                <c:pt idx="1650" formatCode="0.00E+00">
                  <c:v>3.2940700000000002E-72</c:v>
                </c:pt>
                <c:pt idx="1651" formatCode="0.00E+00">
                  <c:v>5.5593600000000001E-72</c:v>
                </c:pt>
                <c:pt idx="1652" formatCode="0.00E+00">
                  <c:v>1.64537E-72</c:v>
                </c:pt>
                <c:pt idx="1653" formatCode="0.00E+00">
                  <c:v>-9.9723799999999998E-72</c:v>
                </c:pt>
                <c:pt idx="1654" formatCode="0.00E+00">
                  <c:v>-2.0021199999999999E-71</c:v>
                </c:pt>
                <c:pt idx="1655" formatCode="0.00E+00">
                  <c:v>-1.0383999999999999E-71</c:v>
                </c:pt>
                <c:pt idx="1656" formatCode="0.00E+00">
                  <c:v>2.7393299999999999E-71</c:v>
                </c:pt>
                <c:pt idx="1657" formatCode="0.00E+00">
                  <c:v>6.5253E-71</c:v>
                </c:pt>
                <c:pt idx="1658" formatCode="0.00E+00">
                  <c:v>3.8292000000000004E-71</c:v>
                </c:pt>
                <c:pt idx="1659" formatCode="0.00E+00">
                  <c:v>-9.5003999999999996E-71</c:v>
                </c:pt>
                <c:pt idx="1660" formatCode="0.00E+00">
                  <c:v>-2.49089E-70</c:v>
                </c:pt>
                <c:pt idx="1661" formatCode="0.00E+00">
                  <c:v>-1.8567600000000001E-70</c:v>
                </c:pt>
                <c:pt idx="1662" formatCode="0.00E+00">
                  <c:v>2.80603E-70</c:v>
                </c:pt>
                <c:pt idx="1663" formatCode="0.00E+00">
                  <c:v>9.1214500000000005E-70</c:v>
                </c:pt>
                <c:pt idx="1664" formatCode="0.00E+00">
                  <c:v>9.2106200000000002E-70</c:v>
                </c:pt>
                <c:pt idx="1665" formatCode="0.00E+00">
                  <c:v>-4.3555599999999999E-70</c:v>
                </c:pt>
                <c:pt idx="1666" formatCode="0.00E+00">
                  <c:v>-2.5956399999999998E-69</c:v>
                </c:pt>
                <c:pt idx="1667" formatCode="0.00E+00">
                  <c:v>-3.0182699999999999E-69</c:v>
                </c:pt>
                <c:pt idx="1668" formatCode="0.00E+00">
                  <c:v>1.08152E-69</c:v>
                </c:pt>
                <c:pt idx="1669" formatCode="0.00E+00">
                  <c:v>8.5236699999999999E-69</c:v>
                </c:pt>
                <c:pt idx="1670" formatCode="0.00E+00">
                  <c:v>1.1136099999999999E-68</c:v>
                </c:pt>
                <c:pt idx="1671" formatCode="0.00E+00">
                  <c:v>-1.3399299999999999E-69</c:v>
                </c:pt>
                <c:pt idx="1672" formatCode="0.00E+00">
                  <c:v>-2.72425E-68</c:v>
                </c:pt>
                <c:pt idx="1673" formatCode="0.00E+00">
                  <c:v>-4.01931E-68</c:v>
                </c:pt>
                <c:pt idx="1674" formatCode="0.00E+00">
                  <c:v>2.4189799999999998E-71</c:v>
                </c:pt>
                <c:pt idx="1675" formatCode="0.00E+00">
                  <c:v>9.7781299999999999E-68</c:v>
                </c:pt>
                <c:pt idx="1676" formatCode="0.00E+00">
                  <c:v>1.65785E-67</c:v>
                </c:pt>
                <c:pt idx="1677" formatCode="0.00E+00">
                  <c:v>5.3884299999999997E-68</c:v>
                </c:pt>
                <c:pt idx="1678" formatCode="0.00E+00">
                  <c:v>-2.82971E-67</c:v>
                </c:pt>
                <c:pt idx="1679" formatCode="0.00E+00">
                  <c:v>-5.5790799999999997E-67</c:v>
                </c:pt>
                <c:pt idx="1680" formatCode="0.00E+00">
                  <c:v>-1.9160600000000001E-67</c:v>
                </c:pt>
                <c:pt idx="1681" formatCode="0.00E+00">
                  <c:v>1.0880000000000001E-66</c:v>
                </c:pt>
                <c:pt idx="1682" formatCode="0.00E+00">
                  <c:v>2.3630099999999999E-66</c:v>
                </c:pt>
                <c:pt idx="1683" formatCode="0.00E+00">
                  <c:v>1.4852599999999999E-66</c:v>
                </c:pt>
                <c:pt idx="1684" formatCode="0.00E+00">
                  <c:v>-2.9135400000000001E-66</c:v>
                </c:pt>
                <c:pt idx="1685" formatCode="0.00E+00">
                  <c:v>-8.0688400000000005E-66</c:v>
                </c:pt>
                <c:pt idx="1686" formatCode="0.00E+00">
                  <c:v>-6.3129900000000002E-66</c:v>
                </c:pt>
                <c:pt idx="1687" formatCode="0.00E+00">
                  <c:v>8.5653500000000003E-66</c:v>
                </c:pt>
                <c:pt idx="1688" formatCode="0.00E+00">
                  <c:v>2.8451500000000002E-65</c:v>
                </c:pt>
                <c:pt idx="1689" formatCode="0.00E+00">
                  <c:v>2.4367399999999998E-65</c:v>
                </c:pt>
                <c:pt idx="1690" formatCode="0.00E+00">
                  <c:v>-3.2046999999999999E-65</c:v>
                </c:pt>
                <c:pt idx="1691" formatCode="0.00E+00">
                  <c:v>-1.17584E-64</c:v>
                </c:pt>
                <c:pt idx="1692" formatCode="0.00E+00">
                  <c:v>-1.2311999999999999E-64</c:v>
                </c:pt>
                <c:pt idx="1693" formatCode="0.00E+00">
                  <c:v>7.5948E-65</c:v>
                </c:pt>
                <c:pt idx="1694" formatCode="0.00E+00">
                  <c:v>4.2541199999999999E-64</c:v>
                </c:pt>
                <c:pt idx="1695" formatCode="0.00E+00">
                  <c:v>5.3703600000000003E-64</c:v>
                </c:pt>
                <c:pt idx="1696" formatCode="0.00E+00">
                  <c:v>-1.1003199999999999E-64</c:v>
                </c:pt>
                <c:pt idx="1697" formatCode="0.00E+00">
                  <c:v>-1.4515699999999999E-63</c:v>
                </c:pt>
                <c:pt idx="1698" formatCode="0.00E+00">
                  <c:v>-2.1284099999999999E-63</c:v>
                </c:pt>
                <c:pt idx="1699" formatCode="0.00E+00">
                  <c:v>-7.4579100000000002E-65</c:v>
                </c:pt>
                <c:pt idx="1700" formatCode="0.00E+00">
                  <c:v>4.9206300000000005E-63</c:v>
                </c:pt>
                <c:pt idx="1701" formatCode="0.00E+00">
                  <c:v>8.1972999999999996E-63</c:v>
                </c:pt>
                <c:pt idx="1702" formatCode="0.00E+00">
                  <c:v>1.70955E-63</c:v>
                </c:pt>
                <c:pt idx="1703" formatCode="0.00E+00">
                  <c:v>-1.6838900000000001E-62</c:v>
                </c:pt>
                <c:pt idx="1704" formatCode="0.00E+00">
                  <c:v>-3.2532299999999999E-62</c:v>
                </c:pt>
                <c:pt idx="1705" formatCode="0.00E+00">
                  <c:v>-1.55776E-62</c:v>
                </c:pt>
                <c:pt idx="1706" formatCode="0.00E+00">
                  <c:v>4.8418700000000003E-62</c:v>
                </c:pt>
                <c:pt idx="1707" formatCode="0.00E+00">
                  <c:v>1.13079E-61</c:v>
                </c:pt>
                <c:pt idx="1708" formatCode="0.00E+00">
                  <c:v>7.0356699999999997E-62</c:v>
                </c:pt>
                <c:pt idx="1709" formatCode="0.00E+00">
                  <c:v>-1.4945399999999999E-61</c:v>
                </c:pt>
                <c:pt idx="1710" formatCode="0.00E+00">
                  <c:v>-4.0449200000000001E-61</c:v>
                </c:pt>
                <c:pt idx="1711" formatCode="0.00E+00">
                  <c:v>-2.9745900000000002E-61</c:v>
                </c:pt>
                <c:pt idx="1712" formatCode="0.00E+00">
                  <c:v>4.8749499999999998E-61</c:v>
                </c:pt>
                <c:pt idx="1713" formatCode="0.00E+00">
                  <c:v>1.5393999999999999E-60</c:v>
                </c:pt>
                <c:pt idx="1714" formatCode="0.00E+00">
                  <c:v>1.4198E-60</c:v>
                </c:pt>
                <c:pt idx="1715" formatCode="0.00E+00">
                  <c:v>-1.2850299999999999E-60</c:v>
                </c:pt>
                <c:pt idx="1716" formatCode="0.00E+00">
                  <c:v>-5.4919899999999996E-60</c:v>
                </c:pt>
                <c:pt idx="1717" formatCode="0.00E+00">
                  <c:v>-6.1422099999999997E-60</c:v>
                </c:pt>
                <c:pt idx="1718" formatCode="0.00E+00">
                  <c:v>2.3250600000000001E-60</c:v>
                </c:pt>
                <c:pt idx="1719" formatCode="0.00E+00">
                  <c:v>1.7443300000000001E-59</c:v>
                </c:pt>
                <c:pt idx="1720" formatCode="0.00E+00">
                  <c:v>2.2639400000000002E-59</c:v>
                </c:pt>
                <c:pt idx="1721" formatCode="0.00E+00">
                  <c:v>-3.0865099999999999E-60</c:v>
                </c:pt>
                <c:pt idx="1722" formatCode="0.00E+00">
                  <c:v>-5.6474299999999998E-59</c:v>
                </c:pt>
                <c:pt idx="1723" formatCode="0.00E+00">
                  <c:v>-8.4272200000000005E-59</c:v>
                </c:pt>
                <c:pt idx="1724" formatCode="0.00E+00">
                  <c:v>-6.75948E-60</c:v>
                </c:pt>
                <c:pt idx="1725" formatCode="0.00E+00">
                  <c:v>1.8400300000000001E-58</c:v>
                </c:pt>
                <c:pt idx="1726" formatCode="0.00E+00">
                  <c:v>3.2126099999999998E-58</c:v>
                </c:pt>
                <c:pt idx="1727" formatCode="0.00E+00">
                  <c:v>1.2898700000000001E-58</c:v>
                </c:pt>
                <c:pt idx="1728" formatCode="0.00E+00">
                  <c:v>-4.67833E-58</c:v>
                </c:pt>
                <c:pt idx="1729" formatCode="0.00E+00">
                  <c:v>-9.8473300000000001E-58</c:v>
                </c:pt>
                <c:pt idx="1730" formatCode="0.00E+00">
                  <c:v>-5.3485900000000001E-58</c:v>
                </c:pt>
                <c:pt idx="1731" formatCode="0.00E+00">
                  <c:v>1.23327E-57</c:v>
                </c:pt>
                <c:pt idx="1732" formatCode="0.00E+00">
                  <c:v>3.0721900000000003E-57</c:v>
                </c:pt>
                <c:pt idx="1733" formatCode="0.00E+00">
                  <c:v>2.3365500000000001E-57</c:v>
                </c:pt>
                <c:pt idx="1734" formatCode="0.00E+00">
                  <c:v>-2.4742800000000001E-57</c:v>
                </c:pt>
                <c:pt idx="1735" formatCode="0.00E+00">
                  <c:v>-8.4013500000000005E-57</c:v>
                </c:pt>
                <c:pt idx="1736" formatCode="0.00E+00">
                  <c:v>-8.5096700000000001E-57</c:v>
                </c:pt>
                <c:pt idx="1737" formatCode="0.00E+00">
                  <c:v>1.36605E-57</c:v>
                </c:pt>
                <c:pt idx="1738" formatCode="0.00E+00">
                  <c:v>1.61866E-56</c:v>
                </c:pt>
                <c:pt idx="1739" formatCode="0.00E+00">
                  <c:v>2.6949E-56</c:v>
                </c:pt>
                <c:pt idx="1740" formatCode="0.00E+00">
                  <c:v>3.3662499999999999E-56</c:v>
                </c:pt>
                <c:pt idx="1741" formatCode="0.00E+00">
                  <c:v>3.7466799999999999E-56</c:v>
                </c:pt>
                <c:pt idx="1742" formatCode="0.00E+00">
                  <c:v>3.1977599999999998E-57</c:v>
                </c:pt>
                <c:pt idx="1743" formatCode="0.00E+00">
                  <c:v>-1.4387400000000001E-55</c:v>
                </c:pt>
                <c:pt idx="1744" formatCode="0.00E+00">
                  <c:v>-3.9698699999999999E-55</c:v>
                </c:pt>
                <c:pt idx="1745" formatCode="0.00E+00">
                  <c:v>-7.2682000000000006E-55</c:v>
                </c:pt>
                <c:pt idx="1746" formatCode="0.00E+00">
                  <c:v>-1.3186999999999999E-54</c:v>
                </c:pt>
                <c:pt idx="1747" formatCode="0.00E+00">
                  <c:v>-2.2548799999999999E-54</c:v>
                </c:pt>
                <c:pt idx="1748" formatCode="0.00E+00">
                  <c:v>-3.2192200000000002E-54</c:v>
                </c:pt>
                <c:pt idx="1749" formatCode="0.00E+00">
                  <c:v>-3.7832499999999999E-54</c:v>
                </c:pt>
                <c:pt idx="1750" formatCode="0.00E+00">
                  <c:v>-3.83247E-54</c:v>
                </c:pt>
                <c:pt idx="1751" formatCode="0.00E+00">
                  <c:v>-4.7999300000000002E-54</c:v>
                </c:pt>
                <c:pt idx="1752" formatCode="0.00E+00">
                  <c:v>-9.9139599999999997E-54</c:v>
                </c:pt>
                <c:pt idx="1753" formatCode="0.00E+00">
                  <c:v>-2.03878E-53</c:v>
                </c:pt>
                <c:pt idx="1754" formatCode="0.00E+00">
                  <c:v>-2.7837899999999998E-53</c:v>
                </c:pt>
                <c:pt idx="1755" formatCode="0.00E+00">
                  <c:v>-1.01982E-53</c:v>
                </c:pt>
                <c:pt idx="1756" formatCode="0.00E+00">
                  <c:v>4.8012900000000002E-53</c:v>
                </c:pt>
                <c:pt idx="1757" formatCode="0.00E+00">
                  <c:v>1.0256399999999999E-52</c:v>
                </c:pt>
                <c:pt idx="1758" formatCode="0.00E+00">
                  <c:v>3.17591E-53</c:v>
                </c:pt>
                <c:pt idx="1759" formatCode="0.00E+00">
                  <c:v>-2.5871500000000001E-52</c:v>
                </c:pt>
                <c:pt idx="1760" formatCode="0.00E+00">
                  <c:v>-5.7037899999999997E-52</c:v>
                </c:pt>
                <c:pt idx="1761" formatCode="0.00E+00">
                  <c:v>-2.8669500000000001E-52</c:v>
                </c:pt>
                <c:pt idx="1762" formatCode="0.00E+00">
                  <c:v>1.10501E-51</c:v>
                </c:pt>
                <c:pt idx="1763" formatCode="0.00E+00">
                  <c:v>2.8899000000000002E-51</c:v>
                </c:pt>
                <c:pt idx="1764" formatCode="0.00E+00">
                  <c:v>2.4117499999999999E-51</c:v>
                </c:pt>
                <c:pt idx="1765" formatCode="0.00E+00">
                  <c:v>-3.0954799999999998E-51</c:v>
                </c:pt>
                <c:pt idx="1766" formatCode="0.00E+00">
                  <c:v>-1.14802E-50</c:v>
                </c:pt>
                <c:pt idx="1767" formatCode="0.00E+00">
                  <c:v>-1.2167600000000001E-50</c:v>
                </c:pt>
                <c:pt idx="1768" formatCode="0.00E+00">
                  <c:v>7.3059200000000005E-51</c:v>
                </c:pt>
                <c:pt idx="1769" formatCode="0.00E+00">
                  <c:v>4.1792700000000001E-50</c:v>
                </c:pt>
                <c:pt idx="1770" formatCode="0.00E+00">
                  <c:v>5.1451100000000003E-50</c:v>
                </c:pt>
                <c:pt idx="1771" formatCode="0.00E+00">
                  <c:v>-1.8617000000000001E-50</c:v>
                </c:pt>
                <c:pt idx="1772" formatCode="0.00E+00">
                  <c:v>-1.62363E-49</c:v>
                </c:pt>
                <c:pt idx="1773" formatCode="0.00E+00">
                  <c:v>-2.3635999999999999E-49</c:v>
                </c:pt>
                <c:pt idx="1774" formatCode="0.00E+00">
                  <c:v>-2.60366E-50</c:v>
                </c:pt>
                <c:pt idx="1775" formatCode="0.00E+00">
                  <c:v>4.8726300000000003E-49</c:v>
                </c:pt>
                <c:pt idx="1776" formatCode="0.00E+00">
                  <c:v>8.2509999999999994E-49</c:v>
                </c:pt>
                <c:pt idx="1777" formatCode="0.00E+00">
                  <c:v>1.4610699999999999E-49</c:v>
                </c:pt>
                <c:pt idx="1778" formatCode="0.00E+00">
                  <c:v>-1.8085800000000001E-48</c:v>
                </c:pt>
                <c:pt idx="1779" formatCode="0.00E+00">
                  <c:v>-3.4742E-48</c:v>
                </c:pt>
                <c:pt idx="1780" formatCode="0.00E+00">
                  <c:v>-1.80774E-48</c:v>
                </c:pt>
                <c:pt idx="1781" formatCode="0.00E+00">
                  <c:v>4.5572700000000002E-48</c:v>
                </c:pt>
                <c:pt idx="1782" formatCode="0.00E+00">
                  <c:v>1.0961E-47</c:v>
                </c:pt>
                <c:pt idx="1783" formatCode="0.00E+00">
                  <c:v>6.6969799999999997E-48</c:v>
                </c:pt>
                <c:pt idx="1784" formatCode="0.00E+00">
                  <c:v>-1.5151299999999999E-47</c:v>
                </c:pt>
                <c:pt idx="1785" formatCode="0.00E+00">
                  <c:v>-4.09268E-47</c:v>
                </c:pt>
                <c:pt idx="1786" formatCode="0.00E+00">
                  <c:v>-3.31765E-47</c:v>
                </c:pt>
                <c:pt idx="1787" formatCode="0.00E+00">
                  <c:v>3.7599399999999999E-47</c:v>
                </c:pt>
                <c:pt idx="1788" formatCode="0.00E+00">
                  <c:v>1.3416399999999999E-46</c:v>
                </c:pt>
                <c:pt idx="1789" formatCode="0.00E+00">
                  <c:v>1.3019500000000001E-46</c:v>
                </c:pt>
                <c:pt idx="1790" formatCode="0.00E+00">
                  <c:v>-9.4487399999999993E-47</c:v>
                </c:pt>
                <c:pt idx="1791" formatCode="0.00E+00">
                  <c:v>-4.4552799999999997E-46</c:v>
                </c:pt>
                <c:pt idx="1792" formatCode="0.00E+00">
                  <c:v>-4.8143400000000002E-46</c:v>
                </c:pt>
                <c:pt idx="1793" formatCode="0.00E+00">
                  <c:v>2.9750600000000002E-46</c:v>
                </c:pt>
                <c:pt idx="1794" formatCode="0.00E+00">
                  <c:v>1.68971E-45</c:v>
                </c:pt>
                <c:pt idx="1795" formatCode="0.00E+00">
                  <c:v>2.25415E-45</c:v>
                </c:pt>
                <c:pt idx="1796" formatCode="0.00E+00">
                  <c:v>8.6820799999999997E-47</c:v>
                </c:pt>
                <c:pt idx="1797" formatCode="0.00E+00">
                  <c:v>-4.6082800000000002E-45</c:v>
                </c:pt>
                <c:pt idx="1798" formatCode="0.00E+00">
                  <c:v>-7.1871100000000002E-45</c:v>
                </c:pt>
                <c:pt idx="1799" formatCode="0.00E+00">
                  <c:v>-8.5029199999999993E-46</c:v>
                </c:pt>
                <c:pt idx="1800" formatCode="0.00E+00">
                  <c:v>1.50043E-44</c:v>
                </c:pt>
                <c:pt idx="1801" formatCode="0.00E+00">
                  <c:v>2.5918699999999998E-44</c:v>
                </c:pt>
                <c:pt idx="1802" formatCode="0.00E+00">
                  <c:v>7.2510500000000004E-45</c:v>
                </c:pt>
                <c:pt idx="1803" formatCode="0.00E+00">
                  <c:v>-4.82116E-44</c:v>
                </c:pt>
                <c:pt idx="1804" formatCode="0.00E+00">
                  <c:v>-9.5291499999999998E-44</c:v>
                </c:pt>
                <c:pt idx="1805" formatCode="0.00E+00">
                  <c:v>-4.5543899999999998E-44</c:v>
                </c:pt>
                <c:pt idx="1806" formatCode="0.00E+00">
                  <c:v>1.42103E-43</c:v>
                </c:pt>
                <c:pt idx="1807" formatCode="0.00E+00">
                  <c:v>3.33079E-43</c:v>
                </c:pt>
                <c:pt idx="1808" formatCode="0.00E+00">
                  <c:v>2.2409300000000001E-43</c:v>
                </c:pt>
                <c:pt idx="1809" formatCode="0.00E+00">
                  <c:v>-3.6855099999999999E-43</c:v>
                </c:pt>
                <c:pt idx="1810" formatCode="0.00E+00">
                  <c:v>-1.07077E-42</c:v>
                </c:pt>
                <c:pt idx="1811" formatCode="0.00E+00">
                  <c:v>-8.5008999999999993E-43</c:v>
                </c:pt>
                <c:pt idx="1812" formatCode="0.00E+00">
                  <c:v>1.12311E-42</c:v>
                </c:pt>
                <c:pt idx="1813" formatCode="0.00E+00">
                  <c:v>3.8573499999999998E-42</c:v>
                </c:pt>
                <c:pt idx="1814" formatCode="0.00E+00">
                  <c:v>4.0492499999999998E-42</c:v>
                </c:pt>
                <c:pt idx="1815" formatCode="0.00E+00">
                  <c:v>-1.27636E-42</c:v>
                </c:pt>
                <c:pt idx="1816" formatCode="0.00E+00">
                  <c:v>-9.7414100000000003E-42</c:v>
                </c:pt>
                <c:pt idx="1817" formatCode="0.00E+00">
                  <c:v>-1.11245E-41</c:v>
                </c:pt>
                <c:pt idx="1818" formatCode="0.00E+00">
                  <c:v>5.3E-42</c:v>
                </c:pt>
                <c:pt idx="1819" formatCode="0.00E+00">
                  <c:v>3.4638600000000001E-41</c:v>
                </c:pt>
                <c:pt idx="1820" formatCode="0.00E+00">
                  <c:v>4.6921499999999995E-41</c:v>
                </c:pt>
                <c:pt idx="1821" formatCode="0.00E+00">
                  <c:v>7.3164000000000001E-42</c:v>
                </c:pt>
                <c:pt idx="1822" formatCode="0.00E+00">
                  <c:v>-7.7627900000000005E-41</c:v>
                </c:pt>
                <c:pt idx="1823" formatCode="0.00E+00">
                  <c:v>-1.3399999999999999E-40</c:v>
                </c:pt>
                <c:pt idx="1824" formatCode="0.00E+00">
                  <c:v>-6.7783500000000005E-41</c:v>
                </c:pt>
                <c:pt idx="1825" formatCode="0.00E+00">
                  <c:v>1.2359399999999999E-40</c:v>
                </c:pt>
                <c:pt idx="1826" formatCode="0.00E+00">
                  <c:v>2.5599499999999998E-40</c:v>
                </c:pt>
                <c:pt idx="1827" formatCode="0.00E+00">
                  <c:v>2.2969E-41</c:v>
                </c:pt>
                <c:pt idx="1828" formatCode="0.00E+00">
                  <c:v>-6.6890900000000002E-40</c:v>
                </c:pt>
                <c:pt idx="1829" formatCode="0.00E+00">
                  <c:v>-1.24196E-39</c:v>
                </c:pt>
                <c:pt idx="1830" formatCode="0.00E+00">
                  <c:v>-5.64432E-40</c:v>
                </c:pt>
                <c:pt idx="1831" formatCode="0.00E+00">
                  <c:v>1.8796400000000001E-39</c:v>
                </c:pt>
                <c:pt idx="1832" formatCode="0.00E+00">
                  <c:v>4.28033E-39</c:v>
                </c:pt>
                <c:pt idx="1833" formatCode="0.00E+00">
                  <c:v>2.6456800000000001E-39</c:v>
                </c:pt>
                <c:pt idx="1834" formatCode="0.00E+00">
                  <c:v>-5.3128500000000002E-39</c:v>
                </c:pt>
                <c:pt idx="1835" formatCode="0.00E+00">
                  <c:v>-1.4707100000000001E-38</c:v>
                </c:pt>
                <c:pt idx="1836" formatCode="0.00E+00">
                  <c:v>-1.29387E-38</c:v>
                </c:pt>
                <c:pt idx="1837" formatCode="0.00E+00">
                  <c:v>9.4000199999999996E-39</c:v>
                </c:pt>
                <c:pt idx="1838" formatCode="0.00E+00">
                  <c:v>4.1237400000000002E-38</c:v>
                </c:pt>
                <c:pt idx="1839" formatCode="0.00E+00">
                  <c:v>4.5267299999999998E-38</c:v>
                </c:pt>
                <c:pt idx="1840" formatCode="0.00E+00">
                  <c:v>-1.7339300000000001E-38</c:v>
                </c:pt>
                <c:pt idx="1841" formatCode="0.00E+00">
                  <c:v>-1.15402E-37</c:v>
                </c:pt>
                <c:pt idx="1842" formatCode="0.00E+00">
                  <c:v>-7.7296200000000001E-38</c:v>
                </c:pt>
                <c:pt idx="1843" formatCode="0.00E+00">
                  <c:v>2.90576E-37</c:v>
                </c:pt>
                <c:pt idx="1844" formatCode="0.00E+00">
                  <c:v>8.9233699999999992E-37</c:v>
                </c:pt>
                <c:pt idx="1845" formatCode="0.00E+00">
                  <c:v>1.14847E-36</c:v>
                </c:pt>
                <c:pt idx="1846" formatCode="0.00E+00">
                  <c:v>3.4317699999999999E-37</c:v>
                </c:pt>
                <c:pt idx="1847" formatCode="0.00E+00">
                  <c:v>-1.3966999999999999E-36</c:v>
                </c:pt>
                <c:pt idx="1848" formatCode="0.00E+00">
                  <c:v>-2.17107E-36</c:v>
                </c:pt>
                <c:pt idx="1849" formatCode="0.00E+00">
                  <c:v>7.6007700000000006E-37</c:v>
                </c:pt>
                <c:pt idx="1850" formatCode="0.00E+00">
                  <c:v>7.5355399999999997E-36</c:v>
                </c:pt>
                <c:pt idx="1851" formatCode="0.00E+00">
                  <c:v>1.1766199999999999E-35</c:v>
                </c:pt>
                <c:pt idx="1852" formatCode="0.00E+00">
                  <c:v>1.6461900000000001E-36</c:v>
                </c:pt>
                <c:pt idx="1853" formatCode="0.00E+00">
                  <c:v>-2.6842699999999999E-35</c:v>
                </c:pt>
                <c:pt idx="1854" formatCode="0.00E+00">
                  <c:v>-5.1724699999999997E-35</c:v>
                </c:pt>
                <c:pt idx="1855" formatCode="0.00E+00">
                  <c:v>-2.8241100000000002E-35</c:v>
                </c:pt>
                <c:pt idx="1856" formatCode="0.00E+00">
                  <c:v>6.5202999999999998E-35</c:v>
                </c:pt>
                <c:pt idx="1857" formatCode="0.00E+00">
                  <c:v>1.6334800000000001E-34</c:v>
                </c:pt>
                <c:pt idx="1858" formatCode="0.00E+00">
                  <c:v>1.22358E-34</c:v>
                </c:pt>
                <c:pt idx="1859" formatCode="0.00E+00">
                  <c:v>-1.47271E-34</c:v>
                </c:pt>
                <c:pt idx="1860" formatCode="0.00E+00">
                  <c:v>-4.6887200000000001E-34</c:v>
                </c:pt>
                <c:pt idx="1861" formatCode="0.00E+00">
                  <c:v>-3.5539400000000002E-34</c:v>
                </c:pt>
                <c:pt idx="1862" formatCode="0.00E+00">
                  <c:v>6.2142899999999997E-34</c:v>
                </c:pt>
                <c:pt idx="1863" formatCode="0.00E+00">
                  <c:v>1.8866600000000001E-33</c:v>
                </c:pt>
                <c:pt idx="1864" formatCode="0.00E+00">
                  <c:v>1.03539E-33</c:v>
                </c:pt>
                <c:pt idx="1865" formatCode="0.00E+00">
                  <c:v>-4.64749E-33</c:v>
                </c:pt>
                <c:pt idx="1866" formatCode="0.00E+00">
                  <c:v>-1.3093899999999999E-32</c:v>
                </c:pt>
                <c:pt idx="1867" formatCode="0.00E+00">
                  <c:v>-1.3992100000000001E-32</c:v>
                </c:pt>
                <c:pt idx="1868" formatCode="0.00E+00">
                  <c:v>4.3833000000000002E-33</c:v>
                </c:pt>
                <c:pt idx="1869" formatCode="0.00E+00">
                  <c:v>3.6649599999999998E-32</c:v>
                </c:pt>
                <c:pt idx="1870" formatCode="0.00E+00">
                  <c:v>4.3719700000000003E-32</c:v>
                </c:pt>
                <c:pt idx="1871" formatCode="0.00E+00">
                  <c:v>-2.8221299999999998E-32</c:v>
                </c:pt>
                <c:pt idx="1872" formatCode="0.00E+00">
                  <c:v>-1.7317400000000001E-31</c:v>
                </c:pt>
                <c:pt idx="1873" formatCode="0.00E+00">
                  <c:v>-2.5731899999999999E-31</c:v>
                </c:pt>
                <c:pt idx="1874" formatCode="0.00E+00">
                  <c:v>-7.8753100000000004E-32</c:v>
                </c:pt>
                <c:pt idx="1875" formatCode="0.00E+00">
                  <c:v>3.8605499999999998E-31</c:v>
                </c:pt>
                <c:pt idx="1876" formatCode="0.00E+00">
                  <c:v>6.9869900000000003E-31</c:v>
                </c:pt>
                <c:pt idx="1877" formatCode="0.00E+00">
                  <c:v>6.7769400000000003E-32</c:v>
                </c:pt>
                <c:pt idx="1878" formatCode="0.00E+00">
                  <c:v>-1.77697E-30</c:v>
                </c:pt>
                <c:pt idx="1879" formatCode="0.00E+00">
                  <c:v>-3.3113499999999998E-30</c:v>
                </c:pt>
                <c:pt idx="1880" formatCode="0.00E+00">
                  <c:v>-1.4222400000000001E-30</c:v>
                </c:pt>
                <c:pt idx="1881" formatCode="0.00E+00">
                  <c:v>5.35446E-30</c:v>
                </c:pt>
                <c:pt idx="1882" formatCode="0.00E+00">
                  <c:v>1.21129E-29</c:v>
                </c:pt>
                <c:pt idx="1883" formatCode="0.00E+00">
                  <c:v>7.3333499999999994E-30</c:v>
                </c:pt>
                <c:pt idx="1884" formatCode="0.00E+00">
                  <c:v>-1.64275E-29</c:v>
                </c:pt>
                <c:pt idx="1885" formatCode="0.00E+00">
                  <c:v>-4.4846099999999998E-29</c:v>
                </c:pt>
                <c:pt idx="1886" formatCode="0.00E+00">
                  <c:v>-3.9606299999999998E-29</c:v>
                </c:pt>
                <c:pt idx="1887" formatCode="0.00E+00">
                  <c:v>2.8184500000000001E-29</c:v>
                </c:pt>
                <c:pt idx="1888" formatCode="0.00E+00">
                  <c:v>1.2248200000000001E-28</c:v>
                </c:pt>
                <c:pt idx="1889" formatCode="0.00E+00">
                  <c:v>1.28008E-28</c:v>
                </c:pt>
                <c:pt idx="1890" formatCode="0.00E+00">
                  <c:v>-6.2306700000000001E-29</c:v>
                </c:pt>
                <c:pt idx="1891" formatCode="0.00E+00">
                  <c:v>-3.6357899999999998E-28</c:v>
                </c:pt>
                <c:pt idx="1892" formatCode="0.00E+00">
                  <c:v>-3.8784999999999999E-28</c:v>
                </c:pt>
                <c:pt idx="1893" formatCode="0.00E+00">
                  <c:v>2.8459399999999999E-28</c:v>
                </c:pt>
                <c:pt idx="1894" formatCode="0.00E+00">
                  <c:v>1.4744199999999999E-27</c:v>
                </c:pt>
                <c:pt idx="1895" formatCode="0.00E+00">
                  <c:v>2.0380300000000001E-27</c:v>
                </c:pt>
                <c:pt idx="1896" formatCode="0.00E+00">
                  <c:v>5.8649100000000001E-28</c:v>
                </c:pt>
                <c:pt idx="1897" formatCode="0.00E+00">
                  <c:v>-2.6590600000000001E-27</c:v>
                </c:pt>
                <c:pt idx="1898" formatCode="0.00E+00">
                  <c:v>-4.0066499999999999E-27</c:v>
                </c:pt>
                <c:pt idx="1899" formatCode="0.00E+00">
                  <c:v>2.1577999999999999E-27</c:v>
                </c:pt>
                <c:pt idx="1900" formatCode="0.00E+00">
                  <c:v>1.6320800000000001E-26</c:v>
                </c:pt>
                <c:pt idx="1901" formatCode="0.00E+00">
                  <c:v>2.5681799999999999E-26</c:v>
                </c:pt>
                <c:pt idx="1902" formatCode="0.00E+00">
                  <c:v>6.6481699999999998E-27</c:v>
                </c:pt>
                <c:pt idx="1903" formatCode="0.00E+00">
                  <c:v>-4.9042800000000001E-26</c:v>
                </c:pt>
                <c:pt idx="1904" formatCode="0.00E+00">
                  <c:v>-9.2995099999999996E-26</c:v>
                </c:pt>
                <c:pt idx="1905" formatCode="0.00E+00">
                  <c:v>-2.03189E-26</c:v>
                </c:pt>
                <c:pt idx="1906" formatCode="0.00E+00">
                  <c:v>2.2443400000000001E-25</c:v>
                </c:pt>
                <c:pt idx="1907" formatCode="0.00E+00">
                  <c:v>4.6353900000000003E-25</c:v>
                </c:pt>
                <c:pt idx="1908" formatCode="0.00E+00">
                  <c:v>2.61654E-25</c:v>
                </c:pt>
                <c:pt idx="1909" formatCode="0.00E+00">
                  <c:v>-6.5333500000000004E-25</c:v>
                </c:pt>
                <c:pt idx="1910" formatCode="0.00E+00">
                  <c:v>-2.0975800000000001E-24</c:v>
                </c:pt>
                <c:pt idx="1911" formatCode="0.00E+00">
                  <c:v>-4.0872299999999998E-24</c:v>
                </c:pt>
                <c:pt idx="1912" formatCode="0.00E+00">
                  <c:v>-6.2662199999999999E-24</c:v>
                </c:pt>
                <c:pt idx="1913" formatCode="0.00E+00">
                  <c:v>-8.6634700000000007E-24</c:v>
                </c:pt>
                <c:pt idx="1914" formatCode="0.00E+00">
                  <c:v>-1.4790700000000001E-23</c:v>
                </c:pt>
                <c:pt idx="1915" formatCode="0.00E+00">
                  <c:v>-2.7979300000000001E-23</c:v>
                </c:pt>
                <c:pt idx="1916" formatCode="0.00E+00">
                  <c:v>-4.50396E-23</c:v>
                </c:pt>
                <c:pt idx="1917" formatCode="0.00E+00">
                  <c:v>-5.6979899999999995E-23</c:v>
                </c:pt>
                <c:pt idx="1918" formatCode="0.00E+00">
                  <c:v>-5.5067600000000003E-23</c:v>
                </c:pt>
                <c:pt idx="1919" formatCode="0.00E+00">
                  <c:v>-4.2429699999999998E-23</c:v>
                </c:pt>
                <c:pt idx="1920" formatCode="0.00E+00">
                  <c:v>-4.3966499999999997E-23</c:v>
                </c:pt>
                <c:pt idx="1921" formatCode="0.00E+00">
                  <c:v>-1.0696999999999999E-22</c:v>
                </c:pt>
                <c:pt idx="1922" formatCode="0.00E+00">
                  <c:v>-2.4789700000000002E-22</c:v>
                </c:pt>
                <c:pt idx="1923" formatCode="0.00E+00">
                  <c:v>-3.9809999999999999E-22</c:v>
                </c:pt>
                <c:pt idx="1924" formatCode="0.00E+00">
                  <c:v>-2.3295699999999998E-22</c:v>
                </c:pt>
                <c:pt idx="1925" formatCode="0.00E+00">
                  <c:v>4.9006E-22</c:v>
                </c:pt>
                <c:pt idx="1926" formatCode="0.00E+00">
                  <c:v>1.2248399999999999E-21</c:v>
                </c:pt>
                <c:pt idx="1927" formatCode="0.00E+00">
                  <c:v>8.8060900000000001E-22</c:v>
                </c:pt>
                <c:pt idx="1928" formatCode="0.00E+00">
                  <c:v>-9.7977799999999996E-22</c:v>
                </c:pt>
                <c:pt idx="1929" formatCode="0.00E+00">
                  <c:v>-2.64351E-21</c:v>
                </c:pt>
                <c:pt idx="1930" formatCode="0.00E+00">
                  <c:v>-6.9791799999999997E-22</c:v>
                </c:pt>
                <c:pt idx="1931" formatCode="0.00E+00">
                  <c:v>6.40839E-21</c:v>
                </c:pt>
                <c:pt idx="1932" formatCode="0.00E+00">
                  <c:v>1.3439499999999999E-20</c:v>
                </c:pt>
                <c:pt idx="1933" formatCode="0.00E+00">
                  <c:v>7.5185999999999996E-21</c:v>
                </c:pt>
                <c:pt idx="1934" formatCode="0.00E+00">
                  <c:v>-2.03875E-20</c:v>
                </c:pt>
                <c:pt idx="1935" formatCode="0.00E+00">
                  <c:v>-5.2757000000000001E-20</c:v>
                </c:pt>
                <c:pt idx="1936" formatCode="0.00E+00">
                  <c:v>-3.7525099999999998E-20</c:v>
                </c:pt>
                <c:pt idx="1937" formatCode="0.00E+00">
                  <c:v>7.0192999999999994E-20</c:v>
                </c:pt>
                <c:pt idx="1938" formatCode="0.00E+00">
                  <c:v>2.1247299999999999E-19</c:v>
                </c:pt>
                <c:pt idx="1939" formatCode="0.00E+00">
                  <c:v>1.7604999999999999E-19</c:v>
                </c:pt>
                <c:pt idx="1940" formatCode="0.00E+00">
                  <c:v>-2.5310200000000001E-19</c:v>
                </c:pt>
                <c:pt idx="1941" formatCode="0.00E+00">
                  <c:v>-9.0964000000000008E-19</c:v>
                </c:pt>
                <c:pt idx="1942" formatCode="0.00E+00">
                  <c:v>-1.0171899999999999E-18</c:v>
                </c:pt>
                <c:pt idx="1943" formatCode="0.00E+00">
                  <c:v>3.0279299999999999E-19</c:v>
                </c:pt>
                <c:pt idx="1944" formatCode="0.00E+00">
                  <c:v>2.6783599999999998E-18</c:v>
                </c:pt>
                <c:pt idx="1945" formatCode="0.00E+00">
                  <c:v>3.4432599999999999E-18</c:v>
                </c:pt>
                <c:pt idx="1946" formatCode="0.00E+00">
                  <c:v>-8.0643099999999998E-19</c:v>
                </c:pt>
                <c:pt idx="1947" formatCode="0.00E+00">
                  <c:v>-9.5404999999999994E-18</c:v>
                </c:pt>
                <c:pt idx="1948" formatCode="0.00E+00">
                  <c:v>-1.36934E-17</c:v>
                </c:pt>
                <c:pt idx="1949" formatCode="0.00E+00">
                  <c:v>1.2718500000000001E-18</c:v>
                </c:pt>
                <c:pt idx="1950" formatCode="0.00E+00">
                  <c:v>3.7386000000000001E-17</c:v>
                </c:pt>
                <c:pt idx="1951" formatCode="0.00E+00">
                  <c:v>5.9438600000000004E-17</c:v>
                </c:pt>
                <c:pt idx="1952" formatCode="0.00E+00">
                  <c:v>4.2189800000000002E-18</c:v>
                </c:pt>
                <c:pt idx="1953" formatCode="0.00E+00">
                  <c:v>-1.47062E-16</c:v>
                </c:pt>
                <c:pt idx="1954" formatCode="0.00E+00">
                  <c:v>-2.72271E-16</c:v>
                </c:pt>
                <c:pt idx="1955" formatCode="0.00E+00">
                  <c:v>-1.2427500000000001E-16</c:v>
                </c:pt>
                <c:pt idx="1956" formatCode="0.00E+00">
                  <c:v>4.1521400000000002E-16</c:v>
                </c:pt>
                <c:pt idx="1957" formatCode="0.00E+00">
                  <c:v>9.6551500000000007E-16</c:v>
                </c:pt>
                <c:pt idx="1958" formatCode="0.00E+00">
                  <c:v>6.3975100000000001E-16</c:v>
                </c:pt>
                <c:pt idx="1959" formatCode="0.00E+00">
                  <c:v>-1.1441400000000001E-15</c:v>
                </c:pt>
                <c:pt idx="1960" formatCode="0.00E+00">
                  <c:v>-3.24865E-15</c:v>
                </c:pt>
                <c:pt idx="1961" formatCode="0.00E+00">
                  <c:v>-2.35866E-15</c:v>
                </c:pt>
                <c:pt idx="1962" formatCode="0.00E+00">
                  <c:v>4.3622200000000001E-15</c:v>
                </c:pt>
                <c:pt idx="1963" formatCode="0.00E+00">
                  <c:v>1.34279E-14</c:v>
                </c:pt>
                <c:pt idx="1964" formatCode="0.00E+00">
                  <c:v>1.23718E-14</c:v>
                </c:pt>
                <c:pt idx="1965" formatCode="0.00E+00">
                  <c:v>-1.0812100000000001E-14</c:v>
                </c:pt>
                <c:pt idx="1966" formatCode="0.00E+00">
                  <c:v>-4.6344100000000001E-14</c:v>
                </c:pt>
                <c:pt idx="1967" formatCode="0.00E+00">
                  <c:v>-4.7690600000000002E-14</c:v>
                </c:pt>
                <c:pt idx="1968" formatCode="0.00E+00">
                  <c:v>3.90451E-14</c:v>
                </c:pt>
                <c:pt idx="1969" formatCode="0.00E+00">
                  <c:v>1.91217E-13</c:v>
                </c:pt>
                <c:pt idx="1970" formatCode="0.00E+00">
                  <c:v>2.3802900000000003E-13</c:v>
                </c:pt>
                <c:pt idx="1971" formatCode="0.00E+00">
                  <c:v>-5.2221300000000003E-14</c:v>
                </c:pt>
                <c:pt idx="1972" formatCode="0.00E+00">
                  <c:v>-6.5108799999999996E-13</c:v>
                </c:pt>
                <c:pt idx="1973" formatCode="0.00E+00">
                  <c:v>-9.6204500000000007E-13</c:v>
                </c:pt>
                <c:pt idx="1974" formatCode="0.00E+00">
                  <c:v>-1.05841E-13</c:v>
                </c:pt>
                <c:pt idx="1975" formatCode="0.00E+00">
                  <c:v>1.9874300000000001E-12</c:v>
                </c:pt>
                <c:pt idx="1976" formatCode="0.00E+00">
                  <c:v>3.3829700000000001E-12</c:v>
                </c:pt>
                <c:pt idx="1977" formatCode="0.00E+00">
                  <c:v>7.2262700000000001E-13</c:v>
                </c:pt>
                <c:pt idx="1978" formatCode="0.00E+00">
                  <c:v>-6.9933299999999996E-12</c:v>
                </c:pt>
                <c:pt idx="1979" formatCode="0.00E+00">
                  <c:v>-1.36685E-11</c:v>
                </c:pt>
                <c:pt idx="1980" formatCode="0.00E+00">
                  <c:v>-7.4533399999999998E-12</c:v>
                </c:pt>
                <c:pt idx="1981" formatCode="0.00E+00">
                  <c:v>1.71062E-11</c:v>
                </c:pt>
                <c:pt idx="1982" formatCode="0.00E+00">
                  <c:v>4.1532599999999999E-11</c:v>
                </c:pt>
                <c:pt idx="1983" formatCode="0.00E+00">
                  <c:v>2.3610299999999998E-11</c:v>
                </c:pt>
                <c:pt idx="1984" formatCode="0.00E+00">
                  <c:v>-6.2015400000000003E-11</c:v>
                </c:pt>
                <c:pt idx="1985" formatCode="0.00E+00">
                  <c:v>-1.62466E-10</c:v>
                </c:pt>
                <c:pt idx="1986" formatCode="0.00E+00">
                  <c:v>-1.3569799999999999E-10</c:v>
                </c:pt>
                <c:pt idx="1987" formatCode="0.00E+00">
                  <c:v>1.3309499999999999E-10</c:v>
                </c:pt>
                <c:pt idx="1988" formatCode="0.00E+00">
                  <c:v>5.0231300000000002E-10</c:v>
                </c:pt>
                <c:pt idx="1989" formatCode="0.00E+00">
                  <c:v>4.9432599999999995E-10</c:v>
                </c:pt>
                <c:pt idx="1990" formatCode="0.00E+00">
                  <c:v>-3.0844699999999998E-10</c:v>
                </c:pt>
                <c:pt idx="1991" formatCode="0.00E+00">
                  <c:v>-1.5564400000000001E-9</c:v>
                </c:pt>
                <c:pt idx="1992" formatCode="0.00E+00">
                  <c:v>-1.7737899999999999E-9</c:v>
                </c:pt>
                <c:pt idx="1993" formatCode="0.00E+00">
                  <c:v>6.3366700000000002E-10</c:v>
                </c:pt>
                <c:pt idx="1994" formatCode="0.00E+00">
                  <c:v>4.9760000000000002E-9</c:v>
                </c:pt>
                <c:pt idx="1995" formatCode="0.00E+00">
                  <c:v>6.8617600000000001E-9</c:v>
                </c:pt>
                <c:pt idx="1996" formatCode="0.00E+00">
                  <c:v>8.4001099999999999E-10</c:v>
                </c:pt>
                <c:pt idx="1997" formatCode="0.00E+00">
                  <c:v>-1.23181E-8</c:v>
                </c:pt>
                <c:pt idx="1998" formatCode="0.00E+00">
                  <c:v>-1.8124000000000001E-8</c:v>
                </c:pt>
                <c:pt idx="1999" formatCode="0.00E+00">
                  <c:v>1.1383199999999999E-8</c:v>
                </c:pt>
                <c:pt idx="2000" formatCode="0.00E+00">
                  <c:v>1.07955E-7</c:v>
                </c:pt>
                <c:pt idx="2001" formatCode="0.00E+00">
                  <c:v>2.9269299999999999E-7</c:v>
                </c:pt>
                <c:pt idx="2002" formatCode="0.00E+00">
                  <c:v>5.6418699999999999E-7</c:v>
                </c:pt>
                <c:pt idx="2003" formatCode="0.00E+00">
                  <c:v>9.0165200000000003E-7</c:v>
                </c:pt>
                <c:pt idx="2004" formatCode="0.00E+00">
                  <c:v>1.28042E-6</c:v>
                </c:pt>
                <c:pt idx="2005" formatCode="0.00E+00">
                  <c:v>1.6816699999999999E-6</c:v>
                </c:pt>
                <c:pt idx="2006" formatCode="0.00E+00">
                  <c:v>2.0917299999999998E-6</c:v>
                </c:pt>
                <c:pt idx="2007" formatCode="0.00E+00">
                  <c:v>2.4984099999999999E-6</c:v>
                </c:pt>
                <c:pt idx="2008" formatCode="0.00E+00">
                  <c:v>2.88936E-6</c:v>
                </c:pt>
                <c:pt idx="2009" formatCode="0.00E+00">
                  <c:v>3.2529499999999999E-6</c:v>
                </c:pt>
                <c:pt idx="2010" formatCode="0.00E+00">
                  <c:v>3.5795199999999999E-6</c:v>
                </c:pt>
                <c:pt idx="2011" formatCode="0.00E+00">
                  <c:v>3.85985E-6</c:v>
                </c:pt>
                <c:pt idx="2012" formatCode="0.00E+00">
                  <c:v>4.08292E-6</c:v>
                </c:pt>
                <c:pt idx="2013" formatCode="0.00E+00">
                  <c:v>4.2406399999999999E-6</c:v>
                </c:pt>
                <c:pt idx="2014" formatCode="0.00E+00">
                  <c:v>4.33276E-6</c:v>
                </c:pt>
                <c:pt idx="2015" formatCode="0.00E+00">
                  <c:v>4.3585800000000004E-6</c:v>
                </c:pt>
                <c:pt idx="2016" formatCode="0.00E+00">
                  <c:v>4.3113900000000001E-6</c:v>
                </c:pt>
                <c:pt idx="2017" formatCode="0.00E+00">
                  <c:v>4.1871799999999998E-6</c:v>
                </c:pt>
                <c:pt idx="2018" formatCode="0.00E+00">
                  <c:v>3.9870400000000004E-6</c:v>
                </c:pt>
                <c:pt idx="2019" formatCode="0.00E+00">
                  <c:v>3.71075E-6</c:v>
                </c:pt>
                <c:pt idx="2020" formatCode="0.00E+00">
                  <c:v>3.3560300000000001E-6</c:v>
                </c:pt>
                <c:pt idx="2021" formatCode="0.00E+00">
                  <c:v>2.9302299999999999E-6</c:v>
                </c:pt>
                <c:pt idx="2022" formatCode="0.00E+00">
                  <c:v>2.4577199999999999E-6</c:v>
                </c:pt>
                <c:pt idx="2023" formatCode="0.00E+00">
                  <c:v>1.95669E-6</c:v>
                </c:pt>
                <c:pt idx="2024" formatCode="0.00E+00">
                  <c:v>1.4234499999999999E-6</c:v>
                </c:pt>
                <c:pt idx="2025" formatCode="0.00E+00">
                  <c:v>8.5557999999999999E-7</c:v>
                </c:pt>
                <c:pt idx="2026" formatCode="0.00E+00">
                  <c:v>2.6075800000000001E-7</c:v>
                </c:pt>
                <c:pt idx="2027" formatCode="0.00E+00">
                  <c:v>-3.5526400000000002E-7</c:v>
                </c:pt>
                <c:pt idx="2028" formatCode="0.00E+00">
                  <c:v>-9.785029999999999E-7</c:v>
                </c:pt>
                <c:pt idx="2029" formatCode="0.00E+00">
                  <c:v>-1.5808299999999999E-6</c:v>
                </c:pt>
                <c:pt idx="2030" formatCode="0.00E+00">
                  <c:v>-2.1373700000000001E-6</c:v>
                </c:pt>
                <c:pt idx="2031" formatCode="0.00E+00">
                  <c:v>-2.6388E-6</c:v>
                </c:pt>
                <c:pt idx="2032" formatCode="0.00E+00">
                  <c:v>-3.0905400000000001E-6</c:v>
                </c:pt>
                <c:pt idx="2033" formatCode="0.00E+00">
                  <c:v>-3.4960099999999999E-6</c:v>
                </c:pt>
                <c:pt idx="2034" formatCode="0.00E+00">
                  <c:v>-3.8425500000000002E-6</c:v>
                </c:pt>
                <c:pt idx="2035" formatCode="0.00E+00">
                  <c:v>-4.1171199999999996E-6</c:v>
                </c:pt>
                <c:pt idx="2036" formatCode="0.00E+00">
                  <c:v>-4.3185700000000001E-6</c:v>
                </c:pt>
                <c:pt idx="2037" formatCode="0.00E+00">
                  <c:v>-4.44516E-6</c:v>
                </c:pt>
                <c:pt idx="2038" formatCode="0.00E+00">
                  <c:v>-4.49294E-6</c:v>
                </c:pt>
                <c:pt idx="2039" formatCode="0.00E+00">
                  <c:v>-4.4617E-6</c:v>
                </c:pt>
                <c:pt idx="2040" formatCode="0.00E+00">
                  <c:v>-4.3477300000000003E-6</c:v>
                </c:pt>
                <c:pt idx="2041" formatCode="0.00E+00">
                  <c:v>-4.1522800000000003E-6</c:v>
                </c:pt>
                <c:pt idx="2042" formatCode="0.00E+00">
                  <c:v>-3.8948200000000001E-6</c:v>
                </c:pt>
                <c:pt idx="2043" formatCode="0.00E+00">
                  <c:v>-3.5794399999999998E-6</c:v>
                </c:pt>
                <c:pt idx="2044" formatCode="0.00E+00">
                  <c:v>-3.1792699999999998E-6</c:v>
                </c:pt>
                <c:pt idx="2045" formatCode="0.00E+00">
                  <c:v>-2.6876599999999999E-6</c:v>
                </c:pt>
                <c:pt idx="2046" formatCode="0.00E+00">
                  <c:v>-2.1689199999999998E-6</c:v>
                </c:pt>
                <c:pt idx="2047" formatCode="0.00E+00">
                  <c:v>-1.7429300000000001E-6</c:v>
                </c:pt>
                <c:pt idx="2048" formatCode="0.00E+00">
                  <c:v>-1.4751000000000001E-6</c:v>
                </c:pt>
                <c:pt idx="2049" formatCode="0.00E+00">
                  <c:v>-1.30807E-6</c:v>
                </c:pt>
                <c:pt idx="2050" formatCode="0.00E+00">
                  <c:v>-1.1421499999999999E-6</c:v>
                </c:pt>
                <c:pt idx="2051" formatCode="0.00E+00">
                  <c:v>-9.29567E-7</c:v>
                </c:pt>
                <c:pt idx="2052" formatCode="0.00E+00">
                  <c:v>-6.7383500000000002E-7</c:v>
                </c:pt>
                <c:pt idx="2053" formatCode="0.00E+00">
                  <c:v>-3.79006E-7</c:v>
                </c:pt>
                <c:pt idx="2054" formatCode="0.00E+00">
                  <c:v>-3.08064E-8</c:v>
                </c:pt>
                <c:pt idx="2055" formatCode="0.00E+00">
                  <c:v>3.8017699999999998E-7</c:v>
                </c:pt>
                <c:pt idx="2056" formatCode="0.00E+00">
                  <c:v>8.4715699999999999E-7</c:v>
                </c:pt>
                <c:pt idx="2057" formatCode="0.00E+00">
                  <c:v>1.3633200000000001E-6</c:v>
                </c:pt>
                <c:pt idx="2058" formatCode="0.00E+00">
                  <c:v>1.9268599999999999E-6</c:v>
                </c:pt>
                <c:pt idx="2059" formatCode="0.00E+00">
                  <c:v>2.5247799999999998E-6</c:v>
                </c:pt>
                <c:pt idx="2060" formatCode="0.00E+00">
                  <c:v>3.1246499999999998E-6</c:v>
                </c:pt>
                <c:pt idx="2061" formatCode="0.00E+00">
                  <c:v>3.6813100000000001E-6</c:v>
                </c:pt>
                <c:pt idx="2062" formatCode="0.00E+00">
                  <c:v>4.1473500000000002E-6</c:v>
                </c:pt>
                <c:pt idx="2063" formatCode="0.00E+00">
                  <c:v>4.4837699999999998E-6</c:v>
                </c:pt>
                <c:pt idx="2064" formatCode="0.00E+00">
                  <c:v>4.6567300000000002E-6</c:v>
                </c:pt>
                <c:pt idx="2065" formatCode="0.00E+00">
                  <c:v>4.6260100000000001E-6</c:v>
                </c:pt>
                <c:pt idx="2066" formatCode="0.00E+00">
                  <c:v>4.35298E-6</c:v>
                </c:pt>
                <c:pt idx="2067" formatCode="0.00E+00">
                  <c:v>3.8231099999999997E-6</c:v>
                </c:pt>
                <c:pt idx="2068" formatCode="0.00E+00">
                  <c:v>3.0642600000000002E-6</c:v>
                </c:pt>
                <c:pt idx="2069" formatCode="0.00E+00">
                  <c:v>2.1377599999999998E-6</c:v>
                </c:pt>
                <c:pt idx="2070" formatCode="0.00E+00">
                  <c:v>1.07977E-6</c:v>
                </c:pt>
                <c:pt idx="2071" formatCode="0.00E+00">
                  <c:v>-1.5314999999999999E-7</c:v>
                </c:pt>
                <c:pt idx="2072" formatCode="0.00E+00">
                  <c:v>-1.6541500000000001E-6</c:v>
                </c:pt>
                <c:pt idx="2073" formatCode="0.00E+00">
                  <c:v>-3.4981E-6</c:v>
                </c:pt>
                <c:pt idx="2074" formatCode="0.00E+00">
                  <c:v>-5.7161999999999996E-6</c:v>
                </c:pt>
                <c:pt idx="2075" formatCode="0.00E+00">
                  <c:v>-8.3087299999999993E-6</c:v>
                </c:pt>
                <c:pt idx="2076" formatCode="0.00E+00">
                  <c:v>-1.12442E-5</c:v>
                </c:pt>
                <c:pt idx="2077" formatCode="0.00E+00">
                  <c:v>-1.4431E-5</c:v>
                </c:pt>
                <c:pt idx="2078" formatCode="0.00E+00">
                  <c:v>-1.7720800000000002E-5</c:v>
                </c:pt>
                <c:pt idx="2079" formatCode="0.00E+00">
                  <c:v>-2.0975000000000002E-5</c:v>
                </c:pt>
                <c:pt idx="2080" formatCode="0.00E+00">
                  <c:v>-2.41464E-5</c:v>
                </c:pt>
                <c:pt idx="2081" formatCode="0.00E+00">
                  <c:v>-2.7260400000000001E-5</c:v>
                </c:pt>
                <c:pt idx="2082" formatCode="0.00E+00">
                  <c:v>-3.0295500000000002E-5</c:v>
                </c:pt>
                <c:pt idx="2083" formatCode="0.00E+00">
                  <c:v>-3.3147600000000001E-5</c:v>
                </c:pt>
                <c:pt idx="2084" formatCode="0.00E+00">
                  <c:v>-3.5705199999999998E-5</c:v>
                </c:pt>
                <c:pt idx="2085" formatCode="0.00E+00">
                  <c:v>-3.7877399999999998E-5</c:v>
                </c:pt>
                <c:pt idx="2086" formatCode="0.00E+00">
                  <c:v>-3.95228E-5</c:v>
                </c:pt>
                <c:pt idx="2087" formatCode="0.00E+00">
                  <c:v>-4.0401400000000003E-5</c:v>
                </c:pt>
                <c:pt idx="2088" formatCode="0.00E+00">
                  <c:v>-4.0229199999999998E-5</c:v>
                </c:pt>
                <c:pt idx="2089" formatCode="0.00E+00">
                  <c:v>-3.8795699999999999E-5</c:v>
                </c:pt>
                <c:pt idx="2090" formatCode="0.00E+00">
                  <c:v>-3.6017599999999999E-5</c:v>
                </c:pt>
                <c:pt idx="2091" formatCode="0.00E+00">
                  <c:v>-3.18649E-5</c:v>
                </c:pt>
                <c:pt idx="2092" formatCode="0.00E+00">
                  <c:v>-2.6277600000000001E-5</c:v>
                </c:pt>
                <c:pt idx="2093" formatCode="0.00E+00">
                  <c:v>-1.9150299999999999E-5</c:v>
                </c:pt>
                <c:pt idx="2094" formatCode="0.00E+00">
                  <c:v>-1.0367700000000001E-5</c:v>
                </c:pt>
                <c:pt idx="2095" formatCode="0.00E+00">
                  <c:v>1.4179400000000001E-7</c:v>
                </c:pt>
                <c:pt idx="2096" formatCode="0.00E+00">
                  <c:v>1.2398100000000001E-5</c:v>
                </c:pt>
                <c:pt idx="2097" formatCode="0.00E+00">
                  <c:v>2.6428499999999999E-5</c:v>
                </c:pt>
                <c:pt idx="2098" formatCode="0.00E+00">
                  <c:v>4.23255E-5</c:v>
                </c:pt>
                <c:pt idx="2099" formatCode="0.00E+00">
                  <c:v>6.0230699999999999E-5</c:v>
                </c:pt>
                <c:pt idx="2100" formatCode="0.00E+00">
                  <c:v>8.0289699999999998E-5</c:v>
                </c:pt>
                <c:pt idx="2101" formatCode="0.00E+00">
                  <c:v>1.0262700000000001E-4</c:v>
                </c:pt>
                <c:pt idx="2102" formatCode="0.00E+00">
                  <c:v>1.2732999999999999E-4</c:v>
                </c:pt>
                <c:pt idx="2103" formatCode="0.00E+00">
                  <c:v>1.5447900000000001E-4</c:v>
                </c:pt>
                <c:pt idx="2104" formatCode="0.00E+00">
                  <c:v>1.84208E-4</c:v>
                </c:pt>
                <c:pt idx="2105" formatCode="0.00E+00">
                  <c:v>2.16677E-4</c:v>
                </c:pt>
                <c:pt idx="2106" formatCode="0.00E+00">
                  <c:v>2.5198000000000001E-4</c:v>
                </c:pt>
                <c:pt idx="2107" formatCode="0.00E+00">
                  <c:v>2.9016799999999999E-4</c:v>
                </c:pt>
                <c:pt idx="2108" formatCode="0.00E+00">
                  <c:v>3.3131099999999999E-4</c:v>
                </c:pt>
                <c:pt idx="2109" formatCode="0.00E+00">
                  <c:v>3.7546900000000002E-4</c:v>
                </c:pt>
                <c:pt idx="2110" formatCode="0.00E+00">
                  <c:v>4.2269399999999999E-4</c:v>
                </c:pt>
                <c:pt idx="2111" formatCode="0.00E+00">
                  <c:v>4.7309199999999999E-4</c:v>
                </c:pt>
                <c:pt idx="2112" formatCode="0.00E+00">
                  <c:v>5.2686200000000001E-4</c:v>
                </c:pt>
                <c:pt idx="2113" formatCode="0.00E+00">
                  <c:v>5.8422400000000005E-4</c:v>
                </c:pt>
                <c:pt idx="2114" formatCode="0.00E+00">
                  <c:v>6.4531500000000004E-4</c:v>
                </c:pt>
                <c:pt idx="2115" formatCode="0.00E+00">
                  <c:v>7.1024800000000002E-4</c:v>
                </c:pt>
                <c:pt idx="2116" formatCode="0.00E+00">
                  <c:v>7.7923499999999998E-4</c:v>
                </c:pt>
                <c:pt idx="2117" formatCode="0.00E+00">
                  <c:v>8.5256399999999999E-4</c:v>
                </c:pt>
                <c:pt idx="2118" formatCode="0.00E+00">
                  <c:v>9.3049799999999998E-4</c:v>
                </c:pt>
                <c:pt idx="2119" formatCode="0.00E+00">
                  <c:v>1.01322E-3</c:v>
                </c:pt>
                <c:pt idx="2120" formatCode="0.00E+00">
                  <c:v>1.1008700000000001E-3</c:v>
                </c:pt>
                <c:pt idx="2121" formatCode="0.00E+00">
                  <c:v>1.1936099999999999E-3</c:v>
                </c:pt>
                <c:pt idx="2122" formatCode="0.00E+00">
                  <c:v>1.29167E-3</c:v>
                </c:pt>
                <c:pt idx="2123" formatCode="0.00E+00">
                  <c:v>1.3952299999999999E-3</c:v>
                </c:pt>
                <c:pt idx="2124" formatCode="0.00E+00">
                  <c:v>1.50449E-3</c:v>
                </c:pt>
                <c:pt idx="2125" formatCode="0.00E+00">
                  <c:v>1.6196100000000001E-3</c:v>
                </c:pt>
                <c:pt idx="2126" formatCode="0.00E+00">
                  <c:v>1.7408600000000001E-3</c:v>
                </c:pt>
                <c:pt idx="2127" formatCode="0.00E+00">
                  <c:v>1.86849E-3</c:v>
                </c:pt>
                <c:pt idx="2128" formatCode="0.00E+00">
                  <c:v>2.0027299999999999E-3</c:v>
                </c:pt>
                <c:pt idx="2129" formatCode="0.00E+00">
                  <c:v>2.1437299999999999E-3</c:v>
                </c:pt>
                <c:pt idx="2130" formatCode="0.00E+00">
                  <c:v>2.2916999999999998E-3</c:v>
                </c:pt>
                <c:pt idx="2131" formatCode="0.00E+00">
                  <c:v>2.4469600000000002E-3</c:v>
                </c:pt>
                <c:pt idx="2132" formatCode="0.00E+00">
                  <c:v>2.60984E-3</c:v>
                </c:pt>
                <c:pt idx="2133" formatCode="0.00E+00">
                  <c:v>2.78043E-3</c:v>
                </c:pt>
                <c:pt idx="2134" formatCode="0.00E+00">
                  <c:v>2.95867E-3</c:v>
                </c:pt>
                <c:pt idx="2135" formatCode="0.00E+00">
                  <c:v>3.1444799999999998E-3</c:v>
                </c:pt>
                <c:pt idx="2136" formatCode="0.00E+00">
                  <c:v>3.3380599999999999E-3</c:v>
                </c:pt>
                <c:pt idx="2137" formatCode="0.00E+00">
                  <c:v>3.5398000000000001E-3</c:v>
                </c:pt>
                <c:pt idx="2138" formatCode="0.00E+00">
                  <c:v>3.7499299999999998E-3</c:v>
                </c:pt>
                <c:pt idx="2139" formatCode="0.00E+00">
                  <c:v>3.9684899999999999E-3</c:v>
                </c:pt>
                <c:pt idx="2140" formatCode="0.00E+00">
                  <c:v>4.1955100000000004E-3</c:v>
                </c:pt>
                <c:pt idx="2141" formatCode="0.00E+00">
                  <c:v>4.43115E-3</c:v>
                </c:pt>
                <c:pt idx="2142" formatCode="0.00E+00">
                  <c:v>4.6755800000000004E-3</c:v>
                </c:pt>
                <c:pt idx="2143" formatCode="0.00E+00">
                  <c:v>4.9288700000000001E-3</c:v>
                </c:pt>
                <c:pt idx="2144" formatCode="0.00E+00">
                  <c:v>5.1910899999999998E-3</c:v>
                </c:pt>
                <c:pt idx="2145" formatCode="0.00E+00">
                  <c:v>5.4623700000000002E-3</c:v>
                </c:pt>
                <c:pt idx="2146" formatCode="0.00E+00">
                  <c:v>5.7427900000000002E-3</c:v>
                </c:pt>
                <c:pt idx="2147" formatCode="0.00E+00">
                  <c:v>6.0322300000000004E-3</c:v>
                </c:pt>
                <c:pt idx="2148" formatCode="0.00E+00">
                  <c:v>6.3304600000000004E-3</c:v>
                </c:pt>
                <c:pt idx="2149" formatCode="0.00E+00">
                  <c:v>6.6373600000000001E-3</c:v>
                </c:pt>
                <c:pt idx="2150" formatCode="0.00E+00">
                  <c:v>6.9529500000000003E-3</c:v>
                </c:pt>
                <c:pt idx="2151" formatCode="0.00E+00">
                  <c:v>7.2772599999999998E-3</c:v>
                </c:pt>
                <c:pt idx="2152" formatCode="0.00E+00">
                  <c:v>7.6101900000000002E-3</c:v>
                </c:pt>
                <c:pt idx="2153" formatCode="0.00E+00">
                  <c:v>7.9515499999999999E-3</c:v>
                </c:pt>
                <c:pt idx="2154" formatCode="0.00E+00">
                  <c:v>8.3011400000000003E-3</c:v>
                </c:pt>
                <c:pt idx="2155" formatCode="0.00E+00">
                  <c:v>8.6588299999999993E-3</c:v>
                </c:pt>
                <c:pt idx="2156" formatCode="0.00E+00">
                  <c:v>9.0245599999999992E-3</c:v>
                </c:pt>
                <c:pt idx="2157" formatCode="0.00E+00">
                  <c:v>9.3982600000000003E-3</c:v>
                </c:pt>
                <c:pt idx="2158" formatCode="0.00E+00">
                  <c:v>9.7797200000000004E-3</c:v>
                </c:pt>
                <c:pt idx="2159">
                  <c:v>1.01685E-2</c:v>
                </c:pt>
                <c:pt idx="2160">
                  <c:v>1.0564E-2</c:v>
                </c:pt>
                <c:pt idx="2161">
                  <c:v>1.0966E-2</c:v>
                </c:pt>
                <c:pt idx="2162">
                  <c:v>1.1374199999999999E-2</c:v>
                </c:pt>
                <c:pt idx="2163">
                  <c:v>1.17883E-2</c:v>
                </c:pt>
                <c:pt idx="2164">
                  <c:v>1.2208E-2</c:v>
                </c:pt>
                <c:pt idx="2165">
                  <c:v>1.2633E-2</c:v>
                </c:pt>
                <c:pt idx="2166">
                  <c:v>1.3063099999999999E-2</c:v>
                </c:pt>
                <c:pt idx="2167">
                  <c:v>1.3498E-2</c:v>
                </c:pt>
                <c:pt idx="2168">
                  <c:v>1.3937099999999999E-2</c:v>
                </c:pt>
                <c:pt idx="2169">
                  <c:v>1.43798E-2</c:v>
                </c:pt>
                <c:pt idx="2170">
                  <c:v>1.48255E-2</c:v>
                </c:pt>
                <c:pt idx="2171">
                  <c:v>1.5273999999999999E-2</c:v>
                </c:pt>
                <c:pt idx="2172">
                  <c:v>1.5724700000000001E-2</c:v>
                </c:pt>
                <c:pt idx="2173">
                  <c:v>1.61771E-2</c:v>
                </c:pt>
                <c:pt idx="2174">
                  <c:v>1.6630700000000002E-2</c:v>
                </c:pt>
                <c:pt idx="2175">
                  <c:v>1.7085300000000001E-2</c:v>
                </c:pt>
                <c:pt idx="2176">
                  <c:v>1.7540500000000001E-2</c:v>
                </c:pt>
                <c:pt idx="2177">
                  <c:v>1.79956E-2</c:v>
                </c:pt>
                <c:pt idx="2178">
                  <c:v>1.8449799999999999E-2</c:v>
                </c:pt>
                <c:pt idx="2179">
                  <c:v>1.89024E-2</c:v>
                </c:pt>
                <c:pt idx="2180">
                  <c:v>1.93528E-2</c:v>
                </c:pt>
                <c:pt idx="2181">
                  <c:v>1.9800399999999999E-2</c:v>
                </c:pt>
                <c:pt idx="2182">
                  <c:v>2.02448E-2</c:v>
                </c:pt>
                <c:pt idx="2183">
                  <c:v>2.0684899999999999E-2</c:v>
                </c:pt>
                <c:pt idx="2184">
                  <c:v>2.11199E-2</c:v>
                </c:pt>
                <c:pt idx="2185">
                  <c:v>2.1549200000000001E-2</c:v>
                </c:pt>
                <c:pt idx="2186">
                  <c:v>2.1972100000000001E-2</c:v>
                </c:pt>
                <c:pt idx="2187">
                  <c:v>2.2388399999999999E-2</c:v>
                </c:pt>
                <c:pt idx="2188">
                  <c:v>2.27972E-2</c:v>
                </c:pt>
                <c:pt idx="2189">
                  <c:v>2.3197800000000001E-2</c:v>
                </c:pt>
                <c:pt idx="2190">
                  <c:v>2.3589499999999999E-2</c:v>
                </c:pt>
                <c:pt idx="2191">
                  <c:v>2.39715E-2</c:v>
                </c:pt>
                <c:pt idx="2192">
                  <c:v>2.4343299999999998E-2</c:v>
                </c:pt>
                <c:pt idx="2193">
                  <c:v>2.4704199999999999E-2</c:v>
                </c:pt>
                <c:pt idx="2194">
                  <c:v>2.5053599999999999E-2</c:v>
                </c:pt>
                <c:pt idx="2195">
                  <c:v>2.5391199999999999E-2</c:v>
                </c:pt>
                <c:pt idx="2196">
                  <c:v>2.5716099999999999E-2</c:v>
                </c:pt>
                <c:pt idx="2197">
                  <c:v>2.6027600000000001E-2</c:v>
                </c:pt>
                <c:pt idx="2198">
                  <c:v>2.6324899999999998E-2</c:v>
                </c:pt>
                <c:pt idx="2199">
                  <c:v>2.6607599999999999E-2</c:v>
                </c:pt>
                <c:pt idx="2200">
                  <c:v>2.6875300000000001E-2</c:v>
                </c:pt>
                <c:pt idx="2201">
                  <c:v>2.7127600000000002E-2</c:v>
                </c:pt>
                <c:pt idx="2202">
                  <c:v>2.7363700000000001E-2</c:v>
                </c:pt>
                <c:pt idx="2203">
                  <c:v>2.75835E-2</c:v>
                </c:pt>
                <c:pt idx="2204">
                  <c:v>2.7786700000000001E-2</c:v>
                </c:pt>
                <c:pt idx="2205">
                  <c:v>2.79732E-2</c:v>
                </c:pt>
                <c:pt idx="2206">
                  <c:v>2.81427E-2</c:v>
                </c:pt>
                <c:pt idx="2207">
                  <c:v>2.8294799999999998E-2</c:v>
                </c:pt>
                <c:pt idx="2208">
                  <c:v>2.8429099999999999E-2</c:v>
                </c:pt>
                <c:pt idx="2209">
                  <c:v>2.85452E-2</c:v>
                </c:pt>
                <c:pt idx="2210">
                  <c:v>2.8642899999999999E-2</c:v>
                </c:pt>
                <c:pt idx="2211">
                  <c:v>2.8721799999999999E-2</c:v>
                </c:pt>
                <c:pt idx="2212">
                  <c:v>2.87817E-2</c:v>
                </c:pt>
                <c:pt idx="2213">
                  <c:v>2.88227E-2</c:v>
                </c:pt>
                <c:pt idx="2214">
                  <c:v>2.88449E-2</c:v>
                </c:pt>
                <c:pt idx="2215">
                  <c:v>2.88483E-2</c:v>
                </c:pt>
                <c:pt idx="2216">
                  <c:v>2.88331E-2</c:v>
                </c:pt>
                <c:pt idx="2217">
                  <c:v>2.8799399999999999E-2</c:v>
                </c:pt>
                <c:pt idx="2218">
                  <c:v>2.8747399999999999E-2</c:v>
                </c:pt>
                <c:pt idx="2219">
                  <c:v>2.86777E-2</c:v>
                </c:pt>
                <c:pt idx="2220">
                  <c:v>2.8590399999999998E-2</c:v>
                </c:pt>
                <c:pt idx="2221">
                  <c:v>2.8485400000000001E-2</c:v>
                </c:pt>
                <c:pt idx="2222">
                  <c:v>2.8362700000000001E-2</c:v>
                </c:pt>
                <c:pt idx="2223">
                  <c:v>2.8222400000000002E-2</c:v>
                </c:pt>
                <c:pt idx="2224">
                  <c:v>2.80649E-2</c:v>
                </c:pt>
                <c:pt idx="2225">
                  <c:v>2.7890600000000002E-2</c:v>
                </c:pt>
                <c:pt idx="2226">
                  <c:v>2.76999E-2</c:v>
                </c:pt>
                <c:pt idx="2227">
                  <c:v>2.7493199999999999E-2</c:v>
                </c:pt>
                <c:pt idx="2228">
                  <c:v>2.7271E-2</c:v>
                </c:pt>
                <c:pt idx="2229">
                  <c:v>2.70339E-2</c:v>
                </c:pt>
                <c:pt idx="2230">
                  <c:v>2.6782400000000001E-2</c:v>
                </c:pt>
                <c:pt idx="2231">
                  <c:v>2.6517200000000001E-2</c:v>
                </c:pt>
                <c:pt idx="2232">
                  <c:v>2.6238899999999999E-2</c:v>
                </c:pt>
                <c:pt idx="2233">
                  <c:v>2.5948300000000001E-2</c:v>
                </c:pt>
                <c:pt idx="2234">
                  <c:v>2.56463E-2</c:v>
                </c:pt>
                <c:pt idx="2235">
                  <c:v>2.53332E-2</c:v>
                </c:pt>
                <c:pt idx="2236">
                  <c:v>2.50095E-2</c:v>
                </c:pt>
                <c:pt idx="2237">
                  <c:v>2.4676099999999999E-2</c:v>
                </c:pt>
                <c:pt idx="2238">
                  <c:v>2.4334100000000001E-2</c:v>
                </c:pt>
                <c:pt idx="2239">
                  <c:v>2.3984399999999999E-2</c:v>
                </c:pt>
                <c:pt idx="2240">
                  <c:v>2.3628099999999999E-2</c:v>
                </c:pt>
                <c:pt idx="2241">
                  <c:v>2.32658E-2</c:v>
                </c:pt>
                <c:pt idx="2242">
                  <c:v>2.2898600000000002E-2</c:v>
                </c:pt>
                <c:pt idx="2243">
                  <c:v>2.25274E-2</c:v>
                </c:pt>
                <c:pt idx="2244">
                  <c:v>2.2153699999999998E-2</c:v>
                </c:pt>
                <c:pt idx="2245">
                  <c:v>2.1778700000000002E-2</c:v>
                </c:pt>
                <c:pt idx="2246">
                  <c:v>2.14033E-2</c:v>
                </c:pt>
                <c:pt idx="2247">
                  <c:v>2.1028600000000001E-2</c:v>
                </c:pt>
                <c:pt idx="2248">
                  <c:v>2.0655900000000001E-2</c:v>
                </c:pt>
                <c:pt idx="2249">
                  <c:v>2.02864E-2</c:v>
                </c:pt>
                <c:pt idx="2250">
                  <c:v>1.9921299999999999E-2</c:v>
                </c:pt>
                <c:pt idx="2251">
                  <c:v>1.9561599999999998E-2</c:v>
                </c:pt>
                <c:pt idx="2252">
                  <c:v>1.92084E-2</c:v>
                </c:pt>
                <c:pt idx="2253">
                  <c:v>1.8862899999999998E-2</c:v>
                </c:pt>
                <c:pt idx="2254">
                  <c:v>1.8526500000000001E-2</c:v>
                </c:pt>
                <c:pt idx="2255">
                  <c:v>1.82002E-2</c:v>
                </c:pt>
                <c:pt idx="2256">
                  <c:v>1.7885000000000002E-2</c:v>
                </c:pt>
                <c:pt idx="2257">
                  <c:v>1.7581599999999999E-2</c:v>
                </c:pt>
                <c:pt idx="2258">
                  <c:v>1.7291500000000001E-2</c:v>
                </c:pt>
                <c:pt idx="2259">
                  <c:v>1.7015700000000002E-2</c:v>
                </c:pt>
                <c:pt idx="2260">
                  <c:v>1.67554E-2</c:v>
                </c:pt>
                <c:pt idx="2261">
                  <c:v>1.6511700000000001E-2</c:v>
                </c:pt>
                <c:pt idx="2262">
                  <c:v>1.62858E-2</c:v>
                </c:pt>
                <c:pt idx="2263">
                  <c:v>1.6078700000000001E-2</c:v>
                </c:pt>
                <c:pt idx="2264">
                  <c:v>1.5891200000000001E-2</c:v>
                </c:pt>
                <c:pt idx="2265">
                  <c:v>1.5723999999999998E-2</c:v>
                </c:pt>
                <c:pt idx="2266">
                  <c:v>1.55783E-2</c:v>
                </c:pt>
                <c:pt idx="2267">
                  <c:v>1.54553E-2</c:v>
                </c:pt>
                <c:pt idx="2268">
                  <c:v>1.53563E-2</c:v>
                </c:pt>
                <c:pt idx="2269">
                  <c:v>1.52824E-2</c:v>
                </c:pt>
                <c:pt idx="2270">
                  <c:v>1.52344E-2</c:v>
                </c:pt>
                <c:pt idx="2271">
                  <c:v>1.52132E-2</c:v>
                </c:pt>
                <c:pt idx="2272">
                  <c:v>1.52195E-2</c:v>
                </c:pt>
                <c:pt idx="2273">
                  <c:v>1.52543E-2</c:v>
                </c:pt>
                <c:pt idx="2274">
                  <c:v>1.5318399999999999E-2</c:v>
                </c:pt>
                <c:pt idx="2275">
                  <c:v>1.54126E-2</c:v>
                </c:pt>
                <c:pt idx="2276">
                  <c:v>1.55376E-2</c:v>
                </c:pt>
                <c:pt idx="2277">
                  <c:v>1.5693599999999999E-2</c:v>
                </c:pt>
                <c:pt idx="2278">
                  <c:v>1.5881300000000001E-2</c:v>
                </c:pt>
                <c:pt idx="2279">
                  <c:v>1.61012E-2</c:v>
                </c:pt>
                <c:pt idx="2280">
                  <c:v>1.6353699999999999E-2</c:v>
                </c:pt>
                <c:pt idx="2281">
                  <c:v>1.66392E-2</c:v>
                </c:pt>
                <c:pt idx="2282">
                  <c:v>1.6958299999999999E-2</c:v>
                </c:pt>
                <c:pt idx="2283">
                  <c:v>1.73115E-2</c:v>
                </c:pt>
                <c:pt idx="2284">
                  <c:v>1.76983E-2</c:v>
                </c:pt>
                <c:pt idx="2285">
                  <c:v>1.81184E-2</c:v>
                </c:pt>
                <c:pt idx="2286">
                  <c:v>1.8571600000000001E-2</c:v>
                </c:pt>
                <c:pt idx="2287">
                  <c:v>1.9057999999999999E-2</c:v>
                </c:pt>
                <c:pt idx="2288">
                  <c:v>1.9577399999999998E-2</c:v>
                </c:pt>
                <c:pt idx="2289">
                  <c:v>2.0129500000000002E-2</c:v>
                </c:pt>
                <c:pt idx="2290">
                  <c:v>2.0714E-2</c:v>
                </c:pt>
                <c:pt idx="2291">
                  <c:v>2.13308E-2</c:v>
                </c:pt>
                <c:pt idx="2292">
                  <c:v>2.19799E-2</c:v>
                </c:pt>
                <c:pt idx="2293">
                  <c:v>2.26611E-2</c:v>
                </c:pt>
                <c:pt idx="2294">
                  <c:v>2.33739E-2</c:v>
                </c:pt>
                <c:pt idx="2295">
                  <c:v>2.4117799999999998E-2</c:v>
                </c:pt>
                <c:pt idx="2296">
                  <c:v>2.48921E-2</c:v>
                </c:pt>
                <c:pt idx="2297">
                  <c:v>2.5695699999999998E-2</c:v>
                </c:pt>
                <c:pt idx="2298">
                  <c:v>2.65279E-2</c:v>
                </c:pt>
                <c:pt idx="2299">
                  <c:v>2.73878E-2</c:v>
                </c:pt>
                <c:pt idx="2300">
                  <c:v>2.8274799999999999E-2</c:v>
                </c:pt>
                <c:pt idx="2301">
                  <c:v>2.91883E-2</c:v>
                </c:pt>
                <c:pt idx="2302">
                  <c:v>3.01278E-2</c:v>
                </c:pt>
                <c:pt idx="2303">
                  <c:v>3.1092499999999999E-2</c:v>
                </c:pt>
                <c:pt idx="2304">
                  <c:v>3.2081400000000003E-2</c:v>
                </c:pt>
                <c:pt idx="2305">
                  <c:v>3.3093699999999997E-2</c:v>
                </c:pt>
                <c:pt idx="2306">
                  <c:v>3.4128499999999999E-2</c:v>
                </c:pt>
                <c:pt idx="2307">
                  <c:v>3.5185099999999997E-2</c:v>
                </c:pt>
                <c:pt idx="2308">
                  <c:v>3.6262000000000003E-2</c:v>
                </c:pt>
                <c:pt idx="2309">
                  <c:v>3.7357799999999997E-2</c:v>
                </c:pt>
                <c:pt idx="2310">
                  <c:v>3.8471199999999997E-2</c:v>
                </c:pt>
                <c:pt idx="2311">
                  <c:v>3.9600999999999997E-2</c:v>
                </c:pt>
                <c:pt idx="2312">
                  <c:v>4.0745799999999999E-2</c:v>
                </c:pt>
                <c:pt idx="2313">
                  <c:v>4.1904299999999998E-2</c:v>
                </c:pt>
                <c:pt idx="2314">
                  <c:v>4.3075000000000002E-2</c:v>
                </c:pt>
                <c:pt idx="2315">
                  <c:v>4.4256799999999999E-2</c:v>
                </c:pt>
                <c:pt idx="2316">
                  <c:v>4.54484E-2</c:v>
                </c:pt>
                <c:pt idx="2317">
                  <c:v>4.66484E-2</c:v>
                </c:pt>
                <c:pt idx="2318">
                  <c:v>4.7855799999999997E-2</c:v>
                </c:pt>
                <c:pt idx="2319">
                  <c:v>4.9069000000000002E-2</c:v>
                </c:pt>
                <c:pt idx="2320">
                  <c:v>5.0286900000000002E-2</c:v>
                </c:pt>
                <c:pt idx="2321">
                  <c:v>5.1508499999999999E-2</c:v>
                </c:pt>
                <c:pt idx="2322">
                  <c:v>5.2732500000000002E-2</c:v>
                </c:pt>
                <c:pt idx="2323">
                  <c:v>5.39573E-2</c:v>
                </c:pt>
                <c:pt idx="2324">
                  <c:v>5.5181399999999999E-2</c:v>
                </c:pt>
                <c:pt idx="2325">
                  <c:v>5.64039E-2</c:v>
                </c:pt>
                <c:pt idx="2326">
                  <c:v>5.7623899999999999E-2</c:v>
                </c:pt>
                <c:pt idx="2327">
                  <c:v>5.8840299999999998E-2</c:v>
                </c:pt>
                <c:pt idx="2328">
                  <c:v>6.0051800000000002E-2</c:v>
                </c:pt>
                <c:pt idx="2329">
                  <c:v>6.1257399999999997E-2</c:v>
                </c:pt>
                <c:pt idx="2330">
                  <c:v>6.2455999999999998E-2</c:v>
                </c:pt>
                <c:pt idx="2331">
                  <c:v>6.3646800000000003E-2</c:v>
                </c:pt>
                <c:pt idx="2332">
                  <c:v>6.48286E-2</c:v>
                </c:pt>
                <c:pt idx="2333">
                  <c:v>6.6000799999999998E-2</c:v>
                </c:pt>
                <c:pt idx="2334">
                  <c:v>6.7162399999999997E-2</c:v>
                </c:pt>
                <c:pt idx="2335">
                  <c:v>6.8312999999999999E-2</c:v>
                </c:pt>
                <c:pt idx="2336">
                  <c:v>6.9452200000000006E-2</c:v>
                </c:pt>
                <c:pt idx="2337">
                  <c:v>7.0579299999999998E-2</c:v>
                </c:pt>
                <c:pt idx="2338">
                  <c:v>7.1693400000000004E-2</c:v>
                </c:pt>
                <c:pt idx="2339">
                  <c:v>7.2793399999999994E-2</c:v>
                </c:pt>
                <c:pt idx="2340">
                  <c:v>7.3878299999999994E-2</c:v>
                </c:pt>
                <c:pt idx="2341">
                  <c:v>7.4947100000000003E-2</c:v>
                </c:pt>
                <c:pt idx="2342">
                  <c:v>7.5999399999999995E-2</c:v>
                </c:pt>
                <c:pt idx="2343">
                  <c:v>7.70343E-2</c:v>
                </c:pt>
                <c:pt idx="2344">
                  <c:v>7.8051099999999998E-2</c:v>
                </c:pt>
                <c:pt idx="2345">
                  <c:v>7.9048800000000002E-2</c:v>
                </c:pt>
                <c:pt idx="2346">
                  <c:v>8.0026700000000006E-2</c:v>
                </c:pt>
                <c:pt idx="2347">
                  <c:v>8.0984500000000001E-2</c:v>
                </c:pt>
                <c:pt idx="2348">
                  <c:v>8.19217E-2</c:v>
                </c:pt>
                <c:pt idx="2349">
                  <c:v>8.2837999999999995E-2</c:v>
                </c:pt>
                <c:pt idx="2350">
                  <c:v>8.3733000000000002E-2</c:v>
                </c:pt>
                <c:pt idx="2351">
                  <c:v>8.4606100000000004E-2</c:v>
                </c:pt>
                <c:pt idx="2352">
                  <c:v>8.5456699999999997E-2</c:v>
                </c:pt>
                <c:pt idx="2353">
                  <c:v>8.62845E-2</c:v>
                </c:pt>
                <c:pt idx="2354">
                  <c:v>8.70895E-2</c:v>
                </c:pt>
                <c:pt idx="2355">
                  <c:v>8.7872000000000006E-2</c:v>
                </c:pt>
                <c:pt idx="2356">
                  <c:v>8.8631799999999997E-2</c:v>
                </c:pt>
                <c:pt idx="2357">
                  <c:v>8.9369100000000007E-2</c:v>
                </c:pt>
                <c:pt idx="2358">
                  <c:v>9.0083899999999995E-2</c:v>
                </c:pt>
                <c:pt idx="2359">
                  <c:v>9.0776200000000001E-2</c:v>
                </c:pt>
                <c:pt idx="2360">
                  <c:v>9.1446E-2</c:v>
                </c:pt>
                <c:pt idx="2361">
                  <c:v>9.2093400000000006E-2</c:v>
                </c:pt>
                <c:pt idx="2362">
                  <c:v>9.2718200000000001E-2</c:v>
                </c:pt>
                <c:pt idx="2363">
                  <c:v>9.3320399999999998E-2</c:v>
                </c:pt>
                <c:pt idx="2364">
                  <c:v>9.3899999999999997E-2</c:v>
                </c:pt>
                <c:pt idx="2365">
                  <c:v>9.4456999999999999E-2</c:v>
                </c:pt>
                <c:pt idx="2366">
                  <c:v>9.4991800000000001E-2</c:v>
                </c:pt>
                <c:pt idx="2367">
                  <c:v>9.55043E-2</c:v>
                </c:pt>
                <c:pt idx="2368">
                  <c:v>9.5994700000000002E-2</c:v>
                </c:pt>
                <c:pt idx="2369">
                  <c:v>9.6463400000000005E-2</c:v>
                </c:pt>
                <c:pt idx="2370">
                  <c:v>9.6910800000000005E-2</c:v>
                </c:pt>
                <c:pt idx="2371">
                  <c:v>9.7337099999999996E-2</c:v>
                </c:pt>
                <c:pt idx="2372">
                  <c:v>9.7742200000000001E-2</c:v>
                </c:pt>
                <c:pt idx="2373">
                  <c:v>9.8125799999999999E-2</c:v>
                </c:pt>
                <c:pt idx="2374">
                  <c:v>9.8488000000000006E-2</c:v>
                </c:pt>
                <c:pt idx="2375">
                  <c:v>9.88285E-2</c:v>
                </c:pt>
                <c:pt idx="2376">
                  <c:v>9.9147299999999994E-2</c:v>
                </c:pt>
                <c:pt idx="2377">
                  <c:v>9.9444400000000002E-2</c:v>
                </c:pt>
                <c:pt idx="2378">
                  <c:v>9.9720400000000001E-2</c:v>
                </c:pt>
                <c:pt idx="2379">
                  <c:v>9.9975599999999998E-2</c:v>
                </c:pt>
                <c:pt idx="2380">
                  <c:v>0.10020999999999999</c:v>
                </c:pt>
                <c:pt idx="2381">
                  <c:v>0.100425</c:v>
                </c:pt>
                <c:pt idx="2382">
                  <c:v>0.10062</c:v>
                </c:pt>
                <c:pt idx="2383">
                  <c:v>0.100795</c:v>
                </c:pt>
                <c:pt idx="2384">
                  <c:v>0.100951</c:v>
                </c:pt>
                <c:pt idx="2385">
                  <c:v>0.101086</c:v>
                </c:pt>
                <c:pt idx="2386">
                  <c:v>0.101202</c:v>
                </c:pt>
                <c:pt idx="2387">
                  <c:v>0.101299</c:v>
                </c:pt>
                <c:pt idx="2388">
                  <c:v>0.10137699999999999</c:v>
                </c:pt>
                <c:pt idx="2389">
                  <c:v>0.101436</c:v>
                </c:pt>
                <c:pt idx="2390">
                  <c:v>0.101477</c:v>
                </c:pt>
                <c:pt idx="2391">
                  <c:v>0.10150000000000001</c:v>
                </c:pt>
                <c:pt idx="2392">
                  <c:v>0.101505</c:v>
                </c:pt>
                <c:pt idx="2393">
                  <c:v>0.101492</c:v>
                </c:pt>
                <c:pt idx="2394">
                  <c:v>0.101462</c:v>
                </c:pt>
                <c:pt idx="2395">
                  <c:v>0.10141500000000001</c:v>
                </c:pt>
                <c:pt idx="2396">
                  <c:v>0.101351</c:v>
                </c:pt>
                <c:pt idx="2397">
                  <c:v>0.101269</c:v>
                </c:pt>
                <c:pt idx="2398">
                  <c:v>0.10117</c:v>
                </c:pt>
                <c:pt idx="2399">
                  <c:v>0.10105500000000001</c:v>
                </c:pt>
                <c:pt idx="2400">
                  <c:v>0.100923</c:v>
                </c:pt>
                <c:pt idx="2401">
                  <c:v>0.100775</c:v>
                </c:pt>
                <c:pt idx="2402">
                  <c:v>0.10061100000000001</c:v>
                </c:pt>
                <c:pt idx="2403">
                  <c:v>0.10043199999999999</c:v>
                </c:pt>
                <c:pt idx="2404">
                  <c:v>0.10023700000000001</c:v>
                </c:pt>
                <c:pt idx="2405">
                  <c:v>0.100027</c:v>
                </c:pt>
                <c:pt idx="2406">
                  <c:v>9.9802799999999997E-2</c:v>
                </c:pt>
                <c:pt idx="2407">
                  <c:v>9.9564E-2</c:v>
                </c:pt>
                <c:pt idx="2408">
                  <c:v>9.9310999999999997E-2</c:v>
                </c:pt>
                <c:pt idx="2409">
                  <c:v>9.9044400000000005E-2</c:v>
                </c:pt>
                <c:pt idx="2410">
                  <c:v>9.8764699999999997E-2</c:v>
                </c:pt>
                <c:pt idx="2411">
                  <c:v>9.8472000000000004E-2</c:v>
                </c:pt>
                <c:pt idx="2412">
                  <c:v>9.8166600000000007E-2</c:v>
                </c:pt>
                <c:pt idx="2413">
                  <c:v>9.78488E-2</c:v>
                </c:pt>
                <c:pt idx="2414">
                  <c:v>9.75192E-2</c:v>
                </c:pt>
                <c:pt idx="2415">
                  <c:v>9.7178299999999995E-2</c:v>
                </c:pt>
                <c:pt idx="2416">
                  <c:v>9.6826599999999999E-2</c:v>
                </c:pt>
                <c:pt idx="2417">
                  <c:v>9.6464900000000006E-2</c:v>
                </c:pt>
                <c:pt idx="2418">
                  <c:v>9.6093600000000001E-2</c:v>
                </c:pt>
                <c:pt idx="2419">
                  <c:v>9.5713400000000004E-2</c:v>
                </c:pt>
                <c:pt idx="2420">
                  <c:v>9.5324800000000001E-2</c:v>
                </c:pt>
                <c:pt idx="2421">
                  <c:v>9.4928499999999999E-2</c:v>
                </c:pt>
                <c:pt idx="2422">
                  <c:v>9.4525499999999998E-2</c:v>
                </c:pt>
                <c:pt idx="2423">
                  <c:v>9.4117099999999995E-2</c:v>
                </c:pt>
                <c:pt idx="2424">
                  <c:v>9.3704200000000001E-2</c:v>
                </c:pt>
                <c:pt idx="2425">
                  <c:v>9.3287400000000006E-2</c:v>
                </c:pt>
                <c:pt idx="2426">
                  <c:v>9.2867400000000003E-2</c:v>
                </c:pt>
                <c:pt idx="2427">
                  <c:v>9.2444499999999999E-2</c:v>
                </c:pt>
                <c:pt idx="2428">
                  <c:v>9.2019400000000001E-2</c:v>
                </c:pt>
                <c:pt idx="2429">
                  <c:v>9.1592800000000002E-2</c:v>
                </c:pt>
                <c:pt idx="2430">
                  <c:v>9.1165399999999994E-2</c:v>
                </c:pt>
                <c:pt idx="2431">
                  <c:v>9.0737600000000002E-2</c:v>
                </c:pt>
                <c:pt idx="2432">
                  <c:v>9.0309700000000007E-2</c:v>
                </c:pt>
                <c:pt idx="2433">
                  <c:v>8.9882100000000006E-2</c:v>
                </c:pt>
                <c:pt idx="2434">
                  <c:v>8.9455400000000004E-2</c:v>
                </c:pt>
                <c:pt idx="2435">
                  <c:v>8.9030300000000007E-2</c:v>
                </c:pt>
                <c:pt idx="2436">
                  <c:v>8.8607400000000003E-2</c:v>
                </c:pt>
                <c:pt idx="2437">
                  <c:v>8.8187199999999993E-2</c:v>
                </c:pt>
                <c:pt idx="2438">
                  <c:v>8.7770500000000001E-2</c:v>
                </c:pt>
                <c:pt idx="2439">
                  <c:v>8.7357699999999996E-2</c:v>
                </c:pt>
                <c:pt idx="2440">
                  <c:v>8.6949799999999994E-2</c:v>
                </c:pt>
                <c:pt idx="2441">
                  <c:v>8.6547899999999997E-2</c:v>
                </c:pt>
                <c:pt idx="2442">
                  <c:v>8.6152999999999993E-2</c:v>
                </c:pt>
                <c:pt idx="2443">
                  <c:v>8.5766200000000001E-2</c:v>
                </c:pt>
                <c:pt idx="2444">
                  <c:v>8.5388099999999995E-2</c:v>
                </c:pt>
                <c:pt idx="2445">
                  <c:v>8.5019700000000004E-2</c:v>
                </c:pt>
                <c:pt idx="2446">
                  <c:v>8.4661899999999998E-2</c:v>
                </c:pt>
                <c:pt idx="2447">
                  <c:v>8.4315600000000004E-2</c:v>
                </c:pt>
                <c:pt idx="2448">
                  <c:v>8.3981299999999995E-2</c:v>
                </c:pt>
                <c:pt idx="2449">
                  <c:v>8.3659200000000003E-2</c:v>
                </c:pt>
                <c:pt idx="2450">
                  <c:v>8.3349699999999999E-2</c:v>
                </c:pt>
                <c:pt idx="2451">
                  <c:v>8.3053299999999997E-2</c:v>
                </c:pt>
                <c:pt idx="2452">
                  <c:v>8.27706E-2</c:v>
                </c:pt>
                <c:pt idx="2453">
                  <c:v>8.2502300000000001E-2</c:v>
                </c:pt>
                <c:pt idx="2454">
                  <c:v>8.2248699999999994E-2</c:v>
                </c:pt>
                <c:pt idx="2455">
                  <c:v>8.2010399999999997E-2</c:v>
                </c:pt>
                <c:pt idx="2456">
                  <c:v>8.1787499999999999E-2</c:v>
                </c:pt>
                <c:pt idx="2457">
                  <c:v>8.1580100000000003E-2</c:v>
                </c:pt>
                <c:pt idx="2458">
                  <c:v>8.1388600000000005E-2</c:v>
                </c:pt>
                <c:pt idx="2459">
                  <c:v>8.1212800000000002E-2</c:v>
                </c:pt>
                <c:pt idx="2460">
                  <c:v>8.1052799999999994E-2</c:v>
                </c:pt>
                <c:pt idx="2461">
                  <c:v>8.0908499999999994E-2</c:v>
                </c:pt>
                <c:pt idx="2462">
                  <c:v>8.0779699999999996E-2</c:v>
                </c:pt>
                <c:pt idx="2463">
                  <c:v>8.0666199999999993E-2</c:v>
                </c:pt>
                <c:pt idx="2464">
                  <c:v>8.0567899999999998E-2</c:v>
                </c:pt>
                <c:pt idx="2465">
                  <c:v>8.0484700000000006E-2</c:v>
                </c:pt>
                <c:pt idx="2466">
                  <c:v>8.0416500000000002E-2</c:v>
                </c:pt>
                <c:pt idx="2467">
                  <c:v>8.0363500000000004E-2</c:v>
                </c:pt>
                <c:pt idx="2468">
                  <c:v>8.0325499999999994E-2</c:v>
                </c:pt>
                <c:pt idx="2469">
                  <c:v>8.0302499999999999E-2</c:v>
                </c:pt>
                <c:pt idx="2470">
                  <c:v>8.0294400000000002E-2</c:v>
                </c:pt>
                <c:pt idx="2471">
                  <c:v>8.0300800000000006E-2</c:v>
                </c:pt>
                <c:pt idx="2472">
                  <c:v>8.0321199999999995E-2</c:v>
                </c:pt>
                <c:pt idx="2473">
                  <c:v>8.0355499999999996E-2</c:v>
                </c:pt>
                <c:pt idx="2474">
                  <c:v>8.04034E-2</c:v>
                </c:pt>
                <c:pt idx="2475">
                  <c:v>8.0464599999999997E-2</c:v>
                </c:pt>
                <c:pt idx="2476">
                  <c:v>8.0538600000000002E-2</c:v>
                </c:pt>
                <c:pt idx="2477">
                  <c:v>8.0624899999999999E-2</c:v>
                </c:pt>
                <c:pt idx="2478">
                  <c:v>8.07229E-2</c:v>
                </c:pt>
                <c:pt idx="2479">
                  <c:v>8.0831899999999998E-2</c:v>
                </c:pt>
                <c:pt idx="2480">
                  <c:v>8.0951300000000004E-2</c:v>
                </c:pt>
                <c:pt idx="2481">
                  <c:v>8.1080200000000005E-2</c:v>
                </c:pt>
                <c:pt idx="2482">
                  <c:v>8.1217999999999999E-2</c:v>
                </c:pt>
                <c:pt idx="2483">
                  <c:v>8.13638E-2</c:v>
                </c:pt>
                <c:pt idx="2484">
                  <c:v>8.1516900000000003E-2</c:v>
                </c:pt>
                <c:pt idx="2485">
                  <c:v>8.1676600000000002E-2</c:v>
                </c:pt>
                <c:pt idx="2486">
                  <c:v>8.1842399999999996E-2</c:v>
                </c:pt>
                <c:pt idx="2487">
                  <c:v>8.2013600000000006E-2</c:v>
                </c:pt>
                <c:pt idx="2488">
                  <c:v>8.2189499999999999E-2</c:v>
                </c:pt>
                <c:pt idx="2489">
                  <c:v>8.2369200000000004E-2</c:v>
                </c:pt>
                <c:pt idx="2490">
                  <c:v>8.2551600000000003E-2</c:v>
                </c:pt>
                <c:pt idx="2491">
                  <c:v>8.2736299999999999E-2</c:v>
                </c:pt>
                <c:pt idx="2492">
                  <c:v>8.2922700000000002E-2</c:v>
                </c:pt>
                <c:pt idx="2493">
                  <c:v>8.3110299999999998E-2</c:v>
                </c:pt>
                <c:pt idx="2494">
                  <c:v>8.3298300000000006E-2</c:v>
                </c:pt>
                <c:pt idx="2495">
                  <c:v>8.3485799999999999E-2</c:v>
                </c:pt>
                <c:pt idx="2496">
                  <c:v>8.3672099999999999E-2</c:v>
                </c:pt>
                <c:pt idx="2497">
                  <c:v>8.3856299999999995E-2</c:v>
                </c:pt>
                <c:pt idx="2498">
                  <c:v>8.4037700000000007E-2</c:v>
                </c:pt>
                <c:pt idx="2499">
                  <c:v>8.4215399999999996E-2</c:v>
                </c:pt>
                <c:pt idx="2500">
                  <c:v>8.4388599999999994E-2</c:v>
                </c:pt>
                <c:pt idx="2501">
                  <c:v>8.4556599999999996E-2</c:v>
                </c:pt>
                <c:pt idx="2502">
                  <c:v>8.4718600000000005E-2</c:v>
                </c:pt>
                <c:pt idx="2503">
                  <c:v>8.48743E-2</c:v>
                </c:pt>
                <c:pt idx="2504">
                  <c:v>8.5023000000000001E-2</c:v>
                </c:pt>
                <c:pt idx="2505">
                  <c:v>8.5164000000000004E-2</c:v>
                </c:pt>
                <c:pt idx="2506">
                  <c:v>8.52966E-2</c:v>
                </c:pt>
                <c:pt idx="2507">
                  <c:v>8.5419999999999996E-2</c:v>
                </c:pt>
                <c:pt idx="2508">
                  <c:v>8.5533399999999996E-2</c:v>
                </c:pt>
                <c:pt idx="2509">
                  <c:v>8.5636599999999993E-2</c:v>
                </c:pt>
                <c:pt idx="2510">
                  <c:v>8.5729100000000003E-2</c:v>
                </c:pt>
                <c:pt idx="2511">
                  <c:v>8.5810700000000004E-2</c:v>
                </c:pt>
                <c:pt idx="2512">
                  <c:v>8.5881299999999994E-2</c:v>
                </c:pt>
                <c:pt idx="2513">
                  <c:v>8.5940699999999995E-2</c:v>
                </c:pt>
                <c:pt idx="2514">
                  <c:v>8.5988400000000006E-2</c:v>
                </c:pt>
                <c:pt idx="2515">
                  <c:v>8.6024100000000006E-2</c:v>
                </c:pt>
                <c:pt idx="2516">
                  <c:v>8.6047499999999999E-2</c:v>
                </c:pt>
                <c:pt idx="2517">
                  <c:v>8.6058599999999999E-2</c:v>
                </c:pt>
                <c:pt idx="2518">
                  <c:v>8.6056999999999995E-2</c:v>
                </c:pt>
                <c:pt idx="2519">
                  <c:v>8.6042300000000002E-2</c:v>
                </c:pt>
                <c:pt idx="2520">
                  <c:v>8.6013999999999993E-2</c:v>
                </c:pt>
                <c:pt idx="2521">
                  <c:v>8.5971900000000004E-2</c:v>
                </c:pt>
                <c:pt idx="2522">
                  <c:v>8.5915699999999998E-2</c:v>
                </c:pt>
                <c:pt idx="2523">
                  <c:v>8.5845199999999997E-2</c:v>
                </c:pt>
                <c:pt idx="2524">
                  <c:v>8.5760400000000001E-2</c:v>
                </c:pt>
                <c:pt idx="2525">
                  <c:v>8.5661299999999996E-2</c:v>
                </c:pt>
                <c:pt idx="2526">
                  <c:v>8.5548100000000002E-2</c:v>
                </c:pt>
                <c:pt idx="2527">
                  <c:v>8.5420800000000005E-2</c:v>
                </c:pt>
                <c:pt idx="2528">
                  <c:v>8.5279400000000005E-2</c:v>
                </c:pt>
                <c:pt idx="2529">
                  <c:v>8.5124199999999997E-2</c:v>
                </c:pt>
                <c:pt idx="2530">
                  <c:v>8.4955600000000006E-2</c:v>
                </c:pt>
                <c:pt idx="2531">
                  <c:v>8.4773799999999996E-2</c:v>
                </c:pt>
                <c:pt idx="2532">
                  <c:v>8.4579299999999996E-2</c:v>
                </c:pt>
                <c:pt idx="2533">
                  <c:v>8.4372500000000003E-2</c:v>
                </c:pt>
                <c:pt idx="2534">
                  <c:v>8.4154000000000007E-2</c:v>
                </c:pt>
                <c:pt idx="2535">
                  <c:v>8.3924399999999996E-2</c:v>
                </c:pt>
                <c:pt idx="2536">
                  <c:v>8.3684499999999995E-2</c:v>
                </c:pt>
                <c:pt idx="2537">
                  <c:v>8.3434700000000001E-2</c:v>
                </c:pt>
                <c:pt idx="2538">
                  <c:v>8.3175700000000005E-2</c:v>
                </c:pt>
                <c:pt idx="2539">
                  <c:v>8.2908099999999998E-2</c:v>
                </c:pt>
                <c:pt idx="2540">
                  <c:v>8.2632399999999995E-2</c:v>
                </c:pt>
                <c:pt idx="2541">
                  <c:v>8.2349400000000003E-2</c:v>
                </c:pt>
                <c:pt idx="2542">
                  <c:v>8.2060099999999997E-2</c:v>
                </c:pt>
                <c:pt idx="2543">
                  <c:v>8.1765199999999996E-2</c:v>
                </c:pt>
                <c:pt idx="2544">
                  <c:v>8.1465599999999999E-2</c:v>
                </c:pt>
                <c:pt idx="2545">
                  <c:v>8.1162300000000007E-2</c:v>
                </c:pt>
                <c:pt idx="2546">
                  <c:v>8.0856200000000003E-2</c:v>
                </c:pt>
                <c:pt idx="2547">
                  <c:v>8.05482E-2</c:v>
                </c:pt>
                <c:pt idx="2548">
                  <c:v>8.0238900000000002E-2</c:v>
                </c:pt>
                <c:pt idx="2549">
                  <c:v>7.9929200000000006E-2</c:v>
                </c:pt>
                <c:pt idx="2550">
                  <c:v>7.9619700000000002E-2</c:v>
                </c:pt>
                <c:pt idx="2551">
                  <c:v>7.9311400000000004E-2</c:v>
                </c:pt>
                <c:pt idx="2552">
                  <c:v>7.9005099999999995E-2</c:v>
                </c:pt>
                <c:pt idx="2553">
                  <c:v>7.8701699999999999E-2</c:v>
                </c:pt>
                <c:pt idx="2554">
                  <c:v>7.8402399999999997E-2</c:v>
                </c:pt>
                <c:pt idx="2555">
                  <c:v>7.81081E-2</c:v>
                </c:pt>
                <c:pt idx="2556">
                  <c:v>7.78195E-2</c:v>
                </c:pt>
                <c:pt idx="2557">
                  <c:v>7.7537400000000006E-2</c:v>
                </c:pt>
                <c:pt idx="2558">
                  <c:v>7.7262999999999998E-2</c:v>
                </c:pt>
                <c:pt idx="2559">
                  <c:v>7.6997200000000002E-2</c:v>
                </c:pt>
                <c:pt idx="2560">
                  <c:v>7.6740900000000001E-2</c:v>
                </c:pt>
                <c:pt idx="2561">
                  <c:v>7.6495099999999996E-2</c:v>
                </c:pt>
                <c:pt idx="2562">
                  <c:v>7.6261099999999998E-2</c:v>
                </c:pt>
                <c:pt idx="2563">
                  <c:v>7.6039899999999994E-2</c:v>
                </c:pt>
                <c:pt idx="2564">
                  <c:v>7.5832300000000005E-2</c:v>
                </c:pt>
                <c:pt idx="2565">
                  <c:v>7.5639399999999996E-2</c:v>
                </c:pt>
                <c:pt idx="2566">
                  <c:v>7.5461799999999996E-2</c:v>
                </c:pt>
                <c:pt idx="2567">
                  <c:v>7.5300699999999998E-2</c:v>
                </c:pt>
                <c:pt idx="2568">
                  <c:v>7.5156700000000007E-2</c:v>
                </c:pt>
                <c:pt idx="2569">
                  <c:v>7.5030799999999995E-2</c:v>
                </c:pt>
                <c:pt idx="2570">
                  <c:v>7.4923500000000004E-2</c:v>
                </c:pt>
                <c:pt idx="2571">
                  <c:v>7.4835499999999999E-2</c:v>
                </c:pt>
                <c:pt idx="2572">
                  <c:v>7.4767399999999998E-2</c:v>
                </c:pt>
                <c:pt idx="2573">
                  <c:v>7.4720099999999998E-2</c:v>
                </c:pt>
                <c:pt idx="2574">
                  <c:v>7.4694099999999999E-2</c:v>
                </c:pt>
                <c:pt idx="2575">
                  <c:v>7.4690000000000006E-2</c:v>
                </c:pt>
                <c:pt idx="2576">
                  <c:v>7.47081E-2</c:v>
                </c:pt>
                <c:pt idx="2577">
                  <c:v>7.4748899999999993E-2</c:v>
                </c:pt>
                <c:pt idx="2578">
                  <c:v>7.4813000000000004E-2</c:v>
                </c:pt>
                <c:pt idx="2579">
                  <c:v>7.4900800000000003E-2</c:v>
                </c:pt>
                <c:pt idx="2580">
                  <c:v>7.5012899999999993E-2</c:v>
                </c:pt>
                <c:pt idx="2581">
                  <c:v>7.51497E-2</c:v>
                </c:pt>
                <c:pt idx="2582">
                  <c:v>7.5311699999999995E-2</c:v>
                </c:pt>
                <c:pt idx="2583">
                  <c:v>7.5499200000000002E-2</c:v>
                </c:pt>
                <c:pt idx="2584">
                  <c:v>7.5712100000000004E-2</c:v>
                </c:pt>
                <c:pt idx="2585">
                  <c:v>7.5950799999999999E-2</c:v>
                </c:pt>
                <c:pt idx="2586">
                  <c:v>7.6215400000000003E-2</c:v>
                </c:pt>
                <c:pt idx="2587">
                  <c:v>7.6505699999999996E-2</c:v>
                </c:pt>
                <c:pt idx="2588">
                  <c:v>7.6821600000000004E-2</c:v>
                </c:pt>
                <c:pt idx="2589">
                  <c:v>7.7163099999999998E-2</c:v>
                </c:pt>
                <c:pt idx="2590">
                  <c:v>7.7530299999999996E-2</c:v>
                </c:pt>
                <c:pt idx="2591">
                  <c:v>7.7923500000000007E-2</c:v>
                </c:pt>
                <c:pt idx="2592">
                  <c:v>7.8342400000000006E-2</c:v>
                </c:pt>
                <c:pt idx="2593">
                  <c:v>7.8787200000000002E-2</c:v>
                </c:pt>
                <c:pt idx="2594">
                  <c:v>7.92577E-2</c:v>
                </c:pt>
                <c:pt idx="2595">
                  <c:v>7.9753900000000003E-2</c:v>
                </c:pt>
                <c:pt idx="2596">
                  <c:v>8.02755E-2</c:v>
                </c:pt>
                <c:pt idx="2597">
                  <c:v>8.08223E-2</c:v>
                </c:pt>
                <c:pt idx="2598">
                  <c:v>8.1393800000000002E-2</c:v>
                </c:pt>
                <c:pt idx="2599">
                  <c:v>8.1989800000000002E-2</c:v>
                </c:pt>
                <c:pt idx="2600">
                  <c:v>8.2609699999999994E-2</c:v>
                </c:pt>
                <c:pt idx="2601">
                  <c:v>8.3252699999999999E-2</c:v>
                </c:pt>
                <c:pt idx="2602">
                  <c:v>8.3918300000000001E-2</c:v>
                </c:pt>
                <c:pt idx="2603">
                  <c:v>8.4605899999999998E-2</c:v>
                </c:pt>
                <c:pt idx="2604">
                  <c:v>8.5314799999999996E-2</c:v>
                </c:pt>
                <c:pt idx="2605">
                  <c:v>8.6044399999999993E-2</c:v>
                </c:pt>
                <c:pt idx="2606">
                  <c:v>8.6793999999999996E-2</c:v>
                </c:pt>
                <c:pt idx="2607">
                  <c:v>8.7562600000000004E-2</c:v>
                </c:pt>
                <c:pt idx="2608">
                  <c:v>8.83491E-2</c:v>
                </c:pt>
                <c:pt idx="2609">
                  <c:v>8.9152700000000001E-2</c:v>
                </c:pt>
                <c:pt idx="2610">
                  <c:v>8.99726E-2</c:v>
                </c:pt>
                <c:pt idx="2611">
                  <c:v>9.0807899999999997E-2</c:v>
                </c:pt>
                <c:pt idx="2612">
                  <c:v>9.1658100000000006E-2</c:v>
                </c:pt>
                <c:pt idx="2613">
                  <c:v>9.2522199999999999E-2</c:v>
                </c:pt>
                <c:pt idx="2614">
                  <c:v>9.3399300000000005E-2</c:v>
                </c:pt>
                <c:pt idx="2615">
                  <c:v>9.4288300000000005E-2</c:v>
                </c:pt>
                <c:pt idx="2616">
                  <c:v>9.5188499999999995E-2</c:v>
                </c:pt>
                <c:pt idx="2617">
                  <c:v>9.6098799999999998E-2</c:v>
                </c:pt>
                <c:pt idx="2618">
                  <c:v>9.7017999999999993E-2</c:v>
                </c:pt>
                <c:pt idx="2619">
                  <c:v>9.7945000000000004E-2</c:v>
                </c:pt>
                <c:pt idx="2620">
                  <c:v>9.8878800000000003E-2</c:v>
                </c:pt>
                <c:pt idx="2621">
                  <c:v>9.9818400000000002E-2</c:v>
                </c:pt>
                <c:pt idx="2622">
                  <c:v>0.10076300000000001</c:v>
                </c:pt>
                <c:pt idx="2623">
                  <c:v>0.101712</c:v>
                </c:pt>
                <c:pt idx="2624">
                  <c:v>0.102663</c:v>
                </c:pt>
                <c:pt idx="2625">
                  <c:v>0.103617</c:v>
                </c:pt>
                <c:pt idx="2626">
                  <c:v>0.104571</c:v>
                </c:pt>
                <c:pt idx="2627">
                  <c:v>0.10552599999999999</c:v>
                </c:pt>
                <c:pt idx="2628">
                  <c:v>0.106478</c:v>
                </c:pt>
                <c:pt idx="2629">
                  <c:v>0.10742400000000001</c:v>
                </c:pt>
                <c:pt idx="2630">
                  <c:v>0.108366</c:v>
                </c:pt>
                <c:pt idx="2631">
                  <c:v>0.109303</c:v>
                </c:pt>
                <c:pt idx="2632">
                  <c:v>0.110234</c:v>
                </c:pt>
                <c:pt idx="2633">
                  <c:v>0.111156</c:v>
                </c:pt>
                <c:pt idx="2634">
                  <c:v>0.112071</c:v>
                </c:pt>
                <c:pt idx="2635">
                  <c:v>0.11297599999999999</c:v>
                </c:pt>
                <c:pt idx="2636">
                  <c:v>0.113872</c:v>
                </c:pt>
                <c:pt idx="2637">
                  <c:v>0.114756</c:v>
                </c:pt>
                <c:pt idx="2638">
                  <c:v>0.11562699999999999</c:v>
                </c:pt>
                <c:pt idx="2639">
                  <c:v>0.116484</c:v>
                </c:pt>
                <c:pt idx="2640">
                  <c:v>0.117327</c:v>
                </c:pt>
                <c:pt idx="2641">
                  <c:v>0.118155</c:v>
                </c:pt>
                <c:pt idx="2642">
                  <c:v>0.118967</c:v>
                </c:pt>
                <c:pt idx="2643">
                  <c:v>0.11976100000000001</c:v>
                </c:pt>
                <c:pt idx="2644">
                  <c:v>0.12053800000000001</c:v>
                </c:pt>
                <c:pt idx="2645">
                  <c:v>0.121296</c:v>
                </c:pt>
                <c:pt idx="2646">
                  <c:v>0.12203700000000001</c:v>
                </c:pt>
                <c:pt idx="2647">
                  <c:v>0.12275800000000001</c:v>
                </c:pt>
                <c:pt idx="2648">
                  <c:v>0.12346</c:v>
                </c:pt>
                <c:pt idx="2649">
                  <c:v>0.124143</c:v>
                </c:pt>
                <c:pt idx="2650">
                  <c:v>0.124805</c:v>
                </c:pt>
                <c:pt idx="2651">
                  <c:v>0.125446</c:v>
                </c:pt>
                <c:pt idx="2652">
                  <c:v>0.12606700000000001</c:v>
                </c:pt>
                <c:pt idx="2653">
                  <c:v>0.126665</c:v>
                </c:pt>
                <c:pt idx="2654">
                  <c:v>0.12724099999999999</c:v>
                </c:pt>
                <c:pt idx="2655">
                  <c:v>0.12779399999999999</c:v>
                </c:pt>
                <c:pt idx="2656">
                  <c:v>0.12832399999999999</c:v>
                </c:pt>
                <c:pt idx="2657">
                  <c:v>0.12883</c:v>
                </c:pt>
                <c:pt idx="2658">
                  <c:v>0.12931200000000001</c:v>
                </c:pt>
                <c:pt idx="2659">
                  <c:v>0.12976799999999999</c:v>
                </c:pt>
                <c:pt idx="2660">
                  <c:v>0.13020000000000001</c:v>
                </c:pt>
                <c:pt idx="2661">
                  <c:v>0.130605</c:v>
                </c:pt>
                <c:pt idx="2662">
                  <c:v>0.13098499999999999</c:v>
                </c:pt>
                <c:pt idx="2663">
                  <c:v>0.13133800000000001</c:v>
                </c:pt>
                <c:pt idx="2664">
                  <c:v>0.131664</c:v>
                </c:pt>
                <c:pt idx="2665">
                  <c:v>0.131964</c:v>
                </c:pt>
                <c:pt idx="2666">
                  <c:v>0.13223599999999999</c:v>
                </c:pt>
                <c:pt idx="2667">
                  <c:v>0.13248099999999999</c:v>
                </c:pt>
                <c:pt idx="2668">
                  <c:v>0.13269900000000001</c:v>
                </c:pt>
                <c:pt idx="2669">
                  <c:v>0.13289100000000001</c:v>
                </c:pt>
                <c:pt idx="2670">
                  <c:v>0.13305600000000001</c:v>
                </c:pt>
                <c:pt idx="2671">
                  <c:v>0.13319400000000001</c:v>
                </c:pt>
                <c:pt idx="2672">
                  <c:v>0.13330600000000001</c:v>
                </c:pt>
                <c:pt idx="2673">
                  <c:v>0.13339000000000001</c:v>
                </c:pt>
                <c:pt idx="2674">
                  <c:v>0.13344800000000001</c:v>
                </c:pt>
                <c:pt idx="2675">
                  <c:v>0.13347800000000001</c:v>
                </c:pt>
                <c:pt idx="2676">
                  <c:v>0.13348099999999999</c:v>
                </c:pt>
                <c:pt idx="2677">
                  <c:v>0.13345699999999999</c:v>
                </c:pt>
                <c:pt idx="2678">
                  <c:v>0.133406</c:v>
                </c:pt>
                <c:pt idx="2679">
                  <c:v>0.133329</c:v>
                </c:pt>
                <c:pt idx="2680">
                  <c:v>0.13322500000000001</c:v>
                </c:pt>
                <c:pt idx="2681">
                  <c:v>0.13309599999999999</c:v>
                </c:pt>
                <c:pt idx="2682">
                  <c:v>0.13294300000000001</c:v>
                </c:pt>
                <c:pt idx="2683">
                  <c:v>0.13276399999999999</c:v>
                </c:pt>
                <c:pt idx="2684">
                  <c:v>0.13256200000000001</c:v>
                </c:pt>
                <c:pt idx="2685">
                  <c:v>0.13233600000000001</c:v>
                </c:pt>
                <c:pt idx="2686">
                  <c:v>0.13208600000000001</c:v>
                </c:pt>
                <c:pt idx="2687">
                  <c:v>0.13181399999999999</c:v>
                </c:pt>
                <c:pt idx="2688">
                  <c:v>0.131518</c:v>
                </c:pt>
                <c:pt idx="2689">
                  <c:v>0.13120000000000001</c:v>
                </c:pt>
                <c:pt idx="2690">
                  <c:v>0.130858</c:v>
                </c:pt>
                <c:pt idx="2691">
                  <c:v>0.130495</c:v>
                </c:pt>
                <c:pt idx="2692">
                  <c:v>0.13011</c:v>
                </c:pt>
                <c:pt idx="2693">
                  <c:v>0.12970400000000001</c:v>
                </c:pt>
                <c:pt idx="2694">
                  <c:v>0.129278</c:v>
                </c:pt>
                <c:pt idx="2695">
                  <c:v>0.128831</c:v>
                </c:pt>
                <c:pt idx="2696">
                  <c:v>0.128362</c:v>
                </c:pt>
                <c:pt idx="2697">
                  <c:v>0.12787399999999999</c:v>
                </c:pt>
                <c:pt idx="2698">
                  <c:v>0.12736500000000001</c:v>
                </c:pt>
                <c:pt idx="2699">
                  <c:v>0.12683800000000001</c:v>
                </c:pt>
                <c:pt idx="2700">
                  <c:v>0.12629299999999999</c:v>
                </c:pt>
                <c:pt idx="2701">
                  <c:v>0.12573000000000001</c:v>
                </c:pt>
                <c:pt idx="2702">
                  <c:v>0.12515100000000001</c:v>
                </c:pt>
                <c:pt idx="2703">
                  <c:v>0.124555</c:v>
                </c:pt>
                <c:pt idx="2704">
                  <c:v>0.123943</c:v>
                </c:pt>
                <c:pt idx="2705">
                  <c:v>0.12331499999999999</c:v>
                </c:pt>
                <c:pt idx="2706">
                  <c:v>0.122671</c:v>
                </c:pt>
                <c:pt idx="2707">
                  <c:v>0.122014</c:v>
                </c:pt>
                <c:pt idx="2708">
                  <c:v>0.12134399999999999</c:v>
                </c:pt>
                <c:pt idx="2709">
                  <c:v>0.12066</c:v>
                </c:pt>
                <c:pt idx="2710">
                  <c:v>0.119965</c:v>
                </c:pt>
                <c:pt idx="2711">
                  <c:v>0.119258</c:v>
                </c:pt>
                <c:pt idx="2712">
                  <c:v>0.11853900000000001</c:v>
                </c:pt>
                <c:pt idx="2713">
                  <c:v>0.117809</c:v>
                </c:pt>
                <c:pt idx="2714">
                  <c:v>0.11706999999999999</c:v>
                </c:pt>
                <c:pt idx="2715">
                  <c:v>0.11632000000000001</c:v>
                </c:pt>
                <c:pt idx="2716">
                  <c:v>0.115554</c:v>
                </c:pt>
                <c:pt idx="2717">
                  <c:v>0.114774</c:v>
                </c:pt>
                <c:pt idx="2718">
                  <c:v>0.11398800000000001</c:v>
                </c:pt>
                <c:pt idx="2719">
                  <c:v>0.113193</c:v>
                </c:pt>
                <c:pt idx="2720">
                  <c:v>0.112389</c:v>
                </c:pt>
                <c:pt idx="2721">
                  <c:v>0.11157599999999999</c:v>
                </c:pt>
                <c:pt idx="2722">
                  <c:v>0.11075699999999999</c:v>
                </c:pt>
                <c:pt idx="2723">
                  <c:v>0.10993</c:v>
                </c:pt>
                <c:pt idx="2724">
                  <c:v>0.109096</c:v>
                </c:pt>
                <c:pt idx="2725">
                  <c:v>0.10825600000000001</c:v>
                </c:pt>
                <c:pt idx="2726">
                  <c:v>0.107408</c:v>
                </c:pt>
                <c:pt idx="2727">
                  <c:v>0.106554</c:v>
                </c:pt>
                <c:pt idx="2728">
                  <c:v>0.105695</c:v>
                </c:pt>
                <c:pt idx="2729">
                  <c:v>0.10483000000000001</c:v>
                </c:pt>
                <c:pt idx="2730">
                  <c:v>0.103961</c:v>
                </c:pt>
                <c:pt idx="2731">
                  <c:v>0.103087</c:v>
                </c:pt>
                <c:pt idx="2732">
                  <c:v>0.10221</c:v>
                </c:pt>
                <c:pt idx="2733">
                  <c:v>0.10133</c:v>
                </c:pt>
                <c:pt idx="2734">
                  <c:v>0.100448</c:v>
                </c:pt>
                <c:pt idx="2735">
                  <c:v>9.9566000000000002E-2</c:v>
                </c:pt>
                <c:pt idx="2736">
                  <c:v>9.8683599999999996E-2</c:v>
                </c:pt>
                <c:pt idx="2737">
                  <c:v>9.7801100000000002E-2</c:v>
                </c:pt>
                <c:pt idx="2738">
                  <c:v>9.6918799999999999E-2</c:v>
                </c:pt>
                <c:pt idx="2739">
                  <c:v>9.6036800000000005E-2</c:v>
                </c:pt>
                <c:pt idx="2740">
                  <c:v>9.5154900000000001E-2</c:v>
                </c:pt>
                <c:pt idx="2741">
                  <c:v>9.4273099999999999E-2</c:v>
                </c:pt>
                <c:pt idx="2742">
                  <c:v>9.3391399999999999E-2</c:v>
                </c:pt>
                <c:pt idx="2743">
                  <c:v>9.2509999999999995E-2</c:v>
                </c:pt>
                <c:pt idx="2744">
                  <c:v>9.1629199999999994E-2</c:v>
                </c:pt>
                <c:pt idx="2745">
                  <c:v>9.0748700000000002E-2</c:v>
                </c:pt>
                <c:pt idx="2746">
                  <c:v>8.9868600000000007E-2</c:v>
                </c:pt>
                <c:pt idx="2747">
                  <c:v>8.8988899999999996E-2</c:v>
                </c:pt>
                <c:pt idx="2748">
                  <c:v>8.8109400000000004E-2</c:v>
                </c:pt>
                <c:pt idx="2749">
                  <c:v>8.7230299999999997E-2</c:v>
                </c:pt>
                <c:pt idx="2750">
                  <c:v>8.6351499999999998E-2</c:v>
                </c:pt>
                <c:pt idx="2751">
                  <c:v>8.5472800000000002E-2</c:v>
                </c:pt>
                <c:pt idx="2752">
                  <c:v>8.4594600000000006E-2</c:v>
                </c:pt>
                <c:pt idx="2753">
                  <c:v>8.3716899999999997E-2</c:v>
                </c:pt>
                <c:pt idx="2754">
                  <c:v>8.2839999999999997E-2</c:v>
                </c:pt>
                <c:pt idx="2755">
                  <c:v>8.1964200000000001E-2</c:v>
                </c:pt>
                <c:pt idx="2756">
                  <c:v>8.1090200000000001E-2</c:v>
                </c:pt>
                <c:pt idx="2757">
                  <c:v>8.0218200000000003E-2</c:v>
                </c:pt>
                <c:pt idx="2758">
                  <c:v>7.9348299999999997E-2</c:v>
                </c:pt>
                <c:pt idx="2759">
                  <c:v>7.8480499999999995E-2</c:v>
                </c:pt>
                <c:pt idx="2760">
                  <c:v>7.7614799999999998E-2</c:v>
                </c:pt>
                <c:pt idx="2761">
                  <c:v>7.6751399999999997E-2</c:v>
                </c:pt>
                <c:pt idx="2762">
                  <c:v>7.5890399999999997E-2</c:v>
                </c:pt>
                <c:pt idx="2763">
                  <c:v>7.5031700000000007E-2</c:v>
                </c:pt>
                <c:pt idx="2764">
                  <c:v>7.4175199999999997E-2</c:v>
                </c:pt>
                <c:pt idx="2765">
                  <c:v>7.3320800000000005E-2</c:v>
                </c:pt>
                <c:pt idx="2766">
                  <c:v>7.2468400000000002E-2</c:v>
                </c:pt>
                <c:pt idx="2767">
                  <c:v>7.1618299999999996E-2</c:v>
                </c:pt>
                <c:pt idx="2768">
                  <c:v>7.0771200000000006E-2</c:v>
                </c:pt>
                <c:pt idx="2769">
                  <c:v>6.9927900000000001E-2</c:v>
                </c:pt>
                <c:pt idx="2770">
                  <c:v>6.9089300000000006E-2</c:v>
                </c:pt>
                <c:pt idx="2771">
                  <c:v>6.82556E-2</c:v>
                </c:pt>
                <c:pt idx="2772">
                  <c:v>6.7426899999999998E-2</c:v>
                </c:pt>
                <c:pt idx="2773">
                  <c:v>6.6603300000000004E-2</c:v>
                </c:pt>
                <c:pt idx="2774">
                  <c:v>6.5784999999999996E-2</c:v>
                </c:pt>
                <c:pt idx="2775">
                  <c:v>6.4971600000000004E-2</c:v>
                </c:pt>
                <c:pt idx="2776">
                  <c:v>6.41626E-2</c:v>
                </c:pt>
                <c:pt idx="2777">
                  <c:v>6.3357899999999995E-2</c:v>
                </c:pt>
                <c:pt idx="2778">
                  <c:v>6.2557699999999994E-2</c:v>
                </c:pt>
                <c:pt idx="2779">
                  <c:v>6.1762499999999998E-2</c:v>
                </c:pt>
                <c:pt idx="2780">
                  <c:v>6.0973100000000002E-2</c:v>
                </c:pt>
                <c:pt idx="2781">
                  <c:v>6.0189899999999998E-2</c:v>
                </c:pt>
                <c:pt idx="2782">
                  <c:v>5.9412E-2</c:v>
                </c:pt>
                <c:pt idx="2783">
                  <c:v>5.86384E-2</c:v>
                </c:pt>
                <c:pt idx="2784">
                  <c:v>5.78691E-2</c:v>
                </c:pt>
                <c:pt idx="2785">
                  <c:v>5.7105000000000003E-2</c:v>
                </c:pt>
                <c:pt idx="2786">
                  <c:v>5.63472E-2</c:v>
                </c:pt>
                <c:pt idx="2787">
                  <c:v>5.5596800000000002E-2</c:v>
                </c:pt>
                <c:pt idx="2788">
                  <c:v>5.4854899999999998E-2</c:v>
                </c:pt>
                <c:pt idx="2789">
                  <c:v>5.4122200000000002E-2</c:v>
                </c:pt>
                <c:pt idx="2790">
                  <c:v>5.3397800000000002E-2</c:v>
                </c:pt>
                <c:pt idx="2791">
                  <c:v>5.2681800000000001E-2</c:v>
                </c:pt>
                <c:pt idx="2792">
                  <c:v>5.1975100000000003E-2</c:v>
                </c:pt>
                <c:pt idx="2793">
                  <c:v>5.1278900000000002E-2</c:v>
                </c:pt>
                <c:pt idx="2794">
                  <c:v>5.0594300000000002E-2</c:v>
                </c:pt>
                <c:pt idx="2795">
                  <c:v>4.99222E-2</c:v>
                </c:pt>
                <c:pt idx="2796">
                  <c:v>4.9262899999999998E-2</c:v>
                </c:pt>
                <c:pt idx="2797">
                  <c:v>4.86165E-2</c:v>
                </c:pt>
                <c:pt idx="2798">
                  <c:v>4.7983100000000001E-2</c:v>
                </c:pt>
                <c:pt idx="2799">
                  <c:v>4.7362899999999999E-2</c:v>
                </c:pt>
                <c:pt idx="2800">
                  <c:v>4.6756199999999998E-2</c:v>
                </c:pt>
                <c:pt idx="2801">
                  <c:v>4.6164400000000001E-2</c:v>
                </c:pt>
                <c:pt idx="2802">
                  <c:v>4.5587799999999998E-2</c:v>
                </c:pt>
                <c:pt idx="2803">
                  <c:v>4.50225E-2</c:v>
                </c:pt>
                <c:pt idx="2804">
                  <c:v>4.4467199999999998E-2</c:v>
                </c:pt>
                <c:pt idx="2805">
                  <c:v>4.3927899999999999E-2</c:v>
                </c:pt>
                <c:pt idx="2806">
                  <c:v>4.3406899999999998E-2</c:v>
                </c:pt>
                <c:pt idx="2807">
                  <c:v>4.2901500000000002E-2</c:v>
                </c:pt>
                <c:pt idx="2808">
                  <c:v>4.2412400000000003E-2</c:v>
                </c:pt>
                <c:pt idx="2809">
                  <c:v>4.1941399999999997E-2</c:v>
                </c:pt>
                <c:pt idx="2810">
                  <c:v>4.14886E-2</c:v>
                </c:pt>
                <c:pt idx="2811">
                  <c:v>4.1054300000000002E-2</c:v>
                </c:pt>
                <c:pt idx="2812">
                  <c:v>4.0638300000000002E-2</c:v>
                </c:pt>
                <c:pt idx="2813">
                  <c:v>4.0241100000000002E-2</c:v>
                </c:pt>
                <c:pt idx="2814">
                  <c:v>3.9863500000000003E-2</c:v>
                </c:pt>
                <c:pt idx="2815">
                  <c:v>3.9506100000000002E-2</c:v>
                </c:pt>
                <c:pt idx="2816">
                  <c:v>3.9169700000000002E-2</c:v>
                </c:pt>
                <c:pt idx="2817">
                  <c:v>3.8854899999999998E-2</c:v>
                </c:pt>
                <c:pt idx="2818">
                  <c:v>3.8562399999999997E-2</c:v>
                </c:pt>
                <c:pt idx="2819">
                  <c:v>3.8293199999999999E-2</c:v>
                </c:pt>
                <c:pt idx="2820">
                  <c:v>3.8048199999999997E-2</c:v>
                </c:pt>
                <c:pt idx="2821">
                  <c:v>3.7828300000000002E-2</c:v>
                </c:pt>
                <c:pt idx="2822">
                  <c:v>3.7634599999999997E-2</c:v>
                </c:pt>
                <c:pt idx="2823">
                  <c:v>3.7468099999999997E-2</c:v>
                </c:pt>
                <c:pt idx="2824">
                  <c:v>3.73292E-2</c:v>
                </c:pt>
                <c:pt idx="2825">
                  <c:v>3.7218099999999997E-2</c:v>
                </c:pt>
                <c:pt idx="2826">
                  <c:v>3.7134599999999997E-2</c:v>
                </c:pt>
                <c:pt idx="2827">
                  <c:v>3.7078699999999999E-2</c:v>
                </c:pt>
                <c:pt idx="2828">
                  <c:v>3.70505E-2</c:v>
                </c:pt>
                <c:pt idx="2829">
                  <c:v>3.705E-2</c:v>
                </c:pt>
                <c:pt idx="2830">
                  <c:v>3.7077400000000003E-2</c:v>
                </c:pt>
                <c:pt idx="2831">
                  <c:v>3.7132999999999999E-2</c:v>
                </c:pt>
                <c:pt idx="2832">
                  <c:v>3.7216899999999997E-2</c:v>
                </c:pt>
                <c:pt idx="2833">
                  <c:v>3.7329399999999999E-2</c:v>
                </c:pt>
                <c:pt idx="2834">
                  <c:v>3.74706E-2</c:v>
                </c:pt>
                <c:pt idx="2835">
                  <c:v>3.764E-2</c:v>
                </c:pt>
                <c:pt idx="2836">
                  <c:v>3.7837299999999997E-2</c:v>
                </c:pt>
                <c:pt idx="2837">
                  <c:v>3.8062600000000002E-2</c:v>
                </c:pt>
                <c:pt idx="2838">
                  <c:v>3.8316000000000003E-2</c:v>
                </c:pt>
                <c:pt idx="2839">
                  <c:v>3.8597199999999998E-2</c:v>
                </c:pt>
                <c:pt idx="2840">
                  <c:v>3.8906299999999998E-2</c:v>
                </c:pt>
                <c:pt idx="2841">
                  <c:v>3.9243599999999997E-2</c:v>
                </c:pt>
                <c:pt idx="2842">
                  <c:v>3.9609499999999999E-2</c:v>
                </c:pt>
                <c:pt idx="2843">
                  <c:v>4.0003999999999998E-2</c:v>
                </c:pt>
                <c:pt idx="2844">
                  <c:v>4.0427200000000003E-2</c:v>
                </c:pt>
                <c:pt idx="2845">
                  <c:v>4.0879100000000002E-2</c:v>
                </c:pt>
                <c:pt idx="2846">
                  <c:v>4.1359399999999998E-2</c:v>
                </c:pt>
                <c:pt idx="2847">
                  <c:v>4.1868000000000002E-2</c:v>
                </c:pt>
                <c:pt idx="2848">
                  <c:v>4.2404600000000001E-2</c:v>
                </c:pt>
                <c:pt idx="2849">
                  <c:v>4.2969100000000003E-2</c:v>
                </c:pt>
                <c:pt idx="2850">
                  <c:v>4.3561200000000001E-2</c:v>
                </c:pt>
                <c:pt idx="2851">
                  <c:v>4.4180299999999999E-2</c:v>
                </c:pt>
                <c:pt idx="2852">
                  <c:v>4.4825400000000001E-2</c:v>
                </c:pt>
                <c:pt idx="2853">
                  <c:v>4.5495800000000003E-2</c:v>
                </c:pt>
                <c:pt idx="2854">
                  <c:v>4.6190500000000002E-2</c:v>
                </c:pt>
                <c:pt idx="2855">
                  <c:v>4.6909300000000001E-2</c:v>
                </c:pt>
                <c:pt idx="2856">
                  <c:v>4.7652E-2</c:v>
                </c:pt>
                <c:pt idx="2857">
                  <c:v>4.8418500000000003E-2</c:v>
                </c:pt>
                <c:pt idx="2858">
                  <c:v>4.9208599999999998E-2</c:v>
                </c:pt>
                <c:pt idx="2859">
                  <c:v>5.0021700000000002E-2</c:v>
                </c:pt>
                <c:pt idx="2860">
                  <c:v>5.0857199999999998E-2</c:v>
                </c:pt>
                <c:pt idx="2861">
                  <c:v>5.1714400000000001E-2</c:v>
                </c:pt>
                <c:pt idx="2862">
                  <c:v>5.2591800000000001E-2</c:v>
                </c:pt>
                <c:pt idx="2863">
                  <c:v>5.3488099999999997E-2</c:v>
                </c:pt>
                <c:pt idx="2864">
                  <c:v>5.4402300000000001E-2</c:v>
                </c:pt>
                <c:pt idx="2865">
                  <c:v>5.5333300000000002E-2</c:v>
                </c:pt>
                <c:pt idx="2866">
                  <c:v>5.62806E-2</c:v>
                </c:pt>
                <c:pt idx="2867">
                  <c:v>5.7244000000000003E-2</c:v>
                </c:pt>
                <c:pt idx="2868">
                  <c:v>5.8222999999999997E-2</c:v>
                </c:pt>
                <c:pt idx="2869">
                  <c:v>5.9215900000000002E-2</c:v>
                </c:pt>
                <c:pt idx="2870">
                  <c:v>6.0220299999999997E-2</c:v>
                </c:pt>
                <c:pt idx="2871">
                  <c:v>6.12346E-2</c:v>
                </c:pt>
                <c:pt idx="2872">
                  <c:v>6.2258000000000001E-2</c:v>
                </c:pt>
                <c:pt idx="2873">
                  <c:v>6.3289899999999996E-2</c:v>
                </c:pt>
                <c:pt idx="2874">
                  <c:v>6.4329499999999998E-2</c:v>
                </c:pt>
                <c:pt idx="2875">
                  <c:v>6.5376500000000004E-2</c:v>
                </c:pt>
                <c:pt idx="2876">
                  <c:v>6.6430400000000001E-2</c:v>
                </c:pt>
                <c:pt idx="2877">
                  <c:v>6.7489400000000005E-2</c:v>
                </c:pt>
                <c:pt idx="2878">
                  <c:v>6.8551000000000001E-2</c:v>
                </c:pt>
                <c:pt idx="2879">
                  <c:v>6.9613900000000006E-2</c:v>
                </c:pt>
                <c:pt idx="2880">
                  <c:v>7.0678000000000005E-2</c:v>
                </c:pt>
                <c:pt idx="2881">
                  <c:v>7.1743000000000001E-2</c:v>
                </c:pt>
                <c:pt idx="2882">
                  <c:v>7.2807999999999998E-2</c:v>
                </c:pt>
                <c:pt idx="2883">
                  <c:v>7.3871000000000006E-2</c:v>
                </c:pt>
                <c:pt idx="2884">
                  <c:v>7.4930200000000002E-2</c:v>
                </c:pt>
                <c:pt idx="2885">
                  <c:v>7.5984300000000005E-2</c:v>
                </c:pt>
                <c:pt idx="2886">
                  <c:v>7.7032000000000003E-2</c:v>
                </c:pt>
                <c:pt idx="2887">
                  <c:v>7.8071299999999996E-2</c:v>
                </c:pt>
                <c:pt idx="2888">
                  <c:v>7.9100900000000002E-2</c:v>
                </c:pt>
                <c:pt idx="2889">
                  <c:v>8.0119700000000002E-2</c:v>
                </c:pt>
                <c:pt idx="2890">
                  <c:v>8.1127299999999999E-2</c:v>
                </c:pt>
                <c:pt idx="2891">
                  <c:v>8.2123000000000002E-2</c:v>
                </c:pt>
                <c:pt idx="2892">
                  <c:v>8.3105999999999999E-2</c:v>
                </c:pt>
                <c:pt idx="2893">
                  <c:v>8.4074800000000005E-2</c:v>
                </c:pt>
                <c:pt idx="2894">
                  <c:v>8.5028000000000006E-2</c:v>
                </c:pt>
                <c:pt idx="2895">
                  <c:v>8.5964799999999994E-2</c:v>
                </c:pt>
                <c:pt idx="2896">
                  <c:v>8.68839E-2</c:v>
                </c:pt>
                <c:pt idx="2897">
                  <c:v>8.7783200000000006E-2</c:v>
                </c:pt>
                <c:pt idx="2898">
                  <c:v>8.8660799999999998E-2</c:v>
                </c:pt>
                <c:pt idx="2899">
                  <c:v>8.9515300000000006E-2</c:v>
                </c:pt>
                <c:pt idx="2900">
                  <c:v>9.0345300000000003E-2</c:v>
                </c:pt>
                <c:pt idx="2901">
                  <c:v>9.11497E-2</c:v>
                </c:pt>
                <c:pt idx="2902">
                  <c:v>9.1927300000000003E-2</c:v>
                </c:pt>
                <c:pt idx="2903">
                  <c:v>9.2676999999999995E-2</c:v>
                </c:pt>
                <c:pt idx="2904">
                  <c:v>9.3397499999999994E-2</c:v>
                </c:pt>
                <c:pt idx="2905">
                  <c:v>9.4087699999999996E-2</c:v>
                </c:pt>
                <c:pt idx="2906">
                  <c:v>9.4746700000000003E-2</c:v>
                </c:pt>
                <c:pt idx="2907">
                  <c:v>9.5373200000000005E-2</c:v>
                </c:pt>
                <c:pt idx="2908">
                  <c:v>9.5965800000000004E-2</c:v>
                </c:pt>
                <c:pt idx="2909">
                  <c:v>9.6523399999999995E-2</c:v>
                </c:pt>
                <c:pt idx="2910">
                  <c:v>9.7045300000000001E-2</c:v>
                </c:pt>
                <c:pt idx="2911">
                  <c:v>9.7530699999999998E-2</c:v>
                </c:pt>
                <c:pt idx="2912">
                  <c:v>9.7978399999999993E-2</c:v>
                </c:pt>
                <c:pt idx="2913">
                  <c:v>9.8387299999999997E-2</c:v>
                </c:pt>
                <c:pt idx="2914">
                  <c:v>9.8755999999999997E-2</c:v>
                </c:pt>
                <c:pt idx="2915">
                  <c:v>9.9083000000000004E-2</c:v>
                </c:pt>
                <c:pt idx="2916">
                  <c:v>9.9367300000000006E-2</c:v>
                </c:pt>
                <c:pt idx="2917">
                  <c:v>9.9607899999999999E-2</c:v>
                </c:pt>
                <c:pt idx="2918">
                  <c:v>9.9804100000000007E-2</c:v>
                </c:pt>
                <c:pt idx="2919">
                  <c:v>9.9955199999999994E-2</c:v>
                </c:pt>
                <c:pt idx="2920">
                  <c:v>0.100061</c:v>
                </c:pt>
                <c:pt idx="2921">
                  <c:v>0.10012</c:v>
                </c:pt>
                <c:pt idx="2922">
                  <c:v>0.100132</c:v>
                </c:pt>
                <c:pt idx="2923">
                  <c:v>0.100096</c:v>
                </c:pt>
                <c:pt idx="2924">
                  <c:v>0.100011</c:v>
                </c:pt>
                <c:pt idx="2925">
                  <c:v>9.9875099999999994E-2</c:v>
                </c:pt>
                <c:pt idx="2926">
                  <c:v>9.9688200000000005E-2</c:v>
                </c:pt>
                <c:pt idx="2927">
                  <c:v>9.9448800000000004E-2</c:v>
                </c:pt>
                <c:pt idx="2928">
                  <c:v>9.9156400000000006E-2</c:v>
                </c:pt>
                <c:pt idx="2929">
                  <c:v>9.8810599999999998E-2</c:v>
                </c:pt>
                <c:pt idx="2930">
                  <c:v>9.8411299999999993E-2</c:v>
                </c:pt>
                <c:pt idx="2931">
                  <c:v>9.7957799999999998E-2</c:v>
                </c:pt>
                <c:pt idx="2932">
                  <c:v>9.7449900000000006E-2</c:v>
                </c:pt>
                <c:pt idx="2933">
                  <c:v>9.6887399999999999E-2</c:v>
                </c:pt>
                <c:pt idx="2934">
                  <c:v>9.6269800000000003E-2</c:v>
                </c:pt>
                <c:pt idx="2935">
                  <c:v>9.5596600000000004E-2</c:v>
                </c:pt>
                <c:pt idx="2936">
                  <c:v>9.4867499999999993E-2</c:v>
                </c:pt>
                <c:pt idx="2937">
                  <c:v>9.4082299999999994E-2</c:v>
                </c:pt>
                <c:pt idx="2938">
                  <c:v>9.3240900000000002E-2</c:v>
                </c:pt>
                <c:pt idx="2939">
                  <c:v>9.2342800000000003E-2</c:v>
                </c:pt>
                <c:pt idx="2940">
                  <c:v>9.1387899999999994E-2</c:v>
                </c:pt>
                <c:pt idx="2941">
                  <c:v>9.0376700000000004E-2</c:v>
                </c:pt>
                <c:pt idx="2942">
                  <c:v>8.9309200000000005E-2</c:v>
                </c:pt>
                <c:pt idx="2943">
                  <c:v>8.8185600000000003E-2</c:v>
                </c:pt>
                <c:pt idx="2944">
                  <c:v>8.7005899999999997E-2</c:v>
                </c:pt>
                <c:pt idx="2945">
                  <c:v>8.5770200000000005E-2</c:v>
                </c:pt>
                <c:pt idx="2946">
                  <c:v>8.4478800000000007E-2</c:v>
                </c:pt>
                <c:pt idx="2947">
                  <c:v>8.3132200000000003E-2</c:v>
                </c:pt>
                <c:pt idx="2948">
                  <c:v>8.1730700000000003E-2</c:v>
                </c:pt>
                <c:pt idx="2949">
                  <c:v>8.0273999999999998E-2</c:v>
                </c:pt>
                <c:pt idx="2950">
                  <c:v>7.8762100000000002E-2</c:v>
                </c:pt>
                <c:pt idx="2951">
                  <c:v>7.7195E-2</c:v>
                </c:pt>
                <c:pt idx="2952">
                  <c:v>7.5573299999999996E-2</c:v>
                </c:pt>
                <c:pt idx="2953">
                  <c:v>7.3897599999999994E-2</c:v>
                </c:pt>
                <c:pt idx="2954">
                  <c:v>7.2168800000000005E-2</c:v>
                </c:pt>
                <c:pt idx="2955">
                  <c:v>7.0388400000000004E-2</c:v>
                </c:pt>
                <c:pt idx="2956">
                  <c:v>6.8556900000000004E-2</c:v>
                </c:pt>
                <c:pt idx="2957">
                  <c:v>6.6674800000000006E-2</c:v>
                </c:pt>
                <c:pt idx="2958">
                  <c:v>6.4742099999999997E-2</c:v>
                </c:pt>
                <c:pt idx="2959">
                  <c:v>6.2759800000000004E-2</c:v>
                </c:pt>
                <c:pt idx="2960">
                  <c:v>6.0729199999999997E-2</c:v>
                </c:pt>
                <c:pt idx="2961">
                  <c:v>5.86519E-2</c:v>
                </c:pt>
                <c:pt idx="2962">
                  <c:v>5.65294E-2</c:v>
                </c:pt>
                <c:pt idx="2963">
                  <c:v>5.4363099999999998E-2</c:v>
                </c:pt>
                <c:pt idx="2964">
                  <c:v>5.2154699999999998E-2</c:v>
                </c:pt>
                <c:pt idx="2965">
                  <c:v>4.9905600000000001E-2</c:v>
                </c:pt>
                <c:pt idx="2966">
                  <c:v>4.76175E-2</c:v>
                </c:pt>
                <c:pt idx="2967">
                  <c:v>4.52918E-2</c:v>
                </c:pt>
                <c:pt idx="2968">
                  <c:v>4.2929299999999997E-2</c:v>
                </c:pt>
                <c:pt idx="2969">
                  <c:v>4.0530799999999999E-2</c:v>
                </c:pt>
                <c:pt idx="2970">
                  <c:v>3.8096600000000001E-2</c:v>
                </c:pt>
                <c:pt idx="2971">
                  <c:v>3.5627800000000001E-2</c:v>
                </c:pt>
                <c:pt idx="2972">
                  <c:v>3.3125799999999997E-2</c:v>
                </c:pt>
                <c:pt idx="2973">
                  <c:v>3.0592299999999999E-2</c:v>
                </c:pt>
                <c:pt idx="2974">
                  <c:v>2.8028600000000001E-2</c:v>
                </c:pt>
                <c:pt idx="2975">
                  <c:v>2.5436299999999998E-2</c:v>
                </c:pt>
                <c:pt idx="2976">
                  <c:v>2.2816699999999999E-2</c:v>
                </c:pt>
                <c:pt idx="2977">
                  <c:v>2.0171700000000001E-2</c:v>
                </c:pt>
                <c:pt idx="2978">
                  <c:v>1.7502899999999998E-2</c:v>
                </c:pt>
                <c:pt idx="2979">
                  <c:v>1.4811899999999999E-2</c:v>
                </c:pt>
                <c:pt idx="2980">
                  <c:v>1.2100100000000001E-2</c:v>
                </c:pt>
                <c:pt idx="2981" formatCode="0.00E+00">
                  <c:v>9.3694499999999997E-3</c:v>
                </c:pt>
                <c:pt idx="2982" formatCode="0.00E+00">
                  <c:v>6.6219099999999999E-3</c:v>
                </c:pt>
                <c:pt idx="2983" formatCode="0.00E+00">
                  <c:v>3.8595299999999999E-3</c:v>
                </c:pt>
                <c:pt idx="2984" formatCode="0.00E+00">
                  <c:v>1.0842899999999999E-3</c:v>
                </c:pt>
                <c:pt idx="2985" formatCode="0.00E+00">
                  <c:v>-1.70211E-3</c:v>
                </c:pt>
                <c:pt idx="2986" formatCode="0.00E+00">
                  <c:v>-4.4984999999999999E-3</c:v>
                </c:pt>
                <c:pt idx="2987" formatCode="0.00E+00">
                  <c:v>-7.3039799999999998E-3</c:v>
                </c:pt>
                <c:pt idx="2988">
                  <c:v>-1.0117599999999999E-2</c:v>
                </c:pt>
                <c:pt idx="2989">
                  <c:v>-1.2937799999999999E-2</c:v>
                </c:pt>
                <c:pt idx="2990">
                  <c:v>-1.57628E-2</c:v>
                </c:pt>
                <c:pt idx="2991">
                  <c:v>-1.8590499999999999E-2</c:v>
                </c:pt>
                <c:pt idx="2992">
                  <c:v>-2.1418800000000002E-2</c:v>
                </c:pt>
                <c:pt idx="2993">
                  <c:v>-2.4244999999999999E-2</c:v>
                </c:pt>
                <c:pt idx="2994">
                  <c:v>-2.7066400000000001E-2</c:v>
                </c:pt>
                <c:pt idx="2995">
                  <c:v>-2.98806E-2</c:v>
                </c:pt>
                <c:pt idx="2996">
                  <c:v>-3.2685499999999999E-2</c:v>
                </c:pt>
                <c:pt idx="2997">
                  <c:v>-3.5478799999999998E-2</c:v>
                </c:pt>
                <c:pt idx="2998">
                  <c:v>-3.8258E-2</c:v>
                </c:pt>
                <c:pt idx="2999">
                  <c:v>-4.1021200000000001E-2</c:v>
                </c:pt>
                <c:pt idx="3000">
                  <c:v>-4.3766300000000001E-2</c:v>
                </c:pt>
                <c:pt idx="3001">
                  <c:v>-4.6491400000000002E-2</c:v>
                </c:pt>
                <c:pt idx="3002">
                  <c:v>-4.9195000000000003E-2</c:v>
                </c:pt>
                <c:pt idx="3003">
                  <c:v>-5.1875999999999999E-2</c:v>
                </c:pt>
                <c:pt idx="3004">
                  <c:v>-5.4533199999999997E-2</c:v>
                </c:pt>
                <c:pt idx="3005">
                  <c:v>-5.7165100000000003E-2</c:v>
                </c:pt>
                <c:pt idx="3006">
                  <c:v>-5.9769799999999998E-2</c:v>
                </c:pt>
                <c:pt idx="3007">
                  <c:v>-6.2343700000000002E-2</c:v>
                </c:pt>
                <c:pt idx="3008">
                  <c:v>-6.4882800000000004E-2</c:v>
                </c:pt>
                <c:pt idx="3009">
                  <c:v>-6.7384600000000003E-2</c:v>
                </c:pt>
                <c:pt idx="3010">
                  <c:v>-6.9847999999999993E-2</c:v>
                </c:pt>
                <c:pt idx="3011">
                  <c:v>-7.2272000000000003E-2</c:v>
                </c:pt>
                <c:pt idx="3012">
                  <c:v>-7.4655100000000002E-2</c:v>
                </c:pt>
                <c:pt idx="3013">
                  <c:v>-7.6995900000000006E-2</c:v>
                </c:pt>
                <c:pt idx="3014">
                  <c:v>-7.9293299999999997E-2</c:v>
                </c:pt>
                <c:pt idx="3015">
                  <c:v>-8.1546400000000005E-2</c:v>
                </c:pt>
                <c:pt idx="3016">
                  <c:v>-8.3753999999999995E-2</c:v>
                </c:pt>
                <c:pt idx="3017">
                  <c:v>-8.59148E-2</c:v>
                </c:pt>
                <c:pt idx="3018">
                  <c:v>-8.8027800000000003E-2</c:v>
                </c:pt>
                <c:pt idx="3019">
                  <c:v>-9.0091400000000002E-2</c:v>
                </c:pt>
                <c:pt idx="3020">
                  <c:v>-9.2103199999999996E-2</c:v>
                </c:pt>
                <c:pt idx="3021">
                  <c:v>-9.40608E-2</c:v>
                </c:pt>
                <c:pt idx="3022">
                  <c:v>-9.5963499999999993E-2</c:v>
                </c:pt>
                <c:pt idx="3023">
                  <c:v>-9.7811200000000001E-2</c:v>
                </c:pt>
                <c:pt idx="3024">
                  <c:v>-9.9602899999999994E-2</c:v>
                </c:pt>
                <c:pt idx="3025">
                  <c:v>-0.101338</c:v>
                </c:pt>
                <c:pt idx="3026">
                  <c:v>-0.103015</c:v>
                </c:pt>
                <c:pt idx="3027">
                  <c:v>-0.10463500000000001</c:v>
                </c:pt>
                <c:pt idx="3028">
                  <c:v>-0.106195</c:v>
                </c:pt>
                <c:pt idx="3029">
                  <c:v>-0.107695</c:v>
                </c:pt>
                <c:pt idx="3030">
                  <c:v>-0.10913299999999999</c:v>
                </c:pt>
                <c:pt idx="3031">
                  <c:v>-0.110508</c:v>
                </c:pt>
                <c:pt idx="3032">
                  <c:v>-0.111819</c:v>
                </c:pt>
                <c:pt idx="3033">
                  <c:v>-0.113065</c:v>
                </c:pt>
                <c:pt idx="3034">
                  <c:v>-0.114243</c:v>
                </c:pt>
                <c:pt idx="3035">
                  <c:v>-0.115353</c:v>
                </c:pt>
                <c:pt idx="3036">
                  <c:v>-0.116395</c:v>
                </c:pt>
                <c:pt idx="3037">
                  <c:v>-0.117368</c:v>
                </c:pt>
                <c:pt idx="3038">
                  <c:v>-0.118273</c:v>
                </c:pt>
                <c:pt idx="3039">
                  <c:v>-0.11910999999999999</c:v>
                </c:pt>
                <c:pt idx="3040">
                  <c:v>-0.119879</c:v>
                </c:pt>
                <c:pt idx="3041">
                  <c:v>-0.12058099999999999</c:v>
                </c:pt>
                <c:pt idx="3042">
                  <c:v>-0.121214</c:v>
                </c:pt>
                <c:pt idx="3043">
                  <c:v>-0.121779</c:v>
                </c:pt>
                <c:pt idx="3044">
                  <c:v>-0.122277</c:v>
                </c:pt>
                <c:pt idx="3045">
                  <c:v>-0.122709</c:v>
                </c:pt>
                <c:pt idx="3046">
                  <c:v>-0.123076</c:v>
                </c:pt>
                <c:pt idx="3047">
                  <c:v>-0.123379</c:v>
                </c:pt>
                <c:pt idx="3048">
                  <c:v>-0.12361800000000001</c:v>
                </c:pt>
                <c:pt idx="3049">
                  <c:v>-0.123789</c:v>
                </c:pt>
                <c:pt idx="3050">
                  <c:v>-0.123891</c:v>
                </c:pt>
                <c:pt idx="3051">
                  <c:v>-0.12392599999999999</c:v>
                </c:pt>
                <c:pt idx="3052">
                  <c:v>-0.123892</c:v>
                </c:pt>
                <c:pt idx="3053">
                  <c:v>-0.12379</c:v>
                </c:pt>
                <c:pt idx="3054">
                  <c:v>-0.12361999999999999</c:v>
                </c:pt>
                <c:pt idx="3055">
                  <c:v>-0.12338499999999999</c:v>
                </c:pt>
                <c:pt idx="3056">
                  <c:v>-0.123088</c:v>
                </c:pt>
                <c:pt idx="3057">
                  <c:v>-0.122729</c:v>
                </c:pt>
                <c:pt idx="3058">
                  <c:v>-0.122308</c:v>
                </c:pt>
                <c:pt idx="3059">
                  <c:v>-0.121827</c:v>
                </c:pt>
                <c:pt idx="3060">
                  <c:v>-0.12128800000000001</c:v>
                </c:pt>
                <c:pt idx="3061">
                  <c:v>-0.120695</c:v>
                </c:pt>
                <c:pt idx="3062">
                  <c:v>-0.120048</c:v>
                </c:pt>
                <c:pt idx="3063">
                  <c:v>-0.119348</c:v>
                </c:pt>
                <c:pt idx="3064">
                  <c:v>-0.11859699999999999</c:v>
                </c:pt>
                <c:pt idx="3065">
                  <c:v>-0.117797</c:v>
                </c:pt>
                <c:pt idx="3066">
                  <c:v>-0.11695</c:v>
                </c:pt>
                <c:pt idx="3067">
                  <c:v>-0.116054</c:v>
                </c:pt>
                <c:pt idx="3068">
                  <c:v>-0.115111</c:v>
                </c:pt>
                <c:pt idx="3069">
                  <c:v>-0.114122</c:v>
                </c:pt>
                <c:pt idx="3070">
                  <c:v>-0.11308699999999999</c:v>
                </c:pt>
                <c:pt idx="3071">
                  <c:v>-0.112007</c:v>
                </c:pt>
                <c:pt idx="3072">
                  <c:v>-0.11088199999999999</c:v>
                </c:pt>
                <c:pt idx="3073">
                  <c:v>-0.109712</c:v>
                </c:pt>
                <c:pt idx="3074">
                  <c:v>-0.1085</c:v>
                </c:pt>
                <c:pt idx="3075">
                  <c:v>-0.10725</c:v>
                </c:pt>
                <c:pt idx="3076">
                  <c:v>-0.105965</c:v>
                </c:pt>
                <c:pt idx="3077">
                  <c:v>-0.104648</c:v>
                </c:pt>
                <c:pt idx="3078">
                  <c:v>-0.103299</c:v>
                </c:pt>
                <c:pt idx="3079">
                  <c:v>-0.10192</c:v>
                </c:pt>
                <c:pt idx="3080">
                  <c:v>-0.100512</c:v>
                </c:pt>
                <c:pt idx="3081">
                  <c:v>-9.9077200000000004E-2</c:v>
                </c:pt>
                <c:pt idx="3082">
                  <c:v>-9.76157E-2</c:v>
                </c:pt>
                <c:pt idx="3083">
                  <c:v>-9.6129599999999996E-2</c:v>
                </c:pt>
                <c:pt idx="3084">
                  <c:v>-9.4619700000000001E-2</c:v>
                </c:pt>
                <c:pt idx="3085">
                  <c:v>-9.3087199999999995E-2</c:v>
                </c:pt>
                <c:pt idx="3086">
                  <c:v>-9.1533400000000001E-2</c:v>
                </c:pt>
                <c:pt idx="3087">
                  <c:v>-8.9959499999999998E-2</c:v>
                </c:pt>
                <c:pt idx="3088">
                  <c:v>-8.8367299999999996E-2</c:v>
                </c:pt>
                <c:pt idx="3089">
                  <c:v>-8.6759900000000001E-2</c:v>
                </c:pt>
                <c:pt idx="3090">
                  <c:v>-8.5140999999999994E-2</c:v>
                </c:pt>
                <c:pt idx="3091">
                  <c:v>-8.3513199999999996E-2</c:v>
                </c:pt>
                <c:pt idx="3092">
                  <c:v>-8.1878599999999996E-2</c:v>
                </c:pt>
                <c:pt idx="3093">
                  <c:v>-8.0239900000000003E-2</c:v>
                </c:pt>
                <c:pt idx="3094">
                  <c:v>-7.8597899999999998E-2</c:v>
                </c:pt>
                <c:pt idx="3095">
                  <c:v>-7.6950500000000005E-2</c:v>
                </c:pt>
                <c:pt idx="3096">
                  <c:v>-7.5296000000000002E-2</c:v>
                </c:pt>
                <c:pt idx="3097">
                  <c:v>-7.3635699999999998E-2</c:v>
                </c:pt>
                <c:pt idx="3098">
                  <c:v>-7.1973200000000001E-2</c:v>
                </c:pt>
                <c:pt idx="3099">
                  <c:v>-7.0311700000000005E-2</c:v>
                </c:pt>
                <c:pt idx="3100">
                  <c:v>-6.8654300000000001E-2</c:v>
                </c:pt>
                <c:pt idx="3101">
                  <c:v>-6.7002900000000004E-2</c:v>
                </c:pt>
                <c:pt idx="3102">
                  <c:v>-6.5358600000000003E-2</c:v>
                </c:pt>
                <c:pt idx="3103">
                  <c:v>-6.3723199999999994E-2</c:v>
                </c:pt>
                <c:pt idx="3104">
                  <c:v>-6.2099500000000002E-2</c:v>
                </c:pt>
                <c:pt idx="3105">
                  <c:v>-6.0491799999999998E-2</c:v>
                </c:pt>
                <c:pt idx="3106">
                  <c:v>-5.8903499999999998E-2</c:v>
                </c:pt>
                <c:pt idx="3107">
                  <c:v>-5.7335400000000002E-2</c:v>
                </c:pt>
                <c:pt idx="3108">
                  <c:v>-5.5787400000000001E-2</c:v>
                </c:pt>
                <c:pt idx="3109">
                  <c:v>-5.4260099999999999E-2</c:v>
                </c:pt>
                <c:pt idx="3110">
                  <c:v>-5.2755700000000003E-2</c:v>
                </c:pt>
                <c:pt idx="3111">
                  <c:v>-5.1276000000000002E-2</c:v>
                </c:pt>
                <c:pt idx="3112">
                  <c:v>-4.9822100000000001E-2</c:v>
                </c:pt>
                <c:pt idx="3113">
                  <c:v>-4.8396700000000001E-2</c:v>
                </c:pt>
                <c:pt idx="3114">
                  <c:v>-4.7003200000000002E-2</c:v>
                </c:pt>
                <c:pt idx="3115">
                  <c:v>-4.5645699999999997E-2</c:v>
                </c:pt>
                <c:pt idx="3116">
                  <c:v>-4.4327800000000001E-2</c:v>
                </c:pt>
                <c:pt idx="3117">
                  <c:v>-4.3051899999999997E-2</c:v>
                </c:pt>
                <c:pt idx="3118">
                  <c:v>-4.1819700000000001E-2</c:v>
                </c:pt>
                <c:pt idx="3119">
                  <c:v>-4.0632399999999999E-2</c:v>
                </c:pt>
                <c:pt idx="3120">
                  <c:v>-3.9490600000000001E-2</c:v>
                </c:pt>
                <c:pt idx="3121">
                  <c:v>-3.8394499999999998E-2</c:v>
                </c:pt>
                <c:pt idx="3122">
                  <c:v>-3.7345099999999999E-2</c:v>
                </c:pt>
                <c:pt idx="3123">
                  <c:v>-3.6344700000000001E-2</c:v>
                </c:pt>
                <c:pt idx="3124">
                  <c:v>-3.5396799999999999E-2</c:v>
                </c:pt>
                <c:pt idx="3125">
                  <c:v>-3.4504399999999998E-2</c:v>
                </c:pt>
                <c:pt idx="3126">
                  <c:v>-3.3669999999999999E-2</c:v>
                </c:pt>
                <c:pt idx="3127">
                  <c:v>-3.2896700000000001E-2</c:v>
                </c:pt>
                <c:pt idx="3128">
                  <c:v>-3.2187300000000002E-2</c:v>
                </c:pt>
                <c:pt idx="3129">
                  <c:v>-3.15439E-2</c:v>
                </c:pt>
                <c:pt idx="3130">
                  <c:v>-3.09684E-2</c:v>
                </c:pt>
                <c:pt idx="3131">
                  <c:v>-3.0462599999999999E-2</c:v>
                </c:pt>
                <c:pt idx="3132">
                  <c:v>-3.0028900000000001E-2</c:v>
                </c:pt>
                <c:pt idx="3133">
                  <c:v>-2.9670100000000001E-2</c:v>
                </c:pt>
                <c:pt idx="3134">
                  <c:v>-2.93882E-2</c:v>
                </c:pt>
                <c:pt idx="3135">
                  <c:v>-2.9183000000000001E-2</c:v>
                </c:pt>
                <c:pt idx="3136">
                  <c:v>-2.9052000000000001E-2</c:v>
                </c:pt>
                <c:pt idx="3137">
                  <c:v>-2.8992799999999999E-2</c:v>
                </c:pt>
                <c:pt idx="3138">
                  <c:v>-2.90055E-2</c:v>
                </c:pt>
                <c:pt idx="3139">
                  <c:v>-2.9091200000000001E-2</c:v>
                </c:pt>
                <c:pt idx="3140">
                  <c:v>-2.9249299999999999E-2</c:v>
                </c:pt>
                <c:pt idx="3141">
                  <c:v>-2.9479399999999999E-2</c:v>
                </c:pt>
                <c:pt idx="3142">
                  <c:v>-2.9784000000000001E-2</c:v>
                </c:pt>
                <c:pt idx="3143">
                  <c:v>-3.0166999999999999E-2</c:v>
                </c:pt>
                <c:pt idx="3144">
                  <c:v>-3.0629900000000002E-2</c:v>
                </c:pt>
                <c:pt idx="3145">
                  <c:v>-3.1172100000000001E-2</c:v>
                </c:pt>
                <c:pt idx="3146">
                  <c:v>-3.1793299999999997E-2</c:v>
                </c:pt>
                <c:pt idx="3147">
                  <c:v>-3.2495499999999997E-2</c:v>
                </c:pt>
                <c:pt idx="3148">
                  <c:v>-3.32818E-2</c:v>
                </c:pt>
                <c:pt idx="3149">
                  <c:v>-3.4153999999999997E-2</c:v>
                </c:pt>
                <c:pt idx="3150">
                  <c:v>-3.5111099999999999E-2</c:v>
                </c:pt>
                <c:pt idx="3151">
                  <c:v>-3.6152400000000001E-2</c:v>
                </c:pt>
                <c:pt idx="3152">
                  <c:v>-3.7279100000000003E-2</c:v>
                </c:pt>
                <c:pt idx="3153">
                  <c:v>-3.8490499999999997E-2</c:v>
                </c:pt>
                <c:pt idx="3154">
                  <c:v>-3.9781900000000002E-2</c:v>
                </c:pt>
                <c:pt idx="3155">
                  <c:v>-4.1147999999999997E-2</c:v>
                </c:pt>
                <c:pt idx="3156">
                  <c:v>-4.2586499999999999E-2</c:v>
                </c:pt>
                <c:pt idx="3157">
                  <c:v>-4.4095799999999997E-2</c:v>
                </c:pt>
                <c:pt idx="3158">
                  <c:v>-4.5674699999999999E-2</c:v>
                </c:pt>
                <c:pt idx="3159">
                  <c:v>-4.7322400000000001E-2</c:v>
                </c:pt>
                <c:pt idx="3160">
                  <c:v>-4.9037400000000002E-2</c:v>
                </c:pt>
                <c:pt idx="3161">
                  <c:v>-5.0817800000000003E-2</c:v>
                </c:pt>
                <c:pt idx="3162">
                  <c:v>-5.2663599999999998E-2</c:v>
                </c:pt>
                <c:pt idx="3163">
                  <c:v>-5.4576199999999998E-2</c:v>
                </c:pt>
                <c:pt idx="3164">
                  <c:v>-5.6554300000000002E-2</c:v>
                </c:pt>
                <c:pt idx="3165">
                  <c:v>-5.8594199999999999E-2</c:v>
                </c:pt>
                <c:pt idx="3166">
                  <c:v>-6.0693799999999999E-2</c:v>
                </c:pt>
                <c:pt idx="3167">
                  <c:v>-6.2852699999999997E-2</c:v>
                </c:pt>
                <c:pt idx="3168">
                  <c:v>-6.5068500000000001E-2</c:v>
                </c:pt>
                <c:pt idx="3169">
                  <c:v>-6.7337599999999997E-2</c:v>
                </c:pt>
                <c:pt idx="3170">
                  <c:v>-6.9656499999999996E-2</c:v>
                </c:pt>
                <c:pt idx="3171">
                  <c:v>-7.2021799999999997E-2</c:v>
                </c:pt>
                <c:pt idx="3172">
                  <c:v>-7.4429999999999996E-2</c:v>
                </c:pt>
                <c:pt idx="3173">
                  <c:v>-7.6878100000000005E-2</c:v>
                </c:pt>
                <c:pt idx="3174">
                  <c:v>-7.9362100000000005E-2</c:v>
                </c:pt>
                <c:pt idx="3175">
                  <c:v>-8.1877500000000006E-2</c:v>
                </c:pt>
                <c:pt idx="3176">
                  <c:v>-8.4421599999999999E-2</c:v>
                </c:pt>
                <c:pt idx="3177">
                  <c:v>-8.6993200000000007E-2</c:v>
                </c:pt>
                <c:pt idx="3178">
                  <c:v>-8.9590299999999998E-2</c:v>
                </c:pt>
                <c:pt idx="3179">
                  <c:v>-9.2210600000000004E-2</c:v>
                </c:pt>
                <c:pt idx="3180">
                  <c:v>-9.4852300000000001E-2</c:v>
                </c:pt>
                <c:pt idx="3181">
                  <c:v>-9.7513600000000006E-2</c:v>
                </c:pt>
                <c:pt idx="3182">
                  <c:v>-0.100188</c:v>
                </c:pt>
                <c:pt idx="3183">
                  <c:v>-0.102866</c:v>
                </c:pt>
                <c:pt idx="3184">
                  <c:v>-0.10553800000000001</c:v>
                </c:pt>
                <c:pt idx="3185">
                  <c:v>-0.10820200000000001</c:v>
                </c:pt>
                <c:pt idx="3186">
                  <c:v>-0.11086</c:v>
                </c:pt>
                <c:pt idx="3187">
                  <c:v>-0.113509</c:v>
                </c:pt>
                <c:pt idx="3188">
                  <c:v>-0.116144</c:v>
                </c:pt>
                <c:pt idx="3189">
                  <c:v>-0.118758</c:v>
                </c:pt>
                <c:pt idx="3190">
                  <c:v>-0.121347</c:v>
                </c:pt>
                <c:pt idx="3191">
                  <c:v>-0.123908</c:v>
                </c:pt>
                <c:pt idx="3192">
                  <c:v>-0.126441</c:v>
                </c:pt>
                <c:pt idx="3193">
                  <c:v>-0.12895100000000001</c:v>
                </c:pt>
                <c:pt idx="3194">
                  <c:v>-0.131437</c:v>
                </c:pt>
                <c:pt idx="3195">
                  <c:v>-0.13389300000000001</c:v>
                </c:pt>
                <c:pt idx="3196">
                  <c:v>-0.13631599999999999</c:v>
                </c:pt>
                <c:pt idx="3197">
                  <c:v>-0.13869899999999999</c:v>
                </c:pt>
                <c:pt idx="3198">
                  <c:v>-0.14104</c:v>
                </c:pt>
                <c:pt idx="3199">
                  <c:v>-0.14333399999999999</c:v>
                </c:pt>
                <c:pt idx="3200">
                  <c:v>-0.14557800000000001</c:v>
                </c:pt>
                <c:pt idx="3201">
                  <c:v>-0.14776900000000001</c:v>
                </c:pt>
                <c:pt idx="3202">
                  <c:v>-0.14990899999999999</c:v>
                </c:pt>
                <c:pt idx="3203">
                  <c:v>-0.152002</c:v>
                </c:pt>
                <c:pt idx="3204">
                  <c:v>-0.15405099999999999</c:v>
                </c:pt>
                <c:pt idx="3205">
                  <c:v>-0.156057</c:v>
                </c:pt>
                <c:pt idx="3206">
                  <c:v>-0.15801899999999999</c:v>
                </c:pt>
                <c:pt idx="3207">
                  <c:v>-0.15993499999999999</c:v>
                </c:pt>
                <c:pt idx="3208">
                  <c:v>-0.161804</c:v>
                </c:pt>
                <c:pt idx="3209">
                  <c:v>-0.16362099999999999</c:v>
                </c:pt>
                <c:pt idx="3210">
                  <c:v>-0.16538600000000001</c:v>
                </c:pt>
                <c:pt idx="3211">
                  <c:v>-0.1671</c:v>
                </c:pt>
                <c:pt idx="3212">
                  <c:v>-0.16875999999999999</c:v>
                </c:pt>
                <c:pt idx="3213">
                  <c:v>-0.17036499999999999</c:v>
                </c:pt>
                <c:pt idx="3214">
                  <c:v>-0.17191200000000001</c:v>
                </c:pt>
                <c:pt idx="3215">
                  <c:v>-0.173404</c:v>
                </c:pt>
                <c:pt idx="3216">
                  <c:v>-0.174842</c:v>
                </c:pt>
                <c:pt idx="3217">
                  <c:v>-0.17622499999999999</c:v>
                </c:pt>
                <c:pt idx="3218">
                  <c:v>-0.17755399999999999</c:v>
                </c:pt>
                <c:pt idx="3219">
                  <c:v>-0.17882799999999999</c:v>
                </c:pt>
                <c:pt idx="3220">
                  <c:v>-0.18004899999999999</c:v>
                </c:pt>
                <c:pt idx="3221">
                  <c:v>-0.18121899999999999</c:v>
                </c:pt>
                <c:pt idx="3222">
                  <c:v>-0.18234</c:v>
                </c:pt>
                <c:pt idx="3223">
                  <c:v>-0.18341099999999999</c:v>
                </c:pt>
                <c:pt idx="3224">
                  <c:v>-0.18443100000000001</c:v>
                </c:pt>
                <c:pt idx="3225">
                  <c:v>-0.18540300000000001</c:v>
                </c:pt>
                <c:pt idx="3226">
                  <c:v>-0.18632799999999999</c:v>
                </c:pt>
                <c:pt idx="3227">
                  <c:v>-0.18720999999999999</c:v>
                </c:pt>
                <c:pt idx="3228">
                  <c:v>-0.18804799999999999</c:v>
                </c:pt>
                <c:pt idx="3229">
                  <c:v>-0.18884000000000001</c:v>
                </c:pt>
                <c:pt idx="3230">
                  <c:v>-0.18959100000000001</c:v>
                </c:pt>
                <c:pt idx="3231">
                  <c:v>-0.190305</c:v>
                </c:pt>
                <c:pt idx="3232">
                  <c:v>-0.19098699999999999</c:v>
                </c:pt>
                <c:pt idx="3233">
                  <c:v>-0.19164100000000001</c:v>
                </c:pt>
                <c:pt idx="3234">
                  <c:v>-0.192273</c:v>
                </c:pt>
                <c:pt idx="3235">
                  <c:v>-0.192889</c:v>
                </c:pt>
                <c:pt idx="3236">
                  <c:v>-0.193493</c:v>
                </c:pt>
                <c:pt idx="3237">
                  <c:v>-0.19409000000000001</c:v>
                </c:pt>
                <c:pt idx="3238">
                  <c:v>-0.19467999999999999</c:v>
                </c:pt>
                <c:pt idx="3239">
                  <c:v>-0.19526499999999999</c:v>
                </c:pt>
                <c:pt idx="3240">
                  <c:v>-0.19584599999999999</c:v>
                </c:pt>
                <c:pt idx="3241">
                  <c:v>-0.19642100000000001</c:v>
                </c:pt>
                <c:pt idx="3242">
                  <c:v>-0.19697999999999999</c:v>
                </c:pt>
                <c:pt idx="3243">
                  <c:v>-0.197521</c:v>
                </c:pt>
                <c:pt idx="3244">
                  <c:v>-0.198045</c:v>
                </c:pt>
                <c:pt idx="3245">
                  <c:v>-0.19855500000000001</c:v>
                </c:pt>
                <c:pt idx="3246">
                  <c:v>-0.19905700000000001</c:v>
                </c:pt>
                <c:pt idx="3247">
                  <c:v>-0.19955899999999999</c:v>
                </c:pt>
                <c:pt idx="3248">
                  <c:v>-0.20005999999999999</c:v>
                </c:pt>
                <c:pt idx="3249">
                  <c:v>-0.20055999999999999</c:v>
                </c:pt>
                <c:pt idx="3250">
                  <c:v>-0.20105600000000001</c:v>
                </c:pt>
                <c:pt idx="3251">
                  <c:v>-0.201546</c:v>
                </c:pt>
                <c:pt idx="3252">
                  <c:v>-0.20202800000000001</c:v>
                </c:pt>
                <c:pt idx="3253">
                  <c:v>-0.20250099999999999</c:v>
                </c:pt>
                <c:pt idx="3254">
                  <c:v>-0.20296700000000001</c:v>
                </c:pt>
                <c:pt idx="3255">
                  <c:v>-0.203427</c:v>
                </c:pt>
                <c:pt idx="3256">
                  <c:v>-0.20388400000000001</c:v>
                </c:pt>
                <c:pt idx="3257">
                  <c:v>-0.20433599999999999</c:v>
                </c:pt>
                <c:pt idx="3258">
                  <c:v>-0.20478199999999999</c:v>
                </c:pt>
                <c:pt idx="3259">
                  <c:v>-0.20522000000000001</c:v>
                </c:pt>
                <c:pt idx="3260">
                  <c:v>-0.205649</c:v>
                </c:pt>
                <c:pt idx="3261">
                  <c:v>-0.20607</c:v>
                </c:pt>
                <c:pt idx="3262">
                  <c:v>-0.206481</c:v>
                </c:pt>
                <c:pt idx="3263">
                  <c:v>-0.20688000000000001</c:v>
                </c:pt>
                <c:pt idx="3264">
                  <c:v>-0.20726700000000001</c:v>
                </c:pt>
                <c:pt idx="3265">
                  <c:v>-0.207644</c:v>
                </c:pt>
                <c:pt idx="3266">
                  <c:v>-0.208013</c:v>
                </c:pt>
                <c:pt idx="3267">
                  <c:v>-0.208373</c:v>
                </c:pt>
                <c:pt idx="3268">
                  <c:v>-0.20872599999999999</c:v>
                </c:pt>
                <c:pt idx="3269">
                  <c:v>-0.20907200000000001</c:v>
                </c:pt>
                <c:pt idx="3270">
                  <c:v>-0.20941299999999999</c:v>
                </c:pt>
                <c:pt idx="3271">
                  <c:v>-0.20974200000000001</c:v>
                </c:pt>
                <c:pt idx="3272">
                  <c:v>-0.21005699999999999</c:v>
                </c:pt>
                <c:pt idx="3273">
                  <c:v>-0.21036199999999999</c:v>
                </c:pt>
                <c:pt idx="3274">
                  <c:v>-0.21066199999999999</c:v>
                </c:pt>
                <c:pt idx="3275">
                  <c:v>-0.210954</c:v>
                </c:pt>
                <c:pt idx="3276">
                  <c:v>-0.211233</c:v>
                </c:pt>
                <c:pt idx="3277">
                  <c:v>-0.21149699999999999</c:v>
                </c:pt>
                <c:pt idx="3278">
                  <c:v>-0.21174999999999999</c:v>
                </c:pt>
                <c:pt idx="3279">
                  <c:v>-0.21199399999999999</c:v>
                </c:pt>
                <c:pt idx="3280">
                  <c:v>-0.21224000000000001</c:v>
                </c:pt>
                <c:pt idx="3281">
                  <c:v>-0.21249599999999999</c:v>
                </c:pt>
                <c:pt idx="3282">
                  <c:v>-0.21276100000000001</c:v>
                </c:pt>
                <c:pt idx="3283">
                  <c:v>-0.213032</c:v>
                </c:pt>
                <c:pt idx="3284">
                  <c:v>-0.213307</c:v>
                </c:pt>
                <c:pt idx="3285">
                  <c:v>-0.213584</c:v>
                </c:pt>
                <c:pt idx="3286">
                  <c:v>-0.213862</c:v>
                </c:pt>
                <c:pt idx="3287">
                  <c:v>-0.21413599999999999</c:v>
                </c:pt>
                <c:pt idx="3288">
                  <c:v>-0.21440100000000001</c:v>
                </c:pt>
                <c:pt idx="3289">
                  <c:v>-0.21465799999999999</c:v>
                </c:pt>
                <c:pt idx="3290">
                  <c:v>-0.21491299999999999</c:v>
                </c:pt>
                <c:pt idx="3291">
                  <c:v>-0.215173</c:v>
                </c:pt>
                <c:pt idx="3292">
                  <c:v>-0.21543999999999999</c:v>
                </c:pt>
                <c:pt idx="3293">
                  <c:v>-0.21571699999999999</c:v>
                </c:pt>
                <c:pt idx="3294">
                  <c:v>-0.21600800000000001</c:v>
                </c:pt>
                <c:pt idx="3295">
                  <c:v>-0.21631600000000001</c:v>
                </c:pt>
                <c:pt idx="3296">
                  <c:v>-0.216637</c:v>
                </c:pt>
                <c:pt idx="3297">
                  <c:v>-0.21696399999999999</c:v>
                </c:pt>
                <c:pt idx="3298">
                  <c:v>-0.21729599999999999</c:v>
                </c:pt>
                <c:pt idx="3299">
                  <c:v>-0.21762999999999999</c:v>
                </c:pt>
                <c:pt idx="3300">
                  <c:v>-0.21796199999999999</c:v>
                </c:pt>
                <c:pt idx="3301">
                  <c:v>-0.21828600000000001</c:v>
                </c:pt>
                <c:pt idx="3302">
                  <c:v>-0.21859999999999999</c:v>
                </c:pt>
                <c:pt idx="3303">
                  <c:v>-0.21890499999999999</c:v>
                </c:pt>
                <c:pt idx="3304">
                  <c:v>-0.219197</c:v>
                </c:pt>
                <c:pt idx="3305">
                  <c:v>-0.21947</c:v>
                </c:pt>
                <c:pt idx="3306">
                  <c:v>-0.219724</c:v>
                </c:pt>
                <c:pt idx="3307">
                  <c:v>-0.21995799999999999</c:v>
                </c:pt>
                <c:pt idx="3308">
                  <c:v>-0.220167</c:v>
                </c:pt>
                <c:pt idx="3309">
                  <c:v>-0.22034999999999999</c:v>
                </c:pt>
                <c:pt idx="3310">
                  <c:v>-0.22050700000000001</c:v>
                </c:pt>
                <c:pt idx="3311">
                  <c:v>-0.220642</c:v>
                </c:pt>
                <c:pt idx="3312">
                  <c:v>-0.22075700000000001</c:v>
                </c:pt>
                <c:pt idx="3313">
                  <c:v>-0.220855</c:v>
                </c:pt>
                <c:pt idx="3314">
                  <c:v>-0.22093199999999999</c:v>
                </c:pt>
                <c:pt idx="3315">
                  <c:v>-0.22098499999999999</c:v>
                </c:pt>
                <c:pt idx="3316">
                  <c:v>-0.22100700000000001</c:v>
                </c:pt>
                <c:pt idx="3317">
                  <c:v>-0.22098899999999999</c:v>
                </c:pt>
                <c:pt idx="3318">
                  <c:v>-0.22093099999999999</c:v>
                </c:pt>
                <c:pt idx="3319">
                  <c:v>-0.22083800000000001</c:v>
                </c:pt>
                <c:pt idx="3320">
                  <c:v>-0.220718</c:v>
                </c:pt>
                <c:pt idx="3321">
                  <c:v>-0.220577</c:v>
                </c:pt>
                <c:pt idx="3322">
                  <c:v>-0.220417</c:v>
                </c:pt>
                <c:pt idx="3323">
                  <c:v>-0.22023799999999999</c:v>
                </c:pt>
                <c:pt idx="3324">
                  <c:v>-0.22004000000000001</c:v>
                </c:pt>
                <c:pt idx="3325">
                  <c:v>-0.21982099999999999</c:v>
                </c:pt>
                <c:pt idx="3326">
                  <c:v>-0.21958</c:v>
                </c:pt>
                <c:pt idx="3327">
                  <c:v>-0.21931</c:v>
                </c:pt>
                <c:pt idx="3328">
                  <c:v>-0.21900900000000001</c:v>
                </c:pt>
                <c:pt idx="3329">
                  <c:v>-0.218671</c:v>
                </c:pt>
                <c:pt idx="3330">
                  <c:v>-0.21828900000000001</c:v>
                </c:pt>
                <c:pt idx="3331">
                  <c:v>-0.217861</c:v>
                </c:pt>
                <c:pt idx="3332">
                  <c:v>-0.217386</c:v>
                </c:pt>
                <c:pt idx="3333">
                  <c:v>-0.216867</c:v>
                </c:pt>
                <c:pt idx="3334">
                  <c:v>-0.216312</c:v>
                </c:pt>
                <c:pt idx="3335">
                  <c:v>-0.215727</c:v>
                </c:pt>
                <c:pt idx="3336">
                  <c:v>-0.21510799999999999</c:v>
                </c:pt>
                <c:pt idx="3337">
                  <c:v>-0.214449</c:v>
                </c:pt>
                <c:pt idx="3338">
                  <c:v>-0.21374099999999999</c:v>
                </c:pt>
                <c:pt idx="3339">
                  <c:v>-0.21298</c:v>
                </c:pt>
                <c:pt idx="3340">
                  <c:v>-0.21216399999999999</c:v>
                </c:pt>
                <c:pt idx="3341">
                  <c:v>-0.21129300000000001</c:v>
                </c:pt>
                <c:pt idx="3342">
                  <c:v>-0.210367</c:v>
                </c:pt>
                <c:pt idx="3343">
                  <c:v>-0.20938399999999999</c:v>
                </c:pt>
                <c:pt idx="3344">
                  <c:v>-0.208344</c:v>
                </c:pt>
                <c:pt idx="3345">
                  <c:v>-0.20724600000000001</c:v>
                </c:pt>
                <c:pt idx="3346">
                  <c:v>-0.20608799999999999</c:v>
                </c:pt>
                <c:pt idx="3347">
                  <c:v>-0.20486699999999999</c:v>
                </c:pt>
                <c:pt idx="3348">
                  <c:v>-0.20358100000000001</c:v>
                </c:pt>
                <c:pt idx="3349">
                  <c:v>-0.20222999999999999</c:v>
                </c:pt>
                <c:pt idx="3350">
                  <c:v>-0.20081399999999999</c:v>
                </c:pt>
                <c:pt idx="3351">
                  <c:v>-0.19933100000000001</c:v>
                </c:pt>
                <c:pt idx="3352">
                  <c:v>-0.19778000000000001</c:v>
                </c:pt>
                <c:pt idx="3353">
                  <c:v>-0.19616700000000001</c:v>
                </c:pt>
                <c:pt idx="3354">
                  <c:v>-0.194493</c:v>
                </c:pt>
                <c:pt idx="3355">
                  <c:v>-0.19275700000000001</c:v>
                </c:pt>
                <c:pt idx="3356">
                  <c:v>-0.19095899999999999</c:v>
                </c:pt>
                <c:pt idx="3357">
                  <c:v>-0.189107</c:v>
                </c:pt>
                <c:pt idx="3358">
                  <c:v>-0.18720200000000001</c:v>
                </c:pt>
                <c:pt idx="3359">
                  <c:v>-0.18524199999999999</c:v>
                </c:pt>
                <c:pt idx="3360">
                  <c:v>-0.18323200000000001</c:v>
                </c:pt>
                <c:pt idx="3361">
                  <c:v>-0.18118300000000001</c:v>
                </c:pt>
                <c:pt idx="3362">
                  <c:v>-0.17910100000000001</c:v>
                </c:pt>
                <c:pt idx="3363">
                  <c:v>-0.17698700000000001</c:v>
                </c:pt>
                <c:pt idx="3364">
                  <c:v>-0.174845</c:v>
                </c:pt>
                <c:pt idx="3365">
                  <c:v>-0.172682</c:v>
                </c:pt>
                <c:pt idx="3366">
                  <c:v>-0.17050699999999999</c:v>
                </c:pt>
                <c:pt idx="3367">
                  <c:v>-0.16832900000000001</c:v>
                </c:pt>
                <c:pt idx="3368">
                  <c:v>-0.166159</c:v>
                </c:pt>
                <c:pt idx="3369">
                  <c:v>-0.16400000000000001</c:v>
                </c:pt>
                <c:pt idx="3370">
                  <c:v>-0.16184999999999999</c:v>
                </c:pt>
                <c:pt idx="3371">
                  <c:v>-0.15971299999999999</c:v>
                </c:pt>
                <c:pt idx="3372">
                  <c:v>-0.15759100000000001</c:v>
                </c:pt>
                <c:pt idx="3373">
                  <c:v>-0.15548799999999999</c:v>
                </c:pt>
                <c:pt idx="3374">
                  <c:v>-0.15340799999999999</c:v>
                </c:pt>
                <c:pt idx="3375">
                  <c:v>-0.15135199999999999</c:v>
                </c:pt>
                <c:pt idx="3376">
                  <c:v>-0.14932200000000001</c:v>
                </c:pt>
                <c:pt idx="3377">
                  <c:v>-0.14732899999999999</c:v>
                </c:pt>
                <c:pt idx="3378">
                  <c:v>-0.14538200000000001</c:v>
                </c:pt>
                <c:pt idx="3379">
                  <c:v>-0.143485</c:v>
                </c:pt>
                <c:pt idx="3380">
                  <c:v>-0.14164299999999999</c:v>
                </c:pt>
                <c:pt idx="3381">
                  <c:v>-0.13986199999999999</c:v>
                </c:pt>
                <c:pt idx="3382">
                  <c:v>-0.138152</c:v>
                </c:pt>
                <c:pt idx="3383">
                  <c:v>-0.136522</c:v>
                </c:pt>
                <c:pt idx="3384">
                  <c:v>-0.13497200000000001</c:v>
                </c:pt>
                <c:pt idx="3385">
                  <c:v>-0.13350300000000001</c:v>
                </c:pt>
                <c:pt idx="3386">
                  <c:v>-0.13211400000000001</c:v>
                </c:pt>
                <c:pt idx="3387">
                  <c:v>-0.13080700000000001</c:v>
                </c:pt>
                <c:pt idx="3388">
                  <c:v>-0.129582</c:v>
                </c:pt>
                <c:pt idx="3389">
                  <c:v>-0.128442</c:v>
                </c:pt>
                <c:pt idx="3390">
                  <c:v>-0.127391</c:v>
                </c:pt>
                <c:pt idx="3391">
                  <c:v>-0.12643199999999999</c:v>
                </c:pt>
                <c:pt idx="3392">
                  <c:v>-0.12556200000000001</c:v>
                </c:pt>
                <c:pt idx="3393">
                  <c:v>-0.124779</c:v>
                </c:pt>
                <c:pt idx="3394">
                  <c:v>-0.124087</c:v>
                </c:pt>
                <c:pt idx="3395">
                  <c:v>-0.12348199999999999</c:v>
                </c:pt>
                <c:pt idx="3396">
                  <c:v>-0.12296</c:v>
                </c:pt>
                <c:pt idx="3397">
                  <c:v>-0.12252300000000001</c:v>
                </c:pt>
                <c:pt idx="3398">
                  <c:v>-0.122182</c:v>
                </c:pt>
                <c:pt idx="3399">
                  <c:v>-0.121946</c:v>
                </c:pt>
                <c:pt idx="3400">
                  <c:v>-0.121822</c:v>
                </c:pt>
                <c:pt idx="3401">
                  <c:v>-0.121809</c:v>
                </c:pt>
                <c:pt idx="3402">
                  <c:v>-0.121904</c:v>
                </c:pt>
                <c:pt idx="3403">
                  <c:v>-0.122104</c:v>
                </c:pt>
                <c:pt idx="3404">
                  <c:v>-0.122405</c:v>
                </c:pt>
                <c:pt idx="3405">
                  <c:v>-0.122803</c:v>
                </c:pt>
                <c:pt idx="3406">
                  <c:v>-0.123305</c:v>
                </c:pt>
                <c:pt idx="3407">
                  <c:v>-0.12392</c:v>
                </c:pt>
                <c:pt idx="3408">
                  <c:v>-0.124657</c:v>
                </c:pt>
                <c:pt idx="3409">
                  <c:v>-0.12552099999999999</c:v>
                </c:pt>
                <c:pt idx="3410">
                  <c:v>-0.12650800000000001</c:v>
                </c:pt>
                <c:pt idx="3411">
                  <c:v>-0.12761900000000001</c:v>
                </c:pt>
                <c:pt idx="3412">
                  <c:v>-0.128853</c:v>
                </c:pt>
                <c:pt idx="3413">
                  <c:v>-0.13020999999999999</c:v>
                </c:pt>
                <c:pt idx="3414">
                  <c:v>-0.131686</c:v>
                </c:pt>
                <c:pt idx="3415">
                  <c:v>-0.133274</c:v>
                </c:pt>
                <c:pt idx="3416">
                  <c:v>-0.134966</c:v>
                </c:pt>
                <c:pt idx="3417">
                  <c:v>-0.13675699999999999</c:v>
                </c:pt>
                <c:pt idx="3418">
                  <c:v>-0.13864299999999999</c:v>
                </c:pt>
                <c:pt idx="3419">
                  <c:v>-0.14061899999999999</c:v>
                </c:pt>
                <c:pt idx="3420">
                  <c:v>-0.142677</c:v>
                </c:pt>
                <c:pt idx="3421">
                  <c:v>-0.14480899999999999</c:v>
                </c:pt>
                <c:pt idx="3422">
                  <c:v>-0.14701</c:v>
                </c:pt>
                <c:pt idx="3423">
                  <c:v>-0.14927199999999999</c:v>
                </c:pt>
                <c:pt idx="3424">
                  <c:v>-0.151589</c:v>
                </c:pt>
                <c:pt idx="3425">
                  <c:v>-0.15395400000000001</c:v>
                </c:pt>
                <c:pt idx="3426">
                  <c:v>-0.156361</c:v>
                </c:pt>
                <c:pt idx="3427">
                  <c:v>-0.158808</c:v>
                </c:pt>
                <c:pt idx="3428">
                  <c:v>-0.16129399999999999</c:v>
                </c:pt>
                <c:pt idx="3429">
                  <c:v>-0.16381100000000001</c:v>
                </c:pt>
                <c:pt idx="3430">
                  <c:v>-0.166351</c:v>
                </c:pt>
                <c:pt idx="3431">
                  <c:v>-0.168908</c:v>
                </c:pt>
                <c:pt idx="3432">
                  <c:v>-0.17147499999999999</c:v>
                </c:pt>
                <c:pt idx="3433">
                  <c:v>-0.17404500000000001</c:v>
                </c:pt>
                <c:pt idx="3434">
                  <c:v>-0.17660899999999999</c:v>
                </c:pt>
                <c:pt idx="3435">
                  <c:v>-0.17916099999999999</c:v>
                </c:pt>
                <c:pt idx="3436">
                  <c:v>-0.18169199999999999</c:v>
                </c:pt>
                <c:pt idx="3437">
                  <c:v>-0.184194</c:v>
                </c:pt>
                <c:pt idx="3438">
                  <c:v>-0.18665899999999999</c:v>
                </c:pt>
                <c:pt idx="3439">
                  <c:v>-0.18908</c:v>
                </c:pt>
                <c:pt idx="3440">
                  <c:v>-0.19145100000000001</c:v>
                </c:pt>
                <c:pt idx="3441">
                  <c:v>-0.19376499999999999</c:v>
                </c:pt>
                <c:pt idx="3442">
                  <c:v>-0.19601199999999999</c:v>
                </c:pt>
                <c:pt idx="3443">
                  <c:v>-0.198185</c:v>
                </c:pt>
                <c:pt idx="3444">
                  <c:v>-0.20028699999999999</c:v>
                </c:pt>
                <c:pt idx="3445">
                  <c:v>-0.202322</c:v>
                </c:pt>
                <c:pt idx="3446">
                  <c:v>-0.20429</c:v>
                </c:pt>
                <c:pt idx="3447">
                  <c:v>-0.20618900000000001</c:v>
                </c:pt>
                <c:pt idx="3448">
                  <c:v>-0.20801900000000001</c:v>
                </c:pt>
                <c:pt idx="3449">
                  <c:v>-0.209786</c:v>
                </c:pt>
                <c:pt idx="3450">
                  <c:v>-0.21149599999999999</c:v>
                </c:pt>
                <c:pt idx="3451">
                  <c:v>-0.21315000000000001</c:v>
                </c:pt>
                <c:pt idx="3452">
                  <c:v>-0.21474599999999999</c:v>
                </c:pt>
                <c:pt idx="3453">
                  <c:v>-0.216282</c:v>
                </c:pt>
                <c:pt idx="3454">
                  <c:v>-0.21776200000000001</c:v>
                </c:pt>
                <c:pt idx="3455">
                  <c:v>-0.21919</c:v>
                </c:pt>
                <c:pt idx="3456">
                  <c:v>-0.22056500000000001</c:v>
                </c:pt>
                <c:pt idx="3457">
                  <c:v>-0.221884</c:v>
                </c:pt>
                <c:pt idx="3458">
                  <c:v>-0.22314200000000001</c:v>
                </c:pt>
                <c:pt idx="3459">
                  <c:v>-0.22434000000000001</c:v>
                </c:pt>
                <c:pt idx="3460">
                  <c:v>-0.22548099999999999</c:v>
                </c:pt>
                <c:pt idx="3461">
                  <c:v>-0.22656299999999999</c:v>
                </c:pt>
                <c:pt idx="3462">
                  <c:v>-0.22758400000000001</c:v>
                </c:pt>
                <c:pt idx="3463">
                  <c:v>-0.228545</c:v>
                </c:pt>
                <c:pt idx="3464">
                  <c:v>-0.22945399999999999</c:v>
                </c:pt>
                <c:pt idx="3465">
                  <c:v>-0.230319</c:v>
                </c:pt>
                <c:pt idx="3466">
                  <c:v>-0.23114399999999999</c:v>
                </c:pt>
                <c:pt idx="3467">
                  <c:v>-0.23192299999999999</c:v>
                </c:pt>
                <c:pt idx="3468">
                  <c:v>-0.232652</c:v>
                </c:pt>
                <c:pt idx="3469">
                  <c:v>-0.23333200000000001</c:v>
                </c:pt>
                <c:pt idx="3470">
                  <c:v>-0.23396900000000001</c:v>
                </c:pt>
                <c:pt idx="3471">
                  <c:v>-0.234569</c:v>
                </c:pt>
                <c:pt idx="3472">
                  <c:v>-0.23513400000000001</c:v>
                </c:pt>
                <c:pt idx="3473">
                  <c:v>-0.23566300000000001</c:v>
                </c:pt>
                <c:pt idx="3474">
                  <c:v>-0.23615800000000001</c:v>
                </c:pt>
                <c:pt idx="3475">
                  <c:v>-0.236623</c:v>
                </c:pt>
                <c:pt idx="3476">
                  <c:v>-0.23705999999999999</c:v>
                </c:pt>
                <c:pt idx="3477">
                  <c:v>-0.23746900000000001</c:v>
                </c:pt>
                <c:pt idx="3478">
                  <c:v>-0.23785200000000001</c:v>
                </c:pt>
                <c:pt idx="3479">
                  <c:v>-0.238209</c:v>
                </c:pt>
                <c:pt idx="3480">
                  <c:v>-0.238541</c:v>
                </c:pt>
                <c:pt idx="3481">
                  <c:v>-0.238847</c:v>
                </c:pt>
                <c:pt idx="3482">
                  <c:v>-0.239125</c:v>
                </c:pt>
                <c:pt idx="3483">
                  <c:v>-0.23936399999999999</c:v>
                </c:pt>
                <c:pt idx="3484">
                  <c:v>-0.239563</c:v>
                </c:pt>
                <c:pt idx="3485">
                  <c:v>-0.239728</c:v>
                </c:pt>
                <c:pt idx="3486">
                  <c:v>-0.239873</c:v>
                </c:pt>
                <c:pt idx="3487">
                  <c:v>-0.240005</c:v>
                </c:pt>
                <c:pt idx="3488">
                  <c:v>-0.24012500000000001</c:v>
                </c:pt>
                <c:pt idx="3489">
                  <c:v>-0.24023</c:v>
                </c:pt>
                <c:pt idx="3490">
                  <c:v>-0.240317</c:v>
                </c:pt>
                <c:pt idx="3491">
                  <c:v>-0.24037900000000001</c:v>
                </c:pt>
                <c:pt idx="3492">
                  <c:v>-0.24041699999999999</c:v>
                </c:pt>
                <c:pt idx="3493">
                  <c:v>-0.24043999999999999</c:v>
                </c:pt>
                <c:pt idx="3494">
                  <c:v>-0.24046100000000001</c:v>
                </c:pt>
                <c:pt idx="3495">
                  <c:v>-0.24048900000000001</c:v>
                </c:pt>
                <c:pt idx="3496">
                  <c:v>-0.24052299999999999</c:v>
                </c:pt>
                <c:pt idx="3497">
                  <c:v>-0.240559</c:v>
                </c:pt>
                <c:pt idx="3498">
                  <c:v>-0.240596</c:v>
                </c:pt>
                <c:pt idx="3499">
                  <c:v>-0.24063300000000001</c:v>
                </c:pt>
                <c:pt idx="3500">
                  <c:v>-0.24066899999999999</c:v>
                </c:pt>
                <c:pt idx="3501">
                  <c:v>-0.240703</c:v>
                </c:pt>
                <c:pt idx="3502">
                  <c:v>-0.24073700000000001</c:v>
                </c:pt>
                <c:pt idx="3503">
                  <c:v>-0.24076700000000001</c:v>
                </c:pt>
                <c:pt idx="3504">
                  <c:v>-0.24079200000000001</c:v>
                </c:pt>
                <c:pt idx="3505">
                  <c:v>-0.24080799999999999</c:v>
                </c:pt>
                <c:pt idx="3506">
                  <c:v>-0.24080799999999999</c:v>
                </c:pt>
                <c:pt idx="3507">
                  <c:v>-0.24077799999999999</c:v>
                </c:pt>
                <c:pt idx="3508">
                  <c:v>-0.240702</c:v>
                </c:pt>
                <c:pt idx="3509">
                  <c:v>-0.24057600000000001</c:v>
                </c:pt>
                <c:pt idx="3510">
                  <c:v>-0.2404</c:v>
                </c:pt>
                <c:pt idx="3511">
                  <c:v>-0.240172</c:v>
                </c:pt>
                <c:pt idx="3512">
                  <c:v>-0.239893</c:v>
                </c:pt>
                <c:pt idx="3513">
                  <c:v>-0.239566</c:v>
                </c:pt>
                <c:pt idx="3514">
                  <c:v>-0.23919799999999999</c:v>
                </c:pt>
                <c:pt idx="3515">
                  <c:v>-0.238791</c:v>
                </c:pt>
                <c:pt idx="3516">
                  <c:v>-0.238345</c:v>
                </c:pt>
                <c:pt idx="3517">
                  <c:v>-0.23786099999999999</c:v>
                </c:pt>
                <c:pt idx="3518">
                  <c:v>-0.23733799999999999</c:v>
                </c:pt>
                <c:pt idx="3519">
                  <c:v>-0.23677500000000001</c:v>
                </c:pt>
                <c:pt idx="3520">
                  <c:v>-0.23616999999999999</c:v>
                </c:pt>
                <c:pt idx="3521">
                  <c:v>-0.23552600000000001</c:v>
                </c:pt>
                <c:pt idx="3522">
                  <c:v>-0.234846</c:v>
                </c:pt>
                <c:pt idx="3523">
                  <c:v>-0.23413</c:v>
                </c:pt>
                <c:pt idx="3524">
                  <c:v>-0.233373</c:v>
                </c:pt>
                <c:pt idx="3525">
                  <c:v>-0.232568</c:v>
                </c:pt>
                <c:pt idx="3526">
                  <c:v>-0.23171</c:v>
                </c:pt>
                <c:pt idx="3527">
                  <c:v>-0.230794</c:v>
                </c:pt>
                <c:pt idx="3528">
                  <c:v>-0.22981299999999999</c:v>
                </c:pt>
                <c:pt idx="3529">
                  <c:v>-0.22875999999999999</c:v>
                </c:pt>
                <c:pt idx="3530">
                  <c:v>-0.22763700000000001</c:v>
                </c:pt>
                <c:pt idx="3531">
                  <c:v>-0.22644600000000001</c:v>
                </c:pt>
                <c:pt idx="3532">
                  <c:v>-0.225191</c:v>
                </c:pt>
                <c:pt idx="3533">
                  <c:v>-0.22387299999999999</c:v>
                </c:pt>
                <c:pt idx="3534">
                  <c:v>-0.222493</c:v>
                </c:pt>
                <c:pt idx="3535">
                  <c:v>-0.221052</c:v>
                </c:pt>
                <c:pt idx="3536">
                  <c:v>-0.219557</c:v>
                </c:pt>
                <c:pt idx="3537">
                  <c:v>-0.21801699999999999</c:v>
                </c:pt>
                <c:pt idx="3538">
                  <c:v>-0.21643799999999999</c:v>
                </c:pt>
                <c:pt idx="3539">
                  <c:v>-0.21482100000000001</c:v>
                </c:pt>
                <c:pt idx="3540">
                  <c:v>-0.21316499999999999</c:v>
                </c:pt>
                <c:pt idx="3541">
                  <c:v>-0.21146899999999999</c:v>
                </c:pt>
                <c:pt idx="3542">
                  <c:v>-0.20973700000000001</c:v>
                </c:pt>
                <c:pt idx="3543">
                  <c:v>-0.20797599999999999</c:v>
                </c:pt>
                <c:pt idx="3544">
                  <c:v>-0.20618500000000001</c:v>
                </c:pt>
                <c:pt idx="3545">
                  <c:v>-0.20436499999999999</c:v>
                </c:pt>
                <c:pt idx="3546">
                  <c:v>-0.202518</c:v>
                </c:pt>
                <c:pt idx="3547">
                  <c:v>-0.20064899999999999</c:v>
                </c:pt>
                <c:pt idx="3548">
                  <c:v>-0.19876199999999999</c:v>
                </c:pt>
                <c:pt idx="3549">
                  <c:v>-0.19686000000000001</c:v>
                </c:pt>
                <c:pt idx="3550">
                  <c:v>-0.19494800000000001</c:v>
                </c:pt>
                <c:pt idx="3551">
                  <c:v>-0.19303200000000001</c:v>
                </c:pt>
                <c:pt idx="3552">
                  <c:v>-0.19112100000000001</c:v>
                </c:pt>
                <c:pt idx="3553">
                  <c:v>-0.189224</c:v>
                </c:pt>
                <c:pt idx="3554">
                  <c:v>-0.18734300000000001</c:v>
                </c:pt>
                <c:pt idx="3555">
                  <c:v>-0.185475</c:v>
                </c:pt>
                <c:pt idx="3556">
                  <c:v>-0.183618</c:v>
                </c:pt>
                <c:pt idx="3557">
                  <c:v>-0.18177699999999999</c:v>
                </c:pt>
                <c:pt idx="3558">
                  <c:v>-0.17995800000000001</c:v>
                </c:pt>
                <c:pt idx="3559">
                  <c:v>-0.17816699999999999</c:v>
                </c:pt>
                <c:pt idx="3560">
                  <c:v>-0.17640800000000001</c:v>
                </c:pt>
                <c:pt idx="3561">
                  <c:v>-0.17468500000000001</c:v>
                </c:pt>
                <c:pt idx="3562">
                  <c:v>-0.17299999999999999</c:v>
                </c:pt>
                <c:pt idx="3563">
                  <c:v>-0.17135500000000001</c:v>
                </c:pt>
                <c:pt idx="3564">
                  <c:v>-0.16975199999999999</c:v>
                </c:pt>
                <c:pt idx="3565">
                  <c:v>-0.16819100000000001</c:v>
                </c:pt>
                <c:pt idx="3566">
                  <c:v>-0.16667999999999999</c:v>
                </c:pt>
                <c:pt idx="3567">
                  <c:v>-0.16522100000000001</c:v>
                </c:pt>
                <c:pt idx="3568">
                  <c:v>-0.16381399999999999</c:v>
                </c:pt>
                <c:pt idx="3569">
                  <c:v>-0.16245200000000001</c:v>
                </c:pt>
                <c:pt idx="3570">
                  <c:v>-0.161133</c:v>
                </c:pt>
                <c:pt idx="3571">
                  <c:v>-0.159856</c:v>
                </c:pt>
                <c:pt idx="3572">
                  <c:v>-0.15862499999999999</c:v>
                </c:pt>
                <c:pt idx="3573">
                  <c:v>-0.157446</c:v>
                </c:pt>
                <c:pt idx="3574">
                  <c:v>-0.156331</c:v>
                </c:pt>
                <c:pt idx="3575">
                  <c:v>-0.155282</c:v>
                </c:pt>
                <c:pt idx="3576">
                  <c:v>-0.15429999999999999</c:v>
                </c:pt>
                <c:pt idx="3577">
                  <c:v>-0.15338199999999999</c:v>
                </c:pt>
                <c:pt idx="3578">
                  <c:v>-0.15252099999999999</c:v>
                </c:pt>
                <c:pt idx="3579">
                  <c:v>-0.15170900000000001</c:v>
                </c:pt>
                <c:pt idx="3580">
                  <c:v>-0.150948</c:v>
                </c:pt>
                <c:pt idx="3581">
                  <c:v>-0.150252</c:v>
                </c:pt>
                <c:pt idx="3582">
                  <c:v>-0.14963099999999999</c:v>
                </c:pt>
                <c:pt idx="3583">
                  <c:v>-0.14907999999999999</c:v>
                </c:pt>
                <c:pt idx="3584">
                  <c:v>-0.148593</c:v>
                </c:pt>
                <c:pt idx="3585">
                  <c:v>-0.14816399999999999</c:v>
                </c:pt>
                <c:pt idx="3586">
                  <c:v>-0.14779</c:v>
                </c:pt>
                <c:pt idx="3587">
                  <c:v>-0.14746500000000001</c:v>
                </c:pt>
                <c:pt idx="3588">
                  <c:v>-0.14718400000000001</c:v>
                </c:pt>
                <c:pt idx="3589">
                  <c:v>-0.14694399999999999</c:v>
                </c:pt>
                <c:pt idx="3590">
                  <c:v>-0.14674200000000001</c:v>
                </c:pt>
                <c:pt idx="3591">
                  <c:v>-0.14657300000000001</c:v>
                </c:pt>
                <c:pt idx="3592">
                  <c:v>-0.146425</c:v>
                </c:pt>
                <c:pt idx="3593">
                  <c:v>-0.146287</c:v>
                </c:pt>
                <c:pt idx="3594">
                  <c:v>-0.14613300000000001</c:v>
                </c:pt>
                <c:pt idx="3595">
                  <c:v>-0.14593999999999999</c:v>
                </c:pt>
                <c:pt idx="3596">
                  <c:v>-0.145702</c:v>
                </c:pt>
                <c:pt idx="3597">
                  <c:v>-0.145425</c:v>
                </c:pt>
                <c:pt idx="3598">
                  <c:v>-0.14510899999999999</c:v>
                </c:pt>
                <c:pt idx="3599">
                  <c:v>-0.14474699999999999</c:v>
                </c:pt>
                <c:pt idx="3600">
                  <c:v>-0.14433699999999999</c:v>
                </c:pt>
                <c:pt idx="3601">
                  <c:v>-0.14387900000000001</c:v>
                </c:pt>
                <c:pt idx="3602">
                  <c:v>-0.14337</c:v>
                </c:pt>
                <c:pt idx="3603">
                  <c:v>-0.14280300000000001</c:v>
                </c:pt>
                <c:pt idx="3604">
                  <c:v>-0.14217399999999999</c:v>
                </c:pt>
                <c:pt idx="3605">
                  <c:v>-0.141481</c:v>
                </c:pt>
                <c:pt idx="3606">
                  <c:v>-0.14071900000000001</c:v>
                </c:pt>
                <c:pt idx="3607">
                  <c:v>-0.13988500000000001</c:v>
                </c:pt>
                <c:pt idx="3608">
                  <c:v>-0.13897799999999999</c:v>
                </c:pt>
                <c:pt idx="3609">
                  <c:v>-0.13800200000000001</c:v>
                </c:pt>
                <c:pt idx="3610">
                  <c:v>-0.136958</c:v>
                </c:pt>
                <c:pt idx="3611">
                  <c:v>-0.13584399999999999</c:v>
                </c:pt>
                <c:pt idx="3612">
                  <c:v>-0.13465199999999999</c:v>
                </c:pt>
                <c:pt idx="3613">
                  <c:v>-0.13337599999999999</c:v>
                </c:pt>
                <c:pt idx="3614">
                  <c:v>-0.13201099999999999</c:v>
                </c:pt>
                <c:pt idx="3615">
                  <c:v>-0.130553</c:v>
                </c:pt>
                <c:pt idx="3616">
                  <c:v>-0.128995</c:v>
                </c:pt>
                <c:pt idx="3617">
                  <c:v>-0.12733</c:v>
                </c:pt>
                <c:pt idx="3618">
                  <c:v>-0.125558</c:v>
                </c:pt>
                <c:pt idx="3619">
                  <c:v>-0.123678</c:v>
                </c:pt>
                <c:pt idx="3620">
                  <c:v>-0.12169199999999999</c:v>
                </c:pt>
                <c:pt idx="3621">
                  <c:v>-0.119599</c:v>
                </c:pt>
                <c:pt idx="3622">
                  <c:v>-0.117399</c:v>
                </c:pt>
                <c:pt idx="3623">
                  <c:v>-0.115093</c:v>
                </c:pt>
                <c:pt idx="3624">
                  <c:v>-0.112681</c:v>
                </c:pt>
                <c:pt idx="3625">
                  <c:v>-0.110166</c:v>
                </c:pt>
                <c:pt idx="3626">
                  <c:v>-0.10755000000000001</c:v>
                </c:pt>
                <c:pt idx="3627">
                  <c:v>-0.104837</c:v>
                </c:pt>
                <c:pt idx="3628">
                  <c:v>-0.10202600000000001</c:v>
                </c:pt>
                <c:pt idx="3629">
                  <c:v>-9.9121000000000001E-2</c:v>
                </c:pt>
                <c:pt idx="3630">
                  <c:v>-9.6125799999999997E-2</c:v>
                </c:pt>
                <c:pt idx="3631">
                  <c:v>-9.3047099999999994E-2</c:v>
                </c:pt>
                <c:pt idx="3632">
                  <c:v>-8.9888899999999994E-2</c:v>
                </c:pt>
                <c:pt idx="3633">
                  <c:v>-8.6654400000000006E-2</c:v>
                </c:pt>
                <c:pt idx="3634">
                  <c:v>-8.3348800000000001E-2</c:v>
                </c:pt>
                <c:pt idx="3635">
                  <c:v>-7.9977300000000001E-2</c:v>
                </c:pt>
                <c:pt idx="3636">
                  <c:v>-7.6543E-2</c:v>
                </c:pt>
                <c:pt idx="3637">
                  <c:v>-7.3048500000000002E-2</c:v>
                </c:pt>
                <c:pt idx="3638">
                  <c:v>-6.9498699999999997E-2</c:v>
                </c:pt>
                <c:pt idx="3639">
                  <c:v>-6.5900700000000006E-2</c:v>
                </c:pt>
                <c:pt idx="3640">
                  <c:v>-6.2264899999999998E-2</c:v>
                </c:pt>
                <c:pt idx="3641">
                  <c:v>-5.8602000000000001E-2</c:v>
                </c:pt>
                <c:pt idx="3642">
                  <c:v>-5.4916399999999997E-2</c:v>
                </c:pt>
                <c:pt idx="3643">
                  <c:v>-5.1209400000000002E-2</c:v>
                </c:pt>
                <c:pt idx="3644">
                  <c:v>-4.7485600000000003E-2</c:v>
                </c:pt>
                <c:pt idx="3645">
                  <c:v>-4.3750999999999998E-2</c:v>
                </c:pt>
                <c:pt idx="3646">
                  <c:v>-4.0010299999999999E-2</c:v>
                </c:pt>
                <c:pt idx="3647">
                  <c:v>-3.62677E-2</c:v>
                </c:pt>
                <c:pt idx="3648">
                  <c:v>-3.2528399999999999E-2</c:v>
                </c:pt>
                <c:pt idx="3649">
                  <c:v>-2.87987E-2</c:v>
                </c:pt>
                <c:pt idx="3650">
                  <c:v>-2.5085199999999998E-2</c:v>
                </c:pt>
                <c:pt idx="3651">
                  <c:v>-2.1394699999999999E-2</c:v>
                </c:pt>
                <c:pt idx="3652">
                  <c:v>-1.7734099999999999E-2</c:v>
                </c:pt>
                <c:pt idx="3653">
                  <c:v>-1.4113499999999999E-2</c:v>
                </c:pt>
                <c:pt idx="3654">
                  <c:v>-1.0543200000000001E-2</c:v>
                </c:pt>
                <c:pt idx="3655" formatCode="0.00E+00">
                  <c:v>-7.0284800000000001E-3</c:v>
                </c:pt>
                <c:pt idx="3656" formatCode="0.00E+00">
                  <c:v>-3.57231E-3</c:v>
                </c:pt>
                <c:pt idx="3657" formatCode="0.00E+00">
                  <c:v>-1.7819099999999999E-4</c:v>
                </c:pt>
                <c:pt idx="3658" formatCode="0.00E+00">
                  <c:v>3.1494499999999998E-3</c:v>
                </c:pt>
                <c:pt idx="3659" formatCode="0.00E+00">
                  <c:v>6.4056199999999999E-3</c:v>
                </c:pt>
                <c:pt idx="3660" formatCode="0.00E+00">
                  <c:v>9.5842299999999991E-3</c:v>
                </c:pt>
                <c:pt idx="3661">
                  <c:v>1.26768E-2</c:v>
                </c:pt>
                <c:pt idx="3662">
                  <c:v>1.5674899999999999E-2</c:v>
                </c:pt>
                <c:pt idx="3663">
                  <c:v>1.8572700000000001E-2</c:v>
                </c:pt>
                <c:pt idx="3664">
                  <c:v>2.1366E-2</c:v>
                </c:pt>
                <c:pt idx="3665">
                  <c:v>2.4052799999999999E-2</c:v>
                </c:pt>
                <c:pt idx="3666">
                  <c:v>2.66348E-2</c:v>
                </c:pt>
                <c:pt idx="3667">
                  <c:v>2.9110799999999999E-2</c:v>
                </c:pt>
                <c:pt idx="3668">
                  <c:v>3.1471899999999997E-2</c:v>
                </c:pt>
                <c:pt idx="3669">
                  <c:v>3.3707800000000003E-2</c:v>
                </c:pt>
                <c:pt idx="3670">
                  <c:v>3.58138E-2</c:v>
                </c:pt>
                <c:pt idx="3671">
                  <c:v>3.77901E-2</c:v>
                </c:pt>
                <c:pt idx="3672">
                  <c:v>3.9637100000000001E-2</c:v>
                </c:pt>
                <c:pt idx="3673">
                  <c:v>4.1352899999999998E-2</c:v>
                </c:pt>
                <c:pt idx="3674">
                  <c:v>4.29369E-2</c:v>
                </c:pt>
                <c:pt idx="3675">
                  <c:v>4.4391300000000002E-2</c:v>
                </c:pt>
                <c:pt idx="3676">
                  <c:v>4.5716399999999997E-2</c:v>
                </c:pt>
                <c:pt idx="3677">
                  <c:v>4.6908199999999997E-2</c:v>
                </c:pt>
                <c:pt idx="3678">
                  <c:v>4.7961200000000002E-2</c:v>
                </c:pt>
                <c:pt idx="3679">
                  <c:v>4.8874000000000001E-2</c:v>
                </c:pt>
                <c:pt idx="3680">
                  <c:v>4.9652200000000001E-2</c:v>
                </c:pt>
                <c:pt idx="3681">
                  <c:v>5.0307900000000003E-2</c:v>
                </c:pt>
                <c:pt idx="3682">
                  <c:v>5.0859099999999997E-2</c:v>
                </c:pt>
                <c:pt idx="3683">
                  <c:v>5.1314499999999999E-2</c:v>
                </c:pt>
                <c:pt idx="3684">
                  <c:v>5.1655699999999999E-2</c:v>
                </c:pt>
                <c:pt idx="3685">
                  <c:v>5.1864300000000002E-2</c:v>
                </c:pt>
                <c:pt idx="3686">
                  <c:v>5.1950900000000001E-2</c:v>
                </c:pt>
                <c:pt idx="3687">
                  <c:v>5.1927099999999997E-2</c:v>
                </c:pt>
                <c:pt idx="3688">
                  <c:v>5.1786899999999997E-2</c:v>
                </c:pt>
                <c:pt idx="3689">
                  <c:v>5.1527799999999999E-2</c:v>
                </c:pt>
                <c:pt idx="3690">
                  <c:v>5.1155600000000002E-2</c:v>
                </c:pt>
                <c:pt idx="3691">
                  <c:v>5.0675999999999999E-2</c:v>
                </c:pt>
                <c:pt idx="3692">
                  <c:v>5.0089700000000001E-2</c:v>
                </c:pt>
                <c:pt idx="3693">
                  <c:v>4.9395000000000001E-2</c:v>
                </c:pt>
                <c:pt idx="3694">
                  <c:v>4.8591299999999997E-2</c:v>
                </c:pt>
                <c:pt idx="3695">
                  <c:v>4.7677900000000002E-2</c:v>
                </c:pt>
                <c:pt idx="3696">
                  <c:v>4.6653800000000002E-2</c:v>
                </c:pt>
                <c:pt idx="3697">
                  <c:v>4.5520100000000001E-2</c:v>
                </c:pt>
                <c:pt idx="3698">
                  <c:v>4.4279899999999997E-2</c:v>
                </c:pt>
                <c:pt idx="3699">
                  <c:v>4.2937500000000003E-2</c:v>
                </c:pt>
                <c:pt idx="3700">
                  <c:v>4.1498E-2</c:v>
                </c:pt>
                <c:pt idx="3701">
                  <c:v>3.9963600000000002E-2</c:v>
                </c:pt>
                <c:pt idx="3702">
                  <c:v>3.8337099999999999E-2</c:v>
                </c:pt>
                <c:pt idx="3703">
                  <c:v>3.6625199999999997E-2</c:v>
                </c:pt>
                <c:pt idx="3704">
                  <c:v>3.4836600000000002E-2</c:v>
                </c:pt>
                <c:pt idx="3705">
                  <c:v>3.29792E-2</c:v>
                </c:pt>
                <c:pt idx="3706">
                  <c:v>3.10561E-2</c:v>
                </c:pt>
                <c:pt idx="3707">
                  <c:v>2.9069600000000001E-2</c:v>
                </c:pt>
                <c:pt idx="3708">
                  <c:v>2.70239E-2</c:v>
                </c:pt>
                <c:pt idx="3709">
                  <c:v>2.4924000000000002E-2</c:v>
                </c:pt>
                <c:pt idx="3710">
                  <c:v>2.2774099999999999E-2</c:v>
                </c:pt>
                <c:pt idx="3711">
                  <c:v>2.0578699999999998E-2</c:v>
                </c:pt>
                <c:pt idx="3712">
                  <c:v>1.8342000000000001E-2</c:v>
                </c:pt>
                <c:pt idx="3713">
                  <c:v>1.60673E-2</c:v>
                </c:pt>
                <c:pt idx="3714">
                  <c:v>1.3757500000000001E-2</c:v>
                </c:pt>
                <c:pt idx="3715">
                  <c:v>1.14159E-2</c:v>
                </c:pt>
                <c:pt idx="3716" formatCode="0.00E+00">
                  <c:v>9.0456100000000008E-3</c:v>
                </c:pt>
                <c:pt idx="3717" formatCode="0.00E+00">
                  <c:v>6.65053E-3</c:v>
                </c:pt>
                <c:pt idx="3718" formatCode="0.00E+00">
                  <c:v>4.23487E-3</c:v>
                </c:pt>
                <c:pt idx="3719" formatCode="0.00E+00">
                  <c:v>1.80331E-3</c:v>
                </c:pt>
                <c:pt idx="3720" formatCode="0.00E+00">
                  <c:v>-6.3975499999999999E-4</c:v>
                </c:pt>
                <c:pt idx="3721" formatCode="0.00E+00">
                  <c:v>-3.0913500000000001E-3</c:v>
                </c:pt>
                <c:pt idx="3722" formatCode="0.00E+00">
                  <c:v>-5.5497899999999998E-3</c:v>
                </c:pt>
                <c:pt idx="3723" formatCode="0.00E+00">
                  <c:v>-8.0121399999999992E-3</c:v>
                </c:pt>
                <c:pt idx="3724">
                  <c:v>-1.04735E-2</c:v>
                </c:pt>
                <c:pt idx="3725">
                  <c:v>-1.2929100000000001E-2</c:v>
                </c:pt>
                <c:pt idx="3726">
                  <c:v>-1.53747E-2</c:v>
                </c:pt>
                <c:pt idx="3727">
                  <c:v>-1.7807099999999999E-2</c:v>
                </c:pt>
                <c:pt idx="3728">
                  <c:v>-2.0224499999999999E-2</c:v>
                </c:pt>
                <c:pt idx="3729">
                  <c:v>-2.2626199999999999E-2</c:v>
                </c:pt>
                <c:pt idx="3730">
                  <c:v>-2.5011599999999998E-2</c:v>
                </c:pt>
                <c:pt idx="3731">
                  <c:v>-2.73774E-2</c:v>
                </c:pt>
                <c:pt idx="3732">
                  <c:v>-2.9718899999999999E-2</c:v>
                </c:pt>
                <c:pt idx="3733">
                  <c:v>-3.2032499999999998E-2</c:v>
                </c:pt>
                <c:pt idx="3734">
                  <c:v>-3.43158E-2</c:v>
                </c:pt>
                <c:pt idx="3735">
                  <c:v>-3.6566399999999999E-2</c:v>
                </c:pt>
                <c:pt idx="3736">
                  <c:v>-3.8781999999999997E-2</c:v>
                </c:pt>
                <c:pt idx="3737">
                  <c:v>-4.0959299999999997E-2</c:v>
                </c:pt>
                <c:pt idx="3738">
                  <c:v>-4.3094300000000002E-2</c:v>
                </c:pt>
                <c:pt idx="3739">
                  <c:v>-4.51844E-2</c:v>
                </c:pt>
                <c:pt idx="3740">
                  <c:v>-4.7228800000000001E-2</c:v>
                </c:pt>
                <c:pt idx="3741">
                  <c:v>-4.9226699999999998E-2</c:v>
                </c:pt>
                <c:pt idx="3742">
                  <c:v>-5.1175400000000003E-2</c:v>
                </c:pt>
                <c:pt idx="3743">
                  <c:v>-5.3071599999999997E-2</c:v>
                </c:pt>
                <c:pt idx="3744">
                  <c:v>-5.49141E-2</c:v>
                </c:pt>
                <c:pt idx="3745">
                  <c:v>-5.6702000000000002E-2</c:v>
                </c:pt>
                <c:pt idx="3746">
                  <c:v>-5.8434199999999999E-2</c:v>
                </c:pt>
                <c:pt idx="3747">
                  <c:v>-6.0108700000000001E-2</c:v>
                </c:pt>
                <c:pt idx="3748">
                  <c:v>-6.1723199999999999E-2</c:v>
                </c:pt>
                <c:pt idx="3749">
                  <c:v>-6.3276200000000005E-2</c:v>
                </c:pt>
                <c:pt idx="3750">
                  <c:v>-6.47673E-2</c:v>
                </c:pt>
                <c:pt idx="3751">
                  <c:v>-6.6195900000000002E-2</c:v>
                </c:pt>
                <c:pt idx="3752">
                  <c:v>-6.75597E-2</c:v>
                </c:pt>
                <c:pt idx="3753">
                  <c:v>-6.8853899999999996E-2</c:v>
                </c:pt>
                <c:pt idx="3754">
                  <c:v>-7.0074300000000006E-2</c:v>
                </c:pt>
                <c:pt idx="3755">
                  <c:v>-7.1219699999999997E-2</c:v>
                </c:pt>
                <c:pt idx="3756">
                  <c:v>-7.2290900000000005E-2</c:v>
                </c:pt>
                <c:pt idx="3757">
                  <c:v>-7.3287400000000003E-2</c:v>
                </c:pt>
                <c:pt idx="3758">
                  <c:v>-7.4208800000000005E-2</c:v>
                </c:pt>
                <c:pt idx="3759">
                  <c:v>-7.5055200000000002E-2</c:v>
                </c:pt>
                <c:pt idx="3760">
                  <c:v>-7.5825900000000002E-2</c:v>
                </c:pt>
                <c:pt idx="3761">
                  <c:v>-7.6520500000000005E-2</c:v>
                </c:pt>
                <c:pt idx="3762">
                  <c:v>-7.7137200000000003E-2</c:v>
                </c:pt>
                <c:pt idx="3763">
                  <c:v>-7.7673599999999995E-2</c:v>
                </c:pt>
                <c:pt idx="3764">
                  <c:v>-7.8130099999999994E-2</c:v>
                </c:pt>
                <c:pt idx="3765">
                  <c:v>-7.8509399999999993E-2</c:v>
                </c:pt>
                <c:pt idx="3766">
                  <c:v>-7.8814099999999998E-2</c:v>
                </c:pt>
                <c:pt idx="3767">
                  <c:v>-7.9045400000000002E-2</c:v>
                </c:pt>
                <c:pt idx="3768">
                  <c:v>-7.9202599999999998E-2</c:v>
                </c:pt>
                <c:pt idx="3769">
                  <c:v>-7.9284599999999997E-2</c:v>
                </c:pt>
                <c:pt idx="3770">
                  <c:v>-7.9289499999999999E-2</c:v>
                </c:pt>
                <c:pt idx="3771">
                  <c:v>-7.9221299999999995E-2</c:v>
                </c:pt>
                <c:pt idx="3772">
                  <c:v>-7.9090400000000005E-2</c:v>
                </c:pt>
                <c:pt idx="3773">
                  <c:v>-7.8895000000000007E-2</c:v>
                </c:pt>
                <c:pt idx="3774">
                  <c:v>-7.8623100000000001E-2</c:v>
                </c:pt>
                <c:pt idx="3775">
                  <c:v>-7.8275200000000003E-2</c:v>
                </c:pt>
                <c:pt idx="3776">
                  <c:v>-7.7857999999999997E-2</c:v>
                </c:pt>
                <c:pt idx="3777">
                  <c:v>-7.7371599999999999E-2</c:v>
                </c:pt>
                <c:pt idx="3778">
                  <c:v>-7.6815300000000003E-2</c:v>
                </c:pt>
                <c:pt idx="3779">
                  <c:v>-7.6189999999999994E-2</c:v>
                </c:pt>
                <c:pt idx="3780">
                  <c:v>-7.5498399999999993E-2</c:v>
                </c:pt>
                <c:pt idx="3781">
                  <c:v>-7.4743199999999996E-2</c:v>
                </c:pt>
                <c:pt idx="3782">
                  <c:v>-7.3927699999999999E-2</c:v>
                </c:pt>
                <c:pt idx="3783">
                  <c:v>-7.3054999999999995E-2</c:v>
                </c:pt>
                <c:pt idx="3784">
                  <c:v>-7.2127700000000003E-2</c:v>
                </c:pt>
                <c:pt idx="3785">
                  <c:v>-7.1146399999999999E-2</c:v>
                </c:pt>
                <c:pt idx="3786">
                  <c:v>-7.0111400000000004E-2</c:v>
                </c:pt>
                <c:pt idx="3787">
                  <c:v>-6.9022899999999998E-2</c:v>
                </c:pt>
                <c:pt idx="3788">
                  <c:v>-6.7882499999999998E-2</c:v>
                </c:pt>
                <c:pt idx="3789">
                  <c:v>-6.6691600000000004E-2</c:v>
                </c:pt>
                <c:pt idx="3790">
                  <c:v>-6.5451099999999998E-2</c:v>
                </c:pt>
                <c:pt idx="3791">
                  <c:v>-6.4161499999999996E-2</c:v>
                </c:pt>
                <c:pt idx="3792">
                  <c:v>-6.2822799999999998E-2</c:v>
                </c:pt>
                <c:pt idx="3793">
                  <c:v>-6.1435700000000003E-2</c:v>
                </c:pt>
                <c:pt idx="3794">
                  <c:v>-6.00037E-2</c:v>
                </c:pt>
                <c:pt idx="3795">
                  <c:v>-5.85322E-2</c:v>
                </c:pt>
                <c:pt idx="3796">
                  <c:v>-5.7024699999999998E-2</c:v>
                </c:pt>
                <c:pt idx="3797">
                  <c:v>-5.5481900000000001E-2</c:v>
                </c:pt>
                <c:pt idx="3798">
                  <c:v>-5.3904399999999998E-2</c:v>
                </c:pt>
                <c:pt idx="3799">
                  <c:v>-5.2292199999999997E-2</c:v>
                </c:pt>
                <c:pt idx="3800">
                  <c:v>-5.0646700000000003E-2</c:v>
                </c:pt>
                <c:pt idx="3801">
                  <c:v>-4.8971099999999997E-2</c:v>
                </c:pt>
                <c:pt idx="3802">
                  <c:v>-4.7268299999999999E-2</c:v>
                </c:pt>
                <c:pt idx="3803">
                  <c:v>-4.55396E-2</c:v>
                </c:pt>
                <c:pt idx="3804">
                  <c:v>-4.3785600000000001E-2</c:v>
                </c:pt>
                <c:pt idx="3805">
                  <c:v>-4.2007099999999999E-2</c:v>
                </c:pt>
                <c:pt idx="3806">
                  <c:v>-4.0205600000000001E-2</c:v>
                </c:pt>
                <c:pt idx="3807">
                  <c:v>-3.8383100000000003E-2</c:v>
                </c:pt>
                <c:pt idx="3808">
                  <c:v>-3.6540499999999997E-2</c:v>
                </c:pt>
                <c:pt idx="3809">
                  <c:v>-3.4678199999999999E-2</c:v>
                </c:pt>
                <c:pt idx="3810">
                  <c:v>-3.2797300000000001E-2</c:v>
                </c:pt>
                <c:pt idx="3811">
                  <c:v>-3.0899900000000001E-2</c:v>
                </c:pt>
                <c:pt idx="3812">
                  <c:v>-2.89885E-2</c:v>
                </c:pt>
                <c:pt idx="3813">
                  <c:v>-2.7064899999999999E-2</c:v>
                </c:pt>
                <c:pt idx="3814">
                  <c:v>-2.5129599999999998E-2</c:v>
                </c:pt>
                <c:pt idx="3815">
                  <c:v>-2.3183200000000001E-2</c:v>
                </c:pt>
                <c:pt idx="3816">
                  <c:v>-2.1226800000000001E-2</c:v>
                </c:pt>
                <c:pt idx="3817">
                  <c:v>-1.9261899999999998E-2</c:v>
                </c:pt>
                <c:pt idx="3818">
                  <c:v>-1.7289499999999999E-2</c:v>
                </c:pt>
                <c:pt idx="3819">
                  <c:v>-1.53104E-2</c:v>
                </c:pt>
                <c:pt idx="3820">
                  <c:v>-1.3324799999999999E-2</c:v>
                </c:pt>
                <c:pt idx="3821">
                  <c:v>-1.1332699999999999E-2</c:v>
                </c:pt>
                <c:pt idx="3822" formatCode="0.00E+00">
                  <c:v>-9.3345300000000006E-3</c:v>
                </c:pt>
                <c:pt idx="3823" formatCode="0.00E+00">
                  <c:v>-7.33024E-3</c:v>
                </c:pt>
                <c:pt idx="3824" formatCode="0.00E+00">
                  <c:v>-5.3193800000000003E-3</c:v>
                </c:pt>
                <c:pt idx="3825" formatCode="0.00E+00">
                  <c:v>-3.3018700000000002E-3</c:v>
                </c:pt>
                <c:pt idx="3826" formatCode="0.00E+00">
                  <c:v>-1.27849E-3</c:v>
                </c:pt>
                <c:pt idx="3827" formatCode="0.00E+00">
                  <c:v>7.4996800000000005E-4</c:v>
                </c:pt>
                <c:pt idx="3828" formatCode="0.00E+00">
                  <c:v>2.7831700000000002E-3</c:v>
                </c:pt>
                <c:pt idx="3829" formatCode="0.00E+00">
                  <c:v>4.8209500000000001E-3</c:v>
                </c:pt>
                <c:pt idx="3830" formatCode="0.00E+00">
                  <c:v>6.86289E-3</c:v>
                </c:pt>
                <c:pt idx="3831" formatCode="0.00E+00">
                  <c:v>8.9083900000000004E-3</c:v>
                </c:pt>
                <c:pt idx="3832">
                  <c:v>1.0957400000000001E-2</c:v>
                </c:pt>
                <c:pt idx="3833">
                  <c:v>1.3010300000000001E-2</c:v>
                </c:pt>
                <c:pt idx="3834">
                  <c:v>1.5067499999999999E-2</c:v>
                </c:pt>
                <c:pt idx="3835">
                  <c:v>1.7129499999999999E-2</c:v>
                </c:pt>
                <c:pt idx="3836">
                  <c:v>1.91974E-2</c:v>
                </c:pt>
                <c:pt idx="3837">
                  <c:v>2.1271700000000001E-2</c:v>
                </c:pt>
                <c:pt idx="3838">
                  <c:v>2.3351299999999998E-2</c:v>
                </c:pt>
                <c:pt idx="3839">
                  <c:v>2.5432900000000001E-2</c:v>
                </c:pt>
                <c:pt idx="3840">
                  <c:v>2.7515100000000001E-2</c:v>
                </c:pt>
                <c:pt idx="3841">
                  <c:v>2.9599500000000001E-2</c:v>
                </c:pt>
                <c:pt idx="3842">
                  <c:v>3.1687399999999998E-2</c:v>
                </c:pt>
                <c:pt idx="3843">
                  <c:v>3.37796E-2</c:v>
                </c:pt>
                <c:pt idx="3844">
                  <c:v>3.5877399999999997E-2</c:v>
                </c:pt>
                <c:pt idx="3845">
                  <c:v>3.7980600000000003E-2</c:v>
                </c:pt>
                <c:pt idx="3846">
                  <c:v>4.00866E-2</c:v>
                </c:pt>
                <c:pt idx="3847">
                  <c:v>4.2193500000000002E-2</c:v>
                </c:pt>
                <c:pt idx="3848">
                  <c:v>4.4301699999999999E-2</c:v>
                </c:pt>
                <c:pt idx="3849">
                  <c:v>4.64129E-2</c:v>
                </c:pt>
                <c:pt idx="3850">
                  <c:v>4.8528700000000001E-2</c:v>
                </c:pt>
                <c:pt idx="3851">
                  <c:v>5.0648600000000002E-2</c:v>
                </c:pt>
                <c:pt idx="3852">
                  <c:v>5.27696E-2</c:v>
                </c:pt>
                <c:pt idx="3853">
                  <c:v>5.4889599999999997E-2</c:v>
                </c:pt>
                <c:pt idx="3854">
                  <c:v>5.7008999999999997E-2</c:v>
                </c:pt>
                <c:pt idx="3855">
                  <c:v>5.9127899999999997E-2</c:v>
                </c:pt>
                <c:pt idx="3856">
                  <c:v>6.1244699999999999E-2</c:v>
                </c:pt>
                <c:pt idx="3857">
                  <c:v>6.3358399999999995E-2</c:v>
                </c:pt>
                <c:pt idx="3858">
                  <c:v>6.5469299999999994E-2</c:v>
                </c:pt>
                <c:pt idx="3859">
                  <c:v>6.7578299999999994E-2</c:v>
                </c:pt>
                <c:pt idx="3860">
                  <c:v>6.9686200000000004E-2</c:v>
                </c:pt>
                <c:pt idx="3861">
                  <c:v>7.1793099999999999E-2</c:v>
                </c:pt>
                <c:pt idx="3862">
                  <c:v>7.3897900000000002E-2</c:v>
                </c:pt>
                <c:pt idx="3863">
                  <c:v>7.5999899999999995E-2</c:v>
                </c:pt>
                <c:pt idx="3864">
                  <c:v>7.8099500000000002E-2</c:v>
                </c:pt>
                <c:pt idx="3865">
                  <c:v>8.0195699999999995E-2</c:v>
                </c:pt>
                <c:pt idx="3866">
                  <c:v>8.2286600000000001E-2</c:v>
                </c:pt>
                <c:pt idx="3867">
                  <c:v>8.4371199999999993E-2</c:v>
                </c:pt>
                <c:pt idx="3868">
                  <c:v>8.6448999999999998E-2</c:v>
                </c:pt>
                <c:pt idx="3869">
                  <c:v>8.8519399999999998E-2</c:v>
                </c:pt>
                <c:pt idx="3870">
                  <c:v>9.0582399999999993E-2</c:v>
                </c:pt>
                <c:pt idx="3871">
                  <c:v>9.2637899999999995E-2</c:v>
                </c:pt>
                <c:pt idx="3872">
                  <c:v>9.4685199999999997E-2</c:v>
                </c:pt>
                <c:pt idx="3873">
                  <c:v>9.6723799999999999E-2</c:v>
                </c:pt>
                <c:pt idx="3874">
                  <c:v>9.8753400000000005E-2</c:v>
                </c:pt>
                <c:pt idx="3875">
                  <c:v>0.100774</c:v>
                </c:pt>
                <c:pt idx="3876">
                  <c:v>0.102785</c:v>
                </c:pt>
                <c:pt idx="3877">
                  <c:v>0.104786</c:v>
                </c:pt>
                <c:pt idx="3878">
                  <c:v>0.10677499999999999</c:v>
                </c:pt>
                <c:pt idx="3879">
                  <c:v>0.10875</c:v>
                </c:pt>
                <c:pt idx="3880">
                  <c:v>0.11071</c:v>
                </c:pt>
                <c:pt idx="3881">
                  <c:v>0.11265600000000001</c:v>
                </c:pt>
                <c:pt idx="3882">
                  <c:v>0.11458500000000001</c:v>
                </c:pt>
                <c:pt idx="3883">
                  <c:v>0.116494</c:v>
                </c:pt>
                <c:pt idx="3884">
                  <c:v>0.118383</c:v>
                </c:pt>
                <c:pt idx="3885">
                  <c:v>0.12024899999999999</c:v>
                </c:pt>
                <c:pt idx="3886">
                  <c:v>0.12209100000000001</c:v>
                </c:pt>
                <c:pt idx="3887">
                  <c:v>0.123908</c:v>
                </c:pt>
                <c:pt idx="3888">
                  <c:v>0.12570100000000001</c:v>
                </c:pt>
                <c:pt idx="3889">
                  <c:v>0.127466</c:v>
                </c:pt>
                <c:pt idx="3890">
                  <c:v>0.12920300000000001</c:v>
                </c:pt>
                <c:pt idx="3891">
                  <c:v>0.13091</c:v>
                </c:pt>
                <c:pt idx="3892">
                  <c:v>0.13258600000000001</c:v>
                </c:pt>
                <c:pt idx="3893">
                  <c:v>0.13423099999999999</c:v>
                </c:pt>
                <c:pt idx="3894">
                  <c:v>0.13584199999999999</c:v>
                </c:pt>
                <c:pt idx="3895">
                  <c:v>0.13741700000000001</c:v>
                </c:pt>
                <c:pt idx="3896">
                  <c:v>0.13895399999999999</c:v>
                </c:pt>
                <c:pt idx="3897">
                  <c:v>0.14045199999999999</c:v>
                </c:pt>
                <c:pt idx="3898">
                  <c:v>0.14191000000000001</c:v>
                </c:pt>
                <c:pt idx="3899">
                  <c:v>0.14332800000000001</c:v>
                </c:pt>
                <c:pt idx="3900">
                  <c:v>0.144702</c:v>
                </c:pt>
                <c:pt idx="3901">
                  <c:v>0.146033</c:v>
                </c:pt>
                <c:pt idx="3902">
                  <c:v>0.147318</c:v>
                </c:pt>
                <c:pt idx="3903">
                  <c:v>0.14855599999999999</c:v>
                </c:pt>
                <c:pt idx="3904">
                  <c:v>0.14974599999999999</c:v>
                </c:pt>
                <c:pt idx="3905">
                  <c:v>0.15088599999999999</c:v>
                </c:pt>
                <c:pt idx="3906">
                  <c:v>0.151975</c:v>
                </c:pt>
                <c:pt idx="3907">
                  <c:v>0.15301200000000001</c:v>
                </c:pt>
                <c:pt idx="3908">
                  <c:v>0.153997</c:v>
                </c:pt>
                <c:pt idx="3909">
                  <c:v>0.15492</c:v>
                </c:pt>
                <c:pt idx="3910">
                  <c:v>0.155776</c:v>
                </c:pt>
                <c:pt idx="3911">
                  <c:v>0.15656999999999999</c:v>
                </c:pt>
                <c:pt idx="3912">
                  <c:v>0.157307</c:v>
                </c:pt>
                <c:pt idx="3913">
                  <c:v>0.15798000000000001</c:v>
                </c:pt>
                <c:pt idx="3914">
                  <c:v>0.158586</c:v>
                </c:pt>
                <c:pt idx="3915">
                  <c:v>0.15912799999999999</c:v>
                </c:pt>
                <c:pt idx="3916">
                  <c:v>0.159606</c:v>
                </c:pt>
                <c:pt idx="3917">
                  <c:v>0.16001699999999999</c:v>
                </c:pt>
                <c:pt idx="3918">
                  <c:v>0.160359</c:v>
                </c:pt>
                <c:pt idx="3919">
                  <c:v>0.160631</c:v>
                </c:pt>
                <c:pt idx="3920">
                  <c:v>0.160831</c:v>
                </c:pt>
                <c:pt idx="3921">
                  <c:v>0.16095699999999999</c:v>
                </c:pt>
                <c:pt idx="3922">
                  <c:v>0.16100999999999999</c:v>
                </c:pt>
                <c:pt idx="3923">
                  <c:v>0.16098999999999999</c:v>
                </c:pt>
                <c:pt idx="3924">
                  <c:v>0.16089500000000001</c:v>
                </c:pt>
                <c:pt idx="3925">
                  <c:v>0.16072600000000001</c:v>
                </c:pt>
                <c:pt idx="3926">
                  <c:v>0.16048000000000001</c:v>
                </c:pt>
                <c:pt idx="3927">
                  <c:v>0.16015799999999999</c:v>
                </c:pt>
                <c:pt idx="3928">
                  <c:v>0.15975900000000001</c:v>
                </c:pt>
                <c:pt idx="3929">
                  <c:v>0.15928200000000001</c:v>
                </c:pt>
                <c:pt idx="3930">
                  <c:v>0.15872700000000001</c:v>
                </c:pt>
                <c:pt idx="3931">
                  <c:v>0.15809400000000001</c:v>
                </c:pt>
                <c:pt idx="3932">
                  <c:v>0.15738099999999999</c:v>
                </c:pt>
                <c:pt idx="3933">
                  <c:v>0.156587</c:v>
                </c:pt>
                <c:pt idx="3934">
                  <c:v>0.15571299999999999</c:v>
                </c:pt>
                <c:pt idx="3935">
                  <c:v>0.154756</c:v>
                </c:pt>
                <c:pt idx="3936">
                  <c:v>0.15371699999999999</c:v>
                </c:pt>
                <c:pt idx="3937">
                  <c:v>0.15259400000000001</c:v>
                </c:pt>
                <c:pt idx="3938">
                  <c:v>0.15138699999999999</c:v>
                </c:pt>
                <c:pt idx="3939">
                  <c:v>0.15009400000000001</c:v>
                </c:pt>
                <c:pt idx="3940">
                  <c:v>0.14871599999999999</c:v>
                </c:pt>
                <c:pt idx="3941">
                  <c:v>0.147253</c:v>
                </c:pt>
                <c:pt idx="3942">
                  <c:v>0.145704</c:v>
                </c:pt>
                <c:pt idx="3943">
                  <c:v>0.14407</c:v>
                </c:pt>
                <c:pt idx="3944">
                  <c:v>0.14235200000000001</c:v>
                </c:pt>
                <c:pt idx="3945">
                  <c:v>0.14054900000000001</c:v>
                </c:pt>
                <c:pt idx="3946">
                  <c:v>0.13866500000000001</c:v>
                </c:pt>
                <c:pt idx="3947">
                  <c:v>0.13669899999999999</c:v>
                </c:pt>
                <c:pt idx="3948">
                  <c:v>0.13465199999999999</c:v>
                </c:pt>
                <c:pt idx="3949">
                  <c:v>0.13252700000000001</c:v>
                </c:pt>
                <c:pt idx="3950">
                  <c:v>0.13032299999999999</c:v>
                </c:pt>
                <c:pt idx="3951">
                  <c:v>0.12804099999999999</c:v>
                </c:pt>
                <c:pt idx="3952">
                  <c:v>0.12568399999999999</c:v>
                </c:pt>
                <c:pt idx="3953">
                  <c:v>0.123251</c:v>
                </c:pt>
                <c:pt idx="3954">
                  <c:v>0.120744</c:v>
                </c:pt>
                <c:pt idx="3955">
                  <c:v>0.118163</c:v>
                </c:pt>
                <c:pt idx="3956">
                  <c:v>0.11551</c:v>
                </c:pt>
                <c:pt idx="3957">
                  <c:v>0.112784</c:v>
                </c:pt>
                <c:pt idx="3958">
                  <c:v>0.109988</c:v>
                </c:pt>
                <c:pt idx="3959">
                  <c:v>0.107123</c:v>
                </c:pt>
                <c:pt idx="3960">
                  <c:v>0.10419</c:v>
                </c:pt>
                <c:pt idx="3961">
                  <c:v>0.101191</c:v>
                </c:pt>
                <c:pt idx="3962">
                  <c:v>9.8130700000000001E-2</c:v>
                </c:pt>
                <c:pt idx="3963">
                  <c:v>9.5010600000000001E-2</c:v>
                </c:pt>
                <c:pt idx="3964">
                  <c:v>9.1833700000000004E-2</c:v>
                </c:pt>
                <c:pt idx="3965">
                  <c:v>8.8602500000000001E-2</c:v>
                </c:pt>
                <c:pt idx="3966">
                  <c:v>8.5319900000000004E-2</c:v>
                </c:pt>
                <c:pt idx="3967">
                  <c:v>8.1988699999999998E-2</c:v>
                </c:pt>
                <c:pt idx="3968">
                  <c:v>7.8611200000000006E-2</c:v>
                </c:pt>
                <c:pt idx="3969">
                  <c:v>7.5189400000000003E-2</c:v>
                </c:pt>
                <c:pt idx="3970">
                  <c:v>7.1725800000000006E-2</c:v>
                </c:pt>
                <c:pt idx="3971">
                  <c:v>6.8223599999999995E-2</c:v>
                </c:pt>
                <c:pt idx="3972">
                  <c:v>6.4686300000000002E-2</c:v>
                </c:pt>
                <c:pt idx="3973">
                  <c:v>6.1117400000000002E-2</c:v>
                </c:pt>
                <c:pt idx="3974">
                  <c:v>5.7520300000000003E-2</c:v>
                </c:pt>
                <c:pt idx="3975">
                  <c:v>5.3898000000000001E-2</c:v>
                </c:pt>
                <c:pt idx="3976">
                  <c:v>5.0252900000000003E-2</c:v>
                </c:pt>
                <c:pt idx="3977">
                  <c:v>4.6587200000000002E-2</c:v>
                </c:pt>
                <c:pt idx="3978">
                  <c:v>4.2903999999999998E-2</c:v>
                </c:pt>
                <c:pt idx="3979">
                  <c:v>3.9206400000000002E-2</c:v>
                </c:pt>
                <c:pt idx="3980">
                  <c:v>3.54977E-2</c:v>
                </c:pt>
                <c:pt idx="3981">
                  <c:v>3.1781499999999997E-2</c:v>
                </c:pt>
                <c:pt idx="3982">
                  <c:v>2.8061800000000001E-2</c:v>
                </c:pt>
                <c:pt idx="3983">
                  <c:v>2.43412E-2</c:v>
                </c:pt>
                <c:pt idx="3984">
                  <c:v>2.0621E-2</c:v>
                </c:pt>
                <c:pt idx="3985">
                  <c:v>1.6904099999999998E-2</c:v>
                </c:pt>
                <c:pt idx="3986">
                  <c:v>1.3195E-2</c:v>
                </c:pt>
                <c:pt idx="3987" formatCode="0.00E+00">
                  <c:v>9.4986900000000006E-3</c:v>
                </c:pt>
                <c:pt idx="3988" formatCode="0.00E+00">
                  <c:v>5.8205100000000001E-3</c:v>
                </c:pt>
                <c:pt idx="3989" formatCode="0.00E+00">
                  <c:v>2.1649500000000001E-3</c:v>
                </c:pt>
                <c:pt idx="3990" formatCode="0.00E+00">
                  <c:v>-1.46558E-3</c:v>
                </c:pt>
                <c:pt idx="3991" formatCode="0.00E+00">
                  <c:v>-5.0700199999999997E-3</c:v>
                </c:pt>
                <c:pt idx="3992" formatCode="0.00E+00">
                  <c:v>-8.6466200000000007E-3</c:v>
                </c:pt>
                <c:pt idx="3993">
                  <c:v>-1.21919E-2</c:v>
                </c:pt>
                <c:pt idx="3994">
                  <c:v>-1.5702000000000001E-2</c:v>
                </c:pt>
                <c:pt idx="3995">
                  <c:v>-1.9173300000000001E-2</c:v>
                </c:pt>
                <c:pt idx="3996">
                  <c:v>-2.2601300000000001E-2</c:v>
                </c:pt>
                <c:pt idx="3997">
                  <c:v>-2.59806E-2</c:v>
                </c:pt>
                <c:pt idx="3998">
                  <c:v>-2.9306200000000001E-2</c:v>
                </c:pt>
                <c:pt idx="3999">
                  <c:v>-3.2575E-2</c:v>
                </c:pt>
                <c:pt idx="4000">
                  <c:v>-3.5785200000000003E-2</c:v>
                </c:pt>
                <c:pt idx="4001">
                  <c:v>-3.8934200000000002E-2</c:v>
                </c:pt>
                <c:pt idx="4002">
                  <c:v>-4.2018800000000002E-2</c:v>
                </c:pt>
                <c:pt idx="4003">
                  <c:v>-4.5036199999999998E-2</c:v>
                </c:pt>
                <c:pt idx="4004">
                  <c:v>-4.7984199999999998E-2</c:v>
                </c:pt>
                <c:pt idx="4005">
                  <c:v>-5.0860700000000002E-2</c:v>
                </c:pt>
                <c:pt idx="4006">
                  <c:v>-5.3663500000000003E-2</c:v>
                </c:pt>
                <c:pt idx="4007">
                  <c:v>-5.6389300000000003E-2</c:v>
                </c:pt>
                <c:pt idx="4008">
                  <c:v>-5.9034400000000001E-2</c:v>
                </c:pt>
                <c:pt idx="4009">
                  <c:v>-6.15956E-2</c:v>
                </c:pt>
                <c:pt idx="4010">
                  <c:v>-6.4069699999999993E-2</c:v>
                </c:pt>
                <c:pt idx="4011">
                  <c:v>-6.6453600000000002E-2</c:v>
                </c:pt>
                <c:pt idx="4012">
                  <c:v>-6.8744399999999997E-2</c:v>
                </c:pt>
                <c:pt idx="4013">
                  <c:v>-7.0941100000000007E-2</c:v>
                </c:pt>
                <c:pt idx="4014">
                  <c:v>-7.30436E-2</c:v>
                </c:pt>
                <c:pt idx="4015">
                  <c:v>-7.5050500000000006E-2</c:v>
                </c:pt>
                <c:pt idx="4016">
                  <c:v>-7.6958899999999997E-2</c:v>
                </c:pt>
                <c:pt idx="4017">
                  <c:v>-7.8765799999999997E-2</c:v>
                </c:pt>
                <c:pt idx="4018">
                  <c:v>-8.0468499999999998E-2</c:v>
                </c:pt>
                <c:pt idx="4019">
                  <c:v>-8.2065700000000005E-2</c:v>
                </c:pt>
                <c:pt idx="4020">
                  <c:v>-8.35563E-2</c:v>
                </c:pt>
                <c:pt idx="4021">
                  <c:v>-8.4938200000000005E-2</c:v>
                </c:pt>
                <c:pt idx="4022">
                  <c:v>-8.6208999999999994E-2</c:v>
                </c:pt>
                <c:pt idx="4023">
                  <c:v>-8.7368000000000001E-2</c:v>
                </c:pt>
                <c:pt idx="4024">
                  <c:v>-8.8416300000000003E-2</c:v>
                </c:pt>
                <c:pt idx="4025">
                  <c:v>-8.9355400000000001E-2</c:v>
                </c:pt>
                <c:pt idx="4026">
                  <c:v>-9.0185299999999996E-2</c:v>
                </c:pt>
                <c:pt idx="4027">
                  <c:v>-9.0905899999999998E-2</c:v>
                </c:pt>
                <c:pt idx="4028">
                  <c:v>-9.1517399999999999E-2</c:v>
                </c:pt>
                <c:pt idx="4029">
                  <c:v>-9.2020299999999999E-2</c:v>
                </c:pt>
                <c:pt idx="4030">
                  <c:v>-9.2414399999999994E-2</c:v>
                </c:pt>
                <c:pt idx="4031">
                  <c:v>-9.2699100000000006E-2</c:v>
                </c:pt>
                <c:pt idx="4032">
                  <c:v>-9.2874300000000007E-2</c:v>
                </c:pt>
                <c:pt idx="4033">
                  <c:v>-9.2940499999999995E-2</c:v>
                </c:pt>
                <c:pt idx="4034">
                  <c:v>-9.2898700000000001E-2</c:v>
                </c:pt>
                <c:pt idx="4035">
                  <c:v>-9.2749999999999999E-2</c:v>
                </c:pt>
                <c:pt idx="4036">
                  <c:v>-9.2495099999999997E-2</c:v>
                </c:pt>
                <c:pt idx="4037">
                  <c:v>-9.2134400000000005E-2</c:v>
                </c:pt>
                <c:pt idx="4038">
                  <c:v>-9.1667799999999994E-2</c:v>
                </c:pt>
                <c:pt idx="4039">
                  <c:v>-9.1095599999999999E-2</c:v>
                </c:pt>
                <c:pt idx="4040">
                  <c:v>-9.0418299999999993E-2</c:v>
                </c:pt>
                <c:pt idx="4041">
                  <c:v>-8.9637099999999997E-2</c:v>
                </c:pt>
                <c:pt idx="4042">
                  <c:v>-8.8754799999999995E-2</c:v>
                </c:pt>
                <c:pt idx="4043">
                  <c:v>-8.7775199999999998E-2</c:v>
                </c:pt>
                <c:pt idx="4044">
                  <c:v>-8.6701200000000006E-2</c:v>
                </c:pt>
                <c:pt idx="4045">
                  <c:v>-8.5535299999999995E-2</c:v>
                </c:pt>
                <c:pt idx="4046">
                  <c:v>-8.4279099999999996E-2</c:v>
                </c:pt>
                <c:pt idx="4047">
                  <c:v>-8.2933599999999996E-2</c:v>
                </c:pt>
                <c:pt idx="4048">
                  <c:v>-8.14999E-2</c:v>
                </c:pt>
                <c:pt idx="4049">
                  <c:v>-7.9978300000000002E-2</c:v>
                </c:pt>
                <c:pt idx="4050">
                  <c:v>-7.8368699999999999E-2</c:v>
                </c:pt>
                <c:pt idx="4051">
                  <c:v>-7.6672900000000002E-2</c:v>
                </c:pt>
                <c:pt idx="4052">
                  <c:v>-7.4893899999999999E-2</c:v>
                </c:pt>
                <c:pt idx="4053">
                  <c:v>-7.3034100000000005E-2</c:v>
                </c:pt>
                <c:pt idx="4054">
                  <c:v>-7.1095900000000004E-2</c:v>
                </c:pt>
                <c:pt idx="4055">
                  <c:v>-6.9083599999999995E-2</c:v>
                </c:pt>
                <c:pt idx="4056">
                  <c:v>-6.7001199999999997E-2</c:v>
                </c:pt>
                <c:pt idx="4057">
                  <c:v>-6.4852499999999993E-2</c:v>
                </c:pt>
                <c:pt idx="4058">
                  <c:v>-6.2643099999999993E-2</c:v>
                </c:pt>
                <c:pt idx="4059">
                  <c:v>-6.0379700000000001E-2</c:v>
                </c:pt>
                <c:pt idx="4060">
                  <c:v>-5.8066300000000001E-2</c:v>
                </c:pt>
                <c:pt idx="4061">
                  <c:v>-5.5705900000000003E-2</c:v>
                </c:pt>
                <c:pt idx="4062">
                  <c:v>-5.3301800000000003E-2</c:v>
                </c:pt>
                <c:pt idx="4063">
                  <c:v>-5.08539E-2</c:v>
                </c:pt>
                <c:pt idx="4064">
                  <c:v>-4.8358400000000003E-2</c:v>
                </c:pt>
                <c:pt idx="4065">
                  <c:v>-4.5816700000000002E-2</c:v>
                </c:pt>
                <c:pt idx="4066">
                  <c:v>-4.3235900000000001E-2</c:v>
                </c:pt>
                <c:pt idx="4067">
                  <c:v>-4.0622499999999999E-2</c:v>
                </c:pt>
                <c:pt idx="4068">
                  <c:v>-3.79805E-2</c:v>
                </c:pt>
                <c:pt idx="4069">
                  <c:v>-3.5314499999999999E-2</c:v>
                </c:pt>
                <c:pt idx="4070">
                  <c:v>-3.2629699999999998E-2</c:v>
                </c:pt>
                <c:pt idx="4071">
                  <c:v>-2.99314E-2</c:v>
                </c:pt>
                <c:pt idx="4072">
                  <c:v>-2.7224399999999999E-2</c:v>
                </c:pt>
                <c:pt idx="4073">
                  <c:v>-2.4512900000000001E-2</c:v>
                </c:pt>
                <c:pt idx="4074">
                  <c:v>-2.1800799999999999E-2</c:v>
                </c:pt>
                <c:pt idx="4075">
                  <c:v>-1.9090900000000001E-2</c:v>
                </c:pt>
                <c:pt idx="4076">
                  <c:v>-1.63851E-2</c:v>
                </c:pt>
                <c:pt idx="4077">
                  <c:v>-1.36848E-2</c:v>
                </c:pt>
                <c:pt idx="4078">
                  <c:v>-1.0992999999999999E-2</c:v>
                </c:pt>
                <c:pt idx="4079" formatCode="0.00E+00">
                  <c:v>-8.3149399999999998E-3</c:v>
                </c:pt>
                <c:pt idx="4080" formatCode="0.00E+00">
                  <c:v>-5.6556499999999999E-3</c:v>
                </c:pt>
                <c:pt idx="4081" formatCode="0.00E+00">
                  <c:v>-3.0205900000000001E-3</c:v>
                </c:pt>
                <c:pt idx="4082" formatCode="0.00E+00">
                  <c:v>-4.15609E-4</c:v>
                </c:pt>
                <c:pt idx="4083" formatCode="0.00E+00">
                  <c:v>2.1551399999999998E-3</c:v>
                </c:pt>
                <c:pt idx="4084" formatCode="0.00E+00">
                  <c:v>4.6893100000000004E-3</c:v>
                </c:pt>
                <c:pt idx="4085" formatCode="0.00E+00">
                  <c:v>7.1845199999999998E-3</c:v>
                </c:pt>
                <c:pt idx="4086" formatCode="0.00E+00">
                  <c:v>9.6381999999999995E-3</c:v>
                </c:pt>
                <c:pt idx="4087">
                  <c:v>1.20489E-2</c:v>
                </c:pt>
                <c:pt idx="4088">
                  <c:v>1.4416399999999999E-2</c:v>
                </c:pt>
                <c:pt idx="4089">
                  <c:v>1.6740000000000001E-2</c:v>
                </c:pt>
                <c:pt idx="4090">
                  <c:v>1.90175E-2</c:v>
                </c:pt>
                <c:pt idx="4091">
                  <c:v>2.1246299999999999E-2</c:v>
                </c:pt>
                <c:pt idx="4092">
                  <c:v>2.3423099999999999E-2</c:v>
                </c:pt>
                <c:pt idx="4093">
                  <c:v>2.5542599999999999E-2</c:v>
                </c:pt>
                <c:pt idx="4094">
                  <c:v>2.75987E-2</c:v>
                </c:pt>
                <c:pt idx="4095">
                  <c:v>2.9585899999999998E-2</c:v>
                </c:pt>
                <c:pt idx="4096">
                  <c:v>3.1500100000000003E-2</c:v>
                </c:pt>
                <c:pt idx="4097">
                  <c:v>3.3337499999999999E-2</c:v>
                </c:pt>
                <c:pt idx="4098">
                  <c:v>3.5095800000000003E-2</c:v>
                </c:pt>
                <c:pt idx="4099">
                  <c:v>3.6773500000000001E-2</c:v>
                </c:pt>
                <c:pt idx="4100">
                  <c:v>3.8368300000000001E-2</c:v>
                </c:pt>
                <c:pt idx="4101">
                  <c:v>3.9876599999999998E-2</c:v>
                </c:pt>
                <c:pt idx="4102">
                  <c:v>4.1294200000000003E-2</c:v>
                </c:pt>
                <c:pt idx="4103">
                  <c:v>4.2619600000000001E-2</c:v>
                </c:pt>
                <c:pt idx="4104">
                  <c:v>4.3855699999999997E-2</c:v>
                </c:pt>
                <c:pt idx="4105">
                  <c:v>4.5008100000000002E-2</c:v>
                </c:pt>
                <c:pt idx="4106">
                  <c:v>4.6079599999999998E-2</c:v>
                </c:pt>
                <c:pt idx="4107">
                  <c:v>4.7068800000000001E-2</c:v>
                </c:pt>
                <c:pt idx="4108">
                  <c:v>4.79739E-2</c:v>
                </c:pt>
                <c:pt idx="4109">
                  <c:v>4.8793900000000001E-2</c:v>
                </c:pt>
                <c:pt idx="4110">
                  <c:v>4.9524600000000002E-2</c:v>
                </c:pt>
                <c:pt idx="4111">
                  <c:v>5.0158700000000001E-2</c:v>
                </c:pt>
                <c:pt idx="4112">
                  <c:v>5.0693000000000002E-2</c:v>
                </c:pt>
                <c:pt idx="4113">
                  <c:v>5.1130200000000001E-2</c:v>
                </c:pt>
                <c:pt idx="4114">
                  <c:v>5.1472900000000002E-2</c:v>
                </c:pt>
                <c:pt idx="4115">
                  <c:v>5.1719500000000002E-2</c:v>
                </c:pt>
                <c:pt idx="4116">
                  <c:v>5.1865300000000003E-2</c:v>
                </c:pt>
                <c:pt idx="4117">
                  <c:v>5.19062E-2</c:v>
                </c:pt>
                <c:pt idx="4118">
                  <c:v>5.1841499999999999E-2</c:v>
                </c:pt>
                <c:pt idx="4119">
                  <c:v>5.16731E-2</c:v>
                </c:pt>
                <c:pt idx="4120">
                  <c:v>5.1400500000000002E-2</c:v>
                </c:pt>
                <c:pt idx="4121">
                  <c:v>5.1022699999999997E-2</c:v>
                </c:pt>
                <c:pt idx="4122">
                  <c:v>5.0543499999999998E-2</c:v>
                </c:pt>
                <c:pt idx="4123">
                  <c:v>4.9970000000000001E-2</c:v>
                </c:pt>
                <c:pt idx="4124">
                  <c:v>4.9305700000000001E-2</c:v>
                </c:pt>
                <c:pt idx="4125">
                  <c:v>4.8550799999999998E-2</c:v>
                </c:pt>
                <c:pt idx="4126">
                  <c:v>4.7706999999999999E-2</c:v>
                </c:pt>
                <c:pt idx="4127">
                  <c:v>4.6778E-2</c:v>
                </c:pt>
                <c:pt idx="4128">
                  <c:v>4.5768200000000002E-2</c:v>
                </c:pt>
                <c:pt idx="4129">
                  <c:v>4.46813E-2</c:v>
                </c:pt>
                <c:pt idx="4130">
                  <c:v>4.3516100000000002E-2</c:v>
                </c:pt>
                <c:pt idx="4131">
                  <c:v>4.2267199999999998E-2</c:v>
                </c:pt>
                <c:pt idx="4132">
                  <c:v>4.0929500000000001E-2</c:v>
                </c:pt>
                <c:pt idx="4133">
                  <c:v>3.9503200000000002E-2</c:v>
                </c:pt>
                <c:pt idx="4134">
                  <c:v>3.7991700000000003E-2</c:v>
                </c:pt>
                <c:pt idx="4135">
                  <c:v>3.6396499999999998E-2</c:v>
                </c:pt>
                <c:pt idx="4136">
                  <c:v>3.4719300000000002E-2</c:v>
                </c:pt>
                <c:pt idx="4137">
                  <c:v>3.2963199999999998E-2</c:v>
                </c:pt>
                <c:pt idx="4138">
                  <c:v>3.1131499999999999E-2</c:v>
                </c:pt>
                <c:pt idx="4139">
                  <c:v>2.9227400000000001E-2</c:v>
                </c:pt>
                <c:pt idx="4140">
                  <c:v>2.7255100000000001E-2</c:v>
                </c:pt>
                <c:pt idx="4141">
                  <c:v>2.52187E-2</c:v>
                </c:pt>
                <c:pt idx="4142">
                  <c:v>2.3121300000000001E-2</c:v>
                </c:pt>
                <c:pt idx="4143">
                  <c:v>2.0967199999999998E-2</c:v>
                </c:pt>
                <c:pt idx="4144">
                  <c:v>1.8759499999999998E-2</c:v>
                </c:pt>
                <c:pt idx="4145">
                  <c:v>1.6497100000000001E-2</c:v>
                </c:pt>
                <c:pt idx="4146">
                  <c:v>1.4179000000000001E-2</c:v>
                </c:pt>
                <c:pt idx="4147">
                  <c:v>1.1807E-2</c:v>
                </c:pt>
                <c:pt idx="4148" formatCode="0.00E+00">
                  <c:v>9.3838299999999993E-3</c:v>
                </c:pt>
                <c:pt idx="4149" formatCode="0.00E+00">
                  <c:v>6.9098099999999997E-3</c:v>
                </c:pt>
                <c:pt idx="4150" formatCode="0.00E+00">
                  <c:v>4.3874999999999999E-3</c:v>
                </c:pt>
                <c:pt idx="4151" formatCode="0.00E+00">
                  <c:v>1.8244999999999999E-3</c:v>
                </c:pt>
                <c:pt idx="4152" formatCode="0.00E+00">
                  <c:v>-7.6979399999999997E-4</c:v>
                </c:pt>
                <c:pt idx="4153" formatCode="0.00E+00">
                  <c:v>-3.3892100000000001E-3</c:v>
                </c:pt>
                <c:pt idx="4154" formatCode="0.00E+00">
                  <c:v>-6.0328999999999999E-3</c:v>
                </c:pt>
                <c:pt idx="4155" formatCode="0.00E+00">
                  <c:v>-8.7037699999999996E-3</c:v>
                </c:pt>
                <c:pt idx="4156">
                  <c:v>-1.1403699999999999E-2</c:v>
                </c:pt>
                <c:pt idx="4157">
                  <c:v>-1.4129299999999999E-2</c:v>
                </c:pt>
                <c:pt idx="4158">
                  <c:v>-1.6872700000000001E-2</c:v>
                </c:pt>
                <c:pt idx="4159">
                  <c:v>-1.96279E-2</c:v>
                </c:pt>
                <c:pt idx="4160">
                  <c:v>-2.2395000000000002E-2</c:v>
                </c:pt>
                <c:pt idx="4161">
                  <c:v>-2.5180399999999999E-2</c:v>
                </c:pt>
                <c:pt idx="4162">
                  <c:v>-2.79884E-2</c:v>
                </c:pt>
                <c:pt idx="4163">
                  <c:v>-3.08166E-2</c:v>
                </c:pt>
                <c:pt idx="4164">
                  <c:v>-3.3658500000000001E-2</c:v>
                </c:pt>
                <c:pt idx="4165">
                  <c:v>-3.6507699999999997E-2</c:v>
                </c:pt>
                <c:pt idx="4166">
                  <c:v>-3.93593E-2</c:v>
                </c:pt>
                <c:pt idx="4167">
                  <c:v>-4.2208200000000001E-2</c:v>
                </c:pt>
                <c:pt idx="4168">
                  <c:v>-4.5049199999999998E-2</c:v>
                </c:pt>
                <c:pt idx="4169">
                  <c:v>-4.7879999999999999E-2</c:v>
                </c:pt>
                <c:pt idx="4170">
                  <c:v>-5.0702700000000003E-2</c:v>
                </c:pt>
                <c:pt idx="4171">
                  <c:v>-5.3523399999999999E-2</c:v>
                </c:pt>
                <c:pt idx="4172">
                  <c:v>-5.6347599999999998E-2</c:v>
                </c:pt>
                <c:pt idx="4173">
                  <c:v>-5.9175199999999997E-2</c:v>
                </c:pt>
                <c:pt idx="4174">
                  <c:v>-6.2002099999999997E-2</c:v>
                </c:pt>
                <c:pt idx="4175">
                  <c:v>-6.4824199999999998E-2</c:v>
                </c:pt>
                <c:pt idx="4176">
                  <c:v>-6.7636699999999994E-2</c:v>
                </c:pt>
                <c:pt idx="4177">
                  <c:v>-7.0433300000000004E-2</c:v>
                </c:pt>
                <c:pt idx="4178">
                  <c:v>-7.3210300000000006E-2</c:v>
                </c:pt>
                <c:pt idx="4179">
                  <c:v>-7.5968599999999997E-2</c:v>
                </c:pt>
                <c:pt idx="4180">
                  <c:v>-7.8711000000000003E-2</c:v>
                </c:pt>
                <c:pt idx="4181">
                  <c:v>-8.1436700000000001E-2</c:v>
                </c:pt>
                <c:pt idx="4182">
                  <c:v>-8.4143700000000002E-2</c:v>
                </c:pt>
                <c:pt idx="4183">
                  <c:v>-8.6832000000000006E-2</c:v>
                </c:pt>
                <c:pt idx="4184">
                  <c:v>-8.9500999999999997E-2</c:v>
                </c:pt>
                <c:pt idx="4185">
                  <c:v>-9.2148599999999997E-2</c:v>
                </c:pt>
                <c:pt idx="4186">
                  <c:v>-9.4774300000000006E-2</c:v>
                </c:pt>
                <c:pt idx="4187">
                  <c:v>-9.7379300000000002E-2</c:v>
                </c:pt>
                <c:pt idx="4188">
                  <c:v>-9.9963099999999999E-2</c:v>
                </c:pt>
                <c:pt idx="4189">
                  <c:v>-0.10252500000000001</c:v>
                </c:pt>
                <c:pt idx="4190">
                  <c:v>-0.10506500000000001</c:v>
                </c:pt>
                <c:pt idx="4191">
                  <c:v>-0.107583</c:v>
                </c:pt>
                <c:pt idx="4192">
                  <c:v>-0.110072</c:v>
                </c:pt>
                <c:pt idx="4193">
                  <c:v>-0.112524</c:v>
                </c:pt>
                <c:pt idx="4194">
                  <c:v>-0.114939</c:v>
                </c:pt>
                <c:pt idx="4195">
                  <c:v>-0.11731800000000001</c:v>
                </c:pt>
                <c:pt idx="4196">
                  <c:v>-0.119661</c:v>
                </c:pt>
                <c:pt idx="4197">
                  <c:v>-0.121963</c:v>
                </c:pt>
                <c:pt idx="4198">
                  <c:v>-0.124224</c:v>
                </c:pt>
                <c:pt idx="4199">
                  <c:v>-0.126448</c:v>
                </c:pt>
                <c:pt idx="4200">
                  <c:v>-0.12864100000000001</c:v>
                </c:pt>
                <c:pt idx="4201">
                  <c:v>-0.130803</c:v>
                </c:pt>
                <c:pt idx="4202">
                  <c:v>-0.13292999999999999</c:v>
                </c:pt>
                <c:pt idx="4203">
                  <c:v>-0.135023</c:v>
                </c:pt>
                <c:pt idx="4204">
                  <c:v>-0.13708600000000001</c:v>
                </c:pt>
                <c:pt idx="4205">
                  <c:v>-0.139122</c:v>
                </c:pt>
                <c:pt idx="4206">
                  <c:v>-0.141129</c:v>
                </c:pt>
                <c:pt idx="4207">
                  <c:v>-0.14310600000000001</c:v>
                </c:pt>
                <c:pt idx="4208">
                  <c:v>-0.14505199999999999</c:v>
                </c:pt>
                <c:pt idx="4209">
                  <c:v>-0.14696600000000001</c:v>
                </c:pt>
                <c:pt idx="4210">
                  <c:v>-0.148842</c:v>
                </c:pt>
                <c:pt idx="4211">
                  <c:v>-0.15067</c:v>
                </c:pt>
                <c:pt idx="4212">
                  <c:v>-0.152447</c:v>
                </c:pt>
                <c:pt idx="4213">
                  <c:v>-0.154173</c:v>
                </c:pt>
                <c:pt idx="4214">
                  <c:v>-0.15585299999999999</c:v>
                </c:pt>
                <c:pt idx="4215">
                  <c:v>-0.157497</c:v>
                </c:pt>
                <c:pt idx="4216">
                  <c:v>-0.159109</c:v>
                </c:pt>
                <c:pt idx="4217">
                  <c:v>-0.160686</c:v>
                </c:pt>
                <c:pt idx="4218">
                  <c:v>-0.16222500000000001</c:v>
                </c:pt>
                <c:pt idx="4219">
                  <c:v>-0.16372300000000001</c:v>
                </c:pt>
                <c:pt idx="4220">
                  <c:v>-0.16517999999999999</c:v>
                </c:pt>
                <c:pt idx="4221">
                  <c:v>-0.16659099999999999</c:v>
                </c:pt>
                <c:pt idx="4222">
                  <c:v>-0.16795499999999999</c:v>
                </c:pt>
                <c:pt idx="4223">
                  <c:v>-0.16927800000000001</c:v>
                </c:pt>
                <c:pt idx="4224">
                  <c:v>-0.17056299999999999</c:v>
                </c:pt>
                <c:pt idx="4225">
                  <c:v>-0.17181299999999999</c:v>
                </c:pt>
                <c:pt idx="4226">
                  <c:v>-0.17302799999999999</c:v>
                </c:pt>
                <c:pt idx="4227">
                  <c:v>-0.174205</c:v>
                </c:pt>
                <c:pt idx="4228">
                  <c:v>-0.175344</c:v>
                </c:pt>
                <c:pt idx="4229">
                  <c:v>-0.17644599999999999</c:v>
                </c:pt>
                <c:pt idx="4230">
                  <c:v>-0.177513</c:v>
                </c:pt>
                <c:pt idx="4231">
                  <c:v>-0.17854100000000001</c:v>
                </c:pt>
                <c:pt idx="4232">
                  <c:v>-0.17952899999999999</c:v>
                </c:pt>
                <c:pt idx="4233">
                  <c:v>-0.180475</c:v>
                </c:pt>
                <c:pt idx="4234">
                  <c:v>-0.18137800000000001</c:v>
                </c:pt>
                <c:pt idx="4235">
                  <c:v>-0.18223900000000001</c:v>
                </c:pt>
                <c:pt idx="4236">
                  <c:v>-0.18306</c:v>
                </c:pt>
                <c:pt idx="4237">
                  <c:v>-0.18384200000000001</c:v>
                </c:pt>
                <c:pt idx="4238">
                  <c:v>-0.184585</c:v>
                </c:pt>
                <c:pt idx="4239">
                  <c:v>-0.185284</c:v>
                </c:pt>
                <c:pt idx="4240">
                  <c:v>-0.18593199999999999</c:v>
                </c:pt>
                <c:pt idx="4241">
                  <c:v>-0.186526</c:v>
                </c:pt>
                <c:pt idx="4242">
                  <c:v>-0.18707599999999999</c:v>
                </c:pt>
                <c:pt idx="4243">
                  <c:v>-0.187586</c:v>
                </c:pt>
                <c:pt idx="4244">
                  <c:v>-0.18804899999999999</c:v>
                </c:pt>
                <c:pt idx="4245">
                  <c:v>-0.18845500000000001</c:v>
                </c:pt>
                <c:pt idx="4246">
                  <c:v>-0.188801</c:v>
                </c:pt>
                <c:pt idx="4247">
                  <c:v>-0.18908900000000001</c:v>
                </c:pt>
                <c:pt idx="4248">
                  <c:v>-0.189327</c:v>
                </c:pt>
                <c:pt idx="4249">
                  <c:v>-0.189529</c:v>
                </c:pt>
                <c:pt idx="4250">
                  <c:v>-0.18970200000000001</c:v>
                </c:pt>
                <c:pt idx="4251">
                  <c:v>-0.18984599999999999</c:v>
                </c:pt>
                <c:pt idx="4252">
                  <c:v>-0.18995699999999999</c:v>
                </c:pt>
                <c:pt idx="4253">
                  <c:v>-0.19003200000000001</c:v>
                </c:pt>
                <c:pt idx="4254">
                  <c:v>-0.19006999999999999</c:v>
                </c:pt>
                <c:pt idx="4255">
                  <c:v>-0.19007199999999999</c:v>
                </c:pt>
                <c:pt idx="4256">
                  <c:v>-0.19003100000000001</c:v>
                </c:pt>
                <c:pt idx="4257">
                  <c:v>-0.189944</c:v>
                </c:pt>
                <c:pt idx="4258">
                  <c:v>-0.18981300000000001</c:v>
                </c:pt>
                <c:pt idx="4259">
                  <c:v>-0.18965399999999999</c:v>
                </c:pt>
                <c:pt idx="4260">
                  <c:v>-0.189475</c:v>
                </c:pt>
                <c:pt idx="4261">
                  <c:v>-0.189281</c:v>
                </c:pt>
                <c:pt idx="4262">
                  <c:v>-0.18907499999999999</c:v>
                </c:pt>
                <c:pt idx="4263">
                  <c:v>-0.188864</c:v>
                </c:pt>
                <c:pt idx="4264">
                  <c:v>-0.18864700000000001</c:v>
                </c:pt>
                <c:pt idx="4265">
                  <c:v>-0.188417</c:v>
                </c:pt>
                <c:pt idx="4266">
                  <c:v>-0.188165</c:v>
                </c:pt>
                <c:pt idx="4267">
                  <c:v>-0.187892</c:v>
                </c:pt>
                <c:pt idx="4268">
                  <c:v>-0.18759799999999999</c:v>
                </c:pt>
                <c:pt idx="4269">
                  <c:v>-0.187277</c:v>
                </c:pt>
                <c:pt idx="4270">
                  <c:v>-0.186922</c:v>
                </c:pt>
                <c:pt idx="4271">
                  <c:v>-0.18653700000000001</c:v>
                </c:pt>
                <c:pt idx="4272">
                  <c:v>-0.18612600000000001</c:v>
                </c:pt>
                <c:pt idx="4273">
                  <c:v>-0.18568799999999999</c:v>
                </c:pt>
                <c:pt idx="4274">
                  <c:v>-0.18521799999999999</c:v>
                </c:pt>
                <c:pt idx="4275">
                  <c:v>-0.18471399999999999</c:v>
                </c:pt>
                <c:pt idx="4276">
                  <c:v>-0.18417900000000001</c:v>
                </c:pt>
                <c:pt idx="4277">
                  <c:v>-0.183614</c:v>
                </c:pt>
                <c:pt idx="4278">
                  <c:v>-0.18302399999999999</c:v>
                </c:pt>
                <c:pt idx="4279">
                  <c:v>-0.18241499999999999</c:v>
                </c:pt>
                <c:pt idx="4280">
                  <c:v>-0.18179300000000001</c:v>
                </c:pt>
                <c:pt idx="4281">
                  <c:v>-0.18116499999999999</c:v>
                </c:pt>
                <c:pt idx="4282">
                  <c:v>-0.180535</c:v>
                </c:pt>
                <c:pt idx="4283">
                  <c:v>-0.17990600000000001</c:v>
                </c:pt>
                <c:pt idx="4284">
                  <c:v>-0.17927499999999999</c:v>
                </c:pt>
                <c:pt idx="4285">
                  <c:v>-0.17863499999999999</c:v>
                </c:pt>
                <c:pt idx="4286">
                  <c:v>-0.177982</c:v>
                </c:pt>
                <c:pt idx="4287">
                  <c:v>-0.17732000000000001</c:v>
                </c:pt>
                <c:pt idx="4288">
                  <c:v>-0.17665600000000001</c:v>
                </c:pt>
                <c:pt idx="4289">
                  <c:v>-0.17599600000000001</c:v>
                </c:pt>
                <c:pt idx="4290">
                  <c:v>-0.175346</c:v>
                </c:pt>
                <c:pt idx="4291">
                  <c:v>-0.17471100000000001</c:v>
                </c:pt>
                <c:pt idx="4292">
                  <c:v>-0.174095</c:v>
                </c:pt>
                <c:pt idx="4293">
                  <c:v>-0.17349600000000001</c:v>
                </c:pt>
                <c:pt idx="4294">
                  <c:v>-0.17291100000000001</c:v>
                </c:pt>
                <c:pt idx="4295">
                  <c:v>-0.17233499999999999</c:v>
                </c:pt>
                <c:pt idx="4296">
                  <c:v>-0.171763</c:v>
                </c:pt>
                <c:pt idx="4297">
                  <c:v>-0.17118800000000001</c:v>
                </c:pt>
                <c:pt idx="4298">
                  <c:v>-0.1706</c:v>
                </c:pt>
                <c:pt idx="4299">
                  <c:v>-0.16999400000000001</c:v>
                </c:pt>
                <c:pt idx="4300">
                  <c:v>-0.16936899999999999</c:v>
                </c:pt>
                <c:pt idx="4301">
                  <c:v>-0.16872899999999999</c:v>
                </c:pt>
                <c:pt idx="4302">
                  <c:v>-0.16808400000000001</c:v>
                </c:pt>
                <c:pt idx="4303">
                  <c:v>-0.16744899999999999</c:v>
                </c:pt>
                <c:pt idx="4304">
                  <c:v>-0.16683000000000001</c:v>
                </c:pt>
                <c:pt idx="4305">
                  <c:v>-0.16622200000000001</c:v>
                </c:pt>
                <c:pt idx="4306">
                  <c:v>-0.16561400000000001</c:v>
                </c:pt>
                <c:pt idx="4307">
                  <c:v>-0.164996</c:v>
                </c:pt>
                <c:pt idx="4308">
                  <c:v>-0.16436300000000001</c:v>
                </c:pt>
                <c:pt idx="4309">
                  <c:v>-0.163713</c:v>
                </c:pt>
                <c:pt idx="4310">
                  <c:v>-0.163046</c:v>
                </c:pt>
                <c:pt idx="4311">
                  <c:v>-0.16236200000000001</c:v>
                </c:pt>
                <c:pt idx="4312">
                  <c:v>-0.161662</c:v>
                </c:pt>
                <c:pt idx="4313">
                  <c:v>-0.160942</c:v>
                </c:pt>
                <c:pt idx="4314">
                  <c:v>-0.16020000000000001</c:v>
                </c:pt>
                <c:pt idx="4315">
                  <c:v>-0.15943399999999999</c:v>
                </c:pt>
                <c:pt idx="4316">
                  <c:v>-0.15864700000000001</c:v>
                </c:pt>
                <c:pt idx="4317">
                  <c:v>-0.15784100000000001</c:v>
                </c:pt>
                <c:pt idx="4318">
                  <c:v>-0.15701799999999999</c:v>
                </c:pt>
                <c:pt idx="4319">
                  <c:v>-0.15618499999999999</c:v>
                </c:pt>
                <c:pt idx="4320">
                  <c:v>-0.15534400000000001</c:v>
                </c:pt>
                <c:pt idx="4321">
                  <c:v>-0.154503</c:v>
                </c:pt>
                <c:pt idx="4322">
                  <c:v>-0.153672</c:v>
                </c:pt>
                <c:pt idx="4323">
                  <c:v>-0.15285499999999999</c:v>
                </c:pt>
                <c:pt idx="4324">
                  <c:v>-0.15204699999999999</c:v>
                </c:pt>
                <c:pt idx="4325">
                  <c:v>-0.151255</c:v>
                </c:pt>
                <c:pt idx="4326">
                  <c:v>-0.15049000000000001</c:v>
                </c:pt>
                <c:pt idx="4327">
                  <c:v>-0.149751</c:v>
                </c:pt>
                <c:pt idx="4328">
                  <c:v>-0.149033</c:v>
                </c:pt>
                <c:pt idx="4329">
                  <c:v>-0.148342</c:v>
                </c:pt>
                <c:pt idx="4330">
                  <c:v>-0.14768100000000001</c:v>
                </c:pt>
                <c:pt idx="4331">
                  <c:v>-0.14704100000000001</c:v>
                </c:pt>
                <c:pt idx="4332">
                  <c:v>-0.14641599999999999</c:v>
                </c:pt>
                <c:pt idx="4333">
                  <c:v>-0.145812</c:v>
                </c:pt>
                <c:pt idx="4334">
                  <c:v>-0.14524000000000001</c:v>
                </c:pt>
                <c:pt idx="4335">
                  <c:v>-0.144709</c:v>
                </c:pt>
                <c:pt idx="4336">
                  <c:v>-0.144232</c:v>
                </c:pt>
                <c:pt idx="4337">
                  <c:v>-0.143815</c:v>
                </c:pt>
                <c:pt idx="4338">
                  <c:v>-0.143452</c:v>
                </c:pt>
                <c:pt idx="4339">
                  <c:v>-0.14313200000000001</c:v>
                </c:pt>
                <c:pt idx="4340">
                  <c:v>-0.14285200000000001</c:v>
                </c:pt>
                <c:pt idx="4341">
                  <c:v>-0.14261299999999999</c:v>
                </c:pt>
                <c:pt idx="4342">
                  <c:v>-0.14241699999999999</c:v>
                </c:pt>
                <c:pt idx="4343">
                  <c:v>-0.142261</c:v>
                </c:pt>
                <c:pt idx="4344">
                  <c:v>-0.14213999999999999</c:v>
                </c:pt>
                <c:pt idx="4345">
                  <c:v>-0.14205499999999999</c:v>
                </c:pt>
                <c:pt idx="4346">
                  <c:v>-0.142015</c:v>
                </c:pt>
                <c:pt idx="4347">
                  <c:v>-0.14202400000000001</c:v>
                </c:pt>
                <c:pt idx="4348">
                  <c:v>-0.14207500000000001</c:v>
                </c:pt>
                <c:pt idx="4349">
                  <c:v>-0.14216899999999999</c:v>
                </c:pt>
                <c:pt idx="4350">
                  <c:v>-0.14231099999999999</c:v>
                </c:pt>
                <c:pt idx="4351">
                  <c:v>-0.14251</c:v>
                </c:pt>
                <c:pt idx="4352">
                  <c:v>-0.14276</c:v>
                </c:pt>
                <c:pt idx="4353">
                  <c:v>-0.14304800000000001</c:v>
                </c:pt>
                <c:pt idx="4354">
                  <c:v>-0.14336199999999999</c:v>
                </c:pt>
                <c:pt idx="4355">
                  <c:v>-0.14369799999999999</c:v>
                </c:pt>
                <c:pt idx="4356">
                  <c:v>-0.14405799999999999</c:v>
                </c:pt>
                <c:pt idx="4357">
                  <c:v>-0.14444399999999999</c:v>
                </c:pt>
                <c:pt idx="4358">
                  <c:v>-0.14485799999999999</c:v>
                </c:pt>
                <c:pt idx="4359">
                  <c:v>-0.14530399999999999</c:v>
                </c:pt>
                <c:pt idx="4360">
                  <c:v>-0.14578099999999999</c:v>
                </c:pt>
                <c:pt idx="4361">
                  <c:v>-0.14628099999999999</c:v>
                </c:pt>
                <c:pt idx="4362">
                  <c:v>-0.14680599999999999</c:v>
                </c:pt>
                <c:pt idx="4363">
                  <c:v>-0.14735999999999999</c:v>
                </c:pt>
                <c:pt idx="4364">
                  <c:v>-0.14793300000000001</c:v>
                </c:pt>
                <c:pt idx="4365">
                  <c:v>-0.14851400000000001</c:v>
                </c:pt>
                <c:pt idx="4366">
                  <c:v>-0.14910799999999999</c:v>
                </c:pt>
                <c:pt idx="4367">
                  <c:v>-0.149728</c:v>
                </c:pt>
                <c:pt idx="4368">
                  <c:v>-0.15038000000000001</c:v>
                </c:pt>
                <c:pt idx="4369">
                  <c:v>-0.151063</c:v>
                </c:pt>
                <c:pt idx="4370">
                  <c:v>-0.15177299999999999</c:v>
                </c:pt>
                <c:pt idx="4371">
                  <c:v>-0.152507</c:v>
                </c:pt>
                <c:pt idx="4372">
                  <c:v>-0.15325900000000001</c:v>
                </c:pt>
                <c:pt idx="4373">
                  <c:v>-0.15402299999999999</c:v>
                </c:pt>
                <c:pt idx="4374">
                  <c:v>-0.15479799999999999</c:v>
                </c:pt>
                <c:pt idx="4375">
                  <c:v>-0.15559100000000001</c:v>
                </c:pt>
                <c:pt idx="4376">
                  <c:v>-0.156414</c:v>
                </c:pt>
                <c:pt idx="4377">
                  <c:v>-0.15728</c:v>
                </c:pt>
                <c:pt idx="4378">
                  <c:v>-0.158189</c:v>
                </c:pt>
                <c:pt idx="4379">
                  <c:v>-0.159134</c:v>
                </c:pt>
                <c:pt idx="4380">
                  <c:v>-0.16011900000000001</c:v>
                </c:pt>
                <c:pt idx="4381">
                  <c:v>-0.16114899999999999</c:v>
                </c:pt>
                <c:pt idx="4382">
                  <c:v>-0.162218</c:v>
                </c:pt>
                <c:pt idx="4383">
                  <c:v>-0.16331300000000001</c:v>
                </c:pt>
                <c:pt idx="4384">
                  <c:v>-0.16442599999999999</c:v>
                </c:pt>
                <c:pt idx="4385">
                  <c:v>-0.165551</c:v>
                </c:pt>
                <c:pt idx="4386">
                  <c:v>-0.16669100000000001</c:v>
                </c:pt>
                <c:pt idx="4387">
                  <c:v>-0.167852</c:v>
                </c:pt>
                <c:pt idx="4388">
                  <c:v>-0.16903199999999999</c:v>
                </c:pt>
                <c:pt idx="4389">
                  <c:v>-0.17022599999999999</c:v>
                </c:pt>
                <c:pt idx="4390">
                  <c:v>-0.171432</c:v>
                </c:pt>
                <c:pt idx="4391">
                  <c:v>-0.172649</c:v>
                </c:pt>
                <c:pt idx="4392">
                  <c:v>-0.173869</c:v>
                </c:pt>
                <c:pt idx="4393">
                  <c:v>-0.17508199999999999</c:v>
                </c:pt>
                <c:pt idx="4394">
                  <c:v>-0.17628099999999999</c:v>
                </c:pt>
                <c:pt idx="4395">
                  <c:v>-0.17746999999999999</c:v>
                </c:pt>
                <c:pt idx="4396">
                  <c:v>-0.17866299999999999</c:v>
                </c:pt>
                <c:pt idx="4397">
                  <c:v>-0.179865</c:v>
                </c:pt>
                <c:pt idx="4398">
                  <c:v>-0.18107300000000001</c:v>
                </c:pt>
                <c:pt idx="4399">
                  <c:v>-0.182278</c:v>
                </c:pt>
                <c:pt idx="4400">
                  <c:v>-0.18348200000000001</c:v>
                </c:pt>
                <c:pt idx="4401">
                  <c:v>-0.18468100000000001</c:v>
                </c:pt>
                <c:pt idx="4402">
                  <c:v>-0.18586900000000001</c:v>
                </c:pt>
                <c:pt idx="4403">
                  <c:v>-0.18703600000000001</c:v>
                </c:pt>
                <c:pt idx="4404">
                  <c:v>-0.18817999999999999</c:v>
                </c:pt>
                <c:pt idx="4405">
                  <c:v>-0.189299</c:v>
                </c:pt>
                <c:pt idx="4406">
                  <c:v>-0.19039500000000001</c:v>
                </c:pt>
                <c:pt idx="4407">
                  <c:v>-0.191466</c:v>
                </c:pt>
                <c:pt idx="4408">
                  <c:v>-0.19251099999999999</c:v>
                </c:pt>
                <c:pt idx="4409">
                  <c:v>-0.19353000000000001</c:v>
                </c:pt>
                <c:pt idx="4410">
                  <c:v>-0.194517</c:v>
                </c:pt>
                <c:pt idx="4411">
                  <c:v>-0.195468</c:v>
                </c:pt>
                <c:pt idx="4412">
                  <c:v>-0.19638800000000001</c:v>
                </c:pt>
                <c:pt idx="4413">
                  <c:v>-0.19728699999999999</c:v>
                </c:pt>
                <c:pt idx="4414">
                  <c:v>-0.19817399999999999</c:v>
                </c:pt>
                <c:pt idx="4415">
                  <c:v>-0.19905100000000001</c:v>
                </c:pt>
                <c:pt idx="4416">
                  <c:v>-0.19992199999999999</c:v>
                </c:pt>
                <c:pt idx="4417">
                  <c:v>-0.200796</c:v>
                </c:pt>
                <c:pt idx="4418">
                  <c:v>-0.201685</c:v>
                </c:pt>
                <c:pt idx="4419">
                  <c:v>-0.202596</c:v>
                </c:pt>
                <c:pt idx="4420">
                  <c:v>-0.20353299999999999</c:v>
                </c:pt>
                <c:pt idx="4421">
                  <c:v>-0.204489</c:v>
                </c:pt>
                <c:pt idx="4422">
                  <c:v>-0.20546</c:v>
                </c:pt>
                <c:pt idx="4423">
                  <c:v>-0.206452</c:v>
                </c:pt>
                <c:pt idx="4424">
                  <c:v>-0.20747199999999999</c:v>
                </c:pt>
                <c:pt idx="4425">
                  <c:v>-0.20852000000000001</c:v>
                </c:pt>
                <c:pt idx="4426">
                  <c:v>-0.209589</c:v>
                </c:pt>
                <c:pt idx="4427">
                  <c:v>-0.210678</c:v>
                </c:pt>
                <c:pt idx="4428">
                  <c:v>-0.211788</c:v>
                </c:pt>
                <c:pt idx="4429">
                  <c:v>-0.212922</c:v>
                </c:pt>
                <c:pt idx="4430">
                  <c:v>-0.21407799999999999</c:v>
                </c:pt>
                <c:pt idx="4431">
                  <c:v>-0.215252</c:v>
                </c:pt>
                <c:pt idx="4432">
                  <c:v>-0.216446</c:v>
                </c:pt>
                <c:pt idx="4433">
                  <c:v>-0.217668</c:v>
                </c:pt>
                <c:pt idx="4434">
                  <c:v>-0.21892200000000001</c:v>
                </c:pt>
                <c:pt idx="4435">
                  <c:v>-0.22020300000000001</c:v>
                </c:pt>
                <c:pt idx="4436">
                  <c:v>-0.221498</c:v>
                </c:pt>
                <c:pt idx="4437">
                  <c:v>-0.2228</c:v>
                </c:pt>
                <c:pt idx="4438">
                  <c:v>-0.22411300000000001</c:v>
                </c:pt>
                <c:pt idx="4439">
                  <c:v>-0.22545200000000001</c:v>
                </c:pt>
                <c:pt idx="4440">
                  <c:v>-0.22683200000000001</c:v>
                </c:pt>
                <c:pt idx="4441">
                  <c:v>-0.22826199999999999</c:v>
                </c:pt>
                <c:pt idx="4442">
                  <c:v>-0.229738</c:v>
                </c:pt>
                <c:pt idx="4443">
                  <c:v>-0.23125299999999999</c:v>
                </c:pt>
                <c:pt idx="4444">
                  <c:v>-0.23280200000000001</c:v>
                </c:pt>
                <c:pt idx="4445">
                  <c:v>-0.23438200000000001</c:v>
                </c:pt>
                <c:pt idx="4446">
                  <c:v>-0.235983</c:v>
                </c:pt>
                <c:pt idx="4447">
                  <c:v>-0.23760300000000001</c:v>
                </c:pt>
                <c:pt idx="4448">
                  <c:v>-0.23924000000000001</c:v>
                </c:pt>
                <c:pt idx="4449">
                  <c:v>-0.240897</c:v>
                </c:pt>
                <c:pt idx="4450">
                  <c:v>-0.24257000000000001</c:v>
                </c:pt>
                <c:pt idx="4451">
                  <c:v>-0.244251</c:v>
                </c:pt>
                <c:pt idx="4452">
                  <c:v>-0.24592600000000001</c:v>
                </c:pt>
                <c:pt idx="4453">
                  <c:v>-0.24759600000000001</c:v>
                </c:pt>
                <c:pt idx="4454">
                  <c:v>-0.249279</c:v>
                </c:pt>
                <c:pt idx="4455">
                  <c:v>-0.25099199999999999</c:v>
                </c:pt>
                <c:pt idx="4456">
                  <c:v>-0.25273499999999999</c:v>
                </c:pt>
                <c:pt idx="4457">
                  <c:v>-0.25449699999999997</c:v>
                </c:pt>
                <c:pt idx="4458">
                  <c:v>-0.25626300000000002</c:v>
                </c:pt>
                <c:pt idx="4459">
                  <c:v>-0.258023</c:v>
                </c:pt>
                <c:pt idx="4460">
                  <c:v>-0.259772</c:v>
                </c:pt>
                <c:pt idx="4461">
                  <c:v>-0.26151400000000002</c:v>
                </c:pt>
                <c:pt idx="4462">
                  <c:v>-0.263264</c:v>
                </c:pt>
                <c:pt idx="4463">
                  <c:v>-0.26503500000000002</c:v>
                </c:pt>
                <c:pt idx="4464">
                  <c:v>-0.26682400000000001</c:v>
                </c:pt>
                <c:pt idx="4465">
                  <c:v>-0.26861800000000002</c:v>
                </c:pt>
                <c:pt idx="4466">
                  <c:v>-0.27040900000000001</c:v>
                </c:pt>
                <c:pt idx="4467">
                  <c:v>-0.27220299999999997</c:v>
                </c:pt>
                <c:pt idx="4468">
                  <c:v>-0.27399899999999999</c:v>
                </c:pt>
                <c:pt idx="4469">
                  <c:v>-0.275787</c:v>
                </c:pt>
                <c:pt idx="4470">
                  <c:v>-0.27756199999999998</c:v>
                </c:pt>
                <c:pt idx="4471">
                  <c:v>-0.27932099999999999</c:v>
                </c:pt>
                <c:pt idx="4472">
                  <c:v>-0.28105999999999998</c:v>
                </c:pt>
                <c:pt idx="4473">
                  <c:v>-0.28277600000000003</c:v>
                </c:pt>
                <c:pt idx="4474">
                  <c:v>-0.28447299999999998</c:v>
                </c:pt>
                <c:pt idx="4475">
                  <c:v>-0.28614699999999998</c:v>
                </c:pt>
                <c:pt idx="4476">
                  <c:v>-0.28778300000000001</c:v>
                </c:pt>
                <c:pt idx="4477">
                  <c:v>-0.28936800000000001</c:v>
                </c:pt>
                <c:pt idx="4478">
                  <c:v>-0.29088799999999998</c:v>
                </c:pt>
                <c:pt idx="4479">
                  <c:v>-0.29234300000000002</c:v>
                </c:pt>
                <c:pt idx="4480">
                  <c:v>-0.293738</c:v>
                </c:pt>
                <c:pt idx="4481">
                  <c:v>-0.29508000000000001</c:v>
                </c:pt>
                <c:pt idx="4482">
                  <c:v>-0.29637200000000002</c:v>
                </c:pt>
                <c:pt idx="4483">
                  <c:v>-0.29761900000000002</c:v>
                </c:pt>
                <c:pt idx="4484">
                  <c:v>-0.29883199999999999</c:v>
                </c:pt>
                <c:pt idx="4485">
                  <c:v>-0.30001299999999997</c:v>
                </c:pt>
                <c:pt idx="4486">
                  <c:v>-0.30116300000000001</c:v>
                </c:pt>
                <c:pt idx="4487">
                  <c:v>-0.302284</c:v>
                </c:pt>
                <c:pt idx="4488">
                  <c:v>-0.30337799999999998</c:v>
                </c:pt>
                <c:pt idx="4489">
                  <c:v>-0.30444399999999999</c:v>
                </c:pt>
                <c:pt idx="4490">
                  <c:v>-0.305481</c:v>
                </c:pt>
                <c:pt idx="4491">
                  <c:v>-0.30648500000000001</c:v>
                </c:pt>
                <c:pt idx="4492">
                  <c:v>-0.30744500000000002</c:v>
                </c:pt>
                <c:pt idx="4493">
                  <c:v>-0.30834699999999998</c:v>
                </c:pt>
                <c:pt idx="4494">
                  <c:v>-0.30917499999999998</c:v>
                </c:pt>
                <c:pt idx="4495">
                  <c:v>-0.309915</c:v>
                </c:pt>
                <c:pt idx="4496">
                  <c:v>-0.31056099999999998</c:v>
                </c:pt>
                <c:pt idx="4497">
                  <c:v>-0.31111299999999997</c:v>
                </c:pt>
                <c:pt idx="4498">
                  <c:v>-0.31156699999999998</c:v>
                </c:pt>
                <c:pt idx="4499">
                  <c:v>-0.31192599999999998</c:v>
                </c:pt>
                <c:pt idx="4500">
                  <c:v>-0.312197</c:v>
                </c:pt>
                <c:pt idx="4501">
                  <c:v>-0.31238700000000003</c:v>
                </c:pt>
                <c:pt idx="4502">
                  <c:v>-0.3125</c:v>
                </c:pt>
                <c:pt idx="4503">
                  <c:v>-0.31253900000000001</c:v>
                </c:pt>
                <c:pt idx="4504">
                  <c:v>-0.31251200000000001</c:v>
                </c:pt>
                <c:pt idx="4505">
                  <c:v>-0.31243199999999999</c:v>
                </c:pt>
                <c:pt idx="4506">
                  <c:v>-0.31231399999999998</c:v>
                </c:pt>
                <c:pt idx="4507">
                  <c:v>-0.31216699999999997</c:v>
                </c:pt>
                <c:pt idx="4508">
                  <c:v>-0.31198500000000001</c:v>
                </c:pt>
                <c:pt idx="4509">
                  <c:v>-0.31175700000000001</c:v>
                </c:pt>
                <c:pt idx="4510">
                  <c:v>-0.31147799999999998</c:v>
                </c:pt>
                <c:pt idx="4511">
                  <c:v>-0.31114700000000001</c:v>
                </c:pt>
                <c:pt idx="4512">
                  <c:v>-0.31076700000000002</c:v>
                </c:pt>
                <c:pt idx="4513">
                  <c:v>-0.31033699999999997</c:v>
                </c:pt>
                <c:pt idx="4514">
                  <c:v>-0.309861</c:v>
                </c:pt>
                <c:pt idx="4515">
                  <c:v>-0.30935000000000001</c:v>
                </c:pt>
                <c:pt idx="4516">
                  <c:v>-0.308811</c:v>
                </c:pt>
                <c:pt idx="4517">
                  <c:v>-0.30824800000000002</c:v>
                </c:pt>
                <c:pt idx="4518">
                  <c:v>-0.30766199999999999</c:v>
                </c:pt>
                <c:pt idx="4519">
                  <c:v>-0.307058</c:v>
                </c:pt>
                <c:pt idx="4520">
                  <c:v>-0.30643900000000002</c:v>
                </c:pt>
                <c:pt idx="4521">
                  <c:v>-0.30580800000000002</c:v>
                </c:pt>
                <c:pt idx="4522">
                  <c:v>-0.30516500000000002</c:v>
                </c:pt>
                <c:pt idx="4523">
                  <c:v>-0.30449199999999998</c:v>
                </c:pt>
                <c:pt idx="4524">
                  <c:v>-0.30377300000000002</c:v>
                </c:pt>
                <c:pt idx="4525">
                  <c:v>-0.303004</c:v>
                </c:pt>
                <c:pt idx="4526">
                  <c:v>-0.30219400000000002</c:v>
                </c:pt>
                <c:pt idx="4527">
                  <c:v>-0.30135299999999998</c:v>
                </c:pt>
                <c:pt idx="4528">
                  <c:v>-0.30048799999999998</c:v>
                </c:pt>
                <c:pt idx="4529">
                  <c:v>-0.29960199999999998</c:v>
                </c:pt>
                <c:pt idx="4530">
                  <c:v>-0.29869200000000001</c:v>
                </c:pt>
                <c:pt idx="4531">
                  <c:v>-0.29775400000000002</c:v>
                </c:pt>
                <c:pt idx="4532">
                  <c:v>-0.29678199999999999</c:v>
                </c:pt>
                <c:pt idx="4533">
                  <c:v>-0.29577100000000001</c:v>
                </c:pt>
                <c:pt idx="4534">
                  <c:v>-0.29471999999999998</c:v>
                </c:pt>
                <c:pt idx="4535">
                  <c:v>-0.29363400000000001</c:v>
                </c:pt>
                <c:pt idx="4536">
                  <c:v>-0.29250799999999999</c:v>
                </c:pt>
                <c:pt idx="4537">
                  <c:v>-0.29133399999999998</c:v>
                </c:pt>
                <c:pt idx="4538">
                  <c:v>-0.29010000000000002</c:v>
                </c:pt>
                <c:pt idx="4539">
                  <c:v>-0.28880299999999998</c:v>
                </c:pt>
                <c:pt idx="4540">
                  <c:v>-0.28743999999999997</c:v>
                </c:pt>
                <c:pt idx="4541">
                  <c:v>-0.28601900000000002</c:v>
                </c:pt>
                <c:pt idx="4542">
                  <c:v>-0.28455399999999997</c:v>
                </c:pt>
                <c:pt idx="4543">
                  <c:v>-0.28305799999999998</c:v>
                </c:pt>
                <c:pt idx="4544">
                  <c:v>-0.28153699999999998</c:v>
                </c:pt>
                <c:pt idx="4545">
                  <c:v>-0.27999499999999999</c:v>
                </c:pt>
                <c:pt idx="4546">
                  <c:v>-0.27843200000000001</c:v>
                </c:pt>
                <c:pt idx="4547">
                  <c:v>-0.27684300000000001</c:v>
                </c:pt>
                <c:pt idx="4548">
                  <c:v>-0.27522000000000002</c:v>
                </c:pt>
                <c:pt idx="4549">
                  <c:v>-0.27356900000000001</c:v>
                </c:pt>
                <c:pt idx="4550">
                  <c:v>-0.27191700000000002</c:v>
                </c:pt>
                <c:pt idx="4551">
                  <c:v>-0.27028400000000002</c:v>
                </c:pt>
                <c:pt idx="4552">
                  <c:v>-0.26866699999999999</c:v>
                </c:pt>
                <c:pt idx="4553">
                  <c:v>-0.26705499999999999</c:v>
                </c:pt>
                <c:pt idx="4554">
                  <c:v>-0.26544600000000002</c:v>
                </c:pt>
                <c:pt idx="4555">
                  <c:v>-0.26383899999999999</c:v>
                </c:pt>
                <c:pt idx="4556">
                  <c:v>-0.26223000000000002</c:v>
                </c:pt>
                <c:pt idx="4557">
                  <c:v>-0.26061899999999999</c:v>
                </c:pt>
                <c:pt idx="4558">
                  <c:v>-0.25901299999999999</c:v>
                </c:pt>
                <c:pt idx="4559">
                  <c:v>-0.25741799999999998</c:v>
                </c:pt>
                <c:pt idx="4560">
                  <c:v>-0.25583600000000001</c:v>
                </c:pt>
                <c:pt idx="4561">
                  <c:v>-0.25426300000000002</c:v>
                </c:pt>
                <c:pt idx="4562">
                  <c:v>-0.25268699999999999</c:v>
                </c:pt>
                <c:pt idx="4563">
                  <c:v>-0.25107800000000002</c:v>
                </c:pt>
                <c:pt idx="4564">
                  <c:v>-0.24941099999999999</c:v>
                </c:pt>
                <c:pt idx="4565">
                  <c:v>-0.247698</c:v>
                </c:pt>
                <c:pt idx="4566">
                  <c:v>-0.24596399999999999</c:v>
                </c:pt>
                <c:pt idx="4567">
                  <c:v>-0.24421499999999999</c:v>
                </c:pt>
                <c:pt idx="4568">
                  <c:v>-0.242448</c:v>
                </c:pt>
                <c:pt idx="4569">
                  <c:v>-0.240672</c:v>
                </c:pt>
                <c:pt idx="4570">
                  <c:v>-0.238899</c:v>
                </c:pt>
                <c:pt idx="4571">
                  <c:v>-0.23713400000000001</c:v>
                </c:pt>
                <c:pt idx="4572">
                  <c:v>-0.23538000000000001</c:v>
                </c:pt>
                <c:pt idx="4573">
                  <c:v>-0.23363800000000001</c:v>
                </c:pt>
                <c:pt idx="4574">
                  <c:v>-0.231909</c:v>
                </c:pt>
                <c:pt idx="4575">
                  <c:v>-0.23019400000000001</c:v>
                </c:pt>
                <c:pt idx="4576">
                  <c:v>-0.22849800000000001</c:v>
                </c:pt>
                <c:pt idx="4577">
                  <c:v>-0.226826</c:v>
                </c:pt>
                <c:pt idx="4578">
                  <c:v>-0.225186</c:v>
                </c:pt>
                <c:pt idx="4579">
                  <c:v>-0.223584</c:v>
                </c:pt>
                <c:pt idx="4580">
                  <c:v>-0.22201799999999999</c:v>
                </c:pt>
                <c:pt idx="4581">
                  <c:v>-0.22048300000000001</c:v>
                </c:pt>
                <c:pt idx="4582">
                  <c:v>-0.21897900000000001</c:v>
                </c:pt>
                <c:pt idx="4583">
                  <c:v>-0.21750800000000001</c:v>
                </c:pt>
                <c:pt idx="4584">
                  <c:v>-0.21606800000000001</c:v>
                </c:pt>
                <c:pt idx="4585">
                  <c:v>-0.214647</c:v>
                </c:pt>
                <c:pt idx="4586">
                  <c:v>-0.21324399999999999</c:v>
                </c:pt>
                <c:pt idx="4587">
                  <c:v>-0.211868</c:v>
                </c:pt>
                <c:pt idx="4588">
                  <c:v>-0.21052599999999999</c:v>
                </c:pt>
                <c:pt idx="4589">
                  <c:v>-0.20921300000000001</c:v>
                </c:pt>
                <c:pt idx="4590">
                  <c:v>-0.20791799999999999</c:v>
                </c:pt>
                <c:pt idx="4591">
                  <c:v>-0.206648</c:v>
                </c:pt>
                <c:pt idx="4592">
                  <c:v>-0.20541400000000001</c:v>
                </c:pt>
                <c:pt idx="4593">
                  <c:v>-0.20422599999999999</c:v>
                </c:pt>
                <c:pt idx="4594">
                  <c:v>-0.20308499999999999</c:v>
                </c:pt>
                <c:pt idx="4595">
                  <c:v>-0.201985</c:v>
                </c:pt>
                <c:pt idx="4596">
                  <c:v>-0.20092699999999999</c:v>
                </c:pt>
                <c:pt idx="4597">
                  <c:v>-0.19991</c:v>
                </c:pt>
                <c:pt idx="4598">
                  <c:v>-0.198938</c:v>
                </c:pt>
                <c:pt idx="4599">
                  <c:v>-0.198018</c:v>
                </c:pt>
                <c:pt idx="4600">
                  <c:v>-0.19716</c:v>
                </c:pt>
                <c:pt idx="4601">
                  <c:v>-0.19636999999999999</c:v>
                </c:pt>
                <c:pt idx="4602">
                  <c:v>-0.19565399999999999</c:v>
                </c:pt>
                <c:pt idx="4603">
                  <c:v>-0.19501399999999999</c:v>
                </c:pt>
                <c:pt idx="4604">
                  <c:v>-0.19444800000000001</c:v>
                </c:pt>
                <c:pt idx="4605">
                  <c:v>-0.19395299999999999</c:v>
                </c:pt>
                <c:pt idx="4606">
                  <c:v>-0.19352800000000001</c:v>
                </c:pt>
                <c:pt idx="4607">
                  <c:v>-0.19317599999999999</c:v>
                </c:pt>
                <c:pt idx="4608">
                  <c:v>-0.19290199999999999</c:v>
                </c:pt>
                <c:pt idx="4609">
                  <c:v>-0.192717</c:v>
                </c:pt>
                <c:pt idx="4610">
                  <c:v>-0.19262899999999999</c:v>
                </c:pt>
                <c:pt idx="4611">
                  <c:v>-0.192632</c:v>
                </c:pt>
                <c:pt idx="4612">
                  <c:v>-0.19272</c:v>
                </c:pt>
                <c:pt idx="4613">
                  <c:v>-0.192889</c:v>
                </c:pt>
                <c:pt idx="4614">
                  <c:v>-0.193134</c:v>
                </c:pt>
                <c:pt idx="4615">
                  <c:v>-0.19345100000000001</c:v>
                </c:pt>
                <c:pt idx="4616">
                  <c:v>-0.19383700000000001</c:v>
                </c:pt>
                <c:pt idx="4617">
                  <c:v>-0.19429099999999999</c:v>
                </c:pt>
                <c:pt idx="4618">
                  <c:v>-0.19480800000000001</c:v>
                </c:pt>
                <c:pt idx="4619">
                  <c:v>-0.19539000000000001</c:v>
                </c:pt>
                <c:pt idx="4620">
                  <c:v>-0.196043</c:v>
                </c:pt>
                <c:pt idx="4621">
                  <c:v>-0.196773</c:v>
                </c:pt>
                <c:pt idx="4622">
                  <c:v>-0.19758999999999999</c:v>
                </c:pt>
                <c:pt idx="4623">
                  <c:v>-0.198492</c:v>
                </c:pt>
                <c:pt idx="4624">
                  <c:v>-0.19947500000000001</c:v>
                </c:pt>
                <c:pt idx="4625">
                  <c:v>-0.20053000000000001</c:v>
                </c:pt>
                <c:pt idx="4626">
                  <c:v>-0.201651</c:v>
                </c:pt>
                <c:pt idx="4627">
                  <c:v>-0.20283100000000001</c:v>
                </c:pt>
                <c:pt idx="4628">
                  <c:v>-0.204066</c:v>
                </c:pt>
                <c:pt idx="4629">
                  <c:v>-0.20535100000000001</c:v>
                </c:pt>
                <c:pt idx="4630">
                  <c:v>-0.20668500000000001</c:v>
                </c:pt>
                <c:pt idx="4631">
                  <c:v>-0.208068</c:v>
                </c:pt>
                <c:pt idx="4632">
                  <c:v>-0.20949200000000001</c:v>
                </c:pt>
                <c:pt idx="4633">
                  <c:v>-0.210949</c:v>
                </c:pt>
                <c:pt idx="4634">
                  <c:v>-0.212423</c:v>
                </c:pt>
                <c:pt idx="4635">
                  <c:v>-0.213897</c:v>
                </c:pt>
                <c:pt idx="4636">
                  <c:v>-0.21537100000000001</c:v>
                </c:pt>
                <c:pt idx="4637">
                  <c:v>-0.21685599999999999</c:v>
                </c:pt>
                <c:pt idx="4638">
                  <c:v>-0.218359</c:v>
                </c:pt>
                <c:pt idx="4639">
                  <c:v>-0.21987499999999999</c:v>
                </c:pt>
                <c:pt idx="4640">
                  <c:v>-0.22139200000000001</c:v>
                </c:pt>
                <c:pt idx="4641">
                  <c:v>-0.22290499999999999</c:v>
                </c:pt>
                <c:pt idx="4642">
                  <c:v>-0.224416</c:v>
                </c:pt>
                <c:pt idx="4643">
                  <c:v>-0.22592400000000001</c:v>
                </c:pt>
                <c:pt idx="4644">
                  <c:v>-0.22742799999999999</c:v>
                </c:pt>
                <c:pt idx="4645">
                  <c:v>-0.22892299999999999</c:v>
                </c:pt>
                <c:pt idx="4646">
                  <c:v>-0.230402</c:v>
                </c:pt>
                <c:pt idx="4647">
                  <c:v>-0.23186599999999999</c:v>
                </c:pt>
                <c:pt idx="4648">
                  <c:v>-0.23330899999999999</c:v>
                </c:pt>
                <c:pt idx="4649">
                  <c:v>-0.23471700000000001</c:v>
                </c:pt>
                <c:pt idx="4650">
                  <c:v>-0.23605499999999999</c:v>
                </c:pt>
                <c:pt idx="4651">
                  <c:v>-0.23729500000000001</c:v>
                </c:pt>
                <c:pt idx="4652">
                  <c:v>-0.23843600000000001</c:v>
                </c:pt>
                <c:pt idx="4653">
                  <c:v>-0.239508</c:v>
                </c:pt>
                <c:pt idx="4654">
                  <c:v>-0.24052399999999999</c:v>
                </c:pt>
                <c:pt idx="4655">
                  <c:v>-0.241478</c:v>
                </c:pt>
                <c:pt idx="4656">
                  <c:v>-0.242363</c:v>
                </c:pt>
                <c:pt idx="4657">
                  <c:v>-0.24318600000000001</c:v>
                </c:pt>
                <c:pt idx="4658">
                  <c:v>-0.243952</c:v>
                </c:pt>
                <c:pt idx="4659">
                  <c:v>-0.24465600000000001</c:v>
                </c:pt>
                <c:pt idx="4660">
                  <c:v>-0.24529000000000001</c:v>
                </c:pt>
                <c:pt idx="4661">
                  <c:v>-0.24584900000000001</c:v>
                </c:pt>
                <c:pt idx="4662">
                  <c:v>-0.246333</c:v>
                </c:pt>
                <c:pt idx="4663">
                  <c:v>-0.24674499999999999</c:v>
                </c:pt>
                <c:pt idx="4664">
                  <c:v>-0.24709400000000001</c:v>
                </c:pt>
                <c:pt idx="4665">
                  <c:v>-0.247391</c:v>
                </c:pt>
                <c:pt idx="4666">
                  <c:v>-0.247641</c:v>
                </c:pt>
                <c:pt idx="4667">
                  <c:v>-0.247838</c:v>
                </c:pt>
                <c:pt idx="4668">
                  <c:v>-0.247974</c:v>
                </c:pt>
                <c:pt idx="4669">
                  <c:v>-0.24804699999999999</c:v>
                </c:pt>
                <c:pt idx="4670">
                  <c:v>-0.248055</c:v>
                </c:pt>
                <c:pt idx="4671">
                  <c:v>-0.24799399999999999</c:v>
                </c:pt>
                <c:pt idx="4672">
                  <c:v>-0.24785799999999999</c:v>
                </c:pt>
                <c:pt idx="4673">
                  <c:v>-0.247637</c:v>
                </c:pt>
                <c:pt idx="4674">
                  <c:v>-0.24732699999999999</c:v>
                </c:pt>
                <c:pt idx="4675">
                  <c:v>-0.246924</c:v>
                </c:pt>
                <c:pt idx="4676">
                  <c:v>-0.24642700000000001</c:v>
                </c:pt>
                <c:pt idx="4677">
                  <c:v>-0.245835</c:v>
                </c:pt>
                <c:pt idx="4678">
                  <c:v>-0.24515200000000001</c:v>
                </c:pt>
                <c:pt idx="4679">
                  <c:v>-0.24438499999999999</c:v>
                </c:pt>
                <c:pt idx="4680">
                  <c:v>-0.24354400000000001</c:v>
                </c:pt>
                <c:pt idx="4681">
                  <c:v>-0.24263499999999999</c:v>
                </c:pt>
                <c:pt idx="4682">
                  <c:v>-0.24165900000000001</c:v>
                </c:pt>
                <c:pt idx="4683">
                  <c:v>-0.240615</c:v>
                </c:pt>
                <c:pt idx="4684">
                  <c:v>-0.23949899999999999</c:v>
                </c:pt>
                <c:pt idx="4685">
                  <c:v>-0.23830799999999999</c:v>
                </c:pt>
                <c:pt idx="4686">
                  <c:v>-0.23704600000000001</c:v>
                </c:pt>
                <c:pt idx="4687">
                  <c:v>-0.23572599999999999</c:v>
                </c:pt>
                <c:pt idx="4688">
                  <c:v>-0.23436100000000001</c:v>
                </c:pt>
                <c:pt idx="4689">
                  <c:v>-0.23295299999999999</c:v>
                </c:pt>
                <c:pt idx="4690">
                  <c:v>-0.23150299999999999</c:v>
                </c:pt>
                <c:pt idx="4691">
                  <c:v>-0.23001199999999999</c:v>
                </c:pt>
                <c:pt idx="4692">
                  <c:v>-0.22848299999999999</c:v>
                </c:pt>
                <c:pt idx="4693">
                  <c:v>-0.22691900000000001</c:v>
                </c:pt>
                <c:pt idx="4694">
                  <c:v>-0.22531899999999999</c:v>
                </c:pt>
                <c:pt idx="4695">
                  <c:v>-0.223686</c:v>
                </c:pt>
                <c:pt idx="4696">
                  <c:v>-0.22201799999999999</c:v>
                </c:pt>
                <c:pt idx="4697">
                  <c:v>-0.22031300000000001</c:v>
                </c:pt>
                <c:pt idx="4698">
                  <c:v>-0.21857399999999999</c:v>
                </c:pt>
                <c:pt idx="4699">
                  <c:v>-0.216806</c:v>
                </c:pt>
                <c:pt idx="4700">
                  <c:v>-0.215006</c:v>
                </c:pt>
                <c:pt idx="4701">
                  <c:v>-0.213167</c:v>
                </c:pt>
                <c:pt idx="4702">
                  <c:v>-0.211281</c:v>
                </c:pt>
                <c:pt idx="4703">
                  <c:v>-0.209345</c:v>
                </c:pt>
                <c:pt idx="4704">
                  <c:v>-0.20736099999999999</c:v>
                </c:pt>
                <c:pt idx="4705">
                  <c:v>-0.20533799999999999</c:v>
                </c:pt>
                <c:pt idx="4706">
                  <c:v>-0.203289</c:v>
                </c:pt>
                <c:pt idx="4707">
                  <c:v>-0.20122100000000001</c:v>
                </c:pt>
                <c:pt idx="4708">
                  <c:v>-0.19913700000000001</c:v>
                </c:pt>
                <c:pt idx="4709">
                  <c:v>-0.19704099999999999</c:v>
                </c:pt>
                <c:pt idx="4710">
                  <c:v>-0.194938</c:v>
                </c:pt>
                <c:pt idx="4711">
                  <c:v>-0.19283</c:v>
                </c:pt>
                <c:pt idx="4712">
                  <c:v>-0.190716</c:v>
                </c:pt>
                <c:pt idx="4713">
                  <c:v>-0.18859400000000001</c:v>
                </c:pt>
                <c:pt idx="4714">
                  <c:v>-0.186469</c:v>
                </c:pt>
                <c:pt idx="4715">
                  <c:v>-0.18435000000000001</c:v>
                </c:pt>
                <c:pt idx="4716">
                  <c:v>-0.18224599999999999</c:v>
                </c:pt>
                <c:pt idx="4717">
                  <c:v>-0.18015999999999999</c:v>
                </c:pt>
                <c:pt idx="4718">
                  <c:v>-0.178091</c:v>
                </c:pt>
                <c:pt idx="4719">
                  <c:v>-0.176034</c:v>
                </c:pt>
                <c:pt idx="4720">
                  <c:v>-0.173984</c:v>
                </c:pt>
                <c:pt idx="4721">
                  <c:v>-0.17193600000000001</c:v>
                </c:pt>
                <c:pt idx="4722">
                  <c:v>-0.16988500000000001</c:v>
                </c:pt>
                <c:pt idx="4723">
                  <c:v>-0.16783500000000001</c:v>
                </c:pt>
                <c:pt idx="4724">
                  <c:v>-0.165794</c:v>
                </c:pt>
                <c:pt idx="4725">
                  <c:v>-0.163774</c:v>
                </c:pt>
                <c:pt idx="4726">
                  <c:v>-0.16178300000000001</c:v>
                </c:pt>
                <c:pt idx="4727">
                  <c:v>-0.15982499999999999</c:v>
                </c:pt>
                <c:pt idx="4728">
                  <c:v>-0.15789900000000001</c:v>
                </c:pt>
                <c:pt idx="4729">
                  <c:v>-0.15600900000000001</c:v>
                </c:pt>
                <c:pt idx="4730">
                  <c:v>-0.15416099999999999</c:v>
                </c:pt>
                <c:pt idx="4731">
                  <c:v>-0.15235399999999999</c:v>
                </c:pt>
                <c:pt idx="4732">
                  <c:v>-0.150589</c:v>
                </c:pt>
                <c:pt idx="4733">
                  <c:v>-0.14887300000000001</c:v>
                </c:pt>
                <c:pt idx="4734">
                  <c:v>-0.14720800000000001</c:v>
                </c:pt>
                <c:pt idx="4735">
                  <c:v>-0.145593</c:v>
                </c:pt>
                <c:pt idx="4736">
                  <c:v>-0.14403299999999999</c:v>
                </c:pt>
                <c:pt idx="4737">
                  <c:v>-0.14253099999999999</c:v>
                </c:pt>
                <c:pt idx="4738">
                  <c:v>-0.14109099999999999</c:v>
                </c:pt>
                <c:pt idx="4739">
                  <c:v>-0.139711</c:v>
                </c:pt>
                <c:pt idx="4740">
                  <c:v>-0.13839199999999999</c:v>
                </c:pt>
                <c:pt idx="4741">
                  <c:v>-0.13713700000000001</c:v>
                </c:pt>
                <c:pt idx="4742">
                  <c:v>-0.13594300000000001</c:v>
                </c:pt>
                <c:pt idx="4743">
                  <c:v>-0.13481000000000001</c:v>
                </c:pt>
                <c:pt idx="4744">
                  <c:v>-0.133741</c:v>
                </c:pt>
                <c:pt idx="4745">
                  <c:v>-0.132739</c:v>
                </c:pt>
                <c:pt idx="4746">
                  <c:v>-0.13181200000000001</c:v>
                </c:pt>
                <c:pt idx="4747">
                  <c:v>-0.130962</c:v>
                </c:pt>
                <c:pt idx="4748">
                  <c:v>-0.130187</c:v>
                </c:pt>
                <c:pt idx="4749">
                  <c:v>-0.12947900000000001</c:v>
                </c:pt>
                <c:pt idx="4750">
                  <c:v>-0.12883700000000001</c:v>
                </c:pt>
                <c:pt idx="4751">
                  <c:v>-0.12826699999999999</c:v>
                </c:pt>
                <c:pt idx="4752">
                  <c:v>-0.12776999999999999</c:v>
                </c:pt>
                <c:pt idx="4753">
                  <c:v>-0.12734300000000001</c:v>
                </c:pt>
                <c:pt idx="4754">
                  <c:v>-0.12698100000000001</c:v>
                </c:pt>
                <c:pt idx="4755">
                  <c:v>-0.12668299999999999</c:v>
                </c:pt>
                <c:pt idx="4756">
                  <c:v>-0.126447</c:v>
                </c:pt>
                <c:pt idx="4757">
                  <c:v>-0.126275</c:v>
                </c:pt>
                <c:pt idx="4758">
                  <c:v>-0.126168</c:v>
                </c:pt>
                <c:pt idx="4759">
                  <c:v>-0.12612499999999999</c:v>
                </c:pt>
                <c:pt idx="4760">
                  <c:v>-0.12615100000000001</c:v>
                </c:pt>
                <c:pt idx="4761">
                  <c:v>-0.12624099999999999</c:v>
                </c:pt>
                <c:pt idx="4762">
                  <c:v>-0.126389</c:v>
                </c:pt>
                <c:pt idx="4763">
                  <c:v>-0.12659000000000001</c:v>
                </c:pt>
                <c:pt idx="4764">
                  <c:v>-0.12684300000000001</c:v>
                </c:pt>
                <c:pt idx="4765">
                  <c:v>-0.12714500000000001</c:v>
                </c:pt>
                <c:pt idx="4766">
                  <c:v>-0.12749199999999999</c:v>
                </c:pt>
                <c:pt idx="4767">
                  <c:v>-0.127886</c:v>
                </c:pt>
                <c:pt idx="4768">
                  <c:v>-0.128326</c:v>
                </c:pt>
                <c:pt idx="4769">
                  <c:v>-0.12881100000000001</c:v>
                </c:pt>
                <c:pt idx="4770">
                  <c:v>-0.12934100000000001</c:v>
                </c:pt>
                <c:pt idx="4771">
                  <c:v>-0.12991800000000001</c:v>
                </c:pt>
                <c:pt idx="4772">
                  <c:v>-0.13053200000000001</c:v>
                </c:pt>
                <c:pt idx="4773">
                  <c:v>-0.13117500000000001</c:v>
                </c:pt>
                <c:pt idx="4774">
                  <c:v>-0.13184499999999999</c:v>
                </c:pt>
                <c:pt idx="4775">
                  <c:v>-0.132549</c:v>
                </c:pt>
                <c:pt idx="4776">
                  <c:v>-0.13328599999999999</c:v>
                </c:pt>
                <c:pt idx="4777">
                  <c:v>-0.134047</c:v>
                </c:pt>
                <c:pt idx="4778">
                  <c:v>-0.134824</c:v>
                </c:pt>
                <c:pt idx="4779">
                  <c:v>-0.13561300000000001</c:v>
                </c:pt>
                <c:pt idx="4780">
                  <c:v>-0.136409</c:v>
                </c:pt>
                <c:pt idx="4781">
                  <c:v>-0.13720399999999999</c:v>
                </c:pt>
                <c:pt idx="4782">
                  <c:v>-0.137991</c:v>
                </c:pt>
                <c:pt idx="4783">
                  <c:v>-0.13877</c:v>
                </c:pt>
                <c:pt idx="4784">
                  <c:v>-0.139542</c:v>
                </c:pt>
                <c:pt idx="4785">
                  <c:v>-0.14030699999999999</c:v>
                </c:pt>
                <c:pt idx="4786">
                  <c:v>-0.14105300000000001</c:v>
                </c:pt>
                <c:pt idx="4787">
                  <c:v>-0.141761</c:v>
                </c:pt>
                <c:pt idx="4788">
                  <c:v>-0.142405</c:v>
                </c:pt>
                <c:pt idx="4789">
                  <c:v>-0.14296400000000001</c:v>
                </c:pt>
                <c:pt idx="4790">
                  <c:v>-0.14344999999999999</c:v>
                </c:pt>
                <c:pt idx="4791">
                  <c:v>-0.14388400000000001</c:v>
                </c:pt>
                <c:pt idx="4792">
                  <c:v>-0.14426800000000001</c:v>
                </c:pt>
                <c:pt idx="4793">
                  <c:v>-0.144594</c:v>
                </c:pt>
                <c:pt idx="4794">
                  <c:v>-0.14486099999999999</c:v>
                </c:pt>
                <c:pt idx="4795">
                  <c:v>-0.14507300000000001</c:v>
                </c:pt>
                <c:pt idx="4796">
                  <c:v>-0.14522599999999999</c:v>
                </c:pt>
                <c:pt idx="4797">
                  <c:v>-0.145317</c:v>
                </c:pt>
                <c:pt idx="4798">
                  <c:v>-0.145342</c:v>
                </c:pt>
                <c:pt idx="4799">
                  <c:v>-0.14530000000000001</c:v>
                </c:pt>
                <c:pt idx="4800">
                  <c:v>-0.14518900000000001</c:v>
                </c:pt>
                <c:pt idx="4801">
                  <c:v>-0.145006</c:v>
                </c:pt>
                <c:pt idx="4802">
                  <c:v>-0.14475099999999999</c:v>
                </c:pt>
                <c:pt idx="4803">
                  <c:v>-0.144426</c:v>
                </c:pt>
                <c:pt idx="4804">
                  <c:v>-0.14403199999999999</c:v>
                </c:pt>
                <c:pt idx="4805">
                  <c:v>-0.143567</c:v>
                </c:pt>
                <c:pt idx="4806">
                  <c:v>-0.14302599999999999</c:v>
                </c:pt>
                <c:pt idx="4807">
                  <c:v>-0.14240800000000001</c:v>
                </c:pt>
                <c:pt idx="4808">
                  <c:v>-0.14171700000000001</c:v>
                </c:pt>
                <c:pt idx="4809">
                  <c:v>-0.14095199999999999</c:v>
                </c:pt>
                <c:pt idx="4810">
                  <c:v>-0.14010300000000001</c:v>
                </c:pt>
                <c:pt idx="4811">
                  <c:v>-0.13916500000000001</c:v>
                </c:pt>
                <c:pt idx="4812">
                  <c:v>-0.13813900000000001</c:v>
                </c:pt>
                <c:pt idx="4813">
                  <c:v>-0.13702400000000001</c:v>
                </c:pt>
                <c:pt idx="4814">
                  <c:v>-0.13581799999999999</c:v>
                </c:pt>
                <c:pt idx="4815">
                  <c:v>-0.13452</c:v>
                </c:pt>
                <c:pt idx="4816">
                  <c:v>-0.133132</c:v>
                </c:pt>
                <c:pt idx="4817">
                  <c:v>-0.13165499999999999</c:v>
                </c:pt>
                <c:pt idx="4818">
                  <c:v>-0.13009299999999999</c:v>
                </c:pt>
                <c:pt idx="4819">
                  <c:v>-0.12844800000000001</c:v>
                </c:pt>
                <c:pt idx="4820">
                  <c:v>-0.126721</c:v>
                </c:pt>
                <c:pt idx="4821">
                  <c:v>-0.124917</c:v>
                </c:pt>
                <c:pt idx="4822">
                  <c:v>-0.12304</c:v>
                </c:pt>
                <c:pt idx="4823">
                  <c:v>-0.121096</c:v>
                </c:pt>
                <c:pt idx="4824">
                  <c:v>-0.119085</c:v>
                </c:pt>
                <c:pt idx="4825">
                  <c:v>-0.11701</c:v>
                </c:pt>
                <c:pt idx="4826">
                  <c:v>-0.114871</c:v>
                </c:pt>
                <c:pt idx="4827">
                  <c:v>-0.112676</c:v>
                </c:pt>
                <c:pt idx="4828">
                  <c:v>-0.110429</c:v>
                </c:pt>
                <c:pt idx="4829">
                  <c:v>-0.10813399999999999</c:v>
                </c:pt>
                <c:pt idx="4830">
                  <c:v>-0.10578799999999999</c:v>
                </c:pt>
                <c:pt idx="4831">
                  <c:v>-0.103393</c:v>
                </c:pt>
                <c:pt idx="4832">
                  <c:v>-0.100952</c:v>
                </c:pt>
                <c:pt idx="4833">
                  <c:v>-9.8467100000000002E-2</c:v>
                </c:pt>
                <c:pt idx="4834">
                  <c:v>-9.5944299999999996E-2</c:v>
                </c:pt>
                <c:pt idx="4835">
                  <c:v>-9.3389299999999995E-2</c:v>
                </c:pt>
                <c:pt idx="4836">
                  <c:v>-9.0807799999999994E-2</c:v>
                </c:pt>
                <c:pt idx="4837">
                  <c:v>-8.8203199999999995E-2</c:v>
                </c:pt>
                <c:pt idx="4838">
                  <c:v>-8.5577E-2</c:v>
                </c:pt>
                <c:pt idx="4839">
                  <c:v>-8.29323E-2</c:v>
                </c:pt>
                <c:pt idx="4840">
                  <c:v>-8.0274899999999996E-2</c:v>
                </c:pt>
                <c:pt idx="4841">
                  <c:v>-7.7611100000000002E-2</c:v>
                </c:pt>
                <c:pt idx="4842">
                  <c:v>-7.4946899999999997E-2</c:v>
                </c:pt>
                <c:pt idx="4843">
                  <c:v>-7.2286600000000006E-2</c:v>
                </c:pt>
                <c:pt idx="4844">
                  <c:v>-6.9632100000000002E-2</c:v>
                </c:pt>
                <c:pt idx="4845">
                  <c:v>-6.6984799999999997E-2</c:v>
                </c:pt>
                <c:pt idx="4846">
                  <c:v>-6.4350000000000004E-2</c:v>
                </c:pt>
                <c:pt idx="4847">
                  <c:v>-6.1736899999999997E-2</c:v>
                </c:pt>
                <c:pt idx="4848">
                  <c:v>-5.9150700000000001E-2</c:v>
                </c:pt>
                <c:pt idx="4849">
                  <c:v>-5.6590099999999997E-2</c:v>
                </c:pt>
                <c:pt idx="4850">
                  <c:v>-5.4057500000000001E-2</c:v>
                </c:pt>
                <c:pt idx="4851">
                  <c:v>-5.1559199999999999E-2</c:v>
                </c:pt>
                <c:pt idx="4852">
                  <c:v>-4.9100100000000001E-2</c:v>
                </c:pt>
                <c:pt idx="4853">
                  <c:v>-4.6682899999999999E-2</c:v>
                </c:pt>
                <c:pt idx="4854">
                  <c:v>-4.4309599999999998E-2</c:v>
                </c:pt>
                <c:pt idx="4855">
                  <c:v>-4.1984599999999997E-2</c:v>
                </c:pt>
                <c:pt idx="4856">
                  <c:v>-3.97138E-2</c:v>
                </c:pt>
                <c:pt idx="4857">
                  <c:v>-3.7499400000000002E-2</c:v>
                </c:pt>
                <c:pt idx="4858">
                  <c:v>-3.5338599999999998E-2</c:v>
                </c:pt>
                <c:pt idx="4859">
                  <c:v>-3.3228199999999999E-2</c:v>
                </c:pt>
                <c:pt idx="4860">
                  <c:v>-3.1168499999999998E-2</c:v>
                </c:pt>
                <c:pt idx="4861">
                  <c:v>-2.9164700000000002E-2</c:v>
                </c:pt>
                <c:pt idx="4862">
                  <c:v>-2.7223399999999998E-2</c:v>
                </c:pt>
                <c:pt idx="4863">
                  <c:v>-2.53502E-2</c:v>
                </c:pt>
                <c:pt idx="4864">
                  <c:v>-2.35468E-2</c:v>
                </c:pt>
                <c:pt idx="4865">
                  <c:v>-2.1812999999999999E-2</c:v>
                </c:pt>
                <c:pt idx="4866">
                  <c:v>-2.0150299999999999E-2</c:v>
                </c:pt>
                <c:pt idx="4867">
                  <c:v>-1.8562599999999999E-2</c:v>
                </c:pt>
                <c:pt idx="4868">
                  <c:v>-1.7052500000000002E-2</c:v>
                </c:pt>
                <c:pt idx="4869">
                  <c:v>-1.56209E-2</c:v>
                </c:pt>
                <c:pt idx="4870">
                  <c:v>-1.42688E-2</c:v>
                </c:pt>
                <c:pt idx="4871">
                  <c:v>-1.2997999999999999E-2</c:v>
                </c:pt>
                <c:pt idx="4872">
                  <c:v>-1.1811E-2</c:v>
                </c:pt>
                <c:pt idx="4873">
                  <c:v>-1.0710799999999999E-2</c:v>
                </c:pt>
                <c:pt idx="4874" formatCode="0.00E+00">
                  <c:v>-9.6973500000000004E-3</c:v>
                </c:pt>
                <c:pt idx="4875" formatCode="0.00E+00">
                  <c:v>-8.7685799999999998E-3</c:v>
                </c:pt>
                <c:pt idx="4876" formatCode="0.00E+00">
                  <c:v>-7.9237700000000001E-3</c:v>
                </c:pt>
                <c:pt idx="4877" formatCode="0.00E+00">
                  <c:v>-7.1650000000000004E-3</c:v>
                </c:pt>
                <c:pt idx="4878" formatCode="0.00E+00">
                  <c:v>-6.4947599999999996E-3</c:v>
                </c:pt>
                <c:pt idx="4879" formatCode="0.00E+00">
                  <c:v>-5.9117700000000002E-3</c:v>
                </c:pt>
                <c:pt idx="4880" formatCode="0.00E+00">
                  <c:v>-5.4123799999999996E-3</c:v>
                </c:pt>
                <c:pt idx="4881" formatCode="0.00E+00">
                  <c:v>-4.9946799999999996E-3</c:v>
                </c:pt>
                <c:pt idx="4882" formatCode="0.00E+00">
                  <c:v>-4.6589600000000002E-3</c:v>
                </c:pt>
                <c:pt idx="4883" formatCode="0.00E+00">
                  <c:v>-4.4059700000000004E-3</c:v>
                </c:pt>
                <c:pt idx="4884" formatCode="0.00E+00">
                  <c:v>-4.23471E-3</c:v>
                </c:pt>
                <c:pt idx="4885" formatCode="0.00E+00">
                  <c:v>-4.1427499999999997E-3</c:v>
                </c:pt>
                <c:pt idx="4886" formatCode="0.00E+00">
                  <c:v>-4.1300099999999999E-3</c:v>
                </c:pt>
                <c:pt idx="4887" formatCode="0.00E+00">
                  <c:v>-4.1985E-3</c:v>
                </c:pt>
                <c:pt idx="4888" formatCode="0.00E+00">
                  <c:v>-4.3497400000000004E-3</c:v>
                </c:pt>
                <c:pt idx="4889" formatCode="0.00E+00">
                  <c:v>-4.58538E-3</c:v>
                </c:pt>
                <c:pt idx="4890" formatCode="0.00E+00">
                  <c:v>-4.9061900000000004E-3</c:v>
                </c:pt>
                <c:pt idx="4891" formatCode="0.00E+00">
                  <c:v>-5.3094500000000003E-3</c:v>
                </c:pt>
                <c:pt idx="4892" formatCode="0.00E+00">
                  <c:v>-5.7905200000000004E-3</c:v>
                </c:pt>
                <c:pt idx="4893" formatCode="0.00E+00">
                  <c:v>-6.3458400000000002E-3</c:v>
                </c:pt>
                <c:pt idx="4894" formatCode="0.00E+00">
                  <c:v>-6.9741200000000003E-3</c:v>
                </c:pt>
                <c:pt idx="4895" formatCode="0.00E+00">
                  <c:v>-7.6748700000000003E-3</c:v>
                </c:pt>
                <c:pt idx="4896" formatCode="0.00E+00">
                  <c:v>-8.4467399999999995E-3</c:v>
                </c:pt>
                <c:pt idx="4897" formatCode="0.00E+00">
                  <c:v>-9.2869500000000004E-3</c:v>
                </c:pt>
                <c:pt idx="4898">
                  <c:v>-1.0190299999999999E-2</c:v>
                </c:pt>
                <c:pt idx="4899">
                  <c:v>-1.1151700000000001E-2</c:v>
                </c:pt>
                <c:pt idx="4900">
                  <c:v>-1.21706E-2</c:v>
                </c:pt>
                <c:pt idx="4901">
                  <c:v>-1.32488E-2</c:v>
                </c:pt>
                <c:pt idx="4902">
                  <c:v>-1.43854E-2</c:v>
                </c:pt>
                <c:pt idx="4903">
                  <c:v>-1.55765E-2</c:v>
                </c:pt>
                <c:pt idx="4904">
                  <c:v>-1.6818400000000001E-2</c:v>
                </c:pt>
                <c:pt idx="4905">
                  <c:v>-1.8106299999999999E-2</c:v>
                </c:pt>
                <c:pt idx="4906">
                  <c:v>-1.9434799999999999E-2</c:v>
                </c:pt>
                <c:pt idx="4907">
                  <c:v>-2.08028E-2</c:v>
                </c:pt>
                <c:pt idx="4908">
                  <c:v>-2.2210400000000002E-2</c:v>
                </c:pt>
                <c:pt idx="4909">
                  <c:v>-2.3654100000000001E-2</c:v>
                </c:pt>
                <c:pt idx="4910">
                  <c:v>-2.51281E-2</c:v>
                </c:pt>
                <c:pt idx="4911">
                  <c:v>-2.66267E-2</c:v>
                </c:pt>
                <c:pt idx="4912">
                  <c:v>-2.81467E-2</c:v>
                </c:pt>
                <c:pt idx="4913">
                  <c:v>-2.9686199999999999E-2</c:v>
                </c:pt>
                <c:pt idx="4914">
                  <c:v>-3.12412E-2</c:v>
                </c:pt>
                <c:pt idx="4915">
                  <c:v>-3.28069E-2</c:v>
                </c:pt>
                <c:pt idx="4916">
                  <c:v>-3.4380599999999997E-2</c:v>
                </c:pt>
                <c:pt idx="4917">
                  <c:v>-3.5960899999999997E-2</c:v>
                </c:pt>
                <c:pt idx="4918">
                  <c:v>-3.7546599999999999E-2</c:v>
                </c:pt>
                <c:pt idx="4919">
                  <c:v>-3.9135099999999999E-2</c:v>
                </c:pt>
                <c:pt idx="4920">
                  <c:v>-4.0722000000000001E-2</c:v>
                </c:pt>
                <c:pt idx="4921">
                  <c:v>-4.2303300000000002E-2</c:v>
                </c:pt>
                <c:pt idx="4922">
                  <c:v>-4.3876499999999999E-2</c:v>
                </c:pt>
                <c:pt idx="4923">
                  <c:v>-4.5438899999999997E-2</c:v>
                </c:pt>
                <c:pt idx="4924">
                  <c:v>-4.69872E-2</c:v>
                </c:pt>
                <c:pt idx="4925">
                  <c:v>-4.8517699999999997E-2</c:v>
                </c:pt>
                <c:pt idx="4926">
                  <c:v>-5.0025E-2</c:v>
                </c:pt>
                <c:pt idx="4927">
                  <c:v>-5.1504300000000003E-2</c:v>
                </c:pt>
                <c:pt idx="4928">
                  <c:v>-5.29513E-2</c:v>
                </c:pt>
                <c:pt idx="4929">
                  <c:v>-5.4362300000000002E-2</c:v>
                </c:pt>
                <c:pt idx="4930">
                  <c:v>-5.5734100000000002E-2</c:v>
                </c:pt>
                <c:pt idx="4931">
                  <c:v>-5.70646E-2</c:v>
                </c:pt>
                <c:pt idx="4932">
                  <c:v>-5.8352300000000003E-2</c:v>
                </c:pt>
                <c:pt idx="4933">
                  <c:v>-5.9595200000000001E-2</c:v>
                </c:pt>
                <c:pt idx="4934">
                  <c:v>-6.0792600000000002E-2</c:v>
                </c:pt>
                <c:pt idx="4935">
                  <c:v>-6.1942700000000003E-2</c:v>
                </c:pt>
                <c:pt idx="4936">
                  <c:v>-6.3039999999999999E-2</c:v>
                </c:pt>
                <c:pt idx="4937">
                  <c:v>-6.40796E-2</c:v>
                </c:pt>
                <c:pt idx="4938">
                  <c:v>-6.5059800000000001E-2</c:v>
                </c:pt>
                <c:pt idx="4939">
                  <c:v>-6.5977499999999994E-2</c:v>
                </c:pt>
                <c:pt idx="4940">
                  <c:v>-6.68295E-2</c:v>
                </c:pt>
                <c:pt idx="4941">
                  <c:v>-6.7614800000000003E-2</c:v>
                </c:pt>
                <c:pt idx="4942">
                  <c:v>-6.8332299999999999E-2</c:v>
                </c:pt>
                <c:pt idx="4943">
                  <c:v>-6.8979700000000005E-2</c:v>
                </c:pt>
                <c:pt idx="4944">
                  <c:v>-6.9554000000000005E-2</c:v>
                </c:pt>
                <c:pt idx="4945">
                  <c:v>-7.0054500000000006E-2</c:v>
                </c:pt>
                <c:pt idx="4946">
                  <c:v>-7.04814E-2</c:v>
                </c:pt>
                <c:pt idx="4947">
                  <c:v>-7.0833099999999996E-2</c:v>
                </c:pt>
                <c:pt idx="4948">
                  <c:v>-7.1107000000000004E-2</c:v>
                </c:pt>
                <c:pt idx="4949">
                  <c:v>-7.1302099999999993E-2</c:v>
                </c:pt>
                <c:pt idx="4950">
                  <c:v>-7.1417300000000003E-2</c:v>
                </c:pt>
                <c:pt idx="4951">
                  <c:v>-7.1452799999999997E-2</c:v>
                </c:pt>
                <c:pt idx="4952">
                  <c:v>-7.1408799999999995E-2</c:v>
                </c:pt>
                <c:pt idx="4953">
                  <c:v>-7.1284600000000004E-2</c:v>
                </c:pt>
                <c:pt idx="4954">
                  <c:v>-7.1079400000000001E-2</c:v>
                </c:pt>
                <c:pt idx="4955">
                  <c:v>-7.0793800000000004E-2</c:v>
                </c:pt>
                <c:pt idx="4956">
                  <c:v>-7.0427100000000006E-2</c:v>
                </c:pt>
                <c:pt idx="4957">
                  <c:v>-6.9979200000000005E-2</c:v>
                </c:pt>
                <c:pt idx="4958">
                  <c:v>-6.9452600000000003E-2</c:v>
                </c:pt>
                <c:pt idx="4959">
                  <c:v>-6.8850400000000006E-2</c:v>
                </c:pt>
                <c:pt idx="4960">
                  <c:v>-6.8173200000000003E-2</c:v>
                </c:pt>
                <c:pt idx="4961">
                  <c:v>-6.74202E-2</c:v>
                </c:pt>
                <c:pt idx="4962">
                  <c:v>-6.6592700000000005E-2</c:v>
                </c:pt>
                <c:pt idx="4963">
                  <c:v>-6.5692299999999995E-2</c:v>
                </c:pt>
                <c:pt idx="4964">
                  <c:v>-6.4720100000000003E-2</c:v>
                </c:pt>
                <c:pt idx="4965">
                  <c:v>-6.3677200000000003E-2</c:v>
                </c:pt>
                <c:pt idx="4966">
                  <c:v>-6.2564999999999996E-2</c:v>
                </c:pt>
                <c:pt idx="4967">
                  <c:v>-6.1384800000000003E-2</c:v>
                </c:pt>
                <c:pt idx="4968">
                  <c:v>-6.0139100000000001E-2</c:v>
                </c:pt>
                <c:pt idx="4969">
                  <c:v>-5.8830500000000001E-2</c:v>
                </c:pt>
                <c:pt idx="4970">
                  <c:v>-5.7460499999999998E-2</c:v>
                </c:pt>
                <c:pt idx="4971">
                  <c:v>-5.6030499999999997E-2</c:v>
                </c:pt>
                <c:pt idx="4972">
                  <c:v>-5.4542300000000002E-2</c:v>
                </c:pt>
                <c:pt idx="4973">
                  <c:v>-5.2998099999999999E-2</c:v>
                </c:pt>
                <c:pt idx="4974">
                  <c:v>-5.13997E-2</c:v>
                </c:pt>
                <c:pt idx="4975">
                  <c:v>-4.9748599999999997E-2</c:v>
                </c:pt>
                <c:pt idx="4976">
                  <c:v>-4.8047300000000001E-2</c:v>
                </c:pt>
                <c:pt idx="4977">
                  <c:v>-4.6299E-2</c:v>
                </c:pt>
                <c:pt idx="4978">
                  <c:v>-4.4506700000000003E-2</c:v>
                </c:pt>
                <c:pt idx="4979">
                  <c:v>-4.2673299999999997E-2</c:v>
                </c:pt>
                <c:pt idx="4980">
                  <c:v>-4.0801900000000002E-2</c:v>
                </c:pt>
                <c:pt idx="4981">
                  <c:v>-3.8895399999999997E-2</c:v>
                </c:pt>
                <c:pt idx="4982">
                  <c:v>-3.69564E-2</c:v>
                </c:pt>
                <c:pt idx="4983">
                  <c:v>-3.4987799999999999E-2</c:v>
                </c:pt>
                <c:pt idx="4984">
                  <c:v>-3.2993000000000001E-2</c:v>
                </c:pt>
                <c:pt idx="4985">
                  <c:v>-3.09766E-2</c:v>
                </c:pt>
                <c:pt idx="4986">
                  <c:v>-2.89424E-2</c:v>
                </c:pt>
                <c:pt idx="4987">
                  <c:v>-2.6892200000000002E-2</c:v>
                </c:pt>
                <c:pt idx="4988">
                  <c:v>-2.4828200000000002E-2</c:v>
                </c:pt>
                <c:pt idx="4989">
                  <c:v>-2.2753800000000001E-2</c:v>
                </c:pt>
                <c:pt idx="4990">
                  <c:v>-2.0672599999999999E-2</c:v>
                </c:pt>
                <c:pt idx="4991">
                  <c:v>-1.85874E-2</c:v>
                </c:pt>
                <c:pt idx="4992">
                  <c:v>-1.6500999999999998E-2</c:v>
                </c:pt>
                <c:pt idx="4993">
                  <c:v>-1.44172E-2</c:v>
                </c:pt>
                <c:pt idx="4994">
                  <c:v>-1.23398E-2</c:v>
                </c:pt>
                <c:pt idx="4995">
                  <c:v>-1.02719E-2</c:v>
                </c:pt>
                <c:pt idx="4996" formatCode="0.00E+00">
                  <c:v>-8.2165799999999994E-3</c:v>
                </c:pt>
                <c:pt idx="4997" formatCode="0.00E+00">
                  <c:v>-6.17674E-3</c:v>
                </c:pt>
                <c:pt idx="4998" formatCode="0.00E+00">
                  <c:v>-4.1551399999999999E-3</c:v>
                </c:pt>
                <c:pt idx="4999" formatCode="0.00E+00">
                  <c:v>-2.1545700000000002E-3</c:v>
                </c:pt>
                <c:pt idx="5000" formatCode="0.00E+00">
                  <c:v>-1.7822899999999999E-4</c:v>
                </c:pt>
                <c:pt idx="5001" formatCode="0.00E+00">
                  <c:v>1.7698200000000001E-3</c:v>
                </c:pt>
                <c:pt idx="5002" formatCode="0.00E+00">
                  <c:v>3.68572E-3</c:v>
                </c:pt>
                <c:pt idx="5003" formatCode="0.00E+00">
                  <c:v>5.5669099999999996E-3</c:v>
                </c:pt>
                <c:pt idx="5004" formatCode="0.00E+00">
                  <c:v>7.4112900000000001E-3</c:v>
                </c:pt>
                <c:pt idx="5005" formatCode="0.00E+00">
                  <c:v>9.2163699999999998E-3</c:v>
                </c:pt>
                <c:pt idx="5006">
                  <c:v>1.09797E-2</c:v>
                </c:pt>
                <c:pt idx="5007">
                  <c:v>1.2699200000000001E-2</c:v>
                </c:pt>
                <c:pt idx="5008">
                  <c:v>1.43727E-2</c:v>
                </c:pt>
                <c:pt idx="5009">
                  <c:v>1.59972E-2</c:v>
                </c:pt>
                <c:pt idx="5010">
                  <c:v>1.7569899999999999E-2</c:v>
                </c:pt>
                <c:pt idx="5011">
                  <c:v>1.90893E-2</c:v>
                </c:pt>
                <c:pt idx="5012">
                  <c:v>2.0554099999999999E-2</c:v>
                </c:pt>
                <c:pt idx="5013">
                  <c:v>2.1962499999999999E-2</c:v>
                </c:pt>
                <c:pt idx="5014">
                  <c:v>2.3312599999999999E-2</c:v>
                </c:pt>
                <c:pt idx="5015">
                  <c:v>2.4602800000000001E-2</c:v>
                </c:pt>
                <c:pt idx="5016">
                  <c:v>2.58316E-2</c:v>
                </c:pt>
                <c:pt idx="5017">
                  <c:v>2.6997899999999998E-2</c:v>
                </c:pt>
                <c:pt idx="5018">
                  <c:v>2.8100300000000002E-2</c:v>
                </c:pt>
                <c:pt idx="5019">
                  <c:v>2.91376E-2</c:v>
                </c:pt>
                <c:pt idx="5020">
                  <c:v>3.0108900000000001E-2</c:v>
                </c:pt>
                <c:pt idx="5021">
                  <c:v>3.1013700000000002E-2</c:v>
                </c:pt>
                <c:pt idx="5022">
                  <c:v>3.1851400000000002E-2</c:v>
                </c:pt>
                <c:pt idx="5023">
                  <c:v>3.2621600000000001E-2</c:v>
                </c:pt>
                <c:pt idx="5024">
                  <c:v>3.3323999999999999E-2</c:v>
                </c:pt>
                <c:pt idx="5025">
                  <c:v>3.3958099999999998E-2</c:v>
                </c:pt>
                <c:pt idx="5026">
                  <c:v>3.4523699999999997E-2</c:v>
                </c:pt>
                <c:pt idx="5027">
                  <c:v>3.5020900000000001E-2</c:v>
                </c:pt>
                <c:pt idx="5028">
                  <c:v>3.5449500000000002E-2</c:v>
                </c:pt>
                <c:pt idx="5029">
                  <c:v>3.5809300000000002E-2</c:v>
                </c:pt>
                <c:pt idx="5030">
                  <c:v>3.6100800000000002E-2</c:v>
                </c:pt>
                <c:pt idx="5031">
                  <c:v>3.6324599999999999E-2</c:v>
                </c:pt>
                <c:pt idx="5032">
                  <c:v>3.6480600000000002E-2</c:v>
                </c:pt>
                <c:pt idx="5033">
                  <c:v>3.6568900000000001E-2</c:v>
                </c:pt>
                <c:pt idx="5034">
                  <c:v>3.6589499999999997E-2</c:v>
                </c:pt>
                <c:pt idx="5035">
                  <c:v>3.6542900000000003E-2</c:v>
                </c:pt>
                <c:pt idx="5036">
                  <c:v>3.6429900000000001E-2</c:v>
                </c:pt>
                <c:pt idx="5037">
                  <c:v>3.6251600000000002E-2</c:v>
                </c:pt>
                <c:pt idx="5038">
                  <c:v>3.6008699999999998E-2</c:v>
                </c:pt>
                <c:pt idx="5039">
                  <c:v>3.5702400000000002E-2</c:v>
                </c:pt>
                <c:pt idx="5040">
                  <c:v>3.5333900000000001E-2</c:v>
                </c:pt>
                <c:pt idx="5041">
                  <c:v>3.4904600000000001E-2</c:v>
                </c:pt>
                <c:pt idx="5042">
                  <c:v>3.4416000000000002E-2</c:v>
                </c:pt>
                <c:pt idx="5043">
                  <c:v>3.3869799999999999E-2</c:v>
                </c:pt>
                <c:pt idx="5044">
                  <c:v>3.3267499999999998E-2</c:v>
                </c:pt>
                <c:pt idx="5045">
                  <c:v>3.2610699999999999E-2</c:v>
                </c:pt>
                <c:pt idx="5046">
                  <c:v>3.1900999999999999E-2</c:v>
                </c:pt>
                <c:pt idx="5047">
                  <c:v>3.1140399999999999E-2</c:v>
                </c:pt>
                <c:pt idx="5048">
                  <c:v>3.0330800000000002E-2</c:v>
                </c:pt>
                <c:pt idx="5049">
                  <c:v>2.9474199999999999E-2</c:v>
                </c:pt>
                <c:pt idx="5050">
                  <c:v>2.85732E-2</c:v>
                </c:pt>
                <c:pt idx="5051">
                  <c:v>2.7630100000000001E-2</c:v>
                </c:pt>
                <c:pt idx="5052">
                  <c:v>2.6647400000000002E-2</c:v>
                </c:pt>
                <c:pt idx="5053">
                  <c:v>2.5627299999999999E-2</c:v>
                </c:pt>
                <c:pt idx="5054">
                  <c:v>2.4572199999999999E-2</c:v>
                </c:pt>
                <c:pt idx="5055">
                  <c:v>2.3484499999999998E-2</c:v>
                </c:pt>
                <c:pt idx="5056">
                  <c:v>2.2366799999999999E-2</c:v>
                </c:pt>
                <c:pt idx="5057">
                  <c:v>2.12216E-2</c:v>
                </c:pt>
                <c:pt idx="5058">
                  <c:v>2.00514E-2</c:v>
                </c:pt>
                <c:pt idx="5059">
                  <c:v>1.8858799999999998E-2</c:v>
                </c:pt>
                <c:pt idx="5060">
                  <c:v>1.7646999999999999E-2</c:v>
                </c:pt>
                <c:pt idx="5061">
                  <c:v>1.6418800000000001E-2</c:v>
                </c:pt>
                <c:pt idx="5062">
                  <c:v>1.5177400000000001E-2</c:v>
                </c:pt>
                <c:pt idx="5063">
                  <c:v>1.39253E-2</c:v>
                </c:pt>
                <c:pt idx="5064">
                  <c:v>1.26655E-2</c:v>
                </c:pt>
                <c:pt idx="5065">
                  <c:v>1.14006E-2</c:v>
                </c:pt>
                <c:pt idx="5066">
                  <c:v>1.01336E-2</c:v>
                </c:pt>
                <c:pt idx="5067" formatCode="0.00E+00">
                  <c:v>8.8672400000000002E-3</c:v>
                </c:pt>
                <c:pt idx="5068" formatCode="0.00E+00">
                  <c:v>7.6045599999999998E-3</c:v>
                </c:pt>
                <c:pt idx="5069" formatCode="0.00E+00">
                  <c:v>6.3483300000000001E-3</c:v>
                </c:pt>
                <c:pt idx="5070" formatCode="0.00E+00">
                  <c:v>5.10123E-3</c:v>
                </c:pt>
                <c:pt idx="5071" formatCode="0.00E+00">
                  <c:v>3.86601E-3</c:v>
                </c:pt>
                <c:pt idx="5072" formatCode="0.00E+00">
                  <c:v>2.6453399999999999E-3</c:v>
                </c:pt>
                <c:pt idx="5073" formatCode="0.00E+00">
                  <c:v>1.44187E-3</c:v>
                </c:pt>
                <c:pt idx="5074" formatCode="0.00E+00">
                  <c:v>2.5818999999999999E-4</c:v>
                </c:pt>
                <c:pt idx="5075" formatCode="0.00E+00">
                  <c:v>-9.0308100000000002E-4</c:v>
                </c:pt>
                <c:pt idx="5076" formatCode="0.00E+00">
                  <c:v>-2.0393899999999999E-3</c:v>
                </c:pt>
                <c:pt idx="5077" formatCode="0.00E+00">
                  <c:v>-3.1483100000000001E-3</c:v>
                </c:pt>
                <c:pt idx="5078" formatCode="0.00E+00">
                  <c:v>-4.2274699999999997E-3</c:v>
                </c:pt>
                <c:pt idx="5079" formatCode="0.00E+00">
                  <c:v>-5.2745600000000002E-3</c:v>
                </c:pt>
                <c:pt idx="5080" formatCode="0.00E+00">
                  <c:v>-6.2874599999999999E-3</c:v>
                </c:pt>
                <c:pt idx="5081" formatCode="0.00E+00">
                  <c:v>-7.26409E-3</c:v>
                </c:pt>
                <c:pt idx="5082" formatCode="0.00E+00">
                  <c:v>-8.2024000000000003E-3</c:v>
                </c:pt>
                <c:pt idx="5083" formatCode="0.00E+00">
                  <c:v>-9.1004599999999995E-3</c:v>
                </c:pt>
                <c:pt idx="5084" formatCode="0.00E+00">
                  <c:v>-9.9564100000000006E-3</c:v>
                </c:pt>
                <c:pt idx="5085">
                  <c:v>-1.07683E-2</c:v>
                </c:pt>
                <c:pt idx="5086">
                  <c:v>-1.15341E-2</c:v>
                </c:pt>
                <c:pt idx="5087">
                  <c:v>-1.2252300000000001E-2</c:v>
                </c:pt>
                <c:pt idx="5088">
                  <c:v>-1.2921500000000001E-2</c:v>
                </c:pt>
                <c:pt idx="5089">
                  <c:v>-1.3540399999999999E-2</c:v>
                </c:pt>
                <c:pt idx="5090">
                  <c:v>-1.41076E-2</c:v>
                </c:pt>
                <c:pt idx="5091">
                  <c:v>-1.4621800000000001E-2</c:v>
                </c:pt>
                <c:pt idx="5092">
                  <c:v>-1.5081799999999999E-2</c:v>
                </c:pt>
                <c:pt idx="5093">
                  <c:v>-1.54863E-2</c:v>
                </c:pt>
                <c:pt idx="5094">
                  <c:v>-1.5834399999999998E-2</c:v>
                </c:pt>
                <c:pt idx="5095">
                  <c:v>-1.6125199999999999E-2</c:v>
                </c:pt>
                <c:pt idx="5096">
                  <c:v>-1.63582E-2</c:v>
                </c:pt>
                <c:pt idx="5097">
                  <c:v>-1.6532999999999999E-2</c:v>
                </c:pt>
                <c:pt idx="5098">
                  <c:v>-1.6649199999999999E-2</c:v>
                </c:pt>
                <c:pt idx="5099">
                  <c:v>-1.6706599999999999E-2</c:v>
                </c:pt>
                <c:pt idx="5100">
                  <c:v>-1.6705000000000001E-2</c:v>
                </c:pt>
                <c:pt idx="5101">
                  <c:v>-1.6644900000000001E-2</c:v>
                </c:pt>
                <c:pt idx="5102">
                  <c:v>-1.65264E-2</c:v>
                </c:pt>
                <c:pt idx="5103">
                  <c:v>-1.6349599999999999E-2</c:v>
                </c:pt>
                <c:pt idx="5104">
                  <c:v>-1.6114699999999999E-2</c:v>
                </c:pt>
                <c:pt idx="5105">
                  <c:v>-1.5822200000000002E-2</c:v>
                </c:pt>
                <c:pt idx="5106">
                  <c:v>-1.54728E-2</c:v>
                </c:pt>
                <c:pt idx="5107">
                  <c:v>-1.50673E-2</c:v>
                </c:pt>
                <c:pt idx="5108">
                  <c:v>-1.46065E-2</c:v>
                </c:pt>
                <c:pt idx="5109">
                  <c:v>-1.4091100000000001E-2</c:v>
                </c:pt>
                <c:pt idx="5110">
                  <c:v>-1.35222E-2</c:v>
                </c:pt>
                <c:pt idx="5111">
                  <c:v>-1.29009E-2</c:v>
                </c:pt>
                <c:pt idx="5112">
                  <c:v>-1.22284E-2</c:v>
                </c:pt>
                <c:pt idx="5113">
                  <c:v>-1.15061E-2</c:v>
                </c:pt>
                <c:pt idx="5114">
                  <c:v>-1.07356E-2</c:v>
                </c:pt>
                <c:pt idx="5115" formatCode="0.00E+00">
                  <c:v>-9.9183899999999992E-3</c:v>
                </c:pt>
                <c:pt idx="5116" formatCode="0.00E+00">
                  <c:v>-9.0563399999999995E-3</c:v>
                </c:pt>
                <c:pt idx="5117" formatCode="0.00E+00">
                  <c:v>-8.1512700000000004E-3</c:v>
                </c:pt>
                <c:pt idx="5118" formatCode="0.00E+00">
                  <c:v>-7.20523E-3</c:v>
                </c:pt>
                <c:pt idx="5119" formatCode="0.00E+00">
                  <c:v>-6.2203700000000002E-3</c:v>
                </c:pt>
                <c:pt idx="5120" formatCode="0.00E+00">
                  <c:v>-5.1988199999999998E-3</c:v>
                </c:pt>
                <c:pt idx="5121" formatCode="0.00E+00">
                  <c:v>-4.1427E-3</c:v>
                </c:pt>
                <c:pt idx="5122" formatCode="0.00E+00">
                  <c:v>-3.0541399999999999E-3</c:v>
                </c:pt>
                <c:pt idx="5123" formatCode="0.00E+00">
                  <c:v>-1.93534E-3</c:v>
                </c:pt>
                <c:pt idx="5124" formatCode="0.00E+00">
                  <c:v>-7.8862699999999997E-4</c:v>
                </c:pt>
                <c:pt idx="5125" formatCode="0.00E+00">
                  <c:v>3.8360100000000002E-4</c:v>
                </c:pt>
                <c:pt idx="5126" formatCode="0.00E+00">
                  <c:v>1.57891E-3</c:v>
                </c:pt>
                <c:pt idx="5127" formatCode="0.00E+00">
                  <c:v>2.7947699999999998E-3</c:v>
                </c:pt>
                <c:pt idx="5128" formatCode="0.00E+00">
                  <c:v>4.0286000000000002E-3</c:v>
                </c:pt>
                <c:pt idx="5129" formatCode="0.00E+00">
                  <c:v>5.2778499999999997E-3</c:v>
                </c:pt>
                <c:pt idx="5130" formatCode="0.00E+00">
                  <c:v>6.5399100000000003E-3</c:v>
                </c:pt>
                <c:pt idx="5131" formatCode="0.00E+00">
                  <c:v>7.8120300000000002E-3</c:v>
                </c:pt>
                <c:pt idx="5132" formatCode="0.00E+00">
                  <c:v>9.0914499999999992E-3</c:v>
                </c:pt>
                <c:pt idx="5133">
                  <c:v>1.0375499999999999E-2</c:v>
                </c:pt>
                <c:pt idx="5134">
                  <c:v>1.16615E-2</c:v>
                </c:pt>
                <c:pt idx="5135">
                  <c:v>1.29467E-2</c:v>
                </c:pt>
                <c:pt idx="5136">
                  <c:v>1.4228299999999999E-2</c:v>
                </c:pt>
                <c:pt idx="5137">
                  <c:v>1.55037E-2</c:v>
                </c:pt>
                <c:pt idx="5138">
                  <c:v>1.6770299999999998E-2</c:v>
                </c:pt>
                <c:pt idx="5139">
                  <c:v>1.80254E-2</c:v>
                </c:pt>
                <c:pt idx="5140">
                  <c:v>1.9266200000000001E-2</c:v>
                </c:pt>
                <c:pt idx="5141">
                  <c:v>2.0489899999999998E-2</c:v>
                </c:pt>
                <c:pt idx="5142">
                  <c:v>2.16937E-2</c:v>
                </c:pt>
                <c:pt idx="5143">
                  <c:v>2.2874800000000001E-2</c:v>
                </c:pt>
                <c:pt idx="5144">
                  <c:v>2.4030699999999999E-2</c:v>
                </c:pt>
                <c:pt idx="5145">
                  <c:v>2.5158699999999999E-2</c:v>
                </c:pt>
                <c:pt idx="5146">
                  <c:v>2.62562E-2</c:v>
                </c:pt>
                <c:pt idx="5147">
                  <c:v>2.7320799999999999E-2</c:v>
                </c:pt>
                <c:pt idx="5148">
                  <c:v>2.8349800000000001E-2</c:v>
                </c:pt>
                <c:pt idx="5149">
                  <c:v>2.93409E-2</c:v>
                </c:pt>
                <c:pt idx="5150">
                  <c:v>3.0291599999999998E-2</c:v>
                </c:pt>
                <c:pt idx="5151">
                  <c:v>3.1199999999999999E-2</c:v>
                </c:pt>
                <c:pt idx="5152">
                  <c:v>3.2063899999999999E-2</c:v>
                </c:pt>
                <c:pt idx="5153">
                  <c:v>3.2881199999999999E-2</c:v>
                </c:pt>
                <c:pt idx="5154">
                  <c:v>3.3649400000000003E-2</c:v>
                </c:pt>
                <c:pt idx="5155">
                  <c:v>3.4366300000000002E-2</c:v>
                </c:pt>
                <c:pt idx="5156">
                  <c:v>3.50303E-2</c:v>
                </c:pt>
                <c:pt idx="5157">
                  <c:v>3.56396E-2</c:v>
                </c:pt>
                <c:pt idx="5158">
                  <c:v>3.6192500000000002E-2</c:v>
                </c:pt>
                <c:pt idx="5159">
                  <c:v>3.6687699999999997E-2</c:v>
                </c:pt>
                <c:pt idx="5160">
                  <c:v>3.7123999999999997E-2</c:v>
                </c:pt>
                <c:pt idx="5161">
                  <c:v>3.7500400000000003E-2</c:v>
                </c:pt>
                <c:pt idx="5162">
                  <c:v>3.7815399999999999E-2</c:v>
                </c:pt>
                <c:pt idx="5163">
                  <c:v>3.8067799999999999E-2</c:v>
                </c:pt>
                <c:pt idx="5164">
                  <c:v>3.82563E-2</c:v>
                </c:pt>
                <c:pt idx="5165">
                  <c:v>3.8380400000000002E-2</c:v>
                </c:pt>
                <c:pt idx="5166">
                  <c:v>3.8439300000000003E-2</c:v>
                </c:pt>
                <c:pt idx="5167">
                  <c:v>3.8432399999999999E-2</c:v>
                </c:pt>
                <c:pt idx="5168">
                  <c:v>3.8358900000000001E-2</c:v>
                </c:pt>
                <c:pt idx="5169">
                  <c:v>3.8218200000000001E-2</c:v>
                </c:pt>
                <c:pt idx="5170">
                  <c:v>3.8010099999999998E-2</c:v>
                </c:pt>
                <c:pt idx="5171">
                  <c:v>3.7734499999999997E-2</c:v>
                </c:pt>
                <c:pt idx="5172">
                  <c:v>3.7391599999999997E-2</c:v>
                </c:pt>
                <c:pt idx="5173">
                  <c:v>3.6981600000000003E-2</c:v>
                </c:pt>
                <c:pt idx="5174">
                  <c:v>3.65049E-2</c:v>
                </c:pt>
                <c:pt idx="5175">
                  <c:v>3.5961699999999999E-2</c:v>
                </c:pt>
                <c:pt idx="5176">
                  <c:v>3.5352000000000001E-2</c:v>
                </c:pt>
                <c:pt idx="5177">
                  <c:v>3.4676199999999997E-2</c:v>
                </c:pt>
                <c:pt idx="5178">
                  <c:v>3.3935E-2</c:v>
                </c:pt>
                <c:pt idx="5179">
                  <c:v>3.3129499999999999E-2</c:v>
                </c:pt>
                <c:pt idx="5180">
                  <c:v>3.2260700000000003E-2</c:v>
                </c:pt>
                <c:pt idx="5181">
                  <c:v>3.1329900000000001E-2</c:v>
                </c:pt>
                <c:pt idx="5182">
                  <c:v>3.0338199999999999E-2</c:v>
                </c:pt>
                <c:pt idx="5183">
                  <c:v>2.92871E-2</c:v>
                </c:pt>
                <c:pt idx="5184">
                  <c:v>2.8178499999999999E-2</c:v>
                </c:pt>
                <c:pt idx="5185">
                  <c:v>2.7014E-2</c:v>
                </c:pt>
                <c:pt idx="5186">
                  <c:v>2.57948E-2</c:v>
                </c:pt>
                <c:pt idx="5187">
                  <c:v>2.4521999999999999E-2</c:v>
                </c:pt>
                <c:pt idx="5188">
                  <c:v>2.3196899999999999E-2</c:v>
                </c:pt>
                <c:pt idx="5189">
                  <c:v>2.1821500000000001E-2</c:v>
                </c:pt>
                <c:pt idx="5190">
                  <c:v>2.0397700000000001E-2</c:v>
                </c:pt>
                <c:pt idx="5191">
                  <c:v>1.8927300000000001E-2</c:v>
                </c:pt>
                <c:pt idx="5192">
                  <c:v>1.74127E-2</c:v>
                </c:pt>
                <c:pt idx="5193">
                  <c:v>1.58564E-2</c:v>
                </c:pt>
                <c:pt idx="5194">
                  <c:v>1.4260999999999999E-2</c:v>
                </c:pt>
                <c:pt idx="5195">
                  <c:v>1.26293E-2</c:v>
                </c:pt>
                <c:pt idx="5196">
                  <c:v>1.09637E-2</c:v>
                </c:pt>
                <c:pt idx="5197" formatCode="0.00E+00">
                  <c:v>9.2665100000000004E-3</c:v>
                </c:pt>
                <c:pt idx="5198" formatCode="0.00E+00">
                  <c:v>7.54027E-3</c:v>
                </c:pt>
                <c:pt idx="5199" formatCode="0.00E+00">
                  <c:v>5.7875899999999996E-3</c:v>
                </c:pt>
                <c:pt idx="5200" formatCode="0.00E+00">
                  <c:v>4.0114199999999999E-3</c:v>
                </c:pt>
                <c:pt idx="5201" formatCode="0.00E+00">
                  <c:v>2.2148300000000001E-3</c:v>
                </c:pt>
                <c:pt idx="5202" formatCode="0.00E+00">
                  <c:v>4.0088400000000001E-4</c:v>
                </c:pt>
                <c:pt idx="5203" formatCode="0.00E+00">
                  <c:v>-1.42745E-3</c:v>
                </c:pt>
                <c:pt idx="5204" formatCode="0.00E+00">
                  <c:v>-3.2675600000000001E-3</c:v>
                </c:pt>
                <c:pt idx="5205" formatCode="0.00E+00">
                  <c:v>-5.1170499999999997E-3</c:v>
                </c:pt>
                <c:pt idx="5206" formatCode="0.00E+00">
                  <c:v>-6.9734000000000003E-3</c:v>
                </c:pt>
                <c:pt idx="5207" formatCode="0.00E+00">
                  <c:v>-8.8338099999999992E-3</c:v>
                </c:pt>
                <c:pt idx="5208">
                  <c:v>-1.06952E-2</c:v>
                </c:pt>
                <c:pt idx="5209">
                  <c:v>-1.25544E-2</c:v>
                </c:pt>
                <c:pt idx="5210">
                  <c:v>-1.44078E-2</c:v>
                </c:pt>
                <c:pt idx="5211">
                  <c:v>-1.6252200000000001E-2</c:v>
                </c:pt>
                <c:pt idx="5212">
                  <c:v>-1.8083700000000001E-2</c:v>
                </c:pt>
                <c:pt idx="5213">
                  <c:v>-1.9898800000000001E-2</c:v>
                </c:pt>
                <c:pt idx="5214">
                  <c:v>-2.1694600000000001E-2</c:v>
                </c:pt>
                <c:pt idx="5215">
                  <c:v>-2.3468300000000001E-2</c:v>
                </c:pt>
                <c:pt idx="5216">
                  <c:v>-2.5216499999999999E-2</c:v>
                </c:pt>
                <c:pt idx="5217">
                  <c:v>-2.6936399999999999E-2</c:v>
                </c:pt>
                <c:pt idx="5218">
                  <c:v>-2.8625299999999999E-2</c:v>
                </c:pt>
                <c:pt idx="5219">
                  <c:v>-3.0280399999999999E-2</c:v>
                </c:pt>
                <c:pt idx="5220">
                  <c:v>-3.1899400000000001E-2</c:v>
                </c:pt>
                <c:pt idx="5221">
                  <c:v>-3.3480299999999998E-2</c:v>
                </c:pt>
                <c:pt idx="5222">
                  <c:v>-3.5020999999999997E-2</c:v>
                </c:pt>
                <c:pt idx="5223">
                  <c:v>-3.6519099999999999E-2</c:v>
                </c:pt>
                <c:pt idx="5224">
                  <c:v>-3.79723E-2</c:v>
                </c:pt>
                <c:pt idx="5225">
                  <c:v>-3.9377700000000002E-2</c:v>
                </c:pt>
                <c:pt idx="5226">
                  <c:v>-4.0731099999999999E-2</c:v>
                </c:pt>
                <c:pt idx="5227">
                  <c:v>-4.2028500000000003E-2</c:v>
                </c:pt>
                <c:pt idx="5228">
                  <c:v>-4.32682E-2</c:v>
                </c:pt>
                <c:pt idx="5229">
                  <c:v>-4.4449200000000001E-2</c:v>
                </c:pt>
                <c:pt idx="5230">
                  <c:v>-4.5570100000000002E-2</c:v>
                </c:pt>
                <c:pt idx="5231">
                  <c:v>-4.6629299999999999E-2</c:v>
                </c:pt>
                <c:pt idx="5232">
                  <c:v>-4.7625399999999998E-2</c:v>
                </c:pt>
                <c:pt idx="5233">
                  <c:v>-4.8557200000000002E-2</c:v>
                </c:pt>
                <c:pt idx="5234">
                  <c:v>-4.9423399999999999E-2</c:v>
                </c:pt>
                <c:pt idx="5235">
                  <c:v>-5.0222500000000003E-2</c:v>
                </c:pt>
                <c:pt idx="5236">
                  <c:v>-5.0953400000000003E-2</c:v>
                </c:pt>
                <c:pt idx="5237">
                  <c:v>-5.1614599999999997E-2</c:v>
                </c:pt>
                <c:pt idx="5238">
                  <c:v>-5.2204500000000001E-2</c:v>
                </c:pt>
                <c:pt idx="5239">
                  <c:v>-5.27211E-2</c:v>
                </c:pt>
                <c:pt idx="5240">
                  <c:v>-5.3163099999999998E-2</c:v>
                </c:pt>
                <c:pt idx="5241">
                  <c:v>-5.3530000000000001E-2</c:v>
                </c:pt>
                <c:pt idx="5242">
                  <c:v>-5.3821899999999999E-2</c:v>
                </c:pt>
                <c:pt idx="5243">
                  <c:v>-5.40384E-2</c:v>
                </c:pt>
                <c:pt idx="5244">
                  <c:v>-5.4179499999999998E-2</c:v>
                </c:pt>
                <c:pt idx="5245">
                  <c:v>-5.4245500000000002E-2</c:v>
                </c:pt>
                <c:pt idx="5246">
                  <c:v>-5.4236100000000002E-2</c:v>
                </c:pt>
                <c:pt idx="5247">
                  <c:v>-5.4150999999999998E-2</c:v>
                </c:pt>
                <c:pt idx="5248">
                  <c:v>-5.3990000000000003E-2</c:v>
                </c:pt>
                <c:pt idx="5249">
                  <c:v>-5.3753200000000001E-2</c:v>
                </c:pt>
                <c:pt idx="5250">
                  <c:v>-5.3440500000000002E-2</c:v>
                </c:pt>
                <c:pt idx="5251">
                  <c:v>-5.3051399999999999E-2</c:v>
                </c:pt>
                <c:pt idx="5252">
                  <c:v>-5.2586300000000002E-2</c:v>
                </c:pt>
                <c:pt idx="5253">
                  <c:v>-5.20457E-2</c:v>
                </c:pt>
                <c:pt idx="5254">
                  <c:v>-5.1430499999999997E-2</c:v>
                </c:pt>
                <c:pt idx="5255">
                  <c:v>-5.0742000000000002E-2</c:v>
                </c:pt>
                <c:pt idx="5256">
                  <c:v>-4.9981999999999999E-2</c:v>
                </c:pt>
                <c:pt idx="5257">
                  <c:v>-4.9152500000000002E-2</c:v>
                </c:pt>
                <c:pt idx="5258">
                  <c:v>-4.82555E-2</c:v>
                </c:pt>
                <c:pt idx="5259">
                  <c:v>-4.7292899999999999E-2</c:v>
                </c:pt>
                <c:pt idx="5260">
                  <c:v>-4.6266500000000002E-2</c:v>
                </c:pt>
                <c:pt idx="5261">
                  <c:v>-4.5177799999999997E-2</c:v>
                </c:pt>
                <c:pt idx="5262">
                  <c:v>-4.4028600000000001E-2</c:v>
                </c:pt>
                <c:pt idx="5263">
                  <c:v>-4.2820999999999998E-2</c:v>
                </c:pt>
                <c:pt idx="5264">
                  <c:v>-4.1557900000000002E-2</c:v>
                </c:pt>
                <c:pt idx="5265">
                  <c:v>-4.0241899999999997E-2</c:v>
                </c:pt>
                <c:pt idx="5266">
                  <c:v>-3.8874600000000002E-2</c:v>
                </c:pt>
                <c:pt idx="5267">
                  <c:v>-3.7456200000000002E-2</c:v>
                </c:pt>
                <c:pt idx="5268">
                  <c:v>-3.5987499999999999E-2</c:v>
                </c:pt>
                <c:pt idx="5269">
                  <c:v>-3.4470399999999998E-2</c:v>
                </c:pt>
                <c:pt idx="5270">
                  <c:v>-3.2907899999999997E-2</c:v>
                </c:pt>
                <c:pt idx="5271">
                  <c:v>-3.13026E-2</c:v>
                </c:pt>
                <c:pt idx="5272">
                  <c:v>-2.96574E-2</c:v>
                </c:pt>
                <c:pt idx="5273">
                  <c:v>-2.7976600000000001E-2</c:v>
                </c:pt>
                <c:pt idx="5274">
                  <c:v>-2.6264300000000001E-2</c:v>
                </c:pt>
                <c:pt idx="5275">
                  <c:v>-2.4523400000000001E-2</c:v>
                </c:pt>
                <c:pt idx="5276">
                  <c:v>-2.2755999999999998E-2</c:v>
                </c:pt>
                <c:pt idx="5277">
                  <c:v>-2.09646E-2</c:v>
                </c:pt>
                <c:pt idx="5278">
                  <c:v>-1.9153E-2</c:v>
                </c:pt>
                <c:pt idx="5279">
                  <c:v>-1.7325500000000001E-2</c:v>
                </c:pt>
                <c:pt idx="5280">
                  <c:v>-1.54857E-2</c:v>
                </c:pt>
                <c:pt idx="5281">
                  <c:v>-1.3636799999999999E-2</c:v>
                </c:pt>
                <c:pt idx="5282">
                  <c:v>-1.17812E-2</c:v>
                </c:pt>
                <c:pt idx="5283" formatCode="0.00E+00">
                  <c:v>-9.9227299999999994E-3</c:v>
                </c:pt>
                <c:pt idx="5284" formatCode="0.00E+00">
                  <c:v>-8.0642600000000002E-3</c:v>
                </c:pt>
                <c:pt idx="5285" formatCode="0.00E+00">
                  <c:v>-6.2074000000000001E-3</c:v>
                </c:pt>
                <c:pt idx="5286" formatCode="0.00E+00">
                  <c:v>-4.3538800000000001E-3</c:v>
                </c:pt>
                <c:pt idx="5287" formatCode="0.00E+00">
                  <c:v>-2.50658E-3</c:v>
                </c:pt>
                <c:pt idx="5288" formatCode="0.00E+00">
                  <c:v>-6.6849900000000002E-4</c:v>
                </c:pt>
                <c:pt idx="5289" formatCode="0.00E+00">
                  <c:v>1.1578199999999999E-3</c:v>
                </c:pt>
                <c:pt idx="5290" formatCode="0.00E+00">
                  <c:v>2.9701800000000002E-3</c:v>
                </c:pt>
                <c:pt idx="5291" formatCode="0.00E+00">
                  <c:v>4.7665099999999998E-3</c:v>
                </c:pt>
                <c:pt idx="5292" formatCode="0.00E+00">
                  <c:v>6.5440100000000003E-3</c:v>
                </c:pt>
                <c:pt idx="5293" formatCode="0.00E+00">
                  <c:v>8.2982100000000003E-3</c:v>
                </c:pt>
                <c:pt idx="5294">
                  <c:v>1.0024E-2</c:v>
                </c:pt>
                <c:pt idx="5295">
                  <c:v>1.1717699999999999E-2</c:v>
                </c:pt>
                <c:pt idx="5296">
                  <c:v>1.3377E-2</c:v>
                </c:pt>
                <c:pt idx="5297">
                  <c:v>1.4999200000000001E-2</c:v>
                </c:pt>
                <c:pt idx="5298">
                  <c:v>1.6581599999999998E-2</c:v>
                </c:pt>
                <c:pt idx="5299">
                  <c:v>1.81219E-2</c:v>
                </c:pt>
                <c:pt idx="5300">
                  <c:v>1.9618E-2</c:v>
                </c:pt>
                <c:pt idx="5301">
                  <c:v>2.1067700000000002E-2</c:v>
                </c:pt>
                <c:pt idx="5302">
                  <c:v>2.2469200000000002E-2</c:v>
                </c:pt>
                <c:pt idx="5303">
                  <c:v>2.38208E-2</c:v>
                </c:pt>
                <c:pt idx="5304">
                  <c:v>2.51205E-2</c:v>
                </c:pt>
                <c:pt idx="5305">
                  <c:v>2.63667E-2</c:v>
                </c:pt>
                <c:pt idx="5306">
                  <c:v>2.75578E-2</c:v>
                </c:pt>
                <c:pt idx="5307">
                  <c:v>2.8691600000000001E-2</c:v>
                </c:pt>
                <c:pt idx="5308">
                  <c:v>2.9765099999999999E-2</c:v>
                </c:pt>
                <c:pt idx="5309">
                  <c:v>3.0776000000000001E-2</c:v>
                </c:pt>
                <c:pt idx="5310">
                  <c:v>3.1722899999999998E-2</c:v>
                </c:pt>
                <c:pt idx="5311">
                  <c:v>3.2604300000000003E-2</c:v>
                </c:pt>
                <c:pt idx="5312">
                  <c:v>3.3418200000000002E-2</c:v>
                </c:pt>
                <c:pt idx="5313">
                  <c:v>3.4164600000000003E-2</c:v>
                </c:pt>
                <c:pt idx="5314">
                  <c:v>3.4844100000000003E-2</c:v>
                </c:pt>
                <c:pt idx="5315">
                  <c:v>3.5457200000000001E-2</c:v>
                </c:pt>
                <c:pt idx="5316">
                  <c:v>3.6003199999999999E-2</c:v>
                </c:pt>
                <c:pt idx="5317">
                  <c:v>3.6480100000000001E-2</c:v>
                </c:pt>
                <c:pt idx="5318">
                  <c:v>3.6885899999999999E-2</c:v>
                </c:pt>
                <c:pt idx="5319">
                  <c:v>3.72194E-2</c:v>
                </c:pt>
                <c:pt idx="5320">
                  <c:v>3.7481500000000001E-2</c:v>
                </c:pt>
                <c:pt idx="5321">
                  <c:v>3.76733E-2</c:v>
                </c:pt>
                <c:pt idx="5322">
                  <c:v>3.7794800000000003E-2</c:v>
                </c:pt>
                <c:pt idx="5323">
                  <c:v>3.7844299999999997E-2</c:v>
                </c:pt>
                <c:pt idx="5324">
                  <c:v>3.7819699999999998E-2</c:v>
                </c:pt>
                <c:pt idx="5325">
                  <c:v>3.7720299999999998E-2</c:v>
                </c:pt>
                <c:pt idx="5326">
                  <c:v>3.7547400000000002E-2</c:v>
                </c:pt>
                <c:pt idx="5327">
                  <c:v>3.7302799999999997E-2</c:v>
                </c:pt>
                <c:pt idx="5328">
                  <c:v>3.6988100000000003E-2</c:v>
                </c:pt>
                <c:pt idx="5329">
                  <c:v>3.6604600000000001E-2</c:v>
                </c:pt>
                <c:pt idx="5330">
                  <c:v>3.6154100000000002E-2</c:v>
                </c:pt>
                <c:pt idx="5331">
                  <c:v>3.5638000000000003E-2</c:v>
                </c:pt>
                <c:pt idx="5332">
                  <c:v>3.5056799999999999E-2</c:v>
                </c:pt>
                <c:pt idx="5333">
                  <c:v>3.4409799999999997E-2</c:v>
                </c:pt>
                <c:pt idx="5334">
                  <c:v>3.36961E-2</c:v>
                </c:pt>
                <c:pt idx="5335">
                  <c:v>3.2915699999999999E-2</c:v>
                </c:pt>
                <c:pt idx="5336">
                  <c:v>3.2070399999999999E-2</c:v>
                </c:pt>
                <c:pt idx="5337">
                  <c:v>3.1162800000000001E-2</c:v>
                </c:pt>
                <c:pt idx="5338">
                  <c:v>3.0195300000000001E-2</c:v>
                </c:pt>
                <c:pt idx="5339">
                  <c:v>2.91708E-2</c:v>
                </c:pt>
                <c:pt idx="5340">
                  <c:v>2.80924E-2</c:v>
                </c:pt>
                <c:pt idx="5341">
                  <c:v>2.6961700000000002E-2</c:v>
                </c:pt>
                <c:pt idx="5342">
                  <c:v>2.5779900000000001E-2</c:v>
                </c:pt>
                <c:pt idx="5343">
                  <c:v>2.4548400000000001E-2</c:v>
                </c:pt>
                <c:pt idx="5344">
                  <c:v>2.32692E-2</c:v>
                </c:pt>
                <c:pt idx="5345">
                  <c:v>2.1944600000000002E-2</c:v>
                </c:pt>
                <c:pt idx="5346">
                  <c:v>2.05767E-2</c:v>
                </c:pt>
                <c:pt idx="5347">
                  <c:v>1.9167900000000002E-2</c:v>
                </c:pt>
                <c:pt idx="5348">
                  <c:v>1.7720900000000001E-2</c:v>
                </c:pt>
                <c:pt idx="5349">
                  <c:v>1.6237600000000001E-2</c:v>
                </c:pt>
                <c:pt idx="5350">
                  <c:v>1.47207E-2</c:v>
                </c:pt>
                <c:pt idx="5351">
                  <c:v>1.31728E-2</c:v>
                </c:pt>
                <c:pt idx="5352">
                  <c:v>1.15966E-2</c:v>
                </c:pt>
                <c:pt idx="5353" formatCode="0.00E+00">
                  <c:v>9.9948399999999996E-3</c:v>
                </c:pt>
                <c:pt idx="5354" formatCode="0.00E+00">
                  <c:v>8.3710399999999997E-3</c:v>
                </c:pt>
                <c:pt idx="5355" formatCode="0.00E+00">
                  <c:v>6.7296500000000002E-3</c:v>
                </c:pt>
                <c:pt idx="5356" formatCode="0.00E+00">
                  <c:v>5.0746300000000001E-3</c:v>
                </c:pt>
                <c:pt idx="5357" formatCode="0.00E+00">
                  <c:v>3.4085299999999999E-3</c:v>
                </c:pt>
                <c:pt idx="5358" formatCode="0.00E+00">
                  <c:v>1.73372E-3</c:v>
                </c:pt>
                <c:pt idx="5359" formatCode="0.00E+00">
                  <c:v>5.3724899999999998E-5</c:v>
                </c:pt>
                <c:pt idx="5360" formatCode="0.00E+00">
                  <c:v>-1.6280000000000001E-3</c:v>
                </c:pt>
                <c:pt idx="5361" formatCode="0.00E+00">
                  <c:v>-3.3097299999999999E-3</c:v>
                </c:pt>
                <c:pt idx="5362" formatCode="0.00E+00">
                  <c:v>-4.9904700000000003E-3</c:v>
                </c:pt>
                <c:pt idx="5363" formatCode="0.00E+00">
                  <c:v>-6.6680899999999998E-3</c:v>
                </c:pt>
                <c:pt idx="5364" formatCode="0.00E+00">
                  <c:v>-8.3390200000000008E-3</c:v>
                </c:pt>
                <c:pt idx="5365" formatCode="0.00E+00">
                  <c:v>-9.9999600000000004E-3</c:v>
                </c:pt>
                <c:pt idx="5366">
                  <c:v>-1.1649E-2</c:v>
                </c:pt>
                <c:pt idx="5367">
                  <c:v>-1.3284799999999999E-2</c:v>
                </c:pt>
                <c:pt idx="5368">
                  <c:v>-1.49046E-2</c:v>
                </c:pt>
                <c:pt idx="5369">
                  <c:v>-1.6504600000000001E-2</c:v>
                </c:pt>
                <c:pt idx="5370">
                  <c:v>-1.8082000000000001E-2</c:v>
                </c:pt>
                <c:pt idx="5371">
                  <c:v>-1.9634100000000002E-2</c:v>
                </c:pt>
                <c:pt idx="5372">
                  <c:v>-2.11573E-2</c:v>
                </c:pt>
                <c:pt idx="5373">
                  <c:v>-2.2645999999999999E-2</c:v>
                </c:pt>
                <c:pt idx="5374">
                  <c:v>-2.4095599999999998E-2</c:v>
                </c:pt>
                <c:pt idx="5375">
                  <c:v>-2.5504099999999998E-2</c:v>
                </c:pt>
                <c:pt idx="5376">
                  <c:v>-2.68703E-2</c:v>
                </c:pt>
                <c:pt idx="5377">
                  <c:v>-2.8194E-2</c:v>
                </c:pt>
                <c:pt idx="5378">
                  <c:v>-2.9474899999999998E-2</c:v>
                </c:pt>
                <c:pt idx="5379">
                  <c:v>-3.0710899999999999E-2</c:v>
                </c:pt>
                <c:pt idx="5380">
                  <c:v>-3.1898799999999998E-2</c:v>
                </c:pt>
                <c:pt idx="5381">
                  <c:v>-3.3036099999999999E-2</c:v>
                </c:pt>
                <c:pt idx="5382">
                  <c:v>-3.4121199999999997E-2</c:v>
                </c:pt>
                <c:pt idx="5383">
                  <c:v>-3.5151599999999998E-2</c:v>
                </c:pt>
                <c:pt idx="5384">
                  <c:v>-3.6124799999999999E-2</c:v>
                </c:pt>
                <c:pt idx="5385">
                  <c:v>-3.7040200000000002E-2</c:v>
                </c:pt>
                <c:pt idx="5386">
                  <c:v>-3.7898099999999997E-2</c:v>
                </c:pt>
                <c:pt idx="5387">
                  <c:v>-3.8698099999999999E-2</c:v>
                </c:pt>
                <c:pt idx="5388">
                  <c:v>-3.9438899999999999E-2</c:v>
                </c:pt>
                <c:pt idx="5389">
                  <c:v>-4.0118599999999997E-2</c:v>
                </c:pt>
                <c:pt idx="5390">
                  <c:v>-4.0736099999999997E-2</c:v>
                </c:pt>
                <c:pt idx="5391">
                  <c:v>-4.1290899999999998E-2</c:v>
                </c:pt>
                <c:pt idx="5392">
                  <c:v>-4.17825E-2</c:v>
                </c:pt>
                <c:pt idx="5393">
                  <c:v>-4.2209400000000001E-2</c:v>
                </c:pt>
                <c:pt idx="5394">
                  <c:v>-4.25701E-2</c:v>
                </c:pt>
                <c:pt idx="5395">
                  <c:v>-4.2863999999999999E-2</c:v>
                </c:pt>
                <c:pt idx="5396">
                  <c:v>-4.3090700000000003E-2</c:v>
                </c:pt>
                <c:pt idx="5397">
                  <c:v>-4.3250299999999998E-2</c:v>
                </c:pt>
                <c:pt idx="5398">
                  <c:v>-4.3343300000000001E-2</c:v>
                </c:pt>
                <c:pt idx="5399">
                  <c:v>-4.3370499999999999E-2</c:v>
                </c:pt>
                <c:pt idx="5400">
                  <c:v>-4.33324E-2</c:v>
                </c:pt>
                <c:pt idx="5401">
                  <c:v>-4.3228799999999998E-2</c:v>
                </c:pt>
                <c:pt idx="5402">
                  <c:v>-4.30573E-2</c:v>
                </c:pt>
                <c:pt idx="5403">
                  <c:v>-4.2816800000000002E-2</c:v>
                </c:pt>
                <c:pt idx="5404">
                  <c:v>-4.2509600000000002E-2</c:v>
                </c:pt>
                <c:pt idx="5405">
                  <c:v>-4.2139299999999998E-2</c:v>
                </c:pt>
                <c:pt idx="5406">
                  <c:v>-4.1706199999999999E-2</c:v>
                </c:pt>
                <c:pt idx="5407">
                  <c:v>-4.12089E-2</c:v>
                </c:pt>
                <c:pt idx="5408">
                  <c:v>-4.06469E-2</c:v>
                </c:pt>
                <c:pt idx="5409">
                  <c:v>-4.0021899999999999E-2</c:v>
                </c:pt>
                <c:pt idx="5410">
                  <c:v>-3.9336500000000003E-2</c:v>
                </c:pt>
                <c:pt idx="5411">
                  <c:v>-3.8595499999999998E-2</c:v>
                </c:pt>
                <c:pt idx="5412">
                  <c:v>-3.7803400000000001E-2</c:v>
                </c:pt>
                <c:pt idx="5413">
                  <c:v>-3.6962200000000001E-2</c:v>
                </c:pt>
                <c:pt idx="5414">
                  <c:v>-3.6072399999999998E-2</c:v>
                </c:pt>
                <c:pt idx="5415">
                  <c:v>-3.5134800000000001E-2</c:v>
                </c:pt>
                <c:pt idx="5416">
                  <c:v>-3.4150899999999998E-2</c:v>
                </c:pt>
                <c:pt idx="5417">
                  <c:v>-3.31223E-2</c:v>
                </c:pt>
                <c:pt idx="5418">
                  <c:v>-3.2050500000000003E-2</c:v>
                </c:pt>
                <c:pt idx="5419">
                  <c:v>-3.09363E-2</c:v>
                </c:pt>
                <c:pt idx="5420">
                  <c:v>-2.97819E-2</c:v>
                </c:pt>
                <c:pt idx="5421">
                  <c:v>-2.8592200000000002E-2</c:v>
                </c:pt>
                <c:pt idx="5422">
                  <c:v>-2.73733E-2</c:v>
                </c:pt>
                <c:pt idx="5423">
                  <c:v>-2.6128999999999999E-2</c:v>
                </c:pt>
                <c:pt idx="5424">
                  <c:v>-2.48624E-2</c:v>
                </c:pt>
                <c:pt idx="5425">
                  <c:v>-2.3577500000000001E-2</c:v>
                </c:pt>
                <c:pt idx="5426">
                  <c:v>-2.2277999999999999E-2</c:v>
                </c:pt>
                <c:pt idx="5427">
                  <c:v>-2.09652E-2</c:v>
                </c:pt>
                <c:pt idx="5428">
                  <c:v>-1.9639299999999998E-2</c:v>
                </c:pt>
                <c:pt idx="5429">
                  <c:v>-1.8301700000000001E-2</c:v>
                </c:pt>
                <c:pt idx="5430">
                  <c:v>-1.69552E-2</c:v>
                </c:pt>
                <c:pt idx="5431">
                  <c:v>-1.5600899999999999E-2</c:v>
                </c:pt>
                <c:pt idx="5432">
                  <c:v>-1.42387E-2</c:v>
                </c:pt>
                <c:pt idx="5433">
                  <c:v>-1.2870899999999999E-2</c:v>
                </c:pt>
                <c:pt idx="5434">
                  <c:v>-1.1502E-2</c:v>
                </c:pt>
                <c:pt idx="5435">
                  <c:v>-1.0135E-2</c:v>
                </c:pt>
                <c:pt idx="5436" formatCode="0.00E+00">
                  <c:v>-8.7718799999999993E-3</c:v>
                </c:pt>
                <c:pt idx="5437" formatCode="0.00E+00">
                  <c:v>-7.4150400000000003E-3</c:v>
                </c:pt>
                <c:pt idx="5438" formatCode="0.00E+00">
                  <c:v>-6.0675599999999996E-3</c:v>
                </c:pt>
                <c:pt idx="5439" formatCode="0.00E+00">
                  <c:v>-4.7324899999999998E-3</c:v>
                </c:pt>
                <c:pt idx="5440" formatCode="0.00E+00">
                  <c:v>-3.4135900000000002E-3</c:v>
                </c:pt>
                <c:pt idx="5441" formatCode="0.00E+00">
                  <c:v>-2.1149900000000002E-3</c:v>
                </c:pt>
                <c:pt idx="5442" formatCode="0.00E+00">
                  <c:v>-8.40349E-4</c:v>
                </c:pt>
                <c:pt idx="5443" formatCode="0.00E+00">
                  <c:v>4.0640000000000001E-4</c:v>
                </c:pt>
                <c:pt idx="5444" formatCode="0.00E+00">
                  <c:v>1.6213E-3</c:v>
                </c:pt>
                <c:pt idx="5445" formatCode="0.00E+00">
                  <c:v>2.8013299999999999E-3</c:v>
                </c:pt>
                <c:pt idx="5446" formatCode="0.00E+00">
                  <c:v>3.9449100000000003E-3</c:v>
                </c:pt>
                <c:pt idx="5447" formatCode="0.00E+00">
                  <c:v>5.0520900000000004E-3</c:v>
                </c:pt>
                <c:pt idx="5448" formatCode="0.00E+00">
                  <c:v>6.1229199999999996E-3</c:v>
                </c:pt>
                <c:pt idx="5449" formatCode="0.00E+00">
                  <c:v>7.15543E-3</c:v>
                </c:pt>
                <c:pt idx="5450" formatCode="0.00E+00">
                  <c:v>8.1453399999999992E-3</c:v>
                </c:pt>
                <c:pt idx="5451" formatCode="0.00E+00">
                  <c:v>9.0872599999999998E-3</c:v>
                </c:pt>
                <c:pt idx="5452" formatCode="0.00E+00">
                  <c:v>9.9765800000000005E-3</c:v>
                </c:pt>
                <c:pt idx="5453">
                  <c:v>1.08103E-2</c:v>
                </c:pt>
                <c:pt idx="5454">
                  <c:v>1.15868E-2</c:v>
                </c:pt>
                <c:pt idx="5455">
                  <c:v>1.23047E-2</c:v>
                </c:pt>
                <c:pt idx="5456">
                  <c:v>1.29631E-2</c:v>
                </c:pt>
                <c:pt idx="5457">
                  <c:v>1.3562299999999999E-2</c:v>
                </c:pt>
                <c:pt idx="5458">
                  <c:v>1.41031E-2</c:v>
                </c:pt>
                <c:pt idx="5459">
                  <c:v>1.4586099999999999E-2</c:v>
                </c:pt>
                <c:pt idx="5460">
                  <c:v>1.5012899999999999E-2</c:v>
                </c:pt>
                <c:pt idx="5461">
                  <c:v>1.5384999999999999E-2</c:v>
                </c:pt>
                <c:pt idx="5462">
                  <c:v>1.57021E-2</c:v>
                </c:pt>
                <c:pt idx="5463">
                  <c:v>1.5962899999999999E-2</c:v>
                </c:pt>
                <c:pt idx="5464">
                  <c:v>1.61642E-2</c:v>
                </c:pt>
                <c:pt idx="5465">
                  <c:v>1.6301E-2</c:v>
                </c:pt>
                <c:pt idx="5466">
                  <c:v>1.6369700000000001E-2</c:v>
                </c:pt>
                <c:pt idx="5467">
                  <c:v>1.63705E-2</c:v>
                </c:pt>
                <c:pt idx="5468">
                  <c:v>1.63067E-2</c:v>
                </c:pt>
                <c:pt idx="5469">
                  <c:v>1.6181500000000001E-2</c:v>
                </c:pt>
                <c:pt idx="5470">
                  <c:v>1.59977E-2</c:v>
                </c:pt>
                <c:pt idx="5471">
                  <c:v>1.5756900000000001E-2</c:v>
                </c:pt>
                <c:pt idx="5472">
                  <c:v>1.5459499999999999E-2</c:v>
                </c:pt>
                <c:pt idx="5473">
                  <c:v>1.5106100000000001E-2</c:v>
                </c:pt>
                <c:pt idx="5474">
                  <c:v>1.46967E-2</c:v>
                </c:pt>
                <c:pt idx="5475">
                  <c:v>1.42317E-2</c:v>
                </c:pt>
                <c:pt idx="5476">
                  <c:v>1.37121E-2</c:v>
                </c:pt>
                <c:pt idx="5477">
                  <c:v>1.3139E-2</c:v>
                </c:pt>
                <c:pt idx="5478">
                  <c:v>1.25138E-2</c:v>
                </c:pt>
                <c:pt idx="5479">
                  <c:v>1.1836899999999999E-2</c:v>
                </c:pt>
                <c:pt idx="5480">
                  <c:v>1.11085E-2</c:v>
                </c:pt>
                <c:pt idx="5481">
                  <c:v>1.03292E-2</c:v>
                </c:pt>
                <c:pt idx="5482" formatCode="0.00E+00">
                  <c:v>9.5002400000000001E-3</c:v>
                </c:pt>
                <c:pt idx="5483" formatCode="0.00E+00">
                  <c:v>8.6231499999999996E-3</c:v>
                </c:pt>
                <c:pt idx="5484" formatCode="0.00E+00">
                  <c:v>7.6971100000000001E-3</c:v>
                </c:pt>
                <c:pt idx="5485" formatCode="0.00E+00">
                  <c:v>6.7221599999999996E-3</c:v>
                </c:pt>
                <c:pt idx="5486" formatCode="0.00E+00">
                  <c:v>5.7012599999999997E-3</c:v>
                </c:pt>
                <c:pt idx="5487" formatCode="0.00E+00">
                  <c:v>4.6365299999999998E-3</c:v>
                </c:pt>
                <c:pt idx="5488" formatCode="0.00E+00">
                  <c:v>3.5274799999999999E-3</c:v>
                </c:pt>
                <c:pt idx="5489" formatCode="0.00E+00">
                  <c:v>2.3753099999999998E-3</c:v>
                </c:pt>
                <c:pt idx="5490" formatCode="0.00E+00">
                  <c:v>1.1839400000000001E-3</c:v>
                </c:pt>
                <c:pt idx="5491" formatCode="0.00E+00">
                  <c:v>-4.5107900000000002E-5</c:v>
                </c:pt>
                <c:pt idx="5492" formatCode="0.00E+00">
                  <c:v>-1.31274E-3</c:v>
                </c:pt>
                <c:pt idx="5493" formatCode="0.00E+00">
                  <c:v>-2.6167500000000002E-3</c:v>
                </c:pt>
                <c:pt idx="5494" formatCode="0.00E+00">
                  <c:v>-3.9523300000000004E-3</c:v>
                </c:pt>
                <c:pt idx="5495" formatCode="0.00E+00">
                  <c:v>-5.3168699999999996E-3</c:v>
                </c:pt>
                <c:pt idx="5496" formatCode="0.00E+00">
                  <c:v>-6.71027E-3</c:v>
                </c:pt>
                <c:pt idx="5497" formatCode="0.00E+00">
                  <c:v>-8.1321299999999996E-3</c:v>
                </c:pt>
                <c:pt idx="5498" formatCode="0.00E+00">
                  <c:v>-9.5818399999999995E-3</c:v>
                </c:pt>
                <c:pt idx="5499">
                  <c:v>-1.10592E-2</c:v>
                </c:pt>
                <c:pt idx="5500">
                  <c:v>-1.2561599999999999E-2</c:v>
                </c:pt>
                <c:pt idx="5501">
                  <c:v>-1.40844E-2</c:v>
                </c:pt>
                <c:pt idx="5502">
                  <c:v>-1.56229E-2</c:v>
                </c:pt>
                <c:pt idx="5503">
                  <c:v>-1.7173600000000001E-2</c:v>
                </c:pt>
                <c:pt idx="5504">
                  <c:v>-1.8733099999999999E-2</c:v>
                </c:pt>
                <c:pt idx="5505">
                  <c:v>-2.0298299999999998E-2</c:v>
                </c:pt>
                <c:pt idx="5506">
                  <c:v>-2.1864600000000001E-2</c:v>
                </c:pt>
                <c:pt idx="5507">
                  <c:v>-2.3427900000000002E-2</c:v>
                </c:pt>
                <c:pt idx="5508">
                  <c:v>-2.4986700000000001E-2</c:v>
                </c:pt>
                <c:pt idx="5509">
                  <c:v>-2.6540600000000001E-2</c:v>
                </c:pt>
                <c:pt idx="5510">
                  <c:v>-2.8087999999999998E-2</c:v>
                </c:pt>
                <c:pt idx="5511">
                  <c:v>-2.9626099999999999E-2</c:v>
                </c:pt>
                <c:pt idx="5512">
                  <c:v>-3.1153199999999999E-2</c:v>
                </c:pt>
                <c:pt idx="5513">
                  <c:v>-3.2668500000000003E-2</c:v>
                </c:pt>
                <c:pt idx="5514">
                  <c:v>-3.4170199999999998E-2</c:v>
                </c:pt>
                <c:pt idx="5515">
                  <c:v>-3.5653200000000003E-2</c:v>
                </c:pt>
                <c:pt idx="5516">
                  <c:v>-3.7111600000000002E-2</c:v>
                </c:pt>
                <c:pt idx="5517">
                  <c:v>-3.85408E-2</c:v>
                </c:pt>
                <c:pt idx="5518">
                  <c:v>-3.9937599999999997E-2</c:v>
                </c:pt>
                <c:pt idx="5519">
                  <c:v>-4.1299099999999998E-2</c:v>
                </c:pt>
                <c:pt idx="5520">
                  <c:v>-4.2622599999999997E-2</c:v>
                </c:pt>
                <c:pt idx="5521">
                  <c:v>-4.3906800000000003E-2</c:v>
                </c:pt>
                <c:pt idx="5522">
                  <c:v>-4.5150299999999997E-2</c:v>
                </c:pt>
                <c:pt idx="5523">
                  <c:v>-4.6349099999999997E-2</c:v>
                </c:pt>
                <c:pt idx="5524">
                  <c:v>-4.7499899999999998E-2</c:v>
                </c:pt>
                <c:pt idx="5525">
                  <c:v>-4.8601999999999999E-2</c:v>
                </c:pt>
                <c:pt idx="5526">
                  <c:v>-4.96529E-2</c:v>
                </c:pt>
                <c:pt idx="5527">
                  <c:v>-5.0647900000000003E-2</c:v>
                </c:pt>
                <c:pt idx="5528">
                  <c:v>-5.1585199999999998E-2</c:v>
                </c:pt>
                <c:pt idx="5529">
                  <c:v>-5.2466899999999997E-2</c:v>
                </c:pt>
                <c:pt idx="5530">
                  <c:v>-5.3294099999999997E-2</c:v>
                </c:pt>
                <c:pt idx="5531">
                  <c:v>-5.4066299999999998E-2</c:v>
                </c:pt>
                <c:pt idx="5532">
                  <c:v>-5.4781700000000003E-2</c:v>
                </c:pt>
                <c:pt idx="5533">
                  <c:v>-5.5437300000000002E-2</c:v>
                </c:pt>
                <c:pt idx="5534">
                  <c:v>-5.6030400000000001E-2</c:v>
                </c:pt>
                <c:pt idx="5535">
                  <c:v>-5.6558900000000002E-2</c:v>
                </c:pt>
                <c:pt idx="5536">
                  <c:v>-5.7020500000000002E-2</c:v>
                </c:pt>
                <c:pt idx="5537">
                  <c:v>-5.7414800000000002E-2</c:v>
                </c:pt>
                <c:pt idx="5538">
                  <c:v>-5.7743999999999997E-2</c:v>
                </c:pt>
                <c:pt idx="5539">
                  <c:v>-5.8011600000000003E-2</c:v>
                </c:pt>
                <c:pt idx="5540">
                  <c:v>-5.8219699999999999E-2</c:v>
                </c:pt>
                <c:pt idx="5541">
                  <c:v>-5.83674E-2</c:v>
                </c:pt>
                <c:pt idx="5542">
                  <c:v>-5.8453400000000003E-2</c:v>
                </c:pt>
                <c:pt idx="5543">
                  <c:v>-5.8477700000000001E-2</c:v>
                </c:pt>
                <c:pt idx="5544">
                  <c:v>-5.84398E-2</c:v>
                </c:pt>
                <c:pt idx="5545">
                  <c:v>-5.8338099999999997E-2</c:v>
                </c:pt>
                <c:pt idx="5546">
                  <c:v>-5.8171300000000002E-2</c:v>
                </c:pt>
                <c:pt idx="5547">
                  <c:v>-5.7937799999999998E-2</c:v>
                </c:pt>
                <c:pt idx="5548">
                  <c:v>-5.7636600000000003E-2</c:v>
                </c:pt>
                <c:pt idx="5549">
                  <c:v>-5.7267899999999997E-2</c:v>
                </c:pt>
                <c:pt idx="5550">
                  <c:v>-5.6832199999999999E-2</c:v>
                </c:pt>
                <c:pt idx="5551">
                  <c:v>-5.6329400000000002E-2</c:v>
                </c:pt>
                <c:pt idx="5552">
                  <c:v>-5.5760499999999998E-2</c:v>
                </c:pt>
                <c:pt idx="5553">
                  <c:v>-5.5127000000000002E-2</c:v>
                </c:pt>
                <c:pt idx="5554">
                  <c:v>-5.4430199999999998E-2</c:v>
                </c:pt>
                <c:pt idx="5555">
                  <c:v>-5.3669500000000002E-2</c:v>
                </c:pt>
                <c:pt idx="5556">
                  <c:v>-5.2844599999999999E-2</c:v>
                </c:pt>
                <c:pt idx="5557">
                  <c:v>-5.1956200000000001E-2</c:v>
                </c:pt>
                <c:pt idx="5558">
                  <c:v>-5.1007499999999997E-2</c:v>
                </c:pt>
                <c:pt idx="5559">
                  <c:v>-5.0001999999999998E-2</c:v>
                </c:pt>
                <c:pt idx="5560">
                  <c:v>-4.8940200000000003E-2</c:v>
                </c:pt>
                <c:pt idx="5561">
                  <c:v>-4.7822000000000003E-2</c:v>
                </c:pt>
                <c:pt idx="5562">
                  <c:v>-4.6649099999999999E-2</c:v>
                </c:pt>
                <c:pt idx="5563">
                  <c:v>-4.54238E-2</c:v>
                </c:pt>
                <c:pt idx="5564">
                  <c:v>-4.41473E-2</c:v>
                </c:pt>
                <c:pt idx="5565">
                  <c:v>-4.2820400000000002E-2</c:v>
                </c:pt>
                <c:pt idx="5566">
                  <c:v>-4.1443899999999999E-2</c:v>
                </c:pt>
                <c:pt idx="5567">
                  <c:v>-4.0019100000000002E-2</c:v>
                </c:pt>
                <c:pt idx="5568">
                  <c:v>-3.8548100000000002E-2</c:v>
                </c:pt>
                <c:pt idx="5569">
                  <c:v>-3.7034200000000003E-2</c:v>
                </c:pt>
                <c:pt idx="5570">
                  <c:v>-3.5480299999999999E-2</c:v>
                </c:pt>
                <c:pt idx="5571">
                  <c:v>-3.3889599999999999E-2</c:v>
                </c:pt>
                <c:pt idx="5572">
                  <c:v>-3.2264399999999999E-2</c:v>
                </c:pt>
                <c:pt idx="5573">
                  <c:v>-3.0606299999999999E-2</c:v>
                </c:pt>
                <c:pt idx="5574">
                  <c:v>-2.8917499999999999E-2</c:v>
                </c:pt>
                <c:pt idx="5575">
                  <c:v>-2.7203000000000001E-2</c:v>
                </c:pt>
                <c:pt idx="5576">
                  <c:v>-2.54694E-2</c:v>
                </c:pt>
                <c:pt idx="5577">
                  <c:v>-2.3721200000000001E-2</c:v>
                </c:pt>
                <c:pt idx="5578">
                  <c:v>-2.1961100000000001E-2</c:v>
                </c:pt>
                <c:pt idx="5579">
                  <c:v>-2.0193599999999999E-2</c:v>
                </c:pt>
                <c:pt idx="5580">
                  <c:v>-1.8423999999999999E-2</c:v>
                </c:pt>
                <c:pt idx="5581">
                  <c:v>-1.66578E-2</c:v>
                </c:pt>
                <c:pt idx="5582">
                  <c:v>-1.48995E-2</c:v>
                </c:pt>
                <c:pt idx="5583">
                  <c:v>-1.31507E-2</c:v>
                </c:pt>
                <c:pt idx="5584">
                  <c:v>-1.14132E-2</c:v>
                </c:pt>
                <c:pt idx="5585" formatCode="0.00E+00">
                  <c:v>-9.6910599999999996E-3</c:v>
                </c:pt>
                <c:pt idx="5586" formatCode="0.00E+00">
                  <c:v>-7.9891900000000002E-3</c:v>
                </c:pt>
                <c:pt idx="5587" formatCode="0.00E+00">
                  <c:v>-6.3098900000000003E-3</c:v>
                </c:pt>
                <c:pt idx="5588" formatCode="0.00E+00">
                  <c:v>-4.6528300000000002E-3</c:v>
                </c:pt>
                <c:pt idx="5589" formatCode="0.00E+00">
                  <c:v>-3.0184500000000002E-3</c:v>
                </c:pt>
                <c:pt idx="5590" formatCode="0.00E+00">
                  <c:v>-1.40974E-3</c:v>
                </c:pt>
                <c:pt idx="5591" formatCode="0.00E+00">
                  <c:v>1.7001700000000001E-4</c:v>
                </c:pt>
                <c:pt idx="5592" formatCode="0.00E+00">
                  <c:v>1.71901E-3</c:v>
                </c:pt>
                <c:pt idx="5593" formatCode="0.00E+00">
                  <c:v>3.2359799999999998E-3</c:v>
                </c:pt>
                <c:pt idx="5594" formatCode="0.00E+00">
                  <c:v>4.7182099999999996E-3</c:v>
                </c:pt>
                <c:pt idx="5595" formatCode="0.00E+00">
                  <c:v>6.1608399999999999E-3</c:v>
                </c:pt>
                <c:pt idx="5596" formatCode="0.00E+00">
                  <c:v>7.5588900000000004E-3</c:v>
                </c:pt>
                <c:pt idx="5597" formatCode="0.00E+00">
                  <c:v>8.9102299999999999E-3</c:v>
                </c:pt>
                <c:pt idx="5598">
                  <c:v>1.02151E-2</c:v>
                </c:pt>
                <c:pt idx="5599">
                  <c:v>1.14731E-2</c:v>
                </c:pt>
                <c:pt idx="5600">
                  <c:v>1.26824E-2</c:v>
                </c:pt>
                <c:pt idx="5601">
                  <c:v>1.3838899999999999E-2</c:v>
                </c:pt>
                <c:pt idx="5602">
                  <c:v>1.4938699999999999E-2</c:v>
                </c:pt>
                <c:pt idx="5603">
                  <c:v>1.5979299999999998E-2</c:v>
                </c:pt>
                <c:pt idx="5604">
                  <c:v>1.6958999999999998E-2</c:v>
                </c:pt>
                <c:pt idx="5605">
                  <c:v>1.7877000000000001E-2</c:v>
                </c:pt>
                <c:pt idx="5606">
                  <c:v>1.8731600000000001E-2</c:v>
                </c:pt>
                <c:pt idx="5607">
                  <c:v>1.9521299999999998E-2</c:v>
                </c:pt>
                <c:pt idx="5608">
                  <c:v>2.02455E-2</c:v>
                </c:pt>
                <c:pt idx="5609">
                  <c:v>2.09038E-2</c:v>
                </c:pt>
                <c:pt idx="5610">
                  <c:v>2.14962E-2</c:v>
                </c:pt>
                <c:pt idx="5611">
                  <c:v>2.20226E-2</c:v>
                </c:pt>
                <c:pt idx="5612">
                  <c:v>2.24824E-2</c:v>
                </c:pt>
                <c:pt idx="5613">
                  <c:v>2.2875699999999999E-2</c:v>
                </c:pt>
                <c:pt idx="5614">
                  <c:v>2.3205300000000002E-2</c:v>
                </c:pt>
                <c:pt idx="5615">
                  <c:v>2.3473000000000001E-2</c:v>
                </c:pt>
                <c:pt idx="5616">
                  <c:v>2.3675600000000002E-2</c:v>
                </c:pt>
                <c:pt idx="5617">
                  <c:v>2.3807499999999999E-2</c:v>
                </c:pt>
                <c:pt idx="5618">
                  <c:v>2.38657E-2</c:v>
                </c:pt>
                <c:pt idx="5619">
                  <c:v>2.3851199999999999E-2</c:v>
                </c:pt>
                <c:pt idx="5620">
                  <c:v>2.3766599999999999E-2</c:v>
                </c:pt>
                <c:pt idx="5621">
                  <c:v>2.3614599999999999E-2</c:v>
                </c:pt>
                <c:pt idx="5622">
                  <c:v>2.3397600000000001E-2</c:v>
                </c:pt>
                <c:pt idx="5623">
                  <c:v>2.31168E-2</c:v>
                </c:pt>
                <c:pt idx="5624">
                  <c:v>2.2770100000000001E-2</c:v>
                </c:pt>
                <c:pt idx="5625">
                  <c:v>2.23526E-2</c:v>
                </c:pt>
                <c:pt idx="5626">
                  <c:v>2.1862099999999999E-2</c:v>
                </c:pt>
                <c:pt idx="5627">
                  <c:v>2.12999E-2</c:v>
                </c:pt>
                <c:pt idx="5628">
                  <c:v>2.0669199999999999E-2</c:v>
                </c:pt>
                <c:pt idx="5629">
                  <c:v>1.9972500000000001E-2</c:v>
                </c:pt>
                <c:pt idx="5630">
                  <c:v>1.9210999999999999E-2</c:v>
                </c:pt>
                <c:pt idx="5631">
                  <c:v>1.83859E-2</c:v>
                </c:pt>
                <c:pt idx="5632">
                  <c:v>1.74986E-2</c:v>
                </c:pt>
                <c:pt idx="5633">
                  <c:v>1.6551400000000001E-2</c:v>
                </c:pt>
                <c:pt idx="5634">
                  <c:v>1.5547800000000001E-2</c:v>
                </c:pt>
                <c:pt idx="5635">
                  <c:v>1.44913E-2</c:v>
                </c:pt>
                <c:pt idx="5636">
                  <c:v>1.3383600000000001E-2</c:v>
                </c:pt>
                <c:pt idx="5637">
                  <c:v>1.2226799999999999E-2</c:v>
                </c:pt>
                <c:pt idx="5638">
                  <c:v>1.10253E-2</c:v>
                </c:pt>
                <c:pt idx="5639" formatCode="0.00E+00">
                  <c:v>9.7848799999999993E-3</c:v>
                </c:pt>
                <c:pt idx="5640" formatCode="0.00E+00">
                  <c:v>8.5107800000000008E-3</c:v>
                </c:pt>
                <c:pt idx="5641" formatCode="0.00E+00">
                  <c:v>7.2066099999999996E-3</c:v>
                </c:pt>
                <c:pt idx="5642" formatCode="0.00E+00">
                  <c:v>5.87441E-3</c:v>
                </c:pt>
                <c:pt idx="5643" formatCode="0.00E+00">
                  <c:v>4.5149999999999999E-3</c:v>
                </c:pt>
                <c:pt idx="5644" formatCode="0.00E+00">
                  <c:v>3.12824E-3</c:v>
                </c:pt>
                <c:pt idx="5645" formatCode="0.00E+00">
                  <c:v>1.71378E-3</c:v>
                </c:pt>
                <c:pt idx="5646" formatCode="0.00E+00">
                  <c:v>2.7221E-4</c:v>
                </c:pt>
                <c:pt idx="5647" formatCode="0.00E+00">
                  <c:v>-1.1945300000000001E-3</c:v>
                </c:pt>
                <c:pt idx="5648" formatCode="0.00E+00">
                  <c:v>-2.68388E-3</c:v>
                </c:pt>
                <c:pt idx="5649" formatCode="0.00E+00">
                  <c:v>-4.1927099999999997E-3</c:v>
                </c:pt>
                <c:pt idx="5650" formatCode="0.00E+00">
                  <c:v>-5.7172200000000003E-3</c:v>
                </c:pt>
                <c:pt idx="5651" formatCode="0.00E+00">
                  <c:v>-7.2539700000000002E-3</c:v>
                </c:pt>
                <c:pt idx="5652" formatCode="0.00E+00">
                  <c:v>-8.8007899999999993E-3</c:v>
                </c:pt>
                <c:pt idx="5653">
                  <c:v>-1.03561E-2</c:v>
                </c:pt>
                <c:pt idx="5654">
                  <c:v>-1.1917000000000001E-2</c:v>
                </c:pt>
                <c:pt idx="5655">
                  <c:v>-1.34789E-2</c:v>
                </c:pt>
                <c:pt idx="5656">
                  <c:v>-1.50359E-2</c:v>
                </c:pt>
                <c:pt idx="5657">
                  <c:v>-1.6582900000000001E-2</c:v>
                </c:pt>
                <c:pt idx="5658">
                  <c:v>-1.8115200000000001E-2</c:v>
                </c:pt>
                <c:pt idx="5659">
                  <c:v>-1.96285E-2</c:v>
                </c:pt>
                <c:pt idx="5660">
                  <c:v>-2.1118999999999999E-2</c:v>
                </c:pt>
                <c:pt idx="5661">
                  <c:v>-2.25852E-2</c:v>
                </c:pt>
                <c:pt idx="5662">
                  <c:v>-2.4027E-2</c:v>
                </c:pt>
                <c:pt idx="5663">
                  <c:v>-2.54442E-2</c:v>
                </c:pt>
                <c:pt idx="5664">
                  <c:v>-2.6835600000000001E-2</c:v>
                </c:pt>
                <c:pt idx="5665">
                  <c:v>-2.81988E-2</c:v>
                </c:pt>
                <c:pt idx="5666">
                  <c:v>-2.9532200000000002E-2</c:v>
                </c:pt>
                <c:pt idx="5667">
                  <c:v>-3.0835600000000001E-2</c:v>
                </c:pt>
                <c:pt idx="5668">
                  <c:v>-3.2109400000000003E-2</c:v>
                </c:pt>
                <c:pt idx="5669">
                  <c:v>-3.3353099999999997E-2</c:v>
                </c:pt>
                <c:pt idx="5670">
                  <c:v>-3.4564499999999998E-2</c:v>
                </c:pt>
                <c:pt idx="5671">
                  <c:v>-3.5738699999999998E-2</c:v>
                </c:pt>
                <c:pt idx="5672">
                  <c:v>-3.6871599999999997E-2</c:v>
                </c:pt>
                <c:pt idx="5673">
                  <c:v>-3.7961599999999998E-2</c:v>
                </c:pt>
                <c:pt idx="5674">
                  <c:v>-3.9007800000000002E-2</c:v>
                </c:pt>
                <c:pt idx="5675">
                  <c:v>-4.0008099999999998E-2</c:v>
                </c:pt>
                <c:pt idx="5676">
                  <c:v>-4.0959000000000002E-2</c:v>
                </c:pt>
                <c:pt idx="5677">
                  <c:v>-4.1857999999999999E-2</c:v>
                </c:pt>
                <c:pt idx="5678">
                  <c:v>-4.2704400000000003E-2</c:v>
                </c:pt>
                <c:pt idx="5679">
                  <c:v>-4.3498000000000002E-2</c:v>
                </c:pt>
                <c:pt idx="5680">
                  <c:v>-4.4237699999999998E-2</c:v>
                </c:pt>
                <c:pt idx="5681">
                  <c:v>-4.4922700000000003E-2</c:v>
                </c:pt>
                <c:pt idx="5682">
                  <c:v>-4.5553299999999998E-2</c:v>
                </c:pt>
                <c:pt idx="5683">
                  <c:v>-4.6129999999999997E-2</c:v>
                </c:pt>
                <c:pt idx="5684">
                  <c:v>-4.6653800000000002E-2</c:v>
                </c:pt>
                <c:pt idx="5685">
                  <c:v>-4.7122799999999999E-2</c:v>
                </c:pt>
                <c:pt idx="5686">
                  <c:v>-4.7531799999999999E-2</c:v>
                </c:pt>
                <c:pt idx="5687">
                  <c:v>-4.7876599999999998E-2</c:v>
                </c:pt>
                <c:pt idx="5688">
                  <c:v>-4.81568E-2</c:v>
                </c:pt>
                <c:pt idx="5689">
                  <c:v>-4.8373899999999997E-2</c:v>
                </c:pt>
                <c:pt idx="5690">
                  <c:v>-4.8529200000000002E-2</c:v>
                </c:pt>
                <c:pt idx="5691">
                  <c:v>-4.8622699999999998E-2</c:v>
                </c:pt>
                <c:pt idx="5692">
                  <c:v>-4.8653500000000002E-2</c:v>
                </c:pt>
                <c:pt idx="5693">
                  <c:v>-4.8620499999999997E-2</c:v>
                </c:pt>
                <c:pt idx="5694">
                  <c:v>-4.8523799999999999E-2</c:v>
                </c:pt>
                <c:pt idx="5695">
                  <c:v>-4.8362599999999999E-2</c:v>
                </c:pt>
                <c:pt idx="5696">
                  <c:v>-4.81363E-2</c:v>
                </c:pt>
                <c:pt idx="5697">
                  <c:v>-4.7846399999999997E-2</c:v>
                </c:pt>
                <c:pt idx="5698">
                  <c:v>-4.7494300000000003E-2</c:v>
                </c:pt>
                <c:pt idx="5699">
                  <c:v>-4.70789E-2</c:v>
                </c:pt>
                <c:pt idx="5700">
                  <c:v>-4.6597600000000003E-2</c:v>
                </c:pt>
                <c:pt idx="5701">
                  <c:v>-4.6048600000000002E-2</c:v>
                </c:pt>
                <c:pt idx="5702">
                  <c:v>-4.5432100000000003E-2</c:v>
                </c:pt>
                <c:pt idx="5703">
                  <c:v>-4.4750400000000003E-2</c:v>
                </c:pt>
                <c:pt idx="5704">
                  <c:v>-4.4008199999999997E-2</c:v>
                </c:pt>
                <c:pt idx="5705">
                  <c:v>-4.3210800000000001E-2</c:v>
                </c:pt>
                <c:pt idx="5706">
                  <c:v>-4.2360700000000001E-2</c:v>
                </c:pt>
                <c:pt idx="5707">
                  <c:v>-4.14589E-2</c:v>
                </c:pt>
                <c:pt idx="5708">
                  <c:v>-4.05055E-2</c:v>
                </c:pt>
                <c:pt idx="5709">
                  <c:v>-3.9499600000000003E-2</c:v>
                </c:pt>
                <c:pt idx="5710">
                  <c:v>-3.8439399999999999E-2</c:v>
                </c:pt>
                <c:pt idx="5711">
                  <c:v>-3.7327199999999998E-2</c:v>
                </c:pt>
                <c:pt idx="5712">
                  <c:v>-3.6170399999999998E-2</c:v>
                </c:pt>
                <c:pt idx="5713">
                  <c:v>-3.4974900000000003E-2</c:v>
                </c:pt>
                <c:pt idx="5714">
                  <c:v>-3.3741899999999998E-2</c:v>
                </c:pt>
                <c:pt idx="5715">
                  <c:v>-3.2470199999999998E-2</c:v>
                </c:pt>
                <c:pt idx="5716">
                  <c:v>-3.1159699999999999E-2</c:v>
                </c:pt>
                <c:pt idx="5717">
                  <c:v>-2.9811600000000001E-2</c:v>
                </c:pt>
                <c:pt idx="5718">
                  <c:v>-2.8426300000000002E-2</c:v>
                </c:pt>
                <c:pt idx="5719">
                  <c:v>-2.7004400000000001E-2</c:v>
                </c:pt>
                <c:pt idx="5720">
                  <c:v>-2.55482E-2</c:v>
                </c:pt>
                <c:pt idx="5721">
                  <c:v>-2.40603E-2</c:v>
                </c:pt>
                <c:pt idx="5722">
                  <c:v>-2.2542199999999998E-2</c:v>
                </c:pt>
                <c:pt idx="5723">
                  <c:v>-2.0993999999999999E-2</c:v>
                </c:pt>
                <c:pt idx="5724">
                  <c:v>-1.9415000000000002E-2</c:v>
                </c:pt>
                <c:pt idx="5725">
                  <c:v>-1.78017E-2</c:v>
                </c:pt>
                <c:pt idx="5726">
                  <c:v>-1.61491E-2</c:v>
                </c:pt>
                <c:pt idx="5727">
                  <c:v>-1.44592E-2</c:v>
                </c:pt>
                <c:pt idx="5728">
                  <c:v>-1.27408E-2</c:v>
                </c:pt>
                <c:pt idx="5729">
                  <c:v>-1.10013E-2</c:v>
                </c:pt>
                <c:pt idx="5730" formatCode="0.00E+00">
                  <c:v>-9.2448800000000005E-3</c:v>
                </c:pt>
                <c:pt idx="5731" formatCode="0.00E+00">
                  <c:v>-7.47585E-3</c:v>
                </c:pt>
                <c:pt idx="5732" formatCode="0.00E+00">
                  <c:v>-5.6997599999999999E-3</c:v>
                </c:pt>
                <c:pt idx="5733" formatCode="0.00E+00">
                  <c:v>-3.9203700000000003E-3</c:v>
                </c:pt>
                <c:pt idx="5734" formatCode="0.00E+00">
                  <c:v>-2.1400500000000001E-3</c:v>
                </c:pt>
                <c:pt idx="5735" formatCode="0.00E+00">
                  <c:v>-3.6180000000000001E-4</c:v>
                </c:pt>
                <c:pt idx="5736" formatCode="0.00E+00">
                  <c:v>1.4106399999999999E-3</c:v>
                </c:pt>
                <c:pt idx="5737" formatCode="0.00E+00">
                  <c:v>3.1744999999999998E-3</c:v>
                </c:pt>
                <c:pt idx="5738" formatCode="0.00E+00">
                  <c:v>4.9276099999999998E-3</c:v>
                </c:pt>
                <c:pt idx="5739" formatCode="0.00E+00">
                  <c:v>6.6659800000000002E-3</c:v>
                </c:pt>
                <c:pt idx="5740" formatCode="0.00E+00">
                  <c:v>8.3836399999999995E-3</c:v>
                </c:pt>
                <c:pt idx="5741">
                  <c:v>1.00751E-2</c:v>
                </c:pt>
                <c:pt idx="5742">
                  <c:v>1.1737900000000001E-2</c:v>
                </c:pt>
                <c:pt idx="5743">
                  <c:v>1.33717E-2</c:v>
                </c:pt>
                <c:pt idx="5744">
                  <c:v>1.4976E-2</c:v>
                </c:pt>
                <c:pt idx="5745">
                  <c:v>1.65487E-2</c:v>
                </c:pt>
                <c:pt idx="5746">
                  <c:v>1.8087599999999999E-2</c:v>
                </c:pt>
                <c:pt idx="5747">
                  <c:v>1.9591799999999999E-2</c:v>
                </c:pt>
                <c:pt idx="5748">
                  <c:v>2.1059600000000001E-2</c:v>
                </c:pt>
                <c:pt idx="5749">
                  <c:v>2.2488000000000001E-2</c:v>
                </c:pt>
                <c:pt idx="5750">
                  <c:v>2.38728E-2</c:v>
                </c:pt>
                <c:pt idx="5751">
                  <c:v>2.5210900000000001E-2</c:v>
                </c:pt>
                <c:pt idx="5752">
                  <c:v>2.64999E-2</c:v>
                </c:pt>
                <c:pt idx="5753">
                  <c:v>2.7737399999999999E-2</c:v>
                </c:pt>
                <c:pt idx="5754">
                  <c:v>2.8920499999999998E-2</c:v>
                </c:pt>
                <c:pt idx="5755">
                  <c:v>3.0046199999999999E-2</c:v>
                </c:pt>
                <c:pt idx="5756">
                  <c:v>3.1111900000000001E-2</c:v>
                </c:pt>
                <c:pt idx="5757">
                  <c:v>3.2115600000000001E-2</c:v>
                </c:pt>
                <c:pt idx="5758">
                  <c:v>3.3055500000000002E-2</c:v>
                </c:pt>
                <c:pt idx="5759">
                  <c:v>3.3930099999999998E-2</c:v>
                </c:pt>
                <c:pt idx="5760">
                  <c:v>3.4737700000000003E-2</c:v>
                </c:pt>
                <c:pt idx="5761">
                  <c:v>3.5476000000000001E-2</c:v>
                </c:pt>
                <c:pt idx="5762">
                  <c:v>3.6142000000000001E-2</c:v>
                </c:pt>
                <c:pt idx="5763">
                  <c:v>3.6734700000000002E-2</c:v>
                </c:pt>
                <c:pt idx="5764">
                  <c:v>3.7253399999999999E-2</c:v>
                </c:pt>
                <c:pt idx="5765">
                  <c:v>3.7696599999999997E-2</c:v>
                </c:pt>
                <c:pt idx="5766">
                  <c:v>3.8062899999999997E-2</c:v>
                </c:pt>
                <c:pt idx="5767">
                  <c:v>3.8352400000000002E-2</c:v>
                </c:pt>
                <c:pt idx="5768">
                  <c:v>3.85654E-2</c:v>
                </c:pt>
                <c:pt idx="5769">
                  <c:v>3.8702E-2</c:v>
                </c:pt>
                <c:pt idx="5770">
                  <c:v>3.87616E-2</c:v>
                </c:pt>
                <c:pt idx="5771">
                  <c:v>3.8742199999999997E-2</c:v>
                </c:pt>
                <c:pt idx="5772">
                  <c:v>3.8642099999999999E-2</c:v>
                </c:pt>
                <c:pt idx="5773">
                  <c:v>3.84619E-2</c:v>
                </c:pt>
                <c:pt idx="5774">
                  <c:v>3.8205099999999999E-2</c:v>
                </c:pt>
                <c:pt idx="5775">
                  <c:v>3.7873999999999998E-2</c:v>
                </c:pt>
                <c:pt idx="5776">
                  <c:v>3.7469200000000001E-2</c:v>
                </c:pt>
                <c:pt idx="5777">
                  <c:v>3.6991700000000002E-2</c:v>
                </c:pt>
                <c:pt idx="5778">
                  <c:v>3.6442700000000001E-2</c:v>
                </c:pt>
                <c:pt idx="5779">
                  <c:v>3.5823000000000001E-2</c:v>
                </c:pt>
                <c:pt idx="5780">
                  <c:v>3.51338E-2</c:v>
                </c:pt>
                <c:pt idx="5781">
                  <c:v>3.43761E-2</c:v>
                </c:pt>
                <c:pt idx="5782">
                  <c:v>3.3551699999999997E-2</c:v>
                </c:pt>
                <c:pt idx="5783">
                  <c:v>3.2662400000000001E-2</c:v>
                </c:pt>
                <c:pt idx="5784">
                  <c:v>3.1709000000000001E-2</c:v>
                </c:pt>
                <c:pt idx="5785">
                  <c:v>3.0691800000000002E-2</c:v>
                </c:pt>
                <c:pt idx="5786">
                  <c:v>2.9613199999999999E-2</c:v>
                </c:pt>
                <c:pt idx="5787">
                  <c:v>2.8477200000000001E-2</c:v>
                </c:pt>
                <c:pt idx="5788">
                  <c:v>2.72879E-2</c:v>
                </c:pt>
                <c:pt idx="5789">
                  <c:v>2.6048600000000002E-2</c:v>
                </c:pt>
                <c:pt idx="5790">
                  <c:v>2.47624E-2</c:v>
                </c:pt>
                <c:pt idx="5791">
                  <c:v>2.34316E-2</c:v>
                </c:pt>
                <c:pt idx="5792">
                  <c:v>2.20577E-2</c:v>
                </c:pt>
                <c:pt idx="5793">
                  <c:v>2.0641699999999999E-2</c:v>
                </c:pt>
                <c:pt idx="5794">
                  <c:v>1.9186700000000001E-2</c:v>
                </c:pt>
                <c:pt idx="5795">
                  <c:v>1.76971E-2</c:v>
                </c:pt>
                <c:pt idx="5796">
                  <c:v>1.6177400000000002E-2</c:v>
                </c:pt>
                <c:pt idx="5797">
                  <c:v>1.46334E-2</c:v>
                </c:pt>
                <c:pt idx="5798">
                  <c:v>1.3069600000000001E-2</c:v>
                </c:pt>
                <c:pt idx="5799">
                  <c:v>1.1487199999999999E-2</c:v>
                </c:pt>
                <c:pt idx="5800" formatCode="0.00E+00">
                  <c:v>9.8866700000000002E-3</c:v>
                </c:pt>
                <c:pt idx="5801" formatCode="0.00E+00">
                  <c:v>8.2711399999999997E-3</c:v>
                </c:pt>
                <c:pt idx="5802" formatCode="0.00E+00">
                  <c:v>6.6464799999999997E-3</c:v>
                </c:pt>
                <c:pt idx="5803" formatCode="0.00E+00">
                  <c:v>5.0180700000000003E-3</c:v>
                </c:pt>
                <c:pt idx="5804" formatCode="0.00E+00">
                  <c:v>3.3899500000000001E-3</c:v>
                </c:pt>
                <c:pt idx="5805" formatCode="0.00E+00">
                  <c:v>1.76702E-3</c:v>
                </c:pt>
                <c:pt idx="5806" formatCode="0.00E+00">
                  <c:v>1.55103E-4</c:v>
                </c:pt>
                <c:pt idx="5807" formatCode="0.00E+00">
                  <c:v>-1.44155E-3</c:v>
                </c:pt>
                <c:pt idx="5808" formatCode="0.00E+00">
                  <c:v>-3.0204199999999998E-3</c:v>
                </c:pt>
                <c:pt idx="5809" formatCode="0.00E+00">
                  <c:v>-4.5797399999999997E-3</c:v>
                </c:pt>
                <c:pt idx="5810" formatCode="0.00E+00">
                  <c:v>-6.1164100000000001E-3</c:v>
                </c:pt>
                <c:pt idx="5811" formatCode="0.00E+00">
                  <c:v>-7.6242899999999997E-3</c:v>
                </c:pt>
                <c:pt idx="5812" formatCode="0.00E+00">
                  <c:v>-9.0950700000000002E-3</c:v>
                </c:pt>
                <c:pt idx="5813">
                  <c:v>-1.05183E-2</c:v>
                </c:pt>
                <c:pt idx="5814">
                  <c:v>-1.1887E-2</c:v>
                </c:pt>
                <c:pt idx="5815">
                  <c:v>-1.3204E-2</c:v>
                </c:pt>
                <c:pt idx="5816">
                  <c:v>-1.44745E-2</c:v>
                </c:pt>
                <c:pt idx="5817">
                  <c:v>-1.5695500000000001E-2</c:v>
                </c:pt>
                <c:pt idx="5818">
                  <c:v>-1.6861500000000001E-2</c:v>
                </c:pt>
                <c:pt idx="5819">
                  <c:v>-1.79699E-2</c:v>
                </c:pt>
                <c:pt idx="5820">
                  <c:v>-1.9019500000000002E-2</c:v>
                </c:pt>
                <c:pt idx="5821">
                  <c:v>-2.00076E-2</c:v>
                </c:pt>
                <c:pt idx="5822">
                  <c:v>-2.0930500000000001E-2</c:v>
                </c:pt>
                <c:pt idx="5823">
                  <c:v>-2.17853E-2</c:v>
                </c:pt>
                <c:pt idx="5824">
                  <c:v>-2.25705E-2</c:v>
                </c:pt>
                <c:pt idx="5825">
                  <c:v>-2.3284599999999999E-2</c:v>
                </c:pt>
                <c:pt idx="5826">
                  <c:v>-2.3926300000000001E-2</c:v>
                </c:pt>
                <c:pt idx="5827">
                  <c:v>-2.44949E-2</c:v>
                </c:pt>
                <c:pt idx="5828">
                  <c:v>-2.49891E-2</c:v>
                </c:pt>
                <c:pt idx="5829">
                  <c:v>-2.5406700000000001E-2</c:v>
                </c:pt>
                <c:pt idx="5830">
                  <c:v>-2.57445E-2</c:v>
                </c:pt>
                <c:pt idx="5831">
                  <c:v>-2.5999399999999999E-2</c:v>
                </c:pt>
                <c:pt idx="5832">
                  <c:v>-2.6170599999999999E-2</c:v>
                </c:pt>
                <c:pt idx="5833">
                  <c:v>-2.62575E-2</c:v>
                </c:pt>
                <c:pt idx="5834">
                  <c:v>-2.6258099999999999E-2</c:v>
                </c:pt>
                <c:pt idx="5835">
                  <c:v>-2.6169000000000001E-2</c:v>
                </c:pt>
                <c:pt idx="5836">
                  <c:v>-2.5987099999999999E-2</c:v>
                </c:pt>
                <c:pt idx="5837">
                  <c:v>-2.5711700000000001E-2</c:v>
                </c:pt>
                <c:pt idx="5838">
                  <c:v>-2.5343000000000001E-2</c:v>
                </c:pt>
                <c:pt idx="5839">
                  <c:v>-2.4880900000000001E-2</c:v>
                </c:pt>
                <c:pt idx="5840">
                  <c:v>-2.4324999999999999E-2</c:v>
                </c:pt>
                <c:pt idx="5841">
                  <c:v>-2.3675499999999999E-2</c:v>
                </c:pt>
                <c:pt idx="5842">
                  <c:v>-2.29327E-2</c:v>
                </c:pt>
                <c:pt idx="5843">
                  <c:v>-2.2097100000000001E-2</c:v>
                </c:pt>
                <c:pt idx="5844">
                  <c:v>-2.1170100000000001E-2</c:v>
                </c:pt>
                <c:pt idx="5845">
                  <c:v>-2.0152900000000001E-2</c:v>
                </c:pt>
                <c:pt idx="5846">
                  <c:v>-1.90472E-2</c:v>
                </c:pt>
                <c:pt idx="5847">
                  <c:v>-1.7854100000000001E-2</c:v>
                </c:pt>
                <c:pt idx="5848">
                  <c:v>-1.6574499999999999E-2</c:v>
                </c:pt>
                <c:pt idx="5849">
                  <c:v>-1.52099E-2</c:v>
                </c:pt>
                <c:pt idx="5850">
                  <c:v>-1.3761300000000001E-2</c:v>
                </c:pt>
                <c:pt idx="5851">
                  <c:v>-1.2230400000000001E-2</c:v>
                </c:pt>
                <c:pt idx="5852">
                  <c:v>-1.06195E-2</c:v>
                </c:pt>
                <c:pt idx="5853" formatCode="0.00E+00">
                  <c:v>-8.9318399999999999E-3</c:v>
                </c:pt>
                <c:pt idx="5854" formatCode="0.00E+00">
                  <c:v>-7.17018E-3</c:v>
                </c:pt>
                <c:pt idx="5855" formatCode="0.00E+00">
                  <c:v>-5.3363100000000004E-3</c:v>
                </c:pt>
                <c:pt idx="5856" formatCode="0.00E+00">
                  <c:v>-3.4321199999999999E-3</c:v>
                </c:pt>
                <c:pt idx="5857" formatCode="0.00E+00">
                  <c:v>-1.45984E-3</c:v>
                </c:pt>
                <c:pt idx="5858" formatCode="0.00E+00">
                  <c:v>5.7822799999999997E-4</c:v>
                </c:pt>
                <c:pt idx="5859" formatCode="0.00E+00">
                  <c:v>2.67914E-3</c:v>
                </c:pt>
                <c:pt idx="5860" formatCode="0.00E+00">
                  <c:v>4.8390400000000002E-3</c:v>
                </c:pt>
                <c:pt idx="5861" formatCode="0.00E+00">
                  <c:v>7.0542799999999996E-3</c:v>
                </c:pt>
                <c:pt idx="5862" formatCode="0.00E+00">
                  <c:v>9.3221099999999998E-3</c:v>
                </c:pt>
                <c:pt idx="5863">
                  <c:v>1.16405E-2</c:v>
                </c:pt>
                <c:pt idx="5864">
                  <c:v>1.40071E-2</c:v>
                </c:pt>
                <c:pt idx="5865">
                  <c:v>1.64183E-2</c:v>
                </c:pt>
                <c:pt idx="5866">
                  <c:v>1.88702E-2</c:v>
                </c:pt>
                <c:pt idx="5867">
                  <c:v>2.1359E-2</c:v>
                </c:pt>
                <c:pt idx="5868">
                  <c:v>2.3880800000000001E-2</c:v>
                </c:pt>
                <c:pt idx="5869">
                  <c:v>2.64321E-2</c:v>
                </c:pt>
                <c:pt idx="5870">
                  <c:v>2.9009E-2</c:v>
                </c:pt>
                <c:pt idx="5871">
                  <c:v>3.1607499999999997E-2</c:v>
                </c:pt>
                <c:pt idx="5872">
                  <c:v>3.4223299999999998E-2</c:v>
                </c:pt>
                <c:pt idx="5873">
                  <c:v>3.68531E-2</c:v>
                </c:pt>
                <c:pt idx="5874">
                  <c:v>3.9493899999999998E-2</c:v>
                </c:pt>
                <c:pt idx="5875">
                  <c:v>4.2142300000000001E-2</c:v>
                </c:pt>
                <c:pt idx="5876">
                  <c:v>4.4794599999999997E-2</c:v>
                </c:pt>
                <c:pt idx="5877">
                  <c:v>4.7447200000000002E-2</c:v>
                </c:pt>
                <c:pt idx="5878">
                  <c:v>5.0096500000000002E-2</c:v>
                </c:pt>
                <c:pt idx="5879">
                  <c:v>5.2738500000000001E-2</c:v>
                </c:pt>
                <c:pt idx="5880">
                  <c:v>5.5368899999999999E-2</c:v>
                </c:pt>
                <c:pt idx="5881">
                  <c:v>5.79842E-2</c:v>
                </c:pt>
                <c:pt idx="5882">
                  <c:v>6.0581599999999999E-2</c:v>
                </c:pt>
                <c:pt idx="5883">
                  <c:v>6.3159300000000002E-2</c:v>
                </c:pt>
                <c:pt idx="5884">
                  <c:v>6.5715300000000004E-2</c:v>
                </c:pt>
                <c:pt idx="5885">
                  <c:v>6.8246899999999999E-2</c:v>
                </c:pt>
                <c:pt idx="5886">
                  <c:v>7.0750099999999996E-2</c:v>
                </c:pt>
                <c:pt idx="5887">
                  <c:v>7.3220400000000005E-2</c:v>
                </c:pt>
                <c:pt idx="5888">
                  <c:v>7.5653499999999999E-2</c:v>
                </c:pt>
                <c:pt idx="5889">
                  <c:v>7.8046500000000005E-2</c:v>
                </c:pt>
                <c:pt idx="5890">
                  <c:v>8.0397300000000005E-2</c:v>
                </c:pt>
                <c:pt idx="5891">
                  <c:v>8.2703499999999999E-2</c:v>
                </c:pt>
                <c:pt idx="5892">
                  <c:v>8.4962300000000004E-2</c:v>
                </c:pt>
                <c:pt idx="5893">
                  <c:v>8.7171399999999996E-2</c:v>
                </c:pt>
                <c:pt idx="5894">
                  <c:v>8.9328500000000005E-2</c:v>
                </c:pt>
                <c:pt idx="5895">
                  <c:v>9.1430899999999996E-2</c:v>
                </c:pt>
                <c:pt idx="5896">
                  <c:v>9.3474799999999997E-2</c:v>
                </c:pt>
                <c:pt idx="5897">
                  <c:v>9.5457200000000006E-2</c:v>
                </c:pt>
                <c:pt idx="5898">
                  <c:v>9.7376000000000004E-2</c:v>
                </c:pt>
                <c:pt idx="5899">
                  <c:v>9.9229300000000006E-2</c:v>
                </c:pt>
                <c:pt idx="5900">
                  <c:v>0.10101599999999999</c:v>
                </c:pt>
                <c:pt idx="5901">
                  <c:v>0.102733</c:v>
                </c:pt>
                <c:pt idx="5902">
                  <c:v>0.104379</c:v>
                </c:pt>
                <c:pt idx="5903">
                  <c:v>0.105951</c:v>
                </c:pt>
                <c:pt idx="5904">
                  <c:v>0.107449</c:v>
                </c:pt>
                <c:pt idx="5905">
                  <c:v>0.108871</c:v>
                </c:pt>
                <c:pt idx="5906">
                  <c:v>0.110218</c:v>
                </c:pt>
                <c:pt idx="5907">
                  <c:v>0.111486</c:v>
                </c:pt>
                <c:pt idx="5908">
                  <c:v>0.112677</c:v>
                </c:pt>
                <c:pt idx="5909">
                  <c:v>0.113788</c:v>
                </c:pt>
                <c:pt idx="5910">
                  <c:v>0.114819</c:v>
                </c:pt>
                <c:pt idx="5911">
                  <c:v>0.11577</c:v>
                </c:pt>
                <c:pt idx="5912">
                  <c:v>0.11663900000000001</c:v>
                </c:pt>
                <c:pt idx="5913">
                  <c:v>0.117427</c:v>
                </c:pt>
                <c:pt idx="5914">
                  <c:v>0.118131</c:v>
                </c:pt>
                <c:pt idx="5915">
                  <c:v>0.118751</c:v>
                </c:pt>
                <c:pt idx="5916">
                  <c:v>0.119287</c:v>
                </c:pt>
                <c:pt idx="5917">
                  <c:v>0.119742</c:v>
                </c:pt>
                <c:pt idx="5918">
                  <c:v>0.120114</c:v>
                </c:pt>
                <c:pt idx="5919">
                  <c:v>0.120405</c:v>
                </c:pt>
                <c:pt idx="5920">
                  <c:v>0.120615</c:v>
                </c:pt>
                <c:pt idx="5921">
                  <c:v>0.12074500000000001</c:v>
                </c:pt>
                <c:pt idx="5922">
                  <c:v>0.120796</c:v>
                </c:pt>
                <c:pt idx="5923">
                  <c:v>0.120769</c:v>
                </c:pt>
                <c:pt idx="5924">
                  <c:v>0.12066499999999999</c:v>
                </c:pt>
                <c:pt idx="5925">
                  <c:v>0.120486</c:v>
                </c:pt>
                <c:pt idx="5926">
                  <c:v>0.12023200000000001</c:v>
                </c:pt>
                <c:pt idx="5927">
                  <c:v>0.119903</c:v>
                </c:pt>
                <c:pt idx="5928">
                  <c:v>0.119502</c:v>
                </c:pt>
                <c:pt idx="5929">
                  <c:v>0.119029</c:v>
                </c:pt>
                <c:pt idx="5930">
                  <c:v>0.11848599999999999</c:v>
                </c:pt>
                <c:pt idx="5931">
                  <c:v>0.117877</c:v>
                </c:pt>
                <c:pt idx="5932">
                  <c:v>0.1172</c:v>
                </c:pt>
                <c:pt idx="5933">
                  <c:v>0.11645899999999999</c:v>
                </c:pt>
                <c:pt idx="5934">
                  <c:v>0.11565499999999999</c:v>
                </c:pt>
                <c:pt idx="5935">
                  <c:v>0.114791</c:v>
                </c:pt>
                <c:pt idx="5936">
                  <c:v>0.113869</c:v>
                </c:pt>
                <c:pt idx="5937">
                  <c:v>0.11289100000000001</c:v>
                </c:pt>
                <c:pt idx="5938">
                  <c:v>0.11186</c:v>
                </c:pt>
                <c:pt idx="5939">
                  <c:v>0.110777</c:v>
                </c:pt>
                <c:pt idx="5940">
                  <c:v>0.10964400000000001</c:v>
                </c:pt>
                <c:pt idx="5941">
                  <c:v>0.108463</c:v>
                </c:pt>
                <c:pt idx="5942">
                  <c:v>0.107235</c:v>
                </c:pt>
                <c:pt idx="5943">
                  <c:v>0.105963</c:v>
                </c:pt>
                <c:pt idx="5944">
                  <c:v>0.10464900000000001</c:v>
                </c:pt>
                <c:pt idx="5945">
                  <c:v>0.103296</c:v>
                </c:pt>
                <c:pt idx="5946">
                  <c:v>0.101906</c:v>
                </c:pt>
                <c:pt idx="5947">
                  <c:v>0.100482</c:v>
                </c:pt>
                <c:pt idx="5948">
                  <c:v>9.9026500000000003E-2</c:v>
                </c:pt>
                <c:pt idx="5949">
                  <c:v>9.7542199999999996E-2</c:v>
                </c:pt>
                <c:pt idx="5950">
                  <c:v>9.6031900000000003E-2</c:v>
                </c:pt>
                <c:pt idx="5951">
                  <c:v>9.4498600000000002E-2</c:v>
                </c:pt>
                <c:pt idx="5952">
                  <c:v>9.2944899999999997E-2</c:v>
                </c:pt>
                <c:pt idx="5953">
                  <c:v>9.1373300000000005E-2</c:v>
                </c:pt>
                <c:pt idx="5954">
                  <c:v>8.9786299999999999E-2</c:v>
                </c:pt>
                <c:pt idx="5955">
                  <c:v>8.8186299999999995E-2</c:v>
                </c:pt>
                <c:pt idx="5956">
                  <c:v>8.6575600000000003E-2</c:v>
                </c:pt>
                <c:pt idx="5957">
                  <c:v>8.4956900000000002E-2</c:v>
                </c:pt>
                <c:pt idx="5958">
                  <c:v>8.3332799999999999E-2</c:v>
                </c:pt>
                <c:pt idx="5959">
                  <c:v>8.1705799999999995E-2</c:v>
                </c:pt>
                <c:pt idx="5960">
                  <c:v>8.0077999999999996E-2</c:v>
                </c:pt>
                <c:pt idx="5961">
                  <c:v>7.8451999999999994E-2</c:v>
                </c:pt>
                <c:pt idx="5962">
                  <c:v>7.6830399999999993E-2</c:v>
                </c:pt>
                <c:pt idx="5963">
                  <c:v>7.5215799999999999E-2</c:v>
                </c:pt>
                <c:pt idx="5964">
                  <c:v>7.3610400000000006E-2</c:v>
                </c:pt>
                <c:pt idx="5965">
                  <c:v>7.2016999999999998E-2</c:v>
                </c:pt>
                <c:pt idx="5966">
                  <c:v>7.0438000000000001E-2</c:v>
                </c:pt>
                <c:pt idx="5967">
                  <c:v>6.8875699999999998E-2</c:v>
                </c:pt>
                <c:pt idx="5968">
                  <c:v>6.7332699999999995E-2</c:v>
                </c:pt>
                <c:pt idx="5969">
                  <c:v>6.5811400000000006E-2</c:v>
                </c:pt>
                <c:pt idx="5970">
                  <c:v>6.4313700000000001E-2</c:v>
                </c:pt>
                <c:pt idx="5971">
                  <c:v>6.2841599999999997E-2</c:v>
                </c:pt>
                <c:pt idx="5972">
                  <c:v>6.1397500000000001E-2</c:v>
                </c:pt>
                <c:pt idx="5973">
                  <c:v>5.9984000000000003E-2</c:v>
                </c:pt>
                <c:pt idx="5974">
                  <c:v>5.8603200000000001E-2</c:v>
                </c:pt>
                <c:pt idx="5975">
                  <c:v>5.7256399999999999E-2</c:v>
                </c:pt>
                <c:pt idx="5976">
                  <c:v>5.5944800000000003E-2</c:v>
                </c:pt>
                <c:pt idx="5977">
                  <c:v>5.4670000000000003E-2</c:v>
                </c:pt>
                <c:pt idx="5978">
                  <c:v>5.3434299999999997E-2</c:v>
                </c:pt>
                <c:pt idx="5979">
                  <c:v>5.2240000000000002E-2</c:v>
                </c:pt>
                <c:pt idx="5980">
                  <c:v>5.1088799999999997E-2</c:v>
                </c:pt>
                <c:pt idx="5981">
                  <c:v>4.9982600000000002E-2</c:v>
                </c:pt>
                <c:pt idx="5982">
                  <c:v>4.8923500000000002E-2</c:v>
                </c:pt>
                <c:pt idx="5983">
                  <c:v>4.7912099999999999E-2</c:v>
                </c:pt>
                <c:pt idx="5984">
                  <c:v>4.6949200000000003E-2</c:v>
                </c:pt>
                <c:pt idx="5985">
                  <c:v>4.6036100000000003E-2</c:v>
                </c:pt>
                <c:pt idx="5986">
                  <c:v>4.5174600000000002E-2</c:v>
                </c:pt>
                <c:pt idx="5987">
                  <c:v>4.4365700000000001E-2</c:v>
                </c:pt>
                <c:pt idx="5988">
                  <c:v>4.3609700000000001E-2</c:v>
                </c:pt>
                <c:pt idx="5989">
                  <c:v>4.2907000000000001E-2</c:v>
                </c:pt>
                <c:pt idx="5990">
                  <c:v>4.22581E-2</c:v>
                </c:pt>
                <c:pt idx="5991">
                  <c:v>4.1664E-2</c:v>
                </c:pt>
                <c:pt idx="5992">
                  <c:v>4.1125299999999997E-2</c:v>
                </c:pt>
                <c:pt idx="5993">
                  <c:v>4.0642299999999999E-2</c:v>
                </c:pt>
                <c:pt idx="5994">
                  <c:v>4.0215000000000001E-2</c:v>
                </c:pt>
                <c:pt idx="5995">
                  <c:v>3.9843700000000003E-2</c:v>
                </c:pt>
                <c:pt idx="5996">
                  <c:v>3.95292E-2</c:v>
                </c:pt>
                <c:pt idx="5997">
                  <c:v>3.9272500000000002E-2</c:v>
                </c:pt>
                <c:pt idx="5998">
                  <c:v>3.9074400000000002E-2</c:v>
                </c:pt>
                <c:pt idx="5999">
                  <c:v>3.8935699999999997E-2</c:v>
                </c:pt>
                <c:pt idx="6000">
                  <c:v>3.8856599999999998E-2</c:v>
                </c:pt>
                <c:pt idx="6001">
                  <c:v>3.8837299999999998E-2</c:v>
                </c:pt>
                <c:pt idx="6002">
                  <c:v>3.8878200000000002E-2</c:v>
                </c:pt>
                <c:pt idx="6003">
                  <c:v>3.8979100000000003E-2</c:v>
                </c:pt>
                <c:pt idx="6004">
                  <c:v>3.9139100000000003E-2</c:v>
                </c:pt>
                <c:pt idx="6005">
                  <c:v>3.9356500000000003E-2</c:v>
                </c:pt>
                <c:pt idx="6006">
                  <c:v>3.96303E-2</c:v>
                </c:pt>
                <c:pt idx="6007">
                  <c:v>3.9960200000000001E-2</c:v>
                </c:pt>
                <c:pt idx="6008">
                  <c:v>4.0346100000000003E-2</c:v>
                </c:pt>
                <c:pt idx="6009">
                  <c:v>4.0786999999999997E-2</c:v>
                </c:pt>
                <c:pt idx="6010">
                  <c:v>4.12818E-2</c:v>
                </c:pt>
                <c:pt idx="6011">
                  <c:v>4.18293E-2</c:v>
                </c:pt>
                <c:pt idx="6012">
                  <c:v>4.24287E-2</c:v>
                </c:pt>
                <c:pt idx="6013">
                  <c:v>4.3079199999999998E-2</c:v>
                </c:pt>
                <c:pt idx="6014">
                  <c:v>4.3778600000000001E-2</c:v>
                </c:pt>
                <c:pt idx="6015">
                  <c:v>4.4525000000000002E-2</c:v>
                </c:pt>
                <c:pt idx="6016">
                  <c:v>4.5316700000000001E-2</c:v>
                </c:pt>
                <c:pt idx="6017">
                  <c:v>4.6152400000000003E-2</c:v>
                </c:pt>
                <c:pt idx="6018">
                  <c:v>4.70304E-2</c:v>
                </c:pt>
                <c:pt idx="6019">
                  <c:v>4.7948600000000001E-2</c:v>
                </c:pt>
                <c:pt idx="6020">
                  <c:v>4.8904999999999997E-2</c:v>
                </c:pt>
                <c:pt idx="6021">
                  <c:v>4.9898100000000001E-2</c:v>
                </c:pt>
                <c:pt idx="6022">
                  <c:v>5.09265E-2</c:v>
                </c:pt>
                <c:pt idx="6023">
                  <c:v>5.1988199999999998E-2</c:v>
                </c:pt>
                <c:pt idx="6024">
                  <c:v>5.3081000000000003E-2</c:v>
                </c:pt>
                <c:pt idx="6025">
                  <c:v>5.4202500000000001E-2</c:v>
                </c:pt>
                <c:pt idx="6026">
                  <c:v>5.5350700000000003E-2</c:v>
                </c:pt>
                <c:pt idx="6027">
                  <c:v>5.6523200000000003E-2</c:v>
                </c:pt>
                <c:pt idx="6028">
                  <c:v>5.77178E-2</c:v>
                </c:pt>
                <c:pt idx="6029">
                  <c:v>5.8932499999999999E-2</c:v>
                </c:pt>
                <c:pt idx="6030">
                  <c:v>6.0165099999999999E-2</c:v>
                </c:pt>
                <c:pt idx="6031">
                  <c:v>6.1413200000000001E-2</c:v>
                </c:pt>
                <c:pt idx="6032">
                  <c:v>6.26747E-2</c:v>
                </c:pt>
                <c:pt idx="6033">
                  <c:v>6.3947400000000001E-2</c:v>
                </c:pt>
                <c:pt idx="6034">
                  <c:v>6.5229099999999998E-2</c:v>
                </c:pt>
                <c:pt idx="6035">
                  <c:v>6.6517099999999996E-2</c:v>
                </c:pt>
                <c:pt idx="6036">
                  <c:v>6.78092E-2</c:v>
                </c:pt>
                <c:pt idx="6037">
                  <c:v>6.9103100000000001E-2</c:v>
                </c:pt>
                <c:pt idx="6038">
                  <c:v>7.0396200000000006E-2</c:v>
                </c:pt>
                <c:pt idx="6039">
                  <c:v>7.1686E-2</c:v>
                </c:pt>
                <c:pt idx="6040">
                  <c:v>7.2970199999999999E-2</c:v>
                </c:pt>
                <c:pt idx="6041">
                  <c:v>7.4247099999999996E-2</c:v>
                </c:pt>
                <c:pt idx="6042">
                  <c:v>7.5514899999999996E-2</c:v>
                </c:pt>
                <c:pt idx="6043">
                  <c:v>7.6771000000000006E-2</c:v>
                </c:pt>
                <c:pt idx="6044">
                  <c:v>7.8012799999999993E-2</c:v>
                </c:pt>
                <c:pt idx="6045">
                  <c:v>7.9237699999999994E-2</c:v>
                </c:pt>
                <c:pt idx="6046">
                  <c:v>8.0443700000000007E-2</c:v>
                </c:pt>
                <c:pt idx="6047">
                  <c:v>8.1629099999999996E-2</c:v>
                </c:pt>
                <c:pt idx="6048">
                  <c:v>8.2792099999999993E-2</c:v>
                </c:pt>
                <c:pt idx="6049">
                  <c:v>8.3930900000000003E-2</c:v>
                </c:pt>
                <c:pt idx="6050">
                  <c:v>8.5043400000000005E-2</c:v>
                </c:pt>
                <c:pt idx="6051">
                  <c:v>8.6128200000000002E-2</c:v>
                </c:pt>
                <c:pt idx="6052">
                  <c:v>8.7183899999999995E-2</c:v>
                </c:pt>
                <c:pt idx="6053">
                  <c:v>8.8208900000000007E-2</c:v>
                </c:pt>
                <c:pt idx="6054">
                  <c:v>8.9201500000000003E-2</c:v>
                </c:pt>
                <c:pt idx="6055">
                  <c:v>9.0159600000000006E-2</c:v>
                </c:pt>
                <c:pt idx="6056">
                  <c:v>9.1081599999999999E-2</c:v>
                </c:pt>
                <c:pt idx="6057">
                  <c:v>9.19658E-2</c:v>
                </c:pt>
                <c:pt idx="6058">
                  <c:v>9.2810299999999998E-2</c:v>
                </c:pt>
                <c:pt idx="6059">
                  <c:v>9.3613500000000002E-2</c:v>
                </c:pt>
                <c:pt idx="6060">
                  <c:v>9.4374200000000005E-2</c:v>
                </c:pt>
                <c:pt idx="6061">
                  <c:v>9.5091800000000004E-2</c:v>
                </c:pt>
                <c:pt idx="6062">
                  <c:v>9.5765600000000006E-2</c:v>
                </c:pt>
                <c:pt idx="6063">
                  <c:v>9.6395099999999997E-2</c:v>
                </c:pt>
                <c:pt idx="6064">
                  <c:v>9.6979200000000002E-2</c:v>
                </c:pt>
                <c:pt idx="6065">
                  <c:v>9.7516900000000004E-2</c:v>
                </c:pt>
                <c:pt idx="6066">
                  <c:v>9.8007300000000006E-2</c:v>
                </c:pt>
                <c:pt idx="6067">
                  <c:v>9.8449800000000004E-2</c:v>
                </c:pt>
                <c:pt idx="6068">
                  <c:v>9.8844100000000004E-2</c:v>
                </c:pt>
                <c:pt idx="6069">
                  <c:v>9.9190100000000003E-2</c:v>
                </c:pt>
                <c:pt idx="6070">
                  <c:v>9.9487900000000004E-2</c:v>
                </c:pt>
                <c:pt idx="6071">
                  <c:v>9.9737300000000001E-2</c:v>
                </c:pt>
                <c:pt idx="6072">
                  <c:v>9.9938299999999994E-2</c:v>
                </c:pt>
                <c:pt idx="6073">
                  <c:v>0.100091</c:v>
                </c:pt>
                <c:pt idx="6074">
                  <c:v>0.10019500000000001</c:v>
                </c:pt>
                <c:pt idx="6075">
                  <c:v>0.10025000000000001</c:v>
                </c:pt>
                <c:pt idx="6076">
                  <c:v>0.100258</c:v>
                </c:pt>
                <c:pt idx="6077">
                  <c:v>0.100218</c:v>
                </c:pt>
                <c:pt idx="6078">
                  <c:v>0.100131</c:v>
                </c:pt>
                <c:pt idx="6079">
                  <c:v>9.9997799999999998E-2</c:v>
                </c:pt>
                <c:pt idx="6080">
                  <c:v>9.9818000000000004E-2</c:v>
                </c:pt>
                <c:pt idx="6081">
                  <c:v>9.9592799999999995E-2</c:v>
                </c:pt>
                <c:pt idx="6082">
                  <c:v>9.9323300000000003E-2</c:v>
                </c:pt>
                <c:pt idx="6083">
                  <c:v>9.9011100000000005E-2</c:v>
                </c:pt>
                <c:pt idx="6084">
                  <c:v>9.8657300000000003E-2</c:v>
                </c:pt>
                <c:pt idx="6085">
                  <c:v>9.8262600000000005E-2</c:v>
                </c:pt>
                <c:pt idx="6086">
                  <c:v>9.7827800000000006E-2</c:v>
                </c:pt>
                <c:pt idx="6087">
                  <c:v>9.7354700000000002E-2</c:v>
                </c:pt>
                <c:pt idx="6088">
                  <c:v>9.6845299999999995E-2</c:v>
                </c:pt>
                <c:pt idx="6089">
                  <c:v>9.6300800000000006E-2</c:v>
                </c:pt>
                <c:pt idx="6090">
                  <c:v>9.5723000000000003E-2</c:v>
                </c:pt>
                <c:pt idx="6091">
                  <c:v>9.5113799999999998E-2</c:v>
                </c:pt>
                <c:pt idx="6092">
                  <c:v>9.4475000000000003E-2</c:v>
                </c:pt>
                <c:pt idx="6093">
                  <c:v>9.3808100000000005E-2</c:v>
                </c:pt>
                <c:pt idx="6094">
                  <c:v>9.3114100000000005E-2</c:v>
                </c:pt>
                <c:pt idx="6095">
                  <c:v>9.2395000000000005E-2</c:v>
                </c:pt>
                <c:pt idx="6096">
                  <c:v>9.1652899999999995E-2</c:v>
                </c:pt>
                <c:pt idx="6097">
                  <c:v>9.0889899999999996E-2</c:v>
                </c:pt>
                <c:pt idx="6098">
                  <c:v>9.0107800000000002E-2</c:v>
                </c:pt>
                <c:pt idx="6099">
                  <c:v>8.9308799999999994E-2</c:v>
                </c:pt>
                <c:pt idx="6100">
                  <c:v>8.8495299999999999E-2</c:v>
                </c:pt>
                <c:pt idx="6101">
                  <c:v>8.7670100000000001E-2</c:v>
                </c:pt>
                <c:pt idx="6102">
                  <c:v>8.6835200000000001E-2</c:v>
                </c:pt>
                <c:pt idx="6103">
                  <c:v>8.5992700000000005E-2</c:v>
                </c:pt>
                <c:pt idx="6104">
                  <c:v>8.5144600000000001E-2</c:v>
                </c:pt>
                <c:pt idx="6105">
                  <c:v>8.4292800000000001E-2</c:v>
                </c:pt>
                <c:pt idx="6106">
                  <c:v>8.3439200000000005E-2</c:v>
                </c:pt>
                <c:pt idx="6107">
                  <c:v>8.2585599999999995E-2</c:v>
                </c:pt>
                <c:pt idx="6108">
                  <c:v>8.1733399999999998E-2</c:v>
                </c:pt>
                <c:pt idx="6109">
                  <c:v>8.0884700000000004E-2</c:v>
                </c:pt>
                <c:pt idx="6110">
                  <c:v>8.0041699999999993E-2</c:v>
                </c:pt>
                <c:pt idx="6111">
                  <c:v>7.9207E-2</c:v>
                </c:pt>
                <c:pt idx="6112">
                  <c:v>7.8383499999999995E-2</c:v>
                </c:pt>
                <c:pt idx="6113">
                  <c:v>7.7573799999999998E-2</c:v>
                </c:pt>
                <c:pt idx="6114">
                  <c:v>7.6780500000000002E-2</c:v>
                </c:pt>
                <c:pt idx="6115">
                  <c:v>7.6005500000000004E-2</c:v>
                </c:pt>
                <c:pt idx="6116">
                  <c:v>7.5250300000000006E-2</c:v>
                </c:pt>
                <c:pt idx="6117">
                  <c:v>7.4516700000000005E-2</c:v>
                </c:pt>
                <c:pt idx="6118">
                  <c:v>7.3806800000000006E-2</c:v>
                </c:pt>
                <c:pt idx="6119">
                  <c:v>7.3122699999999999E-2</c:v>
                </c:pt>
                <c:pt idx="6120">
                  <c:v>7.2466299999999997E-2</c:v>
                </c:pt>
                <c:pt idx="6121">
                  <c:v>7.1838799999999994E-2</c:v>
                </c:pt>
                <c:pt idx="6122">
                  <c:v>7.1241600000000002E-2</c:v>
                </c:pt>
                <c:pt idx="6123">
                  <c:v>7.06759E-2</c:v>
                </c:pt>
                <c:pt idx="6124">
                  <c:v>7.0142999999999997E-2</c:v>
                </c:pt>
                <c:pt idx="6125">
                  <c:v>6.9643999999999998E-2</c:v>
                </c:pt>
                <c:pt idx="6126">
                  <c:v>6.9180400000000003E-2</c:v>
                </c:pt>
                <c:pt idx="6127">
                  <c:v>6.8753599999999998E-2</c:v>
                </c:pt>
                <c:pt idx="6128">
                  <c:v>6.83647E-2</c:v>
                </c:pt>
                <c:pt idx="6129">
                  <c:v>6.8015000000000006E-2</c:v>
                </c:pt>
                <c:pt idx="6130">
                  <c:v>6.7705699999999994E-2</c:v>
                </c:pt>
                <c:pt idx="6131">
                  <c:v>6.7437700000000003E-2</c:v>
                </c:pt>
                <c:pt idx="6132">
                  <c:v>6.7211499999999993E-2</c:v>
                </c:pt>
                <c:pt idx="6133">
                  <c:v>6.7027400000000001E-2</c:v>
                </c:pt>
                <c:pt idx="6134">
                  <c:v>6.6886100000000004E-2</c:v>
                </c:pt>
                <c:pt idx="6135">
                  <c:v>6.6787600000000003E-2</c:v>
                </c:pt>
                <c:pt idx="6136">
                  <c:v>6.6732299999999994E-2</c:v>
                </c:pt>
                <c:pt idx="6137">
                  <c:v>6.6720799999999997E-2</c:v>
                </c:pt>
                <c:pt idx="6138">
                  <c:v>6.6754300000000003E-2</c:v>
                </c:pt>
                <c:pt idx="6139">
                  <c:v>6.6833299999999998E-2</c:v>
                </c:pt>
                <c:pt idx="6140">
                  <c:v>6.6958000000000004E-2</c:v>
                </c:pt>
                <c:pt idx="6141">
                  <c:v>6.7128499999999994E-2</c:v>
                </c:pt>
                <c:pt idx="6142">
                  <c:v>6.7344899999999999E-2</c:v>
                </c:pt>
                <c:pt idx="6143">
                  <c:v>6.7606700000000006E-2</c:v>
                </c:pt>
                <c:pt idx="6144">
                  <c:v>6.7913200000000007E-2</c:v>
                </c:pt>
                <c:pt idx="6145">
                  <c:v>6.8264099999999994E-2</c:v>
                </c:pt>
                <c:pt idx="6146">
                  <c:v>6.8658700000000003E-2</c:v>
                </c:pt>
                <c:pt idx="6147">
                  <c:v>6.9096599999999994E-2</c:v>
                </c:pt>
                <c:pt idx="6148">
                  <c:v>6.9577100000000003E-2</c:v>
                </c:pt>
                <c:pt idx="6149">
                  <c:v>7.0099499999999995E-2</c:v>
                </c:pt>
                <c:pt idx="6150">
                  <c:v>7.0663699999999996E-2</c:v>
                </c:pt>
                <c:pt idx="6151">
                  <c:v>7.1269700000000005E-2</c:v>
                </c:pt>
                <c:pt idx="6152">
                  <c:v>7.19167E-2</c:v>
                </c:pt>
                <c:pt idx="6153">
                  <c:v>7.2603399999999998E-2</c:v>
                </c:pt>
                <c:pt idx="6154">
                  <c:v>7.3328699999999997E-2</c:v>
                </c:pt>
                <c:pt idx="6155">
                  <c:v>7.4091500000000005E-2</c:v>
                </c:pt>
                <c:pt idx="6156">
                  <c:v>7.4890100000000001E-2</c:v>
                </c:pt>
                <c:pt idx="6157">
                  <c:v>7.5722700000000004E-2</c:v>
                </c:pt>
                <c:pt idx="6158">
                  <c:v>7.6587699999999995E-2</c:v>
                </c:pt>
                <c:pt idx="6159">
                  <c:v>7.7484200000000003E-2</c:v>
                </c:pt>
                <c:pt idx="6160">
                  <c:v>7.84112E-2</c:v>
                </c:pt>
                <c:pt idx="6161">
                  <c:v>7.9367400000000005E-2</c:v>
                </c:pt>
                <c:pt idx="6162">
                  <c:v>8.0351099999999995E-2</c:v>
                </c:pt>
                <c:pt idx="6163">
                  <c:v>8.1360600000000005E-2</c:v>
                </c:pt>
                <c:pt idx="6164">
                  <c:v>8.2393999999999995E-2</c:v>
                </c:pt>
                <c:pt idx="6165">
                  <c:v>8.3448499999999995E-2</c:v>
                </c:pt>
                <c:pt idx="6166">
                  <c:v>8.4521700000000005E-2</c:v>
                </c:pt>
                <c:pt idx="6167">
                  <c:v>8.5612300000000002E-2</c:v>
                </c:pt>
                <c:pt idx="6168">
                  <c:v>8.6718900000000002E-2</c:v>
                </c:pt>
                <c:pt idx="6169">
                  <c:v>8.7839399999999998E-2</c:v>
                </c:pt>
                <c:pt idx="6170">
                  <c:v>8.89707E-2</c:v>
                </c:pt>
                <c:pt idx="6171">
                  <c:v>9.0110599999999999E-2</c:v>
                </c:pt>
                <c:pt idx="6172">
                  <c:v>9.1257099999999994E-2</c:v>
                </c:pt>
                <c:pt idx="6173">
                  <c:v>9.2407799999999998E-2</c:v>
                </c:pt>
                <c:pt idx="6174">
                  <c:v>9.3560199999999996E-2</c:v>
                </c:pt>
                <c:pt idx="6175">
                  <c:v>9.4711799999999999E-2</c:v>
                </c:pt>
                <c:pt idx="6176">
                  <c:v>9.5860399999999998E-2</c:v>
                </c:pt>
                <c:pt idx="6177">
                  <c:v>9.7004000000000007E-2</c:v>
                </c:pt>
                <c:pt idx="6178">
                  <c:v>9.8140699999999997E-2</c:v>
                </c:pt>
                <c:pt idx="6179">
                  <c:v>9.9268700000000001E-2</c:v>
                </c:pt>
                <c:pt idx="6180">
                  <c:v>0.100386</c:v>
                </c:pt>
                <c:pt idx="6181">
                  <c:v>0.10149</c:v>
                </c:pt>
                <c:pt idx="6182">
                  <c:v>0.10258100000000001</c:v>
                </c:pt>
                <c:pt idx="6183">
                  <c:v>0.103655</c:v>
                </c:pt>
                <c:pt idx="6184">
                  <c:v>0.104709</c:v>
                </c:pt>
                <c:pt idx="6185">
                  <c:v>0.105739</c:v>
                </c:pt>
                <c:pt idx="6186">
                  <c:v>0.10674599999999999</c:v>
                </c:pt>
                <c:pt idx="6187">
                  <c:v>0.10773000000000001</c:v>
                </c:pt>
                <c:pt idx="6188">
                  <c:v>0.10868700000000001</c:v>
                </c:pt>
                <c:pt idx="6189">
                  <c:v>0.10961700000000001</c:v>
                </c:pt>
                <c:pt idx="6190">
                  <c:v>0.11051900000000001</c:v>
                </c:pt>
                <c:pt idx="6191">
                  <c:v>0.111391</c:v>
                </c:pt>
                <c:pt idx="6192">
                  <c:v>0.112232</c:v>
                </c:pt>
                <c:pt idx="6193">
                  <c:v>0.113041</c:v>
                </c:pt>
                <c:pt idx="6194">
                  <c:v>0.113816</c:v>
                </c:pt>
                <c:pt idx="6195">
                  <c:v>0.11455600000000001</c:v>
                </c:pt>
                <c:pt idx="6196">
                  <c:v>0.115258</c:v>
                </c:pt>
                <c:pt idx="6197">
                  <c:v>0.115923</c:v>
                </c:pt>
                <c:pt idx="6198">
                  <c:v>0.11655</c:v>
                </c:pt>
                <c:pt idx="6199">
                  <c:v>0.117136</c:v>
                </c:pt>
                <c:pt idx="6200">
                  <c:v>0.11768199999999999</c:v>
                </c:pt>
                <c:pt idx="6201">
                  <c:v>0.118187</c:v>
                </c:pt>
                <c:pt idx="6202">
                  <c:v>0.11865100000000001</c:v>
                </c:pt>
                <c:pt idx="6203">
                  <c:v>0.119074</c:v>
                </c:pt>
                <c:pt idx="6204">
                  <c:v>0.11945600000000001</c:v>
                </c:pt>
                <c:pt idx="6205">
                  <c:v>0.119797</c:v>
                </c:pt>
                <c:pt idx="6206">
                  <c:v>0.12009599999999999</c:v>
                </c:pt>
                <c:pt idx="6207">
                  <c:v>0.120354</c:v>
                </c:pt>
                <c:pt idx="6208">
                  <c:v>0.120571</c:v>
                </c:pt>
                <c:pt idx="6209">
                  <c:v>0.12074699999999999</c:v>
                </c:pt>
                <c:pt idx="6210">
                  <c:v>0.120881</c:v>
                </c:pt>
                <c:pt idx="6211">
                  <c:v>0.120974</c:v>
                </c:pt>
                <c:pt idx="6212">
                  <c:v>0.12102400000000001</c:v>
                </c:pt>
                <c:pt idx="6213">
                  <c:v>0.121033</c:v>
                </c:pt>
                <c:pt idx="6214">
                  <c:v>0.120999</c:v>
                </c:pt>
                <c:pt idx="6215">
                  <c:v>0.120924</c:v>
                </c:pt>
                <c:pt idx="6216">
                  <c:v>0.120806</c:v>
                </c:pt>
                <c:pt idx="6217">
                  <c:v>0.120647</c:v>
                </c:pt>
                <c:pt idx="6218">
                  <c:v>0.120448</c:v>
                </c:pt>
                <c:pt idx="6219">
                  <c:v>0.12020699999999999</c:v>
                </c:pt>
                <c:pt idx="6220">
                  <c:v>0.119924</c:v>
                </c:pt>
                <c:pt idx="6221">
                  <c:v>0.1196</c:v>
                </c:pt>
                <c:pt idx="6222">
                  <c:v>0.11923599999999999</c:v>
                </c:pt>
                <c:pt idx="6223">
                  <c:v>0.11883199999999999</c:v>
                </c:pt>
                <c:pt idx="6224">
                  <c:v>0.11839</c:v>
                </c:pt>
                <c:pt idx="6225">
                  <c:v>0.117911</c:v>
                </c:pt>
                <c:pt idx="6226">
                  <c:v>0.117395</c:v>
                </c:pt>
                <c:pt idx="6227">
                  <c:v>0.116844</c:v>
                </c:pt>
                <c:pt idx="6228">
                  <c:v>0.116259</c:v>
                </c:pt>
                <c:pt idx="6229">
                  <c:v>0.11563900000000001</c:v>
                </c:pt>
                <c:pt idx="6230">
                  <c:v>0.114986</c:v>
                </c:pt>
                <c:pt idx="6231">
                  <c:v>0.114301</c:v>
                </c:pt>
                <c:pt idx="6232">
                  <c:v>0.11358500000000001</c:v>
                </c:pt>
                <c:pt idx="6233">
                  <c:v>0.11284</c:v>
                </c:pt>
                <c:pt idx="6234">
                  <c:v>0.112068</c:v>
                </c:pt>
                <c:pt idx="6235">
                  <c:v>0.11126999999999999</c:v>
                </c:pt>
                <c:pt idx="6236">
                  <c:v>0.11044900000000001</c:v>
                </c:pt>
                <c:pt idx="6237">
                  <c:v>0.109607</c:v>
                </c:pt>
                <c:pt idx="6238">
                  <c:v>0.108746</c:v>
                </c:pt>
                <c:pt idx="6239">
                  <c:v>0.107866</c:v>
                </c:pt>
                <c:pt idx="6240">
                  <c:v>0.10696799999999999</c:v>
                </c:pt>
                <c:pt idx="6241">
                  <c:v>0.106055</c:v>
                </c:pt>
                <c:pt idx="6242">
                  <c:v>0.105126</c:v>
                </c:pt>
                <c:pt idx="6243">
                  <c:v>0.104185</c:v>
                </c:pt>
                <c:pt idx="6244">
                  <c:v>0.10323300000000001</c:v>
                </c:pt>
                <c:pt idx="6245">
                  <c:v>0.10227</c:v>
                </c:pt>
                <c:pt idx="6246">
                  <c:v>0.101299</c:v>
                </c:pt>
                <c:pt idx="6247">
                  <c:v>0.10032099999999999</c:v>
                </c:pt>
                <c:pt idx="6248">
                  <c:v>9.9338399999999993E-2</c:v>
                </c:pt>
                <c:pt idx="6249">
                  <c:v>9.8353599999999999E-2</c:v>
                </c:pt>
                <c:pt idx="6250">
                  <c:v>9.7367700000000001E-2</c:v>
                </c:pt>
                <c:pt idx="6251">
                  <c:v>9.6381400000000006E-2</c:v>
                </c:pt>
                <c:pt idx="6252">
                  <c:v>9.5395400000000005E-2</c:v>
                </c:pt>
                <c:pt idx="6253">
                  <c:v>9.4411599999999998E-2</c:v>
                </c:pt>
                <c:pt idx="6254">
                  <c:v>9.3432399999999999E-2</c:v>
                </c:pt>
                <c:pt idx="6255">
                  <c:v>9.2459700000000006E-2</c:v>
                </c:pt>
                <c:pt idx="6256">
                  <c:v>9.1494699999999998E-2</c:v>
                </c:pt>
                <c:pt idx="6257">
                  <c:v>9.0538900000000005E-2</c:v>
                </c:pt>
                <c:pt idx="6258">
                  <c:v>8.9594199999999999E-2</c:v>
                </c:pt>
                <c:pt idx="6259">
                  <c:v>8.8661900000000002E-2</c:v>
                </c:pt>
                <c:pt idx="6260">
                  <c:v>8.7742500000000001E-2</c:v>
                </c:pt>
                <c:pt idx="6261">
                  <c:v>8.68366E-2</c:v>
                </c:pt>
                <c:pt idx="6262">
                  <c:v>8.5944400000000004E-2</c:v>
                </c:pt>
                <c:pt idx="6263">
                  <c:v>8.5067500000000004E-2</c:v>
                </c:pt>
                <c:pt idx="6264">
                  <c:v>8.4208000000000005E-2</c:v>
                </c:pt>
                <c:pt idx="6265">
                  <c:v>8.3367800000000006E-2</c:v>
                </c:pt>
                <c:pt idx="6266">
                  <c:v>8.2547800000000005E-2</c:v>
                </c:pt>
                <c:pt idx="6267">
                  <c:v>8.1748600000000005E-2</c:v>
                </c:pt>
                <c:pt idx="6268">
                  <c:v>8.0970799999999996E-2</c:v>
                </c:pt>
                <c:pt idx="6269">
                  <c:v>8.0215400000000006E-2</c:v>
                </c:pt>
                <c:pt idx="6270">
                  <c:v>7.9484299999999994E-2</c:v>
                </c:pt>
                <c:pt idx="6271">
                  <c:v>7.8776799999999994E-2</c:v>
                </c:pt>
                <c:pt idx="6272">
                  <c:v>7.8087400000000001E-2</c:v>
                </c:pt>
                <c:pt idx="6273">
                  <c:v>7.7416100000000002E-2</c:v>
                </c:pt>
                <c:pt idx="6274">
                  <c:v>7.67703E-2</c:v>
                </c:pt>
                <c:pt idx="6275">
                  <c:v>7.6151300000000005E-2</c:v>
                </c:pt>
                <c:pt idx="6276">
                  <c:v>7.5555600000000001E-2</c:v>
                </c:pt>
                <c:pt idx="6277">
                  <c:v>7.4983800000000003E-2</c:v>
                </c:pt>
                <c:pt idx="6278">
                  <c:v>7.4437400000000001E-2</c:v>
                </c:pt>
                <c:pt idx="6279">
                  <c:v>7.3916499999999996E-2</c:v>
                </c:pt>
                <c:pt idx="6280">
                  <c:v>7.3421E-2</c:v>
                </c:pt>
                <c:pt idx="6281">
                  <c:v>7.2950699999999993E-2</c:v>
                </c:pt>
                <c:pt idx="6282">
                  <c:v>7.2505399999999998E-2</c:v>
                </c:pt>
                <c:pt idx="6283">
                  <c:v>7.2085099999999999E-2</c:v>
                </c:pt>
                <c:pt idx="6284">
                  <c:v>7.1689699999999995E-2</c:v>
                </c:pt>
                <c:pt idx="6285">
                  <c:v>7.1318900000000005E-2</c:v>
                </c:pt>
                <c:pt idx="6286">
                  <c:v>7.0972800000000003E-2</c:v>
                </c:pt>
                <c:pt idx="6287">
                  <c:v>7.0651400000000003E-2</c:v>
                </c:pt>
                <c:pt idx="6288">
                  <c:v>7.0354700000000006E-2</c:v>
                </c:pt>
                <c:pt idx="6289">
                  <c:v>7.0082400000000003E-2</c:v>
                </c:pt>
                <c:pt idx="6290">
                  <c:v>6.9834800000000002E-2</c:v>
                </c:pt>
                <c:pt idx="6291">
                  <c:v>6.9611900000000004E-2</c:v>
                </c:pt>
                <c:pt idx="6292">
                  <c:v>6.94134E-2</c:v>
                </c:pt>
                <c:pt idx="6293">
                  <c:v>6.9238999999999995E-2</c:v>
                </c:pt>
                <c:pt idx="6294">
                  <c:v>6.90881E-2</c:v>
                </c:pt>
                <c:pt idx="6295">
                  <c:v>6.8960199999999999E-2</c:v>
                </c:pt>
                <c:pt idx="6296">
                  <c:v>6.8854299999999993E-2</c:v>
                </c:pt>
                <c:pt idx="6297">
                  <c:v>6.87691E-2</c:v>
                </c:pt>
                <c:pt idx="6298">
                  <c:v>6.8703E-2</c:v>
                </c:pt>
                <c:pt idx="6299">
                  <c:v>6.8654900000000005E-2</c:v>
                </c:pt>
                <c:pt idx="6300">
                  <c:v>6.8624000000000004E-2</c:v>
                </c:pt>
                <c:pt idx="6301">
                  <c:v>6.8609100000000006E-2</c:v>
                </c:pt>
                <c:pt idx="6302">
                  <c:v>6.8609500000000004E-2</c:v>
                </c:pt>
                <c:pt idx="6303">
                  <c:v>6.8624900000000003E-2</c:v>
                </c:pt>
                <c:pt idx="6304">
                  <c:v>6.8654599999999996E-2</c:v>
                </c:pt>
                <c:pt idx="6305">
                  <c:v>6.8696499999999994E-2</c:v>
                </c:pt>
                <c:pt idx="6306">
                  <c:v>6.8748400000000001E-2</c:v>
                </c:pt>
                <c:pt idx="6307">
                  <c:v>6.88082E-2</c:v>
                </c:pt>
                <c:pt idx="6308">
                  <c:v>6.88748E-2</c:v>
                </c:pt>
                <c:pt idx="6309">
                  <c:v>6.8947499999999995E-2</c:v>
                </c:pt>
                <c:pt idx="6310">
                  <c:v>6.9025199999999995E-2</c:v>
                </c:pt>
                <c:pt idx="6311">
                  <c:v>6.9106500000000001E-2</c:v>
                </c:pt>
                <c:pt idx="6312">
                  <c:v>6.9189799999999996E-2</c:v>
                </c:pt>
                <c:pt idx="6313">
                  <c:v>6.9273799999999996E-2</c:v>
                </c:pt>
                <c:pt idx="6314">
                  <c:v>6.9357799999999997E-2</c:v>
                </c:pt>
                <c:pt idx="6315">
                  <c:v>6.9441299999999997E-2</c:v>
                </c:pt>
                <c:pt idx="6316">
                  <c:v>6.9523600000000005E-2</c:v>
                </c:pt>
                <c:pt idx="6317">
                  <c:v>6.9603399999999996E-2</c:v>
                </c:pt>
                <c:pt idx="6318">
                  <c:v>6.9679699999999997E-2</c:v>
                </c:pt>
                <c:pt idx="6319">
                  <c:v>6.9751800000000003E-2</c:v>
                </c:pt>
                <c:pt idx="6320">
                  <c:v>6.9819199999999998E-2</c:v>
                </c:pt>
                <c:pt idx="6321">
                  <c:v>6.9880600000000001E-2</c:v>
                </c:pt>
                <c:pt idx="6322">
                  <c:v>6.9934899999999994E-2</c:v>
                </c:pt>
                <c:pt idx="6323">
                  <c:v>6.9980700000000007E-2</c:v>
                </c:pt>
                <c:pt idx="6324">
                  <c:v>7.0016800000000004E-2</c:v>
                </c:pt>
                <c:pt idx="6325">
                  <c:v>7.0042099999999996E-2</c:v>
                </c:pt>
                <c:pt idx="6326">
                  <c:v>7.0055900000000004E-2</c:v>
                </c:pt>
                <c:pt idx="6327">
                  <c:v>7.00572E-2</c:v>
                </c:pt>
                <c:pt idx="6328">
                  <c:v>7.0044899999999993E-2</c:v>
                </c:pt>
                <c:pt idx="6329">
                  <c:v>7.0018499999999997E-2</c:v>
                </c:pt>
                <c:pt idx="6330">
                  <c:v>6.9977399999999995E-2</c:v>
                </c:pt>
                <c:pt idx="6331">
                  <c:v>6.9920599999999999E-2</c:v>
                </c:pt>
                <c:pt idx="6332">
                  <c:v>6.9846800000000001E-2</c:v>
                </c:pt>
                <c:pt idx="6333">
                  <c:v>6.9753899999999994E-2</c:v>
                </c:pt>
                <c:pt idx="6334">
                  <c:v>6.9640400000000005E-2</c:v>
                </c:pt>
                <c:pt idx="6335">
                  <c:v>6.9505300000000006E-2</c:v>
                </c:pt>
                <c:pt idx="6336">
                  <c:v>6.9348999999999994E-2</c:v>
                </c:pt>
                <c:pt idx="6337">
                  <c:v>6.91716E-2</c:v>
                </c:pt>
                <c:pt idx="6338">
                  <c:v>6.8972500000000006E-2</c:v>
                </c:pt>
                <c:pt idx="6339">
                  <c:v>6.8750500000000006E-2</c:v>
                </c:pt>
                <c:pt idx="6340">
                  <c:v>6.8505099999999999E-2</c:v>
                </c:pt>
                <c:pt idx="6341">
                  <c:v>6.82363E-2</c:v>
                </c:pt>
                <c:pt idx="6342">
                  <c:v>6.7944400000000002E-2</c:v>
                </c:pt>
                <c:pt idx="6343">
                  <c:v>6.7629900000000007E-2</c:v>
                </c:pt>
                <c:pt idx="6344">
                  <c:v>6.7293699999999998E-2</c:v>
                </c:pt>
                <c:pt idx="6345">
                  <c:v>6.6935800000000004E-2</c:v>
                </c:pt>
                <c:pt idx="6346">
                  <c:v>6.6555400000000001E-2</c:v>
                </c:pt>
                <c:pt idx="6347">
                  <c:v>6.6151299999999996E-2</c:v>
                </c:pt>
                <c:pt idx="6348">
                  <c:v>6.5723500000000004E-2</c:v>
                </c:pt>
                <c:pt idx="6349">
                  <c:v>6.52726E-2</c:v>
                </c:pt>
                <c:pt idx="6350">
                  <c:v>6.4799499999999996E-2</c:v>
                </c:pt>
                <c:pt idx="6351">
                  <c:v>6.4304899999999998E-2</c:v>
                </c:pt>
                <c:pt idx="6352">
                  <c:v>6.3789700000000005E-2</c:v>
                </c:pt>
                <c:pt idx="6353">
                  <c:v>6.3254599999999994E-2</c:v>
                </c:pt>
                <c:pt idx="6354">
                  <c:v>6.27003E-2</c:v>
                </c:pt>
                <c:pt idx="6355">
                  <c:v>6.2126500000000001E-2</c:v>
                </c:pt>
                <c:pt idx="6356">
                  <c:v>6.1532299999999998E-2</c:v>
                </c:pt>
                <c:pt idx="6357">
                  <c:v>6.0918300000000002E-2</c:v>
                </c:pt>
                <c:pt idx="6358">
                  <c:v>6.0286399999999997E-2</c:v>
                </c:pt>
                <c:pt idx="6359">
                  <c:v>5.9634600000000003E-2</c:v>
                </c:pt>
                <c:pt idx="6360">
                  <c:v>5.8960800000000001E-2</c:v>
                </c:pt>
                <c:pt idx="6361">
                  <c:v>5.8269599999999998E-2</c:v>
                </c:pt>
                <c:pt idx="6362">
                  <c:v>5.7565400000000003E-2</c:v>
                </c:pt>
                <c:pt idx="6363">
                  <c:v>5.6846099999999997E-2</c:v>
                </c:pt>
                <c:pt idx="6364">
                  <c:v>5.6112200000000001E-2</c:v>
                </c:pt>
                <c:pt idx="6365">
                  <c:v>5.53663E-2</c:v>
                </c:pt>
                <c:pt idx="6366">
                  <c:v>5.4609699999999997E-2</c:v>
                </c:pt>
                <c:pt idx="6367">
                  <c:v>5.3843799999999997E-2</c:v>
                </c:pt>
                <c:pt idx="6368">
                  <c:v>5.3069999999999999E-2</c:v>
                </c:pt>
                <c:pt idx="6369">
                  <c:v>5.2289599999999999E-2</c:v>
                </c:pt>
                <c:pt idx="6370">
                  <c:v>5.1504399999999999E-2</c:v>
                </c:pt>
                <c:pt idx="6371">
                  <c:v>5.0716799999999999E-2</c:v>
                </c:pt>
                <c:pt idx="6372">
                  <c:v>4.9928699999999999E-2</c:v>
                </c:pt>
                <c:pt idx="6373">
                  <c:v>4.9141700000000003E-2</c:v>
                </c:pt>
                <c:pt idx="6374">
                  <c:v>4.8356900000000001E-2</c:v>
                </c:pt>
                <c:pt idx="6375">
                  <c:v>4.75755E-2</c:v>
                </c:pt>
                <c:pt idx="6376">
                  <c:v>4.6799100000000003E-2</c:v>
                </c:pt>
                <c:pt idx="6377">
                  <c:v>4.6029500000000001E-2</c:v>
                </c:pt>
                <c:pt idx="6378">
                  <c:v>4.5268500000000003E-2</c:v>
                </c:pt>
                <c:pt idx="6379">
                  <c:v>4.4517899999999999E-2</c:v>
                </c:pt>
                <c:pt idx="6380">
                  <c:v>4.3779600000000002E-2</c:v>
                </c:pt>
                <c:pt idx="6381">
                  <c:v>4.3055299999999998E-2</c:v>
                </c:pt>
                <c:pt idx="6382">
                  <c:v>4.2346500000000002E-2</c:v>
                </c:pt>
                <c:pt idx="6383">
                  <c:v>4.1654299999999998E-2</c:v>
                </c:pt>
                <c:pt idx="6384">
                  <c:v>4.0979599999999998E-2</c:v>
                </c:pt>
                <c:pt idx="6385">
                  <c:v>4.0322999999999998E-2</c:v>
                </c:pt>
                <c:pt idx="6386">
                  <c:v>3.9685600000000001E-2</c:v>
                </c:pt>
                <c:pt idx="6387">
                  <c:v>3.9068800000000001E-2</c:v>
                </c:pt>
                <c:pt idx="6388">
                  <c:v>3.8474700000000001E-2</c:v>
                </c:pt>
                <c:pt idx="6389">
                  <c:v>3.7904800000000002E-2</c:v>
                </c:pt>
                <c:pt idx="6390">
                  <c:v>3.7360400000000002E-2</c:v>
                </c:pt>
                <c:pt idx="6391">
                  <c:v>3.6842800000000002E-2</c:v>
                </c:pt>
                <c:pt idx="6392">
                  <c:v>3.6352799999999998E-2</c:v>
                </c:pt>
                <c:pt idx="6393">
                  <c:v>3.58908E-2</c:v>
                </c:pt>
                <c:pt idx="6394">
                  <c:v>3.54574E-2</c:v>
                </c:pt>
                <c:pt idx="6395">
                  <c:v>3.50532E-2</c:v>
                </c:pt>
                <c:pt idx="6396">
                  <c:v>3.4679599999999998E-2</c:v>
                </c:pt>
                <c:pt idx="6397">
                  <c:v>3.4338199999999999E-2</c:v>
                </c:pt>
                <c:pt idx="6398">
                  <c:v>3.4030499999999998E-2</c:v>
                </c:pt>
                <c:pt idx="6399">
                  <c:v>3.3758099999999999E-2</c:v>
                </c:pt>
                <c:pt idx="6400">
                  <c:v>3.3522400000000001E-2</c:v>
                </c:pt>
                <c:pt idx="6401">
                  <c:v>3.33245E-2</c:v>
                </c:pt>
                <c:pt idx="6402">
                  <c:v>3.3164800000000001E-2</c:v>
                </c:pt>
                <c:pt idx="6403">
                  <c:v>3.3043799999999998E-2</c:v>
                </c:pt>
                <c:pt idx="6404">
                  <c:v>3.2962499999999999E-2</c:v>
                </c:pt>
                <c:pt idx="6405">
                  <c:v>3.2922199999999999E-2</c:v>
                </c:pt>
                <c:pt idx="6406">
                  <c:v>3.2924000000000002E-2</c:v>
                </c:pt>
                <c:pt idx="6407">
                  <c:v>3.2969499999999999E-2</c:v>
                </c:pt>
                <c:pt idx="6408">
                  <c:v>3.3059400000000003E-2</c:v>
                </c:pt>
                <c:pt idx="6409">
                  <c:v>3.3191999999999999E-2</c:v>
                </c:pt>
                <c:pt idx="6410">
                  <c:v>3.3365699999999998E-2</c:v>
                </c:pt>
                <c:pt idx="6411">
                  <c:v>3.3580499999999999E-2</c:v>
                </c:pt>
                <c:pt idx="6412">
                  <c:v>3.3837199999999998E-2</c:v>
                </c:pt>
                <c:pt idx="6413">
                  <c:v>3.4136100000000003E-2</c:v>
                </c:pt>
                <c:pt idx="6414">
                  <c:v>3.4476899999999998E-2</c:v>
                </c:pt>
                <c:pt idx="6415">
                  <c:v>3.4859399999999999E-2</c:v>
                </c:pt>
                <c:pt idx="6416">
                  <c:v>3.5283500000000002E-2</c:v>
                </c:pt>
                <c:pt idx="6417">
                  <c:v>3.5749299999999998E-2</c:v>
                </c:pt>
                <c:pt idx="6418">
                  <c:v>3.6256299999999998E-2</c:v>
                </c:pt>
                <c:pt idx="6419">
                  <c:v>3.6803500000000003E-2</c:v>
                </c:pt>
                <c:pt idx="6420">
                  <c:v>3.739E-2</c:v>
                </c:pt>
                <c:pt idx="6421">
                  <c:v>3.8014800000000001E-2</c:v>
                </c:pt>
                <c:pt idx="6422">
                  <c:v>3.8677400000000001E-2</c:v>
                </c:pt>
                <c:pt idx="6423">
                  <c:v>3.9378000000000003E-2</c:v>
                </c:pt>
                <c:pt idx="6424">
                  <c:v>4.0116300000000001E-2</c:v>
                </c:pt>
                <c:pt idx="6425">
                  <c:v>4.08911E-2</c:v>
                </c:pt>
                <c:pt idx="6426">
                  <c:v>4.1699800000000002E-2</c:v>
                </c:pt>
                <c:pt idx="6427">
                  <c:v>4.2540300000000003E-2</c:v>
                </c:pt>
                <c:pt idx="6428">
                  <c:v>4.3411600000000002E-2</c:v>
                </c:pt>
                <c:pt idx="6429">
                  <c:v>4.4313100000000001E-2</c:v>
                </c:pt>
                <c:pt idx="6430">
                  <c:v>4.5244399999999997E-2</c:v>
                </c:pt>
                <c:pt idx="6431">
                  <c:v>4.6205000000000003E-2</c:v>
                </c:pt>
                <c:pt idx="6432">
                  <c:v>4.7194600000000003E-2</c:v>
                </c:pt>
                <c:pt idx="6433">
                  <c:v>4.8212100000000001E-2</c:v>
                </c:pt>
                <c:pt idx="6434">
                  <c:v>4.9254600000000003E-2</c:v>
                </c:pt>
                <c:pt idx="6435">
                  <c:v>5.0319799999999998E-2</c:v>
                </c:pt>
                <c:pt idx="6436">
                  <c:v>5.1406500000000001E-2</c:v>
                </c:pt>
                <c:pt idx="6437">
                  <c:v>5.2513700000000003E-2</c:v>
                </c:pt>
                <c:pt idx="6438">
                  <c:v>5.3640300000000002E-2</c:v>
                </c:pt>
                <c:pt idx="6439">
                  <c:v>5.4783900000000003E-2</c:v>
                </c:pt>
                <c:pt idx="6440">
                  <c:v>5.5941900000000003E-2</c:v>
                </c:pt>
                <c:pt idx="6441">
                  <c:v>5.7112499999999997E-2</c:v>
                </c:pt>
                <c:pt idx="6442">
                  <c:v>5.8293699999999997E-2</c:v>
                </c:pt>
                <c:pt idx="6443">
                  <c:v>5.9482699999999999E-2</c:v>
                </c:pt>
                <c:pt idx="6444">
                  <c:v>6.0677099999999998E-2</c:v>
                </c:pt>
                <c:pt idx="6445">
                  <c:v>6.1875100000000002E-2</c:v>
                </c:pt>
                <c:pt idx="6446">
                  <c:v>6.3075400000000004E-2</c:v>
                </c:pt>
                <c:pt idx="6447">
                  <c:v>6.4276799999999995E-2</c:v>
                </c:pt>
                <c:pt idx="6448">
                  <c:v>6.5478099999999997E-2</c:v>
                </c:pt>
                <c:pt idx="6449">
                  <c:v>6.6677799999999995E-2</c:v>
                </c:pt>
                <c:pt idx="6450">
                  <c:v>6.7874199999999996E-2</c:v>
                </c:pt>
                <c:pt idx="6451">
                  <c:v>6.9065500000000002E-2</c:v>
                </c:pt>
                <c:pt idx="6452">
                  <c:v>7.0249300000000001E-2</c:v>
                </c:pt>
                <c:pt idx="6453">
                  <c:v>7.1422299999999994E-2</c:v>
                </c:pt>
                <c:pt idx="6454">
                  <c:v>7.2581699999999999E-2</c:v>
                </c:pt>
                <c:pt idx="6455">
                  <c:v>7.3725600000000002E-2</c:v>
                </c:pt>
                <c:pt idx="6456">
                  <c:v>7.4852799999999997E-2</c:v>
                </c:pt>
                <c:pt idx="6457">
                  <c:v>7.5962799999999997E-2</c:v>
                </c:pt>
                <c:pt idx="6458">
                  <c:v>7.7053899999999995E-2</c:v>
                </c:pt>
                <c:pt idx="6459">
                  <c:v>7.8122499999999997E-2</c:v>
                </c:pt>
                <c:pt idx="6460">
                  <c:v>7.9164499999999999E-2</c:v>
                </c:pt>
                <c:pt idx="6461">
                  <c:v>8.0177999999999999E-2</c:v>
                </c:pt>
                <c:pt idx="6462">
                  <c:v>8.1161399999999995E-2</c:v>
                </c:pt>
                <c:pt idx="6463">
                  <c:v>8.2112400000000002E-2</c:v>
                </c:pt>
                <c:pt idx="6464">
                  <c:v>8.3028599999999994E-2</c:v>
                </c:pt>
                <c:pt idx="6465">
                  <c:v>8.3908200000000002E-2</c:v>
                </c:pt>
                <c:pt idx="6466">
                  <c:v>8.47493E-2</c:v>
                </c:pt>
                <c:pt idx="6467">
                  <c:v>8.5550399999999999E-2</c:v>
                </c:pt>
                <c:pt idx="6468">
                  <c:v>8.6309499999999997E-2</c:v>
                </c:pt>
                <c:pt idx="6469">
                  <c:v>8.7024599999999994E-2</c:v>
                </c:pt>
                <c:pt idx="6470">
                  <c:v>8.7693199999999999E-2</c:v>
                </c:pt>
                <c:pt idx="6471">
                  <c:v>8.8313100000000005E-2</c:v>
                </c:pt>
                <c:pt idx="6472">
                  <c:v>8.8882100000000006E-2</c:v>
                </c:pt>
                <c:pt idx="6473">
                  <c:v>8.9398699999999998E-2</c:v>
                </c:pt>
                <c:pt idx="6474">
                  <c:v>8.9861300000000005E-2</c:v>
                </c:pt>
                <c:pt idx="6475">
                  <c:v>9.0268500000000002E-2</c:v>
                </c:pt>
                <c:pt idx="6476">
                  <c:v>9.0619400000000003E-2</c:v>
                </c:pt>
                <c:pt idx="6477">
                  <c:v>9.0912999999999994E-2</c:v>
                </c:pt>
                <c:pt idx="6478">
                  <c:v>9.1148300000000002E-2</c:v>
                </c:pt>
                <c:pt idx="6479">
                  <c:v>9.1324199999999994E-2</c:v>
                </c:pt>
                <c:pt idx="6480">
                  <c:v>9.1439099999999995E-2</c:v>
                </c:pt>
                <c:pt idx="6481">
                  <c:v>9.1491100000000006E-2</c:v>
                </c:pt>
                <c:pt idx="6482">
                  <c:v>9.1478699999999996E-2</c:v>
                </c:pt>
                <c:pt idx="6483">
                  <c:v>9.1400700000000001E-2</c:v>
                </c:pt>
                <c:pt idx="6484">
                  <c:v>9.1255799999999998E-2</c:v>
                </c:pt>
                <c:pt idx="6485">
                  <c:v>9.1043499999999999E-2</c:v>
                </c:pt>
                <c:pt idx="6486">
                  <c:v>9.0762899999999994E-2</c:v>
                </c:pt>
                <c:pt idx="6487">
                  <c:v>9.0412800000000001E-2</c:v>
                </c:pt>
                <c:pt idx="6488">
                  <c:v>8.9992799999999998E-2</c:v>
                </c:pt>
                <c:pt idx="6489">
                  <c:v>8.9502600000000002E-2</c:v>
                </c:pt>
                <c:pt idx="6490">
                  <c:v>8.8941500000000007E-2</c:v>
                </c:pt>
                <c:pt idx="6491">
                  <c:v>8.8308499999999998E-2</c:v>
                </c:pt>
                <c:pt idx="6492">
                  <c:v>8.7602700000000006E-2</c:v>
                </c:pt>
                <c:pt idx="6493">
                  <c:v>8.6824200000000004E-2</c:v>
                </c:pt>
                <c:pt idx="6494">
                  <c:v>8.5973099999999997E-2</c:v>
                </c:pt>
                <c:pt idx="6495">
                  <c:v>8.5049200000000005E-2</c:v>
                </c:pt>
                <c:pt idx="6496">
                  <c:v>8.4051699999999993E-2</c:v>
                </c:pt>
                <c:pt idx="6497">
                  <c:v>8.2980899999999996E-2</c:v>
                </c:pt>
                <c:pt idx="6498">
                  <c:v>8.1837400000000005E-2</c:v>
                </c:pt>
                <c:pt idx="6499">
                  <c:v>8.0621999999999999E-2</c:v>
                </c:pt>
                <c:pt idx="6500">
                  <c:v>7.9335299999999997E-2</c:v>
                </c:pt>
                <c:pt idx="6501">
                  <c:v>7.7977400000000002E-2</c:v>
                </c:pt>
                <c:pt idx="6502">
                  <c:v>7.6548900000000003E-2</c:v>
                </c:pt>
                <c:pt idx="6503">
                  <c:v>7.5050400000000003E-2</c:v>
                </c:pt>
                <c:pt idx="6504">
                  <c:v>7.3482699999999998E-2</c:v>
                </c:pt>
                <c:pt idx="6505">
                  <c:v>7.1845800000000001E-2</c:v>
                </c:pt>
                <c:pt idx="6506">
                  <c:v>7.0139900000000005E-2</c:v>
                </c:pt>
                <c:pt idx="6507">
                  <c:v>6.8365499999999996E-2</c:v>
                </c:pt>
                <c:pt idx="6508">
                  <c:v>6.6523299999999994E-2</c:v>
                </c:pt>
                <c:pt idx="6509">
                  <c:v>6.4614400000000002E-2</c:v>
                </c:pt>
                <c:pt idx="6510">
                  <c:v>6.2640299999999996E-2</c:v>
                </c:pt>
                <c:pt idx="6511">
                  <c:v>6.06031E-2</c:v>
                </c:pt>
                <c:pt idx="6512">
                  <c:v>5.8504399999999998E-2</c:v>
                </c:pt>
                <c:pt idx="6513">
                  <c:v>5.6345600000000003E-2</c:v>
                </c:pt>
                <c:pt idx="6514">
                  <c:v>5.4127399999999999E-2</c:v>
                </c:pt>
                <c:pt idx="6515">
                  <c:v>5.1851399999999999E-2</c:v>
                </c:pt>
                <c:pt idx="6516">
                  <c:v>4.95197E-2</c:v>
                </c:pt>
                <c:pt idx="6517">
                  <c:v>4.7134700000000002E-2</c:v>
                </c:pt>
                <c:pt idx="6518">
                  <c:v>4.4699200000000001E-2</c:v>
                </c:pt>
                <c:pt idx="6519">
                  <c:v>4.2215200000000001E-2</c:v>
                </c:pt>
                <c:pt idx="6520">
                  <c:v>3.9684799999999999E-2</c:v>
                </c:pt>
                <c:pt idx="6521">
                  <c:v>3.7110400000000002E-2</c:v>
                </c:pt>
                <c:pt idx="6522">
                  <c:v>3.4494799999999999E-2</c:v>
                </c:pt>
                <c:pt idx="6523">
                  <c:v>3.1840599999999997E-2</c:v>
                </c:pt>
                <c:pt idx="6524">
                  <c:v>2.9149700000000001E-2</c:v>
                </c:pt>
                <c:pt idx="6525">
                  <c:v>2.64239E-2</c:v>
                </c:pt>
                <c:pt idx="6526">
                  <c:v>2.3664600000000001E-2</c:v>
                </c:pt>
                <c:pt idx="6527">
                  <c:v>2.0873900000000001E-2</c:v>
                </c:pt>
                <c:pt idx="6528">
                  <c:v>1.80547E-2</c:v>
                </c:pt>
                <c:pt idx="6529">
                  <c:v>1.52097E-2</c:v>
                </c:pt>
                <c:pt idx="6530">
                  <c:v>1.2341400000000001E-2</c:v>
                </c:pt>
                <c:pt idx="6531" formatCode="0.00E+00">
                  <c:v>9.4516300000000008E-3</c:v>
                </c:pt>
                <c:pt idx="6532" formatCode="0.00E+00">
                  <c:v>6.5427899999999997E-3</c:v>
                </c:pt>
                <c:pt idx="6533" formatCode="0.00E+00">
                  <c:v>3.6178500000000001E-3</c:v>
                </c:pt>
                <c:pt idx="6534" formatCode="0.00E+00">
                  <c:v>6.7970599999999997E-4</c:v>
                </c:pt>
                <c:pt idx="6535" formatCode="0.00E+00">
                  <c:v>-2.2692599999999999E-3</c:v>
                </c:pt>
                <c:pt idx="6536" formatCode="0.00E+00">
                  <c:v>-5.2268899999999997E-3</c:v>
                </c:pt>
                <c:pt idx="6537" formatCode="0.00E+00">
                  <c:v>-8.1906700000000006E-3</c:v>
                </c:pt>
                <c:pt idx="6538">
                  <c:v>-1.11577E-2</c:v>
                </c:pt>
                <c:pt idx="6539">
                  <c:v>-1.41248E-2</c:v>
                </c:pt>
                <c:pt idx="6540">
                  <c:v>-1.7089099999999999E-2</c:v>
                </c:pt>
                <c:pt idx="6541">
                  <c:v>-2.0048099999999999E-2</c:v>
                </c:pt>
                <c:pt idx="6542">
                  <c:v>-2.2999700000000001E-2</c:v>
                </c:pt>
                <c:pt idx="6543">
                  <c:v>-2.5942099999999999E-2</c:v>
                </c:pt>
                <c:pt idx="6544">
                  <c:v>-2.8873300000000001E-2</c:v>
                </c:pt>
                <c:pt idx="6545">
                  <c:v>-3.1791100000000003E-2</c:v>
                </c:pt>
                <c:pt idx="6546">
                  <c:v>-3.4693099999999998E-2</c:v>
                </c:pt>
                <c:pt idx="6547">
                  <c:v>-3.7576400000000003E-2</c:v>
                </c:pt>
                <c:pt idx="6548">
                  <c:v>-4.0438200000000001E-2</c:v>
                </c:pt>
                <c:pt idx="6549">
                  <c:v>-4.3275000000000001E-2</c:v>
                </c:pt>
                <c:pt idx="6550">
                  <c:v>-4.6083600000000002E-2</c:v>
                </c:pt>
                <c:pt idx="6551">
                  <c:v>-4.8861099999999998E-2</c:v>
                </c:pt>
                <c:pt idx="6552">
                  <c:v>-5.1604999999999998E-2</c:v>
                </c:pt>
                <c:pt idx="6553">
                  <c:v>-5.4312600000000003E-2</c:v>
                </c:pt>
                <c:pt idx="6554">
                  <c:v>-5.6980700000000002E-2</c:v>
                </c:pt>
                <c:pt idx="6555">
                  <c:v>-5.9607100000000003E-2</c:v>
                </c:pt>
                <c:pt idx="6556">
                  <c:v>-6.2189399999999999E-2</c:v>
                </c:pt>
                <c:pt idx="6557">
                  <c:v>-6.4725699999999997E-2</c:v>
                </c:pt>
                <c:pt idx="6558">
                  <c:v>-6.7214200000000002E-2</c:v>
                </c:pt>
                <c:pt idx="6559">
                  <c:v>-6.9653499999999993E-2</c:v>
                </c:pt>
                <c:pt idx="6560">
                  <c:v>-7.2042300000000004E-2</c:v>
                </c:pt>
                <c:pt idx="6561">
                  <c:v>-7.4378899999999998E-2</c:v>
                </c:pt>
                <c:pt idx="6562">
                  <c:v>-7.6661300000000002E-2</c:v>
                </c:pt>
                <c:pt idx="6563">
                  <c:v>-7.8886499999999998E-2</c:v>
                </c:pt>
                <c:pt idx="6564">
                  <c:v>-8.1050399999999995E-2</c:v>
                </c:pt>
                <c:pt idx="6565">
                  <c:v>-8.3150199999999994E-2</c:v>
                </c:pt>
                <c:pt idx="6566">
                  <c:v>-8.5184800000000005E-2</c:v>
                </c:pt>
                <c:pt idx="6567">
                  <c:v>-8.71532E-2</c:v>
                </c:pt>
                <c:pt idx="6568">
                  <c:v>-8.9053900000000005E-2</c:v>
                </c:pt>
                <c:pt idx="6569">
                  <c:v>-9.0886099999999997E-2</c:v>
                </c:pt>
                <c:pt idx="6570">
                  <c:v>-9.2649300000000004E-2</c:v>
                </c:pt>
                <c:pt idx="6571">
                  <c:v>-9.4343099999999999E-2</c:v>
                </c:pt>
                <c:pt idx="6572">
                  <c:v>-9.5966599999999999E-2</c:v>
                </c:pt>
                <c:pt idx="6573">
                  <c:v>-9.7519099999999997E-2</c:v>
                </c:pt>
                <c:pt idx="6574">
                  <c:v>-9.9000000000000005E-2</c:v>
                </c:pt>
                <c:pt idx="6575">
                  <c:v>-0.100408</c:v>
                </c:pt>
                <c:pt idx="6576">
                  <c:v>-0.101743</c:v>
                </c:pt>
                <c:pt idx="6577">
                  <c:v>-0.103001</c:v>
                </c:pt>
                <c:pt idx="6578">
                  <c:v>-0.104184</c:v>
                </c:pt>
                <c:pt idx="6579">
                  <c:v>-0.105292</c:v>
                </c:pt>
                <c:pt idx="6580">
                  <c:v>-0.106323</c:v>
                </c:pt>
                <c:pt idx="6581">
                  <c:v>-0.10728</c:v>
                </c:pt>
                <c:pt idx="6582">
                  <c:v>-0.10816099999999999</c:v>
                </c:pt>
                <c:pt idx="6583">
                  <c:v>-0.108968</c:v>
                </c:pt>
                <c:pt idx="6584">
                  <c:v>-0.10970000000000001</c:v>
                </c:pt>
                <c:pt idx="6585">
                  <c:v>-0.110356</c:v>
                </c:pt>
                <c:pt idx="6586">
                  <c:v>-0.11093699999999999</c:v>
                </c:pt>
                <c:pt idx="6587">
                  <c:v>-0.111444</c:v>
                </c:pt>
                <c:pt idx="6588">
                  <c:v>-0.111875</c:v>
                </c:pt>
                <c:pt idx="6589">
                  <c:v>-0.112231</c:v>
                </c:pt>
                <c:pt idx="6590">
                  <c:v>-0.112512</c:v>
                </c:pt>
                <c:pt idx="6591">
                  <c:v>-0.112717</c:v>
                </c:pt>
                <c:pt idx="6592">
                  <c:v>-0.112847</c:v>
                </c:pt>
                <c:pt idx="6593">
                  <c:v>-0.112904</c:v>
                </c:pt>
                <c:pt idx="6594">
                  <c:v>-0.112888</c:v>
                </c:pt>
                <c:pt idx="6595">
                  <c:v>-0.112801</c:v>
                </c:pt>
                <c:pt idx="6596">
                  <c:v>-0.112645</c:v>
                </c:pt>
                <c:pt idx="6597">
                  <c:v>-0.11242199999999999</c:v>
                </c:pt>
                <c:pt idx="6598">
                  <c:v>-0.11213099999999999</c:v>
                </c:pt>
                <c:pt idx="6599">
                  <c:v>-0.111775</c:v>
                </c:pt>
                <c:pt idx="6600">
                  <c:v>-0.111356</c:v>
                </c:pt>
                <c:pt idx="6601">
                  <c:v>-0.110876</c:v>
                </c:pt>
                <c:pt idx="6602">
                  <c:v>-0.11033800000000001</c:v>
                </c:pt>
                <c:pt idx="6603">
                  <c:v>-0.10974399999999999</c:v>
                </c:pt>
                <c:pt idx="6604">
                  <c:v>-0.109096</c:v>
                </c:pt>
                <c:pt idx="6605">
                  <c:v>-0.108392</c:v>
                </c:pt>
                <c:pt idx="6606">
                  <c:v>-0.10763300000000001</c:v>
                </c:pt>
                <c:pt idx="6607">
                  <c:v>-0.106819</c:v>
                </c:pt>
                <c:pt idx="6608">
                  <c:v>-0.105952</c:v>
                </c:pt>
                <c:pt idx="6609">
                  <c:v>-0.105032</c:v>
                </c:pt>
                <c:pt idx="6610">
                  <c:v>-0.104063</c:v>
                </c:pt>
                <c:pt idx="6611">
                  <c:v>-0.103047</c:v>
                </c:pt>
                <c:pt idx="6612">
                  <c:v>-0.101988</c:v>
                </c:pt>
                <c:pt idx="6613">
                  <c:v>-0.10088999999999999</c:v>
                </c:pt>
                <c:pt idx="6614">
                  <c:v>-9.9751999999999993E-2</c:v>
                </c:pt>
                <c:pt idx="6615">
                  <c:v>-9.8578399999999997E-2</c:v>
                </c:pt>
                <c:pt idx="6616">
                  <c:v>-9.7372299999999995E-2</c:v>
                </c:pt>
                <c:pt idx="6617">
                  <c:v>-9.6137100000000003E-2</c:v>
                </c:pt>
                <c:pt idx="6618">
                  <c:v>-9.4875699999999993E-2</c:v>
                </c:pt>
                <c:pt idx="6619">
                  <c:v>-9.3590000000000007E-2</c:v>
                </c:pt>
                <c:pt idx="6620">
                  <c:v>-9.2282600000000006E-2</c:v>
                </c:pt>
                <c:pt idx="6621">
                  <c:v>-9.0956700000000001E-2</c:v>
                </c:pt>
                <c:pt idx="6622">
                  <c:v>-8.9614399999999997E-2</c:v>
                </c:pt>
                <c:pt idx="6623">
                  <c:v>-8.8256899999999999E-2</c:v>
                </c:pt>
                <c:pt idx="6624">
                  <c:v>-8.6885699999999996E-2</c:v>
                </c:pt>
                <c:pt idx="6625">
                  <c:v>-8.5502499999999995E-2</c:v>
                </c:pt>
                <c:pt idx="6626">
                  <c:v>-8.4108799999999997E-2</c:v>
                </c:pt>
                <c:pt idx="6627">
                  <c:v>-8.2705699999999993E-2</c:v>
                </c:pt>
                <c:pt idx="6628">
                  <c:v>-8.1294000000000005E-2</c:v>
                </c:pt>
                <c:pt idx="6629">
                  <c:v>-7.9874799999999996E-2</c:v>
                </c:pt>
                <c:pt idx="6630">
                  <c:v>-7.8450699999999998E-2</c:v>
                </c:pt>
                <c:pt idx="6631">
                  <c:v>-7.7025899999999994E-2</c:v>
                </c:pt>
                <c:pt idx="6632">
                  <c:v>-7.5604400000000002E-2</c:v>
                </c:pt>
                <c:pt idx="6633">
                  <c:v>-7.4189199999999997E-2</c:v>
                </c:pt>
                <c:pt idx="6634">
                  <c:v>-7.2781899999999997E-2</c:v>
                </c:pt>
                <c:pt idx="6635">
                  <c:v>-7.1384299999999998E-2</c:v>
                </c:pt>
                <c:pt idx="6636">
                  <c:v>-6.9998199999999997E-2</c:v>
                </c:pt>
                <c:pt idx="6637">
                  <c:v>-6.8624599999999994E-2</c:v>
                </c:pt>
                <c:pt idx="6638">
                  <c:v>-6.7264699999999997E-2</c:v>
                </c:pt>
                <c:pt idx="6639">
                  <c:v>-6.5920199999999998E-2</c:v>
                </c:pt>
                <c:pt idx="6640">
                  <c:v>-6.4592399999999994E-2</c:v>
                </c:pt>
                <c:pt idx="6641">
                  <c:v>-6.3282099999999994E-2</c:v>
                </c:pt>
                <c:pt idx="6642">
                  <c:v>-6.1990700000000003E-2</c:v>
                </c:pt>
                <c:pt idx="6643">
                  <c:v>-6.0719200000000001E-2</c:v>
                </c:pt>
                <c:pt idx="6644">
                  <c:v>-5.9468699999999999E-2</c:v>
                </c:pt>
                <c:pt idx="6645">
                  <c:v>-5.8241899999999999E-2</c:v>
                </c:pt>
                <c:pt idx="6646">
                  <c:v>-5.70419E-2</c:v>
                </c:pt>
                <c:pt idx="6647">
                  <c:v>-5.5871400000000002E-2</c:v>
                </c:pt>
                <c:pt idx="6648">
                  <c:v>-5.4731799999999997E-2</c:v>
                </c:pt>
                <c:pt idx="6649">
                  <c:v>-5.3625300000000001E-2</c:v>
                </c:pt>
                <c:pt idx="6650">
                  <c:v>-5.25529E-2</c:v>
                </c:pt>
                <c:pt idx="6651">
                  <c:v>-5.1512599999999999E-2</c:v>
                </c:pt>
                <c:pt idx="6652">
                  <c:v>-5.0500999999999997E-2</c:v>
                </c:pt>
                <c:pt idx="6653">
                  <c:v>-4.9518300000000001E-2</c:v>
                </c:pt>
                <c:pt idx="6654">
                  <c:v>-4.8566699999999997E-2</c:v>
                </c:pt>
                <c:pt idx="6655">
                  <c:v>-4.7648900000000001E-2</c:v>
                </c:pt>
                <c:pt idx="6656">
                  <c:v>-4.6767299999999998E-2</c:v>
                </c:pt>
                <c:pt idx="6657">
                  <c:v>-4.5923199999999997E-2</c:v>
                </c:pt>
                <c:pt idx="6658">
                  <c:v>-4.5116799999999999E-2</c:v>
                </c:pt>
                <c:pt idx="6659">
                  <c:v>-4.4347999999999999E-2</c:v>
                </c:pt>
                <c:pt idx="6660">
                  <c:v>-4.3617900000000001E-2</c:v>
                </c:pt>
                <c:pt idx="6661">
                  <c:v>-4.2929799999999997E-2</c:v>
                </c:pt>
                <c:pt idx="6662">
                  <c:v>-4.2286499999999998E-2</c:v>
                </c:pt>
                <c:pt idx="6663">
                  <c:v>-4.1688599999999999E-2</c:v>
                </c:pt>
                <c:pt idx="6664">
                  <c:v>-4.1134799999999999E-2</c:v>
                </c:pt>
                <c:pt idx="6665">
                  <c:v>-4.0624300000000002E-2</c:v>
                </c:pt>
                <c:pt idx="6666">
                  <c:v>-4.0157600000000002E-2</c:v>
                </c:pt>
                <c:pt idx="6667">
                  <c:v>-3.9735199999999998E-2</c:v>
                </c:pt>
                <c:pt idx="6668">
                  <c:v>-3.93569E-2</c:v>
                </c:pt>
                <c:pt idx="6669">
                  <c:v>-3.90234E-2</c:v>
                </c:pt>
                <c:pt idx="6670">
                  <c:v>-3.87365E-2</c:v>
                </c:pt>
                <c:pt idx="6671">
                  <c:v>-3.8498699999999997E-2</c:v>
                </c:pt>
                <c:pt idx="6672">
                  <c:v>-3.8312300000000001E-2</c:v>
                </c:pt>
                <c:pt idx="6673">
                  <c:v>-3.8178400000000001E-2</c:v>
                </c:pt>
                <c:pt idx="6674">
                  <c:v>-3.8097199999999998E-2</c:v>
                </c:pt>
                <c:pt idx="6675">
                  <c:v>-3.8068499999999998E-2</c:v>
                </c:pt>
                <c:pt idx="6676">
                  <c:v>-3.8091199999999999E-2</c:v>
                </c:pt>
                <c:pt idx="6677">
                  <c:v>-3.8164099999999999E-2</c:v>
                </c:pt>
                <c:pt idx="6678">
                  <c:v>-3.8286100000000003E-2</c:v>
                </c:pt>
                <c:pt idx="6679">
                  <c:v>-3.8457999999999999E-2</c:v>
                </c:pt>
                <c:pt idx="6680">
                  <c:v>-3.8681300000000002E-2</c:v>
                </c:pt>
                <c:pt idx="6681">
                  <c:v>-3.8957800000000001E-2</c:v>
                </c:pt>
                <c:pt idx="6682">
                  <c:v>-3.92886E-2</c:v>
                </c:pt>
                <c:pt idx="6683">
                  <c:v>-3.9675099999999998E-2</c:v>
                </c:pt>
                <c:pt idx="6684">
                  <c:v>-4.0118399999999999E-2</c:v>
                </c:pt>
                <c:pt idx="6685">
                  <c:v>-4.0618599999999998E-2</c:v>
                </c:pt>
                <c:pt idx="6686">
                  <c:v>-4.1175700000000003E-2</c:v>
                </c:pt>
                <c:pt idx="6687">
                  <c:v>-4.1790300000000002E-2</c:v>
                </c:pt>
                <c:pt idx="6688">
                  <c:v>-4.2463099999999997E-2</c:v>
                </c:pt>
                <c:pt idx="6689">
                  <c:v>-4.3195699999999997E-2</c:v>
                </c:pt>
                <c:pt idx="6690">
                  <c:v>-4.3989599999999997E-2</c:v>
                </c:pt>
                <c:pt idx="6691">
                  <c:v>-4.4844200000000001E-2</c:v>
                </c:pt>
                <c:pt idx="6692">
                  <c:v>-4.5755799999999999E-2</c:v>
                </c:pt>
                <c:pt idx="6693">
                  <c:v>-4.6719700000000003E-2</c:v>
                </c:pt>
                <c:pt idx="6694">
                  <c:v>-4.7733900000000003E-2</c:v>
                </c:pt>
                <c:pt idx="6695">
                  <c:v>-4.8798500000000002E-2</c:v>
                </c:pt>
                <c:pt idx="6696">
                  <c:v>-4.9912199999999997E-2</c:v>
                </c:pt>
                <c:pt idx="6697">
                  <c:v>-5.1073E-2</c:v>
                </c:pt>
                <c:pt idx="6698">
                  <c:v>-5.2281099999999997E-2</c:v>
                </c:pt>
                <c:pt idx="6699">
                  <c:v>-5.3539200000000002E-2</c:v>
                </c:pt>
                <c:pt idx="6700">
                  <c:v>-5.4848399999999999E-2</c:v>
                </c:pt>
                <c:pt idx="6701">
                  <c:v>-5.6207800000000002E-2</c:v>
                </c:pt>
                <c:pt idx="6702">
                  <c:v>-5.7615600000000003E-2</c:v>
                </c:pt>
                <c:pt idx="6703">
                  <c:v>-5.9072600000000003E-2</c:v>
                </c:pt>
                <c:pt idx="6704">
                  <c:v>-6.05809E-2</c:v>
                </c:pt>
                <c:pt idx="6705">
                  <c:v>-6.2142099999999999E-2</c:v>
                </c:pt>
                <c:pt idx="6706">
                  <c:v>-6.3755099999999995E-2</c:v>
                </c:pt>
                <c:pt idx="6707">
                  <c:v>-6.5417900000000001E-2</c:v>
                </c:pt>
                <c:pt idx="6708">
                  <c:v>-6.7130499999999996E-2</c:v>
                </c:pt>
                <c:pt idx="6709">
                  <c:v>-6.8891999999999995E-2</c:v>
                </c:pt>
                <c:pt idx="6710">
                  <c:v>-7.0697700000000002E-2</c:v>
                </c:pt>
                <c:pt idx="6711">
                  <c:v>-7.2541900000000006E-2</c:v>
                </c:pt>
                <c:pt idx="6712">
                  <c:v>-7.4421100000000004E-2</c:v>
                </c:pt>
                <c:pt idx="6713">
                  <c:v>-7.6332999999999998E-2</c:v>
                </c:pt>
                <c:pt idx="6714">
                  <c:v>-7.8275700000000004E-2</c:v>
                </c:pt>
                <c:pt idx="6715">
                  <c:v>-8.0248E-2</c:v>
                </c:pt>
                <c:pt idx="6716">
                  <c:v>-8.2248399999999999E-2</c:v>
                </c:pt>
                <c:pt idx="6717">
                  <c:v>-8.4274699999999994E-2</c:v>
                </c:pt>
                <c:pt idx="6718">
                  <c:v>-8.6326E-2</c:v>
                </c:pt>
                <c:pt idx="6719">
                  <c:v>-8.8403499999999996E-2</c:v>
                </c:pt>
                <c:pt idx="6720">
                  <c:v>-9.0506000000000003E-2</c:v>
                </c:pt>
                <c:pt idx="6721">
                  <c:v>-9.2629799999999998E-2</c:v>
                </c:pt>
                <c:pt idx="6722">
                  <c:v>-9.4772200000000001E-2</c:v>
                </c:pt>
                <c:pt idx="6723">
                  <c:v>-9.6932400000000002E-2</c:v>
                </c:pt>
                <c:pt idx="6724">
                  <c:v>-9.9109199999999995E-2</c:v>
                </c:pt>
                <c:pt idx="6725">
                  <c:v>-0.1013</c:v>
                </c:pt>
                <c:pt idx="6726">
                  <c:v>-0.103501</c:v>
                </c:pt>
                <c:pt idx="6727">
                  <c:v>-0.105709</c:v>
                </c:pt>
                <c:pt idx="6728">
                  <c:v>-0.107922</c:v>
                </c:pt>
                <c:pt idx="6729">
                  <c:v>-0.110136</c:v>
                </c:pt>
                <c:pt idx="6730">
                  <c:v>-0.11235000000000001</c:v>
                </c:pt>
                <c:pt idx="6731">
                  <c:v>-0.11455899999999999</c:v>
                </c:pt>
                <c:pt idx="6732">
                  <c:v>-0.11676</c:v>
                </c:pt>
                <c:pt idx="6733">
                  <c:v>-0.118954</c:v>
                </c:pt>
                <c:pt idx="6734">
                  <c:v>-0.12113699999999999</c:v>
                </c:pt>
                <c:pt idx="6735">
                  <c:v>-0.123311</c:v>
                </c:pt>
                <c:pt idx="6736">
                  <c:v>-0.125472</c:v>
                </c:pt>
                <c:pt idx="6737">
                  <c:v>-0.12762100000000001</c:v>
                </c:pt>
                <c:pt idx="6738">
                  <c:v>-0.12975400000000001</c:v>
                </c:pt>
                <c:pt idx="6739">
                  <c:v>-0.13186200000000001</c:v>
                </c:pt>
                <c:pt idx="6740">
                  <c:v>-0.133938</c:v>
                </c:pt>
                <c:pt idx="6741">
                  <c:v>-0.13597799999999999</c:v>
                </c:pt>
                <c:pt idx="6742">
                  <c:v>-0.137985</c:v>
                </c:pt>
                <c:pt idx="6743">
                  <c:v>-0.139959</c:v>
                </c:pt>
                <c:pt idx="6744">
                  <c:v>-0.14189599999999999</c:v>
                </c:pt>
                <c:pt idx="6745">
                  <c:v>-0.143792</c:v>
                </c:pt>
                <c:pt idx="6746">
                  <c:v>-0.14564199999999999</c:v>
                </c:pt>
                <c:pt idx="6747">
                  <c:v>-0.14744399999999999</c:v>
                </c:pt>
                <c:pt idx="6748">
                  <c:v>-0.149199</c:v>
                </c:pt>
                <c:pt idx="6749">
                  <c:v>-0.15091299999999999</c:v>
                </c:pt>
                <c:pt idx="6750">
                  <c:v>-0.152586</c:v>
                </c:pt>
                <c:pt idx="6751">
                  <c:v>-0.15421799999999999</c:v>
                </c:pt>
                <c:pt idx="6752">
                  <c:v>-0.155803</c:v>
                </c:pt>
                <c:pt idx="6753">
                  <c:v>-0.15733900000000001</c:v>
                </c:pt>
                <c:pt idx="6754">
                  <c:v>-0.15882299999999999</c:v>
                </c:pt>
                <c:pt idx="6755">
                  <c:v>-0.16025400000000001</c:v>
                </c:pt>
                <c:pt idx="6756">
                  <c:v>-0.16162899999999999</c:v>
                </c:pt>
                <c:pt idx="6757">
                  <c:v>-0.16294600000000001</c:v>
                </c:pt>
                <c:pt idx="6758">
                  <c:v>-0.16420799999999999</c:v>
                </c:pt>
                <c:pt idx="6759">
                  <c:v>-0.16542200000000001</c:v>
                </c:pt>
                <c:pt idx="6760">
                  <c:v>-0.16659099999999999</c:v>
                </c:pt>
                <c:pt idx="6761">
                  <c:v>-0.167717</c:v>
                </c:pt>
                <c:pt idx="6762">
                  <c:v>-0.16880200000000001</c:v>
                </c:pt>
                <c:pt idx="6763">
                  <c:v>-0.169846</c:v>
                </c:pt>
                <c:pt idx="6764">
                  <c:v>-0.170849</c:v>
                </c:pt>
                <c:pt idx="6765">
                  <c:v>-0.17180999999999999</c:v>
                </c:pt>
                <c:pt idx="6766">
                  <c:v>-0.17272799999999999</c:v>
                </c:pt>
                <c:pt idx="6767">
                  <c:v>-0.17360400000000001</c:v>
                </c:pt>
                <c:pt idx="6768">
                  <c:v>-0.17443900000000001</c:v>
                </c:pt>
                <c:pt idx="6769">
                  <c:v>-0.175233</c:v>
                </c:pt>
                <c:pt idx="6770">
                  <c:v>-0.175985</c:v>
                </c:pt>
                <c:pt idx="6771">
                  <c:v>-0.17669799999999999</c:v>
                </c:pt>
                <c:pt idx="6772">
                  <c:v>-0.177373</c:v>
                </c:pt>
                <c:pt idx="6773">
                  <c:v>-0.178013</c:v>
                </c:pt>
                <c:pt idx="6774">
                  <c:v>-0.178618</c:v>
                </c:pt>
                <c:pt idx="6775">
                  <c:v>-0.17918999999999999</c:v>
                </c:pt>
                <c:pt idx="6776">
                  <c:v>-0.17973</c:v>
                </c:pt>
                <c:pt idx="6777">
                  <c:v>-0.18024200000000001</c:v>
                </c:pt>
                <c:pt idx="6778">
                  <c:v>-0.180729</c:v>
                </c:pt>
                <c:pt idx="6779">
                  <c:v>-0.18119299999999999</c:v>
                </c:pt>
                <c:pt idx="6780">
                  <c:v>-0.18163399999999999</c:v>
                </c:pt>
                <c:pt idx="6781">
                  <c:v>-0.18205199999999999</c:v>
                </c:pt>
                <c:pt idx="6782">
                  <c:v>-0.182453</c:v>
                </c:pt>
                <c:pt idx="6783">
                  <c:v>-0.182839</c:v>
                </c:pt>
                <c:pt idx="6784">
                  <c:v>-0.18321100000000001</c:v>
                </c:pt>
                <c:pt idx="6785">
                  <c:v>-0.18356900000000001</c:v>
                </c:pt>
                <c:pt idx="6786">
                  <c:v>-0.183916</c:v>
                </c:pt>
                <c:pt idx="6787">
                  <c:v>-0.18425800000000001</c:v>
                </c:pt>
                <c:pt idx="6788">
                  <c:v>-0.18459999999999999</c:v>
                </c:pt>
                <c:pt idx="6789">
                  <c:v>-0.184947</c:v>
                </c:pt>
                <c:pt idx="6790">
                  <c:v>-0.185303</c:v>
                </c:pt>
                <c:pt idx="6791">
                  <c:v>-0.18567400000000001</c:v>
                </c:pt>
                <c:pt idx="6792">
                  <c:v>-0.18606900000000001</c:v>
                </c:pt>
                <c:pt idx="6793">
                  <c:v>-0.18648999999999999</c:v>
                </c:pt>
                <c:pt idx="6794">
                  <c:v>-0.18694</c:v>
                </c:pt>
                <c:pt idx="6795">
                  <c:v>-0.18742</c:v>
                </c:pt>
                <c:pt idx="6796">
                  <c:v>-0.18793099999999999</c:v>
                </c:pt>
                <c:pt idx="6797">
                  <c:v>-0.188473</c:v>
                </c:pt>
                <c:pt idx="6798">
                  <c:v>-0.18903800000000001</c:v>
                </c:pt>
                <c:pt idx="6799">
                  <c:v>-0.18962100000000001</c:v>
                </c:pt>
                <c:pt idx="6800">
                  <c:v>-0.190222</c:v>
                </c:pt>
                <c:pt idx="6801">
                  <c:v>-0.19084499999999999</c:v>
                </c:pt>
                <c:pt idx="6802">
                  <c:v>-0.191495</c:v>
                </c:pt>
                <c:pt idx="6803">
                  <c:v>-0.19217699999999999</c:v>
                </c:pt>
                <c:pt idx="6804">
                  <c:v>-0.19289400000000001</c:v>
                </c:pt>
                <c:pt idx="6805">
                  <c:v>-0.19364400000000001</c:v>
                </c:pt>
                <c:pt idx="6806">
                  <c:v>-0.19442499999999999</c:v>
                </c:pt>
                <c:pt idx="6807">
                  <c:v>-0.19523499999999999</c:v>
                </c:pt>
                <c:pt idx="6808">
                  <c:v>-0.196071</c:v>
                </c:pt>
                <c:pt idx="6809">
                  <c:v>-0.19693099999999999</c:v>
                </c:pt>
                <c:pt idx="6810">
                  <c:v>-0.19781399999999999</c:v>
                </c:pt>
                <c:pt idx="6811">
                  <c:v>-0.19872200000000001</c:v>
                </c:pt>
                <c:pt idx="6812">
                  <c:v>-0.199655</c:v>
                </c:pt>
                <c:pt idx="6813">
                  <c:v>-0.20061200000000001</c:v>
                </c:pt>
                <c:pt idx="6814">
                  <c:v>-0.20159099999999999</c:v>
                </c:pt>
                <c:pt idx="6815">
                  <c:v>-0.20258899999999999</c:v>
                </c:pt>
                <c:pt idx="6816">
                  <c:v>-0.20360500000000001</c:v>
                </c:pt>
                <c:pt idx="6817">
                  <c:v>-0.20463700000000001</c:v>
                </c:pt>
                <c:pt idx="6818">
                  <c:v>-0.205683</c:v>
                </c:pt>
                <c:pt idx="6819">
                  <c:v>-0.20673900000000001</c:v>
                </c:pt>
                <c:pt idx="6820">
                  <c:v>-0.20780599999999999</c:v>
                </c:pt>
                <c:pt idx="6821">
                  <c:v>-0.20888100000000001</c:v>
                </c:pt>
                <c:pt idx="6822">
                  <c:v>-0.20996500000000001</c:v>
                </c:pt>
                <c:pt idx="6823">
                  <c:v>-0.21105699999999999</c:v>
                </c:pt>
                <c:pt idx="6824">
                  <c:v>-0.21215600000000001</c:v>
                </c:pt>
                <c:pt idx="6825">
                  <c:v>-0.21326300000000001</c:v>
                </c:pt>
                <c:pt idx="6826">
                  <c:v>-0.21437600000000001</c:v>
                </c:pt>
                <c:pt idx="6827">
                  <c:v>-0.21549299999999999</c:v>
                </c:pt>
                <c:pt idx="6828">
                  <c:v>-0.21660399999999999</c:v>
                </c:pt>
                <c:pt idx="6829">
                  <c:v>-0.21771399999999999</c:v>
                </c:pt>
                <c:pt idx="6830">
                  <c:v>-0.21882499999999999</c:v>
                </c:pt>
                <c:pt idx="6831">
                  <c:v>-0.21993799999999999</c:v>
                </c:pt>
                <c:pt idx="6832">
                  <c:v>-0.22104399999999999</c:v>
                </c:pt>
                <c:pt idx="6833">
                  <c:v>-0.22214</c:v>
                </c:pt>
                <c:pt idx="6834">
                  <c:v>-0.22322400000000001</c:v>
                </c:pt>
                <c:pt idx="6835">
                  <c:v>-0.224299</c:v>
                </c:pt>
                <c:pt idx="6836">
                  <c:v>-0.22537099999999999</c:v>
                </c:pt>
                <c:pt idx="6837">
                  <c:v>-0.22644800000000001</c:v>
                </c:pt>
                <c:pt idx="6838">
                  <c:v>-0.22753000000000001</c:v>
                </c:pt>
                <c:pt idx="6839">
                  <c:v>-0.22861300000000001</c:v>
                </c:pt>
                <c:pt idx="6840">
                  <c:v>-0.22969400000000001</c:v>
                </c:pt>
                <c:pt idx="6841">
                  <c:v>-0.230768</c:v>
                </c:pt>
                <c:pt idx="6842">
                  <c:v>-0.23183400000000001</c:v>
                </c:pt>
                <c:pt idx="6843">
                  <c:v>-0.23288600000000001</c:v>
                </c:pt>
                <c:pt idx="6844">
                  <c:v>-0.23391700000000001</c:v>
                </c:pt>
                <c:pt idx="6845">
                  <c:v>-0.23492399999999999</c:v>
                </c:pt>
                <c:pt idx="6846">
                  <c:v>-0.23591300000000001</c:v>
                </c:pt>
                <c:pt idx="6847">
                  <c:v>-0.23688999999999999</c:v>
                </c:pt>
                <c:pt idx="6848">
                  <c:v>-0.23785600000000001</c:v>
                </c:pt>
                <c:pt idx="6849">
                  <c:v>-0.238812</c:v>
                </c:pt>
                <c:pt idx="6850">
                  <c:v>-0.239761</c:v>
                </c:pt>
                <c:pt idx="6851">
                  <c:v>-0.240706</c:v>
                </c:pt>
                <c:pt idx="6852">
                  <c:v>-0.241643</c:v>
                </c:pt>
                <c:pt idx="6853">
                  <c:v>-0.242567</c:v>
                </c:pt>
                <c:pt idx="6854">
                  <c:v>-0.24347299999999999</c:v>
                </c:pt>
                <c:pt idx="6855">
                  <c:v>-0.24435899999999999</c:v>
                </c:pt>
                <c:pt idx="6856">
                  <c:v>-0.24521999999999999</c:v>
                </c:pt>
                <c:pt idx="6857">
                  <c:v>-0.24604899999999999</c:v>
                </c:pt>
                <c:pt idx="6858">
                  <c:v>-0.24684400000000001</c:v>
                </c:pt>
                <c:pt idx="6859">
                  <c:v>-0.24760399999999999</c:v>
                </c:pt>
                <c:pt idx="6860">
                  <c:v>-0.24832799999999999</c:v>
                </c:pt>
                <c:pt idx="6861">
                  <c:v>-0.24901000000000001</c:v>
                </c:pt>
                <c:pt idx="6862">
                  <c:v>-0.24964600000000001</c:v>
                </c:pt>
                <c:pt idx="6863">
                  <c:v>-0.25023600000000001</c:v>
                </c:pt>
                <c:pt idx="6864">
                  <c:v>-0.250776</c:v>
                </c:pt>
                <c:pt idx="6865">
                  <c:v>-0.25126100000000001</c:v>
                </c:pt>
                <c:pt idx="6866">
                  <c:v>-0.25169200000000003</c:v>
                </c:pt>
                <c:pt idx="6867">
                  <c:v>-0.25207200000000002</c:v>
                </c:pt>
                <c:pt idx="6868">
                  <c:v>-0.25240299999999999</c:v>
                </c:pt>
                <c:pt idx="6869">
                  <c:v>-0.25268699999999999</c:v>
                </c:pt>
                <c:pt idx="6870">
                  <c:v>-0.25292199999999998</c:v>
                </c:pt>
                <c:pt idx="6871">
                  <c:v>-0.253106</c:v>
                </c:pt>
                <c:pt idx="6872">
                  <c:v>-0.25323200000000001</c:v>
                </c:pt>
                <c:pt idx="6873">
                  <c:v>-0.25329299999999999</c:v>
                </c:pt>
                <c:pt idx="6874">
                  <c:v>-0.25328600000000001</c:v>
                </c:pt>
                <c:pt idx="6875">
                  <c:v>-0.25321500000000002</c:v>
                </c:pt>
                <c:pt idx="6876">
                  <c:v>-0.25308799999999998</c:v>
                </c:pt>
                <c:pt idx="6877">
                  <c:v>-0.25291400000000003</c:v>
                </c:pt>
                <c:pt idx="6878">
                  <c:v>-0.252695</c:v>
                </c:pt>
                <c:pt idx="6879">
                  <c:v>-0.25243100000000002</c:v>
                </c:pt>
                <c:pt idx="6880">
                  <c:v>-0.25212499999999999</c:v>
                </c:pt>
                <c:pt idx="6881">
                  <c:v>-0.25177699999999997</c:v>
                </c:pt>
                <c:pt idx="6882">
                  <c:v>-0.25138500000000003</c:v>
                </c:pt>
                <c:pt idx="6883">
                  <c:v>-0.25094499999999997</c:v>
                </c:pt>
                <c:pt idx="6884">
                  <c:v>-0.25045400000000001</c:v>
                </c:pt>
                <c:pt idx="6885">
                  <c:v>-0.24990799999999999</c:v>
                </c:pt>
                <c:pt idx="6886">
                  <c:v>-0.24930099999999999</c:v>
                </c:pt>
                <c:pt idx="6887">
                  <c:v>-0.24862999999999999</c:v>
                </c:pt>
                <c:pt idx="6888">
                  <c:v>-0.24789600000000001</c:v>
                </c:pt>
                <c:pt idx="6889">
                  <c:v>-0.24709999999999999</c:v>
                </c:pt>
                <c:pt idx="6890">
                  <c:v>-0.246252</c:v>
                </c:pt>
                <c:pt idx="6891">
                  <c:v>-0.245361</c:v>
                </c:pt>
                <c:pt idx="6892">
                  <c:v>-0.244426</c:v>
                </c:pt>
                <c:pt idx="6893">
                  <c:v>-0.24344099999999999</c:v>
                </c:pt>
                <c:pt idx="6894">
                  <c:v>-0.2424</c:v>
                </c:pt>
                <c:pt idx="6895">
                  <c:v>-0.24129800000000001</c:v>
                </c:pt>
                <c:pt idx="6896">
                  <c:v>-0.24013599999999999</c:v>
                </c:pt>
                <c:pt idx="6897">
                  <c:v>-0.23891299999999999</c:v>
                </c:pt>
                <c:pt idx="6898">
                  <c:v>-0.23762800000000001</c:v>
                </c:pt>
                <c:pt idx="6899">
                  <c:v>-0.23628199999999999</c:v>
                </c:pt>
                <c:pt idx="6900">
                  <c:v>-0.234876</c:v>
                </c:pt>
                <c:pt idx="6901">
                  <c:v>-0.23341000000000001</c:v>
                </c:pt>
                <c:pt idx="6902">
                  <c:v>-0.23188300000000001</c:v>
                </c:pt>
                <c:pt idx="6903">
                  <c:v>-0.230294</c:v>
                </c:pt>
                <c:pt idx="6904">
                  <c:v>-0.22864200000000001</c:v>
                </c:pt>
                <c:pt idx="6905">
                  <c:v>-0.22692999999999999</c:v>
                </c:pt>
                <c:pt idx="6906">
                  <c:v>-0.225158</c:v>
                </c:pt>
                <c:pt idx="6907">
                  <c:v>-0.223328</c:v>
                </c:pt>
                <c:pt idx="6908">
                  <c:v>-0.221438</c:v>
                </c:pt>
                <c:pt idx="6909">
                  <c:v>-0.21949399999999999</c:v>
                </c:pt>
                <c:pt idx="6910">
                  <c:v>-0.217498</c:v>
                </c:pt>
                <c:pt idx="6911">
                  <c:v>-0.215451</c:v>
                </c:pt>
                <c:pt idx="6912">
                  <c:v>-0.21335399999999999</c:v>
                </c:pt>
                <c:pt idx="6913">
                  <c:v>-0.21121500000000001</c:v>
                </c:pt>
                <c:pt idx="6914">
                  <c:v>-0.209038</c:v>
                </c:pt>
                <c:pt idx="6915">
                  <c:v>-0.20682400000000001</c:v>
                </c:pt>
                <c:pt idx="6916">
                  <c:v>-0.20457700000000001</c:v>
                </c:pt>
                <c:pt idx="6917">
                  <c:v>-0.20230899999999999</c:v>
                </c:pt>
                <c:pt idx="6918">
                  <c:v>-0.20002800000000001</c:v>
                </c:pt>
                <c:pt idx="6919">
                  <c:v>-0.197736</c:v>
                </c:pt>
                <c:pt idx="6920">
                  <c:v>-0.195437</c:v>
                </c:pt>
                <c:pt idx="6921">
                  <c:v>-0.19313900000000001</c:v>
                </c:pt>
                <c:pt idx="6922">
                  <c:v>-0.19084999999999999</c:v>
                </c:pt>
                <c:pt idx="6923">
                  <c:v>-0.188582</c:v>
                </c:pt>
                <c:pt idx="6924">
                  <c:v>-0.18634500000000001</c:v>
                </c:pt>
                <c:pt idx="6925">
                  <c:v>-0.184146</c:v>
                </c:pt>
                <c:pt idx="6926">
                  <c:v>-0.18198500000000001</c:v>
                </c:pt>
                <c:pt idx="6927">
                  <c:v>-0.179863</c:v>
                </c:pt>
                <c:pt idx="6928">
                  <c:v>-0.177785</c:v>
                </c:pt>
                <c:pt idx="6929">
                  <c:v>-0.175756</c:v>
                </c:pt>
                <c:pt idx="6930">
                  <c:v>-0.17377999999999999</c:v>
                </c:pt>
                <c:pt idx="6931">
                  <c:v>-0.17186000000000001</c:v>
                </c:pt>
                <c:pt idx="6932">
                  <c:v>-0.16999700000000001</c:v>
                </c:pt>
                <c:pt idx="6933">
                  <c:v>-0.16819999999999999</c:v>
                </c:pt>
                <c:pt idx="6934">
                  <c:v>-0.16647999999999999</c:v>
                </c:pt>
                <c:pt idx="6935">
                  <c:v>-0.16484399999999999</c:v>
                </c:pt>
                <c:pt idx="6936">
                  <c:v>-0.163295</c:v>
                </c:pt>
                <c:pt idx="6937">
                  <c:v>-0.16183900000000001</c:v>
                </c:pt>
                <c:pt idx="6938">
                  <c:v>-0.16048699999999999</c:v>
                </c:pt>
                <c:pt idx="6939">
                  <c:v>-0.159248</c:v>
                </c:pt>
                <c:pt idx="6940">
                  <c:v>-0.15812399999999999</c:v>
                </c:pt>
                <c:pt idx="6941">
                  <c:v>-0.15711600000000001</c:v>
                </c:pt>
                <c:pt idx="6942">
                  <c:v>-0.156223</c:v>
                </c:pt>
                <c:pt idx="6943">
                  <c:v>-0.155446</c:v>
                </c:pt>
                <c:pt idx="6944">
                  <c:v>-0.15478700000000001</c:v>
                </c:pt>
                <c:pt idx="6945">
                  <c:v>-0.154247</c:v>
                </c:pt>
                <c:pt idx="6946">
                  <c:v>-0.15382899999999999</c:v>
                </c:pt>
                <c:pt idx="6947">
                  <c:v>-0.15353700000000001</c:v>
                </c:pt>
                <c:pt idx="6948">
                  <c:v>-0.15336900000000001</c:v>
                </c:pt>
                <c:pt idx="6949">
                  <c:v>-0.15332299999999999</c:v>
                </c:pt>
                <c:pt idx="6950">
                  <c:v>-0.15340100000000001</c:v>
                </c:pt>
                <c:pt idx="6951">
                  <c:v>-0.15360299999999999</c:v>
                </c:pt>
                <c:pt idx="6952">
                  <c:v>-0.15392</c:v>
                </c:pt>
                <c:pt idx="6953">
                  <c:v>-0.15435299999999999</c:v>
                </c:pt>
                <c:pt idx="6954">
                  <c:v>-0.15490899999999999</c:v>
                </c:pt>
                <c:pt idx="6955">
                  <c:v>-0.15559999999999999</c:v>
                </c:pt>
                <c:pt idx="6956">
                  <c:v>-0.15643199999999999</c:v>
                </c:pt>
                <c:pt idx="6957">
                  <c:v>-0.15740299999999999</c:v>
                </c:pt>
                <c:pt idx="6958">
                  <c:v>-0.15851000000000001</c:v>
                </c:pt>
                <c:pt idx="6959">
                  <c:v>-0.159749</c:v>
                </c:pt>
                <c:pt idx="6960">
                  <c:v>-0.16111400000000001</c:v>
                </c:pt>
                <c:pt idx="6961">
                  <c:v>-0.16259999999999999</c:v>
                </c:pt>
                <c:pt idx="6962">
                  <c:v>-0.164211</c:v>
                </c:pt>
                <c:pt idx="6963">
                  <c:v>-0.16595299999999999</c:v>
                </c:pt>
                <c:pt idx="6964">
                  <c:v>-0.16783500000000001</c:v>
                </c:pt>
                <c:pt idx="6965">
                  <c:v>-0.16986399999999999</c:v>
                </c:pt>
                <c:pt idx="6966">
                  <c:v>-0.17203599999999999</c:v>
                </c:pt>
                <c:pt idx="6967">
                  <c:v>-0.17435</c:v>
                </c:pt>
                <c:pt idx="6968">
                  <c:v>-0.17680599999999999</c:v>
                </c:pt>
                <c:pt idx="6969">
                  <c:v>-0.17940200000000001</c:v>
                </c:pt>
                <c:pt idx="6970">
                  <c:v>-0.18213299999999999</c:v>
                </c:pt>
                <c:pt idx="6971">
                  <c:v>-0.18499299999999999</c:v>
                </c:pt>
                <c:pt idx="6972">
                  <c:v>-0.187972</c:v>
                </c:pt>
                <c:pt idx="6973">
                  <c:v>-0.19106200000000001</c:v>
                </c:pt>
                <c:pt idx="6974">
                  <c:v>-0.19425700000000001</c:v>
                </c:pt>
                <c:pt idx="6975">
                  <c:v>-0.19755</c:v>
                </c:pt>
                <c:pt idx="6976">
                  <c:v>-0.200933</c:v>
                </c:pt>
                <c:pt idx="6977">
                  <c:v>-0.20439499999999999</c:v>
                </c:pt>
                <c:pt idx="6978">
                  <c:v>-0.207929</c:v>
                </c:pt>
                <c:pt idx="6979">
                  <c:v>-0.21152799999999999</c:v>
                </c:pt>
                <c:pt idx="6980">
                  <c:v>-0.21518200000000001</c:v>
                </c:pt>
                <c:pt idx="6981">
                  <c:v>-0.21888299999999999</c:v>
                </c:pt>
                <c:pt idx="6982">
                  <c:v>-0.22262299999999999</c:v>
                </c:pt>
                <c:pt idx="6983">
                  <c:v>-0.22639799999999999</c:v>
                </c:pt>
                <c:pt idx="6984">
                  <c:v>-0.23020499999999999</c:v>
                </c:pt>
                <c:pt idx="6985">
                  <c:v>-0.23403499999999999</c:v>
                </c:pt>
                <c:pt idx="6986">
                  <c:v>-0.23787800000000001</c:v>
                </c:pt>
                <c:pt idx="6987">
                  <c:v>-0.241725</c:v>
                </c:pt>
                <c:pt idx="6988">
                  <c:v>-0.24556900000000001</c:v>
                </c:pt>
                <c:pt idx="6989">
                  <c:v>-0.24940000000000001</c:v>
                </c:pt>
                <c:pt idx="6990">
                  <c:v>-0.25320900000000002</c:v>
                </c:pt>
                <c:pt idx="6991">
                  <c:v>-0.25698799999999999</c:v>
                </c:pt>
                <c:pt idx="6992">
                  <c:v>-0.26072699999999999</c:v>
                </c:pt>
                <c:pt idx="6993">
                  <c:v>-0.26441599999999998</c:v>
                </c:pt>
                <c:pt idx="6994">
                  <c:v>-0.26804600000000001</c:v>
                </c:pt>
                <c:pt idx="6995">
                  <c:v>-0.27160899999999999</c:v>
                </c:pt>
                <c:pt idx="6996">
                  <c:v>-0.27509699999999998</c:v>
                </c:pt>
                <c:pt idx="6997">
                  <c:v>-0.278501</c:v>
                </c:pt>
                <c:pt idx="6998">
                  <c:v>-0.28181200000000001</c:v>
                </c:pt>
                <c:pt idx="6999">
                  <c:v>-0.28502100000000002</c:v>
                </c:pt>
                <c:pt idx="7000">
                  <c:v>-0.288128</c:v>
                </c:pt>
                <c:pt idx="7001">
                  <c:v>-0.29113499999999998</c:v>
                </c:pt>
                <c:pt idx="7002">
                  <c:v>-0.294043</c:v>
                </c:pt>
                <c:pt idx="7003">
                  <c:v>-0.29684500000000003</c:v>
                </c:pt>
                <c:pt idx="7004">
                  <c:v>-0.29954199999999997</c:v>
                </c:pt>
                <c:pt idx="7005">
                  <c:v>-0.30213800000000002</c:v>
                </c:pt>
                <c:pt idx="7006">
                  <c:v>-0.30463699999999999</c:v>
                </c:pt>
                <c:pt idx="7007">
                  <c:v>-0.30703999999999998</c:v>
                </c:pt>
                <c:pt idx="7008">
                  <c:v>-0.30934699999999998</c:v>
                </c:pt>
                <c:pt idx="7009">
                  <c:v>-0.311554</c:v>
                </c:pt>
                <c:pt idx="7010">
                  <c:v>-0.313662</c:v>
                </c:pt>
                <c:pt idx="7011">
                  <c:v>-0.31567600000000001</c:v>
                </c:pt>
                <c:pt idx="7012">
                  <c:v>-0.31759799999999999</c:v>
                </c:pt>
                <c:pt idx="7013">
                  <c:v>-0.31942300000000001</c:v>
                </c:pt>
                <c:pt idx="7014">
                  <c:v>-0.32114599999999999</c:v>
                </c:pt>
                <c:pt idx="7015">
                  <c:v>-0.322766</c:v>
                </c:pt>
                <c:pt idx="7016">
                  <c:v>-0.32428499999999999</c:v>
                </c:pt>
                <c:pt idx="7017">
                  <c:v>-0.32570300000000002</c:v>
                </c:pt>
                <c:pt idx="7018">
                  <c:v>-0.32701599999999997</c:v>
                </c:pt>
                <c:pt idx="7019">
                  <c:v>-0.32822699999999999</c:v>
                </c:pt>
                <c:pt idx="7020">
                  <c:v>-0.32934200000000002</c:v>
                </c:pt>
                <c:pt idx="7021">
                  <c:v>-0.33036900000000002</c:v>
                </c:pt>
                <c:pt idx="7022">
                  <c:v>-0.331314</c:v>
                </c:pt>
                <c:pt idx="7023">
                  <c:v>-0.332173</c:v>
                </c:pt>
                <c:pt idx="7024">
                  <c:v>-0.33294099999999999</c:v>
                </c:pt>
                <c:pt idx="7025">
                  <c:v>-0.33362000000000003</c:v>
                </c:pt>
                <c:pt idx="7026">
                  <c:v>-0.33421400000000001</c:v>
                </c:pt>
                <c:pt idx="7027">
                  <c:v>-0.334731</c:v>
                </c:pt>
                <c:pt idx="7028">
                  <c:v>-0.33517400000000003</c:v>
                </c:pt>
                <c:pt idx="7029">
                  <c:v>-0.33554400000000001</c:v>
                </c:pt>
                <c:pt idx="7030">
                  <c:v>-0.33584199999999997</c:v>
                </c:pt>
                <c:pt idx="7031">
                  <c:v>-0.33607399999999998</c:v>
                </c:pt>
                <c:pt idx="7032">
                  <c:v>-0.33624300000000001</c:v>
                </c:pt>
                <c:pt idx="7033">
                  <c:v>-0.33635199999999998</c:v>
                </c:pt>
                <c:pt idx="7034">
                  <c:v>-0.33640100000000001</c:v>
                </c:pt>
                <c:pt idx="7035">
                  <c:v>-0.33639400000000003</c:v>
                </c:pt>
                <c:pt idx="7036">
                  <c:v>-0.33633200000000002</c:v>
                </c:pt>
                <c:pt idx="7037">
                  <c:v>-0.33621499999999999</c:v>
                </c:pt>
                <c:pt idx="7038">
                  <c:v>-0.33604400000000001</c:v>
                </c:pt>
                <c:pt idx="7039">
                  <c:v>-0.335812</c:v>
                </c:pt>
                <c:pt idx="7040">
                  <c:v>-0.33551399999999998</c:v>
                </c:pt>
                <c:pt idx="7041">
                  <c:v>-0.33515699999999998</c:v>
                </c:pt>
                <c:pt idx="7042">
                  <c:v>-0.334754</c:v>
                </c:pt>
                <c:pt idx="7043">
                  <c:v>-0.334318</c:v>
                </c:pt>
                <c:pt idx="7044">
                  <c:v>-0.33384999999999998</c:v>
                </c:pt>
                <c:pt idx="7045">
                  <c:v>-0.33334900000000001</c:v>
                </c:pt>
                <c:pt idx="7046">
                  <c:v>-0.332812</c:v>
                </c:pt>
                <c:pt idx="7047">
                  <c:v>-0.33223599999999998</c:v>
                </c:pt>
                <c:pt idx="7048">
                  <c:v>-0.331619</c:v>
                </c:pt>
                <c:pt idx="7049">
                  <c:v>-0.33096900000000001</c:v>
                </c:pt>
                <c:pt idx="7050">
                  <c:v>-0.33030199999999998</c:v>
                </c:pt>
                <c:pt idx="7051">
                  <c:v>-0.32962900000000001</c:v>
                </c:pt>
                <c:pt idx="7052">
                  <c:v>-0.32895400000000002</c:v>
                </c:pt>
                <c:pt idx="7053">
                  <c:v>-0.32827499999999998</c:v>
                </c:pt>
                <c:pt idx="7054">
                  <c:v>-0.32758999999999999</c:v>
                </c:pt>
                <c:pt idx="7055">
                  <c:v>-0.32690200000000003</c:v>
                </c:pt>
                <c:pt idx="7056">
                  <c:v>-0.32621</c:v>
                </c:pt>
                <c:pt idx="7057">
                  <c:v>-0.325517</c:v>
                </c:pt>
                <c:pt idx="7058">
                  <c:v>-0.324824</c:v>
                </c:pt>
                <c:pt idx="7059">
                  <c:v>-0.32412999999999997</c:v>
                </c:pt>
                <c:pt idx="7060">
                  <c:v>-0.323434</c:v>
                </c:pt>
                <c:pt idx="7061">
                  <c:v>-0.32273499999999999</c:v>
                </c:pt>
                <c:pt idx="7062">
                  <c:v>-0.32202799999999998</c:v>
                </c:pt>
                <c:pt idx="7063">
                  <c:v>-0.32130300000000001</c:v>
                </c:pt>
                <c:pt idx="7064">
                  <c:v>-0.32054199999999999</c:v>
                </c:pt>
                <c:pt idx="7065">
                  <c:v>-0.31974000000000002</c:v>
                </c:pt>
                <c:pt idx="7066">
                  <c:v>-0.31890000000000002</c:v>
                </c:pt>
                <c:pt idx="7067">
                  <c:v>-0.318019</c:v>
                </c:pt>
                <c:pt idx="7068">
                  <c:v>-0.31709900000000002</c:v>
                </c:pt>
                <c:pt idx="7069">
                  <c:v>-0.31614500000000001</c:v>
                </c:pt>
                <c:pt idx="7070">
                  <c:v>-0.315162</c:v>
                </c:pt>
                <c:pt idx="7071">
                  <c:v>-0.31415500000000002</c:v>
                </c:pt>
                <c:pt idx="7072">
                  <c:v>-0.31312699999999999</c:v>
                </c:pt>
                <c:pt idx="7073">
                  <c:v>-0.31207699999999999</c:v>
                </c:pt>
                <c:pt idx="7074">
                  <c:v>-0.31100699999999998</c:v>
                </c:pt>
                <c:pt idx="7075">
                  <c:v>-0.309915</c:v>
                </c:pt>
                <c:pt idx="7076">
                  <c:v>-0.30880200000000002</c:v>
                </c:pt>
                <c:pt idx="7077">
                  <c:v>-0.307668</c:v>
                </c:pt>
                <c:pt idx="7078">
                  <c:v>-0.30651800000000001</c:v>
                </c:pt>
                <c:pt idx="7079">
                  <c:v>-0.30535400000000001</c:v>
                </c:pt>
                <c:pt idx="7080">
                  <c:v>-0.304172</c:v>
                </c:pt>
                <c:pt idx="7081">
                  <c:v>-0.30296800000000002</c:v>
                </c:pt>
                <c:pt idx="7082">
                  <c:v>-0.301734</c:v>
                </c:pt>
                <c:pt idx="7083">
                  <c:v>-0.30046800000000001</c:v>
                </c:pt>
                <c:pt idx="7084">
                  <c:v>-0.29916300000000001</c:v>
                </c:pt>
                <c:pt idx="7085">
                  <c:v>-0.29781400000000002</c:v>
                </c:pt>
                <c:pt idx="7086">
                  <c:v>-0.29641800000000001</c:v>
                </c:pt>
                <c:pt idx="7087">
                  <c:v>-0.29498000000000002</c:v>
                </c:pt>
                <c:pt idx="7088">
                  <c:v>-0.29350300000000001</c:v>
                </c:pt>
                <c:pt idx="7089">
                  <c:v>-0.291989</c:v>
                </c:pt>
                <c:pt idx="7090">
                  <c:v>-0.29043600000000003</c:v>
                </c:pt>
                <c:pt idx="7091">
                  <c:v>-0.28884799999999999</c:v>
                </c:pt>
                <c:pt idx="7092">
                  <c:v>-0.28722900000000001</c:v>
                </c:pt>
                <c:pt idx="7093">
                  <c:v>-0.28558800000000001</c:v>
                </c:pt>
                <c:pt idx="7094">
                  <c:v>-0.28393099999999999</c:v>
                </c:pt>
                <c:pt idx="7095">
                  <c:v>-0.28226099999999998</c:v>
                </c:pt>
                <c:pt idx="7096">
                  <c:v>-0.28057500000000002</c:v>
                </c:pt>
                <c:pt idx="7097">
                  <c:v>-0.27887099999999998</c:v>
                </c:pt>
                <c:pt idx="7098">
                  <c:v>-0.27715400000000001</c:v>
                </c:pt>
                <c:pt idx="7099">
                  <c:v>-0.27542800000000001</c:v>
                </c:pt>
                <c:pt idx="7100">
                  <c:v>-0.27369399999999999</c:v>
                </c:pt>
                <c:pt idx="7101">
                  <c:v>-0.27195200000000003</c:v>
                </c:pt>
                <c:pt idx="7102">
                  <c:v>-0.27020100000000002</c:v>
                </c:pt>
                <c:pt idx="7103">
                  <c:v>-0.26844800000000002</c:v>
                </c:pt>
                <c:pt idx="7104">
                  <c:v>-0.26669799999999999</c:v>
                </c:pt>
                <c:pt idx="7105">
                  <c:v>-0.26495200000000002</c:v>
                </c:pt>
                <c:pt idx="7106">
                  <c:v>-0.26321499999999998</c:v>
                </c:pt>
                <c:pt idx="7107">
                  <c:v>-0.26149099999999997</c:v>
                </c:pt>
                <c:pt idx="7108">
                  <c:v>-0.25978699999999999</c:v>
                </c:pt>
                <c:pt idx="7109">
                  <c:v>-0.25811400000000001</c:v>
                </c:pt>
                <c:pt idx="7110">
                  <c:v>-0.25647300000000001</c:v>
                </c:pt>
                <c:pt idx="7111">
                  <c:v>-0.25486199999999998</c:v>
                </c:pt>
                <c:pt idx="7112">
                  <c:v>-0.25327300000000003</c:v>
                </c:pt>
                <c:pt idx="7113">
                  <c:v>-0.25171100000000002</c:v>
                </c:pt>
                <c:pt idx="7114">
                  <c:v>-0.25018200000000002</c:v>
                </c:pt>
                <c:pt idx="7115">
                  <c:v>-0.24868999999999999</c:v>
                </c:pt>
                <c:pt idx="7116">
                  <c:v>-0.24723999999999999</c:v>
                </c:pt>
                <c:pt idx="7117">
                  <c:v>-0.245833</c:v>
                </c:pt>
                <c:pt idx="7118">
                  <c:v>-0.24447199999999999</c:v>
                </c:pt>
                <c:pt idx="7119">
                  <c:v>-0.24315700000000001</c:v>
                </c:pt>
                <c:pt idx="7120">
                  <c:v>-0.24188899999999999</c:v>
                </c:pt>
                <c:pt idx="7121">
                  <c:v>-0.24066799999999999</c:v>
                </c:pt>
                <c:pt idx="7122">
                  <c:v>-0.23949599999999999</c:v>
                </c:pt>
                <c:pt idx="7123">
                  <c:v>-0.23837900000000001</c:v>
                </c:pt>
                <c:pt idx="7124">
                  <c:v>-0.237315</c:v>
                </c:pt>
                <c:pt idx="7125">
                  <c:v>-0.23629700000000001</c:v>
                </c:pt>
                <c:pt idx="7126">
                  <c:v>-0.23532</c:v>
                </c:pt>
                <c:pt idx="7127">
                  <c:v>-0.23438200000000001</c:v>
                </c:pt>
                <c:pt idx="7128">
                  <c:v>-0.233484</c:v>
                </c:pt>
                <c:pt idx="7129">
                  <c:v>-0.23263200000000001</c:v>
                </c:pt>
                <c:pt idx="7130">
                  <c:v>-0.23183500000000001</c:v>
                </c:pt>
                <c:pt idx="7131">
                  <c:v>-0.231098</c:v>
                </c:pt>
                <c:pt idx="7132">
                  <c:v>-0.23042099999999999</c:v>
                </c:pt>
                <c:pt idx="7133">
                  <c:v>-0.22980100000000001</c:v>
                </c:pt>
                <c:pt idx="7134">
                  <c:v>-0.22923099999999999</c:v>
                </c:pt>
                <c:pt idx="7135">
                  <c:v>-0.22869999999999999</c:v>
                </c:pt>
                <c:pt idx="7136">
                  <c:v>-0.22820799999999999</c:v>
                </c:pt>
                <c:pt idx="7137">
                  <c:v>-0.227766</c:v>
                </c:pt>
                <c:pt idx="7138">
                  <c:v>-0.227384</c:v>
                </c:pt>
                <c:pt idx="7139">
                  <c:v>-0.22706100000000001</c:v>
                </c:pt>
                <c:pt idx="7140">
                  <c:v>-0.22678899999999999</c:v>
                </c:pt>
                <c:pt idx="7141">
                  <c:v>-0.22656100000000001</c:v>
                </c:pt>
                <c:pt idx="7142">
                  <c:v>-0.22637399999999999</c:v>
                </c:pt>
                <c:pt idx="7143">
                  <c:v>-0.22622</c:v>
                </c:pt>
                <c:pt idx="7144">
                  <c:v>-0.22609499999999999</c:v>
                </c:pt>
                <c:pt idx="7145">
                  <c:v>-0.225993</c:v>
                </c:pt>
                <c:pt idx="7146">
                  <c:v>-0.225912</c:v>
                </c:pt>
                <c:pt idx="7147">
                  <c:v>-0.22584699999999999</c:v>
                </c:pt>
                <c:pt idx="7148">
                  <c:v>-0.22578899999999999</c:v>
                </c:pt>
                <c:pt idx="7149">
                  <c:v>-0.22572600000000001</c:v>
                </c:pt>
                <c:pt idx="7150">
                  <c:v>-0.22563800000000001</c:v>
                </c:pt>
                <c:pt idx="7151">
                  <c:v>-0.225498</c:v>
                </c:pt>
                <c:pt idx="7152">
                  <c:v>-0.225296</c:v>
                </c:pt>
                <c:pt idx="7153">
                  <c:v>-0.22503500000000001</c:v>
                </c:pt>
                <c:pt idx="7154">
                  <c:v>-0.224717</c:v>
                </c:pt>
                <c:pt idx="7155">
                  <c:v>-0.22433800000000001</c:v>
                </c:pt>
                <c:pt idx="7156">
                  <c:v>-0.22389500000000001</c:v>
                </c:pt>
                <c:pt idx="7157">
                  <c:v>-0.223388</c:v>
                </c:pt>
                <c:pt idx="7158">
                  <c:v>-0.22281500000000001</c:v>
                </c:pt>
                <c:pt idx="7159">
                  <c:v>-0.22217000000000001</c:v>
                </c:pt>
                <c:pt idx="7160">
                  <c:v>-0.22144800000000001</c:v>
                </c:pt>
                <c:pt idx="7161">
                  <c:v>-0.22064700000000001</c:v>
                </c:pt>
                <c:pt idx="7162">
                  <c:v>-0.21976399999999999</c:v>
                </c:pt>
                <c:pt idx="7163">
                  <c:v>-0.21879499999999999</c:v>
                </c:pt>
                <c:pt idx="7164">
                  <c:v>-0.21773799999999999</c:v>
                </c:pt>
                <c:pt idx="7165">
                  <c:v>-0.21659900000000001</c:v>
                </c:pt>
                <c:pt idx="7166">
                  <c:v>-0.21538099999999999</c:v>
                </c:pt>
                <c:pt idx="7167">
                  <c:v>-0.214083</c:v>
                </c:pt>
                <c:pt idx="7168">
                  <c:v>-0.212697</c:v>
                </c:pt>
                <c:pt idx="7169">
                  <c:v>-0.21121799999999999</c:v>
                </c:pt>
                <c:pt idx="7170">
                  <c:v>-0.209642</c:v>
                </c:pt>
                <c:pt idx="7171">
                  <c:v>-0.20796600000000001</c:v>
                </c:pt>
                <c:pt idx="7172">
                  <c:v>-0.20618500000000001</c:v>
                </c:pt>
                <c:pt idx="7173">
                  <c:v>-0.204294</c:v>
                </c:pt>
                <c:pt idx="7174">
                  <c:v>-0.20229</c:v>
                </c:pt>
                <c:pt idx="7175">
                  <c:v>-0.20017699999999999</c:v>
                </c:pt>
                <c:pt idx="7176">
                  <c:v>-0.19795699999999999</c:v>
                </c:pt>
                <c:pt idx="7177">
                  <c:v>-0.19563</c:v>
                </c:pt>
                <c:pt idx="7178">
                  <c:v>-0.19319800000000001</c:v>
                </c:pt>
                <c:pt idx="7179">
                  <c:v>-0.190661</c:v>
                </c:pt>
                <c:pt idx="7180">
                  <c:v>-0.18802199999999999</c:v>
                </c:pt>
                <c:pt idx="7181">
                  <c:v>-0.185283</c:v>
                </c:pt>
                <c:pt idx="7182">
                  <c:v>-0.182447</c:v>
                </c:pt>
                <c:pt idx="7183">
                  <c:v>-0.17951800000000001</c:v>
                </c:pt>
                <c:pt idx="7184">
                  <c:v>-0.17649899999999999</c:v>
                </c:pt>
                <c:pt idx="7185">
                  <c:v>-0.17339199999999999</c:v>
                </c:pt>
                <c:pt idx="7186">
                  <c:v>-0.17020299999999999</c:v>
                </c:pt>
                <c:pt idx="7187">
                  <c:v>-0.166939</c:v>
                </c:pt>
                <c:pt idx="7188">
                  <c:v>-0.163606</c:v>
                </c:pt>
                <c:pt idx="7189">
                  <c:v>-0.16020799999999999</c:v>
                </c:pt>
                <c:pt idx="7190">
                  <c:v>-0.156749</c:v>
                </c:pt>
                <c:pt idx="7191">
                  <c:v>-0.15323700000000001</c:v>
                </c:pt>
                <c:pt idx="7192">
                  <c:v>-0.149677</c:v>
                </c:pt>
                <c:pt idx="7193">
                  <c:v>-0.14607300000000001</c:v>
                </c:pt>
                <c:pt idx="7194">
                  <c:v>-0.142432</c:v>
                </c:pt>
                <c:pt idx="7195">
                  <c:v>-0.13875999999999999</c:v>
                </c:pt>
                <c:pt idx="7196">
                  <c:v>-0.13506899999999999</c:v>
                </c:pt>
                <c:pt idx="7197">
                  <c:v>-0.13137099999999999</c:v>
                </c:pt>
                <c:pt idx="7198">
                  <c:v>-0.12767400000000001</c:v>
                </c:pt>
                <c:pt idx="7199">
                  <c:v>-0.12397900000000001</c:v>
                </c:pt>
                <c:pt idx="7200">
                  <c:v>-0.12028999999999999</c:v>
                </c:pt>
                <c:pt idx="7201">
                  <c:v>-0.116614</c:v>
                </c:pt>
                <c:pt idx="7202">
                  <c:v>-0.112957</c:v>
                </c:pt>
                <c:pt idx="7203">
                  <c:v>-0.109324</c:v>
                </c:pt>
                <c:pt idx="7204">
                  <c:v>-0.105721</c:v>
                </c:pt>
                <c:pt idx="7205">
                  <c:v>-0.102156</c:v>
                </c:pt>
                <c:pt idx="7206">
                  <c:v>-9.86369E-2</c:v>
                </c:pt>
                <c:pt idx="7207">
                  <c:v>-9.5170500000000005E-2</c:v>
                </c:pt>
                <c:pt idx="7208">
                  <c:v>-9.1764200000000004E-2</c:v>
                </c:pt>
                <c:pt idx="7209">
                  <c:v>-8.8427199999999997E-2</c:v>
                </c:pt>
                <c:pt idx="7210">
                  <c:v>-8.5170300000000004E-2</c:v>
                </c:pt>
                <c:pt idx="7211">
                  <c:v>-8.2000799999999999E-2</c:v>
                </c:pt>
                <c:pt idx="7212">
                  <c:v>-7.8921599999999995E-2</c:v>
                </c:pt>
                <c:pt idx="7213">
                  <c:v>-7.5935699999999995E-2</c:v>
                </c:pt>
                <c:pt idx="7214">
                  <c:v>-7.3046799999999995E-2</c:v>
                </c:pt>
                <c:pt idx="7215">
                  <c:v>-7.0260100000000006E-2</c:v>
                </c:pt>
                <c:pt idx="7216">
                  <c:v>-6.7581000000000002E-2</c:v>
                </c:pt>
                <c:pt idx="7217">
                  <c:v>-6.5018000000000006E-2</c:v>
                </c:pt>
                <c:pt idx="7218">
                  <c:v>-6.2580200000000002E-2</c:v>
                </c:pt>
                <c:pt idx="7219">
                  <c:v>-6.0273300000000002E-2</c:v>
                </c:pt>
                <c:pt idx="7220">
                  <c:v>-5.81015E-2</c:v>
                </c:pt>
                <c:pt idx="7221">
                  <c:v>-5.6066900000000003E-2</c:v>
                </c:pt>
                <c:pt idx="7222">
                  <c:v>-5.4168300000000003E-2</c:v>
                </c:pt>
                <c:pt idx="7223">
                  <c:v>-5.2405800000000002E-2</c:v>
                </c:pt>
                <c:pt idx="7224">
                  <c:v>-5.07868E-2</c:v>
                </c:pt>
                <c:pt idx="7225">
                  <c:v>-4.9322299999999999E-2</c:v>
                </c:pt>
                <c:pt idx="7226">
                  <c:v>-4.8018100000000001E-2</c:v>
                </c:pt>
                <c:pt idx="7227">
                  <c:v>-4.6873199999999997E-2</c:v>
                </c:pt>
                <c:pt idx="7228">
                  <c:v>-4.58866E-2</c:v>
                </c:pt>
                <c:pt idx="7229">
                  <c:v>-4.5059700000000001E-2</c:v>
                </c:pt>
                <c:pt idx="7230">
                  <c:v>-4.4392099999999997E-2</c:v>
                </c:pt>
                <c:pt idx="7231">
                  <c:v>-4.3879899999999999E-2</c:v>
                </c:pt>
                <c:pt idx="7232">
                  <c:v>-4.3521499999999998E-2</c:v>
                </c:pt>
                <c:pt idx="7233">
                  <c:v>-4.3319299999999998E-2</c:v>
                </c:pt>
                <c:pt idx="7234">
                  <c:v>-4.3278200000000003E-2</c:v>
                </c:pt>
                <c:pt idx="7235">
                  <c:v>-4.3400099999999997E-2</c:v>
                </c:pt>
                <c:pt idx="7236">
                  <c:v>-4.3679299999999997E-2</c:v>
                </c:pt>
                <c:pt idx="7237">
                  <c:v>-4.4103999999999997E-2</c:v>
                </c:pt>
                <c:pt idx="7238">
                  <c:v>-4.4655599999999997E-2</c:v>
                </c:pt>
                <c:pt idx="7239">
                  <c:v>-4.53205E-2</c:v>
                </c:pt>
                <c:pt idx="7240">
                  <c:v>-4.6106000000000001E-2</c:v>
                </c:pt>
                <c:pt idx="7241">
                  <c:v>-4.7026100000000001E-2</c:v>
                </c:pt>
                <c:pt idx="7242">
                  <c:v>-4.8079900000000002E-2</c:v>
                </c:pt>
                <c:pt idx="7243">
                  <c:v>-4.9259499999999998E-2</c:v>
                </c:pt>
                <c:pt idx="7244">
                  <c:v>-5.0562500000000003E-2</c:v>
                </c:pt>
                <c:pt idx="7245">
                  <c:v>-5.1989E-2</c:v>
                </c:pt>
                <c:pt idx="7246">
                  <c:v>-5.3535699999999999E-2</c:v>
                </c:pt>
                <c:pt idx="7247">
                  <c:v>-5.5196700000000001E-2</c:v>
                </c:pt>
                <c:pt idx="7248">
                  <c:v>-5.6968100000000001E-2</c:v>
                </c:pt>
                <c:pt idx="7249">
                  <c:v>-5.8848400000000002E-2</c:v>
                </c:pt>
                <c:pt idx="7250">
                  <c:v>-6.0835899999999998E-2</c:v>
                </c:pt>
                <c:pt idx="7251">
                  <c:v>-6.2928999999999999E-2</c:v>
                </c:pt>
                <c:pt idx="7252">
                  <c:v>-6.5127400000000002E-2</c:v>
                </c:pt>
                <c:pt idx="7253">
                  <c:v>-6.7429100000000006E-2</c:v>
                </c:pt>
                <c:pt idx="7254">
                  <c:v>-6.9830400000000001E-2</c:v>
                </c:pt>
                <c:pt idx="7255">
                  <c:v>-7.2325200000000006E-2</c:v>
                </c:pt>
                <c:pt idx="7256">
                  <c:v>-7.4906700000000007E-2</c:v>
                </c:pt>
                <c:pt idx="7257">
                  <c:v>-7.7570899999999998E-2</c:v>
                </c:pt>
                <c:pt idx="7258">
                  <c:v>-8.0315200000000003E-2</c:v>
                </c:pt>
                <c:pt idx="7259">
                  <c:v>-8.3133499999999999E-2</c:v>
                </c:pt>
                <c:pt idx="7260">
                  <c:v>-8.6016400000000007E-2</c:v>
                </c:pt>
                <c:pt idx="7261">
                  <c:v>-8.8952799999999999E-2</c:v>
                </c:pt>
                <c:pt idx="7262">
                  <c:v>-9.1935299999999998E-2</c:v>
                </c:pt>
                <c:pt idx="7263">
                  <c:v>-9.4960000000000003E-2</c:v>
                </c:pt>
                <c:pt idx="7264">
                  <c:v>-9.8021800000000006E-2</c:v>
                </c:pt>
                <c:pt idx="7265">
                  <c:v>-0.101114</c:v>
                </c:pt>
                <c:pt idx="7266">
                  <c:v>-0.104228</c:v>
                </c:pt>
                <c:pt idx="7267">
                  <c:v>-0.107359</c:v>
                </c:pt>
                <c:pt idx="7268">
                  <c:v>-0.1105</c:v>
                </c:pt>
                <c:pt idx="7269">
                  <c:v>-0.113646</c:v>
                </c:pt>
                <c:pt idx="7270">
                  <c:v>-0.11679200000000001</c:v>
                </c:pt>
                <c:pt idx="7271">
                  <c:v>-0.119934</c:v>
                </c:pt>
                <c:pt idx="7272">
                  <c:v>-0.12306599999999999</c:v>
                </c:pt>
                <c:pt idx="7273">
                  <c:v>-0.12618299999999999</c:v>
                </c:pt>
                <c:pt idx="7274">
                  <c:v>-0.12928000000000001</c:v>
                </c:pt>
                <c:pt idx="7275">
                  <c:v>-0.13235</c:v>
                </c:pt>
                <c:pt idx="7276">
                  <c:v>-0.13538800000000001</c:v>
                </c:pt>
                <c:pt idx="7277">
                  <c:v>-0.13838800000000001</c:v>
                </c:pt>
                <c:pt idx="7278">
                  <c:v>-0.14135</c:v>
                </c:pt>
                <c:pt idx="7279">
                  <c:v>-0.14426900000000001</c:v>
                </c:pt>
                <c:pt idx="7280">
                  <c:v>-0.14713899999999999</c:v>
                </c:pt>
                <c:pt idx="7281">
                  <c:v>-0.149955</c:v>
                </c:pt>
                <c:pt idx="7282">
                  <c:v>-0.15271299999999999</c:v>
                </c:pt>
                <c:pt idx="7283">
                  <c:v>-0.15540699999999999</c:v>
                </c:pt>
                <c:pt idx="7284">
                  <c:v>-0.15803500000000001</c:v>
                </c:pt>
                <c:pt idx="7285">
                  <c:v>-0.16059399999999999</c:v>
                </c:pt>
                <c:pt idx="7286">
                  <c:v>-0.16308300000000001</c:v>
                </c:pt>
                <c:pt idx="7287">
                  <c:v>-0.16549800000000001</c:v>
                </c:pt>
                <c:pt idx="7288">
                  <c:v>-0.16783600000000001</c:v>
                </c:pt>
                <c:pt idx="7289">
                  <c:v>-0.17008899999999999</c:v>
                </c:pt>
                <c:pt idx="7290">
                  <c:v>-0.17225599999999999</c:v>
                </c:pt>
                <c:pt idx="7291">
                  <c:v>-0.17433399999999999</c:v>
                </c:pt>
                <c:pt idx="7292">
                  <c:v>-0.17632100000000001</c:v>
                </c:pt>
                <c:pt idx="7293">
                  <c:v>-0.17821400000000001</c:v>
                </c:pt>
                <c:pt idx="7294">
                  <c:v>-0.18001</c:v>
                </c:pt>
                <c:pt idx="7295">
                  <c:v>-0.18170800000000001</c:v>
                </c:pt>
                <c:pt idx="7296">
                  <c:v>-0.183306</c:v>
                </c:pt>
                <c:pt idx="7297">
                  <c:v>-0.18480199999999999</c:v>
                </c:pt>
                <c:pt idx="7298">
                  <c:v>-0.186196</c:v>
                </c:pt>
                <c:pt idx="7299">
                  <c:v>-0.18748400000000001</c:v>
                </c:pt>
                <c:pt idx="7300">
                  <c:v>-0.188664</c:v>
                </c:pt>
                <c:pt idx="7301">
                  <c:v>-0.18973400000000001</c:v>
                </c:pt>
                <c:pt idx="7302">
                  <c:v>-0.190694</c:v>
                </c:pt>
                <c:pt idx="7303">
                  <c:v>-0.19154299999999999</c:v>
                </c:pt>
                <c:pt idx="7304">
                  <c:v>-0.19228000000000001</c:v>
                </c:pt>
                <c:pt idx="7305">
                  <c:v>-0.19290399999999999</c:v>
                </c:pt>
                <c:pt idx="7306">
                  <c:v>-0.193416</c:v>
                </c:pt>
                <c:pt idx="7307">
                  <c:v>-0.19381499999999999</c:v>
                </c:pt>
                <c:pt idx="7308">
                  <c:v>-0.19409799999999999</c:v>
                </c:pt>
                <c:pt idx="7309">
                  <c:v>-0.19426299999999999</c:v>
                </c:pt>
                <c:pt idx="7310">
                  <c:v>-0.19430600000000001</c:v>
                </c:pt>
                <c:pt idx="7311">
                  <c:v>-0.19422700000000001</c:v>
                </c:pt>
                <c:pt idx="7312">
                  <c:v>-0.19403100000000001</c:v>
                </c:pt>
                <c:pt idx="7313">
                  <c:v>-0.193718</c:v>
                </c:pt>
                <c:pt idx="7314">
                  <c:v>-0.19328999999999999</c:v>
                </c:pt>
                <c:pt idx="7315">
                  <c:v>-0.192747</c:v>
                </c:pt>
                <c:pt idx="7316">
                  <c:v>-0.19208900000000001</c:v>
                </c:pt>
                <c:pt idx="7317">
                  <c:v>-0.19131799999999999</c:v>
                </c:pt>
                <c:pt idx="7318">
                  <c:v>-0.19043599999999999</c:v>
                </c:pt>
                <c:pt idx="7319">
                  <c:v>-0.189445</c:v>
                </c:pt>
                <c:pt idx="7320">
                  <c:v>-0.18834400000000001</c:v>
                </c:pt>
                <c:pt idx="7321">
                  <c:v>-0.187139</c:v>
                </c:pt>
                <c:pt idx="7322">
                  <c:v>-0.185832</c:v>
                </c:pt>
                <c:pt idx="7323">
                  <c:v>-0.18442600000000001</c:v>
                </c:pt>
                <c:pt idx="7324">
                  <c:v>-0.182922</c:v>
                </c:pt>
                <c:pt idx="7325">
                  <c:v>-0.18132100000000001</c:v>
                </c:pt>
                <c:pt idx="7326">
                  <c:v>-0.17962600000000001</c:v>
                </c:pt>
                <c:pt idx="7327">
                  <c:v>-0.177839</c:v>
                </c:pt>
                <c:pt idx="7328">
                  <c:v>-0.17596500000000001</c:v>
                </c:pt>
                <c:pt idx="7329">
                  <c:v>-0.17400499999999999</c:v>
                </c:pt>
                <c:pt idx="7330">
                  <c:v>-0.17196</c:v>
                </c:pt>
                <c:pt idx="7331">
                  <c:v>-0.16983300000000001</c:v>
                </c:pt>
                <c:pt idx="7332">
                  <c:v>-0.167626</c:v>
                </c:pt>
                <c:pt idx="7333">
                  <c:v>-0.16534299999999999</c:v>
                </c:pt>
                <c:pt idx="7334">
                  <c:v>-0.16298799999999999</c:v>
                </c:pt>
                <c:pt idx="7335">
                  <c:v>-0.16056200000000001</c:v>
                </c:pt>
                <c:pt idx="7336">
                  <c:v>-0.15806799999999999</c:v>
                </c:pt>
                <c:pt idx="7337">
                  <c:v>-0.15551200000000001</c:v>
                </c:pt>
                <c:pt idx="7338">
                  <c:v>-0.15289900000000001</c:v>
                </c:pt>
                <c:pt idx="7339">
                  <c:v>-0.15023300000000001</c:v>
                </c:pt>
                <c:pt idx="7340">
                  <c:v>-0.14752199999999999</c:v>
                </c:pt>
                <c:pt idx="7341">
                  <c:v>-0.14476800000000001</c:v>
                </c:pt>
                <c:pt idx="7342">
                  <c:v>-0.14197399999999999</c:v>
                </c:pt>
                <c:pt idx="7343">
                  <c:v>-0.13914199999999999</c:v>
                </c:pt>
                <c:pt idx="7344">
                  <c:v>-0.13627800000000001</c:v>
                </c:pt>
                <c:pt idx="7345">
                  <c:v>-0.133384</c:v>
                </c:pt>
                <c:pt idx="7346">
                  <c:v>-0.130463</c:v>
                </c:pt>
                <c:pt idx="7347">
                  <c:v>-0.127521</c:v>
                </c:pt>
                <c:pt idx="7348">
                  <c:v>-0.124559</c:v>
                </c:pt>
                <c:pt idx="7349">
                  <c:v>-0.12157900000000001</c:v>
                </c:pt>
                <c:pt idx="7350">
                  <c:v>-0.118585</c:v>
                </c:pt>
                <c:pt idx="7351">
                  <c:v>-0.11558300000000001</c:v>
                </c:pt>
                <c:pt idx="7352">
                  <c:v>-0.112579</c:v>
                </c:pt>
                <c:pt idx="7353">
                  <c:v>-0.10957600000000001</c:v>
                </c:pt>
                <c:pt idx="7354">
                  <c:v>-0.106576</c:v>
                </c:pt>
                <c:pt idx="7355">
                  <c:v>-0.10358000000000001</c:v>
                </c:pt>
                <c:pt idx="7356">
                  <c:v>-0.100592</c:v>
                </c:pt>
                <c:pt idx="7357">
                  <c:v>-9.7614599999999996E-2</c:v>
                </c:pt>
                <c:pt idx="7358">
                  <c:v>-9.4652899999999998E-2</c:v>
                </c:pt>
                <c:pt idx="7359">
                  <c:v>-9.171E-2</c:v>
                </c:pt>
                <c:pt idx="7360">
                  <c:v>-8.87873E-2</c:v>
                </c:pt>
                <c:pt idx="7361">
                  <c:v>-8.5886100000000007E-2</c:v>
                </c:pt>
                <c:pt idx="7362">
                  <c:v>-8.3009100000000002E-2</c:v>
                </c:pt>
                <c:pt idx="7363">
                  <c:v>-8.0159900000000006E-2</c:v>
                </c:pt>
                <c:pt idx="7364">
                  <c:v>-7.7340800000000001E-2</c:v>
                </c:pt>
                <c:pt idx="7365">
                  <c:v>-7.4553300000000003E-2</c:v>
                </c:pt>
                <c:pt idx="7366">
                  <c:v>-7.1800000000000003E-2</c:v>
                </c:pt>
                <c:pt idx="7367">
                  <c:v>-6.9084300000000001E-2</c:v>
                </c:pt>
                <c:pt idx="7368">
                  <c:v>-6.6410300000000005E-2</c:v>
                </c:pt>
                <c:pt idx="7369">
                  <c:v>-6.3781099999999993E-2</c:v>
                </c:pt>
                <c:pt idx="7370">
                  <c:v>-6.1198000000000002E-2</c:v>
                </c:pt>
                <c:pt idx="7371">
                  <c:v>-5.8662199999999998E-2</c:v>
                </c:pt>
                <c:pt idx="7372">
                  <c:v>-5.6175900000000001E-2</c:v>
                </c:pt>
                <c:pt idx="7373">
                  <c:v>-5.3741299999999999E-2</c:v>
                </c:pt>
                <c:pt idx="7374">
                  <c:v>-5.1360299999999998E-2</c:v>
                </c:pt>
                <c:pt idx="7375">
                  <c:v>-4.9034000000000001E-2</c:v>
                </c:pt>
                <c:pt idx="7376">
                  <c:v>-4.6762699999999997E-2</c:v>
                </c:pt>
                <c:pt idx="7377">
                  <c:v>-4.4545899999999999E-2</c:v>
                </c:pt>
                <c:pt idx="7378">
                  <c:v>-4.2383400000000002E-2</c:v>
                </c:pt>
                <c:pt idx="7379">
                  <c:v>-4.0275199999999997E-2</c:v>
                </c:pt>
                <c:pt idx="7380">
                  <c:v>-3.8221199999999997E-2</c:v>
                </c:pt>
                <c:pt idx="7381">
                  <c:v>-3.6222400000000002E-2</c:v>
                </c:pt>
                <c:pt idx="7382">
                  <c:v>-3.4280100000000001E-2</c:v>
                </c:pt>
                <c:pt idx="7383">
                  <c:v>-3.2395300000000002E-2</c:v>
                </c:pt>
                <c:pt idx="7384">
                  <c:v>-3.0568100000000001E-2</c:v>
                </c:pt>
                <c:pt idx="7385">
                  <c:v>-2.8798199999999999E-2</c:v>
                </c:pt>
                <c:pt idx="7386">
                  <c:v>-2.70847E-2</c:v>
                </c:pt>
                <c:pt idx="7387">
                  <c:v>-2.5426600000000001E-2</c:v>
                </c:pt>
                <c:pt idx="7388">
                  <c:v>-2.3822400000000001E-2</c:v>
                </c:pt>
                <c:pt idx="7389">
                  <c:v>-2.2270999999999999E-2</c:v>
                </c:pt>
                <c:pt idx="7390">
                  <c:v>-2.07712E-2</c:v>
                </c:pt>
                <c:pt idx="7391">
                  <c:v>-1.9322499999999999E-2</c:v>
                </c:pt>
                <c:pt idx="7392">
                  <c:v>-1.7924200000000001E-2</c:v>
                </c:pt>
                <c:pt idx="7393">
                  <c:v>-1.6574599999999998E-2</c:v>
                </c:pt>
                <c:pt idx="7394">
                  <c:v>-1.5272000000000001E-2</c:v>
                </c:pt>
                <c:pt idx="7395">
                  <c:v>-1.40167E-2</c:v>
                </c:pt>
                <c:pt idx="7396">
                  <c:v>-1.28092E-2</c:v>
                </c:pt>
                <c:pt idx="7397">
                  <c:v>-1.16481E-2</c:v>
                </c:pt>
                <c:pt idx="7398">
                  <c:v>-1.05317E-2</c:v>
                </c:pt>
                <c:pt idx="7399" formatCode="0.00E+00">
                  <c:v>-9.4585099999999998E-3</c:v>
                </c:pt>
                <c:pt idx="7400" formatCode="0.00E+00">
                  <c:v>-8.4273600000000001E-3</c:v>
                </c:pt>
                <c:pt idx="7401" formatCode="0.00E+00">
                  <c:v>-7.4372300000000004E-3</c:v>
                </c:pt>
                <c:pt idx="7402" formatCode="0.00E+00">
                  <c:v>-6.4873600000000002E-3</c:v>
                </c:pt>
                <c:pt idx="7403" formatCode="0.00E+00">
                  <c:v>-5.5762299999999997E-3</c:v>
                </c:pt>
                <c:pt idx="7404" formatCode="0.00E+00">
                  <c:v>-4.7022599999999998E-3</c:v>
                </c:pt>
                <c:pt idx="7405" formatCode="0.00E+00">
                  <c:v>-3.8642300000000002E-3</c:v>
                </c:pt>
                <c:pt idx="7406" formatCode="0.00E+00">
                  <c:v>-3.0601399999999998E-3</c:v>
                </c:pt>
                <c:pt idx="7407" formatCode="0.00E+00">
                  <c:v>-2.2878999999999998E-3</c:v>
                </c:pt>
                <c:pt idx="7408" formatCode="0.00E+00">
                  <c:v>-1.5470099999999999E-3</c:v>
                </c:pt>
                <c:pt idx="7409" formatCode="0.00E+00">
                  <c:v>-8.3747300000000004E-4</c:v>
                </c:pt>
                <c:pt idx="7410" formatCode="0.00E+00">
                  <c:v>-1.5763499999999999E-4</c:v>
                </c:pt>
                <c:pt idx="7411" formatCode="0.00E+00">
                  <c:v>4.9509800000000002E-4</c:v>
                </c:pt>
                <c:pt idx="7412" formatCode="0.00E+00">
                  <c:v>1.1223400000000001E-3</c:v>
                </c:pt>
                <c:pt idx="7413" formatCode="0.00E+00">
                  <c:v>1.72529E-3</c:v>
                </c:pt>
                <c:pt idx="7414" formatCode="0.00E+00">
                  <c:v>2.3056999999999999E-3</c:v>
                </c:pt>
                <c:pt idx="7415" formatCode="0.00E+00">
                  <c:v>2.8654000000000002E-3</c:v>
                </c:pt>
                <c:pt idx="7416" formatCode="0.00E+00">
                  <c:v>3.4062900000000002E-3</c:v>
                </c:pt>
                <c:pt idx="7417" formatCode="0.00E+00">
                  <c:v>3.9302800000000004E-3</c:v>
                </c:pt>
                <c:pt idx="7418" formatCode="0.00E+00">
                  <c:v>4.4387699999999999E-3</c:v>
                </c:pt>
                <c:pt idx="7419" formatCode="0.00E+00">
                  <c:v>4.9329999999999999E-3</c:v>
                </c:pt>
                <c:pt idx="7420" formatCode="0.00E+00">
                  <c:v>5.4147800000000001E-3</c:v>
                </c:pt>
                <c:pt idx="7421" formatCode="0.00E+00">
                  <c:v>5.8861900000000003E-3</c:v>
                </c:pt>
                <c:pt idx="7422" formatCode="0.00E+00">
                  <c:v>6.3489699999999998E-3</c:v>
                </c:pt>
                <c:pt idx="7423" formatCode="0.00E+00">
                  <c:v>6.8047100000000003E-3</c:v>
                </c:pt>
                <c:pt idx="7424" formatCode="0.00E+00">
                  <c:v>7.2553499999999998E-3</c:v>
                </c:pt>
                <c:pt idx="7425" formatCode="0.00E+00">
                  <c:v>7.7029899999999998E-3</c:v>
                </c:pt>
                <c:pt idx="7426" formatCode="0.00E+00">
                  <c:v>8.1490699999999996E-3</c:v>
                </c:pt>
                <c:pt idx="7427" formatCode="0.00E+00">
                  <c:v>8.59474E-3</c:v>
                </c:pt>
                <c:pt idx="7428" formatCode="0.00E+00">
                  <c:v>9.0413500000000001E-3</c:v>
                </c:pt>
                <c:pt idx="7429" formatCode="0.00E+00">
                  <c:v>9.4901699999999992E-3</c:v>
                </c:pt>
                <c:pt idx="7430" formatCode="0.00E+00">
                  <c:v>9.9423600000000008E-3</c:v>
                </c:pt>
                <c:pt idx="7431">
                  <c:v>1.0399200000000001E-2</c:v>
                </c:pt>
                <c:pt idx="7432">
                  <c:v>1.08623E-2</c:v>
                </c:pt>
                <c:pt idx="7433">
                  <c:v>1.13329E-2</c:v>
                </c:pt>
                <c:pt idx="7434">
                  <c:v>1.1812E-2</c:v>
                </c:pt>
                <c:pt idx="7435">
                  <c:v>1.23E-2</c:v>
                </c:pt>
                <c:pt idx="7436">
                  <c:v>1.2797299999999999E-2</c:v>
                </c:pt>
                <c:pt idx="7437">
                  <c:v>1.33052E-2</c:v>
                </c:pt>
                <c:pt idx="7438">
                  <c:v>1.38253E-2</c:v>
                </c:pt>
                <c:pt idx="7439">
                  <c:v>1.4357999999999999E-2</c:v>
                </c:pt>
                <c:pt idx="7440">
                  <c:v>1.4903700000000001E-2</c:v>
                </c:pt>
                <c:pt idx="7441">
                  <c:v>1.54632E-2</c:v>
                </c:pt>
                <c:pt idx="7442">
                  <c:v>1.60374E-2</c:v>
                </c:pt>
                <c:pt idx="7443">
                  <c:v>1.66264E-2</c:v>
                </c:pt>
                <c:pt idx="7444">
                  <c:v>1.72304E-2</c:v>
                </c:pt>
                <c:pt idx="7445">
                  <c:v>1.7849500000000001E-2</c:v>
                </c:pt>
                <c:pt idx="7446">
                  <c:v>1.8484199999999999E-2</c:v>
                </c:pt>
                <c:pt idx="7447">
                  <c:v>1.9134700000000001E-2</c:v>
                </c:pt>
                <c:pt idx="7448">
                  <c:v>1.98008E-2</c:v>
                </c:pt>
                <c:pt idx="7449">
                  <c:v>2.04826E-2</c:v>
                </c:pt>
                <c:pt idx="7450">
                  <c:v>2.1180000000000001E-2</c:v>
                </c:pt>
                <c:pt idx="7451">
                  <c:v>2.1892399999999999E-2</c:v>
                </c:pt>
                <c:pt idx="7452">
                  <c:v>2.2619E-2</c:v>
                </c:pt>
                <c:pt idx="7453">
                  <c:v>2.3359600000000001E-2</c:v>
                </c:pt>
                <c:pt idx="7454">
                  <c:v>2.4113599999999999E-2</c:v>
                </c:pt>
                <c:pt idx="7455">
                  <c:v>2.4880599999999999E-2</c:v>
                </c:pt>
                <c:pt idx="7456">
                  <c:v>2.5659899999999999E-2</c:v>
                </c:pt>
                <c:pt idx="7457">
                  <c:v>2.6450700000000001E-2</c:v>
                </c:pt>
                <c:pt idx="7458">
                  <c:v>2.7252599999999998E-2</c:v>
                </c:pt>
                <c:pt idx="7459">
                  <c:v>2.8064700000000001E-2</c:v>
                </c:pt>
                <c:pt idx="7460">
                  <c:v>2.8885899999999999E-2</c:v>
                </c:pt>
                <c:pt idx="7461">
                  <c:v>2.97153E-2</c:v>
                </c:pt>
                <c:pt idx="7462">
                  <c:v>3.05518E-2</c:v>
                </c:pt>
                <c:pt idx="7463">
                  <c:v>3.1394400000000003E-2</c:v>
                </c:pt>
                <c:pt idx="7464">
                  <c:v>3.2242E-2</c:v>
                </c:pt>
                <c:pt idx="7465">
                  <c:v>3.3093699999999997E-2</c:v>
                </c:pt>
                <c:pt idx="7466">
                  <c:v>3.3948300000000001E-2</c:v>
                </c:pt>
                <c:pt idx="7467">
                  <c:v>3.4804599999999998E-2</c:v>
                </c:pt>
                <c:pt idx="7468">
                  <c:v>3.5661400000000003E-2</c:v>
                </c:pt>
                <c:pt idx="7469">
                  <c:v>3.6517300000000003E-2</c:v>
                </c:pt>
                <c:pt idx="7470">
                  <c:v>3.7370899999999999E-2</c:v>
                </c:pt>
                <c:pt idx="7471">
                  <c:v>3.8220799999999999E-2</c:v>
                </c:pt>
                <c:pt idx="7472">
                  <c:v>3.9065599999999999E-2</c:v>
                </c:pt>
                <c:pt idx="7473">
                  <c:v>3.9903800000000003E-2</c:v>
                </c:pt>
                <c:pt idx="7474">
                  <c:v>4.0733999999999999E-2</c:v>
                </c:pt>
                <c:pt idx="7475">
                  <c:v>4.15547E-2</c:v>
                </c:pt>
                <c:pt idx="7476">
                  <c:v>4.2364199999999998E-2</c:v>
                </c:pt>
                <c:pt idx="7477">
                  <c:v>4.3160999999999998E-2</c:v>
                </c:pt>
                <c:pt idx="7478">
                  <c:v>4.3943299999999998E-2</c:v>
                </c:pt>
                <c:pt idx="7479">
                  <c:v>4.4709699999999998E-2</c:v>
                </c:pt>
                <c:pt idx="7480">
                  <c:v>4.5458600000000002E-2</c:v>
                </c:pt>
                <c:pt idx="7481">
                  <c:v>4.6188600000000003E-2</c:v>
                </c:pt>
                <c:pt idx="7482">
                  <c:v>4.6897399999999999E-2</c:v>
                </c:pt>
                <c:pt idx="7483">
                  <c:v>4.7582399999999997E-2</c:v>
                </c:pt>
                <c:pt idx="7484">
                  <c:v>4.8241300000000001E-2</c:v>
                </c:pt>
                <c:pt idx="7485">
                  <c:v>4.8871900000000003E-2</c:v>
                </c:pt>
                <c:pt idx="7486">
                  <c:v>4.94724E-2</c:v>
                </c:pt>
                <c:pt idx="7487">
                  <c:v>5.00407E-2</c:v>
                </c:pt>
                <c:pt idx="7488">
                  <c:v>5.0574899999999999E-2</c:v>
                </c:pt>
                <c:pt idx="7489">
                  <c:v>5.1073E-2</c:v>
                </c:pt>
                <c:pt idx="7490">
                  <c:v>5.1533099999999998E-2</c:v>
                </c:pt>
                <c:pt idx="7491">
                  <c:v>5.1953199999999998E-2</c:v>
                </c:pt>
                <c:pt idx="7492">
                  <c:v>5.2331500000000003E-2</c:v>
                </c:pt>
                <c:pt idx="7493">
                  <c:v>5.2665999999999998E-2</c:v>
                </c:pt>
                <c:pt idx="7494">
                  <c:v>5.2955099999999998E-2</c:v>
                </c:pt>
                <c:pt idx="7495">
                  <c:v>5.3196899999999998E-2</c:v>
                </c:pt>
                <c:pt idx="7496">
                  <c:v>5.3389800000000001E-2</c:v>
                </c:pt>
                <c:pt idx="7497">
                  <c:v>5.3532099999999999E-2</c:v>
                </c:pt>
                <c:pt idx="7498">
                  <c:v>5.3622099999999999E-2</c:v>
                </c:pt>
                <c:pt idx="7499">
                  <c:v>5.3658299999999999E-2</c:v>
                </c:pt>
                <c:pt idx="7500">
                  <c:v>5.3639399999999997E-2</c:v>
                </c:pt>
                <c:pt idx="7501">
                  <c:v>5.3564000000000001E-2</c:v>
                </c:pt>
                <c:pt idx="7502">
                  <c:v>5.3430900000000003E-2</c:v>
                </c:pt>
                <c:pt idx="7503">
                  <c:v>5.3238899999999999E-2</c:v>
                </c:pt>
                <c:pt idx="7504">
                  <c:v>5.2986600000000002E-2</c:v>
                </c:pt>
                <c:pt idx="7505">
                  <c:v>5.26731E-2</c:v>
                </c:pt>
                <c:pt idx="7506">
                  <c:v>5.2297400000000001E-2</c:v>
                </c:pt>
                <c:pt idx="7507">
                  <c:v>5.1858500000000002E-2</c:v>
                </c:pt>
                <c:pt idx="7508">
                  <c:v>5.1355699999999997E-2</c:v>
                </c:pt>
                <c:pt idx="7509">
                  <c:v>5.0788399999999997E-2</c:v>
                </c:pt>
                <c:pt idx="7510">
                  <c:v>5.0156100000000002E-2</c:v>
                </c:pt>
                <c:pt idx="7511">
                  <c:v>4.9458500000000002E-2</c:v>
                </c:pt>
                <c:pt idx="7512">
                  <c:v>4.8695000000000002E-2</c:v>
                </c:pt>
                <c:pt idx="7513">
                  <c:v>4.7865400000000002E-2</c:v>
                </c:pt>
                <c:pt idx="7514">
                  <c:v>4.6969400000000001E-2</c:v>
                </c:pt>
                <c:pt idx="7515">
                  <c:v>4.6006999999999999E-2</c:v>
                </c:pt>
                <c:pt idx="7516">
                  <c:v>4.4978299999999999E-2</c:v>
                </c:pt>
                <c:pt idx="7517">
                  <c:v>4.3883400000000003E-2</c:v>
                </c:pt>
                <c:pt idx="7518">
                  <c:v>4.2722400000000001E-2</c:v>
                </c:pt>
                <c:pt idx="7519">
                  <c:v>4.1495600000000001E-2</c:v>
                </c:pt>
                <c:pt idx="7520">
                  <c:v>4.0203599999999999E-2</c:v>
                </c:pt>
                <c:pt idx="7521">
                  <c:v>3.8847100000000002E-2</c:v>
                </c:pt>
                <c:pt idx="7522">
                  <c:v>3.7426899999999999E-2</c:v>
                </c:pt>
                <c:pt idx="7523">
                  <c:v>3.5943799999999998E-2</c:v>
                </c:pt>
                <c:pt idx="7524">
                  <c:v>3.4398900000000003E-2</c:v>
                </c:pt>
                <c:pt idx="7525">
                  <c:v>3.2793099999999999E-2</c:v>
                </c:pt>
                <c:pt idx="7526">
                  <c:v>3.11274E-2</c:v>
                </c:pt>
                <c:pt idx="7527">
                  <c:v>2.9402999999999999E-2</c:v>
                </c:pt>
                <c:pt idx="7528">
                  <c:v>2.7621199999999999E-2</c:v>
                </c:pt>
                <c:pt idx="7529">
                  <c:v>2.5783500000000001E-2</c:v>
                </c:pt>
                <c:pt idx="7530">
                  <c:v>2.3891599999999999E-2</c:v>
                </c:pt>
                <c:pt idx="7531">
                  <c:v>2.19472E-2</c:v>
                </c:pt>
                <c:pt idx="7532">
                  <c:v>1.99521E-2</c:v>
                </c:pt>
                <c:pt idx="7533">
                  <c:v>1.7908199999999999E-2</c:v>
                </c:pt>
                <c:pt idx="7534">
                  <c:v>1.5817700000000001E-2</c:v>
                </c:pt>
                <c:pt idx="7535">
                  <c:v>1.3682700000000001E-2</c:v>
                </c:pt>
                <c:pt idx="7536">
                  <c:v>1.15052E-2</c:v>
                </c:pt>
                <c:pt idx="7537" formatCode="0.00E+00">
                  <c:v>9.2872300000000005E-3</c:v>
                </c:pt>
                <c:pt idx="7538" formatCode="0.00E+00">
                  <c:v>7.0309500000000002E-3</c:v>
                </c:pt>
                <c:pt idx="7539" formatCode="0.00E+00">
                  <c:v>4.73873E-3</c:v>
                </c:pt>
                <c:pt idx="7540" formatCode="0.00E+00">
                  <c:v>2.4130200000000001E-3</c:v>
                </c:pt>
                <c:pt idx="7541" formatCode="0.00E+00">
                  <c:v>5.6377700000000001E-5</c:v>
                </c:pt>
                <c:pt idx="7542" formatCode="0.00E+00">
                  <c:v>-2.3284999999999998E-3</c:v>
                </c:pt>
                <c:pt idx="7543" formatCode="0.00E+00">
                  <c:v>-4.7388300000000003E-3</c:v>
                </c:pt>
                <c:pt idx="7544" formatCode="0.00E+00">
                  <c:v>-7.1717899999999999E-3</c:v>
                </c:pt>
                <c:pt idx="7545" formatCode="0.00E+00">
                  <c:v>-9.6244799999999995E-3</c:v>
                </c:pt>
                <c:pt idx="7546">
                  <c:v>-1.2094000000000001E-2</c:v>
                </c:pt>
                <c:pt idx="7547">
                  <c:v>-1.45775E-2</c:v>
                </c:pt>
                <c:pt idx="7548">
                  <c:v>-1.7072E-2</c:v>
                </c:pt>
                <c:pt idx="7549">
                  <c:v>-1.9574500000000002E-2</c:v>
                </c:pt>
                <c:pt idx="7550">
                  <c:v>-2.2081799999999999E-2</c:v>
                </c:pt>
                <c:pt idx="7551">
                  <c:v>-2.4590600000000001E-2</c:v>
                </c:pt>
                <c:pt idx="7552">
                  <c:v>-2.7097599999999999E-2</c:v>
                </c:pt>
                <c:pt idx="7553">
                  <c:v>-2.9599799999999999E-2</c:v>
                </c:pt>
                <c:pt idx="7554">
                  <c:v>-3.2093900000000002E-2</c:v>
                </c:pt>
                <c:pt idx="7555">
                  <c:v>-3.4576999999999997E-2</c:v>
                </c:pt>
                <c:pt idx="7556">
                  <c:v>-3.7046099999999998E-2</c:v>
                </c:pt>
                <c:pt idx="7557">
                  <c:v>-3.9497999999999998E-2</c:v>
                </c:pt>
                <c:pt idx="7558">
                  <c:v>-4.1929399999999999E-2</c:v>
                </c:pt>
                <c:pt idx="7559">
                  <c:v>-4.4337099999999997E-2</c:v>
                </c:pt>
                <c:pt idx="7560">
                  <c:v>-4.67179E-2</c:v>
                </c:pt>
                <c:pt idx="7561">
                  <c:v>-4.9068399999999998E-2</c:v>
                </c:pt>
                <c:pt idx="7562">
                  <c:v>-5.1385100000000003E-2</c:v>
                </c:pt>
                <c:pt idx="7563">
                  <c:v>-5.3664700000000003E-2</c:v>
                </c:pt>
                <c:pt idx="7564">
                  <c:v>-5.5903799999999997E-2</c:v>
                </c:pt>
                <c:pt idx="7565">
                  <c:v>-5.8099499999999998E-2</c:v>
                </c:pt>
                <c:pt idx="7566">
                  <c:v>-6.0248700000000002E-2</c:v>
                </c:pt>
                <c:pt idx="7567">
                  <c:v>-6.2348599999999997E-2</c:v>
                </c:pt>
                <c:pt idx="7568">
                  <c:v>-6.4396300000000004E-2</c:v>
                </c:pt>
                <c:pt idx="7569">
                  <c:v>-6.6388900000000001E-2</c:v>
                </c:pt>
                <c:pt idx="7570">
                  <c:v>-6.8323700000000001E-2</c:v>
                </c:pt>
                <c:pt idx="7571">
                  <c:v>-7.0198200000000002E-2</c:v>
                </c:pt>
                <c:pt idx="7572">
                  <c:v>-7.2009799999999999E-2</c:v>
                </c:pt>
                <c:pt idx="7573">
                  <c:v>-7.3755799999999996E-2</c:v>
                </c:pt>
                <c:pt idx="7574">
                  <c:v>-7.5433799999999995E-2</c:v>
                </c:pt>
                <c:pt idx="7575">
                  <c:v>-7.7041100000000001E-2</c:v>
                </c:pt>
                <c:pt idx="7576">
                  <c:v>-7.85748E-2</c:v>
                </c:pt>
                <c:pt idx="7577">
                  <c:v>-8.0032099999999995E-2</c:v>
                </c:pt>
                <c:pt idx="7578">
                  <c:v>-8.1410700000000003E-2</c:v>
                </c:pt>
                <c:pt idx="7579">
                  <c:v>-8.2708900000000002E-2</c:v>
                </c:pt>
                <c:pt idx="7580">
                  <c:v>-8.3925100000000002E-2</c:v>
                </c:pt>
                <c:pt idx="7581">
                  <c:v>-8.5057400000000005E-2</c:v>
                </c:pt>
                <c:pt idx="7582">
                  <c:v>-8.6104200000000006E-2</c:v>
                </c:pt>
                <c:pt idx="7583">
                  <c:v>-8.7064000000000002E-2</c:v>
                </c:pt>
                <c:pt idx="7584">
                  <c:v>-8.7935100000000002E-2</c:v>
                </c:pt>
                <c:pt idx="7585">
                  <c:v>-8.8716000000000003E-2</c:v>
                </c:pt>
                <c:pt idx="7586">
                  <c:v>-8.9405299999999993E-2</c:v>
                </c:pt>
                <c:pt idx="7587">
                  <c:v>-9.0001600000000001E-2</c:v>
                </c:pt>
                <c:pt idx="7588">
                  <c:v>-9.0504000000000001E-2</c:v>
                </c:pt>
                <c:pt idx="7589">
                  <c:v>-9.0911199999999998E-2</c:v>
                </c:pt>
                <c:pt idx="7590">
                  <c:v>-9.1222499999999998E-2</c:v>
                </c:pt>
                <c:pt idx="7591">
                  <c:v>-9.1437000000000004E-2</c:v>
                </c:pt>
                <c:pt idx="7592">
                  <c:v>-9.1554200000000002E-2</c:v>
                </c:pt>
                <c:pt idx="7593">
                  <c:v>-9.1573699999999994E-2</c:v>
                </c:pt>
                <c:pt idx="7594">
                  <c:v>-9.1495300000000002E-2</c:v>
                </c:pt>
                <c:pt idx="7595">
                  <c:v>-9.1318899999999995E-2</c:v>
                </c:pt>
                <c:pt idx="7596">
                  <c:v>-9.1044399999999998E-2</c:v>
                </c:pt>
                <c:pt idx="7597">
                  <c:v>-9.0671799999999997E-2</c:v>
                </c:pt>
                <c:pt idx="7598">
                  <c:v>-9.0201199999999995E-2</c:v>
                </c:pt>
                <c:pt idx="7599">
                  <c:v>-8.9633400000000002E-2</c:v>
                </c:pt>
                <c:pt idx="7600">
                  <c:v>-8.8968699999999998E-2</c:v>
                </c:pt>
                <c:pt idx="7601">
                  <c:v>-8.8207400000000005E-2</c:v>
                </c:pt>
                <c:pt idx="7602">
                  <c:v>-8.7350200000000003E-2</c:v>
                </c:pt>
                <c:pt idx="7603">
                  <c:v>-8.6398100000000005E-2</c:v>
                </c:pt>
                <c:pt idx="7604">
                  <c:v>-8.5352300000000006E-2</c:v>
                </c:pt>
                <c:pt idx="7605">
                  <c:v>-8.4213700000000002E-2</c:v>
                </c:pt>
                <c:pt idx="7606">
                  <c:v>-8.2983799999999996E-2</c:v>
                </c:pt>
                <c:pt idx="7607">
                  <c:v>-8.1664299999999995E-2</c:v>
                </c:pt>
                <c:pt idx="7608">
                  <c:v>-8.0256900000000006E-2</c:v>
                </c:pt>
                <c:pt idx="7609">
                  <c:v>-7.8763600000000003E-2</c:v>
                </c:pt>
                <c:pt idx="7610">
                  <c:v>-7.7186599999999994E-2</c:v>
                </c:pt>
                <c:pt idx="7611">
                  <c:v>-7.5527899999999995E-2</c:v>
                </c:pt>
                <c:pt idx="7612">
                  <c:v>-7.3789499999999994E-2</c:v>
                </c:pt>
                <c:pt idx="7613">
                  <c:v>-7.1973300000000004E-2</c:v>
                </c:pt>
                <c:pt idx="7614">
                  <c:v>-7.00818E-2</c:v>
                </c:pt>
                <c:pt idx="7615">
                  <c:v>-6.8117399999999995E-2</c:v>
                </c:pt>
                <c:pt idx="7616">
                  <c:v>-6.6082199999999994E-2</c:v>
                </c:pt>
                <c:pt idx="7617">
                  <c:v>-6.3978599999999997E-2</c:v>
                </c:pt>
                <c:pt idx="7618">
                  <c:v>-6.1808799999999997E-2</c:v>
                </c:pt>
                <c:pt idx="7619">
                  <c:v>-5.9575500000000003E-2</c:v>
                </c:pt>
                <c:pt idx="7620">
                  <c:v>-5.7281800000000001E-2</c:v>
                </c:pt>
                <c:pt idx="7621">
                  <c:v>-5.4930800000000002E-2</c:v>
                </c:pt>
                <c:pt idx="7622">
                  <c:v>-5.2525500000000003E-2</c:v>
                </c:pt>
                <c:pt idx="7623">
                  <c:v>-5.0069500000000003E-2</c:v>
                </c:pt>
                <c:pt idx="7624">
                  <c:v>-4.7565900000000001E-2</c:v>
                </c:pt>
                <c:pt idx="7625">
                  <c:v>-4.5017599999999998E-2</c:v>
                </c:pt>
                <c:pt idx="7626">
                  <c:v>-4.2427399999999997E-2</c:v>
                </c:pt>
                <c:pt idx="7627">
                  <c:v>-3.9798500000000001E-2</c:v>
                </c:pt>
                <c:pt idx="7628">
                  <c:v>-3.7134399999999998E-2</c:v>
                </c:pt>
                <c:pt idx="7629">
                  <c:v>-3.4439200000000003E-2</c:v>
                </c:pt>
                <c:pt idx="7630">
                  <c:v>-3.1716599999999998E-2</c:v>
                </c:pt>
                <c:pt idx="7631">
                  <c:v>-2.8970200000000002E-2</c:v>
                </c:pt>
                <c:pt idx="7632">
                  <c:v>-2.6203600000000001E-2</c:v>
                </c:pt>
                <c:pt idx="7633">
                  <c:v>-2.3420699999999999E-2</c:v>
                </c:pt>
                <c:pt idx="7634">
                  <c:v>-2.0625299999999999E-2</c:v>
                </c:pt>
                <c:pt idx="7635">
                  <c:v>-1.7820699999999998E-2</c:v>
                </c:pt>
                <c:pt idx="7636">
                  <c:v>-1.50098E-2</c:v>
                </c:pt>
                <c:pt idx="7637">
                  <c:v>-1.21963E-2</c:v>
                </c:pt>
                <c:pt idx="7638" formatCode="0.00E+00">
                  <c:v>-9.3834799999999996E-3</c:v>
                </c:pt>
                <c:pt idx="7639" formatCode="0.00E+00">
                  <c:v>-6.5741999999999997E-3</c:v>
                </c:pt>
                <c:pt idx="7640" formatCode="0.00E+00">
                  <c:v>-3.7716099999999999E-3</c:v>
                </c:pt>
                <c:pt idx="7641" formatCode="0.00E+00">
                  <c:v>-9.7933999999999998E-4</c:v>
                </c:pt>
                <c:pt idx="7642" formatCode="0.00E+00">
                  <c:v>1.799E-3</c:v>
                </c:pt>
                <c:pt idx="7643" formatCode="0.00E+00">
                  <c:v>4.5594399999999997E-3</c:v>
                </c:pt>
                <c:pt idx="7644" formatCode="0.00E+00">
                  <c:v>7.2977199999999997E-3</c:v>
                </c:pt>
                <c:pt idx="7645">
                  <c:v>1.00099E-2</c:v>
                </c:pt>
                <c:pt idx="7646">
                  <c:v>1.2692500000000001E-2</c:v>
                </c:pt>
                <c:pt idx="7647">
                  <c:v>1.53422E-2</c:v>
                </c:pt>
                <c:pt idx="7648">
                  <c:v>1.79553E-2</c:v>
                </c:pt>
                <c:pt idx="7649">
                  <c:v>2.05287E-2</c:v>
                </c:pt>
                <c:pt idx="7650">
                  <c:v>2.3059E-2</c:v>
                </c:pt>
                <c:pt idx="7651">
                  <c:v>2.5543300000000001E-2</c:v>
                </c:pt>
                <c:pt idx="7652">
                  <c:v>2.79791E-2</c:v>
                </c:pt>
                <c:pt idx="7653">
                  <c:v>3.0363500000000002E-2</c:v>
                </c:pt>
                <c:pt idx="7654">
                  <c:v>3.2693699999999999E-2</c:v>
                </c:pt>
                <c:pt idx="7655">
                  <c:v>3.4966999999999998E-2</c:v>
                </c:pt>
                <c:pt idx="7656">
                  <c:v>3.71808E-2</c:v>
                </c:pt>
                <c:pt idx="7657">
                  <c:v>3.9332100000000002E-2</c:v>
                </c:pt>
                <c:pt idx="7658">
                  <c:v>4.1418099999999999E-2</c:v>
                </c:pt>
                <c:pt idx="7659">
                  <c:v>4.3436700000000002E-2</c:v>
                </c:pt>
                <c:pt idx="7660">
                  <c:v>4.5385500000000002E-2</c:v>
                </c:pt>
                <c:pt idx="7661">
                  <c:v>4.7262400000000003E-2</c:v>
                </c:pt>
                <c:pt idx="7662">
                  <c:v>4.9065400000000002E-2</c:v>
                </c:pt>
                <c:pt idx="7663">
                  <c:v>5.07926E-2</c:v>
                </c:pt>
                <c:pt idx="7664">
                  <c:v>5.2442599999999999E-2</c:v>
                </c:pt>
                <c:pt idx="7665">
                  <c:v>5.4013699999999998E-2</c:v>
                </c:pt>
                <c:pt idx="7666">
                  <c:v>5.5504999999999999E-2</c:v>
                </c:pt>
                <c:pt idx="7667">
                  <c:v>5.6914600000000003E-2</c:v>
                </c:pt>
                <c:pt idx="7668">
                  <c:v>5.8240599999999997E-2</c:v>
                </c:pt>
                <c:pt idx="7669">
                  <c:v>5.94815E-2</c:v>
                </c:pt>
                <c:pt idx="7670">
                  <c:v>6.0636299999999997E-2</c:v>
                </c:pt>
                <c:pt idx="7671">
                  <c:v>6.1704500000000002E-2</c:v>
                </c:pt>
                <c:pt idx="7672">
                  <c:v>6.2685000000000005E-2</c:v>
                </c:pt>
                <c:pt idx="7673">
                  <c:v>6.3576499999999994E-2</c:v>
                </c:pt>
                <c:pt idx="7674">
                  <c:v>6.4377299999999998E-2</c:v>
                </c:pt>
                <c:pt idx="7675">
                  <c:v>6.5086699999999997E-2</c:v>
                </c:pt>
                <c:pt idx="7676">
                  <c:v>6.5704200000000004E-2</c:v>
                </c:pt>
                <c:pt idx="7677">
                  <c:v>6.6229800000000005E-2</c:v>
                </c:pt>
                <c:pt idx="7678">
                  <c:v>6.6663700000000006E-2</c:v>
                </c:pt>
                <c:pt idx="7679">
                  <c:v>6.7006599999999999E-2</c:v>
                </c:pt>
                <c:pt idx="7680">
                  <c:v>6.7259600000000003E-2</c:v>
                </c:pt>
                <c:pt idx="7681">
                  <c:v>6.7423899999999995E-2</c:v>
                </c:pt>
                <c:pt idx="7682">
                  <c:v>6.7499699999999996E-2</c:v>
                </c:pt>
                <c:pt idx="7683">
                  <c:v>6.7486599999999994E-2</c:v>
                </c:pt>
                <c:pt idx="7684">
                  <c:v>6.73845E-2</c:v>
                </c:pt>
                <c:pt idx="7685">
                  <c:v>6.7193299999999997E-2</c:v>
                </c:pt>
                <c:pt idx="7686">
                  <c:v>6.6913500000000001E-2</c:v>
                </c:pt>
                <c:pt idx="7687">
                  <c:v>6.65462E-2</c:v>
                </c:pt>
                <c:pt idx="7688">
                  <c:v>6.6092799999999993E-2</c:v>
                </c:pt>
                <c:pt idx="7689">
                  <c:v>6.5555100000000005E-2</c:v>
                </c:pt>
                <c:pt idx="7690">
                  <c:v>6.4934599999999995E-2</c:v>
                </c:pt>
                <c:pt idx="7691">
                  <c:v>6.4232600000000001E-2</c:v>
                </c:pt>
                <c:pt idx="7692">
                  <c:v>6.3449599999999995E-2</c:v>
                </c:pt>
                <c:pt idx="7693">
                  <c:v>6.2587100000000007E-2</c:v>
                </c:pt>
                <c:pt idx="7694">
                  <c:v>6.1647100000000003E-2</c:v>
                </c:pt>
                <c:pt idx="7695">
                  <c:v>6.0631699999999997E-2</c:v>
                </c:pt>
                <c:pt idx="7696">
                  <c:v>5.95428E-2</c:v>
                </c:pt>
                <c:pt idx="7697">
                  <c:v>5.83831E-2</c:v>
                </c:pt>
                <c:pt idx="7698">
                  <c:v>5.7155699999999997E-2</c:v>
                </c:pt>
                <c:pt idx="7699">
                  <c:v>5.5862799999999997E-2</c:v>
                </c:pt>
                <c:pt idx="7700">
                  <c:v>5.4506600000000002E-2</c:v>
                </c:pt>
                <c:pt idx="7701">
                  <c:v>5.3089600000000001E-2</c:v>
                </c:pt>
                <c:pt idx="7702">
                  <c:v>5.1614500000000001E-2</c:v>
                </c:pt>
                <c:pt idx="7703">
                  <c:v>5.0084099999999999E-2</c:v>
                </c:pt>
                <c:pt idx="7704">
                  <c:v>4.8501099999999998E-2</c:v>
                </c:pt>
                <c:pt idx="7705">
                  <c:v>4.6868100000000003E-2</c:v>
                </c:pt>
                <c:pt idx="7706">
                  <c:v>4.5187400000000003E-2</c:v>
                </c:pt>
                <c:pt idx="7707">
                  <c:v>4.3461E-2</c:v>
                </c:pt>
                <c:pt idx="7708">
                  <c:v>4.1691499999999999E-2</c:v>
                </c:pt>
                <c:pt idx="7709">
                  <c:v>3.9882099999999997E-2</c:v>
                </c:pt>
                <c:pt idx="7710">
                  <c:v>3.8036300000000002E-2</c:v>
                </c:pt>
                <c:pt idx="7711">
                  <c:v>3.6156899999999999E-2</c:v>
                </c:pt>
                <c:pt idx="7712">
                  <c:v>3.4245900000000003E-2</c:v>
                </c:pt>
                <c:pt idx="7713">
                  <c:v>3.2305500000000001E-2</c:v>
                </c:pt>
                <c:pt idx="7714">
                  <c:v>3.03387E-2</c:v>
                </c:pt>
                <c:pt idx="7715">
                  <c:v>2.8348999999999999E-2</c:v>
                </c:pt>
                <c:pt idx="7716">
                  <c:v>2.6339399999999999E-2</c:v>
                </c:pt>
                <c:pt idx="7717">
                  <c:v>2.4312899999999998E-2</c:v>
                </c:pt>
                <c:pt idx="7718">
                  <c:v>2.2272799999999999E-2</c:v>
                </c:pt>
                <c:pt idx="7719">
                  <c:v>2.0222400000000001E-2</c:v>
                </c:pt>
                <c:pt idx="7720">
                  <c:v>1.8164400000000001E-2</c:v>
                </c:pt>
                <c:pt idx="7721">
                  <c:v>1.6101899999999999E-2</c:v>
                </c:pt>
                <c:pt idx="7722">
                  <c:v>1.4037900000000001E-2</c:v>
                </c:pt>
                <c:pt idx="7723">
                  <c:v>1.1975899999999999E-2</c:v>
                </c:pt>
                <c:pt idx="7724" formatCode="0.00E+00">
                  <c:v>9.9188899999999997E-3</c:v>
                </c:pt>
                <c:pt idx="7725" formatCode="0.00E+00">
                  <c:v>7.8697599999999999E-3</c:v>
                </c:pt>
                <c:pt idx="7726" formatCode="0.00E+00">
                  <c:v>5.8307000000000003E-3</c:v>
                </c:pt>
                <c:pt idx="7727" formatCode="0.00E+00">
                  <c:v>3.8036699999999999E-3</c:v>
                </c:pt>
                <c:pt idx="7728" formatCode="0.00E+00">
                  <c:v>1.79075E-3</c:v>
                </c:pt>
                <c:pt idx="7729" formatCode="0.00E+00">
                  <c:v>-2.0564199999999999E-4</c:v>
                </c:pt>
                <c:pt idx="7730" formatCode="0.00E+00">
                  <c:v>-2.1828400000000001E-3</c:v>
                </c:pt>
                <c:pt idx="7731" formatCode="0.00E+00">
                  <c:v>-4.1379800000000003E-3</c:v>
                </c:pt>
                <c:pt idx="7732" formatCode="0.00E+00">
                  <c:v>-6.0678499999999996E-3</c:v>
                </c:pt>
                <c:pt idx="7733" formatCode="0.00E+00">
                  <c:v>-7.9689800000000005E-3</c:v>
                </c:pt>
                <c:pt idx="7734" formatCode="0.00E+00">
                  <c:v>-9.8383700000000008E-3</c:v>
                </c:pt>
                <c:pt idx="7735">
                  <c:v>-1.16743E-2</c:v>
                </c:pt>
                <c:pt idx="7736">
                  <c:v>-1.3476E-2</c:v>
                </c:pt>
                <c:pt idx="7737">
                  <c:v>-1.52423E-2</c:v>
                </c:pt>
                <c:pt idx="7738">
                  <c:v>-1.6971199999999999E-2</c:v>
                </c:pt>
                <c:pt idx="7739">
                  <c:v>-1.8660400000000001E-2</c:v>
                </c:pt>
                <c:pt idx="7740">
                  <c:v>-2.0308E-2</c:v>
                </c:pt>
                <c:pt idx="7741">
                  <c:v>-2.19122E-2</c:v>
                </c:pt>
                <c:pt idx="7742">
                  <c:v>-2.3471200000000001E-2</c:v>
                </c:pt>
                <c:pt idx="7743">
                  <c:v>-2.4983200000000001E-2</c:v>
                </c:pt>
                <c:pt idx="7744">
                  <c:v>-2.64461E-2</c:v>
                </c:pt>
                <c:pt idx="7745">
                  <c:v>-2.78587E-2</c:v>
                </c:pt>
                <c:pt idx="7746">
                  <c:v>-2.9220400000000001E-2</c:v>
                </c:pt>
                <c:pt idx="7747">
                  <c:v>-3.0531099999999999E-2</c:v>
                </c:pt>
                <c:pt idx="7748">
                  <c:v>-3.1790199999999998E-2</c:v>
                </c:pt>
                <c:pt idx="7749">
                  <c:v>-3.2996699999999997E-2</c:v>
                </c:pt>
                <c:pt idx="7750">
                  <c:v>-3.4149899999999997E-2</c:v>
                </c:pt>
                <c:pt idx="7751">
                  <c:v>-3.5248500000000002E-2</c:v>
                </c:pt>
                <c:pt idx="7752">
                  <c:v>-3.6290999999999997E-2</c:v>
                </c:pt>
                <c:pt idx="7753">
                  <c:v>-3.7276499999999997E-2</c:v>
                </c:pt>
                <c:pt idx="7754">
                  <c:v>-3.8205500000000003E-2</c:v>
                </c:pt>
                <c:pt idx="7755">
                  <c:v>-3.9078799999999997E-2</c:v>
                </c:pt>
                <c:pt idx="7756">
                  <c:v>-3.9895399999999998E-2</c:v>
                </c:pt>
                <c:pt idx="7757">
                  <c:v>-4.0654299999999997E-2</c:v>
                </c:pt>
                <c:pt idx="7758">
                  <c:v>-4.13554E-2</c:v>
                </c:pt>
                <c:pt idx="7759">
                  <c:v>-4.1999399999999999E-2</c:v>
                </c:pt>
                <c:pt idx="7760">
                  <c:v>-4.2586199999999998E-2</c:v>
                </c:pt>
                <c:pt idx="7761">
                  <c:v>-4.3116700000000001E-2</c:v>
                </c:pt>
                <c:pt idx="7762">
                  <c:v>-4.35918E-2</c:v>
                </c:pt>
                <c:pt idx="7763">
                  <c:v>-4.40119E-2</c:v>
                </c:pt>
                <c:pt idx="7764">
                  <c:v>-4.4377199999999999E-2</c:v>
                </c:pt>
                <c:pt idx="7765">
                  <c:v>-4.4688499999999999E-2</c:v>
                </c:pt>
                <c:pt idx="7766">
                  <c:v>-4.49465E-2</c:v>
                </c:pt>
                <c:pt idx="7767">
                  <c:v>-4.5152499999999998E-2</c:v>
                </c:pt>
                <c:pt idx="7768">
                  <c:v>-4.5307300000000002E-2</c:v>
                </c:pt>
                <c:pt idx="7769">
                  <c:v>-4.5411800000000002E-2</c:v>
                </c:pt>
                <c:pt idx="7770">
                  <c:v>-4.5466600000000003E-2</c:v>
                </c:pt>
                <c:pt idx="7771">
                  <c:v>-4.5473100000000002E-2</c:v>
                </c:pt>
                <c:pt idx="7772">
                  <c:v>-4.5432399999999998E-2</c:v>
                </c:pt>
                <c:pt idx="7773">
                  <c:v>-4.5345900000000001E-2</c:v>
                </c:pt>
                <c:pt idx="7774">
                  <c:v>-4.5215400000000003E-2</c:v>
                </c:pt>
                <c:pt idx="7775">
                  <c:v>-4.5043699999999999E-2</c:v>
                </c:pt>
                <c:pt idx="7776">
                  <c:v>-4.4833100000000001E-2</c:v>
                </c:pt>
                <c:pt idx="7777">
                  <c:v>-4.4584699999999998E-2</c:v>
                </c:pt>
                <c:pt idx="7778">
                  <c:v>-4.4299199999999997E-2</c:v>
                </c:pt>
                <c:pt idx="7779">
                  <c:v>-4.3977700000000002E-2</c:v>
                </c:pt>
                <c:pt idx="7780">
                  <c:v>-4.3621500000000001E-2</c:v>
                </c:pt>
                <c:pt idx="7781">
                  <c:v>-4.32313E-2</c:v>
                </c:pt>
                <c:pt idx="7782">
                  <c:v>-4.2808100000000002E-2</c:v>
                </c:pt>
                <c:pt idx="7783">
                  <c:v>-4.2353300000000003E-2</c:v>
                </c:pt>
                <c:pt idx="7784">
                  <c:v>-4.1869499999999997E-2</c:v>
                </c:pt>
                <c:pt idx="7785">
                  <c:v>-4.1358600000000002E-2</c:v>
                </c:pt>
                <c:pt idx="7786">
                  <c:v>-4.0821799999999998E-2</c:v>
                </c:pt>
                <c:pt idx="7787">
                  <c:v>-4.0260200000000003E-2</c:v>
                </c:pt>
                <c:pt idx="7788">
                  <c:v>-3.9676000000000003E-2</c:v>
                </c:pt>
                <c:pt idx="7789">
                  <c:v>-3.9072000000000003E-2</c:v>
                </c:pt>
                <c:pt idx="7790">
                  <c:v>-3.8451600000000002E-2</c:v>
                </c:pt>
                <c:pt idx="7791">
                  <c:v>-3.7817799999999999E-2</c:v>
                </c:pt>
                <c:pt idx="7792">
                  <c:v>-3.7172900000000002E-2</c:v>
                </c:pt>
                <c:pt idx="7793">
                  <c:v>-3.6518500000000002E-2</c:v>
                </c:pt>
                <c:pt idx="7794">
                  <c:v>-3.5856300000000001E-2</c:v>
                </c:pt>
                <c:pt idx="7795">
                  <c:v>-3.5187799999999998E-2</c:v>
                </c:pt>
                <c:pt idx="7796">
                  <c:v>-3.4514200000000002E-2</c:v>
                </c:pt>
                <c:pt idx="7797">
                  <c:v>-3.3836999999999999E-2</c:v>
                </c:pt>
                <c:pt idx="7798">
                  <c:v>-3.3157899999999997E-2</c:v>
                </c:pt>
                <c:pt idx="7799">
                  <c:v>-3.2478600000000003E-2</c:v>
                </c:pt>
                <c:pt idx="7800">
                  <c:v>-3.1800799999999997E-2</c:v>
                </c:pt>
                <c:pt idx="7801">
                  <c:v>-3.1126999999999998E-2</c:v>
                </c:pt>
                <c:pt idx="7802">
                  <c:v>-3.0459699999999999E-2</c:v>
                </c:pt>
                <c:pt idx="7803">
                  <c:v>-2.9801299999999999E-2</c:v>
                </c:pt>
                <c:pt idx="7804">
                  <c:v>-2.9153599999999998E-2</c:v>
                </c:pt>
                <c:pt idx="7805">
                  <c:v>-2.8518100000000001E-2</c:v>
                </c:pt>
                <c:pt idx="7806">
                  <c:v>-2.7896000000000001E-2</c:v>
                </c:pt>
                <c:pt idx="7807">
                  <c:v>-2.72879E-2</c:v>
                </c:pt>
                <c:pt idx="7808">
                  <c:v>-2.6694099999999998E-2</c:v>
                </c:pt>
                <c:pt idx="7809">
                  <c:v>-2.61154E-2</c:v>
                </c:pt>
                <c:pt idx="7810">
                  <c:v>-2.5552600000000002E-2</c:v>
                </c:pt>
                <c:pt idx="7811">
                  <c:v>-2.50066E-2</c:v>
                </c:pt>
                <c:pt idx="7812">
                  <c:v>-2.44786E-2</c:v>
                </c:pt>
                <c:pt idx="7813">
                  <c:v>-2.3969600000000001E-2</c:v>
                </c:pt>
                <c:pt idx="7814">
                  <c:v>-2.34801E-2</c:v>
                </c:pt>
                <c:pt idx="7815">
                  <c:v>-2.3010900000000001E-2</c:v>
                </c:pt>
                <c:pt idx="7816">
                  <c:v>-2.25636E-2</c:v>
                </c:pt>
                <c:pt idx="7817">
                  <c:v>-2.2139599999999999E-2</c:v>
                </c:pt>
                <c:pt idx="7818">
                  <c:v>-2.1739100000000001E-2</c:v>
                </c:pt>
                <c:pt idx="7819">
                  <c:v>-2.1361100000000001E-2</c:v>
                </c:pt>
                <c:pt idx="7820">
                  <c:v>-2.10055E-2</c:v>
                </c:pt>
                <c:pt idx="7821">
                  <c:v>-2.0672900000000001E-2</c:v>
                </c:pt>
                <c:pt idx="7822">
                  <c:v>-2.0364E-2</c:v>
                </c:pt>
                <c:pt idx="7823">
                  <c:v>-2.0078700000000001E-2</c:v>
                </c:pt>
                <c:pt idx="7824">
                  <c:v>-1.9817499999999998E-2</c:v>
                </c:pt>
                <c:pt idx="7825">
                  <c:v>-1.9580799999999999E-2</c:v>
                </c:pt>
                <c:pt idx="7826">
                  <c:v>-1.93685E-2</c:v>
                </c:pt>
                <c:pt idx="7827">
                  <c:v>-1.9180300000000001E-2</c:v>
                </c:pt>
                <c:pt idx="7828">
                  <c:v>-1.90157E-2</c:v>
                </c:pt>
                <c:pt idx="7829">
                  <c:v>-1.8874700000000001E-2</c:v>
                </c:pt>
                <c:pt idx="7830">
                  <c:v>-1.87575E-2</c:v>
                </c:pt>
                <c:pt idx="7831">
                  <c:v>-1.8664E-2</c:v>
                </c:pt>
                <c:pt idx="7832">
                  <c:v>-1.8593800000000001E-2</c:v>
                </c:pt>
                <c:pt idx="7833">
                  <c:v>-1.85465E-2</c:v>
                </c:pt>
                <c:pt idx="7834">
                  <c:v>-1.8522899999999998E-2</c:v>
                </c:pt>
                <c:pt idx="7835">
                  <c:v>-1.8523000000000001E-2</c:v>
                </c:pt>
                <c:pt idx="7836">
                  <c:v>-1.8545699999999998E-2</c:v>
                </c:pt>
                <c:pt idx="7837">
                  <c:v>-1.8590599999999999E-2</c:v>
                </c:pt>
                <c:pt idx="7838">
                  <c:v>-1.8658500000000001E-2</c:v>
                </c:pt>
                <c:pt idx="7839">
                  <c:v>-1.8749499999999999E-2</c:v>
                </c:pt>
                <c:pt idx="7840">
                  <c:v>-1.8862299999999999E-2</c:v>
                </c:pt>
                <c:pt idx="7841">
                  <c:v>-1.8994799999999999E-2</c:v>
                </c:pt>
                <c:pt idx="7842">
                  <c:v>-1.9145800000000001E-2</c:v>
                </c:pt>
                <c:pt idx="7843">
                  <c:v>-1.93137E-2</c:v>
                </c:pt>
                <c:pt idx="7844">
                  <c:v>-1.9496699999999999E-2</c:v>
                </c:pt>
                <c:pt idx="7845">
                  <c:v>-1.9693599999999999E-2</c:v>
                </c:pt>
                <c:pt idx="7846">
                  <c:v>-1.99037E-2</c:v>
                </c:pt>
                <c:pt idx="7847">
                  <c:v>-2.0126999999999999E-2</c:v>
                </c:pt>
                <c:pt idx="7848">
                  <c:v>-2.0362499999999999E-2</c:v>
                </c:pt>
                <c:pt idx="7849">
                  <c:v>-2.0608899999999999E-2</c:v>
                </c:pt>
                <c:pt idx="7850">
                  <c:v>-2.0864500000000001E-2</c:v>
                </c:pt>
                <c:pt idx="7851">
                  <c:v>-2.1127699999999999E-2</c:v>
                </c:pt>
                <c:pt idx="7852">
                  <c:v>-2.1396700000000001E-2</c:v>
                </c:pt>
                <c:pt idx="7853">
                  <c:v>-2.1670200000000001E-2</c:v>
                </c:pt>
                <c:pt idx="7854">
                  <c:v>-2.1947000000000001E-2</c:v>
                </c:pt>
                <c:pt idx="7855">
                  <c:v>-2.2225499999999999E-2</c:v>
                </c:pt>
                <c:pt idx="7856">
                  <c:v>-2.2504400000000001E-2</c:v>
                </c:pt>
                <c:pt idx="7857">
                  <c:v>-2.2782500000000001E-2</c:v>
                </c:pt>
                <c:pt idx="7858">
                  <c:v>-2.3058599999999999E-2</c:v>
                </c:pt>
                <c:pt idx="7859">
                  <c:v>-2.3331500000000002E-2</c:v>
                </c:pt>
                <c:pt idx="7860">
                  <c:v>-2.35993E-2</c:v>
                </c:pt>
                <c:pt idx="7861">
                  <c:v>-2.38598E-2</c:v>
                </c:pt>
                <c:pt idx="7862">
                  <c:v>-2.41111E-2</c:v>
                </c:pt>
                <c:pt idx="7863">
                  <c:v>-2.4352499999999999E-2</c:v>
                </c:pt>
                <c:pt idx="7864">
                  <c:v>-2.45837E-2</c:v>
                </c:pt>
                <c:pt idx="7865">
                  <c:v>-2.48039E-2</c:v>
                </c:pt>
                <c:pt idx="7866">
                  <c:v>-2.5011599999999998E-2</c:v>
                </c:pt>
                <c:pt idx="7867">
                  <c:v>-2.5205000000000002E-2</c:v>
                </c:pt>
                <c:pt idx="7868">
                  <c:v>-2.5382800000000001E-2</c:v>
                </c:pt>
                <c:pt idx="7869">
                  <c:v>-2.55441E-2</c:v>
                </c:pt>
                <c:pt idx="7870">
                  <c:v>-2.56873E-2</c:v>
                </c:pt>
                <c:pt idx="7871">
                  <c:v>-2.5810699999999999E-2</c:v>
                </c:pt>
                <c:pt idx="7872">
                  <c:v>-2.5911900000000002E-2</c:v>
                </c:pt>
                <c:pt idx="7873">
                  <c:v>-2.5988500000000001E-2</c:v>
                </c:pt>
                <c:pt idx="7874">
                  <c:v>-2.6039400000000001E-2</c:v>
                </c:pt>
                <c:pt idx="7875">
                  <c:v>-2.6063900000000001E-2</c:v>
                </c:pt>
                <c:pt idx="7876">
                  <c:v>-2.6060799999999999E-2</c:v>
                </c:pt>
                <c:pt idx="7877">
                  <c:v>-2.6028200000000001E-2</c:v>
                </c:pt>
                <c:pt idx="7878">
                  <c:v>-2.5965200000000001E-2</c:v>
                </c:pt>
                <c:pt idx="7879">
                  <c:v>-2.5871999999999999E-2</c:v>
                </c:pt>
                <c:pt idx="7880">
                  <c:v>-2.5748299999999998E-2</c:v>
                </c:pt>
                <c:pt idx="7881">
                  <c:v>-2.5592699999999999E-2</c:v>
                </c:pt>
                <c:pt idx="7882">
                  <c:v>-2.54033E-2</c:v>
                </c:pt>
                <c:pt idx="7883">
                  <c:v>-2.5178800000000001E-2</c:v>
                </c:pt>
                <c:pt idx="7884">
                  <c:v>-2.49185E-2</c:v>
                </c:pt>
                <c:pt idx="7885">
                  <c:v>-2.46216E-2</c:v>
                </c:pt>
                <c:pt idx="7886">
                  <c:v>-2.42875E-2</c:v>
                </c:pt>
                <c:pt idx="7887">
                  <c:v>-2.3916E-2</c:v>
                </c:pt>
                <c:pt idx="7888">
                  <c:v>-2.3507900000000002E-2</c:v>
                </c:pt>
                <c:pt idx="7889">
                  <c:v>-2.3063299999999998E-2</c:v>
                </c:pt>
                <c:pt idx="7890">
                  <c:v>-2.2582100000000001E-2</c:v>
                </c:pt>
                <c:pt idx="7891">
                  <c:v>-2.2063800000000001E-2</c:v>
                </c:pt>
                <c:pt idx="7892">
                  <c:v>-2.1508200000000002E-2</c:v>
                </c:pt>
                <c:pt idx="7893">
                  <c:v>-2.0916000000000001E-2</c:v>
                </c:pt>
                <c:pt idx="7894">
                  <c:v>-2.0287900000000001E-2</c:v>
                </c:pt>
                <c:pt idx="7895">
                  <c:v>-1.9624699999999998E-2</c:v>
                </c:pt>
                <c:pt idx="7896">
                  <c:v>-1.89274E-2</c:v>
                </c:pt>
                <c:pt idx="7897">
                  <c:v>-1.8197000000000001E-2</c:v>
                </c:pt>
                <c:pt idx="7898">
                  <c:v>-1.74342E-2</c:v>
                </c:pt>
                <c:pt idx="7899">
                  <c:v>-1.6638799999999999E-2</c:v>
                </c:pt>
                <c:pt idx="7900">
                  <c:v>-1.5812E-2</c:v>
                </c:pt>
                <c:pt idx="7901">
                  <c:v>-1.4955100000000001E-2</c:v>
                </c:pt>
                <c:pt idx="7902">
                  <c:v>-1.40693E-2</c:v>
                </c:pt>
                <c:pt idx="7903">
                  <c:v>-1.3154799999999999E-2</c:v>
                </c:pt>
                <c:pt idx="7904">
                  <c:v>-1.2212600000000001E-2</c:v>
                </c:pt>
                <c:pt idx="7905">
                  <c:v>-1.1243899999999999E-2</c:v>
                </c:pt>
                <c:pt idx="7906">
                  <c:v>-1.02497E-2</c:v>
                </c:pt>
                <c:pt idx="7907" formatCode="0.00E+00">
                  <c:v>-9.2317600000000003E-3</c:v>
                </c:pt>
                <c:pt idx="7908" formatCode="0.00E+00">
                  <c:v>-8.1927300000000005E-3</c:v>
                </c:pt>
                <c:pt idx="7909" formatCode="0.00E+00">
                  <c:v>-7.13497E-3</c:v>
                </c:pt>
                <c:pt idx="7910" formatCode="0.00E+00">
                  <c:v>-6.0601600000000002E-3</c:v>
                </c:pt>
                <c:pt idx="7911" formatCode="0.00E+00">
                  <c:v>-4.9701099999999998E-3</c:v>
                </c:pt>
                <c:pt idx="7912" formatCode="0.00E+00">
                  <c:v>-3.86653E-3</c:v>
                </c:pt>
                <c:pt idx="7913" formatCode="0.00E+00">
                  <c:v>-2.7505099999999998E-3</c:v>
                </c:pt>
                <c:pt idx="7914" formatCode="0.00E+00">
                  <c:v>-1.6229E-3</c:v>
                </c:pt>
                <c:pt idx="7915" formatCode="0.00E+00">
                  <c:v>-4.8474500000000002E-4</c:v>
                </c:pt>
                <c:pt idx="7916" formatCode="0.00E+00">
                  <c:v>6.6284199999999997E-4</c:v>
                </c:pt>
                <c:pt idx="7917" formatCode="0.00E+00">
                  <c:v>1.8188900000000001E-3</c:v>
                </c:pt>
                <c:pt idx="7918" formatCode="0.00E+00">
                  <c:v>2.98256E-3</c:v>
                </c:pt>
                <c:pt idx="7919" formatCode="0.00E+00">
                  <c:v>4.1525099999999999E-3</c:v>
                </c:pt>
                <c:pt idx="7920" formatCode="0.00E+00">
                  <c:v>5.3265500000000002E-3</c:v>
                </c:pt>
                <c:pt idx="7921" formatCode="0.00E+00">
                  <c:v>6.5025899999999999E-3</c:v>
                </c:pt>
                <c:pt idx="7922" formatCode="0.00E+00">
                  <c:v>7.6791999999999997E-3</c:v>
                </c:pt>
                <c:pt idx="7923" formatCode="0.00E+00">
                  <c:v>8.8548700000000008E-3</c:v>
                </c:pt>
                <c:pt idx="7924">
                  <c:v>1.00275E-2</c:v>
                </c:pt>
                <c:pt idx="7925">
                  <c:v>1.1194600000000001E-2</c:v>
                </c:pt>
                <c:pt idx="7926">
                  <c:v>1.23538E-2</c:v>
                </c:pt>
                <c:pt idx="7927">
                  <c:v>1.3502999999999999E-2</c:v>
                </c:pt>
                <c:pt idx="7928">
                  <c:v>1.4640800000000001E-2</c:v>
                </c:pt>
                <c:pt idx="7929">
                  <c:v>1.5764799999999999E-2</c:v>
                </c:pt>
                <c:pt idx="7930">
                  <c:v>1.6871899999999999E-2</c:v>
                </c:pt>
                <c:pt idx="7931">
                  <c:v>1.79588E-2</c:v>
                </c:pt>
                <c:pt idx="7932">
                  <c:v>1.90227E-2</c:v>
                </c:pt>
                <c:pt idx="7933">
                  <c:v>2.0062300000000002E-2</c:v>
                </c:pt>
                <c:pt idx="7934">
                  <c:v>2.1076299999999999E-2</c:v>
                </c:pt>
                <c:pt idx="7935">
                  <c:v>2.2063300000000001E-2</c:v>
                </c:pt>
                <c:pt idx="7936">
                  <c:v>2.30216E-2</c:v>
                </c:pt>
                <c:pt idx="7937">
                  <c:v>2.39492E-2</c:v>
                </c:pt>
                <c:pt idx="7938">
                  <c:v>2.4844700000000001E-2</c:v>
                </c:pt>
                <c:pt idx="7939">
                  <c:v>2.5707600000000001E-2</c:v>
                </c:pt>
                <c:pt idx="7940">
                  <c:v>2.6536899999999999E-2</c:v>
                </c:pt>
                <c:pt idx="7941">
                  <c:v>2.7329900000000001E-2</c:v>
                </c:pt>
                <c:pt idx="7942">
                  <c:v>2.8083899999999998E-2</c:v>
                </c:pt>
                <c:pt idx="7943">
                  <c:v>2.8796599999999999E-2</c:v>
                </c:pt>
                <c:pt idx="7944">
                  <c:v>2.9466599999999999E-2</c:v>
                </c:pt>
                <c:pt idx="7945">
                  <c:v>3.0092500000000001E-2</c:v>
                </c:pt>
                <c:pt idx="7946">
                  <c:v>3.06728E-2</c:v>
                </c:pt>
                <c:pt idx="7947">
                  <c:v>3.1206399999999999E-2</c:v>
                </c:pt>
                <c:pt idx="7948">
                  <c:v>3.1692699999999997E-2</c:v>
                </c:pt>
                <c:pt idx="7949">
                  <c:v>3.2130600000000002E-2</c:v>
                </c:pt>
                <c:pt idx="7950">
                  <c:v>3.2518600000000002E-2</c:v>
                </c:pt>
                <c:pt idx="7951">
                  <c:v>3.2854599999999998E-2</c:v>
                </c:pt>
                <c:pt idx="7952">
                  <c:v>3.3136199999999998E-2</c:v>
                </c:pt>
                <c:pt idx="7953">
                  <c:v>3.3362200000000002E-2</c:v>
                </c:pt>
                <c:pt idx="7954">
                  <c:v>3.35318E-2</c:v>
                </c:pt>
                <c:pt idx="7955">
                  <c:v>3.3644500000000001E-2</c:v>
                </c:pt>
                <c:pt idx="7956">
                  <c:v>3.36995E-2</c:v>
                </c:pt>
                <c:pt idx="7957">
                  <c:v>3.36966E-2</c:v>
                </c:pt>
                <c:pt idx="7958">
                  <c:v>3.3635600000000002E-2</c:v>
                </c:pt>
                <c:pt idx="7959">
                  <c:v>3.35161E-2</c:v>
                </c:pt>
                <c:pt idx="7960">
                  <c:v>3.3337499999999999E-2</c:v>
                </c:pt>
                <c:pt idx="7961">
                  <c:v>3.3099299999999998E-2</c:v>
                </c:pt>
                <c:pt idx="7962">
                  <c:v>3.2801799999999999E-2</c:v>
                </c:pt>
                <c:pt idx="7963">
                  <c:v>3.2445599999999998E-2</c:v>
                </c:pt>
                <c:pt idx="7964">
                  <c:v>3.2031299999999999E-2</c:v>
                </c:pt>
                <c:pt idx="7965">
                  <c:v>3.15591E-2</c:v>
                </c:pt>
                <c:pt idx="7966">
                  <c:v>3.10286E-2</c:v>
                </c:pt>
                <c:pt idx="7967">
                  <c:v>3.0439299999999999E-2</c:v>
                </c:pt>
                <c:pt idx="7968">
                  <c:v>2.9791100000000001E-2</c:v>
                </c:pt>
                <c:pt idx="7969">
                  <c:v>2.90843E-2</c:v>
                </c:pt>
                <c:pt idx="7970">
                  <c:v>2.8319E-2</c:v>
                </c:pt>
                <c:pt idx="7971">
                  <c:v>2.7495599999999999E-2</c:v>
                </c:pt>
                <c:pt idx="7972">
                  <c:v>2.66156E-2</c:v>
                </c:pt>
                <c:pt idx="7973">
                  <c:v>2.56803E-2</c:v>
                </c:pt>
                <c:pt idx="7974">
                  <c:v>2.4689800000000001E-2</c:v>
                </c:pt>
                <c:pt idx="7975">
                  <c:v>2.36438E-2</c:v>
                </c:pt>
                <c:pt idx="7976">
                  <c:v>2.2543000000000001E-2</c:v>
                </c:pt>
                <c:pt idx="7977">
                  <c:v>2.1389200000000001E-2</c:v>
                </c:pt>
                <c:pt idx="7978">
                  <c:v>2.0185000000000002E-2</c:v>
                </c:pt>
                <c:pt idx="7979">
                  <c:v>1.8932000000000001E-2</c:v>
                </c:pt>
                <c:pt idx="7980">
                  <c:v>1.7632100000000001E-2</c:v>
                </c:pt>
                <c:pt idx="7981">
                  <c:v>1.6287200000000002E-2</c:v>
                </c:pt>
                <c:pt idx="7982">
                  <c:v>1.48991E-2</c:v>
                </c:pt>
                <c:pt idx="7983">
                  <c:v>1.34699E-2</c:v>
                </c:pt>
                <c:pt idx="7984">
                  <c:v>1.20027E-2</c:v>
                </c:pt>
                <c:pt idx="7985">
                  <c:v>1.0500499999999999E-2</c:v>
                </c:pt>
                <c:pt idx="7986" formatCode="0.00E+00">
                  <c:v>8.96512E-3</c:v>
                </c:pt>
                <c:pt idx="7987" formatCode="0.00E+00">
                  <c:v>7.3981400000000001E-3</c:v>
                </c:pt>
                <c:pt idx="7988" formatCode="0.00E+00">
                  <c:v>5.8018799999999997E-3</c:v>
                </c:pt>
                <c:pt idx="7989" formatCode="0.00E+00">
                  <c:v>4.1791299999999997E-3</c:v>
                </c:pt>
                <c:pt idx="7990" formatCode="0.00E+00">
                  <c:v>2.53279E-3</c:v>
                </c:pt>
                <c:pt idx="7991" formatCode="0.00E+00">
                  <c:v>8.6512899999999996E-4</c:v>
                </c:pt>
                <c:pt idx="7992" formatCode="0.00E+00">
                  <c:v>-8.2267799999999997E-4</c:v>
                </c:pt>
                <c:pt idx="7993" formatCode="0.00E+00">
                  <c:v>-2.5302100000000002E-3</c:v>
                </c:pt>
                <c:pt idx="7994" formatCode="0.00E+00">
                  <c:v>-4.2567000000000004E-3</c:v>
                </c:pt>
                <c:pt idx="7995" formatCode="0.00E+00">
                  <c:v>-5.9997999999999996E-3</c:v>
                </c:pt>
                <c:pt idx="7996" formatCode="0.00E+00">
                  <c:v>-7.75613E-3</c:v>
                </c:pt>
                <c:pt idx="7997" formatCode="0.00E+00">
                  <c:v>-9.5230000000000002E-3</c:v>
                </c:pt>
                <c:pt idx="7998">
                  <c:v>-1.12984E-2</c:v>
                </c:pt>
                <c:pt idx="7999">
                  <c:v>-1.30796E-2</c:v>
                </c:pt>
                <c:pt idx="8000">
                  <c:v>-1.4863299999999999E-2</c:v>
                </c:pt>
                <c:pt idx="8001">
                  <c:v>-1.66462E-2</c:v>
                </c:pt>
                <c:pt idx="8002">
                  <c:v>-1.84263E-2</c:v>
                </c:pt>
                <c:pt idx="8003">
                  <c:v>-2.0202500000000002E-2</c:v>
                </c:pt>
                <c:pt idx="8004">
                  <c:v>-2.1972800000000001E-2</c:v>
                </c:pt>
                <c:pt idx="8005">
                  <c:v>-2.3734600000000002E-2</c:v>
                </c:pt>
                <c:pt idx="8006">
                  <c:v>-2.54851E-2</c:v>
                </c:pt>
                <c:pt idx="8007">
                  <c:v>-2.7221200000000001E-2</c:v>
                </c:pt>
                <c:pt idx="8008">
                  <c:v>-2.8940500000000001E-2</c:v>
                </c:pt>
                <c:pt idx="8009">
                  <c:v>-3.0640400000000002E-2</c:v>
                </c:pt>
                <c:pt idx="8010">
                  <c:v>-3.2318100000000002E-2</c:v>
                </c:pt>
                <c:pt idx="8011">
                  <c:v>-3.3971099999999997E-2</c:v>
                </c:pt>
                <c:pt idx="8012">
                  <c:v>-3.5596999999999997E-2</c:v>
                </c:pt>
                <c:pt idx="8013">
                  <c:v>-3.7194199999999997E-2</c:v>
                </c:pt>
                <c:pt idx="8014">
                  <c:v>-3.87616E-2</c:v>
                </c:pt>
                <c:pt idx="8015">
                  <c:v>-4.0297699999999999E-2</c:v>
                </c:pt>
                <c:pt idx="8016">
                  <c:v>-4.18006E-2</c:v>
                </c:pt>
                <c:pt idx="8017">
                  <c:v>-4.3268300000000003E-2</c:v>
                </c:pt>
                <c:pt idx="8018">
                  <c:v>-4.46982E-2</c:v>
                </c:pt>
                <c:pt idx="8019">
                  <c:v>-4.6087999999999997E-2</c:v>
                </c:pt>
                <c:pt idx="8020">
                  <c:v>-4.7435699999999997E-2</c:v>
                </c:pt>
                <c:pt idx="8021">
                  <c:v>-4.8738700000000003E-2</c:v>
                </c:pt>
                <c:pt idx="8022">
                  <c:v>-4.9994900000000002E-2</c:v>
                </c:pt>
                <c:pt idx="8023">
                  <c:v>-5.1202499999999998E-2</c:v>
                </c:pt>
                <c:pt idx="8024">
                  <c:v>-5.2359900000000001E-2</c:v>
                </c:pt>
                <c:pt idx="8025">
                  <c:v>-5.3465699999999998E-2</c:v>
                </c:pt>
                <c:pt idx="8026">
                  <c:v>-5.4517700000000002E-2</c:v>
                </c:pt>
                <c:pt idx="8027">
                  <c:v>-5.55142E-2</c:v>
                </c:pt>
                <c:pt idx="8028">
                  <c:v>-5.6454299999999999E-2</c:v>
                </c:pt>
                <c:pt idx="8029">
                  <c:v>-5.73375E-2</c:v>
                </c:pt>
                <c:pt idx="8030">
                  <c:v>-5.8163699999999999E-2</c:v>
                </c:pt>
                <c:pt idx="8031">
                  <c:v>-5.8932100000000001E-2</c:v>
                </c:pt>
                <c:pt idx="8032">
                  <c:v>-5.96415E-2</c:v>
                </c:pt>
                <c:pt idx="8033">
                  <c:v>-6.0290900000000001E-2</c:v>
                </c:pt>
                <c:pt idx="8034">
                  <c:v>-6.0879299999999997E-2</c:v>
                </c:pt>
                <c:pt idx="8035">
                  <c:v>-6.1405300000000003E-2</c:v>
                </c:pt>
                <c:pt idx="8036">
                  <c:v>-6.1867800000000001E-2</c:v>
                </c:pt>
                <c:pt idx="8037">
                  <c:v>-6.2266500000000002E-2</c:v>
                </c:pt>
                <c:pt idx="8038">
                  <c:v>-6.2602199999999997E-2</c:v>
                </c:pt>
                <c:pt idx="8039">
                  <c:v>-6.28745E-2</c:v>
                </c:pt>
                <c:pt idx="8040">
                  <c:v>-6.3081999999999999E-2</c:v>
                </c:pt>
                <c:pt idx="8041">
                  <c:v>-6.32239E-2</c:v>
                </c:pt>
                <c:pt idx="8042">
                  <c:v>-6.3299800000000003E-2</c:v>
                </c:pt>
                <c:pt idx="8043">
                  <c:v>-6.3309900000000002E-2</c:v>
                </c:pt>
                <c:pt idx="8044">
                  <c:v>-6.3254299999999999E-2</c:v>
                </c:pt>
                <c:pt idx="8045">
                  <c:v>-6.3133300000000003E-2</c:v>
                </c:pt>
                <c:pt idx="8046">
                  <c:v>-6.2946699999999994E-2</c:v>
                </c:pt>
                <c:pt idx="8047">
                  <c:v>-6.2694799999999995E-2</c:v>
                </c:pt>
                <c:pt idx="8048">
                  <c:v>-6.2377799999999997E-2</c:v>
                </c:pt>
                <c:pt idx="8049">
                  <c:v>-6.1996099999999998E-2</c:v>
                </c:pt>
                <c:pt idx="8050">
                  <c:v>-6.1549199999999998E-2</c:v>
                </c:pt>
                <c:pt idx="8051">
                  <c:v>-6.1036800000000002E-2</c:v>
                </c:pt>
                <c:pt idx="8052">
                  <c:v>-6.0458699999999997E-2</c:v>
                </c:pt>
                <c:pt idx="8053">
                  <c:v>-5.9815E-2</c:v>
                </c:pt>
                <c:pt idx="8054">
                  <c:v>-5.9107199999999999E-2</c:v>
                </c:pt>
                <c:pt idx="8055">
                  <c:v>-5.8337699999999999E-2</c:v>
                </c:pt>
                <c:pt idx="8056">
                  <c:v>-5.7508799999999999E-2</c:v>
                </c:pt>
                <c:pt idx="8057">
                  <c:v>-5.66223E-2</c:v>
                </c:pt>
                <c:pt idx="8058">
                  <c:v>-5.5679800000000002E-2</c:v>
                </c:pt>
                <c:pt idx="8059">
                  <c:v>-5.4682500000000002E-2</c:v>
                </c:pt>
                <c:pt idx="8060">
                  <c:v>-5.3631400000000003E-2</c:v>
                </c:pt>
                <c:pt idx="8061">
                  <c:v>-5.2528199999999997E-2</c:v>
                </c:pt>
                <c:pt idx="8062">
                  <c:v>-5.1374900000000001E-2</c:v>
                </c:pt>
                <c:pt idx="8063">
                  <c:v>-5.0173500000000003E-2</c:v>
                </c:pt>
                <c:pt idx="8064">
                  <c:v>-4.89256E-2</c:v>
                </c:pt>
                <c:pt idx="8065">
                  <c:v>-4.7633300000000003E-2</c:v>
                </c:pt>
                <c:pt idx="8066">
                  <c:v>-4.6298499999999999E-2</c:v>
                </c:pt>
                <c:pt idx="8067">
                  <c:v>-4.4923100000000001E-2</c:v>
                </c:pt>
                <c:pt idx="8068">
                  <c:v>-4.3507700000000003E-2</c:v>
                </c:pt>
                <c:pt idx="8069">
                  <c:v>-4.2053300000000002E-2</c:v>
                </c:pt>
                <c:pt idx="8070">
                  <c:v>-4.05615E-2</c:v>
                </c:pt>
                <c:pt idx="8071">
                  <c:v>-3.9034899999999997E-2</c:v>
                </c:pt>
                <c:pt idx="8072">
                  <c:v>-3.7476099999999998E-2</c:v>
                </c:pt>
                <c:pt idx="8073">
                  <c:v>-3.5887200000000001E-2</c:v>
                </c:pt>
                <c:pt idx="8074">
                  <c:v>-3.4269500000000001E-2</c:v>
                </c:pt>
                <c:pt idx="8075">
                  <c:v>-3.2624100000000003E-2</c:v>
                </c:pt>
                <c:pt idx="8076">
                  <c:v>-3.09515E-2</c:v>
                </c:pt>
                <c:pt idx="8077">
                  <c:v>-2.9255199999999999E-2</c:v>
                </c:pt>
                <c:pt idx="8078">
                  <c:v>-2.75403E-2</c:v>
                </c:pt>
                <c:pt idx="8079">
                  <c:v>-2.58111E-2</c:v>
                </c:pt>
                <c:pt idx="8080">
                  <c:v>-2.4069799999999999E-2</c:v>
                </c:pt>
                <c:pt idx="8081">
                  <c:v>-2.2318600000000001E-2</c:v>
                </c:pt>
                <c:pt idx="8082">
                  <c:v>-2.0560599999999998E-2</c:v>
                </c:pt>
                <c:pt idx="8083">
                  <c:v>-1.8798499999999999E-2</c:v>
                </c:pt>
                <c:pt idx="8084">
                  <c:v>-1.7034400000000002E-2</c:v>
                </c:pt>
                <c:pt idx="8085">
                  <c:v>-1.5270300000000001E-2</c:v>
                </c:pt>
                <c:pt idx="8086">
                  <c:v>-1.35091E-2</c:v>
                </c:pt>
                <c:pt idx="8087">
                  <c:v>-1.17541E-2</c:v>
                </c:pt>
                <c:pt idx="8088">
                  <c:v>-1.0008E-2</c:v>
                </c:pt>
                <c:pt idx="8089" formatCode="0.00E+00">
                  <c:v>-8.2732099999999996E-3</c:v>
                </c:pt>
                <c:pt idx="8090" formatCode="0.00E+00">
                  <c:v>-6.55209E-3</c:v>
                </c:pt>
                <c:pt idx="8091" formatCode="0.00E+00">
                  <c:v>-4.8472799999999998E-3</c:v>
                </c:pt>
                <c:pt idx="8092" formatCode="0.00E+00">
                  <c:v>-3.1611299999999998E-3</c:v>
                </c:pt>
                <c:pt idx="8093" formatCode="0.00E+00">
                  <c:v>-1.4956500000000001E-3</c:v>
                </c:pt>
                <c:pt idx="8094" formatCode="0.00E+00">
                  <c:v>1.46859E-4</c:v>
                </c:pt>
                <c:pt idx="8095" formatCode="0.00E+00">
                  <c:v>1.7636500000000001E-3</c:v>
                </c:pt>
                <c:pt idx="8096" formatCode="0.00E+00">
                  <c:v>3.3519800000000001E-3</c:v>
                </c:pt>
                <c:pt idx="8097" formatCode="0.00E+00">
                  <c:v>4.9097999999999998E-3</c:v>
                </c:pt>
                <c:pt idx="8098" formatCode="0.00E+00">
                  <c:v>6.4361100000000001E-3</c:v>
                </c:pt>
                <c:pt idx="8099" formatCode="0.00E+00">
                  <c:v>7.9301700000000003E-3</c:v>
                </c:pt>
                <c:pt idx="8100" formatCode="0.00E+00">
                  <c:v>9.3903700000000003E-3</c:v>
                </c:pt>
                <c:pt idx="8101">
                  <c:v>1.08147E-2</c:v>
                </c:pt>
                <c:pt idx="8102">
                  <c:v>1.22018E-2</c:v>
                </c:pt>
                <c:pt idx="8103">
                  <c:v>1.3550299999999999E-2</c:v>
                </c:pt>
                <c:pt idx="8104">
                  <c:v>1.48585E-2</c:v>
                </c:pt>
                <c:pt idx="8105">
                  <c:v>1.6124599999999999E-2</c:v>
                </c:pt>
                <c:pt idx="8106">
                  <c:v>1.7346500000000001E-2</c:v>
                </c:pt>
                <c:pt idx="8107">
                  <c:v>1.8522500000000001E-2</c:v>
                </c:pt>
                <c:pt idx="8108">
                  <c:v>1.9651399999999999E-2</c:v>
                </c:pt>
                <c:pt idx="8109">
                  <c:v>2.0731400000000001E-2</c:v>
                </c:pt>
                <c:pt idx="8110">
                  <c:v>2.1760399999999999E-2</c:v>
                </c:pt>
                <c:pt idx="8111">
                  <c:v>2.27371E-2</c:v>
                </c:pt>
                <c:pt idx="8112">
                  <c:v>2.3661000000000001E-2</c:v>
                </c:pt>
                <c:pt idx="8113">
                  <c:v>2.4532100000000001E-2</c:v>
                </c:pt>
                <c:pt idx="8114">
                  <c:v>2.5349799999999999E-2</c:v>
                </c:pt>
                <c:pt idx="8115">
                  <c:v>2.6113000000000001E-2</c:v>
                </c:pt>
                <c:pt idx="8116">
                  <c:v>2.68206E-2</c:v>
                </c:pt>
                <c:pt idx="8117">
                  <c:v>2.7472E-2</c:v>
                </c:pt>
                <c:pt idx="8118">
                  <c:v>2.8066600000000001E-2</c:v>
                </c:pt>
                <c:pt idx="8119">
                  <c:v>2.8604299999999999E-2</c:v>
                </c:pt>
                <c:pt idx="8120">
                  <c:v>2.9084700000000002E-2</c:v>
                </c:pt>
                <c:pt idx="8121">
                  <c:v>2.95073E-2</c:v>
                </c:pt>
                <c:pt idx="8122">
                  <c:v>2.9872300000000001E-2</c:v>
                </c:pt>
                <c:pt idx="8123">
                  <c:v>3.01798E-2</c:v>
                </c:pt>
                <c:pt idx="8124">
                  <c:v>3.0429600000000001E-2</c:v>
                </c:pt>
                <c:pt idx="8125">
                  <c:v>3.0621300000000001E-2</c:v>
                </c:pt>
                <c:pt idx="8126">
                  <c:v>3.07552E-2</c:v>
                </c:pt>
                <c:pt idx="8127">
                  <c:v>3.0832200000000001E-2</c:v>
                </c:pt>
                <c:pt idx="8128">
                  <c:v>3.0853100000000001E-2</c:v>
                </c:pt>
                <c:pt idx="8129">
                  <c:v>3.0818399999999999E-2</c:v>
                </c:pt>
                <c:pt idx="8130">
                  <c:v>3.0729300000000001E-2</c:v>
                </c:pt>
                <c:pt idx="8131">
                  <c:v>3.0587300000000001E-2</c:v>
                </c:pt>
                <c:pt idx="8132">
                  <c:v>3.03935E-2</c:v>
                </c:pt>
                <c:pt idx="8133">
                  <c:v>3.0148600000000001E-2</c:v>
                </c:pt>
                <c:pt idx="8134">
                  <c:v>2.9852900000000002E-2</c:v>
                </c:pt>
                <c:pt idx="8135">
                  <c:v>2.9506999999999999E-2</c:v>
                </c:pt>
                <c:pt idx="8136">
                  <c:v>2.9113300000000002E-2</c:v>
                </c:pt>
                <c:pt idx="8137">
                  <c:v>2.8674700000000001E-2</c:v>
                </c:pt>
                <c:pt idx="8138">
                  <c:v>2.81946E-2</c:v>
                </c:pt>
                <c:pt idx="8139">
                  <c:v>2.7675700000000001E-2</c:v>
                </c:pt>
                <c:pt idx="8140">
                  <c:v>2.7117200000000001E-2</c:v>
                </c:pt>
                <c:pt idx="8141">
                  <c:v>2.65179E-2</c:v>
                </c:pt>
                <c:pt idx="8142">
                  <c:v>2.5878600000000002E-2</c:v>
                </c:pt>
                <c:pt idx="8143">
                  <c:v>2.5201600000000001E-2</c:v>
                </c:pt>
                <c:pt idx="8144">
                  <c:v>2.4488099999999999E-2</c:v>
                </c:pt>
                <c:pt idx="8145">
                  <c:v>2.3739900000000001E-2</c:v>
                </c:pt>
                <c:pt idx="8146">
                  <c:v>2.2959500000000001E-2</c:v>
                </c:pt>
                <c:pt idx="8147">
                  <c:v>2.21493E-2</c:v>
                </c:pt>
                <c:pt idx="8148">
                  <c:v>2.1311299999999998E-2</c:v>
                </c:pt>
                <c:pt idx="8149">
                  <c:v>2.04464E-2</c:v>
                </c:pt>
                <c:pt idx="8150">
                  <c:v>1.9556199999999999E-2</c:v>
                </c:pt>
                <c:pt idx="8151">
                  <c:v>1.8642200000000001E-2</c:v>
                </c:pt>
                <c:pt idx="8152">
                  <c:v>1.77065E-2</c:v>
                </c:pt>
                <c:pt idx="8153">
                  <c:v>1.6750999999999999E-2</c:v>
                </c:pt>
                <c:pt idx="8154">
                  <c:v>1.57774E-2</c:v>
                </c:pt>
                <c:pt idx="8155">
                  <c:v>1.4787700000000001E-2</c:v>
                </c:pt>
                <c:pt idx="8156">
                  <c:v>1.3784299999999999E-2</c:v>
                </c:pt>
                <c:pt idx="8157">
                  <c:v>1.27691E-2</c:v>
                </c:pt>
                <c:pt idx="8158">
                  <c:v>1.17438E-2</c:v>
                </c:pt>
                <c:pt idx="8159">
                  <c:v>1.0710799999999999E-2</c:v>
                </c:pt>
                <c:pt idx="8160" formatCode="0.00E+00">
                  <c:v>9.6725500000000002E-3</c:v>
                </c:pt>
                <c:pt idx="8161" formatCode="0.00E+00">
                  <c:v>8.6313999999999991E-3</c:v>
                </c:pt>
                <c:pt idx="8162" formatCode="0.00E+00">
                  <c:v>7.5896000000000002E-3</c:v>
                </c:pt>
                <c:pt idx="8163" formatCode="0.00E+00">
                  <c:v>6.5494999999999998E-3</c:v>
                </c:pt>
                <c:pt idx="8164" formatCode="0.00E+00">
                  <c:v>5.5132499999999999E-3</c:v>
                </c:pt>
                <c:pt idx="8165" formatCode="0.00E+00">
                  <c:v>4.4826099999999997E-3</c:v>
                </c:pt>
                <c:pt idx="8166" formatCode="0.00E+00">
                  <c:v>3.4593499999999999E-3</c:v>
                </c:pt>
                <c:pt idx="8167" formatCode="0.00E+00">
                  <c:v>2.4454400000000001E-3</c:v>
                </c:pt>
                <c:pt idx="8168" formatCode="0.00E+00">
                  <c:v>1.4426599999999999E-3</c:v>
                </c:pt>
                <c:pt idx="8169" formatCode="0.00E+00">
                  <c:v>4.52762E-4</c:v>
                </c:pt>
                <c:pt idx="8170" formatCode="0.00E+00">
                  <c:v>-5.22489E-4</c:v>
                </c:pt>
                <c:pt idx="8171" formatCode="0.00E+00">
                  <c:v>-1.48172E-3</c:v>
                </c:pt>
                <c:pt idx="8172" formatCode="0.00E+00">
                  <c:v>-2.42377E-3</c:v>
                </c:pt>
                <c:pt idx="8173" formatCode="0.00E+00">
                  <c:v>-3.34739E-3</c:v>
                </c:pt>
                <c:pt idx="8174" formatCode="0.00E+00">
                  <c:v>-4.2509799999999997E-3</c:v>
                </c:pt>
                <c:pt idx="8175" formatCode="0.00E+00">
                  <c:v>-5.1326000000000002E-3</c:v>
                </c:pt>
                <c:pt idx="8176" formatCode="0.00E+00">
                  <c:v>-5.9909400000000002E-3</c:v>
                </c:pt>
                <c:pt idx="8177" formatCode="0.00E+00">
                  <c:v>-6.8253100000000002E-3</c:v>
                </c:pt>
                <c:pt idx="8178" formatCode="0.00E+00">
                  <c:v>-7.6347300000000002E-3</c:v>
                </c:pt>
                <c:pt idx="8179" formatCode="0.00E+00">
                  <c:v>-8.4175199999999995E-3</c:v>
                </c:pt>
                <c:pt idx="8180" formatCode="0.00E+00">
                  <c:v>-9.1717299999999995E-3</c:v>
                </c:pt>
                <c:pt idx="8181" formatCode="0.00E+00">
                  <c:v>-9.89576E-3</c:v>
                </c:pt>
                <c:pt idx="8182">
                  <c:v>-1.05886E-2</c:v>
                </c:pt>
                <c:pt idx="8183">
                  <c:v>-1.12493E-2</c:v>
                </c:pt>
                <c:pt idx="8184">
                  <c:v>-1.18771E-2</c:v>
                </c:pt>
                <c:pt idx="8185">
                  <c:v>-1.2471400000000001E-2</c:v>
                </c:pt>
                <c:pt idx="8186">
                  <c:v>-1.30312E-2</c:v>
                </c:pt>
                <c:pt idx="8187">
                  <c:v>-1.3555899999999999E-2</c:v>
                </c:pt>
                <c:pt idx="8188">
                  <c:v>-1.4045200000000001E-2</c:v>
                </c:pt>
                <c:pt idx="8189">
                  <c:v>-1.44987E-2</c:v>
                </c:pt>
                <c:pt idx="8190">
                  <c:v>-1.49161E-2</c:v>
                </c:pt>
                <c:pt idx="8191">
                  <c:v>-1.5297E-2</c:v>
                </c:pt>
                <c:pt idx="8192">
                  <c:v>-1.5640899999999999E-2</c:v>
                </c:pt>
                <c:pt idx="8193">
                  <c:v>-1.59469E-2</c:v>
                </c:pt>
                <c:pt idx="8194">
                  <c:v>-1.62145E-2</c:v>
                </c:pt>
                <c:pt idx="8195">
                  <c:v>-1.64435E-2</c:v>
                </c:pt>
                <c:pt idx="8196">
                  <c:v>-1.6634199999999998E-2</c:v>
                </c:pt>
                <c:pt idx="8197">
                  <c:v>-1.6787E-2</c:v>
                </c:pt>
                <c:pt idx="8198">
                  <c:v>-1.6901900000000001E-2</c:v>
                </c:pt>
                <c:pt idx="8199">
                  <c:v>-1.6978699999999999E-2</c:v>
                </c:pt>
                <c:pt idx="8200">
                  <c:v>-1.70177E-2</c:v>
                </c:pt>
                <c:pt idx="8201">
                  <c:v>-1.7019099999999999E-2</c:v>
                </c:pt>
                <c:pt idx="8202">
                  <c:v>-1.6982799999999999E-2</c:v>
                </c:pt>
                <c:pt idx="8203">
                  <c:v>-1.6908699999999999E-2</c:v>
                </c:pt>
                <c:pt idx="8204">
                  <c:v>-1.6797300000000001E-2</c:v>
                </c:pt>
                <c:pt idx="8205">
                  <c:v>-1.6649600000000001E-2</c:v>
                </c:pt>
                <c:pt idx="8206">
                  <c:v>-1.6466999999999999E-2</c:v>
                </c:pt>
                <c:pt idx="8207">
                  <c:v>-1.62501E-2</c:v>
                </c:pt>
                <c:pt idx="8208">
                  <c:v>-1.5998600000000002E-2</c:v>
                </c:pt>
                <c:pt idx="8209">
                  <c:v>-1.5712500000000001E-2</c:v>
                </c:pt>
                <c:pt idx="8210">
                  <c:v>-1.53927E-2</c:v>
                </c:pt>
                <c:pt idx="8211">
                  <c:v>-1.5040700000000001E-2</c:v>
                </c:pt>
                <c:pt idx="8212">
                  <c:v>-1.46579E-2</c:v>
                </c:pt>
                <c:pt idx="8213">
                  <c:v>-1.42451E-2</c:v>
                </c:pt>
                <c:pt idx="8214">
                  <c:v>-1.38031E-2</c:v>
                </c:pt>
                <c:pt idx="8215">
                  <c:v>-1.33323E-2</c:v>
                </c:pt>
                <c:pt idx="8216">
                  <c:v>-1.2833799999999999E-2</c:v>
                </c:pt>
                <c:pt idx="8217">
                  <c:v>-1.23088E-2</c:v>
                </c:pt>
                <c:pt idx="8218">
                  <c:v>-1.1758599999999999E-2</c:v>
                </c:pt>
                <c:pt idx="8219">
                  <c:v>-1.11845E-2</c:v>
                </c:pt>
                <c:pt idx="8220">
                  <c:v>-1.05881E-2</c:v>
                </c:pt>
                <c:pt idx="8221" formatCode="0.00E+00">
                  <c:v>-9.9711699999999997E-3</c:v>
                </c:pt>
                <c:pt idx="8222" formatCode="0.00E+00">
                  <c:v>-9.3354900000000001E-3</c:v>
                </c:pt>
                <c:pt idx="8223" formatCode="0.00E+00">
                  <c:v>-8.6825099999999992E-3</c:v>
                </c:pt>
                <c:pt idx="8224" formatCode="0.00E+00">
                  <c:v>-8.0133200000000009E-3</c:v>
                </c:pt>
                <c:pt idx="8225" formatCode="0.00E+00">
                  <c:v>-7.3289000000000002E-3</c:v>
                </c:pt>
                <c:pt idx="8226" formatCode="0.00E+00">
                  <c:v>-6.6305799999999996E-3</c:v>
                </c:pt>
                <c:pt idx="8227" formatCode="0.00E+00">
                  <c:v>-5.92027E-3</c:v>
                </c:pt>
                <c:pt idx="8228" formatCode="0.00E+00">
                  <c:v>-5.1999999999999998E-3</c:v>
                </c:pt>
                <c:pt idx="8229" formatCode="0.00E+00">
                  <c:v>-4.4712399999999996E-3</c:v>
                </c:pt>
                <c:pt idx="8230" formatCode="0.00E+00">
                  <c:v>-3.73515E-3</c:v>
                </c:pt>
                <c:pt idx="8231" formatCode="0.00E+00">
                  <c:v>-2.9932700000000001E-3</c:v>
                </c:pt>
                <c:pt idx="8232" formatCode="0.00E+00">
                  <c:v>-2.2476200000000001E-3</c:v>
                </c:pt>
                <c:pt idx="8233" formatCode="0.00E+00">
                  <c:v>-1.5003600000000001E-3</c:v>
                </c:pt>
                <c:pt idx="8234" formatCode="0.00E+00">
                  <c:v>-7.5341399999999999E-4</c:v>
                </c:pt>
                <c:pt idx="8235" formatCode="0.00E+00">
                  <c:v>-8.3431600000000006E-6</c:v>
                </c:pt>
                <c:pt idx="8236" formatCode="0.00E+00">
                  <c:v>7.3333899999999995E-4</c:v>
                </c:pt>
                <c:pt idx="8237" formatCode="0.00E+00">
                  <c:v>1.47014E-3</c:v>
                </c:pt>
                <c:pt idx="8238" formatCode="0.00E+00">
                  <c:v>2.20046E-3</c:v>
                </c:pt>
                <c:pt idx="8239" formatCode="0.00E+00">
                  <c:v>2.9223000000000001E-3</c:v>
                </c:pt>
                <c:pt idx="8240" formatCode="0.00E+00">
                  <c:v>3.6337800000000001E-3</c:v>
                </c:pt>
                <c:pt idx="8241" formatCode="0.00E+00">
                  <c:v>4.3338400000000003E-3</c:v>
                </c:pt>
                <c:pt idx="8242" formatCode="0.00E+00">
                  <c:v>5.02178E-3</c:v>
                </c:pt>
                <c:pt idx="8243" formatCode="0.00E+00">
                  <c:v>5.6966100000000004E-3</c:v>
                </c:pt>
                <c:pt idx="8244" formatCode="0.00E+00">
                  <c:v>6.3570299999999996E-3</c:v>
                </c:pt>
                <c:pt idx="8245" formatCode="0.00E+00">
                  <c:v>7.00148E-3</c:v>
                </c:pt>
                <c:pt idx="8246" formatCode="0.00E+00">
                  <c:v>7.6283999999999996E-3</c:v>
                </c:pt>
                <c:pt idx="8247" formatCode="0.00E+00">
                  <c:v>8.2366200000000001E-3</c:v>
                </c:pt>
                <c:pt idx="8248" formatCode="0.00E+00">
                  <c:v>8.8255299999999998E-3</c:v>
                </c:pt>
                <c:pt idx="8249" formatCode="0.00E+00">
                  <c:v>9.3943199999999994E-3</c:v>
                </c:pt>
                <c:pt idx="8250" formatCode="0.00E+00">
                  <c:v>9.9416699999999997E-3</c:v>
                </c:pt>
                <c:pt idx="8251">
                  <c:v>1.04663E-2</c:v>
                </c:pt>
                <c:pt idx="8252">
                  <c:v>1.09675E-2</c:v>
                </c:pt>
                <c:pt idx="8253">
                  <c:v>1.14444E-2</c:v>
                </c:pt>
                <c:pt idx="8254">
                  <c:v>1.18964E-2</c:v>
                </c:pt>
                <c:pt idx="8255">
                  <c:v>1.2322899999999999E-2</c:v>
                </c:pt>
                <c:pt idx="8256">
                  <c:v>1.27239E-2</c:v>
                </c:pt>
                <c:pt idx="8257">
                  <c:v>1.3098800000000001E-2</c:v>
                </c:pt>
                <c:pt idx="8258">
                  <c:v>1.3446400000000001E-2</c:v>
                </c:pt>
                <c:pt idx="8259">
                  <c:v>1.3765899999999999E-2</c:v>
                </c:pt>
                <c:pt idx="8260">
                  <c:v>1.40567E-2</c:v>
                </c:pt>
                <c:pt idx="8261">
                  <c:v>1.4318900000000001E-2</c:v>
                </c:pt>
                <c:pt idx="8262">
                  <c:v>1.4552799999999999E-2</c:v>
                </c:pt>
                <c:pt idx="8263">
                  <c:v>1.4758E-2</c:v>
                </c:pt>
                <c:pt idx="8264">
                  <c:v>1.49341E-2</c:v>
                </c:pt>
                <c:pt idx="8265">
                  <c:v>1.5081199999999999E-2</c:v>
                </c:pt>
                <c:pt idx="8266">
                  <c:v>1.5199600000000001E-2</c:v>
                </c:pt>
                <c:pt idx="8267">
                  <c:v>1.52894E-2</c:v>
                </c:pt>
                <c:pt idx="8268">
                  <c:v>1.5350600000000001E-2</c:v>
                </c:pt>
                <c:pt idx="8269">
                  <c:v>1.5383600000000001E-2</c:v>
                </c:pt>
                <c:pt idx="8270">
                  <c:v>1.5389E-2</c:v>
                </c:pt>
                <c:pt idx="8271">
                  <c:v>1.53676E-2</c:v>
                </c:pt>
                <c:pt idx="8272">
                  <c:v>1.53192E-2</c:v>
                </c:pt>
                <c:pt idx="8273">
                  <c:v>1.52435E-2</c:v>
                </c:pt>
                <c:pt idx="8274">
                  <c:v>1.5141E-2</c:v>
                </c:pt>
                <c:pt idx="8275">
                  <c:v>1.5013E-2</c:v>
                </c:pt>
                <c:pt idx="8276">
                  <c:v>1.4860999999999999E-2</c:v>
                </c:pt>
                <c:pt idx="8277">
                  <c:v>1.4685699999999999E-2</c:v>
                </c:pt>
                <c:pt idx="8278">
                  <c:v>1.4487999999999999E-2</c:v>
                </c:pt>
                <c:pt idx="8279">
                  <c:v>1.4268599999999999E-2</c:v>
                </c:pt>
                <c:pt idx="8280">
                  <c:v>1.4028499999999999E-2</c:v>
                </c:pt>
                <c:pt idx="8281">
                  <c:v>1.3768600000000001E-2</c:v>
                </c:pt>
                <c:pt idx="8282">
                  <c:v>1.34901E-2</c:v>
                </c:pt>
                <c:pt idx="8283">
                  <c:v>1.3194000000000001E-2</c:v>
                </c:pt>
                <c:pt idx="8284">
                  <c:v>1.28804E-2</c:v>
                </c:pt>
                <c:pt idx="8285">
                  <c:v>1.25501E-2</c:v>
                </c:pt>
                <c:pt idx="8286">
                  <c:v>1.2205000000000001E-2</c:v>
                </c:pt>
                <c:pt idx="8287">
                  <c:v>1.1847E-2</c:v>
                </c:pt>
                <c:pt idx="8288">
                  <c:v>1.14772E-2</c:v>
                </c:pt>
                <c:pt idx="8289">
                  <c:v>1.10966E-2</c:v>
                </c:pt>
                <c:pt idx="8290">
                  <c:v>1.0707E-2</c:v>
                </c:pt>
                <c:pt idx="8291">
                  <c:v>1.031E-2</c:v>
                </c:pt>
                <c:pt idx="8292" formatCode="0.00E+00">
                  <c:v>9.9070500000000006E-3</c:v>
                </c:pt>
                <c:pt idx="8293" formatCode="0.00E+00">
                  <c:v>9.4992199999999992E-3</c:v>
                </c:pt>
                <c:pt idx="8294" formatCode="0.00E+00">
                  <c:v>9.0877400000000004E-3</c:v>
                </c:pt>
                <c:pt idx="8295" formatCode="0.00E+00">
                  <c:v>8.6740500000000009E-3</c:v>
                </c:pt>
                <c:pt idx="8296" formatCode="0.00E+00">
                  <c:v>8.2597899999999995E-3</c:v>
                </c:pt>
                <c:pt idx="8297" formatCode="0.00E+00">
                  <c:v>7.8466100000000004E-3</c:v>
                </c:pt>
                <c:pt idx="8298" formatCode="0.00E+00">
                  <c:v>7.4360800000000003E-3</c:v>
                </c:pt>
                <c:pt idx="8299" formatCode="0.00E+00">
                  <c:v>7.0298299999999999E-3</c:v>
                </c:pt>
                <c:pt idx="8300" formatCode="0.00E+00">
                  <c:v>6.6296100000000002E-3</c:v>
                </c:pt>
                <c:pt idx="8301" formatCode="0.00E+00">
                  <c:v>6.2367899999999999E-3</c:v>
                </c:pt>
                <c:pt idx="8302" formatCode="0.00E+00">
                  <c:v>5.8522299999999999E-3</c:v>
                </c:pt>
                <c:pt idx="8303" formatCode="0.00E+00">
                  <c:v>5.4769600000000003E-3</c:v>
                </c:pt>
                <c:pt idx="8304" formatCode="0.00E+00">
                  <c:v>5.11262E-3</c:v>
                </c:pt>
                <c:pt idx="8305" formatCode="0.00E+00">
                  <c:v>4.7610500000000002E-3</c:v>
                </c:pt>
                <c:pt idx="8306" formatCode="0.00E+00">
                  <c:v>4.4241000000000003E-3</c:v>
                </c:pt>
                <c:pt idx="8307" formatCode="0.00E+00">
                  <c:v>4.1033399999999996E-3</c:v>
                </c:pt>
                <c:pt idx="8308" formatCode="0.00E+00">
                  <c:v>3.7996800000000002E-3</c:v>
                </c:pt>
                <c:pt idx="8309" formatCode="0.00E+00">
                  <c:v>3.5138399999999998E-3</c:v>
                </c:pt>
                <c:pt idx="8310" formatCode="0.00E+00">
                  <c:v>3.24735E-3</c:v>
                </c:pt>
                <c:pt idx="8311" formatCode="0.00E+00">
                  <c:v>3.0024399999999999E-3</c:v>
                </c:pt>
                <c:pt idx="8312" formatCode="0.00E+00">
                  <c:v>2.7808199999999998E-3</c:v>
                </c:pt>
                <c:pt idx="8313" formatCode="0.00E+00">
                  <c:v>2.5834400000000002E-3</c:v>
                </c:pt>
                <c:pt idx="8314" formatCode="0.00E+00">
                  <c:v>2.41107E-3</c:v>
                </c:pt>
                <c:pt idx="8315" formatCode="0.00E+00">
                  <c:v>2.2646400000000001E-3</c:v>
                </c:pt>
                <c:pt idx="8316" formatCode="0.00E+00">
                  <c:v>2.14533E-3</c:v>
                </c:pt>
                <c:pt idx="8317" formatCode="0.00E+00">
                  <c:v>2.05433E-3</c:v>
                </c:pt>
                <c:pt idx="8318" formatCode="0.00E+00">
                  <c:v>1.9928400000000001E-3</c:v>
                </c:pt>
                <c:pt idx="8319" formatCode="0.00E+00">
                  <c:v>1.9621999999999999E-3</c:v>
                </c:pt>
                <c:pt idx="8320" formatCode="0.00E+00">
                  <c:v>1.9637499999999998E-3</c:v>
                </c:pt>
                <c:pt idx="8321" formatCode="0.00E+00">
                  <c:v>1.9981E-3</c:v>
                </c:pt>
                <c:pt idx="8322" formatCode="0.00E+00">
                  <c:v>2.06514E-3</c:v>
                </c:pt>
                <c:pt idx="8323" formatCode="0.00E+00">
                  <c:v>2.1649999999999998E-3</c:v>
                </c:pt>
                <c:pt idx="8324" formatCode="0.00E+00">
                  <c:v>2.2984400000000001E-3</c:v>
                </c:pt>
                <c:pt idx="8325" formatCode="0.00E+00">
                  <c:v>2.4660900000000002E-3</c:v>
                </c:pt>
                <c:pt idx="8326" formatCode="0.00E+00">
                  <c:v>2.6682400000000001E-3</c:v>
                </c:pt>
                <c:pt idx="8327" formatCode="0.00E+00">
                  <c:v>2.9051900000000002E-3</c:v>
                </c:pt>
                <c:pt idx="8328" formatCode="0.00E+00">
                  <c:v>3.1775000000000002E-3</c:v>
                </c:pt>
                <c:pt idx="8329" formatCode="0.00E+00">
                  <c:v>3.4857600000000001E-3</c:v>
                </c:pt>
                <c:pt idx="8330" formatCode="0.00E+00">
                  <c:v>3.8302100000000001E-3</c:v>
                </c:pt>
                <c:pt idx="8331" formatCode="0.00E+00">
                  <c:v>4.2107799999999999E-3</c:v>
                </c:pt>
                <c:pt idx="8332" formatCode="0.00E+00">
                  <c:v>4.6273699999999996E-3</c:v>
                </c:pt>
                <c:pt idx="8333" formatCode="0.00E+00">
                  <c:v>5.07962E-3</c:v>
                </c:pt>
                <c:pt idx="8334" formatCode="0.00E+00">
                  <c:v>5.5664199999999999E-3</c:v>
                </c:pt>
                <c:pt idx="8335" formatCode="0.00E+00">
                  <c:v>6.0866399999999999E-3</c:v>
                </c:pt>
                <c:pt idx="8336" formatCode="0.00E+00">
                  <c:v>6.6402299999999996E-3</c:v>
                </c:pt>
                <c:pt idx="8337" formatCode="0.00E+00">
                  <c:v>7.2273800000000003E-3</c:v>
                </c:pt>
                <c:pt idx="8338" formatCode="0.00E+00">
                  <c:v>7.8478699999999998E-3</c:v>
                </c:pt>
                <c:pt idx="8339" formatCode="0.00E+00">
                  <c:v>8.5016299999999996E-3</c:v>
                </c:pt>
                <c:pt idx="8340" formatCode="0.00E+00">
                  <c:v>9.1885700000000001E-3</c:v>
                </c:pt>
                <c:pt idx="8341" formatCode="0.00E+00">
                  <c:v>9.9081599999999992E-3</c:v>
                </c:pt>
                <c:pt idx="8342">
                  <c:v>1.0659800000000001E-2</c:v>
                </c:pt>
                <c:pt idx="8343">
                  <c:v>1.1443099999999999E-2</c:v>
                </c:pt>
                <c:pt idx="8344">
                  <c:v>1.22573E-2</c:v>
                </c:pt>
                <c:pt idx="8345">
                  <c:v>1.31012E-2</c:v>
                </c:pt>
                <c:pt idx="8346">
                  <c:v>1.3973299999999999E-2</c:v>
                </c:pt>
                <c:pt idx="8347">
                  <c:v>1.4872099999999999E-2</c:v>
                </c:pt>
                <c:pt idx="8348">
                  <c:v>1.5796399999999999E-2</c:v>
                </c:pt>
                <c:pt idx="8349">
                  <c:v>1.6744999999999999E-2</c:v>
                </c:pt>
                <c:pt idx="8350">
                  <c:v>1.77164E-2</c:v>
                </c:pt>
                <c:pt idx="8351">
                  <c:v>1.87095E-2</c:v>
                </c:pt>
                <c:pt idx="8352">
                  <c:v>1.9722799999999999E-2</c:v>
                </c:pt>
                <c:pt idx="8353">
                  <c:v>2.0754999999999999E-2</c:v>
                </c:pt>
                <c:pt idx="8354">
                  <c:v>2.18046E-2</c:v>
                </c:pt>
                <c:pt idx="8355">
                  <c:v>2.2869899999999999E-2</c:v>
                </c:pt>
                <c:pt idx="8356">
                  <c:v>2.39492E-2</c:v>
                </c:pt>
                <c:pt idx="8357">
                  <c:v>2.5040900000000001E-2</c:v>
                </c:pt>
                <c:pt idx="8358">
                  <c:v>2.6143900000000001E-2</c:v>
                </c:pt>
                <c:pt idx="8359">
                  <c:v>2.7256699999999998E-2</c:v>
                </c:pt>
                <c:pt idx="8360">
                  <c:v>2.8377099999999999E-2</c:v>
                </c:pt>
                <c:pt idx="8361">
                  <c:v>2.9503100000000001E-2</c:v>
                </c:pt>
                <c:pt idx="8362">
                  <c:v>3.0633199999999999E-2</c:v>
                </c:pt>
                <c:pt idx="8363">
                  <c:v>3.1766299999999997E-2</c:v>
                </c:pt>
                <c:pt idx="8364">
                  <c:v>3.2901E-2</c:v>
                </c:pt>
                <c:pt idx="8365">
                  <c:v>3.4035500000000003E-2</c:v>
                </c:pt>
                <c:pt idx="8366">
                  <c:v>3.5167900000000002E-2</c:v>
                </c:pt>
                <c:pt idx="8367">
                  <c:v>3.6296200000000001E-2</c:v>
                </c:pt>
                <c:pt idx="8368">
                  <c:v>3.7419300000000003E-2</c:v>
                </c:pt>
                <c:pt idx="8369">
                  <c:v>3.8535699999999999E-2</c:v>
                </c:pt>
                <c:pt idx="8370">
                  <c:v>3.9643900000000003E-2</c:v>
                </c:pt>
                <c:pt idx="8371">
                  <c:v>4.0742599999999997E-2</c:v>
                </c:pt>
                <c:pt idx="8372">
                  <c:v>4.1830600000000003E-2</c:v>
                </c:pt>
                <c:pt idx="8373">
                  <c:v>4.2906800000000002E-2</c:v>
                </c:pt>
                <c:pt idx="8374">
                  <c:v>4.3969599999999998E-2</c:v>
                </c:pt>
                <c:pt idx="8375">
                  <c:v>4.5016899999999999E-2</c:v>
                </c:pt>
                <c:pt idx="8376">
                  <c:v>4.6046400000000001E-2</c:v>
                </c:pt>
                <c:pt idx="8377">
                  <c:v>4.7056000000000001E-2</c:v>
                </c:pt>
                <c:pt idx="8378">
                  <c:v>4.8043700000000002E-2</c:v>
                </c:pt>
                <c:pt idx="8379">
                  <c:v>4.9008099999999999E-2</c:v>
                </c:pt>
                <c:pt idx="8380">
                  <c:v>4.9947499999999999E-2</c:v>
                </c:pt>
                <c:pt idx="8381">
                  <c:v>5.0860500000000003E-2</c:v>
                </c:pt>
                <c:pt idx="8382">
                  <c:v>5.1745300000000001E-2</c:v>
                </c:pt>
                <c:pt idx="8383">
                  <c:v>5.2600399999999999E-2</c:v>
                </c:pt>
                <c:pt idx="8384">
                  <c:v>5.3424300000000001E-2</c:v>
                </c:pt>
                <c:pt idx="8385">
                  <c:v>5.4216199999999999E-2</c:v>
                </c:pt>
                <c:pt idx="8386">
                  <c:v>5.4975299999999998E-2</c:v>
                </c:pt>
                <c:pt idx="8387">
                  <c:v>5.57005E-2</c:v>
                </c:pt>
                <c:pt idx="8388">
                  <c:v>5.6390299999999997E-2</c:v>
                </c:pt>
                <c:pt idx="8389">
                  <c:v>5.7043299999999998E-2</c:v>
                </c:pt>
                <c:pt idx="8390">
                  <c:v>5.76587E-2</c:v>
                </c:pt>
                <c:pt idx="8391">
                  <c:v>5.8235700000000001E-2</c:v>
                </c:pt>
                <c:pt idx="8392">
                  <c:v>5.8774199999999999E-2</c:v>
                </c:pt>
                <c:pt idx="8393">
                  <c:v>5.9273699999999999E-2</c:v>
                </c:pt>
                <c:pt idx="8394">
                  <c:v>5.9733500000000002E-2</c:v>
                </c:pt>
                <c:pt idx="8395">
                  <c:v>6.0152900000000002E-2</c:v>
                </c:pt>
                <c:pt idx="8396">
                  <c:v>6.0531099999999997E-2</c:v>
                </c:pt>
                <c:pt idx="8397">
                  <c:v>6.0867400000000002E-2</c:v>
                </c:pt>
                <c:pt idx="8398">
                  <c:v>6.1160899999999997E-2</c:v>
                </c:pt>
                <c:pt idx="8399">
                  <c:v>6.1411399999999998E-2</c:v>
                </c:pt>
                <c:pt idx="8400">
                  <c:v>6.1618699999999998E-2</c:v>
                </c:pt>
                <c:pt idx="8401">
                  <c:v>6.1782700000000003E-2</c:v>
                </c:pt>
                <c:pt idx="8402">
                  <c:v>6.1903E-2</c:v>
                </c:pt>
                <c:pt idx="8403">
                  <c:v>6.1979899999999997E-2</c:v>
                </c:pt>
                <c:pt idx="8404">
                  <c:v>6.2013400000000003E-2</c:v>
                </c:pt>
                <c:pt idx="8405">
                  <c:v>6.2003500000000003E-2</c:v>
                </c:pt>
                <c:pt idx="8406">
                  <c:v>6.19503E-2</c:v>
                </c:pt>
                <c:pt idx="8407">
                  <c:v>6.18545E-2</c:v>
                </c:pt>
                <c:pt idx="8408">
                  <c:v>6.1716699999999999E-2</c:v>
                </c:pt>
                <c:pt idx="8409">
                  <c:v>6.1536500000000001E-2</c:v>
                </c:pt>
                <c:pt idx="8410">
                  <c:v>6.1313600000000003E-2</c:v>
                </c:pt>
                <c:pt idx="8411">
                  <c:v>6.1048699999999997E-2</c:v>
                </c:pt>
                <c:pt idx="8412">
                  <c:v>6.0741999999999997E-2</c:v>
                </c:pt>
                <c:pt idx="8413">
                  <c:v>6.0394000000000003E-2</c:v>
                </c:pt>
                <c:pt idx="8414">
                  <c:v>6.0005099999999999E-2</c:v>
                </c:pt>
                <c:pt idx="8415">
                  <c:v>5.9576499999999998E-2</c:v>
                </c:pt>
                <c:pt idx="8416">
                  <c:v>5.9109500000000002E-2</c:v>
                </c:pt>
                <c:pt idx="8417">
                  <c:v>5.8605400000000002E-2</c:v>
                </c:pt>
                <c:pt idx="8418">
                  <c:v>5.8065600000000002E-2</c:v>
                </c:pt>
                <c:pt idx="8419">
                  <c:v>5.7491899999999999E-2</c:v>
                </c:pt>
                <c:pt idx="8420">
                  <c:v>5.6885699999999997E-2</c:v>
                </c:pt>
                <c:pt idx="8421">
                  <c:v>5.6247499999999999E-2</c:v>
                </c:pt>
                <c:pt idx="8422">
                  <c:v>5.55779E-2</c:v>
                </c:pt>
                <c:pt idx="8423">
                  <c:v>5.4878000000000003E-2</c:v>
                </c:pt>
                <c:pt idx="8424">
                  <c:v>5.4149099999999999E-2</c:v>
                </c:pt>
                <c:pt idx="8425">
                  <c:v>5.33929E-2</c:v>
                </c:pt>
                <c:pt idx="8426">
                  <c:v>5.2611400000000003E-2</c:v>
                </c:pt>
                <c:pt idx="8427">
                  <c:v>5.1806699999999997E-2</c:v>
                </c:pt>
                <c:pt idx="8428">
                  <c:v>5.0980900000000003E-2</c:v>
                </c:pt>
                <c:pt idx="8429">
                  <c:v>5.0135699999999998E-2</c:v>
                </c:pt>
                <c:pt idx="8430">
                  <c:v>4.92726E-2</c:v>
                </c:pt>
                <c:pt idx="8431">
                  <c:v>4.8392999999999999E-2</c:v>
                </c:pt>
                <c:pt idx="8432">
                  <c:v>4.7498600000000002E-2</c:v>
                </c:pt>
                <c:pt idx="8433">
                  <c:v>4.6591399999999998E-2</c:v>
                </c:pt>
                <c:pt idx="8434">
                  <c:v>4.5673199999999997E-2</c:v>
                </c:pt>
                <c:pt idx="8435">
                  <c:v>4.4745699999999999E-2</c:v>
                </c:pt>
                <c:pt idx="8436">
                  <c:v>4.3810500000000002E-2</c:v>
                </c:pt>
                <c:pt idx="8437">
                  <c:v>4.2869900000000002E-2</c:v>
                </c:pt>
                <c:pt idx="8438">
                  <c:v>4.1925700000000003E-2</c:v>
                </c:pt>
                <c:pt idx="8439">
                  <c:v>4.0980200000000001E-2</c:v>
                </c:pt>
                <c:pt idx="8440">
                  <c:v>4.0035300000000003E-2</c:v>
                </c:pt>
                <c:pt idx="8441">
                  <c:v>3.9093299999999997E-2</c:v>
                </c:pt>
                <c:pt idx="8442">
                  <c:v>3.8156700000000002E-2</c:v>
                </c:pt>
                <c:pt idx="8443">
                  <c:v>3.7227799999999998E-2</c:v>
                </c:pt>
                <c:pt idx="8444">
                  <c:v>3.6308600000000003E-2</c:v>
                </c:pt>
                <c:pt idx="8445">
                  <c:v>3.5400599999999997E-2</c:v>
                </c:pt>
                <c:pt idx="8446">
                  <c:v>3.4505899999999999E-2</c:v>
                </c:pt>
                <c:pt idx="8447">
                  <c:v>3.3626799999999998E-2</c:v>
                </c:pt>
                <c:pt idx="8448">
                  <c:v>3.2765299999999997E-2</c:v>
                </c:pt>
                <c:pt idx="8449">
                  <c:v>3.1923100000000003E-2</c:v>
                </c:pt>
                <c:pt idx="8450">
                  <c:v>3.1102399999999999E-2</c:v>
                </c:pt>
                <c:pt idx="8451">
                  <c:v>3.0304999999999999E-2</c:v>
                </c:pt>
                <c:pt idx="8452">
                  <c:v>2.95331E-2</c:v>
                </c:pt>
                <c:pt idx="8453">
                  <c:v>2.8788399999999999E-2</c:v>
                </c:pt>
                <c:pt idx="8454">
                  <c:v>2.80732E-2</c:v>
                </c:pt>
                <c:pt idx="8455">
                  <c:v>2.73896E-2</c:v>
                </c:pt>
                <c:pt idx="8456">
                  <c:v>2.6739099999999998E-2</c:v>
                </c:pt>
                <c:pt idx="8457">
                  <c:v>2.6123E-2</c:v>
                </c:pt>
                <c:pt idx="8458">
                  <c:v>2.55429E-2</c:v>
                </c:pt>
                <c:pt idx="8459">
                  <c:v>2.5000600000000001E-2</c:v>
                </c:pt>
                <c:pt idx="8460">
                  <c:v>2.44984E-2</c:v>
                </c:pt>
                <c:pt idx="8461">
                  <c:v>2.4038400000000001E-2</c:v>
                </c:pt>
                <c:pt idx="8462">
                  <c:v>2.3622600000000001E-2</c:v>
                </c:pt>
                <c:pt idx="8463">
                  <c:v>2.3252499999999999E-2</c:v>
                </c:pt>
                <c:pt idx="8464">
                  <c:v>2.2929100000000001E-2</c:v>
                </c:pt>
                <c:pt idx="8465">
                  <c:v>2.26529E-2</c:v>
                </c:pt>
                <c:pt idx="8466">
                  <c:v>2.2425299999999999E-2</c:v>
                </c:pt>
                <c:pt idx="8467">
                  <c:v>2.22475E-2</c:v>
                </c:pt>
                <c:pt idx="8468">
                  <c:v>2.2120600000000001E-2</c:v>
                </c:pt>
                <c:pt idx="8469">
                  <c:v>2.2044999999999999E-2</c:v>
                </c:pt>
                <c:pt idx="8470">
                  <c:v>2.2020700000000001E-2</c:v>
                </c:pt>
                <c:pt idx="8471">
                  <c:v>2.2048499999999999E-2</c:v>
                </c:pt>
                <c:pt idx="8472">
                  <c:v>2.2128999999999999E-2</c:v>
                </c:pt>
                <c:pt idx="8473">
                  <c:v>2.2262799999999999E-2</c:v>
                </c:pt>
                <c:pt idx="8474">
                  <c:v>2.2450399999999999E-2</c:v>
                </c:pt>
                <c:pt idx="8475">
                  <c:v>2.2692199999999999E-2</c:v>
                </c:pt>
                <c:pt idx="8476">
                  <c:v>2.2988700000000001E-2</c:v>
                </c:pt>
                <c:pt idx="8477">
                  <c:v>2.33406E-2</c:v>
                </c:pt>
                <c:pt idx="8478">
                  <c:v>2.37488E-2</c:v>
                </c:pt>
                <c:pt idx="8479">
                  <c:v>2.4213700000000001E-2</c:v>
                </c:pt>
                <c:pt idx="8480">
                  <c:v>2.4736000000000001E-2</c:v>
                </c:pt>
                <c:pt idx="8481">
                  <c:v>2.5316100000000001E-2</c:v>
                </c:pt>
                <c:pt idx="8482">
                  <c:v>2.59542E-2</c:v>
                </c:pt>
                <c:pt idx="8483">
                  <c:v>2.6649900000000001E-2</c:v>
                </c:pt>
                <c:pt idx="8484">
                  <c:v>2.74031E-2</c:v>
                </c:pt>
                <c:pt idx="8485">
                  <c:v>2.82133E-2</c:v>
                </c:pt>
                <c:pt idx="8486">
                  <c:v>2.90791E-2</c:v>
                </c:pt>
                <c:pt idx="8487">
                  <c:v>2.9999499999999998E-2</c:v>
                </c:pt>
                <c:pt idx="8488">
                  <c:v>3.09731E-2</c:v>
                </c:pt>
                <c:pt idx="8489">
                  <c:v>3.1998899999999997E-2</c:v>
                </c:pt>
                <c:pt idx="8490">
                  <c:v>3.3075800000000002E-2</c:v>
                </c:pt>
                <c:pt idx="8491">
                  <c:v>3.4203299999999999E-2</c:v>
                </c:pt>
                <c:pt idx="8492">
                  <c:v>3.5380399999999999E-2</c:v>
                </c:pt>
                <c:pt idx="8493">
                  <c:v>3.6605699999999998E-2</c:v>
                </c:pt>
                <c:pt idx="8494">
                  <c:v>3.78777E-2</c:v>
                </c:pt>
                <c:pt idx="8495">
                  <c:v>3.9195000000000001E-2</c:v>
                </c:pt>
                <c:pt idx="8496">
                  <c:v>4.0556099999999998E-2</c:v>
                </c:pt>
                <c:pt idx="8497">
                  <c:v>4.1958700000000002E-2</c:v>
                </c:pt>
                <c:pt idx="8498">
                  <c:v>4.3400099999999997E-2</c:v>
                </c:pt>
                <c:pt idx="8499">
                  <c:v>4.4878399999999999E-2</c:v>
                </c:pt>
                <c:pt idx="8500">
                  <c:v>4.6392000000000003E-2</c:v>
                </c:pt>
                <c:pt idx="8501">
                  <c:v>4.7939099999999998E-2</c:v>
                </c:pt>
                <c:pt idx="8502">
                  <c:v>4.9517600000000002E-2</c:v>
                </c:pt>
                <c:pt idx="8503">
                  <c:v>5.11256E-2</c:v>
                </c:pt>
                <c:pt idx="8504">
                  <c:v>5.2761299999999997E-2</c:v>
                </c:pt>
                <c:pt idx="8505">
                  <c:v>5.4422600000000002E-2</c:v>
                </c:pt>
                <c:pt idx="8506">
                  <c:v>5.6107499999999998E-2</c:v>
                </c:pt>
                <c:pt idx="8507">
                  <c:v>5.7813999999999997E-2</c:v>
                </c:pt>
                <c:pt idx="8508">
                  <c:v>5.95399E-2</c:v>
                </c:pt>
                <c:pt idx="8509">
                  <c:v>6.1282700000000002E-2</c:v>
                </c:pt>
                <c:pt idx="8510">
                  <c:v>6.3040100000000002E-2</c:v>
                </c:pt>
                <c:pt idx="8511">
                  <c:v>6.4810300000000001E-2</c:v>
                </c:pt>
                <c:pt idx="8512">
                  <c:v>6.6591399999999995E-2</c:v>
                </c:pt>
                <c:pt idx="8513">
                  <c:v>6.8380899999999994E-2</c:v>
                </c:pt>
                <c:pt idx="8514">
                  <c:v>7.0176000000000002E-2</c:v>
                </c:pt>
                <c:pt idx="8515">
                  <c:v>7.1973899999999993E-2</c:v>
                </c:pt>
                <c:pt idx="8516">
                  <c:v>7.3772000000000004E-2</c:v>
                </c:pt>
                <c:pt idx="8517">
                  <c:v>7.5567499999999996E-2</c:v>
                </c:pt>
                <c:pt idx="8518">
                  <c:v>7.7357999999999996E-2</c:v>
                </c:pt>
                <c:pt idx="8519">
                  <c:v>7.9140600000000005E-2</c:v>
                </c:pt>
                <c:pt idx="8520">
                  <c:v>8.0912899999999996E-2</c:v>
                </c:pt>
                <c:pt idx="8521">
                  <c:v>8.2672499999999996E-2</c:v>
                </c:pt>
                <c:pt idx="8522">
                  <c:v>8.4417000000000006E-2</c:v>
                </c:pt>
                <c:pt idx="8523">
                  <c:v>8.6144399999999996E-2</c:v>
                </c:pt>
                <c:pt idx="8524">
                  <c:v>8.7853200000000006E-2</c:v>
                </c:pt>
                <c:pt idx="8525">
                  <c:v>8.9541399999999993E-2</c:v>
                </c:pt>
                <c:pt idx="8526">
                  <c:v>9.1206200000000001E-2</c:v>
                </c:pt>
                <c:pt idx="8527">
                  <c:v>9.2844800000000005E-2</c:v>
                </c:pt>
                <c:pt idx="8528">
                  <c:v>9.4454399999999994E-2</c:v>
                </c:pt>
                <c:pt idx="8529">
                  <c:v>9.6033300000000002E-2</c:v>
                </c:pt>
                <c:pt idx="8530">
                  <c:v>9.7580200000000006E-2</c:v>
                </c:pt>
                <c:pt idx="8531">
                  <c:v>9.9093200000000006E-2</c:v>
                </c:pt>
                <c:pt idx="8532">
                  <c:v>0.10057000000000001</c:v>
                </c:pt>
                <c:pt idx="8533">
                  <c:v>0.102009</c:v>
                </c:pt>
                <c:pt idx="8534">
                  <c:v>0.103408</c:v>
                </c:pt>
                <c:pt idx="8535">
                  <c:v>0.104765</c:v>
                </c:pt>
                <c:pt idx="8536">
                  <c:v>0.10607900000000001</c:v>
                </c:pt>
                <c:pt idx="8537">
                  <c:v>0.107349</c:v>
                </c:pt>
                <c:pt idx="8538">
                  <c:v>0.108572</c:v>
                </c:pt>
                <c:pt idx="8539">
                  <c:v>0.109748</c:v>
                </c:pt>
                <c:pt idx="8540">
                  <c:v>0.110874</c:v>
                </c:pt>
                <c:pt idx="8541">
                  <c:v>0.11195099999999999</c:v>
                </c:pt>
                <c:pt idx="8542">
                  <c:v>0.11297500000000001</c:v>
                </c:pt>
                <c:pt idx="8543">
                  <c:v>0.11394700000000001</c:v>
                </c:pt>
                <c:pt idx="8544">
                  <c:v>0.114866</c:v>
                </c:pt>
                <c:pt idx="8545">
                  <c:v>0.115731</c:v>
                </c:pt>
                <c:pt idx="8546">
                  <c:v>0.11654200000000001</c:v>
                </c:pt>
                <c:pt idx="8547">
                  <c:v>0.117297</c:v>
                </c:pt>
                <c:pt idx="8548">
                  <c:v>0.117996</c:v>
                </c:pt>
                <c:pt idx="8549">
                  <c:v>0.11863899999999999</c:v>
                </c:pt>
                <c:pt idx="8550">
                  <c:v>0.119225</c:v>
                </c:pt>
                <c:pt idx="8551">
                  <c:v>0.119753</c:v>
                </c:pt>
                <c:pt idx="8552">
                  <c:v>0.120223</c:v>
                </c:pt>
                <c:pt idx="8553">
                  <c:v>0.12063599999999999</c:v>
                </c:pt>
                <c:pt idx="8554">
                  <c:v>0.12099</c:v>
                </c:pt>
                <c:pt idx="8555">
                  <c:v>0.12128700000000001</c:v>
                </c:pt>
                <c:pt idx="8556">
                  <c:v>0.12152499999999999</c:v>
                </c:pt>
                <c:pt idx="8557">
                  <c:v>0.12170400000000001</c:v>
                </c:pt>
                <c:pt idx="8558">
                  <c:v>0.121823</c:v>
                </c:pt>
                <c:pt idx="8559">
                  <c:v>0.12188400000000001</c:v>
                </c:pt>
                <c:pt idx="8560">
                  <c:v>0.12188400000000001</c:v>
                </c:pt>
                <c:pt idx="8561">
                  <c:v>0.121825</c:v>
                </c:pt>
                <c:pt idx="8562">
                  <c:v>0.121708</c:v>
                </c:pt>
                <c:pt idx="8563">
                  <c:v>0.121532</c:v>
                </c:pt>
                <c:pt idx="8564">
                  <c:v>0.121299</c:v>
                </c:pt>
                <c:pt idx="8565">
                  <c:v>0.12101099999999999</c:v>
                </c:pt>
                <c:pt idx="8566">
                  <c:v>0.120667</c:v>
                </c:pt>
                <c:pt idx="8567">
                  <c:v>0.120269</c:v>
                </c:pt>
                <c:pt idx="8568">
                  <c:v>0.11981899999999999</c:v>
                </c:pt>
                <c:pt idx="8569">
                  <c:v>0.11931799999999999</c:v>
                </c:pt>
                <c:pt idx="8570">
                  <c:v>0.118766</c:v>
                </c:pt>
                <c:pt idx="8571">
                  <c:v>0.11816500000000001</c:v>
                </c:pt>
                <c:pt idx="8572">
                  <c:v>0.117516</c:v>
                </c:pt>
                <c:pt idx="8573">
                  <c:v>0.11681999999999999</c:v>
                </c:pt>
                <c:pt idx="8574">
                  <c:v>0.116078</c:v>
                </c:pt>
                <c:pt idx="8575">
                  <c:v>0.11529300000000001</c:v>
                </c:pt>
                <c:pt idx="8576">
                  <c:v>0.114464</c:v>
                </c:pt>
                <c:pt idx="8577">
                  <c:v>0.113594</c:v>
                </c:pt>
                <c:pt idx="8578">
                  <c:v>0.11268499999999999</c:v>
                </c:pt>
                <c:pt idx="8579">
                  <c:v>0.111737</c:v>
                </c:pt>
                <c:pt idx="8580">
                  <c:v>0.110753</c:v>
                </c:pt>
                <c:pt idx="8581">
                  <c:v>0.109734</c:v>
                </c:pt>
                <c:pt idx="8582">
                  <c:v>0.10868</c:v>
                </c:pt>
                <c:pt idx="8583">
                  <c:v>0.107596</c:v>
                </c:pt>
                <c:pt idx="8584">
                  <c:v>0.10648100000000001</c:v>
                </c:pt>
                <c:pt idx="8585">
                  <c:v>0.105339</c:v>
                </c:pt>
                <c:pt idx="8586">
                  <c:v>0.104171</c:v>
                </c:pt>
                <c:pt idx="8587">
                  <c:v>0.102978</c:v>
                </c:pt>
                <c:pt idx="8588">
                  <c:v>0.10176200000000001</c:v>
                </c:pt>
                <c:pt idx="8589">
                  <c:v>0.100526</c:v>
                </c:pt>
                <c:pt idx="8590">
                  <c:v>9.9269700000000002E-2</c:v>
                </c:pt>
                <c:pt idx="8591">
                  <c:v>9.7996799999999995E-2</c:v>
                </c:pt>
                <c:pt idx="8592">
                  <c:v>9.6709000000000003E-2</c:v>
                </c:pt>
                <c:pt idx="8593">
                  <c:v>9.5408699999999999E-2</c:v>
                </c:pt>
                <c:pt idx="8594">
                  <c:v>9.4097899999999998E-2</c:v>
                </c:pt>
                <c:pt idx="8595">
                  <c:v>9.2778899999999997E-2</c:v>
                </c:pt>
                <c:pt idx="8596">
                  <c:v>9.1453900000000005E-2</c:v>
                </c:pt>
                <c:pt idx="8597">
                  <c:v>9.0125200000000003E-2</c:v>
                </c:pt>
                <c:pt idx="8598">
                  <c:v>8.8795399999999997E-2</c:v>
                </c:pt>
                <c:pt idx="8599">
                  <c:v>8.7466500000000003E-2</c:v>
                </c:pt>
                <c:pt idx="8600">
                  <c:v>8.61402E-2</c:v>
                </c:pt>
                <c:pt idx="8601">
                  <c:v>8.4818199999999996E-2</c:v>
                </c:pt>
                <c:pt idx="8602">
                  <c:v>8.3501800000000001E-2</c:v>
                </c:pt>
                <c:pt idx="8603">
                  <c:v>8.2192899999999999E-2</c:v>
                </c:pt>
                <c:pt idx="8604">
                  <c:v>8.0893499999999993E-2</c:v>
                </c:pt>
                <c:pt idx="8605">
                  <c:v>7.9605200000000001E-2</c:v>
                </c:pt>
                <c:pt idx="8606">
                  <c:v>7.8329599999999999E-2</c:v>
                </c:pt>
                <c:pt idx="8607">
                  <c:v>7.7067999999999998E-2</c:v>
                </c:pt>
                <c:pt idx="8608">
                  <c:v>7.5822100000000003E-2</c:v>
                </c:pt>
                <c:pt idx="8609">
                  <c:v>7.4593300000000001E-2</c:v>
                </c:pt>
                <c:pt idx="8610">
                  <c:v>7.3383500000000004E-2</c:v>
                </c:pt>
                <c:pt idx="8611">
                  <c:v>7.2194599999999998E-2</c:v>
                </c:pt>
                <c:pt idx="8612">
                  <c:v>7.1027900000000005E-2</c:v>
                </c:pt>
                <c:pt idx="8613">
                  <c:v>6.9884500000000002E-2</c:v>
                </c:pt>
                <c:pt idx="8614">
                  <c:v>6.8765699999999999E-2</c:v>
                </c:pt>
                <c:pt idx="8615">
                  <c:v>6.7673200000000003E-2</c:v>
                </c:pt>
                <c:pt idx="8616">
                  <c:v>6.6609399999999999E-2</c:v>
                </c:pt>
                <c:pt idx="8617">
                  <c:v>6.5576300000000004E-2</c:v>
                </c:pt>
                <c:pt idx="8618">
                  <c:v>6.4575199999999999E-2</c:v>
                </c:pt>
                <c:pt idx="8619">
                  <c:v>6.3607399999999994E-2</c:v>
                </c:pt>
                <c:pt idx="8620">
                  <c:v>6.2674099999999996E-2</c:v>
                </c:pt>
                <c:pt idx="8621">
                  <c:v>6.1776600000000001E-2</c:v>
                </c:pt>
                <c:pt idx="8622">
                  <c:v>6.0915999999999998E-2</c:v>
                </c:pt>
                <c:pt idx="8623">
                  <c:v>6.0092699999999999E-2</c:v>
                </c:pt>
                <c:pt idx="8624">
                  <c:v>5.9306699999999997E-2</c:v>
                </c:pt>
                <c:pt idx="8625">
                  <c:v>5.8558199999999998E-2</c:v>
                </c:pt>
                <c:pt idx="8626">
                  <c:v>5.7847799999999998E-2</c:v>
                </c:pt>
                <c:pt idx="8627">
                  <c:v>5.7176699999999997E-2</c:v>
                </c:pt>
                <c:pt idx="8628">
                  <c:v>5.6545699999999997E-2</c:v>
                </c:pt>
                <c:pt idx="8629">
                  <c:v>5.5955400000000002E-2</c:v>
                </c:pt>
                <c:pt idx="8630">
                  <c:v>5.54061E-2</c:v>
                </c:pt>
                <c:pt idx="8631">
                  <c:v>5.4897700000000001E-2</c:v>
                </c:pt>
                <c:pt idx="8632">
                  <c:v>5.4430399999999997E-2</c:v>
                </c:pt>
                <c:pt idx="8633">
                  <c:v>5.4004400000000001E-2</c:v>
                </c:pt>
                <c:pt idx="8634">
                  <c:v>5.36195E-2</c:v>
                </c:pt>
                <c:pt idx="8635">
                  <c:v>5.3275599999999999E-2</c:v>
                </c:pt>
                <c:pt idx="8636">
                  <c:v>5.2972499999999999E-2</c:v>
                </c:pt>
                <c:pt idx="8637">
                  <c:v>5.2710100000000003E-2</c:v>
                </c:pt>
                <c:pt idx="8638">
                  <c:v>5.2488E-2</c:v>
                </c:pt>
                <c:pt idx="8639">
                  <c:v>5.2305900000000002E-2</c:v>
                </c:pt>
                <c:pt idx="8640">
                  <c:v>5.2163899999999999E-2</c:v>
                </c:pt>
                <c:pt idx="8641">
                  <c:v>5.2061799999999998E-2</c:v>
                </c:pt>
                <c:pt idx="8642">
                  <c:v>5.1999200000000002E-2</c:v>
                </c:pt>
                <c:pt idx="8643">
                  <c:v>5.19757E-2</c:v>
                </c:pt>
                <c:pt idx="8644">
                  <c:v>5.19909E-2</c:v>
                </c:pt>
                <c:pt idx="8645">
                  <c:v>5.2044300000000002E-2</c:v>
                </c:pt>
                <c:pt idx="8646">
                  <c:v>5.21352E-2</c:v>
                </c:pt>
                <c:pt idx="8647">
                  <c:v>5.2262700000000002E-2</c:v>
                </c:pt>
                <c:pt idx="8648">
                  <c:v>5.2426300000000002E-2</c:v>
                </c:pt>
                <c:pt idx="8649">
                  <c:v>5.2625600000000002E-2</c:v>
                </c:pt>
                <c:pt idx="8650">
                  <c:v>5.2859799999999998E-2</c:v>
                </c:pt>
                <c:pt idx="8651">
                  <c:v>5.3128099999999998E-2</c:v>
                </c:pt>
                <c:pt idx="8652">
                  <c:v>5.3429600000000001E-2</c:v>
                </c:pt>
                <c:pt idx="8653">
                  <c:v>5.37633E-2</c:v>
                </c:pt>
                <c:pt idx="8654">
                  <c:v>5.4128200000000001E-2</c:v>
                </c:pt>
                <c:pt idx="8655">
                  <c:v>5.4523000000000002E-2</c:v>
                </c:pt>
                <c:pt idx="8656">
                  <c:v>5.4946500000000002E-2</c:v>
                </c:pt>
                <c:pt idx="8657">
                  <c:v>5.5397399999999999E-2</c:v>
                </c:pt>
                <c:pt idx="8658">
                  <c:v>5.5874600000000003E-2</c:v>
                </c:pt>
                <c:pt idx="8659">
                  <c:v>5.6377200000000002E-2</c:v>
                </c:pt>
                <c:pt idx="8660">
                  <c:v>5.6904400000000001E-2</c:v>
                </c:pt>
                <c:pt idx="8661">
                  <c:v>5.7455800000000001E-2</c:v>
                </c:pt>
                <c:pt idx="8662">
                  <c:v>5.8030400000000003E-2</c:v>
                </c:pt>
                <c:pt idx="8663">
                  <c:v>5.8627499999999999E-2</c:v>
                </c:pt>
                <c:pt idx="8664">
                  <c:v>5.9246300000000002E-2</c:v>
                </c:pt>
                <c:pt idx="8665">
                  <c:v>5.98857E-2</c:v>
                </c:pt>
                <c:pt idx="8666">
                  <c:v>6.0544399999999998E-2</c:v>
                </c:pt>
                <c:pt idx="8667">
                  <c:v>6.1221999999999999E-2</c:v>
                </c:pt>
                <c:pt idx="8668">
                  <c:v>6.1917899999999998E-2</c:v>
                </c:pt>
                <c:pt idx="8669">
                  <c:v>6.26308E-2</c:v>
                </c:pt>
                <c:pt idx="8670">
                  <c:v>6.3359499999999999E-2</c:v>
                </c:pt>
                <c:pt idx="8671">
                  <c:v>6.4102900000000004E-2</c:v>
                </c:pt>
                <c:pt idx="8672">
                  <c:v>6.4859899999999998E-2</c:v>
                </c:pt>
                <c:pt idx="8673">
                  <c:v>6.5629000000000007E-2</c:v>
                </c:pt>
                <c:pt idx="8674">
                  <c:v>6.6409099999999999E-2</c:v>
                </c:pt>
                <c:pt idx="8675">
                  <c:v>6.7198999999999995E-2</c:v>
                </c:pt>
                <c:pt idx="8676">
                  <c:v>6.7997600000000005E-2</c:v>
                </c:pt>
                <c:pt idx="8677">
                  <c:v>6.8804400000000002E-2</c:v>
                </c:pt>
                <c:pt idx="8678">
                  <c:v>6.96185E-2</c:v>
                </c:pt>
                <c:pt idx="8679">
                  <c:v>7.0439000000000002E-2</c:v>
                </c:pt>
                <c:pt idx="8680">
                  <c:v>7.12647E-2</c:v>
                </c:pt>
                <c:pt idx="8681">
                  <c:v>7.2094099999999994E-2</c:v>
                </c:pt>
                <c:pt idx="8682">
                  <c:v>7.2926000000000005E-2</c:v>
                </c:pt>
                <c:pt idx="8683">
                  <c:v>7.3760000000000006E-2</c:v>
                </c:pt>
                <c:pt idx="8684">
                  <c:v>7.4595400000000006E-2</c:v>
                </c:pt>
                <c:pt idx="8685">
                  <c:v>7.5431899999999996E-2</c:v>
                </c:pt>
                <c:pt idx="8686">
                  <c:v>7.6268799999999998E-2</c:v>
                </c:pt>
                <c:pt idx="8687">
                  <c:v>7.7106400000000005E-2</c:v>
                </c:pt>
                <c:pt idx="8688">
                  <c:v>7.7944899999999998E-2</c:v>
                </c:pt>
                <c:pt idx="8689">
                  <c:v>7.8783900000000004E-2</c:v>
                </c:pt>
                <c:pt idx="8690">
                  <c:v>7.9622399999999996E-2</c:v>
                </c:pt>
                <c:pt idx="8691">
                  <c:v>8.04594E-2</c:v>
                </c:pt>
                <c:pt idx="8692">
                  <c:v>8.1294400000000003E-2</c:v>
                </c:pt>
                <c:pt idx="8693">
                  <c:v>8.21268E-2</c:v>
                </c:pt>
                <c:pt idx="8694">
                  <c:v>8.2955299999999996E-2</c:v>
                </c:pt>
                <c:pt idx="8695">
                  <c:v>8.3778599999999995E-2</c:v>
                </c:pt>
                <c:pt idx="8696">
                  <c:v>8.4595500000000004E-2</c:v>
                </c:pt>
                <c:pt idx="8697">
                  <c:v>8.5405800000000004E-2</c:v>
                </c:pt>
                <c:pt idx="8698">
                  <c:v>8.6209099999999997E-2</c:v>
                </c:pt>
                <c:pt idx="8699">
                  <c:v>8.7004899999999996E-2</c:v>
                </c:pt>
                <c:pt idx="8700">
                  <c:v>8.7792700000000001E-2</c:v>
                </c:pt>
                <c:pt idx="8701">
                  <c:v>8.8571899999999995E-2</c:v>
                </c:pt>
                <c:pt idx="8702">
                  <c:v>8.9341799999999999E-2</c:v>
                </c:pt>
                <c:pt idx="8703">
                  <c:v>9.0102100000000004E-2</c:v>
                </c:pt>
                <c:pt idx="8704">
                  <c:v>9.0852799999999997E-2</c:v>
                </c:pt>
                <c:pt idx="8705">
                  <c:v>9.1594900000000007E-2</c:v>
                </c:pt>
                <c:pt idx="8706">
                  <c:v>9.2328900000000005E-2</c:v>
                </c:pt>
                <c:pt idx="8707">
                  <c:v>9.3054799999999993E-2</c:v>
                </c:pt>
                <c:pt idx="8708">
                  <c:v>9.3772099999999997E-2</c:v>
                </c:pt>
                <c:pt idx="8709">
                  <c:v>9.4480099999999997E-2</c:v>
                </c:pt>
                <c:pt idx="8710">
                  <c:v>9.5178899999999997E-2</c:v>
                </c:pt>
                <c:pt idx="8711">
                  <c:v>9.5867900000000006E-2</c:v>
                </c:pt>
                <c:pt idx="8712">
                  <c:v>9.6546699999999999E-2</c:v>
                </c:pt>
                <c:pt idx="8713">
                  <c:v>9.7215300000000004E-2</c:v>
                </c:pt>
                <c:pt idx="8714">
                  <c:v>9.7874100000000006E-2</c:v>
                </c:pt>
                <c:pt idx="8715">
                  <c:v>9.8523700000000006E-2</c:v>
                </c:pt>
                <c:pt idx="8716">
                  <c:v>9.9164299999999997E-2</c:v>
                </c:pt>
                <c:pt idx="8717">
                  <c:v>9.9795800000000004E-2</c:v>
                </c:pt>
                <c:pt idx="8718">
                  <c:v>0.10041799999999999</c:v>
                </c:pt>
                <c:pt idx="8719">
                  <c:v>0.101032</c:v>
                </c:pt>
                <c:pt idx="8720">
                  <c:v>0.10163800000000001</c:v>
                </c:pt>
                <c:pt idx="8721">
                  <c:v>0.10223500000000001</c:v>
                </c:pt>
                <c:pt idx="8722">
                  <c:v>0.102823</c:v>
                </c:pt>
                <c:pt idx="8723">
                  <c:v>0.10340299999999999</c:v>
                </c:pt>
                <c:pt idx="8724">
                  <c:v>0.103974</c:v>
                </c:pt>
                <c:pt idx="8725">
                  <c:v>0.104536</c:v>
                </c:pt>
                <c:pt idx="8726">
                  <c:v>0.105089</c:v>
                </c:pt>
                <c:pt idx="8727">
                  <c:v>0.105633</c:v>
                </c:pt>
                <c:pt idx="8728">
                  <c:v>0.106168</c:v>
                </c:pt>
                <c:pt idx="8729">
                  <c:v>0.106695</c:v>
                </c:pt>
                <c:pt idx="8730">
                  <c:v>0.107214</c:v>
                </c:pt>
                <c:pt idx="8731">
                  <c:v>0.107725</c:v>
                </c:pt>
                <c:pt idx="8732">
                  <c:v>0.108226</c:v>
                </c:pt>
                <c:pt idx="8733">
                  <c:v>0.108718</c:v>
                </c:pt>
                <c:pt idx="8734">
                  <c:v>0.10920100000000001</c:v>
                </c:pt>
                <c:pt idx="8735">
                  <c:v>0.10967399999999999</c:v>
                </c:pt>
                <c:pt idx="8736">
                  <c:v>0.11014</c:v>
                </c:pt>
                <c:pt idx="8737">
                  <c:v>0.110598</c:v>
                </c:pt>
                <c:pt idx="8738">
                  <c:v>0.11104899999999999</c:v>
                </c:pt>
                <c:pt idx="8739">
                  <c:v>0.11149299999999999</c:v>
                </c:pt>
                <c:pt idx="8740">
                  <c:v>0.11193</c:v>
                </c:pt>
                <c:pt idx="8741">
                  <c:v>0.112361</c:v>
                </c:pt>
                <c:pt idx="8742">
                  <c:v>0.112785</c:v>
                </c:pt>
                <c:pt idx="8743">
                  <c:v>0.113201</c:v>
                </c:pt>
                <c:pt idx="8744">
                  <c:v>0.113609</c:v>
                </c:pt>
                <c:pt idx="8745">
                  <c:v>0.11401</c:v>
                </c:pt>
                <c:pt idx="8746">
                  <c:v>0.114403</c:v>
                </c:pt>
                <c:pt idx="8747">
                  <c:v>0.114788</c:v>
                </c:pt>
                <c:pt idx="8748">
                  <c:v>0.115166</c:v>
                </c:pt>
                <c:pt idx="8749">
                  <c:v>0.115535</c:v>
                </c:pt>
                <c:pt idx="8750">
                  <c:v>0.115896</c:v>
                </c:pt>
                <c:pt idx="8751">
                  <c:v>0.11625000000000001</c:v>
                </c:pt>
                <c:pt idx="8752">
                  <c:v>0.11659600000000001</c:v>
                </c:pt>
                <c:pt idx="8753">
                  <c:v>0.116925</c:v>
                </c:pt>
                <c:pt idx="8754">
                  <c:v>0.117234</c:v>
                </c:pt>
                <c:pt idx="8755">
                  <c:v>0.117536</c:v>
                </c:pt>
                <c:pt idx="8756">
                  <c:v>0.11783299999999999</c:v>
                </c:pt>
                <c:pt idx="8757">
                  <c:v>0.118118</c:v>
                </c:pt>
                <c:pt idx="8758">
                  <c:v>0.118392</c:v>
                </c:pt>
                <c:pt idx="8759">
                  <c:v>0.118658</c:v>
                </c:pt>
                <c:pt idx="8760">
                  <c:v>0.11891500000000001</c:v>
                </c:pt>
                <c:pt idx="8761">
                  <c:v>0.11916300000000001</c:v>
                </c:pt>
                <c:pt idx="8762">
                  <c:v>0.119398</c:v>
                </c:pt>
                <c:pt idx="8763">
                  <c:v>0.11962</c:v>
                </c:pt>
                <c:pt idx="8764">
                  <c:v>0.119829</c:v>
                </c:pt>
                <c:pt idx="8765">
                  <c:v>0.12002599999999999</c:v>
                </c:pt>
                <c:pt idx="8766">
                  <c:v>0.12021</c:v>
                </c:pt>
                <c:pt idx="8767">
                  <c:v>0.120381</c:v>
                </c:pt>
                <c:pt idx="8768">
                  <c:v>0.12053899999999999</c:v>
                </c:pt>
                <c:pt idx="8769">
                  <c:v>0.120684</c:v>
                </c:pt>
                <c:pt idx="8770">
                  <c:v>0.12081699999999999</c:v>
                </c:pt>
                <c:pt idx="8771">
                  <c:v>0.120937</c:v>
                </c:pt>
                <c:pt idx="8772">
                  <c:v>0.121044</c:v>
                </c:pt>
                <c:pt idx="8773">
                  <c:v>0.121139</c:v>
                </c:pt>
                <c:pt idx="8774">
                  <c:v>0.121221</c:v>
                </c:pt>
                <c:pt idx="8775">
                  <c:v>0.12128800000000001</c:v>
                </c:pt>
                <c:pt idx="8776">
                  <c:v>0.121341</c:v>
                </c:pt>
                <c:pt idx="8777">
                  <c:v>0.121378</c:v>
                </c:pt>
                <c:pt idx="8778">
                  <c:v>0.12139800000000001</c:v>
                </c:pt>
                <c:pt idx="8779">
                  <c:v>0.121401</c:v>
                </c:pt>
                <c:pt idx="8780">
                  <c:v>0.12138599999999999</c:v>
                </c:pt>
                <c:pt idx="8781">
                  <c:v>0.121351</c:v>
                </c:pt>
                <c:pt idx="8782">
                  <c:v>0.121296</c:v>
                </c:pt>
                <c:pt idx="8783">
                  <c:v>0.12121999999999999</c:v>
                </c:pt>
                <c:pt idx="8784">
                  <c:v>0.12112299999999999</c:v>
                </c:pt>
                <c:pt idx="8785">
                  <c:v>0.121003</c:v>
                </c:pt>
                <c:pt idx="8786">
                  <c:v>0.12086</c:v>
                </c:pt>
                <c:pt idx="8787">
                  <c:v>0.12069299999999999</c:v>
                </c:pt>
                <c:pt idx="8788">
                  <c:v>0.120502</c:v>
                </c:pt>
                <c:pt idx="8789">
                  <c:v>0.12028700000000001</c:v>
                </c:pt>
                <c:pt idx="8790">
                  <c:v>0.120048</c:v>
                </c:pt>
                <c:pt idx="8791">
                  <c:v>0.119785</c:v>
                </c:pt>
                <c:pt idx="8792">
                  <c:v>0.11949700000000001</c:v>
                </c:pt>
                <c:pt idx="8793">
                  <c:v>0.119185</c:v>
                </c:pt>
                <c:pt idx="8794">
                  <c:v>0.11884699999999999</c:v>
                </c:pt>
                <c:pt idx="8795">
                  <c:v>0.11848499999999999</c:v>
                </c:pt>
                <c:pt idx="8796">
                  <c:v>0.11809699999999999</c:v>
                </c:pt>
                <c:pt idx="8797">
                  <c:v>0.11768199999999999</c:v>
                </c:pt>
                <c:pt idx="8798">
                  <c:v>0.117242</c:v>
                </c:pt>
                <c:pt idx="8799">
                  <c:v>0.116774</c:v>
                </c:pt>
                <c:pt idx="8800">
                  <c:v>0.11627700000000001</c:v>
                </c:pt>
                <c:pt idx="8801">
                  <c:v>0.11575199999999999</c:v>
                </c:pt>
                <c:pt idx="8802">
                  <c:v>0.11519799999999999</c:v>
                </c:pt>
                <c:pt idx="8803">
                  <c:v>0.11461300000000001</c:v>
                </c:pt>
                <c:pt idx="8804">
                  <c:v>0.114</c:v>
                </c:pt>
                <c:pt idx="8805">
                  <c:v>0.113357</c:v>
                </c:pt>
                <c:pt idx="8806">
                  <c:v>0.11268599999999999</c:v>
                </c:pt>
                <c:pt idx="8807">
                  <c:v>0.111988</c:v>
                </c:pt>
                <c:pt idx="8808">
                  <c:v>0.111265</c:v>
                </c:pt>
                <c:pt idx="8809">
                  <c:v>0.110514</c:v>
                </c:pt>
                <c:pt idx="8810">
                  <c:v>0.109738</c:v>
                </c:pt>
                <c:pt idx="8811">
                  <c:v>0.108935</c:v>
                </c:pt>
                <c:pt idx="8812">
                  <c:v>0.10810500000000001</c:v>
                </c:pt>
                <c:pt idx="8813">
                  <c:v>0.107247</c:v>
                </c:pt>
                <c:pt idx="8814">
                  <c:v>0.10636</c:v>
                </c:pt>
                <c:pt idx="8815">
                  <c:v>0.105444</c:v>
                </c:pt>
                <c:pt idx="8816">
                  <c:v>0.10449899999999999</c:v>
                </c:pt>
                <c:pt idx="8817">
                  <c:v>0.10352699999999999</c:v>
                </c:pt>
                <c:pt idx="8818">
                  <c:v>0.10252799999999999</c:v>
                </c:pt>
                <c:pt idx="8819">
                  <c:v>0.101503</c:v>
                </c:pt>
                <c:pt idx="8820">
                  <c:v>0.100451</c:v>
                </c:pt>
                <c:pt idx="8821">
                  <c:v>9.93705E-2</c:v>
                </c:pt>
                <c:pt idx="8822">
                  <c:v>9.8261899999999999E-2</c:v>
                </c:pt>
                <c:pt idx="8823">
                  <c:v>9.7126900000000002E-2</c:v>
                </c:pt>
                <c:pt idx="8824">
                  <c:v>9.5966899999999994E-2</c:v>
                </c:pt>
                <c:pt idx="8825">
                  <c:v>9.4783900000000004E-2</c:v>
                </c:pt>
                <c:pt idx="8826">
                  <c:v>9.3579499999999996E-2</c:v>
                </c:pt>
                <c:pt idx="8827">
                  <c:v>9.2353299999999999E-2</c:v>
                </c:pt>
                <c:pt idx="8828">
                  <c:v>9.1104500000000005E-2</c:v>
                </c:pt>
                <c:pt idx="8829">
                  <c:v>8.9834200000000003E-2</c:v>
                </c:pt>
                <c:pt idx="8830">
                  <c:v>8.8544600000000001E-2</c:v>
                </c:pt>
                <c:pt idx="8831">
                  <c:v>8.7237400000000007E-2</c:v>
                </c:pt>
                <c:pt idx="8832">
                  <c:v>8.5915099999999994E-2</c:v>
                </c:pt>
                <c:pt idx="8833">
                  <c:v>8.4578899999999999E-2</c:v>
                </c:pt>
                <c:pt idx="8834">
                  <c:v>8.3228899999999995E-2</c:v>
                </c:pt>
                <c:pt idx="8835">
                  <c:v>8.1864999999999993E-2</c:v>
                </c:pt>
                <c:pt idx="8836">
                  <c:v>8.0487600000000006E-2</c:v>
                </c:pt>
                <c:pt idx="8837">
                  <c:v>7.9097399999999998E-2</c:v>
                </c:pt>
                <c:pt idx="8838">
                  <c:v>7.7696299999999996E-2</c:v>
                </c:pt>
                <c:pt idx="8839">
                  <c:v>7.6287199999999999E-2</c:v>
                </c:pt>
                <c:pt idx="8840">
                  <c:v>7.4868000000000004E-2</c:v>
                </c:pt>
                <c:pt idx="8841">
                  <c:v>7.3432800000000006E-2</c:v>
                </c:pt>
                <c:pt idx="8842">
                  <c:v>7.1986599999999998E-2</c:v>
                </c:pt>
                <c:pt idx="8843">
                  <c:v>7.0538500000000004E-2</c:v>
                </c:pt>
                <c:pt idx="8844">
                  <c:v>6.9087899999999994E-2</c:v>
                </c:pt>
                <c:pt idx="8845">
                  <c:v>6.7633100000000002E-2</c:v>
                </c:pt>
                <c:pt idx="8846">
                  <c:v>6.6177E-2</c:v>
                </c:pt>
                <c:pt idx="8847">
                  <c:v>6.4721399999999998E-2</c:v>
                </c:pt>
                <c:pt idx="8848">
                  <c:v>6.3266900000000001E-2</c:v>
                </c:pt>
                <c:pt idx="8849">
                  <c:v>6.1814099999999997E-2</c:v>
                </c:pt>
                <c:pt idx="8850">
                  <c:v>6.03635E-2</c:v>
                </c:pt>
                <c:pt idx="8851">
                  <c:v>5.8916799999999998E-2</c:v>
                </c:pt>
                <c:pt idx="8852">
                  <c:v>5.7476100000000002E-2</c:v>
                </c:pt>
                <c:pt idx="8853">
                  <c:v>5.6043500000000003E-2</c:v>
                </c:pt>
                <c:pt idx="8854">
                  <c:v>5.4620700000000001E-2</c:v>
                </c:pt>
                <c:pt idx="8855">
                  <c:v>5.3208999999999999E-2</c:v>
                </c:pt>
                <c:pt idx="8856">
                  <c:v>5.18109E-2</c:v>
                </c:pt>
                <c:pt idx="8857">
                  <c:v>5.0428399999999998E-2</c:v>
                </c:pt>
                <c:pt idx="8858">
                  <c:v>4.9063799999999998E-2</c:v>
                </c:pt>
                <c:pt idx="8859">
                  <c:v>4.7719299999999999E-2</c:v>
                </c:pt>
                <c:pt idx="8860">
                  <c:v>4.6397000000000001E-2</c:v>
                </c:pt>
                <c:pt idx="8861">
                  <c:v>4.5098899999999997E-2</c:v>
                </c:pt>
                <c:pt idx="8862">
                  <c:v>4.3825700000000002E-2</c:v>
                </c:pt>
                <c:pt idx="8863">
                  <c:v>4.2577700000000003E-2</c:v>
                </c:pt>
                <c:pt idx="8864">
                  <c:v>4.1355099999999999E-2</c:v>
                </c:pt>
                <c:pt idx="8865">
                  <c:v>4.0158399999999997E-2</c:v>
                </c:pt>
                <c:pt idx="8866">
                  <c:v>3.8989299999999998E-2</c:v>
                </c:pt>
                <c:pt idx="8867">
                  <c:v>3.78497E-2</c:v>
                </c:pt>
                <c:pt idx="8868">
                  <c:v>3.67421E-2</c:v>
                </c:pt>
                <c:pt idx="8869">
                  <c:v>3.5668100000000001E-2</c:v>
                </c:pt>
                <c:pt idx="8870">
                  <c:v>3.4629699999999999E-2</c:v>
                </c:pt>
                <c:pt idx="8871">
                  <c:v>3.3628100000000001E-2</c:v>
                </c:pt>
                <c:pt idx="8872">
                  <c:v>3.2663999999999999E-2</c:v>
                </c:pt>
                <c:pt idx="8873">
                  <c:v>3.1737599999999998E-2</c:v>
                </c:pt>
                <c:pt idx="8874">
                  <c:v>3.0850200000000001E-2</c:v>
                </c:pt>
                <c:pt idx="8875">
                  <c:v>3.0003200000000001E-2</c:v>
                </c:pt>
                <c:pt idx="8876">
                  <c:v>2.9197799999999999E-2</c:v>
                </c:pt>
                <c:pt idx="8877">
                  <c:v>2.8434999999999998E-2</c:v>
                </c:pt>
                <c:pt idx="8878">
                  <c:v>2.77162E-2</c:v>
                </c:pt>
                <c:pt idx="8879">
                  <c:v>2.7042799999999999E-2</c:v>
                </c:pt>
                <c:pt idx="8880">
                  <c:v>2.6416200000000001E-2</c:v>
                </c:pt>
                <c:pt idx="8881">
                  <c:v>2.5837499999999999E-2</c:v>
                </c:pt>
                <c:pt idx="8882">
                  <c:v>2.5308000000000001E-2</c:v>
                </c:pt>
                <c:pt idx="8883">
                  <c:v>2.4828900000000001E-2</c:v>
                </c:pt>
                <c:pt idx="8884">
                  <c:v>2.4401200000000001E-2</c:v>
                </c:pt>
                <c:pt idx="8885">
                  <c:v>2.4026599999999999E-2</c:v>
                </c:pt>
                <c:pt idx="8886">
                  <c:v>2.3706499999999998E-2</c:v>
                </c:pt>
                <c:pt idx="8887">
                  <c:v>2.34416E-2</c:v>
                </c:pt>
                <c:pt idx="8888">
                  <c:v>2.3232300000000001E-2</c:v>
                </c:pt>
                <c:pt idx="8889">
                  <c:v>2.3078600000000001E-2</c:v>
                </c:pt>
                <c:pt idx="8890">
                  <c:v>2.2980400000000002E-2</c:v>
                </c:pt>
                <c:pt idx="8891">
                  <c:v>2.2937099999999998E-2</c:v>
                </c:pt>
                <c:pt idx="8892">
                  <c:v>2.2948900000000001E-2</c:v>
                </c:pt>
                <c:pt idx="8893">
                  <c:v>2.3017300000000001E-2</c:v>
                </c:pt>
                <c:pt idx="8894">
                  <c:v>2.31443E-2</c:v>
                </c:pt>
                <c:pt idx="8895">
                  <c:v>2.33312E-2</c:v>
                </c:pt>
                <c:pt idx="8896">
                  <c:v>2.3578700000000001E-2</c:v>
                </c:pt>
                <c:pt idx="8897">
                  <c:v>2.3887200000000001E-2</c:v>
                </c:pt>
                <c:pt idx="8898">
                  <c:v>2.4256900000000001E-2</c:v>
                </c:pt>
                <c:pt idx="8899">
                  <c:v>2.46865E-2</c:v>
                </c:pt>
                <c:pt idx="8900">
                  <c:v>2.5175099999999999E-2</c:v>
                </c:pt>
                <c:pt idx="8901">
                  <c:v>2.5721899999999999E-2</c:v>
                </c:pt>
                <c:pt idx="8902">
                  <c:v>2.6326499999999999E-2</c:v>
                </c:pt>
                <c:pt idx="8903">
                  <c:v>2.69888E-2</c:v>
                </c:pt>
                <c:pt idx="8904">
                  <c:v>2.7709600000000001E-2</c:v>
                </c:pt>
                <c:pt idx="8905">
                  <c:v>2.8489400000000002E-2</c:v>
                </c:pt>
                <c:pt idx="8906">
                  <c:v>2.9327300000000001E-2</c:v>
                </c:pt>
                <c:pt idx="8907">
                  <c:v>3.0221999999999999E-2</c:v>
                </c:pt>
                <c:pt idx="8908">
                  <c:v>3.1171899999999999E-2</c:v>
                </c:pt>
                <c:pt idx="8909">
                  <c:v>3.2176400000000001E-2</c:v>
                </c:pt>
                <c:pt idx="8910">
                  <c:v>3.3236000000000002E-2</c:v>
                </c:pt>
                <c:pt idx="8911">
                  <c:v>3.4351E-2</c:v>
                </c:pt>
                <c:pt idx="8912">
                  <c:v>3.5520999999999997E-2</c:v>
                </c:pt>
                <c:pt idx="8913">
                  <c:v>3.6746300000000003E-2</c:v>
                </c:pt>
                <c:pt idx="8914">
                  <c:v>3.8025900000000001E-2</c:v>
                </c:pt>
                <c:pt idx="8915">
                  <c:v>3.9356700000000001E-2</c:v>
                </c:pt>
                <c:pt idx="8916">
                  <c:v>4.0736599999999998E-2</c:v>
                </c:pt>
                <c:pt idx="8917">
                  <c:v>4.2165899999999999E-2</c:v>
                </c:pt>
                <c:pt idx="8918">
                  <c:v>4.3645799999999998E-2</c:v>
                </c:pt>
                <c:pt idx="8919">
                  <c:v>4.5175600000000003E-2</c:v>
                </c:pt>
                <c:pt idx="8920">
                  <c:v>4.6753099999999999E-2</c:v>
                </c:pt>
                <c:pt idx="8921">
                  <c:v>4.8374899999999998E-2</c:v>
                </c:pt>
                <c:pt idx="8922">
                  <c:v>5.00385E-2</c:v>
                </c:pt>
                <c:pt idx="8923">
                  <c:v>5.1742799999999999E-2</c:v>
                </c:pt>
                <c:pt idx="8924">
                  <c:v>5.3486100000000002E-2</c:v>
                </c:pt>
                <c:pt idx="8925">
                  <c:v>5.5265500000000002E-2</c:v>
                </c:pt>
                <c:pt idx="8926">
                  <c:v>5.7077999999999997E-2</c:v>
                </c:pt>
                <c:pt idx="8927">
                  <c:v>5.8922299999999997E-2</c:v>
                </c:pt>
                <c:pt idx="8928">
                  <c:v>6.0797299999999999E-2</c:v>
                </c:pt>
                <c:pt idx="8929">
                  <c:v>6.2701499999999993E-2</c:v>
                </c:pt>
                <c:pt idx="8930">
                  <c:v>6.4632800000000004E-2</c:v>
                </c:pt>
                <c:pt idx="8931">
                  <c:v>6.6588700000000001E-2</c:v>
                </c:pt>
                <c:pt idx="8932">
                  <c:v>6.8567100000000006E-2</c:v>
                </c:pt>
                <c:pt idx="8933">
                  <c:v>7.0565900000000001E-2</c:v>
                </c:pt>
                <c:pt idx="8934">
                  <c:v>7.2581699999999999E-2</c:v>
                </c:pt>
                <c:pt idx="8935">
                  <c:v>7.4611200000000003E-2</c:v>
                </c:pt>
                <c:pt idx="8936">
                  <c:v>7.6651399999999995E-2</c:v>
                </c:pt>
                <c:pt idx="8937">
                  <c:v>7.8699599999999995E-2</c:v>
                </c:pt>
                <c:pt idx="8938">
                  <c:v>8.0753599999999995E-2</c:v>
                </c:pt>
                <c:pt idx="8939">
                  <c:v>8.2811200000000001E-2</c:v>
                </c:pt>
                <c:pt idx="8940">
                  <c:v>8.4870200000000007E-2</c:v>
                </c:pt>
                <c:pt idx="8941">
                  <c:v>8.6928500000000006E-2</c:v>
                </c:pt>
                <c:pt idx="8942">
                  <c:v>8.8984499999999994E-2</c:v>
                </c:pt>
                <c:pt idx="8943">
                  <c:v>9.1036699999999998E-2</c:v>
                </c:pt>
                <c:pt idx="8944">
                  <c:v>9.30835E-2</c:v>
                </c:pt>
                <c:pt idx="8945">
                  <c:v>9.5122499999999999E-2</c:v>
                </c:pt>
                <c:pt idx="8946">
                  <c:v>9.7150700000000006E-2</c:v>
                </c:pt>
                <c:pt idx="8947">
                  <c:v>9.9165699999999996E-2</c:v>
                </c:pt>
                <c:pt idx="8948">
                  <c:v>0.10116600000000001</c:v>
                </c:pt>
                <c:pt idx="8949">
                  <c:v>0.103149</c:v>
                </c:pt>
                <c:pt idx="8950">
                  <c:v>0.105112</c:v>
                </c:pt>
                <c:pt idx="8951">
                  <c:v>0.10705099999999999</c:v>
                </c:pt>
                <c:pt idx="8952">
                  <c:v>0.108963</c:v>
                </c:pt>
                <c:pt idx="8953">
                  <c:v>0.110844</c:v>
                </c:pt>
                <c:pt idx="8954">
                  <c:v>0.112691</c:v>
                </c:pt>
                <c:pt idx="8955">
                  <c:v>0.11450299999999999</c:v>
                </c:pt>
                <c:pt idx="8956">
                  <c:v>0.11627700000000001</c:v>
                </c:pt>
                <c:pt idx="8957">
                  <c:v>0.118011</c:v>
                </c:pt>
                <c:pt idx="8958">
                  <c:v>0.119704</c:v>
                </c:pt>
                <c:pt idx="8959">
                  <c:v>0.121351</c:v>
                </c:pt>
                <c:pt idx="8960">
                  <c:v>0.12295200000000001</c:v>
                </c:pt>
                <c:pt idx="8961">
                  <c:v>0.12450600000000001</c:v>
                </c:pt>
                <c:pt idx="8962">
                  <c:v>0.12600900000000001</c:v>
                </c:pt>
                <c:pt idx="8963">
                  <c:v>0.12745899999999999</c:v>
                </c:pt>
                <c:pt idx="8964">
                  <c:v>0.128855</c:v>
                </c:pt>
                <c:pt idx="8965">
                  <c:v>0.130194</c:v>
                </c:pt>
                <c:pt idx="8966">
                  <c:v>0.13147500000000001</c:v>
                </c:pt>
                <c:pt idx="8967">
                  <c:v>0.13269600000000001</c:v>
                </c:pt>
                <c:pt idx="8968">
                  <c:v>0.133855</c:v>
                </c:pt>
                <c:pt idx="8969">
                  <c:v>0.13494999999999999</c:v>
                </c:pt>
                <c:pt idx="8970">
                  <c:v>0.13597799999999999</c:v>
                </c:pt>
                <c:pt idx="8971">
                  <c:v>0.13693900000000001</c:v>
                </c:pt>
                <c:pt idx="8972">
                  <c:v>0.13783100000000001</c:v>
                </c:pt>
                <c:pt idx="8973">
                  <c:v>0.138651</c:v>
                </c:pt>
                <c:pt idx="8974">
                  <c:v>0.139399</c:v>
                </c:pt>
                <c:pt idx="8975">
                  <c:v>0.140073</c:v>
                </c:pt>
                <c:pt idx="8976">
                  <c:v>0.14067099999999999</c:v>
                </c:pt>
                <c:pt idx="8977">
                  <c:v>0.14119100000000001</c:v>
                </c:pt>
                <c:pt idx="8978">
                  <c:v>0.141623</c:v>
                </c:pt>
                <c:pt idx="8979">
                  <c:v>0.14196300000000001</c:v>
                </c:pt>
                <c:pt idx="8980">
                  <c:v>0.14222000000000001</c:v>
                </c:pt>
                <c:pt idx="8981">
                  <c:v>0.14239499999999999</c:v>
                </c:pt>
                <c:pt idx="8982">
                  <c:v>0.142482</c:v>
                </c:pt>
                <c:pt idx="8983">
                  <c:v>0.14248</c:v>
                </c:pt>
                <c:pt idx="8984">
                  <c:v>0.14239099999999999</c:v>
                </c:pt>
                <c:pt idx="8985">
                  <c:v>0.14221400000000001</c:v>
                </c:pt>
                <c:pt idx="8986">
                  <c:v>0.14194799999999999</c:v>
                </c:pt>
                <c:pt idx="8987">
                  <c:v>0.14159099999999999</c:v>
                </c:pt>
                <c:pt idx="8988">
                  <c:v>0.14114199999999999</c:v>
                </c:pt>
                <c:pt idx="8989">
                  <c:v>0.140601</c:v>
                </c:pt>
                <c:pt idx="8990">
                  <c:v>0.13996800000000001</c:v>
                </c:pt>
                <c:pt idx="8991">
                  <c:v>0.13924500000000001</c:v>
                </c:pt>
                <c:pt idx="8992">
                  <c:v>0.138433</c:v>
                </c:pt>
                <c:pt idx="8993">
                  <c:v>0.13753199999999999</c:v>
                </c:pt>
                <c:pt idx="8994">
                  <c:v>0.136542</c:v>
                </c:pt>
                <c:pt idx="8995">
                  <c:v>0.135465</c:v>
                </c:pt>
                <c:pt idx="8996">
                  <c:v>0.1343</c:v>
                </c:pt>
                <c:pt idx="8997">
                  <c:v>0.133048</c:v>
                </c:pt>
                <c:pt idx="8998">
                  <c:v>0.131712</c:v>
                </c:pt>
                <c:pt idx="8999">
                  <c:v>0.13029099999999999</c:v>
                </c:pt>
                <c:pt idx="9000">
                  <c:v>0.12878600000000001</c:v>
                </c:pt>
                <c:pt idx="9001">
                  <c:v>0.12719900000000001</c:v>
                </c:pt>
                <c:pt idx="9002">
                  <c:v>0.12553</c:v>
                </c:pt>
                <c:pt idx="9003">
                  <c:v>0.123781</c:v>
                </c:pt>
                <c:pt idx="9004">
                  <c:v>0.12195300000000001</c:v>
                </c:pt>
                <c:pt idx="9005">
                  <c:v>0.120047</c:v>
                </c:pt>
                <c:pt idx="9006">
                  <c:v>0.118065</c:v>
                </c:pt>
                <c:pt idx="9007">
                  <c:v>0.116006</c:v>
                </c:pt>
                <c:pt idx="9008">
                  <c:v>0.113872</c:v>
                </c:pt>
                <c:pt idx="9009">
                  <c:v>0.111665</c:v>
                </c:pt>
                <c:pt idx="9010">
                  <c:v>0.109388</c:v>
                </c:pt>
                <c:pt idx="9011">
                  <c:v>0.107041</c:v>
                </c:pt>
                <c:pt idx="9012">
                  <c:v>0.104628</c:v>
                </c:pt>
                <c:pt idx="9013">
                  <c:v>0.102149</c:v>
                </c:pt>
                <c:pt idx="9014">
                  <c:v>9.9607600000000004E-2</c:v>
                </c:pt>
                <c:pt idx="9015">
                  <c:v>9.7008200000000003E-2</c:v>
                </c:pt>
                <c:pt idx="9016">
                  <c:v>9.4353099999999995E-2</c:v>
                </c:pt>
                <c:pt idx="9017">
                  <c:v>9.1643699999999995E-2</c:v>
                </c:pt>
                <c:pt idx="9018">
                  <c:v>8.8881699999999994E-2</c:v>
                </c:pt>
                <c:pt idx="9019">
                  <c:v>8.6069199999999998E-2</c:v>
                </c:pt>
                <c:pt idx="9020">
                  <c:v>8.3209599999999995E-2</c:v>
                </c:pt>
                <c:pt idx="9021">
                  <c:v>8.0306100000000005E-2</c:v>
                </c:pt>
                <c:pt idx="9022">
                  <c:v>7.7361200000000005E-2</c:v>
                </c:pt>
                <c:pt idx="9023">
                  <c:v>7.4377200000000004E-2</c:v>
                </c:pt>
                <c:pt idx="9024">
                  <c:v>7.1356000000000003E-2</c:v>
                </c:pt>
                <c:pt idx="9025">
                  <c:v>6.8299899999999997E-2</c:v>
                </c:pt>
                <c:pt idx="9026">
                  <c:v>6.5210900000000002E-2</c:v>
                </c:pt>
                <c:pt idx="9027">
                  <c:v>6.2091300000000002E-2</c:v>
                </c:pt>
                <c:pt idx="9028">
                  <c:v>5.8943200000000001E-2</c:v>
                </c:pt>
                <c:pt idx="9029">
                  <c:v>5.5769800000000001E-2</c:v>
                </c:pt>
                <c:pt idx="9030">
                  <c:v>5.2574299999999997E-2</c:v>
                </c:pt>
                <c:pt idx="9031">
                  <c:v>4.9360500000000002E-2</c:v>
                </c:pt>
                <c:pt idx="9032">
                  <c:v>4.6131800000000001E-2</c:v>
                </c:pt>
                <c:pt idx="9033">
                  <c:v>4.2891400000000003E-2</c:v>
                </c:pt>
                <c:pt idx="9034">
                  <c:v>3.9642400000000001E-2</c:v>
                </c:pt>
                <c:pt idx="9035">
                  <c:v>3.63886E-2</c:v>
                </c:pt>
                <c:pt idx="9036">
                  <c:v>3.3133599999999999E-2</c:v>
                </c:pt>
                <c:pt idx="9037">
                  <c:v>2.9880299999999999E-2</c:v>
                </c:pt>
                <c:pt idx="9038">
                  <c:v>2.6631100000000001E-2</c:v>
                </c:pt>
                <c:pt idx="9039">
                  <c:v>2.3389E-2</c:v>
                </c:pt>
                <c:pt idx="9040">
                  <c:v>2.0157100000000001E-2</c:v>
                </c:pt>
                <c:pt idx="9041">
                  <c:v>1.6939099999999999E-2</c:v>
                </c:pt>
                <c:pt idx="9042">
                  <c:v>1.37386E-2</c:v>
                </c:pt>
                <c:pt idx="9043">
                  <c:v>1.0559499999999999E-2</c:v>
                </c:pt>
                <c:pt idx="9044" formatCode="0.00E+00">
                  <c:v>7.4045999999999999E-3</c:v>
                </c:pt>
                <c:pt idx="9045" formatCode="0.00E+00">
                  <c:v>4.27547E-3</c:v>
                </c:pt>
                <c:pt idx="9046" formatCode="0.00E+00">
                  <c:v>1.1743000000000001E-3</c:v>
                </c:pt>
                <c:pt idx="9047" formatCode="0.00E+00">
                  <c:v>-1.8961399999999999E-3</c:v>
                </c:pt>
                <c:pt idx="9048" formatCode="0.00E+00">
                  <c:v>-4.9332100000000004E-3</c:v>
                </c:pt>
                <c:pt idx="9049" formatCode="0.00E+00">
                  <c:v>-7.9340499999999998E-3</c:v>
                </c:pt>
                <c:pt idx="9050">
                  <c:v>-1.08948E-2</c:v>
                </c:pt>
                <c:pt idx="9051">
                  <c:v>-1.3812100000000001E-2</c:v>
                </c:pt>
                <c:pt idx="9052">
                  <c:v>-1.6684399999999999E-2</c:v>
                </c:pt>
                <c:pt idx="9053">
                  <c:v>-1.9511299999999999E-2</c:v>
                </c:pt>
                <c:pt idx="9054">
                  <c:v>-2.2290399999999998E-2</c:v>
                </c:pt>
                <c:pt idx="9055">
                  <c:v>-2.50184E-2</c:v>
                </c:pt>
                <c:pt idx="9056">
                  <c:v>-2.7691299999999999E-2</c:v>
                </c:pt>
                <c:pt idx="9057">
                  <c:v>-3.0304899999999999E-2</c:v>
                </c:pt>
                <c:pt idx="9058">
                  <c:v>-3.28559E-2</c:v>
                </c:pt>
                <c:pt idx="9059">
                  <c:v>-3.5342600000000002E-2</c:v>
                </c:pt>
                <c:pt idx="9060">
                  <c:v>-3.7764600000000002E-2</c:v>
                </c:pt>
                <c:pt idx="9061">
                  <c:v>-4.01216E-2</c:v>
                </c:pt>
                <c:pt idx="9062">
                  <c:v>-4.2412199999999997E-2</c:v>
                </c:pt>
                <c:pt idx="9063">
                  <c:v>-4.4635000000000001E-2</c:v>
                </c:pt>
                <c:pt idx="9064">
                  <c:v>-4.67879E-2</c:v>
                </c:pt>
                <c:pt idx="9065">
                  <c:v>-4.8867599999999997E-2</c:v>
                </c:pt>
                <c:pt idx="9066">
                  <c:v>-5.0869900000000003E-2</c:v>
                </c:pt>
                <c:pt idx="9067">
                  <c:v>-5.2792400000000003E-2</c:v>
                </c:pt>
                <c:pt idx="9068">
                  <c:v>-5.4635000000000003E-2</c:v>
                </c:pt>
                <c:pt idx="9069">
                  <c:v>-5.6398200000000002E-2</c:v>
                </c:pt>
                <c:pt idx="9070">
                  <c:v>-5.8080600000000003E-2</c:v>
                </c:pt>
                <c:pt idx="9071">
                  <c:v>-5.96801E-2</c:v>
                </c:pt>
                <c:pt idx="9072">
                  <c:v>-6.1195699999999999E-2</c:v>
                </c:pt>
                <c:pt idx="9073">
                  <c:v>-6.2627100000000005E-2</c:v>
                </c:pt>
                <c:pt idx="9074">
                  <c:v>-6.3974199999999995E-2</c:v>
                </c:pt>
                <c:pt idx="9075">
                  <c:v>-6.5235799999999997E-2</c:v>
                </c:pt>
                <c:pt idx="9076">
                  <c:v>-6.6409899999999994E-2</c:v>
                </c:pt>
                <c:pt idx="9077">
                  <c:v>-6.7494399999999996E-2</c:v>
                </c:pt>
                <c:pt idx="9078">
                  <c:v>-6.8488400000000005E-2</c:v>
                </c:pt>
                <c:pt idx="9079">
                  <c:v>-6.93912E-2</c:v>
                </c:pt>
                <c:pt idx="9080">
                  <c:v>-7.0201899999999998E-2</c:v>
                </c:pt>
                <c:pt idx="9081">
                  <c:v>-7.0921300000000007E-2</c:v>
                </c:pt>
                <c:pt idx="9082">
                  <c:v>-7.1551400000000001E-2</c:v>
                </c:pt>
                <c:pt idx="9083">
                  <c:v>-7.2094199999999997E-2</c:v>
                </c:pt>
                <c:pt idx="9084">
                  <c:v>-7.2550199999999995E-2</c:v>
                </c:pt>
                <c:pt idx="9085">
                  <c:v>-7.2918300000000005E-2</c:v>
                </c:pt>
                <c:pt idx="9086">
                  <c:v>-7.3197300000000007E-2</c:v>
                </c:pt>
                <c:pt idx="9087">
                  <c:v>-7.3386599999999996E-2</c:v>
                </c:pt>
                <c:pt idx="9088">
                  <c:v>-7.3487200000000003E-2</c:v>
                </c:pt>
                <c:pt idx="9089">
                  <c:v>-7.3500399999999994E-2</c:v>
                </c:pt>
                <c:pt idx="9090">
                  <c:v>-7.3427000000000006E-2</c:v>
                </c:pt>
                <c:pt idx="9091">
                  <c:v>-7.3267399999999996E-2</c:v>
                </c:pt>
                <c:pt idx="9092">
                  <c:v>-7.3023400000000002E-2</c:v>
                </c:pt>
                <c:pt idx="9093">
                  <c:v>-7.2697899999999996E-2</c:v>
                </c:pt>
                <c:pt idx="9094">
                  <c:v>-7.2293399999999994E-2</c:v>
                </c:pt>
                <c:pt idx="9095">
                  <c:v>-7.1811100000000003E-2</c:v>
                </c:pt>
                <c:pt idx="9096">
                  <c:v>-7.1252300000000005E-2</c:v>
                </c:pt>
                <c:pt idx="9097">
                  <c:v>-7.0619199999999993E-2</c:v>
                </c:pt>
                <c:pt idx="9098">
                  <c:v>-6.9914100000000007E-2</c:v>
                </c:pt>
                <c:pt idx="9099">
                  <c:v>-6.9138400000000003E-2</c:v>
                </c:pt>
                <c:pt idx="9100">
                  <c:v>-6.8293499999999993E-2</c:v>
                </c:pt>
                <c:pt idx="9101">
                  <c:v>-6.7380800000000005E-2</c:v>
                </c:pt>
                <c:pt idx="9102">
                  <c:v>-6.6402900000000001E-2</c:v>
                </c:pt>
                <c:pt idx="9103">
                  <c:v>-6.5362600000000007E-2</c:v>
                </c:pt>
                <c:pt idx="9104">
                  <c:v>-6.4263100000000004E-2</c:v>
                </c:pt>
                <c:pt idx="9105">
                  <c:v>-6.3106899999999994E-2</c:v>
                </c:pt>
                <c:pt idx="9106">
                  <c:v>-6.1895499999999999E-2</c:v>
                </c:pt>
                <c:pt idx="9107">
                  <c:v>-6.0630200000000002E-2</c:v>
                </c:pt>
                <c:pt idx="9108">
                  <c:v>-5.93121E-2</c:v>
                </c:pt>
                <c:pt idx="9109">
                  <c:v>-5.7942399999999998E-2</c:v>
                </c:pt>
                <c:pt idx="9110">
                  <c:v>-5.65231E-2</c:v>
                </c:pt>
                <c:pt idx="9111">
                  <c:v>-5.50584E-2</c:v>
                </c:pt>
                <c:pt idx="9112">
                  <c:v>-5.3553999999999997E-2</c:v>
                </c:pt>
                <c:pt idx="9113">
                  <c:v>-5.2014400000000002E-2</c:v>
                </c:pt>
                <c:pt idx="9114">
                  <c:v>-5.0442300000000002E-2</c:v>
                </c:pt>
                <c:pt idx="9115">
                  <c:v>-4.8838800000000002E-2</c:v>
                </c:pt>
                <c:pt idx="9116">
                  <c:v>-4.7205299999999999E-2</c:v>
                </c:pt>
                <c:pt idx="9117">
                  <c:v>-4.5543199999999999E-2</c:v>
                </c:pt>
                <c:pt idx="9118">
                  <c:v>-4.3852799999999997E-2</c:v>
                </c:pt>
                <c:pt idx="9119">
                  <c:v>-4.2134699999999997E-2</c:v>
                </c:pt>
                <c:pt idx="9120">
                  <c:v>-4.0391299999999998E-2</c:v>
                </c:pt>
                <c:pt idx="9121">
                  <c:v>-3.8625600000000003E-2</c:v>
                </c:pt>
                <c:pt idx="9122">
                  <c:v>-3.6839499999999997E-2</c:v>
                </c:pt>
                <c:pt idx="9123">
                  <c:v>-3.5035299999999998E-2</c:v>
                </c:pt>
                <c:pt idx="9124">
                  <c:v>-3.3216500000000003E-2</c:v>
                </c:pt>
                <c:pt idx="9125">
                  <c:v>-3.13861E-2</c:v>
                </c:pt>
                <c:pt idx="9126">
                  <c:v>-2.9547400000000001E-2</c:v>
                </c:pt>
                <c:pt idx="9127">
                  <c:v>-2.7705400000000002E-2</c:v>
                </c:pt>
                <c:pt idx="9128">
                  <c:v>-2.58654E-2</c:v>
                </c:pt>
                <c:pt idx="9129">
                  <c:v>-2.4029700000000001E-2</c:v>
                </c:pt>
                <c:pt idx="9130">
                  <c:v>-2.22013E-2</c:v>
                </c:pt>
                <c:pt idx="9131">
                  <c:v>-2.0382899999999999E-2</c:v>
                </c:pt>
                <c:pt idx="9132">
                  <c:v>-1.8572600000000002E-2</c:v>
                </c:pt>
                <c:pt idx="9133">
                  <c:v>-1.6766E-2</c:v>
                </c:pt>
                <c:pt idx="9134">
                  <c:v>-1.49652E-2</c:v>
                </c:pt>
                <c:pt idx="9135">
                  <c:v>-1.31769E-2</c:v>
                </c:pt>
                <c:pt idx="9136">
                  <c:v>-1.14057E-2</c:v>
                </c:pt>
                <c:pt idx="9137" formatCode="0.00E+00">
                  <c:v>-9.6540399999999991E-3</c:v>
                </c:pt>
                <c:pt idx="9138" formatCode="0.00E+00">
                  <c:v>-7.9244699999999994E-3</c:v>
                </c:pt>
                <c:pt idx="9139" formatCode="0.00E+00">
                  <c:v>-6.2208200000000002E-3</c:v>
                </c:pt>
                <c:pt idx="9140" formatCode="0.00E+00">
                  <c:v>-4.5469899999999999E-3</c:v>
                </c:pt>
                <c:pt idx="9141" formatCode="0.00E+00">
                  <c:v>-2.9062699999999999E-3</c:v>
                </c:pt>
                <c:pt idx="9142" formatCode="0.00E+00">
                  <c:v>-1.30159E-3</c:v>
                </c:pt>
                <c:pt idx="9143" formatCode="0.00E+00">
                  <c:v>2.6519299999999999E-4</c:v>
                </c:pt>
                <c:pt idx="9144" formatCode="0.00E+00">
                  <c:v>1.79368E-3</c:v>
                </c:pt>
                <c:pt idx="9145" formatCode="0.00E+00">
                  <c:v>3.2843500000000001E-3</c:v>
                </c:pt>
                <c:pt idx="9146" formatCode="0.00E+00">
                  <c:v>4.7376400000000004E-3</c:v>
                </c:pt>
                <c:pt idx="9147" formatCode="0.00E+00">
                  <c:v>6.1520500000000001E-3</c:v>
                </c:pt>
                <c:pt idx="9148" formatCode="0.00E+00">
                  <c:v>7.5244600000000002E-3</c:v>
                </c:pt>
                <c:pt idx="9149" formatCode="0.00E+00">
                  <c:v>8.8514200000000005E-3</c:v>
                </c:pt>
                <c:pt idx="9150">
                  <c:v>1.01285E-2</c:v>
                </c:pt>
                <c:pt idx="9151">
                  <c:v>1.13516E-2</c:v>
                </c:pt>
                <c:pt idx="9152">
                  <c:v>1.25194E-2</c:v>
                </c:pt>
                <c:pt idx="9153">
                  <c:v>1.36323E-2</c:v>
                </c:pt>
                <c:pt idx="9154">
                  <c:v>1.46903E-2</c:v>
                </c:pt>
                <c:pt idx="9155">
                  <c:v>1.5692999999999999E-2</c:v>
                </c:pt>
                <c:pt idx="9156">
                  <c:v>1.66421E-2</c:v>
                </c:pt>
                <c:pt idx="9157">
                  <c:v>1.7539599999999999E-2</c:v>
                </c:pt>
                <c:pt idx="9158">
                  <c:v>1.83865E-2</c:v>
                </c:pt>
                <c:pt idx="9159">
                  <c:v>1.9182299999999999E-2</c:v>
                </c:pt>
                <c:pt idx="9160">
                  <c:v>1.9926599999999999E-2</c:v>
                </c:pt>
                <c:pt idx="9161">
                  <c:v>2.0618299999999999E-2</c:v>
                </c:pt>
                <c:pt idx="9162">
                  <c:v>2.1254599999999998E-2</c:v>
                </c:pt>
                <c:pt idx="9163">
                  <c:v>2.1832799999999999E-2</c:v>
                </c:pt>
                <c:pt idx="9164">
                  <c:v>2.2350999999999999E-2</c:v>
                </c:pt>
                <c:pt idx="9165">
                  <c:v>2.2806E-2</c:v>
                </c:pt>
                <c:pt idx="9166">
                  <c:v>2.3194800000000002E-2</c:v>
                </c:pt>
                <c:pt idx="9167">
                  <c:v>2.3517300000000001E-2</c:v>
                </c:pt>
                <c:pt idx="9168">
                  <c:v>2.3774300000000002E-2</c:v>
                </c:pt>
                <c:pt idx="9169">
                  <c:v>2.3964800000000001E-2</c:v>
                </c:pt>
                <c:pt idx="9170">
                  <c:v>2.40866E-2</c:v>
                </c:pt>
                <c:pt idx="9171">
                  <c:v>2.4137100000000002E-2</c:v>
                </c:pt>
                <c:pt idx="9172">
                  <c:v>2.4117400000000001E-2</c:v>
                </c:pt>
                <c:pt idx="9173">
                  <c:v>2.4034199999999999E-2</c:v>
                </c:pt>
                <c:pt idx="9174">
                  <c:v>2.3895400000000001E-2</c:v>
                </c:pt>
                <c:pt idx="9175">
                  <c:v>2.37039E-2</c:v>
                </c:pt>
                <c:pt idx="9176">
                  <c:v>2.3459399999999998E-2</c:v>
                </c:pt>
                <c:pt idx="9177">
                  <c:v>2.3162100000000001E-2</c:v>
                </c:pt>
                <c:pt idx="9178">
                  <c:v>2.2812200000000001E-2</c:v>
                </c:pt>
                <c:pt idx="9179">
                  <c:v>2.24058E-2</c:v>
                </c:pt>
                <c:pt idx="9180">
                  <c:v>2.19379E-2</c:v>
                </c:pt>
                <c:pt idx="9181">
                  <c:v>2.1408400000000001E-2</c:v>
                </c:pt>
                <c:pt idx="9182">
                  <c:v>2.08215E-2</c:v>
                </c:pt>
                <c:pt idx="9183">
                  <c:v>2.018E-2</c:v>
                </c:pt>
                <c:pt idx="9184">
                  <c:v>1.9482699999999999E-2</c:v>
                </c:pt>
                <c:pt idx="9185">
                  <c:v>1.8725800000000001E-2</c:v>
                </c:pt>
                <c:pt idx="9186">
                  <c:v>1.7906700000000001E-2</c:v>
                </c:pt>
                <c:pt idx="9187">
                  <c:v>1.7027299999999999E-2</c:v>
                </c:pt>
                <c:pt idx="9188">
                  <c:v>1.6090900000000002E-2</c:v>
                </c:pt>
                <c:pt idx="9189">
                  <c:v>1.50971E-2</c:v>
                </c:pt>
                <c:pt idx="9190">
                  <c:v>1.4046400000000001E-2</c:v>
                </c:pt>
                <c:pt idx="9191">
                  <c:v>1.2945E-2</c:v>
                </c:pt>
                <c:pt idx="9192">
                  <c:v>1.1799499999999999E-2</c:v>
                </c:pt>
                <c:pt idx="9193">
                  <c:v>1.0612099999999999E-2</c:v>
                </c:pt>
                <c:pt idx="9194" formatCode="0.00E+00">
                  <c:v>9.3834499999999998E-3</c:v>
                </c:pt>
                <c:pt idx="9195" formatCode="0.00E+00">
                  <c:v>8.1162700000000001E-3</c:v>
                </c:pt>
                <c:pt idx="9196" formatCode="0.00E+00">
                  <c:v>6.8144800000000004E-3</c:v>
                </c:pt>
                <c:pt idx="9197" formatCode="0.00E+00">
                  <c:v>5.4826800000000002E-3</c:v>
                </c:pt>
                <c:pt idx="9198" formatCode="0.00E+00">
                  <c:v>4.1236600000000003E-3</c:v>
                </c:pt>
                <c:pt idx="9199" formatCode="0.00E+00">
                  <c:v>2.7345999999999998E-3</c:v>
                </c:pt>
                <c:pt idx="9200" formatCode="0.00E+00">
                  <c:v>1.3091699999999999E-3</c:v>
                </c:pt>
                <c:pt idx="9201" formatCode="0.00E+00">
                  <c:v>-1.5633500000000001E-4</c:v>
                </c:pt>
                <c:pt idx="9202" formatCode="0.00E+00">
                  <c:v>-1.6605599999999999E-3</c:v>
                </c:pt>
                <c:pt idx="9203" formatCode="0.00E+00">
                  <c:v>-3.2009899999999999E-3</c:v>
                </c:pt>
                <c:pt idx="9204" formatCode="0.00E+00">
                  <c:v>-4.7765899999999998E-3</c:v>
                </c:pt>
                <c:pt idx="9205" formatCode="0.00E+00">
                  <c:v>-6.3851899999999998E-3</c:v>
                </c:pt>
                <c:pt idx="9206" formatCode="0.00E+00">
                  <c:v>-8.0233600000000002E-3</c:v>
                </c:pt>
                <c:pt idx="9207" formatCode="0.00E+00">
                  <c:v>-9.6887399999999995E-3</c:v>
                </c:pt>
                <c:pt idx="9208">
                  <c:v>-1.1378900000000001E-2</c:v>
                </c:pt>
                <c:pt idx="9209">
                  <c:v>-1.30907E-2</c:v>
                </c:pt>
                <c:pt idx="9210">
                  <c:v>-1.48218E-2</c:v>
                </c:pt>
                <c:pt idx="9211">
                  <c:v>-1.65691E-2</c:v>
                </c:pt>
                <c:pt idx="9212">
                  <c:v>-1.83281E-2</c:v>
                </c:pt>
                <c:pt idx="9213">
                  <c:v>-2.0096300000000001E-2</c:v>
                </c:pt>
                <c:pt idx="9214">
                  <c:v>-2.1875499999999999E-2</c:v>
                </c:pt>
                <c:pt idx="9215">
                  <c:v>-2.36689E-2</c:v>
                </c:pt>
                <c:pt idx="9216">
                  <c:v>-2.5477199999999998E-2</c:v>
                </c:pt>
                <c:pt idx="9217">
                  <c:v>-2.73002E-2</c:v>
                </c:pt>
                <c:pt idx="9218">
                  <c:v>-2.9138299999999999E-2</c:v>
                </c:pt>
                <c:pt idx="9219">
                  <c:v>-3.0989300000000001E-2</c:v>
                </c:pt>
                <c:pt idx="9220">
                  <c:v>-3.2846100000000003E-2</c:v>
                </c:pt>
                <c:pt idx="9221">
                  <c:v>-3.4701599999999999E-2</c:v>
                </c:pt>
                <c:pt idx="9222">
                  <c:v>-3.65527E-2</c:v>
                </c:pt>
                <c:pt idx="9223">
                  <c:v>-3.8401100000000001E-2</c:v>
                </c:pt>
                <c:pt idx="9224">
                  <c:v>-4.0251599999999998E-2</c:v>
                </c:pt>
                <c:pt idx="9225">
                  <c:v>-4.2106600000000001E-2</c:v>
                </c:pt>
                <c:pt idx="9226">
                  <c:v>-4.3962800000000003E-2</c:v>
                </c:pt>
                <c:pt idx="9227">
                  <c:v>-4.58147E-2</c:v>
                </c:pt>
                <c:pt idx="9228">
                  <c:v>-4.7659199999999999E-2</c:v>
                </c:pt>
                <c:pt idx="9229">
                  <c:v>-4.9500299999999997E-2</c:v>
                </c:pt>
                <c:pt idx="9230">
                  <c:v>-5.13464E-2</c:v>
                </c:pt>
                <c:pt idx="9231">
                  <c:v>-5.3202300000000001E-2</c:v>
                </c:pt>
                <c:pt idx="9232">
                  <c:v>-5.5065700000000002E-2</c:v>
                </c:pt>
                <c:pt idx="9233">
                  <c:v>-5.6930700000000001E-2</c:v>
                </c:pt>
                <c:pt idx="9234">
                  <c:v>-5.8792799999999999E-2</c:v>
                </c:pt>
                <c:pt idx="9235">
                  <c:v>-6.0648899999999999E-2</c:v>
                </c:pt>
                <c:pt idx="9236">
                  <c:v>-6.2495299999999997E-2</c:v>
                </c:pt>
                <c:pt idx="9237">
                  <c:v>-6.4329399999999995E-2</c:v>
                </c:pt>
                <c:pt idx="9238">
                  <c:v>-6.6152100000000005E-2</c:v>
                </c:pt>
                <c:pt idx="9239">
                  <c:v>-6.7968500000000001E-2</c:v>
                </c:pt>
                <c:pt idx="9240">
                  <c:v>-6.9786200000000007E-2</c:v>
                </c:pt>
                <c:pt idx="9241">
                  <c:v>-7.1611400000000006E-2</c:v>
                </c:pt>
                <c:pt idx="9242">
                  <c:v>-7.3444599999999999E-2</c:v>
                </c:pt>
                <c:pt idx="9243">
                  <c:v>-7.5283100000000006E-2</c:v>
                </c:pt>
                <c:pt idx="9244">
                  <c:v>-7.7124899999999996E-2</c:v>
                </c:pt>
                <c:pt idx="9245">
                  <c:v>-7.8966499999999995E-2</c:v>
                </c:pt>
                <c:pt idx="9246">
                  <c:v>-8.0803399999999997E-2</c:v>
                </c:pt>
                <c:pt idx="9247">
                  <c:v>-8.2634700000000005E-2</c:v>
                </c:pt>
                <c:pt idx="9248">
                  <c:v>-8.44641E-2</c:v>
                </c:pt>
                <c:pt idx="9249">
                  <c:v>-8.62956E-2</c:v>
                </c:pt>
                <c:pt idx="9250">
                  <c:v>-8.8129200000000005E-2</c:v>
                </c:pt>
                <c:pt idx="9251">
                  <c:v>-8.9964199999999994E-2</c:v>
                </c:pt>
                <c:pt idx="9252">
                  <c:v>-9.1802300000000003E-2</c:v>
                </c:pt>
                <c:pt idx="9253">
                  <c:v>-9.3644199999999997E-2</c:v>
                </c:pt>
                <c:pt idx="9254">
                  <c:v>-9.5489400000000002E-2</c:v>
                </c:pt>
                <c:pt idx="9255">
                  <c:v>-9.7338999999999995E-2</c:v>
                </c:pt>
                <c:pt idx="9256">
                  <c:v>-9.9194299999999999E-2</c:v>
                </c:pt>
                <c:pt idx="9257">
                  <c:v>-0.10105500000000001</c:v>
                </c:pt>
                <c:pt idx="9258">
                  <c:v>-0.102923</c:v>
                </c:pt>
                <c:pt idx="9259">
                  <c:v>-0.104798</c:v>
                </c:pt>
                <c:pt idx="9260">
                  <c:v>-0.10668</c:v>
                </c:pt>
                <c:pt idx="9261">
                  <c:v>-0.10856399999999999</c:v>
                </c:pt>
                <c:pt idx="9262">
                  <c:v>-0.110443</c:v>
                </c:pt>
                <c:pt idx="9263">
                  <c:v>-0.11232</c:v>
                </c:pt>
                <c:pt idx="9264">
                  <c:v>-0.114195</c:v>
                </c:pt>
                <c:pt idx="9265">
                  <c:v>-0.116067</c:v>
                </c:pt>
                <c:pt idx="9266">
                  <c:v>-0.117934</c:v>
                </c:pt>
                <c:pt idx="9267">
                  <c:v>-0.119796</c:v>
                </c:pt>
                <c:pt idx="9268">
                  <c:v>-0.121659</c:v>
                </c:pt>
                <c:pt idx="9269">
                  <c:v>-0.123528</c:v>
                </c:pt>
                <c:pt idx="9270">
                  <c:v>-0.12540200000000001</c:v>
                </c:pt>
                <c:pt idx="9271">
                  <c:v>-0.127277</c:v>
                </c:pt>
                <c:pt idx="9272">
                  <c:v>-0.12915599999999999</c:v>
                </c:pt>
                <c:pt idx="9273">
                  <c:v>-0.13104199999999999</c:v>
                </c:pt>
                <c:pt idx="9274">
                  <c:v>-0.132939</c:v>
                </c:pt>
                <c:pt idx="9275">
                  <c:v>-0.13484199999999999</c:v>
                </c:pt>
                <c:pt idx="9276">
                  <c:v>-0.13675000000000001</c:v>
                </c:pt>
                <c:pt idx="9277">
                  <c:v>-0.13866400000000001</c:v>
                </c:pt>
                <c:pt idx="9278">
                  <c:v>-0.14058200000000001</c:v>
                </c:pt>
                <c:pt idx="9279">
                  <c:v>-0.14249300000000001</c:v>
                </c:pt>
                <c:pt idx="9280">
                  <c:v>-0.14438799999999999</c:v>
                </c:pt>
                <c:pt idx="9281">
                  <c:v>-0.14626600000000001</c:v>
                </c:pt>
                <c:pt idx="9282">
                  <c:v>-0.14812800000000001</c:v>
                </c:pt>
                <c:pt idx="9283">
                  <c:v>-0.14998</c:v>
                </c:pt>
                <c:pt idx="9284">
                  <c:v>-0.15182599999999999</c:v>
                </c:pt>
                <c:pt idx="9285">
                  <c:v>-0.153671</c:v>
                </c:pt>
                <c:pt idx="9286">
                  <c:v>-0.15550900000000001</c:v>
                </c:pt>
                <c:pt idx="9287">
                  <c:v>-0.157335</c:v>
                </c:pt>
                <c:pt idx="9288">
                  <c:v>-0.15915000000000001</c:v>
                </c:pt>
                <c:pt idx="9289">
                  <c:v>-0.16094800000000001</c:v>
                </c:pt>
                <c:pt idx="9290">
                  <c:v>-0.16272500000000001</c:v>
                </c:pt>
                <c:pt idx="9291">
                  <c:v>-0.16447899999999999</c:v>
                </c:pt>
                <c:pt idx="9292">
                  <c:v>-0.166216</c:v>
                </c:pt>
                <c:pt idx="9293">
                  <c:v>-0.167939</c:v>
                </c:pt>
                <c:pt idx="9294">
                  <c:v>-0.16964899999999999</c:v>
                </c:pt>
                <c:pt idx="9295">
                  <c:v>-0.17133999999999999</c:v>
                </c:pt>
                <c:pt idx="9296">
                  <c:v>-0.173012</c:v>
                </c:pt>
                <c:pt idx="9297">
                  <c:v>-0.17466300000000001</c:v>
                </c:pt>
                <c:pt idx="9298">
                  <c:v>-0.17629400000000001</c:v>
                </c:pt>
                <c:pt idx="9299">
                  <c:v>-0.177901</c:v>
                </c:pt>
                <c:pt idx="9300">
                  <c:v>-0.179482</c:v>
                </c:pt>
                <c:pt idx="9301">
                  <c:v>-0.181031</c:v>
                </c:pt>
                <c:pt idx="9302">
                  <c:v>-0.18254699999999999</c:v>
                </c:pt>
                <c:pt idx="9303">
                  <c:v>-0.184027</c:v>
                </c:pt>
                <c:pt idx="9304">
                  <c:v>-0.185472</c:v>
                </c:pt>
                <c:pt idx="9305">
                  <c:v>-0.18688099999999999</c:v>
                </c:pt>
                <c:pt idx="9306">
                  <c:v>-0.188253</c:v>
                </c:pt>
                <c:pt idx="9307">
                  <c:v>-0.18958700000000001</c:v>
                </c:pt>
                <c:pt idx="9308">
                  <c:v>-0.19087499999999999</c:v>
                </c:pt>
                <c:pt idx="9309">
                  <c:v>-0.192106</c:v>
                </c:pt>
                <c:pt idx="9310">
                  <c:v>-0.19328200000000001</c:v>
                </c:pt>
                <c:pt idx="9311">
                  <c:v>-0.194411</c:v>
                </c:pt>
                <c:pt idx="9312">
                  <c:v>-0.195493</c:v>
                </c:pt>
                <c:pt idx="9313">
                  <c:v>-0.196516</c:v>
                </c:pt>
                <c:pt idx="9314">
                  <c:v>-0.19747100000000001</c:v>
                </c:pt>
                <c:pt idx="9315">
                  <c:v>-0.198356</c:v>
                </c:pt>
                <c:pt idx="9316">
                  <c:v>-0.19917199999999999</c:v>
                </c:pt>
                <c:pt idx="9317">
                  <c:v>-0.19992699999999999</c:v>
                </c:pt>
                <c:pt idx="9318">
                  <c:v>-0.20063300000000001</c:v>
                </c:pt>
                <c:pt idx="9319">
                  <c:v>-0.201295</c:v>
                </c:pt>
                <c:pt idx="9320">
                  <c:v>-0.201908</c:v>
                </c:pt>
                <c:pt idx="9321">
                  <c:v>-0.20246800000000001</c:v>
                </c:pt>
                <c:pt idx="9322">
                  <c:v>-0.20297200000000001</c:v>
                </c:pt>
                <c:pt idx="9323">
                  <c:v>-0.20341699999999999</c:v>
                </c:pt>
                <c:pt idx="9324">
                  <c:v>-0.20380100000000001</c:v>
                </c:pt>
                <c:pt idx="9325">
                  <c:v>-0.20411799999999999</c:v>
                </c:pt>
                <c:pt idx="9326">
                  <c:v>-0.20436199999999999</c:v>
                </c:pt>
                <c:pt idx="9327">
                  <c:v>-0.204541</c:v>
                </c:pt>
                <c:pt idx="9328">
                  <c:v>-0.20466699999999999</c:v>
                </c:pt>
                <c:pt idx="9329">
                  <c:v>-0.20474700000000001</c:v>
                </c:pt>
                <c:pt idx="9330">
                  <c:v>-0.20478499999999999</c:v>
                </c:pt>
                <c:pt idx="9331">
                  <c:v>-0.20478299999999999</c:v>
                </c:pt>
                <c:pt idx="9332">
                  <c:v>-0.20474400000000001</c:v>
                </c:pt>
                <c:pt idx="9333">
                  <c:v>-0.20466799999999999</c:v>
                </c:pt>
                <c:pt idx="9334">
                  <c:v>-0.204545</c:v>
                </c:pt>
                <c:pt idx="9335">
                  <c:v>-0.204369</c:v>
                </c:pt>
                <c:pt idx="9336">
                  <c:v>-0.20413999999999999</c:v>
                </c:pt>
                <c:pt idx="9337">
                  <c:v>-0.20385500000000001</c:v>
                </c:pt>
                <c:pt idx="9338">
                  <c:v>-0.20350799999999999</c:v>
                </c:pt>
                <c:pt idx="9339">
                  <c:v>-0.203094</c:v>
                </c:pt>
                <c:pt idx="9340">
                  <c:v>-0.20261899999999999</c:v>
                </c:pt>
                <c:pt idx="9341">
                  <c:v>-0.20208400000000001</c:v>
                </c:pt>
                <c:pt idx="9342">
                  <c:v>-0.201487</c:v>
                </c:pt>
                <c:pt idx="9343">
                  <c:v>-0.200824</c:v>
                </c:pt>
                <c:pt idx="9344">
                  <c:v>-0.200095</c:v>
                </c:pt>
                <c:pt idx="9345">
                  <c:v>-0.19930200000000001</c:v>
                </c:pt>
                <c:pt idx="9346">
                  <c:v>-0.19844800000000001</c:v>
                </c:pt>
                <c:pt idx="9347">
                  <c:v>-0.19753799999999999</c:v>
                </c:pt>
                <c:pt idx="9348">
                  <c:v>-0.196579</c:v>
                </c:pt>
                <c:pt idx="9349">
                  <c:v>-0.195576</c:v>
                </c:pt>
                <c:pt idx="9350">
                  <c:v>-0.19453699999999999</c:v>
                </c:pt>
                <c:pt idx="9351">
                  <c:v>-0.193466</c:v>
                </c:pt>
                <c:pt idx="9352">
                  <c:v>-0.19236400000000001</c:v>
                </c:pt>
                <c:pt idx="9353">
                  <c:v>-0.19123000000000001</c:v>
                </c:pt>
                <c:pt idx="9354">
                  <c:v>-0.190056</c:v>
                </c:pt>
                <c:pt idx="9355">
                  <c:v>-0.18884200000000001</c:v>
                </c:pt>
                <c:pt idx="9356">
                  <c:v>-0.18759300000000001</c:v>
                </c:pt>
                <c:pt idx="9357">
                  <c:v>-0.18631800000000001</c:v>
                </c:pt>
                <c:pt idx="9358">
                  <c:v>-0.18502299999999999</c:v>
                </c:pt>
                <c:pt idx="9359">
                  <c:v>-0.18371499999999999</c:v>
                </c:pt>
                <c:pt idx="9360">
                  <c:v>-0.18240000000000001</c:v>
                </c:pt>
                <c:pt idx="9361">
                  <c:v>-0.18108099999999999</c:v>
                </c:pt>
                <c:pt idx="9362">
                  <c:v>-0.179757</c:v>
                </c:pt>
                <c:pt idx="9363">
                  <c:v>-0.178428</c:v>
                </c:pt>
                <c:pt idx="9364">
                  <c:v>-0.17708699999999999</c:v>
                </c:pt>
                <c:pt idx="9365">
                  <c:v>-0.175731</c:v>
                </c:pt>
                <c:pt idx="9366">
                  <c:v>-0.17435300000000001</c:v>
                </c:pt>
                <c:pt idx="9367">
                  <c:v>-0.17294699999999999</c:v>
                </c:pt>
                <c:pt idx="9368">
                  <c:v>-0.17150899999999999</c:v>
                </c:pt>
                <c:pt idx="9369">
                  <c:v>-0.170041</c:v>
                </c:pt>
                <c:pt idx="9370">
                  <c:v>-0.168549</c:v>
                </c:pt>
                <c:pt idx="9371">
                  <c:v>-0.167047</c:v>
                </c:pt>
                <c:pt idx="9372">
                  <c:v>-0.16555</c:v>
                </c:pt>
                <c:pt idx="9373">
                  <c:v>-0.16406399999999999</c:v>
                </c:pt>
                <c:pt idx="9374">
                  <c:v>-0.162582</c:v>
                </c:pt>
                <c:pt idx="9375">
                  <c:v>-0.16109399999999999</c:v>
                </c:pt>
                <c:pt idx="9376">
                  <c:v>-0.15959499999999999</c:v>
                </c:pt>
                <c:pt idx="9377">
                  <c:v>-0.158081</c:v>
                </c:pt>
                <c:pt idx="9378">
                  <c:v>-0.156551</c:v>
                </c:pt>
                <c:pt idx="9379">
                  <c:v>-0.15500700000000001</c:v>
                </c:pt>
                <c:pt idx="9380">
                  <c:v>-0.15345300000000001</c:v>
                </c:pt>
                <c:pt idx="9381">
                  <c:v>-0.151889</c:v>
                </c:pt>
                <c:pt idx="9382">
                  <c:v>-0.150314</c:v>
                </c:pt>
                <c:pt idx="9383">
                  <c:v>-0.148726</c:v>
                </c:pt>
                <c:pt idx="9384">
                  <c:v>-0.14712600000000001</c:v>
                </c:pt>
                <c:pt idx="9385">
                  <c:v>-0.14551900000000001</c:v>
                </c:pt>
                <c:pt idx="9386">
                  <c:v>-0.14390800000000001</c:v>
                </c:pt>
                <c:pt idx="9387">
                  <c:v>-0.14230000000000001</c:v>
                </c:pt>
                <c:pt idx="9388">
                  <c:v>-0.14069999999999999</c:v>
                </c:pt>
                <c:pt idx="9389">
                  <c:v>-0.13911200000000001</c:v>
                </c:pt>
                <c:pt idx="9390">
                  <c:v>-0.137549</c:v>
                </c:pt>
                <c:pt idx="9391">
                  <c:v>-0.13602</c:v>
                </c:pt>
                <c:pt idx="9392">
                  <c:v>-0.13452500000000001</c:v>
                </c:pt>
                <c:pt idx="9393">
                  <c:v>-0.13306499999999999</c:v>
                </c:pt>
                <c:pt idx="9394">
                  <c:v>-0.13164899999999999</c:v>
                </c:pt>
                <c:pt idx="9395">
                  <c:v>-0.13028699999999999</c:v>
                </c:pt>
                <c:pt idx="9396">
                  <c:v>-0.12897900000000001</c:v>
                </c:pt>
                <c:pt idx="9397">
                  <c:v>-0.127722</c:v>
                </c:pt>
                <c:pt idx="9398">
                  <c:v>-0.126524</c:v>
                </c:pt>
                <c:pt idx="9399">
                  <c:v>-0.125386</c:v>
                </c:pt>
                <c:pt idx="9400">
                  <c:v>-0.12429800000000001</c:v>
                </c:pt>
                <c:pt idx="9401">
                  <c:v>-0.12325800000000001</c:v>
                </c:pt>
                <c:pt idx="9402">
                  <c:v>-0.122277</c:v>
                </c:pt>
                <c:pt idx="9403">
                  <c:v>-0.121364</c:v>
                </c:pt>
                <c:pt idx="9404">
                  <c:v>-0.120531</c:v>
                </c:pt>
                <c:pt idx="9405">
                  <c:v>-0.11979099999999999</c:v>
                </c:pt>
                <c:pt idx="9406">
                  <c:v>-0.119148</c:v>
                </c:pt>
                <c:pt idx="9407">
                  <c:v>-0.118592</c:v>
                </c:pt>
                <c:pt idx="9408">
                  <c:v>-0.118116</c:v>
                </c:pt>
                <c:pt idx="9409">
                  <c:v>-0.117719</c:v>
                </c:pt>
                <c:pt idx="9410">
                  <c:v>-0.11740200000000001</c:v>
                </c:pt>
                <c:pt idx="9411">
                  <c:v>-0.11716699999999999</c:v>
                </c:pt>
                <c:pt idx="9412">
                  <c:v>-0.117011</c:v>
                </c:pt>
                <c:pt idx="9413">
                  <c:v>-0.116927</c:v>
                </c:pt>
                <c:pt idx="9414">
                  <c:v>-0.11692</c:v>
                </c:pt>
                <c:pt idx="9415">
                  <c:v>-0.11700000000000001</c:v>
                </c:pt>
                <c:pt idx="9416">
                  <c:v>-0.11716799999999999</c:v>
                </c:pt>
                <c:pt idx="9417">
                  <c:v>-0.117419</c:v>
                </c:pt>
                <c:pt idx="9418">
                  <c:v>-0.117752</c:v>
                </c:pt>
                <c:pt idx="9419">
                  <c:v>-0.118175</c:v>
                </c:pt>
                <c:pt idx="9420">
                  <c:v>-0.11869399999999999</c:v>
                </c:pt>
                <c:pt idx="9421">
                  <c:v>-0.1193</c:v>
                </c:pt>
                <c:pt idx="9422">
                  <c:v>-0.119977</c:v>
                </c:pt>
                <c:pt idx="9423">
                  <c:v>-0.120716</c:v>
                </c:pt>
                <c:pt idx="9424">
                  <c:v>-0.121512</c:v>
                </c:pt>
                <c:pt idx="9425">
                  <c:v>-0.12237000000000001</c:v>
                </c:pt>
                <c:pt idx="9426">
                  <c:v>-0.123291</c:v>
                </c:pt>
                <c:pt idx="9427">
                  <c:v>-0.124274</c:v>
                </c:pt>
                <c:pt idx="9428">
                  <c:v>-0.12532399999999999</c:v>
                </c:pt>
                <c:pt idx="9429">
                  <c:v>-0.12643399999999999</c:v>
                </c:pt>
                <c:pt idx="9430">
                  <c:v>-0.12759999999999999</c:v>
                </c:pt>
                <c:pt idx="9431">
                  <c:v>-0.12882399999999999</c:v>
                </c:pt>
                <c:pt idx="9432">
                  <c:v>-0.130106</c:v>
                </c:pt>
                <c:pt idx="9433">
                  <c:v>-0.13143299999999999</c:v>
                </c:pt>
                <c:pt idx="9434">
                  <c:v>-0.132795</c:v>
                </c:pt>
                <c:pt idx="9435">
                  <c:v>-0.13420099999999999</c:v>
                </c:pt>
                <c:pt idx="9436">
                  <c:v>-0.13566</c:v>
                </c:pt>
                <c:pt idx="9437">
                  <c:v>-0.13717599999999999</c:v>
                </c:pt>
                <c:pt idx="9438">
                  <c:v>-0.13874500000000001</c:v>
                </c:pt>
                <c:pt idx="9439">
                  <c:v>-0.14036199999999999</c:v>
                </c:pt>
                <c:pt idx="9440">
                  <c:v>-0.14202100000000001</c:v>
                </c:pt>
                <c:pt idx="9441">
                  <c:v>-0.14371600000000001</c:v>
                </c:pt>
                <c:pt idx="9442">
                  <c:v>-0.14543900000000001</c:v>
                </c:pt>
                <c:pt idx="9443">
                  <c:v>-0.14719099999999999</c:v>
                </c:pt>
                <c:pt idx="9444">
                  <c:v>-0.148976</c:v>
                </c:pt>
                <c:pt idx="9445">
                  <c:v>-0.150809</c:v>
                </c:pt>
                <c:pt idx="9446">
                  <c:v>-0.152697</c:v>
                </c:pt>
                <c:pt idx="9447">
                  <c:v>-0.15463499999999999</c:v>
                </c:pt>
                <c:pt idx="9448">
                  <c:v>-0.15661700000000001</c:v>
                </c:pt>
                <c:pt idx="9449">
                  <c:v>-0.15864600000000001</c:v>
                </c:pt>
                <c:pt idx="9450">
                  <c:v>-0.16072400000000001</c:v>
                </c:pt>
                <c:pt idx="9451">
                  <c:v>-0.16284000000000001</c:v>
                </c:pt>
                <c:pt idx="9452">
                  <c:v>-0.16498199999999999</c:v>
                </c:pt>
                <c:pt idx="9453">
                  <c:v>-0.16713800000000001</c:v>
                </c:pt>
                <c:pt idx="9454">
                  <c:v>-0.16930500000000001</c:v>
                </c:pt>
                <c:pt idx="9455">
                  <c:v>-0.171485</c:v>
                </c:pt>
                <c:pt idx="9456">
                  <c:v>-0.173681</c:v>
                </c:pt>
                <c:pt idx="9457">
                  <c:v>-0.17588699999999999</c:v>
                </c:pt>
                <c:pt idx="9458">
                  <c:v>-0.17809700000000001</c:v>
                </c:pt>
                <c:pt idx="9459">
                  <c:v>-0.180308</c:v>
                </c:pt>
                <c:pt idx="9460">
                  <c:v>-0.18251700000000001</c:v>
                </c:pt>
                <c:pt idx="9461">
                  <c:v>-0.18471299999999999</c:v>
                </c:pt>
                <c:pt idx="9462">
                  <c:v>-0.18688399999999999</c:v>
                </c:pt>
                <c:pt idx="9463">
                  <c:v>-0.189024</c:v>
                </c:pt>
                <c:pt idx="9464">
                  <c:v>-0.191139</c:v>
                </c:pt>
                <c:pt idx="9465">
                  <c:v>-0.193242</c:v>
                </c:pt>
                <c:pt idx="9466">
                  <c:v>-0.19533400000000001</c:v>
                </c:pt>
                <c:pt idx="9467">
                  <c:v>-0.197406</c:v>
                </c:pt>
                <c:pt idx="9468">
                  <c:v>-0.19945399999999999</c:v>
                </c:pt>
                <c:pt idx="9469">
                  <c:v>-0.20147499999999999</c:v>
                </c:pt>
                <c:pt idx="9470">
                  <c:v>-0.20346500000000001</c:v>
                </c:pt>
                <c:pt idx="9471">
                  <c:v>-0.20541400000000001</c:v>
                </c:pt>
                <c:pt idx="9472">
                  <c:v>-0.207314</c:v>
                </c:pt>
                <c:pt idx="9473">
                  <c:v>-0.20916100000000001</c:v>
                </c:pt>
                <c:pt idx="9474">
                  <c:v>-0.210955</c:v>
                </c:pt>
                <c:pt idx="9475">
                  <c:v>-0.212696</c:v>
                </c:pt>
                <c:pt idx="9476">
                  <c:v>-0.21437999999999999</c:v>
                </c:pt>
                <c:pt idx="9477">
                  <c:v>-0.216007</c:v>
                </c:pt>
                <c:pt idx="9478">
                  <c:v>-0.21757499999999999</c:v>
                </c:pt>
                <c:pt idx="9479">
                  <c:v>-0.21907699999999999</c:v>
                </c:pt>
                <c:pt idx="9480">
                  <c:v>-0.22051100000000001</c:v>
                </c:pt>
                <c:pt idx="9481">
                  <c:v>-0.22188099999999999</c:v>
                </c:pt>
                <c:pt idx="9482">
                  <c:v>-0.22319900000000001</c:v>
                </c:pt>
                <c:pt idx="9483">
                  <c:v>-0.224472</c:v>
                </c:pt>
                <c:pt idx="9484">
                  <c:v>-0.22569800000000001</c:v>
                </c:pt>
                <c:pt idx="9485">
                  <c:v>-0.226882</c:v>
                </c:pt>
                <c:pt idx="9486">
                  <c:v>-0.22803599999999999</c:v>
                </c:pt>
                <c:pt idx="9487">
                  <c:v>-0.22916900000000001</c:v>
                </c:pt>
                <c:pt idx="9488">
                  <c:v>-0.23028799999999999</c:v>
                </c:pt>
                <c:pt idx="9489">
                  <c:v>-0.23139399999999999</c:v>
                </c:pt>
                <c:pt idx="9490">
                  <c:v>-0.23247999999999999</c:v>
                </c:pt>
                <c:pt idx="9491">
                  <c:v>-0.233544</c:v>
                </c:pt>
                <c:pt idx="9492">
                  <c:v>-0.23459199999999999</c:v>
                </c:pt>
                <c:pt idx="9493">
                  <c:v>-0.23563100000000001</c:v>
                </c:pt>
                <c:pt idx="9494">
                  <c:v>-0.23666000000000001</c:v>
                </c:pt>
                <c:pt idx="9495">
                  <c:v>-0.23767099999999999</c:v>
                </c:pt>
                <c:pt idx="9496">
                  <c:v>-0.23866399999999999</c:v>
                </c:pt>
                <c:pt idx="9497">
                  <c:v>-0.23964199999999999</c:v>
                </c:pt>
                <c:pt idx="9498">
                  <c:v>-0.24060599999999999</c:v>
                </c:pt>
                <c:pt idx="9499">
                  <c:v>-0.24155299999999999</c:v>
                </c:pt>
                <c:pt idx="9500">
                  <c:v>-0.24248</c:v>
                </c:pt>
                <c:pt idx="9501">
                  <c:v>-0.243392</c:v>
                </c:pt>
                <c:pt idx="9502">
                  <c:v>-0.24429799999999999</c:v>
                </c:pt>
                <c:pt idx="9503">
                  <c:v>-0.245203</c:v>
                </c:pt>
                <c:pt idx="9504">
                  <c:v>-0.24609700000000001</c:v>
                </c:pt>
                <c:pt idx="9505">
                  <c:v>-0.24696899999999999</c:v>
                </c:pt>
                <c:pt idx="9506">
                  <c:v>-0.24781500000000001</c:v>
                </c:pt>
                <c:pt idx="9507">
                  <c:v>-0.248643</c:v>
                </c:pt>
                <c:pt idx="9508">
                  <c:v>-0.24947</c:v>
                </c:pt>
                <c:pt idx="9509">
                  <c:v>-0.25031100000000001</c:v>
                </c:pt>
                <c:pt idx="9510">
                  <c:v>-0.25117099999999998</c:v>
                </c:pt>
                <c:pt idx="9511">
                  <c:v>-0.25204599999999999</c:v>
                </c:pt>
                <c:pt idx="9512">
                  <c:v>-0.25293100000000002</c:v>
                </c:pt>
                <c:pt idx="9513">
                  <c:v>-0.25382100000000002</c:v>
                </c:pt>
                <c:pt idx="9514">
                  <c:v>-0.25471100000000002</c:v>
                </c:pt>
                <c:pt idx="9515">
                  <c:v>-0.25559599999999999</c:v>
                </c:pt>
                <c:pt idx="9516">
                  <c:v>-0.25647300000000001</c:v>
                </c:pt>
                <c:pt idx="9517">
                  <c:v>-0.25734600000000002</c:v>
                </c:pt>
                <c:pt idx="9518">
                  <c:v>-0.258216</c:v>
                </c:pt>
                <c:pt idx="9519">
                  <c:v>-0.25907999999999998</c:v>
                </c:pt>
                <c:pt idx="9520">
                  <c:v>-0.25992700000000002</c:v>
                </c:pt>
                <c:pt idx="9521">
                  <c:v>-0.26074799999999998</c:v>
                </c:pt>
                <c:pt idx="9522">
                  <c:v>-0.26155</c:v>
                </c:pt>
                <c:pt idx="9523">
                  <c:v>-0.26235399999999998</c:v>
                </c:pt>
                <c:pt idx="9524">
                  <c:v>-0.26317400000000002</c:v>
                </c:pt>
                <c:pt idx="9525">
                  <c:v>-0.26400600000000002</c:v>
                </c:pt>
                <c:pt idx="9526">
                  <c:v>-0.26483899999999999</c:v>
                </c:pt>
                <c:pt idx="9527">
                  <c:v>-0.26566200000000001</c:v>
                </c:pt>
                <c:pt idx="9528">
                  <c:v>-0.26646700000000001</c:v>
                </c:pt>
                <c:pt idx="9529">
                  <c:v>-0.26725300000000002</c:v>
                </c:pt>
                <c:pt idx="9530">
                  <c:v>-0.26802799999999999</c:v>
                </c:pt>
                <c:pt idx="9531">
                  <c:v>-0.26880799999999999</c:v>
                </c:pt>
                <c:pt idx="9532">
                  <c:v>-0.26960699999999999</c:v>
                </c:pt>
                <c:pt idx="9533">
                  <c:v>-0.27041700000000002</c:v>
                </c:pt>
                <c:pt idx="9534">
                  <c:v>-0.27122600000000002</c:v>
                </c:pt>
                <c:pt idx="9535">
                  <c:v>-0.272032</c:v>
                </c:pt>
                <c:pt idx="9536">
                  <c:v>-0.272841</c:v>
                </c:pt>
                <c:pt idx="9537">
                  <c:v>-0.27365099999999998</c:v>
                </c:pt>
                <c:pt idx="9538">
                  <c:v>-0.27445599999999998</c:v>
                </c:pt>
                <c:pt idx="9539">
                  <c:v>-0.27525100000000002</c:v>
                </c:pt>
                <c:pt idx="9540">
                  <c:v>-0.276034</c:v>
                </c:pt>
                <c:pt idx="9541">
                  <c:v>-0.27680100000000002</c:v>
                </c:pt>
                <c:pt idx="9542">
                  <c:v>-0.27755299999999999</c:v>
                </c:pt>
                <c:pt idx="9543">
                  <c:v>-0.27829500000000001</c:v>
                </c:pt>
                <c:pt idx="9544">
                  <c:v>-0.27901900000000002</c:v>
                </c:pt>
                <c:pt idx="9545">
                  <c:v>-0.27971200000000002</c:v>
                </c:pt>
                <c:pt idx="9546">
                  <c:v>-0.28036100000000003</c:v>
                </c:pt>
                <c:pt idx="9547">
                  <c:v>-0.28095799999999999</c:v>
                </c:pt>
                <c:pt idx="9548">
                  <c:v>-0.28150500000000001</c:v>
                </c:pt>
                <c:pt idx="9549">
                  <c:v>-0.28200799999999998</c:v>
                </c:pt>
                <c:pt idx="9550">
                  <c:v>-0.282474</c:v>
                </c:pt>
                <c:pt idx="9551">
                  <c:v>-0.28290700000000002</c:v>
                </c:pt>
                <c:pt idx="9552">
                  <c:v>-0.28331400000000001</c:v>
                </c:pt>
                <c:pt idx="9553">
                  <c:v>-0.28370600000000001</c:v>
                </c:pt>
                <c:pt idx="9554">
                  <c:v>-0.284084</c:v>
                </c:pt>
                <c:pt idx="9555">
                  <c:v>-0.28445100000000001</c:v>
                </c:pt>
                <c:pt idx="9556">
                  <c:v>-0.28480699999999998</c:v>
                </c:pt>
                <c:pt idx="9557">
                  <c:v>-0.28515600000000002</c:v>
                </c:pt>
                <c:pt idx="9558">
                  <c:v>-0.285497</c:v>
                </c:pt>
                <c:pt idx="9559">
                  <c:v>-0.28582999999999997</c:v>
                </c:pt>
                <c:pt idx="9560">
                  <c:v>-0.28615000000000002</c:v>
                </c:pt>
                <c:pt idx="9561">
                  <c:v>-0.28644700000000001</c:v>
                </c:pt>
                <c:pt idx="9562">
                  <c:v>-0.28670400000000001</c:v>
                </c:pt>
                <c:pt idx="9563">
                  <c:v>-0.28690399999999999</c:v>
                </c:pt>
                <c:pt idx="9564">
                  <c:v>-0.28703499999999998</c:v>
                </c:pt>
                <c:pt idx="9565">
                  <c:v>-0.28709600000000002</c:v>
                </c:pt>
                <c:pt idx="9566">
                  <c:v>-0.28708600000000001</c:v>
                </c:pt>
                <c:pt idx="9567">
                  <c:v>-0.28700399999999998</c:v>
                </c:pt>
                <c:pt idx="9568">
                  <c:v>-0.28685300000000002</c:v>
                </c:pt>
                <c:pt idx="9569">
                  <c:v>-0.28664000000000001</c:v>
                </c:pt>
                <c:pt idx="9570">
                  <c:v>-0.28637200000000002</c:v>
                </c:pt>
                <c:pt idx="9571">
                  <c:v>-0.286053</c:v>
                </c:pt>
                <c:pt idx="9572">
                  <c:v>-0.28568700000000002</c:v>
                </c:pt>
                <c:pt idx="9573">
                  <c:v>-0.28528199999999998</c:v>
                </c:pt>
                <c:pt idx="9574">
                  <c:v>-0.28485300000000002</c:v>
                </c:pt>
                <c:pt idx="9575">
                  <c:v>-0.284412</c:v>
                </c:pt>
                <c:pt idx="9576">
                  <c:v>-0.283966</c:v>
                </c:pt>
                <c:pt idx="9577">
                  <c:v>-0.28350700000000001</c:v>
                </c:pt>
                <c:pt idx="9578">
                  <c:v>-0.28302300000000002</c:v>
                </c:pt>
                <c:pt idx="9579">
                  <c:v>-0.28251199999999999</c:v>
                </c:pt>
                <c:pt idx="9580">
                  <c:v>-0.281974</c:v>
                </c:pt>
                <c:pt idx="9581">
                  <c:v>-0.28140999999999999</c:v>
                </c:pt>
                <c:pt idx="9582">
                  <c:v>-0.28082000000000001</c:v>
                </c:pt>
                <c:pt idx="9583">
                  <c:v>-0.28020899999999999</c:v>
                </c:pt>
                <c:pt idx="9584">
                  <c:v>-0.27958699999999997</c:v>
                </c:pt>
                <c:pt idx="9585">
                  <c:v>-0.27895900000000001</c:v>
                </c:pt>
                <c:pt idx="9586">
                  <c:v>-0.27832800000000002</c:v>
                </c:pt>
                <c:pt idx="9587">
                  <c:v>-0.27769500000000003</c:v>
                </c:pt>
                <c:pt idx="9588">
                  <c:v>-0.277063</c:v>
                </c:pt>
                <c:pt idx="9589">
                  <c:v>-0.27643499999999999</c:v>
                </c:pt>
                <c:pt idx="9590">
                  <c:v>-0.27581499999999998</c:v>
                </c:pt>
                <c:pt idx="9591">
                  <c:v>-0.275196</c:v>
                </c:pt>
                <c:pt idx="9592">
                  <c:v>-0.274561</c:v>
                </c:pt>
                <c:pt idx="9593">
                  <c:v>-0.273895</c:v>
                </c:pt>
                <c:pt idx="9594">
                  <c:v>-0.27319700000000002</c:v>
                </c:pt>
                <c:pt idx="9595">
                  <c:v>-0.272476</c:v>
                </c:pt>
                <c:pt idx="9596">
                  <c:v>-0.27174199999999998</c:v>
                </c:pt>
                <c:pt idx="9597">
                  <c:v>-0.27100099999999999</c:v>
                </c:pt>
                <c:pt idx="9598">
                  <c:v>-0.27025100000000002</c:v>
                </c:pt>
                <c:pt idx="9599">
                  <c:v>-0.26948899999999998</c:v>
                </c:pt>
                <c:pt idx="9600">
                  <c:v>-0.26871099999999998</c:v>
                </c:pt>
                <c:pt idx="9601">
                  <c:v>-0.26790799999999998</c:v>
                </c:pt>
                <c:pt idx="9602">
                  <c:v>-0.26707599999999998</c:v>
                </c:pt>
                <c:pt idx="9603">
                  <c:v>-0.26621400000000001</c:v>
                </c:pt>
                <c:pt idx="9604">
                  <c:v>-0.26532499999999998</c:v>
                </c:pt>
                <c:pt idx="9605">
                  <c:v>-0.26440399999999997</c:v>
                </c:pt>
                <c:pt idx="9606">
                  <c:v>-0.26343699999999998</c:v>
                </c:pt>
                <c:pt idx="9607">
                  <c:v>-0.26241599999999998</c:v>
                </c:pt>
                <c:pt idx="9608">
                  <c:v>-0.26133299999999998</c:v>
                </c:pt>
                <c:pt idx="9609">
                  <c:v>-0.26018999999999998</c:v>
                </c:pt>
                <c:pt idx="9610">
                  <c:v>-0.25899499999999998</c:v>
                </c:pt>
                <c:pt idx="9611">
                  <c:v>-0.25776199999999999</c:v>
                </c:pt>
                <c:pt idx="9612">
                  <c:v>-0.25650200000000001</c:v>
                </c:pt>
                <c:pt idx="9613">
                  <c:v>-0.25521700000000003</c:v>
                </c:pt>
                <c:pt idx="9614">
                  <c:v>-0.25391000000000002</c:v>
                </c:pt>
                <c:pt idx="9615">
                  <c:v>-0.25258000000000003</c:v>
                </c:pt>
                <c:pt idx="9616">
                  <c:v>-0.251218</c:v>
                </c:pt>
                <c:pt idx="9617">
                  <c:v>-0.24981700000000001</c:v>
                </c:pt>
                <c:pt idx="9618">
                  <c:v>-0.248388</c:v>
                </c:pt>
                <c:pt idx="9619">
                  <c:v>-0.24695800000000001</c:v>
                </c:pt>
                <c:pt idx="9620">
                  <c:v>-0.24554300000000001</c:v>
                </c:pt>
                <c:pt idx="9621">
                  <c:v>-0.24413499999999999</c:v>
                </c:pt>
                <c:pt idx="9622">
                  <c:v>-0.242724</c:v>
                </c:pt>
                <c:pt idx="9623">
                  <c:v>-0.241311</c:v>
                </c:pt>
                <c:pt idx="9624">
                  <c:v>-0.239893</c:v>
                </c:pt>
                <c:pt idx="9625">
                  <c:v>-0.23846200000000001</c:v>
                </c:pt>
                <c:pt idx="9626">
                  <c:v>-0.23702300000000001</c:v>
                </c:pt>
                <c:pt idx="9627">
                  <c:v>-0.23558200000000001</c:v>
                </c:pt>
                <c:pt idx="9628">
                  <c:v>-0.23414299999999999</c:v>
                </c:pt>
                <c:pt idx="9629">
                  <c:v>-0.232706</c:v>
                </c:pt>
                <c:pt idx="9630">
                  <c:v>-0.231266</c:v>
                </c:pt>
                <c:pt idx="9631">
                  <c:v>-0.22980400000000001</c:v>
                </c:pt>
                <c:pt idx="9632">
                  <c:v>-0.22829099999999999</c:v>
                </c:pt>
                <c:pt idx="9633">
                  <c:v>-0.22670799999999999</c:v>
                </c:pt>
                <c:pt idx="9634">
                  <c:v>-0.22507199999999999</c:v>
                </c:pt>
                <c:pt idx="9635">
                  <c:v>-0.22340499999999999</c:v>
                </c:pt>
                <c:pt idx="9636">
                  <c:v>-0.22170799999999999</c:v>
                </c:pt>
                <c:pt idx="9637">
                  <c:v>-0.21998000000000001</c:v>
                </c:pt>
                <c:pt idx="9638">
                  <c:v>-0.21823000000000001</c:v>
                </c:pt>
                <c:pt idx="9639">
                  <c:v>-0.21647</c:v>
                </c:pt>
                <c:pt idx="9640">
                  <c:v>-0.21470600000000001</c:v>
                </c:pt>
                <c:pt idx="9641">
                  <c:v>-0.21293599999999999</c:v>
                </c:pt>
                <c:pt idx="9642">
                  <c:v>-0.21116599999999999</c:v>
                </c:pt>
                <c:pt idx="9643">
                  <c:v>-0.209395</c:v>
                </c:pt>
                <c:pt idx="9644">
                  <c:v>-0.207624</c:v>
                </c:pt>
                <c:pt idx="9645">
                  <c:v>-0.20585899999999999</c:v>
                </c:pt>
                <c:pt idx="9646">
                  <c:v>-0.20410600000000001</c:v>
                </c:pt>
                <c:pt idx="9647">
                  <c:v>-0.202374</c:v>
                </c:pt>
                <c:pt idx="9648">
                  <c:v>-0.20066600000000001</c:v>
                </c:pt>
                <c:pt idx="9649">
                  <c:v>-0.19897799999999999</c:v>
                </c:pt>
                <c:pt idx="9650">
                  <c:v>-0.19730800000000001</c:v>
                </c:pt>
                <c:pt idx="9651">
                  <c:v>-0.195656</c:v>
                </c:pt>
                <c:pt idx="9652">
                  <c:v>-0.194024</c:v>
                </c:pt>
                <c:pt idx="9653">
                  <c:v>-0.19240699999999999</c:v>
                </c:pt>
                <c:pt idx="9654">
                  <c:v>-0.19079699999999999</c:v>
                </c:pt>
                <c:pt idx="9655">
                  <c:v>-0.189195</c:v>
                </c:pt>
                <c:pt idx="9656">
                  <c:v>-0.187612</c:v>
                </c:pt>
                <c:pt idx="9657">
                  <c:v>-0.186055</c:v>
                </c:pt>
                <c:pt idx="9658">
                  <c:v>-0.18451400000000001</c:v>
                </c:pt>
                <c:pt idx="9659">
                  <c:v>-0.182981</c:v>
                </c:pt>
                <c:pt idx="9660">
                  <c:v>-0.18146699999999999</c:v>
                </c:pt>
                <c:pt idx="9661">
                  <c:v>-0.17998400000000001</c:v>
                </c:pt>
                <c:pt idx="9662">
                  <c:v>-0.17854</c:v>
                </c:pt>
                <c:pt idx="9663">
                  <c:v>-0.17713100000000001</c:v>
                </c:pt>
                <c:pt idx="9664">
                  <c:v>-0.175756</c:v>
                </c:pt>
                <c:pt idx="9665">
                  <c:v>-0.17441599999999999</c:v>
                </c:pt>
                <c:pt idx="9666">
                  <c:v>-0.17311299999999999</c:v>
                </c:pt>
                <c:pt idx="9667">
                  <c:v>-0.171851</c:v>
                </c:pt>
                <c:pt idx="9668">
                  <c:v>-0.17064199999999999</c:v>
                </c:pt>
                <c:pt idx="9669">
                  <c:v>-0.169492</c:v>
                </c:pt>
                <c:pt idx="9670">
                  <c:v>-0.168409</c:v>
                </c:pt>
                <c:pt idx="9671">
                  <c:v>-0.16739699999999999</c:v>
                </c:pt>
                <c:pt idx="9672">
                  <c:v>-0.16645799999999999</c:v>
                </c:pt>
                <c:pt idx="9673">
                  <c:v>-0.16559099999999999</c:v>
                </c:pt>
                <c:pt idx="9674">
                  <c:v>-0.164794</c:v>
                </c:pt>
                <c:pt idx="9675">
                  <c:v>-0.16406799999999999</c:v>
                </c:pt>
                <c:pt idx="9676">
                  <c:v>-0.163415</c:v>
                </c:pt>
                <c:pt idx="9677">
                  <c:v>-0.16284499999999999</c:v>
                </c:pt>
                <c:pt idx="9678">
                  <c:v>-0.16236900000000001</c:v>
                </c:pt>
                <c:pt idx="9679">
                  <c:v>-0.161991</c:v>
                </c:pt>
                <c:pt idx="9680">
                  <c:v>-0.16170599999999999</c:v>
                </c:pt>
                <c:pt idx="9681">
                  <c:v>-0.16150800000000001</c:v>
                </c:pt>
                <c:pt idx="9682">
                  <c:v>-0.16139500000000001</c:v>
                </c:pt>
                <c:pt idx="9683">
                  <c:v>-0.16136200000000001</c:v>
                </c:pt>
                <c:pt idx="9684">
                  <c:v>-0.16140399999999999</c:v>
                </c:pt>
                <c:pt idx="9685">
                  <c:v>-0.16152</c:v>
                </c:pt>
                <c:pt idx="9686">
                  <c:v>-0.16170799999999999</c:v>
                </c:pt>
                <c:pt idx="9687">
                  <c:v>-0.161967</c:v>
                </c:pt>
                <c:pt idx="9688">
                  <c:v>-0.162299</c:v>
                </c:pt>
                <c:pt idx="9689">
                  <c:v>-0.16271099999999999</c:v>
                </c:pt>
                <c:pt idx="9690">
                  <c:v>-0.163212</c:v>
                </c:pt>
                <c:pt idx="9691">
                  <c:v>-0.16380600000000001</c:v>
                </c:pt>
                <c:pt idx="9692">
                  <c:v>-0.164495</c:v>
                </c:pt>
                <c:pt idx="9693">
                  <c:v>-0.165272</c:v>
                </c:pt>
                <c:pt idx="9694">
                  <c:v>-0.166128</c:v>
                </c:pt>
                <c:pt idx="9695">
                  <c:v>-0.16705700000000001</c:v>
                </c:pt>
                <c:pt idx="9696">
                  <c:v>-0.16805400000000001</c:v>
                </c:pt>
                <c:pt idx="9697">
                  <c:v>-0.16911300000000001</c:v>
                </c:pt>
                <c:pt idx="9698">
                  <c:v>-0.17022899999999999</c:v>
                </c:pt>
                <c:pt idx="9699">
                  <c:v>-0.171404</c:v>
                </c:pt>
                <c:pt idx="9700">
                  <c:v>-0.17263300000000001</c:v>
                </c:pt>
                <c:pt idx="9701">
                  <c:v>-0.17391100000000001</c:v>
                </c:pt>
                <c:pt idx="9702">
                  <c:v>-0.17522799999999999</c:v>
                </c:pt>
                <c:pt idx="9703">
                  <c:v>-0.176564</c:v>
                </c:pt>
                <c:pt idx="9704">
                  <c:v>-0.17790400000000001</c:v>
                </c:pt>
                <c:pt idx="9705">
                  <c:v>-0.17925199999999999</c:v>
                </c:pt>
                <c:pt idx="9706">
                  <c:v>-0.18062</c:v>
                </c:pt>
                <c:pt idx="9707">
                  <c:v>-0.18201300000000001</c:v>
                </c:pt>
                <c:pt idx="9708">
                  <c:v>-0.183422</c:v>
                </c:pt>
                <c:pt idx="9709">
                  <c:v>-0.184836</c:v>
                </c:pt>
                <c:pt idx="9710">
                  <c:v>-0.186253</c:v>
                </c:pt>
                <c:pt idx="9711">
                  <c:v>-0.18767300000000001</c:v>
                </c:pt>
                <c:pt idx="9712">
                  <c:v>-0.18909599999999999</c:v>
                </c:pt>
                <c:pt idx="9713">
                  <c:v>-0.19051999999999999</c:v>
                </c:pt>
                <c:pt idx="9714">
                  <c:v>-0.191939</c:v>
                </c:pt>
                <c:pt idx="9715">
                  <c:v>-0.19334799999999999</c:v>
                </c:pt>
                <c:pt idx="9716">
                  <c:v>-0.194745</c:v>
                </c:pt>
                <c:pt idx="9717">
                  <c:v>-0.19612499999999999</c:v>
                </c:pt>
                <c:pt idx="9718">
                  <c:v>-0.197467</c:v>
                </c:pt>
                <c:pt idx="9719">
                  <c:v>-0.19873399999999999</c:v>
                </c:pt>
                <c:pt idx="9720">
                  <c:v>-0.19989899999999999</c:v>
                </c:pt>
                <c:pt idx="9721">
                  <c:v>-0.20097499999999999</c:v>
                </c:pt>
                <c:pt idx="9722">
                  <c:v>-0.20199</c:v>
                </c:pt>
                <c:pt idx="9723">
                  <c:v>-0.20294799999999999</c:v>
                </c:pt>
                <c:pt idx="9724">
                  <c:v>-0.20383799999999999</c:v>
                </c:pt>
                <c:pt idx="9725">
                  <c:v>-0.20465800000000001</c:v>
                </c:pt>
                <c:pt idx="9726">
                  <c:v>-0.20541300000000001</c:v>
                </c:pt>
                <c:pt idx="9727">
                  <c:v>-0.20610700000000001</c:v>
                </c:pt>
                <c:pt idx="9728">
                  <c:v>-0.206732</c:v>
                </c:pt>
                <c:pt idx="9729">
                  <c:v>-0.20727999999999999</c:v>
                </c:pt>
                <c:pt idx="9730">
                  <c:v>-0.20774699999999999</c:v>
                </c:pt>
                <c:pt idx="9731">
                  <c:v>-0.20813400000000001</c:v>
                </c:pt>
                <c:pt idx="9732">
                  <c:v>-0.20844499999999999</c:v>
                </c:pt>
                <c:pt idx="9733">
                  <c:v>-0.20868900000000001</c:v>
                </c:pt>
                <c:pt idx="9734">
                  <c:v>-0.20887600000000001</c:v>
                </c:pt>
                <c:pt idx="9735">
                  <c:v>-0.209006</c:v>
                </c:pt>
                <c:pt idx="9736">
                  <c:v>-0.20907300000000001</c:v>
                </c:pt>
                <c:pt idx="9737">
                  <c:v>-0.209069</c:v>
                </c:pt>
                <c:pt idx="9738">
                  <c:v>-0.20899100000000001</c:v>
                </c:pt>
                <c:pt idx="9739">
                  <c:v>-0.208839</c:v>
                </c:pt>
                <c:pt idx="9740">
                  <c:v>-0.20860600000000001</c:v>
                </c:pt>
                <c:pt idx="9741">
                  <c:v>-0.208285</c:v>
                </c:pt>
                <c:pt idx="9742">
                  <c:v>-0.20787</c:v>
                </c:pt>
                <c:pt idx="9743">
                  <c:v>-0.20735300000000001</c:v>
                </c:pt>
                <c:pt idx="9744">
                  <c:v>-0.206732</c:v>
                </c:pt>
                <c:pt idx="9745">
                  <c:v>-0.20600599999999999</c:v>
                </c:pt>
                <c:pt idx="9746">
                  <c:v>-0.205176</c:v>
                </c:pt>
                <c:pt idx="9747">
                  <c:v>-0.20424500000000001</c:v>
                </c:pt>
                <c:pt idx="9748">
                  <c:v>-0.20322000000000001</c:v>
                </c:pt>
                <c:pt idx="9749">
                  <c:v>-0.20211100000000001</c:v>
                </c:pt>
                <c:pt idx="9750">
                  <c:v>-0.20091999999999999</c:v>
                </c:pt>
                <c:pt idx="9751">
                  <c:v>-0.19964999999999999</c:v>
                </c:pt>
                <c:pt idx="9752">
                  <c:v>-0.198299</c:v>
                </c:pt>
                <c:pt idx="9753">
                  <c:v>-0.19686200000000001</c:v>
                </c:pt>
                <c:pt idx="9754">
                  <c:v>-0.19533800000000001</c:v>
                </c:pt>
                <c:pt idx="9755">
                  <c:v>-0.19373299999999999</c:v>
                </c:pt>
                <c:pt idx="9756">
                  <c:v>-0.19205900000000001</c:v>
                </c:pt>
                <c:pt idx="9757">
                  <c:v>-0.190328</c:v>
                </c:pt>
                <c:pt idx="9758">
                  <c:v>-0.18854099999999999</c:v>
                </c:pt>
                <c:pt idx="9759">
                  <c:v>-0.186698</c:v>
                </c:pt>
                <c:pt idx="9760">
                  <c:v>-0.18480199999999999</c:v>
                </c:pt>
                <c:pt idx="9761">
                  <c:v>-0.18285399999999999</c:v>
                </c:pt>
                <c:pt idx="9762">
                  <c:v>-0.18085699999999999</c:v>
                </c:pt>
                <c:pt idx="9763">
                  <c:v>-0.178813</c:v>
                </c:pt>
                <c:pt idx="9764">
                  <c:v>-0.17672299999999999</c:v>
                </c:pt>
                <c:pt idx="9765">
                  <c:v>-0.17458399999999999</c:v>
                </c:pt>
                <c:pt idx="9766">
                  <c:v>-0.17239699999999999</c:v>
                </c:pt>
                <c:pt idx="9767">
                  <c:v>-0.17016500000000001</c:v>
                </c:pt>
                <c:pt idx="9768">
                  <c:v>-0.16789100000000001</c:v>
                </c:pt>
                <c:pt idx="9769">
                  <c:v>-0.165571</c:v>
                </c:pt>
                <c:pt idx="9770">
                  <c:v>-0.16319700000000001</c:v>
                </c:pt>
                <c:pt idx="9771">
                  <c:v>-0.16076299999999999</c:v>
                </c:pt>
                <c:pt idx="9772">
                  <c:v>-0.15826699999999999</c:v>
                </c:pt>
                <c:pt idx="9773">
                  <c:v>-0.15571199999999999</c:v>
                </c:pt>
                <c:pt idx="9774">
                  <c:v>-0.153109</c:v>
                </c:pt>
                <c:pt idx="9775">
                  <c:v>-0.15046899999999999</c:v>
                </c:pt>
                <c:pt idx="9776">
                  <c:v>-0.14779800000000001</c:v>
                </c:pt>
                <c:pt idx="9777">
                  <c:v>-0.14510100000000001</c:v>
                </c:pt>
                <c:pt idx="9778">
                  <c:v>-0.14238300000000001</c:v>
                </c:pt>
                <c:pt idx="9779">
                  <c:v>-0.13964699999999999</c:v>
                </c:pt>
                <c:pt idx="9780">
                  <c:v>-0.13689699999999999</c:v>
                </c:pt>
                <c:pt idx="9781">
                  <c:v>-0.13413</c:v>
                </c:pt>
                <c:pt idx="9782">
                  <c:v>-0.13134699999999999</c:v>
                </c:pt>
                <c:pt idx="9783">
                  <c:v>-0.128555</c:v>
                </c:pt>
                <c:pt idx="9784">
                  <c:v>-0.12576300000000001</c:v>
                </c:pt>
                <c:pt idx="9785">
                  <c:v>-0.122979</c:v>
                </c:pt>
                <c:pt idx="9786">
                  <c:v>-0.12020599999999999</c:v>
                </c:pt>
                <c:pt idx="9787">
                  <c:v>-0.11744300000000001</c:v>
                </c:pt>
                <c:pt idx="9788">
                  <c:v>-0.11468399999999999</c:v>
                </c:pt>
                <c:pt idx="9789">
                  <c:v>-0.111925</c:v>
                </c:pt>
                <c:pt idx="9790">
                  <c:v>-0.10915999999999999</c:v>
                </c:pt>
                <c:pt idx="9791">
                  <c:v>-0.106389</c:v>
                </c:pt>
                <c:pt idx="9792">
                  <c:v>-0.103616</c:v>
                </c:pt>
                <c:pt idx="9793">
                  <c:v>-0.100851</c:v>
                </c:pt>
                <c:pt idx="9794">
                  <c:v>-9.81046E-2</c:v>
                </c:pt>
                <c:pt idx="9795">
                  <c:v>-9.5384999999999998E-2</c:v>
                </c:pt>
                <c:pt idx="9796">
                  <c:v>-9.2694100000000001E-2</c:v>
                </c:pt>
                <c:pt idx="9797">
                  <c:v>-9.0034000000000003E-2</c:v>
                </c:pt>
                <c:pt idx="9798">
                  <c:v>-8.7410100000000004E-2</c:v>
                </c:pt>
                <c:pt idx="9799">
                  <c:v>-8.4827E-2</c:v>
                </c:pt>
                <c:pt idx="9800">
                  <c:v>-8.22856E-2</c:v>
                </c:pt>
                <c:pt idx="9801">
                  <c:v>-7.9790299999999995E-2</c:v>
                </c:pt>
                <c:pt idx="9802">
                  <c:v>-7.7346600000000001E-2</c:v>
                </c:pt>
                <c:pt idx="9803">
                  <c:v>-7.4956499999999995E-2</c:v>
                </c:pt>
                <c:pt idx="9804">
                  <c:v>-7.2621000000000005E-2</c:v>
                </c:pt>
                <c:pt idx="9805">
                  <c:v>-7.0344400000000001E-2</c:v>
                </c:pt>
                <c:pt idx="9806">
                  <c:v>-6.8132600000000001E-2</c:v>
                </c:pt>
                <c:pt idx="9807">
                  <c:v>-6.5987400000000002E-2</c:v>
                </c:pt>
                <c:pt idx="9808">
                  <c:v>-6.3908900000000005E-2</c:v>
                </c:pt>
                <c:pt idx="9809">
                  <c:v>-6.1899900000000001E-2</c:v>
                </c:pt>
                <c:pt idx="9810">
                  <c:v>-5.99622E-2</c:v>
                </c:pt>
                <c:pt idx="9811">
                  <c:v>-5.8094399999999997E-2</c:v>
                </c:pt>
                <c:pt idx="9812">
                  <c:v>-5.6297100000000003E-2</c:v>
                </c:pt>
                <c:pt idx="9813">
                  <c:v>-5.4573999999999998E-2</c:v>
                </c:pt>
                <c:pt idx="9814">
                  <c:v>-5.2929799999999999E-2</c:v>
                </c:pt>
                <c:pt idx="9815">
                  <c:v>-5.1371600000000003E-2</c:v>
                </c:pt>
                <c:pt idx="9816">
                  <c:v>-4.9903099999999999E-2</c:v>
                </c:pt>
                <c:pt idx="9817">
                  <c:v>-4.8518499999999999E-2</c:v>
                </c:pt>
                <c:pt idx="9818">
                  <c:v>-4.7211299999999998E-2</c:v>
                </c:pt>
                <c:pt idx="9819">
                  <c:v>-4.5983400000000001E-2</c:v>
                </c:pt>
                <c:pt idx="9820">
                  <c:v>-4.4842E-2</c:v>
                </c:pt>
                <c:pt idx="9821">
                  <c:v>-4.3789099999999997E-2</c:v>
                </c:pt>
                <c:pt idx="9822">
                  <c:v>-4.28218E-2</c:v>
                </c:pt>
                <c:pt idx="9823">
                  <c:v>-4.1936300000000003E-2</c:v>
                </c:pt>
                <c:pt idx="9824">
                  <c:v>-4.1130399999999998E-2</c:v>
                </c:pt>
                <c:pt idx="9825">
                  <c:v>-4.0405700000000003E-2</c:v>
                </c:pt>
                <c:pt idx="9826">
                  <c:v>-3.9764099999999997E-2</c:v>
                </c:pt>
                <c:pt idx="9827">
                  <c:v>-3.92056E-2</c:v>
                </c:pt>
                <c:pt idx="9828">
                  <c:v>-3.8733799999999999E-2</c:v>
                </c:pt>
                <c:pt idx="9829">
                  <c:v>-3.8350799999999997E-2</c:v>
                </c:pt>
                <c:pt idx="9830">
                  <c:v>-3.8051399999999999E-2</c:v>
                </c:pt>
                <c:pt idx="9831">
                  <c:v>-3.7829300000000003E-2</c:v>
                </c:pt>
                <c:pt idx="9832">
                  <c:v>-3.7682500000000001E-2</c:v>
                </c:pt>
                <c:pt idx="9833">
                  <c:v>-3.7610200000000003E-2</c:v>
                </c:pt>
                <c:pt idx="9834">
                  <c:v>-3.7609700000000003E-2</c:v>
                </c:pt>
                <c:pt idx="9835">
                  <c:v>-3.7679400000000002E-2</c:v>
                </c:pt>
                <c:pt idx="9836">
                  <c:v>-3.7820699999999999E-2</c:v>
                </c:pt>
                <c:pt idx="9837">
                  <c:v>-3.8032499999999997E-2</c:v>
                </c:pt>
                <c:pt idx="9838">
                  <c:v>-3.8312800000000001E-2</c:v>
                </c:pt>
                <c:pt idx="9839">
                  <c:v>-3.86641E-2</c:v>
                </c:pt>
                <c:pt idx="9840">
                  <c:v>-3.9085700000000001E-2</c:v>
                </c:pt>
                <c:pt idx="9841">
                  <c:v>-3.9568399999999997E-2</c:v>
                </c:pt>
                <c:pt idx="9842">
                  <c:v>-4.0104399999999998E-2</c:v>
                </c:pt>
                <c:pt idx="9843">
                  <c:v>-4.0696499999999997E-2</c:v>
                </c:pt>
                <c:pt idx="9844">
                  <c:v>-4.1350600000000001E-2</c:v>
                </c:pt>
                <c:pt idx="9845">
                  <c:v>-4.2063400000000001E-2</c:v>
                </c:pt>
                <c:pt idx="9846">
                  <c:v>-4.28259E-2</c:v>
                </c:pt>
                <c:pt idx="9847">
                  <c:v>-4.3631000000000003E-2</c:v>
                </c:pt>
                <c:pt idx="9848">
                  <c:v>-4.4474800000000002E-2</c:v>
                </c:pt>
                <c:pt idx="9849">
                  <c:v>-4.5351599999999999E-2</c:v>
                </c:pt>
                <c:pt idx="9850">
                  <c:v>-4.6254099999999999E-2</c:v>
                </c:pt>
                <c:pt idx="9851">
                  <c:v>-4.7177499999999997E-2</c:v>
                </c:pt>
                <c:pt idx="9852">
                  <c:v>-4.8122199999999997E-2</c:v>
                </c:pt>
                <c:pt idx="9853">
                  <c:v>-4.9091000000000003E-2</c:v>
                </c:pt>
                <c:pt idx="9854">
                  <c:v>-5.0080600000000003E-2</c:v>
                </c:pt>
                <c:pt idx="9855">
                  <c:v>-5.10783E-2</c:v>
                </c:pt>
                <c:pt idx="9856">
                  <c:v>-5.2063499999999999E-2</c:v>
                </c:pt>
                <c:pt idx="9857">
                  <c:v>-5.3009100000000003E-2</c:v>
                </c:pt>
                <c:pt idx="9858">
                  <c:v>-5.3900700000000003E-2</c:v>
                </c:pt>
                <c:pt idx="9859">
                  <c:v>-5.4753799999999998E-2</c:v>
                </c:pt>
                <c:pt idx="9860">
                  <c:v>-5.5586499999999997E-2</c:v>
                </c:pt>
                <c:pt idx="9861">
                  <c:v>-5.6395099999999997E-2</c:v>
                </c:pt>
                <c:pt idx="9862">
                  <c:v>-5.7172099999999997E-2</c:v>
                </c:pt>
                <c:pt idx="9863">
                  <c:v>-5.79198E-2</c:v>
                </c:pt>
                <c:pt idx="9864">
                  <c:v>-5.8639900000000002E-2</c:v>
                </c:pt>
                <c:pt idx="9865">
                  <c:v>-5.9328600000000002E-2</c:v>
                </c:pt>
                <c:pt idx="9866">
                  <c:v>-5.9981100000000002E-2</c:v>
                </c:pt>
                <c:pt idx="9867">
                  <c:v>-6.0595299999999998E-2</c:v>
                </c:pt>
                <c:pt idx="9868">
                  <c:v>-6.1169899999999999E-2</c:v>
                </c:pt>
                <c:pt idx="9869">
                  <c:v>-6.1702E-2</c:v>
                </c:pt>
                <c:pt idx="9870">
                  <c:v>-6.2189300000000003E-2</c:v>
                </c:pt>
                <c:pt idx="9871">
                  <c:v>-6.2631400000000004E-2</c:v>
                </c:pt>
                <c:pt idx="9872">
                  <c:v>-6.3029199999999994E-2</c:v>
                </c:pt>
                <c:pt idx="9873">
                  <c:v>-6.3382999999999995E-2</c:v>
                </c:pt>
                <c:pt idx="9874">
                  <c:v>-6.3688599999999998E-2</c:v>
                </c:pt>
                <c:pt idx="9875">
                  <c:v>-6.39406E-2</c:v>
                </c:pt>
                <c:pt idx="9876">
                  <c:v>-6.41404E-2</c:v>
                </c:pt>
                <c:pt idx="9877">
                  <c:v>-6.4289799999999994E-2</c:v>
                </c:pt>
                <c:pt idx="9878">
                  <c:v>-6.4382700000000001E-2</c:v>
                </c:pt>
                <c:pt idx="9879">
                  <c:v>-6.4410400000000007E-2</c:v>
                </c:pt>
                <c:pt idx="9880">
                  <c:v>-6.4368599999999998E-2</c:v>
                </c:pt>
                <c:pt idx="9881">
                  <c:v>-6.4256999999999995E-2</c:v>
                </c:pt>
                <c:pt idx="9882">
                  <c:v>-6.4074000000000006E-2</c:v>
                </c:pt>
                <c:pt idx="9883">
                  <c:v>-6.3816300000000006E-2</c:v>
                </c:pt>
                <c:pt idx="9884">
                  <c:v>-6.34826E-2</c:v>
                </c:pt>
                <c:pt idx="9885">
                  <c:v>-6.3072600000000006E-2</c:v>
                </c:pt>
                <c:pt idx="9886">
                  <c:v>-6.2587500000000004E-2</c:v>
                </c:pt>
                <c:pt idx="9887">
                  <c:v>-6.2029399999999998E-2</c:v>
                </c:pt>
                <c:pt idx="9888">
                  <c:v>-6.1397899999999998E-2</c:v>
                </c:pt>
                <c:pt idx="9889">
                  <c:v>-6.0692700000000002E-2</c:v>
                </c:pt>
                <c:pt idx="9890">
                  <c:v>-5.9917699999999997E-2</c:v>
                </c:pt>
                <c:pt idx="9891">
                  <c:v>-5.90766E-2</c:v>
                </c:pt>
                <c:pt idx="9892">
                  <c:v>-5.8171199999999999E-2</c:v>
                </c:pt>
                <c:pt idx="9893">
                  <c:v>-5.7202000000000003E-2</c:v>
                </c:pt>
                <c:pt idx="9894">
                  <c:v>-5.6168700000000002E-2</c:v>
                </c:pt>
                <c:pt idx="9895">
                  <c:v>-5.5073200000000003E-2</c:v>
                </c:pt>
                <c:pt idx="9896">
                  <c:v>-5.3920799999999998E-2</c:v>
                </c:pt>
                <c:pt idx="9897">
                  <c:v>-5.2715400000000003E-2</c:v>
                </c:pt>
                <c:pt idx="9898">
                  <c:v>-5.1456700000000001E-2</c:v>
                </c:pt>
                <c:pt idx="9899">
                  <c:v>-5.0142100000000002E-2</c:v>
                </c:pt>
                <c:pt idx="9900">
                  <c:v>-4.8771099999999998E-2</c:v>
                </c:pt>
                <c:pt idx="9901">
                  <c:v>-4.7345999999999999E-2</c:v>
                </c:pt>
                <c:pt idx="9902">
                  <c:v>-4.5869199999999999E-2</c:v>
                </c:pt>
                <c:pt idx="9903">
                  <c:v>-4.4343399999999998E-2</c:v>
                </c:pt>
                <c:pt idx="9904">
                  <c:v>-4.2773199999999997E-2</c:v>
                </c:pt>
                <c:pt idx="9905">
                  <c:v>-4.1161999999999997E-2</c:v>
                </c:pt>
                <c:pt idx="9906">
                  <c:v>-3.9510099999999999E-2</c:v>
                </c:pt>
                <c:pt idx="9907">
                  <c:v>-3.7817900000000002E-2</c:v>
                </c:pt>
                <c:pt idx="9908">
                  <c:v>-3.6087899999999999E-2</c:v>
                </c:pt>
                <c:pt idx="9909">
                  <c:v>-3.4324E-2</c:v>
                </c:pt>
                <c:pt idx="9910">
                  <c:v>-3.25299E-2</c:v>
                </c:pt>
                <c:pt idx="9911">
                  <c:v>-3.0709E-2</c:v>
                </c:pt>
                <c:pt idx="9912">
                  <c:v>-2.88635E-2</c:v>
                </c:pt>
                <c:pt idx="9913">
                  <c:v>-2.6993400000000001E-2</c:v>
                </c:pt>
                <c:pt idx="9914">
                  <c:v>-2.5099300000000001E-2</c:v>
                </c:pt>
                <c:pt idx="9915">
                  <c:v>-2.3184300000000001E-2</c:v>
                </c:pt>
                <c:pt idx="9916">
                  <c:v>-2.1253999999999999E-2</c:v>
                </c:pt>
                <c:pt idx="9917">
                  <c:v>-1.93119E-2</c:v>
                </c:pt>
                <c:pt idx="9918">
                  <c:v>-1.7359400000000001E-2</c:v>
                </c:pt>
                <c:pt idx="9919">
                  <c:v>-1.53983E-2</c:v>
                </c:pt>
                <c:pt idx="9920">
                  <c:v>-1.3431999999999999E-2</c:v>
                </c:pt>
                <c:pt idx="9921">
                  <c:v>-1.1464E-2</c:v>
                </c:pt>
                <c:pt idx="9922" formatCode="0.00E+00">
                  <c:v>-9.4957400000000008E-3</c:v>
                </c:pt>
                <c:pt idx="9923" formatCode="0.00E+00">
                  <c:v>-7.5275200000000002E-3</c:v>
                </c:pt>
                <c:pt idx="9924" formatCode="0.00E+00">
                  <c:v>-5.5637500000000001E-3</c:v>
                </c:pt>
                <c:pt idx="9925" formatCode="0.00E+00">
                  <c:v>-3.6094E-3</c:v>
                </c:pt>
                <c:pt idx="9926" formatCode="0.00E+00">
                  <c:v>-1.66402E-3</c:v>
                </c:pt>
                <c:pt idx="9927" formatCode="0.00E+00">
                  <c:v>2.76982E-4</c:v>
                </c:pt>
                <c:pt idx="9928" formatCode="0.00E+00">
                  <c:v>2.2168399999999999E-3</c:v>
                </c:pt>
                <c:pt idx="9929" formatCode="0.00E+00">
                  <c:v>4.1543700000000001E-3</c:v>
                </c:pt>
                <c:pt idx="9930" formatCode="0.00E+00">
                  <c:v>6.0847399999999999E-3</c:v>
                </c:pt>
                <c:pt idx="9931" formatCode="0.00E+00">
                  <c:v>8.0019400000000008E-3</c:v>
                </c:pt>
                <c:pt idx="9932" formatCode="0.00E+00">
                  <c:v>9.9020500000000008E-3</c:v>
                </c:pt>
                <c:pt idx="9933">
                  <c:v>1.1784299999999999E-2</c:v>
                </c:pt>
                <c:pt idx="9934">
                  <c:v>1.3649E-2</c:v>
                </c:pt>
                <c:pt idx="9935">
                  <c:v>1.54941E-2</c:v>
                </c:pt>
                <c:pt idx="9936">
                  <c:v>1.7316600000000001E-2</c:v>
                </c:pt>
                <c:pt idx="9937">
                  <c:v>1.9115400000000001E-2</c:v>
                </c:pt>
                <c:pt idx="9938">
                  <c:v>2.0890599999999999E-2</c:v>
                </c:pt>
                <c:pt idx="9939">
                  <c:v>2.26407E-2</c:v>
                </c:pt>
                <c:pt idx="9940">
                  <c:v>2.43641E-2</c:v>
                </c:pt>
                <c:pt idx="9941">
                  <c:v>2.6058100000000001E-2</c:v>
                </c:pt>
                <c:pt idx="9942">
                  <c:v>2.7720600000000001E-2</c:v>
                </c:pt>
                <c:pt idx="9943">
                  <c:v>2.93526E-2</c:v>
                </c:pt>
                <c:pt idx="9944">
                  <c:v>3.0955699999999999E-2</c:v>
                </c:pt>
                <c:pt idx="9945">
                  <c:v>3.2529500000000003E-2</c:v>
                </c:pt>
                <c:pt idx="9946">
                  <c:v>3.4070900000000001E-2</c:v>
                </c:pt>
                <c:pt idx="9947">
                  <c:v>3.5577499999999998E-2</c:v>
                </c:pt>
                <c:pt idx="9948">
                  <c:v>3.7051399999999998E-2</c:v>
                </c:pt>
                <c:pt idx="9949">
                  <c:v>3.84959E-2</c:v>
                </c:pt>
                <c:pt idx="9950">
                  <c:v>3.9911700000000001E-2</c:v>
                </c:pt>
                <c:pt idx="9951">
                  <c:v>4.1297599999999997E-2</c:v>
                </c:pt>
                <c:pt idx="9952">
                  <c:v>4.2652099999999998E-2</c:v>
                </c:pt>
                <c:pt idx="9953">
                  <c:v>4.3975800000000002E-2</c:v>
                </c:pt>
                <c:pt idx="9954">
                  <c:v>4.5270299999999999E-2</c:v>
                </c:pt>
                <c:pt idx="9955">
                  <c:v>4.6534100000000002E-2</c:v>
                </c:pt>
                <c:pt idx="9956">
                  <c:v>4.7764099999999997E-2</c:v>
                </c:pt>
                <c:pt idx="9957">
                  <c:v>4.8957100000000003E-2</c:v>
                </c:pt>
                <c:pt idx="9958">
                  <c:v>5.0110399999999999E-2</c:v>
                </c:pt>
                <c:pt idx="9959">
                  <c:v>5.1223499999999998E-2</c:v>
                </c:pt>
                <c:pt idx="9960">
                  <c:v>5.2299400000000003E-2</c:v>
                </c:pt>
                <c:pt idx="9961">
                  <c:v>5.3342199999999999E-2</c:v>
                </c:pt>
                <c:pt idx="9962">
                  <c:v>5.4354399999999997E-2</c:v>
                </c:pt>
                <c:pt idx="9963">
                  <c:v>5.5335700000000002E-2</c:v>
                </c:pt>
                <c:pt idx="9964">
                  <c:v>5.6285099999999998E-2</c:v>
                </c:pt>
                <c:pt idx="9965">
                  <c:v>5.7202500000000003E-2</c:v>
                </c:pt>
                <c:pt idx="9966">
                  <c:v>5.8089700000000001E-2</c:v>
                </c:pt>
                <c:pt idx="9967">
                  <c:v>5.8950200000000001E-2</c:v>
                </c:pt>
                <c:pt idx="9968">
                  <c:v>5.9786499999999999E-2</c:v>
                </c:pt>
                <c:pt idx="9969">
                  <c:v>6.0595799999999998E-2</c:v>
                </c:pt>
                <c:pt idx="9970">
                  <c:v>6.1374199999999997E-2</c:v>
                </c:pt>
                <c:pt idx="9971">
                  <c:v>6.2121799999999998E-2</c:v>
                </c:pt>
                <c:pt idx="9972">
                  <c:v>6.2841300000000003E-2</c:v>
                </c:pt>
                <c:pt idx="9973">
                  <c:v>6.3535300000000003E-2</c:v>
                </c:pt>
                <c:pt idx="9974">
                  <c:v>6.4207100000000003E-2</c:v>
                </c:pt>
                <c:pt idx="9975">
                  <c:v>6.4858799999999994E-2</c:v>
                </c:pt>
                <c:pt idx="9976">
                  <c:v>6.5488500000000005E-2</c:v>
                </c:pt>
                <c:pt idx="9977">
                  <c:v>6.6094399999999998E-2</c:v>
                </c:pt>
                <c:pt idx="9978">
                  <c:v>6.6678799999999996E-2</c:v>
                </c:pt>
                <c:pt idx="9979">
                  <c:v>6.7246899999999998E-2</c:v>
                </c:pt>
                <c:pt idx="9980">
                  <c:v>6.7802399999999999E-2</c:v>
                </c:pt>
                <c:pt idx="9981">
                  <c:v>6.8346599999999993E-2</c:v>
                </c:pt>
                <c:pt idx="9982">
                  <c:v>6.8880399999999994E-2</c:v>
                </c:pt>
                <c:pt idx="9983">
                  <c:v>6.9406300000000004E-2</c:v>
                </c:pt>
                <c:pt idx="9984">
                  <c:v>6.9926299999999997E-2</c:v>
                </c:pt>
                <c:pt idx="9985">
                  <c:v>7.0440600000000006E-2</c:v>
                </c:pt>
                <c:pt idx="9986">
                  <c:v>7.0947800000000005E-2</c:v>
                </c:pt>
                <c:pt idx="9987">
                  <c:v>7.1445800000000004E-2</c:v>
                </c:pt>
                <c:pt idx="9988">
                  <c:v>7.1934499999999998E-2</c:v>
                </c:pt>
                <c:pt idx="9989">
                  <c:v>7.2416400000000006E-2</c:v>
                </c:pt>
                <c:pt idx="9990">
                  <c:v>7.2893899999999998E-2</c:v>
                </c:pt>
                <c:pt idx="9991">
                  <c:v>7.3367299999999996E-2</c:v>
                </c:pt>
                <c:pt idx="9992">
                  <c:v>7.3836700000000005E-2</c:v>
                </c:pt>
                <c:pt idx="9993">
                  <c:v>7.4302699999999999E-2</c:v>
                </c:pt>
                <c:pt idx="9994">
                  <c:v>7.4767399999999998E-2</c:v>
                </c:pt>
                <c:pt idx="9995">
                  <c:v>7.5235499999999997E-2</c:v>
                </c:pt>
                <c:pt idx="9996">
                  <c:v>7.5706999999999997E-2</c:v>
                </c:pt>
                <c:pt idx="9997">
                  <c:v>7.6174900000000004E-2</c:v>
                </c:pt>
                <c:pt idx="9998">
                  <c:v>7.6641799999999996E-2</c:v>
                </c:pt>
                <c:pt idx="9999">
                  <c:v>7.7120800000000003E-2</c:v>
                </c:pt>
                <c:pt idx="10000">
                  <c:v>7.7612299999999995E-2</c:v>
                </c:pt>
                <c:pt idx="10001">
                  <c:v>7.8110100000000002E-2</c:v>
                </c:pt>
                <c:pt idx="10002">
                  <c:v>7.8615299999999999E-2</c:v>
                </c:pt>
                <c:pt idx="10003">
                  <c:v>7.9131099999999996E-2</c:v>
                </c:pt>
                <c:pt idx="10004">
                  <c:v>7.9658499999999993E-2</c:v>
                </c:pt>
                <c:pt idx="10005">
                  <c:v>8.0198400000000003E-2</c:v>
                </c:pt>
                <c:pt idx="10006">
                  <c:v>8.0751400000000001E-2</c:v>
                </c:pt>
                <c:pt idx="10007">
                  <c:v>8.1318299999999996E-2</c:v>
                </c:pt>
                <c:pt idx="10008">
                  <c:v>8.1900700000000007E-2</c:v>
                </c:pt>
                <c:pt idx="10009">
                  <c:v>8.2499299999999998E-2</c:v>
                </c:pt>
                <c:pt idx="10010">
                  <c:v>8.3113800000000002E-2</c:v>
                </c:pt>
                <c:pt idx="10011">
                  <c:v>8.3743999999999999E-2</c:v>
                </c:pt>
                <c:pt idx="10012">
                  <c:v>8.4390900000000005E-2</c:v>
                </c:pt>
                <c:pt idx="10013">
                  <c:v>8.5056099999999996E-2</c:v>
                </c:pt>
                <c:pt idx="10014">
                  <c:v>8.5739200000000002E-2</c:v>
                </c:pt>
                <c:pt idx="10015">
                  <c:v>8.6440100000000006E-2</c:v>
                </c:pt>
                <c:pt idx="10016">
                  <c:v>8.7159799999999996E-2</c:v>
                </c:pt>
                <c:pt idx="10017">
                  <c:v>8.7898799999999999E-2</c:v>
                </c:pt>
                <c:pt idx="10018">
                  <c:v>8.8655899999999996E-2</c:v>
                </c:pt>
                <c:pt idx="10019">
                  <c:v>8.9430099999999998E-2</c:v>
                </c:pt>
                <c:pt idx="10020">
                  <c:v>9.02197E-2</c:v>
                </c:pt>
                <c:pt idx="10021">
                  <c:v>9.1023199999999999E-2</c:v>
                </c:pt>
                <c:pt idx="10022">
                  <c:v>9.1839699999999996E-2</c:v>
                </c:pt>
                <c:pt idx="10023">
                  <c:v>9.2668200000000006E-2</c:v>
                </c:pt>
                <c:pt idx="10024">
                  <c:v>9.3507400000000004E-2</c:v>
                </c:pt>
                <c:pt idx="10025">
                  <c:v>9.4357300000000005E-2</c:v>
                </c:pt>
                <c:pt idx="10026">
                  <c:v>9.5216499999999996E-2</c:v>
                </c:pt>
                <c:pt idx="10027">
                  <c:v>9.6081399999999997E-2</c:v>
                </c:pt>
                <c:pt idx="10028">
                  <c:v>9.6948800000000002E-2</c:v>
                </c:pt>
                <c:pt idx="10029">
                  <c:v>9.7818199999999994E-2</c:v>
                </c:pt>
                <c:pt idx="10030">
                  <c:v>9.8689799999999994E-2</c:v>
                </c:pt>
                <c:pt idx="10031">
                  <c:v>9.9561700000000003E-2</c:v>
                </c:pt>
                <c:pt idx="10032">
                  <c:v>0.10043199999999999</c:v>
                </c:pt>
                <c:pt idx="10033">
                  <c:v>0.101299</c:v>
                </c:pt>
                <c:pt idx="10034">
                  <c:v>0.102163</c:v>
                </c:pt>
                <c:pt idx="10035">
                  <c:v>0.103022</c:v>
                </c:pt>
                <c:pt idx="10036">
                  <c:v>0.10387399999999999</c:v>
                </c:pt>
                <c:pt idx="10037">
                  <c:v>0.10471800000000001</c:v>
                </c:pt>
                <c:pt idx="10038">
                  <c:v>0.10555100000000001</c:v>
                </c:pt>
                <c:pt idx="10039">
                  <c:v>0.10637199999999999</c:v>
                </c:pt>
                <c:pt idx="10040">
                  <c:v>0.10718</c:v>
                </c:pt>
                <c:pt idx="10041">
                  <c:v>0.107972</c:v>
                </c:pt>
                <c:pt idx="10042">
                  <c:v>0.108746</c:v>
                </c:pt>
                <c:pt idx="10043">
                  <c:v>0.1095</c:v>
                </c:pt>
                <c:pt idx="10044">
                  <c:v>0.110234</c:v>
                </c:pt>
                <c:pt idx="10045">
                  <c:v>0.110945</c:v>
                </c:pt>
                <c:pt idx="10046">
                  <c:v>0.11163099999999999</c:v>
                </c:pt>
                <c:pt idx="10047">
                  <c:v>0.112288</c:v>
                </c:pt>
                <c:pt idx="10048">
                  <c:v>0.112916</c:v>
                </c:pt>
                <c:pt idx="10049">
                  <c:v>0.113512</c:v>
                </c:pt>
                <c:pt idx="10050">
                  <c:v>0.114077</c:v>
                </c:pt>
                <c:pt idx="10051">
                  <c:v>0.11461</c:v>
                </c:pt>
                <c:pt idx="10052">
                  <c:v>0.115109</c:v>
                </c:pt>
                <c:pt idx="10053">
                  <c:v>0.11557099999999999</c:v>
                </c:pt>
                <c:pt idx="10054">
                  <c:v>0.115994</c:v>
                </c:pt>
                <c:pt idx="10055">
                  <c:v>0.11637400000000001</c:v>
                </c:pt>
                <c:pt idx="10056">
                  <c:v>0.116711</c:v>
                </c:pt>
                <c:pt idx="10057">
                  <c:v>0.117003</c:v>
                </c:pt>
                <c:pt idx="10058">
                  <c:v>0.117247</c:v>
                </c:pt>
                <c:pt idx="10059">
                  <c:v>0.117441</c:v>
                </c:pt>
                <c:pt idx="10060">
                  <c:v>0.117585</c:v>
                </c:pt>
                <c:pt idx="10061">
                  <c:v>0.117677</c:v>
                </c:pt>
                <c:pt idx="10062">
                  <c:v>0.117716</c:v>
                </c:pt>
                <c:pt idx="10063">
                  <c:v>0.117701</c:v>
                </c:pt>
                <c:pt idx="10064">
                  <c:v>0.117627</c:v>
                </c:pt>
                <c:pt idx="10065">
                  <c:v>0.117493</c:v>
                </c:pt>
                <c:pt idx="10066">
                  <c:v>0.117298</c:v>
                </c:pt>
                <c:pt idx="10067">
                  <c:v>0.117044</c:v>
                </c:pt>
                <c:pt idx="10068">
                  <c:v>0.116731</c:v>
                </c:pt>
                <c:pt idx="10069">
                  <c:v>0.116357</c:v>
                </c:pt>
                <c:pt idx="10070">
                  <c:v>0.115923</c:v>
                </c:pt>
                <c:pt idx="10071">
                  <c:v>0.115424</c:v>
                </c:pt>
                <c:pt idx="10072">
                  <c:v>0.114861</c:v>
                </c:pt>
                <c:pt idx="10073">
                  <c:v>0.114233</c:v>
                </c:pt>
                <c:pt idx="10074">
                  <c:v>0.113542</c:v>
                </c:pt>
                <c:pt idx="10075">
                  <c:v>0.112786</c:v>
                </c:pt>
                <c:pt idx="10076">
                  <c:v>0.111969</c:v>
                </c:pt>
                <c:pt idx="10077">
                  <c:v>0.11108899999999999</c:v>
                </c:pt>
                <c:pt idx="10078">
                  <c:v>0.11014599999999999</c:v>
                </c:pt>
                <c:pt idx="10079">
                  <c:v>0.109138</c:v>
                </c:pt>
                <c:pt idx="10080">
                  <c:v>0.108066</c:v>
                </c:pt>
                <c:pt idx="10081">
                  <c:v>0.106931</c:v>
                </c:pt>
                <c:pt idx="10082">
                  <c:v>0.10573299999999999</c:v>
                </c:pt>
                <c:pt idx="10083">
                  <c:v>0.104474</c:v>
                </c:pt>
                <c:pt idx="10084">
                  <c:v>0.10315000000000001</c:v>
                </c:pt>
                <c:pt idx="10085">
                  <c:v>0.101756</c:v>
                </c:pt>
                <c:pt idx="10086">
                  <c:v>0.100302</c:v>
                </c:pt>
                <c:pt idx="10087">
                  <c:v>9.8792500000000005E-2</c:v>
                </c:pt>
                <c:pt idx="10088">
                  <c:v>9.7224699999999997E-2</c:v>
                </c:pt>
                <c:pt idx="10089">
                  <c:v>9.55984E-2</c:v>
                </c:pt>
                <c:pt idx="10090">
                  <c:v>9.3918100000000004E-2</c:v>
                </c:pt>
                <c:pt idx="10091">
                  <c:v>9.2185400000000001E-2</c:v>
                </c:pt>
                <c:pt idx="10092">
                  <c:v>9.0401400000000007E-2</c:v>
                </c:pt>
                <c:pt idx="10093">
                  <c:v>8.8567599999999996E-2</c:v>
                </c:pt>
                <c:pt idx="10094">
                  <c:v>8.6685899999999996E-2</c:v>
                </c:pt>
                <c:pt idx="10095">
                  <c:v>8.4758899999999998E-2</c:v>
                </c:pt>
                <c:pt idx="10096">
                  <c:v>8.2789199999999993E-2</c:v>
                </c:pt>
                <c:pt idx="10097">
                  <c:v>8.0779400000000001E-2</c:v>
                </c:pt>
                <c:pt idx="10098">
                  <c:v>7.8732300000000005E-2</c:v>
                </c:pt>
                <c:pt idx="10099">
                  <c:v>7.6650599999999999E-2</c:v>
                </c:pt>
                <c:pt idx="10100">
                  <c:v>7.4537599999999996E-2</c:v>
                </c:pt>
                <c:pt idx="10101">
                  <c:v>7.2396100000000005E-2</c:v>
                </c:pt>
                <c:pt idx="10102">
                  <c:v>7.0228200000000005E-2</c:v>
                </c:pt>
                <c:pt idx="10103">
                  <c:v>6.8037100000000003E-2</c:v>
                </c:pt>
                <c:pt idx="10104">
                  <c:v>6.5825999999999996E-2</c:v>
                </c:pt>
                <c:pt idx="10105">
                  <c:v>6.3597699999999993E-2</c:v>
                </c:pt>
                <c:pt idx="10106">
                  <c:v>6.1354100000000002E-2</c:v>
                </c:pt>
                <c:pt idx="10107">
                  <c:v>5.90971E-2</c:v>
                </c:pt>
                <c:pt idx="10108">
                  <c:v>5.68286E-2</c:v>
                </c:pt>
                <c:pt idx="10109">
                  <c:v>5.4551500000000003E-2</c:v>
                </c:pt>
                <c:pt idx="10110">
                  <c:v>5.22684E-2</c:v>
                </c:pt>
                <c:pt idx="10111">
                  <c:v>4.9982199999999997E-2</c:v>
                </c:pt>
                <c:pt idx="10112">
                  <c:v>4.7696299999999997E-2</c:v>
                </c:pt>
                <c:pt idx="10113">
                  <c:v>4.5413700000000001E-2</c:v>
                </c:pt>
                <c:pt idx="10114">
                  <c:v>4.3137500000000002E-2</c:v>
                </c:pt>
                <c:pt idx="10115">
                  <c:v>4.0870999999999998E-2</c:v>
                </c:pt>
                <c:pt idx="10116">
                  <c:v>3.8616499999999998E-2</c:v>
                </c:pt>
                <c:pt idx="10117">
                  <c:v>3.6376699999999998E-2</c:v>
                </c:pt>
                <c:pt idx="10118">
                  <c:v>3.4155199999999997E-2</c:v>
                </c:pt>
                <c:pt idx="10119">
                  <c:v>3.1955600000000001E-2</c:v>
                </c:pt>
                <c:pt idx="10120">
                  <c:v>2.97814E-2</c:v>
                </c:pt>
                <c:pt idx="10121">
                  <c:v>2.7636399999999998E-2</c:v>
                </c:pt>
                <c:pt idx="10122">
                  <c:v>2.5524600000000001E-2</c:v>
                </c:pt>
                <c:pt idx="10123">
                  <c:v>2.3449899999999999E-2</c:v>
                </c:pt>
                <c:pt idx="10124">
                  <c:v>2.14162E-2</c:v>
                </c:pt>
                <c:pt idx="10125">
                  <c:v>1.9427E-2</c:v>
                </c:pt>
                <c:pt idx="10126">
                  <c:v>1.7485799999999999E-2</c:v>
                </c:pt>
                <c:pt idx="10127">
                  <c:v>1.55958E-2</c:v>
                </c:pt>
                <c:pt idx="10128">
                  <c:v>1.3760400000000001E-2</c:v>
                </c:pt>
                <c:pt idx="10129">
                  <c:v>1.1983000000000001E-2</c:v>
                </c:pt>
                <c:pt idx="10130">
                  <c:v>1.0267E-2</c:v>
                </c:pt>
                <c:pt idx="10131" formatCode="0.00E+00">
                  <c:v>8.6153600000000007E-3</c:v>
                </c:pt>
                <c:pt idx="10132" formatCode="0.00E+00">
                  <c:v>7.0304499999999997E-3</c:v>
                </c:pt>
                <c:pt idx="10133" formatCode="0.00E+00">
                  <c:v>5.5145000000000003E-3</c:v>
                </c:pt>
                <c:pt idx="10134" formatCode="0.00E+00">
                  <c:v>4.0696700000000001E-3</c:v>
                </c:pt>
                <c:pt idx="10135" formatCode="0.00E+00">
                  <c:v>2.6984399999999999E-3</c:v>
                </c:pt>
                <c:pt idx="10136" formatCode="0.00E+00">
                  <c:v>1.40387E-3</c:v>
                </c:pt>
                <c:pt idx="10137" formatCode="0.00E+00">
                  <c:v>1.89588E-4</c:v>
                </c:pt>
                <c:pt idx="10138" formatCode="0.00E+00">
                  <c:v>-9.4078300000000005E-4</c:v>
                </c:pt>
                <c:pt idx="10139" formatCode="0.00E+00">
                  <c:v>-1.9841799999999999E-3</c:v>
                </c:pt>
                <c:pt idx="10140" formatCode="0.00E+00">
                  <c:v>-2.9380000000000001E-3</c:v>
                </c:pt>
                <c:pt idx="10141" formatCode="0.00E+00">
                  <c:v>-3.7997399999999998E-3</c:v>
                </c:pt>
                <c:pt idx="10142" formatCode="0.00E+00">
                  <c:v>-4.5673800000000002E-3</c:v>
                </c:pt>
                <c:pt idx="10143" formatCode="0.00E+00">
                  <c:v>-5.2398200000000001E-3</c:v>
                </c:pt>
                <c:pt idx="10144" formatCode="0.00E+00">
                  <c:v>-5.8161000000000003E-3</c:v>
                </c:pt>
                <c:pt idx="10145" formatCode="0.00E+00">
                  <c:v>-6.29489E-3</c:v>
                </c:pt>
                <c:pt idx="10146" formatCode="0.00E+00">
                  <c:v>-6.6744100000000004E-3</c:v>
                </c:pt>
                <c:pt idx="10147" formatCode="0.00E+00">
                  <c:v>-6.95227E-3</c:v>
                </c:pt>
                <c:pt idx="10148" formatCode="0.00E+00">
                  <c:v>-7.1255900000000002E-3</c:v>
                </c:pt>
                <c:pt idx="10149" formatCode="0.00E+00">
                  <c:v>-7.1920200000000004E-3</c:v>
                </c:pt>
                <c:pt idx="10150" formatCode="0.00E+00">
                  <c:v>-7.1512700000000004E-3</c:v>
                </c:pt>
                <c:pt idx="10151" formatCode="0.00E+00">
                  <c:v>-7.0043500000000003E-3</c:v>
                </c:pt>
                <c:pt idx="10152" formatCode="0.00E+00">
                  <c:v>-6.75145E-3</c:v>
                </c:pt>
                <c:pt idx="10153" formatCode="0.00E+00">
                  <c:v>-6.3912099999999996E-3</c:v>
                </c:pt>
                <c:pt idx="10154" formatCode="0.00E+00">
                  <c:v>-5.9218400000000003E-3</c:v>
                </c:pt>
                <c:pt idx="10155" formatCode="0.00E+00">
                  <c:v>-5.3421199999999997E-3</c:v>
                </c:pt>
                <c:pt idx="10156" formatCode="0.00E+00">
                  <c:v>-4.6507299999999996E-3</c:v>
                </c:pt>
                <c:pt idx="10157" formatCode="0.00E+00">
                  <c:v>-3.8462399999999999E-3</c:v>
                </c:pt>
                <c:pt idx="10158" formatCode="0.00E+00">
                  <c:v>-2.9292200000000002E-3</c:v>
                </c:pt>
                <c:pt idx="10159" formatCode="0.00E+00">
                  <c:v>-1.90193E-3</c:v>
                </c:pt>
                <c:pt idx="10160" formatCode="0.00E+00">
                  <c:v>-7.6514400000000005E-4</c:v>
                </c:pt>
                <c:pt idx="10161" formatCode="0.00E+00">
                  <c:v>4.8257999999999998E-4</c:v>
                </c:pt>
                <c:pt idx="10162" formatCode="0.00E+00">
                  <c:v>1.8426E-3</c:v>
                </c:pt>
                <c:pt idx="10163" formatCode="0.00E+00">
                  <c:v>3.31461E-3</c:v>
                </c:pt>
                <c:pt idx="10164" formatCode="0.00E+00">
                  <c:v>4.8967699999999999E-3</c:v>
                </c:pt>
                <c:pt idx="10165" formatCode="0.00E+00">
                  <c:v>6.5869099999999996E-3</c:v>
                </c:pt>
                <c:pt idx="10166" formatCode="0.00E+00">
                  <c:v>8.3835100000000003E-3</c:v>
                </c:pt>
                <c:pt idx="10167">
                  <c:v>1.02849E-2</c:v>
                </c:pt>
                <c:pt idx="10168">
                  <c:v>1.2288800000000001E-2</c:v>
                </c:pt>
                <c:pt idx="10169">
                  <c:v>1.4393299999999999E-2</c:v>
                </c:pt>
                <c:pt idx="10170">
                  <c:v>1.65971E-2</c:v>
                </c:pt>
                <c:pt idx="10171">
                  <c:v>1.88989E-2</c:v>
                </c:pt>
                <c:pt idx="10172">
                  <c:v>2.1297799999999999E-2</c:v>
                </c:pt>
                <c:pt idx="10173">
                  <c:v>2.3792399999999998E-2</c:v>
                </c:pt>
                <c:pt idx="10174">
                  <c:v>2.6379699999999999E-2</c:v>
                </c:pt>
                <c:pt idx="10175">
                  <c:v>2.90569E-2</c:v>
                </c:pt>
                <c:pt idx="10176">
                  <c:v>3.18214E-2</c:v>
                </c:pt>
                <c:pt idx="10177">
                  <c:v>3.4670699999999999E-2</c:v>
                </c:pt>
                <c:pt idx="10178">
                  <c:v>3.7600599999999998E-2</c:v>
                </c:pt>
                <c:pt idx="10179">
                  <c:v>4.0607400000000002E-2</c:v>
                </c:pt>
                <c:pt idx="10180">
                  <c:v>4.36876E-2</c:v>
                </c:pt>
                <c:pt idx="10181">
                  <c:v>4.6837799999999999E-2</c:v>
                </c:pt>
                <c:pt idx="10182">
                  <c:v>5.0054899999999999E-2</c:v>
                </c:pt>
                <c:pt idx="10183">
                  <c:v>5.3336399999999999E-2</c:v>
                </c:pt>
                <c:pt idx="10184">
                  <c:v>5.66785E-2</c:v>
                </c:pt>
                <c:pt idx="10185">
                  <c:v>6.0077199999999997E-2</c:v>
                </c:pt>
                <c:pt idx="10186">
                  <c:v>6.3529299999999997E-2</c:v>
                </c:pt>
                <c:pt idx="10187">
                  <c:v>6.7031300000000002E-2</c:v>
                </c:pt>
                <c:pt idx="10188">
                  <c:v>7.0579299999999998E-2</c:v>
                </c:pt>
                <c:pt idx="10189">
                  <c:v>7.4168600000000001E-2</c:v>
                </c:pt>
                <c:pt idx="10190">
                  <c:v>7.7795100000000006E-2</c:v>
                </c:pt>
                <c:pt idx="10191">
                  <c:v>8.1454499999999999E-2</c:v>
                </c:pt>
                <c:pt idx="10192">
                  <c:v>8.5142700000000002E-2</c:v>
                </c:pt>
                <c:pt idx="10193">
                  <c:v>8.8855100000000006E-2</c:v>
                </c:pt>
                <c:pt idx="10194">
                  <c:v>9.25869E-2</c:v>
                </c:pt>
                <c:pt idx="10195">
                  <c:v>9.6332799999999996E-2</c:v>
                </c:pt>
                <c:pt idx="10196">
                  <c:v>0.100088</c:v>
                </c:pt>
                <c:pt idx="10197">
                  <c:v>0.10384599999999999</c:v>
                </c:pt>
                <c:pt idx="10198">
                  <c:v>0.10760400000000001</c:v>
                </c:pt>
                <c:pt idx="10199">
                  <c:v>0.111355</c:v>
                </c:pt>
                <c:pt idx="10200">
                  <c:v>0.115096</c:v>
                </c:pt>
                <c:pt idx="10201">
                  <c:v>0.118822</c:v>
                </c:pt>
                <c:pt idx="10202">
                  <c:v>0.122529</c:v>
                </c:pt>
                <c:pt idx="10203">
                  <c:v>0.12621299999999999</c:v>
                </c:pt>
                <c:pt idx="10204">
                  <c:v>0.12986700000000001</c:v>
                </c:pt>
                <c:pt idx="10205">
                  <c:v>0.133488</c:v>
                </c:pt>
                <c:pt idx="10206">
                  <c:v>0.13707</c:v>
                </c:pt>
                <c:pt idx="10207">
                  <c:v>0.14060800000000001</c:v>
                </c:pt>
                <c:pt idx="10208">
                  <c:v>0.144097</c:v>
                </c:pt>
                <c:pt idx="10209">
                  <c:v>0.147533</c:v>
                </c:pt>
                <c:pt idx="10210">
                  <c:v>0.15090999999999999</c:v>
                </c:pt>
                <c:pt idx="10211">
                  <c:v>0.154225</c:v>
                </c:pt>
                <c:pt idx="10212">
                  <c:v>0.157475</c:v>
                </c:pt>
                <c:pt idx="10213">
                  <c:v>0.16065499999999999</c:v>
                </c:pt>
                <c:pt idx="10214">
                  <c:v>0.16375999999999999</c:v>
                </c:pt>
                <c:pt idx="10215">
                  <c:v>0.16678499999999999</c:v>
                </c:pt>
                <c:pt idx="10216">
                  <c:v>0.16972599999999999</c:v>
                </c:pt>
                <c:pt idx="10217">
                  <c:v>0.17258100000000001</c:v>
                </c:pt>
                <c:pt idx="10218">
                  <c:v>0.175345</c:v>
                </c:pt>
                <c:pt idx="10219">
                  <c:v>0.178013</c:v>
                </c:pt>
                <c:pt idx="10220">
                  <c:v>0.18058199999999999</c:v>
                </c:pt>
                <c:pt idx="10221">
                  <c:v>0.18304799999999999</c:v>
                </c:pt>
                <c:pt idx="10222">
                  <c:v>0.18540599999999999</c:v>
                </c:pt>
                <c:pt idx="10223">
                  <c:v>0.18765399999999999</c:v>
                </c:pt>
                <c:pt idx="10224">
                  <c:v>0.18978800000000001</c:v>
                </c:pt>
                <c:pt idx="10225">
                  <c:v>0.191806</c:v>
                </c:pt>
                <c:pt idx="10226">
                  <c:v>0.19370399999999999</c:v>
                </c:pt>
                <c:pt idx="10227">
                  <c:v>0.19547900000000001</c:v>
                </c:pt>
                <c:pt idx="10228">
                  <c:v>0.197129</c:v>
                </c:pt>
                <c:pt idx="10229">
                  <c:v>0.19865099999999999</c:v>
                </c:pt>
                <c:pt idx="10230">
                  <c:v>0.200041</c:v>
                </c:pt>
                <c:pt idx="10231">
                  <c:v>0.201297</c:v>
                </c:pt>
                <c:pt idx="10232">
                  <c:v>0.20241500000000001</c:v>
                </c:pt>
                <c:pt idx="10233">
                  <c:v>0.20339399999999999</c:v>
                </c:pt>
                <c:pt idx="10234">
                  <c:v>0.204233</c:v>
                </c:pt>
                <c:pt idx="10235">
                  <c:v>0.204929</c:v>
                </c:pt>
                <c:pt idx="10236">
                  <c:v>0.205483</c:v>
                </c:pt>
                <c:pt idx="10237">
                  <c:v>0.20589299999999999</c:v>
                </c:pt>
                <c:pt idx="10238">
                  <c:v>0.20615800000000001</c:v>
                </c:pt>
                <c:pt idx="10239">
                  <c:v>0.20627699999999999</c:v>
                </c:pt>
                <c:pt idx="10240">
                  <c:v>0.20624799999999999</c:v>
                </c:pt>
                <c:pt idx="10241">
                  <c:v>0.206071</c:v>
                </c:pt>
                <c:pt idx="10242">
                  <c:v>0.20574600000000001</c:v>
                </c:pt>
                <c:pt idx="10243">
                  <c:v>0.20527400000000001</c:v>
                </c:pt>
                <c:pt idx="10244">
                  <c:v>0.204653</c:v>
                </c:pt>
                <c:pt idx="10245">
                  <c:v>0.20388400000000001</c:v>
                </c:pt>
                <c:pt idx="10246">
                  <c:v>0.20296700000000001</c:v>
                </c:pt>
                <c:pt idx="10247">
                  <c:v>0.201902</c:v>
                </c:pt>
                <c:pt idx="10248">
                  <c:v>0.20068800000000001</c:v>
                </c:pt>
                <c:pt idx="10249">
                  <c:v>0.19932800000000001</c:v>
                </c:pt>
                <c:pt idx="10250">
                  <c:v>0.197822</c:v>
                </c:pt>
                <c:pt idx="10251">
                  <c:v>0.19616900000000001</c:v>
                </c:pt>
                <c:pt idx="10252">
                  <c:v>0.19437099999999999</c:v>
                </c:pt>
                <c:pt idx="10253">
                  <c:v>0.19242799999999999</c:v>
                </c:pt>
                <c:pt idx="10254">
                  <c:v>0.19034400000000001</c:v>
                </c:pt>
                <c:pt idx="10255">
                  <c:v>0.18812300000000001</c:v>
                </c:pt>
                <c:pt idx="10256">
                  <c:v>0.18576500000000001</c:v>
                </c:pt>
                <c:pt idx="10257">
                  <c:v>0.18327199999999999</c:v>
                </c:pt>
                <c:pt idx="10258">
                  <c:v>0.180648</c:v>
                </c:pt>
                <c:pt idx="10259">
                  <c:v>0.177895</c:v>
                </c:pt>
                <c:pt idx="10260">
                  <c:v>0.17501700000000001</c:v>
                </c:pt>
                <c:pt idx="10261">
                  <c:v>0.172016</c:v>
                </c:pt>
                <c:pt idx="10262">
                  <c:v>0.16889499999999999</c:v>
                </c:pt>
                <c:pt idx="10263">
                  <c:v>0.165657</c:v>
                </c:pt>
                <c:pt idx="10264">
                  <c:v>0.162304</c:v>
                </c:pt>
                <c:pt idx="10265">
                  <c:v>0.15884200000000001</c:v>
                </c:pt>
                <c:pt idx="10266">
                  <c:v>0.155274</c:v>
                </c:pt>
                <c:pt idx="10267">
                  <c:v>0.15160199999999999</c:v>
                </c:pt>
                <c:pt idx="10268">
                  <c:v>0.14782999999999999</c:v>
                </c:pt>
                <c:pt idx="10269">
                  <c:v>0.14396</c:v>
                </c:pt>
                <c:pt idx="10270">
                  <c:v>0.13999800000000001</c:v>
                </c:pt>
                <c:pt idx="10271">
                  <c:v>0.13594600000000001</c:v>
                </c:pt>
                <c:pt idx="10272">
                  <c:v>0.131796</c:v>
                </c:pt>
                <c:pt idx="10273">
                  <c:v>0.127554</c:v>
                </c:pt>
                <c:pt idx="10274">
                  <c:v>0.123237</c:v>
                </c:pt>
                <c:pt idx="10275">
                  <c:v>0.11885</c:v>
                </c:pt>
                <c:pt idx="10276">
                  <c:v>0.11439199999999999</c:v>
                </c:pt>
                <c:pt idx="10277">
                  <c:v>0.10986799999999999</c:v>
                </c:pt>
                <c:pt idx="10278">
                  <c:v>0.105285</c:v>
                </c:pt>
                <c:pt idx="10279">
                  <c:v>0.10065</c:v>
                </c:pt>
                <c:pt idx="10280">
                  <c:v>9.5965800000000004E-2</c:v>
                </c:pt>
                <c:pt idx="10281">
                  <c:v>9.1236499999999998E-2</c:v>
                </c:pt>
                <c:pt idx="10282">
                  <c:v>8.6466399999999999E-2</c:v>
                </c:pt>
                <c:pt idx="10283">
                  <c:v>8.1660800000000006E-2</c:v>
                </c:pt>
                <c:pt idx="10284">
                  <c:v>7.6825299999999999E-2</c:v>
                </c:pt>
                <c:pt idx="10285">
                  <c:v>7.1965199999999993E-2</c:v>
                </c:pt>
                <c:pt idx="10286">
                  <c:v>6.70853E-2</c:v>
                </c:pt>
                <c:pt idx="10287">
                  <c:v>6.2191400000000001E-2</c:v>
                </c:pt>
                <c:pt idx="10288">
                  <c:v>5.7289699999999999E-2</c:v>
                </c:pt>
                <c:pt idx="10289">
                  <c:v>5.2386599999999998E-2</c:v>
                </c:pt>
                <c:pt idx="10290">
                  <c:v>4.74879E-2</c:v>
                </c:pt>
                <c:pt idx="10291">
                  <c:v>4.25986E-2</c:v>
                </c:pt>
                <c:pt idx="10292">
                  <c:v>3.7722899999999997E-2</c:v>
                </c:pt>
                <c:pt idx="10293">
                  <c:v>3.2864900000000002E-2</c:v>
                </c:pt>
                <c:pt idx="10294">
                  <c:v>2.80287E-2</c:v>
                </c:pt>
                <c:pt idx="10295">
                  <c:v>2.3218800000000001E-2</c:v>
                </c:pt>
                <c:pt idx="10296">
                  <c:v>1.84396E-2</c:v>
                </c:pt>
                <c:pt idx="10297">
                  <c:v>1.3695499999999999E-2</c:v>
                </c:pt>
                <c:pt idx="10298" formatCode="0.00E+00">
                  <c:v>8.9906299999999995E-3</c:v>
                </c:pt>
                <c:pt idx="10299" formatCode="0.00E+00">
                  <c:v>4.3289299999999999E-3</c:v>
                </c:pt>
                <c:pt idx="10300" formatCode="0.00E+00">
                  <c:v>-2.8506700000000001E-4</c:v>
                </c:pt>
                <c:pt idx="10301" formatCode="0.00E+00">
                  <c:v>-4.84638E-3</c:v>
                </c:pt>
                <c:pt idx="10302" formatCode="0.00E+00">
                  <c:v>-9.3500900000000001E-3</c:v>
                </c:pt>
                <c:pt idx="10303">
                  <c:v>-1.37929E-2</c:v>
                </c:pt>
                <c:pt idx="10304">
                  <c:v>-1.8172600000000001E-2</c:v>
                </c:pt>
                <c:pt idx="10305">
                  <c:v>-2.2485700000000001E-2</c:v>
                </c:pt>
                <c:pt idx="10306">
                  <c:v>-2.67272E-2</c:v>
                </c:pt>
                <c:pt idx="10307">
                  <c:v>-3.0892900000000001E-2</c:v>
                </c:pt>
                <c:pt idx="10308">
                  <c:v>-3.4978599999999999E-2</c:v>
                </c:pt>
                <c:pt idx="10309">
                  <c:v>-3.89795E-2</c:v>
                </c:pt>
                <c:pt idx="10310">
                  <c:v>-4.2890699999999997E-2</c:v>
                </c:pt>
                <c:pt idx="10311">
                  <c:v>-4.6708100000000002E-2</c:v>
                </c:pt>
                <c:pt idx="10312">
                  <c:v>-5.04287E-2</c:v>
                </c:pt>
                <c:pt idx="10313">
                  <c:v>-5.40502E-2</c:v>
                </c:pt>
                <c:pt idx="10314">
                  <c:v>-5.7569599999999999E-2</c:v>
                </c:pt>
                <c:pt idx="10315">
                  <c:v>-6.0983900000000001E-2</c:v>
                </c:pt>
                <c:pt idx="10316">
                  <c:v>-6.429E-2</c:v>
                </c:pt>
                <c:pt idx="10317">
                  <c:v>-6.7485699999999996E-2</c:v>
                </c:pt>
                <c:pt idx="10318">
                  <c:v>-7.0569400000000004E-2</c:v>
                </c:pt>
                <c:pt idx="10319">
                  <c:v>-7.35397E-2</c:v>
                </c:pt>
                <c:pt idx="10320">
                  <c:v>-7.6394199999999995E-2</c:v>
                </c:pt>
                <c:pt idx="10321">
                  <c:v>-7.9131099999999996E-2</c:v>
                </c:pt>
                <c:pt idx="10322">
                  <c:v>-8.1748699999999994E-2</c:v>
                </c:pt>
                <c:pt idx="10323">
                  <c:v>-8.4244799999999995E-2</c:v>
                </c:pt>
                <c:pt idx="10324">
                  <c:v>-8.6616399999999996E-2</c:v>
                </c:pt>
                <c:pt idx="10325">
                  <c:v>-8.8861499999999996E-2</c:v>
                </c:pt>
                <c:pt idx="10326">
                  <c:v>-9.0979500000000005E-2</c:v>
                </c:pt>
                <c:pt idx="10327">
                  <c:v>-9.29701E-2</c:v>
                </c:pt>
                <c:pt idx="10328">
                  <c:v>-9.4832100000000003E-2</c:v>
                </c:pt>
                <c:pt idx="10329">
                  <c:v>-9.6563999999999997E-2</c:v>
                </c:pt>
                <c:pt idx="10330">
                  <c:v>-9.8164199999999993E-2</c:v>
                </c:pt>
                <c:pt idx="10331">
                  <c:v>-9.9632200000000004E-2</c:v>
                </c:pt>
                <c:pt idx="10332">
                  <c:v>-0.100968</c:v>
                </c:pt>
                <c:pt idx="10333">
                  <c:v>-0.102172</c:v>
                </c:pt>
                <c:pt idx="10334">
                  <c:v>-0.103241</c:v>
                </c:pt>
                <c:pt idx="10335">
                  <c:v>-0.104174</c:v>
                </c:pt>
                <c:pt idx="10336">
                  <c:v>-0.104973</c:v>
                </c:pt>
                <c:pt idx="10337">
                  <c:v>-0.105641</c:v>
                </c:pt>
                <c:pt idx="10338">
                  <c:v>-0.10618</c:v>
                </c:pt>
                <c:pt idx="10339">
                  <c:v>-0.10659200000000001</c:v>
                </c:pt>
                <c:pt idx="10340">
                  <c:v>-0.106881</c:v>
                </c:pt>
                <c:pt idx="10341">
                  <c:v>-0.107047</c:v>
                </c:pt>
                <c:pt idx="10342">
                  <c:v>-0.10709100000000001</c:v>
                </c:pt>
                <c:pt idx="10343">
                  <c:v>-0.107013</c:v>
                </c:pt>
                <c:pt idx="10344">
                  <c:v>-0.10681300000000001</c:v>
                </c:pt>
                <c:pt idx="10345">
                  <c:v>-0.106492</c:v>
                </c:pt>
                <c:pt idx="10346">
                  <c:v>-0.10605199999999999</c:v>
                </c:pt>
                <c:pt idx="10347">
                  <c:v>-0.105499</c:v>
                </c:pt>
                <c:pt idx="10348">
                  <c:v>-0.104835</c:v>
                </c:pt>
                <c:pt idx="10349">
                  <c:v>-0.104059</c:v>
                </c:pt>
                <c:pt idx="10350">
                  <c:v>-0.103171</c:v>
                </c:pt>
                <c:pt idx="10351">
                  <c:v>-0.102172</c:v>
                </c:pt>
                <c:pt idx="10352">
                  <c:v>-0.101065</c:v>
                </c:pt>
                <c:pt idx="10353">
                  <c:v>-9.9852899999999994E-2</c:v>
                </c:pt>
                <c:pt idx="10354">
                  <c:v>-9.8540000000000003E-2</c:v>
                </c:pt>
                <c:pt idx="10355">
                  <c:v>-9.7131300000000004E-2</c:v>
                </c:pt>
                <c:pt idx="10356">
                  <c:v>-9.5630999999999994E-2</c:v>
                </c:pt>
                <c:pt idx="10357">
                  <c:v>-9.4042299999999995E-2</c:v>
                </c:pt>
                <c:pt idx="10358">
                  <c:v>-9.2367500000000005E-2</c:v>
                </c:pt>
                <c:pt idx="10359">
                  <c:v>-9.0607900000000005E-2</c:v>
                </c:pt>
                <c:pt idx="10360">
                  <c:v>-8.8764599999999999E-2</c:v>
                </c:pt>
                <c:pt idx="10361">
                  <c:v>-8.68395E-2</c:v>
                </c:pt>
                <c:pt idx="10362">
                  <c:v>-8.4834099999999996E-2</c:v>
                </c:pt>
                <c:pt idx="10363">
                  <c:v>-8.2750299999999999E-2</c:v>
                </c:pt>
                <c:pt idx="10364">
                  <c:v>-8.0591499999999996E-2</c:v>
                </c:pt>
                <c:pt idx="10365">
                  <c:v>-7.8361399999999998E-2</c:v>
                </c:pt>
                <c:pt idx="10366">
                  <c:v>-7.6064400000000004E-2</c:v>
                </c:pt>
                <c:pt idx="10367">
                  <c:v>-7.3704400000000003E-2</c:v>
                </c:pt>
                <c:pt idx="10368">
                  <c:v>-7.1285500000000002E-2</c:v>
                </c:pt>
                <c:pt idx="10369">
                  <c:v>-6.8810800000000005E-2</c:v>
                </c:pt>
                <c:pt idx="10370">
                  <c:v>-6.6283999999999996E-2</c:v>
                </c:pt>
                <c:pt idx="10371">
                  <c:v>-6.3711199999999996E-2</c:v>
                </c:pt>
                <c:pt idx="10372">
                  <c:v>-6.1098300000000001E-2</c:v>
                </c:pt>
                <c:pt idx="10373">
                  <c:v>-5.8449099999999997E-2</c:v>
                </c:pt>
                <c:pt idx="10374">
                  <c:v>-5.5766999999999997E-2</c:v>
                </c:pt>
                <c:pt idx="10375">
                  <c:v>-5.3054400000000002E-2</c:v>
                </c:pt>
                <c:pt idx="10376">
                  <c:v>-5.0309300000000001E-2</c:v>
                </c:pt>
                <c:pt idx="10377">
                  <c:v>-4.7530200000000002E-2</c:v>
                </c:pt>
                <c:pt idx="10378">
                  <c:v>-4.4721499999999997E-2</c:v>
                </c:pt>
                <c:pt idx="10379">
                  <c:v>-4.1890299999999998E-2</c:v>
                </c:pt>
                <c:pt idx="10380">
                  <c:v>-3.9041300000000001E-2</c:v>
                </c:pt>
                <c:pt idx="10381">
                  <c:v>-3.61789E-2</c:v>
                </c:pt>
                <c:pt idx="10382">
                  <c:v>-3.3308499999999998E-2</c:v>
                </c:pt>
                <c:pt idx="10383">
                  <c:v>-3.0436000000000001E-2</c:v>
                </c:pt>
                <c:pt idx="10384">
                  <c:v>-2.7566E-2</c:v>
                </c:pt>
                <c:pt idx="10385">
                  <c:v>-2.4701799999999999E-2</c:v>
                </c:pt>
                <c:pt idx="10386">
                  <c:v>-2.1847100000000001E-2</c:v>
                </c:pt>
                <c:pt idx="10387">
                  <c:v>-1.9004900000000002E-2</c:v>
                </c:pt>
                <c:pt idx="10388">
                  <c:v>-1.6176400000000001E-2</c:v>
                </c:pt>
                <c:pt idx="10389">
                  <c:v>-1.3361700000000001E-2</c:v>
                </c:pt>
                <c:pt idx="10390">
                  <c:v>-1.05621E-2</c:v>
                </c:pt>
                <c:pt idx="10391" formatCode="0.00E+00">
                  <c:v>-7.7821799999999997E-3</c:v>
                </c:pt>
                <c:pt idx="10392" formatCode="0.00E+00">
                  <c:v>-5.0272299999999997E-3</c:v>
                </c:pt>
                <c:pt idx="10393" formatCode="0.00E+00">
                  <c:v>-2.3013600000000001E-3</c:v>
                </c:pt>
                <c:pt idx="10394" formatCode="0.00E+00">
                  <c:v>3.9084599999999998E-4</c:v>
                </c:pt>
                <c:pt idx="10395" formatCode="0.00E+00">
                  <c:v>3.04463E-3</c:v>
                </c:pt>
                <c:pt idx="10396" formatCode="0.00E+00">
                  <c:v>5.6571599999999996E-3</c:v>
                </c:pt>
                <c:pt idx="10397" formatCode="0.00E+00">
                  <c:v>8.2274700000000006E-3</c:v>
                </c:pt>
                <c:pt idx="10398">
                  <c:v>1.07548E-2</c:v>
                </c:pt>
                <c:pt idx="10399">
                  <c:v>1.3238E-2</c:v>
                </c:pt>
                <c:pt idx="10400">
                  <c:v>1.5676699999999998E-2</c:v>
                </c:pt>
                <c:pt idx="10401">
                  <c:v>1.8071199999999999E-2</c:v>
                </c:pt>
                <c:pt idx="10402">
                  <c:v>2.0421000000000002E-2</c:v>
                </c:pt>
                <c:pt idx="10403">
                  <c:v>2.27247E-2</c:v>
                </c:pt>
                <c:pt idx="10404">
                  <c:v>2.4981300000000001E-2</c:v>
                </c:pt>
                <c:pt idx="10405">
                  <c:v>2.7188E-2</c:v>
                </c:pt>
                <c:pt idx="10406">
                  <c:v>2.93408E-2</c:v>
                </c:pt>
                <c:pt idx="10407">
                  <c:v>3.1435100000000001E-2</c:v>
                </c:pt>
                <c:pt idx="10408">
                  <c:v>3.3466999999999997E-2</c:v>
                </c:pt>
                <c:pt idx="10409">
                  <c:v>3.5433800000000001E-2</c:v>
                </c:pt>
                <c:pt idx="10410">
                  <c:v>3.7333699999999997E-2</c:v>
                </c:pt>
                <c:pt idx="10411">
                  <c:v>3.9165600000000002E-2</c:v>
                </c:pt>
                <c:pt idx="10412">
                  <c:v>4.0929E-2</c:v>
                </c:pt>
                <c:pt idx="10413">
                  <c:v>4.2621699999999998E-2</c:v>
                </c:pt>
                <c:pt idx="10414">
                  <c:v>4.42402E-2</c:v>
                </c:pt>
                <c:pt idx="10415">
                  <c:v>4.5782200000000002E-2</c:v>
                </c:pt>
                <c:pt idx="10416">
                  <c:v>4.7248999999999999E-2</c:v>
                </c:pt>
                <c:pt idx="10417">
                  <c:v>4.8645899999999999E-2</c:v>
                </c:pt>
                <c:pt idx="10418">
                  <c:v>4.9977199999999999E-2</c:v>
                </c:pt>
                <c:pt idx="10419">
                  <c:v>5.1243400000000001E-2</c:v>
                </c:pt>
                <c:pt idx="10420">
                  <c:v>5.2442900000000001E-2</c:v>
                </c:pt>
                <c:pt idx="10421">
                  <c:v>5.3575499999999998E-2</c:v>
                </c:pt>
                <c:pt idx="10422">
                  <c:v>5.46402E-2</c:v>
                </c:pt>
                <c:pt idx="10423">
                  <c:v>5.5633099999999998E-2</c:v>
                </c:pt>
                <c:pt idx="10424">
                  <c:v>5.6549799999999997E-2</c:v>
                </c:pt>
                <c:pt idx="10425">
                  <c:v>5.7389799999999998E-2</c:v>
                </c:pt>
                <c:pt idx="10426">
                  <c:v>5.81553E-2</c:v>
                </c:pt>
                <c:pt idx="10427">
                  <c:v>5.8847099999999999E-2</c:v>
                </c:pt>
                <c:pt idx="10428">
                  <c:v>5.9463099999999998E-2</c:v>
                </c:pt>
                <c:pt idx="10429">
                  <c:v>5.9999799999999999E-2</c:v>
                </c:pt>
                <c:pt idx="10430">
                  <c:v>6.0455399999999999E-2</c:v>
                </c:pt>
                <c:pt idx="10431">
                  <c:v>6.0831499999999997E-2</c:v>
                </c:pt>
                <c:pt idx="10432">
                  <c:v>6.11301E-2</c:v>
                </c:pt>
                <c:pt idx="10433">
                  <c:v>6.1350399999999999E-2</c:v>
                </c:pt>
                <c:pt idx="10434">
                  <c:v>6.14928E-2</c:v>
                </c:pt>
                <c:pt idx="10435">
                  <c:v>6.1562400000000003E-2</c:v>
                </c:pt>
                <c:pt idx="10436">
                  <c:v>6.1564000000000001E-2</c:v>
                </c:pt>
                <c:pt idx="10437">
                  <c:v>6.1498900000000002E-2</c:v>
                </c:pt>
                <c:pt idx="10438">
                  <c:v>6.1367499999999998E-2</c:v>
                </c:pt>
                <c:pt idx="10439">
                  <c:v>6.1171200000000002E-2</c:v>
                </c:pt>
                <c:pt idx="10440">
                  <c:v>6.0913700000000001E-2</c:v>
                </c:pt>
                <c:pt idx="10441">
                  <c:v>6.0599600000000003E-2</c:v>
                </c:pt>
                <c:pt idx="10442">
                  <c:v>6.0230699999999998E-2</c:v>
                </c:pt>
                <c:pt idx="10443">
                  <c:v>5.9801899999999998E-2</c:v>
                </c:pt>
                <c:pt idx="10444">
                  <c:v>5.93061E-2</c:v>
                </c:pt>
                <c:pt idx="10445">
                  <c:v>5.8741000000000002E-2</c:v>
                </c:pt>
                <c:pt idx="10446">
                  <c:v>5.8108899999999998E-2</c:v>
                </c:pt>
                <c:pt idx="10447">
                  <c:v>5.74116E-2</c:v>
                </c:pt>
                <c:pt idx="10448">
                  <c:v>5.6649499999999998E-2</c:v>
                </c:pt>
                <c:pt idx="10449">
                  <c:v>5.5824899999999997E-2</c:v>
                </c:pt>
                <c:pt idx="10450">
                  <c:v>5.4940799999999998E-2</c:v>
                </c:pt>
                <c:pt idx="10451">
                  <c:v>5.3999800000000001E-2</c:v>
                </c:pt>
                <c:pt idx="10452">
                  <c:v>5.3004500000000003E-2</c:v>
                </c:pt>
                <c:pt idx="10453">
                  <c:v>5.1958200000000003E-2</c:v>
                </c:pt>
                <c:pt idx="10454">
                  <c:v>5.0862699999999997E-2</c:v>
                </c:pt>
                <c:pt idx="10455">
                  <c:v>4.9720199999999999E-2</c:v>
                </c:pt>
                <c:pt idx="10456">
                  <c:v>4.8532499999999999E-2</c:v>
                </c:pt>
                <c:pt idx="10457">
                  <c:v>4.72992E-2</c:v>
                </c:pt>
                <c:pt idx="10458">
                  <c:v>4.6017200000000001E-2</c:v>
                </c:pt>
                <c:pt idx="10459">
                  <c:v>4.4685099999999998E-2</c:v>
                </c:pt>
                <c:pt idx="10460">
                  <c:v>4.3304000000000002E-2</c:v>
                </c:pt>
                <c:pt idx="10461">
                  <c:v>4.1874000000000001E-2</c:v>
                </c:pt>
                <c:pt idx="10462">
                  <c:v>4.0394699999999999E-2</c:v>
                </c:pt>
                <c:pt idx="10463">
                  <c:v>3.88709E-2</c:v>
                </c:pt>
                <c:pt idx="10464">
                  <c:v>3.7310900000000001E-2</c:v>
                </c:pt>
                <c:pt idx="10465">
                  <c:v>3.5721000000000003E-2</c:v>
                </c:pt>
                <c:pt idx="10466">
                  <c:v>3.4102399999999998E-2</c:v>
                </c:pt>
                <c:pt idx="10467">
                  <c:v>3.2452000000000002E-2</c:v>
                </c:pt>
                <c:pt idx="10468">
                  <c:v>3.0765299999999999E-2</c:v>
                </c:pt>
                <c:pt idx="10469">
                  <c:v>2.90417E-2</c:v>
                </c:pt>
                <c:pt idx="10470">
                  <c:v>2.7285400000000001E-2</c:v>
                </c:pt>
                <c:pt idx="10471">
                  <c:v>2.55014E-2</c:v>
                </c:pt>
                <c:pt idx="10472">
                  <c:v>2.3690099999999999E-2</c:v>
                </c:pt>
                <c:pt idx="10473">
                  <c:v>2.18461E-2</c:v>
                </c:pt>
                <c:pt idx="10474">
                  <c:v>1.9962400000000002E-2</c:v>
                </c:pt>
                <c:pt idx="10475">
                  <c:v>1.80372E-2</c:v>
                </c:pt>
                <c:pt idx="10476">
                  <c:v>1.6074600000000001E-2</c:v>
                </c:pt>
                <c:pt idx="10477">
                  <c:v>1.4080199999999999E-2</c:v>
                </c:pt>
                <c:pt idx="10478">
                  <c:v>1.2057200000000001E-2</c:v>
                </c:pt>
                <c:pt idx="10479">
                  <c:v>1.0008E-2</c:v>
                </c:pt>
                <c:pt idx="10480" formatCode="0.00E+00">
                  <c:v>7.9359600000000006E-3</c:v>
                </c:pt>
                <c:pt idx="10481" formatCode="0.00E+00">
                  <c:v>5.8432600000000003E-3</c:v>
                </c:pt>
                <c:pt idx="10482" formatCode="0.00E+00">
                  <c:v>3.7279100000000001E-3</c:v>
                </c:pt>
                <c:pt idx="10483" formatCode="0.00E+00">
                  <c:v>1.58373E-3</c:v>
                </c:pt>
                <c:pt idx="10484" formatCode="0.00E+00">
                  <c:v>-5.9645800000000001E-4</c:v>
                </c:pt>
                <c:pt idx="10485" formatCode="0.00E+00">
                  <c:v>-2.8163900000000002E-3</c:v>
                </c:pt>
                <c:pt idx="10486" formatCode="0.00E+00">
                  <c:v>-5.0747500000000003E-3</c:v>
                </c:pt>
                <c:pt idx="10487" formatCode="0.00E+00">
                  <c:v>-7.36822E-3</c:v>
                </c:pt>
                <c:pt idx="10488" formatCode="0.00E+00">
                  <c:v>-9.6938900000000001E-3</c:v>
                </c:pt>
                <c:pt idx="10489">
                  <c:v>-1.20474E-2</c:v>
                </c:pt>
                <c:pt idx="10490">
                  <c:v>-1.4424599999999999E-2</c:v>
                </c:pt>
                <c:pt idx="10491">
                  <c:v>-1.6825900000000001E-2</c:v>
                </c:pt>
                <c:pt idx="10492">
                  <c:v>-1.9254400000000001E-2</c:v>
                </c:pt>
                <c:pt idx="10493">
                  <c:v>-2.17118E-2</c:v>
                </c:pt>
                <c:pt idx="10494">
                  <c:v>-2.4197699999999999E-2</c:v>
                </c:pt>
                <c:pt idx="10495">
                  <c:v>-2.67126E-2</c:v>
                </c:pt>
                <c:pt idx="10496">
                  <c:v>-2.9257399999999999E-2</c:v>
                </c:pt>
                <c:pt idx="10497">
                  <c:v>-3.1832300000000001E-2</c:v>
                </c:pt>
                <c:pt idx="10498">
                  <c:v>-3.4437099999999998E-2</c:v>
                </c:pt>
                <c:pt idx="10499">
                  <c:v>-3.7073399999999999E-2</c:v>
                </c:pt>
                <c:pt idx="10500">
                  <c:v>-3.9741899999999997E-2</c:v>
                </c:pt>
                <c:pt idx="10501">
                  <c:v>-4.2442199999999999E-2</c:v>
                </c:pt>
                <c:pt idx="10502">
                  <c:v>-4.5174800000000001E-2</c:v>
                </c:pt>
                <c:pt idx="10503">
                  <c:v>-4.7940099999999999E-2</c:v>
                </c:pt>
                <c:pt idx="10504">
                  <c:v>-5.0735000000000002E-2</c:v>
                </c:pt>
                <c:pt idx="10505">
                  <c:v>-5.3553000000000003E-2</c:v>
                </c:pt>
                <c:pt idx="10506">
                  <c:v>-5.6389099999999998E-2</c:v>
                </c:pt>
                <c:pt idx="10507">
                  <c:v>-5.9243400000000002E-2</c:v>
                </c:pt>
                <c:pt idx="10508">
                  <c:v>-6.2116999999999999E-2</c:v>
                </c:pt>
                <c:pt idx="10509">
                  <c:v>-6.5007300000000004E-2</c:v>
                </c:pt>
                <c:pt idx="10510">
                  <c:v>-6.7912E-2</c:v>
                </c:pt>
                <c:pt idx="10511">
                  <c:v>-7.0835200000000001E-2</c:v>
                </c:pt>
                <c:pt idx="10512">
                  <c:v>-7.3782700000000007E-2</c:v>
                </c:pt>
                <c:pt idx="10513">
                  <c:v>-7.6756000000000005E-2</c:v>
                </c:pt>
                <c:pt idx="10514">
                  <c:v>-7.9751900000000001E-2</c:v>
                </c:pt>
                <c:pt idx="10515">
                  <c:v>-8.2767800000000002E-2</c:v>
                </c:pt>
                <c:pt idx="10516">
                  <c:v>-8.5806499999999994E-2</c:v>
                </c:pt>
                <c:pt idx="10517">
                  <c:v>-8.8871900000000004E-2</c:v>
                </c:pt>
                <c:pt idx="10518">
                  <c:v>-9.1963900000000001E-2</c:v>
                </c:pt>
                <c:pt idx="10519">
                  <c:v>-9.5078499999999996E-2</c:v>
                </c:pt>
                <c:pt idx="10520">
                  <c:v>-9.8214200000000002E-2</c:v>
                </c:pt>
                <c:pt idx="10521">
                  <c:v>-0.101371</c:v>
                </c:pt>
                <c:pt idx="10522">
                  <c:v>-0.104543</c:v>
                </c:pt>
                <c:pt idx="10523">
                  <c:v>-0.107719</c:v>
                </c:pt>
                <c:pt idx="10524">
                  <c:v>-0.11089</c:v>
                </c:pt>
                <c:pt idx="10525">
                  <c:v>-0.114055</c:v>
                </c:pt>
                <c:pt idx="10526">
                  <c:v>-0.117217</c:v>
                </c:pt>
                <c:pt idx="10527">
                  <c:v>-0.12038</c:v>
                </c:pt>
                <c:pt idx="10528">
                  <c:v>-0.12354800000000001</c:v>
                </c:pt>
                <c:pt idx="10529">
                  <c:v>-0.126718</c:v>
                </c:pt>
                <c:pt idx="10530">
                  <c:v>-0.129884</c:v>
                </c:pt>
                <c:pt idx="10531">
                  <c:v>-0.13304199999999999</c:v>
                </c:pt>
                <c:pt idx="10532">
                  <c:v>-0.13619200000000001</c:v>
                </c:pt>
                <c:pt idx="10533">
                  <c:v>-0.13932800000000001</c:v>
                </c:pt>
                <c:pt idx="10534">
                  <c:v>-0.14244599999999999</c:v>
                </c:pt>
                <c:pt idx="10535">
                  <c:v>-0.14554600000000001</c:v>
                </c:pt>
                <c:pt idx="10536">
                  <c:v>-0.14863299999999999</c:v>
                </c:pt>
                <c:pt idx="10537">
                  <c:v>-0.15170700000000001</c:v>
                </c:pt>
                <c:pt idx="10538">
                  <c:v>-0.15476599999999999</c:v>
                </c:pt>
                <c:pt idx="10539">
                  <c:v>-0.157806</c:v>
                </c:pt>
                <c:pt idx="10540">
                  <c:v>-0.16082399999999999</c:v>
                </c:pt>
                <c:pt idx="10541">
                  <c:v>-0.16381999999999999</c:v>
                </c:pt>
                <c:pt idx="10542">
                  <c:v>-0.16679099999999999</c:v>
                </c:pt>
                <c:pt idx="10543">
                  <c:v>-0.16973199999999999</c:v>
                </c:pt>
                <c:pt idx="10544">
                  <c:v>-0.17263600000000001</c:v>
                </c:pt>
                <c:pt idx="10545">
                  <c:v>-0.17550199999999999</c:v>
                </c:pt>
                <c:pt idx="10546">
                  <c:v>-0.17832700000000001</c:v>
                </c:pt>
                <c:pt idx="10547">
                  <c:v>-0.18110699999999999</c:v>
                </c:pt>
                <c:pt idx="10548">
                  <c:v>-0.18384300000000001</c:v>
                </c:pt>
                <c:pt idx="10549">
                  <c:v>-0.186533</c:v>
                </c:pt>
                <c:pt idx="10550">
                  <c:v>-0.18917700000000001</c:v>
                </c:pt>
                <c:pt idx="10551">
                  <c:v>-0.19177</c:v>
                </c:pt>
                <c:pt idx="10552">
                  <c:v>-0.194301</c:v>
                </c:pt>
                <c:pt idx="10553">
                  <c:v>-0.19675999999999999</c:v>
                </c:pt>
                <c:pt idx="10554">
                  <c:v>-0.19914899999999999</c:v>
                </c:pt>
                <c:pt idx="10555">
                  <c:v>-0.20147499999999999</c:v>
                </c:pt>
                <c:pt idx="10556">
                  <c:v>-0.203735</c:v>
                </c:pt>
                <c:pt idx="10557">
                  <c:v>-0.20591699999999999</c:v>
                </c:pt>
                <c:pt idx="10558">
                  <c:v>-0.208012</c:v>
                </c:pt>
                <c:pt idx="10559">
                  <c:v>-0.21001800000000001</c:v>
                </c:pt>
                <c:pt idx="10560">
                  <c:v>-0.21193699999999999</c:v>
                </c:pt>
                <c:pt idx="10561">
                  <c:v>-0.21377599999999999</c:v>
                </c:pt>
                <c:pt idx="10562">
                  <c:v>-0.21554300000000001</c:v>
                </c:pt>
                <c:pt idx="10563">
                  <c:v>-0.21723899999999999</c:v>
                </c:pt>
                <c:pt idx="10564">
                  <c:v>-0.21885599999999999</c:v>
                </c:pt>
                <c:pt idx="10565">
                  <c:v>-0.220389</c:v>
                </c:pt>
                <c:pt idx="10566">
                  <c:v>-0.221833</c:v>
                </c:pt>
                <c:pt idx="10567">
                  <c:v>-0.223186</c:v>
                </c:pt>
                <c:pt idx="10568">
                  <c:v>-0.224443</c:v>
                </c:pt>
                <c:pt idx="10569">
                  <c:v>-0.22559599999999999</c:v>
                </c:pt>
                <c:pt idx="10570">
                  <c:v>-0.22664500000000001</c:v>
                </c:pt>
                <c:pt idx="10571">
                  <c:v>-0.22759499999999999</c:v>
                </c:pt>
                <c:pt idx="10572">
                  <c:v>-0.22846</c:v>
                </c:pt>
                <c:pt idx="10573">
                  <c:v>-0.229244</c:v>
                </c:pt>
                <c:pt idx="10574">
                  <c:v>-0.22994800000000001</c:v>
                </c:pt>
                <c:pt idx="10575">
                  <c:v>-0.230575</c:v>
                </c:pt>
                <c:pt idx="10576">
                  <c:v>-0.231128</c:v>
                </c:pt>
                <c:pt idx="10577">
                  <c:v>-0.231601</c:v>
                </c:pt>
                <c:pt idx="10578">
                  <c:v>-0.231984</c:v>
                </c:pt>
                <c:pt idx="10579">
                  <c:v>-0.23227600000000001</c:v>
                </c:pt>
                <c:pt idx="10580">
                  <c:v>-0.23247499999999999</c:v>
                </c:pt>
                <c:pt idx="10581">
                  <c:v>-0.23257800000000001</c:v>
                </c:pt>
                <c:pt idx="10582">
                  <c:v>-0.232575</c:v>
                </c:pt>
                <c:pt idx="10583">
                  <c:v>-0.232465</c:v>
                </c:pt>
                <c:pt idx="10584">
                  <c:v>-0.23225100000000001</c:v>
                </c:pt>
                <c:pt idx="10585">
                  <c:v>-0.231933</c:v>
                </c:pt>
                <c:pt idx="10586">
                  <c:v>-0.23150799999999999</c:v>
                </c:pt>
                <c:pt idx="10587">
                  <c:v>-0.23097599999999999</c:v>
                </c:pt>
                <c:pt idx="10588">
                  <c:v>-0.23033899999999999</c:v>
                </c:pt>
                <c:pt idx="10589">
                  <c:v>-0.229599</c:v>
                </c:pt>
                <c:pt idx="10590">
                  <c:v>-0.22875899999999999</c:v>
                </c:pt>
                <c:pt idx="10591">
                  <c:v>-0.227825</c:v>
                </c:pt>
                <c:pt idx="10592">
                  <c:v>-0.226802</c:v>
                </c:pt>
                <c:pt idx="10593">
                  <c:v>-0.22569600000000001</c:v>
                </c:pt>
                <c:pt idx="10594">
                  <c:v>-0.22451399999999999</c:v>
                </c:pt>
                <c:pt idx="10595">
                  <c:v>-0.22325900000000001</c:v>
                </c:pt>
                <c:pt idx="10596">
                  <c:v>-0.22192799999999999</c:v>
                </c:pt>
                <c:pt idx="10597">
                  <c:v>-0.22051499999999999</c:v>
                </c:pt>
                <c:pt idx="10598">
                  <c:v>-0.21901100000000001</c:v>
                </c:pt>
                <c:pt idx="10599">
                  <c:v>-0.217416</c:v>
                </c:pt>
                <c:pt idx="10600">
                  <c:v>-0.21573999999999999</c:v>
                </c:pt>
                <c:pt idx="10601">
                  <c:v>-0.21399799999999999</c:v>
                </c:pt>
                <c:pt idx="10602">
                  <c:v>-0.212201</c:v>
                </c:pt>
                <c:pt idx="10603">
                  <c:v>-0.21035599999999999</c:v>
                </c:pt>
                <c:pt idx="10604">
                  <c:v>-0.20846300000000001</c:v>
                </c:pt>
                <c:pt idx="10605">
                  <c:v>-0.20652400000000001</c:v>
                </c:pt>
                <c:pt idx="10606">
                  <c:v>-0.204537</c:v>
                </c:pt>
                <c:pt idx="10607">
                  <c:v>-0.20249900000000001</c:v>
                </c:pt>
                <c:pt idx="10608">
                  <c:v>-0.200404</c:v>
                </c:pt>
                <c:pt idx="10609">
                  <c:v>-0.19824600000000001</c:v>
                </c:pt>
                <c:pt idx="10610">
                  <c:v>-0.196018</c:v>
                </c:pt>
                <c:pt idx="10611">
                  <c:v>-0.193715</c:v>
                </c:pt>
                <c:pt idx="10612">
                  <c:v>-0.19133900000000001</c:v>
                </c:pt>
                <c:pt idx="10613">
                  <c:v>-0.18889500000000001</c:v>
                </c:pt>
                <c:pt idx="10614">
                  <c:v>-0.18639500000000001</c:v>
                </c:pt>
                <c:pt idx="10615">
                  <c:v>-0.18385799999999999</c:v>
                </c:pt>
                <c:pt idx="10616">
                  <c:v>-0.18130099999999999</c:v>
                </c:pt>
                <c:pt idx="10617">
                  <c:v>-0.17872399999999999</c:v>
                </c:pt>
                <c:pt idx="10618">
                  <c:v>-0.17612</c:v>
                </c:pt>
                <c:pt idx="10619">
                  <c:v>-0.17347799999999999</c:v>
                </c:pt>
                <c:pt idx="10620">
                  <c:v>-0.170791</c:v>
                </c:pt>
                <c:pt idx="10621">
                  <c:v>-0.16805899999999999</c:v>
                </c:pt>
                <c:pt idx="10622">
                  <c:v>-0.16528300000000001</c:v>
                </c:pt>
                <c:pt idx="10623">
                  <c:v>-0.16247</c:v>
                </c:pt>
                <c:pt idx="10624">
                  <c:v>-0.15962299999999999</c:v>
                </c:pt>
                <c:pt idx="10625">
                  <c:v>-0.156746</c:v>
                </c:pt>
                <c:pt idx="10626">
                  <c:v>-0.15384100000000001</c:v>
                </c:pt>
                <c:pt idx="10627">
                  <c:v>-0.15090899999999999</c:v>
                </c:pt>
                <c:pt idx="10628">
                  <c:v>-0.147951</c:v>
                </c:pt>
                <c:pt idx="10629">
                  <c:v>-0.14497399999999999</c:v>
                </c:pt>
                <c:pt idx="10630">
                  <c:v>-0.141988</c:v>
                </c:pt>
                <c:pt idx="10631">
                  <c:v>-0.13900100000000001</c:v>
                </c:pt>
                <c:pt idx="10632">
                  <c:v>-0.136016</c:v>
                </c:pt>
                <c:pt idx="10633">
                  <c:v>-0.13303699999999999</c:v>
                </c:pt>
                <c:pt idx="10634">
                  <c:v>-0.130074</c:v>
                </c:pt>
                <c:pt idx="10635">
                  <c:v>-0.127136</c:v>
                </c:pt>
                <c:pt idx="10636">
                  <c:v>-0.12422</c:v>
                </c:pt>
                <c:pt idx="10637">
                  <c:v>-0.12132800000000001</c:v>
                </c:pt>
                <c:pt idx="10638">
                  <c:v>-0.118468</c:v>
                </c:pt>
                <c:pt idx="10639">
                  <c:v>-0.115645</c:v>
                </c:pt>
                <c:pt idx="10640">
                  <c:v>-0.112855</c:v>
                </c:pt>
                <c:pt idx="10641">
                  <c:v>-0.11010300000000001</c:v>
                </c:pt>
                <c:pt idx="10642">
                  <c:v>-0.107403</c:v>
                </c:pt>
                <c:pt idx="10643">
                  <c:v>-0.10476000000000001</c:v>
                </c:pt>
                <c:pt idx="10644">
                  <c:v>-0.10216799999999999</c:v>
                </c:pt>
                <c:pt idx="10645">
                  <c:v>-9.9629300000000004E-2</c:v>
                </c:pt>
                <c:pt idx="10646">
                  <c:v>-9.7156999999999993E-2</c:v>
                </c:pt>
                <c:pt idx="10647">
                  <c:v>-9.4764699999999993E-2</c:v>
                </c:pt>
                <c:pt idx="10648">
                  <c:v>-9.24624E-2</c:v>
                </c:pt>
                <c:pt idx="10649">
                  <c:v>-9.0261999999999995E-2</c:v>
                </c:pt>
                <c:pt idx="10650">
                  <c:v>-8.8166400000000006E-2</c:v>
                </c:pt>
                <c:pt idx="10651">
                  <c:v>-8.6164000000000004E-2</c:v>
                </c:pt>
                <c:pt idx="10652">
                  <c:v>-8.4245200000000006E-2</c:v>
                </c:pt>
                <c:pt idx="10653">
                  <c:v>-8.2410200000000003E-2</c:v>
                </c:pt>
                <c:pt idx="10654">
                  <c:v>-8.0664E-2</c:v>
                </c:pt>
                <c:pt idx="10655">
                  <c:v>-7.9009099999999999E-2</c:v>
                </c:pt>
                <c:pt idx="10656">
                  <c:v>-7.7442399999999995E-2</c:v>
                </c:pt>
                <c:pt idx="10657">
                  <c:v>-7.5962500000000002E-2</c:v>
                </c:pt>
                <c:pt idx="10658">
                  <c:v>-7.4577299999999999E-2</c:v>
                </c:pt>
                <c:pt idx="10659">
                  <c:v>-7.3297399999999999E-2</c:v>
                </c:pt>
                <c:pt idx="10660">
                  <c:v>-7.2128999999999999E-2</c:v>
                </c:pt>
                <c:pt idx="10661">
                  <c:v>-7.1075100000000002E-2</c:v>
                </c:pt>
                <c:pt idx="10662">
                  <c:v>-7.0140599999999997E-2</c:v>
                </c:pt>
                <c:pt idx="10663">
                  <c:v>-6.9333900000000004E-2</c:v>
                </c:pt>
                <c:pt idx="10664">
                  <c:v>-6.8657899999999994E-2</c:v>
                </c:pt>
                <c:pt idx="10665">
                  <c:v>-6.8104100000000001E-2</c:v>
                </c:pt>
                <c:pt idx="10666">
                  <c:v>-6.7662700000000006E-2</c:v>
                </c:pt>
                <c:pt idx="10667">
                  <c:v>-6.7328299999999994E-2</c:v>
                </c:pt>
                <c:pt idx="10668">
                  <c:v>-6.7098500000000005E-2</c:v>
                </c:pt>
                <c:pt idx="10669">
                  <c:v>-6.6973299999999999E-2</c:v>
                </c:pt>
                <c:pt idx="10670">
                  <c:v>-6.6952200000000003E-2</c:v>
                </c:pt>
                <c:pt idx="10671">
                  <c:v>-6.7038200000000006E-2</c:v>
                </c:pt>
                <c:pt idx="10672">
                  <c:v>-6.7234799999999997E-2</c:v>
                </c:pt>
                <c:pt idx="10673">
                  <c:v>-6.7536399999999996E-2</c:v>
                </c:pt>
                <c:pt idx="10674">
                  <c:v>-6.7937300000000006E-2</c:v>
                </c:pt>
                <c:pt idx="10675">
                  <c:v>-6.8437799999999993E-2</c:v>
                </c:pt>
                <c:pt idx="10676">
                  <c:v>-6.9032099999999999E-2</c:v>
                </c:pt>
                <c:pt idx="10677">
                  <c:v>-6.9708000000000006E-2</c:v>
                </c:pt>
                <c:pt idx="10678">
                  <c:v>-7.0463700000000004E-2</c:v>
                </c:pt>
                <c:pt idx="10679">
                  <c:v>-7.1309600000000001E-2</c:v>
                </c:pt>
                <c:pt idx="10680">
                  <c:v>-7.2257100000000005E-2</c:v>
                </c:pt>
                <c:pt idx="10681">
                  <c:v>-7.3311699999999994E-2</c:v>
                </c:pt>
                <c:pt idx="10682">
                  <c:v>-7.4472800000000006E-2</c:v>
                </c:pt>
                <c:pt idx="10683">
                  <c:v>-7.5737399999999996E-2</c:v>
                </c:pt>
                <c:pt idx="10684">
                  <c:v>-7.71033E-2</c:v>
                </c:pt>
                <c:pt idx="10685">
                  <c:v>-7.8566899999999995E-2</c:v>
                </c:pt>
                <c:pt idx="10686">
                  <c:v>-8.0123299999999995E-2</c:v>
                </c:pt>
                <c:pt idx="10687">
                  <c:v>-8.1771399999999994E-2</c:v>
                </c:pt>
                <c:pt idx="10688">
                  <c:v>-8.3520300000000006E-2</c:v>
                </c:pt>
                <c:pt idx="10689">
                  <c:v>-8.53854E-2</c:v>
                </c:pt>
                <c:pt idx="10690">
                  <c:v>-8.7376800000000004E-2</c:v>
                </c:pt>
                <c:pt idx="10691">
                  <c:v>-8.9491399999999999E-2</c:v>
                </c:pt>
                <c:pt idx="10692">
                  <c:v>-9.1719099999999998E-2</c:v>
                </c:pt>
                <c:pt idx="10693">
                  <c:v>-9.4053600000000001E-2</c:v>
                </c:pt>
                <c:pt idx="10694">
                  <c:v>-9.6490500000000007E-2</c:v>
                </c:pt>
                <c:pt idx="10695">
                  <c:v>-9.9023399999999998E-2</c:v>
                </c:pt>
                <c:pt idx="10696">
                  <c:v>-0.101646</c:v>
                </c:pt>
                <c:pt idx="10697">
                  <c:v>-0.104351</c:v>
                </c:pt>
                <c:pt idx="10698">
                  <c:v>-0.10713499999999999</c:v>
                </c:pt>
                <c:pt idx="10699">
                  <c:v>-0.109997</c:v>
                </c:pt>
                <c:pt idx="10700">
                  <c:v>-0.11293</c:v>
                </c:pt>
                <c:pt idx="10701">
                  <c:v>-0.115925</c:v>
                </c:pt>
                <c:pt idx="10702">
                  <c:v>-0.118977</c:v>
                </c:pt>
                <c:pt idx="10703">
                  <c:v>-0.122089</c:v>
                </c:pt>
                <c:pt idx="10704">
                  <c:v>-0.12526100000000001</c:v>
                </c:pt>
                <c:pt idx="10705">
                  <c:v>-0.12848999999999999</c:v>
                </c:pt>
                <c:pt idx="10706">
                  <c:v>-0.13176499999999999</c:v>
                </c:pt>
                <c:pt idx="10707">
                  <c:v>-0.13508000000000001</c:v>
                </c:pt>
                <c:pt idx="10708">
                  <c:v>-0.13843800000000001</c:v>
                </c:pt>
                <c:pt idx="10709">
                  <c:v>-0.14184099999999999</c:v>
                </c:pt>
                <c:pt idx="10710">
                  <c:v>-0.14527399999999999</c:v>
                </c:pt>
                <c:pt idx="10711">
                  <c:v>-0.14871899999999999</c:v>
                </c:pt>
                <c:pt idx="10712">
                  <c:v>-0.152171</c:v>
                </c:pt>
                <c:pt idx="10713">
                  <c:v>-0.15562699999999999</c:v>
                </c:pt>
                <c:pt idx="10714">
                  <c:v>-0.159078</c:v>
                </c:pt>
                <c:pt idx="10715">
                  <c:v>-0.16251399999999999</c:v>
                </c:pt>
                <c:pt idx="10716">
                  <c:v>-0.16592000000000001</c:v>
                </c:pt>
                <c:pt idx="10717">
                  <c:v>-0.16928499999999999</c:v>
                </c:pt>
                <c:pt idx="10718">
                  <c:v>-0.17260700000000001</c:v>
                </c:pt>
                <c:pt idx="10719">
                  <c:v>-0.17589199999999999</c:v>
                </c:pt>
                <c:pt idx="10720">
                  <c:v>-0.17913999999999999</c:v>
                </c:pt>
                <c:pt idx="10721">
                  <c:v>-0.18235000000000001</c:v>
                </c:pt>
                <c:pt idx="10722">
                  <c:v>-0.18551799999999999</c:v>
                </c:pt>
                <c:pt idx="10723">
                  <c:v>-0.18864</c:v>
                </c:pt>
                <c:pt idx="10724">
                  <c:v>-0.19170999999999999</c:v>
                </c:pt>
                <c:pt idx="10725">
                  <c:v>-0.19473599999999999</c:v>
                </c:pt>
                <c:pt idx="10726">
                  <c:v>-0.19772899999999999</c:v>
                </c:pt>
                <c:pt idx="10727">
                  <c:v>-0.20069000000000001</c:v>
                </c:pt>
                <c:pt idx="10728">
                  <c:v>-0.20361399999999999</c:v>
                </c:pt>
                <c:pt idx="10729">
                  <c:v>-0.20650199999999999</c:v>
                </c:pt>
                <c:pt idx="10730">
                  <c:v>-0.20936099999999999</c:v>
                </c:pt>
                <c:pt idx="10731">
                  <c:v>-0.212198</c:v>
                </c:pt>
                <c:pt idx="10732">
                  <c:v>-0.21501400000000001</c:v>
                </c:pt>
                <c:pt idx="10733">
                  <c:v>-0.217808</c:v>
                </c:pt>
                <c:pt idx="10734">
                  <c:v>-0.22057399999999999</c:v>
                </c:pt>
                <c:pt idx="10735">
                  <c:v>-0.22331400000000001</c:v>
                </c:pt>
                <c:pt idx="10736">
                  <c:v>-0.22603599999999999</c:v>
                </c:pt>
                <c:pt idx="10737">
                  <c:v>-0.228739</c:v>
                </c:pt>
                <c:pt idx="10738">
                  <c:v>-0.23141100000000001</c:v>
                </c:pt>
                <c:pt idx="10739">
                  <c:v>-0.234045</c:v>
                </c:pt>
                <c:pt idx="10740">
                  <c:v>-0.23663699999999999</c:v>
                </c:pt>
                <c:pt idx="10741">
                  <c:v>-0.23918400000000001</c:v>
                </c:pt>
                <c:pt idx="10742">
                  <c:v>-0.24168200000000001</c:v>
                </c:pt>
                <c:pt idx="10743">
                  <c:v>-0.24413099999999999</c:v>
                </c:pt>
                <c:pt idx="10744">
                  <c:v>-0.246531</c:v>
                </c:pt>
                <c:pt idx="10745">
                  <c:v>-0.24888299999999999</c:v>
                </c:pt>
                <c:pt idx="10746">
                  <c:v>-0.25118800000000002</c:v>
                </c:pt>
                <c:pt idx="10747">
                  <c:v>-0.25344299999999997</c:v>
                </c:pt>
                <c:pt idx="10748">
                  <c:v>-0.25564599999999998</c:v>
                </c:pt>
                <c:pt idx="10749">
                  <c:v>-0.257799</c:v>
                </c:pt>
                <c:pt idx="10750">
                  <c:v>-0.25990400000000002</c:v>
                </c:pt>
                <c:pt idx="10751">
                  <c:v>-0.26196799999999998</c:v>
                </c:pt>
                <c:pt idx="10752">
                  <c:v>-0.26399400000000001</c:v>
                </c:pt>
                <c:pt idx="10753">
                  <c:v>-0.26597999999999999</c:v>
                </c:pt>
                <c:pt idx="10754">
                  <c:v>-0.26792100000000002</c:v>
                </c:pt>
                <c:pt idx="10755">
                  <c:v>-0.26981100000000002</c:v>
                </c:pt>
                <c:pt idx="10756">
                  <c:v>-0.271648</c:v>
                </c:pt>
                <c:pt idx="10757">
                  <c:v>-0.27343299999999998</c:v>
                </c:pt>
                <c:pt idx="10758">
                  <c:v>-0.27517000000000003</c:v>
                </c:pt>
                <c:pt idx="10759">
                  <c:v>-0.27686500000000003</c:v>
                </c:pt>
                <c:pt idx="10760">
                  <c:v>-0.27851999999999999</c:v>
                </c:pt>
                <c:pt idx="10761">
                  <c:v>-0.28013100000000002</c:v>
                </c:pt>
                <c:pt idx="10762">
                  <c:v>-0.28169699999999998</c:v>
                </c:pt>
                <c:pt idx="10763">
                  <c:v>-0.283217</c:v>
                </c:pt>
                <c:pt idx="10764">
                  <c:v>-0.28467900000000002</c:v>
                </c:pt>
                <c:pt idx="10765">
                  <c:v>-0.28607199999999999</c:v>
                </c:pt>
                <c:pt idx="10766">
                  <c:v>-0.28740399999999999</c:v>
                </c:pt>
                <c:pt idx="10767">
                  <c:v>-0.28869800000000001</c:v>
                </c:pt>
                <c:pt idx="10768">
                  <c:v>-0.28996699999999997</c:v>
                </c:pt>
                <c:pt idx="10769">
                  <c:v>-0.29120699999999999</c:v>
                </c:pt>
                <c:pt idx="10770">
                  <c:v>-0.29240699999999997</c:v>
                </c:pt>
                <c:pt idx="10771">
                  <c:v>-0.29355700000000001</c:v>
                </c:pt>
                <c:pt idx="10772">
                  <c:v>-0.29464800000000002</c:v>
                </c:pt>
                <c:pt idx="10773">
                  <c:v>-0.29567700000000002</c:v>
                </c:pt>
                <c:pt idx="10774">
                  <c:v>-0.29665399999999997</c:v>
                </c:pt>
                <c:pt idx="10775">
                  <c:v>-0.297599</c:v>
                </c:pt>
                <c:pt idx="10776">
                  <c:v>-0.29852299999999998</c:v>
                </c:pt>
                <c:pt idx="10777">
                  <c:v>-0.299425</c:v>
                </c:pt>
                <c:pt idx="10778">
                  <c:v>-0.30029899999999998</c:v>
                </c:pt>
                <c:pt idx="10779">
                  <c:v>-0.30114099999999999</c:v>
                </c:pt>
                <c:pt idx="10780">
                  <c:v>-0.30195300000000003</c:v>
                </c:pt>
                <c:pt idx="10781">
                  <c:v>-0.30273699999999998</c:v>
                </c:pt>
                <c:pt idx="10782">
                  <c:v>-0.30349500000000001</c:v>
                </c:pt>
                <c:pt idx="10783">
                  <c:v>-0.30422500000000002</c:v>
                </c:pt>
                <c:pt idx="10784">
                  <c:v>-0.304921</c:v>
                </c:pt>
                <c:pt idx="10785">
                  <c:v>-0.30557200000000001</c:v>
                </c:pt>
                <c:pt idx="10786">
                  <c:v>-0.30617800000000001</c:v>
                </c:pt>
                <c:pt idx="10787">
                  <c:v>-0.30674800000000002</c:v>
                </c:pt>
                <c:pt idx="10788">
                  <c:v>-0.30728</c:v>
                </c:pt>
                <c:pt idx="10789">
                  <c:v>-0.30776399999999998</c:v>
                </c:pt>
                <c:pt idx="10790">
                  <c:v>-0.30818699999999999</c:v>
                </c:pt>
                <c:pt idx="10791">
                  <c:v>-0.30854799999999999</c:v>
                </c:pt>
                <c:pt idx="10792">
                  <c:v>-0.30884699999999998</c:v>
                </c:pt>
                <c:pt idx="10793">
                  <c:v>-0.309091</c:v>
                </c:pt>
                <c:pt idx="10794">
                  <c:v>-0.30928499999999998</c:v>
                </c:pt>
                <c:pt idx="10795">
                  <c:v>-0.30943900000000002</c:v>
                </c:pt>
                <c:pt idx="10796">
                  <c:v>-0.309562</c:v>
                </c:pt>
                <c:pt idx="10797">
                  <c:v>-0.30965500000000001</c:v>
                </c:pt>
                <c:pt idx="10798">
                  <c:v>-0.30971799999999999</c:v>
                </c:pt>
                <c:pt idx="10799">
                  <c:v>-0.30974400000000002</c:v>
                </c:pt>
                <c:pt idx="10800">
                  <c:v>-0.30973000000000001</c:v>
                </c:pt>
                <c:pt idx="10801">
                  <c:v>-0.30967800000000001</c:v>
                </c:pt>
                <c:pt idx="10802">
                  <c:v>-0.30959900000000001</c:v>
                </c:pt>
                <c:pt idx="10803">
                  <c:v>-0.30950800000000001</c:v>
                </c:pt>
                <c:pt idx="10804">
                  <c:v>-0.30941000000000002</c:v>
                </c:pt>
                <c:pt idx="10805">
                  <c:v>-0.30929200000000001</c:v>
                </c:pt>
                <c:pt idx="10806">
                  <c:v>-0.30914000000000003</c:v>
                </c:pt>
                <c:pt idx="10807">
                  <c:v>-0.30893900000000002</c:v>
                </c:pt>
                <c:pt idx="10808">
                  <c:v>-0.30867800000000001</c:v>
                </c:pt>
                <c:pt idx="10809">
                  <c:v>-0.30834800000000001</c:v>
                </c:pt>
                <c:pt idx="10810">
                  <c:v>-0.30794500000000002</c:v>
                </c:pt>
                <c:pt idx="10811">
                  <c:v>-0.30747999999999998</c:v>
                </c:pt>
                <c:pt idx="10812">
                  <c:v>-0.30696099999999998</c:v>
                </c:pt>
                <c:pt idx="10813">
                  <c:v>-0.30639499999999997</c:v>
                </c:pt>
                <c:pt idx="10814">
                  <c:v>-0.30578300000000003</c:v>
                </c:pt>
                <c:pt idx="10815">
                  <c:v>-0.30512899999999998</c:v>
                </c:pt>
                <c:pt idx="10816">
                  <c:v>-0.30443599999999998</c:v>
                </c:pt>
                <c:pt idx="10817">
                  <c:v>-0.30371599999999999</c:v>
                </c:pt>
                <c:pt idx="10818">
                  <c:v>-0.30297800000000003</c:v>
                </c:pt>
                <c:pt idx="10819">
                  <c:v>-0.302228</c:v>
                </c:pt>
                <c:pt idx="10820">
                  <c:v>-0.30146299999999998</c:v>
                </c:pt>
                <c:pt idx="10821">
                  <c:v>-0.30067300000000002</c:v>
                </c:pt>
                <c:pt idx="10822">
                  <c:v>-0.29985400000000001</c:v>
                </c:pt>
                <c:pt idx="10823">
                  <c:v>-0.29901100000000003</c:v>
                </c:pt>
                <c:pt idx="10824">
                  <c:v>-0.29815000000000003</c:v>
                </c:pt>
                <c:pt idx="10825">
                  <c:v>-0.29727100000000001</c:v>
                </c:pt>
                <c:pt idx="10826">
                  <c:v>-0.29636299999999999</c:v>
                </c:pt>
                <c:pt idx="10827">
                  <c:v>-0.29541499999999998</c:v>
                </c:pt>
                <c:pt idx="10828">
                  <c:v>-0.29442800000000002</c:v>
                </c:pt>
                <c:pt idx="10829">
                  <c:v>-0.29341400000000001</c:v>
                </c:pt>
                <c:pt idx="10830">
                  <c:v>-0.29237999999999997</c:v>
                </c:pt>
                <c:pt idx="10831">
                  <c:v>-0.29132400000000003</c:v>
                </c:pt>
                <c:pt idx="10832">
                  <c:v>-0.290244</c:v>
                </c:pt>
                <c:pt idx="10833">
                  <c:v>-0.28914699999999999</c:v>
                </c:pt>
                <c:pt idx="10834">
                  <c:v>-0.28804600000000002</c:v>
                </c:pt>
                <c:pt idx="10835">
                  <c:v>-0.286941</c:v>
                </c:pt>
                <c:pt idx="10836">
                  <c:v>-0.28582099999999999</c:v>
                </c:pt>
                <c:pt idx="10837">
                  <c:v>-0.28467799999999999</c:v>
                </c:pt>
                <c:pt idx="10838">
                  <c:v>-0.28351300000000001</c:v>
                </c:pt>
                <c:pt idx="10839">
                  <c:v>-0.28233399999999997</c:v>
                </c:pt>
                <c:pt idx="10840">
                  <c:v>-0.28114400000000001</c:v>
                </c:pt>
                <c:pt idx="10841">
                  <c:v>-0.27994599999999997</c:v>
                </c:pt>
                <c:pt idx="10842">
                  <c:v>-0.27874199999999999</c:v>
                </c:pt>
                <c:pt idx="10843">
                  <c:v>-0.27753299999999997</c:v>
                </c:pt>
                <c:pt idx="10844">
                  <c:v>-0.27631499999999998</c:v>
                </c:pt>
                <c:pt idx="10845">
                  <c:v>-0.27508199999999999</c:v>
                </c:pt>
                <c:pt idx="10846">
                  <c:v>-0.27383200000000002</c:v>
                </c:pt>
                <c:pt idx="10847">
                  <c:v>-0.27257399999999998</c:v>
                </c:pt>
                <c:pt idx="10848">
                  <c:v>-0.271318</c:v>
                </c:pt>
                <c:pt idx="10849">
                  <c:v>-0.27006200000000002</c:v>
                </c:pt>
                <c:pt idx="10850">
                  <c:v>-0.26879900000000001</c:v>
                </c:pt>
                <c:pt idx="10851">
                  <c:v>-0.26752599999999999</c:v>
                </c:pt>
                <c:pt idx="10852">
                  <c:v>-0.266239</c:v>
                </c:pt>
                <c:pt idx="10853">
                  <c:v>-0.26493800000000001</c:v>
                </c:pt>
                <c:pt idx="10854">
                  <c:v>-0.263627</c:v>
                </c:pt>
                <c:pt idx="10855">
                  <c:v>-0.26231700000000002</c:v>
                </c:pt>
                <c:pt idx="10856">
                  <c:v>-0.26100699999999999</c:v>
                </c:pt>
                <c:pt idx="10857">
                  <c:v>-0.259689</c:v>
                </c:pt>
                <c:pt idx="10858">
                  <c:v>-0.258357</c:v>
                </c:pt>
                <c:pt idx="10859">
                  <c:v>-0.25701000000000002</c:v>
                </c:pt>
                <c:pt idx="10860">
                  <c:v>-0.25563900000000001</c:v>
                </c:pt>
                <c:pt idx="10861">
                  <c:v>-0.25424200000000002</c:v>
                </c:pt>
                <c:pt idx="10862">
                  <c:v>-0.25283499999999998</c:v>
                </c:pt>
                <c:pt idx="10863">
                  <c:v>-0.25143500000000002</c:v>
                </c:pt>
                <c:pt idx="10864">
                  <c:v>-0.25004300000000002</c:v>
                </c:pt>
                <c:pt idx="10865">
                  <c:v>-0.24865100000000001</c:v>
                </c:pt>
                <c:pt idx="10866">
                  <c:v>-0.247255</c:v>
                </c:pt>
                <c:pt idx="10867">
                  <c:v>-0.24585599999999999</c:v>
                </c:pt>
                <c:pt idx="10868">
                  <c:v>-0.244454</c:v>
                </c:pt>
                <c:pt idx="10869">
                  <c:v>-0.24305099999999999</c:v>
                </c:pt>
                <c:pt idx="10870">
                  <c:v>-0.241646</c:v>
                </c:pt>
                <c:pt idx="10871">
                  <c:v>-0.24024100000000001</c:v>
                </c:pt>
                <c:pt idx="10872">
                  <c:v>-0.23882800000000001</c:v>
                </c:pt>
                <c:pt idx="10873">
                  <c:v>-0.237396</c:v>
                </c:pt>
                <c:pt idx="10874">
                  <c:v>-0.235928</c:v>
                </c:pt>
                <c:pt idx="10875">
                  <c:v>-0.234402</c:v>
                </c:pt>
                <c:pt idx="10876">
                  <c:v>-0.23280100000000001</c:v>
                </c:pt>
                <c:pt idx="10877">
                  <c:v>-0.231132</c:v>
                </c:pt>
                <c:pt idx="10878">
                  <c:v>-0.22941900000000001</c:v>
                </c:pt>
                <c:pt idx="10879">
                  <c:v>-0.22767699999999999</c:v>
                </c:pt>
                <c:pt idx="10880">
                  <c:v>-0.225908</c:v>
                </c:pt>
                <c:pt idx="10881">
                  <c:v>-0.22412099999999999</c:v>
                </c:pt>
                <c:pt idx="10882">
                  <c:v>-0.22231999999999999</c:v>
                </c:pt>
                <c:pt idx="10883">
                  <c:v>-0.220503</c:v>
                </c:pt>
                <c:pt idx="10884">
                  <c:v>-0.218663</c:v>
                </c:pt>
                <c:pt idx="10885">
                  <c:v>-0.21679000000000001</c:v>
                </c:pt>
                <c:pt idx="10886">
                  <c:v>-0.21488299999999999</c:v>
                </c:pt>
                <c:pt idx="10887">
                  <c:v>-0.21294299999999999</c:v>
                </c:pt>
                <c:pt idx="10888">
                  <c:v>-0.21096599999999999</c:v>
                </c:pt>
                <c:pt idx="10889">
                  <c:v>-0.20895900000000001</c:v>
                </c:pt>
                <c:pt idx="10890">
                  <c:v>-0.20693600000000001</c:v>
                </c:pt>
                <c:pt idx="10891">
                  <c:v>-0.20491200000000001</c:v>
                </c:pt>
                <c:pt idx="10892">
                  <c:v>-0.20288700000000001</c:v>
                </c:pt>
                <c:pt idx="10893">
                  <c:v>-0.200848</c:v>
                </c:pt>
                <c:pt idx="10894">
                  <c:v>-0.19878199999999999</c:v>
                </c:pt>
                <c:pt idx="10895">
                  <c:v>-0.19668099999999999</c:v>
                </c:pt>
                <c:pt idx="10896">
                  <c:v>-0.19453899999999999</c:v>
                </c:pt>
                <c:pt idx="10897">
                  <c:v>-0.19234999999999999</c:v>
                </c:pt>
                <c:pt idx="10898">
                  <c:v>-0.190107</c:v>
                </c:pt>
                <c:pt idx="10899">
                  <c:v>-0.187808</c:v>
                </c:pt>
                <c:pt idx="10900">
                  <c:v>-0.18546199999999999</c:v>
                </c:pt>
                <c:pt idx="10901">
                  <c:v>-0.18307300000000001</c:v>
                </c:pt>
                <c:pt idx="10902">
                  <c:v>-0.18064</c:v>
                </c:pt>
                <c:pt idx="10903">
                  <c:v>-0.17816299999999999</c:v>
                </c:pt>
                <c:pt idx="10904">
                  <c:v>-0.17564299999999999</c:v>
                </c:pt>
                <c:pt idx="10905">
                  <c:v>-0.17308699999999999</c:v>
                </c:pt>
                <c:pt idx="10906">
                  <c:v>-0.17050399999999999</c:v>
                </c:pt>
                <c:pt idx="10907">
                  <c:v>-0.16789899999999999</c:v>
                </c:pt>
                <c:pt idx="10908">
                  <c:v>-0.16527800000000001</c:v>
                </c:pt>
                <c:pt idx="10909">
                  <c:v>-0.16264999999999999</c:v>
                </c:pt>
                <c:pt idx="10910">
                  <c:v>-0.160021</c:v>
                </c:pt>
                <c:pt idx="10911">
                  <c:v>-0.157392</c:v>
                </c:pt>
                <c:pt idx="10912">
                  <c:v>-0.15476799999999999</c:v>
                </c:pt>
                <c:pt idx="10913">
                  <c:v>-0.15216499999999999</c:v>
                </c:pt>
                <c:pt idx="10914">
                  <c:v>-0.149593</c:v>
                </c:pt>
                <c:pt idx="10915">
                  <c:v>-0.14705699999999999</c:v>
                </c:pt>
                <c:pt idx="10916">
                  <c:v>-0.144562</c:v>
                </c:pt>
                <c:pt idx="10917">
                  <c:v>-0.14211199999999999</c:v>
                </c:pt>
                <c:pt idx="10918">
                  <c:v>-0.139709</c:v>
                </c:pt>
                <c:pt idx="10919">
                  <c:v>-0.137355</c:v>
                </c:pt>
                <c:pt idx="10920">
                  <c:v>-0.13506000000000001</c:v>
                </c:pt>
                <c:pt idx="10921">
                  <c:v>-0.13283900000000001</c:v>
                </c:pt>
                <c:pt idx="10922">
                  <c:v>-0.13070799999999999</c:v>
                </c:pt>
                <c:pt idx="10923">
                  <c:v>-0.12867600000000001</c:v>
                </c:pt>
                <c:pt idx="10924">
                  <c:v>-0.12674199999999999</c:v>
                </c:pt>
                <c:pt idx="10925">
                  <c:v>-0.124902</c:v>
                </c:pt>
                <c:pt idx="10926">
                  <c:v>-0.123156</c:v>
                </c:pt>
                <c:pt idx="10927">
                  <c:v>-0.121502</c:v>
                </c:pt>
                <c:pt idx="10928">
                  <c:v>-0.119938</c:v>
                </c:pt>
                <c:pt idx="10929">
                  <c:v>-0.118463</c:v>
                </c:pt>
                <c:pt idx="10930">
                  <c:v>-0.117075</c:v>
                </c:pt>
                <c:pt idx="10931">
                  <c:v>-0.115772</c:v>
                </c:pt>
                <c:pt idx="10932">
                  <c:v>-0.114555</c:v>
                </c:pt>
                <c:pt idx="10933">
                  <c:v>-0.11343200000000001</c:v>
                </c:pt>
                <c:pt idx="10934">
                  <c:v>-0.112414</c:v>
                </c:pt>
                <c:pt idx="10935">
                  <c:v>-0.111509</c:v>
                </c:pt>
                <c:pt idx="10936">
                  <c:v>-0.11071499999999999</c:v>
                </c:pt>
                <c:pt idx="10937">
                  <c:v>-0.110027</c:v>
                </c:pt>
                <c:pt idx="10938">
                  <c:v>-0.109443</c:v>
                </c:pt>
                <c:pt idx="10939">
                  <c:v>-0.108962</c:v>
                </c:pt>
                <c:pt idx="10940">
                  <c:v>-0.10858</c:v>
                </c:pt>
                <c:pt idx="10941">
                  <c:v>-0.108295</c:v>
                </c:pt>
                <c:pt idx="10942">
                  <c:v>-0.108109</c:v>
                </c:pt>
                <c:pt idx="10943">
                  <c:v>-0.108031</c:v>
                </c:pt>
                <c:pt idx="10944">
                  <c:v>-0.108066</c:v>
                </c:pt>
                <c:pt idx="10945">
                  <c:v>-0.10821699999999999</c:v>
                </c:pt>
                <c:pt idx="10946">
                  <c:v>-0.10847900000000001</c:v>
                </c:pt>
                <c:pt idx="10947">
                  <c:v>-0.10884099999999999</c:v>
                </c:pt>
                <c:pt idx="10948">
                  <c:v>-0.109292</c:v>
                </c:pt>
                <c:pt idx="10949">
                  <c:v>-0.10984099999999999</c:v>
                </c:pt>
                <c:pt idx="10950">
                  <c:v>-0.110502</c:v>
                </c:pt>
                <c:pt idx="10951">
                  <c:v>-0.111276</c:v>
                </c:pt>
                <c:pt idx="10952">
                  <c:v>-0.112137</c:v>
                </c:pt>
                <c:pt idx="10953">
                  <c:v>-0.11307499999999999</c:v>
                </c:pt>
                <c:pt idx="10954">
                  <c:v>-0.114092</c:v>
                </c:pt>
                <c:pt idx="10955">
                  <c:v>-0.115191</c:v>
                </c:pt>
                <c:pt idx="10956">
                  <c:v>-0.11636100000000001</c:v>
                </c:pt>
                <c:pt idx="10957">
                  <c:v>-0.117591</c:v>
                </c:pt>
                <c:pt idx="10958">
                  <c:v>-0.118876</c:v>
                </c:pt>
                <c:pt idx="10959">
                  <c:v>-0.12021999999999999</c:v>
                </c:pt>
                <c:pt idx="10960">
                  <c:v>-0.12162100000000001</c:v>
                </c:pt>
                <c:pt idx="10961">
                  <c:v>-0.123068</c:v>
                </c:pt>
                <c:pt idx="10962">
                  <c:v>-0.124542</c:v>
                </c:pt>
                <c:pt idx="10963">
                  <c:v>-0.12601899999999999</c:v>
                </c:pt>
                <c:pt idx="10964">
                  <c:v>-0.12748499999999999</c:v>
                </c:pt>
                <c:pt idx="10965">
                  <c:v>-0.12895699999999999</c:v>
                </c:pt>
                <c:pt idx="10966">
                  <c:v>-0.13045999999999999</c:v>
                </c:pt>
                <c:pt idx="10967">
                  <c:v>-0.131991</c:v>
                </c:pt>
                <c:pt idx="10968">
                  <c:v>-0.13354099999999999</c:v>
                </c:pt>
                <c:pt idx="10969">
                  <c:v>-0.13510800000000001</c:v>
                </c:pt>
                <c:pt idx="10970">
                  <c:v>-0.13669600000000001</c:v>
                </c:pt>
                <c:pt idx="10971">
                  <c:v>-0.13830300000000001</c:v>
                </c:pt>
                <c:pt idx="10972">
                  <c:v>-0.13992399999999999</c:v>
                </c:pt>
                <c:pt idx="10973">
                  <c:v>-0.14155799999999999</c:v>
                </c:pt>
                <c:pt idx="10974">
                  <c:v>-0.143208</c:v>
                </c:pt>
                <c:pt idx="10975">
                  <c:v>-0.144874</c:v>
                </c:pt>
                <c:pt idx="10976">
                  <c:v>-0.14655299999999999</c:v>
                </c:pt>
                <c:pt idx="10977">
                  <c:v>-0.14824300000000001</c:v>
                </c:pt>
                <c:pt idx="10978">
                  <c:v>-0.14994299999999999</c:v>
                </c:pt>
                <c:pt idx="10979">
                  <c:v>-0.151647</c:v>
                </c:pt>
                <c:pt idx="10980">
                  <c:v>-0.15334600000000001</c:v>
                </c:pt>
                <c:pt idx="10981">
                  <c:v>-0.155032</c:v>
                </c:pt>
                <c:pt idx="10982">
                  <c:v>-0.15670799999999999</c:v>
                </c:pt>
                <c:pt idx="10983">
                  <c:v>-0.158384</c:v>
                </c:pt>
                <c:pt idx="10984">
                  <c:v>-0.16006100000000001</c:v>
                </c:pt>
                <c:pt idx="10985">
                  <c:v>-0.16172800000000001</c:v>
                </c:pt>
                <c:pt idx="10986">
                  <c:v>-0.16337299999999999</c:v>
                </c:pt>
                <c:pt idx="10987">
                  <c:v>-0.164994</c:v>
                </c:pt>
                <c:pt idx="10988">
                  <c:v>-0.16659099999999999</c:v>
                </c:pt>
                <c:pt idx="10989">
                  <c:v>-0.168159</c:v>
                </c:pt>
                <c:pt idx="10990">
                  <c:v>-0.16969200000000001</c:v>
                </c:pt>
                <c:pt idx="10991">
                  <c:v>-0.17118</c:v>
                </c:pt>
                <c:pt idx="10992">
                  <c:v>-0.17261899999999999</c:v>
                </c:pt>
                <c:pt idx="10993">
                  <c:v>-0.17400199999999999</c:v>
                </c:pt>
                <c:pt idx="10994">
                  <c:v>-0.17532600000000001</c:v>
                </c:pt>
                <c:pt idx="10995">
                  <c:v>-0.176589</c:v>
                </c:pt>
                <c:pt idx="10996">
                  <c:v>-0.177787</c:v>
                </c:pt>
                <c:pt idx="10997">
                  <c:v>-0.17891000000000001</c:v>
                </c:pt>
                <c:pt idx="10998">
                  <c:v>-0.179954</c:v>
                </c:pt>
                <c:pt idx="10999">
                  <c:v>-0.180922</c:v>
                </c:pt>
                <c:pt idx="11000">
                  <c:v>-0.181812</c:v>
                </c:pt>
                <c:pt idx="11001">
                  <c:v>-0.18262400000000001</c:v>
                </c:pt>
                <c:pt idx="11002">
                  <c:v>-0.18336</c:v>
                </c:pt>
                <c:pt idx="11003">
                  <c:v>-0.18402199999999999</c:v>
                </c:pt>
                <c:pt idx="11004">
                  <c:v>-0.184616</c:v>
                </c:pt>
                <c:pt idx="11005">
                  <c:v>-0.18514800000000001</c:v>
                </c:pt>
                <c:pt idx="11006">
                  <c:v>-0.18562500000000001</c:v>
                </c:pt>
                <c:pt idx="11007">
                  <c:v>-0.18605099999999999</c:v>
                </c:pt>
                <c:pt idx="11008">
                  <c:v>-0.18642</c:v>
                </c:pt>
                <c:pt idx="11009">
                  <c:v>-0.186725</c:v>
                </c:pt>
                <c:pt idx="11010">
                  <c:v>-0.186969</c:v>
                </c:pt>
                <c:pt idx="11011">
                  <c:v>-0.18715899999999999</c:v>
                </c:pt>
                <c:pt idx="11012">
                  <c:v>-0.18729100000000001</c:v>
                </c:pt>
                <c:pt idx="11013">
                  <c:v>-0.18735399999999999</c:v>
                </c:pt>
                <c:pt idx="11014">
                  <c:v>-0.18734100000000001</c:v>
                </c:pt>
                <c:pt idx="11015">
                  <c:v>-0.18725800000000001</c:v>
                </c:pt>
                <c:pt idx="11016">
                  <c:v>-0.187112</c:v>
                </c:pt>
                <c:pt idx="11017">
                  <c:v>-0.18690399999999999</c:v>
                </c:pt>
                <c:pt idx="11018">
                  <c:v>-0.186639</c:v>
                </c:pt>
                <c:pt idx="11019">
                  <c:v>-0.18631800000000001</c:v>
                </c:pt>
                <c:pt idx="11020">
                  <c:v>-0.185947</c:v>
                </c:pt>
                <c:pt idx="11021">
                  <c:v>-0.185533</c:v>
                </c:pt>
                <c:pt idx="11022">
                  <c:v>-0.18507599999999999</c:v>
                </c:pt>
                <c:pt idx="11023">
                  <c:v>-0.18456900000000001</c:v>
                </c:pt>
                <c:pt idx="11024">
                  <c:v>-0.184006</c:v>
                </c:pt>
                <c:pt idx="11025">
                  <c:v>-0.18338599999999999</c:v>
                </c:pt>
                <c:pt idx="11026">
                  <c:v>-0.18271499999999999</c:v>
                </c:pt>
                <c:pt idx="11027">
                  <c:v>-0.182003</c:v>
                </c:pt>
                <c:pt idx="11028">
                  <c:v>-0.181258</c:v>
                </c:pt>
                <c:pt idx="11029">
                  <c:v>-0.18048400000000001</c:v>
                </c:pt>
                <c:pt idx="11030">
                  <c:v>-0.17968000000000001</c:v>
                </c:pt>
                <c:pt idx="11031">
                  <c:v>-0.17884700000000001</c:v>
                </c:pt>
                <c:pt idx="11032">
                  <c:v>-0.177982</c:v>
                </c:pt>
                <c:pt idx="11033">
                  <c:v>-0.17707700000000001</c:v>
                </c:pt>
                <c:pt idx="11034">
                  <c:v>-0.176124</c:v>
                </c:pt>
                <c:pt idx="11035">
                  <c:v>-0.175123</c:v>
                </c:pt>
                <c:pt idx="11036">
                  <c:v>-0.17407700000000001</c:v>
                </c:pt>
                <c:pt idx="11037">
                  <c:v>-0.172987</c:v>
                </c:pt>
                <c:pt idx="11038">
                  <c:v>-0.17185500000000001</c:v>
                </c:pt>
                <c:pt idx="11039">
                  <c:v>-0.170678</c:v>
                </c:pt>
                <c:pt idx="11040">
                  <c:v>-0.169458</c:v>
                </c:pt>
                <c:pt idx="11041">
                  <c:v>-0.16820299999999999</c:v>
                </c:pt>
                <c:pt idx="11042">
                  <c:v>-0.16692499999999999</c:v>
                </c:pt>
                <c:pt idx="11043">
                  <c:v>-0.165635</c:v>
                </c:pt>
                <c:pt idx="11044">
                  <c:v>-0.16433300000000001</c:v>
                </c:pt>
                <c:pt idx="11045">
                  <c:v>-0.163018</c:v>
                </c:pt>
                <c:pt idx="11046">
                  <c:v>-0.16169</c:v>
                </c:pt>
                <c:pt idx="11047">
                  <c:v>-0.16034399999999999</c:v>
                </c:pt>
                <c:pt idx="11048">
                  <c:v>-0.15897800000000001</c:v>
                </c:pt>
                <c:pt idx="11049">
                  <c:v>-0.15760199999999999</c:v>
                </c:pt>
                <c:pt idx="11050">
                  <c:v>-0.15622900000000001</c:v>
                </c:pt>
                <c:pt idx="11051">
                  <c:v>-0.154866</c:v>
                </c:pt>
                <c:pt idx="11052">
                  <c:v>-0.15351100000000001</c:v>
                </c:pt>
                <c:pt idx="11053">
                  <c:v>-0.15216399999999999</c:v>
                </c:pt>
                <c:pt idx="11054">
                  <c:v>-0.15082200000000001</c:v>
                </c:pt>
                <c:pt idx="11055">
                  <c:v>-0.149482</c:v>
                </c:pt>
                <c:pt idx="11056">
                  <c:v>-0.148146</c:v>
                </c:pt>
                <c:pt idx="11057">
                  <c:v>-0.146816</c:v>
                </c:pt>
                <c:pt idx="11058">
                  <c:v>-0.14549200000000001</c:v>
                </c:pt>
                <c:pt idx="11059">
                  <c:v>-0.14416599999999999</c:v>
                </c:pt>
                <c:pt idx="11060">
                  <c:v>-0.14283299999999999</c:v>
                </c:pt>
                <c:pt idx="11061">
                  <c:v>-0.14149100000000001</c:v>
                </c:pt>
                <c:pt idx="11062">
                  <c:v>-0.14014499999999999</c:v>
                </c:pt>
                <c:pt idx="11063">
                  <c:v>-0.138791</c:v>
                </c:pt>
                <c:pt idx="11064">
                  <c:v>-0.13742299999999999</c:v>
                </c:pt>
                <c:pt idx="11065">
                  <c:v>-0.13603699999999999</c:v>
                </c:pt>
                <c:pt idx="11066">
                  <c:v>-0.134626</c:v>
                </c:pt>
                <c:pt idx="11067">
                  <c:v>-0.133191</c:v>
                </c:pt>
                <c:pt idx="11068">
                  <c:v>-0.13173799999999999</c:v>
                </c:pt>
                <c:pt idx="11069">
                  <c:v>-0.130275</c:v>
                </c:pt>
                <c:pt idx="11070">
                  <c:v>-0.128806</c:v>
                </c:pt>
                <c:pt idx="11071">
                  <c:v>-0.12733</c:v>
                </c:pt>
                <c:pt idx="11072">
                  <c:v>-0.12584699999999999</c:v>
                </c:pt>
                <c:pt idx="11073">
                  <c:v>-0.124357</c:v>
                </c:pt>
                <c:pt idx="11074">
                  <c:v>-0.12285799999999999</c:v>
                </c:pt>
                <c:pt idx="11075">
                  <c:v>-0.12134499999999999</c:v>
                </c:pt>
                <c:pt idx="11076">
                  <c:v>-0.119824</c:v>
                </c:pt>
                <c:pt idx="11077">
                  <c:v>-0.1183</c:v>
                </c:pt>
                <c:pt idx="11078">
                  <c:v>-0.11677899999999999</c:v>
                </c:pt>
                <c:pt idx="11079">
                  <c:v>-0.11526400000000001</c:v>
                </c:pt>
                <c:pt idx="11080">
                  <c:v>-0.113749</c:v>
                </c:pt>
                <c:pt idx="11081">
                  <c:v>-0.11222699999999999</c:v>
                </c:pt>
                <c:pt idx="11082">
                  <c:v>-0.11069</c:v>
                </c:pt>
                <c:pt idx="11083">
                  <c:v>-0.109136</c:v>
                </c:pt>
                <c:pt idx="11084">
                  <c:v>-0.10756300000000001</c:v>
                </c:pt>
                <c:pt idx="11085">
                  <c:v>-0.10596800000000001</c:v>
                </c:pt>
                <c:pt idx="11086">
                  <c:v>-0.104349</c:v>
                </c:pt>
                <c:pt idx="11087">
                  <c:v>-0.102713</c:v>
                </c:pt>
                <c:pt idx="11088">
                  <c:v>-0.101066</c:v>
                </c:pt>
                <c:pt idx="11089">
                  <c:v>-9.9410299999999993E-2</c:v>
                </c:pt>
                <c:pt idx="11090">
                  <c:v>-9.7746399999999997E-2</c:v>
                </c:pt>
                <c:pt idx="11091">
                  <c:v>-9.6075400000000005E-2</c:v>
                </c:pt>
                <c:pt idx="11092">
                  <c:v>-9.4401100000000002E-2</c:v>
                </c:pt>
                <c:pt idx="11093">
                  <c:v>-9.2726299999999998E-2</c:v>
                </c:pt>
                <c:pt idx="11094">
                  <c:v>-9.1052900000000006E-2</c:v>
                </c:pt>
                <c:pt idx="11095">
                  <c:v>-8.9382400000000001E-2</c:v>
                </c:pt>
                <c:pt idx="11096">
                  <c:v>-8.7713799999999995E-2</c:v>
                </c:pt>
                <c:pt idx="11097">
                  <c:v>-8.6044099999999998E-2</c:v>
                </c:pt>
                <c:pt idx="11098">
                  <c:v>-8.4373299999999998E-2</c:v>
                </c:pt>
                <c:pt idx="11099">
                  <c:v>-8.2707299999999997E-2</c:v>
                </c:pt>
                <c:pt idx="11100">
                  <c:v>-8.1052200000000005E-2</c:v>
                </c:pt>
                <c:pt idx="11101">
                  <c:v>-7.9406900000000002E-2</c:v>
                </c:pt>
                <c:pt idx="11102">
                  <c:v>-7.7765899999999999E-2</c:v>
                </c:pt>
                <c:pt idx="11103">
                  <c:v>-7.6126299999999994E-2</c:v>
                </c:pt>
                <c:pt idx="11104">
                  <c:v>-7.4487999999999999E-2</c:v>
                </c:pt>
                <c:pt idx="11105">
                  <c:v>-7.2850300000000007E-2</c:v>
                </c:pt>
                <c:pt idx="11106">
                  <c:v>-7.1215299999999995E-2</c:v>
                </c:pt>
                <c:pt idx="11107">
                  <c:v>-6.9586300000000004E-2</c:v>
                </c:pt>
                <c:pt idx="11108">
                  <c:v>-6.7968399999999998E-2</c:v>
                </c:pt>
                <c:pt idx="11109">
                  <c:v>-6.6369899999999996E-2</c:v>
                </c:pt>
                <c:pt idx="11110">
                  <c:v>-6.4793500000000004E-2</c:v>
                </c:pt>
                <c:pt idx="11111">
                  <c:v>-6.32297E-2</c:v>
                </c:pt>
                <c:pt idx="11112">
                  <c:v>-6.1669399999999999E-2</c:v>
                </c:pt>
                <c:pt idx="11113">
                  <c:v>-6.0112199999999998E-2</c:v>
                </c:pt>
                <c:pt idx="11114">
                  <c:v>-5.8558100000000002E-2</c:v>
                </c:pt>
                <c:pt idx="11115">
                  <c:v>-5.70033E-2</c:v>
                </c:pt>
                <c:pt idx="11116">
                  <c:v>-5.5445700000000001E-2</c:v>
                </c:pt>
                <c:pt idx="11117">
                  <c:v>-5.3885099999999998E-2</c:v>
                </c:pt>
                <c:pt idx="11118">
                  <c:v>-5.2321199999999998E-2</c:v>
                </c:pt>
                <c:pt idx="11119">
                  <c:v>-5.0755599999999998E-2</c:v>
                </c:pt>
                <c:pt idx="11120">
                  <c:v>-4.9191600000000002E-2</c:v>
                </c:pt>
                <c:pt idx="11121">
                  <c:v>-4.7632599999999997E-2</c:v>
                </c:pt>
                <c:pt idx="11122">
                  <c:v>-4.6083600000000002E-2</c:v>
                </c:pt>
                <c:pt idx="11123">
                  <c:v>-4.4547799999999999E-2</c:v>
                </c:pt>
                <c:pt idx="11124">
                  <c:v>-4.3022400000000002E-2</c:v>
                </c:pt>
                <c:pt idx="11125">
                  <c:v>-4.1501499999999997E-2</c:v>
                </c:pt>
                <c:pt idx="11126">
                  <c:v>-3.99814E-2</c:v>
                </c:pt>
                <c:pt idx="11127">
                  <c:v>-3.8460800000000003E-2</c:v>
                </c:pt>
                <c:pt idx="11128">
                  <c:v>-3.6939399999999997E-2</c:v>
                </c:pt>
                <c:pt idx="11129">
                  <c:v>-3.5420399999999998E-2</c:v>
                </c:pt>
                <c:pt idx="11130">
                  <c:v>-3.3910000000000003E-2</c:v>
                </c:pt>
                <c:pt idx="11131">
                  <c:v>-3.2410099999999997E-2</c:v>
                </c:pt>
                <c:pt idx="11132">
                  <c:v>-3.0920599999999999E-2</c:v>
                </c:pt>
                <c:pt idx="11133">
                  <c:v>-2.9445599999999999E-2</c:v>
                </c:pt>
                <c:pt idx="11134">
                  <c:v>-2.79872E-2</c:v>
                </c:pt>
                <c:pt idx="11135">
                  <c:v>-2.6539699999999999E-2</c:v>
                </c:pt>
                <c:pt idx="11136">
                  <c:v>-2.5100600000000001E-2</c:v>
                </c:pt>
                <c:pt idx="11137">
                  <c:v>-2.3678000000000001E-2</c:v>
                </c:pt>
                <c:pt idx="11138">
                  <c:v>-2.22785E-2</c:v>
                </c:pt>
                <c:pt idx="11139">
                  <c:v>-2.0899899999999999E-2</c:v>
                </c:pt>
                <c:pt idx="11140">
                  <c:v>-1.95368E-2</c:v>
                </c:pt>
                <c:pt idx="11141">
                  <c:v>-1.8185699999999999E-2</c:v>
                </c:pt>
                <c:pt idx="11142">
                  <c:v>-1.6842699999999999E-2</c:v>
                </c:pt>
                <c:pt idx="11143">
                  <c:v>-1.5501900000000001E-2</c:v>
                </c:pt>
                <c:pt idx="11144">
                  <c:v>-1.4158499999999999E-2</c:v>
                </c:pt>
                <c:pt idx="11145">
                  <c:v>-1.28124E-2</c:v>
                </c:pt>
                <c:pt idx="11146">
                  <c:v>-1.1469399999999999E-2</c:v>
                </c:pt>
                <c:pt idx="11147">
                  <c:v>-1.0134000000000001E-2</c:v>
                </c:pt>
                <c:pt idx="11148" formatCode="0.00E+00">
                  <c:v>-8.8012300000000002E-3</c:v>
                </c:pt>
                <c:pt idx="11149" formatCode="0.00E+00">
                  <c:v>-7.4575800000000001E-3</c:v>
                </c:pt>
                <c:pt idx="11150" formatCode="0.00E+00">
                  <c:v>-6.0797899999999998E-3</c:v>
                </c:pt>
                <c:pt idx="11151" formatCode="0.00E+00">
                  <c:v>-4.6447600000000004E-3</c:v>
                </c:pt>
                <c:pt idx="11152" formatCode="0.00E+00">
                  <c:v>-3.1560500000000001E-3</c:v>
                </c:pt>
                <c:pt idx="11153" formatCode="0.00E+00">
                  <c:v>-1.6411100000000001E-3</c:v>
                </c:pt>
                <c:pt idx="11154" formatCode="0.00E+00">
                  <c:v>-1.17547E-4</c:v>
                </c:pt>
                <c:pt idx="11155" formatCode="0.00E+00">
                  <c:v>1.41763E-3</c:v>
                </c:pt>
                <c:pt idx="11156" formatCode="0.00E+00">
                  <c:v>2.9673999999999998E-3</c:v>
                </c:pt>
                <c:pt idx="11157" formatCode="0.00E+00">
                  <c:v>4.5271E-3</c:v>
                </c:pt>
                <c:pt idx="11158" formatCode="0.00E+00">
                  <c:v>6.0944299999999996E-3</c:v>
                </c:pt>
                <c:pt idx="11159" formatCode="0.00E+00">
                  <c:v>7.6709899999999999E-3</c:v>
                </c:pt>
                <c:pt idx="11160" formatCode="0.00E+00">
                  <c:v>9.2564599999999993E-3</c:v>
                </c:pt>
                <c:pt idx="11161">
                  <c:v>1.08475E-2</c:v>
                </c:pt>
                <c:pt idx="11162">
                  <c:v>1.24426E-2</c:v>
                </c:pt>
                <c:pt idx="11163">
                  <c:v>1.4041400000000001E-2</c:v>
                </c:pt>
                <c:pt idx="11164">
                  <c:v>1.56407E-2</c:v>
                </c:pt>
                <c:pt idx="11165">
                  <c:v>1.72357E-2</c:v>
                </c:pt>
                <c:pt idx="11166">
                  <c:v>1.8822999999999999E-2</c:v>
                </c:pt>
                <c:pt idx="11167">
                  <c:v>2.0402E-2</c:v>
                </c:pt>
                <c:pt idx="11168">
                  <c:v>2.1974799999999999E-2</c:v>
                </c:pt>
                <c:pt idx="11169">
                  <c:v>2.3540700000000001E-2</c:v>
                </c:pt>
                <c:pt idx="11170">
                  <c:v>2.5094999999999999E-2</c:v>
                </c:pt>
                <c:pt idx="11171">
                  <c:v>2.66365E-2</c:v>
                </c:pt>
                <c:pt idx="11172">
                  <c:v>2.8170199999999999E-2</c:v>
                </c:pt>
                <c:pt idx="11173">
                  <c:v>2.9701399999999999E-2</c:v>
                </c:pt>
                <c:pt idx="11174">
                  <c:v>3.1231100000000001E-2</c:v>
                </c:pt>
                <c:pt idx="11175">
                  <c:v>3.2758599999999999E-2</c:v>
                </c:pt>
                <c:pt idx="11176">
                  <c:v>3.4284299999999997E-2</c:v>
                </c:pt>
                <c:pt idx="11177">
                  <c:v>3.5809100000000003E-2</c:v>
                </c:pt>
                <c:pt idx="11178">
                  <c:v>3.7332200000000003E-2</c:v>
                </c:pt>
                <c:pt idx="11179">
                  <c:v>3.8852299999999999E-2</c:v>
                </c:pt>
                <c:pt idx="11180">
                  <c:v>4.0365499999999999E-2</c:v>
                </c:pt>
                <c:pt idx="11181">
                  <c:v>4.1866800000000003E-2</c:v>
                </c:pt>
                <c:pt idx="11182">
                  <c:v>4.3354900000000002E-2</c:v>
                </c:pt>
                <c:pt idx="11183">
                  <c:v>4.4830200000000001E-2</c:v>
                </c:pt>
                <c:pt idx="11184">
                  <c:v>4.62891E-2</c:v>
                </c:pt>
                <c:pt idx="11185">
                  <c:v>4.7725700000000003E-2</c:v>
                </c:pt>
                <c:pt idx="11186">
                  <c:v>4.9135199999999997E-2</c:v>
                </c:pt>
                <c:pt idx="11187">
                  <c:v>5.0517300000000001E-2</c:v>
                </c:pt>
                <c:pt idx="11188">
                  <c:v>5.1873099999999998E-2</c:v>
                </c:pt>
                <c:pt idx="11189">
                  <c:v>5.3199400000000001E-2</c:v>
                </c:pt>
                <c:pt idx="11190">
                  <c:v>5.4489999999999997E-2</c:v>
                </c:pt>
                <c:pt idx="11191">
                  <c:v>5.5741400000000003E-2</c:v>
                </c:pt>
                <c:pt idx="11192">
                  <c:v>5.69548E-2</c:v>
                </c:pt>
                <c:pt idx="11193">
                  <c:v>5.8133799999999999E-2</c:v>
                </c:pt>
                <c:pt idx="11194">
                  <c:v>5.9279199999999997E-2</c:v>
                </c:pt>
                <c:pt idx="11195">
                  <c:v>6.0389100000000001E-2</c:v>
                </c:pt>
                <c:pt idx="11196">
                  <c:v>6.1461000000000002E-2</c:v>
                </c:pt>
                <c:pt idx="11197">
                  <c:v>6.2491499999999998E-2</c:v>
                </c:pt>
                <c:pt idx="11198">
                  <c:v>6.3476599999999994E-2</c:v>
                </c:pt>
                <c:pt idx="11199">
                  <c:v>6.4413600000000001E-2</c:v>
                </c:pt>
                <c:pt idx="11200">
                  <c:v>6.5302799999999994E-2</c:v>
                </c:pt>
                <c:pt idx="11201">
                  <c:v>6.6145200000000001E-2</c:v>
                </c:pt>
                <c:pt idx="11202">
                  <c:v>6.6938800000000007E-2</c:v>
                </c:pt>
                <c:pt idx="11203">
                  <c:v>6.7680100000000007E-2</c:v>
                </c:pt>
                <c:pt idx="11204">
                  <c:v>6.8366999999999997E-2</c:v>
                </c:pt>
                <c:pt idx="11205">
                  <c:v>6.8997100000000006E-2</c:v>
                </c:pt>
                <c:pt idx="11206">
                  <c:v>6.9570099999999996E-2</c:v>
                </c:pt>
                <c:pt idx="11207">
                  <c:v>7.0087399999999994E-2</c:v>
                </c:pt>
                <c:pt idx="11208">
                  <c:v>7.05485E-2</c:v>
                </c:pt>
                <c:pt idx="11209">
                  <c:v>7.0950799999999994E-2</c:v>
                </c:pt>
                <c:pt idx="11210">
                  <c:v>7.1292099999999997E-2</c:v>
                </c:pt>
                <c:pt idx="11211">
                  <c:v>7.1572300000000005E-2</c:v>
                </c:pt>
                <c:pt idx="11212">
                  <c:v>7.1792099999999998E-2</c:v>
                </c:pt>
                <c:pt idx="11213">
                  <c:v>7.1950299999999995E-2</c:v>
                </c:pt>
                <c:pt idx="11214">
                  <c:v>7.2045200000000004E-2</c:v>
                </c:pt>
                <c:pt idx="11215">
                  <c:v>7.2076000000000001E-2</c:v>
                </c:pt>
                <c:pt idx="11216">
                  <c:v>7.2043499999999996E-2</c:v>
                </c:pt>
                <c:pt idx="11217">
                  <c:v>7.1948700000000004E-2</c:v>
                </c:pt>
                <c:pt idx="11218">
                  <c:v>7.1789699999999998E-2</c:v>
                </c:pt>
                <c:pt idx="11219">
                  <c:v>7.1565699999999996E-2</c:v>
                </c:pt>
                <c:pt idx="11220">
                  <c:v>7.1281200000000003E-2</c:v>
                </c:pt>
                <c:pt idx="11221">
                  <c:v>7.0943999999999993E-2</c:v>
                </c:pt>
                <c:pt idx="11222">
                  <c:v>7.0559899999999995E-2</c:v>
                </c:pt>
                <c:pt idx="11223">
                  <c:v>7.0129899999999995E-2</c:v>
                </c:pt>
                <c:pt idx="11224">
                  <c:v>6.9651099999999994E-2</c:v>
                </c:pt>
                <c:pt idx="11225">
                  <c:v>6.9119899999999998E-2</c:v>
                </c:pt>
                <c:pt idx="11226">
                  <c:v>6.8536700000000006E-2</c:v>
                </c:pt>
                <c:pt idx="11227">
                  <c:v>6.7905599999999997E-2</c:v>
                </c:pt>
                <c:pt idx="11228">
                  <c:v>6.72296E-2</c:v>
                </c:pt>
                <c:pt idx="11229">
                  <c:v>6.6508800000000007E-2</c:v>
                </c:pt>
                <c:pt idx="11230">
                  <c:v>6.5742999999999996E-2</c:v>
                </c:pt>
                <c:pt idx="11231">
                  <c:v>6.4934099999999995E-2</c:v>
                </c:pt>
                <c:pt idx="11232">
                  <c:v>6.4084500000000003E-2</c:v>
                </c:pt>
                <c:pt idx="11233">
                  <c:v>6.3195799999999996E-2</c:v>
                </c:pt>
                <c:pt idx="11234">
                  <c:v>6.2269199999999997E-2</c:v>
                </c:pt>
                <c:pt idx="11235">
                  <c:v>6.1304699999999997E-2</c:v>
                </c:pt>
                <c:pt idx="11236">
                  <c:v>6.03034E-2</c:v>
                </c:pt>
                <c:pt idx="11237">
                  <c:v>5.9269799999999997E-2</c:v>
                </c:pt>
                <c:pt idx="11238">
                  <c:v>5.8208700000000002E-2</c:v>
                </c:pt>
                <c:pt idx="11239">
                  <c:v>5.71218E-2</c:v>
                </c:pt>
                <c:pt idx="11240">
                  <c:v>5.6007899999999999E-2</c:v>
                </c:pt>
                <c:pt idx="11241">
                  <c:v>5.4868399999999998E-2</c:v>
                </c:pt>
                <c:pt idx="11242">
                  <c:v>5.3708699999999998E-2</c:v>
                </c:pt>
                <c:pt idx="11243">
                  <c:v>5.2534499999999998E-2</c:v>
                </c:pt>
                <c:pt idx="11244">
                  <c:v>5.1348499999999998E-2</c:v>
                </c:pt>
                <c:pt idx="11245">
                  <c:v>5.0151599999999998E-2</c:v>
                </c:pt>
                <c:pt idx="11246">
                  <c:v>4.8945200000000001E-2</c:v>
                </c:pt>
                <c:pt idx="11247">
                  <c:v>4.7733100000000001E-2</c:v>
                </c:pt>
                <c:pt idx="11248">
                  <c:v>4.65181E-2</c:v>
                </c:pt>
                <c:pt idx="11249">
                  <c:v>4.5299800000000001E-2</c:v>
                </c:pt>
                <c:pt idx="11250">
                  <c:v>4.4076900000000002E-2</c:v>
                </c:pt>
                <c:pt idx="11251">
                  <c:v>4.2847799999999998E-2</c:v>
                </c:pt>
                <c:pt idx="11252">
                  <c:v>4.1611500000000003E-2</c:v>
                </c:pt>
                <c:pt idx="11253">
                  <c:v>4.0370499999999997E-2</c:v>
                </c:pt>
                <c:pt idx="11254">
                  <c:v>3.9129400000000002E-2</c:v>
                </c:pt>
                <c:pt idx="11255">
                  <c:v>3.7893099999999999E-2</c:v>
                </c:pt>
                <c:pt idx="11256">
                  <c:v>3.6664700000000001E-2</c:v>
                </c:pt>
                <c:pt idx="11257">
                  <c:v>3.5445699999999997E-2</c:v>
                </c:pt>
                <c:pt idx="11258">
                  <c:v>3.42381E-2</c:v>
                </c:pt>
                <c:pt idx="11259">
                  <c:v>3.30441E-2</c:v>
                </c:pt>
                <c:pt idx="11260">
                  <c:v>3.1868E-2</c:v>
                </c:pt>
                <c:pt idx="11261">
                  <c:v>3.0715800000000001E-2</c:v>
                </c:pt>
                <c:pt idx="11262">
                  <c:v>2.9589799999999999E-2</c:v>
                </c:pt>
                <c:pt idx="11263">
                  <c:v>2.8487700000000001E-2</c:v>
                </c:pt>
                <c:pt idx="11264">
                  <c:v>2.7407000000000001E-2</c:v>
                </c:pt>
                <c:pt idx="11265">
                  <c:v>2.63497E-2</c:v>
                </c:pt>
                <c:pt idx="11266">
                  <c:v>2.5319500000000002E-2</c:v>
                </c:pt>
                <c:pt idx="11267">
                  <c:v>2.4320100000000001E-2</c:v>
                </c:pt>
                <c:pt idx="11268">
                  <c:v>2.3355999999999998E-2</c:v>
                </c:pt>
                <c:pt idx="11269">
                  <c:v>2.24291E-2</c:v>
                </c:pt>
                <c:pt idx="11270">
                  <c:v>2.1537799999999999E-2</c:v>
                </c:pt>
                <c:pt idx="11271">
                  <c:v>2.0681600000000001E-2</c:v>
                </c:pt>
                <c:pt idx="11272">
                  <c:v>1.98639E-2</c:v>
                </c:pt>
                <c:pt idx="11273">
                  <c:v>1.9089499999999999E-2</c:v>
                </c:pt>
                <c:pt idx="11274">
                  <c:v>1.8360999999999999E-2</c:v>
                </c:pt>
                <c:pt idx="11275">
                  <c:v>1.76784E-2</c:v>
                </c:pt>
                <c:pt idx="11276">
                  <c:v>1.70434E-2</c:v>
                </c:pt>
                <c:pt idx="11277">
                  <c:v>1.64592E-2</c:v>
                </c:pt>
                <c:pt idx="11278">
                  <c:v>1.5927E-2</c:v>
                </c:pt>
                <c:pt idx="11279">
                  <c:v>1.5446100000000001E-2</c:v>
                </c:pt>
                <c:pt idx="11280">
                  <c:v>1.5014599999999999E-2</c:v>
                </c:pt>
                <c:pt idx="11281">
                  <c:v>1.4630900000000001E-2</c:v>
                </c:pt>
                <c:pt idx="11282">
                  <c:v>1.4295499999999999E-2</c:v>
                </c:pt>
                <c:pt idx="11283">
                  <c:v>1.4010699999999999E-2</c:v>
                </c:pt>
                <c:pt idx="11284">
                  <c:v>1.3777599999999999E-2</c:v>
                </c:pt>
                <c:pt idx="11285">
                  <c:v>1.3595899999999999E-2</c:v>
                </c:pt>
                <c:pt idx="11286">
                  <c:v>1.3465100000000001E-2</c:v>
                </c:pt>
                <c:pt idx="11287">
                  <c:v>1.3385599999999999E-2</c:v>
                </c:pt>
                <c:pt idx="11288">
                  <c:v>1.33592E-2</c:v>
                </c:pt>
                <c:pt idx="11289">
                  <c:v>1.33887E-2</c:v>
                </c:pt>
                <c:pt idx="11290">
                  <c:v>1.3475000000000001E-2</c:v>
                </c:pt>
                <c:pt idx="11291">
                  <c:v>1.36166E-2</c:v>
                </c:pt>
                <c:pt idx="11292">
                  <c:v>1.3814699999999999E-2</c:v>
                </c:pt>
                <c:pt idx="11293">
                  <c:v>1.40716E-2</c:v>
                </c:pt>
                <c:pt idx="11294">
                  <c:v>1.43856E-2</c:v>
                </c:pt>
                <c:pt idx="11295">
                  <c:v>1.4753499999999999E-2</c:v>
                </c:pt>
                <c:pt idx="11296">
                  <c:v>1.51746E-2</c:v>
                </c:pt>
                <c:pt idx="11297">
                  <c:v>1.5649099999999999E-2</c:v>
                </c:pt>
                <c:pt idx="11298">
                  <c:v>1.6177299999999999E-2</c:v>
                </c:pt>
                <c:pt idx="11299">
                  <c:v>1.6759400000000001E-2</c:v>
                </c:pt>
                <c:pt idx="11300">
                  <c:v>1.7395399999999998E-2</c:v>
                </c:pt>
                <c:pt idx="11301">
                  <c:v>1.8086100000000001E-2</c:v>
                </c:pt>
                <c:pt idx="11302">
                  <c:v>1.8831500000000001E-2</c:v>
                </c:pt>
                <c:pt idx="11303">
                  <c:v>1.9630499999999999E-2</c:v>
                </c:pt>
                <c:pt idx="11304">
                  <c:v>2.0481300000000001E-2</c:v>
                </c:pt>
                <c:pt idx="11305">
                  <c:v>2.13828E-2</c:v>
                </c:pt>
                <c:pt idx="11306">
                  <c:v>2.2335299999999999E-2</c:v>
                </c:pt>
                <c:pt idx="11307">
                  <c:v>2.33382E-2</c:v>
                </c:pt>
                <c:pt idx="11308">
                  <c:v>2.4389000000000001E-2</c:v>
                </c:pt>
                <c:pt idx="11309">
                  <c:v>2.5486399999999999E-2</c:v>
                </c:pt>
                <c:pt idx="11310">
                  <c:v>2.66307E-2</c:v>
                </c:pt>
                <c:pt idx="11311">
                  <c:v>2.78214E-2</c:v>
                </c:pt>
                <c:pt idx="11312">
                  <c:v>2.9057400000000001E-2</c:v>
                </c:pt>
                <c:pt idx="11313">
                  <c:v>3.03369E-2</c:v>
                </c:pt>
                <c:pt idx="11314">
                  <c:v>3.1657499999999998E-2</c:v>
                </c:pt>
                <c:pt idx="11315">
                  <c:v>3.3017199999999997E-2</c:v>
                </c:pt>
                <c:pt idx="11316">
                  <c:v>3.4414599999999997E-2</c:v>
                </c:pt>
                <c:pt idx="11317">
                  <c:v>3.5847900000000002E-2</c:v>
                </c:pt>
                <c:pt idx="11318">
                  <c:v>3.73157E-2</c:v>
                </c:pt>
                <c:pt idx="11319">
                  <c:v>3.8817200000000003E-2</c:v>
                </c:pt>
                <c:pt idx="11320">
                  <c:v>4.0349700000000002E-2</c:v>
                </c:pt>
                <c:pt idx="11321">
                  <c:v>4.1908300000000002E-2</c:v>
                </c:pt>
                <c:pt idx="11322">
                  <c:v>4.3489800000000002E-2</c:v>
                </c:pt>
                <c:pt idx="11323">
                  <c:v>4.5093800000000003E-2</c:v>
                </c:pt>
                <c:pt idx="11324">
                  <c:v>4.67191E-2</c:v>
                </c:pt>
                <c:pt idx="11325">
                  <c:v>4.8362700000000002E-2</c:v>
                </c:pt>
                <c:pt idx="11326">
                  <c:v>5.0022200000000003E-2</c:v>
                </c:pt>
                <c:pt idx="11327">
                  <c:v>5.16958E-2</c:v>
                </c:pt>
                <c:pt idx="11328">
                  <c:v>5.3381900000000003E-2</c:v>
                </c:pt>
                <c:pt idx="11329">
                  <c:v>5.50789E-2</c:v>
                </c:pt>
                <c:pt idx="11330">
                  <c:v>5.6785000000000002E-2</c:v>
                </c:pt>
                <c:pt idx="11331">
                  <c:v>5.8497399999999998E-2</c:v>
                </c:pt>
                <c:pt idx="11332">
                  <c:v>6.0213700000000002E-2</c:v>
                </c:pt>
                <c:pt idx="11333">
                  <c:v>6.1932599999999997E-2</c:v>
                </c:pt>
                <c:pt idx="11334">
                  <c:v>6.3652500000000001E-2</c:v>
                </c:pt>
                <c:pt idx="11335">
                  <c:v>6.5370999999999999E-2</c:v>
                </c:pt>
                <c:pt idx="11336">
                  <c:v>6.7086499999999993E-2</c:v>
                </c:pt>
                <c:pt idx="11337">
                  <c:v>6.87976E-2</c:v>
                </c:pt>
                <c:pt idx="11338">
                  <c:v>7.0502499999999996E-2</c:v>
                </c:pt>
                <c:pt idx="11339">
                  <c:v>7.2198499999999999E-2</c:v>
                </c:pt>
                <c:pt idx="11340">
                  <c:v>7.3883599999999994E-2</c:v>
                </c:pt>
                <c:pt idx="11341">
                  <c:v>7.5555499999999998E-2</c:v>
                </c:pt>
                <c:pt idx="11342">
                  <c:v>7.7212000000000003E-2</c:v>
                </c:pt>
                <c:pt idx="11343">
                  <c:v>7.8851500000000005E-2</c:v>
                </c:pt>
                <c:pt idx="11344">
                  <c:v>8.0473000000000003E-2</c:v>
                </c:pt>
                <c:pt idx="11345">
                  <c:v>8.2075499999999996E-2</c:v>
                </c:pt>
                <c:pt idx="11346">
                  <c:v>8.3657800000000004E-2</c:v>
                </c:pt>
                <c:pt idx="11347">
                  <c:v>8.5217000000000001E-2</c:v>
                </c:pt>
                <c:pt idx="11348">
                  <c:v>8.6749999999999994E-2</c:v>
                </c:pt>
                <c:pt idx="11349">
                  <c:v>8.8255600000000003E-2</c:v>
                </c:pt>
                <c:pt idx="11350">
                  <c:v>8.9733400000000005E-2</c:v>
                </c:pt>
                <c:pt idx="11351">
                  <c:v>9.1181700000000004E-2</c:v>
                </c:pt>
                <c:pt idx="11352">
                  <c:v>9.2598200000000006E-2</c:v>
                </c:pt>
                <c:pt idx="11353">
                  <c:v>9.3981599999999998E-2</c:v>
                </c:pt>
                <c:pt idx="11354">
                  <c:v>9.5331299999999994E-2</c:v>
                </c:pt>
                <c:pt idx="11355">
                  <c:v>9.6646499999999996E-2</c:v>
                </c:pt>
                <c:pt idx="11356">
                  <c:v>9.7925499999999999E-2</c:v>
                </c:pt>
                <c:pt idx="11357">
                  <c:v>9.9166500000000005E-2</c:v>
                </c:pt>
                <c:pt idx="11358">
                  <c:v>0.100368</c:v>
                </c:pt>
                <c:pt idx="11359">
                  <c:v>0.10152899999999999</c:v>
                </c:pt>
                <c:pt idx="11360">
                  <c:v>0.102648</c:v>
                </c:pt>
                <c:pt idx="11361">
                  <c:v>0.103725</c:v>
                </c:pt>
                <c:pt idx="11362">
                  <c:v>0.10476000000000001</c:v>
                </c:pt>
                <c:pt idx="11363">
                  <c:v>0.105753</c:v>
                </c:pt>
                <c:pt idx="11364">
                  <c:v>0.106701</c:v>
                </c:pt>
                <c:pt idx="11365">
                  <c:v>0.107603</c:v>
                </c:pt>
                <c:pt idx="11366">
                  <c:v>0.108459</c:v>
                </c:pt>
                <c:pt idx="11367">
                  <c:v>0.10927000000000001</c:v>
                </c:pt>
                <c:pt idx="11368">
                  <c:v>0.11003300000000001</c:v>
                </c:pt>
                <c:pt idx="11369">
                  <c:v>0.11075</c:v>
                </c:pt>
                <c:pt idx="11370">
                  <c:v>0.11142100000000001</c:v>
                </c:pt>
                <c:pt idx="11371">
                  <c:v>0.11204600000000001</c:v>
                </c:pt>
                <c:pt idx="11372">
                  <c:v>0.112626</c:v>
                </c:pt>
                <c:pt idx="11373">
                  <c:v>0.113159</c:v>
                </c:pt>
                <c:pt idx="11374">
                  <c:v>0.113646</c:v>
                </c:pt>
                <c:pt idx="11375">
                  <c:v>0.11408699999999999</c:v>
                </c:pt>
                <c:pt idx="11376">
                  <c:v>0.114483</c:v>
                </c:pt>
                <c:pt idx="11377">
                  <c:v>0.11483500000000001</c:v>
                </c:pt>
                <c:pt idx="11378">
                  <c:v>0.11513900000000001</c:v>
                </c:pt>
                <c:pt idx="11379">
                  <c:v>0.115393</c:v>
                </c:pt>
                <c:pt idx="11380">
                  <c:v>0.115604</c:v>
                </c:pt>
                <c:pt idx="11381">
                  <c:v>0.115774</c:v>
                </c:pt>
                <c:pt idx="11382">
                  <c:v>0.11590200000000001</c:v>
                </c:pt>
                <c:pt idx="11383">
                  <c:v>0.11598700000000001</c:v>
                </c:pt>
                <c:pt idx="11384">
                  <c:v>0.116032</c:v>
                </c:pt>
                <c:pt idx="11385">
                  <c:v>0.116038</c:v>
                </c:pt>
                <c:pt idx="11386">
                  <c:v>0.116006</c:v>
                </c:pt>
                <c:pt idx="11387">
                  <c:v>0.115936</c:v>
                </c:pt>
                <c:pt idx="11388">
                  <c:v>0.115828</c:v>
                </c:pt>
                <c:pt idx="11389">
                  <c:v>0.115685</c:v>
                </c:pt>
                <c:pt idx="11390">
                  <c:v>0.115508</c:v>
                </c:pt>
                <c:pt idx="11391">
                  <c:v>0.115298</c:v>
                </c:pt>
                <c:pt idx="11392">
                  <c:v>0.11505600000000001</c:v>
                </c:pt>
                <c:pt idx="11393">
                  <c:v>0.114784</c:v>
                </c:pt>
                <c:pt idx="11394">
                  <c:v>0.114483</c:v>
                </c:pt>
                <c:pt idx="11395">
                  <c:v>0.114153</c:v>
                </c:pt>
                <c:pt idx="11396">
                  <c:v>0.113798</c:v>
                </c:pt>
                <c:pt idx="11397">
                  <c:v>0.113417</c:v>
                </c:pt>
                <c:pt idx="11398">
                  <c:v>0.113013</c:v>
                </c:pt>
                <c:pt idx="11399">
                  <c:v>0.11258700000000001</c:v>
                </c:pt>
                <c:pt idx="11400">
                  <c:v>0.11214</c:v>
                </c:pt>
                <c:pt idx="11401">
                  <c:v>0.11167199999999999</c:v>
                </c:pt>
                <c:pt idx="11402">
                  <c:v>0.11118500000000001</c:v>
                </c:pt>
                <c:pt idx="11403">
                  <c:v>0.11068</c:v>
                </c:pt>
                <c:pt idx="11404">
                  <c:v>0.110157</c:v>
                </c:pt>
                <c:pt idx="11405">
                  <c:v>0.10961799999999999</c:v>
                </c:pt>
                <c:pt idx="11406">
                  <c:v>0.10906299999999999</c:v>
                </c:pt>
                <c:pt idx="11407">
                  <c:v>0.10849399999999999</c:v>
                </c:pt>
                <c:pt idx="11408">
                  <c:v>0.10791199999999999</c:v>
                </c:pt>
                <c:pt idx="11409">
                  <c:v>0.107317</c:v>
                </c:pt>
                <c:pt idx="11410">
                  <c:v>0.106712</c:v>
                </c:pt>
                <c:pt idx="11411">
                  <c:v>0.10609499999999999</c:v>
                </c:pt>
                <c:pt idx="11412">
                  <c:v>0.10546999999999999</c:v>
                </c:pt>
                <c:pt idx="11413">
                  <c:v>0.104835</c:v>
                </c:pt>
                <c:pt idx="11414">
                  <c:v>0.10419399999999999</c:v>
                </c:pt>
                <c:pt idx="11415">
                  <c:v>0.103546</c:v>
                </c:pt>
                <c:pt idx="11416">
                  <c:v>0.102893</c:v>
                </c:pt>
                <c:pt idx="11417">
                  <c:v>0.10223699999999999</c:v>
                </c:pt>
                <c:pt idx="11418">
                  <c:v>0.101578</c:v>
                </c:pt>
                <c:pt idx="11419">
                  <c:v>0.10091799999999999</c:v>
                </c:pt>
                <c:pt idx="11420">
                  <c:v>0.100258</c:v>
                </c:pt>
                <c:pt idx="11421">
                  <c:v>9.9598599999999995E-2</c:v>
                </c:pt>
                <c:pt idx="11422">
                  <c:v>9.8941500000000002E-2</c:v>
                </c:pt>
                <c:pt idx="11423">
                  <c:v>9.8287200000000005E-2</c:v>
                </c:pt>
                <c:pt idx="11424">
                  <c:v>9.7636600000000004E-2</c:v>
                </c:pt>
                <c:pt idx="11425">
                  <c:v>9.6990300000000002E-2</c:v>
                </c:pt>
                <c:pt idx="11426">
                  <c:v>9.6349099999999993E-2</c:v>
                </c:pt>
                <c:pt idx="11427">
                  <c:v>9.5713400000000004E-2</c:v>
                </c:pt>
                <c:pt idx="11428">
                  <c:v>9.5083899999999999E-2</c:v>
                </c:pt>
                <c:pt idx="11429">
                  <c:v>9.4461100000000006E-2</c:v>
                </c:pt>
                <c:pt idx="11430">
                  <c:v>9.3846200000000005E-2</c:v>
                </c:pt>
                <c:pt idx="11431">
                  <c:v>9.3240600000000007E-2</c:v>
                </c:pt>
                <c:pt idx="11432">
                  <c:v>9.2645599999999995E-2</c:v>
                </c:pt>
                <c:pt idx="11433">
                  <c:v>9.2062000000000005E-2</c:v>
                </c:pt>
                <c:pt idx="11434">
                  <c:v>9.14904E-2</c:v>
                </c:pt>
                <c:pt idx="11435">
                  <c:v>9.0931100000000001E-2</c:v>
                </c:pt>
                <c:pt idx="11436">
                  <c:v>9.0384699999999998E-2</c:v>
                </c:pt>
                <c:pt idx="11437">
                  <c:v>8.9851200000000006E-2</c:v>
                </c:pt>
                <c:pt idx="11438">
                  <c:v>8.9330400000000004E-2</c:v>
                </c:pt>
                <c:pt idx="11439">
                  <c:v>8.8821999999999998E-2</c:v>
                </c:pt>
                <c:pt idx="11440">
                  <c:v>8.8326199999999994E-2</c:v>
                </c:pt>
                <c:pt idx="11441">
                  <c:v>8.7843299999999999E-2</c:v>
                </c:pt>
                <c:pt idx="11442">
                  <c:v>8.7373900000000004E-2</c:v>
                </c:pt>
                <c:pt idx="11443">
                  <c:v>8.6918800000000004E-2</c:v>
                </c:pt>
                <c:pt idx="11444">
                  <c:v>8.6477399999999996E-2</c:v>
                </c:pt>
                <c:pt idx="11445">
                  <c:v>8.6048399999999997E-2</c:v>
                </c:pt>
                <c:pt idx="11446">
                  <c:v>8.5630999999999999E-2</c:v>
                </c:pt>
                <c:pt idx="11447">
                  <c:v>8.5225499999999996E-2</c:v>
                </c:pt>
                <c:pt idx="11448">
                  <c:v>8.4832500000000005E-2</c:v>
                </c:pt>
                <c:pt idx="11449">
                  <c:v>8.4452700000000006E-2</c:v>
                </c:pt>
                <c:pt idx="11450">
                  <c:v>8.4086900000000006E-2</c:v>
                </c:pt>
                <c:pt idx="11451">
                  <c:v>8.3735500000000004E-2</c:v>
                </c:pt>
                <c:pt idx="11452">
                  <c:v>8.3397700000000005E-2</c:v>
                </c:pt>
                <c:pt idx="11453">
                  <c:v>8.3072300000000002E-2</c:v>
                </c:pt>
                <c:pt idx="11454">
                  <c:v>8.2759200000000005E-2</c:v>
                </c:pt>
                <c:pt idx="11455">
                  <c:v>8.2459099999999994E-2</c:v>
                </c:pt>
                <c:pt idx="11456">
                  <c:v>8.2172300000000004E-2</c:v>
                </c:pt>
                <c:pt idx="11457">
                  <c:v>8.1899E-2</c:v>
                </c:pt>
                <c:pt idx="11458">
                  <c:v>8.1639000000000003E-2</c:v>
                </c:pt>
                <c:pt idx="11459">
                  <c:v>8.1391599999999995E-2</c:v>
                </c:pt>
                <c:pt idx="11460">
                  <c:v>8.1156000000000006E-2</c:v>
                </c:pt>
                <c:pt idx="11461">
                  <c:v>8.0931500000000003E-2</c:v>
                </c:pt>
                <c:pt idx="11462">
                  <c:v>8.0717200000000003E-2</c:v>
                </c:pt>
                <c:pt idx="11463">
                  <c:v>8.0512899999999998E-2</c:v>
                </c:pt>
                <c:pt idx="11464">
                  <c:v>8.0319100000000004E-2</c:v>
                </c:pt>
                <c:pt idx="11465">
                  <c:v>8.0132900000000007E-2</c:v>
                </c:pt>
                <c:pt idx="11466">
                  <c:v>7.9949400000000004E-2</c:v>
                </c:pt>
                <c:pt idx="11467">
                  <c:v>7.9769800000000002E-2</c:v>
                </c:pt>
                <c:pt idx="11468">
                  <c:v>7.9598699999999994E-2</c:v>
                </c:pt>
                <c:pt idx="11469">
                  <c:v>7.9434299999999999E-2</c:v>
                </c:pt>
                <c:pt idx="11470">
                  <c:v>7.9273999999999997E-2</c:v>
                </c:pt>
                <c:pt idx="11471">
                  <c:v>7.9118499999999994E-2</c:v>
                </c:pt>
                <c:pt idx="11472">
                  <c:v>7.8967300000000004E-2</c:v>
                </c:pt>
                <c:pt idx="11473">
                  <c:v>7.8819299999999995E-2</c:v>
                </c:pt>
                <c:pt idx="11474">
                  <c:v>7.8673400000000004E-2</c:v>
                </c:pt>
                <c:pt idx="11475">
                  <c:v>7.8528700000000007E-2</c:v>
                </c:pt>
                <c:pt idx="11476">
                  <c:v>7.8384599999999999E-2</c:v>
                </c:pt>
                <c:pt idx="11477">
                  <c:v>7.8240699999999996E-2</c:v>
                </c:pt>
                <c:pt idx="11478">
                  <c:v>7.8096499999999999E-2</c:v>
                </c:pt>
                <c:pt idx="11479">
                  <c:v>7.7951500000000007E-2</c:v>
                </c:pt>
                <c:pt idx="11480">
                  <c:v>7.7805200000000005E-2</c:v>
                </c:pt>
                <c:pt idx="11481">
                  <c:v>7.7657500000000004E-2</c:v>
                </c:pt>
                <c:pt idx="11482">
                  <c:v>7.7508199999999999E-2</c:v>
                </c:pt>
                <c:pt idx="11483">
                  <c:v>7.7357099999999998E-2</c:v>
                </c:pt>
                <c:pt idx="11484">
                  <c:v>7.7204099999999998E-2</c:v>
                </c:pt>
                <c:pt idx="11485">
                  <c:v>7.7049300000000001E-2</c:v>
                </c:pt>
                <c:pt idx="11486">
                  <c:v>7.68924E-2</c:v>
                </c:pt>
                <c:pt idx="11487">
                  <c:v>7.6732700000000001E-2</c:v>
                </c:pt>
                <c:pt idx="11488">
                  <c:v>7.6569300000000007E-2</c:v>
                </c:pt>
                <c:pt idx="11489">
                  <c:v>7.6401200000000002E-2</c:v>
                </c:pt>
                <c:pt idx="11490">
                  <c:v>7.6227400000000001E-2</c:v>
                </c:pt>
                <c:pt idx="11491">
                  <c:v>7.6047400000000001E-2</c:v>
                </c:pt>
                <c:pt idx="11492">
                  <c:v>7.5860200000000003E-2</c:v>
                </c:pt>
                <c:pt idx="11493">
                  <c:v>7.5665499999999997E-2</c:v>
                </c:pt>
                <c:pt idx="11494">
                  <c:v>7.5462899999999999E-2</c:v>
                </c:pt>
                <c:pt idx="11495">
                  <c:v>7.5251700000000005E-2</c:v>
                </c:pt>
                <c:pt idx="11496">
                  <c:v>7.5031700000000007E-2</c:v>
                </c:pt>
                <c:pt idx="11497">
                  <c:v>7.4802099999999996E-2</c:v>
                </c:pt>
                <c:pt idx="11498">
                  <c:v>7.4562100000000006E-2</c:v>
                </c:pt>
                <c:pt idx="11499">
                  <c:v>7.4311199999999994E-2</c:v>
                </c:pt>
                <c:pt idx="11500">
                  <c:v>7.4049000000000004E-2</c:v>
                </c:pt>
                <c:pt idx="11501">
                  <c:v>7.3775099999999996E-2</c:v>
                </c:pt>
                <c:pt idx="11502">
                  <c:v>7.3489299999999994E-2</c:v>
                </c:pt>
                <c:pt idx="11503">
                  <c:v>7.3191300000000001E-2</c:v>
                </c:pt>
                <c:pt idx="11504">
                  <c:v>7.2881600000000005E-2</c:v>
                </c:pt>
                <c:pt idx="11505">
                  <c:v>7.2560200000000005E-2</c:v>
                </c:pt>
                <c:pt idx="11506">
                  <c:v>7.2227299999999994E-2</c:v>
                </c:pt>
                <c:pt idx="11507">
                  <c:v>7.18829E-2</c:v>
                </c:pt>
                <c:pt idx="11508">
                  <c:v>7.1527099999999996E-2</c:v>
                </c:pt>
                <c:pt idx="11509">
                  <c:v>7.1159799999999995E-2</c:v>
                </c:pt>
                <c:pt idx="11510">
                  <c:v>7.0780899999999994E-2</c:v>
                </c:pt>
                <c:pt idx="11511">
                  <c:v>7.0390900000000006E-2</c:v>
                </c:pt>
                <c:pt idx="11512">
                  <c:v>6.9989800000000005E-2</c:v>
                </c:pt>
                <c:pt idx="11513">
                  <c:v>6.9577700000000006E-2</c:v>
                </c:pt>
                <c:pt idx="11514">
                  <c:v>6.9154400000000005E-2</c:v>
                </c:pt>
                <c:pt idx="11515">
                  <c:v>6.8719600000000006E-2</c:v>
                </c:pt>
                <c:pt idx="11516">
                  <c:v>6.8273E-2</c:v>
                </c:pt>
                <c:pt idx="11517">
                  <c:v>6.7814799999999995E-2</c:v>
                </c:pt>
                <c:pt idx="11518">
                  <c:v>6.7345500000000003E-2</c:v>
                </c:pt>
                <c:pt idx="11519">
                  <c:v>6.6865999999999995E-2</c:v>
                </c:pt>
                <c:pt idx="11520">
                  <c:v>6.6377099999999994E-2</c:v>
                </c:pt>
                <c:pt idx="11521">
                  <c:v>6.5879300000000002E-2</c:v>
                </c:pt>
                <c:pt idx="11522">
                  <c:v>6.5373200000000006E-2</c:v>
                </c:pt>
                <c:pt idx="11523">
                  <c:v>6.4859200000000006E-2</c:v>
                </c:pt>
                <c:pt idx="11524">
                  <c:v>6.4337400000000003E-2</c:v>
                </c:pt>
                <c:pt idx="11525">
                  <c:v>6.3807600000000006E-2</c:v>
                </c:pt>
                <c:pt idx="11526">
                  <c:v>6.3270099999999996E-2</c:v>
                </c:pt>
                <c:pt idx="11527">
                  <c:v>6.2725000000000003E-2</c:v>
                </c:pt>
                <c:pt idx="11528">
                  <c:v>6.2172900000000003E-2</c:v>
                </c:pt>
                <c:pt idx="11529">
                  <c:v>6.1615000000000003E-2</c:v>
                </c:pt>
                <c:pt idx="11530">
                  <c:v>6.1052599999999999E-2</c:v>
                </c:pt>
                <c:pt idx="11531">
                  <c:v>6.04863E-2</c:v>
                </c:pt>
                <c:pt idx="11532">
                  <c:v>5.9915400000000001E-2</c:v>
                </c:pt>
                <c:pt idx="11533">
                  <c:v>5.93394E-2</c:v>
                </c:pt>
                <c:pt idx="11534">
                  <c:v>5.8758999999999999E-2</c:v>
                </c:pt>
                <c:pt idx="11535">
                  <c:v>5.8175200000000003E-2</c:v>
                </c:pt>
                <c:pt idx="11536">
                  <c:v>5.7589099999999997E-2</c:v>
                </c:pt>
                <c:pt idx="11537">
                  <c:v>5.7001900000000001E-2</c:v>
                </c:pt>
                <c:pt idx="11538">
                  <c:v>5.6415300000000002E-2</c:v>
                </c:pt>
                <c:pt idx="11539">
                  <c:v>5.5829900000000002E-2</c:v>
                </c:pt>
                <c:pt idx="11540">
                  <c:v>5.52454E-2</c:v>
                </c:pt>
                <c:pt idx="11541">
                  <c:v>5.4661599999999998E-2</c:v>
                </c:pt>
                <c:pt idx="11542">
                  <c:v>5.40799E-2</c:v>
                </c:pt>
                <c:pt idx="11543">
                  <c:v>5.35022E-2</c:v>
                </c:pt>
                <c:pt idx="11544">
                  <c:v>5.2929999999999998E-2</c:v>
                </c:pt>
                <c:pt idx="11545">
                  <c:v>5.2363600000000003E-2</c:v>
                </c:pt>
                <c:pt idx="11546">
                  <c:v>5.1803000000000002E-2</c:v>
                </c:pt>
                <c:pt idx="11547">
                  <c:v>5.12489E-2</c:v>
                </c:pt>
                <c:pt idx="11548">
                  <c:v>5.0701799999999998E-2</c:v>
                </c:pt>
                <c:pt idx="11549">
                  <c:v>5.0162100000000001E-2</c:v>
                </c:pt>
                <c:pt idx="11550">
                  <c:v>4.9630300000000002E-2</c:v>
                </c:pt>
                <c:pt idx="11551">
                  <c:v>4.9107199999999997E-2</c:v>
                </c:pt>
                <c:pt idx="11552">
                  <c:v>4.8593999999999998E-2</c:v>
                </c:pt>
                <c:pt idx="11553">
                  <c:v>4.8092000000000003E-2</c:v>
                </c:pt>
                <c:pt idx="11554">
                  <c:v>4.7602499999999999E-2</c:v>
                </c:pt>
                <c:pt idx="11555">
                  <c:v>4.7126399999999999E-2</c:v>
                </c:pt>
                <c:pt idx="11556">
                  <c:v>4.6663900000000001E-2</c:v>
                </c:pt>
                <c:pt idx="11557">
                  <c:v>4.6215699999999998E-2</c:v>
                </c:pt>
                <c:pt idx="11558">
                  <c:v>4.5782900000000001E-2</c:v>
                </c:pt>
                <c:pt idx="11559">
                  <c:v>4.53654E-2</c:v>
                </c:pt>
                <c:pt idx="11560">
                  <c:v>4.4963000000000003E-2</c:v>
                </c:pt>
                <c:pt idx="11561">
                  <c:v>4.4575799999999999E-2</c:v>
                </c:pt>
                <c:pt idx="11562">
                  <c:v>4.4204199999999999E-2</c:v>
                </c:pt>
                <c:pt idx="11563">
                  <c:v>4.38483E-2</c:v>
                </c:pt>
                <c:pt idx="11564">
                  <c:v>4.3508900000000003E-2</c:v>
                </c:pt>
                <c:pt idx="11565">
                  <c:v>4.3186299999999997E-2</c:v>
                </c:pt>
                <c:pt idx="11566">
                  <c:v>4.2880700000000001E-2</c:v>
                </c:pt>
                <c:pt idx="11567">
                  <c:v>4.2592499999999998E-2</c:v>
                </c:pt>
                <c:pt idx="11568">
                  <c:v>4.2321999999999999E-2</c:v>
                </c:pt>
                <c:pt idx="11569">
                  <c:v>4.2069500000000003E-2</c:v>
                </c:pt>
                <c:pt idx="11570">
                  <c:v>4.1834900000000001E-2</c:v>
                </c:pt>
                <c:pt idx="11571">
                  <c:v>4.1618200000000001E-2</c:v>
                </c:pt>
                <c:pt idx="11572">
                  <c:v>4.1419699999999997E-2</c:v>
                </c:pt>
                <c:pt idx="11573">
                  <c:v>4.12398E-2</c:v>
                </c:pt>
                <c:pt idx="11574">
                  <c:v>4.1078499999999997E-2</c:v>
                </c:pt>
                <c:pt idx="11575">
                  <c:v>4.0935699999999998E-2</c:v>
                </c:pt>
                <c:pt idx="11576">
                  <c:v>4.0810699999999998E-2</c:v>
                </c:pt>
                <c:pt idx="11577">
                  <c:v>4.0703000000000003E-2</c:v>
                </c:pt>
                <c:pt idx="11578">
                  <c:v>4.0612099999999998E-2</c:v>
                </c:pt>
                <c:pt idx="11579">
                  <c:v>4.0537900000000002E-2</c:v>
                </c:pt>
                <c:pt idx="11580">
                  <c:v>4.0479899999999999E-2</c:v>
                </c:pt>
                <c:pt idx="11581">
                  <c:v>4.0438000000000002E-2</c:v>
                </c:pt>
                <c:pt idx="11582">
                  <c:v>4.0411999999999997E-2</c:v>
                </c:pt>
                <c:pt idx="11583">
                  <c:v>4.0401699999999999E-2</c:v>
                </c:pt>
                <c:pt idx="11584">
                  <c:v>4.0406400000000002E-2</c:v>
                </c:pt>
                <c:pt idx="11585">
                  <c:v>4.04254E-2</c:v>
                </c:pt>
                <c:pt idx="11586">
                  <c:v>4.0457699999999999E-2</c:v>
                </c:pt>
                <c:pt idx="11587">
                  <c:v>4.0502200000000002E-2</c:v>
                </c:pt>
                <c:pt idx="11588">
                  <c:v>4.05581E-2</c:v>
                </c:pt>
                <c:pt idx="11589">
                  <c:v>4.0623899999999998E-2</c:v>
                </c:pt>
                <c:pt idx="11590">
                  <c:v>4.0698600000000001E-2</c:v>
                </c:pt>
                <c:pt idx="11591">
                  <c:v>4.0781299999999999E-2</c:v>
                </c:pt>
                <c:pt idx="11592">
                  <c:v>4.0871499999999998E-2</c:v>
                </c:pt>
                <c:pt idx="11593">
                  <c:v>4.0968200000000003E-2</c:v>
                </c:pt>
                <c:pt idx="11594">
                  <c:v>4.1070500000000003E-2</c:v>
                </c:pt>
                <c:pt idx="11595">
                  <c:v>4.1177600000000002E-2</c:v>
                </c:pt>
                <c:pt idx="11596">
                  <c:v>4.1288400000000003E-2</c:v>
                </c:pt>
                <c:pt idx="11597">
                  <c:v>4.1401E-2</c:v>
                </c:pt>
                <c:pt idx="11598">
                  <c:v>4.1514099999999998E-2</c:v>
                </c:pt>
                <c:pt idx="11599">
                  <c:v>4.1626999999999997E-2</c:v>
                </c:pt>
                <c:pt idx="11600">
                  <c:v>4.17388E-2</c:v>
                </c:pt>
                <c:pt idx="11601">
                  <c:v>4.1848200000000002E-2</c:v>
                </c:pt>
                <c:pt idx="11602">
                  <c:v>4.1953799999999999E-2</c:v>
                </c:pt>
                <c:pt idx="11603">
                  <c:v>4.2054300000000003E-2</c:v>
                </c:pt>
                <c:pt idx="11604">
                  <c:v>4.2148900000000003E-2</c:v>
                </c:pt>
                <c:pt idx="11605">
                  <c:v>4.2236299999999997E-2</c:v>
                </c:pt>
                <c:pt idx="11606">
                  <c:v>4.2315100000000001E-2</c:v>
                </c:pt>
                <c:pt idx="11607">
                  <c:v>4.2383700000000003E-2</c:v>
                </c:pt>
                <c:pt idx="11608">
                  <c:v>4.2440800000000001E-2</c:v>
                </c:pt>
                <c:pt idx="11609">
                  <c:v>4.2485200000000001E-2</c:v>
                </c:pt>
                <c:pt idx="11610">
                  <c:v>4.2515400000000002E-2</c:v>
                </c:pt>
                <c:pt idx="11611">
                  <c:v>4.25298E-2</c:v>
                </c:pt>
                <c:pt idx="11612">
                  <c:v>4.2526099999999997E-2</c:v>
                </c:pt>
                <c:pt idx="11613">
                  <c:v>4.2502400000000003E-2</c:v>
                </c:pt>
                <c:pt idx="11614">
                  <c:v>4.2457399999999999E-2</c:v>
                </c:pt>
                <c:pt idx="11615">
                  <c:v>4.2389400000000001E-2</c:v>
                </c:pt>
                <c:pt idx="11616">
                  <c:v>4.2297300000000003E-2</c:v>
                </c:pt>
                <c:pt idx="11617">
                  <c:v>4.21804E-2</c:v>
                </c:pt>
                <c:pt idx="11618">
                  <c:v>4.2037900000000003E-2</c:v>
                </c:pt>
                <c:pt idx="11619">
                  <c:v>4.18684E-2</c:v>
                </c:pt>
                <c:pt idx="11620">
                  <c:v>4.1670199999999998E-2</c:v>
                </c:pt>
                <c:pt idx="11621">
                  <c:v>4.1441400000000003E-2</c:v>
                </c:pt>
                <c:pt idx="11622">
                  <c:v>4.1180700000000001E-2</c:v>
                </c:pt>
                <c:pt idx="11623">
                  <c:v>4.0887300000000001E-2</c:v>
                </c:pt>
                <c:pt idx="11624">
                  <c:v>4.0560499999999999E-2</c:v>
                </c:pt>
                <c:pt idx="11625">
                  <c:v>4.0199800000000001E-2</c:v>
                </c:pt>
                <c:pt idx="11626">
                  <c:v>3.98045E-2</c:v>
                </c:pt>
                <c:pt idx="11627">
                  <c:v>3.93745E-2</c:v>
                </c:pt>
                <c:pt idx="11628">
                  <c:v>3.8909600000000003E-2</c:v>
                </c:pt>
                <c:pt idx="11629">
                  <c:v>3.84093E-2</c:v>
                </c:pt>
                <c:pt idx="11630">
                  <c:v>3.7872400000000001E-2</c:v>
                </c:pt>
                <c:pt idx="11631">
                  <c:v>3.7297200000000003E-2</c:v>
                </c:pt>
                <c:pt idx="11632">
                  <c:v>3.6681999999999999E-2</c:v>
                </c:pt>
                <c:pt idx="11633">
                  <c:v>3.6025500000000002E-2</c:v>
                </c:pt>
                <c:pt idx="11634">
                  <c:v>3.5327200000000003E-2</c:v>
                </c:pt>
                <c:pt idx="11635">
                  <c:v>3.45863E-2</c:v>
                </c:pt>
                <c:pt idx="11636">
                  <c:v>3.3802199999999998E-2</c:v>
                </c:pt>
                <c:pt idx="11637">
                  <c:v>3.2974200000000002E-2</c:v>
                </c:pt>
                <c:pt idx="11638">
                  <c:v>3.2101999999999999E-2</c:v>
                </c:pt>
                <c:pt idx="11639">
                  <c:v>3.11857E-2</c:v>
                </c:pt>
                <c:pt idx="11640">
                  <c:v>3.0224999999999998E-2</c:v>
                </c:pt>
                <c:pt idx="11641">
                  <c:v>2.9219700000000001E-2</c:v>
                </c:pt>
                <c:pt idx="11642">
                  <c:v>2.81695E-2</c:v>
                </c:pt>
                <c:pt idx="11643">
                  <c:v>2.70742E-2</c:v>
                </c:pt>
                <c:pt idx="11644">
                  <c:v>2.5934200000000001E-2</c:v>
                </c:pt>
                <c:pt idx="11645">
                  <c:v>2.47496E-2</c:v>
                </c:pt>
                <c:pt idx="11646">
                  <c:v>2.35205E-2</c:v>
                </c:pt>
                <c:pt idx="11647">
                  <c:v>2.2246999999999999E-2</c:v>
                </c:pt>
                <c:pt idx="11648">
                  <c:v>2.0929E-2</c:v>
                </c:pt>
                <c:pt idx="11649">
                  <c:v>1.9566099999999999E-2</c:v>
                </c:pt>
                <c:pt idx="11650">
                  <c:v>1.8157800000000002E-2</c:v>
                </c:pt>
                <c:pt idx="11651">
                  <c:v>1.6704E-2</c:v>
                </c:pt>
                <c:pt idx="11652">
                  <c:v>1.52047E-2</c:v>
                </c:pt>
                <c:pt idx="11653">
                  <c:v>1.36606E-2</c:v>
                </c:pt>
                <c:pt idx="11654">
                  <c:v>1.2072599999999999E-2</c:v>
                </c:pt>
                <c:pt idx="11655">
                  <c:v>1.0442099999999999E-2</c:v>
                </c:pt>
                <c:pt idx="11656" formatCode="0.00E+00">
                  <c:v>8.7704600000000008E-3</c:v>
                </c:pt>
                <c:pt idx="11657" formatCode="0.00E+00">
                  <c:v>7.0590499999999999E-3</c:v>
                </c:pt>
                <c:pt idx="11658" formatCode="0.00E+00">
                  <c:v>5.3089499999999998E-3</c:v>
                </c:pt>
                <c:pt idx="11659" formatCode="0.00E+00">
                  <c:v>3.52133E-3</c:v>
                </c:pt>
                <c:pt idx="11660" formatCode="0.00E+00">
                  <c:v>1.69765E-3</c:v>
                </c:pt>
                <c:pt idx="11661" formatCode="0.00E+00">
                  <c:v>-1.6054400000000001E-4</c:v>
                </c:pt>
                <c:pt idx="11662" formatCode="0.00E+00">
                  <c:v>-2.0515500000000001E-3</c:v>
                </c:pt>
                <c:pt idx="11663" formatCode="0.00E+00">
                  <c:v>-3.9736199999999998E-3</c:v>
                </c:pt>
                <c:pt idx="11664" formatCode="0.00E+00">
                  <c:v>-5.92554E-3</c:v>
                </c:pt>
                <c:pt idx="11665" formatCode="0.00E+00">
                  <c:v>-7.90655E-3</c:v>
                </c:pt>
                <c:pt idx="11666" formatCode="0.00E+00">
                  <c:v>-9.91561E-3</c:v>
                </c:pt>
                <c:pt idx="11667">
                  <c:v>-1.1951099999999999E-2</c:v>
                </c:pt>
                <c:pt idx="11668">
                  <c:v>-1.40115E-2</c:v>
                </c:pt>
                <c:pt idx="11669">
                  <c:v>-1.6094199999999999E-2</c:v>
                </c:pt>
                <c:pt idx="11670">
                  <c:v>-1.8195200000000002E-2</c:v>
                </c:pt>
                <c:pt idx="11671">
                  <c:v>-2.03109E-2</c:v>
                </c:pt>
                <c:pt idx="11672">
                  <c:v>-2.2439400000000002E-2</c:v>
                </c:pt>
                <c:pt idx="11673">
                  <c:v>-2.4579799999999999E-2</c:v>
                </c:pt>
                <c:pt idx="11674">
                  <c:v>-2.67301E-2</c:v>
                </c:pt>
                <c:pt idx="11675">
                  <c:v>-2.8888400000000002E-2</c:v>
                </c:pt>
                <c:pt idx="11676">
                  <c:v>-3.1052799999999998E-2</c:v>
                </c:pt>
                <c:pt idx="11677">
                  <c:v>-3.3221500000000001E-2</c:v>
                </c:pt>
                <c:pt idx="11678">
                  <c:v>-3.5392600000000003E-2</c:v>
                </c:pt>
                <c:pt idx="11679">
                  <c:v>-3.7564300000000002E-2</c:v>
                </c:pt>
                <c:pt idx="11680">
                  <c:v>-3.9734499999999999E-2</c:v>
                </c:pt>
                <c:pt idx="11681">
                  <c:v>-4.1900699999999999E-2</c:v>
                </c:pt>
                <c:pt idx="11682">
                  <c:v>-4.4059500000000001E-2</c:v>
                </c:pt>
                <c:pt idx="11683">
                  <c:v>-4.62078E-2</c:v>
                </c:pt>
                <c:pt idx="11684">
                  <c:v>-4.8343400000000002E-2</c:v>
                </c:pt>
                <c:pt idx="11685">
                  <c:v>-5.0465099999999999E-2</c:v>
                </c:pt>
                <c:pt idx="11686">
                  <c:v>-5.2571100000000003E-2</c:v>
                </c:pt>
                <c:pt idx="11687">
                  <c:v>-5.4658699999999998E-2</c:v>
                </c:pt>
                <c:pt idx="11688">
                  <c:v>-5.6725900000000003E-2</c:v>
                </c:pt>
                <c:pt idx="11689">
                  <c:v>-5.8771200000000003E-2</c:v>
                </c:pt>
                <c:pt idx="11690">
                  <c:v>-6.0791999999999999E-2</c:v>
                </c:pt>
                <c:pt idx="11691">
                  <c:v>-6.2785099999999996E-2</c:v>
                </c:pt>
                <c:pt idx="11692">
                  <c:v>-6.4747499999999999E-2</c:v>
                </c:pt>
                <c:pt idx="11693">
                  <c:v>-6.6676399999999997E-2</c:v>
                </c:pt>
                <c:pt idx="11694">
                  <c:v>-6.8569000000000005E-2</c:v>
                </c:pt>
                <c:pt idx="11695">
                  <c:v>-7.0422100000000001E-2</c:v>
                </c:pt>
                <c:pt idx="11696">
                  <c:v>-7.2232599999999994E-2</c:v>
                </c:pt>
                <c:pt idx="11697">
                  <c:v>-7.3997800000000002E-2</c:v>
                </c:pt>
                <c:pt idx="11698">
                  <c:v>-7.5715599999999994E-2</c:v>
                </c:pt>
                <c:pt idx="11699">
                  <c:v>-7.7384300000000003E-2</c:v>
                </c:pt>
                <c:pt idx="11700">
                  <c:v>-7.9001699999999994E-2</c:v>
                </c:pt>
                <c:pt idx="11701">
                  <c:v>-8.0566200000000004E-2</c:v>
                </c:pt>
                <c:pt idx="11702">
                  <c:v>-8.2075999999999996E-2</c:v>
                </c:pt>
                <c:pt idx="11703">
                  <c:v>-8.3529999999999993E-2</c:v>
                </c:pt>
                <c:pt idx="11704">
                  <c:v>-8.4926500000000002E-2</c:v>
                </c:pt>
                <c:pt idx="11705">
                  <c:v>-8.6263699999999999E-2</c:v>
                </c:pt>
                <c:pt idx="11706">
                  <c:v>-8.7539699999999998E-2</c:v>
                </c:pt>
                <c:pt idx="11707">
                  <c:v>-8.8753399999999996E-2</c:v>
                </c:pt>
                <c:pt idx="11708">
                  <c:v>-8.9904899999999996E-2</c:v>
                </c:pt>
                <c:pt idx="11709">
                  <c:v>-9.0994000000000005E-2</c:v>
                </c:pt>
                <c:pt idx="11710">
                  <c:v>-9.2018799999999998E-2</c:v>
                </c:pt>
                <c:pt idx="11711">
                  <c:v>-9.2976000000000003E-2</c:v>
                </c:pt>
                <c:pt idx="11712">
                  <c:v>-9.3862100000000004E-2</c:v>
                </c:pt>
                <c:pt idx="11713">
                  <c:v>-9.4675099999999998E-2</c:v>
                </c:pt>
                <c:pt idx="11714">
                  <c:v>-9.5413600000000001E-2</c:v>
                </c:pt>
                <c:pt idx="11715">
                  <c:v>-9.6075400000000005E-2</c:v>
                </c:pt>
                <c:pt idx="11716">
                  <c:v>-9.6658800000000003E-2</c:v>
                </c:pt>
                <c:pt idx="11717">
                  <c:v>-9.7164600000000004E-2</c:v>
                </c:pt>
                <c:pt idx="11718">
                  <c:v>-9.7594299999999995E-2</c:v>
                </c:pt>
                <c:pt idx="11719">
                  <c:v>-9.7948199999999999E-2</c:v>
                </c:pt>
                <c:pt idx="11720">
                  <c:v>-9.8225300000000001E-2</c:v>
                </c:pt>
                <c:pt idx="11721">
                  <c:v>-9.8424999999999999E-2</c:v>
                </c:pt>
                <c:pt idx="11722">
                  <c:v>-9.85481E-2</c:v>
                </c:pt>
                <c:pt idx="11723">
                  <c:v>-9.8596100000000006E-2</c:v>
                </c:pt>
                <c:pt idx="11724">
                  <c:v>-9.8569699999999996E-2</c:v>
                </c:pt>
                <c:pt idx="11725">
                  <c:v>-9.8468799999999995E-2</c:v>
                </c:pt>
                <c:pt idx="11726">
                  <c:v>-9.8293699999999998E-2</c:v>
                </c:pt>
                <c:pt idx="11727">
                  <c:v>-9.8045999999999994E-2</c:v>
                </c:pt>
                <c:pt idx="11728">
                  <c:v>-9.77267E-2</c:v>
                </c:pt>
                <c:pt idx="11729">
                  <c:v>-9.7335199999999997E-2</c:v>
                </c:pt>
                <c:pt idx="11730">
                  <c:v>-9.6870700000000004E-2</c:v>
                </c:pt>
                <c:pt idx="11731">
                  <c:v>-9.6333199999999994E-2</c:v>
                </c:pt>
                <c:pt idx="11732">
                  <c:v>-9.5722600000000005E-2</c:v>
                </c:pt>
                <c:pt idx="11733">
                  <c:v>-9.5039200000000004E-2</c:v>
                </c:pt>
                <c:pt idx="11734">
                  <c:v>-9.4282699999999997E-2</c:v>
                </c:pt>
                <c:pt idx="11735">
                  <c:v>-9.3452900000000005E-2</c:v>
                </c:pt>
                <c:pt idx="11736">
                  <c:v>-9.2550499999999994E-2</c:v>
                </c:pt>
                <c:pt idx="11737">
                  <c:v>-9.1577900000000004E-2</c:v>
                </c:pt>
                <c:pt idx="11738">
                  <c:v>-9.0538999999999994E-2</c:v>
                </c:pt>
                <c:pt idx="11739">
                  <c:v>-8.94369E-2</c:v>
                </c:pt>
                <c:pt idx="11740">
                  <c:v>-8.8273000000000004E-2</c:v>
                </c:pt>
                <c:pt idx="11741">
                  <c:v>-8.7049000000000001E-2</c:v>
                </c:pt>
                <c:pt idx="11742">
                  <c:v>-8.5766400000000007E-2</c:v>
                </c:pt>
                <c:pt idx="11743">
                  <c:v>-8.4426200000000007E-2</c:v>
                </c:pt>
                <c:pt idx="11744">
                  <c:v>-8.3029199999999997E-2</c:v>
                </c:pt>
                <c:pt idx="11745">
                  <c:v>-8.1576999999999997E-2</c:v>
                </c:pt>
                <c:pt idx="11746">
                  <c:v>-8.0071600000000007E-2</c:v>
                </c:pt>
                <c:pt idx="11747">
                  <c:v>-7.8515299999999996E-2</c:v>
                </c:pt>
                <c:pt idx="11748">
                  <c:v>-7.6910300000000001E-2</c:v>
                </c:pt>
                <c:pt idx="11749">
                  <c:v>-7.5258500000000006E-2</c:v>
                </c:pt>
                <c:pt idx="11750">
                  <c:v>-7.3561699999999994E-2</c:v>
                </c:pt>
                <c:pt idx="11751">
                  <c:v>-7.1822999999999998E-2</c:v>
                </c:pt>
                <c:pt idx="11752">
                  <c:v>-7.0047200000000004E-2</c:v>
                </c:pt>
                <c:pt idx="11753">
                  <c:v>-6.8238099999999996E-2</c:v>
                </c:pt>
                <c:pt idx="11754">
                  <c:v>-6.6398200000000004E-2</c:v>
                </c:pt>
                <c:pt idx="11755">
                  <c:v>-6.4530699999999996E-2</c:v>
                </c:pt>
                <c:pt idx="11756">
                  <c:v>-6.2639200000000006E-2</c:v>
                </c:pt>
                <c:pt idx="11757">
                  <c:v>-6.0723899999999997E-2</c:v>
                </c:pt>
                <c:pt idx="11758">
                  <c:v>-5.8783799999999997E-2</c:v>
                </c:pt>
                <c:pt idx="11759">
                  <c:v>-5.6820000000000002E-2</c:v>
                </c:pt>
                <c:pt idx="11760">
                  <c:v>-5.48371E-2</c:v>
                </c:pt>
                <c:pt idx="11761">
                  <c:v>-5.2839799999999999E-2</c:v>
                </c:pt>
                <c:pt idx="11762">
                  <c:v>-5.0833000000000003E-2</c:v>
                </c:pt>
                <c:pt idx="11763">
                  <c:v>-4.8820200000000001E-2</c:v>
                </c:pt>
                <c:pt idx="11764">
                  <c:v>-4.6803400000000002E-2</c:v>
                </c:pt>
                <c:pt idx="11765">
                  <c:v>-4.4784600000000001E-2</c:v>
                </c:pt>
                <c:pt idx="11766">
                  <c:v>-4.2767100000000002E-2</c:v>
                </c:pt>
                <c:pt idx="11767">
                  <c:v>-4.0756300000000002E-2</c:v>
                </c:pt>
                <c:pt idx="11768">
                  <c:v>-3.8757600000000003E-2</c:v>
                </c:pt>
                <c:pt idx="11769">
                  <c:v>-3.67747E-2</c:v>
                </c:pt>
                <c:pt idx="11770">
                  <c:v>-3.4809399999999997E-2</c:v>
                </c:pt>
                <c:pt idx="11771">
                  <c:v>-3.2863900000000001E-2</c:v>
                </c:pt>
                <c:pt idx="11772">
                  <c:v>-3.09415E-2</c:v>
                </c:pt>
                <c:pt idx="11773">
                  <c:v>-2.9046200000000001E-2</c:v>
                </c:pt>
                <c:pt idx="11774">
                  <c:v>-2.7180800000000001E-2</c:v>
                </c:pt>
                <c:pt idx="11775">
                  <c:v>-2.5348900000000001E-2</c:v>
                </c:pt>
                <c:pt idx="11776">
                  <c:v>-2.3555E-2</c:v>
                </c:pt>
                <c:pt idx="11777">
                  <c:v>-2.18047E-2</c:v>
                </c:pt>
                <c:pt idx="11778">
                  <c:v>-2.0102999999999999E-2</c:v>
                </c:pt>
                <c:pt idx="11779">
                  <c:v>-1.84543E-2</c:v>
                </c:pt>
                <c:pt idx="11780">
                  <c:v>-1.6861899999999999E-2</c:v>
                </c:pt>
                <c:pt idx="11781">
                  <c:v>-1.53288E-2</c:v>
                </c:pt>
                <c:pt idx="11782">
                  <c:v>-1.38569E-2</c:v>
                </c:pt>
                <c:pt idx="11783">
                  <c:v>-1.2447400000000001E-2</c:v>
                </c:pt>
                <c:pt idx="11784">
                  <c:v>-1.11016E-2</c:v>
                </c:pt>
                <c:pt idx="11785" formatCode="0.00E+00">
                  <c:v>-9.8229100000000007E-3</c:v>
                </c:pt>
                <c:pt idx="11786" formatCode="0.00E+00">
                  <c:v>-8.6160000000000004E-3</c:v>
                </c:pt>
                <c:pt idx="11787" formatCode="0.00E+00">
                  <c:v>-7.48521E-3</c:v>
                </c:pt>
                <c:pt idx="11788" formatCode="0.00E+00">
                  <c:v>-6.43393E-3</c:v>
                </c:pt>
                <c:pt idx="11789" formatCode="0.00E+00">
                  <c:v>-5.4657600000000001E-3</c:v>
                </c:pt>
                <c:pt idx="11790" formatCode="0.00E+00">
                  <c:v>-4.5843400000000001E-3</c:v>
                </c:pt>
                <c:pt idx="11791" formatCode="0.00E+00">
                  <c:v>-3.7925900000000002E-3</c:v>
                </c:pt>
                <c:pt idx="11792" formatCode="0.00E+00">
                  <c:v>-3.0928800000000001E-3</c:v>
                </c:pt>
                <c:pt idx="11793" formatCode="0.00E+00">
                  <c:v>-2.4876999999999998E-3</c:v>
                </c:pt>
                <c:pt idx="11794" formatCode="0.00E+00">
                  <c:v>-1.9798099999999998E-3</c:v>
                </c:pt>
                <c:pt idx="11795" formatCode="0.00E+00">
                  <c:v>-1.57252E-3</c:v>
                </c:pt>
                <c:pt idx="11796" formatCode="0.00E+00">
                  <c:v>-1.2694200000000001E-3</c:v>
                </c:pt>
                <c:pt idx="11797" formatCode="0.00E+00">
                  <c:v>-1.0721299999999999E-3</c:v>
                </c:pt>
                <c:pt idx="11798" formatCode="0.00E+00">
                  <c:v>-9.7869100000000007E-4</c:v>
                </c:pt>
                <c:pt idx="11799" formatCode="0.00E+00">
                  <c:v>-9.8606699999999998E-4</c:v>
                </c:pt>
                <c:pt idx="11800" formatCode="0.00E+00">
                  <c:v>-1.0938199999999999E-3</c:v>
                </c:pt>
                <c:pt idx="11801" formatCode="0.00E+00">
                  <c:v>-1.3038800000000001E-3</c:v>
                </c:pt>
                <c:pt idx="11802" formatCode="0.00E+00">
                  <c:v>-1.6173299999999999E-3</c:v>
                </c:pt>
                <c:pt idx="11803" formatCode="0.00E+00">
                  <c:v>-2.0336199999999999E-3</c:v>
                </c:pt>
                <c:pt idx="11804" formatCode="0.00E+00">
                  <c:v>-2.55354E-3</c:v>
                </c:pt>
                <c:pt idx="11805" formatCode="0.00E+00">
                  <c:v>-3.1805599999999998E-3</c:v>
                </c:pt>
                <c:pt idx="11806" formatCode="0.00E+00">
                  <c:v>-3.9179799999999997E-3</c:v>
                </c:pt>
                <c:pt idx="11807" formatCode="0.00E+00">
                  <c:v>-4.7663999999999996E-3</c:v>
                </c:pt>
                <c:pt idx="11808" formatCode="0.00E+00">
                  <c:v>-5.7249600000000003E-3</c:v>
                </c:pt>
                <c:pt idx="11809" formatCode="0.00E+00">
                  <c:v>-6.7940099999999996E-3</c:v>
                </c:pt>
                <c:pt idx="11810" formatCode="0.00E+00">
                  <c:v>-7.9758299999999997E-3</c:v>
                </c:pt>
                <c:pt idx="11811" formatCode="0.00E+00">
                  <c:v>-9.2723900000000001E-3</c:v>
                </c:pt>
                <c:pt idx="11812">
                  <c:v>-1.06832E-2</c:v>
                </c:pt>
                <c:pt idx="11813">
                  <c:v>-1.2206699999999999E-2</c:v>
                </c:pt>
                <c:pt idx="11814">
                  <c:v>-1.3842999999999999E-2</c:v>
                </c:pt>
                <c:pt idx="11815">
                  <c:v>-1.5591799999999999E-2</c:v>
                </c:pt>
                <c:pt idx="11816">
                  <c:v>-1.7449200000000002E-2</c:v>
                </c:pt>
                <c:pt idx="11817">
                  <c:v>-1.9408399999999999E-2</c:v>
                </c:pt>
                <c:pt idx="11818">
                  <c:v>-2.1464400000000002E-2</c:v>
                </c:pt>
                <c:pt idx="11819">
                  <c:v>-2.3614300000000001E-2</c:v>
                </c:pt>
                <c:pt idx="11820">
                  <c:v>-2.5855599999999999E-2</c:v>
                </c:pt>
                <c:pt idx="11821">
                  <c:v>-2.8186099999999999E-2</c:v>
                </c:pt>
                <c:pt idx="11822">
                  <c:v>-3.0603600000000002E-2</c:v>
                </c:pt>
                <c:pt idx="11823">
                  <c:v>-3.31049E-2</c:v>
                </c:pt>
                <c:pt idx="11824">
                  <c:v>-3.5687700000000003E-2</c:v>
                </c:pt>
                <c:pt idx="11825">
                  <c:v>-3.8351400000000001E-2</c:v>
                </c:pt>
                <c:pt idx="11826">
                  <c:v>-4.1094499999999999E-2</c:v>
                </c:pt>
                <c:pt idx="11827">
                  <c:v>-4.3912800000000002E-2</c:v>
                </c:pt>
                <c:pt idx="11828">
                  <c:v>-4.6801299999999997E-2</c:v>
                </c:pt>
                <c:pt idx="11829">
                  <c:v>-4.9757200000000001E-2</c:v>
                </c:pt>
                <c:pt idx="11830">
                  <c:v>-5.2778199999999997E-2</c:v>
                </c:pt>
                <c:pt idx="11831">
                  <c:v>-5.586E-2</c:v>
                </c:pt>
                <c:pt idx="11832">
                  <c:v>-5.8997099999999997E-2</c:v>
                </c:pt>
                <c:pt idx="11833">
                  <c:v>-6.2184099999999999E-2</c:v>
                </c:pt>
                <c:pt idx="11834">
                  <c:v>-6.5416299999999997E-2</c:v>
                </c:pt>
                <c:pt idx="11835">
                  <c:v>-6.8689799999999995E-2</c:v>
                </c:pt>
                <c:pt idx="11836">
                  <c:v>-7.2000300000000003E-2</c:v>
                </c:pt>
                <c:pt idx="11837">
                  <c:v>-7.5342099999999995E-2</c:v>
                </c:pt>
                <c:pt idx="11838">
                  <c:v>-7.8710000000000002E-2</c:v>
                </c:pt>
                <c:pt idx="11839">
                  <c:v>-8.2100400000000004E-2</c:v>
                </c:pt>
                <c:pt idx="11840">
                  <c:v>-8.5510100000000006E-2</c:v>
                </c:pt>
                <c:pt idx="11841">
                  <c:v>-8.8934700000000005E-2</c:v>
                </c:pt>
                <c:pt idx="11842">
                  <c:v>-9.2370099999999997E-2</c:v>
                </c:pt>
                <c:pt idx="11843">
                  <c:v>-9.5812999999999995E-2</c:v>
                </c:pt>
                <c:pt idx="11844">
                  <c:v>-9.9257999999999999E-2</c:v>
                </c:pt>
                <c:pt idx="11845">
                  <c:v>-0.10269499999999999</c:v>
                </c:pt>
                <c:pt idx="11846">
                  <c:v>-0.106113</c:v>
                </c:pt>
                <c:pt idx="11847">
                  <c:v>-0.10950600000000001</c:v>
                </c:pt>
                <c:pt idx="11848">
                  <c:v>-0.112872</c:v>
                </c:pt>
                <c:pt idx="11849">
                  <c:v>-0.11620900000000001</c:v>
                </c:pt>
                <c:pt idx="11850">
                  <c:v>-0.11951299999999999</c:v>
                </c:pt>
                <c:pt idx="11851">
                  <c:v>-0.122775</c:v>
                </c:pt>
                <c:pt idx="11852">
                  <c:v>-0.12598799999999999</c:v>
                </c:pt>
                <c:pt idx="11853">
                  <c:v>-0.12914600000000001</c:v>
                </c:pt>
                <c:pt idx="11854">
                  <c:v>-0.132246</c:v>
                </c:pt>
                <c:pt idx="11855">
                  <c:v>-0.13528999999999999</c:v>
                </c:pt>
                <c:pt idx="11856">
                  <c:v>-0.13827900000000001</c:v>
                </c:pt>
                <c:pt idx="11857">
                  <c:v>-0.141208</c:v>
                </c:pt>
                <c:pt idx="11858">
                  <c:v>-0.144071</c:v>
                </c:pt>
                <c:pt idx="11859">
                  <c:v>-0.14686199999999999</c:v>
                </c:pt>
                <c:pt idx="11860">
                  <c:v>-0.14957699999999999</c:v>
                </c:pt>
                <c:pt idx="11861">
                  <c:v>-0.15221000000000001</c:v>
                </c:pt>
                <c:pt idx="11862">
                  <c:v>-0.154756</c:v>
                </c:pt>
                <c:pt idx="11863">
                  <c:v>-0.15721199999999999</c:v>
                </c:pt>
                <c:pt idx="11864">
                  <c:v>-0.159577</c:v>
                </c:pt>
                <c:pt idx="11865">
                  <c:v>-0.16185099999999999</c:v>
                </c:pt>
                <c:pt idx="11866">
                  <c:v>-0.16403999999999999</c:v>
                </c:pt>
                <c:pt idx="11867">
                  <c:v>-0.16614200000000001</c:v>
                </c:pt>
                <c:pt idx="11868">
                  <c:v>-0.168157</c:v>
                </c:pt>
                <c:pt idx="11869">
                  <c:v>-0.17008400000000001</c:v>
                </c:pt>
                <c:pt idx="11870">
                  <c:v>-0.17192099999999999</c:v>
                </c:pt>
                <c:pt idx="11871">
                  <c:v>-0.17366500000000001</c:v>
                </c:pt>
                <c:pt idx="11872">
                  <c:v>-0.175312</c:v>
                </c:pt>
                <c:pt idx="11873">
                  <c:v>-0.17686099999999999</c:v>
                </c:pt>
                <c:pt idx="11874">
                  <c:v>-0.178313</c:v>
                </c:pt>
                <c:pt idx="11875">
                  <c:v>-0.17966399999999999</c:v>
                </c:pt>
                <c:pt idx="11876">
                  <c:v>-0.18091299999999999</c:v>
                </c:pt>
                <c:pt idx="11877">
                  <c:v>-0.182058</c:v>
                </c:pt>
                <c:pt idx="11878">
                  <c:v>-0.18310199999999999</c:v>
                </c:pt>
                <c:pt idx="11879">
                  <c:v>-0.18404400000000001</c:v>
                </c:pt>
                <c:pt idx="11880">
                  <c:v>-0.18488299999999999</c:v>
                </c:pt>
                <c:pt idx="11881">
                  <c:v>-0.18562000000000001</c:v>
                </c:pt>
                <c:pt idx="11882">
                  <c:v>-0.186256</c:v>
                </c:pt>
                <c:pt idx="11883">
                  <c:v>-0.18679100000000001</c:v>
                </c:pt>
                <c:pt idx="11884">
                  <c:v>-0.18722900000000001</c:v>
                </c:pt>
                <c:pt idx="11885">
                  <c:v>-0.18756900000000001</c:v>
                </c:pt>
                <c:pt idx="11886">
                  <c:v>-0.18781200000000001</c:v>
                </c:pt>
                <c:pt idx="11887">
                  <c:v>-0.18795600000000001</c:v>
                </c:pt>
                <c:pt idx="11888">
                  <c:v>-0.18800600000000001</c:v>
                </c:pt>
                <c:pt idx="11889">
                  <c:v>-0.18796499999999999</c:v>
                </c:pt>
                <c:pt idx="11890">
                  <c:v>-0.187835</c:v>
                </c:pt>
                <c:pt idx="11891">
                  <c:v>-0.18761700000000001</c:v>
                </c:pt>
                <c:pt idx="11892">
                  <c:v>-0.18731200000000001</c:v>
                </c:pt>
                <c:pt idx="11893">
                  <c:v>-0.18692600000000001</c:v>
                </c:pt>
                <c:pt idx="11894">
                  <c:v>-0.18646399999999999</c:v>
                </c:pt>
                <c:pt idx="11895">
                  <c:v>-0.18593199999999999</c:v>
                </c:pt>
                <c:pt idx="11896">
                  <c:v>-0.185336</c:v>
                </c:pt>
                <c:pt idx="11897">
                  <c:v>-0.18468200000000001</c:v>
                </c:pt>
                <c:pt idx="11898">
                  <c:v>-0.183979</c:v>
                </c:pt>
                <c:pt idx="11899">
                  <c:v>-0.18323300000000001</c:v>
                </c:pt>
                <c:pt idx="11900">
                  <c:v>-0.182447</c:v>
                </c:pt>
                <c:pt idx="11901">
                  <c:v>-0.18162400000000001</c:v>
                </c:pt>
                <c:pt idx="11902">
                  <c:v>-0.18076500000000001</c:v>
                </c:pt>
                <c:pt idx="11903">
                  <c:v>-0.179871</c:v>
                </c:pt>
                <c:pt idx="11904">
                  <c:v>-0.17893600000000001</c:v>
                </c:pt>
                <c:pt idx="11905">
                  <c:v>-0.177955</c:v>
                </c:pt>
                <c:pt idx="11906">
                  <c:v>-0.176929</c:v>
                </c:pt>
                <c:pt idx="11907">
                  <c:v>-0.17586299999999999</c:v>
                </c:pt>
                <c:pt idx="11908">
                  <c:v>-0.174761</c:v>
                </c:pt>
                <c:pt idx="11909">
                  <c:v>-0.17363100000000001</c:v>
                </c:pt>
                <c:pt idx="11910">
                  <c:v>-0.172481</c:v>
                </c:pt>
                <c:pt idx="11911">
                  <c:v>-0.17131099999999999</c:v>
                </c:pt>
                <c:pt idx="11912">
                  <c:v>-0.170122</c:v>
                </c:pt>
                <c:pt idx="11913">
                  <c:v>-0.16891500000000001</c:v>
                </c:pt>
                <c:pt idx="11914">
                  <c:v>-0.16769000000000001</c:v>
                </c:pt>
                <c:pt idx="11915">
                  <c:v>-0.16644500000000001</c:v>
                </c:pt>
                <c:pt idx="11916">
                  <c:v>-0.165182</c:v>
                </c:pt>
                <c:pt idx="11917">
                  <c:v>-0.16390399999999999</c:v>
                </c:pt>
                <c:pt idx="11918">
                  <c:v>-0.16261600000000001</c:v>
                </c:pt>
                <c:pt idx="11919">
                  <c:v>-0.16131999999999999</c:v>
                </c:pt>
                <c:pt idx="11920">
                  <c:v>-0.16001699999999999</c:v>
                </c:pt>
                <c:pt idx="11921">
                  <c:v>-0.15870799999999999</c:v>
                </c:pt>
                <c:pt idx="11922">
                  <c:v>-0.15739300000000001</c:v>
                </c:pt>
                <c:pt idx="11923">
                  <c:v>-0.15607699999999999</c:v>
                </c:pt>
                <c:pt idx="11924">
                  <c:v>-0.15475800000000001</c:v>
                </c:pt>
                <c:pt idx="11925">
                  <c:v>-0.15343899999999999</c:v>
                </c:pt>
                <c:pt idx="11926">
                  <c:v>-0.15212000000000001</c:v>
                </c:pt>
                <c:pt idx="11927">
                  <c:v>-0.15080399999999999</c:v>
                </c:pt>
                <c:pt idx="11928">
                  <c:v>-0.14949399999999999</c:v>
                </c:pt>
                <c:pt idx="11929">
                  <c:v>-0.14819299999999999</c:v>
                </c:pt>
                <c:pt idx="11930">
                  <c:v>-0.146902</c:v>
                </c:pt>
                <c:pt idx="11931">
                  <c:v>-0.145624</c:v>
                </c:pt>
                <c:pt idx="11932">
                  <c:v>-0.14436199999999999</c:v>
                </c:pt>
                <c:pt idx="11933">
                  <c:v>-0.143118</c:v>
                </c:pt>
                <c:pt idx="11934">
                  <c:v>-0.14188600000000001</c:v>
                </c:pt>
                <c:pt idx="11935">
                  <c:v>-0.14067099999999999</c:v>
                </c:pt>
                <c:pt idx="11936">
                  <c:v>-0.13947999999999999</c:v>
                </c:pt>
                <c:pt idx="11937">
                  <c:v>-0.13831599999999999</c:v>
                </c:pt>
                <c:pt idx="11938">
                  <c:v>-0.13717699999999999</c:v>
                </c:pt>
                <c:pt idx="11939">
                  <c:v>-0.13605800000000001</c:v>
                </c:pt>
                <c:pt idx="11940">
                  <c:v>-0.134962</c:v>
                </c:pt>
                <c:pt idx="11941">
                  <c:v>-0.13389300000000001</c:v>
                </c:pt>
                <c:pt idx="11942">
                  <c:v>-0.13286100000000001</c:v>
                </c:pt>
                <c:pt idx="11943">
                  <c:v>-0.13187499999999999</c:v>
                </c:pt>
                <c:pt idx="11944">
                  <c:v>-0.130942</c:v>
                </c:pt>
                <c:pt idx="11945">
                  <c:v>-0.13005900000000001</c:v>
                </c:pt>
                <c:pt idx="11946">
                  <c:v>-0.12922700000000001</c:v>
                </c:pt>
                <c:pt idx="11947">
                  <c:v>-0.128444</c:v>
                </c:pt>
                <c:pt idx="11948">
                  <c:v>-0.12770799999999999</c:v>
                </c:pt>
                <c:pt idx="11949">
                  <c:v>-0.12701899999999999</c:v>
                </c:pt>
                <c:pt idx="11950">
                  <c:v>-0.12637100000000001</c:v>
                </c:pt>
                <c:pt idx="11951">
                  <c:v>-0.12576200000000001</c:v>
                </c:pt>
                <c:pt idx="11952">
                  <c:v>-0.125198</c:v>
                </c:pt>
                <c:pt idx="11953">
                  <c:v>-0.12468600000000001</c:v>
                </c:pt>
                <c:pt idx="11954">
                  <c:v>-0.124232</c:v>
                </c:pt>
                <c:pt idx="11955">
                  <c:v>-0.123836</c:v>
                </c:pt>
                <c:pt idx="11956">
                  <c:v>-0.123502</c:v>
                </c:pt>
                <c:pt idx="11957">
                  <c:v>-0.123234</c:v>
                </c:pt>
                <c:pt idx="11958">
                  <c:v>-0.123033</c:v>
                </c:pt>
                <c:pt idx="11959">
                  <c:v>-0.122895</c:v>
                </c:pt>
                <c:pt idx="11960">
                  <c:v>-0.12281400000000001</c:v>
                </c:pt>
                <c:pt idx="11961">
                  <c:v>-0.122791</c:v>
                </c:pt>
                <c:pt idx="11962">
                  <c:v>-0.122822</c:v>
                </c:pt>
                <c:pt idx="11963">
                  <c:v>-0.122901</c:v>
                </c:pt>
                <c:pt idx="11964">
                  <c:v>-0.12302399999999999</c:v>
                </c:pt>
                <c:pt idx="11965">
                  <c:v>-0.123194</c:v>
                </c:pt>
                <c:pt idx="11966">
                  <c:v>-0.123406</c:v>
                </c:pt>
                <c:pt idx="11967">
                  <c:v>-0.123656</c:v>
                </c:pt>
                <c:pt idx="11968">
                  <c:v>-0.123941</c:v>
                </c:pt>
                <c:pt idx="11969">
                  <c:v>-0.12426</c:v>
                </c:pt>
                <c:pt idx="11970">
                  <c:v>-0.124609</c:v>
                </c:pt>
                <c:pt idx="11971">
                  <c:v>-0.124983</c:v>
                </c:pt>
                <c:pt idx="11972">
                  <c:v>-0.12537999999999999</c:v>
                </c:pt>
                <c:pt idx="11973">
                  <c:v>-0.125803</c:v>
                </c:pt>
                <c:pt idx="11974">
                  <c:v>-0.12625400000000001</c:v>
                </c:pt>
                <c:pt idx="11975">
                  <c:v>-0.12673200000000001</c:v>
                </c:pt>
                <c:pt idx="11976">
                  <c:v>-0.12723599999999999</c:v>
                </c:pt>
                <c:pt idx="11977">
                  <c:v>-0.12776299999999999</c:v>
                </c:pt>
                <c:pt idx="11978">
                  <c:v>-0.128304</c:v>
                </c:pt>
                <c:pt idx="11979">
                  <c:v>-0.12885199999999999</c:v>
                </c:pt>
                <c:pt idx="11980">
                  <c:v>-0.12940199999999999</c:v>
                </c:pt>
                <c:pt idx="11981">
                  <c:v>-0.12995499999999999</c:v>
                </c:pt>
                <c:pt idx="11982">
                  <c:v>-0.13051699999999999</c:v>
                </c:pt>
                <c:pt idx="11983">
                  <c:v>-0.13109599999999999</c:v>
                </c:pt>
                <c:pt idx="11984">
                  <c:v>-0.131692</c:v>
                </c:pt>
                <c:pt idx="11985">
                  <c:v>-0.13230800000000001</c:v>
                </c:pt>
                <c:pt idx="11986">
                  <c:v>-0.13294</c:v>
                </c:pt>
                <c:pt idx="11987">
                  <c:v>-0.13358800000000001</c:v>
                </c:pt>
                <c:pt idx="11988">
                  <c:v>-0.13424900000000001</c:v>
                </c:pt>
                <c:pt idx="11989">
                  <c:v>-0.13491600000000001</c:v>
                </c:pt>
                <c:pt idx="11990">
                  <c:v>-0.13558600000000001</c:v>
                </c:pt>
                <c:pt idx="11991">
                  <c:v>-0.13625100000000001</c:v>
                </c:pt>
                <c:pt idx="11992">
                  <c:v>-0.136903</c:v>
                </c:pt>
                <c:pt idx="11993">
                  <c:v>-0.13753699999999999</c:v>
                </c:pt>
                <c:pt idx="11994">
                  <c:v>-0.13814899999999999</c:v>
                </c:pt>
                <c:pt idx="11995">
                  <c:v>-0.138739</c:v>
                </c:pt>
                <c:pt idx="11996">
                  <c:v>-0.13931099999999999</c:v>
                </c:pt>
                <c:pt idx="11997">
                  <c:v>-0.139872</c:v>
                </c:pt>
                <c:pt idx="11998">
                  <c:v>-0.14041999999999999</c:v>
                </c:pt>
                <c:pt idx="11999">
                  <c:v>-0.14094799999999999</c:v>
                </c:pt>
                <c:pt idx="12000">
                  <c:v>-0.14144599999999999</c:v>
                </c:pt>
                <c:pt idx="12001">
                  <c:v>-0.14190700000000001</c:v>
                </c:pt>
                <c:pt idx="12002">
                  <c:v>-0.14232800000000001</c:v>
                </c:pt>
                <c:pt idx="12003">
                  <c:v>-0.142707</c:v>
                </c:pt>
                <c:pt idx="12004">
                  <c:v>-0.14304</c:v>
                </c:pt>
                <c:pt idx="12005">
                  <c:v>-0.14332600000000001</c:v>
                </c:pt>
                <c:pt idx="12006">
                  <c:v>-0.143562</c:v>
                </c:pt>
                <c:pt idx="12007">
                  <c:v>-0.14374500000000001</c:v>
                </c:pt>
                <c:pt idx="12008">
                  <c:v>-0.143873</c:v>
                </c:pt>
                <c:pt idx="12009">
                  <c:v>-0.14394000000000001</c:v>
                </c:pt>
                <c:pt idx="12010">
                  <c:v>-0.14394599999999999</c:v>
                </c:pt>
                <c:pt idx="12011">
                  <c:v>-0.14388699999999999</c:v>
                </c:pt>
                <c:pt idx="12012">
                  <c:v>-0.143762</c:v>
                </c:pt>
                <c:pt idx="12013">
                  <c:v>-0.143571</c:v>
                </c:pt>
                <c:pt idx="12014">
                  <c:v>-0.14330999999999999</c:v>
                </c:pt>
                <c:pt idx="12015">
                  <c:v>-0.142981</c:v>
                </c:pt>
                <c:pt idx="12016">
                  <c:v>-0.14258499999999999</c:v>
                </c:pt>
                <c:pt idx="12017">
                  <c:v>-0.142121</c:v>
                </c:pt>
                <c:pt idx="12018">
                  <c:v>-0.14158499999999999</c:v>
                </c:pt>
                <c:pt idx="12019">
                  <c:v>-0.140983</c:v>
                </c:pt>
                <c:pt idx="12020">
                  <c:v>-0.140318</c:v>
                </c:pt>
                <c:pt idx="12021">
                  <c:v>-0.13958799999999999</c:v>
                </c:pt>
                <c:pt idx="12022">
                  <c:v>-0.138794</c:v>
                </c:pt>
                <c:pt idx="12023">
                  <c:v>-0.13794500000000001</c:v>
                </c:pt>
                <c:pt idx="12024">
                  <c:v>-0.13705000000000001</c:v>
                </c:pt>
                <c:pt idx="12025">
                  <c:v>-0.13610900000000001</c:v>
                </c:pt>
                <c:pt idx="12026">
                  <c:v>-0.135125</c:v>
                </c:pt>
                <c:pt idx="12027">
                  <c:v>-0.134102</c:v>
                </c:pt>
                <c:pt idx="12028">
                  <c:v>-0.133048</c:v>
                </c:pt>
                <c:pt idx="12029">
                  <c:v>-0.13197</c:v>
                </c:pt>
                <c:pt idx="12030">
                  <c:v>-0.13088</c:v>
                </c:pt>
                <c:pt idx="12031">
                  <c:v>-0.12978400000000001</c:v>
                </c:pt>
                <c:pt idx="12032">
                  <c:v>-0.12868099999999999</c:v>
                </c:pt>
                <c:pt idx="12033">
                  <c:v>-0.12757399999999999</c:v>
                </c:pt>
                <c:pt idx="12034">
                  <c:v>-0.12646399999999999</c:v>
                </c:pt>
                <c:pt idx="12035">
                  <c:v>-0.125359</c:v>
                </c:pt>
                <c:pt idx="12036">
                  <c:v>-0.12426</c:v>
                </c:pt>
                <c:pt idx="12037">
                  <c:v>-0.123171</c:v>
                </c:pt>
                <c:pt idx="12038">
                  <c:v>-0.12209100000000001</c:v>
                </c:pt>
                <c:pt idx="12039">
                  <c:v>-0.121028</c:v>
                </c:pt>
                <c:pt idx="12040">
                  <c:v>-0.119992</c:v>
                </c:pt>
                <c:pt idx="12041">
                  <c:v>-0.118989</c:v>
                </c:pt>
                <c:pt idx="12042">
                  <c:v>-0.118025</c:v>
                </c:pt>
                <c:pt idx="12043">
                  <c:v>-0.117104</c:v>
                </c:pt>
                <c:pt idx="12044">
                  <c:v>-0.116235</c:v>
                </c:pt>
                <c:pt idx="12045">
                  <c:v>-0.11543</c:v>
                </c:pt>
                <c:pt idx="12046">
                  <c:v>-0.114692</c:v>
                </c:pt>
                <c:pt idx="12047">
                  <c:v>-0.114023</c:v>
                </c:pt>
                <c:pt idx="12048">
                  <c:v>-0.113423</c:v>
                </c:pt>
                <c:pt idx="12049">
                  <c:v>-0.11289399999999999</c:v>
                </c:pt>
                <c:pt idx="12050">
                  <c:v>-0.112438</c:v>
                </c:pt>
                <c:pt idx="12051">
                  <c:v>-0.112058</c:v>
                </c:pt>
                <c:pt idx="12052">
                  <c:v>-0.11175400000000001</c:v>
                </c:pt>
                <c:pt idx="12053">
                  <c:v>-0.11153399999999999</c:v>
                </c:pt>
                <c:pt idx="12054">
                  <c:v>-0.111397</c:v>
                </c:pt>
                <c:pt idx="12055">
                  <c:v>-0.111343</c:v>
                </c:pt>
                <c:pt idx="12056">
                  <c:v>-0.111374</c:v>
                </c:pt>
                <c:pt idx="12057">
                  <c:v>-0.11149299999999999</c:v>
                </c:pt>
                <c:pt idx="12058">
                  <c:v>-0.111692</c:v>
                </c:pt>
                <c:pt idx="12059">
                  <c:v>-0.11197</c:v>
                </c:pt>
                <c:pt idx="12060">
                  <c:v>-0.112335</c:v>
                </c:pt>
                <c:pt idx="12061">
                  <c:v>-0.112799</c:v>
                </c:pt>
                <c:pt idx="12062">
                  <c:v>-0.113371</c:v>
                </c:pt>
                <c:pt idx="12063">
                  <c:v>-0.114054</c:v>
                </c:pt>
                <c:pt idx="12064">
                  <c:v>-0.114846</c:v>
                </c:pt>
                <c:pt idx="12065">
                  <c:v>-0.115743</c:v>
                </c:pt>
                <c:pt idx="12066">
                  <c:v>-0.116742</c:v>
                </c:pt>
                <c:pt idx="12067">
                  <c:v>-0.11784</c:v>
                </c:pt>
                <c:pt idx="12068">
                  <c:v>-0.119037</c:v>
                </c:pt>
                <c:pt idx="12069">
                  <c:v>-0.120341</c:v>
                </c:pt>
                <c:pt idx="12070">
                  <c:v>-0.121764</c:v>
                </c:pt>
                <c:pt idx="12071">
                  <c:v>-0.12331300000000001</c:v>
                </c:pt>
                <c:pt idx="12072">
                  <c:v>-0.124989</c:v>
                </c:pt>
                <c:pt idx="12073">
                  <c:v>-0.12679099999999999</c:v>
                </c:pt>
                <c:pt idx="12074">
                  <c:v>-0.12872</c:v>
                </c:pt>
                <c:pt idx="12075">
                  <c:v>-0.13077800000000001</c:v>
                </c:pt>
                <c:pt idx="12076">
                  <c:v>-0.13295999999999999</c:v>
                </c:pt>
                <c:pt idx="12077">
                  <c:v>-0.135264</c:v>
                </c:pt>
                <c:pt idx="12078">
                  <c:v>-0.137683</c:v>
                </c:pt>
                <c:pt idx="12079">
                  <c:v>-0.140208</c:v>
                </c:pt>
                <c:pt idx="12080">
                  <c:v>-0.14283499999999999</c:v>
                </c:pt>
                <c:pt idx="12081">
                  <c:v>-0.14555899999999999</c:v>
                </c:pt>
                <c:pt idx="12082">
                  <c:v>-0.148373</c:v>
                </c:pt>
                <c:pt idx="12083">
                  <c:v>-0.15126899999999999</c:v>
                </c:pt>
                <c:pt idx="12084">
                  <c:v>-0.15423999999999999</c:v>
                </c:pt>
                <c:pt idx="12085">
                  <c:v>-0.15728</c:v>
                </c:pt>
                <c:pt idx="12086">
                  <c:v>-0.160381</c:v>
                </c:pt>
                <c:pt idx="12087">
                  <c:v>-0.16353500000000001</c:v>
                </c:pt>
                <c:pt idx="12088">
                  <c:v>-0.16673499999999999</c:v>
                </c:pt>
                <c:pt idx="12089">
                  <c:v>-0.16997699999999999</c:v>
                </c:pt>
                <c:pt idx="12090">
                  <c:v>-0.17326</c:v>
                </c:pt>
                <c:pt idx="12091">
                  <c:v>-0.17657500000000001</c:v>
                </c:pt>
                <c:pt idx="12092">
                  <c:v>-0.17991299999999999</c:v>
                </c:pt>
                <c:pt idx="12093">
                  <c:v>-0.18326500000000001</c:v>
                </c:pt>
                <c:pt idx="12094">
                  <c:v>-0.18662300000000001</c:v>
                </c:pt>
                <c:pt idx="12095">
                  <c:v>-0.18998100000000001</c:v>
                </c:pt>
                <c:pt idx="12096">
                  <c:v>-0.193329</c:v>
                </c:pt>
                <c:pt idx="12097">
                  <c:v>-0.19666</c:v>
                </c:pt>
                <c:pt idx="12098">
                  <c:v>-0.199963</c:v>
                </c:pt>
                <c:pt idx="12099">
                  <c:v>-0.203232</c:v>
                </c:pt>
                <c:pt idx="12100">
                  <c:v>-0.206459</c:v>
                </c:pt>
                <c:pt idx="12101">
                  <c:v>-0.20963399999999999</c:v>
                </c:pt>
                <c:pt idx="12102">
                  <c:v>-0.21274999999999999</c:v>
                </c:pt>
                <c:pt idx="12103">
                  <c:v>-0.21579899999999999</c:v>
                </c:pt>
                <c:pt idx="12104">
                  <c:v>-0.21877099999999999</c:v>
                </c:pt>
                <c:pt idx="12105">
                  <c:v>-0.22165799999999999</c:v>
                </c:pt>
                <c:pt idx="12106">
                  <c:v>-0.22445699999999999</c:v>
                </c:pt>
                <c:pt idx="12107">
                  <c:v>-0.22717100000000001</c:v>
                </c:pt>
                <c:pt idx="12108">
                  <c:v>-0.22980100000000001</c:v>
                </c:pt>
                <c:pt idx="12109">
                  <c:v>-0.23234299999999999</c:v>
                </c:pt>
                <c:pt idx="12110">
                  <c:v>-0.234795</c:v>
                </c:pt>
                <c:pt idx="12111">
                  <c:v>-0.23715900000000001</c:v>
                </c:pt>
                <c:pt idx="12112">
                  <c:v>-0.23943999999999999</c:v>
                </c:pt>
                <c:pt idx="12113">
                  <c:v>-0.24164099999999999</c:v>
                </c:pt>
                <c:pt idx="12114">
                  <c:v>-0.243759</c:v>
                </c:pt>
                <c:pt idx="12115">
                  <c:v>-0.24579200000000001</c:v>
                </c:pt>
                <c:pt idx="12116">
                  <c:v>-0.24773800000000001</c:v>
                </c:pt>
                <c:pt idx="12117">
                  <c:v>-0.24960199999999999</c:v>
                </c:pt>
                <c:pt idx="12118">
                  <c:v>-0.251386</c:v>
                </c:pt>
                <c:pt idx="12119">
                  <c:v>-0.25308599999999998</c:v>
                </c:pt>
                <c:pt idx="12120">
                  <c:v>-0.25469399999999998</c:v>
                </c:pt>
                <c:pt idx="12121">
                  <c:v>-0.25620900000000002</c:v>
                </c:pt>
                <c:pt idx="12122">
                  <c:v>-0.25763200000000003</c:v>
                </c:pt>
                <c:pt idx="12123">
                  <c:v>-0.258961</c:v>
                </c:pt>
                <c:pt idx="12124">
                  <c:v>-0.26019300000000001</c:v>
                </c:pt>
                <c:pt idx="12125">
                  <c:v>-0.261328</c:v>
                </c:pt>
                <c:pt idx="12126">
                  <c:v>-0.26237100000000002</c:v>
                </c:pt>
                <c:pt idx="12127">
                  <c:v>-0.26332899999999998</c:v>
                </c:pt>
                <c:pt idx="12128">
                  <c:v>-0.26420700000000003</c:v>
                </c:pt>
                <c:pt idx="12129">
                  <c:v>-0.26500299999999999</c:v>
                </c:pt>
                <c:pt idx="12130">
                  <c:v>-0.265712</c:v>
                </c:pt>
                <c:pt idx="12131">
                  <c:v>-0.26633000000000001</c:v>
                </c:pt>
                <c:pt idx="12132">
                  <c:v>-0.26686199999999999</c:v>
                </c:pt>
                <c:pt idx="12133">
                  <c:v>-0.26731300000000002</c:v>
                </c:pt>
                <c:pt idx="12134">
                  <c:v>-0.26768500000000001</c:v>
                </c:pt>
                <c:pt idx="12135">
                  <c:v>-0.26798</c:v>
                </c:pt>
                <c:pt idx="12136">
                  <c:v>-0.26819700000000002</c:v>
                </c:pt>
                <c:pt idx="12137">
                  <c:v>-0.26833899999999999</c:v>
                </c:pt>
                <c:pt idx="12138">
                  <c:v>-0.26840900000000001</c:v>
                </c:pt>
                <c:pt idx="12139">
                  <c:v>-0.26840900000000001</c:v>
                </c:pt>
                <c:pt idx="12140">
                  <c:v>-0.26833899999999999</c:v>
                </c:pt>
                <c:pt idx="12141">
                  <c:v>-0.26819900000000002</c:v>
                </c:pt>
                <c:pt idx="12142">
                  <c:v>-0.26798899999999998</c:v>
                </c:pt>
                <c:pt idx="12143">
                  <c:v>-0.267708</c:v>
                </c:pt>
                <c:pt idx="12144">
                  <c:v>-0.26735399999999998</c:v>
                </c:pt>
                <c:pt idx="12145">
                  <c:v>-0.26692199999999999</c:v>
                </c:pt>
                <c:pt idx="12146">
                  <c:v>-0.26640399999999997</c:v>
                </c:pt>
                <c:pt idx="12147">
                  <c:v>-0.26580199999999998</c:v>
                </c:pt>
                <c:pt idx="12148">
                  <c:v>-0.26512999999999998</c:v>
                </c:pt>
                <c:pt idx="12149">
                  <c:v>-0.26439699999999999</c:v>
                </c:pt>
                <c:pt idx="12150">
                  <c:v>-0.26360800000000001</c:v>
                </c:pt>
                <c:pt idx="12151">
                  <c:v>-0.26276100000000002</c:v>
                </c:pt>
                <c:pt idx="12152">
                  <c:v>-0.261853</c:v>
                </c:pt>
                <c:pt idx="12153">
                  <c:v>-0.26087900000000003</c:v>
                </c:pt>
                <c:pt idx="12154">
                  <c:v>-0.25983499999999998</c:v>
                </c:pt>
                <c:pt idx="12155">
                  <c:v>-0.25872400000000001</c:v>
                </c:pt>
                <c:pt idx="12156">
                  <c:v>-0.25756200000000001</c:v>
                </c:pt>
                <c:pt idx="12157">
                  <c:v>-0.25636100000000001</c:v>
                </c:pt>
                <c:pt idx="12158">
                  <c:v>-0.25512600000000002</c:v>
                </c:pt>
                <c:pt idx="12159">
                  <c:v>-0.25385600000000003</c:v>
                </c:pt>
                <c:pt idx="12160">
                  <c:v>-0.25254500000000002</c:v>
                </c:pt>
                <c:pt idx="12161">
                  <c:v>-0.251195</c:v>
                </c:pt>
                <c:pt idx="12162">
                  <c:v>-0.249804</c:v>
                </c:pt>
                <c:pt idx="12163">
                  <c:v>-0.24837400000000001</c:v>
                </c:pt>
                <c:pt idx="12164">
                  <c:v>-0.24690500000000001</c:v>
                </c:pt>
                <c:pt idx="12165">
                  <c:v>-0.245397</c:v>
                </c:pt>
                <c:pt idx="12166">
                  <c:v>-0.24384900000000001</c:v>
                </c:pt>
                <c:pt idx="12167">
                  <c:v>-0.242258</c:v>
                </c:pt>
                <c:pt idx="12168">
                  <c:v>-0.240622</c:v>
                </c:pt>
                <c:pt idx="12169">
                  <c:v>-0.23893200000000001</c:v>
                </c:pt>
                <c:pt idx="12170">
                  <c:v>-0.23717299999999999</c:v>
                </c:pt>
                <c:pt idx="12171">
                  <c:v>-0.23533499999999999</c:v>
                </c:pt>
                <c:pt idx="12172">
                  <c:v>-0.23341999999999999</c:v>
                </c:pt>
                <c:pt idx="12173">
                  <c:v>-0.23142799999999999</c:v>
                </c:pt>
                <c:pt idx="12174">
                  <c:v>-0.22936000000000001</c:v>
                </c:pt>
                <c:pt idx="12175">
                  <c:v>-0.227218</c:v>
                </c:pt>
                <c:pt idx="12176">
                  <c:v>-0.22500800000000001</c:v>
                </c:pt>
                <c:pt idx="12177">
                  <c:v>-0.22273699999999999</c:v>
                </c:pt>
                <c:pt idx="12178">
                  <c:v>-0.220416</c:v>
                </c:pt>
                <c:pt idx="12179">
                  <c:v>-0.21804999999999999</c:v>
                </c:pt>
                <c:pt idx="12180">
                  <c:v>-0.21562799999999999</c:v>
                </c:pt>
                <c:pt idx="12181">
                  <c:v>-0.21315000000000001</c:v>
                </c:pt>
                <c:pt idx="12182">
                  <c:v>-0.210619</c:v>
                </c:pt>
                <c:pt idx="12183">
                  <c:v>-0.208038</c:v>
                </c:pt>
                <c:pt idx="12184">
                  <c:v>-0.20540900000000001</c:v>
                </c:pt>
                <c:pt idx="12185">
                  <c:v>-0.202736</c:v>
                </c:pt>
                <c:pt idx="12186">
                  <c:v>-0.200018</c:v>
                </c:pt>
                <c:pt idx="12187">
                  <c:v>-0.19725200000000001</c:v>
                </c:pt>
                <c:pt idx="12188">
                  <c:v>-0.194435</c:v>
                </c:pt>
                <c:pt idx="12189">
                  <c:v>-0.19156500000000001</c:v>
                </c:pt>
                <c:pt idx="12190">
                  <c:v>-0.188637</c:v>
                </c:pt>
                <c:pt idx="12191">
                  <c:v>-0.185645</c:v>
                </c:pt>
                <c:pt idx="12192">
                  <c:v>-0.182589</c:v>
                </c:pt>
                <c:pt idx="12193">
                  <c:v>-0.17947399999999999</c:v>
                </c:pt>
                <c:pt idx="12194">
                  <c:v>-0.17630499999999999</c:v>
                </c:pt>
                <c:pt idx="12195">
                  <c:v>-0.17308499999999999</c:v>
                </c:pt>
                <c:pt idx="12196">
                  <c:v>-0.16981399999999999</c:v>
                </c:pt>
                <c:pt idx="12197">
                  <c:v>-0.16649600000000001</c:v>
                </c:pt>
                <c:pt idx="12198">
                  <c:v>-0.163137</c:v>
                </c:pt>
                <c:pt idx="12199">
                  <c:v>-0.159748</c:v>
                </c:pt>
                <c:pt idx="12200">
                  <c:v>-0.156338</c:v>
                </c:pt>
                <c:pt idx="12201">
                  <c:v>-0.152915</c:v>
                </c:pt>
                <c:pt idx="12202">
                  <c:v>-0.14948</c:v>
                </c:pt>
                <c:pt idx="12203">
                  <c:v>-0.146032</c:v>
                </c:pt>
                <c:pt idx="12204">
                  <c:v>-0.14257600000000001</c:v>
                </c:pt>
                <c:pt idx="12205">
                  <c:v>-0.13912099999999999</c:v>
                </c:pt>
                <c:pt idx="12206">
                  <c:v>-0.13567199999999999</c:v>
                </c:pt>
                <c:pt idx="12207">
                  <c:v>-0.13223099999999999</c:v>
                </c:pt>
                <c:pt idx="12208">
                  <c:v>-0.1288</c:v>
                </c:pt>
                <c:pt idx="12209">
                  <c:v>-0.125387</c:v>
                </c:pt>
                <c:pt idx="12210">
                  <c:v>-0.121999</c:v>
                </c:pt>
                <c:pt idx="12211">
                  <c:v>-0.118643</c:v>
                </c:pt>
                <c:pt idx="12212">
                  <c:v>-0.11532299999999999</c:v>
                </c:pt>
                <c:pt idx="12213">
                  <c:v>-0.11204799999999999</c:v>
                </c:pt>
                <c:pt idx="12214">
                  <c:v>-0.10882699999999999</c:v>
                </c:pt>
                <c:pt idx="12215">
                  <c:v>-0.105671</c:v>
                </c:pt>
                <c:pt idx="12216">
                  <c:v>-0.102589</c:v>
                </c:pt>
                <c:pt idx="12217">
                  <c:v>-9.9578399999999997E-2</c:v>
                </c:pt>
                <c:pt idx="12218">
                  <c:v>-9.6637000000000001E-2</c:v>
                </c:pt>
                <c:pt idx="12219">
                  <c:v>-9.3767199999999995E-2</c:v>
                </c:pt>
                <c:pt idx="12220">
                  <c:v>-9.09774E-2</c:v>
                </c:pt>
                <c:pt idx="12221">
                  <c:v>-8.8276999999999994E-2</c:v>
                </c:pt>
                <c:pt idx="12222">
                  <c:v>-8.5672899999999996E-2</c:v>
                </c:pt>
                <c:pt idx="12223">
                  <c:v>-8.3169800000000002E-2</c:v>
                </c:pt>
                <c:pt idx="12224">
                  <c:v>-8.0771800000000005E-2</c:v>
                </c:pt>
                <c:pt idx="12225">
                  <c:v>-7.8483300000000006E-2</c:v>
                </c:pt>
                <c:pt idx="12226">
                  <c:v>-7.63075E-2</c:v>
                </c:pt>
                <c:pt idx="12227">
                  <c:v>-7.4245599999999995E-2</c:v>
                </c:pt>
                <c:pt idx="12228">
                  <c:v>-7.2302400000000003E-2</c:v>
                </c:pt>
                <c:pt idx="12229">
                  <c:v>-7.0485099999999995E-2</c:v>
                </c:pt>
                <c:pt idx="12230">
                  <c:v>-6.8794999999999995E-2</c:v>
                </c:pt>
                <c:pt idx="12231">
                  <c:v>-6.7226800000000003E-2</c:v>
                </c:pt>
                <c:pt idx="12232">
                  <c:v>-6.5775399999999998E-2</c:v>
                </c:pt>
                <c:pt idx="12233">
                  <c:v>-6.4439300000000005E-2</c:v>
                </c:pt>
                <c:pt idx="12234">
                  <c:v>-6.3221600000000003E-2</c:v>
                </c:pt>
                <c:pt idx="12235">
                  <c:v>-6.2128999999999997E-2</c:v>
                </c:pt>
                <c:pt idx="12236">
                  <c:v>-6.1171400000000001E-2</c:v>
                </c:pt>
                <c:pt idx="12237">
                  <c:v>-6.0356899999999998E-2</c:v>
                </c:pt>
                <c:pt idx="12238">
                  <c:v>-5.96883E-2</c:v>
                </c:pt>
                <c:pt idx="12239">
                  <c:v>-5.91654E-2</c:v>
                </c:pt>
                <c:pt idx="12240">
                  <c:v>-5.8783599999999998E-2</c:v>
                </c:pt>
                <c:pt idx="12241">
                  <c:v>-5.8533700000000001E-2</c:v>
                </c:pt>
                <c:pt idx="12242">
                  <c:v>-5.8411499999999998E-2</c:v>
                </c:pt>
                <c:pt idx="12243">
                  <c:v>-5.84258E-2</c:v>
                </c:pt>
                <c:pt idx="12244">
                  <c:v>-5.85899E-2</c:v>
                </c:pt>
                <c:pt idx="12245">
                  <c:v>-5.8908500000000003E-2</c:v>
                </c:pt>
                <c:pt idx="12246">
                  <c:v>-5.9375200000000003E-2</c:v>
                </c:pt>
                <c:pt idx="12247">
                  <c:v>-5.9982300000000002E-2</c:v>
                </c:pt>
                <c:pt idx="12248">
                  <c:v>-6.0725000000000001E-2</c:v>
                </c:pt>
                <c:pt idx="12249">
                  <c:v>-6.1596499999999998E-2</c:v>
                </c:pt>
                <c:pt idx="12250">
                  <c:v>-6.2588099999999994E-2</c:v>
                </c:pt>
                <c:pt idx="12251">
                  <c:v>-6.3694899999999999E-2</c:v>
                </c:pt>
                <c:pt idx="12252">
                  <c:v>-6.4915E-2</c:v>
                </c:pt>
                <c:pt idx="12253">
                  <c:v>-6.6244899999999995E-2</c:v>
                </c:pt>
                <c:pt idx="12254">
                  <c:v>-6.7676200000000006E-2</c:v>
                </c:pt>
                <c:pt idx="12255">
                  <c:v>-6.9195900000000005E-2</c:v>
                </c:pt>
                <c:pt idx="12256">
                  <c:v>-7.0784700000000006E-2</c:v>
                </c:pt>
                <c:pt idx="12257">
                  <c:v>-7.2415400000000005E-2</c:v>
                </c:pt>
                <c:pt idx="12258">
                  <c:v>-7.4067599999999997E-2</c:v>
                </c:pt>
                <c:pt idx="12259">
                  <c:v>-7.57414E-2</c:v>
                </c:pt>
                <c:pt idx="12260">
                  <c:v>-7.7442499999999997E-2</c:v>
                </c:pt>
                <c:pt idx="12261">
                  <c:v>-7.9166E-2</c:v>
                </c:pt>
                <c:pt idx="12262">
                  <c:v>-8.0905900000000003E-2</c:v>
                </c:pt>
                <c:pt idx="12263">
                  <c:v>-8.2660600000000001E-2</c:v>
                </c:pt>
                <c:pt idx="12264">
                  <c:v>-8.4425799999999995E-2</c:v>
                </c:pt>
                <c:pt idx="12265">
                  <c:v>-8.6197899999999994E-2</c:v>
                </c:pt>
                <c:pt idx="12266">
                  <c:v>-8.7977E-2</c:v>
                </c:pt>
                <c:pt idx="12267">
                  <c:v>-8.9754E-2</c:v>
                </c:pt>
                <c:pt idx="12268">
                  <c:v>-9.1515299999999994E-2</c:v>
                </c:pt>
                <c:pt idx="12269">
                  <c:v>-9.3257000000000007E-2</c:v>
                </c:pt>
                <c:pt idx="12270">
                  <c:v>-9.4978099999999996E-2</c:v>
                </c:pt>
                <c:pt idx="12271">
                  <c:v>-9.6677200000000005E-2</c:v>
                </c:pt>
                <c:pt idx="12272">
                  <c:v>-9.8354999999999998E-2</c:v>
                </c:pt>
                <c:pt idx="12273">
                  <c:v>-0.10001</c:v>
                </c:pt>
                <c:pt idx="12274">
                  <c:v>-0.101633</c:v>
                </c:pt>
                <c:pt idx="12275">
                  <c:v>-0.103216</c:v>
                </c:pt>
                <c:pt idx="12276">
                  <c:v>-0.10475</c:v>
                </c:pt>
                <c:pt idx="12277">
                  <c:v>-0.10623</c:v>
                </c:pt>
                <c:pt idx="12278">
                  <c:v>-0.10764600000000001</c:v>
                </c:pt>
                <c:pt idx="12279">
                  <c:v>-0.108989</c:v>
                </c:pt>
                <c:pt idx="12280">
                  <c:v>-0.110253</c:v>
                </c:pt>
                <c:pt idx="12281">
                  <c:v>-0.11143699999999999</c:v>
                </c:pt>
                <c:pt idx="12282">
                  <c:v>-0.112539</c:v>
                </c:pt>
                <c:pt idx="12283">
                  <c:v>-0.113556</c:v>
                </c:pt>
                <c:pt idx="12284">
                  <c:v>-0.114483</c:v>
                </c:pt>
                <c:pt idx="12285">
                  <c:v>-0.115317</c:v>
                </c:pt>
                <c:pt idx="12286">
                  <c:v>-0.11605600000000001</c:v>
                </c:pt>
                <c:pt idx="12287">
                  <c:v>-0.116701</c:v>
                </c:pt>
                <c:pt idx="12288">
                  <c:v>-0.11724999999999999</c:v>
                </c:pt>
                <c:pt idx="12289">
                  <c:v>-0.117704</c:v>
                </c:pt>
                <c:pt idx="12290">
                  <c:v>-0.118064</c:v>
                </c:pt>
                <c:pt idx="12291">
                  <c:v>-0.118328</c:v>
                </c:pt>
                <c:pt idx="12292">
                  <c:v>-0.11849700000000001</c:v>
                </c:pt>
                <c:pt idx="12293">
                  <c:v>-0.118574</c:v>
                </c:pt>
                <c:pt idx="12294">
                  <c:v>-0.118562</c:v>
                </c:pt>
                <c:pt idx="12295">
                  <c:v>-0.118461</c:v>
                </c:pt>
                <c:pt idx="12296">
                  <c:v>-0.118272</c:v>
                </c:pt>
                <c:pt idx="12297">
                  <c:v>-0.11799900000000001</c:v>
                </c:pt>
                <c:pt idx="12298">
                  <c:v>-0.117645</c:v>
                </c:pt>
                <c:pt idx="12299">
                  <c:v>-0.11720899999999999</c:v>
                </c:pt>
                <c:pt idx="12300">
                  <c:v>-0.11669400000000001</c:v>
                </c:pt>
                <c:pt idx="12301">
                  <c:v>-0.116102</c:v>
                </c:pt>
                <c:pt idx="12302">
                  <c:v>-0.115439</c:v>
                </c:pt>
                <c:pt idx="12303">
                  <c:v>-0.114713</c:v>
                </c:pt>
                <c:pt idx="12304">
                  <c:v>-0.113929</c:v>
                </c:pt>
                <c:pt idx="12305">
                  <c:v>-0.11308600000000001</c:v>
                </c:pt>
                <c:pt idx="12306">
                  <c:v>-0.11218400000000001</c:v>
                </c:pt>
                <c:pt idx="12307">
                  <c:v>-0.11122600000000001</c:v>
                </c:pt>
                <c:pt idx="12308">
                  <c:v>-0.11021300000000001</c:v>
                </c:pt>
                <c:pt idx="12309">
                  <c:v>-0.109149</c:v>
                </c:pt>
                <c:pt idx="12310">
                  <c:v>-0.10803599999999999</c:v>
                </c:pt>
                <c:pt idx="12311">
                  <c:v>-0.106877</c:v>
                </c:pt>
                <c:pt idx="12312">
                  <c:v>-0.10567799999999999</c:v>
                </c:pt>
                <c:pt idx="12313">
                  <c:v>-0.104444</c:v>
                </c:pt>
                <c:pt idx="12314">
                  <c:v>-0.10317900000000001</c:v>
                </c:pt>
                <c:pt idx="12315">
                  <c:v>-0.10188999999999999</c:v>
                </c:pt>
                <c:pt idx="12316">
                  <c:v>-0.100587</c:v>
                </c:pt>
                <c:pt idx="12317">
                  <c:v>-9.9275500000000003E-2</c:v>
                </c:pt>
                <c:pt idx="12318">
                  <c:v>-9.7955500000000001E-2</c:v>
                </c:pt>
                <c:pt idx="12319">
                  <c:v>-9.6626600000000007E-2</c:v>
                </c:pt>
                <c:pt idx="12320">
                  <c:v>-9.5289899999999997E-2</c:v>
                </c:pt>
                <c:pt idx="12321">
                  <c:v>-9.3948000000000004E-2</c:v>
                </c:pt>
                <c:pt idx="12322">
                  <c:v>-9.2604199999999998E-2</c:v>
                </c:pt>
                <c:pt idx="12323">
                  <c:v>-9.1264200000000004E-2</c:v>
                </c:pt>
                <c:pt idx="12324">
                  <c:v>-8.9936299999999997E-2</c:v>
                </c:pt>
                <c:pt idx="12325">
                  <c:v>-8.8627300000000006E-2</c:v>
                </c:pt>
                <c:pt idx="12326">
                  <c:v>-8.7341100000000005E-2</c:v>
                </c:pt>
                <c:pt idx="12327">
                  <c:v>-8.6079000000000003E-2</c:v>
                </c:pt>
                <c:pt idx="12328">
                  <c:v>-8.4838800000000006E-2</c:v>
                </c:pt>
                <c:pt idx="12329">
                  <c:v>-8.3617200000000003E-2</c:v>
                </c:pt>
                <c:pt idx="12330">
                  <c:v>-8.2417699999999997E-2</c:v>
                </c:pt>
                <c:pt idx="12331">
                  <c:v>-8.1251199999999996E-2</c:v>
                </c:pt>
                <c:pt idx="12332">
                  <c:v>-8.0126799999999998E-2</c:v>
                </c:pt>
                <c:pt idx="12333">
                  <c:v>-7.9046199999999997E-2</c:v>
                </c:pt>
                <c:pt idx="12334">
                  <c:v>-7.8007199999999999E-2</c:v>
                </c:pt>
                <c:pt idx="12335">
                  <c:v>-7.7009400000000006E-2</c:v>
                </c:pt>
                <c:pt idx="12336">
                  <c:v>-7.6052700000000001E-2</c:v>
                </c:pt>
                <c:pt idx="12337">
                  <c:v>-7.5133099999999994E-2</c:v>
                </c:pt>
                <c:pt idx="12338">
                  <c:v>-7.4246900000000005E-2</c:v>
                </c:pt>
                <c:pt idx="12339">
                  <c:v>-7.33959E-2</c:v>
                </c:pt>
                <c:pt idx="12340">
                  <c:v>-7.2587600000000002E-2</c:v>
                </c:pt>
                <c:pt idx="12341">
                  <c:v>-7.1827000000000002E-2</c:v>
                </c:pt>
                <c:pt idx="12342">
                  <c:v>-7.1109500000000006E-2</c:v>
                </c:pt>
                <c:pt idx="12343">
                  <c:v>-7.0423700000000006E-2</c:v>
                </c:pt>
                <c:pt idx="12344">
                  <c:v>-6.9752099999999997E-2</c:v>
                </c:pt>
                <c:pt idx="12345">
                  <c:v>-6.90804E-2</c:v>
                </c:pt>
                <c:pt idx="12346">
                  <c:v>-6.8415400000000001E-2</c:v>
                </c:pt>
                <c:pt idx="12347">
                  <c:v>-6.7774399999999999E-2</c:v>
                </c:pt>
                <c:pt idx="12348">
                  <c:v>-6.7161399999999996E-2</c:v>
                </c:pt>
                <c:pt idx="12349">
                  <c:v>-6.6570900000000002E-2</c:v>
                </c:pt>
                <c:pt idx="12350">
                  <c:v>-6.6001199999999996E-2</c:v>
                </c:pt>
                <c:pt idx="12351">
                  <c:v>-6.5454499999999999E-2</c:v>
                </c:pt>
                <c:pt idx="12352">
                  <c:v>-6.4930000000000002E-2</c:v>
                </c:pt>
                <c:pt idx="12353">
                  <c:v>-6.4423300000000003E-2</c:v>
                </c:pt>
                <c:pt idx="12354">
                  <c:v>-6.3931199999999994E-2</c:v>
                </c:pt>
                <c:pt idx="12355">
                  <c:v>-6.3454399999999994E-2</c:v>
                </c:pt>
                <c:pt idx="12356">
                  <c:v>-6.2994800000000004E-2</c:v>
                </c:pt>
                <c:pt idx="12357">
                  <c:v>-6.2553300000000006E-2</c:v>
                </c:pt>
                <c:pt idx="12358">
                  <c:v>-6.2131899999999997E-2</c:v>
                </c:pt>
                <c:pt idx="12359">
                  <c:v>-6.1733400000000001E-2</c:v>
                </c:pt>
                <c:pt idx="12360">
                  <c:v>-6.1358700000000002E-2</c:v>
                </c:pt>
                <c:pt idx="12361">
                  <c:v>-6.1005400000000001E-2</c:v>
                </c:pt>
                <c:pt idx="12362">
                  <c:v>-6.0669599999999997E-2</c:v>
                </c:pt>
                <c:pt idx="12363">
                  <c:v>-6.0349899999999998E-2</c:v>
                </c:pt>
                <c:pt idx="12364">
                  <c:v>-6.0046299999999997E-2</c:v>
                </c:pt>
                <c:pt idx="12365">
                  <c:v>-5.9756700000000003E-2</c:v>
                </c:pt>
                <c:pt idx="12366">
                  <c:v>-5.9475300000000002E-2</c:v>
                </c:pt>
                <c:pt idx="12367">
                  <c:v>-5.9194999999999998E-2</c:v>
                </c:pt>
                <c:pt idx="12368">
                  <c:v>-5.8910900000000002E-2</c:v>
                </c:pt>
                <c:pt idx="12369">
                  <c:v>-5.8621600000000003E-2</c:v>
                </c:pt>
                <c:pt idx="12370">
                  <c:v>-5.8326299999999998E-2</c:v>
                </c:pt>
                <c:pt idx="12371">
                  <c:v>-5.8022700000000003E-2</c:v>
                </c:pt>
                <c:pt idx="12372">
                  <c:v>-5.7707300000000003E-2</c:v>
                </c:pt>
                <c:pt idx="12373">
                  <c:v>-5.7376999999999997E-2</c:v>
                </c:pt>
                <c:pt idx="12374">
                  <c:v>-5.7029799999999999E-2</c:v>
                </c:pt>
                <c:pt idx="12375">
                  <c:v>-5.6664899999999997E-2</c:v>
                </c:pt>
                <c:pt idx="12376">
                  <c:v>-5.6281400000000002E-2</c:v>
                </c:pt>
                <c:pt idx="12377">
                  <c:v>-5.5879199999999997E-2</c:v>
                </c:pt>
                <c:pt idx="12378">
                  <c:v>-5.5457800000000002E-2</c:v>
                </c:pt>
                <c:pt idx="12379">
                  <c:v>-5.50164E-2</c:v>
                </c:pt>
                <c:pt idx="12380">
                  <c:v>-5.4553900000000002E-2</c:v>
                </c:pt>
                <c:pt idx="12381">
                  <c:v>-5.4068600000000001E-2</c:v>
                </c:pt>
                <c:pt idx="12382">
                  <c:v>-5.3557899999999999E-2</c:v>
                </c:pt>
                <c:pt idx="12383">
                  <c:v>-5.30208E-2</c:v>
                </c:pt>
                <c:pt idx="12384">
                  <c:v>-5.2458299999999999E-2</c:v>
                </c:pt>
                <c:pt idx="12385">
                  <c:v>-5.1871300000000002E-2</c:v>
                </c:pt>
                <c:pt idx="12386">
                  <c:v>-5.1258999999999999E-2</c:v>
                </c:pt>
                <c:pt idx="12387">
                  <c:v>-5.0619699999999997E-2</c:v>
                </c:pt>
                <c:pt idx="12388">
                  <c:v>-4.99531E-2</c:v>
                </c:pt>
                <c:pt idx="12389">
                  <c:v>-4.92586E-2</c:v>
                </c:pt>
                <c:pt idx="12390">
                  <c:v>-4.8536700000000002E-2</c:v>
                </c:pt>
                <c:pt idx="12391">
                  <c:v>-4.7788999999999998E-2</c:v>
                </c:pt>
                <c:pt idx="12392">
                  <c:v>-4.7016700000000002E-2</c:v>
                </c:pt>
                <c:pt idx="12393">
                  <c:v>-4.6220299999999999E-2</c:v>
                </c:pt>
                <c:pt idx="12394">
                  <c:v>-4.5398599999999997E-2</c:v>
                </c:pt>
                <c:pt idx="12395">
                  <c:v>-4.4549900000000003E-2</c:v>
                </c:pt>
                <c:pt idx="12396">
                  <c:v>-4.3674200000000003E-2</c:v>
                </c:pt>
                <c:pt idx="12397">
                  <c:v>-4.27728E-2</c:v>
                </c:pt>
                <c:pt idx="12398">
                  <c:v>-4.1845899999999998E-2</c:v>
                </c:pt>
                <c:pt idx="12399">
                  <c:v>-4.0894199999999999E-2</c:v>
                </c:pt>
                <c:pt idx="12400">
                  <c:v>-3.9918799999999997E-2</c:v>
                </c:pt>
                <c:pt idx="12401">
                  <c:v>-3.8920700000000003E-2</c:v>
                </c:pt>
                <c:pt idx="12402">
                  <c:v>-3.7901499999999998E-2</c:v>
                </c:pt>
                <c:pt idx="12403">
                  <c:v>-3.6863E-2</c:v>
                </c:pt>
                <c:pt idx="12404">
                  <c:v>-3.58068E-2</c:v>
                </c:pt>
                <c:pt idx="12405">
                  <c:v>-3.4732600000000002E-2</c:v>
                </c:pt>
                <c:pt idx="12406">
                  <c:v>-3.3640099999999999E-2</c:v>
                </c:pt>
                <c:pt idx="12407">
                  <c:v>-3.2530200000000002E-2</c:v>
                </c:pt>
                <c:pt idx="12408">
                  <c:v>-3.1404099999999997E-2</c:v>
                </c:pt>
                <c:pt idx="12409">
                  <c:v>-3.0263600000000002E-2</c:v>
                </c:pt>
                <c:pt idx="12410">
                  <c:v>-2.911E-2</c:v>
                </c:pt>
                <c:pt idx="12411">
                  <c:v>-2.7945600000000001E-2</c:v>
                </c:pt>
                <c:pt idx="12412">
                  <c:v>-2.67733E-2</c:v>
                </c:pt>
                <c:pt idx="12413">
                  <c:v>-2.5594700000000001E-2</c:v>
                </c:pt>
                <c:pt idx="12414">
                  <c:v>-2.4409299999999998E-2</c:v>
                </c:pt>
                <c:pt idx="12415">
                  <c:v>-2.3215300000000001E-2</c:v>
                </c:pt>
                <c:pt idx="12416">
                  <c:v>-2.20103E-2</c:v>
                </c:pt>
                <c:pt idx="12417">
                  <c:v>-2.07945E-2</c:v>
                </c:pt>
                <c:pt idx="12418">
                  <c:v>-1.9571000000000002E-2</c:v>
                </c:pt>
                <c:pt idx="12419">
                  <c:v>-1.83438E-2</c:v>
                </c:pt>
                <c:pt idx="12420">
                  <c:v>-1.7115399999999999E-2</c:v>
                </c:pt>
                <c:pt idx="12421">
                  <c:v>-1.5886999999999998E-2</c:v>
                </c:pt>
                <c:pt idx="12422">
                  <c:v>-1.46594E-2</c:v>
                </c:pt>
                <c:pt idx="12423">
                  <c:v>-1.3434700000000001E-2</c:v>
                </c:pt>
                <c:pt idx="12424">
                  <c:v>-1.22151E-2</c:v>
                </c:pt>
                <c:pt idx="12425">
                  <c:v>-1.10014E-2</c:v>
                </c:pt>
                <c:pt idx="12426" formatCode="0.00E+00">
                  <c:v>-9.7950399999999996E-3</c:v>
                </c:pt>
                <c:pt idx="12427" formatCode="0.00E+00">
                  <c:v>-8.5996400000000004E-3</c:v>
                </c:pt>
                <c:pt idx="12428" formatCode="0.00E+00">
                  <c:v>-7.4193499999999999E-3</c:v>
                </c:pt>
                <c:pt idx="12429" formatCode="0.00E+00">
                  <c:v>-6.2571199999999997E-3</c:v>
                </c:pt>
                <c:pt idx="12430" formatCode="0.00E+00">
                  <c:v>-5.1141600000000004E-3</c:v>
                </c:pt>
                <c:pt idx="12431" formatCode="0.00E+00">
                  <c:v>-3.9910800000000001E-3</c:v>
                </c:pt>
                <c:pt idx="12432" formatCode="0.00E+00">
                  <c:v>-2.8898000000000001E-3</c:v>
                </c:pt>
                <c:pt idx="12433" formatCode="0.00E+00">
                  <c:v>-1.8140299999999999E-3</c:v>
                </c:pt>
                <c:pt idx="12434" formatCode="0.00E+00">
                  <c:v>-7.6717300000000001E-4</c:v>
                </c:pt>
                <c:pt idx="12435" formatCode="0.00E+00">
                  <c:v>2.5043999999999999E-4</c:v>
                </c:pt>
                <c:pt idx="12436" formatCode="0.00E+00">
                  <c:v>1.2401999999999999E-3</c:v>
                </c:pt>
                <c:pt idx="12437" formatCode="0.00E+00">
                  <c:v>2.2015400000000001E-3</c:v>
                </c:pt>
                <c:pt idx="12438" formatCode="0.00E+00">
                  <c:v>3.13219E-3</c:v>
                </c:pt>
                <c:pt idx="12439" formatCode="0.00E+00">
                  <c:v>4.0300700000000002E-3</c:v>
                </c:pt>
                <c:pt idx="12440" formatCode="0.00E+00">
                  <c:v>4.8943299999999997E-3</c:v>
                </c:pt>
                <c:pt idx="12441" formatCode="0.00E+00">
                  <c:v>5.7253800000000004E-3</c:v>
                </c:pt>
                <c:pt idx="12442" formatCode="0.00E+00">
                  <c:v>6.5218300000000002E-3</c:v>
                </c:pt>
                <c:pt idx="12443" formatCode="0.00E+00">
                  <c:v>7.2799400000000004E-3</c:v>
                </c:pt>
                <c:pt idx="12444" formatCode="0.00E+00">
                  <c:v>7.9963599999999992E-3</c:v>
                </c:pt>
                <c:pt idx="12445" formatCode="0.00E+00">
                  <c:v>8.6678499999999995E-3</c:v>
                </c:pt>
                <c:pt idx="12446" formatCode="0.00E+00">
                  <c:v>9.2911499999999998E-3</c:v>
                </c:pt>
                <c:pt idx="12447" formatCode="0.00E+00">
                  <c:v>9.8645099999999999E-3</c:v>
                </c:pt>
                <c:pt idx="12448">
                  <c:v>1.03871E-2</c:v>
                </c:pt>
                <c:pt idx="12449">
                  <c:v>1.0857800000000001E-2</c:v>
                </c:pt>
                <c:pt idx="12450">
                  <c:v>1.1274599999999999E-2</c:v>
                </c:pt>
                <c:pt idx="12451">
                  <c:v>1.1636799999999999E-2</c:v>
                </c:pt>
                <c:pt idx="12452">
                  <c:v>1.19425E-2</c:v>
                </c:pt>
                <c:pt idx="12453">
                  <c:v>1.21815E-2</c:v>
                </c:pt>
                <c:pt idx="12454">
                  <c:v>1.23511E-2</c:v>
                </c:pt>
                <c:pt idx="12455">
                  <c:v>1.2462600000000001E-2</c:v>
                </c:pt>
                <c:pt idx="12456">
                  <c:v>1.2519000000000001E-2</c:v>
                </c:pt>
                <c:pt idx="12457">
                  <c:v>1.2511599999999999E-2</c:v>
                </c:pt>
                <c:pt idx="12458">
                  <c:v>1.24376E-2</c:v>
                </c:pt>
                <c:pt idx="12459">
                  <c:v>1.22995E-2</c:v>
                </c:pt>
                <c:pt idx="12460">
                  <c:v>1.20988E-2</c:v>
                </c:pt>
                <c:pt idx="12461">
                  <c:v>1.18361E-2</c:v>
                </c:pt>
                <c:pt idx="12462">
                  <c:v>1.15119E-2</c:v>
                </c:pt>
                <c:pt idx="12463">
                  <c:v>1.11249E-2</c:v>
                </c:pt>
                <c:pt idx="12464">
                  <c:v>1.06734E-2</c:v>
                </c:pt>
                <c:pt idx="12465">
                  <c:v>1.0158E-2</c:v>
                </c:pt>
                <c:pt idx="12466" formatCode="0.00E+00">
                  <c:v>9.5806599999999995E-3</c:v>
                </c:pt>
                <c:pt idx="12467" formatCode="0.00E+00">
                  <c:v>8.9436600000000008E-3</c:v>
                </c:pt>
                <c:pt idx="12468" formatCode="0.00E+00">
                  <c:v>8.2481800000000008E-3</c:v>
                </c:pt>
                <c:pt idx="12469" formatCode="0.00E+00">
                  <c:v>7.4952100000000004E-3</c:v>
                </c:pt>
                <c:pt idx="12470" formatCode="0.00E+00">
                  <c:v>6.6872399999999997E-3</c:v>
                </c:pt>
                <c:pt idx="12471" formatCode="0.00E+00">
                  <c:v>5.8273099999999996E-3</c:v>
                </c:pt>
                <c:pt idx="12472" formatCode="0.00E+00">
                  <c:v>4.9163599999999998E-3</c:v>
                </c:pt>
                <c:pt idx="12473" formatCode="0.00E+00">
                  <c:v>3.9535200000000003E-3</c:v>
                </c:pt>
                <c:pt idx="12474" formatCode="0.00E+00">
                  <c:v>2.93743E-3</c:v>
                </c:pt>
                <c:pt idx="12475" formatCode="0.00E+00">
                  <c:v>1.8675899999999999E-3</c:v>
                </c:pt>
                <c:pt idx="12476" formatCode="0.00E+00">
                  <c:v>7.4514399999999999E-4</c:v>
                </c:pt>
                <c:pt idx="12477" formatCode="0.00E+00">
                  <c:v>-4.2800200000000003E-4</c:v>
                </c:pt>
                <c:pt idx="12478" formatCode="0.00E+00">
                  <c:v>-1.6506800000000001E-3</c:v>
                </c:pt>
                <c:pt idx="12479" formatCode="0.00E+00">
                  <c:v>-2.9226E-3</c:v>
                </c:pt>
                <c:pt idx="12480" formatCode="0.00E+00">
                  <c:v>-4.2432800000000003E-3</c:v>
                </c:pt>
                <c:pt idx="12481" formatCode="0.00E+00">
                  <c:v>-5.6108900000000003E-3</c:v>
                </c:pt>
                <c:pt idx="12482" formatCode="0.00E+00">
                  <c:v>-7.0220500000000002E-3</c:v>
                </c:pt>
                <c:pt idx="12483" formatCode="0.00E+00">
                  <c:v>-8.4727399999999994E-3</c:v>
                </c:pt>
                <c:pt idx="12484" formatCode="0.00E+00">
                  <c:v>-9.9601199999999994E-3</c:v>
                </c:pt>
                <c:pt idx="12485">
                  <c:v>-1.14831E-2</c:v>
                </c:pt>
                <c:pt idx="12486">
                  <c:v>-1.3039800000000001E-2</c:v>
                </c:pt>
                <c:pt idx="12487">
                  <c:v>-1.4626699999999999E-2</c:v>
                </c:pt>
                <c:pt idx="12488">
                  <c:v>-1.62414E-2</c:v>
                </c:pt>
                <c:pt idx="12489">
                  <c:v>-1.7881899999999999E-2</c:v>
                </c:pt>
                <c:pt idx="12490">
                  <c:v>-1.9544800000000001E-2</c:v>
                </c:pt>
                <c:pt idx="12491">
                  <c:v>-2.1225500000000001E-2</c:v>
                </c:pt>
                <c:pt idx="12492">
                  <c:v>-2.2919599999999998E-2</c:v>
                </c:pt>
                <c:pt idx="12493">
                  <c:v>-2.4623800000000001E-2</c:v>
                </c:pt>
                <c:pt idx="12494">
                  <c:v>-2.63351E-2</c:v>
                </c:pt>
                <c:pt idx="12495">
                  <c:v>-2.8049899999999999E-2</c:v>
                </c:pt>
                <c:pt idx="12496">
                  <c:v>-2.97643E-2</c:v>
                </c:pt>
                <c:pt idx="12497">
                  <c:v>-3.1474700000000001E-2</c:v>
                </c:pt>
                <c:pt idx="12498">
                  <c:v>-3.3178600000000003E-2</c:v>
                </c:pt>
                <c:pt idx="12499">
                  <c:v>-3.48732E-2</c:v>
                </c:pt>
                <c:pt idx="12500">
                  <c:v>-3.6554900000000001E-2</c:v>
                </c:pt>
                <c:pt idx="12501">
                  <c:v>-3.8221400000000003E-2</c:v>
                </c:pt>
                <c:pt idx="12502">
                  <c:v>-3.9871400000000001E-2</c:v>
                </c:pt>
                <c:pt idx="12503">
                  <c:v>-4.1502699999999997E-2</c:v>
                </c:pt>
                <c:pt idx="12504">
                  <c:v>-4.3111299999999998E-2</c:v>
                </c:pt>
                <c:pt idx="12505">
                  <c:v>-4.4692299999999997E-2</c:v>
                </c:pt>
                <c:pt idx="12506">
                  <c:v>-4.62418E-2</c:v>
                </c:pt>
                <c:pt idx="12507">
                  <c:v>-4.7757500000000001E-2</c:v>
                </c:pt>
                <c:pt idx="12508">
                  <c:v>-4.9237999999999997E-2</c:v>
                </c:pt>
                <c:pt idx="12509">
                  <c:v>-5.0680799999999998E-2</c:v>
                </c:pt>
                <c:pt idx="12510">
                  <c:v>-5.2082099999999999E-2</c:v>
                </c:pt>
                <c:pt idx="12511">
                  <c:v>-5.3437999999999999E-2</c:v>
                </c:pt>
                <c:pt idx="12512">
                  <c:v>-5.4745000000000002E-2</c:v>
                </c:pt>
                <c:pt idx="12513">
                  <c:v>-5.6000300000000003E-2</c:v>
                </c:pt>
                <c:pt idx="12514">
                  <c:v>-5.7202000000000003E-2</c:v>
                </c:pt>
                <c:pt idx="12515">
                  <c:v>-5.8347700000000002E-2</c:v>
                </c:pt>
                <c:pt idx="12516">
                  <c:v>-5.9434000000000001E-2</c:v>
                </c:pt>
                <c:pt idx="12517">
                  <c:v>-6.0457999999999998E-2</c:v>
                </c:pt>
                <c:pt idx="12518">
                  <c:v>-6.1418800000000003E-2</c:v>
                </c:pt>
                <c:pt idx="12519">
                  <c:v>-6.2316999999999997E-2</c:v>
                </c:pt>
                <c:pt idx="12520">
                  <c:v>-6.3152799999999995E-2</c:v>
                </c:pt>
                <c:pt idx="12521">
                  <c:v>-6.3924999999999996E-2</c:v>
                </c:pt>
                <c:pt idx="12522">
                  <c:v>-6.4632099999999998E-2</c:v>
                </c:pt>
                <c:pt idx="12523">
                  <c:v>-6.5271800000000005E-2</c:v>
                </c:pt>
                <c:pt idx="12524">
                  <c:v>-6.58416E-2</c:v>
                </c:pt>
                <c:pt idx="12525">
                  <c:v>-6.63387E-2</c:v>
                </c:pt>
                <c:pt idx="12526">
                  <c:v>-6.6760399999999998E-2</c:v>
                </c:pt>
                <c:pt idx="12527">
                  <c:v>-6.7105799999999993E-2</c:v>
                </c:pt>
                <c:pt idx="12528">
                  <c:v>-6.7375900000000002E-2</c:v>
                </c:pt>
                <c:pt idx="12529">
                  <c:v>-6.7569900000000002E-2</c:v>
                </c:pt>
                <c:pt idx="12530">
                  <c:v>-6.7684900000000006E-2</c:v>
                </c:pt>
                <c:pt idx="12531">
                  <c:v>-6.7716799999999994E-2</c:v>
                </c:pt>
                <c:pt idx="12532">
                  <c:v>-6.7662799999999995E-2</c:v>
                </c:pt>
                <c:pt idx="12533">
                  <c:v>-6.7521999999999999E-2</c:v>
                </c:pt>
                <c:pt idx="12534">
                  <c:v>-6.7294800000000002E-2</c:v>
                </c:pt>
                <c:pt idx="12535">
                  <c:v>-6.6982200000000006E-2</c:v>
                </c:pt>
                <c:pt idx="12536">
                  <c:v>-6.6586300000000001E-2</c:v>
                </c:pt>
                <c:pt idx="12537">
                  <c:v>-6.6108700000000006E-2</c:v>
                </c:pt>
                <c:pt idx="12538">
                  <c:v>-6.5549200000000002E-2</c:v>
                </c:pt>
                <c:pt idx="12539">
                  <c:v>-6.4906900000000003E-2</c:v>
                </c:pt>
                <c:pt idx="12540">
                  <c:v>-6.4180100000000004E-2</c:v>
                </c:pt>
                <c:pt idx="12541">
                  <c:v>-6.3367999999999994E-2</c:v>
                </c:pt>
                <c:pt idx="12542">
                  <c:v>-6.2469799999999999E-2</c:v>
                </c:pt>
                <c:pt idx="12543">
                  <c:v>-6.1484200000000003E-2</c:v>
                </c:pt>
                <c:pt idx="12544">
                  <c:v>-6.0409600000000001E-2</c:v>
                </c:pt>
                <c:pt idx="12545">
                  <c:v>-5.9246199999999999E-2</c:v>
                </c:pt>
                <c:pt idx="12546">
                  <c:v>-5.7995900000000003E-2</c:v>
                </c:pt>
                <c:pt idx="12547">
                  <c:v>-5.6660500000000003E-2</c:v>
                </c:pt>
                <c:pt idx="12548">
                  <c:v>-5.5241600000000002E-2</c:v>
                </c:pt>
                <c:pt idx="12549">
                  <c:v>-5.3740900000000001E-2</c:v>
                </c:pt>
                <c:pt idx="12550">
                  <c:v>-5.2159900000000002E-2</c:v>
                </c:pt>
                <c:pt idx="12551">
                  <c:v>-5.04999E-2</c:v>
                </c:pt>
                <c:pt idx="12552">
                  <c:v>-4.8764500000000002E-2</c:v>
                </c:pt>
                <c:pt idx="12553">
                  <c:v>-4.6958199999999999E-2</c:v>
                </c:pt>
                <c:pt idx="12554">
                  <c:v>-4.50833E-2</c:v>
                </c:pt>
                <c:pt idx="12555">
                  <c:v>-4.3141699999999998E-2</c:v>
                </c:pt>
                <c:pt idx="12556">
                  <c:v>-4.1134900000000002E-2</c:v>
                </c:pt>
                <c:pt idx="12557">
                  <c:v>-3.9060900000000003E-2</c:v>
                </c:pt>
                <c:pt idx="12558">
                  <c:v>-3.69161E-2</c:v>
                </c:pt>
                <c:pt idx="12559">
                  <c:v>-3.4702400000000001E-2</c:v>
                </c:pt>
                <c:pt idx="12560">
                  <c:v>-3.2425900000000001E-2</c:v>
                </c:pt>
                <c:pt idx="12561">
                  <c:v>-3.0091099999999999E-2</c:v>
                </c:pt>
                <c:pt idx="12562">
                  <c:v>-2.77016E-2</c:v>
                </c:pt>
                <c:pt idx="12563">
                  <c:v>-2.5261499999999999E-2</c:v>
                </c:pt>
                <c:pt idx="12564">
                  <c:v>-2.2775900000000002E-2</c:v>
                </c:pt>
                <c:pt idx="12565">
                  <c:v>-2.0249300000000001E-2</c:v>
                </c:pt>
                <c:pt idx="12566">
                  <c:v>-1.76855E-2</c:v>
                </c:pt>
                <c:pt idx="12567">
                  <c:v>-1.50876E-2</c:v>
                </c:pt>
                <c:pt idx="12568">
                  <c:v>-1.24589E-2</c:v>
                </c:pt>
                <c:pt idx="12569" formatCode="0.00E+00">
                  <c:v>-9.8010400000000004E-3</c:v>
                </c:pt>
                <c:pt idx="12570" formatCode="0.00E+00">
                  <c:v>-7.1140200000000004E-3</c:v>
                </c:pt>
                <c:pt idx="12571" formatCode="0.00E+00">
                  <c:v>-4.3985500000000002E-3</c:v>
                </c:pt>
                <c:pt idx="12572" formatCode="0.00E+00">
                  <c:v>-1.6585899999999999E-3</c:v>
                </c:pt>
                <c:pt idx="12573" formatCode="0.00E+00">
                  <c:v>1.10026E-3</c:v>
                </c:pt>
                <c:pt idx="12574" formatCode="0.00E+00">
                  <c:v>3.8733000000000001E-3</c:v>
                </c:pt>
                <c:pt idx="12575" formatCode="0.00E+00">
                  <c:v>6.6553699999999999E-3</c:v>
                </c:pt>
                <c:pt idx="12576" formatCode="0.00E+00">
                  <c:v>9.4404699999999994E-3</c:v>
                </c:pt>
                <c:pt idx="12577">
                  <c:v>1.2224199999999999E-2</c:v>
                </c:pt>
                <c:pt idx="12578">
                  <c:v>1.50043E-2</c:v>
                </c:pt>
                <c:pt idx="12579">
                  <c:v>1.7779E-2</c:v>
                </c:pt>
                <c:pt idx="12580">
                  <c:v>2.0546200000000001E-2</c:v>
                </c:pt>
                <c:pt idx="12581">
                  <c:v>2.3304100000000001E-2</c:v>
                </c:pt>
                <c:pt idx="12582">
                  <c:v>2.6051399999999999E-2</c:v>
                </c:pt>
                <c:pt idx="12583">
                  <c:v>2.87865E-2</c:v>
                </c:pt>
                <c:pt idx="12584">
                  <c:v>3.1506600000000003E-2</c:v>
                </c:pt>
                <c:pt idx="12585">
                  <c:v>3.4209299999999998E-2</c:v>
                </c:pt>
                <c:pt idx="12586">
                  <c:v>3.6891E-2</c:v>
                </c:pt>
                <c:pt idx="12587">
                  <c:v>3.9546199999999997E-2</c:v>
                </c:pt>
                <c:pt idx="12588">
                  <c:v>4.2167799999999998E-2</c:v>
                </c:pt>
                <c:pt idx="12589">
                  <c:v>4.4748799999999998E-2</c:v>
                </c:pt>
                <c:pt idx="12590">
                  <c:v>4.7283600000000002E-2</c:v>
                </c:pt>
                <c:pt idx="12591">
                  <c:v>4.9767600000000002E-2</c:v>
                </c:pt>
                <c:pt idx="12592">
                  <c:v>5.2197800000000003E-2</c:v>
                </c:pt>
                <c:pt idx="12593">
                  <c:v>5.4570899999999999E-2</c:v>
                </c:pt>
                <c:pt idx="12594">
                  <c:v>5.6882599999999998E-2</c:v>
                </c:pt>
                <c:pt idx="12595">
                  <c:v>5.9126999999999999E-2</c:v>
                </c:pt>
                <c:pt idx="12596">
                  <c:v>6.1298600000000002E-2</c:v>
                </c:pt>
                <c:pt idx="12597">
                  <c:v>6.3395099999999996E-2</c:v>
                </c:pt>
                <c:pt idx="12598">
                  <c:v>6.5418699999999996E-2</c:v>
                </c:pt>
                <c:pt idx="12599">
                  <c:v>6.7371600000000004E-2</c:v>
                </c:pt>
                <c:pt idx="12600">
                  <c:v>6.9252599999999997E-2</c:v>
                </c:pt>
                <c:pt idx="12601">
                  <c:v>7.1057599999999999E-2</c:v>
                </c:pt>
                <c:pt idx="12602">
                  <c:v>7.2783399999999998E-2</c:v>
                </c:pt>
                <c:pt idx="12603">
                  <c:v>7.4427199999999999E-2</c:v>
                </c:pt>
                <c:pt idx="12604">
                  <c:v>7.5983300000000004E-2</c:v>
                </c:pt>
                <c:pt idx="12605">
                  <c:v>7.7444299999999994E-2</c:v>
                </c:pt>
                <c:pt idx="12606">
                  <c:v>7.8805899999999998E-2</c:v>
                </c:pt>
                <c:pt idx="12607">
                  <c:v>8.0067799999999995E-2</c:v>
                </c:pt>
                <c:pt idx="12608">
                  <c:v>8.1228999999999996E-2</c:v>
                </c:pt>
                <c:pt idx="12609">
                  <c:v>8.2285499999999998E-2</c:v>
                </c:pt>
                <c:pt idx="12610">
                  <c:v>8.32315E-2</c:v>
                </c:pt>
                <c:pt idx="12611">
                  <c:v>8.4061999999999998E-2</c:v>
                </c:pt>
                <c:pt idx="12612">
                  <c:v>8.4775900000000001E-2</c:v>
                </c:pt>
                <c:pt idx="12613">
                  <c:v>8.53738E-2</c:v>
                </c:pt>
                <c:pt idx="12614">
                  <c:v>8.5852700000000004E-2</c:v>
                </c:pt>
                <c:pt idx="12615">
                  <c:v>8.6210300000000004E-2</c:v>
                </c:pt>
                <c:pt idx="12616">
                  <c:v>8.6449200000000004E-2</c:v>
                </c:pt>
                <c:pt idx="12617">
                  <c:v>8.6573200000000003E-2</c:v>
                </c:pt>
                <c:pt idx="12618">
                  <c:v>8.6582800000000001E-2</c:v>
                </c:pt>
                <c:pt idx="12619">
                  <c:v>8.6476800000000006E-2</c:v>
                </c:pt>
                <c:pt idx="12620">
                  <c:v>8.6254700000000004E-2</c:v>
                </c:pt>
                <c:pt idx="12621">
                  <c:v>8.59182E-2</c:v>
                </c:pt>
                <c:pt idx="12622">
                  <c:v>8.5470699999999997E-2</c:v>
                </c:pt>
                <c:pt idx="12623">
                  <c:v>8.49139E-2</c:v>
                </c:pt>
                <c:pt idx="12624">
                  <c:v>8.4243200000000004E-2</c:v>
                </c:pt>
                <c:pt idx="12625">
                  <c:v>8.3450999999999997E-2</c:v>
                </c:pt>
                <c:pt idx="12626">
                  <c:v>8.2532499999999995E-2</c:v>
                </c:pt>
                <c:pt idx="12627">
                  <c:v>8.1488199999999997E-2</c:v>
                </c:pt>
                <c:pt idx="12628">
                  <c:v>8.0320100000000005E-2</c:v>
                </c:pt>
                <c:pt idx="12629">
                  <c:v>7.9028500000000002E-2</c:v>
                </c:pt>
                <c:pt idx="12630">
                  <c:v>7.7614799999999998E-2</c:v>
                </c:pt>
                <c:pt idx="12631">
                  <c:v>7.6081999999999997E-2</c:v>
                </c:pt>
                <c:pt idx="12632">
                  <c:v>7.4432600000000002E-2</c:v>
                </c:pt>
                <c:pt idx="12633">
                  <c:v>7.2669200000000003E-2</c:v>
                </c:pt>
                <c:pt idx="12634">
                  <c:v>7.0795300000000005E-2</c:v>
                </c:pt>
                <c:pt idx="12635">
                  <c:v>6.8813600000000003E-2</c:v>
                </c:pt>
                <c:pt idx="12636">
                  <c:v>6.6726400000000005E-2</c:v>
                </c:pt>
                <c:pt idx="12637">
                  <c:v>6.4536899999999994E-2</c:v>
                </c:pt>
                <c:pt idx="12638">
                  <c:v>6.2246099999999999E-2</c:v>
                </c:pt>
                <c:pt idx="12639">
                  <c:v>5.9852299999999997E-2</c:v>
                </c:pt>
                <c:pt idx="12640">
                  <c:v>5.7354500000000003E-2</c:v>
                </c:pt>
                <c:pt idx="12641">
                  <c:v>5.47546E-2</c:v>
                </c:pt>
                <c:pt idx="12642">
                  <c:v>5.2054499999999997E-2</c:v>
                </c:pt>
                <c:pt idx="12643">
                  <c:v>4.9255100000000003E-2</c:v>
                </c:pt>
                <c:pt idx="12644">
                  <c:v>4.6360800000000001E-2</c:v>
                </c:pt>
                <c:pt idx="12645">
                  <c:v>4.3381799999999998E-2</c:v>
                </c:pt>
                <c:pt idx="12646">
                  <c:v>4.0327300000000003E-2</c:v>
                </c:pt>
                <c:pt idx="12647">
                  <c:v>3.7201600000000001E-2</c:v>
                </c:pt>
                <c:pt idx="12648">
                  <c:v>3.4004600000000003E-2</c:v>
                </c:pt>
                <c:pt idx="12649">
                  <c:v>3.07342E-2</c:v>
                </c:pt>
                <c:pt idx="12650">
                  <c:v>2.7390500000000002E-2</c:v>
                </c:pt>
                <c:pt idx="12651">
                  <c:v>2.3978900000000001E-2</c:v>
                </c:pt>
                <c:pt idx="12652">
                  <c:v>2.05071E-2</c:v>
                </c:pt>
                <c:pt idx="12653">
                  <c:v>1.6980200000000001E-2</c:v>
                </c:pt>
                <c:pt idx="12654">
                  <c:v>1.33972E-2</c:v>
                </c:pt>
                <c:pt idx="12655" formatCode="0.00E+00">
                  <c:v>9.7534100000000006E-3</c:v>
                </c:pt>
                <c:pt idx="12656" formatCode="0.00E+00">
                  <c:v>6.0477999999999999E-3</c:v>
                </c:pt>
                <c:pt idx="12657" formatCode="0.00E+00">
                  <c:v>2.2866700000000002E-3</c:v>
                </c:pt>
                <c:pt idx="12658" formatCode="0.00E+00">
                  <c:v>-1.52111E-3</c:v>
                </c:pt>
                <c:pt idx="12659" formatCode="0.00E+00">
                  <c:v>-5.3685699999999996E-3</c:v>
                </c:pt>
                <c:pt idx="12660" formatCode="0.00E+00">
                  <c:v>-9.2499999999999995E-3</c:v>
                </c:pt>
                <c:pt idx="12661">
                  <c:v>-1.3158899999999999E-2</c:v>
                </c:pt>
                <c:pt idx="12662">
                  <c:v>-1.7089199999999999E-2</c:v>
                </c:pt>
                <c:pt idx="12663">
                  <c:v>-2.10387E-2</c:v>
                </c:pt>
                <c:pt idx="12664">
                  <c:v>-2.5009099999999999E-2</c:v>
                </c:pt>
                <c:pt idx="12665">
                  <c:v>-2.90044E-2</c:v>
                </c:pt>
                <c:pt idx="12666">
                  <c:v>-3.3026100000000003E-2</c:v>
                </c:pt>
                <c:pt idx="12667">
                  <c:v>-3.7070899999999997E-2</c:v>
                </c:pt>
                <c:pt idx="12668">
                  <c:v>-4.1132299999999997E-2</c:v>
                </c:pt>
                <c:pt idx="12669">
                  <c:v>-4.5204099999999997E-2</c:v>
                </c:pt>
                <c:pt idx="12670">
                  <c:v>-4.92789E-2</c:v>
                </c:pt>
                <c:pt idx="12671">
                  <c:v>-5.3348600000000003E-2</c:v>
                </c:pt>
                <c:pt idx="12672">
                  <c:v>-5.7408899999999999E-2</c:v>
                </c:pt>
                <c:pt idx="12673">
                  <c:v>-6.1459199999999999E-2</c:v>
                </c:pt>
                <c:pt idx="12674">
                  <c:v>-6.5499000000000002E-2</c:v>
                </c:pt>
                <c:pt idx="12675">
                  <c:v>-6.9525000000000003E-2</c:v>
                </c:pt>
                <c:pt idx="12676">
                  <c:v>-7.3533100000000004E-2</c:v>
                </c:pt>
                <c:pt idx="12677">
                  <c:v>-7.7521400000000004E-2</c:v>
                </c:pt>
                <c:pt idx="12678">
                  <c:v>-8.1487100000000007E-2</c:v>
                </c:pt>
                <c:pt idx="12679">
                  <c:v>-8.5426799999999997E-2</c:v>
                </c:pt>
                <c:pt idx="12680">
                  <c:v>-8.9338500000000001E-2</c:v>
                </c:pt>
                <c:pt idx="12681">
                  <c:v>-9.3219800000000005E-2</c:v>
                </c:pt>
                <c:pt idx="12682">
                  <c:v>-9.7067399999999998E-2</c:v>
                </c:pt>
                <c:pt idx="12683">
                  <c:v>-0.100879</c:v>
                </c:pt>
                <c:pt idx="12684">
                  <c:v>-0.104652</c:v>
                </c:pt>
                <c:pt idx="12685">
                  <c:v>-0.10838299999999999</c:v>
                </c:pt>
                <c:pt idx="12686">
                  <c:v>-0.112063</c:v>
                </c:pt>
                <c:pt idx="12687">
                  <c:v>-0.11568299999999999</c:v>
                </c:pt>
                <c:pt idx="12688">
                  <c:v>-0.11924</c:v>
                </c:pt>
                <c:pt idx="12689">
                  <c:v>-0.12273299999999999</c:v>
                </c:pt>
                <c:pt idx="12690">
                  <c:v>-0.12615999999999999</c:v>
                </c:pt>
                <c:pt idx="12691">
                  <c:v>-0.12951499999999999</c:v>
                </c:pt>
                <c:pt idx="12692">
                  <c:v>-0.132798</c:v>
                </c:pt>
                <c:pt idx="12693">
                  <c:v>-0.136014</c:v>
                </c:pt>
                <c:pt idx="12694">
                  <c:v>-0.13916400000000001</c:v>
                </c:pt>
                <c:pt idx="12695">
                  <c:v>-0.14224400000000001</c:v>
                </c:pt>
                <c:pt idx="12696">
                  <c:v>-0.14525099999999999</c:v>
                </c:pt>
                <c:pt idx="12697">
                  <c:v>-0.14818400000000001</c:v>
                </c:pt>
                <c:pt idx="12698">
                  <c:v>-0.15104699999999999</c:v>
                </c:pt>
                <c:pt idx="12699">
                  <c:v>-0.15384</c:v>
                </c:pt>
                <c:pt idx="12700">
                  <c:v>-0.15656</c:v>
                </c:pt>
                <c:pt idx="12701">
                  <c:v>-0.15920300000000001</c:v>
                </c:pt>
                <c:pt idx="12702">
                  <c:v>-0.16177</c:v>
                </c:pt>
                <c:pt idx="12703">
                  <c:v>-0.16425600000000001</c:v>
                </c:pt>
                <c:pt idx="12704">
                  <c:v>-0.16665099999999999</c:v>
                </c:pt>
                <c:pt idx="12705">
                  <c:v>-0.16894300000000001</c:v>
                </c:pt>
                <c:pt idx="12706">
                  <c:v>-0.17113200000000001</c:v>
                </c:pt>
                <c:pt idx="12707">
                  <c:v>-0.17321900000000001</c:v>
                </c:pt>
                <c:pt idx="12708">
                  <c:v>-0.175209</c:v>
                </c:pt>
                <c:pt idx="12709">
                  <c:v>-0.17710600000000001</c:v>
                </c:pt>
                <c:pt idx="12710">
                  <c:v>-0.17891299999999999</c:v>
                </c:pt>
                <c:pt idx="12711">
                  <c:v>-0.18062400000000001</c:v>
                </c:pt>
                <c:pt idx="12712">
                  <c:v>-0.18223400000000001</c:v>
                </c:pt>
                <c:pt idx="12713">
                  <c:v>-0.18374599999999999</c:v>
                </c:pt>
                <c:pt idx="12714">
                  <c:v>-0.18515599999999999</c:v>
                </c:pt>
                <c:pt idx="12715">
                  <c:v>-0.18645999999999999</c:v>
                </c:pt>
                <c:pt idx="12716">
                  <c:v>-0.18765899999999999</c:v>
                </c:pt>
                <c:pt idx="12717">
                  <c:v>-0.18876100000000001</c:v>
                </c:pt>
                <c:pt idx="12718">
                  <c:v>-0.18976899999999999</c:v>
                </c:pt>
                <c:pt idx="12719">
                  <c:v>-0.19068399999999999</c:v>
                </c:pt>
                <c:pt idx="12720">
                  <c:v>-0.19150500000000001</c:v>
                </c:pt>
                <c:pt idx="12721">
                  <c:v>-0.19223100000000001</c:v>
                </c:pt>
                <c:pt idx="12722">
                  <c:v>-0.19286300000000001</c:v>
                </c:pt>
                <c:pt idx="12723">
                  <c:v>-0.19340299999999999</c:v>
                </c:pt>
                <c:pt idx="12724">
                  <c:v>-0.19384899999999999</c:v>
                </c:pt>
                <c:pt idx="12725">
                  <c:v>-0.19419900000000001</c:v>
                </c:pt>
                <c:pt idx="12726">
                  <c:v>-0.19445200000000001</c:v>
                </c:pt>
                <c:pt idx="12727">
                  <c:v>-0.194609</c:v>
                </c:pt>
                <c:pt idx="12728">
                  <c:v>-0.19467100000000001</c:v>
                </c:pt>
                <c:pt idx="12729">
                  <c:v>-0.19464000000000001</c:v>
                </c:pt>
                <c:pt idx="12730">
                  <c:v>-0.194519</c:v>
                </c:pt>
                <c:pt idx="12731">
                  <c:v>-0.19431100000000001</c:v>
                </c:pt>
                <c:pt idx="12732">
                  <c:v>-0.194017</c:v>
                </c:pt>
                <c:pt idx="12733">
                  <c:v>-0.19363</c:v>
                </c:pt>
                <c:pt idx="12734">
                  <c:v>-0.19314400000000001</c:v>
                </c:pt>
                <c:pt idx="12735">
                  <c:v>-0.19256200000000001</c:v>
                </c:pt>
                <c:pt idx="12736">
                  <c:v>-0.19189600000000001</c:v>
                </c:pt>
                <c:pt idx="12737">
                  <c:v>-0.19114800000000001</c:v>
                </c:pt>
                <c:pt idx="12738">
                  <c:v>-0.19031400000000001</c:v>
                </c:pt>
                <c:pt idx="12739">
                  <c:v>-0.189387</c:v>
                </c:pt>
                <c:pt idx="12740">
                  <c:v>-0.18836600000000001</c:v>
                </c:pt>
                <c:pt idx="12741">
                  <c:v>-0.18725700000000001</c:v>
                </c:pt>
                <c:pt idx="12742">
                  <c:v>-0.18607099999999999</c:v>
                </c:pt>
                <c:pt idx="12743">
                  <c:v>-0.18482199999999999</c:v>
                </c:pt>
                <c:pt idx="12744">
                  <c:v>-0.18351500000000001</c:v>
                </c:pt>
                <c:pt idx="12745">
                  <c:v>-0.18215100000000001</c:v>
                </c:pt>
                <c:pt idx="12746">
                  <c:v>-0.180726</c:v>
                </c:pt>
                <c:pt idx="12747">
                  <c:v>-0.17924100000000001</c:v>
                </c:pt>
                <c:pt idx="12748">
                  <c:v>-0.17769499999999999</c:v>
                </c:pt>
                <c:pt idx="12749">
                  <c:v>-0.17609</c:v>
                </c:pt>
                <c:pt idx="12750">
                  <c:v>-0.17442299999999999</c:v>
                </c:pt>
                <c:pt idx="12751">
                  <c:v>-0.17269399999999999</c:v>
                </c:pt>
                <c:pt idx="12752">
                  <c:v>-0.17091300000000001</c:v>
                </c:pt>
                <c:pt idx="12753">
                  <c:v>-0.169096</c:v>
                </c:pt>
                <c:pt idx="12754">
                  <c:v>-0.16725300000000001</c:v>
                </c:pt>
                <c:pt idx="12755">
                  <c:v>-0.16538900000000001</c:v>
                </c:pt>
                <c:pt idx="12756">
                  <c:v>-0.16351099999999999</c:v>
                </c:pt>
                <c:pt idx="12757">
                  <c:v>-0.16162699999999999</c:v>
                </c:pt>
                <c:pt idx="12758">
                  <c:v>-0.15973599999999999</c:v>
                </c:pt>
                <c:pt idx="12759">
                  <c:v>-0.157833</c:v>
                </c:pt>
                <c:pt idx="12760">
                  <c:v>-0.155917</c:v>
                </c:pt>
                <c:pt idx="12761">
                  <c:v>-0.15399199999999999</c:v>
                </c:pt>
                <c:pt idx="12762">
                  <c:v>-0.152058</c:v>
                </c:pt>
                <c:pt idx="12763">
                  <c:v>-0.15010699999999999</c:v>
                </c:pt>
                <c:pt idx="12764">
                  <c:v>-0.14814099999999999</c:v>
                </c:pt>
                <c:pt idx="12765">
                  <c:v>-0.14616499999999999</c:v>
                </c:pt>
                <c:pt idx="12766">
                  <c:v>-0.144182</c:v>
                </c:pt>
                <c:pt idx="12767">
                  <c:v>-0.14219300000000001</c:v>
                </c:pt>
                <c:pt idx="12768">
                  <c:v>-0.14019799999999999</c:v>
                </c:pt>
                <c:pt idx="12769">
                  <c:v>-0.13820199999999999</c:v>
                </c:pt>
                <c:pt idx="12770">
                  <c:v>-0.136209</c:v>
                </c:pt>
                <c:pt idx="12771">
                  <c:v>-0.13422400000000001</c:v>
                </c:pt>
                <c:pt idx="12772">
                  <c:v>-0.13225300000000001</c:v>
                </c:pt>
                <c:pt idx="12773">
                  <c:v>-0.130303</c:v>
                </c:pt>
                <c:pt idx="12774">
                  <c:v>-0.128382</c:v>
                </c:pt>
                <c:pt idx="12775">
                  <c:v>-0.126498</c:v>
                </c:pt>
                <c:pt idx="12776">
                  <c:v>-0.124658</c:v>
                </c:pt>
                <c:pt idx="12777">
                  <c:v>-0.12286</c:v>
                </c:pt>
                <c:pt idx="12778">
                  <c:v>-0.1211</c:v>
                </c:pt>
                <c:pt idx="12779">
                  <c:v>-0.119368</c:v>
                </c:pt>
                <c:pt idx="12780">
                  <c:v>-0.117664</c:v>
                </c:pt>
                <c:pt idx="12781">
                  <c:v>-0.115994</c:v>
                </c:pt>
                <c:pt idx="12782">
                  <c:v>-0.114375</c:v>
                </c:pt>
                <c:pt idx="12783">
                  <c:v>-0.112818</c:v>
                </c:pt>
                <c:pt idx="12784">
                  <c:v>-0.11133</c:v>
                </c:pt>
                <c:pt idx="12785">
                  <c:v>-0.109914</c:v>
                </c:pt>
                <c:pt idx="12786">
                  <c:v>-0.108569</c:v>
                </c:pt>
                <c:pt idx="12787">
                  <c:v>-0.107293</c:v>
                </c:pt>
                <c:pt idx="12788">
                  <c:v>-0.106085</c:v>
                </c:pt>
                <c:pt idx="12789">
                  <c:v>-0.104936</c:v>
                </c:pt>
                <c:pt idx="12790">
                  <c:v>-0.10384</c:v>
                </c:pt>
                <c:pt idx="12791">
                  <c:v>-0.10278900000000001</c:v>
                </c:pt>
                <c:pt idx="12792">
                  <c:v>-0.101775</c:v>
                </c:pt>
                <c:pt idx="12793">
                  <c:v>-0.100796</c:v>
                </c:pt>
                <c:pt idx="12794">
                  <c:v>-9.9855299999999994E-2</c:v>
                </c:pt>
                <c:pt idx="12795">
                  <c:v>-9.8960500000000007E-2</c:v>
                </c:pt>
                <c:pt idx="12796">
                  <c:v>-9.8127199999999998E-2</c:v>
                </c:pt>
                <c:pt idx="12797">
                  <c:v>-9.7370300000000007E-2</c:v>
                </c:pt>
                <c:pt idx="12798">
                  <c:v>-9.6692700000000006E-2</c:v>
                </c:pt>
                <c:pt idx="12799">
                  <c:v>-9.6085199999999996E-2</c:v>
                </c:pt>
                <c:pt idx="12800">
                  <c:v>-9.5534800000000003E-2</c:v>
                </c:pt>
                <c:pt idx="12801">
                  <c:v>-9.5030400000000001E-2</c:v>
                </c:pt>
                <c:pt idx="12802">
                  <c:v>-9.4566200000000003E-2</c:v>
                </c:pt>
                <c:pt idx="12803">
                  <c:v>-9.41409E-2</c:v>
                </c:pt>
                <c:pt idx="12804">
                  <c:v>-9.3755400000000003E-2</c:v>
                </c:pt>
                <c:pt idx="12805">
                  <c:v>-9.34117E-2</c:v>
                </c:pt>
                <c:pt idx="12806">
                  <c:v>-9.3110200000000004E-2</c:v>
                </c:pt>
                <c:pt idx="12807">
                  <c:v>-9.2848700000000006E-2</c:v>
                </c:pt>
                <c:pt idx="12808">
                  <c:v>-9.2624100000000001E-2</c:v>
                </c:pt>
                <c:pt idx="12809">
                  <c:v>-9.2435000000000003E-2</c:v>
                </c:pt>
                <c:pt idx="12810">
                  <c:v>-9.2283299999999999E-2</c:v>
                </c:pt>
                <c:pt idx="12811">
                  <c:v>-9.2173199999999997E-2</c:v>
                </c:pt>
                <c:pt idx="12812">
                  <c:v>-9.2108400000000007E-2</c:v>
                </c:pt>
                <c:pt idx="12813">
                  <c:v>-9.2090000000000005E-2</c:v>
                </c:pt>
                <c:pt idx="12814">
                  <c:v>-9.2116799999999999E-2</c:v>
                </c:pt>
                <c:pt idx="12815">
                  <c:v>-9.2192999999999997E-2</c:v>
                </c:pt>
                <c:pt idx="12816">
                  <c:v>-9.2324400000000001E-2</c:v>
                </c:pt>
                <c:pt idx="12817">
                  <c:v>-9.2506900000000003E-2</c:v>
                </c:pt>
                <c:pt idx="12818">
                  <c:v>-9.2733999999999997E-2</c:v>
                </c:pt>
                <c:pt idx="12819">
                  <c:v>-9.3008999999999994E-2</c:v>
                </c:pt>
                <c:pt idx="12820">
                  <c:v>-9.3336000000000002E-2</c:v>
                </c:pt>
                <c:pt idx="12821">
                  <c:v>-9.3707299999999993E-2</c:v>
                </c:pt>
                <c:pt idx="12822">
                  <c:v>-9.4118900000000005E-2</c:v>
                </c:pt>
                <c:pt idx="12823">
                  <c:v>-9.4580499999999998E-2</c:v>
                </c:pt>
                <c:pt idx="12824">
                  <c:v>-9.5096100000000003E-2</c:v>
                </c:pt>
                <c:pt idx="12825">
                  <c:v>-9.5655599999999993E-2</c:v>
                </c:pt>
                <c:pt idx="12826">
                  <c:v>-9.62533E-2</c:v>
                </c:pt>
                <c:pt idx="12827">
                  <c:v>-9.68971E-2</c:v>
                </c:pt>
                <c:pt idx="12828">
                  <c:v>-9.7597000000000003E-2</c:v>
                </c:pt>
                <c:pt idx="12829">
                  <c:v>-9.8358600000000004E-2</c:v>
                </c:pt>
                <c:pt idx="12830">
                  <c:v>-9.9189399999999997E-2</c:v>
                </c:pt>
                <c:pt idx="12831">
                  <c:v>-0.100091</c:v>
                </c:pt>
                <c:pt idx="12832">
                  <c:v>-0.101052</c:v>
                </c:pt>
                <c:pt idx="12833">
                  <c:v>-0.10205400000000001</c:v>
                </c:pt>
                <c:pt idx="12834">
                  <c:v>-0.10309400000000001</c:v>
                </c:pt>
                <c:pt idx="12835">
                  <c:v>-0.104172</c:v>
                </c:pt>
                <c:pt idx="12836">
                  <c:v>-0.10528700000000001</c:v>
                </c:pt>
                <c:pt idx="12837">
                  <c:v>-0.106432</c:v>
                </c:pt>
                <c:pt idx="12838">
                  <c:v>-0.107602</c:v>
                </c:pt>
                <c:pt idx="12839">
                  <c:v>-0.10879900000000001</c:v>
                </c:pt>
                <c:pt idx="12840">
                  <c:v>-0.11003</c:v>
                </c:pt>
                <c:pt idx="12841">
                  <c:v>-0.111301</c:v>
                </c:pt>
                <c:pt idx="12842">
                  <c:v>-0.11261</c:v>
                </c:pt>
                <c:pt idx="12843">
                  <c:v>-0.11396000000000001</c:v>
                </c:pt>
                <c:pt idx="12844">
                  <c:v>-0.115356</c:v>
                </c:pt>
                <c:pt idx="12845">
                  <c:v>-0.116799</c:v>
                </c:pt>
                <c:pt idx="12846">
                  <c:v>-0.118282</c:v>
                </c:pt>
                <c:pt idx="12847">
                  <c:v>-0.11978999999999999</c:v>
                </c:pt>
                <c:pt idx="12848">
                  <c:v>-0.12131500000000001</c:v>
                </c:pt>
                <c:pt idx="12849">
                  <c:v>-0.122853</c:v>
                </c:pt>
                <c:pt idx="12850">
                  <c:v>-0.1244</c:v>
                </c:pt>
                <c:pt idx="12851">
                  <c:v>-0.12595400000000001</c:v>
                </c:pt>
                <c:pt idx="12852">
                  <c:v>-0.12751499999999999</c:v>
                </c:pt>
                <c:pt idx="12853">
                  <c:v>-0.12908600000000001</c:v>
                </c:pt>
                <c:pt idx="12854">
                  <c:v>-0.130662</c:v>
                </c:pt>
                <c:pt idx="12855">
                  <c:v>-0.13223599999999999</c:v>
                </c:pt>
                <c:pt idx="12856">
                  <c:v>-0.13380500000000001</c:v>
                </c:pt>
                <c:pt idx="12857">
                  <c:v>-0.13536599999999999</c:v>
                </c:pt>
                <c:pt idx="12858">
                  <c:v>-0.136906</c:v>
                </c:pt>
                <c:pt idx="12859">
                  <c:v>-0.13841700000000001</c:v>
                </c:pt>
                <c:pt idx="12860">
                  <c:v>-0.13991000000000001</c:v>
                </c:pt>
                <c:pt idx="12861">
                  <c:v>-0.14139399999999999</c:v>
                </c:pt>
                <c:pt idx="12862">
                  <c:v>-0.142877</c:v>
                </c:pt>
                <c:pt idx="12863">
                  <c:v>-0.14436099999999999</c:v>
                </c:pt>
                <c:pt idx="12864">
                  <c:v>-0.145843</c:v>
                </c:pt>
                <c:pt idx="12865">
                  <c:v>-0.14731900000000001</c:v>
                </c:pt>
                <c:pt idx="12866">
                  <c:v>-0.148789</c:v>
                </c:pt>
                <c:pt idx="12867">
                  <c:v>-0.15024599999999999</c:v>
                </c:pt>
                <c:pt idx="12868">
                  <c:v>-0.15168999999999999</c:v>
                </c:pt>
                <c:pt idx="12869">
                  <c:v>-0.15312899999999999</c:v>
                </c:pt>
                <c:pt idx="12870">
                  <c:v>-0.15457799999999999</c:v>
                </c:pt>
                <c:pt idx="12871">
                  <c:v>-0.156051</c:v>
                </c:pt>
                <c:pt idx="12872">
                  <c:v>-0.157551</c:v>
                </c:pt>
                <c:pt idx="12873">
                  <c:v>-0.15906899999999999</c:v>
                </c:pt>
                <c:pt idx="12874">
                  <c:v>-0.16059899999999999</c:v>
                </c:pt>
                <c:pt idx="12875">
                  <c:v>-0.16213900000000001</c:v>
                </c:pt>
                <c:pt idx="12876">
                  <c:v>-0.163685</c:v>
                </c:pt>
                <c:pt idx="12877">
                  <c:v>-0.16523299999999999</c:v>
                </c:pt>
                <c:pt idx="12878">
                  <c:v>-0.16677900000000001</c:v>
                </c:pt>
                <c:pt idx="12879">
                  <c:v>-0.168318</c:v>
                </c:pt>
                <c:pt idx="12880">
                  <c:v>-0.169853</c:v>
                </c:pt>
                <c:pt idx="12881">
                  <c:v>-0.17138200000000001</c:v>
                </c:pt>
                <c:pt idx="12882">
                  <c:v>-0.172899</c:v>
                </c:pt>
                <c:pt idx="12883">
                  <c:v>-0.174399</c:v>
                </c:pt>
                <c:pt idx="12884">
                  <c:v>-0.17588699999999999</c:v>
                </c:pt>
                <c:pt idx="12885">
                  <c:v>-0.177368</c:v>
                </c:pt>
                <c:pt idx="12886">
                  <c:v>-0.178842</c:v>
                </c:pt>
                <c:pt idx="12887">
                  <c:v>-0.18030299999999999</c:v>
                </c:pt>
                <c:pt idx="12888">
                  <c:v>-0.18174699999999999</c:v>
                </c:pt>
                <c:pt idx="12889">
                  <c:v>-0.18317700000000001</c:v>
                </c:pt>
                <c:pt idx="12890">
                  <c:v>-0.18460099999999999</c:v>
                </c:pt>
                <c:pt idx="12891">
                  <c:v>-0.18601000000000001</c:v>
                </c:pt>
                <c:pt idx="12892">
                  <c:v>-0.187391</c:v>
                </c:pt>
                <c:pt idx="12893">
                  <c:v>-0.18873699999999999</c:v>
                </c:pt>
                <c:pt idx="12894">
                  <c:v>-0.19005</c:v>
                </c:pt>
                <c:pt idx="12895">
                  <c:v>-0.191328</c:v>
                </c:pt>
                <c:pt idx="12896">
                  <c:v>-0.19256200000000001</c:v>
                </c:pt>
                <c:pt idx="12897">
                  <c:v>-0.193743</c:v>
                </c:pt>
                <c:pt idx="12898">
                  <c:v>-0.19486100000000001</c:v>
                </c:pt>
                <c:pt idx="12899">
                  <c:v>-0.19591700000000001</c:v>
                </c:pt>
                <c:pt idx="12900">
                  <c:v>-0.19691800000000001</c:v>
                </c:pt>
                <c:pt idx="12901">
                  <c:v>-0.19787099999999999</c:v>
                </c:pt>
                <c:pt idx="12902">
                  <c:v>-0.19877900000000001</c:v>
                </c:pt>
                <c:pt idx="12903">
                  <c:v>-0.19964199999999999</c:v>
                </c:pt>
                <c:pt idx="12904">
                  <c:v>-0.20046</c:v>
                </c:pt>
                <c:pt idx="12905">
                  <c:v>-0.20122899999999999</c:v>
                </c:pt>
                <c:pt idx="12906">
                  <c:v>-0.201955</c:v>
                </c:pt>
                <c:pt idx="12907">
                  <c:v>-0.202656</c:v>
                </c:pt>
                <c:pt idx="12908">
                  <c:v>-0.20333899999999999</c:v>
                </c:pt>
                <c:pt idx="12909">
                  <c:v>-0.20400099999999999</c:v>
                </c:pt>
                <c:pt idx="12910">
                  <c:v>-0.20464599999999999</c:v>
                </c:pt>
                <c:pt idx="12911">
                  <c:v>-0.20528399999999999</c:v>
                </c:pt>
                <c:pt idx="12912">
                  <c:v>-0.205924</c:v>
                </c:pt>
                <c:pt idx="12913">
                  <c:v>-0.206571</c:v>
                </c:pt>
                <c:pt idx="12914">
                  <c:v>-0.20723</c:v>
                </c:pt>
                <c:pt idx="12915">
                  <c:v>-0.207897</c:v>
                </c:pt>
                <c:pt idx="12916">
                  <c:v>-0.20857400000000001</c:v>
                </c:pt>
                <c:pt idx="12917">
                  <c:v>-0.20927200000000001</c:v>
                </c:pt>
                <c:pt idx="12918">
                  <c:v>-0.20999399999999999</c:v>
                </c:pt>
                <c:pt idx="12919">
                  <c:v>-0.21073600000000001</c:v>
                </c:pt>
                <c:pt idx="12920">
                  <c:v>-0.21148800000000001</c:v>
                </c:pt>
                <c:pt idx="12921">
                  <c:v>-0.21224899999999999</c:v>
                </c:pt>
                <c:pt idx="12922">
                  <c:v>-0.21301899999999999</c:v>
                </c:pt>
                <c:pt idx="12923">
                  <c:v>-0.21379500000000001</c:v>
                </c:pt>
                <c:pt idx="12924">
                  <c:v>-0.21457899999999999</c:v>
                </c:pt>
                <c:pt idx="12925">
                  <c:v>-0.21537300000000001</c:v>
                </c:pt>
                <c:pt idx="12926">
                  <c:v>-0.21618000000000001</c:v>
                </c:pt>
                <c:pt idx="12927">
                  <c:v>-0.217003</c:v>
                </c:pt>
                <c:pt idx="12928">
                  <c:v>-0.21784100000000001</c:v>
                </c:pt>
                <c:pt idx="12929">
                  <c:v>-0.218693</c:v>
                </c:pt>
                <c:pt idx="12930">
                  <c:v>-0.21956100000000001</c:v>
                </c:pt>
                <c:pt idx="12931">
                  <c:v>-0.22045000000000001</c:v>
                </c:pt>
                <c:pt idx="12932">
                  <c:v>-0.22136600000000001</c:v>
                </c:pt>
                <c:pt idx="12933">
                  <c:v>-0.22231400000000001</c:v>
                </c:pt>
                <c:pt idx="12934">
                  <c:v>-0.22329499999999999</c:v>
                </c:pt>
                <c:pt idx="12935">
                  <c:v>-0.22430600000000001</c:v>
                </c:pt>
                <c:pt idx="12936">
                  <c:v>-0.22534000000000001</c:v>
                </c:pt>
                <c:pt idx="12937">
                  <c:v>-0.22639300000000001</c:v>
                </c:pt>
                <c:pt idx="12938">
                  <c:v>-0.227466</c:v>
                </c:pt>
                <c:pt idx="12939">
                  <c:v>-0.22856499999999999</c:v>
                </c:pt>
                <c:pt idx="12940">
                  <c:v>-0.22969300000000001</c:v>
                </c:pt>
                <c:pt idx="12941">
                  <c:v>-0.230855</c:v>
                </c:pt>
                <c:pt idx="12942">
                  <c:v>-0.232046</c:v>
                </c:pt>
                <c:pt idx="12943">
                  <c:v>-0.233265</c:v>
                </c:pt>
                <c:pt idx="12944">
                  <c:v>-0.234513</c:v>
                </c:pt>
                <c:pt idx="12945">
                  <c:v>-0.23577899999999999</c:v>
                </c:pt>
                <c:pt idx="12946">
                  <c:v>-0.23704700000000001</c:v>
                </c:pt>
                <c:pt idx="12947">
                  <c:v>-0.23832</c:v>
                </c:pt>
                <c:pt idx="12948">
                  <c:v>-0.239619</c:v>
                </c:pt>
                <c:pt idx="12949">
                  <c:v>-0.24096000000000001</c:v>
                </c:pt>
                <c:pt idx="12950">
                  <c:v>-0.242342</c:v>
                </c:pt>
                <c:pt idx="12951">
                  <c:v>-0.243752</c:v>
                </c:pt>
                <c:pt idx="12952">
                  <c:v>-0.24517900000000001</c:v>
                </c:pt>
                <c:pt idx="12953">
                  <c:v>-0.246614</c:v>
                </c:pt>
                <c:pt idx="12954">
                  <c:v>-0.24805199999999999</c:v>
                </c:pt>
                <c:pt idx="12955">
                  <c:v>-0.24949399999999999</c:v>
                </c:pt>
                <c:pt idx="12956">
                  <c:v>-0.25095600000000001</c:v>
                </c:pt>
                <c:pt idx="12957">
                  <c:v>-0.25245400000000001</c:v>
                </c:pt>
                <c:pt idx="12958">
                  <c:v>-0.25398599999999999</c:v>
                </c:pt>
                <c:pt idx="12959">
                  <c:v>-0.25554300000000002</c:v>
                </c:pt>
                <c:pt idx="12960">
                  <c:v>-0.25712000000000002</c:v>
                </c:pt>
                <c:pt idx="12961">
                  <c:v>-0.25871499999999997</c:v>
                </c:pt>
                <c:pt idx="12962">
                  <c:v>-0.260328</c:v>
                </c:pt>
                <c:pt idx="12963">
                  <c:v>-0.26196000000000003</c:v>
                </c:pt>
                <c:pt idx="12964">
                  <c:v>-0.26361000000000001</c:v>
                </c:pt>
                <c:pt idx="12965">
                  <c:v>-0.265268</c:v>
                </c:pt>
                <c:pt idx="12966">
                  <c:v>-0.26692199999999999</c:v>
                </c:pt>
                <c:pt idx="12967">
                  <c:v>-0.268567</c:v>
                </c:pt>
                <c:pt idx="12968">
                  <c:v>-0.27020699999999997</c:v>
                </c:pt>
                <c:pt idx="12969">
                  <c:v>-0.27184199999999997</c:v>
                </c:pt>
                <c:pt idx="12970">
                  <c:v>-0.27346100000000001</c:v>
                </c:pt>
                <c:pt idx="12971">
                  <c:v>-0.27504800000000001</c:v>
                </c:pt>
                <c:pt idx="12972">
                  <c:v>-0.27659699999999998</c:v>
                </c:pt>
                <c:pt idx="12973">
                  <c:v>-0.27810499999999999</c:v>
                </c:pt>
                <c:pt idx="12974">
                  <c:v>-0.27957599999999999</c:v>
                </c:pt>
                <c:pt idx="12975">
                  <c:v>-0.28101300000000001</c:v>
                </c:pt>
                <c:pt idx="12976">
                  <c:v>-0.28242200000000001</c:v>
                </c:pt>
                <c:pt idx="12977">
                  <c:v>-0.28381000000000001</c:v>
                </c:pt>
                <c:pt idx="12978">
                  <c:v>-0.28518100000000002</c:v>
                </c:pt>
                <c:pt idx="12979">
                  <c:v>-0.28652899999999998</c:v>
                </c:pt>
                <c:pt idx="12980">
                  <c:v>-0.28784799999999999</c:v>
                </c:pt>
                <c:pt idx="12981">
                  <c:v>-0.289132</c:v>
                </c:pt>
                <c:pt idx="12982">
                  <c:v>-0.290379</c:v>
                </c:pt>
                <c:pt idx="12983">
                  <c:v>-0.29159600000000002</c:v>
                </c:pt>
                <c:pt idx="12984">
                  <c:v>-0.29279300000000003</c:v>
                </c:pt>
                <c:pt idx="12985">
                  <c:v>-0.29398000000000002</c:v>
                </c:pt>
                <c:pt idx="12986">
                  <c:v>-0.29514600000000002</c:v>
                </c:pt>
                <c:pt idx="12987">
                  <c:v>-0.29627300000000001</c:v>
                </c:pt>
                <c:pt idx="12988">
                  <c:v>-0.29734300000000002</c:v>
                </c:pt>
                <c:pt idx="12989">
                  <c:v>-0.29834500000000003</c:v>
                </c:pt>
                <c:pt idx="12990">
                  <c:v>-0.29926399999999997</c:v>
                </c:pt>
                <c:pt idx="12991">
                  <c:v>-0.30009599999999997</c:v>
                </c:pt>
                <c:pt idx="12992">
                  <c:v>-0.30084300000000003</c:v>
                </c:pt>
                <c:pt idx="12993">
                  <c:v>-0.30151600000000001</c:v>
                </c:pt>
                <c:pt idx="12994">
                  <c:v>-0.30211900000000003</c:v>
                </c:pt>
                <c:pt idx="12995">
                  <c:v>-0.30265300000000001</c:v>
                </c:pt>
                <c:pt idx="12996">
                  <c:v>-0.30311900000000003</c:v>
                </c:pt>
                <c:pt idx="12997">
                  <c:v>-0.30352000000000001</c:v>
                </c:pt>
                <c:pt idx="12998">
                  <c:v>-0.30386400000000002</c:v>
                </c:pt>
                <c:pt idx="12999">
                  <c:v>-0.30415900000000001</c:v>
                </c:pt>
                <c:pt idx="13000">
                  <c:v>-0.30441200000000002</c:v>
                </c:pt>
                <c:pt idx="13001">
                  <c:v>-0.30462299999999998</c:v>
                </c:pt>
                <c:pt idx="13002">
                  <c:v>-0.30477900000000002</c:v>
                </c:pt>
                <c:pt idx="13003">
                  <c:v>-0.30487500000000001</c:v>
                </c:pt>
                <c:pt idx="13004">
                  <c:v>-0.30491200000000002</c:v>
                </c:pt>
                <c:pt idx="13005">
                  <c:v>-0.304896</c:v>
                </c:pt>
                <c:pt idx="13006">
                  <c:v>-0.30482799999999999</c:v>
                </c:pt>
                <c:pt idx="13007">
                  <c:v>-0.30469800000000002</c:v>
                </c:pt>
                <c:pt idx="13008">
                  <c:v>-0.30449199999999998</c:v>
                </c:pt>
                <c:pt idx="13009">
                  <c:v>-0.30420799999999998</c:v>
                </c:pt>
                <c:pt idx="13010">
                  <c:v>-0.30385699999999999</c:v>
                </c:pt>
                <c:pt idx="13011">
                  <c:v>-0.303448</c:v>
                </c:pt>
                <c:pt idx="13012">
                  <c:v>-0.302981</c:v>
                </c:pt>
                <c:pt idx="13013">
                  <c:v>-0.302452</c:v>
                </c:pt>
                <c:pt idx="13014">
                  <c:v>-0.30186600000000002</c:v>
                </c:pt>
                <c:pt idx="13015">
                  <c:v>-0.30123699999999998</c:v>
                </c:pt>
                <c:pt idx="13016">
                  <c:v>-0.30056899999999998</c:v>
                </c:pt>
                <c:pt idx="13017">
                  <c:v>-0.29985000000000001</c:v>
                </c:pt>
                <c:pt idx="13018">
                  <c:v>-0.299072</c:v>
                </c:pt>
                <c:pt idx="13019">
                  <c:v>-0.29823499999999997</c:v>
                </c:pt>
                <c:pt idx="13020">
                  <c:v>-0.297346</c:v>
                </c:pt>
                <c:pt idx="13021">
                  <c:v>-0.29641200000000001</c:v>
                </c:pt>
                <c:pt idx="13022">
                  <c:v>-0.29543599999999998</c:v>
                </c:pt>
                <c:pt idx="13023">
                  <c:v>-0.29441800000000001</c:v>
                </c:pt>
                <c:pt idx="13024">
                  <c:v>-0.29336099999999998</c:v>
                </c:pt>
                <c:pt idx="13025">
                  <c:v>-0.292263</c:v>
                </c:pt>
                <c:pt idx="13026">
                  <c:v>-0.29111799999999999</c:v>
                </c:pt>
                <c:pt idx="13027">
                  <c:v>-0.28992499999999999</c:v>
                </c:pt>
                <c:pt idx="13028">
                  <c:v>-0.28869099999999998</c:v>
                </c:pt>
                <c:pt idx="13029">
                  <c:v>-0.28742600000000001</c:v>
                </c:pt>
                <c:pt idx="13030">
                  <c:v>-0.286132</c:v>
                </c:pt>
                <c:pt idx="13031">
                  <c:v>-0.284806</c:v>
                </c:pt>
                <c:pt idx="13032">
                  <c:v>-0.28344200000000003</c:v>
                </c:pt>
                <c:pt idx="13033">
                  <c:v>-0.28204000000000001</c:v>
                </c:pt>
                <c:pt idx="13034">
                  <c:v>-0.28059800000000001</c:v>
                </c:pt>
                <c:pt idx="13035">
                  <c:v>-0.27912100000000001</c:v>
                </c:pt>
                <c:pt idx="13036">
                  <c:v>-0.27762100000000001</c:v>
                </c:pt>
                <c:pt idx="13037">
                  <c:v>-0.27610099999999999</c:v>
                </c:pt>
                <c:pt idx="13038">
                  <c:v>-0.27455400000000002</c:v>
                </c:pt>
                <c:pt idx="13039">
                  <c:v>-0.27297700000000003</c:v>
                </c:pt>
                <c:pt idx="13040">
                  <c:v>-0.27136900000000003</c:v>
                </c:pt>
                <c:pt idx="13041">
                  <c:v>-0.26972800000000002</c:v>
                </c:pt>
                <c:pt idx="13042">
                  <c:v>-0.26804499999999998</c:v>
                </c:pt>
                <c:pt idx="13043">
                  <c:v>-0.26633299999999999</c:v>
                </c:pt>
                <c:pt idx="13044">
                  <c:v>-0.26461400000000002</c:v>
                </c:pt>
                <c:pt idx="13045">
                  <c:v>-0.26289499999999999</c:v>
                </c:pt>
                <c:pt idx="13046">
                  <c:v>-0.26117000000000001</c:v>
                </c:pt>
                <c:pt idx="13047">
                  <c:v>-0.259434</c:v>
                </c:pt>
                <c:pt idx="13048">
                  <c:v>-0.257691</c:v>
                </c:pt>
                <c:pt idx="13049">
                  <c:v>-0.255942</c:v>
                </c:pt>
                <c:pt idx="13050">
                  <c:v>-0.254189</c:v>
                </c:pt>
                <c:pt idx="13051">
                  <c:v>-0.25243599999999999</c:v>
                </c:pt>
                <c:pt idx="13052">
                  <c:v>-0.25068299999999999</c:v>
                </c:pt>
                <c:pt idx="13053">
                  <c:v>-0.24892800000000001</c:v>
                </c:pt>
                <c:pt idx="13054">
                  <c:v>-0.24716099999999999</c:v>
                </c:pt>
                <c:pt idx="13055">
                  <c:v>-0.245369</c:v>
                </c:pt>
                <c:pt idx="13056">
                  <c:v>-0.243533</c:v>
                </c:pt>
                <c:pt idx="13057">
                  <c:v>-0.24163399999999999</c:v>
                </c:pt>
                <c:pt idx="13058">
                  <c:v>-0.23966999999999999</c:v>
                </c:pt>
                <c:pt idx="13059">
                  <c:v>-0.23766399999999999</c:v>
                </c:pt>
                <c:pt idx="13060">
                  <c:v>-0.23563899999999999</c:v>
                </c:pt>
                <c:pt idx="13061">
                  <c:v>-0.233602</c:v>
                </c:pt>
                <c:pt idx="13062">
                  <c:v>-0.23155700000000001</c:v>
                </c:pt>
                <c:pt idx="13063">
                  <c:v>-0.229516</c:v>
                </c:pt>
                <c:pt idx="13064">
                  <c:v>-0.22747999999999999</c:v>
                </c:pt>
                <c:pt idx="13065">
                  <c:v>-0.225441</c:v>
                </c:pt>
                <c:pt idx="13066">
                  <c:v>-0.22339200000000001</c:v>
                </c:pt>
                <c:pt idx="13067">
                  <c:v>-0.221332</c:v>
                </c:pt>
                <c:pt idx="13068">
                  <c:v>-0.21926200000000001</c:v>
                </c:pt>
                <c:pt idx="13069">
                  <c:v>-0.21718000000000001</c:v>
                </c:pt>
                <c:pt idx="13070">
                  <c:v>-0.215089</c:v>
                </c:pt>
                <c:pt idx="13071">
                  <c:v>-0.213006</c:v>
                </c:pt>
                <c:pt idx="13072">
                  <c:v>-0.21094499999999999</c:v>
                </c:pt>
                <c:pt idx="13073">
                  <c:v>-0.20891100000000001</c:v>
                </c:pt>
                <c:pt idx="13074">
                  <c:v>-0.206897</c:v>
                </c:pt>
                <c:pt idx="13075">
                  <c:v>-0.20488899999999999</c:v>
                </c:pt>
                <c:pt idx="13076">
                  <c:v>-0.202876</c:v>
                </c:pt>
                <c:pt idx="13077">
                  <c:v>-0.20085500000000001</c:v>
                </c:pt>
                <c:pt idx="13078">
                  <c:v>-0.19882</c:v>
                </c:pt>
                <c:pt idx="13079">
                  <c:v>-0.19676299999999999</c:v>
                </c:pt>
                <c:pt idx="13080">
                  <c:v>-0.19468099999999999</c:v>
                </c:pt>
                <c:pt idx="13081">
                  <c:v>-0.192581</c:v>
                </c:pt>
                <c:pt idx="13082">
                  <c:v>-0.190471</c:v>
                </c:pt>
                <c:pt idx="13083">
                  <c:v>-0.18834899999999999</c:v>
                </c:pt>
                <c:pt idx="13084">
                  <c:v>-0.18621499999999999</c:v>
                </c:pt>
                <c:pt idx="13085">
                  <c:v>-0.18407100000000001</c:v>
                </c:pt>
                <c:pt idx="13086">
                  <c:v>-0.181922</c:v>
                </c:pt>
                <c:pt idx="13087">
                  <c:v>-0.17977499999999999</c:v>
                </c:pt>
                <c:pt idx="13088">
                  <c:v>-0.17763699999999999</c:v>
                </c:pt>
                <c:pt idx="13089">
                  <c:v>-0.175515</c:v>
                </c:pt>
                <c:pt idx="13090">
                  <c:v>-0.17341699999999999</c:v>
                </c:pt>
                <c:pt idx="13091">
                  <c:v>-0.171351</c:v>
                </c:pt>
                <c:pt idx="13092">
                  <c:v>-0.16931599999999999</c:v>
                </c:pt>
                <c:pt idx="13093">
                  <c:v>-0.16731699999999999</c:v>
                </c:pt>
                <c:pt idx="13094">
                  <c:v>-0.16536500000000001</c:v>
                </c:pt>
                <c:pt idx="13095">
                  <c:v>-0.16347300000000001</c:v>
                </c:pt>
                <c:pt idx="13096">
                  <c:v>-0.16164899999999999</c:v>
                </c:pt>
                <c:pt idx="13097">
                  <c:v>-0.15989300000000001</c:v>
                </c:pt>
                <c:pt idx="13098">
                  <c:v>-0.15821199999999999</c:v>
                </c:pt>
                <c:pt idx="13099">
                  <c:v>-0.156606</c:v>
                </c:pt>
                <c:pt idx="13100">
                  <c:v>-0.15507499999999999</c:v>
                </c:pt>
                <c:pt idx="13101">
                  <c:v>-0.15362799999999999</c:v>
                </c:pt>
                <c:pt idx="13102">
                  <c:v>-0.15227599999999999</c:v>
                </c:pt>
                <c:pt idx="13103">
                  <c:v>-0.151036</c:v>
                </c:pt>
                <c:pt idx="13104">
                  <c:v>-0.14991699999999999</c:v>
                </c:pt>
                <c:pt idx="13105">
                  <c:v>-0.14892</c:v>
                </c:pt>
                <c:pt idx="13106">
                  <c:v>-0.14804100000000001</c:v>
                </c:pt>
                <c:pt idx="13107">
                  <c:v>-0.14727699999999999</c:v>
                </c:pt>
                <c:pt idx="13108">
                  <c:v>-0.14662500000000001</c:v>
                </c:pt>
                <c:pt idx="13109">
                  <c:v>-0.14608299999999999</c:v>
                </c:pt>
                <c:pt idx="13110">
                  <c:v>-0.145648</c:v>
                </c:pt>
                <c:pt idx="13111">
                  <c:v>-0.145316</c:v>
                </c:pt>
                <c:pt idx="13112">
                  <c:v>-0.14508499999999999</c:v>
                </c:pt>
                <c:pt idx="13113">
                  <c:v>-0.144951</c:v>
                </c:pt>
                <c:pt idx="13114">
                  <c:v>-0.14492099999999999</c:v>
                </c:pt>
                <c:pt idx="13115">
                  <c:v>-0.145005</c:v>
                </c:pt>
                <c:pt idx="13116">
                  <c:v>-0.14521100000000001</c:v>
                </c:pt>
                <c:pt idx="13117">
                  <c:v>-0.145539</c:v>
                </c:pt>
                <c:pt idx="13118">
                  <c:v>-0.14598</c:v>
                </c:pt>
                <c:pt idx="13119">
                  <c:v>-0.14652999999999999</c:v>
                </c:pt>
                <c:pt idx="13120">
                  <c:v>-0.14718800000000001</c:v>
                </c:pt>
                <c:pt idx="13121">
                  <c:v>-0.147948</c:v>
                </c:pt>
                <c:pt idx="13122">
                  <c:v>-0.14880699999999999</c:v>
                </c:pt>
                <c:pt idx="13123">
                  <c:v>-0.14976300000000001</c:v>
                </c:pt>
                <c:pt idx="13124">
                  <c:v>-0.15082200000000001</c:v>
                </c:pt>
                <c:pt idx="13125">
                  <c:v>-0.15199199999999999</c:v>
                </c:pt>
                <c:pt idx="13126">
                  <c:v>-0.15327299999999999</c:v>
                </c:pt>
                <c:pt idx="13127">
                  <c:v>-0.15466099999999999</c:v>
                </c:pt>
                <c:pt idx="13128">
                  <c:v>-0.156143</c:v>
                </c:pt>
                <c:pt idx="13129">
                  <c:v>-0.15770600000000001</c:v>
                </c:pt>
                <c:pt idx="13130">
                  <c:v>-0.15934799999999999</c:v>
                </c:pt>
                <c:pt idx="13131">
                  <c:v>-0.16108700000000001</c:v>
                </c:pt>
                <c:pt idx="13132">
                  <c:v>-0.16292599999999999</c:v>
                </c:pt>
                <c:pt idx="13133">
                  <c:v>-0.16484199999999999</c:v>
                </c:pt>
                <c:pt idx="13134">
                  <c:v>-0.16681599999999999</c:v>
                </c:pt>
                <c:pt idx="13135">
                  <c:v>-0.168849</c:v>
                </c:pt>
                <c:pt idx="13136">
                  <c:v>-0.17094500000000001</c:v>
                </c:pt>
                <c:pt idx="13137">
                  <c:v>-0.173093</c:v>
                </c:pt>
                <c:pt idx="13138">
                  <c:v>-0.17527999999999999</c:v>
                </c:pt>
                <c:pt idx="13139">
                  <c:v>-0.17749799999999999</c:v>
                </c:pt>
                <c:pt idx="13140">
                  <c:v>-0.17974599999999999</c:v>
                </c:pt>
                <c:pt idx="13141">
                  <c:v>-0.18202499999999999</c:v>
                </c:pt>
                <c:pt idx="13142">
                  <c:v>-0.18432299999999999</c:v>
                </c:pt>
                <c:pt idx="13143">
                  <c:v>-0.18662200000000001</c:v>
                </c:pt>
                <c:pt idx="13144">
                  <c:v>-0.18889600000000001</c:v>
                </c:pt>
                <c:pt idx="13145">
                  <c:v>-0.19112599999999999</c:v>
                </c:pt>
                <c:pt idx="13146">
                  <c:v>-0.193326</c:v>
                </c:pt>
                <c:pt idx="13147">
                  <c:v>-0.195521</c:v>
                </c:pt>
                <c:pt idx="13148">
                  <c:v>-0.197712</c:v>
                </c:pt>
                <c:pt idx="13149">
                  <c:v>-0.19988700000000001</c:v>
                </c:pt>
                <c:pt idx="13150">
                  <c:v>-0.202043</c:v>
                </c:pt>
                <c:pt idx="13151">
                  <c:v>-0.204182</c:v>
                </c:pt>
                <c:pt idx="13152">
                  <c:v>-0.20630399999999999</c:v>
                </c:pt>
                <c:pt idx="13153">
                  <c:v>-0.208402</c:v>
                </c:pt>
                <c:pt idx="13154">
                  <c:v>-0.21047399999999999</c:v>
                </c:pt>
                <c:pt idx="13155">
                  <c:v>-0.21252199999999999</c:v>
                </c:pt>
                <c:pt idx="13156">
                  <c:v>-0.21454599999999999</c:v>
                </c:pt>
                <c:pt idx="13157">
                  <c:v>-0.21654399999999999</c:v>
                </c:pt>
                <c:pt idx="13158">
                  <c:v>-0.21851200000000001</c:v>
                </c:pt>
                <c:pt idx="13159">
                  <c:v>-0.22045000000000001</c:v>
                </c:pt>
                <c:pt idx="13160">
                  <c:v>-0.222353</c:v>
                </c:pt>
                <c:pt idx="13161">
                  <c:v>-0.224213</c:v>
                </c:pt>
                <c:pt idx="13162">
                  <c:v>-0.226021</c:v>
                </c:pt>
                <c:pt idx="13163">
                  <c:v>-0.22777600000000001</c:v>
                </c:pt>
                <c:pt idx="13164">
                  <c:v>-0.229491</c:v>
                </c:pt>
                <c:pt idx="13165">
                  <c:v>-0.23116900000000001</c:v>
                </c:pt>
                <c:pt idx="13166">
                  <c:v>-0.23280100000000001</c:v>
                </c:pt>
                <c:pt idx="13167">
                  <c:v>-0.234374</c:v>
                </c:pt>
                <c:pt idx="13168">
                  <c:v>-0.23588500000000001</c:v>
                </c:pt>
                <c:pt idx="13169">
                  <c:v>-0.23733399999999999</c:v>
                </c:pt>
                <c:pt idx="13170">
                  <c:v>-0.23871899999999999</c:v>
                </c:pt>
                <c:pt idx="13171">
                  <c:v>-0.240035</c:v>
                </c:pt>
                <c:pt idx="13172">
                  <c:v>-0.24127499999999999</c:v>
                </c:pt>
                <c:pt idx="13173">
                  <c:v>-0.24243400000000001</c:v>
                </c:pt>
                <c:pt idx="13174">
                  <c:v>-0.243506</c:v>
                </c:pt>
                <c:pt idx="13175">
                  <c:v>-0.24449000000000001</c:v>
                </c:pt>
                <c:pt idx="13176">
                  <c:v>-0.24538499999999999</c:v>
                </c:pt>
                <c:pt idx="13177">
                  <c:v>-0.24618699999999999</c:v>
                </c:pt>
                <c:pt idx="13178">
                  <c:v>-0.246891</c:v>
                </c:pt>
                <c:pt idx="13179">
                  <c:v>-0.24749399999999999</c:v>
                </c:pt>
                <c:pt idx="13180">
                  <c:v>-0.24799599999999999</c:v>
                </c:pt>
                <c:pt idx="13181">
                  <c:v>-0.24840200000000001</c:v>
                </c:pt>
                <c:pt idx="13182">
                  <c:v>-0.24871099999999999</c:v>
                </c:pt>
                <c:pt idx="13183">
                  <c:v>-0.24892500000000001</c:v>
                </c:pt>
                <c:pt idx="13184">
                  <c:v>-0.24904999999999999</c:v>
                </c:pt>
                <c:pt idx="13185">
                  <c:v>-0.24909100000000001</c:v>
                </c:pt>
                <c:pt idx="13186">
                  <c:v>-0.249057</c:v>
                </c:pt>
                <c:pt idx="13187">
                  <c:v>-0.24895600000000001</c:v>
                </c:pt>
                <c:pt idx="13188">
                  <c:v>-0.24879799999999999</c:v>
                </c:pt>
                <c:pt idx="13189">
                  <c:v>-0.24857799999999999</c:v>
                </c:pt>
                <c:pt idx="13190">
                  <c:v>-0.24829000000000001</c:v>
                </c:pt>
                <c:pt idx="13191">
                  <c:v>-0.24793799999999999</c:v>
                </c:pt>
                <c:pt idx="13192">
                  <c:v>-0.247531</c:v>
                </c:pt>
                <c:pt idx="13193">
                  <c:v>-0.24707000000000001</c:v>
                </c:pt>
                <c:pt idx="13194">
                  <c:v>-0.24654599999999999</c:v>
                </c:pt>
                <c:pt idx="13195">
                  <c:v>-0.24595400000000001</c:v>
                </c:pt>
                <c:pt idx="13196">
                  <c:v>-0.24529699999999999</c:v>
                </c:pt>
                <c:pt idx="13197">
                  <c:v>-0.244585</c:v>
                </c:pt>
                <c:pt idx="13198">
                  <c:v>-0.24382400000000001</c:v>
                </c:pt>
                <c:pt idx="13199">
                  <c:v>-0.24301700000000001</c:v>
                </c:pt>
                <c:pt idx="13200">
                  <c:v>-0.24217</c:v>
                </c:pt>
                <c:pt idx="13201">
                  <c:v>-0.24129100000000001</c:v>
                </c:pt>
                <c:pt idx="13202">
                  <c:v>-0.24038799999999999</c:v>
                </c:pt>
                <c:pt idx="13203">
                  <c:v>-0.23946300000000001</c:v>
                </c:pt>
                <c:pt idx="13204">
                  <c:v>-0.23851600000000001</c:v>
                </c:pt>
                <c:pt idx="13205">
                  <c:v>-0.237541</c:v>
                </c:pt>
                <c:pt idx="13206">
                  <c:v>-0.236537</c:v>
                </c:pt>
                <c:pt idx="13207">
                  <c:v>-0.235509</c:v>
                </c:pt>
                <c:pt idx="13208">
                  <c:v>-0.23447000000000001</c:v>
                </c:pt>
                <c:pt idx="13209">
                  <c:v>-0.233429</c:v>
                </c:pt>
                <c:pt idx="13210">
                  <c:v>-0.23239399999999999</c:v>
                </c:pt>
                <c:pt idx="13211">
                  <c:v>-0.23136499999999999</c:v>
                </c:pt>
                <c:pt idx="13212">
                  <c:v>-0.230346</c:v>
                </c:pt>
                <c:pt idx="13213">
                  <c:v>-0.22933600000000001</c:v>
                </c:pt>
                <c:pt idx="13214">
                  <c:v>-0.228328</c:v>
                </c:pt>
                <c:pt idx="13215">
                  <c:v>-0.22731599999999999</c:v>
                </c:pt>
                <c:pt idx="13216">
                  <c:v>-0.226297</c:v>
                </c:pt>
                <c:pt idx="13217">
                  <c:v>-0.225276</c:v>
                </c:pt>
                <c:pt idx="13218">
                  <c:v>-0.22425400000000001</c:v>
                </c:pt>
                <c:pt idx="13219">
                  <c:v>-0.22323299999999999</c:v>
                </c:pt>
                <c:pt idx="13220">
                  <c:v>-0.22221299999999999</c:v>
                </c:pt>
                <c:pt idx="13221">
                  <c:v>-0.221194</c:v>
                </c:pt>
                <c:pt idx="13222">
                  <c:v>-0.22018299999999999</c:v>
                </c:pt>
                <c:pt idx="13223">
                  <c:v>-0.219192</c:v>
                </c:pt>
                <c:pt idx="13224">
                  <c:v>-0.21823500000000001</c:v>
                </c:pt>
                <c:pt idx="13225">
                  <c:v>-0.21731400000000001</c:v>
                </c:pt>
                <c:pt idx="13226">
                  <c:v>-0.21642800000000001</c:v>
                </c:pt>
                <c:pt idx="13227">
                  <c:v>-0.21557699999999999</c:v>
                </c:pt>
                <c:pt idx="13228">
                  <c:v>-0.214756</c:v>
                </c:pt>
                <c:pt idx="13229">
                  <c:v>-0.21396200000000001</c:v>
                </c:pt>
                <c:pt idx="13230">
                  <c:v>-0.213201</c:v>
                </c:pt>
                <c:pt idx="13231">
                  <c:v>-0.21248500000000001</c:v>
                </c:pt>
                <c:pt idx="13232">
                  <c:v>-0.21182500000000001</c:v>
                </c:pt>
                <c:pt idx="13233">
                  <c:v>-0.21121799999999999</c:v>
                </c:pt>
                <c:pt idx="13234">
                  <c:v>-0.21066399999999999</c:v>
                </c:pt>
                <c:pt idx="13235">
                  <c:v>-0.21015800000000001</c:v>
                </c:pt>
                <c:pt idx="13236">
                  <c:v>-0.209698</c:v>
                </c:pt>
                <c:pt idx="13237">
                  <c:v>-0.209282</c:v>
                </c:pt>
                <c:pt idx="13238">
                  <c:v>-0.20891399999999999</c:v>
                </c:pt>
                <c:pt idx="13239">
                  <c:v>-0.20859</c:v>
                </c:pt>
                <c:pt idx="13240">
                  <c:v>-0.20830499999999999</c:v>
                </c:pt>
                <c:pt idx="13241">
                  <c:v>-0.20804900000000001</c:v>
                </c:pt>
                <c:pt idx="13242">
                  <c:v>-0.207819</c:v>
                </c:pt>
                <c:pt idx="13243">
                  <c:v>-0.20761599999999999</c:v>
                </c:pt>
                <c:pt idx="13244">
                  <c:v>-0.20743800000000001</c:v>
                </c:pt>
                <c:pt idx="13245">
                  <c:v>-0.20727899999999999</c:v>
                </c:pt>
                <c:pt idx="13246">
                  <c:v>-0.20713000000000001</c:v>
                </c:pt>
                <c:pt idx="13247">
                  <c:v>-0.206984</c:v>
                </c:pt>
                <c:pt idx="13248">
                  <c:v>-0.20683799999999999</c:v>
                </c:pt>
                <c:pt idx="13249">
                  <c:v>-0.20669499999999999</c:v>
                </c:pt>
                <c:pt idx="13250">
                  <c:v>-0.20656099999999999</c:v>
                </c:pt>
                <c:pt idx="13251">
                  <c:v>-0.20644100000000001</c:v>
                </c:pt>
                <c:pt idx="13252">
                  <c:v>-0.20633099999999999</c:v>
                </c:pt>
                <c:pt idx="13253">
                  <c:v>-0.20623</c:v>
                </c:pt>
                <c:pt idx="13254">
                  <c:v>-0.20613600000000001</c:v>
                </c:pt>
                <c:pt idx="13255">
                  <c:v>-0.206044</c:v>
                </c:pt>
                <c:pt idx="13256">
                  <c:v>-0.20594899999999999</c:v>
                </c:pt>
                <c:pt idx="13257">
                  <c:v>-0.20585100000000001</c:v>
                </c:pt>
                <c:pt idx="13258">
                  <c:v>-0.20575299999999999</c:v>
                </c:pt>
                <c:pt idx="13259">
                  <c:v>-0.20566000000000001</c:v>
                </c:pt>
                <c:pt idx="13260">
                  <c:v>-0.20557400000000001</c:v>
                </c:pt>
                <c:pt idx="13261">
                  <c:v>-0.20549100000000001</c:v>
                </c:pt>
                <c:pt idx="13262">
                  <c:v>-0.205399</c:v>
                </c:pt>
                <c:pt idx="13263">
                  <c:v>-0.205289</c:v>
                </c:pt>
                <c:pt idx="13264">
                  <c:v>-0.20515700000000001</c:v>
                </c:pt>
                <c:pt idx="13265">
                  <c:v>-0.20499899999999999</c:v>
                </c:pt>
                <c:pt idx="13266">
                  <c:v>-0.20480899999999999</c:v>
                </c:pt>
                <c:pt idx="13267">
                  <c:v>-0.20458399999999999</c:v>
                </c:pt>
                <c:pt idx="13268">
                  <c:v>-0.20432700000000001</c:v>
                </c:pt>
                <c:pt idx="13269">
                  <c:v>-0.204042</c:v>
                </c:pt>
                <c:pt idx="13270">
                  <c:v>-0.203732</c:v>
                </c:pt>
                <c:pt idx="13271">
                  <c:v>-0.20339399999999999</c:v>
                </c:pt>
                <c:pt idx="13272">
                  <c:v>-0.20302799999999999</c:v>
                </c:pt>
                <c:pt idx="13273">
                  <c:v>-0.20263500000000001</c:v>
                </c:pt>
                <c:pt idx="13274">
                  <c:v>-0.20221600000000001</c:v>
                </c:pt>
                <c:pt idx="13275">
                  <c:v>-0.20177300000000001</c:v>
                </c:pt>
                <c:pt idx="13276">
                  <c:v>-0.20130600000000001</c:v>
                </c:pt>
                <c:pt idx="13277">
                  <c:v>-0.20081099999999999</c:v>
                </c:pt>
                <c:pt idx="13278">
                  <c:v>-0.20028299999999999</c:v>
                </c:pt>
                <c:pt idx="13279">
                  <c:v>-0.19972000000000001</c:v>
                </c:pt>
                <c:pt idx="13280">
                  <c:v>-0.199126</c:v>
                </c:pt>
                <c:pt idx="13281">
                  <c:v>-0.19850599999999999</c:v>
                </c:pt>
                <c:pt idx="13282">
                  <c:v>-0.19785900000000001</c:v>
                </c:pt>
                <c:pt idx="13283">
                  <c:v>-0.19717899999999999</c:v>
                </c:pt>
                <c:pt idx="13284">
                  <c:v>-0.196462</c:v>
                </c:pt>
                <c:pt idx="13285">
                  <c:v>-0.19570699999999999</c:v>
                </c:pt>
                <c:pt idx="13286">
                  <c:v>-0.194911</c:v>
                </c:pt>
                <c:pt idx="13287">
                  <c:v>-0.194075</c:v>
                </c:pt>
                <c:pt idx="13288">
                  <c:v>-0.19320200000000001</c:v>
                </c:pt>
                <c:pt idx="13289">
                  <c:v>-0.19229599999999999</c:v>
                </c:pt>
                <c:pt idx="13290">
                  <c:v>-0.19136500000000001</c:v>
                </c:pt>
                <c:pt idx="13291">
                  <c:v>-0.190411</c:v>
                </c:pt>
                <c:pt idx="13292">
                  <c:v>-0.18942700000000001</c:v>
                </c:pt>
                <c:pt idx="13293">
                  <c:v>-0.18840199999999999</c:v>
                </c:pt>
                <c:pt idx="13294">
                  <c:v>-0.187335</c:v>
                </c:pt>
                <c:pt idx="13295">
                  <c:v>-0.186225</c:v>
                </c:pt>
                <c:pt idx="13296">
                  <c:v>-0.18507000000000001</c:v>
                </c:pt>
                <c:pt idx="13297">
                  <c:v>-0.183867</c:v>
                </c:pt>
                <c:pt idx="13298">
                  <c:v>-0.182614</c:v>
                </c:pt>
                <c:pt idx="13299">
                  <c:v>-0.181312</c:v>
                </c:pt>
                <c:pt idx="13300">
                  <c:v>-0.17995900000000001</c:v>
                </c:pt>
                <c:pt idx="13301">
                  <c:v>-0.17856</c:v>
                </c:pt>
                <c:pt idx="13302">
                  <c:v>-0.177117</c:v>
                </c:pt>
                <c:pt idx="13303">
                  <c:v>-0.17563400000000001</c:v>
                </c:pt>
                <c:pt idx="13304">
                  <c:v>-0.17411599999999999</c:v>
                </c:pt>
                <c:pt idx="13305">
                  <c:v>-0.17256099999999999</c:v>
                </c:pt>
                <c:pt idx="13306">
                  <c:v>-0.170963</c:v>
                </c:pt>
                <c:pt idx="13307">
                  <c:v>-0.169318</c:v>
                </c:pt>
                <c:pt idx="13308">
                  <c:v>-0.167624</c:v>
                </c:pt>
                <c:pt idx="13309">
                  <c:v>-0.165879</c:v>
                </c:pt>
                <c:pt idx="13310">
                  <c:v>-0.16408700000000001</c:v>
                </c:pt>
                <c:pt idx="13311">
                  <c:v>-0.16225500000000001</c:v>
                </c:pt>
                <c:pt idx="13312">
                  <c:v>-0.160386</c:v>
                </c:pt>
                <c:pt idx="13313">
                  <c:v>-0.15848100000000001</c:v>
                </c:pt>
                <c:pt idx="13314">
                  <c:v>-0.15654399999999999</c:v>
                </c:pt>
                <c:pt idx="13315">
                  <c:v>-0.15457899999999999</c:v>
                </c:pt>
                <c:pt idx="13316">
                  <c:v>-0.152583</c:v>
                </c:pt>
                <c:pt idx="13317">
                  <c:v>-0.15054999999999999</c:v>
                </c:pt>
                <c:pt idx="13318">
                  <c:v>-0.14848800000000001</c:v>
                </c:pt>
                <c:pt idx="13319">
                  <c:v>-0.14640400000000001</c:v>
                </c:pt>
                <c:pt idx="13320">
                  <c:v>-0.14429800000000001</c:v>
                </c:pt>
                <c:pt idx="13321">
                  <c:v>-0.14216799999999999</c:v>
                </c:pt>
                <c:pt idx="13322">
                  <c:v>-0.14000699999999999</c:v>
                </c:pt>
                <c:pt idx="13323">
                  <c:v>-0.13781499999999999</c:v>
                </c:pt>
                <c:pt idx="13324">
                  <c:v>-0.13558700000000001</c:v>
                </c:pt>
                <c:pt idx="13325">
                  <c:v>-0.13331799999999999</c:v>
                </c:pt>
                <c:pt idx="13326">
                  <c:v>-0.13100800000000001</c:v>
                </c:pt>
                <c:pt idx="13327">
                  <c:v>-0.128664</c:v>
                </c:pt>
                <c:pt idx="13328">
                  <c:v>-0.12629199999999999</c:v>
                </c:pt>
                <c:pt idx="13329">
                  <c:v>-0.123892</c:v>
                </c:pt>
                <c:pt idx="13330">
                  <c:v>-0.12145499999999999</c:v>
                </c:pt>
                <c:pt idx="13331">
                  <c:v>-0.118961</c:v>
                </c:pt>
                <c:pt idx="13332">
                  <c:v>-0.116385</c:v>
                </c:pt>
                <c:pt idx="13333">
                  <c:v>-0.113717</c:v>
                </c:pt>
                <c:pt idx="13334">
                  <c:v>-0.110981</c:v>
                </c:pt>
                <c:pt idx="13335">
                  <c:v>-0.108206</c:v>
                </c:pt>
                <c:pt idx="13336">
                  <c:v>-0.105394</c:v>
                </c:pt>
                <c:pt idx="13337">
                  <c:v>-0.10254199999999999</c:v>
                </c:pt>
                <c:pt idx="13338">
                  <c:v>-9.9655400000000005E-2</c:v>
                </c:pt>
                <c:pt idx="13339">
                  <c:v>-9.6740099999999996E-2</c:v>
                </c:pt>
                <c:pt idx="13340">
                  <c:v>-9.3796000000000004E-2</c:v>
                </c:pt>
                <c:pt idx="13341">
                  <c:v>-9.0823799999999996E-2</c:v>
                </c:pt>
                <c:pt idx="13342">
                  <c:v>-8.7828000000000003E-2</c:v>
                </c:pt>
                <c:pt idx="13343">
                  <c:v>-8.4812399999999996E-2</c:v>
                </c:pt>
                <c:pt idx="13344">
                  <c:v>-8.1778000000000003E-2</c:v>
                </c:pt>
                <c:pt idx="13345">
                  <c:v>-7.8727400000000003E-2</c:v>
                </c:pt>
                <c:pt idx="13346">
                  <c:v>-7.5665899999999994E-2</c:v>
                </c:pt>
                <c:pt idx="13347">
                  <c:v>-7.2598899999999994E-2</c:v>
                </c:pt>
                <c:pt idx="13348">
                  <c:v>-6.9529999999999995E-2</c:v>
                </c:pt>
                <c:pt idx="13349">
                  <c:v>-6.6459699999999997E-2</c:v>
                </c:pt>
                <c:pt idx="13350">
                  <c:v>-6.3388899999999998E-2</c:v>
                </c:pt>
                <c:pt idx="13351">
                  <c:v>-6.0322899999999999E-2</c:v>
                </c:pt>
                <c:pt idx="13352">
                  <c:v>-5.7266200000000003E-2</c:v>
                </c:pt>
                <c:pt idx="13353">
                  <c:v>-5.4216399999999998E-2</c:v>
                </c:pt>
                <c:pt idx="13354">
                  <c:v>-5.1169199999999998E-2</c:v>
                </c:pt>
                <c:pt idx="13355">
                  <c:v>-4.8124E-2</c:v>
                </c:pt>
                <c:pt idx="13356">
                  <c:v>-4.5082700000000003E-2</c:v>
                </c:pt>
                <c:pt idx="13357">
                  <c:v>-4.2046E-2</c:v>
                </c:pt>
                <c:pt idx="13358">
                  <c:v>-3.9013399999999997E-2</c:v>
                </c:pt>
                <c:pt idx="13359">
                  <c:v>-3.5986700000000003E-2</c:v>
                </c:pt>
                <c:pt idx="13360">
                  <c:v>-3.2968600000000001E-2</c:v>
                </c:pt>
                <c:pt idx="13361">
                  <c:v>-2.9963699999999999E-2</c:v>
                </c:pt>
                <c:pt idx="13362">
                  <c:v>-2.6979300000000001E-2</c:v>
                </c:pt>
                <c:pt idx="13363">
                  <c:v>-2.4019599999999999E-2</c:v>
                </c:pt>
                <c:pt idx="13364">
                  <c:v>-2.1085799999999998E-2</c:v>
                </c:pt>
                <c:pt idx="13365">
                  <c:v>-1.8182199999999999E-2</c:v>
                </c:pt>
                <c:pt idx="13366">
                  <c:v>-1.5316099999999999E-2</c:v>
                </c:pt>
                <c:pt idx="13367">
                  <c:v>-1.24942E-2</c:v>
                </c:pt>
                <c:pt idx="13368" formatCode="0.00E+00">
                  <c:v>-9.7191099999999996E-3</c:v>
                </c:pt>
                <c:pt idx="13369" formatCode="0.00E+00">
                  <c:v>-6.99126E-3</c:v>
                </c:pt>
                <c:pt idx="13370" formatCode="0.00E+00">
                  <c:v>-4.3146900000000004E-3</c:v>
                </c:pt>
                <c:pt idx="13371" formatCode="0.00E+00">
                  <c:v>-1.69732E-3</c:v>
                </c:pt>
                <c:pt idx="13372" formatCode="0.00E+00">
                  <c:v>8.5524899999999998E-4</c:v>
                </c:pt>
                <c:pt idx="13373" formatCode="0.00E+00">
                  <c:v>3.3435499999999998E-3</c:v>
                </c:pt>
                <c:pt idx="13374" formatCode="0.00E+00">
                  <c:v>5.7716299999999998E-3</c:v>
                </c:pt>
                <c:pt idx="13375" formatCode="0.00E+00">
                  <c:v>8.1409199999999994E-3</c:v>
                </c:pt>
                <c:pt idx="13376">
                  <c:v>1.0448499999999999E-2</c:v>
                </c:pt>
                <c:pt idx="13377">
                  <c:v>1.269E-2</c:v>
                </c:pt>
                <c:pt idx="13378">
                  <c:v>1.4860699999999999E-2</c:v>
                </c:pt>
                <c:pt idx="13379">
                  <c:v>1.6953900000000001E-2</c:v>
                </c:pt>
                <c:pt idx="13380">
                  <c:v>1.8963299999999999E-2</c:v>
                </c:pt>
                <c:pt idx="13381">
                  <c:v>2.0886999999999999E-2</c:v>
                </c:pt>
                <c:pt idx="13382">
                  <c:v>2.2725700000000001E-2</c:v>
                </c:pt>
                <c:pt idx="13383">
                  <c:v>2.4477499999999999E-2</c:v>
                </c:pt>
                <c:pt idx="13384">
                  <c:v>2.61376E-2</c:v>
                </c:pt>
                <c:pt idx="13385">
                  <c:v>2.7701300000000002E-2</c:v>
                </c:pt>
                <c:pt idx="13386">
                  <c:v>2.91638E-2</c:v>
                </c:pt>
                <c:pt idx="13387">
                  <c:v>3.0523100000000001E-2</c:v>
                </c:pt>
                <c:pt idx="13388">
                  <c:v>3.1780000000000003E-2</c:v>
                </c:pt>
                <c:pt idx="13389">
                  <c:v>3.2932599999999999E-2</c:v>
                </c:pt>
                <c:pt idx="13390">
                  <c:v>3.3977599999999997E-2</c:v>
                </c:pt>
                <c:pt idx="13391">
                  <c:v>3.4912800000000001E-2</c:v>
                </c:pt>
                <c:pt idx="13392">
                  <c:v>3.5738600000000002E-2</c:v>
                </c:pt>
                <c:pt idx="13393">
                  <c:v>3.6455700000000001E-2</c:v>
                </c:pt>
                <c:pt idx="13394">
                  <c:v>3.70628E-2</c:v>
                </c:pt>
                <c:pt idx="13395">
                  <c:v>3.7557800000000002E-2</c:v>
                </c:pt>
                <c:pt idx="13396">
                  <c:v>3.7939399999999998E-2</c:v>
                </c:pt>
                <c:pt idx="13397">
                  <c:v>3.8208399999999997E-2</c:v>
                </c:pt>
                <c:pt idx="13398">
                  <c:v>3.83661E-2</c:v>
                </c:pt>
                <c:pt idx="13399">
                  <c:v>3.8409199999999998E-2</c:v>
                </c:pt>
                <c:pt idx="13400">
                  <c:v>3.8333699999999998E-2</c:v>
                </c:pt>
                <c:pt idx="13401">
                  <c:v>3.8140800000000002E-2</c:v>
                </c:pt>
                <c:pt idx="13402">
                  <c:v>3.78374E-2</c:v>
                </c:pt>
                <c:pt idx="13403">
                  <c:v>3.7429900000000002E-2</c:v>
                </c:pt>
                <c:pt idx="13404">
                  <c:v>3.6920099999999997E-2</c:v>
                </c:pt>
                <c:pt idx="13405">
                  <c:v>3.6305700000000003E-2</c:v>
                </c:pt>
                <c:pt idx="13406">
                  <c:v>3.5583200000000002E-2</c:v>
                </c:pt>
                <c:pt idx="13407">
                  <c:v>3.4751799999999999E-2</c:v>
                </c:pt>
                <c:pt idx="13408">
                  <c:v>3.3814799999999999E-2</c:v>
                </c:pt>
                <c:pt idx="13409">
                  <c:v>3.2776199999999998E-2</c:v>
                </c:pt>
                <c:pt idx="13410">
                  <c:v>3.1637100000000001E-2</c:v>
                </c:pt>
                <c:pt idx="13411">
                  <c:v>3.03971E-2</c:v>
                </c:pt>
                <c:pt idx="13412">
                  <c:v>2.90587E-2</c:v>
                </c:pt>
                <c:pt idx="13413">
                  <c:v>2.7624699999999999E-2</c:v>
                </c:pt>
                <c:pt idx="13414">
                  <c:v>2.6095899999999998E-2</c:v>
                </c:pt>
                <c:pt idx="13415">
                  <c:v>2.4473000000000002E-2</c:v>
                </c:pt>
                <c:pt idx="13416">
                  <c:v>2.27563E-2</c:v>
                </c:pt>
                <c:pt idx="13417">
                  <c:v>2.09465E-2</c:v>
                </c:pt>
                <c:pt idx="13418">
                  <c:v>1.90479E-2</c:v>
                </c:pt>
                <c:pt idx="13419">
                  <c:v>1.7066999999999999E-2</c:v>
                </c:pt>
                <c:pt idx="13420">
                  <c:v>1.5008799999999999E-2</c:v>
                </c:pt>
                <c:pt idx="13421">
                  <c:v>1.2874999999999999E-2</c:v>
                </c:pt>
                <c:pt idx="13422">
                  <c:v>1.0666999999999999E-2</c:v>
                </c:pt>
                <c:pt idx="13423" formatCode="0.00E+00">
                  <c:v>8.3898900000000005E-3</c:v>
                </c:pt>
                <c:pt idx="13424" formatCode="0.00E+00">
                  <c:v>6.0490400000000003E-3</c:v>
                </c:pt>
                <c:pt idx="13425" formatCode="0.00E+00">
                  <c:v>3.6478600000000002E-3</c:v>
                </c:pt>
                <c:pt idx="13426" formatCode="0.00E+00">
                  <c:v>1.18918E-3</c:v>
                </c:pt>
                <c:pt idx="13427" formatCode="0.00E+00">
                  <c:v>-1.32343E-3</c:v>
                </c:pt>
                <c:pt idx="13428" formatCode="0.00E+00">
                  <c:v>-3.8849399999999999E-3</c:v>
                </c:pt>
                <c:pt idx="13429" formatCode="0.00E+00">
                  <c:v>-6.4918900000000002E-3</c:v>
                </c:pt>
                <c:pt idx="13430" formatCode="0.00E+00">
                  <c:v>-9.1451499999999995E-3</c:v>
                </c:pt>
                <c:pt idx="13431">
                  <c:v>-1.1846199999999999E-2</c:v>
                </c:pt>
                <c:pt idx="13432">
                  <c:v>-1.4593699999999999E-2</c:v>
                </c:pt>
                <c:pt idx="13433">
                  <c:v>-1.73857E-2</c:v>
                </c:pt>
                <c:pt idx="13434">
                  <c:v>-2.0218699999999999E-2</c:v>
                </c:pt>
                <c:pt idx="13435">
                  <c:v>-2.3086700000000002E-2</c:v>
                </c:pt>
                <c:pt idx="13436">
                  <c:v>-2.59817E-2</c:v>
                </c:pt>
                <c:pt idx="13437">
                  <c:v>-2.8897599999999999E-2</c:v>
                </c:pt>
                <c:pt idx="13438">
                  <c:v>-3.1831100000000001E-2</c:v>
                </c:pt>
                <c:pt idx="13439">
                  <c:v>-3.4780499999999999E-2</c:v>
                </c:pt>
                <c:pt idx="13440">
                  <c:v>-3.7744600000000003E-2</c:v>
                </c:pt>
                <c:pt idx="13441">
                  <c:v>-4.07198E-2</c:v>
                </c:pt>
                <c:pt idx="13442">
                  <c:v>-4.3698899999999999E-2</c:v>
                </c:pt>
                <c:pt idx="13443">
                  <c:v>-4.6675000000000001E-2</c:v>
                </c:pt>
                <c:pt idx="13444">
                  <c:v>-4.9646900000000001E-2</c:v>
                </c:pt>
                <c:pt idx="13445">
                  <c:v>-5.2614500000000002E-2</c:v>
                </c:pt>
                <c:pt idx="13446">
                  <c:v>-5.5573400000000002E-2</c:v>
                </c:pt>
                <c:pt idx="13447">
                  <c:v>-5.8517899999999998E-2</c:v>
                </c:pt>
                <c:pt idx="13448">
                  <c:v>-6.1443299999999999E-2</c:v>
                </c:pt>
                <c:pt idx="13449">
                  <c:v>-6.4344299999999993E-2</c:v>
                </c:pt>
                <c:pt idx="13450">
                  <c:v>-6.7215899999999995E-2</c:v>
                </c:pt>
                <c:pt idx="13451">
                  <c:v>-7.0056499999999994E-2</c:v>
                </c:pt>
                <c:pt idx="13452">
                  <c:v>-7.2864899999999996E-2</c:v>
                </c:pt>
                <c:pt idx="13453">
                  <c:v>-7.5636800000000004E-2</c:v>
                </c:pt>
                <c:pt idx="13454">
                  <c:v>-7.8365500000000005E-2</c:v>
                </c:pt>
                <c:pt idx="13455">
                  <c:v>-8.1046199999999999E-2</c:v>
                </c:pt>
                <c:pt idx="13456">
                  <c:v>-8.3676299999999995E-2</c:v>
                </c:pt>
                <c:pt idx="13457">
                  <c:v>-8.6252400000000007E-2</c:v>
                </c:pt>
                <c:pt idx="13458">
                  <c:v>-8.8769299999999995E-2</c:v>
                </c:pt>
                <c:pt idx="13459">
                  <c:v>-9.1222999999999999E-2</c:v>
                </c:pt>
                <c:pt idx="13460">
                  <c:v>-9.3611600000000003E-2</c:v>
                </c:pt>
                <c:pt idx="13461">
                  <c:v>-9.5932799999999999E-2</c:v>
                </c:pt>
                <c:pt idx="13462">
                  <c:v>-9.8184599999999997E-2</c:v>
                </c:pt>
                <c:pt idx="13463">
                  <c:v>-0.10036399999999999</c:v>
                </c:pt>
                <c:pt idx="13464">
                  <c:v>-0.102469</c:v>
                </c:pt>
                <c:pt idx="13465">
                  <c:v>-0.104494</c:v>
                </c:pt>
                <c:pt idx="13466">
                  <c:v>-0.106437</c:v>
                </c:pt>
                <c:pt idx="13467">
                  <c:v>-0.108297</c:v>
                </c:pt>
                <c:pt idx="13468">
                  <c:v>-0.11007400000000001</c:v>
                </c:pt>
                <c:pt idx="13469">
                  <c:v>-0.111765</c:v>
                </c:pt>
                <c:pt idx="13470">
                  <c:v>-0.11336599999999999</c:v>
                </c:pt>
                <c:pt idx="13471">
                  <c:v>-0.114872</c:v>
                </c:pt>
                <c:pt idx="13472">
                  <c:v>-0.116281</c:v>
                </c:pt>
                <c:pt idx="13473">
                  <c:v>-0.11759</c:v>
                </c:pt>
                <c:pt idx="13474">
                  <c:v>-0.118799</c:v>
                </c:pt>
                <c:pt idx="13475">
                  <c:v>-0.119907</c:v>
                </c:pt>
                <c:pt idx="13476">
                  <c:v>-0.12091300000000001</c:v>
                </c:pt>
                <c:pt idx="13477">
                  <c:v>-0.12181699999999999</c:v>
                </c:pt>
                <c:pt idx="13478">
                  <c:v>-0.122616</c:v>
                </c:pt>
                <c:pt idx="13479">
                  <c:v>-0.123308</c:v>
                </c:pt>
                <c:pt idx="13480">
                  <c:v>-0.123886</c:v>
                </c:pt>
                <c:pt idx="13481">
                  <c:v>-0.12435</c:v>
                </c:pt>
                <c:pt idx="13482">
                  <c:v>-0.124697</c:v>
                </c:pt>
                <c:pt idx="13483">
                  <c:v>-0.124928</c:v>
                </c:pt>
                <c:pt idx="13484">
                  <c:v>-0.12504499999999999</c:v>
                </c:pt>
                <c:pt idx="13485">
                  <c:v>-0.12504999999999999</c:v>
                </c:pt>
                <c:pt idx="13486">
                  <c:v>-0.12494</c:v>
                </c:pt>
                <c:pt idx="13487">
                  <c:v>-0.12471400000000001</c:v>
                </c:pt>
                <c:pt idx="13488">
                  <c:v>-0.124371</c:v>
                </c:pt>
                <c:pt idx="13489">
                  <c:v>-0.12391099999999999</c:v>
                </c:pt>
                <c:pt idx="13490">
                  <c:v>-0.123336</c:v>
                </c:pt>
                <c:pt idx="13491">
                  <c:v>-0.12264600000000001</c:v>
                </c:pt>
                <c:pt idx="13492">
                  <c:v>-0.121841</c:v>
                </c:pt>
                <c:pt idx="13493">
                  <c:v>-0.120923</c:v>
                </c:pt>
                <c:pt idx="13494">
                  <c:v>-0.119894</c:v>
                </c:pt>
                <c:pt idx="13495">
                  <c:v>-0.118754</c:v>
                </c:pt>
                <c:pt idx="13496">
                  <c:v>-0.117506</c:v>
                </c:pt>
                <c:pt idx="13497">
                  <c:v>-0.116151</c:v>
                </c:pt>
                <c:pt idx="13498">
                  <c:v>-0.114689</c:v>
                </c:pt>
                <c:pt idx="13499">
                  <c:v>-0.113124</c:v>
                </c:pt>
                <c:pt idx="13500">
                  <c:v>-0.111454</c:v>
                </c:pt>
                <c:pt idx="13501">
                  <c:v>-0.109679</c:v>
                </c:pt>
                <c:pt idx="13502">
                  <c:v>-0.107805</c:v>
                </c:pt>
                <c:pt idx="13503">
                  <c:v>-0.105836</c:v>
                </c:pt>
                <c:pt idx="13504">
                  <c:v>-0.10377500000000001</c:v>
                </c:pt>
                <c:pt idx="13505">
                  <c:v>-0.101623</c:v>
                </c:pt>
                <c:pt idx="13506">
                  <c:v>-9.9382899999999996E-2</c:v>
                </c:pt>
                <c:pt idx="13507">
                  <c:v>-9.7058599999999995E-2</c:v>
                </c:pt>
                <c:pt idx="13508">
                  <c:v>-9.4649899999999995E-2</c:v>
                </c:pt>
                <c:pt idx="13509">
                  <c:v>-9.2156699999999994E-2</c:v>
                </c:pt>
                <c:pt idx="13510">
                  <c:v>-8.9582200000000001E-2</c:v>
                </c:pt>
                <c:pt idx="13511">
                  <c:v>-8.6931900000000006E-2</c:v>
                </c:pt>
                <c:pt idx="13512">
                  <c:v>-8.4210300000000002E-2</c:v>
                </c:pt>
                <c:pt idx="13513">
                  <c:v>-8.1418199999999996E-2</c:v>
                </c:pt>
                <c:pt idx="13514">
                  <c:v>-7.8556200000000007E-2</c:v>
                </c:pt>
                <c:pt idx="13515">
                  <c:v>-7.5627E-2</c:v>
                </c:pt>
                <c:pt idx="13516">
                  <c:v>-7.26353E-2</c:v>
                </c:pt>
                <c:pt idx="13517">
                  <c:v>-6.9587099999999999E-2</c:v>
                </c:pt>
                <c:pt idx="13518">
                  <c:v>-6.6488500000000006E-2</c:v>
                </c:pt>
                <c:pt idx="13519">
                  <c:v>-6.3342899999999994E-2</c:v>
                </c:pt>
                <c:pt idx="13520">
                  <c:v>-6.0152799999999999E-2</c:v>
                </c:pt>
                <c:pt idx="13521">
                  <c:v>-5.6920499999999999E-2</c:v>
                </c:pt>
                <c:pt idx="13522">
                  <c:v>-5.3648800000000003E-2</c:v>
                </c:pt>
                <c:pt idx="13523">
                  <c:v>-5.0341400000000001E-2</c:v>
                </c:pt>
                <c:pt idx="13524">
                  <c:v>-4.7001099999999997E-2</c:v>
                </c:pt>
                <c:pt idx="13525">
                  <c:v>-4.36297E-2</c:v>
                </c:pt>
                <c:pt idx="13526">
                  <c:v>-4.0229399999999998E-2</c:v>
                </c:pt>
                <c:pt idx="13527">
                  <c:v>-3.6805400000000002E-2</c:v>
                </c:pt>
                <c:pt idx="13528">
                  <c:v>-3.3365800000000001E-2</c:v>
                </c:pt>
                <c:pt idx="13529">
                  <c:v>-2.99175E-2</c:v>
                </c:pt>
                <c:pt idx="13530">
                  <c:v>-2.64648E-2</c:v>
                </c:pt>
                <c:pt idx="13531">
                  <c:v>-2.3010900000000001E-2</c:v>
                </c:pt>
                <c:pt idx="13532">
                  <c:v>-1.95601E-2</c:v>
                </c:pt>
                <c:pt idx="13533">
                  <c:v>-1.61158E-2</c:v>
                </c:pt>
                <c:pt idx="13534">
                  <c:v>-1.2678999999999999E-2</c:v>
                </c:pt>
                <c:pt idx="13535" formatCode="0.00E+00">
                  <c:v>-9.2507500000000003E-3</c:v>
                </c:pt>
                <c:pt idx="13536" formatCode="0.00E+00">
                  <c:v>-5.8334700000000003E-3</c:v>
                </c:pt>
                <c:pt idx="13537" formatCode="0.00E+00">
                  <c:v>-2.4294099999999999E-3</c:v>
                </c:pt>
                <c:pt idx="13538" formatCode="0.00E+00">
                  <c:v>9.6096599999999995E-4</c:v>
                </c:pt>
                <c:pt idx="13539" formatCode="0.00E+00">
                  <c:v>4.3361299999999997E-3</c:v>
                </c:pt>
                <c:pt idx="13540" formatCode="0.00E+00">
                  <c:v>7.6924799999999998E-3</c:v>
                </c:pt>
                <c:pt idx="13541">
                  <c:v>1.10265E-2</c:v>
                </c:pt>
                <c:pt idx="13542">
                  <c:v>1.43359E-2</c:v>
                </c:pt>
                <c:pt idx="13543">
                  <c:v>1.7618499999999999E-2</c:v>
                </c:pt>
                <c:pt idx="13544">
                  <c:v>2.0871899999999999E-2</c:v>
                </c:pt>
                <c:pt idx="13545">
                  <c:v>2.40929E-2</c:v>
                </c:pt>
                <c:pt idx="13546">
                  <c:v>2.7278199999999999E-2</c:v>
                </c:pt>
                <c:pt idx="13547">
                  <c:v>3.04245E-2</c:v>
                </c:pt>
                <c:pt idx="13548">
                  <c:v>3.3528799999999997E-2</c:v>
                </c:pt>
                <c:pt idx="13549">
                  <c:v>3.65879E-2</c:v>
                </c:pt>
                <c:pt idx="13550">
                  <c:v>3.9598599999999998E-2</c:v>
                </c:pt>
                <c:pt idx="13551">
                  <c:v>4.2558699999999998E-2</c:v>
                </c:pt>
                <c:pt idx="13552">
                  <c:v>4.5467800000000003E-2</c:v>
                </c:pt>
                <c:pt idx="13553">
                  <c:v>4.83267E-2</c:v>
                </c:pt>
                <c:pt idx="13554">
                  <c:v>5.1136899999999999E-2</c:v>
                </c:pt>
                <c:pt idx="13555">
                  <c:v>5.3898700000000001E-2</c:v>
                </c:pt>
                <c:pt idx="13556">
                  <c:v>5.6609600000000003E-2</c:v>
                </c:pt>
                <c:pt idx="13557">
                  <c:v>5.9265199999999997E-2</c:v>
                </c:pt>
                <c:pt idx="13558">
                  <c:v>6.1861899999999997E-2</c:v>
                </c:pt>
                <c:pt idx="13559">
                  <c:v>6.4397499999999996E-2</c:v>
                </c:pt>
                <c:pt idx="13560">
                  <c:v>6.6871799999999995E-2</c:v>
                </c:pt>
                <c:pt idx="13561">
                  <c:v>6.9284700000000005E-2</c:v>
                </c:pt>
                <c:pt idx="13562">
                  <c:v>7.1636500000000006E-2</c:v>
                </c:pt>
                <c:pt idx="13563">
                  <c:v>7.3928199999999999E-2</c:v>
                </c:pt>
                <c:pt idx="13564">
                  <c:v>7.6161499999999993E-2</c:v>
                </c:pt>
                <c:pt idx="13565">
                  <c:v>7.8338400000000002E-2</c:v>
                </c:pt>
                <c:pt idx="13566">
                  <c:v>8.0461400000000002E-2</c:v>
                </c:pt>
                <c:pt idx="13567">
                  <c:v>8.2533599999999999E-2</c:v>
                </c:pt>
                <c:pt idx="13568">
                  <c:v>8.4556800000000001E-2</c:v>
                </c:pt>
                <c:pt idx="13569">
                  <c:v>8.6530999999999997E-2</c:v>
                </c:pt>
                <c:pt idx="13570">
                  <c:v>8.8454400000000002E-2</c:v>
                </c:pt>
                <c:pt idx="13571">
                  <c:v>9.0323299999999995E-2</c:v>
                </c:pt>
                <c:pt idx="13572">
                  <c:v>9.2134800000000003E-2</c:v>
                </c:pt>
                <c:pt idx="13573">
                  <c:v>9.3889700000000006E-2</c:v>
                </c:pt>
                <c:pt idx="13574">
                  <c:v>9.5592099999999999E-2</c:v>
                </c:pt>
                <c:pt idx="13575">
                  <c:v>9.7246299999999994E-2</c:v>
                </c:pt>
                <c:pt idx="13576">
                  <c:v>9.8855499999999999E-2</c:v>
                </c:pt>
                <c:pt idx="13577">
                  <c:v>0.100422</c:v>
                </c:pt>
                <c:pt idx="13578">
                  <c:v>0.10194599999999999</c:v>
                </c:pt>
                <c:pt idx="13579">
                  <c:v>0.10342999999999999</c:v>
                </c:pt>
                <c:pt idx="13580">
                  <c:v>0.104874</c:v>
                </c:pt>
                <c:pt idx="13581">
                  <c:v>0.106277</c:v>
                </c:pt>
                <c:pt idx="13582">
                  <c:v>0.107642</c:v>
                </c:pt>
                <c:pt idx="13583">
                  <c:v>0.108968</c:v>
                </c:pt>
                <c:pt idx="13584">
                  <c:v>0.11025799999999999</c:v>
                </c:pt>
                <c:pt idx="13585">
                  <c:v>0.111512</c:v>
                </c:pt>
                <c:pt idx="13586">
                  <c:v>0.11273</c:v>
                </c:pt>
                <c:pt idx="13587">
                  <c:v>0.113912</c:v>
                </c:pt>
                <c:pt idx="13588">
                  <c:v>0.11505899999999999</c:v>
                </c:pt>
                <c:pt idx="13589">
                  <c:v>0.116172</c:v>
                </c:pt>
                <c:pt idx="13590">
                  <c:v>0.11725099999999999</c:v>
                </c:pt>
                <c:pt idx="13591">
                  <c:v>0.118293</c:v>
                </c:pt>
                <c:pt idx="13592">
                  <c:v>0.1193</c:v>
                </c:pt>
                <c:pt idx="13593">
                  <c:v>0.12027400000000001</c:v>
                </c:pt>
                <c:pt idx="13594">
                  <c:v>0.121213</c:v>
                </c:pt>
                <c:pt idx="13595">
                  <c:v>0.122115</c:v>
                </c:pt>
                <c:pt idx="13596">
                  <c:v>0.122983</c:v>
                </c:pt>
                <c:pt idx="13597">
                  <c:v>0.123819</c:v>
                </c:pt>
                <c:pt idx="13598">
                  <c:v>0.12461999999999999</c:v>
                </c:pt>
                <c:pt idx="13599">
                  <c:v>0.125386</c:v>
                </c:pt>
                <c:pt idx="13600">
                  <c:v>0.12612000000000001</c:v>
                </c:pt>
                <c:pt idx="13601">
                  <c:v>0.12682299999999999</c:v>
                </c:pt>
                <c:pt idx="13602">
                  <c:v>0.127495</c:v>
                </c:pt>
                <c:pt idx="13603">
                  <c:v>0.128133</c:v>
                </c:pt>
                <c:pt idx="13604">
                  <c:v>0.12873499999999999</c:v>
                </c:pt>
                <c:pt idx="13605">
                  <c:v>0.129299</c:v>
                </c:pt>
                <c:pt idx="13606">
                  <c:v>0.129827</c:v>
                </c:pt>
                <c:pt idx="13607">
                  <c:v>0.13031799999999999</c:v>
                </c:pt>
                <c:pt idx="13608">
                  <c:v>0.130777</c:v>
                </c:pt>
                <c:pt idx="13609">
                  <c:v>0.13120399999999999</c:v>
                </c:pt>
                <c:pt idx="13610">
                  <c:v>0.13159999999999999</c:v>
                </c:pt>
                <c:pt idx="13611">
                  <c:v>0.131967</c:v>
                </c:pt>
                <c:pt idx="13612">
                  <c:v>0.132304</c:v>
                </c:pt>
                <c:pt idx="13613">
                  <c:v>0.13261600000000001</c:v>
                </c:pt>
                <c:pt idx="13614">
                  <c:v>0.13289899999999999</c:v>
                </c:pt>
                <c:pt idx="13615">
                  <c:v>0.13315299999999999</c:v>
                </c:pt>
                <c:pt idx="13616">
                  <c:v>0.13337499999999999</c:v>
                </c:pt>
                <c:pt idx="13617">
                  <c:v>0.13356499999999999</c:v>
                </c:pt>
                <c:pt idx="13618">
                  <c:v>0.13372300000000001</c:v>
                </c:pt>
                <c:pt idx="13619">
                  <c:v>0.13384499999999999</c:v>
                </c:pt>
                <c:pt idx="13620">
                  <c:v>0.13393099999999999</c:v>
                </c:pt>
                <c:pt idx="13621">
                  <c:v>0.13398299999999999</c:v>
                </c:pt>
                <c:pt idx="13622">
                  <c:v>0.13400300000000001</c:v>
                </c:pt>
                <c:pt idx="13623">
                  <c:v>0.133994</c:v>
                </c:pt>
                <c:pt idx="13624">
                  <c:v>0.13395699999999999</c:v>
                </c:pt>
                <c:pt idx="13625">
                  <c:v>0.13389100000000001</c:v>
                </c:pt>
                <c:pt idx="13626">
                  <c:v>0.133796</c:v>
                </c:pt>
                <c:pt idx="13627">
                  <c:v>0.13367299999999999</c:v>
                </c:pt>
                <c:pt idx="13628">
                  <c:v>0.133519</c:v>
                </c:pt>
                <c:pt idx="13629">
                  <c:v>0.13333400000000001</c:v>
                </c:pt>
                <c:pt idx="13630">
                  <c:v>0.13312199999999999</c:v>
                </c:pt>
                <c:pt idx="13631">
                  <c:v>0.132878</c:v>
                </c:pt>
                <c:pt idx="13632">
                  <c:v>0.132604</c:v>
                </c:pt>
                <c:pt idx="13633">
                  <c:v>0.132302</c:v>
                </c:pt>
                <c:pt idx="13634">
                  <c:v>0.13197300000000001</c:v>
                </c:pt>
                <c:pt idx="13635">
                  <c:v>0.13161300000000001</c:v>
                </c:pt>
                <c:pt idx="13636">
                  <c:v>0.131219</c:v>
                </c:pt>
                <c:pt idx="13637">
                  <c:v>0.13078799999999999</c:v>
                </c:pt>
                <c:pt idx="13638">
                  <c:v>0.13032099999999999</c:v>
                </c:pt>
                <c:pt idx="13639">
                  <c:v>0.12981799999999999</c:v>
                </c:pt>
                <c:pt idx="13640">
                  <c:v>0.12928200000000001</c:v>
                </c:pt>
                <c:pt idx="13641">
                  <c:v>0.128714</c:v>
                </c:pt>
                <c:pt idx="13642">
                  <c:v>0.12811500000000001</c:v>
                </c:pt>
                <c:pt idx="13643">
                  <c:v>0.12748499999999999</c:v>
                </c:pt>
                <c:pt idx="13644">
                  <c:v>0.12682199999999999</c:v>
                </c:pt>
                <c:pt idx="13645">
                  <c:v>0.12612100000000001</c:v>
                </c:pt>
                <c:pt idx="13646">
                  <c:v>0.12537899999999999</c:v>
                </c:pt>
                <c:pt idx="13647">
                  <c:v>0.124596</c:v>
                </c:pt>
                <c:pt idx="13648">
                  <c:v>0.12377199999999999</c:v>
                </c:pt>
                <c:pt idx="13649">
                  <c:v>0.122907</c:v>
                </c:pt>
                <c:pt idx="13650">
                  <c:v>0.122001</c:v>
                </c:pt>
                <c:pt idx="13651">
                  <c:v>0.121056</c:v>
                </c:pt>
                <c:pt idx="13652">
                  <c:v>0.120071</c:v>
                </c:pt>
                <c:pt idx="13653">
                  <c:v>0.11905</c:v>
                </c:pt>
                <c:pt idx="13654">
                  <c:v>0.117994</c:v>
                </c:pt>
                <c:pt idx="13655">
                  <c:v>0.11690300000000001</c:v>
                </c:pt>
                <c:pt idx="13656">
                  <c:v>0.11577800000000001</c:v>
                </c:pt>
                <c:pt idx="13657">
                  <c:v>0.114619</c:v>
                </c:pt>
                <c:pt idx="13658">
                  <c:v>0.113428</c:v>
                </c:pt>
                <c:pt idx="13659">
                  <c:v>0.112203</c:v>
                </c:pt>
                <c:pt idx="13660">
                  <c:v>0.110946</c:v>
                </c:pt>
                <c:pt idx="13661">
                  <c:v>0.10965800000000001</c:v>
                </c:pt>
                <c:pt idx="13662">
                  <c:v>0.10834299999999999</c:v>
                </c:pt>
                <c:pt idx="13663">
                  <c:v>0.107</c:v>
                </c:pt>
                <c:pt idx="13664">
                  <c:v>0.105631</c:v>
                </c:pt>
                <c:pt idx="13665">
                  <c:v>0.10423499999999999</c:v>
                </c:pt>
                <c:pt idx="13666">
                  <c:v>0.102811</c:v>
                </c:pt>
                <c:pt idx="13667">
                  <c:v>0.10136299999999999</c:v>
                </c:pt>
                <c:pt idx="13668">
                  <c:v>9.9891400000000005E-2</c:v>
                </c:pt>
                <c:pt idx="13669">
                  <c:v>9.8396899999999995E-2</c:v>
                </c:pt>
                <c:pt idx="13670">
                  <c:v>9.6880599999999997E-2</c:v>
                </c:pt>
                <c:pt idx="13671">
                  <c:v>9.5344499999999999E-2</c:v>
                </c:pt>
                <c:pt idx="13672">
                  <c:v>9.3791299999999994E-2</c:v>
                </c:pt>
                <c:pt idx="13673">
                  <c:v>9.2222999999999999E-2</c:v>
                </c:pt>
                <c:pt idx="13674">
                  <c:v>9.0640600000000002E-2</c:v>
                </c:pt>
                <c:pt idx="13675">
                  <c:v>8.9044499999999999E-2</c:v>
                </c:pt>
                <c:pt idx="13676">
                  <c:v>8.7434600000000001E-2</c:v>
                </c:pt>
                <c:pt idx="13677">
                  <c:v>8.5811499999999999E-2</c:v>
                </c:pt>
                <c:pt idx="13678">
                  <c:v>8.4175799999999995E-2</c:v>
                </c:pt>
                <c:pt idx="13679">
                  <c:v>8.2529099999999994E-2</c:v>
                </c:pt>
                <c:pt idx="13680">
                  <c:v>8.0873200000000006E-2</c:v>
                </c:pt>
                <c:pt idx="13681">
                  <c:v>7.9207600000000003E-2</c:v>
                </c:pt>
                <c:pt idx="13682">
                  <c:v>7.7529000000000001E-2</c:v>
                </c:pt>
                <c:pt idx="13683">
                  <c:v>7.5836200000000006E-2</c:v>
                </c:pt>
                <c:pt idx="13684">
                  <c:v>7.4130600000000005E-2</c:v>
                </c:pt>
                <c:pt idx="13685">
                  <c:v>7.2412699999999997E-2</c:v>
                </c:pt>
                <c:pt idx="13686">
                  <c:v>7.0680699999999999E-2</c:v>
                </c:pt>
                <c:pt idx="13687">
                  <c:v>6.8932900000000005E-2</c:v>
                </c:pt>
                <c:pt idx="13688">
                  <c:v>6.7168800000000001E-2</c:v>
                </c:pt>
                <c:pt idx="13689">
                  <c:v>6.5390500000000004E-2</c:v>
                </c:pt>
                <c:pt idx="13690">
                  <c:v>6.3600299999999999E-2</c:v>
                </c:pt>
                <c:pt idx="13691">
                  <c:v>6.1798699999999998E-2</c:v>
                </c:pt>
                <c:pt idx="13692">
                  <c:v>5.9984599999999999E-2</c:v>
                </c:pt>
                <c:pt idx="13693">
                  <c:v>5.8159200000000001E-2</c:v>
                </c:pt>
                <c:pt idx="13694">
                  <c:v>5.6326800000000003E-2</c:v>
                </c:pt>
                <c:pt idx="13695">
                  <c:v>5.4491600000000001E-2</c:v>
                </c:pt>
                <c:pt idx="13696">
                  <c:v>5.2654899999999998E-2</c:v>
                </c:pt>
                <c:pt idx="13697">
                  <c:v>5.0817399999999999E-2</c:v>
                </c:pt>
                <c:pt idx="13698">
                  <c:v>4.8980799999999998E-2</c:v>
                </c:pt>
                <c:pt idx="13699">
                  <c:v>4.71472E-2</c:v>
                </c:pt>
                <c:pt idx="13700">
                  <c:v>4.5318400000000002E-2</c:v>
                </c:pt>
                <c:pt idx="13701">
                  <c:v>4.3493799999999999E-2</c:v>
                </c:pt>
                <c:pt idx="13702">
                  <c:v>4.1671699999999999E-2</c:v>
                </c:pt>
                <c:pt idx="13703">
                  <c:v>3.9853199999999998E-2</c:v>
                </c:pt>
                <c:pt idx="13704">
                  <c:v>3.8041499999999999E-2</c:v>
                </c:pt>
                <c:pt idx="13705">
                  <c:v>3.6240399999999999E-2</c:v>
                </c:pt>
                <c:pt idx="13706">
                  <c:v>3.4452099999999999E-2</c:v>
                </c:pt>
                <c:pt idx="13707">
                  <c:v>3.2676299999999998E-2</c:v>
                </c:pt>
                <c:pt idx="13708">
                  <c:v>3.0912100000000001E-2</c:v>
                </c:pt>
                <c:pt idx="13709">
                  <c:v>2.9159999999999998E-2</c:v>
                </c:pt>
                <c:pt idx="13710">
                  <c:v>2.74217E-2</c:v>
                </c:pt>
                <c:pt idx="13711">
                  <c:v>2.56995E-2</c:v>
                </c:pt>
                <c:pt idx="13712">
                  <c:v>2.3995200000000001E-2</c:v>
                </c:pt>
                <c:pt idx="13713">
                  <c:v>2.2309599999999999E-2</c:v>
                </c:pt>
                <c:pt idx="13714">
                  <c:v>2.06444E-2</c:v>
                </c:pt>
                <c:pt idx="13715">
                  <c:v>1.9002100000000001E-2</c:v>
                </c:pt>
                <c:pt idx="13716">
                  <c:v>1.7385299999999999E-2</c:v>
                </c:pt>
                <c:pt idx="13717">
                  <c:v>1.57962E-2</c:v>
                </c:pt>
                <c:pt idx="13718">
                  <c:v>1.4236499999999999E-2</c:v>
                </c:pt>
                <c:pt idx="13719">
                  <c:v>1.27081E-2</c:v>
                </c:pt>
                <c:pt idx="13720">
                  <c:v>1.12149E-2</c:v>
                </c:pt>
                <c:pt idx="13721" formatCode="0.00E+00">
                  <c:v>9.7615299999999992E-3</c:v>
                </c:pt>
                <c:pt idx="13722" formatCode="0.00E+00">
                  <c:v>8.3481000000000007E-3</c:v>
                </c:pt>
                <c:pt idx="13723" formatCode="0.00E+00">
                  <c:v>6.9707399999999996E-3</c:v>
                </c:pt>
                <c:pt idx="13724" formatCode="0.00E+00">
                  <c:v>5.6269800000000002E-3</c:v>
                </c:pt>
                <c:pt idx="13725" formatCode="0.00E+00">
                  <c:v>4.3181699999999996E-3</c:v>
                </c:pt>
                <c:pt idx="13726" formatCode="0.00E+00">
                  <c:v>3.0477199999999999E-3</c:v>
                </c:pt>
                <c:pt idx="13727" formatCode="0.00E+00">
                  <c:v>1.8193599999999999E-3</c:v>
                </c:pt>
                <c:pt idx="13728" formatCode="0.00E+00">
                  <c:v>6.3699500000000001E-4</c:v>
                </c:pt>
                <c:pt idx="13729" formatCode="0.00E+00">
                  <c:v>-4.9659699999999999E-4</c:v>
                </c:pt>
                <c:pt idx="13730" formatCode="0.00E+00">
                  <c:v>-1.58198E-3</c:v>
                </c:pt>
                <c:pt idx="13731" formatCode="0.00E+00">
                  <c:v>-2.62284E-3</c:v>
                </c:pt>
                <c:pt idx="13732" formatCode="0.00E+00">
                  <c:v>-3.6220800000000002E-3</c:v>
                </c:pt>
                <c:pt idx="13733" formatCode="0.00E+00">
                  <c:v>-4.5788299999999999E-3</c:v>
                </c:pt>
                <c:pt idx="13734" formatCode="0.00E+00">
                  <c:v>-5.4899500000000004E-3</c:v>
                </c:pt>
                <c:pt idx="13735" formatCode="0.00E+00">
                  <c:v>-6.3524000000000002E-3</c:v>
                </c:pt>
                <c:pt idx="13736" formatCode="0.00E+00">
                  <c:v>-7.1648099999999998E-3</c:v>
                </c:pt>
                <c:pt idx="13737" formatCode="0.00E+00">
                  <c:v>-7.9270199999999999E-3</c:v>
                </c:pt>
                <c:pt idx="13738" formatCode="0.00E+00">
                  <c:v>-8.6385300000000002E-3</c:v>
                </c:pt>
                <c:pt idx="13739" formatCode="0.00E+00">
                  <c:v>-9.2982599999999992E-3</c:v>
                </c:pt>
                <c:pt idx="13740" formatCode="0.00E+00">
                  <c:v>-9.9040499999999993E-3</c:v>
                </c:pt>
                <c:pt idx="13741">
                  <c:v>-1.0453499999999999E-2</c:v>
                </c:pt>
                <c:pt idx="13742">
                  <c:v>-1.09458E-2</c:v>
                </c:pt>
                <c:pt idx="13743">
                  <c:v>-1.1380599999999999E-2</c:v>
                </c:pt>
                <c:pt idx="13744">
                  <c:v>-1.17552E-2</c:v>
                </c:pt>
                <c:pt idx="13745">
                  <c:v>-1.2065599999999999E-2</c:v>
                </c:pt>
                <c:pt idx="13746">
                  <c:v>-1.2308299999999999E-2</c:v>
                </c:pt>
                <c:pt idx="13747">
                  <c:v>-1.2481000000000001E-2</c:v>
                </c:pt>
                <c:pt idx="13748">
                  <c:v>-1.25833E-2</c:v>
                </c:pt>
                <c:pt idx="13749">
                  <c:v>-1.26164E-2</c:v>
                </c:pt>
                <c:pt idx="13750">
                  <c:v>-1.25825E-2</c:v>
                </c:pt>
                <c:pt idx="13751">
                  <c:v>-1.24841E-2</c:v>
                </c:pt>
                <c:pt idx="13752">
                  <c:v>-1.2323600000000001E-2</c:v>
                </c:pt>
                <c:pt idx="13753">
                  <c:v>-1.21017E-2</c:v>
                </c:pt>
                <c:pt idx="13754">
                  <c:v>-1.18183E-2</c:v>
                </c:pt>
                <c:pt idx="13755">
                  <c:v>-1.14728E-2</c:v>
                </c:pt>
                <c:pt idx="13756">
                  <c:v>-1.10647E-2</c:v>
                </c:pt>
                <c:pt idx="13757">
                  <c:v>-1.05933E-2</c:v>
                </c:pt>
                <c:pt idx="13758">
                  <c:v>-1.00588E-2</c:v>
                </c:pt>
                <c:pt idx="13759" formatCode="0.00E+00">
                  <c:v>-9.4625500000000001E-3</c:v>
                </c:pt>
                <c:pt idx="13760" formatCode="0.00E+00">
                  <c:v>-8.8053200000000002E-3</c:v>
                </c:pt>
                <c:pt idx="13761" formatCode="0.00E+00">
                  <c:v>-8.0859799999999996E-3</c:v>
                </c:pt>
                <c:pt idx="13762" formatCode="0.00E+00">
                  <c:v>-7.3021500000000003E-3</c:v>
                </c:pt>
                <c:pt idx="13763" formatCode="0.00E+00">
                  <c:v>-6.45175E-3</c:v>
                </c:pt>
                <c:pt idx="13764" formatCode="0.00E+00">
                  <c:v>-5.5334299999999998E-3</c:v>
                </c:pt>
                <c:pt idx="13765" formatCode="0.00E+00">
                  <c:v>-4.5460500000000003E-3</c:v>
                </c:pt>
                <c:pt idx="13766" formatCode="0.00E+00">
                  <c:v>-3.4890300000000002E-3</c:v>
                </c:pt>
                <c:pt idx="13767" formatCode="0.00E+00">
                  <c:v>-2.3639799999999999E-3</c:v>
                </c:pt>
                <c:pt idx="13768" formatCode="0.00E+00">
                  <c:v>-1.1743999999999999E-3</c:v>
                </c:pt>
                <c:pt idx="13769" formatCode="0.00E+00">
                  <c:v>7.6131799999999995E-5</c:v>
                </c:pt>
                <c:pt idx="13770" formatCode="0.00E+00">
                  <c:v>1.38492E-3</c:v>
                </c:pt>
                <c:pt idx="13771" formatCode="0.00E+00">
                  <c:v>2.7503200000000001E-3</c:v>
                </c:pt>
                <c:pt idx="13772" formatCode="0.00E+00">
                  <c:v>4.1706900000000003E-3</c:v>
                </c:pt>
                <c:pt idx="13773" formatCode="0.00E+00">
                  <c:v>5.6430400000000002E-3</c:v>
                </c:pt>
                <c:pt idx="13774" formatCode="0.00E+00">
                  <c:v>7.1634000000000003E-3</c:v>
                </c:pt>
                <c:pt idx="13775" formatCode="0.00E+00">
                  <c:v>8.7277399999999995E-3</c:v>
                </c:pt>
                <c:pt idx="13776">
                  <c:v>1.0333800000000001E-2</c:v>
                </c:pt>
                <c:pt idx="13777">
                  <c:v>1.1982700000000001E-2</c:v>
                </c:pt>
                <c:pt idx="13778">
                  <c:v>1.36752E-2</c:v>
                </c:pt>
                <c:pt idx="13779">
                  <c:v>1.54098E-2</c:v>
                </c:pt>
                <c:pt idx="13780">
                  <c:v>1.7183799999999999E-2</c:v>
                </c:pt>
                <c:pt idx="13781">
                  <c:v>1.8995399999999999E-2</c:v>
                </c:pt>
                <c:pt idx="13782">
                  <c:v>2.0844399999999999E-2</c:v>
                </c:pt>
                <c:pt idx="13783">
                  <c:v>2.2730299999999998E-2</c:v>
                </c:pt>
                <c:pt idx="13784">
                  <c:v>2.4650600000000002E-2</c:v>
                </c:pt>
                <c:pt idx="13785">
                  <c:v>2.6601799999999998E-2</c:v>
                </c:pt>
                <c:pt idx="13786">
                  <c:v>2.8581700000000002E-2</c:v>
                </c:pt>
                <c:pt idx="13787">
                  <c:v>3.05876E-2</c:v>
                </c:pt>
                <c:pt idx="13788">
                  <c:v>3.2616199999999998E-2</c:v>
                </c:pt>
                <c:pt idx="13789">
                  <c:v>3.4663699999999999E-2</c:v>
                </c:pt>
                <c:pt idx="13790">
                  <c:v>3.6725500000000001E-2</c:v>
                </c:pt>
                <c:pt idx="13791">
                  <c:v>3.8799399999999998E-2</c:v>
                </c:pt>
                <c:pt idx="13792">
                  <c:v>4.08875E-2</c:v>
                </c:pt>
                <c:pt idx="13793">
                  <c:v>4.2991599999999998E-2</c:v>
                </c:pt>
                <c:pt idx="13794">
                  <c:v>4.5109799999999999E-2</c:v>
                </c:pt>
                <c:pt idx="13795">
                  <c:v>4.7237599999999998E-2</c:v>
                </c:pt>
                <c:pt idx="13796">
                  <c:v>4.9370999999999998E-2</c:v>
                </c:pt>
                <c:pt idx="13797">
                  <c:v>5.1507699999999997E-2</c:v>
                </c:pt>
                <c:pt idx="13798">
                  <c:v>5.3646199999999998E-2</c:v>
                </c:pt>
                <c:pt idx="13799">
                  <c:v>5.57852E-2</c:v>
                </c:pt>
                <c:pt idx="13800">
                  <c:v>5.7922599999999998E-2</c:v>
                </c:pt>
                <c:pt idx="13801">
                  <c:v>6.00568E-2</c:v>
                </c:pt>
                <c:pt idx="13802">
                  <c:v>6.2186900000000003E-2</c:v>
                </c:pt>
                <c:pt idx="13803">
                  <c:v>6.4310099999999995E-2</c:v>
                </c:pt>
                <c:pt idx="13804">
                  <c:v>6.6422700000000001E-2</c:v>
                </c:pt>
                <c:pt idx="13805">
                  <c:v>6.8523500000000001E-2</c:v>
                </c:pt>
                <c:pt idx="13806">
                  <c:v>7.0613200000000001E-2</c:v>
                </c:pt>
                <c:pt idx="13807">
                  <c:v>7.2692599999999996E-2</c:v>
                </c:pt>
                <c:pt idx="13808">
                  <c:v>7.4760800000000002E-2</c:v>
                </c:pt>
                <c:pt idx="13809">
                  <c:v>7.6815099999999997E-2</c:v>
                </c:pt>
                <c:pt idx="13810">
                  <c:v>7.8850900000000002E-2</c:v>
                </c:pt>
                <c:pt idx="13811">
                  <c:v>8.0862400000000001E-2</c:v>
                </c:pt>
                <c:pt idx="13812">
                  <c:v>8.2845799999999997E-2</c:v>
                </c:pt>
                <c:pt idx="13813">
                  <c:v>8.4799799999999995E-2</c:v>
                </c:pt>
                <c:pt idx="13814">
                  <c:v>8.6723400000000006E-2</c:v>
                </c:pt>
                <c:pt idx="13815">
                  <c:v>8.8617100000000004E-2</c:v>
                </c:pt>
                <c:pt idx="13816">
                  <c:v>9.0482999999999994E-2</c:v>
                </c:pt>
                <c:pt idx="13817">
                  <c:v>9.2320299999999994E-2</c:v>
                </c:pt>
                <c:pt idx="13818">
                  <c:v>9.4123200000000004E-2</c:v>
                </c:pt>
                <c:pt idx="13819">
                  <c:v>9.5884700000000003E-2</c:v>
                </c:pt>
                <c:pt idx="13820">
                  <c:v>9.7602800000000003E-2</c:v>
                </c:pt>
                <c:pt idx="13821">
                  <c:v>9.9279500000000007E-2</c:v>
                </c:pt>
                <c:pt idx="13822">
                  <c:v>0.10091600000000001</c:v>
                </c:pt>
                <c:pt idx="13823">
                  <c:v>0.10251300000000001</c:v>
                </c:pt>
                <c:pt idx="13824">
                  <c:v>0.104071</c:v>
                </c:pt>
                <c:pt idx="13825">
                  <c:v>0.10559</c:v>
                </c:pt>
                <c:pt idx="13826">
                  <c:v>0.107069</c:v>
                </c:pt>
                <c:pt idx="13827">
                  <c:v>0.10850799999999999</c:v>
                </c:pt>
                <c:pt idx="13828">
                  <c:v>0.109906</c:v>
                </c:pt>
                <c:pt idx="13829">
                  <c:v>0.111263</c:v>
                </c:pt>
                <c:pt idx="13830">
                  <c:v>0.112583</c:v>
                </c:pt>
                <c:pt idx="13831">
                  <c:v>0.113871</c:v>
                </c:pt>
                <c:pt idx="13832">
                  <c:v>0.115133</c:v>
                </c:pt>
                <c:pt idx="13833">
                  <c:v>0.116373</c:v>
                </c:pt>
                <c:pt idx="13834">
                  <c:v>0.117586</c:v>
                </c:pt>
                <c:pt idx="13835">
                  <c:v>0.118765</c:v>
                </c:pt>
                <c:pt idx="13836">
                  <c:v>0.119908</c:v>
                </c:pt>
                <c:pt idx="13837">
                  <c:v>0.121014</c:v>
                </c:pt>
                <c:pt idx="13838">
                  <c:v>0.12207800000000001</c:v>
                </c:pt>
                <c:pt idx="13839">
                  <c:v>0.123101</c:v>
                </c:pt>
                <c:pt idx="13840">
                  <c:v>0.124081</c:v>
                </c:pt>
                <c:pt idx="13841">
                  <c:v>0.12501999999999999</c:v>
                </c:pt>
                <c:pt idx="13842">
                  <c:v>0.125918</c:v>
                </c:pt>
                <c:pt idx="13843">
                  <c:v>0.126773</c:v>
                </c:pt>
                <c:pt idx="13844">
                  <c:v>0.12758700000000001</c:v>
                </c:pt>
                <c:pt idx="13845">
                  <c:v>0.12836</c:v>
                </c:pt>
                <c:pt idx="13846">
                  <c:v>0.12909000000000001</c:v>
                </c:pt>
                <c:pt idx="13847">
                  <c:v>0.129771</c:v>
                </c:pt>
                <c:pt idx="13848">
                  <c:v>0.13040199999999999</c:v>
                </c:pt>
                <c:pt idx="13849">
                  <c:v>0.13099</c:v>
                </c:pt>
                <c:pt idx="13850">
                  <c:v>0.13153599999999999</c:v>
                </c:pt>
                <c:pt idx="13851">
                  <c:v>0.13204199999999999</c:v>
                </c:pt>
                <c:pt idx="13852">
                  <c:v>0.13250899999999999</c:v>
                </c:pt>
                <c:pt idx="13853">
                  <c:v>0.132939</c:v>
                </c:pt>
                <c:pt idx="13854">
                  <c:v>0.13333500000000001</c:v>
                </c:pt>
                <c:pt idx="13855">
                  <c:v>0.13369600000000001</c:v>
                </c:pt>
                <c:pt idx="13856">
                  <c:v>0.134022</c:v>
                </c:pt>
                <c:pt idx="13857">
                  <c:v>0.13431100000000001</c:v>
                </c:pt>
                <c:pt idx="13858">
                  <c:v>0.13456499999999999</c:v>
                </c:pt>
                <c:pt idx="13859">
                  <c:v>0.13478499999999999</c:v>
                </c:pt>
                <c:pt idx="13860">
                  <c:v>0.13497000000000001</c:v>
                </c:pt>
                <c:pt idx="13861">
                  <c:v>0.13512199999999999</c:v>
                </c:pt>
                <c:pt idx="13862">
                  <c:v>0.135239</c:v>
                </c:pt>
                <c:pt idx="13863">
                  <c:v>0.135323</c:v>
                </c:pt>
                <c:pt idx="13864">
                  <c:v>0.135375</c:v>
                </c:pt>
                <c:pt idx="13865">
                  <c:v>0.13539699999999999</c:v>
                </c:pt>
                <c:pt idx="13866">
                  <c:v>0.13538800000000001</c:v>
                </c:pt>
                <c:pt idx="13867">
                  <c:v>0.135351</c:v>
                </c:pt>
                <c:pt idx="13868">
                  <c:v>0.13528399999999999</c:v>
                </c:pt>
                <c:pt idx="13869">
                  <c:v>0.135188</c:v>
                </c:pt>
                <c:pt idx="13870">
                  <c:v>0.13506499999999999</c:v>
                </c:pt>
                <c:pt idx="13871">
                  <c:v>0.13491600000000001</c:v>
                </c:pt>
                <c:pt idx="13872">
                  <c:v>0.13474</c:v>
                </c:pt>
                <c:pt idx="13873">
                  <c:v>0.13453899999999999</c:v>
                </c:pt>
                <c:pt idx="13874">
                  <c:v>0.13431599999999999</c:v>
                </c:pt>
                <c:pt idx="13875">
                  <c:v>0.134072</c:v>
                </c:pt>
                <c:pt idx="13876">
                  <c:v>0.13380700000000001</c:v>
                </c:pt>
                <c:pt idx="13877">
                  <c:v>0.133521</c:v>
                </c:pt>
                <c:pt idx="13878">
                  <c:v>0.133212</c:v>
                </c:pt>
                <c:pt idx="13879">
                  <c:v>0.132882</c:v>
                </c:pt>
                <c:pt idx="13880">
                  <c:v>0.13253300000000001</c:v>
                </c:pt>
                <c:pt idx="13881">
                  <c:v>0.13216800000000001</c:v>
                </c:pt>
                <c:pt idx="13882">
                  <c:v>0.13178899999999999</c:v>
                </c:pt>
                <c:pt idx="13883">
                  <c:v>0.13139600000000001</c:v>
                </c:pt>
                <c:pt idx="13884">
                  <c:v>0.130991</c:v>
                </c:pt>
                <c:pt idx="13885">
                  <c:v>0.130575</c:v>
                </c:pt>
                <c:pt idx="13886">
                  <c:v>0.13014899999999999</c:v>
                </c:pt>
                <c:pt idx="13887">
                  <c:v>0.129715</c:v>
                </c:pt>
                <c:pt idx="13888">
                  <c:v>0.129272</c:v>
                </c:pt>
                <c:pt idx="13889">
                  <c:v>0.12882299999999999</c:v>
                </c:pt>
                <c:pt idx="13890">
                  <c:v>0.12836800000000001</c:v>
                </c:pt>
                <c:pt idx="13891">
                  <c:v>0.12790399999999999</c:v>
                </c:pt>
                <c:pt idx="13892">
                  <c:v>0.12743399999999999</c:v>
                </c:pt>
                <c:pt idx="13893">
                  <c:v>0.12695799999999999</c:v>
                </c:pt>
                <c:pt idx="13894">
                  <c:v>0.12648000000000001</c:v>
                </c:pt>
                <c:pt idx="13895">
                  <c:v>0.126001</c:v>
                </c:pt>
                <c:pt idx="13896">
                  <c:v>0.12552199999999999</c:v>
                </c:pt>
                <c:pt idx="13897">
                  <c:v>0.12504299999999999</c:v>
                </c:pt>
                <c:pt idx="13898">
                  <c:v>0.124565</c:v>
                </c:pt>
                <c:pt idx="13899">
                  <c:v>0.124087</c:v>
                </c:pt>
                <c:pt idx="13900">
                  <c:v>0.123609</c:v>
                </c:pt>
                <c:pt idx="13901">
                  <c:v>0.12313300000000001</c:v>
                </c:pt>
                <c:pt idx="13902">
                  <c:v>0.12266000000000001</c:v>
                </c:pt>
                <c:pt idx="13903">
                  <c:v>0.122194</c:v>
                </c:pt>
                <c:pt idx="13904">
                  <c:v>0.121737</c:v>
                </c:pt>
                <c:pt idx="13905">
                  <c:v>0.12128800000000001</c:v>
                </c:pt>
                <c:pt idx="13906">
                  <c:v>0.12084300000000001</c:v>
                </c:pt>
                <c:pt idx="13907">
                  <c:v>0.120402</c:v>
                </c:pt>
                <c:pt idx="13908">
                  <c:v>0.119965</c:v>
                </c:pt>
                <c:pt idx="13909">
                  <c:v>0.119535</c:v>
                </c:pt>
                <c:pt idx="13910">
                  <c:v>0.119113</c:v>
                </c:pt>
                <c:pt idx="13911">
                  <c:v>0.118699</c:v>
                </c:pt>
                <c:pt idx="13912">
                  <c:v>0.118297</c:v>
                </c:pt>
                <c:pt idx="13913">
                  <c:v>0.117906</c:v>
                </c:pt>
                <c:pt idx="13914">
                  <c:v>0.11752600000000001</c:v>
                </c:pt>
                <c:pt idx="13915">
                  <c:v>0.11715299999999999</c:v>
                </c:pt>
                <c:pt idx="13916">
                  <c:v>0.116786</c:v>
                </c:pt>
                <c:pt idx="13917">
                  <c:v>0.116428</c:v>
                </c:pt>
                <c:pt idx="13918">
                  <c:v>0.116082</c:v>
                </c:pt>
                <c:pt idx="13919">
                  <c:v>0.115756</c:v>
                </c:pt>
                <c:pt idx="13920">
                  <c:v>0.115455</c:v>
                </c:pt>
                <c:pt idx="13921">
                  <c:v>0.115172</c:v>
                </c:pt>
                <c:pt idx="13922">
                  <c:v>0.114897</c:v>
                </c:pt>
                <c:pt idx="13923">
                  <c:v>0.11462799999999999</c:v>
                </c:pt>
                <c:pt idx="13924">
                  <c:v>0.114366</c:v>
                </c:pt>
                <c:pt idx="13925">
                  <c:v>0.11411200000000001</c:v>
                </c:pt>
                <c:pt idx="13926">
                  <c:v>0.11386400000000001</c:v>
                </c:pt>
                <c:pt idx="13927">
                  <c:v>0.113619</c:v>
                </c:pt>
                <c:pt idx="13928">
                  <c:v>0.11337899999999999</c:v>
                </c:pt>
                <c:pt idx="13929">
                  <c:v>0.11314299999999999</c:v>
                </c:pt>
                <c:pt idx="13930">
                  <c:v>0.11290699999999999</c:v>
                </c:pt>
                <c:pt idx="13931">
                  <c:v>0.11267000000000001</c:v>
                </c:pt>
                <c:pt idx="13932">
                  <c:v>0.11243</c:v>
                </c:pt>
                <c:pt idx="13933">
                  <c:v>0.11218599999999999</c:v>
                </c:pt>
                <c:pt idx="13934">
                  <c:v>0.111931</c:v>
                </c:pt>
                <c:pt idx="13935">
                  <c:v>0.111661</c:v>
                </c:pt>
                <c:pt idx="13936">
                  <c:v>0.111378</c:v>
                </c:pt>
                <c:pt idx="13937">
                  <c:v>0.11108800000000001</c:v>
                </c:pt>
                <c:pt idx="13938">
                  <c:v>0.110787</c:v>
                </c:pt>
                <c:pt idx="13939">
                  <c:v>0.110469</c:v>
                </c:pt>
                <c:pt idx="13940">
                  <c:v>0.110138</c:v>
                </c:pt>
                <c:pt idx="13941">
                  <c:v>0.109793</c:v>
                </c:pt>
                <c:pt idx="13942">
                  <c:v>0.109435</c:v>
                </c:pt>
                <c:pt idx="13943">
                  <c:v>0.10906399999999999</c:v>
                </c:pt>
                <c:pt idx="13944">
                  <c:v>0.10867599999999999</c:v>
                </c:pt>
                <c:pt idx="13945">
                  <c:v>0.10827000000000001</c:v>
                </c:pt>
                <c:pt idx="13946">
                  <c:v>0.107844</c:v>
                </c:pt>
                <c:pt idx="13947">
                  <c:v>0.10739899999999999</c:v>
                </c:pt>
                <c:pt idx="13948">
                  <c:v>0.106932</c:v>
                </c:pt>
                <c:pt idx="13949">
                  <c:v>0.106443</c:v>
                </c:pt>
                <c:pt idx="13950">
                  <c:v>0.105929</c:v>
                </c:pt>
                <c:pt idx="13951">
                  <c:v>0.10539</c:v>
                </c:pt>
                <c:pt idx="13952">
                  <c:v>0.104825</c:v>
                </c:pt>
                <c:pt idx="13953">
                  <c:v>0.10423200000000001</c:v>
                </c:pt>
                <c:pt idx="13954">
                  <c:v>0.10360999999999999</c:v>
                </c:pt>
                <c:pt idx="13955">
                  <c:v>0.10296</c:v>
                </c:pt>
                <c:pt idx="13956">
                  <c:v>0.10227899999999999</c:v>
                </c:pt>
                <c:pt idx="13957">
                  <c:v>0.101567</c:v>
                </c:pt>
                <c:pt idx="13958">
                  <c:v>0.10082199999999999</c:v>
                </c:pt>
                <c:pt idx="13959">
                  <c:v>0.10004200000000001</c:v>
                </c:pt>
                <c:pt idx="13960">
                  <c:v>9.9224999999999994E-2</c:v>
                </c:pt>
                <c:pt idx="13961">
                  <c:v>9.8370700000000005E-2</c:v>
                </c:pt>
                <c:pt idx="13962">
                  <c:v>9.7478599999999999E-2</c:v>
                </c:pt>
                <c:pt idx="13963">
                  <c:v>9.6548099999999998E-2</c:v>
                </c:pt>
                <c:pt idx="13964">
                  <c:v>9.5578099999999999E-2</c:v>
                </c:pt>
                <c:pt idx="13965">
                  <c:v>9.4567899999999996E-2</c:v>
                </c:pt>
                <c:pt idx="13966">
                  <c:v>9.3515799999999996E-2</c:v>
                </c:pt>
                <c:pt idx="13967">
                  <c:v>9.2419899999999999E-2</c:v>
                </c:pt>
                <c:pt idx="13968">
                  <c:v>9.1279700000000005E-2</c:v>
                </c:pt>
                <c:pt idx="13969">
                  <c:v>9.0095300000000003E-2</c:v>
                </c:pt>
                <c:pt idx="13970">
                  <c:v>8.8867500000000002E-2</c:v>
                </c:pt>
                <c:pt idx="13971">
                  <c:v>8.7596300000000002E-2</c:v>
                </c:pt>
                <c:pt idx="13972">
                  <c:v>8.6281300000000005E-2</c:v>
                </c:pt>
                <c:pt idx="13973">
                  <c:v>8.4922499999999998E-2</c:v>
                </c:pt>
                <c:pt idx="13974">
                  <c:v>8.35201E-2</c:v>
                </c:pt>
                <c:pt idx="13975">
                  <c:v>8.20747E-2</c:v>
                </c:pt>
                <c:pt idx="13976">
                  <c:v>8.05868E-2</c:v>
                </c:pt>
                <c:pt idx="13977">
                  <c:v>7.9056500000000002E-2</c:v>
                </c:pt>
                <c:pt idx="13978">
                  <c:v>7.7483700000000003E-2</c:v>
                </c:pt>
                <c:pt idx="13979">
                  <c:v>7.5869099999999995E-2</c:v>
                </c:pt>
                <c:pt idx="13980">
                  <c:v>7.4213799999999996E-2</c:v>
                </c:pt>
                <c:pt idx="13981">
                  <c:v>7.2518899999999997E-2</c:v>
                </c:pt>
                <c:pt idx="13982">
                  <c:v>7.0785399999999998E-2</c:v>
                </c:pt>
                <c:pt idx="13983">
                  <c:v>6.90138E-2</c:v>
                </c:pt>
                <c:pt idx="13984">
                  <c:v>6.7204799999999995E-2</c:v>
                </c:pt>
                <c:pt idx="13985">
                  <c:v>6.5359500000000001E-2</c:v>
                </c:pt>
                <c:pt idx="13986">
                  <c:v>6.3479300000000002E-2</c:v>
                </c:pt>
                <c:pt idx="13987">
                  <c:v>6.1565799999999997E-2</c:v>
                </c:pt>
                <c:pt idx="13988">
                  <c:v>5.9621599999999997E-2</c:v>
                </c:pt>
                <c:pt idx="13989">
                  <c:v>5.7649699999999998E-2</c:v>
                </c:pt>
                <c:pt idx="13990">
                  <c:v>5.5653000000000001E-2</c:v>
                </c:pt>
                <c:pt idx="13991">
                  <c:v>5.3634399999999999E-2</c:v>
                </c:pt>
                <c:pt idx="13992">
                  <c:v>5.1595500000000002E-2</c:v>
                </c:pt>
                <c:pt idx="13993">
                  <c:v>4.95366E-2</c:v>
                </c:pt>
                <c:pt idx="13994">
                  <c:v>4.7457800000000001E-2</c:v>
                </c:pt>
                <c:pt idx="13995">
                  <c:v>4.5360299999999999E-2</c:v>
                </c:pt>
                <c:pt idx="13996">
                  <c:v>4.3246399999999997E-2</c:v>
                </c:pt>
                <c:pt idx="13997">
                  <c:v>4.1118500000000002E-2</c:v>
                </c:pt>
                <c:pt idx="13998">
                  <c:v>3.8978899999999997E-2</c:v>
                </c:pt>
                <c:pt idx="13999">
                  <c:v>3.6829800000000003E-2</c:v>
                </c:pt>
                <c:pt idx="14000">
                  <c:v>3.4673700000000002E-2</c:v>
                </c:pt>
                <c:pt idx="14001">
                  <c:v>3.2511999999999999E-2</c:v>
                </c:pt>
                <c:pt idx="14002">
                  <c:v>3.0345199999999999E-2</c:v>
                </c:pt>
                <c:pt idx="14003">
                  <c:v>2.8175100000000002E-2</c:v>
                </c:pt>
                <c:pt idx="14004">
                  <c:v>2.6004599999999999E-2</c:v>
                </c:pt>
                <c:pt idx="14005">
                  <c:v>2.38376E-2</c:v>
                </c:pt>
                <c:pt idx="14006">
                  <c:v>2.16779E-2</c:v>
                </c:pt>
                <c:pt idx="14007">
                  <c:v>1.9529500000000002E-2</c:v>
                </c:pt>
                <c:pt idx="14008">
                  <c:v>1.7394699999999999E-2</c:v>
                </c:pt>
                <c:pt idx="14009">
                  <c:v>1.5274299999999999E-2</c:v>
                </c:pt>
                <c:pt idx="14010">
                  <c:v>1.31711E-2</c:v>
                </c:pt>
                <c:pt idx="14011">
                  <c:v>1.10895E-2</c:v>
                </c:pt>
                <c:pt idx="14012" formatCode="0.00E+00">
                  <c:v>9.0336500000000007E-3</c:v>
                </c:pt>
                <c:pt idx="14013" formatCode="0.00E+00">
                  <c:v>7.0065500000000003E-3</c:v>
                </c:pt>
                <c:pt idx="14014" formatCode="0.00E+00">
                  <c:v>5.0110299999999997E-3</c:v>
                </c:pt>
                <c:pt idx="14015" formatCode="0.00E+00">
                  <c:v>3.04967E-3</c:v>
                </c:pt>
                <c:pt idx="14016" formatCode="0.00E+00">
                  <c:v>1.12538E-3</c:v>
                </c:pt>
                <c:pt idx="14017" formatCode="0.00E+00">
                  <c:v>-7.5941500000000005E-4</c:v>
                </c:pt>
                <c:pt idx="14018" formatCode="0.00E+00">
                  <c:v>-2.6031000000000001E-3</c:v>
                </c:pt>
                <c:pt idx="14019" formatCode="0.00E+00">
                  <c:v>-4.4036199999999996E-3</c:v>
                </c:pt>
                <c:pt idx="14020" formatCode="0.00E+00">
                  <c:v>-6.15805E-3</c:v>
                </c:pt>
                <c:pt idx="14021" formatCode="0.00E+00">
                  <c:v>-7.8654299999999996E-3</c:v>
                </c:pt>
                <c:pt idx="14022" formatCode="0.00E+00">
                  <c:v>-9.5285100000000005E-3</c:v>
                </c:pt>
                <c:pt idx="14023">
                  <c:v>-1.11442E-2</c:v>
                </c:pt>
                <c:pt idx="14024">
                  <c:v>-1.27025E-2</c:v>
                </c:pt>
                <c:pt idx="14025">
                  <c:v>-1.4200000000000001E-2</c:v>
                </c:pt>
                <c:pt idx="14026">
                  <c:v>-1.5637700000000001E-2</c:v>
                </c:pt>
                <c:pt idx="14027">
                  <c:v>-1.7012300000000001E-2</c:v>
                </c:pt>
                <c:pt idx="14028">
                  <c:v>-1.8320599999999999E-2</c:v>
                </c:pt>
                <c:pt idx="14029">
                  <c:v>-1.9560299999999999E-2</c:v>
                </c:pt>
                <c:pt idx="14030">
                  <c:v>-2.0728699999999999E-2</c:v>
                </c:pt>
                <c:pt idx="14031">
                  <c:v>-2.1824E-2</c:v>
                </c:pt>
                <c:pt idx="14032">
                  <c:v>-2.2845299999999999E-2</c:v>
                </c:pt>
                <c:pt idx="14033">
                  <c:v>-2.3791099999999999E-2</c:v>
                </c:pt>
                <c:pt idx="14034">
                  <c:v>-2.4658900000000001E-2</c:v>
                </c:pt>
                <c:pt idx="14035">
                  <c:v>-2.5446099999999999E-2</c:v>
                </c:pt>
                <c:pt idx="14036">
                  <c:v>-2.6150099999999999E-2</c:v>
                </c:pt>
                <c:pt idx="14037">
                  <c:v>-2.6768199999999999E-2</c:v>
                </c:pt>
                <c:pt idx="14038">
                  <c:v>-2.72985E-2</c:v>
                </c:pt>
                <c:pt idx="14039">
                  <c:v>-2.7740000000000001E-2</c:v>
                </c:pt>
                <c:pt idx="14040">
                  <c:v>-2.8090799999999999E-2</c:v>
                </c:pt>
                <c:pt idx="14041">
                  <c:v>-2.8348100000000001E-2</c:v>
                </c:pt>
                <c:pt idx="14042">
                  <c:v>-2.85096E-2</c:v>
                </c:pt>
                <c:pt idx="14043">
                  <c:v>-2.8574200000000001E-2</c:v>
                </c:pt>
                <c:pt idx="14044">
                  <c:v>-2.8541799999999999E-2</c:v>
                </c:pt>
                <c:pt idx="14045">
                  <c:v>-2.84119E-2</c:v>
                </c:pt>
                <c:pt idx="14046">
                  <c:v>-2.81835E-2</c:v>
                </c:pt>
                <c:pt idx="14047">
                  <c:v>-2.78564E-2</c:v>
                </c:pt>
                <c:pt idx="14048">
                  <c:v>-2.7431000000000001E-2</c:v>
                </c:pt>
                <c:pt idx="14049">
                  <c:v>-2.69077E-2</c:v>
                </c:pt>
                <c:pt idx="14050">
                  <c:v>-2.6286899999999998E-2</c:v>
                </c:pt>
                <c:pt idx="14051">
                  <c:v>-2.5567900000000001E-2</c:v>
                </c:pt>
                <c:pt idx="14052">
                  <c:v>-2.4750299999999999E-2</c:v>
                </c:pt>
                <c:pt idx="14053">
                  <c:v>-2.3834600000000001E-2</c:v>
                </c:pt>
                <c:pt idx="14054">
                  <c:v>-2.2821899999999999E-2</c:v>
                </c:pt>
                <c:pt idx="14055">
                  <c:v>-2.17129E-2</c:v>
                </c:pt>
                <c:pt idx="14056">
                  <c:v>-2.0507999999999998E-2</c:v>
                </c:pt>
                <c:pt idx="14057">
                  <c:v>-1.9207599999999998E-2</c:v>
                </c:pt>
                <c:pt idx="14058">
                  <c:v>-1.7812000000000001E-2</c:v>
                </c:pt>
                <c:pt idx="14059">
                  <c:v>-1.63214E-2</c:v>
                </c:pt>
                <c:pt idx="14060">
                  <c:v>-1.4736300000000001E-2</c:v>
                </c:pt>
                <c:pt idx="14061">
                  <c:v>-1.30572E-2</c:v>
                </c:pt>
                <c:pt idx="14062">
                  <c:v>-1.12853E-2</c:v>
                </c:pt>
                <c:pt idx="14063" formatCode="0.00E+00">
                  <c:v>-9.4225400000000001E-3</c:v>
                </c:pt>
                <c:pt idx="14064" formatCode="0.00E+00">
                  <c:v>-7.4707300000000001E-3</c:v>
                </c:pt>
                <c:pt idx="14065" formatCode="0.00E+00">
                  <c:v>-5.4317499999999999E-3</c:v>
                </c:pt>
                <c:pt idx="14066" formatCode="0.00E+00">
                  <c:v>-3.3073099999999999E-3</c:v>
                </c:pt>
                <c:pt idx="14067" formatCode="0.00E+00">
                  <c:v>-1.09884E-3</c:v>
                </c:pt>
                <c:pt idx="14068" formatCode="0.00E+00">
                  <c:v>1.1920500000000001E-3</c:v>
                </c:pt>
                <c:pt idx="14069" formatCode="0.00E+00">
                  <c:v>3.5634E-3</c:v>
                </c:pt>
                <c:pt idx="14070" formatCode="0.00E+00">
                  <c:v>6.0129199999999997E-3</c:v>
                </c:pt>
                <c:pt idx="14071" formatCode="0.00E+00">
                  <c:v>8.5378999999999993E-3</c:v>
                </c:pt>
                <c:pt idx="14072">
                  <c:v>1.11352E-2</c:v>
                </c:pt>
                <c:pt idx="14073">
                  <c:v>1.3801600000000001E-2</c:v>
                </c:pt>
                <c:pt idx="14074">
                  <c:v>1.6534699999999999E-2</c:v>
                </c:pt>
                <c:pt idx="14075">
                  <c:v>1.9332700000000001E-2</c:v>
                </c:pt>
                <c:pt idx="14076">
                  <c:v>2.2192900000000002E-2</c:v>
                </c:pt>
                <c:pt idx="14077">
                  <c:v>2.5111700000000001E-2</c:v>
                </c:pt>
                <c:pt idx="14078">
                  <c:v>2.8086300000000002E-2</c:v>
                </c:pt>
                <c:pt idx="14079">
                  <c:v>3.11139E-2</c:v>
                </c:pt>
                <c:pt idx="14080">
                  <c:v>3.4190900000000003E-2</c:v>
                </c:pt>
                <c:pt idx="14081">
                  <c:v>3.7313399999999997E-2</c:v>
                </c:pt>
                <c:pt idx="14082">
                  <c:v>4.0477199999999998E-2</c:v>
                </c:pt>
                <c:pt idx="14083">
                  <c:v>4.3678099999999997E-2</c:v>
                </c:pt>
                <c:pt idx="14084">
                  <c:v>4.6912599999999999E-2</c:v>
                </c:pt>
                <c:pt idx="14085">
                  <c:v>5.0177399999999997E-2</c:v>
                </c:pt>
                <c:pt idx="14086">
                  <c:v>5.3469700000000002E-2</c:v>
                </c:pt>
                <c:pt idx="14087">
                  <c:v>5.67859E-2</c:v>
                </c:pt>
                <c:pt idx="14088">
                  <c:v>6.0121599999999997E-2</c:v>
                </c:pt>
                <c:pt idx="14089">
                  <c:v>6.3471100000000003E-2</c:v>
                </c:pt>
                <c:pt idx="14090">
                  <c:v>6.68295E-2</c:v>
                </c:pt>
                <c:pt idx="14091">
                  <c:v>7.0193000000000005E-2</c:v>
                </c:pt>
                <c:pt idx="14092">
                  <c:v>7.3558600000000002E-2</c:v>
                </c:pt>
                <c:pt idx="14093">
                  <c:v>7.6922900000000002E-2</c:v>
                </c:pt>
                <c:pt idx="14094">
                  <c:v>8.0282500000000007E-2</c:v>
                </c:pt>
                <c:pt idx="14095">
                  <c:v>8.3633799999999994E-2</c:v>
                </c:pt>
                <c:pt idx="14096">
                  <c:v>8.6971999999999994E-2</c:v>
                </c:pt>
                <c:pt idx="14097">
                  <c:v>9.02921E-2</c:v>
                </c:pt>
                <c:pt idx="14098">
                  <c:v>9.3590499999999993E-2</c:v>
                </c:pt>
                <c:pt idx="14099">
                  <c:v>9.68643E-2</c:v>
                </c:pt>
                <c:pt idx="14100">
                  <c:v>0.10011</c:v>
                </c:pt>
                <c:pt idx="14101">
                  <c:v>0.103324</c:v>
                </c:pt>
                <c:pt idx="14102">
                  <c:v>0.106501</c:v>
                </c:pt>
                <c:pt idx="14103">
                  <c:v>0.109638</c:v>
                </c:pt>
                <c:pt idx="14104">
                  <c:v>0.112731</c:v>
                </c:pt>
                <c:pt idx="14105">
                  <c:v>0.115775</c:v>
                </c:pt>
                <c:pt idx="14106">
                  <c:v>0.118767</c:v>
                </c:pt>
                <c:pt idx="14107">
                  <c:v>0.12170300000000001</c:v>
                </c:pt>
                <c:pt idx="14108">
                  <c:v>0.12458</c:v>
                </c:pt>
                <c:pt idx="14109">
                  <c:v>0.12739400000000001</c:v>
                </c:pt>
                <c:pt idx="14110">
                  <c:v>0.13014400000000001</c:v>
                </c:pt>
                <c:pt idx="14111">
                  <c:v>0.132825</c:v>
                </c:pt>
                <c:pt idx="14112">
                  <c:v>0.135434</c:v>
                </c:pt>
                <c:pt idx="14113">
                  <c:v>0.13796900000000001</c:v>
                </c:pt>
                <c:pt idx="14114">
                  <c:v>0.140426</c:v>
                </c:pt>
                <c:pt idx="14115">
                  <c:v>0.14280200000000001</c:v>
                </c:pt>
                <c:pt idx="14116">
                  <c:v>0.145093</c:v>
                </c:pt>
                <c:pt idx="14117">
                  <c:v>0.14729500000000001</c:v>
                </c:pt>
                <c:pt idx="14118">
                  <c:v>0.14940600000000001</c:v>
                </c:pt>
                <c:pt idx="14119">
                  <c:v>0.151423</c:v>
                </c:pt>
                <c:pt idx="14120">
                  <c:v>0.15334300000000001</c:v>
                </c:pt>
                <c:pt idx="14121">
                  <c:v>0.155165</c:v>
                </c:pt>
                <c:pt idx="14122">
                  <c:v>0.156886</c:v>
                </c:pt>
                <c:pt idx="14123">
                  <c:v>0.158503</c:v>
                </c:pt>
                <c:pt idx="14124">
                  <c:v>0.16001499999999999</c:v>
                </c:pt>
                <c:pt idx="14125">
                  <c:v>0.16142000000000001</c:v>
                </c:pt>
                <c:pt idx="14126">
                  <c:v>0.162715</c:v>
                </c:pt>
                <c:pt idx="14127">
                  <c:v>0.16389899999999999</c:v>
                </c:pt>
                <c:pt idx="14128">
                  <c:v>0.16497100000000001</c:v>
                </c:pt>
                <c:pt idx="14129">
                  <c:v>0.16592799999999999</c:v>
                </c:pt>
                <c:pt idx="14130">
                  <c:v>0.16677</c:v>
                </c:pt>
                <c:pt idx="14131">
                  <c:v>0.16749600000000001</c:v>
                </c:pt>
                <c:pt idx="14132">
                  <c:v>0.168104</c:v>
                </c:pt>
                <c:pt idx="14133">
                  <c:v>0.16859299999999999</c:v>
                </c:pt>
                <c:pt idx="14134">
                  <c:v>0.16896</c:v>
                </c:pt>
                <c:pt idx="14135">
                  <c:v>0.169207</c:v>
                </c:pt>
                <c:pt idx="14136">
                  <c:v>0.16933100000000001</c:v>
                </c:pt>
                <c:pt idx="14137">
                  <c:v>0.16933200000000001</c:v>
                </c:pt>
                <c:pt idx="14138">
                  <c:v>0.169212</c:v>
                </c:pt>
                <c:pt idx="14139">
                  <c:v>0.16896900000000001</c:v>
                </c:pt>
                <c:pt idx="14140">
                  <c:v>0.168604</c:v>
                </c:pt>
                <c:pt idx="14141">
                  <c:v>0.16811599999999999</c:v>
                </c:pt>
                <c:pt idx="14142">
                  <c:v>0.16750599999999999</c:v>
                </c:pt>
                <c:pt idx="14143">
                  <c:v>0.166773</c:v>
                </c:pt>
                <c:pt idx="14144">
                  <c:v>0.16591800000000001</c:v>
                </c:pt>
                <c:pt idx="14145">
                  <c:v>0.164941</c:v>
                </c:pt>
                <c:pt idx="14146">
                  <c:v>0.16384199999999999</c:v>
                </c:pt>
                <c:pt idx="14147">
                  <c:v>0.16262299999999999</c:v>
                </c:pt>
                <c:pt idx="14148">
                  <c:v>0.16128300000000001</c:v>
                </c:pt>
                <c:pt idx="14149">
                  <c:v>0.159826</c:v>
                </c:pt>
                <c:pt idx="14150">
                  <c:v>0.158251</c:v>
                </c:pt>
                <c:pt idx="14151">
                  <c:v>0.15656</c:v>
                </c:pt>
                <c:pt idx="14152">
                  <c:v>0.154756</c:v>
                </c:pt>
                <c:pt idx="14153">
                  <c:v>0.152838</c:v>
                </c:pt>
                <c:pt idx="14154">
                  <c:v>0.150809</c:v>
                </c:pt>
                <c:pt idx="14155">
                  <c:v>0.148671</c:v>
                </c:pt>
                <c:pt idx="14156">
                  <c:v>0.146425</c:v>
                </c:pt>
                <c:pt idx="14157">
                  <c:v>0.14407400000000001</c:v>
                </c:pt>
                <c:pt idx="14158">
                  <c:v>0.14161899999999999</c:v>
                </c:pt>
                <c:pt idx="14159">
                  <c:v>0.13906199999999999</c:v>
                </c:pt>
                <c:pt idx="14160">
                  <c:v>0.136406</c:v>
                </c:pt>
                <c:pt idx="14161">
                  <c:v>0.133654</c:v>
                </c:pt>
                <c:pt idx="14162">
                  <c:v>0.13080800000000001</c:v>
                </c:pt>
                <c:pt idx="14163">
                  <c:v>0.12787000000000001</c:v>
                </c:pt>
                <c:pt idx="14164">
                  <c:v>0.124843</c:v>
                </c:pt>
                <c:pt idx="14165">
                  <c:v>0.12173</c:v>
                </c:pt>
                <c:pt idx="14166">
                  <c:v>0.118534</c:v>
                </c:pt>
                <c:pt idx="14167">
                  <c:v>0.115257</c:v>
                </c:pt>
                <c:pt idx="14168">
                  <c:v>0.111901</c:v>
                </c:pt>
                <c:pt idx="14169">
                  <c:v>0.10847</c:v>
                </c:pt>
                <c:pt idx="14170">
                  <c:v>0.104965</c:v>
                </c:pt>
                <c:pt idx="14171">
                  <c:v>0.101391</c:v>
                </c:pt>
                <c:pt idx="14172">
                  <c:v>9.77489E-2</c:v>
                </c:pt>
                <c:pt idx="14173">
                  <c:v>9.4044000000000003E-2</c:v>
                </c:pt>
                <c:pt idx="14174">
                  <c:v>9.0279700000000004E-2</c:v>
                </c:pt>
                <c:pt idx="14175">
                  <c:v>8.6458999999999994E-2</c:v>
                </c:pt>
                <c:pt idx="14176">
                  <c:v>8.2584699999999997E-2</c:v>
                </c:pt>
                <c:pt idx="14177">
                  <c:v>7.8659599999999996E-2</c:v>
                </c:pt>
                <c:pt idx="14178">
                  <c:v>7.4687299999999998E-2</c:v>
                </c:pt>
                <c:pt idx="14179">
                  <c:v>7.0671600000000001E-2</c:v>
                </c:pt>
                <c:pt idx="14180">
                  <c:v>6.6616499999999995E-2</c:v>
                </c:pt>
                <c:pt idx="14181">
                  <c:v>6.2525999999999998E-2</c:v>
                </c:pt>
                <c:pt idx="14182">
                  <c:v>5.8403900000000002E-2</c:v>
                </c:pt>
                <c:pt idx="14183">
                  <c:v>5.42541E-2</c:v>
                </c:pt>
                <c:pt idx="14184">
                  <c:v>5.00805E-2</c:v>
                </c:pt>
                <c:pt idx="14185">
                  <c:v>4.5886999999999997E-2</c:v>
                </c:pt>
                <c:pt idx="14186">
                  <c:v>4.16768E-2</c:v>
                </c:pt>
                <c:pt idx="14187">
                  <c:v>3.7453199999999999E-2</c:v>
                </c:pt>
                <c:pt idx="14188">
                  <c:v>3.3218600000000001E-2</c:v>
                </c:pt>
                <c:pt idx="14189">
                  <c:v>2.8975899999999999E-2</c:v>
                </c:pt>
                <c:pt idx="14190">
                  <c:v>2.4728E-2</c:v>
                </c:pt>
                <c:pt idx="14191">
                  <c:v>2.04785E-2</c:v>
                </c:pt>
                <c:pt idx="14192">
                  <c:v>1.62308E-2</c:v>
                </c:pt>
                <c:pt idx="14193">
                  <c:v>1.19881E-2</c:v>
                </c:pt>
                <c:pt idx="14194" formatCode="0.00E+00">
                  <c:v>7.7535599999999996E-3</c:v>
                </c:pt>
                <c:pt idx="14195" formatCode="0.00E+00">
                  <c:v>3.5304300000000002E-3</c:v>
                </c:pt>
                <c:pt idx="14196" formatCode="0.00E+00">
                  <c:v>-6.7790199999999998E-4</c:v>
                </c:pt>
                <c:pt idx="14197" formatCode="0.00E+00">
                  <c:v>-4.8682899999999999E-3</c:v>
                </c:pt>
                <c:pt idx="14198" formatCode="0.00E+00">
                  <c:v>-9.0378100000000003E-3</c:v>
                </c:pt>
                <c:pt idx="14199">
                  <c:v>-1.3183500000000001E-2</c:v>
                </c:pt>
                <c:pt idx="14200">
                  <c:v>-1.73023E-2</c:v>
                </c:pt>
                <c:pt idx="14201">
                  <c:v>-2.1390800000000001E-2</c:v>
                </c:pt>
                <c:pt idx="14202">
                  <c:v>-2.54459E-2</c:v>
                </c:pt>
                <c:pt idx="14203">
                  <c:v>-2.94647E-2</c:v>
                </c:pt>
                <c:pt idx="14204">
                  <c:v>-3.3444500000000002E-2</c:v>
                </c:pt>
                <c:pt idx="14205">
                  <c:v>-3.73835E-2</c:v>
                </c:pt>
                <c:pt idx="14206">
                  <c:v>-4.1279900000000001E-2</c:v>
                </c:pt>
                <c:pt idx="14207">
                  <c:v>-4.5131999999999999E-2</c:v>
                </c:pt>
                <c:pt idx="14208">
                  <c:v>-4.8937700000000001E-2</c:v>
                </c:pt>
                <c:pt idx="14209">
                  <c:v>-5.2694299999999999E-2</c:v>
                </c:pt>
                <c:pt idx="14210">
                  <c:v>-5.6399400000000002E-2</c:v>
                </c:pt>
                <c:pt idx="14211">
                  <c:v>-6.0050399999999997E-2</c:v>
                </c:pt>
                <c:pt idx="14212">
                  <c:v>-6.3644400000000004E-2</c:v>
                </c:pt>
                <c:pt idx="14213">
                  <c:v>-6.7178299999999996E-2</c:v>
                </c:pt>
                <c:pt idx="14214">
                  <c:v>-7.0650000000000004E-2</c:v>
                </c:pt>
                <c:pt idx="14215">
                  <c:v>-7.4057100000000001E-2</c:v>
                </c:pt>
                <c:pt idx="14216">
                  <c:v>-7.7397199999999999E-2</c:v>
                </c:pt>
                <c:pt idx="14217">
                  <c:v>-8.0668400000000001E-2</c:v>
                </c:pt>
                <c:pt idx="14218">
                  <c:v>-8.3868899999999996E-2</c:v>
                </c:pt>
                <c:pt idx="14219">
                  <c:v>-8.6996900000000002E-2</c:v>
                </c:pt>
                <c:pt idx="14220">
                  <c:v>-9.0050900000000003E-2</c:v>
                </c:pt>
                <c:pt idx="14221">
                  <c:v>-9.3030199999999993E-2</c:v>
                </c:pt>
                <c:pt idx="14222">
                  <c:v>-9.5934000000000005E-2</c:v>
                </c:pt>
                <c:pt idx="14223">
                  <c:v>-9.8761699999999994E-2</c:v>
                </c:pt>
                <c:pt idx="14224">
                  <c:v>-0.10151200000000001</c:v>
                </c:pt>
                <c:pt idx="14225">
                  <c:v>-0.104185</c:v>
                </c:pt>
                <c:pt idx="14226">
                  <c:v>-0.106776</c:v>
                </c:pt>
                <c:pt idx="14227">
                  <c:v>-0.109282</c:v>
                </c:pt>
                <c:pt idx="14228">
                  <c:v>-0.111703</c:v>
                </c:pt>
                <c:pt idx="14229">
                  <c:v>-0.114039</c:v>
                </c:pt>
                <c:pt idx="14230">
                  <c:v>-0.116289</c:v>
                </c:pt>
                <c:pt idx="14231">
                  <c:v>-0.118454</c:v>
                </c:pt>
                <c:pt idx="14232">
                  <c:v>-0.120532</c:v>
                </c:pt>
                <c:pt idx="14233">
                  <c:v>-0.122525</c:v>
                </c:pt>
                <c:pt idx="14234">
                  <c:v>-0.124432</c:v>
                </c:pt>
                <c:pt idx="14235">
                  <c:v>-0.12625400000000001</c:v>
                </c:pt>
                <c:pt idx="14236">
                  <c:v>-0.12798999999999999</c:v>
                </c:pt>
                <c:pt idx="14237">
                  <c:v>-0.12964200000000001</c:v>
                </c:pt>
                <c:pt idx="14238">
                  <c:v>-0.13120899999999999</c:v>
                </c:pt>
                <c:pt idx="14239">
                  <c:v>-0.132689</c:v>
                </c:pt>
                <c:pt idx="14240">
                  <c:v>-0.13408200000000001</c:v>
                </c:pt>
                <c:pt idx="14241">
                  <c:v>-0.13539000000000001</c:v>
                </c:pt>
                <c:pt idx="14242">
                  <c:v>-0.13661300000000001</c:v>
                </c:pt>
                <c:pt idx="14243">
                  <c:v>-0.13775299999999999</c:v>
                </c:pt>
                <c:pt idx="14244">
                  <c:v>-0.13880899999999999</c:v>
                </c:pt>
                <c:pt idx="14245">
                  <c:v>-0.13978399999999999</c:v>
                </c:pt>
                <c:pt idx="14246">
                  <c:v>-0.140678</c:v>
                </c:pt>
                <c:pt idx="14247">
                  <c:v>-0.14149100000000001</c:v>
                </c:pt>
                <c:pt idx="14248">
                  <c:v>-0.14222399999999999</c:v>
                </c:pt>
                <c:pt idx="14249">
                  <c:v>-0.142877</c:v>
                </c:pt>
                <c:pt idx="14250">
                  <c:v>-0.14344999999999999</c:v>
                </c:pt>
                <c:pt idx="14251">
                  <c:v>-0.14394499999999999</c:v>
                </c:pt>
                <c:pt idx="14252">
                  <c:v>-0.14436099999999999</c:v>
                </c:pt>
                <c:pt idx="14253">
                  <c:v>-0.14469899999999999</c:v>
                </c:pt>
                <c:pt idx="14254">
                  <c:v>-0.144958</c:v>
                </c:pt>
                <c:pt idx="14255">
                  <c:v>-0.14514099999999999</c:v>
                </c:pt>
                <c:pt idx="14256">
                  <c:v>-0.14524899999999999</c:v>
                </c:pt>
                <c:pt idx="14257">
                  <c:v>-0.145284</c:v>
                </c:pt>
                <c:pt idx="14258">
                  <c:v>-0.14524799999999999</c:v>
                </c:pt>
                <c:pt idx="14259">
                  <c:v>-0.14514299999999999</c:v>
                </c:pt>
                <c:pt idx="14260">
                  <c:v>-0.14496899999999999</c:v>
                </c:pt>
                <c:pt idx="14261">
                  <c:v>-0.144728</c:v>
                </c:pt>
                <c:pt idx="14262">
                  <c:v>-0.144423</c:v>
                </c:pt>
                <c:pt idx="14263">
                  <c:v>-0.14405399999999999</c:v>
                </c:pt>
                <c:pt idx="14264">
                  <c:v>-0.143625</c:v>
                </c:pt>
                <c:pt idx="14265">
                  <c:v>-0.14313799999999999</c:v>
                </c:pt>
                <c:pt idx="14266">
                  <c:v>-0.142595</c:v>
                </c:pt>
                <c:pt idx="14267">
                  <c:v>-0.14199500000000001</c:v>
                </c:pt>
                <c:pt idx="14268">
                  <c:v>-0.14133899999999999</c:v>
                </c:pt>
                <c:pt idx="14269">
                  <c:v>-0.140625</c:v>
                </c:pt>
                <c:pt idx="14270">
                  <c:v>-0.13985600000000001</c:v>
                </c:pt>
                <c:pt idx="14271">
                  <c:v>-0.13903199999999999</c:v>
                </c:pt>
                <c:pt idx="14272">
                  <c:v>-0.138154</c:v>
                </c:pt>
                <c:pt idx="14273">
                  <c:v>-0.13722500000000001</c:v>
                </c:pt>
                <c:pt idx="14274">
                  <c:v>-0.13624800000000001</c:v>
                </c:pt>
                <c:pt idx="14275">
                  <c:v>-0.13522500000000001</c:v>
                </c:pt>
                <c:pt idx="14276">
                  <c:v>-0.134159</c:v>
                </c:pt>
                <c:pt idx="14277">
                  <c:v>-0.13305</c:v>
                </c:pt>
                <c:pt idx="14278">
                  <c:v>-0.13190099999999999</c:v>
                </c:pt>
                <c:pt idx="14279">
                  <c:v>-0.130714</c:v>
                </c:pt>
                <c:pt idx="14280">
                  <c:v>-0.129494</c:v>
                </c:pt>
                <c:pt idx="14281">
                  <c:v>-0.12824099999999999</c:v>
                </c:pt>
                <c:pt idx="14282">
                  <c:v>-0.12695699999999999</c:v>
                </c:pt>
                <c:pt idx="14283">
                  <c:v>-0.125643</c:v>
                </c:pt>
                <c:pt idx="14284">
                  <c:v>-0.124303</c:v>
                </c:pt>
                <c:pt idx="14285">
                  <c:v>-0.122937</c:v>
                </c:pt>
                <c:pt idx="14286">
                  <c:v>-0.121545</c:v>
                </c:pt>
                <c:pt idx="14287">
                  <c:v>-0.120128</c:v>
                </c:pt>
                <c:pt idx="14288">
                  <c:v>-0.118687</c:v>
                </c:pt>
                <c:pt idx="14289">
                  <c:v>-0.11722299999999999</c:v>
                </c:pt>
                <c:pt idx="14290">
                  <c:v>-0.115735</c:v>
                </c:pt>
                <c:pt idx="14291">
                  <c:v>-0.11422400000000001</c:v>
                </c:pt>
                <c:pt idx="14292">
                  <c:v>-0.112691</c:v>
                </c:pt>
                <c:pt idx="14293">
                  <c:v>-0.111138</c:v>
                </c:pt>
                <c:pt idx="14294">
                  <c:v>-0.109569</c:v>
                </c:pt>
                <c:pt idx="14295">
                  <c:v>-0.107986</c:v>
                </c:pt>
                <c:pt idx="14296">
                  <c:v>-0.106392</c:v>
                </c:pt>
                <c:pt idx="14297">
                  <c:v>-0.104786</c:v>
                </c:pt>
                <c:pt idx="14298">
                  <c:v>-0.103169</c:v>
                </c:pt>
                <c:pt idx="14299">
                  <c:v>-0.101544</c:v>
                </c:pt>
                <c:pt idx="14300">
                  <c:v>-9.9908999999999998E-2</c:v>
                </c:pt>
                <c:pt idx="14301">
                  <c:v>-9.8265699999999997E-2</c:v>
                </c:pt>
                <c:pt idx="14302">
                  <c:v>-9.6614900000000004E-2</c:v>
                </c:pt>
                <c:pt idx="14303">
                  <c:v>-9.4956700000000005E-2</c:v>
                </c:pt>
                <c:pt idx="14304">
                  <c:v>-9.3291600000000002E-2</c:v>
                </c:pt>
                <c:pt idx="14305">
                  <c:v>-9.1620199999999999E-2</c:v>
                </c:pt>
                <c:pt idx="14306">
                  <c:v>-8.9942900000000006E-2</c:v>
                </c:pt>
                <c:pt idx="14307">
                  <c:v>-8.8260699999999997E-2</c:v>
                </c:pt>
                <c:pt idx="14308">
                  <c:v>-8.6576299999999995E-2</c:v>
                </c:pt>
                <c:pt idx="14309">
                  <c:v>-8.4892400000000007E-2</c:v>
                </c:pt>
                <c:pt idx="14310">
                  <c:v>-8.3210300000000001E-2</c:v>
                </c:pt>
                <c:pt idx="14311">
                  <c:v>-8.1531199999999998E-2</c:v>
                </c:pt>
                <c:pt idx="14312">
                  <c:v>-7.9856700000000003E-2</c:v>
                </c:pt>
                <c:pt idx="14313">
                  <c:v>-7.81858E-2</c:v>
                </c:pt>
                <c:pt idx="14314">
                  <c:v>-7.6515200000000005E-2</c:v>
                </c:pt>
                <c:pt idx="14315">
                  <c:v>-7.4842699999999998E-2</c:v>
                </c:pt>
                <c:pt idx="14316">
                  <c:v>-7.3169600000000001E-2</c:v>
                </c:pt>
                <c:pt idx="14317">
                  <c:v>-7.1498199999999998E-2</c:v>
                </c:pt>
                <c:pt idx="14318">
                  <c:v>-6.9830900000000001E-2</c:v>
                </c:pt>
                <c:pt idx="14319">
                  <c:v>-6.8169499999999994E-2</c:v>
                </c:pt>
                <c:pt idx="14320">
                  <c:v>-6.6514599999999993E-2</c:v>
                </c:pt>
                <c:pt idx="14321">
                  <c:v>-6.4865999999999993E-2</c:v>
                </c:pt>
                <c:pt idx="14322">
                  <c:v>-6.3224500000000003E-2</c:v>
                </c:pt>
                <c:pt idx="14323">
                  <c:v>-6.1592500000000001E-2</c:v>
                </c:pt>
                <c:pt idx="14324">
                  <c:v>-5.9973400000000003E-2</c:v>
                </c:pt>
                <c:pt idx="14325">
                  <c:v>-5.8369600000000001E-2</c:v>
                </c:pt>
                <c:pt idx="14326">
                  <c:v>-5.6780700000000003E-2</c:v>
                </c:pt>
                <c:pt idx="14327">
                  <c:v>-5.5205499999999998E-2</c:v>
                </c:pt>
                <c:pt idx="14328">
                  <c:v>-5.3644200000000003E-2</c:v>
                </c:pt>
                <c:pt idx="14329">
                  <c:v>-5.2098100000000001E-2</c:v>
                </c:pt>
                <c:pt idx="14330">
                  <c:v>-5.0568000000000002E-2</c:v>
                </c:pt>
                <c:pt idx="14331">
                  <c:v>-4.9054300000000002E-2</c:v>
                </c:pt>
                <c:pt idx="14332">
                  <c:v>-4.7558999999999997E-2</c:v>
                </c:pt>
                <c:pt idx="14333">
                  <c:v>-4.6085300000000003E-2</c:v>
                </c:pt>
                <c:pt idx="14334">
                  <c:v>-4.4636200000000001E-2</c:v>
                </c:pt>
                <c:pt idx="14335">
                  <c:v>-4.32144E-2</c:v>
                </c:pt>
                <c:pt idx="14336">
                  <c:v>-4.1821200000000003E-2</c:v>
                </c:pt>
                <c:pt idx="14337">
                  <c:v>-4.0457300000000002E-2</c:v>
                </c:pt>
                <c:pt idx="14338">
                  <c:v>-3.9123199999999997E-2</c:v>
                </c:pt>
                <c:pt idx="14339">
                  <c:v>-3.78188E-2</c:v>
                </c:pt>
                <c:pt idx="14340">
                  <c:v>-3.6543899999999997E-2</c:v>
                </c:pt>
                <c:pt idx="14341">
                  <c:v>-3.5299200000000003E-2</c:v>
                </c:pt>
                <c:pt idx="14342">
                  <c:v>-3.4087199999999998E-2</c:v>
                </c:pt>
                <c:pt idx="14343">
                  <c:v>-3.29109E-2</c:v>
                </c:pt>
                <c:pt idx="14344">
                  <c:v>-3.1773299999999997E-2</c:v>
                </c:pt>
                <c:pt idx="14345">
                  <c:v>-3.0676999999999999E-2</c:v>
                </c:pt>
                <c:pt idx="14346">
                  <c:v>-2.9624399999999999E-2</c:v>
                </c:pt>
                <c:pt idx="14347">
                  <c:v>-2.86176E-2</c:v>
                </c:pt>
                <c:pt idx="14348">
                  <c:v>-2.7658100000000001E-2</c:v>
                </c:pt>
                <c:pt idx="14349">
                  <c:v>-2.6747799999999999E-2</c:v>
                </c:pt>
                <c:pt idx="14350">
                  <c:v>-2.5888999999999999E-2</c:v>
                </c:pt>
                <c:pt idx="14351">
                  <c:v>-2.50844E-2</c:v>
                </c:pt>
                <c:pt idx="14352">
                  <c:v>-2.43371E-2</c:v>
                </c:pt>
                <c:pt idx="14353">
                  <c:v>-2.3649199999999999E-2</c:v>
                </c:pt>
                <c:pt idx="14354">
                  <c:v>-2.3020200000000001E-2</c:v>
                </c:pt>
                <c:pt idx="14355">
                  <c:v>-2.2447499999999999E-2</c:v>
                </c:pt>
                <c:pt idx="14356">
                  <c:v>-2.1929500000000001E-2</c:v>
                </c:pt>
                <c:pt idx="14357">
                  <c:v>-2.1467E-2</c:v>
                </c:pt>
                <c:pt idx="14358">
                  <c:v>-2.1061400000000001E-2</c:v>
                </c:pt>
                <c:pt idx="14359">
                  <c:v>-2.0712299999999999E-2</c:v>
                </c:pt>
                <c:pt idx="14360">
                  <c:v>-2.04201E-2</c:v>
                </c:pt>
                <c:pt idx="14361">
                  <c:v>-2.01888E-2</c:v>
                </c:pt>
                <c:pt idx="14362">
                  <c:v>-2.0022700000000001E-2</c:v>
                </c:pt>
                <c:pt idx="14363">
                  <c:v>-1.99235E-2</c:v>
                </c:pt>
                <c:pt idx="14364">
                  <c:v>-1.9891099999999998E-2</c:v>
                </c:pt>
                <c:pt idx="14365">
                  <c:v>-1.9926800000000001E-2</c:v>
                </c:pt>
                <c:pt idx="14366">
                  <c:v>-2.0034E-2</c:v>
                </c:pt>
                <c:pt idx="14367">
                  <c:v>-2.0216600000000001E-2</c:v>
                </c:pt>
                <c:pt idx="14368">
                  <c:v>-2.0476600000000001E-2</c:v>
                </c:pt>
                <c:pt idx="14369">
                  <c:v>-2.0813499999999999E-2</c:v>
                </c:pt>
                <c:pt idx="14370">
                  <c:v>-2.1228400000000001E-2</c:v>
                </c:pt>
                <c:pt idx="14371">
                  <c:v>-2.17229E-2</c:v>
                </c:pt>
                <c:pt idx="14372">
                  <c:v>-2.2296199999999999E-2</c:v>
                </c:pt>
                <c:pt idx="14373">
                  <c:v>-2.2944300000000001E-2</c:v>
                </c:pt>
                <c:pt idx="14374">
                  <c:v>-2.3663799999999999E-2</c:v>
                </c:pt>
                <c:pt idx="14375">
                  <c:v>-2.4453800000000001E-2</c:v>
                </c:pt>
                <c:pt idx="14376">
                  <c:v>-2.5314E-2</c:v>
                </c:pt>
                <c:pt idx="14377">
                  <c:v>-2.62445E-2</c:v>
                </c:pt>
                <c:pt idx="14378">
                  <c:v>-2.7245399999999999E-2</c:v>
                </c:pt>
                <c:pt idx="14379">
                  <c:v>-2.8316000000000001E-2</c:v>
                </c:pt>
                <c:pt idx="14380">
                  <c:v>-2.9456099999999999E-2</c:v>
                </c:pt>
                <c:pt idx="14381">
                  <c:v>-3.0667199999999999E-2</c:v>
                </c:pt>
                <c:pt idx="14382">
                  <c:v>-3.1951399999999998E-2</c:v>
                </c:pt>
                <c:pt idx="14383">
                  <c:v>-3.33081E-2</c:v>
                </c:pt>
                <c:pt idx="14384">
                  <c:v>-3.4734500000000001E-2</c:v>
                </c:pt>
                <c:pt idx="14385">
                  <c:v>-3.6230199999999997E-2</c:v>
                </c:pt>
                <c:pt idx="14386">
                  <c:v>-3.7795700000000002E-2</c:v>
                </c:pt>
                <c:pt idx="14387">
                  <c:v>-3.9429899999999997E-2</c:v>
                </c:pt>
                <c:pt idx="14388">
                  <c:v>-4.1130699999999999E-2</c:v>
                </c:pt>
                <c:pt idx="14389">
                  <c:v>-4.28961E-2</c:v>
                </c:pt>
                <c:pt idx="14390">
                  <c:v>-4.4723499999999999E-2</c:v>
                </c:pt>
                <c:pt idx="14391">
                  <c:v>-4.6611300000000001E-2</c:v>
                </c:pt>
                <c:pt idx="14392">
                  <c:v>-4.85581E-2</c:v>
                </c:pt>
                <c:pt idx="14393">
                  <c:v>-5.0561000000000002E-2</c:v>
                </c:pt>
                <c:pt idx="14394">
                  <c:v>-5.2616900000000001E-2</c:v>
                </c:pt>
                <c:pt idx="14395">
                  <c:v>-5.4724799999999997E-2</c:v>
                </c:pt>
                <c:pt idx="14396">
                  <c:v>-5.68846E-2</c:v>
                </c:pt>
                <c:pt idx="14397">
                  <c:v>-5.9095399999999999E-2</c:v>
                </c:pt>
                <c:pt idx="14398">
                  <c:v>-6.1355899999999998E-2</c:v>
                </c:pt>
                <c:pt idx="14399">
                  <c:v>-6.3666E-2</c:v>
                </c:pt>
                <c:pt idx="14400">
                  <c:v>-6.6024200000000005E-2</c:v>
                </c:pt>
                <c:pt idx="14401">
                  <c:v>-6.8424499999999999E-2</c:v>
                </c:pt>
                <c:pt idx="14402">
                  <c:v>-7.0858000000000004E-2</c:v>
                </c:pt>
                <c:pt idx="14403">
                  <c:v>-7.3318300000000003E-2</c:v>
                </c:pt>
                <c:pt idx="14404">
                  <c:v>-7.5804999999999997E-2</c:v>
                </c:pt>
                <c:pt idx="14405">
                  <c:v>-7.8320000000000001E-2</c:v>
                </c:pt>
                <c:pt idx="14406">
                  <c:v>-8.0862199999999995E-2</c:v>
                </c:pt>
                <c:pt idx="14407">
                  <c:v>-8.3426799999999995E-2</c:v>
                </c:pt>
                <c:pt idx="14408">
                  <c:v>-8.6008100000000004E-2</c:v>
                </c:pt>
                <c:pt idx="14409">
                  <c:v>-8.8601799999999994E-2</c:v>
                </c:pt>
                <c:pt idx="14410">
                  <c:v>-9.1206800000000005E-2</c:v>
                </c:pt>
                <c:pt idx="14411">
                  <c:v>-9.3826199999999998E-2</c:v>
                </c:pt>
                <c:pt idx="14412">
                  <c:v>-9.6463099999999996E-2</c:v>
                </c:pt>
                <c:pt idx="14413">
                  <c:v>-9.9116599999999999E-2</c:v>
                </c:pt>
                <c:pt idx="14414">
                  <c:v>-0.101782</c:v>
                </c:pt>
                <c:pt idx="14415">
                  <c:v>-0.10445500000000001</c:v>
                </c:pt>
                <c:pt idx="14416">
                  <c:v>-0.107131</c:v>
                </c:pt>
                <c:pt idx="14417">
                  <c:v>-0.109809</c:v>
                </c:pt>
                <c:pt idx="14418">
                  <c:v>-0.112483</c:v>
                </c:pt>
                <c:pt idx="14419">
                  <c:v>-0.115152</c:v>
                </c:pt>
                <c:pt idx="14420">
                  <c:v>-0.117812</c:v>
                </c:pt>
                <c:pt idx="14421">
                  <c:v>-0.12046900000000001</c:v>
                </c:pt>
                <c:pt idx="14422">
                  <c:v>-0.123126</c:v>
                </c:pt>
                <c:pt idx="14423">
                  <c:v>-0.12578600000000001</c:v>
                </c:pt>
                <c:pt idx="14424">
                  <c:v>-0.12844800000000001</c:v>
                </c:pt>
                <c:pt idx="14425">
                  <c:v>-0.13111</c:v>
                </c:pt>
                <c:pt idx="14426">
                  <c:v>-0.133773</c:v>
                </c:pt>
                <c:pt idx="14427">
                  <c:v>-0.136432</c:v>
                </c:pt>
                <c:pt idx="14428">
                  <c:v>-0.13908400000000001</c:v>
                </c:pt>
                <c:pt idx="14429">
                  <c:v>-0.14172799999999999</c:v>
                </c:pt>
                <c:pt idx="14430">
                  <c:v>-0.14436399999999999</c:v>
                </c:pt>
                <c:pt idx="14431">
                  <c:v>-0.14699100000000001</c:v>
                </c:pt>
                <c:pt idx="14432">
                  <c:v>-0.14960399999999999</c:v>
                </c:pt>
                <c:pt idx="14433">
                  <c:v>-0.152203</c:v>
                </c:pt>
                <c:pt idx="14434">
                  <c:v>-0.15478900000000001</c:v>
                </c:pt>
                <c:pt idx="14435">
                  <c:v>-0.157362</c:v>
                </c:pt>
                <c:pt idx="14436">
                  <c:v>-0.15992100000000001</c:v>
                </c:pt>
                <c:pt idx="14437">
                  <c:v>-0.162464</c:v>
                </c:pt>
                <c:pt idx="14438">
                  <c:v>-0.164993</c:v>
                </c:pt>
                <c:pt idx="14439">
                  <c:v>-0.16750699999999999</c:v>
                </c:pt>
                <c:pt idx="14440">
                  <c:v>-0.17000699999999999</c:v>
                </c:pt>
                <c:pt idx="14441">
                  <c:v>-0.17249400000000001</c:v>
                </c:pt>
                <c:pt idx="14442">
                  <c:v>-0.17496700000000001</c:v>
                </c:pt>
                <c:pt idx="14443">
                  <c:v>-0.177422</c:v>
                </c:pt>
                <c:pt idx="14444">
                  <c:v>-0.17986099999999999</c:v>
                </c:pt>
                <c:pt idx="14445">
                  <c:v>-0.182284</c:v>
                </c:pt>
                <c:pt idx="14446">
                  <c:v>-0.184694</c:v>
                </c:pt>
                <c:pt idx="14447">
                  <c:v>-0.187087</c:v>
                </c:pt>
                <c:pt idx="14448">
                  <c:v>-0.18946299999999999</c:v>
                </c:pt>
                <c:pt idx="14449">
                  <c:v>-0.19182399999999999</c:v>
                </c:pt>
                <c:pt idx="14450">
                  <c:v>-0.19417400000000001</c:v>
                </c:pt>
                <c:pt idx="14451">
                  <c:v>-0.196515</c:v>
                </c:pt>
                <c:pt idx="14452">
                  <c:v>-0.19885</c:v>
                </c:pt>
                <c:pt idx="14453">
                  <c:v>-0.20118</c:v>
                </c:pt>
                <c:pt idx="14454">
                  <c:v>-0.203512</c:v>
                </c:pt>
                <c:pt idx="14455">
                  <c:v>-0.205848</c:v>
                </c:pt>
                <c:pt idx="14456">
                  <c:v>-0.20818999999999999</c:v>
                </c:pt>
                <c:pt idx="14457">
                  <c:v>-0.210537</c:v>
                </c:pt>
                <c:pt idx="14458">
                  <c:v>-0.21288899999999999</c:v>
                </c:pt>
                <c:pt idx="14459">
                  <c:v>-0.21524399999999999</c:v>
                </c:pt>
                <c:pt idx="14460">
                  <c:v>-0.21759700000000001</c:v>
                </c:pt>
                <c:pt idx="14461">
                  <c:v>-0.21993699999999999</c:v>
                </c:pt>
                <c:pt idx="14462">
                  <c:v>-0.22226199999999999</c:v>
                </c:pt>
                <c:pt idx="14463">
                  <c:v>-0.22457099999999999</c:v>
                </c:pt>
                <c:pt idx="14464">
                  <c:v>-0.22686400000000001</c:v>
                </c:pt>
                <c:pt idx="14465">
                  <c:v>-0.22914899999999999</c:v>
                </c:pt>
                <c:pt idx="14466">
                  <c:v>-0.23142699999999999</c:v>
                </c:pt>
                <c:pt idx="14467">
                  <c:v>-0.23369699999999999</c:v>
                </c:pt>
                <c:pt idx="14468">
                  <c:v>-0.235955</c:v>
                </c:pt>
                <c:pt idx="14469">
                  <c:v>-0.23819799999999999</c:v>
                </c:pt>
                <c:pt idx="14470">
                  <c:v>-0.240422</c:v>
                </c:pt>
                <c:pt idx="14471">
                  <c:v>-0.24262300000000001</c:v>
                </c:pt>
                <c:pt idx="14472">
                  <c:v>-0.24479699999999999</c:v>
                </c:pt>
                <c:pt idx="14473">
                  <c:v>-0.246945</c:v>
                </c:pt>
                <c:pt idx="14474">
                  <c:v>-0.24906700000000001</c:v>
                </c:pt>
                <c:pt idx="14475">
                  <c:v>-0.251162</c:v>
                </c:pt>
                <c:pt idx="14476">
                  <c:v>-0.25322699999999998</c:v>
                </c:pt>
                <c:pt idx="14477">
                  <c:v>-0.25525799999999998</c:v>
                </c:pt>
                <c:pt idx="14478">
                  <c:v>-0.25725199999999998</c:v>
                </c:pt>
                <c:pt idx="14479">
                  <c:v>-0.25920799999999999</c:v>
                </c:pt>
                <c:pt idx="14480">
                  <c:v>-0.26112299999999999</c:v>
                </c:pt>
                <c:pt idx="14481">
                  <c:v>-0.26299499999999998</c:v>
                </c:pt>
                <c:pt idx="14482">
                  <c:v>-0.26482099999999997</c:v>
                </c:pt>
                <c:pt idx="14483">
                  <c:v>-0.26659899999999997</c:v>
                </c:pt>
                <c:pt idx="14484">
                  <c:v>-0.26832899999999998</c:v>
                </c:pt>
                <c:pt idx="14485">
                  <c:v>-0.270011</c:v>
                </c:pt>
                <c:pt idx="14486">
                  <c:v>-0.271644</c:v>
                </c:pt>
                <c:pt idx="14487">
                  <c:v>-0.27322600000000002</c:v>
                </c:pt>
                <c:pt idx="14488">
                  <c:v>-0.27475699999999997</c:v>
                </c:pt>
                <c:pt idx="14489">
                  <c:v>-0.27623599999999998</c:v>
                </c:pt>
                <c:pt idx="14490">
                  <c:v>-0.27765699999999999</c:v>
                </c:pt>
                <c:pt idx="14491">
                  <c:v>-0.27901500000000001</c:v>
                </c:pt>
                <c:pt idx="14492">
                  <c:v>-0.28031600000000001</c:v>
                </c:pt>
                <c:pt idx="14493">
                  <c:v>-0.28156199999999998</c:v>
                </c:pt>
                <c:pt idx="14494">
                  <c:v>-0.28274899999999997</c:v>
                </c:pt>
                <c:pt idx="14495">
                  <c:v>-0.28386899999999998</c:v>
                </c:pt>
                <c:pt idx="14496">
                  <c:v>-0.28492200000000001</c:v>
                </c:pt>
                <c:pt idx="14497">
                  <c:v>-0.285908</c:v>
                </c:pt>
                <c:pt idx="14498">
                  <c:v>-0.286833</c:v>
                </c:pt>
                <c:pt idx="14499">
                  <c:v>-0.28770600000000002</c:v>
                </c:pt>
                <c:pt idx="14500">
                  <c:v>-0.28853000000000001</c:v>
                </c:pt>
                <c:pt idx="14501">
                  <c:v>-0.28930499999999998</c:v>
                </c:pt>
                <c:pt idx="14502">
                  <c:v>-0.29002600000000001</c:v>
                </c:pt>
                <c:pt idx="14503">
                  <c:v>-0.29069099999999998</c:v>
                </c:pt>
                <c:pt idx="14504">
                  <c:v>-0.291298</c:v>
                </c:pt>
                <c:pt idx="14505">
                  <c:v>-0.29184300000000002</c:v>
                </c:pt>
                <c:pt idx="14506">
                  <c:v>-0.292321</c:v>
                </c:pt>
                <c:pt idx="14507">
                  <c:v>-0.29272700000000001</c:v>
                </c:pt>
                <c:pt idx="14508">
                  <c:v>-0.29306399999999999</c:v>
                </c:pt>
                <c:pt idx="14509">
                  <c:v>-0.29334100000000002</c:v>
                </c:pt>
                <c:pt idx="14510">
                  <c:v>-0.29356199999999999</c:v>
                </c:pt>
                <c:pt idx="14511">
                  <c:v>-0.29372900000000002</c:v>
                </c:pt>
                <c:pt idx="14512">
                  <c:v>-0.29384399999999999</c:v>
                </c:pt>
                <c:pt idx="14513">
                  <c:v>-0.29391299999999998</c:v>
                </c:pt>
                <c:pt idx="14514">
                  <c:v>-0.293937</c:v>
                </c:pt>
                <c:pt idx="14515">
                  <c:v>-0.29391200000000001</c:v>
                </c:pt>
                <c:pt idx="14516">
                  <c:v>-0.29383300000000001</c:v>
                </c:pt>
                <c:pt idx="14517">
                  <c:v>-0.29369800000000001</c:v>
                </c:pt>
                <c:pt idx="14518">
                  <c:v>-0.29350399999999999</c:v>
                </c:pt>
                <c:pt idx="14519">
                  <c:v>-0.29324800000000001</c:v>
                </c:pt>
                <c:pt idx="14520">
                  <c:v>-0.29292600000000002</c:v>
                </c:pt>
                <c:pt idx="14521">
                  <c:v>-0.29253699999999999</c:v>
                </c:pt>
                <c:pt idx="14522">
                  <c:v>-0.29208200000000001</c:v>
                </c:pt>
                <c:pt idx="14523">
                  <c:v>-0.29155999999999999</c:v>
                </c:pt>
                <c:pt idx="14524">
                  <c:v>-0.290966</c:v>
                </c:pt>
                <c:pt idx="14525">
                  <c:v>-0.29030099999999998</c:v>
                </c:pt>
                <c:pt idx="14526">
                  <c:v>-0.28956199999999999</c:v>
                </c:pt>
                <c:pt idx="14527">
                  <c:v>-0.28874699999999998</c:v>
                </c:pt>
                <c:pt idx="14528">
                  <c:v>-0.287854</c:v>
                </c:pt>
                <c:pt idx="14529">
                  <c:v>-0.286887</c:v>
                </c:pt>
                <c:pt idx="14530">
                  <c:v>-0.28585100000000002</c:v>
                </c:pt>
                <c:pt idx="14531">
                  <c:v>-0.28475</c:v>
                </c:pt>
                <c:pt idx="14532">
                  <c:v>-0.28358499999999998</c:v>
                </c:pt>
                <c:pt idx="14533">
                  <c:v>-0.28235500000000002</c:v>
                </c:pt>
                <c:pt idx="14534">
                  <c:v>-0.28105599999999997</c:v>
                </c:pt>
                <c:pt idx="14535">
                  <c:v>-0.27968399999999999</c:v>
                </c:pt>
                <c:pt idx="14536">
                  <c:v>-0.27823300000000001</c:v>
                </c:pt>
                <c:pt idx="14537">
                  <c:v>-0.27670600000000001</c:v>
                </c:pt>
                <c:pt idx="14538">
                  <c:v>-0.27511099999999999</c:v>
                </c:pt>
                <c:pt idx="14539">
                  <c:v>-0.27345700000000001</c:v>
                </c:pt>
                <c:pt idx="14540">
                  <c:v>-0.27175100000000002</c:v>
                </c:pt>
                <c:pt idx="14541">
                  <c:v>-0.26999600000000001</c:v>
                </c:pt>
                <c:pt idx="14542">
                  <c:v>-0.26819399999999999</c:v>
                </c:pt>
                <c:pt idx="14543">
                  <c:v>-0.266347</c:v>
                </c:pt>
                <c:pt idx="14544">
                  <c:v>-0.264457</c:v>
                </c:pt>
                <c:pt idx="14545">
                  <c:v>-0.26251999999999998</c:v>
                </c:pt>
                <c:pt idx="14546">
                  <c:v>-0.26053599999999999</c:v>
                </c:pt>
                <c:pt idx="14547">
                  <c:v>-0.25850099999999998</c:v>
                </c:pt>
                <c:pt idx="14548">
                  <c:v>-0.25641000000000003</c:v>
                </c:pt>
                <c:pt idx="14549">
                  <c:v>-0.25426100000000001</c:v>
                </c:pt>
                <c:pt idx="14550">
                  <c:v>-0.25205300000000003</c:v>
                </c:pt>
                <c:pt idx="14551">
                  <c:v>-0.24978800000000001</c:v>
                </c:pt>
                <c:pt idx="14552">
                  <c:v>-0.247474</c:v>
                </c:pt>
                <c:pt idx="14553">
                  <c:v>-0.24512100000000001</c:v>
                </c:pt>
                <c:pt idx="14554">
                  <c:v>-0.24273400000000001</c:v>
                </c:pt>
                <c:pt idx="14555">
                  <c:v>-0.240311</c:v>
                </c:pt>
                <c:pt idx="14556">
                  <c:v>-0.237846</c:v>
                </c:pt>
                <c:pt idx="14557">
                  <c:v>-0.23533100000000001</c:v>
                </c:pt>
                <c:pt idx="14558">
                  <c:v>-0.232768</c:v>
                </c:pt>
                <c:pt idx="14559">
                  <c:v>-0.230157</c:v>
                </c:pt>
                <c:pt idx="14560">
                  <c:v>-0.227497</c:v>
                </c:pt>
                <c:pt idx="14561">
                  <c:v>-0.22478999999999999</c:v>
                </c:pt>
                <c:pt idx="14562">
                  <c:v>-0.22203600000000001</c:v>
                </c:pt>
                <c:pt idx="14563">
                  <c:v>-0.21923599999999999</c:v>
                </c:pt>
                <c:pt idx="14564">
                  <c:v>-0.216391</c:v>
                </c:pt>
                <c:pt idx="14565">
                  <c:v>-0.21349899999999999</c:v>
                </c:pt>
                <c:pt idx="14566">
                  <c:v>-0.210563</c:v>
                </c:pt>
                <c:pt idx="14567">
                  <c:v>-0.20758099999999999</c:v>
                </c:pt>
                <c:pt idx="14568">
                  <c:v>-0.20455599999999999</c:v>
                </c:pt>
                <c:pt idx="14569">
                  <c:v>-0.201488</c:v>
                </c:pt>
                <c:pt idx="14570">
                  <c:v>-0.198376</c:v>
                </c:pt>
                <c:pt idx="14571">
                  <c:v>-0.19522400000000001</c:v>
                </c:pt>
                <c:pt idx="14572">
                  <c:v>-0.19203799999999999</c:v>
                </c:pt>
                <c:pt idx="14573">
                  <c:v>-0.18881899999999999</c:v>
                </c:pt>
                <c:pt idx="14574">
                  <c:v>-0.18556700000000001</c:v>
                </c:pt>
                <c:pt idx="14575">
                  <c:v>-0.18228800000000001</c:v>
                </c:pt>
                <c:pt idx="14576">
                  <c:v>-0.17899000000000001</c:v>
                </c:pt>
                <c:pt idx="14577">
                  <c:v>-0.175674</c:v>
                </c:pt>
                <c:pt idx="14578">
                  <c:v>-0.17233999999999999</c:v>
                </c:pt>
                <c:pt idx="14579">
                  <c:v>-0.16899700000000001</c:v>
                </c:pt>
                <c:pt idx="14580">
                  <c:v>-0.165657</c:v>
                </c:pt>
                <c:pt idx="14581">
                  <c:v>-0.162324</c:v>
                </c:pt>
                <c:pt idx="14582">
                  <c:v>-0.159</c:v>
                </c:pt>
                <c:pt idx="14583">
                  <c:v>-0.155693</c:v>
                </c:pt>
                <c:pt idx="14584">
                  <c:v>-0.15241099999999999</c:v>
                </c:pt>
                <c:pt idx="14585">
                  <c:v>-0.14916399999999999</c:v>
                </c:pt>
                <c:pt idx="14586">
                  <c:v>-0.14596300000000001</c:v>
                </c:pt>
                <c:pt idx="14587">
                  <c:v>-0.142819</c:v>
                </c:pt>
                <c:pt idx="14588">
                  <c:v>-0.139732</c:v>
                </c:pt>
                <c:pt idx="14589">
                  <c:v>-0.13670299999999999</c:v>
                </c:pt>
                <c:pt idx="14590">
                  <c:v>-0.13373499999999999</c:v>
                </c:pt>
                <c:pt idx="14591">
                  <c:v>-0.130832</c:v>
                </c:pt>
                <c:pt idx="14592">
                  <c:v>-0.128</c:v>
                </c:pt>
                <c:pt idx="14593">
                  <c:v>-0.12524099999999999</c:v>
                </c:pt>
                <c:pt idx="14594">
                  <c:v>-0.122555</c:v>
                </c:pt>
                <c:pt idx="14595">
                  <c:v>-0.119949</c:v>
                </c:pt>
                <c:pt idx="14596">
                  <c:v>-0.117433</c:v>
                </c:pt>
                <c:pt idx="14597">
                  <c:v>-0.11501699999999999</c:v>
                </c:pt>
                <c:pt idx="14598">
                  <c:v>-0.112706</c:v>
                </c:pt>
                <c:pt idx="14599">
                  <c:v>-0.110503</c:v>
                </c:pt>
                <c:pt idx="14600">
                  <c:v>-0.108418</c:v>
                </c:pt>
                <c:pt idx="14601">
                  <c:v>-0.10646</c:v>
                </c:pt>
                <c:pt idx="14602">
                  <c:v>-0.10463500000000001</c:v>
                </c:pt>
                <c:pt idx="14603">
                  <c:v>-0.10294499999999999</c:v>
                </c:pt>
                <c:pt idx="14604">
                  <c:v>-0.10138800000000001</c:v>
                </c:pt>
                <c:pt idx="14605">
                  <c:v>-9.9965399999999996E-2</c:v>
                </c:pt>
                <c:pt idx="14606">
                  <c:v>-9.8679500000000003E-2</c:v>
                </c:pt>
                <c:pt idx="14607">
                  <c:v>-9.75298E-2</c:v>
                </c:pt>
                <c:pt idx="14608">
                  <c:v>-9.6517400000000003E-2</c:v>
                </c:pt>
                <c:pt idx="14609">
                  <c:v>-9.5647300000000005E-2</c:v>
                </c:pt>
                <c:pt idx="14610">
                  <c:v>-9.4921199999999997E-2</c:v>
                </c:pt>
                <c:pt idx="14611">
                  <c:v>-9.4336600000000007E-2</c:v>
                </c:pt>
                <c:pt idx="14612">
                  <c:v>-9.3893699999999997E-2</c:v>
                </c:pt>
                <c:pt idx="14613">
                  <c:v>-9.3592800000000004E-2</c:v>
                </c:pt>
                <c:pt idx="14614">
                  <c:v>-9.3428700000000003E-2</c:v>
                </c:pt>
                <c:pt idx="14615">
                  <c:v>-9.3396499999999993E-2</c:v>
                </c:pt>
                <c:pt idx="14616">
                  <c:v>-9.3500799999999995E-2</c:v>
                </c:pt>
                <c:pt idx="14617">
                  <c:v>-9.3752000000000002E-2</c:v>
                </c:pt>
                <c:pt idx="14618">
                  <c:v>-9.4158400000000003E-2</c:v>
                </c:pt>
                <c:pt idx="14619">
                  <c:v>-9.4722000000000001E-2</c:v>
                </c:pt>
                <c:pt idx="14620">
                  <c:v>-9.5439700000000002E-2</c:v>
                </c:pt>
                <c:pt idx="14621">
                  <c:v>-9.6307199999999996E-2</c:v>
                </c:pt>
                <c:pt idx="14622">
                  <c:v>-9.7319100000000006E-2</c:v>
                </c:pt>
                <c:pt idx="14623">
                  <c:v>-9.8469399999999999E-2</c:v>
                </c:pt>
                <c:pt idx="14624">
                  <c:v>-9.9756499999999998E-2</c:v>
                </c:pt>
                <c:pt idx="14625">
                  <c:v>-0.101186</c:v>
                </c:pt>
                <c:pt idx="14626">
                  <c:v>-0.102768</c:v>
                </c:pt>
                <c:pt idx="14627">
                  <c:v>-0.10451100000000001</c:v>
                </c:pt>
                <c:pt idx="14628">
                  <c:v>-0.106416</c:v>
                </c:pt>
                <c:pt idx="14629">
                  <c:v>-0.10847999999999999</c:v>
                </c:pt>
                <c:pt idx="14630">
                  <c:v>-0.110703</c:v>
                </c:pt>
                <c:pt idx="14631">
                  <c:v>-0.113085</c:v>
                </c:pt>
                <c:pt idx="14632">
                  <c:v>-0.115622</c:v>
                </c:pt>
                <c:pt idx="14633">
                  <c:v>-0.118308</c:v>
                </c:pt>
                <c:pt idx="14634">
                  <c:v>-0.12113699999999999</c:v>
                </c:pt>
                <c:pt idx="14635">
                  <c:v>-0.124097</c:v>
                </c:pt>
                <c:pt idx="14636">
                  <c:v>-0.12718199999999999</c:v>
                </c:pt>
                <c:pt idx="14637">
                  <c:v>-0.130385</c:v>
                </c:pt>
                <c:pt idx="14638">
                  <c:v>-0.13370000000000001</c:v>
                </c:pt>
                <c:pt idx="14639">
                  <c:v>-0.13711699999999999</c:v>
                </c:pt>
                <c:pt idx="14640">
                  <c:v>-0.140627</c:v>
                </c:pt>
                <c:pt idx="14641">
                  <c:v>-0.14422299999999999</c:v>
                </c:pt>
                <c:pt idx="14642">
                  <c:v>-0.147896</c:v>
                </c:pt>
                <c:pt idx="14643">
                  <c:v>-0.15163599999999999</c:v>
                </c:pt>
                <c:pt idx="14644">
                  <c:v>-0.15543599999999999</c:v>
                </c:pt>
                <c:pt idx="14645">
                  <c:v>-0.15928999999999999</c:v>
                </c:pt>
                <c:pt idx="14646">
                  <c:v>-0.16319400000000001</c:v>
                </c:pt>
                <c:pt idx="14647">
                  <c:v>-0.16714300000000001</c:v>
                </c:pt>
                <c:pt idx="14648">
                  <c:v>-0.171128</c:v>
                </c:pt>
                <c:pt idx="14649">
                  <c:v>-0.17513799999999999</c:v>
                </c:pt>
                <c:pt idx="14650">
                  <c:v>-0.17916699999999999</c:v>
                </c:pt>
                <c:pt idx="14651">
                  <c:v>-0.18320500000000001</c:v>
                </c:pt>
                <c:pt idx="14652">
                  <c:v>-0.18724399999999999</c:v>
                </c:pt>
                <c:pt idx="14653">
                  <c:v>-0.191274</c:v>
                </c:pt>
                <c:pt idx="14654">
                  <c:v>-0.19528599999999999</c:v>
                </c:pt>
                <c:pt idx="14655">
                  <c:v>-0.19927</c:v>
                </c:pt>
                <c:pt idx="14656">
                  <c:v>-0.20321900000000001</c:v>
                </c:pt>
                <c:pt idx="14657">
                  <c:v>-0.207122</c:v>
                </c:pt>
                <c:pt idx="14658">
                  <c:v>-0.21097099999999999</c:v>
                </c:pt>
                <c:pt idx="14659">
                  <c:v>-0.21475900000000001</c:v>
                </c:pt>
                <c:pt idx="14660">
                  <c:v>-0.218477</c:v>
                </c:pt>
                <c:pt idx="14661">
                  <c:v>-0.22211500000000001</c:v>
                </c:pt>
                <c:pt idx="14662">
                  <c:v>-0.22567000000000001</c:v>
                </c:pt>
                <c:pt idx="14663">
                  <c:v>-0.22914200000000001</c:v>
                </c:pt>
                <c:pt idx="14664">
                  <c:v>-0.23253599999999999</c:v>
                </c:pt>
                <c:pt idx="14665">
                  <c:v>-0.235846</c:v>
                </c:pt>
                <c:pt idx="14666">
                  <c:v>-0.239069</c:v>
                </c:pt>
                <c:pt idx="14667">
                  <c:v>-0.24220700000000001</c:v>
                </c:pt>
                <c:pt idx="14668">
                  <c:v>-0.24526500000000001</c:v>
                </c:pt>
                <c:pt idx="14669">
                  <c:v>-0.24824399999999999</c:v>
                </c:pt>
                <c:pt idx="14670">
                  <c:v>-0.25114399999999998</c:v>
                </c:pt>
                <c:pt idx="14671">
                  <c:v>-0.25396299999999999</c:v>
                </c:pt>
                <c:pt idx="14672">
                  <c:v>-0.25669999999999998</c:v>
                </c:pt>
                <c:pt idx="14673">
                  <c:v>-0.25935799999999998</c:v>
                </c:pt>
                <c:pt idx="14674">
                  <c:v>-0.26194299999999998</c:v>
                </c:pt>
                <c:pt idx="14675">
                  <c:v>-0.26445200000000002</c:v>
                </c:pt>
                <c:pt idx="14676">
                  <c:v>-0.26687699999999998</c:v>
                </c:pt>
                <c:pt idx="14677">
                  <c:v>-0.26921600000000001</c:v>
                </c:pt>
                <c:pt idx="14678">
                  <c:v>-0.27146700000000001</c:v>
                </c:pt>
                <c:pt idx="14679">
                  <c:v>-0.27363300000000002</c:v>
                </c:pt>
                <c:pt idx="14680">
                  <c:v>-0.27571200000000001</c:v>
                </c:pt>
                <c:pt idx="14681">
                  <c:v>-0.27770099999999998</c:v>
                </c:pt>
                <c:pt idx="14682">
                  <c:v>-0.27960499999999999</c:v>
                </c:pt>
                <c:pt idx="14683">
                  <c:v>-0.28143099999999999</c:v>
                </c:pt>
                <c:pt idx="14684">
                  <c:v>-0.28318599999999999</c:v>
                </c:pt>
                <c:pt idx="14685">
                  <c:v>-0.28487000000000001</c:v>
                </c:pt>
                <c:pt idx="14686">
                  <c:v>-0.28648000000000001</c:v>
                </c:pt>
                <c:pt idx="14687">
                  <c:v>-0.28801100000000002</c:v>
                </c:pt>
                <c:pt idx="14688">
                  <c:v>-0.289466</c:v>
                </c:pt>
                <c:pt idx="14689">
                  <c:v>-0.290852</c:v>
                </c:pt>
                <c:pt idx="14690">
                  <c:v>-0.29217199999999999</c:v>
                </c:pt>
                <c:pt idx="14691">
                  <c:v>-0.293429</c:v>
                </c:pt>
                <c:pt idx="14692">
                  <c:v>-0.29462100000000002</c:v>
                </c:pt>
                <c:pt idx="14693">
                  <c:v>-0.29575099999999999</c:v>
                </c:pt>
                <c:pt idx="14694">
                  <c:v>-0.296823</c:v>
                </c:pt>
                <c:pt idx="14695">
                  <c:v>-0.29783999999999999</c:v>
                </c:pt>
                <c:pt idx="14696">
                  <c:v>-0.29880299999999999</c:v>
                </c:pt>
                <c:pt idx="14697">
                  <c:v>-0.29971300000000001</c:v>
                </c:pt>
                <c:pt idx="14698">
                  <c:v>-0.30057</c:v>
                </c:pt>
                <c:pt idx="14699">
                  <c:v>-0.30137599999999998</c:v>
                </c:pt>
                <c:pt idx="14700">
                  <c:v>-0.30213000000000001</c:v>
                </c:pt>
                <c:pt idx="14701">
                  <c:v>-0.30282700000000001</c:v>
                </c:pt>
                <c:pt idx="14702">
                  <c:v>-0.30345800000000001</c:v>
                </c:pt>
                <c:pt idx="14703">
                  <c:v>-0.30402499999999999</c:v>
                </c:pt>
                <c:pt idx="14704">
                  <c:v>-0.304537</c:v>
                </c:pt>
                <c:pt idx="14705">
                  <c:v>-0.305006</c:v>
                </c:pt>
                <c:pt idx="14706">
                  <c:v>-0.30543999999999999</c:v>
                </c:pt>
                <c:pt idx="14707">
                  <c:v>-0.305836</c:v>
                </c:pt>
                <c:pt idx="14708">
                  <c:v>-0.30619200000000002</c:v>
                </c:pt>
                <c:pt idx="14709">
                  <c:v>-0.30650300000000003</c:v>
                </c:pt>
                <c:pt idx="14710">
                  <c:v>-0.30676399999999998</c:v>
                </c:pt>
                <c:pt idx="14711">
                  <c:v>-0.30697600000000003</c:v>
                </c:pt>
                <c:pt idx="14712">
                  <c:v>-0.30714999999999998</c:v>
                </c:pt>
                <c:pt idx="14713">
                  <c:v>-0.30730000000000002</c:v>
                </c:pt>
                <c:pt idx="14714">
                  <c:v>-0.30743399999999999</c:v>
                </c:pt>
                <c:pt idx="14715">
                  <c:v>-0.30754900000000002</c:v>
                </c:pt>
                <c:pt idx="14716">
                  <c:v>-0.307643</c:v>
                </c:pt>
                <c:pt idx="14717">
                  <c:v>-0.30771500000000002</c:v>
                </c:pt>
                <c:pt idx="14718">
                  <c:v>-0.30776500000000001</c:v>
                </c:pt>
                <c:pt idx="14719">
                  <c:v>-0.30779400000000001</c:v>
                </c:pt>
                <c:pt idx="14720">
                  <c:v>-0.30780299999999999</c:v>
                </c:pt>
                <c:pt idx="14721">
                  <c:v>-0.30779099999999998</c:v>
                </c:pt>
                <c:pt idx="14722">
                  <c:v>-0.307757</c:v>
                </c:pt>
                <c:pt idx="14723">
                  <c:v>-0.307697</c:v>
                </c:pt>
                <c:pt idx="14724">
                  <c:v>-0.30760900000000002</c:v>
                </c:pt>
                <c:pt idx="14725">
                  <c:v>-0.30748399999999998</c:v>
                </c:pt>
                <c:pt idx="14726">
                  <c:v>-0.30730600000000002</c:v>
                </c:pt>
                <c:pt idx="14727">
                  <c:v>-0.30706299999999997</c:v>
                </c:pt>
                <c:pt idx="14728">
                  <c:v>-0.306751</c:v>
                </c:pt>
                <c:pt idx="14729">
                  <c:v>-0.30636999999999998</c:v>
                </c:pt>
                <c:pt idx="14730">
                  <c:v>-0.30591800000000002</c:v>
                </c:pt>
                <c:pt idx="14731">
                  <c:v>-0.30539500000000003</c:v>
                </c:pt>
                <c:pt idx="14732">
                  <c:v>-0.30480600000000002</c:v>
                </c:pt>
                <c:pt idx="14733">
                  <c:v>-0.30415599999999998</c:v>
                </c:pt>
                <c:pt idx="14734">
                  <c:v>-0.30344900000000002</c:v>
                </c:pt>
                <c:pt idx="14735">
                  <c:v>-0.30268400000000001</c:v>
                </c:pt>
                <c:pt idx="14736">
                  <c:v>-0.30186099999999999</c:v>
                </c:pt>
                <c:pt idx="14737">
                  <c:v>-0.300981</c:v>
                </c:pt>
                <c:pt idx="14738">
                  <c:v>-0.300043</c:v>
                </c:pt>
                <c:pt idx="14739">
                  <c:v>-0.29904599999999998</c:v>
                </c:pt>
                <c:pt idx="14740">
                  <c:v>-0.29799199999999998</c:v>
                </c:pt>
                <c:pt idx="14741">
                  <c:v>-0.29688599999999998</c:v>
                </c:pt>
                <c:pt idx="14742">
                  <c:v>-0.29572599999999999</c:v>
                </c:pt>
                <c:pt idx="14743">
                  <c:v>-0.29450599999999999</c:v>
                </c:pt>
                <c:pt idx="14744">
                  <c:v>-0.29321999999999998</c:v>
                </c:pt>
                <c:pt idx="14745">
                  <c:v>-0.29186400000000001</c:v>
                </c:pt>
                <c:pt idx="14746">
                  <c:v>-0.29043200000000002</c:v>
                </c:pt>
                <c:pt idx="14747">
                  <c:v>-0.28891899999999998</c:v>
                </c:pt>
                <c:pt idx="14748">
                  <c:v>-0.28732200000000002</c:v>
                </c:pt>
                <c:pt idx="14749">
                  <c:v>-0.28564099999999998</c:v>
                </c:pt>
                <c:pt idx="14750">
                  <c:v>-0.28388099999999999</c:v>
                </c:pt>
                <c:pt idx="14751">
                  <c:v>-0.28204400000000002</c:v>
                </c:pt>
                <c:pt idx="14752">
                  <c:v>-0.28013100000000002</c:v>
                </c:pt>
                <c:pt idx="14753">
                  <c:v>-0.27814299999999997</c:v>
                </c:pt>
                <c:pt idx="14754">
                  <c:v>-0.27608100000000002</c:v>
                </c:pt>
                <c:pt idx="14755">
                  <c:v>-0.27395399999999998</c:v>
                </c:pt>
                <c:pt idx="14756">
                  <c:v>-0.27176899999999998</c:v>
                </c:pt>
                <c:pt idx="14757">
                  <c:v>-0.26953300000000002</c:v>
                </c:pt>
                <c:pt idx="14758">
                  <c:v>-0.26724300000000001</c:v>
                </c:pt>
                <c:pt idx="14759">
                  <c:v>-0.26490000000000002</c:v>
                </c:pt>
                <c:pt idx="14760">
                  <c:v>-0.26250200000000001</c:v>
                </c:pt>
                <c:pt idx="14761">
                  <c:v>-0.26005699999999998</c:v>
                </c:pt>
                <c:pt idx="14762">
                  <c:v>-0.25756699999999999</c:v>
                </c:pt>
                <c:pt idx="14763">
                  <c:v>-0.25503199999999998</c:v>
                </c:pt>
                <c:pt idx="14764">
                  <c:v>-0.25245299999999998</c:v>
                </c:pt>
                <c:pt idx="14765">
                  <c:v>-0.249834</c:v>
                </c:pt>
                <c:pt idx="14766">
                  <c:v>-0.24718100000000001</c:v>
                </c:pt>
                <c:pt idx="14767">
                  <c:v>-0.24449799999999999</c:v>
                </c:pt>
                <c:pt idx="14768">
                  <c:v>-0.24179</c:v>
                </c:pt>
                <c:pt idx="14769">
                  <c:v>-0.239062</c:v>
                </c:pt>
                <c:pt idx="14770">
                  <c:v>-0.23632</c:v>
                </c:pt>
                <c:pt idx="14771">
                  <c:v>-0.23357600000000001</c:v>
                </c:pt>
                <c:pt idx="14772">
                  <c:v>-0.23083699999999999</c:v>
                </c:pt>
                <c:pt idx="14773">
                  <c:v>-0.228101</c:v>
                </c:pt>
                <c:pt idx="14774">
                  <c:v>-0.22536400000000001</c:v>
                </c:pt>
                <c:pt idx="14775">
                  <c:v>-0.22262299999999999</c:v>
                </c:pt>
                <c:pt idx="14776">
                  <c:v>-0.219887</c:v>
                </c:pt>
                <c:pt idx="14777">
                  <c:v>-0.21716299999999999</c:v>
                </c:pt>
                <c:pt idx="14778">
                  <c:v>-0.21445600000000001</c:v>
                </c:pt>
                <c:pt idx="14779">
                  <c:v>-0.21177099999999999</c:v>
                </c:pt>
                <c:pt idx="14780">
                  <c:v>-0.20910899999999999</c:v>
                </c:pt>
                <c:pt idx="14781">
                  <c:v>-0.20647299999999999</c:v>
                </c:pt>
                <c:pt idx="14782">
                  <c:v>-0.20386599999999999</c:v>
                </c:pt>
                <c:pt idx="14783">
                  <c:v>-0.20128699999999999</c:v>
                </c:pt>
                <c:pt idx="14784">
                  <c:v>-0.198739</c:v>
                </c:pt>
                <c:pt idx="14785">
                  <c:v>-0.19622800000000001</c:v>
                </c:pt>
                <c:pt idx="14786">
                  <c:v>-0.19375700000000001</c:v>
                </c:pt>
                <c:pt idx="14787">
                  <c:v>-0.19132299999999999</c:v>
                </c:pt>
                <c:pt idx="14788">
                  <c:v>-0.188919</c:v>
                </c:pt>
                <c:pt idx="14789">
                  <c:v>-0.18654399999999999</c:v>
                </c:pt>
                <c:pt idx="14790">
                  <c:v>-0.184198</c:v>
                </c:pt>
                <c:pt idx="14791">
                  <c:v>-0.18188599999999999</c:v>
                </c:pt>
                <c:pt idx="14792">
                  <c:v>-0.179617</c:v>
                </c:pt>
                <c:pt idx="14793">
                  <c:v>-0.177399</c:v>
                </c:pt>
                <c:pt idx="14794">
                  <c:v>-0.175236</c:v>
                </c:pt>
                <c:pt idx="14795">
                  <c:v>-0.173125</c:v>
                </c:pt>
                <c:pt idx="14796">
                  <c:v>-0.17106499999999999</c:v>
                </c:pt>
                <c:pt idx="14797">
                  <c:v>-0.169046</c:v>
                </c:pt>
                <c:pt idx="14798">
                  <c:v>-0.16706299999999999</c:v>
                </c:pt>
                <c:pt idx="14799">
                  <c:v>-0.16512199999999999</c:v>
                </c:pt>
                <c:pt idx="14800">
                  <c:v>-0.16323699999999999</c:v>
                </c:pt>
                <c:pt idx="14801">
                  <c:v>-0.161414</c:v>
                </c:pt>
                <c:pt idx="14802">
                  <c:v>-0.15964900000000001</c:v>
                </c:pt>
                <c:pt idx="14803">
                  <c:v>-0.15793399999999999</c:v>
                </c:pt>
                <c:pt idx="14804">
                  <c:v>-0.15626699999999999</c:v>
                </c:pt>
                <c:pt idx="14805">
                  <c:v>-0.154642</c:v>
                </c:pt>
                <c:pt idx="14806">
                  <c:v>-0.153055</c:v>
                </c:pt>
                <c:pt idx="14807">
                  <c:v>-0.151502</c:v>
                </c:pt>
                <c:pt idx="14808">
                  <c:v>-0.149981</c:v>
                </c:pt>
                <c:pt idx="14809">
                  <c:v>-0.14849200000000001</c:v>
                </c:pt>
                <c:pt idx="14810">
                  <c:v>-0.14702799999999999</c:v>
                </c:pt>
                <c:pt idx="14811">
                  <c:v>-0.14558099999999999</c:v>
                </c:pt>
                <c:pt idx="14812">
                  <c:v>-0.14413599999999999</c:v>
                </c:pt>
                <c:pt idx="14813">
                  <c:v>-0.14266899999999999</c:v>
                </c:pt>
                <c:pt idx="14814">
                  <c:v>-0.14115800000000001</c:v>
                </c:pt>
                <c:pt idx="14815">
                  <c:v>-0.139601</c:v>
                </c:pt>
                <c:pt idx="14816">
                  <c:v>-0.13800699999999999</c:v>
                </c:pt>
                <c:pt idx="14817">
                  <c:v>-0.13637199999999999</c:v>
                </c:pt>
                <c:pt idx="14818">
                  <c:v>-0.13469400000000001</c:v>
                </c:pt>
                <c:pt idx="14819">
                  <c:v>-0.13297200000000001</c:v>
                </c:pt>
                <c:pt idx="14820">
                  <c:v>-0.13120599999999999</c:v>
                </c:pt>
                <c:pt idx="14821">
                  <c:v>-0.12939400000000001</c:v>
                </c:pt>
                <c:pt idx="14822">
                  <c:v>-0.127529</c:v>
                </c:pt>
                <c:pt idx="14823">
                  <c:v>-0.12561</c:v>
                </c:pt>
                <c:pt idx="14824">
                  <c:v>-0.123636</c:v>
                </c:pt>
                <c:pt idx="14825">
                  <c:v>-0.121602</c:v>
                </c:pt>
                <c:pt idx="14826">
                  <c:v>-0.119508</c:v>
                </c:pt>
                <c:pt idx="14827">
                  <c:v>-0.117356</c:v>
                </c:pt>
                <c:pt idx="14828">
                  <c:v>-0.11515</c:v>
                </c:pt>
                <c:pt idx="14829">
                  <c:v>-0.11289200000000001</c:v>
                </c:pt>
                <c:pt idx="14830">
                  <c:v>-0.110581</c:v>
                </c:pt>
                <c:pt idx="14831">
                  <c:v>-0.108209</c:v>
                </c:pt>
                <c:pt idx="14832">
                  <c:v>-0.105771</c:v>
                </c:pt>
                <c:pt idx="14833">
                  <c:v>-0.103266</c:v>
                </c:pt>
                <c:pt idx="14834">
                  <c:v>-0.100689</c:v>
                </c:pt>
                <c:pt idx="14835">
                  <c:v>-9.8034499999999997E-2</c:v>
                </c:pt>
                <c:pt idx="14836">
                  <c:v>-9.5299700000000001E-2</c:v>
                </c:pt>
                <c:pt idx="14837">
                  <c:v>-9.2486700000000005E-2</c:v>
                </c:pt>
                <c:pt idx="14838">
                  <c:v>-8.9598999999999998E-2</c:v>
                </c:pt>
                <c:pt idx="14839">
                  <c:v>-8.6638000000000007E-2</c:v>
                </c:pt>
                <c:pt idx="14840">
                  <c:v>-8.3604100000000001E-2</c:v>
                </c:pt>
                <c:pt idx="14841">
                  <c:v>-8.0498399999999998E-2</c:v>
                </c:pt>
                <c:pt idx="14842">
                  <c:v>-7.7322500000000002E-2</c:v>
                </c:pt>
                <c:pt idx="14843">
                  <c:v>-7.4078900000000003E-2</c:v>
                </c:pt>
                <c:pt idx="14844">
                  <c:v>-7.07705E-2</c:v>
                </c:pt>
                <c:pt idx="14845">
                  <c:v>-6.7400600000000005E-2</c:v>
                </c:pt>
                <c:pt idx="14846">
                  <c:v>-6.3972399999999999E-2</c:v>
                </c:pt>
                <c:pt idx="14847">
                  <c:v>-6.0487399999999997E-2</c:v>
                </c:pt>
                <c:pt idx="14848">
                  <c:v>-5.6949300000000001E-2</c:v>
                </c:pt>
                <c:pt idx="14849">
                  <c:v>-5.3364599999999998E-2</c:v>
                </c:pt>
                <c:pt idx="14850">
                  <c:v>-4.9739800000000001E-2</c:v>
                </c:pt>
                <c:pt idx="14851">
                  <c:v>-4.6079799999999997E-2</c:v>
                </c:pt>
                <c:pt idx="14852">
                  <c:v>-4.2389299999999998E-2</c:v>
                </c:pt>
                <c:pt idx="14853">
                  <c:v>-3.8675000000000001E-2</c:v>
                </c:pt>
                <c:pt idx="14854">
                  <c:v>-3.4942800000000003E-2</c:v>
                </c:pt>
                <c:pt idx="14855">
                  <c:v>-3.1196600000000001E-2</c:v>
                </c:pt>
                <c:pt idx="14856">
                  <c:v>-2.7440900000000001E-2</c:v>
                </c:pt>
                <c:pt idx="14857">
                  <c:v>-2.36823E-2</c:v>
                </c:pt>
                <c:pt idx="14858">
                  <c:v>-1.9929100000000002E-2</c:v>
                </c:pt>
                <c:pt idx="14859">
                  <c:v>-1.61934E-2</c:v>
                </c:pt>
                <c:pt idx="14860">
                  <c:v>-1.24853E-2</c:v>
                </c:pt>
                <c:pt idx="14861" formatCode="0.00E+00">
                  <c:v>-8.8084600000000006E-3</c:v>
                </c:pt>
                <c:pt idx="14862" formatCode="0.00E+00">
                  <c:v>-5.1648299999999996E-3</c:v>
                </c:pt>
                <c:pt idx="14863" formatCode="0.00E+00">
                  <c:v>-1.56011E-3</c:v>
                </c:pt>
                <c:pt idx="14864" formatCode="0.00E+00">
                  <c:v>1.9999699999999998E-3</c:v>
                </c:pt>
                <c:pt idx="14865" formatCode="0.00E+00">
                  <c:v>5.5111500000000002E-3</c:v>
                </c:pt>
                <c:pt idx="14866" formatCode="0.00E+00">
                  <c:v>8.9687699999999992E-3</c:v>
                </c:pt>
                <c:pt idx="14867">
                  <c:v>1.23672E-2</c:v>
                </c:pt>
                <c:pt idx="14868">
                  <c:v>1.5700100000000002E-2</c:v>
                </c:pt>
                <c:pt idx="14869">
                  <c:v>1.89607E-2</c:v>
                </c:pt>
                <c:pt idx="14870">
                  <c:v>2.2142599999999998E-2</c:v>
                </c:pt>
                <c:pt idx="14871">
                  <c:v>2.5238400000000001E-2</c:v>
                </c:pt>
                <c:pt idx="14872">
                  <c:v>2.8238099999999999E-2</c:v>
                </c:pt>
                <c:pt idx="14873">
                  <c:v>3.1132300000000002E-2</c:v>
                </c:pt>
                <c:pt idx="14874">
                  <c:v>3.3916700000000001E-2</c:v>
                </c:pt>
                <c:pt idx="14875">
                  <c:v>3.6589200000000002E-2</c:v>
                </c:pt>
                <c:pt idx="14876">
                  <c:v>3.9147000000000001E-2</c:v>
                </c:pt>
                <c:pt idx="14877">
                  <c:v>4.1586699999999997E-2</c:v>
                </c:pt>
                <c:pt idx="14878">
                  <c:v>4.3904100000000001E-2</c:v>
                </c:pt>
                <c:pt idx="14879">
                  <c:v>4.6093299999999997E-2</c:v>
                </c:pt>
                <c:pt idx="14880">
                  <c:v>4.8145899999999998E-2</c:v>
                </c:pt>
                <c:pt idx="14881">
                  <c:v>5.0054300000000003E-2</c:v>
                </c:pt>
                <c:pt idx="14882">
                  <c:v>5.1814300000000001E-2</c:v>
                </c:pt>
                <c:pt idx="14883">
                  <c:v>5.3423600000000002E-2</c:v>
                </c:pt>
                <c:pt idx="14884">
                  <c:v>5.4882599999999997E-2</c:v>
                </c:pt>
                <c:pt idx="14885">
                  <c:v>5.6193300000000002E-2</c:v>
                </c:pt>
                <c:pt idx="14886">
                  <c:v>5.7352800000000002E-2</c:v>
                </c:pt>
                <c:pt idx="14887">
                  <c:v>5.8351300000000002E-2</c:v>
                </c:pt>
                <c:pt idx="14888">
                  <c:v>5.9180400000000001E-2</c:v>
                </c:pt>
                <c:pt idx="14889">
                  <c:v>5.9838700000000002E-2</c:v>
                </c:pt>
                <c:pt idx="14890">
                  <c:v>6.0328600000000003E-2</c:v>
                </c:pt>
                <c:pt idx="14891">
                  <c:v>6.0651299999999998E-2</c:v>
                </c:pt>
                <c:pt idx="14892">
                  <c:v>6.0806499999999999E-2</c:v>
                </c:pt>
                <c:pt idx="14893">
                  <c:v>6.0797400000000001E-2</c:v>
                </c:pt>
                <c:pt idx="14894">
                  <c:v>6.0628500000000002E-2</c:v>
                </c:pt>
                <c:pt idx="14895">
                  <c:v>6.03005E-2</c:v>
                </c:pt>
                <c:pt idx="14896">
                  <c:v>5.9809399999999999E-2</c:v>
                </c:pt>
                <c:pt idx="14897">
                  <c:v>5.9151599999999999E-2</c:v>
                </c:pt>
                <c:pt idx="14898">
                  <c:v>5.8329899999999997E-2</c:v>
                </c:pt>
                <c:pt idx="14899">
                  <c:v>5.7353700000000001E-2</c:v>
                </c:pt>
                <c:pt idx="14900">
                  <c:v>5.6239699999999997E-2</c:v>
                </c:pt>
                <c:pt idx="14901">
                  <c:v>5.5006199999999998E-2</c:v>
                </c:pt>
                <c:pt idx="14902">
                  <c:v>5.3655899999999999E-2</c:v>
                </c:pt>
                <c:pt idx="14903">
                  <c:v>5.2176300000000002E-2</c:v>
                </c:pt>
                <c:pt idx="14904">
                  <c:v>5.0561000000000002E-2</c:v>
                </c:pt>
                <c:pt idx="14905">
                  <c:v>4.88168E-2</c:v>
                </c:pt>
                <c:pt idx="14906">
                  <c:v>4.6950100000000002E-2</c:v>
                </c:pt>
                <c:pt idx="14907">
                  <c:v>4.4961099999999997E-2</c:v>
                </c:pt>
                <c:pt idx="14908">
                  <c:v>4.28517E-2</c:v>
                </c:pt>
                <c:pt idx="14909">
                  <c:v>4.0627799999999999E-2</c:v>
                </c:pt>
                <c:pt idx="14910">
                  <c:v>3.8295999999999997E-2</c:v>
                </c:pt>
                <c:pt idx="14911">
                  <c:v>3.5859799999999997E-2</c:v>
                </c:pt>
                <c:pt idx="14912">
                  <c:v>3.3321000000000003E-2</c:v>
                </c:pt>
                <c:pt idx="14913">
                  <c:v>3.0682399999999999E-2</c:v>
                </c:pt>
                <c:pt idx="14914">
                  <c:v>2.79452E-2</c:v>
                </c:pt>
                <c:pt idx="14915">
                  <c:v>2.5110199999999999E-2</c:v>
                </c:pt>
                <c:pt idx="14916">
                  <c:v>2.2180499999999999E-2</c:v>
                </c:pt>
                <c:pt idx="14917">
                  <c:v>1.9162800000000001E-2</c:v>
                </c:pt>
                <c:pt idx="14918">
                  <c:v>1.6065400000000001E-2</c:v>
                </c:pt>
                <c:pt idx="14919">
                  <c:v>1.2893999999999999E-2</c:v>
                </c:pt>
                <c:pt idx="14920" formatCode="0.00E+00">
                  <c:v>9.6511900000000005E-3</c:v>
                </c:pt>
                <c:pt idx="14921" formatCode="0.00E+00">
                  <c:v>6.3420799999999999E-3</c:v>
                </c:pt>
                <c:pt idx="14922" formatCode="0.00E+00">
                  <c:v>2.9754999999999998E-3</c:v>
                </c:pt>
                <c:pt idx="14923" formatCode="0.00E+00">
                  <c:v>-4.37854E-4</c:v>
                </c:pt>
                <c:pt idx="14924" formatCode="0.00E+00">
                  <c:v>-3.8889200000000001E-3</c:v>
                </c:pt>
                <c:pt idx="14925" formatCode="0.00E+00">
                  <c:v>-7.3721100000000003E-3</c:v>
                </c:pt>
                <c:pt idx="14926">
                  <c:v>-1.0882599999999999E-2</c:v>
                </c:pt>
                <c:pt idx="14927">
                  <c:v>-1.4413499999999999E-2</c:v>
                </c:pt>
                <c:pt idx="14928">
                  <c:v>-1.79572E-2</c:v>
                </c:pt>
                <c:pt idx="14929">
                  <c:v>-2.1506500000000001E-2</c:v>
                </c:pt>
                <c:pt idx="14930">
                  <c:v>-2.5055399999999999E-2</c:v>
                </c:pt>
                <c:pt idx="14931">
                  <c:v>-2.8598700000000001E-2</c:v>
                </c:pt>
                <c:pt idx="14932">
                  <c:v>-3.2130699999999998E-2</c:v>
                </c:pt>
                <c:pt idx="14933">
                  <c:v>-3.5646200000000003E-2</c:v>
                </c:pt>
                <c:pt idx="14934">
                  <c:v>-3.9139599999999997E-2</c:v>
                </c:pt>
                <c:pt idx="14935">
                  <c:v>-4.2605499999999998E-2</c:v>
                </c:pt>
                <c:pt idx="14936">
                  <c:v>-4.6038000000000003E-2</c:v>
                </c:pt>
                <c:pt idx="14937">
                  <c:v>-4.9430399999999999E-2</c:v>
                </c:pt>
                <c:pt idx="14938">
                  <c:v>-5.2775900000000001E-2</c:v>
                </c:pt>
                <c:pt idx="14939">
                  <c:v>-5.6069300000000002E-2</c:v>
                </c:pt>
                <c:pt idx="14940">
                  <c:v>-5.9307600000000002E-2</c:v>
                </c:pt>
                <c:pt idx="14941">
                  <c:v>-6.2488099999999998E-2</c:v>
                </c:pt>
                <c:pt idx="14942">
                  <c:v>-6.5605899999999995E-2</c:v>
                </c:pt>
                <c:pt idx="14943">
                  <c:v>-6.8655300000000002E-2</c:v>
                </c:pt>
                <c:pt idx="14944">
                  <c:v>-7.1631799999999995E-2</c:v>
                </c:pt>
                <c:pt idx="14945">
                  <c:v>-7.4531100000000003E-2</c:v>
                </c:pt>
                <c:pt idx="14946">
                  <c:v>-7.7349399999999999E-2</c:v>
                </c:pt>
                <c:pt idx="14947">
                  <c:v>-8.0084100000000005E-2</c:v>
                </c:pt>
                <c:pt idx="14948">
                  <c:v>-8.2733799999999996E-2</c:v>
                </c:pt>
                <c:pt idx="14949">
                  <c:v>-8.5296499999999997E-2</c:v>
                </c:pt>
                <c:pt idx="14950">
                  <c:v>-8.7768200000000005E-2</c:v>
                </c:pt>
                <c:pt idx="14951">
                  <c:v>-9.0143899999999999E-2</c:v>
                </c:pt>
                <c:pt idx="14952">
                  <c:v>-9.2419899999999999E-2</c:v>
                </c:pt>
                <c:pt idx="14953">
                  <c:v>-9.4593800000000006E-2</c:v>
                </c:pt>
                <c:pt idx="14954">
                  <c:v>-9.6662700000000004E-2</c:v>
                </c:pt>
                <c:pt idx="14955">
                  <c:v>-9.8624299999999998E-2</c:v>
                </c:pt>
                <c:pt idx="14956">
                  <c:v>-0.100476</c:v>
                </c:pt>
                <c:pt idx="14957">
                  <c:v>-0.102215</c:v>
                </c:pt>
                <c:pt idx="14958">
                  <c:v>-0.10384</c:v>
                </c:pt>
                <c:pt idx="14959">
                  <c:v>-0.10535</c:v>
                </c:pt>
                <c:pt idx="14960">
                  <c:v>-0.10674400000000001</c:v>
                </c:pt>
                <c:pt idx="14961">
                  <c:v>-0.108019</c:v>
                </c:pt>
                <c:pt idx="14962">
                  <c:v>-0.10917499999999999</c:v>
                </c:pt>
                <c:pt idx="14963">
                  <c:v>-0.110209</c:v>
                </c:pt>
                <c:pt idx="14964">
                  <c:v>-0.111121</c:v>
                </c:pt>
                <c:pt idx="14965">
                  <c:v>-0.11190899999999999</c:v>
                </c:pt>
                <c:pt idx="14966">
                  <c:v>-0.11257399999999999</c:v>
                </c:pt>
                <c:pt idx="14967">
                  <c:v>-0.11311400000000001</c:v>
                </c:pt>
                <c:pt idx="14968">
                  <c:v>-0.113529</c:v>
                </c:pt>
                <c:pt idx="14969">
                  <c:v>-0.113819</c:v>
                </c:pt>
                <c:pt idx="14970">
                  <c:v>-0.113983</c:v>
                </c:pt>
                <c:pt idx="14971">
                  <c:v>-0.11401699999999999</c:v>
                </c:pt>
                <c:pt idx="14972">
                  <c:v>-0.11391999999999999</c:v>
                </c:pt>
                <c:pt idx="14973">
                  <c:v>-0.11369</c:v>
                </c:pt>
                <c:pt idx="14974">
                  <c:v>-0.113331</c:v>
                </c:pt>
                <c:pt idx="14975">
                  <c:v>-0.112846</c:v>
                </c:pt>
                <c:pt idx="14976">
                  <c:v>-0.112238</c:v>
                </c:pt>
                <c:pt idx="14977">
                  <c:v>-0.111508</c:v>
                </c:pt>
                <c:pt idx="14978">
                  <c:v>-0.110655</c:v>
                </c:pt>
                <c:pt idx="14979">
                  <c:v>-0.109682</c:v>
                </c:pt>
                <c:pt idx="14980">
                  <c:v>-0.10859099999999999</c:v>
                </c:pt>
                <c:pt idx="14981">
                  <c:v>-0.10738399999999999</c:v>
                </c:pt>
                <c:pt idx="14982">
                  <c:v>-0.106062</c:v>
                </c:pt>
                <c:pt idx="14983">
                  <c:v>-0.104628</c:v>
                </c:pt>
                <c:pt idx="14984">
                  <c:v>-0.103088</c:v>
                </c:pt>
                <c:pt idx="14985">
                  <c:v>-0.10144400000000001</c:v>
                </c:pt>
                <c:pt idx="14986">
                  <c:v>-9.96972E-2</c:v>
                </c:pt>
                <c:pt idx="14987">
                  <c:v>-9.7848900000000003E-2</c:v>
                </c:pt>
                <c:pt idx="14988">
                  <c:v>-9.5900600000000003E-2</c:v>
                </c:pt>
                <c:pt idx="14989">
                  <c:v>-9.3855499999999994E-2</c:v>
                </c:pt>
                <c:pt idx="14990">
                  <c:v>-9.1718300000000003E-2</c:v>
                </c:pt>
                <c:pt idx="14991">
                  <c:v>-8.9492500000000003E-2</c:v>
                </c:pt>
                <c:pt idx="14992">
                  <c:v>-8.7179400000000004E-2</c:v>
                </c:pt>
                <c:pt idx="14993">
                  <c:v>-8.4781800000000004E-2</c:v>
                </c:pt>
                <c:pt idx="14994">
                  <c:v>-8.2303500000000002E-2</c:v>
                </c:pt>
                <c:pt idx="14995">
                  <c:v>-7.9747899999999997E-2</c:v>
                </c:pt>
                <c:pt idx="14996">
                  <c:v>-7.7118199999999998E-2</c:v>
                </c:pt>
                <c:pt idx="14997">
                  <c:v>-7.4416800000000005E-2</c:v>
                </c:pt>
                <c:pt idx="14998">
                  <c:v>-7.1646899999999999E-2</c:v>
                </c:pt>
                <c:pt idx="14999">
                  <c:v>-6.8813700000000005E-2</c:v>
                </c:pt>
                <c:pt idx="15000">
                  <c:v>-6.5922300000000003E-2</c:v>
                </c:pt>
                <c:pt idx="15001">
                  <c:v>-6.2977400000000003E-2</c:v>
                </c:pt>
                <c:pt idx="15002">
                  <c:v>-5.9986499999999998E-2</c:v>
                </c:pt>
                <c:pt idx="15003">
                  <c:v>-5.6962600000000002E-2</c:v>
                </c:pt>
                <c:pt idx="15004">
                  <c:v>-5.3911300000000002E-2</c:v>
                </c:pt>
                <c:pt idx="15005">
                  <c:v>-5.0824599999999998E-2</c:v>
                </c:pt>
                <c:pt idx="15006">
                  <c:v>-4.7703200000000001E-2</c:v>
                </c:pt>
                <c:pt idx="15007">
                  <c:v>-4.4556900000000003E-2</c:v>
                </c:pt>
                <c:pt idx="15008">
                  <c:v>-4.1389700000000001E-2</c:v>
                </c:pt>
                <c:pt idx="15009">
                  <c:v>-3.8202899999999998E-2</c:v>
                </c:pt>
                <c:pt idx="15010">
                  <c:v>-3.4999700000000002E-2</c:v>
                </c:pt>
                <c:pt idx="15011">
                  <c:v>-3.17828E-2</c:v>
                </c:pt>
                <c:pt idx="15012">
                  <c:v>-2.85563E-2</c:v>
                </c:pt>
                <c:pt idx="15013">
                  <c:v>-2.5326499999999998E-2</c:v>
                </c:pt>
                <c:pt idx="15014">
                  <c:v>-2.2099500000000001E-2</c:v>
                </c:pt>
                <c:pt idx="15015">
                  <c:v>-1.8879199999999999E-2</c:v>
                </c:pt>
                <c:pt idx="15016">
                  <c:v>-1.5667400000000001E-2</c:v>
                </c:pt>
                <c:pt idx="15017">
                  <c:v>-1.2466700000000001E-2</c:v>
                </c:pt>
                <c:pt idx="15018" formatCode="0.00E+00">
                  <c:v>-9.2792900000000008E-3</c:v>
                </c:pt>
                <c:pt idx="15019" formatCode="0.00E+00">
                  <c:v>-6.1078299999999999E-3</c:v>
                </c:pt>
                <c:pt idx="15020" formatCode="0.00E+00">
                  <c:v>-2.9561600000000002E-3</c:v>
                </c:pt>
                <c:pt idx="15021" formatCode="0.00E+00">
                  <c:v>1.72566E-4</c:v>
                </c:pt>
                <c:pt idx="15022" formatCode="0.00E+00">
                  <c:v>3.2769100000000001E-3</c:v>
                </c:pt>
                <c:pt idx="15023" formatCode="0.00E+00">
                  <c:v>6.3556699999999999E-3</c:v>
                </c:pt>
                <c:pt idx="15024" formatCode="0.00E+00">
                  <c:v>9.4062299999999998E-3</c:v>
                </c:pt>
                <c:pt idx="15025">
                  <c:v>1.24245E-2</c:v>
                </c:pt>
                <c:pt idx="15026">
                  <c:v>1.5407199999999999E-2</c:v>
                </c:pt>
                <c:pt idx="15027">
                  <c:v>1.83527E-2</c:v>
                </c:pt>
                <c:pt idx="15028">
                  <c:v>2.1258099999999999E-2</c:v>
                </c:pt>
                <c:pt idx="15029">
                  <c:v>2.41193E-2</c:v>
                </c:pt>
                <c:pt idx="15030">
                  <c:v>2.6932500000000002E-2</c:v>
                </c:pt>
                <c:pt idx="15031">
                  <c:v>2.9693899999999999E-2</c:v>
                </c:pt>
                <c:pt idx="15032">
                  <c:v>3.2400999999999999E-2</c:v>
                </c:pt>
                <c:pt idx="15033">
                  <c:v>3.5052399999999997E-2</c:v>
                </c:pt>
                <c:pt idx="15034">
                  <c:v>3.7646199999999998E-2</c:v>
                </c:pt>
                <c:pt idx="15035">
                  <c:v>4.0179699999999999E-2</c:v>
                </c:pt>
                <c:pt idx="15036">
                  <c:v>4.26507E-2</c:v>
                </c:pt>
                <c:pt idx="15037">
                  <c:v>4.5057800000000002E-2</c:v>
                </c:pt>
                <c:pt idx="15038">
                  <c:v>4.7400400000000002E-2</c:v>
                </c:pt>
                <c:pt idx="15039">
                  <c:v>4.9679099999999997E-2</c:v>
                </c:pt>
                <c:pt idx="15040">
                  <c:v>5.1894700000000002E-2</c:v>
                </c:pt>
                <c:pt idx="15041">
                  <c:v>5.4047199999999997E-2</c:v>
                </c:pt>
                <c:pt idx="15042">
                  <c:v>5.6136900000000003E-2</c:v>
                </c:pt>
                <c:pt idx="15043">
                  <c:v>5.8163899999999998E-2</c:v>
                </c:pt>
                <c:pt idx="15044">
                  <c:v>6.0127600000000003E-2</c:v>
                </c:pt>
                <c:pt idx="15045">
                  <c:v>6.2026699999999997E-2</c:v>
                </c:pt>
                <c:pt idx="15046">
                  <c:v>6.3860500000000001E-2</c:v>
                </c:pt>
                <c:pt idx="15047">
                  <c:v>6.5628699999999998E-2</c:v>
                </c:pt>
                <c:pt idx="15048">
                  <c:v>6.7331699999999994E-2</c:v>
                </c:pt>
                <c:pt idx="15049">
                  <c:v>6.8970299999999998E-2</c:v>
                </c:pt>
                <c:pt idx="15050">
                  <c:v>7.0545300000000005E-2</c:v>
                </c:pt>
                <c:pt idx="15051">
                  <c:v>7.20581E-2</c:v>
                </c:pt>
                <c:pt idx="15052">
                  <c:v>7.3509699999999997E-2</c:v>
                </c:pt>
                <c:pt idx="15053">
                  <c:v>7.4900599999999998E-2</c:v>
                </c:pt>
                <c:pt idx="15054">
                  <c:v>7.6231400000000005E-2</c:v>
                </c:pt>
                <c:pt idx="15055">
                  <c:v>7.7504299999999998E-2</c:v>
                </c:pt>
                <c:pt idx="15056">
                  <c:v>7.8722500000000001E-2</c:v>
                </c:pt>
                <c:pt idx="15057">
                  <c:v>7.9888200000000006E-2</c:v>
                </c:pt>
                <c:pt idx="15058">
                  <c:v>8.1001100000000006E-2</c:v>
                </c:pt>
                <c:pt idx="15059">
                  <c:v>8.2060999999999995E-2</c:v>
                </c:pt>
                <c:pt idx="15060">
                  <c:v>8.3069699999999996E-2</c:v>
                </c:pt>
                <c:pt idx="15061">
                  <c:v>8.4029099999999995E-2</c:v>
                </c:pt>
                <c:pt idx="15062">
                  <c:v>8.4940299999999996E-2</c:v>
                </c:pt>
                <c:pt idx="15063">
                  <c:v>8.5803500000000005E-2</c:v>
                </c:pt>
                <c:pt idx="15064">
                  <c:v>8.6618899999999999E-2</c:v>
                </c:pt>
                <c:pt idx="15065">
                  <c:v>8.7387800000000002E-2</c:v>
                </c:pt>
                <c:pt idx="15066">
                  <c:v>8.8112099999999999E-2</c:v>
                </c:pt>
                <c:pt idx="15067">
                  <c:v>8.8794200000000004E-2</c:v>
                </c:pt>
                <c:pt idx="15068">
                  <c:v>8.9436299999999996E-2</c:v>
                </c:pt>
                <c:pt idx="15069">
                  <c:v>9.0039800000000003E-2</c:v>
                </c:pt>
                <c:pt idx="15070">
                  <c:v>9.0604400000000002E-2</c:v>
                </c:pt>
                <c:pt idx="15071">
                  <c:v>9.1129100000000005E-2</c:v>
                </c:pt>
                <c:pt idx="15072">
                  <c:v>9.1615199999999994E-2</c:v>
                </c:pt>
                <c:pt idx="15073">
                  <c:v>9.2066499999999996E-2</c:v>
                </c:pt>
                <c:pt idx="15074">
                  <c:v>9.2486299999999994E-2</c:v>
                </c:pt>
                <c:pt idx="15075">
                  <c:v>9.2877299999999996E-2</c:v>
                </c:pt>
                <c:pt idx="15076">
                  <c:v>9.3242099999999994E-2</c:v>
                </c:pt>
                <c:pt idx="15077">
                  <c:v>9.3581200000000003E-2</c:v>
                </c:pt>
                <c:pt idx="15078">
                  <c:v>9.3895199999999998E-2</c:v>
                </c:pt>
                <c:pt idx="15079">
                  <c:v>9.4186699999999998E-2</c:v>
                </c:pt>
                <c:pt idx="15080">
                  <c:v>9.4459299999999996E-2</c:v>
                </c:pt>
                <c:pt idx="15081">
                  <c:v>9.4715099999999997E-2</c:v>
                </c:pt>
                <c:pt idx="15082">
                  <c:v>9.4956700000000005E-2</c:v>
                </c:pt>
                <c:pt idx="15083">
                  <c:v>9.5186300000000001E-2</c:v>
                </c:pt>
                <c:pt idx="15084">
                  <c:v>9.5405000000000004E-2</c:v>
                </c:pt>
                <c:pt idx="15085">
                  <c:v>9.5613600000000007E-2</c:v>
                </c:pt>
                <c:pt idx="15086">
                  <c:v>9.5813499999999996E-2</c:v>
                </c:pt>
                <c:pt idx="15087">
                  <c:v>9.6006800000000003E-2</c:v>
                </c:pt>
                <c:pt idx="15088">
                  <c:v>9.6195900000000001E-2</c:v>
                </c:pt>
                <c:pt idx="15089">
                  <c:v>9.6383800000000006E-2</c:v>
                </c:pt>
                <c:pt idx="15090">
                  <c:v>9.6568100000000004E-2</c:v>
                </c:pt>
                <c:pt idx="15091">
                  <c:v>9.6743399999999993E-2</c:v>
                </c:pt>
                <c:pt idx="15092">
                  <c:v>9.6915200000000007E-2</c:v>
                </c:pt>
                <c:pt idx="15093">
                  <c:v>9.7092899999999996E-2</c:v>
                </c:pt>
                <c:pt idx="15094">
                  <c:v>9.7275299999999995E-2</c:v>
                </c:pt>
                <c:pt idx="15095">
                  <c:v>9.7461199999999998E-2</c:v>
                </c:pt>
                <c:pt idx="15096">
                  <c:v>9.7653799999999999E-2</c:v>
                </c:pt>
                <c:pt idx="15097">
                  <c:v>9.7853999999999997E-2</c:v>
                </c:pt>
                <c:pt idx="15098">
                  <c:v>9.8061200000000001E-2</c:v>
                </c:pt>
                <c:pt idx="15099">
                  <c:v>9.8276100000000005E-2</c:v>
                </c:pt>
                <c:pt idx="15100">
                  <c:v>9.8500199999999996E-2</c:v>
                </c:pt>
                <c:pt idx="15101">
                  <c:v>9.87349E-2</c:v>
                </c:pt>
                <c:pt idx="15102">
                  <c:v>9.8981200000000005E-2</c:v>
                </c:pt>
                <c:pt idx="15103">
                  <c:v>9.9240400000000006E-2</c:v>
                </c:pt>
                <c:pt idx="15104">
                  <c:v>9.9513699999999997E-2</c:v>
                </c:pt>
                <c:pt idx="15105">
                  <c:v>9.9802100000000005E-2</c:v>
                </c:pt>
                <c:pt idx="15106">
                  <c:v>0.100106</c:v>
                </c:pt>
                <c:pt idx="15107">
                  <c:v>0.100427</c:v>
                </c:pt>
                <c:pt idx="15108">
                  <c:v>0.10076599999999999</c:v>
                </c:pt>
                <c:pt idx="15109">
                  <c:v>0.101123</c:v>
                </c:pt>
                <c:pt idx="15110">
                  <c:v>0.10150099999999999</c:v>
                </c:pt>
                <c:pt idx="15111">
                  <c:v>0.101899</c:v>
                </c:pt>
                <c:pt idx="15112">
                  <c:v>0.10231800000000001</c:v>
                </c:pt>
                <c:pt idx="15113">
                  <c:v>0.102755</c:v>
                </c:pt>
                <c:pt idx="15114">
                  <c:v>0.10321</c:v>
                </c:pt>
                <c:pt idx="15115">
                  <c:v>0.103682</c:v>
                </c:pt>
                <c:pt idx="15116">
                  <c:v>0.10417</c:v>
                </c:pt>
                <c:pt idx="15117">
                  <c:v>0.10467600000000001</c:v>
                </c:pt>
                <c:pt idx="15118">
                  <c:v>0.105198</c:v>
                </c:pt>
                <c:pt idx="15119">
                  <c:v>0.105736</c:v>
                </c:pt>
                <c:pt idx="15120">
                  <c:v>0.10628799999999999</c:v>
                </c:pt>
                <c:pt idx="15121">
                  <c:v>0.10685600000000001</c:v>
                </c:pt>
                <c:pt idx="15122">
                  <c:v>0.107436</c:v>
                </c:pt>
                <c:pt idx="15123">
                  <c:v>0.108029</c:v>
                </c:pt>
                <c:pt idx="15124">
                  <c:v>0.10863399999999999</c:v>
                </c:pt>
                <c:pt idx="15125">
                  <c:v>0.109248</c:v>
                </c:pt>
                <c:pt idx="15126">
                  <c:v>0.109873</c:v>
                </c:pt>
                <c:pt idx="15127">
                  <c:v>0.11050699999999999</c:v>
                </c:pt>
                <c:pt idx="15128">
                  <c:v>0.111149</c:v>
                </c:pt>
                <c:pt idx="15129">
                  <c:v>0.111801</c:v>
                </c:pt>
                <c:pt idx="15130">
                  <c:v>0.11246100000000001</c:v>
                </c:pt>
                <c:pt idx="15131">
                  <c:v>0.11312899999999999</c:v>
                </c:pt>
                <c:pt idx="15132">
                  <c:v>0.113804</c:v>
                </c:pt>
                <c:pt idx="15133">
                  <c:v>0.114485</c:v>
                </c:pt>
                <c:pt idx="15134">
                  <c:v>0.115171</c:v>
                </c:pt>
                <c:pt idx="15135">
                  <c:v>0.11586200000000001</c:v>
                </c:pt>
                <c:pt idx="15136">
                  <c:v>0.11655600000000001</c:v>
                </c:pt>
                <c:pt idx="15137">
                  <c:v>0.117254</c:v>
                </c:pt>
                <c:pt idx="15138">
                  <c:v>0.117952</c:v>
                </c:pt>
                <c:pt idx="15139">
                  <c:v>0.11865100000000001</c:v>
                </c:pt>
                <c:pt idx="15140">
                  <c:v>0.11934699999999999</c:v>
                </c:pt>
                <c:pt idx="15141">
                  <c:v>0.12003900000000001</c:v>
                </c:pt>
                <c:pt idx="15142">
                  <c:v>0.120726</c:v>
                </c:pt>
                <c:pt idx="15143">
                  <c:v>0.121408</c:v>
                </c:pt>
                <c:pt idx="15144">
                  <c:v>0.122084</c:v>
                </c:pt>
                <c:pt idx="15145">
                  <c:v>0.122752</c:v>
                </c:pt>
                <c:pt idx="15146">
                  <c:v>0.12341100000000001</c:v>
                </c:pt>
                <c:pt idx="15147">
                  <c:v>0.124058</c:v>
                </c:pt>
                <c:pt idx="15148">
                  <c:v>0.124693</c:v>
                </c:pt>
                <c:pt idx="15149">
                  <c:v>0.12531200000000001</c:v>
                </c:pt>
                <c:pt idx="15150">
                  <c:v>0.125912</c:v>
                </c:pt>
                <c:pt idx="15151">
                  <c:v>0.12649199999999999</c:v>
                </c:pt>
                <c:pt idx="15152">
                  <c:v>0.127049</c:v>
                </c:pt>
                <c:pt idx="15153">
                  <c:v>0.127583</c:v>
                </c:pt>
                <c:pt idx="15154">
                  <c:v>0.12809300000000001</c:v>
                </c:pt>
                <c:pt idx="15155">
                  <c:v>0.128578</c:v>
                </c:pt>
                <c:pt idx="15156">
                  <c:v>0.12903600000000001</c:v>
                </c:pt>
                <c:pt idx="15157">
                  <c:v>0.129464</c:v>
                </c:pt>
                <c:pt idx="15158">
                  <c:v>0.129859</c:v>
                </c:pt>
                <c:pt idx="15159">
                  <c:v>0.130221</c:v>
                </c:pt>
                <c:pt idx="15160">
                  <c:v>0.130548</c:v>
                </c:pt>
                <c:pt idx="15161">
                  <c:v>0.13084000000000001</c:v>
                </c:pt>
                <c:pt idx="15162">
                  <c:v>0.13109799999999999</c:v>
                </c:pt>
                <c:pt idx="15163">
                  <c:v>0.13132099999999999</c:v>
                </c:pt>
                <c:pt idx="15164">
                  <c:v>0.13150899999999999</c:v>
                </c:pt>
                <c:pt idx="15165">
                  <c:v>0.131657</c:v>
                </c:pt>
                <c:pt idx="15166">
                  <c:v>0.13176299999999999</c:v>
                </c:pt>
                <c:pt idx="15167">
                  <c:v>0.131827</c:v>
                </c:pt>
                <c:pt idx="15168">
                  <c:v>0.13184999999999999</c:v>
                </c:pt>
                <c:pt idx="15169">
                  <c:v>0.13183300000000001</c:v>
                </c:pt>
                <c:pt idx="15170">
                  <c:v>0.131773</c:v>
                </c:pt>
                <c:pt idx="15171">
                  <c:v>0.13166800000000001</c:v>
                </c:pt>
                <c:pt idx="15172">
                  <c:v>0.131517</c:v>
                </c:pt>
                <c:pt idx="15173">
                  <c:v>0.13131999999999999</c:v>
                </c:pt>
                <c:pt idx="15174">
                  <c:v>0.131076</c:v>
                </c:pt>
                <c:pt idx="15175">
                  <c:v>0.13078300000000001</c:v>
                </c:pt>
                <c:pt idx="15176">
                  <c:v>0.130441</c:v>
                </c:pt>
                <c:pt idx="15177">
                  <c:v>0.13005</c:v>
                </c:pt>
                <c:pt idx="15178">
                  <c:v>0.12961</c:v>
                </c:pt>
                <c:pt idx="15179">
                  <c:v>0.12912299999999999</c:v>
                </c:pt>
                <c:pt idx="15180">
                  <c:v>0.12858800000000001</c:v>
                </c:pt>
                <c:pt idx="15181">
                  <c:v>0.12800500000000001</c:v>
                </c:pt>
                <c:pt idx="15182">
                  <c:v>0.12737499999999999</c:v>
                </c:pt>
                <c:pt idx="15183">
                  <c:v>0.12669800000000001</c:v>
                </c:pt>
                <c:pt idx="15184">
                  <c:v>0.125972</c:v>
                </c:pt>
                <c:pt idx="15185">
                  <c:v>0.125197</c:v>
                </c:pt>
                <c:pt idx="15186">
                  <c:v>0.124373</c:v>
                </c:pt>
                <c:pt idx="15187">
                  <c:v>0.123499</c:v>
                </c:pt>
                <c:pt idx="15188">
                  <c:v>0.12257700000000001</c:v>
                </c:pt>
                <c:pt idx="15189">
                  <c:v>0.12160600000000001</c:v>
                </c:pt>
                <c:pt idx="15190">
                  <c:v>0.120589</c:v>
                </c:pt>
                <c:pt idx="15191">
                  <c:v>0.11952500000000001</c:v>
                </c:pt>
                <c:pt idx="15192">
                  <c:v>0.118418</c:v>
                </c:pt>
                <c:pt idx="15193">
                  <c:v>0.117267</c:v>
                </c:pt>
                <c:pt idx="15194">
                  <c:v>0.116074</c:v>
                </c:pt>
                <c:pt idx="15195">
                  <c:v>0.11484</c:v>
                </c:pt>
                <c:pt idx="15196">
                  <c:v>0.113566</c:v>
                </c:pt>
                <c:pt idx="15197">
                  <c:v>0.11225300000000001</c:v>
                </c:pt>
                <c:pt idx="15198">
                  <c:v>0.110901</c:v>
                </c:pt>
                <c:pt idx="15199">
                  <c:v>0.109513</c:v>
                </c:pt>
                <c:pt idx="15200">
                  <c:v>0.108089</c:v>
                </c:pt>
                <c:pt idx="15201">
                  <c:v>0.10663</c:v>
                </c:pt>
                <c:pt idx="15202">
                  <c:v>0.10513500000000001</c:v>
                </c:pt>
                <c:pt idx="15203">
                  <c:v>0.103606</c:v>
                </c:pt>
                <c:pt idx="15204">
                  <c:v>0.102044</c:v>
                </c:pt>
                <c:pt idx="15205">
                  <c:v>0.100449</c:v>
                </c:pt>
                <c:pt idx="15206">
                  <c:v>9.8825099999999999E-2</c:v>
                </c:pt>
                <c:pt idx="15207">
                  <c:v>9.7173200000000001E-2</c:v>
                </c:pt>
                <c:pt idx="15208">
                  <c:v>9.5494800000000005E-2</c:v>
                </c:pt>
                <c:pt idx="15209">
                  <c:v>9.3791399999999997E-2</c:v>
                </c:pt>
                <c:pt idx="15210">
                  <c:v>9.2064599999999996E-2</c:v>
                </c:pt>
                <c:pt idx="15211">
                  <c:v>9.0316499999999994E-2</c:v>
                </c:pt>
                <c:pt idx="15212">
                  <c:v>8.8549299999999997E-2</c:v>
                </c:pt>
                <c:pt idx="15213">
                  <c:v>8.6764499999999994E-2</c:v>
                </c:pt>
                <c:pt idx="15214">
                  <c:v>8.4962999999999997E-2</c:v>
                </c:pt>
                <c:pt idx="15215">
                  <c:v>8.3146499999999998E-2</c:v>
                </c:pt>
                <c:pt idx="15216">
                  <c:v>8.1317899999999999E-2</c:v>
                </c:pt>
                <c:pt idx="15217">
                  <c:v>7.94797E-2</c:v>
                </c:pt>
                <c:pt idx="15218">
                  <c:v>7.7633300000000002E-2</c:v>
                </c:pt>
                <c:pt idx="15219">
                  <c:v>7.5780200000000006E-2</c:v>
                </c:pt>
                <c:pt idx="15220">
                  <c:v>7.3922699999999994E-2</c:v>
                </c:pt>
                <c:pt idx="15221">
                  <c:v>7.2063199999999994E-2</c:v>
                </c:pt>
                <c:pt idx="15222">
                  <c:v>7.0203299999999996E-2</c:v>
                </c:pt>
                <c:pt idx="15223">
                  <c:v>6.8345000000000003E-2</c:v>
                </c:pt>
                <c:pt idx="15224">
                  <c:v>6.6490199999999999E-2</c:v>
                </c:pt>
                <c:pt idx="15225">
                  <c:v>6.4640900000000001E-2</c:v>
                </c:pt>
                <c:pt idx="15226">
                  <c:v>6.2799999999999995E-2</c:v>
                </c:pt>
                <c:pt idx="15227">
                  <c:v>6.0968000000000001E-2</c:v>
                </c:pt>
                <c:pt idx="15228">
                  <c:v>5.9138700000000002E-2</c:v>
                </c:pt>
                <c:pt idx="15229">
                  <c:v>5.7311300000000003E-2</c:v>
                </c:pt>
                <c:pt idx="15230">
                  <c:v>5.54966E-2</c:v>
                </c:pt>
                <c:pt idx="15231">
                  <c:v>5.3699200000000002E-2</c:v>
                </c:pt>
                <c:pt idx="15232">
                  <c:v>5.1915799999999998E-2</c:v>
                </c:pt>
                <c:pt idx="15233">
                  <c:v>5.0147799999999999E-2</c:v>
                </c:pt>
                <c:pt idx="15234">
                  <c:v>4.8399699999999997E-2</c:v>
                </c:pt>
                <c:pt idx="15235">
                  <c:v>4.6673699999999999E-2</c:v>
                </c:pt>
                <c:pt idx="15236">
                  <c:v>4.4970499999999997E-2</c:v>
                </c:pt>
                <c:pt idx="15237">
                  <c:v>4.3290299999999997E-2</c:v>
                </c:pt>
                <c:pt idx="15238">
                  <c:v>4.16336E-2</c:v>
                </c:pt>
                <c:pt idx="15239">
                  <c:v>4.0001700000000001E-2</c:v>
                </c:pt>
                <c:pt idx="15240">
                  <c:v>3.8396100000000002E-2</c:v>
                </c:pt>
                <c:pt idx="15241">
                  <c:v>3.6818700000000003E-2</c:v>
                </c:pt>
                <c:pt idx="15242">
                  <c:v>3.5271499999999997E-2</c:v>
                </c:pt>
                <c:pt idx="15243">
                  <c:v>3.3756000000000001E-2</c:v>
                </c:pt>
                <c:pt idx="15244">
                  <c:v>3.22736E-2</c:v>
                </c:pt>
                <c:pt idx="15245">
                  <c:v>3.08258E-2</c:v>
                </c:pt>
                <c:pt idx="15246">
                  <c:v>2.9414300000000001E-2</c:v>
                </c:pt>
                <c:pt idx="15247">
                  <c:v>2.8040900000000001E-2</c:v>
                </c:pt>
                <c:pt idx="15248">
                  <c:v>2.67072E-2</c:v>
                </c:pt>
                <c:pt idx="15249">
                  <c:v>2.5414200000000001E-2</c:v>
                </c:pt>
                <c:pt idx="15250">
                  <c:v>2.4162300000000001E-2</c:v>
                </c:pt>
                <c:pt idx="15251">
                  <c:v>2.2952199999999999E-2</c:v>
                </c:pt>
                <c:pt idx="15252">
                  <c:v>2.17848E-2</c:v>
                </c:pt>
                <c:pt idx="15253">
                  <c:v>2.06602E-2</c:v>
                </c:pt>
                <c:pt idx="15254">
                  <c:v>1.9578499999999999E-2</c:v>
                </c:pt>
                <c:pt idx="15255">
                  <c:v>1.8539900000000002E-2</c:v>
                </c:pt>
                <c:pt idx="15256">
                  <c:v>1.7544799999999999E-2</c:v>
                </c:pt>
                <c:pt idx="15257">
                  <c:v>1.6592599999999999E-2</c:v>
                </c:pt>
                <c:pt idx="15258">
                  <c:v>1.5682600000000001E-2</c:v>
                </c:pt>
                <c:pt idx="15259">
                  <c:v>1.4815200000000001E-2</c:v>
                </c:pt>
                <c:pt idx="15260">
                  <c:v>1.3990900000000001E-2</c:v>
                </c:pt>
                <c:pt idx="15261">
                  <c:v>1.32096E-2</c:v>
                </c:pt>
                <c:pt idx="15262">
                  <c:v>1.24712E-2</c:v>
                </c:pt>
                <c:pt idx="15263">
                  <c:v>1.1775799999999999E-2</c:v>
                </c:pt>
                <c:pt idx="15264">
                  <c:v>1.11241E-2</c:v>
                </c:pt>
                <c:pt idx="15265">
                  <c:v>1.05167E-2</c:v>
                </c:pt>
                <c:pt idx="15266" formatCode="0.00E+00">
                  <c:v>9.9542499999999996E-3</c:v>
                </c:pt>
                <c:pt idx="15267" formatCode="0.00E+00">
                  <c:v>9.4365000000000004E-3</c:v>
                </c:pt>
                <c:pt idx="15268" formatCode="0.00E+00">
                  <c:v>8.9631199999999998E-3</c:v>
                </c:pt>
                <c:pt idx="15269" formatCode="0.00E+00">
                  <c:v>8.5338299999999992E-3</c:v>
                </c:pt>
                <c:pt idx="15270" formatCode="0.00E+00">
                  <c:v>8.1483200000000006E-3</c:v>
                </c:pt>
                <c:pt idx="15271" formatCode="0.00E+00">
                  <c:v>7.8059999999999996E-3</c:v>
                </c:pt>
                <c:pt idx="15272" formatCode="0.00E+00">
                  <c:v>7.5060200000000004E-3</c:v>
                </c:pt>
                <c:pt idx="15273" formatCode="0.00E+00">
                  <c:v>7.2473800000000003E-3</c:v>
                </c:pt>
                <c:pt idx="15274" formatCode="0.00E+00">
                  <c:v>7.0288800000000004E-3</c:v>
                </c:pt>
                <c:pt idx="15275" formatCode="0.00E+00">
                  <c:v>6.8490900000000004E-3</c:v>
                </c:pt>
                <c:pt idx="15276" formatCode="0.00E+00">
                  <c:v>6.7066000000000001E-3</c:v>
                </c:pt>
                <c:pt idx="15277" formatCode="0.00E+00">
                  <c:v>6.6000599999999996E-3</c:v>
                </c:pt>
                <c:pt idx="15278" formatCode="0.00E+00">
                  <c:v>6.5282700000000001E-3</c:v>
                </c:pt>
                <c:pt idx="15279" formatCode="0.00E+00">
                  <c:v>6.4903799999999996E-3</c:v>
                </c:pt>
                <c:pt idx="15280" formatCode="0.00E+00">
                  <c:v>6.4860100000000004E-3</c:v>
                </c:pt>
                <c:pt idx="15281" formatCode="0.00E+00">
                  <c:v>6.5150299999999998E-3</c:v>
                </c:pt>
                <c:pt idx="15282" formatCode="0.00E+00">
                  <c:v>6.5772299999999999E-3</c:v>
                </c:pt>
                <c:pt idx="15283" formatCode="0.00E+00">
                  <c:v>6.6719300000000004E-3</c:v>
                </c:pt>
                <c:pt idx="15284" formatCode="0.00E+00">
                  <c:v>6.7982600000000004E-3</c:v>
                </c:pt>
                <c:pt idx="15285" formatCode="0.00E+00">
                  <c:v>6.9556000000000002E-3</c:v>
                </c:pt>
                <c:pt idx="15286" formatCode="0.00E+00">
                  <c:v>7.1430799999999996E-3</c:v>
                </c:pt>
                <c:pt idx="15287" formatCode="0.00E+00">
                  <c:v>7.35916E-3</c:v>
                </c:pt>
                <c:pt idx="15288" formatCode="0.00E+00">
                  <c:v>7.6019800000000004E-3</c:v>
                </c:pt>
                <c:pt idx="15289" formatCode="0.00E+00">
                  <c:v>7.8703100000000002E-3</c:v>
                </c:pt>
                <c:pt idx="15290" formatCode="0.00E+00">
                  <c:v>8.1635100000000006E-3</c:v>
                </c:pt>
                <c:pt idx="15291" formatCode="0.00E+00">
                  <c:v>8.4809499999999993E-3</c:v>
                </c:pt>
                <c:pt idx="15292" formatCode="0.00E+00">
                  <c:v>8.8219300000000004E-3</c:v>
                </c:pt>
                <c:pt idx="15293" formatCode="0.00E+00">
                  <c:v>9.1857599999999994E-3</c:v>
                </c:pt>
                <c:pt idx="15294" formatCode="0.00E+00">
                  <c:v>9.5708600000000005E-3</c:v>
                </c:pt>
                <c:pt idx="15295" formatCode="0.00E+00">
                  <c:v>9.9749499999999998E-3</c:v>
                </c:pt>
                <c:pt idx="15296">
                  <c:v>1.03962E-2</c:v>
                </c:pt>
                <c:pt idx="15297">
                  <c:v>1.0833300000000001E-2</c:v>
                </c:pt>
                <c:pt idx="15298">
                  <c:v>1.12849E-2</c:v>
                </c:pt>
                <c:pt idx="15299">
                  <c:v>1.17495E-2</c:v>
                </c:pt>
                <c:pt idx="15300">
                  <c:v>1.2226600000000001E-2</c:v>
                </c:pt>
                <c:pt idx="15301">
                  <c:v>1.27154E-2</c:v>
                </c:pt>
                <c:pt idx="15302">
                  <c:v>1.32131E-2</c:v>
                </c:pt>
                <c:pt idx="15303">
                  <c:v>1.3716799999999999E-2</c:v>
                </c:pt>
                <c:pt idx="15304">
                  <c:v>1.4225099999999999E-2</c:v>
                </c:pt>
                <c:pt idx="15305">
                  <c:v>1.47382E-2</c:v>
                </c:pt>
                <c:pt idx="15306">
                  <c:v>1.5256499999999999E-2</c:v>
                </c:pt>
                <c:pt idx="15307">
                  <c:v>1.5780300000000001E-2</c:v>
                </c:pt>
                <c:pt idx="15308">
                  <c:v>1.6309299999999999E-2</c:v>
                </c:pt>
                <c:pt idx="15309">
                  <c:v>1.6840899999999999E-2</c:v>
                </c:pt>
                <c:pt idx="15310">
                  <c:v>1.7371500000000002E-2</c:v>
                </c:pt>
                <c:pt idx="15311">
                  <c:v>1.7898899999999999E-2</c:v>
                </c:pt>
                <c:pt idx="15312">
                  <c:v>1.84222E-2</c:v>
                </c:pt>
                <c:pt idx="15313">
                  <c:v>1.8940800000000001E-2</c:v>
                </c:pt>
                <c:pt idx="15314">
                  <c:v>1.9454099999999998E-2</c:v>
                </c:pt>
                <c:pt idx="15315">
                  <c:v>1.9962500000000001E-2</c:v>
                </c:pt>
                <c:pt idx="15316">
                  <c:v>2.04674E-2</c:v>
                </c:pt>
                <c:pt idx="15317">
                  <c:v>2.0969100000000001E-2</c:v>
                </c:pt>
                <c:pt idx="15318">
                  <c:v>2.1466200000000001E-2</c:v>
                </c:pt>
                <c:pt idx="15319">
                  <c:v>2.1956400000000001E-2</c:v>
                </c:pt>
                <c:pt idx="15320">
                  <c:v>2.2438799999999998E-2</c:v>
                </c:pt>
                <c:pt idx="15321">
                  <c:v>2.29129E-2</c:v>
                </c:pt>
                <c:pt idx="15322">
                  <c:v>2.3377200000000001E-2</c:v>
                </c:pt>
                <c:pt idx="15323">
                  <c:v>2.3830400000000002E-2</c:v>
                </c:pt>
                <c:pt idx="15324">
                  <c:v>2.42711E-2</c:v>
                </c:pt>
                <c:pt idx="15325">
                  <c:v>2.4698500000000002E-2</c:v>
                </c:pt>
                <c:pt idx="15326">
                  <c:v>2.5112700000000002E-2</c:v>
                </c:pt>
                <c:pt idx="15327">
                  <c:v>2.5514100000000001E-2</c:v>
                </c:pt>
                <c:pt idx="15328">
                  <c:v>2.59029E-2</c:v>
                </c:pt>
                <c:pt idx="15329">
                  <c:v>2.6279199999999999E-2</c:v>
                </c:pt>
                <c:pt idx="15330">
                  <c:v>2.6643699999999999E-2</c:v>
                </c:pt>
                <c:pt idx="15331">
                  <c:v>2.6996099999999999E-2</c:v>
                </c:pt>
                <c:pt idx="15332">
                  <c:v>2.7334500000000001E-2</c:v>
                </c:pt>
                <c:pt idx="15333">
                  <c:v>2.7656900000000002E-2</c:v>
                </c:pt>
                <c:pt idx="15334">
                  <c:v>2.7962999999999998E-2</c:v>
                </c:pt>
                <c:pt idx="15335">
                  <c:v>2.82537E-2</c:v>
                </c:pt>
                <c:pt idx="15336">
                  <c:v>2.8530099999999999E-2</c:v>
                </c:pt>
                <c:pt idx="15337">
                  <c:v>2.87929E-2</c:v>
                </c:pt>
                <c:pt idx="15338">
                  <c:v>2.90417E-2</c:v>
                </c:pt>
                <c:pt idx="15339">
                  <c:v>2.9276099999999999E-2</c:v>
                </c:pt>
                <c:pt idx="15340">
                  <c:v>2.9497200000000001E-2</c:v>
                </c:pt>
                <c:pt idx="15341">
                  <c:v>2.9706099999999999E-2</c:v>
                </c:pt>
                <c:pt idx="15342">
                  <c:v>2.9902100000000001E-2</c:v>
                </c:pt>
                <c:pt idx="15343">
                  <c:v>3.00828E-2</c:v>
                </c:pt>
                <c:pt idx="15344">
                  <c:v>3.0246700000000001E-2</c:v>
                </c:pt>
                <c:pt idx="15345">
                  <c:v>3.0393199999999999E-2</c:v>
                </c:pt>
                <c:pt idx="15346">
                  <c:v>3.0522199999999999E-2</c:v>
                </c:pt>
                <c:pt idx="15347">
                  <c:v>3.0633199999999999E-2</c:v>
                </c:pt>
                <c:pt idx="15348">
                  <c:v>3.0725800000000001E-2</c:v>
                </c:pt>
                <c:pt idx="15349">
                  <c:v>3.0800600000000001E-2</c:v>
                </c:pt>
                <c:pt idx="15350">
                  <c:v>3.0858500000000001E-2</c:v>
                </c:pt>
                <c:pt idx="15351">
                  <c:v>3.0899800000000002E-2</c:v>
                </c:pt>
                <c:pt idx="15352">
                  <c:v>3.0924500000000001E-2</c:v>
                </c:pt>
                <c:pt idx="15353">
                  <c:v>3.0932399999999999E-2</c:v>
                </c:pt>
                <c:pt idx="15354">
                  <c:v>3.0923300000000001E-2</c:v>
                </c:pt>
                <c:pt idx="15355">
                  <c:v>3.0897600000000001E-2</c:v>
                </c:pt>
                <c:pt idx="15356">
                  <c:v>3.0856399999999999E-2</c:v>
                </c:pt>
                <c:pt idx="15357">
                  <c:v>3.08013E-2</c:v>
                </c:pt>
                <c:pt idx="15358">
                  <c:v>3.0733300000000002E-2</c:v>
                </c:pt>
                <c:pt idx="15359">
                  <c:v>3.0653400000000001E-2</c:v>
                </c:pt>
                <c:pt idx="15360">
                  <c:v>3.05618E-2</c:v>
                </c:pt>
                <c:pt idx="15361">
                  <c:v>3.0457399999999999E-2</c:v>
                </c:pt>
                <c:pt idx="15362">
                  <c:v>3.03386E-2</c:v>
                </c:pt>
                <c:pt idx="15363">
                  <c:v>3.0204700000000001E-2</c:v>
                </c:pt>
                <c:pt idx="15364">
                  <c:v>3.0055599999999998E-2</c:v>
                </c:pt>
                <c:pt idx="15365">
                  <c:v>2.9892599999999998E-2</c:v>
                </c:pt>
                <c:pt idx="15366">
                  <c:v>2.9717E-2</c:v>
                </c:pt>
                <c:pt idx="15367">
                  <c:v>2.9530500000000001E-2</c:v>
                </c:pt>
                <c:pt idx="15368">
                  <c:v>2.9335900000000002E-2</c:v>
                </c:pt>
                <c:pt idx="15369">
                  <c:v>2.9135600000000001E-2</c:v>
                </c:pt>
                <c:pt idx="15370">
                  <c:v>2.8930299999999999E-2</c:v>
                </c:pt>
                <c:pt idx="15371">
                  <c:v>2.8720099999999998E-2</c:v>
                </c:pt>
                <c:pt idx="15372">
                  <c:v>2.8506099999999999E-2</c:v>
                </c:pt>
                <c:pt idx="15373">
                  <c:v>2.8288299999999999E-2</c:v>
                </c:pt>
                <c:pt idx="15374">
                  <c:v>2.80656E-2</c:v>
                </c:pt>
                <c:pt idx="15375">
                  <c:v>2.7837600000000001E-2</c:v>
                </c:pt>
                <c:pt idx="15376">
                  <c:v>2.7603699999999998E-2</c:v>
                </c:pt>
                <c:pt idx="15377">
                  <c:v>2.7361099999999999E-2</c:v>
                </c:pt>
                <c:pt idx="15378">
                  <c:v>2.71068E-2</c:v>
                </c:pt>
                <c:pt idx="15379">
                  <c:v>2.68411E-2</c:v>
                </c:pt>
                <c:pt idx="15380">
                  <c:v>2.6564500000000001E-2</c:v>
                </c:pt>
                <c:pt idx="15381">
                  <c:v>2.6277499999999999E-2</c:v>
                </c:pt>
                <c:pt idx="15382">
                  <c:v>2.59852E-2</c:v>
                </c:pt>
                <c:pt idx="15383">
                  <c:v>2.5694700000000001E-2</c:v>
                </c:pt>
                <c:pt idx="15384">
                  <c:v>2.54068E-2</c:v>
                </c:pt>
                <c:pt idx="15385">
                  <c:v>2.5117500000000001E-2</c:v>
                </c:pt>
                <c:pt idx="15386">
                  <c:v>2.4824599999999999E-2</c:v>
                </c:pt>
                <c:pt idx="15387">
                  <c:v>2.4527899999999998E-2</c:v>
                </c:pt>
                <c:pt idx="15388">
                  <c:v>2.4226299999999999E-2</c:v>
                </c:pt>
                <c:pt idx="15389">
                  <c:v>2.3918200000000001E-2</c:v>
                </c:pt>
                <c:pt idx="15390">
                  <c:v>2.3602000000000001E-2</c:v>
                </c:pt>
                <c:pt idx="15391">
                  <c:v>2.3277099999999998E-2</c:v>
                </c:pt>
                <c:pt idx="15392">
                  <c:v>2.29427E-2</c:v>
                </c:pt>
                <c:pt idx="15393">
                  <c:v>2.2599000000000001E-2</c:v>
                </c:pt>
                <c:pt idx="15394">
                  <c:v>2.22469E-2</c:v>
                </c:pt>
                <c:pt idx="15395">
                  <c:v>2.1888299999999999E-2</c:v>
                </c:pt>
                <c:pt idx="15396">
                  <c:v>2.1525099999999998E-2</c:v>
                </c:pt>
                <c:pt idx="15397">
                  <c:v>2.1157100000000002E-2</c:v>
                </c:pt>
                <c:pt idx="15398">
                  <c:v>2.07823E-2</c:v>
                </c:pt>
                <c:pt idx="15399">
                  <c:v>2.0399E-2</c:v>
                </c:pt>
                <c:pt idx="15400">
                  <c:v>2.0004899999999999E-2</c:v>
                </c:pt>
                <c:pt idx="15401">
                  <c:v>1.9597199999999999E-2</c:v>
                </c:pt>
                <c:pt idx="15402">
                  <c:v>1.9175600000000001E-2</c:v>
                </c:pt>
                <c:pt idx="15403">
                  <c:v>1.8741000000000001E-2</c:v>
                </c:pt>
                <c:pt idx="15404">
                  <c:v>1.8293899999999998E-2</c:v>
                </c:pt>
                <c:pt idx="15405">
                  <c:v>1.78345E-2</c:v>
                </c:pt>
                <c:pt idx="15406">
                  <c:v>1.7364500000000001E-2</c:v>
                </c:pt>
                <c:pt idx="15407">
                  <c:v>1.6886600000000002E-2</c:v>
                </c:pt>
                <c:pt idx="15408">
                  <c:v>1.6402199999999999E-2</c:v>
                </c:pt>
                <c:pt idx="15409">
                  <c:v>1.5911600000000001E-2</c:v>
                </c:pt>
                <c:pt idx="15410">
                  <c:v>1.5414300000000001E-2</c:v>
                </c:pt>
                <c:pt idx="15411">
                  <c:v>1.49091E-2</c:v>
                </c:pt>
                <c:pt idx="15412">
                  <c:v>1.43924E-2</c:v>
                </c:pt>
                <c:pt idx="15413">
                  <c:v>1.3860300000000001E-2</c:v>
                </c:pt>
                <c:pt idx="15414">
                  <c:v>1.3309700000000001E-2</c:v>
                </c:pt>
                <c:pt idx="15415">
                  <c:v>1.2738299999999999E-2</c:v>
                </c:pt>
                <c:pt idx="15416">
                  <c:v>1.21446E-2</c:v>
                </c:pt>
                <c:pt idx="15417">
                  <c:v>1.1528399999999999E-2</c:v>
                </c:pt>
                <c:pt idx="15418">
                  <c:v>1.08897E-2</c:v>
                </c:pt>
                <c:pt idx="15419">
                  <c:v>1.02273E-2</c:v>
                </c:pt>
                <c:pt idx="15420" formatCode="0.00E+00">
                  <c:v>9.5384700000000003E-3</c:v>
                </c:pt>
                <c:pt idx="15421" formatCode="0.00E+00">
                  <c:v>8.8203299999999995E-3</c:v>
                </c:pt>
                <c:pt idx="15422" formatCode="0.00E+00">
                  <c:v>8.0733999999999997E-3</c:v>
                </c:pt>
                <c:pt idx="15423" formatCode="0.00E+00">
                  <c:v>7.3032799999999997E-3</c:v>
                </c:pt>
                <c:pt idx="15424" formatCode="0.00E+00">
                  <c:v>6.5163799999999996E-3</c:v>
                </c:pt>
                <c:pt idx="15425" formatCode="0.00E+00">
                  <c:v>5.7146599999999999E-3</c:v>
                </c:pt>
                <c:pt idx="15426" formatCode="0.00E+00">
                  <c:v>4.8967400000000001E-3</c:v>
                </c:pt>
                <c:pt idx="15427" formatCode="0.00E+00">
                  <c:v>4.0618299999999998E-3</c:v>
                </c:pt>
                <c:pt idx="15428" formatCode="0.00E+00">
                  <c:v>3.2089200000000001E-3</c:v>
                </c:pt>
                <c:pt idx="15429" formatCode="0.00E+00">
                  <c:v>2.3329900000000001E-3</c:v>
                </c:pt>
                <c:pt idx="15430" formatCode="0.00E+00">
                  <c:v>1.4276600000000001E-3</c:v>
                </c:pt>
                <c:pt idx="15431" formatCode="0.00E+00">
                  <c:v>4.9151999999999996E-4</c:v>
                </c:pt>
                <c:pt idx="15432" formatCode="0.00E+00">
                  <c:v>-4.7233099999999999E-4</c:v>
                </c:pt>
                <c:pt idx="15433" formatCode="0.00E+00">
                  <c:v>-1.4622400000000001E-3</c:v>
                </c:pt>
                <c:pt idx="15434" formatCode="0.00E+00">
                  <c:v>-2.4808400000000002E-3</c:v>
                </c:pt>
                <c:pt idx="15435" formatCode="0.00E+00">
                  <c:v>-3.5333500000000002E-3</c:v>
                </c:pt>
                <c:pt idx="15436" formatCode="0.00E+00">
                  <c:v>-4.6240700000000001E-3</c:v>
                </c:pt>
                <c:pt idx="15437" formatCode="0.00E+00">
                  <c:v>-5.7528700000000002E-3</c:v>
                </c:pt>
                <c:pt idx="15438" formatCode="0.00E+00">
                  <c:v>-6.91824E-3</c:v>
                </c:pt>
                <c:pt idx="15439" formatCode="0.00E+00">
                  <c:v>-8.1223000000000007E-3</c:v>
                </c:pt>
                <c:pt idx="15440" formatCode="0.00E+00">
                  <c:v>-9.3663400000000008E-3</c:v>
                </c:pt>
                <c:pt idx="15441">
                  <c:v>-1.06458E-2</c:v>
                </c:pt>
                <c:pt idx="15442">
                  <c:v>-1.1954899999999999E-2</c:v>
                </c:pt>
                <c:pt idx="15443">
                  <c:v>-1.3292200000000001E-2</c:v>
                </c:pt>
                <c:pt idx="15444">
                  <c:v>-1.4657999999999999E-2</c:v>
                </c:pt>
                <c:pt idx="15445">
                  <c:v>-1.6051099999999999E-2</c:v>
                </c:pt>
                <c:pt idx="15446">
                  <c:v>-1.7468899999999999E-2</c:v>
                </c:pt>
                <c:pt idx="15447">
                  <c:v>-1.89082E-2</c:v>
                </c:pt>
                <c:pt idx="15448">
                  <c:v>-2.03676E-2</c:v>
                </c:pt>
                <c:pt idx="15449">
                  <c:v>-2.1850999999999999E-2</c:v>
                </c:pt>
                <c:pt idx="15450">
                  <c:v>-2.33656E-2</c:v>
                </c:pt>
                <c:pt idx="15451">
                  <c:v>-2.4916299999999999E-2</c:v>
                </c:pt>
                <c:pt idx="15452">
                  <c:v>-2.6503200000000001E-2</c:v>
                </c:pt>
                <c:pt idx="15453">
                  <c:v>-2.8125000000000001E-2</c:v>
                </c:pt>
                <c:pt idx="15454">
                  <c:v>-2.97819E-2</c:v>
                </c:pt>
                <c:pt idx="15455">
                  <c:v>-3.1473599999999997E-2</c:v>
                </c:pt>
                <c:pt idx="15456">
                  <c:v>-3.3198400000000003E-2</c:v>
                </c:pt>
                <c:pt idx="15457">
                  <c:v>-3.4955E-2</c:v>
                </c:pt>
                <c:pt idx="15458">
                  <c:v>-3.6741599999999999E-2</c:v>
                </c:pt>
                <c:pt idx="15459">
                  <c:v>-3.8555300000000001E-2</c:v>
                </c:pt>
                <c:pt idx="15460">
                  <c:v>-4.0394300000000001E-2</c:v>
                </c:pt>
                <c:pt idx="15461">
                  <c:v>-4.22569E-2</c:v>
                </c:pt>
                <c:pt idx="15462">
                  <c:v>-4.4139699999999997E-2</c:v>
                </c:pt>
                <c:pt idx="15463">
                  <c:v>-4.6042399999999997E-2</c:v>
                </c:pt>
                <c:pt idx="15464">
                  <c:v>-4.7968299999999998E-2</c:v>
                </c:pt>
                <c:pt idx="15465">
                  <c:v>-4.9919499999999999E-2</c:v>
                </c:pt>
                <c:pt idx="15466">
                  <c:v>-5.1895400000000001E-2</c:v>
                </c:pt>
                <c:pt idx="15467">
                  <c:v>-5.3895999999999999E-2</c:v>
                </c:pt>
                <c:pt idx="15468">
                  <c:v>-5.5922100000000002E-2</c:v>
                </c:pt>
                <c:pt idx="15469">
                  <c:v>-5.7971500000000002E-2</c:v>
                </c:pt>
                <c:pt idx="15470">
                  <c:v>-6.0037E-2</c:v>
                </c:pt>
                <c:pt idx="15471">
                  <c:v>-6.2111300000000001E-2</c:v>
                </c:pt>
                <c:pt idx="15472">
                  <c:v>-6.4190999999999998E-2</c:v>
                </c:pt>
                <c:pt idx="15473">
                  <c:v>-6.6277500000000003E-2</c:v>
                </c:pt>
                <c:pt idx="15474">
                  <c:v>-6.8375400000000003E-2</c:v>
                </c:pt>
                <c:pt idx="15475">
                  <c:v>-7.0486999999999994E-2</c:v>
                </c:pt>
                <c:pt idx="15476">
                  <c:v>-7.2608599999999995E-2</c:v>
                </c:pt>
                <c:pt idx="15477">
                  <c:v>-7.4733599999999997E-2</c:v>
                </c:pt>
                <c:pt idx="15478">
                  <c:v>-7.6858300000000004E-2</c:v>
                </c:pt>
                <c:pt idx="15479">
                  <c:v>-7.8986299999999995E-2</c:v>
                </c:pt>
                <c:pt idx="15480">
                  <c:v>-8.1125199999999995E-2</c:v>
                </c:pt>
                <c:pt idx="15481">
                  <c:v>-8.3279599999999995E-2</c:v>
                </c:pt>
                <c:pt idx="15482">
                  <c:v>-8.5445800000000002E-2</c:v>
                </c:pt>
                <c:pt idx="15483">
                  <c:v>-8.7617600000000004E-2</c:v>
                </c:pt>
                <c:pt idx="15484">
                  <c:v>-8.9789800000000003E-2</c:v>
                </c:pt>
                <c:pt idx="15485">
                  <c:v>-9.1958799999999993E-2</c:v>
                </c:pt>
                <c:pt idx="15486">
                  <c:v>-9.4119800000000003E-2</c:v>
                </c:pt>
                <c:pt idx="15487">
                  <c:v>-9.6268699999999999E-2</c:v>
                </c:pt>
                <c:pt idx="15488">
                  <c:v>-9.8404900000000003E-2</c:v>
                </c:pt>
                <c:pt idx="15489">
                  <c:v>-0.100533</c:v>
                </c:pt>
                <c:pt idx="15490">
                  <c:v>-0.102658</c:v>
                </c:pt>
                <c:pt idx="15491">
                  <c:v>-0.10478700000000001</c:v>
                </c:pt>
                <c:pt idx="15492">
                  <c:v>-0.106918</c:v>
                </c:pt>
                <c:pt idx="15493">
                  <c:v>-0.109046</c:v>
                </c:pt>
                <c:pt idx="15494">
                  <c:v>-0.111167</c:v>
                </c:pt>
                <c:pt idx="15495">
                  <c:v>-0.113277</c:v>
                </c:pt>
                <c:pt idx="15496">
                  <c:v>-0.115369</c:v>
                </c:pt>
                <c:pt idx="15497">
                  <c:v>-0.117441</c:v>
                </c:pt>
                <c:pt idx="15498">
                  <c:v>-0.119494</c:v>
                </c:pt>
                <c:pt idx="15499">
                  <c:v>-0.121532</c:v>
                </c:pt>
                <c:pt idx="15500">
                  <c:v>-0.123552</c:v>
                </c:pt>
                <c:pt idx="15501">
                  <c:v>-0.125554</c:v>
                </c:pt>
                <c:pt idx="15502">
                  <c:v>-0.12753600000000001</c:v>
                </c:pt>
                <c:pt idx="15503">
                  <c:v>-0.129499</c:v>
                </c:pt>
                <c:pt idx="15504">
                  <c:v>-0.131439</c:v>
                </c:pt>
                <c:pt idx="15505">
                  <c:v>-0.133357</c:v>
                </c:pt>
                <c:pt idx="15506">
                  <c:v>-0.13525200000000001</c:v>
                </c:pt>
                <c:pt idx="15507">
                  <c:v>-0.137124</c:v>
                </c:pt>
                <c:pt idx="15508">
                  <c:v>-0.13897100000000001</c:v>
                </c:pt>
                <c:pt idx="15509">
                  <c:v>-0.140792</c:v>
                </c:pt>
                <c:pt idx="15510">
                  <c:v>-0.14258499999999999</c:v>
                </c:pt>
                <c:pt idx="15511">
                  <c:v>-0.144343</c:v>
                </c:pt>
                <c:pt idx="15512">
                  <c:v>-0.14605799999999999</c:v>
                </c:pt>
                <c:pt idx="15513">
                  <c:v>-0.14773</c:v>
                </c:pt>
                <c:pt idx="15514">
                  <c:v>-0.14935999999999999</c:v>
                </c:pt>
                <c:pt idx="15515">
                  <c:v>-0.15094399999999999</c:v>
                </c:pt>
                <c:pt idx="15516">
                  <c:v>-0.152477</c:v>
                </c:pt>
                <c:pt idx="15517">
                  <c:v>-0.15396000000000001</c:v>
                </c:pt>
                <c:pt idx="15518">
                  <c:v>-0.15539800000000001</c:v>
                </c:pt>
                <c:pt idx="15519">
                  <c:v>-0.15679399999999999</c:v>
                </c:pt>
                <c:pt idx="15520">
                  <c:v>-0.15814600000000001</c:v>
                </c:pt>
                <c:pt idx="15521">
                  <c:v>-0.15944900000000001</c:v>
                </c:pt>
                <c:pt idx="15522">
                  <c:v>-0.16070400000000001</c:v>
                </c:pt>
                <c:pt idx="15523">
                  <c:v>-0.161915</c:v>
                </c:pt>
                <c:pt idx="15524">
                  <c:v>-0.16308300000000001</c:v>
                </c:pt>
                <c:pt idx="15525">
                  <c:v>-0.16420399999999999</c:v>
                </c:pt>
                <c:pt idx="15526">
                  <c:v>-0.16527500000000001</c:v>
                </c:pt>
                <c:pt idx="15527">
                  <c:v>-0.166296</c:v>
                </c:pt>
                <c:pt idx="15528">
                  <c:v>-0.167265</c:v>
                </c:pt>
                <c:pt idx="15529">
                  <c:v>-0.16817199999999999</c:v>
                </c:pt>
                <c:pt idx="15530">
                  <c:v>-0.16900599999999999</c:v>
                </c:pt>
                <c:pt idx="15531">
                  <c:v>-0.169766</c:v>
                </c:pt>
                <c:pt idx="15532">
                  <c:v>-0.17045299999999999</c:v>
                </c:pt>
                <c:pt idx="15533">
                  <c:v>-0.171073</c:v>
                </c:pt>
                <c:pt idx="15534">
                  <c:v>-0.17163100000000001</c:v>
                </c:pt>
                <c:pt idx="15535">
                  <c:v>-0.17213200000000001</c:v>
                </c:pt>
                <c:pt idx="15536">
                  <c:v>-0.17257</c:v>
                </c:pt>
                <c:pt idx="15537">
                  <c:v>-0.17294100000000001</c:v>
                </c:pt>
                <c:pt idx="15538">
                  <c:v>-0.17324300000000001</c:v>
                </c:pt>
                <c:pt idx="15539">
                  <c:v>-0.17347499999999999</c:v>
                </c:pt>
                <c:pt idx="15540">
                  <c:v>-0.17363000000000001</c:v>
                </c:pt>
                <c:pt idx="15541">
                  <c:v>-0.17371</c:v>
                </c:pt>
                <c:pt idx="15542">
                  <c:v>-0.17372000000000001</c:v>
                </c:pt>
                <c:pt idx="15543">
                  <c:v>-0.17366500000000001</c:v>
                </c:pt>
                <c:pt idx="15544">
                  <c:v>-0.173544</c:v>
                </c:pt>
                <c:pt idx="15545">
                  <c:v>-0.17335500000000001</c:v>
                </c:pt>
                <c:pt idx="15546">
                  <c:v>-0.173097</c:v>
                </c:pt>
                <c:pt idx="15547">
                  <c:v>-0.17277100000000001</c:v>
                </c:pt>
                <c:pt idx="15548">
                  <c:v>-0.172378</c:v>
                </c:pt>
                <c:pt idx="15549">
                  <c:v>-0.17191699999999999</c:v>
                </c:pt>
                <c:pt idx="15550">
                  <c:v>-0.17138600000000001</c:v>
                </c:pt>
                <c:pt idx="15551">
                  <c:v>-0.17078399999999999</c:v>
                </c:pt>
                <c:pt idx="15552">
                  <c:v>-0.17010900000000001</c:v>
                </c:pt>
                <c:pt idx="15553">
                  <c:v>-0.16936100000000001</c:v>
                </c:pt>
                <c:pt idx="15554">
                  <c:v>-0.168543</c:v>
                </c:pt>
                <c:pt idx="15555">
                  <c:v>-0.167656</c:v>
                </c:pt>
                <c:pt idx="15556">
                  <c:v>-0.16670199999999999</c:v>
                </c:pt>
                <c:pt idx="15557">
                  <c:v>-0.165682</c:v>
                </c:pt>
                <c:pt idx="15558">
                  <c:v>-0.16458900000000001</c:v>
                </c:pt>
                <c:pt idx="15559">
                  <c:v>-0.16341600000000001</c:v>
                </c:pt>
                <c:pt idx="15560">
                  <c:v>-0.16216800000000001</c:v>
                </c:pt>
                <c:pt idx="15561">
                  <c:v>-0.160854</c:v>
                </c:pt>
                <c:pt idx="15562">
                  <c:v>-0.15947700000000001</c:v>
                </c:pt>
                <c:pt idx="15563">
                  <c:v>-0.158028</c:v>
                </c:pt>
                <c:pt idx="15564">
                  <c:v>-0.156502</c:v>
                </c:pt>
                <c:pt idx="15565">
                  <c:v>-0.15489700000000001</c:v>
                </c:pt>
                <c:pt idx="15566">
                  <c:v>-0.15321799999999999</c:v>
                </c:pt>
                <c:pt idx="15567">
                  <c:v>-0.151477</c:v>
                </c:pt>
                <c:pt idx="15568">
                  <c:v>-0.14968799999999999</c:v>
                </c:pt>
                <c:pt idx="15569">
                  <c:v>-0.14785899999999999</c:v>
                </c:pt>
                <c:pt idx="15570">
                  <c:v>-0.14598900000000001</c:v>
                </c:pt>
                <c:pt idx="15571">
                  <c:v>-0.14407700000000001</c:v>
                </c:pt>
                <c:pt idx="15572">
                  <c:v>-0.142123</c:v>
                </c:pt>
                <c:pt idx="15573">
                  <c:v>-0.140128</c:v>
                </c:pt>
                <c:pt idx="15574">
                  <c:v>-0.13809199999999999</c:v>
                </c:pt>
                <c:pt idx="15575">
                  <c:v>-0.13601099999999999</c:v>
                </c:pt>
                <c:pt idx="15576">
                  <c:v>-0.133885</c:v>
                </c:pt>
                <c:pt idx="15577">
                  <c:v>-0.13172300000000001</c:v>
                </c:pt>
                <c:pt idx="15578">
                  <c:v>-0.12954099999999999</c:v>
                </c:pt>
                <c:pt idx="15579">
                  <c:v>-0.12734999999999999</c:v>
                </c:pt>
                <c:pt idx="15580">
                  <c:v>-0.12515399999999999</c:v>
                </c:pt>
                <c:pt idx="15581">
                  <c:v>-0.122961</c:v>
                </c:pt>
                <c:pt idx="15582">
                  <c:v>-0.120778</c:v>
                </c:pt>
                <c:pt idx="15583">
                  <c:v>-0.118605</c:v>
                </c:pt>
                <c:pt idx="15584">
                  <c:v>-0.116436</c:v>
                </c:pt>
                <c:pt idx="15585">
                  <c:v>-0.11426799999999999</c:v>
                </c:pt>
                <c:pt idx="15586">
                  <c:v>-0.112105</c:v>
                </c:pt>
                <c:pt idx="15587">
                  <c:v>-0.109947</c:v>
                </c:pt>
                <c:pt idx="15588">
                  <c:v>-0.10778799999999999</c:v>
                </c:pt>
                <c:pt idx="15589">
                  <c:v>-0.105627</c:v>
                </c:pt>
                <c:pt idx="15590">
                  <c:v>-0.10347199999999999</c:v>
                </c:pt>
                <c:pt idx="15591">
                  <c:v>-0.101329</c:v>
                </c:pt>
                <c:pt idx="15592">
                  <c:v>-9.9197599999999997E-2</c:v>
                </c:pt>
                <c:pt idx="15593">
                  <c:v>-9.7076200000000001E-2</c:v>
                </c:pt>
                <c:pt idx="15594">
                  <c:v>-9.4967099999999999E-2</c:v>
                </c:pt>
                <c:pt idx="15595">
                  <c:v>-9.2874700000000004E-2</c:v>
                </c:pt>
                <c:pt idx="15596">
                  <c:v>-9.0804800000000005E-2</c:v>
                </c:pt>
                <c:pt idx="15597">
                  <c:v>-8.8764599999999999E-2</c:v>
                </c:pt>
                <c:pt idx="15598">
                  <c:v>-8.6761599999999994E-2</c:v>
                </c:pt>
                <c:pt idx="15599">
                  <c:v>-8.48053E-2</c:v>
                </c:pt>
                <c:pt idx="15600">
                  <c:v>-8.2904199999999997E-2</c:v>
                </c:pt>
                <c:pt idx="15601">
                  <c:v>-8.1064399999999995E-2</c:v>
                </c:pt>
                <c:pt idx="15602">
                  <c:v>-7.9289999999999999E-2</c:v>
                </c:pt>
                <c:pt idx="15603">
                  <c:v>-7.7580800000000005E-2</c:v>
                </c:pt>
                <c:pt idx="15604">
                  <c:v>-7.5931899999999997E-2</c:v>
                </c:pt>
                <c:pt idx="15605">
                  <c:v>-7.4343199999999998E-2</c:v>
                </c:pt>
                <c:pt idx="15606">
                  <c:v>-7.2822399999999995E-2</c:v>
                </c:pt>
                <c:pt idx="15607">
                  <c:v>-7.1378999999999998E-2</c:v>
                </c:pt>
                <c:pt idx="15608">
                  <c:v>-7.0019499999999998E-2</c:v>
                </c:pt>
                <c:pt idx="15609">
                  <c:v>-6.8751300000000001E-2</c:v>
                </c:pt>
                <c:pt idx="15610">
                  <c:v>-6.7580899999999999E-2</c:v>
                </c:pt>
                <c:pt idx="15611">
                  <c:v>-6.6511399999999998E-2</c:v>
                </c:pt>
                <c:pt idx="15612">
                  <c:v>-6.5543400000000002E-2</c:v>
                </c:pt>
                <c:pt idx="15613">
                  <c:v>-6.4675300000000005E-2</c:v>
                </c:pt>
                <c:pt idx="15614">
                  <c:v>-6.3902799999999996E-2</c:v>
                </c:pt>
                <c:pt idx="15615">
                  <c:v>-6.3221700000000006E-2</c:v>
                </c:pt>
                <c:pt idx="15616">
                  <c:v>-6.2625899999999998E-2</c:v>
                </c:pt>
                <c:pt idx="15617">
                  <c:v>-6.2108200000000002E-2</c:v>
                </c:pt>
                <c:pt idx="15618">
                  <c:v>-6.1664900000000002E-2</c:v>
                </c:pt>
                <c:pt idx="15619">
                  <c:v>-6.12971E-2</c:v>
                </c:pt>
                <c:pt idx="15620">
                  <c:v>-6.1010399999999999E-2</c:v>
                </c:pt>
                <c:pt idx="15621">
                  <c:v>-6.0817299999999998E-2</c:v>
                </c:pt>
                <c:pt idx="15622">
                  <c:v>-6.0732000000000001E-2</c:v>
                </c:pt>
                <c:pt idx="15623">
                  <c:v>-6.0758399999999997E-2</c:v>
                </c:pt>
                <c:pt idx="15624">
                  <c:v>-6.0888699999999997E-2</c:v>
                </c:pt>
                <c:pt idx="15625">
                  <c:v>-6.1112399999999997E-2</c:v>
                </c:pt>
                <c:pt idx="15626">
                  <c:v>-6.14209E-2</c:v>
                </c:pt>
                <c:pt idx="15627">
                  <c:v>-6.1808599999999998E-2</c:v>
                </c:pt>
                <c:pt idx="15628">
                  <c:v>-6.2273500000000002E-2</c:v>
                </c:pt>
                <c:pt idx="15629">
                  <c:v>-6.2815099999999999E-2</c:v>
                </c:pt>
                <c:pt idx="15630">
                  <c:v>-6.3434099999999993E-2</c:v>
                </c:pt>
                <c:pt idx="15631">
                  <c:v>-6.4129500000000006E-2</c:v>
                </c:pt>
                <c:pt idx="15632">
                  <c:v>-6.4896999999999996E-2</c:v>
                </c:pt>
                <c:pt idx="15633">
                  <c:v>-6.5732399999999996E-2</c:v>
                </c:pt>
                <c:pt idx="15634">
                  <c:v>-6.6633899999999996E-2</c:v>
                </c:pt>
                <c:pt idx="15635">
                  <c:v>-6.7602400000000007E-2</c:v>
                </c:pt>
                <c:pt idx="15636">
                  <c:v>-6.8638900000000003E-2</c:v>
                </c:pt>
                <c:pt idx="15637">
                  <c:v>-6.9746100000000005E-2</c:v>
                </c:pt>
                <c:pt idx="15638">
                  <c:v>-7.0925799999999997E-2</c:v>
                </c:pt>
                <c:pt idx="15639">
                  <c:v>-7.2179499999999994E-2</c:v>
                </c:pt>
                <c:pt idx="15640">
                  <c:v>-7.3514300000000005E-2</c:v>
                </c:pt>
                <c:pt idx="15641">
                  <c:v>-7.4937900000000002E-2</c:v>
                </c:pt>
                <c:pt idx="15642">
                  <c:v>-7.6446700000000006E-2</c:v>
                </c:pt>
                <c:pt idx="15643">
                  <c:v>-7.8035800000000002E-2</c:v>
                </c:pt>
                <c:pt idx="15644">
                  <c:v>-7.9711599999999994E-2</c:v>
                </c:pt>
                <c:pt idx="15645">
                  <c:v>-8.1480800000000006E-2</c:v>
                </c:pt>
                <c:pt idx="15646">
                  <c:v>-8.3337800000000004E-2</c:v>
                </c:pt>
                <c:pt idx="15647">
                  <c:v>-8.5277199999999997E-2</c:v>
                </c:pt>
                <c:pt idx="15648">
                  <c:v>-8.7302099999999994E-2</c:v>
                </c:pt>
                <c:pt idx="15649">
                  <c:v>-8.9408699999999994E-2</c:v>
                </c:pt>
                <c:pt idx="15650">
                  <c:v>-9.1583899999999996E-2</c:v>
                </c:pt>
                <c:pt idx="15651">
                  <c:v>-9.3821600000000005E-2</c:v>
                </c:pt>
                <c:pt idx="15652">
                  <c:v>-9.6126699999999995E-2</c:v>
                </c:pt>
                <c:pt idx="15653">
                  <c:v>-9.8505400000000007E-2</c:v>
                </c:pt>
                <c:pt idx="15654">
                  <c:v>-0.100964</c:v>
                </c:pt>
                <c:pt idx="15655">
                  <c:v>-0.10351200000000001</c:v>
                </c:pt>
                <c:pt idx="15656">
                  <c:v>-0.10614800000000001</c:v>
                </c:pt>
                <c:pt idx="15657">
                  <c:v>-0.108859</c:v>
                </c:pt>
                <c:pt idx="15658">
                  <c:v>-0.11163099999999999</c:v>
                </c:pt>
                <c:pt idx="15659">
                  <c:v>-0.11445900000000001</c:v>
                </c:pt>
                <c:pt idx="15660">
                  <c:v>-0.117341</c:v>
                </c:pt>
                <c:pt idx="15661">
                  <c:v>-0.120272</c:v>
                </c:pt>
                <c:pt idx="15662">
                  <c:v>-0.12324499999999999</c:v>
                </c:pt>
                <c:pt idx="15663">
                  <c:v>-0.126249</c:v>
                </c:pt>
                <c:pt idx="15664">
                  <c:v>-0.12928500000000001</c:v>
                </c:pt>
                <c:pt idx="15665">
                  <c:v>-0.132358</c:v>
                </c:pt>
                <c:pt idx="15666">
                  <c:v>-0.135464</c:v>
                </c:pt>
                <c:pt idx="15667">
                  <c:v>-0.13859399999999999</c:v>
                </c:pt>
                <c:pt idx="15668">
                  <c:v>-0.14174400000000001</c:v>
                </c:pt>
                <c:pt idx="15669">
                  <c:v>-0.14491899999999999</c:v>
                </c:pt>
                <c:pt idx="15670">
                  <c:v>-0.14812</c:v>
                </c:pt>
                <c:pt idx="15671">
                  <c:v>-0.151335</c:v>
                </c:pt>
                <c:pt idx="15672">
                  <c:v>-0.15454599999999999</c:v>
                </c:pt>
                <c:pt idx="15673">
                  <c:v>-0.15773599999999999</c:v>
                </c:pt>
                <c:pt idx="15674">
                  <c:v>-0.16089999999999999</c:v>
                </c:pt>
                <c:pt idx="15675">
                  <c:v>-0.16403799999999999</c:v>
                </c:pt>
                <c:pt idx="15676">
                  <c:v>-0.16714699999999999</c:v>
                </c:pt>
                <c:pt idx="15677">
                  <c:v>-0.17022499999999999</c:v>
                </c:pt>
                <c:pt idx="15678">
                  <c:v>-0.17327200000000001</c:v>
                </c:pt>
                <c:pt idx="15679">
                  <c:v>-0.17627999999999999</c:v>
                </c:pt>
                <c:pt idx="15680">
                  <c:v>-0.17924100000000001</c:v>
                </c:pt>
                <c:pt idx="15681">
                  <c:v>-0.18215400000000001</c:v>
                </c:pt>
                <c:pt idx="15682">
                  <c:v>-0.18501699999999999</c:v>
                </c:pt>
                <c:pt idx="15683">
                  <c:v>-0.18781400000000001</c:v>
                </c:pt>
                <c:pt idx="15684">
                  <c:v>-0.19053400000000001</c:v>
                </c:pt>
                <c:pt idx="15685">
                  <c:v>-0.19318199999999999</c:v>
                </c:pt>
                <c:pt idx="15686">
                  <c:v>-0.195767</c:v>
                </c:pt>
                <c:pt idx="15687">
                  <c:v>-0.19828999999999999</c:v>
                </c:pt>
                <c:pt idx="15688">
                  <c:v>-0.20074500000000001</c:v>
                </c:pt>
                <c:pt idx="15689">
                  <c:v>-0.203127</c:v>
                </c:pt>
                <c:pt idx="15690">
                  <c:v>-0.205427</c:v>
                </c:pt>
                <c:pt idx="15691">
                  <c:v>-0.20763699999999999</c:v>
                </c:pt>
                <c:pt idx="15692">
                  <c:v>-0.20974999999999999</c:v>
                </c:pt>
                <c:pt idx="15693">
                  <c:v>-0.21176400000000001</c:v>
                </c:pt>
                <c:pt idx="15694">
                  <c:v>-0.21368599999999999</c:v>
                </c:pt>
                <c:pt idx="15695">
                  <c:v>-0.215527</c:v>
                </c:pt>
                <c:pt idx="15696">
                  <c:v>-0.21729599999999999</c:v>
                </c:pt>
                <c:pt idx="15697">
                  <c:v>-0.21898899999999999</c:v>
                </c:pt>
                <c:pt idx="15698">
                  <c:v>-0.22059899999999999</c:v>
                </c:pt>
                <c:pt idx="15699">
                  <c:v>-0.22212999999999999</c:v>
                </c:pt>
                <c:pt idx="15700">
                  <c:v>-0.22358500000000001</c:v>
                </c:pt>
                <c:pt idx="15701">
                  <c:v>-0.22495399999999999</c:v>
                </c:pt>
                <c:pt idx="15702">
                  <c:v>-0.22622400000000001</c:v>
                </c:pt>
                <c:pt idx="15703">
                  <c:v>-0.22738700000000001</c:v>
                </c:pt>
                <c:pt idx="15704">
                  <c:v>-0.228439</c:v>
                </c:pt>
                <c:pt idx="15705">
                  <c:v>-0.229384</c:v>
                </c:pt>
                <c:pt idx="15706">
                  <c:v>-0.23022599999999999</c:v>
                </c:pt>
                <c:pt idx="15707">
                  <c:v>-0.230963</c:v>
                </c:pt>
                <c:pt idx="15708">
                  <c:v>-0.23158899999999999</c:v>
                </c:pt>
                <c:pt idx="15709">
                  <c:v>-0.23210500000000001</c:v>
                </c:pt>
                <c:pt idx="15710">
                  <c:v>-0.23250899999999999</c:v>
                </c:pt>
                <c:pt idx="15711">
                  <c:v>-0.232793</c:v>
                </c:pt>
                <c:pt idx="15712">
                  <c:v>-0.23294699999999999</c:v>
                </c:pt>
                <c:pt idx="15713">
                  <c:v>-0.23296700000000001</c:v>
                </c:pt>
                <c:pt idx="15714">
                  <c:v>-0.23286299999999999</c:v>
                </c:pt>
                <c:pt idx="15715">
                  <c:v>-0.23265</c:v>
                </c:pt>
                <c:pt idx="15716">
                  <c:v>-0.23233200000000001</c:v>
                </c:pt>
                <c:pt idx="15717">
                  <c:v>-0.231906</c:v>
                </c:pt>
                <c:pt idx="15718">
                  <c:v>-0.23136899999999999</c:v>
                </c:pt>
                <c:pt idx="15719">
                  <c:v>-0.23072200000000001</c:v>
                </c:pt>
                <c:pt idx="15720">
                  <c:v>-0.229965</c:v>
                </c:pt>
                <c:pt idx="15721">
                  <c:v>-0.22909299999999999</c:v>
                </c:pt>
                <c:pt idx="15722">
                  <c:v>-0.2281</c:v>
                </c:pt>
                <c:pt idx="15723">
                  <c:v>-0.22698699999999999</c:v>
                </c:pt>
                <c:pt idx="15724">
                  <c:v>-0.22575799999999999</c:v>
                </c:pt>
                <c:pt idx="15725">
                  <c:v>-0.22441700000000001</c:v>
                </c:pt>
                <c:pt idx="15726">
                  <c:v>-0.222966</c:v>
                </c:pt>
                <c:pt idx="15727">
                  <c:v>-0.22140599999999999</c:v>
                </c:pt>
                <c:pt idx="15728">
                  <c:v>-0.21973999999999999</c:v>
                </c:pt>
                <c:pt idx="15729">
                  <c:v>-0.21796699999999999</c:v>
                </c:pt>
                <c:pt idx="15730">
                  <c:v>-0.216087</c:v>
                </c:pt>
                <c:pt idx="15731">
                  <c:v>-0.21410999999999999</c:v>
                </c:pt>
                <c:pt idx="15732">
                  <c:v>-0.21205399999999999</c:v>
                </c:pt>
                <c:pt idx="15733">
                  <c:v>-0.209928</c:v>
                </c:pt>
                <c:pt idx="15734">
                  <c:v>-0.20773800000000001</c:v>
                </c:pt>
                <c:pt idx="15735">
                  <c:v>-0.20549100000000001</c:v>
                </c:pt>
                <c:pt idx="15736">
                  <c:v>-0.203205</c:v>
                </c:pt>
                <c:pt idx="15737">
                  <c:v>-0.20089499999999999</c:v>
                </c:pt>
                <c:pt idx="15738">
                  <c:v>-0.198572</c:v>
                </c:pt>
                <c:pt idx="15739">
                  <c:v>-0.196242</c:v>
                </c:pt>
                <c:pt idx="15740">
                  <c:v>-0.19390199999999999</c:v>
                </c:pt>
                <c:pt idx="15741">
                  <c:v>-0.191556</c:v>
                </c:pt>
                <c:pt idx="15742">
                  <c:v>-0.18921399999999999</c:v>
                </c:pt>
                <c:pt idx="15743">
                  <c:v>-0.186888</c:v>
                </c:pt>
                <c:pt idx="15744">
                  <c:v>-0.184581</c:v>
                </c:pt>
                <c:pt idx="15745">
                  <c:v>-0.18229100000000001</c:v>
                </c:pt>
                <c:pt idx="15746">
                  <c:v>-0.18002099999999999</c:v>
                </c:pt>
                <c:pt idx="15747">
                  <c:v>-0.17777999999999999</c:v>
                </c:pt>
                <c:pt idx="15748">
                  <c:v>-0.17557400000000001</c:v>
                </c:pt>
                <c:pt idx="15749">
                  <c:v>-0.173402</c:v>
                </c:pt>
                <c:pt idx="15750">
                  <c:v>-0.171267</c:v>
                </c:pt>
                <c:pt idx="15751">
                  <c:v>-0.169179</c:v>
                </c:pt>
                <c:pt idx="15752">
                  <c:v>-0.16714899999999999</c:v>
                </c:pt>
                <c:pt idx="15753">
                  <c:v>-0.165186</c:v>
                </c:pt>
                <c:pt idx="15754">
                  <c:v>-0.16328500000000001</c:v>
                </c:pt>
                <c:pt idx="15755">
                  <c:v>-0.161436</c:v>
                </c:pt>
                <c:pt idx="15756">
                  <c:v>-0.15964200000000001</c:v>
                </c:pt>
                <c:pt idx="15757">
                  <c:v>-0.157914</c:v>
                </c:pt>
                <c:pt idx="15758">
                  <c:v>-0.15627199999999999</c:v>
                </c:pt>
                <c:pt idx="15759">
                  <c:v>-0.15473300000000001</c:v>
                </c:pt>
                <c:pt idx="15760">
                  <c:v>-0.153307</c:v>
                </c:pt>
                <c:pt idx="15761">
                  <c:v>-0.15199299999999999</c:v>
                </c:pt>
                <c:pt idx="15762">
                  <c:v>-0.150787</c:v>
                </c:pt>
                <c:pt idx="15763">
                  <c:v>-0.14968999999999999</c:v>
                </c:pt>
                <c:pt idx="15764">
                  <c:v>-0.148697</c:v>
                </c:pt>
                <c:pt idx="15765">
                  <c:v>-0.14780499999999999</c:v>
                </c:pt>
                <c:pt idx="15766">
                  <c:v>-0.14701400000000001</c:v>
                </c:pt>
                <c:pt idx="15767">
                  <c:v>-0.14632899999999999</c:v>
                </c:pt>
                <c:pt idx="15768">
                  <c:v>-0.14575199999999999</c:v>
                </c:pt>
                <c:pt idx="15769">
                  <c:v>-0.145285</c:v>
                </c:pt>
                <c:pt idx="15770">
                  <c:v>-0.14491699999999999</c:v>
                </c:pt>
                <c:pt idx="15771">
                  <c:v>-0.14463999999999999</c:v>
                </c:pt>
                <c:pt idx="15772">
                  <c:v>-0.14446300000000001</c:v>
                </c:pt>
                <c:pt idx="15773">
                  <c:v>-0.14440700000000001</c:v>
                </c:pt>
                <c:pt idx="15774">
                  <c:v>-0.144485</c:v>
                </c:pt>
                <c:pt idx="15775">
                  <c:v>-0.14469599999999999</c:v>
                </c:pt>
                <c:pt idx="15776">
                  <c:v>-0.14502999999999999</c:v>
                </c:pt>
                <c:pt idx="15777">
                  <c:v>-0.14547399999999999</c:v>
                </c:pt>
                <c:pt idx="15778">
                  <c:v>-0.14602200000000001</c:v>
                </c:pt>
                <c:pt idx="15779">
                  <c:v>-0.146671</c:v>
                </c:pt>
                <c:pt idx="15780">
                  <c:v>-0.147426</c:v>
                </c:pt>
                <c:pt idx="15781">
                  <c:v>-0.14830699999999999</c:v>
                </c:pt>
                <c:pt idx="15782">
                  <c:v>-0.14932599999999999</c:v>
                </c:pt>
                <c:pt idx="15783">
                  <c:v>-0.150474</c:v>
                </c:pt>
                <c:pt idx="15784">
                  <c:v>-0.15173800000000001</c:v>
                </c:pt>
                <c:pt idx="15785">
                  <c:v>-0.153116</c:v>
                </c:pt>
                <c:pt idx="15786">
                  <c:v>-0.154612</c:v>
                </c:pt>
                <c:pt idx="15787">
                  <c:v>-0.156223</c:v>
                </c:pt>
                <c:pt idx="15788">
                  <c:v>-0.157939</c:v>
                </c:pt>
                <c:pt idx="15789">
                  <c:v>-0.15975400000000001</c:v>
                </c:pt>
                <c:pt idx="15790">
                  <c:v>-0.161664</c:v>
                </c:pt>
                <c:pt idx="15791">
                  <c:v>-0.163664</c:v>
                </c:pt>
                <c:pt idx="15792">
                  <c:v>-0.16575000000000001</c:v>
                </c:pt>
                <c:pt idx="15793">
                  <c:v>-0.16792499999999999</c:v>
                </c:pt>
                <c:pt idx="15794">
                  <c:v>-0.170179</c:v>
                </c:pt>
                <c:pt idx="15795">
                  <c:v>-0.17249500000000001</c:v>
                </c:pt>
                <c:pt idx="15796">
                  <c:v>-0.17485600000000001</c:v>
                </c:pt>
                <c:pt idx="15797">
                  <c:v>-0.17725099999999999</c:v>
                </c:pt>
                <c:pt idx="15798">
                  <c:v>-0.179677</c:v>
                </c:pt>
                <c:pt idx="15799">
                  <c:v>-0.18214</c:v>
                </c:pt>
                <c:pt idx="15800">
                  <c:v>-0.184641</c:v>
                </c:pt>
                <c:pt idx="15801">
                  <c:v>-0.18718000000000001</c:v>
                </c:pt>
                <c:pt idx="15802">
                  <c:v>-0.18976199999999999</c:v>
                </c:pt>
                <c:pt idx="15803">
                  <c:v>-0.19239100000000001</c:v>
                </c:pt>
                <c:pt idx="15804">
                  <c:v>-0.19506599999999999</c:v>
                </c:pt>
                <c:pt idx="15805">
                  <c:v>-0.19778499999999999</c:v>
                </c:pt>
                <c:pt idx="15806">
                  <c:v>-0.200545</c:v>
                </c:pt>
                <c:pt idx="15807">
                  <c:v>-0.203343</c:v>
                </c:pt>
                <c:pt idx="15808">
                  <c:v>-0.206176</c:v>
                </c:pt>
                <c:pt idx="15809">
                  <c:v>-0.209038</c:v>
                </c:pt>
                <c:pt idx="15810">
                  <c:v>-0.211919</c:v>
                </c:pt>
                <c:pt idx="15811">
                  <c:v>-0.214805</c:v>
                </c:pt>
                <c:pt idx="15812">
                  <c:v>-0.21767300000000001</c:v>
                </c:pt>
                <c:pt idx="15813">
                  <c:v>-0.22050400000000001</c:v>
                </c:pt>
                <c:pt idx="15814">
                  <c:v>-0.22328000000000001</c:v>
                </c:pt>
                <c:pt idx="15815">
                  <c:v>-0.225995</c:v>
                </c:pt>
                <c:pt idx="15816">
                  <c:v>-0.22864300000000001</c:v>
                </c:pt>
                <c:pt idx="15817">
                  <c:v>-0.23121800000000001</c:v>
                </c:pt>
                <c:pt idx="15818">
                  <c:v>-0.23371700000000001</c:v>
                </c:pt>
                <c:pt idx="15819">
                  <c:v>-0.23614399999999999</c:v>
                </c:pt>
                <c:pt idx="15820">
                  <c:v>-0.23850199999999999</c:v>
                </c:pt>
                <c:pt idx="15821">
                  <c:v>-0.240788</c:v>
                </c:pt>
                <c:pt idx="15822">
                  <c:v>-0.243002</c:v>
                </c:pt>
                <c:pt idx="15823">
                  <c:v>-0.245148</c:v>
                </c:pt>
                <c:pt idx="15824">
                  <c:v>-0.24723800000000001</c:v>
                </c:pt>
                <c:pt idx="15825">
                  <c:v>-0.249277</c:v>
                </c:pt>
                <c:pt idx="15826">
                  <c:v>-0.25126900000000002</c:v>
                </c:pt>
                <c:pt idx="15827">
                  <c:v>-0.25319799999999998</c:v>
                </c:pt>
                <c:pt idx="15828">
                  <c:v>-0.25505100000000003</c:v>
                </c:pt>
                <c:pt idx="15829">
                  <c:v>-0.25681999999999999</c:v>
                </c:pt>
                <c:pt idx="15830">
                  <c:v>-0.25849899999999998</c:v>
                </c:pt>
                <c:pt idx="15831">
                  <c:v>-0.26008500000000001</c:v>
                </c:pt>
                <c:pt idx="15832">
                  <c:v>-0.26157599999999998</c:v>
                </c:pt>
                <c:pt idx="15833">
                  <c:v>-0.26297100000000001</c:v>
                </c:pt>
                <c:pt idx="15834">
                  <c:v>-0.26427800000000001</c:v>
                </c:pt>
                <c:pt idx="15835">
                  <c:v>-0.26549899999999999</c:v>
                </c:pt>
                <c:pt idx="15836">
                  <c:v>-0.26663100000000001</c:v>
                </c:pt>
                <c:pt idx="15837">
                  <c:v>-0.267675</c:v>
                </c:pt>
                <c:pt idx="15838">
                  <c:v>-0.26862999999999998</c:v>
                </c:pt>
                <c:pt idx="15839">
                  <c:v>-0.26949499999999998</c:v>
                </c:pt>
                <c:pt idx="15840">
                  <c:v>-0.27027099999999998</c:v>
                </c:pt>
                <c:pt idx="15841">
                  <c:v>-0.27094800000000002</c:v>
                </c:pt>
                <c:pt idx="15842">
                  <c:v>-0.27150600000000003</c:v>
                </c:pt>
                <c:pt idx="15843">
                  <c:v>-0.27192699999999997</c:v>
                </c:pt>
                <c:pt idx="15844">
                  <c:v>-0.27220800000000001</c:v>
                </c:pt>
                <c:pt idx="15845">
                  <c:v>-0.27235399999999998</c:v>
                </c:pt>
                <c:pt idx="15846">
                  <c:v>-0.27237499999999998</c:v>
                </c:pt>
                <c:pt idx="15847">
                  <c:v>-0.27227499999999999</c:v>
                </c:pt>
                <c:pt idx="15848">
                  <c:v>-0.27205000000000001</c:v>
                </c:pt>
                <c:pt idx="15849">
                  <c:v>-0.27169500000000002</c:v>
                </c:pt>
                <c:pt idx="15850">
                  <c:v>-0.27120300000000003</c:v>
                </c:pt>
                <c:pt idx="15851">
                  <c:v>-0.27056799999999998</c:v>
                </c:pt>
                <c:pt idx="15852">
                  <c:v>-0.269783</c:v>
                </c:pt>
                <c:pt idx="15853">
                  <c:v>-0.26884799999999998</c:v>
                </c:pt>
                <c:pt idx="15854">
                  <c:v>-0.267764</c:v>
                </c:pt>
                <c:pt idx="15855">
                  <c:v>-0.26652500000000001</c:v>
                </c:pt>
                <c:pt idx="15856">
                  <c:v>-0.26511899999999999</c:v>
                </c:pt>
                <c:pt idx="15857">
                  <c:v>-0.26353700000000002</c:v>
                </c:pt>
                <c:pt idx="15858">
                  <c:v>-0.261772</c:v>
                </c:pt>
                <c:pt idx="15859">
                  <c:v>-0.259828</c:v>
                </c:pt>
                <c:pt idx="15860">
                  <c:v>-0.257712</c:v>
                </c:pt>
                <c:pt idx="15861">
                  <c:v>-0.25544</c:v>
                </c:pt>
                <c:pt idx="15862">
                  <c:v>-0.253023</c:v>
                </c:pt>
                <c:pt idx="15863">
                  <c:v>-0.250467</c:v>
                </c:pt>
                <c:pt idx="15864">
                  <c:v>-0.247775</c:v>
                </c:pt>
                <c:pt idx="15865">
                  <c:v>-0.244948</c:v>
                </c:pt>
                <c:pt idx="15866">
                  <c:v>-0.241981</c:v>
                </c:pt>
                <c:pt idx="15867">
                  <c:v>-0.238868</c:v>
                </c:pt>
                <c:pt idx="15868">
                  <c:v>-0.235624</c:v>
                </c:pt>
                <c:pt idx="15869">
                  <c:v>-0.23227600000000001</c:v>
                </c:pt>
                <c:pt idx="15870">
                  <c:v>-0.22884299999999999</c:v>
                </c:pt>
                <c:pt idx="15871">
                  <c:v>-0.22531799999999999</c:v>
                </c:pt>
                <c:pt idx="15872">
                  <c:v>-0.221696</c:v>
                </c:pt>
                <c:pt idx="15873">
                  <c:v>-0.21797900000000001</c:v>
                </c:pt>
                <c:pt idx="15874">
                  <c:v>-0.214168</c:v>
                </c:pt>
                <c:pt idx="15875">
                  <c:v>-0.210259</c:v>
                </c:pt>
                <c:pt idx="15876">
                  <c:v>-0.206261</c:v>
                </c:pt>
                <c:pt idx="15877">
                  <c:v>-0.202184</c:v>
                </c:pt>
                <c:pt idx="15878">
                  <c:v>-0.19803599999999999</c:v>
                </c:pt>
                <c:pt idx="15879">
                  <c:v>-0.19382199999999999</c:v>
                </c:pt>
                <c:pt idx="15880">
                  <c:v>-0.18953999999999999</c:v>
                </c:pt>
                <c:pt idx="15881">
                  <c:v>-0.18517800000000001</c:v>
                </c:pt>
                <c:pt idx="15882">
                  <c:v>-0.18070800000000001</c:v>
                </c:pt>
                <c:pt idx="15883">
                  <c:v>-0.176119</c:v>
                </c:pt>
                <c:pt idx="15884">
                  <c:v>-0.171432</c:v>
                </c:pt>
                <c:pt idx="15885">
                  <c:v>-0.16667299999999999</c:v>
                </c:pt>
                <c:pt idx="15886">
                  <c:v>-0.16184999999999999</c:v>
                </c:pt>
                <c:pt idx="15887">
                  <c:v>-0.15696499999999999</c:v>
                </c:pt>
                <c:pt idx="15888">
                  <c:v>-0.152034</c:v>
                </c:pt>
                <c:pt idx="15889">
                  <c:v>-0.14707400000000001</c:v>
                </c:pt>
                <c:pt idx="15890">
                  <c:v>-0.142094</c:v>
                </c:pt>
                <c:pt idx="15891">
                  <c:v>-0.137102</c:v>
                </c:pt>
                <c:pt idx="15892">
                  <c:v>-0.132104</c:v>
                </c:pt>
                <c:pt idx="15893">
                  <c:v>-0.127107</c:v>
                </c:pt>
                <c:pt idx="15894">
                  <c:v>-0.122117</c:v>
                </c:pt>
                <c:pt idx="15895">
                  <c:v>-0.117144</c:v>
                </c:pt>
                <c:pt idx="15896">
                  <c:v>-0.112203</c:v>
                </c:pt>
                <c:pt idx="15897">
                  <c:v>-0.107305</c:v>
                </c:pt>
                <c:pt idx="15898">
                  <c:v>-0.10246</c:v>
                </c:pt>
                <c:pt idx="15899">
                  <c:v>-9.7668500000000005E-2</c:v>
                </c:pt>
                <c:pt idx="15900">
                  <c:v>-9.2933600000000005E-2</c:v>
                </c:pt>
                <c:pt idx="15901">
                  <c:v>-8.8262099999999996E-2</c:v>
                </c:pt>
                <c:pt idx="15902">
                  <c:v>-8.3660300000000007E-2</c:v>
                </c:pt>
                <c:pt idx="15903">
                  <c:v>-7.9128000000000004E-2</c:v>
                </c:pt>
                <c:pt idx="15904">
                  <c:v>-7.4661500000000006E-2</c:v>
                </c:pt>
                <c:pt idx="15905">
                  <c:v>-7.0266200000000001E-2</c:v>
                </c:pt>
                <c:pt idx="15906">
                  <c:v>-6.5959699999999996E-2</c:v>
                </c:pt>
                <c:pt idx="15907">
                  <c:v>-6.1751899999999998E-2</c:v>
                </c:pt>
                <c:pt idx="15908">
                  <c:v>-5.7637099999999997E-2</c:v>
                </c:pt>
                <c:pt idx="15909">
                  <c:v>-5.3613500000000001E-2</c:v>
                </c:pt>
                <c:pt idx="15910">
                  <c:v>-4.96949E-2</c:v>
                </c:pt>
                <c:pt idx="15911">
                  <c:v>-4.5899700000000002E-2</c:v>
                </c:pt>
                <c:pt idx="15912">
                  <c:v>-4.2239199999999998E-2</c:v>
                </c:pt>
                <c:pt idx="15913">
                  <c:v>-3.8716E-2</c:v>
                </c:pt>
                <c:pt idx="15914">
                  <c:v>-3.5331700000000001E-2</c:v>
                </c:pt>
                <c:pt idx="15915">
                  <c:v>-3.2090500000000001E-2</c:v>
                </c:pt>
                <c:pt idx="15916">
                  <c:v>-2.8997599999999998E-2</c:v>
                </c:pt>
                <c:pt idx="15917">
                  <c:v>-2.60617E-2</c:v>
                </c:pt>
                <c:pt idx="15918">
                  <c:v>-2.32956E-2</c:v>
                </c:pt>
                <c:pt idx="15919">
                  <c:v>-2.0711400000000001E-2</c:v>
                </c:pt>
                <c:pt idx="15920">
                  <c:v>-1.83182E-2</c:v>
                </c:pt>
                <c:pt idx="15921">
                  <c:v>-1.6124400000000001E-2</c:v>
                </c:pt>
                <c:pt idx="15922">
                  <c:v>-1.4134900000000001E-2</c:v>
                </c:pt>
                <c:pt idx="15923">
                  <c:v>-1.23502E-2</c:v>
                </c:pt>
                <c:pt idx="15924">
                  <c:v>-1.0771299999999999E-2</c:v>
                </c:pt>
                <c:pt idx="15925" formatCode="0.00E+00">
                  <c:v>-9.4010499999999993E-3</c:v>
                </c:pt>
                <c:pt idx="15926" formatCode="0.00E+00">
                  <c:v>-8.2444300000000005E-3</c:v>
                </c:pt>
                <c:pt idx="15927" formatCode="0.00E+00">
                  <c:v>-7.3112400000000001E-3</c:v>
                </c:pt>
                <c:pt idx="15928" formatCode="0.00E+00">
                  <c:v>-6.6142400000000004E-3</c:v>
                </c:pt>
                <c:pt idx="15929" formatCode="0.00E+00">
                  <c:v>-6.1593899999999998E-3</c:v>
                </c:pt>
                <c:pt idx="15930" formatCode="0.00E+00">
                  <c:v>-5.9423699999999998E-3</c:v>
                </c:pt>
                <c:pt idx="15931" formatCode="0.00E+00">
                  <c:v>-5.9579400000000001E-3</c:v>
                </c:pt>
                <c:pt idx="15932" formatCode="0.00E+00">
                  <c:v>-6.2040999999999997E-3</c:v>
                </c:pt>
                <c:pt idx="15933" formatCode="0.00E+00">
                  <c:v>-6.6768699999999997E-3</c:v>
                </c:pt>
                <c:pt idx="15934" formatCode="0.00E+00">
                  <c:v>-7.3723E-3</c:v>
                </c:pt>
                <c:pt idx="15935" formatCode="0.00E+00">
                  <c:v>-8.2889999999999995E-3</c:v>
                </c:pt>
                <c:pt idx="15936" formatCode="0.00E+00">
                  <c:v>-9.4255199999999997E-3</c:v>
                </c:pt>
                <c:pt idx="15937">
                  <c:v>-1.07799E-2</c:v>
                </c:pt>
                <c:pt idx="15938">
                  <c:v>-1.23532E-2</c:v>
                </c:pt>
                <c:pt idx="15939">
                  <c:v>-1.4151499999999999E-2</c:v>
                </c:pt>
                <c:pt idx="15940">
                  <c:v>-1.6182499999999999E-2</c:v>
                </c:pt>
                <c:pt idx="15941">
                  <c:v>-1.8450899999999999E-2</c:v>
                </c:pt>
                <c:pt idx="15942">
                  <c:v>-2.09547E-2</c:v>
                </c:pt>
                <c:pt idx="15943">
                  <c:v>-2.3685500000000002E-2</c:v>
                </c:pt>
                <c:pt idx="15944">
                  <c:v>-2.6634600000000001E-2</c:v>
                </c:pt>
                <c:pt idx="15945">
                  <c:v>-2.9793699999999999E-2</c:v>
                </c:pt>
                <c:pt idx="15946">
                  <c:v>-3.3154999999999997E-2</c:v>
                </c:pt>
                <c:pt idx="15947">
                  <c:v>-3.6709199999999997E-2</c:v>
                </c:pt>
                <c:pt idx="15948">
                  <c:v>-4.0451000000000001E-2</c:v>
                </c:pt>
                <c:pt idx="15949">
                  <c:v>-4.4378399999999998E-2</c:v>
                </c:pt>
                <c:pt idx="15950">
                  <c:v>-4.8485800000000003E-2</c:v>
                </c:pt>
                <c:pt idx="15951">
                  <c:v>-5.2763699999999997E-2</c:v>
                </c:pt>
                <c:pt idx="15952">
                  <c:v>-5.7197499999999998E-2</c:v>
                </c:pt>
                <c:pt idx="15953">
                  <c:v>-6.1765300000000002E-2</c:v>
                </c:pt>
                <c:pt idx="15954">
                  <c:v>-6.6449599999999998E-2</c:v>
                </c:pt>
                <c:pt idx="15955">
                  <c:v>-7.1249400000000004E-2</c:v>
                </c:pt>
                <c:pt idx="15956">
                  <c:v>-7.6173500000000005E-2</c:v>
                </c:pt>
                <c:pt idx="15957">
                  <c:v>-8.1221299999999996E-2</c:v>
                </c:pt>
                <c:pt idx="15958">
                  <c:v>-8.6379499999999998E-2</c:v>
                </c:pt>
                <c:pt idx="15959">
                  <c:v>-9.1632900000000003E-2</c:v>
                </c:pt>
                <c:pt idx="15960">
                  <c:v>-9.6974400000000002E-2</c:v>
                </c:pt>
                <c:pt idx="15961">
                  <c:v>-0.1024</c:v>
                </c:pt>
                <c:pt idx="15962">
                  <c:v>-0.107904</c:v>
                </c:pt>
                <c:pt idx="15963">
                  <c:v>-0.11348</c:v>
                </c:pt>
                <c:pt idx="15964">
                  <c:v>-0.119116</c:v>
                </c:pt>
                <c:pt idx="15965">
                  <c:v>-0.124801</c:v>
                </c:pt>
                <c:pt idx="15966">
                  <c:v>-0.13053100000000001</c:v>
                </c:pt>
                <c:pt idx="15967">
                  <c:v>-0.136291</c:v>
                </c:pt>
                <c:pt idx="15968">
                  <c:v>-0.14205799999999999</c:v>
                </c:pt>
                <c:pt idx="15969">
                  <c:v>-0.147787</c:v>
                </c:pt>
                <c:pt idx="15970">
                  <c:v>-0.153448</c:v>
                </c:pt>
                <c:pt idx="15971">
                  <c:v>-0.15904699999999999</c:v>
                </c:pt>
                <c:pt idx="15972">
                  <c:v>-0.164608</c:v>
                </c:pt>
                <c:pt idx="15973">
                  <c:v>-0.170131</c:v>
                </c:pt>
                <c:pt idx="15974">
                  <c:v>-0.17559900000000001</c:v>
                </c:pt>
                <c:pt idx="15975">
                  <c:v>-0.181002</c:v>
                </c:pt>
                <c:pt idx="15976">
                  <c:v>-0.18634200000000001</c:v>
                </c:pt>
                <c:pt idx="15977">
                  <c:v>-0.19161600000000001</c:v>
                </c:pt>
                <c:pt idx="15978">
                  <c:v>-0.19681100000000001</c:v>
                </c:pt>
                <c:pt idx="15979">
                  <c:v>-0.20191200000000001</c:v>
                </c:pt>
                <c:pt idx="15980">
                  <c:v>-0.20690900000000001</c:v>
                </c:pt>
                <c:pt idx="15981">
                  <c:v>-0.21179600000000001</c:v>
                </c:pt>
                <c:pt idx="15982">
                  <c:v>-0.21657199999999999</c:v>
                </c:pt>
                <c:pt idx="15983">
                  <c:v>-0.22123999999999999</c:v>
                </c:pt>
                <c:pt idx="15984">
                  <c:v>-0.225804</c:v>
                </c:pt>
                <c:pt idx="15985">
                  <c:v>-0.23025899999999999</c:v>
                </c:pt>
                <c:pt idx="15986">
                  <c:v>-0.23459199999999999</c:v>
                </c:pt>
                <c:pt idx="15987">
                  <c:v>-0.238789</c:v>
                </c:pt>
                <c:pt idx="15988">
                  <c:v>-0.242843</c:v>
                </c:pt>
                <c:pt idx="15989">
                  <c:v>-0.24674499999999999</c:v>
                </c:pt>
                <c:pt idx="15990">
                  <c:v>-0.25048599999999999</c:v>
                </c:pt>
                <c:pt idx="15991">
                  <c:v>-0.254052</c:v>
                </c:pt>
                <c:pt idx="15992">
                  <c:v>-0.25742999999999999</c:v>
                </c:pt>
                <c:pt idx="15993">
                  <c:v>-0.26060699999999998</c:v>
                </c:pt>
                <c:pt idx="15994">
                  <c:v>-0.26357799999999998</c:v>
                </c:pt>
                <c:pt idx="15995">
                  <c:v>-0.26633600000000002</c:v>
                </c:pt>
                <c:pt idx="15996">
                  <c:v>-0.26887800000000001</c:v>
                </c:pt>
                <c:pt idx="15997">
                  <c:v>-0.27120100000000003</c:v>
                </c:pt>
                <c:pt idx="15998">
                  <c:v>-0.27331100000000003</c:v>
                </c:pt>
                <c:pt idx="15999">
                  <c:v>-0.27521000000000001</c:v>
                </c:pt>
                <c:pt idx="16000">
                  <c:v>-0.27689999999999998</c:v>
                </c:pt>
                <c:pt idx="16001">
                  <c:v>-0.27837800000000001</c:v>
                </c:pt>
                <c:pt idx="16002">
                  <c:v>-0.279638</c:v>
                </c:pt>
                <c:pt idx="16003">
                  <c:v>-0.280671</c:v>
                </c:pt>
                <c:pt idx="16004">
                  <c:v>-0.28147100000000003</c:v>
                </c:pt>
                <c:pt idx="16005">
                  <c:v>-0.28204200000000001</c:v>
                </c:pt>
                <c:pt idx="16006">
                  <c:v>-0.28239300000000001</c:v>
                </c:pt>
                <c:pt idx="16007">
                  <c:v>-0.28253200000000001</c:v>
                </c:pt>
                <c:pt idx="16008">
                  <c:v>-0.28245900000000002</c:v>
                </c:pt>
                <c:pt idx="16009">
                  <c:v>-0.282169</c:v>
                </c:pt>
                <c:pt idx="16010">
                  <c:v>-0.28166200000000002</c:v>
                </c:pt>
                <c:pt idx="16011">
                  <c:v>-0.28093899999999999</c:v>
                </c:pt>
                <c:pt idx="16012">
                  <c:v>-0.28000000000000003</c:v>
                </c:pt>
                <c:pt idx="16013">
                  <c:v>-0.27884599999999998</c:v>
                </c:pt>
                <c:pt idx="16014">
                  <c:v>-0.277476</c:v>
                </c:pt>
                <c:pt idx="16015">
                  <c:v>-0.27588400000000002</c:v>
                </c:pt>
                <c:pt idx="16016">
                  <c:v>-0.27407100000000001</c:v>
                </c:pt>
                <c:pt idx="16017">
                  <c:v>-0.27204</c:v>
                </c:pt>
                <c:pt idx="16018">
                  <c:v>-0.26979500000000001</c:v>
                </c:pt>
                <c:pt idx="16019">
                  <c:v>-0.26733000000000001</c:v>
                </c:pt>
                <c:pt idx="16020">
                  <c:v>-0.26463700000000001</c:v>
                </c:pt>
                <c:pt idx="16021">
                  <c:v>-0.26171299999999997</c:v>
                </c:pt>
                <c:pt idx="16022">
                  <c:v>-0.25856099999999999</c:v>
                </c:pt>
                <c:pt idx="16023">
                  <c:v>-0.25518600000000002</c:v>
                </c:pt>
                <c:pt idx="16024">
                  <c:v>-0.25159300000000001</c:v>
                </c:pt>
                <c:pt idx="16025">
                  <c:v>-0.24779200000000001</c:v>
                </c:pt>
                <c:pt idx="16026">
                  <c:v>-0.24379600000000001</c:v>
                </c:pt>
                <c:pt idx="16027">
                  <c:v>-0.23960999999999999</c:v>
                </c:pt>
                <c:pt idx="16028">
                  <c:v>-0.235238</c:v>
                </c:pt>
                <c:pt idx="16029">
                  <c:v>-0.230687</c:v>
                </c:pt>
                <c:pt idx="16030">
                  <c:v>-0.225961</c:v>
                </c:pt>
                <c:pt idx="16031">
                  <c:v>-0.22106100000000001</c:v>
                </c:pt>
                <c:pt idx="16032">
                  <c:v>-0.21598999999999999</c:v>
                </c:pt>
                <c:pt idx="16033">
                  <c:v>-0.210757</c:v>
                </c:pt>
                <c:pt idx="16034">
                  <c:v>-0.205375</c:v>
                </c:pt>
                <c:pt idx="16035">
                  <c:v>-0.199854</c:v>
                </c:pt>
                <c:pt idx="16036">
                  <c:v>-0.19420100000000001</c:v>
                </c:pt>
                <c:pt idx="16037">
                  <c:v>-0.188418</c:v>
                </c:pt>
                <c:pt idx="16038">
                  <c:v>-0.182503</c:v>
                </c:pt>
                <c:pt idx="16039">
                  <c:v>-0.176455</c:v>
                </c:pt>
                <c:pt idx="16040">
                  <c:v>-0.17027100000000001</c:v>
                </c:pt>
                <c:pt idx="16041">
                  <c:v>-0.16395599999999999</c:v>
                </c:pt>
                <c:pt idx="16042">
                  <c:v>-0.15751699999999999</c:v>
                </c:pt>
                <c:pt idx="16043">
                  <c:v>-0.150972</c:v>
                </c:pt>
                <c:pt idx="16044">
                  <c:v>-0.14433599999999999</c:v>
                </c:pt>
                <c:pt idx="16045">
                  <c:v>-0.137623</c:v>
                </c:pt>
                <c:pt idx="16046">
                  <c:v>-0.13084100000000001</c:v>
                </c:pt>
                <c:pt idx="16047">
                  <c:v>-0.12399499999999999</c:v>
                </c:pt>
                <c:pt idx="16048">
                  <c:v>-0.11709700000000001</c:v>
                </c:pt>
                <c:pt idx="16049">
                  <c:v>-0.110157</c:v>
                </c:pt>
                <c:pt idx="16050">
                  <c:v>-0.10318099999999999</c:v>
                </c:pt>
                <c:pt idx="16051">
                  <c:v>-9.6178700000000006E-2</c:v>
                </c:pt>
                <c:pt idx="16052">
                  <c:v>-8.9160799999999998E-2</c:v>
                </c:pt>
                <c:pt idx="16053">
                  <c:v>-8.2134799999999994E-2</c:v>
                </c:pt>
                <c:pt idx="16054">
                  <c:v>-7.5107599999999997E-2</c:v>
                </c:pt>
                <c:pt idx="16055">
                  <c:v>-6.8089800000000006E-2</c:v>
                </c:pt>
                <c:pt idx="16056">
                  <c:v>-6.1093099999999997E-2</c:v>
                </c:pt>
                <c:pt idx="16057">
                  <c:v>-5.4125699999999999E-2</c:v>
                </c:pt>
                <c:pt idx="16058">
                  <c:v>-4.7193100000000002E-2</c:v>
                </c:pt>
                <c:pt idx="16059">
                  <c:v>-4.0304E-2</c:v>
                </c:pt>
                <c:pt idx="16060">
                  <c:v>-3.3466500000000003E-2</c:v>
                </c:pt>
                <c:pt idx="16061">
                  <c:v>-2.6685400000000001E-2</c:v>
                </c:pt>
                <c:pt idx="16062">
                  <c:v>-1.9967800000000001E-2</c:v>
                </c:pt>
                <c:pt idx="16063">
                  <c:v>-1.33236E-2</c:v>
                </c:pt>
                <c:pt idx="16064" formatCode="0.00E+00">
                  <c:v>-6.7641200000000002E-3</c:v>
                </c:pt>
                <c:pt idx="16065" formatCode="0.00E+00">
                  <c:v>-3.0297499999999998E-4</c:v>
                </c:pt>
                <c:pt idx="16066" formatCode="0.00E+00">
                  <c:v>6.04982E-3</c:v>
                </c:pt>
                <c:pt idx="16067">
                  <c:v>1.2293200000000001E-2</c:v>
                </c:pt>
                <c:pt idx="16068">
                  <c:v>1.8427300000000001E-2</c:v>
                </c:pt>
                <c:pt idx="16069">
                  <c:v>2.4444199999999999E-2</c:v>
                </c:pt>
                <c:pt idx="16070">
                  <c:v>3.0331E-2</c:v>
                </c:pt>
                <c:pt idx="16071">
                  <c:v>3.6080000000000001E-2</c:v>
                </c:pt>
                <c:pt idx="16072">
                  <c:v>4.1688599999999999E-2</c:v>
                </c:pt>
                <c:pt idx="16073">
                  <c:v>4.7154399999999999E-2</c:v>
                </c:pt>
                <c:pt idx="16074">
                  <c:v>5.24745E-2</c:v>
                </c:pt>
                <c:pt idx="16075">
                  <c:v>5.7641999999999999E-2</c:v>
                </c:pt>
                <c:pt idx="16076">
                  <c:v>6.2649899999999994E-2</c:v>
                </c:pt>
                <c:pt idx="16077">
                  <c:v>6.7492499999999997E-2</c:v>
                </c:pt>
                <c:pt idx="16078">
                  <c:v>7.2161100000000006E-2</c:v>
                </c:pt>
                <c:pt idx="16079">
                  <c:v>7.66482E-2</c:v>
                </c:pt>
                <c:pt idx="16080">
                  <c:v>8.0953499999999998E-2</c:v>
                </c:pt>
                <c:pt idx="16081">
                  <c:v>8.5078100000000004E-2</c:v>
                </c:pt>
                <c:pt idx="16082">
                  <c:v>8.9019200000000007E-2</c:v>
                </c:pt>
                <c:pt idx="16083">
                  <c:v>9.2773099999999997E-2</c:v>
                </c:pt>
                <c:pt idx="16084">
                  <c:v>9.6338400000000005E-2</c:v>
                </c:pt>
                <c:pt idx="16085">
                  <c:v>9.9712800000000004E-2</c:v>
                </c:pt>
                <c:pt idx="16086">
                  <c:v>0.102891</c:v>
                </c:pt>
                <c:pt idx="16087">
                  <c:v>0.105869</c:v>
                </c:pt>
                <c:pt idx="16088">
                  <c:v>0.108643</c:v>
                </c:pt>
                <c:pt idx="16089">
                  <c:v>0.111208</c:v>
                </c:pt>
                <c:pt idx="16090">
                  <c:v>0.11355899999999999</c:v>
                </c:pt>
                <c:pt idx="16091">
                  <c:v>0.115703</c:v>
                </c:pt>
                <c:pt idx="16092">
                  <c:v>0.117645</c:v>
                </c:pt>
                <c:pt idx="16093">
                  <c:v>0.11938</c:v>
                </c:pt>
                <c:pt idx="16094">
                  <c:v>0.12089999999999999</c:v>
                </c:pt>
                <c:pt idx="16095">
                  <c:v>0.122206</c:v>
                </c:pt>
                <c:pt idx="16096">
                  <c:v>0.12330199999999999</c:v>
                </c:pt>
                <c:pt idx="16097">
                  <c:v>0.124193</c:v>
                </c:pt>
                <c:pt idx="16098">
                  <c:v>0.12488100000000001</c:v>
                </c:pt>
                <c:pt idx="16099">
                  <c:v>0.12537100000000001</c:v>
                </c:pt>
                <c:pt idx="16100">
                  <c:v>0.125669</c:v>
                </c:pt>
                <c:pt idx="16101">
                  <c:v>0.125781</c:v>
                </c:pt>
                <c:pt idx="16102">
                  <c:v>0.12570300000000001</c:v>
                </c:pt>
                <c:pt idx="16103">
                  <c:v>0.12543199999999999</c:v>
                </c:pt>
                <c:pt idx="16104">
                  <c:v>0.124971</c:v>
                </c:pt>
                <c:pt idx="16105">
                  <c:v>0.124333</c:v>
                </c:pt>
                <c:pt idx="16106">
                  <c:v>0.12353600000000001</c:v>
                </c:pt>
                <c:pt idx="16107">
                  <c:v>0.12261</c:v>
                </c:pt>
                <c:pt idx="16108">
                  <c:v>0.12156699999999999</c:v>
                </c:pt>
                <c:pt idx="16109">
                  <c:v>0.120394</c:v>
                </c:pt>
                <c:pt idx="16110">
                  <c:v>0.119073</c:v>
                </c:pt>
                <c:pt idx="16111">
                  <c:v>0.117607</c:v>
                </c:pt>
                <c:pt idx="16112">
                  <c:v>0.116006</c:v>
                </c:pt>
                <c:pt idx="16113">
                  <c:v>0.11426699999999999</c:v>
                </c:pt>
                <c:pt idx="16114">
                  <c:v>0.112391</c:v>
                </c:pt>
                <c:pt idx="16115">
                  <c:v>0.110384</c:v>
                </c:pt>
                <c:pt idx="16116">
                  <c:v>0.108252</c:v>
                </c:pt>
                <c:pt idx="16117">
                  <c:v>0.105999</c:v>
                </c:pt>
                <c:pt idx="16118">
                  <c:v>0.103629</c:v>
                </c:pt>
                <c:pt idx="16119">
                  <c:v>0.101147</c:v>
                </c:pt>
                <c:pt idx="16120">
                  <c:v>9.8559800000000003E-2</c:v>
                </c:pt>
                <c:pt idx="16121">
                  <c:v>9.5868999999999996E-2</c:v>
                </c:pt>
                <c:pt idx="16122">
                  <c:v>9.3072699999999994E-2</c:v>
                </c:pt>
                <c:pt idx="16123">
                  <c:v>9.0173400000000001E-2</c:v>
                </c:pt>
                <c:pt idx="16124">
                  <c:v>8.7183399999999994E-2</c:v>
                </c:pt>
                <c:pt idx="16125">
                  <c:v>8.4112500000000007E-2</c:v>
                </c:pt>
                <c:pt idx="16126">
                  <c:v>8.0960500000000005E-2</c:v>
                </c:pt>
                <c:pt idx="16127">
                  <c:v>7.7729099999999995E-2</c:v>
                </c:pt>
                <c:pt idx="16128">
                  <c:v>7.44287E-2</c:v>
                </c:pt>
                <c:pt idx="16129">
                  <c:v>7.1072200000000002E-2</c:v>
                </c:pt>
                <c:pt idx="16130">
                  <c:v>6.7668099999999995E-2</c:v>
                </c:pt>
                <c:pt idx="16131">
                  <c:v>6.4221100000000003E-2</c:v>
                </c:pt>
                <c:pt idx="16132">
                  <c:v>6.0736600000000002E-2</c:v>
                </c:pt>
                <c:pt idx="16133">
                  <c:v>5.7221399999999999E-2</c:v>
                </c:pt>
                <c:pt idx="16134">
                  <c:v>5.3681399999999997E-2</c:v>
                </c:pt>
                <c:pt idx="16135">
                  <c:v>5.0121899999999997E-2</c:v>
                </c:pt>
                <c:pt idx="16136">
                  <c:v>4.6546200000000003E-2</c:v>
                </c:pt>
                <c:pt idx="16137">
                  <c:v>4.2956899999999999E-2</c:v>
                </c:pt>
                <c:pt idx="16138">
                  <c:v>3.9359600000000002E-2</c:v>
                </c:pt>
                <c:pt idx="16139">
                  <c:v>3.5759699999999998E-2</c:v>
                </c:pt>
                <c:pt idx="16140">
                  <c:v>3.2158399999999997E-2</c:v>
                </c:pt>
                <c:pt idx="16141">
                  <c:v>2.8557099999999998E-2</c:v>
                </c:pt>
                <c:pt idx="16142">
                  <c:v>2.49588E-2</c:v>
                </c:pt>
                <c:pt idx="16143">
                  <c:v>2.1368499999999999E-2</c:v>
                </c:pt>
                <c:pt idx="16144">
                  <c:v>1.7792200000000001E-2</c:v>
                </c:pt>
                <c:pt idx="16145">
                  <c:v>1.42334E-2</c:v>
                </c:pt>
                <c:pt idx="16146">
                  <c:v>1.06923E-2</c:v>
                </c:pt>
                <c:pt idx="16147" formatCode="0.00E+00">
                  <c:v>7.1705900000000001E-3</c:v>
                </c:pt>
                <c:pt idx="16148" formatCode="0.00E+00">
                  <c:v>3.67433E-3</c:v>
                </c:pt>
                <c:pt idx="16149" formatCode="0.00E+00">
                  <c:v>2.11392E-4</c:v>
                </c:pt>
                <c:pt idx="16150" formatCode="0.00E+00">
                  <c:v>-3.2123E-3</c:v>
                </c:pt>
                <c:pt idx="16151" formatCode="0.00E+00">
                  <c:v>-6.5931399999999999E-3</c:v>
                </c:pt>
                <c:pt idx="16152" formatCode="0.00E+00">
                  <c:v>-9.9279699999999995E-3</c:v>
                </c:pt>
                <c:pt idx="16153">
                  <c:v>-1.3214500000000001E-2</c:v>
                </c:pt>
                <c:pt idx="16154">
                  <c:v>-1.64522E-2</c:v>
                </c:pt>
                <c:pt idx="16155">
                  <c:v>-1.9639199999999999E-2</c:v>
                </c:pt>
                <c:pt idx="16156">
                  <c:v>-2.2770700000000001E-2</c:v>
                </c:pt>
                <c:pt idx="16157">
                  <c:v>-2.58415E-2</c:v>
                </c:pt>
                <c:pt idx="16158">
                  <c:v>-2.8849099999999999E-2</c:v>
                </c:pt>
                <c:pt idx="16159">
                  <c:v>-3.1795400000000001E-2</c:v>
                </c:pt>
                <c:pt idx="16160">
                  <c:v>-3.46821E-2</c:v>
                </c:pt>
                <c:pt idx="16161">
                  <c:v>-3.7506400000000002E-2</c:v>
                </c:pt>
                <c:pt idx="16162">
                  <c:v>-4.0263599999999997E-2</c:v>
                </c:pt>
                <c:pt idx="16163">
                  <c:v>-4.29504E-2</c:v>
                </c:pt>
                <c:pt idx="16164">
                  <c:v>-4.5563800000000002E-2</c:v>
                </c:pt>
                <c:pt idx="16165">
                  <c:v>-4.8101499999999998E-2</c:v>
                </c:pt>
                <c:pt idx="16166">
                  <c:v>-5.05636E-2</c:v>
                </c:pt>
                <c:pt idx="16167">
                  <c:v>-5.2949099999999999E-2</c:v>
                </c:pt>
                <c:pt idx="16168">
                  <c:v>-5.52548E-2</c:v>
                </c:pt>
                <c:pt idx="16169">
                  <c:v>-5.7478899999999999E-2</c:v>
                </c:pt>
                <c:pt idx="16170">
                  <c:v>-5.9621E-2</c:v>
                </c:pt>
                <c:pt idx="16171">
                  <c:v>-6.16815E-2</c:v>
                </c:pt>
                <c:pt idx="16172">
                  <c:v>-6.3658000000000006E-2</c:v>
                </c:pt>
                <c:pt idx="16173">
                  <c:v>-6.5546800000000002E-2</c:v>
                </c:pt>
                <c:pt idx="16174">
                  <c:v>-6.7347699999999996E-2</c:v>
                </c:pt>
                <c:pt idx="16175">
                  <c:v>-6.9061399999999995E-2</c:v>
                </c:pt>
                <c:pt idx="16176">
                  <c:v>-7.0683700000000002E-2</c:v>
                </c:pt>
                <c:pt idx="16177">
                  <c:v>-7.2206699999999999E-2</c:v>
                </c:pt>
                <c:pt idx="16178">
                  <c:v>-7.3623300000000003E-2</c:v>
                </c:pt>
                <c:pt idx="16179">
                  <c:v>-7.4930700000000003E-2</c:v>
                </c:pt>
                <c:pt idx="16180">
                  <c:v>-7.6130699999999996E-2</c:v>
                </c:pt>
                <c:pt idx="16181">
                  <c:v>-7.7227000000000004E-2</c:v>
                </c:pt>
                <c:pt idx="16182">
                  <c:v>-7.8221100000000002E-2</c:v>
                </c:pt>
                <c:pt idx="16183">
                  <c:v>-7.9111299999999996E-2</c:v>
                </c:pt>
                <c:pt idx="16184">
                  <c:v>-7.9895099999999997E-2</c:v>
                </c:pt>
                <c:pt idx="16185">
                  <c:v>-8.0572299999999999E-2</c:v>
                </c:pt>
                <c:pt idx="16186">
                  <c:v>-8.1144499999999994E-2</c:v>
                </c:pt>
                <c:pt idx="16187">
                  <c:v>-8.1611100000000006E-2</c:v>
                </c:pt>
                <c:pt idx="16188">
                  <c:v>-8.1971799999999997E-2</c:v>
                </c:pt>
                <c:pt idx="16189">
                  <c:v>-8.2227599999999998E-2</c:v>
                </c:pt>
                <c:pt idx="16190">
                  <c:v>-8.2378699999999999E-2</c:v>
                </c:pt>
                <c:pt idx="16191">
                  <c:v>-8.2426700000000006E-2</c:v>
                </c:pt>
                <c:pt idx="16192">
                  <c:v>-8.2372799999999996E-2</c:v>
                </c:pt>
                <c:pt idx="16193">
                  <c:v>-8.2215200000000002E-2</c:v>
                </c:pt>
                <c:pt idx="16194">
                  <c:v>-8.1951300000000005E-2</c:v>
                </c:pt>
                <c:pt idx="16195">
                  <c:v>-8.1580799999999995E-2</c:v>
                </c:pt>
                <c:pt idx="16196">
                  <c:v>-8.1106600000000001E-2</c:v>
                </c:pt>
                <c:pt idx="16197">
                  <c:v>-8.0531400000000003E-2</c:v>
                </c:pt>
                <c:pt idx="16198">
                  <c:v>-7.9852999999999993E-2</c:v>
                </c:pt>
                <c:pt idx="16199">
                  <c:v>-7.9068100000000002E-2</c:v>
                </c:pt>
                <c:pt idx="16200">
                  <c:v>-7.8175599999999998E-2</c:v>
                </c:pt>
                <c:pt idx="16201">
                  <c:v>-7.7176900000000007E-2</c:v>
                </c:pt>
                <c:pt idx="16202">
                  <c:v>-7.6074299999999997E-2</c:v>
                </c:pt>
                <c:pt idx="16203">
                  <c:v>-7.4868299999999999E-2</c:v>
                </c:pt>
                <c:pt idx="16204">
                  <c:v>-7.3559200000000005E-2</c:v>
                </c:pt>
                <c:pt idx="16205">
                  <c:v>-7.2150099999999995E-2</c:v>
                </c:pt>
                <c:pt idx="16206">
                  <c:v>-7.0645799999999995E-2</c:v>
                </c:pt>
                <c:pt idx="16207">
                  <c:v>-6.9050899999999998E-2</c:v>
                </c:pt>
                <c:pt idx="16208">
                  <c:v>-6.7369399999999996E-2</c:v>
                </c:pt>
                <c:pt idx="16209">
                  <c:v>-6.5604200000000001E-2</c:v>
                </c:pt>
                <c:pt idx="16210">
                  <c:v>-6.3755000000000006E-2</c:v>
                </c:pt>
                <c:pt idx="16211">
                  <c:v>-6.1820300000000002E-2</c:v>
                </c:pt>
                <c:pt idx="16212">
                  <c:v>-5.9800300000000001E-2</c:v>
                </c:pt>
                <c:pt idx="16213">
                  <c:v>-5.7697400000000003E-2</c:v>
                </c:pt>
                <c:pt idx="16214">
                  <c:v>-5.5514599999999997E-2</c:v>
                </c:pt>
                <c:pt idx="16215">
                  <c:v>-5.3254500000000003E-2</c:v>
                </c:pt>
                <c:pt idx="16216">
                  <c:v>-5.0918400000000003E-2</c:v>
                </c:pt>
                <c:pt idx="16217">
                  <c:v>-4.85055E-2</c:v>
                </c:pt>
                <c:pt idx="16218">
                  <c:v>-4.6016700000000001E-2</c:v>
                </c:pt>
                <c:pt idx="16219">
                  <c:v>-4.3457599999999999E-2</c:v>
                </c:pt>
                <c:pt idx="16220">
                  <c:v>-4.0834500000000003E-2</c:v>
                </c:pt>
                <c:pt idx="16221">
                  <c:v>-3.8150700000000003E-2</c:v>
                </c:pt>
                <c:pt idx="16222">
                  <c:v>-3.5407399999999999E-2</c:v>
                </c:pt>
                <c:pt idx="16223">
                  <c:v>-3.2606000000000003E-2</c:v>
                </c:pt>
                <c:pt idx="16224">
                  <c:v>-2.9746600000000002E-2</c:v>
                </c:pt>
                <c:pt idx="16225">
                  <c:v>-2.6830300000000001E-2</c:v>
                </c:pt>
                <c:pt idx="16226">
                  <c:v>-2.3862600000000001E-2</c:v>
                </c:pt>
                <c:pt idx="16227">
                  <c:v>-2.0849199999999998E-2</c:v>
                </c:pt>
                <c:pt idx="16228">
                  <c:v>-1.77918E-2</c:v>
                </c:pt>
                <c:pt idx="16229">
                  <c:v>-1.46903E-2</c:v>
                </c:pt>
                <c:pt idx="16230">
                  <c:v>-1.15455E-2</c:v>
                </c:pt>
                <c:pt idx="16231" formatCode="0.00E+00">
                  <c:v>-8.3611499999999995E-3</c:v>
                </c:pt>
                <c:pt idx="16232" formatCode="0.00E+00">
                  <c:v>-5.1405899999999996E-3</c:v>
                </c:pt>
                <c:pt idx="16233" formatCode="0.00E+00">
                  <c:v>-1.88551E-3</c:v>
                </c:pt>
                <c:pt idx="16234" formatCode="0.00E+00">
                  <c:v>1.40117E-3</c:v>
                </c:pt>
                <c:pt idx="16235" formatCode="0.00E+00">
                  <c:v>4.7151700000000003E-3</c:v>
                </c:pt>
                <c:pt idx="16236" formatCode="0.00E+00">
                  <c:v>8.0520100000000001E-3</c:v>
                </c:pt>
                <c:pt idx="16237">
                  <c:v>1.1407E-2</c:v>
                </c:pt>
                <c:pt idx="16238">
                  <c:v>1.4777E-2</c:v>
                </c:pt>
                <c:pt idx="16239">
                  <c:v>1.81605E-2</c:v>
                </c:pt>
                <c:pt idx="16240">
                  <c:v>2.15546E-2</c:v>
                </c:pt>
                <c:pt idx="16241">
                  <c:v>2.4954899999999999E-2</c:v>
                </c:pt>
                <c:pt idx="16242">
                  <c:v>2.83571E-2</c:v>
                </c:pt>
                <c:pt idx="16243">
                  <c:v>3.1758099999999997E-2</c:v>
                </c:pt>
                <c:pt idx="16244">
                  <c:v>3.5155800000000001E-2</c:v>
                </c:pt>
                <c:pt idx="16245">
                  <c:v>3.8548800000000001E-2</c:v>
                </c:pt>
                <c:pt idx="16246">
                  <c:v>4.1936000000000001E-2</c:v>
                </c:pt>
                <c:pt idx="16247">
                  <c:v>4.5316099999999998E-2</c:v>
                </c:pt>
                <c:pt idx="16248">
                  <c:v>4.86877E-2</c:v>
                </c:pt>
                <c:pt idx="16249">
                  <c:v>5.20481E-2</c:v>
                </c:pt>
                <c:pt idx="16250">
                  <c:v>5.5393400000000002E-2</c:v>
                </c:pt>
                <c:pt idx="16251">
                  <c:v>5.8718899999999997E-2</c:v>
                </c:pt>
                <c:pt idx="16252">
                  <c:v>6.2020899999999997E-2</c:v>
                </c:pt>
                <c:pt idx="16253">
                  <c:v>6.5296199999999999E-2</c:v>
                </c:pt>
                <c:pt idx="16254">
                  <c:v>6.8542099999999995E-2</c:v>
                </c:pt>
                <c:pt idx="16255">
                  <c:v>7.1757299999999996E-2</c:v>
                </c:pt>
                <c:pt idx="16256">
                  <c:v>7.4940900000000005E-2</c:v>
                </c:pt>
                <c:pt idx="16257">
                  <c:v>7.8091800000000003E-2</c:v>
                </c:pt>
                <c:pt idx="16258">
                  <c:v>8.1208500000000003E-2</c:v>
                </c:pt>
                <c:pt idx="16259">
                  <c:v>8.4288299999999997E-2</c:v>
                </c:pt>
                <c:pt idx="16260">
                  <c:v>8.7327399999999999E-2</c:v>
                </c:pt>
                <c:pt idx="16261">
                  <c:v>9.0323000000000001E-2</c:v>
                </c:pt>
                <c:pt idx="16262">
                  <c:v>9.3273599999999998E-2</c:v>
                </c:pt>
                <c:pt idx="16263">
                  <c:v>9.6177399999999996E-2</c:v>
                </c:pt>
                <c:pt idx="16264">
                  <c:v>9.9030400000000005E-2</c:v>
                </c:pt>
                <c:pt idx="16265">
                  <c:v>0.101829</c:v>
                </c:pt>
                <c:pt idx="16266">
                  <c:v>0.104573</c:v>
                </c:pt>
                <c:pt idx="16267">
                  <c:v>0.107261</c:v>
                </c:pt>
                <c:pt idx="16268">
                  <c:v>0.10989</c:v>
                </c:pt>
                <c:pt idx="16269">
                  <c:v>0.112458</c:v>
                </c:pt>
                <c:pt idx="16270">
                  <c:v>0.11496099999999999</c:v>
                </c:pt>
                <c:pt idx="16271">
                  <c:v>0.117396</c:v>
                </c:pt>
                <c:pt idx="16272">
                  <c:v>0.11976100000000001</c:v>
                </c:pt>
                <c:pt idx="16273">
                  <c:v>0.122056</c:v>
                </c:pt>
                <c:pt idx="16274">
                  <c:v>0.124277</c:v>
                </c:pt>
                <c:pt idx="16275">
                  <c:v>0.12642500000000001</c:v>
                </c:pt>
                <c:pt idx="16276">
                  <c:v>0.128496</c:v>
                </c:pt>
                <c:pt idx="16277">
                  <c:v>0.13048699999999999</c:v>
                </c:pt>
                <c:pt idx="16278">
                  <c:v>0.13239400000000001</c:v>
                </c:pt>
                <c:pt idx="16279">
                  <c:v>0.134216</c:v>
                </c:pt>
                <c:pt idx="16280">
                  <c:v>0.13595199999999999</c:v>
                </c:pt>
                <c:pt idx="16281">
                  <c:v>0.1376</c:v>
                </c:pt>
                <c:pt idx="16282">
                  <c:v>0.139158</c:v>
                </c:pt>
                <c:pt idx="16283">
                  <c:v>0.140626</c:v>
                </c:pt>
                <c:pt idx="16284">
                  <c:v>0.14200199999999999</c:v>
                </c:pt>
                <c:pt idx="16285">
                  <c:v>0.143286</c:v>
                </c:pt>
                <c:pt idx="16286">
                  <c:v>0.14447699999999999</c:v>
                </c:pt>
                <c:pt idx="16287">
                  <c:v>0.14557400000000001</c:v>
                </c:pt>
                <c:pt idx="16288">
                  <c:v>0.14657500000000001</c:v>
                </c:pt>
                <c:pt idx="16289">
                  <c:v>0.147478</c:v>
                </c:pt>
                <c:pt idx="16290">
                  <c:v>0.148283</c:v>
                </c:pt>
                <c:pt idx="16291">
                  <c:v>0.14899000000000001</c:v>
                </c:pt>
                <c:pt idx="16292">
                  <c:v>0.14959900000000001</c:v>
                </c:pt>
                <c:pt idx="16293">
                  <c:v>0.15010899999999999</c:v>
                </c:pt>
                <c:pt idx="16294">
                  <c:v>0.15051899999999999</c:v>
                </c:pt>
                <c:pt idx="16295">
                  <c:v>0.15082999999999999</c:v>
                </c:pt>
                <c:pt idx="16296">
                  <c:v>0.15104100000000001</c:v>
                </c:pt>
                <c:pt idx="16297">
                  <c:v>0.15115100000000001</c:v>
                </c:pt>
                <c:pt idx="16298">
                  <c:v>0.15115999999999999</c:v>
                </c:pt>
                <c:pt idx="16299">
                  <c:v>0.15106800000000001</c:v>
                </c:pt>
                <c:pt idx="16300">
                  <c:v>0.15087500000000001</c:v>
                </c:pt>
                <c:pt idx="16301">
                  <c:v>0.15058199999999999</c:v>
                </c:pt>
                <c:pt idx="16302">
                  <c:v>0.15018899999999999</c:v>
                </c:pt>
                <c:pt idx="16303">
                  <c:v>0.14969399999999999</c:v>
                </c:pt>
                <c:pt idx="16304">
                  <c:v>0.149092</c:v>
                </c:pt>
                <c:pt idx="16305">
                  <c:v>0.14838899999999999</c:v>
                </c:pt>
                <c:pt idx="16306">
                  <c:v>0.14758599999999999</c:v>
                </c:pt>
                <c:pt idx="16307">
                  <c:v>0.14668300000000001</c:v>
                </c:pt>
                <c:pt idx="16308">
                  <c:v>0.14568</c:v>
                </c:pt>
                <c:pt idx="16309">
                  <c:v>0.14457700000000001</c:v>
                </c:pt>
                <c:pt idx="16310">
                  <c:v>0.143376</c:v>
                </c:pt>
                <c:pt idx="16311">
                  <c:v>0.14208000000000001</c:v>
                </c:pt>
                <c:pt idx="16312">
                  <c:v>0.14068800000000001</c:v>
                </c:pt>
                <c:pt idx="16313">
                  <c:v>0.13920099999999999</c:v>
                </c:pt>
                <c:pt idx="16314">
                  <c:v>0.13761899999999999</c:v>
                </c:pt>
                <c:pt idx="16315">
                  <c:v>0.13594500000000001</c:v>
                </c:pt>
                <c:pt idx="16316">
                  <c:v>0.13417899999999999</c:v>
                </c:pt>
                <c:pt idx="16317">
                  <c:v>0.132322</c:v>
                </c:pt>
                <c:pt idx="16318">
                  <c:v>0.13037699999999999</c:v>
                </c:pt>
                <c:pt idx="16319">
                  <c:v>0.12834599999999999</c:v>
                </c:pt>
                <c:pt idx="16320">
                  <c:v>0.12623000000000001</c:v>
                </c:pt>
                <c:pt idx="16321">
                  <c:v>0.12403</c:v>
                </c:pt>
                <c:pt idx="16322">
                  <c:v>0.12175</c:v>
                </c:pt>
                <c:pt idx="16323">
                  <c:v>0.11939</c:v>
                </c:pt>
                <c:pt idx="16324">
                  <c:v>0.116953</c:v>
                </c:pt>
                <c:pt idx="16325">
                  <c:v>0.114443</c:v>
                </c:pt>
                <c:pt idx="16326">
                  <c:v>0.11186</c:v>
                </c:pt>
                <c:pt idx="16327">
                  <c:v>0.10921</c:v>
                </c:pt>
                <c:pt idx="16328">
                  <c:v>0.106493</c:v>
                </c:pt>
                <c:pt idx="16329">
                  <c:v>0.103711</c:v>
                </c:pt>
                <c:pt idx="16330">
                  <c:v>0.100867</c:v>
                </c:pt>
                <c:pt idx="16331">
                  <c:v>9.7963400000000006E-2</c:v>
                </c:pt>
                <c:pt idx="16332">
                  <c:v>9.5002600000000006E-2</c:v>
                </c:pt>
                <c:pt idx="16333">
                  <c:v>9.1988100000000003E-2</c:v>
                </c:pt>
                <c:pt idx="16334">
                  <c:v>8.8923600000000005E-2</c:v>
                </c:pt>
                <c:pt idx="16335">
                  <c:v>8.5813399999999998E-2</c:v>
                </c:pt>
                <c:pt idx="16336">
                  <c:v>8.2660899999999995E-2</c:v>
                </c:pt>
                <c:pt idx="16337">
                  <c:v>7.9469300000000007E-2</c:v>
                </c:pt>
                <c:pt idx="16338">
                  <c:v>7.6241799999999998E-2</c:v>
                </c:pt>
                <c:pt idx="16339">
                  <c:v>7.2982000000000005E-2</c:v>
                </c:pt>
                <c:pt idx="16340">
                  <c:v>6.9691900000000001E-2</c:v>
                </c:pt>
                <c:pt idx="16341">
                  <c:v>6.6371600000000003E-2</c:v>
                </c:pt>
                <c:pt idx="16342">
                  <c:v>6.3025200000000003E-2</c:v>
                </c:pt>
                <c:pt idx="16343">
                  <c:v>5.9658799999999998E-2</c:v>
                </c:pt>
                <c:pt idx="16344">
                  <c:v>5.6274900000000003E-2</c:v>
                </c:pt>
                <c:pt idx="16345">
                  <c:v>5.2875199999999997E-2</c:v>
                </c:pt>
                <c:pt idx="16346">
                  <c:v>4.9464300000000003E-2</c:v>
                </c:pt>
                <c:pt idx="16347">
                  <c:v>4.6047100000000001E-2</c:v>
                </c:pt>
                <c:pt idx="16348">
                  <c:v>4.2627699999999998E-2</c:v>
                </c:pt>
                <c:pt idx="16349">
                  <c:v>3.9210399999999999E-2</c:v>
                </c:pt>
                <c:pt idx="16350">
                  <c:v>3.5798299999999998E-2</c:v>
                </c:pt>
                <c:pt idx="16351">
                  <c:v>3.2393699999999997E-2</c:v>
                </c:pt>
                <c:pt idx="16352">
                  <c:v>2.89991E-2</c:v>
                </c:pt>
                <c:pt idx="16353">
                  <c:v>2.5617600000000001E-2</c:v>
                </c:pt>
                <c:pt idx="16354">
                  <c:v>2.22527E-2</c:v>
                </c:pt>
                <c:pt idx="16355">
                  <c:v>1.8908299999999999E-2</c:v>
                </c:pt>
                <c:pt idx="16356">
                  <c:v>1.55891E-2</c:v>
                </c:pt>
                <c:pt idx="16357">
                  <c:v>1.22997E-2</c:v>
                </c:pt>
                <c:pt idx="16358" formatCode="0.00E+00">
                  <c:v>9.0445999999999999E-3</c:v>
                </c:pt>
                <c:pt idx="16359" formatCode="0.00E+00">
                  <c:v>5.8285200000000002E-3</c:v>
                </c:pt>
                <c:pt idx="16360" formatCode="0.00E+00">
                  <c:v>2.6552500000000001E-3</c:v>
                </c:pt>
                <c:pt idx="16361" formatCode="0.00E+00">
                  <c:v>-4.7292599999999998E-4</c:v>
                </c:pt>
                <c:pt idx="16362" formatCode="0.00E+00">
                  <c:v>-3.5542E-3</c:v>
                </c:pt>
                <c:pt idx="16363" formatCode="0.00E+00">
                  <c:v>-6.5860700000000003E-3</c:v>
                </c:pt>
                <c:pt idx="16364" formatCode="0.00E+00">
                  <c:v>-9.5654299999999998E-3</c:v>
                </c:pt>
                <c:pt idx="16365">
                  <c:v>-1.24893E-2</c:v>
                </c:pt>
                <c:pt idx="16366">
                  <c:v>-1.53548E-2</c:v>
                </c:pt>
                <c:pt idx="16367">
                  <c:v>-1.8158199999999999E-2</c:v>
                </c:pt>
                <c:pt idx="16368">
                  <c:v>-2.08956E-2</c:v>
                </c:pt>
                <c:pt idx="16369">
                  <c:v>-2.3563500000000001E-2</c:v>
                </c:pt>
                <c:pt idx="16370">
                  <c:v>-2.6159700000000001E-2</c:v>
                </c:pt>
                <c:pt idx="16371">
                  <c:v>-2.8682099999999999E-2</c:v>
                </c:pt>
                <c:pt idx="16372">
                  <c:v>-3.1128699999999999E-2</c:v>
                </c:pt>
                <c:pt idx="16373">
                  <c:v>-3.3497499999999999E-2</c:v>
                </c:pt>
                <c:pt idx="16374">
                  <c:v>-3.5785600000000001E-2</c:v>
                </c:pt>
                <c:pt idx="16375">
                  <c:v>-3.7989599999999998E-2</c:v>
                </c:pt>
                <c:pt idx="16376">
                  <c:v>-4.0105599999999998E-2</c:v>
                </c:pt>
                <c:pt idx="16377">
                  <c:v>-4.21307E-2</c:v>
                </c:pt>
                <c:pt idx="16378">
                  <c:v>-4.4062999999999998E-2</c:v>
                </c:pt>
                <c:pt idx="16379">
                  <c:v>-4.5900900000000001E-2</c:v>
                </c:pt>
                <c:pt idx="16380">
                  <c:v>-4.7642200000000003E-2</c:v>
                </c:pt>
                <c:pt idx="16381">
                  <c:v>-4.9284599999999998E-2</c:v>
                </c:pt>
                <c:pt idx="16382">
                  <c:v>-5.0825799999999997E-2</c:v>
                </c:pt>
                <c:pt idx="16383">
                  <c:v>-5.2263700000000003E-2</c:v>
                </c:pt>
                <c:pt idx="16384">
                  <c:v>-5.3596600000000001E-2</c:v>
                </c:pt>
                <c:pt idx="16385">
                  <c:v>-5.4822700000000002E-2</c:v>
                </c:pt>
                <c:pt idx="16386">
                  <c:v>-5.5939700000000002E-2</c:v>
                </c:pt>
                <c:pt idx="16387">
                  <c:v>-5.6944300000000003E-2</c:v>
                </c:pt>
                <c:pt idx="16388">
                  <c:v>-5.7833799999999998E-2</c:v>
                </c:pt>
                <c:pt idx="16389">
                  <c:v>-5.8606999999999999E-2</c:v>
                </c:pt>
                <c:pt idx="16390">
                  <c:v>-5.9263000000000003E-2</c:v>
                </c:pt>
                <c:pt idx="16391">
                  <c:v>-5.9800399999999997E-2</c:v>
                </c:pt>
                <c:pt idx="16392">
                  <c:v>-6.0217899999999998E-2</c:v>
                </c:pt>
                <c:pt idx="16393">
                  <c:v>-6.0514800000000001E-2</c:v>
                </c:pt>
                <c:pt idx="16394">
                  <c:v>-6.0690500000000001E-2</c:v>
                </c:pt>
                <c:pt idx="16395">
                  <c:v>-6.0744699999999999E-2</c:v>
                </c:pt>
                <c:pt idx="16396">
                  <c:v>-6.0679200000000003E-2</c:v>
                </c:pt>
                <c:pt idx="16397">
                  <c:v>-6.0495800000000002E-2</c:v>
                </c:pt>
                <c:pt idx="16398">
                  <c:v>-6.0194999999999999E-2</c:v>
                </c:pt>
                <c:pt idx="16399">
                  <c:v>-5.9776900000000001E-2</c:v>
                </c:pt>
                <c:pt idx="16400">
                  <c:v>-5.9240399999999999E-2</c:v>
                </c:pt>
                <c:pt idx="16401">
                  <c:v>-5.8581399999999999E-2</c:v>
                </c:pt>
                <c:pt idx="16402">
                  <c:v>-5.7796800000000002E-2</c:v>
                </c:pt>
                <c:pt idx="16403">
                  <c:v>-5.6888599999999998E-2</c:v>
                </c:pt>
                <c:pt idx="16404">
                  <c:v>-5.5859899999999997E-2</c:v>
                </c:pt>
                <c:pt idx="16405">
                  <c:v>-5.4711999999999997E-2</c:v>
                </c:pt>
                <c:pt idx="16406">
                  <c:v>-5.3446399999999998E-2</c:v>
                </c:pt>
                <c:pt idx="16407">
                  <c:v>-5.2066399999999999E-2</c:v>
                </c:pt>
                <c:pt idx="16408">
                  <c:v>-5.0575000000000002E-2</c:v>
                </c:pt>
                <c:pt idx="16409">
                  <c:v>-4.8973700000000002E-2</c:v>
                </c:pt>
                <c:pt idx="16410">
                  <c:v>-4.7263600000000003E-2</c:v>
                </c:pt>
                <c:pt idx="16411">
                  <c:v>-4.5446100000000003E-2</c:v>
                </c:pt>
                <c:pt idx="16412">
                  <c:v>-4.3522699999999997E-2</c:v>
                </c:pt>
                <c:pt idx="16413">
                  <c:v>-4.1494700000000002E-2</c:v>
                </c:pt>
                <c:pt idx="16414">
                  <c:v>-3.9363099999999998E-2</c:v>
                </c:pt>
                <c:pt idx="16415">
                  <c:v>-3.7130700000000003E-2</c:v>
                </c:pt>
                <c:pt idx="16416">
                  <c:v>-3.4801100000000001E-2</c:v>
                </c:pt>
                <c:pt idx="16417">
                  <c:v>-3.2377299999999998E-2</c:v>
                </c:pt>
                <c:pt idx="16418">
                  <c:v>-2.9862E-2</c:v>
                </c:pt>
                <c:pt idx="16419">
                  <c:v>-2.7258399999999999E-2</c:v>
                </c:pt>
                <c:pt idx="16420">
                  <c:v>-2.4569799999999999E-2</c:v>
                </c:pt>
                <c:pt idx="16421">
                  <c:v>-2.1799200000000001E-2</c:v>
                </c:pt>
                <c:pt idx="16422">
                  <c:v>-1.89502E-2</c:v>
                </c:pt>
                <c:pt idx="16423">
                  <c:v>-1.6027E-2</c:v>
                </c:pt>
                <c:pt idx="16424">
                  <c:v>-1.30329E-2</c:v>
                </c:pt>
                <c:pt idx="16425" formatCode="0.00E+00">
                  <c:v>-9.9699400000000001E-3</c:v>
                </c:pt>
                <c:pt idx="16426" formatCode="0.00E+00">
                  <c:v>-6.8396100000000003E-3</c:v>
                </c:pt>
                <c:pt idx="16427" formatCode="0.00E+00">
                  <c:v>-3.6447200000000002E-3</c:v>
                </c:pt>
                <c:pt idx="16428" formatCode="0.00E+00">
                  <c:v>-3.8944000000000001E-4</c:v>
                </c:pt>
                <c:pt idx="16429" formatCode="0.00E+00">
                  <c:v>2.92187E-3</c:v>
                </c:pt>
                <c:pt idx="16430" formatCode="0.00E+00">
                  <c:v>6.2848399999999999E-3</c:v>
                </c:pt>
                <c:pt idx="16431" formatCode="0.00E+00">
                  <c:v>9.6944900000000001E-3</c:v>
                </c:pt>
                <c:pt idx="16432">
                  <c:v>1.31451E-2</c:v>
                </c:pt>
                <c:pt idx="16433">
                  <c:v>1.6630700000000002E-2</c:v>
                </c:pt>
                <c:pt idx="16434">
                  <c:v>2.0145400000000001E-2</c:v>
                </c:pt>
                <c:pt idx="16435">
                  <c:v>2.3683900000000001E-2</c:v>
                </c:pt>
                <c:pt idx="16436">
                  <c:v>2.7241899999999999E-2</c:v>
                </c:pt>
                <c:pt idx="16437">
                  <c:v>3.0814500000000002E-2</c:v>
                </c:pt>
                <c:pt idx="16438">
                  <c:v>3.4396200000000002E-2</c:v>
                </c:pt>
                <c:pt idx="16439">
                  <c:v>3.79812E-2</c:v>
                </c:pt>
                <c:pt idx="16440">
                  <c:v>4.1564499999999997E-2</c:v>
                </c:pt>
                <c:pt idx="16441">
                  <c:v>4.5142799999999997E-2</c:v>
                </c:pt>
                <c:pt idx="16442">
                  <c:v>4.8714599999999997E-2</c:v>
                </c:pt>
                <c:pt idx="16443">
                  <c:v>5.2277999999999998E-2</c:v>
                </c:pt>
                <c:pt idx="16444">
                  <c:v>5.5828500000000003E-2</c:v>
                </c:pt>
                <c:pt idx="16445">
                  <c:v>5.9360599999999999E-2</c:v>
                </c:pt>
                <c:pt idx="16446">
                  <c:v>6.2868999999999994E-2</c:v>
                </c:pt>
                <c:pt idx="16447">
                  <c:v>6.6348000000000004E-2</c:v>
                </c:pt>
                <c:pt idx="16448">
                  <c:v>6.9790599999999994E-2</c:v>
                </c:pt>
                <c:pt idx="16449">
                  <c:v>7.3191300000000001E-2</c:v>
                </c:pt>
                <c:pt idx="16450">
                  <c:v>7.6547000000000004E-2</c:v>
                </c:pt>
                <c:pt idx="16451">
                  <c:v>7.9854900000000006E-2</c:v>
                </c:pt>
                <c:pt idx="16452">
                  <c:v>8.3110600000000007E-2</c:v>
                </c:pt>
                <c:pt idx="16453">
                  <c:v>8.6308499999999996E-2</c:v>
                </c:pt>
                <c:pt idx="16454">
                  <c:v>8.9442599999999997E-2</c:v>
                </c:pt>
                <c:pt idx="16455">
                  <c:v>9.2507099999999995E-2</c:v>
                </c:pt>
                <c:pt idx="16456">
                  <c:v>9.5497399999999996E-2</c:v>
                </c:pt>
                <c:pt idx="16457">
                  <c:v>9.8409399999999994E-2</c:v>
                </c:pt>
                <c:pt idx="16458">
                  <c:v>0.10123799999999999</c:v>
                </c:pt>
                <c:pt idx="16459">
                  <c:v>0.10398</c:v>
                </c:pt>
                <c:pt idx="16460">
                  <c:v>0.10663599999999999</c:v>
                </c:pt>
                <c:pt idx="16461">
                  <c:v>0.109206</c:v>
                </c:pt>
                <c:pt idx="16462">
                  <c:v>0.111683</c:v>
                </c:pt>
                <c:pt idx="16463">
                  <c:v>0.114064</c:v>
                </c:pt>
                <c:pt idx="16464">
                  <c:v>0.116346</c:v>
                </c:pt>
                <c:pt idx="16465">
                  <c:v>0.11852600000000001</c:v>
                </c:pt>
                <c:pt idx="16466">
                  <c:v>0.120602</c:v>
                </c:pt>
                <c:pt idx="16467">
                  <c:v>0.122571</c:v>
                </c:pt>
                <c:pt idx="16468">
                  <c:v>0.12443</c:v>
                </c:pt>
                <c:pt idx="16469">
                  <c:v>0.12617</c:v>
                </c:pt>
                <c:pt idx="16470">
                  <c:v>0.12778600000000001</c:v>
                </c:pt>
                <c:pt idx="16471">
                  <c:v>0.129276</c:v>
                </c:pt>
                <c:pt idx="16472">
                  <c:v>0.13063900000000001</c:v>
                </c:pt>
                <c:pt idx="16473">
                  <c:v>0.13187099999999999</c:v>
                </c:pt>
                <c:pt idx="16474">
                  <c:v>0.13297100000000001</c:v>
                </c:pt>
                <c:pt idx="16475">
                  <c:v>0.133935</c:v>
                </c:pt>
                <c:pt idx="16476">
                  <c:v>0.13476099999999999</c:v>
                </c:pt>
                <c:pt idx="16477">
                  <c:v>0.13544900000000001</c:v>
                </c:pt>
                <c:pt idx="16478">
                  <c:v>0.13599900000000001</c:v>
                </c:pt>
                <c:pt idx="16479">
                  <c:v>0.13641</c:v>
                </c:pt>
                <c:pt idx="16480">
                  <c:v>0.13667899999999999</c:v>
                </c:pt>
                <c:pt idx="16481">
                  <c:v>0.13680500000000001</c:v>
                </c:pt>
                <c:pt idx="16482">
                  <c:v>0.13678699999999999</c:v>
                </c:pt>
                <c:pt idx="16483">
                  <c:v>0.13662299999999999</c:v>
                </c:pt>
                <c:pt idx="16484">
                  <c:v>0.13631299999999999</c:v>
                </c:pt>
                <c:pt idx="16485">
                  <c:v>0.13586000000000001</c:v>
                </c:pt>
                <c:pt idx="16486">
                  <c:v>0.13526199999999999</c:v>
                </c:pt>
                <c:pt idx="16487">
                  <c:v>0.13452</c:v>
                </c:pt>
                <c:pt idx="16488">
                  <c:v>0.133633</c:v>
                </c:pt>
                <c:pt idx="16489">
                  <c:v>0.132601</c:v>
                </c:pt>
                <c:pt idx="16490">
                  <c:v>0.13142599999999999</c:v>
                </c:pt>
                <c:pt idx="16491">
                  <c:v>0.13011</c:v>
                </c:pt>
                <c:pt idx="16492">
                  <c:v>0.12865499999999999</c:v>
                </c:pt>
                <c:pt idx="16493">
                  <c:v>0.12705900000000001</c:v>
                </c:pt>
                <c:pt idx="16494">
                  <c:v>0.12532299999999999</c:v>
                </c:pt>
                <c:pt idx="16495">
                  <c:v>0.12345200000000001</c:v>
                </c:pt>
                <c:pt idx="16496">
                  <c:v>0.12145</c:v>
                </c:pt>
                <c:pt idx="16497">
                  <c:v>0.11931799999999999</c:v>
                </c:pt>
                <c:pt idx="16498">
                  <c:v>0.11705599999999999</c:v>
                </c:pt>
                <c:pt idx="16499">
                  <c:v>0.114659</c:v>
                </c:pt>
                <c:pt idx="16500">
                  <c:v>0.112126</c:v>
                </c:pt>
                <c:pt idx="16501">
                  <c:v>0.10946400000000001</c:v>
                </c:pt>
                <c:pt idx="16502">
                  <c:v>0.106678</c:v>
                </c:pt>
                <c:pt idx="16503">
                  <c:v>0.103772</c:v>
                </c:pt>
                <c:pt idx="16504">
                  <c:v>0.10074900000000001</c:v>
                </c:pt>
                <c:pt idx="16505">
                  <c:v>9.7614900000000004E-2</c:v>
                </c:pt>
                <c:pt idx="16506">
                  <c:v>9.4374E-2</c:v>
                </c:pt>
                <c:pt idx="16507">
                  <c:v>9.1028800000000007E-2</c:v>
                </c:pt>
                <c:pt idx="16508">
                  <c:v>8.7577600000000005E-2</c:v>
                </c:pt>
                <c:pt idx="16509">
                  <c:v>8.4017599999999998E-2</c:v>
                </c:pt>
                <c:pt idx="16510">
                  <c:v>8.0349100000000007E-2</c:v>
                </c:pt>
                <c:pt idx="16511">
                  <c:v>7.6575500000000005E-2</c:v>
                </c:pt>
                <c:pt idx="16512">
                  <c:v>7.2700899999999999E-2</c:v>
                </c:pt>
                <c:pt idx="16513">
                  <c:v>6.8728999999999998E-2</c:v>
                </c:pt>
                <c:pt idx="16514">
                  <c:v>6.4665799999999996E-2</c:v>
                </c:pt>
                <c:pt idx="16515">
                  <c:v>6.0518299999999997E-2</c:v>
                </c:pt>
                <c:pt idx="16516">
                  <c:v>5.6290899999999998E-2</c:v>
                </c:pt>
                <c:pt idx="16517">
                  <c:v>5.1985099999999999E-2</c:v>
                </c:pt>
                <c:pt idx="16518">
                  <c:v>4.7603699999999999E-2</c:v>
                </c:pt>
                <c:pt idx="16519">
                  <c:v>4.3150800000000003E-2</c:v>
                </c:pt>
                <c:pt idx="16520">
                  <c:v>3.8631100000000002E-2</c:v>
                </c:pt>
                <c:pt idx="16521">
                  <c:v>3.4049500000000003E-2</c:v>
                </c:pt>
                <c:pt idx="16522">
                  <c:v>2.9411300000000001E-2</c:v>
                </c:pt>
                <c:pt idx="16523">
                  <c:v>2.4722000000000001E-2</c:v>
                </c:pt>
                <c:pt idx="16524">
                  <c:v>1.9986400000000001E-2</c:v>
                </c:pt>
                <c:pt idx="16525">
                  <c:v>1.52111E-2</c:v>
                </c:pt>
                <c:pt idx="16526">
                  <c:v>1.0403900000000001E-2</c:v>
                </c:pt>
                <c:pt idx="16527" formatCode="0.00E+00">
                  <c:v>5.5717099999999997E-3</c:v>
                </c:pt>
                <c:pt idx="16528" formatCode="0.00E+00">
                  <c:v>7.19632E-4</c:v>
                </c:pt>
                <c:pt idx="16529" formatCode="0.00E+00">
                  <c:v>-4.1477600000000003E-3</c:v>
                </c:pt>
                <c:pt idx="16530" formatCode="0.00E+00">
                  <c:v>-9.0255600000000002E-3</c:v>
                </c:pt>
                <c:pt idx="16531">
                  <c:v>-1.39086E-2</c:v>
                </c:pt>
                <c:pt idx="16532">
                  <c:v>-1.87931E-2</c:v>
                </c:pt>
                <c:pt idx="16533">
                  <c:v>-2.3675700000000001E-2</c:v>
                </c:pt>
                <c:pt idx="16534">
                  <c:v>-2.8551300000000002E-2</c:v>
                </c:pt>
                <c:pt idx="16535">
                  <c:v>-3.3412799999999999E-2</c:v>
                </c:pt>
                <c:pt idx="16536">
                  <c:v>-3.82558E-2</c:v>
                </c:pt>
                <c:pt idx="16537">
                  <c:v>-4.308E-2</c:v>
                </c:pt>
                <c:pt idx="16538">
                  <c:v>-4.7883700000000001E-2</c:v>
                </c:pt>
                <c:pt idx="16539">
                  <c:v>-5.2660400000000003E-2</c:v>
                </c:pt>
                <c:pt idx="16540">
                  <c:v>-5.7403500000000003E-2</c:v>
                </c:pt>
                <c:pt idx="16541">
                  <c:v>-6.2109200000000003E-2</c:v>
                </c:pt>
                <c:pt idx="16542">
                  <c:v>-6.6771899999999995E-2</c:v>
                </c:pt>
                <c:pt idx="16543">
                  <c:v>-7.1383699999999994E-2</c:v>
                </c:pt>
                <c:pt idx="16544">
                  <c:v>-7.5937199999999996E-2</c:v>
                </c:pt>
                <c:pt idx="16545">
                  <c:v>-8.0426700000000004E-2</c:v>
                </c:pt>
                <c:pt idx="16546">
                  <c:v>-8.4848099999999996E-2</c:v>
                </c:pt>
                <c:pt idx="16547">
                  <c:v>-8.9197499999999999E-2</c:v>
                </c:pt>
                <c:pt idx="16548">
                  <c:v>-9.3469700000000003E-2</c:v>
                </c:pt>
                <c:pt idx="16549">
                  <c:v>-9.7659099999999999E-2</c:v>
                </c:pt>
                <c:pt idx="16550">
                  <c:v>-0.101761</c:v>
                </c:pt>
                <c:pt idx="16551">
                  <c:v>-0.105772</c:v>
                </c:pt>
                <c:pt idx="16552">
                  <c:v>-0.109692</c:v>
                </c:pt>
                <c:pt idx="16553">
                  <c:v>-0.113523</c:v>
                </c:pt>
                <c:pt idx="16554">
                  <c:v>-0.117267</c:v>
                </c:pt>
                <c:pt idx="16555">
                  <c:v>-0.120917</c:v>
                </c:pt>
                <c:pt idx="16556">
                  <c:v>-0.12446699999999999</c:v>
                </c:pt>
                <c:pt idx="16557">
                  <c:v>-0.127911</c:v>
                </c:pt>
                <c:pt idx="16558">
                  <c:v>-0.131244</c:v>
                </c:pt>
                <c:pt idx="16559">
                  <c:v>-0.134463</c:v>
                </c:pt>
                <c:pt idx="16560">
                  <c:v>-0.13756399999999999</c:v>
                </c:pt>
                <c:pt idx="16561">
                  <c:v>-0.140545</c:v>
                </c:pt>
                <c:pt idx="16562">
                  <c:v>-0.143403</c:v>
                </c:pt>
                <c:pt idx="16563">
                  <c:v>-0.14613300000000001</c:v>
                </c:pt>
                <c:pt idx="16564">
                  <c:v>-0.148731</c:v>
                </c:pt>
                <c:pt idx="16565">
                  <c:v>-0.15119099999999999</c:v>
                </c:pt>
                <c:pt idx="16566">
                  <c:v>-0.15351100000000001</c:v>
                </c:pt>
                <c:pt idx="16567">
                  <c:v>-0.15568599999999999</c:v>
                </c:pt>
                <c:pt idx="16568">
                  <c:v>-0.15771499999999999</c:v>
                </c:pt>
                <c:pt idx="16569">
                  <c:v>-0.15959699999999999</c:v>
                </c:pt>
                <c:pt idx="16570">
                  <c:v>-0.161331</c:v>
                </c:pt>
                <c:pt idx="16571">
                  <c:v>-0.162915</c:v>
                </c:pt>
                <c:pt idx="16572">
                  <c:v>-0.16435</c:v>
                </c:pt>
                <c:pt idx="16573">
                  <c:v>-0.16563800000000001</c:v>
                </c:pt>
                <c:pt idx="16574">
                  <c:v>-0.16678000000000001</c:v>
                </c:pt>
                <c:pt idx="16575">
                  <c:v>-0.16777700000000001</c:v>
                </c:pt>
                <c:pt idx="16576">
                  <c:v>-0.168625</c:v>
                </c:pt>
                <c:pt idx="16577">
                  <c:v>-0.16932</c:v>
                </c:pt>
                <c:pt idx="16578">
                  <c:v>-0.16986000000000001</c:v>
                </c:pt>
                <c:pt idx="16579">
                  <c:v>-0.17024800000000001</c:v>
                </c:pt>
                <c:pt idx="16580">
                  <c:v>-0.170483</c:v>
                </c:pt>
                <c:pt idx="16581">
                  <c:v>-0.17056099999999999</c:v>
                </c:pt>
                <c:pt idx="16582">
                  <c:v>-0.17047899999999999</c:v>
                </c:pt>
                <c:pt idx="16583">
                  <c:v>-0.170238</c:v>
                </c:pt>
                <c:pt idx="16584">
                  <c:v>-0.16984199999999999</c:v>
                </c:pt>
                <c:pt idx="16585">
                  <c:v>-0.169293</c:v>
                </c:pt>
                <c:pt idx="16586">
                  <c:v>-0.168596</c:v>
                </c:pt>
                <c:pt idx="16587">
                  <c:v>-0.16775599999999999</c:v>
                </c:pt>
                <c:pt idx="16588">
                  <c:v>-0.166773</c:v>
                </c:pt>
                <c:pt idx="16589">
                  <c:v>-0.16564599999999999</c:v>
                </c:pt>
                <c:pt idx="16590">
                  <c:v>-0.16437499999999999</c:v>
                </c:pt>
                <c:pt idx="16591">
                  <c:v>-0.162962</c:v>
                </c:pt>
                <c:pt idx="16592">
                  <c:v>-0.161411</c:v>
                </c:pt>
                <c:pt idx="16593">
                  <c:v>-0.15972700000000001</c:v>
                </c:pt>
                <c:pt idx="16594">
                  <c:v>-0.157911</c:v>
                </c:pt>
                <c:pt idx="16595">
                  <c:v>-0.15596199999999999</c:v>
                </c:pt>
                <c:pt idx="16596">
                  <c:v>-0.15388099999999999</c:v>
                </c:pt>
                <c:pt idx="16597">
                  <c:v>-0.151672</c:v>
                </c:pt>
                <c:pt idx="16598">
                  <c:v>-0.149338</c:v>
                </c:pt>
                <c:pt idx="16599">
                  <c:v>-0.14688499999999999</c:v>
                </c:pt>
                <c:pt idx="16600">
                  <c:v>-0.144321</c:v>
                </c:pt>
                <c:pt idx="16601">
                  <c:v>-0.141652</c:v>
                </c:pt>
                <c:pt idx="16602">
                  <c:v>-0.138878</c:v>
                </c:pt>
                <c:pt idx="16603">
                  <c:v>-0.13599600000000001</c:v>
                </c:pt>
                <c:pt idx="16604">
                  <c:v>-0.13300100000000001</c:v>
                </c:pt>
                <c:pt idx="16605">
                  <c:v>-0.12989500000000001</c:v>
                </c:pt>
                <c:pt idx="16606">
                  <c:v>-0.12667600000000001</c:v>
                </c:pt>
                <c:pt idx="16607">
                  <c:v>-0.123346</c:v>
                </c:pt>
                <c:pt idx="16608">
                  <c:v>-0.11991</c:v>
                </c:pt>
                <c:pt idx="16609">
                  <c:v>-0.116379</c:v>
                </c:pt>
                <c:pt idx="16610">
                  <c:v>-0.112764</c:v>
                </c:pt>
                <c:pt idx="16611">
                  <c:v>-0.109065</c:v>
                </c:pt>
                <c:pt idx="16612">
                  <c:v>-0.10528800000000001</c:v>
                </c:pt>
                <c:pt idx="16613">
                  <c:v>-0.10144</c:v>
                </c:pt>
                <c:pt idx="16614">
                  <c:v>-9.7525600000000004E-2</c:v>
                </c:pt>
                <c:pt idx="16615">
                  <c:v>-9.3551499999999996E-2</c:v>
                </c:pt>
                <c:pt idx="16616">
                  <c:v>-8.9523599999999995E-2</c:v>
                </c:pt>
                <c:pt idx="16617">
                  <c:v>-8.5449600000000001E-2</c:v>
                </c:pt>
                <c:pt idx="16618">
                  <c:v>-8.1338199999999999E-2</c:v>
                </c:pt>
                <c:pt idx="16619">
                  <c:v>-7.7196699999999993E-2</c:v>
                </c:pt>
                <c:pt idx="16620">
                  <c:v>-7.3030999999999999E-2</c:v>
                </c:pt>
                <c:pt idx="16621">
                  <c:v>-6.8844699999999995E-2</c:v>
                </c:pt>
                <c:pt idx="16622">
                  <c:v>-6.4638899999999999E-2</c:v>
                </c:pt>
                <c:pt idx="16623">
                  <c:v>-6.0415099999999999E-2</c:v>
                </c:pt>
                <c:pt idx="16624">
                  <c:v>-5.6176999999999998E-2</c:v>
                </c:pt>
                <c:pt idx="16625">
                  <c:v>-5.1930499999999997E-2</c:v>
                </c:pt>
                <c:pt idx="16626">
                  <c:v>-4.7685199999999997E-2</c:v>
                </c:pt>
                <c:pt idx="16627">
                  <c:v>-4.3451400000000001E-2</c:v>
                </c:pt>
                <c:pt idx="16628">
                  <c:v>-3.9234900000000003E-2</c:v>
                </c:pt>
                <c:pt idx="16629">
                  <c:v>-3.5038899999999998E-2</c:v>
                </c:pt>
                <c:pt idx="16630">
                  <c:v>-3.08685E-2</c:v>
                </c:pt>
                <c:pt idx="16631">
                  <c:v>-2.6729300000000001E-2</c:v>
                </c:pt>
                <c:pt idx="16632">
                  <c:v>-2.2624100000000001E-2</c:v>
                </c:pt>
                <c:pt idx="16633">
                  <c:v>-1.8551999999999999E-2</c:v>
                </c:pt>
                <c:pt idx="16634">
                  <c:v>-1.45101E-2</c:v>
                </c:pt>
                <c:pt idx="16635">
                  <c:v>-1.0496500000000001E-2</c:v>
                </c:pt>
                <c:pt idx="16636" formatCode="0.00E+00">
                  <c:v>-6.5149400000000003E-3</c:v>
                </c:pt>
                <c:pt idx="16637" formatCode="0.00E+00">
                  <c:v>-2.5745400000000002E-3</c:v>
                </c:pt>
                <c:pt idx="16638" formatCode="0.00E+00">
                  <c:v>1.31642E-3</c:v>
                </c:pt>
                <c:pt idx="16639" formatCode="0.00E+00">
                  <c:v>5.15205E-3</c:v>
                </c:pt>
                <c:pt idx="16640" formatCode="0.00E+00">
                  <c:v>8.9267700000000005E-3</c:v>
                </c:pt>
                <c:pt idx="16641">
                  <c:v>1.26357E-2</c:v>
                </c:pt>
                <c:pt idx="16642">
                  <c:v>1.6276100000000002E-2</c:v>
                </c:pt>
                <c:pt idx="16643">
                  <c:v>1.9847400000000001E-2</c:v>
                </c:pt>
                <c:pt idx="16644">
                  <c:v>2.33504E-2</c:v>
                </c:pt>
                <c:pt idx="16645">
                  <c:v>2.67843E-2</c:v>
                </c:pt>
                <c:pt idx="16646">
                  <c:v>3.0143400000000001E-2</c:v>
                </c:pt>
                <c:pt idx="16647">
                  <c:v>3.3421300000000001E-2</c:v>
                </c:pt>
                <c:pt idx="16648">
                  <c:v>3.6616500000000003E-2</c:v>
                </c:pt>
                <c:pt idx="16649">
                  <c:v>3.9729399999999998E-2</c:v>
                </c:pt>
                <c:pt idx="16650">
                  <c:v>4.2756599999999999E-2</c:v>
                </c:pt>
                <c:pt idx="16651">
                  <c:v>4.5692400000000001E-2</c:v>
                </c:pt>
                <c:pt idx="16652">
                  <c:v>4.8531999999999999E-2</c:v>
                </c:pt>
                <c:pt idx="16653">
                  <c:v>5.1270000000000003E-2</c:v>
                </c:pt>
                <c:pt idx="16654">
                  <c:v>5.3900200000000002E-2</c:v>
                </c:pt>
                <c:pt idx="16655">
                  <c:v>5.6417500000000002E-2</c:v>
                </c:pt>
                <c:pt idx="16656">
                  <c:v>5.88184E-2</c:v>
                </c:pt>
                <c:pt idx="16657">
                  <c:v>6.1101000000000003E-2</c:v>
                </c:pt>
                <c:pt idx="16658">
                  <c:v>6.3263E-2</c:v>
                </c:pt>
                <c:pt idx="16659">
                  <c:v>6.5300300000000006E-2</c:v>
                </c:pt>
                <c:pt idx="16660">
                  <c:v>6.7210099999999995E-2</c:v>
                </c:pt>
                <c:pt idx="16661">
                  <c:v>6.8991399999999994E-2</c:v>
                </c:pt>
                <c:pt idx="16662">
                  <c:v>7.0640300000000003E-2</c:v>
                </c:pt>
                <c:pt idx="16663">
                  <c:v>7.2148699999999996E-2</c:v>
                </c:pt>
                <c:pt idx="16664">
                  <c:v>7.3510000000000006E-2</c:v>
                </c:pt>
                <c:pt idx="16665">
                  <c:v>7.4723100000000001E-2</c:v>
                </c:pt>
                <c:pt idx="16666">
                  <c:v>7.5786000000000006E-2</c:v>
                </c:pt>
                <c:pt idx="16667">
                  <c:v>7.6695799999999995E-2</c:v>
                </c:pt>
                <c:pt idx="16668">
                  <c:v>7.7453099999999997E-2</c:v>
                </c:pt>
                <c:pt idx="16669">
                  <c:v>7.8059000000000003E-2</c:v>
                </c:pt>
                <c:pt idx="16670">
                  <c:v>7.8511899999999996E-2</c:v>
                </c:pt>
                <c:pt idx="16671">
                  <c:v>7.8809599999999994E-2</c:v>
                </c:pt>
                <c:pt idx="16672">
                  <c:v>7.8950999999999993E-2</c:v>
                </c:pt>
                <c:pt idx="16673">
                  <c:v>7.8934199999999996E-2</c:v>
                </c:pt>
                <c:pt idx="16674">
                  <c:v>7.8755699999999998E-2</c:v>
                </c:pt>
                <c:pt idx="16675">
                  <c:v>7.8413800000000006E-2</c:v>
                </c:pt>
                <c:pt idx="16676">
                  <c:v>7.7911599999999998E-2</c:v>
                </c:pt>
                <c:pt idx="16677">
                  <c:v>7.7255000000000004E-2</c:v>
                </c:pt>
                <c:pt idx="16678">
                  <c:v>7.6447000000000001E-2</c:v>
                </c:pt>
                <c:pt idx="16679">
                  <c:v>7.5486899999999996E-2</c:v>
                </c:pt>
                <c:pt idx="16680">
                  <c:v>7.4375200000000002E-2</c:v>
                </c:pt>
                <c:pt idx="16681">
                  <c:v>7.3117500000000002E-2</c:v>
                </c:pt>
                <c:pt idx="16682">
                  <c:v>7.17198E-2</c:v>
                </c:pt>
                <c:pt idx="16683">
                  <c:v>7.0183400000000007E-2</c:v>
                </c:pt>
                <c:pt idx="16684">
                  <c:v>6.8506600000000001E-2</c:v>
                </c:pt>
                <c:pt idx="16685">
                  <c:v>6.6689200000000004E-2</c:v>
                </c:pt>
                <c:pt idx="16686">
                  <c:v>6.4734799999999995E-2</c:v>
                </c:pt>
                <c:pt idx="16687">
                  <c:v>6.2646400000000005E-2</c:v>
                </c:pt>
                <c:pt idx="16688">
                  <c:v>6.0423999999999999E-2</c:v>
                </c:pt>
                <c:pt idx="16689">
                  <c:v>5.8067199999999999E-2</c:v>
                </c:pt>
                <c:pt idx="16690">
                  <c:v>5.5575800000000002E-2</c:v>
                </c:pt>
                <c:pt idx="16691">
                  <c:v>5.2949200000000002E-2</c:v>
                </c:pt>
                <c:pt idx="16692">
                  <c:v>5.0188700000000003E-2</c:v>
                </c:pt>
                <c:pt idx="16693">
                  <c:v>4.7297199999999998E-2</c:v>
                </c:pt>
                <c:pt idx="16694">
                  <c:v>4.42776E-2</c:v>
                </c:pt>
                <c:pt idx="16695">
                  <c:v>4.1134700000000003E-2</c:v>
                </c:pt>
                <c:pt idx="16696">
                  <c:v>3.7873700000000003E-2</c:v>
                </c:pt>
                <c:pt idx="16697">
                  <c:v>3.4498800000000003E-2</c:v>
                </c:pt>
                <c:pt idx="16698">
                  <c:v>3.1012499999999998E-2</c:v>
                </c:pt>
                <c:pt idx="16699">
                  <c:v>2.7413900000000001E-2</c:v>
                </c:pt>
                <c:pt idx="16700">
                  <c:v>2.3699700000000001E-2</c:v>
                </c:pt>
                <c:pt idx="16701">
                  <c:v>1.9872999999999998E-2</c:v>
                </c:pt>
                <c:pt idx="16702">
                  <c:v>1.5944199999999999E-2</c:v>
                </c:pt>
                <c:pt idx="16703">
                  <c:v>1.19209E-2</c:v>
                </c:pt>
                <c:pt idx="16704" formatCode="0.00E+00">
                  <c:v>7.8029299999999996E-3</c:v>
                </c:pt>
                <c:pt idx="16705" formatCode="0.00E+00">
                  <c:v>3.59078E-3</c:v>
                </c:pt>
                <c:pt idx="16706" formatCode="0.00E+00">
                  <c:v>-7.0705500000000005E-4</c:v>
                </c:pt>
                <c:pt idx="16707" formatCode="0.00E+00">
                  <c:v>-5.0763800000000001E-3</c:v>
                </c:pt>
                <c:pt idx="16708" formatCode="0.00E+00">
                  <c:v>-9.5064699999999995E-3</c:v>
                </c:pt>
                <c:pt idx="16709">
                  <c:v>-1.3993800000000001E-2</c:v>
                </c:pt>
                <c:pt idx="16710">
                  <c:v>-1.85354E-2</c:v>
                </c:pt>
                <c:pt idx="16711">
                  <c:v>-2.31262E-2</c:v>
                </c:pt>
                <c:pt idx="16712">
                  <c:v>-2.77629E-2</c:v>
                </c:pt>
                <c:pt idx="16713">
                  <c:v>-3.24452E-2</c:v>
                </c:pt>
                <c:pt idx="16714">
                  <c:v>-3.71709E-2</c:v>
                </c:pt>
                <c:pt idx="16715">
                  <c:v>-4.1936000000000001E-2</c:v>
                </c:pt>
                <c:pt idx="16716">
                  <c:v>-4.6738000000000002E-2</c:v>
                </c:pt>
                <c:pt idx="16717">
                  <c:v>-5.1576900000000002E-2</c:v>
                </c:pt>
                <c:pt idx="16718">
                  <c:v>-5.6453000000000003E-2</c:v>
                </c:pt>
                <c:pt idx="16719">
                  <c:v>-6.1361499999999999E-2</c:v>
                </c:pt>
                <c:pt idx="16720">
                  <c:v>-6.6295300000000001E-2</c:v>
                </c:pt>
                <c:pt idx="16721">
                  <c:v>-7.1250999999999995E-2</c:v>
                </c:pt>
                <c:pt idx="16722">
                  <c:v>-7.6225799999999996E-2</c:v>
                </c:pt>
                <c:pt idx="16723">
                  <c:v>-8.1214999999999996E-2</c:v>
                </c:pt>
                <c:pt idx="16724">
                  <c:v>-8.6212999999999998E-2</c:v>
                </c:pt>
                <c:pt idx="16725">
                  <c:v>-9.1215000000000004E-2</c:v>
                </c:pt>
                <c:pt idx="16726">
                  <c:v>-9.6217800000000006E-2</c:v>
                </c:pt>
                <c:pt idx="16727">
                  <c:v>-0.10122</c:v>
                </c:pt>
                <c:pt idx="16728">
                  <c:v>-0.106222</c:v>
                </c:pt>
                <c:pt idx="16729">
                  <c:v>-0.11122</c:v>
                </c:pt>
                <c:pt idx="16730">
                  <c:v>-0.116215</c:v>
                </c:pt>
                <c:pt idx="16731">
                  <c:v>-0.121202</c:v>
                </c:pt>
                <c:pt idx="16732">
                  <c:v>-0.12617700000000001</c:v>
                </c:pt>
                <c:pt idx="16733">
                  <c:v>-0.131137</c:v>
                </c:pt>
                <c:pt idx="16734">
                  <c:v>-0.13608200000000001</c:v>
                </c:pt>
                <c:pt idx="16735">
                  <c:v>-0.14100799999999999</c:v>
                </c:pt>
                <c:pt idx="16736">
                  <c:v>-0.14591100000000001</c:v>
                </c:pt>
                <c:pt idx="16737">
                  <c:v>-0.15079100000000001</c:v>
                </c:pt>
                <c:pt idx="16738">
                  <c:v>-0.15564800000000001</c:v>
                </c:pt>
                <c:pt idx="16739">
                  <c:v>-0.16047900000000001</c:v>
                </c:pt>
                <c:pt idx="16740">
                  <c:v>-0.16528100000000001</c:v>
                </c:pt>
                <c:pt idx="16741">
                  <c:v>-0.170047</c:v>
                </c:pt>
                <c:pt idx="16742">
                  <c:v>-0.174766</c:v>
                </c:pt>
                <c:pt idx="16743">
                  <c:v>-0.17942900000000001</c:v>
                </c:pt>
                <c:pt idx="16744">
                  <c:v>-0.18402399999999999</c:v>
                </c:pt>
                <c:pt idx="16745">
                  <c:v>-0.18854000000000001</c:v>
                </c:pt>
                <c:pt idx="16746">
                  <c:v>-0.19297</c:v>
                </c:pt>
                <c:pt idx="16747">
                  <c:v>-0.19730500000000001</c:v>
                </c:pt>
                <c:pt idx="16748">
                  <c:v>-0.20153599999999999</c:v>
                </c:pt>
                <c:pt idx="16749">
                  <c:v>-0.20565600000000001</c:v>
                </c:pt>
                <c:pt idx="16750">
                  <c:v>-0.20966699999999999</c:v>
                </c:pt>
                <c:pt idx="16751">
                  <c:v>-0.21356700000000001</c:v>
                </c:pt>
                <c:pt idx="16752">
                  <c:v>-0.21735499999999999</c:v>
                </c:pt>
                <c:pt idx="16753">
                  <c:v>-0.221028</c:v>
                </c:pt>
                <c:pt idx="16754">
                  <c:v>-0.22458700000000001</c:v>
                </c:pt>
                <c:pt idx="16755">
                  <c:v>-0.22803799999999999</c:v>
                </c:pt>
                <c:pt idx="16756">
                  <c:v>-0.23138900000000001</c:v>
                </c:pt>
                <c:pt idx="16757">
                  <c:v>-0.23464199999999999</c:v>
                </c:pt>
                <c:pt idx="16758">
                  <c:v>-0.23779500000000001</c:v>
                </c:pt>
                <c:pt idx="16759">
                  <c:v>-0.240842</c:v>
                </c:pt>
                <c:pt idx="16760">
                  <c:v>-0.243782</c:v>
                </c:pt>
                <c:pt idx="16761">
                  <c:v>-0.24660699999999999</c:v>
                </c:pt>
                <c:pt idx="16762">
                  <c:v>-0.24931</c:v>
                </c:pt>
                <c:pt idx="16763">
                  <c:v>-0.25188899999999997</c:v>
                </c:pt>
                <c:pt idx="16764">
                  <c:v>-0.25435000000000002</c:v>
                </c:pt>
                <c:pt idx="16765">
                  <c:v>-0.25670100000000001</c:v>
                </c:pt>
                <c:pt idx="16766">
                  <c:v>-0.25894600000000001</c:v>
                </c:pt>
                <c:pt idx="16767">
                  <c:v>-0.26108799999999999</c:v>
                </c:pt>
                <c:pt idx="16768">
                  <c:v>-0.263131</c:v>
                </c:pt>
                <c:pt idx="16769">
                  <c:v>-0.26507700000000001</c:v>
                </c:pt>
                <c:pt idx="16770">
                  <c:v>-0.266928</c:v>
                </c:pt>
                <c:pt idx="16771">
                  <c:v>-0.26868500000000001</c:v>
                </c:pt>
                <c:pt idx="16772">
                  <c:v>-0.27034599999999998</c:v>
                </c:pt>
                <c:pt idx="16773">
                  <c:v>-0.27190900000000001</c:v>
                </c:pt>
                <c:pt idx="16774">
                  <c:v>-0.27337699999999998</c:v>
                </c:pt>
                <c:pt idx="16775">
                  <c:v>-0.27474999999999999</c:v>
                </c:pt>
                <c:pt idx="16776">
                  <c:v>-0.27603</c:v>
                </c:pt>
                <c:pt idx="16777">
                  <c:v>-0.27722200000000002</c:v>
                </c:pt>
                <c:pt idx="16778">
                  <c:v>-0.27832800000000002</c:v>
                </c:pt>
                <c:pt idx="16779">
                  <c:v>-0.27934900000000001</c:v>
                </c:pt>
                <c:pt idx="16780">
                  <c:v>-0.280281</c:v>
                </c:pt>
                <c:pt idx="16781">
                  <c:v>-0.28112500000000001</c:v>
                </c:pt>
                <c:pt idx="16782">
                  <c:v>-0.28187499999999999</c:v>
                </c:pt>
                <c:pt idx="16783">
                  <c:v>-0.28252899999999997</c:v>
                </c:pt>
                <c:pt idx="16784">
                  <c:v>-0.283086</c:v>
                </c:pt>
                <c:pt idx="16785">
                  <c:v>-0.28354200000000002</c:v>
                </c:pt>
                <c:pt idx="16786">
                  <c:v>-0.28389300000000001</c:v>
                </c:pt>
                <c:pt idx="16787">
                  <c:v>-0.28413500000000003</c:v>
                </c:pt>
                <c:pt idx="16788">
                  <c:v>-0.28426600000000002</c:v>
                </c:pt>
                <c:pt idx="16789">
                  <c:v>-0.28428999999999999</c:v>
                </c:pt>
                <c:pt idx="16790">
                  <c:v>-0.28421000000000002</c:v>
                </c:pt>
                <c:pt idx="16791">
                  <c:v>-0.28403099999999998</c:v>
                </c:pt>
                <c:pt idx="16792">
                  <c:v>-0.28375800000000001</c:v>
                </c:pt>
                <c:pt idx="16793">
                  <c:v>-0.28339900000000001</c:v>
                </c:pt>
                <c:pt idx="16794">
                  <c:v>-0.28295900000000002</c:v>
                </c:pt>
                <c:pt idx="16795">
                  <c:v>-0.282441</c:v>
                </c:pt>
                <c:pt idx="16796">
                  <c:v>-0.28184300000000001</c:v>
                </c:pt>
                <c:pt idx="16797">
                  <c:v>-0.28116200000000002</c:v>
                </c:pt>
                <c:pt idx="16798">
                  <c:v>-0.28039799999999998</c:v>
                </c:pt>
                <c:pt idx="16799">
                  <c:v>-0.27955600000000003</c:v>
                </c:pt>
                <c:pt idx="16800">
                  <c:v>-0.27864699999999998</c:v>
                </c:pt>
                <c:pt idx="16801">
                  <c:v>-0.27767999999999998</c:v>
                </c:pt>
                <c:pt idx="16802">
                  <c:v>-0.27665299999999998</c:v>
                </c:pt>
                <c:pt idx="16803">
                  <c:v>-0.275559</c:v>
                </c:pt>
                <c:pt idx="16804">
                  <c:v>-0.27440199999999998</c:v>
                </c:pt>
                <c:pt idx="16805">
                  <c:v>-0.27318799999999999</c:v>
                </c:pt>
                <c:pt idx="16806">
                  <c:v>-0.27192100000000002</c:v>
                </c:pt>
                <c:pt idx="16807">
                  <c:v>-0.27060099999999998</c:v>
                </c:pt>
                <c:pt idx="16808">
                  <c:v>-0.269229</c:v>
                </c:pt>
                <c:pt idx="16809">
                  <c:v>-0.26780199999999998</c:v>
                </c:pt>
                <c:pt idx="16810">
                  <c:v>-0.26632099999999997</c:v>
                </c:pt>
                <c:pt idx="16811">
                  <c:v>-0.264789</c:v>
                </c:pt>
                <c:pt idx="16812">
                  <c:v>-0.263214</c:v>
                </c:pt>
                <c:pt idx="16813">
                  <c:v>-0.26159700000000002</c:v>
                </c:pt>
                <c:pt idx="16814">
                  <c:v>-0.259934</c:v>
                </c:pt>
                <c:pt idx="16815">
                  <c:v>-0.25821899999999998</c:v>
                </c:pt>
                <c:pt idx="16816">
                  <c:v>-0.25645000000000001</c:v>
                </c:pt>
                <c:pt idx="16817">
                  <c:v>-0.25462899999999999</c:v>
                </c:pt>
                <c:pt idx="16818">
                  <c:v>-0.25276399999999999</c:v>
                </c:pt>
                <c:pt idx="16819">
                  <c:v>-0.25086700000000001</c:v>
                </c:pt>
                <c:pt idx="16820">
                  <c:v>-0.248943</c:v>
                </c:pt>
                <c:pt idx="16821">
                  <c:v>-0.24699599999999999</c:v>
                </c:pt>
                <c:pt idx="16822">
                  <c:v>-0.245029</c:v>
                </c:pt>
                <c:pt idx="16823">
                  <c:v>-0.24304400000000001</c:v>
                </c:pt>
                <c:pt idx="16824">
                  <c:v>-0.24104300000000001</c:v>
                </c:pt>
                <c:pt idx="16825">
                  <c:v>-0.23902300000000001</c:v>
                </c:pt>
                <c:pt idx="16826">
                  <c:v>-0.236984</c:v>
                </c:pt>
                <c:pt idx="16827">
                  <c:v>-0.234931</c:v>
                </c:pt>
                <c:pt idx="16828">
                  <c:v>-0.23287099999999999</c:v>
                </c:pt>
                <c:pt idx="16829">
                  <c:v>-0.23080600000000001</c:v>
                </c:pt>
                <c:pt idx="16830">
                  <c:v>-0.22873199999999999</c:v>
                </c:pt>
                <c:pt idx="16831">
                  <c:v>-0.22664699999999999</c:v>
                </c:pt>
                <c:pt idx="16832">
                  <c:v>-0.224553</c:v>
                </c:pt>
                <c:pt idx="16833">
                  <c:v>-0.22245400000000001</c:v>
                </c:pt>
                <c:pt idx="16834">
                  <c:v>-0.220362</c:v>
                </c:pt>
                <c:pt idx="16835">
                  <c:v>-0.21828600000000001</c:v>
                </c:pt>
                <c:pt idx="16836">
                  <c:v>-0.216225</c:v>
                </c:pt>
                <c:pt idx="16837">
                  <c:v>-0.21418000000000001</c:v>
                </c:pt>
                <c:pt idx="16838">
                  <c:v>-0.21215600000000001</c:v>
                </c:pt>
                <c:pt idx="16839">
                  <c:v>-0.21015200000000001</c:v>
                </c:pt>
                <c:pt idx="16840">
                  <c:v>-0.20815900000000001</c:v>
                </c:pt>
                <c:pt idx="16841">
                  <c:v>-0.206176</c:v>
                </c:pt>
                <c:pt idx="16842">
                  <c:v>-0.204208</c:v>
                </c:pt>
                <c:pt idx="16843">
                  <c:v>-0.20225599999999999</c:v>
                </c:pt>
                <c:pt idx="16844">
                  <c:v>-0.200318</c:v>
                </c:pt>
                <c:pt idx="16845">
                  <c:v>-0.19839300000000001</c:v>
                </c:pt>
                <c:pt idx="16846">
                  <c:v>-0.19647500000000001</c:v>
                </c:pt>
                <c:pt idx="16847">
                  <c:v>-0.19456000000000001</c:v>
                </c:pt>
                <c:pt idx="16848">
                  <c:v>-0.19264600000000001</c:v>
                </c:pt>
                <c:pt idx="16849">
                  <c:v>-0.19073499999999999</c:v>
                </c:pt>
                <c:pt idx="16850">
                  <c:v>-0.188834</c:v>
                </c:pt>
                <c:pt idx="16851">
                  <c:v>-0.186942</c:v>
                </c:pt>
                <c:pt idx="16852">
                  <c:v>-0.185057</c:v>
                </c:pt>
                <c:pt idx="16853">
                  <c:v>-0.18317600000000001</c:v>
                </c:pt>
                <c:pt idx="16854">
                  <c:v>-0.18129899999999999</c:v>
                </c:pt>
                <c:pt idx="16855">
                  <c:v>-0.17943000000000001</c:v>
                </c:pt>
                <c:pt idx="16856">
                  <c:v>-0.17757600000000001</c:v>
                </c:pt>
                <c:pt idx="16857">
                  <c:v>-0.17574400000000001</c:v>
                </c:pt>
                <c:pt idx="16858">
                  <c:v>-0.173931</c:v>
                </c:pt>
                <c:pt idx="16859">
                  <c:v>-0.17213600000000001</c:v>
                </c:pt>
                <c:pt idx="16860">
                  <c:v>-0.17036299999999999</c:v>
                </c:pt>
                <c:pt idx="16861">
                  <c:v>-0.16861200000000001</c:v>
                </c:pt>
                <c:pt idx="16862">
                  <c:v>-0.16687399999999999</c:v>
                </c:pt>
                <c:pt idx="16863">
                  <c:v>-0.16514300000000001</c:v>
                </c:pt>
                <c:pt idx="16864">
                  <c:v>-0.163414</c:v>
                </c:pt>
                <c:pt idx="16865">
                  <c:v>-0.161685</c:v>
                </c:pt>
                <c:pt idx="16866">
                  <c:v>-0.15995699999999999</c:v>
                </c:pt>
                <c:pt idx="16867">
                  <c:v>-0.15822600000000001</c:v>
                </c:pt>
                <c:pt idx="16868">
                  <c:v>-0.15649199999999999</c:v>
                </c:pt>
                <c:pt idx="16869">
                  <c:v>-0.15475700000000001</c:v>
                </c:pt>
                <c:pt idx="16870">
                  <c:v>-0.153026</c:v>
                </c:pt>
                <c:pt idx="16871">
                  <c:v>-0.151307</c:v>
                </c:pt>
                <c:pt idx="16872">
                  <c:v>-0.14960799999999999</c:v>
                </c:pt>
                <c:pt idx="16873">
                  <c:v>-0.14793100000000001</c:v>
                </c:pt>
                <c:pt idx="16874">
                  <c:v>-0.14627200000000001</c:v>
                </c:pt>
                <c:pt idx="16875">
                  <c:v>-0.144621</c:v>
                </c:pt>
                <c:pt idx="16876">
                  <c:v>-0.14297499999999999</c:v>
                </c:pt>
                <c:pt idx="16877">
                  <c:v>-0.14133299999999999</c:v>
                </c:pt>
                <c:pt idx="16878">
                  <c:v>-0.13969599999999999</c:v>
                </c:pt>
                <c:pt idx="16879">
                  <c:v>-0.13807</c:v>
                </c:pt>
                <c:pt idx="16880">
                  <c:v>-0.136459</c:v>
                </c:pt>
                <c:pt idx="16881">
                  <c:v>-0.13486400000000001</c:v>
                </c:pt>
                <c:pt idx="16882">
                  <c:v>-0.13328499999999999</c:v>
                </c:pt>
                <c:pt idx="16883">
                  <c:v>-0.13172300000000001</c:v>
                </c:pt>
                <c:pt idx="16884">
                  <c:v>-0.13017000000000001</c:v>
                </c:pt>
                <c:pt idx="16885">
                  <c:v>-0.12862000000000001</c:v>
                </c:pt>
                <c:pt idx="16886">
                  <c:v>-0.12706999999999999</c:v>
                </c:pt>
                <c:pt idx="16887">
                  <c:v>-0.12552099999999999</c:v>
                </c:pt>
                <c:pt idx="16888">
                  <c:v>-0.12396699999999999</c:v>
                </c:pt>
                <c:pt idx="16889">
                  <c:v>-0.122402</c:v>
                </c:pt>
                <c:pt idx="16890">
                  <c:v>-0.120821</c:v>
                </c:pt>
                <c:pt idx="16891">
                  <c:v>-0.119229</c:v>
                </c:pt>
                <c:pt idx="16892">
                  <c:v>-0.117627</c:v>
                </c:pt>
                <c:pt idx="16893">
                  <c:v>-0.116017</c:v>
                </c:pt>
                <c:pt idx="16894">
                  <c:v>-0.114401</c:v>
                </c:pt>
                <c:pt idx="16895">
                  <c:v>-0.112778</c:v>
                </c:pt>
                <c:pt idx="16896">
                  <c:v>-0.11114499999999999</c:v>
                </c:pt>
                <c:pt idx="16897">
                  <c:v>-0.109502</c:v>
                </c:pt>
                <c:pt idx="16898">
                  <c:v>-0.107848</c:v>
                </c:pt>
                <c:pt idx="16899">
                  <c:v>-0.106185</c:v>
                </c:pt>
                <c:pt idx="16900">
                  <c:v>-0.104504</c:v>
                </c:pt>
                <c:pt idx="16901">
                  <c:v>-0.102795</c:v>
                </c:pt>
                <c:pt idx="16902">
                  <c:v>-0.101063</c:v>
                </c:pt>
                <c:pt idx="16903">
                  <c:v>-9.9326100000000001E-2</c:v>
                </c:pt>
                <c:pt idx="16904">
                  <c:v>-9.7596100000000005E-2</c:v>
                </c:pt>
                <c:pt idx="16905">
                  <c:v>-9.5872499999999999E-2</c:v>
                </c:pt>
                <c:pt idx="16906">
                  <c:v>-9.4156699999999996E-2</c:v>
                </c:pt>
                <c:pt idx="16907">
                  <c:v>-9.24566E-2</c:v>
                </c:pt>
                <c:pt idx="16908">
                  <c:v>-9.0780700000000006E-2</c:v>
                </c:pt>
                <c:pt idx="16909">
                  <c:v>-8.9132600000000006E-2</c:v>
                </c:pt>
                <c:pt idx="16910">
                  <c:v>-8.75113E-2</c:v>
                </c:pt>
                <c:pt idx="16911">
                  <c:v>-8.5916800000000002E-2</c:v>
                </c:pt>
                <c:pt idx="16912">
                  <c:v>-8.4349300000000002E-2</c:v>
                </c:pt>
                <c:pt idx="16913">
                  <c:v>-8.2805599999999993E-2</c:v>
                </c:pt>
                <c:pt idx="16914">
                  <c:v>-8.1284300000000004E-2</c:v>
                </c:pt>
                <c:pt idx="16915">
                  <c:v>-7.97876E-2</c:v>
                </c:pt>
                <c:pt idx="16916">
                  <c:v>-7.8317600000000001E-2</c:v>
                </c:pt>
                <c:pt idx="16917">
                  <c:v>-7.6875399999999997E-2</c:v>
                </c:pt>
                <c:pt idx="16918">
                  <c:v>-7.54639E-2</c:v>
                </c:pt>
                <c:pt idx="16919">
                  <c:v>-7.4088399999999999E-2</c:v>
                </c:pt>
                <c:pt idx="16920">
                  <c:v>-7.2753999999999999E-2</c:v>
                </c:pt>
                <c:pt idx="16921">
                  <c:v>-7.1460800000000005E-2</c:v>
                </c:pt>
                <c:pt idx="16922">
                  <c:v>-7.0204900000000001E-2</c:v>
                </c:pt>
                <c:pt idx="16923">
                  <c:v>-6.8983199999999995E-2</c:v>
                </c:pt>
                <c:pt idx="16924">
                  <c:v>-6.7793099999999995E-2</c:v>
                </c:pt>
                <c:pt idx="16925">
                  <c:v>-6.6628499999999993E-2</c:v>
                </c:pt>
                <c:pt idx="16926">
                  <c:v>-6.5480499999999997E-2</c:v>
                </c:pt>
                <c:pt idx="16927">
                  <c:v>-6.4348100000000005E-2</c:v>
                </c:pt>
                <c:pt idx="16928">
                  <c:v>-6.3242800000000002E-2</c:v>
                </c:pt>
                <c:pt idx="16929">
                  <c:v>-6.2172600000000001E-2</c:v>
                </c:pt>
                <c:pt idx="16930">
                  <c:v>-6.1135799999999997E-2</c:v>
                </c:pt>
                <c:pt idx="16931">
                  <c:v>-6.0132400000000003E-2</c:v>
                </c:pt>
                <c:pt idx="16932">
                  <c:v>-5.9163E-2</c:v>
                </c:pt>
                <c:pt idx="16933">
                  <c:v>-5.8224199999999997E-2</c:v>
                </c:pt>
                <c:pt idx="16934">
                  <c:v>-5.7313799999999998E-2</c:v>
                </c:pt>
                <c:pt idx="16935">
                  <c:v>-5.6432999999999997E-2</c:v>
                </c:pt>
                <c:pt idx="16936">
                  <c:v>-5.5587200000000003E-2</c:v>
                </c:pt>
                <c:pt idx="16937">
                  <c:v>-5.4787000000000002E-2</c:v>
                </c:pt>
                <c:pt idx="16938">
                  <c:v>-5.4043899999999999E-2</c:v>
                </c:pt>
                <c:pt idx="16939">
                  <c:v>-5.3365900000000001E-2</c:v>
                </c:pt>
                <c:pt idx="16940">
                  <c:v>-5.2758800000000002E-2</c:v>
                </c:pt>
                <c:pt idx="16941">
                  <c:v>-5.22257E-2</c:v>
                </c:pt>
                <c:pt idx="16942">
                  <c:v>-5.1764699999999997E-2</c:v>
                </c:pt>
                <c:pt idx="16943">
                  <c:v>-5.1372599999999997E-2</c:v>
                </c:pt>
                <c:pt idx="16944">
                  <c:v>-5.1053800000000003E-2</c:v>
                </c:pt>
                <c:pt idx="16945">
                  <c:v>-5.0820900000000002E-2</c:v>
                </c:pt>
                <c:pt idx="16946">
                  <c:v>-5.0682699999999997E-2</c:v>
                </c:pt>
                <c:pt idx="16947">
                  <c:v>-5.0641100000000001E-2</c:v>
                </c:pt>
                <c:pt idx="16948">
                  <c:v>-5.0699500000000002E-2</c:v>
                </c:pt>
                <c:pt idx="16949">
                  <c:v>-5.0865100000000003E-2</c:v>
                </c:pt>
                <c:pt idx="16950">
                  <c:v>-5.1141800000000001E-2</c:v>
                </c:pt>
                <c:pt idx="16951">
                  <c:v>-5.1528299999999999E-2</c:v>
                </c:pt>
                <c:pt idx="16952">
                  <c:v>-5.2022699999999998E-2</c:v>
                </c:pt>
                <c:pt idx="16953">
                  <c:v>-5.2623900000000001E-2</c:v>
                </c:pt>
                <c:pt idx="16954">
                  <c:v>-5.3333499999999999E-2</c:v>
                </c:pt>
                <c:pt idx="16955">
                  <c:v>-5.4157400000000001E-2</c:v>
                </c:pt>
                <c:pt idx="16956">
                  <c:v>-5.5101499999999998E-2</c:v>
                </c:pt>
                <c:pt idx="16957">
                  <c:v>-5.6167399999999999E-2</c:v>
                </c:pt>
                <c:pt idx="16958">
                  <c:v>-5.7357900000000003E-2</c:v>
                </c:pt>
                <c:pt idx="16959">
                  <c:v>-5.8682499999999999E-2</c:v>
                </c:pt>
                <c:pt idx="16960">
                  <c:v>-6.0148199999999999E-2</c:v>
                </c:pt>
                <c:pt idx="16961">
                  <c:v>-6.17481E-2</c:v>
                </c:pt>
                <c:pt idx="16962">
                  <c:v>-6.34715E-2</c:v>
                </c:pt>
                <c:pt idx="16963">
                  <c:v>-6.5316299999999994E-2</c:v>
                </c:pt>
                <c:pt idx="16964">
                  <c:v>-6.7283899999999994E-2</c:v>
                </c:pt>
                <c:pt idx="16965">
                  <c:v>-6.9375699999999998E-2</c:v>
                </c:pt>
                <c:pt idx="16966">
                  <c:v>-7.1591199999999994E-2</c:v>
                </c:pt>
                <c:pt idx="16967">
                  <c:v>-7.3925900000000003E-2</c:v>
                </c:pt>
                <c:pt idx="16968">
                  <c:v>-7.6376799999999995E-2</c:v>
                </c:pt>
                <c:pt idx="16969">
                  <c:v>-7.8942200000000004E-2</c:v>
                </c:pt>
                <c:pt idx="16970">
                  <c:v>-8.1617200000000001E-2</c:v>
                </c:pt>
                <c:pt idx="16971">
                  <c:v>-8.4392800000000004E-2</c:v>
                </c:pt>
                <c:pt idx="16972">
                  <c:v>-8.7263199999999999E-2</c:v>
                </c:pt>
                <c:pt idx="16973">
                  <c:v>-9.0226799999999996E-2</c:v>
                </c:pt>
                <c:pt idx="16974">
                  <c:v>-9.3284800000000001E-2</c:v>
                </c:pt>
                <c:pt idx="16975">
                  <c:v>-9.6440300000000007E-2</c:v>
                </c:pt>
                <c:pt idx="16976">
                  <c:v>-9.9693299999999999E-2</c:v>
                </c:pt>
                <c:pt idx="16977">
                  <c:v>-0.10304199999999999</c:v>
                </c:pt>
                <c:pt idx="16978">
                  <c:v>-0.106486</c:v>
                </c:pt>
                <c:pt idx="16979">
                  <c:v>-0.110024</c:v>
                </c:pt>
                <c:pt idx="16980">
                  <c:v>-0.113653</c:v>
                </c:pt>
                <c:pt idx="16981">
                  <c:v>-0.11737499999999999</c:v>
                </c:pt>
                <c:pt idx="16982">
                  <c:v>-0.12119099999999999</c:v>
                </c:pt>
                <c:pt idx="16983">
                  <c:v>-0.12510099999999999</c:v>
                </c:pt>
                <c:pt idx="16984">
                  <c:v>-0.12909499999999999</c:v>
                </c:pt>
                <c:pt idx="16985">
                  <c:v>-0.13317200000000001</c:v>
                </c:pt>
                <c:pt idx="16986">
                  <c:v>-0.13733300000000001</c:v>
                </c:pt>
                <c:pt idx="16987">
                  <c:v>-0.14158100000000001</c:v>
                </c:pt>
                <c:pt idx="16988">
                  <c:v>-0.14591499999999999</c:v>
                </c:pt>
                <c:pt idx="16989">
                  <c:v>-0.15032899999999999</c:v>
                </c:pt>
                <c:pt idx="16990">
                  <c:v>-0.15482099999999999</c:v>
                </c:pt>
                <c:pt idx="16991">
                  <c:v>-0.159387</c:v>
                </c:pt>
                <c:pt idx="16992">
                  <c:v>-0.164024</c:v>
                </c:pt>
                <c:pt idx="16993">
                  <c:v>-0.16872500000000001</c:v>
                </c:pt>
                <c:pt idx="16994">
                  <c:v>-0.173488</c:v>
                </c:pt>
                <c:pt idx="16995">
                  <c:v>-0.178311</c:v>
                </c:pt>
                <c:pt idx="16996">
                  <c:v>-0.183195</c:v>
                </c:pt>
                <c:pt idx="16997">
                  <c:v>-0.188138</c:v>
                </c:pt>
                <c:pt idx="16998">
                  <c:v>-0.193132</c:v>
                </c:pt>
                <c:pt idx="16999">
                  <c:v>-0.19816400000000001</c:v>
                </c:pt>
                <c:pt idx="17000">
                  <c:v>-0.20321800000000001</c:v>
                </c:pt>
                <c:pt idx="17001">
                  <c:v>-0.208284</c:v>
                </c:pt>
                <c:pt idx="17002">
                  <c:v>-0.21335899999999999</c:v>
                </c:pt>
                <c:pt idx="17003">
                  <c:v>-0.218447</c:v>
                </c:pt>
                <c:pt idx="17004">
                  <c:v>-0.22354499999999999</c:v>
                </c:pt>
                <c:pt idx="17005">
                  <c:v>-0.22864699999999999</c:v>
                </c:pt>
                <c:pt idx="17006">
                  <c:v>-0.23374300000000001</c:v>
                </c:pt>
                <c:pt idx="17007">
                  <c:v>-0.23883299999999999</c:v>
                </c:pt>
                <c:pt idx="17008">
                  <c:v>-0.24390899999999999</c:v>
                </c:pt>
                <c:pt idx="17009">
                  <c:v>-0.24896599999999999</c:v>
                </c:pt>
                <c:pt idx="17010">
                  <c:v>-0.25399500000000003</c:v>
                </c:pt>
                <c:pt idx="17011">
                  <c:v>-0.25898900000000002</c:v>
                </c:pt>
                <c:pt idx="17012">
                  <c:v>-0.26394099999999998</c:v>
                </c:pt>
                <c:pt idx="17013">
                  <c:v>-0.26884799999999998</c:v>
                </c:pt>
                <c:pt idx="17014">
                  <c:v>-0.27370699999999998</c:v>
                </c:pt>
                <c:pt idx="17015">
                  <c:v>-0.27851900000000002</c:v>
                </c:pt>
                <c:pt idx="17016">
                  <c:v>-0.28327599999999997</c:v>
                </c:pt>
                <c:pt idx="17017">
                  <c:v>-0.28797200000000001</c:v>
                </c:pt>
                <c:pt idx="17018">
                  <c:v>-0.292603</c:v>
                </c:pt>
                <c:pt idx="17019">
                  <c:v>-0.29716500000000001</c:v>
                </c:pt>
                <c:pt idx="17020">
                  <c:v>-0.30165500000000001</c:v>
                </c:pt>
                <c:pt idx="17021">
                  <c:v>-0.306062</c:v>
                </c:pt>
                <c:pt idx="17022">
                  <c:v>-0.31037599999999999</c:v>
                </c:pt>
                <c:pt idx="17023">
                  <c:v>-0.314585</c:v>
                </c:pt>
                <c:pt idx="17024">
                  <c:v>-0.318685</c:v>
                </c:pt>
                <c:pt idx="17025">
                  <c:v>-0.32267000000000001</c:v>
                </c:pt>
                <c:pt idx="17026">
                  <c:v>-0.32653199999999999</c:v>
                </c:pt>
                <c:pt idx="17027">
                  <c:v>-0.33025900000000002</c:v>
                </c:pt>
                <c:pt idx="17028">
                  <c:v>-0.33384000000000003</c:v>
                </c:pt>
                <c:pt idx="17029">
                  <c:v>-0.33726499999999998</c:v>
                </c:pt>
                <c:pt idx="17030">
                  <c:v>-0.34052900000000003</c:v>
                </c:pt>
                <c:pt idx="17031">
                  <c:v>-0.34362900000000002</c:v>
                </c:pt>
                <c:pt idx="17032">
                  <c:v>-0.34655900000000001</c:v>
                </c:pt>
                <c:pt idx="17033">
                  <c:v>-0.34931499999999999</c:v>
                </c:pt>
                <c:pt idx="17034">
                  <c:v>-0.35189700000000002</c:v>
                </c:pt>
                <c:pt idx="17035">
                  <c:v>-0.35430200000000001</c:v>
                </c:pt>
                <c:pt idx="17036">
                  <c:v>-0.35652699999999998</c:v>
                </c:pt>
                <c:pt idx="17037">
                  <c:v>-0.35856500000000002</c:v>
                </c:pt>
                <c:pt idx="17038">
                  <c:v>-0.360404</c:v>
                </c:pt>
                <c:pt idx="17039">
                  <c:v>-0.36203000000000002</c:v>
                </c:pt>
                <c:pt idx="17040">
                  <c:v>-0.36344399999999999</c:v>
                </c:pt>
                <c:pt idx="17041">
                  <c:v>-0.36465500000000001</c:v>
                </c:pt>
                <c:pt idx="17042">
                  <c:v>-0.36566399999999999</c:v>
                </c:pt>
                <c:pt idx="17043">
                  <c:v>-0.36646499999999999</c:v>
                </c:pt>
                <c:pt idx="17044">
                  <c:v>-0.36705399999999999</c:v>
                </c:pt>
                <c:pt idx="17045">
                  <c:v>-0.36742799999999998</c:v>
                </c:pt>
                <c:pt idx="17046">
                  <c:v>-0.367585</c:v>
                </c:pt>
                <c:pt idx="17047">
                  <c:v>-0.36752499999999999</c:v>
                </c:pt>
                <c:pt idx="17048">
                  <c:v>-0.36724800000000002</c:v>
                </c:pt>
                <c:pt idx="17049">
                  <c:v>-0.36675200000000002</c:v>
                </c:pt>
                <c:pt idx="17050">
                  <c:v>-0.36604100000000001</c:v>
                </c:pt>
                <c:pt idx="17051">
                  <c:v>-0.365116</c:v>
                </c:pt>
                <c:pt idx="17052">
                  <c:v>-0.363985</c:v>
                </c:pt>
                <c:pt idx="17053">
                  <c:v>-0.36265599999999998</c:v>
                </c:pt>
                <c:pt idx="17054">
                  <c:v>-0.36113099999999998</c:v>
                </c:pt>
                <c:pt idx="17055">
                  <c:v>-0.35941099999999998</c:v>
                </c:pt>
                <c:pt idx="17056">
                  <c:v>-0.35749399999999998</c:v>
                </c:pt>
                <c:pt idx="17057">
                  <c:v>-0.35538500000000001</c:v>
                </c:pt>
                <c:pt idx="17058">
                  <c:v>-0.35309099999999999</c:v>
                </c:pt>
                <c:pt idx="17059">
                  <c:v>-0.35061500000000001</c:v>
                </c:pt>
                <c:pt idx="17060">
                  <c:v>-0.34795999999999999</c:v>
                </c:pt>
                <c:pt idx="17061">
                  <c:v>-0.34512399999999999</c:v>
                </c:pt>
                <c:pt idx="17062">
                  <c:v>-0.342109</c:v>
                </c:pt>
                <c:pt idx="17063">
                  <c:v>-0.33891700000000002</c:v>
                </c:pt>
                <c:pt idx="17064">
                  <c:v>-0.33554899999999999</c:v>
                </c:pt>
                <c:pt idx="17065">
                  <c:v>-0.33200600000000002</c:v>
                </c:pt>
                <c:pt idx="17066">
                  <c:v>-0.328287</c:v>
                </c:pt>
                <c:pt idx="17067">
                  <c:v>-0.32439699999999999</c:v>
                </c:pt>
                <c:pt idx="17068">
                  <c:v>-0.32033899999999998</c:v>
                </c:pt>
                <c:pt idx="17069">
                  <c:v>-0.31611899999999998</c:v>
                </c:pt>
                <c:pt idx="17070">
                  <c:v>-0.31173800000000002</c:v>
                </c:pt>
                <c:pt idx="17071">
                  <c:v>-0.30719999999999997</c:v>
                </c:pt>
                <c:pt idx="17072">
                  <c:v>-0.302512</c:v>
                </c:pt>
                <c:pt idx="17073">
                  <c:v>-0.29768499999999998</c:v>
                </c:pt>
                <c:pt idx="17074">
                  <c:v>-0.29273399999999999</c:v>
                </c:pt>
                <c:pt idx="17075">
                  <c:v>-0.28766999999999998</c:v>
                </c:pt>
                <c:pt idx="17076">
                  <c:v>-0.28250399999999998</c:v>
                </c:pt>
                <c:pt idx="17077">
                  <c:v>-0.27723700000000001</c:v>
                </c:pt>
                <c:pt idx="17078">
                  <c:v>-0.271874</c:v>
                </c:pt>
                <c:pt idx="17079">
                  <c:v>-0.26641900000000002</c:v>
                </c:pt>
                <c:pt idx="17080">
                  <c:v>-0.26088099999999997</c:v>
                </c:pt>
                <c:pt idx="17081">
                  <c:v>-0.25526900000000002</c:v>
                </c:pt>
                <c:pt idx="17082">
                  <c:v>-0.24959300000000001</c:v>
                </c:pt>
                <c:pt idx="17083">
                  <c:v>-0.24385899999999999</c:v>
                </c:pt>
                <c:pt idx="17084">
                  <c:v>-0.23807400000000001</c:v>
                </c:pt>
                <c:pt idx="17085">
                  <c:v>-0.23224700000000001</c:v>
                </c:pt>
                <c:pt idx="17086">
                  <c:v>-0.22638900000000001</c:v>
                </c:pt>
                <c:pt idx="17087">
                  <c:v>-0.22050500000000001</c:v>
                </c:pt>
                <c:pt idx="17088">
                  <c:v>-0.21460499999999999</c:v>
                </c:pt>
                <c:pt idx="17089">
                  <c:v>-0.20869599999999999</c:v>
                </c:pt>
                <c:pt idx="17090">
                  <c:v>-0.20278599999999999</c:v>
                </c:pt>
                <c:pt idx="17091">
                  <c:v>-0.196882</c:v>
                </c:pt>
                <c:pt idx="17092">
                  <c:v>-0.19098699999999999</c:v>
                </c:pt>
                <c:pt idx="17093">
                  <c:v>-0.18510499999999999</c:v>
                </c:pt>
                <c:pt idx="17094">
                  <c:v>-0.17923900000000001</c:v>
                </c:pt>
                <c:pt idx="17095">
                  <c:v>-0.17339499999999999</c:v>
                </c:pt>
                <c:pt idx="17096">
                  <c:v>-0.167577</c:v>
                </c:pt>
                <c:pt idx="17097">
                  <c:v>-0.16179399999999999</c:v>
                </c:pt>
                <c:pt idx="17098">
                  <c:v>-0.15604999999999999</c:v>
                </c:pt>
                <c:pt idx="17099">
                  <c:v>-0.15035299999999999</c:v>
                </c:pt>
                <c:pt idx="17100">
                  <c:v>-0.14471400000000001</c:v>
                </c:pt>
                <c:pt idx="17101">
                  <c:v>-0.13914000000000001</c:v>
                </c:pt>
                <c:pt idx="17102">
                  <c:v>-0.13363800000000001</c:v>
                </c:pt>
                <c:pt idx="17103">
                  <c:v>-0.12821299999999999</c:v>
                </c:pt>
                <c:pt idx="17104">
                  <c:v>-0.12287099999999999</c:v>
                </c:pt>
                <c:pt idx="17105">
                  <c:v>-0.117616</c:v>
                </c:pt>
                <c:pt idx="17106">
                  <c:v>-0.112452</c:v>
                </c:pt>
                <c:pt idx="17107">
                  <c:v>-0.10738</c:v>
                </c:pt>
                <c:pt idx="17108">
                  <c:v>-0.10240200000000001</c:v>
                </c:pt>
                <c:pt idx="17109">
                  <c:v>-9.7524799999999995E-2</c:v>
                </c:pt>
                <c:pt idx="17110">
                  <c:v>-9.2755000000000004E-2</c:v>
                </c:pt>
                <c:pt idx="17111">
                  <c:v>-8.80991E-2</c:v>
                </c:pt>
                <c:pt idx="17112">
                  <c:v>-8.3563700000000005E-2</c:v>
                </c:pt>
                <c:pt idx="17113">
                  <c:v>-7.9153799999999996E-2</c:v>
                </c:pt>
                <c:pt idx="17114">
                  <c:v>-7.4871800000000002E-2</c:v>
                </c:pt>
                <c:pt idx="17115">
                  <c:v>-7.0716799999999996E-2</c:v>
                </c:pt>
                <c:pt idx="17116">
                  <c:v>-6.6687399999999994E-2</c:v>
                </c:pt>
                <c:pt idx="17117">
                  <c:v>-6.2785800000000003E-2</c:v>
                </c:pt>
                <c:pt idx="17118">
                  <c:v>-5.9018800000000003E-2</c:v>
                </c:pt>
                <c:pt idx="17119">
                  <c:v>-5.5395600000000003E-2</c:v>
                </c:pt>
                <c:pt idx="17120">
                  <c:v>-5.1923400000000001E-2</c:v>
                </c:pt>
                <c:pt idx="17121">
                  <c:v>-4.8604500000000002E-2</c:v>
                </c:pt>
                <c:pt idx="17122">
                  <c:v>-4.5439899999999998E-2</c:v>
                </c:pt>
                <c:pt idx="17123">
                  <c:v>-4.2431700000000003E-2</c:v>
                </c:pt>
                <c:pt idx="17124">
                  <c:v>-3.9580999999999998E-2</c:v>
                </c:pt>
                <c:pt idx="17125">
                  <c:v>-3.6888700000000003E-2</c:v>
                </c:pt>
                <c:pt idx="17126">
                  <c:v>-3.43568E-2</c:v>
                </c:pt>
                <c:pt idx="17127">
                  <c:v>-3.19855E-2</c:v>
                </c:pt>
                <c:pt idx="17128">
                  <c:v>-2.9772099999999999E-2</c:v>
                </c:pt>
                <c:pt idx="17129">
                  <c:v>-2.7714200000000001E-2</c:v>
                </c:pt>
                <c:pt idx="17130">
                  <c:v>-2.5812700000000001E-2</c:v>
                </c:pt>
                <c:pt idx="17131">
                  <c:v>-2.4069699999999999E-2</c:v>
                </c:pt>
                <c:pt idx="17132">
                  <c:v>-2.24835E-2</c:v>
                </c:pt>
                <c:pt idx="17133">
                  <c:v>-2.1048600000000001E-2</c:v>
                </c:pt>
                <c:pt idx="17134">
                  <c:v>-1.9759700000000002E-2</c:v>
                </c:pt>
                <c:pt idx="17135">
                  <c:v>-1.8613999999999999E-2</c:v>
                </c:pt>
                <c:pt idx="17136">
                  <c:v>-1.7612099999999999E-2</c:v>
                </c:pt>
                <c:pt idx="17137">
                  <c:v>-1.6756799999999999E-2</c:v>
                </c:pt>
                <c:pt idx="17138">
                  <c:v>-1.6049999999999998E-2</c:v>
                </c:pt>
                <c:pt idx="17139">
                  <c:v>-1.5491700000000001E-2</c:v>
                </c:pt>
                <c:pt idx="17140">
                  <c:v>-1.5083299999999999E-2</c:v>
                </c:pt>
                <c:pt idx="17141">
                  <c:v>-1.48255E-2</c:v>
                </c:pt>
                <c:pt idx="17142">
                  <c:v>-1.4714700000000001E-2</c:v>
                </c:pt>
                <c:pt idx="17143">
                  <c:v>-1.47443E-2</c:v>
                </c:pt>
                <c:pt idx="17144">
                  <c:v>-1.49109E-2</c:v>
                </c:pt>
                <c:pt idx="17145">
                  <c:v>-1.5214399999999999E-2</c:v>
                </c:pt>
                <c:pt idx="17146">
                  <c:v>-1.5653899999999998E-2</c:v>
                </c:pt>
                <c:pt idx="17147">
                  <c:v>-1.62273E-2</c:v>
                </c:pt>
                <c:pt idx="17148">
                  <c:v>-1.6929900000000001E-2</c:v>
                </c:pt>
                <c:pt idx="17149">
                  <c:v>-1.7755799999999999E-2</c:v>
                </c:pt>
                <c:pt idx="17150">
                  <c:v>-1.8700899999999999E-2</c:v>
                </c:pt>
                <c:pt idx="17151">
                  <c:v>-1.97618E-2</c:v>
                </c:pt>
                <c:pt idx="17152">
                  <c:v>-2.09336E-2</c:v>
                </c:pt>
                <c:pt idx="17153">
                  <c:v>-2.2212699999999998E-2</c:v>
                </c:pt>
                <c:pt idx="17154">
                  <c:v>-2.35976E-2</c:v>
                </c:pt>
                <c:pt idx="17155">
                  <c:v>-2.5085099999999999E-2</c:v>
                </c:pt>
                <c:pt idx="17156">
                  <c:v>-2.6670800000000001E-2</c:v>
                </c:pt>
                <c:pt idx="17157">
                  <c:v>-2.8351600000000001E-2</c:v>
                </c:pt>
                <c:pt idx="17158">
                  <c:v>-3.0125099999999998E-2</c:v>
                </c:pt>
                <c:pt idx="17159">
                  <c:v>-3.19872E-2</c:v>
                </c:pt>
                <c:pt idx="17160">
                  <c:v>-3.3933400000000002E-2</c:v>
                </c:pt>
                <c:pt idx="17161">
                  <c:v>-3.5960899999999997E-2</c:v>
                </c:pt>
                <c:pt idx="17162">
                  <c:v>-3.8066999999999997E-2</c:v>
                </c:pt>
                <c:pt idx="17163">
                  <c:v>-4.0249300000000002E-2</c:v>
                </c:pt>
                <c:pt idx="17164">
                  <c:v>-4.2506799999999997E-2</c:v>
                </c:pt>
                <c:pt idx="17165">
                  <c:v>-4.4836599999999997E-2</c:v>
                </c:pt>
                <c:pt idx="17166">
                  <c:v>-4.72319E-2</c:v>
                </c:pt>
                <c:pt idx="17167">
                  <c:v>-4.9688200000000002E-2</c:v>
                </c:pt>
                <c:pt idx="17168">
                  <c:v>-5.2207000000000003E-2</c:v>
                </c:pt>
                <c:pt idx="17169">
                  <c:v>-5.4789499999999998E-2</c:v>
                </c:pt>
                <c:pt idx="17170">
                  <c:v>-5.7432299999999999E-2</c:v>
                </c:pt>
                <c:pt idx="17171">
                  <c:v>-6.0129000000000002E-2</c:v>
                </c:pt>
                <c:pt idx="17172">
                  <c:v>-6.2874399999999997E-2</c:v>
                </c:pt>
                <c:pt idx="17173">
                  <c:v>-6.5664399999999998E-2</c:v>
                </c:pt>
                <c:pt idx="17174">
                  <c:v>-6.8494799999999995E-2</c:v>
                </c:pt>
                <c:pt idx="17175">
                  <c:v>-7.1361400000000005E-2</c:v>
                </c:pt>
                <c:pt idx="17176">
                  <c:v>-7.4260999999999994E-2</c:v>
                </c:pt>
                <c:pt idx="17177">
                  <c:v>-7.7192499999999997E-2</c:v>
                </c:pt>
                <c:pt idx="17178">
                  <c:v>-8.0157699999999998E-2</c:v>
                </c:pt>
                <c:pt idx="17179">
                  <c:v>-8.3153400000000002E-2</c:v>
                </c:pt>
                <c:pt idx="17180">
                  <c:v>-8.6168099999999997E-2</c:v>
                </c:pt>
                <c:pt idx="17181">
                  <c:v>-8.9188699999999996E-2</c:v>
                </c:pt>
                <c:pt idx="17182">
                  <c:v>-9.2202599999999996E-2</c:v>
                </c:pt>
                <c:pt idx="17183">
                  <c:v>-9.5200300000000002E-2</c:v>
                </c:pt>
                <c:pt idx="17184">
                  <c:v>-9.8183099999999995E-2</c:v>
                </c:pt>
                <c:pt idx="17185">
                  <c:v>-0.101156</c:v>
                </c:pt>
                <c:pt idx="17186">
                  <c:v>-0.104117</c:v>
                </c:pt>
                <c:pt idx="17187">
                  <c:v>-0.107059</c:v>
                </c:pt>
                <c:pt idx="17188">
                  <c:v>-0.10997999999999999</c:v>
                </c:pt>
                <c:pt idx="17189">
                  <c:v>-0.11287700000000001</c:v>
                </c:pt>
                <c:pt idx="17190">
                  <c:v>-0.115746</c:v>
                </c:pt>
                <c:pt idx="17191">
                  <c:v>-0.118587</c:v>
                </c:pt>
                <c:pt idx="17192">
                  <c:v>-0.12139999999999999</c:v>
                </c:pt>
                <c:pt idx="17193">
                  <c:v>-0.124182</c:v>
                </c:pt>
                <c:pt idx="17194">
                  <c:v>-0.12692999999999999</c:v>
                </c:pt>
                <c:pt idx="17195">
                  <c:v>-0.12964100000000001</c:v>
                </c:pt>
                <c:pt idx="17196">
                  <c:v>-0.13231299999999999</c:v>
                </c:pt>
                <c:pt idx="17197">
                  <c:v>-0.13494500000000001</c:v>
                </c:pt>
                <c:pt idx="17198">
                  <c:v>-0.13753699999999999</c:v>
                </c:pt>
                <c:pt idx="17199">
                  <c:v>-0.14008499999999999</c:v>
                </c:pt>
                <c:pt idx="17200">
                  <c:v>-0.14258799999999999</c:v>
                </c:pt>
                <c:pt idx="17201">
                  <c:v>-0.145042</c:v>
                </c:pt>
                <c:pt idx="17202">
                  <c:v>-0.147452</c:v>
                </c:pt>
                <c:pt idx="17203">
                  <c:v>-0.149811</c:v>
                </c:pt>
                <c:pt idx="17204">
                  <c:v>-0.152113</c:v>
                </c:pt>
                <c:pt idx="17205">
                  <c:v>-0.15435699999999999</c:v>
                </c:pt>
                <c:pt idx="17206">
                  <c:v>-0.15654499999999999</c:v>
                </c:pt>
                <c:pt idx="17207">
                  <c:v>-0.15867700000000001</c:v>
                </c:pt>
                <c:pt idx="17208">
                  <c:v>-0.16075200000000001</c:v>
                </c:pt>
                <c:pt idx="17209">
                  <c:v>-0.162769</c:v>
                </c:pt>
                <c:pt idx="17210">
                  <c:v>-0.16472800000000001</c:v>
                </c:pt>
                <c:pt idx="17211">
                  <c:v>-0.166628</c:v>
                </c:pt>
                <c:pt idx="17212">
                  <c:v>-0.168465</c:v>
                </c:pt>
                <c:pt idx="17213">
                  <c:v>-0.170237</c:v>
                </c:pt>
                <c:pt idx="17214">
                  <c:v>-0.17193600000000001</c:v>
                </c:pt>
                <c:pt idx="17215">
                  <c:v>-0.173564</c:v>
                </c:pt>
                <c:pt idx="17216">
                  <c:v>-0.175124</c:v>
                </c:pt>
                <c:pt idx="17217">
                  <c:v>-0.176616</c:v>
                </c:pt>
                <c:pt idx="17218">
                  <c:v>-0.178036</c:v>
                </c:pt>
                <c:pt idx="17219">
                  <c:v>-0.17937400000000001</c:v>
                </c:pt>
                <c:pt idx="17220">
                  <c:v>-0.180621</c:v>
                </c:pt>
                <c:pt idx="17221">
                  <c:v>-0.181784</c:v>
                </c:pt>
                <c:pt idx="17222">
                  <c:v>-0.18287200000000001</c:v>
                </c:pt>
                <c:pt idx="17223">
                  <c:v>-0.183891</c:v>
                </c:pt>
                <c:pt idx="17224">
                  <c:v>-0.184838</c:v>
                </c:pt>
                <c:pt idx="17225">
                  <c:v>-0.18570999999999999</c:v>
                </c:pt>
                <c:pt idx="17226">
                  <c:v>-0.18651000000000001</c:v>
                </c:pt>
                <c:pt idx="17227">
                  <c:v>-0.18723699999999999</c:v>
                </c:pt>
                <c:pt idx="17228">
                  <c:v>-0.187892</c:v>
                </c:pt>
                <c:pt idx="17229">
                  <c:v>-0.18847800000000001</c:v>
                </c:pt>
                <c:pt idx="17230">
                  <c:v>-0.189</c:v>
                </c:pt>
                <c:pt idx="17231">
                  <c:v>-0.18945899999999999</c:v>
                </c:pt>
                <c:pt idx="17232">
                  <c:v>-0.189859</c:v>
                </c:pt>
                <c:pt idx="17233">
                  <c:v>-0.19020100000000001</c:v>
                </c:pt>
                <c:pt idx="17234">
                  <c:v>-0.19049099999999999</c:v>
                </c:pt>
                <c:pt idx="17235">
                  <c:v>-0.19073399999999999</c:v>
                </c:pt>
                <c:pt idx="17236">
                  <c:v>-0.19093299999999999</c:v>
                </c:pt>
                <c:pt idx="17237">
                  <c:v>-0.19108800000000001</c:v>
                </c:pt>
                <c:pt idx="17238">
                  <c:v>-0.19119800000000001</c:v>
                </c:pt>
                <c:pt idx="17239">
                  <c:v>-0.19126599999999999</c:v>
                </c:pt>
                <c:pt idx="17240">
                  <c:v>-0.19129399999999999</c:v>
                </c:pt>
                <c:pt idx="17241">
                  <c:v>-0.19128000000000001</c:v>
                </c:pt>
                <c:pt idx="17242">
                  <c:v>-0.19122400000000001</c:v>
                </c:pt>
                <c:pt idx="17243">
                  <c:v>-0.19112899999999999</c:v>
                </c:pt>
                <c:pt idx="17244">
                  <c:v>-0.190997</c:v>
                </c:pt>
                <c:pt idx="17245">
                  <c:v>-0.190833</c:v>
                </c:pt>
                <c:pt idx="17246">
                  <c:v>-0.19064200000000001</c:v>
                </c:pt>
                <c:pt idx="17247">
                  <c:v>-0.19042600000000001</c:v>
                </c:pt>
                <c:pt idx="17248">
                  <c:v>-0.190188</c:v>
                </c:pt>
                <c:pt idx="17249">
                  <c:v>-0.18993199999999999</c:v>
                </c:pt>
                <c:pt idx="17250">
                  <c:v>-0.189664</c:v>
                </c:pt>
                <c:pt idx="17251">
                  <c:v>-0.189386</c:v>
                </c:pt>
                <c:pt idx="17252">
                  <c:v>-0.18909899999999999</c:v>
                </c:pt>
                <c:pt idx="17253">
                  <c:v>-0.188804</c:v>
                </c:pt>
                <c:pt idx="17254">
                  <c:v>-0.1885</c:v>
                </c:pt>
                <c:pt idx="17255">
                  <c:v>-0.18818699999999999</c:v>
                </c:pt>
                <c:pt idx="17256">
                  <c:v>-0.18786600000000001</c:v>
                </c:pt>
                <c:pt idx="17257">
                  <c:v>-0.18754000000000001</c:v>
                </c:pt>
                <c:pt idx="17258">
                  <c:v>-0.18721199999999999</c:v>
                </c:pt>
                <c:pt idx="17259">
                  <c:v>-0.186887</c:v>
                </c:pt>
                <c:pt idx="17260">
                  <c:v>-0.18657000000000001</c:v>
                </c:pt>
                <c:pt idx="17261">
                  <c:v>-0.18626699999999999</c:v>
                </c:pt>
                <c:pt idx="17262">
                  <c:v>-0.185978</c:v>
                </c:pt>
                <c:pt idx="17263">
                  <c:v>-0.185701</c:v>
                </c:pt>
                <c:pt idx="17264">
                  <c:v>-0.18543699999999999</c:v>
                </c:pt>
                <c:pt idx="17265">
                  <c:v>-0.18518499999999999</c:v>
                </c:pt>
                <c:pt idx="17266">
                  <c:v>-0.18495300000000001</c:v>
                </c:pt>
                <c:pt idx="17267">
                  <c:v>-0.18474699999999999</c:v>
                </c:pt>
                <c:pt idx="17268">
                  <c:v>-0.18457000000000001</c:v>
                </c:pt>
                <c:pt idx="17269">
                  <c:v>-0.184423</c:v>
                </c:pt>
                <c:pt idx="17270">
                  <c:v>-0.184308</c:v>
                </c:pt>
                <c:pt idx="17271">
                  <c:v>-0.184228</c:v>
                </c:pt>
                <c:pt idx="17272">
                  <c:v>-0.18418300000000001</c:v>
                </c:pt>
                <c:pt idx="17273">
                  <c:v>-0.18417</c:v>
                </c:pt>
                <c:pt idx="17274">
                  <c:v>-0.18418499999999999</c:v>
                </c:pt>
                <c:pt idx="17275">
                  <c:v>-0.184229</c:v>
                </c:pt>
                <c:pt idx="17276">
                  <c:v>-0.18430299999999999</c:v>
                </c:pt>
                <c:pt idx="17277">
                  <c:v>-0.18440599999999999</c:v>
                </c:pt>
                <c:pt idx="17278">
                  <c:v>-0.18453700000000001</c:v>
                </c:pt>
                <c:pt idx="17279">
                  <c:v>-0.184692</c:v>
                </c:pt>
                <c:pt idx="17280">
                  <c:v>-0.18487300000000001</c:v>
                </c:pt>
                <c:pt idx="17281">
                  <c:v>-0.185084</c:v>
                </c:pt>
                <c:pt idx="17282">
                  <c:v>-0.185331</c:v>
                </c:pt>
                <c:pt idx="17283">
                  <c:v>-0.18561800000000001</c:v>
                </c:pt>
                <c:pt idx="17284">
                  <c:v>-0.185944</c:v>
                </c:pt>
                <c:pt idx="17285">
                  <c:v>-0.186309</c:v>
                </c:pt>
                <c:pt idx="17286">
                  <c:v>-0.18671299999999999</c:v>
                </c:pt>
                <c:pt idx="17287">
                  <c:v>-0.18715799999999999</c:v>
                </c:pt>
                <c:pt idx="17288">
                  <c:v>-0.18764500000000001</c:v>
                </c:pt>
                <c:pt idx="17289">
                  <c:v>-0.18817300000000001</c:v>
                </c:pt>
                <c:pt idx="17290">
                  <c:v>-0.18873599999999999</c:v>
                </c:pt>
                <c:pt idx="17291">
                  <c:v>-0.18933</c:v>
                </c:pt>
                <c:pt idx="17292">
                  <c:v>-0.18995100000000001</c:v>
                </c:pt>
                <c:pt idx="17293">
                  <c:v>-0.19059499999999999</c:v>
                </c:pt>
                <c:pt idx="17294">
                  <c:v>-0.19126099999999999</c:v>
                </c:pt>
                <c:pt idx="17295">
                  <c:v>-0.19195000000000001</c:v>
                </c:pt>
                <c:pt idx="17296">
                  <c:v>-0.19266</c:v>
                </c:pt>
                <c:pt idx="17297">
                  <c:v>-0.193385</c:v>
                </c:pt>
                <c:pt idx="17298">
                  <c:v>-0.19412299999999999</c:v>
                </c:pt>
                <c:pt idx="17299">
                  <c:v>-0.19487199999999999</c:v>
                </c:pt>
                <c:pt idx="17300">
                  <c:v>-0.195631</c:v>
                </c:pt>
                <c:pt idx="17301">
                  <c:v>-0.19639999999999999</c:v>
                </c:pt>
                <c:pt idx="17302">
                  <c:v>-0.19717599999999999</c:v>
                </c:pt>
                <c:pt idx="17303">
                  <c:v>-0.19795699999999999</c:v>
                </c:pt>
                <c:pt idx="17304">
                  <c:v>-0.198738</c:v>
                </c:pt>
                <c:pt idx="17305">
                  <c:v>-0.19952</c:v>
                </c:pt>
                <c:pt idx="17306">
                  <c:v>-0.20030100000000001</c:v>
                </c:pt>
                <c:pt idx="17307">
                  <c:v>-0.201076</c:v>
                </c:pt>
                <c:pt idx="17308">
                  <c:v>-0.20183100000000001</c:v>
                </c:pt>
                <c:pt idx="17309">
                  <c:v>-0.20256299999999999</c:v>
                </c:pt>
                <c:pt idx="17310">
                  <c:v>-0.20327100000000001</c:v>
                </c:pt>
                <c:pt idx="17311">
                  <c:v>-0.20396</c:v>
                </c:pt>
                <c:pt idx="17312">
                  <c:v>-0.20463200000000001</c:v>
                </c:pt>
                <c:pt idx="17313">
                  <c:v>-0.205285</c:v>
                </c:pt>
                <c:pt idx="17314">
                  <c:v>-0.20591699999999999</c:v>
                </c:pt>
                <c:pt idx="17315">
                  <c:v>-0.20652300000000001</c:v>
                </c:pt>
                <c:pt idx="17316">
                  <c:v>-0.207098</c:v>
                </c:pt>
                <c:pt idx="17317">
                  <c:v>-0.20763799999999999</c:v>
                </c:pt>
                <c:pt idx="17318">
                  <c:v>-0.20813999999999999</c:v>
                </c:pt>
                <c:pt idx="17319">
                  <c:v>-0.20860200000000001</c:v>
                </c:pt>
                <c:pt idx="17320">
                  <c:v>-0.20902399999999999</c:v>
                </c:pt>
                <c:pt idx="17321">
                  <c:v>-0.20940800000000001</c:v>
                </c:pt>
                <c:pt idx="17322">
                  <c:v>-0.209756</c:v>
                </c:pt>
                <c:pt idx="17323">
                  <c:v>-0.210068</c:v>
                </c:pt>
                <c:pt idx="17324">
                  <c:v>-0.210339</c:v>
                </c:pt>
                <c:pt idx="17325">
                  <c:v>-0.210567</c:v>
                </c:pt>
                <c:pt idx="17326">
                  <c:v>-0.21075099999999999</c:v>
                </c:pt>
                <c:pt idx="17327">
                  <c:v>-0.21088999999999999</c:v>
                </c:pt>
                <c:pt idx="17328">
                  <c:v>-0.210979</c:v>
                </c:pt>
                <c:pt idx="17329">
                  <c:v>-0.21101900000000001</c:v>
                </c:pt>
                <c:pt idx="17330">
                  <c:v>-0.211009</c:v>
                </c:pt>
                <c:pt idx="17331">
                  <c:v>-0.210947</c:v>
                </c:pt>
                <c:pt idx="17332">
                  <c:v>-0.21083099999999999</c:v>
                </c:pt>
                <c:pt idx="17333">
                  <c:v>-0.21065800000000001</c:v>
                </c:pt>
                <c:pt idx="17334">
                  <c:v>-0.210428</c:v>
                </c:pt>
                <c:pt idx="17335">
                  <c:v>-0.21013799999999999</c:v>
                </c:pt>
                <c:pt idx="17336">
                  <c:v>-0.209788</c:v>
                </c:pt>
                <c:pt idx="17337">
                  <c:v>-0.20937700000000001</c:v>
                </c:pt>
                <c:pt idx="17338">
                  <c:v>-0.20890500000000001</c:v>
                </c:pt>
                <c:pt idx="17339">
                  <c:v>-0.208368</c:v>
                </c:pt>
                <c:pt idx="17340">
                  <c:v>-0.20776800000000001</c:v>
                </c:pt>
                <c:pt idx="17341">
                  <c:v>-0.20710700000000001</c:v>
                </c:pt>
                <c:pt idx="17342">
                  <c:v>-0.20638500000000001</c:v>
                </c:pt>
                <c:pt idx="17343">
                  <c:v>-0.20560100000000001</c:v>
                </c:pt>
                <c:pt idx="17344">
                  <c:v>-0.20475599999999999</c:v>
                </c:pt>
                <c:pt idx="17345">
                  <c:v>-0.20385500000000001</c:v>
                </c:pt>
                <c:pt idx="17346">
                  <c:v>-0.202898</c:v>
                </c:pt>
                <c:pt idx="17347">
                  <c:v>-0.201881</c:v>
                </c:pt>
                <c:pt idx="17348">
                  <c:v>-0.20080300000000001</c:v>
                </c:pt>
                <c:pt idx="17349">
                  <c:v>-0.19966400000000001</c:v>
                </c:pt>
                <c:pt idx="17350">
                  <c:v>-0.19847000000000001</c:v>
                </c:pt>
                <c:pt idx="17351">
                  <c:v>-0.19722400000000001</c:v>
                </c:pt>
                <c:pt idx="17352">
                  <c:v>-0.19592599999999999</c:v>
                </c:pt>
                <c:pt idx="17353">
                  <c:v>-0.194579</c:v>
                </c:pt>
                <c:pt idx="17354">
                  <c:v>-0.193186</c:v>
                </c:pt>
                <c:pt idx="17355">
                  <c:v>-0.19175200000000001</c:v>
                </c:pt>
                <c:pt idx="17356">
                  <c:v>-0.190278</c:v>
                </c:pt>
                <c:pt idx="17357">
                  <c:v>-0.18876299999999999</c:v>
                </c:pt>
                <c:pt idx="17358">
                  <c:v>-0.18720700000000001</c:v>
                </c:pt>
                <c:pt idx="17359">
                  <c:v>-0.185612</c:v>
                </c:pt>
                <c:pt idx="17360">
                  <c:v>-0.183979</c:v>
                </c:pt>
                <c:pt idx="17361">
                  <c:v>-0.182309</c:v>
                </c:pt>
                <c:pt idx="17362">
                  <c:v>-0.18060300000000001</c:v>
                </c:pt>
                <c:pt idx="17363">
                  <c:v>-0.17886199999999999</c:v>
                </c:pt>
                <c:pt idx="17364">
                  <c:v>-0.177094</c:v>
                </c:pt>
                <c:pt idx="17365">
                  <c:v>-0.17530799999999999</c:v>
                </c:pt>
                <c:pt idx="17366">
                  <c:v>-0.173511</c:v>
                </c:pt>
                <c:pt idx="17367">
                  <c:v>-0.171704</c:v>
                </c:pt>
                <c:pt idx="17368">
                  <c:v>-0.169881</c:v>
                </c:pt>
                <c:pt idx="17369">
                  <c:v>-0.168043</c:v>
                </c:pt>
                <c:pt idx="17370">
                  <c:v>-0.166187</c:v>
                </c:pt>
                <c:pt idx="17371">
                  <c:v>-0.16431499999999999</c:v>
                </c:pt>
                <c:pt idx="17372">
                  <c:v>-0.16242699999999999</c:v>
                </c:pt>
                <c:pt idx="17373">
                  <c:v>-0.16053000000000001</c:v>
                </c:pt>
                <c:pt idx="17374">
                  <c:v>-0.15862799999999999</c:v>
                </c:pt>
                <c:pt idx="17375">
                  <c:v>-0.15672700000000001</c:v>
                </c:pt>
                <c:pt idx="17376">
                  <c:v>-0.15483</c:v>
                </c:pt>
                <c:pt idx="17377">
                  <c:v>-0.15294099999999999</c:v>
                </c:pt>
                <c:pt idx="17378">
                  <c:v>-0.151064</c:v>
                </c:pt>
                <c:pt idx="17379">
                  <c:v>-0.149204</c:v>
                </c:pt>
                <c:pt idx="17380">
                  <c:v>-0.14736299999999999</c:v>
                </c:pt>
                <c:pt idx="17381">
                  <c:v>-0.14554</c:v>
                </c:pt>
                <c:pt idx="17382">
                  <c:v>-0.143738</c:v>
                </c:pt>
                <c:pt idx="17383">
                  <c:v>-0.141955</c:v>
                </c:pt>
                <c:pt idx="17384">
                  <c:v>-0.14019599999999999</c:v>
                </c:pt>
                <c:pt idx="17385">
                  <c:v>-0.13846600000000001</c:v>
                </c:pt>
                <c:pt idx="17386">
                  <c:v>-0.136771</c:v>
                </c:pt>
                <c:pt idx="17387">
                  <c:v>-0.13511300000000001</c:v>
                </c:pt>
                <c:pt idx="17388">
                  <c:v>-0.133492</c:v>
                </c:pt>
                <c:pt idx="17389">
                  <c:v>-0.131906</c:v>
                </c:pt>
                <c:pt idx="17390">
                  <c:v>-0.130355</c:v>
                </c:pt>
                <c:pt idx="17391">
                  <c:v>-0.12884100000000001</c:v>
                </c:pt>
                <c:pt idx="17392">
                  <c:v>-0.12737599999999999</c:v>
                </c:pt>
                <c:pt idx="17393">
                  <c:v>-0.12596299999999999</c:v>
                </c:pt>
                <c:pt idx="17394">
                  <c:v>-0.124598</c:v>
                </c:pt>
                <c:pt idx="17395">
                  <c:v>-0.123281</c:v>
                </c:pt>
                <c:pt idx="17396">
                  <c:v>-0.122018</c:v>
                </c:pt>
                <c:pt idx="17397">
                  <c:v>-0.12081</c:v>
                </c:pt>
                <c:pt idx="17398">
                  <c:v>-0.119658</c:v>
                </c:pt>
                <c:pt idx="17399">
                  <c:v>-0.118564</c:v>
                </c:pt>
                <c:pt idx="17400">
                  <c:v>-0.117534</c:v>
                </c:pt>
                <c:pt idx="17401">
                  <c:v>-0.116568</c:v>
                </c:pt>
                <c:pt idx="17402">
                  <c:v>-0.115661</c:v>
                </c:pt>
                <c:pt idx="17403">
                  <c:v>-0.11481</c:v>
                </c:pt>
                <c:pt idx="17404">
                  <c:v>-0.11401600000000001</c:v>
                </c:pt>
                <c:pt idx="17405">
                  <c:v>-0.113286</c:v>
                </c:pt>
                <c:pt idx="17406">
                  <c:v>-0.112624</c:v>
                </c:pt>
                <c:pt idx="17407">
                  <c:v>-0.11203</c:v>
                </c:pt>
                <c:pt idx="17408">
                  <c:v>-0.111502</c:v>
                </c:pt>
                <c:pt idx="17409">
                  <c:v>-0.111044</c:v>
                </c:pt>
                <c:pt idx="17410">
                  <c:v>-0.11065700000000001</c:v>
                </c:pt>
                <c:pt idx="17411">
                  <c:v>-0.110343</c:v>
                </c:pt>
                <c:pt idx="17412">
                  <c:v>-0.11010499999999999</c:v>
                </c:pt>
                <c:pt idx="17413">
                  <c:v>-0.109947</c:v>
                </c:pt>
                <c:pt idx="17414">
                  <c:v>-0.109872</c:v>
                </c:pt>
                <c:pt idx="17415">
                  <c:v>-0.109878</c:v>
                </c:pt>
                <c:pt idx="17416">
                  <c:v>-0.10996400000000001</c:v>
                </c:pt>
                <c:pt idx="17417">
                  <c:v>-0.110124</c:v>
                </c:pt>
                <c:pt idx="17418">
                  <c:v>-0.11035399999999999</c:v>
                </c:pt>
                <c:pt idx="17419">
                  <c:v>-0.110648</c:v>
                </c:pt>
                <c:pt idx="17420">
                  <c:v>-0.111002</c:v>
                </c:pt>
                <c:pt idx="17421">
                  <c:v>-0.111416</c:v>
                </c:pt>
                <c:pt idx="17422">
                  <c:v>-0.11189300000000001</c:v>
                </c:pt>
                <c:pt idx="17423">
                  <c:v>-0.112431</c:v>
                </c:pt>
                <c:pt idx="17424">
                  <c:v>-0.113027</c:v>
                </c:pt>
                <c:pt idx="17425">
                  <c:v>-0.113681</c:v>
                </c:pt>
                <c:pt idx="17426">
                  <c:v>-0.11439199999999999</c:v>
                </c:pt>
                <c:pt idx="17427">
                  <c:v>-0.115159</c:v>
                </c:pt>
                <c:pt idx="17428">
                  <c:v>-0.115983</c:v>
                </c:pt>
                <c:pt idx="17429">
                  <c:v>-0.11686199999999999</c:v>
                </c:pt>
                <c:pt idx="17430">
                  <c:v>-0.1178</c:v>
                </c:pt>
                <c:pt idx="17431">
                  <c:v>-0.11880300000000001</c:v>
                </c:pt>
                <c:pt idx="17432">
                  <c:v>-0.11987</c:v>
                </c:pt>
                <c:pt idx="17433">
                  <c:v>-0.12099600000000001</c:v>
                </c:pt>
                <c:pt idx="17434">
                  <c:v>-0.12217600000000001</c:v>
                </c:pt>
                <c:pt idx="17435">
                  <c:v>-0.123406</c:v>
                </c:pt>
                <c:pt idx="17436">
                  <c:v>-0.12468600000000001</c:v>
                </c:pt>
                <c:pt idx="17437">
                  <c:v>-0.12601299999999999</c:v>
                </c:pt>
                <c:pt idx="17438">
                  <c:v>-0.127391</c:v>
                </c:pt>
                <c:pt idx="17439">
                  <c:v>-0.12882299999999999</c:v>
                </c:pt>
                <c:pt idx="17440">
                  <c:v>-0.13031499999999999</c:v>
                </c:pt>
                <c:pt idx="17441">
                  <c:v>-0.13186300000000001</c:v>
                </c:pt>
                <c:pt idx="17442">
                  <c:v>-0.133461</c:v>
                </c:pt>
                <c:pt idx="17443">
                  <c:v>-0.13510800000000001</c:v>
                </c:pt>
                <c:pt idx="17444">
                  <c:v>-0.13680200000000001</c:v>
                </c:pt>
                <c:pt idx="17445">
                  <c:v>-0.138539</c:v>
                </c:pt>
                <c:pt idx="17446">
                  <c:v>-0.140316</c:v>
                </c:pt>
                <c:pt idx="17447">
                  <c:v>-0.14212900000000001</c:v>
                </c:pt>
                <c:pt idx="17448">
                  <c:v>-0.14397299999999999</c:v>
                </c:pt>
                <c:pt idx="17449">
                  <c:v>-0.145842</c:v>
                </c:pt>
                <c:pt idx="17450">
                  <c:v>-0.147733</c:v>
                </c:pt>
                <c:pt idx="17451">
                  <c:v>-0.149645</c:v>
                </c:pt>
                <c:pt idx="17452">
                  <c:v>-0.15157599999999999</c:v>
                </c:pt>
                <c:pt idx="17453">
                  <c:v>-0.153526</c:v>
                </c:pt>
                <c:pt idx="17454">
                  <c:v>-0.15549299999999999</c:v>
                </c:pt>
                <c:pt idx="17455">
                  <c:v>-0.157474</c:v>
                </c:pt>
                <c:pt idx="17456">
                  <c:v>-0.15946099999999999</c:v>
                </c:pt>
                <c:pt idx="17457">
                  <c:v>-0.16144700000000001</c:v>
                </c:pt>
                <c:pt idx="17458">
                  <c:v>-0.16342899999999999</c:v>
                </c:pt>
                <c:pt idx="17459">
                  <c:v>-0.165408</c:v>
                </c:pt>
                <c:pt idx="17460">
                  <c:v>-0.167381</c:v>
                </c:pt>
                <c:pt idx="17461">
                  <c:v>-0.16934199999999999</c:v>
                </c:pt>
                <c:pt idx="17462">
                  <c:v>-0.17128499999999999</c:v>
                </c:pt>
                <c:pt idx="17463">
                  <c:v>-0.173206</c:v>
                </c:pt>
                <c:pt idx="17464">
                  <c:v>-0.17510000000000001</c:v>
                </c:pt>
                <c:pt idx="17465">
                  <c:v>-0.17696300000000001</c:v>
                </c:pt>
                <c:pt idx="17466">
                  <c:v>-0.17879200000000001</c:v>
                </c:pt>
                <c:pt idx="17467">
                  <c:v>-0.180585</c:v>
                </c:pt>
                <c:pt idx="17468">
                  <c:v>-0.18234300000000001</c:v>
                </c:pt>
                <c:pt idx="17469">
                  <c:v>-0.18406700000000001</c:v>
                </c:pt>
                <c:pt idx="17470">
                  <c:v>-0.18575700000000001</c:v>
                </c:pt>
                <c:pt idx="17471">
                  <c:v>-0.187416</c:v>
                </c:pt>
                <c:pt idx="17472">
                  <c:v>-0.18904499999999999</c:v>
                </c:pt>
                <c:pt idx="17473">
                  <c:v>-0.19064</c:v>
                </c:pt>
                <c:pt idx="17474">
                  <c:v>-0.19219800000000001</c:v>
                </c:pt>
                <c:pt idx="17475">
                  <c:v>-0.193721</c:v>
                </c:pt>
                <c:pt idx="17476">
                  <c:v>-0.195218</c:v>
                </c:pt>
                <c:pt idx="17477">
                  <c:v>-0.196691</c:v>
                </c:pt>
                <c:pt idx="17478">
                  <c:v>-0.19813900000000001</c:v>
                </c:pt>
                <c:pt idx="17479">
                  <c:v>-0.19956199999999999</c:v>
                </c:pt>
                <c:pt idx="17480">
                  <c:v>-0.200965</c:v>
                </c:pt>
                <c:pt idx="17481">
                  <c:v>-0.202348</c:v>
                </c:pt>
                <c:pt idx="17482">
                  <c:v>-0.203708</c:v>
                </c:pt>
                <c:pt idx="17483">
                  <c:v>-0.20504500000000001</c:v>
                </c:pt>
                <c:pt idx="17484">
                  <c:v>-0.20635999999999999</c:v>
                </c:pt>
                <c:pt idx="17485">
                  <c:v>-0.20765700000000001</c:v>
                </c:pt>
                <c:pt idx="17486">
                  <c:v>-0.20894299999999999</c:v>
                </c:pt>
                <c:pt idx="17487">
                  <c:v>-0.21021599999999999</c:v>
                </c:pt>
                <c:pt idx="17488">
                  <c:v>-0.21147199999999999</c:v>
                </c:pt>
                <c:pt idx="17489">
                  <c:v>-0.21270800000000001</c:v>
                </c:pt>
                <c:pt idx="17490">
                  <c:v>-0.21393000000000001</c:v>
                </c:pt>
                <c:pt idx="17491">
                  <c:v>-0.215142</c:v>
                </c:pt>
                <c:pt idx="17492">
                  <c:v>-0.21634200000000001</c:v>
                </c:pt>
                <c:pt idx="17493">
                  <c:v>-0.217526</c:v>
                </c:pt>
                <c:pt idx="17494">
                  <c:v>-0.218691</c:v>
                </c:pt>
                <c:pt idx="17495">
                  <c:v>-0.219837</c:v>
                </c:pt>
                <c:pt idx="17496">
                  <c:v>-0.220968</c:v>
                </c:pt>
                <c:pt idx="17497">
                  <c:v>-0.222085</c:v>
                </c:pt>
                <c:pt idx="17498">
                  <c:v>-0.22319</c:v>
                </c:pt>
                <c:pt idx="17499">
                  <c:v>-0.22428500000000001</c:v>
                </c:pt>
                <c:pt idx="17500">
                  <c:v>-0.22537099999999999</c:v>
                </c:pt>
                <c:pt idx="17501">
                  <c:v>-0.22644800000000001</c:v>
                </c:pt>
                <c:pt idx="17502">
                  <c:v>-0.227516</c:v>
                </c:pt>
                <c:pt idx="17503">
                  <c:v>-0.228575</c:v>
                </c:pt>
                <c:pt idx="17504">
                  <c:v>-0.229627</c:v>
                </c:pt>
                <c:pt idx="17505">
                  <c:v>-0.23067499999999999</c:v>
                </c:pt>
                <c:pt idx="17506">
                  <c:v>-0.23172599999999999</c:v>
                </c:pt>
                <c:pt idx="17507">
                  <c:v>-0.23278299999999999</c:v>
                </c:pt>
                <c:pt idx="17508">
                  <c:v>-0.23385</c:v>
                </c:pt>
                <c:pt idx="17509">
                  <c:v>-0.234926</c:v>
                </c:pt>
                <c:pt idx="17510">
                  <c:v>-0.23600599999999999</c:v>
                </c:pt>
                <c:pt idx="17511">
                  <c:v>-0.23708799999999999</c:v>
                </c:pt>
                <c:pt idx="17512">
                  <c:v>-0.238174</c:v>
                </c:pt>
                <c:pt idx="17513">
                  <c:v>-0.239261</c:v>
                </c:pt>
                <c:pt idx="17514">
                  <c:v>-0.240339</c:v>
                </c:pt>
                <c:pt idx="17515">
                  <c:v>-0.241398</c:v>
                </c:pt>
                <c:pt idx="17516">
                  <c:v>-0.24244399999999999</c:v>
                </c:pt>
                <c:pt idx="17517">
                  <c:v>-0.24348600000000001</c:v>
                </c:pt>
                <c:pt idx="17518">
                  <c:v>-0.24452399999999999</c:v>
                </c:pt>
                <c:pt idx="17519">
                  <c:v>-0.24555199999999999</c:v>
                </c:pt>
                <c:pt idx="17520">
                  <c:v>-0.24656500000000001</c:v>
                </c:pt>
                <c:pt idx="17521">
                  <c:v>-0.24756300000000001</c:v>
                </c:pt>
                <c:pt idx="17522">
                  <c:v>-0.24854799999999999</c:v>
                </c:pt>
                <c:pt idx="17523">
                  <c:v>-0.24952199999999999</c:v>
                </c:pt>
                <c:pt idx="17524">
                  <c:v>-0.25048999999999999</c:v>
                </c:pt>
                <c:pt idx="17525">
                  <c:v>-0.25146000000000002</c:v>
                </c:pt>
                <c:pt idx="17526">
                  <c:v>-0.25243700000000002</c:v>
                </c:pt>
                <c:pt idx="17527">
                  <c:v>-0.25342199999999998</c:v>
                </c:pt>
                <c:pt idx="17528">
                  <c:v>-0.25441399999999997</c:v>
                </c:pt>
                <c:pt idx="17529">
                  <c:v>-0.255409</c:v>
                </c:pt>
                <c:pt idx="17530">
                  <c:v>-0.25641000000000003</c:v>
                </c:pt>
                <c:pt idx="17531">
                  <c:v>-0.25741399999999998</c:v>
                </c:pt>
                <c:pt idx="17532">
                  <c:v>-0.25842399999999999</c:v>
                </c:pt>
                <c:pt idx="17533">
                  <c:v>-0.25944299999999998</c:v>
                </c:pt>
                <c:pt idx="17534">
                  <c:v>-0.26047799999999999</c:v>
                </c:pt>
                <c:pt idx="17535">
                  <c:v>-0.26153300000000002</c:v>
                </c:pt>
                <c:pt idx="17536">
                  <c:v>-0.26261000000000001</c:v>
                </c:pt>
                <c:pt idx="17537">
                  <c:v>-0.26371299999999998</c:v>
                </c:pt>
                <c:pt idx="17538">
                  <c:v>-0.26484200000000002</c:v>
                </c:pt>
                <c:pt idx="17539">
                  <c:v>-0.26599400000000001</c:v>
                </c:pt>
                <c:pt idx="17540">
                  <c:v>-0.26716099999999998</c:v>
                </c:pt>
                <c:pt idx="17541">
                  <c:v>-0.26833800000000002</c:v>
                </c:pt>
                <c:pt idx="17542">
                  <c:v>-0.26951599999999998</c:v>
                </c:pt>
                <c:pt idx="17543">
                  <c:v>-0.27069100000000001</c:v>
                </c:pt>
                <c:pt idx="17544">
                  <c:v>-0.27185999999999999</c:v>
                </c:pt>
                <c:pt idx="17545">
                  <c:v>-0.27302399999999999</c:v>
                </c:pt>
                <c:pt idx="17546">
                  <c:v>-0.27419100000000002</c:v>
                </c:pt>
                <c:pt idx="17547">
                  <c:v>-0.27536500000000003</c:v>
                </c:pt>
                <c:pt idx="17548">
                  <c:v>-0.27654400000000001</c:v>
                </c:pt>
                <c:pt idx="17549">
                  <c:v>-0.277723</c:v>
                </c:pt>
                <c:pt idx="17550">
                  <c:v>-0.27889799999999998</c:v>
                </c:pt>
                <c:pt idx="17551">
                  <c:v>-0.28006500000000001</c:v>
                </c:pt>
                <c:pt idx="17552">
                  <c:v>-0.28122000000000003</c:v>
                </c:pt>
                <c:pt idx="17553">
                  <c:v>-0.28235900000000003</c:v>
                </c:pt>
                <c:pt idx="17554">
                  <c:v>-0.28347699999999998</c:v>
                </c:pt>
                <c:pt idx="17555">
                  <c:v>-0.28457100000000002</c:v>
                </c:pt>
                <c:pt idx="17556">
                  <c:v>-0.285636</c:v>
                </c:pt>
                <c:pt idx="17557">
                  <c:v>-0.28667300000000001</c:v>
                </c:pt>
                <c:pt idx="17558">
                  <c:v>-0.28767500000000001</c:v>
                </c:pt>
                <c:pt idx="17559">
                  <c:v>-0.28863499999999997</c:v>
                </c:pt>
                <c:pt idx="17560">
                  <c:v>-0.289545</c:v>
                </c:pt>
                <c:pt idx="17561">
                  <c:v>-0.29039900000000002</c:v>
                </c:pt>
                <c:pt idx="17562">
                  <c:v>-0.29119800000000001</c:v>
                </c:pt>
                <c:pt idx="17563">
                  <c:v>-0.29194399999999998</c:v>
                </c:pt>
                <c:pt idx="17564">
                  <c:v>-0.29264000000000001</c:v>
                </c:pt>
                <c:pt idx="17565">
                  <c:v>-0.293292</c:v>
                </c:pt>
                <c:pt idx="17566">
                  <c:v>-0.293902</c:v>
                </c:pt>
                <c:pt idx="17567">
                  <c:v>-0.29447299999999998</c:v>
                </c:pt>
                <c:pt idx="17568">
                  <c:v>-0.29500799999999999</c:v>
                </c:pt>
                <c:pt idx="17569">
                  <c:v>-0.29551500000000003</c:v>
                </c:pt>
                <c:pt idx="17570">
                  <c:v>-0.29599599999999998</c:v>
                </c:pt>
                <c:pt idx="17571">
                  <c:v>-0.29643999999999998</c:v>
                </c:pt>
                <c:pt idx="17572">
                  <c:v>-0.29684300000000002</c:v>
                </c:pt>
                <c:pt idx="17573">
                  <c:v>-0.29720299999999999</c:v>
                </c:pt>
                <c:pt idx="17574">
                  <c:v>-0.29751899999999998</c:v>
                </c:pt>
                <c:pt idx="17575">
                  <c:v>-0.297786</c:v>
                </c:pt>
                <c:pt idx="17576">
                  <c:v>-0.29799799999999999</c:v>
                </c:pt>
                <c:pt idx="17577">
                  <c:v>-0.29815799999999998</c:v>
                </c:pt>
                <c:pt idx="17578">
                  <c:v>-0.29827399999999998</c:v>
                </c:pt>
                <c:pt idx="17579">
                  <c:v>-0.29834899999999998</c:v>
                </c:pt>
                <c:pt idx="17580">
                  <c:v>-0.29838700000000001</c:v>
                </c:pt>
                <c:pt idx="17581">
                  <c:v>-0.29838799999999999</c:v>
                </c:pt>
                <c:pt idx="17582">
                  <c:v>-0.29834899999999998</c:v>
                </c:pt>
                <c:pt idx="17583">
                  <c:v>-0.29826999999999998</c:v>
                </c:pt>
                <c:pt idx="17584">
                  <c:v>-0.298151</c:v>
                </c:pt>
                <c:pt idx="17585">
                  <c:v>-0.29798599999999997</c:v>
                </c:pt>
                <c:pt idx="17586">
                  <c:v>-0.297765</c:v>
                </c:pt>
                <c:pt idx="17587">
                  <c:v>-0.29748200000000002</c:v>
                </c:pt>
                <c:pt idx="17588">
                  <c:v>-0.29713600000000001</c:v>
                </c:pt>
                <c:pt idx="17589">
                  <c:v>-0.296734</c:v>
                </c:pt>
                <c:pt idx="17590">
                  <c:v>-0.29628199999999999</c:v>
                </c:pt>
                <c:pt idx="17591">
                  <c:v>-0.29578199999999999</c:v>
                </c:pt>
                <c:pt idx="17592">
                  <c:v>-0.29523300000000002</c:v>
                </c:pt>
                <c:pt idx="17593">
                  <c:v>-0.29463200000000001</c:v>
                </c:pt>
                <c:pt idx="17594">
                  <c:v>-0.29398000000000002</c:v>
                </c:pt>
                <c:pt idx="17595">
                  <c:v>-0.29327700000000001</c:v>
                </c:pt>
                <c:pt idx="17596">
                  <c:v>-0.292522</c:v>
                </c:pt>
                <c:pt idx="17597">
                  <c:v>-0.291715</c:v>
                </c:pt>
                <c:pt idx="17598">
                  <c:v>-0.290856</c:v>
                </c:pt>
                <c:pt idx="17599">
                  <c:v>-0.289941</c:v>
                </c:pt>
                <c:pt idx="17600">
                  <c:v>-0.28897200000000001</c:v>
                </c:pt>
                <c:pt idx="17601">
                  <c:v>-0.28795199999999999</c:v>
                </c:pt>
                <c:pt idx="17602">
                  <c:v>-0.28688599999999997</c:v>
                </c:pt>
                <c:pt idx="17603">
                  <c:v>-0.28577599999999997</c:v>
                </c:pt>
                <c:pt idx="17604">
                  <c:v>-0.28462999999999999</c:v>
                </c:pt>
                <c:pt idx="17605">
                  <c:v>-0.28345500000000001</c:v>
                </c:pt>
                <c:pt idx="17606">
                  <c:v>-0.28225899999999998</c:v>
                </c:pt>
                <c:pt idx="17607">
                  <c:v>-0.28104299999999999</c:v>
                </c:pt>
                <c:pt idx="17608">
                  <c:v>-0.279804</c:v>
                </c:pt>
                <c:pt idx="17609">
                  <c:v>-0.278534</c:v>
                </c:pt>
                <c:pt idx="17610">
                  <c:v>-0.27723700000000001</c:v>
                </c:pt>
                <c:pt idx="17611">
                  <c:v>-0.275922</c:v>
                </c:pt>
                <c:pt idx="17612">
                  <c:v>-0.27460200000000001</c:v>
                </c:pt>
                <c:pt idx="17613">
                  <c:v>-0.273285</c:v>
                </c:pt>
                <c:pt idx="17614">
                  <c:v>-0.27197100000000002</c:v>
                </c:pt>
                <c:pt idx="17615">
                  <c:v>-0.27065499999999998</c:v>
                </c:pt>
                <c:pt idx="17616">
                  <c:v>-0.26933499999999999</c:v>
                </c:pt>
                <c:pt idx="17617">
                  <c:v>-0.26801199999999997</c:v>
                </c:pt>
                <c:pt idx="17618">
                  <c:v>-0.26668599999999998</c:v>
                </c:pt>
                <c:pt idx="17619">
                  <c:v>-0.26536100000000001</c:v>
                </c:pt>
                <c:pt idx="17620">
                  <c:v>-0.26404</c:v>
                </c:pt>
                <c:pt idx="17621">
                  <c:v>-0.26272800000000002</c:v>
                </c:pt>
                <c:pt idx="17622">
                  <c:v>-0.26141999999999999</c:v>
                </c:pt>
                <c:pt idx="17623">
                  <c:v>-0.26011499999999999</c:v>
                </c:pt>
                <c:pt idx="17624">
                  <c:v>-0.25881399999999999</c:v>
                </c:pt>
                <c:pt idx="17625">
                  <c:v>-0.257517</c:v>
                </c:pt>
                <c:pt idx="17626">
                  <c:v>-0.25622299999999998</c:v>
                </c:pt>
                <c:pt idx="17627">
                  <c:v>-0.25492700000000001</c:v>
                </c:pt>
                <c:pt idx="17628">
                  <c:v>-0.25362499999999999</c:v>
                </c:pt>
                <c:pt idx="17629">
                  <c:v>-0.25231599999999998</c:v>
                </c:pt>
                <c:pt idx="17630">
                  <c:v>-0.25100699999999998</c:v>
                </c:pt>
                <c:pt idx="17631">
                  <c:v>-0.24970899999999999</c:v>
                </c:pt>
                <c:pt idx="17632">
                  <c:v>-0.24842600000000001</c:v>
                </c:pt>
                <c:pt idx="17633">
                  <c:v>-0.24716099999999999</c:v>
                </c:pt>
                <c:pt idx="17634">
                  <c:v>-0.24591399999999999</c:v>
                </c:pt>
                <c:pt idx="17635">
                  <c:v>-0.24468500000000001</c:v>
                </c:pt>
                <c:pt idx="17636">
                  <c:v>-0.243475</c:v>
                </c:pt>
                <c:pt idx="17637">
                  <c:v>-0.242283</c:v>
                </c:pt>
                <c:pt idx="17638">
                  <c:v>-0.24111099999999999</c:v>
                </c:pt>
                <c:pt idx="17639">
                  <c:v>-0.23996000000000001</c:v>
                </c:pt>
                <c:pt idx="17640">
                  <c:v>-0.23883599999999999</c:v>
                </c:pt>
                <c:pt idx="17641">
                  <c:v>-0.23774600000000001</c:v>
                </c:pt>
                <c:pt idx="17642">
                  <c:v>-0.23669499999999999</c:v>
                </c:pt>
                <c:pt idx="17643">
                  <c:v>-0.235683</c:v>
                </c:pt>
                <c:pt idx="17644">
                  <c:v>-0.234706</c:v>
                </c:pt>
                <c:pt idx="17645">
                  <c:v>-0.23375699999999999</c:v>
                </c:pt>
                <c:pt idx="17646">
                  <c:v>-0.23283300000000001</c:v>
                </c:pt>
                <c:pt idx="17647">
                  <c:v>-0.231933</c:v>
                </c:pt>
                <c:pt idx="17648">
                  <c:v>-0.23105600000000001</c:v>
                </c:pt>
                <c:pt idx="17649">
                  <c:v>-0.23020699999999999</c:v>
                </c:pt>
                <c:pt idx="17650">
                  <c:v>-0.22938900000000001</c:v>
                </c:pt>
                <c:pt idx="17651">
                  <c:v>-0.22861000000000001</c:v>
                </c:pt>
                <c:pt idx="17652">
                  <c:v>-0.22787199999999999</c:v>
                </c:pt>
                <c:pt idx="17653">
                  <c:v>-0.22717300000000001</c:v>
                </c:pt>
                <c:pt idx="17654">
                  <c:v>-0.22651199999999999</c:v>
                </c:pt>
                <c:pt idx="17655">
                  <c:v>-0.22589000000000001</c:v>
                </c:pt>
                <c:pt idx="17656">
                  <c:v>-0.22531000000000001</c:v>
                </c:pt>
                <c:pt idx="17657">
                  <c:v>-0.224775</c:v>
                </c:pt>
                <c:pt idx="17658">
                  <c:v>-0.22428600000000001</c:v>
                </c:pt>
                <c:pt idx="17659">
                  <c:v>-0.22384399999999999</c:v>
                </c:pt>
                <c:pt idx="17660">
                  <c:v>-0.22344900000000001</c:v>
                </c:pt>
                <c:pt idx="17661">
                  <c:v>-0.223106</c:v>
                </c:pt>
                <c:pt idx="17662">
                  <c:v>-0.222827</c:v>
                </c:pt>
                <c:pt idx="17663">
                  <c:v>-0.22261700000000001</c:v>
                </c:pt>
                <c:pt idx="17664">
                  <c:v>-0.222471</c:v>
                </c:pt>
                <c:pt idx="17665">
                  <c:v>-0.222384</c:v>
                </c:pt>
                <c:pt idx="17666">
                  <c:v>-0.222356</c:v>
                </c:pt>
                <c:pt idx="17667">
                  <c:v>-0.222388</c:v>
                </c:pt>
                <c:pt idx="17668">
                  <c:v>-0.22248000000000001</c:v>
                </c:pt>
                <c:pt idx="17669">
                  <c:v>-0.22262999999999999</c:v>
                </c:pt>
                <c:pt idx="17670">
                  <c:v>-0.22284100000000001</c:v>
                </c:pt>
                <c:pt idx="17671">
                  <c:v>-0.22312199999999999</c:v>
                </c:pt>
                <c:pt idx="17672">
                  <c:v>-0.22348100000000001</c:v>
                </c:pt>
                <c:pt idx="17673">
                  <c:v>-0.223915</c:v>
                </c:pt>
                <c:pt idx="17674">
                  <c:v>-0.22441900000000001</c:v>
                </c:pt>
                <c:pt idx="17675">
                  <c:v>-0.224991</c:v>
                </c:pt>
                <c:pt idx="17676">
                  <c:v>-0.225634</c:v>
                </c:pt>
                <c:pt idx="17677">
                  <c:v>-0.22634799999999999</c:v>
                </c:pt>
                <c:pt idx="17678">
                  <c:v>-0.227129</c:v>
                </c:pt>
                <c:pt idx="17679">
                  <c:v>-0.22797100000000001</c:v>
                </c:pt>
                <c:pt idx="17680">
                  <c:v>-0.22886999999999999</c:v>
                </c:pt>
                <c:pt idx="17681">
                  <c:v>-0.229823</c:v>
                </c:pt>
                <c:pt idx="17682">
                  <c:v>-0.23083000000000001</c:v>
                </c:pt>
                <c:pt idx="17683">
                  <c:v>-0.23189399999999999</c:v>
                </c:pt>
                <c:pt idx="17684">
                  <c:v>-0.233014</c:v>
                </c:pt>
                <c:pt idx="17685">
                  <c:v>-0.23419200000000001</c:v>
                </c:pt>
                <c:pt idx="17686">
                  <c:v>-0.235427</c:v>
                </c:pt>
                <c:pt idx="17687">
                  <c:v>-0.23671300000000001</c:v>
                </c:pt>
                <c:pt idx="17688">
                  <c:v>-0.23804500000000001</c:v>
                </c:pt>
                <c:pt idx="17689">
                  <c:v>-0.23941599999999999</c:v>
                </c:pt>
                <c:pt idx="17690">
                  <c:v>-0.24082100000000001</c:v>
                </c:pt>
                <c:pt idx="17691">
                  <c:v>-0.242259</c:v>
                </c:pt>
                <c:pt idx="17692">
                  <c:v>-0.24373500000000001</c:v>
                </c:pt>
                <c:pt idx="17693">
                  <c:v>-0.245252</c:v>
                </c:pt>
                <c:pt idx="17694">
                  <c:v>-0.246809</c:v>
                </c:pt>
                <c:pt idx="17695">
                  <c:v>-0.24840300000000001</c:v>
                </c:pt>
                <c:pt idx="17696">
                  <c:v>-0.250031</c:v>
                </c:pt>
                <c:pt idx="17697">
                  <c:v>-0.25168499999999999</c:v>
                </c:pt>
                <c:pt idx="17698">
                  <c:v>-0.25336700000000001</c:v>
                </c:pt>
                <c:pt idx="17699">
                  <c:v>-0.25507800000000003</c:v>
                </c:pt>
                <c:pt idx="17700">
                  <c:v>-0.25681999999999999</c:v>
                </c:pt>
                <c:pt idx="17701">
                  <c:v>-0.25858999999999999</c:v>
                </c:pt>
                <c:pt idx="17702">
                  <c:v>-0.26037900000000003</c:v>
                </c:pt>
                <c:pt idx="17703">
                  <c:v>-0.262179</c:v>
                </c:pt>
                <c:pt idx="17704">
                  <c:v>-0.263984</c:v>
                </c:pt>
                <c:pt idx="17705">
                  <c:v>-0.265791</c:v>
                </c:pt>
                <c:pt idx="17706">
                  <c:v>-0.267596</c:v>
                </c:pt>
                <c:pt idx="17707">
                  <c:v>-0.269401</c:v>
                </c:pt>
                <c:pt idx="17708">
                  <c:v>-0.27120699999999998</c:v>
                </c:pt>
                <c:pt idx="17709">
                  <c:v>-0.27301300000000001</c:v>
                </c:pt>
                <c:pt idx="17710">
                  <c:v>-0.27481499999999998</c:v>
                </c:pt>
                <c:pt idx="17711">
                  <c:v>-0.27660000000000001</c:v>
                </c:pt>
                <c:pt idx="17712">
                  <c:v>-0.27835100000000002</c:v>
                </c:pt>
                <c:pt idx="17713">
                  <c:v>-0.28004899999999999</c:v>
                </c:pt>
                <c:pt idx="17714">
                  <c:v>-0.28168100000000001</c:v>
                </c:pt>
                <c:pt idx="17715">
                  <c:v>-0.28325600000000001</c:v>
                </c:pt>
                <c:pt idx="17716">
                  <c:v>-0.28478999999999999</c:v>
                </c:pt>
                <c:pt idx="17717">
                  <c:v>-0.28628199999999998</c:v>
                </c:pt>
                <c:pt idx="17718">
                  <c:v>-0.28772399999999998</c:v>
                </c:pt>
                <c:pt idx="17719">
                  <c:v>-0.28911100000000001</c:v>
                </c:pt>
                <c:pt idx="17720">
                  <c:v>-0.29043799999999997</c:v>
                </c:pt>
                <c:pt idx="17721">
                  <c:v>-0.29169499999999998</c:v>
                </c:pt>
                <c:pt idx="17722">
                  <c:v>-0.29287200000000002</c:v>
                </c:pt>
                <c:pt idx="17723">
                  <c:v>-0.29396899999999998</c:v>
                </c:pt>
                <c:pt idx="17724">
                  <c:v>-0.294983</c:v>
                </c:pt>
                <c:pt idx="17725">
                  <c:v>-0.29591400000000001</c:v>
                </c:pt>
                <c:pt idx="17726">
                  <c:v>-0.29675800000000002</c:v>
                </c:pt>
                <c:pt idx="17727">
                  <c:v>-0.29751499999999997</c:v>
                </c:pt>
                <c:pt idx="17728">
                  <c:v>-0.298184</c:v>
                </c:pt>
                <c:pt idx="17729">
                  <c:v>-0.29876999999999998</c:v>
                </c:pt>
                <c:pt idx="17730">
                  <c:v>-0.29927199999999998</c:v>
                </c:pt>
                <c:pt idx="17731">
                  <c:v>-0.29968800000000001</c:v>
                </c:pt>
                <c:pt idx="17732">
                  <c:v>-0.300014</c:v>
                </c:pt>
                <c:pt idx="17733">
                  <c:v>-0.30025099999999999</c:v>
                </c:pt>
                <c:pt idx="17734">
                  <c:v>-0.30039399999999999</c:v>
                </c:pt>
                <c:pt idx="17735">
                  <c:v>-0.30043700000000001</c:v>
                </c:pt>
                <c:pt idx="17736">
                  <c:v>-0.30037700000000001</c:v>
                </c:pt>
                <c:pt idx="17737">
                  <c:v>-0.30021599999999998</c:v>
                </c:pt>
                <c:pt idx="17738">
                  <c:v>-0.299952</c:v>
                </c:pt>
                <c:pt idx="17739">
                  <c:v>-0.29958299999999999</c:v>
                </c:pt>
                <c:pt idx="17740">
                  <c:v>-0.29910300000000001</c:v>
                </c:pt>
                <c:pt idx="17741">
                  <c:v>-0.298508</c:v>
                </c:pt>
                <c:pt idx="17742">
                  <c:v>-0.29780099999999998</c:v>
                </c:pt>
                <c:pt idx="17743">
                  <c:v>-0.296985</c:v>
                </c:pt>
                <c:pt idx="17744">
                  <c:v>-0.29606500000000002</c:v>
                </c:pt>
                <c:pt idx="17745">
                  <c:v>-0.295041</c:v>
                </c:pt>
                <c:pt idx="17746">
                  <c:v>-0.29391200000000001</c:v>
                </c:pt>
                <c:pt idx="17747">
                  <c:v>-0.29268</c:v>
                </c:pt>
                <c:pt idx="17748">
                  <c:v>-0.29134500000000002</c:v>
                </c:pt>
                <c:pt idx="17749">
                  <c:v>-0.28991099999999997</c:v>
                </c:pt>
                <c:pt idx="17750">
                  <c:v>-0.28837499999999999</c:v>
                </c:pt>
                <c:pt idx="17751">
                  <c:v>-0.28673599999999999</c:v>
                </c:pt>
                <c:pt idx="17752">
                  <c:v>-0.284993</c:v>
                </c:pt>
                <c:pt idx="17753">
                  <c:v>-0.28314600000000001</c:v>
                </c:pt>
                <c:pt idx="17754">
                  <c:v>-0.281194</c:v>
                </c:pt>
                <c:pt idx="17755">
                  <c:v>-0.27914</c:v>
                </c:pt>
                <c:pt idx="17756">
                  <c:v>-0.27698800000000001</c:v>
                </c:pt>
                <c:pt idx="17757">
                  <c:v>-0.27474199999999999</c:v>
                </c:pt>
                <c:pt idx="17758">
                  <c:v>-0.27240700000000001</c:v>
                </c:pt>
                <c:pt idx="17759">
                  <c:v>-0.26998299999999997</c:v>
                </c:pt>
                <c:pt idx="17760">
                  <c:v>-0.26747799999999999</c:v>
                </c:pt>
                <c:pt idx="17761">
                  <c:v>-0.26489499999999999</c:v>
                </c:pt>
                <c:pt idx="17762">
                  <c:v>-0.26223800000000003</c:v>
                </c:pt>
                <c:pt idx="17763">
                  <c:v>-0.25950699999999999</c:v>
                </c:pt>
                <c:pt idx="17764">
                  <c:v>-0.25670799999999999</c:v>
                </c:pt>
                <c:pt idx="17765">
                  <c:v>-0.25385000000000002</c:v>
                </c:pt>
                <c:pt idx="17766">
                  <c:v>-0.250944</c:v>
                </c:pt>
                <c:pt idx="17767">
                  <c:v>-0.24799299999999999</c:v>
                </c:pt>
                <c:pt idx="17768">
                  <c:v>-0.24499699999999999</c:v>
                </c:pt>
                <c:pt idx="17769">
                  <c:v>-0.241954</c:v>
                </c:pt>
                <c:pt idx="17770">
                  <c:v>-0.23886499999999999</c:v>
                </c:pt>
                <c:pt idx="17771">
                  <c:v>-0.235733</c:v>
                </c:pt>
                <c:pt idx="17772">
                  <c:v>-0.23256299999999999</c:v>
                </c:pt>
                <c:pt idx="17773">
                  <c:v>-0.229356</c:v>
                </c:pt>
                <c:pt idx="17774">
                  <c:v>-0.22611800000000001</c:v>
                </c:pt>
                <c:pt idx="17775">
                  <c:v>-0.222854</c:v>
                </c:pt>
                <c:pt idx="17776">
                  <c:v>-0.21957299999999999</c:v>
                </c:pt>
                <c:pt idx="17777">
                  <c:v>-0.21628</c:v>
                </c:pt>
                <c:pt idx="17778">
                  <c:v>-0.212982</c:v>
                </c:pt>
                <c:pt idx="17779">
                  <c:v>-0.20968400000000001</c:v>
                </c:pt>
                <c:pt idx="17780">
                  <c:v>-0.20639099999999999</c:v>
                </c:pt>
                <c:pt idx="17781">
                  <c:v>-0.20310800000000001</c:v>
                </c:pt>
                <c:pt idx="17782">
                  <c:v>-0.19983500000000001</c:v>
                </c:pt>
                <c:pt idx="17783">
                  <c:v>-0.196573</c:v>
                </c:pt>
                <c:pt idx="17784">
                  <c:v>-0.19331799999999999</c:v>
                </c:pt>
                <c:pt idx="17785">
                  <c:v>-0.19007299999999999</c:v>
                </c:pt>
                <c:pt idx="17786">
                  <c:v>-0.18684700000000001</c:v>
                </c:pt>
                <c:pt idx="17787">
                  <c:v>-0.18365000000000001</c:v>
                </c:pt>
                <c:pt idx="17788">
                  <c:v>-0.18049000000000001</c:v>
                </c:pt>
                <c:pt idx="17789">
                  <c:v>-0.177369</c:v>
                </c:pt>
                <c:pt idx="17790">
                  <c:v>-0.17429</c:v>
                </c:pt>
                <c:pt idx="17791">
                  <c:v>-0.17125399999999999</c:v>
                </c:pt>
                <c:pt idx="17792">
                  <c:v>-0.168265</c:v>
                </c:pt>
                <c:pt idx="17793">
                  <c:v>-0.16533</c:v>
                </c:pt>
                <c:pt idx="17794">
                  <c:v>-0.16245399999999999</c:v>
                </c:pt>
                <c:pt idx="17795">
                  <c:v>-0.15964300000000001</c:v>
                </c:pt>
                <c:pt idx="17796">
                  <c:v>-0.15690000000000001</c:v>
                </c:pt>
                <c:pt idx="17797">
                  <c:v>-0.15423100000000001</c:v>
                </c:pt>
                <c:pt idx="17798">
                  <c:v>-0.151639</c:v>
                </c:pt>
                <c:pt idx="17799">
                  <c:v>-0.149117</c:v>
                </c:pt>
                <c:pt idx="17800">
                  <c:v>-0.14666299999999999</c:v>
                </c:pt>
                <c:pt idx="17801">
                  <c:v>-0.14427699999999999</c:v>
                </c:pt>
                <c:pt idx="17802">
                  <c:v>-0.14196400000000001</c:v>
                </c:pt>
                <c:pt idx="17803">
                  <c:v>-0.13972899999999999</c:v>
                </c:pt>
                <c:pt idx="17804">
                  <c:v>-0.13757</c:v>
                </c:pt>
                <c:pt idx="17805">
                  <c:v>-0.13548099999999999</c:v>
                </c:pt>
                <c:pt idx="17806">
                  <c:v>-0.13345599999999999</c:v>
                </c:pt>
                <c:pt idx="17807">
                  <c:v>-0.13148699999999999</c:v>
                </c:pt>
                <c:pt idx="17808">
                  <c:v>-0.12956899999999999</c:v>
                </c:pt>
                <c:pt idx="17809">
                  <c:v>-0.12771199999999999</c:v>
                </c:pt>
                <c:pt idx="17810">
                  <c:v>-0.12592800000000001</c:v>
                </c:pt>
                <c:pt idx="17811">
                  <c:v>-0.124219</c:v>
                </c:pt>
                <c:pt idx="17812">
                  <c:v>-0.122582</c:v>
                </c:pt>
                <c:pt idx="17813">
                  <c:v>-0.12102</c:v>
                </c:pt>
                <c:pt idx="17814">
                  <c:v>-0.119534</c:v>
                </c:pt>
                <c:pt idx="17815">
                  <c:v>-0.11812300000000001</c:v>
                </c:pt>
                <c:pt idx="17816">
                  <c:v>-0.116787</c:v>
                </c:pt>
                <c:pt idx="17817">
                  <c:v>-0.115525</c:v>
                </c:pt>
                <c:pt idx="17818">
                  <c:v>-0.11433699999999999</c:v>
                </c:pt>
                <c:pt idx="17819">
                  <c:v>-0.11322400000000001</c:v>
                </c:pt>
                <c:pt idx="17820">
                  <c:v>-0.112187</c:v>
                </c:pt>
                <c:pt idx="17821">
                  <c:v>-0.11122700000000001</c:v>
                </c:pt>
                <c:pt idx="17822">
                  <c:v>-0.110343</c:v>
                </c:pt>
                <c:pt idx="17823">
                  <c:v>-0.10953</c:v>
                </c:pt>
                <c:pt idx="17824">
                  <c:v>-0.10878699999999999</c:v>
                </c:pt>
                <c:pt idx="17825">
                  <c:v>-0.108114</c:v>
                </c:pt>
                <c:pt idx="17826">
                  <c:v>-0.107517</c:v>
                </c:pt>
                <c:pt idx="17827">
                  <c:v>-0.106993</c:v>
                </c:pt>
                <c:pt idx="17828">
                  <c:v>-0.10653700000000001</c:v>
                </c:pt>
                <c:pt idx="17829">
                  <c:v>-0.106143</c:v>
                </c:pt>
                <c:pt idx="17830">
                  <c:v>-0.105804</c:v>
                </c:pt>
                <c:pt idx="17831">
                  <c:v>-0.105513</c:v>
                </c:pt>
                <c:pt idx="17832">
                  <c:v>-0.105266</c:v>
                </c:pt>
                <c:pt idx="17833">
                  <c:v>-0.105064</c:v>
                </c:pt>
                <c:pt idx="17834">
                  <c:v>-0.104904</c:v>
                </c:pt>
                <c:pt idx="17835">
                  <c:v>-0.104782</c:v>
                </c:pt>
                <c:pt idx="17836">
                  <c:v>-0.10469000000000001</c:v>
                </c:pt>
                <c:pt idx="17837">
                  <c:v>-0.104619</c:v>
                </c:pt>
                <c:pt idx="17838">
                  <c:v>-0.104557</c:v>
                </c:pt>
                <c:pt idx="17839">
                  <c:v>-0.104491</c:v>
                </c:pt>
                <c:pt idx="17840">
                  <c:v>-0.104423</c:v>
                </c:pt>
                <c:pt idx="17841">
                  <c:v>-0.104362</c:v>
                </c:pt>
                <c:pt idx="17842">
                  <c:v>-0.104312</c:v>
                </c:pt>
                <c:pt idx="17843">
                  <c:v>-0.104268</c:v>
                </c:pt>
                <c:pt idx="17844">
                  <c:v>-0.10423</c:v>
                </c:pt>
                <c:pt idx="17845">
                  <c:v>-0.104195</c:v>
                </c:pt>
                <c:pt idx="17846">
                  <c:v>-0.104162</c:v>
                </c:pt>
                <c:pt idx="17847">
                  <c:v>-0.104129</c:v>
                </c:pt>
                <c:pt idx="17848">
                  <c:v>-0.104093</c:v>
                </c:pt>
                <c:pt idx="17849">
                  <c:v>-0.10405200000000001</c:v>
                </c:pt>
                <c:pt idx="17850">
                  <c:v>-0.104001</c:v>
                </c:pt>
                <c:pt idx="17851">
                  <c:v>-0.103936</c:v>
                </c:pt>
                <c:pt idx="17852">
                  <c:v>-0.103857</c:v>
                </c:pt>
                <c:pt idx="17853">
                  <c:v>-0.10376100000000001</c:v>
                </c:pt>
                <c:pt idx="17854">
                  <c:v>-0.103648</c:v>
                </c:pt>
                <c:pt idx="17855">
                  <c:v>-0.103516</c:v>
                </c:pt>
                <c:pt idx="17856">
                  <c:v>-0.103362</c:v>
                </c:pt>
                <c:pt idx="17857">
                  <c:v>-0.103185</c:v>
                </c:pt>
                <c:pt idx="17858">
                  <c:v>-0.10298400000000001</c:v>
                </c:pt>
                <c:pt idx="17859">
                  <c:v>-0.10276</c:v>
                </c:pt>
                <c:pt idx="17860">
                  <c:v>-0.102508</c:v>
                </c:pt>
                <c:pt idx="17861">
                  <c:v>-0.102225</c:v>
                </c:pt>
                <c:pt idx="17862">
                  <c:v>-0.101911</c:v>
                </c:pt>
                <c:pt idx="17863">
                  <c:v>-0.101561</c:v>
                </c:pt>
                <c:pt idx="17864">
                  <c:v>-0.101171</c:v>
                </c:pt>
                <c:pt idx="17865">
                  <c:v>-0.100741</c:v>
                </c:pt>
                <c:pt idx="17866">
                  <c:v>-0.100269</c:v>
                </c:pt>
                <c:pt idx="17867">
                  <c:v>-9.9754599999999999E-2</c:v>
                </c:pt>
                <c:pt idx="17868">
                  <c:v>-9.91977E-2</c:v>
                </c:pt>
                <c:pt idx="17869">
                  <c:v>-9.8597400000000002E-2</c:v>
                </c:pt>
                <c:pt idx="17870">
                  <c:v>-9.7953700000000005E-2</c:v>
                </c:pt>
                <c:pt idx="17871">
                  <c:v>-9.7268099999999996E-2</c:v>
                </c:pt>
                <c:pt idx="17872">
                  <c:v>-9.6541100000000005E-2</c:v>
                </c:pt>
                <c:pt idx="17873">
                  <c:v>-9.5773899999999995E-2</c:v>
                </c:pt>
                <c:pt idx="17874">
                  <c:v>-9.4968300000000005E-2</c:v>
                </c:pt>
                <c:pt idx="17875">
                  <c:v>-9.41245E-2</c:v>
                </c:pt>
                <c:pt idx="17876">
                  <c:v>-9.32418E-2</c:v>
                </c:pt>
                <c:pt idx="17877">
                  <c:v>-9.2319700000000005E-2</c:v>
                </c:pt>
                <c:pt idx="17878">
                  <c:v>-9.1357599999999997E-2</c:v>
                </c:pt>
                <c:pt idx="17879">
                  <c:v>-9.0355400000000002E-2</c:v>
                </c:pt>
                <c:pt idx="17880">
                  <c:v>-8.9313100000000006E-2</c:v>
                </c:pt>
                <c:pt idx="17881">
                  <c:v>-8.8231100000000007E-2</c:v>
                </c:pt>
                <c:pt idx="17882">
                  <c:v>-8.7110199999999999E-2</c:v>
                </c:pt>
                <c:pt idx="17883">
                  <c:v>-8.5953100000000004E-2</c:v>
                </c:pt>
                <c:pt idx="17884">
                  <c:v>-8.4763400000000003E-2</c:v>
                </c:pt>
                <c:pt idx="17885">
                  <c:v>-8.3543800000000001E-2</c:v>
                </c:pt>
                <c:pt idx="17886">
                  <c:v>-8.2296300000000003E-2</c:v>
                </c:pt>
                <c:pt idx="17887">
                  <c:v>-8.1022499999999997E-2</c:v>
                </c:pt>
                <c:pt idx="17888">
                  <c:v>-7.9723299999999997E-2</c:v>
                </c:pt>
                <c:pt idx="17889">
                  <c:v>-7.83996E-2</c:v>
                </c:pt>
                <c:pt idx="17890">
                  <c:v>-7.7053700000000003E-2</c:v>
                </c:pt>
                <c:pt idx="17891">
                  <c:v>-7.5689000000000006E-2</c:v>
                </c:pt>
                <c:pt idx="17892">
                  <c:v>-7.4309E-2</c:v>
                </c:pt>
                <c:pt idx="17893">
                  <c:v>-7.2916300000000003E-2</c:v>
                </c:pt>
                <c:pt idx="17894">
                  <c:v>-7.1512500000000007E-2</c:v>
                </c:pt>
                <c:pt idx="17895">
                  <c:v>-7.0098900000000006E-2</c:v>
                </c:pt>
                <c:pt idx="17896">
                  <c:v>-6.8678400000000001E-2</c:v>
                </c:pt>
                <c:pt idx="17897">
                  <c:v>-6.7254599999999998E-2</c:v>
                </c:pt>
                <c:pt idx="17898">
                  <c:v>-6.5828999999999999E-2</c:v>
                </c:pt>
                <c:pt idx="17899">
                  <c:v>-6.4401899999999998E-2</c:v>
                </c:pt>
                <c:pt idx="17900">
                  <c:v>-6.2974600000000006E-2</c:v>
                </c:pt>
                <c:pt idx="17901">
                  <c:v>-6.1550000000000001E-2</c:v>
                </c:pt>
                <c:pt idx="17902">
                  <c:v>-6.0131299999999999E-2</c:v>
                </c:pt>
                <c:pt idx="17903">
                  <c:v>-5.8720799999999997E-2</c:v>
                </c:pt>
                <c:pt idx="17904">
                  <c:v>-5.7320299999999998E-2</c:v>
                </c:pt>
                <c:pt idx="17905">
                  <c:v>-5.5932999999999997E-2</c:v>
                </c:pt>
                <c:pt idx="17906">
                  <c:v>-5.4562600000000003E-2</c:v>
                </c:pt>
                <c:pt idx="17907">
                  <c:v>-5.3211799999999997E-2</c:v>
                </c:pt>
                <c:pt idx="17908">
                  <c:v>-5.18816E-2</c:v>
                </c:pt>
                <c:pt idx="17909">
                  <c:v>-5.05718E-2</c:v>
                </c:pt>
                <c:pt idx="17910">
                  <c:v>-4.9283100000000003E-2</c:v>
                </c:pt>
                <c:pt idx="17911">
                  <c:v>-4.8017400000000002E-2</c:v>
                </c:pt>
                <c:pt idx="17912">
                  <c:v>-4.6777899999999997E-2</c:v>
                </c:pt>
                <c:pt idx="17913">
                  <c:v>-4.5568200000000003E-2</c:v>
                </c:pt>
                <c:pt idx="17914">
                  <c:v>-4.4390600000000002E-2</c:v>
                </c:pt>
                <c:pt idx="17915">
                  <c:v>-4.3246E-2</c:v>
                </c:pt>
                <c:pt idx="17916">
                  <c:v>-4.2135199999999998E-2</c:v>
                </c:pt>
                <c:pt idx="17917">
                  <c:v>-4.1058900000000002E-2</c:v>
                </c:pt>
                <c:pt idx="17918">
                  <c:v>-4.0018499999999999E-2</c:v>
                </c:pt>
                <c:pt idx="17919">
                  <c:v>-3.9016599999999999E-2</c:v>
                </c:pt>
                <c:pt idx="17920">
                  <c:v>-3.8056100000000002E-2</c:v>
                </c:pt>
                <c:pt idx="17921">
                  <c:v>-3.7138600000000001E-2</c:v>
                </c:pt>
                <c:pt idx="17922">
                  <c:v>-3.62653E-2</c:v>
                </c:pt>
                <c:pt idx="17923">
                  <c:v>-3.5437799999999998E-2</c:v>
                </c:pt>
                <c:pt idx="17924">
                  <c:v>-3.4656100000000002E-2</c:v>
                </c:pt>
                <c:pt idx="17925">
                  <c:v>-3.3920199999999998E-2</c:v>
                </c:pt>
                <c:pt idx="17926">
                  <c:v>-3.3232100000000001E-2</c:v>
                </c:pt>
                <c:pt idx="17927">
                  <c:v>-3.2595300000000001E-2</c:v>
                </c:pt>
                <c:pt idx="17928">
                  <c:v>-3.2010999999999998E-2</c:v>
                </c:pt>
                <c:pt idx="17929">
                  <c:v>-3.1477600000000001E-2</c:v>
                </c:pt>
                <c:pt idx="17930">
                  <c:v>-3.0992200000000001E-2</c:v>
                </c:pt>
                <c:pt idx="17931">
                  <c:v>-3.0554100000000001E-2</c:v>
                </c:pt>
                <c:pt idx="17932">
                  <c:v>-3.01634E-2</c:v>
                </c:pt>
                <c:pt idx="17933">
                  <c:v>-2.98199E-2</c:v>
                </c:pt>
                <c:pt idx="17934">
                  <c:v>-2.95237E-2</c:v>
                </c:pt>
                <c:pt idx="17935">
                  <c:v>-2.9275800000000001E-2</c:v>
                </c:pt>
                <c:pt idx="17936">
                  <c:v>-2.9078300000000001E-2</c:v>
                </c:pt>
                <c:pt idx="17937">
                  <c:v>-2.89336E-2</c:v>
                </c:pt>
                <c:pt idx="17938">
                  <c:v>-2.8842799999999998E-2</c:v>
                </c:pt>
                <c:pt idx="17939">
                  <c:v>-2.8805899999999999E-2</c:v>
                </c:pt>
                <c:pt idx="17940">
                  <c:v>-2.8823100000000001E-2</c:v>
                </c:pt>
                <c:pt idx="17941">
                  <c:v>-2.88939E-2</c:v>
                </c:pt>
                <c:pt idx="17942">
                  <c:v>-2.90172E-2</c:v>
                </c:pt>
                <c:pt idx="17943">
                  <c:v>-2.9191999999999999E-2</c:v>
                </c:pt>
                <c:pt idx="17944">
                  <c:v>-2.94174E-2</c:v>
                </c:pt>
                <c:pt idx="17945">
                  <c:v>-2.9692E-2</c:v>
                </c:pt>
                <c:pt idx="17946">
                  <c:v>-3.0014300000000001E-2</c:v>
                </c:pt>
                <c:pt idx="17947">
                  <c:v>-3.0382699999999999E-2</c:v>
                </c:pt>
                <c:pt idx="17948">
                  <c:v>-3.0794200000000001E-2</c:v>
                </c:pt>
                <c:pt idx="17949">
                  <c:v>-3.1246199999999998E-2</c:v>
                </c:pt>
                <c:pt idx="17950">
                  <c:v>-3.1738299999999997E-2</c:v>
                </c:pt>
                <c:pt idx="17951">
                  <c:v>-3.22712E-2</c:v>
                </c:pt>
                <c:pt idx="17952">
                  <c:v>-3.2843999999999998E-2</c:v>
                </c:pt>
                <c:pt idx="17953">
                  <c:v>-3.3454600000000001E-2</c:v>
                </c:pt>
                <c:pt idx="17954">
                  <c:v>-3.4101300000000001E-2</c:v>
                </c:pt>
                <c:pt idx="17955">
                  <c:v>-3.4781100000000002E-2</c:v>
                </c:pt>
                <c:pt idx="17956">
                  <c:v>-3.5490000000000001E-2</c:v>
                </c:pt>
                <c:pt idx="17957">
                  <c:v>-3.6225599999999997E-2</c:v>
                </c:pt>
                <c:pt idx="17958">
                  <c:v>-3.6987399999999997E-2</c:v>
                </c:pt>
                <c:pt idx="17959">
                  <c:v>-3.7773899999999999E-2</c:v>
                </c:pt>
                <c:pt idx="17960">
                  <c:v>-3.8581799999999999E-2</c:v>
                </c:pt>
                <c:pt idx="17961">
                  <c:v>-3.9408100000000001E-2</c:v>
                </c:pt>
                <c:pt idx="17962">
                  <c:v>-4.0250599999999997E-2</c:v>
                </c:pt>
                <c:pt idx="17963">
                  <c:v>-4.1107699999999997E-2</c:v>
                </c:pt>
                <c:pt idx="17964">
                  <c:v>-4.1977E-2</c:v>
                </c:pt>
                <c:pt idx="17965">
                  <c:v>-4.2856199999999997E-2</c:v>
                </c:pt>
                <c:pt idx="17966">
                  <c:v>-4.3743499999999998E-2</c:v>
                </c:pt>
                <c:pt idx="17967">
                  <c:v>-4.4637400000000001E-2</c:v>
                </c:pt>
                <c:pt idx="17968">
                  <c:v>-4.5536699999999999E-2</c:v>
                </c:pt>
                <c:pt idx="17969">
                  <c:v>-4.6439300000000003E-2</c:v>
                </c:pt>
                <c:pt idx="17970">
                  <c:v>-4.7342200000000001E-2</c:v>
                </c:pt>
                <c:pt idx="17971">
                  <c:v>-4.8243099999999997E-2</c:v>
                </c:pt>
                <c:pt idx="17972">
                  <c:v>-4.9139599999999999E-2</c:v>
                </c:pt>
                <c:pt idx="17973">
                  <c:v>-5.0029200000000003E-2</c:v>
                </c:pt>
                <c:pt idx="17974">
                  <c:v>-5.0909299999999998E-2</c:v>
                </c:pt>
                <c:pt idx="17975">
                  <c:v>-5.1776999999999997E-2</c:v>
                </c:pt>
                <c:pt idx="17976">
                  <c:v>-5.2629799999999997E-2</c:v>
                </c:pt>
                <c:pt idx="17977">
                  <c:v>-5.3466E-2</c:v>
                </c:pt>
                <c:pt idx="17978">
                  <c:v>-5.42838E-2</c:v>
                </c:pt>
                <c:pt idx="17979">
                  <c:v>-5.5079299999999998E-2</c:v>
                </c:pt>
                <c:pt idx="17980">
                  <c:v>-5.5848500000000002E-2</c:v>
                </c:pt>
                <c:pt idx="17981">
                  <c:v>-5.6588300000000001E-2</c:v>
                </c:pt>
                <c:pt idx="17982">
                  <c:v>-5.7296E-2</c:v>
                </c:pt>
                <c:pt idx="17983">
                  <c:v>-5.7969E-2</c:v>
                </c:pt>
                <c:pt idx="17984">
                  <c:v>-5.86051E-2</c:v>
                </c:pt>
                <c:pt idx="17985">
                  <c:v>-5.9202400000000002E-2</c:v>
                </c:pt>
                <c:pt idx="17986">
                  <c:v>-5.97583E-2</c:v>
                </c:pt>
                <c:pt idx="17987">
                  <c:v>-6.0270499999999998E-2</c:v>
                </c:pt>
                <c:pt idx="17988">
                  <c:v>-6.0736600000000002E-2</c:v>
                </c:pt>
                <c:pt idx="17989">
                  <c:v>-6.1153600000000002E-2</c:v>
                </c:pt>
                <c:pt idx="17990">
                  <c:v>-6.1518900000000001E-2</c:v>
                </c:pt>
                <c:pt idx="17991">
                  <c:v>-6.1830299999999998E-2</c:v>
                </c:pt>
                <c:pt idx="17992">
                  <c:v>-6.20864E-2</c:v>
                </c:pt>
                <c:pt idx="17993">
                  <c:v>-6.2285E-2</c:v>
                </c:pt>
                <c:pt idx="17994">
                  <c:v>-6.2423600000000003E-2</c:v>
                </c:pt>
                <c:pt idx="17995">
                  <c:v>-6.2500600000000003E-2</c:v>
                </c:pt>
                <c:pt idx="17996">
                  <c:v>-6.2515100000000004E-2</c:v>
                </c:pt>
                <c:pt idx="17997">
                  <c:v>-6.2465100000000003E-2</c:v>
                </c:pt>
                <c:pt idx="17998">
                  <c:v>-6.2348199999999999E-2</c:v>
                </c:pt>
                <c:pt idx="17999">
                  <c:v>-6.2162200000000001E-2</c:v>
                </c:pt>
                <c:pt idx="18000">
                  <c:v>-6.1905000000000002E-2</c:v>
                </c:pt>
                <c:pt idx="18001">
                  <c:v>-6.1575100000000001E-2</c:v>
                </c:pt>
                <c:pt idx="18002">
                  <c:v>-6.1171400000000001E-2</c:v>
                </c:pt>
                <c:pt idx="18003">
                  <c:v>-6.0692599999999999E-2</c:v>
                </c:pt>
                <c:pt idx="18004">
                  <c:v>-6.0137999999999997E-2</c:v>
                </c:pt>
                <c:pt idx="18005">
                  <c:v>-5.9506900000000001E-2</c:v>
                </c:pt>
                <c:pt idx="18006">
                  <c:v>-5.8797299999999997E-2</c:v>
                </c:pt>
                <c:pt idx="18007">
                  <c:v>-5.8007499999999997E-2</c:v>
                </c:pt>
                <c:pt idx="18008">
                  <c:v>-5.7137599999999997E-2</c:v>
                </c:pt>
                <c:pt idx="18009">
                  <c:v>-5.6188200000000001E-2</c:v>
                </c:pt>
                <c:pt idx="18010">
                  <c:v>-5.5158600000000002E-2</c:v>
                </c:pt>
                <c:pt idx="18011">
                  <c:v>-5.4047699999999997E-2</c:v>
                </c:pt>
                <c:pt idx="18012">
                  <c:v>-5.2855600000000003E-2</c:v>
                </c:pt>
                <c:pt idx="18013">
                  <c:v>-5.15824E-2</c:v>
                </c:pt>
                <c:pt idx="18014">
                  <c:v>-5.0227800000000003E-2</c:v>
                </c:pt>
                <c:pt idx="18015">
                  <c:v>-4.87917E-2</c:v>
                </c:pt>
                <c:pt idx="18016">
                  <c:v>-4.7274499999999997E-2</c:v>
                </c:pt>
                <c:pt idx="18017">
                  <c:v>-4.56762E-2</c:v>
                </c:pt>
                <c:pt idx="18018">
                  <c:v>-4.39972E-2</c:v>
                </c:pt>
                <c:pt idx="18019">
                  <c:v>-4.2237799999999999E-2</c:v>
                </c:pt>
                <c:pt idx="18020">
                  <c:v>-4.0398200000000002E-2</c:v>
                </c:pt>
                <c:pt idx="18021">
                  <c:v>-3.8478600000000002E-2</c:v>
                </c:pt>
                <c:pt idx="18022">
                  <c:v>-3.64791E-2</c:v>
                </c:pt>
                <c:pt idx="18023">
                  <c:v>-3.4399899999999997E-2</c:v>
                </c:pt>
                <c:pt idx="18024">
                  <c:v>-3.2241899999999997E-2</c:v>
                </c:pt>
                <c:pt idx="18025">
                  <c:v>-3.00062E-2</c:v>
                </c:pt>
                <c:pt idx="18026">
                  <c:v>-2.7694099999999999E-2</c:v>
                </c:pt>
                <c:pt idx="18027">
                  <c:v>-2.5306700000000001E-2</c:v>
                </c:pt>
                <c:pt idx="18028">
                  <c:v>-2.28446E-2</c:v>
                </c:pt>
                <c:pt idx="18029">
                  <c:v>-2.0309199999999999E-2</c:v>
                </c:pt>
                <c:pt idx="18030">
                  <c:v>-1.77018E-2</c:v>
                </c:pt>
                <c:pt idx="18031">
                  <c:v>-1.50238E-2</c:v>
                </c:pt>
                <c:pt idx="18032">
                  <c:v>-1.22761E-2</c:v>
                </c:pt>
                <c:pt idx="18033" formatCode="0.00E+00">
                  <c:v>-9.4600399999999994E-3</c:v>
                </c:pt>
                <c:pt idx="18034" formatCode="0.00E+00">
                  <c:v>-6.5781099999999999E-3</c:v>
                </c:pt>
                <c:pt idx="18035" formatCode="0.00E+00">
                  <c:v>-3.6326800000000001E-3</c:v>
                </c:pt>
                <c:pt idx="18036" formatCode="0.00E+00">
                  <c:v>-6.2541500000000004E-4</c:v>
                </c:pt>
                <c:pt idx="18037" formatCode="0.00E+00">
                  <c:v>2.44195E-3</c:v>
                </c:pt>
                <c:pt idx="18038" formatCode="0.00E+00">
                  <c:v>5.5666200000000004E-3</c:v>
                </c:pt>
                <c:pt idx="18039" formatCode="0.00E+00">
                  <c:v>8.7452799999999994E-3</c:v>
                </c:pt>
                <c:pt idx="18040">
                  <c:v>1.1975100000000001E-2</c:v>
                </c:pt>
                <c:pt idx="18041">
                  <c:v>1.52537E-2</c:v>
                </c:pt>
                <c:pt idx="18042">
                  <c:v>1.8578600000000001E-2</c:v>
                </c:pt>
                <c:pt idx="18043">
                  <c:v>2.19466E-2</c:v>
                </c:pt>
                <c:pt idx="18044">
                  <c:v>2.5354600000000001E-2</c:v>
                </c:pt>
                <c:pt idx="18045">
                  <c:v>2.8799600000000002E-2</c:v>
                </c:pt>
                <c:pt idx="18046">
                  <c:v>3.2278800000000003E-2</c:v>
                </c:pt>
                <c:pt idx="18047">
                  <c:v>3.5789599999999998E-2</c:v>
                </c:pt>
                <c:pt idx="18048">
                  <c:v>3.9329599999999999E-2</c:v>
                </c:pt>
                <c:pt idx="18049">
                  <c:v>4.2896200000000002E-2</c:v>
                </c:pt>
                <c:pt idx="18050">
                  <c:v>4.6486899999999998E-2</c:v>
                </c:pt>
                <c:pt idx="18051">
                  <c:v>5.0097900000000001E-2</c:v>
                </c:pt>
                <c:pt idx="18052">
                  <c:v>5.3724899999999999E-2</c:v>
                </c:pt>
                <c:pt idx="18053">
                  <c:v>5.7364699999999998E-2</c:v>
                </c:pt>
                <c:pt idx="18054">
                  <c:v>6.1014699999999998E-2</c:v>
                </c:pt>
                <c:pt idx="18055">
                  <c:v>6.4672400000000005E-2</c:v>
                </c:pt>
                <c:pt idx="18056">
                  <c:v>6.8334900000000004E-2</c:v>
                </c:pt>
                <c:pt idx="18057">
                  <c:v>7.1999400000000005E-2</c:v>
                </c:pt>
                <c:pt idx="18058">
                  <c:v>7.5662999999999994E-2</c:v>
                </c:pt>
                <c:pt idx="18059">
                  <c:v>7.9322599999999993E-2</c:v>
                </c:pt>
                <c:pt idx="18060">
                  <c:v>8.2975300000000002E-2</c:v>
                </c:pt>
                <c:pt idx="18061">
                  <c:v>8.6617799999999995E-2</c:v>
                </c:pt>
                <c:pt idx="18062">
                  <c:v>9.0246900000000005E-2</c:v>
                </c:pt>
                <c:pt idx="18063">
                  <c:v>9.3859300000000007E-2</c:v>
                </c:pt>
                <c:pt idx="18064">
                  <c:v>9.7451899999999994E-2</c:v>
                </c:pt>
                <c:pt idx="18065">
                  <c:v>0.101022</c:v>
                </c:pt>
                <c:pt idx="18066">
                  <c:v>0.10456600000000001</c:v>
                </c:pt>
                <c:pt idx="18067">
                  <c:v>0.108082</c:v>
                </c:pt>
                <c:pt idx="18068">
                  <c:v>0.111567</c:v>
                </c:pt>
                <c:pt idx="18069">
                  <c:v>0.115018</c:v>
                </c:pt>
                <c:pt idx="18070">
                  <c:v>0.118432</c:v>
                </c:pt>
                <c:pt idx="18071">
                  <c:v>0.121806</c:v>
                </c:pt>
                <c:pt idx="18072">
                  <c:v>0.125137</c:v>
                </c:pt>
                <c:pt idx="18073">
                  <c:v>0.12842400000000001</c:v>
                </c:pt>
                <c:pt idx="18074">
                  <c:v>0.131663</c:v>
                </c:pt>
                <c:pt idx="18075">
                  <c:v>0.134853</c:v>
                </c:pt>
                <c:pt idx="18076">
                  <c:v>0.13799</c:v>
                </c:pt>
                <c:pt idx="18077">
                  <c:v>0.141073</c:v>
                </c:pt>
                <c:pt idx="18078">
                  <c:v>0.144099</c:v>
                </c:pt>
                <c:pt idx="18079">
                  <c:v>0.147067</c:v>
                </c:pt>
                <c:pt idx="18080">
                  <c:v>0.149973</c:v>
                </c:pt>
                <c:pt idx="18081">
                  <c:v>0.15281500000000001</c:v>
                </c:pt>
                <c:pt idx="18082">
                  <c:v>0.15559100000000001</c:v>
                </c:pt>
                <c:pt idx="18083">
                  <c:v>0.158299</c:v>
                </c:pt>
                <c:pt idx="18084">
                  <c:v>0.16093499999999999</c:v>
                </c:pt>
                <c:pt idx="18085">
                  <c:v>0.16349900000000001</c:v>
                </c:pt>
                <c:pt idx="18086">
                  <c:v>0.165987</c:v>
                </c:pt>
                <c:pt idx="18087">
                  <c:v>0.16839799999999999</c:v>
                </c:pt>
                <c:pt idx="18088">
                  <c:v>0.17072799999999999</c:v>
                </c:pt>
                <c:pt idx="18089">
                  <c:v>0.17297599999999999</c:v>
                </c:pt>
                <c:pt idx="18090">
                  <c:v>0.17513999999999999</c:v>
                </c:pt>
                <c:pt idx="18091">
                  <c:v>0.17721700000000001</c:v>
                </c:pt>
                <c:pt idx="18092">
                  <c:v>0.17920700000000001</c:v>
                </c:pt>
                <c:pt idx="18093">
                  <c:v>0.18110799999999999</c:v>
                </c:pt>
                <c:pt idx="18094">
                  <c:v>0.182919</c:v>
                </c:pt>
                <c:pt idx="18095">
                  <c:v>0.184638</c:v>
                </c:pt>
                <c:pt idx="18096">
                  <c:v>0.18626400000000001</c:v>
                </c:pt>
                <c:pt idx="18097">
                  <c:v>0.18779599999999999</c:v>
                </c:pt>
                <c:pt idx="18098">
                  <c:v>0.18923300000000001</c:v>
                </c:pt>
                <c:pt idx="18099">
                  <c:v>0.19057299999999999</c:v>
                </c:pt>
                <c:pt idx="18100">
                  <c:v>0.19181699999999999</c:v>
                </c:pt>
                <c:pt idx="18101">
                  <c:v>0.192964</c:v>
                </c:pt>
                <c:pt idx="18102">
                  <c:v>0.19401299999999999</c:v>
                </c:pt>
                <c:pt idx="18103">
                  <c:v>0.194965</c:v>
                </c:pt>
                <c:pt idx="18104">
                  <c:v>0.19581999999999999</c:v>
                </c:pt>
                <c:pt idx="18105">
                  <c:v>0.196578</c:v>
                </c:pt>
                <c:pt idx="18106">
                  <c:v>0.19724</c:v>
                </c:pt>
                <c:pt idx="18107">
                  <c:v>0.19780500000000001</c:v>
                </c:pt>
                <c:pt idx="18108">
                  <c:v>0.198273</c:v>
                </c:pt>
                <c:pt idx="18109">
                  <c:v>0.19864200000000001</c:v>
                </c:pt>
                <c:pt idx="18110">
                  <c:v>0.19891400000000001</c:v>
                </c:pt>
                <c:pt idx="18111">
                  <c:v>0.19908899999999999</c:v>
                </c:pt>
                <c:pt idx="18112">
                  <c:v>0.19916800000000001</c:v>
                </c:pt>
                <c:pt idx="18113">
                  <c:v>0.19915099999999999</c:v>
                </c:pt>
                <c:pt idx="18114">
                  <c:v>0.19903899999999999</c:v>
                </c:pt>
                <c:pt idx="18115">
                  <c:v>0.19883300000000001</c:v>
                </c:pt>
                <c:pt idx="18116">
                  <c:v>0.19853599999999999</c:v>
                </c:pt>
                <c:pt idx="18117">
                  <c:v>0.19814699999999999</c:v>
                </c:pt>
                <c:pt idx="18118">
                  <c:v>0.19766900000000001</c:v>
                </c:pt>
                <c:pt idx="18119">
                  <c:v>0.197102</c:v>
                </c:pt>
                <c:pt idx="18120">
                  <c:v>0.19644700000000001</c:v>
                </c:pt>
                <c:pt idx="18121">
                  <c:v>0.19570499999999999</c:v>
                </c:pt>
                <c:pt idx="18122">
                  <c:v>0.194878</c:v>
                </c:pt>
                <c:pt idx="18123">
                  <c:v>0.193969</c:v>
                </c:pt>
                <c:pt idx="18124">
                  <c:v>0.19297800000000001</c:v>
                </c:pt>
                <c:pt idx="18125">
                  <c:v>0.19190599999999999</c:v>
                </c:pt>
                <c:pt idx="18126">
                  <c:v>0.19075700000000001</c:v>
                </c:pt>
                <c:pt idx="18127">
                  <c:v>0.18953100000000001</c:v>
                </c:pt>
                <c:pt idx="18128">
                  <c:v>0.18823000000000001</c:v>
                </c:pt>
                <c:pt idx="18129">
                  <c:v>0.18685599999999999</c:v>
                </c:pt>
                <c:pt idx="18130">
                  <c:v>0.18540899999999999</c:v>
                </c:pt>
                <c:pt idx="18131">
                  <c:v>0.183891</c:v>
                </c:pt>
                <c:pt idx="18132">
                  <c:v>0.18230199999999999</c:v>
                </c:pt>
                <c:pt idx="18133">
                  <c:v>0.180646</c:v>
                </c:pt>
                <c:pt idx="18134">
                  <c:v>0.178924</c:v>
                </c:pt>
                <c:pt idx="18135">
                  <c:v>0.17713899999999999</c:v>
                </c:pt>
                <c:pt idx="18136">
                  <c:v>0.175292</c:v>
                </c:pt>
                <c:pt idx="18137">
                  <c:v>0.17338400000000001</c:v>
                </c:pt>
                <c:pt idx="18138">
                  <c:v>0.17141899999999999</c:v>
                </c:pt>
                <c:pt idx="18139">
                  <c:v>0.16939799999999999</c:v>
                </c:pt>
                <c:pt idx="18140">
                  <c:v>0.167322</c:v>
                </c:pt>
                <c:pt idx="18141">
                  <c:v>0.16519400000000001</c:v>
                </c:pt>
                <c:pt idx="18142">
                  <c:v>0.16301499999999999</c:v>
                </c:pt>
                <c:pt idx="18143">
                  <c:v>0.16078799999999999</c:v>
                </c:pt>
                <c:pt idx="18144">
                  <c:v>0.15851399999999999</c:v>
                </c:pt>
                <c:pt idx="18145">
                  <c:v>0.156195</c:v>
                </c:pt>
                <c:pt idx="18146">
                  <c:v>0.153833</c:v>
                </c:pt>
                <c:pt idx="18147">
                  <c:v>0.15142900000000001</c:v>
                </c:pt>
                <c:pt idx="18148">
                  <c:v>0.14898700000000001</c:v>
                </c:pt>
                <c:pt idx="18149">
                  <c:v>0.146509</c:v>
                </c:pt>
                <c:pt idx="18150">
                  <c:v>0.14399600000000001</c:v>
                </c:pt>
                <c:pt idx="18151">
                  <c:v>0.14144999999999999</c:v>
                </c:pt>
                <c:pt idx="18152">
                  <c:v>0.138874</c:v>
                </c:pt>
                <c:pt idx="18153">
                  <c:v>0.136267</c:v>
                </c:pt>
                <c:pt idx="18154">
                  <c:v>0.133634</c:v>
                </c:pt>
                <c:pt idx="18155">
                  <c:v>0.13097500000000001</c:v>
                </c:pt>
                <c:pt idx="18156">
                  <c:v>0.12829399999999999</c:v>
                </c:pt>
                <c:pt idx="18157">
                  <c:v>0.12559100000000001</c:v>
                </c:pt>
                <c:pt idx="18158">
                  <c:v>0.12286900000000001</c:v>
                </c:pt>
                <c:pt idx="18159">
                  <c:v>0.120129</c:v>
                </c:pt>
                <c:pt idx="18160">
                  <c:v>0.117372</c:v>
                </c:pt>
                <c:pt idx="18161">
                  <c:v>0.114602</c:v>
                </c:pt>
                <c:pt idx="18162">
                  <c:v>0.111819</c:v>
                </c:pt>
                <c:pt idx="18163">
                  <c:v>0.109025</c:v>
                </c:pt>
                <c:pt idx="18164">
                  <c:v>0.106222</c:v>
                </c:pt>
                <c:pt idx="18165">
                  <c:v>0.103412</c:v>
                </c:pt>
                <c:pt idx="18166">
                  <c:v>0.10059700000000001</c:v>
                </c:pt>
                <c:pt idx="18167">
                  <c:v>9.77774E-2</c:v>
                </c:pt>
                <c:pt idx="18168">
                  <c:v>9.4954899999999995E-2</c:v>
                </c:pt>
                <c:pt idx="18169">
                  <c:v>9.2131099999999994E-2</c:v>
                </c:pt>
                <c:pt idx="18170">
                  <c:v>8.9307600000000001E-2</c:v>
                </c:pt>
                <c:pt idx="18171">
                  <c:v>8.64867E-2</c:v>
                </c:pt>
                <c:pt idx="18172">
                  <c:v>8.3670800000000004E-2</c:v>
                </c:pt>
                <c:pt idx="18173">
                  <c:v>8.0861600000000006E-2</c:v>
                </c:pt>
                <c:pt idx="18174">
                  <c:v>7.8060000000000004E-2</c:v>
                </c:pt>
                <c:pt idx="18175">
                  <c:v>7.5266200000000005E-2</c:v>
                </c:pt>
                <c:pt idx="18176">
                  <c:v>7.2481100000000007E-2</c:v>
                </c:pt>
                <c:pt idx="18177">
                  <c:v>6.9706299999999999E-2</c:v>
                </c:pt>
                <c:pt idx="18178">
                  <c:v>6.6943600000000006E-2</c:v>
                </c:pt>
                <c:pt idx="18179">
                  <c:v>6.4194299999999996E-2</c:v>
                </c:pt>
                <c:pt idx="18180">
                  <c:v>6.1459100000000003E-2</c:v>
                </c:pt>
                <c:pt idx="18181">
                  <c:v>5.8738400000000003E-2</c:v>
                </c:pt>
                <c:pt idx="18182">
                  <c:v>5.6033199999999998E-2</c:v>
                </c:pt>
                <c:pt idx="18183">
                  <c:v>5.3345200000000002E-2</c:v>
                </c:pt>
                <c:pt idx="18184">
                  <c:v>5.0676300000000001E-2</c:v>
                </c:pt>
                <c:pt idx="18185">
                  <c:v>4.8027800000000002E-2</c:v>
                </c:pt>
                <c:pt idx="18186">
                  <c:v>4.5400599999999999E-2</c:v>
                </c:pt>
                <c:pt idx="18187">
                  <c:v>4.2796000000000001E-2</c:v>
                </c:pt>
                <c:pt idx="18188">
                  <c:v>4.0215899999999999E-2</c:v>
                </c:pt>
                <c:pt idx="18189">
                  <c:v>3.7662000000000001E-2</c:v>
                </c:pt>
                <c:pt idx="18190">
                  <c:v>3.5135399999999997E-2</c:v>
                </c:pt>
                <c:pt idx="18191">
                  <c:v>3.2636999999999999E-2</c:v>
                </c:pt>
                <c:pt idx="18192">
                  <c:v>3.01675E-2</c:v>
                </c:pt>
                <c:pt idx="18193">
                  <c:v>2.77273E-2</c:v>
                </c:pt>
                <c:pt idx="18194">
                  <c:v>2.5316600000000002E-2</c:v>
                </c:pt>
                <c:pt idx="18195">
                  <c:v>2.29357E-2</c:v>
                </c:pt>
                <c:pt idx="18196">
                  <c:v>2.05855E-2</c:v>
                </c:pt>
                <c:pt idx="18197">
                  <c:v>1.8267100000000001E-2</c:v>
                </c:pt>
                <c:pt idx="18198">
                  <c:v>1.59819E-2</c:v>
                </c:pt>
                <c:pt idx="18199">
                  <c:v>1.3731200000000001E-2</c:v>
                </c:pt>
                <c:pt idx="18200">
                  <c:v>1.15163E-2</c:v>
                </c:pt>
                <c:pt idx="18201" formatCode="0.00E+00">
                  <c:v>9.3378699999999999E-3</c:v>
                </c:pt>
                <c:pt idx="18202" formatCode="0.00E+00">
                  <c:v>7.1962500000000004E-3</c:v>
                </c:pt>
                <c:pt idx="18203" formatCode="0.00E+00">
                  <c:v>5.0915099999999996E-3</c:v>
                </c:pt>
                <c:pt idx="18204" formatCode="0.00E+00">
                  <c:v>3.0242799999999999E-3</c:v>
                </c:pt>
                <c:pt idx="18205" formatCode="0.00E+00">
                  <c:v>9.9585499999999992E-4</c:v>
                </c:pt>
                <c:pt idx="18206" formatCode="0.00E+00">
                  <c:v>-9.9213800000000005E-4</c:v>
                </c:pt>
                <c:pt idx="18207" formatCode="0.00E+00">
                  <c:v>-2.93808E-3</c:v>
                </c:pt>
                <c:pt idx="18208" formatCode="0.00E+00">
                  <c:v>-4.8404900000000002E-3</c:v>
                </c:pt>
                <c:pt idx="18209" formatCode="0.00E+00">
                  <c:v>-6.6983299999999997E-3</c:v>
                </c:pt>
                <c:pt idx="18210" formatCode="0.00E+00">
                  <c:v>-8.5109499999999998E-3</c:v>
                </c:pt>
                <c:pt idx="18211">
                  <c:v>-1.02778E-2</c:v>
                </c:pt>
                <c:pt idx="18212">
                  <c:v>-1.1998200000000001E-2</c:v>
                </c:pt>
                <c:pt idx="18213">
                  <c:v>-1.3671300000000001E-2</c:v>
                </c:pt>
                <c:pt idx="18214">
                  <c:v>-1.52964E-2</c:v>
                </c:pt>
                <c:pt idx="18215">
                  <c:v>-1.6872700000000001E-2</c:v>
                </c:pt>
                <c:pt idx="18216">
                  <c:v>-1.8399700000000001E-2</c:v>
                </c:pt>
                <c:pt idx="18217">
                  <c:v>-1.98774E-2</c:v>
                </c:pt>
                <c:pt idx="18218">
                  <c:v>-2.1305399999999999E-2</c:v>
                </c:pt>
                <c:pt idx="18219">
                  <c:v>-2.2683100000000001E-2</c:v>
                </c:pt>
                <c:pt idx="18220">
                  <c:v>-2.40094E-2</c:v>
                </c:pt>
                <c:pt idx="18221">
                  <c:v>-2.5282700000000002E-2</c:v>
                </c:pt>
                <c:pt idx="18222">
                  <c:v>-2.65011E-2</c:v>
                </c:pt>
                <c:pt idx="18223">
                  <c:v>-2.7663500000000001E-2</c:v>
                </c:pt>
                <c:pt idx="18224">
                  <c:v>-2.8769699999999999E-2</c:v>
                </c:pt>
                <c:pt idx="18225">
                  <c:v>-2.9819700000000001E-2</c:v>
                </c:pt>
                <c:pt idx="18226">
                  <c:v>-3.0812900000000001E-2</c:v>
                </c:pt>
                <c:pt idx="18227">
                  <c:v>-3.1747900000000003E-2</c:v>
                </c:pt>
                <c:pt idx="18228">
                  <c:v>-3.2623699999999999E-2</c:v>
                </c:pt>
                <c:pt idx="18229">
                  <c:v>-3.3439499999999997E-2</c:v>
                </c:pt>
                <c:pt idx="18230">
                  <c:v>-3.41944E-2</c:v>
                </c:pt>
                <c:pt idx="18231">
                  <c:v>-3.4887300000000003E-2</c:v>
                </c:pt>
                <c:pt idx="18232">
                  <c:v>-3.5517399999999998E-2</c:v>
                </c:pt>
                <c:pt idx="18233">
                  <c:v>-3.6084100000000001E-2</c:v>
                </c:pt>
                <c:pt idx="18234">
                  <c:v>-3.6586599999999997E-2</c:v>
                </c:pt>
                <c:pt idx="18235">
                  <c:v>-3.7023399999999998E-2</c:v>
                </c:pt>
                <c:pt idx="18236">
                  <c:v>-3.7393000000000003E-2</c:v>
                </c:pt>
                <c:pt idx="18237">
                  <c:v>-3.7694499999999999E-2</c:v>
                </c:pt>
                <c:pt idx="18238">
                  <c:v>-3.7927000000000002E-2</c:v>
                </c:pt>
                <c:pt idx="18239">
                  <c:v>-3.8089400000000002E-2</c:v>
                </c:pt>
                <c:pt idx="18240">
                  <c:v>-3.81803E-2</c:v>
                </c:pt>
                <c:pt idx="18241">
                  <c:v>-3.8198799999999998E-2</c:v>
                </c:pt>
                <c:pt idx="18242">
                  <c:v>-3.8143900000000001E-2</c:v>
                </c:pt>
                <c:pt idx="18243">
                  <c:v>-3.8015500000000001E-2</c:v>
                </c:pt>
                <c:pt idx="18244">
                  <c:v>-3.7813300000000001E-2</c:v>
                </c:pt>
                <c:pt idx="18245">
                  <c:v>-3.7537099999999997E-2</c:v>
                </c:pt>
                <c:pt idx="18246">
                  <c:v>-3.71866E-2</c:v>
                </c:pt>
                <c:pt idx="18247">
                  <c:v>-3.6761500000000003E-2</c:v>
                </c:pt>
                <c:pt idx="18248">
                  <c:v>-3.6261700000000001E-2</c:v>
                </c:pt>
                <c:pt idx="18249">
                  <c:v>-3.5686500000000003E-2</c:v>
                </c:pt>
                <c:pt idx="18250">
                  <c:v>-3.5034799999999998E-2</c:v>
                </c:pt>
                <c:pt idx="18251">
                  <c:v>-3.4305799999999997E-2</c:v>
                </c:pt>
                <c:pt idx="18252">
                  <c:v>-3.3499300000000003E-2</c:v>
                </c:pt>
                <c:pt idx="18253">
                  <c:v>-3.2614900000000002E-2</c:v>
                </c:pt>
                <c:pt idx="18254">
                  <c:v>-3.1652699999999999E-2</c:v>
                </c:pt>
                <c:pt idx="18255">
                  <c:v>-3.0612299999999999E-2</c:v>
                </c:pt>
                <c:pt idx="18256">
                  <c:v>-2.9493200000000001E-2</c:v>
                </c:pt>
                <c:pt idx="18257">
                  <c:v>-2.82946E-2</c:v>
                </c:pt>
                <c:pt idx="18258">
                  <c:v>-2.7016200000000001E-2</c:v>
                </c:pt>
                <c:pt idx="18259">
                  <c:v>-2.5658199999999999E-2</c:v>
                </c:pt>
                <c:pt idx="18260">
                  <c:v>-2.4220599999999998E-2</c:v>
                </c:pt>
                <c:pt idx="18261">
                  <c:v>-2.2703600000000001E-2</c:v>
                </c:pt>
                <c:pt idx="18262">
                  <c:v>-2.1108100000000001E-2</c:v>
                </c:pt>
                <c:pt idx="18263">
                  <c:v>-1.9435299999999999E-2</c:v>
                </c:pt>
                <c:pt idx="18264">
                  <c:v>-1.7685800000000002E-2</c:v>
                </c:pt>
                <c:pt idx="18265">
                  <c:v>-1.5859600000000001E-2</c:v>
                </c:pt>
                <c:pt idx="18266">
                  <c:v>-1.39571E-2</c:v>
                </c:pt>
                <c:pt idx="18267">
                  <c:v>-1.1978600000000001E-2</c:v>
                </c:pt>
                <c:pt idx="18268" formatCode="0.00E+00">
                  <c:v>-9.9239500000000008E-3</c:v>
                </c:pt>
                <c:pt idx="18269" formatCode="0.00E+00">
                  <c:v>-7.79352E-3</c:v>
                </c:pt>
                <c:pt idx="18270" formatCode="0.00E+00">
                  <c:v>-5.5885300000000004E-3</c:v>
                </c:pt>
                <c:pt idx="18271" formatCode="0.00E+00">
                  <c:v>-3.3103300000000002E-3</c:v>
                </c:pt>
                <c:pt idx="18272" formatCode="0.00E+00">
                  <c:v>-9.5948599999999995E-4</c:v>
                </c:pt>
                <c:pt idx="18273" formatCode="0.00E+00">
                  <c:v>1.4641700000000001E-3</c:v>
                </c:pt>
                <c:pt idx="18274" formatCode="0.00E+00">
                  <c:v>3.9607399999999999E-3</c:v>
                </c:pt>
                <c:pt idx="18275" formatCode="0.00E+00">
                  <c:v>6.53019E-3</c:v>
                </c:pt>
                <c:pt idx="18276" formatCode="0.00E+00">
                  <c:v>9.1725299999999999E-3</c:v>
                </c:pt>
                <c:pt idx="18277">
                  <c:v>1.1886300000000001E-2</c:v>
                </c:pt>
                <c:pt idx="18278">
                  <c:v>1.46686E-2</c:v>
                </c:pt>
                <c:pt idx="18279">
                  <c:v>1.75173E-2</c:v>
                </c:pt>
                <c:pt idx="18280">
                  <c:v>2.04307E-2</c:v>
                </c:pt>
                <c:pt idx="18281">
                  <c:v>2.3407000000000001E-2</c:v>
                </c:pt>
                <c:pt idx="18282">
                  <c:v>2.64444E-2</c:v>
                </c:pt>
                <c:pt idx="18283">
                  <c:v>2.95413E-2</c:v>
                </c:pt>
                <c:pt idx="18284">
                  <c:v>3.2695599999999998E-2</c:v>
                </c:pt>
                <c:pt idx="18285">
                  <c:v>3.5905600000000003E-2</c:v>
                </c:pt>
                <c:pt idx="18286">
                  <c:v>3.9169700000000002E-2</c:v>
                </c:pt>
                <c:pt idx="18287">
                  <c:v>4.24859E-2</c:v>
                </c:pt>
                <c:pt idx="18288">
                  <c:v>4.5852400000000001E-2</c:v>
                </c:pt>
                <c:pt idx="18289">
                  <c:v>4.92673E-2</c:v>
                </c:pt>
                <c:pt idx="18290">
                  <c:v>5.27252E-2</c:v>
                </c:pt>
                <c:pt idx="18291">
                  <c:v>5.62181E-2</c:v>
                </c:pt>
                <c:pt idx="18292">
                  <c:v>5.9746500000000001E-2</c:v>
                </c:pt>
                <c:pt idx="18293">
                  <c:v>6.3314800000000004E-2</c:v>
                </c:pt>
                <c:pt idx="18294">
                  <c:v>6.6918900000000003E-2</c:v>
                </c:pt>
                <c:pt idx="18295">
                  <c:v>7.0553199999999996E-2</c:v>
                </c:pt>
                <c:pt idx="18296">
                  <c:v>7.4216900000000002E-2</c:v>
                </c:pt>
                <c:pt idx="18297">
                  <c:v>7.7908599999999995E-2</c:v>
                </c:pt>
                <c:pt idx="18298">
                  <c:v>8.1625799999999998E-2</c:v>
                </c:pt>
                <c:pt idx="18299">
                  <c:v>8.53656E-2</c:v>
                </c:pt>
                <c:pt idx="18300">
                  <c:v>8.9125200000000002E-2</c:v>
                </c:pt>
                <c:pt idx="18301">
                  <c:v>9.2901800000000007E-2</c:v>
                </c:pt>
                <c:pt idx="18302">
                  <c:v>9.6693100000000004E-2</c:v>
                </c:pt>
                <c:pt idx="18303">
                  <c:v>0.100497</c:v>
                </c:pt>
                <c:pt idx="18304">
                  <c:v>0.104309</c:v>
                </c:pt>
                <c:pt idx="18305">
                  <c:v>0.108127</c:v>
                </c:pt>
                <c:pt idx="18306">
                  <c:v>0.111947</c:v>
                </c:pt>
                <c:pt idx="18307">
                  <c:v>0.11576699999999999</c:v>
                </c:pt>
                <c:pt idx="18308">
                  <c:v>0.119584</c:v>
                </c:pt>
                <c:pt idx="18309">
                  <c:v>0.123395</c:v>
                </c:pt>
                <c:pt idx="18310">
                  <c:v>0.12719800000000001</c:v>
                </c:pt>
                <c:pt idx="18311">
                  <c:v>0.13098899999999999</c:v>
                </c:pt>
                <c:pt idx="18312">
                  <c:v>0.13476399999999999</c:v>
                </c:pt>
                <c:pt idx="18313">
                  <c:v>0.138519</c:v>
                </c:pt>
                <c:pt idx="18314">
                  <c:v>0.14225099999999999</c:v>
                </c:pt>
                <c:pt idx="18315">
                  <c:v>0.145956</c:v>
                </c:pt>
                <c:pt idx="18316">
                  <c:v>0.14963199999999999</c:v>
                </c:pt>
                <c:pt idx="18317">
                  <c:v>0.15327499999999999</c:v>
                </c:pt>
                <c:pt idx="18318">
                  <c:v>0.15688299999999999</c:v>
                </c:pt>
                <c:pt idx="18319">
                  <c:v>0.16045200000000001</c:v>
                </c:pt>
                <c:pt idx="18320">
                  <c:v>0.16398099999999999</c:v>
                </c:pt>
                <c:pt idx="18321">
                  <c:v>0.167463</c:v>
                </c:pt>
                <c:pt idx="18322">
                  <c:v>0.17089699999999999</c:v>
                </c:pt>
                <c:pt idx="18323">
                  <c:v>0.17427799999999999</c:v>
                </c:pt>
                <c:pt idx="18324">
                  <c:v>0.17760400000000001</c:v>
                </c:pt>
                <c:pt idx="18325">
                  <c:v>0.18087400000000001</c:v>
                </c:pt>
                <c:pt idx="18326">
                  <c:v>0.184086</c:v>
                </c:pt>
                <c:pt idx="18327">
                  <c:v>0.18723799999999999</c:v>
                </c:pt>
                <c:pt idx="18328">
                  <c:v>0.19032399999999999</c:v>
                </c:pt>
                <c:pt idx="18329">
                  <c:v>0.19334100000000001</c:v>
                </c:pt>
                <c:pt idx="18330">
                  <c:v>0.19628599999999999</c:v>
                </c:pt>
                <c:pt idx="18331">
                  <c:v>0.199156</c:v>
                </c:pt>
                <c:pt idx="18332">
                  <c:v>0.20194799999999999</c:v>
                </c:pt>
                <c:pt idx="18333">
                  <c:v>0.20466000000000001</c:v>
                </c:pt>
                <c:pt idx="18334">
                  <c:v>0.207288</c:v>
                </c:pt>
                <c:pt idx="18335">
                  <c:v>0.20982999999999999</c:v>
                </c:pt>
                <c:pt idx="18336">
                  <c:v>0.212283</c:v>
                </c:pt>
                <c:pt idx="18337">
                  <c:v>0.214645</c:v>
                </c:pt>
                <c:pt idx="18338">
                  <c:v>0.21691299999999999</c:v>
                </c:pt>
                <c:pt idx="18339">
                  <c:v>0.219084</c:v>
                </c:pt>
                <c:pt idx="18340">
                  <c:v>0.22115499999999999</c:v>
                </c:pt>
                <c:pt idx="18341">
                  <c:v>0.22312399999999999</c:v>
                </c:pt>
                <c:pt idx="18342">
                  <c:v>0.22498699999999999</c:v>
                </c:pt>
                <c:pt idx="18343">
                  <c:v>0.226745</c:v>
                </c:pt>
                <c:pt idx="18344">
                  <c:v>0.22839400000000001</c:v>
                </c:pt>
                <c:pt idx="18345">
                  <c:v>0.229935</c:v>
                </c:pt>
                <c:pt idx="18346">
                  <c:v>0.23136499999999999</c:v>
                </c:pt>
                <c:pt idx="18347">
                  <c:v>0.232685</c:v>
                </c:pt>
                <c:pt idx="18348">
                  <c:v>0.23389399999999999</c:v>
                </c:pt>
                <c:pt idx="18349">
                  <c:v>0.234989</c:v>
                </c:pt>
                <c:pt idx="18350">
                  <c:v>0.23597000000000001</c:v>
                </c:pt>
                <c:pt idx="18351">
                  <c:v>0.23683499999999999</c:v>
                </c:pt>
                <c:pt idx="18352">
                  <c:v>0.23758299999999999</c:v>
                </c:pt>
                <c:pt idx="18353">
                  <c:v>0.23821300000000001</c:v>
                </c:pt>
                <c:pt idx="18354">
                  <c:v>0.23872499999999999</c:v>
                </c:pt>
                <c:pt idx="18355">
                  <c:v>0.239118</c:v>
                </c:pt>
                <c:pt idx="18356">
                  <c:v>0.23939099999999999</c:v>
                </c:pt>
                <c:pt idx="18357">
                  <c:v>0.239542</c:v>
                </c:pt>
                <c:pt idx="18358">
                  <c:v>0.23957000000000001</c:v>
                </c:pt>
                <c:pt idx="18359">
                  <c:v>0.23947299999999999</c:v>
                </c:pt>
                <c:pt idx="18360">
                  <c:v>0.23925299999999999</c:v>
                </c:pt>
                <c:pt idx="18361">
                  <c:v>0.23890800000000001</c:v>
                </c:pt>
                <c:pt idx="18362">
                  <c:v>0.23843800000000001</c:v>
                </c:pt>
                <c:pt idx="18363">
                  <c:v>0.237846</c:v>
                </c:pt>
                <c:pt idx="18364">
                  <c:v>0.23713100000000001</c:v>
                </c:pt>
                <c:pt idx="18365">
                  <c:v>0.23629</c:v>
                </c:pt>
                <c:pt idx="18366">
                  <c:v>0.23532500000000001</c:v>
                </c:pt>
                <c:pt idx="18367">
                  <c:v>0.234236</c:v>
                </c:pt>
                <c:pt idx="18368">
                  <c:v>0.23302700000000001</c:v>
                </c:pt>
                <c:pt idx="18369">
                  <c:v>0.23169999999999999</c:v>
                </c:pt>
                <c:pt idx="18370">
                  <c:v>0.23025699999999999</c:v>
                </c:pt>
                <c:pt idx="18371">
                  <c:v>0.22869700000000001</c:v>
                </c:pt>
                <c:pt idx="18372">
                  <c:v>0.227021</c:v>
                </c:pt>
                <c:pt idx="18373">
                  <c:v>0.22522900000000001</c:v>
                </c:pt>
                <c:pt idx="18374">
                  <c:v>0.22332299999999999</c:v>
                </c:pt>
                <c:pt idx="18375">
                  <c:v>0.221303</c:v>
                </c:pt>
                <c:pt idx="18376">
                  <c:v>0.219171</c:v>
                </c:pt>
                <c:pt idx="18377">
                  <c:v>0.21693000000000001</c:v>
                </c:pt>
                <c:pt idx="18378">
                  <c:v>0.21458199999999999</c:v>
                </c:pt>
                <c:pt idx="18379">
                  <c:v>0.21213099999999999</c:v>
                </c:pt>
                <c:pt idx="18380">
                  <c:v>0.20957700000000001</c:v>
                </c:pt>
                <c:pt idx="18381">
                  <c:v>0.206923</c:v>
                </c:pt>
                <c:pt idx="18382">
                  <c:v>0.20417099999999999</c:v>
                </c:pt>
                <c:pt idx="18383">
                  <c:v>0.201325</c:v>
                </c:pt>
                <c:pt idx="18384">
                  <c:v>0.198383</c:v>
                </c:pt>
                <c:pt idx="18385">
                  <c:v>0.19534399999999999</c:v>
                </c:pt>
                <c:pt idx="18386">
                  <c:v>0.192214</c:v>
                </c:pt>
                <c:pt idx="18387">
                  <c:v>0.188997</c:v>
                </c:pt>
                <c:pt idx="18388">
                  <c:v>0.185696</c:v>
                </c:pt>
                <c:pt idx="18389">
                  <c:v>0.182311</c:v>
                </c:pt>
                <c:pt idx="18390">
                  <c:v>0.178846</c:v>
                </c:pt>
                <c:pt idx="18391">
                  <c:v>0.17530499999999999</c:v>
                </c:pt>
                <c:pt idx="18392">
                  <c:v>0.17169200000000001</c:v>
                </c:pt>
                <c:pt idx="18393">
                  <c:v>0.16800799999999999</c:v>
                </c:pt>
                <c:pt idx="18394">
                  <c:v>0.16425699999999999</c:v>
                </c:pt>
                <c:pt idx="18395">
                  <c:v>0.160441</c:v>
                </c:pt>
                <c:pt idx="18396">
                  <c:v>0.15656400000000001</c:v>
                </c:pt>
                <c:pt idx="18397">
                  <c:v>0.15262899999999999</c:v>
                </c:pt>
                <c:pt idx="18398">
                  <c:v>0.148641</c:v>
                </c:pt>
                <c:pt idx="18399">
                  <c:v>0.14460400000000001</c:v>
                </c:pt>
                <c:pt idx="18400">
                  <c:v>0.14052100000000001</c:v>
                </c:pt>
                <c:pt idx="18401">
                  <c:v>0.13639499999999999</c:v>
                </c:pt>
                <c:pt idx="18402">
                  <c:v>0.13222999999999999</c:v>
                </c:pt>
                <c:pt idx="18403">
                  <c:v>0.128029</c:v>
                </c:pt>
                <c:pt idx="18404">
                  <c:v>0.123797</c:v>
                </c:pt>
                <c:pt idx="18405">
                  <c:v>0.119537</c:v>
                </c:pt>
                <c:pt idx="18406">
                  <c:v>0.11525000000000001</c:v>
                </c:pt>
                <c:pt idx="18407">
                  <c:v>0.110942</c:v>
                </c:pt>
                <c:pt idx="18408">
                  <c:v>0.106616</c:v>
                </c:pt>
                <c:pt idx="18409">
                  <c:v>0.102275</c:v>
                </c:pt>
                <c:pt idx="18410">
                  <c:v>9.7923399999999994E-2</c:v>
                </c:pt>
                <c:pt idx="18411">
                  <c:v>9.3563099999999996E-2</c:v>
                </c:pt>
                <c:pt idx="18412">
                  <c:v>8.9197899999999997E-2</c:v>
                </c:pt>
                <c:pt idx="18413">
                  <c:v>8.4831400000000001E-2</c:v>
                </c:pt>
                <c:pt idx="18414">
                  <c:v>8.04671E-2</c:v>
                </c:pt>
                <c:pt idx="18415">
                  <c:v>7.6106400000000005E-2</c:v>
                </c:pt>
                <c:pt idx="18416">
                  <c:v>7.1749099999999996E-2</c:v>
                </c:pt>
                <c:pt idx="18417">
                  <c:v>6.7400699999999994E-2</c:v>
                </c:pt>
                <c:pt idx="18418">
                  <c:v>6.3068600000000002E-2</c:v>
                </c:pt>
                <c:pt idx="18419">
                  <c:v>5.8755500000000002E-2</c:v>
                </c:pt>
                <c:pt idx="18420">
                  <c:v>5.4463299999999999E-2</c:v>
                </c:pt>
                <c:pt idx="18421">
                  <c:v>5.0195999999999998E-2</c:v>
                </c:pt>
                <c:pt idx="18422">
                  <c:v>4.5958100000000002E-2</c:v>
                </c:pt>
                <c:pt idx="18423">
                  <c:v>4.1753199999999997E-2</c:v>
                </c:pt>
                <c:pt idx="18424">
                  <c:v>3.7584300000000001E-2</c:v>
                </c:pt>
                <c:pt idx="18425">
                  <c:v>3.3453799999999999E-2</c:v>
                </c:pt>
                <c:pt idx="18426">
                  <c:v>2.9364700000000001E-2</c:v>
                </c:pt>
                <c:pt idx="18427">
                  <c:v>2.53198E-2</c:v>
                </c:pt>
                <c:pt idx="18428">
                  <c:v>2.1322199999999999E-2</c:v>
                </c:pt>
                <c:pt idx="18429">
                  <c:v>1.7374799999999999E-2</c:v>
                </c:pt>
                <c:pt idx="18430">
                  <c:v>1.3480499999999999E-2</c:v>
                </c:pt>
                <c:pt idx="18431" formatCode="0.00E+00">
                  <c:v>9.6423299999999993E-3</c:v>
                </c:pt>
                <c:pt idx="18432" formatCode="0.00E+00">
                  <c:v>5.8634100000000003E-3</c:v>
                </c:pt>
                <c:pt idx="18433" formatCode="0.00E+00">
                  <c:v>2.14643E-3</c:v>
                </c:pt>
                <c:pt idx="18434" formatCode="0.00E+00">
                  <c:v>-1.50596E-3</c:v>
                </c:pt>
                <c:pt idx="18435" formatCode="0.00E+00">
                  <c:v>-5.0910900000000004E-3</c:v>
                </c:pt>
                <c:pt idx="18436" formatCode="0.00E+00">
                  <c:v>-8.6065800000000008E-3</c:v>
                </c:pt>
                <c:pt idx="18437">
                  <c:v>-1.20505E-2</c:v>
                </c:pt>
                <c:pt idx="18438">
                  <c:v>-1.54209E-2</c:v>
                </c:pt>
                <c:pt idx="18439">
                  <c:v>-1.8715900000000001E-2</c:v>
                </c:pt>
                <c:pt idx="18440">
                  <c:v>-2.1933600000000001E-2</c:v>
                </c:pt>
                <c:pt idx="18441">
                  <c:v>-2.5071599999999999E-2</c:v>
                </c:pt>
                <c:pt idx="18442">
                  <c:v>-2.8127699999999999E-2</c:v>
                </c:pt>
                <c:pt idx="18443">
                  <c:v>-3.1099700000000001E-2</c:v>
                </c:pt>
                <c:pt idx="18444">
                  <c:v>-3.3986200000000001E-2</c:v>
                </c:pt>
                <c:pt idx="18445">
                  <c:v>-3.67865E-2</c:v>
                </c:pt>
                <c:pt idx="18446">
                  <c:v>-3.9499300000000001E-2</c:v>
                </c:pt>
                <c:pt idx="18447">
                  <c:v>-4.2122800000000002E-2</c:v>
                </c:pt>
                <c:pt idx="18448">
                  <c:v>-4.4654699999999999E-2</c:v>
                </c:pt>
                <c:pt idx="18449">
                  <c:v>-4.7093099999999999E-2</c:v>
                </c:pt>
                <c:pt idx="18450">
                  <c:v>-4.94367E-2</c:v>
                </c:pt>
                <c:pt idx="18451">
                  <c:v>-5.1684599999999997E-2</c:v>
                </c:pt>
                <c:pt idx="18452">
                  <c:v>-5.3835899999999999E-2</c:v>
                </c:pt>
                <c:pt idx="18453">
                  <c:v>-5.5889599999999998E-2</c:v>
                </c:pt>
                <c:pt idx="18454">
                  <c:v>-5.7844899999999998E-2</c:v>
                </c:pt>
                <c:pt idx="18455">
                  <c:v>-5.97011E-2</c:v>
                </c:pt>
                <c:pt idx="18456">
                  <c:v>-6.1457299999999999E-2</c:v>
                </c:pt>
                <c:pt idx="18457">
                  <c:v>-6.3113199999999994E-2</c:v>
                </c:pt>
                <c:pt idx="18458">
                  <c:v>-6.4668799999999999E-2</c:v>
                </c:pt>
                <c:pt idx="18459">
                  <c:v>-6.61244E-2</c:v>
                </c:pt>
                <c:pt idx="18460">
                  <c:v>-6.7479399999999995E-2</c:v>
                </c:pt>
                <c:pt idx="18461">
                  <c:v>-6.8733000000000002E-2</c:v>
                </c:pt>
                <c:pt idx="18462">
                  <c:v>-6.9884600000000005E-2</c:v>
                </c:pt>
                <c:pt idx="18463">
                  <c:v>-7.0933899999999994E-2</c:v>
                </c:pt>
                <c:pt idx="18464">
                  <c:v>-7.1880700000000006E-2</c:v>
                </c:pt>
                <c:pt idx="18465">
                  <c:v>-7.2725600000000001E-2</c:v>
                </c:pt>
                <c:pt idx="18466">
                  <c:v>-7.3469199999999998E-2</c:v>
                </c:pt>
                <c:pt idx="18467">
                  <c:v>-7.4111999999999997E-2</c:v>
                </c:pt>
                <c:pt idx="18468">
                  <c:v>-7.4653999999999998E-2</c:v>
                </c:pt>
                <c:pt idx="18469">
                  <c:v>-7.5095099999999998E-2</c:v>
                </c:pt>
                <c:pt idx="18470">
                  <c:v>-7.5435100000000005E-2</c:v>
                </c:pt>
                <c:pt idx="18471">
                  <c:v>-7.56743E-2</c:v>
                </c:pt>
                <c:pt idx="18472">
                  <c:v>-7.58128E-2</c:v>
                </c:pt>
                <c:pt idx="18473">
                  <c:v>-7.5851100000000005E-2</c:v>
                </c:pt>
                <c:pt idx="18474">
                  <c:v>-7.5790200000000002E-2</c:v>
                </c:pt>
                <c:pt idx="18475">
                  <c:v>-7.5631699999999996E-2</c:v>
                </c:pt>
                <c:pt idx="18476">
                  <c:v>-7.5376700000000005E-2</c:v>
                </c:pt>
                <c:pt idx="18477">
                  <c:v>-7.5025800000000004E-2</c:v>
                </c:pt>
                <c:pt idx="18478">
                  <c:v>-7.4580300000000002E-2</c:v>
                </c:pt>
                <c:pt idx="18479">
                  <c:v>-7.4041399999999993E-2</c:v>
                </c:pt>
                <c:pt idx="18480">
                  <c:v>-7.34099E-2</c:v>
                </c:pt>
                <c:pt idx="18481">
                  <c:v>-7.2686600000000004E-2</c:v>
                </c:pt>
                <c:pt idx="18482">
                  <c:v>-7.1872599999999995E-2</c:v>
                </c:pt>
                <c:pt idx="18483">
                  <c:v>-7.0969699999999997E-2</c:v>
                </c:pt>
                <c:pt idx="18484">
                  <c:v>-6.9979299999999994E-2</c:v>
                </c:pt>
                <c:pt idx="18485">
                  <c:v>-6.8902699999999997E-2</c:v>
                </c:pt>
                <c:pt idx="18486">
                  <c:v>-6.7741200000000001E-2</c:v>
                </c:pt>
                <c:pt idx="18487">
                  <c:v>-6.6495899999999997E-2</c:v>
                </c:pt>
                <c:pt idx="18488">
                  <c:v>-6.5168199999999996E-2</c:v>
                </c:pt>
                <c:pt idx="18489">
                  <c:v>-6.3759899999999994E-2</c:v>
                </c:pt>
                <c:pt idx="18490">
                  <c:v>-6.2273299999999997E-2</c:v>
                </c:pt>
                <c:pt idx="18491">
                  <c:v>-6.0710800000000002E-2</c:v>
                </c:pt>
                <c:pt idx="18492">
                  <c:v>-5.9073599999999997E-2</c:v>
                </c:pt>
                <c:pt idx="18493">
                  <c:v>-5.7362799999999999E-2</c:v>
                </c:pt>
                <c:pt idx="18494">
                  <c:v>-5.5579000000000003E-2</c:v>
                </c:pt>
                <c:pt idx="18495">
                  <c:v>-5.3723699999999999E-2</c:v>
                </c:pt>
                <c:pt idx="18496">
                  <c:v>-5.1799699999999997E-2</c:v>
                </c:pt>
                <c:pt idx="18497">
                  <c:v>-4.9809399999999997E-2</c:v>
                </c:pt>
                <c:pt idx="18498">
                  <c:v>-4.7754999999999999E-2</c:v>
                </c:pt>
                <c:pt idx="18499">
                  <c:v>-4.5638400000000003E-2</c:v>
                </c:pt>
                <c:pt idx="18500">
                  <c:v>-4.3461399999999997E-2</c:v>
                </c:pt>
                <c:pt idx="18501">
                  <c:v>-4.1225999999999999E-2</c:v>
                </c:pt>
                <c:pt idx="18502">
                  <c:v>-3.8934000000000003E-2</c:v>
                </c:pt>
                <c:pt idx="18503">
                  <c:v>-3.6586899999999999E-2</c:v>
                </c:pt>
                <c:pt idx="18504">
                  <c:v>-3.4186000000000001E-2</c:v>
                </c:pt>
                <c:pt idx="18505">
                  <c:v>-3.1733600000000001E-2</c:v>
                </c:pt>
                <c:pt idx="18506">
                  <c:v>-2.92321E-2</c:v>
                </c:pt>
                <c:pt idx="18507">
                  <c:v>-2.6683999999999999E-2</c:v>
                </c:pt>
                <c:pt idx="18508">
                  <c:v>-2.4091399999999999E-2</c:v>
                </c:pt>
                <c:pt idx="18509">
                  <c:v>-2.1456900000000001E-2</c:v>
                </c:pt>
                <c:pt idx="18510">
                  <c:v>-1.87832E-2</c:v>
                </c:pt>
                <c:pt idx="18511">
                  <c:v>-1.6072300000000001E-2</c:v>
                </c:pt>
                <c:pt idx="18512">
                  <c:v>-1.33258E-2</c:v>
                </c:pt>
                <c:pt idx="18513">
                  <c:v>-1.0545300000000001E-2</c:v>
                </c:pt>
                <c:pt idx="18514" formatCode="0.00E+00">
                  <c:v>-7.7327100000000003E-3</c:v>
                </c:pt>
                <c:pt idx="18515" formatCode="0.00E+00">
                  <c:v>-4.8901300000000003E-3</c:v>
                </c:pt>
                <c:pt idx="18516" formatCode="0.00E+00">
                  <c:v>-2.01965E-3</c:v>
                </c:pt>
                <c:pt idx="18517" formatCode="0.00E+00">
                  <c:v>8.7679100000000003E-4</c:v>
                </c:pt>
                <c:pt idx="18518" formatCode="0.00E+00">
                  <c:v>3.79729E-3</c:v>
                </c:pt>
                <c:pt idx="18519" formatCode="0.00E+00">
                  <c:v>6.73962E-3</c:v>
                </c:pt>
                <c:pt idx="18520" formatCode="0.00E+00">
                  <c:v>9.7013599999999992E-3</c:v>
                </c:pt>
                <c:pt idx="18521">
                  <c:v>1.2680200000000001E-2</c:v>
                </c:pt>
                <c:pt idx="18522">
                  <c:v>1.56741E-2</c:v>
                </c:pt>
                <c:pt idx="18523">
                  <c:v>1.8681099999999999E-2</c:v>
                </c:pt>
                <c:pt idx="18524">
                  <c:v>2.1699099999999999E-2</c:v>
                </c:pt>
                <c:pt idx="18525">
                  <c:v>2.4726100000000001E-2</c:v>
                </c:pt>
                <c:pt idx="18526">
                  <c:v>2.776E-2</c:v>
                </c:pt>
                <c:pt idx="18527">
                  <c:v>3.0798099999999998E-2</c:v>
                </c:pt>
                <c:pt idx="18528">
                  <c:v>3.3838399999999998E-2</c:v>
                </c:pt>
                <c:pt idx="18529">
                  <c:v>3.6878800000000003E-2</c:v>
                </c:pt>
                <c:pt idx="18530">
                  <c:v>3.9917099999999997E-2</c:v>
                </c:pt>
                <c:pt idx="18531">
                  <c:v>4.2950799999999997E-2</c:v>
                </c:pt>
                <c:pt idx="18532">
                  <c:v>4.5977799999999999E-2</c:v>
                </c:pt>
                <c:pt idx="18533">
                  <c:v>4.8995700000000003E-2</c:v>
                </c:pt>
                <c:pt idx="18534">
                  <c:v>5.2002600000000003E-2</c:v>
                </c:pt>
                <c:pt idx="18535">
                  <c:v>5.4996400000000001E-2</c:v>
                </c:pt>
                <c:pt idx="18536">
                  <c:v>5.7975199999999998E-2</c:v>
                </c:pt>
                <c:pt idx="18537">
                  <c:v>6.0936999999999998E-2</c:v>
                </c:pt>
                <c:pt idx="18538">
                  <c:v>6.3879400000000003E-2</c:v>
                </c:pt>
                <c:pt idx="18539">
                  <c:v>6.6799899999999995E-2</c:v>
                </c:pt>
                <c:pt idx="18540">
                  <c:v>6.9696300000000003E-2</c:v>
                </c:pt>
                <c:pt idx="18541">
                  <c:v>7.2567099999999995E-2</c:v>
                </c:pt>
                <c:pt idx="18542">
                  <c:v>7.5410599999999994E-2</c:v>
                </c:pt>
                <c:pt idx="18543">
                  <c:v>7.8225299999999998E-2</c:v>
                </c:pt>
                <c:pt idx="18544">
                  <c:v>8.1009300000000006E-2</c:v>
                </c:pt>
                <c:pt idx="18545">
                  <c:v>8.3761000000000002E-2</c:v>
                </c:pt>
                <c:pt idx="18546">
                  <c:v>8.6478600000000003E-2</c:v>
                </c:pt>
                <c:pt idx="18547">
                  <c:v>8.9160000000000003E-2</c:v>
                </c:pt>
                <c:pt idx="18548">
                  <c:v>9.1803800000000005E-2</c:v>
                </c:pt>
                <c:pt idx="18549">
                  <c:v>9.4408199999999998E-2</c:v>
                </c:pt>
                <c:pt idx="18550">
                  <c:v>9.6971399999999999E-2</c:v>
                </c:pt>
                <c:pt idx="18551">
                  <c:v>9.9491300000000005E-2</c:v>
                </c:pt>
                <c:pt idx="18552">
                  <c:v>0.101966</c:v>
                </c:pt>
                <c:pt idx="18553">
                  <c:v>0.104394</c:v>
                </c:pt>
                <c:pt idx="18554">
                  <c:v>0.10677399999999999</c:v>
                </c:pt>
                <c:pt idx="18555">
                  <c:v>0.10910499999999999</c:v>
                </c:pt>
                <c:pt idx="18556">
                  <c:v>0.111385</c:v>
                </c:pt>
                <c:pt idx="18557">
                  <c:v>0.113611</c:v>
                </c:pt>
                <c:pt idx="18558">
                  <c:v>0.115782</c:v>
                </c:pt>
                <c:pt idx="18559">
                  <c:v>0.117896</c:v>
                </c:pt>
                <c:pt idx="18560">
                  <c:v>0.119952</c:v>
                </c:pt>
                <c:pt idx="18561">
                  <c:v>0.121948</c:v>
                </c:pt>
                <c:pt idx="18562">
                  <c:v>0.12388200000000001</c:v>
                </c:pt>
                <c:pt idx="18563">
                  <c:v>0.125753</c:v>
                </c:pt>
                <c:pt idx="18564">
                  <c:v>0.12755900000000001</c:v>
                </c:pt>
                <c:pt idx="18565">
                  <c:v>0.129298</c:v>
                </c:pt>
                <c:pt idx="18566">
                  <c:v>0.13097</c:v>
                </c:pt>
                <c:pt idx="18567">
                  <c:v>0.132572</c:v>
                </c:pt>
                <c:pt idx="18568">
                  <c:v>0.134105</c:v>
                </c:pt>
                <c:pt idx="18569">
                  <c:v>0.13556399999999999</c:v>
                </c:pt>
                <c:pt idx="18570">
                  <c:v>0.13694999999999999</c:v>
                </c:pt>
                <c:pt idx="18571">
                  <c:v>0.13825899999999999</c:v>
                </c:pt>
                <c:pt idx="18572">
                  <c:v>0.139492</c:v>
                </c:pt>
                <c:pt idx="18573">
                  <c:v>0.140648</c:v>
                </c:pt>
                <c:pt idx="18574">
                  <c:v>0.14172499999999999</c:v>
                </c:pt>
                <c:pt idx="18575">
                  <c:v>0.14272299999999999</c:v>
                </c:pt>
                <c:pt idx="18576">
                  <c:v>0.14364099999999999</c:v>
                </c:pt>
                <c:pt idx="18577">
                  <c:v>0.14447699999999999</c:v>
                </c:pt>
                <c:pt idx="18578">
                  <c:v>0.145232</c:v>
                </c:pt>
                <c:pt idx="18579">
                  <c:v>0.145903</c:v>
                </c:pt>
                <c:pt idx="18580">
                  <c:v>0.14649200000000001</c:v>
                </c:pt>
                <c:pt idx="18581">
                  <c:v>0.14699599999999999</c:v>
                </c:pt>
                <c:pt idx="18582">
                  <c:v>0.14741499999999999</c:v>
                </c:pt>
                <c:pt idx="18583">
                  <c:v>0.14774699999999999</c:v>
                </c:pt>
                <c:pt idx="18584">
                  <c:v>0.14799200000000001</c:v>
                </c:pt>
                <c:pt idx="18585">
                  <c:v>0.14815</c:v>
                </c:pt>
                <c:pt idx="18586">
                  <c:v>0.14821799999999999</c:v>
                </c:pt>
                <c:pt idx="18587">
                  <c:v>0.148197</c:v>
                </c:pt>
                <c:pt idx="18588">
                  <c:v>0.14808499999999999</c:v>
                </c:pt>
                <c:pt idx="18589">
                  <c:v>0.14788299999999999</c:v>
                </c:pt>
                <c:pt idx="18590">
                  <c:v>0.147588</c:v>
                </c:pt>
                <c:pt idx="18591">
                  <c:v>0.147201</c:v>
                </c:pt>
                <c:pt idx="18592">
                  <c:v>0.14672099999999999</c:v>
                </c:pt>
                <c:pt idx="18593">
                  <c:v>0.146146</c:v>
                </c:pt>
                <c:pt idx="18594">
                  <c:v>0.145478</c:v>
                </c:pt>
                <c:pt idx="18595">
                  <c:v>0.14471600000000001</c:v>
                </c:pt>
                <c:pt idx="18596">
                  <c:v>0.14385999999999999</c:v>
                </c:pt>
                <c:pt idx="18597">
                  <c:v>0.14291100000000001</c:v>
                </c:pt>
                <c:pt idx="18598">
                  <c:v>0.14186699999999999</c:v>
                </c:pt>
                <c:pt idx="18599">
                  <c:v>0.14072799999999999</c:v>
                </c:pt>
                <c:pt idx="18600">
                  <c:v>0.139492</c:v>
                </c:pt>
                <c:pt idx="18601">
                  <c:v>0.13816100000000001</c:v>
                </c:pt>
                <c:pt idx="18602">
                  <c:v>0.13673299999999999</c:v>
                </c:pt>
                <c:pt idx="18603">
                  <c:v>0.13521</c:v>
                </c:pt>
                <c:pt idx="18604">
                  <c:v>0.13359299999999999</c:v>
                </c:pt>
                <c:pt idx="18605">
                  <c:v>0.131882</c:v>
                </c:pt>
                <c:pt idx="18606">
                  <c:v>0.130077</c:v>
                </c:pt>
                <c:pt idx="18607">
                  <c:v>0.12817999999999999</c:v>
                </c:pt>
                <c:pt idx="18608">
                  <c:v>0.126189</c:v>
                </c:pt>
                <c:pt idx="18609">
                  <c:v>0.12410599999999999</c:v>
                </c:pt>
                <c:pt idx="18610">
                  <c:v>0.121932</c:v>
                </c:pt>
                <c:pt idx="18611">
                  <c:v>0.11966599999999999</c:v>
                </c:pt>
                <c:pt idx="18612">
                  <c:v>0.11731</c:v>
                </c:pt>
                <c:pt idx="18613">
                  <c:v>0.11486300000000001</c:v>
                </c:pt>
                <c:pt idx="18614">
                  <c:v>0.112327</c:v>
                </c:pt>
                <c:pt idx="18615">
                  <c:v>0.10970199999999999</c:v>
                </c:pt>
                <c:pt idx="18616">
                  <c:v>0.10699</c:v>
                </c:pt>
                <c:pt idx="18617">
                  <c:v>0.10419399999999999</c:v>
                </c:pt>
                <c:pt idx="18618">
                  <c:v>0.101313</c:v>
                </c:pt>
                <c:pt idx="18619">
                  <c:v>9.8349500000000006E-2</c:v>
                </c:pt>
                <c:pt idx="18620">
                  <c:v>9.5303799999999994E-2</c:v>
                </c:pt>
                <c:pt idx="18621">
                  <c:v>9.2176599999999997E-2</c:v>
                </c:pt>
                <c:pt idx="18622">
                  <c:v>8.8969199999999998E-2</c:v>
                </c:pt>
                <c:pt idx="18623">
                  <c:v>8.5683400000000007E-2</c:v>
                </c:pt>
                <c:pt idx="18624">
                  <c:v>8.2321500000000006E-2</c:v>
                </c:pt>
                <c:pt idx="18625">
                  <c:v>7.8885300000000005E-2</c:v>
                </c:pt>
                <c:pt idx="18626">
                  <c:v>7.5376399999999996E-2</c:v>
                </c:pt>
                <c:pt idx="18627">
                  <c:v>7.1797399999999997E-2</c:v>
                </c:pt>
                <c:pt idx="18628">
                  <c:v>6.8151400000000001E-2</c:v>
                </c:pt>
                <c:pt idx="18629">
                  <c:v>6.4440600000000001E-2</c:v>
                </c:pt>
                <c:pt idx="18630">
                  <c:v>6.0665700000000003E-2</c:v>
                </c:pt>
                <c:pt idx="18631">
                  <c:v>5.6827299999999997E-2</c:v>
                </c:pt>
                <c:pt idx="18632">
                  <c:v>5.2926399999999998E-2</c:v>
                </c:pt>
                <c:pt idx="18633">
                  <c:v>4.8965000000000002E-2</c:v>
                </c:pt>
                <c:pt idx="18634">
                  <c:v>4.4944600000000001E-2</c:v>
                </c:pt>
                <c:pt idx="18635">
                  <c:v>4.0866699999999999E-2</c:v>
                </c:pt>
                <c:pt idx="18636">
                  <c:v>3.6733700000000001E-2</c:v>
                </c:pt>
                <c:pt idx="18637">
                  <c:v>3.2548500000000001E-2</c:v>
                </c:pt>
                <c:pt idx="18638">
                  <c:v>2.8313899999999999E-2</c:v>
                </c:pt>
                <c:pt idx="18639">
                  <c:v>2.4032499999999998E-2</c:v>
                </c:pt>
                <c:pt idx="18640">
                  <c:v>1.9706499999999998E-2</c:v>
                </c:pt>
                <c:pt idx="18641">
                  <c:v>1.5337399999999999E-2</c:v>
                </c:pt>
                <c:pt idx="18642">
                  <c:v>1.09268E-2</c:v>
                </c:pt>
                <c:pt idx="18643" formatCode="0.00E+00">
                  <c:v>6.47731E-3</c:v>
                </c:pt>
                <c:pt idx="18644" formatCode="0.00E+00">
                  <c:v>1.99242E-3</c:v>
                </c:pt>
                <c:pt idx="18645" formatCode="0.00E+00">
                  <c:v>-2.5242900000000002E-3</c:v>
                </c:pt>
                <c:pt idx="18646" formatCode="0.00E+00">
                  <c:v>-7.0693700000000002E-3</c:v>
                </c:pt>
                <c:pt idx="18647">
                  <c:v>-1.16398E-2</c:v>
                </c:pt>
                <c:pt idx="18648">
                  <c:v>-1.6233500000000001E-2</c:v>
                </c:pt>
                <c:pt idx="18649">
                  <c:v>-2.0849099999999999E-2</c:v>
                </c:pt>
                <c:pt idx="18650">
                  <c:v>-2.5484699999999999E-2</c:v>
                </c:pt>
                <c:pt idx="18651">
                  <c:v>-3.0138100000000001E-2</c:v>
                </c:pt>
                <c:pt idx="18652">
                  <c:v>-3.4805999999999997E-2</c:v>
                </c:pt>
                <c:pt idx="18653">
                  <c:v>-3.9485199999999998E-2</c:v>
                </c:pt>
                <c:pt idx="18654">
                  <c:v>-4.4172099999999999E-2</c:v>
                </c:pt>
                <c:pt idx="18655">
                  <c:v>-4.88624E-2</c:v>
                </c:pt>
                <c:pt idx="18656">
                  <c:v>-5.3551000000000001E-2</c:v>
                </c:pt>
                <c:pt idx="18657">
                  <c:v>-5.8233600000000003E-2</c:v>
                </c:pt>
                <c:pt idx="18658">
                  <c:v>-6.2907299999999999E-2</c:v>
                </c:pt>
                <c:pt idx="18659">
                  <c:v>-6.7568699999999995E-2</c:v>
                </c:pt>
                <c:pt idx="18660">
                  <c:v>-7.2214100000000003E-2</c:v>
                </c:pt>
                <c:pt idx="18661">
                  <c:v>-7.6840699999999998E-2</c:v>
                </c:pt>
                <c:pt idx="18662">
                  <c:v>-8.1445600000000007E-2</c:v>
                </c:pt>
                <c:pt idx="18663">
                  <c:v>-8.6025599999999994E-2</c:v>
                </c:pt>
                <c:pt idx="18664">
                  <c:v>-9.0578699999999998E-2</c:v>
                </c:pt>
                <c:pt idx="18665">
                  <c:v>-9.5104099999999997E-2</c:v>
                </c:pt>
                <c:pt idx="18666">
                  <c:v>-9.9600400000000006E-2</c:v>
                </c:pt>
                <c:pt idx="18667">
                  <c:v>-0.104065</c:v>
                </c:pt>
                <c:pt idx="18668">
                  <c:v>-0.10849399999999999</c:v>
                </c:pt>
                <c:pt idx="18669">
                  <c:v>-0.112885</c:v>
                </c:pt>
                <c:pt idx="18670">
                  <c:v>-0.117229</c:v>
                </c:pt>
                <c:pt idx="18671">
                  <c:v>-0.121518</c:v>
                </c:pt>
                <c:pt idx="18672">
                  <c:v>-0.125753</c:v>
                </c:pt>
                <c:pt idx="18673">
                  <c:v>-0.12993099999999999</c:v>
                </c:pt>
                <c:pt idx="18674">
                  <c:v>-0.13405</c:v>
                </c:pt>
                <c:pt idx="18675">
                  <c:v>-0.13810900000000001</c:v>
                </c:pt>
                <c:pt idx="18676">
                  <c:v>-0.14210400000000001</c:v>
                </c:pt>
                <c:pt idx="18677">
                  <c:v>-0.146033</c:v>
                </c:pt>
                <c:pt idx="18678">
                  <c:v>-0.149895</c:v>
                </c:pt>
                <c:pt idx="18679">
                  <c:v>-0.15368499999999999</c:v>
                </c:pt>
                <c:pt idx="18680">
                  <c:v>-0.15740199999999999</c:v>
                </c:pt>
                <c:pt idx="18681">
                  <c:v>-0.16104199999999999</c:v>
                </c:pt>
                <c:pt idx="18682">
                  <c:v>-0.164602</c:v>
                </c:pt>
                <c:pt idx="18683">
                  <c:v>-0.168077</c:v>
                </c:pt>
                <c:pt idx="18684">
                  <c:v>-0.17146400000000001</c:v>
                </c:pt>
                <c:pt idx="18685">
                  <c:v>-0.174761</c:v>
                </c:pt>
                <c:pt idx="18686">
                  <c:v>-0.17796699999999999</c:v>
                </c:pt>
                <c:pt idx="18687">
                  <c:v>-0.18107899999999999</c:v>
                </c:pt>
                <c:pt idx="18688">
                  <c:v>-0.18409700000000001</c:v>
                </c:pt>
                <c:pt idx="18689">
                  <c:v>-0.18701799999999999</c:v>
                </c:pt>
                <c:pt idx="18690">
                  <c:v>-0.18984000000000001</c:v>
                </c:pt>
                <c:pt idx="18691">
                  <c:v>-0.19256100000000001</c:v>
                </c:pt>
                <c:pt idx="18692">
                  <c:v>-0.19518099999999999</c:v>
                </c:pt>
                <c:pt idx="18693">
                  <c:v>-0.19769600000000001</c:v>
                </c:pt>
                <c:pt idx="18694">
                  <c:v>-0.200102</c:v>
                </c:pt>
                <c:pt idx="18695">
                  <c:v>-0.20239599999999999</c:v>
                </c:pt>
                <c:pt idx="18696">
                  <c:v>-0.20457500000000001</c:v>
                </c:pt>
                <c:pt idx="18697">
                  <c:v>-0.20663599999999999</c:v>
                </c:pt>
                <c:pt idx="18698">
                  <c:v>-0.20857700000000001</c:v>
                </c:pt>
                <c:pt idx="18699">
                  <c:v>-0.210397</c:v>
                </c:pt>
                <c:pt idx="18700">
                  <c:v>-0.21209500000000001</c:v>
                </c:pt>
                <c:pt idx="18701">
                  <c:v>-0.213672</c:v>
                </c:pt>
                <c:pt idx="18702">
                  <c:v>-0.21512899999999999</c:v>
                </c:pt>
                <c:pt idx="18703">
                  <c:v>-0.21646599999999999</c:v>
                </c:pt>
                <c:pt idx="18704">
                  <c:v>-0.21768199999999999</c:v>
                </c:pt>
                <c:pt idx="18705">
                  <c:v>-0.218779</c:v>
                </c:pt>
                <c:pt idx="18706">
                  <c:v>-0.219754</c:v>
                </c:pt>
                <c:pt idx="18707">
                  <c:v>-0.220609</c:v>
                </c:pt>
                <c:pt idx="18708">
                  <c:v>-0.22134300000000001</c:v>
                </c:pt>
                <c:pt idx="18709">
                  <c:v>-0.22195699999999999</c:v>
                </c:pt>
                <c:pt idx="18710">
                  <c:v>-0.22244800000000001</c:v>
                </c:pt>
                <c:pt idx="18711">
                  <c:v>-0.22281200000000001</c:v>
                </c:pt>
                <c:pt idx="18712">
                  <c:v>-0.22304399999999999</c:v>
                </c:pt>
                <c:pt idx="18713">
                  <c:v>-0.22314400000000001</c:v>
                </c:pt>
                <c:pt idx="18714">
                  <c:v>-0.22311500000000001</c:v>
                </c:pt>
                <c:pt idx="18715">
                  <c:v>-0.22295599999999999</c:v>
                </c:pt>
                <c:pt idx="18716">
                  <c:v>-0.22267100000000001</c:v>
                </c:pt>
                <c:pt idx="18717">
                  <c:v>-0.22226299999999999</c:v>
                </c:pt>
                <c:pt idx="18718">
                  <c:v>-0.22173399999999999</c:v>
                </c:pt>
                <c:pt idx="18719">
                  <c:v>-0.221083</c:v>
                </c:pt>
                <c:pt idx="18720">
                  <c:v>-0.220307</c:v>
                </c:pt>
                <c:pt idx="18721">
                  <c:v>-0.21940699999999999</c:v>
                </c:pt>
                <c:pt idx="18722">
                  <c:v>-0.21838399999999999</c:v>
                </c:pt>
                <c:pt idx="18723">
                  <c:v>-0.21724299999999999</c:v>
                </c:pt>
                <c:pt idx="18724">
                  <c:v>-0.21598899999999999</c:v>
                </c:pt>
                <c:pt idx="18725">
                  <c:v>-0.21462400000000001</c:v>
                </c:pt>
                <c:pt idx="18726">
                  <c:v>-0.21314900000000001</c:v>
                </c:pt>
                <c:pt idx="18727">
                  <c:v>-0.21156900000000001</c:v>
                </c:pt>
                <c:pt idx="18728">
                  <c:v>-0.20988399999999999</c:v>
                </c:pt>
                <c:pt idx="18729">
                  <c:v>-0.208089</c:v>
                </c:pt>
                <c:pt idx="18730">
                  <c:v>-0.20618400000000001</c:v>
                </c:pt>
                <c:pt idx="18731">
                  <c:v>-0.20417099999999999</c:v>
                </c:pt>
                <c:pt idx="18732">
                  <c:v>-0.20205200000000001</c:v>
                </c:pt>
                <c:pt idx="18733">
                  <c:v>-0.19982800000000001</c:v>
                </c:pt>
                <c:pt idx="18734">
                  <c:v>-0.19750000000000001</c:v>
                </c:pt>
                <c:pt idx="18735">
                  <c:v>-0.19506699999999999</c:v>
                </c:pt>
                <c:pt idx="18736">
                  <c:v>-0.19253200000000001</c:v>
                </c:pt>
                <c:pt idx="18737">
                  <c:v>-0.18990000000000001</c:v>
                </c:pt>
                <c:pt idx="18738">
                  <c:v>-0.18717900000000001</c:v>
                </c:pt>
                <c:pt idx="18739">
                  <c:v>-0.18437100000000001</c:v>
                </c:pt>
                <c:pt idx="18740">
                  <c:v>-0.18148</c:v>
                </c:pt>
                <c:pt idx="18741">
                  <c:v>-0.178507</c:v>
                </c:pt>
                <c:pt idx="18742">
                  <c:v>-0.175458</c:v>
                </c:pt>
                <c:pt idx="18743">
                  <c:v>-0.17233799999999999</c:v>
                </c:pt>
                <c:pt idx="18744">
                  <c:v>-0.16914999999999999</c:v>
                </c:pt>
                <c:pt idx="18745">
                  <c:v>-0.16589999999999999</c:v>
                </c:pt>
                <c:pt idx="18746">
                  <c:v>-0.16259000000000001</c:v>
                </c:pt>
                <c:pt idx="18747">
                  <c:v>-0.159221</c:v>
                </c:pt>
                <c:pt idx="18748">
                  <c:v>-0.15579599999999999</c:v>
                </c:pt>
                <c:pt idx="18749">
                  <c:v>-0.15231600000000001</c:v>
                </c:pt>
                <c:pt idx="18750">
                  <c:v>-0.148782</c:v>
                </c:pt>
                <c:pt idx="18751">
                  <c:v>-0.14519799999999999</c:v>
                </c:pt>
                <c:pt idx="18752">
                  <c:v>-0.141569</c:v>
                </c:pt>
                <c:pt idx="18753">
                  <c:v>-0.13789599999999999</c:v>
                </c:pt>
                <c:pt idx="18754">
                  <c:v>-0.13418099999999999</c:v>
                </c:pt>
                <c:pt idx="18755">
                  <c:v>-0.13042899999999999</c:v>
                </c:pt>
                <c:pt idx="18756">
                  <c:v>-0.12664600000000001</c:v>
                </c:pt>
                <c:pt idx="18757">
                  <c:v>-0.122836</c:v>
                </c:pt>
                <c:pt idx="18758">
                  <c:v>-0.119004</c:v>
                </c:pt>
                <c:pt idx="18759">
                  <c:v>-0.11515300000000001</c:v>
                </c:pt>
                <c:pt idx="18760">
                  <c:v>-0.111286</c:v>
                </c:pt>
                <c:pt idx="18761">
                  <c:v>-0.107408</c:v>
                </c:pt>
                <c:pt idx="18762">
                  <c:v>-0.103528</c:v>
                </c:pt>
                <c:pt idx="18763">
                  <c:v>-9.9647399999999997E-2</c:v>
                </c:pt>
                <c:pt idx="18764">
                  <c:v>-9.5762299999999995E-2</c:v>
                </c:pt>
                <c:pt idx="18765">
                  <c:v>-9.1871400000000006E-2</c:v>
                </c:pt>
                <c:pt idx="18766">
                  <c:v>-8.7980900000000001E-2</c:v>
                </c:pt>
                <c:pt idx="18767">
                  <c:v>-8.4101400000000007E-2</c:v>
                </c:pt>
                <c:pt idx="18768">
                  <c:v>-8.02427E-2</c:v>
                </c:pt>
                <c:pt idx="18769">
                  <c:v>-7.6411099999999996E-2</c:v>
                </c:pt>
                <c:pt idx="18770">
                  <c:v>-7.26102E-2</c:v>
                </c:pt>
                <c:pt idx="18771">
                  <c:v>-6.8842700000000007E-2</c:v>
                </c:pt>
                <c:pt idx="18772">
                  <c:v>-6.5110899999999999E-2</c:v>
                </c:pt>
                <c:pt idx="18773">
                  <c:v>-6.1417100000000002E-2</c:v>
                </c:pt>
                <c:pt idx="18774">
                  <c:v>-5.7763299999999997E-2</c:v>
                </c:pt>
                <c:pt idx="18775">
                  <c:v>-5.4151900000000003E-2</c:v>
                </c:pt>
                <c:pt idx="18776">
                  <c:v>-5.0587600000000003E-2</c:v>
                </c:pt>
                <c:pt idx="18777">
                  <c:v>-4.7078299999999997E-2</c:v>
                </c:pt>
                <c:pt idx="18778">
                  <c:v>-4.36333E-2</c:v>
                </c:pt>
                <c:pt idx="18779">
                  <c:v>-4.0259000000000003E-2</c:v>
                </c:pt>
                <c:pt idx="18780">
                  <c:v>-3.6958100000000001E-2</c:v>
                </c:pt>
                <c:pt idx="18781">
                  <c:v>-3.3733800000000001E-2</c:v>
                </c:pt>
                <c:pt idx="18782">
                  <c:v>-3.0590699999999998E-2</c:v>
                </c:pt>
                <c:pt idx="18783">
                  <c:v>-2.75315E-2</c:v>
                </c:pt>
                <c:pt idx="18784">
                  <c:v>-2.4557699999999998E-2</c:v>
                </c:pt>
                <c:pt idx="18785">
                  <c:v>-2.1674300000000001E-2</c:v>
                </c:pt>
                <c:pt idx="18786">
                  <c:v>-1.88884E-2</c:v>
                </c:pt>
                <c:pt idx="18787">
                  <c:v>-1.6203700000000001E-2</c:v>
                </c:pt>
                <c:pt idx="18788">
                  <c:v>-1.3620500000000001E-2</c:v>
                </c:pt>
                <c:pt idx="18789">
                  <c:v>-1.1140600000000001E-2</c:v>
                </c:pt>
                <c:pt idx="18790" formatCode="0.00E+00">
                  <c:v>-8.7673500000000001E-3</c:v>
                </c:pt>
                <c:pt idx="18791" formatCode="0.00E+00">
                  <c:v>-6.5029099999999998E-3</c:v>
                </c:pt>
                <c:pt idx="18792" formatCode="0.00E+00">
                  <c:v>-4.3501E-3</c:v>
                </c:pt>
                <c:pt idx="18793" formatCode="0.00E+00">
                  <c:v>-2.31373E-3</c:v>
                </c:pt>
                <c:pt idx="18794" formatCode="0.00E+00">
                  <c:v>-3.9680999999999999E-4</c:v>
                </c:pt>
                <c:pt idx="18795" formatCode="0.00E+00">
                  <c:v>1.40088E-3</c:v>
                </c:pt>
                <c:pt idx="18796" formatCode="0.00E+00">
                  <c:v>3.0780299999999998E-3</c:v>
                </c:pt>
                <c:pt idx="18797" formatCode="0.00E+00">
                  <c:v>4.6296899999999997E-3</c:v>
                </c:pt>
                <c:pt idx="18798" formatCode="0.00E+00">
                  <c:v>6.0513700000000004E-3</c:v>
                </c:pt>
                <c:pt idx="18799" formatCode="0.00E+00">
                  <c:v>7.3404899999999999E-3</c:v>
                </c:pt>
                <c:pt idx="18800" formatCode="0.00E+00">
                  <c:v>8.4942699999999999E-3</c:v>
                </c:pt>
                <c:pt idx="18801" formatCode="0.00E+00">
                  <c:v>9.5085299999999994E-3</c:v>
                </c:pt>
                <c:pt idx="18802">
                  <c:v>1.0379899999999999E-2</c:v>
                </c:pt>
                <c:pt idx="18803">
                  <c:v>1.11094E-2</c:v>
                </c:pt>
                <c:pt idx="18804">
                  <c:v>1.17006E-2</c:v>
                </c:pt>
                <c:pt idx="18805">
                  <c:v>1.21539E-2</c:v>
                </c:pt>
                <c:pt idx="18806">
                  <c:v>1.2464899999999999E-2</c:v>
                </c:pt>
                <c:pt idx="18807">
                  <c:v>1.26292E-2</c:v>
                </c:pt>
                <c:pt idx="18808">
                  <c:v>1.26467E-2</c:v>
                </c:pt>
                <c:pt idx="18809">
                  <c:v>1.25183E-2</c:v>
                </c:pt>
                <c:pt idx="18810">
                  <c:v>1.22416E-2</c:v>
                </c:pt>
                <c:pt idx="18811">
                  <c:v>1.18136E-2</c:v>
                </c:pt>
                <c:pt idx="18812">
                  <c:v>1.12338E-2</c:v>
                </c:pt>
                <c:pt idx="18813">
                  <c:v>1.0504400000000001E-2</c:v>
                </c:pt>
                <c:pt idx="18814" formatCode="0.00E+00">
                  <c:v>9.6274700000000008E-3</c:v>
                </c:pt>
                <c:pt idx="18815" formatCode="0.00E+00">
                  <c:v>8.6034900000000001E-3</c:v>
                </c:pt>
                <c:pt idx="18816" formatCode="0.00E+00">
                  <c:v>7.4319900000000003E-3</c:v>
                </c:pt>
                <c:pt idx="18817" formatCode="0.00E+00">
                  <c:v>6.1145499999999998E-3</c:v>
                </c:pt>
                <c:pt idx="18818" formatCode="0.00E+00">
                  <c:v>4.6547100000000003E-3</c:v>
                </c:pt>
                <c:pt idx="18819" formatCode="0.00E+00">
                  <c:v>3.0547999999999999E-3</c:v>
                </c:pt>
                <c:pt idx="18820" formatCode="0.00E+00">
                  <c:v>1.3131200000000001E-3</c:v>
                </c:pt>
                <c:pt idx="18821" formatCode="0.00E+00">
                  <c:v>-5.7605299999999998E-4</c:v>
                </c:pt>
                <c:pt idx="18822" formatCode="0.00E+00">
                  <c:v>-2.61677E-3</c:v>
                </c:pt>
                <c:pt idx="18823" formatCode="0.00E+00">
                  <c:v>-4.8058700000000003E-3</c:v>
                </c:pt>
                <c:pt idx="18824" formatCode="0.00E+00">
                  <c:v>-7.1359800000000001E-3</c:v>
                </c:pt>
                <c:pt idx="18825" formatCode="0.00E+00">
                  <c:v>-9.6008499999999993E-3</c:v>
                </c:pt>
                <c:pt idx="18826">
                  <c:v>-1.2195599999999999E-2</c:v>
                </c:pt>
                <c:pt idx="18827">
                  <c:v>-1.49155E-2</c:v>
                </c:pt>
                <c:pt idx="18828">
                  <c:v>-1.7755900000000002E-2</c:v>
                </c:pt>
                <c:pt idx="18829">
                  <c:v>-2.07152E-2</c:v>
                </c:pt>
                <c:pt idx="18830">
                  <c:v>-2.37938E-2</c:v>
                </c:pt>
                <c:pt idx="18831">
                  <c:v>-2.69912E-2</c:v>
                </c:pt>
                <c:pt idx="18832">
                  <c:v>-3.0305700000000001E-2</c:v>
                </c:pt>
                <c:pt idx="18833">
                  <c:v>-3.3734800000000002E-2</c:v>
                </c:pt>
                <c:pt idx="18834">
                  <c:v>-3.72761E-2</c:v>
                </c:pt>
                <c:pt idx="18835">
                  <c:v>-4.0927499999999999E-2</c:v>
                </c:pt>
                <c:pt idx="18836">
                  <c:v>-4.4685299999999997E-2</c:v>
                </c:pt>
                <c:pt idx="18837">
                  <c:v>-4.8543799999999998E-2</c:v>
                </c:pt>
                <c:pt idx="18838">
                  <c:v>-5.2496599999999997E-2</c:v>
                </c:pt>
                <c:pt idx="18839">
                  <c:v>-5.65371E-2</c:v>
                </c:pt>
                <c:pt idx="18840">
                  <c:v>-6.0660899999999997E-2</c:v>
                </c:pt>
                <c:pt idx="18841">
                  <c:v>-6.4866400000000005E-2</c:v>
                </c:pt>
                <c:pt idx="18842">
                  <c:v>-6.9152500000000006E-2</c:v>
                </c:pt>
                <c:pt idx="18843">
                  <c:v>-7.35151E-2</c:v>
                </c:pt>
                <c:pt idx="18844">
                  <c:v>-7.7948500000000004E-2</c:v>
                </c:pt>
                <c:pt idx="18845">
                  <c:v>-8.2444000000000003E-2</c:v>
                </c:pt>
                <c:pt idx="18846">
                  <c:v>-8.6990999999999999E-2</c:v>
                </c:pt>
                <c:pt idx="18847">
                  <c:v>-9.1584600000000002E-2</c:v>
                </c:pt>
                <c:pt idx="18848">
                  <c:v>-9.6227300000000002E-2</c:v>
                </c:pt>
                <c:pt idx="18849">
                  <c:v>-0.10091799999999999</c:v>
                </c:pt>
                <c:pt idx="18850">
                  <c:v>-0.105647</c:v>
                </c:pt>
                <c:pt idx="18851">
                  <c:v>-0.110405</c:v>
                </c:pt>
                <c:pt idx="18852">
                  <c:v>-0.115189</c:v>
                </c:pt>
                <c:pt idx="18853">
                  <c:v>-0.11999600000000001</c:v>
                </c:pt>
                <c:pt idx="18854">
                  <c:v>-0.124816</c:v>
                </c:pt>
                <c:pt idx="18855">
                  <c:v>-0.12964800000000001</c:v>
                </c:pt>
                <c:pt idx="18856">
                  <c:v>-0.13449</c:v>
                </c:pt>
                <c:pt idx="18857">
                  <c:v>-0.13933599999999999</c:v>
                </c:pt>
                <c:pt idx="18858">
                  <c:v>-0.144175</c:v>
                </c:pt>
                <c:pt idx="18859">
                  <c:v>-0.14899799999999999</c:v>
                </c:pt>
                <c:pt idx="18860">
                  <c:v>-0.15379799999999999</c:v>
                </c:pt>
                <c:pt idx="18861">
                  <c:v>-0.15857599999999999</c:v>
                </c:pt>
                <c:pt idx="18862">
                  <c:v>-0.16333</c:v>
                </c:pt>
                <c:pt idx="18863">
                  <c:v>-0.16805600000000001</c:v>
                </c:pt>
                <c:pt idx="18864">
                  <c:v>-0.17274600000000001</c:v>
                </c:pt>
                <c:pt idx="18865">
                  <c:v>-0.177397</c:v>
                </c:pt>
                <c:pt idx="18866">
                  <c:v>-0.182006</c:v>
                </c:pt>
                <c:pt idx="18867">
                  <c:v>-0.18657099999999999</c:v>
                </c:pt>
                <c:pt idx="18868">
                  <c:v>-0.19108800000000001</c:v>
                </c:pt>
                <c:pt idx="18869">
                  <c:v>-0.19555700000000001</c:v>
                </c:pt>
                <c:pt idx="18870">
                  <c:v>-0.19997799999999999</c:v>
                </c:pt>
                <c:pt idx="18871">
                  <c:v>-0.204345</c:v>
                </c:pt>
                <c:pt idx="18872">
                  <c:v>-0.208652</c:v>
                </c:pt>
                <c:pt idx="18873">
                  <c:v>-0.212891</c:v>
                </c:pt>
                <c:pt idx="18874">
                  <c:v>-0.217054</c:v>
                </c:pt>
                <c:pt idx="18875">
                  <c:v>-0.221132</c:v>
                </c:pt>
                <c:pt idx="18876">
                  <c:v>-0.22511600000000001</c:v>
                </c:pt>
                <c:pt idx="18877">
                  <c:v>-0.22900400000000001</c:v>
                </c:pt>
                <c:pt idx="18878">
                  <c:v>-0.232795</c:v>
                </c:pt>
                <c:pt idx="18879">
                  <c:v>-0.236486</c:v>
                </c:pt>
                <c:pt idx="18880">
                  <c:v>-0.24007300000000001</c:v>
                </c:pt>
                <c:pt idx="18881">
                  <c:v>-0.24355199999999999</c:v>
                </c:pt>
                <c:pt idx="18882">
                  <c:v>-0.24692</c:v>
                </c:pt>
                <c:pt idx="18883">
                  <c:v>-0.25017600000000001</c:v>
                </c:pt>
                <c:pt idx="18884">
                  <c:v>-0.25331700000000001</c:v>
                </c:pt>
                <c:pt idx="18885">
                  <c:v>-0.25634099999999999</c:v>
                </c:pt>
                <c:pt idx="18886">
                  <c:v>-0.25924900000000001</c:v>
                </c:pt>
                <c:pt idx="18887">
                  <c:v>-0.262046</c:v>
                </c:pt>
                <c:pt idx="18888">
                  <c:v>-0.26473400000000002</c:v>
                </c:pt>
                <c:pt idx="18889">
                  <c:v>-0.26730700000000002</c:v>
                </c:pt>
                <c:pt idx="18890">
                  <c:v>-0.26976099999999997</c:v>
                </c:pt>
                <c:pt idx="18891">
                  <c:v>-0.27209100000000003</c:v>
                </c:pt>
                <c:pt idx="18892">
                  <c:v>-0.27429599999999998</c:v>
                </c:pt>
                <c:pt idx="18893">
                  <c:v>-0.27637499999999998</c:v>
                </c:pt>
                <c:pt idx="18894">
                  <c:v>-0.27833000000000002</c:v>
                </c:pt>
                <c:pt idx="18895">
                  <c:v>-0.28016799999999997</c:v>
                </c:pt>
                <c:pt idx="18896">
                  <c:v>-0.28189399999999998</c:v>
                </c:pt>
                <c:pt idx="18897">
                  <c:v>-0.28350999999999998</c:v>
                </c:pt>
                <c:pt idx="18898">
                  <c:v>-0.28501100000000001</c:v>
                </c:pt>
                <c:pt idx="18899">
                  <c:v>-0.28639599999999998</c:v>
                </c:pt>
                <c:pt idx="18900">
                  <c:v>-0.28766700000000001</c:v>
                </c:pt>
                <c:pt idx="18901">
                  <c:v>-0.288823</c:v>
                </c:pt>
                <c:pt idx="18902">
                  <c:v>-0.28986400000000001</c:v>
                </c:pt>
                <c:pt idx="18903">
                  <c:v>-0.29078799999999999</c:v>
                </c:pt>
                <c:pt idx="18904">
                  <c:v>-0.29159200000000002</c:v>
                </c:pt>
                <c:pt idx="18905">
                  <c:v>-0.29227599999999998</c:v>
                </c:pt>
                <c:pt idx="18906">
                  <c:v>-0.29283900000000002</c:v>
                </c:pt>
                <c:pt idx="18907">
                  <c:v>-0.29328300000000002</c:v>
                </c:pt>
                <c:pt idx="18908">
                  <c:v>-0.29361100000000001</c:v>
                </c:pt>
                <c:pt idx="18909">
                  <c:v>-0.293827</c:v>
                </c:pt>
                <c:pt idx="18910">
                  <c:v>-0.293933</c:v>
                </c:pt>
                <c:pt idx="18911">
                  <c:v>-0.293931</c:v>
                </c:pt>
                <c:pt idx="18912">
                  <c:v>-0.29381800000000002</c:v>
                </c:pt>
                <c:pt idx="18913">
                  <c:v>-0.29359099999999999</c:v>
                </c:pt>
                <c:pt idx="18914">
                  <c:v>-0.29325000000000001</c:v>
                </c:pt>
                <c:pt idx="18915">
                  <c:v>-0.29280200000000001</c:v>
                </c:pt>
                <c:pt idx="18916">
                  <c:v>-0.29224899999999998</c:v>
                </c:pt>
                <c:pt idx="18917">
                  <c:v>-0.29159099999999999</c:v>
                </c:pt>
                <c:pt idx="18918">
                  <c:v>-0.29082599999999997</c:v>
                </c:pt>
                <c:pt idx="18919">
                  <c:v>-0.28995599999999999</c:v>
                </c:pt>
                <c:pt idx="18920">
                  <c:v>-0.28898000000000001</c:v>
                </c:pt>
                <c:pt idx="18921">
                  <c:v>-0.28789799999999999</c:v>
                </c:pt>
                <c:pt idx="18922">
                  <c:v>-0.28671000000000002</c:v>
                </c:pt>
                <c:pt idx="18923">
                  <c:v>-0.28542099999999998</c:v>
                </c:pt>
                <c:pt idx="18924">
                  <c:v>-0.28403499999999998</c:v>
                </c:pt>
                <c:pt idx="18925">
                  <c:v>-0.28255999999999998</c:v>
                </c:pt>
                <c:pt idx="18926">
                  <c:v>-0.28100000000000003</c:v>
                </c:pt>
                <c:pt idx="18927">
                  <c:v>-0.279362</c:v>
                </c:pt>
                <c:pt idx="18928">
                  <c:v>-0.27765299999999998</c:v>
                </c:pt>
                <c:pt idx="18929">
                  <c:v>-0.27587499999999998</c:v>
                </c:pt>
                <c:pt idx="18930">
                  <c:v>-0.27402900000000002</c:v>
                </c:pt>
                <c:pt idx="18931">
                  <c:v>-0.272121</c:v>
                </c:pt>
                <c:pt idx="18932">
                  <c:v>-0.27016400000000002</c:v>
                </c:pt>
                <c:pt idx="18933">
                  <c:v>-0.26816800000000002</c:v>
                </c:pt>
                <c:pt idx="18934">
                  <c:v>-0.26613399999999998</c:v>
                </c:pt>
                <c:pt idx="18935">
                  <c:v>-0.264069</c:v>
                </c:pt>
                <c:pt idx="18936">
                  <c:v>-0.26197999999999999</c:v>
                </c:pt>
                <c:pt idx="18937">
                  <c:v>-0.25987300000000002</c:v>
                </c:pt>
                <c:pt idx="18938">
                  <c:v>-0.25775100000000001</c:v>
                </c:pt>
                <c:pt idx="18939">
                  <c:v>-0.25561699999999998</c:v>
                </c:pt>
                <c:pt idx="18940">
                  <c:v>-0.25347599999999998</c:v>
                </c:pt>
                <c:pt idx="18941">
                  <c:v>-0.251336</c:v>
                </c:pt>
                <c:pt idx="18942">
                  <c:v>-0.24920700000000001</c:v>
                </c:pt>
                <c:pt idx="18943">
                  <c:v>-0.24709400000000001</c:v>
                </c:pt>
                <c:pt idx="18944">
                  <c:v>-0.24499599999999999</c:v>
                </c:pt>
                <c:pt idx="18945">
                  <c:v>-0.24291499999999999</c:v>
                </c:pt>
                <c:pt idx="18946">
                  <c:v>-0.24085699999999999</c:v>
                </c:pt>
                <c:pt idx="18947">
                  <c:v>-0.23882999999999999</c:v>
                </c:pt>
                <c:pt idx="18948">
                  <c:v>-0.23683699999999999</c:v>
                </c:pt>
                <c:pt idx="18949">
                  <c:v>-0.234878</c:v>
                </c:pt>
                <c:pt idx="18950">
                  <c:v>-0.23295299999999999</c:v>
                </c:pt>
                <c:pt idx="18951">
                  <c:v>-0.23106299999999999</c:v>
                </c:pt>
                <c:pt idx="18952">
                  <c:v>-0.229215</c:v>
                </c:pt>
                <c:pt idx="18953">
                  <c:v>-0.227413</c:v>
                </c:pt>
                <c:pt idx="18954">
                  <c:v>-0.22566</c:v>
                </c:pt>
                <c:pt idx="18955">
                  <c:v>-0.22396099999999999</c:v>
                </c:pt>
                <c:pt idx="18956">
                  <c:v>-0.22232099999999999</c:v>
                </c:pt>
                <c:pt idx="18957">
                  <c:v>-0.22073999999999999</c:v>
                </c:pt>
                <c:pt idx="18958">
                  <c:v>-0.21922</c:v>
                </c:pt>
                <c:pt idx="18959">
                  <c:v>-0.21776300000000001</c:v>
                </c:pt>
                <c:pt idx="18960">
                  <c:v>-0.21637300000000001</c:v>
                </c:pt>
                <c:pt idx="18961">
                  <c:v>-0.215054</c:v>
                </c:pt>
                <c:pt idx="18962">
                  <c:v>-0.213811</c:v>
                </c:pt>
                <c:pt idx="18963">
                  <c:v>-0.21265200000000001</c:v>
                </c:pt>
                <c:pt idx="18964">
                  <c:v>-0.21157899999999999</c:v>
                </c:pt>
                <c:pt idx="18965">
                  <c:v>-0.210595</c:v>
                </c:pt>
                <c:pt idx="18966">
                  <c:v>-0.20969499999999999</c:v>
                </c:pt>
                <c:pt idx="18967">
                  <c:v>-0.20887700000000001</c:v>
                </c:pt>
                <c:pt idx="18968">
                  <c:v>-0.20814099999999999</c:v>
                </c:pt>
                <c:pt idx="18969">
                  <c:v>-0.20748800000000001</c:v>
                </c:pt>
                <c:pt idx="18970">
                  <c:v>-0.20690900000000001</c:v>
                </c:pt>
                <c:pt idx="18971">
                  <c:v>-0.20639299999999999</c:v>
                </c:pt>
                <c:pt idx="18972">
                  <c:v>-0.20593900000000001</c:v>
                </c:pt>
                <c:pt idx="18973">
                  <c:v>-0.20555699999999999</c:v>
                </c:pt>
                <c:pt idx="18974">
                  <c:v>-0.20525099999999999</c:v>
                </c:pt>
                <c:pt idx="18975">
                  <c:v>-0.205013</c:v>
                </c:pt>
                <c:pt idx="18976">
                  <c:v>-0.20483699999999999</c:v>
                </c:pt>
                <c:pt idx="18977">
                  <c:v>-0.20472099999999999</c:v>
                </c:pt>
                <c:pt idx="18978">
                  <c:v>-0.20466500000000001</c:v>
                </c:pt>
                <c:pt idx="18979">
                  <c:v>-0.20466999999999999</c:v>
                </c:pt>
                <c:pt idx="18980">
                  <c:v>-0.20474000000000001</c:v>
                </c:pt>
                <c:pt idx="18981">
                  <c:v>-0.20487900000000001</c:v>
                </c:pt>
                <c:pt idx="18982">
                  <c:v>-0.205092</c:v>
                </c:pt>
                <c:pt idx="18983">
                  <c:v>-0.20538100000000001</c:v>
                </c:pt>
                <c:pt idx="18984">
                  <c:v>-0.20574200000000001</c:v>
                </c:pt>
                <c:pt idx="18985">
                  <c:v>-0.20617199999999999</c:v>
                </c:pt>
                <c:pt idx="18986">
                  <c:v>-0.20666599999999999</c:v>
                </c:pt>
                <c:pt idx="18987">
                  <c:v>-0.20722499999999999</c:v>
                </c:pt>
                <c:pt idx="18988">
                  <c:v>-0.207845</c:v>
                </c:pt>
                <c:pt idx="18989">
                  <c:v>-0.20852799999999999</c:v>
                </c:pt>
                <c:pt idx="18990">
                  <c:v>-0.20927999999999999</c:v>
                </c:pt>
                <c:pt idx="18991">
                  <c:v>-0.21010200000000001</c:v>
                </c:pt>
                <c:pt idx="18992">
                  <c:v>-0.21099399999999999</c:v>
                </c:pt>
                <c:pt idx="18993">
                  <c:v>-0.21195800000000001</c:v>
                </c:pt>
                <c:pt idx="18994">
                  <c:v>-0.21299299999999999</c:v>
                </c:pt>
                <c:pt idx="18995">
                  <c:v>-0.21409400000000001</c:v>
                </c:pt>
                <c:pt idx="18996">
                  <c:v>-0.215252</c:v>
                </c:pt>
                <c:pt idx="18997">
                  <c:v>-0.21645900000000001</c:v>
                </c:pt>
                <c:pt idx="18998">
                  <c:v>-0.21770400000000001</c:v>
                </c:pt>
                <c:pt idx="18999">
                  <c:v>-0.21897900000000001</c:v>
                </c:pt>
                <c:pt idx="19000">
                  <c:v>-0.220279</c:v>
                </c:pt>
                <c:pt idx="19001">
                  <c:v>-0.22160099999999999</c:v>
                </c:pt>
                <c:pt idx="19002">
                  <c:v>-0.22294900000000001</c:v>
                </c:pt>
                <c:pt idx="19003">
                  <c:v>-0.224327</c:v>
                </c:pt>
                <c:pt idx="19004">
                  <c:v>-0.22573299999999999</c:v>
                </c:pt>
                <c:pt idx="19005">
                  <c:v>-0.22716</c:v>
                </c:pt>
                <c:pt idx="19006">
                  <c:v>-0.2286</c:v>
                </c:pt>
                <c:pt idx="19007">
                  <c:v>-0.230049</c:v>
                </c:pt>
                <c:pt idx="19008">
                  <c:v>-0.23150000000000001</c:v>
                </c:pt>
                <c:pt idx="19009">
                  <c:v>-0.23294599999999999</c:v>
                </c:pt>
                <c:pt idx="19010">
                  <c:v>-0.23438300000000001</c:v>
                </c:pt>
                <c:pt idx="19011">
                  <c:v>-0.23580200000000001</c:v>
                </c:pt>
                <c:pt idx="19012">
                  <c:v>-0.23719999999999999</c:v>
                </c:pt>
                <c:pt idx="19013">
                  <c:v>-0.23857200000000001</c:v>
                </c:pt>
                <c:pt idx="19014">
                  <c:v>-0.23991299999999999</c:v>
                </c:pt>
                <c:pt idx="19015">
                  <c:v>-0.24121500000000001</c:v>
                </c:pt>
                <c:pt idx="19016">
                  <c:v>-0.24246699999999999</c:v>
                </c:pt>
                <c:pt idx="19017">
                  <c:v>-0.24366199999999999</c:v>
                </c:pt>
                <c:pt idx="19018">
                  <c:v>-0.24479600000000001</c:v>
                </c:pt>
                <c:pt idx="19019">
                  <c:v>-0.24587100000000001</c:v>
                </c:pt>
                <c:pt idx="19020">
                  <c:v>-0.24689</c:v>
                </c:pt>
                <c:pt idx="19021">
                  <c:v>-0.24785499999999999</c:v>
                </c:pt>
                <c:pt idx="19022">
                  <c:v>-0.24876899999999999</c:v>
                </c:pt>
                <c:pt idx="19023">
                  <c:v>-0.24963399999999999</c:v>
                </c:pt>
                <c:pt idx="19024">
                  <c:v>-0.25045099999999998</c:v>
                </c:pt>
                <c:pt idx="19025">
                  <c:v>-0.25122699999999998</c:v>
                </c:pt>
                <c:pt idx="19026">
                  <c:v>-0.25196499999999999</c:v>
                </c:pt>
                <c:pt idx="19027">
                  <c:v>-0.25265799999999999</c:v>
                </c:pt>
                <c:pt idx="19028">
                  <c:v>-0.25329699999999999</c:v>
                </c:pt>
                <c:pt idx="19029">
                  <c:v>-0.25388100000000002</c:v>
                </c:pt>
                <c:pt idx="19030">
                  <c:v>-0.25440699999999999</c:v>
                </c:pt>
                <c:pt idx="19031">
                  <c:v>-0.25487199999999999</c:v>
                </c:pt>
                <c:pt idx="19032">
                  <c:v>-0.25526900000000002</c:v>
                </c:pt>
                <c:pt idx="19033">
                  <c:v>-0.25560100000000002</c:v>
                </c:pt>
                <c:pt idx="19034">
                  <c:v>-0.25587199999999999</c:v>
                </c:pt>
                <c:pt idx="19035">
                  <c:v>-0.25608900000000001</c:v>
                </c:pt>
                <c:pt idx="19036">
                  <c:v>-0.25625700000000001</c:v>
                </c:pt>
                <c:pt idx="19037">
                  <c:v>-0.25637500000000002</c:v>
                </c:pt>
                <c:pt idx="19038">
                  <c:v>-0.256442</c:v>
                </c:pt>
                <c:pt idx="19039">
                  <c:v>-0.25645699999999999</c:v>
                </c:pt>
                <c:pt idx="19040">
                  <c:v>-0.25642300000000001</c:v>
                </c:pt>
                <c:pt idx="19041">
                  <c:v>-0.25633400000000001</c:v>
                </c:pt>
                <c:pt idx="19042">
                  <c:v>-0.25618299999999999</c:v>
                </c:pt>
                <c:pt idx="19043">
                  <c:v>-0.255963</c:v>
                </c:pt>
                <c:pt idx="19044">
                  <c:v>-0.25567299999999998</c:v>
                </c:pt>
                <c:pt idx="19045">
                  <c:v>-0.25531900000000002</c:v>
                </c:pt>
                <c:pt idx="19046">
                  <c:v>-0.254909</c:v>
                </c:pt>
                <c:pt idx="19047">
                  <c:v>-0.25444699999999998</c:v>
                </c:pt>
                <c:pt idx="19048">
                  <c:v>-0.25393300000000002</c:v>
                </c:pt>
                <c:pt idx="19049">
                  <c:v>-0.25336599999999998</c:v>
                </c:pt>
                <c:pt idx="19050">
                  <c:v>-0.25274799999999997</c:v>
                </c:pt>
                <c:pt idx="19051">
                  <c:v>-0.25208199999999997</c:v>
                </c:pt>
                <c:pt idx="19052">
                  <c:v>-0.25136500000000001</c:v>
                </c:pt>
                <c:pt idx="19053">
                  <c:v>-0.25059999999999999</c:v>
                </c:pt>
                <c:pt idx="19054">
                  <c:v>-0.24978900000000001</c:v>
                </c:pt>
                <c:pt idx="19055">
                  <c:v>-0.24893199999999999</c:v>
                </c:pt>
                <c:pt idx="19056">
                  <c:v>-0.248027</c:v>
                </c:pt>
                <c:pt idx="19057">
                  <c:v>-0.24707999999999999</c:v>
                </c:pt>
                <c:pt idx="19058">
                  <c:v>-0.24609800000000001</c:v>
                </c:pt>
                <c:pt idx="19059">
                  <c:v>-0.245084</c:v>
                </c:pt>
                <c:pt idx="19060">
                  <c:v>-0.24404699999999999</c:v>
                </c:pt>
                <c:pt idx="19061">
                  <c:v>-0.24299499999999999</c:v>
                </c:pt>
                <c:pt idx="19062">
                  <c:v>-0.24193799999999999</c:v>
                </c:pt>
                <c:pt idx="19063">
                  <c:v>-0.24088100000000001</c:v>
                </c:pt>
                <c:pt idx="19064">
                  <c:v>-0.23982100000000001</c:v>
                </c:pt>
                <c:pt idx="19065">
                  <c:v>-0.238755</c:v>
                </c:pt>
                <c:pt idx="19066">
                  <c:v>-0.23768400000000001</c:v>
                </c:pt>
                <c:pt idx="19067">
                  <c:v>-0.23661699999999999</c:v>
                </c:pt>
                <c:pt idx="19068">
                  <c:v>-0.235568</c:v>
                </c:pt>
                <c:pt idx="19069">
                  <c:v>-0.23454800000000001</c:v>
                </c:pt>
                <c:pt idx="19070">
                  <c:v>-0.23356099999999999</c:v>
                </c:pt>
                <c:pt idx="19071">
                  <c:v>-0.232603</c:v>
                </c:pt>
                <c:pt idx="19072">
                  <c:v>-0.23167299999999999</c:v>
                </c:pt>
                <c:pt idx="19073">
                  <c:v>-0.230772</c:v>
                </c:pt>
                <c:pt idx="19074">
                  <c:v>-0.229902</c:v>
                </c:pt>
                <c:pt idx="19075">
                  <c:v>-0.22906599999999999</c:v>
                </c:pt>
                <c:pt idx="19076">
                  <c:v>-0.228269</c:v>
                </c:pt>
                <c:pt idx="19077">
                  <c:v>-0.227516</c:v>
                </c:pt>
                <c:pt idx="19078">
                  <c:v>-0.22680500000000001</c:v>
                </c:pt>
                <c:pt idx="19079">
                  <c:v>-0.226136</c:v>
                </c:pt>
                <c:pt idx="19080">
                  <c:v>-0.22550799999999999</c:v>
                </c:pt>
                <c:pt idx="19081">
                  <c:v>-0.22492400000000001</c:v>
                </c:pt>
                <c:pt idx="19082">
                  <c:v>-0.224383</c:v>
                </c:pt>
                <c:pt idx="19083">
                  <c:v>-0.22388</c:v>
                </c:pt>
                <c:pt idx="19084">
                  <c:v>-0.223413</c:v>
                </c:pt>
                <c:pt idx="19085">
                  <c:v>-0.22297800000000001</c:v>
                </c:pt>
                <c:pt idx="19086">
                  <c:v>-0.222583</c:v>
                </c:pt>
                <c:pt idx="19087">
                  <c:v>-0.22223499999999999</c:v>
                </c:pt>
                <c:pt idx="19088">
                  <c:v>-0.221943</c:v>
                </c:pt>
                <c:pt idx="19089">
                  <c:v>-0.22170799999999999</c:v>
                </c:pt>
                <c:pt idx="19090">
                  <c:v>-0.22153100000000001</c:v>
                </c:pt>
                <c:pt idx="19091">
                  <c:v>-0.221411</c:v>
                </c:pt>
                <c:pt idx="19092">
                  <c:v>-0.22134799999999999</c:v>
                </c:pt>
                <c:pt idx="19093">
                  <c:v>-0.22134300000000001</c:v>
                </c:pt>
                <c:pt idx="19094">
                  <c:v>-0.22139400000000001</c:v>
                </c:pt>
                <c:pt idx="19095">
                  <c:v>-0.22150400000000001</c:v>
                </c:pt>
                <c:pt idx="19096">
                  <c:v>-0.22167500000000001</c:v>
                </c:pt>
                <c:pt idx="19097">
                  <c:v>-0.221913</c:v>
                </c:pt>
                <c:pt idx="19098">
                  <c:v>-0.222224</c:v>
                </c:pt>
                <c:pt idx="19099">
                  <c:v>-0.222608</c:v>
                </c:pt>
                <c:pt idx="19100">
                  <c:v>-0.22305900000000001</c:v>
                </c:pt>
                <c:pt idx="19101">
                  <c:v>-0.22357099999999999</c:v>
                </c:pt>
                <c:pt idx="19102">
                  <c:v>-0.224137</c:v>
                </c:pt>
                <c:pt idx="19103">
                  <c:v>-0.22475500000000001</c:v>
                </c:pt>
                <c:pt idx="19104">
                  <c:v>-0.22542300000000001</c:v>
                </c:pt>
                <c:pt idx="19105">
                  <c:v>-0.22614200000000001</c:v>
                </c:pt>
                <c:pt idx="19106">
                  <c:v>-0.226913</c:v>
                </c:pt>
                <c:pt idx="19107">
                  <c:v>-0.227743</c:v>
                </c:pt>
                <c:pt idx="19108">
                  <c:v>-0.228634</c:v>
                </c:pt>
                <c:pt idx="19109">
                  <c:v>-0.22958000000000001</c:v>
                </c:pt>
                <c:pt idx="19110">
                  <c:v>-0.23058000000000001</c:v>
                </c:pt>
                <c:pt idx="19111">
                  <c:v>-0.231631</c:v>
                </c:pt>
                <c:pt idx="19112">
                  <c:v>-0.232734</c:v>
                </c:pt>
                <c:pt idx="19113">
                  <c:v>-0.23388999999999999</c:v>
                </c:pt>
                <c:pt idx="19114">
                  <c:v>-0.235097</c:v>
                </c:pt>
                <c:pt idx="19115">
                  <c:v>-0.23635700000000001</c:v>
                </c:pt>
                <c:pt idx="19116">
                  <c:v>-0.23766499999999999</c:v>
                </c:pt>
                <c:pt idx="19117">
                  <c:v>-0.23902300000000001</c:v>
                </c:pt>
                <c:pt idx="19118">
                  <c:v>-0.24043999999999999</c:v>
                </c:pt>
                <c:pt idx="19119">
                  <c:v>-0.24192</c:v>
                </c:pt>
                <c:pt idx="19120">
                  <c:v>-0.24345800000000001</c:v>
                </c:pt>
                <c:pt idx="19121">
                  <c:v>-0.24504699999999999</c:v>
                </c:pt>
                <c:pt idx="19122">
                  <c:v>-0.24668200000000001</c:v>
                </c:pt>
                <c:pt idx="19123">
                  <c:v>-0.248362</c:v>
                </c:pt>
                <c:pt idx="19124">
                  <c:v>-0.250085</c:v>
                </c:pt>
                <c:pt idx="19125">
                  <c:v>-0.25184600000000001</c:v>
                </c:pt>
                <c:pt idx="19126">
                  <c:v>-0.25364399999999998</c:v>
                </c:pt>
                <c:pt idx="19127">
                  <c:v>-0.25548399999999999</c:v>
                </c:pt>
                <c:pt idx="19128">
                  <c:v>-0.25737199999999999</c:v>
                </c:pt>
                <c:pt idx="19129">
                  <c:v>-0.25930799999999998</c:v>
                </c:pt>
                <c:pt idx="19130">
                  <c:v>-0.26128299999999999</c:v>
                </c:pt>
                <c:pt idx="19131">
                  <c:v>-0.26329000000000002</c:v>
                </c:pt>
                <c:pt idx="19132">
                  <c:v>-0.26533200000000001</c:v>
                </c:pt>
                <c:pt idx="19133">
                  <c:v>-0.267405</c:v>
                </c:pt>
                <c:pt idx="19134">
                  <c:v>-0.26950400000000002</c:v>
                </c:pt>
                <c:pt idx="19135">
                  <c:v>-0.271621</c:v>
                </c:pt>
                <c:pt idx="19136">
                  <c:v>-0.27374999999999999</c:v>
                </c:pt>
                <c:pt idx="19137">
                  <c:v>-0.27588400000000002</c:v>
                </c:pt>
                <c:pt idx="19138">
                  <c:v>-0.27802100000000002</c:v>
                </c:pt>
                <c:pt idx="19139">
                  <c:v>-0.28016099999999999</c:v>
                </c:pt>
                <c:pt idx="19140">
                  <c:v>-0.28230300000000003</c:v>
                </c:pt>
                <c:pt idx="19141">
                  <c:v>-0.28444700000000001</c:v>
                </c:pt>
                <c:pt idx="19142">
                  <c:v>-0.28658899999999998</c:v>
                </c:pt>
                <c:pt idx="19143">
                  <c:v>-0.28872399999999998</c:v>
                </c:pt>
                <c:pt idx="19144">
                  <c:v>-0.29084399999999999</c:v>
                </c:pt>
                <c:pt idx="19145">
                  <c:v>-0.29294199999999998</c:v>
                </c:pt>
                <c:pt idx="19146">
                  <c:v>-0.29500999999999999</c:v>
                </c:pt>
                <c:pt idx="19147">
                  <c:v>-0.29704599999999998</c:v>
                </c:pt>
                <c:pt idx="19148">
                  <c:v>-0.29905100000000001</c:v>
                </c:pt>
                <c:pt idx="19149">
                  <c:v>-0.30102800000000002</c:v>
                </c:pt>
                <c:pt idx="19150">
                  <c:v>-0.30297800000000003</c:v>
                </c:pt>
                <c:pt idx="19151">
                  <c:v>-0.30489500000000003</c:v>
                </c:pt>
                <c:pt idx="19152">
                  <c:v>-0.30677599999999999</c:v>
                </c:pt>
                <c:pt idx="19153">
                  <c:v>-0.30861499999999997</c:v>
                </c:pt>
                <c:pt idx="19154">
                  <c:v>-0.31040699999999999</c:v>
                </c:pt>
                <c:pt idx="19155">
                  <c:v>-0.31215599999999999</c:v>
                </c:pt>
                <c:pt idx="19156">
                  <c:v>-0.313863</c:v>
                </c:pt>
                <c:pt idx="19157">
                  <c:v>-0.31552799999999998</c:v>
                </c:pt>
                <c:pt idx="19158">
                  <c:v>-0.31713999999999998</c:v>
                </c:pt>
                <c:pt idx="19159">
                  <c:v>-0.318693</c:v>
                </c:pt>
                <c:pt idx="19160">
                  <c:v>-0.32017899999999999</c:v>
                </c:pt>
                <c:pt idx="19161">
                  <c:v>-0.32159599999999999</c:v>
                </c:pt>
                <c:pt idx="19162">
                  <c:v>-0.32293899999999998</c:v>
                </c:pt>
                <c:pt idx="19163">
                  <c:v>-0.32421</c:v>
                </c:pt>
                <c:pt idx="19164">
                  <c:v>-0.32541100000000001</c:v>
                </c:pt>
                <c:pt idx="19165">
                  <c:v>-0.32654300000000003</c:v>
                </c:pt>
                <c:pt idx="19166">
                  <c:v>-0.327602</c:v>
                </c:pt>
                <c:pt idx="19167">
                  <c:v>-0.32857900000000001</c:v>
                </c:pt>
                <c:pt idx="19168">
                  <c:v>-0.329461</c:v>
                </c:pt>
                <c:pt idx="19169">
                  <c:v>-0.33022800000000002</c:v>
                </c:pt>
                <c:pt idx="19170">
                  <c:v>-0.33086599999999999</c:v>
                </c:pt>
                <c:pt idx="19171">
                  <c:v>-0.33138200000000001</c:v>
                </c:pt>
                <c:pt idx="19172">
                  <c:v>-0.33179599999999998</c:v>
                </c:pt>
                <c:pt idx="19173">
                  <c:v>-0.33211000000000002</c:v>
                </c:pt>
                <c:pt idx="19174">
                  <c:v>-0.33232</c:v>
                </c:pt>
                <c:pt idx="19175">
                  <c:v>-0.33241999999999999</c:v>
                </c:pt>
                <c:pt idx="19176">
                  <c:v>-0.33240900000000001</c:v>
                </c:pt>
                <c:pt idx="19177">
                  <c:v>-0.33227899999999999</c:v>
                </c:pt>
                <c:pt idx="19178">
                  <c:v>-0.33202399999999999</c:v>
                </c:pt>
                <c:pt idx="19179">
                  <c:v>-0.33164100000000002</c:v>
                </c:pt>
                <c:pt idx="19180">
                  <c:v>-0.33113199999999998</c:v>
                </c:pt>
                <c:pt idx="19181">
                  <c:v>-0.33049899999999999</c:v>
                </c:pt>
                <c:pt idx="19182">
                  <c:v>-0.32973999999999998</c:v>
                </c:pt>
                <c:pt idx="19183">
                  <c:v>-0.32885599999999998</c:v>
                </c:pt>
                <c:pt idx="19184">
                  <c:v>-0.32785199999999998</c:v>
                </c:pt>
                <c:pt idx="19185">
                  <c:v>-0.32673099999999999</c:v>
                </c:pt>
                <c:pt idx="19186">
                  <c:v>-0.32549899999999998</c:v>
                </c:pt>
                <c:pt idx="19187">
                  <c:v>-0.32415500000000003</c:v>
                </c:pt>
                <c:pt idx="19188">
                  <c:v>-0.32269900000000001</c:v>
                </c:pt>
                <c:pt idx="19189">
                  <c:v>-0.32113399999999998</c:v>
                </c:pt>
                <c:pt idx="19190">
                  <c:v>-0.31946000000000002</c:v>
                </c:pt>
                <c:pt idx="19191">
                  <c:v>-0.31767400000000001</c:v>
                </c:pt>
                <c:pt idx="19192">
                  <c:v>-0.315774</c:v>
                </c:pt>
                <c:pt idx="19193">
                  <c:v>-0.31376300000000001</c:v>
                </c:pt>
                <c:pt idx="19194">
                  <c:v>-0.31164500000000001</c:v>
                </c:pt>
                <c:pt idx="19195">
                  <c:v>-0.30941999999999997</c:v>
                </c:pt>
                <c:pt idx="19196">
                  <c:v>-0.30708600000000003</c:v>
                </c:pt>
                <c:pt idx="19197">
                  <c:v>-0.304643</c:v>
                </c:pt>
                <c:pt idx="19198">
                  <c:v>-0.302093</c:v>
                </c:pt>
                <c:pt idx="19199">
                  <c:v>-0.29944500000000002</c:v>
                </c:pt>
                <c:pt idx="19200">
                  <c:v>-0.29670400000000002</c:v>
                </c:pt>
                <c:pt idx="19201">
                  <c:v>-0.293875</c:v>
                </c:pt>
                <c:pt idx="19202">
                  <c:v>-0.29096</c:v>
                </c:pt>
                <c:pt idx="19203">
                  <c:v>-0.28796300000000002</c:v>
                </c:pt>
                <c:pt idx="19204">
                  <c:v>-0.28488799999999997</c:v>
                </c:pt>
                <c:pt idx="19205">
                  <c:v>-0.28173900000000002</c:v>
                </c:pt>
                <c:pt idx="19206">
                  <c:v>-0.27851999999999999</c:v>
                </c:pt>
                <c:pt idx="19207">
                  <c:v>-0.275229</c:v>
                </c:pt>
                <c:pt idx="19208">
                  <c:v>-0.27187</c:v>
                </c:pt>
                <c:pt idx="19209">
                  <c:v>-0.26844499999999999</c:v>
                </c:pt>
                <c:pt idx="19210">
                  <c:v>-0.264957</c:v>
                </c:pt>
                <c:pt idx="19211">
                  <c:v>-0.26140799999999997</c:v>
                </c:pt>
                <c:pt idx="19212">
                  <c:v>-0.25780500000000001</c:v>
                </c:pt>
                <c:pt idx="19213">
                  <c:v>-0.25415700000000002</c:v>
                </c:pt>
                <c:pt idx="19214">
                  <c:v>-0.250467</c:v>
                </c:pt>
                <c:pt idx="19215">
                  <c:v>-0.24674099999999999</c:v>
                </c:pt>
                <c:pt idx="19216">
                  <c:v>-0.24298500000000001</c:v>
                </c:pt>
                <c:pt idx="19217">
                  <c:v>-0.239206</c:v>
                </c:pt>
                <c:pt idx="19218">
                  <c:v>-0.23541100000000001</c:v>
                </c:pt>
                <c:pt idx="19219">
                  <c:v>-0.231603</c:v>
                </c:pt>
                <c:pt idx="19220">
                  <c:v>-0.22778499999999999</c:v>
                </c:pt>
                <c:pt idx="19221">
                  <c:v>-0.223968</c:v>
                </c:pt>
                <c:pt idx="19222">
                  <c:v>-0.220165</c:v>
                </c:pt>
                <c:pt idx="19223">
                  <c:v>-0.21638299999999999</c:v>
                </c:pt>
                <c:pt idx="19224">
                  <c:v>-0.21262</c:v>
                </c:pt>
                <c:pt idx="19225">
                  <c:v>-0.20887900000000001</c:v>
                </c:pt>
                <c:pt idx="19226">
                  <c:v>-0.20515900000000001</c:v>
                </c:pt>
                <c:pt idx="19227">
                  <c:v>-0.201464</c:v>
                </c:pt>
                <c:pt idx="19228">
                  <c:v>-0.197797</c:v>
                </c:pt>
                <c:pt idx="19229">
                  <c:v>-0.19416</c:v>
                </c:pt>
                <c:pt idx="19230">
                  <c:v>-0.19056000000000001</c:v>
                </c:pt>
                <c:pt idx="19231">
                  <c:v>-0.187002</c:v>
                </c:pt>
                <c:pt idx="19232">
                  <c:v>-0.18349499999999999</c:v>
                </c:pt>
                <c:pt idx="19233">
                  <c:v>-0.18004400000000001</c:v>
                </c:pt>
                <c:pt idx="19234">
                  <c:v>-0.17665500000000001</c:v>
                </c:pt>
                <c:pt idx="19235">
                  <c:v>-0.17333399999999999</c:v>
                </c:pt>
                <c:pt idx="19236">
                  <c:v>-0.17008699999999999</c:v>
                </c:pt>
                <c:pt idx="19237">
                  <c:v>-0.16691700000000001</c:v>
                </c:pt>
                <c:pt idx="19238">
                  <c:v>-0.163825</c:v>
                </c:pt>
                <c:pt idx="19239">
                  <c:v>-0.16081100000000001</c:v>
                </c:pt>
                <c:pt idx="19240">
                  <c:v>-0.15787100000000001</c:v>
                </c:pt>
                <c:pt idx="19241">
                  <c:v>-0.155006</c:v>
                </c:pt>
                <c:pt idx="19242">
                  <c:v>-0.15221999999999999</c:v>
                </c:pt>
                <c:pt idx="19243">
                  <c:v>-0.14952399999999999</c:v>
                </c:pt>
                <c:pt idx="19244">
                  <c:v>-0.146925</c:v>
                </c:pt>
                <c:pt idx="19245">
                  <c:v>-0.144426</c:v>
                </c:pt>
                <c:pt idx="19246">
                  <c:v>-0.14202799999999999</c:v>
                </c:pt>
                <c:pt idx="19247">
                  <c:v>-0.13972999999999999</c:v>
                </c:pt>
                <c:pt idx="19248">
                  <c:v>-0.13753299999999999</c:v>
                </c:pt>
                <c:pt idx="19249">
                  <c:v>-0.13544300000000001</c:v>
                </c:pt>
                <c:pt idx="19250">
                  <c:v>-0.133463</c:v>
                </c:pt>
                <c:pt idx="19251">
                  <c:v>-0.13159699999999999</c:v>
                </c:pt>
                <c:pt idx="19252">
                  <c:v>-0.12984699999999999</c:v>
                </c:pt>
                <c:pt idx="19253">
                  <c:v>-0.12821399999999999</c:v>
                </c:pt>
                <c:pt idx="19254">
                  <c:v>-0.12670200000000001</c:v>
                </c:pt>
                <c:pt idx="19255">
                  <c:v>-0.125303</c:v>
                </c:pt>
                <c:pt idx="19256">
                  <c:v>-0.124012</c:v>
                </c:pt>
                <c:pt idx="19257">
                  <c:v>-0.122826</c:v>
                </c:pt>
                <c:pt idx="19258">
                  <c:v>-0.12174500000000001</c:v>
                </c:pt>
                <c:pt idx="19259">
                  <c:v>-0.12077300000000001</c:v>
                </c:pt>
                <c:pt idx="19260">
                  <c:v>-0.119908</c:v>
                </c:pt>
                <c:pt idx="19261">
                  <c:v>-0.119141</c:v>
                </c:pt>
                <c:pt idx="19262">
                  <c:v>-0.118464</c:v>
                </c:pt>
                <c:pt idx="19263">
                  <c:v>-0.117866</c:v>
                </c:pt>
                <c:pt idx="19264">
                  <c:v>-0.117338</c:v>
                </c:pt>
                <c:pt idx="19265">
                  <c:v>-0.116885</c:v>
                </c:pt>
                <c:pt idx="19266">
                  <c:v>-0.11651599999999999</c:v>
                </c:pt>
                <c:pt idx="19267">
                  <c:v>-0.116232</c:v>
                </c:pt>
                <c:pt idx="19268">
                  <c:v>-0.116031</c:v>
                </c:pt>
                <c:pt idx="19269">
                  <c:v>-0.115909</c:v>
                </c:pt>
                <c:pt idx="19270">
                  <c:v>-0.115867</c:v>
                </c:pt>
                <c:pt idx="19271">
                  <c:v>-0.11590300000000001</c:v>
                </c:pt>
                <c:pt idx="19272">
                  <c:v>-0.116012</c:v>
                </c:pt>
                <c:pt idx="19273">
                  <c:v>-0.11619</c:v>
                </c:pt>
                <c:pt idx="19274">
                  <c:v>-0.116437</c:v>
                </c:pt>
                <c:pt idx="19275">
                  <c:v>-0.11675099999999999</c:v>
                </c:pt>
                <c:pt idx="19276">
                  <c:v>-0.117129</c:v>
                </c:pt>
                <c:pt idx="19277">
                  <c:v>-0.11757099999999999</c:v>
                </c:pt>
                <c:pt idx="19278">
                  <c:v>-0.118074</c:v>
                </c:pt>
                <c:pt idx="19279">
                  <c:v>-0.11863</c:v>
                </c:pt>
                <c:pt idx="19280">
                  <c:v>-0.11923300000000001</c:v>
                </c:pt>
                <c:pt idx="19281">
                  <c:v>-0.11988500000000001</c:v>
                </c:pt>
                <c:pt idx="19282">
                  <c:v>-0.120585</c:v>
                </c:pt>
                <c:pt idx="19283">
                  <c:v>-0.121335</c:v>
                </c:pt>
                <c:pt idx="19284">
                  <c:v>-0.122124</c:v>
                </c:pt>
                <c:pt idx="19285">
                  <c:v>-0.122947</c:v>
                </c:pt>
                <c:pt idx="19286">
                  <c:v>-0.123793</c:v>
                </c:pt>
                <c:pt idx="19287">
                  <c:v>-0.124653</c:v>
                </c:pt>
                <c:pt idx="19288">
                  <c:v>-0.12552099999999999</c:v>
                </c:pt>
                <c:pt idx="19289">
                  <c:v>-0.12639500000000001</c:v>
                </c:pt>
                <c:pt idx="19290">
                  <c:v>-0.127272</c:v>
                </c:pt>
                <c:pt idx="19291">
                  <c:v>-0.12814700000000001</c:v>
                </c:pt>
                <c:pt idx="19292">
                  <c:v>-0.12901199999999999</c:v>
                </c:pt>
                <c:pt idx="19293">
                  <c:v>-0.129857</c:v>
                </c:pt>
                <c:pt idx="19294">
                  <c:v>-0.13067100000000001</c:v>
                </c:pt>
                <c:pt idx="19295">
                  <c:v>-0.131438</c:v>
                </c:pt>
                <c:pt idx="19296">
                  <c:v>-0.132156</c:v>
                </c:pt>
                <c:pt idx="19297">
                  <c:v>-0.13283500000000001</c:v>
                </c:pt>
                <c:pt idx="19298">
                  <c:v>-0.13347700000000001</c:v>
                </c:pt>
                <c:pt idx="19299">
                  <c:v>-0.134079</c:v>
                </c:pt>
                <c:pt idx="19300">
                  <c:v>-0.13463800000000001</c:v>
                </c:pt>
                <c:pt idx="19301">
                  <c:v>-0.13515199999999999</c:v>
                </c:pt>
                <c:pt idx="19302">
                  <c:v>-0.13561899999999999</c:v>
                </c:pt>
                <c:pt idx="19303">
                  <c:v>-0.13603599999999999</c:v>
                </c:pt>
                <c:pt idx="19304">
                  <c:v>-0.136403</c:v>
                </c:pt>
                <c:pt idx="19305">
                  <c:v>-0.136715</c:v>
                </c:pt>
                <c:pt idx="19306">
                  <c:v>-0.13696900000000001</c:v>
                </c:pt>
                <c:pt idx="19307">
                  <c:v>-0.13716300000000001</c:v>
                </c:pt>
                <c:pt idx="19308">
                  <c:v>-0.137294</c:v>
                </c:pt>
                <c:pt idx="19309">
                  <c:v>-0.13736100000000001</c:v>
                </c:pt>
                <c:pt idx="19310">
                  <c:v>-0.13736400000000001</c:v>
                </c:pt>
                <c:pt idx="19311">
                  <c:v>-0.13730300000000001</c:v>
                </c:pt>
                <c:pt idx="19312">
                  <c:v>-0.13717499999999999</c:v>
                </c:pt>
                <c:pt idx="19313">
                  <c:v>-0.13698099999999999</c:v>
                </c:pt>
                <c:pt idx="19314">
                  <c:v>-0.13672100000000001</c:v>
                </c:pt>
                <c:pt idx="19315">
                  <c:v>-0.13639499999999999</c:v>
                </c:pt>
                <c:pt idx="19316">
                  <c:v>-0.13600200000000001</c:v>
                </c:pt>
                <c:pt idx="19317">
                  <c:v>-0.13553999999999999</c:v>
                </c:pt>
                <c:pt idx="19318">
                  <c:v>-0.13500599999999999</c:v>
                </c:pt>
                <c:pt idx="19319">
                  <c:v>-0.13439999999999999</c:v>
                </c:pt>
                <c:pt idx="19320">
                  <c:v>-0.133719</c:v>
                </c:pt>
                <c:pt idx="19321">
                  <c:v>-0.132961</c:v>
                </c:pt>
                <c:pt idx="19322">
                  <c:v>-0.132129</c:v>
                </c:pt>
                <c:pt idx="19323">
                  <c:v>-0.13122400000000001</c:v>
                </c:pt>
                <c:pt idx="19324">
                  <c:v>-0.130246</c:v>
                </c:pt>
                <c:pt idx="19325">
                  <c:v>-0.12919800000000001</c:v>
                </c:pt>
                <c:pt idx="19326">
                  <c:v>-0.128081</c:v>
                </c:pt>
                <c:pt idx="19327">
                  <c:v>-0.12689800000000001</c:v>
                </c:pt>
                <c:pt idx="19328">
                  <c:v>-0.12565100000000001</c:v>
                </c:pt>
                <c:pt idx="19329">
                  <c:v>-0.12434199999999999</c:v>
                </c:pt>
                <c:pt idx="19330">
                  <c:v>-0.122974</c:v>
                </c:pt>
                <c:pt idx="19331">
                  <c:v>-0.121549</c:v>
                </c:pt>
                <c:pt idx="19332">
                  <c:v>-0.12007</c:v>
                </c:pt>
                <c:pt idx="19333">
                  <c:v>-0.118538</c:v>
                </c:pt>
                <c:pt idx="19334">
                  <c:v>-0.116955</c:v>
                </c:pt>
                <c:pt idx="19335">
                  <c:v>-0.11532299999999999</c:v>
                </c:pt>
                <c:pt idx="19336">
                  <c:v>-0.11364299999999999</c:v>
                </c:pt>
                <c:pt idx="19337">
                  <c:v>-0.111919</c:v>
                </c:pt>
                <c:pt idx="19338">
                  <c:v>-0.110152</c:v>
                </c:pt>
                <c:pt idx="19339">
                  <c:v>-0.108349</c:v>
                </c:pt>
                <c:pt idx="19340">
                  <c:v>-0.10651099999999999</c:v>
                </c:pt>
                <c:pt idx="19341">
                  <c:v>-0.104646</c:v>
                </c:pt>
                <c:pt idx="19342">
                  <c:v>-0.102756</c:v>
                </c:pt>
                <c:pt idx="19343">
                  <c:v>-0.10084600000000001</c:v>
                </c:pt>
                <c:pt idx="19344">
                  <c:v>-9.8919099999999996E-2</c:v>
                </c:pt>
                <c:pt idx="19345">
                  <c:v>-9.6977800000000003E-2</c:v>
                </c:pt>
                <c:pt idx="19346">
                  <c:v>-9.5026399999999997E-2</c:v>
                </c:pt>
                <c:pt idx="19347">
                  <c:v>-9.3069799999999994E-2</c:v>
                </c:pt>
                <c:pt idx="19348">
                  <c:v>-9.1113100000000002E-2</c:v>
                </c:pt>
                <c:pt idx="19349">
                  <c:v>-8.9160500000000004E-2</c:v>
                </c:pt>
                <c:pt idx="19350">
                  <c:v>-8.7215000000000001E-2</c:v>
                </c:pt>
                <c:pt idx="19351">
                  <c:v>-8.5279099999999997E-2</c:v>
                </c:pt>
                <c:pt idx="19352">
                  <c:v>-8.3356799999999995E-2</c:v>
                </c:pt>
                <c:pt idx="19353">
                  <c:v>-8.1453200000000003E-2</c:v>
                </c:pt>
                <c:pt idx="19354">
                  <c:v>-7.9572199999999996E-2</c:v>
                </c:pt>
                <c:pt idx="19355">
                  <c:v>-7.7715400000000004E-2</c:v>
                </c:pt>
                <c:pt idx="19356">
                  <c:v>-7.5884599999999997E-2</c:v>
                </c:pt>
                <c:pt idx="19357">
                  <c:v>-7.4083700000000002E-2</c:v>
                </c:pt>
                <c:pt idx="19358">
                  <c:v>-7.2317900000000004E-2</c:v>
                </c:pt>
                <c:pt idx="19359">
                  <c:v>-7.0590799999999995E-2</c:v>
                </c:pt>
                <c:pt idx="19360">
                  <c:v>-6.8905099999999997E-2</c:v>
                </c:pt>
                <c:pt idx="19361">
                  <c:v>-6.7264699999999997E-2</c:v>
                </c:pt>
                <c:pt idx="19362">
                  <c:v>-6.56751E-2</c:v>
                </c:pt>
                <c:pt idx="19363">
                  <c:v>-6.4140600000000006E-2</c:v>
                </c:pt>
                <c:pt idx="19364">
                  <c:v>-6.2663200000000002E-2</c:v>
                </c:pt>
                <c:pt idx="19365">
                  <c:v>-6.1244199999999999E-2</c:v>
                </c:pt>
                <c:pt idx="19366">
                  <c:v>-5.9885399999999998E-2</c:v>
                </c:pt>
                <c:pt idx="19367">
                  <c:v>-5.8589200000000001E-2</c:v>
                </c:pt>
                <c:pt idx="19368">
                  <c:v>-5.73585E-2</c:v>
                </c:pt>
                <c:pt idx="19369">
                  <c:v>-5.6196799999999998E-2</c:v>
                </c:pt>
                <c:pt idx="19370">
                  <c:v>-5.5106500000000003E-2</c:v>
                </c:pt>
                <c:pt idx="19371">
                  <c:v>-5.4089199999999997E-2</c:v>
                </c:pt>
                <c:pt idx="19372">
                  <c:v>-5.3146100000000002E-2</c:v>
                </c:pt>
                <c:pt idx="19373">
                  <c:v>-5.2277700000000003E-2</c:v>
                </c:pt>
                <c:pt idx="19374">
                  <c:v>-5.1485299999999998E-2</c:v>
                </c:pt>
                <c:pt idx="19375">
                  <c:v>-5.0770999999999997E-2</c:v>
                </c:pt>
                <c:pt idx="19376">
                  <c:v>-5.0138099999999998E-2</c:v>
                </c:pt>
                <c:pt idx="19377">
                  <c:v>-4.9588399999999998E-2</c:v>
                </c:pt>
                <c:pt idx="19378">
                  <c:v>-4.9122499999999999E-2</c:v>
                </c:pt>
                <c:pt idx="19379">
                  <c:v>-4.8741600000000003E-2</c:v>
                </c:pt>
                <c:pt idx="19380">
                  <c:v>-4.84459E-2</c:v>
                </c:pt>
                <c:pt idx="19381">
                  <c:v>-4.8233600000000001E-2</c:v>
                </c:pt>
                <c:pt idx="19382">
                  <c:v>-4.8104800000000003E-2</c:v>
                </c:pt>
                <c:pt idx="19383">
                  <c:v>-4.8061800000000002E-2</c:v>
                </c:pt>
                <c:pt idx="19384">
                  <c:v>-4.81059E-2</c:v>
                </c:pt>
                <c:pt idx="19385">
                  <c:v>-4.8235599999999997E-2</c:v>
                </c:pt>
                <c:pt idx="19386">
                  <c:v>-4.8447900000000002E-2</c:v>
                </c:pt>
                <c:pt idx="19387">
                  <c:v>-4.8741199999999998E-2</c:v>
                </c:pt>
                <c:pt idx="19388">
                  <c:v>-4.9115199999999998E-2</c:v>
                </c:pt>
                <c:pt idx="19389">
                  <c:v>-4.9568500000000001E-2</c:v>
                </c:pt>
                <c:pt idx="19390">
                  <c:v>-5.0099299999999999E-2</c:v>
                </c:pt>
                <c:pt idx="19391">
                  <c:v>-5.0706099999999997E-2</c:v>
                </c:pt>
                <c:pt idx="19392">
                  <c:v>-5.1388499999999997E-2</c:v>
                </c:pt>
                <c:pt idx="19393">
                  <c:v>-5.2147199999999998E-2</c:v>
                </c:pt>
                <c:pt idx="19394">
                  <c:v>-5.2982500000000002E-2</c:v>
                </c:pt>
                <c:pt idx="19395">
                  <c:v>-5.3893299999999998E-2</c:v>
                </c:pt>
                <c:pt idx="19396">
                  <c:v>-5.4878700000000002E-2</c:v>
                </c:pt>
                <c:pt idx="19397">
                  <c:v>-5.5936399999999997E-2</c:v>
                </c:pt>
                <c:pt idx="19398">
                  <c:v>-5.70634E-2</c:v>
                </c:pt>
                <c:pt idx="19399">
                  <c:v>-5.8256799999999997E-2</c:v>
                </c:pt>
                <c:pt idx="19400">
                  <c:v>-5.9513900000000002E-2</c:v>
                </c:pt>
                <c:pt idx="19401">
                  <c:v>-6.0831799999999998E-2</c:v>
                </c:pt>
                <c:pt idx="19402">
                  <c:v>-6.22068E-2</c:v>
                </c:pt>
                <c:pt idx="19403">
                  <c:v>-6.3635399999999995E-2</c:v>
                </c:pt>
                <c:pt idx="19404">
                  <c:v>-6.5112600000000007E-2</c:v>
                </c:pt>
                <c:pt idx="19405">
                  <c:v>-6.6633499999999998E-2</c:v>
                </c:pt>
                <c:pt idx="19406">
                  <c:v>-6.81953E-2</c:v>
                </c:pt>
                <c:pt idx="19407">
                  <c:v>-6.9796899999999995E-2</c:v>
                </c:pt>
                <c:pt idx="19408">
                  <c:v>-7.1436700000000006E-2</c:v>
                </c:pt>
                <c:pt idx="19409">
                  <c:v>-7.3110999999999995E-2</c:v>
                </c:pt>
                <c:pt idx="19410">
                  <c:v>-7.4815400000000004E-2</c:v>
                </c:pt>
                <c:pt idx="19411">
                  <c:v>-7.6545000000000002E-2</c:v>
                </c:pt>
                <c:pt idx="19412">
                  <c:v>-7.8294299999999997E-2</c:v>
                </c:pt>
                <c:pt idx="19413">
                  <c:v>-8.0059400000000003E-2</c:v>
                </c:pt>
                <c:pt idx="19414">
                  <c:v>-8.1837699999999999E-2</c:v>
                </c:pt>
                <c:pt idx="19415">
                  <c:v>-8.3626000000000006E-2</c:v>
                </c:pt>
                <c:pt idx="19416">
                  <c:v>-8.5419800000000004E-2</c:v>
                </c:pt>
                <c:pt idx="19417">
                  <c:v>-8.7214299999999995E-2</c:v>
                </c:pt>
                <c:pt idx="19418">
                  <c:v>-8.9005100000000004E-2</c:v>
                </c:pt>
                <c:pt idx="19419">
                  <c:v>-9.0788199999999999E-2</c:v>
                </c:pt>
                <c:pt idx="19420">
                  <c:v>-9.2559799999999998E-2</c:v>
                </c:pt>
                <c:pt idx="19421">
                  <c:v>-9.4315499999999997E-2</c:v>
                </c:pt>
                <c:pt idx="19422">
                  <c:v>-9.6051600000000001E-2</c:v>
                </c:pt>
                <c:pt idx="19423">
                  <c:v>-9.7764299999999998E-2</c:v>
                </c:pt>
                <c:pt idx="19424">
                  <c:v>-9.9450899999999995E-2</c:v>
                </c:pt>
                <c:pt idx="19425">
                  <c:v>-0.101108</c:v>
                </c:pt>
                <c:pt idx="19426">
                  <c:v>-0.102733</c:v>
                </c:pt>
                <c:pt idx="19427">
                  <c:v>-0.104321</c:v>
                </c:pt>
                <c:pt idx="19428">
                  <c:v>-0.105869</c:v>
                </c:pt>
                <c:pt idx="19429">
                  <c:v>-0.107373</c:v>
                </c:pt>
                <c:pt idx="19430">
                  <c:v>-0.108831</c:v>
                </c:pt>
                <c:pt idx="19431">
                  <c:v>-0.110238</c:v>
                </c:pt>
                <c:pt idx="19432">
                  <c:v>-0.111591</c:v>
                </c:pt>
                <c:pt idx="19433">
                  <c:v>-0.112885</c:v>
                </c:pt>
                <c:pt idx="19434">
                  <c:v>-0.114119</c:v>
                </c:pt>
                <c:pt idx="19435">
                  <c:v>-0.115288</c:v>
                </c:pt>
                <c:pt idx="19436">
                  <c:v>-0.11638900000000001</c:v>
                </c:pt>
                <c:pt idx="19437">
                  <c:v>-0.117419</c:v>
                </c:pt>
                <c:pt idx="19438">
                  <c:v>-0.118376</c:v>
                </c:pt>
                <c:pt idx="19439">
                  <c:v>-0.119257</c:v>
                </c:pt>
                <c:pt idx="19440">
                  <c:v>-0.12006</c:v>
                </c:pt>
                <c:pt idx="19441">
                  <c:v>-0.120784</c:v>
                </c:pt>
                <c:pt idx="19442">
                  <c:v>-0.121424</c:v>
                </c:pt>
                <c:pt idx="19443">
                  <c:v>-0.121979</c:v>
                </c:pt>
                <c:pt idx="19444">
                  <c:v>-0.122446</c:v>
                </c:pt>
                <c:pt idx="19445">
                  <c:v>-0.122824</c:v>
                </c:pt>
                <c:pt idx="19446">
                  <c:v>-0.123109</c:v>
                </c:pt>
                <c:pt idx="19447">
                  <c:v>-0.12330000000000001</c:v>
                </c:pt>
                <c:pt idx="19448">
                  <c:v>-0.12339700000000001</c:v>
                </c:pt>
                <c:pt idx="19449">
                  <c:v>-0.12339600000000001</c:v>
                </c:pt>
                <c:pt idx="19450">
                  <c:v>-0.123297</c:v>
                </c:pt>
                <c:pt idx="19451">
                  <c:v>-0.123098</c:v>
                </c:pt>
                <c:pt idx="19452">
                  <c:v>-0.12279900000000001</c:v>
                </c:pt>
                <c:pt idx="19453">
                  <c:v>-0.12239999999999999</c:v>
                </c:pt>
                <c:pt idx="19454">
                  <c:v>-0.12189899999999999</c:v>
                </c:pt>
                <c:pt idx="19455">
                  <c:v>-0.121297</c:v>
                </c:pt>
                <c:pt idx="19456">
                  <c:v>-0.120592</c:v>
                </c:pt>
                <c:pt idx="19457">
                  <c:v>-0.119786</c:v>
                </c:pt>
                <c:pt idx="19458">
                  <c:v>-0.118877</c:v>
                </c:pt>
                <c:pt idx="19459">
                  <c:v>-0.117867</c:v>
                </c:pt>
                <c:pt idx="19460">
                  <c:v>-0.116757</c:v>
                </c:pt>
                <c:pt idx="19461">
                  <c:v>-0.115548</c:v>
                </c:pt>
                <c:pt idx="19462">
                  <c:v>-0.11423999999999999</c:v>
                </c:pt>
                <c:pt idx="19463">
                  <c:v>-0.112832</c:v>
                </c:pt>
                <c:pt idx="19464">
                  <c:v>-0.111328</c:v>
                </c:pt>
                <c:pt idx="19465">
                  <c:v>-0.10972999999999999</c:v>
                </c:pt>
                <c:pt idx="19466">
                  <c:v>-0.108039</c:v>
                </c:pt>
                <c:pt idx="19467">
                  <c:v>-0.106256</c:v>
                </c:pt>
                <c:pt idx="19468">
                  <c:v>-0.104384</c:v>
                </c:pt>
                <c:pt idx="19469">
                  <c:v>-0.102424</c:v>
                </c:pt>
                <c:pt idx="19470">
                  <c:v>-0.100378</c:v>
                </c:pt>
                <c:pt idx="19471">
                  <c:v>-9.8249699999999995E-2</c:v>
                </c:pt>
                <c:pt idx="19472">
                  <c:v>-9.6040799999999996E-2</c:v>
                </c:pt>
                <c:pt idx="19473">
                  <c:v>-9.3753900000000001E-2</c:v>
                </c:pt>
                <c:pt idx="19474">
                  <c:v>-9.1391100000000003E-2</c:v>
                </c:pt>
                <c:pt idx="19475">
                  <c:v>-8.8955400000000004E-2</c:v>
                </c:pt>
                <c:pt idx="19476">
                  <c:v>-8.6450399999999997E-2</c:v>
                </c:pt>
                <c:pt idx="19477">
                  <c:v>-8.3878999999999995E-2</c:v>
                </c:pt>
                <c:pt idx="19478">
                  <c:v>-8.12441E-2</c:v>
                </c:pt>
                <c:pt idx="19479">
                  <c:v>-7.8548800000000002E-2</c:v>
                </c:pt>
                <c:pt idx="19480">
                  <c:v>-7.57964E-2</c:v>
                </c:pt>
                <c:pt idx="19481">
                  <c:v>-7.2989899999999996E-2</c:v>
                </c:pt>
                <c:pt idx="19482">
                  <c:v>-7.01325E-2</c:v>
                </c:pt>
                <c:pt idx="19483">
                  <c:v>-6.7228099999999999E-2</c:v>
                </c:pt>
                <c:pt idx="19484">
                  <c:v>-6.4280100000000007E-2</c:v>
                </c:pt>
                <c:pt idx="19485">
                  <c:v>-6.1292600000000003E-2</c:v>
                </c:pt>
                <c:pt idx="19486">
                  <c:v>-5.82692E-2</c:v>
                </c:pt>
                <c:pt idx="19487">
                  <c:v>-5.52138E-2</c:v>
                </c:pt>
                <c:pt idx="19488">
                  <c:v>-5.2130000000000003E-2</c:v>
                </c:pt>
                <c:pt idx="19489">
                  <c:v>-4.9021099999999998E-2</c:v>
                </c:pt>
                <c:pt idx="19490">
                  <c:v>-4.5891099999999997E-2</c:v>
                </c:pt>
                <c:pt idx="19491">
                  <c:v>-4.27441E-2</c:v>
                </c:pt>
                <c:pt idx="19492">
                  <c:v>-3.9584399999999999E-2</c:v>
                </c:pt>
                <c:pt idx="19493">
                  <c:v>-3.6415799999999998E-2</c:v>
                </c:pt>
                <c:pt idx="19494">
                  <c:v>-3.3241699999999999E-2</c:v>
                </c:pt>
                <c:pt idx="19495">
                  <c:v>-3.0066200000000001E-2</c:v>
                </c:pt>
                <c:pt idx="19496">
                  <c:v>-2.6893199999999999E-2</c:v>
                </c:pt>
                <c:pt idx="19497">
                  <c:v>-2.37267E-2</c:v>
                </c:pt>
                <c:pt idx="19498">
                  <c:v>-2.05703E-2</c:v>
                </c:pt>
                <c:pt idx="19499">
                  <c:v>-1.7427600000000001E-2</c:v>
                </c:pt>
                <c:pt idx="19500">
                  <c:v>-1.43027E-2</c:v>
                </c:pt>
                <c:pt idx="19501">
                  <c:v>-1.1199300000000001E-2</c:v>
                </c:pt>
                <c:pt idx="19502" formatCode="0.00E+00">
                  <c:v>-8.1209899999999998E-3</c:v>
                </c:pt>
                <c:pt idx="19503" formatCode="0.00E+00">
                  <c:v>-5.0712700000000001E-3</c:v>
                </c:pt>
                <c:pt idx="19504" formatCode="0.00E+00">
                  <c:v>-2.0536299999999999E-3</c:v>
                </c:pt>
                <c:pt idx="19505" formatCode="0.00E+00">
                  <c:v>9.2854299999999999E-4</c:v>
                </c:pt>
                <c:pt idx="19506" formatCode="0.00E+00">
                  <c:v>3.8719900000000001E-3</c:v>
                </c:pt>
                <c:pt idx="19507" formatCode="0.00E+00">
                  <c:v>6.7729499999999998E-3</c:v>
                </c:pt>
                <c:pt idx="19508" formatCode="0.00E+00">
                  <c:v>9.6272000000000007E-3</c:v>
                </c:pt>
                <c:pt idx="19509">
                  <c:v>1.24311E-2</c:v>
                </c:pt>
                <c:pt idx="19510">
                  <c:v>1.5181500000000001E-2</c:v>
                </c:pt>
                <c:pt idx="19511">
                  <c:v>1.78753E-2</c:v>
                </c:pt>
                <c:pt idx="19512">
                  <c:v>2.0509199999999998E-2</c:v>
                </c:pt>
                <c:pt idx="19513">
                  <c:v>2.3080300000000002E-2</c:v>
                </c:pt>
                <c:pt idx="19514">
                  <c:v>2.5586000000000001E-2</c:v>
                </c:pt>
                <c:pt idx="19515">
                  <c:v>2.8023699999999999E-2</c:v>
                </c:pt>
                <c:pt idx="19516">
                  <c:v>3.03907E-2</c:v>
                </c:pt>
                <c:pt idx="19517">
                  <c:v>3.2684400000000002E-2</c:v>
                </c:pt>
                <c:pt idx="19518">
                  <c:v>3.4902700000000002E-2</c:v>
                </c:pt>
                <c:pt idx="19519">
                  <c:v>3.7043399999999997E-2</c:v>
                </c:pt>
                <c:pt idx="19520">
                  <c:v>3.9104699999999999E-2</c:v>
                </c:pt>
                <c:pt idx="19521">
                  <c:v>4.1084500000000003E-2</c:v>
                </c:pt>
                <c:pt idx="19522">
                  <c:v>4.2980699999999997E-2</c:v>
                </c:pt>
                <c:pt idx="19523">
                  <c:v>4.4791999999999998E-2</c:v>
                </c:pt>
                <c:pt idx="19524">
                  <c:v>4.6517700000000002E-2</c:v>
                </c:pt>
                <c:pt idx="19525">
                  <c:v>4.81568E-2</c:v>
                </c:pt>
                <c:pt idx="19526">
                  <c:v>4.9708000000000002E-2</c:v>
                </c:pt>
                <c:pt idx="19527">
                  <c:v>5.1170500000000001E-2</c:v>
                </c:pt>
                <c:pt idx="19528">
                  <c:v>5.2543600000000003E-2</c:v>
                </c:pt>
                <c:pt idx="19529">
                  <c:v>5.3826899999999997E-2</c:v>
                </c:pt>
                <c:pt idx="19530">
                  <c:v>5.5020100000000002E-2</c:v>
                </c:pt>
                <c:pt idx="19531">
                  <c:v>5.6122699999999998E-2</c:v>
                </c:pt>
                <c:pt idx="19532">
                  <c:v>5.7134699999999997E-2</c:v>
                </c:pt>
                <c:pt idx="19533">
                  <c:v>5.8056200000000002E-2</c:v>
                </c:pt>
                <c:pt idx="19534">
                  <c:v>5.8887399999999999E-2</c:v>
                </c:pt>
                <c:pt idx="19535">
                  <c:v>5.9628899999999999E-2</c:v>
                </c:pt>
                <c:pt idx="19536">
                  <c:v>6.0281300000000003E-2</c:v>
                </c:pt>
                <c:pt idx="19537">
                  <c:v>6.0845299999999998E-2</c:v>
                </c:pt>
                <c:pt idx="19538">
                  <c:v>6.13217E-2</c:v>
                </c:pt>
                <c:pt idx="19539">
                  <c:v>6.1710599999999997E-2</c:v>
                </c:pt>
                <c:pt idx="19540">
                  <c:v>6.20128E-2</c:v>
                </c:pt>
                <c:pt idx="19541">
                  <c:v>6.2229399999999997E-2</c:v>
                </c:pt>
                <c:pt idx="19542">
                  <c:v>6.2361600000000003E-2</c:v>
                </c:pt>
                <c:pt idx="19543">
                  <c:v>6.24107E-2</c:v>
                </c:pt>
                <c:pt idx="19544">
                  <c:v>6.2378299999999998E-2</c:v>
                </c:pt>
                <c:pt idx="19545">
                  <c:v>6.2265899999999999E-2</c:v>
                </c:pt>
                <c:pt idx="19546">
                  <c:v>6.2075199999999997E-2</c:v>
                </c:pt>
                <c:pt idx="19547">
                  <c:v>6.1807800000000003E-2</c:v>
                </c:pt>
                <c:pt idx="19548">
                  <c:v>6.1465899999999997E-2</c:v>
                </c:pt>
                <c:pt idx="19549">
                  <c:v>6.1051500000000002E-2</c:v>
                </c:pt>
                <c:pt idx="19550">
                  <c:v>6.0567099999999999E-2</c:v>
                </c:pt>
                <c:pt idx="19551">
                  <c:v>6.00148E-2</c:v>
                </c:pt>
                <c:pt idx="19552">
                  <c:v>5.9397199999999997E-2</c:v>
                </c:pt>
                <c:pt idx="19553">
                  <c:v>5.8716400000000002E-2</c:v>
                </c:pt>
                <c:pt idx="19554">
                  <c:v>5.7975199999999998E-2</c:v>
                </c:pt>
                <c:pt idx="19555">
                  <c:v>5.7175999999999998E-2</c:v>
                </c:pt>
                <c:pt idx="19556">
                  <c:v>5.6321799999999998E-2</c:v>
                </c:pt>
                <c:pt idx="19557">
                  <c:v>5.5415300000000001E-2</c:v>
                </c:pt>
                <c:pt idx="19558">
                  <c:v>5.4459500000000001E-2</c:v>
                </c:pt>
                <c:pt idx="19559">
                  <c:v>5.3457400000000002E-2</c:v>
                </c:pt>
                <c:pt idx="19560">
                  <c:v>5.2412E-2</c:v>
                </c:pt>
                <c:pt idx="19561">
                  <c:v>5.1326400000000001E-2</c:v>
                </c:pt>
                <c:pt idx="19562">
                  <c:v>5.0203600000000001E-2</c:v>
                </c:pt>
                <c:pt idx="19563">
                  <c:v>4.9046699999999999E-2</c:v>
                </c:pt>
                <c:pt idx="19564">
                  <c:v>4.78588E-2</c:v>
                </c:pt>
                <c:pt idx="19565">
                  <c:v>4.66431E-2</c:v>
                </c:pt>
                <c:pt idx="19566">
                  <c:v>4.5402600000000001E-2</c:v>
                </c:pt>
                <c:pt idx="19567">
                  <c:v>4.4140499999999999E-2</c:v>
                </c:pt>
                <c:pt idx="19568">
                  <c:v>4.2860000000000002E-2</c:v>
                </c:pt>
                <c:pt idx="19569">
                  <c:v>4.1564299999999998E-2</c:v>
                </c:pt>
                <c:pt idx="19570">
                  <c:v>4.0256500000000001E-2</c:v>
                </c:pt>
                <c:pt idx="19571">
                  <c:v>3.8939799999999997E-2</c:v>
                </c:pt>
                <c:pt idx="19572">
                  <c:v>3.7617299999999999E-2</c:v>
                </c:pt>
                <c:pt idx="19573">
                  <c:v>3.6291999999999998E-2</c:v>
                </c:pt>
                <c:pt idx="19574">
                  <c:v>3.4967100000000001E-2</c:v>
                </c:pt>
                <c:pt idx="19575">
                  <c:v>3.3645599999999998E-2</c:v>
                </c:pt>
                <c:pt idx="19576">
                  <c:v>3.2330499999999998E-2</c:v>
                </c:pt>
                <c:pt idx="19577">
                  <c:v>3.1024800000000002E-2</c:v>
                </c:pt>
                <c:pt idx="19578">
                  <c:v>2.97311E-2</c:v>
                </c:pt>
                <c:pt idx="19579">
                  <c:v>2.8452600000000002E-2</c:v>
                </c:pt>
                <c:pt idx="19580">
                  <c:v>2.7191699999999999E-2</c:v>
                </c:pt>
                <c:pt idx="19581">
                  <c:v>2.5951200000000001E-2</c:v>
                </c:pt>
                <c:pt idx="19582">
                  <c:v>2.4733600000000001E-2</c:v>
                </c:pt>
                <c:pt idx="19583">
                  <c:v>2.3541200000000002E-2</c:v>
                </c:pt>
                <c:pt idx="19584">
                  <c:v>2.2376500000000001E-2</c:v>
                </c:pt>
                <c:pt idx="19585">
                  <c:v>2.1241800000000002E-2</c:v>
                </c:pt>
                <c:pt idx="19586">
                  <c:v>2.0139299999999999E-2</c:v>
                </c:pt>
                <c:pt idx="19587">
                  <c:v>1.90712E-2</c:v>
                </c:pt>
                <c:pt idx="19588">
                  <c:v>1.8039300000000001E-2</c:v>
                </c:pt>
                <c:pt idx="19589">
                  <c:v>1.7045500000000002E-2</c:v>
                </c:pt>
                <c:pt idx="19590">
                  <c:v>1.6091500000000002E-2</c:v>
                </c:pt>
                <c:pt idx="19591">
                  <c:v>1.5179E-2</c:v>
                </c:pt>
                <c:pt idx="19592">
                  <c:v>1.43094E-2</c:v>
                </c:pt>
                <c:pt idx="19593">
                  <c:v>1.34842E-2</c:v>
                </c:pt>
                <c:pt idx="19594">
                  <c:v>1.27048E-2</c:v>
                </c:pt>
                <c:pt idx="19595">
                  <c:v>1.1972200000000001E-2</c:v>
                </c:pt>
                <c:pt idx="19596">
                  <c:v>1.12873E-2</c:v>
                </c:pt>
                <c:pt idx="19597">
                  <c:v>1.06511E-2</c:v>
                </c:pt>
                <c:pt idx="19598">
                  <c:v>1.0064200000000001E-2</c:v>
                </c:pt>
                <c:pt idx="19599" formatCode="0.00E+00">
                  <c:v>9.5276000000000007E-3</c:v>
                </c:pt>
                <c:pt idx="19600" formatCode="0.00E+00">
                  <c:v>9.0417899999999992E-3</c:v>
                </c:pt>
                <c:pt idx="19601" formatCode="0.00E+00">
                  <c:v>8.6071700000000008E-3</c:v>
                </c:pt>
                <c:pt idx="19602" formatCode="0.00E+00">
                  <c:v>8.2239300000000008E-3</c:v>
                </c:pt>
                <c:pt idx="19603" formatCode="0.00E+00">
                  <c:v>7.8920799999999992E-3</c:v>
                </c:pt>
                <c:pt idx="19604" formatCode="0.00E+00">
                  <c:v>7.6115599999999999E-3</c:v>
                </c:pt>
                <c:pt idx="19605" formatCode="0.00E+00">
                  <c:v>7.3821900000000003E-3</c:v>
                </c:pt>
                <c:pt idx="19606" formatCode="0.00E+00">
                  <c:v>7.2036399999999999E-3</c:v>
                </c:pt>
                <c:pt idx="19607" formatCode="0.00E+00">
                  <c:v>7.0754800000000003E-3</c:v>
                </c:pt>
                <c:pt idx="19608" formatCode="0.00E+00">
                  <c:v>6.9971399999999998E-3</c:v>
                </c:pt>
                <c:pt idx="19609" formatCode="0.00E+00">
                  <c:v>6.9679700000000004E-3</c:v>
                </c:pt>
                <c:pt idx="19610" formatCode="0.00E+00">
                  <c:v>6.98718E-3</c:v>
                </c:pt>
                <c:pt idx="19611" formatCode="0.00E+00">
                  <c:v>7.0537999999999998E-3</c:v>
                </c:pt>
                <c:pt idx="19612" formatCode="0.00E+00">
                  <c:v>7.1666899999999999E-3</c:v>
                </c:pt>
                <c:pt idx="19613" formatCode="0.00E+00">
                  <c:v>7.3246199999999996E-3</c:v>
                </c:pt>
                <c:pt idx="19614" formatCode="0.00E+00">
                  <c:v>7.5263099999999996E-3</c:v>
                </c:pt>
                <c:pt idx="19615" formatCode="0.00E+00">
                  <c:v>7.7703E-3</c:v>
                </c:pt>
                <c:pt idx="19616" formatCode="0.00E+00">
                  <c:v>8.05495E-3</c:v>
                </c:pt>
                <c:pt idx="19617" formatCode="0.00E+00">
                  <c:v>8.3785600000000002E-3</c:v>
                </c:pt>
                <c:pt idx="19618" formatCode="0.00E+00">
                  <c:v>8.7393499999999999E-3</c:v>
                </c:pt>
                <c:pt idx="19619" formatCode="0.00E+00">
                  <c:v>9.1354699999999997E-3</c:v>
                </c:pt>
                <c:pt idx="19620" formatCode="0.00E+00">
                  <c:v>9.5650100000000005E-3</c:v>
                </c:pt>
                <c:pt idx="19621">
                  <c:v>1.0025900000000001E-2</c:v>
                </c:pt>
                <c:pt idx="19622">
                  <c:v>1.0515999999999999E-2</c:v>
                </c:pt>
                <c:pt idx="19623">
                  <c:v>1.10332E-2</c:v>
                </c:pt>
                <c:pt idx="19624">
                  <c:v>1.15751E-2</c:v>
                </c:pt>
                <c:pt idx="19625">
                  <c:v>1.2139499999999999E-2</c:v>
                </c:pt>
                <c:pt idx="19626">
                  <c:v>1.2723699999999999E-2</c:v>
                </c:pt>
                <c:pt idx="19627">
                  <c:v>1.3325399999999999E-2</c:v>
                </c:pt>
                <c:pt idx="19628">
                  <c:v>1.39419E-2</c:v>
                </c:pt>
                <c:pt idx="19629">
                  <c:v>1.45708E-2</c:v>
                </c:pt>
                <c:pt idx="19630">
                  <c:v>1.52094E-2</c:v>
                </c:pt>
                <c:pt idx="19631">
                  <c:v>1.5855000000000001E-2</c:v>
                </c:pt>
                <c:pt idx="19632">
                  <c:v>1.6505100000000002E-2</c:v>
                </c:pt>
                <c:pt idx="19633">
                  <c:v>1.7156600000000001E-2</c:v>
                </c:pt>
                <c:pt idx="19634">
                  <c:v>1.7806900000000001E-2</c:v>
                </c:pt>
                <c:pt idx="19635">
                  <c:v>1.8453199999999999E-2</c:v>
                </c:pt>
                <c:pt idx="19636">
                  <c:v>1.9092700000000001E-2</c:v>
                </c:pt>
                <c:pt idx="19637">
                  <c:v>1.97226E-2</c:v>
                </c:pt>
                <c:pt idx="19638">
                  <c:v>2.03401E-2</c:v>
                </c:pt>
                <c:pt idx="19639">
                  <c:v>2.09424E-2</c:v>
                </c:pt>
                <c:pt idx="19640">
                  <c:v>2.1526699999999999E-2</c:v>
                </c:pt>
                <c:pt idx="19641">
                  <c:v>2.2090200000000001E-2</c:v>
                </c:pt>
                <c:pt idx="19642">
                  <c:v>2.2630399999999998E-2</c:v>
                </c:pt>
                <c:pt idx="19643">
                  <c:v>2.3144499999999998E-2</c:v>
                </c:pt>
                <c:pt idx="19644">
                  <c:v>2.36297E-2</c:v>
                </c:pt>
                <c:pt idx="19645">
                  <c:v>2.40836E-2</c:v>
                </c:pt>
                <c:pt idx="19646">
                  <c:v>2.4503400000000002E-2</c:v>
                </c:pt>
                <c:pt idx="19647">
                  <c:v>2.48869E-2</c:v>
                </c:pt>
                <c:pt idx="19648">
                  <c:v>2.52316E-2</c:v>
                </c:pt>
                <c:pt idx="19649">
                  <c:v>2.5535200000000001E-2</c:v>
                </c:pt>
                <c:pt idx="19650">
                  <c:v>2.5795599999999998E-2</c:v>
                </c:pt>
                <c:pt idx="19651">
                  <c:v>2.6010399999999999E-2</c:v>
                </c:pt>
                <c:pt idx="19652">
                  <c:v>2.6177599999999999E-2</c:v>
                </c:pt>
                <c:pt idx="19653">
                  <c:v>2.6295200000000001E-2</c:v>
                </c:pt>
                <c:pt idx="19654">
                  <c:v>2.6361300000000001E-2</c:v>
                </c:pt>
                <c:pt idx="19655">
                  <c:v>2.6374100000000001E-2</c:v>
                </c:pt>
                <c:pt idx="19656">
                  <c:v>2.6331799999999999E-2</c:v>
                </c:pt>
                <c:pt idx="19657">
                  <c:v>2.6232700000000001E-2</c:v>
                </c:pt>
                <c:pt idx="19658">
                  <c:v>2.6075399999999999E-2</c:v>
                </c:pt>
                <c:pt idx="19659">
                  <c:v>2.58585E-2</c:v>
                </c:pt>
                <c:pt idx="19660">
                  <c:v>2.5580700000000001E-2</c:v>
                </c:pt>
                <c:pt idx="19661">
                  <c:v>2.52409E-2</c:v>
                </c:pt>
                <c:pt idx="19662">
                  <c:v>2.4838099999999998E-2</c:v>
                </c:pt>
                <c:pt idx="19663">
                  <c:v>2.4371400000000001E-2</c:v>
                </c:pt>
                <c:pt idx="19664">
                  <c:v>2.3840199999999999E-2</c:v>
                </c:pt>
                <c:pt idx="19665">
                  <c:v>2.3243699999999999E-2</c:v>
                </c:pt>
                <c:pt idx="19666">
                  <c:v>2.2581500000000001E-2</c:v>
                </c:pt>
                <c:pt idx="19667">
                  <c:v>2.1853399999999999E-2</c:v>
                </c:pt>
                <c:pt idx="19668">
                  <c:v>2.1058899999999998E-2</c:v>
                </c:pt>
                <c:pt idx="19669">
                  <c:v>2.0198000000000001E-2</c:v>
                </c:pt>
                <c:pt idx="19670">
                  <c:v>1.9270800000000001E-2</c:v>
                </c:pt>
                <c:pt idx="19671">
                  <c:v>1.8277600000000001E-2</c:v>
                </c:pt>
                <c:pt idx="19672">
                  <c:v>1.72187E-2</c:v>
                </c:pt>
                <c:pt idx="19673">
                  <c:v>1.6094500000000001E-2</c:v>
                </c:pt>
                <c:pt idx="19674">
                  <c:v>1.49059E-2</c:v>
                </c:pt>
                <c:pt idx="19675">
                  <c:v>1.36536E-2</c:v>
                </c:pt>
                <c:pt idx="19676">
                  <c:v>1.2338500000000001E-2</c:v>
                </c:pt>
                <c:pt idx="19677">
                  <c:v>1.09617E-2</c:v>
                </c:pt>
                <c:pt idx="19678" formatCode="0.00E+00">
                  <c:v>9.5245899999999994E-3</c:v>
                </c:pt>
                <c:pt idx="19679" formatCode="0.00E+00">
                  <c:v>8.0284099999999997E-3</c:v>
                </c:pt>
                <c:pt idx="19680" formatCode="0.00E+00">
                  <c:v>6.4747299999999997E-3</c:v>
                </c:pt>
                <c:pt idx="19681" formatCode="0.00E+00">
                  <c:v>4.8652299999999999E-3</c:v>
                </c:pt>
                <c:pt idx="19682" formatCode="0.00E+00">
                  <c:v>3.20171E-3</c:v>
                </c:pt>
                <c:pt idx="19683" formatCode="0.00E+00">
                  <c:v>1.4860800000000001E-3</c:v>
                </c:pt>
                <c:pt idx="19684" formatCode="0.00E+00">
                  <c:v>-2.7964800000000002E-4</c:v>
                </c:pt>
                <c:pt idx="19685" formatCode="0.00E+00">
                  <c:v>-2.0932799999999999E-3</c:v>
                </c:pt>
                <c:pt idx="19686" formatCode="0.00E+00">
                  <c:v>-3.9525300000000001E-3</c:v>
                </c:pt>
                <c:pt idx="19687" formatCode="0.00E+00">
                  <c:v>-5.8549600000000002E-3</c:v>
                </c:pt>
                <c:pt idx="19688" formatCode="0.00E+00">
                  <c:v>-7.7981200000000004E-3</c:v>
                </c:pt>
                <c:pt idx="19689" formatCode="0.00E+00">
                  <c:v>-9.7794300000000004E-3</c:v>
                </c:pt>
                <c:pt idx="19690">
                  <c:v>-1.17962E-2</c:v>
                </c:pt>
                <c:pt idx="19691">
                  <c:v>-1.3845400000000001E-2</c:v>
                </c:pt>
                <c:pt idx="19692">
                  <c:v>-1.5924199999999999E-2</c:v>
                </c:pt>
                <c:pt idx="19693">
                  <c:v>-1.80296E-2</c:v>
                </c:pt>
                <c:pt idx="19694">
                  <c:v>-2.01584E-2</c:v>
                </c:pt>
                <c:pt idx="19695">
                  <c:v>-2.2307400000000002E-2</c:v>
                </c:pt>
                <c:pt idx="19696">
                  <c:v>-2.44733E-2</c:v>
                </c:pt>
                <c:pt idx="19697">
                  <c:v>-2.6652800000000001E-2</c:v>
                </c:pt>
                <c:pt idx="19698">
                  <c:v>-2.8842300000000001E-2</c:v>
                </c:pt>
                <c:pt idx="19699">
                  <c:v>-3.10385E-2</c:v>
                </c:pt>
                <c:pt idx="19700">
                  <c:v>-3.3237700000000002E-2</c:v>
                </c:pt>
                <c:pt idx="19701">
                  <c:v>-3.5436299999999997E-2</c:v>
                </c:pt>
                <c:pt idx="19702">
                  <c:v>-3.7630700000000003E-2</c:v>
                </c:pt>
                <c:pt idx="19703">
                  <c:v>-3.9817199999999997E-2</c:v>
                </c:pt>
                <c:pt idx="19704">
                  <c:v>-4.19922E-2</c:v>
                </c:pt>
                <c:pt idx="19705">
                  <c:v>-4.4151900000000001E-2</c:v>
                </c:pt>
                <c:pt idx="19706">
                  <c:v>-4.6292600000000003E-2</c:v>
                </c:pt>
                <c:pt idx="19707">
                  <c:v>-4.8410599999999998E-2</c:v>
                </c:pt>
                <c:pt idx="19708">
                  <c:v>-5.0502100000000001E-2</c:v>
                </c:pt>
                <c:pt idx="19709">
                  <c:v>-5.2563400000000003E-2</c:v>
                </c:pt>
                <c:pt idx="19710">
                  <c:v>-5.4590800000000002E-2</c:v>
                </c:pt>
                <c:pt idx="19711">
                  <c:v>-5.6580499999999999E-2</c:v>
                </c:pt>
                <c:pt idx="19712">
                  <c:v>-5.8528799999999999E-2</c:v>
                </c:pt>
                <c:pt idx="19713">
                  <c:v>-6.0432E-2</c:v>
                </c:pt>
                <c:pt idx="19714">
                  <c:v>-6.2286500000000002E-2</c:v>
                </c:pt>
                <c:pt idx="19715">
                  <c:v>-6.4088699999999998E-2</c:v>
                </c:pt>
                <c:pt idx="19716">
                  <c:v>-6.5835099999999994E-2</c:v>
                </c:pt>
                <c:pt idx="19717">
                  <c:v>-6.7522200000000004E-2</c:v>
                </c:pt>
                <c:pt idx="19718">
                  <c:v>-6.9146600000000003E-2</c:v>
                </c:pt>
                <c:pt idx="19719">
                  <c:v>-7.0705000000000004E-2</c:v>
                </c:pt>
                <c:pt idx="19720">
                  <c:v>-7.2194099999999997E-2</c:v>
                </c:pt>
                <c:pt idx="19721">
                  <c:v>-7.3610700000000001E-2</c:v>
                </c:pt>
                <c:pt idx="19722">
                  <c:v>-7.4951799999999999E-2</c:v>
                </c:pt>
                <c:pt idx="19723">
                  <c:v>-7.6214500000000004E-2</c:v>
                </c:pt>
                <c:pt idx="19724">
                  <c:v>-7.7395800000000001E-2</c:v>
                </c:pt>
                <c:pt idx="19725">
                  <c:v>-7.8492900000000004E-2</c:v>
                </c:pt>
                <c:pt idx="19726">
                  <c:v>-7.9503199999999996E-2</c:v>
                </c:pt>
                <c:pt idx="19727">
                  <c:v>-8.0424099999999998E-2</c:v>
                </c:pt>
                <c:pt idx="19728">
                  <c:v>-8.1253300000000001E-2</c:v>
                </c:pt>
                <c:pt idx="19729">
                  <c:v>-8.19883E-2</c:v>
                </c:pt>
                <c:pt idx="19730">
                  <c:v>-8.2627199999999998E-2</c:v>
                </c:pt>
                <c:pt idx="19731">
                  <c:v>-8.31678E-2</c:v>
                </c:pt>
                <c:pt idx="19732">
                  <c:v>-8.3608299999999997E-2</c:v>
                </c:pt>
                <c:pt idx="19733">
                  <c:v>-8.3946999999999994E-2</c:v>
                </c:pt>
                <c:pt idx="19734">
                  <c:v>-8.4182099999999996E-2</c:v>
                </c:pt>
                <c:pt idx="19735">
                  <c:v>-8.4312399999999996E-2</c:v>
                </c:pt>
                <c:pt idx="19736">
                  <c:v>-8.4336400000000006E-2</c:v>
                </c:pt>
                <c:pt idx="19737">
                  <c:v>-8.42532E-2</c:v>
                </c:pt>
                <c:pt idx="19738">
                  <c:v>-8.4061700000000003E-2</c:v>
                </c:pt>
                <c:pt idx="19739">
                  <c:v>-8.3761199999999994E-2</c:v>
                </c:pt>
                <c:pt idx="19740">
                  <c:v>-8.33512E-2</c:v>
                </c:pt>
                <c:pt idx="19741">
                  <c:v>-8.2831199999999994E-2</c:v>
                </c:pt>
                <c:pt idx="19742">
                  <c:v>-8.2200899999999993E-2</c:v>
                </c:pt>
                <c:pt idx="19743">
                  <c:v>-8.1460299999999999E-2</c:v>
                </c:pt>
                <c:pt idx="19744">
                  <c:v>-8.0609399999999998E-2</c:v>
                </c:pt>
                <c:pt idx="19745">
                  <c:v>-7.9648399999999994E-2</c:v>
                </c:pt>
                <c:pt idx="19746">
                  <c:v>-7.8577800000000003E-2</c:v>
                </c:pt>
                <c:pt idx="19747">
                  <c:v>-7.73982E-2</c:v>
                </c:pt>
                <c:pt idx="19748">
                  <c:v>-7.6110399999999995E-2</c:v>
                </c:pt>
                <c:pt idx="19749">
                  <c:v>-7.4715199999999996E-2</c:v>
                </c:pt>
                <c:pt idx="19750">
                  <c:v>-7.3214000000000001E-2</c:v>
                </c:pt>
                <c:pt idx="19751">
                  <c:v>-7.1607900000000002E-2</c:v>
                </c:pt>
                <c:pt idx="19752">
                  <c:v>-6.9898399999999999E-2</c:v>
                </c:pt>
                <c:pt idx="19753">
                  <c:v>-6.80872E-2</c:v>
                </c:pt>
                <c:pt idx="19754">
                  <c:v>-6.6176100000000002E-2</c:v>
                </c:pt>
                <c:pt idx="19755">
                  <c:v>-6.4167000000000002E-2</c:v>
                </c:pt>
                <c:pt idx="19756">
                  <c:v>-6.2062199999999998E-2</c:v>
                </c:pt>
                <c:pt idx="19757">
                  <c:v>-5.9863800000000002E-2</c:v>
                </c:pt>
                <c:pt idx="19758">
                  <c:v>-5.7574300000000002E-2</c:v>
                </c:pt>
                <c:pt idx="19759">
                  <c:v>-5.51964E-2</c:v>
                </c:pt>
                <c:pt idx="19760">
                  <c:v>-5.2732800000000003E-2</c:v>
                </c:pt>
                <c:pt idx="19761">
                  <c:v>-5.0186399999999999E-2</c:v>
                </c:pt>
                <c:pt idx="19762">
                  <c:v>-4.75603E-2</c:v>
                </c:pt>
                <c:pt idx="19763">
                  <c:v>-4.4857599999999997E-2</c:v>
                </c:pt>
                <c:pt idx="19764">
                  <c:v>-4.2081599999999997E-2</c:v>
                </c:pt>
                <c:pt idx="19765">
                  <c:v>-3.9235899999999997E-2</c:v>
                </c:pt>
                <c:pt idx="19766">
                  <c:v>-3.6324000000000002E-2</c:v>
                </c:pt>
                <c:pt idx="19767">
                  <c:v>-3.33496E-2</c:v>
                </c:pt>
                <c:pt idx="19768">
                  <c:v>-3.0316599999999999E-2</c:v>
                </c:pt>
                <c:pt idx="19769">
                  <c:v>-2.72289E-2</c:v>
                </c:pt>
                <c:pt idx="19770">
                  <c:v>-2.40906E-2</c:v>
                </c:pt>
                <c:pt idx="19771">
                  <c:v>-2.0905699999999999E-2</c:v>
                </c:pt>
                <c:pt idx="19772">
                  <c:v>-1.7678599999999999E-2</c:v>
                </c:pt>
                <c:pt idx="19773">
                  <c:v>-1.44134E-2</c:v>
                </c:pt>
                <c:pt idx="19774">
                  <c:v>-1.11147E-2</c:v>
                </c:pt>
                <c:pt idx="19775" formatCode="0.00E+00">
                  <c:v>-7.78694E-3</c:v>
                </c:pt>
                <c:pt idx="19776" formatCode="0.00E+00">
                  <c:v>-4.4344500000000004E-3</c:v>
                </c:pt>
                <c:pt idx="19777" formatCode="0.00E+00">
                  <c:v>-1.06179E-3</c:v>
                </c:pt>
                <c:pt idx="19778" formatCode="0.00E+00">
                  <c:v>2.3264200000000001E-3</c:v>
                </c:pt>
                <c:pt idx="19779" formatCode="0.00E+00">
                  <c:v>5.7254200000000002E-3</c:v>
                </c:pt>
                <c:pt idx="19780" formatCode="0.00E+00">
                  <c:v>9.1304999999999997E-3</c:v>
                </c:pt>
                <c:pt idx="19781">
                  <c:v>1.2537E-2</c:v>
                </c:pt>
                <c:pt idx="19782">
                  <c:v>1.5940099999999999E-2</c:v>
                </c:pt>
                <c:pt idx="19783">
                  <c:v>1.9335100000000001E-2</c:v>
                </c:pt>
                <c:pt idx="19784">
                  <c:v>2.2717399999999999E-2</c:v>
                </c:pt>
                <c:pt idx="19785">
                  <c:v>2.60822E-2</c:v>
                </c:pt>
                <c:pt idx="19786">
                  <c:v>2.9425099999999999E-2</c:v>
                </c:pt>
                <c:pt idx="19787">
                  <c:v>3.2740999999999999E-2</c:v>
                </c:pt>
                <c:pt idx="19788">
                  <c:v>3.6025399999999999E-2</c:v>
                </c:pt>
                <c:pt idx="19789">
                  <c:v>3.9273599999999999E-2</c:v>
                </c:pt>
                <c:pt idx="19790">
                  <c:v>4.2480900000000002E-2</c:v>
                </c:pt>
                <c:pt idx="19791">
                  <c:v>4.5642700000000001E-2</c:v>
                </c:pt>
                <c:pt idx="19792">
                  <c:v>4.8754699999999998E-2</c:v>
                </c:pt>
                <c:pt idx="19793">
                  <c:v>5.1812200000000003E-2</c:v>
                </c:pt>
                <c:pt idx="19794">
                  <c:v>5.4810900000000003E-2</c:v>
                </c:pt>
                <c:pt idx="19795">
                  <c:v>5.7746400000000003E-2</c:v>
                </c:pt>
                <c:pt idx="19796">
                  <c:v>6.0614700000000001E-2</c:v>
                </c:pt>
                <c:pt idx="19797">
                  <c:v>6.3411499999999996E-2</c:v>
                </c:pt>
                <c:pt idx="19798">
                  <c:v>6.61331E-2</c:v>
                </c:pt>
                <c:pt idx="19799">
                  <c:v>6.87754E-2</c:v>
                </c:pt>
                <c:pt idx="19800">
                  <c:v>7.1334700000000001E-2</c:v>
                </c:pt>
                <c:pt idx="19801">
                  <c:v>7.38071E-2</c:v>
                </c:pt>
                <c:pt idx="19802">
                  <c:v>7.6189099999999996E-2</c:v>
                </c:pt>
                <c:pt idx="19803">
                  <c:v>7.8477099999999994E-2</c:v>
                </c:pt>
                <c:pt idx="19804">
                  <c:v>8.0668100000000006E-2</c:v>
                </c:pt>
                <c:pt idx="19805">
                  <c:v>8.2758799999999993E-2</c:v>
                </c:pt>
                <c:pt idx="19806">
                  <c:v>8.47464E-2</c:v>
                </c:pt>
                <c:pt idx="19807">
                  <c:v>8.6627800000000005E-2</c:v>
                </c:pt>
                <c:pt idx="19808">
                  <c:v>8.8400500000000007E-2</c:v>
                </c:pt>
                <c:pt idx="19809">
                  <c:v>9.0062000000000003E-2</c:v>
                </c:pt>
                <c:pt idx="19810">
                  <c:v>9.1609999999999997E-2</c:v>
                </c:pt>
                <c:pt idx="19811">
                  <c:v>9.3042299999999994E-2</c:v>
                </c:pt>
                <c:pt idx="19812">
                  <c:v>9.4356499999999996E-2</c:v>
                </c:pt>
                <c:pt idx="19813">
                  <c:v>9.5550800000000005E-2</c:v>
                </c:pt>
                <c:pt idx="19814">
                  <c:v>9.6623500000000001E-2</c:v>
                </c:pt>
                <c:pt idx="19815">
                  <c:v>9.7572900000000004E-2</c:v>
                </c:pt>
                <c:pt idx="19816">
                  <c:v>9.8397799999999994E-2</c:v>
                </c:pt>
                <c:pt idx="19817">
                  <c:v>9.9096900000000002E-2</c:v>
                </c:pt>
                <c:pt idx="19818">
                  <c:v>9.9669400000000005E-2</c:v>
                </c:pt>
                <c:pt idx="19819">
                  <c:v>0.10011399999999999</c:v>
                </c:pt>
                <c:pt idx="19820">
                  <c:v>0.10043199999999999</c:v>
                </c:pt>
                <c:pt idx="19821">
                  <c:v>0.10062</c:v>
                </c:pt>
                <c:pt idx="19822">
                  <c:v>0.10068000000000001</c:v>
                </c:pt>
                <c:pt idx="19823">
                  <c:v>0.10061100000000001</c:v>
                </c:pt>
                <c:pt idx="19824">
                  <c:v>0.100413</c:v>
                </c:pt>
                <c:pt idx="19825">
                  <c:v>0.100088</c:v>
                </c:pt>
                <c:pt idx="19826">
                  <c:v>9.9634200000000006E-2</c:v>
                </c:pt>
                <c:pt idx="19827">
                  <c:v>9.9054000000000003E-2</c:v>
                </c:pt>
                <c:pt idx="19828">
                  <c:v>9.8348099999999994E-2</c:v>
                </c:pt>
                <c:pt idx="19829">
                  <c:v>9.7517300000000001E-2</c:v>
                </c:pt>
                <c:pt idx="19830">
                  <c:v>9.6562899999999993E-2</c:v>
                </c:pt>
                <c:pt idx="19831">
                  <c:v>9.5486299999999996E-2</c:v>
                </c:pt>
                <c:pt idx="19832">
                  <c:v>9.4288999999999998E-2</c:v>
                </c:pt>
                <c:pt idx="19833">
                  <c:v>9.2972899999999997E-2</c:v>
                </c:pt>
                <c:pt idx="19834">
                  <c:v>9.1540099999999999E-2</c:v>
                </c:pt>
                <c:pt idx="19835">
                  <c:v>8.9993000000000004E-2</c:v>
                </c:pt>
                <c:pt idx="19836">
                  <c:v>8.8333999999999996E-2</c:v>
                </c:pt>
                <c:pt idx="19837">
                  <c:v>8.6565900000000001E-2</c:v>
                </c:pt>
                <c:pt idx="19838">
                  <c:v>8.4691299999999997E-2</c:v>
                </c:pt>
                <c:pt idx="19839">
                  <c:v>8.2713200000000001E-2</c:v>
                </c:pt>
                <c:pt idx="19840">
                  <c:v>8.0634399999999995E-2</c:v>
                </c:pt>
                <c:pt idx="19841">
                  <c:v>7.8458200000000006E-2</c:v>
                </c:pt>
                <c:pt idx="19842">
                  <c:v>7.6187699999999997E-2</c:v>
                </c:pt>
                <c:pt idx="19843">
                  <c:v>7.38264E-2</c:v>
                </c:pt>
                <c:pt idx="19844">
                  <c:v>7.1377599999999999E-2</c:v>
                </c:pt>
                <c:pt idx="19845">
                  <c:v>6.8845000000000003E-2</c:v>
                </c:pt>
                <c:pt idx="19846">
                  <c:v>6.6232200000000005E-2</c:v>
                </c:pt>
                <c:pt idx="19847">
                  <c:v>6.3543000000000002E-2</c:v>
                </c:pt>
                <c:pt idx="19848">
                  <c:v>6.0781300000000003E-2</c:v>
                </c:pt>
                <c:pt idx="19849">
                  <c:v>5.7951299999999997E-2</c:v>
                </c:pt>
                <c:pt idx="19850">
                  <c:v>5.5057099999999998E-2</c:v>
                </c:pt>
                <c:pt idx="19851">
                  <c:v>5.2103499999999997E-2</c:v>
                </c:pt>
                <c:pt idx="19852">
                  <c:v>4.9095E-2</c:v>
                </c:pt>
                <c:pt idx="19853">
                  <c:v>4.6036000000000001E-2</c:v>
                </c:pt>
                <c:pt idx="19854">
                  <c:v>4.2930700000000002E-2</c:v>
                </c:pt>
                <c:pt idx="19855">
                  <c:v>3.9783600000000002E-2</c:v>
                </c:pt>
                <c:pt idx="19856">
                  <c:v>3.6599199999999998E-2</c:v>
                </c:pt>
                <c:pt idx="19857">
                  <c:v>3.3382299999999997E-2</c:v>
                </c:pt>
                <c:pt idx="19858">
                  <c:v>3.0137199999999999E-2</c:v>
                </c:pt>
                <c:pt idx="19859">
                  <c:v>2.6868900000000001E-2</c:v>
                </c:pt>
                <c:pt idx="19860">
                  <c:v>2.3581899999999999E-2</c:v>
                </c:pt>
                <c:pt idx="19861">
                  <c:v>2.02811E-2</c:v>
                </c:pt>
                <c:pt idx="19862">
                  <c:v>1.6970800000000001E-2</c:v>
                </c:pt>
                <c:pt idx="19863">
                  <c:v>1.3656E-2</c:v>
                </c:pt>
                <c:pt idx="19864">
                  <c:v>1.0341299999999999E-2</c:v>
                </c:pt>
                <c:pt idx="19865" formatCode="0.00E+00">
                  <c:v>7.0316199999999997E-3</c:v>
                </c:pt>
                <c:pt idx="19866" formatCode="0.00E+00">
                  <c:v>3.7314399999999999E-3</c:v>
                </c:pt>
                <c:pt idx="19867" formatCode="0.00E+00">
                  <c:v>4.4537899999999998E-4</c:v>
                </c:pt>
                <c:pt idx="19868" formatCode="0.00E+00">
                  <c:v>-2.8219899999999999E-3</c:v>
                </c:pt>
                <c:pt idx="19869" formatCode="0.00E+00">
                  <c:v>-6.06619E-3</c:v>
                </c:pt>
                <c:pt idx="19870" formatCode="0.00E+00">
                  <c:v>-9.2827900000000008E-3</c:v>
                </c:pt>
                <c:pt idx="19871">
                  <c:v>-1.24674E-2</c:v>
                </c:pt>
                <c:pt idx="19872">
                  <c:v>-1.56157E-2</c:v>
                </c:pt>
                <c:pt idx="19873">
                  <c:v>-1.87236E-2</c:v>
                </c:pt>
                <c:pt idx="19874">
                  <c:v>-2.1786900000000001E-2</c:v>
                </c:pt>
                <c:pt idx="19875">
                  <c:v>-2.4801199999999999E-2</c:v>
                </c:pt>
                <c:pt idx="19876">
                  <c:v>-2.7762200000000001E-2</c:v>
                </c:pt>
                <c:pt idx="19877">
                  <c:v>-3.06658E-2</c:v>
                </c:pt>
                <c:pt idx="19878">
                  <c:v>-3.3508400000000001E-2</c:v>
                </c:pt>
                <c:pt idx="19879">
                  <c:v>-3.6286199999999998E-2</c:v>
                </c:pt>
                <c:pt idx="19880">
                  <c:v>-3.8995799999999997E-2</c:v>
                </c:pt>
                <c:pt idx="19881">
                  <c:v>-4.16341E-2</c:v>
                </c:pt>
                <c:pt idx="19882">
                  <c:v>-4.4197899999999998E-2</c:v>
                </c:pt>
                <c:pt idx="19883">
                  <c:v>-4.6684099999999999E-2</c:v>
                </c:pt>
                <c:pt idx="19884">
                  <c:v>-4.9089899999999999E-2</c:v>
                </c:pt>
                <c:pt idx="19885">
                  <c:v>-5.14125E-2</c:v>
                </c:pt>
                <c:pt idx="19886">
                  <c:v>-5.3649000000000002E-2</c:v>
                </c:pt>
                <c:pt idx="19887">
                  <c:v>-5.5796699999999998E-2</c:v>
                </c:pt>
                <c:pt idx="19888">
                  <c:v>-5.7853000000000002E-2</c:v>
                </c:pt>
                <c:pt idx="19889">
                  <c:v>-5.9815800000000002E-2</c:v>
                </c:pt>
                <c:pt idx="19890">
                  <c:v>-6.1683099999999998E-2</c:v>
                </c:pt>
                <c:pt idx="19891">
                  <c:v>-6.3452800000000004E-2</c:v>
                </c:pt>
                <c:pt idx="19892">
                  <c:v>-6.5122799999999995E-2</c:v>
                </c:pt>
                <c:pt idx="19893">
                  <c:v>-6.6691200000000006E-2</c:v>
                </c:pt>
                <c:pt idx="19894">
                  <c:v>-6.8156499999999995E-2</c:v>
                </c:pt>
                <c:pt idx="19895">
                  <c:v>-6.9517700000000002E-2</c:v>
                </c:pt>
                <c:pt idx="19896">
                  <c:v>-7.0773900000000001E-2</c:v>
                </c:pt>
                <c:pt idx="19897">
                  <c:v>-7.1924699999999994E-2</c:v>
                </c:pt>
                <c:pt idx="19898">
                  <c:v>-7.2969500000000007E-2</c:v>
                </c:pt>
                <c:pt idx="19899">
                  <c:v>-7.3908000000000001E-2</c:v>
                </c:pt>
                <c:pt idx="19900">
                  <c:v>-7.4739799999999995E-2</c:v>
                </c:pt>
                <c:pt idx="19901">
                  <c:v>-7.54639E-2</c:v>
                </c:pt>
                <c:pt idx="19902">
                  <c:v>-7.6079900000000006E-2</c:v>
                </c:pt>
                <c:pt idx="19903">
                  <c:v>-7.6588299999999998E-2</c:v>
                </c:pt>
                <c:pt idx="19904">
                  <c:v>-7.6989799999999997E-2</c:v>
                </c:pt>
                <c:pt idx="19905">
                  <c:v>-7.7285300000000001E-2</c:v>
                </c:pt>
                <c:pt idx="19906">
                  <c:v>-7.7475500000000003E-2</c:v>
                </c:pt>
                <c:pt idx="19907">
                  <c:v>-7.75613E-2</c:v>
                </c:pt>
                <c:pt idx="19908">
                  <c:v>-7.7544000000000002E-2</c:v>
                </c:pt>
                <c:pt idx="19909">
                  <c:v>-7.7424699999999999E-2</c:v>
                </c:pt>
                <c:pt idx="19910">
                  <c:v>-7.7204400000000006E-2</c:v>
                </c:pt>
                <c:pt idx="19911">
                  <c:v>-7.6884099999999997E-2</c:v>
                </c:pt>
                <c:pt idx="19912">
                  <c:v>-7.6465699999999998E-2</c:v>
                </c:pt>
                <c:pt idx="19913">
                  <c:v>-7.5950799999999999E-2</c:v>
                </c:pt>
                <c:pt idx="19914">
                  <c:v>-7.53413E-2</c:v>
                </c:pt>
                <c:pt idx="19915">
                  <c:v>-7.4638999999999997E-2</c:v>
                </c:pt>
                <c:pt idx="19916">
                  <c:v>-7.3845900000000006E-2</c:v>
                </c:pt>
                <c:pt idx="19917">
                  <c:v>-7.2964500000000002E-2</c:v>
                </c:pt>
                <c:pt idx="19918">
                  <c:v>-7.1997500000000006E-2</c:v>
                </c:pt>
                <c:pt idx="19919">
                  <c:v>-7.09481E-2</c:v>
                </c:pt>
                <c:pt idx="19920">
                  <c:v>-6.9819199999999998E-2</c:v>
                </c:pt>
                <c:pt idx="19921">
                  <c:v>-6.8613800000000003E-2</c:v>
                </c:pt>
                <c:pt idx="19922">
                  <c:v>-6.73348E-2</c:v>
                </c:pt>
                <c:pt idx="19923">
                  <c:v>-6.59854E-2</c:v>
                </c:pt>
                <c:pt idx="19924">
                  <c:v>-6.4568799999999996E-2</c:v>
                </c:pt>
                <c:pt idx="19925">
                  <c:v>-6.30883E-2</c:v>
                </c:pt>
                <c:pt idx="19926">
                  <c:v>-6.1546799999999999E-2</c:v>
                </c:pt>
                <c:pt idx="19927">
                  <c:v>-5.9947599999999997E-2</c:v>
                </c:pt>
                <c:pt idx="19928">
                  <c:v>-5.8294199999999997E-2</c:v>
                </c:pt>
                <c:pt idx="19929">
                  <c:v>-5.6590099999999997E-2</c:v>
                </c:pt>
                <c:pt idx="19930">
                  <c:v>-5.4838900000000003E-2</c:v>
                </c:pt>
                <c:pt idx="19931">
                  <c:v>-5.3044300000000003E-2</c:v>
                </c:pt>
                <c:pt idx="19932">
                  <c:v>-5.1210199999999997E-2</c:v>
                </c:pt>
                <c:pt idx="19933">
                  <c:v>-4.9340700000000001E-2</c:v>
                </c:pt>
                <c:pt idx="19934">
                  <c:v>-4.7439799999999997E-2</c:v>
                </c:pt>
                <c:pt idx="19935">
                  <c:v>-4.5511200000000002E-2</c:v>
                </c:pt>
                <c:pt idx="19936">
                  <c:v>-4.3558899999999998E-2</c:v>
                </c:pt>
                <c:pt idx="19937">
                  <c:v>-4.15868E-2</c:v>
                </c:pt>
                <c:pt idx="19938">
                  <c:v>-3.9598899999999999E-2</c:v>
                </c:pt>
                <c:pt idx="19939">
                  <c:v>-3.7599100000000003E-2</c:v>
                </c:pt>
                <c:pt idx="19940">
                  <c:v>-3.5591100000000001E-2</c:v>
                </c:pt>
                <c:pt idx="19941">
                  <c:v>-3.3578499999999997E-2</c:v>
                </c:pt>
                <c:pt idx="19942">
                  <c:v>-3.1564799999999997E-2</c:v>
                </c:pt>
                <c:pt idx="19943">
                  <c:v>-2.9553800000000002E-2</c:v>
                </c:pt>
                <c:pt idx="19944">
                  <c:v>-2.7549199999999999E-2</c:v>
                </c:pt>
                <c:pt idx="19945">
                  <c:v>-2.5554400000000001E-2</c:v>
                </c:pt>
                <c:pt idx="19946">
                  <c:v>-2.3572699999999999E-2</c:v>
                </c:pt>
                <c:pt idx="19947">
                  <c:v>-2.1607899999999999E-2</c:v>
                </c:pt>
                <c:pt idx="19948">
                  <c:v>-1.96641E-2</c:v>
                </c:pt>
                <c:pt idx="19949">
                  <c:v>-1.7745400000000001E-2</c:v>
                </c:pt>
                <c:pt idx="19950">
                  <c:v>-1.5855500000000002E-2</c:v>
                </c:pt>
                <c:pt idx="19951">
                  <c:v>-1.3997300000000001E-2</c:v>
                </c:pt>
                <c:pt idx="19952">
                  <c:v>-1.21738E-2</c:v>
                </c:pt>
                <c:pt idx="19953">
                  <c:v>-1.0388100000000001E-2</c:v>
                </c:pt>
                <c:pt idx="19954" formatCode="0.00E+00">
                  <c:v>-8.6430699999999992E-3</c:v>
                </c:pt>
                <c:pt idx="19955" formatCode="0.00E+00">
                  <c:v>-6.9416800000000004E-3</c:v>
                </c:pt>
                <c:pt idx="19956" formatCode="0.00E+00">
                  <c:v>-5.2865200000000003E-3</c:v>
                </c:pt>
                <c:pt idx="19957" formatCode="0.00E+00">
                  <c:v>-3.6803600000000001E-3</c:v>
                </c:pt>
                <c:pt idx="19958" formatCode="0.00E+00">
                  <c:v>-2.1263100000000002E-3</c:v>
                </c:pt>
                <c:pt idx="19959" formatCode="0.00E+00">
                  <c:v>-6.2726500000000001E-4</c:v>
                </c:pt>
                <c:pt idx="19960" formatCode="0.00E+00">
                  <c:v>8.1462500000000003E-4</c:v>
                </c:pt>
                <c:pt idx="19961" formatCode="0.00E+00">
                  <c:v>2.1975499999999999E-3</c:v>
                </c:pt>
                <c:pt idx="19962" formatCode="0.00E+00">
                  <c:v>3.5195199999999999E-3</c:v>
                </c:pt>
                <c:pt idx="19963" formatCode="0.00E+00">
                  <c:v>4.7784799999999999E-3</c:v>
                </c:pt>
                <c:pt idx="19964" formatCode="0.00E+00">
                  <c:v>5.9727699999999996E-3</c:v>
                </c:pt>
                <c:pt idx="19965" formatCode="0.00E+00">
                  <c:v>7.1011199999999998E-3</c:v>
                </c:pt>
                <c:pt idx="19966" formatCode="0.00E+00">
                  <c:v>8.1621999999999997E-3</c:v>
                </c:pt>
                <c:pt idx="19967" formatCode="0.00E+00">
                  <c:v>9.1544899999999995E-3</c:v>
                </c:pt>
                <c:pt idx="19968">
                  <c:v>1.00765E-2</c:v>
                </c:pt>
                <c:pt idx="19969">
                  <c:v>1.09268E-2</c:v>
                </c:pt>
                <c:pt idx="19970">
                  <c:v>1.17047E-2</c:v>
                </c:pt>
                <c:pt idx="19971">
                  <c:v>1.24093E-2</c:v>
                </c:pt>
                <c:pt idx="19972">
                  <c:v>1.3039800000000001E-2</c:v>
                </c:pt>
                <c:pt idx="19973">
                  <c:v>1.35955E-2</c:v>
                </c:pt>
                <c:pt idx="19974">
                  <c:v>1.40766E-2</c:v>
                </c:pt>
                <c:pt idx="19975">
                  <c:v>1.4482999999999999E-2</c:v>
                </c:pt>
                <c:pt idx="19976">
                  <c:v>1.4815E-2</c:v>
                </c:pt>
                <c:pt idx="19977">
                  <c:v>1.5073E-2</c:v>
                </c:pt>
                <c:pt idx="19978">
                  <c:v>1.52573E-2</c:v>
                </c:pt>
                <c:pt idx="19979">
                  <c:v>1.53685E-2</c:v>
                </c:pt>
                <c:pt idx="19980">
                  <c:v>1.5407199999999999E-2</c:v>
                </c:pt>
                <c:pt idx="19981">
                  <c:v>1.53744E-2</c:v>
                </c:pt>
                <c:pt idx="19982">
                  <c:v>1.5270799999999999E-2</c:v>
                </c:pt>
                <c:pt idx="19983">
                  <c:v>1.50974E-2</c:v>
                </c:pt>
                <c:pt idx="19984">
                  <c:v>1.48556E-2</c:v>
                </c:pt>
                <c:pt idx="19985">
                  <c:v>1.45472E-2</c:v>
                </c:pt>
                <c:pt idx="19986">
                  <c:v>1.41735E-2</c:v>
                </c:pt>
                <c:pt idx="19987">
                  <c:v>1.37357E-2</c:v>
                </c:pt>
                <c:pt idx="19988">
                  <c:v>1.3235E-2</c:v>
                </c:pt>
                <c:pt idx="19989">
                  <c:v>1.2673200000000001E-2</c:v>
                </c:pt>
                <c:pt idx="19990">
                  <c:v>1.20526E-2</c:v>
                </c:pt>
                <c:pt idx="19991">
                  <c:v>1.13756E-2</c:v>
                </c:pt>
                <c:pt idx="19992">
                  <c:v>1.0644300000000001E-2</c:v>
                </c:pt>
                <c:pt idx="19993" formatCode="0.00E+00">
                  <c:v>9.8609600000000002E-3</c:v>
                </c:pt>
                <c:pt idx="19994" formatCode="0.00E+00">
                  <c:v>9.0283800000000008E-3</c:v>
                </c:pt>
                <c:pt idx="19995" formatCode="0.00E+00">
                  <c:v>8.1496799999999994E-3</c:v>
                </c:pt>
                <c:pt idx="19996" formatCode="0.00E+00">
                  <c:v>7.2276900000000002E-3</c:v>
                </c:pt>
                <c:pt idx="19997" formatCode="0.00E+00">
                  <c:v>6.2648900000000004E-3</c:v>
                </c:pt>
                <c:pt idx="19998" formatCode="0.00E+00">
                  <c:v>5.2637500000000002E-3</c:v>
                </c:pt>
                <c:pt idx="19999" formatCode="0.00E+00">
                  <c:v>4.2269200000000003E-3</c:v>
                </c:pt>
                <c:pt idx="20000" formatCode="0.00E+00">
                  <c:v>3.1572100000000001E-3</c:v>
                </c:pt>
                <c:pt idx="20001" formatCode="0.00E+00">
                  <c:v>2.0575599999999999E-3</c:v>
                </c:pt>
                <c:pt idx="20002" formatCode="0.00E+00">
                  <c:v>9.31002E-4</c:v>
                </c:pt>
                <c:pt idx="20003" formatCode="0.00E+00">
                  <c:v>-2.1939799999999999E-4</c:v>
                </c:pt>
                <c:pt idx="20004" formatCode="0.00E+00">
                  <c:v>-1.3902599999999999E-3</c:v>
                </c:pt>
                <c:pt idx="20005" formatCode="0.00E+00">
                  <c:v>-2.5779399999999999E-3</c:v>
                </c:pt>
                <c:pt idx="20006" formatCode="0.00E+00">
                  <c:v>-3.7788499999999998E-3</c:v>
                </c:pt>
                <c:pt idx="20007" formatCode="0.00E+00">
                  <c:v>-4.9894600000000002E-3</c:v>
                </c:pt>
                <c:pt idx="20008" formatCode="0.00E+00">
                  <c:v>-6.2064299999999998E-3</c:v>
                </c:pt>
                <c:pt idx="20009" formatCode="0.00E+00">
                  <c:v>-7.4266799999999997E-3</c:v>
                </c:pt>
                <c:pt idx="20010" formatCode="0.00E+00">
                  <c:v>-8.6474299999999994E-3</c:v>
                </c:pt>
                <c:pt idx="20011" formatCode="0.00E+00">
                  <c:v>-9.8657199999999997E-3</c:v>
                </c:pt>
                <c:pt idx="20012">
                  <c:v>-1.10782E-2</c:v>
                </c:pt>
                <c:pt idx="20013">
                  <c:v>-1.22813E-2</c:v>
                </c:pt>
                <c:pt idx="20014">
                  <c:v>-1.34713E-2</c:v>
                </c:pt>
                <c:pt idx="20015">
                  <c:v>-1.46447E-2</c:v>
                </c:pt>
                <c:pt idx="20016">
                  <c:v>-1.5798599999999999E-2</c:v>
                </c:pt>
                <c:pt idx="20017">
                  <c:v>-1.69301E-2</c:v>
                </c:pt>
                <c:pt idx="20018">
                  <c:v>-1.8035900000000001E-2</c:v>
                </c:pt>
                <c:pt idx="20019">
                  <c:v>-1.91127E-2</c:v>
                </c:pt>
                <c:pt idx="20020">
                  <c:v>-2.01572E-2</c:v>
                </c:pt>
                <c:pt idx="20021">
                  <c:v>-2.1166500000000001E-2</c:v>
                </c:pt>
                <c:pt idx="20022">
                  <c:v>-2.2138100000000001E-2</c:v>
                </c:pt>
                <c:pt idx="20023">
                  <c:v>-2.3069200000000002E-2</c:v>
                </c:pt>
                <c:pt idx="20024">
                  <c:v>-2.3957099999999999E-2</c:v>
                </c:pt>
                <c:pt idx="20025">
                  <c:v>-2.4799100000000001E-2</c:v>
                </c:pt>
                <c:pt idx="20026">
                  <c:v>-2.5592299999999998E-2</c:v>
                </c:pt>
                <c:pt idx="20027">
                  <c:v>-2.6334099999999999E-2</c:v>
                </c:pt>
                <c:pt idx="20028">
                  <c:v>-2.7022000000000001E-2</c:v>
                </c:pt>
                <c:pt idx="20029">
                  <c:v>-2.76543E-2</c:v>
                </c:pt>
                <c:pt idx="20030">
                  <c:v>-2.8229299999999999E-2</c:v>
                </c:pt>
                <c:pt idx="20031">
                  <c:v>-2.8744599999999999E-2</c:v>
                </c:pt>
                <c:pt idx="20032">
                  <c:v>-2.9198399999999999E-2</c:v>
                </c:pt>
                <c:pt idx="20033">
                  <c:v>-2.95891E-2</c:v>
                </c:pt>
                <c:pt idx="20034">
                  <c:v>-2.9915400000000002E-2</c:v>
                </c:pt>
                <c:pt idx="20035">
                  <c:v>-3.0175899999999999E-2</c:v>
                </c:pt>
                <c:pt idx="20036">
                  <c:v>-3.0369199999999999E-2</c:v>
                </c:pt>
                <c:pt idx="20037">
                  <c:v>-3.0494299999999998E-2</c:v>
                </c:pt>
                <c:pt idx="20038">
                  <c:v>-3.0550299999999999E-2</c:v>
                </c:pt>
                <c:pt idx="20039">
                  <c:v>-3.05361E-2</c:v>
                </c:pt>
                <c:pt idx="20040">
                  <c:v>-3.04508E-2</c:v>
                </c:pt>
                <c:pt idx="20041">
                  <c:v>-3.0293500000000001E-2</c:v>
                </c:pt>
                <c:pt idx="20042">
                  <c:v>-3.0063599999999999E-2</c:v>
                </c:pt>
                <c:pt idx="20043">
                  <c:v>-2.9760399999999999E-2</c:v>
                </c:pt>
                <c:pt idx="20044">
                  <c:v>-2.9383300000000001E-2</c:v>
                </c:pt>
                <c:pt idx="20045">
                  <c:v>-2.89319E-2</c:v>
                </c:pt>
                <c:pt idx="20046">
                  <c:v>-2.8406399999999998E-2</c:v>
                </c:pt>
                <c:pt idx="20047">
                  <c:v>-2.7807100000000001E-2</c:v>
                </c:pt>
                <c:pt idx="20048">
                  <c:v>-2.71343E-2</c:v>
                </c:pt>
                <c:pt idx="20049">
                  <c:v>-2.6388399999999999E-2</c:v>
                </c:pt>
                <c:pt idx="20050">
                  <c:v>-2.5570300000000001E-2</c:v>
                </c:pt>
                <c:pt idx="20051">
                  <c:v>-2.4680799999999999E-2</c:v>
                </c:pt>
                <c:pt idx="20052">
                  <c:v>-2.3721200000000001E-2</c:v>
                </c:pt>
                <c:pt idx="20053">
                  <c:v>-2.2692400000000001E-2</c:v>
                </c:pt>
                <c:pt idx="20054">
                  <c:v>-2.15956E-2</c:v>
                </c:pt>
                <c:pt idx="20055">
                  <c:v>-2.04312E-2</c:v>
                </c:pt>
                <c:pt idx="20056">
                  <c:v>-1.9199500000000001E-2</c:v>
                </c:pt>
                <c:pt idx="20057">
                  <c:v>-1.7901E-2</c:v>
                </c:pt>
                <c:pt idx="20058">
                  <c:v>-1.6537300000000001E-2</c:v>
                </c:pt>
                <c:pt idx="20059">
                  <c:v>-1.5110999999999999E-2</c:v>
                </c:pt>
                <c:pt idx="20060">
                  <c:v>-1.3624799999999999E-2</c:v>
                </c:pt>
                <c:pt idx="20061">
                  <c:v>-1.2080499999999999E-2</c:v>
                </c:pt>
                <c:pt idx="20062">
                  <c:v>-1.04799E-2</c:v>
                </c:pt>
                <c:pt idx="20063" formatCode="0.00E+00">
                  <c:v>-8.8250700000000008E-3</c:v>
                </c:pt>
                <c:pt idx="20064" formatCode="0.00E+00">
                  <c:v>-7.1187100000000003E-3</c:v>
                </c:pt>
                <c:pt idx="20065" formatCode="0.00E+00">
                  <c:v>-5.3635899999999997E-3</c:v>
                </c:pt>
                <c:pt idx="20066" formatCode="0.00E+00">
                  <c:v>-3.5624200000000002E-3</c:v>
                </c:pt>
                <c:pt idx="20067" formatCode="0.00E+00">
                  <c:v>-1.71791E-3</c:v>
                </c:pt>
                <c:pt idx="20068" formatCode="0.00E+00">
                  <c:v>1.6695300000000001E-4</c:v>
                </c:pt>
                <c:pt idx="20069" formatCode="0.00E+00">
                  <c:v>2.0893000000000001E-3</c:v>
                </c:pt>
                <c:pt idx="20070" formatCode="0.00E+00">
                  <c:v>4.0466900000000004E-3</c:v>
                </c:pt>
                <c:pt idx="20071" formatCode="0.00E+00">
                  <c:v>6.0364700000000004E-3</c:v>
                </c:pt>
                <c:pt idx="20072" formatCode="0.00E+00">
                  <c:v>8.0551300000000006E-3</c:v>
                </c:pt>
                <c:pt idx="20073">
                  <c:v>1.0099E-2</c:v>
                </c:pt>
                <c:pt idx="20074">
                  <c:v>1.2165199999999999E-2</c:v>
                </c:pt>
                <c:pt idx="20075">
                  <c:v>1.4250799999999999E-2</c:v>
                </c:pt>
                <c:pt idx="20076">
                  <c:v>1.6352499999999999E-2</c:v>
                </c:pt>
                <c:pt idx="20077">
                  <c:v>1.8466799999999998E-2</c:v>
                </c:pt>
                <c:pt idx="20078">
                  <c:v>2.0589900000000001E-2</c:v>
                </c:pt>
                <c:pt idx="20079">
                  <c:v>2.27177E-2</c:v>
                </c:pt>
                <c:pt idx="20080">
                  <c:v>2.4846500000000001E-2</c:v>
                </c:pt>
                <c:pt idx="20081">
                  <c:v>2.6973299999999999E-2</c:v>
                </c:pt>
                <c:pt idx="20082">
                  <c:v>2.9095800000000002E-2</c:v>
                </c:pt>
                <c:pt idx="20083">
                  <c:v>3.1210499999999999E-2</c:v>
                </c:pt>
                <c:pt idx="20084">
                  <c:v>3.3313599999999999E-2</c:v>
                </c:pt>
                <c:pt idx="20085">
                  <c:v>3.5401599999999998E-2</c:v>
                </c:pt>
                <c:pt idx="20086">
                  <c:v>3.7471200000000003E-2</c:v>
                </c:pt>
                <c:pt idx="20087">
                  <c:v>3.95188E-2</c:v>
                </c:pt>
                <c:pt idx="20088">
                  <c:v>4.15407E-2</c:v>
                </c:pt>
                <c:pt idx="20089">
                  <c:v>4.3533599999999999E-2</c:v>
                </c:pt>
                <c:pt idx="20090">
                  <c:v>4.5493899999999997E-2</c:v>
                </c:pt>
                <c:pt idx="20091">
                  <c:v>4.7418200000000001E-2</c:v>
                </c:pt>
                <c:pt idx="20092">
                  <c:v>4.9303300000000001E-2</c:v>
                </c:pt>
                <c:pt idx="20093">
                  <c:v>5.1145700000000002E-2</c:v>
                </c:pt>
                <c:pt idx="20094">
                  <c:v>5.2942400000000001E-2</c:v>
                </c:pt>
                <c:pt idx="20095">
                  <c:v>5.4690900000000001E-2</c:v>
                </c:pt>
                <c:pt idx="20096">
                  <c:v>5.6388300000000002E-2</c:v>
                </c:pt>
                <c:pt idx="20097">
                  <c:v>5.8031399999999997E-2</c:v>
                </c:pt>
                <c:pt idx="20098">
                  <c:v>5.9617200000000002E-2</c:v>
                </c:pt>
                <c:pt idx="20099">
                  <c:v>6.1142799999999997E-2</c:v>
                </c:pt>
                <c:pt idx="20100">
                  <c:v>6.2605099999999997E-2</c:v>
                </c:pt>
                <c:pt idx="20101">
                  <c:v>6.4001199999999994E-2</c:v>
                </c:pt>
                <c:pt idx="20102">
                  <c:v>6.53281E-2</c:v>
                </c:pt>
                <c:pt idx="20103">
                  <c:v>6.6583500000000004E-2</c:v>
                </c:pt>
                <c:pt idx="20104">
                  <c:v>6.7765599999999995E-2</c:v>
                </c:pt>
                <c:pt idx="20105">
                  <c:v>6.8872799999999998E-2</c:v>
                </c:pt>
                <c:pt idx="20106">
                  <c:v>6.9903199999999999E-2</c:v>
                </c:pt>
                <c:pt idx="20107">
                  <c:v>7.0855299999999996E-2</c:v>
                </c:pt>
                <c:pt idx="20108">
                  <c:v>7.1726700000000004E-2</c:v>
                </c:pt>
                <c:pt idx="20109">
                  <c:v>7.2514400000000007E-2</c:v>
                </c:pt>
                <c:pt idx="20110">
                  <c:v>7.3216400000000001E-2</c:v>
                </c:pt>
                <c:pt idx="20111">
                  <c:v>7.3832599999999998E-2</c:v>
                </c:pt>
                <c:pt idx="20112">
                  <c:v>7.4362300000000006E-2</c:v>
                </c:pt>
                <c:pt idx="20113">
                  <c:v>7.4803400000000006E-2</c:v>
                </c:pt>
                <c:pt idx="20114">
                  <c:v>7.5153499999999998E-2</c:v>
                </c:pt>
                <c:pt idx="20115">
                  <c:v>7.5411300000000001E-2</c:v>
                </c:pt>
                <c:pt idx="20116">
                  <c:v>7.5575900000000001E-2</c:v>
                </c:pt>
                <c:pt idx="20117">
                  <c:v>7.5646099999999994E-2</c:v>
                </c:pt>
                <c:pt idx="20118">
                  <c:v>7.5621300000000002E-2</c:v>
                </c:pt>
                <c:pt idx="20119">
                  <c:v>7.5501100000000002E-2</c:v>
                </c:pt>
                <c:pt idx="20120">
                  <c:v>7.5285500000000005E-2</c:v>
                </c:pt>
                <c:pt idx="20121">
                  <c:v>7.4973899999999996E-2</c:v>
                </c:pt>
                <c:pt idx="20122">
                  <c:v>7.4565500000000007E-2</c:v>
                </c:pt>
                <c:pt idx="20123">
                  <c:v>7.4059899999999998E-2</c:v>
                </c:pt>
                <c:pt idx="20124">
                  <c:v>7.3457700000000001E-2</c:v>
                </c:pt>
                <c:pt idx="20125">
                  <c:v>7.2759400000000002E-2</c:v>
                </c:pt>
                <c:pt idx="20126">
                  <c:v>7.1965600000000005E-2</c:v>
                </c:pt>
                <c:pt idx="20127">
                  <c:v>7.1076299999999995E-2</c:v>
                </c:pt>
                <c:pt idx="20128">
                  <c:v>7.0092600000000005E-2</c:v>
                </c:pt>
                <c:pt idx="20129">
                  <c:v>6.90162E-2</c:v>
                </c:pt>
                <c:pt idx="20130">
                  <c:v>6.7848900000000004E-2</c:v>
                </c:pt>
                <c:pt idx="20131">
                  <c:v>6.6592200000000004E-2</c:v>
                </c:pt>
                <c:pt idx="20132">
                  <c:v>6.5247700000000006E-2</c:v>
                </c:pt>
                <c:pt idx="20133">
                  <c:v>6.3816600000000001E-2</c:v>
                </c:pt>
                <c:pt idx="20134">
                  <c:v>6.2300399999999999E-2</c:v>
                </c:pt>
                <c:pt idx="20135">
                  <c:v>6.0701100000000001E-2</c:v>
                </c:pt>
                <c:pt idx="20136">
                  <c:v>5.9020999999999997E-2</c:v>
                </c:pt>
                <c:pt idx="20137">
                  <c:v>5.7262199999999999E-2</c:v>
                </c:pt>
                <c:pt idx="20138">
                  <c:v>5.5427200000000003E-2</c:v>
                </c:pt>
                <c:pt idx="20139">
                  <c:v>5.35186E-2</c:v>
                </c:pt>
                <c:pt idx="20140">
                  <c:v>5.15392E-2</c:v>
                </c:pt>
                <c:pt idx="20141">
                  <c:v>4.9491500000000001E-2</c:v>
                </c:pt>
                <c:pt idx="20142">
                  <c:v>4.73786E-2</c:v>
                </c:pt>
                <c:pt idx="20143">
                  <c:v>4.5203899999999998E-2</c:v>
                </c:pt>
                <c:pt idx="20144">
                  <c:v>4.2970599999999998E-2</c:v>
                </c:pt>
                <c:pt idx="20145">
                  <c:v>4.0681599999999998E-2</c:v>
                </c:pt>
                <c:pt idx="20146">
                  <c:v>3.8339699999999997E-2</c:v>
                </c:pt>
                <c:pt idx="20147">
                  <c:v>3.5947699999999999E-2</c:v>
                </c:pt>
                <c:pt idx="20148">
                  <c:v>3.3509499999999998E-2</c:v>
                </c:pt>
                <c:pt idx="20149">
                  <c:v>3.1028199999999999E-2</c:v>
                </c:pt>
                <c:pt idx="20150">
                  <c:v>2.8506799999999999E-2</c:v>
                </c:pt>
                <c:pt idx="20151">
                  <c:v>2.5948800000000001E-2</c:v>
                </c:pt>
                <c:pt idx="20152">
                  <c:v>2.3358799999999999E-2</c:v>
                </c:pt>
                <c:pt idx="20153">
                  <c:v>2.07408E-2</c:v>
                </c:pt>
                <c:pt idx="20154">
                  <c:v>1.8098E-2</c:v>
                </c:pt>
                <c:pt idx="20155">
                  <c:v>1.5433499999999999E-2</c:v>
                </c:pt>
                <c:pt idx="20156">
                  <c:v>1.27507E-2</c:v>
                </c:pt>
                <c:pt idx="20157">
                  <c:v>1.0053599999999999E-2</c:v>
                </c:pt>
                <c:pt idx="20158" formatCode="0.00E+00">
                  <c:v>7.3466900000000003E-3</c:v>
                </c:pt>
                <c:pt idx="20159" formatCode="0.00E+00">
                  <c:v>4.6336600000000004E-3</c:v>
                </c:pt>
                <c:pt idx="20160" formatCode="0.00E+00">
                  <c:v>1.9179100000000001E-3</c:v>
                </c:pt>
                <c:pt idx="20161" formatCode="0.00E+00">
                  <c:v>-7.9681499999999998E-4</c:v>
                </c:pt>
                <c:pt idx="20162" formatCode="0.00E+00">
                  <c:v>-3.5065500000000002E-3</c:v>
                </c:pt>
                <c:pt idx="20163" formatCode="0.00E+00">
                  <c:v>-6.2078000000000003E-3</c:v>
                </c:pt>
                <c:pt idx="20164" formatCode="0.00E+00">
                  <c:v>-8.8971199999999997E-3</c:v>
                </c:pt>
                <c:pt idx="20165">
                  <c:v>-1.15706E-2</c:v>
                </c:pt>
                <c:pt idx="20166">
                  <c:v>-1.42243E-2</c:v>
                </c:pt>
                <c:pt idx="20167">
                  <c:v>-1.6854399999999999E-2</c:v>
                </c:pt>
                <c:pt idx="20168">
                  <c:v>-1.9456999999999999E-2</c:v>
                </c:pt>
                <c:pt idx="20169">
                  <c:v>-2.2027999999999999E-2</c:v>
                </c:pt>
                <c:pt idx="20170">
                  <c:v>-2.4563499999999999E-2</c:v>
                </c:pt>
                <c:pt idx="20171">
                  <c:v>-2.7059900000000001E-2</c:v>
                </c:pt>
                <c:pt idx="20172">
                  <c:v>-2.95137E-2</c:v>
                </c:pt>
                <c:pt idx="20173">
                  <c:v>-3.1920900000000002E-2</c:v>
                </c:pt>
                <c:pt idx="20174">
                  <c:v>-3.4278200000000002E-2</c:v>
                </c:pt>
                <c:pt idx="20175">
                  <c:v>-3.6582400000000001E-2</c:v>
                </c:pt>
                <c:pt idx="20176">
                  <c:v>-3.8830000000000003E-2</c:v>
                </c:pt>
                <c:pt idx="20177">
                  <c:v>-4.10178E-2</c:v>
                </c:pt>
                <c:pt idx="20178">
                  <c:v>-4.3142699999999999E-2</c:v>
                </c:pt>
                <c:pt idx="20179">
                  <c:v>-4.5201100000000001E-2</c:v>
                </c:pt>
                <c:pt idx="20180">
                  <c:v>-4.7189799999999997E-2</c:v>
                </c:pt>
                <c:pt idx="20181">
                  <c:v>-4.9105599999999999E-2</c:v>
                </c:pt>
                <c:pt idx="20182">
                  <c:v>-5.0946100000000001E-2</c:v>
                </c:pt>
                <c:pt idx="20183">
                  <c:v>-5.2709899999999997E-2</c:v>
                </c:pt>
                <c:pt idx="20184">
                  <c:v>-5.4394900000000003E-2</c:v>
                </c:pt>
                <c:pt idx="20185">
                  <c:v>-5.5998300000000001E-2</c:v>
                </c:pt>
                <c:pt idx="20186">
                  <c:v>-5.7516900000000003E-2</c:v>
                </c:pt>
                <c:pt idx="20187">
                  <c:v>-5.8948500000000001E-2</c:v>
                </c:pt>
                <c:pt idx="20188">
                  <c:v>-6.0291499999999998E-2</c:v>
                </c:pt>
                <c:pt idx="20189">
                  <c:v>-6.15442E-2</c:v>
                </c:pt>
                <c:pt idx="20190">
                  <c:v>-6.2704499999999996E-2</c:v>
                </c:pt>
                <c:pt idx="20191">
                  <c:v>-6.3769999999999993E-2</c:v>
                </c:pt>
                <c:pt idx="20192">
                  <c:v>-6.4738400000000001E-2</c:v>
                </c:pt>
                <c:pt idx="20193">
                  <c:v>-6.5607799999999994E-2</c:v>
                </c:pt>
                <c:pt idx="20194">
                  <c:v>-6.6377199999999997E-2</c:v>
                </c:pt>
                <c:pt idx="20195">
                  <c:v>-6.70457E-2</c:v>
                </c:pt>
                <c:pt idx="20196">
                  <c:v>-6.7612000000000005E-2</c:v>
                </c:pt>
                <c:pt idx="20197">
                  <c:v>-6.8074899999999994E-2</c:v>
                </c:pt>
                <c:pt idx="20198">
                  <c:v>-6.8433400000000005E-2</c:v>
                </c:pt>
                <c:pt idx="20199">
                  <c:v>-6.8687200000000004E-2</c:v>
                </c:pt>
                <c:pt idx="20200">
                  <c:v>-6.8836499999999995E-2</c:v>
                </c:pt>
                <c:pt idx="20201">
                  <c:v>-6.8881100000000001E-2</c:v>
                </c:pt>
                <c:pt idx="20202">
                  <c:v>-6.8820099999999995E-2</c:v>
                </c:pt>
                <c:pt idx="20203">
                  <c:v>-6.86533E-2</c:v>
                </c:pt>
                <c:pt idx="20204">
                  <c:v>-6.8381899999999995E-2</c:v>
                </c:pt>
                <c:pt idx="20205">
                  <c:v>-6.8007600000000001E-2</c:v>
                </c:pt>
                <c:pt idx="20206">
                  <c:v>-6.7531499999999994E-2</c:v>
                </c:pt>
                <c:pt idx="20207">
                  <c:v>-6.6953799999999994E-2</c:v>
                </c:pt>
                <c:pt idx="20208">
                  <c:v>-6.6274200000000005E-2</c:v>
                </c:pt>
                <c:pt idx="20209">
                  <c:v>-6.5493899999999994E-2</c:v>
                </c:pt>
                <c:pt idx="20210">
                  <c:v>-6.4614699999999997E-2</c:v>
                </c:pt>
                <c:pt idx="20211">
                  <c:v>-6.3638399999999998E-2</c:v>
                </c:pt>
                <c:pt idx="20212">
                  <c:v>-6.25666E-2</c:v>
                </c:pt>
                <c:pt idx="20213">
                  <c:v>-6.1401499999999998E-2</c:v>
                </c:pt>
                <c:pt idx="20214">
                  <c:v>-6.0144999999999997E-2</c:v>
                </c:pt>
                <c:pt idx="20215">
                  <c:v>-5.8798799999999998E-2</c:v>
                </c:pt>
                <c:pt idx="20216">
                  <c:v>-5.7364699999999998E-2</c:v>
                </c:pt>
                <c:pt idx="20217">
                  <c:v>-5.5844499999999998E-2</c:v>
                </c:pt>
                <c:pt idx="20218">
                  <c:v>-5.4240499999999997E-2</c:v>
                </c:pt>
                <c:pt idx="20219">
                  <c:v>-5.2554900000000002E-2</c:v>
                </c:pt>
                <c:pt idx="20220">
                  <c:v>-5.0790399999999999E-2</c:v>
                </c:pt>
                <c:pt idx="20221">
                  <c:v>-4.8950399999999998E-2</c:v>
                </c:pt>
                <c:pt idx="20222">
                  <c:v>-4.7037799999999998E-2</c:v>
                </c:pt>
                <c:pt idx="20223">
                  <c:v>-4.5055199999999997E-2</c:v>
                </c:pt>
                <c:pt idx="20224">
                  <c:v>-4.30052E-2</c:v>
                </c:pt>
                <c:pt idx="20225">
                  <c:v>-4.08904E-2</c:v>
                </c:pt>
                <c:pt idx="20226">
                  <c:v>-3.8713400000000002E-2</c:v>
                </c:pt>
                <c:pt idx="20227">
                  <c:v>-3.64774E-2</c:v>
                </c:pt>
                <c:pt idx="20228">
                  <c:v>-3.4185500000000001E-2</c:v>
                </c:pt>
                <c:pt idx="20229">
                  <c:v>-3.1840899999999998E-2</c:v>
                </c:pt>
                <c:pt idx="20230">
                  <c:v>-2.94465E-2</c:v>
                </c:pt>
                <c:pt idx="20231">
                  <c:v>-2.7005399999999999E-2</c:v>
                </c:pt>
                <c:pt idx="20232">
                  <c:v>-2.4521100000000001E-2</c:v>
                </c:pt>
                <c:pt idx="20233">
                  <c:v>-2.1997200000000001E-2</c:v>
                </c:pt>
                <c:pt idx="20234">
                  <c:v>-1.9437800000000002E-2</c:v>
                </c:pt>
                <c:pt idx="20235">
                  <c:v>-1.6846400000000001E-2</c:v>
                </c:pt>
                <c:pt idx="20236">
                  <c:v>-1.42261E-2</c:v>
                </c:pt>
                <c:pt idx="20237">
                  <c:v>-1.1580200000000001E-2</c:v>
                </c:pt>
                <c:pt idx="20238" formatCode="0.00E+00">
                  <c:v>-8.9115199999999992E-3</c:v>
                </c:pt>
                <c:pt idx="20239" formatCode="0.00E+00">
                  <c:v>-6.2232600000000004E-3</c:v>
                </c:pt>
                <c:pt idx="20240" formatCode="0.00E+00">
                  <c:v>-3.5187899999999999E-3</c:v>
                </c:pt>
                <c:pt idx="20241" formatCode="0.00E+00">
                  <c:v>-8.0174200000000004E-4</c:v>
                </c:pt>
                <c:pt idx="20242" formatCode="0.00E+00">
                  <c:v>1.9242599999999999E-3</c:v>
                </c:pt>
                <c:pt idx="20243" formatCode="0.00E+00">
                  <c:v>4.6557600000000001E-3</c:v>
                </c:pt>
                <c:pt idx="20244" formatCode="0.00E+00">
                  <c:v>7.3893700000000001E-3</c:v>
                </c:pt>
                <c:pt idx="20245">
                  <c:v>1.01218E-2</c:v>
                </c:pt>
                <c:pt idx="20246">
                  <c:v>1.2850500000000001E-2</c:v>
                </c:pt>
                <c:pt idx="20247">
                  <c:v>1.5573200000000001E-2</c:v>
                </c:pt>
                <c:pt idx="20248">
                  <c:v>1.8286899999999998E-2</c:v>
                </c:pt>
                <c:pt idx="20249">
                  <c:v>2.0987499999999999E-2</c:v>
                </c:pt>
                <c:pt idx="20250">
                  <c:v>2.3671500000000002E-2</c:v>
                </c:pt>
                <c:pt idx="20251">
                  <c:v>2.6335600000000001E-2</c:v>
                </c:pt>
                <c:pt idx="20252">
                  <c:v>2.89774E-2</c:v>
                </c:pt>
                <c:pt idx="20253">
                  <c:v>3.15946E-2</c:v>
                </c:pt>
                <c:pt idx="20254">
                  <c:v>3.4184399999999997E-2</c:v>
                </c:pt>
                <c:pt idx="20255">
                  <c:v>3.6743999999999999E-2</c:v>
                </c:pt>
                <c:pt idx="20256">
                  <c:v>3.9270399999999997E-2</c:v>
                </c:pt>
                <c:pt idx="20257">
                  <c:v>4.1760800000000001E-2</c:v>
                </c:pt>
                <c:pt idx="20258">
                  <c:v>4.4213500000000003E-2</c:v>
                </c:pt>
                <c:pt idx="20259">
                  <c:v>4.6627700000000001E-2</c:v>
                </c:pt>
                <c:pt idx="20260">
                  <c:v>4.9002499999999997E-2</c:v>
                </c:pt>
                <c:pt idx="20261">
                  <c:v>5.1336199999999999E-2</c:v>
                </c:pt>
                <c:pt idx="20262">
                  <c:v>5.3627000000000001E-2</c:v>
                </c:pt>
                <c:pt idx="20263">
                  <c:v>5.58735E-2</c:v>
                </c:pt>
                <c:pt idx="20264">
                  <c:v>5.8074399999999998E-2</c:v>
                </c:pt>
                <c:pt idx="20265">
                  <c:v>6.0227700000000002E-2</c:v>
                </c:pt>
                <c:pt idx="20266">
                  <c:v>6.2331499999999998E-2</c:v>
                </c:pt>
                <c:pt idx="20267">
                  <c:v>6.4384200000000003E-2</c:v>
                </c:pt>
                <c:pt idx="20268">
                  <c:v>6.6383899999999996E-2</c:v>
                </c:pt>
                <c:pt idx="20269">
                  <c:v>6.8328299999999995E-2</c:v>
                </c:pt>
                <c:pt idx="20270">
                  <c:v>7.0215399999999997E-2</c:v>
                </c:pt>
                <c:pt idx="20271">
                  <c:v>7.2043800000000005E-2</c:v>
                </c:pt>
                <c:pt idx="20272">
                  <c:v>7.3812199999999994E-2</c:v>
                </c:pt>
                <c:pt idx="20273">
                  <c:v>7.5520100000000007E-2</c:v>
                </c:pt>
                <c:pt idx="20274">
                  <c:v>7.7166999999999999E-2</c:v>
                </c:pt>
                <c:pt idx="20275">
                  <c:v>7.8752500000000003E-2</c:v>
                </c:pt>
                <c:pt idx="20276">
                  <c:v>8.0276E-2</c:v>
                </c:pt>
                <c:pt idx="20277">
                  <c:v>8.1737000000000004E-2</c:v>
                </c:pt>
                <c:pt idx="20278">
                  <c:v>8.3135399999999998E-2</c:v>
                </c:pt>
                <c:pt idx="20279">
                  <c:v>8.4471900000000003E-2</c:v>
                </c:pt>
                <c:pt idx="20280">
                  <c:v>8.5747000000000004E-2</c:v>
                </c:pt>
                <c:pt idx="20281">
                  <c:v>8.6961399999999994E-2</c:v>
                </c:pt>
                <c:pt idx="20282">
                  <c:v>8.8115799999999994E-2</c:v>
                </c:pt>
                <c:pt idx="20283">
                  <c:v>8.9211600000000002E-2</c:v>
                </c:pt>
                <c:pt idx="20284">
                  <c:v>9.0250200000000003E-2</c:v>
                </c:pt>
                <c:pt idx="20285">
                  <c:v>9.1231300000000001E-2</c:v>
                </c:pt>
                <c:pt idx="20286">
                  <c:v>9.21545E-2</c:v>
                </c:pt>
                <c:pt idx="20287">
                  <c:v>9.3019500000000005E-2</c:v>
                </c:pt>
                <c:pt idx="20288">
                  <c:v>9.3826999999999994E-2</c:v>
                </c:pt>
                <c:pt idx="20289">
                  <c:v>9.4577999999999995E-2</c:v>
                </c:pt>
                <c:pt idx="20290">
                  <c:v>9.5273099999999999E-2</c:v>
                </c:pt>
                <c:pt idx="20291">
                  <c:v>9.5913300000000007E-2</c:v>
                </c:pt>
                <c:pt idx="20292">
                  <c:v>9.6499000000000001E-2</c:v>
                </c:pt>
                <c:pt idx="20293">
                  <c:v>9.70308E-2</c:v>
                </c:pt>
                <c:pt idx="20294">
                  <c:v>9.7509600000000002E-2</c:v>
                </c:pt>
                <c:pt idx="20295">
                  <c:v>9.7936200000000001E-2</c:v>
                </c:pt>
                <c:pt idx="20296">
                  <c:v>9.8311899999999994E-2</c:v>
                </c:pt>
                <c:pt idx="20297">
                  <c:v>9.8638100000000006E-2</c:v>
                </c:pt>
                <c:pt idx="20298">
                  <c:v>9.8915900000000001E-2</c:v>
                </c:pt>
                <c:pt idx="20299">
                  <c:v>9.9145700000000003E-2</c:v>
                </c:pt>
                <c:pt idx="20300">
                  <c:v>9.9327700000000005E-2</c:v>
                </c:pt>
                <c:pt idx="20301">
                  <c:v>9.9462599999999998E-2</c:v>
                </c:pt>
                <c:pt idx="20302">
                  <c:v>9.9552199999999993E-2</c:v>
                </c:pt>
                <c:pt idx="20303">
                  <c:v>9.9598400000000004E-2</c:v>
                </c:pt>
                <c:pt idx="20304">
                  <c:v>9.9603300000000006E-2</c:v>
                </c:pt>
                <c:pt idx="20305">
                  <c:v>9.9568799999999999E-2</c:v>
                </c:pt>
                <c:pt idx="20306">
                  <c:v>9.9496399999999999E-2</c:v>
                </c:pt>
                <c:pt idx="20307">
                  <c:v>9.9387500000000004E-2</c:v>
                </c:pt>
                <c:pt idx="20308">
                  <c:v>9.9243700000000004E-2</c:v>
                </c:pt>
                <c:pt idx="20309">
                  <c:v>9.9065799999999996E-2</c:v>
                </c:pt>
                <c:pt idx="20310">
                  <c:v>9.8855499999999999E-2</c:v>
                </c:pt>
                <c:pt idx="20311">
                  <c:v>9.8615300000000003E-2</c:v>
                </c:pt>
                <c:pt idx="20312">
                  <c:v>9.8348199999999997E-2</c:v>
                </c:pt>
                <c:pt idx="20313">
                  <c:v>9.8056199999999996E-2</c:v>
                </c:pt>
                <c:pt idx="20314">
                  <c:v>9.7741300000000003E-2</c:v>
                </c:pt>
                <c:pt idx="20315">
                  <c:v>9.7405400000000003E-2</c:v>
                </c:pt>
                <c:pt idx="20316">
                  <c:v>9.7050499999999998E-2</c:v>
                </c:pt>
                <c:pt idx="20317">
                  <c:v>9.6678100000000003E-2</c:v>
                </c:pt>
                <c:pt idx="20318">
                  <c:v>9.6289E-2</c:v>
                </c:pt>
                <c:pt idx="20319">
                  <c:v>9.5884200000000003E-2</c:v>
                </c:pt>
                <c:pt idx="20320">
                  <c:v>9.5464599999999997E-2</c:v>
                </c:pt>
                <c:pt idx="20321">
                  <c:v>9.5031900000000002E-2</c:v>
                </c:pt>
                <c:pt idx="20322">
                  <c:v>9.4587000000000004E-2</c:v>
                </c:pt>
                <c:pt idx="20323">
                  <c:v>9.4131400000000004E-2</c:v>
                </c:pt>
                <c:pt idx="20324">
                  <c:v>9.3667200000000006E-2</c:v>
                </c:pt>
                <c:pt idx="20325">
                  <c:v>9.3196600000000004E-2</c:v>
                </c:pt>
                <c:pt idx="20326">
                  <c:v>9.2721200000000004E-2</c:v>
                </c:pt>
                <c:pt idx="20327">
                  <c:v>9.2242400000000002E-2</c:v>
                </c:pt>
                <c:pt idx="20328">
                  <c:v>9.1761099999999998E-2</c:v>
                </c:pt>
                <c:pt idx="20329">
                  <c:v>9.1278600000000001E-2</c:v>
                </c:pt>
                <c:pt idx="20330">
                  <c:v>9.0796699999999994E-2</c:v>
                </c:pt>
                <c:pt idx="20331">
                  <c:v>9.0317099999999997E-2</c:v>
                </c:pt>
                <c:pt idx="20332">
                  <c:v>8.9841400000000002E-2</c:v>
                </c:pt>
                <c:pt idx="20333">
                  <c:v>8.9370699999999997E-2</c:v>
                </c:pt>
                <c:pt idx="20334">
                  <c:v>8.8905899999999996E-2</c:v>
                </c:pt>
                <c:pt idx="20335">
                  <c:v>8.8448299999999994E-2</c:v>
                </c:pt>
                <c:pt idx="20336">
                  <c:v>8.7998599999999996E-2</c:v>
                </c:pt>
                <c:pt idx="20337">
                  <c:v>8.7556800000000004E-2</c:v>
                </c:pt>
                <c:pt idx="20338">
                  <c:v>8.7122699999999997E-2</c:v>
                </c:pt>
                <c:pt idx="20339">
                  <c:v>8.6696999999999996E-2</c:v>
                </c:pt>
                <c:pt idx="20340">
                  <c:v>8.6280599999999999E-2</c:v>
                </c:pt>
                <c:pt idx="20341">
                  <c:v>8.5875099999999996E-2</c:v>
                </c:pt>
                <c:pt idx="20342">
                  <c:v>8.5481399999999999E-2</c:v>
                </c:pt>
                <c:pt idx="20343">
                  <c:v>8.5100400000000007E-2</c:v>
                </c:pt>
                <c:pt idx="20344">
                  <c:v>8.4732799999999997E-2</c:v>
                </c:pt>
                <c:pt idx="20345">
                  <c:v>8.4378700000000001E-2</c:v>
                </c:pt>
                <c:pt idx="20346">
                  <c:v>8.4038299999999996E-2</c:v>
                </c:pt>
                <c:pt idx="20347">
                  <c:v>8.3711800000000003E-2</c:v>
                </c:pt>
                <c:pt idx="20348">
                  <c:v>8.3399600000000004E-2</c:v>
                </c:pt>
                <c:pt idx="20349">
                  <c:v>8.3102700000000002E-2</c:v>
                </c:pt>
                <c:pt idx="20350">
                  <c:v>8.28232E-2</c:v>
                </c:pt>
                <c:pt idx="20351">
                  <c:v>8.2562899999999995E-2</c:v>
                </c:pt>
                <c:pt idx="20352">
                  <c:v>8.2321599999999995E-2</c:v>
                </c:pt>
                <c:pt idx="20353">
                  <c:v>8.2097100000000006E-2</c:v>
                </c:pt>
                <c:pt idx="20354">
                  <c:v>8.1888299999999997E-2</c:v>
                </c:pt>
                <c:pt idx="20355">
                  <c:v>8.1694799999999998E-2</c:v>
                </c:pt>
                <c:pt idx="20356">
                  <c:v>8.15163E-2</c:v>
                </c:pt>
                <c:pt idx="20357">
                  <c:v>8.1351599999999996E-2</c:v>
                </c:pt>
                <c:pt idx="20358">
                  <c:v>8.11997E-2</c:v>
                </c:pt>
                <c:pt idx="20359">
                  <c:v>8.1059599999999996E-2</c:v>
                </c:pt>
                <c:pt idx="20360">
                  <c:v>8.0930699999999994E-2</c:v>
                </c:pt>
                <c:pt idx="20361">
                  <c:v>8.0812999999999996E-2</c:v>
                </c:pt>
                <c:pt idx="20362">
                  <c:v>8.0706799999999995E-2</c:v>
                </c:pt>
                <c:pt idx="20363">
                  <c:v>8.0611299999999997E-2</c:v>
                </c:pt>
                <c:pt idx="20364">
                  <c:v>8.05255E-2</c:v>
                </c:pt>
                <c:pt idx="20365">
                  <c:v>8.04483E-2</c:v>
                </c:pt>
                <c:pt idx="20366">
                  <c:v>8.03788E-2</c:v>
                </c:pt>
                <c:pt idx="20367">
                  <c:v>8.0316299999999993E-2</c:v>
                </c:pt>
                <c:pt idx="20368">
                  <c:v>8.0260399999999996E-2</c:v>
                </c:pt>
                <c:pt idx="20369">
                  <c:v>8.0210199999999995E-2</c:v>
                </c:pt>
                <c:pt idx="20370">
                  <c:v>8.01645E-2</c:v>
                </c:pt>
                <c:pt idx="20371">
                  <c:v>8.0122499999999999E-2</c:v>
                </c:pt>
                <c:pt idx="20372">
                  <c:v>8.0083500000000002E-2</c:v>
                </c:pt>
                <c:pt idx="20373">
                  <c:v>8.0047099999999996E-2</c:v>
                </c:pt>
                <c:pt idx="20374">
                  <c:v>8.0012899999999998E-2</c:v>
                </c:pt>
                <c:pt idx="20375">
                  <c:v>7.9980399999999993E-2</c:v>
                </c:pt>
                <c:pt idx="20376">
                  <c:v>7.99483E-2</c:v>
                </c:pt>
                <c:pt idx="20377">
                  <c:v>7.9915E-2</c:v>
                </c:pt>
                <c:pt idx="20378">
                  <c:v>7.9878900000000003E-2</c:v>
                </c:pt>
                <c:pt idx="20379">
                  <c:v>7.9838300000000001E-2</c:v>
                </c:pt>
                <c:pt idx="20380">
                  <c:v>7.9792100000000005E-2</c:v>
                </c:pt>
                <c:pt idx="20381">
                  <c:v>7.9739000000000004E-2</c:v>
                </c:pt>
                <c:pt idx="20382">
                  <c:v>7.9677799999999993E-2</c:v>
                </c:pt>
                <c:pt idx="20383">
                  <c:v>7.9607499999999998E-2</c:v>
                </c:pt>
                <c:pt idx="20384">
                  <c:v>7.9526799999999995E-2</c:v>
                </c:pt>
                <c:pt idx="20385">
                  <c:v>7.9434699999999997E-2</c:v>
                </c:pt>
                <c:pt idx="20386">
                  <c:v>7.9330300000000006E-2</c:v>
                </c:pt>
                <c:pt idx="20387">
                  <c:v>7.9212000000000005E-2</c:v>
                </c:pt>
                <c:pt idx="20388">
                  <c:v>7.9078200000000001E-2</c:v>
                </c:pt>
                <c:pt idx="20389">
                  <c:v>7.8927499999999998E-2</c:v>
                </c:pt>
                <c:pt idx="20390">
                  <c:v>7.8758800000000004E-2</c:v>
                </c:pt>
                <c:pt idx="20391">
                  <c:v>7.8571199999999994E-2</c:v>
                </c:pt>
                <c:pt idx="20392">
                  <c:v>7.8364400000000001E-2</c:v>
                </c:pt>
                <c:pt idx="20393">
                  <c:v>7.8138100000000002E-2</c:v>
                </c:pt>
                <c:pt idx="20394">
                  <c:v>7.7892400000000001E-2</c:v>
                </c:pt>
                <c:pt idx="20395">
                  <c:v>7.7627100000000004E-2</c:v>
                </c:pt>
                <c:pt idx="20396">
                  <c:v>7.7340699999999998E-2</c:v>
                </c:pt>
                <c:pt idx="20397">
                  <c:v>7.7031500000000003E-2</c:v>
                </c:pt>
                <c:pt idx="20398">
                  <c:v>7.6698500000000003E-2</c:v>
                </c:pt>
                <c:pt idx="20399">
                  <c:v>7.6341599999999996E-2</c:v>
                </c:pt>
                <c:pt idx="20400">
                  <c:v>7.5961600000000004E-2</c:v>
                </c:pt>
                <c:pt idx="20401">
                  <c:v>7.5558799999999995E-2</c:v>
                </c:pt>
                <c:pt idx="20402">
                  <c:v>7.5132199999999996E-2</c:v>
                </c:pt>
                <c:pt idx="20403">
                  <c:v>7.4679700000000002E-2</c:v>
                </c:pt>
                <c:pt idx="20404">
                  <c:v>7.4200000000000002E-2</c:v>
                </c:pt>
                <c:pt idx="20405">
                  <c:v>7.36927E-2</c:v>
                </c:pt>
                <c:pt idx="20406">
                  <c:v>7.3157200000000006E-2</c:v>
                </c:pt>
                <c:pt idx="20407">
                  <c:v>7.2592900000000002E-2</c:v>
                </c:pt>
                <c:pt idx="20408">
                  <c:v>7.1998999999999994E-2</c:v>
                </c:pt>
                <c:pt idx="20409">
                  <c:v>7.1374699999999999E-2</c:v>
                </c:pt>
                <c:pt idx="20410">
                  <c:v>7.0719400000000002E-2</c:v>
                </c:pt>
                <c:pt idx="20411">
                  <c:v>7.0032700000000003E-2</c:v>
                </c:pt>
                <c:pt idx="20412">
                  <c:v>6.9314600000000004E-2</c:v>
                </c:pt>
                <c:pt idx="20413">
                  <c:v>6.8565299999999996E-2</c:v>
                </c:pt>
                <c:pt idx="20414">
                  <c:v>6.7784700000000003E-2</c:v>
                </c:pt>
                <c:pt idx="20415">
                  <c:v>6.6973199999999997E-2</c:v>
                </c:pt>
                <c:pt idx="20416">
                  <c:v>6.6131099999999998E-2</c:v>
                </c:pt>
                <c:pt idx="20417">
                  <c:v>6.5258999999999998E-2</c:v>
                </c:pt>
                <c:pt idx="20418">
                  <c:v>6.4357399999999995E-2</c:v>
                </c:pt>
                <c:pt idx="20419">
                  <c:v>6.3426999999999997E-2</c:v>
                </c:pt>
                <c:pt idx="20420">
                  <c:v>6.2468200000000002E-2</c:v>
                </c:pt>
                <c:pt idx="20421">
                  <c:v>6.14817E-2</c:v>
                </c:pt>
                <c:pt idx="20422">
                  <c:v>6.0467899999999998E-2</c:v>
                </c:pt>
                <c:pt idx="20423">
                  <c:v>5.9427800000000003E-2</c:v>
                </c:pt>
                <c:pt idx="20424">
                  <c:v>5.8361700000000002E-2</c:v>
                </c:pt>
                <c:pt idx="20425">
                  <c:v>5.7269800000000003E-2</c:v>
                </c:pt>
                <c:pt idx="20426">
                  <c:v>5.6153000000000002E-2</c:v>
                </c:pt>
                <c:pt idx="20427">
                  <c:v>5.5013100000000002E-2</c:v>
                </c:pt>
                <c:pt idx="20428">
                  <c:v>5.3851299999999998E-2</c:v>
                </c:pt>
                <c:pt idx="20429">
                  <c:v>5.2668300000000001E-2</c:v>
                </c:pt>
                <c:pt idx="20430">
                  <c:v>5.1464700000000002E-2</c:v>
                </c:pt>
                <c:pt idx="20431">
                  <c:v>5.02412E-2</c:v>
                </c:pt>
                <c:pt idx="20432">
                  <c:v>4.8999099999999997E-2</c:v>
                </c:pt>
                <c:pt idx="20433">
                  <c:v>4.7739999999999998E-2</c:v>
                </c:pt>
                <c:pt idx="20434">
                  <c:v>4.6465800000000002E-2</c:v>
                </c:pt>
                <c:pt idx="20435">
                  <c:v>4.5177799999999997E-2</c:v>
                </c:pt>
                <c:pt idx="20436">
                  <c:v>4.3877300000000001E-2</c:v>
                </c:pt>
                <c:pt idx="20437">
                  <c:v>4.2565600000000002E-2</c:v>
                </c:pt>
                <c:pt idx="20438">
                  <c:v>4.1244599999999999E-2</c:v>
                </c:pt>
                <c:pt idx="20439">
                  <c:v>3.9916E-2</c:v>
                </c:pt>
                <c:pt idx="20440">
                  <c:v>3.8581200000000003E-2</c:v>
                </c:pt>
                <c:pt idx="20441">
                  <c:v>3.7241900000000001E-2</c:v>
                </c:pt>
                <c:pt idx="20442">
                  <c:v>3.5900500000000002E-2</c:v>
                </c:pt>
                <c:pt idx="20443">
                  <c:v>3.4559800000000002E-2</c:v>
                </c:pt>
                <c:pt idx="20444">
                  <c:v>3.3221899999999999E-2</c:v>
                </c:pt>
                <c:pt idx="20445">
                  <c:v>3.1888899999999998E-2</c:v>
                </c:pt>
                <c:pt idx="20446">
                  <c:v>3.0562700000000002E-2</c:v>
                </c:pt>
                <c:pt idx="20447">
                  <c:v>2.9245799999999999E-2</c:v>
                </c:pt>
                <c:pt idx="20448">
                  <c:v>2.7940699999999999E-2</c:v>
                </c:pt>
                <c:pt idx="20449">
                  <c:v>2.6649099999999998E-2</c:v>
                </c:pt>
                <c:pt idx="20450">
                  <c:v>2.5372599999999999E-2</c:v>
                </c:pt>
                <c:pt idx="20451">
                  <c:v>2.4112999999999999E-2</c:v>
                </c:pt>
                <c:pt idx="20452">
                  <c:v>2.2871800000000001E-2</c:v>
                </c:pt>
                <c:pt idx="20453">
                  <c:v>2.1650900000000001E-2</c:v>
                </c:pt>
                <c:pt idx="20454">
                  <c:v>2.04528E-2</c:v>
                </c:pt>
                <c:pt idx="20455">
                  <c:v>1.92797E-2</c:v>
                </c:pt>
                <c:pt idx="20456">
                  <c:v>1.8133799999999999E-2</c:v>
                </c:pt>
                <c:pt idx="20457">
                  <c:v>1.70172E-2</c:v>
                </c:pt>
                <c:pt idx="20458">
                  <c:v>1.5932000000000002E-2</c:v>
                </c:pt>
                <c:pt idx="20459">
                  <c:v>1.48805E-2</c:v>
                </c:pt>
                <c:pt idx="20460">
                  <c:v>1.3865499999999999E-2</c:v>
                </c:pt>
                <c:pt idx="20461">
                  <c:v>1.28898E-2</c:v>
                </c:pt>
                <c:pt idx="20462">
                  <c:v>1.19554E-2</c:v>
                </c:pt>
                <c:pt idx="20463">
                  <c:v>1.1063999999999999E-2</c:v>
                </c:pt>
                <c:pt idx="20464">
                  <c:v>1.02176E-2</c:v>
                </c:pt>
                <c:pt idx="20465" formatCode="0.00E+00">
                  <c:v>9.4190400000000001E-3</c:v>
                </c:pt>
                <c:pt idx="20466" formatCode="0.00E+00">
                  <c:v>8.6711700000000006E-3</c:v>
                </c:pt>
                <c:pt idx="20467" formatCode="0.00E+00">
                  <c:v>7.9768900000000004E-3</c:v>
                </c:pt>
                <c:pt idx="20468" formatCode="0.00E+00">
                  <c:v>7.3386099999999998E-3</c:v>
                </c:pt>
                <c:pt idx="20469" formatCode="0.00E+00">
                  <c:v>6.7583299999999999E-3</c:v>
                </c:pt>
                <c:pt idx="20470" formatCode="0.00E+00">
                  <c:v>6.2380400000000003E-3</c:v>
                </c:pt>
                <c:pt idx="20471" formatCode="0.00E+00">
                  <c:v>5.7801900000000002E-3</c:v>
                </c:pt>
                <c:pt idx="20472" formatCode="0.00E+00">
                  <c:v>5.3869499999999997E-3</c:v>
                </c:pt>
                <c:pt idx="20473" formatCode="0.00E+00">
                  <c:v>5.05946E-3</c:v>
                </c:pt>
                <c:pt idx="20474" formatCode="0.00E+00">
                  <c:v>4.7983000000000001E-3</c:v>
                </c:pt>
                <c:pt idx="20475" formatCode="0.00E+00">
                  <c:v>4.60437E-3</c:v>
                </c:pt>
                <c:pt idx="20476" formatCode="0.00E+00">
                  <c:v>4.4793899999999998E-3</c:v>
                </c:pt>
                <c:pt idx="20477" formatCode="0.00E+00">
                  <c:v>4.42531E-3</c:v>
                </c:pt>
                <c:pt idx="20478" formatCode="0.00E+00">
                  <c:v>4.44371E-3</c:v>
                </c:pt>
                <c:pt idx="20479" formatCode="0.00E+00">
                  <c:v>4.5357000000000001E-3</c:v>
                </c:pt>
                <c:pt idx="20480" formatCode="0.00E+00">
                  <c:v>4.7016999999999996E-3</c:v>
                </c:pt>
                <c:pt idx="20481" formatCode="0.00E+00">
                  <c:v>4.9420599999999999E-3</c:v>
                </c:pt>
                <c:pt idx="20482" formatCode="0.00E+00">
                  <c:v>5.2576799999999998E-3</c:v>
                </c:pt>
                <c:pt idx="20483" formatCode="0.00E+00">
                  <c:v>5.6496799999999998E-3</c:v>
                </c:pt>
                <c:pt idx="20484" formatCode="0.00E+00">
                  <c:v>6.1186900000000004E-3</c:v>
                </c:pt>
                <c:pt idx="20485" formatCode="0.00E+00">
                  <c:v>6.6648499999999999E-3</c:v>
                </c:pt>
                <c:pt idx="20486" formatCode="0.00E+00">
                  <c:v>7.28862E-3</c:v>
                </c:pt>
                <c:pt idx="20487" formatCode="0.00E+00">
                  <c:v>7.9908199999999992E-3</c:v>
                </c:pt>
                <c:pt idx="20488" formatCode="0.00E+00">
                  <c:v>8.7720899999999997E-3</c:v>
                </c:pt>
                <c:pt idx="20489" formatCode="0.00E+00">
                  <c:v>9.6327500000000007E-3</c:v>
                </c:pt>
                <c:pt idx="20490">
                  <c:v>1.0572700000000001E-2</c:v>
                </c:pt>
                <c:pt idx="20491">
                  <c:v>1.15917E-2</c:v>
                </c:pt>
                <c:pt idx="20492">
                  <c:v>1.26902E-2</c:v>
                </c:pt>
                <c:pt idx="20493">
                  <c:v>1.3868699999999999E-2</c:v>
                </c:pt>
                <c:pt idx="20494">
                  <c:v>1.51272E-2</c:v>
                </c:pt>
                <c:pt idx="20495">
                  <c:v>1.6464800000000002E-2</c:v>
                </c:pt>
                <c:pt idx="20496">
                  <c:v>1.78806E-2</c:v>
                </c:pt>
                <c:pt idx="20497">
                  <c:v>1.9374300000000001E-2</c:v>
                </c:pt>
                <c:pt idx="20498">
                  <c:v>2.0945399999999999E-2</c:v>
                </c:pt>
                <c:pt idx="20499">
                  <c:v>2.2592999999999999E-2</c:v>
                </c:pt>
                <c:pt idx="20500">
                  <c:v>2.4315799999999999E-2</c:v>
                </c:pt>
                <c:pt idx="20501">
                  <c:v>2.6112199999999999E-2</c:v>
                </c:pt>
                <c:pt idx="20502">
                  <c:v>2.7980700000000001E-2</c:v>
                </c:pt>
                <c:pt idx="20503">
                  <c:v>2.9919999999999999E-2</c:v>
                </c:pt>
                <c:pt idx="20504">
                  <c:v>3.1928699999999997E-2</c:v>
                </c:pt>
                <c:pt idx="20505">
                  <c:v>3.4005800000000003E-2</c:v>
                </c:pt>
                <c:pt idx="20506">
                  <c:v>3.6150099999999998E-2</c:v>
                </c:pt>
                <c:pt idx="20507">
                  <c:v>3.8360100000000001E-2</c:v>
                </c:pt>
                <c:pt idx="20508">
                  <c:v>4.0633500000000003E-2</c:v>
                </c:pt>
                <c:pt idx="20509">
                  <c:v>4.29685E-2</c:v>
                </c:pt>
                <c:pt idx="20510">
                  <c:v>4.5363500000000001E-2</c:v>
                </c:pt>
                <c:pt idx="20511">
                  <c:v>4.7817100000000001E-2</c:v>
                </c:pt>
                <c:pt idx="20512">
                  <c:v>5.0327200000000002E-2</c:v>
                </c:pt>
                <c:pt idx="20513">
                  <c:v>5.2891000000000001E-2</c:v>
                </c:pt>
                <c:pt idx="20514">
                  <c:v>5.5505699999999998E-2</c:v>
                </c:pt>
                <c:pt idx="20515">
                  <c:v>5.8169499999999999E-2</c:v>
                </c:pt>
                <c:pt idx="20516">
                  <c:v>6.0880900000000002E-2</c:v>
                </c:pt>
                <c:pt idx="20517">
                  <c:v>6.3638299999999995E-2</c:v>
                </c:pt>
                <c:pt idx="20518">
                  <c:v>6.6440200000000005E-2</c:v>
                </c:pt>
                <c:pt idx="20519">
                  <c:v>6.9284100000000001E-2</c:v>
                </c:pt>
                <c:pt idx="20520">
                  <c:v>7.2167300000000004E-2</c:v>
                </c:pt>
                <c:pt idx="20521">
                  <c:v>7.5086600000000003E-2</c:v>
                </c:pt>
                <c:pt idx="20522">
                  <c:v>7.8039200000000003E-2</c:v>
                </c:pt>
                <c:pt idx="20523">
                  <c:v>8.1022399999999994E-2</c:v>
                </c:pt>
                <c:pt idx="20524">
                  <c:v>8.4033800000000006E-2</c:v>
                </c:pt>
                <c:pt idx="20525">
                  <c:v>8.70702E-2</c:v>
                </c:pt>
                <c:pt idx="20526">
                  <c:v>9.0128200000000006E-2</c:v>
                </c:pt>
                <c:pt idx="20527">
                  <c:v>9.3205099999999999E-2</c:v>
                </c:pt>
                <c:pt idx="20528">
                  <c:v>9.62982E-2</c:v>
                </c:pt>
                <c:pt idx="20529">
                  <c:v>9.9404800000000001E-2</c:v>
                </c:pt>
                <c:pt idx="20530">
                  <c:v>0.102522</c:v>
                </c:pt>
                <c:pt idx="20531">
                  <c:v>0.105646</c:v>
                </c:pt>
                <c:pt idx="20532">
                  <c:v>0.108774</c:v>
                </c:pt>
                <c:pt idx="20533">
                  <c:v>0.111902</c:v>
                </c:pt>
                <c:pt idx="20534">
                  <c:v>0.115027</c:v>
                </c:pt>
                <c:pt idx="20535">
                  <c:v>0.118147</c:v>
                </c:pt>
                <c:pt idx="20536">
                  <c:v>0.12126000000000001</c:v>
                </c:pt>
                <c:pt idx="20537">
                  <c:v>0.124364</c:v>
                </c:pt>
                <c:pt idx="20538">
                  <c:v>0.12745600000000001</c:v>
                </c:pt>
                <c:pt idx="20539">
                  <c:v>0.13053300000000001</c:v>
                </c:pt>
                <c:pt idx="20540">
                  <c:v>0.13359299999999999</c:v>
                </c:pt>
                <c:pt idx="20541">
                  <c:v>0.136633</c:v>
                </c:pt>
                <c:pt idx="20542">
                  <c:v>0.139649</c:v>
                </c:pt>
                <c:pt idx="20543">
                  <c:v>0.14263700000000001</c:v>
                </c:pt>
                <c:pt idx="20544">
                  <c:v>0.145595</c:v>
                </c:pt>
                <c:pt idx="20545">
                  <c:v>0.14851900000000001</c:v>
                </c:pt>
                <c:pt idx="20546">
                  <c:v>0.15140700000000001</c:v>
                </c:pt>
                <c:pt idx="20547">
                  <c:v>0.154255</c:v>
                </c:pt>
                <c:pt idx="20548">
                  <c:v>0.15706200000000001</c:v>
                </c:pt>
                <c:pt idx="20549">
                  <c:v>0.15982399999999999</c:v>
                </c:pt>
                <c:pt idx="20550">
                  <c:v>0.16253799999999999</c:v>
                </c:pt>
                <c:pt idx="20551">
                  <c:v>0.16520299999999999</c:v>
                </c:pt>
                <c:pt idx="20552">
                  <c:v>0.16781699999999999</c:v>
                </c:pt>
                <c:pt idx="20553">
                  <c:v>0.17036799999999999</c:v>
                </c:pt>
                <c:pt idx="20554">
                  <c:v>0.17285300000000001</c:v>
                </c:pt>
                <c:pt idx="20555">
                  <c:v>0.17527699999999999</c:v>
                </c:pt>
                <c:pt idx="20556">
                  <c:v>0.177644</c:v>
                </c:pt>
                <c:pt idx="20557">
                  <c:v>0.17994399999999999</c:v>
                </c:pt>
                <c:pt idx="20558">
                  <c:v>0.182176</c:v>
                </c:pt>
                <c:pt idx="20559">
                  <c:v>0.184341</c:v>
                </c:pt>
                <c:pt idx="20560">
                  <c:v>0.18643699999999999</c:v>
                </c:pt>
                <c:pt idx="20561">
                  <c:v>0.18846199999999999</c:v>
                </c:pt>
                <c:pt idx="20562">
                  <c:v>0.190412</c:v>
                </c:pt>
                <c:pt idx="20563">
                  <c:v>0.19228600000000001</c:v>
                </c:pt>
                <c:pt idx="20564">
                  <c:v>0.19408</c:v>
                </c:pt>
                <c:pt idx="20565">
                  <c:v>0.195795</c:v>
                </c:pt>
                <c:pt idx="20566">
                  <c:v>0.19742799999999999</c:v>
                </c:pt>
                <c:pt idx="20567">
                  <c:v>0.19897799999999999</c:v>
                </c:pt>
                <c:pt idx="20568">
                  <c:v>0.20044500000000001</c:v>
                </c:pt>
                <c:pt idx="20569">
                  <c:v>0.201825</c:v>
                </c:pt>
                <c:pt idx="20570">
                  <c:v>0.203121</c:v>
                </c:pt>
                <c:pt idx="20571">
                  <c:v>0.20433000000000001</c:v>
                </c:pt>
                <c:pt idx="20572">
                  <c:v>0.205454</c:v>
                </c:pt>
                <c:pt idx="20573">
                  <c:v>0.20649000000000001</c:v>
                </c:pt>
                <c:pt idx="20574">
                  <c:v>0.20743600000000001</c:v>
                </c:pt>
                <c:pt idx="20575">
                  <c:v>0.20829300000000001</c:v>
                </c:pt>
                <c:pt idx="20576">
                  <c:v>0.20905799999999999</c:v>
                </c:pt>
                <c:pt idx="20577">
                  <c:v>0.20973</c:v>
                </c:pt>
                <c:pt idx="20578">
                  <c:v>0.21031</c:v>
                </c:pt>
                <c:pt idx="20579">
                  <c:v>0.21079500000000001</c:v>
                </c:pt>
                <c:pt idx="20580">
                  <c:v>0.21118500000000001</c:v>
                </c:pt>
                <c:pt idx="20581">
                  <c:v>0.21148</c:v>
                </c:pt>
                <c:pt idx="20582">
                  <c:v>0.21167900000000001</c:v>
                </c:pt>
                <c:pt idx="20583">
                  <c:v>0.211782</c:v>
                </c:pt>
                <c:pt idx="20584">
                  <c:v>0.211787</c:v>
                </c:pt>
                <c:pt idx="20585">
                  <c:v>0.211697</c:v>
                </c:pt>
                <c:pt idx="20586">
                  <c:v>0.211509</c:v>
                </c:pt>
                <c:pt idx="20587">
                  <c:v>0.211226</c:v>
                </c:pt>
                <c:pt idx="20588">
                  <c:v>0.21084600000000001</c:v>
                </c:pt>
                <c:pt idx="20589">
                  <c:v>0.210371</c:v>
                </c:pt>
                <c:pt idx="20590">
                  <c:v>0.20979999999999999</c:v>
                </c:pt>
                <c:pt idx="20591">
                  <c:v>0.20913499999999999</c:v>
                </c:pt>
                <c:pt idx="20592">
                  <c:v>0.20837700000000001</c:v>
                </c:pt>
                <c:pt idx="20593">
                  <c:v>0.20752599999999999</c:v>
                </c:pt>
                <c:pt idx="20594">
                  <c:v>0.20658299999999999</c:v>
                </c:pt>
                <c:pt idx="20595">
                  <c:v>0.20554900000000001</c:v>
                </c:pt>
                <c:pt idx="20596">
                  <c:v>0.204425</c:v>
                </c:pt>
                <c:pt idx="20597">
                  <c:v>0.203211</c:v>
                </c:pt>
                <c:pt idx="20598">
                  <c:v>0.201907</c:v>
                </c:pt>
                <c:pt idx="20599">
                  <c:v>0.200515</c:v>
                </c:pt>
                <c:pt idx="20600">
                  <c:v>0.19903499999999999</c:v>
                </c:pt>
                <c:pt idx="20601">
                  <c:v>0.19746900000000001</c:v>
                </c:pt>
                <c:pt idx="20602">
                  <c:v>0.19581799999999999</c:v>
                </c:pt>
                <c:pt idx="20603">
                  <c:v>0.19408300000000001</c:v>
                </c:pt>
                <c:pt idx="20604">
                  <c:v>0.19226499999999999</c:v>
                </c:pt>
                <c:pt idx="20605">
                  <c:v>0.19036700000000001</c:v>
                </c:pt>
                <c:pt idx="20606">
                  <c:v>0.188392</c:v>
                </c:pt>
                <c:pt idx="20607">
                  <c:v>0.18634100000000001</c:v>
                </c:pt>
                <c:pt idx="20608">
                  <c:v>0.18421799999999999</c:v>
                </c:pt>
                <c:pt idx="20609">
                  <c:v>0.18202299999999999</c:v>
                </c:pt>
                <c:pt idx="20610">
                  <c:v>0.179757</c:v>
                </c:pt>
                <c:pt idx="20611">
                  <c:v>0.177423</c:v>
                </c:pt>
                <c:pt idx="20612">
                  <c:v>0.17502200000000001</c:v>
                </c:pt>
                <c:pt idx="20613">
                  <c:v>0.17255499999999999</c:v>
                </c:pt>
                <c:pt idx="20614">
                  <c:v>0.17002300000000001</c:v>
                </c:pt>
                <c:pt idx="20615">
                  <c:v>0.16742799999999999</c:v>
                </c:pt>
                <c:pt idx="20616">
                  <c:v>0.164773</c:v>
                </c:pt>
                <c:pt idx="20617">
                  <c:v>0.16206000000000001</c:v>
                </c:pt>
                <c:pt idx="20618">
                  <c:v>0.15929099999999999</c:v>
                </c:pt>
                <c:pt idx="20619">
                  <c:v>0.156469</c:v>
                </c:pt>
                <c:pt idx="20620">
                  <c:v>0.15359400000000001</c:v>
                </c:pt>
                <c:pt idx="20621">
                  <c:v>0.15066599999999999</c:v>
                </c:pt>
                <c:pt idx="20622">
                  <c:v>0.14768899999999999</c:v>
                </c:pt>
                <c:pt idx="20623">
                  <c:v>0.14466699999999999</c:v>
                </c:pt>
                <c:pt idx="20624">
                  <c:v>0.14160200000000001</c:v>
                </c:pt>
                <c:pt idx="20625">
                  <c:v>0.13849900000000001</c:v>
                </c:pt>
                <c:pt idx="20626">
                  <c:v>0.13536000000000001</c:v>
                </c:pt>
                <c:pt idx="20627">
                  <c:v>0.132187</c:v>
                </c:pt>
                <c:pt idx="20628">
                  <c:v>0.12897900000000001</c:v>
                </c:pt>
                <c:pt idx="20629">
                  <c:v>0.12574199999999999</c:v>
                </c:pt>
                <c:pt idx="20630">
                  <c:v>0.122477</c:v>
                </c:pt>
                <c:pt idx="20631">
                  <c:v>0.119188</c:v>
                </c:pt>
                <c:pt idx="20632">
                  <c:v>0.115879</c:v>
                </c:pt>
                <c:pt idx="20633">
                  <c:v>0.112553</c:v>
                </c:pt>
                <c:pt idx="20634">
                  <c:v>0.109211</c:v>
                </c:pt>
                <c:pt idx="20635">
                  <c:v>0.105854</c:v>
                </c:pt>
                <c:pt idx="20636">
                  <c:v>0.10248500000000001</c:v>
                </c:pt>
                <c:pt idx="20637">
                  <c:v>9.9105399999999996E-2</c:v>
                </c:pt>
                <c:pt idx="20638">
                  <c:v>9.5718800000000007E-2</c:v>
                </c:pt>
                <c:pt idx="20639">
                  <c:v>9.2329300000000003E-2</c:v>
                </c:pt>
                <c:pt idx="20640">
                  <c:v>8.8935E-2</c:v>
                </c:pt>
                <c:pt idx="20641">
                  <c:v>8.5530599999999998E-2</c:v>
                </c:pt>
                <c:pt idx="20642">
                  <c:v>8.2122799999999996E-2</c:v>
                </c:pt>
                <c:pt idx="20643">
                  <c:v>7.8723000000000001E-2</c:v>
                </c:pt>
                <c:pt idx="20644">
                  <c:v>7.5330999999999995E-2</c:v>
                </c:pt>
                <c:pt idx="20645">
                  <c:v>7.1945400000000007E-2</c:v>
                </c:pt>
                <c:pt idx="20646">
                  <c:v>6.8570900000000004E-2</c:v>
                </c:pt>
                <c:pt idx="20647">
                  <c:v>6.5210400000000002E-2</c:v>
                </c:pt>
                <c:pt idx="20648">
                  <c:v>6.1865400000000001E-2</c:v>
                </c:pt>
                <c:pt idx="20649">
                  <c:v>5.8537699999999998E-2</c:v>
                </c:pt>
                <c:pt idx="20650">
                  <c:v>5.5229599999999997E-2</c:v>
                </c:pt>
                <c:pt idx="20651">
                  <c:v>5.1943799999999998E-2</c:v>
                </c:pt>
                <c:pt idx="20652">
                  <c:v>4.8682799999999998E-2</c:v>
                </c:pt>
                <c:pt idx="20653">
                  <c:v>4.5449499999999997E-2</c:v>
                </c:pt>
                <c:pt idx="20654">
                  <c:v>4.2246100000000002E-2</c:v>
                </c:pt>
                <c:pt idx="20655">
                  <c:v>3.9075100000000001E-2</c:v>
                </c:pt>
                <c:pt idx="20656">
                  <c:v>3.5939199999999998E-2</c:v>
                </c:pt>
                <c:pt idx="20657">
                  <c:v>3.2841200000000001E-2</c:v>
                </c:pt>
                <c:pt idx="20658">
                  <c:v>2.9783500000000001E-2</c:v>
                </c:pt>
                <c:pt idx="20659">
                  <c:v>2.6769299999999999E-2</c:v>
                </c:pt>
                <c:pt idx="20660">
                  <c:v>2.3801300000000001E-2</c:v>
                </c:pt>
                <c:pt idx="20661">
                  <c:v>2.0881899999999998E-2</c:v>
                </c:pt>
                <c:pt idx="20662">
                  <c:v>1.8012299999999998E-2</c:v>
                </c:pt>
                <c:pt idx="20663">
                  <c:v>1.51936E-2</c:v>
                </c:pt>
                <c:pt idx="20664">
                  <c:v>1.2426899999999999E-2</c:v>
                </c:pt>
                <c:pt idx="20665" formatCode="0.00E+00">
                  <c:v>9.7134300000000003E-3</c:v>
                </c:pt>
                <c:pt idx="20666" formatCode="0.00E+00">
                  <c:v>7.0548399999999997E-3</c:v>
                </c:pt>
                <c:pt idx="20667" formatCode="0.00E+00">
                  <c:v>4.4528800000000002E-3</c:v>
                </c:pt>
                <c:pt idx="20668" formatCode="0.00E+00">
                  <c:v>1.90945E-3</c:v>
                </c:pt>
                <c:pt idx="20669" formatCode="0.00E+00">
                  <c:v>-5.7391099999999997E-4</c:v>
                </c:pt>
                <c:pt idx="20670" formatCode="0.00E+00">
                  <c:v>-2.9956100000000001E-3</c:v>
                </c:pt>
                <c:pt idx="20671" formatCode="0.00E+00">
                  <c:v>-5.3539299999999998E-3</c:v>
                </c:pt>
                <c:pt idx="20672" formatCode="0.00E+00">
                  <c:v>-7.6479499999999997E-3</c:v>
                </c:pt>
                <c:pt idx="20673" formatCode="0.00E+00">
                  <c:v>-9.8768999999999992E-3</c:v>
                </c:pt>
                <c:pt idx="20674">
                  <c:v>-1.20392E-2</c:v>
                </c:pt>
                <c:pt idx="20675">
                  <c:v>-1.4133099999999999E-2</c:v>
                </c:pt>
                <c:pt idx="20676">
                  <c:v>-1.6157000000000001E-2</c:v>
                </c:pt>
                <c:pt idx="20677">
                  <c:v>-1.8109E-2</c:v>
                </c:pt>
                <c:pt idx="20678">
                  <c:v>-1.9987600000000001E-2</c:v>
                </c:pt>
                <c:pt idx="20679">
                  <c:v>-2.1790500000000001E-2</c:v>
                </c:pt>
                <c:pt idx="20680">
                  <c:v>-2.3515999999999999E-2</c:v>
                </c:pt>
                <c:pt idx="20681">
                  <c:v>-2.51626E-2</c:v>
                </c:pt>
                <c:pt idx="20682">
                  <c:v>-2.6729099999999999E-2</c:v>
                </c:pt>
                <c:pt idx="20683">
                  <c:v>-2.8214400000000001E-2</c:v>
                </c:pt>
                <c:pt idx="20684">
                  <c:v>-2.9617500000000001E-2</c:v>
                </c:pt>
                <c:pt idx="20685">
                  <c:v>-3.0937099999999999E-2</c:v>
                </c:pt>
                <c:pt idx="20686">
                  <c:v>-3.21718E-2</c:v>
                </c:pt>
                <c:pt idx="20687">
                  <c:v>-3.3321000000000003E-2</c:v>
                </c:pt>
                <c:pt idx="20688">
                  <c:v>-3.4384199999999997E-2</c:v>
                </c:pt>
                <c:pt idx="20689">
                  <c:v>-3.5361400000000001E-2</c:v>
                </c:pt>
                <c:pt idx="20690">
                  <c:v>-3.6252699999999999E-2</c:v>
                </c:pt>
                <c:pt idx="20691">
                  <c:v>-3.7058000000000001E-2</c:v>
                </c:pt>
                <c:pt idx="20692">
                  <c:v>-3.7776499999999998E-2</c:v>
                </c:pt>
                <c:pt idx="20693">
                  <c:v>-3.8406799999999998E-2</c:v>
                </c:pt>
                <c:pt idx="20694">
                  <c:v>-3.8947500000000003E-2</c:v>
                </c:pt>
                <c:pt idx="20695">
                  <c:v>-3.9397099999999997E-2</c:v>
                </c:pt>
                <c:pt idx="20696">
                  <c:v>-3.9755100000000002E-2</c:v>
                </c:pt>
                <c:pt idx="20697">
                  <c:v>-4.0021099999999997E-2</c:v>
                </c:pt>
                <c:pt idx="20698">
                  <c:v>-4.01947E-2</c:v>
                </c:pt>
                <c:pt idx="20699">
                  <c:v>-4.0276399999999997E-2</c:v>
                </c:pt>
                <c:pt idx="20700">
                  <c:v>-4.02671E-2</c:v>
                </c:pt>
                <c:pt idx="20701">
                  <c:v>-4.0167500000000002E-2</c:v>
                </c:pt>
                <c:pt idx="20702">
                  <c:v>-3.9977600000000002E-2</c:v>
                </c:pt>
                <c:pt idx="20703">
                  <c:v>-3.9696799999999997E-2</c:v>
                </c:pt>
                <c:pt idx="20704">
                  <c:v>-3.9323700000000003E-2</c:v>
                </c:pt>
                <c:pt idx="20705">
                  <c:v>-3.8857299999999997E-2</c:v>
                </c:pt>
                <c:pt idx="20706">
                  <c:v>-3.8298199999999998E-2</c:v>
                </c:pt>
                <c:pt idx="20707">
                  <c:v>-3.7648399999999999E-2</c:v>
                </c:pt>
                <c:pt idx="20708">
                  <c:v>-3.69098E-2</c:v>
                </c:pt>
                <c:pt idx="20709">
                  <c:v>-3.6082500000000003E-2</c:v>
                </c:pt>
                <c:pt idx="20710">
                  <c:v>-3.5165700000000001E-2</c:v>
                </c:pt>
                <c:pt idx="20711">
                  <c:v>-3.4159099999999998E-2</c:v>
                </c:pt>
                <c:pt idx="20712">
                  <c:v>-3.3062399999999999E-2</c:v>
                </c:pt>
                <c:pt idx="20713">
                  <c:v>-3.1874899999999998E-2</c:v>
                </c:pt>
                <c:pt idx="20714">
                  <c:v>-3.0596999999999999E-2</c:v>
                </c:pt>
                <c:pt idx="20715">
                  <c:v>-2.9231500000000001E-2</c:v>
                </c:pt>
                <c:pt idx="20716">
                  <c:v>-2.77804E-2</c:v>
                </c:pt>
                <c:pt idx="20717">
                  <c:v>-2.6242999999999999E-2</c:v>
                </c:pt>
                <c:pt idx="20718">
                  <c:v>-2.4617799999999999E-2</c:v>
                </c:pt>
                <c:pt idx="20719">
                  <c:v>-2.2905200000000001E-2</c:v>
                </c:pt>
                <c:pt idx="20720">
                  <c:v>-2.1106799999999998E-2</c:v>
                </c:pt>
                <c:pt idx="20721">
                  <c:v>-1.92248E-2</c:v>
                </c:pt>
                <c:pt idx="20722">
                  <c:v>-1.7260899999999999E-2</c:v>
                </c:pt>
                <c:pt idx="20723">
                  <c:v>-1.52163E-2</c:v>
                </c:pt>
                <c:pt idx="20724">
                  <c:v>-1.3093E-2</c:v>
                </c:pt>
                <c:pt idx="20725">
                  <c:v>-1.0892600000000001E-2</c:v>
                </c:pt>
                <c:pt idx="20726" formatCode="0.00E+00">
                  <c:v>-8.6162200000000008E-3</c:v>
                </c:pt>
                <c:pt idx="20727" formatCode="0.00E+00">
                  <c:v>-6.2645899999999996E-3</c:v>
                </c:pt>
                <c:pt idx="20728" formatCode="0.00E+00">
                  <c:v>-3.83797E-3</c:v>
                </c:pt>
                <c:pt idx="20729" formatCode="0.00E+00">
                  <c:v>-1.3369600000000001E-3</c:v>
                </c:pt>
                <c:pt idx="20730" formatCode="0.00E+00">
                  <c:v>1.2368100000000001E-3</c:v>
                </c:pt>
                <c:pt idx="20731" formatCode="0.00E+00">
                  <c:v>3.88113E-3</c:v>
                </c:pt>
                <c:pt idx="20732" formatCode="0.00E+00">
                  <c:v>6.5943099999999999E-3</c:v>
                </c:pt>
                <c:pt idx="20733" formatCode="0.00E+00">
                  <c:v>9.3749799999999998E-3</c:v>
                </c:pt>
                <c:pt idx="20734">
                  <c:v>1.2220699999999999E-2</c:v>
                </c:pt>
                <c:pt idx="20735">
                  <c:v>1.51285E-2</c:v>
                </c:pt>
                <c:pt idx="20736">
                  <c:v>1.80962E-2</c:v>
                </c:pt>
                <c:pt idx="20737">
                  <c:v>2.1121500000000001E-2</c:v>
                </c:pt>
                <c:pt idx="20738">
                  <c:v>2.4202999999999999E-2</c:v>
                </c:pt>
                <c:pt idx="20739">
                  <c:v>2.73393E-2</c:v>
                </c:pt>
                <c:pt idx="20740">
                  <c:v>3.05285E-2</c:v>
                </c:pt>
                <c:pt idx="20741">
                  <c:v>3.3768199999999998E-2</c:v>
                </c:pt>
                <c:pt idx="20742">
                  <c:v>3.7056499999999999E-2</c:v>
                </c:pt>
                <c:pt idx="20743">
                  <c:v>4.0391799999999999E-2</c:v>
                </c:pt>
                <c:pt idx="20744">
                  <c:v>4.3771999999999998E-2</c:v>
                </c:pt>
                <c:pt idx="20745">
                  <c:v>4.7194399999999997E-2</c:v>
                </c:pt>
                <c:pt idx="20746">
                  <c:v>5.0656300000000001E-2</c:v>
                </c:pt>
                <c:pt idx="20747">
                  <c:v>5.4155200000000001E-2</c:v>
                </c:pt>
                <c:pt idx="20748">
                  <c:v>5.7688999999999997E-2</c:v>
                </c:pt>
                <c:pt idx="20749">
                  <c:v>6.12551E-2</c:v>
                </c:pt>
                <c:pt idx="20750">
                  <c:v>6.4850400000000002E-2</c:v>
                </c:pt>
                <c:pt idx="20751">
                  <c:v>6.8471799999999999E-2</c:v>
                </c:pt>
                <c:pt idx="20752">
                  <c:v>7.2115600000000002E-2</c:v>
                </c:pt>
                <c:pt idx="20753">
                  <c:v>7.5778700000000004E-2</c:v>
                </c:pt>
                <c:pt idx="20754">
                  <c:v>7.9458100000000004E-2</c:v>
                </c:pt>
                <c:pt idx="20755">
                  <c:v>8.3150699999999994E-2</c:v>
                </c:pt>
                <c:pt idx="20756">
                  <c:v>8.68535E-2</c:v>
                </c:pt>
                <c:pt idx="20757">
                  <c:v>9.0564099999999995E-2</c:v>
                </c:pt>
                <c:pt idx="20758">
                  <c:v>9.4280199999999995E-2</c:v>
                </c:pt>
                <c:pt idx="20759">
                  <c:v>9.7998799999999997E-2</c:v>
                </c:pt>
                <c:pt idx="20760">
                  <c:v>0.101717</c:v>
                </c:pt>
                <c:pt idx="20761">
                  <c:v>0.105431</c:v>
                </c:pt>
                <c:pt idx="20762">
                  <c:v>0.109137</c:v>
                </c:pt>
                <c:pt idx="20763">
                  <c:v>0.112833</c:v>
                </c:pt>
                <c:pt idx="20764">
                  <c:v>0.11651499999999999</c:v>
                </c:pt>
                <c:pt idx="20765">
                  <c:v>0.12018</c:v>
                </c:pt>
                <c:pt idx="20766">
                  <c:v>0.123823</c:v>
                </c:pt>
                <c:pt idx="20767">
                  <c:v>0.127443</c:v>
                </c:pt>
                <c:pt idx="20768">
                  <c:v>0.13103799999999999</c:v>
                </c:pt>
                <c:pt idx="20769">
                  <c:v>0.134604</c:v>
                </c:pt>
                <c:pt idx="20770">
                  <c:v>0.13813700000000001</c:v>
                </c:pt>
                <c:pt idx="20771">
                  <c:v>0.14163500000000001</c:v>
                </c:pt>
                <c:pt idx="20772">
                  <c:v>0.145094</c:v>
                </c:pt>
                <c:pt idx="20773">
                  <c:v>0.148511</c:v>
                </c:pt>
                <c:pt idx="20774">
                  <c:v>0.15188299999999999</c:v>
                </c:pt>
                <c:pt idx="20775">
                  <c:v>0.15520800000000001</c:v>
                </c:pt>
                <c:pt idx="20776">
                  <c:v>0.15848100000000001</c:v>
                </c:pt>
                <c:pt idx="20777">
                  <c:v>0.16169900000000001</c:v>
                </c:pt>
                <c:pt idx="20778">
                  <c:v>0.164858</c:v>
                </c:pt>
                <c:pt idx="20779">
                  <c:v>0.16795599999999999</c:v>
                </c:pt>
                <c:pt idx="20780">
                  <c:v>0.17099</c:v>
                </c:pt>
                <c:pt idx="20781">
                  <c:v>0.173957</c:v>
                </c:pt>
                <c:pt idx="20782">
                  <c:v>0.17685400000000001</c:v>
                </c:pt>
                <c:pt idx="20783">
                  <c:v>0.179677</c:v>
                </c:pt>
                <c:pt idx="20784">
                  <c:v>0.182425</c:v>
                </c:pt>
                <c:pt idx="20785">
                  <c:v>0.18509300000000001</c:v>
                </c:pt>
                <c:pt idx="20786">
                  <c:v>0.18767800000000001</c:v>
                </c:pt>
                <c:pt idx="20787">
                  <c:v>0.19017800000000001</c:v>
                </c:pt>
                <c:pt idx="20788">
                  <c:v>0.19258700000000001</c:v>
                </c:pt>
                <c:pt idx="20789">
                  <c:v>0.19490499999999999</c:v>
                </c:pt>
                <c:pt idx="20790">
                  <c:v>0.197127</c:v>
                </c:pt>
                <c:pt idx="20791">
                  <c:v>0.19925300000000001</c:v>
                </c:pt>
                <c:pt idx="20792">
                  <c:v>0.20127900000000001</c:v>
                </c:pt>
                <c:pt idx="20793">
                  <c:v>0.203205</c:v>
                </c:pt>
                <c:pt idx="20794">
                  <c:v>0.20502799999999999</c:v>
                </c:pt>
                <c:pt idx="20795">
                  <c:v>0.20674500000000001</c:v>
                </c:pt>
                <c:pt idx="20796">
                  <c:v>0.20835300000000001</c:v>
                </c:pt>
                <c:pt idx="20797">
                  <c:v>0.20985000000000001</c:v>
                </c:pt>
                <c:pt idx="20798">
                  <c:v>0.21123500000000001</c:v>
                </c:pt>
                <c:pt idx="20799">
                  <c:v>0.212506</c:v>
                </c:pt>
                <c:pt idx="20800">
                  <c:v>0.21366099999999999</c:v>
                </c:pt>
                <c:pt idx="20801">
                  <c:v>0.214698</c:v>
                </c:pt>
                <c:pt idx="20802">
                  <c:v>0.215615</c:v>
                </c:pt>
                <c:pt idx="20803">
                  <c:v>0.21640999999999999</c:v>
                </c:pt>
                <c:pt idx="20804">
                  <c:v>0.21708</c:v>
                </c:pt>
                <c:pt idx="20805">
                  <c:v>0.21762500000000001</c:v>
                </c:pt>
                <c:pt idx="20806">
                  <c:v>0.21804299999999999</c:v>
                </c:pt>
                <c:pt idx="20807">
                  <c:v>0.218332</c:v>
                </c:pt>
                <c:pt idx="20808">
                  <c:v>0.21848899999999999</c:v>
                </c:pt>
                <c:pt idx="20809">
                  <c:v>0.21851400000000001</c:v>
                </c:pt>
                <c:pt idx="20810">
                  <c:v>0.21840699999999999</c:v>
                </c:pt>
                <c:pt idx="20811">
                  <c:v>0.218167</c:v>
                </c:pt>
                <c:pt idx="20812">
                  <c:v>0.21779499999999999</c:v>
                </c:pt>
                <c:pt idx="20813">
                  <c:v>0.21729000000000001</c:v>
                </c:pt>
                <c:pt idx="20814">
                  <c:v>0.21665000000000001</c:v>
                </c:pt>
                <c:pt idx="20815">
                  <c:v>0.21587700000000001</c:v>
                </c:pt>
                <c:pt idx="20816">
                  <c:v>0.21496999999999999</c:v>
                </c:pt>
                <c:pt idx="20817">
                  <c:v>0.21393000000000001</c:v>
                </c:pt>
                <c:pt idx="20818">
                  <c:v>0.212757</c:v>
                </c:pt>
                <c:pt idx="20819">
                  <c:v>0.211449</c:v>
                </c:pt>
                <c:pt idx="20820">
                  <c:v>0.210007</c:v>
                </c:pt>
                <c:pt idx="20821">
                  <c:v>0.20843400000000001</c:v>
                </c:pt>
                <c:pt idx="20822">
                  <c:v>0.206728</c:v>
                </c:pt>
                <c:pt idx="20823">
                  <c:v>0.20488999999999999</c:v>
                </c:pt>
                <c:pt idx="20824">
                  <c:v>0.20291999999999999</c:v>
                </c:pt>
                <c:pt idx="20825">
                  <c:v>0.200819</c:v>
                </c:pt>
                <c:pt idx="20826">
                  <c:v>0.19858700000000001</c:v>
                </c:pt>
                <c:pt idx="20827">
                  <c:v>0.19622500000000001</c:v>
                </c:pt>
                <c:pt idx="20828">
                  <c:v>0.19372600000000001</c:v>
                </c:pt>
                <c:pt idx="20829">
                  <c:v>0.19108800000000001</c:v>
                </c:pt>
                <c:pt idx="20830">
                  <c:v>0.18832299999999999</c:v>
                </c:pt>
                <c:pt idx="20831">
                  <c:v>0.18543599999999999</c:v>
                </c:pt>
                <c:pt idx="20832">
                  <c:v>0.182424</c:v>
                </c:pt>
                <c:pt idx="20833">
                  <c:v>0.179287</c:v>
                </c:pt>
                <c:pt idx="20834">
                  <c:v>0.17603199999999999</c:v>
                </c:pt>
                <c:pt idx="20835">
                  <c:v>0.17266100000000001</c:v>
                </c:pt>
                <c:pt idx="20836">
                  <c:v>0.16917599999999999</c:v>
                </c:pt>
                <c:pt idx="20837">
                  <c:v>0.165579</c:v>
                </c:pt>
                <c:pt idx="20838">
                  <c:v>0.16187000000000001</c:v>
                </c:pt>
                <c:pt idx="20839">
                  <c:v>0.158054</c:v>
                </c:pt>
                <c:pt idx="20840">
                  <c:v>0.15413399999999999</c:v>
                </c:pt>
                <c:pt idx="20841">
                  <c:v>0.150112</c:v>
                </c:pt>
                <c:pt idx="20842">
                  <c:v>0.14599300000000001</c:v>
                </c:pt>
                <c:pt idx="20843">
                  <c:v>0.14177799999999999</c:v>
                </c:pt>
                <c:pt idx="20844">
                  <c:v>0.13747300000000001</c:v>
                </c:pt>
                <c:pt idx="20845">
                  <c:v>0.13308200000000001</c:v>
                </c:pt>
                <c:pt idx="20846">
                  <c:v>0.128611</c:v>
                </c:pt>
                <c:pt idx="20847">
                  <c:v>0.124061</c:v>
                </c:pt>
                <c:pt idx="20848">
                  <c:v>0.119437</c:v>
                </c:pt>
                <c:pt idx="20849">
                  <c:v>0.114742</c:v>
                </c:pt>
                <c:pt idx="20850">
                  <c:v>0.10997800000000001</c:v>
                </c:pt>
                <c:pt idx="20851">
                  <c:v>0.10514800000000001</c:v>
                </c:pt>
                <c:pt idx="20852">
                  <c:v>0.100257</c:v>
                </c:pt>
                <c:pt idx="20853">
                  <c:v>9.5307500000000003E-2</c:v>
                </c:pt>
                <c:pt idx="20854">
                  <c:v>9.0303800000000004E-2</c:v>
                </c:pt>
                <c:pt idx="20855">
                  <c:v>8.5249099999999994E-2</c:v>
                </c:pt>
                <c:pt idx="20856">
                  <c:v>8.0147599999999999E-2</c:v>
                </c:pt>
                <c:pt idx="20857">
                  <c:v>7.5003799999999995E-2</c:v>
                </c:pt>
                <c:pt idx="20858">
                  <c:v>6.9822899999999993E-2</c:v>
                </c:pt>
                <c:pt idx="20859">
                  <c:v>6.4608600000000002E-2</c:v>
                </c:pt>
                <c:pt idx="20860">
                  <c:v>5.9363300000000001E-2</c:v>
                </c:pt>
                <c:pt idx="20861">
                  <c:v>5.4090399999999997E-2</c:v>
                </c:pt>
                <c:pt idx="20862">
                  <c:v>4.87953E-2</c:v>
                </c:pt>
                <c:pt idx="20863">
                  <c:v>4.3483000000000001E-2</c:v>
                </c:pt>
                <c:pt idx="20864">
                  <c:v>3.8158400000000002E-2</c:v>
                </c:pt>
                <c:pt idx="20865">
                  <c:v>3.2827000000000002E-2</c:v>
                </c:pt>
                <c:pt idx="20866">
                  <c:v>2.7494999999999999E-2</c:v>
                </c:pt>
                <c:pt idx="20867">
                  <c:v>2.2167699999999999E-2</c:v>
                </c:pt>
                <c:pt idx="20868">
                  <c:v>1.6849699999999999E-2</c:v>
                </c:pt>
                <c:pt idx="20869">
                  <c:v>1.1545E-2</c:v>
                </c:pt>
                <c:pt idx="20870" formatCode="0.00E+00">
                  <c:v>6.2577800000000001E-3</c:v>
                </c:pt>
                <c:pt idx="20871" formatCode="0.00E+00">
                  <c:v>9.9291200000000009E-4</c:v>
                </c:pt>
                <c:pt idx="20872" formatCode="0.00E+00">
                  <c:v>-4.2446000000000003E-3</c:v>
                </c:pt>
                <c:pt idx="20873" formatCode="0.00E+00">
                  <c:v>-9.45031E-3</c:v>
                </c:pt>
                <c:pt idx="20874">
                  <c:v>-1.4620599999999999E-2</c:v>
                </c:pt>
                <c:pt idx="20875">
                  <c:v>-1.97518E-2</c:v>
                </c:pt>
                <c:pt idx="20876">
                  <c:v>-2.48395E-2</c:v>
                </c:pt>
                <c:pt idx="20877">
                  <c:v>-2.9879200000000002E-2</c:v>
                </c:pt>
                <c:pt idx="20878">
                  <c:v>-3.48667E-2</c:v>
                </c:pt>
                <c:pt idx="20879">
                  <c:v>-3.9797100000000002E-2</c:v>
                </c:pt>
                <c:pt idx="20880">
                  <c:v>-4.4665000000000003E-2</c:v>
                </c:pt>
                <c:pt idx="20881">
                  <c:v>-4.9465000000000002E-2</c:v>
                </c:pt>
                <c:pt idx="20882">
                  <c:v>-5.4193199999999997E-2</c:v>
                </c:pt>
                <c:pt idx="20883">
                  <c:v>-5.8846299999999997E-2</c:v>
                </c:pt>
                <c:pt idx="20884">
                  <c:v>-6.3420500000000005E-2</c:v>
                </c:pt>
                <c:pt idx="20885">
                  <c:v>-6.7910899999999996E-2</c:v>
                </c:pt>
                <c:pt idx="20886">
                  <c:v>-7.2312500000000002E-2</c:v>
                </c:pt>
                <c:pt idx="20887">
                  <c:v>-7.66212E-2</c:v>
                </c:pt>
                <c:pt idx="20888">
                  <c:v>-8.0833699999999994E-2</c:v>
                </c:pt>
                <c:pt idx="20889">
                  <c:v>-8.4946099999999997E-2</c:v>
                </c:pt>
                <c:pt idx="20890">
                  <c:v>-8.8953099999999993E-2</c:v>
                </c:pt>
                <c:pt idx="20891">
                  <c:v>-9.2850000000000002E-2</c:v>
                </c:pt>
                <c:pt idx="20892">
                  <c:v>-9.6633499999999997E-2</c:v>
                </c:pt>
                <c:pt idx="20893">
                  <c:v>-0.100302</c:v>
                </c:pt>
                <c:pt idx="20894">
                  <c:v>-0.103855</c:v>
                </c:pt>
                <c:pt idx="20895">
                  <c:v>-0.107292</c:v>
                </c:pt>
                <c:pt idx="20896">
                  <c:v>-0.110611</c:v>
                </c:pt>
                <c:pt idx="20897">
                  <c:v>-0.11380999999999999</c:v>
                </c:pt>
                <c:pt idx="20898">
                  <c:v>-0.116884</c:v>
                </c:pt>
                <c:pt idx="20899">
                  <c:v>-0.11983199999999999</c:v>
                </c:pt>
                <c:pt idx="20900">
                  <c:v>-0.12265</c:v>
                </c:pt>
                <c:pt idx="20901">
                  <c:v>-0.125332</c:v>
                </c:pt>
                <c:pt idx="20902">
                  <c:v>-0.12787899999999999</c:v>
                </c:pt>
                <c:pt idx="20903">
                  <c:v>-0.13029099999999999</c:v>
                </c:pt>
                <c:pt idx="20904">
                  <c:v>-0.13256699999999999</c:v>
                </c:pt>
                <c:pt idx="20905">
                  <c:v>-0.13470399999999999</c:v>
                </c:pt>
                <c:pt idx="20906">
                  <c:v>-0.13669700000000001</c:v>
                </c:pt>
                <c:pt idx="20907">
                  <c:v>-0.138544</c:v>
                </c:pt>
                <c:pt idx="20908">
                  <c:v>-0.14024300000000001</c:v>
                </c:pt>
                <c:pt idx="20909">
                  <c:v>-0.141793</c:v>
                </c:pt>
                <c:pt idx="20910">
                  <c:v>-0.14319499999999999</c:v>
                </c:pt>
                <c:pt idx="20911">
                  <c:v>-0.144451</c:v>
                </c:pt>
                <c:pt idx="20912">
                  <c:v>-0.145561</c:v>
                </c:pt>
                <c:pt idx="20913">
                  <c:v>-0.14652599999999999</c:v>
                </c:pt>
                <c:pt idx="20914">
                  <c:v>-0.147345</c:v>
                </c:pt>
                <c:pt idx="20915">
                  <c:v>-0.14801600000000001</c:v>
                </c:pt>
                <c:pt idx="20916">
                  <c:v>-0.148538</c:v>
                </c:pt>
                <c:pt idx="20917">
                  <c:v>-0.14890800000000001</c:v>
                </c:pt>
                <c:pt idx="20918">
                  <c:v>-0.14912600000000001</c:v>
                </c:pt>
                <c:pt idx="20919">
                  <c:v>-0.14919099999999999</c:v>
                </c:pt>
                <c:pt idx="20920">
                  <c:v>-0.14910300000000001</c:v>
                </c:pt>
                <c:pt idx="20921">
                  <c:v>-0.14886199999999999</c:v>
                </c:pt>
                <c:pt idx="20922">
                  <c:v>-0.14847199999999999</c:v>
                </c:pt>
                <c:pt idx="20923">
                  <c:v>-0.14793400000000001</c:v>
                </c:pt>
                <c:pt idx="20924">
                  <c:v>-0.14724899999999999</c:v>
                </c:pt>
                <c:pt idx="20925">
                  <c:v>-0.14641799999999999</c:v>
                </c:pt>
                <c:pt idx="20926">
                  <c:v>-0.14544399999999999</c:v>
                </c:pt>
                <c:pt idx="20927">
                  <c:v>-0.14432900000000001</c:v>
                </c:pt>
                <c:pt idx="20928">
                  <c:v>-0.14307900000000001</c:v>
                </c:pt>
                <c:pt idx="20929">
                  <c:v>-0.14169599999999999</c:v>
                </c:pt>
                <c:pt idx="20930">
                  <c:v>-0.140182</c:v>
                </c:pt>
                <c:pt idx="20931">
                  <c:v>-0.138539</c:v>
                </c:pt>
                <c:pt idx="20932">
                  <c:v>-0.136764</c:v>
                </c:pt>
                <c:pt idx="20933">
                  <c:v>-0.134854</c:v>
                </c:pt>
                <c:pt idx="20934">
                  <c:v>-0.13281200000000001</c:v>
                </c:pt>
                <c:pt idx="20935">
                  <c:v>-0.13064300000000001</c:v>
                </c:pt>
                <c:pt idx="20936">
                  <c:v>-0.12835299999999999</c:v>
                </c:pt>
                <c:pt idx="20937">
                  <c:v>-0.125944</c:v>
                </c:pt>
                <c:pt idx="20938">
                  <c:v>-0.123423</c:v>
                </c:pt>
                <c:pt idx="20939">
                  <c:v>-0.120794</c:v>
                </c:pt>
                <c:pt idx="20940">
                  <c:v>-0.118064</c:v>
                </c:pt>
                <c:pt idx="20941">
                  <c:v>-0.115234</c:v>
                </c:pt>
                <c:pt idx="20942">
                  <c:v>-0.11231099999999999</c:v>
                </c:pt>
                <c:pt idx="20943">
                  <c:v>-0.109296</c:v>
                </c:pt>
                <c:pt idx="20944">
                  <c:v>-0.106193</c:v>
                </c:pt>
                <c:pt idx="20945">
                  <c:v>-0.103002</c:v>
                </c:pt>
                <c:pt idx="20946">
                  <c:v>-9.97257E-2</c:v>
                </c:pt>
                <c:pt idx="20947">
                  <c:v>-9.6367800000000003E-2</c:v>
                </c:pt>
                <c:pt idx="20948">
                  <c:v>-9.2935299999999998E-2</c:v>
                </c:pt>
                <c:pt idx="20949">
                  <c:v>-8.9433899999999997E-2</c:v>
                </c:pt>
                <c:pt idx="20950">
                  <c:v>-8.5869299999999996E-2</c:v>
                </c:pt>
                <c:pt idx="20951">
                  <c:v>-8.2248199999999994E-2</c:v>
                </c:pt>
                <c:pt idx="20952">
                  <c:v>-7.8575699999999998E-2</c:v>
                </c:pt>
                <c:pt idx="20953">
                  <c:v>-7.4854699999999996E-2</c:v>
                </c:pt>
                <c:pt idx="20954">
                  <c:v>-7.1087899999999996E-2</c:v>
                </c:pt>
                <c:pt idx="20955">
                  <c:v>-6.7278599999999994E-2</c:v>
                </c:pt>
                <c:pt idx="20956">
                  <c:v>-6.3429399999999997E-2</c:v>
                </c:pt>
                <c:pt idx="20957">
                  <c:v>-5.9542400000000002E-2</c:v>
                </c:pt>
                <c:pt idx="20958">
                  <c:v>-5.56204E-2</c:v>
                </c:pt>
                <c:pt idx="20959">
                  <c:v>-5.1666900000000002E-2</c:v>
                </c:pt>
                <c:pt idx="20960">
                  <c:v>-4.76858E-2</c:v>
                </c:pt>
                <c:pt idx="20961">
                  <c:v>-4.3681699999999997E-2</c:v>
                </c:pt>
                <c:pt idx="20962">
                  <c:v>-3.9661399999999999E-2</c:v>
                </c:pt>
                <c:pt idx="20963">
                  <c:v>-3.56326E-2</c:v>
                </c:pt>
                <c:pt idx="20964">
                  <c:v>-3.1601999999999998E-2</c:v>
                </c:pt>
                <c:pt idx="20965">
                  <c:v>-2.7575499999999999E-2</c:v>
                </c:pt>
                <c:pt idx="20966">
                  <c:v>-2.35584E-2</c:v>
                </c:pt>
                <c:pt idx="20967">
                  <c:v>-1.9554800000000001E-2</c:v>
                </c:pt>
                <c:pt idx="20968">
                  <c:v>-1.55687E-2</c:v>
                </c:pt>
                <c:pt idx="20969">
                  <c:v>-1.16052E-2</c:v>
                </c:pt>
                <c:pt idx="20970" formatCode="0.00E+00">
                  <c:v>-7.6709400000000002E-3</c:v>
                </c:pt>
                <c:pt idx="20971" formatCode="0.00E+00">
                  <c:v>-3.7722799999999998E-3</c:v>
                </c:pt>
                <c:pt idx="20972" formatCode="0.00E+00">
                  <c:v>8.7759300000000005E-5</c:v>
                </c:pt>
                <c:pt idx="20973" formatCode="0.00E+00">
                  <c:v>3.9104500000000002E-3</c:v>
                </c:pt>
                <c:pt idx="20974" formatCode="0.00E+00">
                  <c:v>7.6974299999999999E-3</c:v>
                </c:pt>
                <c:pt idx="20975">
                  <c:v>1.14465E-2</c:v>
                </c:pt>
                <c:pt idx="20976">
                  <c:v>1.5152799999999999E-2</c:v>
                </c:pt>
                <c:pt idx="20977">
                  <c:v>1.8812099999999998E-2</c:v>
                </c:pt>
                <c:pt idx="20978">
                  <c:v>2.2420699999999998E-2</c:v>
                </c:pt>
                <c:pt idx="20979">
                  <c:v>2.5971999999999999E-2</c:v>
                </c:pt>
                <c:pt idx="20980">
                  <c:v>2.94576E-2</c:v>
                </c:pt>
                <c:pt idx="20981">
                  <c:v>3.2872199999999997E-2</c:v>
                </c:pt>
                <c:pt idx="20982">
                  <c:v>3.6214400000000001E-2</c:v>
                </c:pt>
                <c:pt idx="20983">
                  <c:v>3.9482000000000003E-2</c:v>
                </c:pt>
                <c:pt idx="20984">
                  <c:v>4.2670199999999998E-2</c:v>
                </c:pt>
                <c:pt idx="20985">
                  <c:v>4.5772300000000002E-2</c:v>
                </c:pt>
                <c:pt idx="20986">
                  <c:v>4.8782300000000001E-2</c:v>
                </c:pt>
                <c:pt idx="20987">
                  <c:v>5.1698000000000001E-2</c:v>
                </c:pt>
                <c:pt idx="20988">
                  <c:v>5.4518900000000002E-2</c:v>
                </c:pt>
                <c:pt idx="20989">
                  <c:v>5.7241E-2</c:v>
                </c:pt>
                <c:pt idx="20990">
                  <c:v>5.98606E-2</c:v>
                </c:pt>
                <c:pt idx="20991">
                  <c:v>6.23791E-2</c:v>
                </c:pt>
                <c:pt idx="20992">
                  <c:v>6.4798900000000006E-2</c:v>
                </c:pt>
                <c:pt idx="20993">
                  <c:v>6.7119200000000004E-2</c:v>
                </c:pt>
                <c:pt idx="20994">
                  <c:v>6.9337399999999993E-2</c:v>
                </c:pt>
                <c:pt idx="20995">
                  <c:v>7.1451799999999996E-2</c:v>
                </c:pt>
                <c:pt idx="20996">
                  <c:v>7.3462799999999995E-2</c:v>
                </c:pt>
                <c:pt idx="20997">
                  <c:v>7.5372800000000004E-2</c:v>
                </c:pt>
                <c:pt idx="20998">
                  <c:v>7.7181899999999998E-2</c:v>
                </c:pt>
                <c:pt idx="20999">
                  <c:v>7.8884200000000002E-2</c:v>
                </c:pt>
                <c:pt idx="21000">
                  <c:v>8.0470700000000006E-2</c:v>
                </c:pt>
                <c:pt idx="21001">
                  <c:v>8.1935099999999997E-2</c:v>
                </c:pt>
                <c:pt idx="21002">
                  <c:v>8.3276299999999998E-2</c:v>
                </c:pt>
                <c:pt idx="21003">
                  <c:v>8.4494700000000006E-2</c:v>
                </c:pt>
                <c:pt idx="21004">
                  <c:v>8.5589499999999999E-2</c:v>
                </c:pt>
                <c:pt idx="21005">
                  <c:v>8.6560399999999996E-2</c:v>
                </c:pt>
                <c:pt idx="21006">
                  <c:v>8.7408899999999998E-2</c:v>
                </c:pt>
                <c:pt idx="21007">
                  <c:v>8.8136000000000006E-2</c:v>
                </c:pt>
                <c:pt idx="21008">
                  <c:v>8.87429E-2</c:v>
                </c:pt>
                <c:pt idx="21009">
                  <c:v>8.9231599999999994E-2</c:v>
                </c:pt>
                <c:pt idx="21010">
                  <c:v>8.9603199999999994E-2</c:v>
                </c:pt>
                <c:pt idx="21011">
                  <c:v>8.9858400000000005E-2</c:v>
                </c:pt>
                <c:pt idx="21012">
                  <c:v>8.9998800000000004E-2</c:v>
                </c:pt>
                <c:pt idx="21013">
                  <c:v>9.0023800000000001E-2</c:v>
                </c:pt>
                <c:pt idx="21014">
                  <c:v>8.9929999999999996E-2</c:v>
                </c:pt>
                <c:pt idx="21015">
                  <c:v>8.9714799999999997E-2</c:v>
                </c:pt>
                <c:pt idx="21016">
                  <c:v>8.93785E-2</c:v>
                </c:pt>
                <c:pt idx="21017">
                  <c:v>8.8921299999999995E-2</c:v>
                </c:pt>
                <c:pt idx="21018">
                  <c:v>8.8342400000000001E-2</c:v>
                </c:pt>
                <c:pt idx="21019">
                  <c:v>8.7644799999999995E-2</c:v>
                </c:pt>
                <c:pt idx="21020">
                  <c:v>8.6836700000000003E-2</c:v>
                </c:pt>
                <c:pt idx="21021">
                  <c:v>8.59259E-2</c:v>
                </c:pt>
                <c:pt idx="21022">
                  <c:v>8.4915000000000004E-2</c:v>
                </c:pt>
                <c:pt idx="21023">
                  <c:v>8.3802000000000001E-2</c:v>
                </c:pt>
                <c:pt idx="21024">
                  <c:v>8.2583400000000001E-2</c:v>
                </c:pt>
                <c:pt idx="21025">
                  <c:v>8.1257700000000002E-2</c:v>
                </c:pt>
                <c:pt idx="21026">
                  <c:v>7.98286E-2</c:v>
                </c:pt>
                <c:pt idx="21027">
                  <c:v>7.8302099999999999E-2</c:v>
                </c:pt>
                <c:pt idx="21028">
                  <c:v>7.6681700000000005E-2</c:v>
                </c:pt>
                <c:pt idx="21029">
                  <c:v>7.4964699999999995E-2</c:v>
                </c:pt>
                <c:pt idx="21030">
                  <c:v>7.3144600000000004E-2</c:v>
                </c:pt>
                <c:pt idx="21031">
                  <c:v>7.1219099999999994E-2</c:v>
                </c:pt>
                <c:pt idx="21032">
                  <c:v>6.9192699999999996E-2</c:v>
                </c:pt>
                <c:pt idx="21033">
                  <c:v>6.7072800000000002E-2</c:v>
                </c:pt>
                <c:pt idx="21034">
                  <c:v>6.4864699999999997E-2</c:v>
                </c:pt>
                <c:pt idx="21035">
                  <c:v>6.25724E-2</c:v>
                </c:pt>
                <c:pt idx="21036">
                  <c:v>6.0200799999999999E-2</c:v>
                </c:pt>
                <c:pt idx="21037">
                  <c:v>5.7754300000000001E-2</c:v>
                </c:pt>
                <c:pt idx="21038">
                  <c:v>5.5234100000000001E-2</c:v>
                </c:pt>
                <c:pt idx="21039">
                  <c:v>5.26369E-2</c:v>
                </c:pt>
                <c:pt idx="21040">
                  <c:v>4.9957700000000001E-2</c:v>
                </c:pt>
                <c:pt idx="21041">
                  <c:v>4.7193499999999999E-2</c:v>
                </c:pt>
                <c:pt idx="21042">
                  <c:v>4.4346400000000001E-2</c:v>
                </c:pt>
                <c:pt idx="21043">
                  <c:v>4.1421699999999999E-2</c:v>
                </c:pt>
                <c:pt idx="21044">
                  <c:v>3.84245E-2</c:v>
                </c:pt>
                <c:pt idx="21045">
                  <c:v>3.5361200000000002E-2</c:v>
                </c:pt>
                <c:pt idx="21046">
                  <c:v>3.2238700000000002E-2</c:v>
                </c:pt>
                <c:pt idx="21047">
                  <c:v>2.90604E-2</c:v>
                </c:pt>
                <c:pt idx="21048">
                  <c:v>2.58257E-2</c:v>
                </c:pt>
                <c:pt idx="21049">
                  <c:v>2.2534200000000001E-2</c:v>
                </c:pt>
                <c:pt idx="21050">
                  <c:v>1.9188299999999998E-2</c:v>
                </c:pt>
                <c:pt idx="21051">
                  <c:v>1.57909E-2</c:v>
                </c:pt>
                <c:pt idx="21052">
                  <c:v>1.2343399999999999E-2</c:v>
                </c:pt>
                <c:pt idx="21053" formatCode="0.00E+00">
                  <c:v>8.8474299999999999E-3</c:v>
                </c:pt>
                <c:pt idx="21054" formatCode="0.00E+00">
                  <c:v>5.3054599999999997E-3</c:v>
                </c:pt>
                <c:pt idx="21055" formatCode="0.00E+00">
                  <c:v>1.7187599999999999E-3</c:v>
                </c:pt>
                <c:pt idx="21056" formatCode="0.00E+00">
                  <c:v>-1.91107E-3</c:v>
                </c:pt>
                <c:pt idx="21057" formatCode="0.00E+00">
                  <c:v>-5.5812400000000003E-3</c:v>
                </c:pt>
                <c:pt idx="21058" formatCode="0.00E+00">
                  <c:v>-9.2898600000000005E-3</c:v>
                </c:pt>
                <c:pt idx="21059">
                  <c:v>-1.30356E-2</c:v>
                </c:pt>
                <c:pt idx="21060">
                  <c:v>-1.6814599999999999E-2</c:v>
                </c:pt>
                <c:pt idx="21061">
                  <c:v>-2.0617900000000002E-2</c:v>
                </c:pt>
                <c:pt idx="21062">
                  <c:v>-2.44371E-2</c:v>
                </c:pt>
                <c:pt idx="21063">
                  <c:v>-2.8269099999999998E-2</c:v>
                </c:pt>
                <c:pt idx="21064">
                  <c:v>-3.2113700000000002E-2</c:v>
                </c:pt>
                <c:pt idx="21065">
                  <c:v>-3.5967399999999997E-2</c:v>
                </c:pt>
                <c:pt idx="21066">
                  <c:v>-3.98255E-2</c:v>
                </c:pt>
                <c:pt idx="21067">
                  <c:v>-4.3687999999999998E-2</c:v>
                </c:pt>
                <c:pt idx="21068">
                  <c:v>-4.7558900000000001E-2</c:v>
                </c:pt>
                <c:pt idx="21069">
                  <c:v>-5.1439499999999999E-2</c:v>
                </c:pt>
                <c:pt idx="21070">
                  <c:v>-5.5325800000000001E-2</c:v>
                </c:pt>
                <c:pt idx="21071">
                  <c:v>-5.92127E-2</c:v>
                </c:pt>
                <c:pt idx="21072">
                  <c:v>-6.3100400000000001E-2</c:v>
                </c:pt>
                <c:pt idx="21073">
                  <c:v>-6.6991499999999995E-2</c:v>
                </c:pt>
                <c:pt idx="21074">
                  <c:v>-7.0886000000000005E-2</c:v>
                </c:pt>
                <c:pt idx="21075">
                  <c:v>-7.4779200000000004E-2</c:v>
                </c:pt>
                <c:pt idx="21076">
                  <c:v>-7.8667200000000007E-2</c:v>
                </c:pt>
                <c:pt idx="21077">
                  <c:v>-8.2548999999999997E-2</c:v>
                </c:pt>
                <c:pt idx="21078">
                  <c:v>-8.6420399999999994E-2</c:v>
                </c:pt>
                <c:pt idx="21079">
                  <c:v>-9.0269100000000005E-2</c:v>
                </c:pt>
                <c:pt idx="21080">
                  <c:v>-9.4084000000000001E-2</c:v>
                </c:pt>
                <c:pt idx="21081">
                  <c:v>-9.7862199999999996E-2</c:v>
                </c:pt>
                <c:pt idx="21082">
                  <c:v>-0.101605</c:v>
                </c:pt>
                <c:pt idx="21083">
                  <c:v>-0.10531500000000001</c:v>
                </c:pt>
                <c:pt idx="21084">
                  <c:v>-0.108996</c:v>
                </c:pt>
                <c:pt idx="21085">
                  <c:v>-0.112649</c:v>
                </c:pt>
                <c:pt idx="21086">
                  <c:v>-0.116267</c:v>
                </c:pt>
                <c:pt idx="21087">
                  <c:v>-0.11984499999999999</c:v>
                </c:pt>
                <c:pt idx="21088">
                  <c:v>-0.123381</c:v>
                </c:pt>
                <c:pt idx="21089">
                  <c:v>-0.12687300000000001</c:v>
                </c:pt>
                <c:pt idx="21090">
                  <c:v>-0.13031400000000001</c:v>
                </c:pt>
                <c:pt idx="21091">
                  <c:v>-0.13370299999999999</c:v>
                </c:pt>
                <c:pt idx="21092">
                  <c:v>-0.137046</c:v>
                </c:pt>
                <c:pt idx="21093">
                  <c:v>-0.140345</c:v>
                </c:pt>
                <c:pt idx="21094">
                  <c:v>-0.143599</c:v>
                </c:pt>
                <c:pt idx="21095">
                  <c:v>-0.14680399999999999</c:v>
                </c:pt>
                <c:pt idx="21096">
                  <c:v>-0.14995800000000001</c:v>
                </c:pt>
                <c:pt idx="21097">
                  <c:v>-0.153061</c:v>
                </c:pt>
                <c:pt idx="21098">
                  <c:v>-0.156111</c:v>
                </c:pt>
                <c:pt idx="21099">
                  <c:v>-0.159106</c:v>
                </c:pt>
                <c:pt idx="21100">
                  <c:v>-0.16203999999999999</c:v>
                </c:pt>
                <c:pt idx="21101">
                  <c:v>-0.164912</c:v>
                </c:pt>
                <c:pt idx="21102">
                  <c:v>-0.16771900000000001</c:v>
                </c:pt>
                <c:pt idx="21103">
                  <c:v>-0.170461</c:v>
                </c:pt>
                <c:pt idx="21104">
                  <c:v>-0.17313700000000001</c:v>
                </c:pt>
                <c:pt idx="21105">
                  <c:v>-0.17574899999999999</c:v>
                </c:pt>
                <c:pt idx="21106">
                  <c:v>-0.17829600000000001</c:v>
                </c:pt>
                <c:pt idx="21107">
                  <c:v>-0.18077799999999999</c:v>
                </c:pt>
                <c:pt idx="21108">
                  <c:v>-0.18318599999999999</c:v>
                </c:pt>
                <c:pt idx="21109">
                  <c:v>-0.18551000000000001</c:v>
                </c:pt>
                <c:pt idx="21110">
                  <c:v>-0.187752</c:v>
                </c:pt>
                <c:pt idx="21111">
                  <c:v>-0.18992000000000001</c:v>
                </c:pt>
                <c:pt idx="21112">
                  <c:v>-0.19201699999999999</c:v>
                </c:pt>
                <c:pt idx="21113">
                  <c:v>-0.19403300000000001</c:v>
                </c:pt>
                <c:pt idx="21114">
                  <c:v>-0.19595899999999999</c:v>
                </c:pt>
                <c:pt idx="21115">
                  <c:v>-0.197794</c:v>
                </c:pt>
                <c:pt idx="21116">
                  <c:v>-0.19954</c:v>
                </c:pt>
                <c:pt idx="21117">
                  <c:v>-0.20120499999999999</c:v>
                </c:pt>
                <c:pt idx="21118">
                  <c:v>-0.20280100000000001</c:v>
                </c:pt>
                <c:pt idx="21119">
                  <c:v>-0.20433200000000001</c:v>
                </c:pt>
                <c:pt idx="21120">
                  <c:v>-0.205793</c:v>
                </c:pt>
                <c:pt idx="21121">
                  <c:v>-0.20718200000000001</c:v>
                </c:pt>
                <c:pt idx="21122">
                  <c:v>-0.20849400000000001</c:v>
                </c:pt>
                <c:pt idx="21123">
                  <c:v>-0.209728</c:v>
                </c:pt>
                <c:pt idx="21124">
                  <c:v>-0.21088299999999999</c:v>
                </c:pt>
                <c:pt idx="21125">
                  <c:v>-0.211954</c:v>
                </c:pt>
                <c:pt idx="21126">
                  <c:v>-0.21293799999999999</c:v>
                </c:pt>
                <c:pt idx="21127">
                  <c:v>-0.213842</c:v>
                </c:pt>
                <c:pt idx="21128">
                  <c:v>-0.21468100000000001</c:v>
                </c:pt>
                <c:pt idx="21129">
                  <c:v>-0.21546299999999999</c:v>
                </c:pt>
                <c:pt idx="21130">
                  <c:v>-0.21618999999999999</c:v>
                </c:pt>
                <c:pt idx="21131">
                  <c:v>-0.216867</c:v>
                </c:pt>
                <c:pt idx="21132">
                  <c:v>-0.217498</c:v>
                </c:pt>
                <c:pt idx="21133">
                  <c:v>-0.218082</c:v>
                </c:pt>
                <c:pt idx="21134">
                  <c:v>-0.218612</c:v>
                </c:pt>
                <c:pt idx="21135">
                  <c:v>-0.219083</c:v>
                </c:pt>
                <c:pt idx="21136">
                  <c:v>-0.219499</c:v>
                </c:pt>
                <c:pt idx="21137">
                  <c:v>-0.21985499999999999</c:v>
                </c:pt>
                <c:pt idx="21138">
                  <c:v>-0.22014600000000001</c:v>
                </c:pt>
                <c:pt idx="21139">
                  <c:v>-0.22036700000000001</c:v>
                </c:pt>
                <c:pt idx="21140">
                  <c:v>-0.220524</c:v>
                </c:pt>
                <c:pt idx="21141">
                  <c:v>-0.22061900000000001</c:v>
                </c:pt>
                <c:pt idx="21142">
                  <c:v>-0.22064900000000001</c:v>
                </c:pt>
                <c:pt idx="21143">
                  <c:v>-0.220613</c:v>
                </c:pt>
                <c:pt idx="21144">
                  <c:v>-0.22051599999999999</c:v>
                </c:pt>
                <c:pt idx="21145">
                  <c:v>-0.220359</c:v>
                </c:pt>
                <c:pt idx="21146">
                  <c:v>-0.22014500000000001</c:v>
                </c:pt>
                <c:pt idx="21147">
                  <c:v>-0.21988099999999999</c:v>
                </c:pt>
                <c:pt idx="21148">
                  <c:v>-0.21956999999999999</c:v>
                </c:pt>
                <c:pt idx="21149">
                  <c:v>-0.21922</c:v>
                </c:pt>
                <c:pt idx="21150">
                  <c:v>-0.21883900000000001</c:v>
                </c:pt>
                <c:pt idx="21151">
                  <c:v>-0.21843000000000001</c:v>
                </c:pt>
                <c:pt idx="21152">
                  <c:v>-0.21799199999999999</c:v>
                </c:pt>
                <c:pt idx="21153">
                  <c:v>-0.21751799999999999</c:v>
                </c:pt>
                <c:pt idx="21154">
                  <c:v>-0.217</c:v>
                </c:pt>
                <c:pt idx="21155">
                  <c:v>-0.21643299999999999</c:v>
                </c:pt>
                <c:pt idx="21156">
                  <c:v>-0.21582699999999999</c:v>
                </c:pt>
                <c:pt idx="21157">
                  <c:v>-0.215194</c:v>
                </c:pt>
                <c:pt idx="21158">
                  <c:v>-0.21454699999999999</c:v>
                </c:pt>
                <c:pt idx="21159">
                  <c:v>-0.213892</c:v>
                </c:pt>
                <c:pt idx="21160">
                  <c:v>-0.21323</c:v>
                </c:pt>
                <c:pt idx="21161">
                  <c:v>-0.212561</c:v>
                </c:pt>
                <c:pt idx="21162">
                  <c:v>-0.21188299999999999</c:v>
                </c:pt>
                <c:pt idx="21163">
                  <c:v>-0.21119099999999999</c:v>
                </c:pt>
                <c:pt idx="21164">
                  <c:v>-0.21048</c:v>
                </c:pt>
                <c:pt idx="21165">
                  <c:v>-0.20974200000000001</c:v>
                </c:pt>
                <c:pt idx="21166">
                  <c:v>-0.20896899999999999</c:v>
                </c:pt>
                <c:pt idx="21167">
                  <c:v>-0.208153</c:v>
                </c:pt>
                <c:pt idx="21168">
                  <c:v>-0.207292</c:v>
                </c:pt>
                <c:pt idx="21169">
                  <c:v>-0.20638899999999999</c:v>
                </c:pt>
                <c:pt idx="21170">
                  <c:v>-0.205453</c:v>
                </c:pt>
                <c:pt idx="21171">
                  <c:v>-0.20449899999999999</c:v>
                </c:pt>
                <c:pt idx="21172">
                  <c:v>-0.203542</c:v>
                </c:pt>
                <c:pt idx="21173">
                  <c:v>-0.20258499999999999</c:v>
                </c:pt>
                <c:pt idx="21174">
                  <c:v>-0.20162099999999999</c:v>
                </c:pt>
                <c:pt idx="21175">
                  <c:v>-0.20063600000000001</c:v>
                </c:pt>
                <c:pt idx="21176">
                  <c:v>-0.19961999999999999</c:v>
                </c:pt>
                <c:pt idx="21177">
                  <c:v>-0.19856799999999999</c:v>
                </c:pt>
                <c:pt idx="21178">
                  <c:v>-0.19747799999999999</c:v>
                </c:pt>
                <c:pt idx="21179">
                  <c:v>-0.196354</c:v>
                </c:pt>
                <c:pt idx="21180">
                  <c:v>-0.19519800000000001</c:v>
                </c:pt>
                <c:pt idx="21181">
                  <c:v>-0.19401099999999999</c:v>
                </c:pt>
                <c:pt idx="21182">
                  <c:v>-0.19279199999999999</c:v>
                </c:pt>
                <c:pt idx="21183">
                  <c:v>-0.19153899999999999</c:v>
                </c:pt>
                <c:pt idx="21184">
                  <c:v>-0.190251</c:v>
                </c:pt>
                <c:pt idx="21185">
                  <c:v>-0.18893099999999999</c:v>
                </c:pt>
                <c:pt idx="21186">
                  <c:v>-0.187586</c:v>
                </c:pt>
                <c:pt idx="21187">
                  <c:v>-0.18622</c:v>
                </c:pt>
                <c:pt idx="21188">
                  <c:v>-0.184835</c:v>
                </c:pt>
                <c:pt idx="21189">
                  <c:v>-0.18343200000000001</c:v>
                </c:pt>
                <c:pt idx="21190">
                  <c:v>-0.18201500000000001</c:v>
                </c:pt>
                <c:pt idx="21191">
                  <c:v>-0.180594</c:v>
                </c:pt>
                <c:pt idx="21192">
                  <c:v>-0.17916399999999999</c:v>
                </c:pt>
                <c:pt idx="21193">
                  <c:v>-0.17772199999999999</c:v>
                </c:pt>
                <c:pt idx="21194">
                  <c:v>-0.17627200000000001</c:v>
                </c:pt>
                <c:pt idx="21195">
                  <c:v>-0.174819</c:v>
                </c:pt>
                <c:pt idx="21196">
                  <c:v>-0.17335900000000001</c:v>
                </c:pt>
                <c:pt idx="21197">
                  <c:v>-0.17188700000000001</c:v>
                </c:pt>
                <c:pt idx="21198">
                  <c:v>-0.17041700000000001</c:v>
                </c:pt>
                <c:pt idx="21199">
                  <c:v>-0.16895399999999999</c:v>
                </c:pt>
                <c:pt idx="21200">
                  <c:v>-0.16749</c:v>
                </c:pt>
                <c:pt idx="21201">
                  <c:v>-0.166019</c:v>
                </c:pt>
                <c:pt idx="21202">
                  <c:v>-0.16455400000000001</c:v>
                </c:pt>
                <c:pt idx="21203">
                  <c:v>-0.163105</c:v>
                </c:pt>
                <c:pt idx="21204">
                  <c:v>-0.16167999999999999</c:v>
                </c:pt>
                <c:pt idx="21205">
                  <c:v>-0.16028899999999999</c:v>
                </c:pt>
                <c:pt idx="21206">
                  <c:v>-0.15893499999999999</c:v>
                </c:pt>
                <c:pt idx="21207">
                  <c:v>-0.157608</c:v>
                </c:pt>
                <c:pt idx="21208">
                  <c:v>-0.15629399999999999</c:v>
                </c:pt>
                <c:pt idx="21209">
                  <c:v>-0.15498999999999999</c:v>
                </c:pt>
                <c:pt idx="21210">
                  <c:v>-0.153698</c:v>
                </c:pt>
                <c:pt idx="21211">
                  <c:v>-0.15242</c:v>
                </c:pt>
                <c:pt idx="21212">
                  <c:v>-0.15115100000000001</c:v>
                </c:pt>
                <c:pt idx="21213">
                  <c:v>-0.14988899999999999</c:v>
                </c:pt>
                <c:pt idx="21214">
                  <c:v>-0.14863599999999999</c:v>
                </c:pt>
                <c:pt idx="21215">
                  <c:v>-0.14740300000000001</c:v>
                </c:pt>
                <c:pt idx="21216">
                  <c:v>-0.14619599999999999</c:v>
                </c:pt>
                <c:pt idx="21217">
                  <c:v>-0.14501800000000001</c:v>
                </c:pt>
                <c:pt idx="21218">
                  <c:v>-0.143871</c:v>
                </c:pt>
                <c:pt idx="21219">
                  <c:v>-0.142764</c:v>
                </c:pt>
                <c:pt idx="21220">
                  <c:v>-0.14169999999999999</c:v>
                </c:pt>
                <c:pt idx="21221">
                  <c:v>-0.14067299999999999</c:v>
                </c:pt>
                <c:pt idx="21222">
                  <c:v>-0.13967099999999999</c:v>
                </c:pt>
                <c:pt idx="21223">
                  <c:v>-0.13868800000000001</c:v>
                </c:pt>
                <c:pt idx="21224">
                  <c:v>-0.13772000000000001</c:v>
                </c:pt>
                <c:pt idx="21225">
                  <c:v>-0.136768</c:v>
                </c:pt>
                <c:pt idx="21226">
                  <c:v>-0.13583100000000001</c:v>
                </c:pt>
                <c:pt idx="21227">
                  <c:v>-0.13491</c:v>
                </c:pt>
                <c:pt idx="21228">
                  <c:v>-0.13400999999999999</c:v>
                </c:pt>
                <c:pt idx="21229">
                  <c:v>-0.13313</c:v>
                </c:pt>
                <c:pt idx="21230">
                  <c:v>-0.13226199999999999</c:v>
                </c:pt>
                <c:pt idx="21231">
                  <c:v>-0.131408</c:v>
                </c:pt>
                <c:pt idx="21232">
                  <c:v>-0.13056400000000001</c:v>
                </c:pt>
                <c:pt idx="21233">
                  <c:v>-0.129719</c:v>
                </c:pt>
                <c:pt idx="21234">
                  <c:v>-0.12887000000000001</c:v>
                </c:pt>
                <c:pt idx="21235">
                  <c:v>-0.128025</c:v>
                </c:pt>
                <c:pt idx="21236">
                  <c:v>-0.12719900000000001</c:v>
                </c:pt>
                <c:pt idx="21237">
                  <c:v>-0.12640000000000001</c:v>
                </c:pt>
                <c:pt idx="21238">
                  <c:v>-0.12563099999999999</c:v>
                </c:pt>
                <c:pt idx="21239">
                  <c:v>-0.124892</c:v>
                </c:pt>
                <c:pt idx="21240">
                  <c:v>-0.12418</c:v>
                </c:pt>
                <c:pt idx="21241">
                  <c:v>-0.12349599999999999</c:v>
                </c:pt>
                <c:pt idx="21242">
                  <c:v>-0.122836</c:v>
                </c:pt>
                <c:pt idx="21243">
                  <c:v>-0.122201</c:v>
                </c:pt>
                <c:pt idx="21244">
                  <c:v>-0.121598</c:v>
                </c:pt>
                <c:pt idx="21245">
                  <c:v>-0.121046</c:v>
                </c:pt>
                <c:pt idx="21246">
                  <c:v>-0.120561</c:v>
                </c:pt>
                <c:pt idx="21247">
                  <c:v>-0.120145</c:v>
                </c:pt>
                <c:pt idx="21248">
                  <c:v>-0.11978999999999999</c:v>
                </c:pt>
                <c:pt idx="21249">
                  <c:v>-0.119494</c:v>
                </c:pt>
                <c:pt idx="21250">
                  <c:v>-0.119253</c:v>
                </c:pt>
                <c:pt idx="21251">
                  <c:v>-0.11906700000000001</c:v>
                </c:pt>
                <c:pt idx="21252">
                  <c:v>-0.11892999999999999</c:v>
                </c:pt>
                <c:pt idx="21253">
                  <c:v>-0.11884</c:v>
                </c:pt>
                <c:pt idx="21254">
                  <c:v>-0.118795</c:v>
                </c:pt>
                <c:pt idx="21255">
                  <c:v>-0.118796</c:v>
                </c:pt>
                <c:pt idx="21256">
                  <c:v>-0.11884400000000001</c:v>
                </c:pt>
                <c:pt idx="21257">
                  <c:v>-0.118932</c:v>
                </c:pt>
                <c:pt idx="21258">
                  <c:v>-0.119057</c:v>
                </c:pt>
                <c:pt idx="21259">
                  <c:v>-0.119224</c:v>
                </c:pt>
                <c:pt idx="21260">
                  <c:v>-0.119439</c:v>
                </c:pt>
                <c:pt idx="21261">
                  <c:v>-0.119703</c:v>
                </c:pt>
                <c:pt idx="21262">
                  <c:v>-0.12001100000000001</c:v>
                </c:pt>
                <c:pt idx="21263">
                  <c:v>-0.12035700000000001</c:v>
                </c:pt>
                <c:pt idx="21264">
                  <c:v>-0.12074799999999999</c:v>
                </c:pt>
                <c:pt idx="21265">
                  <c:v>-0.12119099999999999</c:v>
                </c:pt>
                <c:pt idx="21266">
                  <c:v>-0.12167600000000001</c:v>
                </c:pt>
                <c:pt idx="21267">
                  <c:v>-0.12219099999999999</c:v>
                </c:pt>
                <c:pt idx="21268">
                  <c:v>-0.12273100000000001</c:v>
                </c:pt>
                <c:pt idx="21269">
                  <c:v>-0.123296</c:v>
                </c:pt>
                <c:pt idx="21270">
                  <c:v>-0.12388399999999999</c:v>
                </c:pt>
                <c:pt idx="21271">
                  <c:v>-0.124488</c:v>
                </c:pt>
                <c:pt idx="21272">
                  <c:v>-0.12509700000000001</c:v>
                </c:pt>
                <c:pt idx="21273">
                  <c:v>-0.12570200000000001</c:v>
                </c:pt>
                <c:pt idx="21274">
                  <c:v>-0.126304</c:v>
                </c:pt>
                <c:pt idx="21275">
                  <c:v>-0.126911</c:v>
                </c:pt>
                <c:pt idx="21276">
                  <c:v>-0.127527</c:v>
                </c:pt>
                <c:pt idx="21277">
                  <c:v>-0.12815599999999999</c:v>
                </c:pt>
                <c:pt idx="21278">
                  <c:v>-0.128799</c:v>
                </c:pt>
                <c:pt idx="21279">
                  <c:v>-0.12945400000000001</c:v>
                </c:pt>
                <c:pt idx="21280">
                  <c:v>-0.13011700000000001</c:v>
                </c:pt>
                <c:pt idx="21281">
                  <c:v>-0.130796</c:v>
                </c:pt>
                <c:pt idx="21282">
                  <c:v>-0.13150600000000001</c:v>
                </c:pt>
                <c:pt idx="21283">
                  <c:v>-0.13225500000000001</c:v>
                </c:pt>
                <c:pt idx="21284">
                  <c:v>-0.13303899999999999</c:v>
                </c:pt>
                <c:pt idx="21285">
                  <c:v>-0.13386100000000001</c:v>
                </c:pt>
                <c:pt idx="21286">
                  <c:v>-0.13473099999999999</c:v>
                </c:pt>
                <c:pt idx="21287">
                  <c:v>-0.135657</c:v>
                </c:pt>
                <c:pt idx="21288">
                  <c:v>-0.13664499999999999</c:v>
                </c:pt>
                <c:pt idx="21289">
                  <c:v>-0.13769700000000001</c:v>
                </c:pt>
                <c:pt idx="21290">
                  <c:v>-0.13880899999999999</c:v>
                </c:pt>
                <c:pt idx="21291">
                  <c:v>-0.139984</c:v>
                </c:pt>
                <c:pt idx="21292">
                  <c:v>-0.14122999999999999</c:v>
                </c:pt>
                <c:pt idx="21293">
                  <c:v>-0.14255200000000001</c:v>
                </c:pt>
                <c:pt idx="21294">
                  <c:v>-0.14394199999999999</c:v>
                </c:pt>
                <c:pt idx="21295">
                  <c:v>-0.14539199999999999</c:v>
                </c:pt>
                <c:pt idx="21296">
                  <c:v>-0.1469</c:v>
                </c:pt>
                <c:pt idx="21297">
                  <c:v>-0.14846200000000001</c:v>
                </c:pt>
                <c:pt idx="21298">
                  <c:v>-0.15007799999999999</c:v>
                </c:pt>
                <c:pt idx="21299">
                  <c:v>-0.15174699999999999</c:v>
                </c:pt>
                <c:pt idx="21300">
                  <c:v>-0.15347</c:v>
                </c:pt>
                <c:pt idx="21301">
                  <c:v>-0.155249</c:v>
                </c:pt>
                <c:pt idx="21302">
                  <c:v>-0.157086</c:v>
                </c:pt>
                <c:pt idx="21303">
                  <c:v>-0.15898000000000001</c:v>
                </c:pt>
                <c:pt idx="21304">
                  <c:v>-0.16092799999999999</c:v>
                </c:pt>
                <c:pt idx="21305">
                  <c:v>-0.16292999999999999</c:v>
                </c:pt>
                <c:pt idx="21306">
                  <c:v>-0.164992</c:v>
                </c:pt>
                <c:pt idx="21307">
                  <c:v>-0.16711699999999999</c:v>
                </c:pt>
                <c:pt idx="21308">
                  <c:v>-0.16931099999999999</c:v>
                </c:pt>
                <c:pt idx="21309">
                  <c:v>-0.171572</c:v>
                </c:pt>
                <c:pt idx="21310">
                  <c:v>-0.173896</c:v>
                </c:pt>
                <c:pt idx="21311">
                  <c:v>-0.17627599999999999</c:v>
                </c:pt>
                <c:pt idx="21312">
                  <c:v>-0.178707</c:v>
                </c:pt>
                <c:pt idx="21313">
                  <c:v>-0.18118799999999999</c:v>
                </c:pt>
                <c:pt idx="21314">
                  <c:v>-0.183724</c:v>
                </c:pt>
                <c:pt idx="21315">
                  <c:v>-0.18631900000000001</c:v>
                </c:pt>
                <c:pt idx="21316">
                  <c:v>-0.188973</c:v>
                </c:pt>
                <c:pt idx="21317">
                  <c:v>-0.19168299999999999</c:v>
                </c:pt>
                <c:pt idx="21318">
                  <c:v>-0.19444500000000001</c:v>
                </c:pt>
                <c:pt idx="21319">
                  <c:v>-0.19725899999999999</c:v>
                </c:pt>
                <c:pt idx="21320">
                  <c:v>-0.20011300000000001</c:v>
                </c:pt>
                <c:pt idx="21321">
                  <c:v>-0.20299</c:v>
                </c:pt>
                <c:pt idx="21322">
                  <c:v>-0.20589099999999999</c:v>
                </c:pt>
                <c:pt idx="21323">
                  <c:v>-0.208838</c:v>
                </c:pt>
                <c:pt idx="21324">
                  <c:v>-0.211844</c:v>
                </c:pt>
                <c:pt idx="21325">
                  <c:v>-0.21490600000000001</c:v>
                </c:pt>
                <c:pt idx="21326">
                  <c:v>-0.21801300000000001</c:v>
                </c:pt>
                <c:pt idx="21327">
                  <c:v>-0.22115000000000001</c:v>
                </c:pt>
                <c:pt idx="21328">
                  <c:v>-0.224305</c:v>
                </c:pt>
                <c:pt idx="21329">
                  <c:v>-0.22747100000000001</c:v>
                </c:pt>
                <c:pt idx="21330">
                  <c:v>-0.23065099999999999</c:v>
                </c:pt>
                <c:pt idx="21331">
                  <c:v>-0.23386199999999999</c:v>
                </c:pt>
                <c:pt idx="21332">
                  <c:v>-0.23711499999999999</c:v>
                </c:pt>
                <c:pt idx="21333">
                  <c:v>-0.24040800000000001</c:v>
                </c:pt>
                <c:pt idx="21334">
                  <c:v>-0.243732</c:v>
                </c:pt>
                <c:pt idx="21335">
                  <c:v>-0.24707899999999999</c:v>
                </c:pt>
                <c:pt idx="21336">
                  <c:v>-0.250448</c:v>
                </c:pt>
                <c:pt idx="21337">
                  <c:v>-0.25383600000000001</c:v>
                </c:pt>
                <c:pt idx="21338">
                  <c:v>-0.257243</c:v>
                </c:pt>
                <c:pt idx="21339">
                  <c:v>-0.26066699999999998</c:v>
                </c:pt>
                <c:pt idx="21340">
                  <c:v>-0.26409700000000003</c:v>
                </c:pt>
                <c:pt idx="21341">
                  <c:v>-0.26751999999999998</c:v>
                </c:pt>
                <c:pt idx="21342">
                  <c:v>-0.27093</c:v>
                </c:pt>
                <c:pt idx="21343">
                  <c:v>-0.27433000000000002</c:v>
                </c:pt>
                <c:pt idx="21344">
                  <c:v>-0.27771899999999999</c:v>
                </c:pt>
                <c:pt idx="21345">
                  <c:v>-0.281084</c:v>
                </c:pt>
                <c:pt idx="21346">
                  <c:v>-0.28441100000000002</c:v>
                </c:pt>
                <c:pt idx="21347">
                  <c:v>-0.28768899999999997</c:v>
                </c:pt>
                <c:pt idx="21348">
                  <c:v>-0.29091800000000001</c:v>
                </c:pt>
                <c:pt idx="21349">
                  <c:v>-0.294097</c:v>
                </c:pt>
                <c:pt idx="21350">
                  <c:v>-0.297232</c:v>
                </c:pt>
                <c:pt idx="21351">
                  <c:v>-0.30032500000000001</c:v>
                </c:pt>
                <c:pt idx="21352">
                  <c:v>-0.30338300000000001</c:v>
                </c:pt>
                <c:pt idx="21353">
                  <c:v>-0.30640800000000001</c:v>
                </c:pt>
                <c:pt idx="21354">
                  <c:v>-0.309394</c:v>
                </c:pt>
                <c:pt idx="21355">
                  <c:v>-0.31233300000000003</c:v>
                </c:pt>
                <c:pt idx="21356">
                  <c:v>-0.31521900000000003</c:v>
                </c:pt>
                <c:pt idx="21357">
                  <c:v>-0.318048</c:v>
                </c:pt>
                <c:pt idx="21358">
                  <c:v>-0.320826</c:v>
                </c:pt>
                <c:pt idx="21359">
                  <c:v>-0.32356400000000002</c:v>
                </c:pt>
                <c:pt idx="21360">
                  <c:v>-0.32626899999999998</c:v>
                </c:pt>
                <c:pt idx="21361">
                  <c:v>-0.32893</c:v>
                </c:pt>
                <c:pt idx="21362">
                  <c:v>-0.33152599999999999</c:v>
                </c:pt>
                <c:pt idx="21363">
                  <c:v>-0.33404299999999998</c:v>
                </c:pt>
                <c:pt idx="21364">
                  <c:v>-0.33646399999999999</c:v>
                </c:pt>
                <c:pt idx="21365">
                  <c:v>-0.33877699999999999</c:v>
                </c:pt>
                <c:pt idx="21366">
                  <c:v>-0.34097499999999997</c:v>
                </c:pt>
                <c:pt idx="21367">
                  <c:v>-0.343061</c:v>
                </c:pt>
                <c:pt idx="21368">
                  <c:v>-0.34504400000000002</c:v>
                </c:pt>
                <c:pt idx="21369">
                  <c:v>-0.34692800000000001</c:v>
                </c:pt>
                <c:pt idx="21370">
                  <c:v>-0.348713</c:v>
                </c:pt>
                <c:pt idx="21371">
                  <c:v>-0.35039999999999999</c:v>
                </c:pt>
                <c:pt idx="21372">
                  <c:v>-0.351991</c:v>
                </c:pt>
                <c:pt idx="21373">
                  <c:v>-0.353493</c:v>
                </c:pt>
                <c:pt idx="21374">
                  <c:v>-0.35491299999999998</c:v>
                </c:pt>
                <c:pt idx="21375">
                  <c:v>-0.35625800000000002</c:v>
                </c:pt>
                <c:pt idx="21376">
                  <c:v>-0.35752600000000001</c:v>
                </c:pt>
                <c:pt idx="21377">
                  <c:v>-0.35870600000000002</c:v>
                </c:pt>
                <c:pt idx="21378">
                  <c:v>-0.35979</c:v>
                </c:pt>
                <c:pt idx="21379">
                  <c:v>-0.36077999999999999</c:v>
                </c:pt>
                <c:pt idx="21380">
                  <c:v>-0.36168099999999997</c:v>
                </c:pt>
                <c:pt idx="21381">
                  <c:v>-0.36249300000000001</c:v>
                </c:pt>
                <c:pt idx="21382">
                  <c:v>-0.36320799999999998</c:v>
                </c:pt>
                <c:pt idx="21383">
                  <c:v>-0.36381000000000002</c:v>
                </c:pt>
                <c:pt idx="21384">
                  <c:v>-0.36429600000000001</c:v>
                </c:pt>
                <c:pt idx="21385">
                  <c:v>-0.364678</c:v>
                </c:pt>
                <c:pt idx="21386">
                  <c:v>-0.36496499999999998</c:v>
                </c:pt>
                <c:pt idx="21387">
                  <c:v>-0.36515500000000001</c:v>
                </c:pt>
                <c:pt idx="21388">
                  <c:v>-0.36524400000000001</c:v>
                </c:pt>
                <c:pt idx="21389">
                  <c:v>-0.36523699999999998</c:v>
                </c:pt>
                <c:pt idx="21390">
                  <c:v>-0.365147</c:v>
                </c:pt>
                <c:pt idx="21391">
                  <c:v>-0.36497800000000002</c:v>
                </c:pt>
                <c:pt idx="21392">
                  <c:v>-0.36471900000000002</c:v>
                </c:pt>
                <c:pt idx="21393">
                  <c:v>-0.36436099999999999</c:v>
                </c:pt>
                <c:pt idx="21394">
                  <c:v>-0.36390299999999998</c:v>
                </c:pt>
                <c:pt idx="21395">
                  <c:v>-0.36335400000000001</c:v>
                </c:pt>
                <c:pt idx="21396">
                  <c:v>-0.36271700000000001</c:v>
                </c:pt>
                <c:pt idx="21397">
                  <c:v>-0.36199700000000001</c:v>
                </c:pt>
                <c:pt idx="21398">
                  <c:v>-0.36119499999999999</c:v>
                </c:pt>
                <c:pt idx="21399">
                  <c:v>-0.36031299999999999</c:v>
                </c:pt>
                <c:pt idx="21400">
                  <c:v>-0.35935</c:v>
                </c:pt>
                <c:pt idx="21401">
                  <c:v>-0.35830099999999998</c:v>
                </c:pt>
                <c:pt idx="21402">
                  <c:v>-0.35716300000000001</c:v>
                </c:pt>
                <c:pt idx="21403">
                  <c:v>-0.35594199999999998</c:v>
                </c:pt>
                <c:pt idx="21404">
                  <c:v>-0.35465099999999999</c:v>
                </c:pt>
                <c:pt idx="21405">
                  <c:v>-0.35329199999999999</c:v>
                </c:pt>
                <c:pt idx="21406">
                  <c:v>-0.35186000000000001</c:v>
                </c:pt>
                <c:pt idx="21407">
                  <c:v>-0.35035100000000002</c:v>
                </c:pt>
                <c:pt idx="21408">
                  <c:v>-0.34876600000000002</c:v>
                </c:pt>
                <c:pt idx="21409">
                  <c:v>-0.34710200000000002</c:v>
                </c:pt>
                <c:pt idx="21410">
                  <c:v>-0.345364</c:v>
                </c:pt>
                <c:pt idx="21411">
                  <c:v>-0.34356399999999998</c:v>
                </c:pt>
                <c:pt idx="21412">
                  <c:v>-0.34170600000000001</c:v>
                </c:pt>
                <c:pt idx="21413">
                  <c:v>-0.339783</c:v>
                </c:pt>
                <c:pt idx="21414">
                  <c:v>-0.33779199999999998</c:v>
                </c:pt>
                <c:pt idx="21415">
                  <c:v>-0.33573399999999998</c:v>
                </c:pt>
                <c:pt idx="21416">
                  <c:v>-0.33360099999999998</c:v>
                </c:pt>
                <c:pt idx="21417">
                  <c:v>-0.33139000000000002</c:v>
                </c:pt>
                <c:pt idx="21418">
                  <c:v>-0.32911400000000002</c:v>
                </c:pt>
                <c:pt idx="21419">
                  <c:v>-0.32679599999999998</c:v>
                </c:pt>
                <c:pt idx="21420">
                  <c:v>-0.32444200000000001</c:v>
                </c:pt>
                <c:pt idx="21421">
                  <c:v>-0.32204700000000003</c:v>
                </c:pt>
                <c:pt idx="21422">
                  <c:v>-0.319608</c:v>
                </c:pt>
                <c:pt idx="21423">
                  <c:v>-0.31712800000000002</c:v>
                </c:pt>
                <c:pt idx="21424">
                  <c:v>-0.31461</c:v>
                </c:pt>
                <c:pt idx="21425">
                  <c:v>-0.312054</c:v>
                </c:pt>
                <c:pt idx="21426">
                  <c:v>-0.30946600000000002</c:v>
                </c:pt>
                <c:pt idx="21427">
                  <c:v>-0.30684800000000001</c:v>
                </c:pt>
                <c:pt idx="21428">
                  <c:v>-0.304197</c:v>
                </c:pt>
                <c:pt idx="21429">
                  <c:v>-0.30150500000000002</c:v>
                </c:pt>
                <c:pt idx="21430">
                  <c:v>-0.29875800000000002</c:v>
                </c:pt>
                <c:pt idx="21431">
                  <c:v>-0.29593999999999998</c:v>
                </c:pt>
                <c:pt idx="21432">
                  <c:v>-0.29303200000000001</c:v>
                </c:pt>
                <c:pt idx="21433">
                  <c:v>-0.29003299999999999</c:v>
                </c:pt>
                <c:pt idx="21434">
                  <c:v>-0.28696700000000003</c:v>
                </c:pt>
                <c:pt idx="21435">
                  <c:v>-0.283858</c:v>
                </c:pt>
                <c:pt idx="21436">
                  <c:v>-0.28071200000000002</c:v>
                </c:pt>
                <c:pt idx="21437">
                  <c:v>-0.27753699999999998</c:v>
                </c:pt>
                <c:pt idx="21438">
                  <c:v>-0.274343</c:v>
                </c:pt>
                <c:pt idx="21439">
                  <c:v>-0.27113199999999998</c:v>
                </c:pt>
                <c:pt idx="21440">
                  <c:v>-0.26789800000000003</c:v>
                </c:pt>
                <c:pt idx="21441">
                  <c:v>-0.26463300000000001</c:v>
                </c:pt>
                <c:pt idx="21442">
                  <c:v>-0.26133800000000001</c:v>
                </c:pt>
                <c:pt idx="21443">
                  <c:v>-0.25801400000000002</c:v>
                </c:pt>
                <c:pt idx="21444">
                  <c:v>-0.254662</c:v>
                </c:pt>
                <c:pt idx="21445">
                  <c:v>-0.25128400000000001</c:v>
                </c:pt>
                <c:pt idx="21446">
                  <c:v>-0.24789800000000001</c:v>
                </c:pt>
                <c:pt idx="21447">
                  <c:v>-0.24451999999999999</c:v>
                </c:pt>
                <c:pt idx="21448">
                  <c:v>-0.24115500000000001</c:v>
                </c:pt>
                <c:pt idx="21449">
                  <c:v>-0.23779700000000001</c:v>
                </c:pt>
                <c:pt idx="21450">
                  <c:v>-0.234434</c:v>
                </c:pt>
                <c:pt idx="21451">
                  <c:v>-0.23105500000000001</c:v>
                </c:pt>
                <c:pt idx="21452">
                  <c:v>-0.227658</c:v>
                </c:pt>
                <c:pt idx="21453">
                  <c:v>-0.22423899999999999</c:v>
                </c:pt>
                <c:pt idx="21454">
                  <c:v>-0.22078999999999999</c:v>
                </c:pt>
                <c:pt idx="21455">
                  <c:v>-0.21731</c:v>
                </c:pt>
                <c:pt idx="21456">
                  <c:v>-0.213808</c:v>
                </c:pt>
                <c:pt idx="21457">
                  <c:v>-0.21029</c:v>
                </c:pt>
                <c:pt idx="21458">
                  <c:v>-0.206758</c:v>
                </c:pt>
                <c:pt idx="21459">
                  <c:v>-0.203213</c:v>
                </c:pt>
                <c:pt idx="21460">
                  <c:v>-0.199656</c:v>
                </c:pt>
                <c:pt idx="21461">
                  <c:v>-0.19609499999999999</c:v>
                </c:pt>
                <c:pt idx="21462">
                  <c:v>-0.19253700000000001</c:v>
                </c:pt>
                <c:pt idx="21463">
                  <c:v>-0.18899099999999999</c:v>
                </c:pt>
                <c:pt idx="21464">
                  <c:v>-0.18546299999999999</c:v>
                </c:pt>
                <c:pt idx="21465">
                  <c:v>-0.18196399999999999</c:v>
                </c:pt>
                <c:pt idx="21466">
                  <c:v>-0.17850099999999999</c:v>
                </c:pt>
                <c:pt idx="21467">
                  <c:v>-0.17507600000000001</c:v>
                </c:pt>
                <c:pt idx="21468">
                  <c:v>-0.17169300000000001</c:v>
                </c:pt>
                <c:pt idx="21469">
                  <c:v>-0.16836499999999999</c:v>
                </c:pt>
                <c:pt idx="21470">
                  <c:v>-0.165108</c:v>
                </c:pt>
                <c:pt idx="21471">
                  <c:v>-0.16192699999999999</c:v>
                </c:pt>
                <c:pt idx="21472">
                  <c:v>-0.158828</c:v>
                </c:pt>
                <c:pt idx="21473">
                  <c:v>-0.15581500000000001</c:v>
                </c:pt>
                <c:pt idx="21474">
                  <c:v>-0.15289</c:v>
                </c:pt>
                <c:pt idx="21475">
                  <c:v>-0.15005499999999999</c:v>
                </c:pt>
                <c:pt idx="21476">
                  <c:v>-0.147317</c:v>
                </c:pt>
                <c:pt idx="21477">
                  <c:v>-0.14469000000000001</c:v>
                </c:pt>
                <c:pt idx="21478">
                  <c:v>-0.14219200000000001</c:v>
                </c:pt>
                <c:pt idx="21479">
                  <c:v>-0.13983200000000001</c:v>
                </c:pt>
                <c:pt idx="21480">
                  <c:v>-0.13761300000000001</c:v>
                </c:pt>
                <c:pt idx="21481">
                  <c:v>-0.13553000000000001</c:v>
                </c:pt>
                <c:pt idx="21482">
                  <c:v>-0.13358300000000001</c:v>
                </c:pt>
                <c:pt idx="21483">
                  <c:v>-0.131768</c:v>
                </c:pt>
                <c:pt idx="21484">
                  <c:v>-0.130083</c:v>
                </c:pt>
                <c:pt idx="21485">
                  <c:v>-0.128527</c:v>
                </c:pt>
                <c:pt idx="21486">
                  <c:v>-0.12709799999999999</c:v>
                </c:pt>
                <c:pt idx="21487">
                  <c:v>-0.12579199999999999</c:v>
                </c:pt>
                <c:pt idx="21488">
                  <c:v>-0.124609</c:v>
                </c:pt>
                <c:pt idx="21489">
                  <c:v>-0.123555</c:v>
                </c:pt>
                <c:pt idx="21490">
                  <c:v>-0.12264</c:v>
                </c:pt>
                <c:pt idx="21491">
                  <c:v>-0.121873</c:v>
                </c:pt>
                <c:pt idx="21492">
                  <c:v>-0.121255</c:v>
                </c:pt>
                <c:pt idx="21493">
                  <c:v>-0.120777</c:v>
                </c:pt>
                <c:pt idx="21494">
                  <c:v>-0.120437</c:v>
                </c:pt>
                <c:pt idx="21495">
                  <c:v>-0.12023300000000001</c:v>
                </c:pt>
                <c:pt idx="21496">
                  <c:v>-0.120162</c:v>
                </c:pt>
                <c:pt idx="21497">
                  <c:v>-0.120217</c:v>
                </c:pt>
                <c:pt idx="21498">
                  <c:v>-0.12039900000000001</c:v>
                </c:pt>
                <c:pt idx="21499">
                  <c:v>-0.120716</c:v>
                </c:pt>
                <c:pt idx="21500">
                  <c:v>-0.121172</c:v>
                </c:pt>
                <c:pt idx="21501">
                  <c:v>-0.12177</c:v>
                </c:pt>
                <c:pt idx="21502">
                  <c:v>-0.122506</c:v>
                </c:pt>
                <c:pt idx="21503">
                  <c:v>-0.12336800000000001</c:v>
                </c:pt>
                <c:pt idx="21504">
                  <c:v>-0.12434199999999999</c:v>
                </c:pt>
                <c:pt idx="21505">
                  <c:v>-0.12542800000000001</c:v>
                </c:pt>
                <c:pt idx="21506">
                  <c:v>-0.12664300000000001</c:v>
                </c:pt>
                <c:pt idx="21507">
                  <c:v>-0.12798899999999999</c:v>
                </c:pt>
                <c:pt idx="21508">
                  <c:v>-0.12944600000000001</c:v>
                </c:pt>
                <c:pt idx="21509">
                  <c:v>-0.130993</c:v>
                </c:pt>
                <c:pt idx="21510">
                  <c:v>-0.132631</c:v>
                </c:pt>
                <c:pt idx="21511">
                  <c:v>-0.13436300000000001</c:v>
                </c:pt>
                <c:pt idx="21512">
                  <c:v>-0.13618</c:v>
                </c:pt>
                <c:pt idx="21513">
                  <c:v>-0.138068</c:v>
                </c:pt>
                <c:pt idx="21514">
                  <c:v>-0.140018</c:v>
                </c:pt>
                <c:pt idx="21515">
                  <c:v>-0.14203099999999999</c:v>
                </c:pt>
                <c:pt idx="21516">
                  <c:v>-0.14410600000000001</c:v>
                </c:pt>
                <c:pt idx="21517">
                  <c:v>-0.146232</c:v>
                </c:pt>
                <c:pt idx="21518">
                  <c:v>-0.148391</c:v>
                </c:pt>
                <c:pt idx="21519">
                  <c:v>-0.150556</c:v>
                </c:pt>
                <c:pt idx="21520">
                  <c:v>-0.15270800000000001</c:v>
                </c:pt>
                <c:pt idx="21521">
                  <c:v>-0.15486</c:v>
                </c:pt>
                <c:pt idx="21522">
                  <c:v>-0.15703800000000001</c:v>
                </c:pt>
                <c:pt idx="21523">
                  <c:v>-0.159243</c:v>
                </c:pt>
                <c:pt idx="21524">
                  <c:v>-0.16146199999999999</c:v>
                </c:pt>
                <c:pt idx="21525">
                  <c:v>-0.163691</c:v>
                </c:pt>
                <c:pt idx="21526">
                  <c:v>-0.165932</c:v>
                </c:pt>
                <c:pt idx="21527">
                  <c:v>-0.168185</c:v>
                </c:pt>
                <c:pt idx="21528">
                  <c:v>-0.17044200000000001</c:v>
                </c:pt>
                <c:pt idx="21529">
                  <c:v>-0.17269999999999999</c:v>
                </c:pt>
                <c:pt idx="21530">
                  <c:v>-0.17496</c:v>
                </c:pt>
                <c:pt idx="21531">
                  <c:v>-0.17722399999999999</c:v>
                </c:pt>
                <c:pt idx="21532">
                  <c:v>-0.17948600000000001</c:v>
                </c:pt>
                <c:pt idx="21533">
                  <c:v>-0.18174499999999999</c:v>
                </c:pt>
                <c:pt idx="21534">
                  <c:v>-0.18399799999999999</c:v>
                </c:pt>
                <c:pt idx="21535">
                  <c:v>-0.18624099999999999</c:v>
                </c:pt>
                <c:pt idx="21536">
                  <c:v>-0.18846399999999999</c:v>
                </c:pt>
                <c:pt idx="21537">
                  <c:v>-0.19065799999999999</c:v>
                </c:pt>
                <c:pt idx="21538">
                  <c:v>-0.19282199999999999</c:v>
                </c:pt>
                <c:pt idx="21539">
                  <c:v>-0.194965</c:v>
                </c:pt>
                <c:pt idx="21540">
                  <c:v>-0.19709299999999999</c:v>
                </c:pt>
                <c:pt idx="21541">
                  <c:v>-0.19919400000000001</c:v>
                </c:pt>
                <c:pt idx="21542">
                  <c:v>-0.20125599999999999</c:v>
                </c:pt>
                <c:pt idx="21543">
                  <c:v>-0.20327500000000001</c:v>
                </c:pt>
                <c:pt idx="21544">
                  <c:v>-0.20524999999999999</c:v>
                </c:pt>
                <c:pt idx="21545">
                  <c:v>-0.207179</c:v>
                </c:pt>
                <c:pt idx="21546">
                  <c:v>-0.20905499999999999</c:v>
                </c:pt>
                <c:pt idx="21547">
                  <c:v>-0.210871</c:v>
                </c:pt>
                <c:pt idx="21548">
                  <c:v>-0.21262</c:v>
                </c:pt>
                <c:pt idx="21549">
                  <c:v>-0.21429899999999999</c:v>
                </c:pt>
                <c:pt idx="21550">
                  <c:v>-0.21590200000000001</c:v>
                </c:pt>
                <c:pt idx="21551">
                  <c:v>-0.21742900000000001</c:v>
                </c:pt>
                <c:pt idx="21552">
                  <c:v>-0.21887599999999999</c:v>
                </c:pt>
                <c:pt idx="21553">
                  <c:v>-0.22023699999999999</c:v>
                </c:pt>
                <c:pt idx="21554">
                  <c:v>-0.22150600000000001</c:v>
                </c:pt>
                <c:pt idx="21555">
                  <c:v>-0.222686</c:v>
                </c:pt>
                <c:pt idx="21556">
                  <c:v>-0.223778</c:v>
                </c:pt>
                <c:pt idx="21557">
                  <c:v>-0.22478100000000001</c:v>
                </c:pt>
                <c:pt idx="21558">
                  <c:v>-0.22569800000000001</c:v>
                </c:pt>
                <c:pt idx="21559">
                  <c:v>-0.22653200000000001</c:v>
                </c:pt>
                <c:pt idx="21560">
                  <c:v>-0.22728899999999999</c:v>
                </c:pt>
                <c:pt idx="21561">
                  <c:v>-0.22797600000000001</c:v>
                </c:pt>
                <c:pt idx="21562">
                  <c:v>-0.228601</c:v>
                </c:pt>
                <c:pt idx="21563">
                  <c:v>-0.22917199999999999</c:v>
                </c:pt>
                <c:pt idx="21564">
                  <c:v>-0.229684</c:v>
                </c:pt>
                <c:pt idx="21565">
                  <c:v>-0.230131</c:v>
                </c:pt>
                <c:pt idx="21566">
                  <c:v>-0.230515</c:v>
                </c:pt>
                <c:pt idx="21567">
                  <c:v>-0.23084499999999999</c:v>
                </c:pt>
                <c:pt idx="21568">
                  <c:v>-0.23112099999999999</c:v>
                </c:pt>
                <c:pt idx="21569">
                  <c:v>-0.23133400000000001</c:v>
                </c:pt>
                <c:pt idx="21570">
                  <c:v>-0.23147799999999999</c:v>
                </c:pt>
                <c:pt idx="21571">
                  <c:v>-0.23155600000000001</c:v>
                </c:pt>
                <c:pt idx="21572">
                  <c:v>-0.231576</c:v>
                </c:pt>
                <c:pt idx="21573">
                  <c:v>-0.231543</c:v>
                </c:pt>
                <c:pt idx="21574">
                  <c:v>-0.231462</c:v>
                </c:pt>
                <c:pt idx="21575">
                  <c:v>-0.23133799999999999</c:v>
                </c:pt>
                <c:pt idx="21576">
                  <c:v>-0.23117699999999999</c:v>
                </c:pt>
                <c:pt idx="21577">
                  <c:v>-0.230987</c:v>
                </c:pt>
                <c:pt idx="21578">
                  <c:v>-0.23077</c:v>
                </c:pt>
                <c:pt idx="21579">
                  <c:v>-0.23052500000000001</c:v>
                </c:pt>
                <c:pt idx="21580">
                  <c:v>-0.23024500000000001</c:v>
                </c:pt>
                <c:pt idx="21581">
                  <c:v>-0.22993</c:v>
                </c:pt>
                <c:pt idx="21582">
                  <c:v>-0.22958300000000001</c:v>
                </c:pt>
                <c:pt idx="21583">
                  <c:v>-0.229215</c:v>
                </c:pt>
                <c:pt idx="21584">
                  <c:v>-0.22883700000000001</c:v>
                </c:pt>
                <c:pt idx="21585">
                  <c:v>-0.22845599999999999</c:v>
                </c:pt>
                <c:pt idx="21586">
                  <c:v>-0.228073</c:v>
                </c:pt>
                <c:pt idx="21587">
                  <c:v>-0.227688</c:v>
                </c:pt>
                <c:pt idx="21588">
                  <c:v>-0.22730300000000001</c:v>
                </c:pt>
                <c:pt idx="21589">
                  <c:v>-0.22691</c:v>
                </c:pt>
                <c:pt idx="21590">
                  <c:v>-0.22650100000000001</c:v>
                </c:pt>
                <c:pt idx="21591">
                  <c:v>-0.226076</c:v>
                </c:pt>
                <c:pt idx="21592">
                  <c:v>-0.225637</c:v>
                </c:pt>
                <c:pt idx="21593">
                  <c:v>-0.225186</c:v>
                </c:pt>
                <c:pt idx="21594">
                  <c:v>-0.22472500000000001</c:v>
                </c:pt>
                <c:pt idx="21595">
                  <c:v>-0.22425200000000001</c:v>
                </c:pt>
                <c:pt idx="21596">
                  <c:v>-0.22377</c:v>
                </c:pt>
                <c:pt idx="21597">
                  <c:v>-0.22328300000000001</c:v>
                </c:pt>
                <c:pt idx="21598">
                  <c:v>-0.222804</c:v>
                </c:pt>
                <c:pt idx="21599">
                  <c:v>-0.22234699999999999</c:v>
                </c:pt>
                <c:pt idx="21600">
                  <c:v>-0.221912</c:v>
                </c:pt>
                <c:pt idx="21601">
                  <c:v>-0.221501</c:v>
                </c:pt>
                <c:pt idx="21602">
                  <c:v>-0.22111</c:v>
                </c:pt>
                <c:pt idx="21603">
                  <c:v>-0.22073599999999999</c:v>
                </c:pt>
                <c:pt idx="21604">
                  <c:v>-0.22037599999999999</c:v>
                </c:pt>
                <c:pt idx="21605">
                  <c:v>-0.22003600000000001</c:v>
                </c:pt>
                <c:pt idx="21606">
                  <c:v>-0.21972900000000001</c:v>
                </c:pt>
                <c:pt idx="21607">
                  <c:v>-0.21946299999999999</c:v>
                </c:pt>
                <c:pt idx="21608">
                  <c:v>-0.21923899999999999</c:v>
                </c:pt>
                <c:pt idx="21609">
                  <c:v>-0.219054</c:v>
                </c:pt>
                <c:pt idx="21610">
                  <c:v>-0.21890399999999999</c:v>
                </c:pt>
                <c:pt idx="21611">
                  <c:v>-0.21878700000000001</c:v>
                </c:pt>
                <c:pt idx="21612">
                  <c:v>-0.21870300000000001</c:v>
                </c:pt>
                <c:pt idx="21613">
                  <c:v>-0.21865299999999999</c:v>
                </c:pt>
                <c:pt idx="21614">
                  <c:v>-0.218635</c:v>
                </c:pt>
                <c:pt idx="21615">
                  <c:v>-0.21864400000000001</c:v>
                </c:pt>
                <c:pt idx="21616">
                  <c:v>-0.21867</c:v>
                </c:pt>
                <c:pt idx="21617">
                  <c:v>-0.21870999999999999</c:v>
                </c:pt>
                <c:pt idx="21618">
                  <c:v>-0.21876599999999999</c:v>
                </c:pt>
                <c:pt idx="21619">
                  <c:v>-0.218836</c:v>
                </c:pt>
                <c:pt idx="21620">
                  <c:v>-0.218913</c:v>
                </c:pt>
                <c:pt idx="21621">
                  <c:v>-0.21898999999999999</c:v>
                </c:pt>
                <c:pt idx="21622">
                  <c:v>-0.219059</c:v>
                </c:pt>
                <c:pt idx="21623">
                  <c:v>-0.21911800000000001</c:v>
                </c:pt>
                <c:pt idx="21624">
                  <c:v>-0.219169</c:v>
                </c:pt>
                <c:pt idx="21625">
                  <c:v>-0.219219</c:v>
                </c:pt>
                <c:pt idx="21626">
                  <c:v>-0.21927199999999999</c:v>
                </c:pt>
                <c:pt idx="21627">
                  <c:v>-0.21932599999999999</c:v>
                </c:pt>
                <c:pt idx="21628">
                  <c:v>-0.21937999999999999</c:v>
                </c:pt>
                <c:pt idx="21629">
                  <c:v>-0.21942999999999999</c:v>
                </c:pt>
                <c:pt idx="21630">
                  <c:v>-0.219474</c:v>
                </c:pt>
                <c:pt idx="21631">
                  <c:v>-0.21950500000000001</c:v>
                </c:pt>
                <c:pt idx="21632">
                  <c:v>-0.219524</c:v>
                </c:pt>
                <c:pt idx="21633">
                  <c:v>-0.21953400000000001</c:v>
                </c:pt>
                <c:pt idx="21634">
                  <c:v>-0.21954199999999999</c:v>
                </c:pt>
                <c:pt idx="21635">
                  <c:v>-0.21954799999999999</c:v>
                </c:pt>
                <c:pt idx="21636">
                  <c:v>-0.21954699999999999</c:v>
                </c:pt>
                <c:pt idx="21637">
                  <c:v>-0.219529</c:v>
                </c:pt>
                <c:pt idx="21638">
                  <c:v>-0.21948599999999999</c:v>
                </c:pt>
                <c:pt idx="21639">
                  <c:v>-0.219412</c:v>
                </c:pt>
                <c:pt idx="21640">
                  <c:v>-0.219305</c:v>
                </c:pt>
                <c:pt idx="21641">
                  <c:v>-0.21915899999999999</c:v>
                </c:pt>
                <c:pt idx="21642">
                  <c:v>-0.218971</c:v>
                </c:pt>
                <c:pt idx="21643">
                  <c:v>-0.21874299999999999</c:v>
                </c:pt>
                <c:pt idx="21644">
                  <c:v>-0.21848200000000001</c:v>
                </c:pt>
                <c:pt idx="21645">
                  <c:v>-0.21819</c:v>
                </c:pt>
                <c:pt idx="21646">
                  <c:v>-0.217863</c:v>
                </c:pt>
                <c:pt idx="21647">
                  <c:v>-0.217502</c:v>
                </c:pt>
                <c:pt idx="21648">
                  <c:v>-0.217108</c:v>
                </c:pt>
                <c:pt idx="21649">
                  <c:v>-0.21668299999999999</c:v>
                </c:pt>
                <c:pt idx="21650">
                  <c:v>-0.216228</c:v>
                </c:pt>
                <c:pt idx="21651">
                  <c:v>-0.21574199999999999</c:v>
                </c:pt>
                <c:pt idx="21652">
                  <c:v>-0.215223</c:v>
                </c:pt>
                <c:pt idx="21653">
                  <c:v>-0.214667</c:v>
                </c:pt>
                <c:pt idx="21654">
                  <c:v>-0.21407000000000001</c:v>
                </c:pt>
                <c:pt idx="21655">
                  <c:v>-0.21343599999999999</c:v>
                </c:pt>
                <c:pt idx="21656">
                  <c:v>-0.21277199999999999</c:v>
                </c:pt>
                <c:pt idx="21657">
                  <c:v>-0.21207599999999999</c:v>
                </c:pt>
                <c:pt idx="21658">
                  <c:v>-0.211342</c:v>
                </c:pt>
                <c:pt idx="21659">
                  <c:v>-0.210565</c:v>
                </c:pt>
                <c:pt idx="21660">
                  <c:v>-0.20974400000000001</c:v>
                </c:pt>
                <c:pt idx="21661">
                  <c:v>-0.20887800000000001</c:v>
                </c:pt>
                <c:pt idx="21662">
                  <c:v>-0.20796700000000001</c:v>
                </c:pt>
                <c:pt idx="21663">
                  <c:v>-0.207015</c:v>
                </c:pt>
                <c:pt idx="21664">
                  <c:v>-0.20602500000000001</c:v>
                </c:pt>
                <c:pt idx="21665">
                  <c:v>-0.20500599999999999</c:v>
                </c:pt>
                <c:pt idx="21666">
                  <c:v>-0.20396</c:v>
                </c:pt>
                <c:pt idx="21667">
                  <c:v>-0.20288</c:v>
                </c:pt>
                <c:pt idx="21668">
                  <c:v>-0.20175399999999999</c:v>
                </c:pt>
                <c:pt idx="21669">
                  <c:v>-0.20058000000000001</c:v>
                </c:pt>
                <c:pt idx="21670">
                  <c:v>-0.19935800000000001</c:v>
                </c:pt>
                <c:pt idx="21671">
                  <c:v>-0.19808500000000001</c:v>
                </c:pt>
                <c:pt idx="21672">
                  <c:v>-0.19675799999999999</c:v>
                </c:pt>
                <c:pt idx="21673">
                  <c:v>-0.19537599999999999</c:v>
                </c:pt>
                <c:pt idx="21674">
                  <c:v>-0.193938</c:v>
                </c:pt>
                <c:pt idx="21675">
                  <c:v>-0.19244600000000001</c:v>
                </c:pt>
                <c:pt idx="21676">
                  <c:v>-0.19090099999999999</c:v>
                </c:pt>
                <c:pt idx="21677">
                  <c:v>-0.189307</c:v>
                </c:pt>
                <c:pt idx="21678">
                  <c:v>-0.187668</c:v>
                </c:pt>
                <c:pt idx="21679">
                  <c:v>-0.18598799999999999</c:v>
                </c:pt>
                <c:pt idx="21680">
                  <c:v>-0.18426500000000001</c:v>
                </c:pt>
                <c:pt idx="21681">
                  <c:v>-0.18249399999999999</c:v>
                </c:pt>
                <c:pt idx="21682">
                  <c:v>-0.18067</c:v>
                </c:pt>
                <c:pt idx="21683">
                  <c:v>-0.17879200000000001</c:v>
                </c:pt>
                <c:pt idx="21684">
                  <c:v>-0.17685899999999999</c:v>
                </c:pt>
                <c:pt idx="21685">
                  <c:v>-0.174872</c:v>
                </c:pt>
                <c:pt idx="21686">
                  <c:v>-0.17283999999999999</c:v>
                </c:pt>
                <c:pt idx="21687">
                  <c:v>-0.170765</c:v>
                </c:pt>
                <c:pt idx="21688">
                  <c:v>-0.16864599999999999</c:v>
                </c:pt>
                <c:pt idx="21689">
                  <c:v>-0.166489</c:v>
                </c:pt>
                <c:pt idx="21690">
                  <c:v>-0.164297</c:v>
                </c:pt>
                <c:pt idx="21691">
                  <c:v>-0.16206599999999999</c:v>
                </c:pt>
                <c:pt idx="21692">
                  <c:v>-0.15979299999999999</c:v>
                </c:pt>
                <c:pt idx="21693">
                  <c:v>-0.15748400000000001</c:v>
                </c:pt>
                <c:pt idx="21694">
                  <c:v>-0.15514800000000001</c:v>
                </c:pt>
                <c:pt idx="21695">
                  <c:v>-0.15278600000000001</c:v>
                </c:pt>
                <c:pt idx="21696">
                  <c:v>-0.150392</c:v>
                </c:pt>
                <c:pt idx="21697">
                  <c:v>-0.14796400000000001</c:v>
                </c:pt>
                <c:pt idx="21698">
                  <c:v>-0.14549799999999999</c:v>
                </c:pt>
                <c:pt idx="21699">
                  <c:v>-0.14299000000000001</c:v>
                </c:pt>
                <c:pt idx="21700">
                  <c:v>-0.140435</c:v>
                </c:pt>
                <c:pt idx="21701">
                  <c:v>-0.13783300000000001</c:v>
                </c:pt>
                <c:pt idx="21702">
                  <c:v>-0.135189</c:v>
                </c:pt>
                <c:pt idx="21703">
                  <c:v>-0.13250999999999999</c:v>
                </c:pt>
                <c:pt idx="21704">
                  <c:v>-0.12979599999999999</c:v>
                </c:pt>
                <c:pt idx="21705">
                  <c:v>-0.12703500000000001</c:v>
                </c:pt>
                <c:pt idx="21706">
                  <c:v>-0.12421</c:v>
                </c:pt>
                <c:pt idx="21707">
                  <c:v>-0.121296</c:v>
                </c:pt>
                <c:pt idx="21708">
                  <c:v>-0.118286</c:v>
                </c:pt>
                <c:pt idx="21709">
                  <c:v>-0.115204</c:v>
                </c:pt>
                <c:pt idx="21710">
                  <c:v>-0.112077</c:v>
                </c:pt>
                <c:pt idx="21711">
                  <c:v>-0.108908</c:v>
                </c:pt>
                <c:pt idx="21712">
                  <c:v>-0.105693</c:v>
                </c:pt>
                <c:pt idx="21713">
                  <c:v>-0.102437</c:v>
                </c:pt>
                <c:pt idx="21714">
                  <c:v>-9.9146399999999996E-2</c:v>
                </c:pt>
                <c:pt idx="21715">
                  <c:v>-9.5820100000000005E-2</c:v>
                </c:pt>
                <c:pt idx="21716">
                  <c:v>-9.2459E-2</c:v>
                </c:pt>
                <c:pt idx="21717">
                  <c:v>-8.90677E-2</c:v>
                </c:pt>
                <c:pt idx="21718">
                  <c:v>-8.5650100000000007E-2</c:v>
                </c:pt>
                <c:pt idx="21719">
                  <c:v>-8.2208100000000006E-2</c:v>
                </c:pt>
                <c:pt idx="21720">
                  <c:v>-7.8745499999999996E-2</c:v>
                </c:pt>
                <c:pt idx="21721">
                  <c:v>-7.5268600000000005E-2</c:v>
                </c:pt>
                <c:pt idx="21722">
                  <c:v>-7.1782899999999997E-2</c:v>
                </c:pt>
                <c:pt idx="21723">
                  <c:v>-6.8291599999999994E-2</c:v>
                </c:pt>
                <c:pt idx="21724">
                  <c:v>-6.4795400000000003E-2</c:v>
                </c:pt>
                <c:pt idx="21725">
                  <c:v>-6.1295200000000001E-2</c:v>
                </c:pt>
                <c:pt idx="21726">
                  <c:v>-5.7796399999999998E-2</c:v>
                </c:pt>
                <c:pt idx="21727">
                  <c:v>-5.43036E-2</c:v>
                </c:pt>
                <c:pt idx="21728">
                  <c:v>-5.0814900000000003E-2</c:v>
                </c:pt>
                <c:pt idx="21729">
                  <c:v>-4.7326500000000001E-2</c:v>
                </c:pt>
                <c:pt idx="21730">
                  <c:v>-4.38384E-2</c:v>
                </c:pt>
                <c:pt idx="21731">
                  <c:v>-4.0353899999999998E-2</c:v>
                </c:pt>
                <c:pt idx="21732">
                  <c:v>-3.6874799999999999E-2</c:v>
                </c:pt>
                <c:pt idx="21733">
                  <c:v>-3.3401800000000002E-2</c:v>
                </c:pt>
                <c:pt idx="21734">
                  <c:v>-2.9937200000000001E-2</c:v>
                </c:pt>
                <c:pt idx="21735">
                  <c:v>-2.6484299999999999E-2</c:v>
                </c:pt>
                <c:pt idx="21736">
                  <c:v>-2.3048099999999998E-2</c:v>
                </c:pt>
                <c:pt idx="21737">
                  <c:v>-1.9635699999999999E-2</c:v>
                </c:pt>
                <c:pt idx="21738">
                  <c:v>-1.6251000000000002E-2</c:v>
                </c:pt>
                <c:pt idx="21739">
                  <c:v>-1.28951E-2</c:v>
                </c:pt>
                <c:pt idx="21740" formatCode="0.00E+00">
                  <c:v>-9.5725399999999992E-3</c:v>
                </c:pt>
                <c:pt idx="21741" formatCode="0.00E+00">
                  <c:v>-6.2904399999999996E-3</c:v>
                </c:pt>
                <c:pt idx="21742" formatCode="0.00E+00">
                  <c:v>-3.0557900000000001E-3</c:v>
                </c:pt>
                <c:pt idx="21743" formatCode="0.00E+00">
                  <c:v>1.28116E-4</c:v>
                </c:pt>
                <c:pt idx="21744" formatCode="0.00E+00">
                  <c:v>3.2607700000000001E-3</c:v>
                </c:pt>
                <c:pt idx="21745" formatCode="0.00E+00">
                  <c:v>6.3383099999999998E-3</c:v>
                </c:pt>
                <c:pt idx="21746" formatCode="0.00E+00">
                  <c:v>9.3530000000000002E-3</c:v>
                </c:pt>
                <c:pt idx="21747">
                  <c:v>1.22985E-2</c:v>
                </c:pt>
                <c:pt idx="21748">
                  <c:v>1.51734E-2</c:v>
                </c:pt>
                <c:pt idx="21749">
                  <c:v>1.7979200000000001E-2</c:v>
                </c:pt>
                <c:pt idx="21750">
                  <c:v>2.0716200000000001E-2</c:v>
                </c:pt>
                <c:pt idx="21751">
                  <c:v>2.3380999999999999E-2</c:v>
                </c:pt>
                <c:pt idx="21752">
                  <c:v>2.5969200000000001E-2</c:v>
                </c:pt>
                <c:pt idx="21753">
                  <c:v>2.8475899999999998E-2</c:v>
                </c:pt>
                <c:pt idx="21754">
                  <c:v>3.0895200000000001E-2</c:v>
                </c:pt>
                <c:pt idx="21755">
                  <c:v>3.32222E-2</c:v>
                </c:pt>
                <c:pt idx="21756">
                  <c:v>3.5455E-2</c:v>
                </c:pt>
                <c:pt idx="21757">
                  <c:v>3.7593000000000001E-2</c:v>
                </c:pt>
                <c:pt idx="21758">
                  <c:v>3.9633599999999998E-2</c:v>
                </c:pt>
                <c:pt idx="21759">
                  <c:v>4.1571999999999998E-2</c:v>
                </c:pt>
                <c:pt idx="21760">
                  <c:v>4.3403999999999998E-2</c:v>
                </c:pt>
                <c:pt idx="21761">
                  <c:v>4.5125899999999997E-2</c:v>
                </c:pt>
                <c:pt idx="21762">
                  <c:v>4.6735400000000003E-2</c:v>
                </c:pt>
                <c:pt idx="21763">
                  <c:v>4.8232499999999998E-2</c:v>
                </c:pt>
                <c:pt idx="21764">
                  <c:v>4.9615699999999999E-2</c:v>
                </c:pt>
                <c:pt idx="21765">
                  <c:v>5.0881500000000003E-2</c:v>
                </c:pt>
                <c:pt idx="21766">
                  <c:v>5.2026200000000002E-2</c:v>
                </c:pt>
                <c:pt idx="21767">
                  <c:v>5.3048699999999997E-2</c:v>
                </c:pt>
                <c:pt idx="21768">
                  <c:v>5.39491E-2</c:v>
                </c:pt>
                <c:pt idx="21769">
                  <c:v>5.47254E-2</c:v>
                </c:pt>
                <c:pt idx="21770">
                  <c:v>5.5375099999999997E-2</c:v>
                </c:pt>
                <c:pt idx="21771">
                  <c:v>5.5896000000000001E-2</c:v>
                </c:pt>
                <c:pt idx="21772">
                  <c:v>5.6288199999999997E-2</c:v>
                </c:pt>
                <c:pt idx="21773">
                  <c:v>5.6552499999999999E-2</c:v>
                </c:pt>
                <c:pt idx="21774">
                  <c:v>5.6686800000000002E-2</c:v>
                </c:pt>
                <c:pt idx="21775">
                  <c:v>5.6689000000000003E-2</c:v>
                </c:pt>
                <c:pt idx="21776">
                  <c:v>5.6561800000000002E-2</c:v>
                </c:pt>
                <c:pt idx="21777">
                  <c:v>5.6312300000000003E-2</c:v>
                </c:pt>
                <c:pt idx="21778">
                  <c:v>5.5946799999999998E-2</c:v>
                </c:pt>
                <c:pt idx="21779">
                  <c:v>5.5467099999999998E-2</c:v>
                </c:pt>
                <c:pt idx="21780">
                  <c:v>5.4871000000000003E-2</c:v>
                </c:pt>
                <c:pt idx="21781">
                  <c:v>5.41542E-2</c:v>
                </c:pt>
                <c:pt idx="21782">
                  <c:v>5.3315899999999999E-2</c:v>
                </c:pt>
                <c:pt idx="21783">
                  <c:v>5.23594E-2</c:v>
                </c:pt>
                <c:pt idx="21784">
                  <c:v>5.1288199999999999E-2</c:v>
                </c:pt>
                <c:pt idx="21785">
                  <c:v>5.0103500000000002E-2</c:v>
                </c:pt>
                <c:pt idx="21786">
                  <c:v>4.8804800000000002E-2</c:v>
                </c:pt>
                <c:pt idx="21787">
                  <c:v>4.7394100000000002E-2</c:v>
                </c:pt>
                <c:pt idx="21788">
                  <c:v>4.5874600000000001E-2</c:v>
                </c:pt>
                <c:pt idx="21789">
                  <c:v>4.42484E-2</c:v>
                </c:pt>
                <c:pt idx="21790">
                  <c:v>4.2517600000000003E-2</c:v>
                </c:pt>
                <c:pt idx="21791">
                  <c:v>4.0682700000000002E-2</c:v>
                </c:pt>
                <c:pt idx="21792">
                  <c:v>3.8745099999999998E-2</c:v>
                </c:pt>
                <c:pt idx="21793">
                  <c:v>3.6709600000000002E-2</c:v>
                </c:pt>
                <c:pt idx="21794">
                  <c:v>3.45822E-2</c:v>
                </c:pt>
                <c:pt idx="21795">
                  <c:v>3.2366499999999999E-2</c:v>
                </c:pt>
                <c:pt idx="21796">
                  <c:v>3.0062700000000001E-2</c:v>
                </c:pt>
                <c:pt idx="21797">
                  <c:v>2.7671999999999999E-2</c:v>
                </c:pt>
                <c:pt idx="21798">
                  <c:v>2.5200400000000001E-2</c:v>
                </c:pt>
                <c:pt idx="21799">
                  <c:v>2.2654799999999999E-2</c:v>
                </c:pt>
                <c:pt idx="21800">
                  <c:v>2.0039999999999999E-2</c:v>
                </c:pt>
                <c:pt idx="21801">
                  <c:v>1.73584E-2</c:v>
                </c:pt>
                <c:pt idx="21802">
                  <c:v>1.46125E-2</c:v>
                </c:pt>
                <c:pt idx="21803">
                  <c:v>1.18072E-2</c:v>
                </c:pt>
                <c:pt idx="21804" formatCode="0.00E+00">
                  <c:v>8.9474299999999993E-3</c:v>
                </c:pt>
                <c:pt idx="21805" formatCode="0.00E+00">
                  <c:v>6.0351199999999997E-3</c:v>
                </c:pt>
                <c:pt idx="21806" formatCode="0.00E+00">
                  <c:v>3.0706399999999999E-3</c:v>
                </c:pt>
                <c:pt idx="21807" formatCode="0.00E+00">
                  <c:v>5.46994E-5</c:v>
                </c:pt>
                <c:pt idx="21808" formatCode="0.00E+00">
                  <c:v>-3.01191E-3</c:v>
                </c:pt>
                <c:pt idx="21809" formatCode="0.00E+00">
                  <c:v>-6.1267400000000003E-3</c:v>
                </c:pt>
                <c:pt idx="21810" formatCode="0.00E+00">
                  <c:v>-9.2839499999999991E-3</c:v>
                </c:pt>
                <c:pt idx="21811">
                  <c:v>-1.2476299999999999E-2</c:v>
                </c:pt>
                <c:pt idx="21812">
                  <c:v>-1.5698400000000001E-2</c:v>
                </c:pt>
                <c:pt idx="21813">
                  <c:v>-1.89467E-2</c:v>
                </c:pt>
                <c:pt idx="21814">
                  <c:v>-2.2217799999999999E-2</c:v>
                </c:pt>
                <c:pt idx="21815">
                  <c:v>-2.5507599999999998E-2</c:v>
                </c:pt>
                <c:pt idx="21816">
                  <c:v>-2.88104E-2</c:v>
                </c:pt>
                <c:pt idx="21817">
                  <c:v>-3.2118300000000002E-2</c:v>
                </c:pt>
                <c:pt idx="21818">
                  <c:v>-3.5425400000000003E-2</c:v>
                </c:pt>
                <c:pt idx="21819">
                  <c:v>-3.87312E-2</c:v>
                </c:pt>
                <c:pt idx="21820">
                  <c:v>-4.2035999999999997E-2</c:v>
                </c:pt>
                <c:pt idx="21821">
                  <c:v>-4.5336799999999997E-2</c:v>
                </c:pt>
                <c:pt idx="21822">
                  <c:v>-4.8627799999999999E-2</c:v>
                </c:pt>
                <c:pt idx="21823">
                  <c:v>-5.1903499999999998E-2</c:v>
                </c:pt>
                <c:pt idx="21824">
                  <c:v>-5.5157400000000002E-2</c:v>
                </c:pt>
                <c:pt idx="21825">
                  <c:v>-5.8383999999999998E-2</c:v>
                </c:pt>
                <c:pt idx="21826">
                  <c:v>-6.1581799999999999E-2</c:v>
                </c:pt>
                <c:pt idx="21827">
                  <c:v>-6.4749600000000004E-2</c:v>
                </c:pt>
                <c:pt idx="21828">
                  <c:v>-6.7882700000000004E-2</c:v>
                </c:pt>
                <c:pt idx="21829">
                  <c:v>-7.0974200000000001E-2</c:v>
                </c:pt>
                <c:pt idx="21830">
                  <c:v>-7.4018399999999998E-2</c:v>
                </c:pt>
                <c:pt idx="21831">
                  <c:v>-7.7012899999999995E-2</c:v>
                </c:pt>
                <c:pt idx="21832">
                  <c:v>-7.9954600000000001E-2</c:v>
                </c:pt>
                <c:pt idx="21833">
                  <c:v>-8.2838400000000006E-2</c:v>
                </c:pt>
                <c:pt idx="21834">
                  <c:v>-8.5660100000000003E-2</c:v>
                </c:pt>
                <c:pt idx="21835">
                  <c:v>-8.8417999999999997E-2</c:v>
                </c:pt>
                <c:pt idx="21836">
                  <c:v>-9.1111600000000001E-2</c:v>
                </c:pt>
                <c:pt idx="21837">
                  <c:v>-9.3740699999999996E-2</c:v>
                </c:pt>
                <c:pt idx="21838">
                  <c:v>-9.6303200000000005E-2</c:v>
                </c:pt>
                <c:pt idx="21839">
                  <c:v>-9.8794900000000005E-2</c:v>
                </c:pt>
                <c:pt idx="21840">
                  <c:v>-0.101213</c:v>
                </c:pt>
                <c:pt idx="21841">
                  <c:v>-0.10355499999999999</c:v>
                </c:pt>
                <c:pt idx="21842">
                  <c:v>-0.105819</c:v>
                </c:pt>
                <c:pt idx="21843">
                  <c:v>-0.108005</c:v>
                </c:pt>
                <c:pt idx="21844">
                  <c:v>-0.110108</c:v>
                </c:pt>
                <c:pt idx="21845">
                  <c:v>-0.112125</c:v>
                </c:pt>
                <c:pt idx="21846">
                  <c:v>-0.114053</c:v>
                </c:pt>
                <c:pt idx="21847">
                  <c:v>-0.115887</c:v>
                </c:pt>
                <c:pt idx="21848">
                  <c:v>-0.11762599999999999</c:v>
                </c:pt>
                <c:pt idx="21849">
                  <c:v>-0.119267</c:v>
                </c:pt>
                <c:pt idx="21850">
                  <c:v>-0.120811</c:v>
                </c:pt>
                <c:pt idx="21851">
                  <c:v>-0.12225800000000001</c:v>
                </c:pt>
                <c:pt idx="21852">
                  <c:v>-0.123608</c:v>
                </c:pt>
                <c:pt idx="21853">
                  <c:v>-0.12486</c:v>
                </c:pt>
                <c:pt idx="21854">
                  <c:v>-0.12601299999999999</c:v>
                </c:pt>
                <c:pt idx="21855">
                  <c:v>-0.12706500000000001</c:v>
                </c:pt>
                <c:pt idx="21856">
                  <c:v>-0.12801499999999999</c:v>
                </c:pt>
                <c:pt idx="21857">
                  <c:v>-0.12886</c:v>
                </c:pt>
                <c:pt idx="21858">
                  <c:v>-0.12959899999999999</c:v>
                </c:pt>
                <c:pt idx="21859">
                  <c:v>-0.13023199999999999</c:v>
                </c:pt>
                <c:pt idx="21860">
                  <c:v>-0.13076099999999999</c:v>
                </c:pt>
                <c:pt idx="21861">
                  <c:v>-0.131185</c:v>
                </c:pt>
                <c:pt idx="21862">
                  <c:v>-0.13150400000000001</c:v>
                </c:pt>
                <c:pt idx="21863">
                  <c:v>-0.131717</c:v>
                </c:pt>
                <c:pt idx="21864">
                  <c:v>-0.131826</c:v>
                </c:pt>
                <c:pt idx="21865">
                  <c:v>-0.13183300000000001</c:v>
                </c:pt>
                <c:pt idx="21866">
                  <c:v>-0.13173799999999999</c:v>
                </c:pt>
                <c:pt idx="21867">
                  <c:v>-0.13153999999999999</c:v>
                </c:pt>
                <c:pt idx="21868">
                  <c:v>-0.131241</c:v>
                </c:pt>
                <c:pt idx="21869">
                  <c:v>-0.13084100000000001</c:v>
                </c:pt>
                <c:pt idx="21870">
                  <c:v>-0.13034299999999999</c:v>
                </c:pt>
                <c:pt idx="21871">
                  <c:v>-0.129748</c:v>
                </c:pt>
                <c:pt idx="21872">
                  <c:v>-0.12905900000000001</c:v>
                </c:pt>
                <c:pt idx="21873">
                  <c:v>-0.128277</c:v>
                </c:pt>
                <c:pt idx="21874">
                  <c:v>-0.12740199999999999</c:v>
                </c:pt>
                <c:pt idx="21875">
                  <c:v>-0.12643699999999999</c:v>
                </c:pt>
                <c:pt idx="21876">
                  <c:v>-0.12538299999999999</c:v>
                </c:pt>
                <c:pt idx="21877">
                  <c:v>-0.12424399999999999</c:v>
                </c:pt>
                <c:pt idx="21878">
                  <c:v>-0.12302399999999999</c:v>
                </c:pt>
                <c:pt idx="21879">
                  <c:v>-0.121725</c:v>
                </c:pt>
                <c:pt idx="21880">
                  <c:v>-0.120347</c:v>
                </c:pt>
                <c:pt idx="21881">
                  <c:v>-0.118893</c:v>
                </c:pt>
                <c:pt idx="21882">
                  <c:v>-0.117367</c:v>
                </c:pt>
                <c:pt idx="21883">
                  <c:v>-0.11577</c:v>
                </c:pt>
                <c:pt idx="21884">
                  <c:v>-0.114104</c:v>
                </c:pt>
                <c:pt idx="21885">
                  <c:v>-0.112371</c:v>
                </c:pt>
                <c:pt idx="21886">
                  <c:v>-0.11057500000000001</c:v>
                </c:pt>
                <c:pt idx="21887">
                  <c:v>-0.108718</c:v>
                </c:pt>
                <c:pt idx="21888">
                  <c:v>-0.106804</c:v>
                </c:pt>
                <c:pt idx="21889">
                  <c:v>-0.104835</c:v>
                </c:pt>
                <c:pt idx="21890">
                  <c:v>-0.102812</c:v>
                </c:pt>
                <c:pt idx="21891">
                  <c:v>-0.10074</c:v>
                </c:pt>
                <c:pt idx="21892">
                  <c:v>-9.8619399999999996E-2</c:v>
                </c:pt>
                <c:pt idx="21893">
                  <c:v>-9.6453300000000006E-2</c:v>
                </c:pt>
                <c:pt idx="21894">
                  <c:v>-9.4243499999999994E-2</c:v>
                </c:pt>
                <c:pt idx="21895">
                  <c:v>-9.1993199999999997E-2</c:v>
                </c:pt>
                <c:pt idx="21896">
                  <c:v>-8.9705499999999994E-2</c:v>
                </c:pt>
                <c:pt idx="21897">
                  <c:v>-8.73834E-2</c:v>
                </c:pt>
                <c:pt idx="21898">
                  <c:v>-8.5030300000000003E-2</c:v>
                </c:pt>
                <c:pt idx="21899">
                  <c:v>-8.2648899999999997E-2</c:v>
                </c:pt>
                <c:pt idx="21900">
                  <c:v>-8.0241900000000005E-2</c:v>
                </c:pt>
                <c:pt idx="21901">
                  <c:v>-7.7811400000000003E-2</c:v>
                </c:pt>
                <c:pt idx="21902">
                  <c:v>-7.5359599999999999E-2</c:v>
                </c:pt>
                <c:pt idx="21903">
                  <c:v>-7.2889800000000005E-2</c:v>
                </c:pt>
                <c:pt idx="21904">
                  <c:v>-7.0406200000000002E-2</c:v>
                </c:pt>
                <c:pt idx="21905">
                  <c:v>-6.7911600000000003E-2</c:v>
                </c:pt>
                <c:pt idx="21906">
                  <c:v>-6.5407300000000002E-2</c:v>
                </c:pt>
                <c:pt idx="21907">
                  <c:v>-6.2895199999999998E-2</c:v>
                </c:pt>
                <c:pt idx="21908">
                  <c:v>-6.0378300000000003E-2</c:v>
                </c:pt>
                <c:pt idx="21909">
                  <c:v>-5.7859399999999998E-2</c:v>
                </c:pt>
                <c:pt idx="21910">
                  <c:v>-5.5340100000000003E-2</c:v>
                </c:pt>
                <c:pt idx="21911">
                  <c:v>-5.2822500000000001E-2</c:v>
                </c:pt>
                <c:pt idx="21912">
                  <c:v>-5.0309199999999998E-2</c:v>
                </c:pt>
                <c:pt idx="21913">
                  <c:v>-4.7802600000000001E-2</c:v>
                </c:pt>
                <c:pt idx="21914">
                  <c:v>-4.53046E-2</c:v>
                </c:pt>
                <c:pt idx="21915">
                  <c:v>-4.28172E-2</c:v>
                </c:pt>
                <c:pt idx="21916">
                  <c:v>-4.0342200000000002E-2</c:v>
                </c:pt>
                <c:pt idx="21917">
                  <c:v>-3.7881600000000001E-2</c:v>
                </c:pt>
                <c:pt idx="21918">
                  <c:v>-3.5437099999999999E-2</c:v>
                </c:pt>
                <c:pt idx="21919">
                  <c:v>-3.3010600000000001E-2</c:v>
                </c:pt>
                <c:pt idx="21920">
                  <c:v>-3.06044E-2</c:v>
                </c:pt>
                <c:pt idx="21921">
                  <c:v>-2.8220700000000001E-2</c:v>
                </c:pt>
                <c:pt idx="21922">
                  <c:v>-2.58607E-2</c:v>
                </c:pt>
                <c:pt idx="21923">
                  <c:v>-2.3525399999999998E-2</c:v>
                </c:pt>
                <c:pt idx="21924">
                  <c:v>-2.12163E-2</c:v>
                </c:pt>
                <c:pt idx="21925">
                  <c:v>-1.8934699999999999E-2</c:v>
                </c:pt>
                <c:pt idx="21926">
                  <c:v>-1.6681499999999998E-2</c:v>
                </c:pt>
                <c:pt idx="21927">
                  <c:v>-1.4457299999999999E-2</c:v>
                </c:pt>
                <c:pt idx="21928">
                  <c:v>-1.2263100000000001E-2</c:v>
                </c:pt>
                <c:pt idx="21929">
                  <c:v>-1.01002E-2</c:v>
                </c:pt>
                <c:pt idx="21930" formatCode="0.00E+00">
                  <c:v>-7.9692400000000007E-3</c:v>
                </c:pt>
                <c:pt idx="21931" formatCode="0.00E+00">
                  <c:v>-5.8708199999999997E-3</c:v>
                </c:pt>
                <c:pt idx="21932" formatCode="0.00E+00">
                  <c:v>-3.8054500000000002E-3</c:v>
                </c:pt>
                <c:pt idx="21933" formatCode="0.00E+00">
                  <c:v>-1.7734999999999999E-3</c:v>
                </c:pt>
                <c:pt idx="21934" formatCode="0.00E+00">
                  <c:v>2.2490499999999999E-4</c:v>
                </c:pt>
                <c:pt idx="21935" formatCode="0.00E+00">
                  <c:v>2.18973E-3</c:v>
                </c:pt>
                <c:pt idx="21936" formatCode="0.00E+00">
                  <c:v>4.1209100000000002E-3</c:v>
                </c:pt>
                <c:pt idx="21937" formatCode="0.00E+00">
                  <c:v>6.0183099999999998E-3</c:v>
                </c:pt>
                <c:pt idx="21938" formatCode="0.00E+00">
                  <c:v>7.8818299999999994E-3</c:v>
                </c:pt>
                <c:pt idx="21939" formatCode="0.00E+00">
                  <c:v>9.7114200000000001E-3</c:v>
                </c:pt>
                <c:pt idx="21940">
                  <c:v>1.15072E-2</c:v>
                </c:pt>
                <c:pt idx="21941">
                  <c:v>1.3269299999999999E-2</c:v>
                </c:pt>
                <c:pt idx="21942">
                  <c:v>1.49982E-2</c:v>
                </c:pt>
                <c:pt idx="21943">
                  <c:v>1.66941E-2</c:v>
                </c:pt>
                <c:pt idx="21944">
                  <c:v>1.8357499999999999E-2</c:v>
                </c:pt>
                <c:pt idx="21945">
                  <c:v>1.9988800000000001E-2</c:v>
                </c:pt>
                <c:pt idx="21946">
                  <c:v>2.15885E-2</c:v>
                </c:pt>
                <c:pt idx="21947">
                  <c:v>2.3157199999999999E-2</c:v>
                </c:pt>
                <c:pt idx="21948">
                  <c:v>2.4695600000000002E-2</c:v>
                </c:pt>
                <c:pt idx="21949">
                  <c:v>2.6204399999999999E-2</c:v>
                </c:pt>
                <c:pt idx="21950">
                  <c:v>2.7684299999999998E-2</c:v>
                </c:pt>
                <c:pt idx="21951">
                  <c:v>2.9135600000000001E-2</c:v>
                </c:pt>
                <c:pt idx="21952">
                  <c:v>3.0557899999999999E-2</c:v>
                </c:pt>
                <c:pt idx="21953">
                  <c:v>3.1951100000000003E-2</c:v>
                </c:pt>
                <c:pt idx="21954">
                  <c:v>3.33158E-2</c:v>
                </c:pt>
                <c:pt idx="21955">
                  <c:v>3.46524E-2</c:v>
                </c:pt>
                <c:pt idx="21956">
                  <c:v>3.59615E-2</c:v>
                </c:pt>
                <c:pt idx="21957">
                  <c:v>3.7243499999999999E-2</c:v>
                </c:pt>
                <c:pt idx="21958">
                  <c:v>3.8499100000000001E-2</c:v>
                </c:pt>
                <c:pt idx="21959">
                  <c:v>3.9728699999999999E-2</c:v>
                </c:pt>
                <c:pt idx="21960">
                  <c:v>4.0932999999999997E-2</c:v>
                </c:pt>
                <c:pt idx="21961">
                  <c:v>4.2112700000000003E-2</c:v>
                </c:pt>
                <c:pt idx="21962">
                  <c:v>4.32682E-2</c:v>
                </c:pt>
                <c:pt idx="21963">
                  <c:v>4.4400200000000001E-2</c:v>
                </c:pt>
                <c:pt idx="21964">
                  <c:v>4.5509300000000003E-2</c:v>
                </c:pt>
                <c:pt idx="21965">
                  <c:v>4.6596100000000001E-2</c:v>
                </c:pt>
                <c:pt idx="21966">
                  <c:v>4.7661299999999997E-2</c:v>
                </c:pt>
                <c:pt idx="21967">
                  <c:v>4.8705400000000003E-2</c:v>
                </c:pt>
                <c:pt idx="21968">
                  <c:v>4.9729200000000001E-2</c:v>
                </c:pt>
                <c:pt idx="21969">
                  <c:v>5.0733199999999999E-2</c:v>
                </c:pt>
                <c:pt idx="21970">
                  <c:v>5.1718E-2</c:v>
                </c:pt>
                <c:pt idx="21971">
                  <c:v>5.2684099999999998E-2</c:v>
                </c:pt>
                <c:pt idx="21972">
                  <c:v>5.3631999999999999E-2</c:v>
                </c:pt>
                <c:pt idx="21973">
                  <c:v>5.4562300000000001E-2</c:v>
                </c:pt>
                <c:pt idx="21974">
                  <c:v>5.5475400000000001E-2</c:v>
                </c:pt>
                <c:pt idx="21975">
                  <c:v>5.6371699999999997E-2</c:v>
                </c:pt>
                <c:pt idx="21976">
                  <c:v>5.7251900000000001E-2</c:v>
                </c:pt>
                <c:pt idx="21977">
                  <c:v>5.81162E-2</c:v>
                </c:pt>
                <c:pt idx="21978">
                  <c:v>5.8965099999999999E-2</c:v>
                </c:pt>
                <c:pt idx="21979">
                  <c:v>5.9798999999999998E-2</c:v>
                </c:pt>
                <c:pt idx="21980">
                  <c:v>6.0618100000000001E-2</c:v>
                </c:pt>
                <c:pt idx="21981">
                  <c:v>6.1422900000000002E-2</c:v>
                </c:pt>
                <c:pt idx="21982">
                  <c:v>6.2213400000000002E-2</c:v>
                </c:pt>
                <c:pt idx="21983">
                  <c:v>6.2989900000000001E-2</c:v>
                </c:pt>
                <c:pt idx="21984">
                  <c:v>6.3752500000000004E-2</c:v>
                </c:pt>
                <c:pt idx="21985">
                  <c:v>6.4501199999999995E-2</c:v>
                </c:pt>
                <c:pt idx="21986">
                  <c:v>6.5236000000000002E-2</c:v>
                </c:pt>
                <c:pt idx="21987">
                  <c:v>6.5957000000000002E-2</c:v>
                </c:pt>
                <c:pt idx="21988">
                  <c:v>6.6664100000000004E-2</c:v>
                </c:pt>
                <c:pt idx="21989">
                  <c:v>6.7357100000000003E-2</c:v>
                </c:pt>
                <c:pt idx="21990">
                  <c:v>6.8035899999999996E-2</c:v>
                </c:pt>
                <c:pt idx="21991">
                  <c:v>6.8700300000000006E-2</c:v>
                </c:pt>
                <c:pt idx="21992">
                  <c:v>6.9349999999999995E-2</c:v>
                </c:pt>
                <c:pt idx="21993">
                  <c:v>6.9984699999999997E-2</c:v>
                </c:pt>
                <c:pt idx="21994">
                  <c:v>7.0604200000000006E-2</c:v>
                </c:pt>
                <c:pt idx="21995">
                  <c:v>7.1208099999999996E-2</c:v>
                </c:pt>
                <c:pt idx="21996">
                  <c:v>7.1795800000000007E-2</c:v>
                </c:pt>
                <c:pt idx="21997">
                  <c:v>7.2366799999999995E-2</c:v>
                </c:pt>
                <c:pt idx="21998">
                  <c:v>7.2920600000000002E-2</c:v>
                </c:pt>
                <c:pt idx="21999">
                  <c:v>7.3456900000000006E-2</c:v>
                </c:pt>
                <c:pt idx="22000">
                  <c:v>7.3974799999999993E-2</c:v>
                </c:pt>
                <c:pt idx="22001">
                  <c:v>7.4473700000000004E-2</c:v>
                </c:pt>
                <c:pt idx="22002">
                  <c:v>7.4953000000000006E-2</c:v>
                </c:pt>
                <c:pt idx="22003">
                  <c:v>7.5411900000000004E-2</c:v>
                </c:pt>
                <c:pt idx="22004">
                  <c:v>7.5849700000000006E-2</c:v>
                </c:pt>
                <c:pt idx="22005">
                  <c:v>7.6265399999999997E-2</c:v>
                </c:pt>
                <c:pt idx="22006">
                  <c:v>7.6658000000000004E-2</c:v>
                </c:pt>
                <c:pt idx="22007">
                  <c:v>7.7026700000000003E-2</c:v>
                </c:pt>
                <c:pt idx="22008">
                  <c:v>7.7370599999999998E-2</c:v>
                </c:pt>
                <c:pt idx="22009">
                  <c:v>7.7688800000000002E-2</c:v>
                </c:pt>
                <c:pt idx="22010">
                  <c:v>7.7980300000000002E-2</c:v>
                </c:pt>
                <c:pt idx="22011">
                  <c:v>7.8243999999999994E-2</c:v>
                </c:pt>
                <c:pt idx="22012">
                  <c:v>7.8478900000000004E-2</c:v>
                </c:pt>
                <c:pt idx="22013">
                  <c:v>7.8684000000000004E-2</c:v>
                </c:pt>
                <c:pt idx="22014">
                  <c:v>7.8858200000000003E-2</c:v>
                </c:pt>
                <c:pt idx="22015">
                  <c:v>7.9000000000000001E-2</c:v>
                </c:pt>
                <c:pt idx="22016">
                  <c:v>7.9107300000000005E-2</c:v>
                </c:pt>
                <c:pt idx="22017">
                  <c:v>7.9179600000000003E-2</c:v>
                </c:pt>
                <c:pt idx="22018">
                  <c:v>7.9216700000000001E-2</c:v>
                </c:pt>
                <c:pt idx="22019">
                  <c:v>7.9217200000000002E-2</c:v>
                </c:pt>
                <c:pt idx="22020">
                  <c:v>7.91795E-2</c:v>
                </c:pt>
                <c:pt idx="22021">
                  <c:v>7.9102800000000001E-2</c:v>
                </c:pt>
                <c:pt idx="22022">
                  <c:v>7.8986000000000001E-2</c:v>
                </c:pt>
                <c:pt idx="22023">
                  <c:v>7.8827900000000006E-2</c:v>
                </c:pt>
                <c:pt idx="22024">
                  <c:v>7.8627600000000006E-2</c:v>
                </c:pt>
                <c:pt idx="22025">
                  <c:v>7.8383599999999998E-2</c:v>
                </c:pt>
                <c:pt idx="22026">
                  <c:v>7.8094999999999998E-2</c:v>
                </c:pt>
                <c:pt idx="22027">
                  <c:v>7.7760599999999999E-2</c:v>
                </c:pt>
                <c:pt idx="22028">
                  <c:v>7.7379600000000007E-2</c:v>
                </c:pt>
                <c:pt idx="22029">
                  <c:v>7.69508E-2</c:v>
                </c:pt>
                <c:pt idx="22030">
                  <c:v>7.6473299999999994E-2</c:v>
                </c:pt>
                <c:pt idx="22031">
                  <c:v>7.5946399999999997E-2</c:v>
                </c:pt>
                <c:pt idx="22032">
                  <c:v>7.5369099999999994E-2</c:v>
                </c:pt>
                <c:pt idx="22033">
                  <c:v>7.4740699999999993E-2</c:v>
                </c:pt>
                <c:pt idx="22034">
                  <c:v>7.4060200000000007E-2</c:v>
                </c:pt>
                <c:pt idx="22035">
                  <c:v>7.3327000000000003E-2</c:v>
                </c:pt>
                <c:pt idx="22036">
                  <c:v>7.2540199999999999E-2</c:v>
                </c:pt>
                <c:pt idx="22037">
                  <c:v>7.1699100000000002E-2</c:v>
                </c:pt>
                <c:pt idx="22038">
                  <c:v>7.0803099999999994E-2</c:v>
                </c:pt>
                <c:pt idx="22039">
                  <c:v>6.98516E-2</c:v>
                </c:pt>
                <c:pt idx="22040">
                  <c:v>6.8844000000000002E-2</c:v>
                </c:pt>
                <c:pt idx="22041">
                  <c:v>6.7780099999999996E-2</c:v>
                </c:pt>
                <c:pt idx="22042">
                  <c:v>6.6659300000000005E-2</c:v>
                </c:pt>
                <c:pt idx="22043">
                  <c:v>6.5481499999999998E-2</c:v>
                </c:pt>
                <c:pt idx="22044">
                  <c:v>6.4246499999999998E-2</c:v>
                </c:pt>
                <c:pt idx="22045">
                  <c:v>6.2953999999999996E-2</c:v>
                </c:pt>
                <c:pt idx="22046">
                  <c:v>6.1604100000000002E-2</c:v>
                </c:pt>
                <c:pt idx="22047">
                  <c:v>6.0196399999999997E-2</c:v>
                </c:pt>
                <c:pt idx="22048">
                  <c:v>5.8731199999999997E-2</c:v>
                </c:pt>
                <c:pt idx="22049">
                  <c:v>5.7208599999999998E-2</c:v>
                </c:pt>
                <c:pt idx="22050">
                  <c:v>5.5628799999999999E-2</c:v>
                </c:pt>
                <c:pt idx="22051">
                  <c:v>5.3992199999999997E-2</c:v>
                </c:pt>
                <c:pt idx="22052">
                  <c:v>5.2299199999999997E-2</c:v>
                </c:pt>
                <c:pt idx="22053">
                  <c:v>5.0550499999999998E-2</c:v>
                </c:pt>
                <c:pt idx="22054">
                  <c:v>4.8746499999999998E-2</c:v>
                </c:pt>
                <c:pt idx="22055">
                  <c:v>4.6887999999999999E-2</c:v>
                </c:pt>
                <c:pt idx="22056">
                  <c:v>4.4975800000000003E-2</c:v>
                </c:pt>
                <c:pt idx="22057">
                  <c:v>4.3010699999999999E-2</c:v>
                </c:pt>
                <c:pt idx="22058">
                  <c:v>4.0993700000000001E-2</c:v>
                </c:pt>
                <c:pt idx="22059">
                  <c:v>3.8925700000000001E-2</c:v>
                </c:pt>
                <c:pt idx="22060">
                  <c:v>3.6808E-2</c:v>
                </c:pt>
                <c:pt idx="22061">
                  <c:v>3.4641699999999997E-2</c:v>
                </c:pt>
                <c:pt idx="22062">
                  <c:v>3.24283E-2</c:v>
                </c:pt>
                <c:pt idx="22063">
                  <c:v>3.01692E-2</c:v>
                </c:pt>
                <c:pt idx="22064">
                  <c:v>2.78657E-2</c:v>
                </c:pt>
                <c:pt idx="22065">
                  <c:v>2.5519300000000002E-2</c:v>
                </c:pt>
                <c:pt idx="22066">
                  <c:v>2.3131800000000001E-2</c:v>
                </c:pt>
                <c:pt idx="22067">
                  <c:v>2.0704899999999998E-2</c:v>
                </c:pt>
                <c:pt idx="22068">
                  <c:v>1.82405E-2</c:v>
                </c:pt>
                <c:pt idx="22069">
                  <c:v>1.5740500000000001E-2</c:v>
                </c:pt>
                <c:pt idx="22070">
                  <c:v>1.3207099999999999E-2</c:v>
                </c:pt>
                <c:pt idx="22071">
                  <c:v>1.06423E-2</c:v>
                </c:pt>
                <c:pt idx="22072" formatCode="0.00E+00">
                  <c:v>8.0484200000000006E-3</c:v>
                </c:pt>
                <c:pt idx="22073" formatCode="0.00E+00">
                  <c:v>5.4275199999999999E-3</c:v>
                </c:pt>
                <c:pt idx="22074" formatCode="0.00E+00">
                  <c:v>2.78188E-3</c:v>
                </c:pt>
                <c:pt idx="22075" formatCode="0.00E+00">
                  <c:v>1.1388E-4</c:v>
                </c:pt>
                <c:pt idx="22076" formatCode="0.00E+00">
                  <c:v>-2.5739399999999998E-3</c:v>
                </c:pt>
                <c:pt idx="22077" formatCode="0.00E+00">
                  <c:v>-5.2792500000000001E-3</c:v>
                </c:pt>
                <c:pt idx="22078" formatCode="0.00E+00">
                  <c:v>-8.0002900000000002E-3</c:v>
                </c:pt>
                <c:pt idx="22079">
                  <c:v>-1.07346E-2</c:v>
                </c:pt>
                <c:pt idx="22080">
                  <c:v>-1.34784E-2</c:v>
                </c:pt>
                <c:pt idx="22081">
                  <c:v>-1.6228800000000002E-2</c:v>
                </c:pt>
                <c:pt idx="22082">
                  <c:v>-1.8983699999999999E-2</c:v>
                </c:pt>
                <c:pt idx="22083">
                  <c:v>-2.1740300000000001E-2</c:v>
                </c:pt>
                <c:pt idx="22084">
                  <c:v>-2.4495699999999999E-2</c:v>
                </c:pt>
                <c:pt idx="22085">
                  <c:v>-2.7246699999999999E-2</c:v>
                </c:pt>
                <c:pt idx="22086">
                  <c:v>-2.99904E-2</c:v>
                </c:pt>
                <c:pt idx="22087">
                  <c:v>-3.2724000000000003E-2</c:v>
                </c:pt>
                <c:pt idx="22088">
                  <c:v>-3.5444200000000002E-2</c:v>
                </c:pt>
                <c:pt idx="22089">
                  <c:v>-3.8148300000000003E-2</c:v>
                </c:pt>
                <c:pt idx="22090">
                  <c:v>-4.08332E-2</c:v>
                </c:pt>
                <c:pt idx="22091">
                  <c:v>-4.3496E-2</c:v>
                </c:pt>
                <c:pt idx="22092">
                  <c:v>-4.6133599999999997E-2</c:v>
                </c:pt>
                <c:pt idx="22093">
                  <c:v>-4.8742500000000001E-2</c:v>
                </c:pt>
                <c:pt idx="22094">
                  <c:v>-5.1319700000000003E-2</c:v>
                </c:pt>
                <c:pt idx="22095">
                  <c:v>-5.3861800000000001E-2</c:v>
                </c:pt>
                <c:pt idx="22096">
                  <c:v>-5.6365999999999999E-2</c:v>
                </c:pt>
                <c:pt idx="22097">
                  <c:v>-5.8829300000000001E-2</c:v>
                </c:pt>
                <c:pt idx="22098">
                  <c:v>-6.1248700000000003E-2</c:v>
                </c:pt>
                <c:pt idx="22099">
                  <c:v>-6.3621399999999995E-2</c:v>
                </c:pt>
                <c:pt idx="22100">
                  <c:v>-6.5944299999999997E-2</c:v>
                </c:pt>
                <c:pt idx="22101">
                  <c:v>-6.82146E-2</c:v>
                </c:pt>
                <c:pt idx="22102">
                  <c:v>-7.0429400000000003E-2</c:v>
                </c:pt>
                <c:pt idx="22103">
                  <c:v>-7.2585800000000006E-2</c:v>
                </c:pt>
                <c:pt idx="22104">
                  <c:v>-7.4680999999999997E-2</c:v>
                </c:pt>
                <c:pt idx="22105">
                  <c:v>-7.6712199999999994E-2</c:v>
                </c:pt>
                <c:pt idx="22106">
                  <c:v>-7.8676800000000005E-2</c:v>
                </c:pt>
                <c:pt idx="22107">
                  <c:v>-8.0572299999999999E-2</c:v>
                </c:pt>
                <c:pt idx="22108">
                  <c:v>-8.2395999999999997E-2</c:v>
                </c:pt>
                <c:pt idx="22109">
                  <c:v>-8.4145499999999998E-2</c:v>
                </c:pt>
                <c:pt idx="22110">
                  <c:v>-8.5818599999999995E-2</c:v>
                </c:pt>
                <c:pt idx="22111">
                  <c:v>-8.7412900000000002E-2</c:v>
                </c:pt>
                <c:pt idx="22112">
                  <c:v>-8.8926000000000005E-2</c:v>
                </c:pt>
                <c:pt idx="22113">
                  <c:v>-9.0355699999999997E-2</c:v>
                </c:pt>
                <c:pt idx="22114">
                  <c:v>-9.1699799999999998E-2</c:v>
                </c:pt>
                <c:pt idx="22115">
                  <c:v>-9.2956200000000003E-2</c:v>
                </c:pt>
                <c:pt idx="22116">
                  <c:v>-9.4122999999999998E-2</c:v>
                </c:pt>
                <c:pt idx="22117">
                  <c:v>-9.5198400000000002E-2</c:v>
                </c:pt>
                <c:pt idx="22118">
                  <c:v>-9.6180600000000005E-2</c:v>
                </c:pt>
                <c:pt idx="22119">
                  <c:v>-9.7068000000000002E-2</c:v>
                </c:pt>
                <c:pt idx="22120">
                  <c:v>-9.7859000000000002E-2</c:v>
                </c:pt>
                <c:pt idx="22121">
                  <c:v>-9.8552299999999995E-2</c:v>
                </c:pt>
                <c:pt idx="22122">
                  <c:v>-9.9146499999999999E-2</c:v>
                </c:pt>
                <c:pt idx="22123">
                  <c:v>-9.9640599999999996E-2</c:v>
                </c:pt>
                <c:pt idx="22124">
                  <c:v>-0.100033</c:v>
                </c:pt>
                <c:pt idx="22125">
                  <c:v>-0.100324</c:v>
                </c:pt>
                <c:pt idx="22126">
                  <c:v>-0.100512</c:v>
                </c:pt>
                <c:pt idx="22127">
                  <c:v>-0.100596</c:v>
                </c:pt>
                <c:pt idx="22128">
                  <c:v>-0.100577</c:v>
                </c:pt>
                <c:pt idx="22129">
                  <c:v>-0.100453</c:v>
                </c:pt>
                <c:pt idx="22130">
                  <c:v>-0.10022399999999999</c:v>
                </c:pt>
                <c:pt idx="22131">
                  <c:v>-9.9890800000000002E-2</c:v>
                </c:pt>
                <c:pt idx="22132">
                  <c:v>-9.9451999999999999E-2</c:v>
                </c:pt>
                <c:pt idx="22133">
                  <c:v>-9.8908200000000002E-2</c:v>
                </c:pt>
                <c:pt idx="22134">
                  <c:v>-9.8259600000000002E-2</c:v>
                </c:pt>
                <c:pt idx="22135">
                  <c:v>-9.7506599999999999E-2</c:v>
                </c:pt>
                <c:pt idx="22136">
                  <c:v>-9.6649600000000002E-2</c:v>
                </c:pt>
                <c:pt idx="22137">
                  <c:v>-9.5689300000000005E-2</c:v>
                </c:pt>
                <c:pt idx="22138">
                  <c:v>-9.4626600000000005E-2</c:v>
                </c:pt>
                <c:pt idx="22139">
                  <c:v>-9.3462400000000001E-2</c:v>
                </c:pt>
                <c:pt idx="22140">
                  <c:v>-9.2197600000000005E-2</c:v>
                </c:pt>
                <c:pt idx="22141">
                  <c:v>-9.0833399999999995E-2</c:v>
                </c:pt>
                <c:pt idx="22142">
                  <c:v>-8.93708E-2</c:v>
                </c:pt>
                <c:pt idx="22143">
                  <c:v>-8.7811100000000003E-2</c:v>
                </c:pt>
                <c:pt idx="22144">
                  <c:v>-8.6155999999999996E-2</c:v>
                </c:pt>
                <c:pt idx="22145">
                  <c:v>-8.4407300000000005E-2</c:v>
                </c:pt>
                <c:pt idx="22146">
                  <c:v>-8.2566700000000007E-2</c:v>
                </c:pt>
                <c:pt idx="22147">
                  <c:v>-8.0636200000000005E-2</c:v>
                </c:pt>
                <c:pt idx="22148">
                  <c:v>-7.8617599999999996E-2</c:v>
                </c:pt>
                <c:pt idx="22149">
                  <c:v>-7.6512999999999998E-2</c:v>
                </c:pt>
                <c:pt idx="22150">
                  <c:v>-7.4324500000000002E-2</c:v>
                </c:pt>
                <c:pt idx="22151">
                  <c:v>-7.2054400000000005E-2</c:v>
                </c:pt>
                <c:pt idx="22152">
                  <c:v>-6.9705299999999998E-2</c:v>
                </c:pt>
                <c:pt idx="22153">
                  <c:v>-6.7280000000000006E-2</c:v>
                </c:pt>
                <c:pt idx="22154">
                  <c:v>-6.4781199999999997E-2</c:v>
                </c:pt>
                <c:pt idx="22155">
                  <c:v>-6.2211299999999997E-2</c:v>
                </c:pt>
                <c:pt idx="22156">
                  <c:v>-5.9573000000000001E-2</c:v>
                </c:pt>
                <c:pt idx="22157">
                  <c:v>-5.6869200000000002E-2</c:v>
                </c:pt>
                <c:pt idx="22158">
                  <c:v>-5.4102900000000002E-2</c:v>
                </c:pt>
                <c:pt idx="22159">
                  <c:v>-5.1277299999999998E-2</c:v>
                </c:pt>
                <c:pt idx="22160">
                  <c:v>-4.8395500000000001E-2</c:v>
                </c:pt>
                <c:pt idx="22161">
                  <c:v>-4.5460899999999999E-2</c:v>
                </c:pt>
                <c:pt idx="22162">
                  <c:v>-4.2476899999999998E-2</c:v>
                </c:pt>
                <c:pt idx="22163">
                  <c:v>-3.94469E-2</c:v>
                </c:pt>
                <c:pt idx="22164">
                  <c:v>-3.6374099999999999E-2</c:v>
                </c:pt>
                <c:pt idx="22165">
                  <c:v>-3.3262100000000003E-2</c:v>
                </c:pt>
                <c:pt idx="22166">
                  <c:v>-3.0114200000000001E-2</c:v>
                </c:pt>
                <c:pt idx="22167">
                  <c:v>-2.6934E-2</c:v>
                </c:pt>
                <c:pt idx="22168">
                  <c:v>-2.3725E-2</c:v>
                </c:pt>
                <c:pt idx="22169">
                  <c:v>-2.0490899999999999E-2</c:v>
                </c:pt>
                <c:pt idx="22170">
                  <c:v>-1.7235299999999999E-2</c:v>
                </c:pt>
                <c:pt idx="22171">
                  <c:v>-1.3961899999999999E-2</c:v>
                </c:pt>
                <c:pt idx="22172">
                  <c:v>-1.06745E-2</c:v>
                </c:pt>
                <c:pt idx="22173" formatCode="0.00E+00">
                  <c:v>-7.3768899999999997E-3</c:v>
                </c:pt>
                <c:pt idx="22174" formatCode="0.00E+00">
                  <c:v>-4.07274E-3</c:v>
                </c:pt>
                <c:pt idx="22175" formatCode="0.00E+00">
                  <c:v>-7.6572599999999999E-4</c:v>
                </c:pt>
                <c:pt idx="22176" formatCode="0.00E+00">
                  <c:v>2.54047E-3</c:v>
                </c:pt>
                <c:pt idx="22177" formatCode="0.00E+00">
                  <c:v>5.8421100000000002E-3</c:v>
                </c:pt>
                <c:pt idx="22178" formatCode="0.00E+00">
                  <c:v>9.1354599999999998E-3</c:v>
                </c:pt>
                <c:pt idx="22179">
                  <c:v>1.24168E-2</c:v>
                </c:pt>
                <c:pt idx="22180">
                  <c:v>1.5682399999999999E-2</c:v>
                </c:pt>
                <c:pt idx="22181">
                  <c:v>1.89287E-2</c:v>
                </c:pt>
                <c:pt idx="22182">
                  <c:v>2.2151799999999999E-2</c:v>
                </c:pt>
                <c:pt idx="22183">
                  <c:v>2.5348099999999998E-2</c:v>
                </c:pt>
                <c:pt idx="22184">
                  <c:v>2.8514000000000001E-2</c:v>
                </c:pt>
                <c:pt idx="22185">
                  <c:v>3.1646100000000003E-2</c:v>
                </c:pt>
                <c:pt idx="22186">
                  <c:v>3.4741000000000001E-2</c:v>
                </c:pt>
                <c:pt idx="22187">
                  <c:v>3.7795299999999997E-2</c:v>
                </c:pt>
                <c:pt idx="22188">
                  <c:v>4.0805599999999997E-2</c:v>
                </c:pt>
                <c:pt idx="22189">
                  <c:v>4.3768599999999998E-2</c:v>
                </c:pt>
                <c:pt idx="22190">
                  <c:v>4.6681E-2</c:v>
                </c:pt>
                <c:pt idx="22191">
                  <c:v>4.9539800000000002E-2</c:v>
                </c:pt>
                <c:pt idx="22192">
                  <c:v>5.2342199999999998E-2</c:v>
                </c:pt>
                <c:pt idx="22193">
                  <c:v>5.5085099999999998E-2</c:v>
                </c:pt>
                <c:pt idx="22194">
                  <c:v>5.7765700000000003E-2</c:v>
                </c:pt>
                <c:pt idx="22195">
                  <c:v>6.0381299999999999E-2</c:v>
                </c:pt>
                <c:pt idx="22196">
                  <c:v>6.2929200000000005E-2</c:v>
                </c:pt>
                <c:pt idx="22197">
                  <c:v>6.5406599999999995E-2</c:v>
                </c:pt>
                <c:pt idx="22198">
                  <c:v>6.7811200000000002E-2</c:v>
                </c:pt>
                <c:pt idx="22199">
                  <c:v>7.01402E-2</c:v>
                </c:pt>
                <c:pt idx="22200">
                  <c:v>7.2391399999999995E-2</c:v>
                </c:pt>
                <c:pt idx="22201">
                  <c:v>7.4562500000000004E-2</c:v>
                </c:pt>
                <c:pt idx="22202">
                  <c:v>7.6651499999999997E-2</c:v>
                </c:pt>
                <c:pt idx="22203">
                  <c:v>7.8656500000000004E-2</c:v>
                </c:pt>
                <c:pt idx="22204">
                  <c:v>8.05757E-2</c:v>
                </c:pt>
                <c:pt idx="22205">
                  <c:v>8.2407400000000006E-2</c:v>
                </c:pt>
                <c:pt idx="22206">
                  <c:v>8.4150199999999994E-2</c:v>
                </c:pt>
                <c:pt idx="22207">
                  <c:v>8.5802400000000001E-2</c:v>
                </c:pt>
                <c:pt idx="22208">
                  <c:v>8.7362899999999993E-2</c:v>
                </c:pt>
                <c:pt idx="22209">
                  <c:v>8.8830300000000001E-2</c:v>
                </c:pt>
                <c:pt idx="22210">
                  <c:v>9.0203599999999995E-2</c:v>
                </c:pt>
                <c:pt idx="22211">
                  <c:v>9.1481999999999994E-2</c:v>
                </c:pt>
                <c:pt idx="22212">
                  <c:v>9.2664499999999997E-2</c:v>
                </c:pt>
                <c:pt idx="22213">
                  <c:v>9.3750299999999995E-2</c:v>
                </c:pt>
                <c:pt idx="22214">
                  <c:v>9.4739000000000004E-2</c:v>
                </c:pt>
                <c:pt idx="22215">
                  <c:v>9.5630000000000007E-2</c:v>
                </c:pt>
                <c:pt idx="22216">
                  <c:v>9.6422999999999995E-2</c:v>
                </c:pt>
                <c:pt idx="22217">
                  <c:v>9.7117800000000004E-2</c:v>
                </c:pt>
                <c:pt idx="22218">
                  <c:v>9.7714300000000004E-2</c:v>
                </c:pt>
                <c:pt idx="22219">
                  <c:v>9.8212800000000003E-2</c:v>
                </c:pt>
                <c:pt idx="22220">
                  <c:v>9.8613500000000007E-2</c:v>
                </c:pt>
                <c:pt idx="22221">
                  <c:v>9.8916699999999996E-2</c:v>
                </c:pt>
                <c:pt idx="22222">
                  <c:v>9.9123000000000003E-2</c:v>
                </c:pt>
                <c:pt idx="22223">
                  <c:v>9.9232799999999996E-2</c:v>
                </c:pt>
                <c:pt idx="22224">
                  <c:v>9.9246699999999993E-2</c:v>
                </c:pt>
                <c:pt idx="22225">
                  <c:v>9.9165600000000007E-2</c:v>
                </c:pt>
                <c:pt idx="22226">
                  <c:v>9.8990300000000003E-2</c:v>
                </c:pt>
                <c:pt idx="22227">
                  <c:v>9.8721799999999998E-2</c:v>
                </c:pt>
                <c:pt idx="22228">
                  <c:v>9.8361199999999996E-2</c:v>
                </c:pt>
                <c:pt idx="22229">
                  <c:v>9.7909899999999994E-2</c:v>
                </c:pt>
                <c:pt idx="22230">
                  <c:v>9.7369300000000006E-2</c:v>
                </c:pt>
                <c:pt idx="22231">
                  <c:v>9.6740900000000005E-2</c:v>
                </c:pt>
                <c:pt idx="22232">
                  <c:v>9.6026200000000006E-2</c:v>
                </c:pt>
                <c:pt idx="22233">
                  <c:v>9.52268E-2</c:v>
                </c:pt>
                <c:pt idx="22234">
                  <c:v>9.4344499999999998E-2</c:v>
                </c:pt>
                <c:pt idx="22235">
                  <c:v>9.33813E-2</c:v>
                </c:pt>
                <c:pt idx="22236">
                  <c:v>9.2339099999999993E-2</c:v>
                </c:pt>
                <c:pt idx="22237">
                  <c:v>9.1219999999999996E-2</c:v>
                </c:pt>
                <c:pt idx="22238">
                  <c:v>9.0026400000000006E-2</c:v>
                </c:pt>
                <c:pt idx="22239">
                  <c:v>8.87603E-2</c:v>
                </c:pt>
                <c:pt idx="22240">
                  <c:v>8.7424000000000002E-2</c:v>
                </c:pt>
                <c:pt idx="22241">
                  <c:v>8.6019999999999999E-2</c:v>
                </c:pt>
                <c:pt idx="22242">
                  <c:v>8.4550600000000004E-2</c:v>
                </c:pt>
                <c:pt idx="22243">
                  <c:v>8.3018499999999995E-2</c:v>
                </c:pt>
                <c:pt idx="22244">
                  <c:v>8.1425999999999998E-2</c:v>
                </c:pt>
                <c:pt idx="22245">
                  <c:v>7.9775700000000005E-2</c:v>
                </c:pt>
                <c:pt idx="22246">
                  <c:v>7.8070200000000006E-2</c:v>
                </c:pt>
                <c:pt idx="22247">
                  <c:v>7.6312099999999994E-2</c:v>
                </c:pt>
                <c:pt idx="22248">
                  <c:v>7.4504399999999998E-2</c:v>
                </c:pt>
                <c:pt idx="22249">
                  <c:v>7.2649599999999995E-2</c:v>
                </c:pt>
                <c:pt idx="22250">
                  <c:v>7.0750400000000005E-2</c:v>
                </c:pt>
                <c:pt idx="22251">
                  <c:v>6.8809800000000004E-2</c:v>
                </c:pt>
                <c:pt idx="22252">
                  <c:v>6.6830500000000001E-2</c:v>
                </c:pt>
                <c:pt idx="22253">
                  <c:v>6.4815399999999995E-2</c:v>
                </c:pt>
                <c:pt idx="22254">
                  <c:v>6.2767400000000001E-2</c:v>
                </c:pt>
                <c:pt idx="22255">
                  <c:v>6.0689399999999998E-2</c:v>
                </c:pt>
                <c:pt idx="22256">
                  <c:v>5.8584200000000003E-2</c:v>
                </c:pt>
                <c:pt idx="22257">
                  <c:v>5.6454600000000001E-2</c:v>
                </c:pt>
                <c:pt idx="22258">
                  <c:v>5.4303499999999998E-2</c:v>
                </c:pt>
                <c:pt idx="22259">
                  <c:v>5.2133800000000001E-2</c:v>
                </c:pt>
                <c:pt idx="22260">
                  <c:v>4.9948199999999998E-2</c:v>
                </c:pt>
                <c:pt idx="22261">
                  <c:v>4.7749600000000003E-2</c:v>
                </c:pt>
                <c:pt idx="22262">
                  <c:v>4.5540700000000003E-2</c:v>
                </c:pt>
                <c:pt idx="22263">
                  <c:v>4.3324300000000003E-2</c:v>
                </c:pt>
                <c:pt idx="22264">
                  <c:v>4.1103099999999997E-2</c:v>
                </c:pt>
                <c:pt idx="22265">
                  <c:v>3.8879700000000003E-2</c:v>
                </c:pt>
                <c:pt idx="22266">
                  <c:v>3.6656800000000003E-2</c:v>
                </c:pt>
                <c:pt idx="22267">
                  <c:v>3.4437200000000001E-2</c:v>
                </c:pt>
                <c:pt idx="22268">
                  <c:v>3.2223300000000003E-2</c:v>
                </c:pt>
                <c:pt idx="22269">
                  <c:v>3.0017700000000001E-2</c:v>
                </c:pt>
                <c:pt idx="22270">
                  <c:v>2.7822900000000001E-2</c:v>
                </c:pt>
                <c:pt idx="22271">
                  <c:v>2.5641299999999999E-2</c:v>
                </c:pt>
                <c:pt idx="22272">
                  <c:v>2.3475200000000002E-2</c:v>
                </c:pt>
                <c:pt idx="22273">
                  <c:v>2.13268E-2</c:v>
                </c:pt>
                <c:pt idx="22274">
                  <c:v>1.9198300000000001E-2</c:v>
                </c:pt>
                <c:pt idx="22275">
                  <c:v>1.7092E-2</c:v>
                </c:pt>
                <c:pt idx="22276">
                  <c:v>1.50099E-2</c:v>
                </c:pt>
                <c:pt idx="22277">
                  <c:v>1.29541E-2</c:v>
                </c:pt>
                <c:pt idx="22278">
                  <c:v>1.0926399999999999E-2</c:v>
                </c:pt>
                <c:pt idx="22279" formatCode="0.00E+00">
                  <c:v>8.9285700000000003E-3</c:v>
                </c:pt>
                <c:pt idx="22280" formatCode="0.00E+00">
                  <c:v>6.9624400000000003E-3</c:v>
                </c:pt>
                <c:pt idx="22281" formatCode="0.00E+00">
                  <c:v>5.02966E-3</c:v>
                </c:pt>
                <c:pt idx="22282" formatCode="0.00E+00">
                  <c:v>3.1318299999999999E-3</c:v>
                </c:pt>
                <c:pt idx="22283" formatCode="0.00E+00">
                  <c:v>1.2704700000000001E-3</c:v>
                </c:pt>
                <c:pt idx="22284" formatCode="0.00E+00">
                  <c:v>-5.5302599999999997E-4</c:v>
                </c:pt>
                <c:pt idx="22285" formatCode="0.00E+00">
                  <c:v>-2.3373700000000001E-3</c:v>
                </c:pt>
                <c:pt idx="22286" formatCode="0.00E+00">
                  <c:v>-4.0813100000000003E-3</c:v>
                </c:pt>
                <c:pt idx="22287" formatCode="0.00E+00">
                  <c:v>-5.7837000000000001E-3</c:v>
                </c:pt>
                <c:pt idx="22288" formatCode="0.00E+00">
                  <c:v>-7.4435200000000003E-3</c:v>
                </c:pt>
                <c:pt idx="22289" formatCode="0.00E+00">
                  <c:v>-9.0598799999999993E-3</c:v>
                </c:pt>
                <c:pt idx="22290">
                  <c:v>-1.06319E-2</c:v>
                </c:pt>
                <c:pt idx="22291">
                  <c:v>-1.2158800000000001E-2</c:v>
                </c:pt>
                <c:pt idx="22292">
                  <c:v>-1.3639800000000001E-2</c:v>
                </c:pt>
                <c:pt idx="22293">
                  <c:v>-1.5074300000000001E-2</c:v>
                </c:pt>
                <c:pt idx="22294">
                  <c:v>-1.6461799999999999E-2</c:v>
                </c:pt>
                <c:pt idx="22295">
                  <c:v>-1.7802100000000001E-2</c:v>
                </c:pt>
                <c:pt idx="22296">
                  <c:v>-1.9094699999999999E-2</c:v>
                </c:pt>
                <c:pt idx="22297">
                  <c:v>-2.03395E-2</c:v>
                </c:pt>
                <c:pt idx="22298">
                  <c:v>-2.1536400000000001E-2</c:v>
                </c:pt>
                <c:pt idx="22299">
                  <c:v>-2.2685299999999999E-2</c:v>
                </c:pt>
                <c:pt idx="22300">
                  <c:v>-2.37862E-2</c:v>
                </c:pt>
                <c:pt idx="22301">
                  <c:v>-2.4839300000000002E-2</c:v>
                </c:pt>
                <c:pt idx="22302">
                  <c:v>-2.5844700000000002E-2</c:v>
                </c:pt>
                <c:pt idx="22303">
                  <c:v>-2.6802599999999999E-2</c:v>
                </c:pt>
                <c:pt idx="22304">
                  <c:v>-2.7713399999999999E-2</c:v>
                </c:pt>
                <c:pt idx="22305">
                  <c:v>-2.8577499999999999E-2</c:v>
                </c:pt>
                <c:pt idx="22306">
                  <c:v>-2.9395299999999999E-2</c:v>
                </c:pt>
                <c:pt idx="22307">
                  <c:v>-3.0167599999999999E-2</c:v>
                </c:pt>
                <c:pt idx="22308">
                  <c:v>-3.0895100000000002E-2</c:v>
                </c:pt>
                <c:pt idx="22309">
                  <c:v>-3.1578299999999997E-2</c:v>
                </c:pt>
                <c:pt idx="22310">
                  <c:v>-3.2217999999999997E-2</c:v>
                </c:pt>
                <c:pt idx="22311">
                  <c:v>-3.2815200000000003E-2</c:v>
                </c:pt>
                <c:pt idx="22312">
                  <c:v>-3.3370799999999999E-2</c:v>
                </c:pt>
                <c:pt idx="22313">
                  <c:v>-3.3885600000000002E-2</c:v>
                </c:pt>
                <c:pt idx="22314">
                  <c:v>-3.4360700000000001E-2</c:v>
                </c:pt>
                <c:pt idx="22315">
                  <c:v>-3.4797300000000003E-2</c:v>
                </c:pt>
                <c:pt idx="22316">
                  <c:v>-3.5196499999999999E-2</c:v>
                </c:pt>
                <c:pt idx="22317">
                  <c:v>-3.5559399999999998E-2</c:v>
                </c:pt>
                <c:pt idx="22318">
                  <c:v>-3.58874E-2</c:v>
                </c:pt>
                <c:pt idx="22319">
                  <c:v>-3.6181699999999997E-2</c:v>
                </c:pt>
                <c:pt idx="22320">
                  <c:v>-3.6443299999999998E-2</c:v>
                </c:pt>
                <c:pt idx="22321">
                  <c:v>-3.6673699999999997E-2</c:v>
                </c:pt>
                <c:pt idx="22322">
                  <c:v>-3.68741E-2</c:v>
                </c:pt>
                <c:pt idx="22323">
                  <c:v>-3.7046099999999998E-2</c:v>
                </c:pt>
                <c:pt idx="22324">
                  <c:v>-3.7191099999999998E-2</c:v>
                </c:pt>
                <c:pt idx="22325">
                  <c:v>-3.7310299999999998E-2</c:v>
                </c:pt>
                <c:pt idx="22326">
                  <c:v>-3.7405300000000002E-2</c:v>
                </c:pt>
                <c:pt idx="22327">
                  <c:v>-3.7477299999999998E-2</c:v>
                </c:pt>
                <c:pt idx="22328">
                  <c:v>-3.7527699999999997E-2</c:v>
                </c:pt>
                <c:pt idx="22329">
                  <c:v>-3.7557699999999999E-2</c:v>
                </c:pt>
                <c:pt idx="22330">
                  <c:v>-3.7568699999999997E-2</c:v>
                </c:pt>
                <c:pt idx="22331">
                  <c:v>-3.7562100000000001E-2</c:v>
                </c:pt>
                <c:pt idx="22332">
                  <c:v>-3.7539400000000001E-2</c:v>
                </c:pt>
                <c:pt idx="22333">
                  <c:v>-3.7502000000000001E-2</c:v>
                </c:pt>
                <c:pt idx="22334">
                  <c:v>-3.7451100000000001E-2</c:v>
                </c:pt>
                <c:pt idx="22335">
                  <c:v>-3.7388100000000001E-2</c:v>
                </c:pt>
                <c:pt idx="22336">
                  <c:v>-3.7314300000000002E-2</c:v>
                </c:pt>
                <c:pt idx="22337">
                  <c:v>-3.7231100000000003E-2</c:v>
                </c:pt>
                <c:pt idx="22338">
                  <c:v>-3.7139900000000003E-2</c:v>
                </c:pt>
                <c:pt idx="22339">
                  <c:v>-3.7041699999999997E-2</c:v>
                </c:pt>
                <c:pt idx="22340">
                  <c:v>-3.6937699999999997E-2</c:v>
                </c:pt>
                <c:pt idx="22341">
                  <c:v>-3.6829000000000001E-2</c:v>
                </c:pt>
                <c:pt idx="22342">
                  <c:v>-3.6716600000000002E-2</c:v>
                </c:pt>
                <c:pt idx="22343">
                  <c:v>-3.6601399999999999E-2</c:v>
                </c:pt>
                <c:pt idx="22344">
                  <c:v>-3.6484599999999999E-2</c:v>
                </c:pt>
                <c:pt idx="22345">
                  <c:v>-3.6367400000000001E-2</c:v>
                </c:pt>
                <c:pt idx="22346">
                  <c:v>-3.6250699999999997E-2</c:v>
                </c:pt>
                <c:pt idx="22347">
                  <c:v>-3.6135399999999998E-2</c:v>
                </c:pt>
                <c:pt idx="22348">
                  <c:v>-3.60223E-2</c:v>
                </c:pt>
                <c:pt idx="22349">
                  <c:v>-3.5912199999999998E-2</c:v>
                </c:pt>
                <c:pt idx="22350">
                  <c:v>-3.58056E-2</c:v>
                </c:pt>
                <c:pt idx="22351">
                  <c:v>-3.57033E-2</c:v>
                </c:pt>
                <c:pt idx="22352">
                  <c:v>-3.56058E-2</c:v>
                </c:pt>
                <c:pt idx="22353">
                  <c:v>-3.5513400000000001E-2</c:v>
                </c:pt>
                <c:pt idx="22354">
                  <c:v>-3.5426600000000003E-2</c:v>
                </c:pt>
                <c:pt idx="22355">
                  <c:v>-3.53459E-2</c:v>
                </c:pt>
                <c:pt idx="22356">
                  <c:v>-3.5271999999999998E-2</c:v>
                </c:pt>
                <c:pt idx="22357">
                  <c:v>-3.5205300000000002E-2</c:v>
                </c:pt>
                <c:pt idx="22358">
                  <c:v>-3.51461E-2</c:v>
                </c:pt>
                <c:pt idx="22359">
                  <c:v>-3.5094500000000001E-2</c:v>
                </c:pt>
                <c:pt idx="22360">
                  <c:v>-3.5050699999999997E-2</c:v>
                </c:pt>
                <c:pt idx="22361">
                  <c:v>-3.5014499999999997E-2</c:v>
                </c:pt>
                <c:pt idx="22362">
                  <c:v>-3.4986000000000003E-2</c:v>
                </c:pt>
                <c:pt idx="22363">
                  <c:v>-3.49649E-2</c:v>
                </c:pt>
                <c:pt idx="22364">
                  <c:v>-3.4951000000000003E-2</c:v>
                </c:pt>
                <c:pt idx="22365">
                  <c:v>-3.4944099999999999E-2</c:v>
                </c:pt>
                <c:pt idx="22366">
                  <c:v>-3.4944000000000003E-2</c:v>
                </c:pt>
                <c:pt idx="22367">
                  <c:v>-3.4950500000000002E-2</c:v>
                </c:pt>
                <c:pt idx="22368">
                  <c:v>-3.4962899999999998E-2</c:v>
                </c:pt>
                <c:pt idx="22369">
                  <c:v>-3.4980799999999999E-2</c:v>
                </c:pt>
                <c:pt idx="22370">
                  <c:v>-3.5003399999999997E-2</c:v>
                </c:pt>
                <c:pt idx="22371">
                  <c:v>-3.5030100000000002E-2</c:v>
                </c:pt>
                <c:pt idx="22372">
                  <c:v>-3.5060099999999997E-2</c:v>
                </c:pt>
                <c:pt idx="22373">
                  <c:v>-3.5093100000000002E-2</c:v>
                </c:pt>
                <c:pt idx="22374">
                  <c:v>-3.5128300000000001E-2</c:v>
                </c:pt>
                <c:pt idx="22375">
                  <c:v>-3.5165200000000001E-2</c:v>
                </c:pt>
                <c:pt idx="22376">
                  <c:v>-3.5202999999999998E-2</c:v>
                </c:pt>
                <c:pt idx="22377">
                  <c:v>-3.52407E-2</c:v>
                </c:pt>
                <c:pt idx="22378">
                  <c:v>-3.5277200000000002E-2</c:v>
                </c:pt>
                <c:pt idx="22379">
                  <c:v>-3.5311700000000001E-2</c:v>
                </c:pt>
                <c:pt idx="22380">
                  <c:v>-3.5342800000000001E-2</c:v>
                </c:pt>
                <c:pt idx="22381">
                  <c:v>-3.5369200000000003E-2</c:v>
                </c:pt>
                <c:pt idx="22382">
                  <c:v>-3.53896E-2</c:v>
                </c:pt>
                <c:pt idx="22383">
                  <c:v>-3.5402900000000001E-2</c:v>
                </c:pt>
                <c:pt idx="22384">
                  <c:v>-3.54077E-2</c:v>
                </c:pt>
                <c:pt idx="22385">
                  <c:v>-3.5403200000000003E-2</c:v>
                </c:pt>
                <c:pt idx="22386">
                  <c:v>-3.5388200000000002E-2</c:v>
                </c:pt>
                <c:pt idx="22387">
                  <c:v>-3.53616E-2</c:v>
                </c:pt>
                <c:pt idx="22388">
                  <c:v>-3.5322100000000002E-2</c:v>
                </c:pt>
                <c:pt idx="22389">
                  <c:v>-3.52687E-2</c:v>
                </c:pt>
                <c:pt idx="22390">
                  <c:v>-3.52004E-2</c:v>
                </c:pt>
                <c:pt idx="22391">
                  <c:v>-3.5116099999999997E-2</c:v>
                </c:pt>
                <c:pt idx="22392">
                  <c:v>-3.5014400000000001E-2</c:v>
                </c:pt>
                <c:pt idx="22393">
                  <c:v>-3.48942E-2</c:v>
                </c:pt>
                <c:pt idx="22394">
                  <c:v>-3.4753899999999997E-2</c:v>
                </c:pt>
                <c:pt idx="22395">
                  <c:v>-3.4591700000000003E-2</c:v>
                </c:pt>
                <c:pt idx="22396">
                  <c:v>-3.4405999999999999E-2</c:v>
                </c:pt>
                <c:pt idx="22397">
                  <c:v>-3.4195700000000002E-2</c:v>
                </c:pt>
                <c:pt idx="22398">
                  <c:v>-3.3959999999999997E-2</c:v>
                </c:pt>
                <c:pt idx="22399">
                  <c:v>-3.3697900000000003E-2</c:v>
                </c:pt>
                <c:pt idx="22400">
                  <c:v>-3.3408599999999997E-2</c:v>
                </c:pt>
                <c:pt idx="22401">
                  <c:v>-3.3090899999999999E-2</c:v>
                </c:pt>
                <c:pt idx="22402">
                  <c:v>-3.2743899999999999E-2</c:v>
                </c:pt>
                <c:pt idx="22403">
                  <c:v>-3.2366499999999999E-2</c:v>
                </c:pt>
                <c:pt idx="22404">
                  <c:v>-3.1957600000000003E-2</c:v>
                </c:pt>
                <c:pt idx="22405">
                  <c:v>-3.1516200000000001E-2</c:v>
                </c:pt>
                <c:pt idx="22406">
                  <c:v>-3.1041200000000001E-2</c:v>
                </c:pt>
                <c:pt idx="22407">
                  <c:v>-3.0531800000000001E-2</c:v>
                </c:pt>
                <c:pt idx="22408">
                  <c:v>-2.9987E-2</c:v>
                </c:pt>
                <c:pt idx="22409">
                  <c:v>-2.9406000000000002E-2</c:v>
                </c:pt>
                <c:pt idx="22410">
                  <c:v>-2.8788000000000001E-2</c:v>
                </c:pt>
                <c:pt idx="22411">
                  <c:v>-2.8132500000000001E-2</c:v>
                </c:pt>
                <c:pt idx="22412">
                  <c:v>-2.7438899999999999E-2</c:v>
                </c:pt>
                <c:pt idx="22413">
                  <c:v>-2.67067E-2</c:v>
                </c:pt>
                <c:pt idx="22414">
                  <c:v>-2.59356E-2</c:v>
                </c:pt>
                <c:pt idx="22415">
                  <c:v>-2.5125000000000001E-2</c:v>
                </c:pt>
                <c:pt idx="22416">
                  <c:v>-2.4274500000000001E-2</c:v>
                </c:pt>
                <c:pt idx="22417">
                  <c:v>-2.3383999999999999E-2</c:v>
                </c:pt>
                <c:pt idx="22418">
                  <c:v>-2.2453299999999999E-2</c:v>
                </c:pt>
                <c:pt idx="22419">
                  <c:v>-2.14822E-2</c:v>
                </c:pt>
                <c:pt idx="22420">
                  <c:v>-2.0470499999999999E-2</c:v>
                </c:pt>
                <c:pt idx="22421">
                  <c:v>-1.9418000000000001E-2</c:v>
                </c:pt>
                <c:pt idx="22422">
                  <c:v>-1.83251E-2</c:v>
                </c:pt>
                <c:pt idx="22423">
                  <c:v>-1.71919E-2</c:v>
                </c:pt>
                <c:pt idx="22424">
                  <c:v>-1.60187E-2</c:v>
                </c:pt>
                <c:pt idx="22425">
                  <c:v>-1.4806E-2</c:v>
                </c:pt>
                <c:pt idx="22426">
                  <c:v>-1.3554399999999999E-2</c:v>
                </c:pt>
                <c:pt idx="22427">
                  <c:v>-1.22649E-2</c:v>
                </c:pt>
                <c:pt idx="22428">
                  <c:v>-1.0938399999999999E-2</c:v>
                </c:pt>
                <c:pt idx="22429" formatCode="0.00E+00">
                  <c:v>-9.5756699999999997E-3</c:v>
                </c:pt>
                <c:pt idx="22430" formatCode="0.00E+00">
                  <c:v>-8.1777699999999991E-3</c:v>
                </c:pt>
                <c:pt idx="22431" formatCode="0.00E+00">
                  <c:v>-6.7454200000000002E-3</c:v>
                </c:pt>
                <c:pt idx="22432" formatCode="0.00E+00">
                  <c:v>-5.2794900000000004E-3</c:v>
                </c:pt>
                <c:pt idx="22433" formatCode="0.00E+00">
                  <c:v>-3.78109E-3</c:v>
                </c:pt>
                <c:pt idx="22434" formatCode="0.00E+00">
                  <c:v>-2.2513199999999998E-3</c:v>
                </c:pt>
                <c:pt idx="22435" formatCode="0.00E+00">
                  <c:v>-6.9114600000000001E-4</c:v>
                </c:pt>
                <c:pt idx="22436" formatCode="0.00E+00">
                  <c:v>8.9857100000000003E-4</c:v>
                </c:pt>
                <c:pt idx="22437" formatCode="0.00E+00">
                  <c:v>2.5167599999999998E-3</c:v>
                </c:pt>
                <c:pt idx="22438" formatCode="0.00E+00">
                  <c:v>4.1619200000000004E-3</c:v>
                </c:pt>
                <c:pt idx="22439" formatCode="0.00E+00">
                  <c:v>5.8323799999999999E-3</c:v>
                </c:pt>
                <c:pt idx="22440" formatCode="0.00E+00">
                  <c:v>7.5264700000000004E-3</c:v>
                </c:pt>
                <c:pt idx="22441" formatCode="0.00E+00">
                  <c:v>9.2423000000000002E-3</c:v>
                </c:pt>
                <c:pt idx="22442">
                  <c:v>1.0977799999999999E-2</c:v>
                </c:pt>
                <c:pt idx="22443">
                  <c:v>1.27312E-2</c:v>
                </c:pt>
                <c:pt idx="22444">
                  <c:v>1.4501200000000001E-2</c:v>
                </c:pt>
                <c:pt idx="22445">
                  <c:v>1.62863E-2</c:v>
                </c:pt>
                <c:pt idx="22446">
                  <c:v>1.80844E-2</c:v>
                </c:pt>
                <c:pt idx="22447">
                  <c:v>1.98932E-2</c:v>
                </c:pt>
                <c:pt idx="22448">
                  <c:v>2.17101E-2</c:v>
                </c:pt>
                <c:pt idx="22449">
                  <c:v>2.35327E-2</c:v>
                </c:pt>
                <c:pt idx="22450">
                  <c:v>2.5358700000000001E-2</c:v>
                </c:pt>
                <c:pt idx="22451">
                  <c:v>2.7185899999999999E-2</c:v>
                </c:pt>
                <c:pt idx="22452">
                  <c:v>2.9011499999999999E-2</c:v>
                </c:pt>
                <c:pt idx="22453">
                  <c:v>3.0833099999999999E-2</c:v>
                </c:pt>
                <c:pt idx="22454">
                  <c:v>3.2648900000000002E-2</c:v>
                </c:pt>
                <c:pt idx="22455">
                  <c:v>3.4457000000000002E-2</c:v>
                </c:pt>
                <c:pt idx="22456">
                  <c:v>3.6254799999999997E-2</c:v>
                </c:pt>
                <c:pt idx="22457">
                  <c:v>3.8040200000000003E-2</c:v>
                </c:pt>
                <c:pt idx="22458">
                  <c:v>3.9811800000000001E-2</c:v>
                </c:pt>
                <c:pt idx="22459">
                  <c:v>4.1567199999999999E-2</c:v>
                </c:pt>
                <c:pt idx="22460">
                  <c:v>4.3303899999999999E-2</c:v>
                </c:pt>
                <c:pt idx="22461">
                  <c:v>4.5019299999999998E-2</c:v>
                </c:pt>
                <c:pt idx="22462">
                  <c:v>4.6710300000000003E-2</c:v>
                </c:pt>
                <c:pt idx="22463">
                  <c:v>4.8373600000000003E-2</c:v>
                </c:pt>
                <c:pt idx="22464">
                  <c:v>5.0006299999999997E-2</c:v>
                </c:pt>
                <c:pt idx="22465">
                  <c:v>5.1605900000000003E-2</c:v>
                </c:pt>
                <c:pt idx="22466">
                  <c:v>5.3169899999999999E-2</c:v>
                </c:pt>
                <c:pt idx="22467">
                  <c:v>5.4695599999999997E-2</c:v>
                </c:pt>
                <c:pt idx="22468">
                  <c:v>5.6180399999999998E-2</c:v>
                </c:pt>
                <c:pt idx="22469">
                  <c:v>5.7621899999999997E-2</c:v>
                </c:pt>
                <c:pt idx="22470">
                  <c:v>5.9018099999999997E-2</c:v>
                </c:pt>
                <c:pt idx="22471">
                  <c:v>6.0366900000000001E-2</c:v>
                </c:pt>
                <c:pt idx="22472">
                  <c:v>6.1666100000000001E-2</c:v>
                </c:pt>
                <c:pt idx="22473">
                  <c:v>6.2913499999999997E-2</c:v>
                </c:pt>
                <c:pt idx="22474">
                  <c:v>6.4106899999999994E-2</c:v>
                </c:pt>
                <c:pt idx="22475">
                  <c:v>6.5244099999999999E-2</c:v>
                </c:pt>
                <c:pt idx="22476">
                  <c:v>6.6322500000000006E-2</c:v>
                </c:pt>
                <c:pt idx="22477">
                  <c:v>6.7339999999999997E-2</c:v>
                </c:pt>
                <c:pt idx="22478">
                  <c:v>6.82947E-2</c:v>
                </c:pt>
                <c:pt idx="22479">
                  <c:v>6.9184899999999994E-2</c:v>
                </c:pt>
                <c:pt idx="22480">
                  <c:v>7.0008399999999998E-2</c:v>
                </c:pt>
                <c:pt idx="22481">
                  <c:v>7.0763699999999999E-2</c:v>
                </c:pt>
                <c:pt idx="22482">
                  <c:v>7.1449299999999993E-2</c:v>
                </c:pt>
                <c:pt idx="22483">
                  <c:v>7.20639E-2</c:v>
                </c:pt>
                <c:pt idx="22484">
                  <c:v>7.2606199999999996E-2</c:v>
                </c:pt>
                <c:pt idx="22485">
                  <c:v>7.3075100000000004E-2</c:v>
                </c:pt>
                <c:pt idx="22486">
                  <c:v>7.3469099999999996E-2</c:v>
                </c:pt>
                <c:pt idx="22487">
                  <c:v>7.3786000000000004E-2</c:v>
                </c:pt>
                <c:pt idx="22488">
                  <c:v>7.4024800000000002E-2</c:v>
                </c:pt>
                <c:pt idx="22489">
                  <c:v>7.41845E-2</c:v>
                </c:pt>
                <c:pt idx="22490">
                  <c:v>7.4264499999999997E-2</c:v>
                </c:pt>
                <c:pt idx="22491">
                  <c:v>7.4263700000000002E-2</c:v>
                </c:pt>
                <c:pt idx="22492">
                  <c:v>7.4180399999999994E-2</c:v>
                </c:pt>
                <c:pt idx="22493">
                  <c:v>7.4013300000000004E-2</c:v>
                </c:pt>
                <c:pt idx="22494">
                  <c:v>7.3761199999999999E-2</c:v>
                </c:pt>
                <c:pt idx="22495">
                  <c:v>7.3424000000000003E-2</c:v>
                </c:pt>
                <c:pt idx="22496">
                  <c:v>7.3001200000000002E-2</c:v>
                </c:pt>
                <c:pt idx="22497">
                  <c:v>7.2493100000000005E-2</c:v>
                </c:pt>
                <c:pt idx="22498">
                  <c:v>7.1900400000000003E-2</c:v>
                </c:pt>
                <c:pt idx="22499">
                  <c:v>7.1224099999999999E-2</c:v>
                </c:pt>
                <c:pt idx="22500">
                  <c:v>7.0464799999999994E-2</c:v>
                </c:pt>
                <c:pt idx="22501">
                  <c:v>6.9622400000000001E-2</c:v>
                </c:pt>
                <c:pt idx="22502">
                  <c:v>6.8696199999999999E-2</c:v>
                </c:pt>
                <c:pt idx="22503">
                  <c:v>6.7685899999999993E-2</c:v>
                </c:pt>
                <c:pt idx="22504">
                  <c:v>6.65911E-2</c:v>
                </c:pt>
                <c:pt idx="22505">
                  <c:v>6.5412600000000001E-2</c:v>
                </c:pt>
                <c:pt idx="22506">
                  <c:v>6.4151100000000003E-2</c:v>
                </c:pt>
                <c:pt idx="22507">
                  <c:v>6.2808000000000003E-2</c:v>
                </c:pt>
                <c:pt idx="22508">
                  <c:v>6.13847E-2</c:v>
                </c:pt>
                <c:pt idx="22509">
                  <c:v>5.9882600000000001E-2</c:v>
                </c:pt>
                <c:pt idx="22510">
                  <c:v>5.8302399999999997E-2</c:v>
                </c:pt>
                <c:pt idx="22511">
                  <c:v>5.6644600000000003E-2</c:v>
                </c:pt>
                <c:pt idx="22512">
                  <c:v>5.4910599999999997E-2</c:v>
                </c:pt>
                <c:pt idx="22513">
                  <c:v>5.3102499999999997E-2</c:v>
                </c:pt>
                <c:pt idx="22514">
                  <c:v>5.1221900000000001E-2</c:v>
                </c:pt>
                <c:pt idx="22515">
                  <c:v>4.9270700000000001E-2</c:v>
                </c:pt>
                <c:pt idx="22516">
                  <c:v>4.7251899999999999E-2</c:v>
                </c:pt>
                <c:pt idx="22517">
                  <c:v>4.5168199999999999E-2</c:v>
                </c:pt>
                <c:pt idx="22518">
                  <c:v>4.30216E-2</c:v>
                </c:pt>
                <c:pt idx="22519">
                  <c:v>4.0814299999999998E-2</c:v>
                </c:pt>
                <c:pt idx="22520">
                  <c:v>3.8548699999999998E-2</c:v>
                </c:pt>
                <c:pt idx="22521">
                  <c:v>3.6227599999999999E-2</c:v>
                </c:pt>
                <c:pt idx="22522">
                  <c:v>3.3853599999999998E-2</c:v>
                </c:pt>
                <c:pt idx="22523">
                  <c:v>3.1429499999999999E-2</c:v>
                </c:pt>
                <c:pt idx="22524">
                  <c:v>2.8957900000000002E-2</c:v>
                </c:pt>
                <c:pt idx="22525">
                  <c:v>2.64408E-2</c:v>
                </c:pt>
                <c:pt idx="22526">
                  <c:v>2.3880499999999999E-2</c:v>
                </c:pt>
                <c:pt idx="22527">
                  <c:v>2.1279800000000001E-2</c:v>
                </c:pt>
                <c:pt idx="22528">
                  <c:v>1.8642200000000001E-2</c:v>
                </c:pt>
                <c:pt idx="22529">
                  <c:v>1.5971200000000001E-2</c:v>
                </c:pt>
                <c:pt idx="22530">
                  <c:v>1.3269599999999999E-2</c:v>
                </c:pt>
                <c:pt idx="22531">
                  <c:v>1.0539700000000001E-2</c:v>
                </c:pt>
                <c:pt idx="22532" formatCode="0.00E+00">
                  <c:v>7.7839700000000003E-3</c:v>
                </c:pt>
                <c:pt idx="22533" formatCode="0.00E+00">
                  <c:v>5.0059700000000002E-3</c:v>
                </c:pt>
                <c:pt idx="22534" formatCode="0.00E+00">
                  <c:v>2.20944E-3</c:v>
                </c:pt>
                <c:pt idx="22535" formatCode="0.00E+00">
                  <c:v>-6.0222100000000001E-4</c:v>
                </c:pt>
                <c:pt idx="22536" formatCode="0.00E+00">
                  <c:v>-3.4254400000000001E-3</c:v>
                </c:pt>
                <c:pt idx="22537" formatCode="0.00E+00">
                  <c:v>-6.2563799999999998E-3</c:v>
                </c:pt>
                <c:pt idx="22538" formatCode="0.00E+00">
                  <c:v>-9.0914600000000009E-3</c:v>
                </c:pt>
                <c:pt idx="22539">
                  <c:v>-1.19273E-2</c:v>
                </c:pt>
                <c:pt idx="22540">
                  <c:v>-1.4760499999999999E-2</c:v>
                </c:pt>
                <c:pt idx="22541">
                  <c:v>-1.75873E-2</c:v>
                </c:pt>
                <c:pt idx="22542">
                  <c:v>-2.04037E-2</c:v>
                </c:pt>
                <c:pt idx="22543">
                  <c:v>-2.32061E-2</c:v>
                </c:pt>
                <c:pt idx="22544">
                  <c:v>-2.5991299999999998E-2</c:v>
                </c:pt>
                <c:pt idx="22545">
                  <c:v>-2.8756400000000001E-2</c:v>
                </c:pt>
                <c:pt idx="22546">
                  <c:v>-3.1498699999999998E-2</c:v>
                </c:pt>
                <c:pt idx="22547">
                  <c:v>-3.42154E-2</c:v>
                </c:pt>
                <c:pt idx="22548">
                  <c:v>-3.6903199999999997E-2</c:v>
                </c:pt>
                <c:pt idx="22549">
                  <c:v>-3.9558599999999999E-2</c:v>
                </c:pt>
                <c:pt idx="22550">
                  <c:v>-4.2177899999999997E-2</c:v>
                </c:pt>
                <c:pt idx="22551">
                  <c:v>-4.4756799999999999E-2</c:v>
                </c:pt>
                <c:pt idx="22552">
                  <c:v>-4.7291300000000001E-2</c:v>
                </c:pt>
                <c:pt idx="22553">
                  <c:v>-4.9778299999999998E-2</c:v>
                </c:pt>
                <c:pt idx="22554">
                  <c:v>-5.2215699999999997E-2</c:v>
                </c:pt>
                <c:pt idx="22555">
                  <c:v>-5.4601200000000003E-2</c:v>
                </c:pt>
                <c:pt idx="22556">
                  <c:v>-5.6932299999999998E-2</c:v>
                </c:pt>
                <c:pt idx="22557">
                  <c:v>-5.92062E-2</c:v>
                </c:pt>
                <c:pt idx="22558">
                  <c:v>-6.1419899999999999E-2</c:v>
                </c:pt>
                <c:pt idx="22559">
                  <c:v>-6.3570199999999993E-2</c:v>
                </c:pt>
                <c:pt idx="22560">
                  <c:v>-6.5654500000000005E-2</c:v>
                </c:pt>
                <c:pt idx="22561">
                  <c:v>-6.7670099999999997E-2</c:v>
                </c:pt>
                <c:pt idx="22562">
                  <c:v>-6.9614200000000001E-2</c:v>
                </c:pt>
                <c:pt idx="22563">
                  <c:v>-7.1484099999999995E-2</c:v>
                </c:pt>
                <c:pt idx="22564">
                  <c:v>-7.3277599999999998E-2</c:v>
                </c:pt>
                <c:pt idx="22565">
                  <c:v>-7.4993400000000002E-2</c:v>
                </c:pt>
                <c:pt idx="22566">
                  <c:v>-7.6630400000000001E-2</c:v>
                </c:pt>
                <c:pt idx="22567">
                  <c:v>-7.8186699999999998E-2</c:v>
                </c:pt>
                <c:pt idx="22568">
                  <c:v>-7.9660499999999995E-2</c:v>
                </c:pt>
                <c:pt idx="22569">
                  <c:v>-8.10501E-2</c:v>
                </c:pt>
                <c:pt idx="22570">
                  <c:v>-8.2353300000000004E-2</c:v>
                </c:pt>
                <c:pt idx="22571">
                  <c:v>-8.35674E-2</c:v>
                </c:pt>
                <c:pt idx="22572">
                  <c:v>-8.46909E-2</c:v>
                </c:pt>
                <c:pt idx="22573">
                  <c:v>-8.5724099999999998E-2</c:v>
                </c:pt>
                <c:pt idx="22574">
                  <c:v>-8.6666400000000005E-2</c:v>
                </c:pt>
                <c:pt idx="22575">
                  <c:v>-8.7515999999999997E-2</c:v>
                </c:pt>
                <c:pt idx="22576">
                  <c:v>-8.82714E-2</c:v>
                </c:pt>
                <c:pt idx="22577">
                  <c:v>-8.8931899999999994E-2</c:v>
                </c:pt>
                <c:pt idx="22578">
                  <c:v>-8.9497400000000005E-2</c:v>
                </c:pt>
                <c:pt idx="22579">
                  <c:v>-8.99673E-2</c:v>
                </c:pt>
                <c:pt idx="22580">
                  <c:v>-9.0341900000000003E-2</c:v>
                </c:pt>
                <c:pt idx="22581">
                  <c:v>-9.0621400000000005E-2</c:v>
                </c:pt>
                <c:pt idx="22582">
                  <c:v>-9.0805499999999997E-2</c:v>
                </c:pt>
                <c:pt idx="22583">
                  <c:v>-9.0894100000000005E-2</c:v>
                </c:pt>
                <c:pt idx="22584">
                  <c:v>-9.0887099999999998E-2</c:v>
                </c:pt>
                <c:pt idx="22585">
                  <c:v>-9.0785299999999999E-2</c:v>
                </c:pt>
                <c:pt idx="22586">
                  <c:v>-9.0589299999999998E-2</c:v>
                </c:pt>
                <c:pt idx="22587">
                  <c:v>-9.0299500000000005E-2</c:v>
                </c:pt>
                <c:pt idx="22588">
                  <c:v>-8.9916300000000005E-2</c:v>
                </c:pt>
                <c:pt idx="22589">
                  <c:v>-8.9440400000000003E-2</c:v>
                </c:pt>
                <c:pt idx="22590">
                  <c:v>-8.8872699999999999E-2</c:v>
                </c:pt>
                <c:pt idx="22591">
                  <c:v>-8.8214200000000006E-2</c:v>
                </c:pt>
                <c:pt idx="22592">
                  <c:v>-8.7466199999999994E-2</c:v>
                </c:pt>
                <c:pt idx="22593">
                  <c:v>-8.6631E-2</c:v>
                </c:pt>
                <c:pt idx="22594">
                  <c:v>-8.5711300000000004E-2</c:v>
                </c:pt>
                <c:pt idx="22595">
                  <c:v>-8.4709099999999996E-2</c:v>
                </c:pt>
                <c:pt idx="22596">
                  <c:v>-8.3625599999999994E-2</c:v>
                </c:pt>
                <c:pt idx="22597">
                  <c:v>-8.2461499999999993E-2</c:v>
                </c:pt>
                <c:pt idx="22598">
                  <c:v>-8.1218499999999999E-2</c:v>
                </c:pt>
                <c:pt idx="22599">
                  <c:v>-7.9897800000000005E-2</c:v>
                </c:pt>
                <c:pt idx="22600">
                  <c:v>-7.8500600000000004E-2</c:v>
                </c:pt>
                <c:pt idx="22601">
                  <c:v>-7.7028200000000005E-2</c:v>
                </c:pt>
                <c:pt idx="22602">
                  <c:v>-7.5482900000000006E-2</c:v>
                </c:pt>
                <c:pt idx="22603">
                  <c:v>-7.3868400000000001E-2</c:v>
                </c:pt>
                <c:pt idx="22604">
                  <c:v>-7.2187200000000007E-2</c:v>
                </c:pt>
                <c:pt idx="22605">
                  <c:v>-7.0440299999999997E-2</c:v>
                </c:pt>
                <c:pt idx="22606">
                  <c:v>-6.8629599999999999E-2</c:v>
                </c:pt>
                <c:pt idx="22607">
                  <c:v>-6.6758700000000004E-2</c:v>
                </c:pt>
                <c:pt idx="22608">
                  <c:v>-6.4831299999999994E-2</c:v>
                </c:pt>
                <c:pt idx="22609">
                  <c:v>-6.2851500000000005E-2</c:v>
                </c:pt>
                <c:pt idx="22610">
                  <c:v>-6.0823099999999998E-2</c:v>
                </c:pt>
                <c:pt idx="22611">
                  <c:v>-5.8749200000000001E-2</c:v>
                </c:pt>
                <c:pt idx="22612">
                  <c:v>-5.6632799999999997E-2</c:v>
                </c:pt>
                <c:pt idx="22613">
                  <c:v>-5.4476700000000003E-2</c:v>
                </c:pt>
                <c:pt idx="22614">
                  <c:v>-5.2283499999999997E-2</c:v>
                </c:pt>
                <c:pt idx="22615">
                  <c:v>-5.0055700000000002E-2</c:v>
                </c:pt>
                <c:pt idx="22616">
                  <c:v>-4.7796199999999997E-2</c:v>
                </c:pt>
                <c:pt idx="22617">
                  <c:v>-4.5508E-2</c:v>
                </c:pt>
                <c:pt idx="22618">
                  <c:v>-4.3194299999999998E-2</c:v>
                </c:pt>
                <c:pt idx="22619">
                  <c:v>-4.08583E-2</c:v>
                </c:pt>
                <c:pt idx="22620">
                  <c:v>-3.8504099999999999E-2</c:v>
                </c:pt>
                <c:pt idx="22621">
                  <c:v>-3.6136000000000001E-2</c:v>
                </c:pt>
                <c:pt idx="22622">
                  <c:v>-3.37579E-2</c:v>
                </c:pt>
                <c:pt idx="22623">
                  <c:v>-3.1373199999999997E-2</c:v>
                </c:pt>
                <c:pt idx="22624">
                  <c:v>-2.8985E-2</c:v>
                </c:pt>
                <c:pt idx="22625">
                  <c:v>-2.6596100000000001E-2</c:v>
                </c:pt>
                <c:pt idx="22626">
                  <c:v>-2.42087E-2</c:v>
                </c:pt>
                <c:pt idx="22627">
                  <c:v>-2.1825199999999999E-2</c:v>
                </c:pt>
                <c:pt idx="22628">
                  <c:v>-1.9448300000000002E-2</c:v>
                </c:pt>
                <c:pt idx="22629">
                  <c:v>-1.7080700000000001E-2</c:v>
                </c:pt>
                <c:pt idx="22630">
                  <c:v>-1.4725E-2</c:v>
                </c:pt>
                <c:pt idx="22631">
                  <c:v>-1.23845E-2</c:v>
                </c:pt>
                <c:pt idx="22632">
                  <c:v>-1.0062099999999999E-2</c:v>
                </c:pt>
                <c:pt idx="22633" formatCode="0.00E+00">
                  <c:v>-7.7600100000000003E-3</c:v>
                </c:pt>
                <c:pt idx="22634" formatCode="0.00E+00">
                  <c:v>-5.4813700000000002E-3</c:v>
                </c:pt>
                <c:pt idx="22635" formatCode="0.00E+00">
                  <c:v>-3.2300100000000002E-3</c:v>
                </c:pt>
                <c:pt idx="22636" formatCode="0.00E+00">
                  <c:v>-1.0093299999999999E-3</c:v>
                </c:pt>
                <c:pt idx="22637" formatCode="0.00E+00">
                  <c:v>1.1788E-3</c:v>
                </c:pt>
                <c:pt idx="22638" formatCode="0.00E+00">
                  <c:v>3.3333899999999999E-3</c:v>
                </c:pt>
                <c:pt idx="22639" formatCode="0.00E+00">
                  <c:v>5.4524899999999999E-3</c:v>
                </c:pt>
                <c:pt idx="22640" formatCode="0.00E+00">
                  <c:v>7.5331800000000004E-3</c:v>
                </c:pt>
                <c:pt idx="22641" formatCode="0.00E+00">
                  <c:v>9.5730699999999995E-3</c:v>
                </c:pt>
                <c:pt idx="22642">
                  <c:v>1.15701E-2</c:v>
                </c:pt>
                <c:pt idx="22643">
                  <c:v>1.35218E-2</c:v>
                </c:pt>
                <c:pt idx="22644">
                  <c:v>1.5425899999999999E-2</c:v>
                </c:pt>
                <c:pt idx="22645">
                  <c:v>1.7280400000000001E-2</c:v>
                </c:pt>
                <c:pt idx="22646">
                  <c:v>1.9083599999999999E-2</c:v>
                </c:pt>
                <c:pt idx="22647">
                  <c:v>2.08337E-2</c:v>
                </c:pt>
                <c:pt idx="22648">
                  <c:v>2.2528800000000002E-2</c:v>
                </c:pt>
                <c:pt idx="22649">
                  <c:v>2.4166799999999999E-2</c:v>
                </c:pt>
                <c:pt idx="22650">
                  <c:v>2.5745899999999999E-2</c:v>
                </c:pt>
                <c:pt idx="22651">
                  <c:v>2.7264900000000002E-2</c:v>
                </c:pt>
                <c:pt idx="22652">
                  <c:v>2.8721900000000002E-2</c:v>
                </c:pt>
                <c:pt idx="22653">
                  <c:v>3.01144E-2</c:v>
                </c:pt>
                <c:pt idx="22654">
                  <c:v>3.1440799999999998E-2</c:v>
                </c:pt>
                <c:pt idx="22655">
                  <c:v>3.27005E-2</c:v>
                </c:pt>
                <c:pt idx="22656">
                  <c:v>3.3892100000000001E-2</c:v>
                </c:pt>
                <c:pt idx="22657">
                  <c:v>3.5013000000000002E-2</c:v>
                </c:pt>
                <c:pt idx="22658">
                  <c:v>3.6061700000000002E-2</c:v>
                </c:pt>
                <c:pt idx="22659">
                  <c:v>3.7038300000000003E-2</c:v>
                </c:pt>
                <c:pt idx="22660">
                  <c:v>3.7943299999999999E-2</c:v>
                </c:pt>
                <c:pt idx="22661">
                  <c:v>3.8776499999999998E-2</c:v>
                </c:pt>
                <c:pt idx="22662">
                  <c:v>3.95381E-2</c:v>
                </c:pt>
                <c:pt idx="22663">
                  <c:v>4.0228899999999998E-2</c:v>
                </c:pt>
                <c:pt idx="22664">
                  <c:v>4.0848700000000002E-2</c:v>
                </c:pt>
                <c:pt idx="22665">
                  <c:v>4.1396500000000003E-2</c:v>
                </c:pt>
                <c:pt idx="22666">
                  <c:v>4.1871699999999998E-2</c:v>
                </c:pt>
                <c:pt idx="22667">
                  <c:v>4.2274399999999997E-2</c:v>
                </c:pt>
                <c:pt idx="22668">
                  <c:v>4.2605299999999999E-2</c:v>
                </c:pt>
                <c:pt idx="22669">
                  <c:v>4.2865100000000003E-2</c:v>
                </c:pt>
                <c:pt idx="22670">
                  <c:v>4.30544E-2</c:v>
                </c:pt>
                <c:pt idx="22671">
                  <c:v>4.3174200000000003E-2</c:v>
                </c:pt>
                <c:pt idx="22672">
                  <c:v>4.3225100000000002E-2</c:v>
                </c:pt>
                <c:pt idx="22673">
                  <c:v>4.3208000000000003E-2</c:v>
                </c:pt>
                <c:pt idx="22674">
                  <c:v>4.3124000000000003E-2</c:v>
                </c:pt>
                <c:pt idx="22675">
                  <c:v>4.2974100000000001E-2</c:v>
                </c:pt>
                <c:pt idx="22676">
                  <c:v>4.2759199999999997E-2</c:v>
                </c:pt>
                <c:pt idx="22677">
                  <c:v>4.24801E-2</c:v>
                </c:pt>
                <c:pt idx="22678">
                  <c:v>4.2138099999999998E-2</c:v>
                </c:pt>
                <c:pt idx="22679">
                  <c:v>4.1735300000000003E-2</c:v>
                </c:pt>
                <c:pt idx="22680">
                  <c:v>4.1273999999999998E-2</c:v>
                </c:pt>
                <c:pt idx="22681">
                  <c:v>4.0756300000000002E-2</c:v>
                </c:pt>
                <c:pt idx="22682">
                  <c:v>4.0183000000000003E-2</c:v>
                </c:pt>
                <c:pt idx="22683">
                  <c:v>3.9554699999999998E-2</c:v>
                </c:pt>
                <c:pt idx="22684">
                  <c:v>3.8872799999999999E-2</c:v>
                </c:pt>
                <c:pt idx="22685">
                  <c:v>3.8139100000000002E-2</c:v>
                </c:pt>
                <c:pt idx="22686">
                  <c:v>3.7356E-2</c:v>
                </c:pt>
                <c:pt idx="22687">
                  <c:v>3.65254E-2</c:v>
                </c:pt>
                <c:pt idx="22688">
                  <c:v>3.5649100000000003E-2</c:v>
                </c:pt>
                <c:pt idx="22689">
                  <c:v>3.4729599999999999E-2</c:v>
                </c:pt>
                <c:pt idx="22690">
                  <c:v>3.3769599999999997E-2</c:v>
                </c:pt>
                <c:pt idx="22691">
                  <c:v>3.2772799999999998E-2</c:v>
                </c:pt>
                <c:pt idx="22692">
                  <c:v>3.17425E-2</c:v>
                </c:pt>
                <c:pt idx="22693">
                  <c:v>3.0680599999999999E-2</c:v>
                </c:pt>
                <c:pt idx="22694">
                  <c:v>2.95892E-2</c:v>
                </c:pt>
                <c:pt idx="22695">
                  <c:v>2.8471099999999999E-2</c:v>
                </c:pt>
                <c:pt idx="22696">
                  <c:v>2.73295E-2</c:v>
                </c:pt>
                <c:pt idx="22697">
                  <c:v>2.61663E-2</c:v>
                </c:pt>
                <c:pt idx="22698">
                  <c:v>2.4982500000000001E-2</c:v>
                </c:pt>
                <c:pt idx="22699">
                  <c:v>2.37804E-2</c:v>
                </c:pt>
                <c:pt idx="22700">
                  <c:v>2.2563199999999999E-2</c:v>
                </c:pt>
                <c:pt idx="22701">
                  <c:v>2.1334700000000002E-2</c:v>
                </c:pt>
                <c:pt idx="22702">
                  <c:v>2.0097899999999998E-2</c:v>
                </c:pt>
                <c:pt idx="22703">
                  <c:v>1.8855199999999999E-2</c:v>
                </c:pt>
                <c:pt idx="22704">
                  <c:v>1.7609199999999998E-2</c:v>
                </c:pt>
                <c:pt idx="22705">
                  <c:v>1.6362600000000001E-2</c:v>
                </c:pt>
                <c:pt idx="22706">
                  <c:v>1.5117200000000001E-2</c:v>
                </c:pt>
                <c:pt idx="22707">
                  <c:v>1.38745E-2</c:v>
                </c:pt>
                <c:pt idx="22708">
                  <c:v>1.26363E-2</c:v>
                </c:pt>
                <c:pt idx="22709">
                  <c:v>1.1405E-2</c:v>
                </c:pt>
                <c:pt idx="22710">
                  <c:v>1.0183299999999999E-2</c:v>
                </c:pt>
                <c:pt idx="22711" formatCode="0.00E+00">
                  <c:v>8.9731900000000007E-3</c:v>
                </c:pt>
                <c:pt idx="22712" formatCode="0.00E+00">
                  <c:v>7.7763900000000002E-3</c:v>
                </c:pt>
                <c:pt idx="22713" formatCode="0.00E+00">
                  <c:v>6.5944200000000001E-3</c:v>
                </c:pt>
                <c:pt idx="22714" formatCode="0.00E+00">
                  <c:v>5.4287500000000004E-3</c:v>
                </c:pt>
                <c:pt idx="22715" formatCode="0.00E+00">
                  <c:v>4.2805100000000004E-3</c:v>
                </c:pt>
                <c:pt idx="22716" formatCode="0.00E+00">
                  <c:v>3.1511500000000001E-3</c:v>
                </c:pt>
                <c:pt idx="22717" formatCode="0.00E+00">
                  <c:v>2.0428299999999998E-3</c:v>
                </c:pt>
                <c:pt idx="22718" formatCode="0.00E+00">
                  <c:v>9.5750100000000003E-4</c:v>
                </c:pt>
                <c:pt idx="22719" formatCode="0.00E+00">
                  <c:v>-1.03844E-4</c:v>
                </c:pt>
                <c:pt idx="22720" formatCode="0.00E+00">
                  <c:v>-1.1404399999999999E-3</c:v>
                </c:pt>
                <c:pt idx="22721" formatCode="0.00E+00">
                  <c:v>-2.15058E-3</c:v>
                </c:pt>
                <c:pt idx="22722" formatCode="0.00E+00">
                  <c:v>-3.1324E-3</c:v>
                </c:pt>
                <c:pt idx="22723" formatCode="0.00E+00">
                  <c:v>-4.0846099999999998E-3</c:v>
                </c:pt>
                <c:pt idx="22724" formatCode="0.00E+00">
                  <c:v>-5.00586E-3</c:v>
                </c:pt>
                <c:pt idx="22725" formatCode="0.00E+00">
                  <c:v>-5.8949900000000001E-3</c:v>
                </c:pt>
                <c:pt idx="22726" formatCode="0.00E+00">
                  <c:v>-6.7517599999999999E-3</c:v>
                </c:pt>
                <c:pt idx="22727" formatCode="0.00E+00">
                  <c:v>-7.5766000000000002E-3</c:v>
                </c:pt>
                <c:pt idx="22728" formatCode="0.00E+00">
                  <c:v>-8.3694800000000003E-3</c:v>
                </c:pt>
                <c:pt idx="22729" formatCode="0.00E+00">
                  <c:v>-9.1298300000000002E-3</c:v>
                </c:pt>
                <c:pt idx="22730" formatCode="0.00E+00">
                  <c:v>-9.8570700000000008E-3</c:v>
                </c:pt>
                <c:pt idx="22731">
                  <c:v>-1.05504E-2</c:v>
                </c:pt>
                <c:pt idx="22732">
                  <c:v>-1.12087E-2</c:v>
                </c:pt>
                <c:pt idx="22733">
                  <c:v>-1.18306E-2</c:v>
                </c:pt>
                <c:pt idx="22734">
                  <c:v>-1.24154E-2</c:v>
                </c:pt>
                <c:pt idx="22735">
                  <c:v>-1.29619E-2</c:v>
                </c:pt>
                <c:pt idx="22736">
                  <c:v>-1.3469E-2</c:v>
                </c:pt>
                <c:pt idx="22737">
                  <c:v>-1.3935299999999999E-2</c:v>
                </c:pt>
                <c:pt idx="22738">
                  <c:v>-1.43608E-2</c:v>
                </c:pt>
                <c:pt idx="22739">
                  <c:v>-1.4745899999999999E-2</c:v>
                </c:pt>
                <c:pt idx="22740">
                  <c:v>-1.5091E-2</c:v>
                </c:pt>
                <c:pt idx="22741">
                  <c:v>-1.5395900000000001E-2</c:v>
                </c:pt>
                <c:pt idx="22742">
                  <c:v>-1.56606E-2</c:v>
                </c:pt>
                <c:pt idx="22743">
                  <c:v>-1.58855E-2</c:v>
                </c:pt>
                <c:pt idx="22744">
                  <c:v>-1.6071599999999998E-2</c:v>
                </c:pt>
                <c:pt idx="22745">
                  <c:v>-1.6219600000000001E-2</c:v>
                </c:pt>
                <c:pt idx="22746">
                  <c:v>-1.6329900000000001E-2</c:v>
                </c:pt>
                <c:pt idx="22747">
                  <c:v>-1.6403399999999999E-2</c:v>
                </c:pt>
                <c:pt idx="22748">
                  <c:v>-1.6441299999999999E-2</c:v>
                </c:pt>
                <c:pt idx="22749">
                  <c:v>-1.6445499999999998E-2</c:v>
                </c:pt>
                <c:pt idx="22750">
                  <c:v>-1.64183E-2</c:v>
                </c:pt>
                <c:pt idx="22751">
                  <c:v>-1.6361299999999999E-2</c:v>
                </c:pt>
                <c:pt idx="22752">
                  <c:v>-1.62747E-2</c:v>
                </c:pt>
                <c:pt idx="22753">
                  <c:v>-1.6159E-2</c:v>
                </c:pt>
                <c:pt idx="22754">
                  <c:v>-1.6014799999999999E-2</c:v>
                </c:pt>
                <c:pt idx="22755">
                  <c:v>-1.5843200000000002E-2</c:v>
                </c:pt>
                <c:pt idx="22756">
                  <c:v>-1.56454E-2</c:v>
                </c:pt>
                <c:pt idx="22757">
                  <c:v>-1.54223E-2</c:v>
                </c:pt>
                <c:pt idx="22758">
                  <c:v>-1.51737E-2</c:v>
                </c:pt>
                <c:pt idx="22759">
                  <c:v>-1.49011E-2</c:v>
                </c:pt>
                <c:pt idx="22760">
                  <c:v>-1.46071E-2</c:v>
                </c:pt>
                <c:pt idx="22761">
                  <c:v>-1.4294400000000001E-2</c:v>
                </c:pt>
                <c:pt idx="22762">
                  <c:v>-1.3965E-2</c:v>
                </c:pt>
                <c:pt idx="22763">
                  <c:v>-1.3619900000000001E-2</c:v>
                </c:pt>
                <c:pt idx="22764">
                  <c:v>-1.32607E-2</c:v>
                </c:pt>
                <c:pt idx="22765">
                  <c:v>-1.2888699999999999E-2</c:v>
                </c:pt>
                <c:pt idx="22766">
                  <c:v>-1.25054E-2</c:v>
                </c:pt>
                <c:pt idx="22767">
                  <c:v>-1.21117E-2</c:v>
                </c:pt>
                <c:pt idx="22768">
                  <c:v>-1.1709199999999999E-2</c:v>
                </c:pt>
                <c:pt idx="22769">
                  <c:v>-1.13001E-2</c:v>
                </c:pt>
                <c:pt idx="22770">
                  <c:v>-1.08875E-2</c:v>
                </c:pt>
                <c:pt idx="22771">
                  <c:v>-1.0474300000000001E-2</c:v>
                </c:pt>
                <c:pt idx="22772">
                  <c:v>-1.00626E-2</c:v>
                </c:pt>
                <c:pt idx="22773" formatCode="0.00E+00">
                  <c:v>-9.6539399999999997E-3</c:v>
                </c:pt>
                <c:pt idx="22774" formatCode="0.00E+00">
                  <c:v>-9.24992E-3</c:v>
                </c:pt>
                <c:pt idx="22775" formatCode="0.00E+00">
                  <c:v>-8.8522300000000009E-3</c:v>
                </c:pt>
                <c:pt idx="22776" formatCode="0.00E+00">
                  <c:v>-8.4622099999999995E-3</c:v>
                </c:pt>
                <c:pt idx="22777" formatCode="0.00E+00">
                  <c:v>-8.0810799999999992E-3</c:v>
                </c:pt>
                <c:pt idx="22778" formatCode="0.00E+00">
                  <c:v>-7.71041E-3</c:v>
                </c:pt>
                <c:pt idx="22779" formatCode="0.00E+00">
                  <c:v>-7.3521300000000001E-3</c:v>
                </c:pt>
                <c:pt idx="22780" formatCode="0.00E+00">
                  <c:v>-7.0078800000000002E-3</c:v>
                </c:pt>
                <c:pt idx="22781" formatCode="0.00E+00">
                  <c:v>-6.6786399999999996E-3</c:v>
                </c:pt>
                <c:pt idx="22782" formatCode="0.00E+00">
                  <c:v>-6.3651000000000003E-3</c:v>
                </c:pt>
                <c:pt idx="22783" formatCode="0.00E+00">
                  <c:v>-6.06808E-3</c:v>
                </c:pt>
                <c:pt idx="22784" formatCode="0.00E+00">
                  <c:v>-5.7891599999999998E-3</c:v>
                </c:pt>
                <c:pt idx="22785" formatCode="0.00E+00">
                  <c:v>-5.5305299999999996E-3</c:v>
                </c:pt>
                <c:pt idx="22786" formatCode="0.00E+00">
                  <c:v>-5.2943299999999999E-3</c:v>
                </c:pt>
                <c:pt idx="22787" formatCode="0.00E+00">
                  <c:v>-5.0821800000000004E-3</c:v>
                </c:pt>
                <c:pt idx="22788" formatCode="0.00E+00">
                  <c:v>-4.8954200000000002E-3</c:v>
                </c:pt>
                <c:pt idx="22789" formatCode="0.00E+00">
                  <c:v>-4.7355599999999998E-3</c:v>
                </c:pt>
                <c:pt idx="22790" formatCode="0.00E+00">
                  <c:v>-4.6037400000000003E-3</c:v>
                </c:pt>
                <c:pt idx="22791" formatCode="0.00E+00">
                  <c:v>-4.5003600000000001E-3</c:v>
                </c:pt>
                <c:pt idx="22792" formatCode="0.00E+00">
                  <c:v>-4.4262499999999996E-3</c:v>
                </c:pt>
                <c:pt idx="22793" formatCode="0.00E+00">
                  <c:v>-4.3832000000000003E-3</c:v>
                </c:pt>
                <c:pt idx="22794" formatCode="0.00E+00">
                  <c:v>-4.3731799999999999E-3</c:v>
                </c:pt>
                <c:pt idx="22795" formatCode="0.00E+00">
                  <c:v>-4.3970299999999997E-3</c:v>
                </c:pt>
                <c:pt idx="22796" formatCode="0.00E+00">
                  <c:v>-4.4544399999999996E-3</c:v>
                </c:pt>
                <c:pt idx="22797" formatCode="0.00E+00">
                  <c:v>-4.5450000000000004E-3</c:v>
                </c:pt>
                <c:pt idx="22798" formatCode="0.00E+00">
                  <c:v>-4.6686799999999997E-3</c:v>
                </c:pt>
                <c:pt idx="22799" formatCode="0.00E+00">
                  <c:v>-4.82548E-3</c:v>
                </c:pt>
                <c:pt idx="22800" formatCode="0.00E+00">
                  <c:v>-5.0154800000000001E-3</c:v>
                </c:pt>
                <c:pt idx="22801" formatCode="0.00E+00">
                  <c:v>-5.2390500000000003E-3</c:v>
                </c:pt>
                <c:pt idx="22802" formatCode="0.00E+00">
                  <c:v>-5.4959700000000002E-3</c:v>
                </c:pt>
                <c:pt idx="22803" formatCode="0.00E+00">
                  <c:v>-5.78504E-3</c:v>
                </c:pt>
                <c:pt idx="22804" formatCode="0.00E+00">
                  <c:v>-6.1054999999999998E-3</c:v>
                </c:pt>
                <c:pt idx="22805" formatCode="0.00E+00">
                  <c:v>-6.4576299999999998E-3</c:v>
                </c:pt>
                <c:pt idx="22806" formatCode="0.00E+00">
                  <c:v>-6.84156E-3</c:v>
                </c:pt>
                <c:pt idx="22807" formatCode="0.00E+00">
                  <c:v>-7.2566699999999998E-3</c:v>
                </c:pt>
                <c:pt idx="22808" formatCode="0.00E+00">
                  <c:v>-7.7019599999999999E-3</c:v>
                </c:pt>
                <c:pt idx="22809" formatCode="0.00E+00">
                  <c:v>-8.1763900000000004E-3</c:v>
                </c:pt>
                <c:pt idx="22810" formatCode="0.00E+00">
                  <c:v>-8.6796100000000008E-3</c:v>
                </c:pt>
                <c:pt idx="22811" formatCode="0.00E+00">
                  <c:v>-9.2123699999999992E-3</c:v>
                </c:pt>
                <c:pt idx="22812" formatCode="0.00E+00">
                  <c:v>-9.776E-3</c:v>
                </c:pt>
                <c:pt idx="22813">
                  <c:v>-1.0371200000000001E-2</c:v>
                </c:pt>
                <c:pt idx="22814">
                  <c:v>-1.0997099999999999E-2</c:v>
                </c:pt>
                <c:pt idx="22815">
                  <c:v>-1.1651699999999999E-2</c:v>
                </c:pt>
                <c:pt idx="22816">
                  <c:v>-1.2334100000000001E-2</c:v>
                </c:pt>
                <c:pt idx="22817">
                  <c:v>-1.3043600000000001E-2</c:v>
                </c:pt>
                <c:pt idx="22818">
                  <c:v>-1.3778800000000001E-2</c:v>
                </c:pt>
                <c:pt idx="22819">
                  <c:v>-1.4537400000000001E-2</c:v>
                </c:pt>
                <c:pt idx="22820">
                  <c:v>-1.5317900000000001E-2</c:v>
                </c:pt>
                <c:pt idx="22821">
                  <c:v>-1.61199E-2</c:v>
                </c:pt>
                <c:pt idx="22822">
                  <c:v>-1.6943400000000001E-2</c:v>
                </c:pt>
                <c:pt idx="22823">
                  <c:v>-1.7787600000000001E-2</c:v>
                </c:pt>
                <c:pt idx="22824">
                  <c:v>-1.8650900000000002E-2</c:v>
                </c:pt>
                <c:pt idx="22825">
                  <c:v>-1.9531300000000001E-2</c:v>
                </c:pt>
                <c:pt idx="22826">
                  <c:v>-2.0427299999999999E-2</c:v>
                </c:pt>
                <c:pt idx="22827">
                  <c:v>-2.1337200000000001E-2</c:v>
                </c:pt>
                <c:pt idx="22828">
                  <c:v>-2.2259399999999999E-2</c:v>
                </c:pt>
                <c:pt idx="22829">
                  <c:v>-2.3191699999999999E-2</c:v>
                </c:pt>
                <c:pt idx="22830">
                  <c:v>-2.4132299999999999E-2</c:v>
                </c:pt>
                <c:pt idx="22831">
                  <c:v>-2.5079899999999999E-2</c:v>
                </c:pt>
                <c:pt idx="22832">
                  <c:v>-2.6033500000000001E-2</c:v>
                </c:pt>
                <c:pt idx="22833">
                  <c:v>-2.69924E-2</c:v>
                </c:pt>
                <c:pt idx="22834">
                  <c:v>-2.79557E-2</c:v>
                </c:pt>
                <c:pt idx="22835">
                  <c:v>-2.8922099999999999E-2</c:v>
                </c:pt>
                <c:pt idx="22836">
                  <c:v>-2.9889800000000001E-2</c:v>
                </c:pt>
                <c:pt idx="22837">
                  <c:v>-3.0856499999999999E-2</c:v>
                </c:pt>
                <c:pt idx="22838">
                  <c:v>-3.1820300000000003E-2</c:v>
                </c:pt>
                <c:pt idx="22839">
                  <c:v>-3.2779299999999997E-2</c:v>
                </c:pt>
                <c:pt idx="22840">
                  <c:v>-3.3730900000000001E-2</c:v>
                </c:pt>
                <c:pt idx="22841">
                  <c:v>-3.46729E-2</c:v>
                </c:pt>
                <c:pt idx="22842">
                  <c:v>-3.56034E-2</c:v>
                </c:pt>
                <c:pt idx="22843">
                  <c:v>-3.6520799999999999E-2</c:v>
                </c:pt>
                <c:pt idx="22844">
                  <c:v>-3.7422900000000002E-2</c:v>
                </c:pt>
                <c:pt idx="22845">
                  <c:v>-3.8307599999999997E-2</c:v>
                </c:pt>
                <c:pt idx="22846">
                  <c:v>-3.9172999999999999E-2</c:v>
                </c:pt>
                <c:pt idx="22847">
                  <c:v>-4.0017799999999999E-2</c:v>
                </c:pt>
                <c:pt idx="22848">
                  <c:v>-4.0841599999999999E-2</c:v>
                </c:pt>
                <c:pt idx="22849">
                  <c:v>-4.1643199999999998E-2</c:v>
                </c:pt>
                <c:pt idx="22850">
                  <c:v>-4.2421300000000002E-2</c:v>
                </c:pt>
                <c:pt idx="22851">
                  <c:v>-4.3173799999999998E-2</c:v>
                </c:pt>
                <c:pt idx="22852">
                  <c:v>-4.3899000000000001E-2</c:v>
                </c:pt>
                <c:pt idx="22853">
                  <c:v>-4.4595099999999999E-2</c:v>
                </c:pt>
                <c:pt idx="22854">
                  <c:v>-4.5260000000000002E-2</c:v>
                </c:pt>
                <c:pt idx="22855">
                  <c:v>-4.5891599999999998E-2</c:v>
                </c:pt>
                <c:pt idx="22856">
                  <c:v>-4.6489299999999997E-2</c:v>
                </c:pt>
                <c:pt idx="22857">
                  <c:v>-4.70526E-2</c:v>
                </c:pt>
                <c:pt idx="22858">
                  <c:v>-4.7579700000000003E-2</c:v>
                </c:pt>
                <c:pt idx="22859">
                  <c:v>-4.8068199999999998E-2</c:v>
                </c:pt>
                <c:pt idx="22860">
                  <c:v>-4.8516400000000001E-2</c:v>
                </c:pt>
                <c:pt idx="22861">
                  <c:v>-4.8922899999999998E-2</c:v>
                </c:pt>
                <c:pt idx="22862">
                  <c:v>-4.9286799999999999E-2</c:v>
                </c:pt>
                <c:pt idx="22863">
                  <c:v>-4.9606999999999998E-2</c:v>
                </c:pt>
                <c:pt idx="22864">
                  <c:v>-4.9882500000000003E-2</c:v>
                </c:pt>
                <c:pt idx="22865">
                  <c:v>-5.0111599999999999E-2</c:v>
                </c:pt>
                <c:pt idx="22866">
                  <c:v>-5.0292999999999997E-2</c:v>
                </c:pt>
                <c:pt idx="22867">
                  <c:v>-5.0425900000000003E-2</c:v>
                </c:pt>
                <c:pt idx="22868">
                  <c:v>-5.05088E-2</c:v>
                </c:pt>
                <c:pt idx="22869">
                  <c:v>-5.0540000000000002E-2</c:v>
                </c:pt>
                <c:pt idx="22870">
                  <c:v>-5.0517899999999998E-2</c:v>
                </c:pt>
                <c:pt idx="22871">
                  <c:v>-5.0440699999999998E-2</c:v>
                </c:pt>
                <c:pt idx="22872">
                  <c:v>-5.0307299999999999E-2</c:v>
                </c:pt>
                <c:pt idx="22873">
                  <c:v>-5.01179E-2</c:v>
                </c:pt>
                <c:pt idx="22874">
                  <c:v>-4.9873800000000003E-2</c:v>
                </c:pt>
                <c:pt idx="22875">
                  <c:v>-4.9575599999999997E-2</c:v>
                </c:pt>
                <c:pt idx="22876">
                  <c:v>-4.9223799999999998E-2</c:v>
                </c:pt>
                <c:pt idx="22877">
                  <c:v>-4.8818300000000002E-2</c:v>
                </c:pt>
                <c:pt idx="22878">
                  <c:v>-4.8358400000000003E-2</c:v>
                </c:pt>
                <c:pt idx="22879">
                  <c:v>-4.7843900000000002E-2</c:v>
                </c:pt>
                <c:pt idx="22880">
                  <c:v>-4.7274700000000003E-2</c:v>
                </c:pt>
                <c:pt idx="22881">
                  <c:v>-4.6651900000000003E-2</c:v>
                </c:pt>
                <c:pt idx="22882">
                  <c:v>-4.5975799999999997E-2</c:v>
                </c:pt>
                <c:pt idx="22883">
                  <c:v>-4.52469E-2</c:v>
                </c:pt>
                <c:pt idx="22884">
                  <c:v>-4.4465600000000001E-2</c:v>
                </c:pt>
                <c:pt idx="22885">
                  <c:v>-4.3632400000000002E-2</c:v>
                </c:pt>
                <c:pt idx="22886">
                  <c:v>-4.2747300000000002E-2</c:v>
                </c:pt>
                <c:pt idx="22887">
                  <c:v>-4.1809499999999999E-2</c:v>
                </c:pt>
                <c:pt idx="22888">
                  <c:v>-4.0818899999999998E-2</c:v>
                </c:pt>
                <c:pt idx="22889">
                  <c:v>-3.9776199999999998E-2</c:v>
                </c:pt>
                <c:pt idx="22890">
                  <c:v>-3.8682899999999999E-2</c:v>
                </c:pt>
                <c:pt idx="22891">
                  <c:v>-3.7540400000000002E-2</c:v>
                </c:pt>
                <c:pt idx="22892">
                  <c:v>-3.6349300000000001E-2</c:v>
                </c:pt>
                <c:pt idx="22893">
                  <c:v>-3.5110200000000001E-2</c:v>
                </c:pt>
                <c:pt idx="22894">
                  <c:v>-3.3822900000000003E-2</c:v>
                </c:pt>
                <c:pt idx="22895">
                  <c:v>-3.2487700000000001E-2</c:v>
                </c:pt>
                <c:pt idx="22896">
                  <c:v>-3.1107800000000001E-2</c:v>
                </c:pt>
                <c:pt idx="22897">
                  <c:v>-2.9688099999999999E-2</c:v>
                </c:pt>
                <c:pt idx="22898">
                  <c:v>-2.8231099999999999E-2</c:v>
                </c:pt>
                <c:pt idx="22899">
                  <c:v>-2.6738000000000001E-2</c:v>
                </c:pt>
                <c:pt idx="22900">
                  <c:v>-2.52105E-2</c:v>
                </c:pt>
                <c:pt idx="22901">
                  <c:v>-2.3651200000000001E-2</c:v>
                </c:pt>
                <c:pt idx="22902">
                  <c:v>-2.2061799999999999E-2</c:v>
                </c:pt>
                <c:pt idx="22903">
                  <c:v>-2.0443599999999999E-2</c:v>
                </c:pt>
                <c:pt idx="22904">
                  <c:v>-1.87984E-2</c:v>
                </c:pt>
                <c:pt idx="22905">
                  <c:v>-1.71287E-2</c:v>
                </c:pt>
                <c:pt idx="22906">
                  <c:v>-1.5437299999999999E-2</c:v>
                </c:pt>
                <c:pt idx="22907">
                  <c:v>-1.3726500000000001E-2</c:v>
                </c:pt>
                <c:pt idx="22908">
                  <c:v>-1.1998099999999999E-2</c:v>
                </c:pt>
                <c:pt idx="22909">
                  <c:v>-1.0254299999999999E-2</c:v>
                </c:pt>
                <c:pt idx="22910" formatCode="0.00E+00">
                  <c:v>-8.4977799999999999E-3</c:v>
                </c:pt>
                <c:pt idx="22911" formatCode="0.00E+00">
                  <c:v>-6.7312400000000003E-3</c:v>
                </c:pt>
                <c:pt idx="22912" formatCode="0.00E+00">
                  <c:v>-4.9569499999999999E-3</c:v>
                </c:pt>
                <c:pt idx="22913" formatCode="0.00E+00">
                  <c:v>-3.1775100000000001E-3</c:v>
                </c:pt>
                <c:pt idx="22914" formatCode="0.00E+00">
                  <c:v>-1.3959E-3</c:v>
                </c:pt>
                <c:pt idx="22915" formatCode="0.00E+00">
                  <c:v>3.85039E-4</c:v>
                </c:pt>
                <c:pt idx="22916" formatCode="0.00E+00">
                  <c:v>2.16337E-3</c:v>
                </c:pt>
                <c:pt idx="22917" formatCode="0.00E+00">
                  <c:v>3.9380800000000001E-3</c:v>
                </c:pt>
                <c:pt idx="22918" formatCode="0.00E+00">
                  <c:v>5.70792E-3</c:v>
                </c:pt>
                <c:pt idx="22919" formatCode="0.00E+00">
                  <c:v>7.4705700000000002E-3</c:v>
                </c:pt>
                <c:pt idx="22920" formatCode="0.00E+00">
                  <c:v>9.2234699999999992E-3</c:v>
                </c:pt>
                <c:pt idx="22921">
                  <c:v>1.09645E-2</c:v>
                </c:pt>
                <c:pt idx="22922">
                  <c:v>1.26917E-2</c:v>
                </c:pt>
                <c:pt idx="22923">
                  <c:v>1.44023E-2</c:v>
                </c:pt>
                <c:pt idx="22924">
                  <c:v>1.60935E-2</c:v>
                </c:pt>
                <c:pt idx="22925">
                  <c:v>1.7762199999999999E-2</c:v>
                </c:pt>
                <c:pt idx="22926">
                  <c:v>1.94059E-2</c:v>
                </c:pt>
                <c:pt idx="22927">
                  <c:v>2.1022099999999998E-2</c:v>
                </c:pt>
                <c:pt idx="22928">
                  <c:v>2.2607800000000001E-2</c:v>
                </c:pt>
                <c:pt idx="22929">
                  <c:v>2.41601E-2</c:v>
                </c:pt>
                <c:pt idx="22930">
                  <c:v>2.56768E-2</c:v>
                </c:pt>
                <c:pt idx="22931">
                  <c:v>2.7156699999999999E-2</c:v>
                </c:pt>
                <c:pt idx="22932">
                  <c:v>2.8598800000000001E-2</c:v>
                </c:pt>
                <c:pt idx="22933">
                  <c:v>3.0001300000000002E-2</c:v>
                </c:pt>
                <c:pt idx="22934">
                  <c:v>3.1361800000000002E-2</c:v>
                </c:pt>
                <c:pt idx="22935">
                  <c:v>3.2677999999999999E-2</c:v>
                </c:pt>
                <c:pt idx="22936">
                  <c:v>3.39478E-2</c:v>
                </c:pt>
                <c:pt idx="22937">
                  <c:v>3.5169499999999999E-2</c:v>
                </c:pt>
                <c:pt idx="22938">
                  <c:v>3.6341600000000002E-2</c:v>
                </c:pt>
                <c:pt idx="22939">
                  <c:v>3.7461899999999999E-2</c:v>
                </c:pt>
                <c:pt idx="22940">
                  <c:v>3.8528699999999999E-2</c:v>
                </c:pt>
                <c:pt idx="22941">
                  <c:v>3.9540899999999997E-2</c:v>
                </c:pt>
                <c:pt idx="22942">
                  <c:v>4.0496900000000002E-2</c:v>
                </c:pt>
                <c:pt idx="22943">
                  <c:v>4.1394599999999997E-2</c:v>
                </c:pt>
                <c:pt idx="22944">
                  <c:v>4.2232199999999998E-2</c:v>
                </c:pt>
                <c:pt idx="22945">
                  <c:v>4.3008900000000003E-2</c:v>
                </c:pt>
                <c:pt idx="22946">
                  <c:v>4.3724199999999998E-2</c:v>
                </c:pt>
                <c:pt idx="22947">
                  <c:v>4.4377300000000001E-2</c:v>
                </c:pt>
                <c:pt idx="22948">
                  <c:v>4.4967399999999998E-2</c:v>
                </c:pt>
                <c:pt idx="22949">
                  <c:v>4.54945E-2</c:v>
                </c:pt>
                <c:pt idx="22950">
                  <c:v>4.5958600000000002E-2</c:v>
                </c:pt>
                <c:pt idx="22951">
                  <c:v>4.63591E-2</c:v>
                </c:pt>
                <c:pt idx="22952">
                  <c:v>4.6695100000000003E-2</c:v>
                </c:pt>
                <c:pt idx="22953">
                  <c:v>4.6965300000000001E-2</c:v>
                </c:pt>
                <c:pt idx="22954">
                  <c:v>4.7169599999999999E-2</c:v>
                </c:pt>
                <c:pt idx="22955">
                  <c:v>4.7309200000000003E-2</c:v>
                </c:pt>
                <c:pt idx="22956">
                  <c:v>4.7385900000000002E-2</c:v>
                </c:pt>
                <c:pt idx="22957">
                  <c:v>4.7402199999999999E-2</c:v>
                </c:pt>
                <c:pt idx="22958">
                  <c:v>4.73588E-2</c:v>
                </c:pt>
                <c:pt idx="22959">
                  <c:v>4.7253499999999997E-2</c:v>
                </c:pt>
                <c:pt idx="22960">
                  <c:v>4.7084000000000001E-2</c:v>
                </c:pt>
                <c:pt idx="22961">
                  <c:v>4.6850599999999999E-2</c:v>
                </c:pt>
                <c:pt idx="22962">
                  <c:v>4.6553700000000003E-2</c:v>
                </c:pt>
                <c:pt idx="22963">
                  <c:v>4.6193499999999998E-2</c:v>
                </c:pt>
                <c:pt idx="22964">
                  <c:v>4.5770499999999999E-2</c:v>
                </c:pt>
                <c:pt idx="22965">
                  <c:v>4.5286399999999997E-2</c:v>
                </c:pt>
                <c:pt idx="22966">
                  <c:v>4.4742499999999998E-2</c:v>
                </c:pt>
                <c:pt idx="22967">
                  <c:v>4.4139600000000001E-2</c:v>
                </c:pt>
                <c:pt idx="22968">
                  <c:v>4.3478000000000003E-2</c:v>
                </c:pt>
                <c:pt idx="22969">
                  <c:v>4.2758499999999998E-2</c:v>
                </c:pt>
                <c:pt idx="22970">
                  <c:v>4.1981900000000003E-2</c:v>
                </c:pt>
                <c:pt idx="22971">
                  <c:v>4.1149400000000003E-2</c:v>
                </c:pt>
                <c:pt idx="22972">
                  <c:v>4.0262399999999997E-2</c:v>
                </c:pt>
                <c:pt idx="22973">
                  <c:v>3.9322299999999998E-2</c:v>
                </c:pt>
                <c:pt idx="22974">
                  <c:v>3.8331299999999999E-2</c:v>
                </c:pt>
                <c:pt idx="22975">
                  <c:v>3.7291299999999999E-2</c:v>
                </c:pt>
                <c:pt idx="22976">
                  <c:v>3.6203800000000001E-2</c:v>
                </c:pt>
                <c:pt idx="22977">
                  <c:v>3.5069999999999997E-2</c:v>
                </c:pt>
                <c:pt idx="22978">
                  <c:v>3.3891600000000001E-2</c:v>
                </c:pt>
                <c:pt idx="22979">
                  <c:v>3.2670600000000001E-2</c:v>
                </c:pt>
                <c:pt idx="22980">
                  <c:v>3.1408899999999997E-2</c:v>
                </c:pt>
                <c:pt idx="22981">
                  <c:v>3.01085E-2</c:v>
                </c:pt>
                <c:pt idx="22982">
                  <c:v>2.8772300000000001E-2</c:v>
                </c:pt>
                <c:pt idx="22983">
                  <c:v>2.7402900000000001E-2</c:v>
                </c:pt>
                <c:pt idx="22984">
                  <c:v>2.6002000000000001E-2</c:v>
                </c:pt>
                <c:pt idx="22985">
                  <c:v>2.45709E-2</c:v>
                </c:pt>
                <c:pt idx="22986">
                  <c:v>2.3111699999999999E-2</c:v>
                </c:pt>
                <c:pt idx="22987">
                  <c:v>2.1626300000000001E-2</c:v>
                </c:pt>
                <c:pt idx="22988">
                  <c:v>2.0116700000000001E-2</c:v>
                </c:pt>
                <c:pt idx="22989">
                  <c:v>1.85851E-2</c:v>
                </c:pt>
                <c:pt idx="22990">
                  <c:v>1.7033300000000001E-2</c:v>
                </c:pt>
                <c:pt idx="22991">
                  <c:v>1.54637E-2</c:v>
                </c:pt>
                <c:pt idx="22992">
                  <c:v>1.3878700000000001E-2</c:v>
                </c:pt>
                <c:pt idx="22993">
                  <c:v>1.2280299999999999E-2</c:v>
                </c:pt>
                <c:pt idx="22994">
                  <c:v>1.0671E-2</c:v>
                </c:pt>
                <c:pt idx="22995" formatCode="0.00E+00">
                  <c:v>9.0526600000000006E-3</c:v>
                </c:pt>
                <c:pt idx="22996" formatCode="0.00E+00">
                  <c:v>7.4272499999999998E-3</c:v>
                </c:pt>
                <c:pt idx="22997" formatCode="0.00E+00">
                  <c:v>5.7971400000000001E-3</c:v>
                </c:pt>
                <c:pt idx="22998" formatCode="0.00E+00">
                  <c:v>4.1652599999999996E-3</c:v>
                </c:pt>
                <c:pt idx="22999" formatCode="0.00E+00">
                  <c:v>2.53441E-3</c:v>
                </c:pt>
                <c:pt idx="23000" formatCode="0.00E+00">
                  <c:v>9.0664499999999998E-4</c:v>
                </c:pt>
                <c:pt idx="23001" formatCode="0.00E+00">
                  <c:v>-7.1633999999999999E-4</c:v>
                </c:pt>
                <c:pt idx="23002" formatCode="0.00E+00">
                  <c:v>-2.33256E-3</c:v>
                </c:pt>
                <c:pt idx="23003" formatCode="0.00E+00">
                  <c:v>-3.9399300000000003E-3</c:v>
                </c:pt>
                <c:pt idx="23004" formatCode="0.00E+00">
                  <c:v>-5.5363599999999997E-3</c:v>
                </c:pt>
                <c:pt idx="23005" formatCode="0.00E+00">
                  <c:v>-7.1196599999999999E-3</c:v>
                </c:pt>
                <c:pt idx="23006" formatCode="0.00E+00">
                  <c:v>-8.6876499999999999E-3</c:v>
                </c:pt>
                <c:pt idx="23007">
                  <c:v>-1.0238300000000001E-2</c:v>
                </c:pt>
                <c:pt idx="23008">
                  <c:v>-1.1769699999999999E-2</c:v>
                </c:pt>
                <c:pt idx="23009">
                  <c:v>-1.32798E-2</c:v>
                </c:pt>
                <c:pt idx="23010">
                  <c:v>-1.47666E-2</c:v>
                </c:pt>
                <c:pt idx="23011">
                  <c:v>-1.6228099999999999E-2</c:v>
                </c:pt>
                <c:pt idx="23012">
                  <c:v>-1.7662299999999999E-2</c:v>
                </c:pt>
                <c:pt idx="23013">
                  <c:v>-1.9067299999999999E-2</c:v>
                </c:pt>
                <c:pt idx="23014">
                  <c:v>-2.0441999999999998E-2</c:v>
                </c:pt>
                <c:pt idx="23015">
                  <c:v>-2.1784899999999999E-2</c:v>
                </c:pt>
                <c:pt idx="23016">
                  <c:v>-2.3094300000000002E-2</c:v>
                </c:pt>
                <c:pt idx="23017">
                  <c:v>-2.4368299999999999E-2</c:v>
                </c:pt>
                <c:pt idx="23018">
                  <c:v>-2.5605300000000001E-2</c:v>
                </c:pt>
                <c:pt idx="23019">
                  <c:v>-2.68043E-2</c:v>
                </c:pt>
                <c:pt idx="23020">
                  <c:v>-2.79639E-2</c:v>
                </c:pt>
                <c:pt idx="23021">
                  <c:v>-2.90827E-2</c:v>
                </c:pt>
                <c:pt idx="23022">
                  <c:v>-3.01593E-2</c:v>
                </c:pt>
                <c:pt idx="23023">
                  <c:v>-3.11922E-2</c:v>
                </c:pt>
                <c:pt idx="23024">
                  <c:v>-3.21807E-2</c:v>
                </c:pt>
                <c:pt idx="23025">
                  <c:v>-3.3124099999999997E-2</c:v>
                </c:pt>
                <c:pt idx="23026">
                  <c:v>-3.4020799999999997E-2</c:v>
                </c:pt>
                <c:pt idx="23027">
                  <c:v>-3.4868900000000001E-2</c:v>
                </c:pt>
                <c:pt idx="23028">
                  <c:v>-3.5667200000000003E-2</c:v>
                </c:pt>
                <c:pt idx="23029">
                  <c:v>-3.6415299999999998E-2</c:v>
                </c:pt>
                <c:pt idx="23030">
                  <c:v>-3.7114000000000001E-2</c:v>
                </c:pt>
                <c:pt idx="23031">
                  <c:v>-3.7763400000000003E-2</c:v>
                </c:pt>
                <c:pt idx="23032">
                  <c:v>-3.8363099999999997E-2</c:v>
                </c:pt>
                <c:pt idx="23033">
                  <c:v>-3.8911899999999999E-2</c:v>
                </c:pt>
                <c:pt idx="23034">
                  <c:v>-3.9409100000000002E-2</c:v>
                </c:pt>
                <c:pt idx="23035">
                  <c:v>-3.9854800000000003E-2</c:v>
                </c:pt>
                <c:pt idx="23036">
                  <c:v>-4.0248800000000001E-2</c:v>
                </c:pt>
                <c:pt idx="23037">
                  <c:v>-4.0591099999999998E-2</c:v>
                </c:pt>
                <c:pt idx="23038">
                  <c:v>-4.0881599999999997E-2</c:v>
                </c:pt>
                <c:pt idx="23039">
                  <c:v>-4.1121199999999997E-2</c:v>
                </c:pt>
                <c:pt idx="23040">
                  <c:v>-4.1310600000000003E-2</c:v>
                </c:pt>
                <c:pt idx="23041">
                  <c:v>-4.1450300000000002E-2</c:v>
                </c:pt>
                <c:pt idx="23042">
                  <c:v>-4.1540199999999999E-2</c:v>
                </c:pt>
                <c:pt idx="23043">
                  <c:v>-4.1580300000000001E-2</c:v>
                </c:pt>
                <c:pt idx="23044">
                  <c:v>-4.1570799999999998E-2</c:v>
                </c:pt>
                <c:pt idx="23045">
                  <c:v>-4.1512199999999999E-2</c:v>
                </c:pt>
                <c:pt idx="23046">
                  <c:v>-4.1404900000000001E-2</c:v>
                </c:pt>
                <c:pt idx="23047">
                  <c:v>-4.1249800000000003E-2</c:v>
                </c:pt>
                <c:pt idx="23048">
                  <c:v>-4.1047699999999999E-2</c:v>
                </c:pt>
                <c:pt idx="23049">
                  <c:v>-4.0799299999999997E-2</c:v>
                </c:pt>
                <c:pt idx="23050">
                  <c:v>-4.0505800000000002E-2</c:v>
                </c:pt>
                <c:pt idx="23051">
                  <c:v>-4.0168500000000003E-2</c:v>
                </c:pt>
                <c:pt idx="23052">
                  <c:v>-3.9788900000000002E-2</c:v>
                </c:pt>
                <c:pt idx="23053">
                  <c:v>-3.9367600000000003E-2</c:v>
                </c:pt>
                <c:pt idx="23054">
                  <c:v>-3.8905599999999999E-2</c:v>
                </c:pt>
                <c:pt idx="23055">
                  <c:v>-3.8404500000000001E-2</c:v>
                </c:pt>
                <c:pt idx="23056">
                  <c:v>-3.78661E-2</c:v>
                </c:pt>
                <c:pt idx="23057">
                  <c:v>-3.7292100000000002E-2</c:v>
                </c:pt>
                <c:pt idx="23058">
                  <c:v>-3.6684099999999997E-2</c:v>
                </c:pt>
                <c:pt idx="23059">
                  <c:v>-3.6043499999999999E-2</c:v>
                </c:pt>
                <c:pt idx="23060">
                  <c:v>-3.53715E-2</c:v>
                </c:pt>
                <c:pt idx="23061">
                  <c:v>-3.4669199999999997E-2</c:v>
                </c:pt>
                <c:pt idx="23062">
                  <c:v>-3.3937799999999997E-2</c:v>
                </c:pt>
                <c:pt idx="23063">
                  <c:v>-3.3179E-2</c:v>
                </c:pt>
                <c:pt idx="23064">
                  <c:v>-3.2394800000000001E-2</c:v>
                </c:pt>
                <c:pt idx="23065">
                  <c:v>-3.1586900000000001E-2</c:v>
                </c:pt>
                <c:pt idx="23066">
                  <c:v>-3.07563E-2</c:v>
                </c:pt>
                <c:pt idx="23067">
                  <c:v>-2.9904099999999999E-2</c:v>
                </c:pt>
                <c:pt idx="23068">
                  <c:v>-2.9032100000000002E-2</c:v>
                </c:pt>
                <c:pt idx="23069">
                  <c:v>-2.8143000000000001E-2</c:v>
                </c:pt>
                <c:pt idx="23070">
                  <c:v>-2.7239300000000001E-2</c:v>
                </c:pt>
                <c:pt idx="23071">
                  <c:v>-2.6322399999999999E-2</c:v>
                </c:pt>
                <c:pt idx="23072">
                  <c:v>-2.5393499999999999E-2</c:v>
                </c:pt>
                <c:pt idx="23073">
                  <c:v>-2.4454400000000001E-2</c:v>
                </c:pt>
                <c:pt idx="23074">
                  <c:v>-2.3506699999999998E-2</c:v>
                </c:pt>
                <c:pt idx="23075">
                  <c:v>-2.2552200000000001E-2</c:v>
                </c:pt>
                <c:pt idx="23076">
                  <c:v>-2.1592400000000001E-2</c:v>
                </c:pt>
                <c:pt idx="23077">
                  <c:v>-2.06287E-2</c:v>
                </c:pt>
                <c:pt idx="23078">
                  <c:v>-1.9662700000000002E-2</c:v>
                </c:pt>
                <c:pt idx="23079">
                  <c:v>-1.86956E-2</c:v>
                </c:pt>
                <c:pt idx="23080">
                  <c:v>-1.7729200000000001E-2</c:v>
                </c:pt>
                <c:pt idx="23081">
                  <c:v>-1.67653E-2</c:v>
                </c:pt>
                <c:pt idx="23082">
                  <c:v>-1.5805900000000001E-2</c:v>
                </c:pt>
                <c:pt idx="23083">
                  <c:v>-1.4852600000000001E-2</c:v>
                </c:pt>
                <c:pt idx="23084">
                  <c:v>-1.39075E-2</c:v>
                </c:pt>
                <c:pt idx="23085">
                  <c:v>-1.29724E-2</c:v>
                </c:pt>
                <c:pt idx="23086">
                  <c:v>-1.20485E-2</c:v>
                </c:pt>
                <c:pt idx="23087">
                  <c:v>-1.1136800000000001E-2</c:v>
                </c:pt>
                <c:pt idx="23088">
                  <c:v>-1.0238300000000001E-2</c:v>
                </c:pt>
                <c:pt idx="23089" formatCode="0.00E+00">
                  <c:v>-9.3541500000000003E-3</c:v>
                </c:pt>
                <c:pt idx="23090" formatCode="0.00E+00">
                  <c:v>-8.4858199999999998E-3</c:v>
                </c:pt>
                <c:pt idx="23091" formatCode="0.00E+00">
                  <c:v>-7.6352599999999996E-3</c:v>
                </c:pt>
                <c:pt idx="23092" formatCode="0.00E+00">
                  <c:v>-6.8041600000000001E-3</c:v>
                </c:pt>
                <c:pt idx="23093" formatCode="0.00E+00">
                  <c:v>-5.9936499999999997E-3</c:v>
                </c:pt>
                <c:pt idx="23094" formatCode="0.00E+00">
                  <c:v>-5.2045700000000004E-3</c:v>
                </c:pt>
                <c:pt idx="23095" formatCode="0.00E+00">
                  <c:v>-4.4376199999999998E-3</c:v>
                </c:pt>
                <c:pt idx="23096" formatCode="0.00E+00">
                  <c:v>-3.6935399999999999E-3</c:v>
                </c:pt>
                <c:pt idx="23097" formatCode="0.00E+00">
                  <c:v>-2.9732600000000001E-3</c:v>
                </c:pt>
                <c:pt idx="23098" formatCode="0.00E+00">
                  <c:v>-2.2779200000000001E-3</c:v>
                </c:pt>
                <c:pt idx="23099" formatCode="0.00E+00">
                  <c:v>-1.60863E-3</c:v>
                </c:pt>
                <c:pt idx="23100" formatCode="0.00E+00">
                  <c:v>-9.6620300000000001E-4</c:v>
                </c:pt>
                <c:pt idx="23101" formatCode="0.00E+00">
                  <c:v>-3.51109E-4</c:v>
                </c:pt>
                <c:pt idx="23102" formatCode="0.00E+00">
                  <c:v>2.36171E-4</c:v>
                </c:pt>
                <c:pt idx="23103" formatCode="0.00E+00">
                  <c:v>7.95033E-4</c:v>
                </c:pt>
                <c:pt idx="23104" formatCode="0.00E+00">
                  <c:v>1.32489E-3</c:v>
                </c:pt>
                <c:pt idx="23105" formatCode="0.00E+00">
                  <c:v>1.8251700000000001E-3</c:v>
                </c:pt>
                <c:pt idx="23106" formatCode="0.00E+00">
                  <c:v>2.2954300000000002E-3</c:v>
                </c:pt>
                <c:pt idx="23107" formatCode="0.00E+00">
                  <c:v>2.7357000000000002E-3</c:v>
                </c:pt>
                <c:pt idx="23108" formatCode="0.00E+00">
                  <c:v>3.1464100000000001E-3</c:v>
                </c:pt>
                <c:pt idx="23109" formatCode="0.00E+00">
                  <c:v>3.5276600000000002E-3</c:v>
                </c:pt>
                <c:pt idx="23110" formatCode="0.00E+00">
                  <c:v>3.8787499999999998E-3</c:v>
                </c:pt>
                <c:pt idx="23111" formatCode="0.00E+00">
                  <c:v>4.1991499999999996E-3</c:v>
                </c:pt>
                <c:pt idx="23112" formatCode="0.00E+00">
                  <c:v>4.4892899999999999E-3</c:v>
                </c:pt>
                <c:pt idx="23113" formatCode="0.00E+00">
                  <c:v>4.7498699999999998E-3</c:v>
                </c:pt>
                <c:pt idx="23114" formatCode="0.00E+00">
                  <c:v>4.9809299999999997E-3</c:v>
                </c:pt>
                <c:pt idx="23115" formatCode="0.00E+00">
                  <c:v>5.1822700000000001E-3</c:v>
                </c:pt>
                <c:pt idx="23116" formatCode="0.00E+00">
                  <c:v>5.3543000000000002E-3</c:v>
                </c:pt>
                <c:pt idx="23117" formatCode="0.00E+00">
                  <c:v>5.4974500000000001E-3</c:v>
                </c:pt>
                <c:pt idx="23118" formatCode="0.00E+00">
                  <c:v>5.6115799999999997E-3</c:v>
                </c:pt>
                <c:pt idx="23119" formatCode="0.00E+00">
                  <c:v>5.6965599999999998E-3</c:v>
                </c:pt>
                <c:pt idx="23120" formatCode="0.00E+00">
                  <c:v>5.7526900000000004E-3</c:v>
                </c:pt>
                <c:pt idx="23121" formatCode="0.00E+00">
                  <c:v>5.7806000000000003E-3</c:v>
                </c:pt>
                <c:pt idx="23122" formatCode="0.00E+00">
                  <c:v>5.78109E-3</c:v>
                </c:pt>
                <c:pt idx="23123" formatCode="0.00E+00">
                  <c:v>5.7546899999999998E-3</c:v>
                </c:pt>
                <c:pt idx="23124" formatCode="0.00E+00">
                  <c:v>5.70193E-3</c:v>
                </c:pt>
                <c:pt idx="23125" formatCode="0.00E+00">
                  <c:v>5.6238199999999999E-3</c:v>
                </c:pt>
                <c:pt idx="23126" formatCode="0.00E+00">
                  <c:v>5.5215100000000003E-3</c:v>
                </c:pt>
                <c:pt idx="23127" formatCode="0.00E+00">
                  <c:v>5.3955399999999999E-3</c:v>
                </c:pt>
                <c:pt idx="23128" formatCode="0.00E+00">
                  <c:v>5.2462899999999998E-3</c:v>
                </c:pt>
                <c:pt idx="23129" formatCode="0.00E+00">
                  <c:v>5.0748099999999999E-3</c:v>
                </c:pt>
                <c:pt idx="23130" formatCode="0.00E+00">
                  <c:v>4.8824200000000002E-3</c:v>
                </c:pt>
                <c:pt idx="23131" formatCode="0.00E+00">
                  <c:v>4.6700400000000003E-3</c:v>
                </c:pt>
                <c:pt idx="23132" formatCode="0.00E+00">
                  <c:v>4.4382400000000004E-3</c:v>
                </c:pt>
                <c:pt idx="23133" formatCode="0.00E+00">
                  <c:v>4.1875300000000001E-3</c:v>
                </c:pt>
                <c:pt idx="23134" formatCode="0.00E+00">
                  <c:v>3.9187099999999997E-3</c:v>
                </c:pt>
                <c:pt idx="23135" formatCode="0.00E+00">
                  <c:v>3.63306E-3</c:v>
                </c:pt>
                <c:pt idx="23136" formatCode="0.00E+00">
                  <c:v>3.3322299999999998E-3</c:v>
                </c:pt>
                <c:pt idx="23137" formatCode="0.00E+00">
                  <c:v>3.01805E-3</c:v>
                </c:pt>
                <c:pt idx="23138" formatCode="0.00E+00">
                  <c:v>2.69235E-3</c:v>
                </c:pt>
                <c:pt idx="23139" formatCode="0.00E+00">
                  <c:v>2.3568E-3</c:v>
                </c:pt>
                <c:pt idx="23140" formatCode="0.00E+00">
                  <c:v>2.0126900000000001E-3</c:v>
                </c:pt>
                <c:pt idx="23141" formatCode="0.00E+00">
                  <c:v>1.6609699999999999E-3</c:v>
                </c:pt>
                <c:pt idx="23142" formatCode="0.00E+00">
                  <c:v>1.3027799999999999E-3</c:v>
                </c:pt>
                <c:pt idx="23143" formatCode="0.00E+00">
                  <c:v>9.3953699999999995E-4</c:v>
                </c:pt>
                <c:pt idx="23144" formatCode="0.00E+00">
                  <c:v>5.7265899999999999E-4</c:v>
                </c:pt>
                <c:pt idx="23145" formatCode="0.00E+00">
                  <c:v>2.0334800000000001E-4</c:v>
                </c:pt>
                <c:pt idx="23146" formatCode="0.00E+00">
                  <c:v>-1.67467E-4</c:v>
                </c:pt>
                <c:pt idx="23147" formatCode="0.00E+00">
                  <c:v>-5.3907399999999996E-4</c:v>
                </c:pt>
                <c:pt idx="23148" formatCode="0.00E+00">
                  <c:v>-9.1066400000000005E-4</c:v>
                </c:pt>
                <c:pt idx="23149" formatCode="0.00E+00">
                  <c:v>-1.2813099999999999E-3</c:v>
                </c:pt>
                <c:pt idx="23150" formatCode="0.00E+00">
                  <c:v>-1.65007E-3</c:v>
                </c:pt>
                <c:pt idx="23151" formatCode="0.00E+00">
                  <c:v>-2.0156699999999998E-3</c:v>
                </c:pt>
                <c:pt idx="23152" formatCode="0.00E+00">
                  <c:v>-2.3766999999999998E-3</c:v>
                </c:pt>
                <c:pt idx="23153" formatCode="0.00E+00">
                  <c:v>-2.7320199999999999E-3</c:v>
                </c:pt>
                <c:pt idx="23154" formatCode="0.00E+00">
                  <c:v>-3.0805400000000001E-3</c:v>
                </c:pt>
                <c:pt idx="23155" formatCode="0.00E+00">
                  <c:v>-3.4208699999999999E-3</c:v>
                </c:pt>
                <c:pt idx="23156" formatCode="0.00E+00">
                  <c:v>-3.7516799999999999E-3</c:v>
                </c:pt>
                <c:pt idx="23157" formatCode="0.00E+00">
                  <c:v>-4.0721799999999999E-3</c:v>
                </c:pt>
                <c:pt idx="23158" formatCode="0.00E+00">
                  <c:v>-4.3816799999999998E-3</c:v>
                </c:pt>
                <c:pt idx="23159" formatCode="0.00E+00">
                  <c:v>-4.6793599999999996E-3</c:v>
                </c:pt>
                <c:pt idx="23160" formatCode="0.00E+00">
                  <c:v>-4.9644399999999997E-3</c:v>
                </c:pt>
                <c:pt idx="23161" formatCode="0.00E+00">
                  <c:v>-5.2360499999999999E-3</c:v>
                </c:pt>
                <c:pt idx="23162" formatCode="0.00E+00">
                  <c:v>-5.4929499999999999E-3</c:v>
                </c:pt>
                <c:pt idx="23163" formatCode="0.00E+00">
                  <c:v>-5.7335199999999998E-3</c:v>
                </c:pt>
                <c:pt idx="23164" formatCode="0.00E+00">
                  <c:v>-5.9565499999999997E-3</c:v>
                </c:pt>
                <c:pt idx="23165" formatCode="0.00E+00">
                  <c:v>-6.1611299999999999E-3</c:v>
                </c:pt>
                <c:pt idx="23166" formatCode="0.00E+00">
                  <c:v>-6.3461200000000002E-3</c:v>
                </c:pt>
                <c:pt idx="23167" formatCode="0.00E+00">
                  <c:v>-6.5106799999999996E-3</c:v>
                </c:pt>
                <c:pt idx="23168" formatCode="0.00E+00">
                  <c:v>-6.6545800000000002E-3</c:v>
                </c:pt>
                <c:pt idx="23169" formatCode="0.00E+00">
                  <c:v>-6.7774000000000003E-3</c:v>
                </c:pt>
                <c:pt idx="23170" formatCode="0.00E+00">
                  <c:v>-6.8784600000000003E-3</c:v>
                </c:pt>
                <c:pt idx="23171" formatCode="0.00E+00">
                  <c:v>-6.9573100000000004E-3</c:v>
                </c:pt>
                <c:pt idx="23172" formatCode="0.00E+00">
                  <c:v>-7.01361E-3</c:v>
                </c:pt>
                <c:pt idx="23173" formatCode="0.00E+00">
                  <c:v>-7.0470200000000002E-3</c:v>
                </c:pt>
                <c:pt idx="23174" formatCode="0.00E+00">
                  <c:v>-7.0572100000000004E-3</c:v>
                </c:pt>
                <c:pt idx="23175" formatCode="0.00E+00">
                  <c:v>-7.0433900000000001E-3</c:v>
                </c:pt>
                <c:pt idx="23176" formatCode="0.00E+00">
                  <c:v>-7.0041599999999997E-3</c:v>
                </c:pt>
                <c:pt idx="23177" formatCode="0.00E+00">
                  <c:v>-6.9395100000000003E-3</c:v>
                </c:pt>
                <c:pt idx="23178" formatCode="0.00E+00">
                  <c:v>-6.8518800000000003E-3</c:v>
                </c:pt>
                <c:pt idx="23179" formatCode="0.00E+00">
                  <c:v>-6.7418E-3</c:v>
                </c:pt>
                <c:pt idx="23180" formatCode="0.00E+00">
                  <c:v>-6.6062899999999999E-3</c:v>
                </c:pt>
                <c:pt idx="23181" formatCode="0.00E+00">
                  <c:v>-6.4447799999999998E-3</c:v>
                </c:pt>
                <c:pt idx="23182" formatCode="0.00E+00">
                  <c:v>-6.2592400000000001E-3</c:v>
                </c:pt>
                <c:pt idx="23183" formatCode="0.00E+00">
                  <c:v>-6.0497299999999997E-3</c:v>
                </c:pt>
                <c:pt idx="23184" formatCode="0.00E+00">
                  <c:v>-5.8150800000000002E-3</c:v>
                </c:pt>
                <c:pt idx="23185" formatCode="0.00E+00">
                  <c:v>-5.5548200000000002E-3</c:v>
                </c:pt>
                <c:pt idx="23186" formatCode="0.00E+00">
                  <c:v>-5.2691600000000002E-3</c:v>
                </c:pt>
                <c:pt idx="23187" formatCode="0.00E+00">
                  <c:v>-4.9585899999999997E-3</c:v>
                </c:pt>
                <c:pt idx="23188" formatCode="0.00E+00">
                  <c:v>-4.6234800000000001E-3</c:v>
                </c:pt>
                <c:pt idx="23189" formatCode="0.00E+00">
                  <c:v>-4.2643000000000004E-3</c:v>
                </c:pt>
                <c:pt idx="23190" formatCode="0.00E+00">
                  <c:v>-3.8820899999999999E-3</c:v>
                </c:pt>
                <c:pt idx="23191" formatCode="0.00E+00">
                  <c:v>-3.4778000000000001E-3</c:v>
                </c:pt>
                <c:pt idx="23192" formatCode="0.00E+00">
                  <c:v>-3.0516100000000002E-3</c:v>
                </c:pt>
                <c:pt idx="23193" formatCode="0.00E+00">
                  <c:v>-2.6036900000000001E-3</c:v>
                </c:pt>
                <c:pt idx="23194" formatCode="0.00E+00">
                  <c:v>-2.1350700000000002E-3</c:v>
                </c:pt>
                <c:pt idx="23195" formatCode="0.00E+00">
                  <c:v>-1.64708E-3</c:v>
                </c:pt>
                <c:pt idx="23196" formatCode="0.00E+00">
                  <c:v>-1.14046E-3</c:v>
                </c:pt>
                <c:pt idx="23197" formatCode="0.00E+00">
                  <c:v>-6.1589299999999995E-4</c:v>
                </c:pt>
                <c:pt idx="23198" formatCode="0.00E+00">
                  <c:v>-7.4622299999999999E-5</c:v>
                </c:pt>
                <c:pt idx="23199" formatCode="0.00E+00">
                  <c:v>4.8192500000000002E-4</c:v>
                </c:pt>
                <c:pt idx="23200" formatCode="0.00E+00">
                  <c:v>1.0524E-3</c:v>
                </c:pt>
                <c:pt idx="23201" formatCode="0.00E+00">
                  <c:v>1.6355199999999999E-3</c:v>
                </c:pt>
                <c:pt idx="23202" formatCode="0.00E+00">
                  <c:v>2.2300499999999999E-3</c:v>
                </c:pt>
                <c:pt idx="23203" formatCode="0.00E+00">
                  <c:v>2.8347099999999998E-3</c:v>
                </c:pt>
                <c:pt idx="23204" formatCode="0.00E+00">
                  <c:v>3.44816E-3</c:v>
                </c:pt>
                <c:pt idx="23205" formatCode="0.00E+00">
                  <c:v>4.0692300000000001E-3</c:v>
                </c:pt>
                <c:pt idx="23206" formatCode="0.00E+00">
                  <c:v>4.69696E-3</c:v>
                </c:pt>
                <c:pt idx="23207" formatCode="0.00E+00">
                  <c:v>5.3300200000000004E-3</c:v>
                </c:pt>
                <c:pt idx="23208" formatCode="0.00E+00">
                  <c:v>5.9666900000000002E-3</c:v>
                </c:pt>
                <c:pt idx="23209" formatCode="0.00E+00">
                  <c:v>6.6055000000000003E-3</c:v>
                </c:pt>
                <c:pt idx="23210" formatCode="0.00E+00">
                  <c:v>7.2453099999999996E-3</c:v>
                </c:pt>
                <c:pt idx="23211" formatCode="0.00E+00">
                  <c:v>7.8852599999999998E-3</c:v>
                </c:pt>
                <c:pt idx="23212" formatCode="0.00E+00">
                  <c:v>8.5245500000000005E-3</c:v>
                </c:pt>
                <c:pt idx="23213" formatCode="0.00E+00">
                  <c:v>9.1621800000000007E-3</c:v>
                </c:pt>
                <c:pt idx="23214" formatCode="0.00E+00">
                  <c:v>9.79703E-3</c:v>
                </c:pt>
                <c:pt idx="23215">
                  <c:v>1.0428E-2</c:v>
                </c:pt>
                <c:pt idx="23216">
                  <c:v>1.10543E-2</c:v>
                </c:pt>
                <c:pt idx="23217">
                  <c:v>1.1675E-2</c:v>
                </c:pt>
                <c:pt idx="23218">
                  <c:v>1.2289400000000001E-2</c:v>
                </c:pt>
                <c:pt idx="23219">
                  <c:v>1.28959E-2</c:v>
                </c:pt>
                <c:pt idx="23220">
                  <c:v>1.34932E-2</c:v>
                </c:pt>
                <c:pt idx="23221">
                  <c:v>1.40798E-2</c:v>
                </c:pt>
                <c:pt idx="23222">
                  <c:v>1.46543E-2</c:v>
                </c:pt>
                <c:pt idx="23223">
                  <c:v>1.5215599999999999E-2</c:v>
                </c:pt>
                <c:pt idx="23224">
                  <c:v>1.5762600000000002E-2</c:v>
                </c:pt>
                <c:pt idx="23225">
                  <c:v>1.6294099999999999E-2</c:v>
                </c:pt>
                <c:pt idx="23226">
                  <c:v>1.6809000000000001E-2</c:v>
                </c:pt>
                <c:pt idx="23227">
                  <c:v>1.7306200000000001E-2</c:v>
                </c:pt>
                <c:pt idx="23228">
                  <c:v>1.7784700000000001E-2</c:v>
                </c:pt>
                <c:pt idx="23229">
                  <c:v>1.8244E-2</c:v>
                </c:pt>
                <c:pt idx="23230">
                  <c:v>1.8683499999999999E-2</c:v>
                </c:pt>
                <c:pt idx="23231">
                  <c:v>1.9102399999999999E-2</c:v>
                </c:pt>
                <c:pt idx="23232">
                  <c:v>1.9499900000000001E-2</c:v>
                </c:pt>
                <c:pt idx="23233">
                  <c:v>1.9875899999999998E-2</c:v>
                </c:pt>
                <c:pt idx="23234">
                  <c:v>2.0229899999999999E-2</c:v>
                </c:pt>
                <c:pt idx="23235">
                  <c:v>2.0560800000000001E-2</c:v>
                </c:pt>
                <c:pt idx="23236">
                  <c:v>2.0867E-2</c:v>
                </c:pt>
                <c:pt idx="23237">
                  <c:v>2.11475E-2</c:v>
                </c:pt>
                <c:pt idx="23238">
                  <c:v>2.1401099999999999E-2</c:v>
                </c:pt>
                <c:pt idx="23239">
                  <c:v>2.1627299999999999E-2</c:v>
                </c:pt>
                <c:pt idx="23240">
                  <c:v>2.1825000000000001E-2</c:v>
                </c:pt>
                <c:pt idx="23241">
                  <c:v>2.1993599999999999E-2</c:v>
                </c:pt>
                <c:pt idx="23242">
                  <c:v>2.2133E-2</c:v>
                </c:pt>
                <c:pt idx="23243">
                  <c:v>2.2242899999999999E-2</c:v>
                </c:pt>
                <c:pt idx="23244">
                  <c:v>2.23217E-2</c:v>
                </c:pt>
                <c:pt idx="23245">
                  <c:v>2.2367399999999999E-2</c:v>
                </c:pt>
                <c:pt idx="23246">
                  <c:v>2.2379099999999999E-2</c:v>
                </c:pt>
                <c:pt idx="23247">
                  <c:v>2.2357200000000001E-2</c:v>
                </c:pt>
                <c:pt idx="23248">
                  <c:v>2.2301700000000001E-2</c:v>
                </c:pt>
                <c:pt idx="23249">
                  <c:v>2.2212599999999999E-2</c:v>
                </c:pt>
                <c:pt idx="23250">
                  <c:v>2.2089999999999999E-2</c:v>
                </c:pt>
                <c:pt idx="23251">
                  <c:v>2.1933999999999999E-2</c:v>
                </c:pt>
                <c:pt idx="23252">
                  <c:v>2.1743700000000001E-2</c:v>
                </c:pt>
                <c:pt idx="23253">
                  <c:v>2.1518599999999999E-2</c:v>
                </c:pt>
                <c:pt idx="23254">
                  <c:v>2.12584E-2</c:v>
                </c:pt>
                <c:pt idx="23255">
                  <c:v>2.0963300000000001E-2</c:v>
                </c:pt>
                <c:pt idx="23256">
                  <c:v>2.06339E-2</c:v>
                </c:pt>
                <c:pt idx="23257">
                  <c:v>2.02712E-2</c:v>
                </c:pt>
                <c:pt idx="23258">
                  <c:v>1.98762E-2</c:v>
                </c:pt>
                <c:pt idx="23259">
                  <c:v>1.94492E-2</c:v>
                </c:pt>
                <c:pt idx="23260">
                  <c:v>1.89906E-2</c:v>
                </c:pt>
                <c:pt idx="23261">
                  <c:v>1.8501099999999999E-2</c:v>
                </c:pt>
                <c:pt idx="23262">
                  <c:v>1.79816E-2</c:v>
                </c:pt>
                <c:pt idx="23263">
                  <c:v>1.7432799999999998E-2</c:v>
                </c:pt>
                <c:pt idx="23264">
                  <c:v>1.68548E-2</c:v>
                </c:pt>
                <c:pt idx="23265">
                  <c:v>1.6246400000000001E-2</c:v>
                </c:pt>
                <c:pt idx="23266">
                  <c:v>1.5606099999999999E-2</c:v>
                </c:pt>
                <c:pt idx="23267">
                  <c:v>1.49363E-2</c:v>
                </c:pt>
                <c:pt idx="23268">
                  <c:v>1.42405E-2</c:v>
                </c:pt>
                <c:pt idx="23269">
                  <c:v>1.35184E-2</c:v>
                </c:pt>
                <c:pt idx="23270">
                  <c:v>1.2770200000000001E-2</c:v>
                </c:pt>
                <c:pt idx="23271">
                  <c:v>1.1997600000000001E-2</c:v>
                </c:pt>
                <c:pt idx="23272">
                  <c:v>1.12021E-2</c:v>
                </c:pt>
                <c:pt idx="23273">
                  <c:v>1.0384900000000001E-2</c:v>
                </c:pt>
                <c:pt idx="23274" formatCode="0.00E+00">
                  <c:v>9.5470199999999998E-3</c:v>
                </c:pt>
                <c:pt idx="23275" formatCode="0.00E+00">
                  <c:v>8.68938E-3</c:v>
                </c:pt>
                <c:pt idx="23276" formatCode="0.00E+00">
                  <c:v>7.8130300000000003E-3</c:v>
                </c:pt>
                <c:pt idx="23277" formatCode="0.00E+00">
                  <c:v>6.9193099999999997E-3</c:v>
                </c:pt>
                <c:pt idx="23278" formatCode="0.00E+00">
                  <c:v>6.0100199999999996E-3</c:v>
                </c:pt>
                <c:pt idx="23279" formatCode="0.00E+00">
                  <c:v>5.0869499999999998E-3</c:v>
                </c:pt>
                <c:pt idx="23280" formatCode="0.00E+00">
                  <c:v>4.1513100000000001E-3</c:v>
                </c:pt>
                <c:pt idx="23281" formatCode="0.00E+00">
                  <c:v>3.2039199999999999E-3</c:v>
                </c:pt>
                <c:pt idx="23282" formatCode="0.00E+00">
                  <c:v>2.2460499999999999E-3</c:v>
                </c:pt>
                <c:pt idx="23283" formatCode="0.00E+00">
                  <c:v>1.2798099999999999E-3</c:v>
                </c:pt>
                <c:pt idx="23284" formatCode="0.00E+00">
                  <c:v>3.0716499999999998E-4</c:v>
                </c:pt>
                <c:pt idx="23285" formatCode="0.00E+00">
                  <c:v>-6.7101200000000002E-4</c:v>
                </c:pt>
                <c:pt idx="23286" formatCode="0.00E+00">
                  <c:v>-1.6544800000000001E-3</c:v>
                </c:pt>
                <c:pt idx="23287" formatCode="0.00E+00">
                  <c:v>-2.64285E-3</c:v>
                </c:pt>
                <c:pt idx="23288" formatCode="0.00E+00">
                  <c:v>-3.6350800000000002E-3</c:v>
                </c:pt>
                <c:pt idx="23289" formatCode="0.00E+00">
                  <c:v>-4.6294400000000003E-3</c:v>
                </c:pt>
                <c:pt idx="23290" formatCode="0.00E+00">
                  <c:v>-5.6240999999999999E-3</c:v>
                </c:pt>
                <c:pt idx="23291" formatCode="0.00E+00">
                  <c:v>-6.6177099999999997E-3</c:v>
                </c:pt>
                <c:pt idx="23292" formatCode="0.00E+00">
                  <c:v>-7.6091300000000004E-3</c:v>
                </c:pt>
                <c:pt idx="23293" formatCode="0.00E+00">
                  <c:v>-8.5970899999999999E-3</c:v>
                </c:pt>
                <c:pt idx="23294" formatCode="0.00E+00">
                  <c:v>-9.5802500000000002E-3</c:v>
                </c:pt>
                <c:pt idx="23295">
                  <c:v>-1.05574E-2</c:v>
                </c:pt>
                <c:pt idx="23296">
                  <c:v>-1.15275E-2</c:v>
                </c:pt>
                <c:pt idx="23297">
                  <c:v>-1.2489500000000001E-2</c:v>
                </c:pt>
                <c:pt idx="23298">
                  <c:v>-1.34424E-2</c:v>
                </c:pt>
                <c:pt idx="23299">
                  <c:v>-1.4385E-2</c:v>
                </c:pt>
                <c:pt idx="23300">
                  <c:v>-1.53163E-2</c:v>
                </c:pt>
                <c:pt idx="23301">
                  <c:v>-1.6235300000000001E-2</c:v>
                </c:pt>
                <c:pt idx="23302">
                  <c:v>-1.7141099999999999E-2</c:v>
                </c:pt>
                <c:pt idx="23303">
                  <c:v>-1.8032400000000001E-2</c:v>
                </c:pt>
                <c:pt idx="23304">
                  <c:v>-1.89076E-2</c:v>
                </c:pt>
                <c:pt idx="23305">
                  <c:v>-1.9765100000000001E-2</c:v>
                </c:pt>
                <c:pt idx="23306">
                  <c:v>-2.0603699999999999E-2</c:v>
                </c:pt>
                <c:pt idx="23307">
                  <c:v>-2.1422299999999998E-2</c:v>
                </c:pt>
                <c:pt idx="23308">
                  <c:v>-2.2219900000000001E-2</c:v>
                </c:pt>
                <c:pt idx="23309">
                  <c:v>-2.2995999999999999E-2</c:v>
                </c:pt>
                <c:pt idx="23310">
                  <c:v>-2.3749599999999999E-2</c:v>
                </c:pt>
                <c:pt idx="23311">
                  <c:v>-2.4479500000000001E-2</c:v>
                </c:pt>
                <c:pt idx="23312">
                  <c:v>-2.5184700000000001E-2</c:v>
                </c:pt>
                <c:pt idx="23313">
                  <c:v>-2.58643E-2</c:v>
                </c:pt>
                <c:pt idx="23314">
                  <c:v>-2.6518199999999999E-2</c:v>
                </c:pt>
                <c:pt idx="23315">
                  <c:v>-2.7146E-2</c:v>
                </c:pt>
                <c:pt idx="23316">
                  <c:v>-2.7747299999999999E-2</c:v>
                </c:pt>
                <c:pt idx="23317">
                  <c:v>-2.8321300000000001E-2</c:v>
                </c:pt>
                <c:pt idx="23318">
                  <c:v>-2.8867E-2</c:v>
                </c:pt>
                <c:pt idx="23319">
                  <c:v>-2.9383300000000001E-2</c:v>
                </c:pt>
                <c:pt idx="23320">
                  <c:v>-2.9869199999999999E-2</c:v>
                </c:pt>
                <c:pt idx="23321">
                  <c:v>-3.0324199999999999E-2</c:v>
                </c:pt>
                <c:pt idx="23322">
                  <c:v>-3.0747900000000002E-2</c:v>
                </c:pt>
                <c:pt idx="23323">
                  <c:v>-3.1140500000000002E-2</c:v>
                </c:pt>
                <c:pt idx="23324">
                  <c:v>-3.1502099999999998E-2</c:v>
                </c:pt>
                <c:pt idx="23325">
                  <c:v>-3.1832600000000003E-2</c:v>
                </c:pt>
                <c:pt idx="23326">
                  <c:v>-3.2131899999999998E-2</c:v>
                </c:pt>
                <c:pt idx="23327">
                  <c:v>-3.2399400000000002E-2</c:v>
                </c:pt>
                <c:pt idx="23328">
                  <c:v>-3.2634000000000003E-2</c:v>
                </c:pt>
                <c:pt idx="23329">
                  <c:v>-3.2834799999999997E-2</c:v>
                </c:pt>
                <c:pt idx="23330">
                  <c:v>-3.3001999999999997E-2</c:v>
                </c:pt>
                <c:pt idx="23331">
                  <c:v>-3.3137E-2</c:v>
                </c:pt>
                <c:pt idx="23332">
                  <c:v>-3.3241E-2</c:v>
                </c:pt>
                <c:pt idx="23333">
                  <c:v>-3.3314400000000001E-2</c:v>
                </c:pt>
                <c:pt idx="23334">
                  <c:v>-3.3357199999999997E-2</c:v>
                </c:pt>
                <c:pt idx="23335">
                  <c:v>-3.3369200000000002E-2</c:v>
                </c:pt>
                <c:pt idx="23336">
                  <c:v>-3.3350900000000003E-2</c:v>
                </c:pt>
                <c:pt idx="23337">
                  <c:v>-3.3303199999999998E-2</c:v>
                </c:pt>
                <c:pt idx="23338">
                  <c:v>-3.3226400000000003E-2</c:v>
                </c:pt>
                <c:pt idx="23339">
                  <c:v>-3.3120499999999997E-2</c:v>
                </c:pt>
                <c:pt idx="23340">
                  <c:v>-3.2985599999999997E-2</c:v>
                </c:pt>
                <c:pt idx="23341">
                  <c:v>-3.2822200000000003E-2</c:v>
                </c:pt>
                <c:pt idx="23342">
                  <c:v>-3.26305E-2</c:v>
                </c:pt>
                <c:pt idx="23343">
                  <c:v>-3.2410300000000003E-2</c:v>
                </c:pt>
                <c:pt idx="23344">
                  <c:v>-3.2161299999999997E-2</c:v>
                </c:pt>
                <c:pt idx="23345">
                  <c:v>-3.1883799999999997E-2</c:v>
                </c:pt>
                <c:pt idx="23346">
                  <c:v>-3.1578500000000002E-2</c:v>
                </c:pt>
                <c:pt idx="23347">
                  <c:v>-3.1246199999999998E-2</c:v>
                </c:pt>
                <c:pt idx="23348">
                  <c:v>-3.0887999999999999E-2</c:v>
                </c:pt>
                <c:pt idx="23349">
                  <c:v>-3.0505399999999998E-2</c:v>
                </c:pt>
                <c:pt idx="23350">
                  <c:v>-3.0100200000000001E-2</c:v>
                </c:pt>
                <c:pt idx="23351">
                  <c:v>-2.9673600000000001E-2</c:v>
                </c:pt>
                <c:pt idx="23352">
                  <c:v>-2.9226499999999999E-2</c:v>
                </c:pt>
                <c:pt idx="23353">
                  <c:v>-2.87596E-2</c:v>
                </c:pt>
                <c:pt idx="23354">
                  <c:v>-2.8273300000000001E-2</c:v>
                </c:pt>
                <c:pt idx="23355">
                  <c:v>-2.77682E-2</c:v>
                </c:pt>
                <c:pt idx="23356">
                  <c:v>-2.7245200000000001E-2</c:v>
                </c:pt>
                <c:pt idx="23357">
                  <c:v>-2.6705400000000001E-2</c:v>
                </c:pt>
                <c:pt idx="23358">
                  <c:v>-2.6150300000000001E-2</c:v>
                </c:pt>
                <c:pt idx="23359">
                  <c:v>-2.55821E-2</c:v>
                </c:pt>
                <c:pt idx="23360">
                  <c:v>-2.5002699999999999E-2</c:v>
                </c:pt>
                <c:pt idx="23361">
                  <c:v>-2.4413000000000001E-2</c:v>
                </c:pt>
                <c:pt idx="23362">
                  <c:v>-2.38137E-2</c:v>
                </c:pt>
                <c:pt idx="23363">
                  <c:v>-2.3205099999999999E-2</c:v>
                </c:pt>
                <c:pt idx="23364">
                  <c:v>-2.25875E-2</c:v>
                </c:pt>
                <c:pt idx="23365">
                  <c:v>-2.1961700000000001E-2</c:v>
                </c:pt>
                <c:pt idx="23366">
                  <c:v>-2.1328900000000001E-2</c:v>
                </c:pt>
                <c:pt idx="23367">
                  <c:v>-2.0690400000000001E-2</c:v>
                </c:pt>
                <c:pt idx="23368">
                  <c:v>-2.0047100000000002E-2</c:v>
                </c:pt>
                <c:pt idx="23369">
                  <c:v>-1.94001E-2</c:v>
                </c:pt>
                <c:pt idx="23370">
                  <c:v>-1.8750699999999999E-2</c:v>
                </c:pt>
                <c:pt idx="23371">
                  <c:v>-1.81002E-2</c:v>
                </c:pt>
                <c:pt idx="23372">
                  <c:v>-1.7449800000000001E-2</c:v>
                </c:pt>
                <c:pt idx="23373">
                  <c:v>-1.6801300000000002E-2</c:v>
                </c:pt>
                <c:pt idx="23374">
                  <c:v>-1.6155900000000001E-2</c:v>
                </c:pt>
                <c:pt idx="23375">
                  <c:v>-1.5514999999999999E-2</c:v>
                </c:pt>
                <c:pt idx="23376">
                  <c:v>-1.48796E-2</c:v>
                </c:pt>
                <c:pt idx="23377">
                  <c:v>-1.42506E-2</c:v>
                </c:pt>
                <c:pt idx="23378">
                  <c:v>-1.36282E-2</c:v>
                </c:pt>
                <c:pt idx="23379">
                  <c:v>-1.3013E-2</c:v>
                </c:pt>
                <c:pt idx="23380">
                  <c:v>-1.24066E-2</c:v>
                </c:pt>
                <c:pt idx="23381">
                  <c:v>-1.1811E-2</c:v>
                </c:pt>
                <c:pt idx="23382">
                  <c:v>-1.1227300000000001E-2</c:v>
                </c:pt>
                <c:pt idx="23383">
                  <c:v>-1.0656000000000001E-2</c:v>
                </c:pt>
                <c:pt idx="23384">
                  <c:v>-1.0097399999999999E-2</c:v>
                </c:pt>
                <c:pt idx="23385" formatCode="0.00E+00">
                  <c:v>-9.5521500000000006E-3</c:v>
                </c:pt>
                <c:pt idx="23386" formatCode="0.00E+00">
                  <c:v>-9.0210299999999993E-3</c:v>
                </c:pt>
                <c:pt idx="23387" formatCode="0.00E+00">
                  <c:v>-8.5048599999999995E-3</c:v>
                </c:pt>
                <c:pt idx="23388" formatCode="0.00E+00">
                  <c:v>-8.0044799999999996E-3</c:v>
                </c:pt>
                <c:pt idx="23389" formatCode="0.00E+00">
                  <c:v>-7.5206700000000001E-3</c:v>
                </c:pt>
                <c:pt idx="23390" formatCode="0.00E+00">
                  <c:v>-7.0540400000000001E-3</c:v>
                </c:pt>
                <c:pt idx="23391" formatCode="0.00E+00">
                  <c:v>-6.6046799999999999E-3</c:v>
                </c:pt>
                <c:pt idx="23392" formatCode="0.00E+00">
                  <c:v>-6.1722000000000001E-3</c:v>
                </c:pt>
                <c:pt idx="23393" formatCode="0.00E+00">
                  <c:v>-5.7562899999999998E-3</c:v>
                </c:pt>
                <c:pt idx="23394" formatCode="0.00E+00">
                  <c:v>-5.3570099999999997E-3</c:v>
                </c:pt>
                <c:pt idx="23395" formatCode="0.00E+00">
                  <c:v>-4.9743599999999997E-3</c:v>
                </c:pt>
                <c:pt idx="23396" formatCode="0.00E+00">
                  <c:v>-4.6080499999999998E-3</c:v>
                </c:pt>
                <c:pt idx="23397" formatCode="0.00E+00">
                  <c:v>-4.2578599999999996E-3</c:v>
                </c:pt>
                <c:pt idx="23398" formatCode="0.00E+00">
                  <c:v>-3.92392E-3</c:v>
                </c:pt>
                <c:pt idx="23399" formatCode="0.00E+00">
                  <c:v>-3.6068200000000002E-3</c:v>
                </c:pt>
                <c:pt idx="23400" formatCode="0.00E+00">
                  <c:v>-3.3073299999999998E-3</c:v>
                </c:pt>
                <c:pt idx="23401" formatCode="0.00E+00">
                  <c:v>-3.0259900000000001E-3</c:v>
                </c:pt>
                <c:pt idx="23402" formatCode="0.00E+00">
                  <c:v>-2.7629E-3</c:v>
                </c:pt>
                <c:pt idx="23403" formatCode="0.00E+00">
                  <c:v>-2.5182799999999999E-3</c:v>
                </c:pt>
                <c:pt idx="23404" formatCode="0.00E+00">
                  <c:v>-2.29248E-3</c:v>
                </c:pt>
                <c:pt idx="23405" formatCode="0.00E+00">
                  <c:v>-2.0853600000000001E-3</c:v>
                </c:pt>
                <c:pt idx="23406" formatCode="0.00E+00">
                  <c:v>-1.8962199999999999E-3</c:v>
                </c:pt>
                <c:pt idx="23407" formatCode="0.00E+00">
                  <c:v>-1.72437E-3</c:v>
                </c:pt>
                <c:pt idx="23408" formatCode="0.00E+00">
                  <c:v>-1.56959E-3</c:v>
                </c:pt>
                <c:pt idx="23409" formatCode="0.00E+00">
                  <c:v>-1.4320100000000001E-3</c:v>
                </c:pt>
                <c:pt idx="23410" formatCode="0.00E+00">
                  <c:v>-1.3118100000000001E-3</c:v>
                </c:pt>
                <c:pt idx="23411" formatCode="0.00E+00">
                  <c:v>-1.20903E-3</c:v>
                </c:pt>
                <c:pt idx="23412" formatCode="0.00E+00">
                  <c:v>-1.1232900000000001E-3</c:v>
                </c:pt>
                <c:pt idx="23413" formatCode="0.00E+00">
                  <c:v>-1.05378E-3</c:v>
                </c:pt>
                <c:pt idx="23414" formatCode="0.00E+00">
                  <c:v>-9.9987100000000005E-4</c:v>
                </c:pt>
                <c:pt idx="23415" formatCode="0.00E+00">
                  <c:v>-9.6107799999999998E-4</c:v>
                </c:pt>
                <c:pt idx="23416" formatCode="0.00E+00">
                  <c:v>-9.3650500000000002E-4</c:v>
                </c:pt>
                <c:pt idx="23417" formatCode="0.00E+00">
                  <c:v>-9.25397E-4</c:v>
                </c:pt>
                <c:pt idx="23418" formatCode="0.00E+00">
                  <c:v>-9.2780800000000002E-4</c:v>
                </c:pt>
                <c:pt idx="23419" formatCode="0.00E+00">
                  <c:v>-9.4401100000000003E-4</c:v>
                </c:pt>
                <c:pt idx="23420" formatCode="0.00E+00">
                  <c:v>-9.7370900000000001E-4</c:v>
                </c:pt>
                <c:pt idx="23421" formatCode="0.00E+00">
                  <c:v>-1.016E-3</c:v>
                </c:pt>
                <c:pt idx="23422" formatCode="0.00E+00">
                  <c:v>-1.06985E-3</c:v>
                </c:pt>
                <c:pt idx="23423" formatCode="0.00E+00">
                  <c:v>-1.1342800000000001E-3</c:v>
                </c:pt>
                <c:pt idx="23424" formatCode="0.00E+00">
                  <c:v>-1.2080999999999999E-3</c:v>
                </c:pt>
                <c:pt idx="23425" formatCode="0.00E+00">
                  <c:v>-1.29009E-3</c:v>
                </c:pt>
                <c:pt idx="23426" formatCode="0.00E+00">
                  <c:v>-1.3795700000000001E-3</c:v>
                </c:pt>
                <c:pt idx="23427" formatCode="0.00E+00">
                  <c:v>-1.47612E-3</c:v>
                </c:pt>
                <c:pt idx="23428" formatCode="0.00E+00">
                  <c:v>-1.5791799999999999E-3</c:v>
                </c:pt>
                <c:pt idx="23429" formatCode="0.00E+00">
                  <c:v>-1.68782E-3</c:v>
                </c:pt>
                <c:pt idx="23430" formatCode="0.00E+00">
                  <c:v>-1.8008E-3</c:v>
                </c:pt>
                <c:pt idx="23431" formatCode="0.00E+00">
                  <c:v>-1.91669E-3</c:v>
                </c:pt>
                <c:pt idx="23432" formatCode="0.00E+00">
                  <c:v>-2.0336799999999999E-3</c:v>
                </c:pt>
                <c:pt idx="23433" formatCode="0.00E+00">
                  <c:v>-2.15058E-3</c:v>
                </c:pt>
                <c:pt idx="23434" formatCode="0.00E+00">
                  <c:v>-2.2679499999999999E-3</c:v>
                </c:pt>
                <c:pt idx="23435" formatCode="0.00E+00">
                  <c:v>-2.3863600000000001E-3</c:v>
                </c:pt>
                <c:pt idx="23436" formatCode="0.00E+00">
                  <c:v>-2.5050300000000001E-3</c:v>
                </c:pt>
                <c:pt idx="23437" formatCode="0.00E+00">
                  <c:v>-2.6230899999999998E-3</c:v>
                </c:pt>
                <c:pt idx="23438" formatCode="0.00E+00">
                  <c:v>-2.7402199999999998E-3</c:v>
                </c:pt>
                <c:pt idx="23439" formatCode="0.00E+00">
                  <c:v>-2.8559599999999998E-3</c:v>
                </c:pt>
                <c:pt idx="23440" formatCode="0.00E+00">
                  <c:v>-2.9696900000000001E-3</c:v>
                </c:pt>
                <c:pt idx="23441" formatCode="0.00E+00">
                  <c:v>-3.0806200000000001E-3</c:v>
                </c:pt>
                <c:pt idx="23442" formatCode="0.00E+00">
                  <c:v>-3.1875599999999999E-3</c:v>
                </c:pt>
                <c:pt idx="23443" formatCode="0.00E+00">
                  <c:v>-3.28934E-3</c:v>
                </c:pt>
                <c:pt idx="23444" formatCode="0.00E+00">
                  <c:v>-3.38522E-3</c:v>
                </c:pt>
                <c:pt idx="23445" formatCode="0.00E+00">
                  <c:v>-3.4747699999999999E-3</c:v>
                </c:pt>
                <c:pt idx="23446" formatCode="0.00E+00">
                  <c:v>-3.5574199999999999E-3</c:v>
                </c:pt>
                <c:pt idx="23447" formatCode="0.00E+00">
                  <c:v>-3.6325099999999998E-3</c:v>
                </c:pt>
                <c:pt idx="23448" formatCode="0.00E+00">
                  <c:v>-3.6994599999999999E-3</c:v>
                </c:pt>
                <c:pt idx="23449" formatCode="0.00E+00">
                  <c:v>-3.7576900000000002E-3</c:v>
                </c:pt>
                <c:pt idx="23450" formatCode="0.00E+00">
                  <c:v>-3.8068199999999998E-3</c:v>
                </c:pt>
                <c:pt idx="23451" formatCode="0.00E+00">
                  <c:v>-3.8467200000000001E-3</c:v>
                </c:pt>
                <c:pt idx="23452" formatCode="0.00E+00">
                  <c:v>-3.8770100000000002E-3</c:v>
                </c:pt>
                <c:pt idx="23453" formatCode="0.00E+00">
                  <c:v>-3.89705E-3</c:v>
                </c:pt>
                <c:pt idx="23454" formatCode="0.00E+00">
                  <c:v>-3.9061600000000001E-3</c:v>
                </c:pt>
                <c:pt idx="23455" formatCode="0.00E+00">
                  <c:v>-3.9036399999999999E-3</c:v>
                </c:pt>
                <c:pt idx="23456" formatCode="0.00E+00">
                  <c:v>-3.88879E-3</c:v>
                </c:pt>
                <c:pt idx="23457" formatCode="0.00E+00">
                  <c:v>-3.8608100000000001E-3</c:v>
                </c:pt>
                <c:pt idx="23458" formatCode="0.00E+00">
                  <c:v>-3.8190300000000002E-3</c:v>
                </c:pt>
                <c:pt idx="23459" formatCode="0.00E+00">
                  <c:v>-3.7630799999999998E-3</c:v>
                </c:pt>
                <c:pt idx="23460" formatCode="0.00E+00">
                  <c:v>-3.6928799999999999E-3</c:v>
                </c:pt>
                <c:pt idx="23461" formatCode="0.00E+00">
                  <c:v>-3.6086899999999999E-3</c:v>
                </c:pt>
                <c:pt idx="23462" formatCode="0.00E+00">
                  <c:v>-3.51082E-3</c:v>
                </c:pt>
                <c:pt idx="23463" formatCode="0.00E+00">
                  <c:v>-3.3992200000000001E-3</c:v>
                </c:pt>
                <c:pt idx="23464" formatCode="0.00E+00">
                  <c:v>-3.2738099999999998E-3</c:v>
                </c:pt>
                <c:pt idx="23465" formatCode="0.00E+00">
                  <c:v>-3.1345800000000001E-3</c:v>
                </c:pt>
                <c:pt idx="23466" formatCode="0.00E+00">
                  <c:v>-2.9813700000000001E-3</c:v>
                </c:pt>
                <c:pt idx="23467" formatCode="0.00E+00">
                  <c:v>-2.8142800000000002E-3</c:v>
                </c:pt>
                <c:pt idx="23468" formatCode="0.00E+00">
                  <c:v>-2.63371E-3</c:v>
                </c:pt>
                <c:pt idx="23469" formatCode="0.00E+00">
                  <c:v>-2.43984E-3</c:v>
                </c:pt>
                <c:pt idx="23470" formatCode="0.00E+00">
                  <c:v>-2.23267E-3</c:v>
                </c:pt>
                <c:pt idx="23471" formatCode="0.00E+00">
                  <c:v>-2.0122999999999999E-3</c:v>
                </c:pt>
                <c:pt idx="23472" formatCode="0.00E+00">
                  <c:v>-1.779E-3</c:v>
                </c:pt>
                <c:pt idx="23473" formatCode="0.00E+00">
                  <c:v>-1.5329300000000001E-3</c:v>
                </c:pt>
                <c:pt idx="23474" formatCode="0.00E+00">
                  <c:v>-1.27385E-3</c:v>
                </c:pt>
                <c:pt idx="23475" formatCode="0.00E+00">
                  <c:v>-1.00158E-3</c:v>
                </c:pt>
                <c:pt idx="23476" formatCode="0.00E+00">
                  <c:v>-7.1657600000000002E-4</c:v>
                </c:pt>
                <c:pt idx="23477" formatCode="0.00E+00">
                  <c:v>-4.1981199999999998E-4</c:v>
                </c:pt>
                <c:pt idx="23478" formatCode="0.00E+00">
                  <c:v>-1.12271E-4</c:v>
                </c:pt>
                <c:pt idx="23479" formatCode="0.00E+00">
                  <c:v>2.0544399999999999E-4</c:v>
                </c:pt>
                <c:pt idx="23480" formatCode="0.00E+00">
                  <c:v>5.3319100000000003E-4</c:v>
                </c:pt>
                <c:pt idx="23481" formatCode="0.00E+00">
                  <c:v>8.7147699999999995E-4</c:v>
                </c:pt>
                <c:pt idx="23482" formatCode="0.00E+00">
                  <c:v>1.22141E-3</c:v>
                </c:pt>
                <c:pt idx="23483" formatCode="0.00E+00">
                  <c:v>1.58297E-3</c:v>
                </c:pt>
                <c:pt idx="23484" formatCode="0.00E+00">
                  <c:v>1.9536499999999999E-3</c:v>
                </c:pt>
                <c:pt idx="23485" formatCode="0.00E+00">
                  <c:v>2.3306199999999998E-3</c:v>
                </c:pt>
                <c:pt idx="23486" formatCode="0.00E+00">
                  <c:v>2.7127900000000001E-3</c:v>
                </c:pt>
                <c:pt idx="23487" formatCode="0.00E+00">
                  <c:v>3.0998100000000002E-3</c:v>
                </c:pt>
                <c:pt idx="23488" formatCode="0.00E+00">
                  <c:v>3.4907800000000002E-3</c:v>
                </c:pt>
                <c:pt idx="23489" formatCode="0.00E+00">
                  <c:v>3.8846499999999999E-3</c:v>
                </c:pt>
                <c:pt idx="23490" formatCode="0.00E+00">
                  <c:v>4.2808000000000004E-3</c:v>
                </c:pt>
                <c:pt idx="23491" formatCode="0.00E+00">
                  <c:v>4.6787799999999996E-3</c:v>
                </c:pt>
                <c:pt idx="23492" formatCode="0.00E+00">
                  <c:v>5.0779299999999996E-3</c:v>
                </c:pt>
                <c:pt idx="23493" formatCode="0.00E+00">
                  <c:v>5.4772299999999996E-3</c:v>
                </c:pt>
                <c:pt idx="23494" formatCode="0.00E+00">
                  <c:v>5.87544E-3</c:v>
                </c:pt>
                <c:pt idx="23495" formatCode="0.00E+00">
                  <c:v>6.2712699999999998E-3</c:v>
                </c:pt>
                <c:pt idx="23496" formatCode="0.00E+00">
                  <c:v>6.6636000000000004E-3</c:v>
                </c:pt>
                <c:pt idx="23497" formatCode="0.00E+00">
                  <c:v>7.0515200000000004E-3</c:v>
                </c:pt>
                <c:pt idx="23498" formatCode="0.00E+00">
                  <c:v>7.43408E-3</c:v>
                </c:pt>
                <c:pt idx="23499" formatCode="0.00E+00">
                  <c:v>7.8100899999999996E-3</c:v>
                </c:pt>
                <c:pt idx="23500" formatCode="0.00E+00">
                  <c:v>8.1783700000000008E-3</c:v>
                </c:pt>
                <c:pt idx="23501" formatCode="0.00E+00">
                  <c:v>8.5379600000000007E-3</c:v>
                </c:pt>
                <c:pt idx="23502" formatCode="0.00E+00">
                  <c:v>8.8883599999999997E-3</c:v>
                </c:pt>
                <c:pt idx="23503" formatCode="0.00E+00">
                  <c:v>9.2293900000000005E-3</c:v>
                </c:pt>
                <c:pt idx="23504" formatCode="0.00E+00">
                  <c:v>9.5607000000000001E-3</c:v>
                </c:pt>
                <c:pt idx="23505" formatCode="0.00E+00">
                  <c:v>9.8814100000000002E-3</c:v>
                </c:pt>
                <c:pt idx="23506">
                  <c:v>1.01902E-2</c:v>
                </c:pt>
                <c:pt idx="23507">
                  <c:v>1.0485700000000001E-2</c:v>
                </c:pt>
                <c:pt idx="23508">
                  <c:v>1.0767000000000001E-2</c:v>
                </c:pt>
                <c:pt idx="23509">
                  <c:v>1.1032999999999999E-2</c:v>
                </c:pt>
                <c:pt idx="23510">
                  <c:v>1.12829E-2</c:v>
                </c:pt>
                <c:pt idx="23511">
                  <c:v>1.15158E-2</c:v>
                </c:pt>
                <c:pt idx="23512">
                  <c:v>1.17308E-2</c:v>
                </c:pt>
                <c:pt idx="23513">
                  <c:v>1.19268E-2</c:v>
                </c:pt>
                <c:pt idx="23514">
                  <c:v>1.21034E-2</c:v>
                </c:pt>
                <c:pt idx="23515">
                  <c:v>1.2259900000000001E-2</c:v>
                </c:pt>
                <c:pt idx="23516">
                  <c:v>1.23955E-2</c:v>
                </c:pt>
                <c:pt idx="23517">
                  <c:v>1.2508699999999999E-2</c:v>
                </c:pt>
                <c:pt idx="23518">
                  <c:v>1.2598399999999999E-2</c:v>
                </c:pt>
                <c:pt idx="23519">
                  <c:v>1.2663600000000001E-2</c:v>
                </c:pt>
                <c:pt idx="23520">
                  <c:v>1.27035E-2</c:v>
                </c:pt>
                <c:pt idx="23521">
                  <c:v>1.27168E-2</c:v>
                </c:pt>
                <c:pt idx="23522">
                  <c:v>1.2702400000000001E-2</c:v>
                </c:pt>
                <c:pt idx="23523">
                  <c:v>1.2659999999999999E-2</c:v>
                </c:pt>
                <c:pt idx="23524">
                  <c:v>1.2589599999999999E-2</c:v>
                </c:pt>
                <c:pt idx="23525">
                  <c:v>1.2491199999999999E-2</c:v>
                </c:pt>
                <c:pt idx="23526">
                  <c:v>1.23643E-2</c:v>
                </c:pt>
                <c:pt idx="23527">
                  <c:v>1.2208500000000001E-2</c:v>
                </c:pt>
                <c:pt idx="23528">
                  <c:v>1.20231E-2</c:v>
                </c:pt>
                <c:pt idx="23529">
                  <c:v>1.18072E-2</c:v>
                </c:pt>
                <c:pt idx="23530">
                  <c:v>1.15602E-2</c:v>
                </c:pt>
                <c:pt idx="23531">
                  <c:v>1.1281899999999999E-2</c:v>
                </c:pt>
                <c:pt idx="23532">
                  <c:v>1.09722E-2</c:v>
                </c:pt>
                <c:pt idx="23533">
                  <c:v>1.06309E-2</c:v>
                </c:pt>
                <c:pt idx="23534">
                  <c:v>1.0258E-2</c:v>
                </c:pt>
                <c:pt idx="23535" formatCode="0.00E+00">
                  <c:v>9.8532499999999992E-3</c:v>
                </c:pt>
                <c:pt idx="23536" formatCode="0.00E+00">
                  <c:v>9.4161000000000002E-3</c:v>
                </c:pt>
                <c:pt idx="23537" formatCode="0.00E+00">
                  <c:v>8.9462199999999995E-3</c:v>
                </c:pt>
                <c:pt idx="23538" formatCode="0.00E+00">
                  <c:v>8.4435699999999992E-3</c:v>
                </c:pt>
                <c:pt idx="23539" formatCode="0.00E+00">
                  <c:v>7.9083000000000001E-3</c:v>
                </c:pt>
                <c:pt idx="23540" formatCode="0.00E+00">
                  <c:v>7.3407500000000001E-3</c:v>
                </c:pt>
                <c:pt idx="23541" formatCode="0.00E+00">
                  <c:v>6.7414800000000002E-3</c:v>
                </c:pt>
                <c:pt idx="23542" formatCode="0.00E+00">
                  <c:v>6.1114300000000002E-3</c:v>
                </c:pt>
                <c:pt idx="23543" formatCode="0.00E+00">
                  <c:v>5.4517799999999998E-3</c:v>
                </c:pt>
                <c:pt idx="23544" formatCode="0.00E+00">
                  <c:v>4.7633099999999998E-3</c:v>
                </c:pt>
                <c:pt idx="23545" formatCode="0.00E+00">
                  <c:v>4.0461400000000002E-3</c:v>
                </c:pt>
                <c:pt idx="23546" formatCode="0.00E+00">
                  <c:v>3.3006300000000001E-3</c:v>
                </c:pt>
                <c:pt idx="23547" formatCode="0.00E+00">
                  <c:v>2.5277099999999999E-3</c:v>
                </c:pt>
                <c:pt idx="23548" formatCode="0.00E+00">
                  <c:v>1.7282199999999999E-3</c:v>
                </c:pt>
                <c:pt idx="23549" formatCode="0.00E+00">
                  <c:v>9.0265300000000001E-4</c:v>
                </c:pt>
                <c:pt idx="23550" formatCode="0.00E+00">
                  <c:v>5.1657099999999997E-5</c:v>
                </c:pt>
                <c:pt idx="23551" formatCode="0.00E+00">
                  <c:v>-8.2412100000000003E-4</c:v>
                </c:pt>
                <c:pt idx="23552" formatCode="0.00E+00">
                  <c:v>-1.7243600000000001E-3</c:v>
                </c:pt>
                <c:pt idx="23553" formatCode="0.00E+00">
                  <c:v>-2.64862E-3</c:v>
                </c:pt>
                <c:pt idx="23554" formatCode="0.00E+00">
                  <c:v>-3.5958700000000001E-3</c:v>
                </c:pt>
                <c:pt idx="23555" formatCode="0.00E+00">
                  <c:v>-4.5653200000000003E-3</c:v>
                </c:pt>
                <c:pt idx="23556" formatCode="0.00E+00">
                  <c:v>-5.5561999999999999E-3</c:v>
                </c:pt>
                <c:pt idx="23557" formatCode="0.00E+00">
                  <c:v>-6.5661399999999998E-3</c:v>
                </c:pt>
                <c:pt idx="23558" formatCode="0.00E+00">
                  <c:v>-7.5918100000000001E-3</c:v>
                </c:pt>
                <c:pt idx="23559" formatCode="0.00E+00">
                  <c:v>-8.6318200000000001E-3</c:v>
                </c:pt>
                <c:pt idx="23560" formatCode="0.00E+00">
                  <c:v>-9.6864399999999993E-3</c:v>
                </c:pt>
                <c:pt idx="23561">
                  <c:v>-1.0755499999999999E-2</c:v>
                </c:pt>
                <c:pt idx="23562">
                  <c:v>-1.1838E-2</c:v>
                </c:pt>
                <c:pt idx="23563">
                  <c:v>-1.2933099999999999E-2</c:v>
                </c:pt>
                <c:pt idx="23564">
                  <c:v>-1.4039899999999999E-2</c:v>
                </c:pt>
                <c:pt idx="23565">
                  <c:v>-1.51574E-2</c:v>
                </c:pt>
                <c:pt idx="23566">
                  <c:v>-1.62845E-2</c:v>
                </c:pt>
                <c:pt idx="23567">
                  <c:v>-1.7420100000000001E-2</c:v>
                </c:pt>
                <c:pt idx="23568">
                  <c:v>-1.8562599999999999E-2</c:v>
                </c:pt>
                <c:pt idx="23569">
                  <c:v>-1.9709999999999998E-2</c:v>
                </c:pt>
                <c:pt idx="23570">
                  <c:v>-2.0859699999999998E-2</c:v>
                </c:pt>
                <c:pt idx="23571">
                  <c:v>-2.20097E-2</c:v>
                </c:pt>
                <c:pt idx="23572">
                  <c:v>-2.3158700000000001E-2</c:v>
                </c:pt>
                <c:pt idx="23573">
                  <c:v>-2.43057E-2</c:v>
                </c:pt>
                <c:pt idx="23574">
                  <c:v>-2.54494E-2</c:v>
                </c:pt>
                <c:pt idx="23575">
                  <c:v>-2.6588500000000001E-2</c:v>
                </c:pt>
                <c:pt idx="23576">
                  <c:v>-2.7722299999999998E-2</c:v>
                </c:pt>
                <c:pt idx="23577">
                  <c:v>-2.8849400000000001E-2</c:v>
                </c:pt>
                <c:pt idx="23578">
                  <c:v>-2.9968100000000001E-2</c:v>
                </c:pt>
                <c:pt idx="23579">
                  <c:v>-3.1076199999999998E-2</c:v>
                </c:pt>
                <c:pt idx="23580">
                  <c:v>-3.2172399999999997E-2</c:v>
                </c:pt>
                <c:pt idx="23581">
                  <c:v>-3.3254699999999998E-2</c:v>
                </c:pt>
                <c:pt idx="23582">
                  <c:v>-3.4320900000000001E-2</c:v>
                </c:pt>
                <c:pt idx="23583">
                  <c:v>-3.5369299999999999E-2</c:v>
                </c:pt>
                <c:pt idx="23584">
                  <c:v>-3.6398199999999999E-2</c:v>
                </c:pt>
                <c:pt idx="23585">
                  <c:v>-3.7405899999999999E-2</c:v>
                </c:pt>
                <c:pt idx="23586">
                  <c:v>-3.8391300000000003E-2</c:v>
                </c:pt>
                <c:pt idx="23587">
                  <c:v>-3.9353199999999998E-2</c:v>
                </c:pt>
                <c:pt idx="23588">
                  <c:v>-4.0291100000000003E-2</c:v>
                </c:pt>
                <c:pt idx="23589">
                  <c:v>-4.1204400000000002E-2</c:v>
                </c:pt>
                <c:pt idx="23590">
                  <c:v>-4.2092400000000002E-2</c:v>
                </c:pt>
                <c:pt idx="23591">
                  <c:v>-4.2953699999999997E-2</c:v>
                </c:pt>
                <c:pt idx="23592">
                  <c:v>-4.3786800000000001E-2</c:v>
                </c:pt>
                <c:pt idx="23593">
                  <c:v>-4.4590299999999999E-2</c:v>
                </c:pt>
                <c:pt idx="23594">
                  <c:v>-4.5363399999999998E-2</c:v>
                </c:pt>
                <c:pt idx="23595">
                  <c:v>-4.6106099999999997E-2</c:v>
                </c:pt>
                <c:pt idx="23596">
                  <c:v>-4.6817999999999999E-2</c:v>
                </c:pt>
                <c:pt idx="23597">
                  <c:v>-4.7497499999999998E-2</c:v>
                </c:pt>
                <c:pt idx="23598">
                  <c:v>-4.8141700000000003E-2</c:v>
                </c:pt>
                <c:pt idx="23599">
                  <c:v>-4.8747699999999998E-2</c:v>
                </c:pt>
                <c:pt idx="23600">
                  <c:v>-4.9313599999999999E-2</c:v>
                </c:pt>
                <c:pt idx="23601">
                  <c:v>-4.9839000000000001E-2</c:v>
                </c:pt>
                <c:pt idx="23602">
                  <c:v>-5.0323399999999997E-2</c:v>
                </c:pt>
                <c:pt idx="23603">
                  <c:v>-5.0766100000000002E-2</c:v>
                </c:pt>
                <c:pt idx="23604">
                  <c:v>-5.1167400000000002E-2</c:v>
                </c:pt>
                <c:pt idx="23605">
                  <c:v>-5.1527900000000001E-2</c:v>
                </c:pt>
                <c:pt idx="23606">
                  <c:v>-5.1847499999999998E-2</c:v>
                </c:pt>
                <c:pt idx="23607">
                  <c:v>-5.2124999999999998E-2</c:v>
                </c:pt>
                <c:pt idx="23608">
                  <c:v>-5.2359099999999999E-2</c:v>
                </c:pt>
                <c:pt idx="23609">
                  <c:v>-5.2549999999999999E-2</c:v>
                </c:pt>
                <c:pt idx="23610">
                  <c:v>-5.2698399999999999E-2</c:v>
                </c:pt>
                <c:pt idx="23611">
                  <c:v>-5.2805299999999999E-2</c:v>
                </c:pt>
                <c:pt idx="23612">
                  <c:v>-5.2870399999999998E-2</c:v>
                </c:pt>
                <c:pt idx="23613">
                  <c:v>-5.2893200000000001E-2</c:v>
                </c:pt>
                <c:pt idx="23614">
                  <c:v>-5.28736E-2</c:v>
                </c:pt>
                <c:pt idx="23615">
                  <c:v>-5.2811900000000002E-2</c:v>
                </c:pt>
                <c:pt idx="23616">
                  <c:v>-5.2706700000000002E-2</c:v>
                </c:pt>
                <c:pt idx="23617">
                  <c:v>-5.2556600000000002E-2</c:v>
                </c:pt>
                <c:pt idx="23618">
                  <c:v>-5.2361199999999997E-2</c:v>
                </c:pt>
                <c:pt idx="23619">
                  <c:v>-5.2120699999999999E-2</c:v>
                </c:pt>
                <c:pt idx="23620">
                  <c:v>-5.1834699999999997E-2</c:v>
                </c:pt>
                <c:pt idx="23621">
                  <c:v>-5.1502600000000003E-2</c:v>
                </c:pt>
                <c:pt idx="23622">
                  <c:v>-5.1123799999999997E-2</c:v>
                </c:pt>
                <c:pt idx="23623">
                  <c:v>-5.0698300000000002E-2</c:v>
                </c:pt>
                <c:pt idx="23624">
                  <c:v>-5.02277E-2</c:v>
                </c:pt>
                <c:pt idx="23625">
                  <c:v>-4.9714599999999998E-2</c:v>
                </c:pt>
                <c:pt idx="23626">
                  <c:v>-4.9161099999999999E-2</c:v>
                </c:pt>
                <c:pt idx="23627">
                  <c:v>-4.8567899999999997E-2</c:v>
                </c:pt>
                <c:pt idx="23628">
                  <c:v>-4.7935199999999997E-2</c:v>
                </c:pt>
                <c:pt idx="23629">
                  <c:v>-4.7264100000000003E-2</c:v>
                </c:pt>
                <c:pt idx="23630">
                  <c:v>-4.6555100000000002E-2</c:v>
                </c:pt>
                <c:pt idx="23631">
                  <c:v>-4.5808599999999998E-2</c:v>
                </c:pt>
                <c:pt idx="23632">
                  <c:v>-4.5025000000000003E-2</c:v>
                </c:pt>
                <c:pt idx="23633">
                  <c:v>-4.4205099999999997E-2</c:v>
                </c:pt>
                <c:pt idx="23634">
                  <c:v>-4.3349199999999997E-2</c:v>
                </c:pt>
                <c:pt idx="23635">
                  <c:v>-4.2458200000000001E-2</c:v>
                </c:pt>
                <c:pt idx="23636">
                  <c:v>-4.1533E-2</c:v>
                </c:pt>
                <c:pt idx="23637">
                  <c:v>-4.0574100000000002E-2</c:v>
                </c:pt>
                <c:pt idx="23638">
                  <c:v>-3.9582800000000001E-2</c:v>
                </c:pt>
                <c:pt idx="23639">
                  <c:v>-3.8561600000000001E-2</c:v>
                </c:pt>
                <c:pt idx="23640">
                  <c:v>-3.7512799999999999E-2</c:v>
                </c:pt>
                <c:pt idx="23641">
                  <c:v>-3.6437499999999998E-2</c:v>
                </c:pt>
                <c:pt idx="23642">
                  <c:v>-3.5337300000000002E-2</c:v>
                </c:pt>
                <c:pt idx="23643">
                  <c:v>-3.4213899999999998E-2</c:v>
                </c:pt>
                <c:pt idx="23644">
                  <c:v>-3.3068300000000002E-2</c:v>
                </c:pt>
                <c:pt idx="23645">
                  <c:v>-3.1900199999999997E-2</c:v>
                </c:pt>
                <c:pt idx="23646">
                  <c:v>-3.07096E-2</c:v>
                </c:pt>
                <c:pt idx="23647">
                  <c:v>-2.94974E-2</c:v>
                </c:pt>
                <c:pt idx="23648">
                  <c:v>-2.8266099999999999E-2</c:v>
                </c:pt>
                <c:pt idx="23649">
                  <c:v>-2.7018799999999999E-2</c:v>
                </c:pt>
                <c:pt idx="23650">
                  <c:v>-2.5758099999999999E-2</c:v>
                </c:pt>
                <c:pt idx="23651">
                  <c:v>-2.4484599999999999E-2</c:v>
                </c:pt>
                <c:pt idx="23652">
                  <c:v>-2.3198900000000001E-2</c:v>
                </c:pt>
                <c:pt idx="23653">
                  <c:v>-2.1902000000000001E-2</c:v>
                </c:pt>
                <c:pt idx="23654">
                  <c:v>-2.05966E-2</c:v>
                </c:pt>
                <c:pt idx="23655">
                  <c:v>-1.92867E-2</c:v>
                </c:pt>
                <c:pt idx="23656">
                  <c:v>-1.7975399999999999E-2</c:v>
                </c:pt>
                <c:pt idx="23657">
                  <c:v>-1.6663799999999999E-2</c:v>
                </c:pt>
                <c:pt idx="23658">
                  <c:v>-1.53521E-2</c:v>
                </c:pt>
                <c:pt idx="23659">
                  <c:v>-1.4040800000000001E-2</c:v>
                </c:pt>
                <c:pt idx="23660">
                  <c:v>-1.27311E-2</c:v>
                </c:pt>
                <c:pt idx="23661">
                  <c:v>-1.1423600000000001E-2</c:v>
                </c:pt>
                <c:pt idx="23662">
                  <c:v>-1.0119299999999999E-2</c:v>
                </c:pt>
                <c:pt idx="23663" formatCode="0.00E+00">
                  <c:v>-8.8203699999999993E-3</c:v>
                </c:pt>
                <c:pt idx="23664" formatCode="0.00E+00">
                  <c:v>-7.5297300000000001E-3</c:v>
                </c:pt>
                <c:pt idx="23665" formatCode="0.00E+00">
                  <c:v>-6.25123E-3</c:v>
                </c:pt>
                <c:pt idx="23666" formatCode="0.00E+00">
                  <c:v>-4.9881500000000002E-3</c:v>
                </c:pt>
                <c:pt idx="23667" formatCode="0.00E+00">
                  <c:v>-3.7421099999999999E-3</c:v>
                </c:pt>
                <c:pt idx="23668" formatCode="0.00E+00">
                  <c:v>-2.51373E-3</c:v>
                </c:pt>
                <c:pt idx="23669" formatCode="0.00E+00">
                  <c:v>-1.3037700000000001E-3</c:v>
                </c:pt>
                <c:pt idx="23670" formatCode="0.00E+00">
                  <c:v>-1.12661E-4</c:v>
                </c:pt>
                <c:pt idx="23671" formatCode="0.00E+00">
                  <c:v>1.05937E-3</c:v>
                </c:pt>
                <c:pt idx="23672" formatCode="0.00E+00">
                  <c:v>2.21113E-3</c:v>
                </c:pt>
                <c:pt idx="23673" formatCode="0.00E+00">
                  <c:v>3.34031E-3</c:v>
                </c:pt>
                <c:pt idx="23674" formatCode="0.00E+00">
                  <c:v>4.44444E-3</c:v>
                </c:pt>
                <c:pt idx="23675" formatCode="0.00E+00">
                  <c:v>5.5220499999999997E-3</c:v>
                </c:pt>
                <c:pt idx="23676" formatCode="0.00E+00">
                  <c:v>6.5720700000000002E-3</c:v>
                </c:pt>
                <c:pt idx="23677" formatCode="0.00E+00">
                  <c:v>7.5929099999999996E-3</c:v>
                </c:pt>
                <c:pt idx="23678" formatCode="0.00E+00">
                  <c:v>8.5831799999999993E-3</c:v>
                </c:pt>
                <c:pt idx="23679" formatCode="0.00E+00">
                  <c:v>9.5417799999999997E-3</c:v>
                </c:pt>
                <c:pt idx="23680">
                  <c:v>1.0467300000000001E-2</c:v>
                </c:pt>
                <c:pt idx="23681">
                  <c:v>1.1358500000000001E-2</c:v>
                </c:pt>
                <c:pt idx="23682">
                  <c:v>1.22147E-2</c:v>
                </c:pt>
                <c:pt idx="23683">
                  <c:v>1.30349E-2</c:v>
                </c:pt>
                <c:pt idx="23684">
                  <c:v>1.38178E-2</c:v>
                </c:pt>
                <c:pt idx="23685">
                  <c:v>1.45633E-2</c:v>
                </c:pt>
                <c:pt idx="23686">
                  <c:v>1.52721E-2</c:v>
                </c:pt>
                <c:pt idx="23687">
                  <c:v>1.5945299999999999E-2</c:v>
                </c:pt>
                <c:pt idx="23688">
                  <c:v>1.65819E-2</c:v>
                </c:pt>
                <c:pt idx="23689">
                  <c:v>1.7180899999999999E-2</c:v>
                </c:pt>
                <c:pt idx="23690">
                  <c:v>1.7741799999999999E-2</c:v>
                </c:pt>
                <c:pt idx="23691">
                  <c:v>1.8265099999999999E-2</c:v>
                </c:pt>
                <c:pt idx="23692">
                  <c:v>1.87498E-2</c:v>
                </c:pt>
                <c:pt idx="23693">
                  <c:v>1.9193600000000002E-2</c:v>
                </c:pt>
                <c:pt idx="23694">
                  <c:v>1.95953E-2</c:v>
                </c:pt>
                <c:pt idx="23695">
                  <c:v>1.9955000000000001E-2</c:v>
                </c:pt>
                <c:pt idx="23696">
                  <c:v>2.0273099999999999E-2</c:v>
                </c:pt>
                <c:pt idx="23697">
                  <c:v>2.05492E-2</c:v>
                </c:pt>
                <c:pt idx="23698">
                  <c:v>2.0781600000000001E-2</c:v>
                </c:pt>
                <c:pt idx="23699">
                  <c:v>2.0970200000000001E-2</c:v>
                </c:pt>
                <c:pt idx="23700">
                  <c:v>2.1115700000000001E-2</c:v>
                </c:pt>
                <c:pt idx="23701">
                  <c:v>2.1218999999999998E-2</c:v>
                </c:pt>
                <c:pt idx="23702">
                  <c:v>2.1280299999999999E-2</c:v>
                </c:pt>
                <c:pt idx="23703">
                  <c:v>2.1300599999999999E-2</c:v>
                </c:pt>
                <c:pt idx="23704">
                  <c:v>2.12829E-2</c:v>
                </c:pt>
                <c:pt idx="23705">
                  <c:v>2.12304E-2</c:v>
                </c:pt>
                <c:pt idx="23706">
                  <c:v>2.1143700000000001E-2</c:v>
                </c:pt>
                <c:pt idx="23707">
                  <c:v>2.10224E-2</c:v>
                </c:pt>
                <c:pt idx="23708">
                  <c:v>2.08653E-2</c:v>
                </c:pt>
                <c:pt idx="23709">
                  <c:v>2.0670999999999998E-2</c:v>
                </c:pt>
                <c:pt idx="23710">
                  <c:v>2.0439599999999999E-2</c:v>
                </c:pt>
                <c:pt idx="23711">
                  <c:v>2.0172900000000001E-2</c:v>
                </c:pt>
                <c:pt idx="23712">
                  <c:v>1.9872899999999999E-2</c:v>
                </c:pt>
                <c:pt idx="23713">
                  <c:v>1.95403E-2</c:v>
                </c:pt>
                <c:pt idx="23714">
                  <c:v>1.9176599999999999E-2</c:v>
                </c:pt>
                <c:pt idx="23715">
                  <c:v>1.8784100000000001E-2</c:v>
                </c:pt>
                <c:pt idx="23716">
                  <c:v>1.8363000000000001E-2</c:v>
                </c:pt>
                <c:pt idx="23717">
                  <c:v>1.7912500000000001E-2</c:v>
                </c:pt>
                <c:pt idx="23718">
                  <c:v>1.7432300000000001E-2</c:v>
                </c:pt>
                <c:pt idx="23719">
                  <c:v>1.69236E-2</c:v>
                </c:pt>
                <c:pt idx="23720">
                  <c:v>1.6388099999999999E-2</c:v>
                </c:pt>
                <c:pt idx="23721">
                  <c:v>1.5827399999999998E-2</c:v>
                </c:pt>
                <c:pt idx="23722">
                  <c:v>1.52423E-2</c:v>
                </c:pt>
                <c:pt idx="23723">
                  <c:v>1.4633500000000001E-2</c:v>
                </c:pt>
                <c:pt idx="23724">
                  <c:v>1.4003E-2</c:v>
                </c:pt>
                <c:pt idx="23725">
                  <c:v>1.33528E-2</c:v>
                </c:pt>
                <c:pt idx="23726">
                  <c:v>1.2684600000000001E-2</c:v>
                </c:pt>
                <c:pt idx="23727">
                  <c:v>1.19997E-2</c:v>
                </c:pt>
                <c:pt idx="23728">
                  <c:v>1.12993E-2</c:v>
                </c:pt>
                <c:pt idx="23729">
                  <c:v>1.05842E-2</c:v>
                </c:pt>
                <c:pt idx="23730" formatCode="0.00E+00">
                  <c:v>9.8548799999999999E-3</c:v>
                </c:pt>
                <c:pt idx="23731" formatCode="0.00E+00">
                  <c:v>9.1122400000000006E-3</c:v>
                </c:pt>
                <c:pt idx="23732" formatCode="0.00E+00">
                  <c:v>8.3579799999999992E-3</c:v>
                </c:pt>
                <c:pt idx="23733" formatCode="0.00E+00">
                  <c:v>7.5956599999999997E-3</c:v>
                </c:pt>
                <c:pt idx="23734" formatCode="0.00E+00">
                  <c:v>6.8289300000000004E-3</c:v>
                </c:pt>
                <c:pt idx="23735" formatCode="0.00E+00">
                  <c:v>6.0582199999999996E-3</c:v>
                </c:pt>
                <c:pt idx="23736" formatCode="0.00E+00">
                  <c:v>5.2818500000000003E-3</c:v>
                </c:pt>
                <c:pt idx="23737" formatCode="0.00E+00">
                  <c:v>4.5005399999999999E-3</c:v>
                </c:pt>
                <c:pt idx="23738" formatCode="0.00E+00">
                  <c:v>3.71814E-3</c:v>
                </c:pt>
                <c:pt idx="23739" formatCode="0.00E+00">
                  <c:v>2.9380399999999998E-3</c:v>
                </c:pt>
                <c:pt idx="23740" formatCode="0.00E+00">
                  <c:v>2.1615200000000001E-3</c:v>
                </c:pt>
                <c:pt idx="23741" formatCode="0.00E+00">
                  <c:v>1.38861E-3</c:v>
                </c:pt>
                <c:pt idx="23742" formatCode="0.00E+00">
                  <c:v>6.1779700000000001E-4</c:v>
                </c:pt>
                <c:pt idx="23743" formatCode="0.00E+00">
                  <c:v>-1.52984E-4</c:v>
                </c:pt>
                <c:pt idx="23744" formatCode="0.00E+00">
                  <c:v>-9.2360399999999996E-4</c:v>
                </c:pt>
                <c:pt idx="23745" formatCode="0.00E+00">
                  <c:v>-1.6919700000000001E-3</c:v>
                </c:pt>
                <c:pt idx="23746" formatCode="0.00E+00">
                  <c:v>-2.4558200000000001E-3</c:v>
                </c:pt>
                <c:pt idx="23747" formatCode="0.00E+00">
                  <c:v>-3.2132200000000001E-3</c:v>
                </c:pt>
                <c:pt idx="23748" formatCode="0.00E+00">
                  <c:v>-3.9626499999999999E-3</c:v>
                </c:pt>
                <c:pt idx="23749" formatCode="0.00E+00">
                  <c:v>-4.7027099999999997E-3</c:v>
                </c:pt>
                <c:pt idx="23750" formatCode="0.00E+00">
                  <c:v>-5.43115E-3</c:v>
                </c:pt>
                <c:pt idx="23751" formatCode="0.00E+00">
                  <c:v>-6.14621E-3</c:v>
                </c:pt>
                <c:pt idx="23752" formatCode="0.00E+00">
                  <c:v>-6.8490900000000004E-3</c:v>
                </c:pt>
                <c:pt idx="23753" formatCode="0.00E+00">
                  <c:v>-7.54246E-3</c:v>
                </c:pt>
                <c:pt idx="23754" formatCode="0.00E+00">
                  <c:v>-8.2274099999999992E-3</c:v>
                </c:pt>
                <c:pt idx="23755" formatCode="0.00E+00">
                  <c:v>-8.9036199999999992E-3</c:v>
                </c:pt>
                <c:pt idx="23756" formatCode="0.00E+00">
                  <c:v>-9.5713399999999994E-3</c:v>
                </c:pt>
                <c:pt idx="23757">
                  <c:v>-1.0231199999999999E-2</c:v>
                </c:pt>
                <c:pt idx="23758">
                  <c:v>-1.08821E-2</c:v>
                </c:pt>
                <c:pt idx="23759">
                  <c:v>-1.1521E-2</c:v>
                </c:pt>
                <c:pt idx="23760">
                  <c:v>-1.2146000000000001E-2</c:v>
                </c:pt>
                <c:pt idx="23761">
                  <c:v>-1.2756200000000001E-2</c:v>
                </c:pt>
                <c:pt idx="23762">
                  <c:v>-1.33495E-2</c:v>
                </c:pt>
                <c:pt idx="23763">
                  <c:v>-1.39223E-2</c:v>
                </c:pt>
                <c:pt idx="23764">
                  <c:v>-1.44733E-2</c:v>
                </c:pt>
                <c:pt idx="23765">
                  <c:v>-1.50031E-2</c:v>
                </c:pt>
                <c:pt idx="23766">
                  <c:v>-1.55123E-2</c:v>
                </c:pt>
                <c:pt idx="23767">
                  <c:v>-1.5999699999999999E-2</c:v>
                </c:pt>
                <c:pt idx="23768">
                  <c:v>-1.64645E-2</c:v>
                </c:pt>
                <c:pt idx="23769">
                  <c:v>-1.6906999999999998E-2</c:v>
                </c:pt>
                <c:pt idx="23770">
                  <c:v>-1.7327200000000001E-2</c:v>
                </c:pt>
                <c:pt idx="23771">
                  <c:v>-1.77258E-2</c:v>
                </c:pt>
                <c:pt idx="23772">
                  <c:v>-1.8103999999999999E-2</c:v>
                </c:pt>
                <c:pt idx="23773">
                  <c:v>-1.8463199999999999E-2</c:v>
                </c:pt>
                <c:pt idx="23774">
                  <c:v>-1.8804899999999999E-2</c:v>
                </c:pt>
                <c:pt idx="23775">
                  <c:v>-1.91307E-2</c:v>
                </c:pt>
                <c:pt idx="23776">
                  <c:v>-1.94416E-2</c:v>
                </c:pt>
                <c:pt idx="23777">
                  <c:v>-1.97371E-2</c:v>
                </c:pt>
                <c:pt idx="23778">
                  <c:v>-2.0015399999999999E-2</c:v>
                </c:pt>
                <c:pt idx="23779">
                  <c:v>-2.0274299999999999E-2</c:v>
                </c:pt>
                <c:pt idx="23780">
                  <c:v>-2.0513E-2</c:v>
                </c:pt>
                <c:pt idx="23781">
                  <c:v>-2.07333E-2</c:v>
                </c:pt>
                <c:pt idx="23782">
                  <c:v>-2.09388E-2</c:v>
                </c:pt>
                <c:pt idx="23783">
                  <c:v>-2.1132600000000001E-2</c:v>
                </c:pt>
                <c:pt idx="23784">
                  <c:v>-2.13169E-2</c:v>
                </c:pt>
                <c:pt idx="23785">
                  <c:v>-2.1492600000000001E-2</c:v>
                </c:pt>
                <c:pt idx="23786">
                  <c:v>-2.16598E-2</c:v>
                </c:pt>
                <c:pt idx="23787">
                  <c:v>-2.1818500000000001E-2</c:v>
                </c:pt>
                <c:pt idx="23788">
                  <c:v>-2.19677E-2</c:v>
                </c:pt>
                <c:pt idx="23789">
                  <c:v>-2.21056E-2</c:v>
                </c:pt>
                <c:pt idx="23790">
                  <c:v>-2.2230699999999999E-2</c:v>
                </c:pt>
                <c:pt idx="23791">
                  <c:v>-2.23409E-2</c:v>
                </c:pt>
                <c:pt idx="23792">
                  <c:v>-2.2434200000000001E-2</c:v>
                </c:pt>
                <c:pt idx="23793">
                  <c:v>-2.2510100000000002E-2</c:v>
                </c:pt>
                <c:pt idx="23794">
                  <c:v>-2.2569800000000001E-2</c:v>
                </c:pt>
                <c:pt idx="23795">
                  <c:v>-2.2615900000000001E-2</c:v>
                </c:pt>
                <c:pt idx="23796">
                  <c:v>-2.26529E-2</c:v>
                </c:pt>
                <c:pt idx="23797">
                  <c:v>-2.2685299999999999E-2</c:v>
                </c:pt>
                <c:pt idx="23798">
                  <c:v>-2.27142E-2</c:v>
                </c:pt>
                <c:pt idx="23799">
                  <c:v>-2.27377E-2</c:v>
                </c:pt>
                <c:pt idx="23800">
                  <c:v>-2.2752999999999999E-2</c:v>
                </c:pt>
                <c:pt idx="23801">
                  <c:v>-2.2757699999999999E-2</c:v>
                </c:pt>
                <c:pt idx="23802">
                  <c:v>-2.2750699999999999E-2</c:v>
                </c:pt>
                <c:pt idx="23803">
                  <c:v>-2.27323E-2</c:v>
                </c:pt>
                <c:pt idx="23804">
                  <c:v>-2.2703000000000001E-2</c:v>
                </c:pt>
                <c:pt idx="23805">
                  <c:v>-2.26635E-2</c:v>
                </c:pt>
                <c:pt idx="23806">
                  <c:v>-2.26149E-2</c:v>
                </c:pt>
                <c:pt idx="23807">
                  <c:v>-2.2557299999999999E-2</c:v>
                </c:pt>
                <c:pt idx="23808">
                  <c:v>-2.2491299999999999E-2</c:v>
                </c:pt>
                <c:pt idx="23809">
                  <c:v>-2.2417599999999999E-2</c:v>
                </c:pt>
                <c:pt idx="23810">
                  <c:v>-2.2337599999999999E-2</c:v>
                </c:pt>
                <c:pt idx="23811">
                  <c:v>-2.2252600000000001E-2</c:v>
                </c:pt>
                <c:pt idx="23812">
                  <c:v>-2.21639E-2</c:v>
                </c:pt>
                <c:pt idx="23813">
                  <c:v>-2.2072499999999998E-2</c:v>
                </c:pt>
                <c:pt idx="23814">
                  <c:v>-2.1979200000000001E-2</c:v>
                </c:pt>
                <c:pt idx="23815">
                  <c:v>-2.1886699999999999E-2</c:v>
                </c:pt>
                <c:pt idx="23816">
                  <c:v>-2.17977E-2</c:v>
                </c:pt>
                <c:pt idx="23817">
                  <c:v>-2.1712200000000001E-2</c:v>
                </c:pt>
                <c:pt idx="23818">
                  <c:v>-2.163E-2</c:v>
                </c:pt>
                <c:pt idx="23819">
                  <c:v>-2.1554E-2</c:v>
                </c:pt>
                <c:pt idx="23820">
                  <c:v>-2.14869E-2</c:v>
                </c:pt>
                <c:pt idx="23821">
                  <c:v>-2.14279E-2</c:v>
                </c:pt>
                <c:pt idx="23822">
                  <c:v>-2.1377500000000001E-2</c:v>
                </c:pt>
                <c:pt idx="23823">
                  <c:v>-2.1339400000000001E-2</c:v>
                </c:pt>
                <c:pt idx="23824">
                  <c:v>-2.1315299999999999E-2</c:v>
                </c:pt>
                <c:pt idx="23825">
                  <c:v>-2.1302999999999999E-2</c:v>
                </c:pt>
                <c:pt idx="23826">
                  <c:v>-2.1301799999999999E-2</c:v>
                </c:pt>
                <c:pt idx="23827">
                  <c:v>-2.1314400000000001E-2</c:v>
                </c:pt>
                <c:pt idx="23828">
                  <c:v>-2.1343500000000001E-2</c:v>
                </c:pt>
                <c:pt idx="23829">
                  <c:v>-2.1391E-2</c:v>
                </c:pt>
                <c:pt idx="23830">
                  <c:v>-2.14594E-2</c:v>
                </c:pt>
                <c:pt idx="23831">
                  <c:v>-2.15499E-2</c:v>
                </c:pt>
                <c:pt idx="23832">
                  <c:v>-2.16609E-2</c:v>
                </c:pt>
                <c:pt idx="23833">
                  <c:v>-2.1790500000000001E-2</c:v>
                </c:pt>
                <c:pt idx="23834">
                  <c:v>-2.1938099999999999E-2</c:v>
                </c:pt>
                <c:pt idx="23835">
                  <c:v>-2.2103100000000001E-2</c:v>
                </c:pt>
                <c:pt idx="23836">
                  <c:v>-2.2284700000000001E-2</c:v>
                </c:pt>
                <c:pt idx="23837">
                  <c:v>-2.24812E-2</c:v>
                </c:pt>
                <c:pt idx="23838">
                  <c:v>-2.26909E-2</c:v>
                </c:pt>
                <c:pt idx="23839">
                  <c:v>-2.29141E-2</c:v>
                </c:pt>
                <c:pt idx="23840">
                  <c:v>-2.3152800000000001E-2</c:v>
                </c:pt>
                <c:pt idx="23841">
                  <c:v>-2.3408700000000001E-2</c:v>
                </c:pt>
                <c:pt idx="23842">
                  <c:v>-2.3681600000000001E-2</c:v>
                </c:pt>
                <c:pt idx="23843">
                  <c:v>-2.3971699999999999E-2</c:v>
                </c:pt>
                <c:pt idx="23844">
                  <c:v>-2.4280199999999998E-2</c:v>
                </c:pt>
                <c:pt idx="23845">
                  <c:v>-2.4608499999999998E-2</c:v>
                </c:pt>
                <c:pt idx="23846">
                  <c:v>-2.49541E-2</c:v>
                </c:pt>
                <c:pt idx="23847">
                  <c:v>-2.5313200000000001E-2</c:v>
                </c:pt>
                <c:pt idx="23848">
                  <c:v>-2.5682900000000002E-2</c:v>
                </c:pt>
                <c:pt idx="23849">
                  <c:v>-2.60617E-2</c:v>
                </c:pt>
                <c:pt idx="23850">
                  <c:v>-2.6448699999999999E-2</c:v>
                </c:pt>
                <c:pt idx="23851">
                  <c:v>-2.6842600000000001E-2</c:v>
                </c:pt>
                <c:pt idx="23852">
                  <c:v>-2.72436E-2</c:v>
                </c:pt>
                <c:pt idx="23853">
                  <c:v>-2.7652300000000001E-2</c:v>
                </c:pt>
                <c:pt idx="23854">
                  <c:v>-2.80667E-2</c:v>
                </c:pt>
                <c:pt idx="23855">
                  <c:v>-2.8483700000000001E-2</c:v>
                </c:pt>
                <c:pt idx="23856">
                  <c:v>-2.89032E-2</c:v>
                </c:pt>
                <c:pt idx="23857">
                  <c:v>-2.93244E-2</c:v>
                </c:pt>
                <c:pt idx="23858">
                  <c:v>-2.97428E-2</c:v>
                </c:pt>
                <c:pt idx="23859">
                  <c:v>-3.01563E-2</c:v>
                </c:pt>
                <c:pt idx="23860">
                  <c:v>-3.0566800000000002E-2</c:v>
                </c:pt>
                <c:pt idx="23861">
                  <c:v>-3.09771E-2</c:v>
                </c:pt>
                <c:pt idx="23862">
                  <c:v>-3.1387600000000002E-2</c:v>
                </c:pt>
                <c:pt idx="23863">
                  <c:v>-3.1796400000000002E-2</c:v>
                </c:pt>
                <c:pt idx="23864">
                  <c:v>-3.2200199999999998E-2</c:v>
                </c:pt>
                <c:pt idx="23865">
                  <c:v>-3.2596300000000002E-2</c:v>
                </c:pt>
                <c:pt idx="23866">
                  <c:v>-3.2982499999999998E-2</c:v>
                </c:pt>
                <c:pt idx="23867">
                  <c:v>-3.33561E-2</c:v>
                </c:pt>
                <c:pt idx="23868">
                  <c:v>-3.3715700000000001E-2</c:v>
                </c:pt>
                <c:pt idx="23869">
                  <c:v>-3.4062200000000001E-2</c:v>
                </c:pt>
                <c:pt idx="23870">
                  <c:v>-3.4398199999999997E-2</c:v>
                </c:pt>
                <c:pt idx="23871">
                  <c:v>-3.4725899999999997E-2</c:v>
                </c:pt>
                <c:pt idx="23872">
                  <c:v>-3.5043900000000003E-2</c:v>
                </c:pt>
                <c:pt idx="23873">
                  <c:v>-3.5349600000000002E-2</c:v>
                </c:pt>
                <c:pt idx="23874">
                  <c:v>-3.5641300000000001E-2</c:v>
                </c:pt>
                <c:pt idx="23875">
                  <c:v>-3.5917200000000003E-2</c:v>
                </c:pt>
                <c:pt idx="23876">
                  <c:v>-3.6174600000000001E-2</c:v>
                </c:pt>
                <c:pt idx="23877">
                  <c:v>-3.6410499999999998E-2</c:v>
                </c:pt>
                <c:pt idx="23878">
                  <c:v>-3.6622200000000001E-2</c:v>
                </c:pt>
                <c:pt idx="23879">
                  <c:v>-3.6806600000000002E-2</c:v>
                </c:pt>
                <c:pt idx="23880">
                  <c:v>-3.6961599999999997E-2</c:v>
                </c:pt>
                <c:pt idx="23881">
                  <c:v>-3.7085800000000002E-2</c:v>
                </c:pt>
                <c:pt idx="23882">
                  <c:v>-3.7177099999999998E-2</c:v>
                </c:pt>
                <c:pt idx="23883">
                  <c:v>-3.7233599999999999E-2</c:v>
                </c:pt>
                <c:pt idx="23884">
                  <c:v>-3.7254700000000002E-2</c:v>
                </c:pt>
                <c:pt idx="23885">
                  <c:v>-3.72392E-2</c:v>
                </c:pt>
                <c:pt idx="23886">
                  <c:v>-3.7184300000000003E-2</c:v>
                </c:pt>
                <c:pt idx="23887">
                  <c:v>-3.70867E-2</c:v>
                </c:pt>
                <c:pt idx="23888">
                  <c:v>-3.6943999999999998E-2</c:v>
                </c:pt>
                <c:pt idx="23889">
                  <c:v>-3.67566E-2</c:v>
                </c:pt>
                <c:pt idx="23890">
                  <c:v>-3.6525599999999998E-2</c:v>
                </c:pt>
                <c:pt idx="23891">
                  <c:v>-3.62496E-2</c:v>
                </c:pt>
                <c:pt idx="23892">
                  <c:v>-3.5925899999999997E-2</c:v>
                </c:pt>
                <c:pt idx="23893">
                  <c:v>-3.55527E-2</c:v>
                </c:pt>
                <c:pt idx="23894">
                  <c:v>-3.5129100000000003E-2</c:v>
                </c:pt>
                <c:pt idx="23895">
                  <c:v>-3.4653999999999997E-2</c:v>
                </c:pt>
                <c:pt idx="23896">
                  <c:v>-3.4125200000000001E-2</c:v>
                </c:pt>
                <c:pt idx="23897">
                  <c:v>-3.3540500000000001E-2</c:v>
                </c:pt>
                <c:pt idx="23898">
                  <c:v>-3.2897599999999999E-2</c:v>
                </c:pt>
                <c:pt idx="23899">
                  <c:v>-3.2195399999999999E-2</c:v>
                </c:pt>
                <c:pt idx="23900">
                  <c:v>-3.1433799999999998E-2</c:v>
                </c:pt>
                <c:pt idx="23901">
                  <c:v>-3.0613100000000001E-2</c:v>
                </c:pt>
                <c:pt idx="23902">
                  <c:v>-2.9733699999999998E-2</c:v>
                </c:pt>
                <c:pt idx="23903">
                  <c:v>-2.8795500000000002E-2</c:v>
                </c:pt>
                <c:pt idx="23904">
                  <c:v>-2.77974E-2</c:v>
                </c:pt>
                <c:pt idx="23905">
                  <c:v>-2.6737899999999998E-2</c:v>
                </c:pt>
                <c:pt idx="23906">
                  <c:v>-2.5617899999999999E-2</c:v>
                </c:pt>
                <c:pt idx="23907">
                  <c:v>-2.4440799999999999E-2</c:v>
                </c:pt>
                <c:pt idx="23908">
                  <c:v>-2.32085E-2</c:v>
                </c:pt>
                <c:pt idx="23909">
                  <c:v>-2.1921099999999999E-2</c:v>
                </c:pt>
                <c:pt idx="23910">
                  <c:v>-2.05801E-2</c:v>
                </c:pt>
                <c:pt idx="23911">
                  <c:v>-1.91892E-2</c:v>
                </c:pt>
                <c:pt idx="23912">
                  <c:v>-1.7751699999999999E-2</c:v>
                </c:pt>
                <c:pt idx="23913">
                  <c:v>-1.6270400000000001E-2</c:v>
                </c:pt>
                <c:pt idx="23914">
                  <c:v>-1.47452E-2</c:v>
                </c:pt>
                <c:pt idx="23915">
                  <c:v>-1.31752E-2</c:v>
                </c:pt>
                <c:pt idx="23916">
                  <c:v>-1.1561999999999999E-2</c:v>
                </c:pt>
                <c:pt idx="23917" formatCode="0.00E+00">
                  <c:v>-9.9086799999999996E-3</c:v>
                </c:pt>
                <c:pt idx="23918" formatCode="0.00E+00">
                  <c:v>-8.2166500000000007E-3</c:v>
                </c:pt>
                <c:pt idx="23919" formatCode="0.00E+00">
                  <c:v>-6.4842199999999997E-3</c:v>
                </c:pt>
                <c:pt idx="23920" formatCode="0.00E+00">
                  <c:v>-4.7097700000000003E-3</c:v>
                </c:pt>
                <c:pt idx="23921" formatCode="0.00E+00">
                  <c:v>-2.89456E-3</c:v>
                </c:pt>
                <c:pt idx="23922" formatCode="0.00E+00">
                  <c:v>-1.041E-3</c:v>
                </c:pt>
                <c:pt idx="23923" formatCode="0.00E+00">
                  <c:v>8.4962600000000003E-4</c:v>
                </c:pt>
                <c:pt idx="23924" formatCode="0.00E+00">
                  <c:v>2.7768699999999999E-3</c:v>
                </c:pt>
                <c:pt idx="23925" formatCode="0.00E+00">
                  <c:v>4.7395500000000004E-3</c:v>
                </c:pt>
                <c:pt idx="23926" formatCode="0.00E+00">
                  <c:v>6.7343300000000002E-3</c:v>
                </c:pt>
                <c:pt idx="23927" formatCode="0.00E+00">
                  <c:v>8.7568500000000001E-3</c:v>
                </c:pt>
                <c:pt idx="23928">
                  <c:v>1.0804899999999999E-2</c:v>
                </c:pt>
                <c:pt idx="23929">
                  <c:v>1.2878499999999999E-2</c:v>
                </c:pt>
                <c:pt idx="23930">
                  <c:v>1.4978200000000001E-2</c:v>
                </c:pt>
                <c:pt idx="23931">
                  <c:v>1.71025E-2</c:v>
                </c:pt>
                <c:pt idx="23932">
                  <c:v>1.92477E-2</c:v>
                </c:pt>
                <c:pt idx="23933">
                  <c:v>2.14097E-2</c:v>
                </c:pt>
                <c:pt idx="23934">
                  <c:v>2.35847E-2</c:v>
                </c:pt>
                <c:pt idx="23935">
                  <c:v>2.57702E-2</c:v>
                </c:pt>
                <c:pt idx="23936">
                  <c:v>2.79644E-2</c:v>
                </c:pt>
                <c:pt idx="23937">
                  <c:v>3.01651E-2</c:v>
                </c:pt>
                <c:pt idx="23938">
                  <c:v>3.2369500000000002E-2</c:v>
                </c:pt>
                <c:pt idx="23939">
                  <c:v>3.4575599999999998E-2</c:v>
                </c:pt>
                <c:pt idx="23940">
                  <c:v>3.6781800000000003E-2</c:v>
                </c:pt>
                <c:pt idx="23941">
                  <c:v>3.89865E-2</c:v>
                </c:pt>
                <c:pt idx="23942">
                  <c:v>4.1187700000000001E-2</c:v>
                </c:pt>
                <c:pt idx="23943">
                  <c:v>4.3383100000000001E-2</c:v>
                </c:pt>
                <c:pt idx="23944">
                  <c:v>4.5569800000000001E-2</c:v>
                </c:pt>
                <c:pt idx="23945">
                  <c:v>4.7747699999999997E-2</c:v>
                </c:pt>
                <c:pt idx="23946">
                  <c:v>4.9917099999999999E-2</c:v>
                </c:pt>
                <c:pt idx="23947">
                  <c:v>5.2073899999999999E-2</c:v>
                </c:pt>
                <c:pt idx="23948">
                  <c:v>5.4210000000000001E-2</c:v>
                </c:pt>
                <c:pt idx="23949">
                  <c:v>5.6318899999999998E-2</c:v>
                </c:pt>
                <c:pt idx="23950">
                  <c:v>5.8397999999999999E-2</c:v>
                </c:pt>
                <c:pt idx="23951">
                  <c:v>6.04472E-2</c:v>
                </c:pt>
                <c:pt idx="23952">
                  <c:v>6.24662E-2</c:v>
                </c:pt>
                <c:pt idx="23953">
                  <c:v>6.4454800000000007E-2</c:v>
                </c:pt>
                <c:pt idx="23954">
                  <c:v>6.6411399999999995E-2</c:v>
                </c:pt>
                <c:pt idx="23955">
                  <c:v>6.8331699999999995E-2</c:v>
                </c:pt>
                <c:pt idx="23956">
                  <c:v>7.0208400000000004E-2</c:v>
                </c:pt>
                <c:pt idx="23957">
                  <c:v>7.2035199999999994E-2</c:v>
                </c:pt>
                <c:pt idx="23958">
                  <c:v>7.38095E-2</c:v>
                </c:pt>
                <c:pt idx="23959">
                  <c:v>7.5531100000000004E-2</c:v>
                </c:pt>
                <c:pt idx="23960">
                  <c:v>7.7199900000000002E-2</c:v>
                </c:pt>
                <c:pt idx="23961">
                  <c:v>7.8813800000000003E-2</c:v>
                </c:pt>
                <c:pt idx="23962">
                  <c:v>8.0369599999999999E-2</c:v>
                </c:pt>
                <c:pt idx="23963">
                  <c:v>8.1864599999999996E-2</c:v>
                </c:pt>
                <c:pt idx="23964">
                  <c:v>8.3297099999999999E-2</c:v>
                </c:pt>
                <c:pt idx="23965">
                  <c:v>8.4666099999999994E-2</c:v>
                </c:pt>
                <c:pt idx="23966">
                  <c:v>8.59713E-2</c:v>
                </c:pt>
                <c:pt idx="23967">
                  <c:v>8.7210999999999997E-2</c:v>
                </c:pt>
                <c:pt idx="23968">
                  <c:v>8.8383100000000006E-2</c:v>
                </c:pt>
                <c:pt idx="23969">
                  <c:v>8.9487999999999998E-2</c:v>
                </c:pt>
                <c:pt idx="23970">
                  <c:v>9.0526899999999993E-2</c:v>
                </c:pt>
                <c:pt idx="23971">
                  <c:v>9.1501100000000002E-2</c:v>
                </c:pt>
                <c:pt idx="23972">
                  <c:v>9.2410900000000004E-2</c:v>
                </c:pt>
                <c:pt idx="23973">
                  <c:v>9.3254900000000002E-2</c:v>
                </c:pt>
                <c:pt idx="23974">
                  <c:v>9.4030000000000002E-2</c:v>
                </c:pt>
                <c:pt idx="23975">
                  <c:v>9.4731899999999994E-2</c:v>
                </c:pt>
                <c:pt idx="23976">
                  <c:v>9.5356200000000002E-2</c:v>
                </c:pt>
                <c:pt idx="23977">
                  <c:v>9.5899499999999999E-2</c:v>
                </c:pt>
                <c:pt idx="23978">
                  <c:v>9.6360100000000004E-2</c:v>
                </c:pt>
                <c:pt idx="23979">
                  <c:v>9.6737500000000004E-2</c:v>
                </c:pt>
                <c:pt idx="23980">
                  <c:v>9.7031900000000004E-2</c:v>
                </c:pt>
                <c:pt idx="23981">
                  <c:v>9.7243200000000002E-2</c:v>
                </c:pt>
                <c:pt idx="23982">
                  <c:v>9.7371799999999994E-2</c:v>
                </c:pt>
                <c:pt idx="23983">
                  <c:v>9.7417199999999995E-2</c:v>
                </c:pt>
                <c:pt idx="23984">
                  <c:v>9.7377900000000003E-2</c:v>
                </c:pt>
                <c:pt idx="23985">
                  <c:v>9.7252599999999995E-2</c:v>
                </c:pt>
                <c:pt idx="23986">
                  <c:v>9.7041799999999998E-2</c:v>
                </c:pt>
                <c:pt idx="23987">
                  <c:v>9.6747899999999998E-2</c:v>
                </c:pt>
                <c:pt idx="23988">
                  <c:v>9.6374000000000001E-2</c:v>
                </c:pt>
                <c:pt idx="23989">
                  <c:v>9.5922300000000002E-2</c:v>
                </c:pt>
                <c:pt idx="23990">
                  <c:v>9.5394800000000002E-2</c:v>
                </c:pt>
                <c:pt idx="23991">
                  <c:v>9.4793199999999994E-2</c:v>
                </c:pt>
                <c:pt idx="23992">
                  <c:v>9.4117599999999996E-2</c:v>
                </c:pt>
                <c:pt idx="23993">
                  <c:v>9.3365699999999996E-2</c:v>
                </c:pt>
                <c:pt idx="23994">
                  <c:v>9.2535599999999996E-2</c:v>
                </c:pt>
                <c:pt idx="23995">
                  <c:v>9.1626100000000002E-2</c:v>
                </c:pt>
                <c:pt idx="23996">
                  <c:v>9.0637200000000001E-2</c:v>
                </c:pt>
                <c:pt idx="23997">
                  <c:v>8.9569200000000002E-2</c:v>
                </c:pt>
                <c:pt idx="23998">
                  <c:v>8.8421299999999994E-2</c:v>
                </c:pt>
                <c:pt idx="23999">
                  <c:v>8.7192000000000006E-2</c:v>
                </c:pt>
                <c:pt idx="24000">
                  <c:v>8.5880399999999996E-2</c:v>
                </c:pt>
                <c:pt idx="24001">
                  <c:v>8.4487199999999998E-2</c:v>
                </c:pt>
                <c:pt idx="24002">
                  <c:v>8.3016199999999998E-2</c:v>
                </c:pt>
                <c:pt idx="24003">
                  <c:v>8.1471500000000002E-2</c:v>
                </c:pt>
                <c:pt idx="24004">
                  <c:v>7.9854700000000001E-2</c:v>
                </c:pt>
                <c:pt idx="24005">
                  <c:v>7.81665E-2</c:v>
                </c:pt>
                <c:pt idx="24006">
                  <c:v>7.6408599999999993E-2</c:v>
                </c:pt>
                <c:pt idx="24007">
                  <c:v>7.4584600000000001E-2</c:v>
                </c:pt>
                <c:pt idx="24008">
                  <c:v>7.2697999999999999E-2</c:v>
                </c:pt>
                <c:pt idx="24009">
                  <c:v>7.0750199999999999E-2</c:v>
                </c:pt>
                <c:pt idx="24010">
                  <c:v>6.87421E-2</c:v>
                </c:pt>
                <c:pt idx="24011">
                  <c:v>6.6675899999999996E-2</c:v>
                </c:pt>
                <c:pt idx="24012">
                  <c:v>6.4553399999999997E-2</c:v>
                </c:pt>
                <c:pt idx="24013">
                  <c:v>6.2376000000000001E-2</c:v>
                </c:pt>
                <c:pt idx="24014">
                  <c:v>6.0144299999999998E-2</c:v>
                </c:pt>
                <c:pt idx="24015">
                  <c:v>5.7858100000000003E-2</c:v>
                </c:pt>
                <c:pt idx="24016">
                  <c:v>5.5519600000000002E-2</c:v>
                </c:pt>
                <c:pt idx="24017">
                  <c:v>5.3135500000000002E-2</c:v>
                </c:pt>
                <c:pt idx="24018">
                  <c:v>5.0712399999999998E-2</c:v>
                </c:pt>
                <c:pt idx="24019">
                  <c:v>4.8253799999999999E-2</c:v>
                </c:pt>
                <c:pt idx="24020">
                  <c:v>4.57604E-2</c:v>
                </c:pt>
                <c:pt idx="24021">
                  <c:v>4.3233800000000003E-2</c:v>
                </c:pt>
                <c:pt idx="24022">
                  <c:v>4.0676900000000002E-2</c:v>
                </c:pt>
                <c:pt idx="24023">
                  <c:v>3.8094000000000003E-2</c:v>
                </c:pt>
                <c:pt idx="24024">
                  <c:v>3.5489300000000001E-2</c:v>
                </c:pt>
                <c:pt idx="24025">
                  <c:v>3.28665E-2</c:v>
                </c:pt>
                <c:pt idx="24026">
                  <c:v>3.02289E-2</c:v>
                </c:pt>
                <c:pt idx="24027">
                  <c:v>2.7580899999999998E-2</c:v>
                </c:pt>
                <c:pt idx="24028">
                  <c:v>2.4925200000000002E-2</c:v>
                </c:pt>
                <c:pt idx="24029">
                  <c:v>2.2263999999999999E-2</c:v>
                </c:pt>
                <c:pt idx="24030">
                  <c:v>1.96016E-2</c:v>
                </c:pt>
                <c:pt idx="24031">
                  <c:v>1.6944899999999999E-2</c:v>
                </c:pt>
                <c:pt idx="24032">
                  <c:v>1.43007E-2</c:v>
                </c:pt>
                <c:pt idx="24033">
                  <c:v>1.16737E-2</c:v>
                </c:pt>
                <c:pt idx="24034" formatCode="0.00E+00">
                  <c:v>9.0667100000000004E-3</c:v>
                </c:pt>
                <c:pt idx="24035" formatCode="0.00E+00">
                  <c:v>6.4800099999999996E-3</c:v>
                </c:pt>
                <c:pt idx="24036" formatCode="0.00E+00">
                  <c:v>3.9128899999999996E-3</c:v>
                </c:pt>
                <c:pt idx="24037" formatCode="0.00E+00">
                  <c:v>1.3665999999999999E-3</c:v>
                </c:pt>
                <c:pt idx="24038" formatCode="0.00E+00">
                  <c:v>-1.15511E-3</c:v>
                </c:pt>
                <c:pt idx="24039" formatCode="0.00E+00">
                  <c:v>-3.6480800000000002E-3</c:v>
                </c:pt>
                <c:pt idx="24040" formatCode="0.00E+00">
                  <c:v>-6.1065900000000003E-3</c:v>
                </c:pt>
                <c:pt idx="24041" formatCode="0.00E+00">
                  <c:v>-8.5230400000000008E-3</c:v>
                </c:pt>
                <c:pt idx="24042">
                  <c:v>-1.0893E-2</c:v>
                </c:pt>
                <c:pt idx="24043">
                  <c:v>-1.3217899999999999E-2</c:v>
                </c:pt>
                <c:pt idx="24044">
                  <c:v>-1.55002E-2</c:v>
                </c:pt>
                <c:pt idx="24045">
                  <c:v>-1.7737099999999999E-2</c:v>
                </c:pt>
                <c:pt idx="24046">
                  <c:v>-1.99223E-2</c:v>
                </c:pt>
                <c:pt idx="24047">
                  <c:v>-2.2049800000000001E-2</c:v>
                </c:pt>
                <c:pt idx="24048">
                  <c:v>-2.41152E-2</c:v>
                </c:pt>
                <c:pt idx="24049">
                  <c:v>-2.6113299999999999E-2</c:v>
                </c:pt>
                <c:pt idx="24050">
                  <c:v>-2.8038400000000002E-2</c:v>
                </c:pt>
                <c:pt idx="24051">
                  <c:v>-2.98871E-2</c:v>
                </c:pt>
                <c:pt idx="24052">
                  <c:v>-3.1656700000000003E-2</c:v>
                </c:pt>
                <c:pt idx="24053">
                  <c:v>-3.33438E-2</c:v>
                </c:pt>
                <c:pt idx="24054">
                  <c:v>-3.4943200000000001E-2</c:v>
                </c:pt>
                <c:pt idx="24055">
                  <c:v>-3.6449200000000001E-2</c:v>
                </c:pt>
                <c:pt idx="24056">
                  <c:v>-3.7853999999999999E-2</c:v>
                </c:pt>
                <c:pt idx="24057">
                  <c:v>-3.9147899999999999E-2</c:v>
                </c:pt>
                <c:pt idx="24058">
                  <c:v>-4.0324699999999998E-2</c:v>
                </c:pt>
                <c:pt idx="24059">
                  <c:v>-4.1387399999999998E-2</c:v>
                </c:pt>
                <c:pt idx="24060">
                  <c:v>-4.2340900000000001E-2</c:v>
                </c:pt>
                <c:pt idx="24061">
                  <c:v>-4.3185099999999997E-2</c:v>
                </c:pt>
                <c:pt idx="24062">
                  <c:v>-4.3919399999999997E-2</c:v>
                </c:pt>
                <c:pt idx="24063">
                  <c:v>-4.4545300000000003E-2</c:v>
                </c:pt>
                <c:pt idx="24064">
                  <c:v>-4.5062699999999997E-2</c:v>
                </c:pt>
                <c:pt idx="24065">
                  <c:v>-4.5469599999999999E-2</c:v>
                </c:pt>
                <c:pt idx="24066">
                  <c:v>-4.5764199999999998E-2</c:v>
                </c:pt>
                <c:pt idx="24067">
                  <c:v>-4.5946599999999997E-2</c:v>
                </c:pt>
                <c:pt idx="24068">
                  <c:v>-4.6015899999999998E-2</c:v>
                </c:pt>
                <c:pt idx="24069">
                  <c:v>-4.5970799999999999E-2</c:v>
                </c:pt>
                <c:pt idx="24070">
                  <c:v>-4.5810999999999998E-2</c:v>
                </c:pt>
                <c:pt idx="24071">
                  <c:v>-4.5538099999999998E-2</c:v>
                </c:pt>
                <c:pt idx="24072">
                  <c:v>-4.5154E-2</c:v>
                </c:pt>
                <c:pt idx="24073">
                  <c:v>-4.46586E-2</c:v>
                </c:pt>
                <c:pt idx="24074">
                  <c:v>-4.4049999999999999E-2</c:v>
                </c:pt>
                <c:pt idx="24075">
                  <c:v>-4.3326000000000003E-2</c:v>
                </c:pt>
                <c:pt idx="24076">
                  <c:v>-4.2485799999999997E-2</c:v>
                </c:pt>
                <c:pt idx="24077">
                  <c:v>-4.1528900000000001E-2</c:v>
                </c:pt>
                <c:pt idx="24078">
                  <c:v>-4.0454700000000003E-2</c:v>
                </c:pt>
                <c:pt idx="24079">
                  <c:v>-3.9262499999999999E-2</c:v>
                </c:pt>
                <c:pt idx="24080">
                  <c:v>-3.7953500000000001E-2</c:v>
                </c:pt>
                <c:pt idx="24081">
                  <c:v>-3.6530399999999998E-2</c:v>
                </c:pt>
                <c:pt idx="24082">
                  <c:v>-3.4995400000000003E-2</c:v>
                </c:pt>
                <c:pt idx="24083">
                  <c:v>-3.3349299999999998E-2</c:v>
                </c:pt>
                <c:pt idx="24084">
                  <c:v>-3.1593499999999997E-2</c:v>
                </c:pt>
                <c:pt idx="24085">
                  <c:v>-2.9729800000000001E-2</c:v>
                </c:pt>
                <c:pt idx="24086">
                  <c:v>-2.7760900000000002E-2</c:v>
                </c:pt>
                <c:pt idx="24087">
                  <c:v>-2.5689900000000002E-2</c:v>
                </c:pt>
                <c:pt idx="24088">
                  <c:v>-2.3519499999999999E-2</c:v>
                </c:pt>
                <c:pt idx="24089">
                  <c:v>-2.1252500000000001E-2</c:v>
                </c:pt>
                <c:pt idx="24090">
                  <c:v>-1.88913E-2</c:v>
                </c:pt>
                <c:pt idx="24091">
                  <c:v>-1.6438600000000001E-2</c:v>
                </c:pt>
                <c:pt idx="24092">
                  <c:v>-1.3897700000000001E-2</c:v>
                </c:pt>
                <c:pt idx="24093">
                  <c:v>-1.12733E-2</c:v>
                </c:pt>
                <c:pt idx="24094" formatCode="0.00E+00">
                  <c:v>-8.5688599999999993E-3</c:v>
                </c:pt>
                <c:pt idx="24095" formatCode="0.00E+00">
                  <c:v>-5.7871399999999996E-3</c:v>
                </c:pt>
                <c:pt idx="24096" formatCode="0.00E+00">
                  <c:v>-2.9315399999999998E-3</c:v>
                </c:pt>
                <c:pt idx="24097" formatCode="0.00E+00">
                  <c:v>-5.7884100000000002E-6</c:v>
                </c:pt>
                <c:pt idx="24098" formatCode="0.00E+00">
                  <c:v>2.9874099999999998E-3</c:v>
                </c:pt>
                <c:pt idx="24099" formatCode="0.00E+00">
                  <c:v>6.04617E-3</c:v>
                </c:pt>
                <c:pt idx="24100" formatCode="0.00E+00">
                  <c:v>9.1677800000000004E-3</c:v>
                </c:pt>
                <c:pt idx="24101">
                  <c:v>1.23483E-2</c:v>
                </c:pt>
                <c:pt idx="24102">
                  <c:v>1.5582500000000001E-2</c:v>
                </c:pt>
                <c:pt idx="24103">
                  <c:v>1.8864700000000002E-2</c:v>
                </c:pt>
                <c:pt idx="24104">
                  <c:v>2.2191099999999998E-2</c:v>
                </c:pt>
                <c:pt idx="24105">
                  <c:v>2.5560699999999999E-2</c:v>
                </c:pt>
                <c:pt idx="24106">
                  <c:v>2.8971899999999998E-2</c:v>
                </c:pt>
                <c:pt idx="24107">
                  <c:v>3.2420999999999998E-2</c:v>
                </c:pt>
                <c:pt idx="24108">
                  <c:v>3.5904600000000002E-2</c:v>
                </c:pt>
                <c:pt idx="24109">
                  <c:v>3.9419500000000003E-2</c:v>
                </c:pt>
                <c:pt idx="24110">
                  <c:v>4.2961800000000001E-2</c:v>
                </c:pt>
                <c:pt idx="24111">
                  <c:v>4.6526699999999997E-2</c:v>
                </c:pt>
                <c:pt idx="24112">
                  <c:v>5.0110099999999998E-2</c:v>
                </c:pt>
                <c:pt idx="24113">
                  <c:v>5.3707999999999999E-2</c:v>
                </c:pt>
                <c:pt idx="24114">
                  <c:v>5.7316899999999997E-2</c:v>
                </c:pt>
                <c:pt idx="24115">
                  <c:v>6.0932199999999999E-2</c:v>
                </c:pt>
                <c:pt idx="24116">
                  <c:v>6.4548599999999998E-2</c:v>
                </c:pt>
                <c:pt idx="24117">
                  <c:v>6.8162100000000003E-2</c:v>
                </c:pt>
                <c:pt idx="24118">
                  <c:v>7.1770299999999995E-2</c:v>
                </c:pt>
                <c:pt idx="24119">
                  <c:v>7.5371199999999999E-2</c:v>
                </c:pt>
                <c:pt idx="24120">
                  <c:v>7.8961699999999996E-2</c:v>
                </c:pt>
                <c:pt idx="24121">
                  <c:v>8.2538E-2</c:v>
                </c:pt>
                <c:pt idx="24122">
                  <c:v>8.6096599999999995E-2</c:v>
                </c:pt>
                <c:pt idx="24123">
                  <c:v>8.9633000000000004E-2</c:v>
                </c:pt>
                <c:pt idx="24124">
                  <c:v>9.3142100000000005E-2</c:v>
                </c:pt>
                <c:pt idx="24125">
                  <c:v>9.6619499999999997E-2</c:v>
                </c:pt>
                <c:pt idx="24126">
                  <c:v>0.100062</c:v>
                </c:pt>
                <c:pt idx="24127">
                  <c:v>0.103468</c:v>
                </c:pt>
                <c:pt idx="24128">
                  <c:v>0.106837</c:v>
                </c:pt>
                <c:pt idx="24129">
                  <c:v>0.110167</c:v>
                </c:pt>
                <c:pt idx="24130">
                  <c:v>0.113453</c:v>
                </c:pt>
                <c:pt idx="24131">
                  <c:v>0.11669</c:v>
                </c:pt>
                <c:pt idx="24132">
                  <c:v>0.11987200000000001</c:v>
                </c:pt>
                <c:pt idx="24133">
                  <c:v>0.122999</c:v>
                </c:pt>
                <c:pt idx="24134">
                  <c:v>0.12607099999999999</c:v>
                </c:pt>
                <c:pt idx="24135">
                  <c:v>0.129084</c:v>
                </c:pt>
                <c:pt idx="24136">
                  <c:v>0.13203799999999999</c:v>
                </c:pt>
                <c:pt idx="24137">
                  <c:v>0.134931</c:v>
                </c:pt>
                <c:pt idx="24138">
                  <c:v>0.137763</c:v>
                </c:pt>
                <c:pt idx="24139">
                  <c:v>0.14052899999999999</c:v>
                </c:pt>
                <c:pt idx="24140">
                  <c:v>0.14322699999999999</c:v>
                </c:pt>
                <c:pt idx="24141">
                  <c:v>0.14585100000000001</c:v>
                </c:pt>
                <c:pt idx="24142">
                  <c:v>0.14840300000000001</c:v>
                </c:pt>
                <c:pt idx="24143">
                  <c:v>0.15088399999999999</c:v>
                </c:pt>
                <c:pt idx="24144">
                  <c:v>0.15329999999999999</c:v>
                </c:pt>
                <c:pt idx="24145">
                  <c:v>0.15565399999999999</c:v>
                </c:pt>
                <c:pt idx="24146">
                  <c:v>0.157939</c:v>
                </c:pt>
                <c:pt idx="24147">
                  <c:v>0.16014400000000001</c:v>
                </c:pt>
                <c:pt idx="24148">
                  <c:v>0.16226599999999999</c:v>
                </c:pt>
                <c:pt idx="24149">
                  <c:v>0.16430700000000001</c:v>
                </c:pt>
                <c:pt idx="24150">
                  <c:v>0.166265</c:v>
                </c:pt>
                <c:pt idx="24151">
                  <c:v>0.16813700000000001</c:v>
                </c:pt>
                <c:pt idx="24152">
                  <c:v>0.16992099999999999</c:v>
                </c:pt>
                <c:pt idx="24153">
                  <c:v>0.17161799999999999</c:v>
                </c:pt>
                <c:pt idx="24154">
                  <c:v>0.17322699999999999</c:v>
                </c:pt>
                <c:pt idx="24155">
                  <c:v>0.17474500000000001</c:v>
                </c:pt>
                <c:pt idx="24156">
                  <c:v>0.17617099999999999</c:v>
                </c:pt>
                <c:pt idx="24157">
                  <c:v>0.177504</c:v>
                </c:pt>
                <c:pt idx="24158">
                  <c:v>0.17874200000000001</c:v>
                </c:pt>
                <c:pt idx="24159">
                  <c:v>0.17988199999999999</c:v>
                </c:pt>
                <c:pt idx="24160">
                  <c:v>0.180926</c:v>
                </c:pt>
                <c:pt idx="24161">
                  <c:v>0.18187300000000001</c:v>
                </c:pt>
                <c:pt idx="24162">
                  <c:v>0.182726</c:v>
                </c:pt>
                <c:pt idx="24163">
                  <c:v>0.18348300000000001</c:v>
                </c:pt>
                <c:pt idx="24164">
                  <c:v>0.184145</c:v>
                </c:pt>
                <c:pt idx="24165">
                  <c:v>0.18471299999999999</c:v>
                </c:pt>
                <c:pt idx="24166">
                  <c:v>0.18518899999999999</c:v>
                </c:pt>
                <c:pt idx="24167">
                  <c:v>0.18557499999999999</c:v>
                </c:pt>
                <c:pt idx="24168">
                  <c:v>0.18587400000000001</c:v>
                </c:pt>
                <c:pt idx="24169">
                  <c:v>0.186084</c:v>
                </c:pt>
                <c:pt idx="24170">
                  <c:v>0.18620600000000001</c:v>
                </c:pt>
                <c:pt idx="24171">
                  <c:v>0.18623999999999999</c:v>
                </c:pt>
                <c:pt idx="24172">
                  <c:v>0.18618799999999999</c:v>
                </c:pt>
                <c:pt idx="24173">
                  <c:v>0.18605099999999999</c:v>
                </c:pt>
                <c:pt idx="24174">
                  <c:v>0.18583</c:v>
                </c:pt>
                <c:pt idx="24175">
                  <c:v>0.185526</c:v>
                </c:pt>
                <c:pt idx="24176">
                  <c:v>0.185139</c:v>
                </c:pt>
                <c:pt idx="24177">
                  <c:v>0.184671</c:v>
                </c:pt>
                <c:pt idx="24178">
                  <c:v>0.18412200000000001</c:v>
                </c:pt>
                <c:pt idx="24179">
                  <c:v>0.18349299999999999</c:v>
                </c:pt>
                <c:pt idx="24180">
                  <c:v>0.182786</c:v>
                </c:pt>
                <c:pt idx="24181">
                  <c:v>0.182001</c:v>
                </c:pt>
                <c:pt idx="24182">
                  <c:v>0.181141</c:v>
                </c:pt>
                <c:pt idx="24183">
                  <c:v>0.18020700000000001</c:v>
                </c:pt>
                <c:pt idx="24184">
                  <c:v>0.1792</c:v>
                </c:pt>
                <c:pt idx="24185">
                  <c:v>0.178119</c:v>
                </c:pt>
                <c:pt idx="24186">
                  <c:v>0.17696700000000001</c:v>
                </c:pt>
                <c:pt idx="24187">
                  <c:v>0.17574699999999999</c:v>
                </c:pt>
                <c:pt idx="24188">
                  <c:v>0.174459</c:v>
                </c:pt>
                <c:pt idx="24189">
                  <c:v>0.17310700000000001</c:v>
                </c:pt>
                <c:pt idx="24190">
                  <c:v>0.17169200000000001</c:v>
                </c:pt>
                <c:pt idx="24191">
                  <c:v>0.170214</c:v>
                </c:pt>
                <c:pt idx="24192">
                  <c:v>0.16867499999999999</c:v>
                </c:pt>
                <c:pt idx="24193">
                  <c:v>0.167077</c:v>
                </c:pt>
                <c:pt idx="24194">
                  <c:v>0.16542200000000001</c:v>
                </c:pt>
                <c:pt idx="24195">
                  <c:v>0.163712</c:v>
                </c:pt>
                <c:pt idx="24196">
                  <c:v>0.16195100000000001</c:v>
                </c:pt>
                <c:pt idx="24197">
                  <c:v>0.16014</c:v>
                </c:pt>
                <c:pt idx="24198">
                  <c:v>0.15828</c:v>
                </c:pt>
                <c:pt idx="24199">
                  <c:v>0.15637499999999999</c:v>
                </c:pt>
                <c:pt idx="24200">
                  <c:v>0.15442400000000001</c:v>
                </c:pt>
                <c:pt idx="24201">
                  <c:v>0.15243100000000001</c:v>
                </c:pt>
                <c:pt idx="24202">
                  <c:v>0.150397</c:v>
                </c:pt>
                <c:pt idx="24203">
                  <c:v>0.14832300000000001</c:v>
                </c:pt>
                <c:pt idx="24204">
                  <c:v>0.14621200000000001</c:v>
                </c:pt>
                <c:pt idx="24205">
                  <c:v>0.144066</c:v>
                </c:pt>
                <c:pt idx="24206">
                  <c:v>0.14188799999999999</c:v>
                </c:pt>
                <c:pt idx="24207">
                  <c:v>0.139679</c:v>
                </c:pt>
                <c:pt idx="24208">
                  <c:v>0.13744300000000001</c:v>
                </c:pt>
                <c:pt idx="24209">
                  <c:v>0.13517999999999999</c:v>
                </c:pt>
                <c:pt idx="24210">
                  <c:v>0.13289200000000001</c:v>
                </c:pt>
                <c:pt idx="24211">
                  <c:v>0.130582</c:v>
                </c:pt>
                <c:pt idx="24212">
                  <c:v>0.128251</c:v>
                </c:pt>
                <c:pt idx="24213">
                  <c:v>0.12590000000000001</c:v>
                </c:pt>
                <c:pt idx="24214">
                  <c:v>0.123532</c:v>
                </c:pt>
                <c:pt idx="24215">
                  <c:v>0.12115099999999999</c:v>
                </c:pt>
                <c:pt idx="24216">
                  <c:v>0.11876</c:v>
                </c:pt>
                <c:pt idx="24217">
                  <c:v>0.11636100000000001</c:v>
                </c:pt>
                <c:pt idx="24218">
                  <c:v>0.113953</c:v>
                </c:pt>
                <c:pt idx="24219">
                  <c:v>0.111537</c:v>
                </c:pt>
                <c:pt idx="24220">
                  <c:v>0.109115</c:v>
                </c:pt>
                <c:pt idx="24221">
                  <c:v>0.10668800000000001</c:v>
                </c:pt>
                <c:pt idx="24222">
                  <c:v>0.104259</c:v>
                </c:pt>
                <c:pt idx="24223">
                  <c:v>0.101829</c:v>
                </c:pt>
                <c:pt idx="24224">
                  <c:v>9.9398500000000001E-2</c:v>
                </c:pt>
                <c:pt idx="24225">
                  <c:v>9.6970200000000006E-2</c:v>
                </c:pt>
                <c:pt idx="24226">
                  <c:v>9.4545199999999996E-2</c:v>
                </c:pt>
                <c:pt idx="24227">
                  <c:v>9.2124399999999995E-2</c:v>
                </c:pt>
                <c:pt idx="24228">
                  <c:v>8.9708399999999994E-2</c:v>
                </c:pt>
                <c:pt idx="24229">
                  <c:v>8.7298500000000001E-2</c:v>
                </c:pt>
                <c:pt idx="24230">
                  <c:v>8.4896299999999994E-2</c:v>
                </c:pt>
                <c:pt idx="24231">
                  <c:v>8.2503599999999996E-2</c:v>
                </c:pt>
                <c:pt idx="24232">
                  <c:v>8.0121800000000007E-2</c:v>
                </c:pt>
                <c:pt idx="24233">
                  <c:v>7.7751899999999999E-2</c:v>
                </c:pt>
                <c:pt idx="24234">
                  <c:v>7.5394100000000006E-2</c:v>
                </c:pt>
                <c:pt idx="24235">
                  <c:v>7.30494E-2</c:v>
                </c:pt>
                <c:pt idx="24236">
                  <c:v>7.0719699999999996E-2</c:v>
                </c:pt>
                <c:pt idx="24237">
                  <c:v>6.8406400000000006E-2</c:v>
                </c:pt>
                <c:pt idx="24238">
                  <c:v>6.6110199999999994E-2</c:v>
                </c:pt>
                <c:pt idx="24239">
                  <c:v>6.3831499999999999E-2</c:v>
                </c:pt>
                <c:pt idx="24240">
                  <c:v>6.1571300000000002E-2</c:v>
                </c:pt>
                <c:pt idx="24241">
                  <c:v>5.9331000000000002E-2</c:v>
                </c:pt>
                <c:pt idx="24242">
                  <c:v>5.7111099999999998E-2</c:v>
                </c:pt>
                <c:pt idx="24243">
                  <c:v>5.4911799999999997E-2</c:v>
                </c:pt>
                <c:pt idx="24244">
                  <c:v>5.2733099999999998E-2</c:v>
                </c:pt>
                <c:pt idx="24245">
                  <c:v>5.0574500000000001E-2</c:v>
                </c:pt>
                <c:pt idx="24246">
                  <c:v>4.8436E-2</c:v>
                </c:pt>
                <c:pt idx="24247">
                  <c:v>4.6318699999999997E-2</c:v>
                </c:pt>
                <c:pt idx="24248">
                  <c:v>4.4224100000000002E-2</c:v>
                </c:pt>
                <c:pt idx="24249">
                  <c:v>4.2153400000000001E-2</c:v>
                </c:pt>
                <c:pt idx="24250">
                  <c:v>4.0107299999999999E-2</c:v>
                </c:pt>
                <c:pt idx="24251">
                  <c:v>3.8086700000000001E-2</c:v>
                </c:pt>
                <c:pt idx="24252">
                  <c:v>3.6092300000000001E-2</c:v>
                </c:pt>
                <c:pt idx="24253">
                  <c:v>3.4124599999999998E-2</c:v>
                </c:pt>
                <c:pt idx="24254">
                  <c:v>3.2184699999999997E-2</c:v>
                </c:pt>
                <c:pt idx="24255">
                  <c:v>3.0273999999999999E-2</c:v>
                </c:pt>
                <c:pt idx="24256">
                  <c:v>2.83932E-2</c:v>
                </c:pt>
                <c:pt idx="24257">
                  <c:v>2.65419E-2</c:v>
                </c:pt>
                <c:pt idx="24258">
                  <c:v>2.4719600000000001E-2</c:v>
                </c:pt>
                <c:pt idx="24259">
                  <c:v>2.2927199999999998E-2</c:v>
                </c:pt>
                <c:pt idx="24260">
                  <c:v>2.11655E-2</c:v>
                </c:pt>
                <c:pt idx="24261">
                  <c:v>1.94358E-2</c:v>
                </c:pt>
                <c:pt idx="24262">
                  <c:v>1.7739000000000001E-2</c:v>
                </c:pt>
                <c:pt idx="24263">
                  <c:v>1.6075200000000001E-2</c:v>
                </c:pt>
                <c:pt idx="24264">
                  <c:v>1.44443E-2</c:v>
                </c:pt>
                <c:pt idx="24265">
                  <c:v>1.28465E-2</c:v>
                </c:pt>
                <c:pt idx="24266">
                  <c:v>1.1283400000000001E-2</c:v>
                </c:pt>
                <c:pt idx="24267" formatCode="0.00E+00">
                  <c:v>9.7559499999999993E-3</c:v>
                </c:pt>
                <c:pt idx="24268" formatCode="0.00E+00">
                  <c:v>8.2645400000000008E-3</c:v>
                </c:pt>
                <c:pt idx="24269" formatCode="0.00E+00">
                  <c:v>6.8090900000000003E-3</c:v>
                </c:pt>
                <c:pt idx="24270" formatCode="0.00E+00">
                  <c:v>5.3903800000000002E-3</c:v>
                </c:pt>
                <c:pt idx="24271" formatCode="0.00E+00">
                  <c:v>4.0097300000000004E-3</c:v>
                </c:pt>
                <c:pt idx="24272" formatCode="0.00E+00">
                  <c:v>2.66774E-3</c:v>
                </c:pt>
                <c:pt idx="24273" formatCode="0.00E+00">
                  <c:v>1.3645E-3</c:v>
                </c:pt>
                <c:pt idx="24274" formatCode="0.00E+00">
                  <c:v>9.9944600000000005E-5</c:v>
                </c:pt>
                <c:pt idx="24275" formatCode="0.00E+00">
                  <c:v>-1.1255499999999999E-3</c:v>
                </c:pt>
                <c:pt idx="24276" formatCode="0.00E+00">
                  <c:v>-2.3108500000000001E-3</c:v>
                </c:pt>
                <c:pt idx="24277" formatCode="0.00E+00">
                  <c:v>-3.4549400000000001E-3</c:v>
                </c:pt>
                <c:pt idx="24278" formatCode="0.00E+00">
                  <c:v>-4.5575499999999996E-3</c:v>
                </c:pt>
                <c:pt idx="24279" formatCode="0.00E+00">
                  <c:v>-5.6185200000000001E-3</c:v>
                </c:pt>
                <c:pt idx="24280" formatCode="0.00E+00">
                  <c:v>-6.6372200000000001E-3</c:v>
                </c:pt>
                <c:pt idx="24281" formatCode="0.00E+00">
                  <c:v>-7.6126299999999996E-3</c:v>
                </c:pt>
                <c:pt idx="24282" formatCode="0.00E+00">
                  <c:v>-8.5436000000000002E-3</c:v>
                </c:pt>
                <c:pt idx="24283" formatCode="0.00E+00">
                  <c:v>-9.4289600000000001E-3</c:v>
                </c:pt>
                <c:pt idx="24284">
                  <c:v>-1.0267500000000001E-2</c:v>
                </c:pt>
                <c:pt idx="24285">
                  <c:v>-1.10578E-2</c:v>
                </c:pt>
                <c:pt idx="24286">
                  <c:v>-1.1799199999999999E-2</c:v>
                </c:pt>
                <c:pt idx="24287">
                  <c:v>-1.2491199999999999E-2</c:v>
                </c:pt>
                <c:pt idx="24288">
                  <c:v>-1.3133799999999999E-2</c:v>
                </c:pt>
                <c:pt idx="24289">
                  <c:v>-1.3727E-2</c:v>
                </c:pt>
                <c:pt idx="24290">
                  <c:v>-1.42703E-2</c:v>
                </c:pt>
                <c:pt idx="24291">
                  <c:v>-1.4762600000000001E-2</c:v>
                </c:pt>
                <c:pt idx="24292">
                  <c:v>-1.52029E-2</c:v>
                </c:pt>
                <c:pt idx="24293">
                  <c:v>-1.55896E-2</c:v>
                </c:pt>
                <c:pt idx="24294">
                  <c:v>-1.59217E-2</c:v>
                </c:pt>
                <c:pt idx="24295">
                  <c:v>-1.6198199999999999E-2</c:v>
                </c:pt>
                <c:pt idx="24296">
                  <c:v>-1.64184E-2</c:v>
                </c:pt>
                <c:pt idx="24297">
                  <c:v>-1.65819E-2</c:v>
                </c:pt>
                <c:pt idx="24298">
                  <c:v>-1.6688000000000001E-2</c:v>
                </c:pt>
                <c:pt idx="24299">
                  <c:v>-1.67361E-2</c:v>
                </c:pt>
                <c:pt idx="24300">
                  <c:v>-1.6725E-2</c:v>
                </c:pt>
                <c:pt idx="24301">
                  <c:v>-1.6654200000000001E-2</c:v>
                </c:pt>
                <c:pt idx="24302">
                  <c:v>-1.65235E-2</c:v>
                </c:pt>
                <c:pt idx="24303">
                  <c:v>-1.6332099999999999E-2</c:v>
                </c:pt>
                <c:pt idx="24304">
                  <c:v>-1.6078499999999999E-2</c:v>
                </c:pt>
                <c:pt idx="24305">
                  <c:v>-1.5761899999999999E-2</c:v>
                </c:pt>
                <c:pt idx="24306">
                  <c:v>-1.53816E-2</c:v>
                </c:pt>
                <c:pt idx="24307">
                  <c:v>-1.4937000000000001E-2</c:v>
                </c:pt>
                <c:pt idx="24308">
                  <c:v>-1.44277E-2</c:v>
                </c:pt>
                <c:pt idx="24309">
                  <c:v>-1.3853600000000001E-2</c:v>
                </c:pt>
                <c:pt idx="24310">
                  <c:v>-1.32143E-2</c:v>
                </c:pt>
                <c:pt idx="24311">
                  <c:v>-1.25095E-2</c:v>
                </c:pt>
                <c:pt idx="24312">
                  <c:v>-1.17383E-2</c:v>
                </c:pt>
                <c:pt idx="24313">
                  <c:v>-1.0900399999999999E-2</c:v>
                </c:pt>
                <c:pt idx="24314" formatCode="0.00E+00">
                  <c:v>-9.9960699999999993E-3</c:v>
                </c:pt>
                <c:pt idx="24315" formatCode="0.00E+00">
                  <c:v>-9.0257900000000005E-3</c:v>
                </c:pt>
                <c:pt idx="24316" formatCode="0.00E+00">
                  <c:v>-7.9894600000000003E-3</c:v>
                </c:pt>
                <c:pt idx="24317" formatCode="0.00E+00">
                  <c:v>-6.8862699999999999E-3</c:v>
                </c:pt>
                <c:pt idx="24318" formatCode="0.00E+00">
                  <c:v>-5.7156300000000002E-3</c:v>
                </c:pt>
                <c:pt idx="24319" formatCode="0.00E+00">
                  <c:v>-4.4775800000000001E-3</c:v>
                </c:pt>
                <c:pt idx="24320" formatCode="0.00E+00">
                  <c:v>-3.17227E-3</c:v>
                </c:pt>
                <c:pt idx="24321" formatCode="0.00E+00">
                  <c:v>-1.7996799999999999E-3</c:v>
                </c:pt>
                <c:pt idx="24322" formatCode="0.00E+00">
                  <c:v>-3.5936099999999999E-4</c:v>
                </c:pt>
                <c:pt idx="24323" formatCode="0.00E+00">
                  <c:v>1.1495500000000001E-3</c:v>
                </c:pt>
                <c:pt idx="24324" formatCode="0.00E+00">
                  <c:v>2.7275400000000001E-3</c:v>
                </c:pt>
                <c:pt idx="24325" formatCode="0.00E+00">
                  <c:v>4.3743999999999996E-3</c:v>
                </c:pt>
                <c:pt idx="24326" formatCode="0.00E+00">
                  <c:v>6.0898699999999998E-3</c:v>
                </c:pt>
                <c:pt idx="24327" formatCode="0.00E+00">
                  <c:v>7.8738499999999999E-3</c:v>
                </c:pt>
                <c:pt idx="24328" formatCode="0.00E+00">
                  <c:v>9.7263799999999997E-3</c:v>
                </c:pt>
                <c:pt idx="24329">
                  <c:v>1.1647299999999999E-2</c:v>
                </c:pt>
                <c:pt idx="24330">
                  <c:v>1.3636000000000001E-2</c:v>
                </c:pt>
                <c:pt idx="24331">
                  <c:v>1.5692000000000001E-2</c:v>
                </c:pt>
                <c:pt idx="24332">
                  <c:v>1.7814900000000002E-2</c:v>
                </c:pt>
                <c:pt idx="24333">
                  <c:v>2.0004299999999999E-2</c:v>
                </c:pt>
                <c:pt idx="24334">
                  <c:v>2.2259600000000001E-2</c:v>
                </c:pt>
                <c:pt idx="24335">
                  <c:v>2.4580100000000001E-2</c:v>
                </c:pt>
                <c:pt idx="24336">
                  <c:v>2.6964700000000001E-2</c:v>
                </c:pt>
                <c:pt idx="24337">
                  <c:v>2.9412399999999998E-2</c:v>
                </c:pt>
                <c:pt idx="24338">
                  <c:v>3.1922399999999997E-2</c:v>
                </c:pt>
                <c:pt idx="24339">
                  <c:v>3.44946E-2</c:v>
                </c:pt>
                <c:pt idx="24340">
                  <c:v>3.7124499999999998E-2</c:v>
                </c:pt>
                <c:pt idx="24341">
                  <c:v>3.9805E-2</c:v>
                </c:pt>
                <c:pt idx="24342">
                  <c:v>4.2537400000000003E-2</c:v>
                </c:pt>
                <c:pt idx="24343">
                  <c:v>4.5327199999999998E-2</c:v>
                </c:pt>
                <c:pt idx="24344">
                  <c:v>4.8171800000000001E-2</c:v>
                </c:pt>
                <c:pt idx="24345">
                  <c:v>5.10672E-2</c:v>
                </c:pt>
                <c:pt idx="24346">
                  <c:v>5.4013499999999999E-2</c:v>
                </c:pt>
                <c:pt idx="24347">
                  <c:v>5.7010499999999999E-2</c:v>
                </c:pt>
                <c:pt idx="24348">
                  <c:v>6.0056600000000002E-2</c:v>
                </c:pt>
                <c:pt idx="24349">
                  <c:v>6.3149800000000006E-2</c:v>
                </c:pt>
                <c:pt idx="24350">
                  <c:v>6.6287600000000002E-2</c:v>
                </c:pt>
                <c:pt idx="24351">
                  <c:v>6.9468199999999994E-2</c:v>
                </c:pt>
                <c:pt idx="24352">
                  <c:v>7.2689699999999996E-2</c:v>
                </c:pt>
                <c:pt idx="24353">
                  <c:v>7.5950799999999999E-2</c:v>
                </c:pt>
                <c:pt idx="24354">
                  <c:v>7.9249600000000003E-2</c:v>
                </c:pt>
                <c:pt idx="24355">
                  <c:v>8.2583900000000002E-2</c:v>
                </c:pt>
                <c:pt idx="24356">
                  <c:v>8.5951899999999998E-2</c:v>
                </c:pt>
                <c:pt idx="24357">
                  <c:v>8.9351799999999995E-2</c:v>
                </c:pt>
                <c:pt idx="24358">
                  <c:v>9.2781600000000006E-2</c:v>
                </c:pt>
                <c:pt idx="24359">
                  <c:v>9.6239400000000003E-2</c:v>
                </c:pt>
                <c:pt idx="24360">
                  <c:v>9.9723300000000001E-2</c:v>
                </c:pt>
                <c:pt idx="24361">
                  <c:v>0.10323</c:v>
                </c:pt>
                <c:pt idx="24362">
                  <c:v>0.10675800000000001</c:v>
                </c:pt>
                <c:pt idx="24363">
                  <c:v>0.110302</c:v>
                </c:pt>
                <c:pt idx="24364">
                  <c:v>0.113861</c:v>
                </c:pt>
                <c:pt idx="24365">
                  <c:v>0.11743199999999999</c:v>
                </c:pt>
                <c:pt idx="24366">
                  <c:v>0.12101199999999999</c:v>
                </c:pt>
                <c:pt idx="24367">
                  <c:v>0.124599</c:v>
                </c:pt>
                <c:pt idx="24368">
                  <c:v>0.128188</c:v>
                </c:pt>
                <c:pt idx="24369">
                  <c:v>0.13177800000000001</c:v>
                </c:pt>
                <c:pt idx="24370">
                  <c:v>0.13536599999999999</c:v>
                </c:pt>
                <c:pt idx="24371">
                  <c:v>0.13894799999999999</c:v>
                </c:pt>
                <c:pt idx="24372">
                  <c:v>0.14252100000000001</c:v>
                </c:pt>
                <c:pt idx="24373">
                  <c:v>0.14608299999999999</c:v>
                </c:pt>
                <c:pt idx="24374">
                  <c:v>0.14963000000000001</c:v>
                </c:pt>
                <c:pt idx="24375">
                  <c:v>0.15315899999999999</c:v>
                </c:pt>
                <c:pt idx="24376">
                  <c:v>0.156669</c:v>
                </c:pt>
                <c:pt idx="24377">
                  <c:v>0.16015599999999999</c:v>
                </c:pt>
                <c:pt idx="24378">
                  <c:v>0.16361800000000001</c:v>
                </c:pt>
                <c:pt idx="24379">
                  <c:v>0.16705100000000001</c:v>
                </c:pt>
                <c:pt idx="24380">
                  <c:v>0.17045199999999999</c:v>
                </c:pt>
                <c:pt idx="24381">
                  <c:v>0.173819</c:v>
                </c:pt>
                <c:pt idx="24382">
                  <c:v>0.177148</c:v>
                </c:pt>
                <c:pt idx="24383">
                  <c:v>0.18043600000000001</c:v>
                </c:pt>
                <c:pt idx="24384">
                  <c:v>0.18368000000000001</c:v>
                </c:pt>
                <c:pt idx="24385">
                  <c:v>0.18687699999999999</c:v>
                </c:pt>
                <c:pt idx="24386">
                  <c:v>0.190023</c:v>
                </c:pt>
                <c:pt idx="24387">
                  <c:v>0.19311600000000001</c:v>
                </c:pt>
                <c:pt idx="24388">
                  <c:v>0.19615199999999999</c:v>
                </c:pt>
                <c:pt idx="24389">
                  <c:v>0.199128</c:v>
                </c:pt>
                <c:pt idx="24390">
                  <c:v>0.20204</c:v>
                </c:pt>
                <c:pt idx="24391">
                  <c:v>0.20488500000000001</c:v>
                </c:pt>
                <c:pt idx="24392">
                  <c:v>0.20766000000000001</c:v>
                </c:pt>
                <c:pt idx="24393">
                  <c:v>0.21036099999999999</c:v>
                </c:pt>
                <c:pt idx="24394">
                  <c:v>0.21298700000000001</c:v>
                </c:pt>
                <c:pt idx="24395">
                  <c:v>0.21553600000000001</c:v>
                </c:pt>
                <c:pt idx="24396">
                  <c:v>0.218004</c:v>
                </c:pt>
                <c:pt idx="24397">
                  <c:v>0.22039</c:v>
                </c:pt>
                <c:pt idx="24398">
                  <c:v>0.222691</c:v>
                </c:pt>
                <c:pt idx="24399">
                  <c:v>0.22490399999999999</c:v>
                </c:pt>
                <c:pt idx="24400">
                  <c:v>0.22702700000000001</c:v>
                </c:pt>
                <c:pt idx="24401">
                  <c:v>0.22905700000000001</c:v>
                </c:pt>
                <c:pt idx="24402">
                  <c:v>0.230992</c:v>
                </c:pt>
                <c:pt idx="24403">
                  <c:v>0.23283000000000001</c:v>
                </c:pt>
                <c:pt idx="24404">
                  <c:v>0.234568</c:v>
                </c:pt>
                <c:pt idx="24405">
                  <c:v>0.236204</c:v>
                </c:pt>
                <c:pt idx="24406">
                  <c:v>0.237737</c:v>
                </c:pt>
                <c:pt idx="24407">
                  <c:v>0.23916299999999999</c:v>
                </c:pt>
                <c:pt idx="24408">
                  <c:v>0.240479</c:v>
                </c:pt>
                <c:pt idx="24409">
                  <c:v>0.24168200000000001</c:v>
                </c:pt>
                <c:pt idx="24410">
                  <c:v>0.24277199999999999</c:v>
                </c:pt>
                <c:pt idx="24411">
                  <c:v>0.24374599999999999</c:v>
                </c:pt>
                <c:pt idx="24412">
                  <c:v>0.24460399999999999</c:v>
                </c:pt>
                <c:pt idx="24413">
                  <c:v>0.24534400000000001</c:v>
                </c:pt>
                <c:pt idx="24414">
                  <c:v>0.24596399999999999</c:v>
                </c:pt>
                <c:pt idx="24415">
                  <c:v>0.24646199999999999</c:v>
                </c:pt>
                <c:pt idx="24416">
                  <c:v>0.246836</c:v>
                </c:pt>
                <c:pt idx="24417">
                  <c:v>0.247085</c:v>
                </c:pt>
                <c:pt idx="24418">
                  <c:v>0.24721199999999999</c:v>
                </c:pt>
                <c:pt idx="24419">
                  <c:v>0.24721499999999999</c:v>
                </c:pt>
                <c:pt idx="24420">
                  <c:v>0.24709500000000001</c:v>
                </c:pt>
                <c:pt idx="24421">
                  <c:v>0.24685000000000001</c:v>
                </c:pt>
                <c:pt idx="24422">
                  <c:v>0.246479</c:v>
                </c:pt>
                <c:pt idx="24423">
                  <c:v>0.24598100000000001</c:v>
                </c:pt>
                <c:pt idx="24424">
                  <c:v>0.24535499999999999</c:v>
                </c:pt>
                <c:pt idx="24425">
                  <c:v>0.24460100000000001</c:v>
                </c:pt>
                <c:pt idx="24426">
                  <c:v>0.24371999999999999</c:v>
                </c:pt>
                <c:pt idx="24427">
                  <c:v>0.24271100000000001</c:v>
                </c:pt>
                <c:pt idx="24428">
                  <c:v>0.24157600000000001</c:v>
                </c:pt>
                <c:pt idx="24429">
                  <c:v>0.240317</c:v>
                </c:pt>
                <c:pt idx="24430">
                  <c:v>0.23893300000000001</c:v>
                </c:pt>
                <c:pt idx="24431">
                  <c:v>0.237424</c:v>
                </c:pt>
                <c:pt idx="24432">
                  <c:v>0.235792</c:v>
                </c:pt>
                <c:pt idx="24433">
                  <c:v>0.234038</c:v>
                </c:pt>
                <c:pt idx="24434">
                  <c:v>0.232158</c:v>
                </c:pt>
                <c:pt idx="24435">
                  <c:v>0.230152</c:v>
                </c:pt>
                <c:pt idx="24436">
                  <c:v>0.228021</c:v>
                </c:pt>
                <c:pt idx="24437">
                  <c:v>0.225771</c:v>
                </c:pt>
                <c:pt idx="24438">
                  <c:v>0.22340099999999999</c:v>
                </c:pt>
                <c:pt idx="24439">
                  <c:v>0.220911</c:v>
                </c:pt>
                <c:pt idx="24440">
                  <c:v>0.218304</c:v>
                </c:pt>
                <c:pt idx="24441">
                  <c:v>0.215583</c:v>
                </c:pt>
                <c:pt idx="24442">
                  <c:v>0.21274899999999999</c:v>
                </c:pt>
                <c:pt idx="24443">
                  <c:v>0.20980299999999999</c:v>
                </c:pt>
                <c:pt idx="24444">
                  <c:v>0.20674799999999999</c:v>
                </c:pt>
                <c:pt idx="24445">
                  <c:v>0.20358399999999999</c:v>
                </c:pt>
                <c:pt idx="24446">
                  <c:v>0.20031499999999999</c:v>
                </c:pt>
                <c:pt idx="24447">
                  <c:v>0.19694200000000001</c:v>
                </c:pt>
                <c:pt idx="24448">
                  <c:v>0.193468</c:v>
                </c:pt>
                <c:pt idx="24449">
                  <c:v>0.18989800000000001</c:v>
                </c:pt>
                <c:pt idx="24450">
                  <c:v>0.18623300000000001</c:v>
                </c:pt>
                <c:pt idx="24451">
                  <c:v>0.182477</c:v>
                </c:pt>
                <c:pt idx="24452">
                  <c:v>0.17863100000000001</c:v>
                </c:pt>
                <c:pt idx="24453">
                  <c:v>0.17469999999999999</c:v>
                </c:pt>
                <c:pt idx="24454">
                  <c:v>0.170686</c:v>
                </c:pt>
                <c:pt idx="24455">
                  <c:v>0.16659299999999999</c:v>
                </c:pt>
                <c:pt idx="24456">
                  <c:v>0.16242300000000001</c:v>
                </c:pt>
                <c:pt idx="24457">
                  <c:v>0.15817999999999999</c:v>
                </c:pt>
                <c:pt idx="24458">
                  <c:v>0.153866</c:v>
                </c:pt>
                <c:pt idx="24459">
                  <c:v>0.14948600000000001</c:v>
                </c:pt>
                <c:pt idx="24460">
                  <c:v>0.14504300000000001</c:v>
                </c:pt>
                <c:pt idx="24461">
                  <c:v>0.140539</c:v>
                </c:pt>
                <c:pt idx="24462">
                  <c:v>0.13597799999999999</c:v>
                </c:pt>
                <c:pt idx="24463">
                  <c:v>0.13136400000000001</c:v>
                </c:pt>
                <c:pt idx="24464">
                  <c:v>0.12669900000000001</c:v>
                </c:pt>
                <c:pt idx="24465">
                  <c:v>0.121987</c:v>
                </c:pt>
                <c:pt idx="24466">
                  <c:v>0.117226</c:v>
                </c:pt>
                <c:pt idx="24467">
                  <c:v>0.11242199999999999</c:v>
                </c:pt>
                <c:pt idx="24468">
                  <c:v>0.107584</c:v>
                </c:pt>
                <c:pt idx="24469">
                  <c:v>0.102714</c:v>
                </c:pt>
                <c:pt idx="24470">
                  <c:v>9.7815399999999997E-2</c:v>
                </c:pt>
                <c:pt idx="24471">
                  <c:v>9.2892699999999995E-2</c:v>
                </c:pt>
                <c:pt idx="24472">
                  <c:v>8.7951000000000001E-2</c:v>
                </c:pt>
                <c:pt idx="24473">
                  <c:v>8.2994700000000005E-2</c:v>
                </c:pt>
                <c:pt idx="24474">
                  <c:v>7.8027700000000005E-2</c:v>
                </c:pt>
                <c:pt idx="24475">
                  <c:v>7.3053699999999999E-2</c:v>
                </c:pt>
                <c:pt idx="24476">
                  <c:v>6.8076600000000001E-2</c:v>
                </c:pt>
                <c:pt idx="24477">
                  <c:v>6.3100400000000001E-2</c:v>
                </c:pt>
                <c:pt idx="24478">
                  <c:v>5.8129300000000002E-2</c:v>
                </c:pt>
                <c:pt idx="24479">
                  <c:v>5.3167499999999999E-2</c:v>
                </c:pt>
                <c:pt idx="24480">
                  <c:v>4.8218799999999999E-2</c:v>
                </c:pt>
                <c:pt idx="24481">
                  <c:v>4.3287399999999997E-2</c:v>
                </c:pt>
                <c:pt idx="24482">
                  <c:v>3.83779E-2</c:v>
                </c:pt>
                <c:pt idx="24483">
                  <c:v>3.3494400000000001E-2</c:v>
                </c:pt>
                <c:pt idx="24484">
                  <c:v>2.8641099999999999E-2</c:v>
                </c:pt>
                <c:pt idx="24485">
                  <c:v>2.38219E-2</c:v>
                </c:pt>
                <c:pt idx="24486">
                  <c:v>1.9040600000000001E-2</c:v>
                </c:pt>
                <c:pt idx="24487">
                  <c:v>1.43006E-2</c:v>
                </c:pt>
                <c:pt idx="24488" formatCode="0.00E+00">
                  <c:v>9.6057599999999996E-3</c:v>
                </c:pt>
                <c:pt idx="24489" formatCode="0.00E+00">
                  <c:v>4.9599900000000001E-3</c:v>
                </c:pt>
                <c:pt idx="24490" formatCode="0.00E+00">
                  <c:v>3.66974E-4</c:v>
                </c:pt>
                <c:pt idx="24491" formatCode="0.00E+00">
                  <c:v>-4.1694200000000001E-3</c:v>
                </c:pt>
                <c:pt idx="24492" formatCode="0.00E+00">
                  <c:v>-8.6451500000000008E-3</c:v>
                </c:pt>
                <c:pt idx="24493">
                  <c:v>-1.30565E-2</c:v>
                </c:pt>
                <c:pt idx="24494">
                  <c:v>-1.74003E-2</c:v>
                </c:pt>
                <c:pt idx="24495">
                  <c:v>-2.1673700000000001E-2</c:v>
                </c:pt>
                <c:pt idx="24496">
                  <c:v>-2.5873199999999999E-2</c:v>
                </c:pt>
                <c:pt idx="24497">
                  <c:v>-2.99952E-2</c:v>
                </c:pt>
                <c:pt idx="24498">
                  <c:v>-3.4035799999999998E-2</c:v>
                </c:pt>
                <c:pt idx="24499">
                  <c:v>-3.79911E-2</c:v>
                </c:pt>
                <c:pt idx="24500">
                  <c:v>-4.1857800000000001E-2</c:v>
                </c:pt>
                <c:pt idx="24501">
                  <c:v>-4.5633100000000003E-2</c:v>
                </c:pt>
                <c:pt idx="24502">
                  <c:v>-4.9314200000000002E-2</c:v>
                </c:pt>
                <c:pt idx="24503">
                  <c:v>-5.2898199999999999E-2</c:v>
                </c:pt>
                <c:pt idx="24504">
                  <c:v>-5.6382099999999997E-2</c:v>
                </c:pt>
                <c:pt idx="24505">
                  <c:v>-5.97631E-2</c:v>
                </c:pt>
                <c:pt idx="24506">
                  <c:v>-6.30381E-2</c:v>
                </c:pt>
                <c:pt idx="24507">
                  <c:v>-6.6204899999999997E-2</c:v>
                </c:pt>
                <c:pt idx="24508">
                  <c:v>-6.9261699999999995E-2</c:v>
                </c:pt>
                <c:pt idx="24509">
                  <c:v>-7.2206800000000002E-2</c:v>
                </c:pt>
                <c:pt idx="24510">
                  <c:v>-7.5037699999999999E-2</c:v>
                </c:pt>
                <c:pt idx="24511">
                  <c:v>-7.7751700000000007E-2</c:v>
                </c:pt>
                <c:pt idx="24512">
                  <c:v>-8.0346299999999996E-2</c:v>
                </c:pt>
                <c:pt idx="24513">
                  <c:v>-8.2819299999999998E-2</c:v>
                </c:pt>
                <c:pt idx="24514">
                  <c:v>-8.5169099999999998E-2</c:v>
                </c:pt>
                <c:pt idx="24515">
                  <c:v>-8.7394399999999997E-2</c:v>
                </c:pt>
                <c:pt idx="24516">
                  <c:v>-8.9494000000000004E-2</c:v>
                </c:pt>
                <c:pt idx="24517">
                  <c:v>-9.1466699999999998E-2</c:v>
                </c:pt>
                <c:pt idx="24518">
                  <c:v>-9.3310799999999999E-2</c:v>
                </c:pt>
                <c:pt idx="24519">
                  <c:v>-9.5024499999999998E-2</c:v>
                </c:pt>
                <c:pt idx="24520">
                  <c:v>-9.6605899999999995E-2</c:v>
                </c:pt>
                <c:pt idx="24521">
                  <c:v>-9.8053600000000005E-2</c:v>
                </c:pt>
                <c:pt idx="24522">
                  <c:v>-9.9366200000000002E-2</c:v>
                </c:pt>
                <c:pt idx="24523">
                  <c:v>-0.10054299999999999</c:v>
                </c:pt>
                <c:pt idx="24524">
                  <c:v>-0.10158300000000001</c:v>
                </c:pt>
                <c:pt idx="24525">
                  <c:v>-0.10248699999999999</c:v>
                </c:pt>
                <c:pt idx="24526">
                  <c:v>-0.103254</c:v>
                </c:pt>
                <c:pt idx="24527">
                  <c:v>-0.10388500000000001</c:v>
                </c:pt>
                <c:pt idx="24528">
                  <c:v>-0.104379</c:v>
                </c:pt>
                <c:pt idx="24529">
                  <c:v>-0.104736</c:v>
                </c:pt>
                <c:pt idx="24530">
                  <c:v>-0.10495599999999999</c:v>
                </c:pt>
                <c:pt idx="24531">
                  <c:v>-0.10503899999999999</c:v>
                </c:pt>
                <c:pt idx="24532">
                  <c:v>-0.10498399999999999</c:v>
                </c:pt>
                <c:pt idx="24533">
                  <c:v>-0.104793</c:v>
                </c:pt>
                <c:pt idx="24534">
                  <c:v>-0.104467</c:v>
                </c:pt>
                <c:pt idx="24535">
                  <c:v>-0.104005</c:v>
                </c:pt>
                <c:pt idx="24536">
                  <c:v>-0.103409</c:v>
                </c:pt>
                <c:pt idx="24537">
                  <c:v>-0.10267900000000001</c:v>
                </c:pt>
                <c:pt idx="24538">
                  <c:v>-0.101815</c:v>
                </c:pt>
                <c:pt idx="24539">
                  <c:v>-0.10082000000000001</c:v>
                </c:pt>
                <c:pt idx="24540">
                  <c:v>-9.9694599999999994E-2</c:v>
                </c:pt>
                <c:pt idx="24541">
                  <c:v>-9.8441100000000004E-2</c:v>
                </c:pt>
                <c:pt idx="24542">
                  <c:v>-9.7060800000000003E-2</c:v>
                </c:pt>
                <c:pt idx="24543">
                  <c:v>-9.5554200000000006E-2</c:v>
                </c:pt>
                <c:pt idx="24544">
                  <c:v>-9.3922199999999997E-2</c:v>
                </c:pt>
                <c:pt idx="24545">
                  <c:v>-9.2166200000000004E-2</c:v>
                </c:pt>
                <c:pt idx="24546">
                  <c:v>-9.0288599999999997E-2</c:v>
                </c:pt>
                <c:pt idx="24547">
                  <c:v>-8.8292300000000004E-2</c:v>
                </c:pt>
                <c:pt idx="24548">
                  <c:v>-8.6179400000000003E-2</c:v>
                </c:pt>
                <c:pt idx="24549">
                  <c:v>-8.3952299999999994E-2</c:v>
                </c:pt>
                <c:pt idx="24550">
                  <c:v>-8.1613199999999997E-2</c:v>
                </c:pt>
                <c:pt idx="24551">
                  <c:v>-7.9164399999999996E-2</c:v>
                </c:pt>
                <c:pt idx="24552">
                  <c:v>-7.6608200000000001E-2</c:v>
                </c:pt>
                <c:pt idx="24553">
                  <c:v>-7.3946700000000004E-2</c:v>
                </c:pt>
                <c:pt idx="24554">
                  <c:v>-7.1182099999999998E-2</c:v>
                </c:pt>
                <c:pt idx="24555">
                  <c:v>-6.8317000000000003E-2</c:v>
                </c:pt>
                <c:pt idx="24556">
                  <c:v>-6.5354800000000005E-2</c:v>
                </c:pt>
                <c:pt idx="24557">
                  <c:v>-6.2298800000000001E-2</c:v>
                </c:pt>
                <c:pt idx="24558">
                  <c:v>-5.91519E-2</c:v>
                </c:pt>
                <c:pt idx="24559">
                  <c:v>-5.5917700000000001E-2</c:v>
                </c:pt>
                <c:pt idx="24560">
                  <c:v>-5.26002E-2</c:v>
                </c:pt>
                <c:pt idx="24561">
                  <c:v>-4.9202200000000001E-2</c:v>
                </c:pt>
                <c:pt idx="24562">
                  <c:v>-4.5726700000000002E-2</c:v>
                </c:pt>
                <c:pt idx="24563">
                  <c:v>-4.2176400000000003E-2</c:v>
                </c:pt>
                <c:pt idx="24564">
                  <c:v>-3.8554499999999998E-2</c:v>
                </c:pt>
                <c:pt idx="24565">
                  <c:v>-3.4864300000000001E-2</c:v>
                </c:pt>
                <c:pt idx="24566">
                  <c:v>-3.1109499999999998E-2</c:v>
                </c:pt>
                <c:pt idx="24567">
                  <c:v>-2.7293100000000001E-2</c:v>
                </c:pt>
                <c:pt idx="24568">
                  <c:v>-2.3418600000000001E-2</c:v>
                </c:pt>
                <c:pt idx="24569">
                  <c:v>-1.9489800000000002E-2</c:v>
                </c:pt>
                <c:pt idx="24570">
                  <c:v>-1.5510599999999999E-2</c:v>
                </c:pt>
                <c:pt idx="24571">
                  <c:v>-1.1484899999999999E-2</c:v>
                </c:pt>
                <c:pt idx="24572" formatCode="0.00E+00">
                  <c:v>-7.4162300000000002E-3</c:v>
                </c:pt>
                <c:pt idx="24573" formatCode="0.00E+00">
                  <c:v>-3.30818E-3</c:v>
                </c:pt>
                <c:pt idx="24574" formatCode="0.00E+00">
                  <c:v>8.3560000000000004E-4</c:v>
                </c:pt>
                <c:pt idx="24575" formatCode="0.00E+00">
                  <c:v>5.0112400000000001E-3</c:v>
                </c:pt>
                <c:pt idx="24576" formatCode="0.00E+00">
                  <c:v>9.2147600000000007E-3</c:v>
                </c:pt>
                <c:pt idx="24577">
                  <c:v>1.3442000000000001E-2</c:v>
                </c:pt>
                <c:pt idx="24578">
                  <c:v>1.7689E-2</c:v>
                </c:pt>
                <c:pt idx="24579">
                  <c:v>2.19519E-2</c:v>
                </c:pt>
                <c:pt idx="24580">
                  <c:v>2.6226599999999999E-2</c:v>
                </c:pt>
                <c:pt idx="24581">
                  <c:v>3.0508899999999999E-2</c:v>
                </c:pt>
                <c:pt idx="24582">
                  <c:v>3.4794800000000001E-2</c:v>
                </c:pt>
                <c:pt idx="24583">
                  <c:v>3.9080200000000002E-2</c:v>
                </c:pt>
                <c:pt idx="24584">
                  <c:v>4.33611E-2</c:v>
                </c:pt>
                <c:pt idx="24585">
                  <c:v>4.7633700000000001E-2</c:v>
                </c:pt>
                <c:pt idx="24586">
                  <c:v>5.1894200000000001E-2</c:v>
                </c:pt>
                <c:pt idx="24587">
                  <c:v>5.6138800000000003E-2</c:v>
                </c:pt>
                <c:pt idx="24588">
                  <c:v>6.0363199999999999E-2</c:v>
                </c:pt>
                <c:pt idx="24589">
                  <c:v>6.4563099999999998E-2</c:v>
                </c:pt>
                <c:pt idx="24590">
                  <c:v>6.8734600000000007E-2</c:v>
                </c:pt>
                <c:pt idx="24591">
                  <c:v>7.2874300000000003E-2</c:v>
                </c:pt>
                <c:pt idx="24592">
                  <c:v>7.6978699999999997E-2</c:v>
                </c:pt>
                <c:pt idx="24593">
                  <c:v>8.1044500000000005E-2</c:v>
                </c:pt>
                <c:pt idx="24594">
                  <c:v>8.5068199999999997E-2</c:v>
                </c:pt>
                <c:pt idx="24595">
                  <c:v>8.9046200000000006E-2</c:v>
                </c:pt>
                <c:pt idx="24596">
                  <c:v>9.2975199999999994E-2</c:v>
                </c:pt>
                <c:pt idx="24597">
                  <c:v>9.6851400000000004E-2</c:v>
                </c:pt>
                <c:pt idx="24598">
                  <c:v>0.100672</c:v>
                </c:pt>
                <c:pt idx="24599">
                  <c:v>0.104433</c:v>
                </c:pt>
                <c:pt idx="24600">
                  <c:v>0.108131</c:v>
                </c:pt>
                <c:pt idx="24601">
                  <c:v>0.111763</c:v>
                </c:pt>
                <c:pt idx="24602">
                  <c:v>0.115326</c:v>
                </c:pt>
                <c:pt idx="24603">
                  <c:v>0.118816</c:v>
                </c:pt>
                <c:pt idx="24604">
                  <c:v>0.12223100000000001</c:v>
                </c:pt>
                <c:pt idx="24605">
                  <c:v>0.12556700000000001</c:v>
                </c:pt>
                <c:pt idx="24606">
                  <c:v>0.12882299999999999</c:v>
                </c:pt>
                <c:pt idx="24607">
                  <c:v>0.131993</c:v>
                </c:pt>
                <c:pt idx="24608">
                  <c:v>0.135076</c:v>
                </c:pt>
                <c:pt idx="24609">
                  <c:v>0.138069</c:v>
                </c:pt>
                <c:pt idx="24610">
                  <c:v>0.14096900000000001</c:v>
                </c:pt>
                <c:pt idx="24611">
                  <c:v>0.14377400000000001</c:v>
                </c:pt>
                <c:pt idx="24612">
                  <c:v>0.14648</c:v>
                </c:pt>
                <c:pt idx="24613">
                  <c:v>0.149085</c:v>
                </c:pt>
                <c:pt idx="24614">
                  <c:v>0.151587</c:v>
                </c:pt>
                <c:pt idx="24615">
                  <c:v>0.15398300000000001</c:v>
                </c:pt>
                <c:pt idx="24616">
                  <c:v>0.15627199999999999</c:v>
                </c:pt>
                <c:pt idx="24617">
                  <c:v>0.15845100000000001</c:v>
                </c:pt>
                <c:pt idx="24618">
                  <c:v>0.160519</c:v>
                </c:pt>
                <c:pt idx="24619">
                  <c:v>0.16247300000000001</c:v>
                </c:pt>
                <c:pt idx="24620">
                  <c:v>0.16431000000000001</c:v>
                </c:pt>
                <c:pt idx="24621">
                  <c:v>0.16602900000000001</c:v>
                </c:pt>
                <c:pt idx="24622">
                  <c:v>0.16763</c:v>
                </c:pt>
                <c:pt idx="24623">
                  <c:v>0.16911000000000001</c:v>
                </c:pt>
                <c:pt idx="24624">
                  <c:v>0.17046800000000001</c:v>
                </c:pt>
                <c:pt idx="24625">
                  <c:v>0.171704</c:v>
                </c:pt>
                <c:pt idx="24626">
                  <c:v>0.172817</c:v>
                </c:pt>
                <c:pt idx="24627">
                  <c:v>0.17380599999999999</c:v>
                </c:pt>
                <c:pt idx="24628">
                  <c:v>0.17466999999999999</c:v>
                </c:pt>
                <c:pt idx="24629">
                  <c:v>0.17540800000000001</c:v>
                </c:pt>
                <c:pt idx="24630">
                  <c:v>0.17602100000000001</c:v>
                </c:pt>
                <c:pt idx="24631">
                  <c:v>0.176507</c:v>
                </c:pt>
                <c:pt idx="24632">
                  <c:v>0.176866</c:v>
                </c:pt>
                <c:pt idx="24633">
                  <c:v>0.177097</c:v>
                </c:pt>
                <c:pt idx="24634">
                  <c:v>0.177201</c:v>
                </c:pt>
                <c:pt idx="24635">
                  <c:v>0.177176</c:v>
                </c:pt>
                <c:pt idx="24636">
                  <c:v>0.17702300000000001</c:v>
                </c:pt>
                <c:pt idx="24637">
                  <c:v>0.17674200000000001</c:v>
                </c:pt>
                <c:pt idx="24638">
                  <c:v>0.17633099999999999</c:v>
                </c:pt>
                <c:pt idx="24639">
                  <c:v>0.175792</c:v>
                </c:pt>
                <c:pt idx="24640">
                  <c:v>0.175125</c:v>
                </c:pt>
                <c:pt idx="24641">
                  <c:v>0.17433000000000001</c:v>
                </c:pt>
                <c:pt idx="24642">
                  <c:v>0.17340700000000001</c:v>
                </c:pt>
                <c:pt idx="24643">
                  <c:v>0.17235600000000001</c:v>
                </c:pt>
                <c:pt idx="24644">
                  <c:v>0.171179</c:v>
                </c:pt>
                <c:pt idx="24645">
                  <c:v>0.169877</c:v>
                </c:pt>
                <c:pt idx="24646">
                  <c:v>0.16845099999999999</c:v>
                </c:pt>
                <c:pt idx="24647">
                  <c:v>0.16690199999999999</c:v>
                </c:pt>
                <c:pt idx="24648">
                  <c:v>0.16522999999999999</c:v>
                </c:pt>
                <c:pt idx="24649">
                  <c:v>0.163437</c:v>
                </c:pt>
                <c:pt idx="24650">
                  <c:v>0.161522</c:v>
                </c:pt>
                <c:pt idx="24651">
                  <c:v>0.15948799999999999</c:v>
                </c:pt>
                <c:pt idx="24652">
                  <c:v>0.157334</c:v>
                </c:pt>
                <c:pt idx="24653">
                  <c:v>0.15506500000000001</c:v>
                </c:pt>
                <c:pt idx="24654">
                  <c:v>0.15268100000000001</c:v>
                </c:pt>
                <c:pt idx="24655">
                  <c:v>0.15018500000000001</c:v>
                </c:pt>
                <c:pt idx="24656">
                  <c:v>0.14757899999999999</c:v>
                </c:pt>
                <c:pt idx="24657">
                  <c:v>0.14486399999999999</c:v>
                </c:pt>
                <c:pt idx="24658">
                  <c:v>0.142043</c:v>
                </c:pt>
                <c:pt idx="24659">
                  <c:v>0.13911699999999999</c:v>
                </c:pt>
                <c:pt idx="24660">
                  <c:v>0.13608899999999999</c:v>
                </c:pt>
                <c:pt idx="24661">
                  <c:v>0.132961</c:v>
                </c:pt>
                <c:pt idx="24662">
                  <c:v>0.12973399999999999</c:v>
                </c:pt>
                <c:pt idx="24663">
                  <c:v>0.126411</c:v>
                </c:pt>
                <c:pt idx="24664">
                  <c:v>0.12299300000000001</c:v>
                </c:pt>
                <c:pt idx="24665">
                  <c:v>0.11948400000000001</c:v>
                </c:pt>
                <c:pt idx="24666">
                  <c:v>0.115887</c:v>
                </c:pt>
                <c:pt idx="24667">
                  <c:v>0.112205</c:v>
                </c:pt>
                <c:pt idx="24668">
                  <c:v>0.10843999999999999</c:v>
                </c:pt>
                <c:pt idx="24669">
                  <c:v>0.10459499999999999</c:v>
                </c:pt>
                <c:pt idx="24670">
                  <c:v>0.100673</c:v>
                </c:pt>
                <c:pt idx="24671">
                  <c:v>9.66756E-2</c:v>
                </c:pt>
                <c:pt idx="24672">
                  <c:v>9.2605199999999999E-2</c:v>
                </c:pt>
                <c:pt idx="24673">
                  <c:v>8.8465299999999997E-2</c:v>
                </c:pt>
                <c:pt idx="24674">
                  <c:v>8.4259600000000004E-2</c:v>
                </c:pt>
                <c:pt idx="24675">
                  <c:v>7.9991199999999998E-2</c:v>
                </c:pt>
                <c:pt idx="24676">
                  <c:v>7.56632E-2</c:v>
                </c:pt>
                <c:pt idx="24677">
                  <c:v>7.1279400000000007E-2</c:v>
                </c:pt>
                <c:pt idx="24678">
                  <c:v>6.6844299999999995E-2</c:v>
                </c:pt>
                <c:pt idx="24679">
                  <c:v>6.2361100000000003E-2</c:v>
                </c:pt>
                <c:pt idx="24680">
                  <c:v>5.7831899999999999E-2</c:v>
                </c:pt>
                <c:pt idx="24681">
                  <c:v>5.3258399999999997E-2</c:v>
                </c:pt>
                <c:pt idx="24682">
                  <c:v>4.86428E-2</c:v>
                </c:pt>
                <c:pt idx="24683">
                  <c:v>4.3987999999999999E-2</c:v>
                </c:pt>
                <c:pt idx="24684">
                  <c:v>3.9296600000000001E-2</c:v>
                </c:pt>
                <c:pt idx="24685">
                  <c:v>3.4571200000000003E-2</c:v>
                </c:pt>
                <c:pt idx="24686">
                  <c:v>2.9815000000000001E-2</c:v>
                </c:pt>
                <c:pt idx="24687">
                  <c:v>2.50318E-2</c:v>
                </c:pt>
                <c:pt idx="24688">
                  <c:v>2.0225400000000001E-2</c:v>
                </c:pt>
                <c:pt idx="24689">
                  <c:v>1.5398999999999999E-2</c:v>
                </c:pt>
                <c:pt idx="24690">
                  <c:v>1.0555500000000001E-2</c:v>
                </c:pt>
                <c:pt idx="24691" formatCode="0.00E+00">
                  <c:v>5.6970800000000002E-3</c:v>
                </c:pt>
                <c:pt idx="24692" formatCode="0.00E+00">
                  <c:v>8.2605999999999999E-4</c:v>
                </c:pt>
                <c:pt idx="24693" formatCode="0.00E+00">
                  <c:v>-4.0544400000000003E-3</c:v>
                </c:pt>
                <c:pt idx="24694" formatCode="0.00E+00">
                  <c:v>-8.9404800000000006E-3</c:v>
                </c:pt>
                <c:pt idx="24695">
                  <c:v>-1.3828E-2</c:v>
                </c:pt>
                <c:pt idx="24696">
                  <c:v>-1.8713199999999999E-2</c:v>
                </c:pt>
                <c:pt idx="24697">
                  <c:v>-2.3592700000000001E-2</c:v>
                </c:pt>
                <c:pt idx="24698">
                  <c:v>-2.8464300000000001E-2</c:v>
                </c:pt>
                <c:pt idx="24699">
                  <c:v>-3.33262E-2</c:v>
                </c:pt>
                <c:pt idx="24700">
                  <c:v>-3.8176599999999998E-2</c:v>
                </c:pt>
                <c:pt idx="24701">
                  <c:v>-4.3013099999999999E-2</c:v>
                </c:pt>
                <c:pt idx="24702">
                  <c:v>-4.7832399999999997E-2</c:v>
                </c:pt>
                <c:pt idx="24703">
                  <c:v>-5.2631400000000002E-2</c:v>
                </c:pt>
                <c:pt idx="24704">
                  <c:v>-5.7406499999999999E-2</c:v>
                </c:pt>
                <c:pt idx="24705">
                  <c:v>-6.2153600000000003E-2</c:v>
                </c:pt>
                <c:pt idx="24706">
                  <c:v>-6.6867899999999994E-2</c:v>
                </c:pt>
                <c:pt idx="24707">
                  <c:v>-7.1545399999999995E-2</c:v>
                </c:pt>
                <c:pt idx="24708">
                  <c:v>-7.6183500000000001E-2</c:v>
                </c:pt>
                <c:pt idx="24709">
                  <c:v>-8.0779100000000006E-2</c:v>
                </c:pt>
                <c:pt idx="24710">
                  <c:v>-8.5329100000000005E-2</c:v>
                </c:pt>
                <c:pt idx="24711">
                  <c:v>-8.9831099999999997E-2</c:v>
                </c:pt>
                <c:pt idx="24712">
                  <c:v>-9.4282900000000003E-2</c:v>
                </c:pt>
                <c:pt idx="24713">
                  <c:v>-9.86818E-2</c:v>
                </c:pt>
                <c:pt idx="24714">
                  <c:v>-0.10302699999999999</c:v>
                </c:pt>
                <c:pt idx="24715">
                  <c:v>-0.107317</c:v>
                </c:pt>
                <c:pt idx="24716">
                  <c:v>-0.111553</c:v>
                </c:pt>
                <c:pt idx="24717">
                  <c:v>-0.115731</c:v>
                </c:pt>
                <c:pt idx="24718">
                  <c:v>-0.119852</c:v>
                </c:pt>
                <c:pt idx="24719">
                  <c:v>-0.12391000000000001</c:v>
                </c:pt>
                <c:pt idx="24720">
                  <c:v>-0.12789800000000001</c:v>
                </c:pt>
                <c:pt idx="24721">
                  <c:v>-0.13181100000000001</c:v>
                </c:pt>
                <c:pt idx="24722">
                  <c:v>-0.13564899999999999</c:v>
                </c:pt>
                <c:pt idx="24723">
                  <c:v>-0.13941200000000001</c:v>
                </c:pt>
                <c:pt idx="24724">
                  <c:v>-0.143098</c:v>
                </c:pt>
                <c:pt idx="24725">
                  <c:v>-0.146706</c:v>
                </c:pt>
                <c:pt idx="24726">
                  <c:v>-0.15023500000000001</c:v>
                </c:pt>
                <c:pt idx="24727">
                  <c:v>-0.15368399999999999</c:v>
                </c:pt>
                <c:pt idx="24728">
                  <c:v>-0.157052</c:v>
                </c:pt>
                <c:pt idx="24729">
                  <c:v>-0.16033700000000001</c:v>
                </c:pt>
                <c:pt idx="24730">
                  <c:v>-0.16353699999999999</c:v>
                </c:pt>
                <c:pt idx="24731">
                  <c:v>-0.16665199999999999</c:v>
                </c:pt>
                <c:pt idx="24732">
                  <c:v>-0.16967699999999999</c:v>
                </c:pt>
                <c:pt idx="24733">
                  <c:v>-0.17261199999999999</c:v>
                </c:pt>
                <c:pt idx="24734">
                  <c:v>-0.175453</c:v>
                </c:pt>
                <c:pt idx="24735">
                  <c:v>-0.1782</c:v>
                </c:pt>
                <c:pt idx="24736">
                  <c:v>-0.18085200000000001</c:v>
                </c:pt>
                <c:pt idx="24737">
                  <c:v>-0.18340999999999999</c:v>
                </c:pt>
                <c:pt idx="24738">
                  <c:v>-0.18587300000000001</c:v>
                </c:pt>
                <c:pt idx="24739">
                  <c:v>-0.18824099999999999</c:v>
                </c:pt>
                <c:pt idx="24740">
                  <c:v>-0.19051199999999999</c:v>
                </c:pt>
                <c:pt idx="24741">
                  <c:v>-0.192687</c:v>
                </c:pt>
                <c:pt idx="24742">
                  <c:v>-0.19476599999999999</c:v>
                </c:pt>
                <c:pt idx="24743">
                  <c:v>-0.196746</c:v>
                </c:pt>
                <c:pt idx="24744">
                  <c:v>-0.198626</c:v>
                </c:pt>
                <c:pt idx="24745">
                  <c:v>-0.200403</c:v>
                </c:pt>
                <c:pt idx="24746">
                  <c:v>-0.202075</c:v>
                </c:pt>
                <c:pt idx="24747">
                  <c:v>-0.20364099999999999</c:v>
                </c:pt>
                <c:pt idx="24748">
                  <c:v>-0.20510100000000001</c:v>
                </c:pt>
                <c:pt idx="24749">
                  <c:v>-0.206453</c:v>
                </c:pt>
                <c:pt idx="24750">
                  <c:v>-0.20769899999999999</c:v>
                </c:pt>
                <c:pt idx="24751">
                  <c:v>-0.20884</c:v>
                </c:pt>
                <c:pt idx="24752">
                  <c:v>-0.20988000000000001</c:v>
                </c:pt>
                <c:pt idx="24753">
                  <c:v>-0.21081800000000001</c:v>
                </c:pt>
                <c:pt idx="24754">
                  <c:v>-0.21165600000000001</c:v>
                </c:pt>
                <c:pt idx="24755">
                  <c:v>-0.212394</c:v>
                </c:pt>
                <c:pt idx="24756">
                  <c:v>-0.213033</c:v>
                </c:pt>
                <c:pt idx="24757">
                  <c:v>-0.21357499999999999</c:v>
                </c:pt>
                <c:pt idx="24758">
                  <c:v>-0.21401899999999999</c:v>
                </c:pt>
                <c:pt idx="24759">
                  <c:v>-0.214368</c:v>
                </c:pt>
                <c:pt idx="24760">
                  <c:v>-0.214619</c:v>
                </c:pt>
                <c:pt idx="24761">
                  <c:v>-0.21476899999999999</c:v>
                </c:pt>
                <c:pt idx="24762">
                  <c:v>-0.214814</c:v>
                </c:pt>
                <c:pt idx="24763">
                  <c:v>-0.214755</c:v>
                </c:pt>
                <c:pt idx="24764">
                  <c:v>-0.21459300000000001</c:v>
                </c:pt>
                <c:pt idx="24765">
                  <c:v>-0.21433099999999999</c:v>
                </c:pt>
                <c:pt idx="24766">
                  <c:v>-0.213972</c:v>
                </c:pt>
                <c:pt idx="24767">
                  <c:v>-0.21351899999999999</c:v>
                </c:pt>
                <c:pt idx="24768">
                  <c:v>-0.212975</c:v>
                </c:pt>
                <c:pt idx="24769">
                  <c:v>-0.212339</c:v>
                </c:pt>
                <c:pt idx="24770">
                  <c:v>-0.21160799999999999</c:v>
                </c:pt>
                <c:pt idx="24771">
                  <c:v>-0.210784</c:v>
                </c:pt>
                <c:pt idx="24772">
                  <c:v>-0.209867</c:v>
                </c:pt>
                <c:pt idx="24773">
                  <c:v>-0.20886299999999999</c:v>
                </c:pt>
                <c:pt idx="24774">
                  <c:v>-0.20777699999999999</c:v>
                </c:pt>
                <c:pt idx="24775">
                  <c:v>-0.20660999999999999</c:v>
                </c:pt>
                <c:pt idx="24776">
                  <c:v>-0.20536399999999999</c:v>
                </c:pt>
                <c:pt idx="24777">
                  <c:v>-0.204044</c:v>
                </c:pt>
                <c:pt idx="24778">
                  <c:v>-0.20264699999999999</c:v>
                </c:pt>
                <c:pt idx="24779">
                  <c:v>-0.20117199999999999</c:v>
                </c:pt>
                <c:pt idx="24780">
                  <c:v>-0.19961499999999999</c:v>
                </c:pt>
                <c:pt idx="24781">
                  <c:v>-0.19797899999999999</c:v>
                </c:pt>
                <c:pt idx="24782">
                  <c:v>-0.196266</c:v>
                </c:pt>
                <c:pt idx="24783">
                  <c:v>-0.19447600000000001</c:v>
                </c:pt>
                <c:pt idx="24784">
                  <c:v>-0.192609</c:v>
                </c:pt>
                <c:pt idx="24785">
                  <c:v>-0.190664</c:v>
                </c:pt>
                <c:pt idx="24786">
                  <c:v>-0.18864300000000001</c:v>
                </c:pt>
                <c:pt idx="24787">
                  <c:v>-0.18654999999999999</c:v>
                </c:pt>
                <c:pt idx="24788">
                  <c:v>-0.184392</c:v>
                </c:pt>
                <c:pt idx="24789">
                  <c:v>-0.182172</c:v>
                </c:pt>
                <c:pt idx="24790">
                  <c:v>-0.17988999999999999</c:v>
                </c:pt>
                <c:pt idx="24791">
                  <c:v>-0.17754900000000001</c:v>
                </c:pt>
                <c:pt idx="24792">
                  <c:v>-0.175152</c:v>
                </c:pt>
                <c:pt idx="24793">
                  <c:v>-0.172703</c:v>
                </c:pt>
                <c:pt idx="24794">
                  <c:v>-0.170205</c:v>
                </c:pt>
                <c:pt idx="24795">
                  <c:v>-0.16766200000000001</c:v>
                </c:pt>
                <c:pt idx="24796">
                  <c:v>-0.165074</c:v>
                </c:pt>
                <c:pt idx="24797">
                  <c:v>-0.162443</c:v>
                </c:pt>
                <c:pt idx="24798">
                  <c:v>-0.15976899999999999</c:v>
                </c:pt>
                <c:pt idx="24799">
                  <c:v>-0.157053</c:v>
                </c:pt>
                <c:pt idx="24800">
                  <c:v>-0.15429300000000001</c:v>
                </c:pt>
                <c:pt idx="24801">
                  <c:v>-0.15149399999999999</c:v>
                </c:pt>
                <c:pt idx="24802">
                  <c:v>-0.14865600000000001</c:v>
                </c:pt>
                <c:pt idx="24803">
                  <c:v>-0.14578199999999999</c:v>
                </c:pt>
                <c:pt idx="24804">
                  <c:v>-0.14287</c:v>
                </c:pt>
                <c:pt idx="24805">
                  <c:v>-0.13992599999999999</c:v>
                </c:pt>
                <c:pt idx="24806">
                  <c:v>-0.13695199999999999</c:v>
                </c:pt>
                <c:pt idx="24807">
                  <c:v>-0.13395199999999999</c:v>
                </c:pt>
                <c:pt idx="24808">
                  <c:v>-0.13092899999999999</c:v>
                </c:pt>
                <c:pt idx="24809">
                  <c:v>-0.127885</c:v>
                </c:pt>
                <c:pt idx="24810">
                  <c:v>-0.12482</c:v>
                </c:pt>
                <c:pt idx="24811">
                  <c:v>-0.12174</c:v>
                </c:pt>
                <c:pt idx="24812">
                  <c:v>-0.11865100000000001</c:v>
                </c:pt>
                <c:pt idx="24813">
                  <c:v>-0.115552</c:v>
                </c:pt>
                <c:pt idx="24814">
                  <c:v>-0.112438</c:v>
                </c:pt>
                <c:pt idx="24815">
                  <c:v>-0.109307</c:v>
                </c:pt>
                <c:pt idx="24816">
                  <c:v>-0.10616299999999999</c:v>
                </c:pt>
                <c:pt idx="24817">
                  <c:v>-0.103015</c:v>
                </c:pt>
                <c:pt idx="24818">
                  <c:v>-9.9871699999999994E-2</c:v>
                </c:pt>
                <c:pt idx="24819">
                  <c:v>-9.6737600000000007E-2</c:v>
                </c:pt>
                <c:pt idx="24820">
                  <c:v>-9.3615000000000004E-2</c:v>
                </c:pt>
                <c:pt idx="24821">
                  <c:v>-9.0504899999999999E-2</c:v>
                </c:pt>
                <c:pt idx="24822">
                  <c:v>-8.7408399999999997E-2</c:v>
                </c:pt>
                <c:pt idx="24823">
                  <c:v>-8.4326200000000004E-2</c:v>
                </c:pt>
                <c:pt idx="24824">
                  <c:v>-8.1258899999999995E-2</c:v>
                </c:pt>
                <c:pt idx="24825">
                  <c:v>-7.8207700000000005E-2</c:v>
                </c:pt>
                <c:pt idx="24826">
                  <c:v>-7.5176000000000007E-2</c:v>
                </c:pt>
                <c:pt idx="24827">
                  <c:v>-7.2170200000000004E-2</c:v>
                </c:pt>
                <c:pt idx="24828">
                  <c:v>-6.9198499999999996E-2</c:v>
                </c:pt>
                <c:pt idx="24829">
                  <c:v>-6.6266099999999994E-2</c:v>
                </c:pt>
                <c:pt idx="24830">
                  <c:v>-6.33745E-2</c:v>
                </c:pt>
                <c:pt idx="24831">
                  <c:v>-6.0525799999999998E-2</c:v>
                </c:pt>
                <c:pt idx="24832">
                  <c:v>-5.7723499999999997E-2</c:v>
                </c:pt>
                <c:pt idx="24833">
                  <c:v>-5.4969200000000003E-2</c:v>
                </c:pt>
                <c:pt idx="24834">
                  <c:v>-5.2263700000000003E-2</c:v>
                </c:pt>
                <c:pt idx="24835">
                  <c:v>-4.9610799999999997E-2</c:v>
                </c:pt>
                <c:pt idx="24836">
                  <c:v>-4.7017000000000003E-2</c:v>
                </c:pt>
                <c:pt idx="24837">
                  <c:v>-4.4484900000000001E-2</c:v>
                </c:pt>
                <c:pt idx="24838">
                  <c:v>-4.2014200000000002E-2</c:v>
                </c:pt>
                <c:pt idx="24839">
                  <c:v>-3.9606099999999998E-2</c:v>
                </c:pt>
                <c:pt idx="24840">
                  <c:v>-3.7263200000000003E-2</c:v>
                </c:pt>
                <c:pt idx="24841">
                  <c:v>-3.4987200000000003E-2</c:v>
                </c:pt>
                <c:pt idx="24842">
                  <c:v>-3.2780299999999998E-2</c:v>
                </c:pt>
                <c:pt idx="24843">
                  <c:v>-3.0647000000000001E-2</c:v>
                </c:pt>
                <c:pt idx="24844">
                  <c:v>-2.8589900000000001E-2</c:v>
                </c:pt>
                <c:pt idx="24845">
                  <c:v>-2.6608400000000001E-2</c:v>
                </c:pt>
                <c:pt idx="24846">
                  <c:v>-2.4703699999999999E-2</c:v>
                </c:pt>
                <c:pt idx="24847">
                  <c:v>-2.2880500000000002E-2</c:v>
                </c:pt>
                <c:pt idx="24848">
                  <c:v>-2.1143200000000001E-2</c:v>
                </c:pt>
                <c:pt idx="24849">
                  <c:v>-1.9494399999999999E-2</c:v>
                </c:pt>
                <c:pt idx="24850">
                  <c:v>-1.7937000000000002E-2</c:v>
                </c:pt>
                <c:pt idx="24851">
                  <c:v>-1.6475099999999999E-2</c:v>
                </c:pt>
                <c:pt idx="24852">
                  <c:v>-1.51124E-2</c:v>
                </c:pt>
                <c:pt idx="24853">
                  <c:v>-1.38481E-2</c:v>
                </c:pt>
                <c:pt idx="24854">
                  <c:v>-1.2678999999999999E-2</c:v>
                </c:pt>
                <c:pt idx="24855">
                  <c:v>-1.1605000000000001E-2</c:v>
                </c:pt>
                <c:pt idx="24856">
                  <c:v>-1.0631099999999999E-2</c:v>
                </c:pt>
                <c:pt idx="24857" formatCode="0.00E+00">
                  <c:v>-9.7621200000000009E-3</c:v>
                </c:pt>
                <c:pt idx="24858" formatCode="0.00E+00">
                  <c:v>-8.9987899999999996E-3</c:v>
                </c:pt>
                <c:pt idx="24859" formatCode="0.00E+00">
                  <c:v>-8.3409299999999999E-3</c:v>
                </c:pt>
                <c:pt idx="24860" formatCode="0.00E+00">
                  <c:v>-7.7916399999999999E-3</c:v>
                </c:pt>
                <c:pt idx="24861" formatCode="0.00E+00">
                  <c:v>-7.3547999999999999E-3</c:v>
                </c:pt>
                <c:pt idx="24862" formatCode="0.00E+00">
                  <c:v>-7.0316199999999997E-3</c:v>
                </c:pt>
                <c:pt idx="24863" formatCode="0.00E+00">
                  <c:v>-6.8210800000000002E-3</c:v>
                </c:pt>
                <c:pt idx="24864" formatCode="0.00E+00">
                  <c:v>-6.7219699999999999E-3</c:v>
                </c:pt>
                <c:pt idx="24865" formatCode="0.00E+00">
                  <c:v>-6.7348800000000004E-3</c:v>
                </c:pt>
                <c:pt idx="24866" formatCode="0.00E+00">
                  <c:v>-6.86143E-3</c:v>
                </c:pt>
                <c:pt idx="24867" formatCode="0.00E+00">
                  <c:v>-7.1012200000000001E-3</c:v>
                </c:pt>
                <c:pt idx="24868" formatCode="0.00E+00">
                  <c:v>-7.4519599999999997E-3</c:v>
                </c:pt>
                <c:pt idx="24869" formatCode="0.00E+00">
                  <c:v>-7.9126100000000005E-3</c:v>
                </c:pt>
                <c:pt idx="24870" formatCode="0.00E+00">
                  <c:v>-8.4862400000000008E-3</c:v>
                </c:pt>
                <c:pt idx="24871" formatCode="0.00E+00">
                  <c:v>-9.1799700000000008E-3</c:v>
                </c:pt>
                <c:pt idx="24872" formatCode="0.00E+00">
                  <c:v>-9.9992999999999992E-3</c:v>
                </c:pt>
                <c:pt idx="24873">
                  <c:v>-1.09426E-2</c:v>
                </c:pt>
                <c:pt idx="24874">
                  <c:v>-1.2004000000000001E-2</c:v>
                </c:pt>
                <c:pt idx="24875">
                  <c:v>-1.31789E-2</c:v>
                </c:pt>
                <c:pt idx="24876">
                  <c:v>-1.4464100000000001E-2</c:v>
                </c:pt>
                <c:pt idx="24877">
                  <c:v>-1.58563E-2</c:v>
                </c:pt>
                <c:pt idx="24878">
                  <c:v>-1.7353E-2</c:v>
                </c:pt>
                <c:pt idx="24879">
                  <c:v>-1.8953899999999999E-2</c:v>
                </c:pt>
                <c:pt idx="24880">
                  <c:v>-2.06614E-2</c:v>
                </c:pt>
                <c:pt idx="24881">
                  <c:v>-2.2476900000000001E-2</c:v>
                </c:pt>
                <c:pt idx="24882">
                  <c:v>-2.4400399999999999E-2</c:v>
                </c:pt>
                <c:pt idx="24883">
                  <c:v>-2.6431199999999998E-2</c:v>
                </c:pt>
                <c:pt idx="24884">
                  <c:v>-2.8568900000000001E-2</c:v>
                </c:pt>
                <c:pt idx="24885">
                  <c:v>-3.0813199999999999E-2</c:v>
                </c:pt>
                <c:pt idx="24886">
                  <c:v>-3.3162499999999998E-2</c:v>
                </c:pt>
                <c:pt idx="24887">
                  <c:v>-3.5612699999999997E-2</c:v>
                </c:pt>
                <c:pt idx="24888">
                  <c:v>-3.8159699999999998E-2</c:v>
                </c:pt>
                <c:pt idx="24889">
                  <c:v>-4.07987E-2</c:v>
                </c:pt>
                <c:pt idx="24890">
                  <c:v>-4.3527099999999999E-2</c:v>
                </c:pt>
                <c:pt idx="24891">
                  <c:v>-4.6345499999999998E-2</c:v>
                </c:pt>
                <c:pt idx="24892">
                  <c:v>-4.92545E-2</c:v>
                </c:pt>
                <c:pt idx="24893">
                  <c:v>-5.2252199999999999E-2</c:v>
                </c:pt>
                <c:pt idx="24894">
                  <c:v>-5.5334700000000001E-2</c:v>
                </c:pt>
                <c:pt idx="24895">
                  <c:v>-5.8495199999999997E-2</c:v>
                </c:pt>
                <c:pt idx="24896">
                  <c:v>-6.1725000000000002E-2</c:v>
                </c:pt>
                <c:pt idx="24897">
                  <c:v>-6.5021099999999998E-2</c:v>
                </c:pt>
                <c:pt idx="24898">
                  <c:v>-6.8388000000000004E-2</c:v>
                </c:pt>
                <c:pt idx="24899">
                  <c:v>-7.1826399999999999E-2</c:v>
                </c:pt>
                <c:pt idx="24900">
                  <c:v>-7.5327900000000003E-2</c:v>
                </c:pt>
                <c:pt idx="24901">
                  <c:v>-7.88856E-2</c:v>
                </c:pt>
                <c:pt idx="24902">
                  <c:v>-8.2498799999999997E-2</c:v>
                </c:pt>
                <c:pt idx="24903">
                  <c:v>-8.6164599999999994E-2</c:v>
                </c:pt>
                <c:pt idx="24904">
                  <c:v>-8.9876800000000007E-2</c:v>
                </c:pt>
                <c:pt idx="24905">
                  <c:v>-9.3634099999999998E-2</c:v>
                </c:pt>
                <c:pt idx="24906">
                  <c:v>-9.7436999999999996E-2</c:v>
                </c:pt>
                <c:pt idx="24907">
                  <c:v>-0.101281</c:v>
                </c:pt>
                <c:pt idx="24908">
                  <c:v>-0.105156</c:v>
                </c:pt>
                <c:pt idx="24909">
                  <c:v>-0.109055</c:v>
                </c:pt>
                <c:pt idx="24910">
                  <c:v>-0.112974</c:v>
                </c:pt>
                <c:pt idx="24911">
                  <c:v>-0.116913</c:v>
                </c:pt>
                <c:pt idx="24912">
                  <c:v>-0.12087199999999999</c:v>
                </c:pt>
                <c:pt idx="24913">
                  <c:v>-0.124848</c:v>
                </c:pt>
                <c:pt idx="24914">
                  <c:v>-0.12883500000000001</c:v>
                </c:pt>
                <c:pt idx="24915">
                  <c:v>-0.132831</c:v>
                </c:pt>
                <c:pt idx="24916">
                  <c:v>-0.13683400000000001</c:v>
                </c:pt>
                <c:pt idx="24917">
                  <c:v>-0.14084199999999999</c:v>
                </c:pt>
                <c:pt idx="24918">
                  <c:v>-0.14485300000000001</c:v>
                </c:pt>
                <c:pt idx="24919">
                  <c:v>-0.148868</c:v>
                </c:pt>
                <c:pt idx="24920">
                  <c:v>-0.15288599999999999</c:v>
                </c:pt>
                <c:pt idx="24921">
                  <c:v>-0.15690499999999999</c:v>
                </c:pt>
                <c:pt idx="24922">
                  <c:v>-0.160917</c:v>
                </c:pt>
                <c:pt idx="24923">
                  <c:v>-0.16491600000000001</c:v>
                </c:pt>
                <c:pt idx="24924">
                  <c:v>-0.16889299999999999</c:v>
                </c:pt>
                <c:pt idx="24925">
                  <c:v>-0.17283999999999999</c:v>
                </c:pt>
                <c:pt idx="24926">
                  <c:v>-0.17674999999999999</c:v>
                </c:pt>
                <c:pt idx="24927">
                  <c:v>-0.18062</c:v>
                </c:pt>
                <c:pt idx="24928">
                  <c:v>-0.184448</c:v>
                </c:pt>
                <c:pt idx="24929">
                  <c:v>-0.18823300000000001</c:v>
                </c:pt>
                <c:pt idx="24930">
                  <c:v>-0.191971</c:v>
                </c:pt>
                <c:pt idx="24931">
                  <c:v>-0.195658</c:v>
                </c:pt>
                <c:pt idx="24932">
                  <c:v>-0.19928999999999999</c:v>
                </c:pt>
                <c:pt idx="24933">
                  <c:v>-0.20286599999999999</c:v>
                </c:pt>
                <c:pt idx="24934">
                  <c:v>-0.20638300000000001</c:v>
                </c:pt>
                <c:pt idx="24935">
                  <c:v>-0.209839</c:v>
                </c:pt>
                <c:pt idx="24936">
                  <c:v>-0.21323400000000001</c:v>
                </c:pt>
                <c:pt idx="24937">
                  <c:v>-0.21657399999999999</c:v>
                </c:pt>
                <c:pt idx="24938">
                  <c:v>-0.219858</c:v>
                </c:pt>
                <c:pt idx="24939">
                  <c:v>-0.223082</c:v>
                </c:pt>
                <c:pt idx="24940">
                  <c:v>-0.226239</c:v>
                </c:pt>
                <c:pt idx="24941">
                  <c:v>-0.229324</c:v>
                </c:pt>
                <c:pt idx="24942">
                  <c:v>-0.23233599999999999</c:v>
                </c:pt>
                <c:pt idx="24943">
                  <c:v>-0.23527200000000001</c:v>
                </c:pt>
                <c:pt idx="24944">
                  <c:v>-0.23813400000000001</c:v>
                </c:pt>
                <c:pt idx="24945">
                  <c:v>-0.240927</c:v>
                </c:pt>
                <c:pt idx="24946">
                  <c:v>-0.24365700000000001</c:v>
                </c:pt>
                <c:pt idx="24947">
                  <c:v>-0.24632200000000001</c:v>
                </c:pt>
                <c:pt idx="24948">
                  <c:v>-0.248917</c:v>
                </c:pt>
                <c:pt idx="24949">
                  <c:v>-0.25144</c:v>
                </c:pt>
                <c:pt idx="24950">
                  <c:v>-0.25389</c:v>
                </c:pt>
                <c:pt idx="24951">
                  <c:v>-0.256268</c:v>
                </c:pt>
                <c:pt idx="24952">
                  <c:v>-0.25856899999999999</c:v>
                </c:pt>
                <c:pt idx="24953">
                  <c:v>-0.260791</c:v>
                </c:pt>
                <c:pt idx="24954">
                  <c:v>-0.26293</c:v>
                </c:pt>
                <c:pt idx="24955">
                  <c:v>-0.264982</c:v>
                </c:pt>
                <c:pt idx="24956">
                  <c:v>-0.26694800000000002</c:v>
                </c:pt>
                <c:pt idx="24957">
                  <c:v>-0.26882600000000001</c:v>
                </c:pt>
                <c:pt idx="24958">
                  <c:v>-0.27061600000000002</c:v>
                </c:pt>
                <c:pt idx="24959">
                  <c:v>-0.27232200000000001</c:v>
                </c:pt>
                <c:pt idx="24960">
                  <c:v>-0.27394499999999999</c:v>
                </c:pt>
                <c:pt idx="24961">
                  <c:v>-0.27548400000000001</c:v>
                </c:pt>
                <c:pt idx="24962">
                  <c:v>-0.27693400000000001</c:v>
                </c:pt>
                <c:pt idx="24963">
                  <c:v>-0.27828999999999998</c:v>
                </c:pt>
                <c:pt idx="24964">
                  <c:v>-0.27955099999999999</c:v>
                </c:pt>
                <c:pt idx="24965">
                  <c:v>-0.28072000000000003</c:v>
                </c:pt>
                <c:pt idx="24966">
                  <c:v>-0.28179999999999999</c:v>
                </c:pt>
                <c:pt idx="24967">
                  <c:v>-0.28278799999999998</c:v>
                </c:pt>
                <c:pt idx="24968">
                  <c:v>-0.28367900000000001</c:v>
                </c:pt>
                <c:pt idx="24969">
                  <c:v>-0.284472</c:v>
                </c:pt>
                <c:pt idx="24970">
                  <c:v>-0.28516599999999998</c:v>
                </c:pt>
                <c:pt idx="24971">
                  <c:v>-0.28575699999999998</c:v>
                </c:pt>
                <c:pt idx="24972">
                  <c:v>-0.28624500000000003</c:v>
                </c:pt>
                <c:pt idx="24973">
                  <c:v>-0.28663</c:v>
                </c:pt>
                <c:pt idx="24974">
                  <c:v>-0.28691699999999998</c:v>
                </c:pt>
                <c:pt idx="24975">
                  <c:v>-0.28711100000000001</c:v>
                </c:pt>
                <c:pt idx="24976">
                  <c:v>-0.287213</c:v>
                </c:pt>
                <c:pt idx="24977">
                  <c:v>-0.28722900000000001</c:v>
                </c:pt>
                <c:pt idx="24978">
                  <c:v>-0.287163</c:v>
                </c:pt>
                <c:pt idx="24979">
                  <c:v>-0.287018</c:v>
                </c:pt>
                <c:pt idx="24980">
                  <c:v>-0.28678900000000002</c:v>
                </c:pt>
                <c:pt idx="24981">
                  <c:v>-0.28648299999999999</c:v>
                </c:pt>
                <c:pt idx="24982">
                  <c:v>-0.28611199999999998</c:v>
                </c:pt>
                <c:pt idx="24983">
                  <c:v>-0.28567999999999999</c:v>
                </c:pt>
                <c:pt idx="24984">
                  <c:v>-0.28519</c:v>
                </c:pt>
                <c:pt idx="24985">
                  <c:v>-0.28464600000000001</c:v>
                </c:pt>
                <c:pt idx="24986">
                  <c:v>-0.284053</c:v>
                </c:pt>
                <c:pt idx="24987">
                  <c:v>-0.28341499999999997</c:v>
                </c:pt>
                <c:pt idx="24988">
                  <c:v>-0.28273399999999999</c:v>
                </c:pt>
                <c:pt idx="24989">
                  <c:v>-0.28200999999999998</c:v>
                </c:pt>
                <c:pt idx="24990">
                  <c:v>-0.28124700000000002</c:v>
                </c:pt>
                <c:pt idx="24991">
                  <c:v>-0.28045199999999998</c:v>
                </c:pt>
                <c:pt idx="24992">
                  <c:v>-0.27963399999999999</c:v>
                </c:pt>
                <c:pt idx="24993">
                  <c:v>-0.27879599999999999</c:v>
                </c:pt>
                <c:pt idx="24994">
                  <c:v>-0.27793600000000002</c:v>
                </c:pt>
                <c:pt idx="24995">
                  <c:v>-0.27705400000000002</c:v>
                </c:pt>
                <c:pt idx="24996">
                  <c:v>-0.27615400000000001</c:v>
                </c:pt>
                <c:pt idx="24997">
                  <c:v>-0.27524300000000002</c:v>
                </c:pt>
                <c:pt idx="24998">
                  <c:v>-0.27432299999999998</c:v>
                </c:pt>
                <c:pt idx="24999">
                  <c:v>-0.273393</c:v>
                </c:pt>
                <c:pt idx="25000">
                  <c:v>-0.272451</c:v>
                </c:pt>
                <c:pt idx="25001">
                  <c:v>-0.27149899999999999</c:v>
                </c:pt>
                <c:pt idx="25002">
                  <c:v>-0.27054</c:v>
                </c:pt>
                <c:pt idx="25003">
                  <c:v>-0.26957900000000001</c:v>
                </c:pt>
                <c:pt idx="25004">
                  <c:v>-0.26861800000000002</c:v>
                </c:pt>
                <c:pt idx="25005">
                  <c:v>-0.26766299999999998</c:v>
                </c:pt>
                <c:pt idx="25006">
                  <c:v>-0.26671400000000001</c:v>
                </c:pt>
                <c:pt idx="25007">
                  <c:v>-0.26577400000000001</c:v>
                </c:pt>
                <c:pt idx="25008">
                  <c:v>-0.264843</c:v>
                </c:pt>
                <c:pt idx="25009">
                  <c:v>-0.26392300000000002</c:v>
                </c:pt>
                <c:pt idx="25010">
                  <c:v>-0.263017</c:v>
                </c:pt>
                <c:pt idx="25011">
                  <c:v>-0.26212800000000003</c:v>
                </c:pt>
                <c:pt idx="25012">
                  <c:v>-0.26126100000000002</c:v>
                </c:pt>
                <c:pt idx="25013">
                  <c:v>-0.26042399999999999</c:v>
                </c:pt>
                <c:pt idx="25014">
                  <c:v>-0.25962099999999999</c:v>
                </c:pt>
                <c:pt idx="25015">
                  <c:v>-0.258851</c:v>
                </c:pt>
                <c:pt idx="25016">
                  <c:v>-0.25811299999999998</c:v>
                </c:pt>
                <c:pt idx="25017">
                  <c:v>-0.25740299999999999</c:v>
                </c:pt>
                <c:pt idx="25018">
                  <c:v>-0.25672099999999998</c:v>
                </c:pt>
                <c:pt idx="25019">
                  <c:v>-0.25607000000000002</c:v>
                </c:pt>
                <c:pt idx="25020">
                  <c:v>-0.25543900000000003</c:v>
                </c:pt>
                <c:pt idx="25021">
                  <c:v>-0.25481799999999999</c:v>
                </c:pt>
                <c:pt idx="25022">
                  <c:v>-0.25420900000000002</c:v>
                </c:pt>
                <c:pt idx="25023">
                  <c:v>-0.25362000000000001</c:v>
                </c:pt>
                <c:pt idx="25024">
                  <c:v>-0.253056</c:v>
                </c:pt>
                <c:pt idx="25025">
                  <c:v>-0.25251000000000001</c:v>
                </c:pt>
                <c:pt idx="25026">
                  <c:v>-0.25197799999999998</c:v>
                </c:pt>
                <c:pt idx="25027">
                  <c:v>-0.25145699999999999</c:v>
                </c:pt>
                <c:pt idx="25028">
                  <c:v>-0.25094899999999998</c:v>
                </c:pt>
                <c:pt idx="25029">
                  <c:v>-0.25045699999999999</c:v>
                </c:pt>
                <c:pt idx="25030">
                  <c:v>-0.24998400000000001</c:v>
                </c:pt>
                <c:pt idx="25031">
                  <c:v>-0.24953600000000001</c:v>
                </c:pt>
                <c:pt idx="25032">
                  <c:v>-0.24911900000000001</c:v>
                </c:pt>
                <c:pt idx="25033">
                  <c:v>-0.24873400000000001</c:v>
                </c:pt>
                <c:pt idx="25034">
                  <c:v>-0.24838099999999999</c:v>
                </c:pt>
                <c:pt idx="25035">
                  <c:v>-0.248055</c:v>
                </c:pt>
                <c:pt idx="25036">
                  <c:v>-0.247755</c:v>
                </c:pt>
                <c:pt idx="25037">
                  <c:v>-0.247479</c:v>
                </c:pt>
                <c:pt idx="25038">
                  <c:v>-0.247229</c:v>
                </c:pt>
                <c:pt idx="25039">
                  <c:v>-0.247006</c:v>
                </c:pt>
                <c:pt idx="25040">
                  <c:v>-0.24681600000000001</c:v>
                </c:pt>
                <c:pt idx="25041">
                  <c:v>-0.24666299999999999</c:v>
                </c:pt>
                <c:pt idx="25042">
                  <c:v>-0.24654899999999999</c:v>
                </c:pt>
                <c:pt idx="25043">
                  <c:v>-0.246476</c:v>
                </c:pt>
                <c:pt idx="25044">
                  <c:v>-0.246445</c:v>
                </c:pt>
                <c:pt idx="25045">
                  <c:v>-0.246451</c:v>
                </c:pt>
                <c:pt idx="25046">
                  <c:v>-0.24648800000000001</c:v>
                </c:pt>
                <c:pt idx="25047">
                  <c:v>-0.24654699999999999</c:v>
                </c:pt>
                <c:pt idx="25048">
                  <c:v>-0.24662100000000001</c:v>
                </c:pt>
                <c:pt idx="25049">
                  <c:v>-0.24670300000000001</c:v>
                </c:pt>
                <c:pt idx="25050">
                  <c:v>-0.24678700000000001</c:v>
                </c:pt>
                <c:pt idx="25051">
                  <c:v>-0.24687300000000001</c:v>
                </c:pt>
                <c:pt idx="25052">
                  <c:v>-0.24696699999999999</c:v>
                </c:pt>
                <c:pt idx="25053">
                  <c:v>-0.24707399999999999</c:v>
                </c:pt>
                <c:pt idx="25054">
                  <c:v>-0.247194</c:v>
                </c:pt>
                <c:pt idx="25055">
                  <c:v>-0.24732000000000001</c:v>
                </c:pt>
                <c:pt idx="25056">
                  <c:v>-0.247448</c:v>
                </c:pt>
                <c:pt idx="25057">
                  <c:v>-0.24757199999999999</c:v>
                </c:pt>
                <c:pt idx="25058">
                  <c:v>-0.24768899999999999</c:v>
                </c:pt>
                <c:pt idx="25059">
                  <c:v>-0.24779300000000001</c:v>
                </c:pt>
                <c:pt idx="25060">
                  <c:v>-0.24788099999999999</c:v>
                </c:pt>
                <c:pt idx="25061">
                  <c:v>-0.247945</c:v>
                </c:pt>
                <c:pt idx="25062">
                  <c:v>-0.24798200000000001</c:v>
                </c:pt>
                <c:pt idx="25063">
                  <c:v>-0.24798999999999999</c:v>
                </c:pt>
                <c:pt idx="25064">
                  <c:v>-0.24796399999999999</c:v>
                </c:pt>
                <c:pt idx="25065">
                  <c:v>-0.24789800000000001</c:v>
                </c:pt>
                <c:pt idx="25066">
                  <c:v>-0.247782</c:v>
                </c:pt>
                <c:pt idx="25067">
                  <c:v>-0.24761</c:v>
                </c:pt>
                <c:pt idx="25068">
                  <c:v>-0.24738199999999999</c:v>
                </c:pt>
                <c:pt idx="25069">
                  <c:v>-0.24709700000000001</c:v>
                </c:pt>
                <c:pt idx="25070">
                  <c:v>-0.24676100000000001</c:v>
                </c:pt>
                <c:pt idx="25071">
                  <c:v>-0.24637600000000001</c:v>
                </c:pt>
                <c:pt idx="25072">
                  <c:v>-0.245949</c:v>
                </c:pt>
                <c:pt idx="25073">
                  <c:v>-0.245479</c:v>
                </c:pt>
                <c:pt idx="25074">
                  <c:v>-0.24497099999999999</c:v>
                </c:pt>
                <c:pt idx="25075">
                  <c:v>-0.24443200000000001</c:v>
                </c:pt>
                <c:pt idx="25076">
                  <c:v>-0.243865</c:v>
                </c:pt>
                <c:pt idx="25077">
                  <c:v>-0.24326600000000001</c:v>
                </c:pt>
                <c:pt idx="25078">
                  <c:v>-0.24262600000000001</c:v>
                </c:pt>
                <c:pt idx="25079">
                  <c:v>-0.24194399999999999</c:v>
                </c:pt>
                <c:pt idx="25080">
                  <c:v>-0.24121899999999999</c:v>
                </c:pt>
                <c:pt idx="25081">
                  <c:v>-0.240448</c:v>
                </c:pt>
                <c:pt idx="25082">
                  <c:v>-0.23962700000000001</c:v>
                </c:pt>
                <c:pt idx="25083">
                  <c:v>-0.238755</c:v>
                </c:pt>
                <c:pt idx="25084">
                  <c:v>-0.237841</c:v>
                </c:pt>
                <c:pt idx="25085">
                  <c:v>-0.23689099999999999</c:v>
                </c:pt>
                <c:pt idx="25086">
                  <c:v>-0.23590900000000001</c:v>
                </c:pt>
                <c:pt idx="25087">
                  <c:v>-0.23489699999999999</c:v>
                </c:pt>
                <c:pt idx="25088">
                  <c:v>-0.23385500000000001</c:v>
                </c:pt>
                <c:pt idx="25089">
                  <c:v>-0.23278099999999999</c:v>
                </c:pt>
                <c:pt idx="25090">
                  <c:v>-0.231678</c:v>
                </c:pt>
                <c:pt idx="25091">
                  <c:v>-0.230542</c:v>
                </c:pt>
                <c:pt idx="25092">
                  <c:v>-0.22936400000000001</c:v>
                </c:pt>
                <c:pt idx="25093">
                  <c:v>-0.22814000000000001</c:v>
                </c:pt>
                <c:pt idx="25094">
                  <c:v>-0.22686700000000001</c:v>
                </c:pt>
                <c:pt idx="25095">
                  <c:v>-0.225553</c:v>
                </c:pt>
                <c:pt idx="25096">
                  <c:v>-0.22420499999999999</c:v>
                </c:pt>
                <c:pt idx="25097">
                  <c:v>-0.222829</c:v>
                </c:pt>
                <c:pt idx="25098">
                  <c:v>-0.22142500000000001</c:v>
                </c:pt>
                <c:pt idx="25099">
                  <c:v>-0.21999099999999999</c:v>
                </c:pt>
                <c:pt idx="25100">
                  <c:v>-0.21853</c:v>
                </c:pt>
                <c:pt idx="25101">
                  <c:v>-0.21704300000000001</c:v>
                </c:pt>
                <c:pt idx="25102">
                  <c:v>-0.215529</c:v>
                </c:pt>
                <c:pt idx="25103">
                  <c:v>-0.21399000000000001</c:v>
                </c:pt>
                <c:pt idx="25104">
                  <c:v>-0.21243000000000001</c:v>
                </c:pt>
                <c:pt idx="25105">
                  <c:v>-0.210844</c:v>
                </c:pt>
                <c:pt idx="25106">
                  <c:v>-0.209234</c:v>
                </c:pt>
                <c:pt idx="25107">
                  <c:v>-0.20760400000000001</c:v>
                </c:pt>
                <c:pt idx="25108">
                  <c:v>-0.20596100000000001</c:v>
                </c:pt>
                <c:pt idx="25109">
                  <c:v>-0.20430999999999999</c:v>
                </c:pt>
                <c:pt idx="25110">
                  <c:v>-0.202657</c:v>
                </c:pt>
                <c:pt idx="25111">
                  <c:v>-0.201012</c:v>
                </c:pt>
                <c:pt idx="25112">
                  <c:v>-0.19938400000000001</c:v>
                </c:pt>
                <c:pt idx="25113">
                  <c:v>-0.19777600000000001</c:v>
                </c:pt>
                <c:pt idx="25114">
                  <c:v>-0.196186</c:v>
                </c:pt>
                <c:pt idx="25115">
                  <c:v>-0.19461100000000001</c:v>
                </c:pt>
                <c:pt idx="25116">
                  <c:v>-0.193052</c:v>
                </c:pt>
                <c:pt idx="25117">
                  <c:v>-0.19151799999999999</c:v>
                </c:pt>
                <c:pt idx="25118">
                  <c:v>-0.190023</c:v>
                </c:pt>
                <c:pt idx="25119">
                  <c:v>-0.188579</c:v>
                </c:pt>
                <c:pt idx="25120">
                  <c:v>-0.18718699999999999</c:v>
                </c:pt>
                <c:pt idx="25121">
                  <c:v>-0.18584500000000001</c:v>
                </c:pt>
                <c:pt idx="25122">
                  <c:v>-0.18454999999999999</c:v>
                </c:pt>
                <c:pt idx="25123">
                  <c:v>-0.18330399999999999</c:v>
                </c:pt>
                <c:pt idx="25124">
                  <c:v>-0.18210699999999999</c:v>
                </c:pt>
                <c:pt idx="25125">
                  <c:v>-0.18096100000000001</c:v>
                </c:pt>
                <c:pt idx="25126">
                  <c:v>-0.17987400000000001</c:v>
                </c:pt>
                <c:pt idx="25127">
                  <c:v>-0.17884900000000001</c:v>
                </c:pt>
                <c:pt idx="25128">
                  <c:v>-0.17788499999999999</c:v>
                </c:pt>
                <c:pt idx="25129">
                  <c:v>-0.176981</c:v>
                </c:pt>
                <c:pt idx="25130">
                  <c:v>-0.17613799999999999</c:v>
                </c:pt>
                <c:pt idx="25131">
                  <c:v>-0.17535600000000001</c:v>
                </c:pt>
                <c:pt idx="25132">
                  <c:v>-0.17463500000000001</c:v>
                </c:pt>
                <c:pt idx="25133">
                  <c:v>-0.17397000000000001</c:v>
                </c:pt>
                <c:pt idx="25134">
                  <c:v>-0.17335500000000001</c:v>
                </c:pt>
                <c:pt idx="25135">
                  <c:v>-0.17279</c:v>
                </c:pt>
                <c:pt idx="25136">
                  <c:v>-0.17227899999999999</c:v>
                </c:pt>
                <c:pt idx="25137">
                  <c:v>-0.17183100000000001</c:v>
                </c:pt>
                <c:pt idx="25138">
                  <c:v>-0.17145299999999999</c:v>
                </c:pt>
                <c:pt idx="25139">
                  <c:v>-0.17114699999999999</c:v>
                </c:pt>
                <c:pt idx="25140">
                  <c:v>-0.17091400000000001</c:v>
                </c:pt>
                <c:pt idx="25141">
                  <c:v>-0.17075299999999999</c:v>
                </c:pt>
                <c:pt idx="25142">
                  <c:v>-0.17066500000000001</c:v>
                </c:pt>
                <c:pt idx="25143">
                  <c:v>-0.170649</c:v>
                </c:pt>
                <c:pt idx="25144">
                  <c:v>-0.170706</c:v>
                </c:pt>
                <c:pt idx="25145">
                  <c:v>-0.17083499999999999</c:v>
                </c:pt>
                <c:pt idx="25146">
                  <c:v>-0.171039</c:v>
                </c:pt>
                <c:pt idx="25147">
                  <c:v>-0.17132500000000001</c:v>
                </c:pt>
                <c:pt idx="25148">
                  <c:v>-0.17169799999999999</c:v>
                </c:pt>
                <c:pt idx="25149">
                  <c:v>-0.17215800000000001</c:v>
                </c:pt>
                <c:pt idx="25150">
                  <c:v>-0.17269999999999999</c:v>
                </c:pt>
                <c:pt idx="25151">
                  <c:v>-0.173316</c:v>
                </c:pt>
                <c:pt idx="25152">
                  <c:v>-0.17399999999999999</c:v>
                </c:pt>
                <c:pt idx="25153">
                  <c:v>-0.17474999999999999</c:v>
                </c:pt>
                <c:pt idx="25154">
                  <c:v>-0.175562</c:v>
                </c:pt>
                <c:pt idx="25155">
                  <c:v>-0.17643900000000001</c:v>
                </c:pt>
                <c:pt idx="25156">
                  <c:v>-0.17738200000000001</c:v>
                </c:pt>
                <c:pt idx="25157">
                  <c:v>-0.178396</c:v>
                </c:pt>
                <c:pt idx="25158">
                  <c:v>-0.179483</c:v>
                </c:pt>
                <c:pt idx="25159">
                  <c:v>-0.18063799999999999</c:v>
                </c:pt>
                <c:pt idx="25160">
                  <c:v>-0.18185899999999999</c:v>
                </c:pt>
                <c:pt idx="25161">
                  <c:v>-0.183143</c:v>
                </c:pt>
                <c:pt idx="25162">
                  <c:v>-0.18449099999999999</c:v>
                </c:pt>
                <c:pt idx="25163">
                  <c:v>-0.18590200000000001</c:v>
                </c:pt>
                <c:pt idx="25164">
                  <c:v>-0.18737699999999999</c:v>
                </c:pt>
                <c:pt idx="25165">
                  <c:v>-0.188914</c:v>
                </c:pt>
                <c:pt idx="25166">
                  <c:v>-0.19050900000000001</c:v>
                </c:pt>
                <c:pt idx="25167">
                  <c:v>-0.192163</c:v>
                </c:pt>
                <c:pt idx="25168">
                  <c:v>-0.193885</c:v>
                </c:pt>
                <c:pt idx="25169">
                  <c:v>-0.19567899999999999</c:v>
                </c:pt>
                <c:pt idx="25170">
                  <c:v>-0.19754099999999999</c:v>
                </c:pt>
                <c:pt idx="25171">
                  <c:v>-0.199464</c:v>
                </c:pt>
                <c:pt idx="25172">
                  <c:v>-0.20144300000000001</c:v>
                </c:pt>
                <c:pt idx="25173">
                  <c:v>-0.20347699999999999</c:v>
                </c:pt>
                <c:pt idx="25174">
                  <c:v>-0.205563</c:v>
                </c:pt>
                <c:pt idx="25175">
                  <c:v>-0.20769799999999999</c:v>
                </c:pt>
                <c:pt idx="25176">
                  <c:v>-0.20987900000000001</c:v>
                </c:pt>
                <c:pt idx="25177">
                  <c:v>-0.21211199999999999</c:v>
                </c:pt>
                <c:pt idx="25178">
                  <c:v>-0.21440200000000001</c:v>
                </c:pt>
                <c:pt idx="25179">
                  <c:v>-0.216748</c:v>
                </c:pt>
                <c:pt idx="25180">
                  <c:v>-0.219141</c:v>
                </c:pt>
                <c:pt idx="25181">
                  <c:v>-0.22157499999999999</c:v>
                </c:pt>
                <c:pt idx="25182">
                  <c:v>-0.224051</c:v>
                </c:pt>
                <c:pt idx="25183">
                  <c:v>-0.22656699999999999</c:v>
                </c:pt>
                <c:pt idx="25184">
                  <c:v>-0.22911599999999999</c:v>
                </c:pt>
                <c:pt idx="25185">
                  <c:v>-0.23169000000000001</c:v>
                </c:pt>
                <c:pt idx="25186">
                  <c:v>-0.23428199999999999</c:v>
                </c:pt>
                <c:pt idx="25187">
                  <c:v>-0.23688500000000001</c:v>
                </c:pt>
                <c:pt idx="25188">
                  <c:v>-0.23949699999999999</c:v>
                </c:pt>
                <c:pt idx="25189">
                  <c:v>-0.242116</c:v>
                </c:pt>
                <c:pt idx="25190">
                  <c:v>-0.24474199999999999</c:v>
                </c:pt>
                <c:pt idx="25191">
                  <c:v>-0.24737500000000001</c:v>
                </c:pt>
                <c:pt idx="25192">
                  <c:v>-0.25001200000000001</c:v>
                </c:pt>
                <c:pt idx="25193">
                  <c:v>-0.25264599999999998</c:v>
                </c:pt>
                <c:pt idx="25194">
                  <c:v>-0.25526900000000002</c:v>
                </c:pt>
                <c:pt idx="25195">
                  <c:v>-0.25787399999999999</c:v>
                </c:pt>
                <c:pt idx="25196">
                  <c:v>-0.26045200000000002</c:v>
                </c:pt>
                <c:pt idx="25197">
                  <c:v>-0.26300099999999998</c:v>
                </c:pt>
                <c:pt idx="25198">
                  <c:v>-0.26551999999999998</c:v>
                </c:pt>
                <c:pt idx="25199">
                  <c:v>-0.268015</c:v>
                </c:pt>
                <c:pt idx="25200">
                  <c:v>-0.270482</c:v>
                </c:pt>
                <c:pt idx="25201">
                  <c:v>-0.27292</c:v>
                </c:pt>
                <c:pt idx="25202">
                  <c:v>-0.27532000000000001</c:v>
                </c:pt>
                <c:pt idx="25203">
                  <c:v>-0.27767799999999998</c:v>
                </c:pt>
                <c:pt idx="25204">
                  <c:v>-0.27999099999999999</c:v>
                </c:pt>
                <c:pt idx="25205">
                  <c:v>-0.28226099999999998</c:v>
                </c:pt>
                <c:pt idx="25206">
                  <c:v>-0.28449099999999999</c:v>
                </c:pt>
                <c:pt idx="25207">
                  <c:v>-0.28667799999999999</c:v>
                </c:pt>
                <c:pt idx="25208">
                  <c:v>-0.28881200000000001</c:v>
                </c:pt>
                <c:pt idx="25209">
                  <c:v>-0.29088599999999998</c:v>
                </c:pt>
                <c:pt idx="25210">
                  <c:v>-0.29289300000000001</c:v>
                </c:pt>
                <c:pt idx="25211">
                  <c:v>-0.29482700000000001</c:v>
                </c:pt>
                <c:pt idx="25212">
                  <c:v>-0.29668499999999998</c:v>
                </c:pt>
                <c:pt idx="25213">
                  <c:v>-0.29846699999999998</c:v>
                </c:pt>
                <c:pt idx="25214">
                  <c:v>-0.30017300000000002</c:v>
                </c:pt>
                <c:pt idx="25215">
                  <c:v>-0.30180600000000002</c:v>
                </c:pt>
                <c:pt idx="25216">
                  <c:v>-0.30336200000000002</c:v>
                </c:pt>
                <c:pt idx="25217">
                  <c:v>-0.30483199999999999</c:v>
                </c:pt>
                <c:pt idx="25218">
                  <c:v>-0.30620199999999997</c:v>
                </c:pt>
                <c:pt idx="25219">
                  <c:v>-0.30745</c:v>
                </c:pt>
                <c:pt idx="25220">
                  <c:v>-0.308562</c:v>
                </c:pt>
                <c:pt idx="25221">
                  <c:v>-0.30954500000000001</c:v>
                </c:pt>
                <c:pt idx="25222">
                  <c:v>-0.310417</c:v>
                </c:pt>
                <c:pt idx="25223">
                  <c:v>-0.31118000000000001</c:v>
                </c:pt>
                <c:pt idx="25224">
                  <c:v>-0.31182799999999999</c:v>
                </c:pt>
                <c:pt idx="25225">
                  <c:v>-0.31235800000000002</c:v>
                </c:pt>
                <c:pt idx="25226">
                  <c:v>-0.31276500000000002</c:v>
                </c:pt>
                <c:pt idx="25227">
                  <c:v>-0.31304300000000002</c:v>
                </c:pt>
                <c:pt idx="25228">
                  <c:v>-0.31318400000000002</c:v>
                </c:pt>
                <c:pt idx="25229">
                  <c:v>-0.31318499999999999</c:v>
                </c:pt>
                <c:pt idx="25230">
                  <c:v>-0.31304799999999999</c:v>
                </c:pt>
                <c:pt idx="25231">
                  <c:v>-0.31277300000000002</c:v>
                </c:pt>
                <c:pt idx="25232">
                  <c:v>-0.31236000000000003</c:v>
                </c:pt>
                <c:pt idx="25233">
                  <c:v>-0.311807</c:v>
                </c:pt>
                <c:pt idx="25234">
                  <c:v>-0.31111899999999998</c:v>
                </c:pt>
                <c:pt idx="25235">
                  <c:v>-0.31030000000000002</c:v>
                </c:pt>
                <c:pt idx="25236">
                  <c:v>-0.30935200000000002</c:v>
                </c:pt>
                <c:pt idx="25237">
                  <c:v>-0.30827399999999999</c:v>
                </c:pt>
                <c:pt idx="25238">
                  <c:v>-0.30706800000000001</c:v>
                </c:pt>
                <c:pt idx="25239">
                  <c:v>-0.30573499999999998</c:v>
                </c:pt>
                <c:pt idx="25240">
                  <c:v>-0.30427399999999999</c:v>
                </c:pt>
                <c:pt idx="25241">
                  <c:v>-0.30268200000000001</c:v>
                </c:pt>
                <c:pt idx="25242">
                  <c:v>-0.300956</c:v>
                </c:pt>
                <c:pt idx="25243">
                  <c:v>-0.299099</c:v>
                </c:pt>
                <c:pt idx="25244">
                  <c:v>-0.29711399999999999</c:v>
                </c:pt>
                <c:pt idx="25245">
                  <c:v>-0.29500199999999999</c:v>
                </c:pt>
                <c:pt idx="25246">
                  <c:v>-0.29275800000000002</c:v>
                </c:pt>
                <c:pt idx="25247">
                  <c:v>-0.290383</c:v>
                </c:pt>
                <c:pt idx="25248">
                  <c:v>-0.28787800000000002</c:v>
                </c:pt>
                <c:pt idx="25249">
                  <c:v>-0.28525</c:v>
                </c:pt>
                <c:pt idx="25250">
                  <c:v>-0.28250599999999998</c:v>
                </c:pt>
                <c:pt idx="25251">
                  <c:v>-0.27964899999999998</c:v>
                </c:pt>
                <c:pt idx="25252">
                  <c:v>-0.27668300000000001</c:v>
                </c:pt>
                <c:pt idx="25253">
                  <c:v>-0.27360899999999999</c:v>
                </c:pt>
                <c:pt idx="25254">
                  <c:v>-0.27043099999999998</c:v>
                </c:pt>
                <c:pt idx="25255">
                  <c:v>-0.26715299999999997</c:v>
                </c:pt>
                <c:pt idx="25256">
                  <c:v>-0.26377600000000001</c:v>
                </c:pt>
                <c:pt idx="25257">
                  <c:v>-0.260299</c:v>
                </c:pt>
                <c:pt idx="25258">
                  <c:v>-0.25672699999999998</c:v>
                </c:pt>
                <c:pt idx="25259">
                  <c:v>-0.25306099999999998</c:v>
                </c:pt>
                <c:pt idx="25260">
                  <c:v>-0.249304</c:v>
                </c:pt>
                <c:pt idx="25261">
                  <c:v>-0.24545700000000001</c:v>
                </c:pt>
                <c:pt idx="25262">
                  <c:v>-0.24152899999999999</c:v>
                </c:pt>
                <c:pt idx="25263">
                  <c:v>-0.23752699999999999</c:v>
                </c:pt>
                <c:pt idx="25264">
                  <c:v>-0.233457</c:v>
                </c:pt>
                <c:pt idx="25265">
                  <c:v>-0.229322</c:v>
                </c:pt>
                <c:pt idx="25266">
                  <c:v>-0.225131</c:v>
                </c:pt>
                <c:pt idx="25267">
                  <c:v>-0.220889</c:v>
                </c:pt>
                <c:pt idx="25268">
                  <c:v>-0.21660399999999999</c:v>
                </c:pt>
                <c:pt idx="25269">
                  <c:v>-0.21227699999999999</c:v>
                </c:pt>
                <c:pt idx="25270">
                  <c:v>-0.20791399999999999</c:v>
                </c:pt>
                <c:pt idx="25271">
                  <c:v>-0.20352400000000001</c:v>
                </c:pt>
                <c:pt idx="25272">
                  <c:v>-0.19911999999999999</c:v>
                </c:pt>
                <c:pt idx="25273">
                  <c:v>-0.19470699999999999</c:v>
                </c:pt>
                <c:pt idx="25274">
                  <c:v>-0.19028500000000001</c:v>
                </c:pt>
                <c:pt idx="25275">
                  <c:v>-0.18585499999999999</c:v>
                </c:pt>
                <c:pt idx="25276">
                  <c:v>-0.18141699999999999</c:v>
                </c:pt>
                <c:pt idx="25277">
                  <c:v>-0.17697399999999999</c:v>
                </c:pt>
                <c:pt idx="25278">
                  <c:v>-0.17252899999999999</c:v>
                </c:pt>
                <c:pt idx="25279">
                  <c:v>-0.16808799999999999</c:v>
                </c:pt>
                <c:pt idx="25280">
                  <c:v>-0.16365499999999999</c:v>
                </c:pt>
                <c:pt idx="25281">
                  <c:v>-0.15923699999999999</c:v>
                </c:pt>
                <c:pt idx="25282">
                  <c:v>-0.15484400000000001</c:v>
                </c:pt>
                <c:pt idx="25283">
                  <c:v>-0.15048300000000001</c:v>
                </c:pt>
                <c:pt idx="25284">
                  <c:v>-0.14616000000000001</c:v>
                </c:pt>
                <c:pt idx="25285">
                  <c:v>-0.14188100000000001</c:v>
                </c:pt>
                <c:pt idx="25286">
                  <c:v>-0.137652</c:v>
                </c:pt>
                <c:pt idx="25287">
                  <c:v>-0.13347600000000001</c:v>
                </c:pt>
                <c:pt idx="25288">
                  <c:v>-0.129357</c:v>
                </c:pt>
                <c:pt idx="25289">
                  <c:v>-0.12529399999999999</c:v>
                </c:pt>
                <c:pt idx="25290">
                  <c:v>-0.121285</c:v>
                </c:pt>
                <c:pt idx="25291">
                  <c:v>-0.117331</c:v>
                </c:pt>
                <c:pt idx="25292">
                  <c:v>-0.11344</c:v>
                </c:pt>
                <c:pt idx="25293">
                  <c:v>-0.109623</c:v>
                </c:pt>
                <c:pt idx="25294">
                  <c:v>-0.105887</c:v>
                </c:pt>
                <c:pt idx="25295">
                  <c:v>-0.10223599999999999</c:v>
                </c:pt>
                <c:pt idx="25296">
                  <c:v>-9.8672200000000002E-2</c:v>
                </c:pt>
                <c:pt idx="25297">
                  <c:v>-9.5195100000000005E-2</c:v>
                </c:pt>
                <c:pt idx="25298">
                  <c:v>-9.18075E-2</c:v>
                </c:pt>
                <c:pt idx="25299">
                  <c:v>-8.8514599999999999E-2</c:v>
                </c:pt>
                <c:pt idx="25300">
                  <c:v>-8.5322200000000001E-2</c:v>
                </c:pt>
                <c:pt idx="25301">
                  <c:v>-8.2234000000000002E-2</c:v>
                </c:pt>
                <c:pt idx="25302">
                  <c:v>-7.9252699999999995E-2</c:v>
                </c:pt>
                <c:pt idx="25303">
                  <c:v>-7.6382400000000003E-2</c:v>
                </c:pt>
                <c:pt idx="25304">
                  <c:v>-7.3625599999999999E-2</c:v>
                </c:pt>
                <c:pt idx="25305">
                  <c:v>-7.0977399999999996E-2</c:v>
                </c:pt>
                <c:pt idx="25306">
                  <c:v>-6.8431099999999995E-2</c:v>
                </c:pt>
                <c:pt idx="25307">
                  <c:v>-6.5985799999999997E-2</c:v>
                </c:pt>
                <c:pt idx="25308">
                  <c:v>-6.3644199999999998E-2</c:v>
                </c:pt>
                <c:pt idx="25309">
                  <c:v>-6.14098E-2</c:v>
                </c:pt>
                <c:pt idx="25310">
                  <c:v>-5.9282599999999998E-2</c:v>
                </c:pt>
                <c:pt idx="25311">
                  <c:v>-5.7256300000000003E-2</c:v>
                </c:pt>
                <c:pt idx="25312">
                  <c:v>-5.53226E-2</c:v>
                </c:pt>
                <c:pt idx="25313">
                  <c:v>-5.3471600000000001E-2</c:v>
                </c:pt>
                <c:pt idx="25314">
                  <c:v>-5.1696199999999998E-2</c:v>
                </c:pt>
                <c:pt idx="25315">
                  <c:v>-5.0001900000000002E-2</c:v>
                </c:pt>
                <c:pt idx="25316">
                  <c:v>-4.8399299999999999E-2</c:v>
                </c:pt>
                <c:pt idx="25317">
                  <c:v>-4.6890300000000003E-2</c:v>
                </c:pt>
                <c:pt idx="25318">
                  <c:v>-4.5471499999999998E-2</c:v>
                </c:pt>
                <c:pt idx="25319">
                  <c:v>-4.4141699999999999E-2</c:v>
                </c:pt>
                <c:pt idx="25320">
                  <c:v>-4.29019E-2</c:v>
                </c:pt>
                <c:pt idx="25321">
                  <c:v>-4.1751999999999997E-2</c:v>
                </c:pt>
                <c:pt idx="25322">
                  <c:v>-4.0688799999999997E-2</c:v>
                </c:pt>
                <c:pt idx="25323">
                  <c:v>-3.9709500000000002E-2</c:v>
                </c:pt>
                <c:pt idx="25324">
                  <c:v>-3.8812899999999997E-2</c:v>
                </c:pt>
                <c:pt idx="25325">
                  <c:v>-3.7997499999999997E-2</c:v>
                </c:pt>
                <c:pt idx="25326">
                  <c:v>-3.7262900000000002E-2</c:v>
                </c:pt>
                <c:pt idx="25327">
                  <c:v>-3.6608700000000001E-2</c:v>
                </c:pt>
                <c:pt idx="25328">
                  <c:v>-3.6032599999999998E-2</c:v>
                </c:pt>
                <c:pt idx="25329">
                  <c:v>-3.5528400000000002E-2</c:v>
                </c:pt>
                <c:pt idx="25330">
                  <c:v>-3.5090799999999998E-2</c:v>
                </c:pt>
                <c:pt idx="25331">
                  <c:v>-3.4719699999999999E-2</c:v>
                </c:pt>
                <c:pt idx="25332">
                  <c:v>-3.4418400000000002E-2</c:v>
                </c:pt>
                <c:pt idx="25333">
                  <c:v>-3.4186099999999997E-2</c:v>
                </c:pt>
                <c:pt idx="25334">
                  <c:v>-3.4015999999999998E-2</c:v>
                </c:pt>
                <c:pt idx="25335">
                  <c:v>-3.3899899999999997E-2</c:v>
                </c:pt>
                <c:pt idx="25336">
                  <c:v>-3.3829499999999998E-2</c:v>
                </c:pt>
                <c:pt idx="25337">
                  <c:v>-3.3795800000000001E-2</c:v>
                </c:pt>
                <c:pt idx="25338">
                  <c:v>-3.3792599999999999E-2</c:v>
                </c:pt>
                <c:pt idx="25339">
                  <c:v>-3.3817300000000002E-2</c:v>
                </c:pt>
                <c:pt idx="25340">
                  <c:v>-3.3868299999999997E-2</c:v>
                </c:pt>
                <c:pt idx="25341">
                  <c:v>-3.3940900000000003E-2</c:v>
                </c:pt>
                <c:pt idx="25342">
                  <c:v>-3.4026500000000001E-2</c:v>
                </c:pt>
                <c:pt idx="25343">
                  <c:v>-3.4116399999999998E-2</c:v>
                </c:pt>
                <c:pt idx="25344">
                  <c:v>-3.4198600000000003E-2</c:v>
                </c:pt>
                <c:pt idx="25345">
                  <c:v>-3.4258400000000001E-2</c:v>
                </c:pt>
                <c:pt idx="25346">
                  <c:v>-3.4293799999999999E-2</c:v>
                </c:pt>
                <c:pt idx="25347">
                  <c:v>-3.43136E-2</c:v>
                </c:pt>
                <c:pt idx="25348">
                  <c:v>-3.4321200000000003E-2</c:v>
                </c:pt>
                <c:pt idx="25349">
                  <c:v>-3.4313700000000003E-2</c:v>
                </c:pt>
                <c:pt idx="25350">
                  <c:v>-3.4287999999999999E-2</c:v>
                </c:pt>
                <c:pt idx="25351">
                  <c:v>-3.4242700000000001E-2</c:v>
                </c:pt>
                <c:pt idx="25352">
                  <c:v>-3.4176499999999999E-2</c:v>
                </c:pt>
                <c:pt idx="25353">
                  <c:v>-3.4087899999999997E-2</c:v>
                </c:pt>
                <c:pt idx="25354">
                  <c:v>-3.3975100000000001E-2</c:v>
                </c:pt>
                <c:pt idx="25355">
                  <c:v>-3.3835499999999998E-2</c:v>
                </c:pt>
                <c:pt idx="25356">
                  <c:v>-3.3665300000000002E-2</c:v>
                </c:pt>
                <c:pt idx="25357">
                  <c:v>-3.3460700000000003E-2</c:v>
                </c:pt>
                <c:pt idx="25358">
                  <c:v>-3.32193E-2</c:v>
                </c:pt>
                <c:pt idx="25359">
                  <c:v>-3.2939799999999998E-2</c:v>
                </c:pt>
                <c:pt idx="25360">
                  <c:v>-3.2622100000000001E-2</c:v>
                </c:pt>
                <c:pt idx="25361">
                  <c:v>-3.2265000000000002E-2</c:v>
                </c:pt>
                <c:pt idx="25362">
                  <c:v>-3.1866199999999997E-2</c:v>
                </c:pt>
                <c:pt idx="25363">
                  <c:v>-3.1424599999999997E-2</c:v>
                </c:pt>
                <c:pt idx="25364">
                  <c:v>-3.0941300000000001E-2</c:v>
                </c:pt>
                <c:pt idx="25365">
                  <c:v>-3.0416599999999998E-2</c:v>
                </c:pt>
                <c:pt idx="25366">
                  <c:v>-2.9848099999999999E-2</c:v>
                </c:pt>
                <c:pt idx="25367">
                  <c:v>-2.92333E-2</c:v>
                </c:pt>
                <c:pt idx="25368">
                  <c:v>-2.8570700000000001E-2</c:v>
                </c:pt>
                <c:pt idx="25369">
                  <c:v>-2.7858500000000001E-2</c:v>
                </c:pt>
                <c:pt idx="25370">
                  <c:v>-2.7093800000000001E-2</c:v>
                </c:pt>
                <c:pt idx="25371">
                  <c:v>-2.6275199999999999E-2</c:v>
                </c:pt>
                <c:pt idx="25372">
                  <c:v>-2.5403800000000001E-2</c:v>
                </c:pt>
                <c:pt idx="25373">
                  <c:v>-2.4481300000000001E-2</c:v>
                </c:pt>
                <c:pt idx="25374">
                  <c:v>-2.3508299999999999E-2</c:v>
                </c:pt>
                <c:pt idx="25375">
                  <c:v>-2.24859E-2</c:v>
                </c:pt>
                <c:pt idx="25376">
                  <c:v>-2.1415199999999999E-2</c:v>
                </c:pt>
                <c:pt idx="25377">
                  <c:v>-2.0298400000000001E-2</c:v>
                </c:pt>
                <c:pt idx="25378">
                  <c:v>-1.9137299999999999E-2</c:v>
                </c:pt>
                <c:pt idx="25379">
                  <c:v>-1.7933399999999999E-2</c:v>
                </c:pt>
                <c:pt idx="25380">
                  <c:v>-1.6689699999999998E-2</c:v>
                </c:pt>
                <c:pt idx="25381">
                  <c:v>-1.5408699999999999E-2</c:v>
                </c:pt>
                <c:pt idx="25382">
                  <c:v>-1.4091599999999999E-2</c:v>
                </c:pt>
                <c:pt idx="25383">
                  <c:v>-1.27396E-2</c:v>
                </c:pt>
                <c:pt idx="25384">
                  <c:v>-1.1354100000000001E-2</c:v>
                </c:pt>
                <c:pt idx="25385" formatCode="0.00E+00">
                  <c:v>-9.9363400000000001E-3</c:v>
                </c:pt>
                <c:pt idx="25386" formatCode="0.00E+00">
                  <c:v>-8.4876699999999992E-3</c:v>
                </c:pt>
                <c:pt idx="25387" formatCode="0.00E+00">
                  <c:v>-7.00966E-3</c:v>
                </c:pt>
                <c:pt idx="25388" formatCode="0.00E+00">
                  <c:v>-5.5047300000000002E-3</c:v>
                </c:pt>
                <c:pt idx="25389" formatCode="0.00E+00">
                  <c:v>-3.9760899999999998E-3</c:v>
                </c:pt>
                <c:pt idx="25390" formatCode="0.00E+00">
                  <c:v>-2.4275999999999998E-3</c:v>
                </c:pt>
                <c:pt idx="25391" formatCode="0.00E+00">
                  <c:v>-8.6316400000000003E-4</c:v>
                </c:pt>
                <c:pt idx="25392" formatCode="0.00E+00">
                  <c:v>7.13862E-4</c:v>
                </c:pt>
                <c:pt idx="25393" formatCode="0.00E+00">
                  <c:v>2.30014E-3</c:v>
                </c:pt>
                <c:pt idx="25394" formatCode="0.00E+00">
                  <c:v>3.8927800000000002E-3</c:v>
                </c:pt>
                <c:pt idx="25395" formatCode="0.00E+00">
                  <c:v>5.4890900000000003E-3</c:v>
                </c:pt>
                <c:pt idx="25396" formatCode="0.00E+00">
                  <c:v>7.0852099999999998E-3</c:v>
                </c:pt>
                <c:pt idx="25397" formatCode="0.00E+00">
                  <c:v>8.6765699999999998E-3</c:v>
                </c:pt>
                <c:pt idx="25398">
                  <c:v>1.02588E-2</c:v>
                </c:pt>
                <c:pt idx="25399">
                  <c:v>1.1828E-2</c:v>
                </c:pt>
                <c:pt idx="25400">
                  <c:v>1.33814E-2</c:v>
                </c:pt>
                <c:pt idx="25401">
                  <c:v>1.4916799999999999E-2</c:v>
                </c:pt>
                <c:pt idx="25402">
                  <c:v>1.6430500000000001E-2</c:v>
                </c:pt>
                <c:pt idx="25403">
                  <c:v>1.7917599999999999E-2</c:v>
                </c:pt>
                <c:pt idx="25404">
                  <c:v>1.93749E-2</c:v>
                </c:pt>
                <c:pt idx="25405">
                  <c:v>2.0801500000000001E-2</c:v>
                </c:pt>
                <c:pt idx="25406">
                  <c:v>2.2195900000000001E-2</c:v>
                </c:pt>
                <c:pt idx="25407">
                  <c:v>2.3553999999999999E-2</c:v>
                </c:pt>
                <c:pt idx="25408">
                  <c:v>2.4871399999999998E-2</c:v>
                </c:pt>
                <c:pt idx="25409">
                  <c:v>2.61453E-2</c:v>
                </c:pt>
                <c:pt idx="25410">
                  <c:v>2.73745E-2</c:v>
                </c:pt>
                <c:pt idx="25411">
                  <c:v>2.8556000000000002E-2</c:v>
                </c:pt>
                <c:pt idx="25412">
                  <c:v>2.9684700000000001E-2</c:v>
                </c:pt>
                <c:pt idx="25413">
                  <c:v>3.0756800000000001E-2</c:v>
                </c:pt>
                <c:pt idx="25414">
                  <c:v>3.1770800000000002E-2</c:v>
                </c:pt>
                <c:pt idx="25415">
                  <c:v>3.2725900000000002E-2</c:v>
                </c:pt>
                <c:pt idx="25416">
                  <c:v>3.3620700000000003E-2</c:v>
                </c:pt>
                <c:pt idx="25417">
                  <c:v>3.4452499999999997E-2</c:v>
                </c:pt>
                <c:pt idx="25418">
                  <c:v>3.52178E-2</c:v>
                </c:pt>
                <c:pt idx="25419">
                  <c:v>3.5913399999999998E-2</c:v>
                </c:pt>
                <c:pt idx="25420">
                  <c:v>3.6537100000000003E-2</c:v>
                </c:pt>
                <c:pt idx="25421">
                  <c:v>3.7088200000000002E-2</c:v>
                </c:pt>
                <c:pt idx="25422">
                  <c:v>3.7566000000000002E-2</c:v>
                </c:pt>
                <c:pt idx="25423">
                  <c:v>3.7970200000000003E-2</c:v>
                </c:pt>
                <c:pt idx="25424">
                  <c:v>3.8299800000000002E-2</c:v>
                </c:pt>
                <c:pt idx="25425">
                  <c:v>3.8552200000000002E-2</c:v>
                </c:pt>
                <c:pt idx="25426">
                  <c:v>3.8724399999999999E-2</c:v>
                </c:pt>
                <c:pt idx="25427">
                  <c:v>3.8814800000000003E-2</c:v>
                </c:pt>
                <c:pt idx="25428">
                  <c:v>3.8822599999999999E-2</c:v>
                </c:pt>
                <c:pt idx="25429">
                  <c:v>3.8746599999999999E-2</c:v>
                </c:pt>
                <c:pt idx="25430">
                  <c:v>3.8587000000000003E-2</c:v>
                </c:pt>
                <c:pt idx="25431">
                  <c:v>3.8345200000000003E-2</c:v>
                </c:pt>
                <c:pt idx="25432">
                  <c:v>3.8021100000000002E-2</c:v>
                </c:pt>
                <c:pt idx="25433">
                  <c:v>3.7612199999999998E-2</c:v>
                </c:pt>
                <c:pt idx="25434">
                  <c:v>3.7117700000000003E-2</c:v>
                </c:pt>
                <c:pt idx="25435">
                  <c:v>3.6539500000000003E-2</c:v>
                </c:pt>
                <c:pt idx="25436">
                  <c:v>3.5880700000000001E-2</c:v>
                </c:pt>
                <c:pt idx="25437">
                  <c:v>3.5143099999999997E-2</c:v>
                </c:pt>
                <c:pt idx="25438">
                  <c:v>3.4327299999999998E-2</c:v>
                </c:pt>
                <c:pt idx="25439">
                  <c:v>3.3434800000000001E-2</c:v>
                </c:pt>
                <c:pt idx="25440">
                  <c:v>3.2467099999999999E-2</c:v>
                </c:pt>
                <c:pt idx="25441">
                  <c:v>3.1425599999999998E-2</c:v>
                </c:pt>
                <c:pt idx="25442">
                  <c:v>3.0310799999999999E-2</c:v>
                </c:pt>
                <c:pt idx="25443">
                  <c:v>2.9122200000000001E-2</c:v>
                </c:pt>
                <c:pt idx="25444">
                  <c:v>2.7859700000000001E-2</c:v>
                </c:pt>
                <c:pt idx="25445">
                  <c:v>2.6524099999999998E-2</c:v>
                </c:pt>
                <c:pt idx="25446">
                  <c:v>2.5116599999999999E-2</c:v>
                </c:pt>
                <c:pt idx="25447">
                  <c:v>2.3639299999999999E-2</c:v>
                </c:pt>
                <c:pt idx="25448">
                  <c:v>2.2095E-2</c:v>
                </c:pt>
                <c:pt idx="25449">
                  <c:v>2.0486600000000001E-2</c:v>
                </c:pt>
                <c:pt idx="25450">
                  <c:v>1.8816699999999999E-2</c:v>
                </c:pt>
                <c:pt idx="25451">
                  <c:v>1.7088099999999998E-2</c:v>
                </c:pt>
                <c:pt idx="25452">
                  <c:v>1.53045E-2</c:v>
                </c:pt>
                <c:pt idx="25453">
                  <c:v>1.3469999999999999E-2</c:v>
                </c:pt>
                <c:pt idx="25454">
                  <c:v>1.15899E-2</c:v>
                </c:pt>
                <c:pt idx="25455" formatCode="0.00E+00">
                  <c:v>9.6698700000000005E-3</c:v>
                </c:pt>
                <c:pt idx="25456" formatCode="0.00E+00">
                  <c:v>7.7129800000000004E-3</c:v>
                </c:pt>
                <c:pt idx="25457" formatCode="0.00E+00">
                  <c:v>5.72034E-3</c:v>
                </c:pt>
                <c:pt idx="25458" formatCode="0.00E+00">
                  <c:v>3.6937799999999998E-3</c:v>
                </c:pt>
                <c:pt idx="25459" formatCode="0.00E+00">
                  <c:v>1.6371000000000001E-3</c:v>
                </c:pt>
                <c:pt idx="25460" formatCode="0.00E+00">
                  <c:v>-4.44933E-4</c:v>
                </c:pt>
                <c:pt idx="25461" formatCode="0.00E+00">
                  <c:v>-2.5465100000000001E-3</c:v>
                </c:pt>
                <c:pt idx="25462" formatCode="0.00E+00">
                  <c:v>-4.6614899999999999E-3</c:v>
                </c:pt>
                <c:pt idx="25463" formatCode="0.00E+00">
                  <c:v>-6.7858199999999997E-3</c:v>
                </c:pt>
                <c:pt idx="25464" formatCode="0.00E+00">
                  <c:v>-8.9170199999999995E-3</c:v>
                </c:pt>
                <c:pt idx="25465">
                  <c:v>-1.1051500000000001E-2</c:v>
                </c:pt>
                <c:pt idx="25466">
                  <c:v>-1.3184599999999999E-2</c:v>
                </c:pt>
                <c:pt idx="25467">
                  <c:v>-1.53116E-2</c:v>
                </c:pt>
                <c:pt idx="25468">
                  <c:v>-1.7427999999999999E-2</c:v>
                </c:pt>
                <c:pt idx="25469">
                  <c:v>-1.9529399999999999E-2</c:v>
                </c:pt>
                <c:pt idx="25470">
                  <c:v>-2.1611700000000001E-2</c:v>
                </c:pt>
                <c:pt idx="25471">
                  <c:v>-2.3670099999999999E-2</c:v>
                </c:pt>
                <c:pt idx="25472">
                  <c:v>-2.57001E-2</c:v>
                </c:pt>
                <c:pt idx="25473">
                  <c:v>-2.7697900000000001E-2</c:v>
                </c:pt>
                <c:pt idx="25474">
                  <c:v>-2.9660599999999999E-2</c:v>
                </c:pt>
                <c:pt idx="25475">
                  <c:v>-3.1585500000000002E-2</c:v>
                </c:pt>
                <c:pt idx="25476">
                  <c:v>-3.3468400000000002E-2</c:v>
                </c:pt>
                <c:pt idx="25477">
                  <c:v>-3.5305000000000003E-2</c:v>
                </c:pt>
                <c:pt idx="25478">
                  <c:v>-3.70908E-2</c:v>
                </c:pt>
                <c:pt idx="25479">
                  <c:v>-3.8821899999999999E-2</c:v>
                </c:pt>
                <c:pt idx="25480">
                  <c:v>-4.04944E-2</c:v>
                </c:pt>
                <c:pt idx="25481">
                  <c:v>-4.21032E-2</c:v>
                </c:pt>
                <c:pt idx="25482">
                  <c:v>-4.36432E-2</c:v>
                </c:pt>
                <c:pt idx="25483">
                  <c:v>-4.5110699999999997E-2</c:v>
                </c:pt>
                <c:pt idx="25484">
                  <c:v>-4.65029E-2</c:v>
                </c:pt>
                <c:pt idx="25485">
                  <c:v>-4.7815999999999997E-2</c:v>
                </c:pt>
                <c:pt idx="25486">
                  <c:v>-4.9045499999999999E-2</c:v>
                </c:pt>
                <c:pt idx="25487">
                  <c:v>-5.0188099999999999E-2</c:v>
                </c:pt>
                <c:pt idx="25488">
                  <c:v>-5.1242200000000002E-2</c:v>
                </c:pt>
                <c:pt idx="25489">
                  <c:v>-5.22059E-2</c:v>
                </c:pt>
                <c:pt idx="25490">
                  <c:v>-5.3076699999999997E-2</c:v>
                </c:pt>
                <c:pt idx="25491">
                  <c:v>-5.3851200000000002E-2</c:v>
                </c:pt>
                <c:pt idx="25492">
                  <c:v>-5.4526400000000003E-2</c:v>
                </c:pt>
                <c:pt idx="25493">
                  <c:v>-5.5099799999999997E-2</c:v>
                </c:pt>
                <c:pt idx="25494">
                  <c:v>-5.5569100000000003E-2</c:v>
                </c:pt>
                <c:pt idx="25495">
                  <c:v>-5.59319E-2</c:v>
                </c:pt>
                <c:pt idx="25496">
                  <c:v>-5.6185499999999999E-2</c:v>
                </c:pt>
                <c:pt idx="25497">
                  <c:v>-5.6328099999999999E-2</c:v>
                </c:pt>
                <c:pt idx="25498">
                  <c:v>-5.63578E-2</c:v>
                </c:pt>
                <c:pt idx="25499">
                  <c:v>-5.62719E-2</c:v>
                </c:pt>
                <c:pt idx="25500">
                  <c:v>-5.60673E-2</c:v>
                </c:pt>
                <c:pt idx="25501">
                  <c:v>-5.5742699999999999E-2</c:v>
                </c:pt>
                <c:pt idx="25502">
                  <c:v>-5.5298E-2</c:v>
                </c:pt>
                <c:pt idx="25503">
                  <c:v>-5.4732500000000003E-2</c:v>
                </c:pt>
                <c:pt idx="25504">
                  <c:v>-5.4044599999999998E-2</c:v>
                </c:pt>
                <c:pt idx="25505">
                  <c:v>-5.3233799999999998E-2</c:v>
                </c:pt>
                <c:pt idx="25506">
                  <c:v>-5.2299900000000003E-2</c:v>
                </c:pt>
                <c:pt idx="25507">
                  <c:v>-5.1243299999999999E-2</c:v>
                </c:pt>
                <c:pt idx="25508">
                  <c:v>-5.0063999999999997E-2</c:v>
                </c:pt>
                <c:pt idx="25509">
                  <c:v>-4.8761800000000001E-2</c:v>
                </c:pt>
                <c:pt idx="25510">
                  <c:v>-4.7336900000000001E-2</c:v>
                </c:pt>
                <c:pt idx="25511">
                  <c:v>-4.5789799999999999E-2</c:v>
                </c:pt>
                <c:pt idx="25512">
                  <c:v>-4.4120600000000003E-2</c:v>
                </c:pt>
                <c:pt idx="25513">
                  <c:v>-4.23288E-2</c:v>
                </c:pt>
                <c:pt idx="25514">
                  <c:v>-4.0416199999999999E-2</c:v>
                </c:pt>
                <c:pt idx="25515">
                  <c:v>-3.8385700000000002E-2</c:v>
                </c:pt>
                <c:pt idx="25516">
                  <c:v>-3.6239599999999997E-2</c:v>
                </c:pt>
                <c:pt idx="25517">
                  <c:v>-3.3978800000000003E-2</c:v>
                </c:pt>
                <c:pt idx="25518">
                  <c:v>-3.1605399999999999E-2</c:v>
                </c:pt>
                <c:pt idx="25519">
                  <c:v>-2.91224E-2</c:v>
                </c:pt>
                <c:pt idx="25520">
                  <c:v>-2.6532699999999999E-2</c:v>
                </c:pt>
                <c:pt idx="25521">
                  <c:v>-2.3838399999999999E-2</c:v>
                </c:pt>
                <c:pt idx="25522">
                  <c:v>-2.1041899999999999E-2</c:v>
                </c:pt>
                <c:pt idx="25523">
                  <c:v>-1.8145399999999999E-2</c:v>
                </c:pt>
                <c:pt idx="25524">
                  <c:v>-1.51518E-2</c:v>
                </c:pt>
                <c:pt idx="25525">
                  <c:v>-1.2064699999999999E-2</c:v>
                </c:pt>
                <c:pt idx="25526" formatCode="0.00E+00">
                  <c:v>-8.8880599999999997E-3</c:v>
                </c:pt>
                <c:pt idx="25527" formatCode="0.00E+00">
                  <c:v>-5.6255899999999998E-3</c:v>
                </c:pt>
                <c:pt idx="25528" formatCode="0.00E+00">
                  <c:v>-2.2805199999999999E-3</c:v>
                </c:pt>
                <c:pt idx="25529" formatCode="0.00E+00">
                  <c:v>1.14438E-3</c:v>
                </c:pt>
                <c:pt idx="25530" formatCode="0.00E+00">
                  <c:v>4.6465300000000003E-3</c:v>
                </c:pt>
                <c:pt idx="25531" formatCode="0.00E+00">
                  <c:v>8.2230099999999993E-3</c:v>
                </c:pt>
                <c:pt idx="25532">
                  <c:v>1.1869899999999999E-2</c:v>
                </c:pt>
                <c:pt idx="25533">
                  <c:v>1.55824E-2</c:v>
                </c:pt>
                <c:pt idx="25534">
                  <c:v>1.9356499999999999E-2</c:v>
                </c:pt>
                <c:pt idx="25535">
                  <c:v>2.3188199999999999E-2</c:v>
                </c:pt>
                <c:pt idx="25536">
                  <c:v>2.70724E-2</c:v>
                </c:pt>
                <c:pt idx="25537">
                  <c:v>3.10041E-2</c:v>
                </c:pt>
                <c:pt idx="25538">
                  <c:v>3.4978700000000001E-2</c:v>
                </c:pt>
                <c:pt idx="25539">
                  <c:v>3.8992600000000002E-2</c:v>
                </c:pt>
                <c:pt idx="25540">
                  <c:v>4.3041599999999999E-2</c:v>
                </c:pt>
                <c:pt idx="25541">
                  <c:v>4.7120799999999997E-2</c:v>
                </c:pt>
                <c:pt idx="25542">
                  <c:v>5.1225E-2</c:v>
                </c:pt>
                <c:pt idx="25543">
                  <c:v>5.53494E-2</c:v>
                </c:pt>
                <c:pt idx="25544">
                  <c:v>5.9490000000000001E-2</c:v>
                </c:pt>
                <c:pt idx="25545">
                  <c:v>6.3643699999999997E-2</c:v>
                </c:pt>
                <c:pt idx="25546">
                  <c:v>6.7802899999999999E-2</c:v>
                </c:pt>
                <c:pt idx="25547">
                  <c:v>7.1952500000000003E-2</c:v>
                </c:pt>
                <c:pt idx="25548">
                  <c:v>7.6089299999999999E-2</c:v>
                </c:pt>
                <c:pt idx="25549">
                  <c:v>8.0221299999999995E-2</c:v>
                </c:pt>
                <c:pt idx="25550">
                  <c:v>8.4344199999999994E-2</c:v>
                </c:pt>
                <c:pt idx="25551">
                  <c:v>8.8447300000000006E-2</c:v>
                </c:pt>
                <c:pt idx="25552">
                  <c:v>9.2527200000000004E-2</c:v>
                </c:pt>
                <c:pt idx="25553">
                  <c:v>9.6581700000000006E-2</c:v>
                </c:pt>
                <c:pt idx="25554">
                  <c:v>0.100606</c:v>
                </c:pt>
                <c:pt idx="25555">
                  <c:v>0.10459499999999999</c:v>
                </c:pt>
                <c:pt idx="25556">
                  <c:v>0.108544</c:v>
                </c:pt>
                <c:pt idx="25557">
                  <c:v>0.112446</c:v>
                </c:pt>
                <c:pt idx="25558">
                  <c:v>0.116297</c:v>
                </c:pt>
                <c:pt idx="25559">
                  <c:v>0.120092</c:v>
                </c:pt>
                <c:pt idx="25560">
                  <c:v>0.12382799999999999</c:v>
                </c:pt>
                <c:pt idx="25561">
                  <c:v>0.1275</c:v>
                </c:pt>
                <c:pt idx="25562">
                  <c:v>0.131104</c:v>
                </c:pt>
                <c:pt idx="25563">
                  <c:v>0.13463700000000001</c:v>
                </c:pt>
                <c:pt idx="25564">
                  <c:v>0.138095</c:v>
                </c:pt>
                <c:pt idx="25565">
                  <c:v>0.14147699999999999</c:v>
                </c:pt>
                <c:pt idx="25566">
                  <c:v>0.14477799999999999</c:v>
                </c:pt>
                <c:pt idx="25567">
                  <c:v>0.14799499999999999</c:v>
                </c:pt>
                <c:pt idx="25568">
                  <c:v>0.15112400000000001</c:v>
                </c:pt>
                <c:pt idx="25569">
                  <c:v>0.15416099999999999</c:v>
                </c:pt>
                <c:pt idx="25570">
                  <c:v>0.15710299999999999</c:v>
                </c:pt>
                <c:pt idx="25571">
                  <c:v>0.15994700000000001</c:v>
                </c:pt>
                <c:pt idx="25572">
                  <c:v>0.162689</c:v>
                </c:pt>
                <c:pt idx="25573">
                  <c:v>0.165326</c:v>
                </c:pt>
                <c:pt idx="25574">
                  <c:v>0.167855</c:v>
                </c:pt>
                <c:pt idx="25575">
                  <c:v>0.17027500000000001</c:v>
                </c:pt>
                <c:pt idx="25576">
                  <c:v>0.17258200000000001</c:v>
                </c:pt>
                <c:pt idx="25577">
                  <c:v>0.17477400000000001</c:v>
                </c:pt>
                <c:pt idx="25578">
                  <c:v>0.17684900000000001</c:v>
                </c:pt>
                <c:pt idx="25579">
                  <c:v>0.17880599999999999</c:v>
                </c:pt>
                <c:pt idx="25580">
                  <c:v>0.180643</c:v>
                </c:pt>
                <c:pt idx="25581">
                  <c:v>0.18235899999999999</c:v>
                </c:pt>
                <c:pt idx="25582">
                  <c:v>0.18395300000000001</c:v>
                </c:pt>
                <c:pt idx="25583">
                  <c:v>0.18542400000000001</c:v>
                </c:pt>
                <c:pt idx="25584">
                  <c:v>0.18677199999999999</c:v>
                </c:pt>
                <c:pt idx="25585">
                  <c:v>0.187996</c:v>
                </c:pt>
                <c:pt idx="25586">
                  <c:v>0.18909699999999999</c:v>
                </c:pt>
                <c:pt idx="25587">
                  <c:v>0.19007399999999999</c:v>
                </c:pt>
                <c:pt idx="25588">
                  <c:v>0.19092700000000001</c:v>
                </c:pt>
                <c:pt idx="25589">
                  <c:v>0.19165699999999999</c:v>
                </c:pt>
                <c:pt idx="25590">
                  <c:v>0.19226199999999999</c:v>
                </c:pt>
                <c:pt idx="25591">
                  <c:v>0.192742</c:v>
                </c:pt>
                <c:pt idx="25592">
                  <c:v>0.19309799999999999</c:v>
                </c:pt>
                <c:pt idx="25593">
                  <c:v>0.193331</c:v>
                </c:pt>
                <c:pt idx="25594">
                  <c:v>0.19344</c:v>
                </c:pt>
                <c:pt idx="25595">
                  <c:v>0.19342599999999999</c:v>
                </c:pt>
                <c:pt idx="25596">
                  <c:v>0.19329099999999999</c:v>
                </c:pt>
                <c:pt idx="25597">
                  <c:v>0.19303600000000001</c:v>
                </c:pt>
                <c:pt idx="25598">
                  <c:v>0.192661</c:v>
                </c:pt>
                <c:pt idx="25599">
                  <c:v>0.19217100000000001</c:v>
                </c:pt>
                <c:pt idx="25600">
                  <c:v>0.19156699999999999</c:v>
                </c:pt>
                <c:pt idx="25601">
                  <c:v>0.19085299999999999</c:v>
                </c:pt>
                <c:pt idx="25602">
                  <c:v>0.19003100000000001</c:v>
                </c:pt>
                <c:pt idx="25603">
                  <c:v>0.18910199999999999</c:v>
                </c:pt>
                <c:pt idx="25604">
                  <c:v>0.18806899999999999</c:v>
                </c:pt>
                <c:pt idx="25605">
                  <c:v>0.18693599999999999</c:v>
                </c:pt>
                <c:pt idx="25606">
                  <c:v>0.18570200000000001</c:v>
                </c:pt>
                <c:pt idx="25607">
                  <c:v>0.18437200000000001</c:v>
                </c:pt>
                <c:pt idx="25608">
                  <c:v>0.182946</c:v>
                </c:pt>
                <c:pt idx="25609">
                  <c:v>0.181427</c:v>
                </c:pt>
                <c:pt idx="25610">
                  <c:v>0.17982100000000001</c:v>
                </c:pt>
                <c:pt idx="25611">
                  <c:v>0.17812900000000001</c:v>
                </c:pt>
                <c:pt idx="25612">
                  <c:v>0.17635600000000001</c:v>
                </c:pt>
                <c:pt idx="25613">
                  <c:v>0.17450499999999999</c:v>
                </c:pt>
                <c:pt idx="25614">
                  <c:v>0.17257500000000001</c:v>
                </c:pt>
                <c:pt idx="25615">
                  <c:v>0.170572</c:v>
                </c:pt>
                <c:pt idx="25616">
                  <c:v>0.16849800000000001</c:v>
                </c:pt>
                <c:pt idx="25617">
                  <c:v>0.16635800000000001</c:v>
                </c:pt>
                <c:pt idx="25618">
                  <c:v>0.164159</c:v>
                </c:pt>
                <c:pt idx="25619">
                  <c:v>0.16190299999999999</c:v>
                </c:pt>
                <c:pt idx="25620">
                  <c:v>0.15959699999999999</c:v>
                </c:pt>
                <c:pt idx="25621">
                  <c:v>0.15724199999999999</c:v>
                </c:pt>
                <c:pt idx="25622">
                  <c:v>0.15484100000000001</c:v>
                </c:pt>
                <c:pt idx="25623">
                  <c:v>0.15239800000000001</c:v>
                </c:pt>
                <c:pt idx="25624">
                  <c:v>0.14992</c:v>
                </c:pt>
                <c:pt idx="25625">
                  <c:v>0.14741000000000001</c:v>
                </c:pt>
                <c:pt idx="25626">
                  <c:v>0.144875</c:v>
                </c:pt>
                <c:pt idx="25627">
                  <c:v>0.142317</c:v>
                </c:pt>
                <c:pt idx="25628">
                  <c:v>0.13974</c:v>
                </c:pt>
                <c:pt idx="25629">
                  <c:v>0.13714599999999999</c:v>
                </c:pt>
                <c:pt idx="25630">
                  <c:v>0.13453899999999999</c:v>
                </c:pt>
                <c:pt idx="25631">
                  <c:v>0.13192200000000001</c:v>
                </c:pt>
                <c:pt idx="25632">
                  <c:v>0.129302</c:v>
                </c:pt>
                <c:pt idx="25633">
                  <c:v>0.12668099999999999</c:v>
                </c:pt>
                <c:pt idx="25634">
                  <c:v>0.124059</c:v>
                </c:pt>
                <c:pt idx="25635">
                  <c:v>0.121434</c:v>
                </c:pt>
                <c:pt idx="25636">
                  <c:v>0.11881700000000001</c:v>
                </c:pt>
                <c:pt idx="25637">
                  <c:v>0.116217</c:v>
                </c:pt>
                <c:pt idx="25638">
                  <c:v>0.113632</c:v>
                </c:pt>
                <c:pt idx="25639">
                  <c:v>0.111064</c:v>
                </c:pt>
                <c:pt idx="25640">
                  <c:v>0.10852000000000001</c:v>
                </c:pt>
                <c:pt idx="25641">
                  <c:v>0.106001</c:v>
                </c:pt>
                <c:pt idx="25642">
                  <c:v>0.10351200000000001</c:v>
                </c:pt>
                <c:pt idx="25643">
                  <c:v>0.101053</c:v>
                </c:pt>
                <c:pt idx="25644">
                  <c:v>9.8628099999999996E-2</c:v>
                </c:pt>
                <c:pt idx="25645">
                  <c:v>9.6240500000000007E-2</c:v>
                </c:pt>
                <c:pt idx="25646">
                  <c:v>9.3893500000000005E-2</c:v>
                </c:pt>
                <c:pt idx="25647">
                  <c:v>9.1589900000000002E-2</c:v>
                </c:pt>
                <c:pt idx="25648">
                  <c:v>8.9332599999999998E-2</c:v>
                </c:pt>
                <c:pt idx="25649">
                  <c:v>8.7124400000000005E-2</c:v>
                </c:pt>
                <c:pt idx="25650">
                  <c:v>8.4968000000000002E-2</c:v>
                </c:pt>
                <c:pt idx="25651">
                  <c:v>8.2865800000000003E-2</c:v>
                </c:pt>
                <c:pt idx="25652">
                  <c:v>8.0820500000000003E-2</c:v>
                </c:pt>
                <c:pt idx="25653">
                  <c:v>7.8835000000000002E-2</c:v>
                </c:pt>
                <c:pt idx="25654">
                  <c:v>7.6911800000000002E-2</c:v>
                </c:pt>
                <c:pt idx="25655">
                  <c:v>7.5052900000000006E-2</c:v>
                </c:pt>
                <c:pt idx="25656">
                  <c:v>7.3258900000000002E-2</c:v>
                </c:pt>
                <c:pt idx="25657">
                  <c:v>7.1530200000000002E-2</c:v>
                </c:pt>
                <c:pt idx="25658">
                  <c:v>6.9867399999999996E-2</c:v>
                </c:pt>
                <c:pt idx="25659">
                  <c:v>6.8271399999999996E-2</c:v>
                </c:pt>
                <c:pt idx="25660">
                  <c:v>6.6743499999999997E-2</c:v>
                </c:pt>
                <c:pt idx="25661">
                  <c:v>6.5284400000000006E-2</c:v>
                </c:pt>
                <c:pt idx="25662">
                  <c:v>6.3894999999999993E-2</c:v>
                </c:pt>
                <c:pt idx="25663">
                  <c:v>6.2575500000000006E-2</c:v>
                </c:pt>
                <c:pt idx="25664">
                  <c:v>6.1326199999999997E-2</c:v>
                </c:pt>
                <c:pt idx="25665">
                  <c:v>6.0147600000000002E-2</c:v>
                </c:pt>
                <c:pt idx="25666">
                  <c:v>5.9039099999999997E-2</c:v>
                </c:pt>
                <c:pt idx="25667">
                  <c:v>5.8000299999999998E-2</c:v>
                </c:pt>
                <c:pt idx="25668">
                  <c:v>5.7031100000000001E-2</c:v>
                </c:pt>
                <c:pt idx="25669">
                  <c:v>5.6131500000000001E-2</c:v>
                </c:pt>
                <c:pt idx="25670">
                  <c:v>5.5301000000000003E-2</c:v>
                </c:pt>
                <c:pt idx="25671">
                  <c:v>5.4539400000000002E-2</c:v>
                </c:pt>
                <c:pt idx="25672">
                  <c:v>5.38468E-2</c:v>
                </c:pt>
                <c:pt idx="25673">
                  <c:v>5.3223300000000001E-2</c:v>
                </c:pt>
                <c:pt idx="25674">
                  <c:v>5.2668600000000003E-2</c:v>
                </c:pt>
                <c:pt idx="25675">
                  <c:v>5.2182100000000002E-2</c:v>
                </c:pt>
                <c:pt idx="25676">
                  <c:v>5.1763099999999999E-2</c:v>
                </c:pt>
                <c:pt idx="25677">
                  <c:v>5.1410400000000002E-2</c:v>
                </c:pt>
                <c:pt idx="25678">
                  <c:v>5.1123300000000003E-2</c:v>
                </c:pt>
                <c:pt idx="25679">
                  <c:v>5.0900899999999999E-2</c:v>
                </c:pt>
                <c:pt idx="25680">
                  <c:v>5.0742200000000001E-2</c:v>
                </c:pt>
                <c:pt idx="25681">
                  <c:v>5.0645500000000003E-2</c:v>
                </c:pt>
                <c:pt idx="25682">
                  <c:v>5.0609099999999997E-2</c:v>
                </c:pt>
                <c:pt idx="25683">
                  <c:v>5.0630799999999997E-2</c:v>
                </c:pt>
                <c:pt idx="25684">
                  <c:v>5.0708400000000001E-2</c:v>
                </c:pt>
                <c:pt idx="25685">
                  <c:v>5.0839500000000003E-2</c:v>
                </c:pt>
                <c:pt idx="25686">
                  <c:v>5.1022699999999997E-2</c:v>
                </c:pt>
                <c:pt idx="25687">
                  <c:v>5.1256900000000001E-2</c:v>
                </c:pt>
                <c:pt idx="25688">
                  <c:v>5.1541200000000002E-2</c:v>
                </c:pt>
                <c:pt idx="25689">
                  <c:v>5.1873900000000001E-2</c:v>
                </c:pt>
                <c:pt idx="25690">
                  <c:v>5.22532E-2</c:v>
                </c:pt>
                <c:pt idx="25691">
                  <c:v>5.2676899999999999E-2</c:v>
                </c:pt>
                <c:pt idx="25692">
                  <c:v>5.3142399999999999E-2</c:v>
                </c:pt>
                <c:pt idx="25693">
                  <c:v>5.3646399999999997E-2</c:v>
                </c:pt>
                <c:pt idx="25694">
                  <c:v>5.4185799999999999E-2</c:v>
                </c:pt>
                <c:pt idx="25695">
                  <c:v>5.4758000000000001E-2</c:v>
                </c:pt>
                <c:pt idx="25696">
                  <c:v>5.5360399999999997E-2</c:v>
                </c:pt>
                <c:pt idx="25697">
                  <c:v>5.5991600000000002E-2</c:v>
                </c:pt>
                <c:pt idx="25698">
                  <c:v>5.6650300000000001E-2</c:v>
                </c:pt>
                <c:pt idx="25699">
                  <c:v>5.7334799999999998E-2</c:v>
                </c:pt>
                <c:pt idx="25700">
                  <c:v>5.8041700000000002E-2</c:v>
                </c:pt>
                <c:pt idx="25701">
                  <c:v>5.8766899999999997E-2</c:v>
                </c:pt>
                <c:pt idx="25702">
                  <c:v>5.9507200000000003E-2</c:v>
                </c:pt>
                <c:pt idx="25703">
                  <c:v>6.0260899999999999E-2</c:v>
                </c:pt>
                <c:pt idx="25704">
                  <c:v>6.1027100000000001E-2</c:v>
                </c:pt>
                <c:pt idx="25705">
                  <c:v>6.1804199999999997E-2</c:v>
                </c:pt>
                <c:pt idx="25706">
                  <c:v>6.2591099999999997E-2</c:v>
                </c:pt>
                <c:pt idx="25707">
                  <c:v>6.3386899999999996E-2</c:v>
                </c:pt>
                <c:pt idx="25708">
                  <c:v>6.4188700000000001E-2</c:v>
                </c:pt>
                <c:pt idx="25709">
                  <c:v>6.4991900000000005E-2</c:v>
                </c:pt>
                <c:pt idx="25710">
                  <c:v>6.5793299999999999E-2</c:v>
                </c:pt>
                <c:pt idx="25711">
                  <c:v>6.6592499999999999E-2</c:v>
                </c:pt>
                <c:pt idx="25712">
                  <c:v>6.7389400000000002E-2</c:v>
                </c:pt>
                <c:pt idx="25713">
                  <c:v>6.8182499999999993E-2</c:v>
                </c:pt>
                <c:pt idx="25714">
                  <c:v>6.8968399999999999E-2</c:v>
                </c:pt>
                <c:pt idx="25715">
                  <c:v>6.9744100000000003E-2</c:v>
                </c:pt>
                <c:pt idx="25716">
                  <c:v>7.0508000000000001E-2</c:v>
                </c:pt>
                <c:pt idx="25717">
                  <c:v>7.1258299999999997E-2</c:v>
                </c:pt>
                <c:pt idx="25718">
                  <c:v>7.1992200000000006E-2</c:v>
                </c:pt>
                <c:pt idx="25719">
                  <c:v>7.2707400000000005E-2</c:v>
                </c:pt>
                <c:pt idx="25720">
                  <c:v>7.3402499999999996E-2</c:v>
                </c:pt>
                <c:pt idx="25721">
                  <c:v>7.4076699999999995E-2</c:v>
                </c:pt>
                <c:pt idx="25722">
                  <c:v>7.4729699999999996E-2</c:v>
                </c:pt>
                <c:pt idx="25723">
                  <c:v>7.5360800000000006E-2</c:v>
                </c:pt>
                <c:pt idx="25724">
                  <c:v>7.5968599999999997E-2</c:v>
                </c:pt>
                <c:pt idx="25725">
                  <c:v>7.6552099999999998E-2</c:v>
                </c:pt>
                <c:pt idx="25726">
                  <c:v>7.7110499999999998E-2</c:v>
                </c:pt>
                <c:pt idx="25727">
                  <c:v>7.7642500000000003E-2</c:v>
                </c:pt>
                <c:pt idx="25728">
                  <c:v>7.8145800000000001E-2</c:v>
                </c:pt>
                <c:pt idx="25729">
                  <c:v>7.8618599999999997E-2</c:v>
                </c:pt>
                <c:pt idx="25730">
                  <c:v>7.9059599999999994E-2</c:v>
                </c:pt>
                <c:pt idx="25731">
                  <c:v>7.9467599999999999E-2</c:v>
                </c:pt>
                <c:pt idx="25732">
                  <c:v>7.9842200000000002E-2</c:v>
                </c:pt>
                <c:pt idx="25733">
                  <c:v>8.0183599999999994E-2</c:v>
                </c:pt>
                <c:pt idx="25734">
                  <c:v>8.0491599999999996E-2</c:v>
                </c:pt>
                <c:pt idx="25735">
                  <c:v>8.0766199999999996E-2</c:v>
                </c:pt>
                <c:pt idx="25736">
                  <c:v>8.1007499999999996E-2</c:v>
                </c:pt>
                <c:pt idx="25737">
                  <c:v>8.1216099999999999E-2</c:v>
                </c:pt>
                <c:pt idx="25738">
                  <c:v>8.1392099999999995E-2</c:v>
                </c:pt>
                <c:pt idx="25739">
                  <c:v>8.1535399999999994E-2</c:v>
                </c:pt>
                <c:pt idx="25740">
                  <c:v>8.1645499999999996E-2</c:v>
                </c:pt>
                <c:pt idx="25741">
                  <c:v>8.1722400000000001E-2</c:v>
                </c:pt>
                <c:pt idx="25742">
                  <c:v>8.1766599999999995E-2</c:v>
                </c:pt>
                <c:pt idx="25743">
                  <c:v>8.1778500000000004E-2</c:v>
                </c:pt>
                <c:pt idx="25744">
                  <c:v>8.1757800000000005E-2</c:v>
                </c:pt>
                <c:pt idx="25745">
                  <c:v>8.1703899999999996E-2</c:v>
                </c:pt>
                <c:pt idx="25746">
                  <c:v>8.16162E-2</c:v>
                </c:pt>
                <c:pt idx="25747">
                  <c:v>8.1494800000000006E-2</c:v>
                </c:pt>
                <c:pt idx="25748">
                  <c:v>8.1339900000000007E-2</c:v>
                </c:pt>
                <c:pt idx="25749">
                  <c:v>8.11524E-2</c:v>
                </c:pt>
                <c:pt idx="25750">
                  <c:v>8.0933599999999994E-2</c:v>
                </c:pt>
                <c:pt idx="25751">
                  <c:v>8.0684599999999995E-2</c:v>
                </c:pt>
                <c:pt idx="25752">
                  <c:v>8.0405900000000002E-2</c:v>
                </c:pt>
                <c:pt idx="25753">
                  <c:v>8.0098000000000003E-2</c:v>
                </c:pt>
                <c:pt idx="25754">
                  <c:v>7.9762200000000005E-2</c:v>
                </c:pt>
                <c:pt idx="25755">
                  <c:v>7.9399999999999998E-2</c:v>
                </c:pt>
                <c:pt idx="25756">
                  <c:v>7.9012600000000002E-2</c:v>
                </c:pt>
                <c:pt idx="25757">
                  <c:v>7.8600600000000007E-2</c:v>
                </c:pt>
                <c:pt idx="25758">
                  <c:v>7.8164399999999995E-2</c:v>
                </c:pt>
                <c:pt idx="25759">
                  <c:v>7.7705300000000005E-2</c:v>
                </c:pt>
                <c:pt idx="25760">
                  <c:v>7.7225799999999997E-2</c:v>
                </c:pt>
                <c:pt idx="25761">
                  <c:v>7.6727500000000004E-2</c:v>
                </c:pt>
                <c:pt idx="25762">
                  <c:v>7.6211200000000007E-2</c:v>
                </c:pt>
                <c:pt idx="25763">
                  <c:v>7.5677900000000006E-2</c:v>
                </c:pt>
                <c:pt idx="25764">
                  <c:v>7.5129699999999994E-2</c:v>
                </c:pt>
                <c:pt idx="25765">
                  <c:v>7.4568099999999998E-2</c:v>
                </c:pt>
                <c:pt idx="25766">
                  <c:v>7.3994199999999996E-2</c:v>
                </c:pt>
                <c:pt idx="25767">
                  <c:v>7.3409500000000003E-2</c:v>
                </c:pt>
                <c:pt idx="25768">
                  <c:v>7.2815699999999997E-2</c:v>
                </c:pt>
                <c:pt idx="25769">
                  <c:v>7.2214200000000006E-2</c:v>
                </c:pt>
                <c:pt idx="25770">
                  <c:v>7.1607599999999993E-2</c:v>
                </c:pt>
                <c:pt idx="25771">
                  <c:v>7.0994799999999997E-2</c:v>
                </c:pt>
                <c:pt idx="25772">
                  <c:v>7.0367399999999997E-2</c:v>
                </c:pt>
                <c:pt idx="25773">
                  <c:v>6.9726999999999997E-2</c:v>
                </c:pt>
                <c:pt idx="25774">
                  <c:v>6.90862E-2</c:v>
                </c:pt>
                <c:pt idx="25775">
                  <c:v>6.8447099999999997E-2</c:v>
                </c:pt>
                <c:pt idx="25776">
                  <c:v>6.7805599999999994E-2</c:v>
                </c:pt>
                <c:pt idx="25777">
                  <c:v>6.7164100000000004E-2</c:v>
                </c:pt>
                <c:pt idx="25778">
                  <c:v>6.6526199999999994E-2</c:v>
                </c:pt>
                <c:pt idx="25779">
                  <c:v>6.5893199999999999E-2</c:v>
                </c:pt>
                <c:pt idx="25780">
                  <c:v>6.5265199999999995E-2</c:v>
                </c:pt>
                <c:pt idx="25781">
                  <c:v>6.4642400000000003E-2</c:v>
                </c:pt>
                <c:pt idx="25782">
                  <c:v>6.4025100000000001E-2</c:v>
                </c:pt>
                <c:pt idx="25783">
                  <c:v>6.3414399999999996E-2</c:v>
                </c:pt>
                <c:pt idx="25784">
                  <c:v>6.2811599999999995E-2</c:v>
                </c:pt>
                <c:pt idx="25785">
                  <c:v>6.2218500000000003E-2</c:v>
                </c:pt>
                <c:pt idx="25786">
                  <c:v>6.16366E-2</c:v>
                </c:pt>
                <c:pt idx="25787">
                  <c:v>6.1067200000000002E-2</c:v>
                </c:pt>
                <c:pt idx="25788">
                  <c:v>6.0511500000000003E-2</c:v>
                </c:pt>
                <c:pt idx="25789">
                  <c:v>5.9970599999999999E-2</c:v>
                </c:pt>
                <c:pt idx="25790">
                  <c:v>5.9446400000000003E-2</c:v>
                </c:pt>
                <c:pt idx="25791">
                  <c:v>5.8940300000000001E-2</c:v>
                </c:pt>
                <c:pt idx="25792">
                  <c:v>5.8453600000000001E-2</c:v>
                </c:pt>
                <c:pt idx="25793">
                  <c:v>5.7986700000000002E-2</c:v>
                </c:pt>
                <c:pt idx="25794">
                  <c:v>5.7540000000000001E-2</c:v>
                </c:pt>
                <c:pt idx="25795">
                  <c:v>5.7114199999999997E-2</c:v>
                </c:pt>
                <c:pt idx="25796">
                  <c:v>5.6709599999999999E-2</c:v>
                </c:pt>
                <c:pt idx="25797">
                  <c:v>5.6326099999999997E-2</c:v>
                </c:pt>
                <c:pt idx="25798">
                  <c:v>5.5963600000000002E-2</c:v>
                </c:pt>
                <c:pt idx="25799">
                  <c:v>5.5622499999999998E-2</c:v>
                </c:pt>
                <c:pt idx="25800">
                  <c:v>5.5302700000000003E-2</c:v>
                </c:pt>
                <c:pt idx="25801">
                  <c:v>5.50029E-2</c:v>
                </c:pt>
                <c:pt idx="25802">
                  <c:v>5.4722800000000002E-2</c:v>
                </c:pt>
                <c:pt idx="25803">
                  <c:v>5.44626E-2</c:v>
                </c:pt>
                <c:pt idx="25804">
                  <c:v>5.42225E-2</c:v>
                </c:pt>
                <c:pt idx="25805">
                  <c:v>5.4002500000000002E-2</c:v>
                </c:pt>
                <c:pt idx="25806">
                  <c:v>5.3802099999999999E-2</c:v>
                </c:pt>
                <c:pt idx="25807">
                  <c:v>5.36214E-2</c:v>
                </c:pt>
                <c:pt idx="25808">
                  <c:v>5.3461000000000002E-2</c:v>
                </c:pt>
                <c:pt idx="25809">
                  <c:v>5.3321300000000002E-2</c:v>
                </c:pt>
                <c:pt idx="25810">
                  <c:v>5.3202600000000003E-2</c:v>
                </c:pt>
                <c:pt idx="25811">
                  <c:v>5.3104499999999999E-2</c:v>
                </c:pt>
                <c:pt idx="25812">
                  <c:v>5.3026499999999997E-2</c:v>
                </c:pt>
                <c:pt idx="25813">
                  <c:v>5.29682E-2</c:v>
                </c:pt>
                <c:pt idx="25814">
                  <c:v>5.2928900000000001E-2</c:v>
                </c:pt>
                <c:pt idx="25815">
                  <c:v>5.2907900000000001E-2</c:v>
                </c:pt>
                <c:pt idx="25816">
                  <c:v>5.2904100000000003E-2</c:v>
                </c:pt>
                <c:pt idx="25817">
                  <c:v>5.2916299999999999E-2</c:v>
                </c:pt>
                <c:pt idx="25818">
                  <c:v>5.2943200000000003E-2</c:v>
                </c:pt>
                <c:pt idx="25819">
                  <c:v>5.2983299999999997E-2</c:v>
                </c:pt>
                <c:pt idx="25820">
                  <c:v>5.3034999999999999E-2</c:v>
                </c:pt>
                <c:pt idx="25821">
                  <c:v>5.3096699999999997E-2</c:v>
                </c:pt>
                <c:pt idx="25822">
                  <c:v>5.3167300000000001E-2</c:v>
                </c:pt>
                <c:pt idx="25823">
                  <c:v>5.3246000000000002E-2</c:v>
                </c:pt>
                <c:pt idx="25824">
                  <c:v>5.33321E-2</c:v>
                </c:pt>
                <c:pt idx="25825">
                  <c:v>5.3425599999999997E-2</c:v>
                </c:pt>
                <c:pt idx="25826">
                  <c:v>5.3525999999999997E-2</c:v>
                </c:pt>
                <c:pt idx="25827">
                  <c:v>5.36325E-2</c:v>
                </c:pt>
                <c:pt idx="25828">
                  <c:v>5.3744100000000003E-2</c:v>
                </c:pt>
                <c:pt idx="25829">
                  <c:v>5.3860100000000001E-2</c:v>
                </c:pt>
                <c:pt idx="25830">
                  <c:v>5.3979600000000003E-2</c:v>
                </c:pt>
                <c:pt idx="25831">
                  <c:v>5.4100700000000002E-2</c:v>
                </c:pt>
                <c:pt idx="25832">
                  <c:v>5.4221600000000002E-2</c:v>
                </c:pt>
                <c:pt idx="25833">
                  <c:v>5.4341E-2</c:v>
                </c:pt>
                <c:pt idx="25834">
                  <c:v>5.44585E-2</c:v>
                </c:pt>
                <c:pt idx="25835">
                  <c:v>5.4573299999999998E-2</c:v>
                </c:pt>
                <c:pt idx="25836">
                  <c:v>5.46846E-2</c:v>
                </c:pt>
                <c:pt idx="25837">
                  <c:v>5.4791699999999999E-2</c:v>
                </c:pt>
                <c:pt idx="25838">
                  <c:v>5.4892900000000001E-2</c:v>
                </c:pt>
                <c:pt idx="25839">
                  <c:v>5.4985800000000001E-2</c:v>
                </c:pt>
                <c:pt idx="25840">
                  <c:v>5.5068800000000001E-2</c:v>
                </c:pt>
                <c:pt idx="25841">
                  <c:v>5.5140700000000001E-2</c:v>
                </c:pt>
                <c:pt idx="25842">
                  <c:v>5.5199999999999999E-2</c:v>
                </c:pt>
                <c:pt idx="25843">
                  <c:v>5.5245500000000003E-2</c:v>
                </c:pt>
                <c:pt idx="25844">
                  <c:v>5.5276899999999997E-2</c:v>
                </c:pt>
                <c:pt idx="25845">
                  <c:v>5.5293200000000001E-2</c:v>
                </c:pt>
                <c:pt idx="25846">
                  <c:v>5.5291300000000002E-2</c:v>
                </c:pt>
                <c:pt idx="25847">
                  <c:v>5.5268699999999997E-2</c:v>
                </c:pt>
                <c:pt idx="25848">
                  <c:v>5.5224700000000002E-2</c:v>
                </c:pt>
                <c:pt idx="25849">
                  <c:v>5.5159800000000002E-2</c:v>
                </c:pt>
                <c:pt idx="25850">
                  <c:v>5.5074499999999998E-2</c:v>
                </c:pt>
                <c:pt idx="25851">
                  <c:v>5.4969299999999999E-2</c:v>
                </c:pt>
                <c:pt idx="25852">
                  <c:v>5.4843599999999999E-2</c:v>
                </c:pt>
                <c:pt idx="25853">
                  <c:v>5.4694600000000003E-2</c:v>
                </c:pt>
                <c:pt idx="25854">
                  <c:v>5.4519100000000001E-2</c:v>
                </c:pt>
                <c:pt idx="25855">
                  <c:v>5.43154E-2</c:v>
                </c:pt>
                <c:pt idx="25856">
                  <c:v>5.4083399999999997E-2</c:v>
                </c:pt>
                <c:pt idx="25857">
                  <c:v>5.3822700000000001E-2</c:v>
                </c:pt>
                <c:pt idx="25858">
                  <c:v>5.35331E-2</c:v>
                </c:pt>
                <c:pt idx="25859">
                  <c:v>5.3215699999999998E-2</c:v>
                </c:pt>
                <c:pt idx="25860">
                  <c:v>5.2872099999999998E-2</c:v>
                </c:pt>
                <c:pt idx="25861">
                  <c:v>5.2502800000000002E-2</c:v>
                </c:pt>
                <c:pt idx="25862">
                  <c:v>5.2106199999999998E-2</c:v>
                </c:pt>
                <c:pt idx="25863">
                  <c:v>5.1680799999999999E-2</c:v>
                </c:pt>
                <c:pt idx="25864">
                  <c:v>5.1226300000000002E-2</c:v>
                </c:pt>
                <c:pt idx="25865">
                  <c:v>5.0742500000000003E-2</c:v>
                </c:pt>
                <c:pt idx="25866">
                  <c:v>5.0228500000000002E-2</c:v>
                </c:pt>
                <c:pt idx="25867">
                  <c:v>4.9683400000000003E-2</c:v>
                </c:pt>
                <c:pt idx="25868">
                  <c:v>4.9106499999999997E-2</c:v>
                </c:pt>
                <c:pt idx="25869">
                  <c:v>4.8497600000000002E-2</c:v>
                </c:pt>
                <c:pt idx="25870">
                  <c:v>4.7857799999999999E-2</c:v>
                </c:pt>
                <c:pt idx="25871">
                  <c:v>4.7188000000000001E-2</c:v>
                </c:pt>
                <c:pt idx="25872">
                  <c:v>4.6488799999999997E-2</c:v>
                </c:pt>
                <c:pt idx="25873">
                  <c:v>4.5761200000000002E-2</c:v>
                </c:pt>
                <c:pt idx="25874">
                  <c:v>4.5006499999999998E-2</c:v>
                </c:pt>
                <c:pt idx="25875">
                  <c:v>4.4224800000000002E-2</c:v>
                </c:pt>
                <c:pt idx="25876">
                  <c:v>4.3414399999999999E-2</c:v>
                </c:pt>
                <c:pt idx="25877">
                  <c:v>4.2574399999999998E-2</c:v>
                </c:pt>
                <c:pt idx="25878">
                  <c:v>4.1705899999999997E-2</c:v>
                </c:pt>
                <c:pt idx="25879">
                  <c:v>4.0810600000000002E-2</c:v>
                </c:pt>
                <c:pt idx="25880">
                  <c:v>3.9890399999999999E-2</c:v>
                </c:pt>
                <c:pt idx="25881">
                  <c:v>3.8946300000000003E-2</c:v>
                </c:pt>
                <c:pt idx="25882">
                  <c:v>3.79788E-2</c:v>
                </c:pt>
                <c:pt idx="25883">
                  <c:v>3.6988699999999999E-2</c:v>
                </c:pt>
                <c:pt idx="25884">
                  <c:v>3.5978099999999999E-2</c:v>
                </c:pt>
                <c:pt idx="25885">
                  <c:v>3.4948600000000003E-2</c:v>
                </c:pt>
                <c:pt idx="25886">
                  <c:v>3.3899800000000001E-2</c:v>
                </c:pt>
                <c:pt idx="25887">
                  <c:v>3.28303E-2</c:v>
                </c:pt>
                <c:pt idx="25888">
                  <c:v>3.1739700000000003E-2</c:v>
                </c:pt>
                <c:pt idx="25889">
                  <c:v>3.0628599999999999E-2</c:v>
                </c:pt>
                <c:pt idx="25890">
                  <c:v>2.9497800000000001E-2</c:v>
                </c:pt>
                <c:pt idx="25891">
                  <c:v>2.8347399999999998E-2</c:v>
                </c:pt>
                <c:pt idx="25892">
                  <c:v>2.7178600000000001E-2</c:v>
                </c:pt>
                <c:pt idx="25893">
                  <c:v>2.5992999999999999E-2</c:v>
                </c:pt>
                <c:pt idx="25894">
                  <c:v>2.47923E-2</c:v>
                </c:pt>
                <c:pt idx="25895">
                  <c:v>2.3578000000000002E-2</c:v>
                </c:pt>
                <c:pt idx="25896">
                  <c:v>2.2350700000000001E-2</c:v>
                </c:pt>
                <c:pt idx="25897">
                  <c:v>2.1111100000000001E-2</c:v>
                </c:pt>
                <c:pt idx="25898">
                  <c:v>1.9860300000000001E-2</c:v>
                </c:pt>
                <c:pt idx="25899">
                  <c:v>1.8599899999999999E-2</c:v>
                </c:pt>
                <c:pt idx="25900">
                  <c:v>1.7332E-2</c:v>
                </c:pt>
                <c:pt idx="25901">
                  <c:v>1.6059199999999999E-2</c:v>
                </c:pt>
                <c:pt idx="25902">
                  <c:v>1.4783599999999999E-2</c:v>
                </c:pt>
                <c:pt idx="25903">
                  <c:v>1.35072E-2</c:v>
                </c:pt>
                <c:pt idx="25904">
                  <c:v>1.2230599999999999E-2</c:v>
                </c:pt>
                <c:pt idx="25905">
                  <c:v>1.09535E-2</c:v>
                </c:pt>
                <c:pt idx="25906" formatCode="0.00E+00">
                  <c:v>9.6756700000000008E-3</c:v>
                </c:pt>
                <c:pt idx="25907" formatCode="0.00E+00">
                  <c:v>8.3973599999999995E-3</c:v>
                </c:pt>
                <c:pt idx="25908" formatCode="0.00E+00">
                  <c:v>7.1199399999999999E-3</c:v>
                </c:pt>
                <c:pt idx="25909" formatCode="0.00E+00">
                  <c:v>5.8457300000000004E-3</c:v>
                </c:pt>
                <c:pt idx="25910" formatCode="0.00E+00">
                  <c:v>4.5770799999999999E-3</c:v>
                </c:pt>
                <c:pt idx="25911" formatCode="0.00E+00">
                  <c:v>3.31672E-3</c:v>
                </c:pt>
                <c:pt idx="25912" formatCode="0.00E+00">
                  <c:v>2.0686799999999998E-3</c:v>
                </c:pt>
                <c:pt idx="25913" formatCode="0.00E+00">
                  <c:v>8.3611799999999995E-4</c:v>
                </c:pt>
                <c:pt idx="25914" formatCode="0.00E+00">
                  <c:v>-3.79923E-4</c:v>
                </c:pt>
                <c:pt idx="25915" formatCode="0.00E+00">
                  <c:v>-1.57815E-3</c:v>
                </c:pt>
                <c:pt idx="25916" formatCode="0.00E+00">
                  <c:v>-2.7565699999999999E-3</c:v>
                </c:pt>
                <c:pt idx="25917" formatCode="0.00E+00">
                  <c:v>-3.9146900000000002E-3</c:v>
                </c:pt>
                <c:pt idx="25918" formatCode="0.00E+00">
                  <c:v>-5.0528700000000001E-3</c:v>
                </c:pt>
                <c:pt idx="25919" formatCode="0.00E+00">
                  <c:v>-6.1706E-3</c:v>
                </c:pt>
                <c:pt idx="25920" formatCode="0.00E+00">
                  <c:v>-7.2679800000000003E-3</c:v>
                </c:pt>
                <c:pt idx="25921" formatCode="0.00E+00">
                  <c:v>-8.3472900000000003E-3</c:v>
                </c:pt>
                <c:pt idx="25922" formatCode="0.00E+00">
                  <c:v>-9.4099000000000006E-3</c:v>
                </c:pt>
                <c:pt idx="25923">
                  <c:v>-1.04546E-2</c:v>
                </c:pt>
                <c:pt idx="25924">
                  <c:v>-1.1480300000000001E-2</c:v>
                </c:pt>
                <c:pt idx="25925">
                  <c:v>-1.2485100000000001E-2</c:v>
                </c:pt>
                <c:pt idx="25926">
                  <c:v>-1.3462E-2</c:v>
                </c:pt>
                <c:pt idx="25927">
                  <c:v>-1.4404200000000001E-2</c:v>
                </c:pt>
                <c:pt idx="25928">
                  <c:v>-1.53122E-2</c:v>
                </c:pt>
                <c:pt idx="25929">
                  <c:v>-1.61893E-2</c:v>
                </c:pt>
                <c:pt idx="25930">
                  <c:v>-1.70364E-2</c:v>
                </c:pt>
                <c:pt idx="25931">
                  <c:v>-1.78532E-2</c:v>
                </c:pt>
                <c:pt idx="25932">
                  <c:v>-1.86406E-2</c:v>
                </c:pt>
                <c:pt idx="25933">
                  <c:v>-1.9399900000000001E-2</c:v>
                </c:pt>
                <c:pt idx="25934">
                  <c:v>-2.0131900000000001E-2</c:v>
                </c:pt>
                <c:pt idx="25935">
                  <c:v>-2.08366E-2</c:v>
                </c:pt>
                <c:pt idx="25936">
                  <c:v>-2.1514499999999999E-2</c:v>
                </c:pt>
                <c:pt idx="25937">
                  <c:v>-2.2164799999999998E-2</c:v>
                </c:pt>
                <c:pt idx="25938">
                  <c:v>-2.2786000000000001E-2</c:v>
                </c:pt>
                <c:pt idx="25939">
                  <c:v>-2.3376000000000001E-2</c:v>
                </c:pt>
                <c:pt idx="25940">
                  <c:v>-2.3933099999999999E-2</c:v>
                </c:pt>
                <c:pt idx="25941">
                  <c:v>-2.4457799999999998E-2</c:v>
                </c:pt>
                <c:pt idx="25942">
                  <c:v>-2.4952100000000001E-2</c:v>
                </c:pt>
                <c:pt idx="25943">
                  <c:v>-2.5417499999999999E-2</c:v>
                </c:pt>
                <c:pt idx="25944">
                  <c:v>-2.5856400000000002E-2</c:v>
                </c:pt>
                <c:pt idx="25945">
                  <c:v>-2.6270999999999999E-2</c:v>
                </c:pt>
                <c:pt idx="25946">
                  <c:v>-2.6661299999999999E-2</c:v>
                </c:pt>
                <c:pt idx="25947">
                  <c:v>-2.70262E-2</c:v>
                </c:pt>
                <c:pt idx="25948">
                  <c:v>-2.7365500000000001E-2</c:v>
                </c:pt>
                <c:pt idx="25949">
                  <c:v>-2.76788E-2</c:v>
                </c:pt>
                <c:pt idx="25950">
                  <c:v>-2.79645E-2</c:v>
                </c:pt>
                <c:pt idx="25951">
                  <c:v>-2.8219999999999999E-2</c:v>
                </c:pt>
                <c:pt idx="25952">
                  <c:v>-2.8444299999999999E-2</c:v>
                </c:pt>
                <c:pt idx="25953">
                  <c:v>-2.8637800000000001E-2</c:v>
                </c:pt>
                <c:pt idx="25954">
                  <c:v>-2.8801299999999998E-2</c:v>
                </c:pt>
                <c:pt idx="25955">
                  <c:v>-2.8936900000000002E-2</c:v>
                </c:pt>
                <c:pt idx="25956">
                  <c:v>-2.90487E-2</c:v>
                </c:pt>
                <c:pt idx="25957">
                  <c:v>-2.9141E-2</c:v>
                </c:pt>
                <c:pt idx="25958">
                  <c:v>-2.9217099999999999E-2</c:v>
                </c:pt>
                <c:pt idx="25959">
                  <c:v>-2.9279800000000002E-2</c:v>
                </c:pt>
                <c:pt idx="25960">
                  <c:v>-2.93309E-2</c:v>
                </c:pt>
                <c:pt idx="25961">
                  <c:v>-2.9371100000000001E-2</c:v>
                </c:pt>
                <c:pt idx="25962">
                  <c:v>-2.9400900000000001E-2</c:v>
                </c:pt>
                <c:pt idx="25963">
                  <c:v>-2.9422299999999998E-2</c:v>
                </c:pt>
                <c:pt idx="25964">
                  <c:v>-2.9438800000000001E-2</c:v>
                </c:pt>
                <c:pt idx="25965">
                  <c:v>-2.9453699999999999E-2</c:v>
                </c:pt>
                <c:pt idx="25966">
                  <c:v>-2.9465999999999999E-2</c:v>
                </c:pt>
                <c:pt idx="25967">
                  <c:v>-2.9470199999999998E-2</c:v>
                </c:pt>
                <c:pt idx="25968">
                  <c:v>-2.9461399999999999E-2</c:v>
                </c:pt>
                <c:pt idx="25969">
                  <c:v>-2.94396E-2</c:v>
                </c:pt>
                <c:pt idx="25970">
                  <c:v>-2.9407200000000001E-2</c:v>
                </c:pt>
                <c:pt idx="25971">
                  <c:v>-2.9365599999999999E-2</c:v>
                </c:pt>
                <c:pt idx="25972">
                  <c:v>-2.9317599999999999E-2</c:v>
                </c:pt>
                <c:pt idx="25973">
                  <c:v>-2.92701E-2</c:v>
                </c:pt>
                <c:pt idx="25974">
                  <c:v>-2.9229600000000001E-2</c:v>
                </c:pt>
                <c:pt idx="25975">
                  <c:v>-2.9196900000000001E-2</c:v>
                </c:pt>
                <c:pt idx="25976">
                  <c:v>-2.91697E-2</c:v>
                </c:pt>
                <c:pt idx="25977">
                  <c:v>-2.9148400000000001E-2</c:v>
                </c:pt>
                <c:pt idx="25978">
                  <c:v>-2.91375E-2</c:v>
                </c:pt>
                <c:pt idx="25979">
                  <c:v>-2.91434E-2</c:v>
                </c:pt>
                <c:pt idx="25980">
                  <c:v>-2.9170499999999999E-2</c:v>
                </c:pt>
                <c:pt idx="25981">
                  <c:v>-2.9219499999999999E-2</c:v>
                </c:pt>
                <c:pt idx="25982">
                  <c:v>-2.92906E-2</c:v>
                </c:pt>
                <c:pt idx="25983">
                  <c:v>-2.9387199999999999E-2</c:v>
                </c:pt>
                <c:pt idx="25984">
                  <c:v>-2.95102E-2</c:v>
                </c:pt>
                <c:pt idx="25985">
                  <c:v>-2.96551E-2</c:v>
                </c:pt>
                <c:pt idx="25986">
                  <c:v>-2.9818299999999999E-2</c:v>
                </c:pt>
                <c:pt idx="25987">
                  <c:v>-3.0000800000000001E-2</c:v>
                </c:pt>
                <c:pt idx="25988">
                  <c:v>-3.0203899999999999E-2</c:v>
                </c:pt>
                <c:pt idx="25989">
                  <c:v>-3.0427200000000001E-2</c:v>
                </c:pt>
                <c:pt idx="25990">
                  <c:v>-3.0669100000000001E-2</c:v>
                </c:pt>
                <c:pt idx="25991">
                  <c:v>-3.0927799999999998E-2</c:v>
                </c:pt>
                <c:pt idx="25992">
                  <c:v>-3.1203999999999999E-2</c:v>
                </c:pt>
                <c:pt idx="25993">
                  <c:v>-3.15041E-2</c:v>
                </c:pt>
                <c:pt idx="25994">
                  <c:v>-3.1836799999999998E-2</c:v>
                </c:pt>
                <c:pt idx="25995">
                  <c:v>-3.2206800000000001E-2</c:v>
                </c:pt>
                <c:pt idx="25996">
                  <c:v>-3.2613799999999998E-2</c:v>
                </c:pt>
                <c:pt idx="25997">
                  <c:v>-3.3058400000000002E-2</c:v>
                </c:pt>
                <c:pt idx="25998">
                  <c:v>-3.3542299999999997E-2</c:v>
                </c:pt>
                <c:pt idx="25999">
                  <c:v>-3.40658E-2</c:v>
                </c:pt>
                <c:pt idx="26000">
                  <c:v>-3.4628300000000001E-2</c:v>
                </c:pt>
                <c:pt idx="26001">
                  <c:v>-3.5229499999999997E-2</c:v>
                </c:pt>
                <c:pt idx="26002">
                  <c:v>-3.5868200000000003E-2</c:v>
                </c:pt>
                <c:pt idx="26003">
                  <c:v>-3.6543100000000002E-2</c:v>
                </c:pt>
                <c:pt idx="26004">
                  <c:v>-3.7253399999999999E-2</c:v>
                </c:pt>
                <c:pt idx="26005">
                  <c:v>-3.7998299999999999E-2</c:v>
                </c:pt>
                <c:pt idx="26006">
                  <c:v>-3.8776100000000001E-2</c:v>
                </c:pt>
                <c:pt idx="26007">
                  <c:v>-3.9588600000000002E-2</c:v>
                </c:pt>
                <c:pt idx="26008">
                  <c:v>-4.0440200000000003E-2</c:v>
                </c:pt>
                <c:pt idx="26009">
                  <c:v>-4.1333099999999998E-2</c:v>
                </c:pt>
                <c:pt idx="26010">
                  <c:v>-4.2267300000000001E-2</c:v>
                </c:pt>
                <c:pt idx="26011">
                  <c:v>-4.3243999999999998E-2</c:v>
                </c:pt>
                <c:pt idx="26012">
                  <c:v>-4.4264699999999997E-2</c:v>
                </c:pt>
                <c:pt idx="26013">
                  <c:v>-4.5326499999999999E-2</c:v>
                </c:pt>
                <c:pt idx="26014">
                  <c:v>-4.6423199999999998E-2</c:v>
                </c:pt>
                <c:pt idx="26015">
                  <c:v>-4.7549099999999997E-2</c:v>
                </c:pt>
                <c:pt idx="26016">
                  <c:v>-4.8703000000000003E-2</c:v>
                </c:pt>
                <c:pt idx="26017">
                  <c:v>-4.9888200000000001E-2</c:v>
                </c:pt>
                <c:pt idx="26018">
                  <c:v>-5.1110200000000001E-2</c:v>
                </c:pt>
                <c:pt idx="26019">
                  <c:v>-5.2370100000000003E-2</c:v>
                </c:pt>
                <c:pt idx="26020">
                  <c:v>-5.3663299999999997E-2</c:v>
                </c:pt>
                <c:pt idx="26021">
                  <c:v>-5.4984400000000003E-2</c:v>
                </c:pt>
                <c:pt idx="26022">
                  <c:v>-5.6332500000000001E-2</c:v>
                </c:pt>
                <c:pt idx="26023">
                  <c:v>-5.7713199999999999E-2</c:v>
                </c:pt>
                <c:pt idx="26024">
                  <c:v>-5.9134199999999998E-2</c:v>
                </c:pt>
                <c:pt idx="26025">
                  <c:v>-6.0598399999999997E-2</c:v>
                </c:pt>
                <c:pt idx="26026">
                  <c:v>-6.21021E-2</c:v>
                </c:pt>
                <c:pt idx="26027">
                  <c:v>-6.3639399999999999E-2</c:v>
                </c:pt>
                <c:pt idx="26028">
                  <c:v>-6.5206100000000003E-2</c:v>
                </c:pt>
                <c:pt idx="26029">
                  <c:v>-6.6798800000000005E-2</c:v>
                </c:pt>
                <c:pt idx="26030">
                  <c:v>-6.8413199999999993E-2</c:v>
                </c:pt>
                <c:pt idx="26031">
                  <c:v>-7.0045899999999994E-2</c:v>
                </c:pt>
                <c:pt idx="26032">
                  <c:v>-7.1697999999999998E-2</c:v>
                </c:pt>
                <c:pt idx="26033">
                  <c:v>-7.3374900000000007E-2</c:v>
                </c:pt>
                <c:pt idx="26034">
                  <c:v>-7.50836E-2</c:v>
                </c:pt>
                <c:pt idx="26035">
                  <c:v>-7.6827599999999996E-2</c:v>
                </c:pt>
                <c:pt idx="26036">
                  <c:v>-7.8604300000000002E-2</c:v>
                </c:pt>
                <c:pt idx="26037">
                  <c:v>-8.0409400000000006E-2</c:v>
                </c:pt>
                <c:pt idx="26038">
                  <c:v>-8.2239400000000004E-2</c:v>
                </c:pt>
                <c:pt idx="26039">
                  <c:v>-8.4089300000000006E-2</c:v>
                </c:pt>
                <c:pt idx="26040">
                  <c:v>-8.5953000000000002E-2</c:v>
                </c:pt>
                <c:pt idx="26041">
                  <c:v>-8.7829299999999999E-2</c:v>
                </c:pt>
                <c:pt idx="26042">
                  <c:v>-8.9720599999999998E-2</c:v>
                </c:pt>
                <c:pt idx="26043">
                  <c:v>-9.1627600000000003E-2</c:v>
                </c:pt>
                <c:pt idx="26044">
                  <c:v>-9.3548400000000004E-2</c:v>
                </c:pt>
                <c:pt idx="26045">
                  <c:v>-9.5481700000000003E-2</c:v>
                </c:pt>
                <c:pt idx="26046">
                  <c:v>-9.7426700000000005E-2</c:v>
                </c:pt>
                <c:pt idx="26047">
                  <c:v>-9.9381200000000003E-2</c:v>
                </c:pt>
                <c:pt idx="26048">
                  <c:v>-0.101343</c:v>
                </c:pt>
                <c:pt idx="26049">
                  <c:v>-0.103312</c:v>
                </c:pt>
                <c:pt idx="26050">
                  <c:v>-0.10528899999999999</c:v>
                </c:pt>
                <c:pt idx="26051">
                  <c:v>-0.10727</c:v>
                </c:pt>
                <c:pt idx="26052">
                  <c:v>-0.109255</c:v>
                </c:pt>
                <c:pt idx="26053">
                  <c:v>-0.11124199999999999</c:v>
                </c:pt>
                <c:pt idx="26054">
                  <c:v>-0.11322699999999999</c:v>
                </c:pt>
                <c:pt idx="26055">
                  <c:v>-0.115202</c:v>
                </c:pt>
                <c:pt idx="26056">
                  <c:v>-0.117162</c:v>
                </c:pt>
                <c:pt idx="26057">
                  <c:v>-0.119105</c:v>
                </c:pt>
                <c:pt idx="26058">
                  <c:v>-0.12103</c:v>
                </c:pt>
                <c:pt idx="26059">
                  <c:v>-0.122934</c:v>
                </c:pt>
                <c:pt idx="26060">
                  <c:v>-0.12481</c:v>
                </c:pt>
                <c:pt idx="26061">
                  <c:v>-0.126661</c:v>
                </c:pt>
                <c:pt idx="26062">
                  <c:v>-0.12849099999999999</c:v>
                </c:pt>
                <c:pt idx="26063">
                  <c:v>-0.130302</c:v>
                </c:pt>
                <c:pt idx="26064">
                  <c:v>-0.13208900000000001</c:v>
                </c:pt>
                <c:pt idx="26065">
                  <c:v>-0.133849</c:v>
                </c:pt>
                <c:pt idx="26066">
                  <c:v>-0.13558200000000001</c:v>
                </c:pt>
                <c:pt idx="26067">
                  <c:v>-0.137293</c:v>
                </c:pt>
                <c:pt idx="26068">
                  <c:v>-0.13897799999999999</c:v>
                </c:pt>
                <c:pt idx="26069">
                  <c:v>-0.14063500000000001</c:v>
                </c:pt>
                <c:pt idx="26070">
                  <c:v>-0.142259</c:v>
                </c:pt>
                <c:pt idx="26071">
                  <c:v>-0.14385100000000001</c:v>
                </c:pt>
                <c:pt idx="26072">
                  <c:v>-0.14540500000000001</c:v>
                </c:pt>
                <c:pt idx="26073">
                  <c:v>-0.14691000000000001</c:v>
                </c:pt>
                <c:pt idx="26074">
                  <c:v>-0.14835599999999999</c:v>
                </c:pt>
                <c:pt idx="26075">
                  <c:v>-0.14974199999999999</c:v>
                </c:pt>
                <c:pt idx="26076">
                  <c:v>-0.15107100000000001</c:v>
                </c:pt>
                <c:pt idx="26077">
                  <c:v>-0.15234700000000001</c:v>
                </c:pt>
                <c:pt idx="26078">
                  <c:v>-0.15357499999999999</c:v>
                </c:pt>
                <c:pt idx="26079">
                  <c:v>-0.154756</c:v>
                </c:pt>
                <c:pt idx="26080">
                  <c:v>-0.15588399999999999</c:v>
                </c:pt>
                <c:pt idx="26081">
                  <c:v>-0.15695300000000001</c:v>
                </c:pt>
                <c:pt idx="26082">
                  <c:v>-0.15796299999999999</c:v>
                </c:pt>
                <c:pt idx="26083">
                  <c:v>-0.15891</c:v>
                </c:pt>
                <c:pt idx="26084">
                  <c:v>-0.15978899999999999</c:v>
                </c:pt>
                <c:pt idx="26085">
                  <c:v>-0.16060099999999999</c:v>
                </c:pt>
                <c:pt idx="26086">
                  <c:v>-0.16134999999999999</c:v>
                </c:pt>
                <c:pt idx="26087">
                  <c:v>-0.16203999999999999</c:v>
                </c:pt>
                <c:pt idx="26088">
                  <c:v>-0.16266900000000001</c:v>
                </c:pt>
                <c:pt idx="26089">
                  <c:v>-0.16323499999999999</c:v>
                </c:pt>
                <c:pt idx="26090">
                  <c:v>-0.16373499999999999</c:v>
                </c:pt>
                <c:pt idx="26091">
                  <c:v>-0.16417200000000001</c:v>
                </c:pt>
                <c:pt idx="26092">
                  <c:v>-0.164545</c:v>
                </c:pt>
                <c:pt idx="26093">
                  <c:v>-0.164853</c:v>
                </c:pt>
                <c:pt idx="26094">
                  <c:v>-0.16508999999999999</c:v>
                </c:pt>
                <c:pt idx="26095">
                  <c:v>-0.16525699999999999</c:v>
                </c:pt>
                <c:pt idx="26096">
                  <c:v>-0.165352</c:v>
                </c:pt>
                <c:pt idx="26097">
                  <c:v>-0.16537499999999999</c:v>
                </c:pt>
                <c:pt idx="26098">
                  <c:v>-0.165326</c:v>
                </c:pt>
                <c:pt idx="26099">
                  <c:v>-0.16520799999999999</c:v>
                </c:pt>
                <c:pt idx="26100">
                  <c:v>-0.165023</c:v>
                </c:pt>
                <c:pt idx="26101">
                  <c:v>-0.164769</c:v>
                </c:pt>
                <c:pt idx="26102">
                  <c:v>-0.164437</c:v>
                </c:pt>
                <c:pt idx="26103">
                  <c:v>-0.164023</c:v>
                </c:pt>
                <c:pt idx="26104">
                  <c:v>-0.16353100000000001</c:v>
                </c:pt>
                <c:pt idx="26105">
                  <c:v>-0.162971</c:v>
                </c:pt>
                <c:pt idx="26106">
                  <c:v>-0.16234199999999999</c:v>
                </c:pt>
                <c:pt idx="26107">
                  <c:v>-0.161634</c:v>
                </c:pt>
                <c:pt idx="26108">
                  <c:v>-0.16084300000000001</c:v>
                </c:pt>
                <c:pt idx="26109">
                  <c:v>-0.159969</c:v>
                </c:pt>
                <c:pt idx="26110">
                  <c:v>-0.15901799999999999</c:v>
                </c:pt>
                <c:pt idx="26111">
                  <c:v>-0.158002</c:v>
                </c:pt>
                <c:pt idx="26112">
                  <c:v>-0.15693499999999999</c:v>
                </c:pt>
                <c:pt idx="26113">
                  <c:v>-0.15582099999999999</c:v>
                </c:pt>
                <c:pt idx="26114">
                  <c:v>-0.15465799999999999</c:v>
                </c:pt>
                <c:pt idx="26115">
                  <c:v>-0.153446</c:v>
                </c:pt>
                <c:pt idx="26116">
                  <c:v>-0.15218400000000001</c:v>
                </c:pt>
                <c:pt idx="26117">
                  <c:v>-0.15087400000000001</c:v>
                </c:pt>
                <c:pt idx="26118">
                  <c:v>-0.14951400000000001</c:v>
                </c:pt>
                <c:pt idx="26119">
                  <c:v>-0.14810100000000001</c:v>
                </c:pt>
                <c:pt idx="26120">
                  <c:v>-0.14663499999999999</c:v>
                </c:pt>
                <c:pt idx="26121">
                  <c:v>-0.14512700000000001</c:v>
                </c:pt>
                <c:pt idx="26122">
                  <c:v>-0.143594</c:v>
                </c:pt>
                <c:pt idx="26123">
                  <c:v>-0.142045</c:v>
                </c:pt>
                <c:pt idx="26124">
                  <c:v>-0.140484</c:v>
                </c:pt>
                <c:pt idx="26125">
                  <c:v>-0.13892099999999999</c:v>
                </c:pt>
                <c:pt idx="26126">
                  <c:v>-0.13735900000000001</c:v>
                </c:pt>
                <c:pt idx="26127">
                  <c:v>-0.135797</c:v>
                </c:pt>
                <c:pt idx="26128">
                  <c:v>-0.13422799999999999</c:v>
                </c:pt>
                <c:pt idx="26129">
                  <c:v>-0.13265099999999999</c:v>
                </c:pt>
                <c:pt idx="26130">
                  <c:v>-0.13107099999999999</c:v>
                </c:pt>
                <c:pt idx="26131">
                  <c:v>-0.12948599999999999</c:v>
                </c:pt>
                <c:pt idx="26132">
                  <c:v>-0.127891</c:v>
                </c:pt>
                <c:pt idx="26133">
                  <c:v>-0.12628700000000001</c:v>
                </c:pt>
                <c:pt idx="26134">
                  <c:v>-0.124684</c:v>
                </c:pt>
                <c:pt idx="26135">
                  <c:v>-0.123084</c:v>
                </c:pt>
                <c:pt idx="26136">
                  <c:v>-0.121486</c:v>
                </c:pt>
                <c:pt idx="26137">
                  <c:v>-0.11989</c:v>
                </c:pt>
                <c:pt idx="26138">
                  <c:v>-0.118298</c:v>
                </c:pt>
                <c:pt idx="26139">
                  <c:v>-0.116715</c:v>
                </c:pt>
                <c:pt idx="26140">
                  <c:v>-0.115147</c:v>
                </c:pt>
                <c:pt idx="26141">
                  <c:v>-0.113603</c:v>
                </c:pt>
                <c:pt idx="26142">
                  <c:v>-0.11209</c:v>
                </c:pt>
                <c:pt idx="26143">
                  <c:v>-0.11061600000000001</c:v>
                </c:pt>
                <c:pt idx="26144">
                  <c:v>-0.10919</c:v>
                </c:pt>
                <c:pt idx="26145">
                  <c:v>-0.107818</c:v>
                </c:pt>
                <c:pt idx="26146">
                  <c:v>-0.106503</c:v>
                </c:pt>
                <c:pt idx="26147">
                  <c:v>-0.105242</c:v>
                </c:pt>
                <c:pt idx="26148">
                  <c:v>-0.10403</c:v>
                </c:pt>
                <c:pt idx="26149">
                  <c:v>-0.102869</c:v>
                </c:pt>
                <c:pt idx="26150">
                  <c:v>-0.101768</c:v>
                </c:pt>
                <c:pt idx="26151">
                  <c:v>-0.10073600000000001</c:v>
                </c:pt>
                <c:pt idx="26152">
                  <c:v>-9.9780300000000002E-2</c:v>
                </c:pt>
                <c:pt idx="26153">
                  <c:v>-9.8907800000000004E-2</c:v>
                </c:pt>
                <c:pt idx="26154">
                  <c:v>-9.8125000000000004E-2</c:v>
                </c:pt>
                <c:pt idx="26155">
                  <c:v>-9.7434099999999996E-2</c:v>
                </c:pt>
                <c:pt idx="26156">
                  <c:v>-9.6835199999999996E-2</c:v>
                </c:pt>
                <c:pt idx="26157">
                  <c:v>-9.6325999999999995E-2</c:v>
                </c:pt>
                <c:pt idx="26158">
                  <c:v>-9.5902299999999996E-2</c:v>
                </c:pt>
                <c:pt idx="26159">
                  <c:v>-9.5559199999999997E-2</c:v>
                </c:pt>
                <c:pt idx="26160">
                  <c:v>-9.5288899999999996E-2</c:v>
                </c:pt>
                <c:pt idx="26161">
                  <c:v>-9.5084399999999999E-2</c:v>
                </c:pt>
                <c:pt idx="26162">
                  <c:v>-9.49435E-2</c:v>
                </c:pt>
                <c:pt idx="26163">
                  <c:v>-9.4868400000000006E-2</c:v>
                </c:pt>
                <c:pt idx="26164">
                  <c:v>-9.4866300000000001E-2</c:v>
                </c:pt>
                <c:pt idx="26165">
                  <c:v>-9.4951999999999995E-2</c:v>
                </c:pt>
                <c:pt idx="26166">
                  <c:v>-9.5138399999999998E-2</c:v>
                </c:pt>
                <c:pt idx="26167">
                  <c:v>-9.5425399999999994E-2</c:v>
                </c:pt>
                <c:pt idx="26168">
                  <c:v>-9.5803799999999995E-2</c:v>
                </c:pt>
                <c:pt idx="26169">
                  <c:v>-9.6263799999999997E-2</c:v>
                </c:pt>
                <c:pt idx="26170">
                  <c:v>-9.67972E-2</c:v>
                </c:pt>
                <c:pt idx="26171">
                  <c:v>-9.7399700000000006E-2</c:v>
                </c:pt>
                <c:pt idx="26172">
                  <c:v>-9.8069799999999999E-2</c:v>
                </c:pt>
                <c:pt idx="26173">
                  <c:v>-9.8807599999999995E-2</c:v>
                </c:pt>
                <c:pt idx="26174">
                  <c:v>-9.9613699999999999E-2</c:v>
                </c:pt>
                <c:pt idx="26175">
                  <c:v>-0.10048600000000001</c:v>
                </c:pt>
                <c:pt idx="26176">
                  <c:v>-0.101421</c:v>
                </c:pt>
                <c:pt idx="26177">
                  <c:v>-0.10241400000000001</c:v>
                </c:pt>
                <c:pt idx="26178">
                  <c:v>-0.103463</c:v>
                </c:pt>
                <c:pt idx="26179">
                  <c:v>-0.104571</c:v>
                </c:pt>
                <c:pt idx="26180">
                  <c:v>-0.105739</c:v>
                </c:pt>
                <c:pt idx="26181">
                  <c:v>-0.106971</c:v>
                </c:pt>
                <c:pt idx="26182">
                  <c:v>-0.108269</c:v>
                </c:pt>
                <c:pt idx="26183">
                  <c:v>-0.109635</c:v>
                </c:pt>
                <c:pt idx="26184">
                  <c:v>-0.111078</c:v>
                </c:pt>
                <c:pt idx="26185">
                  <c:v>-0.112604</c:v>
                </c:pt>
                <c:pt idx="26186">
                  <c:v>-0.114207</c:v>
                </c:pt>
                <c:pt idx="26187">
                  <c:v>-0.115886</c:v>
                </c:pt>
                <c:pt idx="26188">
                  <c:v>-0.117648</c:v>
                </c:pt>
                <c:pt idx="26189">
                  <c:v>-0.11949700000000001</c:v>
                </c:pt>
                <c:pt idx="26190">
                  <c:v>-0.12142500000000001</c:v>
                </c:pt>
                <c:pt idx="26191">
                  <c:v>-0.123432</c:v>
                </c:pt>
                <c:pt idx="26192">
                  <c:v>-0.12551899999999999</c:v>
                </c:pt>
                <c:pt idx="26193">
                  <c:v>-0.12767999999999999</c:v>
                </c:pt>
                <c:pt idx="26194">
                  <c:v>-0.12990199999999999</c:v>
                </c:pt>
                <c:pt idx="26195">
                  <c:v>-0.132185</c:v>
                </c:pt>
                <c:pt idx="26196">
                  <c:v>-0.13453200000000001</c:v>
                </c:pt>
                <c:pt idx="26197">
                  <c:v>-0.13695199999999999</c:v>
                </c:pt>
                <c:pt idx="26198">
                  <c:v>-0.13945099999999999</c:v>
                </c:pt>
                <c:pt idx="26199">
                  <c:v>-0.142039</c:v>
                </c:pt>
                <c:pt idx="26200">
                  <c:v>-0.14471100000000001</c:v>
                </c:pt>
                <c:pt idx="26201">
                  <c:v>-0.147453</c:v>
                </c:pt>
                <c:pt idx="26202">
                  <c:v>-0.150253</c:v>
                </c:pt>
                <c:pt idx="26203">
                  <c:v>-0.15310799999999999</c:v>
                </c:pt>
                <c:pt idx="26204">
                  <c:v>-0.15601499999999999</c:v>
                </c:pt>
                <c:pt idx="26205">
                  <c:v>-0.158973</c:v>
                </c:pt>
                <c:pt idx="26206">
                  <c:v>-0.161972</c:v>
                </c:pt>
                <c:pt idx="26207">
                  <c:v>-0.16500500000000001</c:v>
                </c:pt>
                <c:pt idx="26208">
                  <c:v>-0.168073</c:v>
                </c:pt>
                <c:pt idx="26209">
                  <c:v>-0.171181</c:v>
                </c:pt>
                <c:pt idx="26210">
                  <c:v>-0.17432400000000001</c:v>
                </c:pt>
                <c:pt idx="26211">
                  <c:v>-0.17749300000000001</c:v>
                </c:pt>
                <c:pt idx="26212">
                  <c:v>-0.18068699999999999</c:v>
                </c:pt>
                <c:pt idx="26213">
                  <c:v>-0.18391099999999999</c:v>
                </c:pt>
                <c:pt idx="26214">
                  <c:v>-0.187164</c:v>
                </c:pt>
                <c:pt idx="26215">
                  <c:v>-0.19043199999999999</c:v>
                </c:pt>
                <c:pt idx="26216">
                  <c:v>-0.19369700000000001</c:v>
                </c:pt>
                <c:pt idx="26217">
                  <c:v>-0.19694500000000001</c:v>
                </c:pt>
                <c:pt idx="26218">
                  <c:v>-0.20017199999999999</c:v>
                </c:pt>
                <c:pt idx="26219">
                  <c:v>-0.20338100000000001</c:v>
                </c:pt>
                <c:pt idx="26220">
                  <c:v>-0.206567</c:v>
                </c:pt>
                <c:pt idx="26221">
                  <c:v>-0.209731</c:v>
                </c:pt>
                <c:pt idx="26222">
                  <c:v>-0.212869</c:v>
                </c:pt>
                <c:pt idx="26223">
                  <c:v>-0.215974</c:v>
                </c:pt>
                <c:pt idx="26224">
                  <c:v>-0.21903800000000001</c:v>
                </c:pt>
                <c:pt idx="26225">
                  <c:v>-0.22206300000000001</c:v>
                </c:pt>
                <c:pt idx="26226">
                  <c:v>-0.225045</c:v>
                </c:pt>
                <c:pt idx="26227">
                  <c:v>-0.227965</c:v>
                </c:pt>
                <c:pt idx="26228">
                  <c:v>-0.230818</c:v>
                </c:pt>
                <c:pt idx="26229">
                  <c:v>-0.23361100000000001</c:v>
                </c:pt>
                <c:pt idx="26230">
                  <c:v>-0.23635200000000001</c:v>
                </c:pt>
                <c:pt idx="26231">
                  <c:v>-0.23904</c:v>
                </c:pt>
                <c:pt idx="26232">
                  <c:v>-0.241671</c:v>
                </c:pt>
                <c:pt idx="26233">
                  <c:v>-0.24423800000000001</c:v>
                </c:pt>
                <c:pt idx="26234">
                  <c:v>-0.24673300000000001</c:v>
                </c:pt>
                <c:pt idx="26235">
                  <c:v>-0.24914900000000001</c:v>
                </c:pt>
                <c:pt idx="26236">
                  <c:v>-0.25147900000000001</c:v>
                </c:pt>
                <c:pt idx="26237">
                  <c:v>-0.25372299999999998</c:v>
                </c:pt>
                <c:pt idx="26238">
                  <c:v>-0.25588899999999998</c:v>
                </c:pt>
                <c:pt idx="26239">
                  <c:v>-0.257992</c:v>
                </c:pt>
                <c:pt idx="26240">
                  <c:v>-0.26003399999999999</c:v>
                </c:pt>
                <c:pt idx="26241">
                  <c:v>-0.26201099999999999</c:v>
                </c:pt>
                <c:pt idx="26242">
                  <c:v>-0.26391700000000001</c:v>
                </c:pt>
                <c:pt idx="26243">
                  <c:v>-0.26575900000000002</c:v>
                </c:pt>
                <c:pt idx="26244">
                  <c:v>-0.26753500000000002</c:v>
                </c:pt>
                <c:pt idx="26245">
                  <c:v>-0.26923399999999997</c:v>
                </c:pt>
                <c:pt idx="26246">
                  <c:v>-0.270843</c:v>
                </c:pt>
                <c:pt idx="26247">
                  <c:v>-0.27235500000000001</c:v>
                </c:pt>
                <c:pt idx="26248">
                  <c:v>-0.27376899999999998</c:v>
                </c:pt>
                <c:pt idx="26249">
                  <c:v>-0.27508899999999997</c:v>
                </c:pt>
                <c:pt idx="26250">
                  <c:v>-0.27631899999999998</c:v>
                </c:pt>
                <c:pt idx="26251">
                  <c:v>-0.27745300000000001</c:v>
                </c:pt>
                <c:pt idx="26252">
                  <c:v>-0.27848699999999998</c:v>
                </c:pt>
                <c:pt idx="26253">
                  <c:v>-0.27942099999999997</c:v>
                </c:pt>
                <c:pt idx="26254">
                  <c:v>-0.280252</c:v>
                </c:pt>
                <c:pt idx="26255">
                  <c:v>-0.28097</c:v>
                </c:pt>
                <c:pt idx="26256">
                  <c:v>-0.28156700000000001</c:v>
                </c:pt>
                <c:pt idx="26257">
                  <c:v>-0.28204099999999999</c:v>
                </c:pt>
                <c:pt idx="26258">
                  <c:v>-0.28240300000000002</c:v>
                </c:pt>
                <c:pt idx="26259">
                  <c:v>-0.282669</c:v>
                </c:pt>
                <c:pt idx="26260">
                  <c:v>-0.28283799999999998</c:v>
                </c:pt>
                <c:pt idx="26261">
                  <c:v>-0.28290399999999999</c:v>
                </c:pt>
                <c:pt idx="26262">
                  <c:v>-0.28286499999999998</c:v>
                </c:pt>
                <c:pt idx="26263">
                  <c:v>-0.28272399999999998</c:v>
                </c:pt>
                <c:pt idx="26264">
                  <c:v>-0.28247699999999998</c:v>
                </c:pt>
                <c:pt idx="26265">
                  <c:v>-0.28211799999999998</c:v>
                </c:pt>
                <c:pt idx="26266">
                  <c:v>-0.281642</c:v>
                </c:pt>
                <c:pt idx="26267">
                  <c:v>-0.281051</c:v>
                </c:pt>
                <c:pt idx="26268">
                  <c:v>-0.28034599999999998</c:v>
                </c:pt>
                <c:pt idx="26269">
                  <c:v>-0.27953</c:v>
                </c:pt>
                <c:pt idx="26270">
                  <c:v>-0.27860400000000002</c:v>
                </c:pt>
                <c:pt idx="26271">
                  <c:v>-0.27757100000000001</c:v>
                </c:pt>
                <c:pt idx="26272">
                  <c:v>-0.27643000000000001</c:v>
                </c:pt>
                <c:pt idx="26273">
                  <c:v>-0.27517999999999998</c:v>
                </c:pt>
                <c:pt idx="26274">
                  <c:v>-0.27382200000000001</c:v>
                </c:pt>
                <c:pt idx="26275">
                  <c:v>-0.272368</c:v>
                </c:pt>
                <c:pt idx="26276">
                  <c:v>-0.27083400000000002</c:v>
                </c:pt>
                <c:pt idx="26277">
                  <c:v>-0.26922699999999999</c:v>
                </c:pt>
                <c:pt idx="26278">
                  <c:v>-0.26755000000000001</c:v>
                </c:pt>
                <c:pt idx="26279">
                  <c:v>-0.26581300000000002</c:v>
                </c:pt>
                <c:pt idx="26280">
                  <c:v>-0.26403199999999999</c:v>
                </c:pt>
                <c:pt idx="26281">
                  <c:v>-0.26222099999999998</c:v>
                </c:pt>
                <c:pt idx="26282">
                  <c:v>-0.26039099999999998</c:v>
                </c:pt>
                <c:pt idx="26283">
                  <c:v>-0.25854100000000002</c:v>
                </c:pt>
                <c:pt idx="26284">
                  <c:v>-0.25667000000000001</c:v>
                </c:pt>
                <c:pt idx="26285">
                  <c:v>-0.25478099999999998</c:v>
                </c:pt>
                <c:pt idx="26286">
                  <c:v>-0.25288500000000003</c:v>
                </c:pt>
                <c:pt idx="26287">
                  <c:v>-0.25099100000000002</c:v>
                </c:pt>
                <c:pt idx="26288">
                  <c:v>-0.24909999999999999</c:v>
                </c:pt>
                <c:pt idx="26289">
                  <c:v>-0.24720800000000001</c:v>
                </c:pt>
                <c:pt idx="26290">
                  <c:v>-0.24532100000000001</c:v>
                </c:pt>
                <c:pt idx="26291">
                  <c:v>-0.24344499999999999</c:v>
                </c:pt>
                <c:pt idx="26292">
                  <c:v>-0.24158499999999999</c:v>
                </c:pt>
                <c:pt idx="26293">
                  <c:v>-0.23973900000000001</c:v>
                </c:pt>
                <c:pt idx="26294">
                  <c:v>-0.23790900000000001</c:v>
                </c:pt>
                <c:pt idx="26295">
                  <c:v>-0.23610600000000001</c:v>
                </c:pt>
                <c:pt idx="26296">
                  <c:v>-0.23434199999999999</c:v>
                </c:pt>
                <c:pt idx="26297">
                  <c:v>-0.23261999999999999</c:v>
                </c:pt>
                <c:pt idx="26298">
                  <c:v>-0.230933</c:v>
                </c:pt>
                <c:pt idx="26299">
                  <c:v>-0.229272</c:v>
                </c:pt>
                <c:pt idx="26300">
                  <c:v>-0.22764000000000001</c:v>
                </c:pt>
                <c:pt idx="26301">
                  <c:v>-0.226052</c:v>
                </c:pt>
                <c:pt idx="26302">
                  <c:v>-0.224527</c:v>
                </c:pt>
                <c:pt idx="26303">
                  <c:v>-0.223079</c:v>
                </c:pt>
                <c:pt idx="26304">
                  <c:v>-0.221715</c:v>
                </c:pt>
                <c:pt idx="26305">
                  <c:v>-0.22043199999999999</c:v>
                </c:pt>
                <c:pt idx="26306">
                  <c:v>-0.219226</c:v>
                </c:pt>
                <c:pt idx="26307">
                  <c:v>-0.21809700000000001</c:v>
                </c:pt>
                <c:pt idx="26308">
                  <c:v>-0.21704000000000001</c:v>
                </c:pt>
                <c:pt idx="26309">
                  <c:v>-0.21605199999999999</c:v>
                </c:pt>
                <c:pt idx="26310">
                  <c:v>-0.21513499999999999</c:v>
                </c:pt>
                <c:pt idx="26311">
                  <c:v>-0.21429100000000001</c:v>
                </c:pt>
                <c:pt idx="26312">
                  <c:v>-0.21352399999999999</c:v>
                </c:pt>
                <c:pt idx="26313">
                  <c:v>-0.21282999999999999</c:v>
                </c:pt>
                <c:pt idx="26314">
                  <c:v>-0.212199</c:v>
                </c:pt>
                <c:pt idx="26315">
                  <c:v>-0.21162600000000001</c:v>
                </c:pt>
                <c:pt idx="26316">
                  <c:v>-0.21112400000000001</c:v>
                </c:pt>
                <c:pt idx="26317">
                  <c:v>-0.21071400000000001</c:v>
                </c:pt>
                <c:pt idx="26318">
                  <c:v>-0.21040600000000001</c:v>
                </c:pt>
                <c:pt idx="26319">
                  <c:v>-0.21019399999999999</c:v>
                </c:pt>
                <c:pt idx="26320">
                  <c:v>-0.210068</c:v>
                </c:pt>
                <c:pt idx="26321">
                  <c:v>-0.21001600000000001</c:v>
                </c:pt>
                <c:pt idx="26322">
                  <c:v>-0.210032</c:v>
                </c:pt>
                <c:pt idx="26323">
                  <c:v>-0.210117</c:v>
                </c:pt>
                <c:pt idx="26324">
                  <c:v>-0.21027999999999999</c:v>
                </c:pt>
                <c:pt idx="26325">
                  <c:v>-0.21054</c:v>
                </c:pt>
                <c:pt idx="26326">
                  <c:v>-0.21090500000000001</c:v>
                </c:pt>
                <c:pt idx="26327">
                  <c:v>-0.211364</c:v>
                </c:pt>
                <c:pt idx="26328">
                  <c:v>-0.21190700000000001</c:v>
                </c:pt>
                <c:pt idx="26329">
                  <c:v>-0.212534</c:v>
                </c:pt>
                <c:pt idx="26330">
                  <c:v>-0.21324799999999999</c:v>
                </c:pt>
                <c:pt idx="26331">
                  <c:v>-0.21404400000000001</c:v>
                </c:pt>
                <c:pt idx="26332">
                  <c:v>-0.21491299999999999</c:v>
                </c:pt>
                <c:pt idx="26333">
                  <c:v>-0.21585299999999999</c:v>
                </c:pt>
                <c:pt idx="26334">
                  <c:v>-0.216859</c:v>
                </c:pt>
                <c:pt idx="26335">
                  <c:v>-0.21792700000000001</c:v>
                </c:pt>
                <c:pt idx="26336">
                  <c:v>-0.219057</c:v>
                </c:pt>
                <c:pt idx="26337">
                  <c:v>-0.220251</c:v>
                </c:pt>
                <c:pt idx="26338">
                  <c:v>-0.221499</c:v>
                </c:pt>
                <c:pt idx="26339">
                  <c:v>-0.22278100000000001</c:v>
                </c:pt>
                <c:pt idx="26340">
                  <c:v>-0.22408500000000001</c:v>
                </c:pt>
                <c:pt idx="26341">
                  <c:v>-0.22540399999999999</c:v>
                </c:pt>
                <c:pt idx="26342">
                  <c:v>-0.226739</c:v>
                </c:pt>
                <c:pt idx="26343">
                  <c:v>-0.22809499999999999</c:v>
                </c:pt>
                <c:pt idx="26344">
                  <c:v>-0.22947500000000001</c:v>
                </c:pt>
                <c:pt idx="26345">
                  <c:v>-0.230883</c:v>
                </c:pt>
                <c:pt idx="26346">
                  <c:v>-0.232324</c:v>
                </c:pt>
                <c:pt idx="26347">
                  <c:v>-0.23380300000000001</c:v>
                </c:pt>
                <c:pt idx="26348">
                  <c:v>-0.235321</c:v>
                </c:pt>
                <c:pt idx="26349">
                  <c:v>-0.23687800000000001</c:v>
                </c:pt>
                <c:pt idx="26350">
                  <c:v>-0.23847199999999999</c:v>
                </c:pt>
                <c:pt idx="26351">
                  <c:v>-0.24010300000000001</c:v>
                </c:pt>
                <c:pt idx="26352">
                  <c:v>-0.24176900000000001</c:v>
                </c:pt>
                <c:pt idx="26353">
                  <c:v>-0.24346400000000001</c:v>
                </c:pt>
                <c:pt idx="26354">
                  <c:v>-0.24517900000000001</c:v>
                </c:pt>
                <c:pt idx="26355">
                  <c:v>-0.24690100000000001</c:v>
                </c:pt>
                <c:pt idx="26356">
                  <c:v>-0.248611</c:v>
                </c:pt>
                <c:pt idx="26357">
                  <c:v>-0.25028800000000001</c:v>
                </c:pt>
                <c:pt idx="26358">
                  <c:v>-0.25192199999999998</c:v>
                </c:pt>
                <c:pt idx="26359">
                  <c:v>-0.25350800000000001</c:v>
                </c:pt>
                <c:pt idx="26360">
                  <c:v>-0.25504300000000002</c:v>
                </c:pt>
                <c:pt idx="26361">
                  <c:v>-0.25652200000000003</c:v>
                </c:pt>
                <c:pt idx="26362">
                  <c:v>-0.25794800000000001</c:v>
                </c:pt>
                <c:pt idx="26363">
                  <c:v>-0.259326</c:v>
                </c:pt>
                <c:pt idx="26364">
                  <c:v>-0.26065899999999997</c:v>
                </c:pt>
                <c:pt idx="26365">
                  <c:v>-0.26194800000000001</c:v>
                </c:pt>
                <c:pt idx="26366">
                  <c:v>-0.26319500000000001</c:v>
                </c:pt>
                <c:pt idx="26367">
                  <c:v>-0.26440900000000001</c:v>
                </c:pt>
                <c:pt idx="26368">
                  <c:v>-0.26560099999999998</c:v>
                </c:pt>
                <c:pt idx="26369">
                  <c:v>-0.26678099999999999</c:v>
                </c:pt>
                <c:pt idx="26370">
                  <c:v>-0.26794800000000002</c:v>
                </c:pt>
                <c:pt idx="26371">
                  <c:v>-0.26909</c:v>
                </c:pt>
                <c:pt idx="26372">
                  <c:v>-0.27019500000000002</c:v>
                </c:pt>
                <c:pt idx="26373">
                  <c:v>-0.27125899999999997</c:v>
                </c:pt>
                <c:pt idx="26374">
                  <c:v>-0.27228000000000002</c:v>
                </c:pt>
                <c:pt idx="26375">
                  <c:v>-0.273256</c:v>
                </c:pt>
                <c:pt idx="26376">
                  <c:v>-0.27418700000000001</c:v>
                </c:pt>
                <c:pt idx="26377">
                  <c:v>-0.27507900000000002</c:v>
                </c:pt>
                <c:pt idx="26378">
                  <c:v>-0.27593800000000002</c:v>
                </c:pt>
                <c:pt idx="26379">
                  <c:v>-0.27676899999999999</c:v>
                </c:pt>
                <c:pt idx="26380">
                  <c:v>-0.27756900000000001</c:v>
                </c:pt>
                <c:pt idx="26381">
                  <c:v>-0.27834199999999998</c:v>
                </c:pt>
                <c:pt idx="26382">
                  <c:v>-0.27908699999999997</c:v>
                </c:pt>
                <c:pt idx="26383">
                  <c:v>-0.27980500000000003</c:v>
                </c:pt>
                <c:pt idx="26384">
                  <c:v>-0.28049800000000003</c:v>
                </c:pt>
                <c:pt idx="26385">
                  <c:v>-0.28115400000000002</c:v>
                </c:pt>
                <c:pt idx="26386">
                  <c:v>-0.281754</c:v>
                </c:pt>
                <c:pt idx="26387">
                  <c:v>-0.28228399999999998</c:v>
                </c:pt>
                <c:pt idx="26388">
                  <c:v>-0.28274500000000002</c:v>
                </c:pt>
                <c:pt idx="26389">
                  <c:v>-0.28314699999999998</c:v>
                </c:pt>
                <c:pt idx="26390">
                  <c:v>-0.283497</c:v>
                </c:pt>
                <c:pt idx="26391">
                  <c:v>-0.2838</c:v>
                </c:pt>
                <c:pt idx="26392">
                  <c:v>-0.28405200000000003</c:v>
                </c:pt>
                <c:pt idx="26393">
                  <c:v>-0.28424899999999997</c:v>
                </c:pt>
                <c:pt idx="26394">
                  <c:v>-0.28438600000000003</c:v>
                </c:pt>
                <c:pt idx="26395">
                  <c:v>-0.28445399999999998</c:v>
                </c:pt>
                <c:pt idx="26396">
                  <c:v>-0.28444999999999998</c:v>
                </c:pt>
                <c:pt idx="26397">
                  <c:v>-0.28437600000000002</c:v>
                </c:pt>
                <c:pt idx="26398">
                  <c:v>-0.28423199999999998</c:v>
                </c:pt>
                <c:pt idx="26399">
                  <c:v>-0.28401100000000001</c:v>
                </c:pt>
                <c:pt idx="26400">
                  <c:v>-0.28369899999999998</c:v>
                </c:pt>
                <c:pt idx="26401">
                  <c:v>-0.28328999999999999</c:v>
                </c:pt>
                <c:pt idx="26402">
                  <c:v>-0.28277799999999997</c:v>
                </c:pt>
                <c:pt idx="26403">
                  <c:v>-0.28216599999999997</c:v>
                </c:pt>
                <c:pt idx="26404">
                  <c:v>-0.28146599999999999</c:v>
                </c:pt>
                <c:pt idx="26405">
                  <c:v>-0.28069300000000003</c:v>
                </c:pt>
                <c:pt idx="26406">
                  <c:v>-0.27985900000000002</c:v>
                </c:pt>
                <c:pt idx="26407">
                  <c:v>-0.27896500000000002</c:v>
                </c:pt>
                <c:pt idx="26408">
                  <c:v>-0.27801399999999998</c:v>
                </c:pt>
                <c:pt idx="26409">
                  <c:v>-0.277005</c:v>
                </c:pt>
                <c:pt idx="26410">
                  <c:v>-0.27592899999999998</c:v>
                </c:pt>
                <c:pt idx="26411">
                  <c:v>-0.274785</c:v>
                </c:pt>
                <c:pt idx="26412">
                  <c:v>-0.27359099999999997</c:v>
                </c:pt>
                <c:pt idx="26413">
                  <c:v>-0.27237499999999998</c:v>
                </c:pt>
                <c:pt idx="26414">
                  <c:v>-0.271144</c:v>
                </c:pt>
                <c:pt idx="26415">
                  <c:v>-0.26989200000000002</c:v>
                </c:pt>
                <c:pt idx="26416">
                  <c:v>-0.26861099999999999</c:v>
                </c:pt>
                <c:pt idx="26417">
                  <c:v>-0.26730399999999999</c:v>
                </c:pt>
                <c:pt idx="26418">
                  <c:v>-0.26596799999999998</c:v>
                </c:pt>
                <c:pt idx="26419">
                  <c:v>-0.26459899999999997</c:v>
                </c:pt>
                <c:pt idx="26420">
                  <c:v>-0.26320500000000002</c:v>
                </c:pt>
                <c:pt idx="26421">
                  <c:v>-0.26179200000000002</c:v>
                </c:pt>
                <c:pt idx="26422">
                  <c:v>-0.26036700000000002</c:v>
                </c:pt>
                <c:pt idx="26423">
                  <c:v>-0.25892900000000002</c:v>
                </c:pt>
                <c:pt idx="26424">
                  <c:v>-0.25747300000000001</c:v>
                </c:pt>
                <c:pt idx="26425">
                  <c:v>-0.25597900000000001</c:v>
                </c:pt>
                <c:pt idx="26426">
                  <c:v>-0.25441599999999998</c:v>
                </c:pt>
                <c:pt idx="26427">
                  <c:v>-0.25278299999999998</c:v>
                </c:pt>
                <c:pt idx="26428">
                  <c:v>-0.25110100000000002</c:v>
                </c:pt>
                <c:pt idx="26429">
                  <c:v>-0.249387</c:v>
                </c:pt>
                <c:pt idx="26430">
                  <c:v>-0.247643</c:v>
                </c:pt>
                <c:pt idx="26431">
                  <c:v>-0.24587300000000001</c:v>
                </c:pt>
                <c:pt idx="26432">
                  <c:v>-0.244088</c:v>
                </c:pt>
                <c:pt idx="26433">
                  <c:v>-0.24230199999999999</c:v>
                </c:pt>
                <c:pt idx="26434">
                  <c:v>-0.24051800000000001</c:v>
                </c:pt>
                <c:pt idx="26435">
                  <c:v>-0.23874000000000001</c:v>
                </c:pt>
                <c:pt idx="26436">
                  <c:v>-0.23697199999999999</c:v>
                </c:pt>
                <c:pt idx="26437">
                  <c:v>-0.23521600000000001</c:v>
                </c:pt>
                <c:pt idx="26438">
                  <c:v>-0.23347599999999999</c:v>
                </c:pt>
                <c:pt idx="26439">
                  <c:v>-0.23175799999999999</c:v>
                </c:pt>
                <c:pt idx="26440">
                  <c:v>-0.230073</c:v>
                </c:pt>
                <c:pt idx="26441">
                  <c:v>-0.22842999999999999</c:v>
                </c:pt>
                <c:pt idx="26442">
                  <c:v>-0.22683</c:v>
                </c:pt>
                <c:pt idx="26443">
                  <c:v>-0.22527</c:v>
                </c:pt>
                <c:pt idx="26444">
                  <c:v>-0.22375</c:v>
                </c:pt>
                <c:pt idx="26445">
                  <c:v>-0.222275</c:v>
                </c:pt>
                <c:pt idx="26446">
                  <c:v>-0.22084500000000001</c:v>
                </c:pt>
                <c:pt idx="26447">
                  <c:v>-0.21945400000000001</c:v>
                </c:pt>
                <c:pt idx="26448">
                  <c:v>-0.21809600000000001</c:v>
                </c:pt>
                <c:pt idx="26449">
                  <c:v>-0.21677399999999999</c:v>
                </c:pt>
                <c:pt idx="26450">
                  <c:v>-0.215503</c:v>
                </c:pt>
                <c:pt idx="26451">
                  <c:v>-0.214285</c:v>
                </c:pt>
                <c:pt idx="26452">
                  <c:v>-0.21310799999999999</c:v>
                </c:pt>
                <c:pt idx="26453">
                  <c:v>-0.21197299999999999</c:v>
                </c:pt>
                <c:pt idx="26454">
                  <c:v>-0.21088999999999999</c:v>
                </c:pt>
                <c:pt idx="26455">
                  <c:v>-0.209873</c:v>
                </c:pt>
                <c:pt idx="26456">
                  <c:v>-0.208927</c:v>
                </c:pt>
                <c:pt idx="26457">
                  <c:v>-0.20805000000000001</c:v>
                </c:pt>
                <c:pt idx="26458">
                  <c:v>-0.20723900000000001</c:v>
                </c:pt>
                <c:pt idx="26459">
                  <c:v>-0.20649600000000001</c:v>
                </c:pt>
                <c:pt idx="26460">
                  <c:v>-0.205822</c:v>
                </c:pt>
                <c:pt idx="26461">
                  <c:v>-0.20522499999999999</c:v>
                </c:pt>
                <c:pt idx="26462">
                  <c:v>-0.20471400000000001</c:v>
                </c:pt>
                <c:pt idx="26463">
                  <c:v>-0.20429800000000001</c:v>
                </c:pt>
                <c:pt idx="26464">
                  <c:v>-0.203981</c:v>
                </c:pt>
                <c:pt idx="26465">
                  <c:v>-0.203768</c:v>
                </c:pt>
                <c:pt idx="26466">
                  <c:v>-0.20365900000000001</c:v>
                </c:pt>
                <c:pt idx="26467">
                  <c:v>-0.203651</c:v>
                </c:pt>
                <c:pt idx="26468">
                  <c:v>-0.20374400000000001</c:v>
                </c:pt>
                <c:pt idx="26469">
                  <c:v>-0.20393900000000001</c:v>
                </c:pt>
                <c:pt idx="26470">
                  <c:v>-0.204238</c:v>
                </c:pt>
                <c:pt idx="26471">
                  <c:v>-0.20465</c:v>
                </c:pt>
                <c:pt idx="26472">
                  <c:v>-0.20518500000000001</c:v>
                </c:pt>
                <c:pt idx="26473">
                  <c:v>-0.205843</c:v>
                </c:pt>
                <c:pt idx="26474">
                  <c:v>-0.206617</c:v>
                </c:pt>
                <c:pt idx="26475">
                  <c:v>-0.20749999999999999</c:v>
                </c:pt>
                <c:pt idx="26476">
                  <c:v>-0.20848800000000001</c:v>
                </c:pt>
                <c:pt idx="26477">
                  <c:v>-0.20957700000000001</c:v>
                </c:pt>
                <c:pt idx="26478">
                  <c:v>-0.21076</c:v>
                </c:pt>
                <c:pt idx="26479">
                  <c:v>-0.212036</c:v>
                </c:pt>
                <c:pt idx="26480">
                  <c:v>-0.21340100000000001</c:v>
                </c:pt>
                <c:pt idx="26481">
                  <c:v>-0.21485299999999999</c:v>
                </c:pt>
                <c:pt idx="26482">
                  <c:v>-0.216392</c:v>
                </c:pt>
                <c:pt idx="26483">
                  <c:v>-0.218026</c:v>
                </c:pt>
                <c:pt idx="26484">
                  <c:v>-0.21976200000000001</c:v>
                </c:pt>
                <c:pt idx="26485">
                  <c:v>-0.22160299999999999</c:v>
                </c:pt>
                <c:pt idx="26486">
                  <c:v>-0.22354299999999999</c:v>
                </c:pt>
                <c:pt idx="26487">
                  <c:v>-0.225575</c:v>
                </c:pt>
                <c:pt idx="26488">
                  <c:v>-0.227691</c:v>
                </c:pt>
                <c:pt idx="26489">
                  <c:v>-0.229882</c:v>
                </c:pt>
                <c:pt idx="26490">
                  <c:v>-0.23214000000000001</c:v>
                </c:pt>
                <c:pt idx="26491">
                  <c:v>-0.234458</c:v>
                </c:pt>
                <c:pt idx="26492">
                  <c:v>-0.23683399999999999</c:v>
                </c:pt>
                <c:pt idx="26493">
                  <c:v>-0.239263</c:v>
                </c:pt>
                <c:pt idx="26494">
                  <c:v>-0.24174200000000001</c:v>
                </c:pt>
                <c:pt idx="26495">
                  <c:v>-0.24426</c:v>
                </c:pt>
                <c:pt idx="26496">
                  <c:v>-0.24680299999999999</c:v>
                </c:pt>
                <c:pt idx="26497">
                  <c:v>-0.24935199999999999</c:v>
                </c:pt>
                <c:pt idx="26498">
                  <c:v>-0.25189499999999998</c:v>
                </c:pt>
                <c:pt idx="26499">
                  <c:v>-0.254438</c:v>
                </c:pt>
                <c:pt idx="26500">
                  <c:v>-0.25698900000000002</c:v>
                </c:pt>
                <c:pt idx="26501">
                  <c:v>-0.259548</c:v>
                </c:pt>
                <c:pt idx="26502">
                  <c:v>-0.262102</c:v>
                </c:pt>
                <c:pt idx="26503">
                  <c:v>-0.26463900000000001</c:v>
                </c:pt>
                <c:pt idx="26504">
                  <c:v>-0.26715699999999998</c:v>
                </c:pt>
                <c:pt idx="26505">
                  <c:v>-0.26965600000000001</c:v>
                </c:pt>
                <c:pt idx="26506">
                  <c:v>-0.27213199999999999</c:v>
                </c:pt>
                <c:pt idx="26507">
                  <c:v>-0.27458100000000002</c:v>
                </c:pt>
                <c:pt idx="26508">
                  <c:v>-0.27699400000000002</c:v>
                </c:pt>
                <c:pt idx="26509">
                  <c:v>-0.27936699999999998</c:v>
                </c:pt>
                <c:pt idx="26510">
                  <c:v>-0.28169699999999998</c:v>
                </c:pt>
                <c:pt idx="26511">
                  <c:v>-0.283972</c:v>
                </c:pt>
                <c:pt idx="26512">
                  <c:v>-0.286165</c:v>
                </c:pt>
                <c:pt idx="26513">
                  <c:v>-0.28824100000000002</c:v>
                </c:pt>
                <c:pt idx="26514">
                  <c:v>-0.29017500000000002</c:v>
                </c:pt>
                <c:pt idx="26515">
                  <c:v>-0.29198600000000002</c:v>
                </c:pt>
                <c:pt idx="26516">
                  <c:v>-0.29370099999999999</c:v>
                </c:pt>
                <c:pt idx="26517">
                  <c:v>-0.29531800000000002</c:v>
                </c:pt>
                <c:pt idx="26518">
                  <c:v>-0.29682399999999998</c:v>
                </c:pt>
                <c:pt idx="26519">
                  <c:v>-0.29822100000000001</c:v>
                </c:pt>
                <c:pt idx="26520">
                  <c:v>-0.299514</c:v>
                </c:pt>
                <c:pt idx="26521">
                  <c:v>-0.300703</c:v>
                </c:pt>
                <c:pt idx="26522">
                  <c:v>-0.30177799999999999</c:v>
                </c:pt>
                <c:pt idx="26523">
                  <c:v>-0.30272900000000003</c:v>
                </c:pt>
                <c:pt idx="26524">
                  <c:v>-0.30355500000000002</c:v>
                </c:pt>
                <c:pt idx="26525">
                  <c:v>-0.304255</c:v>
                </c:pt>
                <c:pt idx="26526">
                  <c:v>-0.30483300000000002</c:v>
                </c:pt>
                <c:pt idx="26527">
                  <c:v>-0.30530000000000002</c:v>
                </c:pt>
                <c:pt idx="26528">
                  <c:v>-0.30566300000000002</c:v>
                </c:pt>
                <c:pt idx="26529">
                  <c:v>-0.305921</c:v>
                </c:pt>
                <c:pt idx="26530">
                  <c:v>-0.30606499999999998</c:v>
                </c:pt>
                <c:pt idx="26531">
                  <c:v>-0.30608800000000003</c:v>
                </c:pt>
                <c:pt idx="26532">
                  <c:v>-0.30598900000000001</c:v>
                </c:pt>
                <c:pt idx="26533">
                  <c:v>-0.30576500000000001</c:v>
                </c:pt>
                <c:pt idx="26534">
                  <c:v>-0.30540800000000001</c:v>
                </c:pt>
                <c:pt idx="26535">
                  <c:v>-0.30491200000000002</c:v>
                </c:pt>
                <c:pt idx="26536">
                  <c:v>-0.30426799999999998</c:v>
                </c:pt>
                <c:pt idx="26537">
                  <c:v>-0.30347200000000002</c:v>
                </c:pt>
                <c:pt idx="26538">
                  <c:v>-0.30252000000000001</c:v>
                </c:pt>
                <c:pt idx="26539">
                  <c:v>-0.30141400000000002</c:v>
                </c:pt>
                <c:pt idx="26540">
                  <c:v>-0.30015399999999998</c:v>
                </c:pt>
                <c:pt idx="26541">
                  <c:v>-0.29874400000000001</c:v>
                </c:pt>
                <c:pt idx="26542">
                  <c:v>-0.29719400000000001</c:v>
                </c:pt>
                <c:pt idx="26543">
                  <c:v>-0.29551300000000003</c:v>
                </c:pt>
                <c:pt idx="26544">
                  <c:v>-0.29370299999999999</c:v>
                </c:pt>
                <c:pt idx="26545">
                  <c:v>-0.291767</c:v>
                </c:pt>
                <c:pt idx="26546">
                  <c:v>-0.28970200000000002</c:v>
                </c:pt>
                <c:pt idx="26547">
                  <c:v>-0.28750500000000001</c:v>
                </c:pt>
                <c:pt idx="26548">
                  <c:v>-0.28517599999999999</c:v>
                </c:pt>
                <c:pt idx="26549">
                  <c:v>-0.28272399999999998</c:v>
                </c:pt>
                <c:pt idx="26550">
                  <c:v>-0.28016600000000003</c:v>
                </c:pt>
                <c:pt idx="26551">
                  <c:v>-0.27750999999999998</c:v>
                </c:pt>
                <c:pt idx="26552">
                  <c:v>-0.274758</c:v>
                </c:pt>
                <c:pt idx="26553">
                  <c:v>-0.27191199999999999</c:v>
                </c:pt>
                <c:pt idx="26554">
                  <c:v>-0.26897500000000002</c:v>
                </c:pt>
                <c:pt idx="26555">
                  <c:v>-0.26595000000000002</c:v>
                </c:pt>
                <c:pt idx="26556">
                  <c:v>-0.26284099999999999</c:v>
                </c:pt>
                <c:pt idx="26557">
                  <c:v>-0.25965199999999999</c:v>
                </c:pt>
                <c:pt idx="26558">
                  <c:v>-0.256384</c:v>
                </c:pt>
                <c:pt idx="26559">
                  <c:v>-0.25303500000000001</c:v>
                </c:pt>
                <c:pt idx="26560">
                  <c:v>-0.249609</c:v>
                </c:pt>
                <c:pt idx="26561">
                  <c:v>-0.246112</c:v>
                </c:pt>
                <c:pt idx="26562">
                  <c:v>-0.24254800000000001</c:v>
                </c:pt>
                <c:pt idx="26563">
                  <c:v>-0.23891299999999999</c:v>
                </c:pt>
                <c:pt idx="26564">
                  <c:v>-0.23519899999999999</c:v>
                </c:pt>
                <c:pt idx="26565">
                  <c:v>-0.231405</c:v>
                </c:pt>
                <c:pt idx="26566">
                  <c:v>-0.22753000000000001</c:v>
                </c:pt>
                <c:pt idx="26567">
                  <c:v>-0.22358500000000001</c:v>
                </c:pt>
                <c:pt idx="26568">
                  <c:v>-0.219582</c:v>
                </c:pt>
                <c:pt idx="26569">
                  <c:v>-0.215533</c:v>
                </c:pt>
                <c:pt idx="26570">
                  <c:v>-0.21144499999999999</c:v>
                </c:pt>
                <c:pt idx="26571">
                  <c:v>-0.20732600000000001</c:v>
                </c:pt>
                <c:pt idx="26572">
                  <c:v>-0.203181</c:v>
                </c:pt>
                <c:pt idx="26573">
                  <c:v>-0.199017</c:v>
                </c:pt>
                <c:pt idx="26574">
                  <c:v>-0.19483700000000001</c:v>
                </c:pt>
                <c:pt idx="26575">
                  <c:v>-0.19064200000000001</c:v>
                </c:pt>
                <c:pt idx="26576">
                  <c:v>-0.18643399999999999</c:v>
                </c:pt>
                <c:pt idx="26577">
                  <c:v>-0.182225</c:v>
                </c:pt>
                <c:pt idx="26578">
                  <c:v>-0.17802499999999999</c:v>
                </c:pt>
                <c:pt idx="26579">
                  <c:v>-0.173844</c:v>
                </c:pt>
                <c:pt idx="26580">
                  <c:v>-0.169686</c:v>
                </c:pt>
                <c:pt idx="26581">
                  <c:v>-0.16555</c:v>
                </c:pt>
                <c:pt idx="26582">
                  <c:v>-0.16143399999999999</c:v>
                </c:pt>
                <c:pt idx="26583">
                  <c:v>-0.157334</c:v>
                </c:pt>
                <c:pt idx="26584">
                  <c:v>-0.15324699999999999</c:v>
                </c:pt>
                <c:pt idx="26585">
                  <c:v>-0.149177</c:v>
                </c:pt>
                <c:pt idx="26586">
                  <c:v>-0.14513000000000001</c:v>
                </c:pt>
                <c:pt idx="26587">
                  <c:v>-0.14112</c:v>
                </c:pt>
                <c:pt idx="26588">
                  <c:v>-0.13716300000000001</c:v>
                </c:pt>
                <c:pt idx="26589">
                  <c:v>-0.13326399999999999</c:v>
                </c:pt>
                <c:pt idx="26590">
                  <c:v>-0.12942699999999999</c:v>
                </c:pt>
                <c:pt idx="26591">
                  <c:v>-0.12565599999999999</c:v>
                </c:pt>
                <c:pt idx="26592">
                  <c:v>-0.12196</c:v>
                </c:pt>
                <c:pt idx="26593">
                  <c:v>-0.118343</c:v>
                </c:pt>
                <c:pt idx="26594">
                  <c:v>-0.11480600000000001</c:v>
                </c:pt>
                <c:pt idx="26595">
                  <c:v>-0.111357</c:v>
                </c:pt>
                <c:pt idx="26596">
                  <c:v>-0.108002</c:v>
                </c:pt>
                <c:pt idx="26597">
                  <c:v>-0.104744</c:v>
                </c:pt>
                <c:pt idx="26598">
                  <c:v>-0.101586</c:v>
                </c:pt>
                <c:pt idx="26599">
                  <c:v>-9.8533800000000005E-2</c:v>
                </c:pt>
                <c:pt idx="26600">
                  <c:v>-9.5593999999999998E-2</c:v>
                </c:pt>
                <c:pt idx="26601">
                  <c:v>-9.2769299999999999E-2</c:v>
                </c:pt>
                <c:pt idx="26602">
                  <c:v>-9.0060899999999999E-2</c:v>
                </c:pt>
                <c:pt idx="26603">
                  <c:v>-8.7472800000000003E-2</c:v>
                </c:pt>
                <c:pt idx="26604">
                  <c:v>-8.5007100000000002E-2</c:v>
                </c:pt>
                <c:pt idx="26605">
                  <c:v>-8.2663E-2</c:v>
                </c:pt>
                <c:pt idx="26606">
                  <c:v>-8.0442799999999995E-2</c:v>
                </c:pt>
                <c:pt idx="26607">
                  <c:v>-7.8351000000000004E-2</c:v>
                </c:pt>
                <c:pt idx="26608">
                  <c:v>-7.6393500000000003E-2</c:v>
                </c:pt>
                <c:pt idx="26609">
                  <c:v>-7.45783E-2</c:v>
                </c:pt>
                <c:pt idx="26610">
                  <c:v>-7.2908100000000003E-2</c:v>
                </c:pt>
                <c:pt idx="26611">
                  <c:v>-7.1376700000000001E-2</c:v>
                </c:pt>
                <c:pt idx="26612">
                  <c:v>-6.9979799999999995E-2</c:v>
                </c:pt>
                <c:pt idx="26613">
                  <c:v>-6.8721500000000005E-2</c:v>
                </c:pt>
                <c:pt idx="26614">
                  <c:v>-6.76065E-2</c:v>
                </c:pt>
                <c:pt idx="26615">
                  <c:v>-6.6634600000000002E-2</c:v>
                </c:pt>
                <c:pt idx="26616">
                  <c:v>-6.5802600000000003E-2</c:v>
                </c:pt>
                <c:pt idx="26617">
                  <c:v>-6.5106899999999995E-2</c:v>
                </c:pt>
                <c:pt idx="26618">
                  <c:v>-6.4546000000000006E-2</c:v>
                </c:pt>
                <c:pt idx="26619">
                  <c:v>-6.4121800000000007E-2</c:v>
                </c:pt>
                <c:pt idx="26620">
                  <c:v>-6.3835100000000006E-2</c:v>
                </c:pt>
                <c:pt idx="26621">
                  <c:v>-6.3685699999999998E-2</c:v>
                </c:pt>
                <c:pt idx="26622">
                  <c:v>-6.36771E-2</c:v>
                </c:pt>
                <c:pt idx="26623">
                  <c:v>-6.38098E-2</c:v>
                </c:pt>
                <c:pt idx="26624">
                  <c:v>-6.4076599999999997E-2</c:v>
                </c:pt>
                <c:pt idx="26625">
                  <c:v>-6.4470299999999994E-2</c:v>
                </c:pt>
                <c:pt idx="26626">
                  <c:v>-6.4988400000000002E-2</c:v>
                </c:pt>
                <c:pt idx="26627">
                  <c:v>-6.5628500000000006E-2</c:v>
                </c:pt>
                <c:pt idx="26628">
                  <c:v>-6.6386299999999995E-2</c:v>
                </c:pt>
                <c:pt idx="26629">
                  <c:v>-6.7260600000000004E-2</c:v>
                </c:pt>
                <c:pt idx="26630">
                  <c:v>-6.8251400000000004E-2</c:v>
                </c:pt>
                <c:pt idx="26631">
                  <c:v>-6.9355799999999995E-2</c:v>
                </c:pt>
                <c:pt idx="26632">
                  <c:v>-7.0572399999999993E-2</c:v>
                </c:pt>
                <c:pt idx="26633">
                  <c:v>-7.1902199999999999E-2</c:v>
                </c:pt>
                <c:pt idx="26634">
                  <c:v>-7.3340100000000005E-2</c:v>
                </c:pt>
                <c:pt idx="26635">
                  <c:v>-7.4874099999999999E-2</c:v>
                </c:pt>
                <c:pt idx="26636">
                  <c:v>-7.6497200000000001E-2</c:v>
                </c:pt>
                <c:pt idx="26637">
                  <c:v>-7.8212500000000004E-2</c:v>
                </c:pt>
                <c:pt idx="26638">
                  <c:v>-8.0021999999999996E-2</c:v>
                </c:pt>
                <c:pt idx="26639">
                  <c:v>-8.1918500000000005E-2</c:v>
                </c:pt>
                <c:pt idx="26640">
                  <c:v>-8.3891199999999999E-2</c:v>
                </c:pt>
                <c:pt idx="26641">
                  <c:v>-8.5932900000000007E-2</c:v>
                </c:pt>
                <c:pt idx="26642">
                  <c:v>-8.8037199999999996E-2</c:v>
                </c:pt>
                <c:pt idx="26643">
                  <c:v>-9.0195499999999998E-2</c:v>
                </c:pt>
                <c:pt idx="26644">
                  <c:v>-9.2398400000000006E-2</c:v>
                </c:pt>
                <c:pt idx="26645">
                  <c:v>-9.4639600000000004E-2</c:v>
                </c:pt>
                <c:pt idx="26646">
                  <c:v>-9.6918299999999999E-2</c:v>
                </c:pt>
                <c:pt idx="26647">
                  <c:v>-9.9233799999999997E-2</c:v>
                </c:pt>
                <c:pt idx="26648">
                  <c:v>-0.101577</c:v>
                </c:pt>
                <c:pt idx="26649">
                  <c:v>-0.103932</c:v>
                </c:pt>
                <c:pt idx="26650">
                  <c:v>-0.10627200000000001</c:v>
                </c:pt>
                <c:pt idx="26651">
                  <c:v>-0.108569</c:v>
                </c:pt>
                <c:pt idx="26652">
                  <c:v>-0.110818</c:v>
                </c:pt>
                <c:pt idx="26653">
                  <c:v>-0.113037</c:v>
                </c:pt>
                <c:pt idx="26654">
                  <c:v>-0.115235</c:v>
                </c:pt>
                <c:pt idx="26655">
                  <c:v>-0.11740200000000001</c:v>
                </c:pt>
                <c:pt idx="26656">
                  <c:v>-0.119533</c:v>
                </c:pt>
                <c:pt idx="26657">
                  <c:v>-0.121626</c:v>
                </c:pt>
                <c:pt idx="26658">
                  <c:v>-0.123681</c:v>
                </c:pt>
                <c:pt idx="26659">
                  <c:v>-0.125691</c:v>
                </c:pt>
                <c:pt idx="26660">
                  <c:v>-0.12764800000000001</c:v>
                </c:pt>
                <c:pt idx="26661">
                  <c:v>-0.129549</c:v>
                </c:pt>
                <c:pt idx="26662">
                  <c:v>-0.13139000000000001</c:v>
                </c:pt>
                <c:pt idx="26663">
                  <c:v>-0.13316500000000001</c:v>
                </c:pt>
                <c:pt idx="26664">
                  <c:v>-0.13487199999999999</c:v>
                </c:pt>
                <c:pt idx="26665">
                  <c:v>-0.13650799999999999</c:v>
                </c:pt>
                <c:pt idx="26666">
                  <c:v>-0.138074</c:v>
                </c:pt>
                <c:pt idx="26667">
                  <c:v>-0.139566</c:v>
                </c:pt>
                <c:pt idx="26668">
                  <c:v>-0.14097699999999999</c:v>
                </c:pt>
                <c:pt idx="26669">
                  <c:v>-0.14230100000000001</c:v>
                </c:pt>
                <c:pt idx="26670">
                  <c:v>-0.143539</c:v>
                </c:pt>
                <c:pt idx="26671">
                  <c:v>-0.14469099999999999</c:v>
                </c:pt>
                <c:pt idx="26672">
                  <c:v>-0.14574799999999999</c:v>
                </c:pt>
                <c:pt idx="26673">
                  <c:v>-0.1467</c:v>
                </c:pt>
                <c:pt idx="26674">
                  <c:v>-0.14754400000000001</c:v>
                </c:pt>
                <c:pt idx="26675">
                  <c:v>-0.14827599999999999</c:v>
                </c:pt>
                <c:pt idx="26676">
                  <c:v>-0.148895</c:v>
                </c:pt>
                <c:pt idx="26677">
                  <c:v>-0.149396</c:v>
                </c:pt>
                <c:pt idx="26678">
                  <c:v>-0.14977799999999999</c:v>
                </c:pt>
                <c:pt idx="26679">
                  <c:v>-0.15004000000000001</c:v>
                </c:pt>
                <c:pt idx="26680">
                  <c:v>-0.15018300000000001</c:v>
                </c:pt>
                <c:pt idx="26681">
                  <c:v>-0.15020900000000001</c:v>
                </c:pt>
                <c:pt idx="26682">
                  <c:v>-0.150117</c:v>
                </c:pt>
                <c:pt idx="26683">
                  <c:v>-0.14990600000000001</c:v>
                </c:pt>
                <c:pt idx="26684">
                  <c:v>-0.14958099999999999</c:v>
                </c:pt>
                <c:pt idx="26685">
                  <c:v>-0.149146</c:v>
                </c:pt>
                <c:pt idx="26686">
                  <c:v>-0.14860200000000001</c:v>
                </c:pt>
                <c:pt idx="26687">
                  <c:v>-0.14795</c:v>
                </c:pt>
                <c:pt idx="26688">
                  <c:v>-0.14718800000000001</c:v>
                </c:pt>
                <c:pt idx="26689">
                  <c:v>-0.14632000000000001</c:v>
                </c:pt>
                <c:pt idx="26690">
                  <c:v>-0.14535000000000001</c:v>
                </c:pt>
                <c:pt idx="26691">
                  <c:v>-0.144284</c:v>
                </c:pt>
                <c:pt idx="26692">
                  <c:v>-0.143119</c:v>
                </c:pt>
                <c:pt idx="26693">
                  <c:v>-0.14185400000000001</c:v>
                </c:pt>
                <c:pt idx="26694">
                  <c:v>-0.14049</c:v>
                </c:pt>
                <c:pt idx="26695">
                  <c:v>-0.13903099999999999</c:v>
                </c:pt>
                <c:pt idx="26696">
                  <c:v>-0.13747899999999999</c:v>
                </c:pt>
                <c:pt idx="26697">
                  <c:v>-0.13583899999999999</c:v>
                </c:pt>
                <c:pt idx="26698">
                  <c:v>-0.13411699999999999</c:v>
                </c:pt>
                <c:pt idx="26699">
                  <c:v>-0.13231699999999999</c:v>
                </c:pt>
                <c:pt idx="26700">
                  <c:v>-0.13044</c:v>
                </c:pt>
                <c:pt idx="26701">
                  <c:v>-0.12848899999999999</c:v>
                </c:pt>
                <c:pt idx="26702">
                  <c:v>-0.126467</c:v>
                </c:pt>
                <c:pt idx="26703">
                  <c:v>-0.12438200000000001</c:v>
                </c:pt>
                <c:pt idx="26704">
                  <c:v>-0.122239</c:v>
                </c:pt>
                <c:pt idx="26705">
                  <c:v>-0.120044</c:v>
                </c:pt>
                <c:pt idx="26706">
                  <c:v>-0.117801</c:v>
                </c:pt>
                <c:pt idx="26707">
                  <c:v>-0.115511</c:v>
                </c:pt>
                <c:pt idx="26708">
                  <c:v>-0.113177</c:v>
                </c:pt>
                <c:pt idx="26709">
                  <c:v>-0.110805</c:v>
                </c:pt>
                <c:pt idx="26710">
                  <c:v>-0.108402</c:v>
                </c:pt>
                <c:pt idx="26711">
                  <c:v>-0.105973</c:v>
                </c:pt>
                <c:pt idx="26712">
                  <c:v>-0.10352</c:v>
                </c:pt>
                <c:pt idx="26713">
                  <c:v>-0.101047</c:v>
                </c:pt>
                <c:pt idx="26714">
                  <c:v>-9.8560700000000001E-2</c:v>
                </c:pt>
                <c:pt idx="26715">
                  <c:v>-9.6065600000000001E-2</c:v>
                </c:pt>
                <c:pt idx="26716">
                  <c:v>-9.3565599999999999E-2</c:v>
                </c:pt>
                <c:pt idx="26717">
                  <c:v>-9.1063900000000003E-2</c:v>
                </c:pt>
                <c:pt idx="26718">
                  <c:v>-8.8566900000000004E-2</c:v>
                </c:pt>
                <c:pt idx="26719">
                  <c:v>-8.6080299999999998E-2</c:v>
                </c:pt>
                <c:pt idx="26720">
                  <c:v>-8.3604399999999995E-2</c:v>
                </c:pt>
                <c:pt idx="26721">
                  <c:v>-8.1136899999999998E-2</c:v>
                </c:pt>
                <c:pt idx="26722">
                  <c:v>-7.8677499999999997E-2</c:v>
                </c:pt>
                <c:pt idx="26723">
                  <c:v>-7.6230199999999998E-2</c:v>
                </c:pt>
                <c:pt idx="26724">
                  <c:v>-7.3802699999999999E-2</c:v>
                </c:pt>
                <c:pt idx="26725">
                  <c:v>-7.1403400000000006E-2</c:v>
                </c:pt>
                <c:pt idx="26726">
                  <c:v>-6.9037399999999999E-2</c:v>
                </c:pt>
                <c:pt idx="26727">
                  <c:v>-6.6706500000000002E-2</c:v>
                </c:pt>
                <c:pt idx="26728">
                  <c:v>-6.4412700000000003E-2</c:v>
                </c:pt>
                <c:pt idx="26729">
                  <c:v>-6.21605E-2</c:v>
                </c:pt>
                <c:pt idx="26730">
                  <c:v>-5.9954899999999998E-2</c:v>
                </c:pt>
                <c:pt idx="26731">
                  <c:v>-5.7799200000000002E-2</c:v>
                </c:pt>
                <c:pt idx="26732">
                  <c:v>-5.5695599999999998E-2</c:v>
                </c:pt>
                <c:pt idx="26733">
                  <c:v>-5.3646800000000001E-2</c:v>
                </c:pt>
                <c:pt idx="26734">
                  <c:v>-5.1656300000000002E-2</c:v>
                </c:pt>
                <c:pt idx="26735">
                  <c:v>-4.9728700000000001E-2</c:v>
                </c:pt>
                <c:pt idx="26736">
                  <c:v>-4.7867399999999997E-2</c:v>
                </c:pt>
                <c:pt idx="26737">
                  <c:v>-4.6072500000000002E-2</c:v>
                </c:pt>
                <c:pt idx="26738">
                  <c:v>-4.43437E-2</c:v>
                </c:pt>
                <c:pt idx="26739">
                  <c:v>-4.2683100000000002E-2</c:v>
                </c:pt>
                <c:pt idx="26740">
                  <c:v>-4.1095399999999997E-2</c:v>
                </c:pt>
                <c:pt idx="26741">
                  <c:v>-3.9583100000000003E-2</c:v>
                </c:pt>
                <c:pt idx="26742">
                  <c:v>-3.8144699999999997E-2</c:v>
                </c:pt>
                <c:pt idx="26743">
                  <c:v>-3.6778699999999998E-2</c:v>
                </c:pt>
                <c:pt idx="26744">
                  <c:v>-3.54861E-2</c:v>
                </c:pt>
                <c:pt idx="26745">
                  <c:v>-3.4269399999999998E-2</c:v>
                </c:pt>
                <c:pt idx="26746">
                  <c:v>-3.3130399999999997E-2</c:v>
                </c:pt>
                <c:pt idx="26747">
                  <c:v>-3.2068399999999997E-2</c:v>
                </c:pt>
                <c:pt idx="26748">
                  <c:v>-3.1083400000000001E-2</c:v>
                </c:pt>
                <c:pt idx="26749">
                  <c:v>-3.0178199999999999E-2</c:v>
                </c:pt>
                <c:pt idx="26750">
                  <c:v>-2.9356299999999998E-2</c:v>
                </c:pt>
                <c:pt idx="26751">
                  <c:v>-2.8621000000000001E-2</c:v>
                </c:pt>
                <c:pt idx="26752">
                  <c:v>-2.7975199999999999E-2</c:v>
                </c:pt>
                <c:pt idx="26753">
                  <c:v>-2.74188E-2</c:v>
                </c:pt>
                <c:pt idx="26754">
                  <c:v>-2.69492E-2</c:v>
                </c:pt>
                <c:pt idx="26755">
                  <c:v>-2.6563400000000001E-2</c:v>
                </c:pt>
                <c:pt idx="26756">
                  <c:v>-2.6259999999999999E-2</c:v>
                </c:pt>
                <c:pt idx="26757">
                  <c:v>-2.6039199999999998E-2</c:v>
                </c:pt>
                <c:pt idx="26758">
                  <c:v>-2.5901400000000002E-2</c:v>
                </c:pt>
                <c:pt idx="26759">
                  <c:v>-2.5846000000000001E-2</c:v>
                </c:pt>
                <c:pt idx="26760">
                  <c:v>-2.5869900000000001E-2</c:v>
                </c:pt>
                <c:pt idx="26761">
                  <c:v>-2.5968600000000001E-2</c:v>
                </c:pt>
                <c:pt idx="26762">
                  <c:v>-2.6140500000000001E-2</c:v>
                </c:pt>
                <c:pt idx="26763">
                  <c:v>-2.6387799999999999E-2</c:v>
                </c:pt>
                <c:pt idx="26764">
                  <c:v>-2.67126E-2</c:v>
                </c:pt>
                <c:pt idx="26765">
                  <c:v>-2.7113100000000001E-2</c:v>
                </c:pt>
                <c:pt idx="26766">
                  <c:v>-2.7585700000000001E-2</c:v>
                </c:pt>
                <c:pt idx="26767">
                  <c:v>-2.81263E-2</c:v>
                </c:pt>
                <c:pt idx="26768">
                  <c:v>-2.8730200000000001E-2</c:v>
                </c:pt>
                <c:pt idx="26769">
                  <c:v>-2.9394799999999999E-2</c:v>
                </c:pt>
                <c:pt idx="26770">
                  <c:v>-3.0120299999999999E-2</c:v>
                </c:pt>
                <c:pt idx="26771">
                  <c:v>-3.0905800000000001E-2</c:v>
                </c:pt>
                <c:pt idx="26772">
                  <c:v>-3.1746700000000003E-2</c:v>
                </c:pt>
                <c:pt idx="26773">
                  <c:v>-3.2637199999999998E-2</c:v>
                </c:pt>
                <c:pt idx="26774">
                  <c:v>-3.3573499999999999E-2</c:v>
                </c:pt>
                <c:pt idx="26775">
                  <c:v>-3.4553800000000003E-2</c:v>
                </c:pt>
                <c:pt idx="26776">
                  <c:v>-3.5574700000000001E-2</c:v>
                </c:pt>
                <c:pt idx="26777">
                  <c:v>-3.6630900000000001E-2</c:v>
                </c:pt>
                <c:pt idx="26778">
                  <c:v>-3.7718799999999997E-2</c:v>
                </c:pt>
                <c:pt idx="26779">
                  <c:v>-3.8837099999999999E-2</c:v>
                </c:pt>
                <c:pt idx="26780">
                  <c:v>-3.9984699999999998E-2</c:v>
                </c:pt>
                <c:pt idx="26781">
                  <c:v>-4.1160000000000002E-2</c:v>
                </c:pt>
                <c:pt idx="26782">
                  <c:v>-4.2359599999999997E-2</c:v>
                </c:pt>
                <c:pt idx="26783">
                  <c:v>-4.3578400000000003E-2</c:v>
                </c:pt>
                <c:pt idx="26784">
                  <c:v>-4.4812699999999997E-2</c:v>
                </c:pt>
                <c:pt idx="26785">
                  <c:v>-4.60594E-2</c:v>
                </c:pt>
                <c:pt idx="26786">
                  <c:v>-4.7315599999999999E-2</c:v>
                </c:pt>
                <c:pt idx="26787">
                  <c:v>-4.8577599999999999E-2</c:v>
                </c:pt>
                <c:pt idx="26788">
                  <c:v>-4.9840299999999997E-2</c:v>
                </c:pt>
                <c:pt idx="26789">
                  <c:v>-5.10981E-2</c:v>
                </c:pt>
                <c:pt idx="26790">
                  <c:v>-5.2345599999999999E-2</c:v>
                </c:pt>
                <c:pt idx="26791">
                  <c:v>-5.3578199999999999E-2</c:v>
                </c:pt>
                <c:pt idx="26792">
                  <c:v>-5.47915E-2</c:v>
                </c:pt>
                <c:pt idx="26793">
                  <c:v>-5.5981999999999997E-2</c:v>
                </c:pt>
                <c:pt idx="26794">
                  <c:v>-5.7147299999999998E-2</c:v>
                </c:pt>
                <c:pt idx="26795">
                  <c:v>-5.8285299999999998E-2</c:v>
                </c:pt>
                <c:pt idx="26796">
                  <c:v>-5.93932E-2</c:v>
                </c:pt>
                <c:pt idx="26797">
                  <c:v>-6.0467199999999999E-2</c:v>
                </c:pt>
                <c:pt idx="26798">
                  <c:v>-6.1503500000000003E-2</c:v>
                </c:pt>
                <c:pt idx="26799">
                  <c:v>-6.2497499999999997E-2</c:v>
                </c:pt>
                <c:pt idx="26800">
                  <c:v>-6.3445299999999996E-2</c:v>
                </c:pt>
                <c:pt idx="26801">
                  <c:v>-6.4342099999999999E-2</c:v>
                </c:pt>
                <c:pt idx="26802">
                  <c:v>-6.5184300000000001E-2</c:v>
                </c:pt>
                <c:pt idx="26803">
                  <c:v>-6.5969600000000003E-2</c:v>
                </c:pt>
                <c:pt idx="26804">
                  <c:v>-6.6696199999999997E-2</c:v>
                </c:pt>
                <c:pt idx="26805">
                  <c:v>-6.7360500000000004E-2</c:v>
                </c:pt>
                <c:pt idx="26806">
                  <c:v>-6.7958500000000005E-2</c:v>
                </c:pt>
                <c:pt idx="26807">
                  <c:v>-6.8487800000000001E-2</c:v>
                </c:pt>
                <c:pt idx="26808">
                  <c:v>-6.8947599999999998E-2</c:v>
                </c:pt>
                <c:pt idx="26809">
                  <c:v>-6.9335999999999995E-2</c:v>
                </c:pt>
                <c:pt idx="26810">
                  <c:v>-6.9649500000000003E-2</c:v>
                </c:pt>
                <c:pt idx="26811">
                  <c:v>-6.9885299999999997E-2</c:v>
                </c:pt>
                <c:pt idx="26812">
                  <c:v>-7.0041800000000001E-2</c:v>
                </c:pt>
                <c:pt idx="26813">
                  <c:v>-7.0117600000000002E-2</c:v>
                </c:pt>
                <c:pt idx="26814">
                  <c:v>-7.0112099999999997E-2</c:v>
                </c:pt>
                <c:pt idx="26815">
                  <c:v>-7.0024100000000006E-2</c:v>
                </c:pt>
                <c:pt idx="26816">
                  <c:v>-6.9851999999999997E-2</c:v>
                </c:pt>
                <c:pt idx="26817">
                  <c:v>-6.9594699999999995E-2</c:v>
                </c:pt>
                <c:pt idx="26818">
                  <c:v>-6.9251199999999999E-2</c:v>
                </c:pt>
                <c:pt idx="26819">
                  <c:v>-6.8819699999999998E-2</c:v>
                </c:pt>
                <c:pt idx="26820">
                  <c:v>-6.8300100000000002E-2</c:v>
                </c:pt>
                <c:pt idx="26821">
                  <c:v>-6.7694400000000002E-2</c:v>
                </c:pt>
                <c:pt idx="26822">
                  <c:v>-6.7003800000000002E-2</c:v>
                </c:pt>
                <c:pt idx="26823">
                  <c:v>-6.6226900000000005E-2</c:v>
                </c:pt>
                <c:pt idx="26824">
                  <c:v>-6.5362900000000002E-2</c:v>
                </c:pt>
                <c:pt idx="26825">
                  <c:v>-6.4412899999999995E-2</c:v>
                </c:pt>
                <c:pt idx="26826">
                  <c:v>-6.3377699999999995E-2</c:v>
                </c:pt>
                <c:pt idx="26827">
                  <c:v>-6.2257600000000003E-2</c:v>
                </c:pt>
                <c:pt idx="26828">
                  <c:v>-6.1053099999999999E-2</c:v>
                </c:pt>
                <c:pt idx="26829">
                  <c:v>-5.97648E-2</c:v>
                </c:pt>
                <c:pt idx="26830">
                  <c:v>-5.8394099999999997E-2</c:v>
                </c:pt>
                <c:pt idx="26831">
                  <c:v>-5.6943000000000001E-2</c:v>
                </c:pt>
                <c:pt idx="26832">
                  <c:v>-5.5413499999999997E-2</c:v>
                </c:pt>
                <c:pt idx="26833">
                  <c:v>-5.38065E-2</c:v>
                </c:pt>
                <c:pt idx="26834">
                  <c:v>-5.2123299999999997E-2</c:v>
                </c:pt>
                <c:pt idx="26835">
                  <c:v>-5.0365899999999998E-2</c:v>
                </c:pt>
                <c:pt idx="26836">
                  <c:v>-4.8536099999999999E-2</c:v>
                </c:pt>
                <c:pt idx="26837">
                  <c:v>-4.6635099999999999E-2</c:v>
                </c:pt>
                <c:pt idx="26838">
                  <c:v>-4.4665000000000003E-2</c:v>
                </c:pt>
                <c:pt idx="26839">
                  <c:v>-4.2628699999999999E-2</c:v>
                </c:pt>
                <c:pt idx="26840">
                  <c:v>-4.0529099999999998E-2</c:v>
                </c:pt>
                <c:pt idx="26841">
                  <c:v>-3.8369100000000003E-2</c:v>
                </c:pt>
                <c:pt idx="26842">
                  <c:v>-3.6152200000000002E-2</c:v>
                </c:pt>
                <c:pt idx="26843">
                  <c:v>-3.3881399999999999E-2</c:v>
                </c:pt>
                <c:pt idx="26844">
                  <c:v>-3.15596E-2</c:v>
                </c:pt>
                <c:pt idx="26845">
                  <c:v>-2.9189400000000001E-2</c:v>
                </c:pt>
                <c:pt idx="26846">
                  <c:v>-2.67739E-2</c:v>
                </c:pt>
                <c:pt idx="26847">
                  <c:v>-2.43173E-2</c:v>
                </c:pt>
                <c:pt idx="26848">
                  <c:v>-2.1824699999999999E-2</c:v>
                </c:pt>
                <c:pt idx="26849">
                  <c:v>-1.9299400000000001E-2</c:v>
                </c:pt>
                <c:pt idx="26850">
                  <c:v>-1.6743899999999999E-2</c:v>
                </c:pt>
                <c:pt idx="26851">
                  <c:v>-1.41615E-2</c:v>
                </c:pt>
                <c:pt idx="26852">
                  <c:v>-1.15569E-2</c:v>
                </c:pt>
                <c:pt idx="26853" formatCode="0.00E+00">
                  <c:v>-8.9344699999999999E-3</c:v>
                </c:pt>
                <c:pt idx="26854" formatCode="0.00E+00">
                  <c:v>-6.2976799999999999E-3</c:v>
                </c:pt>
                <c:pt idx="26855" formatCode="0.00E+00">
                  <c:v>-3.6497399999999998E-3</c:v>
                </c:pt>
                <c:pt idx="26856" formatCode="0.00E+00">
                  <c:v>-9.9490899999999998E-4</c:v>
                </c:pt>
                <c:pt idx="26857" formatCode="0.00E+00">
                  <c:v>1.6624299999999999E-3</c:v>
                </c:pt>
                <c:pt idx="26858" formatCode="0.00E+00">
                  <c:v>4.3184499999999997E-3</c:v>
                </c:pt>
                <c:pt idx="26859" formatCode="0.00E+00">
                  <c:v>6.9694500000000003E-3</c:v>
                </c:pt>
                <c:pt idx="26860" formatCode="0.00E+00">
                  <c:v>9.6114200000000007E-3</c:v>
                </c:pt>
                <c:pt idx="26861">
                  <c:v>1.22401E-2</c:v>
                </c:pt>
                <c:pt idx="26862">
                  <c:v>1.48515E-2</c:v>
                </c:pt>
                <c:pt idx="26863">
                  <c:v>1.74413E-2</c:v>
                </c:pt>
                <c:pt idx="26864">
                  <c:v>2.00047E-2</c:v>
                </c:pt>
                <c:pt idx="26865">
                  <c:v>2.2537499999999999E-2</c:v>
                </c:pt>
                <c:pt idx="26866">
                  <c:v>2.5036099999999999E-2</c:v>
                </c:pt>
                <c:pt idx="26867">
                  <c:v>2.7496900000000001E-2</c:v>
                </c:pt>
                <c:pt idx="26868">
                  <c:v>2.9915799999999999E-2</c:v>
                </c:pt>
                <c:pt idx="26869">
                  <c:v>3.2289199999999997E-2</c:v>
                </c:pt>
                <c:pt idx="26870">
                  <c:v>3.4613400000000002E-2</c:v>
                </c:pt>
                <c:pt idx="26871">
                  <c:v>3.6885099999999997E-2</c:v>
                </c:pt>
                <c:pt idx="26872">
                  <c:v>3.9100599999999999E-2</c:v>
                </c:pt>
                <c:pt idx="26873">
                  <c:v>4.12562E-2</c:v>
                </c:pt>
                <c:pt idx="26874">
                  <c:v>4.33488E-2</c:v>
                </c:pt>
                <c:pt idx="26875">
                  <c:v>4.5375199999999997E-2</c:v>
                </c:pt>
                <c:pt idx="26876">
                  <c:v>4.7332300000000001E-2</c:v>
                </c:pt>
                <c:pt idx="26877">
                  <c:v>4.9217200000000003E-2</c:v>
                </c:pt>
                <c:pt idx="26878">
                  <c:v>5.1027299999999998E-2</c:v>
                </c:pt>
                <c:pt idx="26879">
                  <c:v>5.2759800000000003E-2</c:v>
                </c:pt>
                <c:pt idx="26880">
                  <c:v>5.4412500000000003E-2</c:v>
                </c:pt>
                <c:pt idx="26881">
                  <c:v>5.5982900000000002E-2</c:v>
                </c:pt>
                <c:pt idx="26882">
                  <c:v>5.7468699999999998E-2</c:v>
                </c:pt>
                <c:pt idx="26883">
                  <c:v>5.8867700000000002E-2</c:v>
                </c:pt>
                <c:pt idx="26884">
                  <c:v>6.0177500000000002E-2</c:v>
                </c:pt>
                <c:pt idx="26885">
                  <c:v>6.13965E-2</c:v>
                </c:pt>
                <c:pt idx="26886">
                  <c:v>6.25227E-2</c:v>
                </c:pt>
                <c:pt idx="26887">
                  <c:v>6.3554799999999995E-2</c:v>
                </c:pt>
                <c:pt idx="26888">
                  <c:v>6.4491199999999999E-2</c:v>
                </c:pt>
                <c:pt idx="26889">
                  <c:v>6.5330799999999994E-2</c:v>
                </c:pt>
                <c:pt idx="26890">
                  <c:v>6.6072500000000006E-2</c:v>
                </c:pt>
                <c:pt idx="26891">
                  <c:v>6.6715499999999997E-2</c:v>
                </c:pt>
                <c:pt idx="26892">
                  <c:v>6.7258999999999999E-2</c:v>
                </c:pt>
                <c:pt idx="26893">
                  <c:v>6.7702600000000002E-2</c:v>
                </c:pt>
                <c:pt idx="26894">
                  <c:v>6.8045400000000006E-2</c:v>
                </c:pt>
                <c:pt idx="26895">
                  <c:v>6.8286200000000005E-2</c:v>
                </c:pt>
                <c:pt idx="26896">
                  <c:v>6.8424200000000004E-2</c:v>
                </c:pt>
                <c:pt idx="26897">
                  <c:v>6.8459000000000006E-2</c:v>
                </c:pt>
                <c:pt idx="26898">
                  <c:v>6.8390400000000004E-2</c:v>
                </c:pt>
                <c:pt idx="26899">
                  <c:v>6.8218399999999998E-2</c:v>
                </c:pt>
                <c:pt idx="26900">
                  <c:v>6.7943400000000001E-2</c:v>
                </c:pt>
                <c:pt idx="26901">
                  <c:v>6.7565799999999995E-2</c:v>
                </c:pt>
                <c:pt idx="26902">
                  <c:v>6.7086199999999999E-2</c:v>
                </c:pt>
                <c:pt idx="26903">
                  <c:v>6.6505300000000003E-2</c:v>
                </c:pt>
                <c:pt idx="26904">
                  <c:v>6.5823999999999994E-2</c:v>
                </c:pt>
                <c:pt idx="26905">
                  <c:v>6.5043599999999993E-2</c:v>
                </c:pt>
                <c:pt idx="26906">
                  <c:v>6.4165200000000006E-2</c:v>
                </c:pt>
                <c:pt idx="26907">
                  <c:v>6.3190399999999994E-2</c:v>
                </c:pt>
                <c:pt idx="26908">
                  <c:v>6.2120700000000001E-2</c:v>
                </c:pt>
                <c:pt idx="26909">
                  <c:v>6.0957999999999998E-2</c:v>
                </c:pt>
                <c:pt idx="26910">
                  <c:v>5.9704100000000003E-2</c:v>
                </c:pt>
                <c:pt idx="26911">
                  <c:v>5.8361200000000002E-2</c:v>
                </c:pt>
                <c:pt idx="26912">
                  <c:v>5.6931500000000003E-2</c:v>
                </c:pt>
                <c:pt idx="26913">
                  <c:v>5.5417300000000003E-2</c:v>
                </c:pt>
                <c:pt idx="26914">
                  <c:v>5.3820899999999998E-2</c:v>
                </c:pt>
                <c:pt idx="26915">
                  <c:v>5.2145200000000003E-2</c:v>
                </c:pt>
                <c:pt idx="26916">
                  <c:v>5.0392800000000001E-2</c:v>
                </c:pt>
                <c:pt idx="26917">
                  <c:v>4.8566900000000003E-2</c:v>
                </c:pt>
                <c:pt idx="26918">
                  <c:v>4.6670299999999998E-2</c:v>
                </c:pt>
                <c:pt idx="26919">
                  <c:v>4.47064E-2</c:v>
                </c:pt>
                <c:pt idx="26920">
                  <c:v>4.2678099999999997E-2</c:v>
                </c:pt>
                <c:pt idx="26921">
                  <c:v>4.0588800000000001E-2</c:v>
                </c:pt>
                <c:pt idx="26922">
                  <c:v>3.8441999999999997E-2</c:v>
                </c:pt>
                <c:pt idx="26923">
                  <c:v>3.6241200000000001E-2</c:v>
                </c:pt>
                <c:pt idx="26924">
                  <c:v>3.3990100000000002E-2</c:v>
                </c:pt>
                <c:pt idx="26925">
                  <c:v>3.1692499999999998E-2</c:v>
                </c:pt>
                <c:pt idx="26926">
                  <c:v>2.9352199999999998E-2</c:v>
                </c:pt>
                <c:pt idx="26927">
                  <c:v>2.6973E-2</c:v>
                </c:pt>
                <c:pt idx="26928">
                  <c:v>2.4558699999999999E-2</c:v>
                </c:pt>
                <c:pt idx="26929">
                  <c:v>2.2113399999999998E-2</c:v>
                </c:pt>
                <c:pt idx="26930">
                  <c:v>1.9641200000000001E-2</c:v>
                </c:pt>
                <c:pt idx="26931">
                  <c:v>1.71463E-2</c:v>
                </c:pt>
                <c:pt idx="26932">
                  <c:v>1.46328E-2</c:v>
                </c:pt>
                <c:pt idx="26933">
                  <c:v>1.2104800000000001E-2</c:v>
                </c:pt>
                <c:pt idx="26934" formatCode="0.00E+00">
                  <c:v>9.5664400000000007E-3</c:v>
                </c:pt>
                <c:pt idx="26935" formatCode="0.00E+00">
                  <c:v>7.0216999999999996E-3</c:v>
                </c:pt>
                <c:pt idx="26936" formatCode="0.00E+00">
                  <c:v>4.4747800000000003E-3</c:v>
                </c:pt>
                <c:pt idx="26937" formatCode="0.00E+00">
                  <c:v>1.92983E-3</c:v>
                </c:pt>
                <c:pt idx="26938" formatCode="0.00E+00">
                  <c:v>-6.0898699999999996E-4</c:v>
                </c:pt>
                <c:pt idx="26939" formatCode="0.00E+00">
                  <c:v>-3.1375399999999999E-3</c:v>
                </c:pt>
                <c:pt idx="26940" formatCode="0.00E+00">
                  <c:v>-5.65169E-3</c:v>
                </c:pt>
                <c:pt idx="26941" formatCode="0.00E+00">
                  <c:v>-8.1473299999999995E-3</c:v>
                </c:pt>
                <c:pt idx="26942">
                  <c:v>-1.06204E-2</c:v>
                </c:pt>
                <c:pt idx="26943">
                  <c:v>-1.3067E-2</c:v>
                </c:pt>
                <c:pt idx="26944">
                  <c:v>-1.54831E-2</c:v>
                </c:pt>
                <c:pt idx="26945">
                  <c:v>-1.78649E-2</c:v>
                </c:pt>
                <c:pt idx="26946">
                  <c:v>-2.02087E-2</c:v>
                </c:pt>
                <c:pt idx="26947">
                  <c:v>-2.2510700000000002E-2</c:v>
                </c:pt>
                <c:pt idx="26948">
                  <c:v>-2.4767399999999998E-2</c:v>
                </c:pt>
                <c:pt idx="26949">
                  <c:v>-2.6975300000000001E-2</c:v>
                </c:pt>
                <c:pt idx="26950">
                  <c:v>-2.9131000000000001E-2</c:v>
                </c:pt>
                <c:pt idx="26951">
                  <c:v>-3.1230899999999999E-2</c:v>
                </c:pt>
                <c:pt idx="26952">
                  <c:v>-3.3271700000000001E-2</c:v>
                </c:pt>
                <c:pt idx="26953">
                  <c:v>-3.5250400000000001E-2</c:v>
                </c:pt>
                <c:pt idx="26954">
                  <c:v>-3.7163799999999997E-2</c:v>
                </c:pt>
                <c:pt idx="26955">
                  <c:v>-3.9009000000000002E-2</c:v>
                </c:pt>
                <c:pt idx="26956">
                  <c:v>-4.0783199999999999E-2</c:v>
                </c:pt>
                <c:pt idx="26957">
                  <c:v>-4.2483600000000003E-2</c:v>
                </c:pt>
                <c:pt idx="26958">
                  <c:v>-4.4108000000000001E-2</c:v>
                </c:pt>
                <c:pt idx="26959">
                  <c:v>-4.5653699999999998E-2</c:v>
                </c:pt>
                <c:pt idx="26960">
                  <c:v>-4.7118599999999997E-2</c:v>
                </c:pt>
                <c:pt idx="26961">
                  <c:v>-4.8500399999999999E-2</c:v>
                </c:pt>
                <c:pt idx="26962">
                  <c:v>-4.97972E-2</c:v>
                </c:pt>
                <c:pt idx="26963">
                  <c:v>-5.1007200000000003E-2</c:v>
                </c:pt>
                <c:pt idx="26964">
                  <c:v>-5.2128800000000003E-2</c:v>
                </c:pt>
                <c:pt idx="26965">
                  <c:v>-5.3160499999999999E-2</c:v>
                </c:pt>
                <c:pt idx="26966">
                  <c:v>-5.41009E-2</c:v>
                </c:pt>
                <c:pt idx="26967">
                  <c:v>-5.4948700000000003E-2</c:v>
                </c:pt>
                <c:pt idx="26968">
                  <c:v>-5.5703000000000003E-2</c:v>
                </c:pt>
                <c:pt idx="26969">
                  <c:v>-5.63629E-2</c:v>
                </c:pt>
                <c:pt idx="26970">
                  <c:v>-5.6927699999999998E-2</c:v>
                </c:pt>
                <c:pt idx="26971">
                  <c:v>-5.7396999999999997E-2</c:v>
                </c:pt>
                <c:pt idx="26972">
                  <c:v>-5.7770299999999997E-2</c:v>
                </c:pt>
                <c:pt idx="26973">
                  <c:v>-5.8047399999999999E-2</c:v>
                </c:pt>
                <c:pt idx="26974">
                  <c:v>-5.8228299999999997E-2</c:v>
                </c:pt>
                <c:pt idx="26975">
                  <c:v>-5.8313200000000003E-2</c:v>
                </c:pt>
                <c:pt idx="26976">
                  <c:v>-5.8302300000000001E-2</c:v>
                </c:pt>
                <c:pt idx="26977">
                  <c:v>-5.8196100000000001E-2</c:v>
                </c:pt>
                <c:pt idx="26978">
                  <c:v>-5.7995199999999997E-2</c:v>
                </c:pt>
                <c:pt idx="26979">
                  <c:v>-5.7700399999999999E-2</c:v>
                </c:pt>
                <c:pt idx="26980">
                  <c:v>-5.7312599999999998E-2</c:v>
                </c:pt>
                <c:pt idx="26981">
                  <c:v>-5.68327E-2</c:v>
                </c:pt>
                <c:pt idx="26982">
                  <c:v>-5.6262199999999998E-2</c:v>
                </c:pt>
                <c:pt idx="26983">
                  <c:v>-5.56023E-2</c:v>
                </c:pt>
                <c:pt idx="26984">
                  <c:v>-5.4854600000000003E-2</c:v>
                </c:pt>
                <c:pt idx="26985">
                  <c:v>-5.4020899999999997E-2</c:v>
                </c:pt>
                <c:pt idx="26986">
                  <c:v>-5.3102900000000001E-2</c:v>
                </c:pt>
                <c:pt idx="26987">
                  <c:v>-5.2102599999999999E-2</c:v>
                </c:pt>
                <c:pt idx="26988">
                  <c:v>-5.1022100000000001E-2</c:v>
                </c:pt>
                <c:pt idx="26989">
                  <c:v>-4.9863699999999997E-2</c:v>
                </c:pt>
                <c:pt idx="26990">
                  <c:v>-4.8629800000000001E-2</c:v>
                </c:pt>
                <c:pt idx="26991">
                  <c:v>-4.7322900000000001E-2</c:v>
                </c:pt>
                <c:pt idx="26992">
                  <c:v>-4.59455E-2</c:v>
                </c:pt>
                <c:pt idx="26993">
                  <c:v>-4.4500400000000002E-2</c:v>
                </c:pt>
                <c:pt idx="26994">
                  <c:v>-4.2990199999999999E-2</c:v>
                </c:pt>
                <c:pt idx="26995">
                  <c:v>-4.1418000000000003E-2</c:v>
                </c:pt>
                <c:pt idx="26996">
                  <c:v>-3.9786700000000001E-2</c:v>
                </c:pt>
                <c:pt idx="26997">
                  <c:v>-3.8099399999999999E-2</c:v>
                </c:pt>
                <c:pt idx="26998">
                  <c:v>-3.6359299999999997E-2</c:v>
                </c:pt>
                <c:pt idx="26999">
                  <c:v>-3.4569700000000002E-2</c:v>
                </c:pt>
                <c:pt idx="27000">
                  <c:v>-3.2733900000000003E-2</c:v>
                </c:pt>
                <c:pt idx="27001">
                  <c:v>-3.0855400000000002E-2</c:v>
                </c:pt>
                <c:pt idx="27002">
                  <c:v>-2.8937600000000001E-2</c:v>
                </c:pt>
                <c:pt idx="27003">
                  <c:v>-2.69841E-2</c:v>
                </c:pt>
                <c:pt idx="27004">
                  <c:v>-2.49984E-2</c:v>
                </c:pt>
                <c:pt idx="27005">
                  <c:v>-2.29841E-2</c:v>
                </c:pt>
                <c:pt idx="27006">
                  <c:v>-2.09448E-2</c:v>
                </c:pt>
                <c:pt idx="27007">
                  <c:v>-1.8884100000000001E-2</c:v>
                </c:pt>
                <c:pt idx="27008">
                  <c:v>-1.68057E-2</c:v>
                </c:pt>
                <c:pt idx="27009">
                  <c:v>-1.47133E-2</c:v>
                </c:pt>
                <c:pt idx="27010">
                  <c:v>-1.26105E-2</c:v>
                </c:pt>
                <c:pt idx="27011">
                  <c:v>-1.0501E-2</c:v>
                </c:pt>
                <c:pt idx="27012" formatCode="0.00E+00">
                  <c:v>-8.3885299999999999E-3</c:v>
                </c:pt>
                <c:pt idx="27013" formatCode="0.00E+00">
                  <c:v>-6.27664E-3</c:v>
                </c:pt>
                <c:pt idx="27014" formatCode="0.00E+00">
                  <c:v>-4.1690599999999996E-3</c:v>
                </c:pt>
                <c:pt idx="27015" formatCode="0.00E+00">
                  <c:v>-2.0694400000000001E-3</c:v>
                </c:pt>
                <c:pt idx="27016" formatCode="0.00E+00">
                  <c:v>1.8655300000000001E-5</c:v>
                </c:pt>
                <c:pt idx="27017" formatCode="0.00E+00">
                  <c:v>2.09172E-3</c:v>
                </c:pt>
                <c:pt idx="27018" formatCode="0.00E+00">
                  <c:v>4.1462699999999996E-3</c:v>
                </c:pt>
                <c:pt idx="27019" formatCode="0.00E+00">
                  <c:v>6.1788600000000004E-3</c:v>
                </c:pt>
                <c:pt idx="27020" formatCode="0.00E+00">
                  <c:v>8.1861099999999999E-3</c:v>
                </c:pt>
                <c:pt idx="27021">
                  <c:v>1.01647E-2</c:v>
                </c:pt>
                <c:pt idx="27022">
                  <c:v>1.2111200000000001E-2</c:v>
                </c:pt>
                <c:pt idx="27023">
                  <c:v>1.40226E-2</c:v>
                </c:pt>
                <c:pt idx="27024">
                  <c:v>1.5895599999999999E-2</c:v>
                </c:pt>
                <c:pt idx="27025">
                  <c:v>1.7727400000000001E-2</c:v>
                </c:pt>
                <c:pt idx="27026">
                  <c:v>1.9515000000000001E-2</c:v>
                </c:pt>
                <c:pt idx="27027">
                  <c:v>2.12555E-2</c:v>
                </c:pt>
                <c:pt idx="27028">
                  <c:v>2.2946299999999999E-2</c:v>
                </c:pt>
                <c:pt idx="27029">
                  <c:v>2.45848E-2</c:v>
                </c:pt>
                <c:pt idx="27030">
                  <c:v>2.6168400000000001E-2</c:v>
                </c:pt>
                <c:pt idx="27031">
                  <c:v>2.7694900000000001E-2</c:v>
                </c:pt>
                <c:pt idx="27032">
                  <c:v>2.9161800000000002E-2</c:v>
                </c:pt>
                <c:pt idx="27033">
                  <c:v>3.0567E-2</c:v>
                </c:pt>
                <c:pt idx="27034">
                  <c:v>3.1908600000000002E-2</c:v>
                </c:pt>
                <c:pt idx="27035">
                  <c:v>3.3184499999999999E-2</c:v>
                </c:pt>
                <c:pt idx="27036">
                  <c:v>3.4393E-2</c:v>
                </c:pt>
                <c:pt idx="27037">
                  <c:v>3.5532500000000002E-2</c:v>
                </c:pt>
                <c:pt idx="27038">
                  <c:v>3.6601300000000003E-2</c:v>
                </c:pt>
                <c:pt idx="27039">
                  <c:v>3.7598300000000001E-2</c:v>
                </c:pt>
                <c:pt idx="27040">
                  <c:v>3.8522099999999997E-2</c:v>
                </c:pt>
                <c:pt idx="27041">
                  <c:v>3.9371799999999998E-2</c:v>
                </c:pt>
                <c:pt idx="27042">
                  <c:v>4.0146399999999999E-2</c:v>
                </c:pt>
                <c:pt idx="27043">
                  <c:v>4.0845100000000002E-2</c:v>
                </c:pt>
                <c:pt idx="27044">
                  <c:v>4.1467299999999999E-2</c:v>
                </c:pt>
                <c:pt idx="27045">
                  <c:v>4.20127E-2</c:v>
                </c:pt>
                <c:pt idx="27046">
                  <c:v>4.2480700000000003E-2</c:v>
                </c:pt>
                <c:pt idx="27047">
                  <c:v>4.2871199999999998E-2</c:v>
                </c:pt>
                <c:pt idx="27048">
                  <c:v>4.3184100000000003E-2</c:v>
                </c:pt>
                <c:pt idx="27049">
                  <c:v>4.3419600000000003E-2</c:v>
                </c:pt>
                <c:pt idx="27050">
                  <c:v>4.3577900000000003E-2</c:v>
                </c:pt>
                <c:pt idx="27051">
                  <c:v>4.3659499999999997E-2</c:v>
                </c:pt>
                <c:pt idx="27052">
                  <c:v>4.3664799999999997E-2</c:v>
                </c:pt>
                <c:pt idx="27053">
                  <c:v>4.3594399999999998E-2</c:v>
                </c:pt>
                <c:pt idx="27054">
                  <c:v>4.34492E-2</c:v>
                </c:pt>
                <c:pt idx="27055">
                  <c:v>4.32301E-2</c:v>
                </c:pt>
                <c:pt idx="27056">
                  <c:v>4.29381E-2</c:v>
                </c:pt>
                <c:pt idx="27057">
                  <c:v>4.2574599999999997E-2</c:v>
                </c:pt>
                <c:pt idx="27058">
                  <c:v>4.2140999999999998E-2</c:v>
                </c:pt>
                <c:pt idx="27059">
                  <c:v>4.1638599999999998E-2</c:v>
                </c:pt>
                <c:pt idx="27060">
                  <c:v>4.10692E-2</c:v>
                </c:pt>
                <c:pt idx="27061">
                  <c:v>4.0434499999999998E-2</c:v>
                </c:pt>
                <c:pt idx="27062">
                  <c:v>3.9736300000000002E-2</c:v>
                </c:pt>
                <c:pt idx="27063">
                  <c:v>3.89766E-2</c:v>
                </c:pt>
                <c:pt idx="27064">
                  <c:v>3.8157400000000001E-2</c:v>
                </c:pt>
                <c:pt idx="27065">
                  <c:v>3.7281000000000002E-2</c:v>
                </c:pt>
                <c:pt idx="27066">
                  <c:v>3.6349699999999999E-2</c:v>
                </c:pt>
                <c:pt idx="27067">
                  <c:v>3.5365800000000003E-2</c:v>
                </c:pt>
                <c:pt idx="27068">
                  <c:v>3.4331899999999999E-2</c:v>
                </c:pt>
                <c:pt idx="27069">
                  <c:v>3.3250500000000002E-2</c:v>
                </c:pt>
                <c:pt idx="27070">
                  <c:v>3.2124300000000001E-2</c:v>
                </c:pt>
                <c:pt idx="27071">
                  <c:v>3.0956000000000001E-2</c:v>
                </c:pt>
                <c:pt idx="27072">
                  <c:v>2.9748400000000001E-2</c:v>
                </c:pt>
                <c:pt idx="27073">
                  <c:v>2.85043E-2</c:v>
                </c:pt>
                <c:pt idx="27074">
                  <c:v>2.7226400000000001E-2</c:v>
                </c:pt>
                <c:pt idx="27075">
                  <c:v>2.5917900000000001E-2</c:v>
                </c:pt>
                <c:pt idx="27076">
                  <c:v>2.4581599999999999E-2</c:v>
                </c:pt>
                <c:pt idx="27077">
                  <c:v>2.3220500000000002E-2</c:v>
                </c:pt>
                <c:pt idx="27078">
                  <c:v>2.1837800000000001E-2</c:v>
                </c:pt>
                <c:pt idx="27079">
                  <c:v>2.04365E-2</c:v>
                </c:pt>
                <c:pt idx="27080">
                  <c:v>1.90197E-2</c:v>
                </c:pt>
                <c:pt idx="27081">
                  <c:v>1.7590600000000001E-2</c:v>
                </c:pt>
                <c:pt idx="27082">
                  <c:v>1.6152199999999999E-2</c:v>
                </c:pt>
                <c:pt idx="27083">
                  <c:v>1.4707700000000001E-2</c:v>
                </c:pt>
                <c:pt idx="27084">
                  <c:v>1.32602E-2</c:v>
                </c:pt>
                <c:pt idx="27085">
                  <c:v>1.18128E-2</c:v>
                </c:pt>
                <c:pt idx="27086">
                  <c:v>1.03686E-2</c:v>
                </c:pt>
                <c:pt idx="27087" formatCode="0.00E+00">
                  <c:v>8.9307999999999992E-3</c:v>
                </c:pt>
                <c:pt idx="27088" formatCode="0.00E+00">
                  <c:v>7.5023599999999996E-3</c:v>
                </c:pt>
                <c:pt idx="27089" formatCode="0.00E+00">
                  <c:v>6.0863699999999998E-3</c:v>
                </c:pt>
                <c:pt idx="27090" formatCode="0.00E+00">
                  <c:v>4.6858899999999998E-3</c:v>
                </c:pt>
                <c:pt idx="27091" formatCode="0.00E+00">
                  <c:v>3.30394E-3</c:v>
                </c:pt>
                <c:pt idx="27092" formatCode="0.00E+00">
                  <c:v>1.9434700000000001E-3</c:v>
                </c:pt>
                <c:pt idx="27093" formatCode="0.00E+00">
                  <c:v>6.0734799999999996E-4</c:v>
                </c:pt>
                <c:pt idx="27094" formatCode="0.00E+00">
                  <c:v>-7.0165400000000001E-4</c:v>
                </c:pt>
                <c:pt idx="27095" formatCode="0.00E+00">
                  <c:v>-1.9808299999999998E-3</c:v>
                </c:pt>
                <c:pt idx="27096" formatCode="0.00E+00">
                  <c:v>-3.22755E-3</c:v>
                </c:pt>
                <c:pt idx="27097" formatCode="0.00E+00">
                  <c:v>-4.4392600000000004E-3</c:v>
                </c:pt>
                <c:pt idx="27098" formatCode="0.00E+00">
                  <c:v>-5.61357E-3</c:v>
                </c:pt>
                <c:pt idx="27099" formatCode="0.00E+00">
                  <c:v>-6.7481599999999996E-3</c:v>
                </c:pt>
                <c:pt idx="27100" formatCode="0.00E+00">
                  <c:v>-7.8407700000000004E-3</c:v>
                </c:pt>
                <c:pt idx="27101" formatCode="0.00E+00">
                  <c:v>-8.8891600000000001E-3</c:v>
                </c:pt>
                <c:pt idx="27102" formatCode="0.00E+00">
                  <c:v>-9.8911999999999993E-3</c:v>
                </c:pt>
                <c:pt idx="27103">
                  <c:v>-1.0844899999999999E-2</c:v>
                </c:pt>
                <c:pt idx="27104">
                  <c:v>-1.17485E-2</c:v>
                </c:pt>
                <c:pt idx="27105">
                  <c:v>-1.2600200000000001E-2</c:v>
                </c:pt>
                <c:pt idx="27106">
                  <c:v>-1.3398500000000001E-2</c:v>
                </c:pt>
                <c:pt idx="27107">
                  <c:v>-1.4141600000000001E-2</c:v>
                </c:pt>
                <c:pt idx="27108">
                  <c:v>-1.4828300000000001E-2</c:v>
                </c:pt>
                <c:pt idx="27109">
                  <c:v>-1.5457200000000001E-2</c:v>
                </c:pt>
                <c:pt idx="27110">
                  <c:v>-1.6027099999999999E-2</c:v>
                </c:pt>
                <c:pt idx="27111">
                  <c:v>-1.6537300000000001E-2</c:v>
                </c:pt>
                <c:pt idx="27112">
                  <c:v>-1.6986600000000001E-2</c:v>
                </c:pt>
                <c:pt idx="27113">
                  <c:v>-1.7374500000000001E-2</c:v>
                </c:pt>
                <c:pt idx="27114">
                  <c:v>-1.7700199999999999E-2</c:v>
                </c:pt>
                <c:pt idx="27115">
                  <c:v>-1.7963199999999999E-2</c:v>
                </c:pt>
                <c:pt idx="27116">
                  <c:v>-1.8162999999999999E-2</c:v>
                </c:pt>
                <c:pt idx="27117">
                  <c:v>-1.8299200000000002E-2</c:v>
                </c:pt>
                <c:pt idx="27118">
                  <c:v>-1.8371800000000001E-2</c:v>
                </c:pt>
                <c:pt idx="27119">
                  <c:v>-1.8380799999999999E-2</c:v>
                </c:pt>
                <c:pt idx="27120">
                  <c:v>-1.83264E-2</c:v>
                </c:pt>
                <c:pt idx="27121">
                  <c:v>-1.82089E-2</c:v>
                </c:pt>
                <c:pt idx="27122">
                  <c:v>-1.8028700000000002E-2</c:v>
                </c:pt>
                <c:pt idx="27123">
                  <c:v>-1.7786300000000001E-2</c:v>
                </c:pt>
                <c:pt idx="27124">
                  <c:v>-1.7482600000000001E-2</c:v>
                </c:pt>
                <c:pt idx="27125">
                  <c:v>-1.7118499999999998E-2</c:v>
                </c:pt>
                <c:pt idx="27126">
                  <c:v>-1.6694899999999999E-2</c:v>
                </c:pt>
                <c:pt idx="27127">
                  <c:v>-1.6213000000000002E-2</c:v>
                </c:pt>
                <c:pt idx="27128">
                  <c:v>-1.5673900000000001E-2</c:v>
                </c:pt>
                <c:pt idx="27129">
                  <c:v>-1.5078899999999999E-2</c:v>
                </c:pt>
                <c:pt idx="27130">
                  <c:v>-1.4429600000000001E-2</c:v>
                </c:pt>
                <c:pt idx="27131">
                  <c:v>-1.37275E-2</c:v>
                </c:pt>
                <c:pt idx="27132">
                  <c:v>-1.2974400000000001E-2</c:v>
                </c:pt>
                <c:pt idx="27133">
                  <c:v>-1.21723E-2</c:v>
                </c:pt>
                <c:pt idx="27134">
                  <c:v>-1.13229E-2</c:v>
                </c:pt>
                <c:pt idx="27135">
                  <c:v>-1.0428400000000001E-2</c:v>
                </c:pt>
                <c:pt idx="27136" formatCode="0.00E+00">
                  <c:v>-9.4906999999999995E-3</c:v>
                </c:pt>
                <c:pt idx="27137" formatCode="0.00E+00">
                  <c:v>-8.5119800000000006E-3</c:v>
                </c:pt>
                <c:pt idx="27138" formatCode="0.00E+00">
                  <c:v>-7.4946099999999996E-3</c:v>
                </c:pt>
                <c:pt idx="27139" formatCode="0.00E+00">
                  <c:v>-6.4409699999999999E-3</c:v>
                </c:pt>
                <c:pt idx="27140" formatCode="0.00E+00">
                  <c:v>-5.3533799999999996E-3</c:v>
                </c:pt>
                <c:pt idx="27141" formatCode="0.00E+00">
                  <c:v>-4.2342500000000002E-3</c:v>
                </c:pt>
                <c:pt idx="27142" formatCode="0.00E+00">
                  <c:v>-3.0861899999999999E-3</c:v>
                </c:pt>
                <c:pt idx="27143" formatCode="0.00E+00">
                  <c:v>-1.9120000000000001E-3</c:v>
                </c:pt>
                <c:pt idx="27144" formatCode="0.00E+00">
                  <c:v>-7.1453800000000002E-4</c:v>
                </c:pt>
                <c:pt idx="27145" formatCode="0.00E+00">
                  <c:v>5.0333699999999997E-4</c:v>
                </c:pt>
                <c:pt idx="27146" formatCode="0.00E+00">
                  <c:v>1.7387800000000001E-3</c:v>
                </c:pt>
                <c:pt idx="27147" formatCode="0.00E+00">
                  <c:v>2.98884E-3</c:v>
                </c:pt>
                <c:pt idx="27148" formatCode="0.00E+00">
                  <c:v>4.2505199999999998E-3</c:v>
                </c:pt>
                <c:pt idx="27149" formatCode="0.00E+00">
                  <c:v>5.5207900000000002E-3</c:v>
                </c:pt>
                <c:pt idx="27150" formatCode="0.00E+00">
                  <c:v>6.7966800000000003E-3</c:v>
                </c:pt>
                <c:pt idx="27151" formatCode="0.00E+00">
                  <c:v>8.0752299999999992E-3</c:v>
                </c:pt>
                <c:pt idx="27152" formatCode="0.00E+00">
                  <c:v>9.3533799999999997E-3</c:v>
                </c:pt>
                <c:pt idx="27153">
                  <c:v>1.0628E-2</c:v>
                </c:pt>
                <c:pt idx="27154">
                  <c:v>1.18961E-2</c:v>
                </c:pt>
                <c:pt idx="27155">
                  <c:v>1.3154300000000001E-2</c:v>
                </c:pt>
                <c:pt idx="27156">
                  <c:v>1.4399800000000001E-2</c:v>
                </c:pt>
                <c:pt idx="27157">
                  <c:v>1.5629500000000001E-2</c:v>
                </c:pt>
                <c:pt idx="27158">
                  <c:v>1.6840600000000001E-2</c:v>
                </c:pt>
                <c:pt idx="27159">
                  <c:v>1.8030000000000001E-2</c:v>
                </c:pt>
                <c:pt idx="27160">
                  <c:v>1.9194800000000001E-2</c:v>
                </c:pt>
                <c:pt idx="27161">
                  <c:v>2.03319E-2</c:v>
                </c:pt>
                <c:pt idx="27162">
                  <c:v>2.14384E-2</c:v>
                </c:pt>
                <c:pt idx="27163">
                  <c:v>2.2511300000000001E-2</c:v>
                </c:pt>
                <c:pt idx="27164">
                  <c:v>2.35479E-2</c:v>
                </c:pt>
                <c:pt idx="27165">
                  <c:v>2.45457E-2</c:v>
                </c:pt>
                <c:pt idx="27166">
                  <c:v>2.5502E-2</c:v>
                </c:pt>
                <c:pt idx="27167">
                  <c:v>2.64145E-2</c:v>
                </c:pt>
                <c:pt idx="27168">
                  <c:v>2.7281E-2</c:v>
                </c:pt>
                <c:pt idx="27169">
                  <c:v>2.8098999999999999E-2</c:v>
                </c:pt>
                <c:pt idx="27170">
                  <c:v>2.8866300000000001E-2</c:v>
                </c:pt>
                <c:pt idx="27171">
                  <c:v>2.9580599999999999E-2</c:v>
                </c:pt>
                <c:pt idx="27172">
                  <c:v>3.02399E-2</c:v>
                </c:pt>
                <c:pt idx="27173">
                  <c:v>3.0842100000000001E-2</c:v>
                </c:pt>
                <c:pt idx="27174">
                  <c:v>3.1385200000000002E-2</c:v>
                </c:pt>
                <c:pt idx="27175">
                  <c:v>3.1867399999999997E-2</c:v>
                </c:pt>
                <c:pt idx="27176">
                  <c:v>3.22869E-2</c:v>
                </c:pt>
                <c:pt idx="27177">
                  <c:v>3.26421E-2</c:v>
                </c:pt>
                <c:pt idx="27178">
                  <c:v>3.2931299999999997E-2</c:v>
                </c:pt>
                <c:pt idx="27179">
                  <c:v>3.3153200000000001E-2</c:v>
                </c:pt>
                <c:pt idx="27180">
                  <c:v>3.3306599999999999E-2</c:v>
                </c:pt>
                <c:pt idx="27181">
                  <c:v>3.3390400000000001E-2</c:v>
                </c:pt>
                <c:pt idx="27182">
                  <c:v>3.3404000000000003E-2</c:v>
                </c:pt>
                <c:pt idx="27183">
                  <c:v>3.3347000000000002E-2</c:v>
                </c:pt>
                <c:pt idx="27184">
                  <c:v>3.3218699999999997E-2</c:v>
                </c:pt>
                <c:pt idx="27185">
                  <c:v>3.30183E-2</c:v>
                </c:pt>
                <c:pt idx="27186">
                  <c:v>3.2745400000000001E-2</c:v>
                </c:pt>
                <c:pt idx="27187">
                  <c:v>3.2399799999999999E-2</c:v>
                </c:pt>
                <c:pt idx="27188">
                  <c:v>3.1981299999999997E-2</c:v>
                </c:pt>
                <c:pt idx="27189">
                  <c:v>3.1489799999999998E-2</c:v>
                </c:pt>
                <c:pt idx="27190">
                  <c:v>3.0925500000000002E-2</c:v>
                </c:pt>
                <c:pt idx="27191">
                  <c:v>3.0288800000000001E-2</c:v>
                </c:pt>
                <c:pt idx="27192">
                  <c:v>2.9580100000000002E-2</c:v>
                </c:pt>
                <c:pt idx="27193">
                  <c:v>2.87999E-2</c:v>
                </c:pt>
                <c:pt idx="27194">
                  <c:v>2.7949000000000002E-2</c:v>
                </c:pt>
                <c:pt idx="27195">
                  <c:v>2.7028300000000002E-2</c:v>
                </c:pt>
                <c:pt idx="27196">
                  <c:v>2.60389E-2</c:v>
                </c:pt>
                <c:pt idx="27197">
                  <c:v>2.4982000000000001E-2</c:v>
                </c:pt>
                <c:pt idx="27198">
                  <c:v>2.38587E-2</c:v>
                </c:pt>
                <c:pt idx="27199">
                  <c:v>2.2670599999999999E-2</c:v>
                </c:pt>
                <c:pt idx="27200">
                  <c:v>2.1419000000000001E-2</c:v>
                </c:pt>
                <c:pt idx="27201">
                  <c:v>2.0105600000000001E-2</c:v>
                </c:pt>
                <c:pt idx="27202">
                  <c:v>1.8732200000000001E-2</c:v>
                </c:pt>
                <c:pt idx="27203">
                  <c:v>1.7300800000000002E-2</c:v>
                </c:pt>
                <c:pt idx="27204">
                  <c:v>1.5813299999999999E-2</c:v>
                </c:pt>
                <c:pt idx="27205">
                  <c:v>1.4271900000000001E-2</c:v>
                </c:pt>
                <c:pt idx="27206">
                  <c:v>1.2678999999999999E-2</c:v>
                </c:pt>
                <c:pt idx="27207">
                  <c:v>1.1037399999999999E-2</c:v>
                </c:pt>
                <c:pt idx="27208" formatCode="0.00E+00">
                  <c:v>9.3496499999999993E-3</c:v>
                </c:pt>
                <c:pt idx="27209" formatCode="0.00E+00">
                  <c:v>7.6185000000000003E-3</c:v>
                </c:pt>
                <c:pt idx="27210" formatCode="0.00E+00">
                  <c:v>5.8466300000000002E-3</c:v>
                </c:pt>
                <c:pt idx="27211" formatCode="0.00E+00">
                  <c:v>4.0367500000000004E-3</c:v>
                </c:pt>
                <c:pt idx="27212" formatCode="0.00E+00">
                  <c:v>2.19163E-3</c:v>
                </c:pt>
                <c:pt idx="27213" formatCode="0.00E+00">
                  <c:v>3.1405000000000002E-4</c:v>
                </c:pt>
                <c:pt idx="27214" formatCode="0.00E+00">
                  <c:v>-1.59312E-3</c:v>
                </c:pt>
                <c:pt idx="27215" formatCode="0.00E+00">
                  <c:v>-3.52688E-3</c:v>
                </c:pt>
                <c:pt idx="27216" formatCode="0.00E+00">
                  <c:v>-5.4840899999999996E-3</c:v>
                </c:pt>
                <c:pt idx="27217" formatCode="0.00E+00">
                  <c:v>-7.4614199999999999E-3</c:v>
                </c:pt>
                <c:pt idx="27218" formatCode="0.00E+00">
                  <c:v>-9.4554200000000008E-3</c:v>
                </c:pt>
                <c:pt idx="27219">
                  <c:v>-1.14626E-2</c:v>
                </c:pt>
                <c:pt idx="27220">
                  <c:v>-1.3479700000000001E-2</c:v>
                </c:pt>
                <c:pt idx="27221">
                  <c:v>-1.5503400000000001E-2</c:v>
                </c:pt>
                <c:pt idx="27222">
                  <c:v>-1.753E-2</c:v>
                </c:pt>
                <c:pt idx="27223">
                  <c:v>-1.9555900000000001E-2</c:v>
                </c:pt>
                <c:pt idx="27224">
                  <c:v>-2.1577099999999998E-2</c:v>
                </c:pt>
                <c:pt idx="27225">
                  <c:v>-2.359E-2</c:v>
                </c:pt>
                <c:pt idx="27226">
                  <c:v>-2.5591200000000001E-2</c:v>
                </c:pt>
                <c:pt idx="27227">
                  <c:v>-2.75772E-2</c:v>
                </c:pt>
                <c:pt idx="27228">
                  <c:v>-2.9544999999999998E-2</c:v>
                </c:pt>
                <c:pt idx="27229">
                  <c:v>-3.1491199999999997E-2</c:v>
                </c:pt>
                <c:pt idx="27230">
                  <c:v>-3.3412799999999999E-2</c:v>
                </c:pt>
                <c:pt idx="27231">
                  <c:v>-3.5305999999999997E-2</c:v>
                </c:pt>
                <c:pt idx="27232">
                  <c:v>-3.71668E-2</c:v>
                </c:pt>
                <c:pt idx="27233">
                  <c:v>-3.89913E-2</c:v>
                </c:pt>
                <c:pt idx="27234">
                  <c:v>-4.0776199999999999E-2</c:v>
                </c:pt>
                <c:pt idx="27235">
                  <c:v>-4.2518599999999997E-2</c:v>
                </c:pt>
                <c:pt idx="27236">
                  <c:v>-4.4215699999999997E-2</c:v>
                </c:pt>
                <c:pt idx="27237">
                  <c:v>-4.5864200000000001E-2</c:v>
                </c:pt>
                <c:pt idx="27238">
                  <c:v>-4.7461099999999999E-2</c:v>
                </c:pt>
                <c:pt idx="27239">
                  <c:v>-4.9003499999999998E-2</c:v>
                </c:pt>
                <c:pt idx="27240">
                  <c:v>-5.0488600000000002E-2</c:v>
                </c:pt>
                <c:pt idx="27241">
                  <c:v>-5.1913000000000001E-2</c:v>
                </c:pt>
                <c:pt idx="27242">
                  <c:v>-5.3273599999999997E-2</c:v>
                </c:pt>
                <c:pt idx="27243">
                  <c:v>-5.4567499999999998E-2</c:v>
                </c:pt>
                <c:pt idx="27244">
                  <c:v>-5.5792099999999997E-2</c:v>
                </c:pt>
                <c:pt idx="27245">
                  <c:v>-5.6944799999999997E-2</c:v>
                </c:pt>
                <c:pt idx="27246">
                  <c:v>-5.8022799999999999E-2</c:v>
                </c:pt>
                <c:pt idx="27247">
                  <c:v>-5.9023699999999998E-2</c:v>
                </c:pt>
                <c:pt idx="27248">
                  <c:v>-5.99453E-2</c:v>
                </c:pt>
                <c:pt idx="27249">
                  <c:v>-6.0785600000000002E-2</c:v>
                </c:pt>
                <c:pt idx="27250">
                  <c:v>-6.1543300000000002E-2</c:v>
                </c:pt>
                <c:pt idx="27251">
                  <c:v>-6.2216899999999999E-2</c:v>
                </c:pt>
                <c:pt idx="27252">
                  <c:v>-6.2804899999999997E-2</c:v>
                </c:pt>
                <c:pt idx="27253">
                  <c:v>-6.3305500000000001E-2</c:v>
                </c:pt>
                <c:pt idx="27254">
                  <c:v>-6.3717700000000002E-2</c:v>
                </c:pt>
                <c:pt idx="27255">
                  <c:v>-6.4040100000000003E-2</c:v>
                </c:pt>
                <c:pt idx="27256">
                  <c:v>-6.4271700000000001E-2</c:v>
                </c:pt>
                <c:pt idx="27257">
                  <c:v>-6.4411399999999994E-2</c:v>
                </c:pt>
                <c:pt idx="27258">
                  <c:v>-6.4458100000000004E-2</c:v>
                </c:pt>
                <c:pt idx="27259">
                  <c:v>-6.4411099999999999E-2</c:v>
                </c:pt>
                <c:pt idx="27260">
                  <c:v>-6.4269800000000002E-2</c:v>
                </c:pt>
                <c:pt idx="27261">
                  <c:v>-6.4033800000000002E-2</c:v>
                </c:pt>
                <c:pt idx="27262">
                  <c:v>-6.3702800000000004E-2</c:v>
                </c:pt>
                <c:pt idx="27263">
                  <c:v>-6.3276899999999997E-2</c:v>
                </c:pt>
                <c:pt idx="27264">
                  <c:v>-6.2756800000000001E-2</c:v>
                </c:pt>
                <c:pt idx="27265">
                  <c:v>-6.2142700000000002E-2</c:v>
                </c:pt>
                <c:pt idx="27266">
                  <c:v>-6.1435200000000002E-2</c:v>
                </c:pt>
                <c:pt idx="27267">
                  <c:v>-6.0634800000000003E-2</c:v>
                </c:pt>
                <c:pt idx="27268">
                  <c:v>-5.9742299999999998E-2</c:v>
                </c:pt>
                <c:pt idx="27269">
                  <c:v>-5.8758900000000003E-2</c:v>
                </c:pt>
                <c:pt idx="27270">
                  <c:v>-5.7685599999999997E-2</c:v>
                </c:pt>
                <c:pt idx="27271">
                  <c:v>-5.6523700000000003E-2</c:v>
                </c:pt>
                <c:pt idx="27272">
                  <c:v>-5.5274200000000002E-2</c:v>
                </c:pt>
                <c:pt idx="27273">
                  <c:v>-5.3938300000000002E-2</c:v>
                </c:pt>
                <c:pt idx="27274">
                  <c:v>-5.2517599999999998E-2</c:v>
                </c:pt>
                <c:pt idx="27275">
                  <c:v>-5.1013999999999997E-2</c:v>
                </c:pt>
                <c:pt idx="27276">
                  <c:v>-4.9429099999999997E-2</c:v>
                </c:pt>
                <c:pt idx="27277">
                  <c:v>-4.7764800000000003E-2</c:v>
                </c:pt>
                <c:pt idx="27278">
                  <c:v>-4.6023300000000003E-2</c:v>
                </c:pt>
                <c:pt idx="27279">
                  <c:v>-4.4207499999999997E-2</c:v>
                </c:pt>
                <c:pt idx="27280">
                  <c:v>-4.23206E-2</c:v>
                </c:pt>
                <c:pt idx="27281">
                  <c:v>-4.0365499999999999E-2</c:v>
                </c:pt>
                <c:pt idx="27282">
                  <c:v>-3.8344799999999998E-2</c:v>
                </c:pt>
                <c:pt idx="27283">
                  <c:v>-3.6261000000000002E-2</c:v>
                </c:pt>
                <c:pt idx="27284">
                  <c:v>-3.4116899999999999E-2</c:v>
                </c:pt>
                <c:pt idx="27285">
                  <c:v>-3.1915800000000001E-2</c:v>
                </c:pt>
                <c:pt idx="27286">
                  <c:v>-2.9660800000000001E-2</c:v>
                </c:pt>
                <c:pt idx="27287">
                  <c:v>-2.7355000000000001E-2</c:v>
                </c:pt>
                <c:pt idx="27288">
                  <c:v>-2.5001599999999999E-2</c:v>
                </c:pt>
                <c:pt idx="27289">
                  <c:v>-2.2604599999999999E-2</c:v>
                </c:pt>
                <c:pt idx="27290">
                  <c:v>-2.0167899999999999E-2</c:v>
                </c:pt>
                <c:pt idx="27291">
                  <c:v>-1.7695200000000001E-2</c:v>
                </c:pt>
                <c:pt idx="27292">
                  <c:v>-1.51898E-2</c:v>
                </c:pt>
                <c:pt idx="27293">
                  <c:v>-1.26552E-2</c:v>
                </c:pt>
                <c:pt idx="27294">
                  <c:v>-1.0095399999999999E-2</c:v>
                </c:pt>
                <c:pt idx="27295" formatCode="0.00E+00">
                  <c:v>-7.51397E-3</c:v>
                </c:pt>
                <c:pt idx="27296" formatCode="0.00E+00">
                  <c:v>-4.9146399999999996E-3</c:v>
                </c:pt>
                <c:pt idx="27297" formatCode="0.00E+00">
                  <c:v>-2.30101E-3</c:v>
                </c:pt>
                <c:pt idx="27298" formatCode="0.00E+00">
                  <c:v>3.22901E-4</c:v>
                </c:pt>
                <c:pt idx="27299" formatCode="0.00E+00">
                  <c:v>2.95276E-3</c:v>
                </c:pt>
                <c:pt idx="27300" formatCode="0.00E+00">
                  <c:v>5.5842699999999997E-3</c:v>
                </c:pt>
                <c:pt idx="27301" formatCode="0.00E+00">
                  <c:v>8.2133199999999996E-3</c:v>
                </c:pt>
                <c:pt idx="27302">
                  <c:v>1.0836E-2</c:v>
                </c:pt>
                <c:pt idx="27303">
                  <c:v>1.3448399999999999E-2</c:v>
                </c:pt>
                <c:pt idx="27304">
                  <c:v>1.6046700000000001E-2</c:v>
                </c:pt>
                <c:pt idx="27305">
                  <c:v>1.8626500000000001E-2</c:v>
                </c:pt>
                <c:pt idx="27306">
                  <c:v>2.1183899999999999E-2</c:v>
                </c:pt>
                <c:pt idx="27307">
                  <c:v>2.3714900000000001E-2</c:v>
                </c:pt>
                <c:pt idx="27308">
                  <c:v>2.6215800000000001E-2</c:v>
                </c:pt>
                <c:pt idx="27309">
                  <c:v>2.8682800000000001E-2</c:v>
                </c:pt>
                <c:pt idx="27310">
                  <c:v>3.11121E-2</c:v>
                </c:pt>
                <c:pt idx="27311">
                  <c:v>3.3500099999999998E-2</c:v>
                </c:pt>
                <c:pt idx="27312">
                  <c:v>3.5843300000000002E-2</c:v>
                </c:pt>
                <c:pt idx="27313">
                  <c:v>3.8137900000000002E-2</c:v>
                </c:pt>
                <c:pt idx="27314">
                  <c:v>4.0380199999999998E-2</c:v>
                </c:pt>
                <c:pt idx="27315">
                  <c:v>4.2567000000000001E-2</c:v>
                </c:pt>
                <c:pt idx="27316">
                  <c:v>4.4695199999999997E-2</c:v>
                </c:pt>
                <c:pt idx="27317">
                  <c:v>4.6761900000000002E-2</c:v>
                </c:pt>
                <c:pt idx="27318">
                  <c:v>4.8763300000000002E-2</c:v>
                </c:pt>
                <c:pt idx="27319">
                  <c:v>5.0696100000000001E-2</c:v>
                </c:pt>
                <c:pt idx="27320">
                  <c:v>5.2557E-2</c:v>
                </c:pt>
                <c:pt idx="27321">
                  <c:v>5.4343299999999997E-2</c:v>
                </c:pt>
                <c:pt idx="27322">
                  <c:v>5.6052699999999997E-2</c:v>
                </c:pt>
                <c:pt idx="27323">
                  <c:v>5.7682499999999998E-2</c:v>
                </c:pt>
                <c:pt idx="27324">
                  <c:v>5.9229900000000002E-2</c:v>
                </c:pt>
                <c:pt idx="27325">
                  <c:v>6.0692599999999999E-2</c:v>
                </c:pt>
                <c:pt idx="27326">
                  <c:v>6.2068600000000002E-2</c:v>
                </c:pt>
                <c:pt idx="27327">
                  <c:v>6.3356300000000004E-2</c:v>
                </c:pt>
                <c:pt idx="27328">
                  <c:v>6.4553899999999997E-2</c:v>
                </c:pt>
                <c:pt idx="27329">
                  <c:v>6.5659599999999999E-2</c:v>
                </c:pt>
                <c:pt idx="27330">
                  <c:v>6.6671300000000003E-2</c:v>
                </c:pt>
                <c:pt idx="27331">
                  <c:v>6.7587400000000006E-2</c:v>
                </c:pt>
                <c:pt idx="27332">
                  <c:v>6.8406300000000003E-2</c:v>
                </c:pt>
                <c:pt idx="27333">
                  <c:v>6.9126400000000005E-2</c:v>
                </c:pt>
                <c:pt idx="27334">
                  <c:v>6.9746299999999997E-2</c:v>
                </c:pt>
                <c:pt idx="27335">
                  <c:v>7.0264800000000002E-2</c:v>
                </c:pt>
                <c:pt idx="27336">
                  <c:v>7.06817E-2</c:v>
                </c:pt>
                <c:pt idx="27337">
                  <c:v>7.0997000000000005E-2</c:v>
                </c:pt>
                <c:pt idx="27338">
                  <c:v>7.1210700000000002E-2</c:v>
                </c:pt>
                <c:pt idx="27339">
                  <c:v>7.1322499999999997E-2</c:v>
                </c:pt>
                <c:pt idx="27340">
                  <c:v>7.1332000000000007E-2</c:v>
                </c:pt>
                <c:pt idx="27341">
                  <c:v>7.1238800000000005E-2</c:v>
                </c:pt>
                <c:pt idx="27342">
                  <c:v>7.1042800000000003E-2</c:v>
                </c:pt>
                <c:pt idx="27343">
                  <c:v>7.0744299999999996E-2</c:v>
                </c:pt>
                <c:pt idx="27344">
                  <c:v>7.0343799999999998E-2</c:v>
                </c:pt>
                <c:pt idx="27345">
                  <c:v>6.9842199999999993E-2</c:v>
                </c:pt>
                <c:pt idx="27346">
                  <c:v>6.9240599999999999E-2</c:v>
                </c:pt>
                <c:pt idx="27347">
                  <c:v>6.8539799999999998E-2</c:v>
                </c:pt>
                <c:pt idx="27348">
                  <c:v>6.7740499999999995E-2</c:v>
                </c:pt>
                <c:pt idx="27349">
                  <c:v>6.6844000000000001E-2</c:v>
                </c:pt>
                <c:pt idx="27350">
                  <c:v>6.5851800000000002E-2</c:v>
                </c:pt>
                <c:pt idx="27351">
                  <c:v>6.4766000000000004E-2</c:v>
                </c:pt>
                <c:pt idx="27352">
                  <c:v>6.3588599999999995E-2</c:v>
                </c:pt>
                <c:pt idx="27353">
                  <c:v>6.2321300000000003E-2</c:v>
                </c:pt>
                <c:pt idx="27354">
                  <c:v>6.0966199999999998E-2</c:v>
                </c:pt>
                <c:pt idx="27355">
                  <c:v>5.9525300000000003E-2</c:v>
                </c:pt>
                <c:pt idx="27356">
                  <c:v>5.8000700000000002E-2</c:v>
                </c:pt>
                <c:pt idx="27357">
                  <c:v>5.6395099999999997E-2</c:v>
                </c:pt>
                <c:pt idx="27358">
                  <c:v>5.4711599999999999E-2</c:v>
                </c:pt>
                <c:pt idx="27359">
                  <c:v>5.2953E-2</c:v>
                </c:pt>
                <c:pt idx="27360">
                  <c:v>5.1121800000000002E-2</c:v>
                </c:pt>
                <c:pt idx="27361">
                  <c:v>4.9220399999999997E-2</c:v>
                </c:pt>
                <c:pt idx="27362">
                  <c:v>4.7251899999999999E-2</c:v>
                </c:pt>
                <c:pt idx="27363">
                  <c:v>4.52199E-2</c:v>
                </c:pt>
                <c:pt idx="27364">
                  <c:v>4.3127600000000002E-2</c:v>
                </c:pt>
                <c:pt idx="27365">
                  <c:v>4.0978100000000003E-2</c:v>
                </c:pt>
                <c:pt idx="27366">
                  <c:v>3.8774900000000001E-2</c:v>
                </c:pt>
                <c:pt idx="27367">
                  <c:v>3.6521400000000002E-2</c:v>
                </c:pt>
                <c:pt idx="27368">
                  <c:v>3.4220500000000001E-2</c:v>
                </c:pt>
                <c:pt idx="27369">
                  <c:v>3.1875500000000001E-2</c:v>
                </c:pt>
                <c:pt idx="27370">
                  <c:v>2.94898E-2</c:v>
                </c:pt>
                <c:pt idx="27371">
                  <c:v>2.7067399999999998E-2</c:v>
                </c:pt>
                <c:pt idx="27372">
                  <c:v>2.4611999999999998E-2</c:v>
                </c:pt>
                <c:pt idx="27373">
                  <c:v>2.21272E-2</c:v>
                </c:pt>
                <c:pt idx="27374">
                  <c:v>1.9616600000000001E-2</c:v>
                </c:pt>
                <c:pt idx="27375">
                  <c:v>1.70844E-2</c:v>
                </c:pt>
                <c:pt idx="27376">
                  <c:v>1.45348E-2</c:v>
                </c:pt>
                <c:pt idx="27377">
                  <c:v>1.1971600000000001E-2</c:v>
                </c:pt>
                <c:pt idx="27378" formatCode="0.00E+00">
                  <c:v>9.3986399999999998E-3</c:v>
                </c:pt>
                <c:pt idx="27379" formatCode="0.00E+00">
                  <c:v>6.8195399999999998E-3</c:v>
                </c:pt>
                <c:pt idx="27380" formatCode="0.00E+00">
                  <c:v>4.2382699999999997E-3</c:v>
                </c:pt>
                <c:pt idx="27381" formatCode="0.00E+00">
                  <c:v>1.6585199999999999E-3</c:v>
                </c:pt>
                <c:pt idx="27382" formatCode="0.00E+00">
                  <c:v>-9.16328E-4</c:v>
                </c:pt>
                <c:pt idx="27383" formatCode="0.00E+00">
                  <c:v>-3.4829399999999999E-3</c:v>
                </c:pt>
                <c:pt idx="27384" formatCode="0.00E+00">
                  <c:v>-6.0377499999999997E-3</c:v>
                </c:pt>
                <c:pt idx="27385" formatCode="0.00E+00">
                  <c:v>-8.5768900000000002E-3</c:v>
                </c:pt>
                <c:pt idx="27386">
                  <c:v>-1.1096099999999999E-2</c:v>
                </c:pt>
                <c:pt idx="27387">
                  <c:v>-1.3591000000000001E-2</c:v>
                </c:pt>
                <c:pt idx="27388">
                  <c:v>-1.6056999999999998E-2</c:v>
                </c:pt>
                <c:pt idx="27389">
                  <c:v>-1.8490199999999998E-2</c:v>
                </c:pt>
                <c:pt idx="27390">
                  <c:v>-2.08874E-2</c:v>
                </c:pt>
                <c:pt idx="27391">
                  <c:v>-2.3245399999999999E-2</c:v>
                </c:pt>
                <c:pt idx="27392">
                  <c:v>-2.55611E-2</c:v>
                </c:pt>
                <c:pt idx="27393">
                  <c:v>-2.78313E-2</c:v>
                </c:pt>
                <c:pt idx="27394">
                  <c:v>-3.0052700000000002E-2</c:v>
                </c:pt>
                <c:pt idx="27395">
                  <c:v>-3.2222300000000002E-2</c:v>
                </c:pt>
                <c:pt idx="27396">
                  <c:v>-3.4337399999999997E-2</c:v>
                </c:pt>
                <c:pt idx="27397">
                  <c:v>-3.6395400000000001E-2</c:v>
                </c:pt>
                <c:pt idx="27398">
                  <c:v>-3.83941E-2</c:v>
                </c:pt>
                <c:pt idx="27399">
                  <c:v>-4.0330999999999999E-2</c:v>
                </c:pt>
                <c:pt idx="27400">
                  <c:v>-4.2203900000000003E-2</c:v>
                </c:pt>
                <c:pt idx="27401">
                  <c:v>-4.4010199999999999E-2</c:v>
                </c:pt>
                <c:pt idx="27402">
                  <c:v>-4.5747299999999998E-2</c:v>
                </c:pt>
                <c:pt idx="27403">
                  <c:v>-4.7413200000000003E-2</c:v>
                </c:pt>
                <c:pt idx="27404">
                  <c:v>-4.9005600000000003E-2</c:v>
                </c:pt>
                <c:pt idx="27405">
                  <c:v>-5.0522499999999998E-2</c:v>
                </c:pt>
                <c:pt idx="27406">
                  <c:v>-5.1961899999999998E-2</c:v>
                </c:pt>
                <c:pt idx="27407">
                  <c:v>-5.3322399999999999E-2</c:v>
                </c:pt>
                <c:pt idx="27408">
                  <c:v>-5.46028E-2</c:v>
                </c:pt>
                <c:pt idx="27409">
                  <c:v>-5.5801799999999999E-2</c:v>
                </c:pt>
                <c:pt idx="27410">
                  <c:v>-5.69186E-2</c:v>
                </c:pt>
                <c:pt idx="27411">
                  <c:v>-5.7952499999999997E-2</c:v>
                </c:pt>
                <c:pt idx="27412">
                  <c:v>-5.8902400000000001E-2</c:v>
                </c:pt>
                <c:pt idx="27413">
                  <c:v>-5.9766699999999999E-2</c:v>
                </c:pt>
                <c:pt idx="27414">
                  <c:v>-6.0544399999999998E-2</c:v>
                </c:pt>
                <c:pt idx="27415">
                  <c:v>-6.1234900000000002E-2</c:v>
                </c:pt>
                <c:pt idx="27416">
                  <c:v>-6.1837499999999997E-2</c:v>
                </c:pt>
                <c:pt idx="27417">
                  <c:v>-6.2351799999999999E-2</c:v>
                </c:pt>
                <c:pt idx="27418">
                  <c:v>-6.2778100000000003E-2</c:v>
                </c:pt>
                <c:pt idx="27419">
                  <c:v>-6.3116500000000006E-2</c:v>
                </c:pt>
                <c:pt idx="27420">
                  <c:v>-6.3367199999999999E-2</c:v>
                </c:pt>
                <c:pt idx="27421">
                  <c:v>-6.3530799999999998E-2</c:v>
                </c:pt>
                <c:pt idx="27422">
                  <c:v>-6.3608100000000001E-2</c:v>
                </c:pt>
                <c:pt idx="27423">
                  <c:v>-6.3600000000000004E-2</c:v>
                </c:pt>
                <c:pt idx="27424">
                  <c:v>-6.35072E-2</c:v>
                </c:pt>
                <c:pt idx="27425">
                  <c:v>-6.3330300000000006E-2</c:v>
                </c:pt>
                <c:pt idx="27426">
                  <c:v>-6.3069500000000001E-2</c:v>
                </c:pt>
                <c:pt idx="27427">
                  <c:v>-6.2726100000000007E-2</c:v>
                </c:pt>
                <c:pt idx="27428">
                  <c:v>-6.2301599999999999E-2</c:v>
                </c:pt>
                <c:pt idx="27429">
                  <c:v>-6.1797699999999997E-2</c:v>
                </c:pt>
                <c:pt idx="27430">
                  <c:v>-6.1215899999999997E-2</c:v>
                </c:pt>
                <c:pt idx="27431">
                  <c:v>-6.0558099999999997E-2</c:v>
                </c:pt>
                <c:pt idx="27432">
                  <c:v>-5.9826699999999997E-2</c:v>
                </c:pt>
                <c:pt idx="27433">
                  <c:v>-5.90235E-2</c:v>
                </c:pt>
                <c:pt idx="27434">
                  <c:v>-5.8150100000000003E-2</c:v>
                </c:pt>
                <c:pt idx="27435">
                  <c:v>-5.7207899999999999E-2</c:v>
                </c:pt>
                <c:pt idx="27436">
                  <c:v>-5.6198900000000003E-2</c:v>
                </c:pt>
                <c:pt idx="27437">
                  <c:v>-5.5125399999999998E-2</c:v>
                </c:pt>
                <c:pt idx="27438">
                  <c:v>-5.3989599999999999E-2</c:v>
                </c:pt>
                <c:pt idx="27439">
                  <c:v>-5.2794099999999997E-2</c:v>
                </c:pt>
                <c:pt idx="27440">
                  <c:v>-5.1542299999999999E-2</c:v>
                </c:pt>
                <c:pt idx="27441">
                  <c:v>-5.0237400000000001E-2</c:v>
                </c:pt>
                <c:pt idx="27442">
                  <c:v>-4.8881899999999999E-2</c:v>
                </c:pt>
                <c:pt idx="27443">
                  <c:v>-4.7478100000000002E-2</c:v>
                </c:pt>
                <c:pt idx="27444">
                  <c:v>-4.6029399999999998E-2</c:v>
                </c:pt>
                <c:pt idx="27445">
                  <c:v>-4.4539599999999999E-2</c:v>
                </c:pt>
                <c:pt idx="27446">
                  <c:v>-4.3012099999999998E-2</c:v>
                </c:pt>
                <c:pt idx="27447">
                  <c:v>-4.1449899999999998E-2</c:v>
                </c:pt>
                <c:pt idx="27448">
                  <c:v>-3.9856500000000003E-2</c:v>
                </c:pt>
                <c:pt idx="27449">
                  <c:v>-3.8235400000000003E-2</c:v>
                </c:pt>
                <c:pt idx="27450">
                  <c:v>-3.6590200000000003E-2</c:v>
                </c:pt>
                <c:pt idx="27451">
                  <c:v>-3.4923999999999997E-2</c:v>
                </c:pt>
                <c:pt idx="27452">
                  <c:v>-3.3240400000000003E-2</c:v>
                </c:pt>
                <c:pt idx="27453">
                  <c:v>-3.1543099999999998E-2</c:v>
                </c:pt>
                <c:pt idx="27454">
                  <c:v>-2.9835400000000002E-2</c:v>
                </c:pt>
                <c:pt idx="27455">
                  <c:v>-2.8119999999999999E-2</c:v>
                </c:pt>
                <c:pt idx="27456">
                  <c:v>-2.6399599999999999E-2</c:v>
                </c:pt>
                <c:pt idx="27457">
                  <c:v>-2.46777E-2</c:v>
                </c:pt>
                <c:pt idx="27458">
                  <c:v>-2.2957999999999999E-2</c:v>
                </c:pt>
                <c:pt idx="27459">
                  <c:v>-2.1243700000000001E-2</c:v>
                </c:pt>
                <c:pt idx="27460">
                  <c:v>-1.9537700000000002E-2</c:v>
                </c:pt>
                <c:pt idx="27461">
                  <c:v>-1.78426E-2</c:v>
                </c:pt>
                <c:pt idx="27462">
                  <c:v>-1.6161100000000001E-2</c:v>
                </c:pt>
                <c:pt idx="27463">
                  <c:v>-1.4496E-2</c:v>
                </c:pt>
                <c:pt idx="27464">
                  <c:v>-1.28501E-2</c:v>
                </c:pt>
                <c:pt idx="27465">
                  <c:v>-1.12262E-2</c:v>
                </c:pt>
                <c:pt idx="27466" formatCode="0.00E+00">
                  <c:v>-9.6265900000000008E-3</c:v>
                </c:pt>
                <c:pt idx="27467" formatCode="0.00E+00">
                  <c:v>-8.0535899999999994E-3</c:v>
                </c:pt>
                <c:pt idx="27468" formatCode="0.00E+00">
                  <c:v>-6.5095600000000002E-3</c:v>
                </c:pt>
                <c:pt idx="27469" formatCode="0.00E+00">
                  <c:v>-4.9971599999999996E-3</c:v>
                </c:pt>
                <c:pt idx="27470" formatCode="0.00E+00">
                  <c:v>-3.5190299999999998E-3</c:v>
                </c:pt>
                <c:pt idx="27471" formatCode="0.00E+00">
                  <c:v>-2.0776700000000002E-3</c:v>
                </c:pt>
                <c:pt idx="27472" formatCode="0.00E+00">
                  <c:v>-6.7541699999999999E-4</c:v>
                </c:pt>
                <c:pt idx="27473" formatCode="0.00E+00">
                  <c:v>6.8564899999999998E-4</c:v>
                </c:pt>
                <c:pt idx="27474" formatCode="0.00E+00">
                  <c:v>2.00358E-3</c:v>
                </c:pt>
                <c:pt idx="27475" formatCode="0.00E+00">
                  <c:v>3.27641E-3</c:v>
                </c:pt>
                <c:pt idx="27476" formatCode="0.00E+00">
                  <c:v>4.5023199999999998E-3</c:v>
                </c:pt>
                <c:pt idx="27477" formatCode="0.00E+00">
                  <c:v>5.6795600000000002E-3</c:v>
                </c:pt>
                <c:pt idx="27478" formatCode="0.00E+00">
                  <c:v>6.8065699999999996E-3</c:v>
                </c:pt>
                <c:pt idx="27479" formatCode="0.00E+00">
                  <c:v>7.8823299999999999E-3</c:v>
                </c:pt>
                <c:pt idx="27480" formatCode="0.00E+00">
                  <c:v>8.9057200000000006E-3</c:v>
                </c:pt>
                <c:pt idx="27481" formatCode="0.00E+00">
                  <c:v>9.8750999999999995E-3</c:v>
                </c:pt>
                <c:pt idx="27482">
                  <c:v>1.0789200000000001E-2</c:v>
                </c:pt>
                <c:pt idx="27483">
                  <c:v>1.1647899999999999E-2</c:v>
                </c:pt>
                <c:pt idx="27484">
                  <c:v>1.24508E-2</c:v>
                </c:pt>
                <c:pt idx="27485">
                  <c:v>1.31968E-2</c:v>
                </c:pt>
                <c:pt idx="27486">
                  <c:v>1.38846E-2</c:v>
                </c:pt>
                <c:pt idx="27487">
                  <c:v>1.4513399999999999E-2</c:v>
                </c:pt>
                <c:pt idx="27488">
                  <c:v>1.50829E-2</c:v>
                </c:pt>
                <c:pt idx="27489">
                  <c:v>1.55929E-2</c:v>
                </c:pt>
                <c:pt idx="27490">
                  <c:v>1.6042899999999999E-2</c:v>
                </c:pt>
                <c:pt idx="27491">
                  <c:v>1.6432700000000001E-2</c:v>
                </c:pt>
                <c:pt idx="27492">
                  <c:v>1.6762599999999999E-2</c:v>
                </c:pt>
                <c:pt idx="27493">
                  <c:v>1.7032800000000001E-2</c:v>
                </c:pt>
                <c:pt idx="27494">
                  <c:v>1.72427E-2</c:v>
                </c:pt>
                <c:pt idx="27495">
                  <c:v>1.7391799999999999E-2</c:v>
                </c:pt>
                <c:pt idx="27496">
                  <c:v>1.74804E-2</c:v>
                </c:pt>
                <c:pt idx="27497">
                  <c:v>1.7509500000000001E-2</c:v>
                </c:pt>
                <c:pt idx="27498">
                  <c:v>1.74799E-2</c:v>
                </c:pt>
                <c:pt idx="27499">
                  <c:v>1.7392399999999999E-2</c:v>
                </c:pt>
                <c:pt idx="27500">
                  <c:v>1.72479E-2</c:v>
                </c:pt>
                <c:pt idx="27501">
                  <c:v>1.70476E-2</c:v>
                </c:pt>
                <c:pt idx="27502">
                  <c:v>1.67923E-2</c:v>
                </c:pt>
                <c:pt idx="27503">
                  <c:v>1.6482500000000001E-2</c:v>
                </c:pt>
                <c:pt idx="27504">
                  <c:v>1.6119000000000001E-2</c:v>
                </c:pt>
                <c:pt idx="27505">
                  <c:v>1.57039E-2</c:v>
                </c:pt>
                <c:pt idx="27506">
                  <c:v>1.5239000000000001E-2</c:v>
                </c:pt>
                <c:pt idx="27507">
                  <c:v>1.4726299999999999E-2</c:v>
                </c:pt>
                <c:pt idx="27508">
                  <c:v>1.4168399999999999E-2</c:v>
                </c:pt>
                <c:pt idx="27509">
                  <c:v>1.3567600000000001E-2</c:v>
                </c:pt>
                <c:pt idx="27510">
                  <c:v>1.29263E-2</c:v>
                </c:pt>
                <c:pt idx="27511">
                  <c:v>1.2246699999999999E-2</c:v>
                </c:pt>
                <c:pt idx="27512">
                  <c:v>1.1531700000000001E-2</c:v>
                </c:pt>
                <c:pt idx="27513">
                  <c:v>1.07831E-2</c:v>
                </c:pt>
                <c:pt idx="27514">
                  <c:v>1.00023E-2</c:v>
                </c:pt>
                <c:pt idx="27515" formatCode="0.00E+00">
                  <c:v>9.1908500000000004E-3</c:v>
                </c:pt>
                <c:pt idx="27516" formatCode="0.00E+00">
                  <c:v>8.3511699999999998E-3</c:v>
                </c:pt>
                <c:pt idx="27517" formatCode="0.00E+00">
                  <c:v>7.4859799999999997E-3</c:v>
                </c:pt>
                <c:pt idx="27518" formatCode="0.00E+00">
                  <c:v>6.5979799999999998E-3</c:v>
                </c:pt>
                <c:pt idx="27519" formatCode="0.00E+00">
                  <c:v>5.6896100000000003E-3</c:v>
                </c:pt>
                <c:pt idx="27520" formatCode="0.00E+00">
                  <c:v>4.7633299999999996E-3</c:v>
                </c:pt>
                <c:pt idx="27521" formatCode="0.00E+00">
                  <c:v>3.82205E-3</c:v>
                </c:pt>
                <c:pt idx="27522" formatCode="0.00E+00">
                  <c:v>2.8688799999999999E-3</c:v>
                </c:pt>
                <c:pt idx="27523" formatCode="0.00E+00">
                  <c:v>1.9067999999999999E-3</c:v>
                </c:pt>
                <c:pt idx="27524" formatCode="0.00E+00">
                  <c:v>9.3862100000000005E-4</c:v>
                </c:pt>
                <c:pt idx="27525" formatCode="0.00E+00">
                  <c:v>-3.3103199999999998E-5</c:v>
                </c:pt>
                <c:pt idx="27526" formatCode="0.00E+00">
                  <c:v>-1.00592E-3</c:v>
                </c:pt>
                <c:pt idx="27527" formatCode="0.00E+00">
                  <c:v>-1.9772100000000001E-3</c:v>
                </c:pt>
                <c:pt idx="27528" formatCode="0.00E+00">
                  <c:v>-2.94393E-3</c:v>
                </c:pt>
                <c:pt idx="27529" formatCode="0.00E+00">
                  <c:v>-3.90289E-3</c:v>
                </c:pt>
                <c:pt idx="27530" formatCode="0.00E+00">
                  <c:v>-4.8514500000000002E-3</c:v>
                </c:pt>
                <c:pt idx="27531" formatCode="0.00E+00">
                  <c:v>-5.7875000000000001E-3</c:v>
                </c:pt>
                <c:pt idx="27532" formatCode="0.00E+00">
                  <c:v>-6.7085299999999999E-3</c:v>
                </c:pt>
                <c:pt idx="27533" formatCode="0.00E+00">
                  <c:v>-7.6113500000000002E-3</c:v>
                </c:pt>
                <c:pt idx="27534" formatCode="0.00E+00">
                  <c:v>-8.4931199999999998E-3</c:v>
                </c:pt>
                <c:pt idx="27535" formatCode="0.00E+00">
                  <c:v>-9.3521699999999999E-3</c:v>
                </c:pt>
                <c:pt idx="27536">
                  <c:v>-1.01872E-2</c:v>
                </c:pt>
                <c:pt idx="27537">
                  <c:v>-1.09966E-2</c:v>
                </c:pt>
                <c:pt idx="27538">
                  <c:v>-1.1778E-2</c:v>
                </c:pt>
                <c:pt idx="27539">
                  <c:v>-1.2528600000000001E-2</c:v>
                </c:pt>
                <c:pt idx="27540">
                  <c:v>-1.32455E-2</c:v>
                </c:pt>
                <c:pt idx="27541">
                  <c:v>-1.3926600000000001E-2</c:v>
                </c:pt>
                <c:pt idx="27542">
                  <c:v>-1.45699E-2</c:v>
                </c:pt>
                <c:pt idx="27543">
                  <c:v>-1.5173900000000001E-2</c:v>
                </c:pt>
                <c:pt idx="27544">
                  <c:v>-1.57366E-2</c:v>
                </c:pt>
                <c:pt idx="27545">
                  <c:v>-1.6256400000000001E-2</c:v>
                </c:pt>
                <c:pt idx="27546">
                  <c:v>-1.6732E-2</c:v>
                </c:pt>
                <c:pt idx="27547">
                  <c:v>-1.7162299999999998E-2</c:v>
                </c:pt>
                <c:pt idx="27548">
                  <c:v>-1.7545700000000001E-2</c:v>
                </c:pt>
                <c:pt idx="27549">
                  <c:v>-1.78811E-2</c:v>
                </c:pt>
                <c:pt idx="27550">
                  <c:v>-1.81675E-2</c:v>
                </c:pt>
                <c:pt idx="27551">
                  <c:v>-1.8404E-2</c:v>
                </c:pt>
                <c:pt idx="27552">
                  <c:v>-1.85898E-2</c:v>
                </c:pt>
                <c:pt idx="27553">
                  <c:v>-1.8724299999999999E-2</c:v>
                </c:pt>
                <c:pt idx="27554">
                  <c:v>-1.8806400000000001E-2</c:v>
                </c:pt>
                <c:pt idx="27555">
                  <c:v>-1.88352E-2</c:v>
                </c:pt>
                <c:pt idx="27556">
                  <c:v>-1.881E-2</c:v>
                </c:pt>
                <c:pt idx="27557">
                  <c:v>-1.8730299999999998E-2</c:v>
                </c:pt>
                <c:pt idx="27558">
                  <c:v>-1.8596000000000001E-2</c:v>
                </c:pt>
                <c:pt idx="27559">
                  <c:v>-1.8407300000000001E-2</c:v>
                </c:pt>
                <c:pt idx="27560">
                  <c:v>-1.8164099999999999E-2</c:v>
                </c:pt>
                <c:pt idx="27561">
                  <c:v>-1.7866300000000002E-2</c:v>
                </c:pt>
                <c:pt idx="27562">
                  <c:v>-1.7513899999999999E-2</c:v>
                </c:pt>
                <c:pt idx="27563">
                  <c:v>-1.7107399999999998E-2</c:v>
                </c:pt>
                <c:pt idx="27564">
                  <c:v>-1.66474E-2</c:v>
                </c:pt>
                <c:pt idx="27565">
                  <c:v>-1.6134900000000001E-2</c:v>
                </c:pt>
                <c:pt idx="27566">
                  <c:v>-1.55706E-2</c:v>
                </c:pt>
                <c:pt idx="27567">
                  <c:v>-1.49552E-2</c:v>
                </c:pt>
                <c:pt idx="27568">
                  <c:v>-1.42895E-2</c:v>
                </c:pt>
                <c:pt idx="27569">
                  <c:v>-1.3573999999999999E-2</c:v>
                </c:pt>
                <c:pt idx="27570">
                  <c:v>-1.2809900000000001E-2</c:v>
                </c:pt>
                <c:pt idx="27571">
                  <c:v>-1.1998399999999999E-2</c:v>
                </c:pt>
                <c:pt idx="27572">
                  <c:v>-1.11409E-2</c:v>
                </c:pt>
                <c:pt idx="27573">
                  <c:v>-1.0239399999999999E-2</c:v>
                </c:pt>
                <c:pt idx="27574" formatCode="0.00E+00">
                  <c:v>-9.2957500000000002E-3</c:v>
                </c:pt>
                <c:pt idx="27575" formatCode="0.00E+00">
                  <c:v>-8.3114299999999999E-3</c:v>
                </c:pt>
                <c:pt idx="27576" formatCode="0.00E+00">
                  <c:v>-7.2881100000000004E-3</c:v>
                </c:pt>
                <c:pt idx="27577" formatCode="0.00E+00">
                  <c:v>-6.2272999999999998E-3</c:v>
                </c:pt>
                <c:pt idx="27578" formatCode="0.00E+00">
                  <c:v>-5.1302099999999996E-3</c:v>
                </c:pt>
                <c:pt idx="27579" formatCode="0.00E+00">
                  <c:v>-3.9983800000000002E-3</c:v>
                </c:pt>
                <c:pt idx="27580" formatCode="0.00E+00">
                  <c:v>-2.8343299999999999E-3</c:v>
                </c:pt>
                <c:pt idx="27581" formatCode="0.00E+00">
                  <c:v>-1.6412899999999999E-3</c:v>
                </c:pt>
                <c:pt idx="27582" formatCode="0.00E+00">
                  <c:v>-4.22175E-4</c:v>
                </c:pt>
                <c:pt idx="27583" formatCode="0.00E+00">
                  <c:v>8.2069300000000005E-4</c:v>
                </c:pt>
                <c:pt idx="27584" formatCode="0.00E+00">
                  <c:v>2.0851400000000001E-3</c:v>
                </c:pt>
                <c:pt idx="27585" formatCode="0.00E+00">
                  <c:v>3.3686300000000001E-3</c:v>
                </c:pt>
                <c:pt idx="27586" formatCode="0.00E+00">
                  <c:v>4.6680999999999997E-3</c:v>
                </c:pt>
                <c:pt idx="27587" formatCode="0.00E+00">
                  <c:v>5.9802199999999996E-3</c:v>
                </c:pt>
                <c:pt idx="27588" formatCode="0.00E+00">
                  <c:v>7.3019499999999998E-3</c:v>
                </c:pt>
                <c:pt idx="27589" formatCode="0.00E+00">
                  <c:v>8.6310399999999995E-3</c:v>
                </c:pt>
                <c:pt idx="27590" formatCode="0.00E+00">
                  <c:v>9.9657600000000006E-3</c:v>
                </c:pt>
                <c:pt idx="27591">
                  <c:v>1.13039E-2</c:v>
                </c:pt>
                <c:pt idx="27592">
                  <c:v>1.2642499999999999E-2</c:v>
                </c:pt>
                <c:pt idx="27593">
                  <c:v>1.3978900000000001E-2</c:v>
                </c:pt>
                <c:pt idx="27594">
                  <c:v>1.5310799999999999E-2</c:v>
                </c:pt>
                <c:pt idx="27595">
                  <c:v>1.66363E-2</c:v>
                </c:pt>
                <c:pt idx="27596">
                  <c:v>1.7952800000000001E-2</c:v>
                </c:pt>
                <c:pt idx="27597">
                  <c:v>1.9257099999999999E-2</c:v>
                </c:pt>
                <c:pt idx="27598">
                  <c:v>2.05463E-2</c:v>
                </c:pt>
                <c:pt idx="27599">
                  <c:v>2.1816800000000001E-2</c:v>
                </c:pt>
                <c:pt idx="27600">
                  <c:v>2.3065100000000002E-2</c:v>
                </c:pt>
                <c:pt idx="27601">
                  <c:v>2.4288000000000001E-2</c:v>
                </c:pt>
                <c:pt idx="27602">
                  <c:v>2.5482500000000002E-2</c:v>
                </c:pt>
                <c:pt idx="27603">
                  <c:v>2.6645800000000001E-2</c:v>
                </c:pt>
                <c:pt idx="27604">
                  <c:v>2.7775600000000001E-2</c:v>
                </c:pt>
                <c:pt idx="27605">
                  <c:v>2.8869499999999999E-2</c:v>
                </c:pt>
                <c:pt idx="27606">
                  <c:v>2.99251E-2</c:v>
                </c:pt>
                <c:pt idx="27607">
                  <c:v>3.0939600000000001E-2</c:v>
                </c:pt>
                <c:pt idx="27608">
                  <c:v>3.1910000000000001E-2</c:v>
                </c:pt>
                <c:pt idx="27609">
                  <c:v>3.2832699999999999E-2</c:v>
                </c:pt>
                <c:pt idx="27610">
                  <c:v>3.3704999999999999E-2</c:v>
                </c:pt>
                <c:pt idx="27611">
                  <c:v>3.4524800000000001E-2</c:v>
                </c:pt>
                <c:pt idx="27612">
                  <c:v>3.52904E-2</c:v>
                </c:pt>
                <c:pt idx="27613">
                  <c:v>3.6000299999999999E-2</c:v>
                </c:pt>
                <c:pt idx="27614">
                  <c:v>3.6652900000000002E-2</c:v>
                </c:pt>
                <c:pt idx="27615">
                  <c:v>3.7246399999999999E-2</c:v>
                </c:pt>
                <c:pt idx="27616">
                  <c:v>3.7778800000000001E-2</c:v>
                </c:pt>
                <c:pt idx="27617">
                  <c:v>3.8248200000000003E-2</c:v>
                </c:pt>
                <c:pt idx="27618">
                  <c:v>3.8652800000000001E-2</c:v>
                </c:pt>
                <c:pt idx="27619">
                  <c:v>3.8990799999999999E-2</c:v>
                </c:pt>
                <c:pt idx="27620">
                  <c:v>3.9260799999999998E-2</c:v>
                </c:pt>
                <c:pt idx="27621">
                  <c:v>3.9461000000000003E-2</c:v>
                </c:pt>
                <c:pt idx="27622">
                  <c:v>3.959E-2</c:v>
                </c:pt>
                <c:pt idx="27623">
                  <c:v>3.9646000000000001E-2</c:v>
                </c:pt>
                <c:pt idx="27624">
                  <c:v>3.9627599999999999E-2</c:v>
                </c:pt>
                <c:pt idx="27625">
                  <c:v>3.9533600000000002E-2</c:v>
                </c:pt>
                <c:pt idx="27626">
                  <c:v>3.9363299999999997E-2</c:v>
                </c:pt>
                <c:pt idx="27627">
                  <c:v>3.91163E-2</c:v>
                </c:pt>
                <c:pt idx="27628">
                  <c:v>3.8792899999999998E-2</c:v>
                </c:pt>
                <c:pt idx="27629">
                  <c:v>3.8393099999999999E-2</c:v>
                </c:pt>
                <c:pt idx="27630">
                  <c:v>3.7915900000000002E-2</c:v>
                </c:pt>
                <c:pt idx="27631">
                  <c:v>3.73601E-2</c:v>
                </c:pt>
                <c:pt idx="27632">
                  <c:v>3.67252E-2</c:v>
                </c:pt>
                <c:pt idx="27633">
                  <c:v>3.6011599999999998E-2</c:v>
                </c:pt>
                <c:pt idx="27634">
                  <c:v>3.52202E-2</c:v>
                </c:pt>
                <c:pt idx="27635">
                  <c:v>3.4351699999999999E-2</c:v>
                </c:pt>
                <c:pt idx="27636">
                  <c:v>3.3406699999999998E-2</c:v>
                </c:pt>
                <c:pt idx="27637">
                  <c:v>3.2385499999999998E-2</c:v>
                </c:pt>
                <c:pt idx="27638">
                  <c:v>3.1288999999999997E-2</c:v>
                </c:pt>
                <c:pt idx="27639">
                  <c:v>3.0117999999999999E-2</c:v>
                </c:pt>
                <c:pt idx="27640">
                  <c:v>2.8873699999999999E-2</c:v>
                </c:pt>
                <c:pt idx="27641">
                  <c:v>2.7557399999999999E-2</c:v>
                </c:pt>
                <c:pt idx="27642">
                  <c:v>2.6171099999999999E-2</c:v>
                </c:pt>
                <c:pt idx="27643">
                  <c:v>2.4717099999999999E-2</c:v>
                </c:pt>
                <c:pt idx="27644">
                  <c:v>2.3197200000000001E-2</c:v>
                </c:pt>
                <c:pt idx="27645">
                  <c:v>2.1613500000000001E-2</c:v>
                </c:pt>
                <c:pt idx="27646">
                  <c:v>1.9968699999999999E-2</c:v>
                </c:pt>
                <c:pt idx="27647">
                  <c:v>1.8265300000000002E-2</c:v>
                </c:pt>
                <c:pt idx="27648">
                  <c:v>1.6505300000000001E-2</c:v>
                </c:pt>
                <c:pt idx="27649">
                  <c:v>1.46905E-2</c:v>
                </c:pt>
                <c:pt idx="27650">
                  <c:v>1.2822500000000001E-2</c:v>
                </c:pt>
                <c:pt idx="27651">
                  <c:v>1.09035E-2</c:v>
                </c:pt>
                <c:pt idx="27652" formatCode="0.00E+00">
                  <c:v>8.9358500000000004E-3</c:v>
                </c:pt>
                <c:pt idx="27653" formatCode="0.00E+00">
                  <c:v>6.9221200000000004E-3</c:v>
                </c:pt>
                <c:pt idx="27654" formatCode="0.00E+00">
                  <c:v>4.8647200000000003E-3</c:v>
                </c:pt>
                <c:pt idx="27655" formatCode="0.00E+00">
                  <c:v>2.7666000000000001E-3</c:v>
                </c:pt>
                <c:pt idx="27656" formatCode="0.00E+00">
                  <c:v>6.3124399999999999E-4</c:v>
                </c:pt>
                <c:pt idx="27657" formatCode="0.00E+00">
                  <c:v>-1.5378799999999999E-3</c:v>
                </c:pt>
                <c:pt idx="27658" formatCode="0.00E+00">
                  <c:v>-3.73771E-3</c:v>
                </c:pt>
                <c:pt idx="27659" formatCode="0.00E+00">
                  <c:v>-5.9655000000000003E-3</c:v>
                </c:pt>
                <c:pt idx="27660" formatCode="0.00E+00">
                  <c:v>-8.2185000000000001E-3</c:v>
                </c:pt>
                <c:pt idx="27661">
                  <c:v>-1.04937E-2</c:v>
                </c:pt>
                <c:pt idx="27662">
                  <c:v>-1.2787400000000001E-2</c:v>
                </c:pt>
                <c:pt idx="27663">
                  <c:v>-1.5095900000000001E-2</c:v>
                </c:pt>
                <c:pt idx="27664">
                  <c:v>-1.74155E-2</c:v>
                </c:pt>
                <c:pt idx="27665">
                  <c:v>-1.9742699999999998E-2</c:v>
                </c:pt>
                <c:pt idx="27666">
                  <c:v>-2.20734E-2</c:v>
                </c:pt>
                <c:pt idx="27667">
                  <c:v>-2.44043E-2</c:v>
                </c:pt>
                <c:pt idx="27668">
                  <c:v>-2.6732200000000001E-2</c:v>
                </c:pt>
                <c:pt idx="27669">
                  <c:v>-2.90546E-2</c:v>
                </c:pt>
                <c:pt idx="27670">
                  <c:v>-3.1368E-2</c:v>
                </c:pt>
                <c:pt idx="27671">
                  <c:v>-3.36686E-2</c:v>
                </c:pt>
                <c:pt idx="27672">
                  <c:v>-3.5952499999999998E-2</c:v>
                </c:pt>
                <c:pt idx="27673">
                  <c:v>-3.8215899999999997E-2</c:v>
                </c:pt>
                <c:pt idx="27674">
                  <c:v>-4.0454799999999999E-2</c:v>
                </c:pt>
                <c:pt idx="27675">
                  <c:v>-4.2665300000000003E-2</c:v>
                </c:pt>
                <c:pt idx="27676">
                  <c:v>-4.4844000000000002E-2</c:v>
                </c:pt>
                <c:pt idx="27677">
                  <c:v>-4.69877E-2</c:v>
                </c:pt>
                <c:pt idx="27678">
                  <c:v>-4.9093100000000001E-2</c:v>
                </c:pt>
                <c:pt idx="27679">
                  <c:v>-5.1156600000000003E-2</c:v>
                </c:pt>
                <c:pt idx="27680">
                  <c:v>-5.3174300000000001E-2</c:v>
                </c:pt>
                <c:pt idx="27681">
                  <c:v>-5.5142499999999997E-2</c:v>
                </c:pt>
                <c:pt idx="27682">
                  <c:v>-5.70564E-2</c:v>
                </c:pt>
                <c:pt idx="27683">
                  <c:v>-5.8912300000000001E-2</c:v>
                </c:pt>
                <c:pt idx="27684">
                  <c:v>-6.0708499999999999E-2</c:v>
                </c:pt>
                <c:pt idx="27685">
                  <c:v>-6.2443499999999999E-2</c:v>
                </c:pt>
                <c:pt idx="27686">
                  <c:v>-6.4114500000000005E-2</c:v>
                </c:pt>
                <c:pt idx="27687">
                  <c:v>-6.5718399999999996E-2</c:v>
                </c:pt>
                <c:pt idx="27688">
                  <c:v>-6.7252999999999993E-2</c:v>
                </c:pt>
                <c:pt idx="27689">
                  <c:v>-6.8715899999999996E-2</c:v>
                </c:pt>
                <c:pt idx="27690">
                  <c:v>-7.0105000000000001E-2</c:v>
                </c:pt>
                <c:pt idx="27691">
                  <c:v>-7.1417700000000001E-2</c:v>
                </c:pt>
                <c:pt idx="27692">
                  <c:v>-7.2651499999999994E-2</c:v>
                </c:pt>
                <c:pt idx="27693">
                  <c:v>-7.3803599999999997E-2</c:v>
                </c:pt>
                <c:pt idx="27694">
                  <c:v>-7.4871699999999999E-2</c:v>
                </c:pt>
                <c:pt idx="27695">
                  <c:v>-7.5854199999999997E-2</c:v>
                </c:pt>
                <c:pt idx="27696">
                  <c:v>-7.6749200000000004E-2</c:v>
                </c:pt>
                <c:pt idx="27697">
                  <c:v>-7.7554899999999996E-2</c:v>
                </c:pt>
                <c:pt idx="27698">
                  <c:v>-7.8269699999999998E-2</c:v>
                </c:pt>
                <c:pt idx="27699">
                  <c:v>-7.8891900000000001E-2</c:v>
                </c:pt>
                <c:pt idx="27700">
                  <c:v>-7.9420299999999999E-2</c:v>
                </c:pt>
                <c:pt idx="27701">
                  <c:v>-7.9853900000000005E-2</c:v>
                </c:pt>
                <c:pt idx="27702">
                  <c:v>-8.0191899999999997E-2</c:v>
                </c:pt>
                <c:pt idx="27703">
                  <c:v>-8.0433299999999999E-2</c:v>
                </c:pt>
                <c:pt idx="27704">
                  <c:v>-8.0577200000000002E-2</c:v>
                </c:pt>
                <c:pt idx="27705">
                  <c:v>-8.0622899999999997E-2</c:v>
                </c:pt>
                <c:pt idx="27706">
                  <c:v>-8.0569399999999999E-2</c:v>
                </c:pt>
                <c:pt idx="27707">
                  <c:v>-8.0416000000000001E-2</c:v>
                </c:pt>
                <c:pt idx="27708">
                  <c:v>-8.0162200000000003E-2</c:v>
                </c:pt>
                <c:pt idx="27709">
                  <c:v>-7.9807900000000001E-2</c:v>
                </c:pt>
                <c:pt idx="27710">
                  <c:v>-7.9353499999999993E-2</c:v>
                </c:pt>
                <c:pt idx="27711">
                  <c:v>-7.8799900000000006E-2</c:v>
                </c:pt>
                <c:pt idx="27712">
                  <c:v>-7.8147900000000006E-2</c:v>
                </c:pt>
                <c:pt idx="27713">
                  <c:v>-7.7397999999999995E-2</c:v>
                </c:pt>
                <c:pt idx="27714">
                  <c:v>-7.6551099999999997E-2</c:v>
                </c:pt>
                <c:pt idx="27715">
                  <c:v>-7.56082E-2</c:v>
                </c:pt>
                <c:pt idx="27716">
                  <c:v>-7.4569999999999997E-2</c:v>
                </c:pt>
                <c:pt idx="27717">
                  <c:v>-7.3437699999999995E-2</c:v>
                </c:pt>
                <c:pt idx="27718">
                  <c:v>-7.2212999999999999E-2</c:v>
                </c:pt>
                <c:pt idx="27719">
                  <c:v>-7.0897699999999994E-2</c:v>
                </c:pt>
                <c:pt idx="27720">
                  <c:v>-6.9493299999999994E-2</c:v>
                </c:pt>
                <c:pt idx="27721">
                  <c:v>-6.8001699999999998E-2</c:v>
                </c:pt>
                <c:pt idx="27722">
                  <c:v>-6.6424499999999997E-2</c:v>
                </c:pt>
                <c:pt idx="27723">
                  <c:v>-6.4763600000000004E-2</c:v>
                </c:pt>
                <c:pt idx="27724">
                  <c:v>-6.3020400000000004E-2</c:v>
                </c:pt>
                <c:pt idx="27725">
                  <c:v>-6.1196399999999998E-2</c:v>
                </c:pt>
                <c:pt idx="27726">
                  <c:v>-5.9294199999999998E-2</c:v>
                </c:pt>
                <c:pt idx="27727">
                  <c:v>-5.7316600000000002E-2</c:v>
                </c:pt>
                <c:pt idx="27728">
                  <c:v>-5.5266799999999998E-2</c:v>
                </c:pt>
                <c:pt idx="27729">
                  <c:v>-5.31475E-2</c:v>
                </c:pt>
                <c:pt idx="27730">
                  <c:v>-5.0961100000000002E-2</c:v>
                </c:pt>
                <c:pt idx="27731">
                  <c:v>-4.87094E-2</c:v>
                </c:pt>
                <c:pt idx="27732">
                  <c:v>-4.6393999999999998E-2</c:v>
                </c:pt>
                <c:pt idx="27733">
                  <c:v>-4.4017599999999997E-2</c:v>
                </c:pt>
                <c:pt idx="27734">
                  <c:v>-4.1584999999999997E-2</c:v>
                </c:pt>
                <c:pt idx="27735">
                  <c:v>-3.9101200000000003E-2</c:v>
                </c:pt>
                <c:pt idx="27736">
                  <c:v>-3.6569699999999997E-2</c:v>
                </c:pt>
                <c:pt idx="27737">
                  <c:v>-3.3993700000000002E-2</c:v>
                </c:pt>
                <c:pt idx="27738">
                  <c:v>-3.13767E-2</c:v>
                </c:pt>
                <c:pt idx="27739">
                  <c:v>-2.8722600000000001E-2</c:v>
                </c:pt>
                <c:pt idx="27740">
                  <c:v>-2.6034999999999999E-2</c:v>
                </c:pt>
                <c:pt idx="27741">
                  <c:v>-2.3317299999999999E-2</c:v>
                </c:pt>
                <c:pt idx="27742">
                  <c:v>-2.0573299999999999E-2</c:v>
                </c:pt>
                <c:pt idx="27743">
                  <c:v>-1.7806900000000001E-2</c:v>
                </c:pt>
                <c:pt idx="27744">
                  <c:v>-1.50218E-2</c:v>
                </c:pt>
                <c:pt idx="27745">
                  <c:v>-1.2222E-2</c:v>
                </c:pt>
                <c:pt idx="27746" formatCode="0.00E+00">
                  <c:v>-9.4117300000000001E-3</c:v>
                </c:pt>
                <c:pt idx="27747" formatCode="0.00E+00">
                  <c:v>-6.5947999999999996E-3</c:v>
                </c:pt>
                <c:pt idx="27748" formatCode="0.00E+00">
                  <c:v>-3.7751099999999999E-3</c:v>
                </c:pt>
                <c:pt idx="27749" formatCode="0.00E+00">
                  <c:v>-9.5648399999999996E-4</c:v>
                </c:pt>
                <c:pt idx="27750" formatCode="0.00E+00">
                  <c:v>1.8572300000000001E-3</c:v>
                </c:pt>
                <c:pt idx="27751" formatCode="0.00E+00">
                  <c:v>4.6621700000000002E-3</c:v>
                </c:pt>
                <c:pt idx="27752" formatCode="0.00E+00">
                  <c:v>7.4547900000000002E-3</c:v>
                </c:pt>
                <c:pt idx="27753">
                  <c:v>1.02319E-2</c:v>
                </c:pt>
                <c:pt idx="27754">
                  <c:v>1.299E-2</c:v>
                </c:pt>
                <c:pt idx="27755">
                  <c:v>1.5725300000000001E-2</c:v>
                </c:pt>
                <c:pt idx="27756">
                  <c:v>1.84338E-2</c:v>
                </c:pt>
                <c:pt idx="27757">
                  <c:v>2.11118E-2</c:v>
                </c:pt>
                <c:pt idx="27758">
                  <c:v>2.3756099999999999E-2</c:v>
                </c:pt>
                <c:pt idx="27759">
                  <c:v>2.63631E-2</c:v>
                </c:pt>
                <c:pt idx="27760">
                  <c:v>2.8929199999999999E-2</c:v>
                </c:pt>
                <c:pt idx="27761">
                  <c:v>3.1450699999999998E-2</c:v>
                </c:pt>
                <c:pt idx="27762">
                  <c:v>3.3924000000000003E-2</c:v>
                </c:pt>
                <c:pt idx="27763">
                  <c:v>3.6345700000000002E-2</c:v>
                </c:pt>
                <c:pt idx="27764">
                  <c:v>3.8712799999999999E-2</c:v>
                </c:pt>
                <c:pt idx="27765">
                  <c:v>4.1022000000000003E-2</c:v>
                </c:pt>
                <c:pt idx="27766">
                  <c:v>4.3270200000000002E-2</c:v>
                </c:pt>
                <c:pt idx="27767">
                  <c:v>4.54542E-2</c:v>
                </c:pt>
                <c:pt idx="27768">
                  <c:v>4.7571200000000001E-2</c:v>
                </c:pt>
                <c:pt idx="27769">
                  <c:v>4.9618900000000001E-2</c:v>
                </c:pt>
                <c:pt idx="27770">
                  <c:v>5.1594399999999999E-2</c:v>
                </c:pt>
                <c:pt idx="27771">
                  <c:v>5.3494899999999998E-2</c:v>
                </c:pt>
                <c:pt idx="27772">
                  <c:v>5.5317600000000001E-2</c:v>
                </c:pt>
                <c:pt idx="27773">
                  <c:v>5.7060600000000003E-2</c:v>
                </c:pt>
                <c:pt idx="27774">
                  <c:v>5.8722200000000002E-2</c:v>
                </c:pt>
                <c:pt idx="27775">
                  <c:v>6.0300399999999997E-2</c:v>
                </c:pt>
                <c:pt idx="27776">
                  <c:v>6.1793399999999998E-2</c:v>
                </c:pt>
                <c:pt idx="27777">
                  <c:v>6.3199199999999997E-2</c:v>
                </c:pt>
                <c:pt idx="27778">
                  <c:v>6.4516199999999996E-2</c:v>
                </c:pt>
                <c:pt idx="27779">
                  <c:v>6.5742800000000004E-2</c:v>
                </c:pt>
                <c:pt idx="27780">
                  <c:v>6.6877400000000004E-2</c:v>
                </c:pt>
                <c:pt idx="27781">
                  <c:v>6.7918599999999996E-2</c:v>
                </c:pt>
                <c:pt idx="27782">
                  <c:v>6.8865300000000004E-2</c:v>
                </c:pt>
                <c:pt idx="27783">
                  <c:v>6.9716100000000003E-2</c:v>
                </c:pt>
                <c:pt idx="27784">
                  <c:v>7.0470099999999994E-2</c:v>
                </c:pt>
                <c:pt idx="27785">
                  <c:v>7.1126800000000004E-2</c:v>
                </c:pt>
                <c:pt idx="27786">
                  <c:v>7.1685899999999997E-2</c:v>
                </c:pt>
                <c:pt idx="27787">
                  <c:v>7.2147100000000006E-2</c:v>
                </c:pt>
                <c:pt idx="27788">
                  <c:v>7.25103E-2</c:v>
                </c:pt>
                <c:pt idx="27789">
                  <c:v>7.2775500000000007E-2</c:v>
                </c:pt>
                <c:pt idx="27790">
                  <c:v>7.2942900000000005E-2</c:v>
                </c:pt>
                <c:pt idx="27791">
                  <c:v>7.3012800000000003E-2</c:v>
                </c:pt>
                <c:pt idx="27792">
                  <c:v>7.2985800000000003E-2</c:v>
                </c:pt>
                <c:pt idx="27793">
                  <c:v>7.28626E-2</c:v>
                </c:pt>
                <c:pt idx="27794">
                  <c:v>7.2643299999999994E-2</c:v>
                </c:pt>
                <c:pt idx="27795">
                  <c:v>7.2328600000000007E-2</c:v>
                </c:pt>
                <c:pt idx="27796">
                  <c:v>7.19191E-2</c:v>
                </c:pt>
                <c:pt idx="27797">
                  <c:v>7.1416199999999999E-2</c:v>
                </c:pt>
                <c:pt idx="27798">
                  <c:v>7.0821099999999998E-2</c:v>
                </c:pt>
                <c:pt idx="27799">
                  <c:v>7.0135400000000001E-2</c:v>
                </c:pt>
                <c:pt idx="27800">
                  <c:v>6.9360500000000005E-2</c:v>
                </c:pt>
                <c:pt idx="27801">
                  <c:v>6.8498199999999995E-2</c:v>
                </c:pt>
                <c:pt idx="27802">
                  <c:v>6.7550299999999994E-2</c:v>
                </c:pt>
                <c:pt idx="27803">
                  <c:v>6.6519099999999998E-2</c:v>
                </c:pt>
                <c:pt idx="27804">
                  <c:v>6.5406599999999995E-2</c:v>
                </c:pt>
                <c:pt idx="27805">
                  <c:v>6.42147E-2</c:v>
                </c:pt>
                <c:pt idx="27806">
                  <c:v>6.2945399999999999E-2</c:v>
                </c:pt>
                <c:pt idx="27807">
                  <c:v>6.16009E-2</c:v>
                </c:pt>
                <c:pt idx="27808">
                  <c:v>6.0183899999999999E-2</c:v>
                </c:pt>
                <c:pt idx="27809">
                  <c:v>5.8697199999999998E-2</c:v>
                </c:pt>
                <c:pt idx="27810">
                  <c:v>5.7143100000000002E-2</c:v>
                </c:pt>
                <c:pt idx="27811">
                  <c:v>5.5523700000000002E-2</c:v>
                </c:pt>
                <c:pt idx="27812">
                  <c:v>5.38415E-2</c:v>
                </c:pt>
                <c:pt idx="27813">
                  <c:v>5.20995E-2</c:v>
                </c:pt>
                <c:pt idx="27814">
                  <c:v>5.0300499999999998E-2</c:v>
                </c:pt>
                <c:pt idx="27815">
                  <c:v>4.8447499999999998E-2</c:v>
                </c:pt>
                <c:pt idx="27816">
                  <c:v>4.65437E-2</c:v>
                </c:pt>
                <c:pt idx="27817">
                  <c:v>4.4592199999999999E-2</c:v>
                </c:pt>
                <c:pt idx="27818">
                  <c:v>4.2596200000000001E-2</c:v>
                </c:pt>
                <c:pt idx="27819">
                  <c:v>4.0559400000000002E-2</c:v>
                </c:pt>
                <c:pt idx="27820">
                  <c:v>3.8485199999999997E-2</c:v>
                </c:pt>
                <c:pt idx="27821">
                  <c:v>3.6376600000000002E-2</c:v>
                </c:pt>
                <c:pt idx="27822">
                  <c:v>3.4236999999999997E-2</c:v>
                </c:pt>
                <c:pt idx="27823">
                  <c:v>3.2069899999999998E-2</c:v>
                </c:pt>
                <c:pt idx="27824">
                  <c:v>2.9878700000000001E-2</c:v>
                </c:pt>
                <c:pt idx="27825">
                  <c:v>2.7666699999999999E-2</c:v>
                </c:pt>
                <c:pt idx="27826">
                  <c:v>2.5437000000000001E-2</c:v>
                </c:pt>
                <c:pt idx="27827">
                  <c:v>2.31927E-2</c:v>
                </c:pt>
                <c:pt idx="27828">
                  <c:v>2.0937000000000001E-2</c:v>
                </c:pt>
                <c:pt idx="27829">
                  <c:v>1.86733E-2</c:v>
                </c:pt>
                <c:pt idx="27830">
                  <c:v>1.6404800000000001E-2</c:v>
                </c:pt>
                <c:pt idx="27831">
                  <c:v>1.4134900000000001E-2</c:v>
                </c:pt>
                <c:pt idx="27832">
                  <c:v>1.18668E-2</c:v>
                </c:pt>
                <c:pt idx="27833" formatCode="0.00E+00">
                  <c:v>9.6041600000000005E-3</c:v>
                </c:pt>
                <c:pt idx="27834" formatCode="0.00E+00">
                  <c:v>7.3499899999999998E-3</c:v>
                </c:pt>
                <c:pt idx="27835" formatCode="0.00E+00">
                  <c:v>5.1073200000000003E-3</c:v>
                </c:pt>
                <c:pt idx="27836" formatCode="0.00E+00">
                  <c:v>2.87938E-3</c:v>
                </c:pt>
                <c:pt idx="27837" formatCode="0.00E+00">
                  <c:v>6.6939799999999998E-4</c:v>
                </c:pt>
                <c:pt idx="27838" formatCode="0.00E+00">
                  <c:v>-1.5196999999999999E-3</c:v>
                </c:pt>
                <c:pt idx="27839" formatCode="0.00E+00">
                  <c:v>-3.6851599999999998E-3</c:v>
                </c:pt>
                <c:pt idx="27840" formatCode="0.00E+00">
                  <c:v>-5.8241400000000002E-3</c:v>
                </c:pt>
                <c:pt idx="27841" formatCode="0.00E+00">
                  <c:v>-7.9335800000000008E-3</c:v>
                </c:pt>
                <c:pt idx="27842">
                  <c:v>-1.00105E-2</c:v>
                </c:pt>
                <c:pt idx="27843">
                  <c:v>-1.20523E-2</c:v>
                </c:pt>
                <c:pt idx="27844">
                  <c:v>-1.40567E-2</c:v>
                </c:pt>
                <c:pt idx="27845">
                  <c:v>-1.6021299999999999E-2</c:v>
                </c:pt>
                <c:pt idx="27846">
                  <c:v>-1.7943799999999999E-2</c:v>
                </c:pt>
                <c:pt idx="27847">
                  <c:v>-1.9821700000000001E-2</c:v>
                </c:pt>
                <c:pt idx="27848">
                  <c:v>-2.16528E-2</c:v>
                </c:pt>
                <c:pt idx="27849">
                  <c:v>-2.3434699999999999E-2</c:v>
                </c:pt>
                <c:pt idx="27850">
                  <c:v>-2.5165400000000001E-2</c:v>
                </c:pt>
                <c:pt idx="27851">
                  <c:v>-2.6843100000000002E-2</c:v>
                </c:pt>
                <c:pt idx="27852">
                  <c:v>-2.84663E-2</c:v>
                </c:pt>
                <c:pt idx="27853">
                  <c:v>-3.0033399999999998E-2</c:v>
                </c:pt>
                <c:pt idx="27854">
                  <c:v>-3.15427E-2</c:v>
                </c:pt>
                <c:pt idx="27855">
                  <c:v>-3.2992399999999998E-2</c:v>
                </c:pt>
                <c:pt idx="27856">
                  <c:v>-3.4381200000000001E-2</c:v>
                </c:pt>
                <c:pt idx="27857">
                  <c:v>-3.5707500000000003E-2</c:v>
                </c:pt>
                <c:pt idx="27858">
                  <c:v>-3.69699E-2</c:v>
                </c:pt>
                <c:pt idx="27859">
                  <c:v>-3.8167199999999998E-2</c:v>
                </c:pt>
                <c:pt idx="27860">
                  <c:v>-3.9298600000000003E-2</c:v>
                </c:pt>
                <c:pt idx="27861">
                  <c:v>-4.0363599999999999E-2</c:v>
                </c:pt>
                <c:pt idx="27862">
                  <c:v>-4.1362000000000003E-2</c:v>
                </c:pt>
                <c:pt idx="27863">
                  <c:v>-4.2293400000000002E-2</c:v>
                </c:pt>
                <c:pt idx="27864">
                  <c:v>-4.3157500000000001E-2</c:v>
                </c:pt>
                <c:pt idx="27865">
                  <c:v>-4.3953899999999997E-2</c:v>
                </c:pt>
                <c:pt idx="27866">
                  <c:v>-4.4682600000000003E-2</c:v>
                </c:pt>
                <c:pt idx="27867">
                  <c:v>-4.5343399999999999E-2</c:v>
                </c:pt>
                <c:pt idx="27868">
                  <c:v>-4.5936299999999999E-2</c:v>
                </c:pt>
                <c:pt idx="27869">
                  <c:v>-4.6461099999999998E-2</c:v>
                </c:pt>
                <c:pt idx="27870">
                  <c:v>-4.6918000000000001E-2</c:v>
                </c:pt>
                <c:pt idx="27871">
                  <c:v>-4.7307599999999998E-2</c:v>
                </c:pt>
                <c:pt idx="27872">
                  <c:v>-4.7630199999999998E-2</c:v>
                </c:pt>
                <c:pt idx="27873">
                  <c:v>-4.7885999999999998E-2</c:v>
                </c:pt>
                <c:pt idx="27874">
                  <c:v>-4.8075399999999997E-2</c:v>
                </c:pt>
                <c:pt idx="27875">
                  <c:v>-4.8199199999999998E-2</c:v>
                </c:pt>
                <c:pt idx="27876">
                  <c:v>-4.8258599999999999E-2</c:v>
                </c:pt>
                <c:pt idx="27877">
                  <c:v>-4.82548E-2</c:v>
                </c:pt>
                <c:pt idx="27878">
                  <c:v>-4.81894E-2</c:v>
                </c:pt>
                <c:pt idx="27879">
                  <c:v>-4.8064099999999998E-2</c:v>
                </c:pt>
                <c:pt idx="27880">
                  <c:v>-4.7880199999999998E-2</c:v>
                </c:pt>
                <c:pt idx="27881">
                  <c:v>-4.7639000000000001E-2</c:v>
                </c:pt>
                <c:pt idx="27882">
                  <c:v>-4.7341399999999999E-2</c:v>
                </c:pt>
                <c:pt idx="27883">
                  <c:v>-4.6988299999999997E-2</c:v>
                </c:pt>
                <c:pt idx="27884">
                  <c:v>-4.6581400000000002E-2</c:v>
                </c:pt>
                <c:pt idx="27885">
                  <c:v>-4.6122999999999997E-2</c:v>
                </c:pt>
                <c:pt idx="27886">
                  <c:v>-4.56154E-2</c:v>
                </c:pt>
                <c:pt idx="27887">
                  <c:v>-4.5060299999999998E-2</c:v>
                </c:pt>
                <c:pt idx="27888">
                  <c:v>-4.4459699999999998E-2</c:v>
                </c:pt>
                <c:pt idx="27889">
                  <c:v>-4.3816000000000001E-2</c:v>
                </c:pt>
                <c:pt idx="27890">
                  <c:v>-4.3131200000000001E-2</c:v>
                </c:pt>
                <c:pt idx="27891">
                  <c:v>-4.2407100000000003E-2</c:v>
                </c:pt>
                <c:pt idx="27892">
                  <c:v>-4.16452E-2</c:v>
                </c:pt>
                <c:pt idx="27893">
                  <c:v>-4.0847799999999997E-2</c:v>
                </c:pt>
                <c:pt idx="27894">
                  <c:v>-4.0016900000000001E-2</c:v>
                </c:pt>
                <c:pt idx="27895">
                  <c:v>-3.9154899999999999E-2</c:v>
                </c:pt>
                <c:pt idx="27896">
                  <c:v>-3.8263800000000001E-2</c:v>
                </c:pt>
                <c:pt idx="27897">
                  <c:v>-3.7345700000000003E-2</c:v>
                </c:pt>
                <c:pt idx="27898">
                  <c:v>-3.6402700000000003E-2</c:v>
                </c:pt>
                <c:pt idx="27899">
                  <c:v>-3.5437299999999998E-2</c:v>
                </c:pt>
                <c:pt idx="27900">
                  <c:v>-3.4452299999999998E-2</c:v>
                </c:pt>
                <c:pt idx="27901">
                  <c:v>-3.3450399999999998E-2</c:v>
                </c:pt>
                <c:pt idx="27902">
                  <c:v>-3.24341E-2</c:v>
                </c:pt>
                <c:pt idx="27903">
                  <c:v>-3.1405700000000002E-2</c:v>
                </c:pt>
                <c:pt idx="27904">
                  <c:v>-3.03678E-2</c:v>
                </c:pt>
                <c:pt idx="27905">
                  <c:v>-2.9322500000000001E-2</c:v>
                </c:pt>
                <c:pt idx="27906">
                  <c:v>-2.82723E-2</c:v>
                </c:pt>
                <c:pt idx="27907">
                  <c:v>-2.72191E-2</c:v>
                </c:pt>
                <c:pt idx="27908">
                  <c:v>-2.6164900000000001E-2</c:v>
                </c:pt>
                <c:pt idx="27909">
                  <c:v>-2.5111899999999999E-2</c:v>
                </c:pt>
                <c:pt idx="27910">
                  <c:v>-2.4062E-2</c:v>
                </c:pt>
                <c:pt idx="27911">
                  <c:v>-2.3017300000000001E-2</c:v>
                </c:pt>
                <c:pt idx="27912">
                  <c:v>-2.1979800000000001E-2</c:v>
                </c:pt>
                <c:pt idx="27913">
                  <c:v>-2.0951899999999999E-2</c:v>
                </c:pt>
                <c:pt idx="27914">
                  <c:v>-1.9935700000000001E-2</c:v>
                </c:pt>
                <c:pt idx="27915">
                  <c:v>-1.89333E-2</c:v>
                </c:pt>
                <c:pt idx="27916">
                  <c:v>-1.7946500000000001E-2</c:v>
                </c:pt>
                <c:pt idx="27917">
                  <c:v>-1.6977099999999998E-2</c:v>
                </c:pt>
                <c:pt idx="27918">
                  <c:v>-1.6026800000000001E-2</c:v>
                </c:pt>
                <c:pt idx="27919">
                  <c:v>-1.50974E-2</c:v>
                </c:pt>
                <c:pt idx="27920">
                  <c:v>-1.4190599999999999E-2</c:v>
                </c:pt>
                <c:pt idx="27921">
                  <c:v>-1.3307899999999999E-2</c:v>
                </c:pt>
                <c:pt idx="27922">
                  <c:v>-1.2450599999999999E-2</c:v>
                </c:pt>
                <c:pt idx="27923">
                  <c:v>-1.1619600000000001E-2</c:v>
                </c:pt>
                <c:pt idx="27924">
                  <c:v>-1.08161E-2</c:v>
                </c:pt>
                <c:pt idx="27925">
                  <c:v>-1.00415E-2</c:v>
                </c:pt>
                <c:pt idx="27926" formatCode="0.00E+00">
                  <c:v>-9.2966200000000002E-3</c:v>
                </c:pt>
                <c:pt idx="27927" formatCode="0.00E+00">
                  <c:v>-8.5822699999999995E-3</c:v>
                </c:pt>
                <c:pt idx="27928" formatCode="0.00E+00">
                  <c:v>-7.8994400000000006E-3</c:v>
                </c:pt>
                <c:pt idx="27929" formatCode="0.00E+00">
                  <c:v>-7.24962E-3</c:v>
                </c:pt>
                <c:pt idx="27930" formatCode="0.00E+00">
                  <c:v>-6.6344200000000002E-3</c:v>
                </c:pt>
                <c:pt idx="27931" formatCode="0.00E+00">
                  <c:v>-6.0548099999999999E-3</c:v>
                </c:pt>
                <c:pt idx="27932" formatCode="0.00E+00">
                  <c:v>-5.5110899999999997E-3</c:v>
                </c:pt>
                <c:pt idx="27933" formatCode="0.00E+00">
                  <c:v>-5.00352E-3</c:v>
                </c:pt>
                <c:pt idx="27934" formatCode="0.00E+00">
                  <c:v>-4.5325000000000001E-3</c:v>
                </c:pt>
                <c:pt idx="27935" formatCode="0.00E+00">
                  <c:v>-4.0983699999999996E-3</c:v>
                </c:pt>
                <c:pt idx="27936" formatCode="0.00E+00">
                  <c:v>-3.7013300000000001E-3</c:v>
                </c:pt>
                <c:pt idx="27937" formatCode="0.00E+00">
                  <c:v>-3.3413200000000001E-3</c:v>
                </c:pt>
                <c:pt idx="27938" formatCode="0.00E+00">
                  <c:v>-3.0183100000000002E-3</c:v>
                </c:pt>
                <c:pt idx="27939" formatCode="0.00E+00">
                  <c:v>-2.7326799999999999E-3</c:v>
                </c:pt>
                <c:pt idx="27940" formatCode="0.00E+00">
                  <c:v>-2.4848100000000001E-3</c:v>
                </c:pt>
                <c:pt idx="27941" formatCode="0.00E+00">
                  <c:v>-2.2744599999999998E-3</c:v>
                </c:pt>
                <c:pt idx="27942" formatCode="0.00E+00">
                  <c:v>-2.1009100000000001E-3</c:v>
                </c:pt>
                <c:pt idx="27943" formatCode="0.00E+00">
                  <c:v>-1.9635799999999999E-3</c:v>
                </c:pt>
                <c:pt idx="27944" formatCode="0.00E+00">
                  <c:v>-1.8620900000000001E-3</c:v>
                </c:pt>
                <c:pt idx="27945" formatCode="0.00E+00">
                  <c:v>-1.79583E-3</c:v>
                </c:pt>
                <c:pt idx="27946" formatCode="0.00E+00">
                  <c:v>-1.7637900000000001E-3</c:v>
                </c:pt>
                <c:pt idx="27947" formatCode="0.00E+00">
                  <c:v>-1.7649E-3</c:v>
                </c:pt>
                <c:pt idx="27948" formatCode="0.00E+00">
                  <c:v>-1.7983400000000001E-3</c:v>
                </c:pt>
                <c:pt idx="27949" formatCode="0.00E+00">
                  <c:v>-1.86352E-3</c:v>
                </c:pt>
                <c:pt idx="27950" formatCode="0.00E+00">
                  <c:v>-1.95977E-3</c:v>
                </c:pt>
                <c:pt idx="27951" formatCode="0.00E+00">
                  <c:v>-2.0860599999999998E-3</c:v>
                </c:pt>
                <c:pt idx="27952" formatCode="0.00E+00">
                  <c:v>-2.2411800000000002E-3</c:v>
                </c:pt>
                <c:pt idx="27953" formatCode="0.00E+00">
                  <c:v>-2.42385E-3</c:v>
                </c:pt>
                <c:pt idx="27954" formatCode="0.00E+00">
                  <c:v>-2.6328100000000002E-3</c:v>
                </c:pt>
                <c:pt idx="27955" formatCode="0.00E+00">
                  <c:v>-2.8668700000000001E-3</c:v>
                </c:pt>
                <c:pt idx="27956" formatCode="0.00E+00">
                  <c:v>-3.1248000000000001E-3</c:v>
                </c:pt>
                <c:pt idx="27957" formatCode="0.00E+00">
                  <c:v>-3.4051699999999999E-3</c:v>
                </c:pt>
                <c:pt idx="27958" formatCode="0.00E+00">
                  <c:v>-3.7062800000000002E-3</c:v>
                </c:pt>
                <c:pt idx="27959" formatCode="0.00E+00">
                  <c:v>-4.0264599999999999E-3</c:v>
                </c:pt>
                <c:pt idx="27960" formatCode="0.00E+00">
                  <c:v>-4.3641599999999997E-3</c:v>
                </c:pt>
                <c:pt idx="27961" formatCode="0.00E+00">
                  <c:v>-4.7176299999999996E-3</c:v>
                </c:pt>
                <c:pt idx="27962" formatCode="0.00E+00">
                  <c:v>-5.0849700000000003E-3</c:v>
                </c:pt>
                <c:pt idx="27963" formatCode="0.00E+00">
                  <c:v>-5.4645600000000003E-3</c:v>
                </c:pt>
                <c:pt idx="27964" formatCode="0.00E+00">
                  <c:v>-5.8548699999999999E-3</c:v>
                </c:pt>
                <c:pt idx="27965" formatCode="0.00E+00">
                  <c:v>-6.2539600000000002E-3</c:v>
                </c:pt>
                <c:pt idx="27966" formatCode="0.00E+00">
                  <c:v>-6.6594699999999998E-3</c:v>
                </c:pt>
                <c:pt idx="27967" formatCode="0.00E+00">
                  <c:v>-7.0693500000000003E-3</c:v>
                </c:pt>
                <c:pt idx="27968" formatCode="0.00E+00">
                  <c:v>-7.4821000000000002E-3</c:v>
                </c:pt>
                <c:pt idx="27969" formatCode="0.00E+00">
                  <c:v>-7.89634E-3</c:v>
                </c:pt>
                <c:pt idx="27970" formatCode="0.00E+00">
                  <c:v>-8.3104000000000008E-3</c:v>
                </c:pt>
                <c:pt idx="27971" formatCode="0.00E+00">
                  <c:v>-8.7221799999999995E-3</c:v>
                </c:pt>
                <c:pt idx="27972" formatCode="0.00E+00">
                  <c:v>-9.1295200000000003E-3</c:v>
                </c:pt>
                <c:pt idx="27973" formatCode="0.00E+00">
                  <c:v>-9.5306399999999999E-3</c:v>
                </c:pt>
                <c:pt idx="27974" formatCode="0.00E+00">
                  <c:v>-9.9239700000000007E-3</c:v>
                </c:pt>
                <c:pt idx="27975">
                  <c:v>-1.03077E-2</c:v>
                </c:pt>
                <c:pt idx="27976">
                  <c:v>-1.06797E-2</c:v>
                </c:pt>
                <c:pt idx="27977">
                  <c:v>-1.10378E-2</c:v>
                </c:pt>
                <c:pt idx="27978">
                  <c:v>-1.1379999999999999E-2</c:v>
                </c:pt>
                <c:pt idx="27979">
                  <c:v>-1.17047E-2</c:v>
                </c:pt>
                <c:pt idx="27980">
                  <c:v>-1.20105E-2</c:v>
                </c:pt>
                <c:pt idx="27981">
                  <c:v>-1.22962E-2</c:v>
                </c:pt>
                <c:pt idx="27982">
                  <c:v>-1.2560200000000001E-2</c:v>
                </c:pt>
                <c:pt idx="27983">
                  <c:v>-1.28013E-2</c:v>
                </c:pt>
                <c:pt idx="27984">
                  <c:v>-1.30189E-2</c:v>
                </c:pt>
                <c:pt idx="27985">
                  <c:v>-1.3212E-2</c:v>
                </c:pt>
                <c:pt idx="27986">
                  <c:v>-1.33785E-2</c:v>
                </c:pt>
                <c:pt idx="27987">
                  <c:v>-1.35157E-2</c:v>
                </c:pt>
                <c:pt idx="27988">
                  <c:v>-1.3622499999999999E-2</c:v>
                </c:pt>
                <c:pt idx="27989">
                  <c:v>-1.36977E-2</c:v>
                </c:pt>
                <c:pt idx="27990">
                  <c:v>-1.37403E-2</c:v>
                </c:pt>
                <c:pt idx="27991">
                  <c:v>-1.3749600000000001E-2</c:v>
                </c:pt>
                <c:pt idx="27992">
                  <c:v>-1.37251E-2</c:v>
                </c:pt>
                <c:pt idx="27993">
                  <c:v>-1.36659E-2</c:v>
                </c:pt>
                <c:pt idx="27994">
                  <c:v>-1.35713E-2</c:v>
                </c:pt>
                <c:pt idx="27995">
                  <c:v>-1.3440300000000001E-2</c:v>
                </c:pt>
                <c:pt idx="27996">
                  <c:v>-1.3272000000000001E-2</c:v>
                </c:pt>
                <c:pt idx="27997">
                  <c:v>-1.3065999999999999E-2</c:v>
                </c:pt>
                <c:pt idx="27998">
                  <c:v>-1.2822E-2</c:v>
                </c:pt>
                <c:pt idx="27999">
                  <c:v>-1.25398E-2</c:v>
                </c:pt>
                <c:pt idx="28000">
                  <c:v>-1.2219000000000001E-2</c:v>
                </c:pt>
                <c:pt idx="28001">
                  <c:v>-1.18586E-2</c:v>
                </c:pt>
                <c:pt idx="28002">
                  <c:v>-1.14585E-2</c:v>
                </c:pt>
                <c:pt idx="28003">
                  <c:v>-1.1018500000000001E-2</c:v>
                </c:pt>
                <c:pt idx="28004">
                  <c:v>-1.05389E-2</c:v>
                </c:pt>
                <c:pt idx="28005">
                  <c:v>-1.0019999999999999E-2</c:v>
                </c:pt>
                <c:pt idx="28006" formatCode="0.00E+00">
                  <c:v>-9.46199E-3</c:v>
                </c:pt>
                <c:pt idx="28007" formatCode="0.00E+00">
                  <c:v>-8.8652599999999998E-3</c:v>
                </c:pt>
                <c:pt idx="28008" formatCode="0.00E+00">
                  <c:v>-8.2295900000000002E-3</c:v>
                </c:pt>
                <c:pt idx="28009" formatCode="0.00E+00">
                  <c:v>-7.5552600000000003E-3</c:v>
                </c:pt>
                <c:pt idx="28010" formatCode="0.00E+00">
                  <c:v>-6.8433900000000004E-3</c:v>
                </c:pt>
                <c:pt idx="28011" formatCode="0.00E+00">
                  <c:v>-6.0951800000000004E-3</c:v>
                </c:pt>
                <c:pt idx="28012" formatCode="0.00E+00">
                  <c:v>-5.31111E-3</c:v>
                </c:pt>
                <c:pt idx="28013" formatCode="0.00E+00">
                  <c:v>-4.4915900000000002E-3</c:v>
                </c:pt>
                <c:pt idx="28014" formatCode="0.00E+00">
                  <c:v>-3.6376300000000002E-3</c:v>
                </c:pt>
                <c:pt idx="28015" formatCode="0.00E+00">
                  <c:v>-2.7504600000000001E-3</c:v>
                </c:pt>
                <c:pt idx="28016" formatCode="0.00E+00">
                  <c:v>-1.83103E-3</c:v>
                </c:pt>
                <c:pt idx="28017" formatCode="0.00E+00">
                  <c:v>-8.8049199999999997E-4</c:v>
                </c:pt>
                <c:pt idx="28018" formatCode="0.00E+00">
                  <c:v>9.9371999999999997E-5</c:v>
                </c:pt>
                <c:pt idx="28019" formatCode="0.00E+00">
                  <c:v>1.10673E-3</c:v>
                </c:pt>
                <c:pt idx="28020" formatCode="0.00E+00">
                  <c:v>2.1401800000000002E-3</c:v>
                </c:pt>
                <c:pt idx="28021" formatCode="0.00E+00">
                  <c:v>3.1984600000000002E-3</c:v>
                </c:pt>
                <c:pt idx="28022" formatCode="0.00E+00">
                  <c:v>4.2800399999999997E-3</c:v>
                </c:pt>
                <c:pt idx="28023" formatCode="0.00E+00">
                  <c:v>5.3830800000000002E-3</c:v>
                </c:pt>
                <c:pt idx="28024" formatCode="0.00E+00">
                  <c:v>6.5057200000000004E-3</c:v>
                </c:pt>
                <c:pt idx="28025" formatCode="0.00E+00">
                  <c:v>7.6464300000000001E-3</c:v>
                </c:pt>
                <c:pt idx="28026" formatCode="0.00E+00">
                  <c:v>8.8038700000000001E-3</c:v>
                </c:pt>
                <c:pt idx="28027" formatCode="0.00E+00">
                  <c:v>9.9761899999999994E-3</c:v>
                </c:pt>
                <c:pt idx="28028">
                  <c:v>1.11611E-2</c:v>
                </c:pt>
                <c:pt idx="28029">
                  <c:v>1.2356600000000001E-2</c:v>
                </c:pt>
                <c:pt idx="28030">
                  <c:v>1.35607E-2</c:v>
                </c:pt>
                <c:pt idx="28031">
                  <c:v>1.4770999999999999E-2</c:v>
                </c:pt>
                <c:pt idx="28032">
                  <c:v>1.5984999999999999E-2</c:v>
                </c:pt>
                <c:pt idx="28033">
                  <c:v>1.7200199999999999E-2</c:v>
                </c:pt>
                <c:pt idx="28034">
                  <c:v>1.84134E-2</c:v>
                </c:pt>
                <c:pt idx="28035">
                  <c:v>1.9622400000000002E-2</c:v>
                </c:pt>
                <c:pt idx="28036">
                  <c:v>2.0825799999999998E-2</c:v>
                </c:pt>
                <c:pt idx="28037">
                  <c:v>2.20226E-2</c:v>
                </c:pt>
                <c:pt idx="28038">
                  <c:v>2.3211099999999998E-2</c:v>
                </c:pt>
                <c:pt idx="28039">
                  <c:v>2.4389500000000001E-2</c:v>
                </c:pt>
                <c:pt idx="28040">
                  <c:v>2.55553E-2</c:v>
                </c:pt>
                <c:pt idx="28041">
                  <c:v>2.6706199999999999E-2</c:v>
                </c:pt>
                <c:pt idx="28042">
                  <c:v>2.78394E-2</c:v>
                </c:pt>
                <c:pt idx="28043">
                  <c:v>2.8952800000000001E-2</c:v>
                </c:pt>
                <c:pt idx="28044">
                  <c:v>3.0044100000000001E-2</c:v>
                </c:pt>
                <c:pt idx="28045">
                  <c:v>3.1110800000000001E-2</c:v>
                </c:pt>
                <c:pt idx="28046">
                  <c:v>3.2150600000000001E-2</c:v>
                </c:pt>
                <c:pt idx="28047">
                  <c:v>3.3161000000000003E-2</c:v>
                </c:pt>
                <c:pt idx="28048">
                  <c:v>3.41394E-2</c:v>
                </c:pt>
                <c:pt idx="28049">
                  <c:v>3.5083400000000001E-2</c:v>
                </c:pt>
                <c:pt idx="28050">
                  <c:v>3.59907E-2</c:v>
                </c:pt>
                <c:pt idx="28051">
                  <c:v>3.6859299999999998E-2</c:v>
                </c:pt>
                <c:pt idx="28052">
                  <c:v>3.76873E-2</c:v>
                </c:pt>
                <c:pt idx="28053">
                  <c:v>3.8472899999999997E-2</c:v>
                </c:pt>
                <c:pt idx="28054">
                  <c:v>3.9214199999999998E-2</c:v>
                </c:pt>
                <c:pt idx="28055">
                  <c:v>3.9909600000000003E-2</c:v>
                </c:pt>
                <c:pt idx="28056">
                  <c:v>4.0557200000000002E-2</c:v>
                </c:pt>
                <c:pt idx="28057">
                  <c:v>4.1155200000000003E-2</c:v>
                </c:pt>
                <c:pt idx="28058">
                  <c:v>4.1701599999999998E-2</c:v>
                </c:pt>
                <c:pt idx="28059">
                  <c:v>4.21944E-2</c:v>
                </c:pt>
                <c:pt idx="28060">
                  <c:v>4.2631700000000002E-2</c:v>
                </c:pt>
                <c:pt idx="28061">
                  <c:v>4.3011800000000003E-2</c:v>
                </c:pt>
                <c:pt idx="28062">
                  <c:v>4.3333499999999997E-2</c:v>
                </c:pt>
                <c:pt idx="28063">
                  <c:v>4.3596500000000003E-2</c:v>
                </c:pt>
                <c:pt idx="28064">
                  <c:v>4.37998E-2</c:v>
                </c:pt>
                <c:pt idx="28065">
                  <c:v>4.39424E-2</c:v>
                </c:pt>
                <c:pt idx="28066">
                  <c:v>4.4023399999999997E-2</c:v>
                </c:pt>
                <c:pt idx="28067">
                  <c:v>4.4041999999999998E-2</c:v>
                </c:pt>
                <c:pt idx="28068">
                  <c:v>4.39972E-2</c:v>
                </c:pt>
                <c:pt idx="28069">
                  <c:v>4.3888099999999999E-2</c:v>
                </c:pt>
                <c:pt idx="28070">
                  <c:v>4.3714299999999998E-2</c:v>
                </c:pt>
                <c:pt idx="28071">
                  <c:v>4.3475E-2</c:v>
                </c:pt>
                <c:pt idx="28072">
                  <c:v>4.3169699999999998E-2</c:v>
                </c:pt>
                <c:pt idx="28073">
                  <c:v>4.2797799999999997E-2</c:v>
                </c:pt>
                <c:pt idx="28074">
                  <c:v>4.2359300000000003E-2</c:v>
                </c:pt>
                <c:pt idx="28075">
                  <c:v>4.1854299999999997E-2</c:v>
                </c:pt>
                <c:pt idx="28076">
                  <c:v>4.12837E-2</c:v>
                </c:pt>
                <c:pt idx="28077">
                  <c:v>4.0647599999999999E-2</c:v>
                </c:pt>
                <c:pt idx="28078">
                  <c:v>3.9945899999999999E-2</c:v>
                </c:pt>
                <c:pt idx="28079">
                  <c:v>3.91788E-2</c:v>
                </c:pt>
                <c:pt idx="28080">
                  <c:v>3.8346699999999997E-2</c:v>
                </c:pt>
                <c:pt idx="28081">
                  <c:v>3.7449900000000001E-2</c:v>
                </c:pt>
                <c:pt idx="28082">
                  <c:v>3.6488699999999999E-2</c:v>
                </c:pt>
                <c:pt idx="28083">
                  <c:v>3.54639E-2</c:v>
                </c:pt>
                <c:pt idx="28084">
                  <c:v>3.4376700000000003E-2</c:v>
                </c:pt>
                <c:pt idx="28085">
                  <c:v>3.32287E-2</c:v>
                </c:pt>
                <c:pt idx="28086">
                  <c:v>3.2021099999999997E-2</c:v>
                </c:pt>
                <c:pt idx="28087">
                  <c:v>3.0755299999999999E-2</c:v>
                </c:pt>
                <c:pt idx="28088">
                  <c:v>2.9432799999999999E-2</c:v>
                </c:pt>
                <c:pt idx="28089">
                  <c:v>2.8055E-2</c:v>
                </c:pt>
                <c:pt idx="28090">
                  <c:v>2.6622400000000001E-2</c:v>
                </c:pt>
                <c:pt idx="28091">
                  <c:v>2.5136100000000001E-2</c:v>
                </c:pt>
                <c:pt idx="28092">
                  <c:v>2.3598299999999999E-2</c:v>
                </c:pt>
                <c:pt idx="28093">
                  <c:v>2.2011200000000002E-2</c:v>
                </c:pt>
                <c:pt idx="28094">
                  <c:v>2.0375999999999998E-2</c:v>
                </c:pt>
                <c:pt idx="28095">
                  <c:v>1.8693700000000001E-2</c:v>
                </c:pt>
                <c:pt idx="28096">
                  <c:v>1.6965899999999999E-2</c:v>
                </c:pt>
                <c:pt idx="28097">
                  <c:v>1.51948E-2</c:v>
                </c:pt>
                <c:pt idx="28098">
                  <c:v>1.3382099999999999E-2</c:v>
                </c:pt>
                <c:pt idx="28099">
                  <c:v>1.1529599999999999E-2</c:v>
                </c:pt>
                <c:pt idx="28100" formatCode="0.00E+00">
                  <c:v>9.6394400000000009E-3</c:v>
                </c:pt>
                <c:pt idx="28101" formatCode="0.00E+00">
                  <c:v>7.7135600000000004E-3</c:v>
                </c:pt>
                <c:pt idx="28102" formatCode="0.00E+00">
                  <c:v>5.7542599999999998E-3</c:v>
                </c:pt>
                <c:pt idx="28103" formatCode="0.00E+00">
                  <c:v>3.764E-3</c:v>
                </c:pt>
                <c:pt idx="28104" formatCode="0.00E+00">
                  <c:v>1.7453E-3</c:v>
                </c:pt>
                <c:pt idx="28105" formatCode="0.00E+00">
                  <c:v>-2.9924900000000002E-4</c:v>
                </c:pt>
                <c:pt idx="28106" formatCode="0.00E+00">
                  <c:v>-2.3668500000000002E-3</c:v>
                </c:pt>
                <c:pt idx="28107" formatCode="0.00E+00">
                  <c:v>-4.4548399999999998E-3</c:v>
                </c:pt>
                <c:pt idx="28108" formatCode="0.00E+00">
                  <c:v>-6.5609400000000003E-3</c:v>
                </c:pt>
                <c:pt idx="28109" formatCode="0.00E+00">
                  <c:v>-8.6827999999999992E-3</c:v>
                </c:pt>
                <c:pt idx="28110">
                  <c:v>-1.08174E-2</c:v>
                </c:pt>
                <c:pt idx="28111">
                  <c:v>-1.29614E-2</c:v>
                </c:pt>
                <c:pt idx="28112">
                  <c:v>-1.5111400000000001E-2</c:v>
                </c:pt>
                <c:pt idx="28113">
                  <c:v>-1.7264100000000001E-2</c:v>
                </c:pt>
                <c:pt idx="28114">
                  <c:v>-1.9416699999999999E-2</c:v>
                </c:pt>
                <c:pt idx="28115">
                  <c:v>-2.1566200000000001E-2</c:v>
                </c:pt>
                <c:pt idx="28116">
                  <c:v>-2.3709399999999999E-2</c:v>
                </c:pt>
                <c:pt idx="28117">
                  <c:v>-2.5843000000000001E-2</c:v>
                </c:pt>
                <c:pt idx="28118">
                  <c:v>-2.7963700000000001E-2</c:v>
                </c:pt>
                <c:pt idx="28119">
                  <c:v>-3.0068999999999999E-2</c:v>
                </c:pt>
                <c:pt idx="28120">
                  <c:v>-3.21561E-2</c:v>
                </c:pt>
                <c:pt idx="28121">
                  <c:v>-3.4222200000000001E-2</c:v>
                </c:pt>
                <c:pt idx="28122">
                  <c:v>-3.6264499999999998E-2</c:v>
                </c:pt>
                <c:pt idx="28123">
                  <c:v>-3.8280000000000002E-2</c:v>
                </c:pt>
                <c:pt idx="28124">
                  <c:v>-4.02659E-2</c:v>
                </c:pt>
                <c:pt idx="28125">
                  <c:v>-4.2219300000000001E-2</c:v>
                </c:pt>
                <c:pt idx="28126">
                  <c:v>-4.41374E-2</c:v>
                </c:pt>
                <c:pt idx="28127">
                  <c:v>-4.60174E-2</c:v>
                </c:pt>
                <c:pt idx="28128">
                  <c:v>-4.7856700000000002E-2</c:v>
                </c:pt>
                <c:pt idx="28129">
                  <c:v>-4.9652099999999998E-2</c:v>
                </c:pt>
                <c:pt idx="28130">
                  <c:v>-5.1400800000000003E-2</c:v>
                </c:pt>
                <c:pt idx="28131">
                  <c:v>-5.3100700000000001E-2</c:v>
                </c:pt>
                <c:pt idx="28132">
                  <c:v>-5.47495E-2</c:v>
                </c:pt>
                <c:pt idx="28133">
                  <c:v>-5.6343999999999998E-2</c:v>
                </c:pt>
                <c:pt idx="28134">
                  <c:v>-5.7881299999999997E-2</c:v>
                </c:pt>
                <c:pt idx="28135">
                  <c:v>-5.9359500000000003E-2</c:v>
                </c:pt>
                <c:pt idx="28136">
                  <c:v>-6.0777200000000003E-2</c:v>
                </c:pt>
                <c:pt idx="28137">
                  <c:v>-6.2132699999999999E-2</c:v>
                </c:pt>
                <c:pt idx="28138">
                  <c:v>-6.3423999999999994E-2</c:v>
                </c:pt>
                <c:pt idx="28139">
                  <c:v>-6.4649200000000004E-2</c:v>
                </c:pt>
                <c:pt idx="28140">
                  <c:v>-6.5806799999999999E-2</c:v>
                </c:pt>
                <c:pt idx="28141">
                  <c:v>-6.6895399999999994E-2</c:v>
                </c:pt>
                <c:pt idx="28142">
                  <c:v>-6.7913100000000004E-2</c:v>
                </c:pt>
                <c:pt idx="28143">
                  <c:v>-6.8858299999999997E-2</c:v>
                </c:pt>
                <c:pt idx="28144">
                  <c:v>-6.9730600000000004E-2</c:v>
                </c:pt>
                <c:pt idx="28145">
                  <c:v>-7.0529800000000004E-2</c:v>
                </c:pt>
                <c:pt idx="28146">
                  <c:v>-7.1255100000000002E-2</c:v>
                </c:pt>
                <c:pt idx="28147">
                  <c:v>-7.1905200000000002E-2</c:v>
                </c:pt>
                <c:pt idx="28148">
                  <c:v>-7.2479100000000005E-2</c:v>
                </c:pt>
                <c:pt idx="28149">
                  <c:v>-7.2976299999999994E-2</c:v>
                </c:pt>
                <c:pt idx="28150">
                  <c:v>-7.3396000000000003E-2</c:v>
                </c:pt>
                <c:pt idx="28151">
                  <c:v>-7.3737899999999995E-2</c:v>
                </c:pt>
                <c:pt idx="28152">
                  <c:v>-7.4001899999999995E-2</c:v>
                </c:pt>
                <c:pt idx="28153">
                  <c:v>-7.4187900000000001E-2</c:v>
                </c:pt>
                <c:pt idx="28154">
                  <c:v>-7.4296000000000001E-2</c:v>
                </c:pt>
                <c:pt idx="28155">
                  <c:v>-7.4326500000000004E-2</c:v>
                </c:pt>
                <c:pt idx="28156">
                  <c:v>-7.4279399999999995E-2</c:v>
                </c:pt>
                <c:pt idx="28157">
                  <c:v>-7.4154300000000006E-2</c:v>
                </c:pt>
                <c:pt idx="28158">
                  <c:v>-7.3951000000000003E-2</c:v>
                </c:pt>
                <c:pt idx="28159">
                  <c:v>-7.3669499999999999E-2</c:v>
                </c:pt>
                <c:pt idx="28160">
                  <c:v>-7.331E-2</c:v>
                </c:pt>
                <c:pt idx="28161">
                  <c:v>-7.2872500000000007E-2</c:v>
                </c:pt>
                <c:pt idx="28162">
                  <c:v>-7.2357199999999997E-2</c:v>
                </c:pt>
                <c:pt idx="28163">
                  <c:v>-7.1765099999999998E-2</c:v>
                </c:pt>
                <c:pt idx="28164">
                  <c:v>-7.1097999999999995E-2</c:v>
                </c:pt>
                <c:pt idx="28165">
                  <c:v>-7.0357699999999995E-2</c:v>
                </c:pt>
                <c:pt idx="28166">
                  <c:v>-6.9545399999999993E-2</c:v>
                </c:pt>
                <c:pt idx="28167">
                  <c:v>-6.8662100000000004E-2</c:v>
                </c:pt>
                <c:pt idx="28168">
                  <c:v>-6.7709000000000005E-2</c:v>
                </c:pt>
                <c:pt idx="28169">
                  <c:v>-6.6687700000000003E-2</c:v>
                </c:pt>
                <c:pt idx="28170">
                  <c:v>-6.5599699999999997E-2</c:v>
                </c:pt>
                <c:pt idx="28171">
                  <c:v>-6.4446400000000001E-2</c:v>
                </c:pt>
                <c:pt idx="28172">
                  <c:v>-6.3228999999999994E-2</c:v>
                </c:pt>
                <c:pt idx="28173">
                  <c:v>-6.19491E-2</c:v>
                </c:pt>
                <c:pt idx="28174">
                  <c:v>-6.0608299999999997E-2</c:v>
                </c:pt>
                <c:pt idx="28175">
                  <c:v>-5.9208700000000003E-2</c:v>
                </c:pt>
                <c:pt idx="28176">
                  <c:v>-5.7752499999999998E-2</c:v>
                </c:pt>
                <c:pt idx="28177">
                  <c:v>-5.6241899999999997E-2</c:v>
                </c:pt>
                <c:pt idx="28178">
                  <c:v>-5.4678400000000002E-2</c:v>
                </c:pt>
                <c:pt idx="28179">
                  <c:v>-5.3063899999999997E-2</c:v>
                </c:pt>
                <c:pt idx="28180">
                  <c:v>-5.1400800000000003E-2</c:v>
                </c:pt>
                <c:pt idx="28181">
                  <c:v>-4.9692E-2</c:v>
                </c:pt>
                <c:pt idx="28182">
                  <c:v>-4.7940200000000002E-2</c:v>
                </c:pt>
                <c:pt idx="28183">
                  <c:v>-4.6147199999999999E-2</c:v>
                </c:pt>
                <c:pt idx="28184">
                  <c:v>-4.4314899999999997E-2</c:v>
                </c:pt>
                <c:pt idx="28185">
                  <c:v>-4.24468E-2</c:v>
                </c:pt>
                <c:pt idx="28186">
                  <c:v>-4.0546499999999999E-2</c:v>
                </c:pt>
                <c:pt idx="28187">
                  <c:v>-3.86173E-2</c:v>
                </c:pt>
                <c:pt idx="28188">
                  <c:v>-3.6662100000000003E-2</c:v>
                </c:pt>
                <c:pt idx="28189">
                  <c:v>-3.46828E-2</c:v>
                </c:pt>
                <c:pt idx="28190">
                  <c:v>-3.2681799999999997E-2</c:v>
                </c:pt>
                <c:pt idx="28191">
                  <c:v>-3.0661600000000001E-2</c:v>
                </c:pt>
                <c:pt idx="28192">
                  <c:v>-2.86252E-2</c:v>
                </c:pt>
                <c:pt idx="28193">
                  <c:v>-2.6575499999999998E-2</c:v>
                </c:pt>
                <c:pt idx="28194">
                  <c:v>-2.45153E-2</c:v>
                </c:pt>
                <c:pt idx="28195">
                  <c:v>-2.2447399999999999E-2</c:v>
                </c:pt>
                <c:pt idx="28196">
                  <c:v>-2.0374900000000001E-2</c:v>
                </c:pt>
                <c:pt idx="28197">
                  <c:v>-1.8301000000000001E-2</c:v>
                </c:pt>
                <c:pt idx="28198">
                  <c:v>-1.6228300000000001E-2</c:v>
                </c:pt>
                <c:pt idx="28199">
                  <c:v>-1.41598E-2</c:v>
                </c:pt>
                <c:pt idx="28200">
                  <c:v>-1.20985E-2</c:v>
                </c:pt>
                <c:pt idx="28201">
                  <c:v>-1.00476E-2</c:v>
                </c:pt>
                <c:pt idx="28202" formatCode="0.00E+00">
                  <c:v>-8.0100699999999993E-3</c:v>
                </c:pt>
                <c:pt idx="28203" formatCode="0.00E+00">
                  <c:v>-5.98863E-3</c:v>
                </c:pt>
                <c:pt idx="28204" formatCode="0.00E+00">
                  <c:v>-3.9856199999999996E-3</c:v>
                </c:pt>
                <c:pt idx="28205" formatCode="0.00E+00">
                  <c:v>-2.00337E-3</c:v>
                </c:pt>
                <c:pt idx="28206" formatCode="0.00E+00">
                  <c:v>-4.4308699999999998E-5</c:v>
                </c:pt>
                <c:pt idx="28207" formatCode="0.00E+00">
                  <c:v>1.88905E-3</c:v>
                </c:pt>
                <c:pt idx="28208" formatCode="0.00E+00">
                  <c:v>3.7940500000000002E-3</c:v>
                </c:pt>
                <c:pt idx="28209" formatCode="0.00E+00">
                  <c:v>5.6679699999999996E-3</c:v>
                </c:pt>
                <c:pt idx="28210" formatCode="0.00E+00">
                  <c:v>7.5083800000000003E-3</c:v>
                </c:pt>
                <c:pt idx="28211" formatCode="0.00E+00">
                  <c:v>9.3132700000000002E-3</c:v>
                </c:pt>
                <c:pt idx="28212">
                  <c:v>1.1080700000000001E-2</c:v>
                </c:pt>
                <c:pt idx="28213">
                  <c:v>1.2808399999999999E-2</c:v>
                </c:pt>
                <c:pt idx="28214">
                  <c:v>1.44942E-2</c:v>
                </c:pt>
                <c:pt idx="28215">
                  <c:v>1.6135699999999999E-2</c:v>
                </c:pt>
                <c:pt idx="28216">
                  <c:v>1.7731E-2</c:v>
                </c:pt>
                <c:pt idx="28217">
                  <c:v>1.9278199999999999E-2</c:v>
                </c:pt>
                <c:pt idx="28218">
                  <c:v>2.0775800000000001E-2</c:v>
                </c:pt>
                <c:pt idx="28219">
                  <c:v>2.2222499999999999E-2</c:v>
                </c:pt>
                <c:pt idx="28220">
                  <c:v>2.36168E-2</c:v>
                </c:pt>
                <c:pt idx="28221">
                  <c:v>2.4957500000000001E-2</c:v>
                </c:pt>
                <c:pt idx="28222">
                  <c:v>2.62428E-2</c:v>
                </c:pt>
                <c:pt idx="28223">
                  <c:v>2.7471200000000001E-2</c:v>
                </c:pt>
                <c:pt idx="28224">
                  <c:v>2.8641199999999999E-2</c:v>
                </c:pt>
                <c:pt idx="28225">
                  <c:v>2.9751699999999999E-2</c:v>
                </c:pt>
                <c:pt idx="28226">
                  <c:v>3.0802E-2</c:v>
                </c:pt>
                <c:pt idx="28227">
                  <c:v>3.17915E-2</c:v>
                </c:pt>
                <c:pt idx="28228">
                  <c:v>3.27205E-2</c:v>
                </c:pt>
                <c:pt idx="28229">
                  <c:v>3.3588600000000003E-2</c:v>
                </c:pt>
                <c:pt idx="28230">
                  <c:v>3.4394599999999997E-2</c:v>
                </c:pt>
                <c:pt idx="28231">
                  <c:v>3.5137099999999998E-2</c:v>
                </c:pt>
                <c:pt idx="28232">
                  <c:v>3.5814800000000001E-2</c:v>
                </c:pt>
                <c:pt idx="28233">
                  <c:v>3.64277E-2</c:v>
                </c:pt>
                <c:pt idx="28234">
                  <c:v>3.6975800000000003E-2</c:v>
                </c:pt>
                <c:pt idx="28235">
                  <c:v>3.7458999999999999E-2</c:v>
                </c:pt>
                <c:pt idx="28236">
                  <c:v>3.7876899999999998E-2</c:v>
                </c:pt>
                <c:pt idx="28237">
                  <c:v>3.8228900000000003E-2</c:v>
                </c:pt>
                <c:pt idx="28238">
                  <c:v>3.8514699999999999E-2</c:v>
                </c:pt>
                <c:pt idx="28239">
                  <c:v>3.87353E-2</c:v>
                </c:pt>
                <c:pt idx="28240">
                  <c:v>3.8891799999999997E-2</c:v>
                </c:pt>
                <c:pt idx="28241">
                  <c:v>3.8985300000000001E-2</c:v>
                </c:pt>
                <c:pt idx="28242">
                  <c:v>3.9016200000000001E-2</c:v>
                </c:pt>
                <c:pt idx="28243">
                  <c:v>3.8985400000000003E-2</c:v>
                </c:pt>
                <c:pt idx="28244">
                  <c:v>3.88943E-2</c:v>
                </c:pt>
                <c:pt idx="28245">
                  <c:v>3.8744500000000001E-2</c:v>
                </c:pt>
                <c:pt idx="28246">
                  <c:v>3.8537399999999999E-2</c:v>
                </c:pt>
                <c:pt idx="28247">
                  <c:v>3.82739E-2</c:v>
                </c:pt>
                <c:pt idx="28248">
                  <c:v>3.79549E-2</c:v>
                </c:pt>
                <c:pt idx="28249">
                  <c:v>3.7581099999999999E-2</c:v>
                </c:pt>
                <c:pt idx="28250">
                  <c:v>3.7152900000000003E-2</c:v>
                </c:pt>
                <c:pt idx="28251">
                  <c:v>3.6671099999999998E-2</c:v>
                </c:pt>
                <c:pt idx="28252">
                  <c:v>3.6136799999999997E-2</c:v>
                </c:pt>
                <c:pt idx="28253">
                  <c:v>3.5551600000000003E-2</c:v>
                </c:pt>
                <c:pt idx="28254">
                  <c:v>3.4917299999999998E-2</c:v>
                </c:pt>
                <c:pt idx="28255">
                  <c:v>3.4235700000000001E-2</c:v>
                </c:pt>
                <c:pt idx="28256">
                  <c:v>3.3508799999999998E-2</c:v>
                </c:pt>
                <c:pt idx="28257">
                  <c:v>3.2738400000000001E-2</c:v>
                </c:pt>
                <c:pt idx="28258">
                  <c:v>3.1925500000000002E-2</c:v>
                </c:pt>
                <c:pt idx="28259">
                  <c:v>3.1070899999999999E-2</c:v>
                </c:pt>
                <c:pt idx="28260">
                  <c:v>3.0176100000000001E-2</c:v>
                </c:pt>
                <c:pt idx="28261">
                  <c:v>2.92433E-2</c:v>
                </c:pt>
                <c:pt idx="28262">
                  <c:v>2.82747E-2</c:v>
                </c:pt>
                <c:pt idx="28263">
                  <c:v>2.7273100000000002E-2</c:v>
                </c:pt>
                <c:pt idx="28264">
                  <c:v>2.6240900000000001E-2</c:v>
                </c:pt>
                <c:pt idx="28265">
                  <c:v>2.5180600000000001E-2</c:v>
                </c:pt>
                <c:pt idx="28266">
                  <c:v>2.40941E-2</c:v>
                </c:pt>
                <c:pt idx="28267">
                  <c:v>2.2983199999999999E-2</c:v>
                </c:pt>
                <c:pt idx="28268">
                  <c:v>2.1850000000000001E-2</c:v>
                </c:pt>
                <c:pt idx="28269">
                  <c:v>2.06964E-2</c:v>
                </c:pt>
                <c:pt idx="28270">
                  <c:v>1.95245E-2</c:v>
                </c:pt>
                <c:pt idx="28271">
                  <c:v>1.83362E-2</c:v>
                </c:pt>
                <c:pt idx="28272">
                  <c:v>1.7133200000000001E-2</c:v>
                </c:pt>
                <c:pt idx="28273">
                  <c:v>1.5916900000000001E-2</c:v>
                </c:pt>
                <c:pt idx="28274">
                  <c:v>1.46889E-2</c:v>
                </c:pt>
                <c:pt idx="28275">
                  <c:v>1.3451299999999999E-2</c:v>
                </c:pt>
                <c:pt idx="28276">
                  <c:v>1.2206E-2</c:v>
                </c:pt>
                <c:pt idx="28277">
                  <c:v>1.09555E-2</c:v>
                </c:pt>
                <c:pt idx="28278" formatCode="0.00E+00">
                  <c:v>9.7025299999999991E-3</c:v>
                </c:pt>
                <c:pt idx="28279" formatCode="0.00E+00">
                  <c:v>8.4493799999999994E-3</c:v>
                </c:pt>
                <c:pt idx="28280" formatCode="0.00E+00">
                  <c:v>7.1973999999999996E-3</c:v>
                </c:pt>
                <c:pt idx="28281" formatCode="0.00E+00">
                  <c:v>5.9472600000000002E-3</c:v>
                </c:pt>
                <c:pt idx="28282" formatCode="0.00E+00">
                  <c:v>4.7002099999999998E-3</c:v>
                </c:pt>
                <c:pt idx="28283" formatCode="0.00E+00">
                  <c:v>3.4585000000000002E-3</c:v>
                </c:pt>
                <c:pt idx="28284" formatCode="0.00E+00">
                  <c:v>2.2244500000000002E-3</c:v>
                </c:pt>
                <c:pt idx="28285" formatCode="0.00E+00">
                  <c:v>9.9999000000000008E-4</c:v>
                </c:pt>
                <c:pt idx="28286" formatCode="0.00E+00">
                  <c:v>-2.13196E-4</c:v>
                </c:pt>
                <c:pt idx="28287" formatCode="0.00E+00">
                  <c:v>-1.4135599999999999E-3</c:v>
                </c:pt>
                <c:pt idx="28288" formatCode="0.00E+00">
                  <c:v>-2.5995300000000001E-3</c:v>
                </c:pt>
                <c:pt idx="28289" formatCode="0.00E+00">
                  <c:v>-3.7695099999999998E-3</c:v>
                </c:pt>
                <c:pt idx="28290" formatCode="0.00E+00">
                  <c:v>-4.9219900000000002E-3</c:v>
                </c:pt>
                <c:pt idx="28291" formatCode="0.00E+00">
                  <c:v>-6.0554099999999998E-3</c:v>
                </c:pt>
                <c:pt idx="28292" formatCode="0.00E+00">
                  <c:v>-7.1678599999999999E-3</c:v>
                </c:pt>
                <c:pt idx="28293" formatCode="0.00E+00">
                  <c:v>-8.2573899999999999E-3</c:v>
                </c:pt>
                <c:pt idx="28294" formatCode="0.00E+00">
                  <c:v>-9.32236E-3</c:v>
                </c:pt>
                <c:pt idx="28295">
                  <c:v>-1.03613E-2</c:v>
                </c:pt>
                <c:pt idx="28296">
                  <c:v>-1.13723E-2</c:v>
                </c:pt>
                <c:pt idx="28297">
                  <c:v>-1.23538E-2</c:v>
                </c:pt>
                <c:pt idx="28298">
                  <c:v>-1.3304699999999999E-2</c:v>
                </c:pt>
                <c:pt idx="28299">
                  <c:v>-1.4224499999999999E-2</c:v>
                </c:pt>
                <c:pt idx="28300">
                  <c:v>-1.51133E-2</c:v>
                </c:pt>
                <c:pt idx="28301">
                  <c:v>-1.5970600000000001E-2</c:v>
                </c:pt>
                <c:pt idx="28302">
                  <c:v>-1.6795999999999998E-2</c:v>
                </c:pt>
                <c:pt idx="28303">
                  <c:v>-1.7588800000000002E-2</c:v>
                </c:pt>
                <c:pt idx="28304">
                  <c:v>-1.8348900000000001E-2</c:v>
                </c:pt>
                <c:pt idx="28305">
                  <c:v>-1.90759E-2</c:v>
                </c:pt>
                <c:pt idx="28306">
                  <c:v>-1.97688E-2</c:v>
                </c:pt>
                <c:pt idx="28307">
                  <c:v>-2.0426799999999998E-2</c:v>
                </c:pt>
                <c:pt idx="28308">
                  <c:v>-2.10498E-2</c:v>
                </c:pt>
                <c:pt idx="28309">
                  <c:v>-2.1637799999999999E-2</c:v>
                </c:pt>
                <c:pt idx="28310">
                  <c:v>-2.2191200000000001E-2</c:v>
                </c:pt>
                <c:pt idx="28311">
                  <c:v>-2.27102E-2</c:v>
                </c:pt>
                <c:pt idx="28312">
                  <c:v>-2.3194599999999999E-2</c:v>
                </c:pt>
                <c:pt idx="28313">
                  <c:v>-2.3644200000000001E-2</c:v>
                </c:pt>
                <c:pt idx="28314">
                  <c:v>-2.4059000000000001E-2</c:v>
                </c:pt>
                <c:pt idx="28315">
                  <c:v>-2.4439200000000001E-2</c:v>
                </c:pt>
                <c:pt idx="28316">
                  <c:v>-2.4784899999999999E-2</c:v>
                </c:pt>
                <c:pt idx="28317">
                  <c:v>-2.5096400000000001E-2</c:v>
                </c:pt>
                <c:pt idx="28318">
                  <c:v>-2.5374600000000001E-2</c:v>
                </c:pt>
                <c:pt idx="28319">
                  <c:v>-2.5621100000000001E-2</c:v>
                </c:pt>
                <c:pt idx="28320">
                  <c:v>-2.5836499999999998E-2</c:v>
                </c:pt>
                <c:pt idx="28321">
                  <c:v>-2.6021099999999998E-2</c:v>
                </c:pt>
                <c:pt idx="28322">
                  <c:v>-2.6175299999999999E-2</c:v>
                </c:pt>
                <c:pt idx="28323">
                  <c:v>-2.6299800000000002E-2</c:v>
                </c:pt>
                <c:pt idx="28324">
                  <c:v>-2.6395200000000001E-2</c:v>
                </c:pt>
                <c:pt idx="28325">
                  <c:v>-2.6461999999999999E-2</c:v>
                </c:pt>
                <c:pt idx="28326">
                  <c:v>-2.6501500000000001E-2</c:v>
                </c:pt>
                <c:pt idx="28327">
                  <c:v>-2.6514800000000002E-2</c:v>
                </c:pt>
                <c:pt idx="28328">
                  <c:v>-2.65033E-2</c:v>
                </c:pt>
                <c:pt idx="28329">
                  <c:v>-2.64678E-2</c:v>
                </c:pt>
                <c:pt idx="28330">
                  <c:v>-2.6409100000000001E-2</c:v>
                </c:pt>
                <c:pt idx="28331">
                  <c:v>-2.6327400000000001E-2</c:v>
                </c:pt>
                <c:pt idx="28332">
                  <c:v>-2.6222800000000001E-2</c:v>
                </c:pt>
                <c:pt idx="28333">
                  <c:v>-2.6095899999999998E-2</c:v>
                </c:pt>
                <c:pt idx="28334">
                  <c:v>-2.5949300000000002E-2</c:v>
                </c:pt>
                <c:pt idx="28335">
                  <c:v>-2.5786099999999999E-2</c:v>
                </c:pt>
                <c:pt idx="28336">
                  <c:v>-2.5607700000000001E-2</c:v>
                </c:pt>
                <c:pt idx="28337">
                  <c:v>-2.5415099999999999E-2</c:v>
                </c:pt>
                <c:pt idx="28338">
                  <c:v>-2.52099E-2</c:v>
                </c:pt>
                <c:pt idx="28339">
                  <c:v>-2.49938E-2</c:v>
                </c:pt>
                <c:pt idx="28340">
                  <c:v>-2.47683E-2</c:v>
                </c:pt>
                <c:pt idx="28341">
                  <c:v>-2.4535000000000001E-2</c:v>
                </c:pt>
                <c:pt idx="28342">
                  <c:v>-2.4294900000000001E-2</c:v>
                </c:pt>
                <c:pt idx="28343">
                  <c:v>-2.40492E-2</c:v>
                </c:pt>
                <c:pt idx="28344">
                  <c:v>-2.3799299999999999E-2</c:v>
                </c:pt>
                <c:pt idx="28345">
                  <c:v>-2.35467E-2</c:v>
                </c:pt>
                <c:pt idx="28346">
                  <c:v>-2.3292799999999999E-2</c:v>
                </c:pt>
                <c:pt idx="28347">
                  <c:v>-2.3038800000000002E-2</c:v>
                </c:pt>
                <c:pt idx="28348">
                  <c:v>-2.2785799999999998E-2</c:v>
                </c:pt>
                <c:pt idx="28349">
                  <c:v>-2.25349E-2</c:v>
                </c:pt>
                <c:pt idx="28350">
                  <c:v>-2.2287100000000001E-2</c:v>
                </c:pt>
                <c:pt idx="28351">
                  <c:v>-2.2044000000000001E-2</c:v>
                </c:pt>
                <c:pt idx="28352">
                  <c:v>-2.1807E-2</c:v>
                </c:pt>
                <c:pt idx="28353">
                  <c:v>-2.1577300000000001E-2</c:v>
                </c:pt>
                <c:pt idx="28354">
                  <c:v>-2.1355800000000001E-2</c:v>
                </c:pt>
                <c:pt idx="28355">
                  <c:v>-2.11434E-2</c:v>
                </c:pt>
                <c:pt idx="28356">
                  <c:v>-2.0941100000000001E-2</c:v>
                </c:pt>
                <c:pt idx="28357">
                  <c:v>-2.0749400000000001E-2</c:v>
                </c:pt>
                <c:pt idx="28358">
                  <c:v>-2.0569199999999999E-2</c:v>
                </c:pt>
                <c:pt idx="28359">
                  <c:v>-2.0401499999999999E-2</c:v>
                </c:pt>
                <c:pt idx="28360">
                  <c:v>-2.0247600000000001E-2</c:v>
                </c:pt>
                <c:pt idx="28361">
                  <c:v>-2.01087E-2</c:v>
                </c:pt>
                <c:pt idx="28362">
                  <c:v>-1.99861E-2</c:v>
                </c:pt>
                <c:pt idx="28363">
                  <c:v>-1.98803E-2</c:v>
                </c:pt>
                <c:pt idx="28364">
                  <c:v>-1.9791699999999999E-2</c:v>
                </c:pt>
                <c:pt idx="28365">
                  <c:v>-1.97209E-2</c:v>
                </c:pt>
                <c:pt idx="28366">
                  <c:v>-1.9668600000000001E-2</c:v>
                </c:pt>
                <c:pt idx="28367">
                  <c:v>-1.96355E-2</c:v>
                </c:pt>
                <c:pt idx="28368">
                  <c:v>-1.9622400000000002E-2</c:v>
                </c:pt>
                <c:pt idx="28369">
                  <c:v>-1.9630100000000001E-2</c:v>
                </c:pt>
                <c:pt idx="28370">
                  <c:v>-1.9658800000000001E-2</c:v>
                </c:pt>
                <c:pt idx="28371">
                  <c:v>-1.9708799999999999E-2</c:v>
                </c:pt>
                <c:pt idx="28372">
                  <c:v>-1.9780200000000001E-2</c:v>
                </c:pt>
                <c:pt idx="28373">
                  <c:v>-1.9872899999999999E-2</c:v>
                </c:pt>
                <c:pt idx="28374">
                  <c:v>-1.9986400000000001E-2</c:v>
                </c:pt>
                <c:pt idx="28375">
                  <c:v>-2.0120300000000001E-2</c:v>
                </c:pt>
                <c:pt idx="28376">
                  <c:v>-2.0274299999999999E-2</c:v>
                </c:pt>
                <c:pt idx="28377">
                  <c:v>-2.04488E-2</c:v>
                </c:pt>
                <c:pt idx="28378">
                  <c:v>-2.0643999999999999E-2</c:v>
                </c:pt>
                <c:pt idx="28379">
                  <c:v>-2.0859800000000001E-2</c:v>
                </c:pt>
                <c:pt idx="28380">
                  <c:v>-2.10954E-2</c:v>
                </c:pt>
                <c:pt idx="28381">
                  <c:v>-2.1349300000000002E-2</c:v>
                </c:pt>
                <c:pt idx="28382">
                  <c:v>-2.16195E-2</c:v>
                </c:pt>
                <c:pt idx="28383">
                  <c:v>-2.1905299999999999E-2</c:v>
                </c:pt>
                <c:pt idx="28384">
                  <c:v>-2.22077E-2</c:v>
                </c:pt>
                <c:pt idx="28385">
                  <c:v>-2.2527999999999999E-2</c:v>
                </c:pt>
                <c:pt idx="28386">
                  <c:v>-2.2865699999999999E-2</c:v>
                </c:pt>
                <c:pt idx="28387">
                  <c:v>-2.3219500000000001E-2</c:v>
                </c:pt>
                <c:pt idx="28388">
                  <c:v>-2.3588399999999999E-2</c:v>
                </c:pt>
                <c:pt idx="28389">
                  <c:v>-2.3971599999999999E-2</c:v>
                </c:pt>
                <c:pt idx="28390">
                  <c:v>-2.4367900000000001E-2</c:v>
                </c:pt>
                <c:pt idx="28391">
                  <c:v>-2.4776400000000001E-2</c:v>
                </c:pt>
                <c:pt idx="28392">
                  <c:v>-2.5196099999999999E-2</c:v>
                </c:pt>
                <c:pt idx="28393">
                  <c:v>-2.5626300000000001E-2</c:v>
                </c:pt>
                <c:pt idx="28394">
                  <c:v>-2.6066099999999998E-2</c:v>
                </c:pt>
                <c:pt idx="28395">
                  <c:v>-2.6514699999999999E-2</c:v>
                </c:pt>
                <c:pt idx="28396">
                  <c:v>-2.69713E-2</c:v>
                </c:pt>
                <c:pt idx="28397">
                  <c:v>-2.7434799999999999E-2</c:v>
                </c:pt>
                <c:pt idx="28398">
                  <c:v>-2.7904000000000002E-2</c:v>
                </c:pt>
                <c:pt idx="28399">
                  <c:v>-2.8377300000000001E-2</c:v>
                </c:pt>
                <c:pt idx="28400">
                  <c:v>-2.8853199999999999E-2</c:v>
                </c:pt>
                <c:pt idx="28401">
                  <c:v>-2.93303E-2</c:v>
                </c:pt>
                <c:pt idx="28402">
                  <c:v>-2.98071E-2</c:v>
                </c:pt>
                <c:pt idx="28403">
                  <c:v>-3.0281499999999999E-2</c:v>
                </c:pt>
                <c:pt idx="28404">
                  <c:v>-3.0751199999999999E-2</c:v>
                </c:pt>
                <c:pt idx="28405">
                  <c:v>-3.1214800000000001E-2</c:v>
                </c:pt>
                <c:pt idx="28406">
                  <c:v>-3.1670799999999999E-2</c:v>
                </c:pt>
                <c:pt idx="28407">
                  <c:v>-3.2117699999999999E-2</c:v>
                </c:pt>
                <c:pt idx="28408">
                  <c:v>-3.2554300000000001E-2</c:v>
                </c:pt>
                <c:pt idx="28409">
                  <c:v>-3.2979099999999997E-2</c:v>
                </c:pt>
                <c:pt idx="28410">
                  <c:v>-3.33911E-2</c:v>
                </c:pt>
                <c:pt idx="28411">
                  <c:v>-3.37895E-2</c:v>
                </c:pt>
                <c:pt idx="28412">
                  <c:v>-3.4173099999999998E-2</c:v>
                </c:pt>
                <c:pt idx="28413">
                  <c:v>-3.4539800000000002E-2</c:v>
                </c:pt>
                <c:pt idx="28414">
                  <c:v>-3.4887599999999998E-2</c:v>
                </c:pt>
                <c:pt idx="28415">
                  <c:v>-3.5215000000000003E-2</c:v>
                </c:pt>
                <c:pt idx="28416">
                  <c:v>-3.5521499999999998E-2</c:v>
                </c:pt>
                <c:pt idx="28417">
                  <c:v>-3.5806400000000002E-2</c:v>
                </c:pt>
                <c:pt idx="28418">
                  <c:v>-3.6068299999999998E-2</c:v>
                </c:pt>
                <c:pt idx="28419">
                  <c:v>-3.63056E-2</c:v>
                </c:pt>
                <c:pt idx="28420">
                  <c:v>-3.6517300000000003E-2</c:v>
                </c:pt>
                <c:pt idx="28421">
                  <c:v>-3.6702499999999999E-2</c:v>
                </c:pt>
                <c:pt idx="28422">
                  <c:v>-3.6860299999999999E-2</c:v>
                </c:pt>
                <c:pt idx="28423">
                  <c:v>-3.6988800000000002E-2</c:v>
                </c:pt>
                <c:pt idx="28424">
                  <c:v>-3.7086099999999997E-2</c:v>
                </c:pt>
                <c:pt idx="28425">
                  <c:v>-3.7151000000000003E-2</c:v>
                </c:pt>
                <c:pt idx="28426">
                  <c:v>-3.7182300000000001E-2</c:v>
                </c:pt>
                <c:pt idx="28427">
                  <c:v>-3.71791E-2</c:v>
                </c:pt>
                <c:pt idx="28428">
                  <c:v>-3.7140199999999998E-2</c:v>
                </c:pt>
                <c:pt idx="28429">
                  <c:v>-3.7064800000000002E-2</c:v>
                </c:pt>
                <c:pt idx="28430">
                  <c:v>-3.69523E-2</c:v>
                </c:pt>
                <c:pt idx="28431">
                  <c:v>-3.6802599999999998E-2</c:v>
                </c:pt>
                <c:pt idx="28432">
                  <c:v>-3.6615399999999999E-2</c:v>
                </c:pt>
                <c:pt idx="28433">
                  <c:v>-3.6390499999999999E-2</c:v>
                </c:pt>
                <c:pt idx="28434">
                  <c:v>-3.6127300000000001E-2</c:v>
                </c:pt>
                <c:pt idx="28435">
                  <c:v>-3.5825599999999999E-2</c:v>
                </c:pt>
                <c:pt idx="28436">
                  <c:v>-3.5484799999999997E-2</c:v>
                </c:pt>
                <c:pt idx="28437">
                  <c:v>-3.5104400000000001E-2</c:v>
                </c:pt>
                <c:pt idx="28438">
                  <c:v>-3.4683899999999997E-2</c:v>
                </c:pt>
                <c:pt idx="28439">
                  <c:v>-3.4222700000000002E-2</c:v>
                </c:pt>
                <c:pt idx="28440">
                  <c:v>-3.37205E-2</c:v>
                </c:pt>
                <c:pt idx="28441">
                  <c:v>-3.31773E-2</c:v>
                </c:pt>
                <c:pt idx="28442">
                  <c:v>-3.2592599999999999E-2</c:v>
                </c:pt>
                <c:pt idx="28443">
                  <c:v>-3.1966300000000003E-2</c:v>
                </c:pt>
                <c:pt idx="28444">
                  <c:v>-3.1298800000000002E-2</c:v>
                </c:pt>
                <c:pt idx="28445">
                  <c:v>-3.05911E-2</c:v>
                </c:pt>
                <c:pt idx="28446">
                  <c:v>-2.9843700000000001E-2</c:v>
                </c:pt>
                <c:pt idx="28447">
                  <c:v>-2.90569E-2</c:v>
                </c:pt>
                <c:pt idx="28448">
                  <c:v>-2.82308E-2</c:v>
                </c:pt>
                <c:pt idx="28449">
                  <c:v>-2.73662E-2</c:v>
                </c:pt>
                <c:pt idx="28450">
                  <c:v>-2.64636E-2</c:v>
                </c:pt>
                <c:pt idx="28451">
                  <c:v>-2.5523899999999999E-2</c:v>
                </c:pt>
                <c:pt idx="28452">
                  <c:v>-2.45475E-2</c:v>
                </c:pt>
                <c:pt idx="28453">
                  <c:v>-2.3534699999999999E-2</c:v>
                </c:pt>
                <c:pt idx="28454">
                  <c:v>-2.2485600000000001E-2</c:v>
                </c:pt>
                <c:pt idx="28455">
                  <c:v>-2.1401199999999999E-2</c:v>
                </c:pt>
                <c:pt idx="28456">
                  <c:v>-2.0282999999999999E-2</c:v>
                </c:pt>
                <c:pt idx="28457">
                  <c:v>-1.9132099999999999E-2</c:v>
                </c:pt>
                <c:pt idx="28458">
                  <c:v>-1.7949099999999999E-2</c:v>
                </c:pt>
                <c:pt idx="28459">
                  <c:v>-1.6735E-2</c:v>
                </c:pt>
                <c:pt idx="28460">
                  <c:v>-1.5491599999999999E-2</c:v>
                </c:pt>
                <c:pt idx="28461">
                  <c:v>-1.42215E-2</c:v>
                </c:pt>
                <c:pt idx="28462">
                  <c:v>-1.2926699999999999E-2</c:v>
                </c:pt>
                <c:pt idx="28463">
                  <c:v>-1.16084E-2</c:v>
                </c:pt>
                <c:pt idx="28464">
                  <c:v>-1.02679E-2</c:v>
                </c:pt>
                <c:pt idx="28465" formatCode="0.00E+00">
                  <c:v>-8.9064899999999995E-3</c:v>
                </c:pt>
                <c:pt idx="28466" formatCode="0.00E+00">
                  <c:v>-7.5262200000000001E-3</c:v>
                </c:pt>
                <c:pt idx="28467" formatCode="0.00E+00">
                  <c:v>-6.1289200000000004E-3</c:v>
                </c:pt>
                <c:pt idx="28468" formatCode="0.00E+00">
                  <c:v>-4.7161E-3</c:v>
                </c:pt>
                <c:pt idx="28469" formatCode="0.00E+00">
                  <c:v>-3.2892099999999999E-3</c:v>
                </c:pt>
                <c:pt idx="28470" formatCode="0.00E+00">
                  <c:v>-1.85023E-3</c:v>
                </c:pt>
                <c:pt idx="28471" formatCode="0.00E+00">
                  <c:v>-4.01727E-4</c:v>
                </c:pt>
                <c:pt idx="28472" formatCode="0.00E+00">
                  <c:v>1.0540599999999999E-3</c:v>
                </c:pt>
                <c:pt idx="28473" formatCode="0.00E+00">
                  <c:v>2.5157199999999999E-3</c:v>
                </c:pt>
                <c:pt idx="28474" formatCode="0.00E+00">
                  <c:v>3.9817799999999999E-3</c:v>
                </c:pt>
                <c:pt idx="28475" formatCode="0.00E+00">
                  <c:v>5.4500900000000003E-3</c:v>
                </c:pt>
                <c:pt idx="28476" formatCode="0.00E+00">
                  <c:v>6.9183500000000002E-3</c:v>
                </c:pt>
                <c:pt idx="28477" formatCode="0.00E+00">
                  <c:v>8.3846100000000007E-3</c:v>
                </c:pt>
                <c:pt idx="28478" formatCode="0.00E+00">
                  <c:v>9.8471400000000008E-3</c:v>
                </c:pt>
                <c:pt idx="28479">
                  <c:v>1.1304E-2</c:v>
                </c:pt>
                <c:pt idx="28480">
                  <c:v>1.2752599999999999E-2</c:v>
                </c:pt>
                <c:pt idx="28481">
                  <c:v>1.4190400000000001E-2</c:v>
                </c:pt>
                <c:pt idx="28482">
                  <c:v>1.5615E-2</c:v>
                </c:pt>
                <c:pt idx="28483">
                  <c:v>1.7024000000000001E-2</c:v>
                </c:pt>
                <c:pt idx="28484">
                  <c:v>1.8415399999999998E-2</c:v>
                </c:pt>
                <c:pt idx="28485">
                  <c:v>1.97874E-2</c:v>
                </c:pt>
                <c:pt idx="28486">
                  <c:v>2.1137699999999999E-2</c:v>
                </c:pt>
                <c:pt idx="28487">
                  <c:v>2.24643E-2</c:v>
                </c:pt>
                <c:pt idx="28488">
                  <c:v>2.3765100000000001E-2</c:v>
                </c:pt>
                <c:pt idx="28489">
                  <c:v>2.5038000000000001E-2</c:v>
                </c:pt>
                <c:pt idx="28490">
                  <c:v>2.6280999999999999E-2</c:v>
                </c:pt>
                <c:pt idx="28491">
                  <c:v>2.7492200000000001E-2</c:v>
                </c:pt>
                <c:pt idx="28492">
                  <c:v>2.86701E-2</c:v>
                </c:pt>
                <c:pt idx="28493">
                  <c:v>2.98129E-2</c:v>
                </c:pt>
                <c:pt idx="28494">
                  <c:v>3.09187E-2</c:v>
                </c:pt>
                <c:pt idx="28495">
                  <c:v>3.1984899999999997E-2</c:v>
                </c:pt>
                <c:pt idx="28496">
                  <c:v>3.30096E-2</c:v>
                </c:pt>
                <c:pt idx="28497">
                  <c:v>3.3991800000000003E-2</c:v>
                </c:pt>
                <c:pt idx="28498">
                  <c:v>3.4930200000000002E-2</c:v>
                </c:pt>
                <c:pt idx="28499">
                  <c:v>3.5822899999999998E-2</c:v>
                </c:pt>
                <c:pt idx="28500">
                  <c:v>3.6668100000000002E-2</c:v>
                </c:pt>
                <c:pt idx="28501">
                  <c:v>3.74636E-2</c:v>
                </c:pt>
                <c:pt idx="28502">
                  <c:v>3.8207999999999999E-2</c:v>
                </c:pt>
                <c:pt idx="28503">
                  <c:v>3.8900200000000003E-2</c:v>
                </c:pt>
                <c:pt idx="28504">
                  <c:v>3.9539100000000001E-2</c:v>
                </c:pt>
                <c:pt idx="28505">
                  <c:v>4.0123499999999999E-2</c:v>
                </c:pt>
                <c:pt idx="28506">
                  <c:v>4.0652000000000001E-2</c:v>
                </c:pt>
                <c:pt idx="28507">
                  <c:v>4.1123800000000002E-2</c:v>
                </c:pt>
                <c:pt idx="28508">
                  <c:v>4.1538499999999999E-2</c:v>
                </c:pt>
                <c:pt idx="28509">
                  <c:v>4.1895700000000001E-2</c:v>
                </c:pt>
                <c:pt idx="28510">
                  <c:v>4.2194099999999998E-2</c:v>
                </c:pt>
                <c:pt idx="28511">
                  <c:v>4.2432600000000001E-2</c:v>
                </c:pt>
                <c:pt idx="28512">
                  <c:v>4.2610099999999998E-2</c:v>
                </c:pt>
                <c:pt idx="28513">
                  <c:v>4.2725899999999997E-2</c:v>
                </c:pt>
                <c:pt idx="28514">
                  <c:v>4.2779299999999999E-2</c:v>
                </c:pt>
                <c:pt idx="28515">
                  <c:v>4.2769399999999999E-2</c:v>
                </c:pt>
                <c:pt idx="28516">
                  <c:v>4.26956E-2</c:v>
                </c:pt>
                <c:pt idx="28517">
                  <c:v>4.2558100000000001E-2</c:v>
                </c:pt>
                <c:pt idx="28518">
                  <c:v>4.2357199999999998E-2</c:v>
                </c:pt>
                <c:pt idx="28519">
                  <c:v>4.2093600000000002E-2</c:v>
                </c:pt>
                <c:pt idx="28520">
                  <c:v>4.1767600000000002E-2</c:v>
                </c:pt>
                <c:pt idx="28521">
                  <c:v>4.1378999999999999E-2</c:v>
                </c:pt>
                <c:pt idx="28522">
                  <c:v>4.0927699999999997E-2</c:v>
                </c:pt>
                <c:pt idx="28523">
                  <c:v>4.0413600000000001E-2</c:v>
                </c:pt>
                <c:pt idx="28524">
                  <c:v>3.98371E-2</c:v>
                </c:pt>
                <c:pt idx="28525">
                  <c:v>3.91986E-2</c:v>
                </c:pt>
                <c:pt idx="28526">
                  <c:v>3.84988E-2</c:v>
                </c:pt>
                <c:pt idx="28527">
                  <c:v>3.7738500000000001E-2</c:v>
                </c:pt>
                <c:pt idx="28528">
                  <c:v>3.6918600000000003E-2</c:v>
                </c:pt>
                <c:pt idx="28529">
                  <c:v>3.6039599999999998E-2</c:v>
                </c:pt>
                <c:pt idx="28530">
                  <c:v>3.5102099999999997E-2</c:v>
                </c:pt>
                <c:pt idx="28531">
                  <c:v>3.4107400000000003E-2</c:v>
                </c:pt>
                <c:pt idx="28532">
                  <c:v>3.3057400000000001E-2</c:v>
                </c:pt>
                <c:pt idx="28533">
                  <c:v>3.19534E-2</c:v>
                </c:pt>
                <c:pt idx="28534">
                  <c:v>3.07967E-2</c:v>
                </c:pt>
                <c:pt idx="28535">
                  <c:v>2.9588699999999999E-2</c:v>
                </c:pt>
                <c:pt idx="28536">
                  <c:v>2.83307E-2</c:v>
                </c:pt>
                <c:pt idx="28537">
                  <c:v>2.7024099999999999E-2</c:v>
                </c:pt>
                <c:pt idx="28538">
                  <c:v>2.5670800000000001E-2</c:v>
                </c:pt>
                <c:pt idx="28539">
                  <c:v>2.4272800000000001E-2</c:v>
                </c:pt>
                <c:pt idx="28540">
                  <c:v>2.28322E-2</c:v>
                </c:pt>
                <c:pt idx="28541">
                  <c:v>2.1350500000000001E-2</c:v>
                </c:pt>
                <c:pt idx="28542">
                  <c:v>1.9829200000000002E-2</c:v>
                </c:pt>
                <c:pt idx="28543">
                  <c:v>1.8270399999999999E-2</c:v>
                </c:pt>
                <c:pt idx="28544">
                  <c:v>1.66766E-2</c:v>
                </c:pt>
                <c:pt idx="28545">
                  <c:v>1.50498E-2</c:v>
                </c:pt>
                <c:pt idx="28546">
                  <c:v>1.3391800000000001E-2</c:v>
                </c:pt>
                <c:pt idx="28547">
                  <c:v>1.1705200000000001E-2</c:v>
                </c:pt>
                <c:pt idx="28548" formatCode="0.00E+00">
                  <c:v>9.9922299999999995E-3</c:v>
                </c:pt>
                <c:pt idx="28549" formatCode="0.00E+00">
                  <c:v>8.2547699999999998E-3</c:v>
                </c:pt>
                <c:pt idx="28550" formatCode="0.00E+00">
                  <c:v>6.4945799999999998E-3</c:v>
                </c:pt>
                <c:pt idx="28551" formatCode="0.00E+00">
                  <c:v>4.7139199999999999E-3</c:v>
                </c:pt>
                <c:pt idx="28552" formatCode="0.00E+00">
                  <c:v>2.9152800000000001E-3</c:v>
                </c:pt>
                <c:pt idx="28553" formatCode="0.00E+00">
                  <c:v>1.1010600000000001E-3</c:v>
                </c:pt>
                <c:pt idx="28554" formatCode="0.00E+00">
                  <c:v>-7.2635899999999999E-4</c:v>
                </c:pt>
                <c:pt idx="28555" formatCode="0.00E+00">
                  <c:v>-2.5645799999999999E-3</c:v>
                </c:pt>
                <c:pt idx="28556" formatCode="0.00E+00">
                  <c:v>-4.4108899999999998E-3</c:v>
                </c:pt>
                <c:pt idx="28557" formatCode="0.00E+00">
                  <c:v>-6.2623000000000002E-3</c:v>
                </c:pt>
                <c:pt idx="28558" formatCode="0.00E+00">
                  <c:v>-8.1160699999999995E-3</c:v>
                </c:pt>
                <c:pt idx="28559" formatCode="0.00E+00">
                  <c:v>-9.9698900000000003E-3</c:v>
                </c:pt>
                <c:pt idx="28560">
                  <c:v>-1.18213E-2</c:v>
                </c:pt>
                <c:pt idx="28561">
                  <c:v>-1.3667800000000001E-2</c:v>
                </c:pt>
                <c:pt idx="28562">
                  <c:v>-1.5507E-2</c:v>
                </c:pt>
                <c:pt idx="28563">
                  <c:v>-1.73367E-2</c:v>
                </c:pt>
                <c:pt idx="28564">
                  <c:v>-1.9155200000000001E-2</c:v>
                </c:pt>
                <c:pt idx="28565">
                  <c:v>-2.0960099999999999E-2</c:v>
                </c:pt>
                <c:pt idx="28566">
                  <c:v>-2.2748999999999998E-2</c:v>
                </c:pt>
                <c:pt idx="28567">
                  <c:v>-2.4518999999999999E-2</c:v>
                </c:pt>
                <c:pt idx="28568">
                  <c:v>-2.6266999999999999E-2</c:v>
                </c:pt>
                <c:pt idx="28569">
                  <c:v>-2.79896E-2</c:v>
                </c:pt>
                <c:pt idx="28570">
                  <c:v>-2.9684100000000001E-2</c:v>
                </c:pt>
                <c:pt idx="28571">
                  <c:v>-3.13482E-2</c:v>
                </c:pt>
                <c:pt idx="28572">
                  <c:v>-3.2980200000000001E-2</c:v>
                </c:pt>
                <c:pt idx="28573">
                  <c:v>-3.4577999999999998E-2</c:v>
                </c:pt>
                <c:pt idx="28574">
                  <c:v>-3.6139400000000002E-2</c:v>
                </c:pt>
                <c:pt idx="28575">
                  <c:v>-3.7662399999999999E-2</c:v>
                </c:pt>
                <c:pt idx="28576">
                  <c:v>-3.9144900000000003E-2</c:v>
                </c:pt>
                <c:pt idx="28577">
                  <c:v>-4.0585099999999999E-2</c:v>
                </c:pt>
                <c:pt idx="28578">
                  <c:v>-4.1981400000000002E-2</c:v>
                </c:pt>
                <c:pt idx="28579">
                  <c:v>-4.33324E-2</c:v>
                </c:pt>
                <c:pt idx="28580">
                  <c:v>-4.4636799999999997E-2</c:v>
                </c:pt>
                <c:pt idx="28581">
                  <c:v>-4.5893000000000003E-2</c:v>
                </c:pt>
                <c:pt idx="28582">
                  <c:v>-4.7099200000000001E-2</c:v>
                </c:pt>
                <c:pt idx="28583">
                  <c:v>-4.8253699999999997E-2</c:v>
                </c:pt>
                <c:pt idx="28584">
                  <c:v>-4.9355099999999999E-2</c:v>
                </c:pt>
                <c:pt idx="28585">
                  <c:v>-5.0401799999999997E-2</c:v>
                </c:pt>
                <c:pt idx="28586">
                  <c:v>-5.1392500000000001E-2</c:v>
                </c:pt>
                <c:pt idx="28587">
                  <c:v>-5.2325799999999999E-2</c:v>
                </c:pt>
                <c:pt idx="28588">
                  <c:v>-5.3200900000000002E-2</c:v>
                </c:pt>
                <c:pt idx="28589">
                  <c:v>-5.4016799999999997E-2</c:v>
                </c:pt>
                <c:pt idx="28590">
                  <c:v>-5.4772800000000003E-2</c:v>
                </c:pt>
                <c:pt idx="28591">
                  <c:v>-5.5468299999999998E-2</c:v>
                </c:pt>
                <c:pt idx="28592">
                  <c:v>-5.6103100000000003E-2</c:v>
                </c:pt>
                <c:pt idx="28593">
                  <c:v>-5.6676400000000002E-2</c:v>
                </c:pt>
                <c:pt idx="28594">
                  <c:v>-5.7187000000000002E-2</c:v>
                </c:pt>
                <c:pt idx="28595">
                  <c:v>-5.7633900000000002E-2</c:v>
                </c:pt>
                <c:pt idx="28596">
                  <c:v>-5.80168E-2</c:v>
                </c:pt>
                <c:pt idx="28597">
                  <c:v>-5.8334900000000002E-2</c:v>
                </c:pt>
                <c:pt idx="28598">
                  <c:v>-5.8588000000000001E-2</c:v>
                </c:pt>
                <c:pt idx="28599">
                  <c:v>-5.8775899999999999E-2</c:v>
                </c:pt>
                <c:pt idx="28600">
                  <c:v>-5.8899E-2</c:v>
                </c:pt>
                <c:pt idx="28601">
                  <c:v>-5.8957200000000001E-2</c:v>
                </c:pt>
                <c:pt idx="28602">
                  <c:v>-5.8950900000000001E-2</c:v>
                </c:pt>
                <c:pt idx="28603">
                  <c:v>-5.8880500000000002E-2</c:v>
                </c:pt>
                <c:pt idx="28604">
                  <c:v>-5.8746600000000003E-2</c:v>
                </c:pt>
                <c:pt idx="28605">
                  <c:v>-5.85496E-2</c:v>
                </c:pt>
                <c:pt idx="28606">
                  <c:v>-5.8289599999999997E-2</c:v>
                </c:pt>
                <c:pt idx="28607">
                  <c:v>-5.7966499999999997E-2</c:v>
                </c:pt>
                <c:pt idx="28608">
                  <c:v>-5.7580800000000001E-2</c:v>
                </c:pt>
                <c:pt idx="28609">
                  <c:v>-5.7133499999999997E-2</c:v>
                </c:pt>
                <c:pt idx="28610">
                  <c:v>-5.6625500000000002E-2</c:v>
                </c:pt>
                <c:pt idx="28611">
                  <c:v>-5.6057700000000002E-2</c:v>
                </c:pt>
                <c:pt idx="28612">
                  <c:v>-5.5431399999999999E-2</c:v>
                </c:pt>
                <c:pt idx="28613">
                  <c:v>-5.47483E-2</c:v>
                </c:pt>
                <c:pt idx="28614">
                  <c:v>-5.4009599999999998E-2</c:v>
                </c:pt>
                <c:pt idx="28615">
                  <c:v>-5.3216300000000001E-2</c:v>
                </c:pt>
                <c:pt idx="28616">
                  <c:v>-5.2369100000000002E-2</c:v>
                </c:pt>
                <c:pt idx="28617">
                  <c:v>-5.14692E-2</c:v>
                </c:pt>
                <c:pt idx="28618">
                  <c:v>-5.0518E-2</c:v>
                </c:pt>
                <c:pt idx="28619">
                  <c:v>-4.9516900000000003E-2</c:v>
                </c:pt>
                <c:pt idx="28620">
                  <c:v>-4.84676E-2</c:v>
                </c:pt>
                <c:pt idx="28621">
                  <c:v>-4.7372299999999999E-2</c:v>
                </c:pt>
                <c:pt idx="28622">
                  <c:v>-4.62336E-2</c:v>
                </c:pt>
                <c:pt idx="28623">
                  <c:v>-4.50529E-2</c:v>
                </c:pt>
                <c:pt idx="28624">
                  <c:v>-4.3831599999999998E-2</c:v>
                </c:pt>
                <c:pt idx="28625">
                  <c:v>-4.2571900000000003E-2</c:v>
                </c:pt>
                <c:pt idx="28626">
                  <c:v>-4.1276599999999997E-2</c:v>
                </c:pt>
                <c:pt idx="28627">
                  <c:v>-3.9948400000000002E-2</c:v>
                </c:pt>
                <c:pt idx="28628">
                  <c:v>-3.8589199999999997E-2</c:v>
                </c:pt>
                <c:pt idx="28629">
                  <c:v>-3.7201499999999998E-2</c:v>
                </c:pt>
                <c:pt idx="28630">
                  <c:v>-3.5787800000000002E-2</c:v>
                </c:pt>
                <c:pt idx="28631">
                  <c:v>-3.4350499999999999E-2</c:v>
                </c:pt>
                <c:pt idx="28632">
                  <c:v>-3.2892299999999999E-2</c:v>
                </c:pt>
                <c:pt idx="28633">
                  <c:v>-3.1415199999999997E-2</c:v>
                </c:pt>
                <c:pt idx="28634">
                  <c:v>-2.9921699999999999E-2</c:v>
                </c:pt>
                <c:pt idx="28635">
                  <c:v>-2.8414100000000001E-2</c:v>
                </c:pt>
                <c:pt idx="28636">
                  <c:v>-2.6894600000000001E-2</c:v>
                </c:pt>
                <c:pt idx="28637">
                  <c:v>-2.5365599999999999E-2</c:v>
                </c:pt>
                <c:pt idx="28638">
                  <c:v>-2.3829099999999999E-2</c:v>
                </c:pt>
                <c:pt idx="28639">
                  <c:v>-2.2287899999999999E-2</c:v>
                </c:pt>
                <c:pt idx="28640">
                  <c:v>-2.07444E-2</c:v>
                </c:pt>
                <c:pt idx="28641">
                  <c:v>-1.92009E-2</c:v>
                </c:pt>
                <c:pt idx="28642">
                  <c:v>-1.7659299999999999E-2</c:v>
                </c:pt>
                <c:pt idx="28643">
                  <c:v>-1.6121300000000002E-2</c:v>
                </c:pt>
                <c:pt idx="28644">
                  <c:v>-1.45889E-2</c:v>
                </c:pt>
                <c:pt idx="28645">
                  <c:v>-1.30642E-2</c:v>
                </c:pt>
                <c:pt idx="28646">
                  <c:v>-1.15494E-2</c:v>
                </c:pt>
                <c:pt idx="28647">
                  <c:v>-1.00462E-2</c:v>
                </c:pt>
                <c:pt idx="28648" formatCode="0.00E+00">
                  <c:v>-8.5562799999999994E-3</c:v>
                </c:pt>
                <c:pt idx="28649" formatCode="0.00E+00">
                  <c:v>-7.0812799999999997E-3</c:v>
                </c:pt>
                <c:pt idx="28650" formatCode="0.00E+00">
                  <c:v>-5.6233300000000002E-3</c:v>
                </c:pt>
                <c:pt idx="28651" formatCode="0.00E+00">
                  <c:v>-4.1846399999999999E-3</c:v>
                </c:pt>
                <c:pt idx="28652" formatCode="0.00E+00">
                  <c:v>-2.7672500000000002E-3</c:v>
                </c:pt>
                <c:pt idx="28653" formatCode="0.00E+00">
                  <c:v>-1.37308E-3</c:v>
                </c:pt>
                <c:pt idx="28654" formatCode="0.00E+00">
                  <c:v>-3.8492600000000003E-6</c:v>
                </c:pt>
                <c:pt idx="28655" formatCode="0.00E+00">
                  <c:v>1.3388300000000001E-3</c:v>
                </c:pt>
                <c:pt idx="28656" formatCode="0.00E+00">
                  <c:v>2.6533799999999999E-3</c:v>
                </c:pt>
                <c:pt idx="28657" formatCode="0.00E+00">
                  <c:v>3.9383500000000002E-3</c:v>
                </c:pt>
                <c:pt idx="28658" formatCode="0.00E+00">
                  <c:v>5.1921800000000002E-3</c:v>
                </c:pt>
                <c:pt idx="28659" formatCode="0.00E+00">
                  <c:v>6.4133899999999997E-3</c:v>
                </c:pt>
                <c:pt idx="28660" formatCode="0.00E+00">
                  <c:v>7.6010699999999997E-3</c:v>
                </c:pt>
                <c:pt idx="28661" formatCode="0.00E+00">
                  <c:v>8.7543499999999993E-3</c:v>
                </c:pt>
                <c:pt idx="28662" formatCode="0.00E+00">
                  <c:v>9.8717300000000004E-3</c:v>
                </c:pt>
                <c:pt idx="28663">
                  <c:v>1.0951799999999999E-2</c:v>
                </c:pt>
                <c:pt idx="28664">
                  <c:v>1.1994100000000001E-2</c:v>
                </c:pt>
                <c:pt idx="28665">
                  <c:v>1.29982E-2</c:v>
                </c:pt>
                <c:pt idx="28666">
                  <c:v>1.39632E-2</c:v>
                </c:pt>
                <c:pt idx="28667">
                  <c:v>1.4887299999999999E-2</c:v>
                </c:pt>
                <c:pt idx="28668">
                  <c:v>1.5769499999999999E-2</c:v>
                </c:pt>
                <c:pt idx="28669">
                  <c:v>1.6608899999999999E-2</c:v>
                </c:pt>
                <c:pt idx="28670">
                  <c:v>1.74051E-2</c:v>
                </c:pt>
                <c:pt idx="28671">
                  <c:v>1.8157199999999998E-2</c:v>
                </c:pt>
                <c:pt idx="28672">
                  <c:v>1.88644E-2</c:v>
                </c:pt>
                <c:pt idx="28673">
                  <c:v>1.9526600000000002E-2</c:v>
                </c:pt>
                <c:pt idx="28674">
                  <c:v>2.0143500000000002E-2</c:v>
                </c:pt>
                <c:pt idx="28675">
                  <c:v>2.0714400000000001E-2</c:v>
                </c:pt>
                <c:pt idx="28676">
                  <c:v>2.1237800000000001E-2</c:v>
                </c:pt>
                <c:pt idx="28677">
                  <c:v>2.1713099999999999E-2</c:v>
                </c:pt>
                <c:pt idx="28678">
                  <c:v>2.21406E-2</c:v>
                </c:pt>
                <c:pt idx="28679">
                  <c:v>2.2520499999999999E-2</c:v>
                </c:pt>
                <c:pt idx="28680">
                  <c:v>2.28528E-2</c:v>
                </c:pt>
                <c:pt idx="28681">
                  <c:v>2.3137600000000001E-2</c:v>
                </c:pt>
                <c:pt idx="28682">
                  <c:v>2.3375099999999999E-2</c:v>
                </c:pt>
                <c:pt idx="28683">
                  <c:v>2.35655E-2</c:v>
                </c:pt>
                <c:pt idx="28684">
                  <c:v>2.3708900000000002E-2</c:v>
                </c:pt>
                <c:pt idx="28685">
                  <c:v>2.3805400000000001E-2</c:v>
                </c:pt>
                <c:pt idx="28686">
                  <c:v>2.38552E-2</c:v>
                </c:pt>
                <c:pt idx="28687">
                  <c:v>2.3858899999999999E-2</c:v>
                </c:pt>
                <c:pt idx="28688">
                  <c:v>2.3817600000000001E-2</c:v>
                </c:pt>
                <c:pt idx="28689">
                  <c:v>2.3732799999999998E-2</c:v>
                </c:pt>
                <c:pt idx="28690">
                  <c:v>2.3605600000000001E-2</c:v>
                </c:pt>
                <c:pt idx="28691">
                  <c:v>2.3437300000000001E-2</c:v>
                </c:pt>
                <c:pt idx="28692">
                  <c:v>2.3229199999999998E-2</c:v>
                </c:pt>
                <c:pt idx="28693">
                  <c:v>2.2983E-2</c:v>
                </c:pt>
                <c:pt idx="28694">
                  <c:v>2.26996E-2</c:v>
                </c:pt>
                <c:pt idx="28695">
                  <c:v>2.23795E-2</c:v>
                </c:pt>
                <c:pt idx="28696">
                  <c:v>2.2023000000000001E-2</c:v>
                </c:pt>
                <c:pt idx="28697">
                  <c:v>2.16311E-2</c:v>
                </c:pt>
                <c:pt idx="28698">
                  <c:v>2.1205499999999999E-2</c:v>
                </c:pt>
                <c:pt idx="28699">
                  <c:v>2.0747600000000001E-2</c:v>
                </c:pt>
                <c:pt idx="28700">
                  <c:v>2.02588E-2</c:v>
                </c:pt>
                <c:pt idx="28701">
                  <c:v>1.9740500000000001E-2</c:v>
                </c:pt>
                <c:pt idx="28702">
                  <c:v>1.91944E-2</c:v>
                </c:pt>
                <c:pt idx="28703">
                  <c:v>1.8622400000000001E-2</c:v>
                </c:pt>
                <c:pt idx="28704">
                  <c:v>1.8026400000000001E-2</c:v>
                </c:pt>
                <c:pt idx="28705">
                  <c:v>1.7408099999999999E-2</c:v>
                </c:pt>
                <c:pt idx="28706">
                  <c:v>1.6769099999999999E-2</c:v>
                </c:pt>
                <c:pt idx="28707">
                  <c:v>1.6110699999999999E-2</c:v>
                </c:pt>
                <c:pt idx="28708">
                  <c:v>1.54346E-2</c:v>
                </c:pt>
                <c:pt idx="28709">
                  <c:v>1.4742699999999999E-2</c:v>
                </c:pt>
                <c:pt idx="28710">
                  <c:v>1.40374E-2</c:v>
                </c:pt>
                <c:pt idx="28711">
                  <c:v>1.3320200000000001E-2</c:v>
                </c:pt>
                <c:pt idx="28712">
                  <c:v>1.25925E-2</c:v>
                </c:pt>
                <c:pt idx="28713">
                  <c:v>1.18555E-2</c:v>
                </c:pt>
                <c:pt idx="28714">
                  <c:v>1.1111599999999999E-2</c:v>
                </c:pt>
                <c:pt idx="28715">
                  <c:v>1.0363000000000001E-2</c:v>
                </c:pt>
                <c:pt idx="28716" formatCode="0.00E+00">
                  <c:v>9.6109000000000003E-3</c:v>
                </c:pt>
                <c:pt idx="28717" formatCode="0.00E+00">
                  <c:v>8.8559799999999994E-3</c:v>
                </c:pt>
                <c:pt idx="28718" formatCode="0.00E+00">
                  <c:v>8.0990100000000002E-3</c:v>
                </c:pt>
                <c:pt idx="28719" formatCode="0.00E+00">
                  <c:v>7.34135E-3</c:v>
                </c:pt>
                <c:pt idx="28720" formatCode="0.00E+00">
                  <c:v>6.5851099999999999E-3</c:v>
                </c:pt>
                <c:pt idx="28721" formatCode="0.00E+00">
                  <c:v>5.8325699999999996E-3</c:v>
                </c:pt>
                <c:pt idx="28722" formatCode="0.00E+00">
                  <c:v>5.0854699999999999E-3</c:v>
                </c:pt>
                <c:pt idx="28723" formatCode="0.00E+00">
                  <c:v>4.3451399999999999E-3</c:v>
                </c:pt>
                <c:pt idx="28724" formatCode="0.00E+00">
                  <c:v>3.6129399999999998E-3</c:v>
                </c:pt>
                <c:pt idx="28725" formatCode="0.00E+00">
                  <c:v>2.8903100000000001E-3</c:v>
                </c:pt>
                <c:pt idx="28726" formatCode="0.00E+00">
                  <c:v>2.1785799999999998E-3</c:v>
                </c:pt>
                <c:pt idx="28727" formatCode="0.00E+00">
                  <c:v>1.47887E-3</c:v>
                </c:pt>
                <c:pt idx="28728" formatCode="0.00E+00">
                  <c:v>7.9225699999999999E-4</c:v>
                </c:pt>
                <c:pt idx="28729" formatCode="0.00E+00">
                  <c:v>1.1995899999999999E-4</c:v>
                </c:pt>
                <c:pt idx="28730" formatCode="0.00E+00">
                  <c:v>-5.3694300000000001E-4</c:v>
                </c:pt>
                <c:pt idx="28731" formatCode="0.00E+00">
                  <c:v>-1.17753E-3</c:v>
                </c:pt>
                <c:pt idx="28732" formatCode="0.00E+00">
                  <c:v>-1.8009E-3</c:v>
                </c:pt>
                <c:pt idx="28733" formatCode="0.00E+00">
                  <c:v>-2.4062799999999998E-3</c:v>
                </c:pt>
                <c:pt idx="28734" formatCode="0.00E+00">
                  <c:v>-2.9927999999999999E-3</c:v>
                </c:pt>
                <c:pt idx="28735" formatCode="0.00E+00">
                  <c:v>-3.5592900000000001E-3</c:v>
                </c:pt>
                <c:pt idx="28736" formatCode="0.00E+00">
                  <c:v>-4.10459E-3</c:v>
                </c:pt>
                <c:pt idx="28737" formatCode="0.00E+00">
                  <c:v>-4.6277200000000001E-3</c:v>
                </c:pt>
                <c:pt idx="28738" formatCode="0.00E+00">
                  <c:v>-5.1278399999999998E-3</c:v>
                </c:pt>
                <c:pt idx="28739" formatCode="0.00E+00">
                  <c:v>-5.6044199999999997E-3</c:v>
                </c:pt>
                <c:pt idx="28740" formatCode="0.00E+00">
                  <c:v>-6.0571399999999999E-3</c:v>
                </c:pt>
                <c:pt idx="28741" formatCode="0.00E+00">
                  <c:v>-6.4855800000000003E-3</c:v>
                </c:pt>
                <c:pt idx="28742" formatCode="0.00E+00">
                  <c:v>-6.88902E-3</c:v>
                </c:pt>
                <c:pt idx="28743" formatCode="0.00E+00">
                  <c:v>-7.2667299999999999E-3</c:v>
                </c:pt>
                <c:pt idx="28744" formatCode="0.00E+00">
                  <c:v>-7.6183199999999996E-3</c:v>
                </c:pt>
                <c:pt idx="28745" formatCode="0.00E+00">
                  <c:v>-7.9437499999999994E-3</c:v>
                </c:pt>
                <c:pt idx="28746" formatCode="0.00E+00">
                  <c:v>-8.2429500000000006E-3</c:v>
                </c:pt>
                <c:pt idx="28747" formatCode="0.00E+00">
                  <c:v>-8.51588E-3</c:v>
                </c:pt>
                <c:pt idx="28748" formatCode="0.00E+00">
                  <c:v>-8.7624499999999998E-3</c:v>
                </c:pt>
                <c:pt idx="28749" formatCode="0.00E+00">
                  <c:v>-8.9823999999999998E-3</c:v>
                </c:pt>
                <c:pt idx="28750" formatCode="0.00E+00">
                  <c:v>-9.1754100000000002E-3</c:v>
                </c:pt>
                <c:pt idx="28751" formatCode="0.00E+00">
                  <c:v>-9.3412800000000004E-3</c:v>
                </c:pt>
                <c:pt idx="28752" formatCode="0.00E+00">
                  <c:v>-9.4800200000000005E-3</c:v>
                </c:pt>
                <c:pt idx="28753" formatCode="0.00E+00">
                  <c:v>-9.5919500000000001E-3</c:v>
                </c:pt>
                <c:pt idx="28754" formatCode="0.00E+00">
                  <c:v>-9.6777300000000007E-3</c:v>
                </c:pt>
                <c:pt idx="28755" formatCode="0.00E+00">
                  <c:v>-9.7380299999999999E-3</c:v>
                </c:pt>
                <c:pt idx="28756" formatCode="0.00E+00">
                  <c:v>-9.7732600000000006E-3</c:v>
                </c:pt>
                <c:pt idx="28757" formatCode="0.00E+00">
                  <c:v>-9.7836999999999993E-3</c:v>
                </c:pt>
                <c:pt idx="28758" formatCode="0.00E+00">
                  <c:v>-9.7694700000000006E-3</c:v>
                </c:pt>
                <c:pt idx="28759" formatCode="0.00E+00">
                  <c:v>-9.7303000000000008E-3</c:v>
                </c:pt>
                <c:pt idx="28760" formatCode="0.00E+00">
                  <c:v>-9.6661999999999998E-3</c:v>
                </c:pt>
                <c:pt idx="28761" formatCode="0.00E+00">
                  <c:v>-9.5781400000000006E-3</c:v>
                </c:pt>
                <c:pt idx="28762" formatCode="0.00E+00">
                  <c:v>-9.4678799999999997E-3</c:v>
                </c:pt>
                <c:pt idx="28763" formatCode="0.00E+00">
                  <c:v>-9.3370499999999995E-3</c:v>
                </c:pt>
                <c:pt idx="28764" formatCode="0.00E+00">
                  <c:v>-9.1865799999999997E-3</c:v>
                </c:pt>
                <c:pt idx="28765" formatCode="0.00E+00">
                  <c:v>-9.0169599999999992E-3</c:v>
                </c:pt>
                <c:pt idx="28766" formatCode="0.00E+00">
                  <c:v>-8.829E-3</c:v>
                </c:pt>
                <c:pt idx="28767" formatCode="0.00E+00">
                  <c:v>-8.6241000000000009E-3</c:v>
                </c:pt>
                <c:pt idx="28768" formatCode="0.00E+00">
                  <c:v>-8.4039100000000005E-3</c:v>
                </c:pt>
                <c:pt idx="28769" formatCode="0.00E+00">
                  <c:v>-8.1699300000000006E-3</c:v>
                </c:pt>
                <c:pt idx="28770" formatCode="0.00E+00">
                  <c:v>-7.9230199999999994E-3</c:v>
                </c:pt>
                <c:pt idx="28771" formatCode="0.00E+00">
                  <c:v>-7.6634399999999997E-3</c:v>
                </c:pt>
                <c:pt idx="28772" formatCode="0.00E+00">
                  <c:v>-7.3916800000000003E-3</c:v>
                </c:pt>
                <c:pt idx="28773" formatCode="0.00E+00">
                  <c:v>-7.1089100000000004E-3</c:v>
                </c:pt>
                <c:pt idx="28774" formatCode="0.00E+00">
                  <c:v>-6.81629E-3</c:v>
                </c:pt>
                <c:pt idx="28775" formatCode="0.00E+00">
                  <c:v>-6.5144699999999996E-3</c:v>
                </c:pt>
                <c:pt idx="28776" formatCode="0.00E+00">
                  <c:v>-6.2039199999999999E-3</c:v>
                </c:pt>
                <c:pt idx="28777" formatCode="0.00E+00">
                  <c:v>-5.8854600000000003E-3</c:v>
                </c:pt>
                <c:pt idx="28778" formatCode="0.00E+00">
                  <c:v>-5.56026E-3</c:v>
                </c:pt>
                <c:pt idx="28779" formatCode="0.00E+00">
                  <c:v>-5.2298700000000002E-3</c:v>
                </c:pt>
                <c:pt idx="28780" formatCode="0.00E+00">
                  <c:v>-4.8961500000000002E-3</c:v>
                </c:pt>
                <c:pt idx="28781" formatCode="0.00E+00">
                  <c:v>-4.5610900000000003E-3</c:v>
                </c:pt>
                <c:pt idx="28782" formatCode="0.00E+00">
                  <c:v>-4.2265799999999997E-3</c:v>
                </c:pt>
                <c:pt idx="28783" formatCode="0.00E+00">
                  <c:v>-3.8941900000000001E-3</c:v>
                </c:pt>
                <c:pt idx="28784" formatCode="0.00E+00">
                  <c:v>-3.5652599999999998E-3</c:v>
                </c:pt>
                <c:pt idx="28785" formatCode="0.00E+00">
                  <c:v>-3.2408900000000002E-3</c:v>
                </c:pt>
                <c:pt idx="28786" formatCode="0.00E+00">
                  <c:v>-2.9220700000000001E-3</c:v>
                </c:pt>
                <c:pt idx="28787" formatCode="0.00E+00">
                  <c:v>-2.6097500000000001E-3</c:v>
                </c:pt>
                <c:pt idx="28788" formatCode="0.00E+00">
                  <c:v>-2.30511E-3</c:v>
                </c:pt>
                <c:pt idx="28789" formatCode="0.00E+00">
                  <c:v>-2.0099200000000001E-3</c:v>
                </c:pt>
                <c:pt idx="28790" formatCode="0.00E+00">
                  <c:v>-1.72635E-3</c:v>
                </c:pt>
                <c:pt idx="28791" formatCode="0.00E+00">
                  <c:v>-1.45623E-3</c:v>
                </c:pt>
                <c:pt idx="28792" formatCode="0.00E+00">
                  <c:v>-1.2006499999999999E-3</c:v>
                </c:pt>
                <c:pt idx="28793" formatCode="0.00E+00">
                  <c:v>-9.6030400000000004E-4</c:v>
                </c:pt>
                <c:pt idx="28794" formatCode="0.00E+00">
                  <c:v>-7.35752E-4</c:v>
                </c:pt>
                <c:pt idx="28795" formatCode="0.00E+00">
                  <c:v>-5.2747199999999997E-4</c:v>
                </c:pt>
                <c:pt idx="28796" formatCode="0.00E+00">
                  <c:v>-3.36091E-4</c:v>
                </c:pt>
                <c:pt idx="28797" formatCode="0.00E+00">
                  <c:v>-1.6264200000000001E-4</c:v>
                </c:pt>
                <c:pt idx="28798" formatCode="0.00E+00">
                  <c:v>-8.3452700000000008E-6</c:v>
                </c:pt>
                <c:pt idx="28799" formatCode="0.00E+00">
                  <c:v>1.25735E-4</c:v>
                </c:pt>
                <c:pt idx="28800" formatCode="0.00E+00">
                  <c:v>2.38652E-4</c:v>
                </c:pt>
                <c:pt idx="28801" formatCode="0.00E+00">
                  <c:v>3.2947500000000003E-4</c:v>
                </c:pt>
                <c:pt idx="28802" formatCode="0.00E+00">
                  <c:v>3.97248E-4</c:v>
                </c:pt>
                <c:pt idx="28803" formatCode="0.00E+00">
                  <c:v>4.4086199999999998E-4</c:v>
                </c:pt>
                <c:pt idx="28804" formatCode="0.00E+00">
                  <c:v>4.5898299999999999E-4</c:v>
                </c:pt>
                <c:pt idx="28805" formatCode="0.00E+00">
                  <c:v>4.50393E-4</c:v>
                </c:pt>
                <c:pt idx="28806" formatCode="0.00E+00">
                  <c:v>4.1432399999999999E-4</c:v>
                </c:pt>
                <c:pt idx="28807" formatCode="0.00E+00">
                  <c:v>3.5025200000000001E-4</c:v>
                </c:pt>
                <c:pt idx="28808" formatCode="0.00E+00">
                  <c:v>2.5793300000000001E-4</c:v>
                </c:pt>
                <c:pt idx="28809" formatCode="0.00E+00">
                  <c:v>1.3757900000000001E-4</c:v>
                </c:pt>
                <c:pt idx="28810" formatCode="0.00E+00">
                  <c:v>-1.0630599999999999E-5</c:v>
                </c:pt>
                <c:pt idx="28811" formatCode="0.00E+00">
                  <c:v>-1.87333E-4</c:v>
                </c:pt>
                <c:pt idx="28812" formatCode="0.00E+00">
                  <c:v>-3.9395100000000002E-4</c:v>
                </c:pt>
                <c:pt idx="28813" formatCode="0.00E+00">
                  <c:v>-6.3151600000000004E-4</c:v>
                </c:pt>
                <c:pt idx="28814" formatCode="0.00E+00">
                  <c:v>-8.9992700000000002E-4</c:v>
                </c:pt>
                <c:pt idx="28815" formatCode="0.00E+00">
                  <c:v>-1.1986200000000001E-3</c:v>
                </c:pt>
                <c:pt idx="28816" formatCode="0.00E+00">
                  <c:v>-1.5272700000000001E-3</c:v>
                </c:pt>
                <c:pt idx="28817" formatCode="0.00E+00">
                  <c:v>-1.8858200000000001E-3</c:v>
                </c:pt>
                <c:pt idx="28818" formatCode="0.00E+00">
                  <c:v>-2.2741800000000002E-3</c:v>
                </c:pt>
                <c:pt idx="28819" formatCode="0.00E+00">
                  <c:v>-2.6921800000000002E-3</c:v>
                </c:pt>
                <c:pt idx="28820" formatCode="0.00E+00">
                  <c:v>-3.13956E-3</c:v>
                </c:pt>
                <c:pt idx="28821" formatCode="0.00E+00">
                  <c:v>-3.6159999999999999E-3</c:v>
                </c:pt>
                <c:pt idx="28822" formatCode="0.00E+00">
                  <c:v>-4.1209200000000001E-3</c:v>
                </c:pt>
                <c:pt idx="28823" formatCode="0.00E+00">
                  <c:v>-4.6533099999999999E-3</c:v>
                </c:pt>
                <c:pt idx="28824" formatCode="0.00E+00">
                  <c:v>-5.2119499999999999E-3</c:v>
                </c:pt>
                <c:pt idx="28825" formatCode="0.00E+00">
                  <c:v>-5.7957800000000004E-3</c:v>
                </c:pt>
                <c:pt idx="28826" formatCode="0.00E+00">
                  <c:v>-6.40385E-3</c:v>
                </c:pt>
                <c:pt idx="28827" formatCode="0.00E+00">
                  <c:v>-7.0348099999999998E-3</c:v>
                </c:pt>
                <c:pt idx="28828" formatCode="0.00E+00">
                  <c:v>-7.6871400000000003E-3</c:v>
                </c:pt>
                <c:pt idx="28829" formatCode="0.00E+00">
                  <c:v>-8.3598500000000003E-3</c:v>
                </c:pt>
                <c:pt idx="28830" formatCode="0.00E+00">
                  <c:v>-9.05247E-3</c:v>
                </c:pt>
                <c:pt idx="28831" formatCode="0.00E+00">
                  <c:v>-9.7646799999999995E-3</c:v>
                </c:pt>
                <c:pt idx="28832">
                  <c:v>-1.0495900000000001E-2</c:v>
                </c:pt>
                <c:pt idx="28833">
                  <c:v>-1.12452E-2</c:v>
                </c:pt>
                <c:pt idx="28834">
                  <c:v>-1.20114E-2</c:v>
                </c:pt>
                <c:pt idx="28835">
                  <c:v>-1.2793799999999999E-2</c:v>
                </c:pt>
                <c:pt idx="28836">
                  <c:v>-1.3591199999999999E-2</c:v>
                </c:pt>
                <c:pt idx="28837">
                  <c:v>-1.4401799999999999E-2</c:v>
                </c:pt>
                <c:pt idx="28838">
                  <c:v>-1.52236E-2</c:v>
                </c:pt>
                <c:pt idx="28839">
                  <c:v>-1.6055300000000002E-2</c:v>
                </c:pt>
                <c:pt idx="28840">
                  <c:v>-1.68956E-2</c:v>
                </c:pt>
                <c:pt idx="28841">
                  <c:v>-1.7743600000000002E-2</c:v>
                </c:pt>
                <c:pt idx="28842">
                  <c:v>-1.8598099999999999E-2</c:v>
                </c:pt>
                <c:pt idx="28843">
                  <c:v>-1.9457499999999999E-2</c:v>
                </c:pt>
                <c:pt idx="28844">
                  <c:v>-2.0319799999999999E-2</c:v>
                </c:pt>
                <c:pt idx="28845">
                  <c:v>-2.1183E-2</c:v>
                </c:pt>
                <c:pt idx="28846">
                  <c:v>-2.2045599999999999E-2</c:v>
                </c:pt>
                <c:pt idx="28847">
                  <c:v>-2.2905499999999999E-2</c:v>
                </c:pt>
                <c:pt idx="28848">
                  <c:v>-2.3760900000000001E-2</c:v>
                </c:pt>
                <c:pt idx="28849">
                  <c:v>-2.4610699999999999E-2</c:v>
                </c:pt>
                <c:pt idx="28850">
                  <c:v>-2.5454000000000001E-2</c:v>
                </c:pt>
                <c:pt idx="28851">
                  <c:v>-2.62896E-2</c:v>
                </c:pt>
                <c:pt idx="28852">
                  <c:v>-2.7115500000000001E-2</c:v>
                </c:pt>
                <c:pt idx="28853">
                  <c:v>-2.7929800000000001E-2</c:v>
                </c:pt>
                <c:pt idx="28854">
                  <c:v>-2.8730800000000001E-2</c:v>
                </c:pt>
                <c:pt idx="28855">
                  <c:v>-2.9516299999999999E-2</c:v>
                </c:pt>
                <c:pt idx="28856">
                  <c:v>-3.02844E-2</c:v>
                </c:pt>
                <c:pt idx="28857">
                  <c:v>-3.10332E-2</c:v>
                </c:pt>
                <c:pt idx="28858">
                  <c:v>-3.1761600000000001E-2</c:v>
                </c:pt>
                <c:pt idx="28859">
                  <c:v>-3.24681E-2</c:v>
                </c:pt>
                <c:pt idx="28860">
                  <c:v>-3.3151199999999999E-2</c:v>
                </c:pt>
                <c:pt idx="28861">
                  <c:v>-3.3808600000000001E-2</c:v>
                </c:pt>
                <c:pt idx="28862">
                  <c:v>-3.4438499999999997E-2</c:v>
                </c:pt>
                <c:pt idx="28863">
                  <c:v>-3.5037899999999997E-2</c:v>
                </c:pt>
                <c:pt idx="28864">
                  <c:v>-3.5604499999999997E-2</c:v>
                </c:pt>
                <c:pt idx="28865">
                  <c:v>-3.6137799999999998E-2</c:v>
                </c:pt>
                <c:pt idx="28866">
                  <c:v>-3.6638400000000002E-2</c:v>
                </c:pt>
                <c:pt idx="28867">
                  <c:v>-3.7105199999999998E-2</c:v>
                </c:pt>
                <c:pt idx="28868">
                  <c:v>-3.7536699999999999E-2</c:v>
                </c:pt>
                <c:pt idx="28869">
                  <c:v>-3.7931800000000002E-2</c:v>
                </c:pt>
                <c:pt idx="28870">
                  <c:v>-3.8289700000000003E-2</c:v>
                </c:pt>
                <c:pt idx="28871">
                  <c:v>-3.8609400000000002E-2</c:v>
                </c:pt>
                <c:pt idx="28872">
                  <c:v>-3.8890000000000001E-2</c:v>
                </c:pt>
                <c:pt idx="28873">
                  <c:v>-3.9130199999999997E-2</c:v>
                </c:pt>
                <c:pt idx="28874">
                  <c:v>-3.9328500000000002E-2</c:v>
                </c:pt>
                <c:pt idx="28875">
                  <c:v>-3.9483799999999999E-2</c:v>
                </c:pt>
                <c:pt idx="28876">
                  <c:v>-3.9595499999999999E-2</c:v>
                </c:pt>
                <c:pt idx="28877">
                  <c:v>-3.9662799999999998E-2</c:v>
                </c:pt>
                <c:pt idx="28878">
                  <c:v>-3.9684900000000002E-2</c:v>
                </c:pt>
                <c:pt idx="28879">
                  <c:v>-3.9661299999999997E-2</c:v>
                </c:pt>
                <c:pt idx="28880">
                  <c:v>-3.9591099999999997E-2</c:v>
                </c:pt>
                <c:pt idx="28881">
                  <c:v>-3.9473899999999999E-2</c:v>
                </c:pt>
                <c:pt idx="28882">
                  <c:v>-3.9309400000000001E-2</c:v>
                </c:pt>
                <c:pt idx="28883">
                  <c:v>-3.90975E-2</c:v>
                </c:pt>
                <c:pt idx="28884">
                  <c:v>-3.8837799999999999E-2</c:v>
                </c:pt>
                <c:pt idx="28885">
                  <c:v>-3.8530099999999998E-2</c:v>
                </c:pt>
                <c:pt idx="28886">
                  <c:v>-3.8173899999999997E-2</c:v>
                </c:pt>
                <c:pt idx="28887">
                  <c:v>-3.7768900000000001E-2</c:v>
                </c:pt>
                <c:pt idx="28888">
                  <c:v>-3.7314699999999999E-2</c:v>
                </c:pt>
                <c:pt idx="28889">
                  <c:v>-3.6811000000000003E-2</c:v>
                </c:pt>
                <c:pt idx="28890">
                  <c:v>-3.6257999999999999E-2</c:v>
                </c:pt>
                <c:pt idx="28891">
                  <c:v>-3.5656E-2</c:v>
                </c:pt>
                <c:pt idx="28892">
                  <c:v>-3.50059E-2</c:v>
                </c:pt>
                <c:pt idx="28893">
                  <c:v>-3.43083E-2</c:v>
                </c:pt>
                <c:pt idx="28894">
                  <c:v>-3.3564099999999999E-2</c:v>
                </c:pt>
                <c:pt idx="28895">
                  <c:v>-3.27736E-2</c:v>
                </c:pt>
                <c:pt idx="28896">
                  <c:v>-3.1937800000000002E-2</c:v>
                </c:pt>
                <c:pt idx="28897">
                  <c:v>-3.10572E-2</c:v>
                </c:pt>
                <c:pt idx="28898">
                  <c:v>-3.01325E-2</c:v>
                </c:pt>
                <c:pt idx="28899">
                  <c:v>-2.9165E-2</c:v>
                </c:pt>
                <c:pt idx="28900">
                  <c:v>-2.8156E-2</c:v>
                </c:pt>
                <c:pt idx="28901">
                  <c:v>-2.7106499999999999E-2</c:v>
                </c:pt>
                <c:pt idx="28902">
                  <c:v>-2.6017499999999999E-2</c:v>
                </c:pt>
                <c:pt idx="28903">
                  <c:v>-2.4890200000000001E-2</c:v>
                </c:pt>
                <c:pt idx="28904">
                  <c:v>-2.3725599999999999E-2</c:v>
                </c:pt>
                <c:pt idx="28905">
                  <c:v>-2.2524300000000001E-2</c:v>
                </c:pt>
                <c:pt idx="28906">
                  <c:v>-2.12871E-2</c:v>
                </c:pt>
                <c:pt idx="28907">
                  <c:v>-2.00152E-2</c:v>
                </c:pt>
                <c:pt idx="28908">
                  <c:v>-1.8710600000000001E-2</c:v>
                </c:pt>
                <c:pt idx="28909">
                  <c:v>-1.73752E-2</c:v>
                </c:pt>
                <c:pt idx="28910">
                  <c:v>-1.6011000000000001E-2</c:v>
                </c:pt>
                <c:pt idx="28911">
                  <c:v>-1.4619200000000001E-2</c:v>
                </c:pt>
                <c:pt idx="28912">
                  <c:v>-1.32006E-2</c:v>
                </c:pt>
                <c:pt idx="28913">
                  <c:v>-1.1755399999999999E-2</c:v>
                </c:pt>
                <c:pt idx="28914">
                  <c:v>-1.02846E-2</c:v>
                </c:pt>
                <c:pt idx="28915" formatCode="0.00E+00">
                  <c:v>-8.7914699999999991E-3</c:v>
                </c:pt>
                <c:pt idx="28916" formatCode="0.00E+00">
                  <c:v>-7.2799099999999997E-3</c:v>
                </c:pt>
                <c:pt idx="28917" formatCode="0.00E+00">
                  <c:v>-5.7523000000000001E-3</c:v>
                </c:pt>
                <c:pt idx="28918" formatCode="0.00E+00">
                  <c:v>-4.2102800000000003E-3</c:v>
                </c:pt>
                <c:pt idx="28919" formatCode="0.00E+00">
                  <c:v>-2.6558599999999999E-3</c:v>
                </c:pt>
                <c:pt idx="28920" formatCode="0.00E+00">
                  <c:v>-1.09122E-3</c:v>
                </c:pt>
                <c:pt idx="28921" formatCode="0.00E+00">
                  <c:v>4.8160899999999998E-4</c:v>
                </c:pt>
                <c:pt idx="28922" formatCode="0.00E+00">
                  <c:v>2.06062E-3</c:v>
                </c:pt>
                <c:pt idx="28923" formatCode="0.00E+00">
                  <c:v>3.64373E-3</c:v>
                </c:pt>
                <c:pt idx="28924" formatCode="0.00E+00">
                  <c:v>5.2288100000000004E-3</c:v>
                </c:pt>
                <c:pt idx="28925" formatCode="0.00E+00">
                  <c:v>6.8137099999999997E-3</c:v>
                </c:pt>
                <c:pt idx="28926" formatCode="0.00E+00">
                  <c:v>8.3961299999999999E-3</c:v>
                </c:pt>
                <c:pt idx="28927" formatCode="0.00E+00">
                  <c:v>9.9736800000000004E-3</c:v>
                </c:pt>
                <c:pt idx="28928">
                  <c:v>1.15441E-2</c:v>
                </c:pt>
                <c:pt idx="28929">
                  <c:v>1.3105E-2</c:v>
                </c:pt>
                <c:pt idx="28930">
                  <c:v>1.4654500000000001E-2</c:v>
                </c:pt>
                <c:pt idx="28931">
                  <c:v>1.6190300000000001E-2</c:v>
                </c:pt>
                <c:pt idx="28932">
                  <c:v>1.7710299999999998E-2</c:v>
                </c:pt>
                <c:pt idx="28933">
                  <c:v>1.9212699999999999E-2</c:v>
                </c:pt>
                <c:pt idx="28934">
                  <c:v>2.06958E-2</c:v>
                </c:pt>
                <c:pt idx="28935">
                  <c:v>2.2158299999999999E-2</c:v>
                </c:pt>
                <c:pt idx="28936">
                  <c:v>2.35981E-2</c:v>
                </c:pt>
                <c:pt idx="28937">
                  <c:v>2.5012900000000001E-2</c:v>
                </c:pt>
                <c:pt idx="28938">
                  <c:v>2.64005E-2</c:v>
                </c:pt>
                <c:pt idx="28939">
                  <c:v>2.7759200000000001E-2</c:v>
                </c:pt>
                <c:pt idx="28940">
                  <c:v>2.9086999999999998E-2</c:v>
                </c:pt>
                <c:pt idx="28941">
                  <c:v>3.0381399999999999E-2</c:v>
                </c:pt>
                <c:pt idx="28942">
                  <c:v>3.1640599999999998E-2</c:v>
                </c:pt>
                <c:pt idx="28943">
                  <c:v>3.2863200000000002E-2</c:v>
                </c:pt>
                <c:pt idx="28944">
                  <c:v>3.4047300000000003E-2</c:v>
                </c:pt>
                <c:pt idx="28945">
                  <c:v>3.5191E-2</c:v>
                </c:pt>
                <c:pt idx="28946">
                  <c:v>3.62928E-2</c:v>
                </c:pt>
                <c:pt idx="28947">
                  <c:v>3.7350800000000003E-2</c:v>
                </c:pt>
                <c:pt idx="28948">
                  <c:v>3.8363300000000003E-2</c:v>
                </c:pt>
                <c:pt idx="28949">
                  <c:v>3.9328599999999998E-2</c:v>
                </c:pt>
                <c:pt idx="28950">
                  <c:v>4.0245599999999999E-2</c:v>
                </c:pt>
                <c:pt idx="28951">
                  <c:v>4.1113200000000003E-2</c:v>
                </c:pt>
                <c:pt idx="28952">
                  <c:v>4.19297E-2</c:v>
                </c:pt>
                <c:pt idx="28953">
                  <c:v>4.2693399999999999E-2</c:v>
                </c:pt>
                <c:pt idx="28954">
                  <c:v>4.3403600000000001E-2</c:v>
                </c:pt>
                <c:pt idx="28955">
                  <c:v>4.4059599999999997E-2</c:v>
                </c:pt>
                <c:pt idx="28956">
                  <c:v>4.4660900000000003E-2</c:v>
                </c:pt>
                <c:pt idx="28957">
                  <c:v>4.5206700000000002E-2</c:v>
                </c:pt>
                <c:pt idx="28958">
                  <c:v>4.5695899999999998E-2</c:v>
                </c:pt>
                <c:pt idx="28959">
                  <c:v>4.6127799999999997E-2</c:v>
                </c:pt>
                <c:pt idx="28960">
                  <c:v>4.6501500000000001E-2</c:v>
                </c:pt>
                <c:pt idx="28961">
                  <c:v>4.6816400000000001E-2</c:v>
                </c:pt>
                <c:pt idx="28962">
                  <c:v>4.7071599999999998E-2</c:v>
                </c:pt>
                <c:pt idx="28963">
                  <c:v>4.7266799999999998E-2</c:v>
                </c:pt>
                <c:pt idx="28964">
                  <c:v>4.74013E-2</c:v>
                </c:pt>
                <c:pt idx="28965">
                  <c:v>4.74749E-2</c:v>
                </c:pt>
                <c:pt idx="28966">
                  <c:v>4.74872E-2</c:v>
                </c:pt>
                <c:pt idx="28967">
                  <c:v>4.7438300000000003E-2</c:v>
                </c:pt>
                <c:pt idx="28968">
                  <c:v>4.7328500000000003E-2</c:v>
                </c:pt>
                <c:pt idx="28969">
                  <c:v>4.7158100000000001E-2</c:v>
                </c:pt>
                <c:pt idx="28970">
                  <c:v>4.6927200000000002E-2</c:v>
                </c:pt>
                <c:pt idx="28971">
                  <c:v>4.66361E-2</c:v>
                </c:pt>
                <c:pt idx="28972">
                  <c:v>4.6285199999999999E-2</c:v>
                </c:pt>
                <c:pt idx="28973">
                  <c:v>4.5875300000000001E-2</c:v>
                </c:pt>
                <c:pt idx="28974">
                  <c:v>4.5407099999999999E-2</c:v>
                </c:pt>
                <c:pt idx="28975">
                  <c:v>4.4881499999999998E-2</c:v>
                </c:pt>
                <c:pt idx="28976">
                  <c:v>4.4298700000000003E-2</c:v>
                </c:pt>
                <c:pt idx="28977">
                  <c:v>4.3659499999999997E-2</c:v>
                </c:pt>
                <c:pt idx="28978">
                  <c:v>4.29649E-2</c:v>
                </c:pt>
                <c:pt idx="28979">
                  <c:v>4.2216200000000002E-2</c:v>
                </c:pt>
                <c:pt idx="28980">
                  <c:v>4.1414600000000003E-2</c:v>
                </c:pt>
                <c:pt idx="28981">
                  <c:v>4.0561199999999999E-2</c:v>
                </c:pt>
                <c:pt idx="28982">
                  <c:v>3.9657199999999997E-2</c:v>
                </c:pt>
                <c:pt idx="28983">
                  <c:v>3.8704200000000001E-2</c:v>
                </c:pt>
                <c:pt idx="28984">
                  <c:v>3.7704000000000001E-2</c:v>
                </c:pt>
                <c:pt idx="28985">
                  <c:v>3.6658299999999998E-2</c:v>
                </c:pt>
                <c:pt idx="28986">
                  <c:v>3.5568700000000002E-2</c:v>
                </c:pt>
                <c:pt idx="28987">
                  <c:v>3.4436399999999999E-2</c:v>
                </c:pt>
                <c:pt idx="28988">
                  <c:v>3.3262800000000002E-2</c:v>
                </c:pt>
                <c:pt idx="28989">
                  <c:v>3.2050099999999998E-2</c:v>
                </c:pt>
                <c:pt idx="28990">
                  <c:v>3.0799699999999999E-2</c:v>
                </c:pt>
                <c:pt idx="28991">
                  <c:v>2.9513000000000001E-2</c:v>
                </c:pt>
                <c:pt idx="28992">
                  <c:v>2.81917E-2</c:v>
                </c:pt>
                <c:pt idx="28993">
                  <c:v>2.68382E-2</c:v>
                </c:pt>
                <c:pt idx="28994">
                  <c:v>2.5454500000000001E-2</c:v>
                </c:pt>
                <c:pt idx="28995">
                  <c:v>2.4042399999999998E-2</c:v>
                </c:pt>
                <c:pt idx="28996">
                  <c:v>2.2604200000000001E-2</c:v>
                </c:pt>
                <c:pt idx="28997">
                  <c:v>2.1142000000000001E-2</c:v>
                </c:pt>
                <c:pt idx="28998">
                  <c:v>1.9657899999999999E-2</c:v>
                </c:pt>
                <c:pt idx="28999">
                  <c:v>1.8153800000000001E-2</c:v>
                </c:pt>
                <c:pt idx="29000">
                  <c:v>1.66322E-2</c:v>
                </c:pt>
                <c:pt idx="29001">
                  <c:v>1.5095300000000001E-2</c:v>
                </c:pt>
                <c:pt idx="29002">
                  <c:v>1.35455E-2</c:v>
                </c:pt>
                <c:pt idx="29003">
                  <c:v>1.19848E-2</c:v>
                </c:pt>
                <c:pt idx="29004">
                  <c:v>1.04157E-2</c:v>
                </c:pt>
                <c:pt idx="29005" formatCode="0.00E+00">
                  <c:v>8.8406600000000002E-3</c:v>
                </c:pt>
                <c:pt idx="29006" formatCode="0.00E+00">
                  <c:v>7.2620999999999996E-3</c:v>
                </c:pt>
                <c:pt idx="29007" formatCode="0.00E+00">
                  <c:v>5.6820100000000004E-3</c:v>
                </c:pt>
                <c:pt idx="29008" formatCode="0.00E+00">
                  <c:v>4.1024299999999998E-3</c:v>
                </c:pt>
                <c:pt idx="29009" formatCode="0.00E+00">
                  <c:v>2.52564E-3</c:v>
                </c:pt>
                <c:pt idx="29010" formatCode="0.00E+00">
                  <c:v>9.5403999999999997E-4</c:v>
                </c:pt>
                <c:pt idx="29011" formatCode="0.00E+00">
                  <c:v>-6.1017500000000002E-4</c:v>
                </c:pt>
                <c:pt idx="29012" formatCode="0.00E+00">
                  <c:v>-2.16497E-3</c:v>
                </c:pt>
                <c:pt idx="29013" formatCode="0.00E+00">
                  <c:v>-3.7082600000000001E-3</c:v>
                </c:pt>
                <c:pt idx="29014" formatCode="0.00E+00">
                  <c:v>-5.2380400000000002E-3</c:v>
                </c:pt>
                <c:pt idx="29015" formatCode="0.00E+00">
                  <c:v>-6.7524300000000002E-3</c:v>
                </c:pt>
                <c:pt idx="29016" formatCode="0.00E+00">
                  <c:v>-8.2494100000000004E-3</c:v>
                </c:pt>
                <c:pt idx="29017" formatCode="0.00E+00">
                  <c:v>-9.7267099999999995E-3</c:v>
                </c:pt>
                <c:pt idx="29018">
                  <c:v>-1.1181999999999999E-2</c:v>
                </c:pt>
                <c:pt idx="29019">
                  <c:v>-1.26131E-2</c:v>
                </c:pt>
                <c:pt idx="29020">
                  <c:v>-1.4018299999999999E-2</c:v>
                </c:pt>
                <c:pt idx="29021">
                  <c:v>-1.5395799999999999E-2</c:v>
                </c:pt>
                <c:pt idx="29022">
                  <c:v>-1.67438E-2</c:v>
                </c:pt>
                <c:pt idx="29023">
                  <c:v>-1.8060400000000001E-2</c:v>
                </c:pt>
                <c:pt idx="29024">
                  <c:v>-1.9343599999999999E-2</c:v>
                </c:pt>
                <c:pt idx="29025">
                  <c:v>-2.05918E-2</c:v>
                </c:pt>
                <c:pt idx="29026">
                  <c:v>-2.1803800000000002E-2</c:v>
                </c:pt>
                <c:pt idx="29027">
                  <c:v>-2.2977999999999998E-2</c:v>
                </c:pt>
                <c:pt idx="29028">
                  <c:v>-2.41128E-2</c:v>
                </c:pt>
                <c:pt idx="29029">
                  <c:v>-2.52065E-2</c:v>
                </c:pt>
                <c:pt idx="29030">
                  <c:v>-2.6257699999999998E-2</c:v>
                </c:pt>
                <c:pt idx="29031">
                  <c:v>-2.7264900000000002E-2</c:v>
                </c:pt>
                <c:pt idx="29032">
                  <c:v>-2.8226999999999999E-2</c:v>
                </c:pt>
                <c:pt idx="29033">
                  <c:v>-2.9143100000000002E-2</c:v>
                </c:pt>
                <c:pt idx="29034">
                  <c:v>-3.0012299999999999E-2</c:v>
                </c:pt>
                <c:pt idx="29035">
                  <c:v>-3.0833599999999999E-2</c:v>
                </c:pt>
                <c:pt idx="29036">
                  <c:v>-3.1605800000000003E-2</c:v>
                </c:pt>
                <c:pt idx="29037">
                  <c:v>-3.2328000000000003E-2</c:v>
                </c:pt>
                <c:pt idx="29038">
                  <c:v>-3.2999300000000002E-2</c:v>
                </c:pt>
                <c:pt idx="29039">
                  <c:v>-3.3619099999999999E-2</c:v>
                </c:pt>
                <c:pt idx="29040">
                  <c:v>-3.4186599999999998E-2</c:v>
                </c:pt>
                <c:pt idx="29041">
                  <c:v>-3.47014E-2</c:v>
                </c:pt>
                <c:pt idx="29042">
                  <c:v>-3.5163199999999999E-2</c:v>
                </c:pt>
                <c:pt idx="29043">
                  <c:v>-3.5571800000000001E-2</c:v>
                </c:pt>
                <c:pt idx="29044">
                  <c:v>-3.5927099999999997E-2</c:v>
                </c:pt>
                <c:pt idx="29045">
                  <c:v>-3.6228700000000003E-2</c:v>
                </c:pt>
                <c:pt idx="29046">
                  <c:v>-3.6476599999999998E-2</c:v>
                </c:pt>
                <c:pt idx="29047">
                  <c:v>-3.6670599999999998E-2</c:v>
                </c:pt>
                <c:pt idx="29048">
                  <c:v>-3.6810799999999998E-2</c:v>
                </c:pt>
                <c:pt idx="29049">
                  <c:v>-3.6897300000000001E-2</c:v>
                </c:pt>
                <c:pt idx="29050">
                  <c:v>-3.6930400000000002E-2</c:v>
                </c:pt>
                <c:pt idx="29051">
                  <c:v>-3.6910400000000003E-2</c:v>
                </c:pt>
                <c:pt idx="29052">
                  <c:v>-3.6837599999999998E-2</c:v>
                </c:pt>
                <c:pt idx="29053">
                  <c:v>-3.6712500000000002E-2</c:v>
                </c:pt>
                <c:pt idx="29054">
                  <c:v>-3.6535400000000003E-2</c:v>
                </c:pt>
                <c:pt idx="29055">
                  <c:v>-3.6306999999999999E-2</c:v>
                </c:pt>
                <c:pt idx="29056">
                  <c:v>-3.60281E-2</c:v>
                </c:pt>
                <c:pt idx="29057">
                  <c:v>-3.5699700000000001E-2</c:v>
                </c:pt>
                <c:pt idx="29058">
                  <c:v>-3.53225E-2</c:v>
                </c:pt>
                <c:pt idx="29059">
                  <c:v>-3.4897699999999997E-2</c:v>
                </c:pt>
                <c:pt idx="29060">
                  <c:v>-3.4425999999999998E-2</c:v>
                </c:pt>
                <c:pt idx="29061">
                  <c:v>-3.3908599999999997E-2</c:v>
                </c:pt>
                <c:pt idx="29062">
                  <c:v>-3.3346399999999998E-2</c:v>
                </c:pt>
                <c:pt idx="29063">
                  <c:v>-3.2740499999999999E-2</c:v>
                </c:pt>
                <c:pt idx="29064">
                  <c:v>-3.20919E-2</c:v>
                </c:pt>
                <c:pt idx="29065">
                  <c:v>-3.1402300000000001E-2</c:v>
                </c:pt>
                <c:pt idx="29066">
                  <c:v>-3.0673099999999998E-2</c:v>
                </c:pt>
                <c:pt idx="29067">
                  <c:v>-2.9905600000000001E-2</c:v>
                </c:pt>
                <c:pt idx="29068">
                  <c:v>-2.9101200000000001E-2</c:v>
                </c:pt>
                <c:pt idx="29069">
                  <c:v>-2.82612E-2</c:v>
                </c:pt>
                <c:pt idx="29070">
                  <c:v>-2.73873E-2</c:v>
                </c:pt>
                <c:pt idx="29071">
                  <c:v>-2.6481000000000001E-2</c:v>
                </c:pt>
                <c:pt idx="29072">
                  <c:v>-2.55441E-2</c:v>
                </c:pt>
                <c:pt idx="29073">
                  <c:v>-2.4578200000000001E-2</c:v>
                </c:pt>
                <c:pt idx="29074">
                  <c:v>-2.3585100000000001E-2</c:v>
                </c:pt>
                <c:pt idx="29075">
                  <c:v>-2.25665E-2</c:v>
                </c:pt>
                <c:pt idx="29076">
                  <c:v>-2.15243E-2</c:v>
                </c:pt>
                <c:pt idx="29077">
                  <c:v>-2.0460300000000001E-2</c:v>
                </c:pt>
                <c:pt idx="29078">
                  <c:v>-1.9376299999999999E-2</c:v>
                </c:pt>
                <c:pt idx="29079">
                  <c:v>-1.8274100000000001E-2</c:v>
                </c:pt>
                <c:pt idx="29080">
                  <c:v>-1.7155500000000001E-2</c:v>
                </c:pt>
                <c:pt idx="29081">
                  <c:v>-1.6022399999999999E-2</c:v>
                </c:pt>
                <c:pt idx="29082">
                  <c:v>-1.48766E-2</c:v>
                </c:pt>
                <c:pt idx="29083">
                  <c:v>-1.3720100000000001E-2</c:v>
                </c:pt>
                <c:pt idx="29084">
                  <c:v>-1.2554900000000001E-2</c:v>
                </c:pt>
                <c:pt idx="29085">
                  <c:v>-1.13829E-2</c:v>
                </c:pt>
                <c:pt idx="29086">
                  <c:v>-1.0206E-2</c:v>
                </c:pt>
                <c:pt idx="29087" formatCode="0.00E+00">
                  <c:v>-9.0259799999999994E-3</c:v>
                </c:pt>
                <c:pt idx="29088" formatCode="0.00E+00">
                  <c:v>-7.8445600000000004E-3</c:v>
                </c:pt>
                <c:pt idx="29089" formatCode="0.00E+00">
                  <c:v>-6.6635399999999999E-3</c:v>
                </c:pt>
                <c:pt idx="29090" formatCode="0.00E+00">
                  <c:v>-5.4847000000000003E-3</c:v>
                </c:pt>
                <c:pt idx="29091" formatCode="0.00E+00">
                  <c:v>-4.3097600000000002E-3</c:v>
                </c:pt>
                <c:pt idx="29092" formatCode="0.00E+00">
                  <c:v>-3.1403899999999998E-3</c:v>
                </c:pt>
                <c:pt idx="29093" formatCode="0.00E+00">
                  <c:v>-1.9783600000000002E-3</c:v>
                </c:pt>
                <c:pt idx="29094" formatCode="0.00E+00">
                  <c:v>-8.2549700000000001E-4</c:v>
                </c:pt>
                <c:pt idx="29095" formatCode="0.00E+00">
                  <c:v>3.1646499999999999E-4</c:v>
                </c:pt>
                <c:pt idx="29096" formatCode="0.00E+00">
                  <c:v>1.4459E-3</c:v>
                </c:pt>
                <c:pt idx="29097" formatCode="0.00E+00">
                  <c:v>2.5612299999999998E-3</c:v>
                </c:pt>
                <c:pt idx="29098" formatCode="0.00E+00">
                  <c:v>3.6609500000000001E-3</c:v>
                </c:pt>
                <c:pt idx="29099" formatCode="0.00E+00">
                  <c:v>4.7435799999999998E-3</c:v>
                </c:pt>
                <c:pt idx="29100" formatCode="0.00E+00">
                  <c:v>5.80768E-3</c:v>
                </c:pt>
                <c:pt idx="29101" formatCode="0.00E+00">
                  <c:v>6.8517600000000001E-3</c:v>
                </c:pt>
                <c:pt idx="29102" formatCode="0.00E+00">
                  <c:v>7.8743500000000004E-3</c:v>
                </c:pt>
                <c:pt idx="29103" formatCode="0.00E+00">
                  <c:v>8.8740599999999996E-3</c:v>
                </c:pt>
                <c:pt idx="29104" formatCode="0.00E+00">
                  <c:v>9.8496299999999998E-3</c:v>
                </c:pt>
                <c:pt idx="29105">
                  <c:v>1.0799899999999999E-2</c:v>
                </c:pt>
                <c:pt idx="29106">
                  <c:v>1.1723600000000001E-2</c:v>
                </c:pt>
                <c:pt idx="29107">
                  <c:v>1.26196E-2</c:v>
                </c:pt>
                <c:pt idx="29108">
                  <c:v>1.34868E-2</c:v>
                </c:pt>
                <c:pt idx="29109">
                  <c:v>1.4324099999999999E-2</c:v>
                </c:pt>
                <c:pt idx="29110">
                  <c:v>1.51307E-2</c:v>
                </c:pt>
                <c:pt idx="29111">
                  <c:v>1.5905599999999999E-2</c:v>
                </c:pt>
                <c:pt idx="29112">
                  <c:v>1.6648E-2</c:v>
                </c:pt>
                <c:pt idx="29113">
                  <c:v>1.73572E-2</c:v>
                </c:pt>
                <c:pt idx="29114">
                  <c:v>1.8032400000000001E-2</c:v>
                </c:pt>
                <c:pt idx="29115">
                  <c:v>1.8672899999999999E-2</c:v>
                </c:pt>
                <c:pt idx="29116">
                  <c:v>1.9278400000000001E-2</c:v>
                </c:pt>
                <c:pt idx="29117">
                  <c:v>1.9848299999999999E-2</c:v>
                </c:pt>
                <c:pt idx="29118">
                  <c:v>2.03822E-2</c:v>
                </c:pt>
                <c:pt idx="29119">
                  <c:v>2.08798E-2</c:v>
                </c:pt>
                <c:pt idx="29120">
                  <c:v>2.1340700000000001E-2</c:v>
                </c:pt>
                <c:pt idx="29121">
                  <c:v>2.1764800000000001E-2</c:v>
                </c:pt>
                <c:pt idx="29122">
                  <c:v>2.2152000000000002E-2</c:v>
                </c:pt>
                <c:pt idx="29123">
                  <c:v>2.2502299999999999E-2</c:v>
                </c:pt>
                <c:pt idx="29124">
                  <c:v>2.2815599999999998E-2</c:v>
                </c:pt>
                <c:pt idx="29125">
                  <c:v>2.3091799999999999E-2</c:v>
                </c:pt>
                <c:pt idx="29126">
                  <c:v>2.3331000000000001E-2</c:v>
                </c:pt>
                <c:pt idx="29127">
                  <c:v>2.35333E-2</c:v>
                </c:pt>
                <c:pt idx="29128">
                  <c:v>2.3699000000000001E-2</c:v>
                </c:pt>
                <c:pt idx="29129">
                  <c:v>2.3828499999999999E-2</c:v>
                </c:pt>
                <c:pt idx="29130">
                  <c:v>2.3922200000000001E-2</c:v>
                </c:pt>
                <c:pt idx="29131">
                  <c:v>2.3980499999999998E-2</c:v>
                </c:pt>
                <c:pt idx="29132">
                  <c:v>2.4004000000000001E-2</c:v>
                </c:pt>
                <c:pt idx="29133">
                  <c:v>2.3993299999999999E-2</c:v>
                </c:pt>
                <c:pt idx="29134">
                  <c:v>2.3949000000000002E-2</c:v>
                </c:pt>
                <c:pt idx="29135">
                  <c:v>2.3871900000000001E-2</c:v>
                </c:pt>
                <c:pt idx="29136">
                  <c:v>2.3762599999999998E-2</c:v>
                </c:pt>
                <c:pt idx="29137">
                  <c:v>2.3621900000000001E-2</c:v>
                </c:pt>
                <c:pt idx="29138">
                  <c:v>2.3450700000000001E-2</c:v>
                </c:pt>
                <c:pt idx="29139">
                  <c:v>2.3249800000000001E-2</c:v>
                </c:pt>
                <c:pt idx="29140">
                  <c:v>2.3020200000000001E-2</c:v>
                </c:pt>
                <c:pt idx="29141">
                  <c:v>2.27628E-2</c:v>
                </c:pt>
                <c:pt idx="29142">
                  <c:v>2.24788E-2</c:v>
                </c:pt>
                <c:pt idx="29143">
                  <c:v>2.2169299999999999E-2</c:v>
                </c:pt>
                <c:pt idx="29144">
                  <c:v>2.1835299999999998E-2</c:v>
                </c:pt>
                <c:pt idx="29145">
                  <c:v>2.1478000000000001E-2</c:v>
                </c:pt>
                <c:pt idx="29146">
                  <c:v>2.1098700000000001E-2</c:v>
                </c:pt>
                <c:pt idx="29147">
                  <c:v>2.0698399999999999E-2</c:v>
                </c:pt>
                <c:pt idx="29148">
                  <c:v>2.0278600000000001E-2</c:v>
                </c:pt>
                <c:pt idx="29149">
                  <c:v>1.9840400000000001E-2</c:v>
                </c:pt>
                <c:pt idx="29150">
                  <c:v>1.9385199999999998E-2</c:v>
                </c:pt>
                <c:pt idx="29151">
                  <c:v>1.8914400000000001E-2</c:v>
                </c:pt>
                <c:pt idx="29152">
                  <c:v>1.84292E-2</c:v>
                </c:pt>
                <c:pt idx="29153">
                  <c:v>1.7930999999999999E-2</c:v>
                </c:pt>
                <c:pt idx="29154">
                  <c:v>1.7421200000000001E-2</c:v>
                </c:pt>
                <c:pt idx="29155">
                  <c:v>1.6901300000000001E-2</c:v>
                </c:pt>
                <c:pt idx="29156">
                  <c:v>1.6372500000000002E-2</c:v>
                </c:pt>
                <c:pt idx="29157">
                  <c:v>1.5836200000000002E-2</c:v>
                </c:pt>
                <c:pt idx="29158">
                  <c:v>1.52937E-2</c:v>
                </c:pt>
                <c:pt idx="29159">
                  <c:v>1.47461E-2</c:v>
                </c:pt>
                <c:pt idx="29160">
                  <c:v>1.4194999999999999E-2</c:v>
                </c:pt>
                <c:pt idx="29161">
                  <c:v>1.36417E-2</c:v>
                </c:pt>
                <c:pt idx="29162">
                  <c:v>1.3087700000000001E-2</c:v>
                </c:pt>
                <c:pt idx="29163">
                  <c:v>1.2534099999999999E-2</c:v>
                </c:pt>
                <c:pt idx="29164">
                  <c:v>1.1982400000000001E-2</c:v>
                </c:pt>
                <c:pt idx="29165">
                  <c:v>1.14337E-2</c:v>
                </c:pt>
                <c:pt idx="29166">
                  <c:v>1.08895E-2</c:v>
                </c:pt>
                <c:pt idx="29167">
                  <c:v>1.03509E-2</c:v>
                </c:pt>
                <c:pt idx="29168" formatCode="0.00E+00">
                  <c:v>9.8191800000000003E-3</c:v>
                </c:pt>
                <c:pt idx="29169" formatCode="0.00E+00">
                  <c:v>9.2955499999999996E-3</c:v>
                </c:pt>
                <c:pt idx="29170" formatCode="0.00E+00">
                  <c:v>8.7811899999999995E-3</c:v>
                </c:pt>
                <c:pt idx="29171" formatCode="0.00E+00">
                  <c:v>8.2772499999999999E-3</c:v>
                </c:pt>
                <c:pt idx="29172" formatCode="0.00E+00">
                  <c:v>7.7848500000000003E-3</c:v>
                </c:pt>
                <c:pt idx="29173" formatCode="0.00E+00">
                  <c:v>7.3050800000000003E-3</c:v>
                </c:pt>
                <c:pt idx="29174" formatCode="0.00E+00">
                  <c:v>6.8389599999999998E-3</c:v>
                </c:pt>
                <c:pt idx="29175" formatCode="0.00E+00">
                  <c:v>6.3873899999999997E-3</c:v>
                </c:pt>
                <c:pt idx="29176" formatCode="0.00E+00">
                  <c:v>5.9512999999999996E-3</c:v>
                </c:pt>
                <c:pt idx="29177" formatCode="0.00E+00">
                  <c:v>5.5316000000000002E-3</c:v>
                </c:pt>
                <c:pt idx="29178" formatCode="0.00E+00">
                  <c:v>5.1291799999999997E-3</c:v>
                </c:pt>
                <c:pt idx="29179" formatCode="0.00E+00">
                  <c:v>4.7448899999999999E-3</c:v>
                </c:pt>
                <c:pt idx="29180" formatCode="0.00E+00">
                  <c:v>4.3795600000000002E-3</c:v>
                </c:pt>
                <c:pt idx="29181" formatCode="0.00E+00">
                  <c:v>4.0339499999999997E-3</c:v>
                </c:pt>
                <c:pt idx="29182" formatCode="0.00E+00">
                  <c:v>3.7087600000000002E-3</c:v>
                </c:pt>
                <c:pt idx="29183" formatCode="0.00E+00">
                  <c:v>3.4046200000000001E-3</c:v>
                </c:pt>
                <c:pt idx="29184" formatCode="0.00E+00">
                  <c:v>3.1220499999999999E-3</c:v>
                </c:pt>
                <c:pt idx="29185" formatCode="0.00E+00">
                  <c:v>2.8616000000000002E-3</c:v>
                </c:pt>
                <c:pt idx="29186" formatCode="0.00E+00">
                  <c:v>2.6237299999999999E-3</c:v>
                </c:pt>
                <c:pt idx="29187" formatCode="0.00E+00">
                  <c:v>2.4088299999999998E-3</c:v>
                </c:pt>
                <c:pt idx="29188" formatCode="0.00E+00">
                  <c:v>2.2172200000000002E-3</c:v>
                </c:pt>
                <c:pt idx="29189" formatCode="0.00E+00">
                  <c:v>2.0491799999999998E-3</c:v>
                </c:pt>
                <c:pt idx="29190" formatCode="0.00E+00">
                  <c:v>1.90493E-3</c:v>
                </c:pt>
                <c:pt idx="29191" formatCode="0.00E+00">
                  <c:v>1.7846100000000001E-3</c:v>
                </c:pt>
                <c:pt idx="29192" formatCode="0.00E+00">
                  <c:v>1.6883099999999999E-3</c:v>
                </c:pt>
                <c:pt idx="29193" formatCode="0.00E+00">
                  <c:v>1.6160899999999999E-3</c:v>
                </c:pt>
                <c:pt idx="29194" formatCode="0.00E+00">
                  <c:v>1.5680100000000001E-3</c:v>
                </c:pt>
                <c:pt idx="29195" formatCode="0.00E+00">
                  <c:v>1.5440600000000001E-3</c:v>
                </c:pt>
                <c:pt idx="29196" formatCode="0.00E+00">
                  <c:v>1.5441299999999999E-3</c:v>
                </c:pt>
                <c:pt idx="29197" formatCode="0.00E+00">
                  <c:v>1.56803E-3</c:v>
                </c:pt>
                <c:pt idx="29198" formatCode="0.00E+00">
                  <c:v>1.6155200000000001E-3</c:v>
                </c:pt>
                <c:pt idx="29199" formatCode="0.00E+00">
                  <c:v>1.6863500000000001E-3</c:v>
                </c:pt>
                <c:pt idx="29200" formatCode="0.00E+00">
                  <c:v>1.78021E-3</c:v>
                </c:pt>
                <c:pt idx="29201" formatCode="0.00E+00">
                  <c:v>1.89671E-3</c:v>
                </c:pt>
                <c:pt idx="29202" formatCode="0.00E+00">
                  <c:v>2.03542E-3</c:v>
                </c:pt>
                <c:pt idx="29203" formatCode="0.00E+00">
                  <c:v>2.1958899999999998E-3</c:v>
                </c:pt>
                <c:pt idx="29204" formatCode="0.00E+00">
                  <c:v>2.3776399999999999E-3</c:v>
                </c:pt>
                <c:pt idx="29205" formatCode="0.00E+00">
                  <c:v>2.5800699999999998E-3</c:v>
                </c:pt>
                <c:pt idx="29206" formatCode="0.00E+00">
                  <c:v>2.8025099999999998E-3</c:v>
                </c:pt>
                <c:pt idx="29207" formatCode="0.00E+00">
                  <c:v>3.0442300000000002E-3</c:v>
                </c:pt>
                <c:pt idx="29208" formatCode="0.00E+00">
                  <c:v>3.3044699999999999E-3</c:v>
                </c:pt>
                <c:pt idx="29209" formatCode="0.00E+00">
                  <c:v>3.5824300000000002E-3</c:v>
                </c:pt>
                <c:pt idx="29210" formatCode="0.00E+00">
                  <c:v>3.8772699999999999E-3</c:v>
                </c:pt>
                <c:pt idx="29211" formatCode="0.00E+00">
                  <c:v>4.18812E-3</c:v>
                </c:pt>
                <c:pt idx="29212" formatCode="0.00E+00">
                  <c:v>4.5141299999999999E-3</c:v>
                </c:pt>
                <c:pt idx="29213" formatCode="0.00E+00">
                  <c:v>4.8543900000000001E-3</c:v>
                </c:pt>
                <c:pt idx="29214" formatCode="0.00E+00">
                  <c:v>5.2079500000000003E-3</c:v>
                </c:pt>
                <c:pt idx="29215" formatCode="0.00E+00">
                  <c:v>5.5738000000000003E-3</c:v>
                </c:pt>
                <c:pt idx="29216" formatCode="0.00E+00">
                  <c:v>5.9508800000000004E-3</c:v>
                </c:pt>
                <c:pt idx="29217" formatCode="0.00E+00">
                  <c:v>6.3381100000000001E-3</c:v>
                </c:pt>
                <c:pt idx="29218" formatCode="0.00E+00">
                  <c:v>6.7343699999999999E-3</c:v>
                </c:pt>
                <c:pt idx="29219" formatCode="0.00E+00">
                  <c:v>7.1385099999999998E-3</c:v>
                </c:pt>
                <c:pt idx="29220" formatCode="0.00E+00">
                  <c:v>7.5493599999999998E-3</c:v>
                </c:pt>
                <c:pt idx="29221" formatCode="0.00E+00">
                  <c:v>7.9657700000000005E-3</c:v>
                </c:pt>
                <c:pt idx="29222" formatCode="0.00E+00">
                  <c:v>8.3865799999999994E-3</c:v>
                </c:pt>
                <c:pt idx="29223" formatCode="0.00E+00">
                  <c:v>8.8106199999999999E-3</c:v>
                </c:pt>
                <c:pt idx="29224" formatCode="0.00E+00">
                  <c:v>9.2366900000000005E-3</c:v>
                </c:pt>
                <c:pt idx="29225" formatCode="0.00E+00">
                  <c:v>9.6635499999999999E-3</c:v>
                </c:pt>
                <c:pt idx="29226">
                  <c:v>1.009E-2</c:v>
                </c:pt>
                <c:pt idx="29227">
                  <c:v>1.05147E-2</c:v>
                </c:pt>
                <c:pt idx="29228">
                  <c:v>1.0936599999999999E-2</c:v>
                </c:pt>
                <c:pt idx="29229">
                  <c:v>1.13545E-2</c:v>
                </c:pt>
                <c:pt idx="29230">
                  <c:v>1.1767E-2</c:v>
                </c:pt>
                <c:pt idx="29231">
                  <c:v>1.2173099999999999E-2</c:v>
                </c:pt>
                <c:pt idx="29232">
                  <c:v>1.25716E-2</c:v>
                </c:pt>
                <c:pt idx="29233">
                  <c:v>1.29611E-2</c:v>
                </c:pt>
                <c:pt idx="29234">
                  <c:v>1.3340599999999999E-2</c:v>
                </c:pt>
                <c:pt idx="29235">
                  <c:v>1.37089E-2</c:v>
                </c:pt>
                <c:pt idx="29236">
                  <c:v>1.4064800000000001E-2</c:v>
                </c:pt>
                <c:pt idx="29237">
                  <c:v>1.44072E-2</c:v>
                </c:pt>
                <c:pt idx="29238">
                  <c:v>1.47349E-2</c:v>
                </c:pt>
                <c:pt idx="29239">
                  <c:v>1.50469E-2</c:v>
                </c:pt>
                <c:pt idx="29240">
                  <c:v>1.5342099999999999E-2</c:v>
                </c:pt>
                <c:pt idx="29241">
                  <c:v>1.56194E-2</c:v>
                </c:pt>
                <c:pt idx="29242">
                  <c:v>1.58779E-2</c:v>
                </c:pt>
                <c:pt idx="29243">
                  <c:v>1.6116499999999999E-2</c:v>
                </c:pt>
                <c:pt idx="29244">
                  <c:v>1.6334499999999998E-2</c:v>
                </c:pt>
                <c:pt idx="29245">
                  <c:v>1.6530799999999998E-2</c:v>
                </c:pt>
                <c:pt idx="29246">
                  <c:v>1.6704799999999999E-2</c:v>
                </c:pt>
                <c:pt idx="29247">
                  <c:v>1.6855599999999998E-2</c:v>
                </c:pt>
                <c:pt idx="29248">
                  <c:v>1.6982400000000002E-2</c:v>
                </c:pt>
                <c:pt idx="29249">
                  <c:v>1.70844E-2</c:v>
                </c:pt>
                <c:pt idx="29250">
                  <c:v>1.7160999999999999E-2</c:v>
                </c:pt>
                <c:pt idx="29251">
                  <c:v>1.7211500000000001E-2</c:v>
                </c:pt>
                <c:pt idx="29252">
                  <c:v>1.7235500000000001E-2</c:v>
                </c:pt>
                <c:pt idx="29253">
                  <c:v>1.7232399999999998E-2</c:v>
                </c:pt>
                <c:pt idx="29254">
                  <c:v>1.7201899999999999E-2</c:v>
                </c:pt>
                <c:pt idx="29255">
                  <c:v>1.7143700000000001E-2</c:v>
                </c:pt>
                <c:pt idx="29256">
                  <c:v>1.7057300000000001E-2</c:v>
                </c:pt>
                <c:pt idx="29257">
                  <c:v>1.69423E-2</c:v>
                </c:pt>
                <c:pt idx="29258">
                  <c:v>1.67986E-2</c:v>
                </c:pt>
                <c:pt idx="29259">
                  <c:v>1.66258E-2</c:v>
                </c:pt>
                <c:pt idx="29260">
                  <c:v>1.6423799999999999E-2</c:v>
                </c:pt>
                <c:pt idx="29261">
                  <c:v>1.6192399999999999E-2</c:v>
                </c:pt>
                <c:pt idx="29262">
                  <c:v>1.5931799999999999E-2</c:v>
                </c:pt>
                <c:pt idx="29263">
                  <c:v>1.5642099999999999E-2</c:v>
                </c:pt>
                <c:pt idx="29264">
                  <c:v>1.53233E-2</c:v>
                </c:pt>
                <c:pt idx="29265">
                  <c:v>1.49756E-2</c:v>
                </c:pt>
                <c:pt idx="29266">
                  <c:v>1.45994E-2</c:v>
                </c:pt>
                <c:pt idx="29267">
                  <c:v>1.4194999999999999E-2</c:v>
                </c:pt>
                <c:pt idx="29268">
                  <c:v>1.3762699999999999E-2</c:v>
                </c:pt>
                <c:pt idx="29269">
                  <c:v>1.3302899999999999E-2</c:v>
                </c:pt>
                <c:pt idx="29270">
                  <c:v>1.28158E-2</c:v>
                </c:pt>
                <c:pt idx="29271">
                  <c:v>1.2302E-2</c:v>
                </c:pt>
                <c:pt idx="29272">
                  <c:v>1.1762E-2</c:v>
                </c:pt>
                <c:pt idx="29273">
                  <c:v>1.11965E-2</c:v>
                </c:pt>
                <c:pt idx="29274">
                  <c:v>1.06062E-2</c:v>
                </c:pt>
                <c:pt idx="29275" formatCode="0.00E+00">
                  <c:v>9.9917099999999991E-3</c:v>
                </c:pt>
                <c:pt idx="29276" formatCode="0.00E+00">
                  <c:v>9.3538500000000004E-3</c:v>
                </c:pt>
                <c:pt idx="29277" formatCode="0.00E+00">
                  <c:v>8.6934999999999998E-3</c:v>
                </c:pt>
                <c:pt idx="29278" formatCode="0.00E+00">
                  <c:v>8.0116400000000004E-3</c:v>
                </c:pt>
                <c:pt idx="29279" formatCode="0.00E+00">
                  <c:v>7.3092299999999999E-3</c:v>
                </c:pt>
                <c:pt idx="29280" formatCode="0.00E+00">
                  <c:v>6.5871499999999999E-3</c:v>
                </c:pt>
                <c:pt idx="29281" formatCode="0.00E+00">
                  <c:v>5.84637E-3</c:v>
                </c:pt>
                <c:pt idx="29282" formatCode="0.00E+00">
                  <c:v>5.0879200000000001E-3</c:v>
                </c:pt>
                <c:pt idx="29283" formatCode="0.00E+00">
                  <c:v>4.31285E-3</c:v>
                </c:pt>
                <c:pt idx="29284" formatCode="0.00E+00">
                  <c:v>3.5221900000000001E-3</c:v>
                </c:pt>
                <c:pt idx="29285" formatCode="0.00E+00">
                  <c:v>2.7169799999999999E-3</c:v>
                </c:pt>
                <c:pt idx="29286" formatCode="0.00E+00">
                  <c:v>1.8984E-3</c:v>
                </c:pt>
                <c:pt idx="29287" formatCode="0.00E+00">
                  <c:v>1.06774E-3</c:v>
                </c:pt>
                <c:pt idx="29288" formatCode="0.00E+00">
                  <c:v>2.2632500000000001E-4</c:v>
                </c:pt>
                <c:pt idx="29289" formatCode="0.00E+00">
                  <c:v>-6.2445299999999997E-4</c:v>
                </c:pt>
                <c:pt idx="29290" formatCode="0.00E+00">
                  <c:v>-1.4832199999999999E-3</c:v>
                </c:pt>
                <c:pt idx="29291" formatCode="0.00E+00">
                  <c:v>-2.3486100000000001E-3</c:v>
                </c:pt>
                <c:pt idx="29292" formatCode="0.00E+00">
                  <c:v>-3.2193500000000002E-3</c:v>
                </c:pt>
                <c:pt idx="29293" formatCode="0.00E+00">
                  <c:v>-4.0941600000000003E-3</c:v>
                </c:pt>
                <c:pt idx="29294" formatCode="0.00E+00">
                  <c:v>-4.9715999999999996E-3</c:v>
                </c:pt>
                <c:pt idx="29295" formatCode="0.00E+00">
                  <c:v>-5.8500799999999997E-3</c:v>
                </c:pt>
                <c:pt idx="29296" formatCode="0.00E+00">
                  <c:v>-6.7280200000000004E-3</c:v>
                </c:pt>
                <c:pt idx="29297" formatCode="0.00E+00">
                  <c:v>-7.6039899999999997E-3</c:v>
                </c:pt>
                <c:pt idx="29298" formatCode="0.00E+00">
                  <c:v>-8.4767799999999997E-3</c:v>
                </c:pt>
                <c:pt idx="29299" formatCode="0.00E+00">
                  <c:v>-9.3451200000000002E-3</c:v>
                </c:pt>
                <c:pt idx="29300">
                  <c:v>-1.0207600000000001E-2</c:v>
                </c:pt>
                <c:pt idx="29301">
                  <c:v>-1.1062799999999999E-2</c:v>
                </c:pt>
                <c:pt idx="29302">
                  <c:v>-1.1909100000000001E-2</c:v>
                </c:pt>
                <c:pt idx="29303">
                  <c:v>-1.2744999999999999E-2</c:v>
                </c:pt>
                <c:pt idx="29304">
                  <c:v>-1.3568800000000001E-2</c:v>
                </c:pt>
                <c:pt idx="29305">
                  <c:v>-1.4378999999999999E-2</c:v>
                </c:pt>
                <c:pt idx="29306">
                  <c:v>-1.5173900000000001E-2</c:v>
                </c:pt>
                <c:pt idx="29307">
                  <c:v>-1.59522E-2</c:v>
                </c:pt>
                <c:pt idx="29308">
                  <c:v>-1.6712399999999999E-2</c:v>
                </c:pt>
                <c:pt idx="29309">
                  <c:v>-1.7453400000000001E-2</c:v>
                </c:pt>
                <c:pt idx="29310">
                  <c:v>-1.8173700000000001E-2</c:v>
                </c:pt>
                <c:pt idx="29311">
                  <c:v>-1.8872099999999999E-2</c:v>
                </c:pt>
                <c:pt idx="29312">
                  <c:v>-1.95473E-2</c:v>
                </c:pt>
                <c:pt idx="29313">
                  <c:v>-2.01981E-2</c:v>
                </c:pt>
                <c:pt idx="29314">
                  <c:v>-2.0823500000000002E-2</c:v>
                </c:pt>
                <c:pt idx="29315">
                  <c:v>-2.1422500000000001E-2</c:v>
                </c:pt>
                <c:pt idx="29316">
                  <c:v>-2.1994E-2</c:v>
                </c:pt>
                <c:pt idx="29317">
                  <c:v>-2.2537000000000001E-2</c:v>
                </c:pt>
                <c:pt idx="29318">
                  <c:v>-2.3050399999999999E-2</c:v>
                </c:pt>
                <c:pt idx="29319">
                  <c:v>-2.3533200000000001E-2</c:v>
                </c:pt>
                <c:pt idx="29320">
                  <c:v>-2.3983999999999998E-2</c:v>
                </c:pt>
                <c:pt idx="29321">
                  <c:v>-2.4401900000000001E-2</c:v>
                </c:pt>
                <c:pt idx="29322">
                  <c:v>-2.4786300000000001E-2</c:v>
                </c:pt>
                <c:pt idx="29323">
                  <c:v>-2.5136499999999999E-2</c:v>
                </c:pt>
                <c:pt idx="29324">
                  <c:v>-2.54518E-2</c:v>
                </c:pt>
                <c:pt idx="29325">
                  <c:v>-2.5731299999999999E-2</c:v>
                </c:pt>
                <c:pt idx="29326">
                  <c:v>-2.5974500000000001E-2</c:v>
                </c:pt>
                <c:pt idx="29327">
                  <c:v>-2.61809E-2</c:v>
                </c:pt>
                <c:pt idx="29328">
                  <c:v>-2.6349899999999999E-2</c:v>
                </c:pt>
                <c:pt idx="29329">
                  <c:v>-2.6480799999999999E-2</c:v>
                </c:pt>
                <c:pt idx="29330">
                  <c:v>-2.65734E-2</c:v>
                </c:pt>
                <c:pt idx="29331">
                  <c:v>-2.6627399999999999E-2</c:v>
                </c:pt>
                <c:pt idx="29332">
                  <c:v>-2.66424E-2</c:v>
                </c:pt>
                <c:pt idx="29333">
                  <c:v>-2.6618099999999999E-2</c:v>
                </c:pt>
                <c:pt idx="29334">
                  <c:v>-2.6554399999999999E-2</c:v>
                </c:pt>
                <c:pt idx="29335">
                  <c:v>-2.6451300000000001E-2</c:v>
                </c:pt>
                <c:pt idx="29336">
                  <c:v>-2.6308600000000001E-2</c:v>
                </c:pt>
                <c:pt idx="29337">
                  <c:v>-2.61266E-2</c:v>
                </c:pt>
                <c:pt idx="29338">
                  <c:v>-2.59052E-2</c:v>
                </c:pt>
                <c:pt idx="29339">
                  <c:v>-2.56446E-2</c:v>
                </c:pt>
                <c:pt idx="29340">
                  <c:v>-2.5345099999999999E-2</c:v>
                </c:pt>
                <c:pt idx="29341">
                  <c:v>-2.5007000000000001E-2</c:v>
                </c:pt>
                <c:pt idx="29342">
                  <c:v>-2.4630800000000001E-2</c:v>
                </c:pt>
                <c:pt idx="29343">
                  <c:v>-2.42168E-2</c:v>
                </c:pt>
                <c:pt idx="29344">
                  <c:v>-2.3765100000000001E-2</c:v>
                </c:pt>
                <c:pt idx="29345">
                  <c:v>-2.3275899999999999E-2</c:v>
                </c:pt>
                <c:pt idx="29346">
                  <c:v>-2.27499E-2</c:v>
                </c:pt>
                <c:pt idx="29347">
                  <c:v>-2.21879E-2</c:v>
                </c:pt>
                <c:pt idx="29348">
                  <c:v>-2.1590600000000001E-2</c:v>
                </c:pt>
                <c:pt idx="29349">
                  <c:v>-2.0958899999999999E-2</c:v>
                </c:pt>
                <c:pt idx="29350">
                  <c:v>-2.02939E-2</c:v>
                </c:pt>
                <c:pt idx="29351">
                  <c:v>-1.9596499999999999E-2</c:v>
                </c:pt>
                <c:pt idx="29352">
                  <c:v>-1.88679E-2</c:v>
                </c:pt>
                <c:pt idx="29353">
                  <c:v>-1.8109199999999999E-2</c:v>
                </c:pt>
                <c:pt idx="29354">
                  <c:v>-1.7321300000000001E-2</c:v>
                </c:pt>
                <c:pt idx="29355">
                  <c:v>-1.6505100000000002E-2</c:v>
                </c:pt>
                <c:pt idx="29356">
                  <c:v>-1.5661499999999998E-2</c:v>
                </c:pt>
                <c:pt idx="29357">
                  <c:v>-1.47917E-2</c:v>
                </c:pt>
                <c:pt idx="29358">
                  <c:v>-1.38969E-2</c:v>
                </c:pt>
                <c:pt idx="29359">
                  <c:v>-1.2978399999999999E-2</c:v>
                </c:pt>
                <c:pt idx="29360">
                  <c:v>-1.2037600000000001E-2</c:v>
                </c:pt>
                <c:pt idx="29361">
                  <c:v>-1.10756E-2</c:v>
                </c:pt>
                <c:pt idx="29362">
                  <c:v>-1.0093400000000001E-2</c:v>
                </c:pt>
                <c:pt idx="29363" formatCode="0.00E+00">
                  <c:v>-9.0921800000000001E-3</c:v>
                </c:pt>
                <c:pt idx="29364" formatCode="0.00E+00">
                  <c:v>-8.0737199999999995E-3</c:v>
                </c:pt>
                <c:pt idx="29365" formatCode="0.00E+00">
                  <c:v>-7.0397599999999999E-3</c:v>
                </c:pt>
                <c:pt idx="29366" formatCode="0.00E+00">
                  <c:v>-5.9921799999999997E-3</c:v>
                </c:pt>
                <c:pt idx="29367" formatCode="0.00E+00">
                  <c:v>-4.9328799999999997E-3</c:v>
                </c:pt>
                <c:pt idx="29368" formatCode="0.00E+00">
                  <c:v>-3.8635599999999998E-3</c:v>
                </c:pt>
                <c:pt idx="29369" formatCode="0.00E+00">
                  <c:v>-2.7853800000000001E-3</c:v>
                </c:pt>
                <c:pt idx="29370" formatCode="0.00E+00">
                  <c:v>-1.69922E-3</c:v>
                </c:pt>
                <c:pt idx="29371" formatCode="0.00E+00">
                  <c:v>-6.0654199999999995E-4</c:v>
                </c:pt>
                <c:pt idx="29372" formatCode="0.00E+00">
                  <c:v>4.9056600000000001E-4</c:v>
                </c:pt>
                <c:pt idx="29373" formatCode="0.00E+00">
                  <c:v>1.5900199999999999E-3</c:v>
                </c:pt>
                <c:pt idx="29374" formatCode="0.00E+00">
                  <c:v>2.6900800000000001E-3</c:v>
                </c:pt>
                <c:pt idx="29375" formatCode="0.00E+00">
                  <c:v>3.7891399999999999E-3</c:v>
                </c:pt>
                <c:pt idx="29376" formatCode="0.00E+00">
                  <c:v>4.8854500000000004E-3</c:v>
                </c:pt>
                <c:pt idx="29377" formatCode="0.00E+00">
                  <c:v>5.9771700000000004E-3</c:v>
                </c:pt>
                <c:pt idx="29378" formatCode="0.00E+00">
                  <c:v>7.0628899999999996E-3</c:v>
                </c:pt>
                <c:pt idx="29379" formatCode="0.00E+00">
                  <c:v>8.1415199999999993E-3</c:v>
                </c:pt>
                <c:pt idx="29380" formatCode="0.00E+00">
                  <c:v>9.2116799999999999E-3</c:v>
                </c:pt>
                <c:pt idx="29381">
                  <c:v>1.0271600000000001E-2</c:v>
                </c:pt>
                <c:pt idx="29382">
                  <c:v>1.13198E-2</c:v>
                </c:pt>
                <c:pt idx="29383">
                  <c:v>1.2355E-2</c:v>
                </c:pt>
                <c:pt idx="29384">
                  <c:v>1.3376000000000001E-2</c:v>
                </c:pt>
                <c:pt idx="29385">
                  <c:v>1.4381400000000001E-2</c:v>
                </c:pt>
                <c:pt idx="29386">
                  <c:v>1.5369799999999999E-2</c:v>
                </c:pt>
                <c:pt idx="29387">
                  <c:v>1.63394E-2</c:v>
                </c:pt>
                <c:pt idx="29388">
                  <c:v>1.7288399999999999E-2</c:v>
                </c:pt>
                <c:pt idx="29389">
                  <c:v>1.8214999999999999E-2</c:v>
                </c:pt>
                <c:pt idx="29390">
                  <c:v>1.9117800000000001E-2</c:v>
                </c:pt>
                <c:pt idx="29391">
                  <c:v>1.9995300000000001E-2</c:v>
                </c:pt>
                <c:pt idx="29392">
                  <c:v>2.0846199999999999E-2</c:v>
                </c:pt>
                <c:pt idx="29393">
                  <c:v>2.1669299999999999E-2</c:v>
                </c:pt>
                <c:pt idx="29394">
                  <c:v>2.24637E-2</c:v>
                </c:pt>
                <c:pt idx="29395">
                  <c:v>2.32283E-2</c:v>
                </c:pt>
                <c:pt idx="29396">
                  <c:v>2.3962199999999999E-2</c:v>
                </c:pt>
                <c:pt idx="29397">
                  <c:v>2.46643E-2</c:v>
                </c:pt>
                <c:pt idx="29398">
                  <c:v>2.5333700000000001E-2</c:v>
                </c:pt>
                <c:pt idx="29399">
                  <c:v>2.5969800000000001E-2</c:v>
                </c:pt>
                <c:pt idx="29400">
                  <c:v>2.65718E-2</c:v>
                </c:pt>
                <c:pt idx="29401">
                  <c:v>2.7138300000000001E-2</c:v>
                </c:pt>
                <c:pt idx="29402">
                  <c:v>2.76683E-2</c:v>
                </c:pt>
                <c:pt idx="29403">
                  <c:v>2.8160899999999999E-2</c:v>
                </c:pt>
                <c:pt idx="29404">
                  <c:v>2.8615700000000001E-2</c:v>
                </c:pt>
                <c:pt idx="29405">
                  <c:v>2.9031899999999999E-2</c:v>
                </c:pt>
                <c:pt idx="29406">
                  <c:v>2.94092E-2</c:v>
                </c:pt>
                <c:pt idx="29407">
                  <c:v>2.9747099999999999E-2</c:v>
                </c:pt>
                <c:pt idx="29408">
                  <c:v>3.0045200000000001E-2</c:v>
                </c:pt>
                <c:pt idx="29409">
                  <c:v>3.0303E-2</c:v>
                </c:pt>
                <c:pt idx="29410">
                  <c:v>3.05204E-2</c:v>
                </c:pt>
                <c:pt idx="29411">
                  <c:v>3.06974E-2</c:v>
                </c:pt>
                <c:pt idx="29412">
                  <c:v>3.0833900000000001E-2</c:v>
                </c:pt>
                <c:pt idx="29413">
                  <c:v>3.0929600000000002E-2</c:v>
                </c:pt>
                <c:pt idx="29414">
                  <c:v>3.0984999999999999E-2</c:v>
                </c:pt>
                <c:pt idx="29415">
                  <c:v>3.1000400000000001E-2</c:v>
                </c:pt>
                <c:pt idx="29416">
                  <c:v>3.0975599999999999E-2</c:v>
                </c:pt>
                <c:pt idx="29417">
                  <c:v>3.0910099999999999E-2</c:v>
                </c:pt>
                <c:pt idx="29418">
                  <c:v>3.0803500000000001E-2</c:v>
                </c:pt>
                <c:pt idx="29419">
                  <c:v>3.0656099999999999E-2</c:v>
                </c:pt>
                <c:pt idx="29420">
                  <c:v>3.04684E-2</c:v>
                </c:pt>
                <c:pt idx="29421">
                  <c:v>3.0240800000000002E-2</c:v>
                </c:pt>
                <c:pt idx="29422">
                  <c:v>2.99729E-2</c:v>
                </c:pt>
                <c:pt idx="29423">
                  <c:v>2.9665299999999999E-2</c:v>
                </c:pt>
                <c:pt idx="29424">
                  <c:v>2.9319399999999999E-2</c:v>
                </c:pt>
                <c:pt idx="29425">
                  <c:v>2.8935900000000001E-2</c:v>
                </c:pt>
                <c:pt idx="29426">
                  <c:v>2.85154E-2</c:v>
                </c:pt>
                <c:pt idx="29427">
                  <c:v>2.8058199999999998E-2</c:v>
                </c:pt>
                <c:pt idx="29428">
                  <c:v>2.75648E-2</c:v>
                </c:pt>
                <c:pt idx="29429">
                  <c:v>2.7036500000000002E-2</c:v>
                </c:pt>
                <c:pt idx="29430">
                  <c:v>2.6474399999999999E-2</c:v>
                </c:pt>
                <c:pt idx="29431">
                  <c:v>2.5879699999999999E-2</c:v>
                </c:pt>
                <c:pt idx="29432">
                  <c:v>2.5253100000000001E-2</c:v>
                </c:pt>
                <c:pt idx="29433">
                  <c:v>2.4595800000000001E-2</c:v>
                </c:pt>
                <c:pt idx="29434">
                  <c:v>2.3909199999999999E-2</c:v>
                </c:pt>
                <c:pt idx="29435">
                  <c:v>2.31944E-2</c:v>
                </c:pt>
                <c:pt idx="29436">
                  <c:v>2.2452300000000001E-2</c:v>
                </c:pt>
                <c:pt idx="29437">
                  <c:v>2.16837E-2</c:v>
                </c:pt>
                <c:pt idx="29438">
                  <c:v>2.08898E-2</c:v>
                </c:pt>
                <c:pt idx="29439">
                  <c:v>2.0071700000000001E-2</c:v>
                </c:pt>
                <c:pt idx="29440">
                  <c:v>1.9231000000000002E-2</c:v>
                </c:pt>
                <c:pt idx="29441">
                  <c:v>1.8369099999999999E-2</c:v>
                </c:pt>
                <c:pt idx="29442">
                  <c:v>1.7487300000000001E-2</c:v>
                </c:pt>
                <c:pt idx="29443">
                  <c:v>1.6586799999999999E-2</c:v>
                </c:pt>
                <c:pt idx="29444">
                  <c:v>1.5668600000000001E-2</c:v>
                </c:pt>
                <c:pt idx="29445">
                  <c:v>1.4734499999999999E-2</c:v>
                </c:pt>
                <c:pt idx="29446">
                  <c:v>1.37863E-2</c:v>
                </c:pt>
                <c:pt idx="29447">
                  <c:v>1.28252E-2</c:v>
                </c:pt>
                <c:pt idx="29448">
                  <c:v>1.18528E-2</c:v>
                </c:pt>
                <c:pt idx="29449">
                  <c:v>1.0870599999999999E-2</c:v>
                </c:pt>
                <c:pt idx="29450" formatCode="0.00E+00">
                  <c:v>9.88027E-3</c:v>
                </c:pt>
                <c:pt idx="29451" formatCode="0.00E+00">
                  <c:v>8.8833799999999997E-3</c:v>
                </c:pt>
                <c:pt idx="29452" formatCode="0.00E+00">
                  <c:v>7.8813200000000007E-3</c:v>
                </c:pt>
                <c:pt idx="29453" formatCode="0.00E+00">
                  <c:v>6.8760100000000001E-3</c:v>
                </c:pt>
                <c:pt idx="29454" formatCode="0.00E+00">
                  <c:v>5.8693800000000004E-3</c:v>
                </c:pt>
                <c:pt idx="29455" formatCode="0.00E+00">
                  <c:v>4.8629299999999997E-3</c:v>
                </c:pt>
                <c:pt idx="29456" formatCode="0.00E+00">
                  <c:v>3.8578200000000001E-3</c:v>
                </c:pt>
                <c:pt idx="29457" formatCode="0.00E+00">
                  <c:v>2.8553099999999998E-3</c:v>
                </c:pt>
                <c:pt idx="29458" formatCode="0.00E+00">
                  <c:v>1.85703E-3</c:v>
                </c:pt>
                <c:pt idx="29459" formatCode="0.00E+00">
                  <c:v>8.6497400000000002E-4</c:v>
                </c:pt>
                <c:pt idx="29460" formatCode="0.00E+00">
                  <c:v>-1.19024E-4</c:v>
                </c:pt>
                <c:pt idx="29461" formatCode="0.00E+00">
                  <c:v>-1.0935999999999999E-3</c:v>
                </c:pt>
                <c:pt idx="29462" formatCode="0.00E+00">
                  <c:v>-2.0576499999999998E-3</c:v>
                </c:pt>
                <c:pt idx="29463" formatCode="0.00E+00">
                  <c:v>-3.0097100000000001E-3</c:v>
                </c:pt>
                <c:pt idx="29464" formatCode="0.00E+00">
                  <c:v>-3.9479900000000002E-3</c:v>
                </c:pt>
                <c:pt idx="29465" formatCode="0.00E+00">
                  <c:v>-4.8708400000000004E-3</c:v>
                </c:pt>
                <c:pt idx="29466" formatCode="0.00E+00">
                  <c:v>-5.7770299999999998E-3</c:v>
                </c:pt>
                <c:pt idx="29467" formatCode="0.00E+00">
                  <c:v>-6.6654599999999998E-3</c:v>
                </c:pt>
                <c:pt idx="29468" formatCode="0.00E+00">
                  <c:v>-7.5351400000000001E-3</c:v>
                </c:pt>
                <c:pt idx="29469" formatCode="0.00E+00">
                  <c:v>-8.3850899999999996E-3</c:v>
                </c:pt>
                <c:pt idx="29470" formatCode="0.00E+00">
                  <c:v>-9.2142999999999999E-3</c:v>
                </c:pt>
                <c:pt idx="29471">
                  <c:v>-1.00223E-2</c:v>
                </c:pt>
                <c:pt idx="29472">
                  <c:v>-1.0808999999999999E-2</c:v>
                </c:pt>
                <c:pt idx="29473">
                  <c:v>-1.1572900000000001E-2</c:v>
                </c:pt>
                <c:pt idx="29474">
                  <c:v>-1.23114E-2</c:v>
                </c:pt>
                <c:pt idx="29475">
                  <c:v>-1.3023E-2</c:v>
                </c:pt>
                <c:pt idx="29476">
                  <c:v>-1.3707E-2</c:v>
                </c:pt>
                <c:pt idx="29477">
                  <c:v>-1.43628E-2</c:v>
                </c:pt>
                <c:pt idx="29478">
                  <c:v>-1.49896E-2</c:v>
                </c:pt>
                <c:pt idx="29479">
                  <c:v>-1.5586900000000001E-2</c:v>
                </c:pt>
                <c:pt idx="29480">
                  <c:v>-1.6154200000000001E-2</c:v>
                </c:pt>
                <c:pt idx="29481">
                  <c:v>-1.66906E-2</c:v>
                </c:pt>
                <c:pt idx="29482">
                  <c:v>-1.7195800000000001E-2</c:v>
                </c:pt>
                <c:pt idx="29483">
                  <c:v>-1.7668699999999999E-2</c:v>
                </c:pt>
                <c:pt idx="29484">
                  <c:v>-1.8108800000000001E-2</c:v>
                </c:pt>
                <c:pt idx="29485">
                  <c:v>-1.8515899999999998E-2</c:v>
                </c:pt>
                <c:pt idx="29486">
                  <c:v>-1.8890000000000001E-2</c:v>
                </c:pt>
                <c:pt idx="29487">
                  <c:v>-1.9230799999999999E-2</c:v>
                </c:pt>
                <c:pt idx="29488">
                  <c:v>-1.9537800000000001E-2</c:v>
                </c:pt>
                <c:pt idx="29489">
                  <c:v>-1.9810299999999999E-2</c:v>
                </c:pt>
                <c:pt idx="29490">
                  <c:v>-2.0048300000000002E-2</c:v>
                </c:pt>
                <c:pt idx="29491">
                  <c:v>-2.0251600000000002E-2</c:v>
                </c:pt>
                <c:pt idx="29492">
                  <c:v>-2.0420299999999999E-2</c:v>
                </c:pt>
                <c:pt idx="29493">
                  <c:v>-2.0554599999999999E-2</c:v>
                </c:pt>
                <c:pt idx="29494">
                  <c:v>-2.0654499999999999E-2</c:v>
                </c:pt>
                <c:pt idx="29495">
                  <c:v>-2.0719700000000001E-2</c:v>
                </c:pt>
                <c:pt idx="29496">
                  <c:v>-2.0750000000000001E-2</c:v>
                </c:pt>
                <c:pt idx="29497">
                  <c:v>-2.0746000000000001E-2</c:v>
                </c:pt>
                <c:pt idx="29498">
                  <c:v>-2.0708899999999999E-2</c:v>
                </c:pt>
                <c:pt idx="29499">
                  <c:v>-2.0639000000000001E-2</c:v>
                </c:pt>
                <c:pt idx="29500">
                  <c:v>-2.05363E-2</c:v>
                </c:pt>
                <c:pt idx="29501">
                  <c:v>-2.0401099999999998E-2</c:v>
                </c:pt>
                <c:pt idx="29502">
                  <c:v>-2.02343E-2</c:v>
                </c:pt>
                <c:pt idx="29503">
                  <c:v>-2.0036200000000001E-2</c:v>
                </c:pt>
                <c:pt idx="29504">
                  <c:v>-1.98073E-2</c:v>
                </c:pt>
                <c:pt idx="29505">
                  <c:v>-1.95485E-2</c:v>
                </c:pt>
                <c:pt idx="29506">
                  <c:v>-1.9261199999999999E-2</c:v>
                </c:pt>
                <c:pt idx="29507">
                  <c:v>-1.8946299999999999E-2</c:v>
                </c:pt>
                <c:pt idx="29508">
                  <c:v>-1.86044E-2</c:v>
                </c:pt>
                <c:pt idx="29509">
                  <c:v>-1.8236200000000001E-2</c:v>
                </c:pt>
                <c:pt idx="29510">
                  <c:v>-1.7842799999999999E-2</c:v>
                </c:pt>
                <c:pt idx="29511">
                  <c:v>-1.7425300000000001E-2</c:v>
                </c:pt>
                <c:pt idx="29512">
                  <c:v>-1.6984699999999998E-2</c:v>
                </c:pt>
                <c:pt idx="29513">
                  <c:v>-1.6521399999999999E-2</c:v>
                </c:pt>
                <c:pt idx="29514">
                  <c:v>-1.6036100000000001E-2</c:v>
                </c:pt>
                <c:pt idx="29515">
                  <c:v>-1.5529899999999999E-2</c:v>
                </c:pt>
                <c:pt idx="29516">
                  <c:v>-1.5004399999999999E-2</c:v>
                </c:pt>
                <c:pt idx="29517">
                  <c:v>-1.44607E-2</c:v>
                </c:pt>
                <c:pt idx="29518">
                  <c:v>-1.38999E-2</c:v>
                </c:pt>
                <c:pt idx="29519">
                  <c:v>-1.33235E-2</c:v>
                </c:pt>
                <c:pt idx="29520">
                  <c:v>-1.2733299999999999E-2</c:v>
                </c:pt>
                <c:pt idx="29521">
                  <c:v>-1.21309E-2</c:v>
                </c:pt>
                <c:pt idx="29522">
                  <c:v>-1.1517700000000001E-2</c:v>
                </c:pt>
                <c:pt idx="29523">
                  <c:v>-1.08945E-2</c:v>
                </c:pt>
                <c:pt idx="29524">
                  <c:v>-1.0261899999999999E-2</c:v>
                </c:pt>
                <c:pt idx="29525" formatCode="0.00E+00">
                  <c:v>-9.6202000000000006E-3</c:v>
                </c:pt>
                <c:pt idx="29526" formatCode="0.00E+00">
                  <c:v>-8.9698799999999995E-3</c:v>
                </c:pt>
                <c:pt idx="29527" formatCode="0.00E+00">
                  <c:v>-8.3120999999999994E-3</c:v>
                </c:pt>
                <c:pt idx="29528" formatCode="0.00E+00">
                  <c:v>-7.6484500000000002E-3</c:v>
                </c:pt>
                <c:pt idx="29529" formatCode="0.00E+00">
                  <c:v>-6.9803699999999996E-3</c:v>
                </c:pt>
                <c:pt idx="29530" formatCode="0.00E+00">
                  <c:v>-6.3090200000000003E-3</c:v>
                </c:pt>
                <c:pt idx="29531" formatCode="0.00E+00">
                  <c:v>-5.6356699999999997E-3</c:v>
                </c:pt>
                <c:pt idx="29532" formatCode="0.00E+00">
                  <c:v>-4.9617300000000001E-3</c:v>
                </c:pt>
                <c:pt idx="29533" formatCode="0.00E+00">
                  <c:v>-4.2885500000000003E-3</c:v>
                </c:pt>
                <c:pt idx="29534" formatCode="0.00E+00">
                  <c:v>-3.6174699999999998E-3</c:v>
                </c:pt>
                <c:pt idx="29535" formatCode="0.00E+00">
                  <c:v>-2.9499600000000002E-3</c:v>
                </c:pt>
                <c:pt idx="29536" formatCode="0.00E+00">
                  <c:v>-2.2875999999999999E-3</c:v>
                </c:pt>
                <c:pt idx="29537" formatCode="0.00E+00">
                  <c:v>-1.63193E-3</c:v>
                </c:pt>
                <c:pt idx="29538" formatCode="0.00E+00">
                  <c:v>-9.8412200000000003E-4</c:v>
                </c:pt>
                <c:pt idx="29539" formatCode="0.00E+00">
                  <c:v>-3.4501699999999998E-4</c:v>
                </c:pt>
                <c:pt idx="29540" formatCode="0.00E+00">
                  <c:v>2.8446800000000001E-4</c:v>
                </c:pt>
                <c:pt idx="29541" formatCode="0.00E+00">
                  <c:v>9.03369E-4</c:v>
                </c:pt>
                <c:pt idx="29542" formatCode="0.00E+00">
                  <c:v>1.51092E-3</c:v>
                </c:pt>
                <c:pt idx="29543" formatCode="0.00E+00">
                  <c:v>2.1063800000000001E-3</c:v>
                </c:pt>
                <c:pt idx="29544" formatCode="0.00E+00">
                  <c:v>2.6887299999999999E-3</c:v>
                </c:pt>
                <c:pt idx="29545" formatCode="0.00E+00">
                  <c:v>3.25669E-3</c:v>
                </c:pt>
                <c:pt idx="29546" formatCode="0.00E+00">
                  <c:v>3.8091599999999998E-3</c:v>
                </c:pt>
                <c:pt idx="29547" formatCode="0.00E+00">
                  <c:v>4.3452300000000003E-3</c:v>
                </c:pt>
                <c:pt idx="29548" formatCode="0.00E+00">
                  <c:v>4.8639299999999998E-3</c:v>
                </c:pt>
                <c:pt idx="29549" formatCode="0.00E+00">
                  <c:v>5.3646199999999996E-3</c:v>
                </c:pt>
                <c:pt idx="29550" formatCode="0.00E+00">
                  <c:v>5.8472000000000003E-3</c:v>
                </c:pt>
                <c:pt idx="29551" formatCode="0.00E+00">
                  <c:v>6.3115799999999998E-3</c:v>
                </c:pt>
                <c:pt idx="29552" formatCode="0.00E+00">
                  <c:v>6.7571100000000002E-3</c:v>
                </c:pt>
                <c:pt idx="29553" formatCode="0.00E+00">
                  <c:v>7.1831899999999999E-3</c:v>
                </c:pt>
                <c:pt idx="29554" formatCode="0.00E+00">
                  <c:v>7.5896000000000002E-3</c:v>
                </c:pt>
                <c:pt idx="29555" formatCode="0.00E+00">
                  <c:v>7.9757999999999999E-3</c:v>
                </c:pt>
                <c:pt idx="29556" formatCode="0.00E+00">
                  <c:v>8.3409399999999998E-3</c:v>
                </c:pt>
                <c:pt idx="29557" formatCode="0.00E+00">
                  <c:v>8.6844399999999999E-3</c:v>
                </c:pt>
                <c:pt idx="29558" formatCode="0.00E+00">
                  <c:v>9.0058099999999995E-3</c:v>
                </c:pt>
                <c:pt idx="29559" formatCode="0.00E+00">
                  <c:v>9.3044600000000005E-3</c:v>
                </c:pt>
                <c:pt idx="29560" formatCode="0.00E+00">
                  <c:v>9.5799700000000002E-3</c:v>
                </c:pt>
                <c:pt idx="29561" formatCode="0.00E+00">
                  <c:v>9.8320600000000001E-3</c:v>
                </c:pt>
                <c:pt idx="29562">
                  <c:v>1.0060700000000001E-2</c:v>
                </c:pt>
                <c:pt idx="29563">
                  <c:v>1.02665E-2</c:v>
                </c:pt>
                <c:pt idx="29564">
                  <c:v>1.0449699999999999E-2</c:v>
                </c:pt>
                <c:pt idx="29565">
                  <c:v>1.06102E-2</c:v>
                </c:pt>
                <c:pt idx="29566">
                  <c:v>1.07481E-2</c:v>
                </c:pt>
                <c:pt idx="29567">
                  <c:v>1.08634E-2</c:v>
                </c:pt>
                <c:pt idx="29568">
                  <c:v>1.0956199999999999E-2</c:v>
                </c:pt>
                <c:pt idx="29569">
                  <c:v>1.10262E-2</c:v>
                </c:pt>
                <c:pt idx="29570">
                  <c:v>1.10735E-2</c:v>
                </c:pt>
                <c:pt idx="29571">
                  <c:v>1.10987E-2</c:v>
                </c:pt>
                <c:pt idx="29572">
                  <c:v>1.11027E-2</c:v>
                </c:pt>
                <c:pt idx="29573">
                  <c:v>1.1086199999999999E-2</c:v>
                </c:pt>
                <c:pt idx="29574">
                  <c:v>1.10495E-2</c:v>
                </c:pt>
                <c:pt idx="29575">
                  <c:v>1.09928E-2</c:v>
                </c:pt>
                <c:pt idx="29576">
                  <c:v>1.09167E-2</c:v>
                </c:pt>
                <c:pt idx="29577">
                  <c:v>1.0821300000000001E-2</c:v>
                </c:pt>
                <c:pt idx="29578">
                  <c:v>1.07061E-2</c:v>
                </c:pt>
                <c:pt idx="29579">
                  <c:v>1.05719E-2</c:v>
                </c:pt>
                <c:pt idx="29580">
                  <c:v>1.04197E-2</c:v>
                </c:pt>
                <c:pt idx="29581">
                  <c:v>1.02501E-2</c:v>
                </c:pt>
                <c:pt idx="29582">
                  <c:v>1.0062700000000001E-2</c:v>
                </c:pt>
                <c:pt idx="29583" formatCode="0.00E+00">
                  <c:v>9.85749E-3</c:v>
                </c:pt>
                <c:pt idx="29584" formatCode="0.00E+00">
                  <c:v>9.6348800000000002E-3</c:v>
                </c:pt>
                <c:pt idx="29585" formatCode="0.00E+00">
                  <c:v>9.3952500000000008E-3</c:v>
                </c:pt>
                <c:pt idx="29586" formatCode="0.00E+00">
                  <c:v>9.1387699999999992E-3</c:v>
                </c:pt>
                <c:pt idx="29587" formatCode="0.00E+00">
                  <c:v>8.8656900000000007E-3</c:v>
                </c:pt>
                <c:pt idx="29588" formatCode="0.00E+00">
                  <c:v>8.5764099999999996E-3</c:v>
                </c:pt>
                <c:pt idx="29589" formatCode="0.00E+00">
                  <c:v>8.2714699999999995E-3</c:v>
                </c:pt>
                <c:pt idx="29590" formatCode="0.00E+00">
                  <c:v>7.9516399999999994E-3</c:v>
                </c:pt>
                <c:pt idx="29591" formatCode="0.00E+00">
                  <c:v>7.61782E-3</c:v>
                </c:pt>
                <c:pt idx="29592" formatCode="0.00E+00">
                  <c:v>7.2709100000000002E-3</c:v>
                </c:pt>
                <c:pt idx="29593" formatCode="0.00E+00">
                  <c:v>6.91181E-3</c:v>
                </c:pt>
                <c:pt idx="29594" formatCode="0.00E+00">
                  <c:v>6.5414399999999999E-3</c:v>
                </c:pt>
                <c:pt idx="29595" formatCode="0.00E+00">
                  <c:v>6.1604099999999998E-3</c:v>
                </c:pt>
                <c:pt idx="29596" formatCode="0.00E+00">
                  <c:v>5.7691499999999998E-3</c:v>
                </c:pt>
                <c:pt idx="29597" formatCode="0.00E+00">
                  <c:v>5.3685199999999999E-3</c:v>
                </c:pt>
                <c:pt idx="29598" formatCode="0.00E+00">
                  <c:v>4.9598300000000001E-3</c:v>
                </c:pt>
                <c:pt idx="29599" formatCode="0.00E+00">
                  <c:v>4.54448E-3</c:v>
                </c:pt>
                <c:pt idx="29600" formatCode="0.00E+00">
                  <c:v>4.1237499999999998E-3</c:v>
                </c:pt>
                <c:pt idx="29601" formatCode="0.00E+00">
                  <c:v>3.6986800000000002E-3</c:v>
                </c:pt>
                <c:pt idx="29602" formatCode="0.00E+00">
                  <c:v>3.2701399999999999E-3</c:v>
                </c:pt>
                <c:pt idx="29603" formatCode="0.00E+00">
                  <c:v>2.8392199999999999E-3</c:v>
                </c:pt>
                <c:pt idx="29604" formatCode="0.00E+00">
                  <c:v>2.4073300000000001E-3</c:v>
                </c:pt>
                <c:pt idx="29605" formatCode="0.00E+00">
                  <c:v>1.9756600000000002E-3</c:v>
                </c:pt>
                <c:pt idx="29606" formatCode="0.00E+00">
                  <c:v>1.5449299999999999E-3</c:v>
                </c:pt>
                <c:pt idx="29607" formatCode="0.00E+00">
                  <c:v>1.11574E-3</c:v>
                </c:pt>
                <c:pt idx="29608" formatCode="0.00E+00">
                  <c:v>6.8878699999999995E-4</c:v>
                </c:pt>
                <c:pt idx="29609" formatCode="0.00E+00">
                  <c:v>2.64832E-4</c:v>
                </c:pt>
                <c:pt idx="29610" formatCode="0.00E+00">
                  <c:v>-1.5525000000000001E-4</c:v>
                </c:pt>
                <c:pt idx="29611" formatCode="0.00E+00">
                  <c:v>-5.7036000000000001E-4</c:v>
                </c:pt>
                <c:pt idx="29612" formatCode="0.00E+00">
                  <c:v>-9.7942699999999995E-4</c:v>
                </c:pt>
                <c:pt idx="29613" formatCode="0.00E+00">
                  <c:v>-1.38152E-3</c:v>
                </c:pt>
                <c:pt idx="29614" formatCode="0.00E+00">
                  <c:v>-1.7758800000000001E-3</c:v>
                </c:pt>
                <c:pt idx="29615" formatCode="0.00E+00">
                  <c:v>-2.1617300000000002E-3</c:v>
                </c:pt>
                <c:pt idx="29616" formatCode="0.00E+00">
                  <c:v>-2.53783E-3</c:v>
                </c:pt>
                <c:pt idx="29617" formatCode="0.00E+00">
                  <c:v>-2.9027599999999999E-3</c:v>
                </c:pt>
                <c:pt idx="29618" formatCode="0.00E+00">
                  <c:v>-3.2558600000000002E-3</c:v>
                </c:pt>
                <c:pt idx="29619" formatCode="0.00E+00">
                  <c:v>-3.59685E-3</c:v>
                </c:pt>
                <c:pt idx="29620" formatCode="0.00E+00">
                  <c:v>-3.9247300000000004E-3</c:v>
                </c:pt>
                <c:pt idx="29621" formatCode="0.00E+00">
                  <c:v>-4.2379899999999996E-3</c:v>
                </c:pt>
                <c:pt idx="29622" formatCode="0.00E+00">
                  <c:v>-4.5359299999999996E-3</c:v>
                </c:pt>
                <c:pt idx="29623" formatCode="0.00E+00">
                  <c:v>-4.8186000000000001E-3</c:v>
                </c:pt>
                <c:pt idx="29624" formatCode="0.00E+00">
                  <c:v>-5.0859800000000004E-3</c:v>
                </c:pt>
                <c:pt idx="29625" formatCode="0.00E+00">
                  <c:v>-5.3377099999999999E-3</c:v>
                </c:pt>
                <c:pt idx="29626" formatCode="0.00E+00">
                  <c:v>-5.57312E-3</c:v>
                </c:pt>
                <c:pt idx="29627" formatCode="0.00E+00">
                  <c:v>-5.7918400000000004E-3</c:v>
                </c:pt>
                <c:pt idx="29628" formatCode="0.00E+00">
                  <c:v>-5.9938099999999996E-3</c:v>
                </c:pt>
                <c:pt idx="29629" formatCode="0.00E+00">
                  <c:v>-6.1786000000000002E-3</c:v>
                </c:pt>
                <c:pt idx="29630" formatCode="0.00E+00">
                  <c:v>-6.34557E-3</c:v>
                </c:pt>
                <c:pt idx="29631" formatCode="0.00E+00">
                  <c:v>-6.4948999999999996E-3</c:v>
                </c:pt>
                <c:pt idx="29632" formatCode="0.00E+00">
                  <c:v>-6.6275500000000003E-3</c:v>
                </c:pt>
                <c:pt idx="29633" formatCode="0.00E+00">
                  <c:v>-6.7440499999999997E-3</c:v>
                </c:pt>
                <c:pt idx="29634" formatCode="0.00E+00">
                  <c:v>-6.8440100000000002E-3</c:v>
                </c:pt>
                <c:pt idx="29635" formatCode="0.00E+00">
                  <c:v>-6.9269900000000001E-3</c:v>
                </c:pt>
                <c:pt idx="29636" formatCode="0.00E+00">
                  <c:v>-6.9929800000000002E-3</c:v>
                </c:pt>
                <c:pt idx="29637" formatCode="0.00E+00">
                  <c:v>-7.0419699999999998E-3</c:v>
                </c:pt>
                <c:pt idx="29638" formatCode="0.00E+00">
                  <c:v>-7.0740000000000004E-3</c:v>
                </c:pt>
                <c:pt idx="29639" formatCode="0.00E+00">
                  <c:v>-7.0894E-3</c:v>
                </c:pt>
                <c:pt idx="29640" formatCode="0.00E+00">
                  <c:v>-7.08867E-3</c:v>
                </c:pt>
                <c:pt idx="29641" formatCode="0.00E+00">
                  <c:v>-7.0721999999999998E-3</c:v>
                </c:pt>
                <c:pt idx="29642" formatCode="0.00E+00">
                  <c:v>-7.0405399999999996E-3</c:v>
                </c:pt>
                <c:pt idx="29643" formatCode="0.00E+00">
                  <c:v>-6.9941700000000001E-3</c:v>
                </c:pt>
                <c:pt idx="29644" formatCode="0.00E+00">
                  <c:v>-6.93313E-3</c:v>
                </c:pt>
                <c:pt idx="29645" formatCode="0.00E+00">
                  <c:v>-6.8571600000000002E-3</c:v>
                </c:pt>
                <c:pt idx="29646" formatCode="0.00E+00">
                  <c:v>-6.7661600000000002E-3</c:v>
                </c:pt>
                <c:pt idx="29647" formatCode="0.00E+00">
                  <c:v>-6.6602299999999996E-3</c:v>
                </c:pt>
                <c:pt idx="29648" formatCode="0.00E+00">
                  <c:v>-6.5394399999999997E-3</c:v>
                </c:pt>
                <c:pt idx="29649" formatCode="0.00E+00">
                  <c:v>-6.40371E-3</c:v>
                </c:pt>
                <c:pt idx="29650" formatCode="0.00E+00">
                  <c:v>-6.2531799999999997E-3</c:v>
                </c:pt>
                <c:pt idx="29651" formatCode="0.00E+00">
                  <c:v>-6.0887800000000002E-3</c:v>
                </c:pt>
                <c:pt idx="29652" formatCode="0.00E+00">
                  <c:v>-5.91195E-3</c:v>
                </c:pt>
                <c:pt idx="29653" formatCode="0.00E+00">
                  <c:v>-5.72369E-3</c:v>
                </c:pt>
                <c:pt idx="29654" formatCode="0.00E+00">
                  <c:v>-5.5243999999999996E-3</c:v>
                </c:pt>
                <c:pt idx="29655" formatCode="0.00E+00">
                  <c:v>-5.3143599999999997E-3</c:v>
                </c:pt>
                <c:pt idx="29656" formatCode="0.00E+00">
                  <c:v>-5.0941800000000002E-3</c:v>
                </c:pt>
                <c:pt idx="29657" formatCode="0.00E+00">
                  <c:v>-4.8646200000000001E-3</c:v>
                </c:pt>
                <c:pt idx="29658" formatCode="0.00E+00">
                  <c:v>-4.6261100000000001E-3</c:v>
                </c:pt>
                <c:pt idx="29659" formatCode="0.00E+00">
                  <c:v>-4.3787699999999997E-3</c:v>
                </c:pt>
                <c:pt idx="29660" formatCode="0.00E+00">
                  <c:v>-4.1229099999999996E-3</c:v>
                </c:pt>
                <c:pt idx="29661" formatCode="0.00E+00">
                  <c:v>-3.8589399999999999E-3</c:v>
                </c:pt>
                <c:pt idx="29662" formatCode="0.00E+00">
                  <c:v>-3.5875099999999999E-3</c:v>
                </c:pt>
                <c:pt idx="29663" formatCode="0.00E+00">
                  <c:v>-3.3096000000000002E-3</c:v>
                </c:pt>
                <c:pt idx="29664" formatCode="0.00E+00">
                  <c:v>-3.0261300000000001E-3</c:v>
                </c:pt>
                <c:pt idx="29665" formatCode="0.00E+00">
                  <c:v>-2.7376100000000001E-3</c:v>
                </c:pt>
                <c:pt idx="29666" formatCode="0.00E+00">
                  <c:v>-2.44415E-3</c:v>
                </c:pt>
                <c:pt idx="29667" formatCode="0.00E+00">
                  <c:v>-2.1462299999999998E-3</c:v>
                </c:pt>
                <c:pt idx="29668" formatCode="0.00E+00">
                  <c:v>-1.8450199999999999E-3</c:v>
                </c:pt>
                <c:pt idx="29669" formatCode="0.00E+00">
                  <c:v>-1.5417600000000001E-3</c:v>
                </c:pt>
                <c:pt idx="29670" formatCode="0.00E+00">
                  <c:v>-1.2368699999999999E-3</c:v>
                </c:pt>
                <c:pt idx="29671" formatCode="0.00E+00">
                  <c:v>-9.3037399999999998E-4</c:v>
                </c:pt>
                <c:pt idx="29672" formatCode="0.00E+00">
                  <c:v>-6.2317500000000001E-4</c:v>
                </c:pt>
                <c:pt idx="29673" formatCode="0.00E+00">
                  <c:v>-3.1713299999999999E-4</c:v>
                </c:pt>
                <c:pt idx="29674" formatCode="0.00E+00">
                  <c:v>-1.4064600000000001E-5</c:v>
                </c:pt>
                <c:pt idx="29675" formatCode="0.00E+00">
                  <c:v>2.8481699999999998E-4</c:v>
                </c:pt>
                <c:pt idx="29676" formatCode="0.00E+00">
                  <c:v>5.7906600000000004E-4</c:v>
                </c:pt>
                <c:pt idx="29677" formatCode="0.00E+00">
                  <c:v>8.6861100000000004E-4</c:v>
                </c:pt>
                <c:pt idx="29678" formatCode="0.00E+00">
                  <c:v>1.15303E-3</c:v>
                </c:pt>
                <c:pt idx="29679" formatCode="0.00E+00">
                  <c:v>1.4315E-3</c:v>
                </c:pt>
                <c:pt idx="29680" formatCode="0.00E+00">
                  <c:v>1.70316E-3</c:v>
                </c:pt>
                <c:pt idx="29681" formatCode="0.00E+00">
                  <c:v>1.9672100000000001E-3</c:v>
                </c:pt>
                <c:pt idx="29682" formatCode="0.00E+00">
                  <c:v>2.2229300000000001E-3</c:v>
                </c:pt>
                <c:pt idx="29683" formatCode="0.00E+00">
                  <c:v>2.4694700000000001E-3</c:v>
                </c:pt>
                <c:pt idx="29684" formatCode="0.00E+00">
                  <c:v>2.70586E-3</c:v>
                </c:pt>
                <c:pt idx="29685" formatCode="0.00E+00">
                  <c:v>2.93129E-3</c:v>
                </c:pt>
                <c:pt idx="29686" formatCode="0.00E+00">
                  <c:v>3.1451000000000001E-3</c:v>
                </c:pt>
                <c:pt idx="29687" formatCode="0.00E+00">
                  <c:v>3.3465000000000001E-3</c:v>
                </c:pt>
                <c:pt idx="29688" formatCode="0.00E+00">
                  <c:v>3.5346599999999998E-3</c:v>
                </c:pt>
                <c:pt idx="29689" formatCode="0.00E+00">
                  <c:v>3.70864E-3</c:v>
                </c:pt>
                <c:pt idx="29690" formatCode="0.00E+00">
                  <c:v>3.8676600000000002E-3</c:v>
                </c:pt>
                <c:pt idx="29691" formatCode="0.00E+00">
                  <c:v>4.0113700000000002E-3</c:v>
                </c:pt>
                <c:pt idx="29692" formatCode="0.00E+00">
                  <c:v>4.1395800000000003E-3</c:v>
                </c:pt>
                <c:pt idx="29693" formatCode="0.00E+00">
                  <c:v>4.2520099999999996E-3</c:v>
                </c:pt>
                <c:pt idx="29694" formatCode="0.00E+00">
                  <c:v>4.3483300000000001E-3</c:v>
                </c:pt>
                <c:pt idx="29695" formatCode="0.00E+00">
                  <c:v>4.4280200000000004E-3</c:v>
                </c:pt>
                <c:pt idx="29696" formatCode="0.00E+00">
                  <c:v>4.49031E-3</c:v>
                </c:pt>
                <c:pt idx="29697" formatCode="0.00E+00">
                  <c:v>4.5346500000000003E-3</c:v>
                </c:pt>
                <c:pt idx="29698" formatCode="0.00E+00">
                  <c:v>4.5608699999999999E-3</c:v>
                </c:pt>
                <c:pt idx="29699" formatCode="0.00E+00">
                  <c:v>4.5690100000000001E-3</c:v>
                </c:pt>
                <c:pt idx="29700" formatCode="0.00E+00">
                  <c:v>4.55894E-3</c:v>
                </c:pt>
                <c:pt idx="29701" formatCode="0.00E+00">
                  <c:v>4.5302199999999997E-3</c:v>
                </c:pt>
                <c:pt idx="29702" formatCode="0.00E+00">
                  <c:v>4.4824499999999998E-3</c:v>
                </c:pt>
                <c:pt idx="29703" formatCode="0.00E+00">
                  <c:v>4.41538E-3</c:v>
                </c:pt>
                <c:pt idx="29704" formatCode="0.00E+00">
                  <c:v>4.3289599999999998E-3</c:v>
                </c:pt>
                <c:pt idx="29705" formatCode="0.00E+00">
                  <c:v>4.2233000000000001E-3</c:v>
                </c:pt>
                <c:pt idx="29706" formatCode="0.00E+00">
                  <c:v>4.0987000000000003E-3</c:v>
                </c:pt>
                <c:pt idx="29707" formatCode="0.00E+00">
                  <c:v>3.9555099999999998E-3</c:v>
                </c:pt>
                <c:pt idx="29708" formatCode="0.00E+00">
                  <c:v>3.7940199999999999E-3</c:v>
                </c:pt>
                <c:pt idx="29709" formatCode="0.00E+00">
                  <c:v>3.6142700000000002E-3</c:v>
                </c:pt>
                <c:pt idx="29710" formatCode="0.00E+00">
                  <c:v>3.41611E-3</c:v>
                </c:pt>
                <c:pt idx="29711" formatCode="0.00E+00">
                  <c:v>3.1994200000000001E-3</c:v>
                </c:pt>
                <c:pt idx="29712" formatCode="0.00E+00">
                  <c:v>2.9642800000000001E-3</c:v>
                </c:pt>
                <c:pt idx="29713" formatCode="0.00E+00">
                  <c:v>2.71105E-3</c:v>
                </c:pt>
                <c:pt idx="29714" formatCode="0.00E+00">
                  <c:v>2.4403300000000001E-3</c:v>
                </c:pt>
                <c:pt idx="29715" formatCode="0.00E+00">
                  <c:v>2.15328E-3</c:v>
                </c:pt>
                <c:pt idx="29716" formatCode="0.00E+00">
                  <c:v>1.8511000000000001E-3</c:v>
                </c:pt>
                <c:pt idx="29717" formatCode="0.00E+00">
                  <c:v>1.5341899999999999E-3</c:v>
                </c:pt>
                <c:pt idx="29718" formatCode="0.00E+00">
                  <c:v>1.2020799999999999E-3</c:v>
                </c:pt>
                <c:pt idx="29719" formatCode="0.00E+00">
                  <c:v>8.5425099999999999E-4</c:v>
                </c:pt>
                <c:pt idx="29720" formatCode="0.00E+00">
                  <c:v>4.90958E-4</c:v>
                </c:pt>
                <c:pt idx="29721" formatCode="0.00E+00">
                  <c:v>1.1315E-4</c:v>
                </c:pt>
                <c:pt idx="29722" formatCode="0.00E+00">
                  <c:v>-2.7834000000000002E-4</c:v>
                </c:pt>
                <c:pt idx="29723" formatCode="0.00E+00">
                  <c:v>-6.8322399999999996E-4</c:v>
                </c:pt>
                <c:pt idx="29724" formatCode="0.00E+00">
                  <c:v>-1.10144E-3</c:v>
                </c:pt>
                <c:pt idx="29725" formatCode="0.00E+00">
                  <c:v>-1.53283E-3</c:v>
                </c:pt>
                <c:pt idx="29726" formatCode="0.00E+00">
                  <c:v>-1.9766800000000002E-3</c:v>
                </c:pt>
                <c:pt idx="29727" formatCode="0.00E+00">
                  <c:v>-2.4314499999999999E-3</c:v>
                </c:pt>
                <c:pt idx="29728" formatCode="0.00E+00">
                  <c:v>-2.89558E-3</c:v>
                </c:pt>
                <c:pt idx="29729" formatCode="0.00E+00">
                  <c:v>-3.3681499999999999E-3</c:v>
                </c:pt>
                <c:pt idx="29730" formatCode="0.00E+00">
                  <c:v>-3.8484499999999998E-3</c:v>
                </c:pt>
                <c:pt idx="29731" formatCode="0.00E+00">
                  <c:v>-4.3352599999999996E-3</c:v>
                </c:pt>
                <c:pt idx="29732" formatCode="0.00E+00">
                  <c:v>-4.8269999999999997E-3</c:v>
                </c:pt>
                <c:pt idx="29733" formatCode="0.00E+00">
                  <c:v>-5.3222399999999998E-3</c:v>
                </c:pt>
                <c:pt idx="29734" formatCode="0.00E+00">
                  <c:v>-5.8198900000000003E-3</c:v>
                </c:pt>
                <c:pt idx="29735" formatCode="0.00E+00">
                  <c:v>-6.3192200000000004E-3</c:v>
                </c:pt>
                <c:pt idx="29736" formatCode="0.00E+00">
                  <c:v>-6.8197600000000002E-3</c:v>
                </c:pt>
                <c:pt idx="29737" formatCode="0.00E+00">
                  <c:v>-7.3212599999999996E-3</c:v>
                </c:pt>
                <c:pt idx="29738" formatCode="0.00E+00">
                  <c:v>-7.8235300000000004E-3</c:v>
                </c:pt>
                <c:pt idx="29739" formatCode="0.00E+00">
                  <c:v>-8.3260399999999998E-3</c:v>
                </c:pt>
                <c:pt idx="29740" formatCode="0.00E+00">
                  <c:v>-8.8279499999999993E-3</c:v>
                </c:pt>
                <c:pt idx="29741" formatCode="0.00E+00">
                  <c:v>-9.3281000000000006E-3</c:v>
                </c:pt>
                <c:pt idx="29742" formatCode="0.00E+00">
                  <c:v>-9.8252600000000006E-3</c:v>
                </c:pt>
                <c:pt idx="29743">
                  <c:v>-1.03182E-2</c:v>
                </c:pt>
                <c:pt idx="29744">
                  <c:v>-1.08059E-2</c:v>
                </c:pt>
                <c:pt idx="29745">
                  <c:v>-1.1287800000000001E-2</c:v>
                </c:pt>
                <c:pt idx="29746">
                  <c:v>-1.17638E-2</c:v>
                </c:pt>
                <c:pt idx="29747">
                  <c:v>-1.22335E-2</c:v>
                </c:pt>
                <c:pt idx="29748">
                  <c:v>-1.2696000000000001E-2</c:v>
                </c:pt>
                <c:pt idx="29749">
                  <c:v>-1.315E-2</c:v>
                </c:pt>
                <c:pt idx="29750">
                  <c:v>-1.3593900000000001E-2</c:v>
                </c:pt>
                <c:pt idx="29751">
                  <c:v>-1.4026500000000001E-2</c:v>
                </c:pt>
                <c:pt idx="29752">
                  <c:v>-1.44461E-2</c:v>
                </c:pt>
                <c:pt idx="29753">
                  <c:v>-1.4852000000000001E-2</c:v>
                </c:pt>
                <c:pt idx="29754">
                  <c:v>-1.5243400000000001E-2</c:v>
                </c:pt>
                <c:pt idx="29755">
                  <c:v>-1.5619600000000001E-2</c:v>
                </c:pt>
                <c:pt idx="29756">
                  <c:v>-1.5979799999999999E-2</c:v>
                </c:pt>
                <c:pt idx="29757">
                  <c:v>-1.6323299999999999E-2</c:v>
                </c:pt>
                <c:pt idx="29758">
                  <c:v>-1.6649400000000002E-2</c:v>
                </c:pt>
                <c:pt idx="29759">
                  <c:v>-1.6957699999999999E-2</c:v>
                </c:pt>
                <c:pt idx="29760">
                  <c:v>-1.72479E-2</c:v>
                </c:pt>
                <c:pt idx="29761">
                  <c:v>-1.75202E-2</c:v>
                </c:pt>
                <c:pt idx="29762">
                  <c:v>-1.77743E-2</c:v>
                </c:pt>
                <c:pt idx="29763">
                  <c:v>-1.8009899999999999E-2</c:v>
                </c:pt>
                <c:pt idx="29764">
                  <c:v>-1.8226300000000001E-2</c:v>
                </c:pt>
                <c:pt idx="29765">
                  <c:v>-1.8422500000000001E-2</c:v>
                </c:pt>
                <c:pt idx="29766">
                  <c:v>-1.8597300000000001E-2</c:v>
                </c:pt>
                <c:pt idx="29767">
                  <c:v>-1.87505E-2</c:v>
                </c:pt>
                <c:pt idx="29768">
                  <c:v>-1.8882599999999999E-2</c:v>
                </c:pt>
                <c:pt idx="29769">
                  <c:v>-1.8994500000000001E-2</c:v>
                </c:pt>
                <c:pt idx="29770">
                  <c:v>-1.9085600000000001E-2</c:v>
                </c:pt>
                <c:pt idx="29771">
                  <c:v>-1.9155100000000001E-2</c:v>
                </c:pt>
                <c:pt idx="29772">
                  <c:v>-1.9202500000000001E-2</c:v>
                </c:pt>
                <c:pt idx="29773">
                  <c:v>-1.9227600000000001E-2</c:v>
                </c:pt>
                <c:pt idx="29774">
                  <c:v>-1.9230299999999999E-2</c:v>
                </c:pt>
                <c:pt idx="29775">
                  <c:v>-1.92102E-2</c:v>
                </c:pt>
                <c:pt idx="29776">
                  <c:v>-1.9167199999999999E-2</c:v>
                </c:pt>
                <c:pt idx="29777">
                  <c:v>-1.9101199999999999E-2</c:v>
                </c:pt>
                <c:pt idx="29778">
                  <c:v>-1.9012299999999999E-2</c:v>
                </c:pt>
                <c:pt idx="29779">
                  <c:v>-1.8900299999999998E-2</c:v>
                </c:pt>
                <c:pt idx="29780">
                  <c:v>-1.8764699999999999E-2</c:v>
                </c:pt>
                <c:pt idx="29781">
                  <c:v>-1.8605300000000002E-2</c:v>
                </c:pt>
                <c:pt idx="29782">
                  <c:v>-1.84221E-2</c:v>
                </c:pt>
                <c:pt idx="29783">
                  <c:v>-1.8214899999999999E-2</c:v>
                </c:pt>
                <c:pt idx="29784">
                  <c:v>-1.7983099999999998E-2</c:v>
                </c:pt>
                <c:pt idx="29785">
                  <c:v>-1.7726499999999999E-2</c:v>
                </c:pt>
                <c:pt idx="29786">
                  <c:v>-1.7445800000000001E-2</c:v>
                </c:pt>
                <c:pt idx="29787">
                  <c:v>-1.7141699999999999E-2</c:v>
                </c:pt>
                <c:pt idx="29788">
                  <c:v>-1.6815500000000001E-2</c:v>
                </c:pt>
                <c:pt idx="29789">
                  <c:v>-1.6467900000000001E-2</c:v>
                </c:pt>
                <c:pt idx="29790">
                  <c:v>-1.6099499999999999E-2</c:v>
                </c:pt>
                <c:pt idx="29791">
                  <c:v>-1.5710999999999999E-2</c:v>
                </c:pt>
                <c:pt idx="29792">
                  <c:v>-1.5303199999999999E-2</c:v>
                </c:pt>
                <c:pt idx="29793">
                  <c:v>-1.48764E-2</c:v>
                </c:pt>
                <c:pt idx="29794">
                  <c:v>-1.4430500000000001E-2</c:v>
                </c:pt>
                <c:pt idx="29795">
                  <c:v>-1.3965999999999999E-2</c:v>
                </c:pt>
                <c:pt idx="29796">
                  <c:v>-1.34842E-2</c:v>
                </c:pt>
                <c:pt idx="29797">
                  <c:v>-1.29864E-2</c:v>
                </c:pt>
                <c:pt idx="29798">
                  <c:v>-1.24739E-2</c:v>
                </c:pt>
                <c:pt idx="29799">
                  <c:v>-1.19474E-2</c:v>
                </c:pt>
                <c:pt idx="29800">
                  <c:v>-1.14076E-2</c:v>
                </c:pt>
                <c:pt idx="29801">
                  <c:v>-1.08547E-2</c:v>
                </c:pt>
                <c:pt idx="29802">
                  <c:v>-1.0289E-2</c:v>
                </c:pt>
                <c:pt idx="29803" formatCode="0.00E+00">
                  <c:v>-9.7110400000000006E-3</c:v>
                </c:pt>
                <c:pt idx="29804" formatCode="0.00E+00">
                  <c:v>-9.12169E-3</c:v>
                </c:pt>
                <c:pt idx="29805" formatCode="0.00E+00">
                  <c:v>-8.5221800000000007E-3</c:v>
                </c:pt>
                <c:pt idx="29806" formatCode="0.00E+00">
                  <c:v>-7.9143000000000008E-3</c:v>
                </c:pt>
                <c:pt idx="29807" formatCode="0.00E+00">
                  <c:v>-7.2996299999999997E-3</c:v>
                </c:pt>
                <c:pt idx="29808" formatCode="0.00E+00">
                  <c:v>-6.6791100000000003E-3</c:v>
                </c:pt>
                <c:pt idx="29809" formatCode="0.00E+00">
                  <c:v>-6.0534999999999999E-3</c:v>
                </c:pt>
                <c:pt idx="29810" formatCode="0.00E+00">
                  <c:v>-5.4237699999999996E-3</c:v>
                </c:pt>
                <c:pt idx="29811" formatCode="0.00E+00">
                  <c:v>-4.7907999999999996E-3</c:v>
                </c:pt>
                <c:pt idx="29812" formatCode="0.00E+00">
                  <c:v>-4.1552899999999999E-3</c:v>
                </c:pt>
                <c:pt idx="29813" formatCode="0.00E+00">
                  <c:v>-3.51827E-3</c:v>
                </c:pt>
                <c:pt idx="29814" formatCode="0.00E+00">
                  <c:v>-2.8811100000000001E-3</c:v>
                </c:pt>
                <c:pt idx="29815" formatCode="0.00E+00">
                  <c:v>-2.24523E-3</c:v>
                </c:pt>
                <c:pt idx="29816" formatCode="0.00E+00">
                  <c:v>-1.6116699999999999E-3</c:v>
                </c:pt>
                <c:pt idx="29817" formatCode="0.00E+00">
                  <c:v>-9.8108599999999994E-4</c:v>
                </c:pt>
                <c:pt idx="29818" formatCode="0.00E+00">
                  <c:v>-3.5405700000000002E-4</c:v>
                </c:pt>
                <c:pt idx="29819" formatCode="0.00E+00">
                  <c:v>2.6939200000000003E-4</c:v>
                </c:pt>
                <c:pt idx="29820" formatCode="0.00E+00">
                  <c:v>8.8920299999999998E-4</c:v>
                </c:pt>
                <c:pt idx="29821" formatCode="0.00E+00">
                  <c:v>1.5034099999999999E-3</c:v>
                </c:pt>
                <c:pt idx="29822" formatCode="0.00E+00">
                  <c:v>2.1090599999999998E-3</c:v>
                </c:pt>
                <c:pt idx="29823" formatCode="0.00E+00">
                  <c:v>2.70456E-3</c:v>
                </c:pt>
                <c:pt idx="29824" formatCode="0.00E+00">
                  <c:v>3.2894399999999998E-3</c:v>
                </c:pt>
                <c:pt idx="29825" formatCode="0.00E+00">
                  <c:v>3.86294E-3</c:v>
                </c:pt>
                <c:pt idx="29826" formatCode="0.00E+00">
                  <c:v>4.4238999999999997E-3</c:v>
                </c:pt>
                <c:pt idx="29827" formatCode="0.00E+00">
                  <c:v>4.9711099999999999E-3</c:v>
                </c:pt>
                <c:pt idx="29828" formatCode="0.00E+00">
                  <c:v>5.5033900000000004E-3</c:v>
                </c:pt>
                <c:pt idx="29829" formatCode="0.00E+00">
                  <c:v>6.0198999999999999E-3</c:v>
                </c:pt>
                <c:pt idx="29830" formatCode="0.00E+00">
                  <c:v>6.51996E-3</c:v>
                </c:pt>
                <c:pt idx="29831" formatCode="0.00E+00">
                  <c:v>7.0025599999999997E-3</c:v>
                </c:pt>
                <c:pt idx="29832" formatCode="0.00E+00">
                  <c:v>7.4664800000000002E-3</c:v>
                </c:pt>
                <c:pt idx="29833" formatCode="0.00E+00">
                  <c:v>7.9107799999999992E-3</c:v>
                </c:pt>
                <c:pt idx="29834" formatCode="0.00E+00">
                  <c:v>8.33477E-3</c:v>
                </c:pt>
                <c:pt idx="29835" formatCode="0.00E+00">
                  <c:v>8.7375899999999999E-3</c:v>
                </c:pt>
                <c:pt idx="29836" formatCode="0.00E+00">
                  <c:v>9.1185699999999995E-3</c:v>
                </c:pt>
                <c:pt idx="29837" formatCode="0.00E+00">
                  <c:v>9.4772599999999995E-3</c:v>
                </c:pt>
                <c:pt idx="29838" formatCode="0.00E+00">
                  <c:v>9.8130800000000001E-3</c:v>
                </c:pt>
                <c:pt idx="29839">
                  <c:v>1.01253E-2</c:v>
                </c:pt>
                <c:pt idx="29840">
                  <c:v>1.04119E-2</c:v>
                </c:pt>
                <c:pt idx="29841">
                  <c:v>1.06704E-2</c:v>
                </c:pt>
                <c:pt idx="29842">
                  <c:v>1.0902E-2</c:v>
                </c:pt>
                <c:pt idx="29843">
                  <c:v>1.1109600000000001E-2</c:v>
                </c:pt>
                <c:pt idx="29844">
                  <c:v>1.1292399999999999E-2</c:v>
                </c:pt>
                <c:pt idx="29845">
                  <c:v>1.1449300000000001E-2</c:v>
                </c:pt>
                <c:pt idx="29846">
                  <c:v>1.1580500000000001E-2</c:v>
                </c:pt>
                <c:pt idx="29847">
                  <c:v>1.16858E-2</c:v>
                </c:pt>
                <c:pt idx="29848">
                  <c:v>1.1763900000000001E-2</c:v>
                </c:pt>
                <c:pt idx="29849">
                  <c:v>1.1813799999999999E-2</c:v>
                </c:pt>
                <c:pt idx="29850">
                  <c:v>1.1835E-2</c:v>
                </c:pt>
                <c:pt idx="29851">
                  <c:v>1.1827900000000001E-2</c:v>
                </c:pt>
                <c:pt idx="29852">
                  <c:v>1.17929E-2</c:v>
                </c:pt>
                <c:pt idx="29853">
                  <c:v>1.17299E-2</c:v>
                </c:pt>
                <c:pt idx="29854">
                  <c:v>1.16387E-2</c:v>
                </c:pt>
                <c:pt idx="29855">
                  <c:v>1.1518799999999999E-2</c:v>
                </c:pt>
                <c:pt idx="29856">
                  <c:v>1.1369799999999999E-2</c:v>
                </c:pt>
                <c:pt idx="29857">
                  <c:v>1.1192000000000001E-2</c:v>
                </c:pt>
                <c:pt idx="29858">
                  <c:v>1.09858E-2</c:v>
                </c:pt>
                <c:pt idx="29859">
                  <c:v>1.07519E-2</c:v>
                </c:pt>
                <c:pt idx="29860">
                  <c:v>1.04911E-2</c:v>
                </c:pt>
                <c:pt idx="29861">
                  <c:v>1.0204599999999999E-2</c:v>
                </c:pt>
                <c:pt idx="29862" formatCode="0.00E+00">
                  <c:v>9.8933600000000003E-3</c:v>
                </c:pt>
                <c:pt idx="29863" formatCode="0.00E+00">
                  <c:v>9.5580100000000005E-3</c:v>
                </c:pt>
                <c:pt idx="29864" formatCode="0.00E+00">
                  <c:v>9.1989299999999993E-3</c:v>
                </c:pt>
                <c:pt idx="29865" formatCode="0.00E+00">
                  <c:v>8.8162999999999991E-3</c:v>
                </c:pt>
                <c:pt idx="29866" formatCode="0.00E+00">
                  <c:v>8.4103100000000007E-3</c:v>
                </c:pt>
                <c:pt idx="29867" formatCode="0.00E+00">
                  <c:v>7.9818200000000006E-3</c:v>
                </c:pt>
                <c:pt idx="29868" formatCode="0.00E+00">
                  <c:v>7.5320500000000002E-3</c:v>
                </c:pt>
                <c:pt idx="29869" formatCode="0.00E+00">
                  <c:v>7.0626500000000002E-3</c:v>
                </c:pt>
                <c:pt idx="29870" formatCode="0.00E+00">
                  <c:v>6.5751400000000002E-3</c:v>
                </c:pt>
                <c:pt idx="29871" formatCode="0.00E+00">
                  <c:v>6.0692100000000002E-3</c:v>
                </c:pt>
                <c:pt idx="29872" formatCode="0.00E+00">
                  <c:v>5.5435600000000003E-3</c:v>
                </c:pt>
                <c:pt idx="29873" formatCode="0.00E+00">
                  <c:v>4.9981599999999998E-3</c:v>
                </c:pt>
                <c:pt idx="29874" formatCode="0.00E+00">
                  <c:v>4.4341800000000002E-3</c:v>
                </c:pt>
                <c:pt idx="29875" formatCode="0.00E+00">
                  <c:v>3.8526900000000002E-3</c:v>
                </c:pt>
                <c:pt idx="29876" formatCode="0.00E+00">
                  <c:v>3.2547399999999999E-3</c:v>
                </c:pt>
                <c:pt idx="29877" formatCode="0.00E+00">
                  <c:v>2.64161E-3</c:v>
                </c:pt>
                <c:pt idx="29878" formatCode="0.00E+00">
                  <c:v>2.01446E-3</c:v>
                </c:pt>
                <c:pt idx="29879" formatCode="0.00E+00">
                  <c:v>1.3743099999999999E-3</c:v>
                </c:pt>
                <c:pt idx="29880" formatCode="0.00E+00">
                  <c:v>7.2232500000000001E-4</c:v>
                </c:pt>
                <c:pt idx="29881" formatCode="0.00E+00">
                  <c:v>5.9731999999999997E-5</c:v>
                </c:pt>
                <c:pt idx="29882" formatCode="0.00E+00">
                  <c:v>-6.12687E-4</c:v>
                </c:pt>
                <c:pt idx="29883" formatCode="0.00E+00">
                  <c:v>-1.29444E-3</c:v>
                </c:pt>
                <c:pt idx="29884" formatCode="0.00E+00">
                  <c:v>-1.9847599999999999E-3</c:v>
                </c:pt>
                <c:pt idx="29885" formatCode="0.00E+00">
                  <c:v>-2.68265E-3</c:v>
                </c:pt>
                <c:pt idx="29886" formatCode="0.00E+00">
                  <c:v>-3.3870699999999998E-3</c:v>
                </c:pt>
                <c:pt idx="29887" formatCode="0.00E+00">
                  <c:v>-4.09685E-3</c:v>
                </c:pt>
                <c:pt idx="29888" formatCode="0.00E+00">
                  <c:v>-4.8109199999999998E-3</c:v>
                </c:pt>
                <c:pt idx="29889" formatCode="0.00E+00">
                  <c:v>-5.5281999999999996E-3</c:v>
                </c:pt>
                <c:pt idx="29890" formatCode="0.00E+00">
                  <c:v>-6.2469700000000001E-3</c:v>
                </c:pt>
                <c:pt idx="29891" formatCode="0.00E+00">
                  <c:v>-6.9651299999999999E-3</c:v>
                </c:pt>
                <c:pt idx="29892" formatCode="0.00E+00">
                  <c:v>-7.6809199999999999E-3</c:v>
                </c:pt>
                <c:pt idx="29893" formatCode="0.00E+00">
                  <c:v>-8.3931200000000004E-3</c:v>
                </c:pt>
                <c:pt idx="29894" formatCode="0.00E+00">
                  <c:v>-9.1004499999999995E-3</c:v>
                </c:pt>
                <c:pt idx="29895" formatCode="0.00E+00">
                  <c:v>-9.8011599999999997E-3</c:v>
                </c:pt>
                <c:pt idx="29896">
                  <c:v>-1.04936E-2</c:v>
                </c:pt>
                <c:pt idx="29897">
                  <c:v>-1.11769E-2</c:v>
                </c:pt>
                <c:pt idx="29898">
                  <c:v>-1.18508E-2</c:v>
                </c:pt>
                <c:pt idx="29899">
                  <c:v>-1.2515099999999999E-2</c:v>
                </c:pt>
                <c:pt idx="29900">
                  <c:v>-1.31693E-2</c:v>
                </c:pt>
                <c:pt idx="29901">
                  <c:v>-1.38122E-2</c:v>
                </c:pt>
                <c:pt idx="29902">
                  <c:v>-1.44425E-2</c:v>
                </c:pt>
                <c:pt idx="29903">
                  <c:v>-1.50592E-2</c:v>
                </c:pt>
                <c:pt idx="29904">
                  <c:v>-1.5661700000000001E-2</c:v>
                </c:pt>
                <c:pt idx="29905">
                  <c:v>-1.6248800000000001E-2</c:v>
                </c:pt>
                <c:pt idx="29906">
                  <c:v>-1.6819199999999999E-2</c:v>
                </c:pt>
                <c:pt idx="29907">
                  <c:v>-1.7371899999999999E-2</c:v>
                </c:pt>
                <c:pt idx="29908">
                  <c:v>-1.79075E-2</c:v>
                </c:pt>
                <c:pt idx="29909">
                  <c:v>-1.8426000000000001E-2</c:v>
                </c:pt>
                <c:pt idx="29910">
                  <c:v>-1.8925999999999998E-2</c:v>
                </c:pt>
                <c:pt idx="29911">
                  <c:v>-1.9405499999999999E-2</c:v>
                </c:pt>
                <c:pt idx="29912">
                  <c:v>-1.9862999999999999E-2</c:v>
                </c:pt>
                <c:pt idx="29913">
                  <c:v>-2.0297599999999999E-2</c:v>
                </c:pt>
                <c:pt idx="29914">
                  <c:v>-2.0708600000000001E-2</c:v>
                </c:pt>
                <c:pt idx="29915">
                  <c:v>-2.1095699999999998E-2</c:v>
                </c:pt>
                <c:pt idx="29916">
                  <c:v>-2.1458399999999999E-2</c:v>
                </c:pt>
                <c:pt idx="29917">
                  <c:v>-2.1795999999999999E-2</c:v>
                </c:pt>
                <c:pt idx="29918">
                  <c:v>-2.2108300000000001E-2</c:v>
                </c:pt>
                <c:pt idx="29919">
                  <c:v>-2.2394799999999999E-2</c:v>
                </c:pt>
                <c:pt idx="29920">
                  <c:v>-2.26552E-2</c:v>
                </c:pt>
                <c:pt idx="29921">
                  <c:v>-2.2889099999999999E-2</c:v>
                </c:pt>
                <c:pt idx="29922">
                  <c:v>-2.3096499999999999E-2</c:v>
                </c:pt>
                <c:pt idx="29923">
                  <c:v>-2.3277200000000001E-2</c:v>
                </c:pt>
                <c:pt idx="29924">
                  <c:v>-2.3431199999999999E-2</c:v>
                </c:pt>
                <c:pt idx="29925">
                  <c:v>-2.35584E-2</c:v>
                </c:pt>
                <c:pt idx="29926">
                  <c:v>-2.36578E-2</c:v>
                </c:pt>
                <c:pt idx="29927">
                  <c:v>-2.3729400000000001E-2</c:v>
                </c:pt>
                <c:pt idx="29928">
                  <c:v>-2.37751E-2</c:v>
                </c:pt>
                <c:pt idx="29929">
                  <c:v>-2.3795299999999998E-2</c:v>
                </c:pt>
                <c:pt idx="29930">
                  <c:v>-2.3786700000000001E-2</c:v>
                </c:pt>
                <c:pt idx="29931">
                  <c:v>-2.3748700000000001E-2</c:v>
                </c:pt>
                <c:pt idx="29932">
                  <c:v>-2.36835E-2</c:v>
                </c:pt>
                <c:pt idx="29933">
                  <c:v>-2.3591500000000001E-2</c:v>
                </c:pt>
                <c:pt idx="29934">
                  <c:v>-2.34719E-2</c:v>
                </c:pt>
                <c:pt idx="29935">
                  <c:v>-2.3324500000000001E-2</c:v>
                </c:pt>
                <c:pt idx="29936">
                  <c:v>-2.3149699999999999E-2</c:v>
                </c:pt>
                <c:pt idx="29937">
                  <c:v>-2.2948199999999998E-2</c:v>
                </c:pt>
                <c:pt idx="29938">
                  <c:v>-2.2720899999999999E-2</c:v>
                </c:pt>
                <c:pt idx="29939">
                  <c:v>-2.2467999999999998E-2</c:v>
                </c:pt>
                <c:pt idx="29940">
                  <c:v>-2.2189E-2</c:v>
                </c:pt>
                <c:pt idx="29941">
                  <c:v>-2.1883799999999998E-2</c:v>
                </c:pt>
                <c:pt idx="29942">
                  <c:v>-2.15529E-2</c:v>
                </c:pt>
                <c:pt idx="29943">
                  <c:v>-2.1197400000000002E-2</c:v>
                </c:pt>
                <c:pt idx="29944">
                  <c:v>-2.08179E-2</c:v>
                </c:pt>
                <c:pt idx="29945">
                  <c:v>-2.0414600000000001E-2</c:v>
                </c:pt>
                <c:pt idx="29946">
                  <c:v>-1.9987100000000001E-2</c:v>
                </c:pt>
                <c:pt idx="29947">
                  <c:v>-1.9536100000000001E-2</c:v>
                </c:pt>
                <c:pt idx="29948">
                  <c:v>-1.90625E-2</c:v>
                </c:pt>
                <c:pt idx="29949">
                  <c:v>-1.85676E-2</c:v>
                </c:pt>
                <c:pt idx="29950">
                  <c:v>-1.8053E-2</c:v>
                </c:pt>
                <c:pt idx="29951">
                  <c:v>-1.7519799999999999E-2</c:v>
                </c:pt>
                <c:pt idx="29952">
                  <c:v>-1.6969499999999998E-2</c:v>
                </c:pt>
                <c:pt idx="29953">
                  <c:v>-1.6403500000000001E-2</c:v>
                </c:pt>
                <c:pt idx="29954">
                  <c:v>-1.58231E-2</c:v>
                </c:pt>
                <c:pt idx="29955">
                  <c:v>-1.52286E-2</c:v>
                </c:pt>
                <c:pt idx="29956">
                  <c:v>-1.46202E-2</c:v>
                </c:pt>
                <c:pt idx="29957">
                  <c:v>-1.3998399999999999E-2</c:v>
                </c:pt>
                <c:pt idx="29958">
                  <c:v>-1.3364300000000001E-2</c:v>
                </c:pt>
                <c:pt idx="29959">
                  <c:v>-1.27195E-2</c:v>
                </c:pt>
                <c:pt idx="29960">
                  <c:v>-1.2065599999999999E-2</c:v>
                </c:pt>
                <c:pt idx="29961">
                  <c:v>-1.14038E-2</c:v>
                </c:pt>
                <c:pt idx="29962">
                  <c:v>-1.0735E-2</c:v>
                </c:pt>
                <c:pt idx="29963">
                  <c:v>-1.0060299999999999E-2</c:v>
                </c:pt>
                <c:pt idx="29964" formatCode="0.00E+00">
                  <c:v>-9.3810200000000003E-3</c:v>
                </c:pt>
                <c:pt idx="29965" formatCode="0.00E+00">
                  <c:v>-8.6979299999999996E-3</c:v>
                </c:pt>
                <c:pt idx="29966" formatCode="0.00E+00">
                  <c:v>-8.0121399999999992E-3</c:v>
                </c:pt>
                <c:pt idx="29967" formatCode="0.00E+00">
                  <c:v>-7.3249099999999996E-3</c:v>
                </c:pt>
                <c:pt idx="29968" formatCode="0.00E+00">
                  <c:v>-6.6374600000000004E-3</c:v>
                </c:pt>
                <c:pt idx="29969" formatCode="0.00E+00">
                  <c:v>-5.9506999999999997E-3</c:v>
                </c:pt>
                <c:pt idx="29970" formatCode="0.00E+00">
                  <c:v>-5.2654900000000003E-3</c:v>
                </c:pt>
                <c:pt idx="29971" formatCode="0.00E+00">
                  <c:v>-4.5829199999999999E-3</c:v>
                </c:pt>
                <c:pt idx="29972" formatCode="0.00E+00">
                  <c:v>-3.9041100000000001E-3</c:v>
                </c:pt>
                <c:pt idx="29973" formatCode="0.00E+00">
                  <c:v>-3.2300699999999998E-3</c:v>
                </c:pt>
                <c:pt idx="29974" formatCode="0.00E+00">
                  <c:v>-2.5618500000000001E-3</c:v>
                </c:pt>
                <c:pt idx="29975" formatCode="0.00E+00">
                  <c:v>-1.9005999999999999E-3</c:v>
                </c:pt>
                <c:pt idx="29976" formatCode="0.00E+00">
                  <c:v>-1.2473E-3</c:v>
                </c:pt>
                <c:pt idx="29977" formatCode="0.00E+00">
                  <c:v>-6.0273E-4</c:v>
                </c:pt>
                <c:pt idx="29978" formatCode="0.00E+00">
                  <c:v>3.2030099999999997E-5</c:v>
                </c:pt>
                <c:pt idx="29979" formatCode="0.00E+00">
                  <c:v>6.5555500000000005E-4</c:v>
                </c:pt>
                <c:pt idx="29980" formatCode="0.00E+00">
                  <c:v>1.26688E-3</c:v>
                </c:pt>
                <c:pt idx="29981" formatCode="0.00E+00">
                  <c:v>1.8655900000000001E-3</c:v>
                </c:pt>
                <c:pt idx="29982" formatCode="0.00E+00">
                  <c:v>2.4510199999999999E-3</c:v>
                </c:pt>
                <c:pt idx="29983" formatCode="0.00E+00">
                  <c:v>3.0220199999999998E-3</c:v>
                </c:pt>
                <c:pt idx="29984" formatCode="0.00E+00">
                  <c:v>3.57771E-3</c:v>
                </c:pt>
                <c:pt idx="29985" formatCode="0.00E+00">
                  <c:v>4.1175600000000001E-3</c:v>
                </c:pt>
                <c:pt idx="29986" formatCode="0.00E+00">
                  <c:v>4.64059E-3</c:v>
                </c:pt>
                <c:pt idx="29987" formatCode="0.00E+00">
                  <c:v>5.1452599999999996E-3</c:v>
                </c:pt>
                <c:pt idx="29988" formatCode="0.00E+00">
                  <c:v>5.63023E-3</c:v>
                </c:pt>
                <c:pt idx="29989" formatCode="0.00E+00">
                  <c:v>6.0945000000000001E-3</c:v>
                </c:pt>
                <c:pt idx="29990" formatCode="0.00E+00">
                  <c:v>6.5373599999999999E-3</c:v>
                </c:pt>
                <c:pt idx="29991" formatCode="0.00E+00">
                  <c:v>6.9584800000000004E-3</c:v>
                </c:pt>
                <c:pt idx="29992" formatCode="0.00E+00">
                  <c:v>7.3577099999999999E-3</c:v>
                </c:pt>
                <c:pt idx="29993" formatCode="0.00E+00">
                  <c:v>7.7346300000000002E-3</c:v>
                </c:pt>
                <c:pt idx="29994" formatCode="0.00E+00">
                  <c:v>8.0885200000000001E-3</c:v>
                </c:pt>
                <c:pt idx="29995" formatCode="0.00E+00">
                  <c:v>8.4187299999999993E-3</c:v>
                </c:pt>
                <c:pt idx="29996" formatCode="0.00E+00">
                  <c:v>8.72472E-3</c:v>
                </c:pt>
                <c:pt idx="29997" formatCode="0.00E+00">
                  <c:v>9.0059700000000003E-3</c:v>
                </c:pt>
                <c:pt idx="29998" formatCode="0.00E+00">
                  <c:v>9.2622399999999997E-3</c:v>
                </c:pt>
                <c:pt idx="29999" formatCode="0.00E+00">
                  <c:v>9.4932599999999999E-3</c:v>
                </c:pt>
                <c:pt idx="30000" formatCode="0.00E+00">
                  <c:v>9.6986699999999995E-3</c:v>
                </c:pt>
                <c:pt idx="30001" formatCode="0.00E+00">
                  <c:v>9.8780099999999996E-3</c:v>
                </c:pt>
                <c:pt idx="30002">
                  <c:v>1.00304E-2</c:v>
                </c:pt>
                <c:pt idx="30003">
                  <c:v>1.0155000000000001E-2</c:v>
                </c:pt>
                <c:pt idx="30004">
                  <c:v>1.02519E-2</c:v>
                </c:pt>
                <c:pt idx="30005">
                  <c:v>1.0322100000000001E-2</c:v>
                </c:pt>
                <c:pt idx="30006">
                  <c:v>1.03669E-2</c:v>
                </c:pt>
                <c:pt idx="30007">
                  <c:v>1.03874E-2</c:v>
                </c:pt>
                <c:pt idx="30008">
                  <c:v>1.03835E-2</c:v>
                </c:pt>
                <c:pt idx="30009">
                  <c:v>1.03549E-2</c:v>
                </c:pt>
                <c:pt idx="30010">
                  <c:v>1.0301299999999999E-2</c:v>
                </c:pt>
                <c:pt idx="30011">
                  <c:v>1.02229E-2</c:v>
                </c:pt>
                <c:pt idx="30012">
                  <c:v>1.0119700000000001E-2</c:v>
                </c:pt>
                <c:pt idx="30013" formatCode="0.00E+00">
                  <c:v>9.9918200000000002E-3</c:v>
                </c:pt>
                <c:pt idx="30014" formatCode="0.00E+00">
                  <c:v>9.8397399999999996E-3</c:v>
                </c:pt>
                <c:pt idx="30015" formatCode="0.00E+00">
                  <c:v>9.6637700000000003E-3</c:v>
                </c:pt>
                <c:pt idx="30016" formatCode="0.00E+00">
                  <c:v>9.4641199999999995E-3</c:v>
                </c:pt>
                <c:pt idx="30017" formatCode="0.00E+00">
                  <c:v>9.2409799999999993E-3</c:v>
                </c:pt>
                <c:pt idx="30018" formatCode="0.00E+00">
                  <c:v>8.9944199999999995E-3</c:v>
                </c:pt>
                <c:pt idx="30019" formatCode="0.00E+00">
                  <c:v>8.7249200000000006E-3</c:v>
                </c:pt>
                <c:pt idx="30020" formatCode="0.00E+00">
                  <c:v>8.4335299999999998E-3</c:v>
                </c:pt>
                <c:pt idx="30021" formatCode="0.00E+00">
                  <c:v>8.1209200000000002E-3</c:v>
                </c:pt>
                <c:pt idx="30022" formatCode="0.00E+00">
                  <c:v>7.7872599999999998E-3</c:v>
                </c:pt>
                <c:pt idx="30023" formatCode="0.00E+00">
                  <c:v>7.43306E-3</c:v>
                </c:pt>
                <c:pt idx="30024" formatCode="0.00E+00">
                  <c:v>7.05918E-3</c:v>
                </c:pt>
                <c:pt idx="30025" formatCode="0.00E+00">
                  <c:v>6.6663399999999998E-3</c:v>
                </c:pt>
                <c:pt idx="30026" formatCode="0.00E+00">
                  <c:v>6.2550899999999996E-3</c:v>
                </c:pt>
                <c:pt idx="30027" formatCode="0.00E+00">
                  <c:v>5.8260400000000002E-3</c:v>
                </c:pt>
                <c:pt idx="30028" formatCode="0.00E+00">
                  <c:v>5.3797999999999997E-3</c:v>
                </c:pt>
                <c:pt idx="30029" formatCode="0.00E+00">
                  <c:v>4.9167999999999998E-3</c:v>
                </c:pt>
                <c:pt idx="30030" formatCode="0.00E+00">
                  <c:v>4.4377699999999997E-3</c:v>
                </c:pt>
                <c:pt idx="30031" formatCode="0.00E+00">
                  <c:v>3.9440600000000001E-3</c:v>
                </c:pt>
                <c:pt idx="30032" formatCode="0.00E+00">
                  <c:v>3.43714E-3</c:v>
                </c:pt>
                <c:pt idx="30033" formatCode="0.00E+00">
                  <c:v>2.9180399999999998E-3</c:v>
                </c:pt>
                <c:pt idx="30034" formatCode="0.00E+00">
                  <c:v>2.3878100000000002E-3</c:v>
                </c:pt>
                <c:pt idx="30035" formatCode="0.00E+00">
                  <c:v>1.8478800000000001E-3</c:v>
                </c:pt>
                <c:pt idx="30036" formatCode="0.00E+00">
                  <c:v>1.2993200000000001E-3</c:v>
                </c:pt>
                <c:pt idx="30037" formatCode="0.00E+00">
                  <c:v>7.4285599999999996E-4</c:v>
                </c:pt>
                <c:pt idx="30038" formatCode="0.00E+00">
                  <c:v>1.7937199999999999E-4</c:v>
                </c:pt>
                <c:pt idx="30039" formatCode="0.00E+00">
                  <c:v>-3.9042100000000001E-4</c:v>
                </c:pt>
                <c:pt idx="30040" formatCode="0.00E+00">
                  <c:v>-9.6616400000000004E-4</c:v>
                </c:pt>
                <c:pt idx="30041" formatCode="0.00E+00">
                  <c:v>-1.5472000000000001E-3</c:v>
                </c:pt>
                <c:pt idx="30042" formatCode="0.00E+00">
                  <c:v>-2.1325200000000002E-3</c:v>
                </c:pt>
                <c:pt idx="30043" formatCode="0.00E+00">
                  <c:v>-2.7209299999999999E-3</c:v>
                </c:pt>
                <c:pt idx="30044" formatCode="0.00E+00">
                  <c:v>-3.3107499999999999E-3</c:v>
                </c:pt>
                <c:pt idx="30045" formatCode="0.00E+00">
                  <c:v>-3.9002400000000001E-3</c:v>
                </c:pt>
                <c:pt idx="30046" formatCode="0.00E+00">
                  <c:v>-4.4884399999999998E-3</c:v>
                </c:pt>
                <c:pt idx="30047" formatCode="0.00E+00">
                  <c:v>-5.0746899999999998E-3</c:v>
                </c:pt>
                <c:pt idx="30048" formatCode="0.00E+00">
                  <c:v>-5.6581000000000001E-3</c:v>
                </c:pt>
                <c:pt idx="30049" formatCode="0.00E+00">
                  <c:v>-6.2378700000000004E-3</c:v>
                </c:pt>
                <c:pt idx="30050" formatCode="0.00E+00">
                  <c:v>-6.8135299999999999E-3</c:v>
                </c:pt>
                <c:pt idx="30051" formatCode="0.00E+00">
                  <c:v>-7.3846099999999998E-3</c:v>
                </c:pt>
                <c:pt idx="30052" formatCode="0.00E+00">
                  <c:v>-7.9501099999999998E-3</c:v>
                </c:pt>
                <c:pt idx="30053" formatCode="0.00E+00">
                  <c:v>-8.5083999999999993E-3</c:v>
                </c:pt>
                <c:pt idx="30054" formatCode="0.00E+00">
                  <c:v>-9.0578199999999994E-3</c:v>
                </c:pt>
                <c:pt idx="30055" formatCode="0.00E+00">
                  <c:v>-9.5971500000000005E-3</c:v>
                </c:pt>
                <c:pt idx="30056">
                  <c:v>-1.01254E-2</c:v>
                </c:pt>
                <c:pt idx="30057">
                  <c:v>-1.06415E-2</c:v>
                </c:pt>
                <c:pt idx="30058">
                  <c:v>-1.1145E-2</c:v>
                </c:pt>
                <c:pt idx="30059">
                  <c:v>-1.1635899999999999E-2</c:v>
                </c:pt>
                <c:pt idx="30060">
                  <c:v>-1.2114099999999999E-2</c:v>
                </c:pt>
                <c:pt idx="30061">
                  <c:v>-1.2577899999999999E-2</c:v>
                </c:pt>
                <c:pt idx="30062">
                  <c:v>-1.30264E-2</c:v>
                </c:pt>
                <c:pt idx="30063">
                  <c:v>-1.34596E-2</c:v>
                </c:pt>
                <c:pt idx="30064">
                  <c:v>-1.3877799999999999E-2</c:v>
                </c:pt>
                <c:pt idx="30065">
                  <c:v>-1.4280599999999999E-2</c:v>
                </c:pt>
                <c:pt idx="30066">
                  <c:v>-1.4667700000000001E-2</c:v>
                </c:pt>
                <c:pt idx="30067">
                  <c:v>-1.50391E-2</c:v>
                </c:pt>
                <c:pt idx="30068">
                  <c:v>-1.53948E-2</c:v>
                </c:pt>
                <c:pt idx="30069">
                  <c:v>-1.5734499999999998E-2</c:v>
                </c:pt>
                <c:pt idx="30070">
                  <c:v>-1.60579E-2</c:v>
                </c:pt>
                <c:pt idx="30071">
                  <c:v>-1.6364900000000002E-2</c:v>
                </c:pt>
                <c:pt idx="30072">
                  <c:v>-1.6655E-2</c:v>
                </c:pt>
                <c:pt idx="30073">
                  <c:v>-1.6928100000000001E-2</c:v>
                </c:pt>
                <c:pt idx="30074">
                  <c:v>-1.7184100000000001E-2</c:v>
                </c:pt>
                <c:pt idx="30075">
                  <c:v>-1.7422900000000002E-2</c:v>
                </c:pt>
                <c:pt idx="30076">
                  <c:v>-1.7644400000000001E-2</c:v>
                </c:pt>
                <c:pt idx="30077">
                  <c:v>-1.7849E-2</c:v>
                </c:pt>
                <c:pt idx="30078">
                  <c:v>-1.8036699999999999E-2</c:v>
                </c:pt>
                <c:pt idx="30079">
                  <c:v>-1.82071E-2</c:v>
                </c:pt>
                <c:pt idx="30080">
                  <c:v>-1.83597E-2</c:v>
                </c:pt>
                <c:pt idx="30081">
                  <c:v>-1.8494E-2</c:v>
                </c:pt>
                <c:pt idx="30082">
                  <c:v>-1.86102E-2</c:v>
                </c:pt>
                <c:pt idx="30083">
                  <c:v>-1.8708499999999999E-2</c:v>
                </c:pt>
                <c:pt idx="30084">
                  <c:v>-1.8788699999999998E-2</c:v>
                </c:pt>
                <c:pt idx="30085">
                  <c:v>-1.88503E-2</c:v>
                </c:pt>
                <c:pt idx="30086">
                  <c:v>-1.8892900000000001E-2</c:v>
                </c:pt>
                <c:pt idx="30087">
                  <c:v>-1.8916700000000002E-2</c:v>
                </c:pt>
                <c:pt idx="30088">
                  <c:v>-1.8922000000000001E-2</c:v>
                </c:pt>
                <c:pt idx="30089">
                  <c:v>-1.8909200000000001E-2</c:v>
                </c:pt>
                <c:pt idx="30090">
                  <c:v>-1.8878900000000001E-2</c:v>
                </c:pt>
                <c:pt idx="30091">
                  <c:v>-1.8831500000000001E-2</c:v>
                </c:pt>
                <c:pt idx="30092">
                  <c:v>-1.8767300000000001E-2</c:v>
                </c:pt>
                <c:pt idx="30093">
                  <c:v>-1.8686399999999999E-2</c:v>
                </c:pt>
                <c:pt idx="30094">
                  <c:v>-1.8589499999999998E-2</c:v>
                </c:pt>
                <c:pt idx="30095">
                  <c:v>-1.8477199999999999E-2</c:v>
                </c:pt>
                <c:pt idx="30096">
                  <c:v>-1.8350100000000001E-2</c:v>
                </c:pt>
                <c:pt idx="30097">
                  <c:v>-1.8208100000000001E-2</c:v>
                </c:pt>
                <c:pt idx="30098">
                  <c:v>-1.80511E-2</c:v>
                </c:pt>
                <c:pt idx="30099">
                  <c:v>-1.7879599999999999E-2</c:v>
                </c:pt>
                <c:pt idx="30100">
                  <c:v>-1.7694600000000001E-2</c:v>
                </c:pt>
                <c:pt idx="30101">
                  <c:v>-1.7496600000000001E-2</c:v>
                </c:pt>
                <c:pt idx="30102">
                  <c:v>-1.72853E-2</c:v>
                </c:pt>
                <c:pt idx="30103">
                  <c:v>-1.7060800000000001E-2</c:v>
                </c:pt>
                <c:pt idx="30104">
                  <c:v>-1.6823999999999999E-2</c:v>
                </c:pt>
                <c:pt idx="30105">
                  <c:v>-1.6576299999999999E-2</c:v>
                </c:pt>
                <c:pt idx="30106">
                  <c:v>-1.63185E-2</c:v>
                </c:pt>
                <c:pt idx="30107">
                  <c:v>-1.6051300000000001E-2</c:v>
                </c:pt>
                <c:pt idx="30108">
                  <c:v>-1.5775399999999998E-2</c:v>
                </c:pt>
                <c:pt idx="30109">
                  <c:v>-1.54918E-2</c:v>
                </c:pt>
                <c:pt idx="30110">
                  <c:v>-1.5201599999999999E-2</c:v>
                </c:pt>
                <c:pt idx="30111">
                  <c:v>-1.49052E-2</c:v>
                </c:pt>
                <c:pt idx="30112">
                  <c:v>-1.46038E-2</c:v>
                </c:pt>
                <c:pt idx="30113">
                  <c:v>-1.42992E-2</c:v>
                </c:pt>
                <c:pt idx="30114">
                  <c:v>-1.39933E-2</c:v>
                </c:pt>
                <c:pt idx="30115">
                  <c:v>-1.36867E-2</c:v>
                </c:pt>
                <c:pt idx="30116">
                  <c:v>-1.338E-2</c:v>
                </c:pt>
                <c:pt idx="30117">
                  <c:v>-1.3074000000000001E-2</c:v>
                </c:pt>
                <c:pt idx="30118">
                  <c:v>-1.27695E-2</c:v>
                </c:pt>
                <c:pt idx="30119">
                  <c:v>-1.2467300000000001E-2</c:v>
                </c:pt>
                <c:pt idx="30120">
                  <c:v>-1.2168399999999999E-2</c:v>
                </c:pt>
                <c:pt idx="30121">
                  <c:v>-1.18739E-2</c:v>
                </c:pt>
                <c:pt idx="30122">
                  <c:v>-1.15847E-2</c:v>
                </c:pt>
                <c:pt idx="30123">
                  <c:v>-1.13019E-2</c:v>
                </c:pt>
                <c:pt idx="30124">
                  <c:v>-1.10265E-2</c:v>
                </c:pt>
                <c:pt idx="30125">
                  <c:v>-1.07592E-2</c:v>
                </c:pt>
                <c:pt idx="30126">
                  <c:v>-1.05001E-2</c:v>
                </c:pt>
                <c:pt idx="30127">
                  <c:v>-1.02492E-2</c:v>
                </c:pt>
                <c:pt idx="30128">
                  <c:v>-1.0006900000000001E-2</c:v>
                </c:pt>
                <c:pt idx="30129" formatCode="0.00E+00">
                  <c:v>-9.7735800000000005E-3</c:v>
                </c:pt>
                <c:pt idx="30130" formatCode="0.00E+00">
                  <c:v>-9.5494499999999993E-3</c:v>
                </c:pt>
                <c:pt idx="30131" formatCode="0.00E+00">
                  <c:v>-9.3345800000000003E-3</c:v>
                </c:pt>
                <c:pt idx="30132" formatCode="0.00E+00">
                  <c:v>-9.1296799999999994E-3</c:v>
                </c:pt>
                <c:pt idx="30133" formatCode="0.00E+00">
                  <c:v>-8.9362E-3</c:v>
                </c:pt>
                <c:pt idx="30134" formatCode="0.00E+00">
                  <c:v>-8.7554E-3</c:v>
                </c:pt>
                <c:pt idx="30135" formatCode="0.00E+00">
                  <c:v>-8.5878399999999994E-3</c:v>
                </c:pt>
                <c:pt idx="30136" formatCode="0.00E+00">
                  <c:v>-8.4338399999999997E-3</c:v>
                </c:pt>
                <c:pt idx="30137" formatCode="0.00E+00">
                  <c:v>-8.2938899999999999E-3</c:v>
                </c:pt>
                <c:pt idx="30138" formatCode="0.00E+00">
                  <c:v>-8.1685600000000001E-3</c:v>
                </c:pt>
                <c:pt idx="30139" formatCode="0.00E+00">
                  <c:v>-8.0582299999999996E-3</c:v>
                </c:pt>
                <c:pt idx="30140" formatCode="0.00E+00">
                  <c:v>-7.9628800000000003E-3</c:v>
                </c:pt>
                <c:pt idx="30141" formatCode="0.00E+00">
                  <c:v>-7.8824499999999992E-3</c:v>
                </c:pt>
                <c:pt idx="30142" formatCode="0.00E+00">
                  <c:v>-7.8169999999999993E-3</c:v>
                </c:pt>
                <c:pt idx="30143" formatCode="0.00E+00">
                  <c:v>-7.7667600000000002E-3</c:v>
                </c:pt>
                <c:pt idx="30144" formatCode="0.00E+00">
                  <c:v>-7.7320100000000001E-3</c:v>
                </c:pt>
                <c:pt idx="30145" formatCode="0.00E+00">
                  <c:v>-7.7128800000000001E-3</c:v>
                </c:pt>
                <c:pt idx="30146" formatCode="0.00E+00">
                  <c:v>-7.70924E-3</c:v>
                </c:pt>
                <c:pt idx="30147" formatCode="0.00E+00">
                  <c:v>-7.7209000000000002E-3</c:v>
                </c:pt>
                <c:pt idx="30148" formatCode="0.00E+00">
                  <c:v>-7.7479000000000003E-3</c:v>
                </c:pt>
                <c:pt idx="30149" formatCode="0.00E+00">
                  <c:v>-7.7905500000000003E-3</c:v>
                </c:pt>
                <c:pt idx="30150" formatCode="0.00E+00">
                  <c:v>-7.8492700000000002E-3</c:v>
                </c:pt>
                <c:pt idx="30151" formatCode="0.00E+00">
                  <c:v>-7.9239400000000008E-3</c:v>
                </c:pt>
                <c:pt idx="30152" formatCode="0.00E+00">
                  <c:v>-8.0137100000000003E-3</c:v>
                </c:pt>
                <c:pt idx="30153" formatCode="0.00E+00">
                  <c:v>-8.1179600000000005E-3</c:v>
                </c:pt>
                <c:pt idx="30154" formatCode="0.00E+00">
                  <c:v>-8.23692E-3</c:v>
                </c:pt>
                <c:pt idx="30155" formatCode="0.00E+00">
                  <c:v>-8.3713099999999999E-3</c:v>
                </c:pt>
                <c:pt idx="30156" formatCode="0.00E+00">
                  <c:v>-8.52172E-3</c:v>
                </c:pt>
                <c:pt idx="30157" formatCode="0.00E+00">
                  <c:v>-8.6879999999999995E-3</c:v>
                </c:pt>
                <c:pt idx="30158" formatCode="0.00E+00">
                  <c:v>-8.8691800000000008E-3</c:v>
                </c:pt>
                <c:pt idx="30159" formatCode="0.00E+00">
                  <c:v>-9.0642399999999995E-3</c:v>
                </c:pt>
                <c:pt idx="30160" formatCode="0.00E+00">
                  <c:v>-9.2727699999999996E-3</c:v>
                </c:pt>
                <c:pt idx="30161" formatCode="0.00E+00">
                  <c:v>-9.4947E-3</c:v>
                </c:pt>
                <c:pt idx="30162" formatCode="0.00E+00">
                  <c:v>-9.7299599999999993E-3</c:v>
                </c:pt>
                <c:pt idx="30163" formatCode="0.00E+00">
                  <c:v>-9.9781799999999997E-3</c:v>
                </c:pt>
                <c:pt idx="30164">
                  <c:v>-1.02389E-2</c:v>
                </c:pt>
                <c:pt idx="30165">
                  <c:v>-1.0511700000000001E-2</c:v>
                </c:pt>
                <c:pt idx="30166">
                  <c:v>-1.0795900000000001E-2</c:v>
                </c:pt>
                <c:pt idx="30167">
                  <c:v>-1.1091E-2</c:v>
                </c:pt>
                <c:pt idx="30168">
                  <c:v>-1.13963E-2</c:v>
                </c:pt>
                <c:pt idx="30169">
                  <c:v>-1.17115E-2</c:v>
                </c:pt>
                <c:pt idx="30170">
                  <c:v>-1.20368E-2</c:v>
                </c:pt>
                <c:pt idx="30171">
                  <c:v>-1.2371999999999999E-2</c:v>
                </c:pt>
                <c:pt idx="30172">
                  <c:v>-1.27163E-2</c:v>
                </c:pt>
                <c:pt idx="30173">
                  <c:v>-1.3068400000000001E-2</c:v>
                </c:pt>
                <c:pt idx="30174">
                  <c:v>-1.3427100000000001E-2</c:v>
                </c:pt>
                <c:pt idx="30175">
                  <c:v>-1.3791400000000001E-2</c:v>
                </c:pt>
                <c:pt idx="30176">
                  <c:v>-1.4160799999999999E-2</c:v>
                </c:pt>
                <c:pt idx="30177">
                  <c:v>-1.45343E-2</c:v>
                </c:pt>
                <c:pt idx="30178">
                  <c:v>-1.4911000000000001E-2</c:v>
                </c:pt>
                <c:pt idx="30179">
                  <c:v>-1.52902E-2</c:v>
                </c:pt>
                <c:pt idx="30180">
                  <c:v>-1.5671299999999999E-2</c:v>
                </c:pt>
                <c:pt idx="30181">
                  <c:v>-1.6053999999999999E-2</c:v>
                </c:pt>
                <c:pt idx="30182">
                  <c:v>-1.6437799999999999E-2</c:v>
                </c:pt>
                <c:pt idx="30183">
                  <c:v>-1.6822299999999998E-2</c:v>
                </c:pt>
                <c:pt idx="30184">
                  <c:v>-1.7207199999999999E-2</c:v>
                </c:pt>
                <c:pt idx="30185">
                  <c:v>-1.7591800000000001E-2</c:v>
                </c:pt>
                <c:pt idx="30186">
                  <c:v>-1.7975000000000001E-2</c:v>
                </c:pt>
                <c:pt idx="30187">
                  <c:v>-1.83556E-2</c:v>
                </c:pt>
                <c:pt idx="30188">
                  <c:v>-1.87323E-2</c:v>
                </c:pt>
                <c:pt idx="30189">
                  <c:v>-1.9103800000000001E-2</c:v>
                </c:pt>
                <c:pt idx="30190">
                  <c:v>-1.9469400000000001E-2</c:v>
                </c:pt>
                <c:pt idx="30191">
                  <c:v>-1.9828800000000001E-2</c:v>
                </c:pt>
                <c:pt idx="30192">
                  <c:v>-2.0181999999999999E-2</c:v>
                </c:pt>
                <c:pt idx="30193">
                  <c:v>-2.05282E-2</c:v>
                </c:pt>
                <c:pt idx="30194">
                  <c:v>-2.08664E-2</c:v>
                </c:pt>
                <c:pt idx="30195">
                  <c:v>-2.11954E-2</c:v>
                </c:pt>
                <c:pt idx="30196">
                  <c:v>-2.1513600000000001E-2</c:v>
                </c:pt>
                <c:pt idx="30197">
                  <c:v>-2.18193E-2</c:v>
                </c:pt>
                <c:pt idx="30198">
                  <c:v>-2.2112E-2</c:v>
                </c:pt>
                <c:pt idx="30199">
                  <c:v>-2.23923E-2</c:v>
                </c:pt>
                <c:pt idx="30200">
                  <c:v>-2.2661299999999999E-2</c:v>
                </c:pt>
                <c:pt idx="30201">
                  <c:v>-2.29187E-2</c:v>
                </c:pt>
                <c:pt idx="30202">
                  <c:v>-2.3163799999999998E-2</c:v>
                </c:pt>
                <c:pt idx="30203">
                  <c:v>-2.3395099999999999E-2</c:v>
                </c:pt>
                <c:pt idx="30204">
                  <c:v>-2.36122E-2</c:v>
                </c:pt>
                <c:pt idx="30205">
                  <c:v>-2.38143E-2</c:v>
                </c:pt>
                <c:pt idx="30206">
                  <c:v>-2.4001000000000001E-2</c:v>
                </c:pt>
                <c:pt idx="30207">
                  <c:v>-2.4171700000000001E-2</c:v>
                </c:pt>
                <c:pt idx="30208">
                  <c:v>-2.43255E-2</c:v>
                </c:pt>
                <c:pt idx="30209">
                  <c:v>-2.4460900000000001E-2</c:v>
                </c:pt>
                <c:pt idx="30210">
                  <c:v>-2.4577000000000002E-2</c:v>
                </c:pt>
                <c:pt idx="30211">
                  <c:v>-2.46737E-2</c:v>
                </c:pt>
                <c:pt idx="30212">
                  <c:v>-2.47507E-2</c:v>
                </c:pt>
                <c:pt idx="30213">
                  <c:v>-2.48069E-2</c:v>
                </c:pt>
                <c:pt idx="30214">
                  <c:v>-2.4841800000000001E-2</c:v>
                </c:pt>
                <c:pt idx="30215">
                  <c:v>-2.48559E-2</c:v>
                </c:pt>
                <c:pt idx="30216">
                  <c:v>-2.4849599999999999E-2</c:v>
                </c:pt>
                <c:pt idx="30217">
                  <c:v>-2.4823100000000001E-2</c:v>
                </c:pt>
                <c:pt idx="30218">
                  <c:v>-2.47771E-2</c:v>
                </c:pt>
                <c:pt idx="30219">
                  <c:v>-2.4711400000000001E-2</c:v>
                </c:pt>
                <c:pt idx="30220">
                  <c:v>-2.4624400000000001E-2</c:v>
                </c:pt>
                <c:pt idx="30221">
                  <c:v>-2.4514999999999999E-2</c:v>
                </c:pt>
                <c:pt idx="30222">
                  <c:v>-2.4384300000000001E-2</c:v>
                </c:pt>
                <c:pt idx="30223">
                  <c:v>-2.4232900000000002E-2</c:v>
                </c:pt>
                <c:pt idx="30224">
                  <c:v>-2.4060999999999999E-2</c:v>
                </c:pt>
                <c:pt idx="30225">
                  <c:v>-2.3868799999999999E-2</c:v>
                </c:pt>
                <c:pt idx="30226">
                  <c:v>-2.36572E-2</c:v>
                </c:pt>
                <c:pt idx="30227">
                  <c:v>-2.3427799999999999E-2</c:v>
                </c:pt>
                <c:pt idx="30228">
                  <c:v>-2.3181799999999999E-2</c:v>
                </c:pt>
                <c:pt idx="30229">
                  <c:v>-2.2919999999999999E-2</c:v>
                </c:pt>
                <c:pt idx="30230">
                  <c:v>-2.2642599999999999E-2</c:v>
                </c:pt>
                <c:pt idx="30231">
                  <c:v>-2.23491E-2</c:v>
                </c:pt>
                <c:pt idx="30232">
                  <c:v>-2.2038700000000001E-2</c:v>
                </c:pt>
                <c:pt idx="30233">
                  <c:v>-2.1710400000000001E-2</c:v>
                </c:pt>
                <c:pt idx="30234">
                  <c:v>-2.13642E-2</c:v>
                </c:pt>
                <c:pt idx="30235">
                  <c:v>-2.1001300000000001E-2</c:v>
                </c:pt>
                <c:pt idx="30236">
                  <c:v>-2.0622999999999999E-2</c:v>
                </c:pt>
                <c:pt idx="30237">
                  <c:v>-2.02302E-2</c:v>
                </c:pt>
                <c:pt idx="30238">
                  <c:v>-1.9824000000000001E-2</c:v>
                </c:pt>
                <c:pt idx="30239">
                  <c:v>-1.9405599999999999E-2</c:v>
                </c:pt>
                <c:pt idx="30240">
                  <c:v>-1.8975599999999999E-2</c:v>
                </c:pt>
                <c:pt idx="30241">
                  <c:v>-1.8534999999999999E-2</c:v>
                </c:pt>
                <c:pt idx="30242">
                  <c:v>-1.8084900000000001E-2</c:v>
                </c:pt>
                <c:pt idx="30243">
                  <c:v>-1.7626099999999999E-2</c:v>
                </c:pt>
                <c:pt idx="30244">
                  <c:v>-1.7158900000000001E-2</c:v>
                </c:pt>
                <c:pt idx="30245">
                  <c:v>-1.6683199999999999E-2</c:v>
                </c:pt>
                <c:pt idx="30246">
                  <c:v>-1.61992E-2</c:v>
                </c:pt>
                <c:pt idx="30247">
                  <c:v>-1.5706700000000001E-2</c:v>
                </c:pt>
                <c:pt idx="30248">
                  <c:v>-1.52065E-2</c:v>
                </c:pt>
                <c:pt idx="30249">
                  <c:v>-1.4700700000000001E-2</c:v>
                </c:pt>
                <c:pt idx="30250">
                  <c:v>-1.4192099999999999E-2</c:v>
                </c:pt>
                <c:pt idx="30251">
                  <c:v>-1.36828E-2</c:v>
                </c:pt>
                <c:pt idx="30252">
                  <c:v>-1.31737E-2</c:v>
                </c:pt>
                <c:pt idx="30253">
                  <c:v>-1.26657E-2</c:v>
                </c:pt>
                <c:pt idx="30254">
                  <c:v>-1.21598E-2</c:v>
                </c:pt>
                <c:pt idx="30255">
                  <c:v>-1.16569E-2</c:v>
                </c:pt>
                <c:pt idx="30256">
                  <c:v>-1.1158E-2</c:v>
                </c:pt>
                <c:pt idx="30257">
                  <c:v>-1.0664399999999999E-2</c:v>
                </c:pt>
                <c:pt idx="30258">
                  <c:v>-1.0178E-2</c:v>
                </c:pt>
                <c:pt idx="30259" formatCode="0.00E+00">
                  <c:v>-9.6998799999999993E-3</c:v>
                </c:pt>
                <c:pt idx="30260" formatCode="0.00E+00">
                  <c:v>-9.22977E-3</c:v>
                </c:pt>
                <c:pt idx="30261" formatCode="0.00E+00">
                  <c:v>-8.7660299999999993E-3</c:v>
                </c:pt>
                <c:pt idx="30262" formatCode="0.00E+00">
                  <c:v>-8.3075300000000005E-3</c:v>
                </c:pt>
                <c:pt idx="30263" formatCode="0.00E+00">
                  <c:v>-7.8547200000000008E-3</c:v>
                </c:pt>
                <c:pt idx="30264" formatCode="0.00E+00">
                  <c:v>-7.4083500000000002E-3</c:v>
                </c:pt>
                <c:pt idx="30265" formatCode="0.00E+00">
                  <c:v>-6.9685900000000002E-3</c:v>
                </c:pt>
                <c:pt idx="30266" formatCode="0.00E+00">
                  <c:v>-6.5365900000000001E-3</c:v>
                </c:pt>
                <c:pt idx="30267" formatCode="0.00E+00">
                  <c:v>-6.1150500000000003E-3</c:v>
                </c:pt>
                <c:pt idx="30268" formatCode="0.00E+00">
                  <c:v>-5.7064799999999999E-3</c:v>
                </c:pt>
                <c:pt idx="30269" formatCode="0.00E+00">
                  <c:v>-5.3120199999999998E-3</c:v>
                </c:pt>
                <c:pt idx="30270" formatCode="0.00E+00">
                  <c:v>-4.9319200000000002E-3</c:v>
                </c:pt>
                <c:pt idx="30271" formatCode="0.00E+00">
                  <c:v>-4.5670399999999996E-3</c:v>
                </c:pt>
                <c:pt idx="30272" formatCode="0.00E+00">
                  <c:v>-4.2194099999999998E-3</c:v>
                </c:pt>
                <c:pt idx="30273" formatCode="0.00E+00">
                  <c:v>-3.8912700000000001E-3</c:v>
                </c:pt>
                <c:pt idx="30274" formatCode="0.00E+00">
                  <c:v>-3.5836599999999998E-3</c:v>
                </c:pt>
                <c:pt idx="30275" formatCode="0.00E+00">
                  <c:v>-3.2963200000000002E-3</c:v>
                </c:pt>
                <c:pt idx="30276" formatCode="0.00E+00">
                  <c:v>-3.0294200000000001E-3</c:v>
                </c:pt>
                <c:pt idx="30277" formatCode="0.00E+00">
                  <c:v>-2.7842399999999999E-3</c:v>
                </c:pt>
                <c:pt idx="30278" formatCode="0.00E+00">
                  <c:v>-2.5614700000000002E-3</c:v>
                </c:pt>
                <c:pt idx="30279" formatCode="0.00E+00">
                  <c:v>-2.3604099999999999E-3</c:v>
                </c:pt>
                <c:pt idx="30280" formatCode="0.00E+00">
                  <c:v>-2.1806799999999999E-3</c:v>
                </c:pt>
                <c:pt idx="30281" formatCode="0.00E+00">
                  <c:v>-2.0225400000000002E-3</c:v>
                </c:pt>
                <c:pt idx="30282" formatCode="0.00E+00">
                  <c:v>-1.8859199999999999E-3</c:v>
                </c:pt>
                <c:pt idx="30283" formatCode="0.00E+00">
                  <c:v>-1.7704699999999999E-3</c:v>
                </c:pt>
                <c:pt idx="30284" formatCode="0.00E+00">
                  <c:v>-1.67549E-3</c:v>
                </c:pt>
                <c:pt idx="30285" formatCode="0.00E+00">
                  <c:v>-1.6002200000000001E-3</c:v>
                </c:pt>
                <c:pt idx="30286" formatCode="0.00E+00">
                  <c:v>-1.5454900000000001E-3</c:v>
                </c:pt>
                <c:pt idx="30287" formatCode="0.00E+00">
                  <c:v>-1.51418E-3</c:v>
                </c:pt>
                <c:pt idx="30288" formatCode="0.00E+00">
                  <c:v>-1.50921E-3</c:v>
                </c:pt>
                <c:pt idx="30289" formatCode="0.00E+00">
                  <c:v>-1.53144E-3</c:v>
                </c:pt>
                <c:pt idx="30290" formatCode="0.00E+00">
                  <c:v>-1.58023E-3</c:v>
                </c:pt>
                <c:pt idx="30291" formatCode="0.00E+00">
                  <c:v>-1.6554600000000001E-3</c:v>
                </c:pt>
                <c:pt idx="30292" formatCode="0.00E+00">
                  <c:v>-1.7571799999999999E-3</c:v>
                </c:pt>
                <c:pt idx="30293" formatCode="0.00E+00">
                  <c:v>-1.88466E-3</c:v>
                </c:pt>
                <c:pt idx="30294" formatCode="0.00E+00">
                  <c:v>-2.03725E-3</c:v>
                </c:pt>
                <c:pt idx="30295" formatCode="0.00E+00">
                  <c:v>-2.2148599999999999E-3</c:v>
                </c:pt>
                <c:pt idx="30296" formatCode="0.00E+00">
                  <c:v>-2.4173200000000001E-3</c:v>
                </c:pt>
                <c:pt idx="30297" formatCode="0.00E+00">
                  <c:v>-2.64409E-3</c:v>
                </c:pt>
                <c:pt idx="30298" formatCode="0.00E+00">
                  <c:v>-2.8945099999999999E-3</c:v>
                </c:pt>
                <c:pt idx="30299" formatCode="0.00E+00">
                  <c:v>-3.16753E-3</c:v>
                </c:pt>
                <c:pt idx="30300" formatCode="0.00E+00">
                  <c:v>-3.4616199999999999E-3</c:v>
                </c:pt>
                <c:pt idx="30301" formatCode="0.00E+00">
                  <c:v>-3.77598E-3</c:v>
                </c:pt>
                <c:pt idx="30302" formatCode="0.00E+00">
                  <c:v>-4.11174E-3</c:v>
                </c:pt>
                <c:pt idx="30303" formatCode="0.00E+00">
                  <c:v>-4.4706199999999998E-3</c:v>
                </c:pt>
                <c:pt idx="30304" formatCode="0.00E+00">
                  <c:v>-4.8531599999999996E-3</c:v>
                </c:pt>
                <c:pt idx="30305" formatCode="0.00E+00">
                  <c:v>-5.25911E-3</c:v>
                </c:pt>
                <c:pt idx="30306" formatCode="0.00E+00">
                  <c:v>-5.6881299999999996E-3</c:v>
                </c:pt>
                <c:pt idx="30307" formatCode="0.00E+00">
                  <c:v>-6.1388500000000004E-3</c:v>
                </c:pt>
                <c:pt idx="30308" formatCode="0.00E+00">
                  <c:v>-6.6090699999999999E-3</c:v>
                </c:pt>
                <c:pt idx="30309" formatCode="0.00E+00">
                  <c:v>-7.0974300000000001E-3</c:v>
                </c:pt>
                <c:pt idx="30310" formatCode="0.00E+00">
                  <c:v>-7.6036699999999999E-3</c:v>
                </c:pt>
                <c:pt idx="30311" formatCode="0.00E+00">
                  <c:v>-8.1281099999999992E-3</c:v>
                </c:pt>
                <c:pt idx="30312" formatCode="0.00E+00">
                  <c:v>-8.6711600000000007E-3</c:v>
                </c:pt>
                <c:pt idx="30313" formatCode="0.00E+00">
                  <c:v>-9.2322299999999993E-3</c:v>
                </c:pt>
                <c:pt idx="30314" formatCode="0.00E+00">
                  <c:v>-9.8093399999999997E-3</c:v>
                </c:pt>
                <c:pt idx="30315">
                  <c:v>-1.04005E-2</c:v>
                </c:pt>
                <c:pt idx="30316">
                  <c:v>-1.1005300000000001E-2</c:v>
                </c:pt>
                <c:pt idx="30317">
                  <c:v>-1.1625099999999999E-2</c:v>
                </c:pt>
                <c:pt idx="30318">
                  <c:v>-1.2260800000000001E-2</c:v>
                </c:pt>
                <c:pt idx="30319">
                  <c:v>-1.29122E-2</c:v>
                </c:pt>
                <c:pt idx="30320">
                  <c:v>-1.35776E-2</c:v>
                </c:pt>
                <c:pt idx="30321">
                  <c:v>-1.4255E-2</c:v>
                </c:pt>
                <c:pt idx="30322">
                  <c:v>-1.49424E-2</c:v>
                </c:pt>
                <c:pt idx="30323">
                  <c:v>-1.5638200000000001E-2</c:v>
                </c:pt>
                <c:pt idx="30324">
                  <c:v>-1.63401E-2</c:v>
                </c:pt>
                <c:pt idx="30325">
                  <c:v>-1.7046700000000001E-2</c:v>
                </c:pt>
                <c:pt idx="30326">
                  <c:v>-1.7757599999999998E-2</c:v>
                </c:pt>
                <c:pt idx="30327">
                  <c:v>-1.8473400000000001E-2</c:v>
                </c:pt>
                <c:pt idx="30328">
                  <c:v>-1.9195500000000001E-2</c:v>
                </c:pt>
                <c:pt idx="30329">
                  <c:v>-1.99241E-2</c:v>
                </c:pt>
                <c:pt idx="30330">
                  <c:v>-2.0658300000000001E-2</c:v>
                </c:pt>
                <c:pt idx="30331">
                  <c:v>-2.1396399999999999E-2</c:v>
                </c:pt>
                <c:pt idx="30332">
                  <c:v>-2.2136699999999999E-2</c:v>
                </c:pt>
                <c:pt idx="30333">
                  <c:v>-2.2876899999999999E-2</c:v>
                </c:pt>
                <c:pt idx="30334">
                  <c:v>-2.3615199999999999E-2</c:v>
                </c:pt>
                <c:pt idx="30335">
                  <c:v>-2.4350900000000002E-2</c:v>
                </c:pt>
                <c:pt idx="30336">
                  <c:v>-2.50844E-2</c:v>
                </c:pt>
                <c:pt idx="30337">
                  <c:v>-2.5815500000000002E-2</c:v>
                </c:pt>
                <c:pt idx="30338">
                  <c:v>-2.6543199999999999E-2</c:v>
                </c:pt>
                <c:pt idx="30339">
                  <c:v>-2.72669E-2</c:v>
                </c:pt>
                <c:pt idx="30340">
                  <c:v>-2.7985699999999999E-2</c:v>
                </c:pt>
                <c:pt idx="30341">
                  <c:v>-2.8698399999999999E-2</c:v>
                </c:pt>
                <c:pt idx="30342">
                  <c:v>-2.9403599999999998E-2</c:v>
                </c:pt>
                <c:pt idx="30343">
                  <c:v>-3.0100100000000001E-2</c:v>
                </c:pt>
                <c:pt idx="30344">
                  <c:v>-3.07867E-2</c:v>
                </c:pt>
                <c:pt idx="30345">
                  <c:v>-3.1462400000000001E-2</c:v>
                </c:pt>
                <c:pt idx="30346">
                  <c:v>-3.2127099999999999E-2</c:v>
                </c:pt>
                <c:pt idx="30347">
                  <c:v>-3.2780400000000001E-2</c:v>
                </c:pt>
                <c:pt idx="30348">
                  <c:v>-3.34198E-2</c:v>
                </c:pt>
                <c:pt idx="30349">
                  <c:v>-3.4042000000000003E-2</c:v>
                </c:pt>
                <c:pt idx="30350">
                  <c:v>-3.46442E-2</c:v>
                </c:pt>
                <c:pt idx="30351">
                  <c:v>-3.5224800000000001E-2</c:v>
                </c:pt>
                <c:pt idx="30352">
                  <c:v>-3.5783700000000002E-2</c:v>
                </c:pt>
                <c:pt idx="30353">
                  <c:v>-3.6321199999999998E-2</c:v>
                </c:pt>
                <c:pt idx="30354">
                  <c:v>-3.68372E-2</c:v>
                </c:pt>
                <c:pt idx="30355">
                  <c:v>-3.7332400000000002E-2</c:v>
                </c:pt>
                <c:pt idx="30356">
                  <c:v>-3.78077E-2</c:v>
                </c:pt>
                <c:pt idx="30357">
                  <c:v>-3.8262999999999998E-2</c:v>
                </c:pt>
                <c:pt idx="30358">
                  <c:v>-3.8696899999999999E-2</c:v>
                </c:pt>
                <c:pt idx="30359">
                  <c:v>-3.9108299999999999E-2</c:v>
                </c:pt>
                <c:pt idx="30360">
                  <c:v>-3.9497999999999998E-2</c:v>
                </c:pt>
                <c:pt idx="30361">
                  <c:v>-3.9866400000000003E-2</c:v>
                </c:pt>
                <c:pt idx="30362">
                  <c:v>-4.02128E-2</c:v>
                </c:pt>
                <c:pt idx="30363">
                  <c:v>-4.0535599999999998E-2</c:v>
                </c:pt>
                <c:pt idx="30364">
                  <c:v>-4.0834500000000003E-2</c:v>
                </c:pt>
                <c:pt idx="30365">
                  <c:v>-4.1109300000000001E-2</c:v>
                </c:pt>
                <c:pt idx="30366">
                  <c:v>-4.13578E-2</c:v>
                </c:pt>
                <c:pt idx="30367">
                  <c:v>-4.1576500000000002E-2</c:v>
                </c:pt>
                <c:pt idx="30368">
                  <c:v>-4.1763500000000002E-2</c:v>
                </c:pt>
                <c:pt idx="30369">
                  <c:v>-4.1918999999999998E-2</c:v>
                </c:pt>
                <c:pt idx="30370">
                  <c:v>-4.2044199999999997E-2</c:v>
                </c:pt>
                <c:pt idx="30371">
                  <c:v>-4.2140499999999997E-2</c:v>
                </c:pt>
                <c:pt idx="30372">
                  <c:v>-4.2208700000000002E-2</c:v>
                </c:pt>
                <c:pt idx="30373">
                  <c:v>-4.2247899999999998E-2</c:v>
                </c:pt>
                <c:pt idx="30374">
                  <c:v>-4.2256799999999997E-2</c:v>
                </c:pt>
                <c:pt idx="30375">
                  <c:v>-4.2235500000000002E-2</c:v>
                </c:pt>
                <c:pt idx="30376">
                  <c:v>-4.2183600000000002E-2</c:v>
                </c:pt>
                <c:pt idx="30377">
                  <c:v>-4.2100100000000001E-2</c:v>
                </c:pt>
                <c:pt idx="30378">
                  <c:v>-4.1984199999999999E-2</c:v>
                </c:pt>
                <c:pt idx="30379">
                  <c:v>-4.1837699999999999E-2</c:v>
                </c:pt>
                <c:pt idx="30380">
                  <c:v>-4.1662499999999998E-2</c:v>
                </c:pt>
                <c:pt idx="30381">
                  <c:v>-4.1459599999999999E-2</c:v>
                </c:pt>
                <c:pt idx="30382">
                  <c:v>-4.1228899999999999E-2</c:v>
                </c:pt>
                <c:pt idx="30383">
                  <c:v>-4.0969699999999998E-2</c:v>
                </c:pt>
                <c:pt idx="30384">
                  <c:v>-4.0682200000000002E-2</c:v>
                </c:pt>
                <c:pt idx="30385">
                  <c:v>-4.0367599999999997E-2</c:v>
                </c:pt>
                <c:pt idx="30386">
                  <c:v>-4.00265E-2</c:v>
                </c:pt>
                <c:pt idx="30387">
                  <c:v>-3.9657999999999999E-2</c:v>
                </c:pt>
                <c:pt idx="30388">
                  <c:v>-3.9261499999999998E-2</c:v>
                </c:pt>
                <c:pt idx="30389">
                  <c:v>-3.8837200000000002E-2</c:v>
                </c:pt>
                <c:pt idx="30390">
                  <c:v>-3.8386200000000002E-2</c:v>
                </c:pt>
                <c:pt idx="30391">
                  <c:v>-3.7909499999999999E-2</c:v>
                </c:pt>
                <c:pt idx="30392">
                  <c:v>-3.7407900000000001E-2</c:v>
                </c:pt>
                <c:pt idx="30393">
                  <c:v>-3.6882199999999997E-2</c:v>
                </c:pt>
                <c:pt idx="30394">
                  <c:v>-3.6333200000000003E-2</c:v>
                </c:pt>
                <c:pt idx="30395">
                  <c:v>-3.5760399999999998E-2</c:v>
                </c:pt>
                <c:pt idx="30396">
                  <c:v>-3.51618E-2</c:v>
                </c:pt>
                <c:pt idx="30397">
                  <c:v>-3.4537199999999997E-2</c:v>
                </c:pt>
                <c:pt idx="30398">
                  <c:v>-3.3890000000000003E-2</c:v>
                </c:pt>
                <c:pt idx="30399">
                  <c:v>-3.32234E-2</c:v>
                </c:pt>
                <c:pt idx="30400">
                  <c:v>-3.2536900000000001E-2</c:v>
                </c:pt>
                <c:pt idx="30401">
                  <c:v>-3.18289E-2</c:v>
                </c:pt>
                <c:pt idx="30402">
                  <c:v>-3.1099600000000002E-2</c:v>
                </c:pt>
                <c:pt idx="30403">
                  <c:v>-3.0350499999999999E-2</c:v>
                </c:pt>
                <c:pt idx="30404">
                  <c:v>-2.9584200000000001E-2</c:v>
                </c:pt>
                <c:pt idx="30405">
                  <c:v>-2.88052E-2</c:v>
                </c:pt>
                <c:pt idx="30406">
                  <c:v>-2.8016900000000001E-2</c:v>
                </c:pt>
                <c:pt idx="30407">
                  <c:v>-2.7219699999999999E-2</c:v>
                </c:pt>
                <c:pt idx="30408">
                  <c:v>-2.6413200000000001E-2</c:v>
                </c:pt>
                <c:pt idx="30409">
                  <c:v>-2.5597600000000002E-2</c:v>
                </c:pt>
                <c:pt idx="30410">
                  <c:v>-2.4773400000000001E-2</c:v>
                </c:pt>
                <c:pt idx="30411">
                  <c:v>-2.3941E-2</c:v>
                </c:pt>
                <c:pt idx="30412">
                  <c:v>-2.31004E-2</c:v>
                </c:pt>
                <c:pt idx="30413">
                  <c:v>-2.22516E-2</c:v>
                </c:pt>
                <c:pt idx="30414">
                  <c:v>-2.1396700000000001E-2</c:v>
                </c:pt>
                <c:pt idx="30415">
                  <c:v>-2.05399E-2</c:v>
                </c:pt>
                <c:pt idx="30416">
                  <c:v>-1.9684900000000002E-2</c:v>
                </c:pt>
                <c:pt idx="30417">
                  <c:v>-1.8833699999999998E-2</c:v>
                </c:pt>
                <c:pt idx="30418">
                  <c:v>-1.7988000000000001E-2</c:v>
                </c:pt>
                <c:pt idx="30419">
                  <c:v>-1.7150800000000001E-2</c:v>
                </c:pt>
                <c:pt idx="30420">
                  <c:v>-1.6323600000000001E-2</c:v>
                </c:pt>
                <c:pt idx="30421">
                  <c:v>-1.55053E-2</c:v>
                </c:pt>
                <c:pt idx="30422">
                  <c:v>-1.46938E-2</c:v>
                </c:pt>
                <c:pt idx="30423">
                  <c:v>-1.38894E-2</c:v>
                </c:pt>
                <c:pt idx="30424">
                  <c:v>-1.3093E-2</c:v>
                </c:pt>
                <c:pt idx="30425">
                  <c:v>-1.23044E-2</c:v>
                </c:pt>
                <c:pt idx="30426">
                  <c:v>-1.15219E-2</c:v>
                </c:pt>
                <c:pt idx="30427">
                  <c:v>-1.0746199999999999E-2</c:v>
                </c:pt>
                <c:pt idx="30428" formatCode="0.00E+00">
                  <c:v>-9.9799099999999998E-3</c:v>
                </c:pt>
                <c:pt idx="30429" formatCode="0.00E+00">
                  <c:v>-9.2240199999999994E-3</c:v>
                </c:pt>
                <c:pt idx="30430" formatCode="0.00E+00">
                  <c:v>-8.4787999999999999E-3</c:v>
                </c:pt>
                <c:pt idx="30431" formatCode="0.00E+00">
                  <c:v>-7.7452700000000003E-3</c:v>
                </c:pt>
                <c:pt idx="30432" formatCode="0.00E+00">
                  <c:v>-7.0246299999999996E-3</c:v>
                </c:pt>
                <c:pt idx="30433" formatCode="0.00E+00">
                  <c:v>-6.3180199999999997E-3</c:v>
                </c:pt>
                <c:pt idx="30434" formatCode="0.00E+00">
                  <c:v>-5.6273900000000003E-3</c:v>
                </c:pt>
                <c:pt idx="30435" formatCode="0.00E+00">
                  <c:v>-4.9551500000000002E-3</c:v>
                </c:pt>
                <c:pt idx="30436" formatCode="0.00E+00">
                  <c:v>-4.3033100000000003E-3</c:v>
                </c:pt>
                <c:pt idx="30437" formatCode="0.00E+00">
                  <c:v>-3.6740000000000002E-3</c:v>
                </c:pt>
                <c:pt idx="30438" formatCode="0.00E+00">
                  <c:v>-3.0689599999999999E-3</c:v>
                </c:pt>
                <c:pt idx="30439" formatCode="0.00E+00">
                  <c:v>-2.4889500000000002E-3</c:v>
                </c:pt>
                <c:pt idx="30440" formatCode="0.00E+00">
                  <c:v>-1.9334E-3</c:v>
                </c:pt>
                <c:pt idx="30441" formatCode="0.00E+00">
                  <c:v>-1.4003500000000001E-3</c:v>
                </c:pt>
                <c:pt idx="30442" formatCode="0.00E+00">
                  <c:v>-8.8820399999999997E-4</c:v>
                </c:pt>
                <c:pt idx="30443" formatCode="0.00E+00">
                  <c:v>-3.97761E-4</c:v>
                </c:pt>
                <c:pt idx="30444" formatCode="0.00E+00">
                  <c:v>6.7766400000000002E-5</c:v>
                </c:pt>
                <c:pt idx="30445" formatCode="0.00E+00">
                  <c:v>5.0441099999999997E-4</c:v>
                </c:pt>
                <c:pt idx="30446" formatCode="0.00E+00">
                  <c:v>9.09373E-4</c:v>
                </c:pt>
                <c:pt idx="30447" formatCode="0.00E+00">
                  <c:v>1.2815400000000001E-3</c:v>
                </c:pt>
                <c:pt idx="30448" formatCode="0.00E+00">
                  <c:v>1.62075E-3</c:v>
                </c:pt>
                <c:pt idx="30449" formatCode="0.00E+00">
                  <c:v>1.9270800000000001E-3</c:v>
                </c:pt>
                <c:pt idx="30450" formatCode="0.00E+00">
                  <c:v>2.2010900000000002E-3</c:v>
                </c:pt>
                <c:pt idx="30451" formatCode="0.00E+00">
                  <c:v>2.4443199999999998E-3</c:v>
                </c:pt>
                <c:pt idx="30452" formatCode="0.00E+00">
                  <c:v>2.6584500000000001E-3</c:v>
                </c:pt>
                <c:pt idx="30453" formatCode="0.00E+00">
                  <c:v>2.8452999999999998E-3</c:v>
                </c:pt>
                <c:pt idx="30454" formatCode="0.00E+00">
                  <c:v>3.0076399999999998E-3</c:v>
                </c:pt>
                <c:pt idx="30455" formatCode="0.00E+00">
                  <c:v>3.1478399999999998E-3</c:v>
                </c:pt>
                <c:pt idx="30456" formatCode="0.00E+00">
                  <c:v>3.26633E-3</c:v>
                </c:pt>
                <c:pt idx="30457" formatCode="0.00E+00">
                  <c:v>3.3620199999999999E-3</c:v>
                </c:pt>
                <c:pt idx="30458" formatCode="0.00E+00">
                  <c:v>3.4318999999999999E-3</c:v>
                </c:pt>
                <c:pt idx="30459" formatCode="0.00E+00">
                  <c:v>3.4716299999999999E-3</c:v>
                </c:pt>
                <c:pt idx="30460" formatCode="0.00E+00">
                  <c:v>3.4792199999999999E-3</c:v>
                </c:pt>
                <c:pt idx="30461" formatCode="0.00E+00">
                  <c:v>3.4566699999999998E-3</c:v>
                </c:pt>
                <c:pt idx="30462" formatCode="0.00E+00">
                  <c:v>3.4077600000000001E-3</c:v>
                </c:pt>
                <c:pt idx="30463" formatCode="0.00E+00">
                  <c:v>3.33593E-3</c:v>
                </c:pt>
                <c:pt idx="30464" formatCode="0.00E+00">
                  <c:v>3.2435099999999998E-3</c:v>
                </c:pt>
                <c:pt idx="30465" formatCode="0.00E+00">
                  <c:v>3.1317599999999999E-3</c:v>
                </c:pt>
                <c:pt idx="30466" formatCode="0.00E+00">
                  <c:v>3.0014600000000001E-3</c:v>
                </c:pt>
                <c:pt idx="30467" formatCode="0.00E+00">
                  <c:v>2.8529599999999999E-3</c:v>
                </c:pt>
                <c:pt idx="30468" formatCode="0.00E+00">
                  <c:v>2.68652E-3</c:v>
                </c:pt>
                <c:pt idx="30469" formatCode="0.00E+00">
                  <c:v>2.5027399999999998E-3</c:v>
                </c:pt>
                <c:pt idx="30470" formatCode="0.00E+00">
                  <c:v>2.30225E-3</c:v>
                </c:pt>
                <c:pt idx="30471" formatCode="0.00E+00">
                  <c:v>2.0855499999999998E-3</c:v>
                </c:pt>
                <c:pt idx="30472" formatCode="0.00E+00">
                  <c:v>1.8530700000000001E-3</c:v>
                </c:pt>
                <c:pt idx="30473" formatCode="0.00E+00">
                  <c:v>1.6053E-3</c:v>
                </c:pt>
                <c:pt idx="30474" formatCode="0.00E+00">
                  <c:v>1.3422099999999999E-3</c:v>
                </c:pt>
                <c:pt idx="30475" formatCode="0.00E+00">
                  <c:v>1.0634900000000001E-3</c:v>
                </c:pt>
                <c:pt idx="30476" formatCode="0.00E+00">
                  <c:v>7.69982E-4</c:v>
                </c:pt>
                <c:pt idx="30477" formatCode="0.00E+00">
                  <c:v>4.6191199999999998E-4</c:v>
                </c:pt>
                <c:pt idx="30478" formatCode="0.00E+00">
                  <c:v>1.3738499999999999E-4</c:v>
                </c:pt>
                <c:pt idx="30479" formatCode="0.00E+00">
                  <c:v>-2.03916E-4</c:v>
                </c:pt>
                <c:pt idx="30480" formatCode="0.00E+00">
                  <c:v>-5.5984299999999997E-4</c:v>
                </c:pt>
                <c:pt idx="30481" formatCode="0.00E+00">
                  <c:v>-9.3034900000000002E-4</c:v>
                </c:pt>
                <c:pt idx="30482" formatCode="0.00E+00">
                  <c:v>-1.3174300000000001E-3</c:v>
                </c:pt>
                <c:pt idx="30483" formatCode="0.00E+00">
                  <c:v>-1.72E-3</c:v>
                </c:pt>
                <c:pt idx="30484" formatCode="0.00E+00">
                  <c:v>-2.1352799999999998E-3</c:v>
                </c:pt>
                <c:pt idx="30485" formatCode="0.00E+00">
                  <c:v>-2.5642199999999999E-3</c:v>
                </c:pt>
                <c:pt idx="30486" formatCode="0.00E+00">
                  <c:v>-3.0090099999999999E-3</c:v>
                </c:pt>
                <c:pt idx="30487" formatCode="0.00E+00">
                  <c:v>-3.4679799999999998E-3</c:v>
                </c:pt>
                <c:pt idx="30488" formatCode="0.00E+00">
                  <c:v>-3.9378700000000004E-3</c:v>
                </c:pt>
                <c:pt idx="30489" formatCode="0.00E+00">
                  <c:v>-4.4182800000000001E-3</c:v>
                </c:pt>
                <c:pt idx="30490" formatCode="0.00E+00">
                  <c:v>-4.9108499999999996E-3</c:v>
                </c:pt>
                <c:pt idx="30491" formatCode="0.00E+00">
                  <c:v>-5.4167E-3</c:v>
                </c:pt>
                <c:pt idx="30492" formatCode="0.00E+00">
                  <c:v>-5.9370999999999998E-3</c:v>
                </c:pt>
                <c:pt idx="30493" formatCode="0.00E+00">
                  <c:v>-6.4732000000000001E-3</c:v>
                </c:pt>
                <c:pt idx="30494" formatCode="0.00E+00">
                  <c:v>-7.0236600000000001E-3</c:v>
                </c:pt>
                <c:pt idx="30495" formatCode="0.00E+00">
                  <c:v>-7.5854499999999997E-3</c:v>
                </c:pt>
                <c:pt idx="30496" formatCode="0.00E+00">
                  <c:v>-8.1562600000000002E-3</c:v>
                </c:pt>
                <c:pt idx="30497" formatCode="0.00E+00">
                  <c:v>-8.7344699999999994E-3</c:v>
                </c:pt>
                <c:pt idx="30498" formatCode="0.00E+00">
                  <c:v>-9.3187800000000005E-3</c:v>
                </c:pt>
                <c:pt idx="30499" formatCode="0.00E+00">
                  <c:v>-9.9074999999999996E-3</c:v>
                </c:pt>
                <c:pt idx="30500">
                  <c:v>-1.0497899999999999E-2</c:v>
                </c:pt>
                <c:pt idx="30501">
                  <c:v>-1.10884E-2</c:v>
                </c:pt>
                <c:pt idx="30502">
                  <c:v>-1.1679999999999999E-2</c:v>
                </c:pt>
                <c:pt idx="30503">
                  <c:v>-1.2274E-2</c:v>
                </c:pt>
                <c:pt idx="30504">
                  <c:v>-1.28705E-2</c:v>
                </c:pt>
                <c:pt idx="30505">
                  <c:v>-1.34687E-2</c:v>
                </c:pt>
                <c:pt idx="30506">
                  <c:v>-1.4069099999999999E-2</c:v>
                </c:pt>
                <c:pt idx="30507">
                  <c:v>-1.4672899999999999E-2</c:v>
                </c:pt>
                <c:pt idx="30508">
                  <c:v>-1.5279600000000001E-2</c:v>
                </c:pt>
                <c:pt idx="30509">
                  <c:v>-1.58855E-2</c:v>
                </c:pt>
                <c:pt idx="30510">
                  <c:v>-1.6486899999999999E-2</c:v>
                </c:pt>
                <c:pt idx="30511">
                  <c:v>-1.7081699999999998E-2</c:v>
                </c:pt>
                <c:pt idx="30512">
                  <c:v>-1.7668400000000001E-2</c:v>
                </c:pt>
                <c:pt idx="30513">
                  <c:v>-1.8245600000000001E-2</c:v>
                </c:pt>
                <c:pt idx="30514">
                  <c:v>-1.8813E-2</c:v>
                </c:pt>
                <c:pt idx="30515">
                  <c:v>-1.93715E-2</c:v>
                </c:pt>
                <c:pt idx="30516">
                  <c:v>-1.99207E-2</c:v>
                </c:pt>
                <c:pt idx="30517">
                  <c:v>-2.0457900000000001E-2</c:v>
                </c:pt>
                <c:pt idx="30518">
                  <c:v>-2.0982299999999999E-2</c:v>
                </c:pt>
                <c:pt idx="30519">
                  <c:v>-2.14945E-2</c:v>
                </c:pt>
                <c:pt idx="30520">
                  <c:v>-2.19927E-2</c:v>
                </c:pt>
                <c:pt idx="30521">
                  <c:v>-2.2473799999999999E-2</c:v>
                </c:pt>
                <c:pt idx="30522">
                  <c:v>-2.2938199999999999E-2</c:v>
                </c:pt>
                <c:pt idx="30523">
                  <c:v>-2.3389299999999998E-2</c:v>
                </c:pt>
                <c:pt idx="30524">
                  <c:v>-2.38295E-2</c:v>
                </c:pt>
                <c:pt idx="30525">
                  <c:v>-2.42594E-2</c:v>
                </c:pt>
                <c:pt idx="30526">
                  <c:v>-2.46772E-2</c:v>
                </c:pt>
                <c:pt idx="30527">
                  <c:v>-2.5080999999999999E-2</c:v>
                </c:pt>
                <c:pt idx="30528">
                  <c:v>-2.5469599999999998E-2</c:v>
                </c:pt>
                <c:pt idx="30529">
                  <c:v>-2.58414E-2</c:v>
                </c:pt>
                <c:pt idx="30530">
                  <c:v>-2.6195300000000001E-2</c:v>
                </c:pt>
                <c:pt idx="30531">
                  <c:v>-2.6532E-2</c:v>
                </c:pt>
                <c:pt idx="30532">
                  <c:v>-2.6854900000000001E-2</c:v>
                </c:pt>
                <c:pt idx="30533">
                  <c:v>-2.7168000000000001E-2</c:v>
                </c:pt>
                <c:pt idx="30534">
                  <c:v>-2.7472900000000001E-2</c:v>
                </c:pt>
                <c:pt idx="30535">
                  <c:v>-2.77687E-2</c:v>
                </c:pt>
                <c:pt idx="30536">
                  <c:v>-2.8054599999999999E-2</c:v>
                </c:pt>
                <c:pt idx="30537">
                  <c:v>-2.8330899999999999E-2</c:v>
                </c:pt>
                <c:pt idx="30538">
                  <c:v>-2.8596799999999999E-2</c:v>
                </c:pt>
                <c:pt idx="30539">
                  <c:v>-2.88507E-2</c:v>
                </c:pt>
                <c:pt idx="30540">
                  <c:v>-2.9091200000000001E-2</c:v>
                </c:pt>
                <c:pt idx="30541">
                  <c:v>-2.9316499999999999E-2</c:v>
                </c:pt>
                <c:pt idx="30542">
                  <c:v>-2.9525699999999998E-2</c:v>
                </c:pt>
                <c:pt idx="30543">
                  <c:v>-2.9718899999999999E-2</c:v>
                </c:pt>
                <c:pt idx="30544">
                  <c:v>-2.9895600000000001E-2</c:v>
                </c:pt>
                <c:pt idx="30545">
                  <c:v>-3.00553E-2</c:v>
                </c:pt>
                <c:pt idx="30546">
                  <c:v>-3.0198599999999999E-2</c:v>
                </c:pt>
                <c:pt idx="30547">
                  <c:v>-3.0326499999999999E-2</c:v>
                </c:pt>
                <c:pt idx="30548">
                  <c:v>-3.0438699999999999E-2</c:v>
                </c:pt>
                <c:pt idx="30549">
                  <c:v>-3.0533999999999999E-2</c:v>
                </c:pt>
                <c:pt idx="30550">
                  <c:v>-3.0610999999999999E-2</c:v>
                </c:pt>
                <c:pt idx="30551">
                  <c:v>-3.0670200000000002E-2</c:v>
                </c:pt>
                <c:pt idx="30552">
                  <c:v>-3.0713500000000001E-2</c:v>
                </c:pt>
                <c:pt idx="30553">
                  <c:v>-3.0742499999999999E-2</c:v>
                </c:pt>
                <c:pt idx="30554">
                  <c:v>-3.0755999999999999E-2</c:v>
                </c:pt>
                <c:pt idx="30555">
                  <c:v>-3.0752999999999999E-2</c:v>
                </c:pt>
                <c:pt idx="30556">
                  <c:v>-3.07341E-2</c:v>
                </c:pt>
                <c:pt idx="30557">
                  <c:v>-3.0699799999999999E-2</c:v>
                </c:pt>
                <c:pt idx="30558">
                  <c:v>-3.0649699999999998E-2</c:v>
                </c:pt>
                <c:pt idx="30559">
                  <c:v>-3.0582499999999999E-2</c:v>
                </c:pt>
                <c:pt idx="30560">
                  <c:v>-3.04976E-2</c:v>
                </c:pt>
                <c:pt idx="30561">
                  <c:v>-3.03947E-2</c:v>
                </c:pt>
                <c:pt idx="30562">
                  <c:v>-3.0274200000000001E-2</c:v>
                </c:pt>
                <c:pt idx="30563">
                  <c:v>-3.0137299999999999E-2</c:v>
                </c:pt>
                <c:pt idx="30564">
                  <c:v>-2.9985100000000001E-2</c:v>
                </c:pt>
                <c:pt idx="30565">
                  <c:v>-2.98187E-2</c:v>
                </c:pt>
                <c:pt idx="30566">
                  <c:v>-2.96382E-2</c:v>
                </c:pt>
                <c:pt idx="30567">
                  <c:v>-2.9442800000000002E-2</c:v>
                </c:pt>
                <c:pt idx="30568">
                  <c:v>-2.9232899999999999E-2</c:v>
                </c:pt>
                <c:pt idx="30569">
                  <c:v>-2.9012E-2</c:v>
                </c:pt>
                <c:pt idx="30570">
                  <c:v>-2.87846E-2</c:v>
                </c:pt>
                <c:pt idx="30571">
                  <c:v>-2.8551699999999999E-2</c:v>
                </c:pt>
                <c:pt idx="30572">
                  <c:v>-2.83138E-2</c:v>
                </c:pt>
                <c:pt idx="30573">
                  <c:v>-2.8073399999999998E-2</c:v>
                </c:pt>
                <c:pt idx="30574">
                  <c:v>-2.7834299999999999E-2</c:v>
                </c:pt>
                <c:pt idx="30575">
                  <c:v>-2.75993E-2</c:v>
                </c:pt>
                <c:pt idx="30576">
                  <c:v>-2.73697E-2</c:v>
                </c:pt>
                <c:pt idx="30577">
                  <c:v>-2.7144600000000001E-2</c:v>
                </c:pt>
                <c:pt idx="30578">
                  <c:v>-2.6924099999999999E-2</c:v>
                </c:pt>
                <c:pt idx="30579">
                  <c:v>-2.6710600000000001E-2</c:v>
                </c:pt>
                <c:pt idx="30580">
                  <c:v>-2.6505899999999999E-2</c:v>
                </c:pt>
                <c:pt idx="30581">
                  <c:v>-2.6309099999999998E-2</c:v>
                </c:pt>
                <c:pt idx="30582">
                  <c:v>-2.6117499999999998E-2</c:v>
                </c:pt>
                <c:pt idx="30583">
                  <c:v>-2.5929600000000001E-2</c:v>
                </c:pt>
                <c:pt idx="30584">
                  <c:v>-2.5746499999999999E-2</c:v>
                </c:pt>
                <c:pt idx="30585">
                  <c:v>-2.5569399999999999E-2</c:v>
                </c:pt>
                <c:pt idx="30586">
                  <c:v>-2.5397699999999999E-2</c:v>
                </c:pt>
                <c:pt idx="30587">
                  <c:v>-2.5230300000000001E-2</c:v>
                </c:pt>
                <c:pt idx="30588">
                  <c:v>-2.5068400000000001E-2</c:v>
                </c:pt>
                <c:pt idx="30589">
                  <c:v>-2.4914800000000001E-2</c:v>
                </c:pt>
                <c:pt idx="30590">
                  <c:v>-2.4771899999999999E-2</c:v>
                </c:pt>
                <c:pt idx="30591">
                  <c:v>-2.4639399999999999E-2</c:v>
                </c:pt>
                <c:pt idx="30592">
                  <c:v>-2.4514999999999999E-2</c:v>
                </c:pt>
                <c:pt idx="30593">
                  <c:v>-2.43973E-2</c:v>
                </c:pt>
                <c:pt idx="30594">
                  <c:v>-2.4287199999999998E-2</c:v>
                </c:pt>
                <c:pt idx="30595">
                  <c:v>-2.4186800000000001E-2</c:v>
                </c:pt>
                <c:pt idx="30596">
                  <c:v>-2.4098100000000001E-2</c:v>
                </c:pt>
                <c:pt idx="30597">
                  <c:v>-2.4021500000000001E-2</c:v>
                </c:pt>
                <c:pt idx="30598">
                  <c:v>-2.3956600000000002E-2</c:v>
                </c:pt>
                <c:pt idx="30599">
                  <c:v>-2.3903000000000001E-2</c:v>
                </c:pt>
                <c:pt idx="30600">
                  <c:v>-2.3861400000000001E-2</c:v>
                </c:pt>
                <c:pt idx="30601">
                  <c:v>-2.3831999999999999E-2</c:v>
                </c:pt>
                <c:pt idx="30602">
                  <c:v>-2.38137E-2</c:v>
                </c:pt>
                <c:pt idx="30603">
                  <c:v>-2.38056E-2</c:v>
                </c:pt>
                <c:pt idx="30604">
                  <c:v>-2.3806500000000001E-2</c:v>
                </c:pt>
                <c:pt idx="30605">
                  <c:v>-2.3815599999999999E-2</c:v>
                </c:pt>
                <c:pt idx="30606">
                  <c:v>-2.3832699999999998E-2</c:v>
                </c:pt>
                <c:pt idx="30607">
                  <c:v>-2.38563E-2</c:v>
                </c:pt>
                <c:pt idx="30608">
                  <c:v>-2.3882400000000002E-2</c:v>
                </c:pt>
                <c:pt idx="30609">
                  <c:v>-2.3909699999999999E-2</c:v>
                </c:pt>
                <c:pt idx="30610">
                  <c:v>-2.39423E-2</c:v>
                </c:pt>
                <c:pt idx="30611">
                  <c:v>-2.3984800000000001E-2</c:v>
                </c:pt>
                <c:pt idx="30612">
                  <c:v>-2.4038799999999999E-2</c:v>
                </c:pt>
                <c:pt idx="30613">
                  <c:v>-2.41023E-2</c:v>
                </c:pt>
                <c:pt idx="30614">
                  <c:v>-2.41724E-2</c:v>
                </c:pt>
                <c:pt idx="30615">
                  <c:v>-2.42461E-2</c:v>
                </c:pt>
                <c:pt idx="30616">
                  <c:v>-2.4321099999999998E-2</c:v>
                </c:pt>
                <c:pt idx="30617">
                  <c:v>-2.4396999999999999E-2</c:v>
                </c:pt>
                <c:pt idx="30618">
                  <c:v>-2.4477200000000001E-2</c:v>
                </c:pt>
                <c:pt idx="30619">
                  <c:v>-2.4566500000000002E-2</c:v>
                </c:pt>
                <c:pt idx="30620">
                  <c:v>-2.4666899999999999E-2</c:v>
                </c:pt>
                <c:pt idx="30621">
                  <c:v>-2.4776599999999999E-2</c:v>
                </c:pt>
                <c:pt idx="30622">
                  <c:v>-2.4892899999999999E-2</c:v>
                </c:pt>
                <c:pt idx="30623">
                  <c:v>-2.5014499999999999E-2</c:v>
                </c:pt>
                <c:pt idx="30624">
                  <c:v>-2.51411E-2</c:v>
                </c:pt>
                <c:pt idx="30625">
                  <c:v>-2.5272099999999999E-2</c:v>
                </c:pt>
                <c:pt idx="30626">
                  <c:v>-2.54068E-2</c:v>
                </c:pt>
                <c:pt idx="30627">
                  <c:v>-2.5544000000000001E-2</c:v>
                </c:pt>
                <c:pt idx="30628">
                  <c:v>-2.5681200000000001E-2</c:v>
                </c:pt>
                <c:pt idx="30629">
                  <c:v>-2.5816800000000001E-2</c:v>
                </c:pt>
                <c:pt idx="30630">
                  <c:v>-2.5950399999999998E-2</c:v>
                </c:pt>
                <c:pt idx="30631">
                  <c:v>-2.6080900000000001E-2</c:v>
                </c:pt>
                <c:pt idx="30632">
                  <c:v>-2.6204700000000001E-2</c:v>
                </c:pt>
                <c:pt idx="30633">
                  <c:v>-2.6317900000000002E-2</c:v>
                </c:pt>
                <c:pt idx="30634">
                  <c:v>-2.64169E-2</c:v>
                </c:pt>
                <c:pt idx="30635">
                  <c:v>-2.6500599999999999E-2</c:v>
                </c:pt>
                <c:pt idx="30636">
                  <c:v>-2.6569300000000001E-2</c:v>
                </c:pt>
                <c:pt idx="30637">
                  <c:v>-2.66243E-2</c:v>
                </c:pt>
                <c:pt idx="30638">
                  <c:v>-2.6667799999999998E-2</c:v>
                </c:pt>
                <c:pt idx="30639">
                  <c:v>-2.6702400000000001E-2</c:v>
                </c:pt>
                <c:pt idx="30640">
                  <c:v>-2.6729099999999999E-2</c:v>
                </c:pt>
                <c:pt idx="30641">
                  <c:v>-2.6747900000000002E-2</c:v>
                </c:pt>
                <c:pt idx="30642">
                  <c:v>-2.6758199999999999E-2</c:v>
                </c:pt>
                <c:pt idx="30643">
                  <c:v>-2.6759100000000001E-2</c:v>
                </c:pt>
                <c:pt idx="30644">
                  <c:v>-2.6748899999999999E-2</c:v>
                </c:pt>
                <c:pt idx="30645">
                  <c:v>-2.67266E-2</c:v>
                </c:pt>
                <c:pt idx="30646">
                  <c:v>-2.66926E-2</c:v>
                </c:pt>
                <c:pt idx="30647">
                  <c:v>-2.6647400000000002E-2</c:v>
                </c:pt>
                <c:pt idx="30648">
                  <c:v>-2.6590099999999998E-2</c:v>
                </c:pt>
                <c:pt idx="30649">
                  <c:v>-2.6518199999999999E-2</c:v>
                </c:pt>
                <c:pt idx="30650">
                  <c:v>-2.64286E-2</c:v>
                </c:pt>
                <c:pt idx="30651">
                  <c:v>-2.6318899999999999E-2</c:v>
                </c:pt>
                <c:pt idx="30652">
                  <c:v>-2.6187100000000001E-2</c:v>
                </c:pt>
                <c:pt idx="30653">
                  <c:v>-2.6031100000000001E-2</c:v>
                </c:pt>
                <c:pt idx="30654">
                  <c:v>-2.5850000000000001E-2</c:v>
                </c:pt>
                <c:pt idx="30655">
                  <c:v>-2.5645399999999999E-2</c:v>
                </c:pt>
                <c:pt idx="30656">
                  <c:v>-2.5419799999999999E-2</c:v>
                </c:pt>
                <c:pt idx="30657">
                  <c:v>-2.5175300000000001E-2</c:v>
                </c:pt>
                <c:pt idx="30658">
                  <c:v>-2.49126E-2</c:v>
                </c:pt>
                <c:pt idx="30659">
                  <c:v>-2.4632000000000001E-2</c:v>
                </c:pt>
                <c:pt idx="30660">
                  <c:v>-2.4334499999999998E-2</c:v>
                </c:pt>
                <c:pt idx="30661">
                  <c:v>-2.4022399999999999E-2</c:v>
                </c:pt>
                <c:pt idx="30662">
                  <c:v>-2.36986E-2</c:v>
                </c:pt>
                <c:pt idx="30663">
                  <c:v>-2.3364699999999999E-2</c:v>
                </c:pt>
                <c:pt idx="30664">
                  <c:v>-2.3019999999999999E-2</c:v>
                </c:pt>
                <c:pt idx="30665">
                  <c:v>-2.2662100000000001E-2</c:v>
                </c:pt>
                <c:pt idx="30666">
                  <c:v>-2.22896E-2</c:v>
                </c:pt>
                <c:pt idx="30667">
                  <c:v>-2.19039E-2</c:v>
                </c:pt>
                <c:pt idx="30668">
                  <c:v>-2.15062E-2</c:v>
                </c:pt>
                <c:pt idx="30669">
                  <c:v>-2.1096E-2</c:v>
                </c:pt>
                <c:pt idx="30670">
                  <c:v>-2.0671700000000001E-2</c:v>
                </c:pt>
                <c:pt idx="30671">
                  <c:v>-2.0233600000000001E-2</c:v>
                </c:pt>
                <c:pt idx="30672">
                  <c:v>-1.97834E-2</c:v>
                </c:pt>
                <c:pt idx="30673">
                  <c:v>-1.9322200000000001E-2</c:v>
                </c:pt>
                <c:pt idx="30674">
                  <c:v>-1.8851E-2</c:v>
                </c:pt>
                <c:pt idx="30675">
                  <c:v>-1.83713E-2</c:v>
                </c:pt>
                <c:pt idx="30676">
                  <c:v>-1.7885100000000001E-2</c:v>
                </c:pt>
                <c:pt idx="30677">
                  <c:v>-1.73951E-2</c:v>
                </c:pt>
                <c:pt idx="30678">
                  <c:v>-1.6903399999999999E-2</c:v>
                </c:pt>
                <c:pt idx="30679">
                  <c:v>-1.6408599999999999E-2</c:v>
                </c:pt>
                <c:pt idx="30680">
                  <c:v>-1.59066E-2</c:v>
                </c:pt>
                <c:pt idx="30681">
                  <c:v>-1.5395799999999999E-2</c:v>
                </c:pt>
                <c:pt idx="30682">
                  <c:v>-1.4878199999999999E-2</c:v>
                </c:pt>
                <c:pt idx="30683">
                  <c:v>-1.4356300000000001E-2</c:v>
                </c:pt>
                <c:pt idx="30684">
                  <c:v>-1.38315E-2</c:v>
                </c:pt>
                <c:pt idx="30685">
                  <c:v>-1.33046E-2</c:v>
                </c:pt>
                <c:pt idx="30686">
                  <c:v>-1.27758E-2</c:v>
                </c:pt>
                <c:pt idx="30687">
                  <c:v>-1.22451E-2</c:v>
                </c:pt>
                <c:pt idx="30688">
                  <c:v>-1.1713400000000001E-2</c:v>
                </c:pt>
                <c:pt idx="30689">
                  <c:v>-1.11802E-2</c:v>
                </c:pt>
                <c:pt idx="30690">
                  <c:v>-1.0645699999999999E-2</c:v>
                </c:pt>
                <c:pt idx="30691">
                  <c:v>-1.0112100000000001E-2</c:v>
                </c:pt>
                <c:pt idx="30692" formatCode="0.00E+00">
                  <c:v>-9.5810400000000007E-3</c:v>
                </c:pt>
                <c:pt idx="30693" formatCode="0.00E+00">
                  <c:v>-9.0509600000000003E-3</c:v>
                </c:pt>
                <c:pt idx="30694" formatCode="0.00E+00">
                  <c:v>-8.5193400000000002E-3</c:v>
                </c:pt>
                <c:pt idx="30695" formatCode="0.00E+00">
                  <c:v>-7.9850300000000006E-3</c:v>
                </c:pt>
                <c:pt idx="30696" formatCode="0.00E+00">
                  <c:v>-7.4486600000000002E-3</c:v>
                </c:pt>
                <c:pt idx="30697" formatCode="0.00E+00">
                  <c:v>-6.9127600000000004E-3</c:v>
                </c:pt>
                <c:pt idx="30698" formatCode="0.00E+00">
                  <c:v>-6.3819300000000001E-3</c:v>
                </c:pt>
                <c:pt idx="30699" formatCode="0.00E+00">
                  <c:v>-5.86039E-3</c:v>
                </c:pt>
                <c:pt idx="30700" formatCode="0.00E+00">
                  <c:v>-5.34966E-3</c:v>
                </c:pt>
                <c:pt idx="30701" formatCode="0.00E+00">
                  <c:v>-4.8500699999999997E-3</c:v>
                </c:pt>
                <c:pt idx="30702" formatCode="0.00E+00">
                  <c:v>-4.3611300000000004E-3</c:v>
                </c:pt>
                <c:pt idx="30703" formatCode="0.00E+00">
                  <c:v>-3.88025E-3</c:v>
                </c:pt>
                <c:pt idx="30704" formatCode="0.00E+00">
                  <c:v>-3.4052399999999999E-3</c:v>
                </c:pt>
                <c:pt idx="30705" formatCode="0.00E+00">
                  <c:v>-2.9387699999999998E-3</c:v>
                </c:pt>
                <c:pt idx="30706" formatCode="0.00E+00">
                  <c:v>-2.4875600000000002E-3</c:v>
                </c:pt>
                <c:pt idx="30707" formatCode="0.00E+00">
                  <c:v>-2.0557700000000002E-3</c:v>
                </c:pt>
                <c:pt idx="30708" formatCode="0.00E+00">
                  <c:v>-1.6418699999999999E-3</c:v>
                </c:pt>
                <c:pt idx="30709" formatCode="0.00E+00">
                  <c:v>-1.24296E-3</c:v>
                </c:pt>
                <c:pt idx="30710" formatCode="0.00E+00">
                  <c:v>-8.5788599999999998E-4</c:v>
                </c:pt>
                <c:pt idx="30711" formatCode="0.00E+00">
                  <c:v>-4.8582999999999997E-4</c:v>
                </c:pt>
                <c:pt idx="30712" formatCode="0.00E+00">
                  <c:v>-1.2559E-4</c:v>
                </c:pt>
                <c:pt idx="30713" formatCode="0.00E+00">
                  <c:v>2.2323199999999999E-4</c:v>
                </c:pt>
                <c:pt idx="30714" formatCode="0.00E+00">
                  <c:v>5.6006100000000004E-4</c:v>
                </c:pt>
                <c:pt idx="30715" formatCode="0.00E+00">
                  <c:v>8.8427999999999998E-4</c:v>
                </c:pt>
                <c:pt idx="30716" formatCode="0.00E+00">
                  <c:v>1.19655E-3</c:v>
                </c:pt>
                <c:pt idx="30717" formatCode="0.00E+00">
                  <c:v>1.4989700000000001E-3</c:v>
                </c:pt>
                <c:pt idx="30718" formatCode="0.00E+00">
                  <c:v>1.7948700000000001E-3</c:v>
                </c:pt>
                <c:pt idx="30719" formatCode="0.00E+00">
                  <c:v>2.0913199999999998E-3</c:v>
                </c:pt>
                <c:pt idx="30720" formatCode="0.00E+00">
                  <c:v>2.3947999999999999E-3</c:v>
                </c:pt>
                <c:pt idx="30721" formatCode="0.00E+00">
                  <c:v>2.7026200000000002E-3</c:v>
                </c:pt>
                <c:pt idx="30722" formatCode="0.00E+00">
                  <c:v>3.0072100000000002E-3</c:v>
                </c:pt>
                <c:pt idx="30723" formatCode="0.00E+00">
                  <c:v>3.3048800000000001E-3</c:v>
                </c:pt>
                <c:pt idx="30724" formatCode="0.00E+00">
                  <c:v>3.59451E-3</c:v>
                </c:pt>
                <c:pt idx="30725" formatCode="0.00E+00">
                  <c:v>3.87332E-3</c:v>
                </c:pt>
                <c:pt idx="30726" formatCode="0.00E+00">
                  <c:v>4.1383499999999998E-3</c:v>
                </c:pt>
                <c:pt idx="30727" formatCode="0.00E+00">
                  <c:v>4.3889999999999997E-3</c:v>
                </c:pt>
                <c:pt idx="30728" formatCode="0.00E+00">
                  <c:v>4.62554E-3</c:v>
                </c:pt>
                <c:pt idx="30729" formatCode="0.00E+00">
                  <c:v>4.8472899999999998E-3</c:v>
                </c:pt>
                <c:pt idx="30730" formatCode="0.00E+00">
                  <c:v>5.0532600000000004E-3</c:v>
                </c:pt>
                <c:pt idx="30731" formatCode="0.00E+00">
                  <c:v>5.2435399999999997E-3</c:v>
                </c:pt>
                <c:pt idx="30732" formatCode="0.00E+00">
                  <c:v>5.4182600000000003E-3</c:v>
                </c:pt>
                <c:pt idx="30733" formatCode="0.00E+00">
                  <c:v>5.5756299999999998E-3</c:v>
                </c:pt>
                <c:pt idx="30734" formatCode="0.00E+00">
                  <c:v>5.7124200000000002E-3</c:v>
                </c:pt>
                <c:pt idx="30735" formatCode="0.00E+00">
                  <c:v>5.8262899999999996E-3</c:v>
                </c:pt>
                <c:pt idx="30736" formatCode="0.00E+00">
                  <c:v>5.9176100000000002E-3</c:v>
                </c:pt>
                <c:pt idx="30737" formatCode="0.00E+00">
                  <c:v>5.9887600000000001E-3</c:v>
                </c:pt>
                <c:pt idx="30738" formatCode="0.00E+00">
                  <c:v>6.0413899999999998E-3</c:v>
                </c:pt>
                <c:pt idx="30739" formatCode="0.00E+00">
                  <c:v>6.0759300000000002E-3</c:v>
                </c:pt>
                <c:pt idx="30740" formatCode="0.00E+00">
                  <c:v>6.0930999999999997E-3</c:v>
                </c:pt>
                <c:pt idx="30741" formatCode="0.00E+00">
                  <c:v>6.0942899999999996E-3</c:v>
                </c:pt>
                <c:pt idx="30742" formatCode="0.00E+00">
                  <c:v>6.0800000000000003E-3</c:v>
                </c:pt>
                <c:pt idx="30743" formatCode="0.00E+00">
                  <c:v>6.0488900000000003E-3</c:v>
                </c:pt>
                <c:pt idx="30744" formatCode="0.00E+00">
                  <c:v>5.9992300000000004E-3</c:v>
                </c:pt>
                <c:pt idx="30745" formatCode="0.00E+00">
                  <c:v>5.93036E-3</c:v>
                </c:pt>
                <c:pt idx="30746" formatCode="0.00E+00">
                  <c:v>5.8420800000000004E-3</c:v>
                </c:pt>
                <c:pt idx="30747" formatCode="0.00E+00">
                  <c:v>5.7334700000000001E-3</c:v>
                </c:pt>
                <c:pt idx="30748" formatCode="0.00E+00">
                  <c:v>5.6037999999999999E-3</c:v>
                </c:pt>
                <c:pt idx="30749" formatCode="0.00E+00">
                  <c:v>5.4528700000000003E-3</c:v>
                </c:pt>
                <c:pt idx="30750" formatCode="0.00E+00">
                  <c:v>5.2799400000000003E-3</c:v>
                </c:pt>
                <c:pt idx="30751" formatCode="0.00E+00">
                  <c:v>5.0842999999999999E-3</c:v>
                </c:pt>
                <c:pt idx="30752" formatCode="0.00E+00">
                  <c:v>4.8661499999999996E-3</c:v>
                </c:pt>
                <c:pt idx="30753" formatCode="0.00E+00">
                  <c:v>4.6260099999999998E-3</c:v>
                </c:pt>
                <c:pt idx="30754" formatCode="0.00E+00">
                  <c:v>4.3633500000000002E-3</c:v>
                </c:pt>
                <c:pt idx="30755" formatCode="0.00E+00">
                  <c:v>4.0766099999999996E-3</c:v>
                </c:pt>
                <c:pt idx="30756" formatCode="0.00E+00">
                  <c:v>3.76466E-3</c:v>
                </c:pt>
                <c:pt idx="30757" formatCode="0.00E+00">
                  <c:v>3.4276699999999998E-3</c:v>
                </c:pt>
                <c:pt idx="30758" formatCode="0.00E+00">
                  <c:v>3.0660399999999999E-3</c:v>
                </c:pt>
                <c:pt idx="30759" formatCode="0.00E+00">
                  <c:v>2.67943E-3</c:v>
                </c:pt>
                <c:pt idx="30760" formatCode="0.00E+00">
                  <c:v>2.2678099999999999E-3</c:v>
                </c:pt>
                <c:pt idx="30761" formatCode="0.00E+00">
                  <c:v>1.8324599999999999E-3</c:v>
                </c:pt>
                <c:pt idx="30762" formatCode="0.00E+00">
                  <c:v>1.37469E-3</c:v>
                </c:pt>
                <c:pt idx="30763" formatCode="0.00E+00">
                  <c:v>8.9475899999999996E-4</c:v>
                </c:pt>
                <c:pt idx="30764" formatCode="0.00E+00">
                  <c:v>3.9212699999999998E-4</c:v>
                </c:pt>
                <c:pt idx="30765" formatCode="0.00E+00">
                  <c:v>-1.35019E-4</c:v>
                </c:pt>
                <c:pt idx="30766" formatCode="0.00E+00">
                  <c:v>-6.8806800000000001E-4</c:v>
                </c:pt>
                <c:pt idx="30767" formatCode="0.00E+00">
                  <c:v>-1.2651800000000001E-3</c:v>
                </c:pt>
                <c:pt idx="30768" formatCode="0.00E+00">
                  <c:v>-1.8632200000000001E-3</c:v>
                </c:pt>
                <c:pt idx="30769" formatCode="0.00E+00">
                  <c:v>-2.4808199999999999E-3</c:v>
                </c:pt>
                <c:pt idx="30770" formatCode="0.00E+00">
                  <c:v>-3.11758E-3</c:v>
                </c:pt>
                <c:pt idx="30771" formatCode="0.00E+00">
                  <c:v>-3.7726399999999998E-3</c:v>
                </c:pt>
                <c:pt idx="30772" formatCode="0.00E+00">
                  <c:v>-4.4449900000000002E-3</c:v>
                </c:pt>
                <c:pt idx="30773" formatCode="0.00E+00">
                  <c:v>-5.1339200000000002E-3</c:v>
                </c:pt>
                <c:pt idx="30774" formatCode="0.00E+00">
                  <c:v>-5.83892E-3</c:v>
                </c:pt>
                <c:pt idx="30775" formatCode="0.00E+00">
                  <c:v>-6.5595499999999999E-3</c:v>
                </c:pt>
                <c:pt idx="30776" formatCode="0.00E+00">
                  <c:v>-7.2950300000000001E-3</c:v>
                </c:pt>
                <c:pt idx="30777" formatCode="0.00E+00">
                  <c:v>-8.0446800000000002E-3</c:v>
                </c:pt>
                <c:pt idx="30778" formatCode="0.00E+00">
                  <c:v>-8.8090600000000005E-3</c:v>
                </c:pt>
                <c:pt idx="30779" formatCode="0.00E+00">
                  <c:v>-9.5885399999999996E-3</c:v>
                </c:pt>
                <c:pt idx="30780">
                  <c:v>-1.03813E-2</c:v>
                </c:pt>
                <c:pt idx="30781">
                  <c:v>-1.1184599999999999E-2</c:v>
                </c:pt>
                <c:pt idx="30782">
                  <c:v>-1.19959E-2</c:v>
                </c:pt>
                <c:pt idx="30783">
                  <c:v>-1.2813700000000001E-2</c:v>
                </c:pt>
                <c:pt idx="30784">
                  <c:v>-1.3636799999999999E-2</c:v>
                </c:pt>
                <c:pt idx="30785">
                  <c:v>-1.4464299999999999E-2</c:v>
                </c:pt>
                <c:pt idx="30786">
                  <c:v>-1.52969E-2</c:v>
                </c:pt>
                <c:pt idx="30787">
                  <c:v>-1.6134800000000001E-2</c:v>
                </c:pt>
                <c:pt idx="30788">
                  <c:v>-1.6976700000000001E-2</c:v>
                </c:pt>
                <c:pt idx="30789">
                  <c:v>-1.7820300000000001E-2</c:v>
                </c:pt>
                <c:pt idx="30790">
                  <c:v>-1.86628E-2</c:v>
                </c:pt>
                <c:pt idx="30791">
                  <c:v>-1.9500400000000001E-2</c:v>
                </c:pt>
                <c:pt idx="30792">
                  <c:v>-2.0331700000000001E-2</c:v>
                </c:pt>
                <c:pt idx="30793">
                  <c:v>-2.11585E-2</c:v>
                </c:pt>
                <c:pt idx="30794">
                  <c:v>-2.1982399999999999E-2</c:v>
                </c:pt>
                <c:pt idx="30795">
                  <c:v>-2.2801700000000001E-2</c:v>
                </c:pt>
                <c:pt idx="30796">
                  <c:v>-2.36134E-2</c:v>
                </c:pt>
                <c:pt idx="30797">
                  <c:v>-2.4415300000000001E-2</c:v>
                </c:pt>
                <c:pt idx="30798">
                  <c:v>-2.5205999999999999E-2</c:v>
                </c:pt>
                <c:pt idx="30799">
                  <c:v>-2.5982100000000001E-2</c:v>
                </c:pt>
                <c:pt idx="30800">
                  <c:v>-2.6740400000000001E-2</c:v>
                </c:pt>
                <c:pt idx="30801">
                  <c:v>-2.74801E-2</c:v>
                </c:pt>
                <c:pt idx="30802">
                  <c:v>-2.8201299999999999E-2</c:v>
                </c:pt>
                <c:pt idx="30803">
                  <c:v>-2.8904699999999998E-2</c:v>
                </c:pt>
                <c:pt idx="30804">
                  <c:v>-2.95891E-2</c:v>
                </c:pt>
                <c:pt idx="30805">
                  <c:v>-3.0250599999999999E-2</c:v>
                </c:pt>
                <c:pt idx="30806">
                  <c:v>-3.08826E-2</c:v>
                </c:pt>
                <c:pt idx="30807">
                  <c:v>-3.1477600000000001E-2</c:v>
                </c:pt>
                <c:pt idx="30808">
                  <c:v>-3.2032999999999999E-2</c:v>
                </c:pt>
                <c:pt idx="30809">
                  <c:v>-3.25557E-2</c:v>
                </c:pt>
                <c:pt idx="30810">
                  <c:v>-3.3051799999999999E-2</c:v>
                </c:pt>
                <c:pt idx="30811">
                  <c:v>-3.3519500000000001E-2</c:v>
                </c:pt>
                <c:pt idx="30812">
                  <c:v>-3.3956E-2</c:v>
                </c:pt>
                <c:pt idx="30813">
                  <c:v>-3.43621E-2</c:v>
                </c:pt>
                <c:pt idx="30814">
                  <c:v>-3.4738499999999999E-2</c:v>
                </c:pt>
                <c:pt idx="30815">
                  <c:v>-3.5084200000000003E-2</c:v>
                </c:pt>
                <c:pt idx="30816">
                  <c:v>-3.5397499999999998E-2</c:v>
                </c:pt>
                <c:pt idx="30817">
                  <c:v>-3.5678399999999999E-2</c:v>
                </c:pt>
                <c:pt idx="30818">
                  <c:v>-3.5927899999999999E-2</c:v>
                </c:pt>
                <c:pt idx="30819">
                  <c:v>-3.6146699999999997E-2</c:v>
                </c:pt>
                <c:pt idx="30820">
                  <c:v>-3.63355E-2</c:v>
                </c:pt>
                <c:pt idx="30821">
                  <c:v>-3.6495800000000002E-2</c:v>
                </c:pt>
                <c:pt idx="30822">
                  <c:v>-3.6627699999999999E-2</c:v>
                </c:pt>
                <c:pt idx="30823">
                  <c:v>-3.67303E-2</c:v>
                </c:pt>
                <c:pt idx="30824">
                  <c:v>-3.6802000000000001E-2</c:v>
                </c:pt>
                <c:pt idx="30825">
                  <c:v>-3.6841899999999997E-2</c:v>
                </c:pt>
                <c:pt idx="30826">
                  <c:v>-3.6850599999999997E-2</c:v>
                </c:pt>
                <c:pt idx="30827">
                  <c:v>-3.6828800000000002E-2</c:v>
                </c:pt>
                <c:pt idx="30828">
                  <c:v>-3.6775000000000002E-2</c:v>
                </c:pt>
                <c:pt idx="30829">
                  <c:v>-3.6686700000000003E-2</c:v>
                </c:pt>
                <c:pt idx="30830">
                  <c:v>-3.6562600000000001E-2</c:v>
                </c:pt>
                <c:pt idx="30831">
                  <c:v>-3.6403100000000001E-2</c:v>
                </c:pt>
                <c:pt idx="30832">
                  <c:v>-3.6209499999999999E-2</c:v>
                </c:pt>
                <c:pt idx="30833">
                  <c:v>-3.5982E-2</c:v>
                </c:pt>
                <c:pt idx="30834">
                  <c:v>-3.5720300000000003E-2</c:v>
                </c:pt>
                <c:pt idx="30835">
                  <c:v>-3.5424799999999999E-2</c:v>
                </c:pt>
                <c:pt idx="30836">
                  <c:v>-3.5095800000000003E-2</c:v>
                </c:pt>
                <c:pt idx="30837">
                  <c:v>-3.47342E-2</c:v>
                </c:pt>
                <c:pt idx="30838">
                  <c:v>-3.4340900000000001E-2</c:v>
                </c:pt>
                <c:pt idx="30839">
                  <c:v>-3.3917000000000003E-2</c:v>
                </c:pt>
                <c:pt idx="30840">
                  <c:v>-3.3463699999999999E-2</c:v>
                </c:pt>
                <c:pt idx="30841">
                  <c:v>-3.29821E-2</c:v>
                </c:pt>
                <c:pt idx="30842">
                  <c:v>-3.2472899999999999E-2</c:v>
                </c:pt>
                <c:pt idx="30843">
                  <c:v>-3.1936899999999997E-2</c:v>
                </c:pt>
                <c:pt idx="30844">
                  <c:v>-3.1374399999999997E-2</c:v>
                </c:pt>
                <c:pt idx="30845">
                  <c:v>-3.0786299999999999E-2</c:v>
                </c:pt>
                <c:pt idx="30846">
                  <c:v>-3.01739E-2</c:v>
                </c:pt>
                <c:pt idx="30847">
                  <c:v>-2.9539200000000002E-2</c:v>
                </c:pt>
                <c:pt idx="30848">
                  <c:v>-2.8883499999999999E-2</c:v>
                </c:pt>
                <c:pt idx="30849">
                  <c:v>-2.8206800000000001E-2</c:v>
                </c:pt>
                <c:pt idx="30850">
                  <c:v>-2.7509800000000001E-2</c:v>
                </c:pt>
                <c:pt idx="30851">
                  <c:v>-2.67931E-2</c:v>
                </c:pt>
                <c:pt idx="30852">
                  <c:v>-2.6058000000000001E-2</c:v>
                </c:pt>
                <c:pt idx="30853">
                  <c:v>-2.5305899999999999E-2</c:v>
                </c:pt>
                <c:pt idx="30854">
                  <c:v>-2.4538999999999998E-2</c:v>
                </c:pt>
                <c:pt idx="30855">
                  <c:v>-2.37588E-2</c:v>
                </c:pt>
                <c:pt idx="30856">
                  <c:v>-2.2966199999999999E-2</c:v>
                </c:pt>
                <c:pt idx="30857">
                  <c:v>-2.2161199999999999E-2</c:v>
                </c:pt>
                <c:pt idx="30858">
                  <c:v>-2.1344499999999999E-2</c:v>
                </c:pt>
                <c:pt idx="30859">
                  <c:v>-2.0517299999999999E-2</c:v>
                </c:pt>
                <c:pt idx="30860">
                  <c:v>-1.9680900000000001E-2</c:v>
                </c:pt>
                <c:pt idx="30861">
                  <c:v>-1.8836700000000001E-2</c:v>
                </c:pt>
                <c:pt idx="30862">
                  <c:v>-1.79858E-2</c:v>
                </c:pt>
                <c:pt idx="30863">
                  <c:v>-1.71293E-2</c:v>
                </c:pt>
                <c:pt idx="30864">
                  <c:v>-1.6268399999999999E-2</c:v>
                </c:pt>
                <c:pt idx="30865">
                  <c:v>-1.5404599999999999E-2</c:v>
                </c:pt>
                <c:pt idx="30866">
                  <c:v>-1.4539399999999999E-2</c:v>
                </c:pt>
                <c:pt idx="30867">
                  <c:v>-1.36734E-2</c:v>
                </c:pt>
                <c:pt idx="30868">
                  <c:v>-1.28068E-2</c:v>
                </c:pt>
                <c:pt idx="30869">
                  <c:v>-1.19407E-2</c:v>
                </c:pt>
                <c:pt idx="30870">
                  <c:v>-1.10761E-2</c:v>
                </c:pt>
                <c:pt idx="30871">
                  <c:v>-1.02141E-2</c:v>
                </c:pt>
                <c:pt idx="30872" formatCode="0.00E+00">
                  <c:v>-9.3559899999999998E-3</c:v>
                </c:pt>
                <c:pt idx="30873" formatCode="0.00E+00">
                  <c:v>-8.5023600000000005E-3</c:v>
                </c:pt>
                <c:pt idx="30874" formatCode="0.00E+00">
                  <c:v>-7.6543399999999999E-3</c:v>
                </c:pt>
                <c:pt idx="30875" formatCode="0.00E+00">
                  <c:v>-6.8128900000000003E-3</c:v>
                </c:pt>
                <c:pt idx="30876" formatCode="0.00E+00">
                  <c:v>-5.9782500000000001E-3</c:v>
                </c:pt>
                <c:pt idx="30877" formatCode="0.00E+00">
                  <c:v>-5.1500599999999997E-3</c:v>
                </c:pt>
                <c:pt idx="30878" formatCode="0.00E+00">
                  <c:v>-4.3277799999999998E-3</c:v>
                </c:pt>
                <c:pt idx="30879" formatCode="0.00E+00">
                  <c:v>-3.5117600000000001E-3</c:v>
                </c:pt>
                <c:pt idx="30880" formatCode="0.00E+00">
                  <c:v>-2.7036999999999999E-3</c:v>
                </c:pt>
                <c:pt idx="30881" formatCode="0.00E+00">
                  <c:v>-1.90587E-3</c:v>
                </c:pt>
                <c:pt idx="30882" formatCode="0.00E+00">
                  <c:v>-1.1197900000000001E-3</c:v>
                </c:pt>
                <c:pt idx="30883" formatCode="0.00E+00">
                  <c:v>-3.4592899999999997E-4</c:v>
                </c:pt>
                <c:pt idx="30884" formatCode="0.00E+00">
                  <c:v>4.1560000000000002E-4</c:v>
                </c:pt>
                <c:pt idx="30885" formatCode="0.00E+00">
                  <c:v>1.1639899999999999E-3</c:v>
                </c:pt>
                <c:pt idx="30886" formatCode="0.00E+00">
                  <c:v>1.89788E-3</c:v>
                </c:pt>
                <c:pt idx="30887" formatCode="0.00E+00">
                  <c:v>2.6167600000000001E-3</c:v>
                </c:pt>
                <c:pt idx="30888" formatCode="0.00E+00">
                  <c:v>3.32052E-3</c:v>
                </c:pt>
                <c:pt idx="30889" formatCode="0.00E+00">
                  <c:v>4.0081500000000003E-3</c:v>
                </c:pt>
                <c:pt idx="30890" formatCode="0.00E+00">
                  <c:v>4.67813E-3</c:v>
                </c:pt>
                <c:pt idx="30891" formatCode="0.00E+00">
                  <c:v>5.3292299999999999E-3</c:v>
                </c:pt>
                <c:pt idx="30892" formatCode="0.00E+00">
                  <c:v>5.9610399999999999E-3</c:v>
                </c:pt>
                <c:pt idx="30893" formatCode="0.00E+00">
                  <c:v>6.5737900000000004E-3</c:v>
                </c:pt>
                <c:pt idx="30894" formatCode="0.00E+00">
                  <c:v>7.16769E-3</c:v>
                </c:pt>
                <c:pt idx="30895" formatCode="0.00E+00">
                  <c:v>7.7424599999999996E-3</c:v>
                </c:pt>
                <c:pt idx="30896" formatCode="0.00E+00">
                  <c:v>8.2970300000000004E-3</c:v>
                </c:pt>
                <c:pt idx="30897" formatCode="0.00E+00">
                  <c:v>8.8306200000000008E-3</c:v>
                </c:pt>
                <c:pt idx="30898" formatCode="0.00E+00">
                  <c:v>9.3437499999999996E-3</c:v>
                </c:pt>
                <c:pt idx="30899" formatCode="0.00E+00">
                  <c:v>9.8370000000000003E-3</c:v>
                </c:pt>
                <c:pt idx="30900">
                  <c:v>1.0310100000000001E-2</c:v>
                </c:pt>
                <c:pt idx="30901">
                  <c:v>1.0762300000000001E-2</c:v>
                </c:pt>
                <c:pt idx="30902">
                  <c:v>1.11933E-2</c:v>
                </c:pt>
                <c:pt idx="30903">
                  <c:v>1.16033E-2</c:v>
                </c:pt>
                <c:pt idx="30904">
                  <c:v>1.19925E-2</c:v>
                </c:pt>
                <c:pt idx="30905">
                  <c:v>1.2360400000000001E-2</c:v>
                </c:pt>
                <c:pt idx="30906">
                  <c:v>1.27061E-2</c:v>
                </c:pt>
                <c:pt idx="30907">
                  <c:v>1.30289E-2</c:v>
                </c:pt>
                <c:pt idx="30908">
                  <c:v>1.33277E-2</c:v>
                </c:pt>
                <c:pt idx="30909">
                  <c:v>1.3602100000000001E-2</c:v>
                </c:pt>
                <c:pt idx="30910">
                  <c:v>1.38526E-2</c:v>
                </c:pt>
                <c:pt idx="30911">
                  <c:v>1.4080199999999999E-2</c:v>
                </c:pt>
                <c:pt idx="30912">
                  <c:v>1.42854E-2</c:v>
                </c:pt>
                <c:pt idx="30913">
                  <c:v>1.44683E-2</c:v>
                </c:pt>
                <c:pt idx="30914">
                  <c:v>1.46289E-2</c:v>
                </c:pt>
                <c:pt idx="30915">
                  <c:v>1.4767499999999999E-2</c:v>
                </c:pt>
                <c:pt idx="30916">
                  <c:v>1.48845E-2</c:v>
                </c:pt>
                <c:pt idx="30917">
                  <c:v>1.4980800000000001E-2</c:v>
                </c:pt>
                <c:pt idx="30918">
                  <c:v>1.50572E-2</c:v>
                </c:pt>
                <c:pt idx="30919">
                  <c:v>1.5113400000000001E-2</c:v>
                </c:pt>
                <c:pt idx="30920">
                  <c:v>1.51483E-2</c:v>
                </c:pt>
                <c:pt idx="30921">
                  <c:v>1.51621E-2</c:v>
                </c:pt>
                <c:pt idx="30922">
                  <c:v>1.5155699999999999E-2</c:v>
                </c:pt>
                <c:pt idx="30923">
                  <c:v>1.51301E-2</c:v>
                </c:pt>
                <c:pt idx="30924">
                  <c:v>1.50866E-2</c:v>
                </c:pt>
                <c:pt idx="30925">
                  <c:v>1.5025699999999999E-2</c:v>
                </c:pt>
                <c:pt idx="30926">
                  <c:v>1.49473E-2</c:v>
                </c:pt>
                <c:pt idx="30927">
                  <c:v>1.48513E-2</c:v>
                </c:pt>
                <c:pt idx="30928">
                  <c:v>1.47385E-2</c:v>
                </c:pt>
                <c:pt idx="30929">
                  <c:v>1.46103E-2</c:v>
                </c:pt>
                <c:pt idx="30930">
                  <c:v>1.44677E-2</c:v>
                </c:pt>
                <c:pt idx="30931">
                  <c:v>1.43109E-2</c:v>
                </c:pt>
                <c:pt idx="30932">
                  <c:v>1.41402E-2</c:v>
                </c:pt>
                <c:pt idx="30933">
                  <c:v>1.39563E-2</c:v>
                </c:pt>
                <c:pt idx="30934">
                  <c:v>1.376E-2</c:v>
                </c:pt>
                <c:pt idx="30935">
                  <c:v>1.3551499999999999E-2</c:v>
                </c:pt>
                <c:pt idx="30936">
                  <c:v>1.33308E-2</c:v>
                </c:pt>
                <c:pt idx="30937">
                  <c:v>1.30977E-2</c:v>
                </c:pt>
                <c:pt idx="30938">
                  <c:v>1.2852799999999999E-2</c:v>
                </c:pt>
                <c:pt idx="30939">
                  <c:v>1.25971E-2</c:v>
                </c:pt>
                <c:pt idx="30940">
                  <c:v>1.23316E-2</c:v>
                </c:pt>
                <c:pt idx="30941">
                  <c:v>1.2056600000000001E-2</c:v>
                </c:pt>
                <c:pt idx="30942">
                  <c:v>1.1772400000000001E-2</c:v>
                </c:pt>
                <c:pt idx="30943">
                  <c:v>1.1479700000000001E-2</c:v>
                </c:pt>
                <c:pt idx="30944">
                  <c:v>1.11792E-2</c:v>
                </c:pt>
                <c:pt idx="30945">
                  <c:v>1.08722E-2</c:v>
                </c:pt>
                <c:pt idx="30946">
                  <c:v>1.0559900000000001E-2</c:v>
                </c:pt>
                <c:pt idx="30947">
                  <c:v>1.0243199999999999E-2</c:v>
                </c:pt>
                <c:pt idx="30948" formatCode="0.00E+00">
                  <c:v>9.9230800000000008E-3</c:v>
                </c:pt>
                <c:pt idx="30949" formatCode="0.00E+00">
                  <c:v>9.6000400000000007E-3</c:v>
                </c:pt>
                <c:pt idx="30950" formatCode="0.00E+00">
                  <c:v>9.2743600000000006E-3</c:v>
                </c:pt>
                <c:pt idx="30951" formatCode="0.00E+00">
                  <c:v>8.9460700000000004E-3</c:v>
                </c:pt>
                <c:pt idx="30952" formatCode="0.00E+00">
                  <c:v>8.6154500000000002E-3</c:v>
                </c:pt>
                <c:pt idx="30953" formatCode="0.00E+00">
                  <c:v>8.2830999999999998E-3</c:v>
                </c:pt>
                <c:pt idx="30954" formatCode="0.00E+00">
                  <c:v>7.9497100000000005E-3</c:v>
                </c:pt>
                <c:pt idx="30955" formatCode="0.00E+00">
                  <c:v>7.6161500000000004E-3</c:v>
                </c:pt>
                <c:pt idx="30956" formatCode="0.00E+00">
                  <c:v>7.2832499999999998E-3</c:v>
                </c:pt>
                <c:pt idx="30957" formatCode="0.00E+00">
                  <c:v>6.9518499999999999E-3</c:v>
                </c:pt>
                <c:pt idx="30958" formatCode="0.00E+00">
                  <c:v>6.6226599999999998E-3</c:v>
                </c:pt>
                <c:pt idx="30959" formatCode="0.00E+00">
                  <c:v>6.29607E-3</c:v>
                </c:pt>
                <c:pt idx="30960" formatCode="0.00E+00">
                  <c:v>5.9722300000000002E-3</c:v>
                </c:pt>
                <c:pt idx="30961" formatCode="0.00E+00">
                  <c:v>5.6514800000000004E-3</c:v>
                </c:pt>
                <c:pt idx="30962" formatCode="0.00E+00">
                  <c:v>5.3345299999999997E-3</c:v>
                </c:pt>
                <c:pt idx="30963" formatCode="0.00E+00">
                  <c:v>5.0218600000000004E-3</c:v>
                </c:pt>
                <c:pt idx="30964" formatCode="0.00E+00">
                  <c:v>4.7132399999999996E-3</c:v>
                </c:pt>
                <c:pt idx="30965" formatCode="0.00E+00">
                  <c:v>4.4085900000000004E-3</c:v>
                </c:pt>
                <c:pt idx="30966" formatCode="0.00E+00">
                  <c:v>4.1084900000000002E-3</c:v>
                </c:pt>
                <c:pt idx="30967" formatCode="0.00E+00">
                  <c:v>3.8135199999999999E-3</c:v>
                </c:pt>
                <c:pt idx="30968" formatCode="0.00E+00">
                  <c:v>3.5239099999999999E-3</c:v>
                </c:pt>
                <c:pt idx="30969" formatCode="0.00E+00">
                  <c:v>3.2397699999999999E-3</c:v>
                </c:pt>
                <c:pt idx="30970" formatCode="0.00E+00">
                  <c:v>2.9610499999999998E-3</c:v>
                </c:pt>
                <c:pt idx="30971" formatCode="0.00E+00">
                  <c:v>2.6877099999999998E-3</c:v>
                </c:pt>
                <c:pt idx="30972" formatCode="0.00E+00">
                  <c:v>2.4200799999999998E-3</c:v>
                </c:pt>
                <c:pt idx="30973" formatCode="0.00E+00">
                  <c:v>2.1583100000000001E-3</c:v>
                </c:pt>
                <c:pt idx="30974" formatCode="0.00E+00">
                  <c:v>1.90241E-3</c:v>
                </c:pt>
                <c:pt idx="30975" formatCode="0.00E+00">
                  <c:v>1.6527899999999999E-3</c:v>
                </c:pt>
                <c:pt idx="30976" formatCode="0.00E+00">
                  <c:v>1.40964E-3</c:v>
                </c:pt>
                <c:pt idx="30977" formatCode="0.00E+00">
                  <c:v>1.1722900000000001E-3</c:v>
                </c:pt>
                <c:pt idx="30978" formatCode="0.00E+00">
                  <c:v>9.4022300000000001E-4</c:v>
                </c:pt>
                <c:pt idx="30979" formatCode="0.00E+00">
                  <c:v>7.1378499999999998E-4</c:v>
                </c:pt>
                <c:pt idx="30980" formatCode="0.00E+00">
                  <c:v>4.9331699999999995E-4</c:v>
                </c:pt>
                <c:pt idx="30981" formatCode="0.00E+00">
                  <c:v>2.7861500000000001E-4</c:v>
                </c:pt>
                <c:pt idx="30982" formatCode="0.00E+00">
                  <c:v>6.9499000000000007E-5</c:v>
                </c:pt>
                <c:pt idx="30983" formatCode="0.00E+00">
                  <c:v>-1.33986E-4</c:v>
                </c:pt>
                <c:pt idx="30984" formatCode="0.00E+00">
                  <c:v>-3.31811E-4</c:v>
                </c:pt>
                <c:pt idx="30985" formatCode="0.00E+00">
                  <c:v>-5.2396099999999998E-4</c:v>
                </c:pt>
                <c:pt idx="30986" formatCode="0.00E+00">
                  <c:v>-7.1052400000000003E-4</c:v>
                </c:pt>
                <c:pt idx="30987" formatCode="0.00E+00">
                  <c:v>-8.9184300000000002E-4</c:v>
                </c:pt>
                <c:pt idx="30988" formatCode="0.00E+00">
                  <c:v>-1.0682000000000001E-3</c:v>
                </c:pt>
                <c:pt idx="30989" formatCode="0.00E+00">
                  <c:v>-1.2395799999999999E-3</c:v>
                </c:pt>
                <c:pt idx="30990" formatCode="0.00E+00">
                  <c:v>-1.4059400000000001E-3</c:v>
                </c:pt>
                <c:pt idx="30991" formatCode="0.00E+00">
                  <c:v>-1.56748E-3</c:v>
                </c:pt>
                <c:pt idx="30992" formatCode="0.00E+00">
                  <c:v>-1.72434E-3</c:v>
                </c:pt>
                <c:pt idx="30993" formatCode="0.00E+00">
                  <c:v>-1.87655E-3</c:v>
                </c:pt>
                <c:pt idx="30994" formatCode="0.00E+00">
                  <c:v>-2.0241899999999999E-3</c:v>
                </c:pt>
                <c:pt idx="30995" formatCode="0.00E+00">
                  <c:v>-2.1675700000000002E-3</c:v>
                </c:pt>
                <c:pt idx="30996" formatCode="0.00E+00">
                  <c:v>-2.3070399999999998E-3</c:v>
                </c:pt>
                <c:pt idx="30997" formatCode="0.00E+00">
                  <c:v>-2.44297E-3</c:v>
                </c:pt>
                <c:pt idx="30998" formatCode="0.00E+00">
                  <c:v>-2.5757900000000001E-3</c:v>
                </c:pt>
                <c:pt idx="30999" formatCode="0.00E+00">
                  <c:v>-2.7058099999999999E-3</c:v>
                </c:pt>
                <c:pt idx="31000" formatCode="0.00E+00">
                  <c:v>-2.8332100000000001E-3</c:v>
                </c:pt>
                <c:pt idx="31001" formatCode="0.00E+00">
                  <c:v>-2.9580700000000001E-3</c:v>
                </c:pt>
                <c:pt idx="31002" formatCode="0.00E+00">
                  <c:v>-3.0805699999999999E-3</c:v>
                </c:pt>
                <c:pt idx="31003" formatCode="0.00E+00">
                  <c:v>-3.2012199999999998E-3</c:v>
                </c:pt>
                <c:pt idx="31004" formatCode="0.00E+00">
                  <c:v>-3.32073E-3</c:v>
                </c:pt>
                <c:pt idx="31005" formatCode="0.00E+00">
                  <c:v>-3.4394199999999999E-3</c:v>
                </c:pt>
                <c:pt idx="31006" formatCode="0.00E+00">
                  <c:v>-3.5572199999999998E-3</c:v>
                </c:pt>
                <c:pt idx="31007" formatCode="0.00E+00">
                  <c:v>-3.6742599999999999E-3</c:v>
                </c:pt>
                <c:pt idx="31008" formatCode="0.00E+00">
                  <c:v>-3.7909699999999998E-3</c:v>
                </c:pt>
                <c:pt idx="31009" formatCode="0.00E+00">
                  <c:v>-3.9076900000000001E-3</c:v>
                </c:pt>
                <c:pt idx="31010" formatCode="0.00E+00">
                  <c:v>-4.0245200000000002E-3</c:v>
                </c:pt>
                <c:pt idx="31011" formatCode="0.00E+00">
                  <c:v>-4.1416200000000004E-3</c:v>
                </c:pt>
                <c:pt idx="31012" formatCode="0.00E+00">
                  <c:v>-4.2594299999999998E-3</c:v>
                </c:pt>
                <c:pt idx="31013" formatCode="0.00E+00">
                  <c:v>-4.37828E-3</c:v>
                </c:pt>
                <c:pt idx="31014" formatCode="0.00E+00">
                  <c:v>-4.4984300000000003E-3</c:v>
                </c:pt>
                <c:pt idx="31015" formatCode="0.00E+00">
                  <c:v>-4.6200900000000003E-3</c:v>
                </c:pt>
                <c:pt idx="31016" formatCode="0.00E+00">
                  <c:v>-4.7435200000000002E-3</c:v>
                </c:pt>
                <c:pt idx="31017" formatCode="0.00E+00">
                  <c:v>-4.8690299999999999E-3</c:v>
                </c:pt>
                <c:pt idx="31018" formatCode="0.00E+00">
                  <c:v>-4.9968E-3</c:v>
                </c:pt>
                <c:pt idx="31019" formatCode="0.00E+00">
                  <c:v>-5.1270500000000002E-3</c:v>
                </c:pt>
                <c:pt idx="31020" formatCode="0.00E+00">
                  <c:v>-5.2601899999999997E-3</c:v>
                </c:pt>
                <c:pt idx="31021" formatCode="0.00E+00">
                  <c:v>-5.39655E-3</c:v>
                </c:pt>
                <c:pt idx="31022" formatCode="0.00E+00">
                  <c:v>-5.5362199999999997E-3</c:v>
                </c:pt>
                <c:pt idx="31023" formatCode="0.00E+00">
                  <c:v>-5.6792500000000003E-3</c:v>
                </c:pt>
                <c:pt idx="31024" formatCode="0.00E+00">
                  <c:v>-5.8258299999999997E-3</c:v>
                </c:pt>
                <c:pt idx="31025" formatCode="0.00E+00">
                  <c:v>-5.9761399999999996E-3</c:v>
                </c:pt>
                <c:pt idx="31026" formatCode="0.00E+00">
                  <c:v>-6.1302199999999996E-3</c:v>
                </c:pt>
                <c:pt idx="31027" formatCode="0.00E+00">
                  <c:v>-6.2881100000000004E-3</c:v>
                </c:pt>
                <c:pt idx="31028" formatCode="0.00E+00">
                  <c:v>-6.4498999999999997E-3</c:v>
                </c:pt>
                <c:pt idx="31029" formatCode="0.00E+00">
                  <c:v>-6.6157000000000004E-3</c:v>
                </c:pt>
                <c:pt idx="31030" formatCode="0.00E+00">
                  <c:v>-6.7855399999999996E-3</c:v>
                </c:pt>
                <c:pt idx="31031" formatCode="0.00E+00">
                  <c:v>-6.95942E-3</c:v>
                </c:pt>
                <c:pt idx="31032" formatCode="0.00E+00">
                  <c:v>-7.1373499999999998E-3</c:v>
                </c:pt>
                <c:pt idx="31033" formatCode="0.00E+00">
                  <c:v>-7.3192500000000002E-3</c:v>
                </c:pt>
                <c:pt idx="31034" formatCode="0.00E+00">
                  <c:v>-7.5050000000000004E-3</c:v>
                </c:pt>
                <c:pt idx="31035" formatCode="0.00E+00">
                  <c:v>-7.6944700000000001E-3</c:v>
                </c:pt>
                <c:pt idx="31036" formatCode="0.00E+00">
                  <c:v>-7.8875200000000003E-3</c:v>
                </c:pt>
                <c:pt idx="31037" formatCode="0.00E+00">
                  <c:v>-8.0840600000000006E-3</c:v>
                </c:pt>
                <c:pt idx="31038" formatCode="0.00E+00">
                  <c:v>-8.2839899999999998E-3</c:v>
                </c:pt>
                <c:pt idx="31039" formatCode="0.00E+00">
                  <c:v>-8.4872200000000002E-3</c:v>
                </c:pt>
                <c:pt idx="31040" formatCode="0.00E+00">
                  <c:v>-8.6935899999999993E-3</c:v>
                </c:pt>
                <c:pt idx="31041" formatCode="0.00E+00">
                  <c:v>-8.9029199999999999E-3</c:v>
                </c:pt>
                <c:pt idx="31042" formatCode="0.00E+00">
                  <c:v>-9.1150399999999996E-3</c:v>
                </c:pt>
                <c:pt idx="31043" formatCode="0.00E+00">
                  <c:v>-9.3297499999999995E-3</c:v>
                </c:pt>
                <c:pt idx="31044" formatCode="0.00E+00">
                  <c:v>-9.5468399999999991E-3</c:v>
                </c:pt>
                <c:pt idx="31045" formatCode="0.00E+00">
                  <c:v>-9.7660799999999999E-3</c:v>
                </c:pt>
                <c:pt idx="31046" formatCode="0.00E+00">
                  <c:v>-9.9872499999999996E-3</c:v>
                </c:pt>
                <c:pt idx="31047">
                  <c:v>-1.02101E-2</c:v>
                </c:pt>
                <c:pt idx="31048">
                  <c:v>-1.0434300000000001E-2</c:v>
                </c:pt>
                <c:pt idx="31049">
                  <c:v>-1.0659699999999999E-2</c:v>
                </c:pt>
                <c:pt idx="31050">
                  <c:v>-1.0885799999999999E-2</c:v>
                </c:pt>
                <c:pt idx="31051">
                  <c:v>-1.11124E-2</c:v>
                </c:pt>
                <c:pt idx="31052">
                  <c:v>-1.13391E-2</c:v>
                </c:pt>
                <c:pt idx="31053">
                  <c:v>-1.15657E-2</c:v>
                </c:pt>
                <c:pt idx="31054">
                  <c:v>-1.1792E-2</c:v>
                </c:pt>
                <c:pt idx="31055">
                  <c:v>-1.2017699999999999E-2</c:v>
                </c:pt>
                <c:pt idx="31056">
                  <c:v>-1.2242299999999999E-2</c:v>
                </c:pt>
                <c:pt idx="31057">
                  <c:v>-1.2465499999999999E-2</c:v>
                </c:pt>
                <c:pt idx="31058">
                  <c:v>-1.26868E-2</c:v>
                </c:pt>
                <c:pt idx="31059">
                  <c:v>-1.2906000000000001E-2</c:v>
                </c:pt>
                <c:pt idx="31060">
                  <c:v>-1.31223E-2</c:v>
                </c:pt>
                <c:pt idx="31061">
                  <c:v>-1.3335400000000001E-2</c:v>
                </c:pt>
                <c:pt idx="31062">
                  <c:v>-1.3544799999999999E-2</c:v>
                </c:pt>
                <c:pt idx="31063">
                  <c:v>-1.37503E-2</c:v>
                </c:pt>
                <c:pt idx="31064">
                  <c:v>-1.39513E-2</c:v>
                </c:pt>
                <c:pt idx="31065">
                  <c:v>-1.41475E-2</c:v>
                </c:pt>
                <c:pt idx="31066">
                  <c:v>-1.4338399999999999E-2</c:v>
                </c:pt>
                <c:pt idx="31067">
                  <c:v>-1.45235E-2</c:v>
                </c:pt>
                <c:pt idx="31068">
                  <c:v>-1.4702399999999999E-2</c:v>
                </c:pt>
                <c:pt idx="31069">
                  <c:v>-1.4874800000000001E-2</c:v>
                </c:pt>
                <c:pt idx="31070">
                  <c:v>-1.50402E-2</c:v>
                </c:pt>
                <c:pt idx="31071">
                  <c:v>-1.5198E-2</c:v>
                </c:pt>
                <c:pt idx="31072">
                  <c:v>-1.53478E-2</c:v>
                </c:pt>
                <c:pt idx="31073">
                  <c:v>-1.5488999999999999E-2</c:v>
                </c:pt>
                <c:pt idx="31074">
                  <c:v>-1.56212E-2</c:v>
                </c:pt>
                <c:pt idx="31075">
                  <c:v>-1.5744000000000001E-2</c:v>
                </c:pt>
                <c:pt idx="31076">
                  <c:v>-1.58569E-2</c:v>
                </c:pt>
                <c:pt idx="31077">
                  <c:v>-1.59597E-2</c:v>
                </c:pt>
                <c:pt idx="31078">
                  <c:v>-1.6051900000000001E-2</c:v>
                </c:pt>
                <c:pt idx="31079">
                  <c:v>-1.6132899999999999E-2</c:v>
                </c:pt>
                <c:pt idx="31080">
                  <c:v>-1.6202399999999999E-2</c:v>
                </c:pt>
                <c:pt idx="31081">
                  <c:v>-1.6259900000000001E-2</c:v>
                </c:pt>
                <c:pt idx="31082">
                  <c:v>-1.6305E-2</c:v>
                </c:pt>
                <c:pt idx="31083">
                  <c:v>-1.6337299999999999E-2</c:v>
                </c:pt>
                <c:pt idx="31084">
                  <c:v>-1.6356300000000001E-2</c:v>
                </c:pt>
                <c:pt idx="31085">
                  <c:v>-1.63616E-2</c:v>
                </c:pt>
                <c:pt idx="31086">
                  <c:v>-1.6352800000000001E-2</c:v>
                </c:pt>
                <c:pt idx="31087">
                  <c:v>-1.6329900000000001E-2</c:v>
                </c:pt>
                <c:pt idx="31088">
                  <c:v>-1.6292600000000001E-2</c:v>
                </c:pt>
                <c:pt idx="31089">
                  <c:v>-1.62407E-2</c:v>
                </c:pt>
                <c:pt idx="31090">
                  <c:v>-1.6173799999999999E-2</c:v>
                </c:pt>
                <c:pt idx="31091">
                  <c:v>-1.60918E-2</c:v>
                </c:pt>
                <c:pt idx="31092">
                  <c:v>-1.5994499999999998E-2</c:v>
                </c:pt>
                <c:pt idx="31093">
                  <c:v>-1.5881599999999999E-2</c:v>
                </c:pt>
                <c:pt idx="31094">
                  <c:v>-1.57529E-2</c:v>
                </c:pt>
                <c:pt idx="31095">
                  <c:v>-1.5608199999999999E-2</c:v>
                </c:pt>
                <c:pt idx="31096">
                  <c:v>-1.54474E-2</c:v>
                </c:pt>
                <c:pt idx="31097">
                  <c:v>-1.5270499999999999E-2</c:v>
                </c:pt>
                <c:pt idx="31098">
                  <c:v>-1.5077500000000001E-2</c:v>
                </c:pt>
                <c:pt idx="31099">
                  <c:v>-1.4868299999999999E-2</c:v>
                </c:pt>
                <c:pt idx="31100">
                  <c:v>-1.46429E-2</c:v>
                </c:pt>
                <c:pt idx="31101">
                  <c:v>-1.4401000000000001E-2</c:v>
                </c:pt>
                <c:pt idx="31102">
                  <c:v>-1.4142699999999999E-2</c:v>
                </c:pt>
                <c:pt idx="31103">
                  <c:v>-1.38678E-2</c:v>
                </c:pt>
                <c:pt idx="31104">
                  <c:v>-1.3576599999999999E-2</c:v>
                </c:pt>
                <c:pt idx="31105">
                  <c:v>-1.3269400000000001E-2</c:v>
                </c:pt>
                <c:pt idx="31106">
                  <c:v>-1.2946300000000001E-2</c:v>
                </c:pt>
                <c:pt idx="31107">
                  <c:v>-1.26076E-2</c:v>
                </c:pt>
                <c:pt idx="31108">
                  <c:v>-1.22533E-2</c:v>
                </c:pt>
                <c:pt idx="31109">
                  <c:v>-1.1883599999999999E-2</c:v>
                </c:pt>
                <c:pt idx="31110">
                  <c:v>-1.1498599999999999E-2</c:v>
                </c:pt>
                <c:pt idx="31111">
                  <c:v>-1.10984E-2</c:v>
                </c:pt>
                <c:pt idx="31112">
                  <c:v>-1.0683E-2</c:v>
                </c:pt>
                <c:pt idx="31113">
                  <c:v>-1.0252799999999999E-2</c:v>
                </c:pt>
                <c:pt idx="31114" formatCode="0.00E+00">
                  <c:v>-9.8081799999999997E-3</c:v>
                </c:pt>
                <c:pt idx="31115" formatCode="0.00E+00">
                  <c:v>-9.3493599999999993E-3</c:v>
                </c:pt>
                <c:pt idx="31116" formatCode="0.00E+00">
                  <c:v>-8.8767299999999993E-3</c:v>
                </c:pt>
                <c:pt idx="31117" formatCode="0.00E+00">
                  <c:v>-8.3907500000000006E-3</c:v>
                </c:pt>
                <c:pt idx="31118" formatCode="0.00E+00">
                  <c:v>-7.8919899999999998E-3</c:v>
                </c:pt>
                <c:pt idx="31119" formatCode="0.00E+00">
                  <c:v>-7.3809399999999999E-3</c:v>
                </c:pt>
                <c:pt idx="31120" formatCode="0.00E+00">
                  <c:v>-6.8581299999999996E-3</c:v>
                </c:pt>
                <c:pt idx="31121" formatCode="0.00E+00">
                  <c:v>-6.3242400000000001E-3</c:v>
                </c:pt>
                <c:pt idx="31122" formatCode="0.00E+00">
                  <c:v>-5.7799399999999999E-3</c:v>
                </c:pt>
                <c:pt idx="31123" formatCode="0.00E+00">
                  <c:v>-5.2257600000000003E-3</c:v>
                </c:pt>
                <c:pt idx="31124" formatCode="0.00E+00">
                  <c:v>-4.6622800000000004E-3</c:v>
                </c:pt>
                <c:pt idx="31125" formatCode="0.00E+00">
                  <c:v>-4.0900499999999996E-3</c:v>
                </c:pt>
                <c:pt idx="31126" formatCode="0.00E+00">
                  <c:v>-3.50936E-3</c:v>
                </c:pt>
                <c:pt idx="31127" formatCode="0.00E+00">
                  <c:v>-2.9205699999999999E-3</c:v>
                </c:pt>
                <c:pt idx="31128" formatCode="0.00E+00">
                  <c:v>-2.3244199999999998E-3</c:v>
                </c:pt>
                <c:pt idx="31129" formatCode="0.00E+00">
                  <c:v>-1.7218100000000001E-3</c:v>
                </c:pt>
                <c:pt idx="31130" formatCode="0.00E+00">
                  <c:v>-1.1134700000000001E-3</c:v>
                </c:pt>
                <c:pt idx="31131" formatCode="0.00E+00">
                  <c:v>-5.00123E-4</c:v>
                </c:pt>
                <c:pt idx="31132" formatCode="0.00E+00">
                  <c:v>1.1741199999999999E-4</c:v>
                </c:pt>
                <c:pt idx="31133" formatCode="0.00E+00">
                  <c:v>7.3833000000000004E-4</c:v>
                </c:pt>
                <c:pt idx="31134" formatCode="0.00E+00">
                  <c:v>1.3619400000000001E-3</c:v>
                </c:pt>
                <c:pt idx="31135" formatCode="0.00E+00">
                  <c:v>1.9875299999999999E-3</c:v>
                </c:pt>
                <c:pt idx="31136" formatCode="0.00E+00">
                  <c:v>2.61422E-3</c:v>
                </c:pt>
                <c:pt idx="31137" formatCode="0.00E+00">
                  <c:v>3.2411100000000002E-3</c:v>
                </c:pt>
                <c:pt idx="31138" formatCode="0.00E+00">
                  <c:v>3.8673900000000001E-3</c:v>
                </c:pt>
                <c:pt idx="31139" formatCode="0.00E+00">
                  <c:v>4.4923599999999999E-3</c:v>
                </c:pt>
                <c:pt idx="31140" formatCode="0.00E+00">
                  <c:v>5.1152799999999998E-3</c:v>
                </c:pt>
                <c:pt idx="31141" formatCode="0.00E+00">
                  <c:v>5.7352599999999998E-3</c:v>
                </c:pt>
                <c:pt idx="31142" formatCode="0.00E+00">
                  <c:v>6.3514499999999998E-3</c:v>
                </c:pt>
                <c:pt idx="31143" formatCode="0.00E+00">
                  <c:v>6.9629999999999996E-3</c:v>
                </c:pt>
                <c:pt idx="31144" formatCode="0.00E+00">
                  <c:v>7.56903E-3</c:v>
                </c:pt>
                <c:pt idx="31145" formatCode="0.00E+00">
                  <c:v>8.1686599999999995E-3</c:v>
                </c:pt>
                <c:pt idx="31146" formatCode="0.00E+00">
                  <c:v>8.7610499999999994E-3</c:v>
                </c:pt>
                <c:pt idx="31147" formatCode="0.00E+00">
                  <c:v>9.3453000000000008E-3</c:v>
                </c:pt>
                <c:pt idx="31148" formatCode="0.00E+00">
                  <c:v>9.9204900000000006E-3</c:v>
                </c:pt>
                <c:pt idx="31149">
                  <c:v>1.04858E-2</c:v>
                </c:pt>
                <c:pt idx="31150">
                  <c:v>1.1040700000000001E-2</c:v>
                </c:pt>
                <c:pt idx="31151">
                  <c:v>1.15847E-2</c:v>
                </c:pt>
                <c:pt idx="31152">
                  <c:v>1.21172E-2</c:v>
                </c:pt>
                <c:pt idx="31153">
                  <c:v>1.2637199999999999E-2</c:v>
                </c:pt>
                <c:pt idx="31154">
                  <c:v>1.3143999999999999E-2</c:v>
                </c:pt>
                <c:pt idx="31155">
                  <c:v>1.36367E-2</c:v>
                </c:pt>
                <c:pt idx="31156">
                  <c:v>1.41145E-2</c:v>
                </c:pt>
                <c:pt idx="31157">
                  <c:v>1.45763E-2</c:v>
                </c:pt>
                <c:pt idx="31158">
                  <c:v>1.5021400000000001E-2</c:v>
                </c:pt>
                <c:pt idx="31159">
                  <c:v>1.54489E-2</c:v>
                </c:pt>
                <c:pt idx="31160">
                  <c:v>1.5858199999999999E-2</c:v>
                </c:pt>
                <c:pt idx="31161">
                  <c:v>1.6248499999999999E-2</c:v>
                </c:pt>
                <c:pt idx="31162">
                  <c:v>1.6619499999999999E-2</c:v>
                </c:pt>
                <c:pt idx="31163">
                  <c:v>1.6970699999999998E-2</c:v>
                </c:pt>
                <c:pt idx="31164">
                  <c:v>1.7301299999999999E-2</c:v>
                </c:pt>
                <c:pt idx="31165">
                  <c:v>1.7610799999999999E-2</c:v>
                </c:pt>
                <c:pt idx="31166">
                  <c:v>1.7898600000000001E-2</c:v>
                </c:pt>
                <c:pt idx="31167">
                  <c:v>1.8164599999999999E-2</c:v>
                </c:pt>
                <c:pt idx="31168">
                  <c:v>1.8408600000000001E-2</c:v>
                </c:pt>
                <c:pt idx="31169">
                  <c:v>1.86302E-2</c:v>
                </c:pt>
                <c:pt idx="31170">
                  <c:v>1.88288E-2</c:v>
                </c:pt>
                <c:pt idx="31171">
                  <c:v>1.9003699999999998E-2</c:v>
                </c:pt>
                <c:pt idx="31172">
                  <c:v>1.91542E-2</c:v>
                </c:pt>
                <c:pt idx="31173">
                  <c:v>1.9279600000000001E-2</c:v>
                </c:pt>
                <c:pt idx="31174">
                  <c:v>1.9379400000000001E-2</c:v>
                </c:pt>
                <c:pt idx="31175">
                  <c:v>1.9453499999999999E-2</c:v>
                </c:pt>
                <c:pt idx="31176">
                  <c:v>1.95024E-2</c:v>
                </c:pt>
                <c:pt idx="31177">
                  <c:v>1.9526200000000001E-2</c:v>
                </c:pt>
                <c:pt idx="31178">
                  <c:v>1.9524400000000001E-2</c:v>
                </c:pt>
                <c:pt idx="31179">
                  <c:v>1.94965E-2</c:v>
                </c:pt>
                <c:pt idx="31180">
                  <c:v>1.9441900000000002E-2</c:v>
                </c:pt>
                <c:pt idx="31181">
                  <c:v>1.9360599999999999E-2</c:v>
                </c:pt>
                <c:pt idx="31182">
                  <c:v>1.9252399999999999E-2</c:v>
                </c:pt>
                <c:pt idx="31183">
                  <c:v>1.9117100000000001E-2</c:v>
                </c:pt>
                <c:pt idx="31184">
                  <c:v>1.89549E-2</c:v>
                </c:pt>
                <c:pt idx="31185">
                  <c:v>1.87663E-2</c:v>
                </c:pt>
                <c:pt idx="31186">
                  <c:v>1.8551600000000001E-2</c:v>
                </c:pt>
                <c:pt idx="31187">
                  <c:v>1.8311000000000001E-2</c:v>
                </c:pt>
                <c:pt idx="31188">
                  <c:v>1.8044600000000001E-2</c:v>
                </c:pt>
                <c:pt idx="31189">
                  <c:v>1.7752899999999999E-2</c:v>
                </c:pt>
                <c:pt idx="31190">
                  <c:v>1.7436400000000001E-2</c:v>
                </c:pt>
                <c:pt idx="31191">
                  <c:v>1.70954E-2</c:v>
                </c:pt>
                <c:pt idx="31192">
                  <c:v>1.6730399999999999E-2</c:v>
                </c:pt>
                <c:pt idx="31193">
                  <c:v>1.6341399999999999E-2</c:v>
                </c:pt>
                <c:pt idx="31194">
                  <c:v>1.59282E-2</c:v>
                </c:pt>
                <c:pt idx="31195">
                  <c:v>1.5491E-2</c:v>
                </c:pt>
                <c:pt idx="31196">
                  <c:v>1.50303E-2</c:v>
                </c:pt>
                <c:pt idx="31197">
                  <c:v>1.4546699999999999E-2</c:v>
                </c:pt>
                <c:pt idx="31198">
                  <c:v>1.40404E-2</c:v>
                </c:pt>
                <c:pt idx="31199">
                  <c:v>1.35119E-2</c:v>
                </c:pt>
                <c:pt idx="31200">
                  <c:v>1.2962100000000001E-2</c:v>
                </c:pt>
                <c:pt idx="31201">
                  <c:v>1.2391599999999999E-2</c:v>
                </c:pt>
                <c:pt idx="31202">
                  <c:v>1.1801300000000001E-2</c:v>
                </c:pt>
                <c:pt idx="31203">
                  <c:v>1.1191899999999999E-2</c:v>
                </c:pt>
                <c:pt idx="31204">
                  <c:v>1.0564199999999999E-2</c:v>
                </c:pt>
                <c:pt idx="31205" formatCode="0.00E+00">
                  <c:v>9.9189099999999995E-3</c:v>
                </c:pt>
                <c:pt idx="31206" formatCode="0.00E+00">
                  <c:v>9.2569599999999998E-3</c:v>
                </c:pt>
                <c:pt idx="31207" formatCode="0.00E+00">
                  <c:v>8.5787999999999993E-3</c:v>
                </c:pt>
                <c:pt idx="31208" formatCode="0.00E+00">
                  <c:v>7.8849000000000002E-3</c:v>
                </c:pt>
                <c:pt idx="31209" formatCode="0.00E+00">
                  <c:v>7.1759800000000002E-3</c:v>
                </c:pt>
                <c:pt idx="31210" formatCode="0.00E+00">
                  <c:v>6.4528900000000002E-3</c:v>
                </c:pt>
                <c:pt idx="31211" formatCode="0.00E+00">
                  <c:v>5.7164199999999998E-3</c:v>
                </c:pt>
                <c:pt idx="31212" formatCode="0.00E+00">
                  <c:v>4.9673800000000004E-3</c:v>
                </c:pt>
                <c:pt idx="31213" formatCode="0.00E+00">
                  <c:v>4.2065499999999999E-3</c:v>
                </c:pt>
                <c:pt idx="31214" formatCode="0.00E+00">
                  <c:v>3.4346799999999999E-3</c:v>
                </c:pt>
                <c:pt idx="31215" formatCode="0.00E+00">
                  <c:v>2.6527600000000001E-3</c:v>
                </c:pt>
                <c:pt idx="31216" formatCode="0.00E+00">
                  <c:v>1.8620100000000001E-3</c:v>
                </c:pt>
                <c:pt idx="31217" formatCode="0.00E+00">
                  <c:v>1.06364E-3</c:v>
                </c:pt>
                <c:pt idx="31218" formatCode="0.00E+00">
                  <c:v>2.5870800000000002E-4</c:v>
                </c:pt>
                <c:pt idx="31219" formatCode="0.00E+00">
                  <c:v>-5.5174E-4</c:v>
                </c:pt>
                <c:pt idx="31220" formatCode="0.00E+00">
                  <c:v>-1.3664700000000001E-3</c:v>
                </c:pt>
                <c:pt idx="31221" formatCode="0.00E+00">
                  <c:v>-2.1842400000000001E-3</c:v>
                </c:pt>
                <c:pt idx="31222" formatCode="0.00E+00">
                  <c:v>-3.0041899999999999E-3</c:v>
                </c:pt>
                <c:pt idx="31223" formatCode="0.00E+00">
                  <c:v>-3.8259600000000002E-3</c:v>
                </c:pt>
                <c:pt idx="31224" formatCode="0.00E+00">
                  <c:v>-4.6492399999999998E-3</c:v>
                </c:pt>
                <c:pt idx="31225" formatCode="0.00E+00">
                  <c:v>-5.4732000000000001E-3</c:v>
                </c:pt>
                <c:pt idx="31226" formatCode="0.00E+00">
                  <c:v>-6.2965599999999997E-3</c:v>
                </c:pt>
                <c:pt idx="31227" formatCode="0.00E+00">
                  <c:v>-7.1180799999999997E-3</c:v>
                </c:pt>
                <c:pt idx="31228" formatCode="0.00E+00">
                  <c:v>-7.9367799999999992E-3</c:v>
                </c:pt>
                <c:pt idx="31229" formatCode="0.00E+00">
                  <c:v>-8.7517500000000008E-3</c:v>
                </c:pt>
                <c:pt idx="31230" formatCode="0.00E+00">
                  <c:v>-9.5620099999999993E-3</c:v>
                </c:pt>
                <c:pt idx="31231">
                  <c:v>-1.03664E-2</c:v>
                </c:pt>
                <c:pt idx="31232">
                  <c:v>-1.1164E-2</c:v>
                </c:pt>
                <c:pt idx="31233">
                  <c:v>-1.1954299999999999E-2</c:v>
                </c:pt>
                <c:pt idx="31234">
                  <c:v>-1.2736900000000001E-2</c:v>
                </c:pt>
                <c:pt idx="31235">
                  <c:v>-1.35107E-2</c:v>
                </c:pt>
                <c:pt idx="31236">
                  <c:v>-1.42744E-2</c:v>
                </c:pt>
                <c:pt idx="31237">
                  <c:v>-1.5027E-2</c:v>
                </c:pt>
                <c:pt idx="31238">
                  <c:v>-1.5767699999999999E-2</c:v>
                </c:pt>
                <c:pt idx="31239">
                  <c:v>-1.64955E-2</c:v>
                </c:pt>
                <c:pt idx="31240">
                  <c:v>-1.72093E-2</c:v>
                </c:pt>
                <c:pt idx="31241">
                  <c:v>-1.7908199999999999E-2</c:v>
                </c:pt>
                <c:pt idx="31242">
                  <c:v>-1.85915E-2</c:v>
                </c:pt>
                <c:pt idx="31243">
                  <c:v>-1.92587E-2</c:v>
                </c:pt>
                <c:pt idx="31244">
                  <c:v>-1.99096E-2</c:v>
                </c:pt>
                <c:pt idx="31245">
                  <c:v>-2.05434E-2</c:v>
                </c:pt>
                <c:pt idx="31246">
                  <c:v>-2.11592E-2</c:v>
                </c:pt>
                <c:pt idx="31247">
                  <c:v>-2.1756299999999999E-2</c:v>
                </c:pt>
                <c:pt idx="31248">
                  <c:v>-2.2334E-2</c:v>
                </c:pt>
                <c:pt idx="31249">
                  <c:v>-2.28918E-2</c:v>
                </c:pt>
                <c:pt idx="31250">
                  <c:v>-2.34294E-2</c:v>
                </c:pt>
                <c:pt idx="31251">
                  <c:v>-2.3946100000000001E-2</c:v>
                </c:pt>
                <c:pt idx="31252">
                  <c:v>-2.44411E-2</c:v>
                </c:pt>
                <c:pt idx="31253">
                  <c:v>-2.4913899999999999E-2</c:v>
                </c:pt>
                <c:pt idx="31254">
                  <c:v>-2.5364000000000001E-2</c:v>
                </c:pt>
                <c:pt idx="31255">
                  <c:v>-2.57912E-2</c:v>
                </c:pt>
                <c:pt idx="31256">
                  <c:v>-2.6194599999999998E-2</c:v>
                </c:pt>
                <c:pt idx="31257">
                  <c:v>-2.65741E-2</c:v>
                </c:pt>
                <c:pt idx="31258">
                  <c:v>-2.6929499999999999E-2</c:v>
                </c:pt>
                <c:pt idx="31259">
                  <c:v>-2.7260099999999999E-2</c:v>
                </c:pt>
                <c:pt idx="31260">
                  <c:v>-2.7565200000000002E-2</c:v>
                </c:pt>
                <c:pt idx="31261">
                  <c:v>-2.7844600000000001E-2</c:v>
                </c:pt>
                <c:pt idx="31262">
                  <c:v>-2.8098499999999998E-2</c:v>
                </c:pt>
                <c:pt idx="31263">
                  <c:v>-2.83273E-2</c:v>
                </c:pt>
                <c:pt idx="31264">
                  <c:v>-2.8530799999999999E-2</c:v>
                </c:pt>
                <c:pt idx="31265">
                  <c:v>-2.87088E-2</c:v>
                </c:pt>
                <c:pt idx="31266">
                  <c:v>-2.88607E-2</c:v>
                </c:pt>
                <c:pt idx="31267">
                  <c:v>-2.8986899999999999E-2</c:v>
                </c:pt>
                <c:pt idx="31268">
                  <c:v>-2.9087399999999999E-2</c:v>
                </c:pt>
                <c:pt idx="31269">
                  <c:v>-2.9162199999999999E-2</c:v>
                </c:pt>
                <c:pt idx="31270">
                  <c:v>-2.9210900000000001E-2</c:v>
                </c:pt>
                <c:pt idx="31271">
                  <c:v>-2.92333E-2</c:v>
                </c:pt>
                <c:pt idx="31272">
                  <c:v>-2.9229499999999999E-2</c:v>
                </c:pt>
                <c:pt idx="31273">
                  <c:v>-2.9199800000000001E-2</c:v>
                </c:pt>
                <c:pt idx="31274">
                  <c:v>-2.91446E-2</c:v>
                </c:pt>
                <c:pt idx="31275">
                  <c:v>-2.9064400000000001E-2</c:v>
                </c:pt>
                <c:pt idx="31276">
                  <c:v>-2.8959800000000001E-2</c:v>
                </c:pt>
                <c:pt idx="31277">
                  <c:v>-2.88314E-2</c:v>
                </c:pt>
                <c:pt idx="31278">
                  <c:v>-2.86801E-2</c:v>
                </c:pt>
                <c:pt idx="31279">
                  <c:v>-2.8506199999999999E-2</c:v>
                </c:pt>
                <c:pt idx="31280">
                  <c:v>-2.8309600000000001E-2</c:v>
                </c:pt>
                <c:pt idx="31281">
                  <c:v>-2.8089900000000001E-2</c:v>
                </c:pt>
                <c:pt idx="31282">
                  <c:v>-2.7847199999999999E-2</c:v>
                </c:pt>
                <c:pt idx="31283">
                  <c:v>-2.7582300000000001E-2</c:v>
                </c:pt>
                <c:pt idx="31284">
                  <c:v>-2.72962E-2</c:v>
                </c:pt>
                <c:pt idx="31285">
                  <c:v>-2.6989699999999998E-2</c:v>
                </c:pt>
                <c:pt idx="31286">
                  <c:v>-2.6663599999999999E-2</c:v>
                </c:pt>
                <c:pt idx="31287">
                  <c:v>-2.6318500000000002E-2</c:v>
                </c:pt>
                <c:pt idx="31288">
                  <c:v>-2.5954899999999999E-2</c:v>
                </c:pt>
                <c:pt idx="31289">
                  <c:v>-2.55734E-2</c:v>
                </c:pt>
                <c:pt idx="31290">
                  <c:v>-2.51743E-2</c:v>
                </c:pt>
                <c:pt idx="31291">
                  <c:v>-2.4758599999999999E-2</c:v>
                </c:pt>
                <c:pt idx="31292">
                  <c:v>-2.43273E-2</c:v>
                </c:pt>
                <c:pt idx="31293">
                  <c:v>-2.3880999999999999E-2</c:v>
                </c:pt>
                <c:pt idx="31294">
                  <c:v>-2.3420300000000002E-2</c:v>
                </c:pt>
                <c:pt idx="31295">
                  <c:v>-2.2945400000000001E-2</c:v>
                </c:pt>
                <c:pt idx="31296">
                  <c:v>-2.2456899999999998E-2</c:v>
                </c:pt>
                <c:pt idx="31297">
                  <c:v>-2.1955800000000001E-2</c:v>
                </c:pt>
                <c:pt idx="31298">
                  <c:v>-2.1442699999999999E-2</c:v>
                </c:pt>
                <c:pt idx="31299">
                  <c:v>-2.0918699999999998E-2</c:v>
                </c:pt>
                <c:pt idx="31300">
                  <c:v>-2.03844E-2</c:v>
                </c:pt>
                <c:pt idx="31301">
                  <c:v>-1.9840300000000002E-2</c:v>
                </c:pt>
                <c:pt idx="31302">
                  <c:v>-1.9286500000000002E-2</c:v>
                </c:pt>
                <c:pt idx="31303">
                  <c:v>-1.8723900000000002E-2</c:v>
                </c:pt>
                <c:pt idx="31304">
                  <c:v>-1.8153699999999998E-2</c:v>
                </c:pt>
                <c:pt idx="31305">
                  <c:v>-1.7577200000000001E-2</c:v>
                </c:pt>
                <c:pt idx="31306">
                  <c:v>-1.6994700000000001E-2</c:v>
                </c:pt>
                <c:pt idx="31307">
                  <c:v>-1.6406899999999999E-2</c:v>
                </c:pt>
                <c:pt idx="31308">
                  <c:v>-1.5814399999999999E-2</c:v>
                </c:pt>
                <c:pt idx="31309">
                  <c:v>-1.5218300000000001E-2</c:v>
                </c:pt>
                <c:pt idx="31310">
                  <c:v>-1.4619E-2</c:v>
                </c:pt>
                <c:pt idx="31311">
                  <c:v>-1.4017399999999999E-2</c:v>
                </c:pt>
                <c:pt idx="31312">
                  <c:v>-1.34149E-2</c:v>
                </c:pt>
                <c:pt idx="31313">
                  <c:v>-1.28126E-2</c:v>
                </c:pt>
                <c:pt idx="31314">
                  <c:v>-1.22113E-2</c:v>
                </c:pt>
                <c:pt idx="31315">
                  <c:v>-1.16113E-2</c:v>
                </c:pt>
                <c:pt idx="31316">
                  <c:v>-1.10137E-2</c:v>
                </c:pt>
                <c:pt idx="31317">
                  <c:v>-1.0419299999999999E-2</c:v>
                </c:pt>
                <c:pt idx="31318" formatCode="0.00E+00">
                  <c:v>-9.8288100000000003E-3</c:v>
                </c:pt>
                <c:pt idx="31319" formatCode="0.00E+00">
                  <c:v>-9.2424699999999992E-3</c:v>
                </c:pt>
                <c:pt idx="31320" formatCode="0.00E+00">
                  <c:v>-8.6605199999999997E-3</c:v>
                </c:pt>
                <c:pt idx="31321" formatCode="0.00E+00">
                  <c:v>-8.0836499999999995E-3</c:v>
                </c:pt>
                <c:pt idx="31322" formatCode="0.00E+00">
                  <c:v>-7.5127700000000002E-3</c:v>
                </c:pt>
                <c:pt idx="31323" formatCode="0.00E+00">
                  <c:v>-6.9485099999999998E-3</c:v>
                </c:pt>
                <c:pt idx="31324" formatCode="0.00E+00">
                  <c:v>-6.3914200000000001E-3</c:v>
                </c:pt>
                <c:pt idx="31325" formatCode="0.00E+00">
                  <c:v>-5.8423299999999997E-3</c:v>
                </c:pt>
                <c:pt idx="31326" formatCode="0.00E+00">
                  <c:v>-5.3022900000000003E-3</c:v>
                </c:pt>
                <c:pt idx="31327" formatCode="0.00E+00">
                  <c:v>-4.7723100000000001E-3</c:v>
                </c:pt>
                <c:pt idx="31328" formatCode="0.00E+00">
                  <c:v>-4.2531000000000001E-3</c:v>
                </c:pt>
                <c:pt idx="31329" formatCode="0.00E+00">
                  <c:v>-3.7449499999999999E-3</c:v>
                </c:pt>
                <c:pt idx="31330" formatCode="0.00E+00">
                  <c:v>-3.2477299999999999E-3</c:v>
                </c:pt>
                <c:pt idx="31331" formatCode="0.00E+00">
                  <c:v>-2.7610400000000002E-3</c:v>
                </c:pt>
                <c:pt idx="31332" formatCode="0.00E+00">
                  <c:v>-2.2844900000000001E-3</c:v>
                </c:pt>
                <c:pt idx="31333" formatCode="0.00E+00">
                  <c:v>-1.8182000000000001E-3</c:v>
                </c:pt>
                <c:pt idx="31334" formatCode="0.00E+00">
                  <c:v>-1.3628799999999999E-3</c:v>
                </c:pt>
                <c:pt idx="31335" formatCode="0.00E+00">
                  <c:v>-9.1925100000000005E-4</c:v>
                </c:pt>
                <c:pt idx="31336" formatCode="0.00E+00">
                  <c:v>-4.8774199999999999E-4</c:v>
                </c:pt>
                <c:pt idx="31337" formatCode="0.00E+00">
                  <c:v>-6.8602600000000006E-5</c:v>
                </c:pt>
                <c:pt idx="31338" formatCode="0.00E+00">
                  <c:v>3.37905E-4</c:v>
                </c:pt>
                <c:pt idx="31339" formatCode="0.00E+00">
                  <c:v>7.3147399999999997E-4</c:v>
                </c:pt>
                <c:pt idx="31340" formatCode="0.00E+00">
                  <c:v>1.1116500000000001E-3</c:v>
                </c:pt>
                <c:pt idx="31341" formatCode="0.00E+00">
                  <c:v>1.47788E-3</c:v>
                </c:pt>
                <c:pt idx="31342" formatCode="0.00E+00">
                  <c:v>1.8296600000000001E-3</c:v>
                </c:pt>
                <c:pt idx="31343" formatCode="0.00E+00">
                  <c:v>2.1665399999999998E-3</c:v>
                </c:pt>
                <c:pt idx="31344" formatCode="0.00E+00">
                  <c:v>2.4883000000000001E-3</c:v>
                </c:pt>
                <c:pt idx="31345" formatCode="0.00E+00">
                  <c:v>2.7950700000000002E-3</c:v>
                </c:pt>
                <c:pt idx="31346" formatCode="0.00E+00">
                  <c:v>3.0869299999999999E-3</c:v>
                </c:pt>
                <c:pt idx="31347" formatCode="0.00E+00">
                  <c:v>3.3637799999999998E-3</c:v>
                </c:pt>
                <c:pt idx="31348" formatCode="0.00E+00">
                  <c:v>3.6257500000000001E-3</c:v>
                </c:pt>
                <c:pt idx="31349" formatCode="0.00E+00">
                  <c:v>3.8731199999999999E-3</c:v>
                </c:pt>
                <c:pt idx="31350" formatCode="0.00E+00">
                  <c:v>4.1059599999999996E-3</c:v>
                </c:pt>
                <c:pt idx="31351" formatCode="0.00E+00">
                  <c:v>4.3240800000000001E-3</c:v>
                </c:pt>
                <c:pt idx="31352" formatCode="0.00E+00">
                  <c:v>4.5274E-3</c:v>
                </c:pt>
                <c:pt idx="31353" formatCode="0.00E+00">
                  <c:v>4.7158800000000004E-3</c:v>
                </c:pt>
                <c:pt idx="31354" formatCode="0.00E+00">
                  <c:v>4.88931E-3</c:v>
                </c:pt>
                <c:pt idx="31355" formatCode="0.00E+00">
                  <c:v>5.0476499999999999E-3</c:v>
                </c:pt>
                <c:pt idx="31356" formatCode="0.00E+00">
                  <c:v>5.1914400000000003E-3</c:v>
                </c:pt>
                <c:pt idx="31357" formatCode="0.00E+00">
                  <c:v>5.3214899999999999E-3</c:v>
                </c:pt>
                <c:pt idx="31358" formatCode="0.00E+00">
                  <c:v>5.4382700000000003E-3</c:v>
                </c:pt>
                <c:pt idx="31359" formatCode="0.00E+00">
                  <c:v>5.5421100000000003E-3</c:v>
                </c:pt>
                <c:pt idx="31360" formatCode="0.00E+00">
                  <c:v>5.6335999999999999E-3</c:v>
                </c:pt>
                <c:pt idx="31361" formatCode="0.00E+00">
                  <c:v>5.7130699999999998E-3</c:v>
                </c:pt>
                <c:pt idx="31362" formatCode="0.00E+00">
                  <c:v>5.7805900000000004E-3</c:v>
                </c:pt>
                <c:pt idx="31363" formatCode="0.00E+00">
                  <c:v>5.8365200000000004E-3</c:v>
                </c:pt>
                <c:pt idx="31364" formatCode="0.00E+00">
                  <c:v>5.8811999999999996E-3</c:v>
                </c:pt>
                <c:pt idx="31365" formatCode="0.00E+00">
                  <c:v>5.9146900000000002E-3</c:v>
                </c:pt>
                <c:pt idx="31366" formatCode="0.00E+00">
                  <c:v>5.9370899999999999E-3</c:v>
                </c:pt>
                <c:pt idx="31367" formatCode="0.00E+00">
                  <c:v>5.9486900000000004E-3</c:v>
                </c:pt>
                <c:pt idx="31368" formatCode="0.00E+00">
                  <c:v>5.9500000000000004E-3</c:v>
                </c:pt>
                <c:pt idx="31369" formatCode="0.00E+00">
                  <c:v>5.9419199999999998E-3</c:v>
                </c:pt>
                <c:pt idx="31370" formatCode="0.00E+00">
                  <c:v>5.9253999999999999E-3</c:v>
                </c:pt>
                <c:pt idx="31371" formatCode="0.00E+00">
                  <c:v>5.90086E-3</c:v>
                </c:pt>
                <c:pt idx="31372" formatCode="0.00E+00">
                  <c:v>5.8686199999999997E-3</c:v>
                </c:pt>
                <c:pt idx="31373" formatCode="0.00E+00">
                  <c:v>5.8291999999999997E-3</c:v>
                </c:pt>
                <c:pt idx="31374" formatCode="0.00E+00">
                  <c:v>5.7829400000000003E-3</c:v>
                </c:pt>
                <c:pt idx="31375" formatCode="0.00E+00">
                  <c:v>5.7298699999999998E-3</c:v>
                </c:pt>
                <c:pt idx="31376" formatCode="0.00E+00">
                  <c:v>5.6701099999999999E-3</c:v>
                </c:pt>
                <c:pt idx="31377" formatCode="0.00E+00">
                  <c:v>5.6042899999999996E-3</c:v>
                </c:pt>
                <c:pt idx="31378" formatCode="0.00E+00">
                  <c:v>5.5334E-3</c:v>
                </c:pt>
                <c:pt idx="31379" formatCode="0.00E+00">
                  <c:v>5.4582600000000004E-3</c:v>
                </c:pt>
                <c:pt idx="31380" formatCode="0.00E+00">
                  <c:v>5.3793499999999998E-3</c:v>
                </c:pt>
                <c:pt idx="31381" formatCode="0.00E+00">
                  <c:v>5.2971700000000004E-3</c:v>
                </c:pt>
                <c:pt idx="31382" formatCode="0.00E+00">
                  <c:v>5.2124199999999997E-3</c:v>
                </c:pt>
                <c:pt idx="31383" formatCode="0.00E+00">
                  <c:v>5.1253799999999997E-3</c:v>
                </c:pt>
                <c:pt idx="31384" formatCode="0.00E+00">
                  <c:v>5.0356200000000002E-3</c:v>
                </c:pt>
                <c:pt idx="31385" formatCode="0.00E+00">
                  <c:v>4.94321E-3</c:v>
                </c:pt>
                <c:pt idx="31386" formatCode="0.00E+00">
                  <c:v>4.84914E-3</c:v>
                </c:pt>
                <c:pt idx="31387" formatCode="0.00E+00">
                  <c:v>4.7540500000000001E-3</c:v>
                </c:pt>
                <c:pt idx="31388" formatCode="0.00E+00">
                  <c:v>4.6575799999999997E-3</c:v>
                </c:pt>
                <c:pt idx="31389" formatCode="0.00E+00">
                  <c:v>4.5593200000000004E-3</c:v>
                </c:pt>
                <c:pt idx="31390" formatCode="0.00E+00">
                  <c:v>4.45934E-3</c:v>
                </c:pt>
                <c:pt idx="31391" formatCode="0.00E+00">
                  <c:v>4.3577900000000003E-3</c:v>
                </c:pt>
                <c:pt idx="31392" formatCode="0.00E+00">
                  <c:v>4.2545300000000003E-3</c:v>
                </c:pt>
                <c:pt idx="31393" formatCode="0.00E+00">
                  <c:v>4.1494799999999997E-3</c:v>
                </c:pt>
                <c:pt idx="31394" formatCode="0.00E+00">
                  <c:v>4.0426699999999999E-3</c:v>
                </c:pt>
                <c:pt idx="31395" formatCode="0.00E+00">
                  <c:v>3.9342600000000002E-3</c:v>
                </c:pt>
                <c:pt idx="31396" formatCode="0.00E+00">
                  <c:v>3.8244300000000002E-3</c:v>
                </c:pt>
                <c:pt idx="31397" formatCode="0.00E+00">
                  <c:v>3.7134199999999998E-3</c:v>
                </c:pt>
                <c:pt idx="31398" formatCode="0.00E+00">
                  <c:v>3.6014200000000001E-3</c:v>
                </c:pt>
                <c:pt idx="31399" formatCode="0.00E+00">
                  <c:v>3.4886600000000002E-3</c:v>
                </c:pt>
                <c:pt idx="31400" formatCode="0.00E+00">
                  <c:v>3.3754900000000001E-3</c:v>
                </c:pt>
                <c:pt idx="31401" formatCode="0.00E+00">
                  <c:v>3.2620100000000001E-3</c:v>
                </c:pt>
                <c:pt idx="31402" formatCode="0.00E+00">
                  <c:v>3.1480000000000002E-3</c:v>
                </c:pt>
                <c:pt idx="31403" formatCode="0.00E+00">
                  <c:v>3.0334899999999998E-3</c:v>
                </c:pt>
                <c:pt idx="31404" formatCode="0.00E+00">
                  <c:v>2.9189099999999998E-3</c:v>
                </c:pt>
                <c:pt idx="31405" formatCode="0.00E+00">
                  <c:v>2.8047599999999999E-3</c:v>
                </c:pt>
                <c:pt idx="31406" formatCode="0.00E+00">
                  <c:v>2.6915300000000001E-3</c:v>
                </c:pt>
                <c:pt idx="31407" formatCode="0.00E+00">
                  <c:v>2.57954E-3</c:v>
                </c:pt>
                <c:pt idx="31408" formatCode="0.00E+00">
                  <c:v>2.4689299999999998E-3</c:v>
                </c:pt>
                <c:pt idx="31409" formatCode="0.00E+00">
                  <c:v>2.3599200000000002E-3</c:v>
                </c:pt>
                <c:pt idx="31410" formatCode="0.00E+00">
                  <c:v>2.2530100000000002E-3</c:v>
                </c:pt>
                <c:pt idx="31411" formatCode="0.00E+00">
                  <c:v>2.14868E-3</c:v>
                </c:pt>
                <c:pt idx="31412" formatCode="0.00E+00">
                  <c:v>2.0470499999999999E-3</c:v>
                </c:pt>
                <c:pt idx="31413" formatCode="0.00E+00">
                  <c:v>1.9479199999999999E-3</c:v>
                </c:pt>
                <c:pt idx="31414" formatCode="0.00E+00">
                  <c:v>1.85111E-3</c:v>
                </c:pt>
                <c:pt idx="31415" formatCode="0.00E+00">
                  <c:v>1.7565199999999999E-3</c:v>
                </c:pt>
                <c:pt idx="31416" formatCode="0.00E+00">
                  <c:v>1.6641799999999999E-3</c:v>
                </c:pt>
                <c:pt idx="31417" formatCode="0.00E+00">
                  <c:v>1.57427E-3</c:v>
                </c:pt>
                <c:pt idx="31418" formatCode="0.00E+00">
                  <c:v>1.4869E-3</c:v>
                </c:pt>
                <c:pt idx="31419" formatCode="0.00E+00">
                  <c:v>1.40197E-3</c:v>
                </c:pt>
                <c:pt idx="31420" formatCode="0.00E+00">
                  <c:v>1.31937E-3</c:v>
                </c:pt>
                <c:pt idx="31421" formatCode="0.00E+00">
                  <c:v>1.2390299999999999E-3</c:v>
                </c:pt>
                <c:pt idx="31422" formatCode="0.00E+00">
                  <c:v>1.16114E-3</c:v>
                </c:pt>
                <c:pt idx="31423" formatCode="0.00E+00">
                  <c:v>1.0862199999999999E-3</c:v>
                </c:pt>
                <c:pt idx="31424" formatCode="0.00E+00">
                  <c:v>1.0142700000000001E-3</c:v>
                </c:pt>
                <c:pt idx="31425" formatCode="0.00E+00">
                  <c:v>9.4475500000000003E-4</c:v>
                </c:pt>
                <c:pt idx="31426" formatCode="0.00E+00">
                  <c:v>8.7766700000000005E-4</c:v>
                </c:pt>
                <c:pt idx="31427" formatCode="0.00E+00">
                  <c:v>8.1371700000000004E-4</c:v>
                </c:pt>
                <c:pt idx="31428" formatCode="0.00E+00">
                  <c:v>7.53132E-4</c:v>
                </c:pt>
                <c:pt idx="31429" formatCode="0.00E+00">
                  <c:v>6.95242E-4</c:v>
                </c:pt>
                <c:pt idx="31430" formatCode="0.00E+00">
                  <c:v>6.3923099999999998E-4</c:v>
                </c:pt>
                <c:pt idx="31431" formatCode="0.00E+00">
                  <c:v>5.8461500000000003E-4</c:v>
                </c:pt>
                <c:pt idx="31432" formatCode="0.00E+00">
                  <c:v>5.3127999999999997E-4</c:v>
                </c:pt>
                <c:pt idx="31433" formatCode="0.00E+00">
                  <c:v>4.7906499999999998E-4</c:v>
                </c:pt>
                <c:pt idx="31434" formatCode="0.00E+00">
                  <c:v>4.2747800000000002E-4</c:v>
                </c:pt>
                <c:pt idx="31435" formatCode="0.00E+00">
                  <c:v>3.7622600000000001E-4</c:v>
                </c:pt>
                <c:pt idx="31436" formatCode="0.00E+00">
                  <c:v>3.2540500000000002E-4</c:v>
                </c:pt>
                <c:pt idx="31437" formatCode="0.00E+00">
                  <c:v>2.7458300000000001E-4</c:v>
                </c:pt>
                <c:pt idx="31438" formatCode="0.00E+00">
                  <c:v>2.2241200000000001E-4</c:v>
                </c:pt>
                <c:pt idx="31439" formatCode="0.00E+00">
                  <c:v>1.67713E-4</c:v>
                </c:pt>
                <c:pt idx="31440" formatCode="0.00E+00">
                  <c:v>1.1022999999999999E-4</c:v>
                </c:pt>
                <c:pt idx="31441" formatCode="0.00E+00">
                  <c:v>4.9948499999999998E-5</c:v>
                </c:pt>
                <c:pt idx="31442" formatCode="0.00E+00">
                  <c:v>-1.3536800000000001E-5</c:v>
                </c:pt>
                <c:pt idx="31443" formatCode="0.00E+00">
                  <c:v>-8.0684600000000003E-5</c:v>
                </c:pt>
                <c:pt idx="31444" formatCode="0.00E+00">
                  <c:v>-1.5178699999999999E-4</c:v>
                </c:pt>
                <c:pt idx="31445" formatCode="0.00E+00">
                  <c:v>-2.2727500000000001E-4</c:v>
                </c:pt>
                <c:pt idx="31446" formatCode="0.00E+00">
                  <c:v>-3.0775099999999999E-4</c:v>
                </c:pt>
                <c:pt idx="31447" formatCode="0.00E+00">
                  <c:v>-3.9379299999999998E-4</c:v>
                </c:pt>
                <c:pt idx="31448" formatCode="0.00E+00">
                  <c:v>-4.8606099999999998E-4</c:v>
                </c:pt>
                <c:pt idx="31449" formatCode="0.00E+00">
                  <c:v>-5.8520399999999998E-4</c:v>
                </c:pt>
                <c:pt idx="31450" formatCode="0.00E+00">
                  <c:v>-6.9138700000000001E-4</c:v>
                </c:pt>
                <c:pt idx="31451" formatCode="0.00E+00">
                  <c:v>-8.0433700000000002E-4</c:v>
                </c:pt>
                <c:pt idx="31452" formatCode="0.00E+00">
                  <c:v>-9.2384400000000005E-4</c:v>
                </c:pt>
                <c:pt idx="31453" formatCode="0.00E+00">
                  <c:v>-1.0499299999999999E-3</c:v>
                </c:pt>
                <c:pt idx="31454" formatCode="0.00E+00">
                  <c:v>-1.1826E-3</c:v>
                </c:pt>
                <c:pt idx="31455" formatCode="0.00E+00">
                  <c:v>-1.3216599999999999E-3</c:v>
                </c:pt>
                <c:pt idx="31456" formatCode="0.00E+00">
                  <c:v>-1.46692E-3</c:v>
                </c:pt>
                <c:pt idx="31457" formatCode="0.00E+00">
                  <c:v>-1.6189399999999999E-3</c:v>
                </c:pt>
                <c:pt idx="31458" formatCode="0.00E+00">
                  <c:v>-1.77889E-3</c:v>
                </c:pt>
                <c:pt idx="31459" formatCode="0.00E+00">
                  <c:v>-1.9476300000000001E-3</c:v>
                </c:pt>
                <c:pt idx="31460" formatCode="0.00E+00">
                  <c:v>-2.1252599999999999E-3</c:v>
                </c:pt>
                <c:pt idx="31461" formatCode="0.00E+00">
                  <c:v>-2.3116299999999998E-3</c:v>
                </c:pt>
                <c:pt idx="31462" formatCode="0.00E+00">
                  <c:v>-2.5067800000000001E-3</c:v>
                </c:pt>
                <c:pt idx="31463" formatCode="0.00E+00">
                  <c:v>-2.7109299999999999E-3</c:v>
                </c:pt>
                <c:pt idx="31464" formatCode="0.00E+00">
                  <c:v>-2.9240899999999998E-3</c:v>
                </c:pt>
                <c:pt idx="31465" formatCode="0.00E+00">
                  <c:v>-3.1459499999999998E-3</c:v>
                </c:pt>
                <c:pt idx="31466" formatCode="0.00E+00">
                  <c:v>-3.3761899999999998E-3</c:v>
                </c:pt>
                <c:pt idx="31467" formatCode="0.00E+00">
                  <c:v>-3.6145299999999999E-3</c:v>
                </c:pt>
                <c:pt idx="31468" formatCode="0.00E+00">
                  <c:v>-3.8608800000000001E-3</c:v>
                </c:pt>
                <c:pt idx="31469" formatCode="0.00E+00">
                  <c:v>-4.1154900000000003E-3</c:v>
                </c:pt>
                <c:pt idx="31470" formatCode="0.00E+00">
                  <c:v>-4.3785899999999999E-3</c:v>
                </c:pt>
                <c:pt idx="31471" formatCode="0.00E+00">
                  <c:v>-4.6499999999999996E-3</c:v>
                </c:pt>
                <c:pt idx="31472" formatCode="0.00E+00">
                  <c:v>-4.9290899999999997E-3</c:v>
                </c:pt>
                <c:pt idx="31473" formatCode="0.00E+00">
                  <c:v>-5.2153700000000004E-3</c:v>
                </c:pt>
                <c:pt idx="31474" formatCode="0.00E+00">
                  <c:v>-5.5090499999999997E-3</c:v>
                </c:pt>
                <c:pt idx="31475" formatCode="0.00E+00">
                  <c:v>-5.81059E-3</c:v>
                </c:pt>
                <c:pt idx="31476" formatCode="0.00E+00">
                  <c:v>-6.1197500000000002E-3</c:v>
                </c:pt>
                <c:pt idx="31477" formatCode="0.00E+00">
                  <c:v>-6.4355899999999997E-3</c:v>
                </c:pt>
                <c:pt idx="31478" formatCode="0.00E+00">
                  <c:v>-6.7577399999999999E-3</c:v>
                </c:pt>
                <c:pt idx="31479" formatCode="0.00E+00">
                  <c:v>-7.0867999999999999E-3</c:v>
                </c:pt>
                <c:pt idx="31480" formatCode="0.00E+00">
                  <c:v>-7.4236199999999997E-3</c:v>
                </c:pt>
                <c:pt idx="31481" formatCode="0.00E+00">
                  <c:v>-7.7685499999999999E-3</c:v>
                </c:pt>
                <c:pt idx="31482" formatCode="0.00E+00">
                  <c:v>-8.12125E-3</c:v>
                </c:pt>
                <c:pt idx="31483" formatCode="0.00E+00">
                  <c:v>-8.4807700000000003E-3</c:v>
                </c:pt>
                <c:pt idx="31484" formatCode="0.00E+00">
                  <c:v>-8.8462999999999996E-3</c:v>
                </c:pt>
                <c:pt idx="31485" formatCode="0.00E+00">
                  <c:v>-9.2175099999999999E-3</c:v>
                </c:pt>
                <c:pt idx="31486" formatCode="0.00E+00">
                  <c:v>-9.5941700000000008E-3</c:v>
                </c:pt>
                <c:pt idx="31487" formatCode="0.00E+00">
                  <c:v>-9.9759700000000007E-3</c:v>
                </c:pt>
                <c:pt idx="31488">
                  <c:v>-1.03626E-2</c:v>
                </c:pt>
                <c:pt idx="31489">
                  <c:v>-1.0753800000000001E-2</c:v>
                </c:pt>
                <c:pt idx="31490">
                  <c:v>-1.11494E-2</c:v>
                </c:pt>
                <c:pt idx="31491">
                  <c:v>-1.15491E-2</c:v>
                </c:pt>
                <c:pt idx="31492">
                  <c:v>-1.19527E-2</c:v>
                </c:pt>
                <c:pt idx="31493">
                  <c:v>-1.23597E-2</c:v>
                </c:pt>
                <c:pt idx="31494">
                  <c:v>-1.277E-2</c:v>
                </c:pt>
                <c:pt idx="31495">
                  <c:v>-1.31834E-2</c:v>
                </c:pt>
                <c:pt idx="31496">
                  <c:v>-1.3599699999999999E-2</c:v>
                </c:pt>
                <c:pt idx="31497">
                  <c:v>-1.40182E-2</c:v>
                </c:pt>
                <c:pt idx="31498">
                  <c:v>-1.44382E-2</c:v>
                </c:pt>
                <c:pt idx="31499">
                  <c:v>-1.48588E-2</c:v>
                </c:pt>
                <c:pt idx="31500">
                  <c:v>-1.52794E-2</c:v>
                </c:pt>
                <c:pt idx="31501">
                  <c:v>-1.5699500000000002E-2</c:v>
                </c:pt>
                <c:pt idx="31502">
                  <c:v>-1.6119000000000001E-2</c:v>
                </c:pt>
                <c:pt idx="31503">
                  <c:v>-1.6537300000000001E-2</c:v>
                </c:pt>
                <c:pt idx="31504">
                  <c:v>-1.6954E-2</c:v>
                </c:pt>
                <c:pt idx="31505">
                  <c:v>-1.73682E-2</c:v>
                </c:pt>
                <c:pt idx="31506">
                  <c:v>-1.7778800000000001E-2</c:v>
                </c:pt>
                <c:pt idx="31507">
                  <c:v>-1.81855E-2</c:v>
                </c:pt>
                <c:pt idx="31508">
                  <c:v>-1.8588E-2</c:v>
                </c:pt>
                <c:pt idx="31509">
                  <c:v>-1.8985800000000001E-2</c:v>
                </c:pt>
                <c:pt idx="31510">
                  <c:v>-1.93784E-2</c:v>
                </c:pt>
                <c:pt idx="31511">
                  <c:v>-1.9765100000000001E-2</c:v>
                </c:pt>
                <c:pt idx="31512">
                  <c:v>-2.01449E-2</c:v>
                </c:pt>
                <c:pt idx="31513">
                  <c:v>-2.05171E-2</c:v>
                </c:pt>
                <c:pt idx="31514">
                  <c:v>-2.0880800000000001E-2</c:v>
                </c:pt>
                <c:pt idx="31515">
                  <c:v>-2.1235400000000001E-2</c:v>
                </c:pt>
                <c:pt idx="31516">
                  <c:v>-2.1580499999999999E-2</c:v>
                </c:pt>
                <c:pt idx="31517">
                  <c:v>-2.1915899999999999E-2</c:v>
                </c:pt>
                <c:pt idx="31518">
                  <c:v>-2.22411E-2</c:v>
                </c:pt>
                <c:pt idx="31519">
                  <c:v>-2.2555499999999999E-2</c:v>
                </c:pt>
                <c:pt idx="31520">
                  <c:v>-2.2858199999999999E-2</c:v>
                </c:pt>
                <c:pt idx="31521">
                  <c:v>-2.3148100000000001E-2</c:v>
                </c:pt>
                <c:pt idx="31522">
                  <c:v>-2.3423699999999999E-2</c:v>
                </c:pt>
                <c:pt idx="31523">
                  <c:v>-2.36841E-2</c:v>
                </c:pt>
                <c:pt idx="31524">
                  <c:v>-2.3929599999999999E-2</c:v>
                </c:pt>
                <c:pt idx="31525">
                  <c:v>-2.41607E-2</c:v>
                </c:pt>
                <c:pt idx="31526">
                  <c:v>-2.4377300000000001E-2</c:v>
                </c:pt>
                <c:pt idx="31527">
                  <c:v>-2.4578699999999998E-2</c:v>
                </c:pt>
                <c:pt idx="31528">
                  <c:v>-2.4764000000000001E-2</c:v>
                </c:pt>
                <c:pt idx="31529">
                  <c:v>-2.4932900000000001E-2</c:v>
                </c:pt>
                <c:pt idx="31530">
                  <c:v>-2.5085400000000001E-2</c:v>
                </c:pt>
                <c:pt idx="31531">
                  <c:v>-2.52217E-2</c:v>
                </c:pt>
                <c:pt idx="31532">
                  <c:v>-2.5341599999999999E-2</c:v>
                </c:pt>
                <c:pt idx="31533">
                  <c:v>-2.54443E-2</c:v>
                </c:pt>
                <c:pt idx="31534">
                  <c:v>-2.55284E-2</c:v>
                </c:pt>
                <c:pt idx="31535">
                  <c:v>-2.5593100000000001E-2</c:v>
                </c:pt>
                <c:pt idx="31536">
                  <c:v>-2.5638399999999999E-2</c:v>
                </c:pt>
                <c:pt idx="31537">
                  <c:v>-2.5663499999999999E-2</c:v>
                </c:pt>
                <c:pt idx="31538">
                  <c:v>-2.56674E-2</c:v>
                </c:pt>
                <c:pt idx="31539">
                  <c:v>-2.5649100000000001E-2</c:v>
                </c:pt>
                <c:pt idx="31540">
                  <c:v>-2.5608300000000001E-2</c:v>
                </c:pt>
                <c:pt idx="31541">
                  <c:v>-2.55447E-2</c:v>
                </c:pt>
                <c:pt idx="31542">
                  <c:v>-2.5458700000000001E-2</c:v>
                </c:pt>
                <c:pt idx="31543">
                  <c:v>-2.5350600000000001E-2</c:v>
                </c:pt>
                <c:pt idx="31544">
                  <c:v>-2.52211E-2</c:v>
                </c:pt>
                <c:pt idx="31545">
                  <c:v>-2.5070499999999999E-2</c:v>
                </c:pt>
                <c:pt idx="31546">
                  <c:v>-2.4898900000000002E-2</c:v>
                </c:pt>
                <c:pt idx="31547">
                  <c:v>-2.4706200000000001E-2</c:v>
                </c:pt>
                <c:pt idx="31548">
                  <c:v>-2.4492E-2</c:v>
                </c:pt>
                <c:pt idx="31549">
                  <c:v>-2.4256E-2</c:v>
                </c:pt>
                <c:pt idx="31550">
                  <c:v>-2.3997999999999998E-2</c:v>
                </c:pt>
                <c:pt idx="31551">
                  <c:v>-2.3718300000000001E-2</c:v>
                </c:pt>
                <c:pt idx="31552">
                  <c:v>-2.3417799999999999E-2</c:v>
                </c:pt>
                <c:pt idx="31553">
                  <c:v>-2.30975E-2</c:v>
                </c:pt>
                <c:pt idx="31554">
                  <c:v>-2.2757800000000002E-2</c:v>
                </c:pt>
                <c:pt idx="31555">
                  <c:v>-2.2398700000000001E-2</c:v>
                </c:pt>
                <c:pt idx="31556">
                  <c:v>-2.20197E-2</c:v>
                </c:pt>
                <c:pt idx="31557">
                  <c:v>-2.1620500000000001E-2</c:v>
                </c:pt>
                <c:pt idx="31558">
                  <c:v>-2.1200799999999999E-2</c:v>
                </c:pt>
                <c:pt idx="31559">
                  <c:v>-2.0760799999999999E-2</c:v>
                </c:pt>
                <c:pt idx="31560">
                  <c:v>-2.03009E-2</c:v>
                </c:pt>
                <c:pt idx="31561">
                  <c:v>-1.9821800000000001E-2</c:v>
                </c:pt>
                <c:pt idx="31562">
                  <c:v>-1.9323900000000001E-2</c:v>
                </c:pt>
                <c:pt idx="31563">
                  <c:v>-1.88077E-2</c:v>
                </c:pt>
                <c:pt idx="31564">
                  <c:v>-1.82738E-2</c:v>
                </c:pt>
                <c:pt idx="31565">
                  <c:v>-1.7722999999999999E-2</c:v>
                </c:pt>
                <c:pt idx="31566">
                  <c:v>-1.7156100000000001E-2</c:v>
                </c:pt>
                <c:pt idx="31567">
                  <c:v>-1.6574499999999999E-2</c:v>
                </c:pt>
                <c:pt idx="31568">
                  <c:v>-1.5979E-2</c:v>
                </c:pt>
                <c:pt idx="31569">
                  <c:v>-1.53703E-2</c:v>
                </c:pt>
                <c:pt idx="31570">
                  <c:v>-1.4748900000000001E-2</c:v>
                </c:pt>
                <c:pt idx="31571">
                  <c:v>-1.41152E-2</c:v>
                </c:pt>
                <c:pt idx="31572">
                  <c:v>-1.3469E-2</c:v>
                </c:pt>
                <c:pt idx="31573">
                  <c:v>-1.2810800000000001E-2</c:v>
                </c:pt>
                <c:pt idx="31574">
                  <c:v>-1.2142099999999999E-2</c:v>
                </c:pt>
                <c:pt idx="31575">
                  <c:v>-1.14649E-2</c:v>
                </c:pt>
                <c:pt idx="31576">
                  <c:v>-1.07803E-2</c:v>
                </c:pt>
                <c:pt idx="31577">
                  <c:v>-1.00885E-2</c:v>
                </c:pt>
                <c:pt idx="31578" formatCode="0.00E+00">
                  <c:v>-9.3899499999999993E-3</c:v>
                </c:pt>
                <c:pt idx="31579" formatCode="0.00E+00">
                  <c:v>-8.6852800000000001E-3</c:v>
                </c:pt>
                <c:pt idx="31580" formatCode="0.00E+00">
                  <c:v>-7.9753199999999993E-3</c:v>
                </c:pt>
                <c:pt idx="31581" formatCode="0.00E+00">
                  <c:v>-7.2609199999999997E-3</c:v>
                </c:pt>
                <c:pt idx="31582" formatCode="0.00E+00">
                  <c:v>-6.5429800000000003E-3</c:v>
                </c:pt>
                <c:pt idx="31583" formatCode="0.00E+00">
                  <c:v>-5.8223299999999997E-3</c:v>
                </c:pt>
                <c:pt idx="31584" formatCode="0.00E+00">
                  <c:v>-5.0998299999999996E-3</c:v>
                </c:pt>
                <c:pt idx="31585" formatCode="0.00E+00">
                  <c:v>-4.3760600000000002E-3</c:v>
                </c:pt>
                <c:pt idx="31586" formatCode="0.00E+00">
                  <c:v>-3.65125E-3</c:v>
                </c:pt>
                <c:pt idx="31587" formatCode="0.00E+00">
                  <c:v>-2.9256999999999998E-3</c:v>
                </c:pt>
                <c:pt idx="31588" formatCode="0.00E+00">
                  <c:v>-2.1999799999999998E-3</c:v>
                </c:pt>
                <c:pt idx="31589" formatCode="0.00E+00">
                  <c:v>-1.4744700000000001E-3</c:v>
                </c:pt>
                <c:pt idx="31590" formatCode="0.00E+00">
                  <c:v>-7.4934199999999996E-4</c:v>
                </c:pt>
                <c:pt idx="31591" formatCode="0.00E+00">
                  <c:v>-2.5103500000000001E-5</c:v>
                </c:pt>
                <c:pt idx="31592" formatCode="0.00E+00">
                  <c:v>6.9719900000000002E-4</c:v>
                </c:pt>
                <c:pt idx="31593" formatCode="0.00E+00">
                  <c:v>1.41613E-3</c:v>
                </c:pt>
                <c:pt idx="31594" formatCode="0.00E+00">
                  <c:v>2.13014E-3</c:v>
                </c:pt>
                <c:pt idx="31595" formatCode="0.00E+00">
                  <c:v>2.8380900000000001E-3</c:v>
                </c:pt>
                <c:pt idx="31596" formatCode="0.00E+00">
                  <c:v>3.5390999999999999E-3</c:v>
                </c:pt>
                <c:pt idx="31597" formatCode="0.00E+00">
                  <c:v>4.2320200000000004E-3</c:v>
                </c:pt>
                <c:pt idx="31598" formatCode="0.00E+00">
                  <c:v>4.9157100000000002E-3</c:v>
                </c:pt>
                <c:pt idx="31599" formatCode="0.00E+00">
                  <c:v>5.5896299999999999E-3</c:v>
                </c:pt>
                <c:pt idx="31600" formatCode="0.00E+00">
                  <c:v>6.2535899999999998E-3</c:v>
                </c:pt>
                <c:pt idx="31601" formatCode="0.00E+00">
                  <c:v>6.9071699999999998E-3</c:v>
                </c:pt>
                <c:pt idx="31602" formatCode="0.00E+00">
                  <c:v>7.54946E-3</c:v>
                </c:pt>
                <c:pt idx="31603" formatCode="0.00E+00">
                  <c:v>8.1792199999999992E-3</c:v>
                </c:pt>
                <c:pt idx="31604" formatCode="0.00E+00">
                  <c:v>8.7952800000000008E-3</c:v>
                </c:pt>
                <c:pt idx="31605" formatCode="0.00E+00">
                  <c:v>9.3967600000000005E-3</c:v>
                </c:pt>
                <c:pt idx="31606" formatCode="0.00E+00">
                  <c:v>9.9831899999999994E-3</c:v>
                </c:pt>
                <c:pt idx="31607">
                  <c:v>1.0554300000000001E-2</c:v>
                </c:pt>
                <c:pt idx="31608">
                  <c:v>1.1109600000000001E-2</c:v>
                </c:pt>
                <c:pt idx="31609">
                  <c:v>1.16486E-2</c:v>
                </c:pt>
                <c:pt idx="31610">
                  <c:v>1.2171E-2</c:v>
                </c:pt>
                <c:pt idx="31611">
                  <c:v>1.2676099999999999E-2</c:v>
                </c:pt>
                <c:pt idx="31612">
                  <c:v>1.3162500000000001E-2</c:v>
                </c:pt>
                <c:pt idx="31613">
                  <c:v>1.3628899999999999E-2</c:v>
                </c:pt>
                <c:pt idx="31614">
                  <c:v>1.40749E-2</c:v>
                </c:pt>
                <c:pt idx="31615">
                  <c:v>1.45002E-2</c:v>
                </c:pt>
                <c:pt idx="31616">
                  <c:v>1.4904499999999999E-2</c:v>
                </c:pt>
                <c:pt idx="31617">
                  <c:v>1.52876E-2</c:v>
                </c:pt>
                <c:pt idx="31618">
                  <c:v>1.56495E-2</c:v>
                </c:pt>
                <c:pt idx="31619">
                  <c:v>1.5990000000000001E-2</c:v>
                </c:pt>
                <c:pt idx="31620">
                  <c:v>1.6308699999999999E-2</c:v>
                </c:pt>
                <c:pt idx="31621">
                  <c:v>1.66047E-2</c:v>
                </c:pt>
                <c:pt idx="31622">
                  <c:v>1.6877799999999998E-2</c:v>
                </c:pt>
                <c:pt idx="31623">
                  <c:v>1.71281E-2</c:v>
                </c:pt>
                <c:pt idx="31624">
                  <c:v>1.7355700000000002E-2</c:v>
                </c:pt>
                <c:pt idx="31625">
                  <c:v>1.7561299999999998E-2</c:v>
                </c:pt>
                <c:pt idx="31626">
                  <c:v>1.7745899999999998E-2</c:v>
                </c:pt>
                <c:pt idx="31627">
                  <c:v>1.7909399999999999E-2</c:v>
                </c:pt>
                <c:pt idx="31628">
                  <c:v>1.8049699999999998E-2</c:v>
                </c:pt>
                <c:pt idx="31629">
                  <c:v>1.8165799999999999E-2</c:v>
                </c:pt>
                <c:pt idx="31630">
                  <c:v>1.8257700000000002E-2</c:v>
                </c:pt>
                <c:pt idx="31631">
                  <c:v>1.8325500000000002E-2</c:v>
                </c:pt>
                <c:pt idx="31632">
                  <c:v>1.8368800000000001E-2</c:v>
                </c:pt>
                <c:pt idx="31633">
                  <c:v>1.8387299999999999E-2</c:v>
                </c:pt>
                <c:pt idx="31634">
                  <c:v>1.83807E-2</c:v>
                </c:pt>
                <c:pt idx="31635">
                  <c:v>1.83491E-2</c:v>
                </c:pt>
                <c:pt idx="31636">
                  <c:v>1.82931E-2</c:v>
                </c:pt>
                <c:pt idx="31637">
                  <c:v>1.8213199999999999E-2</c:v>
                </c:pt>
                <c:pt idx="31638">
                  <c:v>1.8109500000000001E-2</c:v>
                </c:pt>
                <c:pt idx="31639">
                  <c:v>1.79822E-2</c:v>
                </c:pt>
                <c:pt idx="31640">
                  <c:v>1.7831300000000001E-2</c:v>
                </c:pt>
                <c:pt idx="31641">
                  <c:v>1.7657300000000001E-2</c:v>
                </c:pt>
                <c:pt idx="31642">
                  <c:v>1.7460400000000001E-2</c:v>
                </c:pt>
                <c:pt idx="31643">
                  <c:v>1.7241200000000002E-2</c:v>
                </c:pt>
                <c:pt idx="31644">
                  <c:v>1.7000100000000001E-2</c:v>
                </c:pt>
                <c:pt idx="31645">
                  <c:v>1.6736999999999998E-2</c:v>
                </c:pt>
                <c:pt idx="31646">
                  <c:v>1.6452399999999999E-2</c:v>
                </c:pt>
                <c:pt idx="31647">
                  <c:v>1.6146799999999999E-2</c:v>
                </c:pt>
                <c:pt idx="31648">
                  <c:v>1.58207E-2</c:v>
                </c:pt>
                <c:pt idx="31649">
                  <c:v>1.54752E-2</c:v>
                </c:pt>
                <c:pt idx="31650">
                  <c:v>1.51109E-2</c:v>
                </c:pt>
                <c:pt idx="31651">
                  <c:v>1.47289E-2</c:v>
                </c:pt>
                <c:pt idx="31652">
                  <c:v>1.4330000000000001E-2</c:v>
                </c:pt>
                <c:pt idx="31653">
                  <c:v>1.39148E-2</c:v>
                </c:pt>
                <c:pt idx="31654">
                  <c:v>1.3483500000000001E-2</c:v>
                </c:pt>
                <c:pt idx="31655">
                  <c:v>1.30362E-2</c:v>
                </c:pt>
                <c:pt idx="31656">
                  <c:v>1.2573300000000001E-2</c:v>
                </c:pt>
                <c:pt idx="31657">
                  <c:v>1.20953E-2</c:v>
                </c:pt>
                <c:pt idx="31658">
                  <c:v>1.1603E-2</c:v>
                </c:pt>
                <c:pt idx="31659">
                  <c:v>1.1096999999999999E-2</c:v>
                </c:pt>
                <c:pt idx="31660">
                  <c:v>1.05781E-2</c:v>
                </c:pt>
                <c:pt idx="31661">
                  <c:v>1.0046899999999999E-2</c:v>
                </c:pt>
                <c:pt idx="31662" formatCode="0.00E+00">
                  <c:v>9.5038599999999994E-3</c:v>
                </c:pt>
                <c:pt idx="31663" formatCode="0.00E+00">
                  <c:v>8.9494899999999992E-3</c:v>
                </c:pt>
                <c:pt idx="31664" formatCode="0.00E+00">
                  <c:v>8.3847100000000001E-3</c:v>
                </c:pt>
                <c:pt idx="31665" formatCode="0.00E+00">
                  <c:v>7.8104000000000003E-3</c:v>
                </c:pt>
                <c:pt idx="31666" formatCode="0.00E+00">
                  <c:v>7.2274499999999998E-3</c:v>
                </c:pt>
                <c:pt idx="31667" formatCode="0.00E+00">
                  <c:v>6.63709E-3</c:v>
                </c:pt>
                <c:pt idx="31668" formatCode="0.00E+00">
                  <c:v>6.0407999999999998E-3</c:v>
                </c:pt>
                <c:pt idx="31669" formatCode="0.00E+00">
                  <c:v>5.4397999999999998E-3</c:v>
                </c:pt>
                <c:pt idx="31670" formatCode="0.00E+00">
                  <c:v>4.8348200000000001E-3</c:v>
                </c:pt>
                <c:pt idx="31671" formatCode="0.00E+00">
                  <c:v>4.2261499999999997E-3</c:v>
                </c:pt>
                <c:pt idx="31672" formatCode="0.00E+00">
                  <c:v>3.61415E-3</c:v>
                </c:pt>
                <c:pt idx="31673" formatCode="0.00E+00">
                  <c:v>2.9997399999999999E-3</c:v>
                </c:pt>
                <c:pt idx="31674" formatCode="0.00E+00">
                  <c:v>2.3844199999999999E-3</c:v>
                </c:pt>
                <c:pt idx="31675" formatCode="0.00E+00">
                  <c:v>1.7703599999999999E-3</c:v>
                </c:pt>
                <c:pt idx="31676" formatCode="0.00E+00">
                  <c:v>1.1597199999999999E-3</c:v>
                </c:pt>
                <c:pt idx="31677" formatCode="0.00E+00">
                  <c:v>5.5285800000000004E-4</c:v>
                </c:pt>
                <c:pt idx="31678" formatCode="0.00E+00">
                  <c:v>-5.1321099999999999E-5</c:v>
                </c:pt>
                <c:pt idx="31679" formatCode="0.00E+00">
                  <c:v>-6.5312699999999998E-4</c:v>
                </c:pt>
                <c:pt idx="31680" formatCode="0.00E+00">
                  <c:v>-1.25168E-3</c:v>
                </c:pt>
                <c:pt idx="31681" formatCode="0.00E+00">
                  <c:v>-1.8460499999999999E-3</c:v>
                </c:pt>
                <c:pt idx="31682" formatCode="0.00E+00">
                  <c:v>-2.4356400000000002E-3</c:v>
                </c:pt>
                <c:pt idx="31683" formatCode="0.00E+00">
                  <c:v>-3.0198E-3</c:v>
                </c:pt>
                <c:pt idx="31684" formatCode="0.00E+00">
                  <c:v>-3.5977299999999999E-3</c:v>
                </c:pt>
                <c:pt idx="31685" formatCode="0.00E+00">
                  <c:v>-4.1687199999999999E-3</c:v>
                </c:pt>
                <c:pt idx="31686" formatCode="0.00E+00">
                  <c:v>-4.7320699999999997E-3</c:v>
                </c:pt>
                <c:pt idx="31687" formatCode="0.00E+00">
                  <c:v>-5.2871300000000001E-3</c:v>
                </c:pt>
                <c:pt idx="31688" formatCode="0.00E+00">
                  <c:v>-5.8332799999999997E-3</c:v>
                </c:pt>
                <c:pt idx="31689" formatCode="0.00E+00">
                  <c:v>-6.3700600000000003E-3</c:v>
                </c:pt>
                <c:pt idx="31690" formatCode="0.00E+00">
                  <c:v>-6.8970999999999998E-3</c:v>
                </c:pt>
                <c:pt idx="31691" formatCode="0.00E+00">
                  <c:v>-7.4138499999999996E-3</c:v>
                </c:pt>
                <c:pt idx="31692" formatCode="0.00E+00">
                  <c:v>-7.9196700000000002E-3</c:v>
                </c:pt>
                <c:pt idx="31693" formatCode="0.00E+00">
                  <c:v>-8.4139000000000002E-3</c:v>
                </c:pt>
                <c:pt idx="31694" formatCode="0.00E+00">
                  <c:v>-8.8959999999999994E-3</c:v>
                </c:pt>
                <c:pt idx="31695" formatCode="0.00E+00">
                  <c:v>-9.3653599999999997E-3</c:v>
                </c:pt>
                <c:pt idx="31696" formatCode="0.00E+00">
                  <c:v>-9.8210199999999997E-3</c:v>
                </c:pt>
                <c:pt idx="31697">
                  <c:v>-1.02618E-2</c:v>
                </c:pt>
                <c:pt idx="31698">
                  <c:v>-1.0686899999999999E-2</c:v>
                </c:pt>
                <c:pt idx="31699">
                  <c:v>-1.1096E-2</c:v>
                </c:pt>
                <c:pt idx="31700">
                  <c:v>-1.14891E-2</c:v>
                </c:pt>
                <c:pt idx="31701">
                  <c:v>-1.18656E-2</c:v>
                </c:pt>
                <c:pt idx="31702">
                  <c:v>-1.2224799999999999E-2</c:v>
                </c:pt>
                <c:pt idx="31703">
                  <c:v>-1.25665E-2</c:v>
                </c:pt>
                <c:pt idx="31704">
                  <c:v>-1.28904E-2</c:v>
                </c:pt>
                <c:pt idx="31705">
                  <c:v>-1.3196599999999999E-2</c:v>
                </c:pt>
                <c:pt idx="31706">
                  <c:v>-1.3484899999999999E-2</c:v>
                </c:pt>
                <c:pt idx="31707">
                  <c:v>-1.3755099999999999E-2</c:v>
                </c:pt>
                <c:pt idx="31708">
                  <c:v>-1.4007E-2</c:v>
                </c:pt>
                <c:pt idx="31709">
                  <c:v>-1.4240600000000001E-2</c:v>
                </c:pt>
                <c:pt idx="31710">
                  <c:v>-1.44561E-2</c:v>
                </c:pt>
                <c:pt idx="31711">
                  <c:v>-1.46537E-2</c:v>
                </c:pt>
                <c:pt idx="31712">
                  <c:v>-1.48329E-2</c:v>
                </c:pt>
                <c:pt idx="31713">
                  <c:v>-1.4993299999999999E-2</c:v>
                </c:pt>
                <c:pt idx="31714">
                  <c:v>-1.51351E-2</c:v>
                </c:pt>
                <c:pt idx="31715">
                  <c:v>-1.5258799999999999E-2</c:v>
                </c:pt>
                <c:pt idx="31716">
                  <c:v>-1.53645E-2</c:v>
                </c:pt>
                <c:pt idx="31717">
                  <c:v>-1.54518E-2</c:v>
                </c:pt>
                <c:pt idx="31718">
                  <c:v>-1.5520300000000001E-2</c:v>
                </c:pt>
                <c:pt idx="31719">
                  <c:v>-1.55701E-2</c:v>
                </c:pt>
                <c:pt idx="31720">
                  <c:v>-1.56013E-2</c:v>
                </c:pt>
                <c:pt idx="31721">
                  <c:v>-1.5614299999999999E-2</c:v>
                </c:pt>
                <c:pt idx="31722">
                  <c:v>-1.56093E-2</c:v>
                </c:pt>
                <c:pt idx="31723">
                  <c:v>-1.55867E-2</c:v>
                </c:pt>
                <c:pt idx="31724">
                  <c:v>-1.5547099999999999E-2</c:v>
                </c:pt>
                <c:pt idx="31725">
                  <c:v>-1.54909E-2</c:v>
                </c:pt>
                <c:pt idx="31726">
                  <c:v>-1.5418299999999999E-2</c:v>
                </c:pt>
                <c:pt idx="31727">
                  <c:v>-1.5329799999999999E-2</c:v>
                </c:pt>
                <c:pt idx="31728">
                  <c:v>-1.5225799999999999E-2</c:v>
                </c:pt>
                <c:pt idx="31729">
                  <c:v>-1.51065E-2</c:v>
                </c:pt>
                <c:pt idx="31730">
                  <c:v>-1.4972299999999999E-2</c:v>
                </c:pt>
                <c:pt idx="31731">
                  <c:v>-1.48232E-2</c:v>
                </c:pt>
                <c:pt idx="31732">
                  <c:v>-1.4659699999999999E-2</c:v>
                </c:pt>
                <c:pt idx="31733">
                  <c:v>-1.4481900000000001E-2</c:v>
                </c:pt>
                <c:pt idx="31734">
                  <c:v>-1.4291099999999999E-2</c:v>
                </c:pt>
                <c:pt idx="31735">
                  <c:v>-1.40883E-2</c:v>
                </c:pt>
                <c:pt idx="31736">
                  <c:v>-1.3872799999999999E-2</c:v>
                </c:pt>
                <c:pt idx="31737">
                  <c:v>-1.3644399999999999E-2</c:v>
                </c:pt>
                <c:pt idx="31738">
                  <c:v>-1.34045E-2</c:v>
                </c:pt>
                <c:pt idx="31739">
                  <c:v>-1.31538E-2</c:v>
                </c:pt>
                <c:pt idx="31740">
                  <c:v>-1.2892600000000001E-2</c:v>
                </c:pt>
                <c:pt idx="31741">
                  <c:v>-1.26211E-2</c:v>
                </c:pt>
                <c:pt idx="31742">
                  <c:v>-1.23395E-2</c:v>
                </c:pt>
                <c:pt idx="31743">
                  <c:v>-1.20485E-2</c:v>
                </c:pt>
                <c:pt idx="31744">
                  <c:v>-1.1748700000000001E-2</c:v>
                </c:pt>
                <c:pt idx="31745">
                  <c:v>-1.14406E-2</c:v>
                </c:pt>
                <c:pt idx="31746">
                  <c:v>-1.11243E-2</c:v>
                </c:pt>
                <c:pt idx="31747">
                  <c:v>-1.08001E-2</c:v>
                </c:pt>
                <c:pt idx="31748">
                  <c:v>-1.0468099999999999E-2</c:v>
                </c:pt>
                <c:pt idx="31749">
                  <c:v>-1.0129300000000001E-2</c:v>
                </c:pt>
                <c:pt idx="31750" formatCode="0.00E+00">
                  <c:v>-9.7842699999999994E-3</c:v>
                </c:pt>
                <c:pt idx="31751" formatCode="0.00E+00">
                  <c:v>-9.43366E-3</c:v>
                </c:pt>
                <c:pt idx="31752" formatCode="0.00E+00">
                  <c:v>-9.0776399999999997E-3</c:v>
                </c:pt>
                <c:pt idx="31753" formatCode="0.00E+00">
                  <c:v>-8.7166099999999996E-3</c:v>
                </c:pt>
                <c:pt idx="31754" formatCode="0.00E+00">
                  <c:v>-8.3512800000000009E-3</c:v>
                </c:pt>
                <c:pt idx="31755" formatCode="0.00E+00">
                  <c:v>-7.98251E-3</c:v>
                </c:pt>
                <c:pt idx="31756" formatCode="0.00E+00">
                  <c:v>-7.6109799999999998E-3</c:v>
                </c:pt>
                <c:pt idx="31757" formatCode="0.00E+00">
                  <c:v>-7.2371900000000001E-3</c:v>
                </c:pt>
                <c:pt idx="31758" formatCode="0.00E+00">
                  <c:v>-6.8615500000000001E-3</c:v>
                </c:pt>
                <c:pt idx="31759" formatCode="0.00E+00">
                  <c:v>-6.4845500000000004E-3</c:v>
                </c:pt>
                <c:pt idx="31760" formatCode="0.00E+00">
                  <c:v>-6.1069000000000002E-3</c:v>
                </c:pt>
                <c:pt idx="31761" formatCode="0.00E+00">
                  <c:v>-5.7292100000000002E-3</c:v>
                </c:pt>
                <c:pt idx="31762" formatCode="0.00E+00">
                  <c:v>-5.35171E-3</c:v>
                </c:pt>
                <c:pt idx="31763" formatCode="0.00E+00">
                  <c:v>-4.9745700000000002E-3</c:v>
                </c:pt>
                <c:pt idx="31764" formatCode="0.00E+00">
                  <c:v>-4.5981399999999997E-3</c:v>
                </c:pt>
                <c:pt idx="31765" formatCode="0.00E+00">
                  <c:v>-4.22303E-3</c:v>
                </c:pt>
                <c:pt idx="31766" formatCode="0.00E+00">
                  <c:v>-3.8497700000000002E-3</c:v>
                </c:pt>
                <c:pt idx="31767" formatCode="0.00E+00">
                  <c:v>-3.4785699999999998E-3</c:v>
                </c:pt>
                <c:pt idx="31768" formatCode="0.00E+00">
                  <c:v>-3.1096499999999998E-3</c:v>
                </c:pt>
                <c:pt idx="31769" formatCode="0.00E+00">
                  <c:v>-2.7435099999999998E-3</c:v>
                </c:pt>
                <c:pt idx="31770" formatCode="0.00E+00">
                  <c:v>-2.3807500000000001E-3</c:v>
                </c:pt>
                <c:pt idx="31771" formatCode="0.00E+00">
                  <c:v>-2.0218200000000001E-3</c:v>
                </c:pt>
                <c:pt idx="31772" formatCode="0.00E+00">
                  <c:v>-1.6670000000000001E-3</c:v>
                </c:pt>
                <c:pt idx="31773" formatCode="0.00E+00">
                  <c:v>-1.3165799999999999E-3</c:v>
                </c:pt>
                <c:pt idx="31774" formatCode="0.00E+00">
                  <c:v>-9.7094E-4</c:v>
                </c:pt>
                <c:pt idx="31775" formatCode="0.00E+00">
                  <c:v>-6.3046E-4</c:v>
                </c:pt>
                <c:pt idx="31776" formatCode="0.00E+00">
                  <c:v>-2.9557500000000002E-4</c:v>
                </c:pt>
                <c:pt idx="31777" formatCode="0.00E+00">
                  <c:v>3.3249500000000001E-5</c:v>
                </c:pt>
                <c:pt idx="31778" formatCode="0.00E+00">
                  <c:v>3.5572199999999999E-4</c:v>
                </c:pt>
                <c:pt idx="31779" formatCode="0.00E+00">
                  <c:v>6.7177899999999995E-4</c:v>
                </c:pt>
                <c:pt idx="31780" formatCode="0.00E+00">
                  <c:v>9.8145700000000003E-4</c:v>
                </c:pt>
                <c:pt idx="31781" formatCode="0.00E+00">
                  <c:v>1.2846999999999999E-3</c:v>
                </c:pt>
                <c:pt idx="31782" formatCode="0.00E+00">
                  <c:v>1.5812599999999999E-3</c:v>
                </c:pt>
                <c:pt idx="31783" formatCode="0.00E+00">
                  <c:v>1.8707699999999999E-3</c:v>
                </c:pt>
                <c:pt idx="31784" formatCode="0.00E+00">
                  <c:v>2.1530099999999999E-3</c:v>
                </c:pt>
                <c:pt idx="31785" formatCode="0.00E+00">
                  <c:v>2.4280600000000001E-3</c:v>
                </c:pt>
                <c:pt idx="31786" formatCode="0.00E+00">
                  <c:v>2.6960899999999999E-3</c:v>
                </c:pt>
                <c:pt idx="31787" formatCode="0.00E+00">
                  <c:v>2.9570299999999998E-3</c:v>
                </c:pt>
                <c:pt idx="31788" formatCode="0.00E+00">
                  <c:v>3.2105800000000002E-3</c:v>
                </c:pt>
                <c:pt idx="31789" formatCode="0.00E+00">
                  <c:v>3.4564700000000001E-3</c:v>
                </c:pt>
                <c:pt idx="31790" formatCode="0.00E+00">
                  <c:v>3.6946800000000001E-3</c:v>
                </c:pt>
                <c:pt idx="31791" formatCode="0.00E+00">
                  <c:v>3.9252799999999997E-3</c:v>
                </c:pt>
                <c:pt idx="31792" formatCode="0.00E+00">
                  <c:v>4.1483900000000001E-3</c:v>
                </c:pt>
                <c:pt idx="31793" formatCode="0.00E+00">
                  <c:v>4.3641599999999997E-3</c:v>
                </c:pt>
                <c:pt idx="31794" formatCode="0.00E+00">
                  <c:v>4.57267E-3</c:v>
                </c:pt>
                <c:pt idx="31795" formatCode="0.00E+00">
                  <c:v>4.7738399999999997E-3</c:v>
                </c:pt>
                <c:pt idx="31796" formatCode="0.00E+00">
                  <c:v>4.9671400000000001E-3</c:v>
                </c:pt>
                <c:pt idx="31797" formatCode="0.00E+00">
                  <c:v>5.1517200000000003E-3</c:v>
                </c:pt>
                <c:pt idx="31798" formatCode="0.00E+00">
                  <c:v>5.3281700000000001E-3</c:v>
                </c:pt>
                <c:pt idx="31799" formatCode="0.00E+00">
                  <c:v>5.4980200000000002E-3</c:v>
                </c:pt>
                <c:pt idx="31800" formatCode="0.00E+00">
                  <c:v>5.6612199999999998E-3</c:v>
                </c:pt>
                <c:pt idx="31801" formatCode="0.00E+00">
                  <c:v>5.8170899999999996E-3</c:v>
                </c:pt>
                <c:pt idx="31802" formatCode="0.00E+00">
                  <c:v>5.9659300000000004E-3</c:v>
                </c:pt>
                <c:pt idx="31803" formatCode="0.00E+00">
                  <c:v>6.1082000000000003E-3</c:v>
                </c:pt>
                <c:pt idx="31804" formatCode="0.00E+00">
                  <c:v>6.2440500000000001E-3</c:v>
                </c:pt>
                <c:pt idx="31805" formatCode="0.00E+00">
                  <c:v>6.3734500000000001E-3</c:v>
                </c:pt>
                <c:pt idx="31806" formatCode="0.00E+00">
                  <c:v>6.49644E-3</c:v>
                </c:pt>
                <c:pt idx="31807" formatCode="0.00E+00">
                  <c:v>6.6133299999999997E-3</c:v>
                </c:pt>
                <c:pt idx="31808" formatCode="0.00E+00">
                  <c:v>6.7244499999999999E-3</c:v>
                </c:pt>
                <c:pt idx="31809" formatCode="0.00E+00">
                  <c:v>6.8298999999999999E-3</c:v>
                </c:pt>
                <c:pt idx="31810" formatCode="0.00E+00">
                  <c:v>6.9297999999999998E-3</c:v>
                </c:pt>
                <c:pt idx="31811" formatCode="0.00E+00">
                  <c:v>7.0245100000000003E-3</c:v>
                </c:pt>
                <c:pt idx="31812" formatCode="0.00E+00">
                  <c:v>7.1145799999999997E-3</c:v>
                </c:pt>
                <c:pt idx="31813" formatCode="0.00E+00">
                  <c:v>7.2005699999999999E-3</c:v>
                </c:pt>
                <c:pt idx="31814" formatCode="0.00E+00">
                  <c:v>7.2829100000000001E-3</c:v>
                </c:pt>
                <c:pt idx="31815" formatCode="0.00E+00">
                  <c:v>7.3619200000000001E-3</c:v>
                </c:pt>
                <c:pt idx="31816" formatCode="0.00E+00">
                  <c:v>7.4378200000000004E-3</c:v>
                </c:pt>
                <c:pt idx="31817" formatCode="0.00E+00">
                  <c:v>7.5108199999999996E-3</c:v>
                </c:pt>
                <c:pt idx="31818" formatCode="0.00E+00">
                  <c:v>7.5810399999999998E-3</c:v>
                </c:pt>
                <c:pt idx="31819" formatCode="0.00E+00">
                  <c:v>7.6486599999999998E-3</c:v>
                </c:pt>
                <c:pt idx="31820" formatCode="0.00E+00">
                  <c:v>7.7139000000000001E-3</c:v>
                </c:pt>
                <c:pt idx="31821" formatCode="0.00E+00">
                  <c:v>7.7770499999999998E-3</c:v>
                </c:pt>
                <c:pt idx="31822" formatCode="0.00E+00">
                  <c:v>7.8383700000000008E-3</c:v>
                </c:pt>
                <c:pt idx="31823" formatCode="0.00E+00">
                  <c:v>7.8980600000000001E-3</c:v>
                </c:pt>
                <c:pt idx="31824" formatCode="0.00E+00">
                  <c:v>7.9564500000000003E-3</c:v>
                </c:pt>
                <c:pt idx="31825" formatCode="0.00E+00">
                  <c:v>8.0138799999999993E-3</c:v>
                </c:pt>
                <c:pt idx="31826" formatCode="0.00E+00">
                  <c:v>8.0707299999999999E-3</c:v>
                </c:pt>
                <c:pt idx="31827" formatCode="0.00E+00">
                  <c:v>8.1272400000000009E-3</c:v>
                </c:pt>
                <c:pt idx="31828" formatCode="0.00E+00">
                  <c:v>8.1835299999999996E-3</c:v>
                </c:pt>
                <c:pt idx="31829" formatCode="0.00E+00">
                  <c:v>8.2396799999999992E-3</c:v>
                </c:pt>
                <c:pt idx="31830" formatCode="0.00E+00">
                  <c:v>8.2959699999999997E-3</c:v>
                </c:pt>
                <c:pt idx="31831" formatCode="0.00E+00">
                  <c:v>8.3527900000000006E-3</c:v>
                </c:pt>
                <c:pt idx="31832" formatCode="0.00E+00">
                  <c:v>8.4104699999999998E-3</c:v>
                </c:pt>
                <c:pt idx="31833" formatCode="0.00E+00">
                  <c:v>8.4692299999999995E-3</c:v>
                </c:pt>
                <c:pt idx="31834" formatCode="0.00E+00">
                  <c:v>8.5292500000000004E-3</c:v>
                </c:pt>
                <c:pt idx="31835" formatCode="0.00E+00">
                  <c:v>8.5908000000000009E-3</c:v>
                </c:pt>
                <c:pt idx="31836" formatCode="0.00E+00">
                  <c:v>8.6541299999999995E-3</c:v>
                </c:pt>
                <c:pt idx="31837" formatCode="0.00E+00">
                  <c:v>8.7194500000000001E-3</c:v>
                </c:pt>
                <c:pt idx="31838" formatCode="0.00E+00">
                  <c:v>8.7868600000000005E-3</c:v>
                </c:pt>
                <c:pt idx="31839" formatCode="0.00E+00">
                  <c:v>8.8563900000000004E-3</c:v>
                </c:pt>
                <c:pt idx="31840" formatCode="0.00E+00">
                  <c:v>8.9280999999999996E-3</c:v>
                </c:pt>
                <c:pt idx="31841" formatCode="0.00E+00">
                  <c:v>9.0021700000000003E-3</c:v>
                </c:pt>
                <c:pt idx="31842" formatCode="0.00E+00">
                  <c:v>9.0787699999999999E-3</c:v>
                </c:pt>
                <c:pt idx="31843" formatCode="0.00E+00">
                  <c:v>9.1580199999999994E-3</c:v>
                </c:pt>
                <c:pt idx="31844" formatCode="0.00E+00">
                  <c:v>9.2400399999999997E-3</c:v>
                </c:pt>
                <c:pt idx="31845" formatCode="0.00E+00">
                  <c:v>9.3248199999999993E-3</c:v>
                </c:pt>
                <c:pt idx="31846" formatCode="0.00E+00">
                  <c:v>9.4121299999999995E-3</c:v>
                </c:pt>
                <c:pt idx="31847" formatCode="0.00E+00">
                  <c:v>9.5019400000000004E-3</c:v>
                </c:pt>
                <c:pt idx="31848" formatCode="0.00E+00">
                  <c:v>9.5944499999999992E-3</c:v>
                </c:pt>
                <c:pt idx="31849" formatCode="0.00E+00">
                  <c:v>9.6898499999999999E-3</c:v>
                </c:pt>
                <c:pt idx="31850" formatCode="0.00E+00">
                  <c:v>9.7882000000000004E-3</c:v>
                </c:pt>
                <c:pt idx="31851" formatCode="0.00E+00">
                  <c:v>9.8895800000000002E-3</c:v>
                </c:pt>
                <c:pt idx="31852" formatCode="0.00E+00">
                  <c:v>9.9940399999999992E-3</c:v>
                </c:pt>
                <c:pt idx="31853">
                  <c:v>1.0101600000000001E-2</c:v>
                </c:pt>
                <c:pt idx="31854">
                  <c:v>1.0212199999999999E-2</c:v>
                </c:pt>
                <c:pt idx="31855">
                  <c:v>1.0325900000000001E-2</c:v>
                </c:pt>
                <c:pt idx="31856">
                  <c:v>1.04426E-2</c:v>
                </c:pt>
                <c:pt idx="31857">
                  <c:v>1.0562E-2</c:v>
                </c:pt>
                <c:pt idx="31858">
                  <c:v>1.06841E-2</c:v>
                </c:pt>
                <c:pt idx="31859">
                  <c:v>1.08089E-2</c:v>
                </c:pt>
                <c:pt idx="31860">
                  <c:v>1.0936400000000001E-2</c:v>
                </c:pt>
                <c:pt idx="31861">
                  <c:v>1.10667E-2</c:v>
                </c:pt>
                <c:pt idx="31862">
                  <c:v>1.1199600000000001E-2</c:v>
                </c:pt>
                <c:pt idx="31863">
                  <c:v>1.1334800000000001E-2</c:v>
                </c:pt>
                <c:pt idx="31864">
                  <c:v>1.1472E-2</c:v>
                </c:pt>
                <c:pt idx="31865">
                  <c:v>1.16109E-2</c:v>
                </c:pt>
                <c:pt idx="31866">
                  <c:v>1.17515E-2</c:v>
                </c:pt>
                <c:pt idx="31867">
                  <c:v>1.18935E-2</c:v>
                </c:pt>
                <c:pt idx="31868">
                  <c:v>1.20369E-2</c:v>
                </c:pt>
                <c:pt idx="31869">
                  <c:v>1.21814E-2</c:v>
                </c:pt>
                <c:pt idx="31870">
                  <c:v>1.2326699999999999E-2</c:v>
                </c:pt>
                <c:pt idx="31871">
                  <c:v>1.24724E-2</c:v>
                </c:pt>
                <c:pt idx="31872">
                  <c:v>1.2618000000000001E-2</c:v>
                </c:pt>
                <c:pt idx="31873">
                  <c:v>1.2763200000000001E-2</c:v>
                </c:pt>
                <c:pt idx="31874">
                  <c:v>1.2907800000000001E-2</c:v>
                </c:pt>
                <c:pt idx="31875">
                  <c:v>1.30519E-2</c:v>
                </c:pt>
                <c:pt idx="31876">
                  <c:v>1.31951E-2</c:v>
                </c:pt>
                <c:pt idx="31877">
                  <c:v>1.33372E-2</c:v>
                </c:pt>
                <c:pt idx="31878">
                  <c:v>1.34777E-2</c:v>
                </c:pt>
                <c:pt idx="31879">
                  <c:v>1.36162E-2</c:v>
                </c:pt>
                <c:pt idx="31880">
                  <c:v>1.37524E-2</c:v>
                </c:pt>
                <c:pt idx="31881">
                  <c:v>1.38859E-2</c:v>
                </c:pt>
                <c:pt idx="31882">
                  <c:v>1.4016300000000001E-2</c:v>
                </c:pt>
                <c:pt idx="31883">
                  <c:v>1.41434E-2</c:v>
                </c:pt>
                <c:pt idx="31884">
                  <c:v>1.42667E-2</c:v>
                </c:pt>
                <c:pt idx="31885">
                  <c:v>1.43862E-2</c:v>
                </c:pt>
                <c:pt idx="31886">
                  <c:v>1.45013E-2</c:v>
                </c:pt>
                <c:pt idx="31887">
                  <c:v>1.4611799999999999E-2</c:v>
                </c:pt>
                <c:pt idx="31888">
                  <c:v>1.4716999999999999E-2</c:v>
                </c:pt>
                <c:pt idx="31889">
                  <c:v>1.48167E-2</c:v>
                </c:pt>
                <c:pt idx="31890">
                  <c:v>1.49105E-2</c:v>
                </c:pt>
                <c:pt idx="31891">
                  <c:v>1.4997999999999999E-2</c:v>
                </c:pt>
                <c:pt idx="31892">
                  <c:v>1.50788E-2</c:v>
                </c:pt>
                <c:pt idx="31893">
                  <c:v>1.51526E-2</c:v>
                </c:pt>
                <c:pt idx="31894">
                  <c:v>1.52192E-2</c:v>
                </c:pt>
                <c:pt idx="31895">
                  <c:v>1.52783E-2</c:v>
                </c:pt>
                <c:pt idx="31896">
                  <c:v>1.5329600000000001E-2</c:v>
                </c:pt>
                <c:pt idx="31897">
                  <c:v>1.53727E-2</c:v>
                </c:pt>
                <c:pt idx="31898">
                  <c:v>1.54074E-2</c:v>
                </c:pt>
                <c:pt idx="31899">
                  <c:v>1.54333E-2</c:v>
                </c:pt>
                <c:pt idx="31900">
                  <c:v>1.5450200000000001E-2</c:v>
                </c:pt>
                <c:pt idx="31901">
                  <c:v>1.5457500000000001E-2</c:v>
                </c:pt>
                <c:pt idx="31902">
                  <c:v>1.5455E-2</c:v>
                </c:pt>
                <c:pt idx="31903">
                  <c:v>1.54425E-2</c:v>
                </c:pt>
                <c:pt idx="31904">
                  <c:v>1.54199E-2</c:v>
                </c:pt>
                <c:pt idx="31905">
                  <c:v>1.5387100000000001E-2</c:v>
                </c:pt>
                <c:pt idx="31906">
                  <c:v>1.5343900000000001E-2</c:v>
                </c:pt>
                <c:pt idx="31907">
                  <c:v>1.529E-2</c:v>
                </c:pt>
                <c:pt idx="31908">
                  <c:v>1.5225199999999999E-2</c:v>
                </c:pt>
                <c:pt idx="31909">
                  <c:v>1.5149299999999999E-2</c:v>
                </c:pt>
                <c:pt idx="31910">
                  <c:v>1.50622E-2</c:v>
                </c:pt>
                <c:pt idx="31911">
                  <c:v>1.4964E-2</c:v>
                </c:pt>
                <c:pt idx="31912">
                  <c:v>1.48544E-2</c:v>
                </c:pt>
                <c:pt idx="31913">
                  <c:v>1.4733400000000001E-2</c:v>
                </c:pt>
                <c:pt idx="31914">
                  <c:v>1.46009E-2</c:v>
                </c:pt>
                <c:pt idx="31915">
                  <c:v>1.44569E-2</c:v>
                </c:pt>
                <c:pt idx="31916">
                  <c:v>1.43012E-2</c:v>
                </c:pt>
                <c:pt idx="31917">
                  <c:v>1.41338E-2</c:v>
                </c:pt>
                <c:pt idx="31918">
                  <c:v>1.3954599999999999E-2</c:v>
                </c:pt>
                <c:pt idx="31919">
                  <c:v>1.37635E-2</c:v>
                </c:pt>
                <c:pt idx="31920">
                  <c:v>1.3560300000000001E-2</c:v>
                </c:pt>
                <c:pt idx="31921">
                  <c:v>1.33452E-2</c:v>
                </c:pt>
                <c:pt idx="31922">
                  <c:v>1.31182E-2</c:v>
                </c:pt>
                <c:pt idx="31923">
                  <c:v>1.28796E-2</c:v>
                </c:pt>
                <c:pt idx="31924">
                  <c:v>1.26295E-2</c:v>
                </c:pt>
                <c:pt idx="31925">
                  <c:v>1.2368000000000001E-2</c:v>
                </c:pt>
                <c:pt idx="31926">
                  <c:v>1.2095399999999999E-2</c:v>
                </c:pt>
                <c:pt idx="31927">
                  <c:v>1.18117E-2</c:v>
                </c:pt>
                <c:pt idx="31928">
                  <c:v>1.1517299999999999E-2</c:v>
                </c:pt>
                <c:pt idx="31929">
                  <c:v>1.12123E-2</c:v>
                </c:pt>
                <c:pt idx="31930">
                  <c:v>1.0897199999999999E-2</c:v>
                </c:pt>
                <c:pt idx="31931">
                  <c:v>1.0572099999999999E-2</c:v>
                </c:pt>
                <c:pt idx="31932">
                  <c:v>1.02373E-2</c:v>
                </c:pt>
                <c:pt idx="31933" formatCode="0.00E+00">
                  <c:v>9.8929900000000008E-3</c:v>
                </c:pt>
                <c:pt idx="31934" formatCode="0.00E+00">
                  <c:v>9.5394799999999995E-3</c:v>
                </c:pt>
                <c:pt idx="31935" formatCode="0.00E+00">
                  <c:v>9.1769999999999994E-3</c:v>
                </c:pt>
                <c:pt idx="31936" formatCode="0.00E+00">
                  <c:v>8.8057799999999992E-3</c:v>
                </c:pt>
                <c:pt idx="31937" formatCode="0.00E+00">
                  <c:v>8.4261400000000004E-3</c:v>
                </c:pt>
                <c:pt idx="31938" formatCode="0.00E+00">
                  <c:v>8.0385500000000002E-3</c:v>
                </c:pt>
                <c:pt idx="31939" formatCode="0.00E+00">
                  <c:v>7.6434399999999996E-3</c:v>
                </c:pt>
                <c:pt idx="31940" formatCode="0.00E+00">
                  <c:v>7.2412300000000004E-3</c:v>
                </c:pt>
                <c:pt idx="31941" formatCode="0.00E+00">
                  <c:v>6.8323000000000004E-3</c:v>
                </c:pt>
                <c:pt idx="31942" formatCode="0.00E+00">
                  <c:v>6.4170299999999998E-3</c:v>
                </c:pt>
                <c:pt idx="31943" formatCode="0.00E+00">
                  <c:v>5.9957500000000002E-3</c:v>
                </c:pt>
                <c:pt idx="31944" formatCode="0.00E+00">
                  <c:v>5.5688400000000002E-3</c:v>
                </c:pt>
                <c:pt idx="31945" formatCode="0.00E+00">
                  <c:v>5.1367000000000001E-3</c:v>
                </c:pt>
                <c:pt idx="31946" formatCode="0.00E+00">
                  <c:v>4.6997499999999999E-3</c:v>
                </c:pt>
                <c:pt idx="31947" formatCode="0.00E+00">
                  <c:v>4.2585399999999999E-3</c:v>
                </c:pt>
                <c:pt idx="31948" formatCode="0.00E+00">
                  <c:v>3.8136799999999998E-3</c:v>
                </c:pt>
                <c:pt idx="31949" formatCode="0.00E+00">
                  <c:v>3.3657399999999999E-3</c:v>
                </c:pt>
                <c:pt idx="31950" formatCode="0.00E+00">
                  <c:v>2.9152000000000002E-3</c:v>
                </c:pt>
                <c:pt idx="31951" formatCode="0.00E+00">
                  <c:v>2.4625300000000001E-3</c:v>
                </c:pt>
                <c:pt idx="31952" formatCode="0.00E+00">
                  <c:v>2.0082400000000001E-3</c:v>
                </c:pt>
                <c:pt idx="31953" formatCode="0.00E+00">
                  <c:v>1.55288E-3</c:v>
                </c:pt>
                <c:pt idx="31954" formatCode="0.00E+00">
                  <c:v>1.0970299999999999E-3</c:v>
                </c:pt>
                <c:pt idx="31955" formatCode="0.00E+00">
                  <c:v>6.41312E-4</c:v>
                </c:pt>
                <c:pt idx="31956" formatCode="0.00E+00">
                  <c:v>1.86379E-4</c:v>
                </c:pt>
                <c:pt idx="31957" formatCode="0.00E+00">
                  <c:v>-2.6715799999999998E-4</c:v>
                </c:pt>
                <c:pt idx="31958" formatCode="0.00E+00">
                  <c:v>-7.1874600000000003E-4</c:v>
                </c:pt>
                <c:pt idx="31959" formatCode="0.00E+00">
                  <c:v>-1.1678700000000001E-3</c:v>
                </c:pt>
                <c:pt idx="31960" formatCode="0.00E+00">
                  <c:v>-1.61399E-3</c:v>
                </c:pt>
                <c:pt idx="31961" formatCode="0.00E+00">
                  <c:v>-2.05653E-3</c:v>
                </c:pt>
                <c:pt idx="31962" formatCode="0.00E+00">
                  <c:v>-2.4948800000000001E-3</c:v>
                </c:pt>
                <c:pt idx="31963" formatCode="0.00E+00">
                  <c:v>-2.9285499999999998E-3</c:v>
                </c:pt>
                <c:pt idx="31964" formatCode="0.00E+00">
                  <c:v>-3.3570599999999998E-3</c:v>
                </c:pt>
                <c:pt idx="31965" formatCode="0.00E+00">
                  <c:v>-3.7798699999999998E-3</c:v>
                </c:pt>
                <c:pt idx="31966" formatCode="0.00E+00">
                  <c:v>-4.1963299999999999E-3</c:v>
                </c:pt>
                <c:pt idx="31967" formatCode="0.00E+00">
                  <c:v>-4.6058499999999999E-3</c:v>
                </c:pt>
                <c:pt idx="31968" formatCode="0.00E+00">
                  <c:v>-5.00791E-3</c:v>
                </c:pt>
                <c:pt idx="31969" formatCode="0.00E+00">
                  <c:v>-5.4020200000000004E-3</c:v>
                </c:pt>
                <c:pt idx="31970" formatCode="0.00E+00">
                  <c:v>-5.7876500000000001E-3</c:v>
                </c:pt>
                <c:pt idx="31971" formatCode="0.00E+00">
                  <c:v>-6.1642299999999997E-3</c:v>
                </c:pt>
                <c:pt idx="31972" formatCode="0.00E+00">
                  <c:v>-6.5312E-3</c:v>
                </c:pt>
                <c:pt idx="31973" formatCode="0.00E+00">
                  <c:v>-6.8880199999999999E-3</c:v>
                </c:pt>
                <c:pt idx="31974" formatCode="0.00E+00">
                  <c:v>-7.2341599999999999E-3</c:v>
                </c:pt>
                <c:pt idx="31975" formatCode="0.00E+00">
                  <c:v>-7.5691100000000004E-3</c:v>
                </c:pt>
                <c:pt idx="31976" formatCode="0.00E+00">
                  <c:v>-7.8924100000000007E-3</c:v>
                </c:pt>
                <c:pt idx="31977" formatCode="0.00E+00">
                  <c:v>-8.2036299999999999E-3</c:v>
                </c:pt>
                <c:pt idx="31978" formatCode="0.00E+00">
                  <c:v>-8.5023400000000006E-3</c:v>
                </c:pt>
                <c:pt idx="31979" formatCode="0.00E+00">
                  <c:v>-8.7880500000000004E-3</c:v>
                </c:pt>
                <c:pt idx="31980" formatCode="0.00E+00">
                  <c:v>-9.0603300000000001E-3</c:v>
                </c:pt>
                <c:pt idx="31981" formatCode="0.00E+00">
                  <c:v>-9.31886E-3</c:v>
                </c:pt>
                <c:pt idx="31982" formatCode="0.00E+00">
                  <c:v>-9.5633000000000003E-3</c:v>
                </c:pt>
                <c:pt idx="31983" formatCode="0.00E+00">
                  <c:v>-9.7932799999999997E-3</c:v>
                </c:pt>
                <c:pt idx="31984">
                  <c:v>-1.0008400000000001E-2</c:v>
                </c:pt>
                <c:pt idx="31985">
                  <c:v>-1.0208399999999999E-2</c:v>
                </c:pt>
                <c:pt idx="31986">
                  <c:v>-1.03929E-2</c:v>
                </c:pt>
                <c:pt idx="31987">
                  <c:v>-1.05617E-2</c:v>
                </c:pt>
                <c:pt idx="31988">
                  <c:v>-1.07145E-2</c:v>
                </c:pt>
                <c:pt idx="31989">
                  <c:v>-1.08509E-2</c:v>
                </c:pt>
                <c:pt idx="31990">
                  <c:v>-1.0970799999999999E-2</c:v>
                </c:pt>
                <c:pt idx="31991">
                  <c:v>-1.1073899999999999E-2</c:v>
                </c:pt>
                <c:pt idx="31992">
                  <c:v>-1.116E-2</c:v>
                </c:pt>
                <c:pt idx="31993">
                  <c:v>-1.1229100000000001E-2</c:v>
                </c:pt>
                <c:pt idx="31994">
                  <c:v>-1.12809E-2</c:v>
                </c:pt>
                <c:pt idx="31995">
                  <c:v>-1.1315499999999999E-2</c:v>
                </c:pt>
                <c:pt idx="31996">
                  <c:v>-1.13326E-2</c:v>
                </c:pt>
                <c:pt idx="31997">
                  <c:v>-1.1332200000000001E-2</c:v>
                </c:pt>
                <c:pt idx="31998">
                  <c:v>-1.1314299999999999E-2</c:v>
                </c:pt>
                <c:pt idx="31999">
                  <c:v>-1.12788E-2</c:v>
                </c:pt>
                <c:pt idx="32000">
                  <c:v>-1.12257E-2</c:v>
                </c:pt>
                <c:pt idx="32001">
                  <c:v>-1.1154900000000001E-2</c:v>
                </c:pt>
                <c:pt idx="32002">
                  <c:v>-1.10667E-2</c:v>
                </c:pt>
                <c:pt idx="32003">
                  <c:v>-1.0961E-2</c:v>
                </c:pt>
                <c:pt idx="32004">
                  <c:v>-1.08381E-2</c:v>
                </c:pt>
                <c:pt idx="32005">
                  <c:v>-1.06981E-2</c:v>
                </c:pt>
                <c:pt idx="32006">
                  <c:v>-1.0541200000000001E-2</c:v>
                </c:pt>
                <c:pt idx="32007">
                  <c:v>-1.03675E-2</c:v>
                </c:pt>
                <c:pt idx="32008">
                  <c:v>-1.01773E-2</c:v>
                </c:pt>
                <c:pt idx="32009" formatCode="0.00E+00">
                  <c:v>-9.9709199999999994E-3</c:v>
                </c:pt>
                <c:pt idx="32010" formatCode="0.00E+00">
                  <c:v>-9.7484400000000006E-3</c:v>
                </c:pt>
                <c:pt idx="32011" formatCode="0.00E+00">
                  <c:v>-9.5101700000000001E-3</c:v>
                </c:pt>
                <c:pt idx="32012" formatCode="0.00E+00">
                  <c:v>-9.2564099999999996E-3</c:v>
                </c:pt>
                <c:pt idx="32013" formatCode="0.00E+00">
                  <c:v>-8.9875200000000006E-3</c:v>
                </c:pt>
                <c:pt idx="32014" formatCode="0.00E+00">
                  <c:v>-8.7038299999999992E-3</c:v>
                </c:pt>
                <c:pt idx="32015" formatCode="0.00E+00">
                  <c:v>-8.4057200000000002E-3</c:v>
                </c:pt>
                <c:pt idx="32016" formatCode="0.00E+00">
                  <c:v>-8.0935599999999996E-3</c:v>
                </c:pt>
                <c:pt idx="32017" formatCode="0.00E+00">
                  <c:v>-7.7677500000000003E-3</c:v>
                </c:pt>
                <c:pt idx="32018" formatCode="0.00E+00">
                  <c:v>-7.4286500000000002E-3</c:v>
                </c:pt>
                <c:pt idx="32019" formatCode="0.00E+00">
                  <c:v>-7.0766800000000001E-3</c:v>
                </c:pt>
                <c:pt idx="32020" formatCode="0.00E+00">
                  <c:v>-6.7122900000000001E-3</c:v>
                </c:pt>
                <c:pt idx="32021" formatCode="0.00E+00">
                  <c:v>-6.3359000000000002E-3</c:v>
                </c:pt>
                <c:pt idx="32022" formatCode="0.00E+00">
                  <c:v>-5.9479700000000003E-3</c:v>
                </c:pt>
                <c:pt idx="32023" formatCode="0.00E+00">
                  <c:v>-5.5489399999999996E-3</c:v>
                </c:pt>
                <c:pt idx="32024" formatCode="0.00E+00">
                  <c:v>-5.1393200000000002E-3</c:v>
                </c:pt>
                <c:pt idx="32025" formatCode="0.00E+00">
                  <c:v>-4.7196399999999998E-3</c:v>
                </c:pt>
                <c:pt idx="32026" formatCode="0.00E+00">
                  <c:v>-4.2904600000000003E-3</c:v>
                </c:pt>
                <c:pt idx="32027" formatCode="0.00E+00">
                  <c:v>-3.85235E-3</c:v>
                </c:pt>
                <c:pt idx="32028" formatCode="0.00E+00">
                  <c:v>-3.4058700000000001E-3</c:v>
                </c:pt>
                <c:pt idx="32029" formatCode="0.00E+00">
                  <c:v>-2.9516299999999998E-3</c:v>
                </c:pt>
                <c:pt idx="32030" formatCode="0.00E+00">
                  <c:v>-2.4902600000000002E-3</c:v>
                </c:pt>
                <c:pt idx="32031" formatCode="0.00E+00">
                  <c:v>-2.0223699999999999E-3</c:v>
                </c:pt>
                <c:pt idx="32032" formatCode="0.00E+00">
                  <c:v>-1.5485799999999999E-3</c:v>
                </c:pt>
                <c:pt idx="32033" formatCode="0.00E+00">
                  <c:v>-1.0694999999999999E-3</c:v>
                </c:pt>
                <c:pt idx="32034" formatCode="0.00E+00">
                  <c:v>-5.8581400000000004E-4</c:v>
                </c:pt>
                <c:pt idx="32035" formatCode="0.00E+00">
                  <c:v>-9.8204399999999998E-5</c:v>
                </c:pt>
                <c:pt idx="32036" formatCode="0.00E+00">
                  <c:v>3.9260500000000003E-4</c:v>
                </c:pt>
                <c:pt idx="32037" formatCode="0.00E+00">
                  <c:v>8.8594599999999998E-4</c:v>
                </c:pt>
                <c:pt idx="32038" formatCode="0.00E+00">
                  <c:v>1.3812399999999999E-3</c:v>
                </c:pt>
                <c:pt idx="32039" formatCode="0.00E+00">
                  <c:v>1.8779199999999999E-3</c:v>
                </c:pt>
                <c:pt idx="32040" formatCode="0.00E+00">
                  <c:v>2.3753400000000001E-3</c:v>
                </c:pt>
                <c:pt idx="32041" formatCode="0.00E+00">
                  <c:v>2.8727800000000001E-3</c:v>
                </c:pt>
                <c:pt idx="32042" formatCode="0.00E+00">
                  <c:v>3.3694699999999998E-3</c:v>
                </c:pt>
                <c:pt idx="32043" formatCode="0.00E+00">
                  <c:v>3.8647600000000001E-3</c:v>
                </c:pt>
                <c:pt idx="32044" formatCode="0.00E+00">
                  <c:v>4.35798E-3</c:v>
                </c:pt>
                <c:pt idx="32045" formatCode="0.00E+00">
                  <c:v>4.8484299999999999E-3</c:v>
                </c:pt>
                <c:pt idx="32046" formatCode="0.00E+00">
                  <c:v>5.3355199999999998E-3</c:v>
                </c:pt>
                <c:pt idx="32047" formatCode="0.00E+00">
                  <c:v>5.8187300000000003E-3</c:v>
                </c:pt>
                <c:pt idx="32048" formatCode="0.00E+00">
                  <c:v>6.2975699999999997E-3</c:v>
                </c:pt>
                <c:pt idx="32049" formatCode="0.00E+00">
                  <c:v>6.7714300000000002E-3</c:v>
                </c:pt>
                <c:pt idx="32050" formatCode="0.00E+00">
                  <c:v>7.2396099999999996E-3</c:v>
                </c:pt>
                <c:pt idx="32051" formatCode="0.00E+00">
                  <c:v>7.7014199999999996E-3</c:v>
                </c:pt>
                <c:pt idx="32052" formatCode="0.00E+00">
                  <c:v>8.1562700000000002E-3</c:v>
                </c:pt>
                <c:pt idx="32053" formatCode="0.00E+00">
                  <c:v>8.6036299999999993E-3</c:v>
                </c:pt>
                <c:pt idx="32054" formatCode="0.00E+00">
                  <c:v>9.0429399999999993E-3</c:v>
                </c:pt>
                <c:pt idx="32055" formatCode="0.00E+00">
                  <c:v>9.4735400000000008E-3</c:v>
                </c:pt>
                <c:pt idx="32056" formatCode="0.00E+00">
                  <c:v>9.8947600000000007E-3</c:v>
                </c:pt>
                <c:pt idx="32057">
                  <c:v>1.03061E-2</c:v>
                </c:pt>
                <c:pt idx="32058">
                  <c:v>1.0707100000000001E-2</c:v>
                </c:pt>
                <c:pt idx="32059">
                  <c:v>1.1097299999999999E-2</c:v>
                </c:pt>
                <c:pt idx="32060">
                  <c:v>1.1476399999999999E-2</c:v>
                </c:pt>
                <c:pt idx="32061">
                  <c:v>1.1843899999999999E-2</c:v>
                </c:pt>
                <c:pt idx="32062">
                  <c:v>1.21995E-2</c:v>
                </c:pt>
                <c:pt idx="32063">
                  <c:v>1.25425E-2</c:v>
                </c:pt>
                <c:pt idx="32064">
                  <c:v>1.28725E-2</c:v>
                </c:pt>
                <c:pt idx="32065">
                  <c:v>1.3188800000000001E-2</c:v>
                </c:pt>
                <c:pt idx="32066">
                  <c:v>1.34912E-2</c:v>
                </c:pt>
                <c:pt idx="32067">
                  <c:v>1.3779400000000001E-2</c:v>
                </c:pt>
                <c:pt idx="32068">
                  <c:v>1.40532E-2</c:v>
                </c:pt>
                <c:pt idx="32069">
                  <c:v>1.4312099999999999E-2</c:v>
                </c:pt>
                <c:pt idx="32070">
                  <c:v>1.45559E-2</c:v>
                </c:pt>
                <c:pt idx="32071">
                  <c:v>1.47846E-2</c:v>
                </c:pt>
                <c:pt idx="32072">
                  <c:v>1.49979E-2</c:v>
                </c:pt>
                <c:pt idx="32073">
                  <c:v>1.51956E-2</c:v>
                </c:pt>
                <c:pt idx="32074">
                  <c:v>1.53773E-2</c:v>
                </c:pt>
                <c:pt idx="32075">
                  <c:v>1.5542500000000001E-2</c:v>
                </c:pt>
                <c:pt idx="32076">
                  <c:v>1.5691E-2</c:v>
                </c:pt>
                <c:pt idx="32077">
                  <c:v>1.58225E-2</c:v>
                </c:pt>
                <c:pt idx="32078">
                  <c:v>1.5937099999999999E-2</c:v>
                </c:pt>
                <c:pt idx="32079">
                  <c:v>1.6034400000000001E-2</c:v>
                </c:pt>
                <c:pt idx="32080">
                  <c:v>1.61146E-2</c:v>
                </c:pt>
                <c:pt idx="32081">
                  <c:v>1.61777E-2</c:v>
                </c:pt>
                <c:pt idx="32082">
                  <c:v>1.6223600000000001E-2</c:v>
                </c:pt>
                <c:pt idx="32083">
                  <c:v>1.62525E-2</c:v>
                </c:pt>
                <c:pt idx="32084">
                  <c:v>1.6264199999999999E-2</c:v>
                </c:pt>
                <c:pt idx="32085">
                  <c:v>1.6258700000000001E-2</c:v>
                </c:pt>
                <c:pt idx="32086">
                  <c:v>1.62361E-2</c:v>
                </c:pt>
                <c:pt idx="32087">
                  <c:v>1.6196499999999999E-2</c:v>
                </c:pt>
                <c:pt idx="32088">
                  <c:v>1.6140100000000001E-2</c:v>
                </c:pt>
                <c:pt idx="32089">
                  <c:v>1.60672E-2</c:v>
                </c:pt>
                <c:pt idx="32090">
                  <c:v>1.5977999999999999E-2</c:v>
                </c:pt>
                <c:pt idx="32091">
                  <c:v>1.58727E-2</c:v>
                </c:pt>
                <c:pt idx="32092">
                  <c:v>1.57512E-2</c:v>
                </c:pt>
                <c:pt idx="32093">
                  <c:v>1.56136E-2</c:v>
                </c:pt>
                <c:pt idx="32094">
                  <c:v>1.546E-2</c:v>
                </c:pt>
                <c:pt idx="32095">
                  <c:v>1.52905E-2</c:v>
                </c:pt>
                <c:pt idx="32096">
                  <c:v>1.5105499999999999E-2</c:v>
                </c:pt>
                <c:pt idx="32097">
                  <c:v>1.49052E-2</c:v>
                </c:pt>
                <c:pt idx="32098">
                  <c:v>1.46902E-2</c:v>
                </c:pt>
                <c:pt idx="32099">
                  <c:v>1.44609E-2</c:v>
                </c:pt>
                <c:pt idx="32100">
                  <c:v>1.42179E-2</c:v>
                </c:pt>
                <c:pt idx="32101">
                  <c:v>1.39618E-2</c:v>
                </c:pt>
                <c:pt idx="32102">
                  <c:v>1.3692899999999999E-2</c:v>
                </c:pt>
                <c:pt idx="32103">
                  <c:v>1.34118E-2</c:v>
                </c:pt>
                <c:pt idx="32104">
                  <c:v>1.3118599999999999E-2</c:v>
                </c:pt>
                <c:pt idx="32105">
                  <c:v>1.28136E-2</c:v>
                </c:pt>
                <c:pt idx="32106">
                  <c:v>1.24972E-2</c:v>
                </c:pt>
                <c:pt idx="32107">
                  <c:v>1.217E-2</c:v>
                </c:pt>
                <c:pt idx="32108">
                  <c:v>1.1832000000000001E-2</c:v>
                </c:pt>
                <c:pt idx="32109">
                  <c:v>1.14834E-2</c:v>
                </c:pt>
                <c:pt idx="32110">
                  <c:v>1.1124800000000001E-2</c:v>
                </c:pt>
                <c:pt idx="32111">
                  <c:v>1.07566E-2</c:v>
                </c:pt>
                <c:pt idx="32112">
                  <c:v>1.03794E-2</c:v>
                </c:pt>
                <c:pt idx="32113" formatCode="0.00E+00">
                  <c:v>9.9937600000000008E-3</c:v>
                </c:pt>
                <c:pt idx="32114" formatCode="0.00E+00">
                  <c:v>9.6010699999999997E-3</c:v>
                </c:pt>
                <c:pt idx="32115" formatCode="0.00E+00">
                  <c:v>9.2020599999999998E-3</c:v>
                </c:pt>
                <c:pt idx="32116" formatCode="0.00E+00">
                  <c:v>8.7968999999999999E-3</c:v>
                </c:pt>
                <c:pt idx="32117" formatCode="0.00E+00">
                  <c:v>8.3858000000000005E-3</c:v>
                </c:pt>
                <c:pt idx="32118" formatCode="0.00E+00">
                  <c:v>7.9691299999999996E-3</c:v>
                </c:pt>
                <c:pt idx="32119" formatCode="0.00E+00">
                  <c:v>7.5472500000000001E-3</c:v>
                </c:pt>
                <c:pt idx="32120" formatCode="0.00E+00">
                  <c:v>7.1205399999999999E-3</c:v>
                </c:pt>
                <c:pt idx="32121" formatCode="0.00E+00">
                  <c:v>6.6894900000000002E-3</c:v>
                </c:pt>
                <c:pt idx="32122" formatCode="0.00E+00">
                  <c:v>6.2546800000000003E-3</c:v>
                </c:pt>
                <c:pt idx="32123" formatCode="0.00E+00">
                  <c:v>5.8167200000000001E-3</c:v>
                </c:pt>
                <c:pt idx="32124" formatCode="0.00E+00">
                  <c:v>5.37624E-3</c:v>
                </c:pt>
                <c:pt idx="32125" formatCode="0.00E+00">
                  <c:v>4.9338200000000002E-3</c:v>
                </c:pt>
                <c:pt idx="32126" formatCode="0.00E+00">
                  <c:v>4.4900399999999998E-3</c:v>
                </c:pt>
                <c:pt idx="32127" formatCode="0.00E+00">
                  <c:v>4.0455500000000002E-3</c:v>
                </c:pt>
                <c:pt idx="32128" formatCode="0.00E+00">
                  <c:v>3.6009100000000001E-3</c:v>
                </c:pt>
                <c:pt idx="32129" formatCode="0.00E+00">
                  <c:v>3.1566200000000002E-3</c:v>
                </c:pt>
                <c:pt idx="32130" formatCode="0.00E+00">
                  <c:v>2.7131999999999998E-3</c:v>
                </c:pt>
                <c:pt idx="32131" formatCode="0.00E+00">
                  <c:v>2.2710600000000001E-3</c:v>
                </c:pt>
                <c:pt idx="32132" formatCode="0.00E+00">
                  <c:v>1.8305000000000001E-3</c:v>
                </c:pt>
                <c:pt idx="32133" formatCode="0.00E+00">
                  <c:v>1.39207E-3</c:v>
                </c:pt>
                <c:pt idx="32134" formatCode="0.00E+00">
                  <c:v>9.5638699999999995E-4</c:v>
                </c:pt>
                <c:pt idx="32135" formatCode="0.00E+00">
                  <c:v>5.2389500000000002E-4</c:v>
                </c:pt>
                <c:pt idx="32136" formatCode="0.00E+00">
                  <c:v>9.4875800000000004E-5</c:v>
                </c:pt>
                <c:pt idx="32137" formatCode="0.00E+00">
                  <c:v>-3.3023299999999998E-4</c:v>
                </c:pt>
                <c:pt idx="32138" formatCode="0.00E+00">
                  <c:v>-7.5077800000000001E-4</c:v>
                </c:pt>
                <c:pt idx="32139" formatCode="0.00E+00">
                  <c:v>-1.16614E-3</c:v>
                </c:pt>
                <c:pt idx="32140" formatCode="0.00E+00">
                  <c:v>-1.57591E-3</c:v>
                </c:pt>
                <c:pt idx="32141" formatCode="0.00E+00">
                  <c:v>-1.9797500000000002E-3</c:v>
                </c:pt>
                <c:pt idx="32142" formatCode="0.00E+00">
                  <c:v>-2.37725E-3</c:v>
                </c:pt>
                <c:pt idx="32143" formatCode="0.00E+00">
                  <c:v>-2.7680600000000001E-3</c:v>
                </c:pt>
                <c:pt idx="32144" formatCode="0.00E+00">
                  <c:v>-3.1519899999999999E-3</c:v>
                </c:pt>
                <c:pt idx="32145" formatCode="0.00E+00">
                  <c:v>-3.5289599999999998E-3</c:v>
                </c:pt>
                <c:pt idx="32146" formatCode="0.00E+00">
                  <c:v>-3.89894E-3</c:v>
                </c:pt>
                <c:pt idx="32147" formatCode="0.00E+00">
                  <c:v>-4.2618999999999999E-3</c:v>
                </c:pt>
                <c:pt idx="32148" formatCode="0.00E+00">
                  <c:v>-4.6177299999999996E-3</c:v>
                </c:pt>
                <c:pt idx="32149" formatCode="0.00E+00">
                  <c:v>-4.9662200000000004E-3</c:v>
                </c:pt>
                <c:pt idx="32150" formatCode="0.00E+00">
                  <c:v>-5.30701E-3</c:v>
                </c:pt>
                <c:pt idx="32151" formatCode="0.00E+00">
                  <c:v>-5.6398100000000003E-3</c:v>
                </c:pt>
                <c:pt idx="32152" formatCode="0.00E+00">
                  <c:v>-5.9644499999999996E-3</c:v>
                </c:pt>
                <c:pt idx="32153" formatCode="0.00E+00">
                  <c:v>-6.2806800000000003E-3</c:v>
                </c:pt>
                <c:pt idx="32154" formatCode="0.00E+00">
                  <c:v>-6.5879700000000003E-3</c:v>
                </c:pt>
                <c:pt idx="32155" formatCode="0.00E+00">
                  <c:v>-6.8857299999999996E-3</c:v>
                </c:pt>
                <c:pt idx="32156" formatCode="0.00E+00">
                  <c:v>-7.1735799999999997E-3</c:v>
                </c:pt>
                <c:pt idx="32157" formatCode="0.00E+00">
                  <c:v>-7.45147E-3</c:v>
                </c:pt>
                <c:pt idx="32158" formatCode="0.00E+00">
                  <c:v>-7.7194200000000003E-3</c:v>
                </c:pt>
                <c:pt idx="32159" formatCode="0.00E+00">
                  <c:v>-7.9774100000000008E-3</c:v>
                </c:pt>
                <c:pt idx="32160" formatCode="0.00E+00">
                  <c:v>-8.2256399999999993E-3</c:v>
                </c:pt>
                <c:pt idx="32161" formatCode="0.00E+00">
                  <c:v>-8.4643900000000005E-3</c:v>
                </c:pt>
                <c:pt idx="32162" formatCode="0.00E+00">
                  <c:v>-8.6933900000000005E-3</c:v>
                </c:pt>
                <c:pt idx="32163" formatCode="0.00E+00">
                  <c:v>-8.9120299999999996E-3</c:v>
                </c:pt>
                <c:pt idx="32164" formatCode="0.00E+00">
                  <c:v>-9.1200199999999995E-3</c:v>
                </c:pt>
                <c:pt idx="32165" formatCode="0.00E+00">
                  <c:v>-9.3174E-3</c:v>
                </c:pt>
                <c:pt idx="32166" formatCode="0.00E+00">
                  <c:v>-9.5045000000000008E-3</c:v>
                </c:pt>
                <c:pt idx="32167" formatCode="0.00E+00">
                  <c:v>-9.6818200000000007E-3</c:v>
                </c:pt>
                <c:pt idx="32168" formatCode="0.00E+00">
                  <c:v>-9.8496399999999998E-3</c:v>
                </c:pt>
                <c:pt idx="32169">
                  <c:v>-1.00079E-2</c:v>
                </c:pt>
                <c:pt idx="32170">
                  <c:v>-1.01569E-2</c:v>
                </c:pt>
                <c:pt idx="32171">
                  <c:v>-1.0297199999999999E-2</c:v>
                </c:pt>
                <c:pt idx="32172">
                  <c:v>-1.04286E-2</c:v>
                </c:pt>
                <c:pt idx="32173">
                  <c:v>-1.05506E-2</c:v>
                </c:pt>
                <c:pt idx="32174">
                  <c:v>-1.0663000000000001E-2</c:v>
                </c:pt>
                <c:pt idx="32175">
                  <c:v>-1.0766100000000001E-2</c:v>
                </c:pt>
                <c:pt idx="32176">
                  <c:v>-1.08594E-2</c:v>
                </c:pt>
                <c:pt idx="32177">
                  <c:v>-1.0942199999999999E-2</c:v>
                </c:pt>
                <c:pt idx="32178">
                  <c:v>-1.10145E-2</c:v>
                </c:pt>
                <c:pt idx="32179">
                  <c:v>-1.10767E-2</c:v>
                </c:pt>
                <c:pt idx="32180">
                  <c:v>-1.1129099999999999E-2</c:v>
                </c:pt>
                <c:pt idx="32181">
                  <c:v>-1.11726E-2</c:v>
                </c:pt>
                <c:pt idx="32182">
                  <c:v>-1.12081E-2</c:v>
                </c:pt>
                <c:pt idx="32183">
                  <c:v>-1.12362E-2</c:v>
                </c:pt>
                <c:pt idx="32184">
                  <c:v>-1.12572E-2</c:v>
                </c:pt>
                <c:pt idx="32185">
                  <c:v>-1.1271099999999999E-2</c:v>
                </c:pt>
                <c:pt idx="32186">
                  <c:v>-1.12786E-2</c:v>
                </c:pt>
                <c:pt idx="32187">
                  <c:v>-1.128E-2</c:v>
                </c:pt>
                <c:pt idx="32188">
                  <c:v>-1.12754E-2</c:v>
                </c:pt>
                <c:pt idx="32189">
                  <c:v>-1.12649E-2</c:v>
                </c:pt>
                <c:pt idx="32190">
                  <c:v>-1.1248299999999999E-2</c:v>
                </c:pt>
                <c:pt idx="32191">
                  <c:v>-1.12259E-2</c:v>
                </c:pt>
                <c:pt idx="32192">
                  <c:v>-1.1197800000000001E-2</c:v>
                </c:pt>
                <c:pt idx="32193">
                  <c:v>-1.11643E-2</c:v>
                </c:pt>
                <c:pt idx="32194">
                  <c:v>-1.11255E-2</c:v>
                </c:pt>
                <c:pt idx="32195">
                  <c:v>-1.10823E-2</c:v>
                </c:pt>
                <c:pt idx="32196">
                  <c:v>-1.1035E-2</c:v>
                </c:pt>
                <c:pt idx="32197">
                  <c:v>-1.0983700000000001E-2</c:v>
                </c:pt>
                <c:pt idx="32198">
                  <c:v>-1.09284E-2</c:v>
                </c:pt>
                <c:pt idx="32199">
                  <c:v>-1.08697E-2</c:v>
                </c:pt>
                <c:pt idx="32200">
                  <c:v>-1.0807600000000001E-2</c:v>
                </c:pt>
                <c:pt idx="32201">
                  <c:v>-1.0742099999999999E-2</c:v>
                </c:pt>
                <c:pt idx="32202">
                  <c:v>-1.06731E-2</c:v>
                </c:pt>
                <c:pt idx="32203">
                  <c:v>-1.0600500000000001E-2</c:v>
                </c:pt>
                <c:pt idx="32204">
                  <c:v>-1.05244E-2</c:v>
                </c:pt>
                <c:pt idx="32205">
                  <c:v>-1.0445400000000001E-2</c:v>
                </c:pt>
                <c:pt idx="32206">
                  <c:v>-1.03642E-2</c:v>
                </c:pt>
                <c:pt idx="32207">
                  <c:v>-1.02813E-2</c:v>
                </c:pt>
                <c:pt idx="32208">
                  <c:v>-1.01963E-2</c:v>
                </c:pt>
                <c:pt idx="32209">
                  <c:v>-1.0109399999999999E-2</c:v>
                </c:pt>
                <c:pt idx="32210">
                  <c:v>-1.00214E-2</c:v>
                </c:pt>
                <c:pt idx="32211" formatCode="0.00E+00">
                  <c:v>-9.9332299999999995E-3</c:v>
                </c:pt>
                <c:pt idx="32212" formatCode="0.00E+00">
                  <c:v>-9.8459399999999992E-3</c:v>
                </c:pt>
                <c:pt idx="32213" formatCode="0.00E+00">
                  <c:v>-9.7598600000000004E-3</c:v>
                </c:pt>
                <c:pt idx="32214" formatCode="0.00E+00">
                  <c:v>-9.6751500000000004E-3</c:v>
                </c:pt>
                <c:pt idx="32215" formatCode="0.00E+00">
                  <c:v>-9.5918900000000005E-3</c:v>
                </c:pt>
                <c:pt idx="32216" formatCode="0.00E+00">
                  <c:v>-9.5097900000000006E-3</c:v>
                </c:pt>
                <c:pt idx="32217" formatCode="0.00E+00">
                  <c:v>-9.4280700000000002E-3</c:v>
                </c:pt>
                <c:pt idx="32218" formatCode="0.00E+00">
                  <c:v>-9.3459700000000003E-3</c:v>
                </c:pt>
                <c:pt idx="32219" formatCode="0.00E+00">
                  <c:v>-9.2633999999999998E-3</c:v>
                </c:pt>
                <c:pt idx="32220" formatCode="0.00E+00">
                  <c:v>-9.18099E-3</c:v>
                </c:pt>
                <c:pt idx="32221" formatCode="0.00E+00">
                  <c:v>-9.0998099999999998E-3</c:v>
                </c:pt>
                <c:pt idx="32222" formatCode="0.00E+00">
                  <c:v>-9.0209899999999996E-3</c:v>
                </c:pt>
                <c:pt idx="32223" formatCode="0.00E+00">
                  <c:v>-8.9452200000000003E-3</c:v>
                </c:pt>
                <c:pt idx="32224" formatCode="0.00E+00">
                  <c:v>-8.8726399999999993E-3</c:v>
                </c:pt>
                <c:pt idx="32225" formatCode="0.00E+00">
                  <c:v>-8.8031600000000008E-3</c:v>
                </c:pt>
                <c:pt idx="32226" formatCode="0.00E+00">
                  <c:v>-8.7364999999999995E-3</c:v>
                </c:pt>
                <c:pt idx="32227" formatCode="0.00E+00">
                  <c:v>-8.6723100000000008E-3</c:v>
                </c:pt>
                <c:pt idx="32228" formatCode="0.00E+00">
                  <c:v>-8.6107100000000006E-3</c:v>
                </c:pt>
                <c:pt idx="32229" formatCode="0.00E+00">
                  <c:v>-8.5524699999999995E-3</c:v>
                </c:pt>
                <c:pt idx="32230" formatCode="0.00E+00">
                  <c:v>-8.4984199999999996E-3</c:v>
                </c:pt>
                <c:pt idx="32231" formatCode="0.00E+00">
                  <c:v>-8.4486100000000005E-3</c:v>
                </c:pt>
                <c:pt idx="32232" formatCode="0.00E+00">
                  <c:v>-8.4027100000000007E-3</c:v>
                </c:pt>
                <c:pt idx="32233" formatCode="0.00E+00">
                  <c:v>-8.36077E-3</c:v>
                </c:pt>
                <c:pt idx="32234" formatCode="0.00E+00">
                  <c:v>-8.3225399999999998E-3</c:v>
                </c:pt>
                <c:pt idx="32235" formatCode="0.00E+00">
                  <c:v>-8.2871100000000003E-3</c:v>
                </c:pt>
                <c:pt idx="32236" formatCode="0.00E+00">
                  <c:v>-8.2539799999999993E-3</c:v>
                </c:pt>
                <c:pt idx="32237" formatCode="0.00E+00">
                  <c:v>-8.2233400000000009E-3</c:v>
                </c:pt>
                <c:pt idx="32238" formatCode="0.00E+00">
                  <c:v>-8.1952499999999994E-3</c:v>
                </c:pt>
                <c:pt idx="32239" formatCode="0.00E+00">
                  <c:v>-8.1693800000000004E-3</c:v>
                </c:pt>
                <c:pt idx="32240" formatCode="0.00E+00">
                  <c:v>-8.1458099999999999E-3</c:v>
                </c:pt>
                <c:pt idx="32241" formatCode="0.00E+00">
                  <c:v>-8.12476E-3</c:v>
                </c:pt>
                <c:pt idx="32242" formatCode="0.00E+00">
                  <c:v>-8.1056099999999992E-3</c:v>
                </c:pt>
                <c:pt idx="32243" formatCode="0.00E+00">
                  <c:v>-8.08795E-3</c:v>
                </c:pt>
                <c:pt idx="32244" formatCode="0.00E+00">
                  <c:v>-8.0725799999999993E-3</c:v>
                </c:pt>
                <c:pt idx="32245" formatCode="0.00E+00">
                  <c:v>-8.0601100000000005E-3</c:v>
                </c:pt>
                <c:pt idx="32246" formatCode="0.00E+00">
                  <c:v>-8.0501300000000008E-3</c:v>
                </c:pt>
                <c:pt idx="32247" formatCode="0.00E+00">
                  <c:v>-8.0418599999999996E-3</c:v>
                </c:pt>
                <c:pt idx="32248" formatCode="0.00E+00">
                  <c:v>-8.0349600000000007E-3</c:v>
                </c:pt>
                <c:pt idx="32249" formatCode="0.00E+00">
                  <c:v>-8.0298499999999998E-3</c:v>
                </c:pt>
                <c:pt idx="32250" formatCode="0.00E+00">
                  <c:v>-8.0272999999999994E-3</c:v>
                </c:pt>
                <c:pt idx="32251" formatCode="0.00E+00">
                  <c:v>-8.0275599999999996E-3</c:v>
                </c:pt>
                <c:pt idx="32252" formatCode="0.00E+00">
                  <c:v>-8.0301000000000001E-3</c:v>
                </c:pt>
                <c:pt idx="32253" formatCode="0.00E+00">
                  <c:v>-8.0343900000000006E-3</c:v>
                </c:pt>
                <c:pt idx="32254" formatCode="0.00E+00">
                  <c:v>-8.0402300000000006E-3</c:v>
                </c:pt>
                <c:pt idx="32255" formatCode="0.00E+00">
                  <c:v>-8.0472200000000008E-3</c:v>
                </c:pt>
                <c:pt idx="32256" formatCode="0.00E+00">
                  <c:v>-8.0547299999999995E-3</c:v>
                </c:pt>
                <c:pt idx="32257" formatCode="0.00E+00">
                  <c:v>-8.0624600000000005E-3</c:v>
                </c:pt>
                <c:pt idx="32258" formatCode="0.00E+00">
                  <c:v>-8.0702499999999993E-3</c:v>
                </c:pt>
                <c:pt idx="32259" formatCode="0.00E+00">
                  <c:v>-8.0777599999999998E-3</c:v>
                </c:pt>
                <c:pt idx="32260" formatCode="0.00E+00">
                  <c:v>-8.08445E-3</c:v>
                </c:pt>
                <c:pt idx="32261" formatCode="0.00E+00">
                  <c:v>-8.0897599999999997E-3</c:v>
                </c:pt>
                <c:pt idx="32262" formatCode="0.00E+00">
                  <c:v>-8.0933199999999993E-3</c:v>
                </c:pt>
                <c:pt idx="32263" formatCode="0.00E+00">
                  <c:v>-8.0952200000000002E-3</c:v>
                </c:pt>
                <c:pt idx="32264" formatCode="0.00E+00">
                  <c:v>-8.0960400000000005E-3</c:v>
                </c:pt>
                <c:pt idx="32265" formatCode="0.00E+00">
                  <c:v>-8.0963600000000004E-3</c:v>
                </c:pt>
                <c:pt idx="32266" formatCode="0.00E+00">
                  <c:v>-8.09642E-3</c:v>
                </c:pt>
                <c:pt idx="32267" formatCode="0.00E+00">
                  <c:v>-8.0960700000000003E-3</c:v>
                </c:pt>
                <c:pt idx="32268" formatCode="0.00E+00">
                  <c:v>-8.0948500000000007E-3</c:v>
                </c:pt>
                <c:pt idx="32269" formatCode="0.00E+00">
                  <c:v>-8.0920000000000002E-3</c:v>
                </c:pt>
                <c:pt idx="32270" formatCode="0.00E+00">
                  <c:v>-8.0863099999999993E-3</c:v>
                </c:pt>
                <c:pt idx="32271" formatCode="0.00E+00">
                  <c:v>-8.0766499999999995E-3</c:v>
                </c:pt>
                <c:pt idx="32272" formatCode="0.00E+00">
                  <c:v>-8.0627600000000004E-3</c:v>
                </c:pt>
                <c:pt idx="32273" formatCode="0.00E+00">
                  <c:v>-8.0455000000000006E-3</c:v>
                </c:pt>
                <c:pt idx="32274" formatCode="0.00E+00">
                  <c:v>-8.0258399999999994E-3</c:v>
                </c:pt>
                <c:pt idx="32275" formatCode="0.00E+00">
                  <c:v>-8.0039900000000008E-3</c:v>
                </c:pt>
                <c:pt idx="32276" formatCode="0.00E+00">
                  <c:v>-7.9794800000000006E-3</c:v>
                </c:pt>
                <c:pt idx="32277" formatCode="0.00E+00">
                  <c:v>-7.9518000000000002E-3</c:v>
                </c:pt>
                <c:pt idx="32278" formatCode="0.00E+00">
                  <c:v>-7.9206899999999993E-3</c:v>
                </c:pt>
                <c:pt idx="32279" formatCode="0.00E+00">
                  <c:v>-7.8859299999999993E-3</c:v>
                </c:pt>
                <c:pt idx="32280" formatCode="0.00E+00">
                  <c:v>-7.8471800000000005E-3</c:v>
                </c:pt>
                <c:pt idx="32281" formatCode="0.00E+00">
                  <c:v>-7.8039099999999998E-3</c:v>
                </c:pt>
                <c:pt idx="32282" formatCode="0.00E+00">
                  <c:v>-7.7556400000000003E-3</c:v>
                </c:pt>
                <c:pt idx="32283" formatCode="0.00E+00">
                  <c:v>-7.70252E-3</c:v>
                </c:pt>
                <c:pt idx="32284" formatCode="0.00E+00">
                  <c:v>-7.6455000000000004E-3</c:v>
                </c:pt>
                <c:pt idx="32285" formatCode="0.00E+00">
                  <c:v>-7.5853200000000004E-3</c:v>
                </c:pt>
                <c:pt idx="32286" formatCode="0.00E+00">
                  <c:v>-7.5219600000000003E-3</c:v>
                </c:pt>
                <c:pt idx="32287" formatCode="0.00E+00">
                  <c:v>-7.4553299999999996E-3</c:v>
                </c:pt>
                <c:pt idx="32288" formatCode="0.00E+00">
                  <c:v>-7.3853399999999998E-3</c:v>
                </c:pt>
                <c:pt idx="32289" formatCode="0.00E+00">
                  <c:v>-7.3110800000000002E-3</c:v>
                </c:pt>
                <c:pt idx="32290" formatCode="0.00E+00">
                  <c:v>-7.2319200000000002E-3</c:v>
                </c:pt>
                <c:pt idx="32291" formatCode="0.00E+00">
                  <c:v>-7.1487800000000004E-3</c:v>
                </c:pt>
                <c:pt idx="32292" formatCode="0.00E+00">
                  <c:v>-7.0626100000000004E-3</c:v>
                </c:pt>
                <c:pt idx="32293" formatCode="0.00E+00">
                  <c:v>-6.9729700000000002E-3</c:v>
                </c:pt>
                <c:pt idx="32294" formatCode="0.00E+00">
                  <c:v>-6.87895E-3</c:v>
                </c:pt>
                <c:pt idx="32295" formatCode="0.00E+00">
                  <c:v>-6.7802299999999999E-3</c:v>
                </c:pt>
                <c:pt idx="32296" formatCode="0.00E+00">
                  <c:v>-6.6770299999999996E-3</c:v>
                </c:pt>
                <c:pt idx="32297" formatCode="0.00E+00">
                  <c:v>-6.5694500000000001E-3</c:v>
                </c:pt>
                <c:pt idx="32298" formatCode="0.00E+00">
                  <c:v>-6.4576700000000004E-3</c:v>
                </c:pt>
                <c:pt idx="32299" formatCode="0.00E+00">
                  <c:v>-6.3424199999999997E-3</c:v>
                </c:pt>
                <c:pt idx="32300" formatCode="0.00E+00">
                  <c:v>-6.2241600000000003E-3</c:v>
                </c:pt>
                <c:pt idx="32301" formatCode="0.00E+00">
                  <c:v>-6.1027099999999999E-3</c:v>
                </c:pt>
                <c:pt idx="32302" formatCode="0.00E+00">
                  <c:v>-5.9778599999999998E-3</c:v>
                </c:pt>
                <c:pt idx="32303" formatCode="0.00E+00">
                  <c:v>-5.8496499999999996E-3</c:v>
                </c:pt>
                <c:pt idx="32304" formatCode="0.00E+00">
                  <c:v>-5.7184599999999999E-3</c:v>
                </c:pt>
                <c:pt idx="32305" formatCode="0.00E+00">
                  <c:v>-5.5847600000000002E-3</c:v>
                </c:pt>
                <c:pt idx="32306" formatCode="0.00E+00">
                  <c:v>-5.44854E-3</c:v>
                </c:pt>
                <c:pt idx="32307" formatCode="0.00E+00">
                  <c:v>-5.3095800000000004E-3</c:v>
                </c:pt>
                <c:pt idx="32308" formatCode="0.00E+00">
                  <c:v>-5.1680299999999997E-3</c:v>
                </c:pt>
                <c:pt idx="32309" formatCode="0.00E+00">
                  <c:v>-5.0241000000000001E-3</c:v>
                </c:pt>
                <c:pt idx="32310" formatCode="0.00E+00">
                  <c:v>-4.8777899999999999E-3</c:v>
                </c:pt>
                <c:pt idx="32311" formatCode="0.00E+00">
                  <c:v>-4.7295999999999996E-3</c:v>
                </c:pt>
                <c:pt idx="32312" formatCode="0.00E+00">
                  <c:v>-4.5808200000000002E-3</c:v>
                </c:pt>
                <c:pt idx="32313" formatCode="0.00E+00">
                  <c:v>-4.4328199999999996E-3</c:v>
                </c:pt>
                <c:pt idx="32314" formatCode="0.00E+00">
                  <c:v>-4.2860900000000002E-3</c:v>
                </c:pt>
                <c:pt idx="32315" formatCode="0.00E+00">
                  <c:v>-4.14022E-3</c:v>
                </c:pt>
                <c:pt idx="32316" formatCode="0.00E+00">
                  <c:v>-3.9947000000000003E-3</c:v>
                </c:pt>
                <c:pt idx="32317" formatCode="0.00E+00">
                  <c:v>-3.8492299999999999E-3</c:v>
                </c:pt>
                <c:pt idx="32318" formatCode="0.00E+00">
                  <c:v>-3.7033600000000002E-3</c:v>
                </c:pt>
                <c:pt idx="32319" formatCode="0.00E+00">
                  <c:v>-3.55639E-3</c:v>
                </c:pt>
                <c:pt idx="32320" formatCode="0.00E+00">
                  <c:v>-3.4078699999999999E-3</c:v>
                </c:pt>
                <c:pt idx="32321" formatCode="0.00E+00">
                  <c:v>-3.25845E-3</c:v>
                </c:pt>
                <c:pt idx="32322" formatCode="0.00E+00">
                  <c:v>-3.1091500000000002E-3</c:v>
                </c:pt>
                <c:pt idx="32323" formatCode="0.00E+00">
                  <c:v>-2.95984E-3</c:v>
                </c:pt>
                <c:pt idx="32324" formatCode="0.00E+00">
                  <c:v>-2.80985E-3</c:v>
                </c:pt>
                <c:pt idx="32325" formatCode="0.00E+00">
                  <c:v>-2.6593799999999998E-3</c:v>
                </c:pt>
                <c:pt idx="32326" formatCode="0.00E+00">
                  <c:v>-2.5094100000000001E-3</c:v>
                </c:pt>
                <c:pt idx="32327" formatCode="0.00E+00">
                  <c:v>-2.36126E-3</c:v>
                </c:pt>
                <c:pt idx="32328" formatCode="0.00E+00">
                  <c:v>-2.2165000000000002E-3</c:v>
                </c:pt>
                <c:pt idx="32329" formatCode="0.00E+00">
                  <c:v>-2.0761400000000002E-3</c:v>
                </c:pt>
                <c:pt idx="32330" formatCode="0.00E+00">
                  <c:v>-1.9404699999999999E-3</c:v>
                </c:pt>
                <c:pt idx="32331" formatCode="0.00E+00">
                  <c:v>-1.80959E-3</c:v>
                </c:pt>
                <c:pt idx="32332" formatCode="0.00E+00">
                  <c:v>-1.68351E-3</c:v>
                </c:pt>
                <c:pt idx="32333" formatCode="0.00E+00">
                  <c:v>-1.5619500000000001E-3</c:v>
                </c:pt>
                <c:pt idx="32334" formatCode="0.00E+00">
                  <c:v>-1.44477E-3</c:v>
                </c:pt>
                <c:pt idx="32335" formatCode="0.00E+00">
                  <c:v>-1.33216E-3</c:v>
                </c:pt>
                <c:pt idx="32336" formatCode="0.00E+00">
                  <c:v>-1.2244599999999999E-3</c:v>
                </c:pt>
                <c:pt idx="32337" formatCode="0.00E+00">
                  <c:v>-1.1218000000000001E-3</c:v>
                </c:pt>
                <c:pt idx="32338" formatCode="0.00E+00">
                  <c:v>-1.02468E-3</c:v>
                </c:pt>
                <c:pt idx="32339" formatCode="0.00E+00">
                  <c:v>-9.3429099999999996E-4</c:v>
                </c:pt>
                <c:pt idx="32340" formatCode="0.00E+00">
                  <c:v>-8.5194399999999999E-4</c:v>
                </c:pt>
                <c:pt idx="32341" formatCode="0.00E+00">
                  <c:v>-7.7842500000000002E-4</c:v>
                </c:pt>
                <c:pt idx="32342" formatCode="0.00E+00">
                  <c:v>-7.1395499999999995E-4</c:v>
                </c:pt>
                <c:pt idx="32343" formatCode="0.00E+00">
                  <c:v>-6.5853699999999995E-4</c:v>
                </c:pt>
                <c:pt idx="32344" formatCode="0.00E+00">
                  <c:v>-6.11854E-4</c:v>
                </c:pt>
                <c:pt idx="32345" formatCode="0.00E+00">
                  <c:v>-5.7317100000000003E-4</c:v>
                </c:pt>
                <c:pt idx="32346" formatCode="0.00E+00">
                  <c:v>-5.4194200000000001E-4</c:v>
                </c:pt>
                <c:pt idx="32347" formatCode="0.00E+00">
                  <c:v>-5.1795200000000002E-4</c:v>
                </c:pt>
                <c:pt idx="32348" formatCode="0.00E+00">
                  <c:v>-5.0100500000000001E-4</c:v>
                </c:pt>
                <c:pt idx="32349" formatCode="0.00E+00">
                  <c:v>-4.9117099999999999E-4</c:v>
                </c:pt>
                <c:pt idx="32350" formatCode="0.00E+00">
                  <c:v>-4.8876699999999998E-4</c:v>
                </c:pt>
                <c:pt idx="32351" formatCode="0.00E+00">
                  <c:v>-4.9377899999999996E-4</c:v>
                </c:pt>
                <c:pt idx="32352" formatCode="0.00E+00">
                  <c:v>-5.0595700000000002E-4</c:v>
                </c:pt>
                <c:pt idx="32353" formatCode="0.00E+00">
                  <c:v>-5.25684E-4</c:v>
                </c:pt>
                <c:pt idx="32354" formatCode="0.00E+00">
                  <c:v>-5.5395200000000003E-4</c:v>
                </c:pt>
                <c:pt idx="32355" formatCode="0.00E+00">
                  <c:v>-5.91079E-4</c:v>
                </c:pt>
                <c:pt idx="32356" formatCode="0.00E+00">
                  <c:v>-6.3606399999999999E-4</c:v>
                </c:pt>
                <c:pt idx="32357" formatCode="0.00E+00">
                  <c:v>-6.8769600000000001E-4</c:v>
                </c:pt>
                <c:pt idx="32358" formatCode="0.00E+00">
                  <c:v>-7.4595800000000002E-4</c:v>
                </c:pt>
                <c:pt idx="32359" formatCode="0.00E+00">
                  <c:v>-8.1143700000000003E-4</c:v>
                </c:pt>
                <c:pt idx="32360" formatCode="0.00E+00">
                  <c:v>-8.8407399999999999E-4</c:v>
                </c:pt>
                <c:pt idx="32361" formatCode="0.00E+00">
                  <c:v>-9.6378200000000005E-4</c:v>
                </c:pt>
                <c:pt idx="32362" formatCode="0.00E+00">
                  <c:v>-1.0508799999999999E-3</c:v>
                </c:pt>
                <c:pt idx="32363" formatCode="0.00E+00">
                  <c:v>-1.14543E-3</c:v>
                </c:pt>
                <c:pt idx="32364" formatCode="0.00E+00">
                  <c:v>-1.2472200000000001E-3</c:v>
                </c:pt>
                <c:pt idx="32365" formatCode="0.00E+00">
                  <c:v>-1.3561199999999999E-3</c:v>
                </c:pt>
                <c:pt idx="32366" formatCode="0.00E+00">
                  <c:v>-1.47203E-3</c:v>
                </c:pt>
                <c:pt idx="32367" formatCode="0.00E+00">
                  <c:v>-1.5949499999999999E-3</c:v>
                </c:pt>
                <c:pt idx="32368" formatCode="0.00E+00">
                  <c:v>-1.7251199999999999E-3</c:v>
                </c:pt>
                <c:pt idx="32369" formatCode="0.00E+00">
                  <c:v>-1.86253E-3</c:v>
                </c:pt>
                <c:pt idx="32370" formatCode="0.00E+00">
                  <c:v>-2.0070000000000001E-3</c:v>
                </c:pt>
                <c:pt idx="32371" formatCode="0.00E+00">
                  <c:v>-2.1592199999999999E-3</c:v>
                </c:pt>
                <c:pt idx="32372" formatCode="0.00E+00">
                  <c:v>-2.3201799999999998E-3</c:v>
                </c:pt>
                <c:pt idx="32373" formatCode="0.00E+00">
                  <c:v>-2.4899200000000001E-3</c:v>
                </c:pt>
                <c:pt idx="32374" formatCode="0.00E+00">
                  <c:v>-2.6681299999999999E-3</c:v>
                </c:pt>
                <c:pt idx="32375" formatCode="0.00E+00">
                  <c:v>-2.85557E-3</c:v>
                </c:pt>
                <c:pt idx="32376" formatCode="0.00E+00">
                  <c:v>-3.0537099999999998E-3</c:v>
                </c:pt>
                <c:pt idx="32377" formatCode="0.00E+00">
                  <c:v>-3.2626199999999999E-3</c:v>
                </c:pt>
                <c:pt idx="32378" formatCode="0.00E+00">
                  <c:v>-3.48102E-3</c:v>
                </c:pt>
                <c:pt idx="32379" formatCode="0.00E+00">
                  <c:v>-3.7080799999999999E-3</c:v>
                </c:pt>
                <c:pt idx="32380" formatCode="0.00E+00">
                  <c:v>-3.9434700000000001E-3</c:v>
                </c:pt>
                <c:pt idx="32381" formatCode="0.00E+00">
                  <c:v>-4.1864199999999997E-3</c:v>
                </c:pt>
                <c:pt idx="32382" formatCode="0.00E+00">
                  <c:v>-4.4360099999999998E-3</c:v>
                </c:pt>
                <c:pt idx="32383" formatCode="0.00E+00">
                  <c:v>-4.6922700000000001E-3</c:v>
                </c:pt>
                <c:pt idx="32384" formatCode="0.00E+00">
                  <c:v>-4.9561400000000004E-3</c:v>
                </c:pt>
                <c:pt idx="32385" formatCode="0.00E+00">
                  <c:v>-5.2282099999999996E-3</c:v>
                </c:pt>
                <c:pt idx="32386" formatCode="0.00E+00">
                  <c:v>-5.50841E-3</c:v>
                </c:pt>
                <c:pt idx="32387" formatCode="0.00E+00">
                  <c:v>-5.7963199999999998E-3</c:v>
                </c:pt>
                <c:pt idx="32388" formatCode="0.00E+00">
                  <c:v>-6.09131E-3</c:v>
                </c:pt>
                <c:pt idx="32389" formatCode="0.00E+00">
                  <c:v>-6.3927599999999999E-3</c:v>
                </c:pt>
                <c:pt idx="32390" formatCode="0.00E+00">
                  <c:v>-6.7004500000000002E-3</c:v>
                </c:pt>
                <c:pt idx="32391" formatCode="0.00E+00">
                  <c:v>-7.0141300000000004E-3</c:v>
                </c:pt>
                <c:pt idx="32392" formatCode="0.00E+00">
                  <c:v>-7.3334000000000003E-3</c:v>
                </c:pt>
                <c:pt idx="32393" formatCode="0.00E+00">
                  <c:v>-7.6578999999999996E-3</c:v>
                </c:pt>
                <c:pt idx="32394" formatCode="0.00E+00">
                  <c:v>-7.9875599999999995E-3</c:v>
                </c:pt>
                <c:pt idx="32395" formatCode="0.00E+00">
                  <c:v>-8.3224900000000001E-3</c:v>
                </c:pt>
                <c:pt idx="32396" formatCode="0.00E+00">
                  <c:v>-8.6627400000000004E-3</c:v>
                </c:pt>
                <c:pt idx="32397" formatCode="0.00E+00">
                  <c:v>-9.00778E-3</c:v>
                </c:pt>
                <c:pt idx="32398" formatCode="0.00E+00">
                  <c:v>-9.3565499999999999E-3</c:v>
                </c:pt>
                <c:pt idx="32399" formatCode="0.00E+00">
                  <c:v>-9.7079699999999998E-3</c:v>
                </c:pt>
                <c:pt idx="32400">
                  <c:v>-1.0061799999999999E-2</c:v>
                </c:pt>
                <c:pt idx="32401">
                  <c:v>-1.0418800000000001E-2</c:v>
                </c:pt>
                <c:pt idx="32402">
                  <c:v>-1.07796E-2</c:v>
                </c:pt>
                <c:pt idx="32403">
                  <c:v>-1.1143800000000001E-2</c:v>
                </c:pt>
                <c:pt idx="32404">
                  <c:v>-1.1510899999999999E-2</c:v>
                </c:pt>
                <c:pt idx="32405">
                  <c:v>-1.18803E-2</c:v>
                </c:pt>
                <c:pt idx="32406">
                  <c:v>-1.2252000000000001E-2</c:v>
                </c:pt>
                <c:pt idx="32407">
                  <c:v>-1.2625600000000001E-2</c:v>
                </c:pt>
                <c:pt idx="32408">
                  <c:v>-1.3000299999999999E-2</c:v>
                </c:pt>
                <c:pt idx="32409">
                  <c:v>-1.33749E-2</c:v>
                </c:pt>
                <c:pt idx="32410">
                  <c:v>-1.37477E-2</c:v>
                </c:pt>
                <c:pt idx="32411">
                  <c:v>-1.4117599999999999E-2</c:v>
                </c:pt>
                <c:pt idx="32412">
                  <c:v>-1.4484500000000001E-2</c:v>
                </c:pt>
                <c:pt idx="32413">
                  <c:v>-1.4848399999999999E-2</c:v>
                </c:pt>
                <c:pt idx="32414">
                  <c:v>-1.52082E-2</c:v>
                </c:pt>
                <c:pt idx="32415">
                  <c:v>-1.5562899999999999E-2</c:v>
                </c:pt>
                <c:pt idx="32416">
                  <c:v>-1.5912800000000001E-2</c:v>
                </c:pt>
                <c:pt idx="32417">
                  <c:v>-1.6258100000000001E-2</c:v>
                </c:pt>
                <c:pt idx="32418">
                  <c:v>-1.6598600000000002E-2</c:v>
                </c:pt>
                <c:pt idx="32419">
                  <c:v>-1.6932699999999998E-2</c:v>
                </c:pt>
                <c:pt idx="32420">
                  <c:v>-1.7259E-2</c:v>
                </c:pt>
                <c:pt idx="32421">
                  <c:v>-1.7576700000000001E-2</c:v>
                </c:pt>
                <c:pt idx="32422">
                  <c:v>-1.78852E-2</c:v>
                </c:pt>
                <c:pt idx="32423">
                  <c:v>-1.81838E-2</c:v>
                </c:pt>
                <c:pt idx="32424">
                  <c:v>-1.8471999999999999E-2</c:v>
                </c:pt>
                <c:pt idx="32425">
                  <c:v>-1.8750300000000001E-2</c:v>
                </c:pt>
                <c:pt idx="32426">
                  <c:v>-1.9019100000000001E-2</c:v>
                </c:pt>
                <c:pt idx="32427">
                  <c:v>-1.9278300000000002E-2</c:v>
                </c:pt>
                <c:pt idx="32428">
                  <c:v>-1.9527099999999999E-2</c:v>
                </c:pt>
                <c:pt idx="32429">
                  <c:v>-1.9764899999999998E-2</c:v>
                </c:pt>
                <c:pt idx="32430">
                  <c:v>-1.9991700000000001E-2</c:v>
                </c:pt>
                <c:pt idx="32431">
                  <c:v>-2.0207800000000001E-2</c:v>
                </c:pt>
                <c:pt idx="32432">
                  <c:v>-2.0413199999999999E-2</c:v>
                </c:pt>
                <c:pt idx="32433">
                  <c:v>-2.06082E-2</c:v>
                </c:pt>
                <c:pt idx="32434">
                  <c:v>-2.07934E-2</c:v>
                </c:pt>
                <c:pt idx="32435">
                  <c:v>-2.0968899999999999E-2</c:v>
                </c:pt>
                <c:pt idx="32436">
                  <c:v>-2.1134099999999999E-2</c:v>
                </c:pt>
                <c:pt idx="32437">
                  <c:v>-2.1288600000000001E-2</c:v>
                </c:pt>
                <c:pt idx="32438">
                  <c:v>-2.1433199999999999E-2</c:v>
                </c:pt>
                <c:pt idx="32439">
                  <c:v>-2.15681E-2</c:v>
                </c:pt>
                <c:pt idx="32440">
                  <c:v>-2.1693E-2</c:v>
                </c:pt>
                <c:pt idx="32441">
                  <c:v>-2.18075E-2</c:v>
                </c:pt>
                <c:pt idx="32442">
                  <c:v>-2.19116E-2</c:v>
                </c:pt>
                <c:pt idx="32443">
                  <c:v>-2.2004900000000001E-2</c:v>
                </c:pt>
                <c:pt idx="32444">
                  <c:v>-2.2087699999999998E-2</c:v>
                </c:pt>
                <c:pt idx="32445">
                  <c:v>-2.2161E-2</c:v>
                </c:pt>
                <c:pt idx="32446">
                  <c:v>-2.22258E-2</c:v>
                </c:pt>
                <c:pt idx="32447">
                  <c:v>-2.2282799999999998E-2</c:v>
                </c:pt>
                <c:pt idx="32448">
                  <c:v>-2.2332399999999999E-2</c:v>
                </c:pt>
                <c:pt idx="32449">
                  <c:v>-2.23749E-2</c:v>
                </c:pt>
                <c:pt idx="32450">
                  <c:v>-2.2409999999999999E-2</c:v>
                </c:pt>
                <c:pt idx="32451">
                  <c:v>-2.2437200000000001E-2</c:v>
                </c:pt>
                <c:pt idx="32452">
                  <c:v>-2.2455800000000001E-2</c:v>
                </c:pt>
                <c:pt idx="32453">
                  <c:v>-2.2465300000000001E-2</c:v>
                </c:pt>
                <c:pt idx="32454">
                  <c:v>-2.2465100000000002E-2</c:v>
                </c:pt>
                <c:pt idx="32455">
                  <c:v>-2.2454499999999999E-2</c:v>
                </c:pt>
                <c:pt idx="32456">
                  <c:v>-2.24327E-2</c:v>
                </c:pt>
                <c:pt idx="32457">
                  <c:v>-2.2399800000000001E-2</c:v>
                </c:pt>
                <c:pt idx="32458">
                  <c:v>-2.2356600000000001E-2</c:v>
                </c:pt>
                <c:pt idx="32459">
                  <c:v>-2.2303E-2</c:v>
                </c:pt>
                <c:pt idx="32460">
                  <c:v>-2.22387E-2</c:v>
                </c:pt>
                <c:pt idx="32461">
                  <c:v>-2.2163800000000001E-2</c:v>
                </c:pt>
                <c:pt idx="32462">
                  <c:v>-2.2078899999999999E-2</c:v>
                </c:pt>
                <c:pt idx="32463">
                  <c:v>-2.19846E-2</c:v>
                </c:pt>
                <c:pt idx="32464">
                  <c:v>-2.1881399999999999E-2</c:v>
                </c:pt>
                <c:pt idx="32465">
                  <c:v>-2.1769299999999998E-2</c:v>
                </c:pt>
                <c:pt idx="32466">
                  <c:v>-2.1648400000000002E-2</c:v>
                </c:pt>
                <c:pt idx="32467">
                  <c:v>-2.15196E-2</c:v>
                </c:pt>
                <c:pt idx="32468">
                  <c:v>-2.13841E-2</c:v>
                </c:pt>
                <c:pt idx="32469">
                  <c:v>-2.12438E-2</c:v>
                </c:pt>
                <c:pt idx="32470">
                  <c:v>-2.10989E-2</c:v>
                </c:pt>
                <c:pt idx="32471">
                  <c:v>-2.09488E-2</c:v>
                </c:pt>
                <c:pt idx="32472">
                  <c:v>-2.0793200000000001E-2</c:v>
                </c:pt>
                <c:pt idx="32473">
                  <c:v>-2.06322E-2</c:v>
                </c:pt>
                <c:pt idx="32474">
                  <c:v>-2.0466100000000001E-2</c:v>
                </c:pt>
                <c:pt idx="32475">
                  <c:v>-2.0295000000000001E-2</c:v>
                </c:pt>
                <c:pt idx="32476">
                  <c:v>-2.0118299999999999E-2</c:v>
                </c:pt>
                <c:pt idx="32477">
                  <c:v>-1.9935100000000001E-2</c:v>
                </c:pt>
                <c:pt idx="32478">
                  <c:v>-1.97459E-2</c:v>
                </c:pt>
                <c:pt idx="32479">
                  <c:v>-1.9552099999999999E-2</c:v>
                </c:pt>
                <c:pt idx="32480">
                  <c:v>-1.9355000000000001E-2</c:v>
                </c:pt>
                <c:pt idx="32481">
                  <c:v>-1.9155200000000001E-2</c:v>
                </c:pt>
                <c:pt idx="32482">
                  <c:v>-1.89526E-2</c:v>
                </c:pt>
                <c:pt idx="32483">
                  <c:v>-1.8747699999999999E-2</c:v>
                </c:pt>
                <c:pt idx="32484">
                  <c:v>-1.8540600000000001E-2</c:v>
                </c:pt>
                <c:pt idx="32485">
                  <c:v>-1.8331199999999999E-2</c:v>
                </c:pt>
                <c:pt idx="32486">
                  <c:v>-1.8119199999999999E-2</c:v>
                </c:pt>
                <c:pt idx="32487">
                  <c:v>-1.79052E-2</c:v>
                </c:pt>
                <c:pt idx="32488">
                  <c:v>-1.76902E-2</c:v>
                </c:pt>
                <c:pt idx="32489">
                  <c:v>-1.74758E-2</c:v>
                </c:pt>
                <c:pt idx="32490">
                  <c:v>-1.7263199999999999E-2</c:v>
                </c:pt>
                <c:pt idx="32491">
                  <c:v>-1.70528E-2</c:v>
                </c:pt>
                <c:pt idx="32492">
                  <c:v>-1.6844700000000001E-2</c:v>
                </c:pt>
                <c:pt idx="32493">
                  <c:v>-1.66391E-2</c:v>
                </c:pt>
                <c:pt idx="32494">
                  <c:v>-1.6436200000000002E-2</c:v>
                </c:pt>
                <c:pt idx="32495">
                  <c:v>-1.6235800000000002E-2</c:v>
                </c:pt>
                <c:pt idx="32496">
                  <c:v>-1.6037900000000001E-2</c:v>
                </c:pt>
                <c:pt idx="32497">
                  <c:v>-1.5842999999999999E-2</c:v>
                </c:pt>
                <c:pt idx="32498">
                  <c:v>-1.5651600000000002E-2</c:v>
                </c:pt>
                <c:pt idx="32499">
                  <c:v>-1.54638E-2</c:v>
                </c:pt>
                <c:pt idx="32500">
                  <c:v>-1.52794E-2</c:v>
                </c:pt>
                <c:pt idx="32501">
                  <c:v>-1.50978E-2</c:v>
                </c:pt>
                <c:pt idx="32502">
                  <c:v>-1.4918799999999999E-2</c:v>
                </c:pt>
                <c:pt idx="32503">
                  <c:v>-1.4742999999999999E-2</c:v>
                </c:pt>
                <c:pt idx="32504">
                  <c:v>-1.4571499999999999E-2</c:v>
                </c:pt>
                <c:pt idx="32505">
                  <c:v>-1.44052E-2</c:v>
                </c:pt>
                <c:pt idx="32506">
                  <c:v>-1.4244400000000001E-2</c:v>
                </c:pt>
                <c:pt idx="32507">
                  <c:v>-1.40898E-2</c:v>
                </c:pt>
                <c:pt idx="32508">
                  <c:v>-1.3942E-2</c:v>
                </c:pt>
                <c:pt idx="32509">
                  <c:v>-1.38011E-2</c:v>
                </c:pt>
                <c:pt idx="32510">
                  <c:v>-1.3666599999999999E-2</c:v>
                </c:pt>
                <c:pt idx="32511">
                  <c:v>-1.35388E-2</c:v>
                </c:pt>
                <c:pt idx="32512">
                  <c:v>-1.3419E-2</c:v>
                </c:pt>
                <c:pt idx="32513">
                  <c:v>-1.33086E-2</c:v>
                </c:pt>
                <c:pt idx="32514">
                  <c:v>-1.32073E-2</c:v>
                </c:pt>
                <c:pt idx="32515">
                  <c:v>-1.3114300000000001E-2</c:v>
                </c:pt>
                <c:pt idx="32516">
                  <c:v>-1.30289E-2</c:v>
                </c:pt>
                <c:pt idx="32517">
                  <c:v>-1.2950700000000001E-2</c:v>
                </c:pt>
                <c:pt idx="32518">
                  <c:v>-1.28795E-2</c:v>
                </c:pt>
                <c:pt idx="32519">
                  <c:v>-1.2815099999999999E-2</c:v>
                </c:pt>
                <c:pt idx="32520">
                  <c:v>-1.2757299999999999E-2</c:v>
                </c:pt>
                <c:pt idx="32521">
                  <c:v>-1.2705299999999999E-2</c:v>
                </c:pt>
                <c:pt idx="32522">
                  <c:v>-1.2657699999999999E-2</c:v>
                </c:pt>
                <c:pt idx="32523">
                  <c:v>-1.2613900000000001E-2</c:v>
                </c:pt>
                <c:pt idx="32524">
                  <c:v>-1.2574399999999999E-2</c:v>
                </c:pt>
                <c:pt idx="32525">
                  <c:v>-1.2539099999999999E-2</c:v>
                </c:pt>
                <c:pt idx="32526">
                  <c:v>-1.25075E-2</c:v>
                </c:pt>
                <c:pt idx="32527">
                  <c:v>-1.2478700000000001E-2</c:v>
                </c:pt>
                <c:pt idx="32528">
                  <c:v>-1.2452100000000001E-2</c:v>
                </c:pt>
                <c:pt idx="32529">
                  <c:v>-1.2428E-2</c:v>
                </c:pt>
                <c:pt idx="32530">
                  <c:v>-1.2407899999999999E-2</c:v>
                </c:pt>
                <c:pt idx="32531">
                  <c:v>-1.23938E-2</c:v>
                </c:pt>
                <c:pt idx="32532">
                  <c:v>-1.23862E-2</c:v>
                </c:pt>
                <c:pt idx="32533">
                  <c:v>-1.2384600000000001E-2</c:v>
                </c:pt>
                <c:pt idx="32534">
                  <c:v>-1.2388E-2</c:v>
                </c:pt>
                <c:pt idx="32535">
                  <c:v>-1.23964E-2</c:v>
                </c:pt>
                <c:pt idx="32536">
                  <c:v>-1.24101E-2</c:v>
                </c:pt>
                <c:pt idx="32537">
                  <c:v>-1.2428099999999999E-2</c:v>
                </c:pt>
                <c:pt idx="32538">
                  <c:v>-1.24496E-2</c:v>
                </c:pt>
                <c:pt idx="32539">
                  <c:v>-1.2474000000000001E-2</c:v>
                </c:pt>
                <c:pt idx="32540">
                  <c:v>-1.2502299999999999E-2</c:v>
                </c:pt>
                <c:pt idx="32541">
                  <c:v>-1.2535599999999999E-2</c:v>
                </c:pt>
                <c:pt idx="32542">
                  <c:v>-1.25738E-2</c:v>
                </c:pt>
                <c:pt idx="32543">
                  <c:v>-1.26164E-2</c:v>
                </c:pt>
                <c:pt idx="32544">
                  <c:v>-1.2662700000000001E-2</c:v>
                </c:pt>
                <c:pt idx="32545">
                  <c:v>-1.27124E-2</c:v>
                </c:pt>
                <c:pt idx="32546">
                  <c:v>-1.2765200000000001E-2</c:v>
                </c:pt>
                <c:pt idx="32547">
                  <c:v>-1.28208E-2</c:v>
                </c:pt>
                <c:pt idx="32548">
                  <c:v>-1.2878499999999999E-2</c:v>
                </c:pt>
                <c:pt idx="32549">
                  <c:v>-1.2938099999999999E-2</c:v>
                </c:pt>
                <c:pt idx="32550">
                  <c:v>-1.2999800000000001E-2</c:v>
                </c:pt>
                <c:pt idx="32551">
                  <c:v>-1.30644E-2</c:v>
                </c:pt>
                <c:pt idx="32552">
                  <c:v>-1.31328E-2</c:v>
                </c:pt>
                <c:pt idx="32553">
                  <c:v>-1.3205100000000001E-2</c:v>
                </c:pt>
                <c:pt idx="32554">
                  <c:v>-1.32814E-2</c:v>
                </c:pt>
                <c:pt idx="32555">
                  <c:v>-1.33612E-2</c:v>
                </c:pt>
                <c:pt idx="32556">
                  <c:v>-1.34439E-2</c:v>
                </c:pt>
                <c:pt idx="32557">
                  <c:v>-1.3529299999999999E-2</c:v>
                </c:pt>
                <c:pt idx="32558">
                  <c:v>-1.3616899999999999E-2</c:v>
                </c:pt>
                <c:pt idx="32559">
                  <c:v>-1.3705800000000001E-2</c:v>
                </c:pt>
                <c:pt idx="32560">
                  <c:v>-1.3795699999999999E-2</c:v>
                </c:pt>
                <c:pt idx="32561">
                  <c:v>-1.38867E-2</c:v>
                </c:pt>
                <c:pt idx="32562">
                  <c:v>-1.39788E-2</c:v>
                </c:pt>
                <c:pt idx="32563">
                  <c:v>-1.4071699999999999E-2</c:v>
                </c:pt>
                <c:pt idx="32564">
                  <c:v>-1.4164599999999999E-2</c:v>
                </c:pt>
                <c:pt idx="32565">
                  <c:v>-1.4257300000000001E-2</c:v>
                </c:pt>
                <c:pt idx="32566">
                  <c:v>-1.43503E-2</c:v>
                </c:pt>
                <c:pt idx="32567">
                  <c:v>-1.4444200000000001E-2</c:v>
                </c:pt>
                <c:pt idx="32568">
                  <c:v>-1.45398E-2</c:v>
                </c:pt>
                <c:pt idx="32569">
                  <c:v>-1.46369E-2</c:v>
                </c:pt>
                <c:pt idx="32570">
                  <c:v>-1.47355E-2</c:v>
                </c:pt>
                <c:pt idx="32571">
                  <c:v>-1.48354E-2</c:v>
                </c:pt>
                <c:pt idx="32572">
                  <c:v>-1.4936E-2</c:v>
                </c:pt>
                <c:pt idx="32573">
                  <c:v>-1.50364E-2</c:v>
                </c:pt>
                <c:pt idx="32574">
                  <c:v>-1.51361E-2</c:v>
                </c:pt>
                <c:pt idx="32575">
                  <c:v>-1.5236100000000001E-2</c:v>
                </c:pt>
                <c:pt idx="32576">
                  <c:v>-1.5337E-2</c:v>
                </c:pt>
                <c:pt idx="32577">
                  <c:v>-1.5437899999999999E-2</c:v>
                </c:pt>
                <c:pt idx="32578">
                  <c:v>-1.5537499999999999E-2</c:v>
                </c:pt>
                <c:pt idx="32579">
                  <c:v>-1.5635300000000001E-2</c:v>
                </c:pt>
                <c:pt idx="32580">
                  <c:v>-1.5731100000000001E-2</c:v>
                </c:pt>
                <c:pt idx="32581">
                  <c:v>-1.58253E-2</c:v>
                </c:pt>
                <c:pt idx="32582">
                  <c:v>-1.5917899999999999E-2</c:v>
                </c:pt>
                <c:pt idx="32583">
                  <c:v>-1.6008600000000001E-2</c:v>
                </c:pt>
                <c:pt idx="32584">
                  <c:v>-1.6096800000000001E-2</c:v>
                </c:pt>
                <c:pt idx="32585">
                  <c:v>-1.61823E-2</c:v>
                </c:pt>
                <c:pt idx="32586">
                  <c:v>-1.6265000000000002E-2</c:v>
                </c:pt>
                <c:pt idx="32587">
                  <c:v>-1.63442E-2</c:v>
                </c:pt>
                <c:pt idx="32588">
                  <c:v>-1.6418499999999999E-2</c:v>
                </c:pt>
                <c:pt idx="32589">
                  <c:v>-1.6486600000000001E-2</c:v>
                </c:pt>
                <c:pt idx="32590">
                  <c:v>-1.65475E-2</c:v>
                </c:pt>
                <c:pt idx="32591">
                  <c:v>-1.6601100000000001E-2</c:v>
                </c:pt>
                <c:pt idx="32592">
                  <c:v>-1.6648300000000001E-2</c:v>
                </c:pt>
                <c:pt idx="32593">
                  <c:v>-1.6690300000000002E-2</c:v>
                </c:pt>
                <c:pt idx="32594">
                  <c:v>-1.67279E-2</c:v>
                </c:pt>
                <c:pt idx="32595">
                  <c:v>-1.67613E-2</c:v>
                </c:pt>
                <c:pt idx="32596">
                  <c:v>-1.67904E-2</c:v>
                </c:pt>
                <c:pt idx="32597">
                  <c:v>-1.6814699999999998E-2</c:v>
                </c:pt>
                <c:pt idx="32598">
                  <c:v>-1.6834200000000001E-2</c:v>
                </c:pt>
                <c:pt idx="32599">
                  <c:v>-1.6849200000000002E-2</c:v>
                </c:pt>
                <c:pt idx="32600">
                  <c:v>-1.6860300000000002E-2</c:v>
                </c:pt>
                <c:pt idx="32601">
                  <c:v>-1.68676E-2</c:v>
                </c:pt>
                <c:pt idx="32602">
                  <c:v>-1.6870900000000001E-2</c:v>
                </c:pt>
                <c:pt idx="32603">
                  <c:v>-1.6870400000000001E-2</c:v>
                </c:pt>
                <c:pt idx="32604">
                  <c:v>-1.6866099999999998E-2</c:v>
                </c:pt>
                <c:pt idx="32605">
                  <c:v>-1.6856900000000001E-2</c:v>
                </c:pt>
                <c:pt idx="32606">
                  <c:v>-1.6841600000000002E-2</c:v>
                </c:pt>
                <c:pt idx="32607">
                  <c:v>-1.6819299999999999E-2</c:v>
                </c:pt>
                <c:pt idx="32608">
                  <c:v>-1.67899E-2</c:v>
                </c:pt>
                <c:pt idx="32609">
                  <c:v>-1.6754000000000002E-2</c:v>
                </c:pt>
                <c:pt idx="32610">
                  <c:v>-1.6712000000000001E-2</c:v>
                </c:pt>
                <c:pt idx="32611">
                  <c:v>-1.6663500000000001E-2</c:v>
                </c:pt>
                <c:pt idx="32612">
                  <c:v>-1.6607500000000001E-2</c:v>
                </c:pt>
                <c:pt idx="32613">
                  <c:v>-1.6542500000000002E-2</c:v>
                </c:pt>
                <c:pt idx="32614">
                  <c:v>-1.6467800000000001E-2</c:v>
                </c:pt>
                <c:pt idx="32615">
                  <c:v>-1.6385799999999999E-2</c:v>
                </c:pt>
                <c:pt idx="32616">
                  <c:v>-1.62997E-2</c:v>
                </c:pt>
                <c:pt idx="32617">
                  <c:v>-1.62104E-2</c:v>
                </c:pt>
                <c:pt idx="32618">
                  <c:v>-1.61175E-2</c:v>
                </c:pt>
                <c:pt idx="32619">
                  <c:v>-1.60211E-2</c:v>
                </c:pt>
                <c:pt idx="32620">
                  <c:v>-1.5921899999999999E-2</c:v>
                </c:pt>
                <c:pt idx="32621">
                  <c:v>-1.5819699999999999E-2</c:v>
                </c:pt>
                <c:pt idx="32622">
                  <c:v>-1.5714200000000001E-2</c:v>
                </c:pt>
                <c:pt idx="32623">
                  <c:v>-1.5605900000000001E-2</c:v>
                </c:pt>
                <c:pt idx="32624">
                  <c:v>-1.5495800000000001E-2</c:v>
                </c:pt>
                <c:pt idx="32625">
                  <c:v>-1.5384699999999999E-2</c:v>
                </c:pt>
                <c:pt idx="32626">
                  <c:v>-1.52731E-2</c:v>
                </c:pt>
                <c:pt idx="32627">
                  <c:v>-1.51612E-2</c:v>
                </c:pt>
                <c:pt idx="32628">
                  <c:v>-1.50493E-2</c:v>
                </c:pt>
                <c:pt idx="32629">
                  <c:v>-1.49379E-2</c:v>
                </c:pt>
                <c:pt idx="32630">
                  <c:v>-1.4827399999999999E-2</c:v>
                </c:pt>
                <c:pt idx="32631">
                  <c:v>-1.47177E-2</c:v>
                </c:pt>
                <c:pt idx="32632">
                  <c:v>-1.4609499999999999E-2</c:v>
                </c:pt>
                <c:pt idx="32633">
                  <c:v>-1.45033E-2</c:v>
                </c:pt>
                <c:pt idx="32634">
                  <c:v>-1.44E-2</c:v>
                </c:pt>
                <c:pt idx="32635">
                  <c:v>-1.42994E-2</c:v>
                </c:pt>
                <c:pt idx="32636">
                  <c:v>-1.4200300000000001E-2</c:v>
                </c:pt>
                <c:pt idx="32637">
                  <c:v>-1.4102399999999999E-2</c:v>
                </c:pt>
                <c:pt idx="32638">
                  <c:v>-1.4005800000000001E-2</c:v>
                </c:pt>
                <c:pt idx="32639">
                  <c:v>-1.39109E-2</c:v>
                </c:pt>
                <c:pt idx="32640">
                  <c:v>-1.3817299999999999E-2</c:v>
                </c:pt>
                <c:pt idx="32641">
                  <c:v>-1.3725299999999999E-2</c:v>
                </c:pt>
                <c:pt idx="32642">
                  <c:v>-1.36353E-2</c:v>
                </c:pt>
                <c:pt idx="32643">
                  <c:v>-1.35479E-2</c:v>
                </c:pt>
                <c:pt idx="32644">
                  <c:v>-1.3463599999999999E-2</c:v>
                </c:pt>
                <c:pt idx="32645">
                  <c:v>-1.33823E-2</c:v>
                </c:pt>
                <c:pt idx="32646">
                  <c:v>-1.3304399999999999E-2</c:v>
                </c:pt>
                <c:pt idx="32647">
                  <c:v>-1.32309E-2</c:v>
                </c:pt>
                <c:pt idx="32648">
                  <c:v>-1.3162800000000001E-2</c:v>
                </c:pt>
                <c:pt idx="32649">
                  <c:v>-1.3100199999999999E-2</c:v>
                </c:pt>
                <c:pt idx="32650">
                  <c:v>-1.30425E-2</c:v>
                </c:pt>
                <c:pt idx="32651">
                  <c:v>-1.29896E-2</c:v>
                </c:pt>
                <c:pt idx="32652">
                  <c:v>-1.2942E-2</c:v>
                </c:pt>
                <c:pt idx="32653">
                  <c:v>-1.29003E-2</c:v>
                </c:pt>
                <c:pt idx="32654">
                  <c:v>-1.2865E-2</c:v>
                </c:pt>
                <c:pt idx="32655">
                  <c:v>-1.2836200000000001E-2</c:v>
                </c:pt>
                <c:pt idx="32656">
                  <c:v>-1.28138E-2</c:v>
                </c:pt>
                <c:pt idx="32657">
                  <c:v>-1.27977E-2</c:v>
                </c:pt>
                <c:pt idx="32658">
                  <c:v>-1.2788600000000001E-2</c:v>
                </c:pt>
                <c:pt idx="32659">
                  <c:v>-1.27864E-2</c:v>
                </c:pt>
                <c:pt idx="32660">
                  <c:v>-1.27908E-2</c:v>
                </c:pt>
                <c:pt idx="32661">
                  <c:v>-1.28018E-2</c:v>
                </c:pt>
                <c:pt idx="32662">
                  <c:v>-1.28197E-2</c:v>
                </c:pt>
                <c:pt idx="32663">
                  <c:v>-1.2845000000000001E-2</c:v>
                </c:pt>
                <c:pt idx="32664">
                  <c:v>-1.2877400000000001E-2</c:v>
                </c:pt>
                <c:pt idx="32665">
                  <c:v>-1.29169E-2</c:v>
                </c:pt>
                <c:pt idx="32666">
                  <c:v>-1.29637E-2</c:v>
                </c:pt>
                <c:pt idx="32667">
                  <c:v>-1.30177E-2</c:v>
                </c:pt>
                <c:pt idx="32668">
                  <c:v>-1.3078599999999999E-2</c:v>
                </c:pt>
                <c:pt idx="32669">
                  <c:v>-1.3145E-2</c:v>
                </c:pt>
                <c:pt idx="32670">
                  <c:v>-1.32163E-2</c:v>
                </c:pt>
                <c:pt idx="32671">
                  <c:v>-1.32928E-2</c:v>
                </c:pt>
                <c:pt idx="32672">
                  <c:v>-1.3375400000000001E-2</c:v>
                </c:pt>
                <c:pt idx="32673">
                  <c:v>-1.3463900000000001E-2</c:v>
                </c:pt>
                <c:pt idx="32674">
                  <c:v>-1.3557100000000001E-2</c:v>
                </c:pt>
                <c:pt idx="32675">
                  <c:v>-1.36527E-2</c:v>
                </c:pt>
                <c:pt idx="32676">
                  <c:v>-1.37488E-2</c:v>
                </c:pt>
                <c:pt idx="32677">
                  <c:v>-1.3846000000000001E-2</c:v>
                </c:pt>
                <c:pt idx="32678">
                  <c:v>-1.3946999999999999E-2</c:v>
                </c:pt>
                <c:pt idx="32679">
                  <c:v>-1.4052500000000001E-2</c:v>
                </c:pt>
                <c:pt idx="32680">
                  <c:v>-1.4161999999999999E-2</c:v>
                </c:pt>
                <c:pt idx="32681">
                  <c:v>-1.42752E-2</c:v>
                </c:pt>
                <c:pt idx="32682">
                  <c:v>-1.4392E-2</c:v>
                </c:pt>
                <c:pt idx="32683">
                  <c:v>-1.45118E-2</c:v>
                </c:pt>
                <c:pt idx="32684">
                  <c:v>-1.4633E-2</c:v>
                </c:pt>
                <c:pt idx="32685">
                  <c:v>-1.4755000000000001E-2</c:v>
                </c:pt>
                <c:pt idx="32686">
                  <c:v>-1.4878000000000001E-2</c:v>
                </c:pt>
                <c:pt idx="32687">
                  <c:v>-1.50028E-2</c:v>
                </c:pt>
                <c:pt idx="32688">
                  <c:v>-1.5129999999999999E-2</c:v>
                </c:pt>
                <c:pt idx="32689">
                  <c:v>-1.52596E-2</c:v>
                </c:pt>
                <c:pt idx="32690">
                  <c:v>-1.5391200000000001E-2</c:v>
                </c:pt>
                <c:pt idx="32691">
                  <c:v>-1.5525000000000001E-2</c:v>
                </c:pt>
                <c:pt idx="32692">
                  <c:v>-1.5660899999999998E-2</c:v>
                </c:pt>
                <c:pt idx="32693">
                  <c:v>-1.5798400000000001E-2</c:v>
                </c:pt>
                <c:pt idx="32694">
                  <c:v>-1.59369E-2</c:v>
                </c:pt>
                <c:pt idx="32695">
                  <c:v>-1.6076099999999999E-2</c:v>
                </c:pt>
                <c:pt idx="32696">
                  <c:v>-1.62156E-2</c:v>
                </c:pt>
                <c:pt idx="32697">
                  <c:v>-1.6354500000000001E-2</c:v>
                </c:pt>
                <c:pt idx="32698">
                  <c:v>-1.6492099999999999E-2</c:v>
                </c:pt>
                <c:pt idx="32699">
                  <c:v>-1.6627699999999999E-2</c:v>
                </c:pt>
                <c:pt idx="32700">
                  <c:v>-1.6760799999999999E-2</c:v>
                </c:pt>
                <c:pt idx="32701">
                  <c:v>-1.6891E-2</c:v>
                </c:pt>
                <c:pt idx="32702">
                  <c:v>-1.70184E-2</c:v>
                </c:pt>
                <c:pt idx="32703">
                  <c:v>-1.7142899999999999E-2</c:v>
                </c:pt>
                <c:pt idx="32704">
                  <c:v>-1.72642E-2</c:v>
                </c:pt>
                <c:pt idx="32705">
                  <c:v>-1.7382000000000002E-2</c:v>
                </c:pt>
                <c:pt idx="32706">
                  <c:v>-1.7496399999999999E-2</c:v>
                </c:pt>
                <c:pt idx="32707">
                  <c:v>-1.76072E-2</c:v>
                </c:pt>
                <c:pt idx="32708">
                  <c:v>-1.7714199999999999E-2</c:v>
                </c:pt>
                <c:pt idx="32709">
                  <c:v>-1.7817199999999998E-2</c:v>
                </c:pt>
                <c:pt idx="32710">
                  <c:v>-1.7915899999999998E-2</c:v>
                </c:pt>
                <c:pt idx="32711">
                  <c:v>-1.8010100000000001E-2</c:v>
                </c:pt>
                <c:pt idx="32712">
                  <c:v>-1.8100100000000001E-2</c:v>
                </c:pt>
                <c:pt idx="32713">
                  <c:v>-1.8185400000000001E-2</c:v>
                </c:pt>
                <c:pt idx="32714">
                  <c:v>-1.8266000000000001E-2</c:v>
                </c:pt>
                <c:pt idx="32715">
                  <c:v>-1.8342199999999999E-2</c:v>
                </c:pt>
                <c:pt idx="32716">
                  <c:v>-1.8414E-2</c:v>
                </c:pt>
                <c:pt idx="32717">
                  <c:v>-1.8481299999999999E-2</c:v>
                </c:pt>
                <c:pt idx="32718">
                  <c:v>-1.8544000000000001E-2</c:v>
                </c:pt>
                <c:pt idx="32719">
                  <c:v>-1.8601699999999999E-2</c:v>
                </c:pt>
                <c:pt idx="32720">
                  <c:v>-1.8653900000000001E-2</c:v>
                </c:pt>
                <c:pt idx="32721">
                  <c:v>-1.8700600000000001E-2</c:v>
                </c:pt>
                <c:pt idx="32722">
                  <c:v>-1.87417E-2</c:v>
                </c:pt>
                <c:pt idx="32723">
                  <c:v>-1.8777100000000001E-2</c:v>
                </c:pt>
                <c:pt idx="32724">
                  <c:v>-1.88065E-2</c:v>
                </c:pt>
                <c:pt idx="32725">
                  <c:v>-1.8829599999999998E-2</c:v>
                </c:pt>
                <c:pt idx="32726">
                  <c:v>-1.8846700000000001E-2</c:v>
                </c:pt>
                <c:pt idx="32727">
                  <c:v>-1.8858699999999999E-2</c:v>
                </c:pt>
                <c:pt idx="32728">
                  <c:v>-1.8865699999999999E-2</c:v>
                </c:pt>
                <c:pt idx="32729">
                  <c:v>-1.8867499999999999E-2</c:v>
                </c:pt>
                <c:pt idx="32730">
                  <c:v>-1.8863600000000001E-2</c:v>
                </c:pt>
                <c:pt idx="32731">
                  <c:v>-1.8853499999999999E-2</c:v>
                </c:pt>
                <c:pt idx="32732">
                  <c:v>-1.8837400000000001E-2</c:v>
                </c:pt>
                <c:pt idx="32733">
                  <c:v>-1.8815100000000001E-2</c:v>
                </c:pt>
                <c:pt idx="32734">
                  <c:v>-1.8786400000000002E-2</c:v>
                </c:pt>
                <c:pt idx="32735">
                  <c:v>-1.87511E-2</c:v>
                </c:pt>
                <c:pt idx="32736">
                  <c:v>-1.8708900000000001E-2</c:v>
                </c:pt>
                <c:pt idx="32737">
                  <c:v>-1.8660199999999998E-2</c:v>
                </c:pt>
                <c:pt idx="32738">
                  <c:v>-1.8605500000000001E-2</c:v>
                </c:pt>
                <c:pt idx="32739">
                  <c:v>-1.8544700000000001E-2</c:v>
                </c:pt>
                <c:pt idx="32740">
                  <c:v>-1.84777E-2</c:v>
                </c:pt>
                <c:pt idx="32741">
                  <c:v>-1.8404400000000001E-2</c:v>
                </c:pt>
                <c:pt idx="32742">
                  <c:v>-1.83252E-2</c:v>
                </c:pt>
                <c:pt idx="32743">
                  <c:v>-1.8240699999999999E-2</c:v>
                </c:pt>
                <c:pt idx="32744">
                  <c:v>-1.8151400000000002E-2</c:v>
                </c:pt>
                <c:pt idx="32745">
                  <c:v>-1.8056599999999999E-2</c:v>
                </c:pt>
                <c:pt idx="32746">
                  <c:v>-1.79554E-2</c:v>
                </c:pt>
                <c:pt idx="32747">
                  <c:v>-1.7847600000000002E-2</c:v>
                </c:pt>
                <c:pt idx="32748">
                  <c:v>-1.77334E-2</c:v>
                </c:pt>
                <c:pt idx="32749">
                  <c:v>-1.76131E-2</c:v>
                </c:pt>
                <c:pt idx="32750">
                  <c:v>-1.74874E-2</c:v>
                </c:pt>
                <c:pt idx="32751">
                  <c:v>-1.73565E-2</c:v>
                </c:pt>
                <c:pt idx="32752">
                  <c:v>-1.7220099999999999E-2</c:v>
                </c:pt>
                <c:pt idx="32753">
                  <c:v>-1.7077599999999998E-2</c:v>
                </c:pt>
                <c:pt idx="32754">
                  <c:v>-1.69289E-2</c:v>
                </c:pt>
                <c:pt idx="32755">
                  <c:v>-1.6774600000000001E-2</c:v>
                </c:pt>
                <c:pt idx="32756">
                  <c:v>-1.66152E-2</c:v>
                </c:pt>
                <c:pt idx="32757">
                  <c:v>-1.64517E-2</c:v>
                </c:pt>
                <c:pt idx="32758">
                  <c:v>-1.6284199999999999E-2</c:v>
                </c:pt>
                <c:pt idx="32759">
                  <c:v>-1.6112600000000001E-2</c:v>
                </c:pt>
                <c:pt idx="32760">
                  <c:v>-1.5937099999999999E-2</c:v>
                </c:pt>
                <c:pt idx="32761">
                  <c:v>-1.57582E-2</c:v>
                </c:pt>
                <c:pt idx="32762">
                  <c:v>-1.55759E-2</c:v>
                </c:pt>
                <c:pt idx="32763">
                  <c:v>-1.53898E-2</c:v>
                </c:pt>
                <c:pt idx="32764">
                  <c:v>-1.5199799999999999E-2</c:v>
                </c:pt>
                <c:pt idx="32765">
                  <c:v>-1.50058E-2</c:v>
                </c:pt>
                <c:pt idx="32766">
                  <c:v>-1.4808399999999999E-2</c:v>
                </c:pt>
                <c:pt idx="32767">
                  <c:v>-1.46079E-2</c:v>
                </c:pt>
                <c:pt idx="32768">
                  <c:v>-1.4404200000000001E-2</c:v>
                </c:pt>
                <c:pt idx="32769">
                  <c:v>-1.4197899999999999E-2</c:v>
                </c:pt>
                <c:pt idx="32770">
                  <c:v>-1.39895E-2</c:v>
                </c:pt>
                <c:pt idx="32771">
                  <c:v>-1.3780300000000001E-2</c:v>
                </c:pt>
                <c:pt idx="32772">
                  <c:v>-1.3570499999999999E-2</c:v>
                </c:pt>
                <c:pt idx="32773">
                  <c:v>-1.33603E-2</c:v>
                </c:pt>
                <c:pt idx="32774">
                  <c:v>-1.31494E-2</c:v>
                </c:pt>
                <c:pt idx="32775">
                  <c:v>-1.29379E-2</c:v>
                </c:pt>
                <c:pt idx="32776">
                  <c:v>-1.27265E-2</c:v>
                </c:pt>
                <c:pt idx="32777">
                  <c:v>-1.2515800000000001E-2</c:v>
                </c:pt>
                <c:pt idx="32778">
                  <c:v>-1.23067E-2</c:v>
                </c:pt>
                <c:pt idx="32779">
                  <c:v>-1.20994E-2</c:v>
                </c:pt>
                <c:pt idx="32780">
                  <c:v>-1.18943E-2</c:v>
                </c:pt>
                <c:pt idx="32781">
                  <c:v>-1.1691399999999999E-2</c:v>
                </c:pt>
                <c:pt idx="32782">
                  <c:v>-1.1490999999999999E-2</c:v>
                </c:pt>
                <c:pt idx="32783">
                  <c:v>-1.12934E-2</c:v>
                </c:pt>
                <c:pt idx="32784">
                  <c:v>-1.1098999999999999E-2</c:v>
                </c:pt>
                <c:pt idx="32785">
                  <c:v>-1.09081E-2</c:v>
                </c:pt>
                <c:pt idx="32786">
                  <c:v>-1.0720800000000001E-2</c:v>
                </c:pt>
                <c:pt idx="32787">
                  <c:v>-1.0537400000000001E-2</c:v>
                </c:pt>
                <c:pt idx="32788">
                  <c:v>-1.03582E-2</c:v>
                </c:pt>
                <c:pt idx="32789">
                  <c:v>-1.0183599999999999E-2</c:v>
                </c:pt>
                <c:pt idx="32790">
                  <c:v>-1.00137E-2</c:v>
                </c:pt>
                <c:pt idx="32791" formatCode="0.00E+00">
                  <c:v>-9.8485299999999994E-3</c:v>
                </c:pt>
                <c:pt idx="32792" formatCode="0.00E+00">
                  <c:v>-9.6881799999999994E-3</c:v>
                </c:pt>
                <c:pt idx="32793" formatCode="0.00E+00">
                  <c:v>-9.5328400000000008E-3</c:v>
                </c:pt>
                <c:pt idx="32794" formatCode="0.00E+00">
                  <c:v>-9.3827200000000006E-3</c:v>
                </c:pt>
                <c:pt idx="32795" formatCode="0.00E+00">
                  <c:v>-9.2379000000000003E-3</c:v>
                </c:pt>
                <c:pt idx="32796" formatCode="0.00E+00">
                  <c:v>-9.0981499999999993E-3</c:v>
                </c:pt>
                <c:pt idx="32797" formatCode="0.00E+00">
                  <c:v>-8.9635700000000006E-3</c:v>
                </c:pt>
                <c:pt idx="32798" formatCode="0.00E+00">
                  <c:v>-8.8346699999999993E-3</c:v>
                </c:pt>
                <c:pt idx="32799" formatCode="0.00E+00">
                  <c:v>-8.7116699999999995E-3</c:v>
                </c:pt>
                <c:pt idx="32800" formatCode="0.00E+00">
                  <c:v>-8.5943100000000008E-3</c:v>
                </c:pt>
                <c:pt idx="32801" formatCode="0.00E+00">
                  <c:v>-8.4825200000000003E-3</c:v>
                </c:pt>
                <c:pt idx="32802" formatCode="0.00E+00">
                  <c:v>-8.3765000000000003E-3</c:v>
                </c:pt>
                <c:pt idx="32803" formatCode="0.00E+00">
                  <c:v>-8.2764399999999995E-3</c:v>
                </c:pt>
                <c:pt idx="32804" formatCode="0.00E+00">
                  <c:v>-8.1825300000000004E-3</c:v>
                </c:pt>
                <c:pt idx="32805" formatCode="0.00E+00">
                  <c:v>-8.0955200000000001E-3</c:v>
                </c:pt>
                <c:pt idx="32806" formatCode="0.00E+00">
                  <c:v>-8.0163600000000002E-3</c:v>
                </c:pt>
                <c:pt idx="32807" formatCode="0.00E+00">
                  <c:v>-7.9453700000000002E-3</c:v>
                </c:pt>
                <c:pt idx="32808" formatCode="0.00E+00">
                  <c:v>-7.8822300000000005E-3</c:v>
                </c:pt>
                <c:pt idx="32809" formatCode="0.00E+00">
                  <c:v>-7.8268399999999998E-3</c:v>
                </c:pt>
                <c:pt idx="32810" formatCode="0.00E+00">
                  <c:v>-7.7795800000000003E-3</c:v>
                </c:pt>
                <c:pt idx="32811" formatCode="0.00E+00">
                  <c:v>-7.7408099999999999E-3</c:v>
                </c:pt>
                <c:pt idx="32812" formatCode="0.00E+00">
                  <c:v>-7.7103600000000003E-3</c:v>
                </c:pt>
                <c:pt idx="32813" formatCode="0.00E+00">
                  <c:v>-7.68763E-3</c:v>
                </c:pt>
                <c:pt idx="32814" formatCode="0.00E+00">
                  <c:v>-7.67215E-3</c:v>
                </c:pt>
                <c:pt idx="32815" formatCode="0.00E+00">
                  <c:v>-7.6639300000000002E-3</c:v>
                </c:pt>
                <c:pt idx="32816" formatCode="0.00E+00">
                  <c:v>-7.6629999999999997E-3</c:v>
                </c:pt>
                <c:pt idx="32817" formatCode="0.00E+00">
                  <c:v>-7.6691700000000003E-3</c:v>
                </c:pt>
                <c:pt idx="32818" formatCode="0.00E+00">
                  <c:v>-7.6825000000000001E-3</c:v>
                </c:pt>
                <c:pt idx="32819" formatCode="0.00E+00">
                  <c:v>-7.7034800000000004E-3</c:v>
                </c:pt>
                <c:pt idx="32820" formatCode="0.00E+00">
                  <c:v>-7.7327200000000002E-3</c:v>
                </c:pt>
                <c:pt idx="32821" formatCode="0.00E+00">
                  <c:v>-7.7705300000000003E-3</c:v>
                </c:pt>
                <c:pt idx="32822" formatCode="0.00E+00">
                  <c:v>-7.8167400000000008E-3</c:v>
                </c:pt>
                <c:pt idx="32823" formatCode="0.00E+00">
                  <c:v>-7.8708300000000005E-3</c:v>
                </c:pt>
                <c:pt idx="32824" formatCode="0.00E+00">
                  <c:v>-7.9318600000000006E-3</c:v>
                </c:pt>
                <c:pt idx="32825" formatCode="0.00E+00">
                  <c:v>-7.9987700000000005E-3</c:v>
                </c:pt>
                <c:pt idx="32826" formatCode="0.00E+00">
                  <c:v>-8.0706600000000003E-3</c:v>
                </c:pt>
                <c:pt idx="32827" formatCode="0.00E+00">
                  <c:v>-8.1472200000000002E-3</c:v>
                </c:pt>
                <c:pt idx="32828" formatCode="0.00E+00">
                  <c:v>-8.2286300000000007E-3</c:v>
                </c:pt>
                <c:pt idx="32829" formatCode="0.00E+00">
                  <c:v>-8.3150399999999992E-3</c:v>
                </c:pt>
                <c:pt idx="32830" formatCode="0.00E+00">
                  <c:v>-8.4062500000000005E-3</c:v>
                </c:pt>
                <c:pt idx="32831" formatCode="0.00E+00">
                  <c:v>-8.5018699999999999E-3</c:v>
                </c:pt>
                <c:pt idx="32832" formatCode="0.00E+00">
                  <c:v>-8.6016500000000006E-3</c:v>
                </c:pt>
                <c:pt idx="32833" formatCode="0.00E+00">
                  <c:v>-8.7055499999999994E-3</c:v>
                </c:pt>
                <c:pt idx="32834" formatCode="0.00E+00">
                  <c:v>-8.8136499999999993E-3</c:v>
                </c:pt>
                <c:pt idx="32835" formatCode="0.00E+00">
                  <c:v>-8.9259700000000001E-3</c:v>
                </c:pt>
                <c:pt idx="32836" formatCode="0.00E+00">
                  <c:v>-9.0425599999999998E-3</c:v>
                </c:pt>
                <c:pt idx="32837" formatCode="0.00E+00">
                  <c:v>-9.1634100000000003E-3</c:v>
                </c:pt>
                <c:pt idx="32838" formatCode="0.00E+00">
                  <c:v>-9.28818E-3</c:v>
                </c:pt>
                <c:pt idx="32839" formatCode="0.00E+00">
                  <c:v>-9.4163900000000002E-3</c:v>
                </c:pt>
                <c:pt idx="32840" formatCode="0.00E+00">
                  <c:v>-9.5477500000000007E-3</c:v>
                </c:pt>
                <c:pt idx="32841" formatCode="0.00E+00">
                  <c:v>-9.6820299999999995E-3</c:v>
                </c:pt>
                <c:pt idx="32842" formatCode="0.00E+00">
                  <c:v>-9.8186799999999998E-3</c:v>
                </c:pt>
                <c:pt idx="32843" formatCode="0.00E+00">
                  <c:v>-9.9568999999999994E-3</c:v>
                </c:pt>
                <c:pt idx="32844">
                  <c:v>-1.00961E-2</c:v>
                </c:pt>
                <c:pt idx="32845">
                  <c:v>-1.02363E-2</c:v>
                </c:pt>
                <c:pt idx="32846">
                  <c:v>-1.0377600000000001E-2</c:v>
                </c:pt>
                <c:pt idx="32847">
                  <c:v>-1.05199E-2</c:v>
                </c:pt>
                <c:pt idx="32848">
                  <c:v>-1.0663199999999999E-2</c:v>
                </c:pt>
                <c:pt idx="32849">
                  <c:v>-1.08071E-2</c:v>
                </c:pt>
                <c:pt idx="32850">
                  <c:v>-1.09508E-2</c:v>
                </c:pt>
                <c:pt idx="32851">
                  <c:v>-1.1093199999999999E-2</c:v>
                </c:pt>
                <c:pt idx="32852">
                  <c:v>-1.12338E-2</c:v>
                </c:pt>
                <c:pt idx="32853">
                  <c:v>-1.13721E-2</c:v>
                </c:pt>
                <c:pt idx="32854">
                  <c:v>-1.15072E-2</c:v>
                </c:pt>
                <c:pt idx="32855">
                  <c:v>-1.1639099999999999E-2</c:v>
                </c:pt>
                <c:pt idx="32856">
                  <c:v>-1.17676E-2</c:v>
                </c:pt>
                <c:pt idx="32857">
                  <c:v>-1.18925E-2</c:v>
                </c:pt>
                <c:pt idx="32858">
                  <c:v>-1.20135E-2</c:v>
                </c:pt>
                <c:pt idx="32859">
                  <c:v>-1.2130500000000001E-2</c:v>
                </c:pt>
                <c:pt idx="32860">
                  <c:v>-1.2243499999999999E-2</c:v>
                </c:pt>
                <c:pt idx="32861">
                  <c:v>-1.2351900000000001E-2</c:v>
                </c:pt>
                <c:pt idx="32862">
                  <c:v>-1.24551E-2</c:v>
                </c:pt>
                <c:pt idx="32863">
                  <c:v>-1.25518E-2</c:v>
                </c:pt>
                <c:pt idx="32864">
                  <c:v>-1.2641299999999999E-2</c:v>
                </c:pt>
                <c:pt idx="32865">
                  <c:v>-1.27238E-2</c:v>
                </c:pt>
                <c:pt idx="32866">
                  <c:v>-1.27993E-2</c:v>
                </c:pt>
                <c:pt idx="32867">
                  <c:v>-1.28676E-2</c:v>
                </c:pt>
                <c:pt idx="32868">
                  <c:v>-1.29286E-2</c:v>
                </c:pt>
                <c:pt idx="32869">
                  <c:v>-1.29823E-2</c:v>
                </c:pt>
                <c:pt idx="32870">
                  <c:v>-1.30286E-2</c:v>
                </c:pt>
                <c:pt idx="32871">
                  <c:v>-1.30665E-2</c:v>
                </c:pt>
                <c:pt idx="32872">
                  <c:v>-1.30951E-2</c:v>
                </c:pt>
                <c:pt idx="32873">
                  <c:v>-1.3113700000000001E-2</c:v>
                </c:pt>
                <c:pt idx="32874">
                  <c:v>-1.31223E-2</c:v>
                </c:pt>
                <c:pt idx="32875">
                  <c:v>-1.31205E-2</c:v>
                </c:pt>
                <c:pt idx="32876">
                  <c:v>-1.3108099999999999E-2</c:v>
                </c:pt>
                <c:pt idx="32877">
                  <c:v>-1.30849E-2</c:v>
                </c:pt>
                <c:pt idx="32878">
                  <c:v>-1.3051699999999999E-2</c:v>
                </c:pt>
                <c:pt idx="32879">
                  <c:v>-1.30086E-2</c:v>
                </c:pt>
                <c:pt idx="32880">
                  <c:v>-1.29549E-2</c:v>
                </c:pt>
                <c:pt idx="32881">
                  <c:v>-1.28904E-2</c:v>
                </c:pt>
                <c:pt idx="32882">
                  <c:v>-1.2815999999999999E-2</c:v>
                </c:pt>
                <c:pt idx="32883">
                  <c:v>-1.2731900000000001E-2</c:v>
                </c:pt>
                <c:pt idx="32884">
                  <c:v>-1.26382E-2</c:v>
                </c:pt>
                <c:pt idx="32885">
                  <c:v>-1.25349E-2</c:v>
                </c:pt>
                <c:pt idx="32886">
                  <c:v>-1.24224E-2</c:v>
                </c:pt>
                <c:pt idx="32887">
                  <c:v>-1.23009E-2</c:v>
                </c:pt>
                <c:pt idx="32888">
                  <c:v>-1.21706E-2</c:v>
                </c:pt>
                <c:pt idx="32889">
                  <c:v>-1.20319E-2</c:v>
                </c:pt>
                <c:pt idx="32890">
                  <c:v>-1.1885099999999999E-2</c:v>
                </c:pt>
                <c:pt idx="32891">
                  <c:v>-1.17302E-2</c:v>
                </c:pt>
                <c:pt idx="32892">
                  <c:v>-1.15672E-2</c:v>
                </c:pt>
                <c:pt idx="32893">
                  <c:v>-1.1395799999999999E-2</c:v>
                </c:pt>
                <c:pt idx="32894">
                  <c:v>-1.1216E-2</c:v>
                </c:pt>
                <c:pt idx="32895">
                  <c:v>-1.1028E-2</c:v>
                </c:pt>
                <c:pt idx="32896">
                  <c:v>-1.08325E-2</c:v>
                </c:pt>
                <c:pt idx="32897">
                  <c:v>-1.06298E-2</c:v>
                </c:pt>
                <c:pt idx="32898">
                  <c:v>-1.04198E-2</c:v>
                </c:pt>
                <c:pt idx="32899">
                  <c:v>-1.0202299999999999E-2</c:v>
                </c:pt>
                <c:pt idx="32900" formatCode="0.00E+00">
                  <c:v>-9.9773099999999997E-3</c:v>
                </c:pt>
                <c:pt idx="32901" formatCode="0.00E+00">
                  <c:v>-9.7451499999999993E-3</c:v>
                </c:pt>
                <c:pt idx="32902" formatCode="0.00E+00">
                  <c:v>-9.5061599999999996E-3</c:v>
                </c:pt>
                <c:pt idx="32903" formatCode="0.00E+00">
                  <c:v>-9.2605699999999992E-3</c:v>
                </c:pt>
                <c:pt idx="32904" formatCode="0.00E+00">
                  <c:v>-9.0082900000000004E-3</c:v>
                </c:pt>
                <c:pt idx="32905" formatCode="0.00E+00">
                  <c:v>-8.7491300000000008E-3</c:v>
                </c:pt>
                <c:pt idx="32906" formatCode="0.00E+00">
                  <c:v>-8.4831999999999998E-3</c:v>
                </c:pt>
                <c:pt idx="32907" formatCode="0.00E+00">
                  <c:v>-8.2109799999999997E-3</c:v>
                </c:pt>
                <c:pt idx="32908" formatCode="0.00E+00">
                  <c:v>-7.9330700000000004E-3</c:v>
                </c:pt>
                <c:pt idx="32909" formatCode="0.00E+00">
                  <c:v>-7.64995E-3</c:v>
                </c:pt>
                <c:pt idx="32910" formatCode="0.00E+00">
                  <c:v>-7.3618800000000003E-3</c:v>
                </c:pt>
                <c:pt idx="32911" formatCode="0.00E+00">
                  <c:v>-7.0688799999999996E-3</c:v>
                </c:pt>
                <c:pt idx="32912" formatCode="0.00E+00">
                  <c:v>-6.7711000000000004E-3</c:v>
                </c:pt>
                <c:pt idx="32913" formatCode="0.00E+00">
                  <c:v>-6.4687900000000003E-3</c:v>
                </c:pt>
                <c:pt idx="32914" formatCode="0.00E+00">
                  <c:v>-6.1623600000000004E-3</c:v>
                </c:pt>
                <c:pt idx="32915" formatCode="0.00E+00">
                  <c:v>-5.8522000000000001E-3</c:v>
                </c:pt>
                <c:pt idx="32916" formatCode="0.00E+00">
                  <c:v>-5.5382199999999999E-3</c:v>
                </c:pt>
                <c:pt idx="32917" formatCode="0.00E+00">
                  <c:v>-5.2202000000000004E-3</c:v>
                </c:pt>
                <c:pt idx="32918" formatCode="0.00E+00">
                  <c:v>-4.8986100000000003E-3</c:v>
                </c:pt>
                <c:pt idx="32919" formatCode="0.00E+00">
                  <c:v>-4.57414E-3</c:v>
                </c:pt>
                <c:pt idx="32920" formatCode="0.00E+00">
                  <c:v>-4.2466800000000001E-3</c:v>
                </c:pt>
                <c:pt idx="32921" formatCode="0.00E+00">
                  <c:v>-3.9156800000000004E-3</c:v>
                </c:pt>
                <c:pt idx="32922" formatCode="0.00E+00">
                  <c:v>-3.5814200000000001E-3</c:v>
                </c:pt>
                <c:pt idx="32923" formatCode="0.00E+00">
                  <c:v>-3.2448300000000002E-3</c:v>
                </c:pt>
                <c:pt idx="32924" formatCode="0.00E+00">
                  <c:v>-2.9066600000000001E-3</c:v>
                </c:pt>
                <c:pt idx="32925" formatCode="0.00E+00">
                  <c:v>-2.5672899999999998E-3</c:v>
                </c:pt>
                <c:pt idx="32926" formatCode="0.00E+00">
                  <c:v>-2.2269600000000001E-3</c:v>
                </c:pt>
                <c:pt idx="32927" formatCode="0.00E+00">
                  <c:v>-1.8862600000000001E-3</c:v>
                </c:pt>
                <c:pt idx="32928" formatCode="0.00E+00">
                  <c:v>-1.5460700000000001E-3</c:v>
                </c:pt>
                <c:pt idx="32929" formatCode="0.00E+00">
                  <c:v>-1.20667E-3</c:v>
                </c:pt>
                <c:pt idx="32930" formatCode="0.00E+00">
                  <c:v>-8.6803200000000003E-4</c:v>
                </c:pt>
                <c:pt idx="32931" formatCode="0.00E+00">
                  <c:v>-5.30862E-4</c:v>
                </c:pt>
                <c:pt idx="32932" formatCode="0.00E+00">
                  <c:v>-1.9676399999999999E-4</c:v>
                </c:pt>
                <c:pt idx="32933" formatCode="0.00E+00">
                  <c:v>1.3310399999999999E-4</c:v>
                </c:pt>
                <c:pt idx="32934" formatCode="0.00E+00">
                  <c:v>4.5859900000000002E-4</c:v>
                </c:pt>
                <c:pt idx="32935" formatCode="0.00E+00">
                  <c:v>7.7966799999999996E-4</c:v>
                </c:pt>
                <c:pt idx="32936" formatCode="0.00E+00">
                  <c:v>1.0958299999999999E-3</c:v>
                </c:pt>
                <c:pt idx="32937" formatCode="0.00E+00">
                  <c:v>1.4066300000000001E-3</c:v>
                </c:pt>
                <c:pt idx="32938" formatCode="0.00E+00">
                  <c:v>1.7118299999999999E-3</c:v>
                </c:pt>
                <c:pt idx="32939" formatCode="0.00E+00">
                  <c:v>2.01104E-3</c:v>
                </c:pt>
                <c:pt idx="32940" formatCode="0.00E+00">
                  <c:v>2.3034800000000001E-3</c:v>
                </c:pt>
                <c:pt idx="32941" formatCode="0.00E+00">
                  <c:v>2.58807E-3</c:v>
                </c:pt>
                <c:pt idx="32942" formatCode="0.00E+00">
                  <c:v>2.8638100000000001E-3</c:v>
                </c:pt>
                <c:pt idx="32943" formatCode="0.00E+00">
                  <c:v>3.1304599999999998E-3</c:v>
                </c:pt>
                <c:pt idx="32944" formatCode="0.00E+00">
                  <c:v>3.3885600000000001E-3</c:v>
                </c:pt>
                <c:pt idx="32945" formatCode="0.00E+00">
                  <c:v>3.63869E-3</c:v>
                </c:pt>
                <c:pt idx="32946" formatCode="0.00E+00">
                  <c:v>3.88099E-3</c:v>
                </c:pt>
                <c:pt idx="32947" formatCode="0.00E+00">
                  <c:v>4.1153800000000001E-3</c:v>
                </c:pt>
                <c:pt idx="32948" formatCode="0.00E+00">
                  <c:v>4.3418500000000004E-3</c:v>
                </c:pt>
                <c:pt idx="32949" formatCode="0.00E+00">
                  <c:v>4.5605699999999999E-3</c:v>
                </c:pt>
                <c:pt idx="32950" formatCode="0.00E+00">
                  <c:v>4.7715600000000002E-3</c:v>
                </c:pt>
                <c:pt idx="32951" formatCode="0.00E+00">
                  <c:v>4.9741500000000001E-3</c:v>
                </c:pt>
                <c:pt idx="32952" formatCode="0.00E+00">
                  <c:v>5.1671699999999996E-3</c:v>
                </c:pt>
                <c:pt idx="32953" formatCode="0.00E+00">
                  <c:v>5.34996E-3</c:v>
                </c:pt>
                <c:pt idx="32954" formatCode="0.00E+00">
                  <c:v>5.5225999999999999E-3</c:v>
                </c:pt>
                <c:pt idx="32955" formatCode="0.00E+00">
                  <c:v>5.68529E-3</c:v>
                </c:pt>
                <c:pt idx="32956" formatCode="0.00E+00">
                  <c:v>5.8378900000000001E-3</c:v>
                </c:pt>
                <c:pt idx="32957" formatCode="0.00E+00">
                  <c:v>5.9799900000000001E-3</c:v>
                </c:pt>
                <c:pt idx="32958" formatCode="0.00E+00">
                  <c:v>6.1115299999999996E-3</c:v>
                </c:pt>
                <c:pt idx="32959" formatCode="0.00E+00">
                  <c:v>6.2327299999999997E-3</c:v>
                </c:pt>
                <c:pt idx="32960" formatCode="0.00E+00">
                  <c:v>6.3438599999999998E-3</c:v>
                </c:pt>
                <c:pt idx="32961" formatCode="0.00E+00">
                  <c:v>6.4451400000000002E-3</c:v>
                </c:pt>
                <c:pt idx="32962" formatCode="0.00E+00">
                  <c:v>6.5366900000000004E-3</c:v>
                </c:pt>
                <c:pt idx="32963" formatCode="0.00E+00">
                  <c:v>6.6183500000000003E-3</c:v>
                </c:pt>
                <c:pt idx="32964" formatCode="0.00E+00">
                  <c:v>6.6899699999999999E-3</c:v>
                </c:pt>
                <c:pt idx="32965" formatCode="0.00E+00">
                  <c:v>6.7517699999999998E-3</c:v>
                </c:pt>
                <c:pt idx="32966" formatCode="0.00E+00">
                  <c:v>6.8043699999999997E-3</c:v>
                </c:pt>
                <c:pt idx="32967" formatCode="0.00E+00">
                  <c:v>6.8481200000000001E-3</c:v>
                </c:pt>
                <c:pt idx="32968" formatCode="0.00E+00">
                  <c:v>6.8827999999999997E-3</c:v>
                </c:pt>
                <c:pt idx="32969" formatCode="0.00E+00">
                  <c:v>6.9080799999999996E-3</c:v>
                </c:pt>
                <c:pt idx="32970" formatCode="0.00E+00">
                  <c:v>6.9242100000000001E-3</c:v>
                </c:pt>
                <c:pt idx="32971" formatCode="0.00E+00">
                  <c:v>6.9318000000000001E-3</c:v>
                </c:pt>
                <c:pt idx="32972" formatCode="0.00E+00">
                  <c:v>6.9307500000000003E-3</c:v>
                </c:pt>
                <c:pt idx="32973" formatCode="0.00E+00">
                  <c:v>6.9203900000000002E-3</c:v>
                </c:pt>
                <c:pt idx="32974" formatCode="0.00E+00">
                  <c:v>6.8999899999999999E-3</c:v>
                </c:pt>
                <c:pt idx="32975" formatCode="0.00E+00">
                  <c:v>6.8692800000000002E-3</c:v>
                </c:pt>
                <c:pt idx="32976" formatCode="0.00E+00">
                  <c:v>6.8288100000000003E-3</c:v>
                </c:pt>
                <c:pt idx="32977" formatCode="0.00E+00">
                  <c:v>6.7794800000000001E-3</c:v>
                </c:pt>
                <c:pt idx="32978" formatCode="0.00E+00">
                  <c:v>6.72166E-3</c:v>
                </c:pt>
                <c:pt idx="32979" formatCode="0.00E+00">
                  <c:v>6.6554700000000001E-3</c:v>
                </c:pt>
                <c:pt idx="32980" formatCode="0.00E+00">
                  <c:v>6.5812400000000004E-3</c:v>
                </c:pt>
                <c:pt idx="32981" formatCode="0.00E+00">
                  <c:v>6.49937E-3</c:v>
                </c:pt>
                <c:pt idx="32982" formatCode="0.00E+00">
                  <c:v>6.4100499999999996E-3</c:v>
                </c:pt>
                <c:pt idx="32983" formatCode="0.00E+00">
                  <c:v>6.3132700000000002E-3</c:v>
                </c:pt>
                <c:pt idx="32984" formatCode="0.00E+00">
                  <c:v>6.2090000000000001E-3</c:v>
                </c:pt>
                <c:pt idx="32985" formatCode="0.00E+00">
                  <c:v>6.0974699999999998E-3</c:v>
                </c:pt>
                <c:pt idx="32986" formatCode="0.00E+00">
                  <c:v>5.9789300000000004E-3</c:v>
                </c:pt>
                <c:pt idx="32987" formatCode="0.00E+00">
                  <c:v>5.8537399999999996E-3</c:v>
                </c:pt>
                <c:pt idx="32988" formatCode="0.00E+00">
                  <c:v>5.7224800000000003E-3</c:v>
                </c:pt>
                <c:pt idx="32989" formatCode="0.00E+00">
                  <c:v>5.5853999999999999E-3</c:v>
                </c:pt>
                <c:pt idx="32990" formatCode="0.00E+00">
                  <c:v>5.4423700000000002E-3</c:v>
                </c:pt>
                <c:pt idx="32991" formatCode="0.00E+00">
                  <c:v>5.2935600000000001E-3</c:v>
                </c:pt>
                <c:pt idx="32992" formatCode="0.00E+00">
                  <c:v>5.1394700000000001E-3</c:v>
                </c:pt>
                <c:pt idx="32993" formatCode="0.00E+00">
                  <c:v>4.9804999999999997E-3</c:v>
                </c:pt>
                <c:pt idx="32994" formatCode="0.00E+00">
                  <c:v>4.8169199999999997E-3</c:v>
                </c:pt>
                <c:pt idx="32995" formatCode="0.00E+00">
                  <c:v>4.6488399999999996E-3</c:v>
                </c:pt>
                <c:pt idx="32996" formatCode="0.00E+00">
                  <c:v>4.4762500000000002E-3</c:v>
                </c:pt>
                <c:pt idx="32997" formatCode="0.00E+00">
                  <c:v>4.2993900000000002E-3</c:v>
                </c:pt>
                <c:pt idx="32998" formatCode="0.00E+00">
                  <c:v>4.1188099999999997E-3</c:v>
                </c:pt>
                <c:pt idx="32999" formatCode="0.00E+00">
                  <c:v>3.9350599999999998E-3</c:v>
                </c:pt>
                <c:pt idx="33000" formatCode="0.00E+00">
                  <c:v>3.74844E-3</c:v>
                </c:pt>
                <c:pt idx="33001" formatCode="0.00E+00">
                  <c:v>3.55895E-3</c:v>
                </c:pt>
                <c:pt idx="33002" formatCode="0.00E+00">
                  <c:v>3.3663299999999998E-3</c:v>
                </c:pt>
                <c:pt idx="33003" formatCode="0.00E+00">
                  <c:v>3.17016E-3</c:v>
                </c:pt>
                <c:pt idx="33004" formatCode="0.00E+00">
                  <c:v>2.9701900000000002E-3</c:v>
                </c:pt>
                <c:pt idx="33005" formatCode="0.00E+00">
                  <c:v>2.7667400000000002E-3</c:v>
                </c:pt>
                <c:pt idx="33006" formatCode="0.00E+00">
                  <c:v>2.5605799999999998E-3</c:v>
                </c:pt>
                <c:pt idx="33007" formatCode="0.00E+00">
                  <c:v>2.3525299999999998E-3</c:v>
                </c:pt>
                <c:pt idx="33008" formatCode="0.00E+00">
                  <c:v>2.1432600000000001E-3</c:v>
                </c:pt>
                <c:pt idx="33009" formatCode="0.00E+00">
                  <c:v>1.9331999999999999E-3</c:v>
                </c:pt>
                <c:pt idx="33010" formatCode="0.00E+00">
                  <c:v>1.7225700000000001E-3</c:v>
                </c:pt>
                <c:pt idx="33011" formatCode="0.00E+00">
                  <c:v>1.5114499999999999E-3</c:v>
                </c:pt>
                <c:pt idx="33012" formatCode="0.00E+00">
                  <c:v>1.30002E-3</c:v>
                </c:pt>
                <c:pt idx="33013" formatCode="0.00E+00">
                  <c:v>1.0886699999999999E-3</c:v>
                </c:pt>
                <c:pt idx="33014" formatCode="0.00E+00">
                  <c:v>8.7794399999999997E-4</c:v>
                </c:pt>
                <c:pt idx="33015" formatCode="0.00E+00">
                  <c:v>6.6866699999999996E-4</c:v>
                </c:pt>
                <c:pt idx="33016" formatCode="0.00E+00">
                  <c:v>4.6164900000000001E-4</c:v>
                </c:pt>
                <c:pt idx="33017" formatCode="0.00E+00">
                  <c:v>2.56937E-4</c:v>
                </c:pt>
                <c:pt idx="33018" formatCode="0.00E+00">
                  <c:v>5.37535E-5</c:v>
                </c:pt>
                <c:pt idx="33019" formatCode="0.00E+00">
                  <c:v>-1.48527E-4</c:v>
                </c:pt>
                <c:pt idx="33020" formatCode="0.00E+00">
                  <c:v>-3.4958299999999999E-4</c:v>
                </c:pt>
                <c:pt idx="33021" formatCode="0.00E+00">
                  <c:v>-5.4853400000000004E-4</c:v>
                </c:pt>
                <c:pt idx="33022" formatCode="0.00E+00">
                  <c:v>-7.4491499999999997E-4</c:v>
                </c:pt>
                <c:pt idx="33023" formatCode="0.00E+00">
                  <c:v>-9.3883300000000003E-4</c:v>
                </c:pt>
                <c:pt idx="33024" formatCode="0.00E+00">
                  <c:v>-1.1304500000000001E-3</c:v>
                </c:pt>
                <c:pt idx="33025" formatCode="0.00E+00">
                  <c:v>-1.31982E-3</c:v>
                </c:pt>
                <c:pt idx="33026" formatCode="0.00E+00">
                  <c:v>-1.5066299999999999E-3</c:v>
                </c:pt>
                <c:pt idx="33027" formatCode="0.00E+00">
                  <c:v>-1.6897500000000001E-3</c:v>
                </c:pt>
                <c:pt idx="33028" formatCode="0.00E+00">
                  <c:v>-1.86794E-3</c:v>
                </c:pt>
                <c:pt idx="33029" formatCode="0.00E+00">
                  <c:v>-2.0405499999999999E-3</c:v>
                </c:pt>
                <c:pt idx="33030" formatCode="0.00E+00">
                  <c:v>-2.2072900000000002E-3</c:v>
                </c:pt>
                <c:pt idx="33031" formatCode="0.00E+00">
                  <c:v>-2.36747E-3</c:v>
                </c:pt>
                <c:pt idx="33032" formatCode="0.00E+00">
                  <c:v>-2.5199100000000002E-3</c:v>
                </c:pt>
                <c:pt idx="33033" formatCode="0.00E+00">
                  <c:v>-2.6636300000000002E-3</c:v>
                </c:pt>
                <c:pt idx="33034" formatCode="0.00E+00">
                  <c:v>-2.7981899999999999E-3</c:v>
                </c:pt>
                <c:pt idx="33035" formatCode="0.00E+00">
                  <c:v>-2.9233499999999999E-3</c:v>
                </c:pt>
                <c:pt idx="33036" formatCode="0.00E+00">
                  <c:v>-3.0387999999999999E-3</c:v>
                </c:pt>
                <c:pt idx="33037" formatCode="0.00E+00">
                  <c:v>-3.1445100000000001E-3</c:v>
                </c:pt>
                <c:pt idx="33038" formatCode="0.00E+00">
                  <c:v>-3.24056E-3</c:v>
                </c:pt>
                <c:pt idx="33039" formatCode="0.00E+00">
                  <c:v>-3.3267000000000001E-3</c:v>
                </c:pt>
                <c:pt idx="33040" formatCode="0.00E+00">
                  <c:v>-3.4024799999999998E-3</c:v>
                </c:pt>
                <c:pt idx="33041" formatCode="0.00E+00">
                  <c:v>-3.4673500000000001E-3</c:v>
                </c:pt>
                <c:pt idx="33042" formatCode="0.00E+00">
                  <c:v>-3.5205900000000001E-3</c:v>
                </c:pt>
                <c:pt idx="33043" formatCode="0.00E+00">
                  <c:v>-3.5614000000000002E-3</c:v>
                </c:pt>
                <c:pt idx="33044" formatCode="0.00E+00">
                  <c:v>-3.5890700000000002E-3</c:v>
                </c:pt>
                <c:pt idx="33045" formatCode="0.00E+00">
                  <c:v>-3.60357E-3</c:v>
                </c:pt>
                <c:pt idx="33046" formatCode="0.00E+00">
                  <c:v>-3.6054899999999998E-3</c:v>
                </c:pt>
                <c:pt idx="33047" formatCode="0.00E+00">
                  <c:v>-3.5951999999999998E-3</c:v>
                </c:pt>
                <c:pt idx="33048" formatCode="0.00E+00">
                  <c:v>-3.5722599999999998E-3</c:v>
                </c:pt>
                <c:pt idx="33049" formatCode="0.00E+00">
                  <c:v>-3.5357499999999998E-3</c:v>
                </c:pt>
                <c:pt idx="33050" formatCode="0.00E+00">
                  <c:v>-3.4846899999999999E-3</c:v>
                </c:pt>
                <c:pt idx="33051" formatCode="0.00E+00">
                  <c:v>-3.4180299999999999E-3</c:v>
                </c:pt>
                <c:pt idx="33052" formatCode="0.00E+00">
                  <c:v>-3.3348100000000001E-3</c:v>
                </c:pt>
                <c:pt idx="33053" formatCode="0.00E+00">
                  <c:v>-3.2344600000000002E-3</c:v>
                </c:pt>
                <c:pt idx="33054" formatCode="0.00E+00">
                  <c:v>-3.1165300000000002E-3</c:v>
                </c:pt>
                <c:pt idx="33055" formatCode="0.00E+00">
                  <c:v>-2.9805600000000002E-3</c:v>
                </c:pt>
                <c:pt idx="33056" formatCode="0.00E+00">
                  <c:v>-2.8262500000000002E-3</c:v>
                </c:pt>
                <c:pt idx="33057" formatCode="0.00E+00">
                  <c:v>-2.6532999999999999E-3</c:v>
                </c:pt>
                <c:pt idx="33058" formatCode="0.00E+00">
                  <c:v>-2.4612000000000002E-3</c:v>
                </c:pt>
                <c:pt idx="33059" formatCode="0.00E+00">
                  <c:v>-2.2494799999999999E-3</c:v>
                </c:pt>
                <c:pt idx="33060" formatCode="0.00E+00">
                  <c:v>-2.0179E-3</c:v>
                </c:pt>
                <c:pt idx="33061" formatCode="0.00E+00">
                  <c:v>-1.76636E-3</c:v>
                </c:pt>
                <c:pt idx="33062" formatCode="0.00E+00">
                  <c:v>-1.49457E-3</c:v>
                </c:pt>
                <c:pt idx="33063" formatCode="0.00E+00">
                  <c:v>-1.2020399999999999E-3</c:v>
                </c:pt>
                <c:pt idx="33064" formatCode="0.00E+00">
                  <c:v>-8.8828099999999999E-4</c:v>
                </c:pt>
                <c:pt idx="33065" formatCode="0.00E+00">
                  <c:v>-5.5231900000000001E-4</c:v>
                </c:pt>
                <c:pt idx="33066" formatCode="0.00E+00">
                  <c:v>-1.9319199999999999E-4</c:v>
                </c:pt>
                <c:pt idx="33067" formatCode="0.00E+00">
                  <c:v>1.8910199999999999E-4</c:v>
                </c:pt>
                <c:pt idx="33068" formatCode="0.00E+00">
                  <c:v>5.9366900000000001E-4</c:v>
                </c:pt>
                <c:pt idx="33069" formatCode="0.00E+00">
                  <c:v>1.01975E-3</c:v>
                </c:pt>
                <c:pt idx="33070" formatCode="0.00E+00">
                  <c:v>1.4674600000000001E-3</c:v>
                </c:pt>
                <c:pt idx="33071" formatCode="0.00E+00">
                  <c:v>1.9374399999999999E-3</c:v>
                </c:pt>
                <c:pt idx="33072" formatCode="0.00E+00">
                  <c:v>2.4302099999999999E-3</c:v>
                </c:pt>
                <c:pt idx="33073" formatCode="0.00E+00">
                  <c:v>2.9461700000000001E-3</c:v>
                </c:pt>
                <c:pt idx="33074" formatCode="0.00E+00">
                  <c:v>3.48555E-3</c:v>
                </c:pt>
                <c:pt idx="33075" formatCode="0.00E+00">
                  <c:v>4.0484600000000003E-3</c:v>
                </c:pt>
                <c:pt idx="33076" formatCode="0.00E+00">
                  <c:v>4.6350100000000002E-3</c:v>
                </c:pt>
                <c:pt idx="33077" formatCode="0.00E+00">
                  <c:v>5.2452799999999997E-3</c:v>
                </c:pt>
                <c:pt idx="33078" formatCode="0.00E+00">
                  <c:v>5.8791E-3</c:v>
                </c:pt>
                <c:pt idx="33079" formatCode="0.00E+00">
                  <c:v>6.5365900000000001E-3</c:v>
                </c:pt>
                <c:pt idx="33080" formatCode="0.00E+00">
                  <c:v>7.2185599999999997E-3</c:v>
                </c:pt>
                <c:pt idx="33081" formatCode="0.00E+00">
                  <c:v>7.9256599999999993E-3</c:v>
                </c:pt>
                <c:pt idx="33082" formatCode="0.00E+00">
                  <c:v>8.6581599999999998E-3</c:v>
                </c:pt>
                <c:pt idx="33083" formatCode="0.00E+00">
                  <c:v>9.4165399999999993E-3</c:v>
                </c:pt>
                <c:pt idx="33084">
                  <c:v>1.02015E-2</c:v>
                </c:pt>
                <c:pt idx="33085">
                  <c:v>1.1013200000000001E-2</c:v>
                </c:pt>
                <c:pt idx="33086">
                  <c:v>1.1851199999999999E-2</c:v>
                </c:pt>
                <c:pt idx="33087">
                  <c:v>1.27151E-2</c:v>
                </c:pt>
                <c:pt idx="33088">
                  <c:v>1.36046E-2</c:v>
                </c:pt>
                <c:pt idx="33089">
                  <c:v>1.45197E-2</c:v>
                </c:pt>
                <c:pt idx="33090">
                  <c:v>1.546E-2</c:v>
                </c:pt>
                <c:pt idx="33091">
                  <c:v>1.64248E-2</c:v>
                </c:pt>
                <c:pt idx="33092">
                  <c:v>1.7413600000000001E-2</c:v>
                </c:pt>
                <c:pt idx="33093">
                  <c:v>1.8426600000000001E-2</c:v>
                </c:pt>
                <c:pt idx="33094">
                  <c:v>1.94638E-2</c:v>
                </c:pt>
                <c:pt idx="33095">
                  <c:v>2.05252E-2</c:v>
                </c:pt>
                <c:pt idx="33096">
                  <c:v>2.1609900000000001E-2</c:v>
                </c:pt>
                <c:pt idx="33097">
                  <c:v>2.27171E-2</c:v>
                </c:pt>
                <c:pt idx="33098">
                  <c:v>2.3845600000000002E-2</c:v>
                </c:pt>
                <c:pt idx="33099">
                  <c:v>2.4995E-2</c:v>
                </c:pt>
                <c:pt idx="33100">
                  <c:v>2.61645E-2</c:v>
                </c:pt>
                <c:pt idx="33101">
                  <c:v>2.7354099999999999E-2</c:v>
                </c:pt>
                <c:pt idx="33102">
                  <c:v>2.8562899999999999E-2</c:v>
                </c:pt>
                <c:pt idx="33103">
                  <c:v>2.9790500000000001E-2</c:v>
                </c:pt>
                <c:pt idx="33104">
                  <c:v>3.1036500000000002E-2</c:v>
                </c:pt>
                <c:pt idx="33105">
                  <c:v>3.2300000000000002E-2</c:v>
                </c:pt>
                <c:pt idx="33106">
                  <c:v>3.3579400000000002E-2</c:v>
                </c:pt>
                <c:pt idx="33107">
                  <c:v>3.48732E-2</c:v>
                </c:pt>
                <c:pt idx="33108">
                  <c:v>3.6180400000000001E-2</c:v>
                </c:pt>
                <c:pt idx="33109">
                  <c:v>3.7500199999999997E-2</c:v>
                </c:pt>
                <c:pt idx="33110">
                  <c:v>3.8831699999999997E-2</c:v>
                </c:pt>
                <c:pt idx="33111">
                  <c:v>4.0174799999999997E-2</c:v>
                </c:pt>
                <c:pt idx="33112">
                  <c:v>4.1529099999999999E-2</c:v>
                </c:pt>
                <c:pt idx="33113">
                  <c:v>4.28937E-2</c:v>
                </c:pt>
                <c:pt idx="33114">
                  <c:v>4.4267099999999997E-2</c:v>
                </c:pt>
                <c:pt idx="33115">
                  <c:v>4.5647600000000003E-2</c:v>
                </c:pt>
                <c:pt idx="33116">
                  <c:v>4.7033699999999998E-2</c:v>
                </c:pt>
                <c:pt idx="33117">
                  <c:v>4.8424500000000002E-2</c:v>
                </c:pt>
                <c:pt idx="33118">
                  <c:v>4.9819099999999998E-2</c:v>
                </c:pt>
                <c:pt idx="33119">
                  <c:v>5.1217499999999999E-2</c:v>
                </c:pt>
                <c:pt idx="33120">
                  <c:v>5.2619199999999998E-2</c:v>
                </c:pt>
                <c:pt idx="33121">
                  <c:v>5.4022100000000003E-2</c:v>
                </c:pt>
                <c:pt idx="33122">
                  <c:v>5.5422800000000001E-2</c:v>
                </c:pt>
                <c:pt idx="33123">
                  <c:v>5.6818800000000003E-2</c:v>
                </c:pt>
                <c:pt idx="33124">
                  <c:v>5.8208900000000001E-2</c:v>
                </c:pt>
                <c:pt idx="33125">
                  <c:v>5.9591600000000002E-2</c:v>
                </c:pt>
                <c:pt idx="33126">
                  <c:v>6.0964999999999998E-2</c:v>
                </c:pt>
                <c:pt idx="33127">
                  <c:v>6.2327399999999998E-2</c:v>
                </c:pt>
                <c:pt idx="33128">
                  <c:v>6.3676899999999995E-2</c:v>
                </c:pt>
                <c:pt idx="33129">
                  <c:v>6.5012399999999998E-2</c:v>
                </c:pt>
                <c:pt idx="33130">
                  <c:v>6.6332699999999994E-2</c:v>
                </c:pt>
                <c:pt idx="33131">
                  <c:v>6.7636500000000002E-2</c:v>
                </c:pt>
                <c:pt idx="33132">
                  <c:v>6.8921999999999997E-2</c:v>
                </c:pt>
                <c:pt idx="33133">
                  <c:v>7.01875E-2</c:v>
                </c:pt>
                <c:pt idx="33134">
                  <c:v>7.1431499999999995E-2</c:v>
                </c:pt>
                <c:pt idx="33135">
                  <c:v>7.26522E-2</c:v>
                </c:pt>
                <c:pt idx="33136">
                  <c:v>7.3848200000000003E-2</c:v>
                </c:pt>
                <c:pt idx="33137">
                  <c:v>7.5017899999999998E-2</c:v>
                </c:pt>
                <c:pt idx="33138">
                  <c:v>7.6159400000000002E-2</c:v>
                </c:pt>
                <c:pt idx="33139">
                  <c:v>7.7270500000000006E-2</c:v>
                </c:pt>
                <c:pt idx="33140">
                  <c:v>7.8349600000000005E-2</c:v>
                </c:pt>
                <c:pt idx="33141">
                  <c:v>7.9395099999999996E-2</c:v>
                </c:pt>
                <c:pt idx="33142">
                  <c:v>8.0405799999999999E-2</c:v>
                </c:pt>
                <c:pt idx="33143">
                  <c:v>8.1380499999999995E-2</c:v>
                </c:pt>
                <c:pt idx="33144">
                  <c:v>8.2318000000000002E-2</c:v>
                </c:pt>
                <c:pt idx="33145">
                  <c:v>8.3217399999999997E-2</c:v>
                </c:pt>
                <c:pt idx="33146">
                  <c:v>8.4077299999999994E-2</c:v>
                </c:pt>
                <c:pt idx="33147">
                  <c:v>8.4896100000000002E-2</c:v>
                </c:pt>
                <c:pt idx="33148">
                  <c:v>8.5671800000000006E-2</c:v>
                </c:pt>
                <c:pt idx="33149">
                  <c:v>8.6402800000000002E-2</c:v>
                </c:pt>
                <c:pt idx="33150">
                  <c:v>8.7087499999999998E-2</c:v>
                </c:pt>
                <c:pt idx="33151">
                  <c:v>8.7724700000000003E-2</c:v>
                </c:pt>
                <c:pt idx="33152">
                  <c:v>8.8313000000000003E-2</c:v>
                </c:pt>
                <c:pt idx="33153">
                  <c:v>8.8851399999999997E-2</c:v>
                </c:pt>
                <c:pt idx="33154">
                  <c:v>8.9339100000000005E-2</c:v>
                </c:pt>
                <c:pt idx="33155">
                  <c:v>8.9774499999999993E-2</c:v>
                </c:pt>
                <c:pt idx="33156">
                  <c:v>9.0155899999999997E-2</c:v>
                </c:pt>
                <c:pt idx="33157">
                  <c:v>9.0481800000000001E-2</c:v>
                </c:pt>
                <c:pt idx="33158">
                  <c:v>9.0751499999999999E-2</c:v>
                </c:pt>
                <c:pt idx="33159">
                  <c:v>9.0964299999999998E-2</c:v>
                </c:pt>
                <c:pt idx="33160">
                  <c:v>9.1119500000000006E-2</c:v>
                </c:pt>
                <c:pt idx="33161">
                  <c:v>9.1216900000000004E-2</c:v>
                </c:pt>
                <c:pt idx="33162">
                  <c:v>9.1256599999999993E-2</c:v>
                </c:pt>
                <c:pt idx="33163">
                  <c:v>9.1238399999999997E-2</c:v>
                </c:pt>
                <c:pt idx="33164">
                  <c:v>9.1161599999999995E-2</c:v>
                </c:pt>
                <c:pt idx="33165">
                  <c:v>9.1025599999999998E-2</c:v>
                </c:pt>
                <c:pt idx="33166">
                  <c:v>9.0829599999999996E-2</c:v>
                </c:pt>
                <c:pt idx="33167">
                  <c:v>9.0573399999999998E-2</c:v>
                </c:pt>
                <c:pt idx="33168">
                  <c:v>9.0257000000000004E-2</c:v>
                </c:pt>
                <c:pt idx="33169">
                  <c:v>8.9881799999999998E-2</c:v>
                </c:pt>
                <c:pt idx="33170">
                  <c:v>8.9449000000000001E-2</c:v>
                </c:pt>
                <c:pt idx="33171">
                  <c:v>8.8957499999999995E-2</c:v>
                </c:pt>
                <c:pt idx="33172">
                  <c:v>8.8405300000000006E-2</c:v>
                </c:pt>
                <c:pt idx="33173">
                  <c:v>8.7791999999999995E-2</c:v>
                </c:pt>
                <c:pt idx="33174">
                  <c:v>8.7118399999999999E-2</c:v>
                </c:pt>
                <c:pt idx="33175">
                  <c:v>8.6384600000000006E-2</c:v>
                </c:pt>
                <c:pt idx="33176">
                  <c:v>8.5590899999999998E-2</c:v>
                </c:pt>
                <c:pt idx="33177">
                  <c:v>8.4737699999999999E-2</c:v>
                </c:pt>
                <c:pt idx="33178">
                  <c:v>8.38256E-2</c:v>
                </c:pt>
                <c:pt idx="33179">
                  <c:v>8.2855499999999999E-2</c:v>
                </c:pt>
                <c:pt idx="33180">
                  <c:v>8.1828300000000007E-2</c:v>
                </c:pt>
                <c:pt idx="33181">
                  <c:v>8.0744700000000003E-2</c:v>
                </c:pt>
                <c:pt idx="33182">
                  <c:v>7.9605200000000001E-2</c:v>
                </c:pt>
                <c:pt idx="33183">
                  <c:v>7.8410300000000002E-2</c:v>
                </c:pt>
                <c:pt idx="33184">
                  <c:v>7.7160500000000007E-2</c:v>
                </c:pt>
                <c:pt idx="33185">
                  <c:v>7.5856699999999999E-2</c:v>
                </c:pt>
                <c:pt idx="33186">
                  <c:v>7.45001E-2</c:v>
                </c:pt>
                <c:pt idx="33187">
                  <c:v>7.3092299999999999E-2</c:v>
                </c:pt>
                <c:pt idx="33188">
                  <c:v>7.1635199999999996E-2</c:v>
                </c:pt>
                <c:pt idx="33189">
                  <c:v>7.0130300000000007E-2</c:v>
                </c:pt>
                <c:pt idx="33190">
                  <c:v>6.8579799999999996E-2</c:v>
                </c:pt>
                <c:pt idx="33191">
                  <c:v>6.6986199999999996E-2</c:v>
                </c:pt>
                <c:pt idx="33192">
                  <c:v>6.5351599999999996E-2</c:v>
                </c:pt>
                <c:pt idx="33193">
                  <c:v>6.3677999999999998E-2</c:v>
                </c:pt>
                <c:pt idx="33194">
                  <c:v>6.1966800000000002E-2</c:v>
                </c:pt>
                <c:pt idx="33195">
                  <c:v>6.0220200000000002E-2</c:v>
                </c:pt>
                <c:pt idx="33196">
                  <c:v>5.8441100000000003E-2</c:v>
                </c:pt>
                <c:pt idx="33197">
                  <c:v>5.6632000000000002E-2</c:v>
                </c:pt>
                <c:pt idx="33198">
                  <c:v>5.4795099999999999E-2</c:v>
                </c:pt>
                <c:pt idx="33199">
                  <c:v>5.2932399999999998E-2</c:v>
                </c:pt>
                <c:pt idx="33200">
                  <c:v>5.10462E-2</c:v>
                </c:pt>
                <c:pt idx="33201">
                  <c:v>4.91394E-2</c:v>
                </c:pt>
                <c:pt idx="33202">
                  <c:v>4.7214899999999997E-2</c:v>
                </c:pt>
                <c:pt idx="33203">
                  <c:v>4.5275200000000002E-2</c:v>
                </c:pt>
                <c:pt idx="33204">
                  <c:v>4.3322899999999998E-2</c:v>
                </c:pt>
                <c:pt idx="33205">
                  <c:v>4.1360599999999997E-2</c:v>
                </c:pt>
                <c:pt idx="33206">
                  <c:v>3.9391700000000002E-2</c:v>
                </c:pt>
                <c:pt idx="33207">
                  <c:v>3.7419500000000001E-2</c:v>
                </c:pt>
                <c:pt idx="33208">
                  <c:v>3.5446699999999998E-2</c:v>
                </c:pt>
                <c:pt idx="33209">
                  <c:v>3.34758E-2</c:v>
                </c:pt>
                <c:pt idx="33210">
                  <c:v>3.15099E-2</c:v>
                </c:pt>
                <c:pt idx="33211">
                  <c:v>2.95529E-2</c:v>
                </c:pt>
                <c:pt idx="33212">
                  <c:v>2.7608400000000002E-2</c:v>
                </c:pt>
                <c:pt idx="33213">
                  <c:v>2.5679500000000001E-2</c:v>
                </c:pt>
                <c:pt idx="33214">
                  <c:v>2.37688E-2</c:v>
                </c:pt>
                <c:pt idx="33215">
                  <c:v>2.18794E-2</c:v>
                </c:pt>
                <c:pt idx="33216">
                  <c:v>2.0014199999999999E-2</c:v>
                </c:pt>
                <c:pt idx="33217">
                  <c:v>1.8176399999999999E-2</c:v>
                </c:pt>
                <c:pt idx="33218">
                  <c:v>1.6368799999999999E-2</c:v>
                </c:pt>
                <c:pt idx="33219">
                  <c:v>1.45945E-2</c:v>
                </c:pt>
                <c:pt idx="33220">
                  <c:v>1.2856299999999999E-2</c:v>
                </c:pt>
                <c:pt idx="33221">
                  <c:v>1.11574E-2</c:v>
                </c:pt>
                <c:pt idx="33222" formatCode="0.00E+00">
                  <c:v>9.5004500000000006E-3</c:v>
                </c:pt>
                <c:pt idx="33223" formatCode="0.00E+00">
                  <c:v>7.8885899999999991E-3</c:v>
                </c:pt>
                <c:pt idx="33224" formatCode="0.00E+00">
                  <c:v>6.3250800000000003E-3</c:v>
                </c:pt>
                <c:pt idx="33225" formatCode="0.00E+00">
                  <c:v>4.8135299999999999E-3</c:v>
                </c:pt>
                <c:pt idx="33226" formatCode="0.00E+00">
                  <c:v>3.3573100000000001E-3</c:v>
                </c:pt>
                <c:pt idx="33227" formatCode="0.00E+00">
                  <c:v>1.9592799999999999E-3</c:v>
                </c:pt>
                <c:pt idx="33228" formatCode="0.00E+00">
                  <c:v>6.2233299999999998E-4</c:v>
                </c:pt>
                <c:pt idx="33229" formatCode="0.00E+00">
                  <c:v>-6.5022799999999998E-4</c:v>
                </c:pt>
                <c:pt idx="33230" formatCode="0.00E+00">
                  <c:v>-1.85494E-3</c:v>
                </c:pt>
                <c:pt idx="33231" formatCode="0.00E+00">
                  <c:v>-2.9887300000000002E-3</c:v>
                </c:pt>
                <c:pt idx="33232" formatCode="0.00E+00">
                  <c:v>-4.0489499999999999E-3</c:v>
                </c:pt>
                <c:pt idx="33233" formatCode="0.00E+00">
                  <c:v>-5.03303E-3</c:v>
                </c:pt>
                <c:pt idx="33234" formatCode="0.00E+00">
                  <c:v>-5.93839E-3</c:v>
                </c:pt>
                <c:pt idx="33235" formatCode="0.00E+00">
                  <c:v>-6.7623300000000004E-3</c:v>
                </c:pt>
                <c:pt idx="33236" formatCode="0.00E+00">
                  <c:v>-7.5021100000000002E-3</c:v>
                </c:pt>
                <c:pt idx="33237" formatCode="0.00E+00">
                  <c:v>-8.1553200000000006E-3</c:v>
                </c:pt>
                <c:pt idx="33238" formatCode="0.00E+00">
                  <c:v>-8.7198499999999995E-3</c:v>
                </c:pt>
                <c:pt idx="33239" formatCode="0.00E+00">
                  <c:v>-9.1934600000000005E-3</c:v>
                </c:pt>
                <c:pt idx="33240" formatCode="0.00E+00">
                  <c:v>-9.5737500000000007E-3</c:v>
                </c:pt>
                <c:pt idx="33241" formatCode="0.00E+00">
                  <c:v>-9.8584599999999994E-3</c:v>
                </c:pt>
                <c:pt idx="33242">
                  <c:v>-1.0045500000000001E-2</c:v>
                </c:pt>
                <c:pt idx="33243">
                  <c:v>-1.01333E-2</c:v>
                </c:pt>
                <c:pt idx="33244">
                  <c:v>-1.01201E-2</c:v>
                </c:pt>
                <c:pt idx="33245">
                  <c:v>-1.0004600000000001E-2</c:v>
                </c:pt>
                <c:pt idx="33246" formatCode="0.00E+00">
                  <c:v>-9.7850999999999997E-3</c:v>
                </c:pt>
                <c:pt idx="33247" formatCode="0.00E+00">
                  <c:v>-9.4603599999999993E-3</c:v>
                </c:pt>
                <c:pt idx="33248" formatCode="0.00E+00">
                  <c:v>-9.0291799999999995E-3</c:v>
                </c:pt>
                <c:pt idx="33249" formatCode="0.00E+00">
                  <c:v>-8.4904100000000003E-3</c:v>
                </c:pt>
                <c:pt idx="33250" formatCode="0.00E+00">
                  <c:v>-7.8430300000000008E-3</c:v>
                </c:pt>
                <c:pt idx="33251" formatCode="0.00E+00">
                  <c:v>-7.0863899999999997E-3</c:v>
                </c:pt>
                <c:pt idx="33252" formatCode="0.00E+00">
                  <c:v>-6.2200500000000004E-3</c:v>
                </c:pt>
                <c:pt idx="33253" formatCode="0.00E+00">
                  <c:v>-5.2436599999999998E-3</c:v>
                </c:pt>
                <c:pt idx="33254" formatCode="0.00E+00">
                  <c:v>-4.1569299999999997E-3</c:v>
                </c:pt>
                <c:pt idx="33255" formatCode="0.00E+00">
                  <c:v>-2.9595400000000001E-3</c:v>
                </c:pt>
                <c:pt idx="33256" formatCode="0.00E+00">
                  <c:v>-1.65121E-3</c:v>
                </c:pt>
                <c:pt idx="33257" formatCode="0.00E+00">
                  <c:v>-2.3181100000000001E-4</c:v>
                </c:pt>
                <c:pt idx="33258" formatCode="0.00E+00">
                  <c:v>1.29845E-3</c:v>
                </c:pt>
                <c:pt idx="33259" formatCode="0.00E+00">
                  <c:v>2.93896E-3</c:v>
                </c:pt>
                <c:pt idx="33260" formatCode="0.00E+00">
                  <c:v>4.6891199999999997E-3</c:v>
                </c:pt>
                <c:pt idx="33261" formatCode="0.00E+00">
                  <c:v>6.5485600000000001E-3</c:v>
                </c:pt>
                <c:pt idx="33262" formatCode="0.00E+00">
                  <c:v>8.5166700000000005E-3</c:v>
                </c:pt>
                <c:pt idx="33263">
                  <c:v>1.0592300000000001E-2</c:v>
                </c:pt>
                <c:pt idx="33264">
                  <c:v>1.2773899999999999E-2</c:v>
                </c:pt>
                <c:pt idx="33265">
                  <c:v>1.506E-2</c:v>
                </c:pt>
                <c:pt idx="33266">
                  <c:v>1.7448999999999999E-2</c:v>
                </c:pt>
                <c:pt idx="33267">
                  <c:v>1.9939200000000001E-2</c:v>
                </c:pt>
                <c:pt idx="33268">
                  <c:v>2.2528400000000001E-2</c:v>
                </c:pt>
                <c:pt idx="33269">
                  <c:v>2.52152E-2</c:v>
                </c:pt>
                <c:pt idx="33270">
                  <c:v>2.7997500000000002E-2</c:v>
                </c:pt>
                <c:pt idx="33271">
                  <c:v>3.0872900000000002E-2</c:v>
                </c:pt>
                <c:pt idx="33272">
                  <c:v>3.3838699999999999E-2</c:v>
                </c:pt>
                <c:pt idx="33273">
                  <c:v>3.6892500000000002E-2</c:v>
                </c:pt>
                <c:pt idx="33274">
                  <c:v>4.0031700000000003E-2</c:v>
                </c:pt>
                <c:pt idx="33275">
                  <c:v>4.3253E-2</c:v>
                </c:pt>
                <c:pt idx="33276">
                  <c:v>4.6552700000000002E-2</c:v>
                </c:pt>
                <c:pt idx="33277">
                  <c:v>4.9927100000000002E-2</c:v>
                </c:pt>
                <c:pt idx="33278">
                  <c:v>5.3372599999999999E-2</c:v>
                </c:pt>
                <c:pt idx="33279">
                  <c:v>5.6886100000000002E-2</c:v>
                </c:pt>
                <c:pt idx="33280">
                  <c:v>6.0463999999999997E-2</c:v>
                </c:pt>
                <c:pt idx="33281">
                  <c:v>6.4102199999999998E-2</c:v>
                </c:pt>
                <c:pt idx="33282">
                  <c:v>6.7796099999999998E-2</c:v>
                </c:pt>
                <c:pt idx="33283">
                  <c:v>7.1541199999999999E-2</c:v>
                </c:pt>
                <c:pt idx="33284">
                  <c:v>7.5332899999999994E-2</c:v>
                </c:pt>
                <c:pt idx="33285">
                  <c:v>7.9166899999999998E-2</c:v>
                </c:pt>
                <c:pt idx="33286">
                  <c:v>8.3038799999999996E-2</c:v>
                </c:pt>
                <c:pt idx="33287">
                  <c:v>8.6944300000000002E-2</c:v>
                </c:pt>
                <c:pt idx="33288">
                  <c:v>9.0878899999999999E-2</c:v>
                </c:pt>
                <c:pt idx="33289">
                  <c:v>9.4837500000000005E-2</c:v>
                </c:pt>
                <c:pt idx="33290">
                  <c:v>9.8814799999999994E-2</c:v>
                </c:pt>
                <c:pt idx="33291">
                  <c:v>0.10280599999999999</c:v>
                </c:pt>
                <c:pt idx="33292">
                  <c:v>0.106806</c:v>
                </c:pt>
                <c:pt idx="33293">
                  <c:v>0.11081000000000001</c:v>
                </c:pt>
                <c:pt idx="33294">
                  <c:v>0.114812</c:v>
                </c:pt>
                <c:pt idx="33295">
                  <c:v>0.118808</c:v>
                </c:pt>
                <c:pt idx="33296">
                  <c:v>0.122791</c:v>
                </c:pt>
                <c:pt idx="33297">
                  <c:v>0.12675800000000001</c:v>
                </c:pt>
                <c:pt idx="33298">
                  <c:v>0.13070100000000001</c:v>
                </c:pt>
                <c:pt idx="33299">
                  <c:v>0.13461600000000001</c:v>
                </c:pt>
                <c:pt idx="33300">
                  <c:v>0.13849700000000001</c:v>
                </c:pt>
                <c:pt idx="33301">
                  <c:v>0.14233899999999999</c:v>
                </c:pt>
                <c:pt idx="33302">
                  <c:v>0.14613599999999999</c:v>
                </c:pt>
                <c:pt idx="33303">
                  <c:v>0.14988399999999999</c:v>
                </c:pt>
                <c:pt idx="33304">
                  <c:v>0.15357599999999999</c:v>
                </c:pt>
                <c:pt idx="33305">
                  <c:v>0.15720700000000001</c:v>
                </c:pt>
                <c:pt idx="33306">
                  <c:v>0.160772</c:v>
                </c:pt>
                <c:pt idx="33307">
                  <c:v>0.164266</c:v>
                </c:pt>
                <c:pt idx="33308">
                  <c:v>0.167684</c:v>
                </c:pt>
                <c:pt idx="33309">
                  <c:v>0.17102000000000001</c:v>
                </c:pt>
                <c:pt idx="33310">
                  <c:v>0.17427100000000001</c:v>
                </c:pt>
                <c:pt idx="33311">
                  <c:v>0.17743</c:v>
                </c:pt>
                <c:pt idx="33312">
                  <c:v>0.18049399999999999</c:v>
                </c:pt>
                <c:pt idx="33313">
                  <c:v>0.18345600000000001</c:v>
                </c:pt>
                <c:pt idx="33314">
                  <c:v>0.18631200000000001</c:v>
                </c:pt>
                <c:pt idx="33315">
                  <c:v>0.189058</c:v>
                </c:pt>
                <c:pt idx="33316">
                  <c:v>0.191688</c:v>
                </c:pt>
                <c:pt idx="33317">
                  <c:v>0.19419900000000001</c:v>
                </c:pt>
                <c:pt idx="33318">
                  <c:v>0.19658600000000001</c:v>
                </c:pt>
                <c:pt idx="33319">
                  <c:v>0.198847</c:v>
                </c:pt>
                <c:pt idx="33320">
                  <c:v>0.20097599999999999</c:v>
                </c:pt>
                <c:pt idx="33321">
                  <c:v>0.20297100000000001</c:v>
                </c:pt>
                <c:pt idx="33322">
                  <c:v>0.20482700000000001</c:v>
                </c:pt>
                <c:pt idx="33323">
                  <c:v>0.206542</c:v>
                </c:pt>
                <c:pt idx="33324">
                  <c:v>0.20811099999999999</c:v>
                </c:pt>
                <c:pt idx="33325">
                  <c:v>0.209533</c:v>
                </c:pt>
                <c:pt idx="33326">
                  <c:v>0.21080399999999999</c:v>
                </c:pt>
                <c:pt idx="33327">
                  <c:v>0.211921</c:v>
                </c:pt>
                <c:pt idx="33328">
                  <c:v>0.21288199999999999</c:v>
                </c:pt>
                <c:pt idx="33329">
                  <c:v>0.21368500000000001</c:v>
                </c:pt>
                <c:pt idx="33330">
                  <c:v>0.21432799999999999</c:v>
                </c:pt>
                <c:pt idx="33331">
                  <c:v>0.214809</c:v>
                </c:pt>
                <c:pt idx="33332">
                  <c:v>0.21512700000000001</c:v>
                </c:pt>
                <c:pt idx="33333">
                  <c:v>0.215281</c:v>
                </c:pt>
                <c:pt idx="33334">
                  <c:v>0.21526799999999999</c:v>
                </c:pt>
                <c:pt idx="33335">
                  <c:v>0.215089</c:v>
                </c:pt>
                <c:pt idx="33336">
                  <c:v>0.21474199999999999</c:v>
                </c:pt>
                <c:pt idx="33337">
                  <c:v>0.214228</c:v>
                </c:pt>
                <c:pt idx="33338">
                  <c:v>0.21354500000000001</c:v>
                </c:pt>
                <c:pt idx="33339">
                  <c:v>0.21269399999999999</c:v>
                </c:pt>
                <c:pt idx="33340">
                  <c:v>0.211676</c:v>
                </c:pt>
                <c:pt idx="33341">
                  <c:v>0.21049000000000001</c:v>
                </c:pt>
                <c:pt idx="33342">
                  <c:v>0.20913799999999999</c:v>
                </c:pt>
                <c:pt idx="33343">
                  <c:v>0.207621</c:v>
                </c:pt>
                <c:pt idx="33344">
                  <c:v>0.20594000000000001</c:v>
                </c:pt>
                <c:pt idx="33345">
                  <c:v>0.204097</c:v>
                </c:pt>
                <c:pt idx="33346">
                  <c:v>0.20209299999999999</c:v>
                </c:pt>
                <c:pt idx="33347">
                  <c:v>0.199931</c:v>
                </c:pt>
                <c:pt idx="33348">
                  <c:v>0.19761400000000001</c:v>
                </c:pt>
                <c:pt idx="33349">
                  <c:v>0.19514200000000001</c:v>
                </c:pt>
                <c:pt idx="33350">
                  <c:v>0.192519</c:v>
                </c:pt>
                <c:pt idx="33351">
                  <c:v>0.189748</c:v>
                </c:pt>
                <c:pt idx="33352">
                  <c:v>0.186833</c:v>
                </c:pt>
                <c:pt idx="33353">
                  <c:v>0.18377599999999999</c:v>
                </c:pt>
                <c:pt idx="33354">
                  <c:v>0.18058299999999999</c:v>
                </c:pt>
                <c:pt idx="33355">
                  <c:v>0.177257</c:v>
                </c:pt>
                <c:pt idx="33356">
                  <c:v>0.17380300000000001</c:v>
                </c:pt>
                <c:pt idx="33357">
                  <c:v>0.17022399999999999</c:v>
                </c:pt>
                <c:pt idx="33358">
                  <c:v>0.16652600000000001</c:v>
                </c:pt>
                <c:pt idx="33359">
                  <c:v>0.162713</c:v>
                </c:pt>
                <c:pt idx="33360">
                  <c:v>0.15878999999999999</c:v>
                </c:pt>
                <c:pt idx="33361">
                  <c:v>0.15476100000000001</c:v>
                </c:pt>
                <c:pt idx="33362">
                  <c:v>0.15063299999999999</c:v>
                </c:pt>
                <c:pt idx="33363">
                  <c:v>0.14641000000000001</c:v>
                </c:pt>
                <c:pt idx="33364">
                  <c:v>0.142099</c:v>
                </c:pt>
                <c:pt idx="33365">
                  <c:v>0.13770399999999999</c:v>
                </c:pt>
                <c:pt idx="33366">
                  <c:v>0.13323099999999999</c:v>
                </c:pt>
                <c:pt idx="33367">
                  <c:v>0.12868599999999999</c:v>
                </c:pt>
                <c:pt idx="33368">
                  <c:v>0.12407600000000001</c:v>
                </c:pt>
                <c:pt idx="33369">
                  <c:v>0.119406</c:v>
                </c:pt>
                <c:pt idx="33370">
                  <c:v>0.11468200000000001</c:v>
                </c:pt>
                <c:pt idx="33371">
                  <c:v>0.109912</c:v>
                </c:pt>
                <c:pt idx="33372">
                  <c:v>0.105101</c:v>
                </c:pt>
                <c:pt idx="33373">
                  <c:v>0.100257</c:v>
                </c:pt>
                <c:pt idx="33374">
                  <c:v>9.5386600000000002E-2</c:v>
                </c:pt>
                <c:pt idx="33375">
                  <c:v>9.0496300000000002E-2</c:v>
                </c:pt>
                <c:pt idx="33376">
                  <c:v>8.5593100000000005E-2</c:v>
                </c:pt>
                <c:pt idx="33377">
                  <c:v>8.06838E-2</c:v>
                </c:pt>
                <c:pt idx="33378">
                  <c:v>7.5775499999999996E-2</c:v>
                </c:pt>
                <c:pt idx="33379">
                  <c:v>7.0875300000000002E-2</c:v>
                </c:pt>
                <c:pt idx="33380">
                  <c:v>6.5990300000000002E-2</c:v>
                </c:pt>
                <c:pt idx="33381">
                  <c:v>6.1127399999999998E-2</c:v>
                </c:pt>
                <c:pt idx="33382">
                  <c:v>5.6293500000000003E-2</c:v>
                </c:pt>
                <c:pt idx="33383">
                  <c:v>5.1495800000000001E-2</c:v>
                </c:pt>
                <c:pt idx="33384">
                  <c:v>4.6741600000000001E-2</c:v>
                </c:pt>
                <c:pt idx="33385">
                  <c:v>4.2038199999999998E-2</c:v>
                </c:pt>
                <c:pt idx="33386">
                  <c:v>3.7392599999999998E-2</c:v>
                </c:pt>
                <c:pt idx="33387">
                  <c:v>3.2811600000000003E-2</c:v>
                </c:pt>
                <c:pt idx="33388">
                  <c:v>2.8302299999999999E-2</c:v>
                </c:pt>
                <c:pt idx="33389">
                  <c:v>2.3871400000000001E-2</c:v>
                </c:pt>
                <c:pt idx="33390">
                  <c:v>1.9525399999999998E-2</c:v>
                </c:pt>
                <c:pt idx="33391">
                  <c:v>1.5270499999999999E-2</c:v>
                </c:pt>
                <c:pt idx="33392">
                  <c:v>1.1113700000000001E-2</c:v>
                </c:pt>
                <c:pt idx="33393" formatCode="0.00E+00">
                  <c:v>7.0611900000000002E-3</c:v>
                </c:pt>
                <c:pt idx="33394" formatCode="0.00E+00">
                  <c:v>3.1187599999999999E-3</c:v>
                </c:pt>
                <c:pt idx="33395" formatCode="0.00E+00">
                  <c:v>-7.0811799999999999E-4</c:v>
                </c:pt>
                <c:pt idx="33396" formatCode="0.00E+00">
                  <c:v>-4.4137200000000003E-3</c:v>
                </c:pt>
                <c:pt idx="33397" formatCode="0.00E+00">
                  <c:v>-7.9924200000000001E-3</c:v>
                </c:pt>
                <c:pt idx="33398">
                  <c:v>-1.1438800000000001E-2</c:v>
                </c:pt>
                <c:pt idx="33399">
                  <c:v>-1.47472E-2</c:v>
                </c:pt>
                <c:pt idx="33400">
                  <c:v>-1.7912500000000001E-2</c:v>
                </c:pt>
                <c:pt idx="33401">
                  <c:v>-2.0929799999999998E-2</c:v>
                </c:pt>
                <c:pt idx="33402">
                  <c:v>-2.37945E-2</c:v>
                </c:pt>
                <c:pt idx="33403">
                  <c:v>-2.65017E-2</c:v>
                </c:pt>
                <c:pt idx="33404">
                  <c:v>-2.90464E-2</c:v>
                </c:pt>
                <c:pt idx="33405">
                  <c:v>-3.1424000000000001E-2</c:v>
                </c:pt>
                <c:pt idx="33406">
                  <c:v>-3.3629899999999997E-2</c:v>
                </c:pt>
                <c:pt idx="33407">
                  <c:v>-3.5660400000000002E-2</c:v>
                </c:pt>
                <c:pt idx="33408">
                  <c:v>-3.7511999999999997E-2</c:v>
                </c:pt>
                <c:pt idx="33409">
                  <c:v>-3.9181500000000001E-2</c:v>
                </c:pt>
                <c:pt idx="33410">
                  <c:v>-4.0665699999999999E-2</c:v>
                </c:pt>
                <c:pt idx="33411">
                  <c:v>-4.1961400000000003E-2</c:v>
                </c:pt>
                <c:pt idx="33412">
                  <c:v>-4.3066300000000002E-2</c:v>
                </c:pt>
                <c:pt idx="33413">
                  <c:v>-4.3977500000000003E-2</c:v>
                </c:pt>
                <c:pt idx="33414">
                  <c:v>-4.4692799999999998E-2</c:v>
                </c:pt>
                <c:pt idx="33415">
                  <c:v>-4.5210399999999998E-2</c:v>
                </c:pt>
                <c:pt idx="33416">
                  <c:v>-4.5528800000000001E-2</c:v>
                </c:pt>
                <c:pt idx="33417">
                  <c:v>-4.5647E-2</c:v>
                </c:pt>
                <c:pt idx="33418">
                  <c:v>-4.5564399999999998E-2</c:v>
                </c:pt>
                <c:pt idx="33419">
                  <c:v>-4.52807E-2</c:v>
                </c:pt>
                <c:pt idx="33420">
                  <c:v>-4.4794800000000003E-2</c:v>
                </c:pt>
                <c:pt idx="33421">
                  <c:v>-4.4108799999999997E-2</c:v>
                </c:pt>
                <c:pt idx="33422">
                  <c:v>-4.3228599999999999E-2</c:v>
                </c:pt>
                <c:pt idx="33423">
                  <c:v>-4.2154299999999999E-2</c:v>
                </c:pt>
                <c:pt idx="33424">
                  <c:v>-4.0879400000000003E-2</c:v>
                </c:pt>
                <c:pt idx="33425">
                  <c:v>-3.9404599999999998E-2</c:v>
                </c:pt>
                <c:pt idx="33426">
                  <c:v>-3.7734999999999998E-2</c:v>
                </c:pt>
                <c:pt idx="33427">
                  <c:v>-3.5871599999999997E-2</c:v>
                </c:pt>
                <c:pt idx="33428">
                  <c:v>-3.3814999999999998E-2</c:v>
                </c:pt>
                <c:pt idx="33429">
                  <c:v>-3.1567100000000001E-2</c:v>
                </c:pt>
                <c:pt idx="33430">
                  <c:v>-2.9130400000000001E-2</c:v>
                </c:pt>
                <c:pt idx="33431">
                  <c:v>-2.6507900000000001E-2</c:v>
                </c:pt>
                <c:pt idx="33432">
                  <c:v>-2.3702500000000001E-2</c:v>
                </c:pt>
                <c:pt idx="33433">
                  <c:v>-2.07175E-2</c:v>
                </c:pt>
                <c:pt idx="33434">
                  <c:v>-1.7555999999999999E-2</c:v>
                </c:pt>
                <c:pt idx="33435">
                  <c:v>-1.4221599999999999E-2</c:v>
                </c:pt>
                <c:pt idx="33436">
                  <c:v>-1.0718399999999999E-2</c:v>
                </c:pt>
                <c:pt idx="33437" formatCode="0.00E+00">
                  <c:v>-7.0502300000000002E-3</c:v>
                </c:pt>
                <c:pt idx="33438" formatCode="0.00E+00">
                  <c:v>-3.2211200000000001E-3</c:v>
                </c:pt>
                <c:pt idx="33439" formatCode="0.00E+00">
                  <c:v>7.6477000000000001E-4</c:v>
                </c:pt>
                <c:pt idx="33440" formatCode="0.00E+00">
                  <c:v>4.9032900000000003E-3</c:v>
                </c:pt>
                <c:pt idx="33441" formatCode="0.00E+00">
                  <c:v>9.1899000000000008E-3</c:v>
                </c:pt>
                <c:pt idx="33442">
                  <c:v>1.36191E-2</c:v>
                </c:pt>
                <c:pt idx="33443">
                  <c:v>1.8184800000000001E-2</c:v>
                </c:pt>
                <c:pt idx="33444">
                  <c:v>2.2880399999999999E-2</c:v>
                </c:pt>
                <c:pt idx="33445">
                  <c:v>2.76999E-2</c:v>
                </c:pt>
                <c:pt idx="33446">
                  <c:v>3.2637300000000001E-2</c:v>
                </c:pt>
                <c:pt idx="33447">
                  <c:v>3.7686299999999999E-2</c:v>
                </c:pt>
                <c:pt idx="33448">
                  <c:v>4.2840099999999999E-2</c:v>
                </c:pt>
                <c:pt idx="33449">
                  <c:v>4.80919E-2</c:v>
                </c:pt>
                <c:pt idx="33450">
                  <c:v>5.3434799999999998E-2</c:v>
                </c:pt>
                <c:pt idx="33451">
                  <c:v>5.8861900000000002E-2</c:v>
                </c:pt>
                <c:pt idx="33452">
                  <c:v>6.4366400000000004E-2</c:v>
                </c:pt>
                <c:pt idx="33453">
                  <c:v>6.9941100000000006E-2</c:v>
                </c:pt>
                <c:pt idx="33454">
                  <c:v>7.5578900000000004E-2</c:v>
                </c:pt>
                <c:pt idx="33455">
                  <c:v>8.1272899999999995E-2</c:v>
                </c:pt>
                <c:pt idx="33456">
                  <c:v>8.7016099999999999E-2</c:v>
                </c:pt>
                <c:pt idx="33457">
                  <c:v>9.2801099999999997E-2</c:v>
                </c:pt>
                <c:pt idx="33458">
                  <c:v>9.86205E-2</c:v>
                </c:pt>
                <c:pt idx="33459">
                  <c:v>0.104466</c:v>
                </c:pt>
                <c:pt idx="33460">
                  <c:v>0.110331</c:v>
                </c:pt>
                <c:pt idx="33461">
                  <c:v>0.116207</c:v>
                </c:pt>
                <c:pt idx="33462">
                  <c:v>0.122086</c:v>
                </c:pt>
                <c:pt idx="33463">
                  <c:v>0.12796099999999999</c:v>
                </c:pt>
                <c:pt idx="33464">
                  <c:v>0.133823</c:v>
                </c:pt>
                <c:pt idx="33465">
                  <c:v>0.13966500000000001</c:v>
                </c:pt>
                <c:pt idx="33466">
                  <c:v>0.145479</c:v>
                </c:pt>
                <c:pt idx="33467">
                  <c:v>0.151258</c:v>
                </c:pt>
                <c:pt idx="33468">
                  <c:v>0.15699299999999999</c:v>
                </c:pt>
                <c:pt idx="33469">
                  <c:v>0.16267599999999999</c:v>
                </c:pt>
                <c:pt idx="33470">
                  <c:v>0.16830000000000001</c:v>
                </c:pt>
                <c:pt idx="33471">
                  <c:v>0.17385600000000001</c:v>
                </c:pt>
                <c:pt idx="33472">
                  <c:v>0.179337</c:v>
                </c:pt>
                <c:pt idx="33473">
                  <c:v>0.18473500000000001</c:v>
                </c:pt>
                <c:pt idx="33474">
                  <c:v>0.19004399999999999</c:v>
                </c:pt>
                <c:pt idx="33475">
                  <c:v>0.19525700000000001</c:v>
                </c:pt>
                <c:pt idx="33476">
                  <c:v>0.20036799999999999</c:v>
                </c:pt>
                <c:pt idx="33477">
                  <c:v>0.20537</c:v>
                </c:pt>
                <c:pt idx="33478">
                  <c:v>0.210256</c:v>
                </c:pt>
                <c:pt idx="33479">
                  <c:v>0.21501999999999999</c:v>
                </c:pt>
                <c:pt idx="33480">
                  <c:v>0.21965499999999999</c:v>
                </c:pt>
                <c:pt idx="33481">
                  <c:v>0.22415599999999999</c:v>
                </c:pt>
                <c:pt idx="33482">
                  <c:v>0.22851399999999999</c:v>
                </c:pt>
                <c:pt idx="33483">
                  <c:v>0.23272599999999999</c:v>
                </c:pt>
                <c:pt idx="33484">
                  <c:v>0.23678399999999999</c:v>
                </c:pt>
                <c:pt idx="33485">
                  <c:v>0.24068600000000001</c:v>
                </c:pt>
                <c:pt idx="33486">
                  <c:v>0.244424</c:v>
                </c:pt>
                <c:pt idx="33487">
                  <c:v>0.24799499999999999</c:v>
                </c:pt>
                <c:pt idx="33488">
                  <c:v>0.25139299999999998</c:v>
                </c:pt>
                <c:pt idx="33489">
                  <c:v>0.25461400000000001</c:v>
                </c:pt>
                <c:pt idx="33490">
                  <c:v>0.25765199999999999</c:v>
                </c:pt>
                <c:pt idx="33491">
                  <c:v>0.26050499999999999</c:v>
                </c:pt>
                <c:pt idx="33492">
                  <c:v>0.26316800000000001</c:v>
                </c:pt>
                <c:pt idx="33493">
                  <c:v>0.26563799999999999</c:v>
                </c:pt>
                <c:pt idx="33494">
                  <c:v>0.26791300000000001</c:v>
                </c:pt>
                <c:pt idx="33495">
                  <c:v>0.26999000000000001</c:v>
                </c:pt>
                <c:pt idx="33496">
                  <c:v>0.27186500000000002</c:v>
                </c:pt>
                <c:pt idx="33497">
                  <c:v>0.27353499999999997</c:v>
                </c:pt>
                <c:pt idx="33498">
                  <c:v>0.27499600000000002</c:v>
                </c:pt>
                <c:pt idx="33499">
                  <c:v>0.27625</c:v>
                </c:pt>
                <c:pt idx="33500">
                  <c:v>0.27729500000000001</c:v>
                </c:pt>
                <c:pt idx="33501">
                  <c:v>0.27812900000000002</c:v>
                </c:pt>
                <c:pt idx="33502">
                  <c:v>0.27875100000000003</c:v>
                </c:pt>
                <c:pt idx="33503">
                  <c:v>0.27916000000000002</c:v>
                </c:pt>
                <c:pt idx="33504">
                  <c:v>0.27935399999999999</c:v>
                </c:pt>
                <c:pt idx="33505">
                  <c:v>0.279333</c:v>
                </c:pt>
                <c:pt idx="33506">
                  <c:v>0.27910000000000001</c:v>
                </c:pt>
                <c:pt idx="33507">
                  <c:v>0.27865299999999998</c:v>
                </c:pt>
                <c:pt idx="33508">
                  <c:v>0.27799400000000002</c:v>
                </c:pt>
                <c:pt idx="33509">
                  <c:v>0.27712599999999998</c:v>
                </c:pt>
                <c:pt idx="33510">
                  <c:v>0.27604899999999999</c:v>
                </c:pt>
                <c:pt idx="33511">
                  <c:v>0.27476499999999998</c:v>
                </c:pt>
                <c:pt idx="33512">
                  <c:v>0.27327499999999999</c:v>
                </c:pt>
                <c:pt idx="33513">
                  <c:v>0.27158199999999999</c:v>
                </c:pt>
                <c:pt idx="33514">
                  <c:v>0.26968900000000001</c:v>
                </c:pt>
                <c:pt idx="33515">
                  <c:v>0.2676</c:v>
                </c:pt>
                <c:pt idx="33516">
                  <c:v>0.26531500000000002</c:v>
                </c:pt>
                <c:pt idx="33517">
                  <c:v>0.26283800000000002</c:v>
                </c:pt>
                <c:pt idx="33518">
                  <c:v>0.26017200000000001</c:v>
                </c:pt>
                <c:pt idx="33519">
                  <c:v>0.257322</c:v>
                </c:pt>
                <c:pt idx="33520">
                  <c:v>0.25429200000000002</c:v>
                </c:pt>
                <c:pt idx="33521">
                  <c:v>0.251087</c:v>
                </c:pt>
                <c:pt idx="33522">
                  <c:v>0.24770700000000001</c:v>
                </c:pt>
                <c:pt idx="33523">
                  <c:v>0.24415600000000001</c:v>
                </c:pt>
                <c:pt idx="33524">
                  <c:v>0.24044399999999999</c:v>
                </c:pt>
                <c:pt idx="33525">
                  <c:v>0.23657700000000001</c:v>
                </c:pt>
                <c:pt idx="33526">
                  <c:v>0.23255899999999999</c:v>
                </c:pt>
                <c:pt idx="33527">
                  <c:v>0.22839499999999999</c:v>
                </c:pt>
                <c:pt idx="33528">
                  <c:v>0.22409100000000001</c:v>
                </c:pt>
                <c:pt idx="33529">
                  <c:v>0.21965399999999999</c:v>
                </c:pt>
                <c:pt idx="33530">
                  <c:v>0.215091</c:v>
                </c:pt>
                <c:pt idx="33531">
                  <c:v>0.21040600000000001</c:v>
                </c:pt>
                <c:pt idx="33532">
                  <c:v>0.20560700000000001</c:v>
                </c:pt>
                <c:pt idx="33533">
                  <c:v>0.20069899999999999</c:v>
                </c:pt>
                <c:pt idx="33534">
                  <c:v>0.195689</c:v>
                </c:pt>
                <c:pt idx="33535">
                  <c:v>0.190585</c:v>
                </c:pt>
                <c:pt idx="33536">
                  <c:v>0.185394</c:v>
                </c:pt>
                <c:pt idx="33537">
                  <c:v>0.18012400000000001</c:v>
                </c:pt>
                <c:pt idx="33538">
                  <c:v>0.17478199999999999</c:v>
                </c:pt>
                <c:pt idx="33539">
                  <c:v>0.169377</c:v>
                </c:pt>
                <c:pt idx="33540">
                  <c:v>0.16391600000000001</c:v>
                </c:pt>
                <c:pt idx="33541">
                  <c:v>0.15840599999999999</c:v>
                </c:pt>
                <c:pt idx="33542">
                  <c:v>0.15285499999999999</c:v>
                </c:pt>
                <c:pt idx="33543">
                  <c:v>0.14727100000000001</c:v>
                </c:pt>
                <c:pt idx="33544">
                  <c:v>0.14166200000000001</c:v>
                </c:pt>
                <c:pt idx="33545">
                  <c:v>0.13603499999999999</c:v>
                </c:pt>
                <c:pt idx="33546">
                  <c:v>0.13039799999999999</c:v>
                </c:pt>
                <c:pt idx="33547">
                  <c:v>0.12475899999999999</c:v>
                </c:pt>
                <c:pt idx="33548">
                  <c:v>0.119127</c:v>
                </c:pt>
                <c:pt idx="33549">
                  <c:v>0.11351</c:v>
                </c:pt>
                <c:pt idx="33550">
                  <c:v>0.107915</c:v>
                </c:pt>
                <c:pt idx="33551">
                  <c:v>0.10235</c:v>
                </c:pt>
                <c:pt idx="33552">
                  <c:v>9.6823099999999995E-2</c:v>
                </c:pt>
                <c:pt idx="33553">
                  <c:v>9.1341599999999995E-2</c:v>
                </c:pt>
                <c:pt idx="33554">
                  <c:v>8.5913199999999995E-2</c:v>
                </c:pt>
                <c:pt idx="33555">
                  <c:v>8.0545699999999998E-2</c:v>
                </c:pt>
                <c:pt idx="33556">
                  <c:v>7.5246800000000003E-2</c:v>
                </c:pt>
                <c:pt idx="33557">
                  <c:v>7.0024799999999998E-2</c:v>
                </c:pt>
                <c:pt idx="33558">
                  <c:v>6.4887500000000001E-2</c:v>
                </c:pt>
                <c:pt idx="33559">
                  <c:v>5.9839000000000003E-2</c:v>
                </c:pt>
                <c:pt idx="33560">
                  <c:v>5.4883599999999998E-2</c:v>
                </c:pt>
                <c:pt idx="33561">
                  <c:v>5.0029999999999998E-2</c:v>
                </c:pt>
                <c:pt idx="33562">
                  <c:v>4.5286899999999998E-2</c:v>
                </c:pt>
                <c:pt idx="33563">
                  <c:v>4.0658899999999998E-2</c:v>
                </c:pt>
                <c:pt idx="33564">
                  <c:v>3.6151500000000003E-2</c:v>
                </c:pt>
                <c:pt idx="33565">
                  <c:v>3.1772000000000002E-2</c:v>
                </c:pt>
                <c:pt idx="33566">
                  <c:v>2.7527200000000002E-2</c:v>
                </c:pt>
                <c:pt idx="33567">
                  <c:v>2.3422200000000001E-2</c:v>
                </c:pt>
                <c:pt idx="33568">
                  <c:v>1.9461900000000001E-2</c:v>
                </c:pt>
                <c:pt idx="33569">
                  <c:v>1.5651000000000002E-2</c:v>
                </c:pt>
                <c:pt idx="33570">
                  <c:v>1.19942E-2</c:v>
                </c:pt>
                <c:pt idx="33571" formatCode="0.00E+00">
                  <c:v>8.4957100000000001E-3</c:v>
                </c:pt>
                <c:pt idx="33572" formatCode="0.00E+00">
                  <c:v>5.1597600000000002E-3</c:v>
                </c:pt>
                <c:pt idx="33573" formatCode="0.00E+00">
                  <c:v>1.9908399999999998E-3</c:v>
                </c:pt>
                <c:pt idx="33574" formatCode="0.00E+00">
                  <c:v>-1.0066299999999999E-3</c:v>
                </c:pt>
                <c:pt idx="33575" formatCode="0.00E+00">
                  <c:v>-3.8283800000000002E-3</c:v>
                </c:pt>
                <c:pt idx="33576" formatCode="0.00E+00">
                  <c:v>-6.4703499999999997E-3</c:v>
                </c:pt>
                <c:pt idx="33577" formatCode="0.00E+00">
                  <c:v>-8.9286499999999998E-3</c:v>
                </c:pt>
                <c:pt idx="33578">
                  <c:v>-1.1199499999999999E-2</c:v>
                </c:pt>
                <c:pt idx="33579">
                  <c:v>-1.32792E-2</c:v>
                </c:pt>
                <c:pt idx="33580">
                  <c:v>-1.51649E-2</c:v>
                </c:pt>
                <c:pt idx="33581">
                  <c:v>-1.68542E-2</c:v>
                </c:pt>
                <c:pt idx="33582">
                  <c:v>-1.8345199999999999E-2</c:v>
                </c:pt>
                <c:pt idx="33583">
                  <c:v>-1.9636299999999999E-2</c:v>
                </c:pt>
                <c:pt idx="33584">
                  <c:v>-2.07263E-2</c:v>
                </c:pt>
                <c:pt idx="33585">
                  <c:v>-2.1614700000000001E-2</c:v>
                </c:pt>
                <c:pt idx="33586">
                  <c:v>-2.23006E-2</c:v>
                </c:pt>
                <c:pt idx="33587">
                  <c:v>-2.2782899999999998E-2</c:v>
                </c:pt>
                <c:pt idx="33588">
                  <c:v>-2.3061999999999999E-2</c:v>
                </c:pt>
                <c:pt idx="33589">
                  <c:v>-2.3139099999999999E-2</c:v>
                </c:pt>
                <c:pt idx="33590">
                  <c:v>-2.3014699999999999E-2</c:v>
                </c:pt>
                <c:pt idx="33591">
                  <c:v>-2.26891E-2</c:v>
                </c:pt>
                <c:pt idx="33592">
                  <c:v>-2.2163100000000002E-2</c:v>
                </c:pt>
                <c:pt idx="33593">
                  <c:v>-2.1437999999999999E-2</c:v>
                </c:pt>
                <c:pt idx="33594">
                  <c:v>-2.0515700000000001E-2</c:v>
                </c:pt>
                <c:pt idx="33595">
                  <c:v>-1.9397999999999999E-2</c:v>
                </c:pt>
                <c:pt idx="33596">
                  <c:v>-1.8086999999999999E-2</c:v>
                </c:pt>
                <c:pt idx="33597">
                  <c:v>-1.65854E-2</c:v>
                </c:pt>
                <c:pt idx="33598">
                  <c:v>-1.48954E-2</c:v>
                </c:pt>
                <c:pt idx="33599">
                  <c:v>-1.30191E-2</c:v>
                </c:pt>
                <c:pt idx="33600">
                  <c:v>-1.09587E-2</c:v>
                </c:pt>
                <c:pt idx="33601" formatCode="0.00E+00">
                  <c:v>-8.7165899999999998E-3</c:v>
                </c:pt>
                <c:pt idx="33602" formatCode="0.00E+00">
                  <c:v>-6.29635E-3</c:v>
                </c:pt>
                <c:pt idx="33603" formatCode="0.00E+00">
                  <c:v>-3.70236E-3</c:v>
                </c:pt>
                <c:pt idx="33604" formatCode="0.00E+00">
                  <c:v>-9.3899000000000001E-4</c:v>
                </c:pt>
                <c:pt idx="33605" formatCode="0.00E+00">
                  <c:v>1.9896200000000001E-3</c:v>
                </c:pt>
                <c:pt idx="33606" formatCode="0.00E+00">
                  <c:v>5.0791600000000001E-3</c:v>
                </c:pt>
                <c:pt idx="33607" formatCode="0.00E+00">
                  <c:v>8.3252699999999992E-3</c:v>
                </c:pt>
                <c:pt idx="33608">
                  <c:v>1.17235E-2</c:v>
                </c:pt>
                <c:pt idx="33609">
                  <c:v>1.52693E-2</c:v>
                </c:pt>
                <c:pt idx="33610">
                  <c:v>1.8958200000000001E-2</c:v>
                </c:pt>
                <c:pt idx="33611">
                  <c:v>2.27855E-2</c:v>
                </c:pt>
                <c:pt idx="33612">
                  <c:v>2.6745499999999998E-2</c:v>
                </c:pt>
                <c:pt idx="33613">
                  <c:v>3.08329E-2</c:v>
                </c:pt>
                <c:pt idx="33614">
                  <c:v>3.5042299999999998E-2</c:v>
                </c:pt>
                <c:pt idx="33615">
                  <c:v>3.9367899999999997E-2</c:v>
                </c:pt>
                <c:pt idx="33616">
                  <c:v>4.3803099999999998E-2</c:v>
                </c:pt>
                <c:pt idx="33617">
                  <c:v>4.8341599999999998E-2</c:v>
                </c:pt>
                <c:pt idx="33618">
                  <c:v>5.29776E-2</c:v>
                </c:pt>
                <c:pt idx="33619">
                  <c:v>5.7704900000000003E-2</c:v>
                </c:pt>
                <c:pt idx="33620">
                  <c:v>6.25169E-2</c:v>
                </c:pt>
                <c:pt idx="33621">
                  <c:v>6.7407099999999998E-2</c:v>
                </c:pt>
                <c:pt idx="33622">
                  <c:v>7.2368699999999994E-2</c:v>
                </c:pt>
                <c:pt idx="33623">
                  <c:v>7.7395199999999997E-2</c:v>
                </c:pt>
                <c:pt idx="33624">
                  <c:v>8.2480100000000001E-2</c:v>
                </c:pt>
                <c:pt idx="33625">
                  <c:v>8.7616200000000005E-2</c:v>
                </c:pt>
                <c:pt idx="33626">
                  <c:v>9.2795900000000001E-2</c:v>
                </c:pt>
                <c:pt idx="33627">
                  <c:v>9.8011899999999999E-2</c:v>
                </c:pt>
                <c:pt idx="33628">
                  <c:v>0.103258</c:v>
                </c:pt>
                <c:pt idx="33629">
                  <c:v>0.108527</c:v>
                </c:pt>
                <c:pt idx="33630">
                  <c:v>0.113815</c:v>
                </c:pt>
                <c:pt idx="33631">
                  <c:v>0.119113</c:v>
                </c:pt>
                <c:pt idx="33632">
                  <c:v>0.124415</c:v>
                </c:pt>
                <c:pt idx="33633">
                  <c:v>0.12971299999999999</c:v>
                </c:pt>
                <c:pt idx="33634">
                  <c:v>0.13500100000000001</c:v>
                </c:pt>
                <c:pt idx="33635">
                  <c:v>0.14027000000000001</c:v>
                </c:pt>
                <c:pt idx="33636">
                  <c:v>0.145514</c:v>
                </c:pt>
                <c:pt idx="33637">
                  <c:v>0.150727</c:v>
                </c:pt>
                <c:pt idx="33638">
                  <c:v>0.15590300000000001</c:v>
                </c:pt>
                <c:pt idx="33639">
                  <c:v>0.16103600000000001</c:v>
                </c:pt>
                <c:pt idx="33640">
                  <c:v>0.16611899999999999</c:v>
                </c:pt>
                <c:pt idx="33641">
                  <c:v>0.17114399999999999</c:v>
                </c:pt>
                <c:pt idx="33642">
                  <c:v>0.17610600000000001</c:v>
                </c:pt>
                <c:pt idx="33643">
                  <c:v>0.18099799999999999</c:v>
                </c:pt>
                <c:pt idx="33644">
                  <c:v>0.18581300000000001</c:v>
                </c:pt>
                <c:pt idx="33645">
                  <c:v>0.19054499999999999</c:v>
                </c:pt>
                <c:pt idx="33646">
                  <c:v>0.195188</c:v>
                </c:pt>
                <c:pt idx="33647">
                  <c:v>0.199737</c:v>
                </c:pt>
                <c:pt idx="33648">
                  <c:v>0.20418700000000001</c:v>
                </c:pt>
                <c:pt idx="33649">
                  <c:v>0.208532</c:v>
                </c:pt>
                <c:pt idx="33650">
                  <c:v>0.21276700000000001</c:v>
                </c:pt>
                <c:pt idx="33651">
                  <c:v>0.216887</c:v>
                </c:pt>
                <c:pt idx="33652">
                  <c:v>0.220888</c:v>
                </c:pt>
                <c:pt idx="33653">
                  <c:v>0.22476399999999999</c:v>
                </c:pt>
                <c:pt idx="33654">
                  <c:v>0.22850999999999999</c:v>
                </c:pt>
                <c:pt idx="33655">
                  <c:v>0.232123</c:v>
                </c:pt>
                <c:pt idx="33656">
                  <c:v>0.235598</c:v>
                </c:pt>
                <c:pt idx="33657">
                  <c:v>0.23893300000000001</c:v>
                </c:pt>
                <c:pt idx="33658">
                  <c:v>0.24212400000000001</c:v>
                </c:pt>
                <c:pt idx="33659">
                  <c:v>0.245167</c:v>
                </c:pt>
                <c:pt idx="33660">
                  <c:v>0.248059</c:v>
                </c:pt>
                <c:pt idx="33661">
                  <c:v>0.25079699999999999</c:v>
                </c:pt>
                <c:pt idx="33662">
                  <c:v>0.25337799999999999</c:v>
                </c:pt>
                <c:pt idx="33663">
                  <c:v>0.255799</c:v>
                </c:pt>
                <c:pt idx="33664">
                  <c:v>0.25805699999999998</c:v>
                </c:pt>
                <c:pt idx="33665">
                  <c:v>0.26015100000000002</c:v>
                </c:pt>
                <c:pt idx="33666">
                  <c:v>0.262077</c:v>
                </c:pt>
                <c:pt idx="33667">
                  <c:v>0.26383400000000001</c:v>
                </c:pt>
                <c:pt idx="33668">
                  <c:v>0.26541999999999999</c:v>
                </c:pt>
                <c:pt idx="33669">
                  <c:v>0.26683400000000002</c:v>
                </c:pt>
                <c:pt idx="33670">
                  <c:v>0.26807300000000001</c:v>
                </c:pt>
                <c:pt idx="33671">
                  <c:v>0.26913799999999999</c:v>
                </c:pt>
                <c:pt idx="33672">
                  <c:v>0.27002799999999999</c:v>
                </c:pt>
                <c:pt idx="33673">
                  <c:v>0.27074199999999998</c:v>
                </c:pt>
                <c:pt idx="33674">
                  <c:v>0.27128099999999999</c:v>
                </c:pt>
                <c:pt idx="33675">
                  <c:v>0.271646</c:v>
                </c:pt>
                <c:pt idx="33676">
                  <c:v>0.27183600000000002</c:v>
                </c:pt>
                <c:pt idx="33677">
                  <c:v>0.27185100000000001</c:v>
                </c:pt>
                <c:pt idx="33678">
                  <c:v>0.27168999999999999</c:v>
                </c:pt>
                <c:pt idx="33679">
                  <c:v>0.27135599999999999</c:v>
                </c:pt>
                <c:pt idx="33680">
                  <c:v>0.27084999999999998</c:v>
                </c:pt>
                <c:pt idx="33681">
                  <c:v>0.27017400000000003</c:v>
                </c:pt>
                <c:pt idx="33682">
                  <c:v>0.26932800000000001</c:v>
                </c:pt>
                <c:pt idx="33683">
                  <c:v>0.268316</c:v>
                </c:pt>
                <c:pt idx="33684">
                  <c:v>0.26713900000000002</c:v>
                </c:pt>
                <c:pt idx="33685">
                  <c:v>0.26579999999999998</c:v>
                </c:pt>
                <c:pt idx="33686">
                  <c:v>0.26429999999999998</c:v>
                </c:pt>
                <c:pt idx="33687">
                  <c:v>0.26264399999999999</c:v>
                </c:pt>
                <c:pt idx="33688">
                  <c:v>0.26083299999999998</c:v>
                </c:pt>
                <c:pt idx="33689">
                  <c:v>0.25886999999999999</c:v>
                </c:pt>
                <c:pt idx="33690">
                  <c:v>0.25675799999999999</c:v>
                </c:pt>
                <c:pt idx="33691">
                  <c:v>0.2545</c:v>
                </c:pt>
                <c:pt idx="33692">
                  <c:v>0.25210199999999999</c:v>
                </c:pt>
                <c:pt idx="33693">
                  <c:v>0.24956700000000001</c:v>
                </c:pt>
                <c:pt idx="33694">
                  <c:v>0.246896</c:v>
                </c:pt>
                <c:pt idx="33695">
                  <c:v>0.24409500000000001</c:v>
                </c:pt>
                <c:pt idx="33696">
                  <c:v>0.24116799999999999</c:v>
                </c:pt>
                <c:pt idx="33697">
                  <c:v>0.238118</c:v>
                </c:pt>
                <c:pt idx="33698">
                  <c:v>0.23494999999999999</c:v>
                </c:pt>
                <c:pt idx="33699">
                  <c:v>0.23166900000000001</c:v>
                </c:pt>
                <c:pt idx="33700">
                  <c:v>0.22828000000000001</c:v>
                </c:pt>
                <c:pt idx="33701">
                  <c:v>0.22478899999999999</c:v>
                </c:pt>
                <c:pt idx="33702">
                  <c:v>0.22120000000000001</c:v>
                </c:pt>
                <c:pt idx="33703">
                  <c:v>0.21751599999999999</c:v>
                </c:pt>
                <c:pt idx="33704">
                  <c:v>0.21374000000000001</c:v>
                </c:pt>
                <c:pt idx="33705">
                  <c:v>0.20988200000000001</c:v>
                </c:pt>
                <c:pt idx="33706">
                  <c:v>0.20594699999999999</c:v>
                </c:pt>
                <c:pt idx="33707">
                  <c:v>0.20193800000000001</c:v>
                </c:pt>
                <c:pt idx="33708">
                  <c:v>0.19785900000000001</c:v>
                </c:pt>
                <c:pt idx="33709">
                  <c:v>0.193717</c:v>
                </c:pt>
                <c:pt idx="33710">
                  <c:v>0.18951699999999999</c:v>
                </c:pt>
                <c:pt idx="33711">
                  <c:v>0.18526500000000001</c:v>
                </c:pt>
                <c:pt idx="33712">
                  <c:v>0.18096599999999999</c:v>
                </c:pt>
                <c:pt idx="33713">
                  <c:v>0.17662600000000001</c:v>
                </c:pt>
                <c:pt idx="33714">
                  <c:v>0.17224900000000001</c:v>
                </c:pt>
                <c:pt idx="33715">
                  <c:v>0.16784099999999999</c:v>
                </c:pt>
                <c:pt idx="33716">
                  <c:v>0.163408</c:v>
                </c:pt>
                <c:pt idx="33717">
                  <c:v>0.15895599999999999</c:v>
                </c:pt>
                <c:pt idx="33718">
                  <c:v>0.15448999999999999</c:v>
                </c:pt>
                <c:pt idx="33719">
                  <c:v>0.15001500000000001</c:v>
                </c:pt>
                <c:pt idx="33720">
                  <c:v>0.145538</c:v>
                </c:pt>
                <c:pt idx="33721">
                  <c:v>0.14106399999999999</c:v>
                </c:pt>
                <c:pt idx="33722">
                  <c:v>0.1366</c:v>
                </c:pt>
                <c:pt idx="33723">
                  <c:v>0.13215199999999999</c:v>
                </c:pt>
                <c:pt idx="33724">
                  <c:v>0.127723</c:v>
                </c:pt>
                <c:pt idx="33725">
                  <c:v>0.123321</c:v>
                </c:pt>
                <c:pt idx="33726">
                  <c:v>0.11895</c:v>
                </c:pt>
                <c:pt idx="33727">
                  <c:v>0.114616</c:v>
                </c:pt>
                <c:pt idx="33728">
                  <c:v>0.110323</c:v>
                </c:pt>
                <c:pt idx="33729">
                  <c:v>0.106077</c:v>
                </c:pt>
                <c:pt idx="33730">
                  <c:v>0.101881</c:v>
                </c:pt>
                <c:pt idx="33731">
                  <c:v>9.7739699999999999E-2</c:v>
                </c:pt>
                <c:pt idx="33732">
                  <c:v>9.3657599999999994E-2</c:v>
                </c:pt>
                <c:pt idx="33733">
                  <c:v>8.96396E-2</c:v>
                </c:pt>
                <c:pt idx="33734">
                  <c:v>8.56909E-2</c:v>
                </c:pt>
                <c:pt idx="33735">
                  <c:v>8.1817000000000001E-2</c:v>
                </c:pt>
                <c:pt idx="33736">
                  <c:v>7.8022300000000003E-2</c:v>
                </c:pt>
                <c:pt idx="33737">
                  <c:v>7.4310100000000004E-2</c:v>
                </c:pt>
                <c:pt idx="33738">
                  <c:v>7.0683899999999994E-2</c:v>
                </c:pt>
                <c:pt idx="33739">
                  <c:v>6.7147700000000005E-2</c:v>
                </c:pt>
                <c:pt idx="33740">
                  <c:v>6.3703599999999999E-2</c:v>
                </c:pt>
                <c:pt idx="33741">
                  <c:v>6.0351700000000001E-2</c:v>
                </c:pt>
                <c:pt idx="33742">
                  <c:v>5.7096000000000001E-2</c:v>
                </c:pt>
                <c:pt idx="33743">
                  <c:v>5.3941999999999997E-2</c:v>
                </c:pt>
                <c:pt idx="33744">
                  <c:v>5.08913E-2</c:v>
                </c:pt>
                <c:pt idx="33745">
                  <c:v>4.79452E-2</c:v>
                </c:pt>
                <c:pt idx="33746">
                  <c:v>4.5107300000000003E-2</c:v>
                </c:pt>
                <c:pt idx="33747">
                  <c:v>4.23814E-2</c:v>
                </c:pt>
                <c:pt idx="33748">
                  <c:v>3.9770199999999999E-2</c:v>
                </c:pt>
                <c:pt idx="33749">
                  <c:v>3.7276299999999998E-2</c:v>
                </c:pt>
                <c:pt idx="33750">
                  <c:v>3.4901500000000002E-2</c:v>
                </c:pt>
                <c:pt idx="33751">
                  <c:v>3.2646399999999999E-2</c:v>
                </c:pt>
                <c:pt idx="33752">
                  <c:v>3.05121E-2</c:v>
                </c:pt>
                <c:pt idx="33753">
                  <c:v>2.85001E-2</c:v>
                </c:pt>
                <c:pt idx="33754">
                  <c:v>2.6612299999999998E-2</c:v>
                </c:pt>
                <c:pt idx="33755">
                  <c:v>2.4850899999999999E-2</c:v>
                </c:pt>
                <c:pt idx="33756">
                  <c:v>2.3217700000000001E-2</c:v>
                </c:pt>
                <c:pt idx="33757">
                  <c:v>2.1714299999999999E-2</c:v>
                </c:pt>
                <c:pt idx="33758">
                  <c:v>2.0342599999999999E-2</c:v>
                </c:pt>
                <c:pt idx="33759">
                  <c:v>1.9104300000000001E-2</c:v>
                </c:pt>
                <c:pt idx="33760">
                  <c:v>1.8000100000000002E-2</c:v>
                </c:pt>
                <c:pt idx="33761">
                  <c:v>1.7028600000000001E-2</c:v>
                </c:pt>
                <c:pt idx="33762">
                  <c:v>1.6188299999999999E-2</c:v>
                </c:pt>
                <c:pt idx="33763">
                  <c:v>1.5477899999999999E-2</c:v>
                </c:pt>
                <c:pt idx="33764">
                  <c:v>1.4897199999999999E-2</c:v>
                </c:pt>
                <c:pt idx="33765">
                  <c:v>1.44455E-2</c:v>
                </c:pt>
                <c:pt idx="33766">
                  <c:v>1.41221E-2</c:v>
                </c:pt>
                <c:pt idx="33767">
                  <c:v>1.3926300000000001E-2</c:v>
                </c:pt>
                <c:pt idx="33768">
                  <c:v>1.3858000000000001E-2</c:v>
                </c:pt>
                <c:pt idx="33769">
                  <c:v>1.39159E-2</c:v>
                </c:pt>
                <c:pt idx="33770">
                  <c:v>1.4097800000000001E-2</c:v>
                </c:pt>
                <c:pt idx="33771">
                  <c:v>1.4401499999999999E-2</c:v>
                </c:pt>
                <c:pt idx="33772">
                  <c:v>1.48246E-2</c:v>
                </c:pt>
                <c:pt idx="33773">
                  <c:v>1.53647E-2</c:v>
                </c:pt>
                <c:pt idx="33774">
                  <c:v>1.6020099999999999E-2</c:v>
                </c:pt>
                <c:pt idx="33775">
                  <c:v>1.6789700000000001E-2</c:v>
                </c:pt>
                <c:pt idx="33776">
                  <c:v>1.7672199999999999E-2</c:v>
                </c:pt>
                <c:pt idx="33777">
                  <c:v>1.86657E-2</c:v>
                </c:pt>
                <c:pt idx="33778">
                  <c:v>1.9767300000000002E-2</c:v>
                </c:pt>
                <c:pt idx="33779">
                  <c:v>2.0973700000000001E-2</c:v>
                </c:pt>
                <c:pt idx="33780">
                  <c:v>2.2282E-2</c:v>
                </c:pt>
                <c:pt idx="33781">
                  <c:v>2.3689499999999999E-2</c:v>
                </c:pt>
                <c:pt idx="33782">
                  <c:v>2.5194100000000001E-2</c:v>
                </c:pt>
                <c:pt idx="33783">
                  <c:v>2.6793299999999999E-2</c:v>
                </c:pt>
                <c:pt idx="33784">
                  <c:v>2.84844E-2</c:v>
                </c:pt>
                <c:pt idx="33785">
                  <c:v>3.0264699999999999E-2</c:v>
                </c:pt>
                <c:pt idx="33786">
                  <c:v>3.2131899999999998E-2</c:v>
                </c:pt>
                <c:pt idx="33787">
                  <c:v>3.4084299999999998E-2</c:v>
                </c:pt>
                <c:pt idx="33788">
                  <c:v>3.6119800000000001E-2</c:v>
                </c:pt>
                <c:pt idx="33789">
                  <c:v>3.8234600000000001E-2</c:v>
                </c:pt>
                <c:pt idx="33790">
                  <c:v>4.04254E-2</c:v>
                </c:pt>
                <c:pt idx="33791">
                  <c:v>4.2688900000000002E-2</c:v>
                </c:pt>
                <c:pt idx="33792">
                  <c:v>4.5021600000000002E-2</c:v>
                </c:pt>
                <c:pt idx="33793">
                  <c:v>4.7419700000000002E-2</c:v>
                </c:pt>
                <c:pt idx="33794">
                  <c:v>4.9879699999999999E-2</c:v>
                </c:pt>
                <c:pt idx="33795">
                  <c:v>5.2398E-2</c:v>
                </c:pt>
                <c:pt idx="33796">
                  <c:v>5.4968999999999997E-2</c:v>
                </c:pt>
                <c:pt idx="33797">
                  <c:v>5.7586999999999999E-2</c:v>
                </c:pt>
                <c:pt idx="33798">
                  <c:v>6.02479E-2</c:v>
                </c:pt>
                <c:pt idx="33799">
                  <c:v>6.2948000000000004E-2</c:v>
                </c:pt>
                <c:pt idx="33800">
                  <c:v>6.5684000000000006E-2</c:v>
                </c:pt>
                <c:pt idx="33801">
                  <c:v>6.8455799999999997E-2</c:v>
                </c:pt>
                <c:pt idx="33802">
                  <c:v>7.1262800000000001E-2</c:v>
                </c:pt>
                <c:pt idx="33803">
                  <c:v>7.4100399999999997E-2</c:v>
                </c:pt>
                <c:pt idx="33804">
                  <c:v>7.6963000000000004E-2</c:v>
                </c:pt>
                <c:pt idx="33805">
                  <c:v>7.9846600000000004E-2</c:v>
                </c:pt>
                <c:pt idx="33806">
                  <c:v>8.2747500000000002E-2</c:v>
                </c:pt>
                <c:pt idx="33807">
                  <c:v>8.5660299999999995E-2</c:v>
                </c:pt>
                <c:pt idx="33808">
                  <c:v>8.8579500000000005E-2</c:v>
                </c:pt>
                <c:pt idx="33809">
                  <c:v>9.1501299999999994E-2</c:v>
                </c:pt>
                <c:pt idx="33810">
                  <c:v>9.4422500000000006E-2</c:v>
                </c:pt>
                <c:pt idx="33811">
                  <c:v>9.7340099999999999E-2</c:v>
                </c:pt>
                <c:pt idx="33812">
                  <c:v>0.10025100000000001</c:v>
                </c:pt>
                <c:pt idx="33813">
                  <c:v>0.10315299999999999</c:v>
                </c:pt>
                <c:pt idx="33814">
                  <c:v>0.106043</c:v>
                </c:pt>
                <c:pt idx="33815">
                  <c:v>0.10892</c:v>
                </c:pt>
                <c:pt idx="33816">
                  <c:v>0.111777</c:v>
                </c:pt>
                <c:pt idx="33817">
                  <c:v>0.11461300000000001</c:v>
                </c:pt>
                <c:pt idx="33818">
                  <c:v>0.117425</c:v>
                </c:pt>
                <c:pt idx="33819">
                  <c:v>0.12020699999999999</c:v>
                </c:pt>
                <c:pt idx="33820">
                  <c:v>0.122957</c:v>
                </c:pt>
                <c:pt idx="33821">
                  <c:v>0.12567200000000001</c:v>
                </c:pt>
                <c:pt idx="33822">
                  <c:v>0.12834799999999999</c:v>
                </c:pt>
                <c:pt idx="33823">
                  <c:v>0.13098099999999999</c:v>
                </c:pt>
                <c:pt idx="33824">
                  <c:v>0.13356899999999999</c:v>
                </c:pt>
                <c:pt idx="33825">
                  <c:v>0.13611100000000001</c:v>
                </c:pt>
                <c:pt idx="33826">
                  <c:v>0.13860600000000001</c:v>
                </c:pt>
                <c:pt idx="33827">
                  <c:v>0.14105400000000001</c:v>
                </c:pt>
                <c:pt idx="33828">
                  <c:v>0.14344999999999999</c:v>
                </c:pt>
                <c:pt idx="33829">
                  <c:v>0.14579400000000001</c:v>
                </c:pt>
                <c:pt idx="33830">
                  <c:v>0.14808099999999999</c:v>
                </c:pt>
                <c:pt idx="33831">
                  <c:v>0.150309</c:v>
                </c:pt>
                <c:pt idx="33832">
                  <c:v>0.152474</c:v>
                </c:pt>
                <c:pt idx="33833">
                  <c:v>0.15457099999999999</c:v>
                </c:pt>
                <c:pt idx="33834">
                  <c:v>0.15659699999999999</c:v>
                </c:pt>
                <c:pt idx="33835">
                  <c:v>0.158549</c:v>
                </c:pt>
                <c:pt idx="33836">
                  <c:v>0.16042500000000001</c:v>
                </c:pt>
                <c:pt idx="33837">
                  <c:v>0.16222400000000001</c:v>
                </c:pt>
                <c:pt idx="33838">
                  <c:v>0.16394300000000001</c:v>
                </c:pt>
                <c:pt idx="33839">
                  <c:v>0.16558</c:v>
                </c:pt>
                <c:pt idx="33840">
                  <c:v>0.167133</c:v>
                </c:pt>
                <c:pt idx="33841">
                  <c:v>0.1686</c:v>
                </c:pt>
                <c:pt idx="33842">
                  <c:v>0.169985</c:v>
                </c:pt>
                <c:pt idx="33843">
                  <c:v>0.171289</c:v>
                </c:pt>
                <c:pt idx="33844">
                  <c:v>0.172511</c:v>
                </c:pt>
                <c:pt idx="33845">
                  <c:v>0.173649</c:v>
                </c:pt>
                <c:pt idx="33846">
                  <c:v>0.17469999999999999</c:v>
                </c:pt>
                <c:pt idx="33847">
                  <c:v>0.17566300000000001</c:v>
                </c:pt>
                <c:pt idx="33848">
                  <c:v>0.176535</c:v>
                </c:pt>
                <c:pt idx="33849">
                  <c:v>0.177314</c:v>
                </c:pt>
                <c:pt idx="33850">
                  <c:v>0.17799899999999999</c:v>
                </c:pt>
                <c:pt idx="33851">
                  <c:v>0.178592</c:v>
                </c:pt>
                <c:pt idx="33852">
                  <c:v>0.179091</c:v>
                </c:pt>
                <c:pt idx="33853">
                  <c:v>0.17949499999999999</c:v>
                </c:pt>
                <c:pt idx="33854">
                  <c:v>0.17980099999999999</c:v>
                </c:pt>
                <c:pt idx="33855">
                  <c:v>0.180006</c:v>
                </c:pt>
                <c:pt idx="33856">
                  <c:v>0.18011199999999999</c:v>
                </c:pt>
                <c:pt idx="33857">
                  <c:v>0.180117</c:v>
                </c:pt>
                <c:pt idx="33858">
                  <c:v>0.18002099999999999</c:v>
                </c:pt>
                <c:pt idx="33859">
                  <c:v>0.17982400000000001</c:v>
                </c:pt>
                <c:pt idx="33860">
                  <c:v>0.179532</c:v>
                </c:pt>
                <c:pt idx="33861">
                  <c:v>0.179146</c:v>
                </c:pt>
                <c:pt idx="33862">
                  <c:v>0.17866599999999999</c:v>
                </c:pt>
                <c:pt idx="33863">
                  <c:v>0.178089</c:v>
                </c:pt>
                <c:pt idx="33864">
                  <c:v>0.17741799999999999</c:v>
                </c:pt>
                <c:pt idx="33865">
                  <c:v>0.176652</c:v>
                </c:pt>
                <c:pt idx="33866">
                  <c:v>0.17579400000000001</c:v>
                </c:pt>
                <c:pt idx="33867">
                  <c:v>0.174846</c:v>
                </c:pt>
                <c:pt idx="33868">
                  <c:v>0.17380499999999999</c:v>
                </c:pt>
                <c:pt idx="33869">
                  <c:v>0.17266699999999999</c:v>
                </c:pt>
                <c:pt idx="33870">
                  <c:v>0.171432</c:v>
                </c:pt>
                <c:pt idx="33871">
                  <c:v>0.1701</c:v>
                </c:pt>
                <c:pt idx="33872">
                  <c:v>0.16867099999999999</c:v>
                </c:pt>
                <c:pt idx="33873">
                  <c:v>0.16714699999999999</c:v>
                </c:pt>
                <c:pt idx="33874">
                  <c:v>0.16552600000000001</c:v>
                </c:pt>
                <c:pt idx="33875">
                  <c:v>0.16380900000000001</c:v>
                </c:pt>
                <c:pt idx="33876">
                  <c:v>0.161996</c:v>
                </c:pt>
                <c:pt idx="33877">
                  <c:v>0.16009000000000001</c:v>
                </c:pt>
                <c:pt idx="33878">
                  <c:v>0.15809300000000001</c:v>
                </c:pt>
                <c:pt idx="33879">
                  <c:v>0.15600700000000001</c:v>
                </c:pt>
                <c:pt idx="33880">
                  <c:v>0.153832</c:v>
                </c:pt>
                <c:pt idx="33881">
                  <c:v>0.15157100000000001</c:v>
                </c:pt>
                <c:pt idx="33882">
                  <c:v>0.14922099999999999</c:v>
                </c:pt>
                <c:pt idx="33883">
                  <c:v>0.146785</c:v>
                </c:pt>
                <c:pt idx="33884">
                  <c:v>0.144263</c:v>
                </c:pt>
                <c:pt idx="33885">
                  <c:v>0.14165900000000001</c:v>
                </c:pt>
                <c:pt idx="33886">
                  <c:v>0.13897300000000001</c:v>
                </c:pt>
                <c:pt idx="33887">
                  <c:v>0.136208</c:v>
                </c:pt>
                <c:pt idx="33888">
                  <c:v>0.13336400000000001</c:v>
                </c:pt>
                <c:pt idx="33889">
                  <c:v>0.130443</c:v>
                </c:pt>
                <c:pt idx="33890">
                  <c:v>0.127447</c:v>
                </c:pt>
                <c:pt idx="33891">
                  <c:v>0.12438100000000001</c:v>
                </c:pt>
                <c:pt idx="33892">
                  <c:v>0.12124600000000001</c:v>
                </c:pt>
                <c:pt idx="33893">
                  <c:v>0.11804099999999999</c:v>
                </c:pt>
                <c:pt idx="33894">
                  <c:v>0.114768</c:v>
                </c:pt>
                <c:pt idx="33895">
                  <c:v>0.111432</c:v>
                </c:pt>
                <c:pt idx="33896">
                  <c:v>0.10803699999999999</c:v>
                </c:pt>
                <c:pt idx="33897">
                  <c:v>0.104586</c:v>
                </c:pt>
                <c:pt idx="33898">
                  <c:v>0.101076</c:v>
                </c:pt>
                <c:pt idx="33899">
                  <c:v>9.7503900000000004E-2</c:v>
                </c:pt>
                <c:pt idx="33900">
                  <c:v>9.3868900000000005E-2</c:v>
                </c:pt>
                <c:pt idx="33901">
                  <c:v>9.0175900000000003E-2</c:v>
                </c:pt>
                <c:pt idx="33902">
                  <c:v>8.6430999999999994E-2</c:v>
                </c:pt>
                <c:pt idx="33903">
                  <c:v>8.26374E-2</c:v>
                </c:pt>
                <c:pt idx="33904">
                  <c:v>7.8797400000000004E-2</c:v>
                </c:pt>
                <c:pt idx="33905">
                  <c:v>7.4915099999999998E-2</c:v>
                </c:pt>
                <c:pt idx="33906">
                  <c:v>7.0994699999999994E-2</c:v>
                </c:pt>
                <c:pt idx="33907">
                  <c:v>6.7037799999999995E-2</c:v>
                </c:pt>
                <c:pt idx="33908">
                  <c:v>6.3041899999999998E-2</c:v>
                </c:pt>
                <c:pt idx="33909">
                  <c:v>5.9003600000000003E-2</c:v>
                </c:pt>
                <c:pt idx="33910">
                  <c:v>5.4921999999999999E-2</c:v>
                </c:pt>
                <c:pt idx="33911">
                  <c:v>5.0799499999999997E-2</c:v>
                </c:pt>
                <c:pt idx="33912">
                  <c:v>4.6638699999999998E-2</c:v>
                </c:pt>
                <c:pt idx="33913">
                  <c:v>4.2441800000000002E-2</c:v>
                </c:pt>
                <c:pt idx="33914">
                  <c:v>3.8212999999999997E-2</c:v>
                </c:pt>
                <c:pt idx="33915">
                  <c:v>3.3957800000000003E-2</c:v>
                </c:pt>
                <c:pt idx="33916">
                  <c:v>2.9678800000000002E-2</c:v>
                </c:pt>
                <c:pt idx="33917">
                  <c:v>2.5375200000000001E-2</c:v>
                </c:pt>
                <c:pt idx="33918">
                  <c:v>2.1047099999999999E-2</c:v>
                </c:pt>
                <c:pt idx="33919">
                  <c:v>1.6696599999999999E-2</c:v>
                </c:pt>
                <c:pt idx="33920">
                  <c:v>1.23272E-2</c:v>
                </c:pt>
                <c:pt idx="33921" formatCode="0.00E+00">
                  <c:v>7.9420199999999993E-3</c:v>
                </c:pt>
                <c:pt idx="33922" formatCode="0.00E+00">
                  <c:v>3.54499E-3</c:v>
                </c:pt>
                <c:pt idx="33923" formatCode="0.00E+00">
                  <c:v>-8.60814E-4</c:v>
                </c:pt>
                <c:pt idx="33924" formatCode="0.00E+00">
                  <c:v>-5.2727E-3</c:v>
                </c:pt>
                <c:pt idx="33925" formatCode="0.00E+00">
                  <c:v>-9.6862600000000004E-3</c:v>
                </c:pt>
                <c:pt idx="33926">
                  <c:v>-1.40959E-2</c:v>
                </c:pt>
                <c:pt idx="33927">
                  <c:v>-1.8497199999999998E-2</c:v>
                </c:pt>
                <c:pt idx="33928">
                  <c:v>-2.2887500000000002E-2</c:v>
                </c:pt>
                <c:pt idx="33929">
                  <c:v>-2.7264199999999999E-2</c:v>
                </c:pt>
                <c:pt idx="33930">
                  <c:v>-3.1624399999999997E-2</c:v>
                </c:pt>
                <c:pt idx="33931">
                  <c:v>-3.5964799999999998E-2</c:v>
                </c:pt>
                <c:pt idx="33932">
                  <c:v>-4.0283399999999997E-2</c:v>
                </c:pt>
                <c:pt idx="33933">
                  <c:v>-4.4579500000000001E-2</c:v>
                </c:pt>
                <c:pt idx="33934">
                  <c:v>-4.8850299999999999E-2</c:v>
                </c:pt>
                <c:pt idx="33935">
                  <c:v>-5.3091199999999998E-2</c:v>
                </c:pt>
                <c:pt idx="33936">
                  <c:v>-5.7299700000000002E-2</c:v>
                </c:pt>
                <c:pt idx="33937">
                  <c:v>-6.1477400000000001E-2</c:v>
                </c:pt>
                <c:pt idx="33938">
                  <c:v>-6.5624799999999997E-2</c:v>
                </c:pt>
                <c:pt idx="33939">
                  <c:v>-6.9737199999999999E-2</c:v>
                </c:pt>
                <c:pt idx="33940">
                  <c:v>-7.3810200000000006E-2</c:v>
                </c:pt>
                <c:pt idx="33941">
                  <c:v>-7.7841599999999997E-2</c:v>
                </c:pt>
                <c:pt idx="33942">
                  <c:v>-8.1827899999999995E-2</c:v>
                </c:pt>
                <c:pt idx="33943">
                  <c:v>-8.5763000000000006E-2</c:v>
                </c:pt>
                <c:pt idx="33944">
                  <c:v>-8.9641700000000005E-2</c:v>
                </c:pt>
                <c:pt idx="33945">
                  <c:v>-9.3460600000000005E-2</c:v>
                </c:pt>
                <c:pt idx="33946">
                  <c:v>-9.7217300000000006E-2</c:v>
                </c:pt>
                <c:pt idx="33947">
                  <c:v>-0.10091</c:v>
                </c:pt>
                <c:pt idx="33948">
                  <c:v>-0.104535</c:v>
                </c:pt>
                <c:pt idx="33949">
                  <c:v>-0.108089</c:v>
                </c:pt>
                <c:pt idx="33950">
                  <c:v>-0.111568</c:v>
                </c:pt>
                <c:pt idx="33951">
                  <c:v>-0.11497</c:v>
                </c:pt>
                <c:pt idx="33952">
                  <c:v>-0.118295</c:v>
                </c:pt>
                <c:pt idx="33953">
                  <c:v>-0.121547</c:v>
                </c:pt>
                <c:pt idx="33954">
                  <c:v>-0.124726</c:v>
                </c:pt>
                <c:pt idx="33955">
                  <c:v>-0.127827</c:v>
                </c:pt>
                <c:pt idx="33956">
                  <c:v>-0.13084599999999999</c:v>
                </c:pt>
                <c:pt idx="33957">
                  <c:v>-0.13377500000000001</c:v>
                </c:pt>
                <c:pt idx="33958">
                  <c:v>-0.13661300000000001</c:v>
                </c:pt>
                <c:pt idx="33959">
                  <c:v>-0.13935500000000001</c:v>
                </c:pt>
                <c:pt idx="33960">
                  <c:v>-0.14199899999999999</c:v>
                </c:pt>
                <c:pt idx="33961">
                  <c:v>-0.14454400000000001</c:v>
                </c:pt>
                <c:pt idx="33962">
                  <c:v>-0.14698700000000001</c:v>
                </c:pt>
                <c:pt idx="33963">
                  <c:v>-0.14932300000000001</c:v>
                </c:pt>
                <c:pt idx="33964">
                  <c:v>-0.15154799999999999</c:v>
                </c:pt>
                <c:pt idx="33965">
                  <c:v>-0.15365899999999999</c:v>
                </c:pt>
                <c:pt idx="33966">
                  <c:v>-0.15565100000000001</c:v>
                </c:pt>
                <c:pt idx="33967">
                  <c:v>-0.157523</c:v>
                </c:pt>
                <c:pt idx="33968">
                  <c:v>-0.159271</c:v>
                </c:pt>
                <c:pt idx="33969">
                  <c:v>-0.16089600000000001</c:v>
                </c:pt>
                <c:pt idx="33970">
                  <c:v>-0.16239400000000001</c:v>
                </c:pt>
                <c:pt idx="33971">
                  <c:v>-0.16376399999999999</c:v>
                </c:pt>
                <c:pt idx="33972">
                  <c:v>-0.16500799999999999</c:v>
                </c:pt>
                <c:pt idx="33973">
                  <c:v>-0.16612499999999999</c:v>
                </c:pt>
                <c:pt idx="33974">
                  <c:v>-0.16711500000000001</c:v>
                </c:pt>
                <c:pt idx="33975">
                  <c:v>-0.16797799999999999</c:v>
                </c:pt>
                <c:pt idx="33976">
                  <c:v>-0.16871</c:v>
                </c:pt>
                <c:pt idx="33977">
                  <c:v>-0.16930700000000001</c:v>
                </c:pt>
                <c:pt idx="33978">
                  <c:v>-0.169765</c:v>
                </c:pt>
                <c:pt idx="33979">
                  <c:v>-0.17008699999999999</c:v>
                </c:pt>
                <c:pt idx="33980">
                  <c:v>-0.17027100000000001</c:v>
                </c:pt>
                <c:pt idx="33981">
                  <c:v>-0.17031199999999999</c:v>
                </c:pt>
                <c:pt idx="33982">
                  <c:v>-0.17020399999999999</c:v>
                </c:pt>
                <c:pt idx="33983">
                  <c:v>-0.16994699999999999</c:v>
                </c:pt>
                <c:pt idx="33984">
                  <c:v>-0.169545</c:v>
                </c:pt>
                <c:pt idx="33985">
                  <c:v>-0.16899700000000001</c:v>
                </c:pt>
                <c:pt idx="33986">
                  <c:v>-0.16830700000000001</c:v>
                </c:pt>
                <c:pt idx="33987">
                  <c:v>-0.16747899999999999</c:v>
                </c:pt>
                <c:pt idx="33988">
                  <c:v>-0.16650999999999999</c:v>
                </c:pt>
                <c:pt idx="33989">
                  <c:v>-0.16539899999999999</c:v>
                </c:pt>
                <c:pt idx="33990">
                  <c:v>-0.16414599999999999</c:v>
                </c:pt>
                <c:pt idx="33991">
                  <c:v>-0.16275700000000001</c:v>
                </c:pt>
                <c:pt idx="33992">
                  <c:v>-0.16123299999999999</c:v>
                </c:pt>
                <c:pt idx="33993">
                  <c:v>-0.15957099999999999</c:v>
                </c:pt>
                <c:pt idx="33994">
                  <c:v>-0.157772</c:v>
                </c:pt>
                <c:pt idx="33995">
                  <c:v>-0.155835</c:v>
                </c:pt>
                <c:pt idx="33996">
                  <c:v>-0.15375900000000001</c:v>
                </c:pt>
                <c:pt idx="33997">
                  <c:v>-0.15154300000000001</c:v>
                </c:pt>
                <c:pt idx="33998">
                  <c:v>-0.14919199999999999</c:v>
                </c:pt>
                <c:pt idx="33999">
                  <c:v>-0.14671000000000001</c:v>
                </c:pt>
                <c:pt idx="34000">
                  <c:v>-0.14410400000000001</c:v>
                </c:pt>
                <c:pt idx="34001">
                  <c:v>-0.141378</c:v>
                </c:pt>
                <c:pt idx="34002">
                  <c:v>-0.13853099999999999</c:v>
                </c:pt>
                <c:pt idx="34003">
                  <c:v>-0.13555800000000001</c:v>
                </c:pt>
                <c:pt idx="34004">
                  <c:v>-0.13245299999999999</c:v>
                </c:pt>
                <c:pt idx="34005">
                  <c:v>-0.129214</c:v>
                </c:pt>
                <c:pt idx="34006">
                  <c:v>-0.12584100000000001</c:v>
                </c:pt>
                <c:pt idx="34007">
                  <c:v>-0.12232999999999999</c:v>
                </c:pt>
                <c:pt idx="34008">
                  <c:v>-0.118688</c:v>
                </c:pt>
                <c:pt idx="34009">
                  <c:v>-0.114923</c:v>
                </c:pt>
                <c:pt idx="34010">
                  <c:v>-0.111043</c:v>
                </c:pt>
                <c:pt idx="34011">
                  <c:v>-0.10705099999999999</c:v>
                </c:pt>
                <c:pt idx="34012">
                  <c:v>-0.102951</c:v>
                </c:pt>
                <c:pt idx="34013">
                  <c:v>-9.8746899999999999E-2</c:v>
                </c:pt>
                <c:pt idx="34014">
                  <c:v>-9.4445899999999999E-2</c:v>
                </c:pt>
                <c:pt idx="34015">
                  <c:v>-9.0051800000000001E-2</c:v>
                </c:pt>
                <c:pt idx="34016">
                  <c:v>-8.5570199999999999E-2</c:v>
                </c:pt>
                <c:pt idx="34017">
                  <c:v>-8.1008499999999997E-2</c:v>
                </c:pt>
                <c:pt idx="34018">
                  <c:v>-7.6374899999999996E-2</c:v>
                </c:pt>
                <c:pt idx="34019">
                  <c:v>-7.1676400000000001E-2</c:v>
                </c:pt>
                <c:pt idx="34020">
                  <c:v>-6.69183E-2</c:v>
                </c:pt>
                <c:pt idx="34021">
                  <c:v>-6.2104100000000002E-2</c:v>
                </c:pt>
                <c:pt idx="34022">
                  <c:v>-5.72352E-2</c:v>
                </c:pt>
                <c:pt idx="34023">
                  <c:v>-5.2312999999999998E-2</c:v>
                </c:pt>
                <c:pt idx="34024">
                  <c:v>-4.73412E-2</c:v>
                </c:pt>
                <c:pt idx="34025">
                  <c:v>-4.2325799999999997E-2</c:v>
                </c:pt>
                <c:pt idx="34026">
                  <c:v>-3.7276499999999997E-2</c:v>
                </c:pt>
                <c:pt idx="34027">
                  <c:v>-3.22034E-2</c:v>
                </c:pt>
                <c:pt idx="34028">
                  <c:v>-2.71127E-2</c:v>
                </c:pt>
                <c:pt idx="34029">
                  <c:v>-2.2008099999999999E-2</c:v>
                </c:pt>
                <c:pt idx="34030">
                  <c:v>-1.6895299999999999E-2</c:v>
                </c:pt>
                <c:pt idx="34031">
                  <c:v>-1.17806E-2</c:v>
                </c:pt>
                <c:pt idx="34032" formatCode="0.00E+00">
                  <c:v>-6.6671999999999999E-3</c:v>
                </c:pt>
                <c:pt idx="34033" formatCode="0.00E+00">
                  <c:v>-1.55511E-3</c:v>
                </c:pt>
                <c:pt idx="34034" formatCode="0.00E+00">
                  <c:v>3.55726E-3</c:v>
                </c:pt>
                <c:pt idx="34035" formatCode="0.00E+00">
                  <c:v>8.6706000000000005E-3</c:v>
                </c:pt>
                <c:pt idx="34036">
                  <c:v>1.3779899999999999E-2</c:v>
                </c:pt>
                <c:pt idx="34037">
                  <c:v>1.8874599999999998E-2</c:v>
                </c:pt>
                <c:pt idx="34038">
                  <c:v>2.39451E-2</c:v>
                </c:pt>
                <c:pt idx="34039">
                  <c:v>2.8983600000000002E-2</c:v>
                </c:pt>
                <c:pt idx="34040">
                  <c:v>3.39823E-2</c:v>
                </c:pt>
                <c:pt idx="34041">
                  <c:v>3.8934400000000001E-2</c:v>
                </c:pt>
                <c:pt idx="34042">
                  <c:v>4.3834900000000003E-2</c:v>
                </c:pt>
                <c:pt idx="34043">
                  <c:v>4.8681799999999997E-2</c:v>
                </c:pt>
                <c:pt idx="34044">
                  <c:v>5.3474399999999998E-2</c:v>
                </c:pt>
                <c:pt idx="34045">
                  <c:v>5.8210600000000001E-2</c:v>
                </c:pt>
                <c:pt idx="34046">
                  <c:v>6.2883300000000003E-2</c:v>
                </c:pt>
                <c:pt idx="34047">
                  <c:v>6.7484500000000003E-2</c:v>
                </c:pt>
                <c:pt idx="34048">
                  <c:v>7.2010599999999994E-2</c:v>
                </c:pt>
                <c:pt idx="34049">
                  <c:v>7.64595E-2</c:v>
                </c:pt>
                <c:pt idx="34050">
                  <c:v>8.0825499999999995E-2</c:v>
                </c:pt>
                <c:pt idx="34051">
                  <c:v>8.5100400000000007E-2</c:v>
                </c:pt>
                <c:pt idx="34052">
                  <c:v>8.9276999999999995E-2</c:v>
                </c:pt>
                <c:pt idx="34053">
                  <c:v>9.3347299999999994E-2</c:v>
                </c:pt>
                <c:pt idx="34054">
                  <c:v>9.7303000000000001E-2</c:v>
                </c:pt>
                <c:pt idx="34055">
                  <c:v>0.101137</c:v>
                </c:pt>
                <c:pt idx="34056">
                  <c:v>0.10484300000000001</c:v>
                </c:pt>
                <c:pt idx="34057">
                  <c:v>0.108414</c:v>
                </c:pt>
                <c:pt idx="34058">
                  <c:v>0.111846</c:v>
                </c:pt>
                <c:pt idx="34059">
                  <c:v>0.115129</c:v>
                </c:pt>
                <c:pt idx="34060">
                  <c:v>0.11826100000000001</c:v>
                </c:pt>
                <c:pt idx="34061">
                  <c:v>0.121235</c:v>
                </c:pt>
                <c:pt idx="34062">
                  <c:v>0.124047</c:v>
                </c:pt>
                <c:pt idx="34063">
                  <c:v>0.12668699999999999</c:v>
                </c:pt>
                <c:pt idx="34064">
                  <c:v>0.12914400000000001</c:v>
                </c:pt>
                <c:pt idx="34065">
                  <c:v>0.131414</c:v>
                </c:pt>
                <c:pt idx="34066">
                  <c:v>0.133491</c:v>
                </c:pt>
                <c:pt idx="34067">
                  <c:v>0.13536999999999999</c:v>
                </c:pt>
                <c:pt idx="34068">
                  <c:v>0.13705200000000001</c:v>
                </c:pt>
                <c:pt idx="34069">
                  <c:v>0.13853599999999999</c:v>
                </c:pt>
                <c:pt idx="34070">
                  <c:v>0.139818</c:v>
                </c:pt>
                <c:pt idx="34071">
                  <c:v>0.14089199999999999</c:v>
                </c:pt>
                <c:pt idx="34072">
                  <c:v>0.14175599999999999</c:v>
                </c:pt>
                <c:pt idx="34073">
                  <c:v>0.142403</c:v>
                </c:pt>
                <c:pt idx="34074">
                  <c:v>0.14282800000000001</c:v>
                </c:pt>
                <c:pt idx="34075">
                  <c:v>0.14302699999999999</c:v>
                </c:pt>
                <c:pt idx="34076">
                  <c:v>0.14300199999999999</c:v>
                </c:pt>
                <c:pt idx="34077">
                  <c:v>0.142757</c:v>
                </c:pt>
                <c:pt idx="34078">
                  <c:v>0.142294</c:v>
                </c:pt>
                <c:pt idx="34079">
                  <c:v>0.14161299999999999</c:v>
                </c:pt>
                <c:pt idx="34080">
                  <c:v>0.140711</c:v>
                </c:pt>
                <c:pt idx="34081">
                  <c:v>0.13959099999999999</c:v>
                </c:pt>
                <c:pt idx="34082">
                  <c:v>0.13825999999999999</c:v>
                </c:pt>
                <c:pt idx="34083">
                  <c:v>0.13671700000000001</c:v>
                </c:pt>
                <c:pt idx="34084">
                  <c:v>0.13495599999999999</c:v>
                </c:pt>
                <c:pt idx="34085">
                  <c:v>0.13297200000000001</c:v>
                </c:pt>
                <c:pt idx="34086">
                  <c:v>0.130769</c:v>
                </c:pt>
                <c:pt idx="34087">
                  <c:v>0.12835199999999999</c:v>
                </c:pt>
                <c:pt idx="34088">
                  <c:v>0.12572</c:v>
                </c:pt>
                <c:pt idx="34089">
                  <c:v>0.12286900000000001</c:v>
                </c:pt>
                <c:pt idx="34090">
                  <c:v>0.11980200000000001</c:v>
                </c:pt>
                <c:pt idx="34091">
                  <c:v>0.11651599999999999</c:v>
                </c:pt>
                <c:pt idx="34092">
                  <c:v>0.113012</c:v>
                </c:pt>
                <c:pt idx="34093">
                  <c:v>0.109294</c:v>
                </c:pt>
                <c:pt idx="34094">
                  <c:v>0.105363</c:v>
                </c:pt>
                <c:pt idx="34095">
                  <c:v>0.10122399999999999</c:v>
                </c:pt>
                <c:pt idx="34096">
                  <c:v>9.6882099999999999E-2</c:v>
                </c:pt>
                <c:pt idx="34097">
                  <c:v>9.2342900000000006E-2</c:v>
                </c:pt>
                <c:pt idx="34098">
                  <c:v>8.7609900000000004E-2</c:v>
                </c:pt>
                <c:pt idx="34099">
                  <c:v>8.2683199999999998E-2</c:v>
                </c:pt>
                <c:pt idx="34100">
                  <c:v>7.7560400000000002E-2</c:v>
                </c:pt>
                <c:pt idx="34101">
                  <c:v>7.2245500000000004E-2</c:v>
                </c:pt>
                <c:pt idx="34102">
                  <c:v>6.6749600000000006E-2</c:v>
                </c:pt>
                <c:pt idx="34103">
                  <c:v>6.1081700000000003E-2</c:v>
                </c:pt>
                <c:pt idx="34104">
                  <c:v>5.52437E-2</c:v>
                </c:pt>
                <c:pt idx="34105">
                  <c:v>4.9237499999999997E-2</c:v>
                </c:pt>
                <c:pt idx="34106">
                  <c:v>4.3073100000000003E-2</c:v>
                </c:pt>
                <c:pt idx="34107">
                  <c:v>3.6766300000000002E-2</c:v>
                </c:pt>
                <c:pt idx="34108">
                  <c:v>3.0330200000000002E-2</c:v>
                </c:pt>
                <c:pt idx="34109">
                  <c:v>2.3770300000000001E-2</c:v>
                </c:pt>
                <c:pt idx="34110">
                  <c:v>1.7091100000000001E-2</c:v>
                </c:pt>
                <c:pt idx="34111">
                  <c:v>1.0299600000000001E-2</c:v>
                </c:pt>
                <c:pt idx="34112" formatCode="0.00E+00">
                  <c:v>3.4009499999999998E-3</c:v>
                </c:pt>
                <c:pt idx="34113" formatCode="0.00E+00">
                  <c:v>-3.6019799999999999E-3</c:v>
                </c:pt>
                <c:pt idx="34114">
                  <c:v>-1.0704399999999999E-2</c:v>
                </c:pt>
                <c:pt idx="34115">
                  <c:v>-1.7902000000000001E-2</c:v>
                </c:pt>
                <c:pt idx="34116">
                  <c:v>-2.51931E-2</c:v>
                </c:pt>
                <c:pt idx="34117">
                  <c:v>-3.2573199999999997E-2</c:v>
                </c:pt>
                <c:pt idx="34118">
                  <c:v>-4.0035800000000003E-2</c:v>
                </c:pt>
                <c:pt idx="34119">
                  <c:v>-4.7573600000000001E-2</c:v>
                </c:pt>
                <c:pt idx="34120">
                  <c:v>-5.5177900000000002E-2</c:v>
                </c:pt>
                <c:pt idx="34121">
                  <c:v>-6.2840800000000002E-2</c:v>
                </c:pt>
                <c:pt idx="34122">
                  <c:v>-7.0555800000000002E-2</c:v>
                </c:pt>
                <c:pt idx="34123">
                  <c:v>-7.8314400000000006E-2</c:v>
                </c:pt>
                <c:pt idx="34124">
                  <c:v>-8.6107699999999995E-2</c:v>
                </c:pt>
                <c:pt idx="34125">
                  <c:v>-9.3927800000000006E-2</c:v>
                </c:pt>
                <c:pt idx="34126">
                  <c:v>-0.101768</c:v>
                </c:pt>
                <c:pt idx="34127">
                  <c:v>-0.109624</c:v>
                </c:pt>
                <c:pt idx="34128">
                  <c:v>-0.11749</c:v>
                </c:pt>
                <c:pt idx="34129">
                  <c:v>-0.125361</c:v>
                </c:pt>
                <c:pt idx="34130">
                  <c:v>-0.13323299999999999</c:v>
                </c:pt>
                <c:pt idx="34131">
                  <c:v>-0.141098</c:v>
                </c:pt>
                <c:pt idx="34132">
                  <c:v>-0.148947</c:v>
                </c:pt>
                <c:pt idx="34133">
                  <c:v>-0.156774</c:v>
                </c:pt>
                <c:pt idx="34134">
                  <c:v>-0.164574</c:v>
                </c:pt>
                <c:pt idx="34135">
                  <c:v>-0.17234099999999999</c:v>
                </c:pt>
                <c:pt idx="34136">
                  <c:v>-0.180066</c:v>
                </c:pt>
                <c:pt idx="34137">
                  <c:v>-0.187746</c:v>
                </c:pt>
                <c:pt idx="34138">
                  <c:v>-0.195378</c:v>
                </c:pt>
                <c:pt idx="34139">
                  <c:v>-0.202955</c:v>
                </c:pt>
                <c:pt idx="34140">
                  <c:v>-0.21047099999999999</c:v>
                </c:pt>
                <c:pt idx="34141">
                  <c:v>-0.217915</c:v>
                </c:pt>
                <c:pt idx="34142">
                  <c:v>-0.225272</c:v>
                </c:pt>
                <c:pt idx="34143">
                  <c:v>-0.23252999999999999</c:v>
                </c:pt>
                <c:pt idx="34144">
                  <c:v>-0.239674</c:v>
                </c:pt>
                <c:pt idx="34145">
                  <c:v>-0.24669199999999999</c:v>
                </c:pt>
                <c:pt idx="34146">
                  <c:v>-0.25357200000000002</c:v>
                </c:pt>
                <c:pt idx="34147">
                  <c:v>-0.26030199999999998</c:v>
                </c:pt>
                <c:pt idx="34148">
                  <c:v>-0.26687</c:v>
                </c:pt>
                <c:pt idx="34149">
                  <c:v>-0.27326600000000001</c:v>
                </c:pt>
                <c:pt idx="34150">
                  <c:v>-0.27948800000000001</c:v>
                </c:pt>
                <c:pt idx="34151">
                  <c:v>-0.28553299999999998</c:v>
                </c:pt>
                <c:pt idx="34152">
                  <c:v>-0.29139700000000002</c:v>
                </c:pt>
                <c:pt idx="34153">
                  <c:v>-0.297074</c:v>
                </c:pt>
                <c:pt idx="34154">
                  <c:v>-0.30256300000000003</c:v>
                </c:pt>
                <c:pt idx="34155">
                  <c:v>-0.307867</c:v>
                </c:pt>
                <c:pt idx="34156">
                  <c:v>-0.31299199999999999</c:v>
                </c:pt>
                <c:pt idx="34157">
                  <c:v>-0.31793900000000003</c:v>
                </c:pt>
                <c:pt idx="34158">
                  <c:v>-0.32270199999999999</c:v>
                </c:pt>
                <c:pt idx="34159">
                  <c:v>-0.32727800000000001</c:v>
                </c:pt>
                <c:pt idx="34160">
                  <c:v>-0.33166000000000001</c:v>
                </c:pt>
                <c:pt idx="34161">
                  <c:v>-0.33584199999999997</c:v>
                </c:pt>
                <c:pt idx="34162">
                  <c:v>-0.33981099999999997</c:v>
                </c:pt>
                <c:pt idx="34163">
                  <c:v>-0.34356700000000001</c:v>
                </c:pt>
                <c:pt idx="34164">
                  <c:v>-0.34711399999999998</c:v>
                </c:pt>
                <c:pt idx="34165">
                  <c:v>-0.35045900000000002</c:v>
                </c:pt>
                <c:pt idx="34166">
                  <c:v>-0.35360599999999998</c:v>
                </c:pt>
                <c:pt idx="34167">
                  <c:v>-0.35655900000000001</c:v>
                </c:pt>
                <c:pt idx="34168">
                  <c:v>-0.359321</c:v>
                </c:pt>
                <c:pt idx="34169">
                  <c:v>-0.36189300000000002</c:v>
                </c:pt>
                <c:pt idx="34170">
                  <c:v>-0.36427700000000002</c:v>
                </c:pt>
                <c:pt idx="34171">
                  <c:v>-0.36647200000000002</c:v>
                </c:pt>
                <c:pt idx="34172">
                  <c:v>-0.36847800000000003</c:v>
                </c:pt>
                <c:pt idx="34173">
                  <c:v>-0.37029099999999998</c:v>
                </c:pt>
                <c:pt idx="34174">
                  <c:v>-0.371915</c:v>
                </c:pt>
                <c:pt idx="34175">
                  <c:v>-0.37335200000000002</c:v>
                </c:pt>
                <c:pt idx="34176">
                  <c:v>-0.37460599999999999</c:v>
                </c:pt>
                <c:pt idx="34177">
                  <c:v>-0.37568099999999999</c:v>
                </c:pt>
                <c:pt idx="34178">
                  <c:v>-0.37658199999999997</c:v>
                </c:pt>
                <c:pt idx="34179">
                  <c:v>-0.37730999999999998</c:v>
                </c:pt>
                <c:pt idx="34180">
                  <c:v>-0.377863</c:v>
                </c:pt>
                <c:pt idx="34181">
                  <c:v>-0.37824200000000002</c:v>
                </c:pt>
                <c:pt idx="34182">
                  <c:v>-0.37844299999999997</c:v>
                </c:pt>
                <c:pt idx="34183">
                  <c:v>-0.37846600000000002</c:v>
                </c:pt>
                <c:pt idx="34184">
                  <c:v>-0.37831100000000001</c:v>
                </c:pt>
                <c:pt idx="34185">
                  <c:v>-0.37797799999999998</c:v>
                </c:pt>
                <c:pt idx="34186">
                  <c:v>-0.37746299999999999</c:v>
                </c:pt>
                <c:pt idx="34187">
                  <c:v>-0.37676500000000002</c:v>
                </c:pt>
                <c:pt idx="34188">
                  <c:v>-0.37588500000000002</c:v>
                </c:pt>
                <c:pt idx="34189">
                  <c:v>-0.37482799999999999</c:v>
                </c:pt>
                <c:pt idx="34190">
                  <c:v>-0.37359999999999999</c:v>
                </c:pt>
                <c:pt idx="34191">
                  <c:v>-0.37221100000000001</c:v>
                </c:pt>
                <c:pt idx="34192">
                  <c:v>-0.370668</c:v>
                </c:pt>
                <c:pt idx="34193">
                  <c:v>-0.368979</c:v>
                </c:pt>
                <c:pt idx="34194">
                  <c:v>-0.36715300000000001</c:v>
                </c:pt>
                <c:pt idx="34195">
                  <c:v>-0.36519499999999999</c:v>
                </c:pt>
                <c:pt idx="34196">
                  <c:v>-0.36310700000000001</c:v>
                </c:pt>
                <c:pt idx="34197">
                  <c:v>-0.36089100000000002</c:v>
                </c:pt>
                <c:pt idx="34198">
                  <c:v>-0.35854900000000001</c:v>
                </c:pt>
                <c:pt idx="34199">
                  <c:v>-0.35608899999999999</c:v>
                </c:pt>
                <c:pt idx="34200">
                  <c:v>-0.35352800000000001</c:v>
                </c:pt>
                <c:pt idx="34201">
                  <c:v>-0.35087699999999999</c:v>
                </c:pt>
                <c:pt idx="34202">
                  <c:v>-0.34813699999999997</c:v>
                </c:pt>
                <c:pt idx="34203">
                  <c:v>-0.345304</c:v>
                </c:pt>
                <c:pt idx="34204">
                  <c:v>-0.34238400000000002</c:v>
                </c:pt>
                <c:pt idx="34205">
                  <c:v>-0.33938699999999999</c:v>
                </c:pt>
                <c:pt idx="34206">
                  <c:v>-0.33632099999999998</c:v>
                </c:pt>
                <c:pt idx="34207">
                  <c:v>-0.33318999999999999</c:v>
                </c:pt>
                <c:pt idx="34208">
                  <c:v>-0.32999699999999998</c:v>
                </c:pt>
                <c:pt idx="34209">
                  <c:v>-0.32674500000000001</c:v>
                </c:pt>
                <c:pt idx="34210">
                  <c:v>-0.32343499999999997</c:v>
                </c:pt>
                <c:pt idx="34211">
                  <c:v>-0.320079</c:v>
                </c:pt>
                <c:pt idx="34212">
                  <c:v>-0.31668299999999999</c:v>
                </c:pt>
                <c:pt idx="34213">
                  <c:v>-0.31325399999999998</c:v>
                </c:pt>
                <c:pt idx="34214">
                  <c:v>-0.30978899999999998</c:v>
                </c:pt>
                <c:pt idx="34215">
                  <c:v>-0.30628699999999998</c:v>
                </c:pt>
                <c:pt idx="34216">
                  <c:v>-0.30274699999999999</c:v>
                </c:pt>
                <c:pt idx="34217">
                  <c:v>-0.299176</c:v>
                </c:pt>
                <c:pt idx="34218">
                  <c:v>-0.29558600000000002</c:v>
                </c:pt>
                <c:pt idx="34219">
                  <c:v>-0.29199199999999997</c:v>
                </c:pt>
                <c:pt idx="34220">
                  <c:v>-0.28840199999999999</c:v>
                </c:pt>
                <c:pt idx="34221">
                  <c:v>-0.28482299999999999</c:v>
                </c:pt>
                <c:pt idx="34222">
                  <c:v>-0.28126000000000001</c:v>
                </c:pt>
                <c:pt idx="34223">
                  <c:v>-0.27772000000000002</c:v>
                </c:pt>
                <c:pt idx="34224">
                  <c:v>-0.274204</c:v>
                </c:pt>
                <c:pt idx="34225">
                  <c:v>-0.27071299999999998</c:v>
                </c:pt>
                <c:pt idx="34226">
                  <c:v>-0.26725100000000002</c:v>
                </c:pt>
                <c:pt idx="34227">
                  <c:v>-0.263824</c:v>
                </c:pt>
                <c:pt idx="34228">
                  <c:v>-0.26044200000000001</c:v>
                </c:pt>
                <c:pt idx="34229">
                  <c:v>-0.25710899999999998</c:v>
                </c:pt>
                <c:pt idx="34230">
                  <c:v>-0.25382399999999999</c:v>
                </c:pt>
                <c:pt idx="34231">
                  <c:v>-0.250587</c:v>
                </c:pt>
                <c:pt idx="34232">
                  <c:v>-0.24740000000000001</c:v>
                </c:pt>
                <c:pt idx="34233">
                  <c:v>-0.24427099999999999</c:v>
                </c:pt>
                <c:pt idx="34234">
                  <c:v>-0.24121000000000001</c:v>
                </c:pt>
                <c:pt idx="34235">
                  <c:v>-0.23822199999999999</c:v>
                </c:pt>
                <c:pt idx="34236">
                  <c:v>-0.23531199999999999</c:v>
                </c:pt>
                <c:pt idx="34237">
                  <c:v>-0.232486</c:v>
                </c:pt>
                <c:pt idx="34238">
                  <c:v>-0.22975000000000001</c:v>
                </c:pt>
                <c:pt idx="34239">
                  <c:v>-0.227101</c:v>
                </c:pt>
                <c:pt idx="34240">
                  <c:v>-0.22453400000000001</c:v>
                </c:pt>
                <c:pt idx="34241">
                  <c:v>-0.222048</c:v>
                </c:pt>
                <c:pt idx="34242">
                  <c:v>-0.21965000000000001</c:v>
                </c:pt>
                <c:pt idx="34243">
                  <c:v>-0.21734000000000001</c:v>
                </c:pt>
                <c:pt idx="34244">
                  <c:v>-0.215116</c:v>
                </c:pt>
                <c:pt idx="34245">
                  <c:v>-0.212975</c:v>
                </c:pt>
                <c:pt idx="34246">
                  <c:v>-0.21091499999999999</c:v>
                </c:pt>
                <c:pt idx="34247">
                  <c:v>-0.20893</c:v>
                </c:pt>
                <c:pt idx="34248">
                  <c:v>-0.20701800000000001</c:v>
                </c:pt>
                <c:pt idx="34249">
                  <c:v>-0.205181</c:v>
                </c:pt>
                <c:pt idx="34250">
                  <c:v>-0.203426</c:v>
                </c:pt>
                <c:pt idx="34251">
                  <c:v>-0.20175199999999999</c:v>
                </c:pt>
                <c:pt idx="34252">
                  <c:v>-0.200157</c:v>
                </c:pt>
                <c:pt idx="34253">
                  <c:v>-0.19863800000000001</c:v>
                </c:pt>
                <c:pt idx="34254">
                  <c:v>-0.19719300000000001</c:v>
                </c:pt>
                <c:pt idx="34255">
                  <c:v>-0.195825</c:v>
                </c:pt>
                <c:pt idx="34256">
                  <c:v>-0.19453999999999999</c:v>
                </c:pt>
                <c:pt idx="34257">
                  <c:v>-0.19334399999999999</c:v>
                </c:pt>
                <c:pt idx="34258">
                  <c:v>-0.19223100000000001</c:v>
                </c:pt>
                <c:pt idx="34259">
                  <c:v>-0.19120100000000001</c:v>
                </c:pt>
                <c:pt idx="34260">
                  <c:v>-0.19025500000000001</c:v>
                </c:pt>
                <c:pt idx="34261">
                  <c:v>-0.189391</c:v>
                </c:pt>
                <c:pt idx="34262">
                  <c:v>-0.18860099999999999</c:v>
                </c:pt>
                <c:pt idx="34263">
                  <c:v>-0.18787499999999999</c:v>
                </c:pt>
                <c:pt idx="34264">
                  <c:v>-0.18720700000000001</c:v>
                </c:pt>
                <c:pt idx="34265">
                  <c:v>-0.18659300000000001</c:v>
                </c:pt>
                <c:pt idx="34266">
                  <c:v>-0.186031</c:v>
                </c:pt>
                <c:pt idx="34267">
                  <c:v>-0.18551599999999999</c:v>
                </c:pt>
                <c:pt idx="34268">
                  <c:v>-0.18504499999999999</c:v>
                </c:pt>
                <c:pt idx="34269">
                  <c:v>-0.18461900000000001</c:v>
                </c:pt>
                <c:pt idx="34270">
                  <c:v>-0.18424299999999999</c:v>
                </c:pt>
                <c:pt idx="34271">
                  <c:v>-0.183923</c:v>
                </c:pt>
                <c:pt idx="34272">
                  <c:v>-0.18366399999999999</c:v>
                </c:pt>
                <c:pt idx="34273">
                  <c:v>-0.18346399999999999</c:v>
                </c:pt>
                <c:pt idx="34274">
                  <c:v>-0.18331800000000001</c:v>
                </c:pt>
                <c:pt idx="34275">
                  <c:v>-0.18321399999999999</c:v>
                </c:pt>
                <c:pt idx="34276">
                  <c:v>-0.183146</c:v>
                </c:pt>
                <c:pt idx="34277">
                  <c:v>-0.18310899999999999</c:v>
                </c:pt>
                <c:pt idx="34278">
                  <c:v>-0.18310299999999999</c:v>
                </c:pt>
                <c:pt idx="34279">
                  <c:v>-0.18312999999999999</c:v>
                </c:pt>
                <c:pt idx="34280">
                  <c:v>-0.18319099999999999</c:v>
                </c:pt>
                <c:pt idx="34281">
                  <c:v>-0.183286</c:v>
                </c:pt>
                <c:pt idx="34282">
                  <c:v>-0.18341199999999999</c:v>
                </c:pt>
                <c:pt idx="34283">
                  <c:v>-0.18356700000000001</c:v>
                </c:pt>
                <c:pt idx="34284">
                  <c:v>-0.18373999999999999</c:v>
                </c:pt>
                <c:pt idx="34285">
                  <c:v>-0.183922</c:v>
                </c:pt>
                <c:pt idx="34286">
                  <c:v>-0.18410899999999999</c:v>
                </c:pt>
                <c:pt idx="34287">
                  <c:v>-0.18429899999999999</c:v>
                </c:pt>
                <c:pt idx="34288">
                  <c:v>-0.18448600000000001</c:v>
                </c:pt>
                <c:pt idx="34289">
                  <c:v>-0.18466099999999999</c:v>
                </c:pt>
                <c:pt idx="34290">
                  <c:v>-0.18481800000000001</c:v>
                </c:pt>
                <c:pt idx="34291">
                  <c:v>-0.18495900000000001</c:v>
                </c:pt>
                <c:pt idx="34292">
                  <c:v>-0.185086</c:v>
                </c:pt>
                <c:pt idx="34293">
                  <c:v>-0.185197</c:v>
                </c:pt>
                <c:pt idx="34294">
                  <c:v>-0.18529300000000001</c:v>
                </c:pt>
                <c:pt idx="34295">
                  <c:v>-0.18536900000000001</c:v>
                </c:pt>
                <c:pt idx="34296">
                  <c:v>-0.185421</c:v>
                </c:pt>
                <c:pt idx="34297">
                  <c:v>-0.185446</c:v>
                </c:pt>
                <c:pt idx="34298">
                  <c:v>-0.185446</c:v>
                </c:pt>
                <c:pt idx="34299">
                  <c:v>-0.185418</c:v>
                </c:pt>
                <c:pt idx="34300">
                  <c:v>-0.18535399999999999</c:v>
                </c:pt>
                <c:pt idx="34301">
                  <c:v>-0.18524099999999999</c:v>
                </c:pt>
                <c:pt idx="34302">
                  <c:v>-0.185081</c:v>
                </c:pt>
                <c:pt idx="34303">
                  <c:v>-0.184891</c:v>
                </c:pt>
                <c:pt idx="34304">
                  <c:v>-0.18468000000000001</c:v>
                </c:pt>
                <c:pt idx="34305">
                  <c:v>-0.184447</c:v>
                </c:pt>
                <c:pt idx="34306">
                  <c:v>-0.18419199999999999</c:v>
                </c:pt>
                <c:pt idx="34307">
                  <c:v>-0.183924</c:v>
                </c:pt>
                <c:pt idx="34308">
                  <c:v>-0.18364800000000001</c:v>
                </c:pt>
                <c:pt idx="34309">
                  <c:v>-0.183366</c:v>
                </c:pt>
                <c:pt idx="34310">
                  <c:v>-0.18307599999999999</c:v>
                </c:pt>
                <c:pt idx="34311">
                  <c:v>-0.182778</c:v>
                </c:pt>
                <c:pt idx="34312">
                  <c:v>-0.182476</c:v>
                </c:pt>
                <c:pt idx="34313">
                  <c:v>-0.18216599999999999</c:v>
                </c:pt>
                <c:pt idx="34314">
                  <c:v>-0.18184700000000001</c:v>
                </c:pt>
                <c:pt idx="34315">
                  <c:v>-0.18151900000000001</c:v>
                </c:pt>
                <c:pt idx="34316">
                  <c:v>-0.18118400000000001</c:v>
                </c:pt>
                <c:pt idx="34317">
                  <c:v>-0.180841</c:v>
                </c:pt>
                <c:pt idx="34318">
                  <c:v>-0.18049200000000001</c:v>
                </c:pt>
                <c:pt idx="34319">
                  <c:v>-0.180142</c:v>
                </c:pt>
                <c:pt idx="34320">
                  <c:v>-0.17979899999999999</c:v>
                </c:pt>
                <c:pt idx="34321">
                  <c:v>-0.17946400000000001</c:v>
                </c:pt>
                <c:pt idx="34322">
                  <c:v>-0.17913399999999999</c:v>
                </c:pt>
                <c:pt idx="34323">
                  <c:v>-0.17880599999999999</c:v>
                </c:pt>
                <c:pt idx="34324">
                  <c:v>-0.178478</c:v>
                </c:pt>
                <c:pt idx="34325">
                  <c:v>-0.178143</c:v>
                </c:pt>
                <c:pt idx="34326">
                  <c:v>-0.17779300000000001</c:v>
                </c:pt>
                <c:pt idx="34327">
                  <c:v>-0.177428</c:v>
                </c:pt>
                <c:pt idx="34328">
                  <c:v>-0.17705199999999999</c:v>
                </c:pt>
                <c:pt idx="34329">
                  <c:v>-0.176673</c:v>
                </c:pt>
                <c:pt idx="34330">
                  <c:v>-0.17629500000000001</c:v>
                </c:pt>
                <c:pt idx="34331">
                  <c:v>-0.17592099999999999</c:v>
                </c:pt>
                <c:pt idx="34332">
                  <c:v>-0.17555200000000001</c:v>
                </c:pt>
                <c:pt idx="34333">
                  <c:v>-0.17518500000000001</c:v>
                </c:pt>
                <c:pt idx="34334">
                  <c:v>-0.17482200000000001</c:v>
                </c:pt>
                <c:pt idx="34335">
                  <c:v>-0.17446500000000001</c:v>
                </c:pt>
                <c:pt idx="34336">
                  <c:v>-0.174119</c:v>
                </c:pt>
                <c:pt idx="34337">
                  <c:v>-0.17379700000000001</c:v>
                </c:pt>
                <c:pt idx="34338">
                  <c:v>-0.17351</c:v>
                </c:pt>
                <c:pt idx="34339">
                  <c:v>-0.173266</c:v>
                </c:pt>
                <c:pt idx="34340">
                  <c:v>-0.173073</c:v>
                </c:pt>
                <c:pt idx="34341">
                  <c:v>-0.17293700000000001</c:v>
                </c:pt>
                <c:pt idx="34342">
                  <c:v>-0.17285800000000001</c:v>
                </c:pt>
                <c:pt idx="34343">
                  <c:v>-0.17283499999999999</c:v>
                </c:pt>
                <c:pt idx="34344">
                  <c:v>-0.172874</c:v>
                </c:pt>
                <c:pt idx="34345">
                  <c:v>-0.172987</c:v>
                </c:pt>
                <c:pt idx="34346">
                  <c:v>-0.173183</c:v>
                </c:pt>
                <c:pt idx="34347">
                  <c:v>-0.17346600000000001</c:v>
                </c:pt>
                <c:pt idx="34348">
                  <c:v>-0.173842</c:v>
                </c:pt>
                <c:pt idx="34349">
                  <c:v>-0.17432</c:v>
                </c:pt>
                <c:pt idx="34350">
                  <c:v>-0.17490600000000001</c:v>
                </c:pt>
                <c:pt idx="34351">
                  <c:v>-0.17560200000000001</c:v>
                </c:pt>
                <c:pt idx="34352">
                  <c:v>-0.17640500000000001</c:v>
                </c:pt>
                <c:pt idx="34353">
                  <c:v>-0.177317</c:v>
                </c:pt>
                <c:pt idx="34354">
                  <c:v>-0.17834</c:v>
                </c:pt>
                <c:pt idx="34355">
                  <c:v>-0.179478</c:v>
                </c:pt>
                <c:pt idx="34356">
                  <c:v>-0.18073700000000001</c:v>
                </c:pt>
                <c:pt idx="34357">
                  <c:v>-0.182117</c:v>
                </c:pt>
                <c:pt idx="34358">
                  <c:v>-0.18362300000000001</c:v>
                </c:pt>
                <c:pt idx="34359">
                  <c:v>-0.18526300000000001</c:v>
                </c:pt>
                <c:pt idx="34360">
                  <c:v>-0.18704100000000001</c:v>
                </c:pt>
                <c:pt idx="34361">
                  <c:v>-0.18895500000000001</c:v>
                </c:pt>
                <c:pt idx="34362">
                  <c:v>-0.190998</c:v>
                </c:pt>
                <c:pt idx="34363">
                  <c:v>-0.19316800000000001</c:v>
                </c:pt>
                <c:pt idx="34364">
                  <c:v>-0.195466</c:v>
                </c:pt>
                <c:pt idx="34365">
                  <c:v>-0.19789999999999999</c:v>
                </c:pt>
                <c:pt idx="34366">
                  <c:v>-0.20047200000000001</c:v>
                </c:pt>
                <c:pt idx="34367">
                  <c:v>-0.203179</c:v>
                </c:pt>
                <c:pt idx="34368">
                  <c:v>-0.20601900000000001</c:v>
                </c:pt>
                <c:pt idx="34369">
                  <c:v>-0.20898900000000001</c:v>
                </c:pt>
                <c:pt idx="34370">
                  <c:v>-0.21207999999999999</c:v>
                </c:pt>
                <c:pt idx="34371">
                  <c:v>-0.21528</c:v>
                </c:pt>
                <c:pt idx="34372">
                  <c:v>-0.218585</c:v>
                </c:pt>
                <c:pt idx="34373">
                  <c:v>-0.221996</c:v>
                </c:pt>
                <c:pt idx="34374">
                  <c:v>-0.22551599999999999</c:v>
                </c:pt>
                <c:pt idx="34375">
                  <c:v>-0.22914699999999999</c:v>
                </c:pt>
                <c:pt idx="34376">
                  <c:v>-0.23289299999999999</c:v>
                </c:pt>
                <c:pt idx="34377">
                  <c:v>-0.23675199999999999</c:v>
                </c:pt>
                <c:pt idx="34378">
                  <c:v>-0.24072399999999999</c:v>
                </c:pt>
                <c:pt idx="34379">
                  <c:v>-0.244808</c:v>
                </c:pt>
                <c:pt idx="34380">
                  <c:v>-0.249001</c:v>
                </c:pt>
                <c:pt idx="34381">
                  <c:v>-0.25330399999999997</c:v>
                </c:pt>
                <c:pt idx="34382">
                  <c:v>-0.257718</c:v>
                </c:pt>
                <c:pt idx="34383">
                  <c:v>-0.262239</c:v>
                </c:pt>
                <c:pt idx="34384">
                  <c:v>-0.26685900000000001</c:v>
                </c:pt>
                <c:pt idx="34385">
                  <c:v>-0.27157500000000001</c:v>
                </c:pt>
                <c:pt idx="34386">
                  <c:v>-0.27639000000000002</c:v>
                </c:pt>
                <c:pt idx="34387">
                  <c:v>-0.28130699999999997</c:v>
                </c:pt>
                <c:pt idx="34388">
                  <c:v>-0.28632400000000002</c:v>
                </c:pt>
                <c:pt idx="34389">
                  <c:v>-0.291437</c:v>
                </c:pt>
                <c:pt idx="34390">
                  <c:v>-0.29664099999999999</c:v>
                </c:pt>
                <c:pt idx="34391">
                  <c:v>-0.30193300000000001</c:v>
                </c:pt>
                <c:pt idx="34392">
                  <c:v>-0.307311</c:v>
                </c:pt>
                <c:pt idx="34393">
                  <c:v>-0.31276700000000002</c:v>
                </c:pt>
                <c:pt idx="34394">
                  <c:v>-0.31829600000000002</c:v>
                </c:pt>
                <c:pt idx="34395">
                  <c:v>-0.32389200000000001</c:v>
                </c:pt>
                <c:pt idx="34396">
                  <c:v>-0.32955600000000002</c:v>
                </c:pt>
                <c:pt idx="34397">
                  <c:v>-0.33528400000000003</c:v>
                </c:pt>
                <c:pt idx="34398">
                  <c:v>-0.34106399999999998</c:v>
                </c:pt>
                <c:pt idx="34399">
                  <c:v>-0.346885</c:v>
                </c:pt>
                <c:pt idx="34400">
                  <c:v>-0.35273100000000002</c:v>
                </c:pt>
                <c:pt idx="34401">
                  <c:v>-0.35859099999999999</c:v>
                </c:pt>
                <c:pt idx="34402">
                  <c:v>-0.36446400000000001</c:v>
                </c:pt>
                <c:pt idx="34403">
                  <c:v>-0.37035299999999999</c:v>
                </c:pt>
                <c:pt idx="34404">
                  <c:v>-0.37625700000000001</c:v>
                </c:pt>
                <c:pt idx="34405">
                  <c:v>-0.38216600000000001</c:v>
                </c:pt>
                <c:pt idx="34406">
                  <c:v>-0.38807399999999997</c:v>
                </c:pt>
                <c:pt idx="34407">
                  <c:v>-0.39397799999999999</c:v>
                </c:pt>
                <c:pt idx="34408">
                  <c:v>-0.39987099999999998</c:v>
                </c:pt>
                <c:pt idx="34409">
                  <c:v>-0.405746</c:v>
                </c:pt>
                <c:pt idx="34410">
                  <c:v>-0.41159099999999998</c:v>
                </c:pt>
                <c:pt idx="34411">
                  <c:v>-0.41739199999999999</c:v>
                </c:pt>
                <c:pt idx="34412">
                  <c:v>-0.42314000000000002</c:v>
                </c:pt>
                <c:pt idx="34413">
                  <c:v>-0.42882799999999999</c:v>
                </c:pt>
                <c:pt idx="34414">
                  <c:v>-0.43445800000000001</c:v>
                </c:pt>
                <c:pt idx="34415">
                  <c:v>-0.440027</c:v>
                </c:pt>
                <c:pt idx="34416">
                  <c:v>-0.44553199999999998</c:v>
                </c:pt>
                <c:pt idx="34417">
                  <c:v>-0.45096799999999998</c:v>
                </c:pt>
                <c:pt idx="34418">
                  <c:v>-0.45633000000000001</c:v>
                </c:pt>
                <c:pt idx="34419">
                  <c:v>-0.46161099999999999</c:v>
                </c:pt>
                <c:pt idx="34420">
                  <c:v>-0.466804</c:v>
                </c:pt>
                <c:pt idx="34421">
                  <c:v>-0.47189599999999998</c:v>
                </c:pt>
                <c:pt idx="34422">
                  <c:v>-0.47687499999999999</c:v>
                </c:pt>
                <c:pt idx="34423">
                  <c:v>-0.48173500000000002</c:v>
                </c:pt>
                <c:pt idx="34424">
                  <c:v>-0.48647200000000002</c:v>
                </c:pt>
                <c:pt idx="34425">
                  <c:v>-0.49108099999999999</c:v>
                </c:pt>
                <c:pt idx="34426">
                  <c:v>-0.49555500000000002</c:v>
                </c:pt>
                <c:pt idx="34427">
                  <c:v>-0.49988100000000002</c:v>
                </c:pt>
                <c:pt idx="34428">
                  <c:v>-0.50404499999999997</c:v>
                </c:pt>
                <c:pt idx="34429">
                  <c:v>-0.50803299999999996</c:v>
                </c:pt>
                <c:pt idx="34430">
                  <c:v>-0.51183599999999996</c:v>
                </c:pt>
                <c:pt idx="34431">
                  <c:v>-0.51544900000000005</c:v>
                </c:pt>
                <c:pt idx="34432">
                  <c:v>-0.518868</c:v>
                </c:pt>
                <c:pt idx="34433">
                  <c:v>-0.52208600000000005</c:v>
                </c:pt>
                <c:pt idx="34434">
                  <c:v>-0.52510000000000001</c:v>
                </c:pt>
                <c:pt idx="34435">
                  <c:v>-0.52790400000000004</c:v>
                </c:pt>
                <c:pt idx="34436">
                  <c:v>-0.53049299999999999</c:v>
                </c:pt>
                <c:pt idx="34437">
                  <c:v>-0.53286599999999995</c:v>
                </c:pt>
                <c:pt idx="34438">
                  <c:v>-0.53501399999999999</c:v>
                </c:pt>
                <c:pt idx="34439">
                  <c:v>-0.53692399999999996</c:v>
                </c:pt>
                <c:pt idx="34440">
                  <c:v>-0.53859699999999999</c:v>
                </c:pt>
                <c:pt idx="34441">
                  <c:v>-0.54003800000000002</c:v>
                </c:pt>
                <c:pt idx="34442">
                  <c:v>-0.54125100000000004</c:v>
                </c:pt>
                <c:pt idx="34443">
                  <c:v>-0.54223200000000005</c:v>
                </c:pt>
                <c:pt idx="34444">
                  <c:v>-0.54297700000000004</c:v>
                </c:pt>
                <c:pt idx="34445">
                  <c:v>-0.54348600000000002</c:v>
                </c:pt>
                <c:pt idx="34446">
                  <c:v>-0.54375499999999999</c:v>
                </c:pt>
                <c:pt idx="34447">
                  <c:v>-0.54378199999999999</c:v>
                </c:pt>
                <c:pt idx="34448">
                  <c:v>-0.54356899999999997</c:v>
                </c:pt>
                <c:pt idx="34449">
                  <c:v>-0.54311100000000001</c:v>
                </c:pt>
                <c:pt idx="34450">
                  <c:v>-0.54240699999999997</c:v>
                </c:pt>
                <c:pt idx="34451">
                  <c:v>-0.54146099999999997</c:v>
                </c:pt>
                <c:pt idx="34452">
                  <c:v>-0.54028100000000001</c:v>
                </c:pt>
                <c:pt idx="34453">
                  <c:v>-0.53887099999999999</c:v>
                </c:pt>
                <c:pt idx="34454">
                  <c:v>-0.53723299999999996</c:v>
                </c:pt>
                <c:pt idx="34455">
                  <c:v>-0.53536899999999998</c:v>
                </c:pt>
                <c:pt idx="34456">
                  <c:v>-0.53328200000000003</c:v>
                </c:pt>
                <c:pt idx="34457">
                  <c:v>-0.53097499999999997</c:v>
                </c:pt>
                <c:pt idx="34458">
                  <c:v>-0.52845699999999995</c:v>
                </c:pt>
                <c:pt idx="34459">
                  <c:v>-0.52573400000000003</c:v>
                </c:pt>
                <c:pt idx="34460">
                  <c:v>-0.52280599999999999</c:v>
                </c:pt>
                <c:pt idx="34461">
                  <c:v>-0.519675</c:v>
                </c:pt>
                <c:pt idx="34462">
                  <c:v>-0.516347</c:v>
                </c:pt>
                <c:pt idx="34463">
                  <c:v>-0.512822</c:v>
                </c:pt>
                <c:pt idx="34464">
                  <c:v>-0.50909499999999996</c:v>
                </c:pt>
                <c:pt idx="34465">
                  <c:v>-0.50516099999999997</c:v>
                </c:pt>
                <c:pt idx="34466">
                  <c:v>-0.501023</c:v>
                </c:pt>
                <c:pt idx="34467">
                  <c:v>-0.49669400000000002</c:v>
                </c:pt>
                <c:pt idx="34468">
                  <c:v>-0.49218400000000001</c:v>
                </c:pt>
                <c:pt idx="34469">
                  <c:v>-0.48750100000000002</c:v>
                </c:pt>
                <c:pt idx="34470">
                  <c:v>-0.48264699999999999</c:v>
                </c:pt>
                <c:pt idx="34471">
                  <c:v>-0.477626</c:v>
                </c:pt>
                <c:pt idx="34472">
                  <c:v>-0.472443</c:v>
                </c:pt>
                <c:pt idx="34473">
                  <c:v>-0.46711000000000003</c:v>
                </c:pt>
                <c:pt idx="34474">
                  <c:v>-0.46163799999999999</c:v>
                </c:pt>
                <c:pt idx="34475">
                  <c:v>-0.45604099999999997</c:v>
                </c:pt>
                <c:pt idx="34476">
                  <c:v>-0.45032899999999998</c:v>
                </c:pt>
                <c:pt idx="34477">
                  <c:v>-0.44451099999999999</c:v>
                </c:pt>
                <c:pt idx="34478">
                  <c:v>-0.43859399999999998</c:v>
                </c:pt>
                <c:pt idx="34479">
                  <c:v>-0.43258999999999997</c:v>
                </c:pt>
                <c:pt idx="34480">
                  <c:v>-0.426506</c:v>
                </c:pt>
                <c:pt idx="34481">
                  <c:v>-0.42035400000000001</c:v>
                </c:pt>
                <c:pt idx="34482">
                  <c:v>-0.41414200000000001</c:v>
                </c:pt>
                <c:pt idx="34483">
                  <c:v>-0.40787899999999999</c:v>
                </c:pt>
                <c:pt idx="34484">
                  <c:v>-0.40156900000000001</c:v>
                </c:pt>
                <c:pt idx="34485">
                  <c:v>-0.39522600000000002</c:v>
                </c:pt>
                <c:pt idx="34486">
                  <c:v>-0.38886500000000002</c:v>
                </c:pt>
                <c:pt idx="34487">
                  <c:v>-0.382494</c:v>
                </c:pt>
                <c:pt idx="34488">
                  <c:v>-0.37612000000000001</c:v>
                </c:pt>
                <c:pt idx="34489">
                  <c:v>-0.36975000000000002</c:v>
                </c:pt>
                <c:pt idx="34490">
                  <c:v>-0.36339500000000002</c:v>
                </c:pt>
                <c:pt idx="34491">
                  <c:v>-0.35705999999999999</c:v>
                </c:pt>
                <c:pt idx="34492">
                  <c:v>-0.35075099999999998</c:v>
                </c:pt>
                <c:pt idx="34493">
                  <c:v>-0.34447299999999997</c:v>
                </c:pt>
                <c:pt idx="34494">
                  <c:v>-0.33823300000000001</c:v>
                </c:pt>
                <c:pt idx="34495">
                  <c:v>-0.33203300000000002</c:v>
                </c:pt>
                <c:pt idx="34496">
                  <c:v>-0.325878</c:v>
                </c:pt>
                <c:pt idx="34497">
                  <c:v>-0.31977899999999998</c:v>
                </c:pt>
                <c:pt idx="34498">
                  <c:v>-0.313745</c:v>
                </c:pt>
                <c:pt idx="34499">
                  <c:v>-0.307786</c:v>
                </c:pt>
                <c:pt idx="34500">
                  <c:v>-0.30191200000000001</c:v>
                </c:pt>
                <c:pt idx="34501">
                  <c:v>-0.29613499999999998</c:v>
                </c:pt>
                <c:pt idx="34502">
                  <c:v>-0.290462</c:v>
                </c:pt>
                <c:pt idx="34503">
                  <c:v>-0.28489799999999998</c:v>
                </c:pt>
                <c:pt idx="34504">
                  <c:v>-0.279443</c:v>
                </c:pt>
                <c:pt idx="34505">
                  <c:v>-0.27410000000000001</c:v>
                </c:pt>
                <c:pt idx="34506">
                  <c:v>-0.26887699999999998</c:v>
                </c:pt>
                <c:pt idx="34507">
                  <c:v>-0.26377899999999999</c:v>
                </c:pt>
                <c:pt idx="34508">
                  <c:v>-0.25880700000000001</c:v>
                </c:pt>
                <c:pt idx="34509">
                  <c:v>-0.253967</c:v>
                </c:pt>
                <c:pt idx="34510">
                  <c:v>-0.24926599999999999</c:v>
                </c:pt>
                <c:pt idx="34511">
                  <c:v>-0.24471499999999999</c:v>
                </c:pt>
                <c:pt idx="34512">
                  <c:v>-0.24032000000000001</c:v>
                </c:pt>
                <c:pt idx="34513">
                  <c:v>-0.23608299999999999</c:v>
                </c:pt>
                <c:pt idx="34514">
                  <c:v>-0.23200499999999999</c:v>
                </c:pt>
                <c:pt idx="34515">
                  <c:v>-0.22808400000000001</c:v>
                </c:pt>
                <c:pt idx="34516">
                  <c:v>-0.22431899999999999</c:v>
                </c:pt>
                <c:pt idx="34517">
                  <c:v>-0.22071199999999999</c:v>
                </c:pt>
                <c:pt idx="34518">
                  <c:v>-0.21726599999999999</c:v>
                </c:pt>
                <c:pt idx="34519">
                  <c:v>-0.21399099999999999</c:v>
                </c:pt>
                <c:pt idx="34520">
                  <c:v>-0.210894</c:v>
                </c:pt>
                <c:pt idx="34521">
                  <c:v>-0.207985</c:v>
                </c:pt>
                <c:pt idx="34522">
                  <c:v>-0.20526900000000001</c:v>
                </c:pt>
                <c:pt idx="34523">
                  <c:v>-0.20274800000000001</c:v>
                </c:pt>
                <c:pt idx="34524">
                  <c:v>-0.20041600000000001</c:v>
                </c:pt>
                <c:pt idx="34525">
                  <c:v>-0.198268</c:v>
                </c:pt>
                <c:pt idx="34526">
                  <c:v>-0.19630300000000001</c:v>
                </c:pt>
                <c:pt idx="34527">
                  <c:v>-0.194517</c:v>
                </c:pt>
                <c:pt idx="34528">
                  <c:v>-0.19290399999999999</c:v>
                </c:pt>
                <c:pt idx="34529">
                  <c:v>-0.19146199999999999</c:v>
                </c:pt>
                <c:pt idx="34530">
                  <c:v>-0.190193</c:v>
                </c:pt>
                <c:pt idx="34531">
                  <c:v>-0.18909999999999999</c:v>
                </c:pt>
                <c:pt idx="34532">
                  <c:v>-0.18818099999999999</c:v>
                </c:pt>
                <c:pt idx="34533">
                  <c:v>-0.18743099999999999</c:v>
                </c:pt>
                <c:pt idx="34534">
                  <c:v>-0.18684200000000001</c:v>
                </c:pt>
                <c:pt idx="34535">
                  <c:v>-0.18641199999999999</c:v>
                </c:pt>
                <c:pt idx="34536">
                  <c:v>-0.186138</c:v>
                </c:pt>
                <c:pt idx="34537">
                  <c:v>-0.18602199999999999</c:v>
                </c:pt>
                <c:pt idx="34538">
                  <c:v>-0.186059</c:v>
                </c:pt>
                <c:pt idx="34539">
                  <c:v>-0.186248</c:v>
                </c:pt>
                <c:pt idx="34540">
                  <c:v>-0.186587</c:v>
                </c:pt>
                <c:pt idx="34541">
                  <c:v>-0.18707799999999999</c:v>
                </c:pt>
                <c:pt idx="34542">
                  <c:v>-0.18771599999999999</c:v>
                </c:pt>
                <c:pt idx="34543">
                  <c:v>-0.188495</c:v>
                </c:pt>
                <c:pt idx="34544">
                  <c:v>-0.18940599999999999</c:v>
                </c:pt>
                <c:pt idx="34545">
                  <c:v>-0.190444</c:v>
                </c:pt>
                <c:pt idx="34546">
                  <c:v>-0.19159999999999999</c:v>
                </c:pt>
                <c:pt idx="34547">
                  <c:v>-0.19286900000000001</c:v>
                </c:pt>
                <c:pt idx="34548">
                  <c:v>-0.19425500000000001</c:v>
                </c:pt>
                <c:pt idx="34549">
                  <c:v>-0.19575300000000001</c:v>
                </c:pt>
                <c:pt idx="34550">
                  <c:v>-0.197352</c:v>
                </c:pt>
                <c:pt idx="34551">
                  <c:v>-0.199041</c:v>
                </c:pt>
                <c:pt idx="34552">
                  <c:v>-0.200818</c:v>
                </c:pt>
                <c:pt idx="34553">
                  <c:v>-0.202677</c:v>
                </c:pt>
                <c:pt idx="34554">
                  <c:v>-0.20461199999999999</c:v>
                </c:pt>
                <c:pt idx="34555">
                  <c:v>-0.20662</c:v>
                </c:pt>
                <c:pt idx="34556">
                  <c:v>-0.20869799999999999</c:v>
                </c:pt>
                <c:pt idx="34557">
                  <c:v>-0.210839</c:v>
                </c:pt>
                <c:pt idx="34558">
                  <c:v>-0.213035</c:v>
                </c:pt>
                <c:pt idx="34559">
                  <c:v>-0.21527499999999999</c:v>
                </c:pt>
                <c:pt idx="34560">
                  <c:v>-0.217554</c:v>
                </c:pt>
                <c:pt idx="34561">
                  <c:v>-0.21987000000000001</c:v>
                </c:pt>
                <c:pt idx="34562">
                  <c:v>-0.22222600000000001</c:v>
                </c:pt>
                <c:pt idx="34563">
                  <c:v>-0.22461700000000001</c:v>
                </c:pt>
                <c:pt idx="34564">
                  <c:v>-0.22703699999999999</c:v>
                </c:pt>
                <c:pt idx="34565">
                  <c:v>-0.22948199999999999</c:v>
                </c:pt>
                <c:pt idx="34566">
                  <c:v>-0.23194799999999999</c:v>
                </c:pt>
                <c:pt idx="34567">
                  <c:v>-0.23443</c:v>
                </c:pt>
                <c:pt idx="34568">
                  <c:v>-0.236932</c:v>
                </c:pt>
                <c:pt idx="34569">
                  <c:v>-0.239458</c:v>
                </c:pt>
                <c:pt idx="34570">
                  <c:v>-0.242007</c:v>
                </c:pt>
                <c:pt idx="34571">
                  <c:v>-0.24457400000000001</c:v>
                </c:pt>
                <c:pt idx="34572">
                  <c:v>-0.24714900000000001</c:v>
                </c:pt>
                <c:pt idx="34573">
                  <c:v>-0.249726</c:v>
                </c:pt>
                <c:pt idx="34574">
                  <c:v>-0.25229299999999999</c:v>
                </c:pt>
                <c:pt idx="34575">
                  <c:v>-0.25484000000000001</c:v>
                </c:pt>
                <c:pt idx="34576">
                  <c:v>-0.25735799999999998</c:v>
                </c:pt>
                <c:pt idx="34577">
                  <c:v>-0.25984600000000002</c:v>
                </c:pt>
                <c:pt idx="34578">
                  <c:v>-0.26230700000000001</c:v>
                </c:pt>
                <c:pt idx="34579">
                  <c:v>-0.264739</c:v>
                </c:pt>
                <c:pt idx="34580">
                  <c:v>-0.26712799999999998</c:v>
                </c:pt>
                <c:pt idx="34581">
                  <c:v>-0.26946300000000001</c:v>
                </c:pt>
                <c:pt idx="34582">
                  <c:v>-0.271731</c:v>
                </c:pt>
                <c:pt idx="34583">
                  <c:v>-0.27392300000000003</c:v>
                </c:pt>
                <c:pt idx="34584">
                  <c:v>-0.27604200000000001</c:v>
                </c:pt>
                <c:pt idx="34585">
                  <c:v>-0.27809099999999998</c:v>
                </c:pt>
                <c:pt idx="34586">
                  <c:v>-0.28007300000000002</c:v>
                </c:pt>
                <c:pt idx="34587">
                  <c:v>-0.28198800000000002</c:v>
                </c:pt>
                <c:pt idx="34588">
                  <c:v>-0.28383900000000001</c:v>
                </c:pt>
                <c:pt idx="34589">
                  <c:v>-0.28562199999999999</c:v>
                </c:pt>
                <c:pt idx="34590">
                  <c:v>-0.287331</c:v>
                </c:pt>
                <c:pt idx="34591">
                  <c:v>-0.288964</c:v>
                </c:pt>
                <c:pt idx="34592">
                  <c:v>-0.29052</c:v>
                </c:pt>
                <c:pt idx="34593">
                  <c:v>-0.29199799999999998</c:v>
                </c:pt>
                <c:pt idx="34594">
                  <c:v>-0.29339700000000002</c:v>
                </c:pt>
                <c:pt idx="34595">
                  <c:v>-0.29472300000000001</c:v>
                </c:pt>
                <c:pt idx="34596">
                  <c:v>-0.29598200000000002</c:v>
                </c:pt>
                <c:pt idx="34597">
                  <c:v>-0.29717500000000002</c:v>
                </c:pt>
                <c:pt idx="34598">
                  <c:v>-0.29830099999999998</c:v>
                </c:pt>
                <c:pt idx="34599">
                  <c:v>-0.29936000000000001</c:v>
                </c:pt>
                <c:pt idx="34600">
                  <c:v>-0.30035299999999998</c:v>
                </c:pt>
                <c:pt idx="34601">
                  <c:v>-0.30128100000000002</c:v>
                </c:pt>
                <c:pt idx="34602">
                  <c:v>-0.302145</c:v>
                </c:pt>
                <c:pt idx="34603">
                  <c:v>-0.30294300000000002</c:v>
                </c:pt>
                <c:pt idx="34604">
                  <c:v>-0.30366599999999999</c:v>
                </c:pt>
                <c:pt idx="34605">
                  <c:v>-0.30431200000000003</c:v>
                </c:pt>
                <c:pt idx="34606">
                  <c:v>-0.30488399999999999</c:v>
                </c:pt>
                <c:pt idx="34607">
                  <c:v>-0.30538599999999999</c:v>
                </c:pt>
                <c:pt idx="34608">
                  <c:v>-0.305815</c:v>
                </c:pt>
                <c:pt idx="34609">
                  <c:v>-0.306176</c:v>
                </c:pt>
                <c:pt idx="34610">
                  <c:v>-0.30647099999999999</c:v>
                </c:pt>
                <c:pt idx="34611">
                  <c:v>-0.30669800000000003</c:v>
                </c:pt>
                <c:pt idx="34612">
                  <c:v>-0.30685200000000001</c:v>
                </c:pt>
                <c:pt idx="34613">
                  <c:v>-0.30692900000000001</c:v>
                </c:pt>
                <c:pt idx="34614">
                  <c:v>-0.30692900000000001</c:v>
                </c:pt>
                <c:pt idx="34615">
                  <c:v>-0.30685899999999999</c:v>
                </c:pt>
                <c:pt idx="34616">
                  <c:v>-0.306724</c:v>
                </c:pt>
                <c:pt idx="34617">
                  <c:v>-0.30652299999999999</c:v>
                </c:pt>
                <c:pt idx="34618">
                  <c:v>-0.30624800000000002</c:v>
                </c:pt>
                <c:pt idx="34619">
                  <c:v>-0.30588900000000002</c:v>
                </c:pt>
                <c:pt idx="34620">
                  <c:v>-0.30543700000000001</c:v>
                </c:pt>
                <c:pt idx="34621">
                  <c:v>-0.30489500000000003</c:v>
                </c:pt>
                <c:pt idx="34622">
                  <c:v>-0.30427399999999999</c:v>
                </c:pt>
                <c:pt idx="34623">
                  <c:v>-0.30358200000000002</c:v>
                </c:pt>
                <c:pt idx="34624">
                  <c:v>-0.302819</c:v>
                </c:pt>
                <c:pt idx="34625">
                  <c:v>-0.30198999999999998</c:v>
                </c:pt>
                <c:pt idx="34626">
                  <c:v>-0.30110100000000001</c:v>
                </c:pt>
                <c:pt idx="34627">
                  <c:v>-0.30015999999999998</c:v>
                </c:pt>
                <c:pt idx="34628">
                  <c:v>-0.29917300000000002</c:v>
                </c:pt>
                <c:pt idx="34629">
                  <c:v>-0.29814299999999999</c:v>
                </c:pt>
                <c:pt idx="34630">
                  <c:v>-0.29707299999999998</c:v>
                </c:pt>
                <c:pt idx="34631">
                  <c:v>-0.29596899999999998</c:v>
                </c:pt>
                <c:pt idx="34632">
                  <c:v>-0.29484500000000002</c:v>
                </c:pt>
                <c:pt idx="34633">
                  <c:v>-0.293709</c:v>
                </c:pt>
                <c:pt idx="34634">
                  <c:v>-0.29256599999999999</c:v>
                </c:pt>
                <c:pt idx="34635">
                  <c:v>-0.29142600000000002</c:v>
                </c:pt>
                <c:pt idx="34636">
                  <c:v>-0.290298</c:v>
                </c:pt>
                <c:pt idx="34637">
                  <c:v>-0.28918500000000003</c:v>
                </c:pt>
                <c:pt idx="34638">
                  <c:v>-0.28809000000000001</c:v>
                </c:pt>
                <c:pt idx="34639">
                  <c:v>-0.287018</c:v>
                </c:pt>
                <c:pt idx="34640">
                  <c:v>-0.28597499999999998</c:v>
                </c:pt>
                <c:pt idx="34641">
                  <c:v>-0.28496500000000002</c:v>
                </c:pt>
                <c:pt idx="34642">
                  <c:v>-0.283997</c:v>
                </c:pt>
                <c:pt idx="34643">
                  <c:v>-0.28307500000000002</c:v>
                </c:pt>
                <c:pt idx="34644">
                  <c:v>-0.28219899999999998</c:v>
                </c:pt>
                <c:pt idx="34645">
                  <c:v>-0.28136899999999998</c:v>
                </c:pt>
                <c:pt idx="34646">
                  <c:v>-0.28059000000000001</c:v>
                </c:pt>
                <c:pt idx="34647">
                  <c:v>-0.27987099999999998</c:v>
                </c:pt>
                <c:pt idx="34648">
                  <c:v>-0.27921499999999999</c:v>
                </c:pt>
                <c:pt idx="34649">
                  <c:v>-0.27862300000000001</c:v>
                </c:pt>
                <c:pt idx="34650">
                  <c:v>-0.27809499999999998</c:v>
                </c:pt>
                <c:pt idx="34651">
                  <c:v>-0.27763300000000002</c:v>
                </c:pt>
                <c:pt idx="34652">
                  <c:v>-0.27723900000000001</c:v>
                </c:pt>
                <c:pt idx="34653">
                  <c:v>-0.276916</c:v>
                </c:pt>
                <c:pt idx="34654">
                  <c:v>-0.276669</c:v>
                </c:pt>
                <c:pt idx="34655">
                  <c:v>-0.27650200000000003</c:v>
                </c:pt>
                <c:pt idx="34656">
                  <c:v>-0.27642099999999997</c:v>
                </c:pt>
                <c:pt idx="34657">
                  <c:v>-0.27642600000000001</c:v>
                </c:pt>
                <c:pt idx="34658">
                  <c:v>-0.27652100000000002</c:v>
                </c:pt>
                <c:pt idx="34659">
                  <c:v>-0.27670499999999998</c:v>
                </c:pt>
                <c:pt idx="34660">
                  <c:v>-0.27698499999999998</c:v>
                </c:pt>
                <c:pt idx="34661">
                  <c:v>-0.277362</c:v>
                </c:pt>
                <c:pt idx="34662">
                  <c:v>-0.277841</c:v>
                </c:pt>
                <c:pt idx="34663">
                  <c:v>-0.27842600000000001</c:v>
                </c:pt>
                <c:pt idx="34664">
                  <c:v>-0.27912100000000001</c:v>
                </c:pt>
                <c:pt idx="34665">
                  <c:v>-0.27992600000000001</c:v>
                </c:pt>
                <c:pt idx="34666">
                  <c:v>-0.28083900000000001</c:v>
                </c:pt>
                <c:pt idx="34667">
                  <c:v>-0.281856</c:v>
                </c:pt>
                <c:pt idx="34668">
                  <c:v>-0.28297899999999998</c:v>
                </c:pt>
                <c:pt idx="34669">
                  <c:v>-0.28420400000000001</c:v>
                </c:pt>
                <c:pt idx="34670">
                  <c:v>-0.285522</c:v>
                </c:pt>
                <c:pt idx="34671">
                  <c:v>-0.28691899999999998</c:v>
                </c:pt>
                <c:pt idx="34672">
                  <c:v>-0.28839900000000002</c:v>
                </c:pt>
                <c:pt idx="34673">
                  <c:v>-0.289968</c:v>
                </c:pt>
                <c:pt idx="34674">
                  <c:v>-0.29162700000000003</c:v>
                </c:pt>
                <c:pt idx="34675">
                  <c:v>-0.29336800000000002</c:v>
                </c:pt>
                <c:pt idx="34676">
                  <c:v>-0.295182</c:v>
                </c:pt>
                <c:pt idx="34677">
                  <c:v>-0.29706500000000002</c:v>
                </c:pt>
                <c:pt idx="34678">
                  <c:v>-0.29901800000000001</c:v>
                </c:pt>
                <c:pt idx="34679">
                  <c:v>-0.30103799999999997</c:v>
                </c:pt>
                <c:pt idx="34680">
                  <c:v>-0.30312800000000001</c:v>
                </c:pt>
                <c:pt idx="34681">
                  <c:v>-0.30529299999999998</c:v>
                </c:pt>
                <c:pt idx="34682">
                  <c:v>-0.307537</c:v>
                </c:pt>
                <c:pt idx="34683">
                  <c:v>-0.309861</c:v>
                </c:pt>
                <c:pt idx="34684">
                  <c:v>-0.31226399999999999</c:v>
                </c:pt>
                <c:pt idx="34685">
                  <c:v>-0.31473800000000002</c:v>
                </c:pt>
                <c:pt idx="34686">
                  <c:v>-0.317278</c:v>
                </c:pt>
                <c:pt idx="34687">
                  <c:v>-0.31988100000000003</c:v>
                </c:pt>
                <c:pt idx="34688">
                  <c:v>-0.322544</c:v>
                </c:pt>
                <c:pt idx="34689">
                  <c:v>-0.325266</c:v>
                </c:pt>
                <c:pt idx="34690">
                  <c:v>-0.32804499999999998</c:v>
                </c:pt>
                <c:pt idx="34691">
                  <c:v>-0.33087899999999998</c:v>
                </c:pt>
                <c:pt idx="34692">
                  <c:v>-0.33376600000000001</c:v>
                </c:pt>
                <c:pt idx="34693">
                  <c:v>-0.33670600000000001</c:v>
                </c:pt>
                <c:pt idx="34694">
                  <c:v>-0.339696</c:v>
                </c:pt>
                <c:pt idx="34695">
                  <c:v>-0.34273199999999998</c:v>
                </c:pt>
                <c:pt idx="34696">
                  <c:v>-0.34580300000000003</c:v>
                </c:pt>
                <c:pt idx="34697">
                  <c:v>-0.34889500000000001</c:v>
                </c:pt>
                <c:pt idx="34698">
                  <c:v>-0.35199799999999998</c:v>
                </c:pt>
                <c:pt idx="34699">
                  <c:v>-0.355099</c:v>
                </c:pt>
                <c:pt idx="34700">
                  <c:v>-0.35819000000000001</c:v>
                </c:pt>
                <c:pt idx="34701">
                  <c:v>-0.36126599999999998</c:v>
                </c:pt>
                <c:pt idx="34702">
                  <c:v>-0.36432999999999999</c:v>
                </c:pt>
                <c:pt idx="34703">
                  <c:v>-0.36738399999999999</c:v>
                </c:pt>
                <c:pt idx="34704">
                  <c:v>-0.37042199999999997</c:v>
                </c:pt>
                <c:pt idx="34705">
                  <c:v>-0.37343300000000001</c:v>
                </c:pt>
                <c:pt idx="34706">
                  <c:v>-0.37640899999999999</c:v>
                </c:pt>
                <c:pt idx="34707">
                  <c:v>-0.37933899999999998</c:v>
                </c:pt>
                <c:pt idx="34708">
                  <c:v>-0.38221500000000003</c:v>
                </c:pt>
                <c:pt idx="34709">
                  <c:v>-0.38502900000000001</c:v>
                </c:pt>
                <c:pt idx="34710">
                  <c:v>-0.38777299999999998</c:v>
                </c:pt>
                <c:pt idx="34711">
                  <c:v>-0.39043800000000001</c:v>
                </c:pt>
                <c:pt idx="34712">
                  <c:v>-0.393015</c:v>
                </c:pt>
                <c:pt idx="34713">
                  <c:v>-0.39550099999999999</c:v>
                </c:pt>
                <c:pt idx="34714">
                  <c:v>-0.39788699999999999</c:v>
                </c:pt>
                <c:pt idx="34715">
                  <c:v>-0.40016200000000002</c:v>
                </c:pt>
                <c:pt idx="34716">
                  <c:v>-0.40231299999999998</c:v>
                </c:pt>
                <c:pt idx="34717">
                  <c:v>-0.40433200000000002</c:v>
                </c:pt>
                <c:pt idx="34718">
                  <c:v>-0.40621499999999999</c:v>
                </c:pt>
                <c:pt idx="34719">
                  <c:v>-0.40796199999999999</c:v>
                </c:pt>
                <c:pt idx="34720">
                  <c:v>-0.40957399999999999</c:v>
                </c:pt>
                <c:pt idx="34721">
                  <c:v>-0.411055</c:v>
                </c:pt>
                <c:pt idx="34722">
                  <c:v>-0.41240500000000002</c:v>
                </c:pt>
                <c:pt idx="34723">
                  <c:v>-0.41362100000000002</c:v>
                </c:pt>
                <c:pt idx="34724">
                  <c:v>-0.41470499999999999</c:v>
                </c:pt>
                <c:pt idx="34725">
                  <c:v>-0.415661</c:v>
                </c:pt>
                <c:pt idx="34726">
                  <c:v>-0.416493</c:v>
                </c:pt>
                <c:pt idx="34727">
                  <c:v>-0.41719200000000001</c:v>
                </c:pt>
                <c:pt idx="34728">
                  <c:v>-0.41775000000000001</c:v>
                </c:pt>
                <c:pt idx="34729">
                  <c:v>-0.418161</c:v>
                </c:pt>
                <c:pt idx="34730">
                  <c:v>-0.41842299999999999</c:v>
                </c:pt>
                <c:pt idx="34731">
                  <c:v>-0.41852899999999998</c:v>
                </c:pt>
                <c:pt idx="34732">
                  <c:v>-0.41847499999999999</c:v>
                </c:pt>
                <c:pt idx="34733">
                  <c:v>-0.41826200000000002</c:v>
                </c:pt>
                <c:pt idx="34734">
                  <c:v>-0.41789500000000002</c:v>
                </c:pt>
                <c:pt idx="34735">
                  <c:v>-0.417381</c:v>
                </c:pt>
                <c:pt idx="34736">
                  <c:v>-0.41672100000000001</c:v>
                </c:pt>
                <c:pt idx="34737">
                  <c:v>-0.41591600000000001</c:v>
                </c:pt>
                <c:pt idx="34738">
                  <c:v>-0.41496300000000003</c:v>
                </c:pt>
                <c:pt idx="34739">
                  <c:v>-0.41386499999999998</c:v>
                </c:pt>
                <c:pt idx="34740">
                  <c:v>-0.41262300000000002</c:v>
                </c:pt>
                <c:pt idx="34741">
                  <c:v>-0.41123199999999999</c:v>
                </c:pt>
                <c:pt idx="34742">
                  <c:v>-0.40968300000000002</c:v>
                </c:pt>
                <c:pt idx="34743">
                  <c:v>-0.40797</c:v>
                </c:pt>
                <c:pt idx="34744">
                  <c:v>-0.40609299999999998</c:v>
                </c:pt>
                <c:pt idx="34745">
                  <c:v>-0.404059</c:v>
                </c:pt>
                <c:pt idx="34746">
                  <c:v>-0.40187600000000001</c:v>
                </c:pt>
                <c:pt idx="34747">
                  <c:v>-0.39954899999999999</c:v>
                </c:pt>
                <c:pt idx="34748">
                  <c:v>-0.39707999999999999</c:v>
                </c:pt>
                <c:pt idx="34749">
                  <c:v>-0.39447100000000002</c:v>
                </c:pt>
                <c:pt idx="34750">
                  <c:v>-0.39172600000000002</c:v>
                </c:pt>
                <c:pt idx="34751">
                  <c:v>-0.38884800000000003</c:v>
                </c:pt>
                <c:pt idx="34752">
                  <c:v>-0.38583699999999999</c:v>
                </c:pt>
                <c:pt idx="34753">
                  <c:v>-0.38269900000000001</c:v>
                </c:pt>
                <c:pt idx="34754">
                  <c:v>-0.379438</c:v>
                </c:pt>
                <c:pt idx="34755">
                  <c:v>-0.37605499999999997</c:v>
                </c:pt>
                <c:pt idx="34756">
                  <c:v>-0.37255300000000002</c:v>
                </c:pt>
                <c:pt idx="34757">
                  <c:v>-0.36893700000000001</c:v>
                </c:pt>
                <c:pt idx="34758">
                  <c:v>-0.36521599999999999</c:v>
                </c:pt>
                <c:pt idx="34759">
                  <c:v>-0.36139700000000002</c:v>
                </c:pt>
                <c:pt idx="34760">
                  <c:v>-0.357489</c:v>
                </c:pt>
                <c:pt idx="34761">
                  <c:v>-0.35350199999999998</c:v>
                </c:pt>
                <c:pt idx="34762">
                  <c:v>-0.34944900000000001</c:v>
                </c:pt>
                <c:pt idx="34763">
                  <c:v>-0.34533900000000001</c:v>
                </c:pt>
                <c:pt idx="34764">
                  <c:v>-0.341173</c:v>
                </c:pt>
                <c:pt idx="34765">
                  <c:v>-0.336949</c:v>
                </c:pt>
                <c:pt idx="34766">
                  <c:v>-0.33267200000000002</c:v>
                </c:pt>
                <c:pt idx="34767">
                  <c:v>-0.32835199999999998</c:v>
                </c:pt>
                <c:pt idx="34768">
                  <c:v>-0.32400800000000002</c:v>
                </c:pt>
                <c:pt idx="34769">
                  <c:v>-0.31965199999999999</c:v>
                </c:pt>
                <c:pt idx="34770">
                  <c:v>-0.31529000000000001</c:v>
                </c:pt>
                <c:pt idx="34771">
                  <c:v>-0.310921</c:v>
                </c:pt>
                <c:pt idx="34772">
                  <c:v>-0.30654799999999999</c:v>
                </c:pt>
                <c:pt idx="34773">
                  <c:v>-0.30217500000000003</c:v>
                </c:pt>
                <c:pt idx="34774">
                  <c:v>-0.29780699999999999</c:v>
                </c:pt>
                <c:pt idx="34775">
                  <c:v>-0.29344999999999999</c:v>
                </c:pt>
                <c:pt idx="34776">
                  <c:v>-0.28911199999999998</c:v>
                </c:pt>
                <c:pt idx="34777">
                  <c:v>-0.284802</c:v>
                </c:pt>
                <c:pt idx="34778">
                  <c:v>-0.28052199999999999</c:v>
                </c:pt>
                <c:pt idx="34779">
                  <c:v>-0.27627299999999999</c:v>
                </c:pt>
                <c:pt idx="34780">
                  <c:v>-0.27206000000000002</c:v>
                </c:pt>
                <c:pt idx="34781">
                  <c:v>-0.26788800000000001</c:v>
                </c:pt>
                <c:pt idx="34782">
                  <c:v>-0.26375799999999999</c:v>
                </c:pt>
                <c:pt idx="34783">
                  <c:v>-0.25967000000000001</c:v>
                </c:pt>
                <c:pt idx="34784">
                  <c:v>-0.25562499999999999</c:v>
                </c:pt>
                <c:pt idx="34785">
                  <c:v>-0.25162299999999999</c:v>
                </c:pt>
                <c:pt idx="34786">
                  <c:v>-0.24767400000000001</c:v>
                </c:pt>
                <c:pt idx="34787">
                  <c:v>-0.243788</c:v>
                </c:pt>
                <c:pt idx="34788">
                  <c:v>-0.239977</c:v>
                </c:pt>
                <c:pt idx="34789">
                  <c:v>-0.23624700000000001</c:v>
                </c:pt>
                <c:pt idx="34790">
                  <c:v>-0.232601</c:v>
                </c:pt>
                <c:pt idx="34791">
                  <c:v>-0.229044</c:v>
                </c:pt>
                <c:pt idx="34792">
                  <c:v>-0.225577</c:v>
                </c:pt>
                <c:pt idx="34793">
                  <c:v>-0.22220300000000001</c:v>
                </c:pt>
                <c:pt idx="34794">
                  <c:v>-0.21892500000000001</c:v>
                </c:pt>
                <c:pt idx="34795">
                  <c:v>-0.215748</c:v>
                </c:pt>
                <c:pt idx="34796">
                  <c:v>-0.212677</c:v>
                </c:pt>
                <c:pt idx="34797">
                  <c:v>-0.20972199999999999</c:v>
                </c:pt>
                <c:pt idx="34798">
                  <c:v>-0.20688899999999999</c:v>
                </c:pt>
                <c:pt idx="34799">
                  <c:v>-0.204181</c:v>
                </c:pt>
                <c:pt idx="34800">
                  <c:v>-0.201598</c:v>
                </c:pt>
                <c:pt idx="34801">
                  <c:v>-0.199133</c:v>
                </c:pt>
                <c:pt idx="34802">
                  <c:v>-0.19678399999999999</c:v>
                </c:pt>
                <c:pt idx="34803">
                  <c:v>-0.194548</c:v>
                </c:pt>
                <c:pt idx="34804">
                  <c:v>-0.19242699999999999</c:v>
                </c:pt>
                <c:pt idx="34805">
                  <c:v>-0.19042200000000001</c:v>
                </c:pt>
                <c:pt idx="34806">
                  <c:v>-0.18853900000000001</c:v>
                </c:pt>
                <c:pt idx="34807">
                  <c:v>-0.186783</c:v>
                </c:pt>
                <c:pt idx="34808">
                  <c:v>-0.18515899999999999</c:v>
                </c:pt>
                <c:pt idx="34809">
                  <c:v>-0.18366499999999999</c:v>
                </c:pt>
                <c:pt idx="34810">
                  <c:v>-0.18229799999999999</c:v>
                </c:pt>
                <c:pt idx="34811">
                  <c:v>-0.181058</c:v>
                </c:pt>
                <c:pt idx="34812">
                  <c:v>-0.179947</c:v>
                </c:pt>
                <c:pt idx="34813">
                  <c:v>-0.17896699999999999</c:v>
                </c:pt>
                <c:pt idx="34814">
                  <c:v>-0.178117</c:v>
                </c:pt>
                <c:pt idx="34815">
                  <c:v>-0.177399</c:v>
                </c:pt>
                <c:pt idx="34816">
                  <c:v>-0.176811</c:v>
                </c:pt>
                <c:pt idx="34817">
                  <c:v>-0.17635500000000001</c:v>
                </c:pt>
                <c:pt idx="34818">
                  <c:v>-0.176039</c:v>
                </c:pt>
                <c:pt idx="34819">
                  <c:v>-0.175869</c:v>
                </c:pt>
                <c:pt idx="34820">
                  <c:v>-0.175839</c:v>
                </c:pt>
                <c:pt idx="34821">
                  <c:v>-0.17594299999999999</c:v>
                </c:pt>
                <c:pt idx="34822">
                  <c:v>-0.176177</c:v>
                </c:pt>
                <c:pt idx="34823">
                  <c:v>-0.176538</c:v>
                </c:pt>
                <c:pt idx="34824">
                  <c:v>-0.17702499999999999</c:v>
                </c:pt>
                <c:pt idx="34825">
                  <c:v>-0.17763200000000001</c:v>
                </c:pt>
                <c:pt idx="34826">
                  <c:v>-0.17835999999999999</c:v>
                </c:pt>
                <c:pt idx="34827">
                  <c:v>-0.17921100000000001</c:v>
                </c:pt>
                <c:pt idx="34828">
                  <c:v>-0.18019399999999999</c:v>
                </c:pt>
                <c:pt idx="34829">
                  <c:v>-0.181308</c:v>
                </c:pt>
                <c:pt idx="34830">
                  <c:v>-0.18254200000000001</c:v>
                </c:pt>
                <c:pt idx="34831">
                  <c:v>-0.18389</c:v>
                </c:pt>
                <c:pt idx="34832">
                  <c:v>-0.18535399999999999</c:v>
                </c:pt>
                <c:pt idx="34833">
                  <c:v>-0.18693100000000001</c:v>
                </c:pt>
                <c:pt idx="34834">
                  <c:v>-0.188613</c:v>
                </c:pt>
                <c:pt idx="34835">
                  <c:v>-0.19039300000000001</c:v>
                </c:pt>
                <c:pt idx="34836">
                  <c:v>-0.19226199999999999</c:v>
                </c:pt>
                <c:pt idx="34837">
                  <c:v>-0.194215</c:v>
                </c:pt>
                <c:pt idx="34838">
                  <c:v>-0.196247</c:v>
                </c:pt>
                <c:pt idx="34839">
                  <c:v>-0.198356</c:v>
                </c:pt>
                <c:pt idx="34840">
                  <c:v>-0.200541</c:v>
                </c:pt>
                <c:pt idx="34841">
                  <c:v>-0.20280000000000001</c:v>
                </c:pt>
                <c:pt idx="34842">
                  <c:v>-0.20512900000000001</c:v>
                </c:pt>
                <c:pt idx="34843">
                  <c:v>-0.20752000000000001</c:v>
                </c:pt>
                <c:pt idx="34844">
                  <c:v>-0.20996500000000001</c:v>
                </c:pt>
                <c:pt idx="34845">
                  <c:v>-0.212454</c:v>
                </c:pt>
                <c:pt idx="34846">
                  <c:v>-0.214977</c:v>
                </c:pt>
                <c:pt idx="34847">
                  <c:v>-0.21753</c:v>
                </c:pt>
                <c:pt idx="34848">
                  <c:v>-0.220114</c:v>
                </c:pt>
                <c:pt idx="34849">
                  <c:v>-0.22272800000000001</c:v>
                </c:pt>
                <c:pt idx="34850">
                  <c:v>-0.22537099999999999</c:v>
                </c:pt>
                <c:pt idx="34851">
                  <c:v>-0.22803799999999999</c:v>
                </c:pt>
                <c:pt idx="34852">
                  <c:v>-0.23072000000000001</c:v>
                </c:pt>
                <c:pt idx="34853">
                  <c:v>-0.23341100000000001</c:v>
                </c:pt>
                <c:pt idx="34854">
                  <c:v>-0.23610500000000001</c:v>
                </c:pt>
                <c:pt idx="34855">
                  <c:v>-0.23880100000000001</c:v>
                </c:pt>
                <c:pt idx="34856">
                  <c:v>-0.24150099999999999</c:v>
                </c:pt>
                <c:pt idx="34857">
                  <c:v>-0.244201</c:v>
                </c:pt>
                <c:pt idx="34858">
                  <c:v>-0.246888</c:v>
                </c:pt>
                <c:pt idx="34859">
                  <c:v>-0.249554</c:v>
                </c:pt>
                <c:pt idx="34860">
                  <c:v>-0.25219000000000003</c:v>
                </c:pt>
                <c:pt idx="34861">
                  <c:v>-0.25479000000000002</c:v>
                </c:pt>
                <c:pt idx="34862">
                  <c:v>-0.25734800000000002</c:v>
                </c:pt>
                <c:pt idx="34863">
                  <c:v>-0.25986399999999998</c:v>
                </c:pt>
                <c:pt idx="34864">
                  <c:v>-0.26233800000000002</c:v>
                </c:pt>
                <c:pt idx="34865">
                  <c:v>-0.26477000000000001</c:v>
                </c:pt>
                <c:pt idx="34866">
                  <c:v>-0.267154</c:v>
                </c:pt>
                <c:pt idx="34867">
                  <c:v>-0.26948</c:v>
                </c:pt>
                <c:pt idx="34868">
                  <c:v>-0.271731</c:v>
                </c:pt>
                <c:pt idx="34869">
                  <c:v>-0.27388600000000002</c:v>
                </c:pt>
                <c:pt idx="34870">
                  <c:v>-0.27593000000000001</c:v>
                </c:pt>
                <c:pt idx="34871">
                  <c:v>-0.27786899999999998</c:v>
                </c:pt>
                <c:pt idx="34872">
                  <c:v>-0.279719</c:v>
                </c:pt>
                <c:pt idx="34873">
                  <c:v>-0.28148200000000001</c:v>
                </c:pt>
                <c:pt idx="34874">
                  <c:v>-0.28315200000000001</c:v>
                </c:pt>
                <c:pt idx="34875">
                  <c:v>-0.28472199999999998</c:v>
                </c:pt>
                <c:pt idx="34876">
                  <c:v>-0.286188</c:v>
                </c:pt>
                <c:pt idx="34877">
                  <c:v>-0.28754299999999999</c:v>
                </c:pt>
                <c:pt idx="34878">
                  <c:v>-0.28877599999999998</c:v>
                </c:pt>
                <c:pt idx="34879">
                  <c:v>-0.289885</c:v>
                </c:pt>
                <c:pt idx="34880">
                  <c:v>-0.29087000000000002</c:v>
                </c:pt>
                <c:pt idx="34881">
                  <c:v>-0.29173100000000002</c:v>
                </c:pt>
                <c:pt idx="34882">
                  <c:v>-0.29246699999999998</c:v>
                </c:pt>
                <c:pt idx="34883">
                  <c:v>-0.293076</c:v>
                </c:pt>
                <c:pt idx="34884">
                  <c:v>-0.29356100000000002</c:v>
                </c:pt>
                <c:pt idx="34885">
                  <c:v>-0.29392699999999999</c:v>
                </c:pt>
                <c:pt idx="34886">
                  <c:v>-0.29417500000000002</c:v>
                </c:pt>
                <c:pt idx="34887">
                  <c:v>-0.29430600000000001</c:v>
                </c:pt>
                <c:pt idx="34888">
                  <c:v>-0.29431800000000002</c:v>
                </c:pt>
                <c:pt idx="34889">
                  <c:v>-0.294213</c:v>
                </c:pt>
                <c:pt idx="34890">
                  <c:v>-0.293991</c:v>
                </c:pt>
                <c:pt idx="34891">
                  <c:v>-0.29364699999999999</c:v>
                </c:pt>
                <c:pt idx="34892">
                  <c:v>-0.29317900000000002</c:v>
                </c:pt>
                <c:pt idx="34893">
                  <c:v>-0.29258800000000001</c:v>
                </c:pt>
                <c:pt idx="34894">
                  <c:v>-0.29187999999999997</c:v>
                </c:pt>
                <c:pt idx="34895">
                  <c:v>-0.29105199999999998</c:v>
                </c:pt>
                <c:pt idx="34896">
                  <c:v>-0.290103</c:v>
                </c:pt>
                <c:pt idx="34897">
                  <c:v>-0.28903000000000001</c:v>
                </c:pt>
                <c:pt idx="34898">
                  <c:v>-0.28783900000000001</c:v>
                </c:pt>
                <c:pt idx="34899">
                  <c:v>-0.28653400000000001</c:v>
                </c:pt>
                <c:pt idx="34900">
                  <c:v>-0.28512300000000002</c:v>
                </c:pt>
                <c:pt idx="34901">
                  <c:v>-0.283609</c:v>
                </c:pt>
                <c:pt idx="34902">
                  <c:v>-0.281995</c:v>
                </c:pt>
                <c:pt idx="34903">
                  <c:v>-0.280283</c:v>
                </c:pt>
                <c:pt idx="34904">
                  <c:v>-0.278478</c:v>
                </c:pt>
                <c:pt idx="34905">
                  <c:v>-0.27658500000000003</c:v>
                </c:pt>
                <c:pt idx="34906">
                  <c:v>-0.27460499999999999</c:v>
                </c:pt>
                <c:pt idx="34907">
                  <c:v>-0.27253899999999998</c:v>
                </c:pt>
                <c:pt idx="34908">
                  <c:v>-0.27039000000000002</c:v>
                </c:pt>
                <c:pt idx="34909">
                  <c:v>-0.26815899999999998</c:v>
                </c:pt>
                <c:pt idx="34910">
                  <c:v>-0.26584999999999998</c:v>
                </c:pt>
                <c:pt idx="34911">
                  <c:v>-0.263465</c:v>
                </c:pt>
                <c:pt idx="34912">
                  <c:v>-0.26101200000000002</c:v>
                </c:pt>
                <c:pt idx="34913">
                  <c:v>-0.25849800000000001</c:v>
                </c:pt>
                <c:pt idx="34914">
                  <c:v>-0.25592799999999999</c:v>
                </c:pt>
                <c:pt idx="34915">
                  <c:v>-0.25330799999999998</c:v>
                </c:pt>
                <c:pt idx="34916">
                  <c:v>-0.250643</c:v>
                </c:pt>
                <c:pt idx="34917">
                  <c:v>-0.247942</c:v>
                </c:pt>
                <c:pt idx="34918">
                  <c:v>-0.24521200000000001</c:v>
                </c:pt>
                <c:pt idx="34919">
                  <c:v>-0.242454</c:v>
                </c:pt>
                <c:pt idx="34920">
                  <c:v>-0.239674</c:v>
                </c:pt>
                <c:pt idx="34921">
                  <c:v>-0.23688200000000001</c:v>
                </c:pt>
                <c:pt idx="34922">
                  <c:v>-0.23409199999999999</c:v>
                </c:pt>
                <c:pt idx="34923">
                  <c:v>-0.23130899999999999</c:v>
                </c:pt>
                <c:pt idx="34924">
                  <c:v>-0.22853599999999999</c:v>
                </c:pt>
                <c:pt idx="34925">
                  <c:v>-0.225771</c:v>
                </c:pt>
                <c:pt idx="34926">
                  <c:v>-0.22301699999999999</c:v>
                </c:pt>
                <c:pt idx="34927">
                  <c:v>-0.220277</c:v>
                </c:pt>
                <c:pt idx="34928">
                  <c:v>-0.217553</c:v>
                </c:pt>
                <c:pt idx="34929">
                  <c:v>-0.21485000000000001</c:v>
                </c:pt>
                <c:pt idx="34930">
                  <c:v>-0.212174</c:v>
                </c:pt>
                <c:pt idx="34931">
                  <c:v>-0.20952899999999999</c:v>
                </c:pt>
                <c:pt idx="34932">
                  <c:v>-0.206926</c:v>
                </c:pt>
                <c:pt idx="34933">
                  <c:v>-0.204369</c:v>
                </c:pt>
                <c:pt idx="34934">
                  <c:v>-0.20186599999999999</c:v>
                </c:pt>
                <c:pt idx="34935">
                  <c:v>-0.19942199999999999</c:v>
                </c:pt>
                <c:pt idx="34936">
                  <c:v>-0.197043</c:v>
                </c:pt>
                <c:pt idx="34937">
                  <c:v>-0.19473199999999999</c:v>
                </c:pt>
                <c:pt idx="34938">
                  <c:v>-0.192491</c:v>
                </c:pt>
                <c:pt idx="34939">
                  <c:v>-0.19031899999999999</c:v>
                </c:pt>
                <c:pt idx="34940">
                  <c:v>-0.18821299999999999</c:v>
                </c:pt>
                <c:pt idx="34941">
                  <c:v>-0.18617300000000001</c:v>
                </c:pt>
                <c:pt idx="34942">
                  <c:v>-0.18420400000000001</c:v>
                </c:pt>
                <c:pt idx="34943">
                  <c:v>-0.18231700000000001</c:v>
                </c:pt>
                <c:pt idx="34944">
                  <c:v>-0.18051800000000001</c:v>
                </c:pt>
                <c:pt idx="34945">
                  <c:v>-0.178811</c:v>
                </c:pt>
                <c:pt idx="34946">
                  <c:v>-0.17719599999999999</c:v>
                </c:pt>
                <c:pt idx="34947">
                  <c:v>-0.17567199999999999</c:v>
                </c:pt>
                <c:pt idx="34948">
                  <c:v>-0.17424100000000001</c:v>
                </c:pt>
                <c:pt idx="34949">
                  <c:v>-0.17290700000000001</c:v>
                </c:pt>
                <c:pt idx="34950">
                  <c:v>-0.17167399999999999</c:v>
                </c:pt>
                <c:pt idx="34951">
                  <c:v>-0.170546</c:v>
                </c:pt>
                <c:pt idx="34952">
                  <c:v>-0.16952300000000001</c:v>
                </c:pt>
                <c:pt idx="34953">
                  <c:v>-0.16860700000000001</c:v>
                </c:pt>
                <c:pt idx="34954">
                  <c:v>-0.16780100000000001</c:v>
                </c:pt>
                <c:pt idx="34955">
                  <c:v>-0.167099</c:v>
                </c:pt>
                <c:pt idx="34956">
                  <c:v>-0.166491</c:v>
                </c:pt>
                <c:pt idx="34957">
                  <c:v>-0.16597700000000001</c:v>
                </c:pt>
                <c:pt idx="34958">
                  <c:v>-0.16555600000000001</c:v>
                </c:pt>
                <c:pt idx="34959">
                  <c:v>-0.16522999999999999</c:v>
                </c:pt>
                <c:pt idx="34960">
                  <c:v>-0.164997</c:v>
                </c:pt>
                <c:pt idx="34961">
                  <c:v>-0.164849</c:v>
                </c:pt>
                <c:pt idx="34962">
                  <c:v>-0.164775</c:v>
                </c:pt>
                <c:pt idx="34963">
                  <c:v>-0.16476499999999999</c:v>
                </c:pt>
                <c:pt idx="34964">
                  <c:v>-0.16480800000000001</c:v>
                </c:pt>
                <c:pt idx="34965">
                  <c:v>-0.16491</c:v>
                </c:pt>
                <c:pt idx="34966">
                  <c:v>-0.165077</c:v>
                </c:pt>
                <c:pt idx="34967">
                  <c:v>-0.16531199999999999</c:v>
                </c:pt>
                <c:pt idx="34968">
                  <c:v>-0.16561000000000001</c:v>
                </c:pt>
                <c:pt idx="34969">
                  <c:v>-0.165968</c:v>
                </c:pt>
                <c:pt idx="34970">
                  <c:v>-0.166384</c:v>
                </c:pt>
                <c:pt idx="34971">
                  <c:v>-0.166856</c:v>
                </c:pt>
                <c:pt idx="34972">
                  <c:v>-0.167379</c:v>
                </c:pt>
                <c:pt idx="34973">
                  <c:v>-0.16794799999999999</c:v>
                </c:pt>
                <c:pt idx="34974">
                  <c:v>-0.16856099999999999</c:v>
                </c:pt>
                <c:pt idx="34975">
                  <c:v>-0.16921600000000001</c:v>
                </c:pt>
                <c:pt idx="34976">
                  <c:v>-0.169909</c:v>
                </c:pt>
                <c:pt idx="34977">
                  <c:v>-0.17063900000000001</c:v>
                </c:pt>
                <c:pt idx="34978">
                  <c:v>-0.171402</c:v>
                </c:pt>
                <c:pt idx="34979">
                  <c:v>-0.17218900000000001</c:v>
                </c:pt>
                <c:pt idx="34980">
                  <c:v>-0.17299500000000001</c:v>
                </c:pt>
                <c:pt idx="34981">
                  <c:v>-0.173818</c:v>
                </c:pt>
                <c:pt idx="34982">
                  <c:v>-0.17466000000000001</c:v>
                </c:pt>
                <c:pt idx="34983">
                  <c:v>-0.17551700000000001</c:v>
                </c:pt>
                <c:pt idx="34984">
                  <c:v>-0.17638300000000001</c:v>
                </c:pt>
                <c:pt idx="34985">
                  <c:v>-0.17724699999999999</c:v>
                </c:pt>
                <c:pt idx="34986">
                  <c:v>-0.17810000000000001</c:v>
                </c:pt>
                <c:pt idx="34987">
                  <c:v>-0.17893200000000001</c:v>
                </c:pt>
                <c:pt idx="34988">
                  <c:v>-0.17973700000000001</c:v>
                </c:pt>
                <c:pt idx="34989">
                  <c:v>-0.180509</c:v>
                </c:pt>
                <c:pt idx="34990">
                  <c:v>-0.18124799999999999</c:v>
                </c:pt>
                <c:pt idx="34991">
                  <c:v>-0.181947</c:v>
                </c:pt>
                <c:pt idx="34992">
                  <c:v>-0.18259700000000001</c:v>
                </c:pt>
                <c:pt idx="34993">
                  <c:v>-0.18318799999999999</c:v>
                </c:pt>
                <c:pt idx="34994">
                  <c:v>-0.18370800000000001</c:v>
                </c:pt>
                <c:pt idx="34995">
                  <c:v>-0.184141</c:v>
                </c:pt>
                <c:pt idx="34996">
                  <c:v>-0.18448400000000001</c:v>
                </c:pt>
                <c:pt idx="34997">
                  <c:v>-0.18474599999999999</c:v>
                </c:pt>
                <c:pt idx="34998">
                  <c:v>-0.18493000000000001</c:v>
                </c:pt>
                <c:pt idx="34999">
                  <c:v>-0.185033</c:v>
                </c:pt>
                <c:pt idx="35000">
                  <c:v>-0.18504999999999999</c:v>
                </c:pt>
                <c:pt idx="35001">
                  <c:v>-0.184979</c:v>
                </c:pt>
                <c:pt idx="35002">
                  <c:v>-0.18481900000000001</c:v>
                </c:pt>
                <c:pt idx="35003">
                  <c:v>-0.18456700000000001</c:v>
                </c:pt>
                <c:pt idx="35004">
                  <c:v>-0.184221</c:v>
                </c:pt>
                <c:pt idx="35005">
                  <c:v>-0.183778</c:v>
                </c:pt>
                <c:pt idx="35006">
                  <c:v>-0.18323500000000001</c:v>
                </c:pt>
                <c:pt idx="35007">
                  <c:v>-0.182588</c:v>
                </c:pt>
                <c:pt idx="35008">
                  <c:v>-0.181836</c:v>
                </c:pt>
                <c:pt idx="35009">
                  <c:v>-0.180978</c:v>
                </c:pt>
                <c:pt idx="35010">
                  <c:v>-0.18001500000000001</c:v>
                </c:pt>
                <c:pt idx="35011">
                  <c:v>-0.17894599999999999</c:v>
                </c:pt>
                <c:pt idx="35012">
                  <c:v>-0.17776900000000001</c:v>
                </c:pt>
                <c:pt idx="35013">
                  <c:v>-0.176485</c:v>
                </c:pt>
                <c:pt idx="35014">
                  <c:v>-0.175096</c:v>
                </c:pt>
                <c:pt idx="35015">
                  <c:v>-0.17360200000000001</c:v>
                </c:pt>
                <c:pt idx="35016">
                  <c:v>-0.17200199999999999</c:v>
                </c:pt>
                <c:pt idx="35017">
                  <c:v>-0.170295</c:v>
                </c:pt>
                <c:pt idx="35018">
                  <c:v>-0.16847899999999999</c:v>
                </c:pt>
                <c:pt idx="35019">
                  <c:v>-0.16655600000000001</c:v>
                </c:pt>
                <c:pt idx="35020">
                  <c:v>-0.164522</c:v>
                </c:pt>
                <c:pt idx="35021">
                  <c:v>-0.16237799999999999</c:v>
                </c:pt>
                <c:pt idx="35022">
                  <c:v>-0.16012599999999999</c:v>
                </c:pt>
                <c:pt idx="35023">
                  <c:v>-0.15776999999999999</c:v>
                </c:pt>
                <c:pt idx="35024">
                  <c:v>-0.155311</c:v>
                </c:pt>
                <c:pt idx="35025">
                  <c:v>-0.152753</c:v>
                </c:pt>
                <c:pt idx="35026">
                  <c:v>-0.15009800000000001</c:v>
                </c:pt>
                <c:pt idx="35027">
                  <c:v>-0.14735000000000001</c:v>
                </c:pt>
                <c:pt idx="35028">
                  <c:v>-0.144514</c:v>
                </c:pt>
                <c:pt idx="35029">
                  <c:v>-0.141593</c:v>
                </c:pt>
                <c:pt idx="35030">
                  <c:v>-0.13859099999999999</c:v>
                </c:pt>
                <c:pt idx="35031">
                  <c:v>-0.13551299999999999</c:v>
                </c:pt>
                <c:pt idx="35032">
                  <c:v>-0.13236100000000001</c:v>
                </c:pt>
                <c:pt idx="35033">
                  <c:v>-0.12914100000000001</c:v>
                </c:pt>
                <c:pt idx="35034">
                  <c:v>-0.12585399999999999</c:v>
                </c:pt>
                <c:pt idx="35035">
                  <c:v>-0.122506</c:v>
                </c:pt>
                <c:pt idx="35036">
                  <c:v>-0.119099</c:v>
                </c:pt>
                <c:pt idx="35037">
                  <c:v>-0.11563900000000001</c:v>
                </c:pt>
                <c:pt idx="35038">
                  <c:v>-0.11212999999999999</c:v>
                </c:pt>
                <c:pt idx="35039">
                  <c:v>-0.10857799999999999</c:v>
                </c:pt>
                <c:pt idx="35040">
                  <c:v>-0.10499</c:v>
                </c:pt>
                <c:pt idx="35041">
                  <c:v>-0.10137400000000001</c:v>
                </c:pt>
                <c:pt idx="35042">
                  <c:v>-9.7733899999999999E-2</c:v>
                </c:pt>
                <c:pt idx="35043">
                  <c:v>-9.4077499999999994E-2</c:v>
                </c:pt>
                <c:pt idx="35044">
                  <c:v>-9.0409699999999996E-2</c:v>
                </c:pt>
                <c:pt idx="35045">
                  <c:v>-8.6735400000000004E-2</c:v>
                </c:pt>
                <c:pt idx="35046">
                  <c:v>-8.3061099999999999E-2</c:v>
                </c:pt>
                <c:pt idx="35047">
                  <c:v>-7.9393900000000003E-2</c:v>
                </c:pt>
                <c:pt idx="35048">
                  <c:v>-7.5741000000000003E-2</c:v>
                </c:pt>
                <c:pt idx="35049">
                  <c:v>-7.2109000000000006E-2</c:v>
                </c:pt>
                <c:pt idx="35050">
                  <c:v>-6.8503099999999997E-2</c:v>
                </c:pt>
                <c:pt idx="35051">
                  <c:v>-6.4927899999999997E-2</c:v>
                </c:pt>
                <c:pt idx="35052">
                  <c:v>-6.1389699999999998E-2</c:v>
                </c:pt>
                <c:pt idx="35053">
                  <c:v>-5.7896000000000003E-2</c:v>
                </c:pt>
                <c:pt idx="35054">
                  <c:v>-5.44527E-2</c:v>
                </c:pt>
                <c:pt idx="35055">
                  <c:v>-5.1063600000000001E-2</c:v>
                </c:pt>
                <c:pt idx="35056">
                  <c:v>-4.7732700000000003E-2</c:v>
                </c:pt>
                <c:pt idx="35057">
                  <c:v>-4.4466199999999997E-2</c:v>
                </c:pt>
                <c:pt idx="35058">
                  <c:v>-4.1271099999999998E-2</c:v>
                </c:pt>
                <c:pt idx="35059">
                  <c:v>-3.8153399999999997E-2</c:v>
                </c:pt>
                <c:pt idx="35060">
                  <c:v>-3.5117700000000002E-2</c:v>
                </c:pt>
                <c:pt idx="35061">
                  <c:v>-3.2169999999999997E-2</c:v>
                </c:pt>
                <c:pt idx="35062">
                  <c:v>-2.9317699999999999E-2</c:v>
                </c:pt>
                <c:pt idx="35063">
                  <c:v>-2.65671E-2</c:v>
                </c:pt>
                <c:pt idx="35064">
                  <c:v>-2.3922100000000002E-2</c:v>
                </c:pt>
                <c:pt idx="35065">
                  <c:v>-2.13858E-2</c:v>
                </c:pt>
                <c:pt idx="35066">
                  <c:v>-1.8961700000000001E-2</c:v>
                </c:pt>
                <c:pt idx="35067">
                  <c:v>-1.6653899999999999E-2</c:v>
                </c:pt>
                <c:pt idx="35068">
                  <c:v>-1.44671E-2</c:v>
                </c:pt>
                <c:pt idx="35069">
                  <c:v>-1.24063E-2</c:v>
                </c:pt>
                <c:pt idx="35070">
                  <c:v>-1.0475399999999999E-2</c:v>
                </c:pt>
                <c:pt idx="35071" formatCode="0.00E+00">
                  <c:v>-8.6776700000000002E-3</c:v>
                </c:pt>
                <c:pt idx="35072" formatCode="0.00E+00">
                  <c:v>-7.0154299999999996E-3</c:v>
                </c:pt>
                <c:pt idx="35073" formatCode="0.00E+00">
                  <c:v>-5.4907100000000002E-3</c:v>
                </c:pt>
                <c:pt idx="35074" formatCode="0.00E+00">
                  <c:v>-4.1058199999999996E-3</c:v>
                </c:pt>
                <c:pt idx="35075" formatCode="0.00E+00">
                  <c:v>-2.8642899999999998E-3</c:v>
                </c:pt>
                <c:pt idx="35076" formatCode="0.00E+00">
                  <c:v>-1.77023E-3</c:v>
                </c:pt>
                <c:pt idx="35077" formatCode="0.00E+00">
                  <c:v>-8.2642800000000004E-4</c:v>
                </c:pt>
                <c:pt idx="35078" formatCode="0.00E+00">
                  <c:v>-3.4482600000000001E-5</c:v>
                </c:pt>
                <c:pt idx="35079" formatCode="0.00E+00">
                  <c:v>6.0352699999999997E-4</c:v>
                </c:pt>
                <c:pt idx="35080" formatCode="0.00E+00">
                  <c:v>1.0868399999999999E-3</c:v>
                </c:pt>
                <c:pt idx="35081" formatCode="0.00E+00">
                  <c:v>1.41658E-3</c:v>
                </c:pt>
                <c:pt idx="35082" formatCode="0.00E+00">
                  <c:v>1.5921399999999999E-3</c:v>
                </c:pt>
                <c:pt idx="35083" formatCode="0.00E+00">
                  <c:v>1.6107599999999999E-3</c:v>
                </c:pt>
                <c:pt idx="35084" formatCode="0.00E+00">
                  <c:v>1.4708200000000001E-3</c:v>
                </c:pt>
                <c:pt idx="35085" formatCode="0.00E+00">
                  <c:v>1.1736699999999999E-3</c:v>
                </c:pt>
                <c:pt idx="35086" formatCode="0.00E+00">
                  <c:v>7.2214899999999995E-4</c:v>
                </c:pt>
                <c:pt idx="35087" formatCode="0.00E+00">
                  <c:v>1.17767E-4</c:v>
                </c:pt>
                <c:pt idx="35088" formatCode="0.00E+00">
                  <c:v>-6.3898299999999998E-4</c:v>
                </c:pt>
                <c:pt idx="35089" formatCode="0.00E+00">
                  <c:v>-1.5466200000000001E-3</c:v>
                </c:pt>
                <c:pt idx="35090" formatCode="0.00E+00">
                  <c:v>-2.60297E-3</c:v>
                </c:pt>
                <c:pt idx="35091" formatCode="0.00E+00">
                  <c:v>-3.80614E-3</c:v>
                </c:pt>
                <c:pt idx="35092" formatCode="0.00E+00">
                  <c:v>-5.1552200000000003E-3</c:v>
                </c:pt>
                <c:pt idx="35093" formatCode="0.00E+00">
                  <c:v>-6.6502799999999997E-3</c:v>
                </c:pt>
                <c:pt idx="35094" formatCode="0.00E+00">
                  <c:v>-8.2906999999999998E-3</c:v>
                </c:pt>
                <c:pt idx="35095">
                  <c:v>-1.0074899999999999E-2</c:v>
                </c:pt>
                <c:pt idx="35096">
                  <c:v>-1.20007E-2</c:v>
                </c:pt>
                <c:pt idx="35097">
                  <c:v>-1.4064999999999999E-2</c:v>
                </c:pt>
                <c:pt idx="35098">
                  <c:v>-1.62636E-2</c:v>
                </c:pt>
                <c:pt idx="35099">
                  <c:v>-1.8592299999999999E-2</c:v>
                </c:pt>
                <c:pt idx="35100">
                  <c:v>-2.1047199999999999E-2</c:v>
                </c:pt>
                <c:pt idx="35101">
                  <c:v>-2.36238E-2</c:v>
                </c:pt>
                <c:pt idx="35102">
                  <c:v>-2.6317E-2</c:v>
                </c:pt>
                <c:pt idx="35103">
                  <c:v>-2.9121600000000001E-2</c:v>
                </c:pt>
                <c:pt idx="35104">
                  <c:v>-3.2030999999999997E-2</c:v>
                </c:pt>
                <c:pt idx="35105">
                  <c:v>-3.5038399999999997E-2</c:v>
                </c:pt>
                <c:pt idx="35106">
                  <c:v>-3.8139100000000002E-2</c:v>
                </c:pt>
                <c:pt idx="35107">
                  <c:v>-4.1330100000000002E-2</c:v>
                </c:pt>
                <c:pt idx="35108">
                  <c:v>-4.46077E-2</c:v>
                </c:pt>
                <c:pt idx="35109">
                  <c:v>-4.7965899999999999E-2</c:v>
                </c:pt>
                <c:pt idx="35110">
                  <c:v>-5.1398199999999998E-2</c:v>
                </c:pt>
                <c:pt idx="35111">
                  <c:v>-5.4897300000000003E-2</c:v>
                </c:pt>
                <c:pt idx="35112">
                  <c:v>-5.8455399999999998E-2</c:v>
                </c:pt>
                <c:pt idx="35113">
                  <c:v>-6.20659E-2</c:v>
                </c:pt>
                <c:pt idx="35114">
                  <c:v>-6.5723900000000002E-2</c:v>
                </c:pt>
                <c:pt idx="35115">
                  <c:v>-6.9423399999999996E-2</c:v>
                </c:pt>
                <c:pt idx="35116">
                  <c:v>-7.3157299999999995E-2</c:v>
                </c:pt>
                <c:pt idx="35117">
                  <c:v>-7.6918100000000003E-2</c:v>
                </c:pt>
                <c:pt idx="35118">
                  <c:v>-8.0698500000000006E-2</c:v>
                </c:pt>
                <c:pt idx="35119">
                  <c:v>-8.4491800000000006E-2</c:v>
                </c:pt>
                <c:pt idx="35120">
                  <c:v>-8.82912E-2</c:v>
                </c:pt>
                <c:pt idx="35121">
                  <c:v>-9.2089599999999994E-2</c:v>
                </c:pt>
                <c:pt idx="35122">
                  <c:v>-9.5880000000000007E-2</c:v>
                </c:pt>
                <c:pt idx="35123">
                  <c:v>-9.9655999999999995E-2</c:v>
                </c:pt>
                <c:pt idx="35124">
                  <c:v>-0.103412</c:v>
                </c:pt>
                <c:pt idx="35125">
                  <c:v>-0.107141</c:v>
                </c:pt>
                <c:pt idx="35126">
                  <c:v>-0.11083800000000001</c:v>
                </c:pt>
                <c:pt idx="35127">
                  <c:v>-0.114494</c:v>
                </c:pt>
                <c:pt idx="35128">
                  <c:v>-0.118104</c:v>
                </c:pt>
                <c:pt idx="35129">
                  <c:v>-0.12166200000000001</c:v>
                </c:pt>
                <c:pt idx="35130">
                  <c:v>-0.12515999999999999</c:v>
                </c:pt>
                <c:pt idx="35131">
                  <c:v>-0.12859300000000001</c:v>
                </c:pt>
                <c:pt idx="35132">
                  <c:v>-0.13195200000000001</c:v>
                </c:pt>
                <c:pt idx="35133">
                  <c:v>-0.13523199999999999</c:v>
                </c:pt>
                <c:pt idx="35134">
                  <c:v>-0.13842599999999999</c:v>
                </c:pt>
                <c:pt idx="35135">
                  <c:v>-0.14152899999999999</c:v>
                </c:pt>
                <c:pt idx="35136">
                  <c:v>-0.14453299999999999</c:v>
                </c:pt>
                <c:pt idx="35137">
                  <c:v>-0.14743200000000001</c:v>
                </c:pt>
                <c:pt idx="35138">
                  <c:v>-0.15022199999999999</c:v>
                </c:pt>
                <c:pt idx="35139">
                  <c:v>-0.15289800000000001</c:v>
                </c:pt>
                <c:pt idx="35140">
                  <c:v>-0.15545500000000001</c:v>
                </c:pt>
                <c:pt idx="35141">
                  <c:v>-0.157886</c:v>
                </c:pt>
                <c:pt idx="35142">
                  <c:v>-0.160187</c:v>
                </c:pt>
                <c:pt idx="35143">
                  <c:v>-0.162353</c:v>
                </c:pt>
                <c:pt idx="35144">
                  <c:v>-0.164379</c:v>
                </c:pt>
                <c:pt idx="35145">
                  <c:v>-0.16625999999999999</c:v>
                </c:pt>
                <c:pt idx="35146">
                  <c:v>-0.167991</c:v>
                </c:pt>
                <c:pt idx="35147">
                  <c:v>-0.169569</c:v>
                </c:pt>
                <c:pt idx="35148">
                  <c:v>-0.170989</c:v>
                </c:pt>
                <c:pt idx="35149">
                  <c:v>-0.17224800000000001</c:v>
                </c:pt>
                <c:pt idx="35150">
                  <c:v>-0.173342</c:v>
                </c:pt>
                <c:pt idx="35151">
                  <c:v>-0.17426800000000001</c:v>
                </c:pt>
                <c:pt idx="35152">
                  <c:v>-0.17502400000000001</c:v>
                </c:pt>
                <c:pt idx="35153">
                  <c:v>-0.17560799999999999</c:v>
                </c:pt>
                <c:pt idx="35154">
                  <c:v>-0.17601600000000001</c:v>
                </c:pt>
                <c:pt idx="35155">
                  <c:v>-0.17624799999999999</c:v>
                </c:pt>
                <c:pt idx="35156">
                  <c:v>-0.17630000000000001</c:v>
                </c:pt>
                <c:pt idx="35157">
                  <c:v>-0.176173</c:v>
                </c:pt>
                <c:pt idx="35158">
                  <c:v>-0.17586399999999999</c:v>
                </c:pt>
                <c:pt idx="35159">
                  <c:v>-0.175374</c:v>
                </c:pt>
                <c:pt idx="35160">
                  <c:v>-0.174702</c:v>
                </c:pt>
                <c:pt idx="35161">
                  <c:v>-0.173848</c:v>
                </c:pt>
                <c:pt idx="35162">
                  <c:v>-0.17281199999999999</c:v>
                </c:pt>
                <c:pt idx="35163">
                  <c:v>-0.171593</c:v>
                </c:pt>
                <c:pt idx="35164">
                  <c:v>-0.17019300000000001</c:v>
                </c:pt>
                <c:pt idx="35165">
                  <c:v>-0.16861400000000001</c:v>
                </c:pt>
                <c:pt idx="35166">
                  <c:v>-0.16685700000000001</c:v>
                </c:pt>
                <c:pt idx="35167">
                  <c:v>-0.16492299999999999</c:v>
                </c:pt>
                <c:pt idx="35168">
                  <c:v>-0.16281399999999999</c:v>
                </c:pt>
                <c:pt idx="35169">
                  <c:v>-0.16053300000000001</c:v>
                </c:pt>
                <c:pt idx="35170">
                  <c:v>-0.15808</c:v>
                </c:pt>
                <c:pt idx="35171">
                  <c:v>-0.15545999999999999</c:v>
                </c:pt>
                <c:pt idx="35172">
                  <c:v>-0.15267500000000001</c:v>
                </c:pt>
                <c:pt idx="35173">
                  <c:v>-0.149727</c:v>
                </c:pt>
                <c:pt idx="35174">
                  <c:v>-0.146621</c:v>
                </c:pt>
                <c:pt idx="35175">
                  <c:v>-0.14335999999999999</c:v>
                </c:pt>
                <c:pt idx="35176">
                  <c:v>-0.13994799999999999</c:v>
                </c:pt>
                <c:pt idx="35177">
                  <c:v>-0.13639100000000001</c:v>
                </c:pt>
                <c:pt idx="35178">
                  <c:v>-0.132691</c:v>
                </c:pt>
                <c:pt idx="35179">
                  <c:v>-0.128853</c:v>
                </c:pt>
                <c:pt idx="35180">
                  <c:v>-0.12488200000000001</c:v>
                </c:pt>
                <c:pt idx="35181">
                  <c:v>-0.120784</c:v>
                </c:pt>
                <c:pt idx="35182">
                  <c:v>-0.116561</c:v>
                </c:pt>
                <c:pt idx="35183">
                  <c:v>-0.112221</c:v>
                </c:pt>
                <c:pt idx="35184">
                  <c:v>-0.107769</c:v>
                </c:pt>
                <c:pt idx="35185">
                  <c:v>-0.103211</c:v>
                </c:pt>
                <c:pt idx="35186">
                  <c:v>-9.8552200000000006E-2</c:v>
                </c:pt>
                <c:pt idx="35187">
                  <c:v>-9.3799499999999994E-2</c:v>
                </c:pt>
                <c:pt idx="35188">
                  <c:v>-8.8958599999999999E-2</c:v>
                </c:pt>
                <c:pt idx="35189">
                  <c:v>-8.4035700000000005E-2</c:v>
                </c:pt>
                <c:pt idx="35190">
                  <c:v>-7.9037099999999999E-2</c:v>
                </c:pt>
                <c:pt idx="35191">
                  <c:v>-7.3969499999999994E-2</c:v>
                </c:pt>
                <c:pt idx="35192">
                  <c:v>-6.8840100000000001E-2</c:v>
                </c:pt>
                <c:pt idx="35193">
                  <c:v>-6.3655400000000001E-2</c:v>
                </c:pt>
                <c:pt idx="35194">
                  <c:v>-5.8421599999999997E-2</c:v>
                </c:pt>
                <c:pt idx="35195">
                  <c:v>-5.31458E-2</c:v>
                </c:pt>
                <c:pt idx="35196">
                  <c:v>-4.78349E-2</c:v>
                </c:pt>
                <c:pt idx="35197">
                  <c:v>-4.2495900000000003E-2</c:v>
                </c:pt>
                <c:pt idx="35198">
                  <c:v>-3.7135599999999998E-2</c:v>
                </c:pt>
                <c:pt idx="35199">
                  <c:v>-3.1760900000000002E-2</c:v>
                </c:pt>
                <c:pt idx="35200">
                  <c:v>-2.6379199999999998E-2</c:v>
                </c:pt>
                <c:pt idx="35201">
                  <c:v>-2.09973E-2</c:v>
                </c:pt>
                <c:pt idx="35202">
                  <c:v>-1.5622199999999999E-2</c:v>
                </c:pt>
                <c:pt idx="35203">
                  <c:v>-1.0260999999999999E-2</c:v>
                </c:pt>
                <c:pt idx="35204" formatCode="0.00E+00">
                  <c:v>-4.9203800000000002E-3</c:v>
                </c:pt>
                <c:pt idx="35205" formatCode="0.00E+00">
                  <c:v>3.9261299999999999E-4</c:v>
                </c:pt>
                <c:pt idx="35206" formatCode="0.00E+00">
                  <c:v>5.6712200000000003E-3</c:v>
                </c:pt>
                <c:pt idx="35207">
                  <c:v>1.09082E-2</c:v>
                </c:pt>
                <c:pt idx="35208">
                  <c:v>1.6095600000000002E-2</c:v>
                </c:pt>
                <c:pt idx="35209">
                  <c:v>2.12263E-2</c:v>
                </c:pt>
                <c:pt idx="35210">
                  <c:v>2.62936E-2</c:v>
                </c:pt>
                <c:pt idx="35211">
                  <c:v>3.1290800000000001E-2</c:v>
                </c:pt>
                <c:pt idx="35212">
                  <c:v>3.6211300000000002E-2</c:v>
                </c:pt>
                <c:pt idx="35213">
                  <c:v>4.1048599999999998E-2</c:v>
                </c:pt>
                <c:pt idx="35214">
                  <c:v>4.57966E-2</c:v>
                </c:pt>
                <c:pt idx="35215">
                  <c:v>5.0449099999999997E-2</c:v>
                </c:pt>
                <c:pt idx="35216">
                  <c:v>5.5000100000000003E-2</c:v>
                </c:pt>
                <c:pt idx="35217">
                  <c:v>5.9443799999999998E-2</c:v>
                </c:pt>
                <c:pt idx="35218">
                  <c:v>6.3774600000000001E-2</c:v>
                </c:pt>
                <c:pt idx="35219">
                  <c:v>6.7987000000000006E-2</c:v>
                </c:pt>
                <c:pt idx="35220">
                  <c:v>7.2075899999999998E-2</c:v>
                </c:pt>
                <c:pt idx="35221">
                  <c:v>7.6036400000000004E-2</c:v>
                </c:pt>
                <c:pt idx="35222">
                  <c:v>7.9863900000000002E-2</c:v>
                </c:pt>
                <c:pt idx="35223">
                  <c:v>8.3553799999999998E-2</c:v>
                </c:pt>
                <c:pt idx="35224">
                  <c:v>8.7101899999999996E-2</c:v>
                </c:pt>
                <c:pt idx="35225">
                  <c:v>9.0504100000000004E-2</c:v>
                </c:pt>
                <c:pt idx="35226">
                  <c:v>9.3756599999999995E-2</c:v>
                </c:pt>
                <c:pt idx="35227">
                  <c:v>9.6855800000000006E-2</c:v>
                </c:pt>
                <c:pt idx="35228">
                  <c:v>9.9798300000000006E-2</c:v>
                </c:pt>
                <c:pt idx="35229">
                  <c:v>0.10258100000000001</c:v>
                </c:pt>
                <c:pt idx="35230">
                  <c:v>0.105201</c:v>
                </c:pt>
                <c:pt idx="35231">
                  <c:v>0.107657</c:v>
                </c:pt>
                <c:pt idx="35232">
                  <c:v>0.109945</c:v>
                </c:pt>
                <c:pt idx="35233">
                  <c:v>0.112064</c:v>
                </c:pt>
                <c:pt idx="35234">
                  <c:v>0.114012</c:v>
                </c:pt>
                <c:pt idx="35235">
                  <c:v>0.115787</c:v>
                </c:pt>
                <c:pt idx="35236">
                  <c:v>0.11738899999999999</c:v>
                </c:pt>
                <c:pt idx="35237">
                  <c:v>0.11881700000000001</c:v>
                </c:pt>
                <c:pt idx="35238">
                  <c:v>0.120069</c:v>
                </c:pt>
              </c:numCache>
            </c:numRef>
          </c:yVal>
          <c:smooth val="1"/>
          <c:extLst>
            <c:ext xmlns:c16="http://schemas.microsoft.com/office/drawing/2014/chart" uri="{C3380CC4-5D6E-409C-BE32-E72D297353CC}">
              <c16:uniqueId val="{00000000-44D1-4C3B-8FAF-9CBF02041A23}"/>
            </c:ext>
          </c:extLst>
        </c:ser>
        <c:dLbls>
          <c:showLegendKey val="0"/>
          <c:showVal val="0"/>
          <c:showCatName val="0"/>
          <c:showSerName val="0"/>
          <c:showPercent val="0"/>
          <c:showBubbleSize val="0"/>
        </c:dLbls>
        <c:axId val="497034368"/>
        <c:axId val="497035904"/>
      </c:scatterChart>
      <c:scatterChart>
        <c:scatterStyle val="smoothMarker"/>
        <c:varyColors val="0"/>
        <c:ser>
          <c:idx val="0"/>
          <c:order val="1"/>
          <c:tx>
            <c:v>Traffic2 - static</c:v>
          </c:tx>
          <c:spPr>
            <a:ln w="19050">
              <a:solidFill>
                <a:schemeClr val="accent2"/>
              </a:solidFill>
            </a:ln>
          </c:spPr>
          <c:marker>
            <c:symbol val="none"/>
          </c:marker>
          <c:xVal>
            <c:numRef>
              <c:f>plot_traffic!$J$5:$J$144087</c:f>
              <c:numCache>
                <c:formatCode>General</c:formatCode>
                <c:ptCount val="144083"/>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c:v>1000</c:v>
                </c:pt>
                <c:pt idx="2001">
                  <c:v>1000.5</c:v>
                </c:pt>
                <c:pt idx="2002">
                  <c:v>1001</c:v>
                </c:pt>
                <c:pt idx="2003">
                  <c:v>1001.5</c:v>
                </c:pt>
                <c:pt idx="2004">
                  <c:v>1002</c:v>
                </c:pt>
                <c:pt idx="2005">
                  <c:v>1002.5</c:v>
                </c:pt>
                <c:pt idx="2006">
                  <c:v>1003</c:v>
                </c:pt>
                <c:pt idx="2007">
                  <c:v>1003.5</c:v>
                </c:pt>
                <c:pt idx="2008">
                  <c:v>1004</c:v>
                </c:pt>
                <c:pt idx="2009">
                  <c:v>1004.5</c:v>
                </c:pt>
                <c:pt idx="2010">
                  <c:v>1005</c:v>
                </c:pt>
                <c:pt idx="2011">
                  <c:v>1005.5</c:v>
                </c:pt>
                <c:pt idx="2012">
                  <c:v>1006</c:v>
                </c:pt>
                <c:pt idx="2013">
                  <c:v>1006.5</c:v>
                </c:pt>
                <c:pt idx="2014">
                  <c:v>1007</c:v>
                </c:pt>
                <c:pt idx="2015">
                  <c:v>1007.5</c:v>
                </c:pt>
                <c:pt idx="2016">
                  <c:v>1008</c:v>
                </c:pt>
                <c:pt idx="2017">
                  <c:v>1008.5</c:v>
                </c:pt>
                <c:pt idx="2018">
                  <c:v>1009</c:v>
                </c:pt>
                <c:pt idx="2019">
                  <c:v>1009.5</c:v>
                </c:pt>
                <c:pt idx="2020">
                  <c:v>1010</c:v>
                </c:pt>
                <c:pt idx="2021">
                  <c:v>1010.5</c:v>
                </c:pt>
                <c:pt idx="2022">
                  <c:v>1011</c:v>
                </c:pt>
                <c:pt idx="2023">
                  <c:v>1011.5</c:v>
                </c:pt>
                <c:pt idx="2024">
                  <c:v>1012</c:v>
                </c:pt>
                <c:pt idx="2025">
                  <c:v>1012.5</c:v>
                </c:pt>
                <c:pt idx="2026">
                  <c:v>1013</c:v>
                </c:pt>
                <c:pt idx="2027">
                  <c:v>1013.5</c:v>
                </c:pt>
                <c:pt idx="2028">
                  <c:v>1014</c:v>
                </c:pt>
                <c:pt idx="2029">
                  <c:v>1014.5</c:v>
                </c:pt>
                <c:pt idx="2030">
                  <c:v>1015</c:v>
                </c:pt>
                <c:pt idx="2031">
                  <c:v>1015.5</c:v>
                </c:pt>
                <c:pt idx="2032">
                  <c:v>1016</c:v>
                </c:pt>
                <c:pt idx="2033">
                  <c:v>1016.5</c:v>
                </c:pt>
                <c:pt idx="2034">
                  <c:v>1017</c:v>
                </c:pt>
                <c:pt idx="2035">
                  <c:v>1017.5</c:v>
                </c:pt>
                <c:pt idx="2036">
                  <c:v>1018</c:v>
                </c:pt>
                <c:pt idx="2037">
                  <c:v>1018.5</c:v>
                </c:pt>
                <c:pt idx="2038">
                  <c:v>1019</c:v>
                </c:pt>
                <c:pt idx="2039">
                  <c:v>1019.5</c:v>
                </c:pt>
                <c:pt idx="2040">
                  <c:v>1020</c:v>
                </c:pt>
                <c:pt idx="2041">
                  <c:v>1020.5</c:v>
                </c:pt>
                <c:pt idx="2042">
                  <c:v>1021</c:v>
                </c:pt>
                <c:pt idx="2043">
                  <c:v>1021.5</c:v>
                </c:pt>
                <c:pt idx="2044">
                  <c:v>1022</c:v>
                </c:pt>
                <c:pt idx="2045">
                  <c:v>1022.5</c:v>
                </c:pt>
                <c:pt idx="2046">
                  <c:v>1023</c:v>
                </c:pt>
                <c:pt idx="2047">
                  <c:v>1023.5</c:v>
                </c:pt>
                <c:pt idx="2048">
                  <c:v>1024</c:v>
                </c:pt>
                <c:pt idx="2049">
                  <c:v>1024.5</c:v>
                </c:pt>
                <c:pt idx="2050">
                  <c:v>1025</c:v>
                </c:pt>
                <c:pt idx="2051">
                  <c:v>1025.5</c:v>
                </c:pt>
                <c:pt idx="2052">
                  <c:v>1026</c:v>
                </c:pt>
                <c:pt idx="2053">
                  <c:v>1026.5</c:v>
                </c:pt>
                <c:pt idx="2054">
                  <c:v>1027</c:v>
                </c:pt>
                <c:pt idx="2055">
                  <c:v>1027.5</c:v>
                </c:pt>
                <c:pt idx="2056">
                  <c:v>1028</c:v>
                </c:pt>
                <c:pt idx="2057">
                  <c:v>1028.5</c:v>
                </c:pt>
                <c:pt idx="2058">
                  <c:v>1029</c:v>
                </c:pt>
                <c:pt idx="2059">
                  <c:v>1029.5</c:v>
                </c:pt>
                <c:pt idx="2060">
                  <c:v>1030</c:v>
                </c:pt>
                <c:pt idx="2061">
                  <c:v>1030.5</c:v>
                </c:pt>
                <c:pt idx="2062">
                  <c:v>1031</c:v>
                </c:pt>
                <c:pt idx="2063">
                  <c:v>1031.5</c:v>
                </c:pt>
                <c:pt idx="2064">
                  <c:v>1032</c:v>
                </c:pt>
                <c:pt idx="2065">
                  <c:v>1032.5</c:v>
                </c:pt>
                <c:pt idx="2066">
                  <c:v>1033</c:v>
                </c:pt>
                <c:pt idx="2067">
                  <c:v>1033.5</c:v>
                </c:pt>
                <c:pt idx="2068">
                  <c:v>1034</c:v>
                </c:pt>
                <c:pt idx="2069">
                  <c:v>1034.5</c:v>
                </c:pt>
                <c:pt idx="2070">
                  <c:v>1035</c:v>
                </c:pt>
                <c:pt idx="2071">
                  <c:v>1035.5</c:v>
                </c:pt>
                <c:pt idx="2072">
                  <c:v>1036</c:v>
                </c:pt>
                <c:pt idx="2073">
                  <c:v>1036.5</c:v>
                </c:pt>
                <c:pt idx="2074">
                  <c:v>1037</c:v>
                </c:pt>
                <c:pt idx="2075">
                  <c:v>1037.5</c:v>
                </c:pt>
                <c:pt idx="2076">
                  <c:v>1038</c:v>
                </c:pt>
                <c:pt idx="2077">
                  <c:v>1038.5</c:v>
                </c:pt>
                <c:pt idx="2078">
                  <c:v>1039</c:v>
                </c:pt>
                <c:pt idx="2079">
                  <c:v>1039.5</c:v>
                </c:pt>
                <c:pt idx="2080">
                  <c:v>1040</c:v>
                </c:pt>
                <c:pt idx="2081">
                  <c:v>1040.5</c:v>
                </c:pt>
                <c:pt idx="2082">
                  <c:v>1041</c:v>
                </c:pt>
                <c:pt idx="2083">
                  <c:v>1041.5</c:v>
                </c:pt>
                <c:pt idx="2084">
                  <c:v>1042</c:v>
                </c:pt>
                <c:pt idx="2085">
                  <c:v>1042.5</c:v>
                </c:pt>
                <c:pt idx="2086">
                  <c:v>1043</c:v>
                </c:pt>
                <c:pt idx="2087">
                  <c:v>1043.5</c:v>
                </c:pt>
                <c:pt idx="2088">
                  <c:v>1044</c:v>
                </c:pt>
                <c:pt idx="2089">
                  <c:v>1044.5</c:v>
                </c:pt>
                <c:pt idx="2090">
                  <c:v>1045</c:v>
                </c:pt>
                <c:pt idx="2091">
                  <c:v>1045.5</c:v>
                </c:pt>
                <c:pt idx="2092">
                  <c:v>1046</c:v>
                </c:pt>
                <c:pt idx="2093">
                  <c:v>1046.5</c:v>
                </c:pt>
                <c:pt idx="2094">
                  <c:v>1047</c:v>
                </c:pt>
                <c:pt idx="2095">
                  <c:v>1047.5</c:v>
                </c:pt>
                <c:pt idx="2096">
                  <c:v>1048</c:v>
                </c:pt>
                <c:pt idx="2097">
                  <c:v>1048.5</c:v>
                </c:pt>
                <c:pt idx="2098">
                  <c:v>1049</c:v>
                </c:pt>
                <c:pt idx="2099">
                  <c:v>1049.5</c:v>
                </c:pt>
                <c:pt idx="2100">
                  <c:v>1050</c:v>
                </c:pt>
                <c:pt idx="2101">
                  <c:v>1050.5</c:v>
                </c:pt>
                <c:pt idx="2102">
                  <c:v>1051</c:v>
                </c:pt>
                <c:pt idx="2103">
                  <c:v>1051.5</c:v>
                </c:pt>
                <c:pt idx="2104">
                  <c:v>1052</c:v>
                </c:pt>
                <c:pt idx="2105">
                  <c:v>1052.5</c:v>
                </c:pt>
                <c:pt idx="2106">
                  <c:v>1053</c:v>
                </c:pt>
                <c:pt idx="2107">
                  <c:v>1053.5</c:v>
                </c:pt>
                <c:pt idx="2108">
                  <c:v>1054</c:v>
                </c:pt>
                <c:pt idx="2109">
                  <c:v>1054.5</c:v>
                </c:pt>
                <c:pt idx="2110">
                  <c:v>1055</c:v>
                </c:pt>
                <c:pt idx="2111">
                  <c:v>1055.5</c:v>
                </c:pt>
                <c:pt idx="2112">
                  <c:v>1056</c:v>
                </c:pt>
                <c:pt idx="2113">
                  <c:v>1056.5</c:v>
                </c:pt>
                <c:pt idx="2114">
                  <c:v>1057</c:v>
                </c:pt>
                <c:pt idx="2115">
                  <c:v>1057.5</c:v>
                </c:pt>
                <c:pt idx="2116">
                  <c:v>1058</c:v>
                </c:pt>
                <c:pt idx="2117">
                  <c:v>1058.5</c:v>
                </c:pt>
                <c:pt idx="2118">
                  <c:v>1059</c:v>
                </c:pt>
                <c:pt idx="2119">
                  <c:v>1059.5</c:v>
                </c:pt>
                <c:pt idx="2120">
                  <c:v>1060</c:v>
                </c:pt>
                <c:pt idx="2121">
                  <c:v>1060.5</c:v>
                </c:pt>
                <c:pt idx="2122">
                  <c:v>1061</c:v>
                </c:pt>
                <c:pt idx="2123">
                  <c:v>1061.5</c:v>
                </c:pt>
                <c:pt idx="2124">
                  <c:v>1062</c:v>
                </c:pt>
                <c:pt idx="2125">
                  <c:v>1062.5</c:v>
                </c:pt>
                <c:pt idx="2126">
                  <c:v>1063</c:v>
                </c:pt>
                <c:pt idx="2127">
                  <c:v>1063.5</c:v>
                </c:pt>
                <c:pt idx="2128">
                  <c:v>1064</c:v>
                </c:pt>
                <c:pt idx="2129">
                  <c:v>1064.5</c:v>
                </c:pt>
                <c:pt idx="2130">
                  <c:v>1065</c:v>
                </c:pt>
                <c:pt idx="2131">
                  <c:v>1065.5</c:v>
                </c:pt>
                <c:pt idx="2132">
                  <c:v>1066</c:v>
                </c:pt>
                <c:pt idx="2133">
                  <c:v>1066.5</c:v>
                </c:pt>
                <c:pt idx="2134">
                  <c:v>1067</c:v>
                </c:pt>
                <c:pt idx="2135">
                  <c:v>1067.5</c:v>
                </c:pt>
                <c:pt idx="2136">
                  <c:v>1068</c:v>
                </c:pt>
                <c:pt idx="2137">
                  <c:v>1068.5</c:v>
                </c:pt>
                <c:pt idx="2138">
                  <c:v>1069</c:v>
                </c:pt>
                <c:pt idx="2139">
                  <c:v>1069.5</c:v>
                </c:pt>
                <c:pt idx="2140">
                  <c:v>1070</c:v>
                </c:pt>
                <c:pt idx="2141">
                  <c:v>1070.5</c:v>
                </c:pt>
                <c:pt idx="2142">
                  <c:v>1071</c:v>
                </c:pt>
                <c:pt idx="2143">
                  <c:v>1071.5</c:v>
                </c:pt>
                <c:pt idx="2144">
                  <c:v>1072</c:v>
                </c:pt>
                <c:pt idx="2145">
                  <c:v>1072.5</c:v>
                </c:pt>
                <c:pt idx="2146">
                  <c:v>1073</c:v>
                </c:pt>
                <c:pt idx="2147">
                  <c:v>1073.5</c:v>
                </c:pt>
                <c:pt idx="2148">
                  <c:v>1074</c:v>
                </c:pt>
                <c:pt idx="2149">
                  <c:v>1074.5</c:v>
                </c:pt>
                <c:pt idx="2150">
                  <c:v>1075</c:v>
                </c:pt>
                <c:pt idx="2151">
                  <c:v>1075.5</c:v>
                </c:pt>
                <c:pt idx="2152">
                  <c:v>1076</c:v>
                </c:pt>
                <c:pt idx="2153">
                  <c:v>1076.5</c:v>
                </c:pt>
                <c:pt idx="2154">
                  <c:v>1077</c:v>
                </c:pt>
                <c:pt idx="2155">
                  <c:v>1077.5</c:v>
                </c:pt>
                <c:pt idx="2156">
                  <c:v>1078</c:v>
                </c:pt>
                <c:pt idx="2157">
                  <c:v>1078.5</c:v>
                </c:pt>
                <c:pt idx="2158">
                  <c:v>1079</c:v>
                </c:pt>
                <c:pt idx="2159">
                  <c:v>1079.5</c:v>
                </c:pt>
                <c:pt idx="2160">
                  <c:v>1080</c:v>
                </c:pt>
                <c:pt idx="2161">
                  <c:v>1080.5</c:v>
                </c:pt>
                <c:pt idx="2162">
                  <c:v>1081</c:v>
                </c:pt>
                <c:pt idx="2163">
                  <c:v>1081.5</c:v>
                </c:pt>
                <c:pt idx="2164">
                  <c:v>1082</c:v>
                </c:pt>
                <c:pt idx="2165">
                  <c:v>1082.5</c:v>
                </c:pt>
                <c:pt idx="2166">
                  <c:v>1083</c:v>
                </c:pt>
                <c:pt idx="2167">
                  <c:v>1083.5</c:v>
                </c:pt>
                <c:pt idx="2168">
                  <c:v>1084</c:v>
                </c:pt>
                <c:pt idx="2169">
                  <c:v>1084.5</c:v>
                </c:pt>
                <c:pt idx="2170">
                  <c:v>1085</c:v>
                </c:pt>
                <c:pt idx="2171">
                  <c:v>1085.5</c:v>
                </c:pt>
                <c:pt idx="2172">
                  <c:v>1086</c:v>
                </c:pt>
                <c:pt idx="2173">
                  <c:v>1086.5</c:v>
                </c:pt>
                <c:pt idx="2174">
                  <c:v>1087</c:v>
                </c:pt>
                <c:pt idx="2175">
                  <c:v>1087.5</c:v>
                </c:pt>
                <c:pt idx="2176">
                  <c:v>1088</c:v>
                </c:pt>
                <c:pt idx="2177">
                  <c:v>1088.5</c:v>
                </c:pt>
                <c:pt idx="2178">
                  <c:v>1089</c:v>
                </c:pt>
                <c:pt idx="2179">
                  <c:v>1089.5</c:v>
                </c:pt>
                <c:pt idx="2180">
                  <c:v>1090</c:v>
                </c:pt>
                <c:pt idx="2181">
                  <c:v>1090.5</c:v>
                </c:pt>
                <c:pt idx="2182">
                  <c:v>1091</c:v>
                </c:pt>
                <c:pt idx="2183">
                  <c:v>1091.5</c:v>
                </c:pt>
                <c:pt idx="2184">
                  <c:v>1092</c:v>
                </c:pt>
                <c:pt idx="2185">
                  <c:v>1092.5</c:v>
                </c:pt>
                <c:pt idx="2186">
                  <c:v>1093</c:v>
                </c:pt>
                <c:pt idx="2187">
                  <c:v>1093.5</c:v>
                </c:pt>
                <c:pt idx="2188">
                  <c:v>1094</c:v>
                </c:pt>
                <c:pt idx="2189">
                  <c:v>1094.5</c:v>
                </c:pt>
                <c:pt idx="2190">
                  <c:v>1095</c:v>
                </c:pt>
                <c:pt idx="2191">
                  <c:v>1095.5</c:v>
                </c:pt>
                <c:pt idx="2192">
                  <c:v>1096</c:v>
                </c:pt>
                <c:pt idx="2193">
                  <c:v>1096.5</c:v>
                </c:pt>
                <c:pt idx="2194">
                  <c:v>1097</c:v>
                </c:pt>
                <c:pt idx="2195">
                  <c:v>1097.5</c:v>
                </c:pt>
                <c:pt idx="2196">
                  <c:v>1098</c:v>
                </c:pt>
                <c:pt idx="2197">
                  <c:v>1098.5</c:v>
                </c:pt>
                <c:pt idx="2198">
                  <c:v>1099</c:v>
                </c:pt>
                <c:pt idx="2199">
                  <c:v>1099.5</c:v>
                </c:pt>
                <c:pt idx="2200">
                  <c:v>1100</c:v>
                </c:pt>
                <c:pt idx="2201">
                  <c:v>1100.5</c:v>
                </c:pt>
                <c:pt idx="2202">
                  <c:v>1101</c:v>
                </c:pt>
                <c:pt idx="2203">
                  <c:v>1101.5</c:v>
                </c:pt>
                <c:pt idx="2204">
                  <c:v>1102</c:v>
                </c:pt>
                <c:pt idx="2205">
                  <c:v>1102.5</c:v>
                </c:pt>
                <c:pt idx="2206">
                  <c:v>1103</c:v>
                </c:pt>
                <c:pt idx="2207">
                  <c:v>1103.5</c:v>
                </c:pt>
                <c:pt idx="2208">
                  <c:v>1104</c:v>
                </c:pt>
                <c:pt idx="2209">
                  <c:v>1104.5</c:v>
                </c:pt>
                <c:pt idx="2210">
                  <c:v>1105</c:v>
                </c:pt>
                <c:pt idx="2211">
                  <c:v>1105.5</c:v>
                </c:pt>
                <c:pt idx="2212">
                  <c:v>1106</c:v>
                </c:pt>
                <c:pt idx="2213">
                  <c:v>1106.5</c:v>
                </c:pt>
                <c:pt idx="2214">
                  <c:v>1107</c:v>
                </c:pt>
                <c:pt idx="2215">
                  <c:v>1107.5</c:v>
                </c:pt>
                <c:pt idx="2216">
                  <c:v>1108</c:v>
                </c:pt>
                <c:pt idx="2217">
                  <c:v>1108.5</c:v>
                </c:pt>
                <c:pt idx="2218">
                  <c:v>1109</c:v>
                </c:pt>
                <c:pt idx="2219">
                  <c:v>1109.5</c:v>
                </c:pt>
                <c:pt idx="2220">
                  <c:v>1110</c:v>
                </c:pt>
                <c:pt idx="2221">
                  <c:v>1110.5</c:v>
                </c:pt>
                <c:pt idx="2222">
                  <c:v>1111</c:v>
                </c:pt>
                <c:pt idx="2223">
                  <c:v>1111.5</c:v>
                </c:pt>
                <c:pt idx="2224">
                  <c:v>1112</c:v>
                </c:pt>
                <c:pt idx="2225">
                  <c:v>1112.5</c:v>
                </c:pt>
                <c:pt idx="2226">
                  <c:v>1113</c:v>
                </c:pt>
                <c:pt idx="2227">
                  <c:v>1113.5</c:v>
                </c:pt>
                <c:pt idx="2228">
                  <c:v>1114</c:v>
                </c:pt>
                <c:pt idx="2229">
                  <c:v>1114.5</c:v>
                </c:pt>
                <c:pt idx="2230">
                  <c:v>1115</c:v>
                </c:pt>
                <c:pt idx="2231">
                  <c:v>1115.5</c:v>
                </c:pt>
                <c:pt idx="2232">
                  <c:v>1116</c:v>
                </c:pt>
                <c:pt idx="2233">
                  <c:v>1116.5</c:v>
                </c:pt>
                <c:pt idx="2234">
                  <c:v>1117</c:v>
                </c:pt>
                <c:pt idx="2235">
                  <c:v>1117.5</c:v>
                </c:pt>
                <c:pt idx="2236">
                  <c:v>1118</c:v>
                </c:pt>
                <c:pt idx="2237">
                  <c:v>1118.5</c:v>
                </c:pt>
                <c:pt idx="2238">
                  <c:v>1119</c:v>
                </c:pt>
                <c:pt idx="2239">
                  <c:v>1119.5</c:v>
                </c:pt>
                <c:pt idx="2240">
                  <c:v>1120</c:v>
                </c:pt>
                <c:pt idx="2241">
                  <c:v>1120.5</c:v>
                </c:pt>
                <c:pt idx="2242">
                  <c:v>1121</c:v>
                </c:pt>
                <c:pt idx="2243">
                  <c:v>1121.5</c:v>
                </c:pt>
                <c:pt idx="2244">
                  <c:v>1122</c:v>
                </c:pt>
                <c:pt idx="2245">
                  <c:v>1122.5</c:v>
                </c:pt>
                <c:pt idx="2246">
                  <c:v>1123</c:v>
                </c:pt>
                <c:pt idx="2247">
                  <c:v>1123.5</c:v>
                </c:pt>
                <c:pt idx="2248">
                  <c:v>1124</c:v>
                </c:pt>
                <c:pt idx="2249">
                  <c:v>1124.5</c:v>
                </c:pt>
                <c:pt idx="2250">
                  <c:v>1125</c:v>
                </c:pt>
                <c:pt idx="2251">
                  <c:v>1125.5</c:v>
                </c:pt>
                <c:pt idx="2252">
                  <c:v>1126</c:v>
                </c:pt>
                <c:pt idx="2253">
                  <c:v>1126.5</c:v>
                </c:pt>
                <c:pt idx="2254">
                  <c:v>1127</c:v>
                </c:pt>
                <c:pt idx="2255">
                  <c:v>1127.5</c:v>
                </c:pt>
                <c:pt idx="2256">
                  <c:v>1128</c:v>
                </c:pt>
                <c:pt idx="2257">
                  <c:v>1128.5</c:v>
                </c:pt>
                <c:pt idx="2258">
                  <c:v>1129</c:v>
                </c:pt>
                <c:pt idx="2259">
                  <c:v>1129.5</c:v>
                </c:pt>
                <c:pt idx="2260">
                  <c:v>1130</c:v>
                </c:pt>
                <c:pt idx="2261">
                  <c:v>1130.5</c:v>
                </c:pt>
                <c:pt idx="2262">
                  <c:v>1131</c:v>
                </c:pt>
                <c:pt idx="2263">
                  <c:v>1131.5</c:v>
                </c:pt>
                <c:pt idx="2264">
                  <c:v>1132</c:v>
                </c:pt>
                <c:pt idx="2265">
                  <c:v>1132.5</c:v>
                </c:pt>
                <c:pt idx="2266">
                  <c:v>1133</c:v>
                </c:pt>
                <c:pt idx="2267">
                  <c:v>1133.5</c:v>
                </c:pt>
                <c:pt idx="2268">
                  <c:v>1134</c:v>
                </c:pt>
                <c:pt idx="2269">
                  <c:v>1134.5</c:v>
                </c:pt>
                <c:pt idx="2270">
                  <c:v>1135</c:v>
                </c:pt>
                <c:pt idx="2271">
                  <c:v>1135.5</c:v>
                </c:pt>
                <c:pt idx="2272">
                  <c:v>1136</c:v>
                </c:pt>
                <c:pt idx="2273">
                  <c:v>1136.5</c:v>
                </c:pt>
                <c:pt idx="2274">
                  <c:v>1137</c:v>
                </c:pt>
                <c:pt idx="2275">
                  <c:v>1137.5</c:v>
                </c:pt>
                <c:pt idx="2276">
                  <c:v>1138</c:v>
                </c:pt>
                <c:pt idx="2277">
                  <c:v>1138.5</c:v>
                </c:pt>
                <c:pt idx="2278">
                  <c:v>1139</c:v>
                </c:pt>
                <c:pt idx="2279">
                  <c:v>1139.5</c:v>
                </c:pt>
                <c:pt idx="2280">
                  <c:v>1140</c:v>
                </c:pt>
                <c:pt idx="2281">
                  <c:v>1140.5</c:v>
                </c:pt>
                <c:pt idx="2282">
                  <c:v>1141</c:v>
                </c:pt>
                <c:pt idx="2283">
                  <c:v>1141.5</c:v>
                </c:pt>
                <c:pt idx="2284">
                  <c:v>1142</c:v>
                </c:pt>
                <c:pt idx="2285">
                  <c:v>1142.5</c:v>
                </c:pt>
                <c:pt idx="2286">
                  <c:v>1143</c:v>
                </c:pt>
                <c:pt idx="2287">
                  <c:v>1143.5</c:v>
                </c:pt>
                <c:pt idx="2288">
                  <c:v>1144</c:v>
                </c:pt>
                <c:pt idx="2289">
                  <c:v>1144.5</c:v>
                </c:pt>
                <c:pt idx="2290">
                  <c:v>1145</c:v>
                </c:pt>
                <c:pt idx="2291">
                  <c:v>1145.5</c:v>
                </c:pt>
                <c:pt idx="2292">
                  <c:v>1146</c:v>
                </c:pt>
                <c:pt idx="2293">
                  <c:v>1146.5</c:v>
                </c:pt>
                <c:pt idx="2294">
                  <c:v>1147</c:v>
                </c:pt>
                <c:pt idx="2295">
                  <c:v>1147.5</c:v>
                </c:pt>
                <c:pt idx="2296">
                  <c:v>1148</c:v>
                </c:pt>
                <c:pt idx="2297">
                  <c:v>1148.5</c:v>
                </c:pt>
                <c:pt idx="2298">
                  <c:v>1149</c:v>
                </c:pt>
                <c:pt idx="2299">
                  <c:v>1149.5</c:v>
                </c:pt>
                <c:pt idx="2300">
                  <c:v>1150</c:v>
                </c:pt>
                <c:pt idx="2301">
                  <c:v>1150.5</c:v>
                </c:pt>
                <c:pt idx="2302">
                  <c:v>1151</c:v>
                </c:pt>
                <c:pt idx="2303">
                  <c:v>1151.5</c:v>
                </c:pt>
                <c:pt idx="2304">
                  <c:v>1152</c:v>
                </c:pt>
                <c:pt idx="2305">
                  <c:v>1152.5</c:v>
                </c:pt>
                <c:pt idx="2306">
                  <c:v>1153</c:v>
                </c:pt>
                <c:pt idx="2307">
                  <c:v>1153.5</c:v>
                </c:pt>
                <c:pt idx="2308">
                  <c:v>1154</c:v>
                </c:pt>
                <c:pt idx="2309">
                  <c:v>1154.5</c:v>
                </c:pt>
                <c:pt idx="2310">
                  <c:v>1155</c:v>
                </c:pt>
                <c:pt idx="2311">
                  <c:v>1155.5</c:v>
                </c:pt>
                <c:pt idx="2312">
                  <c:v>1156</c:v>
                </c:pt>
                <c:pt idx="2313">
                  <c:v>1156.5</c:v>
                </c:pt>
                <c:pt idx="2314">
                  <c:v>1157</c:v>
                </c:pt>
                <c:pt idx="2315">
                  <c:v>1157.5</c:v>
                </c:pt>
                <c:pt idx="2316">
                  <c:v>1158</c:v>
                </c:pt>
                <c:pt idx="2317">
                  <c:v>1158.5</c:v>
                </c:pt>
                <c:pt idx="2318">
                  <c:v>1159</c:v>
                </c:pt>
                <c:pt idx="2319">
                  <c:v>1159.5</c:v>
                </c:pt>
                <c:pt idx="2320">
                  <c:v>1160</c:v>
                </c:pt>
                <c:pt idx="2321">
                  <c:v>1160.5</c:v>
                </c:pt>
                <c:pt idx="2322">
                  <c:v>1161</c:v>
                </c:pt>
                <c:pt idx="2323">
                  <c:v>1161.5</c:v>
                </c:pt>
                <c:pt idx="2324">
                  <c:v>1162</c:v>
                </c:pt>
                <c:pt idx="2325">
                  <c:v>1162.5</c:v>
                </c:pt>
                <c:pt idx="2326">
                  <c:v>1163</c:v>
                </c:pt>
                <c:pt idx="2327">
                  <c:v>1163.5</c:v>
                </c:pt>
                <c:pt idx="2328">
                  <c:v>1164</c:v>
                </c:pt>
                <c:pt idx="2329">
                  <c:v>1164.5</c:v>
                </c:pt>
                <c:pt idx="2330">
                  <c:v>1165</c:v>
                </c:pt>
                <c:pt idx="2331">
                  <c:v>1165.5</c:v>
                </c:pt>
                <c:pt idx="2332">
                  <c:v>1166</c:v>
                </c:pt>
                <c:pt idx="2333">
                  <c:v>1166.5</c:v>
                </c:pt>
                <c:pt idx="2334">
                  <c:v>1167</c:v>
                </c:pt>
                <c:pt idx="2335">
                  <c:v>1167.5</c:v>
                </c:pt>
                <c:pt idx="2336">
                  <c:v>1168</c:v>
                </c:pt>
                <c:pt idx="2337">
                  <c:v>1168.5</c:v>
                </c:pt>
                <c:pt idx="2338">
                  <c:v>1169</c:v>
                </c:pt>
                <c:pt idx="2339">
                  <c:v>1169.5</c:v>
                </c:pt>
                <c:pt idx="2340">
                  <c:v>1170</c:v>
                </c:pt>
                <c:pt idx="2341">
                  <c:v>1170.5</c:v>
                </c:pt>
                <c:pt idx="2342">
                  <c:v>1171</c:v>
                </c:pt>
                <c:pt idx="2343">
                  <c:v>1171.5</c:v>
                </c:pt>
                <c:pt idx="2344">
                  <c:v>1172</c:v>
                </c:pt>
                <c:pt idx="2345">
                  <c:v>1172.5</c:v>
                </c:pt>
                <c:pt idx="2346">
                  <c:v>1173</c:v>
                </c:pt>
                <c:pt idx="2347">
                  <c:v>1173.5</c:v>
                </c:pt>
                <c:pt idx="2348">
                  <c:v>1174</c:v>
                </c:pt>
                <c:pt idx="2349">
                  <c:v>1174.5</c:v>
                </c:pt>
                <c:pt idx="2350">
                  <c:v>1175</c:v>
                </c:pt>
                <c:pt idx="2351">
                  <c:v>1175.5</c:v>
                </c:pt>
                <c:pt idx="2352">
                  <c:v>1176</c:v>
                </c:pt>
                <c:pt idx="2353">
                  <c:v>1176.5</c:v>
                </c:pt>
                <c:pt idx="2354">
                  <c:v>1177</c:v>
                </c:pt>
                <c:pt idx="2355">
                  <c:v>1177.5</c:v>
                </c:pt>
                <c:pt idx="2356">
                  <c:v>1178</c:v>
                </c:pt>
                <c:pt idx="2357">
                  <c:v>1178.5</c:v>
                </c:pt>
                <c:pt idx="2358">
                  <c:v>1179</c:v>
                </c:pt>
                <c:pt idx="2359">
                  <c:v>1179.5</c:v>
                </c:pt>
                <c:pt idx="2360">
                  <c:v>1180</c:v>
                </c:pt>
                <c:pt idx="2361">
                  <c:v>1180.5</c:v>
                </c:pt>
                <c:pt idx="2362">
                  <c:v>1181</c:v>
                </c:pt>
                <c:pt idx="2363">
                  <c:v>1181.5</c:v>
                </c:pt>
                <c:pt idx="2364">
                  <c:v>1182</c:v>
                </c:pt>
                <c:pt idx="2365">
                  <c:v>1182.5</c:v>
                </c:pt>
                <c:pt idx="2366">
                  <c:v>1183</c:v>
                </c:pt>
                <c:pt idx="2367">
                  <c:v>1183.5</c:v>
                </c:pt>
                <c:pt idx="2368">
                  <c:v>1184</c:v>
                </c:pt>
                <c:pt idx="2369">
                  <c:v>1184.5</c:v>
                </c:pt>
                <c:pt idx="2370">
                  <c:v>1185</c:v>
                </c:pt>
                <c:pt idx="2371">
                  <c:v>1185.5</c:v>
                </c:pt>
                <c:pt idx="2372">
                  <c:v>1186</c:v>
                </c:pt>
                <c:pt idx="2373">
                  <c:v>1186.5</c:v>
                </c:pt>
                <c:pt idx="2374">
                  <c:v>1187</c:v>
                </c:pt>
                <c:pt idx="2375">
                  <c:v>1187.5</c:v>
                </c:pt>
                <c:pt idx="2376">
                  <c:v>1188</c:v>
                </c:pt>
                <c:pt idx="2377">
                  <c:v>1188.5</c:v>
                </c:pt>
                <c:pt idx="2378">
                  <c:v>1189</c:v>
                </c:pt>
                <c:pt idx="2379">
                  <c:v>1189.5</c:v>
                </c:pt>
                <c:pt idx="2380">
                  <c:v>1190</c:v>
                </c:pt>
                <c:pt idx="2381">
                  <c:v>1190.5</c:v>
                </c:pt>
                <c:pt idx="2382">
                  <c:v>1191</c:v>
                </c:pt>
                <c:pt idx="2383">
                  <c:v>1191.5</c:v>
                </c:pt>
                <c:pt idx="2384">
                  <c:v>1192</c:v>
                </c:pt>
                <c:pt idx="2385">
                  <c:v>1192.5</c:v>
                </c:pt>
                <c:pt idx="2386">
                  <c:v>1193</c:v>
                </c:pt>
                <c:pt idx="2387">
                  <c:v>1193.5</c:v>
                </c:pt>
                <c:pt idx="2388">
                  <c:v>1194</c:v>
                </c:pt>
                <c:pt idx="2389">
                  <c:v>1194.5</c:v>
                </c:pt>
                <c:pt idx="2390">
                  <c:v>1195</c:v>
                </c:pt>
                <c:pt idx="2391">
                  <c:v>1195.5</c:v>
                </c:pt>
                <c:pt idx="2392">
                  <c:v>1196</c:v>
                </c:pt>
                <c:pt idx="2393">
                  <c:v>1196.5</c:v>
                </c:pt>
                <c:pt idx="2394">
                  <c:v>1197</c:v>
                </c:pt>
                <c:pt idx="2395">
                  <c:v>1197.5</c:v>
                </c:pt>
                <c:pt idx="2396">
                  <c:v>1198</c:v>
                </c:pt>
                <c:pt idx="2397">
                  <c:v>1198.5</c:v>
                </c:pt>
                <c:pt idx="2398">
                  <c:v>1199</c:v>
                </c:pt>
                <c:pt idx="2399">
                  <c:v>1199.5</c:v>
                </c:pt>
                <c:pt idx="2400">
                  <c:v>1200</c:v>
                </c:pt>
                <c:pt idx="2401">
                  <c:v>1200.5</c:v>
                </c:pt>
                <c:pt idx="2402">
                  <c:v>1201</c:v>
                </c:pt>
                <c:pt idx="2403">
                  <c:v>1201.5</c:v>
                </c:pt>
                <c:pt idx="2404">
                  <c:v>1202</c:v>
                </c:pt>
                <c:pt idx="2405">
                  <c:v>1202.5</c:v>
                </c:pt>
                <c:pt idx="2406">
                  <c:v>1203</c:v>
                </c:pt>
                <c:pt idx="2407">
                  <c:v>1203.5</c:v>
                </c:pt>
                <c:pt idx="2408">
                  <c:v>1204</c:v>
                </c:pt>
                <c:pt idx="2409">
                  <c:v>1204.5</c:v>
                </c:pt>
                <c:pt idx="2410">
                  <c:v>1205</c:v>
                </c:pt>
                <c:pt idx="2411">
                  <c:v>1205.5</c:v>
                </c:pt>
                <c:pt idx="2412">
                  <c:v>1206</c:v>
                </c:pt>
                <c:pt idx="2413">
                  <c:v>1206.5</c:v>
                </c:pt>
                <c:pt idx="2414">
                  <c:v>1207</c:v>
                </c:pt>
                <c:pt idx="2415">
                  <c:v>1207.5</c:v>
                </c:pt>
                <c:pt idx="2416">
                  <c:v>1208</c:v>
                </c:pt>
                <c:pt idx="2417">
                  <c:v>1208.5</c:v>
                </c:pt>
                <c:pt idx="2418">
                  <c:v>1209</c:v>
                </c:pt>
                <c:pt idx="2419">
                  <c:v>1209.5</c:v>
                </c:pt>
                <c:pt idx="2420">
                  <c:v>1210</c:v>
                </c:pt>
                <c:pt idx="2421">
                  <c:v>1210.5</c:v>
                </c:pt>
                <c:pt idx="2422">
                  <c:v>1211</c:v>
                </c:pt>
                <c:pt idx="2423">
                  <c:v>1211.5</c:v>
                </c:pt>
                <c:pt idx="2424">
                  <c:v>1212</c:v>
                </c:pt>
                <c:pt idx="2425">
                  <c:v>1212.5</c:v>
                </c:pt>
                <c:pt idx="2426">
                  <c:v>1213</c:v>
                </c:pt>
                <c:pt idx="2427">
                  <c:v>1213.5</c:v>
                </c:pt>
                <c:pt idx="2428">
                  <c:v>1214</c:v>
                </c:pt>
                <c:pt idx="2429">
                  <c:v>1214.5</c:v>
                </c:pt>
                <c:pt idx="2430">
                  <c:v>1215</c:v>
                </c:pt>
                <c:pt idx="2431">
                  <c:v>1215.5</c:v>
                </c:pt>
                <c:pt idx="2432">
                  <c:v>1216</c:v>
                </c:pt>
                <c:pt idx="2433">
                  <c:v>1216.5</c:v>
                </c:pt>
                <c:pt idx="2434">
                  <c:v>1217</c:v>
                </c:pt>
                <c:pt idx="2435">
                  <c:v>1217.5</c:v>
                </c:pt>
                <c:pt idx="2436">
                  <c:v>1218</c:v>
                </c:pt>
                <c:pt idx="2437">
                  <c:v>1218.5</c:v>
                </c:pt>
                <c:pt idx="2438">
                  <c:v>1219</c:v>
                </c:pt>
                <c:pt idx="2439">
                  <c:v>1219.5</c:v>
                </c:pt>
                <c:pt idx="2440">
                  <c:v>1220</c:v>
                </c:pt>
                <c:pt idx="2441">
                  <c:v>1220.5</c:v>
                </c:pt>
                <c:pt idx="2442">
                  <c:v>1221</c:v>
                </c:pt>
                <c:pt idx="2443">
                  <c:v>1221.5</c:v>
                </c:pt>
                <c:pt idx="2444">
                  <c:v>1222</c:v>
                </c:pt>
                <c:pt idx="2445">
                  <c:v>1222.5</c:v>
                </c:pt>
                <c:pt idx="2446">
                  <c:v>1223</c:v>
                </c:pt>
                <c:pt idx="2447">
                  <c:v>1223.5</c:v>
                </c:pt>
                <c:pt idx="2448">
                  <c:v>1224</c:v>
                </c:pt>
                <c:pt idx="2449">
                  <c:v>1224.5</c:v>
                </c:pt>
                <c:pt idx="2450">
                  <c:v>1225</c:v>
                </c:pt>
                <c:pt idx="2451">
                  <c:v>1225.5</c:v>
                </c:pt>
                <c:pt idx="2452">
                  <c:v>1226</c:v>
                </c:pt>
                <c:pt idx="2453">
                  <c:v>1226.5</c:v>
                </c:pt>
                <c:pt idx="2454">
                  <c:v>1227</c:v>
                </c:pt>
                <c:pt idx="2455">
                  <c:v>1227.5</c:v>
                </c:pt>
                <c:pt idx="2456">
                  <c:v>1228</c:v>
                </c:pt>
                <c:pt idx="2457">
                  <c:v>1228.5</c:v>
                </c:pt>
                <c:pt idx="2458">
                  <c:v>1229</c:v>
                </c:pt>
                <c:pt idx="2459">
                  <c:v>1229.5</c:v>
                </c:pt>
                <c:pt idx="2460">
                  <c:v>1230</c:v>
                </c:pt>
                <c:pt idx="2461">
                  <c:v>1230.5</c:v>
                </c:pt>
                <c:pt idx="2462">
                  <c:v>1231</c:v>
                </c:pt>
                <c:pt idx="2463">
                  <c:v>1231.5</c:v>
                </c:pt>
                <c:pt idx="2464">
                  <c:v>1232</c:v>
                </c:pt>
                <c:pt idx="2465">
                  <c:v>1232.5</c:v>
                </c:pt>
                <c:pt idx="2466">
                  <c:v>1233</c:v>
                </c:pt>
                <c:pt idx="2467">
                  <c:v>1233.5</c:v>
                </c:pt>
                <c:pt idx="2468">
                  <c:v>1234</c:v>
                </c:pt>
                <c:pt idx="2469">
                  <c:v>1234.5</c:v>
                </c:pt>
                <c:pt idx="2470">
                  <c:v>1235</c:v>
                </c:pt>
                <c:pt idx="2471">
                  <c:v>1235.5</c:v>
                </c:pt>
                <c:pt idx="2472">
                  <c:v>1236</c:v>
                </c:pt>
                <c:pt idx="2473">
                  <c:v>1236.5</c:v>
                </c:pt>
                <c:pt idx="2474">
                  <c:v>1237</c:v>
                </c:pt>
                <c:pt idx="2475">
                  <c:v>1237.5</c:v>
                </c:pt>
                <c:pt idx="2476">
                  <c:v>1238</c:v>
                </c:pt>
                <c:pt idx="2477">
                  <c:v>1238.5</c:v>
                </c:pt>
                <c:pt idx="2478">
                  <c:v>1239</c:v>
                </c:pt>
                <c:pt idx="2479">
                  <c:v>1239.5</c:v>
                </c:pt>
                <c:pt idx="2480">
                  <c:v>1240</c:v>
                </c:pt>
                <c:pt idx="2481">
                  <c:v>1240.5</c:v>
                </c:pt>
                <c:pt idx="2482">
                  <c:v>1241</c:v>
                </c:pt>
                <c:pt idx="2483">
                  <c:v>1241.5</c:v>
                </c:pt>
                <c:pt idx="2484">
                  <c:v>1242</c:v>
                </c:pt>
                <c:pt idx="2485">
                  <c:v>1242.5</c:v>
                </c:pt>
                <c:pt idx="2486">
                  <c:v>1243</c:v>
                </c:pt>
                <c:pt idx="2487">
                  <c:v>1243.5</c:v>
                </c:pt>
                <c:pt idx="2488">
                  <c:v>1244</c:v>
                </c:pt>
                <c:pt idx="2489">
                  <c:v>1244.5</c:v>
                </c:pt>
                <c:pt idx="2490">
                  <c:v>1245</c:v>
                </c:pt>
                <c:pt idx="2491">
                  <c:v>1245.5</c:v>
                </c:pt>
                <c:pt idx="2492">
                  <c:v>1246</c:v>
                </c:pt>
                <c:pt idx="2493">
                  <c:v>1246.5</c:v>
                </c:pt>
                <c:pt idx="2494">
                  <c:v>1247</c:v>
                </c:pt>
                <c:pt idx="2495">
                  <c:v>1247.5</c:v>
                </c:pt>
                <c:pt idx="2496">
                  <c:v>1248</c:v>
                </c:pt>
                <c:pt idx="2497">
                  <c:v>1248.5</c:v>
                </c:pt>
                <c:pt idx="2498">
                  <c:v>1249</c:v>
                </c:pt>
                <c:pt idx="2499">
                  <c:v>1249.5</c:v>
                </c:pt>
                <c:pt idx="2500">
                  <c:v>1250</c:v>
                </c:pt>
                <c:pt idx="2501">
                  <c:v>1250.5</c:v>
                </c:pt>
                <c:pt idx="2502">
                  <c:v>1251</c:v>
                </c:pt>
                <c:pt idx="2503">
                  <c:v>1251.5</c:v>
                </c:pt>
                <c:pt idx="2504">
                  <c:v>1252</c:v>
                </c:pt>
                <c:pt idx="2505">
                  <c:v>1252.5</c:v>
                </c:pt>
                <c:pt idx="2506">
                  <c:v>1253</c:v>
                </c:pt>
                <c:pt idx="2507">
                  <c:v>1253.5</c:v>
                </c:pt>
                <c:pt idx="2508">
                  <c:v>1254</c:v>
                </c:pt>
                <c:pt idx="2509">
                  <c:v>1254.5</c:v>
                </c:pt>
                <c:pt idx="2510">
                  <c:v>1255</c:v>
                </c:pt>
                <c:pt idx="2511">
                  <c:v>1255.5</c:v>
                </c:pt>
                <c:pt idx="2512">
                  <c:v>1256</c:v>
                </c:pt>
                <c:pt idx="2513">
                  <c:v>1256.5</c:v>
                </c:pt>
                <c:pt idx="2514">
                  <c:v>1257</c:v>
                </c:pt>
                <c:pt idx="2515">
                  <c:v>1257.5</c:v>
                </c:pt>
                <c:pt idx="2516">
                  <c:v>1258</c:v>
                </c:pt>
                <c:pt idx="2517">
                  <c:v>1258.5</c:v>
                </c:pt>
                <c:pt idx="2518">
                  <c:v>1259</c:v>
                </c:pt>
                <c:pt idx="2519">
                  <c:v>1259.5</c:v>
                </c:pt>
                <c:pt idx="2520">
                  <c:v>1260</c:v>
                </c:pt>
                <c:pt idx="2521">
                  <c:v>1260.5</c:v>
                </c:pt>
                <c:pt idx="2522">
                  <c:v>1261</c:v>
                </c:pt>
                <c:pt idx="2523">
                  <c:v>1261.5</c:v>
                </c:pt>
                <c:pt idx="2524">
                  <c:v>1262</c:v>
                </c:pt>
                <c:pt idx="2525">
                  <c:v>1262.5</c:v>
                </c:pt>
                <c:pt idx="2526">
                  <c:v>1263</c:v>
                </c:pt>
                <c:pt idx="2527">
                  <c:v>1263.5</c:v>
                </c:pt>
                <c:pt idx="2528">
                  <c:v>1264</c:v>
                </c:pt>
                <c:pt idx="2529">
                  <c:v>1264.5</c:v>
                </c:pt>
                <c:pt idx="2530">
                  <c:v>1265</c:v>
                </c:pt>
                <c:pt idx="2531">
                  <c:v>1265.5</c:v>
                </c:pt>
                <c:pt idx="2532">
                  <c:v>1266</c:v>
                </c:pt>
                <c:pt idx="2533">
                  <c:v>1266.5</c:v>
                </c:pt>
                <c:pt idx="2534">
                  <c:v>1267</c:v>
                </c:pt>
                <c:pt idx="2535">
                  <c:v>1267.5</c:v>
                </c:pt>
                <c:pt idx="2536">
                  <c:v>1268</c:v>
                </c:pt>
                <c:pt idx="2537">
                  <c:v>1268.5</c:v>
                </c:pt>
                <c:pt idx="2538">
                  <c:v>1269</c:v>
                </c:pt>
                <c:pt idx="2539">
                  <c:v>1269.5</c:v>
                </c:pt>
                <c:pt idx="2540">
                  <c:v>1270</c:v>
                </c:pt>
                <c:pt idx="2541">
                  <c:v>1270.5</c:v>
                </c:pt>
                <c:pt idx="2542">
                  <c:v>1271</c:v>
                </c:pt>
                <c:pt idx="2543">
                  <c:v>1271.5</c:v>
                </c:pt>
                <c:pt idx="2544">
                  <c:v>1272</c:v>
                </c:pt>
                <c:pt idx="2545">
                  <c:v>1272.5</c:v>
                </c:pt>
                <c:pt idx="2546">
                  <c:v>1273</c:v>
                </c:pt>
                <c:pt idx="2547">
                  <c:v>1273.5</c:v>
                </c:pt>
                <c:pt idx="2548">
                  <c:v>1274</c:v>
                </c:pt>
                <c:pt idx="2549">
                  <c:v>1274.5</c:v>
                </c:pt>
                <c:pt idx="2550">
                  <c:v>1275</c:v>
                </c:pt>
                <c:pt idx="2551">
                  <c:v>1275.5</c:v>
                </c:pt>
                <c:pt idx="2552">
                  <c:v>1276</c:v>
                </c:pt>
                <c:pt idx="2553">
                  <c:v>1276.5</c:v>
                </c:pt>
                <c:pt idx="2554">
                  <c:v>1277</c:v>
                </c:pt>
                <c:pt idx="2555">
                  <c:v>1277.5</c:v>
                </c:pt>
                <c:pt idx="2556">
                  <c:v>1278</c:v>
                </c:pt>
                <c:pt idx="2557">
                  <c:v>1278.5</c:v>
                </c:pt>
                <c:pt idx="2558">
                  <c:v>1279</c:v>
                </c:pt>
                <c:pt idx="2559">
                  <c:v>1279.5</c:v>
                </c:pt>
                <c:pt idx="2560">
                  <c:v>1280</c:v>
                </c:pt>
                <c:pt idx="2561">
                  <c:v>1280.5</c:v>
                </c:pt>
                <c:pt idx="2562">
                  <c:v>1281</c:v>
                </c:pt>
                <c:pt idx="2563">
                  <c:v>1281.5</c:v>
                </c:pt>
                <c:pt idx="2564">
                  <c:v>1282</c:v>
                </c:pt>
                <c:pt idx="2565">
                  <c:v>1282.5</c:v>
                </c:pt>
                <c:pt idx="2566">
                  <c:v>1283</c:v>
                </c:pt>
                <c:pt idx="2567">
                  <c:v>1283.5</c:v>
                </c:pt>
                <c:pt idx="2568">
                  <c:v>1284</c:v>
                </c:pt>
                <c:pt idx="2569">
                  <c:v>1284.5</c:v>
                </c:pt>
                <c:pt idx="2570">
                  <c:v>1285</c:v>
                </c:pt>
                <c:pt idx="2571">
                  <c:v>1285.5</c:v>
                </c:pt>
                <c:pt idx="2572">
                  <c:v>1286</c:v>
                </c:pt>
                <c:pt idx="2573">
                  <c:v>1286.5</c:v>
                </c:pt>
                <c:pt idx="2574">
                  <c:v>1287</c:v>
                </c:pt>
                <c:pt idx="2575">
                  <c:v>1287.5</c:v>
                </c:pt>
                <c:pt idx="2576">
                  <c:v>1288</c:v>
                </c:pt>
                <c:pt idx="2577">
                  <c:v>1288.5</c:v>
                </c:pt>
                <c:pt idx="2578">
                  <c:v>1289</c:v>
                </c:pt>
                <c:pt idx="2579">
                  <c:v>1289.5</c:v>
                </c:pt>
                <c:pt idx="2580">
                  <c:v>1290</c:v>
                </c:pt>
                <c:pt idx="2581">
                  <c:v>1290.5</c:v>
                </c:pt>
                <c:pt idx="2582">
                  <c:v>1291</c:v>
                </c:pt>
                <c:pt idx="2583">
                  <c:v>1291.5</c:v>
                </c:pt>
                <c:pt idx="2584">
                  <c:v>1292</c:v>
                </c:pt>
                <c:pt idx="2585">
                  <c:v>1292.5</c:v>
                </c:pt>
                <c:pt idx="2586">
                  <c:v>1293</c:v>
                </c:pt>
                <c:pt idx="2587">
                  <c:v>1293.5</c:v>
                </c:pt>
                <c:pt idx="2588">
                  <c:v>1294</c:v>
                </c:pt>
                <c:pt idx="2589">
                  <c:v>1294.5</c:v>
                </c:pt>
                <c:pt idx="2590">
                  <c:v>1295</c:v>
                </c:pt>
                <c:pt idx="2591">
                  <c:v>1295.5</c:v>
                </c:pt>
                <c:pt idx="2592">
                  <c:v>1296</c:v>
                </c:pt>
                <c:pt idx="2593">
                  <c:v>1296.5</c:v>
                </c:pt>
                <c:pt idx="2594">
                  <c:v>1297</c:v>
                </c:pt>
                <c:pt idx="2595">
                  <c:v>1297.5</c:v>
                </c:pt>
                <c:pt idx="2596">
                  <c:v>1298</c:v>
                </c:pt>
                <c:pt idx="2597">
                  <c:v>1298.5</c:v>
                </c:pt>
                <c:pt idx="2598">
                  <c:v>1299</c:v>
                </c:pt>
                <c:pt idx="2599">
                  <c:v>1299.5</c:v>
                </c:pt>
                <c:pt idx="2600">
                  <c:v>1300</c:v>
                </c:pt>
                <c:pt idx="2601">
                  <c:v>1300.5</c:v>
                </c:pt>
                <c:pt idx="2602">
                  <c:v>1301</c:v>
                </c:pt>
                <c:pt idx="2603">
                  <c:v>1301.5</c:v>
                </c:pt>
                <c:pt idx="2604">
                  <c:v>1302</c:v>
                </c:pt>
                <c:pt idx="2605">
                  <c:v>1302.5</c:v>
                </c:pt>
                <c:pt idx="2606">
                  <c:v>1303</c:v>
                </c:pt>
                <c:pt idx="2607">
                  <c:v>1303.5</c:v>
                </c:pt>
                <c:pt idx="2608">
                  <c:v>1304</c:v>
                </c:pt>
                <c:pt idx="2609">
                  <c:v>1304.5</c:v>
                </c:pt>
                <c:pt idx="2610">
                  <c:v>1305</c:v>
                </c:pt>
                <c:pt idx="2611">
                  <c:v>1305.5</c:v>
                </c:pt>
                <c:pt idx="2612">
                  <c:v>1306</c:v>
                </c:pt>
                <c:pt idx="2613">
                  <c:v>1306.5</c:v>
                </c:pt>
                <c:pt idx="2614">
                  <c:v>1307</c:v>
                </c:pt>
                <c:pt idx="2615">
                  <c:v>1307.5</c:v>
                </c:pt>
                <c:pt idx="2616">
                  <c:v>1308</c:v>
                </c:pt>
                <c:pt idx="2617">
                  <c:v>1308.5</c:v>
                </c:pt>
                <c:pt idx="2618">
                  <c:v>1309</c:v>
                </c:pt>
                <c:pt idx="2619">
                  <c:v>1309.5</c:v>
                </c:pt>
                <c:pt idx="2620">
                  <c:v>1310</c:v>
                </c:pt>
                <c:pt idx="2621">
                  <c:v>1310.5</c:v>
                </c:pt>
                <c:pt idx="2622">
                  <c:v>1311</c:v>
                </c:pt>
                <c:pt idx="2623">
                  <c:v>1311.5</c:v>
                </c:pt>
                <c:pt idx="2624">
                  <c:v>1312</c:v>
                </c:pt>
                <c:pt idx="2625">
                  <c:v>1312.5</c:v>
                </c:pt>
                <c:pt idx="2626">
                  <c:v>1313</c:v>
                </c:pt>
                <c:pt idx="2627">
                  <c:v>1313.5</c:v>
                </c:pt>
                <c:pt idx="2628">
                  <c:v>1314</c:v>
                </c:pt>
                <c:pt idx="2629">
                  <c:v>1314.5</c:v>
                </c:pt>
                <c:pt idx="2630">
                  <c:v>1315</c:v>
                </c:pt>
                <c:pt idx="2631">
                  <c:v>1315.5</c:v>
                </c:pt>
                <c:pt idx="2632">
                  <c:v>1316</c:v>
                </c:pt>
                <c:pt idx="2633">
                  <c:v>1316.5</c:v>
                </c:pt>
                <c:pt idx="2634">
                  <c:v>1317</c:v>
                </c:pt>
                <c:pt idx="2635">
                  <c:v>1317.5</c:v>
                </c:pt>
                <c:pt idx="2636">
                  <c:v>1318</c:v>
                </c:pt>
                <c:pt idx="2637">
                  <c:v>1318.5</c:v>
                </c:pt>
                <c:pt idx="2638">
                  <c:v>1319</c:v>
                </c:pt>
                <c:pt idx="2639">
                  <c:v>1319.5</c:v>
                </c:pt>
                <c:pt idx="2640">
                  <c:v>1320</c:v>
                </c:pt>
                <c:pt idx="2641">
                  <c:v>1320.5</c:v>
                </c:pt>
                <c:pt idx="2642">
                  <c:v>1321</c:v>
                </c:pt>
                <c:pt idx="2643">
                  <c:v>1321.5</c:v>
                </c:pt>
                <c:pt idx="2644">
                  <c:v>1322</c:v>
                </c:pt>
                <c:pt idx="2645">
                  <c:v>1322.5</c:v>
                </c:pt>
                <c:pt idx="2646">
                  <c:v>1323</c:v>
                </c:pt>
                <c:pt idx="2647">
                  <c:v>1323.5</c:v>
                </c:pt>
                <c:pt idx="2648">
                  <c:v>1324</c:v>
                </c:pt>
                <c:pt idx="2649">
                  <c:v>1324.5</c:v>
                </c:pt>
                <c:pt idx="2650">
                  <c:v>1325</c:v>
                </c:pt>
                <c:pt idx="2651">
                  <c:v>1325.5</c:v>
                </c:pt>
                <c:pt idx="2652">
                  <c:v>1326</c:v>
                </c:pt>
                <c:pt idx="2653">
                  <c:v>1326.5</c:v>
                </c:pt>
                <c:pt idx="2654">
                  <c:v>1327</c:v>
                </c:pt>
                <c:pt idx="2655">
                  <c:v>1327.5</c:v>
                </c:pt>
                <c:pt idx="2656">
                  <c:v>1328</c:v>
                </c:pt>
                <c:pt idx="2657">
                  <c:v>1328.5</c:v>
                </c:pt>
                <c:pt idx="2658">
                  <c:v>1329</c:v>
                </c:pt>
                <c:pt idx="2659">
                  <c:v>1329.5</c:v>
                </c:pt>
                <c:pt idx="2660">
                  <c:v>1330</c:v>
                </c:pt>
                <c:pt idx="2661">
                  <c:v>1330.5</c:v>
                </c:pt>
                <c:pt idx="2662">
                  <c:v>1331</c:v>
                </c:pt>
                <c:pt idx="2663">
                  <c:v>1331.5</c:v>
                </c:pt>
                <c:pt idx="2664">
                  <c:v>1332</c:v>
                </c:pt>
                <c:pt idx="2665">
                  <c:v>1332.5</c:v>
                </c:pt>
                <c:pt idx="2666">
                  <c:v>1333</c:v>
                </c:pt>
                <c:pt idx="2667">
                  <c:v>1333.5</c:v>
                </c:pt>
                <c:pt idx="2668">
                  <c:v>1334</c:v>
                </c:pt>
                <c:pt idx="2669">
                  <c:v>1334.5</c:v>
                </c:pt>
                <c:pt idx="2670">
                  <c:v>1335</c:v>
                </c:pt>
                <c:pt idx="2671">
                  <c:v>1335.5</c:v>
                </c:pt>
                <c:pt idx="2672">
                  <c:v>1336</c:v>
                </c:pt>
                <c:pt idx="2673">
                  <c:v>1336.5</c:v>
                </c:pt>
                <c:pt idx="2674">
                  <c:v>1337</c:v>
                </c:pt>
                <c:pt idx="2675">
                  <c:v>1337.5</c:v>
                </c:pt>
                <c:pt idx="2676">
                  <c:v>1338</c:v>
                </c:pt>
                <c:pt idx="2677">
                  <c:v>1338.5</c:v>
                </c:pt>
                <c:pt idx="2678">
                  <c:v>1339</c:v>
                </c:pt>
                <c:pt idx="2679">
                  <c:v>1339.5</c:v>
                </c:pt>
                <c:pt idx="2680">
                  <c:v>1340</c:v>
                </c:pt>
                <c:pt idx="2681">
                  <c:v>1340.5</c:v>
                </c:pt>
                <c:pt idx="2682">
                  <c:v>1341</c:v>
                </c:pt>
                <c:pt idx="2683">
                  <c:v>1341.5</c:v>
                </c:pt>
                <c:pt idx="2684">
                  <c:v>1342</c:v>
                </c:pt>
                <c:pt idx="2685">
                  <c:v>1342.5</c:v>
                </c:pt>
                <c:pt idx="2686">
                  <c:v>1343</c:v>
                </c:pt>
                <c:pt idx="2687">
                  <c:v>1343.5</c:v>
                </c:pt>
                <c:pt idx="2688">
                  <c:v>1344</c:v>
                </c:pt>
                <c:pt idx="2689">
                  <c:v>1344.5</c:v>
                </c:pt>
                <c:pt idx="2690">
                  <c:v>1345</c:v>
                </c:pt>
                <c:pt idx="2691">
                  <c:v>1345.5</c:v>
                </c:pt>
                <c:pt idx="2692">
                  <c:v>1346</c:v>
                </c:pt>
                <c:pt idx="2693">
                  <c:v>1346.5</c:v>
                </c:pt>
                <c:pt idx="2694">
                  <c:v>1347</c:v>
                </c:pt>
                <c:pt idx="2695">
                  <c:v>1347.5</c:v>
                </c:pt>
                <c:pt idx="2696">
                  <c:v>1348</c:v>
                </c:pt>
                <c:pt idx="2697">
                  <c:v>1348.5</c:v>
                </c:pt>
                <c:pt idx="2698">
                  <c:v>1349</c:v>
                </c:pt>
                <c:pt idx="2699">
                  <c:v>1349.5</c:v>
                </c:pt>
                <c:pt idx="2700">
                  <c:v>1350</c:v>
                </c:pt>
                <c:pt idx="2701">
                  <c:v>1350.5</c:v>
                </c:pt>
                <c:pt idx="2702">
                  <c:v>1351</c:v>
                </c:pt>
                <c:pt idx="2703">
                  <c:v>1351.5</c:v>
                </c:pt>
                <c:pt idx="2704">
                  <c:v>1352</c:v>
                </c:pt>
                <c:pt idx="2705">
                  <c:v>1352.5</c:v>
                </c:pt>
                <c:pt idx="2706">
                  <c:v>1353</c:v>
                </c:pt>
                <c:pt idx="2707">
                  <c:v>1353.5</c:v>
                </c:pt>
                <c:pt idx="2708">
                  <c:v>1354</c:v>
                </c:pt>
                <c:pt idx="2709">
                  <c:v>1354.5</c:v>
                </c:pt>
                <c:pt idx="2710">
                  <c:v>1355</c:v>
                </c:pt>
                <c:pt idx="2711">
                  <c:v>1355.5</c:v>
                </c:pt>
                <c:pt idx="2712">
                  <c:v>1356</c:v>
                </c:pt>
                <c:pt idx="2713">
                  <c:v>1356.5</c:v>
                </c:pt>
                <c:pt idx="2714">
                  <c:v>1357</c:v>
                </c:pt>
                <c:pt idx="2715">
                  <c:v>1357.5</c:v>
                </c:pt>
                <c:pt idx="2716">
                  <c:v>1358</c:v>
                </c:pt>
                <c:pt idx="2717">
                  <c:v>1358.5</c:v>
                </c:pt>
                <c:pt idx="2718">
                  <c:v>1359</c:v>
                </c:pt>
                <c:pt idx="2719">
                  <c:v>1359.5</c:v>
                </c:pt>
                <c:pt idx="2720">
                  <c:v>1360</c:v>
                </c:pt>
                <c:pt idx="2721">
                  <c:v>1360.5</c:v>
                </c:pt>
                <c:pt idx="2722">
                  <c:v>1361</c:v>
                </c:pt>
                <c:pt idx="2723">
                  <c:v>1361.5</c:v>
                </c:pt>
                <c:pt idx="2724">
                  <c:v>1362</c:v>
                </c:pt>
                <c:pt idx="2725">
                  <c:v>1362.5</c:v>
                </c:pt>
                <c:pt idx="2726">
                  <c:v>1363</c:v>
                </c:pt>
                <c:pt idx="2727">
                  <c:v>1363.5</c:v>
                </c:pt>
                <c:pt idx="2728">
                  <c:v>1364</c:v>
                </c:pt>
                <c:pt idx="2729">
                  <c:v>1364.5</c:v>
                </c:pt>
                <c:pt idx="2730">
                  <c:v>1365</c:v>
                </c:pt>
                <c:pt idx="2731">
                  <c:v>1365.5</c:v>
                </c:pt>
                <c:pt idx="2732">
                  <c:v>1366</c:v>
                </c:pt>
                <c:pt idx="2733">
                  <c:v>1366.5</c:v>
                </c:pt>
                <c:pt idx="2734">
                  <c:v>1367</c:v>
                </c:pt>
                <c:pt idx="2735">
                  <c:v>1367.5</c:v>
                </c:pt>
                <c:pt idx="2736">
                  <c:v>1368</c:v>
                </c:pt>
                <c:pt idx="2737">
                  <c:v>1368.5</c:v>
                </c:pt>
                <c:pt idx="2738">
                  <c:v>1369</c:v>
                </c:pt>
                <c:pt idx="2739">
                  <c:v>1369.5</c:v>
                </c:pt>
                <c:pt idx="2740">
                  <c:v>1370</c:v>
                </c:pt>
                <c:pt idx="2741">
                  <c:v>1370.5</c:v>
                </c:pt>
                <c:pt idx="2742">
                  <c:v>1371</c:v>
                </c:pt>
                <c:pt idx="2743">
                  <c:v>1371.5</c:v>
                </c:pt>
                <c:pt idx="2744">
                  <c:v>1372</c:v>
                </c:pt>
                <c:pt idx="2745">
                  <c:v>1372.5</c:v>
                </c:pt>
                <c:pt idx="2746">
                  <c:v>1373</c:v>
                </c:pt>
                <c:pt idx="2747">
                  <c:v>1373.5</c:v>
                </c:pt>
                <c:pt idx="2748">
                  <c:v>1374</c:v>
                </c:pt>
                <c:pt idx="2749">
                  <c:v>1374.5</c:v>
                </c:pt>
                <c:pt idx="2750">
                  <c:v>1375</c:v>
                </c:pt>
                <c:pt idx="2751">
                  <c:v>1375.5</c:v>
                </c:pt>
                <c:pt idx="2752">
                  <c:v>1376</c:v>
                </c:pt>
                <c:pt idx="2753">
                  <c:v>1376.5</c:v>
                </c:pt>
                <c:pt idx="2754">
                  <c:v>1377</c:v>
                </c:pt>
                <c:pt idx="2755">
                  <c:v>1377.5</c:v>
                </c:pt>
                <c:pt idx="2756">
                  <c:v>1378</c:v>
                </c:pt>
                <c:pt idx="2757">
                  <c:v>1378.5</c:v>
                </c:pt>
                <c:pt idx="2758">
                  <c:v>1379</c:v>
                </c:pt>
                <c:pt idx="2759">
                  <c:v>1379.5</c:v>
                </c:pt>
                <c:pt idx="2760">
                  <c:v>1380</c:v>
                </c:pt>
                <c:pt idx="2761">
                  <c:v>1380.5</c:v>
                </c:pt>
                <c:pt idx="2762">
                  <c:v>1381</c:v>
                </c:pt>
                <c:pt idx="2763">
                  <c:v>1381.5</c:v>
                </c:pt>
                <c:pt idx="2764">
                  <c:v>1382</c:v>
                </c:pt>
                <c:pt idx="2765">
                  <c:v>1382.5</c:v>
                </c:pt>
                <c:pt idx="2766">
                  <c:v>1383</c:v>
                </c:pt>
                <c:pt idx="2767">
                  <c:v>1383.5</c:v>
                </c:pt>
                <c:pt idx="2768">
                  <c:v>1384</c:v>
                </c:pt>
                <c:pt idx="2769">
                  <c:v>1384.5</c:v>
                </c:pt>
                <c:pt idx="2770">
                  <c:v>1385</c:v>
                </c:pt>
                <c:pt idx="2771">
                  <c:v>1385.5</c:v>
                </c:pt>
                <c:pt idx="2772">
                  <c:v>1386</c:v>
                </c:pt>
                <c:pt idx="2773">
                  <c:v>1386.5</c:v>
                </c:pt>
                <c:pt idx="2774">
                  <c:v>1387</c:v>
                </c:pt>
                <c:pt idx="2775">
                  <c:v>1387.5</c:v>
                </c:pt>
                <c:pt idx="2776">
                  <c:v>1388</c:v>
                </c:pt>
                <c:pt idx="2777">
                  <c:v>1388.5</c:v>
                </c:pt>
                <c:pt idx="2778">
                  <c:v>1389</c:v>
                </c:pt>
                <c:pt idx="2779">
                  <c:v>1389.5</c:v>
                </c:pt>
                <c:pt idx="2780">
                  <c:v>1390</c:v>
                </c:pt>
                <c:pt idx="2781">
                  <c:v>1390.5</c:v>
                </c:pt>
                <c:pt idx="2782">
                  <c:v>1391</c:v>
                </c:pt>
                <c:pt idx="2783">
                  <c:v>1391.5</c:v>
                </c:pt>
                <c:pt idx="2784">
                  <c:v>1392</c:v>
                </c:pt>
                <c:pt idx="2785">
                  <c:v>1392.5</c:v>
                </c:pt>
                <c:pt idx="2786">
                  <c:v>1393</c:v>
                </c:pt>
                <c:pt idx="2787">
                  <c:v>1393.5</c:v>
                </c:pt>
                <c:pt idx="2788">
                  <c:v>1394</c:v>
                </c:pt>
                <c:pt idx="2789">
                  <c:v>1394.5</c:v>
                </c:pt>
                <c:pt idx="2790">
                  <c:v>1395</c:v>
                </c:pt>
                <c:pt idx="2791">
                  <c:v>1395.5</c:v>
                </c:pt>
                <c:pt idx="2792">
                  <c:v>1396</c:v>
                </c:pt>
                <c:pt idx="2793">
                  <c:v>1396.5</c:v>
                </c:pt>
                <c:pt idx="2794">
                  <c:v>1397</c:v>
                </c:pt>
                <c:pt idx="2795">
                  <c:v>1397.5</c:v>
                </c:pt>
                <c:pt idx="2796">
                  <c:v>1398</c:v>
                </c:pt>
                <c:pt idx="2797">
                  <c:v>1398.5</c:v>
                </c:pt>
                <c:pt idx="2798">
                  <c:v>1399</c:v>
                </c:pt>
                <c:pt idx="2799">
                  <c:v>1399.5</c:v>
                </c:pt>
                <c:pt idx="2800">
                  <c:v>1400</c:v>
                </c:pt>
                <c:pt idx="2801">
                  <c:v>1400.5</c:v>
                </c:pt>
                <c:pt idx="2802">
                  <c:v>1401</c:v>
                </c:pt>
                <c:pt idx="2803">
                  <c:v>1401.5</c:v>
                </c:pt>
                <c:pt idx="2804">
                  <c:v>1402</c:v>
                </c:pt>
                <c:pt idx="2805">
                  <c:v>1402.5</c:v>
                </c:pt>
                <c:pt idx="2806">
                  <c:v>1403</c:v>
                </c:pt>
                <c:pt idx="2807">
                  <c:v>1403.5</c:v>
                </c:pt>
                <c:pt idx="2808">
                  <c:v>1404</c:v>
                </c:pt>
                <c:pt idx="2809">
                  <c:v>1404.5</c:v>
                </c:pt>
                <c:pt idx="2810">
                  <c:v>1405</c:v>
                </c:pt>
                <c:pt idx="2811">
                  <c:v>1405.5</c:v>
                </c:pt>
                <c:pt idx="2812">
                  <c:v>1406</c:v>
                </c:pt>
                <c:pt idx="2813">
                  <c:v>1406.5</c:v>
                </c:pt>
                <c:pt idx="2814">
                  <c:v>1407</c:v>
                </c:pt>
                <c:pt idx="2815">
                  <c:v>1407.5</c:v>
                </c:pt>
                <c:pt idx="2816">
                  <c:v>1408</c:v>
                </c:pt>
                <c:pt idx="2817">
                  <c:v>1408.5</c:v>
                </c:pt>
                <c:pt idx="2818">
                  <c:v>1409</c:v>
                </c:pt>
                <c:pt idx="2819">
                  <c:v>1409.5</c:v>
                </c:pt>
                <c:pt idx="2820">
                  <c:v>1410</c:v>
                </c:pt>
                <c:pt idx="2821">
                  <c:v>1410.5</c:v>
                </c:pt>
                <c:pt idx="2822">
                  <c:v>1411</c:v>
                </c:pt>
                <c:pt idx="2823">
                  <c:v>1411.5</c:v>
                </c:pt>
                <c:pt idx="2824">
                  <c:v>1412</c:v>
                </c:pt>
                <c:pt idx="2825">
                  <c:v>1412.5</c:v>
                </c:pt>
                <c:pt idx="2826">
                  <c:v>1413</c:v>
                </c:pt>
                <c:pt idx="2827">
                  <c:v>1413.5</c:v>
                </c:pt>
                <c:pt idx="2828">
                  <c:v>1414</c:v>
                </c:pt>
                <c:pt idx="2829">
                  <c:v>1414.5</c:v>
                </c:pt>
                <c:pt idx="2830">
                  <c:v>1415</c:v>
                </c:pt>
                <c:pt idx="2831">
                  <c:v>1415.5</c:v>
                </c:pt>
                <c:pt idx="2832">
                  <c:v>1416</c:v>
                </c:pt>
                <c:pt idx="2833">
                  <c:v>1416.5</c:v>
                </c:pt>
                <c:pt idx="2834">
                  <c:v>1417</c:v>
                </c:pt>
                <c:pt idx="2835">
                  <c:v>1417.5</c:v>
                </c:pt>
                <c:pt idx="2836">
                  <c:v>1418</c:v>
                </c:pt>
                <c:pt idx="2837">
                  <c:v>1418.5</c:v>
                </c:pt>
                <c:pt idx="2838">
                  <c:v>1419</c:v>
                </c:pt>
                <c:pt idx="2839">
                  <c:v>1419.5</c:v>
                </c:pt>
                <c:pt idx="2840">
                  <c:v>1420</c:v>
                </c:pt>
                <c:pt idx="2841">
                  <c:v>1420.5</c:v>
                </c:pt>
                <c:pt idx="2842">
                  <c:v>1421</c:v>
                </c:pt>
                <c:pt idx="2843">
                  <c:v>1421.5</c:v>
                </c:pt>
                <c:pt idx="2844">
                  <c:v>1422</c:v>
                </c:pt>
                <c:pt idx="2845">
                  <c:v>1422.5</c:v>
                </c:pt>
                <c:pt idx="2846">
                  <c:v>1423</c:v>
                </c:pt>
                <c:pt idx="2847">
                  <c:v>1423.5</c:v>
                </c:pt>
                <c:pt idx="2848">
                  <c:v>1424</c:v>
                </c:pt>
                <c:pt idx="2849">
                  <c:v>1424.5</c:v>
                </c:pt>
                <c:pt idx="2850">
                  <c:v>1425</c:v>
                </c:pt>
                <c:pt idx="2851">
                  <c:v>1425.5</c:v>
                </c:pt>
                <c:pt idx="2852">
                  <c:v>1426</c:v>
                </c:pt>
                <c:pt idx="2853">
                  <c:v>1426.5</c:v>
                </c:pt>
                <c:pt idx="2854">
                  <c:v>1427</c:v>
                </c:pt>
                <c:pt idx="2855">
                  <c:v>1427.5</c:v>
                </c:pt>
                <c:pt idx="2856">
                  <c:v>1428</c:v>
                </c:pt>
                <c:pt idx="2857">
                  <c:v>1428.5</c:v>
                </c:pt>
                <c:pt idx="2858">
                  <c:v>1429</c:v>
                </c:pt>
                <c:pt idx="2859">
                  <c:v>1429.5</c:v>
                </c:pt>
                <c:pt idx="2860">
                  <c:v>1430</c:v>
                </c:pt>
                <c:pt idx="2861">
                  <c:v>1430.5</c:v>
                </c:pt>
                <c:pt idx="2862">
                  <c:v>1431</c:v>
                </c:pt>
                <c:pt idx="2863">
                  <c:v>1431.5</c:v>
                </c:pt>
                <c:pt idx="2864">
                  <c:v>1432</c:v>
                </c:pt>
                <c:pt idx="2865">
                  <c:v>1432.5</c:v>
                </c:pt>
                <c:pt idx="2866">
                  <c:v>1433</c:v>
                </c:pt>
                <c:pt idx="2867">
                  <c:v>1433.5</c:v>
                </c:pt>
                <c:pt idx="2868">
                  <c:v>1434</c:v>
                </c:pt>
                <c:pt idx="2869">
                  <c:v>1434.5</c:v>
                </c:pt>
                <c:pt idx="2870">
                  <c:v>1435</c:v>
                </c:pt>
                <c:pt idx="2871">
                  <c:v>1435.5</c:v>
                </c:pt>
                <c:pt idx="2872">
                  <c:v>1436</c:v>
                </c:pt>
                <c:pt idx="2873">
                  <c:v>1436.5</c:v>
                </c:pt>
                <c:pt idx="2874">
                  <c:v>1437</c:v>
                </c:pt>
                <c:pt idx="2875">
                  <c:v>1437.5</c:v>
                </c:pt>
                <c:pt idx="2876">
                  <c:v>1438</c:v>
                </c:pt>
                <c:pt idx="2877">
                  <c:v>1438.5</c:v>
                </c:pt>
                <c:pt idx="2878">
                  <c:v>1439</c:v>
                </c:pt>
                <c:pt idx="2879">
                  <c:v>1439.5</c:v>
                </c:pt>
                <c:pt idx="2880">
                  <c:v>1440</c:v>
                </c:pt>
                <c:pt idx="2881">
                  <c:v>1440.5</c:v>
                </c:pt>
                <c:pt idx="2882">
                  <c:v>1441</c:v>
                </c:pt>
                <c:pt idx="2883">
                  <c:v>1441.5</c:v>
                </c:pt>
                <c:pt idx="2884">
                  <c:v>1442</c:v>
                </c:pt>
                <c:pt idx="2885">
                  <c:v>1442.5</c:v>
                </c:pt>
                <c:pt idx="2886">
                  <c:v>1443</c:v>
                </c:pt>
                <c:pt idx="2887">
                  <c:v>1443.5</c:v>
                </c:pt>
                <c:pt idx="2888">
                  <c:v>1444</c:v>
                </c:pt>
                <c:pt idx="2889">
                  <c:v>1444.5</c:v>
                </c:pt>
                <c:pt idx="2890">
                  <c:v>1445</c:v>
                </c:pt>
                <c:pt idx="2891">
                  <c:v>1445.5</c:v>
                </c:pt>
                <c:pt idx="2892">
                  <c:v>1446</c:v>
                </c:pt>
                <c:pt idx="2893">
                  <c:v>1446.5</c:v>
                </c:pt>
                <c:pt idx="2894">
                  <c:v>1447</c:v>
                </c:pt>
                <c:pt idx="2895">
                  <c:v>1447.5</c:v>
                </c:pt>
                <c:pt idx="2896">
                  <c:v>1448</c:v>
                </c:pt>
                <c:pt idx="2897">
                  <c:v>1448.5</c:v>
                </c:pt>
                <c:pt idx="2898">
                  <c:v>1449</c:v>
                </c:pt>
                <c:pt idx="2899">
                  <c:v>1449.5</c:v>
                </c:pt>
                <c:pt idx="2900">
                  <c:v>1450</c:v>
                </c:pt>
                <c:pt idx="2901">
                  <c:v>1450.5</c:v>
                </c:pt>
                <c:pt idx="2902">
                  <c:v>1451</c:v>
                </c:pt>
                <c:pt idx="2903">
                  <c:v>1451.5</c:v>
                </c:pt>
                <c:pt idx="2904">
                  <c:v>1452</c:v>
                </c:pt>
                <c:pt idx="2905">
                  <c:v>1452.5</c:v>
                </c:pt>
                <c:pt idx="2906">
                  <c:v>1453</c:v>
                </c:pt>
                <c:pt idx="2907">
                  <c:v>1453.5</c:v>
                </c:pt>
                <c:pt idx="2908">
                  <c:v>1454</c:v>
                </c:pt>
                <c:pt idx="2909">
                  <c:v>1454.5</c:v>
                </c:pt>
                <c:pt idx="2910">
                  <c:v>1455</c:v>
                </c:pt>
                <c:pt idx="2911">
                  <c:v>1455.5</c:v>
                </c:pt>
                <c:pt idx="2912">
                  <c:v>1456</c:v>
                </c:pt>
                <c:pt idx="2913">
                  <c:v>1456.5</c:v>
                </c:pt>
                <c:pt idx="2914">
                  <c:v>1457</c:v>
                </c:pt>
                <c:pt idx="2915">
                  <c:v>1457.5</c:v>
                </c:pt>
                <c:pt idx="2916">
                  <c:v>1458</c:v>
                </c:pt>
                <c:pt idx="2917">
                  <c:v>1458.5</c:v>
                </c:pt>
                <c:pt idx="2918">
                  <c:v>1459</c:v>
                </c:pt>
                <c:pt idx="2919">
                  <c:v>1459.5</c:v>
                </c:pt>
                <c:pt idx="2920">
                  <c:v>1460</c:v>
                </c:pt>
                <c:pt idx="2921">
                  <c:v>1460.5</c:v>
                </c:pt>
                <c:pt idx="2922">
                  <c:v>1461</c:v>
                </c:pt>
                <c:pt idx="2923">
                  <c:v>1461.5</c:v>
                </c:pt>
                <c:pt idx="2924">
                  <c:v>1462</c:v>
                </c:pt>
                <c:pt idx="2925">
                  <c:v>1462.5</c:v>
                </c:pt>
                <c:pt idx="2926">
                  <c:v>1463</c:v>
                </c:pt>
                <c:pt idx="2927">
                  <c:v>1463.5</c:v>
                </c:pt>
                <c:pt idx="2928">
                  <c:v>1464</c:v>
                </c:pt>
                <c:pt idx="2929">
                  <c:v>1464.5</c:v>
                </c:pt>
                <c:pt idx="2930">
                  <c:v>1465</c:v>
                </c:pt>
                <c:pt idx="2931">
                  <c:v>1465.5</c:v>
                </c:pt>
                <c:pt idx="2932">
                  <c:v>1466</c:v>
                </c:pt>
                <c:pt idx="2933">
                  <c:v>1466.5</c:v>
                </c:pt>
                <c:pt idx="2934">
                  <c:v>1467</c:v>
                </c:pt>
                <c:pt idx="2935">
                  <c:v>1467.5</c:v>
                </c:pt>
                <c:pt idx="2936">
                  <c:v>1468</c:v>
                </c:pt>
                <c:pt idx="2937">
                  <c:v>1468.5</c:v>
                </c:pt>
                <c:pt idx="2938">
                  <c:v>1469</c:v>
                </c:pt>
                <c:pt idx="2939">
                  <c:v>1469.5</c:v>
                </c:pt>
                <c:pt idx="2940">
                  <c:v>1470</c:v>
                </c:pt>
                <c:pt idx="2941">
                  <c:v>1470.5</c:v>
                </c:pt>
                <c:pt idx="2942">
                  <c:v>1471</c:v>
                </c:pt>
                <c:pt idx="2943">
                  <c:v>1471.5</c:v>
                </c:pt>
                <c:pt idx="2944">
                  <c:v>1472</c:v>
                </c:pt>
                <c:pt idx="2945">
                  <c:v>1472.5</c:v>
                </c:pt>
                <c:pt idx="2946">
                  <c:v>1473</c:v>
                </c:pt>
                <c:pt idx="2947">
                  <c:v>1473.5</c:v>
                </c:pt>
                <c:pt idx="2948">
                  <c:v>1474</c:v>
                </c:pt>
                <c:pt idx="2949">
                  <c:v>1474.5</c:v>
                </c:pt>
                <c:pt idx="2950">
                  <c:v>1475</c:v>
                </c:pt>
                <c:pt idx="2951">
                  <c:v>1475.5</c:v>
                </c:pt>
                <c:pt idx="2952">
                  <c:v>1476</c:v>
                </c:pt>
                <c:pt idx="2953">
                  <c:v>1476.5</c:v>
                </c:pt>
                <c:pt idx="2954">
                  <c:v>1477</c:v>
                </c:pt>
                <c:pt idx="2955">
                  <c:v>1477.5</c:v>
                </c:pt>
                <c:pt idx="2956">
                  <c:v>1478</c:v>
                </c:pt>
                <c:pt idx="2957">
                  <c:v>1478.5</c:v>
                </c:pt>
                <c:pt idx="2958">
                  <c:v>1479</c:v>
                </c:pt>
                <c:pt idx="2959">
                  <c:v>1479.5</c:v>
                </c:pt>
                <c:pt idx="2960">
                  <c:v>1480</c:v>
                </c:pt>
                <c:pt idx="2961">
                  <c:v>1480.5</c:v>
                </c:pt>
                <c:pt idx="2962">
                  <c:v>1481</c:v>
                </c:pt>
                <c:pt idx="2963">
                  <c:v>1481.5</c:v>
                </c:pt>
                <c:pt idx="2964">
                  <c:v>1482</c:v>
                </c:pt>
                <c:pt idx="2965">
                  <c:v>1482.5</c:v>
                </c:pt>
                <c:pt idx="2966">
                  <c:v>1483</c:v>
                </c:pt>
                <c:pt idx="2967">
                  <c:v>1483.5</c:v>
                </c:pt>
                <c:pt idx="2968">
                  <c:v>1484</c:v>
                </c:pt>
                <c:pt idx="2969">
                  <c:v>1484.5</c:v>
                </c:pt>
                <c:pt idx="2970">
                  <c:v>1485</c:v>
                </c:pt>
                <c:pt idx="2971">
                  <c:v>1485.5</c:v>
                </c:pt>
                <c:pt idx="2972">
                  <c:v>1486</c:v>
                </c:pt>
                <c:pt idx="2973">
                  <c:v>1486.5</c:v>
                </c:pt>
                <c:pt idx="2974">
                  <c:v>1487</c:v>
                </c:pt>
                <c:pt idx="2975">
                  <c:v>1487.5</c:v>
                </c:pt>
                <c:pt idx="2976">
                  <c:v>1488</c:v>
                </c:pt>
                <c:pt idx="2977">
                  <c:v>1488.5</c:v>
                </c:pt>
                <c:pt idx="2978">
                  <c:v>1489</c:v>
                </c:pt>
                <c:pt idx="2979">
                  <c:v>1489.5</c:v>
                </c:pt>
                <c:pt idx="2980">
                  <c:v>1490</c:v>
                </c:pt>
                <c:pt idx="2981">
                  <c:v>1490.5</c:v>
                </c:pt>
                <c:pt idx="2982">
                  <c:v>1491</c:v>
                </c:pt>
                <c:pt idx="2983">
                  <c:v>1491.5</c:v>
                </c:pt>
                <c:pt idx="2984">
                  <c:v>1492</c:v>
                </c:pt>
                <c:pt idx="2985">
                  <c:v>1492.5</c:v>
                </c:pt>
                <c:pt idx="2986">
                  <c:v>1493</c:v>
                </c:pt>
                <c:pt idx="2987">
                  <c:v>1493.5</c:v>
                </c:pt>
                <c:pt idx="2988">
                  <c:v>1494</c:v>
                </c:pt>
                <c:pt idx="2989">
                  <c:v>1494.5</c:v>
                </c:pt>
                <c:pt idx="2990">
                  <c:v>1495</c:v>
                </c:pt>
                <c:pt idx="2991">
                  <c:v>1495.5</c:v>
                </c:pt>
                <c:pt idx="2992">
                  <c:v>1496</c:v>
                </c:pt>
                <c:pt idx="2993">
                  <c:v>1496.5</c:v>
                </c:pt>
                <c:pt idx="2994">
                  <c:v>1497</c:v>
                </c:pt>
                <c:pt idx="2995">
                  <c:v>1497.5</c:v>
                </c:pt>
                <c:pt idx="2996">
                  <c:v>1498</c:v>
                </c:pt>
                <c:pt idx="2997">
                  <c:v>1498.5</c:v>
                </c:pt>
                <c:pt idx="2998">
                  <c:v>1499</c:v>
                </c:pt>
                <c:pt idx="2999">
                  <c:v>1499.5</c:v>
                </c:pt>
                <c:pt idx="3000">
                  <c:v>1500</c:v>
                </c:pt>
                <c:pt idx="3001">
                  <c:v>1500.5</c:v>
                </c:pt>
                <c:pt idx="3002">
                  <c:v>1501</c:v>
                </c:pt>
                <c:pt idx="3003">
                  <c:v>1501.5</c:v>
                </c:pt>
                <c:pt idx="3004">
                  <c:v>1502</c:v>
                </c:pt>
                <c:pt idx="3005">
                  <c:v>1502.5</c:v>
                </c:pt>
                <c:pt idx="3006">
                  <c:v>1503</c:v>
                </c:pt>
                <c:pt idx="3007">
                  <c:v>1503.5</c:v>
                </c:pt>
                <c:pt idx="3008">
                  <c:v>1504</c:v>
                </c:pt>
                <c:pt idx="3009">
                  <c:v>1504.5</c:v>
                </c:pt>
                <c:pt idx="3010">
                  <c:v>1505</c:v>
                </c:pt>
                <c:pt idx="3011">
                  <c:v>1505.5</c:v>
                </c:pt>
                <c:pt idx="3012">
                  <c:v>1506</c:v>
                </c:pt>
                <c:pt idx="3013">
                  <c:v>1506.5</c:v>
                </c:pt>
                <c:pt idx="3014">
                  <c:v>1507</c:v>
                </c:pt>
                <c:pt idx="3015">
                  <c:v>1507.5</c:v>
                </c:pt>
                <c:pt idx="3016">
                  <c:v>1508</c:v>
                </c:pt>
                <c:pt idx="3017">
                  <c:v>1508.5</c:v>
                </c:pt>
                <c:pt idx="3018">
                  <c:v>1509</c:v>
                </c:pt>
                <c:pt idx="3019">
                  <c:v>1509.5</c:v>
                </c:pt>
                <c:pt idx="3020">
                  <c:v>1510</c:v>
                </c:pt>
                <c:pt idx="3021">
                  <c:v>1510.5</c:v>
                </c:pt>
                <c:pt idx="3022">
                  <c:v>1511</c:v>
                </c:pt>
                <c:pt idx="3023">
                  <c:v>1511.5</c:v>
                </c:pt>
                <c:pt idx="3024">
                  <c:v>1512</c:v>
                </c:pt>
                <c:pt idx="3025">
                  <c:v>1512.5</c:v>
                </c:pt>
                <c:pt idx="3026">
                  <c:v>1513</c:v>
                </c:pt>
                <c:pt idx="3027">
                  <c:v>1513.5</c:v>
                </c:pt>
                <c:pt idx="3028">
                  <c:v>1514</c:v>
                </c:pt>
                <c:pt idx="3029">
                  <c:v>1514.5</c:v>
                </c:pt>
                <c:pt idx="3030">
                  <c:v>1515</c:v>
                </c:pt>
                <c:pt idx="3031">
                  <c:v>1515.5</c:v>
                </c:pt>
                <c:pt idx="3032">
                  <c:v>1516</c:v>
                </c:pt>
                <c:pt idx="3033">
                  <c:v>1516.5</c:v>
                </c:pt>
                <c:pt idx="3034">
                  <c:v>1517</c:v>
                </c:pt>
                <c:pt idx="3035">
                  <c:v>1517.5</c:v>
                </c:pt>
                <c:pt idx="3036">
                  <c:v>1518</c:v>
                </c:pt>
                <c:pt idx="3037">
                  <c:v>1518.5</c:v>
                </c:pt>
                <c:pt idx="3038">
                  <c:v>1519</c:v>
                </c:pt>
                <c:pt idx="3039">
                  <c:v>1519.5</c:v>
                </c:pt>
                <c:pt idx="3040">
                  <c:v>1520</c:v>
                </c:pt>
                <c:pt idx="3041">
                  <c:v>1520.5</c:v>
                </c:pt>
                <c:pt idx="3042">
                  <c:v>1521</c:v>
                </c:pt>
                <c:pt idx="3043">
                  <c:v>1521.5</c:v>
                </c:pt>
                <c:pt idx="3044">
                  <c:v>1522</c:v>
                </c:pt>
                <c:pt idx="3045">
                  <c:v>1522.5</c:v>
                </c:pt>
                <c:pt idx="3046">
                  <c:v>1523</c:v>
                </c:pt>
                <c:pt idx="3047">
                  <c:v>1523.5</c:v>
                </c:pt>
                <c:pt idx="3048">
                  <c:v>1524</c:v>
                </c:pt>
                <c:pt idx="3049">
                  <c:v>1524.5</c:v>
                </c:pt>
                <c:pt idx="3050">
                  <c:v>1525</c:v>
                </c:pt>
                <c:pt idx="3051">
                  <c:v>1525.5</c:v>
                </c:pt>
                <c:pt idx="3052">
                  <c:v>1526</c:v>
                </c:pt>
                <c:pt idx="3053">
                  <c:v>1526.5</c:v>
                </c:pt>
                <c:pt idx="3054">
                  <c:v>1527</c:v>
                </c:pt>
                <c:pt idx="3055">
                  <c:v>1527.5</c:v>
                </c:pt>
                <c:pt idx="3056">
                  <c:v>1528</c:v>
                </c:pt>
                <c:pt idx="3057">
                  <c:v>1528.5</c:v>
                </c:pt>
                <c:pt idx="3058">
                  <c:v>1529</c:v>
                </c:pt>
                <c:pt idx="3059">
                  <c:v>1529.5</c:v>
                </c:pt>
                <c:pt idx="3060">
                  <c:v>1530</c:v>
                </c:pt>
                <c:pt idx="3061">
                  <c:v>1530.5</c:v>
                </c:pt>
                <c:pt idx="3062">
                  <c:v>1531</c:v>
                </c:pt>
                <c:pt idx="3063">
                  <c:v>1531.5</c:v>
                </c:pt>
                <c:pt idx="3064">
                  <c:v>1532</c:v>
                </c:pt>
                <c:pt idx="3065">
                  <c:v>1532.5</c:v>
                </c:pt>
                <c:pt idx="3066">
                  <c:v>1533</c:v>
                </c:pt>
                <c:pt idx="3067">
                  <c:v>1533.5</c:v>
                </c:pt>
                <c:pt idx="3068">
                  <c:v>1534</c:v>
                </c:pt>
                <c:pt idx="3069">
                  <c:v>1534.5</c:v>
                </c:pt>
                <c:pt idx="3070">
                  <c:v>1535</c:v>
                </c:pt>
                <c:pt idx="3071">
                  <c:v>1535.5</c:v>
                </c:pt>
                <c:pt idx="3072">
                  <c:v>1536</c:v>
                </c:pt>
                <c:pt idx="3073">
                  <c:v>1536.5</c:v>
                </c:pt>
                <c:pt idx="3074">
                  <c:v>1537</c:v>
                </c:pt>
                <c:pt idx="3075">
                  <c:v>1537.5</c:v>
                </c:pt>
                <c:pt idx="3076">
                  <c:v>1538</c:v>
                </c:pt>
                <c:pt idx="3077">
                  <c:v>1538.5</c:v>
                </c:pt>
                <c:pt idx="3078">
                  <c:v>1539</c:v>
                </c:pt>
                <c:pt idx="3079">
                  <c:v>1539.5</c:v>
                </c:pt>
                <c:pt idx="3080">
                  <c:v>1540</c:v>
                </c:pt>
                <c:pt idx="3081">
                  <c:v>1540.5</c:v>
                </c:pt>
                <c:pt idx="3082">
                  <c:v>1541</c:v>
                </c:pt>
                <c:pt idx="3083">
                  <c:v>1541.5</c:v>
                </c:pt>
                <c:pt idx="3084">
                  <c:v>1542</c:v>
                </c:pt>
                <c:pt idx="3085">
                  <c:v>1542.5</c:v>
                </c:pt>
                <c:pt idx="3086">
                  <c:v>1543</c:v>
                </c:pt>
                <c:pt idx="3087">
                  <c:v>1543.5</c:v>
                </c:pt>
                <c:pt idx="3088">
                  <c:v>1544</c:v>
                </c:pt>
                <c:pt idx="3089">
                  <c:v>1544.5</c:v>
                </c:pt>
                <c:pt idx="3090">
                  <c:v>1545</c:v>
                </c:pt>
                <c:pt idx="3091">
                  <c:v>1545.5</c:v>
                </c:pt>
                <c:pt idx="3092">
                  <c:v>1546</c:v>
                </c:pt>
                <c:pt idx="3093">
                  <c:v>1546.5</c:v>
                </c:pt>
                <c:pt idx="3094">
                  <c:v>1547</c:v>
                </c:pt>
                <c:pt idx="3095">
                  <c:v>1547.5</c:v>
                </c:pt>
                <c:pt idx="3096">
                  <c:v>1548</c:v>
                </c:pt>
                <c:pt idx="3097">
                  <c:v>1548.5</c:v>
                </c:pt>
                <c:pt idx="3098">
                  <c:v>1549</c:v>
                </c:pt>
                <c:pt idx="3099">
                  <c:v>1549.5</c:v>
                </c:pt>
                <c:pt idx="3100">
                  <c:v>1550</c:v>
                </c:pt>
                <c:pt idx="3101">
                  <c:v>1550.5</c:v>
                </c:pt>
                <c:pt idx="3102">
                  <c:v>1551</c:v>
                </c:pt>
                <c:pt idx="3103">
                  <c:v>1551.5</c:v>
                </c:pt>
                <c:pt idx="3104">
                  <c:v>1552</c:v>
                </c:pt>
                <c:pt idx="3105">
                  <c:v>1552.5</c:v>
                </c:pt>
                <c:pt idx="3106">
                  <c:v>1553</c:v>
                </c:pt>
                <c:pt idx="3107">
                  <c:v>1553.5</c:v>
                </c:pt>
                <c:pt idx="3108">
                  <c:v>1554</c:v>
                </c:pt>
                <c:pt idx="3109">
                  <c:v>1554.5</c:v>
                </c:pt>
                <c:pt idx="3110">
                  <c:v>1555</c:v>
                </c:pt>
                <c:pt idx="3111">
                  <c:v>1555.5</c:v>
                </c:pt>
                <c:pt idx="3112">
                  <c:v>1556</c:v>
                </c:pt>
                <c:pt idx="3113">
                  <c:v>1556.5</c:v>
                </c:pt>
                <c:pt idx="3114">
                  <c:v>1557</c:v>
                </c:pt>
                <c:pt idx="3115">
                  <c:v>1557.5</c:v>
                </c:pt>
                <c:pt idx="3116">
                  <c:v>1558</c:v>
                </c:pt>
                <c:pt idx="3117">
                  <c:v>1558.5</c:v>
                </c:pt>
                <c:pt idx="3118">
                  <c:v>1559</c:v>
                </c:pt>
                <c:pt idx="3119">
                  <c:v>1559.5</c:v>
                </c:pt>
                <c:pt idx="3120">
                  <c:v>1560</c:v>
                </c:pt>
                <c:pt idx="3121">
                  <c:v>1560.5</c:v>
                </c:pt>
                <c:pt idx="3122">
                  <c:v>1561</c:v>
                </c:pt>
                <c:pt idx="3123">
                  <c:v>1561.5</c:v>
                </c:pt>
                <c:pt idx="3124">
                  <c:v>1562</c:v>
                </c:pt>
                <c:pt idx="3125">
                  <c:v>1562.5</c:v>
                </c:pt>
                <c:pt idx="3126">
                  <c:v>1563</c:v>
                </c:pt>
                <c:pt idx="3127">
                  <c:v>1563.5</c:v>
                </c:pt>
                <c:pt idx="3128">
                  <c:v>1564</c:v>
                </c:pt>
                <c:pt idx="3129">
                  <c:v>1564.5</c:v>
                </c:pt>
                <c:pt idx="3130">
                  <c:v>1565</c:v>
                </c:pt>
                <c:pt idx="3131">
                  <c:v>1565.5</c:v>
                </c:pt>
                <c:pt idx="3132">
                  <c:v>1566</c:v>
                </c:pt>
                <c:pt idx="3133">
                  <c:v>1566.5</c:v>
                </c:pt>
                <c:pt idx="3134">
                  <c:v>1567</c:v>
                </c:pt>
                <c:pt idx="3135">
                  <c:v>1567.5</c:v>
                </c:pt>
                <c:pt idx="3136">
                  <c:v>1568</c:v>
                </c:pt>
                <c:pt idx="3137">
                  <c:v>1568.5</c:v>
                </c:pt>
                <c:pt idx="3138">
                  <c:v>1569</c:v>
                </c:pt>
                <c:pt idx="3139">
                  <c:v>1569.5</c:v>
                </c:pt>
                <c:pt idx="3140">
                  <c:v>1570</c:v>
                </c:pt>
                <c:pt idx="3141">
                  <c:v>1570.5</c:v>
                </c:pt>
                <c:pt idx="3142">
                  <c:v>1571</c:v>
                </c:pt>
                <c:pt idx="3143">
                  <c:v>1571.5</c:v>
                </c:pt>
                <c:pt idx="3144">
                  <c:v>1572</c:v>
                </c:pt>
                <c:pt idx="3145">
                  <c:v>1572.5</c:v>
                </c:pt>
                <c:pt idx="3146">
                  <c:v>1573</c:v>
                </c:pt>
                <c:pt idx="3147">
                  <c:v>1573.5</c:v>
                </c:pt>
                <c:pt idx="3148">
                  <c:v>1574</c:v>
                </c:pt>
                <c:pt idx="3149">
                  <c:v>1574.5</c:v>
                </c:pt>
                <c:pt idx="3150">
                  <c:v>1575</c:v>
                </c:pt>
                <c:pt idx="3151">
                  <c:v>1575.5</c:v>
                </c:pt>
                <c:pt idx="3152">
                  <c:v>1576</c:v>
                </c:pt>
                <c:pt idx="3153">
                  <c:v>1576.5</c:v>
                </c:pt>
                <c:pt idx="3154">
                  <c:v>1577</c:v>
                </c:pt>
                <c:pt idx="3155">
                  <c:v>1577.5</c:v>
                </c:pt>
                <c:pt idx="3156">
                  <c:v>1578</c:v>
                </c:pt>
                <c:pt idx="3157">
                  <c:v>1578.5</c:v>
                </c:pt>
                <c:pt idx="3158">
                  <c:v>1579</c:v>
                </c:pt>
                <c:pt idx="3159">
                  <c:v>1579.5</c:v>
                </c:pt>
                <c:pt idx="3160">
                  <c:v>1580</c:v>
                </c:pt>
                <c:pt idx="3161">
                  <c:v>1580.5</c:v>
                </c:pt>
                <c:pt idx="3162">
                  <c:v>1581</c:v>
                </c:pt>
                <c:pt idx="3163">
                  <c:v>1581.5</c:v>
                </c:pt>
                <c:pt idx="3164">
                  <c:v>1582</c:v>
                </c:pt>
                <c:pt idx="3165">
                  <c:v>1582.5</c:v>
                </c:pt>
                <c:pt idx="3166">
                  <c:v>1583</c:v>
                </c:pt>
                <c:pt idx="3167">
                  <c:v>1583.5</c:v>
                </c:pt>
                <c:pt idx="3168">
                  <c:v>1584</c:v>
                </c:pt>
                <c:pt idx="3169">
                  <c:v>1584.5</c:v>
                </c:pt>
                <c:pt idx="3170">
                  <c:v>1585</c:v>
                </c:pt>
                <c:pt idx="3171">
                  <c:v>1585.5</c:v>
                </c:pt>
                <c:pt idx="3172">
                  <c:v>1586</c:v>
                </c:pt>
                <c:pt idx="3173">
                  <c:v>1586.5</c:v>
                </c:pt>
                <c:pt idx="3174">
                  <c:v>1587</c:v>
                </c:pt>
                <c:pt idx="3175">
                  <c:v>1587.5</c:v>
                </c:pt>
                <c:pt idx="3176">
                  <c:v>1588</c:v>
                </c:pt>
                <c:pt idx="3177">
                  <c:v>1588.5</c:v>
                </c:pt>
                <c:pt idx="3178">
                  <c:v>1589</c:v>
                </c:pt>
                <c:pt idx="3179">
                  <c:v>1589.5</c:v>
                </c:pt>
                <c:pt idx="3180">
                  <c:v>1590</c:v>
                </c:pt>
                <c:pt idx="3181">
                  <c:v>1590.5</c:v>
                </c:pt>
                <c:pt idx="3182">
                  <c:v>1591</c:v>
                </c:pt>
                <c:pt idx="3183">
                  <c:v>1591.5</c:v>
                </c:pt>
                <c:pt idx="3184">
                  <c:v>1592</c:v>
                </c:pt>
                <c:pt idx="3185">
                  <c:v>1592.5</c:v>
                </c:pt>
                <c:pt idx="3186">
                  <c:v>1593</c:v>
                </c:pt>
                <c:pt idx="3187">
                  <c:v>1593.5</c:v>
                </c:pt>
                <c:pt idx="3188">
                  <c:v>1594</c:v>
                </c:pt>
                <c:pt idx="3189">
                  <c:v>1594.5</c:v>
                </c:pt>
                <c:pt idx="3190">
                  <c:v>1595</c:v>
                </c:pt>
                <c:pt idx="3191">
                  <c:v>1595.5</c:v>
                </c:pt>
                <c:pt idx="3192">
                  <c:v>1596</c:v>
                </c:pt>
                <c:pt idx="3193">
                  <c:v>1596.5</c:v>
                </c:pt>
                <c:pt idx="3194">
                  <c:v>1597</c:v>
                </c:pt>
                <c:pt idx="3195">
                  <c:v>1597.5</c:v>
                </c:pt>
                <c:pt idx="3196">
                  <c:v>1598</c:v>
                </c:pt>
                <c:pt idx="3197">
                  <c:v>1598.5</c:v>
                </c:pt>
                <c:pt idx="3198">
                  <c:v>1599</c:v>
                </c:pt>
                <c:pt idx="3199">
                  <c:v>1599.5</c:v>
                </c:pt>
                <c:pt idx="3200">
                  <c:v>1600</c:v>
                </c:pt>
                <c:pt idx="3201">
                  <c:v>1600.5</c:v>
                </c:pt>
                <c:pt idx="3202">
                  <c:v>1601</c:v>
                </c:pt>
                <c:pt idx="3203">
                  <c:v>1601.5</c:v>
                </c:pt>
                <c:pt idx="3204">
                  <c:v>1602</c:v>
                </c:pt>
                <c:pt idx="3205">
                  <c:v>1602.5</c:v>
                </c:pt>
                <c:pt idx="3206">
                  <c:v>1603</c:v>
                </c:pt>
                <c:pt idx="3207">
                  <c:v>1603.5</c:v>
                </c:pt>
                <c:pt idx="3208">
                  <c:v>1604</c:v>
                </c:pt>
                <c:pt idx="3209">
                  <c:v>1604.5</c:v>
                </c:pt>
                <c:pt idx="3210">
                  <c:v>1605</c:v>
                </c:pt>
                <c:pt idx="3211">
                  <c:v>1605.5</c:v>
                </c:pt>
                <c:pt idx="3212">
                  <c:v>1606</c:v>
                </c:pt>
                <c:pt idx="3213">
                  <c:v>1606.5</c:v>
                </c:pt>
                <c:pt idx="3214">
                  <c:v>1607</c:v>
                </c:pt>
                <c:pt idx="3215">
                  <c:v>1607.5</c:v>
                </c:pt>
                <c:pt idx="3216">
                  <c:v>1608</c:v>
                </c:pt>
                <c:pt idx="3217">
                  <c:v>1608.5</c:v>
                </c:pt>
                <c:pt idx="3218">
                  <c:v>1609</c:v>
                </c:pt>
                <c:pt idx="3219">
                  <c:v>1609.5</c:v>
                </c:pt>
                <c:pt idx="3220">
                  <c:v>1610</c:v>
                </c:pt>
                <c:pt idx="3221">
                  <c:v>1610.5</c:v>
                </c:pt>
                <c:pt idx="3222">
                  <c:v>1611</c:v>
                </c:pt>
                <c:pt idx="3223">
                  <c:v>1611.5</c:v>
                </c:pt>
                <c:pt idx="3224">
                  <c:v>1612</c:v>
                </c:pt>
                <c:pt idx="3225">
                  <c:v>1612.5</c:v>
                </c:pt>
                <c:pt idx="3226">
                  <c:v>1613</c:v>
                </c:pt>
                <c:pt idx="3227">
                  <c:v>1613.5</c:v>
                </c:pt>
                <c:pt idx="3228">
                  <c:v>1614</c:v>
                </c:pt>
                <c:pt idx="3229">
                  <c:v>1614.5</c:v>
                </c:pt>
                <c:pt idx="3230">
                  <c:v>1615</c:v>
                </c:pt>
                <c:pt idx="3231">
                  <c:v>1615.5</c:v>
                </c:pt>
                <c:pt idx="3232">
                  <c:v>1616</c:v>
                </c:pt>
                <c:pt idx="3233">
                  <c:v>1616.5</c:v>
                </c:pt>
                <c:pt idx="3234">
                  <c:v>1617</c:v>
                </c:pt>
                <c:pt idx="3235">
                  <c:v>1617.5</c:v>
                </c:pt>
                <c:pt idx="3236">
                  <c:v>1618</c:v>
                </c:pt>
                <c:pt idx="3237">
                  <c:v>1618.5</c:v>
                </c:pt>
                <c:pt idx="3238">
                  <c:v>1619</c:v>
                </c:pt>
                <c:pt idx="3239">
                  <c:v>1619.5</c:v>
                </c:pt>
                <c:pt idx="3240">
                  <c:v>1620</c:v>
                </c:pt>
                <c:pt idx="3241">
                  <c:v>1620.5</c:v>
                </c:pt>
                <c:pt idx="3242">
                  <c:v>1621</c:v>
                </c:pt>
                <c:pt idx="3243">
                  <c:v>1621.5</c:v>
                </c:pt>
                <c:pt idx="3244">
                  <c:v>1622</c:v>
                </c:pt>
                <c:pt idx="3245">
                  <c:v>1622.5</c:v>
                </c:pt>
                <c:pt idx="3246">
                  <c:v>1623</c:v>
                </c:pt>
                <c:pt idx="3247">
                  <c:v>1623.5</c:v>
                </c:pt>
                <c:pt idx="3248">
                  <c:v>1624</c:v>
                </c:pt>
                <c:pt idx="3249">
                  <c:v>1624.5</c:v>
                </c:pt>
                <c:pt idx="3250">
                  <c:v>1625</c:v>
                </c:pt>
                <c:pt idx="3251">
                  <c:v>1625.5</c:v>
                </c:pt>
                <c:pt idx="3252">
                  <c:v>1626</c:v>
                </c:pt>
                <c:pt idx="3253">
                  <c:v>1626.5</c:v>
                </c:pt>
                <c:pt idx="3254">
                  <c:v>1627</c:v>
                </c:pt>
                <c:pt idx="3255">
                  <c:v>1627.5</c:v>
                </c:pt>
                <c:pt idx="3256">
                  <c:v>1628</c:v>
                </c:pt>
                <c:pt idx="3257">
                  <c:v>1628.5</c:v>
                </c:pt>
                <c:pt idx="3258">
                  <c:v>1629</c:v>
                </c:pt>
                <c:pt idx="3259">
                  <c:v>1629.5</c:v>
                </c:pt>
                <c:pt idx="3260">
                  <c:v>1630</c:v>
                </c:pt>
                <c:pt idx="3261">
                  <c:v>1630.5</c:v>
                </c:pt>
                <c:pt idx="3262">
                  <c:v>1631</c:v>
                </c:pt>
                <c:pt idx="3263">
                  <c:v>1631.5</c:v>
                </c:pt>
                <c:pt idx="3264">
                  <c:v>1632</c:v>
                </c:pt>
                <c:pt idx="3265">
                  <c:v>1632.5</c:v>
                </c:pt>
                <c:pt idx="3266">
                  <c:v>1633</c:v>
                </c:pt>
                <c:pt idx="3267">
                  <c:v>1633.5</c:v>
                </c:pt>
                <c:pt idx="3268">
                  <c:v>1634</c:v>
                </c:pt>
                <c:pt idx="3269">
                  <c:v>1634.5</c:v>
                </c:pt>
                <c:pt idx="3270">
                  <c:v>1635</c:v>
                </c:pt>
                <c:pt idx="3271">
                  <c:v>1635.5</c:v>
                </c:pt>
                <c:pt idx="3272">
                  <c:v>1636</c:v>
                </c:pt>
                <c:pt idx="3273">
                  <c:v>1636.5</c:v>
                </c:pt>
                <c:pt idx="3274">
                  <c:v>1637</c:v>
                </c:pt>
                <c:pt idx="3275">
                  <c:v>1637.5</c:v>
                </c:pt>
                <c:pt idx="3276">
                  <c:v>1638</c:v>
                </c:pt>
                <c:pt idx="3277">
                  <c:v>1638.5</c:v>
                </c:pt>
                <c:pt idx="3278">
                  <c:v>1639</c:v>
                </c:pt>
                <c:pt idx="3279">
                  <c:v>1639.5</c:v>
                </c:pt>
                <c:pt idx="3280">
                  <c:v>1640</c:v>
                </c:pt>
                <c:pt idx="3281">
                  <c:v>1640.5</c:v>
                </c:pt>
                <c:pt idx="3282">
                  <c:v>1641</c:v>
                </c:pt>
                <c:pt idx="3283">
                  <c:v>1641.5</c:v>
                </c:pt>
                <c:pt idx="3284">
                  <c:v>1642</c:v>
                </c:pt>
                <c:pt idx="3285">
                  <c:v>1642.5</c:v>
                </c:pt>
                <c:pt idx="3286">
                  <c:v>1643</c:v>
                </c:pt>
                <c:pt idx="3287">
                  <c:v>1643.5</c:v>
                </c:pt>
                <c:pt idx="3288">
                  <c:v>1644</c:v>
                </c:pt>
                <c:pt idx="3289">
                  <c:v>1644.5</c:v>
                </c:pt>
                <c:pt idx="3290">
                  <c:v>1645</c:v>
                </c:pt>
                <c:pt idx="3291">
                  <c:v>1645.5</c:v>
                </c:pt>
                <c:pt idx="3292">
                  <c:v>1646</c:v>
                </c:pt>
                <c:pt idx="3293">
                  <c:v>1646.5</c:v>
                </c:pt>
                <c:pt idx="3294">
                  <c:v>1647</c:v>
                </c:pt>
                <c:pt idx="3295">
                  <c:v>1647.5</c:v>
                </c:pt>
                <c:pt idx="3296">
                  <c:v>1648</c:v>
                </c:pt>
                <c:pt idx="3297">
                  <c:v>1648.5</c:v>
                </c:pt>
                <c:pt idx="3298">
                  <c:v>1649</c:v>
                </c:pt>
                <c:pt idx="3299">
                  <c:v>1649.5</c:v>
                </c:pt>
                <c:pt idx="3300">
                  <c:v>1650</c:v>
                </c:pt>
                <c:pt idx="3301">
                  <c:v>1650.5</c:v>
                </c:pt>
                <c:pt idx="3302">
                  <c:v>1651</c:v>
                </c:pt>
                <c:pt idx="3303">
                  <c:v>1651.5</c:v>
                </c:pt>
                <c:pt idx="3304">
                  <c:v>1652</c:v>
                </c:pt>
                <c:pt idx="3305">
                  <c:v>1652.5</c:v>
                </c:pt>
                <c:pt idx="3306">
                  <c:v>1653</c:v>
                </c:pt>
                <c:pt idx="3307">
                  <c:v>1653.5</c:v>
                </c:pt>
                <c:pt idx="3308">
                  <c:v>1654</c:v>
                </c:pt>
                <c:pt idx="3309">
                  <c:v>1654.5</c:v>
                </c:pt>
                <c:pt idx="3310">
                  <c:v>1655</c:v>
                </c:pt>
                <c:pt idx="3311">
                  <c:v>1655.5</c:v>
                </c:pt>
                <c:pt idx="3312">
                  <c:v>1656</c:v>
                </c:pt>
                <c:pt idx="3313">
                  <c:v>1656.5</c:v>
                </c:pt>
                <c:pt idx="3314">
                  <c:v>1657</c:v>
                </c:pt>
                <c:pt idx="3315">
                  <c:v>1657.5</c:v>
                </c:pt>
                <c:pt idx="3316">
                  <c:v>1658</c:v>
                </c:pt>
                <c:pt idx="3317">
                  <c:v>1658.5</c:v>
                </c:pt>
                <c:pt idx="3318">
                  <c:v>1659</c:v>
                </c:pt>
                <c:pt idx="3319">
                  <c:v>1659.5</c:v>
                </c:pt>
                <c:pt idx="3320">
                  <c:v>1660</c:v>
                </c:pt>
                <c:pt idx="3321">
                  <c:v>1660.5</c:v>
                </c:pt>
                <c:pt idx="3322">
                  <c:v>1661</c:v>
                </c:pt>
                <c:pt idx="3323">
                  <c:v>1661.5</c:v>
                </c:pt>
                <c:pt idx="3324">
                  <c:v>1662</c:v>
                </c:pt>
                <c:pt idx="3325">
                  <c:v>1662.5</c:v>
                </c:pt>
                <c:pt idx="3326">
                  <c:v>1663</c:v>
                </c:pt>
                <c:pt idx="3327">
                  <c:v>1663.5</c:v>
                </c:pt>
                <c:pt idx="3328">
                  <c:v>1664</c:v>
                </c:pt>
                <c:pt idx="3329">
                  <c:v>1664.5</c:v>
                </c:pt>
                <c:pt idx="3330">
                  <c:v>1665</c:v>
                </c:pt>
                <c:pt idx="3331">
                  <c:v>1665.5</c:v>
                </c:pt>
                <c:pt idx="3332">
                  <c:v>1666</c:v>
                </c:pt>
                <c:pt idx="3333">
                  <c:v>1666.5</c:v>
                </c:pt>
                <c:pt idx="3334">
                  <c:v>1667</c:v>
                </c:pt>
                <c:pt idx="3335">
                  <c:v>1667.5</c:v>
                </c:pt>
                <c:pt idx="3336">
                  <c:v>1668</c:v>
                </c:pt>
                <c:pt idx="3337">
                  <c:v>1668.5</c:v>
                </c:pt>
                <c:pt idx="3338">
                  <c:v>1669</c:v>
                </c:pt>
                <c:pt idx="3339">
                  <c:v>1669.5</c:v>
                </c:pt>
                <c:pt idx="3340">
                  <c:v>1670</c:v>
                </c:pt>
                <c:pt idx="3341">
                  <c:v>1670.5</c:v>
                </c:pt>
                <c:pt idx="3342">
                  <c:v>1671</c:v>
                </c:pt>
                <c:pt idx="3343">
                  <c:v>1671.5</c:v>
                </c:pt>
                <c:pt idx="3344">
                  <c:v>1672</c:v>
                </c:pt>
                <c:pt idx="3345">
                  <c:v>1672.5</c:v>
                </c:pt>
                <c:pt idx="3346">
                  <c:v>1673</c:v>
                </c:pt>
                <c:pt idx="3347">
                  <c:v>1673.5</c:v>
                </c:pt>
                <c:pt idx="3348">
                  <c:v>1674</c:v>
                </c:pt>
                <c:pt idx="3349">
                  <c:v>1674.5</c:v>
                </c:pt>
                <c:pt idx="3350">
                  <c:v>1675</c:v>
                </c:pt>
                <c:pt idx="3351">
                  <c:v>1675.5</c:v>
                </c:pt>
                <c:pt idx="3352">
                  <c:v>1676</c:v>
                </c:pt>
                <c:pt idx="3353">
                  <c:v>1676.5</c:v>
                </c:pt>
                <c:pt idx="3354">
                  <c:v>1677</c:v>
                </c:pt>
                <c:pt idx="3355">
                  <c:v>1677.5</c:v>
                </c:pt>
                <c:pt idx="3356">
                  <c:v>1678</c:v>
                </c:pt>
                <c:pt idx="3357">
                  <c:v>1678.5</c:v>
                </c:pt>
                <c:pt idx="3358">
                  <c:v>1679</c:v>
                </c:pt>
                <c:pt idx="3359">
                  <c:v>1679.5</c:v>
                </c:pt>
                <c:pt idx="3360">
                  <c:v>1680</c:v>
                </c:pt>
                <c:pt idx="3361">
                  <c:v>1680.5</c:v>
                </c:pt>
                <c:pt idx="3362">
                  <c:v>1681</c:v>
                </c:pt>
                <c:pt idx="3363">
                  <c:v>1681.5</c:v>
                </c:pt>
                <c:pt idx="3364">
                  <c:v>1682</c:v>
                </c:pt>
                <c:pt idx="3365">
                  <c:v>1682.5</c:v>
                </c:pt>
                <c:pt idx="3366">
                  <c:v>1683</c:v>
                </c:pt>
                <c:pt idx="3367">
                  <c:v>1683.5</c:v>
                </c:pt>
                <c:pt idx="3368">
                  <c:v>1684</c:v>
                </c:pt>
                <c:pt idx="3369">
                  <c:v>1684.5</c:v>
                </c:pt>
                <c:pt idx="3370">
                  <c:v>1685</c:v>
                </c:pt>
                <c:pt idx="3371">
                  <c:v>1685.5</c:v>
                </c:pt>
                <c:pt idx="3372">
                  <c:v>1686</c:v>
                </c:pt>
                <c:pt idx="3373">
                  <c:v>1686.5</c:v>
                </c:pt>
                <c:pt idx="3374">
                  <c:v>1687</c:v>
                </c:pt>
                <c:pt idx="3375">
                  <c:v>1687.5</c:v>
                </c:pt>
                <c:pt idx="3376">
                  <c:v>1688</c:v>
                </c:pt>
                <c:pt idx="3377">
                  <c:v>1688.5</c:v>
                </c:pt>
                <c:pt idx="3378">
                  <c:v>1689</c:v>
                </c:pt>
                <c:pt idx="3379">
                  <c:v>1689.5</c:v>
                </c:pt>
                <c:pt idx="3380">
                  <c:v>1690</c:v>
                </c:pt>
                <c:pt idx="3381">
                  <c:v>1690.5</c:v>
                </c:pt>
                <c:pt idx="3382">
                  <c:v>1691</c:v>
                </c:pt>
                <c:pt idx="3383">
                  <c:v>1691.5</c:v>
                </c:pt>
                <c:pt idx="3384">
                  <c:v>1692</c:v>
                </c:pt>
                <c:pt idx="3385">
                  <c:v>1692.5</c:v>
                </c:pt>
                <c:pt idx="3386">
                  <c:v>1693</c:v>
                </c:pt>
                <c:pt idx="3387">
                  <c:v>1693.5</c:v>
                </c:pt>
                <c:pt idx="3388">
                  <c:v>1694</c:v>
                </c:pt>
                <c:pt idx="3389">
                  <c:v>1694.5</c:v>
                </c:pt>
                <c:pt idx="3390">
                  <c:v>1695</c:v>
                </c:pt>
                <c:pt idx="3391">
                  <c:v>1695.5</c:v>
                </c:pt>
                <c:pt idx="3392">
                  <c:v>1696</c:v>
                </c:pt>
                <c:pt idx="3393">
                  <c:v>1696.5</c:v>
                </c:pt>
                <c:pt idx="3394">
                  <c:v>1697</c:v>
                </c:pt>
                <c:pt idx="3395">
                  <c:v>1697.5</c:v>
                </c:pt>
                <c:pt idx="3396">
                  <c:v>1698</c:v>
                </c:pt>
                <c:pt idx="3397">
                  <c:v>1698.5</c:v>
                </c:pt>
                <c:pt idx="3398">
                  <c:v>1699</c:v>
                </c:pt>
                <c:pt idx="3399">
                  <c:v>1699.5</c:v>
                </c:pt>
                <c:pt idx="3400">
                  <c:v>1700</c:v>
                </c:pt>
                <c:pt idx="3401">
                  <c:v>1700.5</c:v>
                </c:pt>
                <c:pt idx="3402">
                  <c:v>1701</c:v>
                </c:pt>
                <c:pt idx="3403">
                  <c:v>1701.5</c:v>
                </c:pt>
                <c:pt idx="3404">
                  <c:v>1702</c:v>
                </c:pt>
                <c:pt idx="3405">
                  <c:v>1702.5</c:v>
                </c:pt>
                <c:pt idx="3406">
                  <c:v>1703</c:v>
                </c:pt>
                <c:pt idx="3407">
                  <c:v>1703.5</c:v>
                </c:pt>
                <c:pt idx="3408">
                  <c:v>1704</c:v>
                </c:pt>
                <c:pt idx="3409">
                  <c:v>1704.5</c:v>
                </c:pt>
                <c:pt idx="3410">
                  <c:v>1705</c:v>
                </c:pt>
                <c:pt idx="3411">
                  <c:v>1705.5</c:v>
                </c:pt>
                <c:pt idx="3412">
                  <c:v>1706</c:v>
                </c:pt>
                <c:pt idx="3413">
                  <c:v>1706.5</c:v>
                </c:pt>
                <c:pt idx="3414">
                  <c:v>1707</c:v>
                </c:pt>
                <c:pt idx="3415">
                  <c:v>1707.5</c:v>
                </c:pt>
                <c:pt idx="3416">
                  <c:v>1708</c:v>
                </c:pt>
                <c:pt idx="3417">
                  <c:v>1708.5</c:v>
                </c:pt>
                <c:pt idx="3418">
                  <c:v>1709</c:v>
                </c:pt>
                <c:pt idx="3419">
                  <c:v>1709.5</c:v>
                </c:pt>
                <c:pt idx="3420">
                  <c:v>1710</c:v>
                </c:pt>
                <c:pt idx="3421">
                  <c:v>1710.5</c:v>
                </c:pt>
                <c:pt idx="3422">
                  <c:v>1711</c:v>
                </c:pt>
                <c:pt idx="3423">
                  <c:v>1711.5</c:v>
                </c:pt>
                <c:pt idx="3424">
                  <c:v>1712</c:v>
                </c:pt>
                <c:pt idx="3425">
                  <c:v>1712.5</c:v>
                </c:pt>
                <c:pt idx="3426">
                  <c:v>1713</c:v>
                </c:pt>
                <c:pt idx="3427">
                  <c:v>1713.5</c:v>
                </c:pt>
                <c:pt idx="3428">
                  <c:v>1714</c:v>
                </c:pt>
                <c:pt idx="3429">
                  <c:v>1714.5</c:v>
                </c:pt>
                <c:pt idx="3430">
                  <c:v>1715</c:v>
                </c:pt>
                <c:pt idx="3431">
                  <c:v>1715.5</c:v>
                </c:pt>
                <c:pt idx="3432">
                  <c:v>1716</c:v>
                </c:pt>
                <c:pt idx="3433">
                  <c:v>1716.5</c:v>
                </c:pt>
                <c:pt idx="3434">
                  <c:v>1717</c:v>
                </c:pt>
                <c:pt idx="3435">
                  <c:v>1717.5</c:v>
                </c:pt>
                <c:pt idx="3436">
                  <c:v>1718</c:v>
                </c:pt>
                <c:pt idx="3437">
                  <c:v>1718.5</c:v>
                </c:pt>
                <c:pt idx="3438">
                  <c:v>1719</c:v>
                </c:pt>
                <c:pt idx="3439">
                  <c:v>1719.5</c:v>
                </c:pt>
                <c:pt idx="3440">
                  <c:v>1720</c:v>
                </c:pt>
                <c:pt idx="3441">
                  <c:v>1720.5</c:v>
                </c:pt>
                <c:pt idx="3442">
                  <c:v>1721</c:v>
                </c:pt>
                <c:pt idx="3443">
                  <c:v>1721.5</c:v>
                </c:pt>
                <c:pt idx="3444">
                  <c:v>1722</c:v>
                </c:pt>
                <c:pt idx="3445">
                  <c:v>1722.5</c:v>
                </c:pt>
                <c:pt idx="3446">
                  <c:v>1723</c:v>
                </c:pt>
                <c:pt idx="3447">
                  <c:v>1723.5</c:v>
                </c:pt>
                <c:pt idx="3448">
                  <c:v>1724</c:v>
                </c:pt>
                <c:pt idx="3449">
                  <c:v>1724.5</c:v>
                </c:pt>
                <c:pt idx="3450">
                  <c:v>1725</c:v>
                </c:pt>
                <c:pt idx="3451">
                  <c:v>1725.5</c:v>
                </c:pt>
                <c:pt idx="3452">
                  <c:v>1726</c:v>
                </c:pt>
                <c:pt idx="3453">
                  <c:v>1726.5</c:v>
                </c:pt>
                <c:pt idx="3454">
                  <c:v>1727</c:v>
                </c:pt>
                <c:pt idx="3455">
                  <c:v>1727.5</c:v>
                </c:pt>
                <c:pt idx="3456">
                  <c:v>1728</c:v>
                </c:pt>
                <c:pt idx="3457">
                  <c:v>1728.5</c:v>
                </c:pt>
                <c:pt idx="3458">
                  <c:v>1729</c:v>
                </c:pt>
                <c:pt idx="3459">
                  <c:v>1729.5</c:v>
                </c:pt>
                <c:pt idx="3460">
                  <c:v>1730</c:v>
                </c:pt>
                <c:pt idx="3461">
                  <c:v>1730.5</c:v>
                </c:pt>
                <c:pt idx="3462">
                  <c:v>1731</c:v>
                </c:pt>
                <c:pt idx="3463">
                  <c:v>1731.5</c:v>
                </c:pt>
                <c:pt idx="3464">
                  <c:v>1732</c:v>
                </c:pt>
                <c:pt idx="3465">
                  <c:v>1732.5</c:v>
                </c:pt>
                <c:pt idx="3466">
                  <c:v>1733</c:v>
                </c:pt>
                <c:pt idx="3467">
                  <c:v>1733.5</c:v>
                </c:pt>
                <c:pt idx="3468">
                  <c:v>1734</c:v>
                </c:pt>
                <c:pt idx="3469">
                  <c:v>1734.5</c:v>
                </c:pt>
                <c:pt idx="3470">
                  <c:v>1735</c:v>
                </c:pt>
                <c:pt idx="3471">
                  <c:v>1735.5</c:v>
                </c:pt>
                <c:pt idx="3472">
                  <c:v>1736</c:v>
                </c:pt>
                <c:pt idx="3473">
                  <c:v>1736.5</c:v>
                </c:pt>
                <c:pt idx="3474">
                  <c:v>1737</c:v>
                </c:pt>
                <c:pt idx="3475">
                  <c:v>1737.5</c:v>
                </c:pt>
                <c:pt idx="3476">
                  <c:v>1738</c:v>
                </c:pt>
                <c:pt idx="3477">
                  <c:v>1738.5</c:v>
                </c:pt>
                <c:pt idx="3478">
                  <c:v>1739</c:v>
                </c:pt>
                <c:pt idx="3479">
                  <c:v>1739.5</c:v>
                </c:pt>
                <c:pt idx="3480">
                  <c:v>1740</c:v>
                </c:pt>
                <c:pt idx="3481">
                  <c:v>1740.5</c:v>
                </c:pt>
                <c:pt idx="3482">
                  <c:v>1741</c:v>
                </c:pt>
                <c:pt idx="3483">
                  <c:v>1741.5</c:v>
                </c:pt>
                <c:pt idx="3484">
                  <c:v>1742</c:v>
                </c:pt>
                <c:pt idx="3485">
                  <c:v>1742.5</c:v>
                </c:pt>
                <c:pt idx="3486">
                  <c:v>1743</c:v>
                </c:pt>
                <c:pt idx="3487">
                  <c:v>1743.5</c:v>
                </c:pt>
                <c:pt idx="3488">
                  <c:v>1744</c:v>
                </c:pt>
                <c:pt idx="3489">
                  <c:v>1744.5</c:v>
                </c:pt>
                <c:pt idx="3490">
                  <c:v>1745</c:v>
                </c:pt>
                <c:pt idx="3491">
                  <c:v>1745.5</c:v>
                </c:pt>
                <c:pt idx="3492">
                  <c:v>1746</c:v>
                </c:pt>
                <c:pt idx="3493">
                  <c:v>1746.5</c:v>
                </c:pt>
                <c:pt idx="3494">
                  <c:v>1747</c:v>
                </c:pt>
                <c:pt idx="3495">
                  <c:v>1747.5</c:v>
                </c:pt>
                <c:pt idx="3496">
                  <c:v>1748</c:v>
                </c:pt>
                <c:pt idx="3497">
                  <c:v>1748.5</c:v>
                </c:pt>
                <c:pt idx="3498">
                  <c:v>1749</c:v>
                </c:pt>
                <c:pt idx="3499">
                  <c:v>1749.5</c:v>
                </c:pt>
                <c:pt idx="3500">
                  <c:v>1750</c:v>
                </c:pt>
                <c:pt idx="3501">
                  <c:v>1750.5</c:v>
                </c:pt>
                <c:pt idx="3502">
                  <c:v>1751</c:v>
                </c:pt>
                <c:pt idx="3503">
                  <c:v>1751.5</c:v>
                </c:pt>
                <c:pt idx="3504">
                  <c:v>1752</c:v>
                </c:pt>
                <c:pt idx="3505">
                  <c:v>1752.5</c:v>
                </c:pt>
                <c:pt idx="3506">
                  <c:v>1753</c:v>
                </c:pt>
                <c:pt idx="3507">
                  <c:v>1753.5</c:v>
                </c:pt>
                <c:pt idx="3508">
                  <c:v>1754</c:v>
                </c:pt>
                <c:pt idx="3509">
                  <c:v>1754.5</c:v>
                </c:pt>
                <c:pt idx="3510">
                  <c:v>1755</c:v>
                </c:pt>
                <c:pt idx="3511">
                  <c:v>1755.5</c:v>
                </c:pt>
                <c:pt idx="3512">
                  <c:v>1756</c:v>
                </c:pt>
                <c:pt idx="3513">
                  <c:v>1756.5</c:v>
                </c:pt>
                <c:pt idx="3514">
                  <c:v>1757</c:v>
                </c:pt>
                <c:pt idx="3515">
                  <c:v>1757.5</c:v>
                </c:pt>
                <c:pt idx="3516">
                  <c:v>1758</c:v>
                </c:pt>
                <c:pt idx="3517">
                  <c:v>1758.5</c:v>
                </c:pt>
                <c:pt idx="3518">
                  <c:v>1759</c:v>
                </c:pt>
                <c:pt idx="3519">
                  <c:v>1759.5</c:v>
                </c:pt>
                <c:pt idx="3520">
                  <c:v>1760</c:v>
                </c:pt>
                <c:pt idx="3521">
                  <c:v>1760.5</c:v>
                </c:pt>
                <c:pt idx="3522">
                  <c:v>1761</c:v>
                </c:pt>
                <c:pt idx="3523">
                  <c:v>1761.5</c:v>
                </c:pt>
                <c:pt idx="3524">
                  <c:v>1762</c:v>
                </c:pt>
                <c:pt idx="3525">
                  <c:v>1762.5</c:v>
                </c:pt>
                <c:pt idx="3526">
                  <c:v>1763</c:v>
                </c:pt>
                <c:pt idx="3527">
                  <c:v>1763.5</c:v>
                </c:pt>
                <c:pt idx="3528">
                  <c:v>1764</c:v>
                </c:pt>
                <c:pt idx="3529">
                  <c:v>1764.5</c:v>
                </c:pt>
                <c:pt idx="3530">
                  <c:v>1765</c:v>
                </c:pt>
                <c:pt idx="3531">
                  <c:v>1765.5</c:v>
                </c:pt>
                <c:pt idx="3532">
                  <c:v>1766</c:v>
                </c:pt>
                <c:pt idx="3533">
                  <c:v>1766.5</c:v>
                </c:pt>
                <c:pt idx="3534">
                  <c:v>1767</c:v>
                </c:pt>
                <c:pt idx="3535">
                  <c:v>1767.5</c:v>
                </c:pt>
                <c:pt idx="3536">
                  <c:v>1768</c:v>
                </c:pt>
                <c:pt idx="3537">
                  <c:v>1768.5</c:v>
                </c:pt>
                <c:pt idx="3538">
                  <c:v>1769</c:v>
                </c:pt>
                <c:pt idx="3539">
                  <c:v>1769.5</c:v>
                </c:pt>
                <c:pt idx="3540">
                  <c:v>1770</c:v>
                </c:pt>
                <c:pt idx="3541">
                  <c:v>1770.5</c:v>
                </c:pt>
                <c:pt idx="3542">
                  <c:v>1771</c:v>
                </c:pt>
                <c:pt idx="3543">
                  <c:v>1771.5</c:v>
                </c:pt>
                <c:pt idx="3544">
                  <c:v>1772</c:v>
                </c:pt>
                <c:pt idx="3545">
                  <c:v>1772.5</c:v>
                </c:pt>
                <c:pt idx="3546">
                  <c:v>1773</c:v>
                </c:pt>
                <c:pt idx="3547">
                  <c:v>1773.5</c:v>
                </c:pt>
                <c:pt idx="3548">
                  <c:v>1774</c:v>
                </c:pt>
                <c:pt idx="3549">
                  <c:v>1774.5</c:v>
                </c:pt>
                <c:pt idx="3550">
                  <c:v>1775</c:v>
                </c:pt>
                <c:pt idx="3551">
                  <c:v>1775.5</c:v>
                </c:pt>
                <c:pt idx="3552">
                  <c:v>1776</c:v>
                </c:pt>
                <c:pt idx="3553">
                  <c:v>1776.5</c:v>
                </c:pt>
                <c:pt idx="3554">
                  <c:v>1777</c:v>
                </c:pt>
                <c:pt idx="3555">
                  <c:v>1777.5</c:v>
                </c:pt>
                <c:pt idx="3556">
                  <c:v>1778</c:v>
                </c:pt>
                <c:pt idx="3557">
                  <c:v>1778.5</c:v>
                </c:pt>
                <c:pt idx="3558">
                  <c:v>1779</c:v>
                </c:pt>
                <c:pt idx="3559">
                  <c:v>1779.5</c:v>
                </c:pt>
                <c:pt idx="3560">
                  <c:v>1780</c:v>
                </c:pt>
                <c:pt idx="3561">
                  <c:v>1780.5</c:v>
                </c:pt>
                <c:pt idx="3562">
                  <c:v>1781</c:v>
                </c:pt>
                <c:pt idx="3563">
                  <c:v>1781.5</c:v>
                </c:pt>
                <c:pt idx="3564">
                  <c:v>1782</c:v>
                </c:pt>
                <c:pt idx="3565">
                  <c:v>1782.5</c:v>
                </c:pt>
                <c:pt idx="3566">
                  <c:v>1783</c:v>
                </c:pt>
                <c:pt idx="3567">
                  <c:v>1783.5</c:v>
                </c:pt>
                <c:pt idx="3568">
                  <c:v>1784</c:v>
                </c:pt>
                <c:pt idx="3569">
                  <c:v>1784.5</c:v>
                </c:pt>
                <c:pt idx="3570">
                  <c:v>1785</c:v>
                </c:pt>
                <c:pt idx="3571">
                  <c:v>1785.5</c:v>
                </c:pt>
                <c:pt idx="3572">
                  <c:v>1786</c:v>
                </c:pt>
                <c:pt idx="3573">
                  <c:v>1786.5</c:v>
                </c:pt>
                <c:pt idx="3574">
                  <c:v>1787</c:v>
                </c:pt>
                <c:pt idx="3575">
                  <c:v>1787.5</c:v>
                </c:pt>
                <c:pt idx="3576">
                  <c:v>1788</c:v>
                </c:pt>
                <c:pt idx="3577">
                  <c:v>1788.5</c:v>
                </c:pt>
                <c:pt idx="3578">
                  <c:v>1789</c:v>
                </c:pt>
                <c:pt idx="3579">
                  <c:v>1789.5</c:v>
                </c:pt>
                <c:pt idx="3580">
                  <c:v>1790</c:v>
                </c:pt>
                <c:pt idx="3581">
                  <c:v>1790.5</c:v>
                </c:pt>
                <c:pt idx="3582">
                  <c:v>1791</c:v>
                </c:pt>
                <c:pt idx="3583">
                  <c:v>1791.5</c:v>
                </c:pt>
                <c:pt idx="3584">
                  <c:v>1792</c:v>
                </c:pt>
                <c:pt idx="3585">
                  <c:v>1792.5</c:v>
                </c:pt>
                <c:pt idx="3586">
                  <c:v>1793</c:v>
                </c:pt>
                <c:pt idx="3587">
                  <c:v>1793.5</c:v>
                </c:pt>
                <c:pt idx="3588">
                  <c:v>1794</c:v>
                </c:pt>
                <c:pt idx="3589">
                  <c:v>1794.5</c:v>
                </c:pt>
                <c:pt idx="3590">
                  <c:v>1795</c:v>
                </c:pt>
                <c:pt idx="3591">
                  <c:v>1795.5</c:v>
                </c:pt>
                <c:pt idx="3592">
                  <c:v>1796</c:v>
                </c:pt>
                <c:pt idx="3593">
                  <c:v>1796.5</c:v>
                </c:pt>
                <c:pt idx="3594">
                  <c:v>1797</c:v>
                </c:pt>
                <c:pt idx="3595">
                  <c:v>1797.5</c:v>
                </c:pt>
                <c:pt idx="3596">
                  <c:v>1798</c:v>
                </c:pt>
                <c:pt idx="3597">
                  <c:v>1798.5</c:v>
                </c:pt>
                <c:pt idx="3598">
                  <c:v>1799</c:v>
                </c:pt>
                <c:pt idx="3599">
                  <c:v>1799.5</c:v>
                </c:pt>
                <c:pt idx="3600">
                  <c:v>1800</c:v>
                </c:pt>
                <c:pt idx="3601">
                  <c:v>1800.5</c:v>
                </c:pt>
                <c:pt idx="3602">
                  <c:v>1801</c:v>
                </c:pt>
                <c:pt idx="3603">
                  <c:v>1801.5</c:v>
                </c:pt>
                <c:pt idx="3604">
                  <c:v>1802</c:v>
                </c:pt>
                <c:pt idx="3605">
                  <c:v>1802.5</c:v>
                </c:pt>
                <c:pt idx="3606">
                  <c:v>1803</c:v>
                </c:pt>
                <c:pt idx="3607">
                  <c:v>1803.5</c:v>
                </c:pt>
                <c:pt idx="3608">
                  <c:v>1804</c:v>
                </c:pt>
                <c:pt idx="3609">
                  <c:v>1804.5</c:v>
                </c:pt>
                <c:pt idx="3610">
                  <c:v>1805</c:v>
                </c:pt>
                <c:pt idx="3611">
                  <c:v>1805.5</c:v>
                </c:pt>
                <c:pt idx="3612">
                  <c:v>1806</c:v>
                </c:pt>
                <c:pt idx="3613">
                  <c:v>1806.5</c:v>
                </c:pt>
                <c:pt idx="3614">
                  <c:v>1807</c:v>
                </c:pt>
                <c:pt idx="3615">
                  <c:v>1807.5</c:v>
                </c:pt>
                <c:pt idx="3616">
                  <c:v>1808</c:v>
                </c:pt>
                <c:pt idx="3617">
                  <c:v>1808.5</c:v>
                </c:pt>
                <c:pt idx="3618">
                  <c:v>1809</c:v>
                </c:pt>
                <c:pt idx="3619">
                  <c:v>1809.5</c:v>
                </c:pt>
                <c:pt idx="3620">
                  <c:v>1810</c:v>
                </c:pt>
                <c:pt idx="3621">
                  <c:v>1810.5</c:v>
                </c:pt>
                <c:pt idx="3622">
                  <c:v>1811</c:v>
                </c:pt>
                <c:pt idx="3623">
                  <c:v>1811.5</c:v>
                </c:pt>
                <c:pt idx="3624">
                  <c:v>1812</c:v>
                </c:pt>
                <c:pt idx="3625">
                  <c:v>1812.5</c:v>
                </c:pt>
                <c:pt idx="3626">
                  <c:v>1813</c:v>
                </c:pt>
                <c:pt idx="3627">
                  <c:v>1813.5</c:v>
                </c:pt>
                <c:pt idx="3628">
                  <c:v>1814</c:v>
                </c:pt>
                <c:pt idx="3629">
                  <c:v>1814.5</c:v>
                </c:pt>
                <c:pt idx="3630">
                  <c:v>1815</c:v>
                </c:pt>
                <c:pt idx="3631">
                  <c:v>1815.5</c:v>
                </c:pt>
                <c:pt idx="3632">
                  <c:v>1816</c:v>
                </c:pt>
                <c:pt idx="3633">
                  <c:v>1816.5</c:v>
                </c:pt>
                <c:pt idx="3634">
                  <c:v>1817</c:v>
                </c:pt>
                <c:pt idx="3635">
                  <c:v>1817.5</c:v>
                </c:pt>
                <c:pt idx="3636">
                  <c:v>1818</c:v>
                </c:pt>
                <c:pt idx="3637">
                  <c:v>1818.5</c:v>
                </c:pt>
                <c:pt idx="3638">
                  <c:v>1819</c:v>
                </c:pt>
                <c:pt idx="3639">
                  <c:v>1819.5</c:v>
                </c:pt>
                <c:pt idx="3640">
                  <c:v>1820</c:v>
                </c:pt>
                <c:pt idx="3641">
                  <c:v>1820.5</c:v>
                </c:pt>
                <c:pt idx="3642">
                  <c:v>1821</c:v>
                </c:pt>
                <c:pt idx="3643">
                  <c:v>1821.5</c:v>
                </c:pt>
                <c:pt idx="3644">
                  <c:v>1822</c:v>
                </c:pt>
                <c:pt idx="3645">
                  <c:v>1822.5</c:v>
                </c:pt>
                <c:pt idx="3646">
                  <c:v>1823</c:v>
                </c:pt>
                <c:pt idx="3647">
                  <c:v>1823.5</c:v>
                </c:pt>
                <c:pt idx="3648">
                  <c:v>1824</c:v>
                </c:pt>
                <c:pt idx="3649">
                  <c:v>1824.5</c:v>
                </c:pt>
                <c:pt idx="3650">
                  <c:v>1825</c:v>
                </c:pt>
                <c:pt idx="3651">
                  <c:v>1825.5</c:v>
                </c:pt>
                <c:pt idx="3652">
                  <c:v>1826</c:v>
                </c:pt>
                <c:pt idx="3653">
                  <c:v>1826.5</c:v>
                </c:pt>
                <c:pt idx="3654">
                  <c:v>1827</c:v>
                </c:pt>
                <c:pt idx="3655">
                  <c:v>1827.5</c:v>
                </c:pt>
                <c:pt idx="3656">
                  <c:v>1828</c:v>
                </c:pt>
                <c:pt idx="3657">
                  <c:v>1828.5</c:v>
                </c:pt>
                <c:pt idx="3658">
                  <c:v>1829</c:v>
                </c:pt>
                <c:pt idx="3659">
                  <c:v>1829.5</c:v>
                </c:pt>
                <c:pt idx="3660">
                  <c:v>1830</c:v>
                </c:pt>
                <c:pt idx="3661">
                  <c:v>1830.5</c:v>
                </c:pt>
                <c:pt idx="3662">
                  <c:v>1831</c:v>
                </c:pt>
                <c:pt idx="3663">
                  <c:v>1831.5</c:v>
                </c:pt>
                <c:pt idx="3664">
                  <c:v>1832</c:v>
                </c:pt>
                <c:pt idx="3665">
                  <c:v>1832.5</c:v>
                </c:pt>
                <c:pt idx="3666">
                  <c:v>1833</c:v>
                </c:pt>
                <c:pt idx="3667">
                  <c:v>1833.5</c:v>
                </c:pt>
                <c:pt idx="3668">
                  <c:v>1834</c:v>
                </c:pt>
                <c:pt idx="3669">
                  <c:v>1834.5</c:v>
                </c:pt>
                <c:pt idx="3670">
                  <c:v>1835</c:v>
                </c:pt>
                <c:pt idx="3671">
                  <c:v>1835.5</c:v>
                </c:pt>
                <c:pt idx="3672">
                  <c:v>1836</c:v>
                </c:pt>
                <c:pt idx="3673">
                  <c:v>1836.5</c:v>
                </c:pt>
                <c:pt idx="3674">
                  <c:v>1837</c:v>
                </c:pt>
                <c:pt idx="3675">
                  <c:v>1837.5</c:v>
                </c:pt>
                <c:pt idx="3676">
                  <c:v>1838</c:v>
                </c:pt>
                <c:pt idx="3677">
                  <c:v>1838.5</c:v>
                </c:pt>
                <c:pt idx="3678">
                  <c:v>1839</c:v>
                </c:pt>
                <c:pt idx="3679">
                  <c:v>1839.5</c:v>
                </c:pt>
                <c:pt idx="3680">
                  <c:v>1840</c:v>
                </c:pt>
                <c:pt idx="3681">
                  <c:v>1840.5</c:v>
                </c:pt>
                <c:pt idx="3682">
                  <c:v>1841</c:v>
                </c:pt>
                <c:pt idx="3683">
                  <c:v>1841.5</c:v>
                </c:pt>
                <c:pt idx="3684">
                  <c:v>1842</c:v>
                </c:pt>
                <c:pt idx="3685">
                  <c:v>1842.5</c:v>
                </c:pt>
                <c:pt idx="3686">
                  <c:v>1843</c:v>
                </c:pt>
                <c:pt idx="3687">
                  <c:v>1843.5</c:v>
                </c:pt>
                <c:pt idx="3688">
                  <c:v>1844</c:v>
                </c:pt>
                <c:pt idx="3689">
                  <c:v>1844.5</c:v>
                </c:pt>
                <c:pt idx="3690">
                  <c:v>1845</c:v>
                </c:pt>
                <c:pt idx="3691">
                  <c:v>1845.5</c:v>
                </c:pt>
                <c:pt idx="3692">
                  <c:v>1846</c:v>
                </c:pt>
                <c:pt idx="3693">
                  <c:v>1846.5</c:v>
                </c:pt>
                <c:pt idx="3694">
                  <c:v>1847</c:v>
                </c:pt>
                <c:pt idx="3695">
                  <c:v>1847.5</c:v>
                </c:pt>
                <c:pt idx="3696">
                  <c:v>1848</c:v>
                </c:pt>
                <c:pt idx="3697">
                  <c:v>1848.5</c:v>
                </c:pt>
                <c:pt idx="3698">
                  <c:v>1849</c:v>
                </c:pt>
                <c:pt idx="3699">
                  <c:v>1849.5</c:v>
                </c:pt>
                <c:pt idx="3700">
                  <c:v>1850</c:v>
                </c:pt>
                <c:pt idx="3701">
                  <c:v>1850.5</c:v>
                </c:pt>
                <c:pt idx="3702">
                  <c:v>1851</c:v>
                </c:pt>
                <c:pt idx="3703">
                  <c:v>1851.5</c:v>
                </c:pt>
                <c:pt idx="3704">
                  <c:v>1852</c:v>
                </c:pt>
                <c:pt idx="3705">
                  <c:v>1852.5</c:v>
                </c:pt>
                <c:pt idx="3706">
                  <c:v>1853</c:v>
                </c:pt>
                <c:pt idx="3707">
                  <c:v>1853.5</c:v>
                </c:pt>
                <c:pt idx="3708">
                  <c:v>1854</c:v>
                </c:pt>
                <c:pt idx="3709">
                  <c:v>1854.5</c:v>
                </c:pt>
                <c:pt idx="3710">
                  <c:v>1855</c:v>
                </c:pt>
                <c:pt idx="3711">
                  <c:v>1855.5</c:v>
                </c:pt>
                <c:pt idx="3712">
                  <c:v>1856</c:v>
                </c:pt>
                <c:pt idx="3713">
                  <c:v>1856.5</c:v>
                </c:pt>
                <c:pt idx="3714">
                  <c:v>1857</c:v>
                </c:pt>
                <c:pt idx="3715">
                  <c:v>1857.5</c:v>
                </c:pt>
                <c:pt idx="3716">
                  <c:v>1858</c:v>
                </c:pt>
                <c:pt idx="3717">
                  <c:v>1858.5</c:v>
                </c:pt>
                <c:pt idx="3718">
                  <c:v>1859</c:v>
                </c:pt>
                <c:pt idx="3719">
                  <c:v>1859.5</c:v>
                </c:pt>
                <c:pt idx="3720">
                  <c:v>1860</c:v>
                </c:pt>
                <c:pt idx="3721">
                  <c:v>1860.5</c:v>
                </c:pt>
                <c:pt idx="3722">
                  <c:v>1861</c:v>
                </c:pt>
                <c:pt idx="3723">
                  <c:v>1861.5</c:v>
                </c:pt>
                <c:pt idx="3724">
                  <c:v>1862</c:v>
                </c:pt>
                <c:pt idx="3725">
                  <c:v>1862.5</c:v>
                </c:pt>
                <c:pt idx="3726">
                  <c:v>1863</c:v>
                </c:pt>
                <c:pt idx="3727">
                  <c:v>1863.5</c:v>
                </c:pt>
                <c:pt idx="3728">
                  <c:v>1864</c:v>
                </c:pt>
                <c:pt idx="3729">
                  <c:v>1864.5</c:v>
                </c:pt>
                <c:pt idx="3730">
                  <c:v>1865</c:v>
                </c:pt>
                <c:pt idx="3731">
                  <c:v>1865.5</c:v>
                </c:pt>
                <c:pt idx="3732">
                  <c:v>1866</c:v>
                </c:pt>
                <c:pt idx="3733">
                  <c:v>1866.5</c:v>
                </c:pt>
                <c:pt idx="3734">
                  <c:v>1867</c:v>
                </c:pt>
                <c:pt idx="3735">
                  <c:v>1867.5</c:v>
                </c:pt>
                <c:pt idx="3736">
                  <c:v>1868</c:v>
                </c:pt>
                <c:pt idx="3737">
                  <c:v>1868.5</c:v>
                </c:pt>
                <c:pt idx="3738">
                  <c:v>1869</c:v>
                </c:pt>
                <c:pt idx="3739">
                  <c:v>1869.5</c:v>
                </c:pt>
                <c:pt idx="3740">
                  <c:v>1870</c:v>
                </c:pt>
                <c:pt idx="3741">
                  <c:v>1870.5</c:v>
                </c:pt>
                <c:pt idx="3742">
                  <c:v>1871</c:v>
                </c:pt>
                <c:pt idx="3743">
                  <c:v>1871.5</c:v>
                </c:pt>
                <c:pt idx="3744">
                  <c:v>1872</c:v>
                </c:pt>
                <c:pt idx="3745">
                  <c:v>1872.5</c:v>
                </c:pt>
                <c:pt idx="3746">
                  <c:v>1873</c:v>
                </c:pt>
                <c:pt idx="3747">
                  <c:v>1873.5</c:v>
                </c:pt>
                <c:pt idx="3748">
                  <c:v>1874</c:v>
                </c:pt>
                <c:pt idx="3749">
                  <c:v>1874.5</c:v>
                </c:pt>
                <c:pt idx="3750">
                  <c:v>1875</c:v>
                </c:pt>
                <c:pt idx="3751">
                  <c:v>1875.5</c:v>
                </c:pt>
                <c:pt idx="3752">
                  <c:v>1876</c:v>
                </c:pt>
                <c:pt idx="3753">
                  <c:v>1876.5</c:v>
                </c:pt>
                <c:pt idx="3754">
                  <c:v>1877</c:v>
                </c:pt>
                <c:pt idx="3755">
                  <c:v>1877.5</c:v>
                </c:pt>
                <c:pt idx="3756">
                  <c:v>1878</c:v>
                </c:pt>
                <c:pt idx="3757">
                  <c:v>1878.5</c:v>
                </c:pt>
                <c:pt idx="3758">
                  <c:v>1879</c:v>
                </c:pt>
                <c:pt idx="3759">
                  <c:v>1879.5</c:v>
                </c:pt>
                <c:pt idx="3760">
                  <c:v>1880</c:v>
                </c:pt>
                <c:pt idx="3761">
                  <c:v>1880.5</c:v>
                </c:pt>
                <c:pt idx="3762">
                  <c:v>1881</c:v>
                </c:pt>
                <c:pt idx="3763">
                  <c:v>1881.5</c:v>
                </c:pt>
                <c:pt idx="3764">
                  <c:v>1882</c:v>
                </c:pt>
                <c:pt idx="3765">
                  <c:v>1882.5</c:v>
                </c:pt>
                <c:pt idx="3766">
                  <c:v>1883</c:v>
                </c:pt>
                <c:pt idx="3767">
                  <c:v>1883.5</c:v>
                </c:pt>
                <c:pt idx="3768">
                  <c:v>1884</c:v>
                </c:pt>
                <c:pt idx="3769">
                  <c:v>1884.5</c:v>
                </c:pt>
                <c:pt idx="3770">
                  <c:v>1885</c:v>
                </c:pt>
                <c:pt idx="3771">
                  <c:v>1885.5</c:v>
                </c:pt>
                <c:pt idx="3772">
                  <c:v>1886</c:v>
                </c:pt>
                <c:pt idx="3773">
                  <c:v>1886.5</c:v>
                </c:pt>
                <c:pt idx="3774">
                  <c:v>1887</c:v>
                </c:pt>
                <c:pt idx="3775">
                  <c:v>1887.5</c:v>
                </c:pt>
                <c:pt idx="3776">
                  <c:v>1888</c:v>
                </c:pt>
                <c:pt idx="3777">
                  <c:v>1888.5</c:v>
                </c:pt>
                <c:pt idx="3778">
                  <c:v>1889</c:v>
                </c:pt>
                <c:pt idx="3779">
                  <c:v>1889.5</c:v>
                </c:pt>
                <c:pt idx="3780">
                  <c:v>1890</c:v>
                </c:pt>
                <c:pt idx="3781">
                  <c:v>1890.5</c:v>
                </c:pt>
                <c:pt idx="3782">
                  <c:v>1891</c:v>
                </c:pt>
                <c:pt idx="3783">
                  <c:v>1891.5</c:v>
                </c:pt>
                <c:pt idx="3784">
                  <c:v>1892</c:v>
                </c:pt>
                <c:pt idx="3785">
                  <c:v>1892.5</c:v>
                </c:pt>
                <c:pt idx="3786">
                  <c:v>1893</c:v>
                </c:pt>
                <c:pt idx="3787">
                  <c:v>1893.5</c:v>
                </c:pt>
                <c:pt idx="3788">
                  <c:v>1894</c:v>
                </c:pt>
                <c:pt idx="3789">
                  <c:v>1894.5</c:v>
                </c:pt>
                <c:pt idx="3790">
                  <c:v>1895</c:v>
                </c:pt>
                <c:pt idx="3791">
                  <c:v>1895.5</c:v>
                </c:pt>
                <c:pt idx="3792">
                  <c:v>1896</c:v>
                </c:pt>
                <c:pt idx="3793">
                  <c:v>1896.5</c:v>
                </c:pt>
                <c:pt idx="3794">
                  <c:v>1897</c:v>
                </c:pt>
                <c:pt idx="3795">
                  <c:v>1897.5</c:v>
                </c:pt>
                <c:pt idx="3796">
                  <c:v>1898</c:v>
                </c:pt>
                <c:pt idx="3797">
                  <c:v>1898.5</c:v>
                </c:pt>
                <c:pt idx="3798">
                  <c:v>1899</c:v>
                </c:pt>
                <c:pt idx="3799">
                  <c:v>1899.5</c:v>
                </c:pt>
                <c:pt idx="3800">
                  <c:v>1900</c:v>
                </c:pt>
                <c:pt idx="3801">
                  <c:v>1900.5</c:v>
                </c:pt>
                <c:pt idx="3802">
                  <c:v>1901</c:v>
                </c:pt>
                <c:pt idx="3803">
                  <c:v>1901.5</c:v>
                </c:pt>
                <c:pt idx="3804">
                  <c:v>1902</c:v>
                </c:pt>
                <c:pt idx="3805">
                  <c:v>1902.5</c:v>
                </c:pt>
                <c:pt idx="3806">
                  <c:v>1903</c:v>
                </c:pt>
                <c:pt idx="3807">
                  <c:v>1903.5</c:v>
                </c:pt>
                <c:pt idx="3808">
                  <c:v>1904</c:v>
                </c:pt>
                <c:pt idx="3809">
                  <c:v>1904.5</c:v>
                </c:pt>
                <c:pt idx="3810">
                  <c:v>1905</c:v>
                </c:pt>
                <c:pt idx="3811">
                  <c:v>1905.5</c:v>
                </c:pt>
                <c:pt idx="3812">
                  <c:v>1906</c:v>
                </c:pt>
                <c:pt idx="3813">
                  <c:v>1906.5</c:v>
                </c:pt>
                <c:pt idx="3814">
                  <c:v>1907</c:v>
                </c:pt>
                <c:pt idx="3815">
                  <c:v>1907.5</c:v>
                </c:pt>
                <c:pt idx="3816">
                  <c:v>1908</c:v>
                </c:pt>
                <c:pt idx="3817">
                  <c:v>1908.5</c:v>
                </c:pt>
                <c:pt idx="3818">
                  <c:v>1909</c:v>
                </c:pt>
                <c:pt idx="3819">
                  <c:v>1909.5</c:v>
                </c:pt>
                <c:pt idx="3820">
                  <c:v>1910</c:v>
                </c:pt>
                <c:pt idx="3821">
                  <c:v>1910.5</c:v>
                </c:pt>
                <c:pt idx="3822">
                  <c:v>1911</c:v>
                </c:pt>
                <c:pt idx="3823">
                  <c:v>1911.5</c:v>
                </c:pt>
                <c:pt idx="3824">
                  <c:v>1912</c:v>
                </c:pt>
                <c:pt idx="3825">
                  <c:v>1912.5</c:v>
                </c:pt>
                <c:pt idx="3826">
                  <c:v>1913</c:v>
                </c:pt>
                <c:pt idx="3827">
                  <c:v>1913.5</c:v>
                </c:pt>
                <c:pt idx="3828">
                  <c:v>1914</c:v>
                </c:pt>
                <c:pt idx="3829">
                  <c:v>1914.5</c:v>
                </c:pt>
                <c:pt idx="3830">
                  <c:v>1915</c:v>
                </c:pt>
                <c:pt idx="3831">
                  <c:v>1915.5</c:v>
                </c:pt>
                <c:pt idx="3832">
                  <c:v>1916</c:v>
                </c:pt>
                <c:pt idx="3833">
                  <c:v>1916.5</c:v>
                </c:pt>
                <c:pt idx="3834">
                  <c:v>1917</c:v>
                </c:pt>
                <c:pt idx="3835">
                  <c:v>1917.5</c:v>
                </c:pt>
                <c:pt idx="3836">
                  <c:v>1918</c:v>
                </c:pt>
                <c:pt idx="3837">
                  <c:v>1918.5</c:v>
                </c:pt>
                <c:pt idx="3838">
                  <c:v>1919</c:v>
                </c:pt>
                <c:pt idx="3839">
                  <c:v>1919.5</c:v>
                </c:pt>
                <c:pt idx="3840">
                  <c:v>1920</c:v>
                </c:pt>
                <c:pt idx="3841">
                  <c:v>1920.5</c:v>
                </c:pt>
                <c:pt idx="3842">
                  <c:v>1921</c:v>
                </c:pt>
                <c:pt idx="3843">
                  <c:v>1921.5</c:v>
                </c:pt>
                <c:pt idx="3844">
                  <c:v>1922</c:v>
                </c:pt>
                <c:pt idx="3845">
                  <c:v>1922.5</c:v>
                </c:pt>
                <c:pt idx="3846">
                  <c:v>1923</c:v>
                </c:pt>
                <c:pt idx="3847">
                  <c:v>1923.5</c:v>
                </c:pt>
                <c:pt idx="3848">
                  <c:v>1924</c:v>
                </c:pt>
                <c:pt idx="3849">
                  <c:v>1924.5</c:v>
                </c:pt>
                <c:pt idx="3850">
                  <c:v>1925</c:v>
                </c:pt>
                <c:pt idx="3851">
                  <c:v>1925.5</c:v>
                </c:pt>
                <c:pt idx="3852">
                  <c:v>1926</c:v>
                </c:pt>
                <c:pt idx="3853">
                  <c:v>1926.5</c:v>
                </c:pt>
                <c:pt idx="3854">
                  <c:v>1927</c:v>
                </c:pt>
                <c:pt idx="3855">
                  <c:v>1927.5</c:v>
                </c:pt>
                <c:pt idx="3856">
                  <c:v>1928</c:v>
                </c:pt>
                <c:pt idx="3857">
                  <c:v>1928.5</c:v>
                </c:pt>
                <c:pt idx="3858">
                  <c:v>1929</c:v>
                </c:pt>
                <c:pt idx="3859">
                  <c:v>1929.5</c:v>
                </c:pt>
                <c:pt idx="3860">
                  <c:v>1930</c:v>
                </c:pt>
                <c:pt idx="3861">
                  <c:v>1930.5</c:v>
                </c:pt>
                <c:pt idx="3862">
                  <c:v>1931</c:v>
                </c:pt>
                <c:pt idx="3863">
                  <c:v>1931.5</c:v>
                </c:pt>
                <c:pt idx="3864">
                  <c:v>1932</c:v>
                </c:pt>
                <c:pt idx="3865">
                  <c:v>1932.5</c:v>
                </c:pt>
                <c:pt idx="3866">
                  <c:v>1933</c:v>
                </c:pt>
                <c:pt idx="3867">
                  <c:v>1933.5</c:v>
                </c:pt>
                <c:pt idx="3868">
                  <c:v>1934</c:v>
                </c:pt>
                <c:pt idx="3869">
                  <c:v>1934.5</c:v>
                </c:pt>
                <c:pt idx="3870">
                  <c:v>1935</c:v>
                </c:pt>
                <c:pt idx="3871">
                  <c:v>1935.5</c:v>
                </c:pt>
                <c:pt idx="3872">
                  <c:v>1936</c:v>
                </c:pt>
                <c:pt idx="3873">
                  <c:v>1936.5</c:v>
                </c:pt>
                <c:pt idx="3874">
                  <c:v>1937</c:v>
                </c:pt>
                <c:pt idx="3875">
                  <c:v>1937.5</c:v>
                </c:pt>
                <c:pt idx="3876">
                  <c:v>1938</c:v>
                </c:pt>
                <c:pt idx="3877">
                  <c:v>1938.5</c:v>
                </c:pt>
                <c:pt idx="3878">
                  <c:v>1939</c:v>
                </c:pt>
                <c:pt idx="3879">
                  <c:v>1939.5</c:v>
                </c:pt>
                <c:pt idx="3880">
                  <c:v>1940</c:v>
                </c:pt>
                <c:pt idx="3881">
                  <c:v>1940.5</c:v>
                </c:pt>
                <c:pt idx="3882">
                  <c:v>1941</c:v>
                </c:pt>
                <c:pt idx="3883">
                  <c:v>1941.5</c:v>
                </c:pt>
                <c:pt idx="3884">
                  <c:v>1942</c:v>
                </c:pt>
                <c:pt idx="3885">
                  <c:v>1942.5</c:v>
                </c:pt>
                <c:pt idx="3886">
                  <c:v>1943</c:v>
                </c:pt>
                <c:pt idx="3887">
                  <c:v>1943.5</c:v>
                </c:pt>
                <c:pt idx="3888">
                  <c:v>1944</c:v>
                </c:pt>
                <c:pt idx="3889">
                  <c:v>1944.5</c:v>
                </c:pt>
                <c:pt idx="3890">
                  <c:v>1945</c:v>
                </c:pt>
                <c:pt idx="3891">
                  <c:v>1945.5</c:v>
                </c:pt>
                <c:pt idx="3892">
                  <c:v>1946</c:v>
                </c:pt>
                <c:pt idx="3893">
                  <c:v>1946.5</c:v>
                </c:pt>
                <c:pt idx="3894">
                  <c:v>1947</c:v>
                </c:pt>
                <c:pt idx="3895">
                  <c:v>1947.5</c:v>
                </c:pt>
                <c:pt idx="3896">
                  <c:v>1948</c:v>
                </c:pt>
                <c:pt idx="3897">
                  <c:v>1948.5</c:v>
                </c:pt>
                <c:pt idx="3898">
                  <c:v>1949</c:v>
                </c:pt>
                <c:pt idx="3899">
                  <c:v>1949.5</c:v>
                </c:pt>
                <c:pt idx="3900">
                  <c:v>1950</c:v>
                </c:pt>
                <c:pt idx="3901">
                  <c:v>1950.5</c:v>
                </c:pt>
                <c:pt idx="3902">
                  <c:v>1951</c:v>
                </c:pt>
                <c:pt idx="3903">
                  <c:v>1951.5</c:v>
                </c:pt>
                <c:pt idx="3904">
                  <c:v>1952</c:v>
                </c:pt>
                <c:pt idx="3905">
                  <c:v>1952.5</c:v>
                </c:pt>
                <c:pt idx="3906">
                  <c:v>1953</c:v>
                </c:pt>
                <c:pt idx="3907">
                  <c:v>1953.5</c:v>
                </c:pt>
                <c:pt idx="3908">
                  <c:v>1954</c:v>
                </c:pt>
                <c:pt idx="3909">
                  <c:v>1954.5</c:v>
                </c:pt>
                <c:pt idx="3910">
                  <c:v>1955</c:v>
                </c:pt>
                <c:pt idx="3911">
                  <c:v>1955.5</c:v>
                </c:pt>
                <c:pt idx="3912">
                  <c:v>1956</c:v>
                </c:pt>
                <c:pt idx="3913">
                  <c:v>1956.5</c:v>
                </c:pt>
                <c:pt idx="3914">
                  <c:v>1957</c:v>
                </c:pt>
                <c:pt idx="3915">
                  <c:v>1957.5</c:v>
                </c:pt>
                <c:pt idx="3916">
                  <c:v>1958</c:v>
                </c:pt>
                <c:pt idx="3917">
                  <c:v>1958.5</c:v>
                </c:pt>
                <c:pt idx="3918">
                  <c:v>1959</c:v>
                </c:pt>
                <c:pt idx="3919">
                  <c:v>1959.5</c:v>
                </c:pt>
                <c:pt idx="3920">
                  <c:v>1960</c:v>
                </c:pt>
                <c:pt idx="3921">
                  <c:v>1960.5</c:v>
                </c:pt>
                <c:pt idx="3922">
                  <c:v>1961</c:v>
                </c:pt>
                <c:pt idx="3923">
                  <c:v>1961.5</c:v>
                </c:pt>
                <c:pt idx="3924">
                  <c:v>1962</c:v>
                </c:pt>
                <c:pt idx="3925">
                  <c:v>1962.5</c:v>
                </c:pt>
                <c:pt idx="3926">
                  <c:v>1963</c:v>
                </c:pt>
                <c:pt idx="3927">
                  <c:v>1963.5</c:v>
                </c:pt>
                <c:pt idx="3928">
                  <c:v>1964</c:v>
                </c:pt>
                <c:pt idx="3929">
                  <c:v>1964.5</c:v>
                </c:pt>
                <c:pt idx="3930">
                  <c:v>1965</c:v>
                </c:pt>
                <c:pt idx="3931">
                  <c:v>1965.5</c:v>
                </c:pt>
                <c:pt idx="3932">
                  <c:v>1966</c:v>
                </c:pt>
                <c:pt idx="3933">
                  <c:v>1966.5</c:v>
                </c:pt>
                <c:pt idx="3934">
                  <c:v>1967</c:v>
                </c:pt>
                <c:pt idx="3935">
                  <c:v>1967.5</c:v>
                </c:pt>
                <c:pt idx="3936">
                  <c:v>1968</c:v>
                </c:pt>
                <c:pt idx="3937">
                  <c:v>1968.5</c:v>
                </c:pt>
                <c:pt idx="3938">
                  <c:v>1969</c:v>
                </c:pt>
                <c:pt idx="3939">
                  <c:v>1969.5</c:v>
                </c:pt>
                <c:pt idx="3940">
                  <c:v>1970</c:v>
                </c:pt>
                <c:pt idx="3941">
                  <c:v>1970.5</c:v>
                </c:pt>
                <c:pt idx="3942">
                  <c:v>1971</c:v>
                </c:pt>
                <c:pt idx="3943">
                  <c:v>1971.5</c:v>
                </c:pt>
                <c:pt idx="3944">
                  <c:v>1972</c:v>
                </c:pt>
                <c:pt idx="3945">
                  <c:v>1972.5</c:v>
                </c:pt>
                <c:pt idx="3946">
                  <c:v>1973</c:v>
                </c:pt>
                <c:pt idx="3947">
                  <c:v>1973.5</c:v>
                </c:pt>
                <c:pt idx="3948">
                  <c:v>1974</c:v>
                </c:pt>
                <c:pt idx="3949">
                  <c:v>1974.5</c:v>
                </c:pt>
                <c:pt idx="3950">
                  <c:v>1975</c:v>
                </c:pt>
                <c:pt idx="3951">
                  <c:v>1975.5</c:v>
                </c:pt>
                <c:pt idx="3952">
                  <c:v>1976</c:v>
                </c:pt>
                <c:pt idx="3953">
                  <c:v>1976.5</c:v>
                </c:pt>
                <c:pt idx="3954">
                  <c:v>1977</c:v>
                </c:pt>
                <c:pt idx="3955">
                  <c:v>1977.5</c:v>
                </c:pt>
                <c:pt idx="3956">
                  <c:v>1978</c:v>
                </c:pt>
                <c:pt idx="3957">
                  <c:v>1978.5</c:v>
                </c:pt>
                <c:pt idx="3958">
                  <c:v>1979</c:v>
                </c:pt>
                <c:pt idx="3959">
                  <c:v>1979.5</c:v>
                </c:pt>
                <c:pt idx="3960">
                  <c:v>1980</c:v>
                </c:pt>
                <c:pt idx="3961">
                  <c:v>1980.5</c:v>
                </c:pt>
                <c:pt idx="3962">
                  <c:v>1981</c:v>
                </c:pt>
                <c:pt idx="3963">
                  <c:v>1981.5</c:v>
                </c:pt>
                <c:pt idx="3964">
                  <c:v>1982</c:v>
                </c:pt>
                <c:pt idx="3965">
                  <c:v>1982.5</c:v>
                </c:pt>
                <c:pt idx="3966">
                  <c:v>1983</c:v>
                </c:pt>
                <c:pt idx="3967">
                  <c:v>1983.5</c:v>
                </c:pt>
                <c:pt idx="3968">
                  <c:v>1984</c:v>
                </c:pt>
                <c:pt idx="3969">
                  <c:v>1984.5</c:v>
                </c:pt>
                <c:pt idx="3970">
                  <c:v>1985</c:v>
                </c:pt>
                <c:pt idx="3971">
                  <c:v>1985.5</c:v>
                </c:pt>
                <c:pt idx="3972">
                  <c:v>1986</c:v>
                </c:pt>
                <c:pt idx="3973">
                  <c:v>1986.5</c:v>
                </c:pt>
                <c:pt idx="3974">
                  <c:v>1987</c:v>
                </c:pt>
                <c:pt idx="3975">
                  <c:v>1987.5</c:v>
                </c:pt>
                <c:pt idx="3976">
                  <c:v>1988</c:v>
                </c:pt>
                <c:pt idx="3977">
                  <c:v>1988.5</c:v>
                </c:pt>
                <c:pt idx="3978">
                  <c:v>1989</c:v>
                </c:pt>
                <c:pt idx="3979">
                  <c:v>1989.5</c:v>
                </c:pt>
                <c:pt idx="3980">
                  <c:v>1990</c:v>
                </c:pt>
                <c:pt idx="3981">
                  <c:v>1990.5</c:v>
                </c:pt>
                <c:pt idx="3982">
                  <c:v>1991</c:v>
                </c:pt>
                <c:pt idx="3983">
                  <c:v>1991.5</c:v>
                </c:pt>
                <c:pt idx="3984">
                  <c:v>1992</c:v>
                </c:pt>
                <c:pt idx="3985">
                  <c:v>1992.5</c:v>
                </c:pt>
                <c:pt idx="3986">
                  <c:v>1993</c:v>
                </c:pt>
                <c:pt idx="3987">
                  <c:v>1993.5</c:v>
                </c:pt>
                <c:pt idx="3988">
                  <c:v>1994</c:v>
                </c:pt>
                <c:pt idx="3989">
                  <c:v>1994.5</c:v>
                </c:pt>
                <c:pt idx="3990">
                  <c:v>1995</c:v>
                </c:pt>
                <c:pt idx="3991">
                  <c:v>1995.5</c:v>
                </c:pt>
                <c:pt idx="3992">
                  <c:v>1996</c:v>
                </c:pt>
                <c:pt idx="3993">
                  <c:v>1996.5</c:v>
                </c:pt>
                <c:pt idx="3994">
                  <c:v>1997</c:v>
                </c:pt>
                <c:pt idx="3995">
                  <c:v>1997.5</c:v>
                </c:pt>
                <c:pt idx="3996">
                  <c:v>1998</c:v>
                </c:pt>
                <c:pt idx="3997">
                  <c:v>1998.5</c:v>
                </c:pt>
                <c:pt idx="3998">
                  <c:v>1999</c:v>
                </c:pt>
                <c:pt idx="3999">
                  <c:v>1999.5</c:v>
                </c:pt>
                <c:pt idx="4000">
                  <c:v>2000</c:v>
                </c:pt>
                <c:pt idx="4001">
                  <c:v>2000.5</c:v>
                </c:pt>
                <c:pt idx="4002">
                  <c:v>2001</c:v>
                </c:pt>
                <c:pt idx="4003">
                  <c:v>2001.5</c:v>
                </c:pt>
                <c:pt idx="4004">
                  <c:v>2002</c:v>
                </c:pt>
                <c:pt idx="4005">
                  <c:v>2002.5</c:v>
                </c:pt>
                <c:pt idx="4006">
                  <c:v>2003</c:v>
                </c:pt>
                <c:pt idx="4007">
                  <c:v>2003.5</c:v>
                </c:pt>
                <c:pt idx="4008">
                  <c:v>2004</c:v>
                </c:pt>
                <c:pt idx="4009">
                  <c:v>2004.5</c:v>
                </c:pt>
                <c:pt idx="4010">
                  <c:v>2005</c:v>
                </c:pt>
                <c:pt idx="4011">
                  <c:v>2005.5</c:v>
                </c:pt>
                <c:pt idx="4012">
                  <c:v>2006</c:v>
                </c:pt>
                <c:pt idx="4013">
                  <c:v>2006.5</c:v>
                </c:pt>
                <c:pt idx="4014">
                  <c:v>2007</c:v>
                </c:pt>
                <c:pt idx="4015">
                  <c:v>2007.5</c:v>
                </c:pt>
                <c:pt idx="4016">
                  <c:v>2008</c:v>
                </c:pt>
                <c:pt idx="4017">
                  <c:v>2008.5</c:v>
                </c:pt>
                <c:pt idx="4018">
                  <c:v>2009</c:v>
                </c:pt>
                <c:pt idx="4019">
                  <c:v>2009.5</c:v>
                </c:pt>
                <c:pt idx="4020">
                  <c:v>2010</c:v>
                </c:pt>
                <c:pt idx="4021">
                  <c:v>2010.5</c:v>
                </c:pt>
                <c:pt idx="4022">
                  <c:v>2011</c:v>
                </c:pt>
                <c:pt idx="4023">
                  <c:v>2011.5</c:v>
                </c:pt>
                <c:pt idx="4024">
                  <c:v>2012</c:v>
                </c:pt>
                <c:pt idx="4025">
                  <c:v>2012.5</c:v>
                </c:pt>
                <c:pt idx="4026">
                  <c:v>2013</c:v>
                </c:pt>
                <c:pt idx="4027">
                  <c:v>2013.5</c:v>
                </c:pt>
                <c:pt idx="4028">
                  <c:v>2014</c:v>
                </c:pt>
                <c:pt idx="4029">
                  <c:v>2014.5</c:v>
                </c:pt>
                <c:pt idx="4030">
                  <c:v>2015</c:v>
                </c:pt>
                <c:pt idx="4031">
                  <c:v>2015.5</c:v>
                </c:pt>
                <c:pt idx="4032">
                  <c:v>2016</c:v>
                </c:pt>
                <c:pt idx="4033">
                  <c:v>2016.5</c:v>
                </c:pt>
                <c:pt idx="4034">
                  <c:v>2017</c:v>
                </c:pt>
                <c:pt idx="4035">
                  <c:v>2017.5</c:v>
                </c:pt>
                <c:pt idx="4036">
                  <c:v>2018</c:v>
                </c:pt>
                <c:pt idx="4037">
                  <c:v>2018.5</c:v>
                </c:pt>
                <c:pt idx="4038">
                  <c:v>2019</c:v>
                </c:pt>
                <c:pt idx="4039">
                  <c:v>2019.5</c:v>
                </c:pt>
                <c:pt idx="4040">
                  <c:v>2020</c:v>
                </c:pt>
                <c:pt idx="4041">
                  <c:v>2020.5</c:v>
                </c:pt>
                <c:pt idx="4042">
                  <c:v>2021</c:v>
                </c:pt>
                <c:pt idx="4043">
                  <c:v>2021.5</c:v>
                </c:pt>
                <c:pt idx="4044">
                  <c:v>2022</c:v>
                </c:pt>
                <c:pt idx="4045">
                  <c:v>2022.5</c:v>
                </c:pt>
                <c:pt idx="4046">
                  <c:v>2023</c:v>
                </c:pt>
                <c:pt idx="4047">
                  <c:v>2023.5</c:v>
                </c:pt>
                <c:pt idx="4048">
                  <c:v>2024</c:v>
                </c:pt>
                <c:pt idx="4049">
                  <c:v>2024.5</c:v>
                </c:pt>
                <c:pt idx="4050">
                  <c:v>2025</c:v>
                </c:pt>
                <c:pt idx="4051">
                  <c:v>2025.5</c:v>
                </c:pt>
                <c:pt idx="4052">
                  <c:v>2026</c:v>
                </c:pt>
                <c:pt idx="4053">
                  <c:v>2026.5</c:v>
                </c:pt>
                <c:pt idx="4054">
                  <c:v>2027</c:v>
                </c:pt>
                <c:pt idx="4055">
                  <c:v>2027.5</c:v>
                </c:pt>
                <c:pt idx="4056">
                  <c:v>2028</c:v>
                </c:pt>
                <c:pt idx="4057">
                  <c:v>2028.5</c:v>
                </c:pt>
                <c:pt idx="4058">
                  <c:v>2029</c:v>
                </c:pt>
                <c:pt idx="4059">
                  <c:v>2029.5</c:v>
                </c:pt>
                <c:pt idx="4060">
                  <c:v>2030</c:v>
                </c:pt>
                <c:pt idx="4061">
                  <c:v>2030.5</c:v>
                </c:pt>
                <c:pt idx="4062">
                  <c:v>2031</c:v>
                </c:pt>
                <c:pt idx="4063">
                  <c:v>2031.5</c:v>
                </c:pt>
                <c:pt idx="4064">
                  <c:v>2032</c:v>
                </c:pt>
                <c:pt idx="4065">
                  <c:v>2032.5</c:v>
                </c:pt>
                <c:pt idx="4066">
                  <c:v>2033</c:v>
                </c:pt>
                <c:pt idx="4067">
                  <c:v>2033.5</c:v>
                </c:pt>
                <c:pt idx="4068">
                  <c:v>2034</c:v>
                </c:pt>
                <c:pt idx="4069">
                  <c:v>2034.5</c:v>
                </c:pt>
                <c:pt idx="4070">
                  <c:v>2035</c:v>
                </c:pt>
                <c:pt idx="4071">
                  <c:v>2035.5</c:v>
                </c:pt>
                <c:pt idx="4072">
                  <c:v>2036</c:v>
                </c:pt>
                <c:pt idx="4073">
                  <c:v>2036.5</c:v>
                </c:pt>
                <c:pt idx="4074">
                  <c:v>2037</c:v>
                </c:pt>
                <c:pt idx="4075">
                  <c:v>2037.5</c:v>
                </c:pt>
                <c:pt idx="4076">
                  <c:v>2038</c:v>
                </c:pt>
                <c:pt idx="4077">
                  <c:v>2038.5</c:v>
                </c:pt>
                <c:pt idx="4078">
                  <c:v>2039</c:v>
                </c:pt>
                <c:pt idx="4079">
                  <c:v>2039.5</c:v>
                </c:pt>
                <c:pt idx="4080">
                  <c:v>2040</c:v>
                </c:pt>
                <c:pt idx="4081">
                  <c:v>2040.5</c:v>
                </c:pt>
                <c:pt idx="4082">
                  <c:v>2041</c:v>
                </c:pt>
                <c:pt idx="4083">
                  <c:v>2041.5</c:v>
                </c:pt>
                <c:pt idx="4084">
                  <c:v>2042</c:v>
                </c:pt>
                <c:pt idx="4085">
                  <c:v>2042.5</c:v>
                </c:pt>
                <c:pt idx="4086">
                  <c:v>2043</c:v>
                </c:pt>
                <c:pt idx="4087">
                  <c:v>2043.5</c:v>
                </c:pt>
                <c:pt idx="4088">
                  <c:v>2044</c:v>
                </c:pt>
                <c:pt idx="4089">
                  <c:v>2044.5</c:v>
                </c:pt>
                <c:pt idx="4090">
                  <c:v>2045</c:v>
                </c:pt>
                <c:pt idx="4091">
                  <c:v>2045.5</c:v>
                </c:pt>
                <c:pt idx="4092">
                  <c:v>2046</c:v>
                </c:pt>
                <c:pt idx="4093">
                  <c:v>2046.5</c:v>
                </c:pt>
                <c:pt idx="4094">
                  <c:v>2047</c:v>
                </c:pt>
                <c:pt idx="4095">
                  <c:v>2047.5</c:v>
                </c:pt>
                <c:pt idx="4096">
                  <c:v>2048</c:v>
                </c:pt>
                <c:pt idx="4097">
                  <c:v>2048.5</c:v>
                </c:pt>
                <c:pt idx="4098">
                  <c:v>2049</c:v>
                </c:pt>
                <c:pt idx="4099">
                  <c:v>2049.5</c:v>
                </c:pt>
                <c:pt idx="4100">
                  <c:v>2050</c:v>
                </c:pt>
                <c:pt idx="4101">
                  <c:v>2050.5</c:v>
                </c:pt>
                <c:pt idx="4102">
                  <c:v>2051</c:v>
                </c:pt>
                <c:pt idx="4103">
                  <c:v>2051.5</c:v>
                </c:pt>
                <c:pt idx="4104">
                  <c:v>2052</c:v>
                </c:pt>
                <c:pt idx="4105">
                  <c:v>2052.5</c:v>
                </c:pt>
                <c:pt idx="4106">
                  <c:v>2053</c:v>
                </c:pt>
                <c:pt idx="4107">
                  <c:v>2053.5</c:v>
                </c:pt>
                <c:pt idx="4108">
                  <c:v>2054</c:v>
                </c:pt>
                <c:pt idx="4109">
                  <c:v>2054.5</c:v>
                </c:pt>
                <c:pt idx="4110">
                  <c:v>2055</c:v>
                </c:pt>
                <c:pt idx="4111">
                  <c:v>2055.5</c:v>
                </c:pt>
                <c:pt idx="4112">
                  <c:v>2056</c:v>
                </c:pt>
                <c:pt idx="4113">
                  <c:v>2056.5</c:v>
                </c:pt>
                <c:pt idx="4114">
                  <c:v>2057</c:v>
                </c:pt>
                <c:pt idx="4115">
                  <c:v>2057.5</c:v>
                </c:pt>
                <c:pt idx="4116">
                  <c:v>2058</c:v>
                </c:pt>
                <c:pt idx="4117">
                  <c:v>2058.5</c:v>
                </c:pt>
                <c:pt idx="4118">
                  <c:v>2059</c:v>
                </c:pt>
                <c:pt idx="4119">
                  <c:v>2059.5</c:v>
                </c:pt>
                <c:pt idx="4120">
                  <c:v>2060</c:v>
                </c:pt>
                <c:pt idx="4121">
                  <c:v>2060.5</c:v>
                </c:pt>
                <c:pt idx="4122">
                  <c:v>2061</c:v>
                </c:pt>
                <c:pt idx="4123">
                  <c:v>2061.5</c:v>
                </c:pt>
                <c:pt idx="4124">
                  <c:v>2062</c:v>
                </c:pt>
                <c:pt idx="4125">
                  <c:v>2062.5</c:v>
                </c:pt>
                <c:pt idx="4126">
                  <c:v>2063</c:v>
                </c:pt>
                <c:pt idx="4127">
                  <c:v>2063.5</c:v>
                </c:pt>
                <c:pt idx="4128">
                  <c:v>2064</c:v>
                </c:pt>
                <c:pt idx="4129">
                  <c:v>2064.5</c:v>
                </c:pt>
                <c:pt idx="4130">
                  <c:v>2065</c:v>
                </c:pt>
                <c:pt idx="4131">
                  <c:v>2065.5</c:v>
                </c:pt>
                <c:pt idx="4132">
                  <c:v>2066</c:v>
                </c:pt>
                <c:pt idx="4133">
                  <c:v>2066.5</c:v>
                </c:pt>
                <c:pt idx="4134">
                  <c:v>2067</c:v>
                </c:pt>
                <c:pt idx="4135">
                  <c:v>2067.5</c:v>
                </c:pt>
                <c:pt idx="4136">
                  <c:v>2068</c:v>
                </c:pt>
                <c:pt idx="4137">
                  <c:v>2068.5</c:v>
                </c:pt>
                <c:pt idx="4138">
                  <c:v>2069</c:v>
                </c:pt>
                <c:pt idx="4139">
                  <c:v>2069.5</c:v>
                </c:pt>
                <c:pt idx="4140">
                  <c:v>2070</c:v>
                </c:pt>
                <c:pt idx="4141">
                  <c:v>2070.5</c:v>
                </c:pt>
                <c:pt idx="4142">
                  <c:v>2071</c:v>
                </c:pt>
                <c:pt idx="4143">
                  <c:v>2071.5</c:v>
                </c:pt>
                <c:pt idx="4144">
                  <c:v>2072</c:v>
                </c:pt>
                <c:pt idx="4145">
                  <c:v>2072.5</c:v>
                </c:pt>
                <c:pt idx="4146">
                  <c:v>2073</c:v>
                </c:pt>
                <c:pt idx="4147">
                  <c:v>2073.5</c:v>
                </c:pt>
                <c:pt idx="4148">
                  <c:v>2074</c:v>
                </c:pt>
                <c:pt idx="4149">
                  <c:v>2074.5</c:v>
                </c:pt>
                <c:pt idx="4150">
                  <c:v>2075</c:v>
                </c:pt>
                <c:pt idx="4151">
                  <c:v>2075.5</c:v>
                </c:pt>
                <c:pt idx="4152">
                  <c:v>2076</c:v>
                </c:pt>
                <c:pt idx="4153">
                  <c:v>2076.5</c:v>
                </c:pt>
                <c:pt idx="4154">
                  <c:v>2077</c:v>
                </c:pt>
                <c:pt idx="4155">
                  <c:v>2077.5</c:v>
                </c:pt>
                <c:pt idx="4156">
                  <c:v>2078</c:v>
                </c:pt>
                <c:pt idx="4157">
                  <c:v>2078.5</c:v>
                </c:pt>
                <c:pt idx="4158">
                  <c:v>2079</c:v>
                </c:pt>
                <c:pt idx="4159">
                  <c:v>2079.5</c:v>
                </c:pt>
                <c:pt idx="4160">
                  <c:v>2080</c:v>
                </c:pt>
                <c:pt idx="4161">
                  <c:v>2080.5</c:v>
                </c:pt>
                <c:pt idx="4162">
                  <c:v>2081</c:v>
                </c:pt>
                <c:pt idx="4163">
                  <c:v>2081.5</c:v>
                </c:pt>
                <c:pt idx="4164">
                  <c:v>2082</c:v>
                </c:pt>
                <c:pt idx="4165">
                  <c:v>2082.5</c:v>
                </c:pt>
                <c:pt idx="4166">
                  <c:v>2083</c:v>
                </c:pt>
                <c:pt idx="4167">
                  <c:v>2083.5</c:v>
                </c:pt>
                <c:pt idx="4168">
                  <c:v>2084</c:v>
                </c:pt>
                <c:pt idx="4169">
                  <c:v>2084.5</c:v>
                </c:pt>
                <c:pt idx="4170">
                  <c:v>2085</c:v>
                </c:pt>
                <c:pt idx="4171">
                  <c:v>2085.5</c:v>
                </c:pt>
                <c:pt idx="4172">
                  <c:v>2086</c:v>
                </c:pt>
                <c:pt idx="4173">
                  <c:v>2086.5</c:v>
                </c:pt>
                <c:pt idx="4174">
                  <c:v>2087</c:v>
                </c:pt>
                <c:pt idx="4175">
                  <c:v>2087.5</c:v>
                </c:pt>
                <c:pt idx="4176">
                  <c:v>2088</c:v>
                </c:pt>
                <c:pt idx="4177">
                  <c:v>2088.5</c:v>
                </c:pt>
                <c:pt idx="4178">
                  <c:v>2089</c:v>
                </c:pt>
                <c:pt idx="4179">
                  <c:v>2089.5</c:v>
                </c:pt>
                <c:pt idx="4180">
                  <c:v>2090</c:v>
                </c:pt>
                <c:pt idx="4181">
                  <c:v>2090.5</c:v>
                </c:pt>
                <c:pt idx="4182">
                  <c:v>2091</c:v>
                </c:pt>
                <c:pt idx="4183">
                  <c:v>2091.5</c:v>
                </c:pt>
                <c:pt idx="4184">
                  <c:v>2092</c:v>
                </c:pt>
                <c:pt idx="4185">
                  <c:v>2092.5</c:v>
                </c:pt>
                <c:pt idx="4186">
                  <c:v>2093</c:v>
                </c:pt>
                <c:pt idx="4187">
                  <c:v>2093.5</c:v>
                </c:pt>
                <c:pt idx="4188">
                  <c:v>2094</c:v>
                </c:pt>
                <c:pt idx="4189">
                  <c:v>2094.5</c:v>
                </c:pt>
                <c:pt idx="4190">
                  <c:v>2095</c:v>
                </c:pt>
                <c:pt idx="4191">
                  <c:v>2095.5</c:v>
                </c:pt>
                <c:pt idx="4192">
                  <c:v>2096</c:v>
                </c:pt>
                <c:pt idx="4193">
                  <c:v>2096.5</c:v>
                </c:pt>
                <c:pt idx="4194">
                  <c:v>2097</c:v>
                </c:pt>
                <c:pt idx="4195">
                  <c:v>2097.5</c:v>
                </c:pt>
                <c:pt idx="4196">
                  <c:v>2098</c:v>
                </c:pt>
                <c:pt idx="4197">
                  <c:v>2098.5</c:v>
                </c:pt>
                <c:pt idx="4198">
                  <c:v>2099</c:v>
                </c:pt>
                <c:pt idx="4199">
                  <c:v>2099.5</c:v>
                </c:pt>
                <c:pt idx="4200">
                  <c:v>2100</c:v>
                </c:pt>
                <c:pt idx="4201">
                  <c:v>2100.5</c:v>
                </c:pt>
                <c:pt idx="4202">
                  <c:v>2101</c:v>
                </c:pt>
                <c:pt idx="4203">
                  <c:v>2101.5</c:v>
                </c:pt>
                <c:pt idx="4204">
                  <c:v>2102</c:v>
                </c:pt>
                <c:pt idx="4205">
                  <c:v>2102.5</c:v>
                </c:pt>
                <c:pt idx="4206">
                  <c:v>2103</c:v>
                </c:pt>
                <c:pt idx="4207">
                  <c:v>2103.5</c:v>
                </c:pt>
                <c:pt idx="4208">
                  <c:v>2104</c:v>
                </c:pt>
                <c:pt idx="4209">
                  <c:v>2104.5</c:v>
                </c:pt>
                <c:pt idx="4210">
                  <c:v>2105</c:v>
                </c:pt>
                <c:pt idx="4211">
                  <c:v>2105.5</c:v>
                </c:pt>
                <c:pt idx="4212">
                  <c:v>2106</c:v>
                </c:pt>
                <c:pt idx="4213">
                  <c:v>2106.5</c:v>
                </c:pt>
                <c:pt idx="4214">
                  <c:v>2107</c:v>
                </c:pt>
                <c:pt idx="4215">
                  <c:v>2107.5</c:v>
                </c:pt>
                <c:pt idx="4216">
                  <c:v>2108</c:v>
                </c:pt>
                <c:pt idx="4217">
                  <c:v>2108.5</c:v>
                </c:pt>
                <c:pt idx="4218">
                  <c:v>2109</c:v>
                </c:pt>
                <c:pt idx="4219">
                  <c:v>2109.5</c:v>
                </c:pt>
                <c:pt idx="4220">
                  <c:v>2110</c:v>
                </c:pt>
                <c:pt idx="4221">
                  <c:v>2110.5</c:v>
                </c:pt>
                <c:pt idx="4222">
                  <c:v>2111</c:v>
                </c:pt>
                <c:pt idx="4223">
                  <c:v>2111.5</c:v>
                </c:pt>
                <c:pt idx="4224">
                  <c:v>2112</c:v>
                </c:pt>
                <c:pt idx="4225">
                  <c:v>2112.5</c:v>
                </c:pt>
                <c:pt idx="4226">
                  <c:v>2113</c:v>
                </c:pt>
                <c:pt idx="4227">
                  <c:v>2113.5</c:v>
                </c:pt>
                <c:pt idx="4228">
                  <c:v>2114</c:v>
                </c:pt>
                <c:pt idx="4229">
                  <c:v>2114.5</c:v>
                </c:pt>
                <c:pt idx="4230">
                  <c:v>2115</c:v>
                </c:pt>
                <c:pt idx="4231">
                  <c:v>2115.5</c:v>
                </c:pt>
                <c:pt idx="4232">
                  <c:v>2116</c:v>
                </c:pt>
                <c:pt idx="4233">
                  <c:v>2116.5</c:v>
                </c:pt>
                <c:pt idx="4234">
                  <c:v>2117</c:v>
                </c:pt>
                <c:pt idx="4235">
                  <c:v>2117.5</c:v>
                </c:pt>
                <c:pt idx="4236">
                  <c:v>2118</c:v>
                </c:pt>
                <c:pt idx="4237">
                  <c:v>2118.5</c:v>
                </c:pt>
                <c:pt idx="4238">
                  <c:v>2119</c:v>
                </c:pt>
                <c:pt idx="4239">
                  <c:v>2119.5</c:v>
                </c:pt>
                <c:pt idx="4240">
                  <c:v>2120</c:v>
                </c:pt>
                <c:pt idx="4241">
                  <c:v>2120.5</c:v>
                </c:pt>
                <c:pt idx="4242">
                  <c:v>2121</c:v>
                </c:pt>
                <c:pt idx="4243">
                  <c:v>2121.5</c:v>
                </c:pt>
                <c:pt idx="4244">
                  <c:v>2122</c:v>
                </c:pt>
                <c:pt idx="4245">
                  <c:v>2122.5</c:v>
                </c:pt>
                <c:pt idx="4246">
                  <c:v>2123</c:v>
                </c:pt>
                <c:pt idx="4247">
                  <c:v>2123.5</c:v>
                </c:pt>
                <c:pt idx="4248">
                  <c:v>2124</c:v>
                </c:pt>
                <c:pt idx="4249">
                  <c:v>2124.5</c:v>
                </c:pt>
                <c:pt idx="4250">
                  <c:v>2125</c:v>
                </c:pt>
                <c:pt idx="4251">
                  <c:v>2125.5</c:v>
                </c:pt>
                <c:pt idx="4252">
                  <c:v>2126</c:v>
                </c:pt>
                <c:pt idx="4253">
                  <c:v>2126.5</c:v>
                </c:pt>
                <c:pt idx="4254">
                  <c:v>2127</c:v>
                </c:pt>
                <c:pt idx="4255">
                  <c:v>2127.5</c:v>
                </c:pt>
                <c:pt idx="4256">
                  <c:v>2128</c:v>
                </c:pt>
                <c:pt idx="4257">
                  <c:v>2128.5</c:v>
                </c:pt>
                <c:pt idx="4258">
                  <c:v>2129</c:v>
                </c:pt>
                <c:pt idx="4259">
                  <c:v>2129.5</c:v>
                </c:pt>
                <c:pt idx="4260">
                  <c:v>2130</c:v>
                </c:pt>
                <c:pt idx="4261">
                  <c:v>2130.5</c:v>
                </c:pt>
                <c:pt idx="4262">
                  <c:v>2131</c:v>
                </c:pt>
                <c:pt idx="4263">
                  <c:v>2131.5</c:v>
                </c:pt>
                <c:pt idx="4264">
                  <c:v>2132</c:v>
                </c:pt>
                <c:pt idx="4265">
                  <c:v>2132.5</c:v>
                </c:pt>
                <c:pt idx="4266">
                  <c:v>2133</c:v>
                </c:pt>
                <c:pt idx="4267">
                  <c:v>2133.5</c:v>
                </c:pt>
                <c:pt idx="4268">
                  <c:v>2134</c:v>
                </c:pt>
                <c:pt idx="4269">
                  <c:v>2134.5</c:v>
                </c:pt>
                <c:pt idx="4270">
                  <c:v>2135</c:v>
                </c:pt>
                <c:pt idx="4271">
                  <c:v>2135.5</c:v>
                </c:pt>
                <c:pt idx="4272">
                  <c:v>2136</c:v>
                </c:pt>
                <c:pt idx="4273">
                  <c:v>2136.5</c:v>
                </c:pt>
                <c:pt idx="4274">
                  <c:v>2137</c:v>
                </c:pt>
                <c:pt idx="4275">
                  <c:v>2137.5</c:v>
                </c:pt>
                <c:pt idx="4276">
                  <c:v>2138</c:v>
                </c:pt>
                <c:pt idx="4277">
                  <c:v>2138.5</c:v>
                </c:pt>
                <c:pt idx="4278">
                  <c:v>2139</c:v>
                </c:pt>
                <c:pt idx="4279">
                  <c:v>2139.5</c:v>
                </c:pt>
                <c:pt idx="4280">
                  <c:v>2140</c:v>
                </c:pt>
                <c:pt idx="4281">
                  <c:v>2140.5</c:v>
                </c:pt>
                <c:pt idx="4282">
                  <c:v>2141</c:v>
                </c:pt>
                <c:pt idx="4283">
                  <c:v>2141.5</c:v>
                </c:pt>
                <c:pt idx="4284">
                  <c:v>2142</c:v>
                </c:pt>
                <c:pt idx="4285">
                  <c:v>2142.5</c:v>
                </c:pt>
                <c:pt idx="4286">
                  <c:v>2143</c:v>
                </c:pt>
                <c:pt idx="4287">
                  <c:v>2143.5</c:v>
                </c:pt>
                <c:pt idx="4288">
                  <c:v>2144</c:v>
                </c:pt>
                <c:pt idx="4289">
                  <c:v>2144.5</c:v>
                </c:pt>
                <c:pt idx="4290">
                  <c:v>2145</c:v>
                </c:pt>
                <c:pt idx="4291">
                  <c:v>2145.5</c:v>
                </c:pt>
                <c:pt idx="4292">
                  <c:v>2146</c:v>
                </c:pt>
                <c:pt idx="4293">
                  <c:v>2146.5</c:v>
                </c:pt>
                <c:pt idx="4294">
                  <c:v>2147</c:v>
                </c:pt>
                <c:pt idx="4295">
                  <c:v>2147.5</c:v>
                </c:pt>
                <c:pt idx="4296">
                  <c:v>2148</c:v>
                </c:pt>
                <c:pt idx="4297">
                  <c:v>2148.5</c:v>
                </c:pt>
                <c:pt idx="4298">
                  <c:v>2149</c:v>
                </c:pt>
                <c:pt idx="4299">
                  <c:v>2149.5</c:v>
                </c:pt>
                <c:pt idx="4300">
                  <c:v>2150</c:v>
                </c:pt>
                <c:pt idx="4301">
                  <c:v>2150.5</c:v>
                </c:pt>
                <c:pt idx="4302">
                  <c:v>2151</c:v>
                </c:pt>
                <c:pt idx="4303">
                  <c:v>2151.5</c:v>
                </c:pt>
                <c:pt idx="4304">
                  <c:v>2152</c:v>
                </c:pt>
                <c:pt idx="4305">
                  <c:v>2152.5</c:v>
                </c:pt>
                <c:pt idx="4306">
                  <c:v>2153</c:v>
                </c:pt>
                <c:pt idx="4307">
                  <c:v>2153.5</c:v>
                </c:pt>
                <c:pt idx="4308">
                  <c:v>2154</c:v>
                </c:pt>
                <c:pt idx="4309">
                  <c:v>2154.5</c:v>
                </c:pt>
                <c:pt idx="4310">
                  <c:v>2155</c:v>
                </c:pt>
                <c:pt idx="4311">
                  <c:v>2155.5</c:v>
                </c:pt>
                <c:pt idx="4312">
                  <c:v>2156</c:v>
                </c:pt>
                <c:pt idx="4313">
                  <c:v>2156.5</c:v>
                </c:pt>
                <c:pt idx="4314">
                  <c:v>2157</c:v>
                </c:pt>
                <c:pt idx="4315">
                  <c:v>2157.5</c:v>
                </c:pt>
                <c:pt idx="4316">
                  <c:v>2158</c:v>
                </c:pt>
                <c:pt idx="4317">
                  <c:v>2158.5</c:v>
                </c:pt>
                <c:pt idx="4318">
                  <c:v>2159</c:v>
                </c:pt>
                <c:pt idx="4319">
                  <c:v>2159.5</c:v>
                </c:pt>
                <c:pt idx="4320">
                  <c:v>2160</c:v>
                </c:pt>
                <c:pt idx="4321">
                  <c:v>2160.5</c:v>
                </c:pt>
                <c:pt idx="4322">
                  <c:v>2161</c:v>
                </c:pt>
                <c:pt idx="4323">
                  <c:v>2161.5</c:v>
                </c:pt>
                <c:pt idx="4324">
                  <c:v>2162</c:v>
                </c:pt>
                <c:pt idx="4325">
                  <c:v>2162.5</c:v>
                </c:pt>
                <c:pt idx="4326">
                  <c:v>2163</c:v>
                </c:pt>
                <c:pt idx="4327">
                  <c:v>2163.5</c:v>
                </c:pt>
                <c:pt idx="4328">
                  <c:v>2164</c:v>
                </c:pt>
                <c:pt idx="4329">
                  <c:v>2164.5</c:v>
                </c:pt>
                <c:pt idx="4330">
                  <c:v>2165</c:v>
                </c:pt>
                <c:pt idx="4331">
                  <c:v>2165.5</c:v>
                </c:pt>
                <c:pt idx="4332">
                  <c:v>2166</c:v>
                </c:pt>
                <c:pt idx="4333">
                  <c:v>2166.5</c:v>
                </c:pt>
                <c:pt idx="4334">
                  <c:v>2167</c:v>
                </c:pt>
                <c:pt idx="4335">
                  <c:v>2167.5</c:v>
                </c:pt>
                <c:pt idx="4336">
                  <c:v>2168</c:v>
                </c:pt>
                <c:pt idx="4337">
                  <c:v>2168.5</c:v>
                </c:pt>
                <c:pt idx="4338">
                  <c:v>2169</c:v>
                </c:pt>
                <c:pt idx="4339">
                  <c:v>2169.5</c:v>
                </c:pt>
                <c:pt idx="4340">
                  <c:v>2170</c:v>
                </c:pt>
                <c:pt idx="4341">
                  <c:v>2170.5</c:v>
                </c:pt>
                <c:pt idx="4342">
                  <c:v>2171</c:v>
                </c:pt>
                <c:pt idx="4343">
                  <c:v>2171.5</c:v>
                </c:pt>
                <c:pt idx="4344">
                  <c:v>2172</c:v>
                </c:pt>
                <c:pt idx="4345">
                  <c:v>2172.5</c:v>
                </c:pt>
                <c:pt idx="4346">
                  <c:v>2173</c:v>
                </c:pt>
                <c:pt idx="4347">
                  <c:v>2173.5</c:v>
                </c:pt>
                <c:pt idx="4348">
                  <c:v>2174</c:v>
                </c:pt>
                <c:pt idx="4349">
                  <c:v>2174.5</c:v>
                </c:pt>
                <c:pt idx="4350">
                  <c:v>2175</c:v>
                </c:pt>
                <c:pt idx="4351">
                  <c:v>2175.5</c:v>
                </c:pt>
                <c:pt idx="4352">
                  <c:v>2176</c:v>
                </c:pt>
                <c:pt idx="4353">
                  <c:v>2176.5</c:v>
                </c:pt>
                <c:pt idx="4354">
                  <c:v>2177</c:v>
                </c:pt>
                <c:pt idx="4355">
                  <c:v>2177.5</c:v>
                </c:pt>
                <c:pt idx="4356">
                  <c:v>2178</c:v>
                </c:pt>
                <c:pt idx="4357">
                  <c:v>2178.5</c:v>
                </c:pt>
                <c:pt idx="4358">
                  <c:v>2179</c:v>
                </c:pt>
                <c:pt idx="4359">
                  <c:v>2179.5</c:v>
                </c:pt>
                <c:pt idx="4360">
                  <c:v>2180</c:v>
                </c:pt>
                <c:pt idx="4361">
                  <c:v>2180.5</c:v>
                </c:pt>
                <c:pt idx="4362">
                  <c:v>2181</c:v>
                </c:pt>
                <c:pt idx="4363">
                  <c:v>2181.5</c:v>
                </c:pt>
                <c:pt idx="4364">
                  <c:v>2182</c:v>
                </c:pt>
                <c:pt idx="4365">
                  <c:v>2182.5</c:v>
                </c:pt>
                <c:pt idx="4366">
                  <c:v>2183</c:v>
                </c:pt>
                <c:pt idx="4367">
                  <c:v>2183.5</c:v>
                </c:pt>
                <c:pt idx="4368">
                  <c:v>2184</c:v>
                </c:pt>
                <c:pt idx="4369">
                  <c:v>2184.5</c:v>
                </c:pt>
                <c:pt idx="4370">
                  <c:v>2185</c:v>
                </c:pt>
                <c:pt idx="4371">
                  <c:v>2185.5</c:v>
                </c:pt>
                <c:pt idx="4372">
                  <c:v>2186</c:v>
                </c:pt>
                <c:pt idx="4373">
                  <c:v>2186.5</c:v>
                </c:pt>
                <c:pt idx="4374">
                  <c:v>2187</c:v>
                </c:pt>
                <c:pt idx="4375">
                  <c:v>2187.5</c:v>
                </c:pt>
                <c:pt idx="4376">
                  <c:v>2188</c:v>
                </c:pt>
                <c:pt idx="4377">
                  <c:v>2188.5</c:v>
                </c:pt>
                <c:pt idx="4378">
                  <c:v>2189</c:v>
                </c:pt>
                <c:pt idx="4379">
                  <c:v>2189.5</c:v>
                </c:pt>
                <c:pt idx="4380">
                  <c:v>2190</c:v>
                </c:pt>
                <c:pt idx="4381">
                  <c:v>2190.5</c:v>
                </c:pt>
                <c:pt idx="4382">
                  <c:v>2191</c:v>
                </c:pt>
                <c:pt idx="4383">
                  <c:v>2191.5</c:v>
                </c:pt>
                <c:pt idx="4384">
                  <c:v>2192</c:v>
                </c:pt>
                <c:pt idx="4385">
                  <c:v>2192.5</c:v>
                </c:pt>
                <c:pt idx="4386">
                  <c:v>2193</c:v>
                </c:pt>
                <c:pt idx="4387">
                  <c:v>2193.5</c:v>
                </c:pt>
                <c:pt idx="4388">
                  <c:v>2194</c:v>
                </c:pt>
                <c:pt idx="4389">
                  <c:v>2194.5</c:v>
                </c:pt>
                <c:pt idx="4390">
                  <c:v>2195</c:v>
                </c:pt>
                <c:pt idx="4391">
                  <c:v>2195.5</c:v>
                </c:pt>
                <c:pt idx="4392">
                  <c:v>2196</c:v>
                </c:pt>
                <c:pt idx="4393">
                  <c:v>2196.5</c:v>
                </c:pt>
                <c:pt idx="4394">
                  <c:v>2197</c:v>
                </c:pt>
                <c:pt idx="4395">
                  <c:v>2197.5</c:v>
                </c:pt>
                <c:pt idx="4396">
                  <c:v>2198</c:v>
                </c:pt>
                <c:pt idx="4397">
                  <c:v>2198.5</c:v>
                </c:pt>
                <c:pt idx="4398">
                  <c:v>2199</c:v>
                </c:pt>
                <c:pt idx="4399">
                  <c:v>2199.5</c:v>
                </c:pt>
                <c:pt idx="4400">
                  <c:v>2200</c:v>
                </c:pt>
                <c:pt idx="4401">
                  <c:v>2200.5</c:v>
                </c:pt>
                <c:pt idx="4402">
                  <c:v>2201</c:v>
                </c:pt>
                <c:pt idx="4403">
                  <c:v>2201.5</c:v>
                </c:pt>
                <c:pt idx="4404">
                  <c:v>2202</c:v>
                </c:pt>
                <c:pt idx="4405">
                  <c:v>2202.5</c:v>
                </c:pt>
                <c:pt idx="4406">
                  <c:v>2203</c:v>
                </c:pt>
                <c:pt idx="4407">
                  <c:v>2203.5</c:v>
                </c:pt>
                <c:pt idx="4408">
                  <c:v>2204</c:v>
                </c:pt>
                <c:pt idx="4409">
                  <c:v>2204.5</c:v>
                </c:pt>
                <c:pt idx="4410">
                  <c:v>2205</c:v>
                </c:pt>
                <c:pt idx="4411">
                  <c:v>2205.5</c:v>
                </c:pt>
                <c:pt idx="4412">
                  <c:v>2206</c:v>
                </c:pt>
                <c:pt idx="4413">
                  <c:v>2206.5</c:v>
                </c:pt>
                <c:pt idx="4414">
                  <c:v>2207</c:v>
                </c:pt>
                <c:pt idx="4415">
                  <c:v>2207.5</c:v>
                </c:pt>
                <c:pt idx="4416">
                  <c:v>2208</c:v>
                </c:pt>
                <c:pt idx="4417">
                  <c:v>2208.5</c:v>
                </c:pt>
                <c:pt idx="4418">
                  <c:v>2209</c:v>
                </c:pt>
                <c:pt idx="4419">
                  <c:v>2209.5</c:v>
                </c:pt>
                <c:pt idx="4420">
                  <c:v>2210</c:v>
                </c:pt>
                <c:pt idx="4421">
                  <c:v>2210.5</c:v>
                </c:pt>
                <c:pt idx="4422">
                  <c:v>2211</c:v>
                </c:pt>
                <c:pt idx="4423">
                  <c:v>2211.5</c:v>
                </c:pt>
                <c:pt idx="4424">
                  <c:v>2212</c:v>
                </c:pt>
                <c:pt idx="4425">
                  <c:v>2212.5</c:v>
                </c:pt>
                <c:pt idx="4426">
                  <c:v>2213</c:v>
                </c:pt>
                <c:pt idx="4427">
                  <c:v>2213.5</c:v>
                </c:pt>
                <c:pt idx="4428">
                  <c:v>2214</c:v>
                </c:pt>
                <c:pt idx="4429">
                  <c:v>2214.5</c:v>
                </c:pt>
                <c:pt idx="4430">
                  <c:v>2215</c:v>
                </c:pt>
                <c:pt idx="4431">
                  <c:v>2215.5</c:v>
                </c:pt>
                <c:pt idx="4432">
                  <c:v>2216</c:v>
                </c:pt>
                <c:pt idx="4433">
                  <c:v>2216.5</c:v>
                </c:pt>
                <c:pt idx="4434">
                  <c:v>2217</c:v>
                </c:pt>
                <c:pt idx="4435">
                  <c:v>2217.5</c:v>
                </c:pt>
                <c:pt idx="4436">
                  <c:v>2218</c:v>
                </c:pt>
                <c:pt idx="4437">
                  <c:v>2218.5</c:v>
                </c:pt>
                <c:pt idx="4438">
                  <c:v>2219</c:v>
                </c:pt>
                <c:pt idx="4439">
                  <c:v>2219.5</c:v>
                </c:pt>
                <c:pt idx="4440">
                  <c:v>2220</c:v>
                </c:pt>
                <c:pt idx="4441">
                  <c:v>2220.5</c:v>
                </c:pt>
                <c:pt idx="4442">
                  <c:v>2221</c:v>
                </c:pt>
                <c:pt idx="4443">
                  <c:v>2221.5</c:v>
                </c:pt>
                <c:pt idx="4444">
                  <c:v>2222</c:v>
                </c:pt>
                <c:pt idx="4445">
                  <c:v>2222.5</c:v>
                </c:pt>
                <c:pt idx="4446">
                  <c:v>2223</c:v>
                </c:pt>
                <c:pt idx="4447">
                  <c:v>2223.5</c:v>
                </c:pt>
                <c:pt idx="4448">
                  <c:v>2224</c:v>
                </c:pt>
                <c:pt idx="4449">
                  <c:v>2224.5</c:v>
                </c:pt>
                <c:pt idx="4450">
                  <c:v>2225</c:v>
                </c:pt>
                <c:pt idx="4451">
                  <c:v>2225.5</c:v>
                </c:pt>
                <c:pt idx="4452">
                  <c:v>2226</c:v>
                </c:pt>
                <c:pt idx="4453">
                  <c:v>2226.5</c:v>
                </c:pt>
                <c:pt idx="4454">
                  <c:v>2227</c:v>
                </c:pt>
                <c:pt idx="4455">
                  <c:v>2227.5</c:v>
                </c:pt>
                <c:pt idx="4456">
                  <c:v>2228</c:v>
                </c:pt>
                <c:pt idx="4457">
                  <c:v>2228.5</c:v>
                </c:pt>
                <c:pt idx="4458">
                  <c:v>2229</c:v>
                </c:pt>
                <c:pt idx="4459">
                  <c:v>2229.5</c:v>
                </c:pt>
                <c:pt idx="4460">
                  <c:v>2230</c:v>
                </c:pt>
                <c:pt idx="4461">
                  <c:v>2230.5</c:v>
                </c:pt>
                <c:pt idx="4462">
                  <c:v>2231</c:v>
                </c:pt>
                <c:pt idx="4463">
                  <c:v>2231.5</c:v>
                </c:pt>
                <c:pt idx="4464">
                  <c:v>2232</c:v>
                </c:pt>
                <c:pt idx="4465">
                  <c:v>2232.5</c:v>
                </c:pt>
                <c:pt idx="4466">
                  <c:v>2233</c:v>
                </c:pt>
                <c:pt idx="4467">
                  <c:v>2233.5</c:v>
                </c:pt>
                <c:pt idx="4468">
                  <c:v>2234</c:v>
                </c:pt>
                <c:pt idx="4469">
                  <c:v>2234.5</c:v>
                </c:pt>
                <c:pt idx="4470">
                  <c:v>2235</c:v>
                </c:pt>
                <c:pt idx="4471">
                  <c:v>2235.5</c:v>
                </c:pt>
                <c:pt idx="4472">
                  <c:v>2236</c:v>
                </c:pt>
                <c:pt idx="4473">
                  <c:v>2236.5</c:v>
                </c:pt>
                <c:pt idx="4474">
                  <c:v>2237</c:v>
                </c:pt>
                <c:pt idx="4475">
                  <c:v>2237.5</c:v>
                </c:pt>
                <c:pt idx="4476">
                  <c:v>2238</c:v>
                </c:pt>
                <c:pt idx="4477">
                  <c:v>2238.5</c:v>
                </c:pt>
                <c:pt idx="4478">
                  <c:v>2239</c:v>
                </c:pt>
                <c:pt idx="4479">
                  <c:v>2239.5</c:v>
                </c:pt>
                <c:pt idx="4480">
                  <c:v>2240</c:v>
                </c:pt>
                <c:pt idx="4481">
                  <c:v>2240.5</c:v>
                </c:pt>
                <c:pt idx="4482">
                  <c:v>2241</c:v>
                </c:pt>
                <c:pt idx="4483">
                  <c:v>2241.5</c:v>
                </c:pt>
                <c:pt idx="4484">
                  <c:v>2242</c:v>
                </c:pt>
                <c:pt idx="4485">
                  <c:v>2242.5</c:v>
                </c:pt>
                <c:pt idx="4486">
                  <c:v>2243</c:v>
                </c:pt>
                <c:pt idx="4487">
                  <c:v>2243.5</c:v>
                </c:pt>
                <c:pt idx="4488">
                  <c:v>2244</c:v>
                </c:pt>
                <c:pt idx="4489">
                  <c:v>2244.5</c:v>
                </c:pt>
                <c:pt idx="4490">
                  <c:v>2245</c:v>
                </c:pt>
                <c:pt idx="4491">
                  <c:v>2245.5</c:v>
                </c:pt>
                <c:pt idx="4492">
                  <c:v>2246</c:v>
                </c:pt>
                <c:pt idx="4493">
                  <c:v>2246.5</c:v>
                </c:pt>
                <c:pt idx="4494">
                  <c:v>2247</c:v>
                </c:pt>
                <c:pt idx="4495">
                  <c:v>2247.5</c:v>
                </c:pt>
                <c:pt idx="4496">
                  <c:v>2248</c:v>
                </c:pt>
                <c:pt idx="4497">
                  <c:v>2248.5</c:v>
                </c:pt>
                <c:pt idx="4498">
                  <c:v>2249</c:v>
                </c:pt>
                <c:pt idx="4499">
                  <c:v>2249.5</c:v>
                </c:pt>
                <c:pt idx="4500">
                  <c:v>2250</c:v>
                </c:pt>
                <c:pt idx="4501">
                  <c:v>2250.5</c:v>
                </c:pt>
                <c:pt idx="4502">
                  <c:v>2251</c:v>
                </c:pt>
                <c:pt idx="4503">
                  <c:v>2251.5</c:v>
                </c:pt>
                <c:pt idx="4504">
                  <c:v>2252</c:v>
                </c:pt>
                <c:pt idx="4505">
                  <c:v>2252.5</c:v>
                </c:pt>
                <c:pt idx="4506">
                  <c:v>2253</c:v>
                </c:pt>
                <c:pt idx="4507">
                  <c:v>2253.5</c:v>
                </c:pt>
                <c:pt idx="4508">
                  <c:v>2254</c:v>
                </c:pt>
                <c:pt idx="4509">
                  <c:v>2254.5</c:v>
                </c:pt>
                <c:pt idx="4510">
                  <c:v>2255</c:v>
                </c:pt>
                <c:pt idx="4511">
                  <c:v>2255.5</c:v>
                </c:pt>
                <c:pt idx="4512">
                  <c:v>2256</c:v>
                </c:pt>
                <c:pt idx="4513">
                  <c:v>2256.5</c:v>
                </c:pt>
                <c:pt idx="4514">
                  <c:v>2257</c:v>
                </c:pt>
                <c:pt idx="4515">
                  <c:v>2257.5</c:v>
                </c:pt>
                <c:pt idx="4516">
                  <c:v>2258</c:v>
                </c:pt>
                <c:pt idx="4517">
                  <c:v>2258.5</c:v>
                </c:pt>
                <c:pt idx="4518">
                  <c:v>2259</c:v>
                </c:pt>
                <c:pt idx="4519">
                  <c:v>2259.5</c:v>
                </c:pt>
                <c:pt idx="4520">
                  <c:v>2260</c:v>
                </c:pt>
                <c:pt idx="4521">
                  <c:v>2260.5</c:v>
                </c:pt>
                <c:pt idx="4522">
                  <c:v>2261</c:v>
                </c:pt>
                <c:pt idx="4523">
                  <c:v>2261.5</c:v>
                </c:pt>
                <c:pt idx="4524">
                  <c:v>2262</c:v>
                </c:pt>
                <c:pt idx="4525">
                  <c:v>2262.5</c:v>
                </c:pt>
                <c:pt idx="4526">
                  <c:v>2263</c:v>
                </c:pt>
                <c:pt idx="4527">
                  <c:v>2263.5</c:v>
                </c:pt>
                <c:pt idx="4528">
                  <c:v>2264</c:v>
                </c:pt>
                <c:pt idx="4529">
                  <c:v>2264.5</c:v>
                </c:pt>
                <c:pt idx="4530">
                  <c:v>2265</c:v>
                </c:pt>
                <c:pt idx="4531">
                  <c:v>2265.5</c:v>
                </c:pt>
                <c:pt idx="4532">
                  <c:v>2266</c:v>
                </c:pt>
                <c:pt idx="4533">
                  <c:v>2266.5</c:v>
                </c:pt>
                <c:pt idx="4534">
                  <c:v>2267</c:v>
                </c:pt>
                <c:pt idx="4535">
                  <c:v>2267.5</c:v>
                </c:pt>
                <c:pt idx="4536">
                  <c:v>2268</c:v>
                </c:pt>
                <c:pt idx="4537">
                  <c:v>2268.5</c:v>
                </c:pt>
                <c:pt idx="4538">
                  <c:v>2269</c:v>
                </c:pt>
                <c:pt idx="4539">
                  <c:v>2269.5</c:v>
                </c:pt>
                <c:pt idx="4540">
                  <c:v>2270</c:v>
                </c:pt>
                <c:pt idx="4541">
                  <c:v>2270.5</c:v>
                </c:pt>
                <c:pt idx="4542">
                  <c:v>2271</c:v>
                </c:pt>
                <c:pt idx="4543">
                  <c:v>2271.5</c:v>
                </c:pt>
                <c:pt idx="4544">
                  <c:v>2272</c:v>
                </c:pt>
                <c:pt idx="4545">
                  <c:v>2272.5</c:v>
                </c:pt>
                <c:pt idx="4546">
                  <c:v>2273</c:v>
                </c:pt>
                <c:pt idx="4547">
                  <c:v>2273.5</c:v>
                </c:pt>
                <c:pt idx="4548">
                  <c:v>2274</c:v>
                </c:pt>
                <c:pt idx="4549">
                  <c:v>2274.5</c:v>
                </c:pt>
                <c:pt idx="4550">
                  <c:v>2275</c:v>
                </c:pt>
                <c:pt idx="4551">
                  <c:v>2275.5</c:v>
                </c:pt>
                <c:pt idx="4552">
                  <c:v>2276</c:v>
                </c:pt>
                <c:pt idx="4553">
                  <c:v>2276.5</c:v>
                </c:pt>
                <c:pt idx="4554">
                  <c:v>2277</c:v>
                </c:pt>
                <c:pt idx="4555">
                  <c:v>2277.5</c:v>
                </c:pt>
                <c:pt idx="4556">
                  <c:v>2278</c:v>
                </c:pt>
                <c:pt idx="4557">
                  <c:v>2278.5</c:v>
                </c:pt>
                <c:pt idx="4558">
                  <c:v>2279</c:v>
                </c:pt>
                <c:pt idx="4559">
                  <c:v>2279.5</c:v>
                </c:pt>
                <c:pt idx="4560">
                  <c:v>2280</c:v>
                </c:pt>
                <c:pt idx="4561">
                  <c:v>2280.5</c:v>
                </c:pt>
                <c:pt idx="4562">
                  <c:v>2281</c:v>
                </c:pt>
                <c:pt idx="4563">
                  <c:v>2281.5</c:v>
                </c:pt>
                <c:pt idx="4564">
                  <c:v>2282</c:v>
                </c:pt>
                <c:pt idx="4565">
                  <c:v>2282.5</c:v>
                </c:pt>
                <c:pt idx="4566">
                  <c:v>2283</c:v>
                </c:pt>
                <c:pt idx="4567">
                  <c:v>2283.5</c:v>
                </c:pt>
                <c:pt idx="4568">
                  <c:v>2284</c:v>
                </c:pt>
                <c:pt idx="4569">
                  <c:v>2284.5</c:v>
                </c:pt>
                <c:pt idx="4570">
                  <c:v>2285</c:v>
                </c:pt>
                <c:pt idx="4571">
                  <c:v>2285.5</c:v>
                </c:pt>
                <c:pt idx="4572">
                  <c:v>2286</c:v>
                </c:pt>
                <c:pt idx="4573">
                  <c:v>2286.5</c:v>
                </c:pt>
                <c:pt idx="4574">
                  <c:v>2287</c:v>
                </c:pt>
                <c:pt idx="4575">
                  <c:v>2287.5</c:v>
                </c:pt>
                <c:pt idx="4576">
                  <c:v>2288</c:v>
                </c:pt>
                <c:pt idx="4577">
                  <c:v>2288.5</c:v>
                </c:pt>
                <c:pt idx="4578">
                  <c:v>2289</c:v>
                </c:pt>
                <c:pt idx="4579">
                  <c:v>2289.5</c:v>
                </c:pt>
                <c:pt idx="4580">
                  <c:v>2290</c:v>
                </c:pt>
                <c:pt idx="4581">
                  <c:v>2290.5</c:v>
                </c:pt>
                <c:pt idx="4582">
                  <c:v>2291</c:v>
                </c:pt>
                <c:pt idx="4583">
                  <c:v>2291.5</c:v>
                </c:pt>
                <c:pt idx="4584">
                  <c:v>2292</c:v>
                </c:pt>
                <c:pt idx="4585">
                  <c:v>2292.5</c:v>
                </c:pt>
                <c:pt idx="4586">
                  <c:v>2293</c:v>
                </c:pt>
                <c:pt idx="4587">
                  <c:v>2293.5</c:v>
                </c:pt>
                <c:pt idx="4588">
                  <c:v>2294</c:v>
                </c:pt>
                <c:pt idx="4589">
                  <c:v>2294.5</c:v>
                </c:pt>
                <c:pt idx="4590">
                  <c:v>2295</c:v>
                </c:pt>
                <c:pt idx="4591">
                  <c:v>2295.5</c:v>
                </c:pt>
                <c:pt idx="4592">
                  <c:v>2296</c:v>
                </c:pt>
                <c:pt idx="4593">
                  <c:v>2296.5</c:v>
                </c:pt>
                <c:pt idx="4594">
                  <c:v>2297</c:v>
                </c:pt>
                <c:pt idx="4595">
                  <c:v>2297.5</c:v>
                </c:pt>
                <c:pt idx="4596">
                  <c:v>2298</c:v>
                </c:pt>
                <c:pt idx="4597">
                  <c:v>2298.5</c:v>
                </c:pt>
                <c:pt idx="4598">
                  <c:v>2299</c:v>
                </c:pt>
                <c:pt idx="4599">
                  <c:v>2299.5</c:v>
                </c:pt>
                <c:pt idx="4600">
                  <c:v>2300</c:v>
                </c:pt>
                <c:pt idx="4601">
                  <c:v>2300.5</c:v>
                </c:pt>
                <c:pt idx="4602">
                  <c:v>2301</c:v>
                </c:pt>
                <c:pt idx="4603">
                  <c:v>2301.5</c:v>
                </c:pt>
                <c:pt idx="4604">
                  <c:v>2302</c:v>
                </c:pt>
                <c:pt idx="4605">
                  <c:v>2302.5</c:v>
                </c:pt>
                <c:pt idx="4606">
                  <c:v>2303</c:v>
                </c:pt>
                <c:pt idx="4607">
                  <c:v>2303.5</c:v>
                </c:pt>
                <c:pt idx="4608">
                  <c:v>2304</c:v>
                </c:pt>
                <c:pt idx="4609">
                  <c:v>2304.5</c:v>
                </c:pt>
                <c:pt idx="4610">
                  <c:v>2305</c:v>
                </c:pt>
                <c:pt idx="4611">
                  <c:v>2305.5</c:v>
                </c:pt>
                <c:pt idx="4612">
                  <c:v>2306</c:v>
                </c:pt>
                <c:pt idx="4613">
                  <c:v>2306.5</c:v>
                </c:pt>
                <c:pt idx="4614">
                  <c:v>2307</c:v>
                </c:pt>
                <c:pt idx="4615">
                  <c:v>2307.5</c:v>
                </c:pt>
                <c:pt idx="4616">
                  <c:v>2308</c:v>
                </c:pt>
                <c:pt idx="4617">
                  <c:v>2308.5</c:v>
                </c:pt>
                <c:pt idx="4618">
                  <c:v>2309</c:v>
                </c:pt>
                <c:pt idx="4619">
                  <c:v>2309.5</c:v>
                </c:pt>
                <c:pt idx="4620">
                  <c:v>2310</c:v>
                </c:pt>
                <c:pt idx="4621">
                  <c:v>2310.5</c:v>
                </c:pt>
                <c:pt idx="4622">
                  <c:v>2311</c:v>
                </c:pt>
                <c:pt idx="4623">
                  <c:v>2311.5</c:v>
                </c:pt>
                <c:pt idx="4624">
                  <c:v>2312</c:v>
                </c:pt>
                <c:pt idx="4625">
                  <c:v>2312.5</c:v>
                </c:pt>
                <c:pt idx="4626">
                  <c:v>2313</c:v>
                </c:pt>
                <c:pt idx="4627">
                  <c:v>2313.5</c:v>
                </c:pt>
                <c:pt idx="4628">
                  <c:v>2314</c:v>
                </c:pt>
                <c:pt idx="4629">
                  <c:v>2314.5</c:v>
                </c:pt>
                <c:pt idx="4630">
                  <c:v>2315</c:v>
                </c:pt>
                <c:pt idx="4631">
                  <c:v>2315.5</c:v>
                </c:pt>
                <c:pt idx="4632">
                  <c:v>2316</c:v>
                </c:pt>
                <c:pt idx="4633">
                  <c:v>2316.5</c:v>
                </c:pt>
                <c:pt idx="4634">
                  <c:v>2317</c:v>
                </c:pt>
                <c:pt idx="4635">
                  <c:v>2317.5</c:v>
                </c:pt>
                <c:pt idx="4636">
                  <c:v>2318</c:v>
                </c:pt>
                <c:pt idx="4637">
                  <c:v>2318.5</c:v>
                </c:pt>
                <c:pt idx="4638">
                  <c:v>2319</c:v>
                </c:pt>
                <c:pt idx="4639">
                  <c:v>2319.5</c:v>
                </c:pt>
                <c:pt idx="4640">
                  <c:v>2320</c:v>
                </c:pt>
                <c:pt idx="4641">
                  <c:v>2320.5</c:v>
                </c:pt>
                <c:pt idx="4642">
                  <c:v>2321</c:v>
                </c:pt>
                <c:pt idx="4643">
                  <c:v>2321.5</c:v>
                </c:pt>
                <c:pt idx="4644">
                  <c:v>2322</c:v>
                </c:pt>
                <c:pt idx="4645">
                  <c:v>2322.5</c:v>
                </c:pt>
                <c:pt idx="4646">
                  <c:v>2323</c:v>
                </c:pt>
                <c:pt idx="4647">
                  <c:v>2323.5</c:v>
                </c:pt>
                <c:pt idx="4648">
                  <c:v>2324</c:v>
                </c:pt>
                <c:pt idx="4649">
                  <c:v>2324.5</c:v>
                </c:pt>
                <c:pt idx="4650">
                  <c:v>2325</c:v>
                </c:pt>
                <c:pt idx="4651">
                  <c:v>2325.5</c:v>
                </c:pt>
                <c:pt idx="4652">
                  <c:v>2326</c:v>
                </c:pt>
                <c:pt idx="4653">
                  <c:v>2326.5</c:v>
                </c:pt>
                <c:pt idx="4654">
                  <c:v>2327</c:v>
                </c:pt>
                <c:pt idx="4655">
                  <c:v>2327.5</c:v>
                </c:pt>
                <c:pt idx="4656">
                  <c:v>2328</c:v>
                </c:pt>
                <c:pt idx="4657">
                  <c:v>2328.5</c:v>
                </c:pt>
                <c:pt idx="4658">
                  <c:v>2329</c:v>
                </c:pt>
                <c:pt idx="4659">
                  <c:v>2329.5</c:v>
                </c:pt>
                <c:pt idx="4660">
                  <c:v>2330</c:v>
                </c:pt>
                <c:pt idx="4661">
                  <c:v>2330.5</c:v>
                </c:pt>
                <c:pt idx="4662">
                  <c:v>2331</c:v>
                </c:pt>
                <c:pt idx="4663">
                  <c:v>2331.5</c:v>
                </c:pt>
                <c:pt idx="4664">
                  <c:v>2332</c:v>
                </c:pt>
                <c:pt idx="4665">
                  <c:v>2332.5</c:v>
                </c:pt>
                <c:pt idx="4666">
                  <c:v>2333</c:v>
                </c:pt>
                <c:pt idx="4667">
                  <c:v>2333.5</c:v>
                </c:pt>
                <c:pt idx="4668">
                  <c:v>2334</c:v>
                </c:pt>
                <c:pt idx="4669">
                  <c:v>2334.5</c:v>
                </c:pt>
                <c:pt idx="4670">
                  <c:v>2335</c:v>
                </c:pt>
                <c:pt idx="4671">
                  <c:v>2335.5</c:v>
                </c:pt>
                <c:pt idx="4672">
                  <c:v>2336</c:v>
                </c:pt>
                <c:pt idx="4673">
                  <c:v>2336.5</c:v>
                </c:pt>
                <c:pt idx="4674">
                  <c:v>2337</c:v>
                </c:pt>
                <c:pt idx="4675">
                  <c:v>2337.5</c:v>
                </c:pt>
                <c:pt idx="4676">
                  <c:v>2338</c:v>
                </c:pt>
                <c:pt idx="4677">
                  <c:v>2338.5</c:v>
                </c:pt>
                <c:pt idx="4678">
                  <c:v>2339</c:v>
                </c:pt>
                <c:pt idx="4679">
                  <c:v>2339.5</c:v>
                </c:pt>
                <c:pt idx="4680">
                  <c:v>2340</c:v>
                </c:pt>
                <c:pt idx="4681">
                  <c:v>2340.5</c:v>
                </c:pt>
                <c:pt idx="4682">
                  <c:v>2341</c:v>
                </c:pt>
                <c:pt idx="4683">
                  <c:v>2341.5</c:v>
                </c:pt>
                <c:pt idx="4684">
                  <c:v>2342</c:v>
                </c:pt>
                <c:pt idx="4685">
                  <c:v>2342.5</c:v>
                </c:pt>
                <c:pt idx="4686">
                  <c:v>2343</c:v>
                </c:pt>
                <c:pt idx="4687">
                  <c:v>2343.5</c:v>
                </c:pt>
                <c:pt idx="4688">
                  <c:v>2344</c:v>
                </c:pt>
                <c:pt idx="4689">
                  <c:v>2344.5</c:v>
                </c:pt>
                <c:pt idx="4690">
                  <c:v>2345</c:v>
                </c:pt>
                <c:pt idx="4691">
                  <c:v>2345.5</c:v>
                </c:pt>
                <c:pt idx="4692">
                  <c:v>2346</c:v>
                </c:pt>
                <c:pt idx="4693">
                  <c:v>2346.5</c:v>
                </c:pt>
                <c:pt idx="4694">
                  <c:v>2347</c:v>
                </c:pt>
                <c:pt idx="4695">
                  <c:v>2347.5</c:v>
                </c:pt>
                <c:pt idx="4696">
                  <c:v>2348</c:v>
                </c:pt>
                <c:pt idx="4697">
                  <c:v>2348.5</c:v>
                </c:pt>
                <c:pt idx="4698">
                  <c:v>2349</c:v>
                </c:pt>
                <c:pt idx="4699">
                  <c:v>2349.5</c:v>
                </c:pt>
                <c:pt idx="4700">
                  <c:v>2350</c:v>
                </c:pt>
                <c:pt idx="4701">
                  <c:v>2350.5</c:v>
                </c:pt>
                <c:pt idx="4702">
                  <c:v>2351</c:v>
                </c:pt>
                <c:pt idx="4703">
                  <c:v>2351.5</c:v>
                </c:pt>
                <c:pt idx="4704">
                  <c:v>2352</c:v>
                </c:pt>
                <c:pt idx="4705">
                  <c:v>2352.5</c:v>
                </c:pt>
                <c:pt idx="4706">
                  <c:v>2353</c:v>
                </c:pt>
                <c:pt idx="4707">
                  <c:v>2353.5</c:v>
                </c:pt>
                <c:pt idx="4708">
                  <c:v>2354</c:v>
                </c:pt>
                <c:pt idx="4709">
                  <c:v>2354.5</c:v>
                </c:pt>
                <c:pt idx="4710">
                  <c:v>2355</c:v>
                </c:pt>
                <c:pt idx="4711">
                  <c:v>2355.5</c:v>
                </c:pt>
                <c:pt idx="4712">
                  <c:v>2356</c:v>
                </c:pt>
                <c:pt idx="4713">
                  <c:v>2356.5</c:v>
                </c:pt>
                <c:pt idx="4714">
                  <c:v>2357</c:v>
                </c:pt>
                <c:pt idx="4715">
                  <c:v>2357.5</c:v>
                </c:pt>
                <c:pt idx="4716">
                  <c:v>2358</c:v>
                </c:pt>
                <c:pt idx="4717">
                  <c:v>2358.5</c:v>
                </c:pt>
                <c:pt idx="4718">
                  <c:v>2359</c:v>
                </c:pt>
                <c:pt idx="4719">
                  <c:v>2359.5</c:v>
                </c:pt>
                <c:pt idx="4720">
                  <c:v>2360</c:v>
                </c:pt>
                <c:pt idx="4721">
                  <c:v>2360.5</c:v>
                </c:pt>
                <c:pt idx="4722">
                  <c:v>2361</c:v>
                </c:pt>
                <c:pt idx="4723">
                  <c:v>2361.5</c:v>
                </c:pt>
                <c:pt idx="4724">
                  <c:v>2362</c:v>
                </c:pt>
                <c:pt idx="4725">
                  <c:v>2362.5</c:v>
                </c:pt>
                <c:pt idx="4726">
                  <c:v>2363</c:v>
                </c:pt>
                <c:pt idx="4727">
                  <c:v>2363.5</c:v>
                </c:pt>
                <c:pt idx="4728">
                  <c:v>2364</c:v>
                </c:pt>
                <c:pt idx="4729">
                  <c:v>2364.5</c:v>
                </c:pt>
                <c:pt idx="4730">
                  <c:v>2365</c:v>
                </c:pt>
                <c:pt idx="4731">
                  <c:v>2365.5</c:v>
                </c:pt>
                <c:pt idx="4732">
                  <c:v>2366</c:v>
                </c:pt>
                <c:pt idx="4733">
                  <c:v>2366.5</c:v>
                </c:pt>
                <c:pt idx="4734">
                  <c:v>2367</c:v>
                </c:pt>
                <c:pt idx="4735">
                  <c:v>2367.5</c:v>
                </c:pt>
                <c:pt idx="4736">
                  <c:v>2368</c:v>
                </c:pt>
                <c:pt idx="4737">
                  <c:v>2368.5</c:v>
                </c:pt>
                <c:pt idx="4738">
                  <c:v>2369</c:v>
                </c:pt>
                <c:pt idx="4739">
                  <c:v>2369.5</c:v>
                </c:pt>
                <c:pt idx="4740">
                  <c:v>2370</c:v>
                </c:pt>
                <c:pt idx="4741">
                  <c:v>2370.5</c:v>
                </c:pt>
                <c:pt idx="4742">
                  <c:v>2371</c:v>
                </c:pt>
                <c:pt idx="4743">
                  <c:v>2371.5</c:v>
                </c:pt>
                <c:pt idx="4744">
                  <c:v>2372</c:v>
                </c:pt>
                <c:pt idx="4745">
                  <c:v>2372.5</c:v>
                </c:pt>
                <c:pt idx="4746">
                  <c:v>2373</c:v>
                </c:pt>
                <c:pt idx="4747">
                  <c:v>2373.5</c:v>
                </c:pt>
                <c:pt idx="4748">
                  <c:v>2374</c:v>
                </c:pt>
                <c:pt idx="4749">
                  <c:v>2374.5</c:v>
                </c:pt>
                <c:pt idx="4750">
                  <c:v>2375</c:v>
                </c:pt>
                <c:pt idx="4751">
                  <c:v>2375.5</c:v>
                </c:pt>
                <c:pt idx="4752">
                  <c:v>2376</c:v>
                </c:pt>
                <c:pt idx="4753">
                  <c:v>2376.5</c:v>
                </c:pt>
                <c:pt idx="4754">
                  <c:v>2377</c:v>
                </c:pt>
                <c:pt idx="4755">
                  <c:v>2377.5</c:v>
                </c:pt>
                <c:pt idx="4756">
                  <c:v>2378</c:v>
                </c:pt>
                <c:pt idx="4757">
                  <c:v>2378.5</c:v>
                </c:pt>
                <c:pt idx="4758">
                  <c:v>2379</c:v>
                </c:pt>
                <c:pt idx="4759">
                  <c:v>2379.5</c:v>
                </c:pt>
                <c:pt idx="4760">
                  <c:v>2380</c:v>
                </c:pt>
                <c:pt idx="4761">
                  <c:v>2380.5</c:v>
                </c:pt>
                <c:pt idx="4762">
                  <c:v>2381</c:v>
                </c:pt>
                <c:pt idx="4763">
                  <c:v>2381.5</c:v>
                </c:pt>
                <c:pt idx="4764">
                  <c:v>2382</c:v>
                </c:pt>
                <c:pt idx="4765">
                  <c:v>2382.5</c:v>
                </c:pt>
                <c:pt idx="4766">
                  <c:v>2383</c:v>
                </c:pt>
                <c:pt idx="4767">
                  <c:v>2383.5</c:v>
                </c:pt>
                <c:pt idx="4768">
                  <c:v>2384</c:v>
                </c:pt>
                <c:pt idx="4769">
                  <c:v>2384.5</c:v>
                </c:pt>
                <c:pt idx="4770">
                  <c:v>2385</c:v>
                </c:pt>
                <c:pt idx="4771">
                  <c:v>2385.5</c:v>
                </c:pt>
                <c:pt idx="4772">
                  <c:v>2386</c:v>
                </c:pt>
                <c:pt idx="4773">
                  <c:v>2386.5</c:v>
                </c:pt>
                <c:pt idx="4774">
                  <c:v>2387</c:v>
                </c:pt>
                <c:pt idx="4775">
                  <c:v>2387.5</c:v>
                </c:pt>
                <c:pt idx="4776">
                  <c:v>2388</c:v>
                </c:pt>
                <c:pt idx="4777">
                  <c:v>2388.5</c:v>
                </c:pt>
                <c:pt idx="4778">
                  <c:v>2389</c:v>
                </c:pt>
                <c:pt idx="4779">
                  <c:v>2389.5</c:v>
                </c:pt>
                <c:pt idx="4780">
                  <c:v>2390</c:v>
                </c:pt>
                <c:pt idx="4781">
                  <c:v>2390.5</c:v>
                </c:pt>
                <c:pt idx="4782">
                  <c:v>2391</c:v>
                </c:pt>
                <c:pt idx="4783">
                  <c:v>2391.5</c:v>
                </c:pt>
                <c:pt idx="4784">
                  <c:v>2392</c:v>
                </c:pt>
                <c:pt idx="4785">
                  <c:v>2392.5</c:v>
                </c:pt>
                <c:pt idx="4786">
                  <c:v>2393</c:v>
                </c:pt>
                <c:pt idx="4787">
                  <c:v>2393.5</c:v>
                </c:pt>
                <c:pt idx="4788">
                  <c:v>2394</c:v>
                </c:pt>
                <c:pt idx="4789">
                  <c:v>2394.5</c:v>
                </c:pt>
                <c:pt idx="4790">
                  <c:v>2395</c:v>
                </c:pt>
                <c:pt idx="4791">
                  <c:v>2395.5</c:v>
                </c:pt>
                <c:pt idx="4792">
                  <c:v>2396</c:v>
                </c:pt>
                <c:pt idx="4793">
                  <c:v>2396.5</c:v>
                </c:pt>
                <c:pt idx="4794">
                  <c:v>2397</c:v>
                </c:pt>
                <c:pt idx="4795">
                  <c:v>2397.5</c:v>
                </c:pt>
                <c:pt idx="4796">
                  <c:v>2398</c:v>
                </c:pt>
                <c:pt idx="4797">
                  <c:v>2398.5</c:v>
                </c:pt>
                <c:pt idx="4798">
                  <c:v>2399</c:v>
                </c:pt>
                <c:pt idx="4799">
                  <c:v>2399.5</c:v>
                </c:pt>
                <c:pt idx="4800">
                  <c:v>2400</c:v>
                </c:pt>
                <c:pt idx="4801">
                  <c:v>2400.5</c:v>
                </c:pt>
                <c:pt idx="4802">
                  <c:v>2401</c:v>
                </c:pt>
                <c:pt idx="4803">
                  <c:v>2401.5</c:v>
                </c:pt>
                <c:pt idx="4804">
                  <c:v>2402</c:v>
                </c:pt>
                <c:pt idx="4805">
                  <c:v>2402.5</c:v>
                </c:pt>
                <c:pt idx="4806">
                  <c:v>2403</c:v>
                </c:pt>
                <c:pt idx="4807">
                  <c:v>2403.5</c:v>
                </c:pt>
                <c:pt idx="4808">
                  <c:v>2404</c:v>
                </c:pt>
                <c:pt idx="4809">
                  <c:v>2404.5</c:v>
                </c:pt>
                <c:pt idx="4810">
                  <c:v>2405</c:v>
                </c:pt>
                <c:pt idx="4811">
                  <c:v>2405.5</c:v>
                </c:pt>
                <c:pt idx="4812">
                  <c:v>2406</c:v>
                </c:pt>
                <c:pt idx="4813">
                  <c:v>2406.5</c:v>
                </c:pt>
                <c:pt idx="4814">
                  <c:v>2407</c:v>
                </c:pt>
                <c:pt idx="4815">
                  <c:v>2407.5</c:v>
                </c:pt>
                <c:pt idx="4816">
                  <c:v>2408</c:v>
                </c:pt>
                <c:pt idx="4817">
                  <c:v>2408.5</c:v>
                </c:pt>
                <c:pt idx="4818">
                  <c:v>2409</c:v>
                </c:pt>
                <c:pt idx="4819">
                  <c:v>2409.5</c:v>
                </c:pt>
                <c:pt idx="4820">
                  <c:v>2410</c:v>
                </c:pt>
                <c:pt idx="4821">
                  <c:v>2410.5</c:v>
                </c:pt>
                <c:pt idx="4822">
                  <c:v>2411</c:v>
                </c:pt>
                <c:pt idx="4823">
                  <c:v>2411.5</c:v>
                </c:pt>
                <c:pt idx="4824">
                  <c:v>2412</c:v>
                </c:pt>
                <c:pt idx="4825">
                  <c:v>2412.5</c:v>
                </c:pt>
                <c:pt idx="4826">
                  <c:v>2413</c:v>
                </c:pt>
                <c:pt idx="4827">
                  <c:v>2413.5</c:v>
                </c:pt>
                <c:pt idx="4828">
                  <c:v>2414</c:v>
                </c:pt>
                <c:pt idx="4829">
                  <c:v>2414.5</c:v>
                </c:pt>
                <c:pt idx="4830">
                  <c:v>2415</c:v>
                </c:pt>
                <c:pt idx="4831">
                  <c:v>2415.5</c:v>
                </c:pt>
                <c:pt idx="4832">
                  <c:v>2416</c:v>
                </c:pt>
                <c:pt idx="4833">
                  <c:v>2416.5</c:v>
                </c:pt>
                <c:pt idx="4834">
                  <c:v>2417</c:v>
                </c:pt>
                <c:pt idx="4835">
                  <c:v>2417.5</c:v>
                </c:pt>
                <c:pt idx="4836">
                  <c:v>2418</c:v>
                </c:pt>
                <c:pt idx="4837">
                  <c:v>2418.5</c:v>
                </c:pt>
                <c:pt idx="4838">
                  <c:v>2419</c:v>
                </c:pt>
                <c:pt idx="4839">
                  <c:v>2419.5</c:v>
                </c:pt>
                <c:pt idx="4840">
                  <c:v>2420</c:v>
                </c:pt>
                <c:pt idx="4841">
                  <c:v>2420.5</c:v>
                </c:pt>
                <c:pt idx="4842">
                  <c:v>2421</c:v>
                </c:pt>
                <c:pt idx="4843">
                  <c:v>2421.5</c:v>
                </c:pt>
                <c:pt idx="4844">
                  <c:v>2422</c:v>
                </c:pt>
                <c:pt idx="4845">
                  <c:v>2422.5</c:v>
                </c:pt>
                <c:pt idx="4846">
                  <c:v>2423</c:v>
                </c:pt>
                <c:pt idx="4847">
                  <c:v>2423.5</c:v>
                </c:pt>
                <c:pt idx="4848">
                  <c:v>2424</c:v>
                </c:pt>
                <c:pt idx="4849">
                  <c:v>2424.5</c:v>
                </c:pt>
                <c:pt idx="4850">
                  <c:v>2425</c:v>
                </c:pt>
                <c:pt idx="4851">
                  <c:v>2425.5</c:v>
                </c:pt>
                <c:pt idx="4852">
                  <c:v>2426</c:v>
                </c:pt>
                <c:pt idx="4853">
                  <c:v>2426.5</c:v>
                </c:pt>
                <c:pt idx="4854">
                  <c:v>2427</c:v>
                </c:pt>
                <c:pt idx="4855">
                  <c:v>2427.5</c:v>
                </c:pt>
                <c:pt idx="4856">
                  <c:v>2428</c:v>
                </c:pt>
                <c:pt idx="4857">
                  <c:v>2428.5</c:v>
                </c:pt>
                <c:pt idx="4858">
                  <c:v>2429</c:v>
                </c:pt>
                <c:pt idx="4859">
                  <c:v>2429.5</c:v>
                </c:pt>
                <c:pt idx="4860">
                  <c:v>2430</c:v>
                </c:pt>
                <c:pt idx="4861">
                  <c:v>2430.5</c:v>
                </c:pt>
                <c:pt idx="4862">
                  <c:v>2431</c:v>
                </c:pt>
                <c:pt idx="4863">
                  <c:v>2431.5</c:v>
                </c:pt>
                <c:pt idx="4864">
                  <c:v>2432</c:v>
                </c:pt>
                <c:pt idx="4865">
                  <c:v>2432.5</c:v>
                </c:pt>
                <c:pt idx="4866">
                  <c:v>2433</c:v>
                </c:pt>
                <c:pt idx="4867">
                  <c:v>2433.5</c:v>
                </c:pt>
                <c:pt idx="4868">
                  <c:v>2434</c:v>
                </c:pt>
                <c:pt idx="4869">
                  <c:v>2434.5</c:v>
                </c:pt>
                <c:pt idx="4870">
                  <c:v>2435</c:v>
                </c:pt>
                <c:pt idx="4871">
                  <c:v>2435.5</c:v>
                </c:pt>
                <c:pt idx="4872">
                  <c:v>2436</c:v>
                </c:pt>
                <c:pt idx="4873">
                  <c:v>2436.5</c:v>
                </c:pt>
                <c:pt idx="4874">
                  <c:v>2437</c:v>
                </c:pt>
                <c:pt idx="4875">
                  <c:v>2437.5</c:v>
                </c:pt>
                <c:pt idx="4876">
                  <c:v>2438</c:v>
                </c:pt>
                <c:pt idx="4877">
                  <c:v>2438.5</c:v>
                </c:pt>
                <c:pt idx="4878">
                  <c:v>2439</c:v>
                </c:pt>
                <c:pt idx="4879">
                  <c:v>2439.5</c:v>
                </c:pt>
                <c:pt idx="4880">
                  <c:v>2440</c:v>
                </c:pt>
                <c:pt idx="4881">
                  <c:v>2440.5</c:v>
                </c:pt>
                <c:pt idx="4882">
                  <c:v>2441</c:v>
                </c:pt>
                <c:pt idx="4883">
                  <c:v>2441.5</c:v>
                </c:pt>
                <c:pt idx="4884">
                  <c:v>2442</c:v>
                </c:pt>
                <c:pt idx="4885">
                  <c:v>2442.5</c:v>
                </c:pt>
                <c:pt idx="4886">
                  <c:v>2443</c:v>
                </c:pt>
                <c:pt idx="4887">
                  <c:v>2443.5</c:v>
                </c:pt>
                <c:pt idx="4888">
                  <c:v>2444</c:v>
                </c:pt>
                <c:pt idx="4889">
                  <c:v>2444.5</c:v>
                </c:pt>
                <c:pt idx="4890">
                  <c:v>2445</c:v>
                </c:pt>
                <c:pt idx="4891">
                  <c:v>2445.5</c:v>
                </c:pt>
                <c:pt idx="4892">
                  <c:v>2446</c:v>
                </c:pt>
                <c:pt idx="4893">
                  <c:v>2446.5</c:v>
                </c:pt>
                <c:pt idx="4894">
                  <c:v>2447</c:v>
                </c:pt>
                <c:pt idx="4895">
                  <c:v>2447.5</c:v>
                </c:pt>
                <c:pt idx="4896">
                  <c:v>2448</c:v>
                </c:pt>
                <c:pt idx="4897">
                  <c:v>2448.5</c:v>
                </c:pt>
                <c:pt idx="4898">
                  <c:v>2449</c:v>
                </c:pt>
                <c:pt idx="4899">
                  <c:v>2449.5</c:v>
                </c:pt>
                <c:pt idx="4900">
                  <c:v>2450</c:v>
                </c:pt>
                <c:pt idx="4901">
                  <c:v>2450.5</c:v>
                </c:pt>
                <c:pt idx="4902">
                  <c:v>2451</c:v>
                </c:pt>
                <c:pt idx="4903">
                  <c:v>2451.5</c:v>
                </c:pt>
                <c:pt idx="4904">
                  <c:v>2452</c:v>
                </c:pt>
                <c:pt idx="4905">
                  <c:v>2452.5</c:v>
                </c:pt>
                <c:pt idx="4906">
                  <c:v>2453</c:v>
                </c:pt>
                <c:pt idx="4907">
                  <c:v>2453.5</c:v>
                </c:pt>
                <c:pt idx="4908">
                  <c:v>2454</c:v>
                </c:pt>
                <c:pt idx="4909">
                  <c:v>2454.5</c:v>
                </c:pt>
                <c:pt idx="4910">
                  <c:v>2455</c:v>
                </c:pt>
                <c:pt idx="4911">
                  <c:v>2455.5</c:v>
                </c:pt>
                <c:pt idx="4912">
                  <c:v>2456</c:v>
                </c:pt>
                <c:pt idx="4913">
                  <c:v>2456.5</c:v>
                </c:pt>
                <c:pt idx="4914">
                  <c:v>2457</c:v>
                </c:pt>
                <c:pt idx="4915">
                  <c:v>2457.5</c:v>
                </c:pt>
                <c:pt idx="4916">
                  <c:v>2458</c:v>
                </c:pt>
                <c:pt idx="4917">
                  <c:v>2458.5</c:v>
                </c:pt>
                <c:pt idx="4918">
                  <c:v>2459</c:v>
                </c:pt>
                <c:pt idx="4919">
                  <c:v>2459.5</c:v>
                </c:pt>
                <c:pt idx="4920">
                  <c:v>2460</c:v>
                </c:pt>
                <c:pt idx="4921">
                  <c:v>2460.5</c:v>
                </c:pt>
                <c:pt idx="4922">
                  <c:v>2461</c:v>
                </c:pt>
                <c:pt idx="4923">
                  <c:v>2461.5</c:v>
                </c:pt>
                <c:pt idx="4924">
                  <c:v>2462</c:v>
                </c:pt>
                <c:pt idx="4925">
                  <c:v>2462.5</c:v>
                </c:pt>
                <c:pt idx="4926">
                  <c:v>2463</c:v>
                </c:pt>
                <c:pt idx="4927">
                  <c:v>2463.5</c:v>
                </c:pt>
                <c:pt idx="4928">
                  <c:v>2464</c:v>
                </c:pt>
                <c:pt idx="4929">
                  <c:v>2464.5</c:v>
                </c:pt>
                <c:pt idx="4930">
                  <c:v>2465</c:v>
                </c:pt>
                <c:pt idx="4931">
                  <c:v>2465.5</c:v>
                </c:pt>
                <c:pt idx="4932">
                  <c:v>2466</c:v>
                </c:pt>
                <c:pt idx="4933">
                  <c:v>2466.5</c:v>
                </c:pt>
                <c:pt idx="4934">
                  <c:v>2467</c:v>
                </c:pt>
                <c:pt idx="4935">
                  <c:v>2467.5</c:v>
                </c:pt>
                <c:pt idx="4936">
                  <c:v>2468</c:v>
                </c:pt>
                <c:pt idx="4937">
                  <c:v>2468.5</c:v>
                </c:pt>
                <c:pt idx="4938">
                  <c:v>2469</c:v>
                </c:pt>
                <c:pt idx="4939">
                  <c:v>2469.5</c:v>
                </c:pt>
                <c:pt idx="4940">
                  <c:v>2470</c:v>
                </c:pt>
                <c:pt idx="4941">
                  <c:v>2470.5</c:v>
                </c:pt>
                <c:pt idx="4942">
                  <c:v>2471</c:v>
                </c:pt>
                <c:pt idx="4943">
                  <c:v>2471.5</c:v>
                </c:pt>
                <c:pt idx="4944">
                  <c:v>2472</c:v>
                </c:pt>
                <c:pt idx="4945">
                  <c:v>2472.5</c:v>
                </c:pt>
                <c:pt idx="4946">
                  <c:v>2473</c:v>
                </c:pt>
                <c:pt idx="4947">
                  <c:v>2473.5</c:v>
                </c:pt>
                <c:pt idx="4948">
                  <c:v>2474</c:v>
                </c:pt>
                <c:pt idx="4949">
                  <c:v>2474.5</c:v>
                </c:pt>
                <c:pt idx="4950">
                  <c:v>2475</c:v>
                </c:pt>
                <c:pt idx="4951">
                  <c:v>2475.5</c:v>
                </c:pt>
                <c:pt idx="4952">
                  <c:v>2476</c:v>
                </c:pt>
                <c:pt idx="4953">
                  <c:v>2476.5</c:v>
                </c:pt>
                <c:pt idx="4954">
                  <c:v>2477</c:v>
                </c:pt>
                <c:pt idx="4955">
                  <c:v>2477.5</c:v>
                </c:pt>
                <c:pt idx="4956">
                  <c:v>2478</c:v>
                </c:pt>
                <c:pt idx="4957">
                  <c:v>2478.5</c:v>
                </c:pt>
                <c:pt idx="4958">
                  <c:v>2479</c:v>
                </c:pt>
                <c:pt idx="4959">
                  <c:v>2479.5</c:v>
                </c:pt>
                <c:pt idx="4960">
                  <c:v>2480</c:v>
                </c:pt>
                <c:pt idx="4961">
                  <c:v>2480.5</c:v>
                </c:pt>
                <c:pt idx="4962">
                  <c:v>2481</c:v>
                </c:pt>
                <c:pt idx="4963">
                  <c:v>2481.5</c:v>
                </c:pt>
                <c:pt idx="4964">
                  <c:v>2482</c:v>
                </c:pt>
                <c:pt idx="4965">
                  <c:v>2482.5</c:v>
                </c:pt>
                <c:pt idx="4966">
                  <c:v>2483</c:v>
                </c:pt>
                <c:pt idx="4967">
                  <c:v>2483.5</c:v>
                </c:pt>
                <c:pt idx="4968">
                  <c:v>2484</c:v>
                </c:pt>
                <c:pt idx="4969">
                  <c:v>2484.5</c:v>
                </c:pt>
                <c:pt idx="4970">
                  <c:v>2485</c:v>
                </c:pt>
                <c:pt idx="4971">
                  <c:v>2485.5</c:v>
                </c:pt>
                <c:pt idx="4972">
                  <c:v>2486</c:v>
                </c:pt>
                <c:pt idx="4973">
                  <c:v>2486.5</c:v>
                </c:pt>
                <c:pt idx="4974">
                  <c:v>2487</c:v>
                </c:pt>
                <c:pt idx="4975">
                  <c:v>2487.5</c:v>
                </c:pt>
                <c:pt idx="4976">
                  <c:v>2488</c:v>
                </c:pt>
                <c:pt idx="4977">
                  <c:v>2488.5</c:v>
                </c:pt>
                <c:pt idx="4978">
                  <c:v>2489</c:v>
                </c:pt>
                <c:pt idx="4979">
                  <c:v>2489.5</c:v>
                </c:pt>
                <c:pt idx="4980">
                  <c:v>2490</c:v>
                </c:pt>
                <c:pt idx="4981">
                  <c:v>2490.5</c:v>
                </c:pt>
                <c:pt idx="4982">
                  <c:v>2491</c:v>
                </c:pt>
                <c:pt idx="4983">
                  <c:v>2491.5</c:v>
                </c:pt>
                <c:pt idx="4984">
                  <c:v>2492</c:v>
                </c:pt>
                <c:pt idx="4985">
                  <c:v>2492.5</c:v>
                </c:pt>
                <c:pt idx="4986">
                  <c:v>2493</c:v>
                </c:pt>
                <c:pt idx="4987">
                  <c:v>2493.5</c:v>
                </c:pt>
                <c:pt idx="4988">
                  <c:v>2494</c:v>
                </c:pt>
                <c:pt idx="4989">
                  <c:v>2494.5</c:v>
                </c:pt>
                <c:pt idx="4990">
                  <c:v>2495</c:v>
                </c:pt>
                <c:pt idx="4991">
                  <c:v>2495.5</c:v>
                </c:pt>
                <c:pt idx="4992">
                  <c:v>2496</c:v>
                </c:pt>
                <c:pt idx="4993">
                  <c:v>2496.5</c:v>
                </c:pt>
                <c:pt idx="4994">
                  <c:v>2497</c:v>
                </c:pt>
                <c:pt idx="4995">
                  <c:v>2497.5</c:v>
                </c:pt>
                <c:pt idx="4996">
                  <c:v>2498</c:v>
                </c:pt>
                <c:pt idx="4997">
                  <c:v>2498.5</c:v>
                </c:pt>
                <c:pt idx="4998">
                  <c:v>2499</c:v>
                </c:pt>
                <c:pt idx="4999">
                  <c:v>2499.5</c:v>
                </c:pt>
                <c:pt idx="5000">
                  <c:v>2500</c:v>
                </c:pt>
                <c:pt idx="5001">
                  <c:v>2500.5</c:v>
                </c:pt>
                <c:pt idx="5002">
                  <c:v>2501</c:v>
                </c:pt>
                <c:pt idx="5003">
                  <c:v>2501.5</c:v>
                </c:pt>
                <c:pt idx="5004">
                  <c:v>2502</c:v>
                </c:pt>
                <c:pt idx="5005">
                  <c:v>2502.5</c:v>
                </c:pt>
                <c:pt idx="5006">
                  <c:v>2503</c:v>
                </c:pt>
                <c:pt idx="5007">
                  <c:v>2503.5</c:v>
                </c:pt>
                <c:pt idx="5008">
                  <c:v>2504</c:v>
                </c:pt>
                <c:pt idx="5009">
                  <c:v>2504.5</c:v>
                </c:pt>
                <c:pt idx="5010">
                  <c:v>2505</c:v>
                </c:pt>
                <c:pt idx="5011">
                  <c:v>2505.5</c:v>
                </c:pt>
                <c:pt idx="5012">
                  <c:v>2506</c:v>
                </c:pt>
                <c:pt idx="5013">
                  <c:v>2506.5</c:v>
                </c:pt>
                <c:pt idx="5014">
                  <c:v>2507</c:v>
                </c:pt>
                <c:pt idx="5015">
                  <c:v>2507.5</c:v>
                </c:pt>
                <c:pt idx="5016">
                  <c:v>2508</c:v>
                </c:pt>
                <c:pt idx="5017">
                  <c:v>2508.5</c:v>
                </c:pt>
                <c:pt idx="5018">
                  <c:v>2509</c:v>
                </c:pt>
                <c:pt idx="5019">
                  <c:v>2509.5</c:v>
                </c:pt>
                <c:pt idx="5020">
                  <c:v>2510</c:v>
                </c:pt>
                <c:pt idx="5021">
                  <c:v>2510.5</c:v>
                </c:pt>
                <c:pt idx="5022">
                  <c:v>2511</c:v>
                </c:pt>
                <c:pt idx="5023">
                  <c:v>2511.5</c:v>
                </c:pt>
                <c:pt idx="5024">
                  <c:v>2512</c:v>
                </c:pt>
                <c:pt idx="5025">
                  <c:v>2512.5</c:v>
                </c:pt>
                <c:pt idx="5026">
                  <c:v>2513</c:v>
                </c:pt>
                <c:pt idx="5027">
                  <c:v>2513.5</c:v>
                </c:pt>
                <c:pt idx="5028">
                  <c:v>2514</c:v>
                </c:pt>
                <c:pt idx="5029">
                  <c:v>2514.5</c:v>
                </c:pt>
                <c:pt idx="5030">
                  <c:v>2515</c:v>
                </c:pt>
                <c:pt idx="5031">
                  <c:v>2515.5</c:v>
                </c:pt>
                <c:pt idx="5032">
                  <c:v>2516</c:v>
                </c:pt>
                <c:pt idx="5033">
                  <c:v>2516.5</c:v>
                </c:pt>
                <c:pt idx="5034">
                  <c:v>2517</c:v>
                </c:pt>
                <c:pt idx="5035">
                  <c:v>2517.5</c:v>
                </c:pt>
                <c:pt idx="5036">
                  <c:v>2518</c:v>
                </c:pt>
                <c:pt idx="5037">
                  <c:v>2518.5</c:v>
                </c:pt>
                <c:pt idx="5038">
                  <c:v>2519</c:v>
                </c:pt>
                <c:pt idx="5039">
                  <c:v>2519.5</c:v>
                </c:pt>
                <c:pt idx="5040">
                  <c:v>2520</c:v>
                </c:pt>
                <c:pt idx="5041">
                  <c:v>2520.5</c:v>
                </c:pt>
                <c:pt idx="5042">
                  <c:v>2521</c:v>
                </c:pt>
                <c:pt idx="5043">
                  <c:v>2521.5</c:v>
                </c:pt>
                <c:pt idx="5044">
                  <c:v>2522</c:v>
                </c:pt>
                <c:pt idx="5045">
                  <c:v>2522.5</c:v>
                </c:pt>
                <c:pt idx="5046">
                  <c:v>2523</c:v>
                </c:pt>
                <c:pt idx="5047">
                  <c:v>2523.5</c:v>
                </c:pt>
                <c:pt idx="5048">
                  <c:v>2524</c:v>
                </c:pt>
                <c:pt idx="5049">
                  <c:v>2524.5</c:v>
                </c:pt>
                <c:pt idx="5050">
                  <c:v>2525</c:v>
                </c:pt>
                <c:pt idx="5051">
                  <c:v>2525.5</c:v>
                </c:pt>
                <c:pt idx="5052">
                  <c:v>2526</c:v>
                </c:pt>
                <c:pt idx="5053">
                  <c:v>2526.5</c:v>
                </c:pt>
                <c:pt idx="5054">
                  <c:v>2527</c:v>
                </c:pt>
                <c:pt idx="5055">
                  <c:v>2527.5</c:v>
                </c:pt>
                <c:pt idx="5056">
                  <c:v>2528</c:v>
                </c:pt>
                <c:pt idx="5057">
                  <c:v>2528.5</c:v>
                </c:pt>
                <c:pt idx="5058">
                  <c:v>2529</c:v>
                </c:pt>
                <c:pt idx="5059">
                  <c:v>2529.5</c:v>
                </c:pt>
                <c:pt idx="5060">
                  <c:v>2530</c:v>
                </c:pt>
                <c:pt idx="5061">
                  <c:v>2530.5</c:v>
                </c:pt>
                <c:pt idx="5062">
                  <c:v>2531</c:v>
                </c:pt>
                <c:pt idx="5063">
                  <c:v>2531.5</c:v>
                </c:pt>
                <c:pt idx="5064">
                  <c:v>2532</c:v>
                </c:pt>
                <c:pt idx="5065">
                  <c:v>2532.5</c:v>
                </c:pt>
                <c:pt idx="5066">
                  <c:v>2533</c:v>
                </c:pt>
                <c:pt idx="5067">
                  <c:v>2533.5</c:v>
                </c:pt>
                <c:pt idx="5068">
                  <c:v>2534</c:v>
                </c:pt>
                <c:pt idx="5069">
                  <c:v>2534.5</c:v>
                </c:pt>
                <c:pt idx="5070">
                  <c:v>2535</c:v>
                </c:pt>
                <c:pt idx="5071">
                  <c:v>2535.5</c:v>
                </c:pt>
                <c:pt idx="5072">
                  <c:v>2536</c:v>
                </c:pt>
                <c:pt idx="5073">
                  <c:v>2536.5</c:v>
                </c:pt>
                <c:pt idx="5074">
                  <c:v>2537</c:v>
                </c:pt>
                <c:pt idx="5075">
                  <c:v>2537.5</c:v>
                </c:pt>
                <c:pt idx="5076">
                  <c:v>2538</c:v>
                </c:pt>
                <c:pt idx="5077">
                  <c:v>2538.5</c:v>
                </c:pt>
                <c:pt idx="5078">
                  <c:v>2539</c:v>
                </c:pt>
                <c:pt idx="5079">
                  <c:v>2539.5</c:v>
                </c:pt>
                <c:pt idx="5080">
                  <c:v>2540</c:v>
                </c:pt>
                <c:pt idx="5081">
                  <c:v>2540.5</c:v>
                </c:pt>
                <c:pt idx="5082">
                  <c:v>2541</c:v>
                </c:pt>
                <c:pt idx="5083">
                  <c:v>2541.5</c:v>
                </c:pt>
                <c:pt idx="5084">
                  <c:v>2542</c:v>
                </c:pt>
                <c:pt idx="5085">
                  <c:v>2542.5</c:v>
                </c:pt>
                <c:pt idx="5086">
                  <c:v>2543</c:v>
                </c:pt>
                <c:pt idx="5087">
                  <c:v>2543.5</c:v>
                </c:pt>
                <c:pt idx="5088">
                  <c:v>2544</c:v>
                </c:pt>
                <c:pt idx="5089">
                  <c:v>2544.5</c:v>
                </c:pt>
                <c:pt idx="5090">
                  <c:v>2545</c:v>
                </c:pt>
                <c:pt idx="5091">
                  <c:v>2545.5</c:v>
                </c:pt>
                <c:pt idx="5092">
                  <c:v>2546</c:v>
                </c:pt>
                <c:pt idx="5093">
                  <c:v>2546.5</c:v>
                </c:pt>
                <c:pt idx="5094">
                  <c:v>2547</c:v>
                </c:pt>
                <c:pt idx="5095">
                  <c:v>2547.5</c:v>
                </c:pt>
                <c:pt idx="5096">
                  <c:v>2548</c:v>
                </c:pt>
                <c:pt idx="5097">
                  <c:v>2548.5</c:v>
                </c:pt>
                <c:pt idx="5098">
                  <c:v>2549</c:v>
                </c:pt>
                <c:pt idx="5099">
                  <c:v>2549.5</c:v>
                </c:pt>
                <c:pt idx="5100">
                  <c:v>2550</c:v>
                </c:pt>
                <c:pt idx="5101">
                  <c:v>2550.5</c:v>
                </c:pt>
                <c:pt idx="5102">
                  <c:v>2551</c:v>
                </c:pt>
                <c:pt idx="5103">
                  <c:v>2551.5</c:v>
                </c:pt>
                <c:pt idx="5104">
                  <c:v>2552</c:v>
                </c:pt>
                <c:pt idx="5105">
                  <c:v>2552.5</c:v>
                </c:pt>
                <c:pt idx="5106">
                  <c:v>2553</c:v>
                </c:pt>
                <c:pt idx="5107">
                  <c:v>2553.5</c:v>
                </c:pt>
                <c:pt idx="5108">
                  <c:v>2554</c:v>
                </c:pt>
                <c:pt idx="5109">
                  <c:v>2554.5</c:v>
                </c:pt>
                <c:pt idx="5110">
                  <c:v>2555</c:v>
                </c:pt>
                <c:pt idx="5111">
                  <c:v>2555.5</c:v>
                </c:pt>
                <c:pt idx="5112">
                  <c:v>2556</c:v>
                </c:pt>
                <c:pt idx="5113">
                  <c:v>2556.5</c:v>
                </c:pt>
                <c:pt idx="5114">
                  <c:v>2557</c:v>
                </c:pt>
                <c:pt idx="5115">
                  <c:v>2557.5</c:v>
                </c:pt>
                <c:pt idx="5116">
                  <c:v>2558</c:v>
                </c:pt>
                <c:pt idx="5117">
                  <c:v>2558.5</c:v>
                </c:pt>
                <c:pt idx="5118">
                  <c:v>2559</c:v>
                </c:pt>
                <c:pt idx="5119">
                  <c:v>2559.5</c:v>
                </c:pt>
                <c:pt idx="5120">
                  <c:v>2560</c:v>
                </c:pt>
                <c:pt idx="5121">
                  <c:v>2560.5</c:v>
                </c:pt>
                <c:pt idx="5122">
                  <c:v>2561</c:v>
                </c:pt>
                <c:pt idx="5123">
                  <c:v>2561.5</c:v>
                </c:pt>
                <c:pt idx="5124">
                  <c:v>2562</c:v>
                </c:pt>
                <c:pt idx="5125">
                  <c:v>2562.5</c:v>
                </c:pt>
                <c:pt idx="5126">
                  <c:v>2563</c:v>
                </c:pt>
                <c:pt idx="5127">
                  <c:v>2563.5</c:v>
                </c:pt>
                <c:pt idx="5128">
                  <c:v>2564</c:v>
                </c:pt>
                <c:pt idx="5129">
                  <c:v>2564.5</c:v>
                </c:pt>
                <c:pt idx="5130">
                  <c:v>2565</c:v>
                </c:pt>
                <c:pt idx="5131">
                  <c:v>2565.5</c:v>
                </c:pt>
                <c:pt idx="5132">
                  <c:v>2566</c:v>
                </c:pt>
                <c:pt idx="5133">
                  <c:v>2566.5</c:v>
                </c:pt>
                <c:pt idx="5134">
                  <c:v>2567</c:v>
                </c:pt>
                <c:pt idx="5135">
                  <c:v>2567.5</c:v>
                </c:pt>
                <c:pt idx="5136">
                  <c:v>2568</c:v>
                </c:pt>
                <c:pt idx="5137">
                  <c:v>2568.5</c:v>
                </c:pt>
                <c:pt idx="5138">
                  <c:v>2569</c:v>
                </c:pt>
                <c:pt idx="5139">
                  <c:v>2569.5</c:v>
                </c:pt>
                <c:pt idx="5140">
                  <c:v>2570</c:v>
                </c:pt>
                <c:pt idx="5141">
                  <c:v>2570.5</c:v>
                </c:pt>
                <c:pt idx="5142">
                  <c:v>2571</c:v>
                </c:pt>
                <c:pt idx="5143">
                  <c:v>2571.5</c:v>
                </c:pt>
                <c:pt idx="5144">
                  <c:v>2572</c:v>
                </c:pt>
                <c:pt idx="5145">
                  <c:v>2572.5</c:v>
                </c:pt>
                <c:pt idx="5146">
                  <c:v>2573</c:v>
                </c:pt>
                <c:pt idx="5147">
                  <c:v>2573.5</c:v>
                </c:pt>
                <c:pt idx="5148">
                  <c:v>2574</c:v>
                </c:pt>
                <c:pt idx="5149">
                  <c:v>2574.5</c:v>
                </c:pt>
                <c:pt idx="5150">
                  <c:v>2575</c:v>
                </c:pt>
                <c:pt idx="5151">
                  <c:v>2575.5</c:v>
                </c:pt>
                <c:pt idx="5152">
                  <c:v>2576</c:v>
                </c:pt>
                <c:pt idx="5153">
                  <c:v>2576.5</c:v>
                </c:pt>
                <c:pt idx="5154">
                  <c:v>2577</c:v>
                </c:pt>
                <c:pt idx="5155">
                  <c:v>2577.5</c:v>
                </c:pt>
                <c:pt idx="5156">
                  <c:v>2578</c:v>
                </c:pt>
                <c:pt idx="5157">
                  <c:v>2578.5</c:v>
                </c:pt>
                <c:pt idx="5158">
                  <c:v>2579</c:v>
                </c:pt>
                <c:pt idx="5159">
                  <c:v>2579.5</c:v>
                </c:pt>
                <c:pt idx="5160">
                  <c:v>2580</c:v>
                </c:pt>
                <c:pt idx="5161">
                  <c:v>2580.5</c:v>
                </c:pt>
                <c:pt idx="5162">
                  <c:v>2581</c:v>
                </c:pt>
                <c:pt idx="5163">
                  <c:v>2581.5</c:v>
                </c:pt>
                <c:pt idx="5164">
                  <c:v>2582</c:v>
                </c:pt>
                <c:pt idx="5165">
                  <c:v>2582.5</c:v>
                </c:pt>
                <c:pt idx="5166">
                  <c:v>2583</c:v>
                </c:pt>
                <c:pt idx="5167">
                  <c:v>2583.5</c:v>
                </c:pt>
                <c:pt idx="5168">
                  <c:v>2584</c:v>
                </c:pt>
                <c:pt idx="5169">
                  <c:v>2584.5</c:v>
                </c:pt>
                <c:pt idx="5170">
                  <c:v>2585</c:v>
                </c:pt>
                <c:pt idx="5171">
                  <c:v>2585.5</c:v>
                </c:pt>
                <c:pt idx="5172">
                  <c:v>2586</c:v>
                </c:pt>
                <c:pt idx="5173">
                  <c:v>2586.5</c:v>
                </c:pt>
                <c:pt idx="5174">
                  <c:v>2587</c:v>
                </c:pt>
                <c:pt idx="5175">
                  <c:v>2587.5</c:v>
                </c:pt>
                <c:pt idx="5176">
                  <c:v>2588</c:v>
                </c:pt>
                <c:pt idx="5177">
                  <c:v>2588.5</c:v>
                </c:pt>
                <c:pt idx="5178">
                  <c:v>2589</c:v>
                </c:pt>
                <c:pt idx="5179">
                  <c:v>2589.5</c:v>
                </c:pt>
                <c:pt idx="5180">
                  <c:v>2590</c:v>
                </c:pt>
                <c:pt idx="5181">
                  <c:v>2590.5</c:v>
                </c:pt>
                <c:pt idx="5182">
                  <c:v>2591</c:v>
                </c:pt>
                <c:pt idx="5183">
                  <c:v>2591.5</c:v>
                </c:pt>
                <c:pt idx="5184">
                  <c:v>2592</c:v>
                </c:pt>
                <c:pt idx="5185">
                  <c:v>2592.5</c:v>
                </c:pt>
                <c:pt idx="5186">
                  <c:v>2593</c:v>
                </c:pt>
                <c:pt idx="5187">
                  <c:v>2593.5</c:v>
                </c:pt>
                <c:pt idx="5188">
                  <c:v>2594</c:v>
                </c:pt>
                <c:pt idx="5189">
                  <c:v>2594.5</c:v>
                </c:pt>
                <c:pt idx="5190">
                  <c:v>2595</c:v>
                </c:pt>
                <c:pt idx="5191">
                  <c:v>2595.5</c:v>
                </c:pt>
                <c:pt idx="5192">
                  <c:v>2596</c:v>
                </c:pt>
                <c:pt idx="5193">
                  <c:v>2596.5</c:v>
                </c:pt>
                <c:pt idx="5194">
                  <c:v>2597</c:v>
                </c:pt>
                <c:pt idx="5195">
                  <c:v>2597.5</c:v>
                </c:pt>
                <c:pt idx="5196">
                  <c:v>2598</c:v>
                </c:pt>
                <c:pt idx="5197">
                  <c:v>2598.5</c:v>
                </c:pt>
                <c:pt idx="5198">
                  <c:v>2599</c:v>
                </c:pt>
                <c:pt idx="5199">
                  <c:v>2599.5</c:v>
                </c:pt>
                <c:pt idx="5200">
                  <c:v>2600</c:v>
                </c:pt>
                <c:pt idx="5201">
                  <c:v>2600.5</c:v>
                </c:pt>
                <c:pt idx="5202">
                  <c:v>2601</c:v>
                </c:pt>
                <c:pt idx="5203">
                  <c:v>2601.5</c:v>
                </c:pt>
                <c:pt idx="5204">
                  <c:v>2602</c:v>
                </c:pt>
                <c:pt idx="5205">
                  <c:v>2602.5</c:v>
                </c:pt>
                <c:pt idx="5206">
                  <c:v>2603</c:v>
                </c:pt>
                <c:pt idx="5207">
                  <c:v>2603.5</c:v>
                </c:pt>
                <c:pt idx="5208">
                  <c:v>2604</c:v>
                </c:pt>
                <c:pt idx="5209">
                  <c:v>2604.5</c:v>
                </c:pt>
                <c:pt idx="5210">
                  <c:v>2605</c:v>
                </c:pt>
                <c:pt idx="5211">
                  <c:v>2605.5</c:v>
                </c:pt>
                <c:pt idx="5212">
                  <c:v>2606</c:v>
                </c:pt>
                <c:pt idx="5213">
                  <c:v>2606.5</c:v>
                </c:pt>
                <c:pt idx="5214">
                  <c:v>2607</c:v>
                </c:pt>
                <c:pt idx="5215">
                  <c:v>2607.5</c:v>
                </c:pt>
                <c:pt idx="5216">
                  <c:v>2608</c:v>
                </c:pt>
                <c:pt idx="5217">
                  <c:v>2608.5</c:v>
                </c:pt>
                <c:pt idx="5218">
                  <c:v>2609</c:v>
                </c:pt>
                <c:pt idx="5219">
                  <c:v>2609.5</c:v>
                </c:pt>
                <c:pt idx="5220">
                  <c:v>2610</c:v>
                </c:pt>
                <c:pt idx="5221">
                  <c:v>2610.5</c:v>
                </c:pt>
                <c:pt idx="5222">
                  <c:v>2611</c:v>
                </c:pt>
                <c:pt idx="5223">
                  <c:v>2611.5</c:v>
                </c:pt>
                <c:pt idx="5224">
                  <c:v>2612</c:v>
                </c:pt>
                <c:pt idx="5225">
                  <c:v>2612.5</c:v>
                </c:pt>
                <c:pt idx="5226">
                  <c:v>2613</c:v>
                </c:pt>
                <c:pt idx="5227">
                  <c:v>2613.5</c:v>
                </c:pt>
                <c:pt idx="5228">
                  <c:v>2614</c:v>
                </c:pt>
                <c:pt idx="5229">
                  <c:v>2614.5</c:v>
                </c:pt>
                <c:pt idx="5230">
                  <c:v>2615</c:v>
                </c:pt>
                <c:pt idx="5231">
                  <c:v>2615.5</c:v>
                </c:pt>
                <c:pt idx="5232">
                  <c:v>2616</c:v>
                </c:pt>
                <c:pt idx="5233">
                  <c:v>2616.5</c:v>
                </c:pt>
                <c:pt idx="5234">
                  <c:v>2617</c:v>
                </c:pt>
                <c:pt idx="5235">
                  <c:v>2617.5</c:v>
                </c:pt>
                <c:pt idx="5236">
                  <c:v>2618</c:v>
                </c:pt>
                <c:pt idx="5237">
                  <c:v>2618.5</c:v>
                </c:pt>
                <c:pt idx="5238">
                  <c:v>2619</c:v>
                </c:pt>
                <c:pt idx="5239">
                  <c:v>2619.5</c:v>
                </c:pt>
                <c:pt idx="5240">
                  <c:v>2620</c:v>
                </c:pt>
                <c:pt idx="5241">
                  <c:v>2620.5</c:v>
                </c:pt>
                <c:pt idx="5242">
                  <c:v>2621</c:v>
                </c:pt>
                <c:pt idx="5243">
                  <c:v>2621.5</c:v>
                </c:pt>
                <c:pt idx="5244">
                  <c:v>2622</c:v>
                </c:pt>
                <c:pt idx="5245">
                  <c:v>2622.5</c:v>
                </c:pt>
                <c:pt idx="5246">
                  <c:v>2623</c:v>
                </c:pt>
                <c:pt idx="5247">
                  <c:v>2623.5</c:v>
                </c:pt>
                <c:pt idx="5248">
                  <c:v>2624</c:v>
                </c:pt>
                <c:pt idx="5249">
                  <c:v>2624.5</c:v>
                </c:pt>
                <c:pt idx="5250">
                  <c:v>2625</c:v>
                </c:pt>
                <c:pt idx="5251">
                  <c:v>2625.5</c:v>
                </c:pt>
                <c:pt idx="5252">
                  <c:v>2626</c:v>
                </c:pt>
                <c:pt idx="5253">
                  <c:v>2626.5</c:v>
                </c:pt>
                <c:pt idx="5254">
                  <c:v>2627</c:v>
                </c:pt>
                <c:pt idx="5255">
                  <c:v>2627.5</c:v>
                </c:pt>
                <c:pt idx="5256">
                  <c:v>2628</c:v>
                </c:pt>
                <c:pt idx="5257">
                  <c:v>2628.5</c:v>
                </c:pt>
                <c:pt idx="5258">
                  <c:v>2629</c:v>
                </c:pt>
                <c:pt idx="5259">
                  <c:v>2629.5</c:v>
                </c:pt>
                <c:pt idx="5260">
                  <c:v>2630</c:v>
                </c:pt>
                <c:pt idx="5261">
                  <c:v>2630.5</c:v>
                </c:pt>
                <c:pt idx="5262">
                  <c:v>2631</c:v>
                </c:pt>
                <c:pt idx="5263">
                  <c:v>2631.5</c:v>
                </c:pt>
                <c:pt idx="5264">
                  <c:v>2632</c:v>
                </c:pt>
                <c:pt idx="5265">
                  <c:v>2632.5</c:v>
                </c:pt>
                <c:pt idx="5266">
                  <c:v>2633</c:v>
                </c:pt>
                <c:pt idx="5267">
                  <c:v>2633.5</c:v>
                </c:pt>
                <c:pt idx="5268">
                  <c:v>2634</c:v>
                </c:pt>
                <c:pt idx="5269">
                  <c:v>2634.5</c:v>
                </c:pt>
                <c:pt idx="5270">
                  <c:v>2635</c:v>
                </c:pt>
                <c:pt idx="5271">
                  <c:v>2635.5</c:v>
                </c:pt>
                <c:pt idx="5272">
                  <c:v>2636</c:v>
                </c:pt>
                <c:pt idx="5273">
                  <c:v>2636.5</c:v>
                </c:pt>
                <c:pt idx="5274">
                  <c:v>2637</c:v>
                </c:pt>
                <c:pt idx="5275">
                  <c:v>2637.5</c:v>
                </c:pt>
                <c:pt idx="5276">
                  <c:v>2638</c:v>
                </c:pt>
                <c:pt idx="5277">
                  <c:v>2638.5</c:v>
                </c:pt>
                <c:pt idx="5278">
                  <c:v>2639</c:v>
                </c:pt>
                <c:pt idx="5279">
                  <c:v>2639.5</c:v>
                </c:pt>
                <c:pt idx="5280">
                  <c:v>2640</c:v>
                </c:pt>
                <c:pt idx="5281">
                  <c:v>2640.5</c:v>
                </c:pt>
                <c:pt idx="5282">
                  <c:v>2641</c:v>
                </c:pt>
                <c:pt idx="5283">
                  <c:v>2641.5</c:v>
                </c:pt>
                <c:pt idx="5284">
                  <c:v>2642</c:v>
                </c:pt>
                <c:pt idx="5285">
                  <c:v>2642.5</c:v>
                </c:pt>
                <c:pt idx="5286">
                  <c:v>2643</c:v>
                </c:pt>
                <c:pt idx="5287">
                  <c:v>2643.5</c:v>
                </c:pt>
                <c:pt idx="5288">
                  <c:v>2644</c:v>
                </c:pt>
                <c:pt idx="5289">
                  <c:v>2644.5</c:v>
                </c:pt>
                <c:pt idx="5290">
                  <c:v>2645</c:v>
                </c:pt>
                <c:pt idx="5291">
                  <c:v>2645.5</c:v>
                </c:pt>
                <c:pt idx="5292">
                  <c:v>2646</c:v>
                </c:pt>
                <c:pt idx="5293">
                  <c:v>2646.5</c:v>
                </c:pt>
                <c:pt idx="5294">
                  <c:v>2647</c:v>
                </c:pt>
                <c:pt idx="5295">
                  <c:v>2647.5</c:v>
                </c:pt>
                <c:pt idx="5296">
                  <c:v>2648</c:v>
                </c:pt>
                <c:pt idx="5297">
                  <c:v>2648.5</c:v>
                </c:pt>
                <c:pt idx="5298">
                  <c:v>2649</c:v>
                </c:pt>
                <c:pt idx="5299">
                  <c:v>2649.5</c:v>
                </c:pt>
                <c:pt idx="5300">
                  <c:v>2650</c:v>
                </c:pt>
                <c:pt idx="5301">
                  <c:v>2650.5</c:v>
                </c:pt>
                <c:pt idx="5302">
                  <c:v>2651</c:v>
                </c:pt>
                <c:pt idx="5303">
                  <c:v>2651.5</c:v>
                </c:pt>
                <c:pt idx="5304">
                  <c:v>2652</c:v>
                </c:pt>
                <c:pt idx="5305">
                  <c:v>2652.5</c:v>
                </c:pt>
                <c:pt idx="5306">
                  <c:v>2653</c:v>
                </c:pt>
                <c:pt idx="5307">
                  <c:v>2653.5</c:v>
                </c:pt>
                <c:pt idx="5308">
                  <c:v>2654</c:v>
                </c:pt>
                <c:pt idx="5309">
                  <c:v>2654.5</c:v>
                </c:pt>
                <c:pt idx="5310">
                  <c:v>2655</c:v>
                </c:pt>
                <c:pt idx="5311">
                  <c:v>2655.5</c:v>
                </c:pt>
                <c:pt idx="5312">
                  <c:v>2656</c:v>
                </c:pt>
                <c:pt idx="5313">
                  <c:v>2656.5</c:v>
                </c:pt>
                <c:pt idx="5314">
                  <c:v>2657</c:v>
                </c:pt>
                <c:pt idx="5315">
                  <c:v>2657.5</c:v>
                </c:pt>
                <c:pt idx="5316">
                  <c:v>2658</c:v>
                </c:pt>
                <c:pt idx="5317">
                  <c:v>2658.5</c:v>
                </c:pt>
                <c:pt idx="5318">
                  <c:v>2659</c:v>
                </c:pt>
                <c:pt idx="5319">
                  <c:v>2659.5</c:v>
                </c:pt>
                <c:pt idx="5320">
                  <c:v>2660</c:v>
                </c:pt>
                <c:pt idx="5321">
                  <c:v>2660.5</c:v>
                </c:pt>
                <c:pt idx="5322">
                  <c:v>2661</c:v>
                </c:pt>
                <c:pt idx="5323">
                  <c:v>2661.5</c:v>
                </c:pt>
                <c:pt idx="5324">
                  <c:v>2662</c:v>
                </c:pt>
                <c:pt idx="5325">
                  <c:v>2662.5</c:v>
                </c:pt>
                <c:pt idx="5326">
                  <c:v>2663</c:v>
                </c:pt>
                <c:pt idx="5327">
                  <c:v>2663.5</c:v>
                </c:pt>
                <c:pt idx="5328">
                  <c:v>2664</c:v>
                </c:pt>
                <c:pt idx="5329">
                  <c:v>2664.5</c:v>
                </c:pt>
                <c:pt idx="5330">
                  <c:v>2665</c:v>
                </c:pt>
                <c:pt idx="5331">
                  <c:v>2665.5</c:v>
                </c:pt>
                <c:pt idx="5332">
                  <c:v>2666</c:v>
                </c:pt>
                <c:pt idx="5333">
                  <c:v>2666.5</c:v>
                </c:pt>
                <c:pt idx="5334">
                  <c:v>2667</c:v>
                </c:pt>
                <c:pt idx="5335">
                  <c:v>2667.5</c:v>
                </c:pt>
                <c:pt idx="5336">
                  <c:v>2668</c:v>
                </c:pt>
                <c:pt idx="5337">
                  <c:v>2668.5</c:v>
                </c:pt>
                <c:pt idx="5338">
                  <c:v>2669</c:v>
                </c:pt>
                <c:pt idx="5339">
                  <c:v>2669.5</c:v>
                </c:pt>
                <c:pt idx="5340">
                  <c:v>2670</c:v>
                </c:pt>
                <c:pt idx="5341">
                  <c:v>2670.5</c:v>
                </c:pt>
                <c:pt idx="5342">
                  <c:v>2671</c:v>
                </c:pt>
                <c:pt idx="5343">
                  <c:v>2671.5</c:v>
                </c:pt>
                <c:pt idx="5344">
                  <c:v>2672</c:v>
                </c:pt>
                <c:pt idx="5345">
                  <c:v>2672.5</c:v>
                </c:pt>
                <c:pt idx="5346">
                  <c:v>2673</c:v>
                </c:pt>
                <c:pt idx="5347">
                  <c:v>2673.5</c:v>
                </c:pt>
                <c:pt idx="5348">
                  <c:v>2674</c:v>
                </c:pt>
                <c:pt idx="5349">
                  <c:v>2674.5</c:v>
                </c:pt>
                <c:pt idx="5350">
                  <c:v>2675</c:v>
                </c:pt>
                <c:pt idx="5351">
                  <c:v>2675.5</c:v>
                </c:pt>
                <c:pt idx="5352">
                  <c:v>2676</c:v>
                </c:pt>
                <c:pt idx="5353">
                  <c:v>2676.5</c:v>
                </c:pt>
                <c:pt idx="5354">
                  <c:v>2677</c:v>
                </c:pt>
                <c:pt idx="5355">
                  <c:v>2677.5</c:v>
                </c:pt>
                <c:pt idx="5356">
                  <c:v>2678</c:v>
                </c:pt>
                <c:pt idx="5357">
                  <c:v>2678.5</c:v>
                </c:pt>
                <c:pt idx="5358">
                  <c:v>2679</c:v>
                </c:pt>
                <c:pt idx="5359">
                  <c:v>2679.5</c:v>
                </c:pt>
                <c:pt idx="5360">
                  <c:v>2680</c:v>
                </c:pt>
                <c:pt idx="5361">
                  <c:v>2680.5</c:v>
                </c:pt>
                <c:pt idx="5362">
                  <c:v>2681</c:v>
                </c:pt>
                <c:pt idx="5363">
                  <c:v>2681.5</c:v>
                </c:pt>
                <c:pt idx="5364">
                  <c:v>2682</c:v>
                </c:pt>
                <c:pt idx="5365">
                  <c:v>2682.5</c:v>
                </c:pt>
                <c:pt idx="5366">
                  <c:v>2683</c:v>
                </c:pt>
                <c:pt idx="5367">
                  <c:v>2683.5</c:v>
                </c:pt>
                <c:pt idx="5368">
                  <c:v>2684</c:v>
                </c:pt>
                <c:pt idx="5369">
                  <c:v>2684.5</c:v>
                </c:pt>
                <c:pt idx="5370">
                  <c:v>2685</c:v>
                </c:pt>
                <c:pt idx="5371">
                  <c:v>2685.5</c:v>
                </c:pt>
                <c:pt idx="5372">
                  <c:v>2686</c:v>
                </c:pt>
                <c:pt idx="5373">
                  <c:v>2686.5</c:v>
                </c:pt>
                <c:pt idx="5374">
                  <c:v>2687</c:v>
                </c:pt>
                <c:pt idx="5375">
                  <c:v>2687.5</c:v>
                </c:pt>
                <c:pt idx="5376">
                  <c:v>2688</c:v>
                </c:pt>
                <c:pt idx="5377">
                  <c:v>2688.5</c:v>
                </c:pt>
                <c:pt idx="5378">
                  <c:v>2689</c:v>
                </c:pt>
                <c:pt idx="5379">
                  <c:v>2689.5</c:v>
                </c:pt>
                <c:pt idx="5380">
                  <c:v>2690</c:v>
                </c:pt>
                <c:pt idx="5381">
                  <c:v>2690.5</c:v>
                </c:pt>
                <c:pt idx="5382">
                  <c:v>2691</c:v>
                </c:pt>
                <c:pt idx="5383">
                  <c:v>2691.5</c:v>
                </c:pt>
                <c:pt idx="5384">
                  <c:v>2692</c:v>
                </c:pt>
                <c:pt idx="5385">
                  <c:v>2692.5</c:v>
                </c:pt>
                <c:pt idx="5386">
                  <c:v>2693</c:v>
                </c:pt>
                <c:pt idx="5387">
                  <c:v>2693.5</c:v>
                </c:pt>
                <c:pt idx="5388">
                  <c:v>2694</c:v>
                </c:pt>
                <c:pt idx="5389">
                  <c:v>2694.5</c:v>
                </c:pt>
                <c:pt idx="5390">
                  <c:v>2695</c:v>
                </c:pt>
                <c:pt idx="5391">
                  <c:v>2695.5</c:v>
                </c:pt>
                <c:pt idx="5392">
                  <c:v>2696</c:v>
                </c:pt>
                <c:pt idx="5393">
                  <c:v>2696.5</c:v>
                </c:pt>
                <c:pt idx="5394">
                  <c:v>2697</c:v>
                </c:pt>
                <c:pt idx="5395">
                  <c:v>2697.5</c:v>
                </c:pt>
                <c:pt idx="5396">
                  <c:v>2698</c:v>
                </c:pt>
                <c:pt idx="5397">
                  <c:v>2698.5</c:v>
                </c:pt>
                <c:pt idx="5398">
                  <c:v>2699</c:v>
                </c:pt>
                <c:pt idx="5399">
                  <c:v>2699.5</c:v>
                </c:pt>
                <c:pt idx="5400">
                  <c:v>2700</c:v>
                </c:pt>
                <c:pt idx="5401">
                  <c:v>2700.5</c:v>
                </c:pt>
                <c:pt idx="5402">
                  <c:v>2701</c:v>
                </c:pt>
                <c:pt idx="5403">
                  <c:v>2701.5</c:v>
                </c:pt>
                <c:pt idx="5404">
                  <c:v>2702</c:v>
                </c:pt>
                <c:pt idx="5405">
                  <c:v>2702.5</c:v>
                </c:pt>
                <c:pt idx="5406">
                  <c:v>2703</c:v>
                </c:pt>
                <c:pt idx="5407">
                  <c:v>2703.5</c:v>
                </c:pt>
                <c:pt idx="5408">
                  <c:v>2704</c:v>
                </c:pt>
                <c:pt idx="5409">
                  <c:v>2704.5</c:v>
                </c:pt>
                <c:pt idx="5410">
                  <c:v>2705</c:v>
                </c:pt>
                <c:pt idx="5411">
                  <c:v>2705.5</c:v>
                </c:pt>
                <c:pt idx="5412">
                  <c:v>2706</c:v>
                </c:pt>
                <c:pt idx="5413">
                  <c:v>2706.5</c:v>
                </c:pt>
                <c:pt idx="5414">
                  <c:v>2707</c:v>
                </c:pt>
                <c:pt idx="5415">
                  <c:v>2707.5</c:v>
                </c:pt>
                <c:pt idx="5416">
                  <c:v>2708</c:v>
                </c:pt>
                <c:pt idx="5417">
                  <c:v>2708.5</c:v>
                </c:pt>
                <c:pt idx="5418">
                  <c:v>2709</c:v>
                </c:pt>
                <c:pt idx="5419">
                  <c:v>2709.5</c:v>
                </c:pt>
                <c:pt idx="5420">
                  <c:v>2710</c:v>
                </c:pt>
                <c:pt idx="5421">
                  <c:v>2710.5</c:v>
                </c:pt>
                <c:pt idx="5422">
                  <c:v>2711</c:v>
                </c:pt>
                <c:pt idx="5423">
                  <c:v>2711.5</c:v>
                </c:pt>
                <c:pt idx="5424">
                  <c:v>2712</c:v>
                </c:pt>
                <c:pt idx="5425">
                  <c:v>2712.5</c:v>
                </c:pt>
                <c:pt idx="5426">
                  <c:v>2713</c:v>
                </c:pt>
                <c:pt idx="5427">
                  <c:v>2713.5</c:v>
                </c:pt>
                <c:pt idx="5428">
                  <c:v>2714</c:v>
                </c:pt>
                <c:pt idx="5429">
                  <c:v>2714.5</c:v>
                </c:pt>
                <c:pt idx="5430">
                  <c:v>2715</c:v>
                </c:pt>
                <c:pt idx="5431">
                  <c:v>2715.5</c:v>
                </c:pt>
                <c:pt idx="5432">
                  <c:v>2716</c:v>
                </c:pt>
                <c:pt idx="5433">
                  <c:v>2716.5</c:v>
                </c:pt>
                <c:pt idx="5434">
                  <c:v>2717</c:v>
                </c:pt>
                <c:pt idx="5435">
                  <c:v>2717.5</c:v>
                </c:pt>
                <c:pt idx="5436">
                  <c:v>2718</c:v>
                </c:pt>
                <c:pt idx="5437">
                  <c:v>2718.5</c:v>
                </c:pt>
                <c:pt idx="5438">
                  <c:v>2719</c:v>
                </c:pt>
                <c:pt idx="5439">
                  <c:v>2719.5</c:v>
                </c:pt>
                <c:pt idx="5440">
                  <c:v>2720</c:v>
                </c:pt>
                <c:pt idx="5441">
                  <c:v>2720.5</c:v>
                </c:pt>
                <c:pt idx="5442">
                  <c:v>2721</c:v>
                </c:pt>
                <c:pt idx="5443">
                  <c:v>2721.5</c:v>
                </c:pt>
                <c:pt idx="5444">
                  <c:v>2722</c:v>
                </c:pt>
                <c:pt idx="5445">
                  <c:v>2722.5</c:v>
                </c:pt>
                <c:pt idx="5446">
                  <c:v>2723</c:v>
                </c:pt>
                <c:pt idx="5447">
                  <c:v>2723.5</c:v>
                </c:pt>
                <c:pt idx="5448">
                  <c:v>2724</c:v>
                </c:pt>
                <c:pt idx="5449">
                  <c:v>2724.5</c:v>
                </c:pt>
                <c:pt idx="5450">
                  <c:v>2725</c:v>
                </c:pt>
                <c:pt idx="5451">
                  <c:v>2725.5</c:v>
                </c:pt>
                <c:pt idx="5452">
                  <c:v>2726</c:v>
                </c:pt>
                <c:pt idx="5453">
                  <c:v>2726.5</c:v>
                </c:pt>
                <c:pt idx="5454">
                  <c:v>2727</c:v>
                </c:pt>
                <c:pt idx="5455">
                  <c:v>2727.5</c:v>
                </c:pt>
                <c:pt idx="5456">
                  <c:v>2728</c:v>
                </c:pt>
                <c:pt idx="5457">
                  <c:v>2728.5</c:v>
                </c:pt>
                <c:pt idx="5458">
                  <c:v>2729</c:v>
                </c:pt>
                <c:pt idx="5459">
                  <c:v>2729.5</c:v>
                </c:pt>
                <c:pt idx="5460">
                  <c:v>2730</c:v>
                </c:pt>
                <c:pt idx="5461">
                  <c:v>2730.5</c:v>
                </c:pt>
                <c:pt idx="5462">
                  <c:v>2731</c:v>
                </c:pt>
                <c:pt idx="5463">
                  <c:v>2731.5</c:v>
                </c:pt>
                <c:pt idx="5464">
                  <c:v>2732</c:v>
                </c:pt>
                <c:pt idx="5465">
                  <c:v>2732.5</c:v>
                </c:pt>
                <c:pt idx="5466">
                  <c:v>2733</c:v>
                </c:pt>
                <c:pt idx="5467">
                  <c:v>2733.5</c:v>
                </c:pt>
                <c:pt idx="5468">
                  <c:v>2734</c:v>
                </c:pt>
                <c:pt idx="5469">
                  <c:v>2734.5</c:v>
                </c:pt>
                <c:pt idx="5470">
                  <c:v>2735</c:v>
                </c:pt>
                <c:pt idx="5471">
                  <c:v>2735.5</c:v>
                </c:pt>
                <c:pt idx="5472">
                  <c:v>2736</c:v>
                </c:pt>
                <c:pt idx="5473">
                  <c:v>2736.5</c:v>
                </c:pt>
                <c:pt idx="5474">
                  <c:v>2737</c:v>
                </c:pt>
                <c:pt idx="5475">
                  <c:v>2737.5</c:v>
                </c:pt>
                <c:pt idx="5476">
                  <c:v>2738</c:v>
                </c:pt>
                <c:pt idx="5477">
                  <c:v>2738.5</c:v>
                </c:pt>
                <c:pt idx="5478">
                  <c:v>2739</c:v>
                </c:pt>
                <c:pt idx="5479">
                  <c:v>2739.5</c:v>
                </c:pt>
                <c:pt idx="5480">
                  <c:v>2740</c:v>
                </c:pt>
                <c:pt idx="5481">
                  <c:v>2740.5</c:v>
                </c:pt>
                <c:pt idx="5482">
                  <c:v>2741</c:v>
                </c:pt>
                <c:pt idx="5483">
                  <c:v>2741.5</c:v>
                </c:pt>
                <c:pt idx="5484">
                  <c:v>2742</c:v>
                </c:pt>
                <c:pt idx="5485">
                  <c:v>2742.5</c:v>
                </c:pt>
                <c:pt idx="5486">
                  <c:v>2743</c:v>
                </c:pt>
                <c:pt idx="5487">
                  <c:v>2743.5</c:v>
                </c:pt>
                <c:pt idx="5488">
                  <c:v>2744</c:v>
                </c:pt>
                <c:pt idx="5489">
                  <c:v>2744.5</c:v>
                </c:pt>
                <c:pt idx="5490">
                  <c:v>2745</c:v>
                </c:pt>
                <c:pt idx="5491">
                  <c:v>2745.5</c:v>
                </c:pt>
                <c:pt idx="5492">
                  <c:v>2746</c:v>
                </c:pt>
                <c:pt idx="5493">
                  <c:v>2746.5</c:v>
                </c:pt>
                <c:pt idx="5494">
                  <c:v>2747</c:v>
                </c:pt>
                <c:pt idx="5495">
                  <c:v>2747.5</c:v>
                </c:pt>
                <c:pt idx="5496">
                  <c:v>2748</c:v>
                </c:pt>
                <c:pt idx="5497">
                  <c:v>2748.5</c:v>
                </c:pt>
                <c:pt idx="5498">
                  <c:v>2749</c:v>
                </c:pt>
                <c:pt idx="5499">
                  <c:v>2749.5</c:v>
                </c:pt>
                <c:pt idx="5500">
                  <c:v>2750</c:v>
                </c:pt>
                <c:pt idx="5501">
                  <c:v>2750.5</c:v>
                </c:pt>
                <c:pt idx="5502">
                  <c:v>2751</c:v>
                </c:pt>
                <c:pt idx="5503">
                  <c:v>2751.5</c:v>
                </c:pt>
                <c:pt idx="5504">
                  <c:v>2752</c:v>
                </c:pt>
                <c:pt idx="5505">
                  <c:v>2752.5</c:v>
                </c:pt>
                <c:pt idx="5506">
                  <c:v>2753</c:v>
                </c:pt>
                <c:pt idx="5507">
                  <c:v>2753.5</c:v>
                </c:pt>
                <c:pt idx="5508">
                  <c:v>2754</c:v>
                </c:pt>
                <c:pt idx="5509">
                  <c:v>2754.5</c:v>
                </c:pt>
                <c:pt idx="5510">
                  <c:v>2755</c:v>
                </c:pt>
                <c:pt idx="5511">
                  <c:v>2755.5</c:v>
                </c:pt>
                <c:pt idx="5512">
                  <c:v>2756</c:v>
                </c:pt>
                <c:pt idx="5513">
                  <c:v>2756.5</c:v>
                </c:pt>
                <c:pt idx="5514">
                  <c:v>2757</c:v>
                </c:pt>
                <c:pt idx="5515">
                  <c:v>2757.5</c:v>
                </c:pt>
                <c:pt idx="5516">
                  <c:v>2758</c:v>
                </c:pt>
                <c:pt idx="5517">
                  <c:v>2758.5</c:v>
                </c:pt>
                <c:pt idx="5518">
                  <c:v>2759</c:v>
                </c:pt>
                <c:pt idx="5519">
                  <c:v>2759.5</c:v>
                </c:pt>
                <c:pt idx="5520">
                  <c:v>2760</c:v>
                </c:pt>
                <c:pt idx="5521">
                  <c:v>2760.5</c:v>
                </c:pt>
                <c:pt idx="5522">
                  <c:v>2761</c:v>
                </c:pt>
                <c:pt idx="5523">
                  <c:v>2761.5</c:v>
                </c:pt>
                <c:pt idx="5524">
                  <c:v>2762</c:v>
                </c:pt>
                <c:pt idx="5525">
                  <c:v>2762.5</c:v>
                </c:pt>
                <c:pt idx="5526">
                  <c:v>2763</c:v>
                </c:pt>
                <c:pt idx="5527">
                  <c:v>2763.5</c:v>
                </c:pt>
                <c:pt idx="5528">
                  <c:v>2764</c:v>
                </c:pt>
                <c:pt idx="5529">
                  <c:v>2764.5</c:v>
                </c:pt>
                <c:pt idx="5530">
                  <c:v>2765</c:v>
                </c:pt>
                <c:pt idx="5531">
                  <c:v>2765.5</c:v>
                </c:pt>
                <c:pt idx="5532">
                  <c:v>2766</c:v>
                </c:pt>
                <c:pt idx="5533">
                  <c:v>2766.5</c:v>
                </c:pt>
                <c:pt idx="5534">
                  <c:v>2767</c:v>
                </c:pt>
                <c:pt idx="5535">
                  <c:v>2767.5</c:v>
                </c:pt>
                <c:pt idx="5536">
                  <c:v>2768</c:v>
                </c:pt>
                <c:pt idx="5537">
                  <c:v>2768.5</c:v>
                </c:pt>
                <c:pt idx="5538">
                  <c:v>2769</c:v>
                </c:pt>
                <c:pt idx="5539">
                  <c:v>2769.5</c:v>
                </c:pt>
                <c:pt idx="5540">
                  <c:v>2770</c:v>
                </c:pt>
                <c:pt idx="5541">
                  <c:v>2770.5</c:v>
                </c:pt>
                <c:pt idx="5542">
                  <c:v>2771</c:v>
                </c:pt>
                <c:pt idx="5543">
                  <c:v>2771.5</c:v>
                </c:pt>
                <c:pt idx="5544">
                  <c:v>2772</c:v>
                </c:pt>
                <c:pt idx="5545">
                  <c:v>2772.5</c:v>
                </c:pt>
                <c:pt idx="5546">
                  <c:v>2773</c:v>
                </c:pt>
                <c:pt idx="5547">
                  <c:v>2773.5</c:v>
                </c:pt>
                <c:pt idx="5548">
                  <c:v>2774</c:v>
                </c:pt>
                <c:pt idx="5549">
                  <c:v>2774.5</c:v>
                </c:pt>
                <c:pt idx="5550">
                  <c:v>2775</c:v>
                </c:pt>
                <c:pt idx="5551">
                  <c:v>2775.5</c:v>
                </c:pt>
                <c:pt idx="5552">
                  <c:v>2776</c:v>
                </c:pt>
                <c:pt idx="5553">
                  <c:v>2776.5</c:v>
                </c:pt>
                <c:pt idx="5554">
                  <c:v>2777</c:v>
                </c:pt>
                <c:pt idx="5555">
                  <c:v>2777.5</c:v>
                </c:pt>
                <c:pt idx="5556">
                  <c:v>2778</c:v>
                </c:pt>
                <c:pt idx="5557">
                  <c:v>2778.5</c:v>
                </c:pt>
                <c:pt idx="5558">
                  <c:v>2779</c:v>
                </c:pt>
                <c:pt idx="5559">
                  <c:v>2779.5</c:v>
                </c:pt>
                <c:pt idx="5560">
                  <c:v>2780</c:v>
                </c:pt>
                <c:pt idx="5561">
                  <c:v>2780.5</c:v>
                </c:pt>
                <c:pt idx="5562">
                  <c:v>2781</c:v>
                </c:pt>
                <c:pt idx="5563">
                  <c:v>2781.5</c:v>
                </c:pt>
                <c:pt idx="5564">
                  <c:v>2782</c:v>
                </c:pt>
                <c:pt idx="5565">
                  <c:v>2782.5</c:v>
                </c:pt>
                <c:pt idx="5566">
                  <c:v>2783</c:v>
                </c:pt>
                <c:pt idx="5567">
                  <c:v>2783.5</c:v>
                </c:pt>
                <c:pt idx="5568">
                  <c:v>2784</c:v>
                </c:pt>
                <c:pt idx="5569">
                  <c:v>2784.5</c:v>
                </c:pt>
                <c:pt idx="5570">
                  <c:v>2785</c:v>
                </c:pt>
                <c:pt idx="5571">
                  <c:v>2785.5</c:v>
                </c:pt>
                <c:pt idx="5572">
                  <c:v>2786</c:v>
                </c:pt>
                <c:pt idx="5573">
                  <c:v>2786.5</c:v>
                </c:pt>
                <c:pt idx="5574">
                  <c:v>2787</c:v>
                </c:pt>
                <c:pt idx="5575">
                  <c:v>2787.5</c:v>
                </c:pt>
                <c:pt idx="5576">
                  <c:v>2788</c:v>
                </c:pt>
                <c:pt idx="5577">
                  <c:v>2788.5</c:v>
                </c:pt>
                <c:pt idx="5578">
                  <c:v>2789</c:v>
                </c:pt>
                <c:pt idx="5579">
                  <c:v>2789.5</c:v>
                </c:pt>
                <c:pt idx="5580">
                  <c:v>2790</c:v>
                </c:pt>
                <c:pt idx="5581">
                  <c:v>2790.5</c:v>
                </c:pt>
                <c:pt idx="5582">
                  <c:v>2791</c:v>
                </c:pt>
                <c:pt idx="5583">
                  <c:v>2791.5</c:v>
                </c:pt>
                <c:pt idx="5584">
                  <c:v>2792</c:v>
                </c:pt>
                <c:pt idx="5585">
                  <c:v>2792.5</c:v>
                </c:pt>
                <c:pt idx="5586">
                  <c:v>2793</c:v>
                </c:pt>
                <c:pt idx="5587">
                  <c:v>2793.5</c:v>
                </c:pt>
                <c:pt idx="5588">
                  <c:v>2794</c:v>
                </c:pt>
                <c:pt idx="5589">
                  <c:v>2794.5</c:v>
                </c:pt>
                <c:pt idx="5590">
                  <c:v>2795</c:v>
                </c:pt>
                <c:pt idx="5591">
                  <c:v>2795.5</c:v>
                </c:pt>
                <c:pt idx="5592">
                  <c:v>2796</c:v>
                </c:pt>
                <c:pt idx="5593">
                  <c:v>2796.5</c:v>
                </c:pt>
                <c:pt idx="5594">
                  <c:v>2797</c:v>
                </c:pt>
                <c:pt idx="5595">
                  <c:v>2797.5</c:v>
                </c:pt>
                <c:pt idx="5596">
                  <c:v>2798</c:v>
                </c:pt>
                <c:pt idx="5597">
                  <c:v>2798.5</c:v>
                </c:pt>
                <c:pt idx="5598">
                  <c:v>2799</c:v>
                </c:pt>
                <c:pt idx="5599">
                  <c:v>2799.5</c:v>
                </c:pt>
                <c:pt idx="5600">
                  <c:v>2800</c:v>
                </c:pt>
                <c:pt idx="5601">
                  <c:v>2800.5</c:v>
                </c:pt>
                <c:pt idx="5602">
                  <c:v>2801</c:v>
                </c:pt>
                <c:pt idx="5603">
                  <c:v>2801.5</c:v>
                </c:pt>
                <c:pt idx="5604">
                  <c:v>2802</c:v>
                </c:pt>
                <c:pt idx="5605">
                  <c:v>2802.5</c:v>
                </c:pt>
                <c:pt idx="5606">
                  <c:v>2803</c:v>
                </c:pt>
                <c:pt idx="5607">
                  <c:v>2803.5</c:v>
                </c:pt>
                <c:pt idx="5608">
                  <c:v>2804</c:v>
                </c:pt>
                <c:pt idx="5609">
                  <c:v>2804.5</c:v>
                </c:pt>
                <c:pt idx="5610">
                  <c:v>2805</c:v>
                </c:pt>
                <c:pt idx="5611">
                  <c:v>2805.5</c:v>
                </c:pt>
                <c:pt idx="5612">
                  <c:v>2806</c:v>
                </c:pt>
                <c:pt idx="5613">
                  <c:v>2806.5</c:v>
                </c:pt>
                <c:pt idx="5614">
                  <c:v>2807</c:v>
                </c:pt>
                <c:pt idx="5615">
                  <c:v>2807.5</c:v>
                </c:pt>
                <c:pt idx="5616">
                  <c:v>2808</c:v>
                </c:pt>
                <c:pt idx="5617">
                  <c:v>2808.5</c:v>
                </c:pt>
                <c:pt idx="5618">
                  <c:v>2809</c:v>
                </c:pt>
                <c:pt idx="5619">
                  <c:v>2809.5</c:v>
                </c:pt>
                <c:pt idx="5620">
                  <c:v>2810</c:v>
                </c:pt>
                <c:pt idx="5621">
                  <c:v>2810.5</c:v>
                </c:pt>
                <c:pt idx="5622">
                  <c:v>2811</c:v>
                </c:pt>
                <c:pt idx="5623">
                  <c:v>2811.5</c:v>
                </c:pt>
                <c:pt idx="5624">
                  <c:v>2812</c:v>
                </c:pt>
                <c:pt idx="5625">
                  <c:v>2812.5</c:v>
                </c:pt>
                <c:pt idx="5626">
                  <c:v>2813</c:v>
                </c:pt>
                <c:pt idx="5627">
                  <c:v>2813.5</c:v>
                </c:pt>
                <c:pt idx="5628">
                  <c:v>2814</c:v>
                </c:pt>
                <c:pt idx="5629">
                  <c:v>2814.5</c:v>
                </c:pt>
                <c:pt idx="5630">
                  <c:v>2815</c:v>
                </c:pt>
                <c:pt idx="5631">
                  <c:v>2815.5</c:v>
                </c:pt>
                <c:pt idx="5632">
                  <c:v>2816</c:v>
                </c:pt>
                <c:pt idx="5633">
                  <c:v>2816.5</c:v>
                </c:pt>
                <c:pt idx="5634">
                  <c:v>2817</c:v>
                </c:pt>
                <c:pt idx="5635">
                  <c:v>2817.5</c:v>
                </c:pt>
                <c:pt idx="5636">
                  <c:v>2818</c:v>
                </c:pt>
                <c:pt idx="5637">
                  <c:v>2818.5</c:v>
                </c:pt>
                <c:pt idx="5638">
                  <c:v>2819</c:v>
                </c:pt>
                <c:pt idx="5639">
                  <c:v>2819.5</c:v>
                </c:pt>
                <c:pt idx="5640">
                  <c:v>2820</c:v>
                </c:pt>
                <c:pt idx="5641">
                  <c:v>2820.5</c:v>
                </c:pt>
                <c:pt idx="5642">
                  <c:v>2821</c:v>
                </c:pt>
                <c:pt idx="5643">
                  <c:v>2821.5</c:v>
                </c:pt>
                <c:pt idx="5644">
                  <c:v>2822</c:v>
                </c:pt>
                <c:pt idx="5645">
                  <c:v>2822.5</c:v>
                </c:pt>
                <c:pt idx="5646">
                  <c:v>2823</c:v>
                </c:pt>
                <c:pt idx="5647">
                  <c:v>2823.5</c:v>
                </c:pt>
                <c:pt idx="5648">
                  <c:v>2824</c:v>
                </c:pt>
                <c:pt idx="5649">
                  <c:v>2824.5</c:v>
                </c:pt>
                <c:pt idx="5650">
                  <c:v>2825</c:v>
                </c:pt>
                <c:pt idx="5651">
                  <c:v>2825.5</c:v>
                </c:pt>
                <c:pt idx="5652">
                  <c:v>2826</c:v>
                </c:pt>
                <c:pt idx="5653">
                  <c:v>2826.5</c:v>
                </c:pt>
                <c:pt idx="5654">
                  <c:v>2827</c:v>
                </c:pt>
                <c:pt idx="5655">
                  <c:v>2827.5</c:v>
                </c:pt>
                <c:pt idx="5656">
                  <c:v>2828</c:v>
                </c:pt>
                <c:pt idx="5657">
                  <c:v>2828.5</c:v>
                </c:pt>
                <c:pt idx="5658">
                  <c:v>2829</c:v>
                </c:pt>
                <c:pt idx="5659">
                  <c:v>2829.5</c:v>
                </c:pt>
                <c:pt idx="5660">
                  <c:v>2830</c:v>
                </c:pt>
                <c:pt idx="5661">
                  <c:v>2830.5</c:v>
                </c:pt>
                <c:pt idx="5662">
                  <c:v>2831</c:v>
                </c:pt>
                <c:pt idx="5663">
                  <c:v>2831.5</c:v>
                </c:pt>
                <c:pt idx="5664">
                  <c:v>2832</c:v>
                </c:pt>
                <c:pt idx="5665">
                  <c:v>2832.5</c:v>
                </c:pt>
                <c:pt idx="5666">
                  <c:v>2833</c:v>
                </c:pt>
                <c:pt idx="5667">
                  <c:v>2833.5</c:v>
                </c:pt>
                <c:pt idx="5668">
                  <c:v>2834</c:v>
                </c:pt>
                <c:pt idx="5669">
                  <c:v>2834.5</c:v>
                </c:pt>
                <c:pt idx="5670">
                  <c:v>2835</c:v>
                </c:pt>
                <c:pt idx="5671">
                  <c:v>2835.5</c:v>
                </c:pt>
                <c:pt idx="5672">
                  <c:v>2836</c:v>
                </c:pt>
                <c:pt idx="5673">
                  <c:v>2836.5</c:v>
                </c:pt>
                <c:pt idx="5674">
                  <c:v>2837</c:v>
                </c:pt>
                <c:pt idx="5675">
                  <c:v>2837.5</c:v>
                </c:pt>
                <c:pt idx="5676">
                  <c:v>2838</c:v>
                </c:pt>
                <c:pt idx="5677">
                  <c:v>2838.5</c:v>
                </c:pt>
                <c:pt idx="5678">
                  <c:v>2839</c:v>
                </c:pt>
                <c:pt idx="5679">
                  <c:v>2839.5</c:v>
                </c:pt>
                <c:pt idx="5680">
                  <c:v>2840</c:v>
                </c:pt>
                <c:pt idx="5681">
                  <c:v>2840.5</c:v>
                </c:pt>
                <c:pt idx="5682">
                  <c:v>2841</c:v>
                </c:pt>
                <c:pt idx="5683">
                  <c:v>2841.5</c:v>
                </c:pt>
                <c:pt idx="5684">
                  <c:v>2842</c:v>
                </c:pt>
                <c:pt idx="5685">
                  <c:v>2842.5</c:v>
                </c:pt>
                <c:pt idx="5686">
                  <c:v>2843</c:v>
                </c:pt>
                <c:pt idx="5687">
                  <c:v>2843.5</c:v>
                </c:pt>
                <c:pt idx="5688">
                  <c:v>2844</c:v>
                </c:pt>
                <c:pt idx="5689">
                  <c:v>2844.5</c:v>
                </c:pt>
                <c:pt idx="5690">
                  <c:v>2845</c:v>
                </c:pt>
                <c:pt idx="5691">
                  <c:v>2845.5</c:v>
                </c:pt>
                <c:pt idx="5692">
                  <c:v>2846</c:v>
                </c:pt>
                <c:pt idx="5693">
                  <c:v>2846.5</c:v>
                </c:pt>
                <c:pt idx="5694">
                  <c:v>2847</c:v>
                </c:pt>
                <c:pt idx="5695">
                  <c:v>2847.5</c:v>
                </c:pt>
                <c:pt idx="5696">
                  <c:v>2848</c:v>
                </c:pt>
                <c:pt idx="5697">
                  <c:v>2848.5</c:v>
                </c:pt>
                <c:pt idx="5698">
                  <c:v>2849</c:v>
                </c:pt>
                <c:pt idx="5699">
                  <c:v>2849.5</c:v>
                </c:pt>
                <c:pt idx="5700">
                  <c:v>2850</c:v>
                </c:pt>
                <c:pt idx="5701">
                  <c:v>2850.5</c:v>
                </c:pt>
                <c:pt idx="5702">
                  <c:v>2851</c:v>
                </c:pt>
                <c:pt idx="5703">
                  <c:v>2851.5</c:v>
                </c:pt>
                <c:pt idx="5704">
                  <c:v>2852</c:v>
                </c:pt>
                <c:pt idx="5705">
                  <c:v>2852.5</c:v>
                </c:pt>
                <c:pt idx="5706">
                  <c:v>2853</c:v>
                </c:pt>
                <c:pt idx="5707">
                  <c:v>2853.5</c:v>
                </c:pt>
                <c:pt idx="5708">
                  <c:v>2854</c:v>
                </c:pt>
                <c:pt idx="5709">
                  <c:v>2854.5</c:v>
                </c:pt>
                <c:pt idx="5710">
                  <c:v>2855</c:v>
                </c:pt>
                <c:pt idx="5711">
                  <c:v>2855.5</c:v>
                </c:pt>
                <c:pt idx="5712">
                  <c:v>2856</c:v>
                </c:pt>
                <c:pt idx="5713">
                  <c:v>2856.5</c:v>
                </c:pt>
                <c:pt idx="5714">
                  <c:v>2857</c:v>
                </c:pt>
                <c:pt idx="5715">
                  <c:v>2857.5</c:v>
                </c:pt>
                <c:pt idx="5716">
                  <c:v>2858</c:v>
                </c:pt>
                <c:pt idx="5717">
                  <c:v>2858.5</c:v>
                </c:pt>
                <c:pt idx="5718">
                  <c:v>2859</c:v>
                </c:pt>
                <c:pt idx="5719">
                  <c:v>2859.5</c:v>
                </c:pt>
                <c:pt idx="5720">
                  <c:v>2860</c:v>
                </c:pt>
                <c:pt idx="5721">
                  <c:v>2860.5</c:v>
                </c:pt>
                <c:pt idx="5722">
                  <c:v>2861</c:v>
                </c:pt>
                <c:pt idx="5723">
                  <c:v>2861.5</c:v>
                </c:pt>
                <c:pt idx="5724">
                  <c:v>2862</c:v>
                </c:pt>
                <c:pt idx="5725">
                  <c:v>2862.5</c:v>
                </c:pt>
                <c:pt idx="5726">
                  <c:v>2863</c:v>
                </c:pt>
                <c:pt idx="5727">
                  <c:v>2863.5</c:v>
                </c:pt>
                <c:pt idx="5728">
                  <c:v>2864</c:v>
                </c:pt>
                <c:pt idx="5729">
                  <c:v>2864.5</c:v>
                </c:pt>
                <c:pt idx="5730">
                  <c:v>2865</c:v>
                </c:pt>
                <c:pt idx="5731">
                  <c:v>2865.5</c:v>
                </c:pt>
                <c:pt idx="5732">
                  <c:v>2866</c:v>
                </c:pt>
                <c:pt idx="5733">
                  <c:v>2866.5</c:v>
                </c:pt>
                <c:pt idx="5734">
                  <c:v>2867</c:v>
                </c:pt>
                <c:pt idx="5735">
                  <c:v>2867.5</c:v>
                </c:pt>
                <c:pt idx="5736">
                  <c:v>2868</c:v>
                </c:pt>
                <c:pt idx="5737">
                  <c:v>2868.5</c:v>
                </c:pt>
                <c:pt idx="5738">
                  <c:v>2869</c:v>
                </c:pt>
                <c:pt idx="5739">
                  <c:v>2869.5</c:v>
                </c:pt>
                <c:pt idx="5740">
                  <c:v>2870</c:v>
                </c:pt>
                <c:pt idx="5741">
                  <c:v>2870.5</c:v>
                </c:pt>
                <c:pt idx="5742">
                  <c:v>2871</c:v>
                </c:pt>
                <c:pt idx="5743">
                  <c:v>2871.5</c:v>
                </c:pt>
                <c:pt idx="5744">
                  <c:v>2872</c:v>
                </c:pt>
                <c:pt idx="5745">
                  <c:v>2872.5</c:v>
                </c:pt>
                <c:pt idx="5746">
                  <c:v>2873</c:v>
                </c:pt>
                <c:pt idx="5747">
                  <c:v>2873.5</c:v>
                </c:pt>
                <c:pt idx="5748">
                  <c:v>2874</c:v>
                </c:pt>
                <c:pt idx="5749">
                  <c:v>2874.5</c:v>
                </c:pt>
                <c:pt idx="5750">
                  <c:v>2875</c:v>
                </c:pt>
                <c:pt idx="5751">
                  <c:v>2875.5</c:v>
                </c:pt>
                <c:pt idx="5752">
                  <c:v>2876</c:v>
                </c:pt>
                <c:pt idx="5753">
                  <c:v>2876.5</c:v>
                </c:pt>
                <c:pt idx="5754">
                  <c:v>2877</c:v>
                </c:pt>
                <c:pt idx="5755">
                  <c:v>2877.5</c:v>
                </c:pt>
                <c:pt idx="5756">
                  <c:v>2878</c:v>
                </c:pt>
                <c:pt idx="5757">
                  <c:v>2878.5</c:v>
                </c:pt>
                <c:pt idx="5758">
                  <c:v>2879</c:v>
                </c:pt>
                <c:pt idx="5759">
                  <c:v>2879.5</c:v>
                </c:pt>
                <c:pt idx="5760">
                  <c:v>2880</c:v>
                </c:pt>
                <c:pt idx="5761">
                  <c:v>2880.5</c:v>
                </c:pt>
                <c:pt idx="5762">
                  <c:v>2881</c:v>
                </c:pt>
                <c:pt idx="5763">
                  <c:v>2881.5</c:v>
                </c:pt>
                <c:pt idx="5764">
                  <c:v>2882</c:v>
                </c:pt>
                <c:pt idx="5765">
                  <c:v>2882.5</c:v>
                </c:pt>
                <c:pt idx="5766">
                  <c:v>2883</c:v>
                </c:pt>
                <c:pt idx="5767">
                  <c:v>2883.5</c:v>
                </c:pt>
                <c:pt idx="5768">
                  <c:v>2884</c:v>
                </c:pt>
                <c:pt idx="5769">
                  <c:v>2884.5</c:v>
                </c:pt>
                <c:pt idx="5770">
                  <c:v>2885</c:v>
                </c:pt>
                <c:pt idx="5771">
                  <c:v>2885.5</c:v>
                </c:pt>
                <c:pt idx="5772">
                  <c:v>2886</c:v>
                </c:pt>
                <c:pt idx="5773">
                  <c:v>2886.5</c:v>
                </c:pt>
                <c:pt idx="5774">
                  <c:v>2887</c:v>
                </c:pt>
                <c:pt idx="5775">
                  <c:v>2887.5</c:v>
                </c:pt>
                <c:pt idx="5776">
                  <c:v>2888</c:v>
                </c:pt>
                <c:pt idx="5777">
                  <c:v>2888.5</c:v>
                </c:pt>
                <c:pt idx="5778">
                  <c:v>2889</c:v>
                </c:pt>
                <c:pt idx="5779">
                  <c:v>2889.5</c:v>
                </c:pt>
                <c:pt idx="5780">
                  <c:v>2890</c:v>
                </c:pt>
                <c:pt idx="5781">
                  <c:v>2890.5</c:v>
                </c:pt>
                <c:pt idx="5782">
                  <c:v>2891</c:v>
                </c:pt>
                <c:pt idx="5783">
                  <c:v>2891.5</c:v>
                </c:pt>
                <c:pt idx="5784">
                  <c:v>2892</c:v>
                </c:pt>
                <c:pt idx="5785">
                  <c:v>2892.5</c:v>
                </c:pt>
                <c:pt idx="5786">
                  <c:v>2893</c:v>
                </c:pt>
                <c:pt idx="5787">
                  <c:v>2893.5</c:v>
                </c:pt>
                <c:pt idx="5788">
                  <c:v>2894</c:v>
                </c:pt>
                <c:pt idx="5789">
                  <c:v>2894.5</c:v>
                </c:pt>
                <c:pt idx="5790">
                  <c:v>2895</c:v>
                </c:pt>
                <c:pt idx="5791">
                  <c:v>2895.5</c:v>
                </c:pt>
                <c:pt idx="5792">
                  <c:v>2896</c:v>
                </c:pt>
                <c:pt idx="5793">
                  <c:v>2896.5</c:v>
                </c:pt>
                <c:pt idx="5794">
                  <c:v>2897</c:v>
                </c:pt>
                <c:pt idx="5795">
                  <c:v>2897.5</c:v>
                </c:pt>
                <c:pt idx="5796">
                  <c:v>2898</c:v>
                </c:pt>
                <c:pt idx="5797">
                  <c:v>2898.5</c:v>
                </c:pt>
                <c:pt idx="5798">
                  <c:v>2899</c:v>
                </c:pt>
                <c:pt idx="5799">
                  <c:v>2899.5</c:v>
                </c:pt>
                <c:pt idx="5800">
                  <c:v>2900</c:v>
                </c:pt>
                <c:pt idx="5801">
                  <c:v>2900.5</c:v>
                </c:pt>
                <c:pt idx="5802">
                  <c:v>2901</c:v>
                </c:pt>
                <c:pt idx="5803">
                  <c:v>2901.5</c:v>
                </c:pt>
                <c:pt idx="5804">
                  <c:v>2902</c:v>
                </c:pt>
                <c:pt idx="5805">
                  <c:v>2902.5</c:v>
                </c:pt>
                <c:pt idx="5806">
                  <c:v>2903</c:v>
                </c:pt>
                <c:pt idx="5807">
                  <c:v>2903.5</c:v>
                </c:pt>
                <c:pt idx="5808">
                  <c:v>2904</c:v>
                </c:pt>
                <c:pt idx="5809">
                  <c:v>2904.5</c:v>
                </c:pt>
                <c:pt idx="5810">
                  <c:v>2905</c:v>
                </c:pt>
                <c:pt idx="5811">
                  <c:v>2905.5</c:v>
                </c:pt>
                <c:pt idx="5812">
                  <c:v>2906</c:v>
                </c:pt>
                <c:pt idx="5813">
                  <c:v>2906.5</c:v>
                </c:pt>
                <c:pt idx="5814">
                  <c:v>2907</c:v>
                </c:pt>
                <c:pt idx="5815">
                  <c:v>2907.5</c:v>
                </c:pt>
                <c:pt idx="5816">
                  <c:v>2908</c:v>
                </c:pt>
                <c:pt idx="5817">
                  <c:v>2908.5</c:v>
                </c:pt>
                <c:pt idx="5818">
                  <c:v>2909</c:v>
                </c:pt>
                <c:pt idx="5819">
                  <c:v>2909.5</c:v>
                </c:pt>
                <c:pt idx="5820">
                  <c:v>2910</c:v>
                </c:pt>
                <c:pt idx="5821">
                  <c:v>2910.5</c:v>
                </c:pt>
                <c:pt idx="5822">
                  <c:v>2911</c:v>
                </c:pt>
                <c:pt idx="5823">
                  <c:v>2911.5</c:v>
                </c:pt>
                <c:pt idx="5824">
                  <c:v>2912</c:v>
                </c:pt>
                <c:pt idx="5825">
                  <c:v>2912.5</c:v>
                </c:pt>
                <c:pt idx="5826">
                  <c:v>2913</c:v>
                </c:pt>
                <c:pt idx="5827">
                  <c:v>2913.5</c:v>
                </c:pt>
                <c:pt idx="5828">
                  <c:v>2914</c:v>
                </c:pt>
                <c:pt idx="5829">
                  <c:v>2914.5</c:v>
                </c:pt>
                <c:pt idx="5830">
                  <c:v>2915</c:v>
                </c:pt>
                <c:pt idx="5831">
                  <c:v>2915.5</c:v>
                </c:pt>
                <c:pt idx="5832">
                  <c:v>2916</c:v>
                </c:pt>
                <c:pt idx="5833">
                  <c:v>2916.5</c:v>
                </c:pt>
                <c:pt idx="5834">
                  <c:v>2917</c:v>
                </c:pt>
                <c:pt idx="5835">
                  <c:v>2917.5</c:v>
                </c:pt>
                <c:pt idx="5836">
                  <c:v>2918</c:v>
                </c:pt>
                <c:pt idx="5837">
                  <c:v>2918.5</c:v>
                </c:pt>
                <c:pt idx="5838">
                  <c:v>2919</c:v>
                </c:pt>
                <c:pt idx="5839">
                  <c:v>2919.5</c:v>
                </c:pt>
                <c:pt idx="5840">
                  <c:v>2920</c:v>
                </c:pt>
                <c:pt idx="5841">
                  <c:v>2920.5</c:v>
                </c:pt>
                <c:pt idx="5842">
                  <c:v>2921</c:v>
                </c:pt>
                <c:pt idx="5843">
                  <c:v>2921.5</c:v>
                </c:pt>
                <c:pt idx="5844">
                  <c:v>2922</c:v>
                </c:pt>
                <c:pt idx="5845">
                  <c:v>2922.5</c:v>
                </c:pt>
                <c:pt idx="5846">
                  <c:v>2923</c:v>
                </c:pt>
                <c:pt idx="5847">
                  <c:v>2923.5</c:v>
                </c:pt>
                <c:pt idx="5848">
                  <c:v>2924</c:v>
                </c:pt>
                <c:pt idx="5849">
                  <c:v>2924.5</c:v>
                </c:pt>
                <c:pt idx="5850">
                  <c:v>2925</c:v>
                </c:pt>
                <c:pt idx="5851">
                  <c:v>2925.5</c:v>
                </c:pt>
                <c:pt idx="5852">
                  <c:v>2926</c:v>
                </c:pt>
                <c:pt idx="5853">
                  <c:v>2926.5</c:v>
                </c:pt>
                <c:pt idx="5854">
                  <c:v>2927</c:v>
                </c:pt>
                <c:pt idx="5855">
                  <c:v>2927.5</c:v>
                </c:pt>
                <c:pt idx="5856">
                  <c:v>2928</c:v>
                </c:pt>
                <c:pt idx="5857">
                  <c:v>2928.5</c:v>
                </c:pt>
                <c:pt idx="5858">
                  <c:v>2929</c:v>
                </c:pt>
                <c:pt idx="5859">
                  <c:v>2929.5</c:v>
                </c:pt>
                <c:pt idx="5860">
                  <c:v>2930</c:v>
                </c:pt>
                <c:pt idx="5861">
                  <c:v>2930.5</c:v>
                </c:pt>
                <c:pt idx="5862">
                  <c:v>2931</c:v>
                </c:pt>
                <c:pt idx="5863">
                  <c:v>2931.5</c:v>
                </c:pt>
                <c:pt idx="5864">
                  <c:v>2932</c:v>
                </c:pt>
                <c:pt idx="5865">
                  <c:v>2932.5</c:v>
                </c:pt>
                <c:pt idx="5866">
                  <c:v>2933</c:v>
                </c:pt>
                <c:pt idx="5867">
                  <c:v>2933.5</c:v>
                </c:pt>
                <c:pt idx="5868">
                  <c:v>2934</c:v>
                </c:pt>
                <c:pt idx="5869">
                  <c:v>2934.5</c:v>
                </c:pt>
                <c:pt idx="5870">
                  <c:v>2935</c:v>
                </c:pt>
                <c:pt idx="5871">
                  <c:v>2935.5</c:v>
                </c:pt>
                <c:pt idx="5872">
                  <c:v>2936</c:v>
                </c:pt>
                <c:pt idx="5873">
                  <c:v>2936.5</c:v>
                </c:pt>
                <c:pt idx="5874">
                  <c:v>2937</c:v>
                </c:pt>
                <c:pt idx="5875">
                  <c:v>2937.5</c:v>
                </c:pt>
                <c:pt idx="5876">
                  <c:v>2938</c:v>
                </c:pt>
                <c:pt idx="5877">
                  <c:v>2938.5</c:v>
                </c:pt>
                <c:pt idx="5878">
                  <c:v>2939</c:v>
                </c:pt>
                <c:pt idx="5879">
                  <c:v>2939.5</c:v>
                </c:pt>
                <c:pt idx="5880">
                  <c:v>2940</c:v>
                </c:pt>
                <c:pt idx="5881">
                  <c:v>2940.5</c:v>
                </c:pt>
                <c:pt idx="5882">
                  <c:v>2941</c:v>
                </c:pt>
                <c:pt idx="5883">
                  <c:v>2941.5</c:v>
                </c:pt>
                <c:pt idx="5884">
                  <c:v>2942</c:v>
                </c:pt>
                <c:pt idx="5885">
                  <c:v>2942.5</c:v>
                </c:pt>
                <c:pt idx="5886">
                  <c:v>2943</c:v>
                </c:pt>
                <c:pt idx="5887">
                  <c:v>2943.5</c:v>
                </c:pt>
                <c:pt idx="5888">
                  <c:v>2944</c:v>
                </c:pt>
                <c:pt idx="5889">
                  <c:v>2944.5</c:v>
                </c:pt>
                <c:pt idx="5890">
                  <c:v>2945</c:v>
                </c:pt>
                <c:pt idx="5891">
                  <c:v>2945.5</c:v>
                </c:pt>
                <c:pt idx="5892">
                  <c:v>2946</c:v>
                </c:pt>
                <c:pt idx="5893">
                  <c:v>2946.5</c:v>
                </c:pt>
                <c:pt idx="5894">
                  <c:v>2947</c:v>
                </c:pt>
                <c:pt idx="5895">
                  <c:v>2947.5</c:v>
                </c:pt>
                <c:pt idx="5896">
                  <c:v>2948</c:v>
                </c:pt>
                <c:pt idx="5897">
                  <c:v>2948.5</c:v>
                </c:pt>
                <c:pt idx="5898">
                  <c:v>2949</c:v>
                </c:pt>
                <c:pt idx="5899">
                  <c:v>2949.5</c:v>
                </c:pt>
                <c:pt idx="5900">
                  <c:v>2950</c:v>
                </c:pt>
                <c:pt idx="5901">
                  <c:v>2950.5</c:v>
                </c:pt>
                <c:pt idx="5902">
                  <c:v>2951</c:v>
                </c:pt>
                <c:pt idx="5903">
                  <c:v>2951.5</c:v>
                </c:pt>
                <c:pt idx="5904">
                  <c:v>2952</c:v>
                </c:pt>
                <c:pt idx="5905">
                  <c:v>2952.5</c:v>
                </c:pt>
                <c:pt idx="5906">
                  <c:v>2953</c:v>
                </c:pt>
                <c:pt idx="5907">
                  <c:v>2953.5</c:v>
                </c:pt>
                <c:pt idx="5908">
                  <c:v>2954</c:v>
                </c:pt>
                <c:pt idx="5909">
                  <c:v>2954.5</c:v>
                </c:pt>
                <c:pt idx="5910">
                  <c:v>2955</c:v>
                </c:pt>
                <c:pt idx="5911">
                  <c:v>2955.5</c:v>
                </c:pt>
                <c:pt idx="5912">
                  <c:v>2956</c:v>
                </c:pt>
                <c:pt idx="5913">
                  <c:v>2956.5</c:v>
                </c:pt>
                <c:pt idx="5914">
                  <c:v>2957</c:v>
                </c:pt>
                <c:pt idx="5915">
                  <c:v>2957.5</c:v>
                </c:pt>
                <c:pt idx="5916">
                  <c:v>2958</c:v>
                </c:pt>
                <c:pt idx="5917">
                  <c:v>2958.5</c:v>
                </c:pt>
                <c:pt idx="5918">
                  <c:v>2959</c:v>
                </c:pt>
                <c:pt idx="5919">
                  <c:v>2959.5</c:v>
                </c:pt>
                <c:pt idx="5920">
                  <c:v>2960</c:v>
                </c:pt>
                <c:pt idx="5921">
                  <c:v>2960.5</c:v>
                </c:pt>
                <c:pt idx="5922">
                  <c:v>2961</c:v>
                </c:pt>
                <c:pt idx="5923">
                  <c:v>2961.5</c:v>
                </c:pt>
                <c:pt idx="5924">
                  <c:v>2962</c:v>
                </c:pt>
                <c:pt idx="5925">
                  <c:v>2962.5</c:v>
                </c:pt>
                <c:pt idx="5926">
                  <c:v>2963</c:v>
                </c:pt>
                <c:pt idx="5927">
                  <c:v>2963.5</c:v>
                </c:pt>
                <c:pt idx="5928">
                  <c:v>2964</c:v>
                </c:pt>
                <c:pt idx="5929">
                  <c:v>2964.5</c:v>
                </c:pt>
                <c:pt idx="5930">
                  <c:v>2965</c:v>
                </c:pt>
                <c:pt idx="5931">
                  <c:v>2965.5</c:v>
                </c:pt>
                <c:pt idx="5932">
                  <c:v>2966</c:v>
                </c:pt>
                <c:pt idx="5933">
                  <c:v>2966.5</c:v>
                </c:pt>
                <c:pt idx="5934">
                  <c:v>2967</c:v>
                </c:pt>
                <c:pt idx="5935">
                  <c:v>2967.5</c:v>
                </c:pt>
                <c:pt idx="5936">
                  <c:v>2968</c:v>
                </c:pt>
                <c:pt idx="5937">
                  <c:v>2968.5</c:v>
                </c:pt>
                <c:pt idx="5938">
                  <c:v>2969</c:v>
                </c:pt>
                <c:pt idx="5939">
                  <c:v>2969.5</c:v>
                </c:pt>
                <c:pt idx="5940">
                  <c:v>2970</c:v>
                </c:pt>
                <c:pt idx="5941">
                  <c:v>2970.5</c:v>
                </c:pt>
                <c:pt idx="5942">
                  <c:v>2971</c:v>
                </c:pt>
                <c:pt idx="5943">
                  <c:v>2971.5</c:v>
                </c:pt>
                <c:pt idx="5944">
                  <c:v>2972</c:v>
                </c:pt>
                <c:pt idx="5945">
                  <c:v>2972.5</c:v>
                </c:pt>
                <c:pt idx="5946">
                  <c:v>2973</c:v>
                </c:pt>
                <c:pt idx="5947">
                  <c:v>2973.5</c:v>
                </c:pt>
                <c:pt idx="5948">
                  <c:v>2974</c:v>
                </c:pt>
                <c:pt idx="5949">
                  <c:v>2974.5</c:v>
                </c:pt>
                <c:pt idx="5950">
                  <c:v>2975</c:v>
                </c:pt>
                <c:pt idx="5951">
                  <c:v>2975.5</c:v>
                </c:pt>
                <c:pt idx="5952">
                  <c:v>2976</c:v>
                </c:pt>
                <c:pt idx="5953">
                  <c:v>2976.5</c:v>
                </c:pt>
                <c:pt idx="5954">
                  <c:v>2977</c:v>
                </c:pt>
                <c:pt idx="5955">
                  <c:v>2977.5</c:v>
                </c:pt>
                <c:pt idx="5956">
                  <c:v>2978</c:v>
                </c:pt>
                <c:pt idx="5957">
                  <c:v>2978.5</c:v>
                </c:pt>
                <c:pt idx="5958">
                  <c:v>2979</c:v>
                </c:pt>
                <c:pt idx="5959">
                  <c:v>2979.5</c:v>
                </c:pt>
                <c:pt idx="5960">
                  <c:v>2980</c:v>
                </c:pt>
                <c:pt idx="5961">
                  <c:v>2980.5</c:v>
                </c:pt>
                <c:pt idx="5962">
                  <c:v>2981</c:v>
                </c:pt>
                <c:pt idx="5963">
                  <c:v>2981.5</c:v>
                </c:pt>
                <c:pt idx="5964">
                  <c:v>2982</c:v>
                </c:pt>
                <c:pt idx="5965">
                  <c:v>2982.5</c:v>
                </c:pt>
                <c:pt idx="5966">
                  <c:v>2983</c:v>
                </c:pt>
                <c:pt idx="5967">
                  <c:v>2983.5</c:v>
                </c:pt>
                <c:pt idx="5968">
                  <c:v>2984</c:v>
                </c:pt>
                <c:pt idx="5969">
                  <c:v>2984.5</c:v>
                </c:pt>
                <c:pt idx="5970">
                  <c:v>2985</c:v>
                </c:pt>
                <c:pt idx="5971">
                  <c:v>2985.5</c:v>
                </c:pt>
                <c:pt idx="5972">
                  <c:v>2986</c:v>
                </c:pt>
                <c:pt idx="5973">
                  <c:v>2986.5</c:v>
                </c:pt>
                <c:pt idx="5974">
                  <c:v>2987</c:v>
                </c:pt>
                <c:pt idx="5975">
                  <c:v>2987.5</c:v>
                </c:pt>
                <c:pt idx="5976">
                  <c:v>2988</c:v>
                </c:pt>
                <c:pt idx="5977">
                  <c:v>2988.5</c:v>
                </c:pt>
                <c:pt idx="5978">
                  <c:v>2989</c:v>
                </c:pt>
                <c:pt idx="5979">
                  <c:v>2989.5</c:v>
                </c:pt>
                <c:pt idx="5980">
                  <c:v>2990</c:v>
                </c:pt>
                <c:pt idx="5981">
                  <c:v>2990.5</c:v>
                </c:pt>
                <c:pt idx="5982">
                  <c:v>2991</c:v>
                </c:pt>
                <c:pt idx="5983">
                  <c:v>2991.5</c:v>
                </c:pt>
                <c:pt idx="5984">
                  <c:v>2992</c:v>
                </c:pt>
                <c:pt idx="5985">
                  <c:v>2992.5</c:v>
                </c:pt>
                <c:pt idx="5986">
                  <c:v>2993</c:v>
                </c:pt>
                <c:pt idx="5987">
                  <c:v>2993.5</c:v>
                </c:pt>
                <c:pt idx="5988">
                  <c:v>2994</c:v>
                </c:pt>
                <c:pt idx="5989">
                  <c:v>2994.5</c:v>
                </c:pt>
                <c:pt idx="5990">
                  <c:v>2995</c:v>
                </c:pt>
                <c:pt idx="5991">
                  <c:v>2995.5</c:v>
                </c:pt>
                <c:pt idx="5992">
                  <c:v>2996</c:v>
                </c:pt>
                <c:pt idx="5993">
                  <c:v>2996.5</c:v>
                </c:pt>
                <c:pt idx="5994">
                  <c:v>2997</c:v>
                </c:pt>
                <c:pt idx="5995">
                  <c:v>2997.5</c:v>
                </c:pt>
                <c:pt idx="5996">
                  <c:v>2998</c:v>
                </c:pt>
                <c:pt idx="5997">
                  <c:v>2998.5</c:v>
                </c:pt>
                <c:pt idx="5998">
                  <c:v>2999</c:v>
                </c:pt>
                <c:pt idx="5999">
                  <c:v>2999.5</c:v>
                </c:pt>
                <c:pt idx="6000">
                  <c:v>3000</c:v>
                </c:pt>
                <c:pt idx="6001">
                  <c:v>3000.5</c:v>
                </c:pt>
                <c:pt idx="6002">
                  <c:v>3001</c:v>
                </c:pt>
                <c:pt idx="6003">
                  <c:v>3001.5</c:v>
                </c:pt>
                <c:pt idx="6004">
                  <c:v>3002</c:v>
                </c:pt>
                <c:pt idx="6005">
                  <c:v>3002.5</c:v>
                </c:pt>
                <c:pt idx="6006">
                  <c:v>3003</c:v>
                </c:pt>
                <c:pt idx="6007">
                  <c:v>3003.5</c:v>
                </c:pt>
                <c:pt idx="6008">
                  <c:v>3004</c:v>
                </c:pt>
                <c:pt idx="6009">
                  <c:v>3004.5</c:v>
                </c:pt>
                <c:pt idx="6010">
                  <c:v>3005</c:v>
                </c:pt>
                <c:pt idx="6011">
                  <c:v>3005.5</c:v>
                </c:pt>
                <c:pt idx="6012">
                  <c:v>3006</c:v>
                </c:pt>
                <c:pt idx="6013">
                  <c:v>3006.5</c:v>
                </c:pt>
                <c:pt idx="6014">
                  <c:v>3007</c:v>
                </c:pt>
                <c:pt idx="6015">
                  <c:v>3007.5</c:v>
                </c:pt>
                <c:pt idx="6016">
                  <c:v>3008</c:v>
                </c:pt>
                <c:pt idx="6017">
                  <c:v>3008.5</c:v>
                </c:pt>
                <c:pt idx="6018">
                  <c:v>3009</c:v>
                </c:pt>
                <c:pt idx="6019">
                  <c:v>3009.5</c:v>
                </c:pt>
                <c:pt idx="6020">
                  <c:v>3010</c:v>
                </c:pt>
                <c:pt idx="6021">
                  <c:v>3010.5</c:v>
                </c:pt>
                <c:pt idx="6022">
                  <c:v>3011</c:v>
                </c:pt>
                <c:pt idx="6023">
                  <c:v>3011.5</c:v>
                </c:pt>
                <c:pt idx="6024">
                  <c:v>3012</c:v>
                </c:pt>
                <c:pt idx="6025">
                  <c:v>3012.5</c:v>
                </c:pt>
                <c:pt idx="6026">
                  <c:v>3013</c:v>
                </c:pt>
                <c:pt idx="6027">
                  <c:v>3013.5</c:v>
                </c:pt>
                <c:pt idx="6028">
                  <c:v>3014</c:v>
                </c:pt>
                <c:pt idx="6029">
                  <c:v>3014.5</c:v>
                </c:pt>
                <c:pt idx="6030">
                  <c:v>3015</c:v>
                </c:pt>
                <c:pt idx="6031">
                  <c:v>3015.5</c:v>
                </c:pt>
                <c:pt idx="6032">
                  <c:v>3016</c:v>
                </c:pt>
                <c:pt idx="6033">
                  <c:v>3016.5</c:v>
                </c:pt>
                <c:pt idx="6034">
                  <c:v>3017</c:v>
                </c:pt>
                <c:pt idx="6035">
                  <c:v>3017.5</c:v>
                </c:pt>
                <c:pt idx="6036">
                  <c:v>3018</c:v>
                </c:pt>
                <c:pt idx="6037">
                  <c:v>3018.5</c:v>
                </c:pt>
                <c:pt idx="6038">
                  <c:v>3019</c:v>
                </c:pt>
                <c:pt idx="6039">
                  <c:v>3019.5</c:v>
                </c:pt>
                <c:pt idx="6040">
                  <c:v>3020</c:v>
                </c:pt>
                <c:pt idx="6041">
                  <c:v>3020.5</c:v>
                </c:pt>
                <c:pt idx="6042">
                  <c:v>3021</c:v>
                </c:pt>
                <c:pt idx="6043">
                  <c:v>3021.5</c:v>
                </c:pt>
                <c:pt idx="6044">
                  <c:v>3022</c:v>
                </c:pt>
                <c:pt idx="6045">
                  <c:v>3022.5</c:v>
                </c:pt>
                <c:pt idx="6046">
                  <c:v>3023</c:v>
                </c:pt>
                <c:pt idx="6047">
                  <c:v>3023.5</c:v>
                </c:pt>
                <c:pt idx="6048">
                  <c:v>3024</c:v>
                </c:pt>
                <c:pt idx="6049">
                  <c:v>3024.5</c:v>
                </c:pt>
                <c:pt idx="6050">
                  <c:v>3025</c:v>
                </c:pt>
                <c:pt idx="6051">
                  <c:v>3025.5</c:v>
                </c:pt>
                <c:pt idx="6052">
                  <c:v>3026</c:v>
                </c:pt>
                <c:pt idx="6053">
                  <c:v>3026.5</c:v>
                </c:pt>
                <c:pt idx="6054">
                  <c:v>3027</c:v>
                </c:pt>
                <c:pt idx="6055">
                  <c:v>3027.5</c:v>
                </c:pt>
                <c:pt idx="6056">
                  <c:v>3028</c:v>
                </c:pt>
                <c:pt idx="6057">
                  <c:v>3028.5</c:v>
                </c:pt>
                <c:pt idx="6058">
                  <c:v>3029</c:v>
                </c:pt>
                <c:pt idx="6059">
                  <c:v>3029.5</c:v>
                </c:pt>
                <c:pt idx="6060">
                  <c:v>3030</c:v>
                </c:pt>
                <c:pt idx="6061">
                  <c:v>3030.5</c:v>
                </c:pt>
                <c:pt idx="6062">
                  <c:v>3031</c:v>
                </c:pt>
                <c:pt idx="6063">
                  <c:v>3031.5</c:v>
                </c:pt>
                <c:pt idx="6064">
                  <c:v>3032</c:v>
                </c:pt>
                <c:pt idx="6065">
                  <c:v>3032.5</c:v>
                </c:pt>
                <c:pt idx="6066">
                  <c:v>3033</c:v>
                </c:pt>
                <c:pt idx="6067">
                  <c:v>3033.5</c:v>
                </c:pt>
                <c:pt idx="6068">
                  <c:v>3034</c:v>
                </c:pt>
                <c:pt idx="6069">
                  <c:v>3034.5</c:v>
                </c:pt>
                <c:pt idx="6070">
                  <c:v>3035</c:v>
                </c:pt>
                <c:pt idx="6071">
                  <c:v>3035.5</c:v>
                </c:pt>
                <c:pt idx="6072">
                  <c:v>3036</c:v>
                </c:pt>
                <c:pt idx="6073">
                  <c:v>3036.5</c:v>
                </c:pt>
                <c:pt idx="6074">
                  <c:v>3037</c:v>
                </c:pt>
                <c:pt idx="6075">
                  <c:v>3037.5</c:v>
                </c:pt>
                <c:pt idx="6076">
                  <c:v>3038</c:v>
                </c:pt>
                <c:pt idx="6077">
                  <c:v>3038.5</c:v>
                </c:pt>
                <c:pt idx="6078">
                  <c:v>3039</c:v>
                </c:pt>
                <c:pt idx="6079">
                  <c:v>3039.5</c:v>
                </c:pt>
                <c:pt idx="6080">
                  <c:v>3040</c:v>
                </c:pt>
                <c:pt idx="6081">
                  <c:v>3040.5</c:v>
                </c:pt>
                <c:pt idx="6082">
                  <c:v>3041</c:v>
                </c:pt>
                <c:pt idx="6083">
                  <c:v>3041.5</c:v>
                </c:pt>
                <c:pt idx="6084">
                  <c:v>3042</c:v>
                </c:pt>
                <c:pt idx="6085">
                  <c:v>3042.5</c:v>
                </c:pt>
                <c:pt idx="6086">
                  <c:v>3043</c:v>
                </c:pt>
                <c:pt idx="6087">
                  <c:v>3043.5</c:v>
                </c:pt>
                <c:pt idx="6088">
                  <c:v>3044</c:v>
                </c:pt>
                <c:pt idx="6089">
                  <c:v>3044.5</c:v>
                </c:pt>
                <c:pt idx="6090">
                  <c:v>3045</c:v>
                </c:pt>
                <c:pt idx="6091">
                  <c:v>3045.5</c:v>
                </c:pt>
                <c:pt idx="6092">
                  <c:v>3046</c:v>
                </c:pt>
                <c:pt idx="6093">
                  <c:v>3046.5</c:v>
                </c:pt>
                <c:pt idx="6094">
                  <c:v>3047</c:v>
                </c:pt>
                <c:pt idx="6095">
                  <c:v>3047.5</c:v>
                </c:pt>
                <c:pt idx="6096">
                  <c:v>3048</c:v>
                </c:pt>
                <c:pt idx="6097">
                  <c:v>3048.5</c:v>
                </c:pt>
                <c:pt idx="6098">
                  <c:v>3049</c:v>
                </c:pt>
                <c:pt idx="6099">
                  <c:v>3049.5</c:v>
                </c:pt>
                <c:pt idx="6100">
                  <c:v>3050</c:v>
                </c:pt>
                <c:pt idx="6101">
                  <c:v>3050.5</c:v>
                </c:pt>
                <c:pt idx="6102">
                  <c:v>3051</c:v>
                </c:pt>
                <c:pt idx="6103">
                  <c:v>3051.5</c:v>
                </c:pt>
                <c:pt idx="6104">
                  <c:v>3052</c:v>
                </c:pt>
                <c:pt idx="6105">
                  <c:v>3052.5</c:v>
                </c:pt>
                <c:pt idx="6106">
                  <c:v>3053</c:v>
                </c:pt>
                <c:pt idx="6107">
                  <c:v>3053.5</c:v>
                </c:pt>
                <c:pt idx="6108">
                  <c:v>3054</c:v>
                </c:pt>
                <c:pt idx="6109">
                  <c:v>3054.5</c:v>
                </c:pt>
                <c:pt idx="6110">
                  <c:v>3055</c:v>
                </c:pt>
                <c:pt idx="6111">
                  <c:v>3055.5</c:v>
                </c:pt>
                <c:pt idx="6112">
                  <c:v>3056</c:v>
                </c:pt>
                <c:pt idx="6113">
                  <c:v>3056.5</c:v>
                </c:pt>
                <c:pt idx="6114">
                  <c:v>3057</c:v>
                </c:pt>
                <c:pt idx="6115">
                  <c:v>3057.5</c:v>
                </c:pt>
                <c:pt idx="6116">
                  <c:v>3058</c:v>
                </c:pt>
                <c:pt idx="6117">
                  <c:v>3058.5</c:v>
                </c:pt>
                <c:pt idx="6118">
                  <c:v>3059</c:v>
                </c:pt>
                <c:pt idx="6119">
                  <c:v>3059.5</c:v>
                </c:pt>
                <c:pt idx="6120">
                  <c:v>3060</c:v>
                </c:pt>
                <c:pt idx="6121">
                  <c:v>3060.5</c:v>
                </c:pt>
                <c:pt idx="6122">
                  <c:v>3061</c:v>
                </c:pt>
                <c:pt idx="6123">
                  <c:v>3061.5</c:v>
                </c:pt>
                <c:pt idx="6124">
                  <c:v>3062</c:v>
                </c:pt>
                <c:pt idx="6125">
                  <c:v>3062.5</c:v>
                </c:pt>
                <c:pt idx="6126">
                  <c:v>3063</c:v>
                </c:pt>
                <c:pt idx="6127">
                  <c:v>3063.5</c:v>
                </c:pt>
                <c:pt idx="6128">
                  <c:v>3064</c:v>
                </c:pt>
                <c:pt idx="6129">
                  <c:v>3064.5</c:v>
                </c:pt>
                <c:pt idx="6130">
                  <c:v>3065</c:v>
                </c:pt>
                <c:pt idx="6131">
                  <c:v>3065.5</c:v>
                </c:pt>
                <c:pt idx="6132">
                  <c:v>3066</c:v>
                </c:pt>
                <c:pt idx="6133">
                  <c:v>3066.5</c:v>
                </c:pt>
                <c:pt idx="6134">
                  <c:v>3067</c:v>
                </c:pt>
                <c:pt idx="6135">
                  <c:v>3067.5</c:v>
                </c:pt>
                <c:pt idx="6136">
                  <c:v>3068</c:v>
                </c:pt>
                <c:pt idx="6137">
                  <c:v>3068.5</c:v>
                </c:pt>
                <c:pt idx="6138">
                  <c:v>3069</c:v>
                </c:pt>
                <c:pt idx="6139">
                  <c:v>3069.5</c:v>
                </c:pt>
                <c:pt idx="6140">
                  <c:v>3070</c:v>
                </c:pt>
                <c:pt idx="6141">
                  <c:v>3070.5</c:v>
                </c:pt>
                <c:pt idx="6142">
                  <c:v>3071</c:v>
                </c:pt>
                <c:pt idx="6143">
                  <c:v>3071.5</c:v>
                </c:pt>
                <c:pt idx="6144">
                  <c:v>3072</c:v>
                </c:pt>
                <c:pt idx="6145">
                  <c:v>3072.5</c:v>
                </c:pt>
                <c:pt idx="6146">
                  <c:v>3073</c:v>
                </c:pt>
                <c:pt idx="6147">
                  <c:v>3073.5</c:v>
                </c:pt>
                <c:pt idx="6148">
                  <c:v>3074</c:v>
                </c:pt>
                <c:pt idx="6149">
                  <c:v>3074.5</c:v>
                </c:pt>
                <c:pt idx="6150">
                  <c:v>3075</c:v>
                </c:pt>
                <c:pt idx="6151">
                  <c:v>3075.5</c:v>
                </c:pt>
                <c:pt idx="6152">
                  <c:v>3076</c:v>
                </c:pt>
                <c:pt idx="6153">
                  <c:v>3076.5</c:v>
                </c:pt>
                <c:pt idx="6154">
                  <c:v>3077</c:v>
                </c:pt>
                <c:pt idx="6155">
                  <c:v>3077.5</c:v>
                </c:pt>
                <c:pt idx="6156">
                  <c:v>3078</c:v>
                </c:pt>
                <c:pt idx="6157">
                  <c:v>3078.5</c:v>
                </c:pt>
                <c:pt idx="6158">
                  <c:v>3079</c:v>
                </c:pt>
                <c:pt idx="6159">
                  <c:v>3079.5</c:v>
                </c:pt>
                <c:pt idx="6160">
                  <c:v>3080</c:v>
                </c:pt>
                <c:pt idx="6161">
                  <c:v>3080.5</c:v>
                </c:pt>
                <c:pt idx="6162">
                  <c:v>3081</c:v>
                </c:pt>
                <c:pt idx="6163">
                  <c:v>3081.5</c:v>
                </c:pt>
                <c:pt idx="6164">
                  <c:v>3082</c:v>
                </c:pt>
                <c:pt idx="6165">
                  <c:v>3082.5</c:v>
                </c:pt>
                <c:pt idx="6166">
                  <c:v>3083</c:v>
                </c:pt>
                <c:pt idx="6167">
                  <c:v>3083.5</c:v>
                </c:pt>
                <c:pt idx="6168">
                  <c:v>3084</c:v>
                </c:pt>
                <c:pt idx="6169">
                  <c:v>3084.5</c:v>
                </c:pt>
                <c:pt idx="6170">
                  <c:v>3085</c:v>
                </c:pt>
                <c:pt idx="6171">
                  <c:v>3085.5</c:v>
                </c:pt>
                <c:pt idx="6172">
                  <c:v>3086</c:v>
                </c:pt>
                <c:pt idx="6173">
                  <c:v>3086.5</c:v>
                </c:pt>
                <c:pt idx="6174">
                  <c:v>3087</c:v>
                </c:pt>
                <c:pt idx="6175">
                  <c:v>3087.5</c:v>
                </c:pt>
                <c:pt idx="6176">
                  <c:v>3088</c:v>
                </c:pt>
                <c:pt idx="6177">
                  <c:v>3088.5</c:v>
                </c:pt>
                <c:pt idx="6178">
                  <c:v>3089</c:v>
                </c:pt>
                <c:pt idx="6179">
                  <c:v>3089.5</c:v>
                </c:pt>
                <c:pt idx="6180">
                  <c:v>3090</c:v>
                </c:pt>
                <c:pt idx="6181">
                  <c:v>3090.5</c:v>
                </c:pt>
                <c:pt idx="6182">
                  <c:v>3091</c:v>
                </c:pt>
                <c:pt idx="6183">
                  <c:v>3091.5</c:v>
                </c:pt>
                <c:pt idx="6184">
                  <c:v>3092</c:v>
                </c:pt>
                <c:pt idx="6185">
                  <c:v>3092.5</c:v>
                </c:pt>
                <c:pt idx="6186">
                  <c:v>3093</c:v>
                </c:pt>
                <c:pt idx="6187">
                  <c:v>3093.5</c:v>
                </c:pt>
                <c:pt idx="6188">
                  <c:v>3094</c:v>
                </c:pt>
                <c:pt idx="6189">
                  <c:v>3094.5</c:v>
                </c:pt>
                <c:pt idx="6190">
                  <c:v>3095</c:v>
                </c:pt>
                <c:pt idx="6191">
                  <c:v>3095.5</c:v>
                </c:pt>
                <c:pt idx="6192">
                  <c:v>3096</c:v>
                </c:pt>
                <c:pt idx="6193">
                  <c:v>3096.5</c:v>
                </c:pt>
                <c:pt idx="6194">
                  <c:v>3097</c:v>
                </c:pt>
                <c:pt idx="6195">
                  <c:v>3097.5</c:v>
                </c:pt>
                <c:pt idx="6196">
                  <c:v>3098</c:v>
                </c:pt>
                <c:pt idx="6197">
                  <c:v>3098.5</c:v>
                </c:pt>
                <c:pt idx="6198">
                  <c:v>3099</c:v>
                </c:pt>
                <c:pt idx="6199">
                  <c:v>3099.5</c:v>
                </c:pt>
                <c:pt idx="6200">
                  <c:v>3100</c:v>
                </c:pt>
                <c:pt idx="6201">
                  <c:v>3100.5</c:v>
                </c:pt>
                <c:pt idx="6202">
                  <c:v>3101</c:v>
                </c:pt>
                <c:pt idx="6203">
                  <c:v>3101.5</c:v>
                </c:pt>
                <c:pt idx="6204">
                  <c:v>3102</c:v>
                </c:pt>
                <c:pt idx="6205">
                  <c:v>3102.5</c:v>
                </c:pt>
                <c:pt idx="6206">
                  <c:v>3103</c:v>
                </c:pt>
                <c:pt idx="6207">
                  <c:v>3103.5</c:v>
                </c:pt>
                <c:pt idx="6208">
                  <c:v>3104</c:v>
                </c:pt>
                <c:pt idx="6209">
                  <c:v>3104.5</c:v>
                </c:pt>
                <c:pt idx="6210">
                  <c:v>3105</c:v>
                </c:pt>
                <c:pt idx="6211">
                  <c:v>3105.5</c:v>
                </c:pt>
                <c:pt idx="6212">
                  <c:v>3106</c:v>
                </c:pt>
                <c:pt idx="6213">
                  <c:v>3106.5</c:v>
                </c:pt>
                <c:pt idx="6214">
                  <c:v>3107</c:v>
                </c:pt>
                <c:pt idx="6215">
                  <c:v>3107.5</c:v>
                </c:pt>
                <c:pt idx="6216">
                  <c:v>3108</c:v>
                </c:pt>
                <c:pt idx="6217">
                  <c:v>3108.5</c:v>
                </c:pt>
                <c:pt idx="6218">
                  <c:v>3109</c:v>
                </c:pt>
                <c:pt idx="6219">
                  <c:v>3109.5</c:v>
                </c:pt>
                <c:pt idx="6220">
                  <c:v>3110</c:v>
                </c:pt>
                <c:pt idx="6221">
                  <c:v>3110.5</c:v>
                </c:pt>
                <c:pt idx="6222">
                  <c:v>3111</c:v>
                </c:pt>
                <c:pt idx="6223">
                  <c:v>3111.5</c:v>
                </c:pt>
                <c:pt idx="6224">
                  <c:v>3112</c:v>
                </c:pt>
                <c:pt idx="6225">
                  <c:v>3112.5</c:v>
                </c:pt>
                <c:pt idx="6226">
                  <c:v>3113</c:v>
                </c:pt>
                <c:pt idx="6227">
                  <c:v>3113.5</c:v>
                </c:pt>
                <c:pt idx="6228">
                  <c:v>3114</c:v>
                </c:pt>
                <c:pt idx="6229">
                  <c:v>3114.5</c:v>
                </c:pt>
                <c:pt idx="6230">
                  <c:v>3115</c:v>
                </c:pt>
                <c:pt idx="6231">
                  <c:v>3115.5</c:v>
                </c:pt>
                <c:pt idx="6232">
                  <c:v>3116</c:v>
                </c:pt>
                <c:pt idx="6233">
                  <c:v>3116.5</c:v>
                </c:pt>
                <c:pt idx="6234">
                  <c:v>3117</c:v>
                </c:pt>
                <c:pt idx="6235">
                  <c:v>3117.5</c:v>
                </c:pt>
                <c:pt idx="6236">
                  <c:v>3118</c:v>
                </c:pt>
                <c:pt idx="6237">
                  <c:v>3118.5</c:v>
                </c:pt>
                <c:pt idx="6238">
                  <c:v>3119</c:v>
                </c:pt>
                <c:pt idx="6239">
                  <c:v>3119.5</c:v>
                </c:pt>
                <c:pt idx="6240">
                  <c:v>3120</c:v>
                </c:pt>
                <c:pt idx="6241">
                  <c:v>3120.5</c:v>
                </c:pt>
                <c:pt idx="6242">
                  <c:v>3121</c:v>
                </c:pt>
                <c:pt idx="6243">
                  <c:v>3121.5</c:v>
                </c:pt>
                <c:pt idx="6244">
                  <c:v>3122</c:v>
                </c:pt>
                <c:pt idx="6245">
                  <c:v>3122.5</c:v>
                </c:pt>
                <c:pt idx="6246">
                  <c:v>3123</c:v>
                </c:pt>
                <c:pt idx="6247">
                  <c:v>3123.5</c:v>
                </c:pt>
                <c:pt idx="6248">
                  <c:v>3124</c:v>
                </c:pt>
                <c:pt idx="6249">
                  <c:v>3124.5</c:v>
                </c:pt>
                <c:pt idx="6250">
                  <c:v>3125</c:v>
                </c:pt>
                <c:pt idx="6251">
                  <c:v>3125.5</c:v>
                </c:pt>
                <c:pt idx="6252">
                  <c:v>3126</c:v>
                </c:pt>
                <c:pt idx="6253">
                  <c:v>3126.5</c:v>
                </c:pt>
                <c:pt idx="6254">
                  <c:v>3127</c:v>
                </c:pt>
                <c:pt idx="6255">
                  <c:v>3127.5</c:v>
                </c:pt>
                <c:pt idx="6256">
                  <c:v>3128</c:v>
                </c:pt>
                <c:pt idx="6257">
                  <c:v>3128.5</c:v>
                </c:pt>
                <c:pt idx="6258">
                  <c:v>3129</c:v>
                </c:pt>
                <c:pt idx="6259">
                  <c:v>3129.5</c:v>
                </c:pt>
                <c:pt idx="6260">
                  <c:v>3130</c:v>
                </c:pt>
                <c:pt idx="6261">
                  <c:v>3130.5</c:v>
                </c:pt>
                <c:pt idx="6262">
                  <c:v>3131</c:v>
                </c:pt>
                <c:pt idx="6263">
                  <c:v>3131.5</c:v>
                </c:pt>
                <c:pt idx="6264">
                  <c:v>3132</c:v>
                </c:pt>
                <c:pt idx="6265">
                  <c:v>3132.5</c:v>
                </c:pt>
                <c:pt idx="6266">
                  <c:v>3133</c:v>
                </c:pt>
                <c:pt idx="6267">
                  <c:v>3133.5</c:v>
                </c:pt>
                <c:pt idx="6268">
                  <c:v>3134</c:v>
                </c:pt>
                <c:pt idx="6269">
                  <c:v>3134.5</c:v>
                </c:pt>
                <c:pt idx="6270">
                  <c:v>3135</c:v>
                </c:pt>
                <c:pt idx="6271">
                  <c:v>3135.5</c:v>
                </c:pt>
                <c:pt idx="6272">
                  <c:v>3136</c:v>
                </c:pt>
                <c:pt idx="6273">
                  <c:v>3136.5</c:v>
                </c:pt>
                <c:pt idx="6274">
                  <c:v>3137</c:v>
                </c:pt>
                <c:pt idx="6275">
                  <c:v>3137.5</c:v>
                </c:pt>
                <c:pt idx="6276">
                  <c:v>3138</c:v>
                </c:pt>
                <c:pt idx="6277">
                  <c:v>3138.5</c:v>
                </c:pt>
                <c:pt idx="6278">
                  <c:v>3139</c:v>
                </c:pt>
                <c:pt idx="6279">
                  <c:v>3139.5</c:v>
                </c:pt>
                <c:pt idx="6280">
                  <c:v>3140</c:v>
                </c:pt>
                <c:pt idx="6281">
                  <c:v>3140.5</c:v>
                </c:pt>
                <c:pt idx="6282">
                  <c:v>3141</c:v>
                </c:pt>
                <c:pt idx="6283">
                  <c:v>3141.5</c:v>
                </c:pt>
                <c:pt idx="6284">
                  <c:v>3142</c:v>
                </c:pt>
                <c:pt idx="6285">
                  <c:v>3142.5</c:v>
                </c:pt>
                <c:pt idx="6286">
                  <c:v>3143</c:v>
                </c:pt>
                <c:pt idx="6287">
                  <c:v>3143.5</c:v>
                </c:pt>
                <c:pt idx="6288">
                  <c:v>3144</c:v>
                </c:pt>
                <c:pt idx="6289">
                  <c:v>3144.5</c:v>
                </c:pt>
                <c:pt idx="6290">
                  <c:v>3145</c:v>
                </c:pt>
                <c:pt idx="6291">
                  <c:v>3145.5</c:v>
                </c:pt>
                <c:pt idx="6292">
                  <c:v>3146</c:v>
                </c:pt>
                <c:pt idx="6293">
                  <c:v>3146.5</c:v>
                </c:pt>
                <c:pt idx="6294">
                  <c:v>3147</c:v>
                </c:pt>
                <c:pt idx="6295">
                  <c:v>3147.5</c:v>
                </c:pt>
                <c:pt idx="6296">
                  <c:v>3148</c:v>
                </c:pt>
                <c:pt idx="6297">
                  <c:v>3148.5</c:v>
                </c:pt>
                <c:pt idx="6298">
                  <c:v>3149</c:v>
                </c:pt>
                <c:pt idx="6299">
                  <c:v>3149.5</c:v>
                </c:pt>
                <c:pt idx="6300">
                  <c:v>3150</c:v>
                </c:pt>
                <c:pt idx="6301">
                  <c:v>3150.5</c:v>
                </c:pt>
                <c:pt idx="6302">
                  <c:v>3151</c:v>
                </c:pt>
                <c:pt idx="6303">
                  <c:v>3151.5</c:v>
                </c:pt>
                <c:pt idx="6304">
                  <c:v>3152</c:v>
                </c:pt>
                <c:pt idx="6305">
                  <c:v>3152.5</c:v>
                </c:pt>
                <c:pt idx="6306">
                  <c:v>3153</c:v>
                </c:pt>
                <c:pt idx="6307">
                  <c:v>3153.5</c:v>
                </c:pt>
                <c:pt idx="6308">
                  <c:v>3154</c:v>
                </c:pt>
                <c:pt idx="6309">
                  <c:v>3154.5</c:v>
                </c:pt>
                <c:pt idx="6310">
                  <c:v>3155</c:v>
                </c:pt>
                <c:pt idx="6311">
                  <c:v>3155.5</c:v>
                </c:pt>
                <c:pt idx="6312">
                  <c:v>3156</c:v>
                </c:pt>
                <c:pt idx="6313">
                  <c:v>3156.5</c:v>
                </c:pt>
                <c:pt idx="6314">
                  <c:v>3157</c:v>
                </c:pt>
                <c:pt idx="6315">
                  <c:v>3157.5</c:v>
                </c:pt>
                <c:pt idx="6316">
                  <c:v>3158</c:v>
                </c:pt>
                <c:pt idx="6317">
                  <c:v>3158.5</c:v>
                </c:pt>
                <c:pt idx="6318">
                  <c:v>3159</c:v>
                </c:pt>
                <c:pt idx="6319">
                  <c:v>3159.5</c:v>
                </c:pt>
                <c:pt idx="6320">
                  <c:v>3160</c:v>
                </c:pt>
                <c:pt idx="6321">
                  <c:v>3160.5</c:v>
                </c:pt>
                <c:pt idx="6322">
                  <c:v>3161</c:v>
                </c:pt>
                <c:pt idx="6323">
                  <c:v>3161.5</c:v>
                </c:pt>
                <c:pt idx="6324">
                  <c:v>3162</c:v>
                </c:pt>
                <c:pt idx="6325">
                  <c:v>3162.5</c:v>
                </c:pt>
                <c:pt idx="6326">
                  <c:v>3163</c:v>
                </c:pt>
                <c:pt idx="6327">
                  <c:v>3163.5</c:v>
                </c:pt>
                <c:pt idx="6328">
                  <c:v>3164</c:v>
                </c:pt>
                <c:pt idx="6329">
                  <c:v>3164.5</c:v>
                </c:pt>
                <c:pt idx="6330">
                  <c:v>3165</c:v>
                </c:pt>
                <c:pt idx="6331">
                  <c:v>3165.5</c:v>
                </c:pt>
                <c:pt idx="6332">
                  <c:v>3166</c:v>
                </c:pt>
                <c:pt idx="6333">
                  <c:v>3166.5</c:v>
                </c:pt>
                <c:pt idx="6334">
                  <c:v>3167</c:v>
                </c:pt>
                <c:pt idx="6335">
                  <c:v>3167.5</c:v>
                </c:pt>
                <c:pt idx="6336">
                  <c:v>3168</c:v>
                </c:pt>
                <c:pt idx="6337">
                  <c:v>3168.5</c:v>
                </c:pt>
                <c:pt idx="6338">
                  <c:v>3169</c:v>
                </c:pt>
                <c:pt idx="6339">
                  <c:v>3169.5</c:v>
                </c:pt>
                <c:pt idx="6340">
                  <c:v>3170</c:v>
                </c:pt>
                <c:pt idx="6341">
                  <c:v>3170.5</c:v>
                </c:pt>
                <c:pt idx="6342">
                  <c:v>3171</c:v>
                </c:pt>
                <c:pt idx="6343">
                  <c:v>3171.5</c:v>
                </c:pt>
                <c:pt idx="6344">
                  <c:v>3172</c:v>
                </c:pt>
                <c:pt idx="6345">
                  <c:v>3172.5</c:v>
                </c:pt>
                <c:pt idx="6346">
                  <c:v>3173</c:v>
                </c:pt>
                <c:pt idx="6347">
                  <c:v>3173.5</c:v>
                </c:pt>
                <c:pt idx="6348">
                  <c:v>3174</c:v>
                </c:pt>
                <c:pt idx="6349">
                  <c:v>3174.5</c:v>
                </c:pt>
                <c:pt idx="6350">
                  <c:v>3175</c:v>
                </c:pt>
                <c:pt idx="6351">
                  <c:v>3175.5</c:v>
                </c:pt>
                <c:pt idx="6352">
                  <c:v>3176</c:v>
                </c:pt>
                <c:pt idx="6353">
                  <c:v>3176.5</c:v>
                </c:pt>
                <c:pt idx="6354">
                  <c:v>3177</c:v>
                </c:pt>
                <c:pt idx="6355">
                  <c:v>3177.5</c:v>
                </c:pt>
                <c:pt idx="6356">
                  <c:v>3178</c:v>
                </c:pt>
                <c:pt idx="6357">
                  <c:v>3178.5</c:v>
                </c:pt>
                <c:pt idx="6358">
                  <c:v>3179</c:v>
                </c:pt>
                <c:pt idx="6359">
                  <c:v>3179.5</c:v>
                </c:pt>
                <c:pt idx="6360">
                  <c:v>3180</c:v>
                </c:pt>
                <c:pt idx="6361">
                  <c:v>3180.5</c:v>
                </c:pt>
                <c:pt idx="6362">
                  <c:v>3181</c:v>
                </c:pt>
                <c:pt idx="6363">
                  <c:v>3181.5</c:v>
                </c:pt>
                <c:pt idx="6364">
                  <c:v>3182</c:v>
                </c:pt>
                <c:pt idx="6365">
                  <c:v>3182.5</c:v>
                </c:pt>
                <c:pt idx="6366">
                  <c:v>3183</c:v>
                </c:pt>
                <c:pt idx="6367">
                  <c:v>3183.5</c:v>
                </c:pt>
                <c:pt idx="6368">
                  <c:v>3184</c:v>
                </c:pt>
                <c:pt idx="6369">
                  <c:v>3184.5</c:v>
                </c:pt>
                <c:pt idx="6370">
                  <c:v>3185</c:v>
                </c:pt>
                <c:pt idx="6371">
                  <c:v>3185.5</c:v>
                </c:pt>
                <c:pt idx="6372">
                  <c:v>3186</c:v>
                </c:pt>
                <c:pt idx="6373">
                  <c:v>3186.5</c:v>
                </c:pt>
                <c:pt idx="6374">
                  <c:v>3187</c:v>
                </c:pt>
                <c:pt idx="6375">
                  <c:v>3187.5</c:v>
                </c:pt>
                <c:pt idx="6376">
                  <c:v>3188</c:v>
                </c:pt>
                <c:pt idx="6377">
                  <c:v>3188.5</c:v>
                </c:pt>
                <c:pt idx="6378">
                  <c:v>3189</c:v>
                </c:pt>
                <c:pt idx="6379">
                  <c:v>3189.5</c:v>
                </c:pt>
                <c:pt idx="6380">
                  <c:v>3190</c:v>
                </c:pt>
                <c:pt idx="6381">
                  <c:v>3190.5</c:v>
                </c:pt>
                <c:pt idx="6382">
                  <c:v>3191</c:v>
                </c:pt>
                <c:pt idx="6383">
                  <c:v>3191.5</c:v>
                </c:pt>
                <c:pt idx="6384">
                  <c:v>3192</c:v>
                </c:pt>
                <c:pt idx="6385">
                  <c:v>3192.5</c:v>
                </c:pt>
                <c:pt idx="6386">
                  <c:v>3193</c:v>
                </c:pt>
                <c:pt idx="6387">
                  <c:v>3193.5</c:v>
                </c:pt>
                <c:pt idx="6388">
                  <c:v>3194</c:v>
                </c:pt>
                <c:pt idx="6389">
                  <c:v>3194.5</c:v>
                </c:pt>
                <c:pt idx="6390">
                  <c:v>3195</c:v>
                </c:pt>
                <c:pt idx="6391">
                  <c:v>3195.5</c:v>
                </c:pt>
                <c:pt idx="6392">
                  <c:v>3196</c:v>
                </c:pt>
                <c:pt idx="6393">
                  <c:v>3196.5</c:v>
                </c:pt>
                <c:pt idx="6394">
                  <c:v>3197</c:v>
                </c:pt>
                <c:pt idx="6395">
                  <c:v>3197.5</c:v>
                </c:pt>
                <c:pt idx="6396">
                  <c:v>3198</c:v>
                </c:pt>
                <c:pt idx="6397">
                  <c:v>3198.5</c:v>
                </c:pt>
                <c:pt idx="6398">
                  <c:v>3199</c:v>
                </c:pt>
                <c:pt idx="6399">
                  <c:v>3199.5</c:v>
                </c:pt>
                <c:pt idx="6400">
                  <c:v>3200</c:v>
                </c:pt>
                <c:pt idx="6401">
                  <c:v>3200.5</c:v>
                </c:pt>
                <c:pt idx="6402">
                  <c:v>3201</c:v>
                </c:pt>
                <c:pt idx="6403">
                  <c:v>3201.5</c:v>
                </c:pt>
                <c:pt idx="6404">
                  <c:v>3202</c:v>
                </c:pt>
                <c:pt idx="6405">
                  <c:v>3202.5</c:v>
                </c:pt>
                <c:pt idx="6406">
                  <c:v>3203</c:v>
                </c:pt>
                <c:pt idx="6407">
                  <c:v>3203.5</c:v>
                </c:pt>
                <c:pt idx="6408">
                  <c:v>3204</c:v>
                </c:pt>
                <c:pt idx="6409">
                  <c:v>3204.5</c:v>
                </c:pt>
                <c:pt idx="6410">
                  <c:v>3205</c:v>
                </c:pt>
                <c:pt idx="6411">
                  <c:v>3205.5</c:v>
                </c:pt>
                <c:pt idx="6412">
                  <c:v>3206</c:v>
                </c:pt>
                <c:pt idx="6413">
                  <c:v>3206.5</c:v>
                </c:pt>
                <c:pt idx="6414">
                  <c:v>3207</c:v>
                </c:pt>
                <c:pt idx="6415">
                  <c:v>3207.5</c:v>
                </c:pt>
                <c:pt idx="6416">
                  <c:v>3208</c:v>
                </c:pt>
                <c:pt idx="6417">
                  <c:v>3208.5</c:v>
                </c:pt>
                <c:pt idx="6418">
                  <c:v>3209</c:v>
                </c:pt>
                <c:pt idx="6419">
                  <c:v>3209.5</c:v>
                </c:pt>
                <c:pt idx="6420">
                  <c:v>3210</c:v>
                </c:pt>
                <c:pt idx="6421">
                  <c:v>3210.5</c:v>
                </c:pt>
                <c:pt idx="6422">
                  <c:v>3211</c:v>
                </c:pt>
                <c:pt idx="6423">
                  <c:v>3211.5</c:v>
                </c:pt>
                <c:pt idx="6424">
                  <c:v>3212</c:v>
                </c:pt>
                <c:pt idx="6425">
                  <c:v>3212.5</c:v>
                </c:pt>
                <c:pt idx="6426">
                  <c:v>3213</c:v>
                </c:pt>
                <c:pt idx="6427">
                  <c:v>3213.5</c:v>
                </c:pt>
                <c:pt idx="6428">
                  <c:v>3214</c:v>
                </c:pt>
                <c:pt idx="6429">
                  <c:v>3214.5</c:v>
                </c:pt>
                <c:pt idx="6430">
                  <c:v>3215</c:v>
                </c:pt>
                <c:pt idx="6431">
                  <c:v>3215.5</c:v>
                </c:pt>
                <c:pt idx="6432">
                  <c:v>3216</c:v>
                </c:pt>
                <c:pt idx="6433">
                  <c:v>3216.5</c:v>
                </c:pt>
                <c:pt idx="6434">
                  <c:v>3217</c:v>
                </c:pt>
                <c:pt idx="6435">
                  <c:v>3217.5</c:v>
                </c:pt>
                <c:pt idx="6436">
                  <c:v>3218</c:v>
                </c:pt>
                <c:pt idx="6437">
                  <c:v>3218.5</c:v>
                </c:pt>
                <c:pt idx="6438">
                  <c:v>3219</c:v>
                </c:pt>
                <c:pt idx="6439">
                  <c:v>3219.5</c:v>
                </c:pt>
                <c:pt idx="6440">
                  <c:v>3220</c:v>
                </c:pt>
                <c:pt idx="6441">
                  <c:v>3220.5</c:v>
                </c:pt>
                <c:pt idx="6442">
                  <c:v>3221</c:v>
                </c:pt>
                <c:pt idx="6443">
                  <c:v>3221.5</c:v>
                </c:pt>
                <c:pt idx="6444">
                  <c:v>3222</c:v>
                </c:pt>
                <c:pt idx="6445">
                  <c:v>3222.5</c:v>
                </c:pt>
                <c:pt idx="6446">
                  <c:v>3223</c:v>
                </c:pt>
                <c:pt idx="6447">
                  <c:v>3223.5</c:v>
                </c:pt>
                <c:pt idx="6448">
                  <c:v>3224</c:v>
                </c:pt>
                <c:pt idx="6449">
                  <c:v>3224.5</c:v>
                </c:pt>
                <c:pt idx="6450">
                  <c:v>3225</c:v>
                </c:pt>
                <c:pt idx="6451">
                  <c:v>3225.5</c:v>
                </c:pt>
                <c:pt idx="6452">
                  <c:v>3226</c:v>
                </c:pt>
                <c:pt idx="6453">
                  <c:v>3226.5</c:v>
                </c:pt>
                <c:pt idx="6454">
                  <c:v>3227</c:v>
                </c:pt>
                <c:pt idx="6455">
                  <c:v>3227.5</c:v>
                </c:pt>
                <c:pt idx="6456">
                  <c:v>3228</c:v>
                </c:pt>
                <c:pt idx="6457">
                  <c:v>3228.5</c:v>
                </c:pt>
                <c:pt idx="6458">
                  <c:v>3229</c:v>
                </c:pt>
                <c:pt idx="6459">
                  <c:v>3229.5</c:v>
                </c:pt>
                <c:pt idx="6460">
                  <c:v>3230</c:v>
                </c:pt>
                <c:pt idx="6461">
                  <c:v>3230.5</c:v>
                </c:pt>
                <c:pt idx="6462">
                  <c:v>3231</c:v>
                </c:pt>
                <c:pt idx="6463">
                  <c:v>3231.5</c:v>
                </c:pt>
                <c:pt idx="6464">
                  <c:v>3232</c:v>
                </c:pt>
                <c:pt idx="6465">
                  <c:v>3232.5</c:v>
                </c:pt>
                <c:pt idx="6466">
                  <c:v>3233</c:v>
                </c:pt>
                <c:pt idx="6467">
                  <c:v>3233.5</c:v>
                </c:pt>
                <c:pt idx="6468">
                  <c:v>3234</c:v>
                </c:pt>
                <c:pt idx="6469">
                  <c:v>3234.5</c:v>
                </c:pt>
                <c:pt idx="6470">
                  <c:v>3235</c:v>
                </c:pt>
                <c:pt idx="6471">
                  <c:v>3235.5</c:v>
                </c:pt>
                <c:pt idx="6472">
                  <c:v>3236</c:v>
                </c:pt>
                <c:pt idx="6473">
                  <c:v>3236.5</c:v>
                </c:pt>
                <c:pt idx="6474">
                  <c:v>3237</c:v>
                </c:pt>
                <c:pt idx="6475">
                  <c:v>3237.5</c:v>
                </c:pt>
                <c:pt idx="6476">
                  <c:v>3238</c:v>
                </c:pt>
                <c:pt idx="6477">
                  <c:v>3238.5</c:v>
                </c:pt>
                <c:pt idx="6478">
                  <c:v>3239</c:v>
                </c:pt>
                <c:pt idx="6479">
                  <c:v>3239.5</c:v>
                </c:pt>
                <c:pt idx="6480">
                  <c:v>3240</c:v>
                </c:pt>
                <c:pt idx="6481">
                  <c:v>3240.5</c:v>
                </c:pt>
                <c:pt idx="6482">
                  <c:v>3241</c:v>
                </c:pt>
                <c:pt idx="6483">
                  <c:v>3241.5</c:v>
                </c:pt>
                <c:pt idx="6484">
                  <c:v>3242</c:v>
                </c:pt>
                <c:pt idx="6485">
                  <c:v>3242.5</c:v>
                </c:pt>
                <c:pt idx="6486">
                  <c:v>3243</c:v>
                </c:pt>
                <c:pt idx="6487">
                  <c:v>3243.5</c:v>
                </c:pt>
                <c:pt idx="6488">
                  <c:v>3244</c:v>
                </c:pt>
                <c:pt idx="6489">
                  <c:v>3244.5</c:v>
                </c:pt>
                <c:pt idx="6490">
                  <c:v>3245</c:v>
                </c:pt>
                <c:pt idx="6491">
                  <c:v>3245.5</c:v>
                </c:pt>
                <c:pt idx="6492">
                  <c:v>3246</c:v>
                </c:pt>
                <c:pt idx="6493">
                  <c:v>3246.5</c:v>
                </c:pt>
                <c:pt idx="6494">
                  <c:v>3247</c:v>
                </c:pt>
                <c:pt idx="6495">
                  <c:v>3247.5</c:v>
                </c:pt>
                <c:pt idx="6496">
                  <c:v>3248</c:v>
                </c:pt>
                <c:pt idx="6497">
                  <c:v>3248.5</c:v>
                </c:pt>
                <c:pt idx="6498">
                  <c:v>3249</c:v>
                </c:pt>
                <c:pt idx="6499">
                  <c:v>3249.5</c:v>
                </c:pt>
                <c:pt idx="6500">
                  <c:v>3250</c:v>
                </c:pt>
                <c:pt idx="6501">
                  <c:v>3250.5</c:v>
                </c:pt>
                <c:pt idx="6502">
                  <c:v>3251</c:v>
                </c:pt>
                <c:pt idx="6503">
                  <c:v>3251.5</c:v>
                </c:pt>
                <c:pt idx="6504">
                  <c:v>3252</c:v>
                </c:pt>
                <c:pt idx="6505">
                  <c:v>3252.5</c:v>
                </c:pt>
                <c:pt idx="6506">
                  <c:v>3253</c:v>
                </c:pt>
                <c:pt idx="6507">
                  <c:v>3253.5</c:v>
                </c:pt>
                <c:pt idx="6508">
                  <c:v>3254</c:v>
                </c:pt>
                <c:pt idx="6509">
                  <c:v>3254.5</c:v>
                </c:pt>
                <c:pt idx="6510">
                  <c:v>3255</c:v>
                </c:pt>
                <c:pt idx="6511">
                  <c:v>3255.5</c:v>
                </c:pt>
                <c:pt idx="6512">
                  <c:v>3256</c:v>
                </c:pt>
                <c:pt idx="6513">
                  <c:v>3256.5</c:v>
                </c:pt>
                <c:pt idx="6514">
                  <c:v>3257</c:v>
                </c:pt>
                <c:pt idx="6515">
                  <c:v>3257.5</c:v>
                </c:pt>
                <c:pt idx="6516">
                  <c:v>3258</c:v>
                </c:pt>
                <c:pt idx="6517">
                  <c:v>3258.5</c:v>
                </c:pt>
                <c:pt idx="6518">
                  <c:v>3259</c:v>
                </c:pt>
                <c:pt idx="6519">
                  <c:v>3259.5</c:v>
                </c:pt>
                <c:pt idx="6520">
                  <c:v>3260</c:v>
                </c:pt>
                <c:pt idx="6521">
                  <c:v>3260.5</c:v>
                </c:pt>
                <c:pt idx="6522">
                  <c:v>3261</c:v>
                </c:pt>
                <c:pt idx="6523">
                  <c:v>3261.5</c:v>
                </c:pt>
                <c:pt idx="6524">
                  <c:v>3262</c:v>
                </c:pt>
                <c:pt idx="6525">
                  <c:v>3262.5</c:v>
                </c:pt>
                <c:pt idx="6526">
                  <c:v>3263</c:v>
                </c:pt>
                <c:pt idx="6527">
                  <c:v>3263.5</c:v>
                </c:pt>
                <c:pt idx="6528">
                  <c:v>3264</c:v>
                </c:pt>
                <c:pt idx="6529">
                  <c:v>3264.5</c:v>
                </c:pt>
                <c:pt idx="6530">
                  <c:v>3265</c:v>
                </c:pt>
                <c:pt idx="6531">
                  <c:v>3265.5</c:v>
                </c:pt>
                <c:pt idx="6532">
                  <c:v>3266</c:v>
                </c:pt>
                <c:pt idx="6533">
                  <c:v>3266.5</c:v>
                </c:pt>
                <c:pt idx="6534">
                  <c:v>3267</c:v>
                </c:pt>
                <c:pt idx="6535">
                  <c:v>3267.5</c:v>
                </c:pt>
                <c:pt idx="6536">
                  <c:v>3268</c:v>
                </c:pt>
                <c:pt idx="6537">
                  <c:v>3268.5</c:v>
                </c:pt>
                <c:pt idx="6538">
                  <c:v>3269</c:v>
                </c:pt>
                <c:pt idx="6539">
                  <c:v>3269.5</c:v>
                </c:pt>
                <c:pt idx="6540">
                  <c:v>3270</c:v>
                </c:pt>
                <c:pt idx="6541">
                  <c:v>3270.5</c:v>
                </c:pt>
                <c:pt idx="6542">
                  <c:v>3271</c:v>
                </c:pt>
                <c:pt idx="6543">
                  <c:v>3271.5</c:v>
                </c:pt>
                <c:pt idx="6544">
                  <c:v>3272</c:v>
                </c:pt>
                <c:pt idx="6545">
                  <c:v>3272.5</c:v>
                </c:pt>
                <c:pt idx="6546">
                  <c:v>3273</c:v>
                </c:pt>
                <c:pt idx="6547">
                  <c:v>3273.5</c:v>
                </c:pt>
                <c:pt idx="6548">
                  <c:v>3274</c:v>
                </c:pt>
                <c:pt idx="6549">
                  <c:v>3274.5</c:v>
                </c:pt>
                <c:pt idx="6550">
                  <c:v>3275</c:v>
                </c:pt>
                <c:pt idx="6551">
                  <c:v>3275.5</c:v>
                </c:pt>
                <c:pt idx="6552">
                  <c:v>3276</c:v>
                </c:pt>
                <c:pt idx="6553">
                  <c:v>3276.5</c:v>
                </c:pt>
                <c:pt idx="6554">
                  <c:v>3277</c:v>
                </c:pt>
                <c:pt idx="6555">
                  <c:v>3277.5</c:v>
                </c:pt>
                <c:pt idx="6556">
                  <c:v>3278</c:v>
                </c:pt>
                <c:pt idx="6557">
                  <c:v>3278.5</c:v>
                </c:pt>
                <c:pt idx="6558">
                  <c:v>3279</c:v>
                </c:pt>
                <c:pt idx="6559">
                  <c:v>3279.5</c:v>
                </c:pt>
                <c:pt idx="6560">
                  <c:v>3280</c:v>
                </c:pt>
                <c:pt idx="6561">
                  <c:v>3280.5</c:v>
                </c:pt>
                <c:pt idx="6562">
                  <c:v>3281</c:v>
                </c:pt>
                <c:pt idx="6563">
                  <c:v>3281.5</c:v>
                </c:pt>
                <c:pt idx="6564">
                  <c:v>3282</c:v>
                </c:pt>
                <c:pt idx="6565">
                  <c:v>3282.5</c:v>
                </c:pt>
                <c:pt idx="6566">
                  <c:v>3283</c:v>
                </c:pt>
                <c:pt idx="6567">
                  <c:v>3283.5</c:v>
                </c:pt>
                <c:pt idx="6568">
                  <c:v>3284</c:v>
                </c:pt>
                <c:pt idx="6569">
                  <c:v>3284.5</c:v>
                </c:pt>
                <c:pt idx="6570">
                  <c:v>3285</c:v>
                </c:pt>
                <c:pt idx="6571">
                  <c:v>3285.5</c:v>
                </c:pt>
                <c:pt idx="6572">
                  <c:v>3286</c:v>
                </c:pt>
                <c:pt idx="6573">
                  <c:v>3286.5</c:v>
                </c:pt>
                <c:pt idx="6574">
                  <c:v>3287</c:v>
                </c:pt>
                <c:pt idx="6575">
                  <c:v>3287.5</c:v>
                </c:pt>
                <c:pt idx="6576">
                  <c:v>3288</c:v>
                </c:pt>
                <c:pt idx="6577">
                  <c:v>3288.5</c:v>
                </c:pt>
                <c:pt idx="6578">
                  <c:v>3289</c:v>
                </c:pt>
                <c:pt idx="6579">
                  <c:v>3289.5</c:v>
                </c:pt>
                <c:pt idx="6580">
                  <c:v>3290</c:v>
                </c:pt>
                <c:pt idx="6581">
                  <c:v>3290.5</c:v>
                </c:pt>
                <c:pt idx="6582">
                  <c:v>3291</c:v>
                </c:pt>
                <c:pt idx="6583">
                  <c:v>3291.5</c:v>
                </c:pt>
                <c:pt idx="6584">
                  <c:v>3292</c:v>
                </c:pt>
                <c:pt idx="6585">
                  <c:v>3292.5</c:v>
                </c:pt>
                <c:pt idx="6586">
                  <c:v>3293</c:v>
                </c:pt>
                <c:pt idx="6587">
                  <c:v>3293.5</c:v>
                </c:pt>
                <c:pt idx="6588">
                  <c:v>3294</c:v>
                </c:pt>
                <c:pt idx="6589">
                  <c:v>3294.5</c:v>
                </c:pt>
                <c:pt idx="6590">
                  <c:v>3295</c:v>
                </c:pt>
                <c:pt idx="6591">
                  <c:v>3295.5</c:v>
                </c:pt>
                <c:pt idx="6592">
                  <c:v>3296</c:v>
                </c:pt>
                <c:pt idx="6593">
                  <c:v>3296.5</c:v>
                </c:pt>
                <c:pt idx="6594">
                  <c:v>3297</c:v>
                </c:pt>
                <c:pt idx="6595">
                  <c:v>3297.5</c:v>
                </c:pt>
                <c:pt idx="6596">
                  <c:v>3298</c:v>
                </c:pt>
                <c:pt idx="6597">
                  <c:v>3298.5</c:v>
                </c:pt>
                <c:pt idx="6598">
                  <c:v>3299</c:v>
                </c:pt>
                <c:pt idx="6599">
                  <c:v>3299.5</c:v>
                </c:pt>
                <c:pt idx="6600">
                  <c:v>3300</c:v>
                </c:pt>
                <c:pt idx="6601">
                  <c:v>3300.5</c:v>
                </c:pt>
                <c:pt idx="6602">
                  <c:v>3301</c:v>
                </c:pt>
                <c:pt idx="6603">
                  <c:v>3301.5</c:v>
                </c:pt>
                <c:pt idx="6604">
                  <c:v>3302</c:v>
                </c:pt>
                <c:pt idx="6605">
                  <c:v>3302.5</c:v>
                </c:pt>
                <c:pt idx="6606">
                  <c:v>3303</c:v>
                </c:pt>
                <c:pt idx="6607">
                  <c:v>3303.5</c:v>
                </c:pt>
                <c:pt idx="6608">
                  <c:v>3304</c:v>
                </c:pt>
                <c:pt idx="6609">
                  <c:v>3304.5</c:v>
                </c:pt>
                <c:pt idx="6610">
                  <c:v>3305</c:v>
                </c:pt>
                <c:pt idx="6611">
                  <c:v>3305.5</c:v>
                </c:pt>
                <c:pt idx="6612">
                  <c:v>3306</c:v>
                </c:pt>
                <c:pt idx="6613">
                  <c:v>3306.5</c:v>
                </c:pt>
                <c:pt idx="6614">
                  <c:v>3307</c:v>
                </c:pt>
                <c:pt idx="6615">
                  <c:v>3307.5</c:v>
                </c:pt>
                <c:pt idx="6616">
                  <c:v>3308</c:v>
                </c:pt>
                <c:pt idx="6617">
                  <c:v>3308.5</c:v>
                </c:pt>
                <c:pt idx="6618">
                  <c:v>3309</c:v>
                </c:pt>
                <c:pt idx="6619">
                  <c:v>3309.5</c:v>
                </c:pt>
                <c:pt idx="6620">
                  <c:v>3310</c:v>
                </c:pt>
                <c:pt idx="6621">
                  <c:v>3310.5</c:v>
                </c:pt>
                <c:pt idx="6622">
                  <c:v>3311</c:v>
                </c:pt>
                <c:pt idx="6623">
                  <c:v>3311.5</c:v>
                </c:pt>
                <c:pt idx="6624">
                  <c:v>3312</c:v>
                </c:pt>
                <c:pt idx="6625">
                  <c:v>3312.5</c:v>
                </c:pt>
                <c:pt idx="6626">
                  <c:v>3313</c:v>
                </c:pt>
                <c:pt idx="6627">
                  <c:v>3313.5</c:v>
                </c:pt>
                <c:pt idx="6628">
                  <c:v>3314</c:v>
                </c:pt>
                <c:pt idx="6629">
                  <c:v>3314.5</c:v>
                </c:pt>
                <c:pt idx="6630">
                  <c:v>3315</c:v>
                </c:pt>
                <c:pt idx="6631">
                  <c:v>3315.5</c:v>
                </c:pt>
                <c:pt idx="6632">
                  <c:v>3316</c:v>
                </c:pt>
                <c:pt idx="6633">
                  <c:v>3316.5</c:v>
                </c:pt>
                <c:pt idx="6634">
                  <c:v>3317</c:v>
                </c:pt>
                <c:pt idx="6635">
                  <c:v>3317.5</c:v>
                </c:pt>
                <c:pt idx="6636">
                  <c:v>3318</c:v>
                </c:pt>
                <c:pt idx="6637">
                  <c:v>3318.5</c:v>
                </c:pt>
                <c:pt idx="6638">
                  <c:v>3319</c:v>
                </c:pt>
                <c:pt idx="6639">
                  <c:v>3319.5</c:v>
                </c:pt>
                <c:pt idx="6640">
                  <c:v>3320</c:v>
                </c:pt>
                <c:pt idx="6641">
                  <c:v>3320.5</c:v>
                </c:pt>
                <c:pt idx="6642">
                  <c:v>3321</c:v>
                </c:pt>
                <c:pt idx="6643">
                  <c:v>3321.5</c:v>
                </c:pt>
                <c:pt idx="6644">
                  <c:v>3322</c:v>
                </c:pt>
                <c:pt idx="6645">
                  <c:v>3322.5</c:v>
                </c:pt>
                <c:pt idx="6646">
                  <c:v>3323</c:v>
                </c:pt>
                <c:pt idx="6647">
                  <c:v>3323.5</c:v>
                </c:pt>
                <c:pt idx="6648">
                  <c:v>3324</c:v>
                </c:pt>
                <c:pt idx="6649">
                  <c:v>3324.5</c:v>
                </c:pt>
                <c:pt idx="6650">
                  <c:v>3325</c:v>
                </c:pt>
                <c:pt idx="6651">
                  <c:v>3325.5</c:v>
                </c:pt>
                <c:pt idx="6652">
                  <c:v>3326</c:v>
                </c:pt>
                <c:pt idx="6653">
                  <c:v>3326.5</c:v>
                </c:pt>
                <c:pt idx="6654">
                  <c:v>3327</c:v>
                </c:pt>
                <c:pt idx="6655">
                  <c:v>3327.5</c:v>
                </c:pt>
                <c:pt idx="6656">
                  <c:v>3328</c:v>
                </c:pt>
                <c:pt idx="6657">
                  <c:v>3328.5</c:v>
                </c:pt>
                <c:pt idx="6658">
                  <c:v>3329</c:v>
                </c:pt>
                <c:pt idx="6659">
                  <c:v>3329.5</c:v>
                </c:pt>
                <c:pt idx="6660">
                  <c:v>3330</c:v>
                </c:pt>
                <c:pt idx="6661">
                  <c:v>3330.5</c:v>
                </c:pt>
                <c:pt idx="6662">
                  <c:v>3331</c:v>
                </c:pt>
                <c:pt idx="6663">
                  <c:v>3331.5</c:v>
                </c:pt>
                <c:pt idx="6664">
                  <c:v>3332</c:v>
                </c:pt>
                <c:pt idx="6665">
                  <c:v>3332.5</c:v>
                </c:pt>
                <c:pt idx="6666">
                  <c:v>3333</c:v>
                </c:pt>
                <c:pt idx="6667">
                  <c:v>3333.5</c:v>
                </c:pt>
                <c:pt idx="6668">
                  <c:v>3334</c:v>
                </c:pt>
                <c:pt idx="6669">
                  <c:v>3334.5</c:v>
                </c:pt>
                <c:pt idx="6670">
                  <c:v>3335</c:v>
                </c:pt>
                <c:pt idx="6671">
                  <c:v>3335.5</c:v>
                </c:pt>
                <c:pt idx="6672">
                  <c:v>3336</c:v>
                </c:pt>
                <c:pt idx="6673">
                  <c:v>3336.5</c:v>
                </c:pt>
                <c:pt idx="6674">
                  <c:v>3337</c:v>
                </c:pt>
                <c:pt idx="6675">
                  <c:v>3337.5</c:v>
                </c:pt>
                <c:pt idx="6676">
                  <c:v>3338</c:v>
                </c:pt>
                <c:pt idx="6677">
                  <c:v>3338.5</c:v>
                </c:pt>
                <c:pt idx="6678">
                  <c:v>3339</c:v>
                </c:pt>
                <c:pt idx="6679">
                  <c:v>3339.5</c:v>
                </c:pt>
                <c:pt idx="6680">
                  <c:v>3340</c:v>
                </c:pt>
                <c:pt idx="6681">
                  <c:v>3340.5</c:v>
                </c:pt>
                <c:pt idx="6682">
                  <c:v>3341</c:v>
                </c:pt>
                <c:pt idx="6683">
                  <c:v>3341.5</c:v>
                </c:pt>
                <c:pt idx="6684">
                  <c:v>3342</c:v>
                </c:pt>
                <c:pt idx="6685">
                  <c:v>3342.5</c:v>
                </c:pt>
                <c:pt idx="6686">
                  <c:v>3343</c:v>
                </c:pt>
                <c:pt idx="6687">
                  <c:v>3343.5</c:v>
                </c:pt>
                <c:pt idx="6688">
                  <c:v>3344</c:v>
                </c:pt>
                <c:pt idx="6689">
                  <c:v>3344.5</c:v>
                </c:pt>
                <c:pt idx="6690">
                  <c:v>3345</c:v>
                </c:pt>
                <c:pt idx="6691">
                  <c:v>3345.5</c:v>
                </c:pt>
                <c:pt idx="6692">
                  <c:v>3346</c:v>
                </c:pt>
                <c:pt idx="6693">
                  <c:v>3346.5</c:v>
                </c:pt>
                <c:pt idx="6694">
                  <c:v>3347</c:v>
                </c:pt>
                <c:pt idx="6695">
                  <c:v>3347.5</c:v>
                </c:pt>
                <c:pt idx="6696">
                  <c:v>3348</c:v>
                </c:pt>
                <c:pt idx="6697">
                  <c:v>3348.5</c:v>
                </c:pt>
                <c:pt idx="6698">
                  <c:v>3349</c:v>
                </c:pt>
                <c:pt idx="6699">
                  <c:v>3349.5</c:v>
                </c:pt>
                <c:pt idx="6700">
                  <c:v>3350</c:v>
                </c:pt>
                <c:pt idx="6701">
                  <c:v>3350.5</c:v>
                </c:pt>
                <c:pt idx="6702">
                  <c:v>3351</c:v>
                </c:pt>
                <c:pt idx="6703">
                  <c:v>3351.5</c:v>
                </c:pt>
                <c:pt idx="6704">
                  <c:v>3352</c:v>
                </c:pt>
                <c:pt idx="6705">
                  <c:v>3352.5</c:v>
                </c:pt>
                <c:pt idx="6706">
                  <c:v>3353</c:v>
                </c:pt>
                <c:pt idx="6707">
                  <c:v>3353.5</c:v>
                </c:pt>
                <c:pt idx="6708">
                  <c:v>3354</c:v>
                </c:pt>
                <c:pt idx="6709">
                  <c:v>3354.5</c:v>
                </c:pt>
                <c:pt idx="6710">
                  <c:v>3355</c:v>
                </c:pt>
                <c:pt idx="6711">
                  <c:v>3355.5</c:v>
                </c:pt>
                <c:pt idx="6712">
                  <c:v>3356</c:v>
                </c:pt>
                <c:pt idx="6713">
                  <c:v>3356.5</c:v>
                </c:pt>
                <c:pt idx="6714">
                  <c:v>3357</c:v>
                </c:pt>
                <c:pt idx="6715">
                  <c:v>3357.5</c:v>
                </c:pt>
                <c:pt idx="6716">
                  <c:v>3358</c:v>
                </c:pt>
                <c:pt idx="6717">
                  <c:v>3358.5</c:v>
                </c:pt>
                <c:pt idx="6718">
                  <c:v>3359</c:v>
                </c:pt>
                <c:pt idx="6719">
                  <c:v>3359.5</c:v>
                </c:pt>
                <c:pt idx="6720">
                  <c:v>3360</c:v>
                </c:pt>
                <c:pt idx="6721">
                  <c:v>3360.5</c:v>
                </c:pt>
                <c:pt idx="6722">
                  <c:v>3361</c:v>
                </c:pt>
                <c:pt idx="6723">
                  <c:v>3361.5</c:v>
                </c:pt>
                <c:pt idx="6724">
                  <c:v>3362</c:v>
                </c:pt>
                <c:pt idx="6725">
                  <c:v>3362.5</c:v>
                </c:pt>
                <c:pt idx="6726">
                  <c:v>3363</c:v>
                </c:pt>
                <c:pt idx="6727">
                  <c:v>3363.5</c:v>
                </c:pt>
                <c:pt idx="6728">
                  <c:v>3364</c:v>
                </c:pt>
                <c:pt idx="6729">
                  <c:v>3364.5</c:v>
                </c:pt>
                <c:pt idx="6730">
                  <c:v>3365</c:v>
                </c:pt>
                <c:pt idx="6731">
                  <c:v>3365.5</c:v>
                </c:pt>
                <c:pt idx="6732">
                  <c:v>3366</c:v>
                </c:pt>
                <c:pt idx="6733">
                  <c:v>3366.5</c:v>
                </c:pt>
                <c:pt idx="6734">
                  <c:v>3367</c:v>
                </c:pt>
                <c:pt idx="6735">
                  <c:v>3367.5</c:v>
                </c:pt>
                <c:pt idx="6736">
                  <c:v>3368</c:v>
                </c:pt>
                <c:pt idx="6737">
                  <c:v>3368.5</c:v>
                </c:pt>
                <c:pt idx="6738">
                  <c:v>3369</c:v>
                </c:pt>
                <c:pt idx="6739">
                  <c:v>3369.5</c:v>
                </c:pt>
                <c:pt idx="6740">
                  <c:v>3370</c:v>
                </c:pt>
                <c:pt idx="6741">
                  <c:v>3370.5</c:v>
                </c:pt>
                <c:pt idx="6742">
                  <c:v>3371</c:v>
                </c:pt>
                <c:pt idx="6743">
                  <c:v>3371.5</c:v>
                </c:pt>
                <c:pt idx="6744">
                  <c:v>3372</c:v>
                </c:pt>
                <c:pt idx="6745">
                  <c:v>3372.5</c:v>
                </c:pt>
                <c:pt idx="6746">
                  <c:v>3373</c:v>
                </c:pt>
                <c:pt idx="6747">
                  <c:v>3373.5</c:v>
                </c:pt>
                <c:pt idx="6748">
                  <c:v>3374</c:v>
                </c:pt>
                <c:pt idx="6749">
                  <c:v>3374.5</c:v>
                </c:pt>
                <c:pt idx="6750">
                  <c:v>3375</c:v>
                </c:pt>
                <c:pt idx="6751">
                  <c:v>3375.5</c:v>
                </c:pt>
                <c:pt idx="6752">
                  <c:v>3376</c:v>
                </c:pt>
                <c:pt idx="6753">
                  <c:v>3376.5</c:v>
                </c:pt>
                <c:pt idx="6754">
                  <c:v>3377</c:v>
                </c:pt>
                <c:pt idx="6755">
                  <c:v>3377.5</c:v>
                </c:pt>
                <c:pt idx="6756">
                  <c:v>3378</c:v>
                </c:pt>
                <c:pt idx="6757">
                  <c:v>3378.5</c:v>
                </c:pt>
                <c:pt idx="6758">
                  <c:v>3379</c:v>
                </c:pt>
                <c:pt idx="6759">
                  <c:v>3379.5</c:v>
                </c:pt>
                <c:pt idx="6760">
                  <c:v>3380</c:v>
                </c:pt>
                <c:pt idx="6761">
                  <c:v>3380.5</c:v>
                </c:pt>
                <c:pt idx="6762">
                  <c:v>3381</c:v>
                </c:pt>
                <c:pt idx="6763">
                  <c:v>3381.5</c:v>
                </c:pt>
                <c:pt idx="6764">
                  <c:v>3382</c:v>
                </c:pt>
                <c:pt idx="6765">
                  <c:v>3382.5</c:v>
                </c:pt>
                <c:pt idx="6766">
                  <c:v>3383</c:v>
                </c:pt>
                <c:pt idx="6767">
                  <c:v>3383.5</c:v>
                </c:pt>
                <c:pt idx="6768">
                  <c:v>3384</c:v>
                </c:pt>
                <c:pt idx="6769">
                  <c:v>3384.5</c:v>
                </c:pt>
                <c:pt idx="6770">
                  <c:v>3385</c:v>
                </c:pt>
                <c:pt idx="6771">
                  <c:v>3385.5</c:v>
                </c:pt>
                <c:pt idx="6772">
                  <c:v>3386</c:v>
                </c:pt>
                <c:pt idx="6773">
                  <c:v>3386.5</c:v>
                </c:pt>
                <c:pt idx="6774">
                  <c:v>3387</c:v>
                </c:pt>
                <c:pt idx="6775">
                  <c:v>3387.5</c:v>
                </c:pt>
                <c:pt idx="6776">
                  <c:v>3388</c:v>
                </c:pt>
                <c:pt idx="6777">
                  <c:v>3388.5</c:v>
                </c:pt>
                <c:pt idx="6778">
                  <c:v>3389</c:v>
                </c:pt>
                <c:pt idx="6779">
                  <c:v>3389.5</c:v>
                </c:pt>
                <c:pt idx="6780">
                  <c:v>3390</c:v>
                </c:pt>
                <c:pt idx="6781">
                  <c:v>3390.5</c:v>
                </c:pt>
                <c:pt idx="6782">
                  <c:v>3391</c:v>
                </c:pt>
                <c:pt idx="6783">
                  <c:v>3391.5</c:v>
                </c:pt>
                <c:pt idx="6784">
                  <c:v>3392</c:v>
                </c:pt>
                <c:pt idx="6785">
                  <c:v>3392.5</c:v>
                </c:pt>
                <c:pt idx="6786">
                  <c:v>3393</c:v>
                </c:pt>
                <c:pt idx="6787">
                  <c:v>3393.5</c:v>
                </c:pt>
                <c:pt idx="6788">
                  <c:v>3394</c:v>
                </c:pt>
                <c:pt idx="6789">
                  <c:v>3394.5</c:v>
                </c:pt>
                <c:pt idx="6790">
                  <c:v>3395</c:v>
                </c:pt>
                <c:pt idx="6791">
                  <c:v>3395.5</c:v>
                </c:pt>
                <c:pt idx="6792">
                  <c:v>3396</c:v>
                </c:pt>
                <c:pt idx="6793">
                  <c:v>3396.5</c:v>
                </c:pt>
                <c:pt idx="6794">
                  <c:v>3397</c:v>
                </c:pt>
                <c:pt idx="6795">
                  <c:v>3397.5</c:v>
                </c:pt>
                <c:pt idx="6796">
                  <c:v>3398</c:v>
                </c:pt>
                <c:pt idx="6797">
                  <c:v>3398.5</c:v>
                </c:pt>
                <c:pt idx="6798">
                  <c:v>3399</c:v>
                </c:pt>
                <c:pt idx="6799">
                  <c:v>3399.5</c:v>
                </c:pt>
                <c:pt idx="6800">
                  <c:v>3400</c:v>
                </c:pt>
                <c:pt idx="6801">
                  <c:v>3400.5</c:v>
                </c:pt>
                <c:pt idx="6802">
                  <c:v>3401</c:v>
                </c:pt>
                <c:pt idx="6803">
                  <c:v>3401.5</c:v>
                </c:pt>
                <c:pt idx="6804">
                  <c:v>3402</c:v>
                </c:pt>
                <c:pt idx="6805">
                  <c:v>3402.5</c:v>
                </c:pt>
                <c:pt idx="6806">
                  <c:v>3403</c:v>
                </c:pt>
                <c:pt idx="6807">
                  <c:v>3403.5</c:v>
                </c:pt>
                <c:pt idx="6808">
                  <c:v>3404</c:v>
                </c:pt>
                <c:pt idx="6809">
                  <c:v>3404.5</c:v>
                </c:pt>
                <c:pt idx="6810">
                  <c:v>3405</c:v>
                </c:pt>
                <c:pt idx="6811">
                  <c:v>3405.5</c:v>
                </c:pt>
                <c:pt idx="6812">
                  <c:v>3406</c:v>
                </c:pt>
                <c:pt idx="6813">
                  <c:v>3406.5</c:v>
                </c:pt>
                <c:pt idx="6814">
                  <c:v>3407</c:v>
                </c:pt>
                <c:pt idx="6815">
                  <c:v>3407.5</c:v>
                </c:pt>
                <c:pt idx="6816">
                  <c:v>3408</c:v>
                </c:pt>
                <c:pt idx="6817">
                  <c:v>3408.5</c:v>
                </c:pt>
                <c:pt idx="6818">
                  <c:v>3409</c:v>
                </c:pt>
                <c:pt idx="6819">
                  <c:v>3409.5</c:v>
                </c:pt>
                <c:pt idx="6820">
                  <c:v>3410</c:v>
                </c:pt>
                <c:pt idx="6821">
                  <c:v>3410.5</c:v>
                </c:pt>
                <c:pt idx="6822">
                  <c:v>3411</c:v>
                </c:pt>
                <c:pt idx="6823">
                  <c:v>3411.5</c:v>
                </c:pt>
                <c:pt idx="6824">
                  <c:v>3412</c:v>
                </c:pt>
                <c:pt idx="6825">
                  <c:v>3412.5</c:v>
                </c:pt>
                <c:pt idx="6826">
                  <c:v>3413</c:v>
                </c:pt>
                <c:pt idx="6827">
                  <c:v>3413.5</c:v>
                </c:pt>
                <c:pt idx="6828">
                  <c:v>3414</c:v>
                </c:pt>
                <c:pt idx="6829">
                  <c:v>3414.5</c:v>
                </c:pt>
                <c:pt idx="6830">
                  <c:v>3415</c:v>
                </c:pt>
                <c:pt idx="6831">
                  <c:v>3415.5</c:v>
                </c:pt>
                <c:pt idx="6832">
                  <c:v>3416</c:v>
                </c:pt>
                <c:pt idx="6833">
                  <c:v>3416.5</c:v>
                </c:pt>
                <c:pt idx="6834">
                  <c:v>3417</c:v>
                </c:pt>
                <c:pt idx="6835">
                  <c:v>3417.5</c:v>
                </c:pt>
                <c:pt idx="6836">
                  <c:v>3418</c:v>
                </c:pt>
                <c:pt idx="6837">
                  <c:v>3418.5</c:v>
                </c:pt>
                <c:pt idx="6838">
                  <c:v>3419</c:v>
                </c:pt>
                <c:pt idx="6839">
                  <c:v>3419.5</c:v>
                </c:pt>
                <c:pt idx="6840">
                  <c:v>3420</c:v>
                </c:pt>
                <c:pt idx="6841">
                  <c:v>3420.5</c:v>
                </c:pt>
                <c:pt idx="6842">
                  <c:v>3421</c:v>
                </c:pt>
                <c:pt idx="6843">
                  <c:v>3421.5</c:v>
                </c:pt>
                <c:pt idx="6844">
                  <c:v>3422</c:v>
                </c:pt>
                <c:pt idx="6845">
                  <c:v>3422.5</c:v>
                </c:pt>
                <c:pt idx="6846">
                  <c:v>3423</c:v>
                </c:pt>
                <c:pt idx="6847">
                  <c:v>3423.5</c:v>
                </c:pt>
                <c:pt idx="6848">
                  <c:v>3424</c:v>
                </c:pt>
                <c:pt idx="6849">
                  <c:v>3424.5</c:v>
                </c:pt>
                <c:pt idx="6850">
                  <c:v>3425</c:v>
                </c:pt>
                <c:pt idx="6851">
                  <c:v>3425.5</c:v>
                </c:pt>
                <c:pt idx="6852">
                  <c:v>3426</c:v>
                </c:pt>
                <c:pt idx="6853">
                  <c:v>3426.5</c:v>
                </c:pt>
                <c:pt idx="6854">
                  <c:v>3427</c:v>
                </c:pt>
                <c:pt idx="6855">
                  <c:v>3427.5</c:v>
                </c:pt>
                <c:pt idx="6856">
                  <c:v>3428</c:v>
                </c:pt>
                <c:pt idx="6857">
                  <c:v>3428.5</c:v>
                </c:pt>
                <c:pt idx="6858">
                  <c:v>3429</c:v>
                </c:pt>
                <c:pt idx="6859">
                  <c:v>3429.5</c:v>
                </c:pt>
                <c:pt idx="6860">
                  <c:v>3430</c:v>
                </c:pt>
                <c:pt idx="6861">
                  <c:v>3430.5</c:v>
                </c:pt>
                <c:pt idx="6862">
                  <c:v>3431</c:v>
                </c:pt>
                <c:pt idx="6863">
                  <c:v>3431.5</c:v>
                </c:pt>
                <c:pt idx="6864">
                  <c:v>3432</c:v>
                </c:pt>
                <c:pt idx="6865">
                  <c:v>3432.5</c:v>
                </c:pt>
                <c:pt idx="6866">
                  <c:v>3433</c:v>
                </c:pt>
                <c:pt idx="6867">
                  <c:v>3433.5</c:v>
                </c:pt>
                <c:pt idx="6868">
                  <c:v>3434</c:v>
                </c:pt>
                <c:pt idx="6869">
                  <c:v>3434.5</c:v>
                </c:pt>
                <c:pt idx="6870">
                  <c:v>3435</c:v>
                </c:pt>
                <c:pt idx="6871">
                  <c:v>3435.5</c:v>
                </c:pt>
                <c:pt idx="6872">
                  <c:v>3436</c:v>
                </c:pt>
                <c:pt idx="6873">
                  <c:v>3436.5</c:v>
                </c:pt>
                <c:pt idx="6874">
                  <c:v>3437</c:v>
                </c:pt>
                <c:pt idx="6875">
                  <c:v>3437.5</c:v>
                </c:pt>
                <c:pt idx="6876">
                  <c:v>3438</c:v>
                </c:pt>
                <c:pt idx="6877">
                  <c:v>3438.5</c:v>
                </c:pt>
                <c:pt idx="6878">
                  <c:v>3439</c:v>
                </c:pt>
                <c:pt idx="6879">
                  <c:v>3439.5</c:v>
                </c:pt>
                <c:pt idx="6880">
                  <c:v>3440</c:v>
                </c:pt>
                <c:pt idx="6881">
                  <c:v>3440.5</c:v>
                </c:pt>
                <c:pt idx="6882">
                  <c:v>3441</c:v>
                </c:pt>
                <c:pt idx="6883">
                  <c:v>3441.5</c:v>
                </c:pt>
                <c:pt idx="6884">
                  <c:v>3442</c:v>
                </c:pt>
                <c:pt idx="6885">
                  <c:v>3442.5</c:v>
                </c:pt>
                <c:pt idx="6886">
                  <c:v>3443</c:v>
                </c:pt>
                <c:pt idx="6887">
                  <c:v>3443.5</c:v>
                </c:pt>
                <c:pt idx="6888">
                  <c:v>3444</c:v>
                </c:pt>
                <c:pt idx="6889">
                  <c:v>3444.5</c:v>
                </c:pt>
                <c:pt idx="6890">
                  <c:v>3445</c:v>
                </c:pt>
                <c:pt idx="6891">
                  <c:v>3445.5</c:v>
                </c:pt>
                <c:pt idx="6892">
                  <c:v>3446</c:v>
                </c:pt>
                <c:pt idx="6893">
                  <c:v>3446.5</c:v>
                </c:pt>
                <c:pt idx="6894">
                  <c:v>3447</c:v>
                </c:pt>
                <c:pt idx="6895">
                  <c:v>3447.5</c:v>
                </c:pt>
                <c:pt idx="6896">
                  <c:v>3448</c:v>
                </c:pt>
                <c:pt idx="6897">
                  <c:v>3448.5</c:v>
                </c:pt>
                <c:pt idx="6898">
                  <c:v>3449</c:v>
                </c:pt>
                <c:pt idx="6899">
                  <c:v>3449.5</c:v>
                </c:pt>
                <c:pt idx="6900">
                  <c:v>3450</c:v>
                </c:pt>
                <c:pt idx="6901">
                  <c:v>3450.5</c:v>
                </c:pt>
                <c:pt idx="6902">
                  <c:v>3451</c:v>
                </c:pt>
                <c:pt idx="6903">
                  <c:v>3451.5</c:v>
                </c:pt>
                <c:pt idx="6904">
                  <c:v>3452</c:v>
                </c:pt>
                <c:pt idx="6905">
                  <c:v>3452.5</c:v>
                </c:pt>
                <c:pt idx="6906">
                  <c:v>3453</c:v>
                </c:pt>
                <c:pt idx="6907">
                  <c:v>3453.5</c:v>
                </c:pt>
                <c:pt idx="6908">
                  <c:v>3454</c:v>
                </c:pt>
                <c:pt idx="6909">
                  <c:v>3454.5</c:v>
                </c:pt>
                <c:pt idx="6910">
                  <c:v>3455</c:v>
                </c:pt>
                <c:pt idx="6911">
                  <c:v>3455.5</c:v>
                </c:pt>
                <c:pt idx="6912">
                  <c:v>3456</c:v>
                </c:pt>
                <c:pt idx="6913">
                  <c:v>3456.5</c:v>
                </c:pt>
                <c:pt idx="6914">
                  <c:v>3457</c:v>
                </c:pt>
                <c:pt idx="6915">
                  <c:v>3457.5</c:v>
                </c:pt>
                <c:pt idx="6916">
                  <c:v>3458</c:v>
                </c:pt>
                <c:pt idx="6917">
                  <c:v>3458.5</c:v>
                </c:pt>
                <c:pt idx="6918">
                  <c:v>3459</c:v>
                </c:pt>
                <c:pt idx="6919">
                  <c:v>3459.5</c:v>
                </c:pt>
                <c:pt idx="6920">
                  <c:v>3460</c:v>
                </c:pt>
                <c:pt idx="6921">
                  <c:v>3460.5</c:v>
                </c:pt>
                <c:pt idx="6922">
                  <c:v>3461</c:v>
                </c:pt>
                <c:pt idx="6923">
                  <c:v>3461.5</c:v>
                </c:pt>
                <c:pt idx="6924">
                  <c:v>3462</c:v>
                </c:pt>
                <c:pt idx="6925">
                  <c:v>3462.5</c:v>
                </c:pt>
                <c:pt idx="6926">
                  <c:v>3463</c:v>
                </c:pt>
                <c:pt idx="6927">
                  <c:v>3463.5</c:v>
                </c:pt>
                <c:pt idx="6928">
                  <c:v>3464</c:v>
                </c:pt>
                <c:pt idx="6929">
                  <c:v>3464.5</c:v>
                </c:pt>
                <c:pt idx="6930">
                  <c:v>3465</c:v>
                </c:pt>
                <c:pt idx="6931">
                  <c:v>3465.5</c:v>
                </c:pt>
                <c:pt idx="6932">
                  <c:v>3466</c:v>
                </c:pt>
                <c:pt idx="6933">
                  <c:v>3466.5</c:v>
                </c:pt>
                <c:pt idx="6934">
                  <c:v>3467</c:v>
                </c:pt>
                <c:pt idx="6935">
                  <c:v>3467.5</c:v>
                </c:pt>
                <c:pt idx="6936">
                  <c:v>3468</c:v>
                </c:pt>
                <c:pt idx="6937">
                  <c:v>3468.5</c:v>
                </c:pt>
                <c:pt idx="6938">
                  <c:v>3469</c:v>
                </c:pt>
                <c:pt idx="6939">
                  <c:v>3469.5</c:v>
                </c:pt>
                <c:pt idx="6940">
                  <c:v>3470</c:v>
                </c:pt>
                <c:pt idx="6941">
                  <c:v>3470.5</c:v>
                </c:pt>
                <c:pt idx="6942">
                  <c:v>3471</c:v>
                </c:pt>
                <c:pt idx="6943">
                  <c:v>3471.5</c:v>
                </c:pt>
                <c:pt idx="6944">
                  <c:v>3472</c:v>
                </c:pt>
                <c:pt idx="6945">
                  <c:v>3472.5</c:v>
                </c:pt>
                <c:pt idx="6946">
                  <c:v>3473</c:v>
                </c:pt>
                <c:pt idx="6947">
                  <c:v>3473.5</c:v>
                </c:pt>
                <c:pt idx="6948">
                  <c:v>3474</c:v>
                </c:pt>
                <c:pt idx="6949">
                  <c:v>3474.5</c:v>
                </c:pt>
                <c:pt idx="6950">
                  <c:v>3475</c:v>
                </c:pt>
                <c:pt idx="6951">
                  <c:v>3475.5</c:v>
                </c:pt>
                <c:pt idx="6952">
                  <c:v>3476</c:v>
                </c:pt>
                <c:pt idx="6953">
                  <c:v>3476.5</c:v>
                </c:pt>
                <c:pt idx="6954">
                  <c:v>3477</c:v>
                </c:pt>
                <c:pt idx="6955">
                  <c:v>3477.5</c:v>
                </c:pt>
                <c:pt idx="6956">
                  <c:v>3478</c:v>
                </c:pt>
                <c:pt idx="6957">
                  <c:v>3478.5</c:v>
                </c:pt>
                <c:pt idx="6958">
                  <c:v>3479</c:v>
                </c:pt>
                <c:pt idx="6959">
                  <c:v>3479.5</c:v>
                </c:pt>
                <c:pt idx="6960">
                  <c:v>3480</c:v>
                </c:pt>
                <c:pt idx="6961">
                  <c:v>3480.5</c:v>
                </c:pt>
                <c:pt idx="6962">
                  <c:v>3481</c:v>
                </c:pt>
                <c:pt idx="6963">
                  <c:v>3481.5</c:v>
                </c:pt>
                <c:pt idx="6964">
                  <c:v>3482</c:v>
                </c:pt>
                <c:pt idx="6965">
                  <c:v>3482.5</c:v>
                </c:pt>
                <c:pt idx="6966">
                  <c:v>3483</c:v>
                </c:pt>
                <c:pt idx="6967">
                  <c:v>3483.5</c:v>
                </c:pt>
                <c:pt idx="6968">
                  <c:v>3484</c:v>
                </c:pt>
                <c:pt idx="6969">
                  <c:v>3484.5</c:v>
                </c:pt>
                <c:pt idx="6970">
                  <c:v>3485</c:v>
                </c:pt>
                <c:pt idx="6971">
                  <c:v>3485.5</c:v>
                </c:pt>
                <c:pt idx="6972">
                  <c:v>3486</c:v>
                </c:pt>
                <c:pt idx="6973">
                  <c:v>3486.5</c:v>
                </c:pt>
                <c:pt idx="6974">
                  <c:v>3487</c:v>
                </c:pt>
                <c:pt idx="6975">
                  <c:v>3487.5</c:v>
                </c:pt>
                <c:pt idx="6976">
                  <c:v>3488</c:v>
                </c:pt>
                <c:pt idx="6977">
                  <c:v>3488.5</c:v>
                </c:pt>
                <c:pt idx="6978">
                  <c:v>3489</c:v>
                </c:pt>
                <c:pt idx="6979">
                  <c:v>3489.5</c:v>
                </c:pt>
                <c:pt idx="6980">
                  <c:v>3490</c:v>
                </c:pt>
                <c:pt idx="6981">
                  <c:v>3490.5</c:v>
                </c:pt>
                <c:pt idx="6982">
                  <c:v>3491</c:v>
                </c:pt>
                <c:pt idx="6983">
                  <c:v>3491.5</c:v>
                </c:pt>
                <c:pt idx="6984">
                  <c:v>3492</c:v>
                </c:pt>
                <c:pt idx="6985">
                  <c:v>3492.5</c:v>
                </c:pt>
                <c:pt idx="6986">
                  <c:v>3493</c:v>
                </c:pt>
                <c:pt idx="6987">
                  <c:v>3493.5</c:v>
                </c:pt>
                <c:pt idx="6988">
                  <c:v>3494</c:v>
                </c:pt>
                <c:pt idx="6989">
                  <c:v>3494.5</c:v>
                </c:pt>
                <c:pt idx="6990">
                  <c:v>3495</c:v>
                </c:pt>
                <c:pt idx="6991">
                  <c:v>3495.5</c:v>
                </c:pt>
                <c:pt idx="6992">
                  <c:v>3496</c:v>
                </c:pt>
                <c:pt idx="6993">
                  <c:v>3496.5</c:v>
                </c:pt>
                <c:pt idx="6994">
                  <c:v>3497</c:v>
                </c:pt>
                <c:pt idx="6995">
                  <c:v>3497.5</c:v>
                </c:pt>
                <c:pt idx="6996">
                  <c:v>3498</c:v>
                </c:pt>
                <c:pt idx="6997">
                  <c:v>3498.5</c:v>
                </c:pt>
                <c:pt idx="6998">
                  <c:v>3499</c:v>
                </c:pt>
                <c:pt idx="6999">
                  <c:v>3499.5</c:v>
                </c:pt>
                <c:pt idx="7000">
                  <c:v>3500</c:v>
                </c:pt>
                <c:pt idx="7001">
                  <c:v>3500.5</c:v>
                </c:pt>
                <c:pt idx="7002">
                  <c:v>3501</c:v>
                </c:pt>
                <c:pt idx="7003">
                  <c:v>3501.5</c:v>
                </c:pt>
                <c:pt idx="7004">
                  <c:v>3502</c:v>
                </c:pt>
                <c:pt idx="7005">
                  <c:v>3502.5</c:v>
                </c:pt>
                <c:pt idx="7006">
                  <c:v>3503</c:v>
                </c:pt>
                <c:pt idx="7007">
                  <c:v>3503.5</c:v>
                </c:pt>
                <c:pt idx="7008">
                  <c:v>3504</c:v>
                </c:pt>
                <c:pt idx="7009">
                  <c:v>3504.5</c:v>
                </c:pt>
                <c:pt idx="7010">
                  <c:v>3505</c:v>
                </c:pt>
                <c:pt idx="7011">
                  <c:v>3505.5</c:v>
                </c:pt>
                <c:pt idx="7012">
                  <c:v>3506</c:v>
                </c:pt>
                <c:pt idx="7013">
                  <c:v>3506.5</c:v>
                </c:pt>
                <c:pt idx="7014">
                  <c:v>3507</c:v>
                </c:pt>
                <c:pt idx="7015">
                  <c:v>3507.5</c:v>
                </c:pt>
                <c:pt idx="7016">
                  <c:v>3508</c:v>
                </c:pt>
                <c:pt idx="7017">
                  <c:v>3508.5</c:v>
                </c:pt>
                <c:pt idx="7018">
                  <c:v>3509</c:v>
                </c:pt>
                <c:pt idx="7019">
                  <c:v>3509.5</c:v>
                </c:pt>
                <c:pt idx="7020">
                  <c:v>3510</c:v>
                </c:pt>
                <c:pt idx="7021">
                  <c:v>3510.5</c:v>
                </c:pt>
                <c:pt idx="7022">
                  <c:v>3511</c:v>
                </c:pt>
                <c:pt idx="7023">
                  <c:v>3511.5</c:v>
                </c:pt>
                <c:pt idx="7024">
                  <c:v>3512</c:v>
                </c:pt>
                <c:pt idx="7025">
                  <c:v>3512.5</c:v>
                </c:pt>
                <c:pt idx="7026">
                  <c:v>3513</c:v>
                </c:pt>
                <c:pt idx="7027">
                  <c:v>3513.5</c:v>
                </c:pt>
                <c:pt idx="7028">
                  <c:v>3514</c:v>
                </c:pt>
                <c:pt idx="7029">
                  <c:v>3514.5</c:v>
                </c:pt>
                <c:pt idx="7030">
                  <c:v>3515</c:v>
                </c:pt>
                <c:pt idx="7031">
                  <c:v>3515.5</c:v>
                </c:pt>
                <c:pt idx="7032">
                  <c:v>3516</c:v>
                </c:pt>
                <c:pt idx="7033">
                  <c:v>3516.5</c:v>
                </c:pt>
                <c:pt idx="7034">
                  <c:v>3517</c:v>
                </c:pt>
                <c:pt idx="7035">
                  <c:v>3517.5</c:v>
                </c:pt>
                <c:pt idx="7036">
                  <c:v>3518</c:v>
                </c:pt>
                <c:pt idx="7037">
                  <c:v>3518.5</c:v>
                </c:pt>
                <c:pt idx="7038">
                  <c:v>3519</c:v>
                </c:pt>
                <c:pt idx="7039">
                  <c:v>3519.5</c:v>
                </c:pt>
                <c:pt idx="7040">
                  <c:v>3520</c:v>
                </c:pt>
                <c:pt idx="7041">
                  <c:v>3520.5</c:v>
                </c:pt>
                <c:pt idx="7042">
                  <c:v>3521</c:v>
                </c:pt>
                <c:pt idx="7043">
                  <c:v>3521.5</c:v>
                </c:pt>
                <c:pt idx="7044">
                  <c:v>3522</c:v>
                </c:pt>
                <c:pt idx="7045">
                  <c:v>3522.5</c:v>
                </c:pt>
                <c:pt idx="7046">
                  <c:v>3523</c:v>
                </c:pt>
                <c:pt idx="7047">
                  <c:v>3523.5</c:v>
                </c:pt>
                <c:pt idx="7048">
                  <c:v>3524</c:v>
                </c:pt>
                <c:pt idx="7049">
                  <c:v>3524.5</c:v>
                </c:pt>
                <c:pt idx="7050">
                  <c:v>3525</c:v>
                </c:pt>
                <c:pt idx="7051">
                  <c:v>3525.5</c:v>
                </c:pt>
                <c:pt idx="7052">
                  <c:v>3526</c:v>
                </c:pt>
                <c:pt idx="7053">
                  <c:v>3526.5</c:v>
                </c:pt>
                <c:pt idx="7054">
                  <c:v>3527</c:v>
                </c:pt>
                <c:pt idx="7055">
                  <c:v>3527.5</c:v>
                </c:pt>
                <c:pt idx="7056">
                  <c:v>3528</c:v>
                </c:pt>
                <c:pt idx="7057">
                  <c:v>3528.5</c:v>
                </c:pt>
                <c:pt idx="7058">
                  <c:v>3529</c:v>
                </c:pt>
                <c:pt idx="7059">
                  <c:v>3529.5</c:v>
                </c:pt>
                <c:pt idx="7060">
                  <c:v>3530</c:v>
                </c:pt>
                <c:pt idx="7061">
                  <c:v>3530.5</c:v>
                </c:pt>
                <c:pt idx="7062">
                  <c:v>3531</c:v>
                </c:pt>
                <c:pt idx="7063">
                  <c:v>3531.5</c:v>
                </c:pt>
                <c:pt idx="7064">
                  <c:v>3532</c:v>
                </c:pt>
                <c:pt idx="7065">
                  <c:v>3532.5</c:v>
                </c:pt>
                <c:pt idx="7066">
                  <c:v>3533</c:v>
                </c:pt>
                <c:pt idx="7067">
                  <c:v>3533.5</c:v>
                </c:pt>
                <c:pt idx="7068">
                  <c:v>3534</c:v>
                </c:pt>
                <c:pt idx="7069">
                  <c:v>3534.5</c:v>
                </c:pt>
                <c:pt idx="7070">
                  <c:v>3535</c:v>
                </c:pt>
                <c:pt idx="7071">
                  <c:v>3535.5</c:v>
                </c:pt>
                <c:pt idx="7072">
                  <c:v>3536</c:v>
                </c:pt>
                <c:pt idx="7073">
                  <c:v>3536.5</c:v>
                </c:pt>
                <c:pt idx="7074">
                  <c:v>3537</c:v>
                </c:pt>
                <c:pt idx="7075">
                  <c:v>3537.5</c:v>
                </c:pt>
                <c:pt idx="7076">
                  <c:v>3538</c:v>
                </c:pt>
                <c:pt idx="7077">
                  <c:v>3538.5</c:v>
                </c:pt>
                <c:pt idx="7078">
                  <c:v>3539</c:v>
                </c:pt>
                <c:pt idx="7079">
                  <c:v>3539.5</c:v>
                </c:pt>
                <c:pt idx="7080">
                  <c:v>3540</c:v>
                </c:pt>
                <c:pt idx="7081">
                  <c:v>3540.5</c:v>
                </c:pt>
                <c:pt idx="7082">
                  <c:v>3541</c:v>
                </c:pt>
                <c:pt idx="7083">
                  <c:v>3541.5</c:v>
                </c:pt>
                <c:pt idx="7084">
                  <c:v>3542</c:v>
                </c:pt>
                <c:pt idx="7085">
                  <c:v>3542.5</c:v>
                </c:pt>
                <c:pt idx="7086">
                  <c:v>3543</c:v>
                </c:pt>
                <c:pt idx="7087">
                  <c:v>3543.5</c:v>
                </c:pt>
                <c:pt idx="7088">
                  <c:v>3544</c:v>
                </c:pt>
                <c:pt idx="7089">
                  <c:v>3544.5</c:v>
                </c:pt>
                <c:pt idx="7090">
                  <c:v>3545</c:v>
                </c:pt>
                <c:pt idx="7091">
                  <c:v>3545.5</c:v>
                </c:pt>
                <c:pt idx="7092">
                  <c:v>3546</c:v>
                </c:pt>
                <c:pt idx="7093">
                  <c:v>3546.5</c:v>
                </c:pt>
                <c:pt idx="7094">
                  <c:v>3547</c:v>
                </c:pt>
                <c:pt idx="7095">
                  <c:v>3547.5</c:v>
                </c:pt>
                <c:pt idx="7096">
                  <c:v>3548</c:v>
                </c:pt>
                <c:pt idx="7097">
                  <c:v>3548.5</c:v>
                </c:pt>
                <c:pt idx="7098">
                  <c:v>3549</c:v>
                </c:pt>
                <c:pt idx="7099">
                  <c:v>3549.5</c:v>
                </c:pt>
                <c:pt idx="7100">
                  <c:v>3550</c:v>
                </c:pt>
                <c:pt idx="7101">
                  <c:v>3550.5</c:v>
                </c:pt>
                <c:pt idx="7102">
                  <c:v>3551</c:v>
                </c:pt>
                <c:pt idx="7103">
                  <c:v>3551.5</c:v>
                </c:pt>
                <c:pt idx="7104">
                  <c:v>3552</c:v>
                </c:pt>
                <c:pt idx="7105">
                  <c:v>3552.5</c:v>
                </c:pt>
                <c:pt idx="7106">
                  <c:v>3553</c:v>
                </c:pt>
                <c:pt idx="7107">
                  <c:v>3553.5</c:v>
                </c:pt>
                <c:pt idx="7108">
                  <c:v>3554</c:v>
                </c:pt>
                <c:pt idx="7109">
                  <c:v>3554.5</c:v>
                </c:pt>
                <c:pt idx="7110">
                  <c:v>3555</c:v>
                </c:pt>
                <c:pt idx="7111">
                  <c:v>3555.5</c:v>
                </c:pt>
                <c:pt idx="7112">
                  <c:v>3556</c:v>
                </c:pt>
                <c:pt idx="7113">
                  <c:v>3556.5</c:v>
                </c:pt>
                <c:pt idx="7114">
                  <c:v>3557</c:v>
                </c:pt>
                <c:pt idx="7115">
                  <c:v>3557.5</c:v>
                </c:pt>
                <c:pt idx="7116">
                  <c:v>3558</c:v>
                </c:pt>
                <c:pt idx="7117">
                  <c:v>3558.5</c:v>
                </c:pt>
                <c:pt idx="7118">
                  <c:v>3559</c:v>
                </c:pt>
                <c:pt idx="7119">
                  <c:v>3559.5</c:v>
                </c:pt>
                <c:pt idx="7120">
                  <c:v>3560</c:v>
                </c:pt>
                <c:pt idx="7121">
                  <c:v>3560.5</c:v>
                </c:pt>
                <c:pt idx="7122">
                  <c:v>3561</c:v>
                </c:pt>
                <c:pt idx="7123">
                  <c:v>3561.5</c:v>
                </c:pt>
                <c:pt idx="7124">
                  <c:v>3562</c:v>
                </c:pt>
                <c:pt idx="7125">
                  <c:v>3562.5</c:v>
                </c:pt>
                <c:pt idx="7126">
                  <c:v>3563</c:v>
                </c:pt>
                <c:pt idx="7127">
                  <c:v>3563.5</c:v>
                </c:pt>
                <c:pt idx="7128">
                  <c:v>3564</c:v>
                </c:pt>
                <c:pt idx="7129">
                  <c:v>3564.5</c:v>
                </c:pt>
                <c:pt idx="7130">
                  <c:v>3565</c:v>
                </c:pt>
                <c:pt idx="7131">
                  <c:v>3565.5</c:v>
                </c:pt>
                <c:pt idx="7132">
                  <c:v>3566</c:v>
                </c:pt>
                <c:pt idx="7133">
                  <c:v>3566.5</c:v>
                </c:pt>
                <c:pt idx="7134">
                  <c:v>3567</c:v>
                </c:pt>
                <c:pt idx="7135">
                  <c:v>3567.5</c:v>
                </c:pt>
                <c:pt idx="7136">
                  <c:v>3568</c:v>
                </c:pt>
                <c:pt idx="7137">
                  <c:v>3568.5</c:v>
                </c:pt>
                <c:pt idx="7138">
                  <c:v>3569</c:v>
                </c:pt>
                <c:pt idx="7139">
                  <c:v>3569.5</c:v>
                </c:pt>
                <c:pt idx="7140">
                  <c:v>3570</c:v>
                </c:pt>
                <c:pt idx="7141">
                  <c:v>3570.5</c:v>
                </c:pt>
                <c:pt idx="7142">
                  <c:v>3571</c:v>
                </c:pt>
                <c:pt idx="7143">
                  <c:v>3571.5</c:v>
                </c:pt>
                <c:pt idx="7144">
                  <c:v>3572</c:v>
                </c:pt>
                <c:pt idx="7145">
                  <c:v>3572.5</c:v>
                </c:pt>
                <c:pt idx="7146">
                  <c:v>3573</c:v>
                </c:pt>
                <c:pt idx="7147">
                  <c:v>3573.5</c:v>
                </c:pt>
                <c:pt idx="7148">
                  <c:v>3574</c:v>
                </c:pt>
                <c:pt idx="7149">
                  <c:v>3574.5</c:v>
                </c:pt>
                <c:pt idx="7150">
                  <c:v>3575</c:v>
                </c:pt>
                <c:pt idx="7151">
                  <c:v>3575.5</c:v>
                </c:pt>
                <c:pt idx="7152">
                  <c:v>3576</c:v>
                </c:pt>
                <c:pt idx="7153">
                  <c:v>3576.5</c:v>
                </c:pt>
                <c:pt idx="7154">
                  <c:v>3577</c:v>
                </c:pt>
                <c:pt idx="7155">
                  <c:v>3577.5</c:v>
                </c:pt>
                <c:pt idx="7156">
                  <c:v>3578</c:v>
                </c:pt>
                <c:pt idx="7157">
                  <c:v>3578.5</c:v>
                </c:pt>
                <c:pt idx="7158">
                  <c:v>3579</c:v>
                </c:pt>
                <c:pt idx="7159">
                  <c:v>3579.5</c:v>
                </c:pt>
                <c:pt idx="7160">
                  <c:v>3580</c:v>
                </c:pt>
                <c:pt idx="7161">
                  <c:v>3580.5</c:v>
                </c:pt>
                <c:pt idx="7162">
                  <c:v>3581</c:v>
                </c:pt>
                <c:pt idx="7163">
                  <c:v>3581.5</c:v>
                </c:pt>
                <c:pt idx="7164">
                  <c:v>3582</c:v>
                </c:pt>
                <c:pt idx="7165">
                  <c:v>3582.5</c:v>
                </c:pt>
                <c:pt idx="7166">
                  <c:v>3583</c:v>
                </c:pt>
                <c:pt idx="7167">
                  <c:v>3583.5</c:v>
                </c:pt>
                <c:pt idx="7168">
                  <c:v>3584</c:v>
                </c:pt>
                <c:pt idx="7169">
                  <c:v>3584.5</c:v>
                </c:pt>
                <c:pt idx="7170">
                  <c:v>3585</c:v>
                </c:pt>
                <c:pt idx="7171">
                  <c:v>3585.5</c:v>
                </c:pt>
                <c:pt idx="7172">
                  <c:v>3586</c:v>
                </c:pt>
                <c:pt idx="7173">
                  <c:v>3586.5</c:v>
                </c:pt>
                <c:pt idx="7174">
                  <c:v>3587</c:v>
                </c:pt>
                <c:pt idx="7175">
                  <c:v>3587.5</c:v>
                </c:pt>
                <c:pt idx="7176">
                  <c:v>3588</c:v>
                </c:pt>
                <c:pt idx="7177">
                  <c:v>3588.5</c:v>
                </c:pt>
                <c:pt idx="7178">
                  <c:v>3589</c:v>
                </c:pt>
                <c:pt idx="7179">
                  <c:v>3589.5</c:v>
                </c:pt>
                <c:pt idx="7180">
                  <c:v>3590</c:v>
                </c:pt>
                <c:pt idx="7181">
                  <c:v>3590.5</c:v>
                </c:pt>
                <c:pt idx="7182">
                  <c:v>3591</c:v>
                </c:pt>
                <c:pt idx="7183">
                  <c:v>3591.5</c:v>
                </c:pt>
                <c:pt idx="7184">
                  <c:v>3592</c:v>
                </c:pt>
                <c:pt idx="7185">
                  <c:v>3592.5</c:v>
                </c:pt>
                <c:pt idx="7186">
                  <c:v>3593</c:v>
                </c:pt>
                <c:pt idx="7187">
                  <c:v>3593.5</c:v>
                </c:pt>
                <c:pt idx="7188">
                  <c:v>3594</c:v>
                </c:pt>
                <c:pt idx="7189">
                  <c:v>3594.5</c:v>
                </c:pt>
                <c:pt idx="7190">
                  <c:v>3595</c:v>
                </c:pt>
                <c:pt idx="7191">
                  <c:v>3595.5</c:v>
                </c:pt>
                <c:pt idx="7192">
                  <c:v>3596</c:v>
                </c:pt>
                <c:pt idx="7193">
                  <c:v>3596.5</c:v>
                </c:pt>
                <c:pt idx="7194">
                  <c:v>3597</c:v>
                </c:pt>
                <c:pt idx="7195">
                  <c:v>3597.5</c:v>
                </c:pt>
                <c:pt idx="7196">
                  <c:v>3598</c:v>
                </c:pt>
                <c:pt idx="7197">
                  <c:v>3598.5</c:v>
                </c:pt>
                <c:pt idx="7198">
                  <c:v>3599</c:v>
                </c:pt>
                <c:pt idx="7199">
                  <c:v>3599.5</c:v>
                </c:pt>
                <c:pt idx="7200">
                  <c:v>3600</c:v>
                </c:pt>
                <c:pt idx="7201">
                  <c:v>3600.5</c:v>
                </c:pt>
                <c:pt idx="7202">
                  <c:v>3601</c:v>
                </c:pt>
                <c:pt idx="7203">
                  <c:v>3601.5</c:v>
                </c:pt>
                <c:pt idx="7204">
                  <c:v>3602</c:v>
                </c:pt>
                <c:pt idx="7205">
                  <c:v>3602.5</c:v>
                </c:pt>
                <c:pt idx="7206">
                  <c:v>3603</c:v>
                </c:pt>
                <c:pt idx="7207">
                  <c:v>3603.5</c:v>
                </c:pt>
                <c:pt idx="7208">
                  <c:v>3604</c:v>
                </c:pt>
                <c:pt idx="7209">
                  <c:v>3604.5</c:v>
                </c:pt>
                <c:pt idx="7210">
                  <c:v>3605</c:v>
                </c:pt>
                <c:pt idx="7211">
                  <c:v>3605.5</c:v>
                </c:pt>
                <c:pt idx="7212">
                  <c:v>3606</c:v>
                </c:pt>
                <c:pt idx="7213">
                  <c:v>3606.5</c:v>
                </c:pt>
                <c:pt idx="7214">
                  <c:v>3607</c:v>
                </c:pt>
                <c:pt idx="7215">
                  <c:v>3607.5</c:v>
                </c:pt>
                <c:pt idx="7216">
                  <c:v>3608</c:v>
                </c:pt>
                <c:pt idx="7217">
                  <c:v>3608.5</c:v>
                </c:pt>
                <c:pt idx="7218">
                  <c:v>3609</c:v>
                </c:pt>
                <c:pt idx="7219">
                  <c:v>3609.5</c:v>
                </c:pt>
                <c:pt idx="7220">
                  <c:v>3610</c:v>
                </c:pt>
                <c:pt idx="7221">
                  <c:v>3610.5</c:v>
                </c:pt>
                <c:pt idx="7222">
                  <c:v>3611</c:v>
                </c:pt>
                <c:pt idx="7223">
                  <c:v>3611.5</c:v>
                </c:pt>
                <c:pt idx="7224">
                  <c:v>3612</c:v>
                </c:pt>
                <c:pt idx="7225">
                  <c:v>3612.5</c:v>
                </c:pt>
                <c:pt idx="7226">
                  <c:v>3613</c:v>
                </c:pt>
                <c:pt idx="7227">
                  <c:v>3613.5</c:v>
                </c:pt>
                <c:pt idx="7228">
                  <c:v>3614</c:v>
                </c:pt>
                <c:pt idx="7229">
                  <c:v>3614.5</c:v>
                </c:pt>
                <c:pt idx="7230">
                  <c:v>3615</c:v>
                </c:pt>
                <c:pt idx="7231">
                  <c:v>3615.5</c:v>
                </c:pt>
                <c:pt idx="7232">
                  <c:v>3616</c:v>
                </c:pt>
                <c:pt idx="7233">
                  <c:v>3616.5</c:v>
                </c:pt>
                <c:pt idx="7234">
                  <c:v>3617</c:v>
                </c:pt>
                <c:pt idx="7235">
                  <c:v>3617.5</c:v>
                </c:pt>
                <c:pt idx="7236">
                  <c:v>3618</c:v>
                </c:pt>
                <c:pt idx="7237">
                  <c:v>3618.5</c:v>
                </c:pt>
                <c:pt idx="7238">
                  <c:v>3619</c:v>
                </c:pt>
                <c:pt idx="7239">
                  <c:v>3619.5</c:v>
                </c:pt>
                <c:pt idx="7240">
                  <c:v>3620</c:v>
                </c:pt>
                <c:pt idx="7241">
                  <c:v>3620.5</c:v>
                </c:pt>
                <c:pt idx="7242">
                  <c:v>3621</c:v>
                </c:pt>
                <c:pt idx="7243">
                  <c:v>3621.5</c:v>
                </c:pt>
                <c:pt idx="7244">
                  <c:v>3622</c:v>
                </c:pt>
                <c:pt idx="7245">
                  <c:v>3622.5</c:v>
                </c:pt>
                <c:pt idx="7246">
                  <c:v>3623</c:v>
                </c:pt>
                <c:pt idx="7247">
                  <c:v>3623.5</c:v>
                </c:pt>
                <c:pt idx="7248">
                  <c:v>3624</c:v>
                </c:pt>
                <c:pt idx="7249">
                  <c:v>3624.5</c:v>
                </c:pt>
                <c:pt idx="7250">
                  <c:v>3625</c:v>
                </c:pt>
                <c:pt idx="7251">
                  <c:v>3625.5</c:v>
                </c:pt>
                <c:pt idx="7252">
                  <c:v>3626</c:v>
                </c:pt>
                <c:pt idx="7253">
                  <c:v>3626.5</c:v>
                </c:pt>
                <c:pt idx="7254">
                  <c:v>3627</c:v>
                </c:pt>
                <c:pt idx="7255">
                  <c:v>3627.5</c:v>
                </c:pt>
                <c:pt idx="7256">
                  <c:v>3628</c:v>
                </c:pt>
                <c:pt idx="7257">
                  <c:v>3628.5</c:v>
                </c:pt>
                <c:pt idx="7258">
                  <c:v>3629</c:v>
                </c:pt>
                <c:pt idx="7259">
                  <c:v>3629.5</c:v>
                </c:pt>
                <c:pt idx="7260">
                  <c:v>3630</c:v>
                </c:pt>
                <c:pt idx="7261">
                  <c:v>3630.5</c:v>
                </c:pt>
                <c:pt idx="7262">
                  <c:v>3631</c:v>
                </c:pt>
                <c:pt idx="7263">
                  <c:v>3631.5</c:v>
                </c:pt>
                <c:pt idx="7264">
                  <c:v>3632</c:v>
                </c:pt>
                <c:pt idx="7265">
                  <c:v>3632.5</c:v>
                </c:pt>
                <c:pt idx="7266">
                  <c:v>3633</c:v>
                </c:pt>
                <c:pt idx="7267">
                  <c:v>3633.5</c:v>
                </c:pt>
                <c:pt idx="7268">
                  <c:v>3634</c:v>
                </c:pt>
                <c:pt idx="7269">
                  <c:v>3634.5</c:v>
                </c:pt>
                <c:pt idx="7270">
                  <c:v>3635</c:v>
                </c:pt>
                <c:pt idx="7271">
                  <c:v>3635.5</c:v>
                </c:pt>
                <c:pt idx="7272">
                  <c:v>3636</c:v>
                </c:pt>
                <c:pt idx="7273">
                  <c:v>3636.5</c:v>
                </c:pt>
                <c:pt idx="7274">
                  <c:v>3637</c:v>
                </c:pt>
                <c:pt idx="7275">
                  <c:v>3637.5</c:v>
                </c:pt>
                <c:pt idx="7276">
                  <c:v>3638</c:v>
                </c:pt>
                <c:pt idx="7277">
                  <c:v>3638.5</c:v>
                </c:pt>
                <c:pt idx="7278">
                  <c:v>3639</c:v>
                </c:pt>
                <c:pt idx="7279">
                  <c:v>3639.5</c:v>
                </c:pt>
                <c:pt idx="7280">
                  <c:v>3640</c:v>
                </c:pt>
                <c:pt idx="7281">
                  <c:v>3640.5</c:v>
                </c:pt>
                <c:pt idx="7282">
                  <c:v>3641</c:v>
                </c:pt>
                <c:pt idx="7283">
                  <c:v>3641.5</c:v>
                </c:pt>
                <c:pt idx="7284">
                  <c:v>3642</c:v>
                </c:pt>
                <c:pt idx="7285">
                  <c:v>3642.5</c:v>
                </c:pt>
                <c:pt idx="7286">
                  <c:v>3643</c:v>
                </c:pt>
                <c:pt idx="7287">
                  <c:v>3643.5</c:v>
                </c:pt>
                <c:pt idx="7288">
                  <c:v>3644</c:v>
                </c:pt>
                <c:pt idx="7289">
                  <c:v>3644.5</c:v>
                </c:pt>
                <c:pt idx="7290">
                  <c:v>3645</c:v>
                </c:pt>
                <c:pt idx="7291">
                  <c:v>3645.5</c:v>
                </c:pt>
                <c:pt idx="7292">
                  <c:v>3646</c:v>
                </c:pt>
                <c:pt idx="7293">
                  <c:v>3646.5</c:v>
                </c:pt>
                <c:pt idx="7294">
                  <c:v>3647</c:v>
                </c:pt>
                <c:pt idx="7295">
                  <c:v>3647.5</c:v>
                </c:pt>
                <c:pt idx="7296">
                  <c:v>3648</c:v>
                </c:pt>
                <c:pt idx="7297">
                  <c:v>3648.5</c:v>
                </c:pt>
                <c:pt idx="7298">
                  <c:v>3649</c:v>
                </c:pt>
                <c:pt idx="7299">
                  <c:v>3649.5</c:v>
                </c:pt>
                <c:pt idx="7300">
                  <c:v>3650</c:v>
                </c:pt>
                <c:pt idx="7301">
                  <c:v>3650.5</c:v>
                </c:pt>
                <c:pt idx="7302">
                  <c:v>3651</c:v>
                </c:pt>
                <c:pt idx="7303">
                  <c:v>3651.5</c:v>
                </c:pt>
                <c:pt idx="7304">
                  <c:v>3652</c:v>
                </c:pt>
                <c:pt idx="7305">
                  <c:v>3652.5</c:v>
                </c:pt>
                <c:pt idx="7306">
                  <c:v>3653</c:v>
                </c:pt>
                <c:pt idx="7307">
                  <c:v>3653.5</c:v>
                </c:pt>
                <c:pt idx="7308">
                  <c:v>3654</c:v>
                </c:pt>
                <c:pt idx="7309">
                  <c:v>3654.5</c:v>
                </c:pt>
                <c:pt idx="7310">
                  <c:v>3655</c:v>
                </c:pt>
                <c:pt idx="7311">
                  <c:v>3655.5</c:v>
                </c:pt>
                <c:pt idx="7312">
                  <c:v>3656</c:v>
                </c:pt>
                <c:pt idx="7313">
                  <c:v>3656.5</c:v>
                </c:pt>
                <c:pt idx="7314">
                  <c:v>3657</c:v>
                </c:pt>
                <c:pt idx="7315">
                  <c:v>3657.5</c:v>
                </c:pt>
                <c:pt idx="7316">
                  <c:v>3658</c:v>
                </c:pt>
                <c:pt idx="7317">
                  <c:v>3658.5</c:v>
                </c:pt>
                <c:pt idx="7318">
                  <c:v>3659</c:v>
                </c:pt>
                <c:pt idx="7319">
                  <c:v>3659.5</c:v>
                </c:pt>
                <c:pt idx="7320">
                  <c:v>3660</c:v>
                </c:pt>
                <c:pt idx="7321">
                  <c:v>3660.5</c:v>
                </c:pt>
                <c:pt idx="7322">
                  <c:v>3661</c:v>
                </c:pt>
                <c:pt idx="7323">
                  <c:v>3661.5</c:v>
                </c:pt>
                <c:pt idx="7324">
                  <c:v>3662</c:v>
                </c:pt>
                <c:pt idx="7325">
                  <c:v>3662.5</c:v>
                </c:pt>
                <c:pt idx="7326">
                  <c:v>3663</c:v>
                </c:pt>
                <c:pt idx="7327">
                  <c:v>3663.5</c:v>
                </c:pt>
                <c:pt idx="7328">
                  <c:v>3664</c:v>
                </c:pt>
                <c:pt idx="7329">
                  <c:v>3664.5</c:v>
                </c:pt>
                <c:pt idx="7330">
                  <c:v>3665</c:v>
                </c:pt>
                <c:pt idx="7331">
                  <c:v>3665.5</c:v>
                </c:pt>
                <c:pt idx="7332">
                  <c:v>3666</c:v>
                </c:pt>
                <c:pt idx="7333">
                  <c:v>3666.5</c:v>
                </c:pt>
                <c:pt idx="7334">
                  <c:v>3667</c:v>
                </c:pt>
                <c:pt idx="7335">
                  <c:v>3667.5</c:v>
                </c:pt>
                <c:pt idx="7336">
                  <c:v>3668</c:v>
                </c:pt>
                <c:pt idx="7337">
                  <c:v>3668.5</c:v>
                </c:pt>
                <c:pt idx="7338">
                  <c:v>3669</c:v>
                </c:pt>
                <c:pt idx="7339">
                  <c:v>3669.5</c:v>
                </c:pt>
                <c:pt idx="7340">
                  <c:v>3670</c:v>
                </c:pt>
                <c:pt idx="7341">
                  <c:v>3670.5</c:v>
                </c:pt>
                <c:pt idx="7342">
                  <c:v>3671</c:v>
                </c:pt>
                <c:pt idx="7343">
                  <c:v>3671.5</c:v>
                </c:pt>
                <c:pt idx="7344">
                  <c:v>3672</c:v>
                </c:pt>
                <c:pt idx="7345">
                  <c:v>3672.5</c:v>
                </c:pt>
                <c:pt idx="7346">
                  <c:v>3673</c:v>
                </c:pt>
                <c:pt idx="7347">
                  <c:v>3673.5</c:v>
                </c:pt>
                <c:pt idx="7348">
                  <c:v>3674</c:v>
                </c:pt>
                <c:pt idx="7349">
                  <c:v>3674.5</c:v>
                </c:pt>
                <c:pt idx="7350">
                  <c:v>3675</c:v>
                </c:pt>
                <c:pt idx="7351">
                  <c:v>3675.5</c:v>
                </c:pt>
                <c:pt idx="7352">
                  <c:v>3676</c:v>
                </c:pt>
                <c:pt idx="7353">
                  <c:v>3676.5</c:v>
                </c:pt>
                <c:pt idx="7354">
                  <c:v>3677</c:v>
                </c:pt>
                <c:pt idx="7355">
                  <c:v>3677.5</c:v>
                </c:pt>
                <c:pt idx="7356">
                  <c:v>3678</c:v>
                </c:pt>
                <c:pt idx="7357">
                  <c:v>3678.5</c:v>
                </c:pt>
                <c:pt idx="7358">
                  <c:v>3679</c:v>
                </c:pt>
                <c:pt idx="7359">
                  <c:v>3679.5</c:v>
                </c:pt>
                <c:pt idx="7360">
                  <c:v>3680</c:v>
                </c:pt>
                <c:pt idx="7361">
                  <c:v>3680.5</c:v>
                </c:pt>
                <c:pt idx="7362">
                  <c:v>3681</c:v>
                </c:pt>
                <c:pt idx="7363">
                  <c:v>3681.5</c:v>
                </c:pt>
                <c:pt idx="7364">
                  <c:v>3682</c:v>
                </c:pt>
                <c:pt idx="7365">
                  <c:v>3682.5</c:v>
                </c:pt>
                <c:pt idx="7366">
                  <c:v>3683</c:v>
                </c:pt>
                <c:pt idx="7367">
                  <c:v>3683.5</c:v>
                </c:pt>
                <c:pt idx="7368">
                  <c:v>3684</c:v>
                </c:pt>
                <c:pt idx="7369">
                  <c:v>3684.5</c:v>
                </c:pt>
                <c:pt idx="7370">
                  <c:v>3685</c:v>
                </c:pt>
                <c:pt idx="7371">
                  <c:v>3685.5</c:v>
                </c:pt>
                <c:pt idx="7372">
                  <c:v>3686</c:v>
                </c:pt>
                <c:pt idx="7373">
                  <c:v>3686.5</c:v>
                </c:pt>
                <c:pt idx="7374">
                  <c:v>3687</c:v>
                </c:pt>
                <c:pt idx="7375">
                  <c:v>3687.5</c:v>
                </c:pt>
                <c:pt idx="7376">
                  <c:v>3688</c:v>
                </c:pt>
                <c:pt idx="7377">
                  <c:v>3688.5</c:v>
                </c:pt>
                <c:pt idx="7378">
                  <c:v>3689</c:v>
                </c:pt>
                <c:pt idx="7379">
                  <c:v>3689.5</c:v>
                </c:pt>
                <c:pt idx="7380">
                  <c:v>3690</c:v>
                </c:pt>
                <c:pt idx="7381">
                  <c:v>3690.5</c:v>
                </c:pt>
                <c:pt idx="7382">
                  <c:v>3691</c:v>
                </c:pt>
                <c:pt idx="7383">
                  <c:v>3691.5</c:v>
                </c:pt>
                <c:pt idx="7384">
                  <c:v>3692</c:v>
                </c:pt>
                <c:pt idx="7385">
                  <c:v>3692.5</c:v>
                </c:pt>
                <c:pt idx="7386">
                  <c:v>3693</c:v>
                </c:pt>
                <c:pt idx="7387">
                  <c:v>3693.5</c:v>
                </c:pt>
                <c:pt idx="7388">
                  <c:v>3694</c:v>
                </c:pt>
                <c:pt idx="7389">
                  <c:v>3694.5</c:v>
                </c:pt>
                <c:pt idx="7390">
                  <c:v>3695</c:v>
                </c:pt>
                <c:pt idx="7391">
                  <c:v>3695.5</c:v>
                </c:pt>
                <c:pt idx="7392">
                  <c:v>3696</c:v>
                </c:pt>
                <c:pt idx="7393">
                  <c:v>3696.5</c:v>
                </c:pt>
                <c:pt idx="7394">
                  <c:v>3697</c:v>
                </c:pt>
                <c:pt idx="7395">
                  <c:v>3697.5</c:v>
                </c:pt>
                <c:pt idx="7396">
                  <c:v>3698</c:v>
                </c:pt>
                <c:pt idx="7397">
                  <c:v>3698.5</c:v>
                </c:pt>
                <c:pt idx="7398">
                  <c:v>3699</c:v>
                </c:pt>
                <c:pt idx="7399">
                  <c:v>3699.5</c:v>
                </c:pt>
                <c:pt idx="7400">
                  <c:v>3700</c:v>
                </c:pt>
                <c:pt idx="7401">
                  <c:v>3700.5</c:v>
                </c:pt>
                <c:pt idx="7402">
                  <c:v>3701</c:v>
                </c:pt>
                <c:pt idx="7403">
                  <c:v>3701.5</c:v>
                </c:pt>
                <c:pt idx="7404">
                  <c:v>3702</c:v>
                </c:pt>
                <c:pt idx="7405">
                  <c:v>3702.5</c:v>
                </c:pt>
                <c:pt idx="7406">
                  <c:v>3703</c:v>
                </c:pt>
                <c:pt idx="7407">
                  <c:v>3703.5</c:v>
                </c:pt>
                <c:pt idx="7408">
                  <c:v>3704</c:v>
                </c:pt>
                <c:pt idx="7409">
                  <c:v>3704.5</c:v>
                </c:pt>
                <c:pt idx="7410">
                  <c:v>3705</c:v>
                </c:pt>
                <c:pt idx="7411">
                  <c:v>3705.5</c:v>
                </c:pt>
                <c:pt idx="7412">
                  <c:v>3706</c:v>
                </c:pt>
                <c:pt idx="7413">
                  <c:v>3706.5</c:v>
                </c:pt>
                <c:pt idx="7414">
                  <c:v>3707</c:v>
                </c:pt>
                <c:pt idx="7415">
                  <c:v>3707.5</c:v>
                </c:pt>
                <c:pt idx="7416">
                  <c:v>3708</c:v>
                </c:pt>
                <c:pt idx="7417">
                  <c:v>3708.5</c:v>
                </c:pt>
                <c:pt idx="7418">
                  <c:v>3709</c:v>
                </c:pt>
                <c:pt idx="7419">
                  <c:v>3709.5</c:v>
                </c:pt>
                <c:pt idx="7420">
                  <c:v>3710</c:v>
                </c:pt>
                <c:pt idx="7421">
                  <c:v>3710.5</c:v>
                </c:pt>
                <c:pt idx="7422">
                  <c:v>3711</c:v>
                </c:pt>
                <c:pt idx="7423">
                  <c:v>3711.5</c:v>
                </c:pt>
                <c:pt idx="7424">
                  <c:v>3712</c:v>
                </c:pt>
                <c:pt idx="7425">
                  <c:v>3712.5</c:v>
                </c:pt>
                <c:pt idx="7426">
                  <c:v>3713</c:v>
                </c:pt>
                <c:pt idx="7427">
                  <c:v>3713.5</c:v>
                </c:pt>
                <c:pt idx="7428">
                  <c:v>3714</c:v>
                </c:pt>
                <c:pt idx="7429">
                  <c:v>3714.5</c:v>
                </c:pt>
                <c:pt idx="7430">
                  <c:v>3715</c:v>
                </c:pt>
                <c:pt idx="7431">
                  <c:v>3715.5</c:v>
                </c:pt>
                <c:pt idx="7432">
                  <c:v>3716</c:v>
                </c:pt>
                <c:pt idx="7433">
                  <c:v>3716.5</c:v>
                </c:pt>
                <c:pt idx="7434">
                  <c:v>3717</c:v>
                </c:pt>
                <c:pt idx="7435">
                  <c:v>3717.5</c:v>
                </c:pt>
                <c:pt idx="7436">
                  <c:v>3718</c:v>
                </c:pt>
                <c:pt idx="7437">
                  <c:v>3718.5</c:v>
                </c:pt>
                <c:pt idx="7438">
                  <c:v>3719</c:v>
                </c:pt>
                <c:pt idx="7439">
                  <c:v>3719.5</c:v>
                </c:pt>
                <c:pt idx="7440">
                  <c:v>3720</c:v>
                </c:pt>
                <c:pt idx="7441">
                  <c:v>3720.5</c:v>
                </c:pt>
                <c:pt idx="7442">
                  <c:v>3721</c:v>
                </c:pt>
                <c:pt idx="7443">
                  <c:v>3721.5</c:v>
                </c:pt>
                <c:pt idx="7444">
                  <c:v>3722</c:v>
                </c:pt>
                <c:pt idx="7445">
                  <c:v>3722.5</c:v>
                </c:pt>
                <c:pt idx="7446">
                  <c:v>3723</c:v>
                </c:pt>
                <c:pt idx="7447">
                  <c:v>3723.5</c:v>
                </c:pt>
                <c:pt idx="7448">
                  <c:v>3724</c:v>
                </c:pt>
                <c:pt idx="7449">
                  <c:v>3724.5</c:v>
                </c:pt>
                <c:pt idx="7450">
                  <c:v>3725</c:v>
                </c:pt>
                <c:pt idx="7451">
                  <c:v>3725.5</c:v>
                </c:pt>
                <c:pt idx="7452">
                  <c:v>3726</c:v>
                </c:pt>
                <c:pt idx="7453">
                  <c:v>3726.5</c:v>
                </c:pt>
                <c:pt idx="7454">
                  <c:v>3727</c:v>
                </c:pt>
                <c:pt idx="7455">
                  <c:v>3727.5</c:v>
                </c:pt>
                <c:pt idx="7456">
                  <c:v>3728</c:v>
                </c:pt>
                <c:pt idx="7457">
                  <c:v>3728.5</c:v>
                </c:pt>
                <c:pt idx="7458">
                  <c:v>3729</c:v>
                </c:pt>
                <c:pt idx="7459">
                  <c:v>3729.5</c:v>
                </c:pt>
                <c:pt idx="7460">
                  <c:v>3730</c:v>
                </c:pt>
                <c:pt idx="7461">
                  <c:v>3730.5</c:v>
                </c:pt>
                <c:pt idx="7462">
                  <c:v>3731</c:v>
                </c:pt>
                <c:pt idx="7463">
                  <c:v>3731.5</c:v>
                </c:pt>
                <c:pt idx="7464">
                  <c:v>3732</c:v>
                </c:pt>
                <c:pt idx="7465">
                  <c:v>3732.5</c:v>
                </c:pt>
                <c:pt idx="7466">
                  <c:v>3733</c:v>
                </c:pt>
                <c:pt idx="7467">
                  <c:v>3733.5</c:v>
                </c:pt>
                <c:pt idx="7468">
                  <c:v>3734</c:v>
                </c:pt>
                <c:pt idx="7469">
                  <c:v>3734.5</c:v>
                </c:pt>
                <c:pt idx="7470">
                  <c:v>3735</c:v>
                </c:pt>
                <c:pt idx="7471">
                  <c:v>3735.5</c:v>
                </c:pt>
                <c:pt idx="7472">
                  <c:v>3736</c:v>
                </c:pt>
                <c:pt idx="7473">
                  <c:v>3736.5</c:v>
                </c:pt>
                <c:pt idx="7474">
                  <c:v>3737</c:v>
                </c:pt>
                <c:pt idx="7475">
                  <c:v>3737.5</c:v>
                </c:pt>
                <c:pt idx="7476">
                  <c:v>3738</c:v>
                </c:pt>
                <c:pt idx="7477">
                  <c:v>3738.5</c:v>
                </c:pt>
                <c:pt idx="7478">
                  <c:v>3739</c:v>
                </c:pt>
                <c:pt idx="7479">
                  <c:v>3739.5</c:v>
                </c:pt>
                <c:pt idx="7480">
                  <c:v>3740</c:v>
                </c:pt>
                <c:pt idx="7481">
                  <c:v>3740.5</c:v>
                </c:pt>
                <c:pt idx="7482">
                  <c:v>3741</c:v>
                </c:pt>
                <c:pt idx="7483">
                  <c:v>3741.5</c:v>
                </c:pt>
                <c:pt idx="7484">
                  <c:v>3742</c:v>
                </c:pt>
                <c:pt idx="7485">
                  <c:v>3742.5</c:v>
                </c:pt>
                <c:pt idx="7486">
                  <c:v>3743</c:v>
                </c:pt>
                <c:pt idx="7487">
                  <c:v>3743.5</c:v>
                </c:pt>
                <c:pt idx="7488">
                  <c:v>3744</c:v>
                </c:pt>
                <c:pt idx="7489">
                  <c:v>3744.5</c:v>
                </c:pt>
                <c:pt idx="7490">
                  <c:v>3745</c:v>
                </c:pt>
                <c:pt idx="7491">
                  <c:v>3745.5</c:v>
                </c:pt>
                <c:pt idx="7492">
                  <c:v>3746</c:v>
                </c:pt>
                <c:pt idx="7493">
                  <c:v>3746.5</c:v>
                </c:pt>
                <c:pt idx="7494">
                  <c:v>3747</c:v>
                </c:pt>
                <c:pt idx="7495">
                  <c:v>3747.5</c:v>
                </c:pt>
                <c:pt idx="7496">
                  <c:v>3748</c:v>
                </c:pt>
                <c:pt idx="7497">
                  <c:v>3748.5</c:v>
                </c:pt>
                <c:pt idx="7498">
                  <c:v>3749</c:v>
                </c:pt>
                <c:pt idx="7499">
                  <c:v>3749.5</c:v>
                </c:pt>
                <c:pt idx="7500">
                  <c:v>3750</c:v>
                </c:pt>
                <c:pt idx="7501">
                  <c:v>3750.5</c:v>
                </c:pt>
                <c:pt idx="7502">
                  <c:v>3751</c:v>
                </c:pt>
                <c:pt idx="7503">
                  <c:v>3751.5</c:v>
                </c:pt>
                <c:pt idx="7504">
                  <c:v>3752</c:v>
                </c:pt>
                <c:pt idx="7505">
                  <c:v>3752.5</c:v>
                </c:pt>
                <c:pt idx="7506">
                  <c:v>3753</c:v>
                </c:pt>
                <c:pt idx="7507">
                  <c:v>3753.5</c:v>
                </c:pt>
                <c:pt idx="7508">
                  <c:v>3754</c:v>
                </c:pt>
                <c:pt idx="7509">
                  <c:v>3754.5</c:v>
                </c:pt>
                <c:pt idx="7510">
                  <c:v>3755</c:v>
                </c:pt>
                <c:pt idx="7511">
                  <c:v>3755.5</c:v>
                </c:pt>
                <c:pt idx="7512">
                  <c:v>3756</c:v>
                </c:pt>
                <c:pt idx="7513">
                  <c:v>3756.5</c:v>
                </c:pt>
                <c:pt idx="7514">
                  <c:v>3757</c:v>
                </c:pt>
                <c:pt idx="7515">
                  <c:v>3757.5</c:v>
                </c:pt>
                <c:pt idx="7516">
                  <c:v>3758</c:v>
                </c:pt>
                <c:pt idx="7517">
                  <c:v>3758.5</c:v>
                </c:pt>
                <c:pt idx="7518">
                  <c:v>3759</c:v>
                </c:pt>
                <c:pt idx="7519">
                  <c:v>3759.5</c:v>
                </c:pt>
                <c:pt idx="7520">
                  <c:v>3760</c:v>
                </c:pt>
                <c:pt idx="7521">
                  <c:v>3760.5</c:v>
                </c:pt>
                <c:pt idx="7522">
                  <c:v>3761</c:v>
                </c:pt>
                <c:pt idx="7523">
                  <c:v>3761.5</c:v>
                </c:pt>
                <c:pt idx="7524">
                  <c:v>3762</c:v>
                </c:pt>
                <c:pt idx="7525">
                  <c:v>3762.5</c:v>
                </c:pt>
                <c:pt idx="7526">
                  <c:v>3763</c:v>
                </c:pt>
                <c:pt idx="7527">
                  <c:v>3763.5</c:v>
                </c:pt>
                <c:pt idx="7528">
                  <c:v>3764</c:v>
                </c:pt>
                <c:pt idx="7529">
                  <c:v>3764.5</c:v>
                </c:pt>
                <c:pt idx="7530">
                  <c:v>3765</c:v>
                </c:pt>
                <c:pt idx="7531">
                  <c:v>3765.5</c:v>
                </c:pt>
                <c:pt idx="7532">
                  <c:v>3766</c:v>
                </c:pt>
                <c:pt idx="7533">
                  <c:v>3766.5</c:v>
                </c:pt>
                <c:pt idx="7534">
                  <c:v>3767</c:v>
                </c:pt>
                <c:pt idx="7535">
                  <c:v>3767.5</c:v>
                </c:pt>
                <c:pt idx="7536">
                  <c:v>3768</c:v>
                </c:pt>
                <c:pt idx="7537">
                  <c:v>3768.5</c:v>
                </c:pt>
                <c:pt idx="7538">
                  <c:v>3769</c:v>
                </c:pt>
                <c:pt idx="7539">
                  <c:v>3769.5</c:v>
                </c:pt>
                <c:pt idx="7540">
                  <c:v>3770</c:v>
                </c:pt>
                <c:pt idx="7541">
                  <c:v>3770.5</c:v>
                </c:pt>
                <c:pt idx="7542">
                  <c:v>3771</c:v>
                </c:pt>
                <c:pt idx="7543">
                  <c:v>3771.5</c:v>
                </c:pt>
                <c:pt idx="7544">
                  <c:v>3772</c:v>
                </c:pt>
                <c:pt idx="7545">
                  <c:v>3772.5</c:v>
                </c:pt>
                <c:pt idx="7546">
                  <c:v>3773</c:v>
                </c:pt>
                <c:pt idx="7547">
                  <c:v>3773.5</c:v>
                </c:pt>
                <c:pt idx="7548">
                  <c:v>3774</c:v>
                </c:pt>
                <c:pt idx="7549">
                  <c:v>3774.5</c:v>
                </c:pt>
                <c:pt idx="7550">
                  <c:v>3775</c:v>
                </c:pt>
                <c:pt idx="7551">
                  <c:v>3775.5</c:v>
                </c:pt>
                <c:pt idx="7552">
                  <c:v>3776</c:v>
                </c:pt>
                <c:pt idx="7553">
                  <c:v>3776.5</c:v>
                </c:pt>
                <c:pt idx="7554">
                  <c:v>3777</c:v>
                </c:pt>
                <c:pt idx="7555">
                  <c:v>3777.5</c:v>
                </c:pt>
                <c:pt idx="7556">
                  <c:v>3778</c:v>
                </c:pt>
                <c:pt idx="7557">
                  <c:v>3778.5</c:v>
                </c:pt>
                <c:pt idx="7558">
                  <c:v>3779</c:v>
                </c:pt>
                <c:pt idx="7559">
                  <c:v>3779.5</c:v>
                </c:pt>
                <c:pt idx="7560">
                  <c:v>3780</c:v>
                </c:pt>
                <c:pt idx="7561">
                  <c:v>3780.5</c:v>
                </c:pt>
                <c:pt idx="7562">
                  <c:v>3781</c:v>
                </c:pt>
                <c:pt idx="7563">
                  <c:v>3781.5</c:v>
                </c:pt>
                <c:pt idx="7564">
                  <c:v>3782</c:v>
                </c:pt>
                <c:pt idx="7565">
                  <c:v>3782.5</c:v>
                </c:pt>
                <c:pt idx="7566">
                  <c:v>3783</c:v>
                </c:pt>
                <c:pt idx="7567">
                  <c:v>3783.5</c:v>
                </c:pt>
                <c:pt idx="7568">
                  <c:v>3784</c:v>
                </c:pt>
                <c:pt idx="7569">
                  <c:v>3784.5</c:v>
                </c:pt>
                <c:pt idx="7570">
                  <c:v>3785</c:v>
                </c:pt>
                <c:pt idx="7571">
                  <c:v>3785.5</c:v>
                </c:pt>
                <c:pt idx="7572">
                  <c:v>3786</c:v>
                </c:pt>
                <c:pt idx="7573">
                  <c:v>3786.5</c:v>
                </c:pt>
                <c:pt idx="7574">
                  <c:v>3787</c:v>
                </c:pt>
                <c:pt idx="7575">
                  <c:v>3787.5</c:v>
                </c:pt>
                <c:pt idx="7576">
                  <c:v>3788</c:v>
                </c:pt>
                <c:pt idx="7577">
                  <c:v>3788.5</c:v>
                </c:pt>
                <c:pt idx="7578">
                  <c:v>3789</c:v>
                </c:pt>
                <c:pt idx="7579">
                  <c:v>3789.5</c:v>
                </c:pt>
                <c:pt idx="7580">
                  <c:v>3790</c:v>
                </c:pt>
                <c:pt idx="7581">
                  <c:v>3790.5</c:v>
                </c:pt>
                <c:pt idx="7582">
                  <c:v>3791</c:v>
                </c:pt>
                <c:pt idx="7583">
                  <c:v>3791.5</c:v>
                </c:pt>
                <c:pt idx="7584">
                  <c:v>3792</c:v>
                </c:pt>
                <c:pt idx="7585">
                  <c:v>3792.5</c:v>
                </c:pt>
                <c:pt idx="7586">
                  <c:v>3793</c:v>
                </c:pt>
                <c:pt idx="7587">
                  <c:v>3793.5</c:v>
                </c:pt>
                <c:pt idx="7588">
                  <c:v>3794</c:v>
                </c:pt>
                <c:pt idx="7589">
                  <c:v>3794.5</c:v>
                </c:pt>
                <c:pt idx="7590">
                  <c:v>3795</c:v>
                </c:pt>
                <c:pt idx="7591">
                  <c:v>3795.5</c:v>
                </c:pt>
                <c:pt idx="7592">
                  <c:v>3796</c:v>
                </c:pt>
                <c:pt idx="7593">
                  <c:v>3796.5</c:v>
                </c:pt>
                <c:pt idx="7594">
                  <c:v>3797</c:v>
                </c:pt>
                <c:pt idx="7595">
                  <c:v>3797.5</c:v>
                </c:pt>
                <c:pt idx="7596">
                  <c:v>3798</c:v>
                </c:pt>
                <c:pt idx="7597">
                  <c:v>3798.5</c:v>
                </c:pt>
                <c:pt idx="7598">
                  <c:v>3799</c:v>
                </c:pt>
                <c:pt idx="7599">
                  <c:v>3799.5</c:v>
                </c:pt>
                <c:pt idx="7600">
                  <c:v>3800</c:v>
                </c:pt>
                <c:pt idx="7601">
                  <c:v>3800.5</c:v>
                </c:pt>
                <c:pt idx="7602">
                  <c:v>3801</c:v>
                </c:pt>
                <c:pt idx="7603">
                  <c:v>3801.5</c:v>
                </c:pt>
                <c:pt idx="7604">
                  <c:v>3802</c:v>
                </c:pt>
                <c:pt idx="7605">
                  <c:v>3802.5</c:v>
                </c:pt>
                <c:pt idx="7606">
                  <c:v>3803</c:v>
                </c:pt>
                <c:pt idx="7607">
                  <c:v>3803.5</c:v>
                </c:pt>
                <c:pt idx="7608">
                  <c:v>3804</c:v>
                </c:pt>
                <c:pt idx="7609">
                  <c:v>3804.5</c:v>
                </c:pt>
                <c:pt idx="7610">
                  <c:v>3805</c:v>
                </c:pt>
                <c:pt idx="7611">
                  <c:v>3805.5</c:v>
                </c:pt>
                <c:pt idx="7612">
                  <c:v>3806</c:v>
                </c:pt>
                <c:pt idx="7613">
                  <c:v>3806.5</c:v>
                </c:pt>
                <c:pt idx="7614">
                  <c:v>3807</c:v>
                </c:pt>
                <c:pt idx="7615">
                  <c:v>3807.5</c:v>
                </c:pt>
                <c:pt idx="7616">
                  <c:v>3808</c:v>
                </c:pt>
                <c:pt idx="7617">
                  <c:v>3808.5</c:v>
                </c:pt>
                <c:pt idx="7618">
                  <c:v>3809</c:v>
                </c:pt>
                <c:pt idx="7619">
                  <c:v>3809.5</c:v>
                </c:pt>
                <c:pt idx="7620">
                  <c:v>3810</c:v>
                </c:pt>
                <c:pt idx="7621">
                  <c:v>3810.5</c:v>
                </c:pt>
                <c:pt idx="7622">
                  <c:v>3811</c:v>
                </c:pt>
                <c:pt idx="7623">
                  <c:v>3811.5</c:v>
                </c:pt>
                <c:pt idx="7624">
                  <c:v>3812</c:v>
                </c:pt>
                <c:pt idx="7625">
                  <c:v>3812.5</c:v>
                </c:pt>
                <c:pt idx="7626">
                  <c:v>3813</c:v>
                </c:pt>
                <c:pt idx="7627">
                  <c:v>3813.5</c:v>
                </c:pt>
                <c:pt idx="7628">
                  <c:v>3814</c:v>
                </c:pt>
                <c:pt idx="7629">
                  <c:v>3814.5</c:v>
                </c:pt>
                <c:pt idx="7630">
                  <c:v>3815</c:v>
                </c:pt>
                <c:pt idx="7631">
                  <c:v>3815.5</c:v>
                </c:pt>
                <c:pt idx="7632">
                  <c:v>3816</c:v>
                </c:pt>
                <c:pt idx="7633">
                  <c:v>3816.5</c:v>
                </c:pt>
                <c:pt idx="7634">
                  <c:v>3817</c:v>
                </c:pt>
                <c:pt idx="7635">
                  <c:v>3817.5</c:v>
                </c:pt>
                <c:pt idx="7636">
                  <c:v>3818</c:v>
                </c:pt>
                <c:pt idx="7637">
                  <c:v>3818.5</c:v>
                </c:pt>
                <c:pt idx="7638">
                  <c:v>3819</c:v>
                </c:pt>
                <c:pt idx="7639">
                  <c:v>3819.5</c:v>
                </c:pt>
                <c:pt idx="7640">
                  <c:v>3820</c:v>
                </c:pt>
                <c:pt idx="7641">
                  <c:v>3820.5</c:v>
                </c:pt>
                <c:pt idx="7642">
                  <c:v>3821</c:v>
                </c:pt>
                <c:pt idx="7643">
                  <c:v>3821.5</c:v>
                </c:pt>
                <c:pt idx="7644">
                  <c:v>3822</c:v>
                </c:pt>
                <c:pt idx="7645">
                  <c:v>3822.5</c:v>
                </c:pt>
                <c:pt idx="7646">
                  <c:v>3823</c:v>
                </c:pt>
                <c:pt idx="7647">
                  <c:v>3823.5</c:v>
                </c:pt>
                <c:pt idx="7648">
                  <c:v>3824</c:v>
                </c:pt>
                <c:pt idx="7649">
                  <c:v>3824.5</c:v>
                </c:pt>
                <c:pt idx="7650">
                  <c:v>3825</c:v>
                </c:pt>
                <c:pt idx="7651">
                  <c:v>3825.5</c:v>
                </c:pt>
                <c:pt idx="7652">
                  <c:v>3826</c:v>
                </c:pt>
                <c:pt idx="7653">
                  <c:v>3826.5</c:v>
                </c:pt>
                <c:pt idx="7654">
                  <c:v>3827</c:v>
                </c:pt>
                <c:pt idx="7655">
                  <c:v>3827.5</c:v>
                </c:pt>
                <c:pt idx="7656">
                  <c:v>3828</c:v>
                </c:pt>
                <c:pt idx="7657">
                  <c:v>3828.5</c:v>
                </c:pt>
                <c:pt idx="7658">
                  <c:v>3829</c:v>
                </c:pt>
                <c:pt idx="7659">
                  <c:v>3829.5</c:v>
                </c:pt>
                <c:pt idx="7660">
                  <c:v>3830</c:v>
                </c:pt>
                <c:pt idx="7661">
                  <c:v>3830.5</c:v>
                </c:pt>
                <c:pt idx="7662">
                  <c:v>3831</c:v>
                </c:pt>
                <c:pt idx="7663">
                  <c:v>3831.5</c:v>
                </c:pt>
                <c:pt idx="7664">
                  <c:v>3832</c:v>
                </c:pt>
                <c:pt idx="7665">
                  <c:v>3832.5</c:v>
                </c:pt>
                <c:pt idx="7666">
                  <c:v>3833</c:v>
                </c:pt>
                <c:pt idx="7667">
                  <c:v>3833.5</c:v>
                </c:pt>
                <c:pt idx="7668">
                  <c:v>3834</c:v>
                </c:pt>
                <c:pt idx="7669">
                  <c:v>3834.5</c:v>
                </c:pt>
                <c:pt idx="7670">
                  <c:v>3835</c:v>
                </c:pt>
                <c:pt idx="7671">
                  <c:v>3835.5</c:v>
                </c:pt>
                <c:pt idx="7672">
                  <c:v>3836</c:v>
                </c:pt>
                <c:pt idx="7673">
                  <c:v>3836.5</c:v>
                </c:pt>
                <c:pt idx="7674">
                  <c:v>3837</c:v>
                </c:pt>
                <c:pt idx="7675">
                  <c:v>3837.5</c:v>
                </c:pt>
                <c:pt idx="7676">
                  <c:v>3838</c:v>
                </c:pt>
                <c:pt idx="7677">
                  <c:v>3838.5</c:v>
                </c:pt>
                <c:pt idx="7678">
                  <c:v>3839</c:v>
                </c:pt>
                <c:pt idx="7679">
                  <c:v>3839.5</c:v>
                </c:pt>
                <c:pt idx="7680">
                  <c:v>3840</c:v>
                </c:pt>
                <c:pt idx="7681">
                  <c:v>3840.5</c:v>
                </c:pt>
                <c:pt idx="7682">
                  <c:v>3841</c:v>
                </c:pt>
                <c:pt idx="7683">
                  <c:v>3841.5</c:v>
                </c:pt>
                <c:pt idx="7684">
                  <c:v>3842</c:v>
                </c:pt>
                <c:pt idx="7685">
                  <c:v>3842.5</c:v>
                </c:pt>
                <c:pt idx="7686">
                  <c:v>3843</c:v>
                </c:pt>
                <c:pt idx="7687">
                  <c:v>3843.5</c:v>
                </c:pt>
                <c:pt idx="7688">
                  <c:v>3844</c:v>
                </c:pt>
                <c:pt idx="7689">
                  <c:v>3844.5</c:v>
                </c:pt>
                <c:pt idx="7690">
                  <c:v>3845</c:v>
                </c:pt>
                <c:pt idx="7691">
                  <c:v>3845.5</c:v>
                </c:pt>
                <c:pt idx="7692">
                  <c:v>3846</c:v>
                </c:pt>
                <c:pt idx="7693">
                  <c:v>3846.5</c:v>
                </c:pt>
                <c:pt idx="7694">
                  <c:v>3847</c:v>
                </c:pt>
                <c:pt idx="7695">
                  <c:v>3847.5</c:v>
                </c:pt>
                <c:pt idx="7696">
                  <c:v>3848</c:v>
                </c:pt>
                <c:pt idx="7697">
                  <c:v>3848.5</c:v>
                </c:pt>
                <c:pt idx="7698">
                  <c:v>3849</c:v>
                </c:pt>
                <c:pt idx="7699">
                  <c:v>3849.5</c:v>
                </c:pt>
                <c:pt idx="7700">
                  <c:v>3850</c:v>
                </c:pt>
                <c:pt idx="7701">
                  <c:v>3850.5</c:v>
                </c:pt>
                <c:pt idx="7702">
                  <c:v>3851</c:v>
                </c:pt>
                <c:pt idx="7703">
                  <c:v>3851.5</c:v>
                </c:pt>
                <c:pt idx="7704">
                  <c:v>3852</c:v>
                </c:pt>
                <c:pt idx="7705">
                  <c:v>3852.5</c:v>
                </c:pt>
                <c:pt idx="7706">
                  <c:v>3853</c:v>
                </c:pt>
                <c:pt idx="7707">
                  <c:v>3853.5</c:v>
                </c:pt>
                <c:pt idx="7708">
                  <c:v>3854</c:v>
                </c:pt>
                <c:pt idx="7709">
                  <c:v>3854.5</c:v>
                </c:pt>
                <c:pt idx="7710">
                  <c:v>3855</c:v>
                </c:pt>
                <c:pt idx="7711">
                  <c:v>3855.5</c:v>
                </c:pt>
                <c:pt idx="7712">
                  <c:v>3856</c:v>
                </c:pt>
                <c:pt idx="7713">
                  <c:v>3856.5</c:v>
                </c:pt>
                <c:pt idx="7714">
                  <c:v>3857</c:v>
                </c:pt>
                <c:pt idx="7715">
                  <c:v>3857.5</c:v>
                </c:pt>
                <c:pt idx="7716">
                  <c:v>3858</c:v>
                </c:pt>
                <c:pt idx="7717">
                  <c:v>3858.5</c:v>
                </c:pt>
                <c:pt idx="7718">
                  <c:v>3859</c:v>
                </c:pt>
                <c:pt idx="7719">
                  <c:v>3859.5</c:v>
                </c:pt>
                <c:pt idx="7720">
                  <c:v>3860</c:v>
                </c:pt>
                <c:pt idx="7721">
                  <c:v>3860.5</c:v>
                </c:pt>
                <c:pt idx="7722">
                  <c:v>3861</c:v>
                </c:pt>
                <c:pt idx="7723">
                  <c:v>3861.5</c:v>
                </c:pt>
                <c:pt idx="7724">
                  <c:v>3862</c:v>
                </c:pt>
                <c:pt idx="7725">
                  <c:v>3862.5</c:v>
                </c:pt>
                <c:pt idx="7726">
                  <c:v>3863</c:v>
                </c:pt>
                <c:pt idx="7727">
                  <c:v>3863.5</c:v>
                </c:pt>
                <c:pt idx="7728">
                  <c:v>3864</c:v>
                </c:pt>
                <c:pt idx="7729">
                  <c:v>3864.5</c:v>
                </c:pt>
                <c:pt idx="7730">
                  <c:v>3865</c:v>
                </c:pt>
                <c:pt idx="7731">
                  <c:v>3865.5</c:v>
                </c:pt>
                <c:pt idx="7732">
                  <c:v>3866</c:v>
                </c:pt>
                <c:pt idx="7733">
                  <c:v>3866.5</c:v>
                </c:pt>
                <c:pt idx="7734">
                  <c:v>3867</c:v>
                </c:pt>
                <c:pt idx="7735">
                  <c:v>3867.5</c:v>
                </c:pt>
                <c:pt idx="7736">
                  <c:v>3868</c:v>
                </c:pt>
                <c:pt idx="7737">
                  <c:v>3868.5</c:v>
                </c:pt>
                <c:pt idx="7738">
                  <c:v>3869</c:v>
                </c:pt>
                <c:pt idx="7739">
                  <c:v>3869.5</c:v>
                </c:pt>
                <c:pt idx="7740">
                  <c:v>3870</c:v>
                </c:pt>
                <c:pt idx="7741">
                  <c:v>3870.5</c:v>
                </c:pt>
                <c:pt idx="7742">
                  <c:v>3871</c:v>
                </c:pt>
                <c:pt idx="7743">
                  <c:v>3871.5</c:v>
                </c:pt>
                <c:pt idx="7744">
                  <c:v>3872</c:v>
                </c:pt>
                <c:pt idx="7745">
                  <c:v>3872.5</c:v>
                </c:pt>
                <c:pt idx="7746">
                  <c:v>3873</c:v>
                </c:pt>
                <c:pt idx="7747">
                  <c:v>3873.5</c:v>
                </c:pt>
                <c:pt idx="7748">
                  <c:v>3874</c:v>
                </c:pt>
                <c:pt idx="7749">
                  <c:v>3874.5</c:v>
                </c:pt>
                <c:pt idx="7750">
                  <c:v>3875</c:v>
                </c:pt>
                <c:pt idx="7751">
                  <c:v>3875.5</c:v>
                </c:pt>
                <c:pt idx="7752">
                  <c:v>3876</c:v>
                </c:pt>
                <c:pt idx="7753">
                  <c:v>3876.5</c:v>
                </c:pt>
                <c:pt idx="7754">
                  <c:v>3877</c:v>
                </c:pt>
                <c:pt idx="7755">
                  <c:v>3877.5</c:v>
                </c:pt>
                <c:pt idx="7756">
                  <c:v>3878</c:v>
                </c:pt>
                <c:pt idx="7757">
                  <c:v>3878.5</c:v>
                </c:pt>
                <c:pt idx="7758">
                  <c:v>3879</c:v>
                </c:pt>
                <c:pt idx="7759">
                  <c:v>3879.5</c:v>
                </c:pt>
                <c:pt idx="7760">
                  <c:v>3880</c:v>
                </c:pt>
                <c:pt idx="7761">
                  <c:v>3880.5</c:v>
                </c:pt>
                <c:pt idx="7762">
                  <c:v>3881</c:v>
                </c:pt>
                <c:pt idx="7763">
                  <c:v>3881.5</c:v>
                </c:pt>
                <c:pt idx="7764">
                  <c:v>3882</c:v>
                </c:pt>
                <c:pt idx="7765">
                  <c:v>3882.5</c:v>
                </c:pt>
                <c:pt idx="7766">
                  <c:v>3883</c:v>
                </c:pt>
                <c:pt idx="7767">
                  <c:v>3883.5</c:v>
                </c:pt>
                <c:pt idx="7768">
                  <c:v>3884</c:v>
                </c:pt>
                <c:pt idx="7769">
                  <c:v>3884.5</c:v>
                </c:pt>
                <c:pt idx="7770">
                  <c:v>3885</c:v>
                </c:pt>
                <c:pt idx="7771">
                  <c:v>3885.5</c:v>
                </c:pt>
                <c:pt idx="7772">
                  <c:v>3886</c:v>
                </c:pt>
                <c:pt idx="7773">
                  <c:v>3886.5</c:v>
                </c:pt>
                <c:pt idx="7774">
                  <c:v>3887</c:v>
                </c:pt>
                <c:pt idx="7775">
                  <c:v>3887.5</c:v>
                </c:pt>
                <c:pt idx="7776">
                  <c:v>3888</c:v>
                </c:pt>
                <c:pt idx="7777">
                  <c:v>3888.5</c:v>
                </c:pt>
                <c:pt idx="7778">
                  <c:v>3889</c:v>
                </c:pt>
                <c:pt idx="7779">
                  <c:v>3889.5</c:v>
                </c:pt>
                <c:pt idx="7780">
                  <c:v>3890</c:v>
                </c:pt>
                <c:pt idx="7781">
                  <c:v>3890.5</c:v>
                </c:pt>
                <c:pt idx="7782">
                  <c:v>3891</c:v>
                </c:pt>
                <c:pt idx="7783">
                  <c:v>3891.5</c:v>
                </c:pt>
                <c:pt idx="7784">
                  <c:v>3892</c:v>
                </c:pt>
                <c:pt idx="7785">
                  <c:v>3892.5</c:v>
                </c:pt>
                <c:pt idx="7786">
                  <c:v>3893</c:v>
                </c:pt>
                <c:pt idx="7787">
                  <c:v>3893.5</c:v>
                </c:pt>
                <c:pt idx="7788">
                  <c:v>3894</c:v>
                </c:pt>
                <c:pt idx="7789">
                  <c:v>3894.5</c:v>
                </c:pt>
                <c:pt idx="7790">
                  <c:v>3895</c:v>
                </c:pt>
                <c:pt idx="7791">
                  <c:v>3895.5</c:v>
                </c:pt>
                <c:pt idx="7792">
                  <c:v>3896</c:v>
                </c:pt>
                <c:pt idx="7793">
                  <c:v>3896.5</c:v>
                </c:pt>
                <c:pt idx="7794">
                  <c:v>3897</c:v>
                </c:pt>
                <c:pt idx="7795">
                  <c:v>3897.5</c:v>
                </c:pt>
                <c:pt idx="7796">
                  <c:v>3898</c:v>
                </c:pt>
                <c:pt idx="7797">
                  <c:v>3898.5</c:v>
                </c:pt>
                <c:pt idx="7798">
                  <c:v>3899</c:v>
                </c:pt>
                <c:pt idx="7799">
                  <c:v>3899.5</c:v>
                </c:pt>
                <c:pt idx="7800">
                  <c:v>3900</c:v>
                </c:pt>
                <c:pt idx="7801">
                  <c:v>3900.5</c:v>
                </c:pt>
                <c:pt idx="7802">
                  <c:v>3901</c:v>
                </c:pt>
                <c:pt idx="7803">
                  <c:v>3901.5</c:v>
                </c:pt>
                <c:pt idx="7804">
                  <c:v>3902</c:v>
                </c:pt>
                <c:pt idx="7805">
                  <c:v>3902.5</c:v>
                </c:pt>
                <c:pt idx="7806">
                  <c:v>3903</c:v>
                </c:pt>
                <c:pt idx="7807">
                  <c:v>3903.5</c:v>
                </c:pt>
                <c:pt idx="7808">
                  <c:v>3904</c:v>
                </c:pt>
                <c:pt idx="7809">
                  <c:v>3904.5</c:v>
                </c:pt>
                <c:pt idx="7810">
                  <c:v>3905</c:v>
                </c:pt>
                <c:pt idx="7811">
                  <c:v>3905.5</c:v>
                </c:pt>
                <c:pt idx="7812">
                  <c:v>3906</c:v>
                </c:pt>
                <c:pt idx="7813">
                  <c:v>3906.5</c:v>
                </c:pt>
                <c:pt idx="7814">
                  <c:v>3907</c:v>
                </c:pt>
                <c:pt idx="7815">
                  <c:v>3907.5</c:v>
                </c:pt>
                <c:pt idx="7816">
                  <c:v>3908</c:v>
                </c:pt>
                <c:pt idx="7817">
                  <c:v>3908.5</c:v>
                </c:pt>
                <c:pt idx="7818">
                  <c:v>3909</c:v>
                </c:pt>
                <c:pt idx="7819">
                  <c:v>3909.5</c:v>
                </c:pt>
                <c:pt idx="7820">
                  <c:v>3910</c:v>
                </c:pt>
                <c:pt idx="7821">
                  <c:v>3910.5</c:v>
                </c:pt>
                <c:pt idx="7822">
                  <c:v>3911</c:v>
                </c:pt>
                <c:pt idx="7823">
                  <c:v>3911.5</c:v>
                </c:pt>
                <c:pt idx="7824">
                  <c:v>3912</c:v>
                </c:pt>
                <c:pt idx="7825">
                  <c:v>3912.5</c:v>
                </c:pt>
                <c:pt idx="7826">
                  <c:v>3913</c:v>
                </c:pt>
                <c:pt idx="7827">
                  <c:v>3913.5</c:v>
                </c:pt>
                <c:pt idx="7828">
                  <c:v>3914</c:v>
                </c:pt>
                <c:pt idx="7829">
                  <c:v>3914.5</c:v>
                </c:pt>
                <c:pt idx="7830">
                  <c:v>3915</c:v>
                </c:pt>
                <c:pt idx="7831">
                  <c:v>3915.5</c:v>
                </c:pt>
                <c:pt idx="7832">
                  <c:v>3916</c:v>
                </c:pt>
                <c:pt idx="7833">
                  <c:v>3916.5</c:v>
                </c:pt>
                <c:pt idx="7834">
                  <c:v>3917</c:v>
                </c:pt>
                <c:pt idx="7835">
                  <c:v>3917.5</c:v>
                </c:pt>
                <c:pt idx="7836">
                  <c:v>3918</c:v>
                </c:pt>
                <c:pt idx="7837">
                  <c:v>3918.5</c:v>
                </c:pt>
                <c:pt idx="7838">
                  <c:v>3919</c:v>
                </c:pt>
                <c:pt idx="7839">
                  <c:v>3919.5</c:v>
                </c:pt>
                <c:pt idx="7840">
                  <c:v>3920</c:v>
                </c:pt>
                <c:pt idx="7841">
                  <c:v>3920.5</c:v>
                </c:pt>
                <c:pt idx="7842">
                  <c:v>3921</c:v>
                </c:pt>
                <c:pt idx="7843">
                  <c:v>3921.5</c:v>
                </c:pt>
                <c:pt idx="7844">
                  <c:v>3922</c:v>
                </c:pt>
                <c:pt idx="7845">
                  <c:v>3922.5</c:v>
                </c:pt>
                <c:pt idx="7846">
                  <c:v>3923</c:v>
                </c:pt>
                <c:pt idx="7847">
                  <c:v>3923.5</c:v>
                </c:pt>
                <c:pt idx="7848">
                  <c:v>3924</c:v>
                </c:pt>
                <c:pt idx="7849">
                  <c:v>3924.5</c:v>
                </c:pt>
                <c:pt idx="7850">
                  <c:v>3925</c:v>
                </c:pt>
                <c:pt idx="7851">
                  <c:v>3925.5</c:v>
                </c:pt>
                <c:pt idx="7852">
                  <c:v>3926</c:v>
                </c:pt>
                <c:pt idx="7853">
                  <c:v>3926.5</c:v>
                </c:pt>
                <c:pt idx="7854">
                  <c:v>3927</c:v>
                </c:pt>
                <c:pt idx="7855">
                  <c:v>3927.5</c:v>
                </c:pt>
                <c:pt idx="7856">
                  <c:v>3928</c:v>
                </c:pt>
                <c:pt idx="7857">
                  <c:v>3928.5</c:v>
                </c:pt>
                <c:pt idx="7858">
                  <c:v>3929</c:v>
                </c:pt>
                <c:pt idx="7859">
                  <c:v>3929.5</c:v>
                </c:pt>
                <c:pt idx="7860">
                  <c:v>3930</c:v>
                </c:pt>
                <c:pt idx="7861">
                  <c:v>3930.5</c:v>
                </c:pt>
                <c:pt idx="7862">
                  <c:v>3931</c:v>
                </c:pt>
                <c:pt idx="7863">
                  <c:v>3931.5</c:v>
                </c:pt>
                <c:pt idx="7864">
                  <c:v>3932</c:v>
                </c:pt>
                <c:pt idx="7865">
                  <c:v>3932.5</c:v>
                </c:pt>
                <c:pt idx="7866">
                  <c:v>3933</c:v>
                </c:pt>
                <c:pt idx="7867">
                  <c:v>3933.5</c:v>
                </c:pt>
                <c:pt idx="7868">
                  <c:v>3934</c:v>
                </c:pt>
                <c:pt idx="7869">
                  <c:v>3934.5</c:v>
                </c:pt>
                <c:pt idx="7870">
                  <c:v>3935</c:v>
                </c:pt>
                <c:pt idx="7871">
                  <c:v>3935.5</c:v>
                </c:pt>
                <c:pt idx="7872">
                  <c:v>3936</c:v>
                </c:pt>
                <c:pt idx="7873">
                  <c:v>3936.5</c:v>
                </c:pt>
                <c:pt idx="7874">
                  <c:v>3937</c:v>
                </c:pt>
                <c:pt idx="7875">
                  <c:v>3937.5</c:v>
                </c:pt>
                <c:pt idx="7876">
                  <c:v>3938</c:v>
                </c:pt>
                <c:pt idx="7877">
                  <c:v>3938.5</c:v>
                </c:pt>
                <c:pt idx="7878">
                  <c:v>3939</c:v>
                </c:pt>
                <c:pt idx="7879">
                  <c:v>3939.5</c:v>
                </c:pt>
                <c:pt idx="7880">
                  <c:v>3940</c:v>
                </c:pt>
                <c:pt idx="7881">
                  <c:v>3940.5</c:v>
                </c:pt>
                <c:pt idx="7882">
                  <c:v>3941</c:v>
                </c:pt>
                <c:pt idx="7883">
                  <c:v>3941.5</c:v>
                </c:pt>
                <c:pt idx="7884">
                  <c:v>3942</c:v>
                </c:pt>
                <c:pt idx="7885">
                  <c:v>3942.5</c:v>
                </c:pt>
                <c:pt idx="7886">
                  <c:v>3943</c:v>
                </c:pt>
                <c:pt idx="7887">
                  <c:v>3943.5</c:v>
                </c:pt>
                <c:pt idx="7888">
                  <c:v>3944</c:v>
                </c:pt>
                <c:pt idx="7889">
                  <c:v>3944.5</c:v>
                </c:pt>
                <c:pt idx="7890">
                  <c:v>3945</c:v>
                </c:pt>
                <c:pt idx="7891">
                  <c:v>3945.5</c:v>
                </c:pt>
                <c:pt idx="7892">
                  <c:v>3946</c:v>
                </c:pt>
                <c:pt idx="7893">
                  <c:v>3946.5</c:v>
                </c:pt>
                <c:pt idx="7894">
                  <c:v>3947</c:v>
                </c:pt>
                <c:pt idx="7895">
                  <c:v>3947.5</c:v>
                </c:pt>
                <c:pt idx="7896">
                  <c:v>3948</c:v>
                </c:pt>
                <c:pt idx="7897">
                  <c:v>3948.5</c:v>
                </c:pt>
                <c:pt idx="7898">
                  <c:v>3949</c:v>
                </c:pt>
                <c:pt idx="7899">
                  <c:v>3949.5</c:v>
                </c:pt>
                <c:pt idx="7900">
                  <c:v>3950</c:v>
                </c:pt>
                <c:pt idx="7901">
                  <c:v>3950.5</c:v>
                </c:pt>
                <c:pt idx="7902">
                  <c:v>3951</c:v>
                </c:pt>
                <c:pt idx="7903">
                  <c:v>3951.5</c:v>
                </c:pt>
                <c:pt idx="7904">
                  <c:v>3952</c:v>
                </c:pt>
                <c:pt idx="7905">
                  <c:v>3952.5</c:v>
                </c:pt>
                <c:pt idx="7906">
                  <c:v>3953</c:v>
                </c:pt>
                <c:pt idx="7907">
                  <c:v>3953.5</c:v>
                </c:pt>
                <c:pt idx="7908">
                  <c:v>3954</c:v>
                </c:pt>
                <c:pt idx="7909">
                  <c:v>3954.5</c:v>
                </c:pt>
                <c:pt idx="7910">
                  <c:v>3955</c:v>
                </c:pt>
                <c:pt idx="7911">
                  <c:v>3955.5</c:v>
                </c:pt>
                <c:pt idx="7912">
                  <c:v>3956</c:v>
                </c:pt>
                <c:pt idx="7913">
                  <c:v>3956.5</c:v>
                </c:pt>
                <c:pt idx="7914">
                  <c:v>3957</c:v>
                </c:pt>
                <c:pt idx="7915">
                  <c:v>3957.5</c:v>
                </c:pt>
                <c:pt idx="7916">
                  <c:v>3958</c:v>
                </c:pt>
                <c:pt idx="7917">
                  <c:v>3958.5</c:v>
                </c:pt>
                <c:pt idx="7918">
                  <c:v>3959</c:v>
                </c:pt>
                <c:pt idx="7919">
                  <c:v>3959.5</c:v>
                </c:pt>
                <c:pt idx="7920">
                  <c:v>3960</c:v>
                </c:pt>
                <c:pt idx="7921">
                  <c:v>3960.5</c:v>
                </c:pt>
                <c:pt idx="7922">
                  <c:v>3961</c:v>
                </c:pt>
                <c:pt idx="7923">
                  <c:v>3961.5</c:v>
                </c:pt>
                <c:pt idx="7924">
                  <c:v>3962</c:v>
                </c:pt>
                <c:pt idx="7925">
                  <c:v>3962.5</c:v>
                </c:pt>
                <c:pt idx="7926">
                  <c:v>3963</c:v>
                </c:pt>
                <c:pt idx="7927">
                  <c:v>3963.5</c:v>
                </c:pt>
                <c:pt idx="7928">
                  <c:v>3964</c:v>
                </c:pt>
                <c:pt idx="7929">
                  <c:v>3964.5</c:v>
                </c:pt>
                <c:pt idx="7930">
                  <c:v>3965</c:v>
                </c:pt>
                <c:pt idx="7931">
                  <c:v>3965.5</c:v>
                </c:pt>
                <c:pt idx="7932">
                  <c:v>3966</c:v>
                </c:pt>
                <c:pt idx="7933">
                  <c:v>3966.5</c:v>
                </c:pt>
                <c:pt idx="7934">
                  <c:v>3967</c:v>
                </c:pt>
                <c:pt idx="7935">
                  <c:v>3967.5</c:v>
                </c:pt>
                <c:pt idx="7936">
                  <c:v>3968</c:v>
                </c:pt>
                <c:pt idx="7937">
                  <c:v>3968.5</c:v>
                </c:pt>
                <c:pt idx="7938">
                  <c:v>3969</c:v>
                </c:pt>
                <c:pt idx="7939">
                  <c:v>3969.5</c:v>
                </c:pt>
                <c:pt idx="7940">
                  <c:v>3970</c:v>
                </c:pt>
                <c:pt idx="7941">
                  <c:v>3970.5</c:v>
                </c:pt>
                <c:pt idx="7942">
                  <c:v>3971</c:v>
                </c:pt>
                <c:pt idx="7943">
                  <c:v>3971.5</c:v>
                </c:pt>
                <c:pt idx="7944">
                  <c:v>3972</c:v>
                </c:pt>
                <c:pt idx="7945">
                  <c:v>3972.5</c:v>
                </c:pt>
                <c:pt idx="7946">
                  <c:v>3973</c:v>
                </c:pt>
                <c:pt idx="7947">
                  <c:v>3973.5</c:v>
                </c:pt>
                <c:pt idx="7948">
                  <c:v>3974</c:v>
                </c:pt>
                <c:pt idx="7949">
                  <c:v>3974.5</c:v>
                </c:pt>
                <c:pt idx="7950">
                  <c:v>3975</c:v>
                </c:pt>
                <c:pt idx="7951">
                  <c:v>3975.5</c:v>
                </c:pt>
                <c:pt idx="7952">
                  <c:v>3976</c:v>
                </c:pt>
                <c:pt idx="7953">
                  <c:v>3976.5</c:v>
                </c:pt>
                <c:pt idx="7954">
                  <c:v>3977</c:v>
                </c:pt>
                <c:pt idx="7955">
                  <c:v>3977.5</c:v>
                </c:pt>
                <c:pt idx="7956">
                  <c:v>3978</c:v>
                </c:pt>
                <c:pt idx="7957">
                  <c:v>3978.5</c:v>
                </c:pt>
                <c:pt idx="7958">
                  <c:v>3979</c:v>
                </c:pt>
                <c:pt idx="7959">
                  <c:v>3979.5</c:v>
                </c:pt>
                <c:pt idx="7960">
                  <c:v>3980</c:v>
                </c:pt>
                <c:pt idx="7961">
                  <c:v>3980.5</c:v>
                </c:pt>
                <c:pt idx="7962">
                  <c:v>3981</c:v>
                </c:pt>
                <c:pt idx="7963">
                  <c:v>3981.5</c:v>
                </c:pt>
                <c:pt idx="7964">
                  <c:v>3982</c:v>
                </c:pt>
                <c:pt idx="7965">
                  <c:v>3982.5</c:v>
                </c:pt>
                <c:pt idx="7966">
                  <c:v>3983</c:v>
                </c:pt>
                <c:pt idx="7967">
                  <c:v>3983.5</c:v>
                </c:pt>
                <c:pt idx="7968">
                  <c:v>3984</c:v>
                </c:pt>
                <c:pt idx="7969">
                  <c:v>3984.5</c:v>
                </c:pt>
                <c:pt idx="7970">
                  <c:v>3985</c:v>
                </c:pt>
                <c:pt idx="7971">
                  <c:v>3985.5</c:v>
                </c:pt>
                <c:pt idx="7972">
                  <c:v>3986</c:v>
                </c:pt>
                <c:pt idx="7973">
                  <c:v>3986.5</c:v>
                </c:pt>
                <c:pt idx="7974">
                  <c:v>3987</c:v>
                </c:pt>
                <c:pt idx="7975">
                  <c:v>3987.5</c:v>
                </c:pt>
                <c:pt idx="7976">
                  <c:v>3988</c:v>
                </c:pt>
                <c:pt idx="7977">
                  <c:v>3988.5</c:v>
                </c:pt>
                <c:pt idx="7978">
                  <c:v>3989</c:v>
                </c:pt>
                <c:pt idx="7979">
                  <c:v>3989.5</c:v>
                </c:pt>
                <c:pt idx="7980">
                  <c:v>3990</c:v>
                </c:pt>
                <c:pt idx="7981">
                  <c:v>3990.5</c:v>
                </c:pt>
                <c:pt idx="7982">
                  <c:v>3991</c:v>
                </c:pt>
                <c:pt idx="7983">
                  <c:v>3991.5</c:v>
                </c:pt>
                <c:pt idx="7984">
                  <c:v>3992</c:v>
                </c:pt>
                <c:pt idx="7985">
                  <c:v>3992.5</c:v>
                </c:pt>
                <c:pt idx="7986">
                  <c:v>3993</c:v>
                </c:pt>
                <c:pt idx="7987">
                  <c:v>3993.5</c:v>
                </c:pt>
                <c:pt idx="7988">
                  <c:v>3994</c:v>
                </c:pt>
                <c:pt idx="7989">
                  <c:v>3994.5</c:v>
                </c:pt>
                <c:pt idx="7990">
                  <c:v>3995</c:v>
                </c:pt>
                <c:pt idx="7991">
                  <c:v>3995.5</c:v>
                </c:pt>
                <c:pt idx="7992">
                  <c:v>3996</c:v>
                </c:pt>
                <c:pt idx="7993">
                  <c:v>3996.5</c:v>
                </c:pt>
                <c:pt idx="7994">
                  <c:v>3997</c:v>
                </c:pt>
                <c:pt idx="7995">
                  <c:v>3997.5</c:v>
                </c:pt>
                <c:pt idx="7996">
                  <c:v>3998</c:v>
                </c:pt>
                <c:pt idx="7997">
                  <c:v>3998.5</c:v>
                </c:pt>
                <c:pt idx="7998">
                  <c:v>3999</c:v>
                </c:pt>
                <c:pt idx="7999">
                  <c:v>3999.5</c:v>
                </c:pt>
                <c:pt idx="8000">
                  <c:v>4000</c:v>
                </c:pt>
                <c:pt idx="8001">
                  <c:v>4000.5</c:v>
                </c:pt>
                <c:pt idx="8002">
                  <c:v>4001</c:v>
                </c:pt>
                <c:pt idx="8003">
                  <c:v>4001.5</c:v>
                </c:pt>
                <c:pt idx="8004">
                  <c:v>4002</c:v>
                </c:pt>
                <c:pt idx="8005">
                  <c:v>4002.5</c:v>
                </c:pt>
                <c:pt idx="8006">
                  <c:v>4003</c:v>
                </c:pt>
                <c:pt idx="8007">
                  <c:v>4003.5</c:v>
                </c:pt>
                <c:pt idx="8008">
                  <c:v>4004</c:v>
                </c:pt>
                <c:pt idx="8009">
                  <c:v>4004.5</c:v>
                </c:pt>
                <c:pt idx="8010">
                  <c:v>4005</c:v>
                </c:pt>
                <c:pt idx="8011">
                  <c:v>4005.5</c:v>
                </c:pt>
                <c:pt idx="8012">
                  <c:v>4006</c:v>
                </c:pt>
                <c:pt idx="8013">
                  <c:v>4006.5</c:v>
                </c:pt>
                <c:pt idx="8014">
                  <c:v>4007</c:v>
                </c:pt>
                <c:pt idx="8015">
                  <c:v>4007.5</c:v>
                </c:pt>
                <c:pt idx="8016">
                  <c:v>4008</c:v>
                </c:pt>
                <c:pt idx="8017">
                  <c:v>4008.5</c:v>
                </c:pt>
                <c:pt idx="8018">
                  <c:v>4009</c:v>
                </c:pt>
                <c:pt idx="8019">
                  <c:v>4009.5</c:v>
                </c:pt>
                <c:pt idx="8020">
                  <c:v>4010</c:v>
                </c:pt>
                <c:pt idx="8021">
                  <c:v>4010.5</c:v>
                </c:pt>
                <c:pt idx="8022">
                  <c:v>4011</c:v>
                </c:pt>
                <c:pt idx="8023">
                  <c:v>4011.5</c:v>
                </c:pt>
                <c:pt idx="8024">
                  <c:v>4012</c:v>
                </c:pt>
                <c:pt idx="8025">
                  <c:v>4012.5</c:v>
                </c:pt>
                <c:pt idx="8026">
                  <c:v>4013</c:v>
                </c:pt>
                <c:pt idx="8027">
                  <c:v>4013.5</c:v>
                </c:pt>
                <c:pt idx="8028">
                  <c:v>4014</c:v>
                </c:pt>
                <c:pt idx="8029">
                  <c:v>4014.5</c:v>
                </c:pt>
                <c:pt idx="8030">
                  <c:v>4015</c:v>
                </c:pt>
                <c:pt idx="8031">
                  <c:v>4015.5</c:v>
                </c:pt>
                <c:pt idx="8032">
                  <c:v>4016</c:v>
                </c:pt>
                <c:pt idx="8033">
                  <c:v>4016.5</c:v>
                </c:pt>
                <c:pt idx="8034">
                  <c:v>4017</c:v>
                </c:pt>
                <c:pt idx="8035">
                  <c:v>4017.5</c:v>
                </c:pt>
                <c:pt idx="8036">
                  <c:v>4018</c:v>
                </c:pt>
                <c:pt idx="8037">
                  <c:v>4018.5</c:v>
                </c:pt>
                <c:pt idx="8038">
                  <c:v>4019</c:v>
                </c:pt>
                <c:pt idx="8039">
                  <c:v>4019.5</c:v>
                </c:pt>
                <c:pt idx="8040">
                  <c:v>4020</c:v>
                </c:pt>
                <c:pt idx="8041">
                  <c:v>4020.5</c:v>
                </c:pt>
                <c:pt idx="8042">
                  <c:v>4021</c:v>
                </c:pt>
                <c:pt idx="8043">
                  <c:v>4021.5</c:v>
                </c:pt>
                <c:pt idx="8044">
                  <c:v>4022</c:v>
                </c:pt>
                <c:pt idx="8045">
                  <c:v>4022.5</c:v>
                </c:pt>
                <c:pt idx="8046">
                  <c:v>4023</c:v>
                </c:pt>
                <c:pt idx="8047">
                  <c:v>4023.5</c:v>
                </c:pt>
                <c:pt idx="8048">
                  <c:v>4024</c:v>
                </c:pt>
                <c:pt idx="8049">
                  <c:v>4024.5</c:v>
                </c:pt>
                <c:pt idx="8050">
                  <c:v>4025</c:v>
                </c:pt>
                <c:pt idx="8051">
                  <c:v>4025.5</c:v>
                </c:pt>
                <c:pt idx="8052">
                  <c:v>4026</c:v>
                </c:pt>
                <c:pt idx="8053">
                  <c:v>4026.5</c:v>
                </c:pt>
                <c:pt idx="8054">
                  <c:v>4027</c:v>
                </c:pt>
                <c:pt idx="8055">
                  <c:v>4027.5</c:v>
                </c:pt>
                <c:pt idx="8056">
                  <c:v>4028</c:v>
                </c:pt>
                <c:pt idx="8057">
                  <c:v>4028.5</c:v>
                </c:pt>
                <c:pt idx="8058">
                  <c:v>4029</c:v>
                </c:pt>
                <c:pt idx="8059">
                  <c:v>4029.5</c:v>
                </c:pt>
                <c:pt idx="8060">
                  <c:v>4030</c:v>
                </c:pt>
                <c:pt idx="8061">
                  <c:v>4030.5</c:v>
                </c:pt>
                <c:pt idx="8062">
                  <c:v>4031</c:v>
                </c:pt>
                <c:pt idx="8063">
                  <c:v>4031.5</c:v>
                </c:pt>
                <c:pt idx="8064">
                  <c:v>4032</c:v>
                </c:pt>
                <c:pt idx="8065">
                  <c:v>4032.5</c:v>
                </c:pt>
                <c:pt idx="8066">
                  <c:v>4033</c:v>
                </c:pt>
                <c:pt idx="8067">
                  <c:v>4033.5</c:v>
                </c:pt>
                <c:pt idx="8068">
                  <c:v>4034</c:v>
                </c:pt>
                <c:pt idx="8069">
                  <c:v>4034.5</c:v>
                </c:pt>
                <c:pt idx="8070">
                  <c:v>4035</c:v>
                </c:pt>
                <c:pt idx="8071">
                  <c:v>4035.5</c:v>
                </c:pt>
                <c:pt idx="8072">
                  <c:v>4036</c:v>
                </c:pt>
                <c:pt idx="8073">
                  <c:v>4036.5</c:v>
                </c:pt>
                <c:pt idx="8074">
                  <c:v>4037</c:v>
                </c:pt>
                <c:pt idx="8075">
                  <c:v>4037.5</c:v>
                </c:pt>
                <c:pt idx="8076">
                  <c:v>4038</c:v>
                </c:pt>
                <c:pt idx="8077">
                  <c:v>4038.5</c:v>
                </c:pt>
                <c:pt idx="8078">
                  <c:v>4039</c:v>
                </c:pt>
                <c:pt idx="8079">
                  <c:v>4039.5</c:v>
                </c:pt>
                <c:pt idx="8080">
                  <c:v>4040</c:v>
                </c:pt>
                <c:pt idx="8081">
                  <c:v>4040.5</c:v>
                </c:pt>
                <c:pt idx="8082">
                  <c:v>4041</c:v>
                </c:pt>
                <c:pt idx="8083">
                  <c:v>4041.5</c:v>
                </c:pt>
                <c:pt idx="8084">
                  <c:v>4042</c:v>
                </c:pt>
                <c:pt idx="8085">
                  <c:v>4042.5</c:v>
                </c:pt>
                <c:pt idx="8086">
                  <c:v>4043</c:v>
                </c:pt>
                <c:pt idx="8087">
                  <c:v>4043.5</c:v>
                </c:pt>
                <c:pt idx="8088">
                  <c:v>4044</c:v>
                </c:pt>
                <c:pt idx="8089">
                  <c:v>4044.5</c:v>
                </c:pt>
                <c:pt idx="8090">
                  <c:v>4045</c:v>
                </c:pt>
                <c:pt idx="8091">
                  <c:v>4045.5</c:v>
                </c:pt>
                <c:pt idx="8092">
                  <c:v>4046</c:v>
                </c:pt>
                <c:pt idx="8093">
                  <c:v>4046.5</c:v>
                </c:pt>
                <c:pt idx="8094">
                  <c:v>4047</c:v>
                </c:pt>
                <c:pt idx="8095">
                  <c:v>4047.5</c:v>
                </c:pt>
                <c:pt idx="8096">
                  <c:v>4048</c:v>
                </c:pt>
                <c:pt idx="8097">
                  <c:v>4048.5</c:v>
                </c:pt>
                <c:pt idx="8098">
                  <c:v>4049</c:v>
                </c:pt>
                <c:pt idx="8099">
                  <c:v>4049.5</c:v>
                </c:pt>
                <c:pt idx="8100">
                  <c:v>4050</c:v>
                </c:pt>
                <c:pt idx="8101">
                  <c:v>4050.5</c:v>
                </c:pt>
                <c:pt idx="8102">
                  <c:v>4051</c:v>
                </c:pt>
                <c:pt idx="8103">
                  <c:v>4051.5</c:v>
                </c:pt>
                <c:pt idx="8104">
                  <c:v>4052</c:v>
                </c:pt>
                <c:pt idx="8105">
                  <c:v>4052.5</c:v>
                </c:pt>
                <c:pt idx="8106">
                  <c:v>4053</c:v>
                </c:pt>
                <c:pt idx="8107">
                  <c:v>4053.5</c:v>
                </c:pt>
                <c:pt idx="8108">
                  <c:v>4054</c:v>
                </c:pt>
                <c:pt idx="8109">
                  <c:v>4054.5</c:v>
                </c:pt>
                <c:pt idx="8110">
                  <c:v>4055</c:v>
                </c:pt>
                <c:pt idx="8111">
                  <c:v>4055.5</c:v>
                </c:pt>
                <c:pt idx="8112">
                  <c:v>4056</c:v>
                </c:pt>
                <c:pt idx="8113">
                  <c:v>4056.5</c:v>
                </c:pt>
                <c:pt idx="8114">
                  <c:v>4057</c:v>
                </c:pt>
                <c:pt idx="8115">
                  <c:v>4057.5</c:v>
                </c:pt>
                <c:pt idx="8116">
                  <c:v>4058</c:v>
                </c:pt>
                <c:pt idx="8117">
                  <c:v>4058.5</c:v>
                </c:pt>
                <c:pt idx="8118">
                  <c:v>4059</c:v>
                </c:pt>
                <c:pt idx="8119">
                  <c:v>4059.5</c:v>
                </c:pt>
                <c:pt idx="8120">
                  <c:v>4060</c:v>
                </c:pt>
                <c:pt idx="8121">
                  <c:v>4060.5</c:v>
                </c:pt>
                <c:pt idx="8122">
                  <c:v>4061</c:v>
                </c:pt>
                <c:pt idx="8123">
                  <c:v>4061.5</c:v>
                </c:pt>
                <c:pt idx="8124">
                  <c:v>4062</c:v>
                </c:pt>
                <c:pt idx="8125">
                  <c:v>4062.5</c:v>
                </c:pt>
                <c:pt idx="8126">
                  <c:v>4063</c:v>
                </c:pt>
                <c:pt idx="8127">
                  <c:v>4063.5</c:v>
                </c:pt>
                <c:pt idx="8128">
                  <c:v>4064</c:v>
                </c:pt>
                <c:pt idx="8129">
                  <c:v>4064.5</c:v>
                </c:pt>
                <c:pt idx="8130">
                  <c:v>4065</c:v>
                </c:pt>
                <c:pt idx="8131">
                  <c:v>4065.5</c:v>
                </c:pt>
                <c:pt idx="8132">
                  <c:v>4066</c:v>
                </c:pt>
                <c:pt idx="8133">
                  <c:v>4066.5</c:v>
                </c:pt>
                <c:pt idx="8134">
                  <c:v>4067</c:v>
                </c:pt>
                <c:pt idx="8135">
                  <c:v>4067.5</c:v>
                </c:pt>
                <c:pt idx="8136">
                  <c:v>4068</c:v>
                </c:pt>
                <c:pt idx="8137">
                  <c:v>4068.5</c:v>
                </c:pt>
                <c:pt idx="8138">
                  <c:v>4069</c:v>
                </c:pt>
                <c:pt idx="8139">
                  <c:v>4069.5</c:v>
                </c:pt>
                <c:pt idx="8140">
                  <c:v>4070</c:v>
                </c:pt>
                <c:pt idx="8141">
                  <c:v>4070.5</c:v>
                </c:pt>
                <c:pt idx="8142">
                  <c:v>4071</c:v>
                </c:pt>
                <c:pt idx="8143">
                  <c:v>4071.5</c:v>
                </c:pt>
                <c:pt idx="8144">
                  <c:v>4072</c:v>
                </c:pt>
                <c:pt idx="8145">
                  <c:v>4072.5</c:v>
                </c:pt>
                <c:pt idx="8146">
                  <c:v>4073</c:v>
                </c:pt>
                <c:pt idx="8147">
                  <c:v>4073.5</c:v>
                </c:pt>
                <c:pt idx="8148">
                  <c:v>4074</c:v>
                </c:pt>
                <c:pt idx="8149">
                  <c:v>4074.5</c:v>
                </c:pt>
                <c:pt idx="8150">
                  <c:v>4075</c:v>
                </c:pt>
                <c:pt idx="8151">
                  <c:v>4075.5</c:v>
                </c:pt>
                <c:pt idx="8152">
                  <c:v>4076</c:v>
                </c:pt>
                <c:pt idx="8153">
                  <c:v>4076.5</c:v>
                </c:pt>
                <c:pt idx="8154">
                  <c:v>4077</c:v>
                </c:pt>
                <c:pt idx="8155">
                  <c:v>4077.5</c:v>
                </c:pt>
                <c:pt idx="8156">
                  <c:v>4078</c:v>
                </c:pt>
                <c:pt idx="8157">
                  <c:v>4078.5</c:v>
                </c:pt>
                <c:pt idx="8158">
                  <c:v>4079</c:v>
                </c:pt>
                <c:pt idx="8159">
                  <c:v>4079.5</c:v>
                </c:pt>
                <c:pt idx="8160">
                  <c:v>4080</c:v>
                </c:pt>
                <c:pt idx="8161">
                  <c:v>4080.5</c:v>
                </c:pt>
                <c:pt idx="8162">
                  <c:v>4081</c:v>
                </c:pt>
                <c:pt idx="8163">
                  <c:v>4081.5</c:v>
                </c:pt>
                <c:pt idx="8164">
                  <c:v>4082</c:v>
                </c:pt>
                <c:pt idx="8165">
                  <c:v>4082.5</c:v>
                </c:pt>
                <c:pt idx="8166">
                  <c:v>4083</c:v>
                </c:pt>
                <c:pt idx="8167">
                  <c:v>4083.5</c:v>
                </c:pt>
                <c:pt idx="8168">
                  <c:v>4084</c:v>
                </c:pt>
                <c:pt idx="8169">
                  <c:v>4084.5</c:v>
                </c:pt>
                <c:pt idx="8170">
                  <c:v>4085</c:v>
                </c:pt>
                <c:pt idx="8171">
                  <c:v>4085.5</c:v>
                </c:pt>
                <c:pt idx="8172">
                  <c:v>4086</c:v>
                </c:pt>
                <c:pt idx="8173">
                  <c:v>4086.5</c:v>
                </c:pt>
                <c:pt idx="8174">
                  <c:v>4087</c:v>
                </c:pt>
                <c:pt idx="8175">
                  <c:v>4087.5</c:v>
                </c:pt>
                <c:pt idx="8176">
                  <c:v>4088</c:v>
                </c:pt>
                <c:pt idx="8177">
                  <c:v>4088.5</c:v>
                </c:pt>
                <c:pt idx="8178">
                  <c:v>4089</c:v>
                </c:pt>
                <c:pt idx="8179">
                  <c:v>4089.5</c:v>
                </c:pt>
                <c:pt idx="8180">
                  <c:v>4090</c:v>
                </c:pt>
                <c:pt idx="8181">
                  <c:v>4090.5</c:v>
                </c:pt>
                <c:pt idx="8182">
                  <c:v>4091</c:v>
                </c:pt>
                <c:pt idx="8183">
                  <c:v>4091.5</c:v>
                </c:pt>
                <c:pt idx="8184">
                  <c:v>4092</c:v>
                </c:pt>
                <c:pt idx="8185">
                  <c:v>4092.5</c:v>
                </c:pt>
                <c:pt idx="8186">
                  <c:v>4093</c:v>
                </c:pt>
                <c:pt idx="8187">
                  <c:v>4093.5</c:v>
                </c:pt>
                <c:pt idx="8188">
                  <c:v>4094</c:v>
                </c:pt>
                <c:pt idx="8189">
                  <c:v>4094.5</c:v>
                </c:pt>
                <c:pt idx="8190">
                  <c:v>4095</c:v>
                </c:pt>
                <c:pt idx="8191">
                  <c:v>4095.5</c:v>
                </c:pt>
                <c:pt idx="8192">
                  <c:v>4096</c:v>
                </c:pt>
                <c:pt idx="8193">
                  <c:v>4096.5</c:v>
                </c:pt>
                <c:pt idx="8194">
                  <c:v>4097</c:v>
                </c:pt>
                <c:pt idx="8195">
                  <c:v>4097.5</c:v>
                </c:pt>
                <c:pt idx="8196">
                  <c:v>4098</c:v>
                </c:pt>
                <c:pt idx="8197">
                  <c:v>4098.5</c:v>
                </c:pt>
                <c:pt idx="8198">
                  <c:v>4099</c:v>
                </c:pt>
                <c:pt idx="8199">
                  <c:v>4099.5</c:v>
                </c:pt>
                <c:pt idx="8200">
                  <c:v>4100</c:v>
                </c:pt>
                <c:pt idx="8201">
                  <c:v>4100.5</c:v>
                </c:pt>
                <c:pt idx="8202">
                  <c:v>4101</c:v>
                </c:pt>
                <c:pt idx="8203">
                  <c:v>4101.5</c:v>
                </c:pt>
                <c:pt idx="8204">
                  <c:v>4102</c:v>
                </c:pt>
                <c:pt idx="8205">
                  <c:v>4102.5</c:v>
                </c:pt>
                <c:pt idx="8206">
                  <c:v>4103</c:v>
                </c:pt>
                <c:pt idx="8207">
                  <c:v>4103.5</c:v>
                </c:pt>
                <c:pt idx="8208">
                  <c:v>4104</c:v>
                </c:pt>
                <c:pt idx="8209">
                  <c:v>4104.5</c:v>
                </c:pt>
                <c:pt idx="8210">
                  <c:v>4105</c:v>
                </c:pt>
                <c:pt idx="8211">
                  <c:v>4105.5</c:v>
                </c:pt>
                <c:pt idx="8212">
                  <c:v>4106</c:v>
                </c:pt>
                <c:pt idx="8213">
                  <c:v>4106.5</c:v>
                </c:pt>
                <c:pt idx="8214">
                  <c:v>4107</c:v>
                </c:pt>
                <c:pt idx="8215">
                  <c:v>4107.5</c:v>
                </c:pt>
                <c:pt idx="8216">
                  <c:v>4108</c:v>
                </c:pt>
                <c:pt idx="8217">
                  <c:v>4108.5</c:v>
                </c:pt>
                <c:pt idx="8218">
                  <c:v>4109</c:v>
                </c:pt>
                <c:pt idx="8219">
                  <c:v>4109.5</c:v>
                </c:pt>
                <c:pt idx="8220">
                  <c:v>4110</c:v>
                </c:pt>
                <c:pt idx="8221">
                  <c:v>4110.5</c:v>
                </c:pt>
                <c:pt idx="8222">
                  <c:v>4111</c:v>
                </c:pt>
                <c:pt idx="8223">
                  <c:v>4111.5</c:v>
                </c:pt>
                <c:pt idx="8224">
                  <c:v>4112</c:v>
                </c:pt>
                <c:pt idx="8225">
                  <c:v>4112.5</c:v>
                </c:pt>
                <c:pt idx="8226">
                  <c:v>4113</c:v>
                </c:pt>
                <c:pt idx="8227">
                  <c:v>4113.5</c:v>
                </c:pt>
                <c:pt idx="8228">
                  <c:v>4114</c:v>
                </c:pt>
                <c:pt idx="8229">
                  <c:v>4114.5</c:v>
                </c:pt>
                <c:pt idx="8230">
                  <c:v>4115</c:v>
                </c:pt>
                <c:pt idx="8231">
                  <c:v>4115.5</c:v>
                </c:pt>
                <c:pt idx="8232">
                  <c:v>4116</c:v>
                </c:pt>
                <c:pt idx="8233">
                  <c:v>4116.5</c:v>
                </c:pt>
                <c:pt idx="8234">
                  <c:v>4117</c:v>
                </c:pt>
                <c:pt idx="8235">
                  <c:v>4117.5</c:v>
                </c:pt>
                <c:pt idx="8236">
                  <c:v>4118</c:v>
                </c:pt>
                <c:pt idx="8237">
                  <c:v>4118.5</c:v>
                </c:pt>
                <c:pt idx="8238">
                  <c:v>4119</c:v>
                </c:pt>
                <c:pt idx="8239">
                  <c:v>4119.5</c:v>
                </c:pt>
                <c:pt idx="8240">
                  <c:v>4120</c:v>
                </c:pt>
                <c:pt idx="8241">
                  <c:v>4120.5</c:v>
                </c:pt>
                <c:pt idx="8242">
                  <c:v>4121</c:v>
                </c:pt>
                <c:pt idx="8243">
                  <c:v>4121.5</c:v>
                </c:pt>
                <c:pt idx="8244">
                  <c:v>4122</c:v>
                </c:pt>
                <c:pt idx="8245">
                  <c:v>4122.5</c:v>
                </c:pt>
                <c:pt idx="8246">
                  <c:v>4123</c:v>
                </c:pt>
                <c:pt idx="8247">
                  <c:v>4123.5</c:v>
                </c:pt>
                <c:pt idx="8248">
                  <c:v>4124</c:v>
                </c:pt>
                <c:pt idx="8249">
                  <c:v>4124.5</c:v>
                </c:pt>
                <c:pt idx="8250">
                  <c:v>4125</c:v>
                </c:pt>
                <c:pt idx="8251">
                  <c:v>4125.5</c:v>
                </c:pt>
                <c:pt idx="8252">
                  <c:v>4126</c:v>
                </c:pt>
                <c:pt idx="8253">
                  <c:v>4126.5</c:v>
                </c:pt>
                <c:pt idx="8254">
                  <c:v>4127</c:v>
                </c:pt>
                <c:pt idx="8255">
                  <c:v>4127.5</c:v>
                </c:pt>
                <c:pt idx="8256">
                  <c:v>4128</c:v>
                </c:pt>
                <c:pt idx="8257">
                  <c:v>4128.5</c:v>
                </c:pt>
                <c:pt idx="8258">
                  <c:v>4129</c:v>
                </c:pt>
                <c:pt idx="8259">
                  <c:v>4129.5</c:v>
                </c:pt>
                <c:pt idx="8260">
                  <c:v>4130</c:v>
                </c:pt>
                <c:pt idx="8261">
                  <c:v>4130.5</c:v>
                </c:pt>
                <c:pt idx="8262">
                  <c:v>4131</c:v>
                </c:pt>
                <c:pt idx="8263">
                  <c:v>4131.5</c:v>
                </c:pt>
                <c:pt idx="8264">
                  <c:v>4132</c:v>
                </c:pt>
                <c:pt idx="8265">
                  <c:v>4132.5</c:v>
                </c:pt>
                <c:pt idx="8266">
                  <c:v>4133</c:v>
                </c:pt>
                <c:pt idx="8267">
                  <c:v>4133.5</c:v>
                </c:pt>
                <c:pt idx="8268">
                  <c:v>4134</c:v>
                </c:pt>
                <c:pt idx="8269">
                  <c:v>4134.5</c:v>
                </c:pt>
                <c:pt idx="8270">
                  <c:v>4135</c:v>
                </c:pt>
                <c:pt idx="8271">
                  <c:v>4135.5</c:v>
                </c:pt>
                <c:pt idx="8272">
                  <c:v>4136</c:v>
                </c:pt>
                <c:pt idx="8273">
                  <c:v>4136.5</c:v>
                </c:pt>
                <c:pt idx="8274">
                  <c:v>4137</c:v>
                </c:pt>
                <c:pt idx="8275">
                  <c:v>4137.5</c:v>
                </c:pt>
                <c:pt idx="8276">
                  <c:v>4138</c:v>
                </c:pt>
                <c:pt idx="8277">
                  <c:v>4138.5</c:v>
                </c:pt>
                <c:pt idx="8278">
                  <c:v>4139</c:v>
                </c:pt>
                <c:pt idx="8279">
                  <c:v>4139.5</c:v>
                </c:pt>
                <c:pt idx="8280">
                  <c:v>4140</c:v>
                </c:pt>
                <c:pt idx="8281">
                  <c:v>4140.5</c:v>
                </c:pt>
                <c:pt idx="8282">
                  <c:v>4141</c:v>
                </c:pt>
                <c:pt idx="8283">
                  <c:v>4141.5</c:v>
                </c:pt>
                <c:pt idx="8284">
                  <c:v>4142</c:v>
                </c:pt>
                <c:pt idx="8285">
                  <c:v>4142.5</c:v>
                </c:pt>
                <c:pt idx="8286">
                  <c:v>4143</c:v>
                </c:pt>
                <c:pt idx="8287">
                  <c:v>4143.5</c:v>
                </c:pt>
                <c:pt idx="8288">
                  <c:v>4144</c:v>
                </c:pt>
                <c:pt idx="8289">
                  <c:v>4144.5</c:v>
                </c:pt>
                <c:pt idx="8290">
                  <c:v>4145</c:v>
                </c:pt>
                <c:pt idx="8291">
                  <c:v>4145.5</c:v>
                </c:pt>
                <c:pt idx="8292">
                  <c:v>4146</c:v>
                </c:pt>
                <c:pt idx="8293">
                  <c:v>4146.5</c:v>
                </c:pt>
                <c:pt idx="8294">
                  <c:v>4147</c:v>
                </c:pt>
                <c:pt idx="8295">
                  <c:v>4147.5</c:v>
                </c:pt>
                <c:pt idx="8296">
                  <c:v>4148</c:v>
                </c:pt>
                <c:pt idx="8297">
                  <c:v>4148.5</c:v>
                </c:pt>
                <c:pt idx="8298">
                  <c:v>4149</c:v>
                </c:pt>
                <c:pt idx="8299">
                  <c:v>4149.5</c:v>
                </c:pt>
                <c:pt idx="8300">
                  <c:v>4150</c:v>
                </c:pt>
                <c:pt idx="8301">
                  <c:v>4150.5</c:v>
                </c:pt>
                <c:pt idx="8302">
                  <c:v>4151</c:v>
                </c:pt>
                <c:pt idx="8303">
                  <c:v>4151.5</c:v>
                </c:pt>
                <c:pt idx="8304">
                  <c:v>4152</c:v>
                </c:pt>
                <c:pt idx="8305">
                  <c:v>4152.5</c:v>
                </c:pt>
                <c:pt idx="8306">
                  <c:v>4153</c:v>
                </c:pt>
                <c:pt idx="8307">
                  <c:v>4153.5</c:v>
                </c:pt>
                <c:pt idx="8308">
                  <c:v>4154</c:v>
                </c:pt>
                <c:pt idx="8309">
                  <c:v>4154.5</c:v>
                </c:pt>
                <c:pt idx="8310">
                  <c:v>4155</c:v>
                </c:pt>
                <c:pt idx="8311">
                  <c:v>4155.5</c:v>
                </c:pt>
                <c:pt idx="8312">
                  <c:v>4156</c:v>
                </c:pt>
                <c:pt idx="8313">
                  <c:v>4156.5</c:v>
                </c:pt>
                <c:pt idx="8314">
                  <c:v>4157</c:v>
                </c:pt>
                <c:pt idx="8315">
                  <c:v>4157.5</c:v>
                </c:pt>
                <c:pt idx="8316">
                  <c:v>4158</c:v>
                </c:pt>
                <c:pt idx="8317">
                  <c:v>4158.5</c:v>
                </c:pt>
                <c:pt idx="8318">
                  <c:v>4159</c:v>
                </c:pt>
                <c:pt idx="8319">
                  <c:v>4159.5</c:v>
                </c:pt>
                <c:pt idx="8320">
                  <c:v>4160</c:v>
                </c:pt>
                <c:pt idx="8321">
                  <c:v>4160.5</c:v>
                </c:pt>
                <c:pt idx="8322">
                  <c:v>4161</c:v>
                </c:pt>
                <c:pt idx="8323">
                  <c:v>4161.5</c:v>
                </c:pt>
                <c:pt idx="8324">
                  <c:v>4162</c:v>
                </c:pt>
                <c:pt idx="8325">
                  <c:v>4162.5</c:v>
                </c:pt>
                <c:pt idx="8326">
                  <c:v>4163</c:v>
                </c:pt>
                <c:pt idx="8327">
                  <c:v>4163.5</c:v>
                </c:pt>
                <c:pt idx="8328">
                  <c:v>4164</c:v>
                </c:pt>
                <c:pt idx="8329">
                  <c:v>4164.5</c:v>
                </c:pt>
                <c:pt idx="8330">
                  <c:v>4165</c:v>
                </c:pt>
                <c:pt idx="8331">
                  <c:v>4165.5</c:v>
                </c:pt>
                <c:pt idx="8332">
                  <c:v>4166</c:v>
                </c:pt>
                <c:pt idx="8333">
                  <c:v>4166.5</c:v>
                </c:pt>
                <c:pt idx="8334">
                  <c:v>4167</c:v>
                </c:pt>
                <c:pt idx="8335">
                  <c:v>4167.5</c:v>
                </c:pt>
                <c:pt idx="8336">
                  <c:v>4168</c:v>
                </c:pt>
                <c:pt idx="8337">
                  <c:v>4168.5</c:v>
                </c:pt>
                <c:pt idx="8338">
                  <c:v>4169</c:v>
                </c:pt>
                <c:pt idx="8339">
                  <c:v>4169.5</c:v>
                </c:pt>
                <c:pt idx="8340">
                  <c:v>4170</c:v>
                </c:pt>
                <c:pt idx="8341">
                  <c:v>4170.5</c:v>
                </c:pt>
                <c:pt idx="8342">
                  <c:v>4171</c:v>
                </c:pt>
                <c:pt idx="8343">
                  <c:v>4171.5</c:v>
                </c:pt>
                <c:pt idx="8344">
                  <c:v>4172</c:v>
                </c:pt>
                <c:pt idx="8345">
                  <c:v>4172.5</c:v>
                </c:pt>
                <c:pt idx="8346">
                  <c:v>4173</c:v>
                </c:pt>
                <c:pt idx="8347">
                  <c:v>4173.5</c:v>
                </c:pt>
                <c:pt idx="8348">
                  <c:v>4174</c:v>
                </c:pt>
                <c:pt idx="8349">
                  <c:v>4174.5</c:v>
                </c:pt>
                <c:pt idx="8350">
                  <c:v>4175</c:v>
                </c:pt>
                <c:pt idx="8351">
                  <c:v>4175.5</c:v>
                </c:pt>
                <c:pt idx="8352">
                  <c:v>4176</c:v>
                </c:pt>
                <c:pt idx="8353">
                  <c:v>4176.5</c:v>
                </c:pt>
                <c:pt idx="8354">
                  <c:v>4177</c:v>
                </c:pt>
                <c:pt idx="8355">
                  <c:v>4177.5</c:v>
                </c:pt>
                <c:pt idx="8356">
                  <c:v>4178</c:v>
                </c:pt>
                <c:pt idx="8357">
                  <c:v>4178.5</c:v>
                </c:pt>
                <c:pt idx="8358">
                  <c:v>4179</c:v>
                </c:pt>
                <c:pt idx="8359">
                  <c:v>4179.5</c:v>
                </c:pt>
                <c:pt idx="8360">
                  <c:v>4180</c:v>
                </c:pt>
                <c:pt idx="8361">
                  <c:v>4180.5</c:v>
                </c:pt>
                <c:pt idx="8362">
                  <c:v>4181</c:v>
                </c:pt>
                <c:pt idx="8363">
                  <c:v>4181.5</c:v>
                </c:pt>
                <c:pt idx="8364">
                  <c:v>4182</c:v>
                </c:pt>
                <c:pt idx="8365">
                  <c:v>4182.5</c:v>
                </c:pt>
                <c:pt idx="8366">
                  <c:v>4183</c:v>
                </c:pt>
                <c:pt idx="8367">
                  <c:v>4183.5</c:v>
                </c:pt>
                <c:pt idx="8368">
                  <c:v>4184</c:v>
                </c:pt>
                <c:pt idx="8369">
                  <c:v>4184.5</c:v>
                </c:pt>
                <c:pt idx="8370">
                  <c:v>4185</c:v>
                </c:pt>
                <c:pt idx="8371">
                  <c:v>4185.5</c:v>
                </c:pt>
                <c:pt idx="8372">
                  <c:v>4186</c:v>
                </c:pt>
                <c:pt idx="8373">
                  <c:v>4186.5</c:v>
                </c:pt>
                <c:pt idx="8374">
                  <c:v>4187</c:v>
                </c:pt>
                <c:pt idx="8375">
                  <c:v>4187.5</c:v>
                </c:pt>
                <c:pt idx="8376">
                  <c:v>4188</c:v>
                </c:pt>
                <c:pt idx="8377">
                  <c:v>4188.5</c:v>
                </c:pt>
                <c:pt idx="8378">
                  <c:v>4189</c:v>
                </c:pt>
                <c:pt idx="8379">
                  <c:v>4189.5</c:v>
                </c:pt>
                <c:pt idx="8380">
                  <c:v>4190</c:v>
                </c:pt>
                <c:pt idx="8381">
                  <c:v>4190.5</c:v>
                </c:pt>
                <c:pt idx="8382">
                  <c:v>4191</c:v>
                </c:pt>
                <c:pt idx="8383">
                  <c:v>4191.5</c:v>
                </c:pt>
                <c:pt idx="8384">
                  <c:v>4192</c:v>
                </c:pt>
                <c:pt idx="8385">
                  <c:v>4192.5</c:v>
                </c:pt>
                <c:pt idx="8386">
                  <c:v>4193</c:v>
                </c:pt>
                <c:pt idx="8387">
                  <c:v>4193.5</c:v>
                </c:pt>
                <c:pt idx="8388">
                  <c:v>4194</c:v>
                </c:pt>
                <c:pt idx="8389">
                  <c:v>4194.5</c:v>
                </c:pt>
                <c:pt idx="8390">
                  <c:v>4195</c:v>
                </c:pt>
                <c:pt idx="8391">
                  <c:v>4195.5</c:v>
                </c:pt>
                <c:pt idx="8392">
                  <c:v>4196</c:v>
                </c:pt>
                <c:pt idx="8393">
                  <c:v>4196.5</c:v>
                </c:pt>
                <c:pt idx="8394">
                  <c:v>4197</c:v>
                </c:pt>
                <c:pt idx="8395">
                  <c:v>4197.5</c:v>
                </c:pt>
                <c:pt idx="8396">
                  <c:v>4198</c:v>
                </c:pt>
                <c:pt idx="8397">
                  <c:v>4198.5</c:v>
                </c:pt>
                <c:pt idx="8398">
                  <c:v>4199</c:v>
                </c:pt>
                <c:pt idx="8399">
                  <c:v>4199.5</c:v>
                </c:pt>
                <c:pt idx="8400">
                  <c:v>4200</c:v>
                </c:pt>
                <c:pt idx="8401">
                  <c:v>4200.5</c:v>
                </c:pt>
                <c:pt idx="8402">
                  <c:v>4201</c:v>
                </c:pt>
                <c:pt idx="8403">
                  <c:v>4201.5</c:v>
                </c:pt>
                <c:pt idx="8404">
                  <c:v>4202</c:v>
                </c:pt>
                <c:pt idx="8405">
                  <c:v>4202.5</c:v>
                </c:pt>
                <c:pt idx="8406">
                  <c:v>4203</c:v>
                </c:pt>
                <c:pt idx="8407">
                  <c:v>4203.5</c:v>
                </c:pt>
                <c:pt idx="8408">
                  <c:v>4204</c:v>
                </c:pt>
                <c:pt idx="8409">
                  <c:v>4204.5</c:v>
                </c:pt>
                <c:pt idx="8410">
                  <c:v>4205</c:v>
                </c:pt>
                <c:pt idx="8411">
                  <c:v>4205.5</c:v>
                </c:pt>
                <c:pt idx="8412">
                  <c:v>4206</c:v>
                </c:pt>
                <c:pt idx="8413">
                  <c:v>4206.5</c:v>
                </c:pt>
                <c:pt idx="8414">
                  <c:v>4207</c:v>
                </c:pt>
                <c:pt idx="8415">
                  <c:v>4207.5</c:v>
                </c:pt>
                <c:pt idx="8416">
                  <c:v>4208</c:v>
                </c:pt>
                <c:pt idx="8417">
                  <c:v>4208.5</c:v>
                </c:pt>
                <c:pt idx="8418">
                  <c:v>4209</c:v>
                </c:pt>
                <c:pt idx="8419">
                  <c:v>4209.5</c:v>
                </c:pt>
                <c:pt idx="8420">
                  <c:v>4210</c:v>
                </c:pt>
                <c:pt idx="8421">
                  <c:v>4210.5</c:v>
                </c:pt>
                <c:pt idx="8422">
                  <c:v>4211</c:v>
                </c:pt>
                <c:pt idx="8423">
                  <c:v>4211.5</c:v>
                </c:pt>
                <c:pt idx="8424">
                  <c:v>4212</c:v>
                </c:pt>
                <c:pt idx="8425">
                  <c:v>4212.5</c:v>
                </c:pt>
                <c:pt idx="8426">
                  <c:v>4213</c:v>
                </c:pt>
                <c:pt idx="8427">
                  <c:v>4213.5</c:v>
                </c:pt>
                <c:pt idx="8428">
                  <c:v>4214</c:v>
                </c:pt>
                <c:pt idx="8429">
                  <c:v>4214.5</c:v>
                </c:pt>
                <c:pt idx="8430">
                  <c:v>4215</c:v>
                </c:pt>
                <c:pt idx="8431">
                  <c:v>4215.5</c:v>
                </c:pt>
                <c:pt idx="8432">
                  <c:v>4216</c:v>
                </c:pt>
                <c:pt idx="8433">
                  <c:v>4216.5</c:v>
                </c:pt>
                <c:pt idx="8434">
                  <c:v>4217</c:v>
                </c:pt>
                <c:pt idx="8435">
                  <c:v>4217.5</c:v>
                </c:pt>
                <c:pt idx="8436">
                  <c:v>4218</c:v>
                </c:pt>
                <c:pt idx="8437">
                  <c:v>4218.5</c:v>
                </c:pt>
                <c:pt idx="8438">
                  <c:v>4219</c:v>
                </c:pt>
                <c:pt idx="8439">
                  <c:v>4219.5</c:v>
                </c:pt>
                <c:pt idx="8440">
                  <c:v>4220</c:v>
                </c:pt>
                <c:pt idx="8441">
                  <c:v>4220.5</c:v>
                </c:pt>
                <c:pt idx="8442">
                  <c:v>4221</c:v>
                </c:pt>
                <c:pt idx="8443">
                  <c:v>4221.5</c:v>
                </c:pt>
                <c:pt idx="8444">
                  <c:v>4222</c:v>
                </c:pt>
                <c:pt idx="8445">
                  <c:v>4222.5</c:v>
                </c:pt>
                <c:pt idx="8446">
                  <c:v>4223</c:v>
                </c:pt>
                <c:pt idx="8447">
                  <c:v>4223.5</c:v>
                </c:pt>
                <c:pt idx="8448">
                  <c:v>4224</c:v>
                </c:pt>
                <c:pt idx="8449">
                  <c:v>4224.5</c:v>
                </c:pt>
                <c:pt idx="8450">
                  <c:v>4225</c:v>
                </c:pt>
                <c:pt idx="8451">
                  <c:v>4225.5</c:v>
                </c:pt>
                <c:pt idx="8452">
                  <c:v>4226</c:v>
                </c:pt>
                <c:pt idx="8453">
                  <c:v>4226.5</c:v>
                </c:pt>
                <c:pt idx="8454">
                  <c:v>4227</c:v>
                </c:pt>
                <c:pt idx="8455">
                  <c:v>4227.5</c:v>
                </c:pt>
                <c:pt idx="8456">
                  <c:v>4228</c:v>
                </c:pt>
                <c:pt idx="8457">
                  <c:v>4228.5</c:v>
                </c:pt>
                <c:pt idx="8458">
                  <c:v>4229</c:v>
                </c:pt>
                <c:pt idx="8459">
                  <c:v>4229.5</c:v>
                </c:pt>
                <c:pt idx="8460">
                  <c:v>4230</c:v>
                </c:pt>
                <c:pt idx="8461">
                  <c:v>4230.5</c:v>
                </c:pt>
                <c:pt idx="8462">
                  <c:v>4231</c:v>
                </c:pt>
                <c:pt idx="8463">
                  <c:v>4231.5</c:v>
                </c:pt>
                <c:pt idx="8464">
                  <c:v>4232</c:v>
                </c:pt>
                <c:pt idx="8465">
                  <c:v>4232.5</c:v>
                </c:pt>
                <c:pt idx="8466">
                  <c:v>4233</c:v>
                </c:pt>
                <c:pt idx="8467">
                  <c:v>4233.5</c:v>
                </c:pt>
                <c:pt idx="8468">
                  <c:v>4234</c:v>
                </c:pt>
                <c:pt idx="8469">
                  <c:v>4234.5</c:v>
                </c:pt>
                <c:pt idx="8470">
                  <c:v>4235</c:v>
                </c:pt>
                <c:pt idx="8471">
                  <c:v>4235.5</c:v>
                </c:pt>
                <c:pt idx="8472">
                  <c:v>4236</c:v>
                </c:pt>
                <c:pt idx="8473">
                  <c:v>4236.5</c:v>
                </c:pt>
                <c:pt idx="8474">
                  <c:v>4237</c:v>
                </c:pt>
                <c:pt idx="8475">
                  <c:v>4237.5</c:v>
                </c:pt>
                <c:pt idx="8476">
                  <c:v>4238</c:v>
                </c:pt>
                <c:pt idx="8477">
                  <c:v>4238.5</c:v>
                </c:pt>
                <c:pt idx="8478">
                  <c:v>4239</c:v>
                </c:pt>
                <c:pt idx="8479">
                  <c:v>4239.5</c:v>
                </c:pt>
                <c:pt idx="8480">
                  <c:v>4240</c:v>
                </c:pt>
                <c:pt idx="8481">
                  <c:v>4240.5</c:v>
                </c:pt>
                <c:pt idx="8482">
                  <c:v>4241</c:v>
                </c:pt>
                <c:pt idx="8483">
                  <c:v>4241.5</c:v>
                </c:pt>
                <c:pt idx="8484">
                  <c:v>4242</c:v>
                </c:pt>
                <c:pt idx="8485">
                  <c:v>4242.5</c:v>
                </c:pt>
                <c:pt idx="8486">
                  <c:v>4243</c:v>
                </c:pt>
                <c:pt idx="8487">
                  <c:v>4243.5</c:v>
                </c:pt>
                <c:pt idx="8488">
                  <c:v>4244</c:v>
                </c:pt>
                <c:pt idx="8489">
                  <c:v>4244.5</c:v>
                </c:pt>
                <c:pt idx="8490">
                  <c:v>4245</c:v>
                </c:pt>
                <c:pt idx="8491">
                  <c:v>4245.5</c:v>
                </c:pt>
                <c:pt idx="8492">
                  <c:v>4246</c:v>
                </c:pt>
                <c:pt idx="8493">
                  <c:v>4246.5</c:v>
                </c:pt>
                <c:pt idx="8494">
                  <c:v>4247</c:v>
                </c:pt>
                <c:pt idx="8495">
                  <c:v>4247.5</c:v>
                </c:pt>
                <c:pt idx="8496">
                  <c:v>4248</c:v>
                </c:pt>
                <c:pt idx="8497">
                  <c:v>4248.5</c:v>
                </c:pt>
                <c:pt idx="8498">
                  <c:v>4249</c:v>
                </c:pt>
                <c:pt idx="8499">
                  <c:v>4249.5</c:v>
                </c:pt>
                <c:pt idx="8500">
                  <c:v>4250</c:v>
                </c:pt>
                <c:pt idx="8501">
                  <c:v>4250.5</c:v>
                </c:pt>
                <c:pt idx="8502">
                  <c:v>4251</c:v>
                </c:pt>
                <c:pt idx="8503">
                  <c:v>4251.5</c:v>
                </c:pt>
                <c:pt idx="8504">
                  <c:v>4252</c:v>
                </c:pt>
                <c:pt idx="8505">
                  <c:v>4252.5</c:v>
                </c:pt>
                <c:pt idx="8506">
                  <c:v>4253</c:v>
                </c:pt>
                <c:pt idx="8507">
                  <c:v>4253.5</c:v>
                </c:pt>
                <c:pt idx="8508">
                  <c:v>4254</c:v>
                </c:pt>
                <c:pt idx="8509">
                  <c:v>4254.5</c:v>
                </c:pt>
                <c:pt idx="8510">
                  <c:v>4255</c:v>
                </c:pt>
                <c:pt idx="8511">
                  <c:v>4255.5</c:v>
                </c:pt>
                <c:pt idx="8512">
                  <c:v>4256</c:v>
                </c:pt>
                <c:pt idx="8513">
                  <c:v>4256.5</c:v>
                </c:pt>
                <c:pt idx="8514">
                  <c:v>4257</c:v>
                </c:pt>
                <c:pt idx="8515">
                  <c:v>4257.5</c:v>
                </c:pt>
                <c:pt idx="8516">
                  <c:v>4258</c:v>
                </c:pt>
                <c:pt idx="8517">
                  <c:v>4258.5</c:v>
                </c:pt>
                <c:pt idx="8518">
                  <c:v>4259</c:v>
                </c:pt>
                <c:pt idx="8519">
                  <c:v>4259.5</c:v>
                </c:pt>
                <c:pt idx="8520">
                  <c:v>4260</c:v>
                </c:pt>
                <c:pt idx="8521">
                  <c:v>4260.5</c:v>
                </c:pt>
                <c:pt idx="8522">
                  <c:v>4261</c:v>
                </c:pt>
                <c:pt idx="8523">
                  <c:v>4261.5</c:v>
                </c:pt>
                <c:pt idx="8524">
                  <c:v>4262</c:v>
                </c:pt>
                <c:pt idx="8525">
                  <c:v>4262.5</c:v>
                </c:pt>
                <c:pt idx="8526">
                  <c:v>4263</c:v>
                </c:pt>
                <c:pt idx="8527">
                  <c:v>4263.5</c:v>
                </c:pt>
                <c:pt idx="8528">
                  <c:v>4264</c:v>
                </c:pt>
                <c:pt idx="8529">
                  <c:v>4264.5</c:v>
                </c:pt>
                <c:pt idx="8530">
                  <c:v>4265</c:v>
                </c:pt>
                <c:pt idx="8531">
                  <c:v>4265.5</c:v>
                </c:pt>
                <c:pt idx="8532">
                  <c:v>4266</c:v>
                </c:pt>
                <c:pt idx="8533">
                  <c:v>4266.5</c:v>
                </c:pt>
                <c:pt idx="8534">
                  <c:v>4267</c:v>
                </c:pt>
                <c:pt idx="8535">
                  <c:v>4267.5</c:v>
                </c:pt>
                <c:pt idx="8536">
                  <c:v>4268</c:v>
                </c:pt>
                <c:pt idx="8537">
                  <c:v>4268.5</c:v>
                </c:pt>
                <c:pt idx="8538">
                  <c:v>4269</c:v>
                </c:pt>
                <c:pt idx="8539">
                  <c:v>4269.5</c:v>
                </c:pt>
                <c:pt idx="8540">
                  <c:v>4270</c:v>
                </c:pt>
                <c:pt idx="8541">
                  <c:v>4270.5</c:v>
                </c:pt>
                <c:pt idx="8542">
                  <c:v>4271</c:v>
                </c:pt>
                <c:pt idx="8543">
                  <c:v>4271.5</c:v>
                </c:pt>
                <c:pt idx="8544">
                  <c:v>4272</c:v>
                </c:pt>
                <c:pt idx="8545">
                  <c:v>4272.5</c:v>
                </c:pt>
                <c:pt idx="8546">
                  <c:v>4273</c:v>
                </c:pt>
                <c:pt idx="8547">
                  <c:v>4273.5</c:v>
                </c:pt>
                <c:pt idx="8548">
                  <c:v>4274</c:v>
                </c:pt>
                <c:pt idx="8549">
                  <c:v>4274.5</c:v>
                </c:pt>
                <c:pt idx="8550">
                  <c:v>4275</c:v>
                </c:pt>
                <c:pt idx="8551">
                  <c:v>4275.5</c:v>
                </c:pt>
                <c:pt idx="8552">
                  <c:v>4276</c:v>
                </c:pt>
                <c:pt idx="8553">
                  <c:v>4276.5</c:v>
                </c:pt>
                <c:pt idx="8554">
                  <c:v>4277</c:v>
                </c:pt>
                <c:pt idx="8555">
                  <c:v>4277.5</c:v>
                </c:pt>
                <c:pt idx="8556">
                  <c:v>4278</c:v>
                </c:pt>
                <c:pt idx="8557">
                  <c:v>4278.5</c:v>
                </c:pt>
                <c:pt idx="8558">
                  <c:v>4279</c:v>
                </c:pt>
                <c:pt idx="8559">
                  <c:v>4279.5</c:v>
                </c:pt>
                <c:pt idx="8560">
                  <c:v>4280</c:v>
                </c:pt>
                <c:pt idx="8561">
                  <c:v>4280.5</c:v>
                </c:pt>
                <c:pt idx="8562">
                  <c:v>4281</c:v>
                </c:pt>
                <c:pt idx="8563">
                  <c:v>4281.5</c:v>
                </c:pt>
                <c:pt idx="8564">
                  <c:v>4282</c:v>
                </c:pt>
                <c:pt idx="8565">
                  <c:v>4282.5</c:v>
                </c:pt>
                <c:pt idx="8566">
                  <c:v>4283</c:v>
                </c:pt>
                <c:pt idx="8567">
                  <c:v>4283.5</c:v>
                </c:pt>
                <c:pt idx="8568">
                  <c:v>4284</c:v>
                </c:pt>
                <c:pt idx="8569">
                  <c:v>4284.5</c:v>
                </c:pt>
                <c:pt idx="8570">
                  <c:v>4285</c:v>
                </c:pt>
                <c:pt idx="8571">
                  <c:v>4285.5</c:v>
                </c:pt>
                <c:pt idx="8572">
                  <c:v>4286</c:v>
                </c:pt>
                <c:pt idx="8573">
                  <c:v>4286.5</c:v>
                </c:pt>
                <c:pt idx="8574">
                  <c:v>4287</c:v>
                </c:pt>
                <c:pt idx="8575">
                  <c:v>4287.5</c:v>
                </c:pt>
                <c:pt idx="8576">
                  <c:v>4288</c:v>
                </c:pt>
                <c:pt idx="8577">
                  <c:v>4288.5</c:v>
                </c:pt>
                <c:pt idx="8578">
                  <c:v>4289</c:v>
                </c:pt>
                <c:pt idx="8579">
                  <c:v>4289.5</c:v>
                </c:pt>
                <c:pt idx="8580">
                  <c:v>4290</c:v>
                </c:pt>
                <c:pt idx="8581">
                  <c:v>4290.5</c:v>
                </c:pt>
                <c:pt idx="8582">
                  <c:v>4291</c:v>
                </c:pt>
                <c:pt idx="8583">
                  <c:v>4291.5</c:v>
                </c:pt>
                <c:pt idx="8584">
                  <c:v>4292</c:v>
                </c:pt>
                <c:pt idx="8585">
                  <c:v>4292.5</c:v>
                </c:pt>
                <c:pt idx="8586">
                  <c:v>4293</c:v>
                </c:pt>
                <c:pt idx="8587">
                  <c:v>4293.5</c:v>
                </c:pt>
                <c:pt idx="8588">
                  <c:v>4294</c:v>
                </c:pt>
                <c:pt idx="8589">
                  <c:v>4294.5</c:v>
                </c:pt>
                <c:pt idx="8590">
                  <c:v>4295</c:v>
                </c:pt>
                <c:pt idx="8591">
                  <c:v>4295.5</c:v>
                </c:pt>
                <c:pt idx="8592">
                  <c:v>4296</c:v>
                </c:pt>
                <c:pt idx="8593">
                  <c:v>4296.5</c:v>
                </c:pt>
                <c:pt idx="8594">
                  <c:v>4297</c:v>
                </c:pt>
                <c:pt idx="8595">
                  <c:v>4297.5</c:v>
                </c:pt>
                <c:pt idx="8596">
                  <c:v>4298</c:v>
                </c:pt>
                <c:pt idx="8597">
                  <c:v>4298.5</c:v>
                </c:pt>
                <c:pt idx="8598">
                  <c:v>4299</c:v>
                </c:pt>
                <c:pt idx="8599">
                  <c:v>4299.5</c:v>
                </c:pt>
                <c:pt idx="8600">
                  <c:v>4300</c:v>
                </c:pt>
                <c:pt idx="8601">
                  <c:v>4300.5</c:v>
                </c:pt>
                <c:pt idx="8602">
                  <c:v>4301</c:v>
                </c:pt>
                <c:pt idx="8603">
                  <c:v>4301.5</c:v>
                </c:pt>
                <c:pt idx="8604">
                  <c:v>4302</c:v>
                </c:pt>
                <c:pt idx="8605">
                  <c:v>4302.5</c:v>
                </c:pt>
                <c:pt idx="8606">
                  <c:v>4303</c:v>
                </c:pt>
                <c:pt idx="8607">
                  <c:v>4303.5</c:v>
                </c:pt>
                <c:pt idx="8608">
                  <c:v>4304</c:v>
                </c:pt>
                <c:pt idx="8609">
                  <c:v>4304.5</c:v>
                </c:pt>
                <c:pt idx="8610">
                  <c:v>4305</c:v>
                </c:pt>
                <c:pt idx="8611">
                  <c:v>4305.5</c:v>
                </c:pt>
                <c:pt idx="8612">
                  <c:v>4306</c:v>
                </c:pt>
                <c:pt idx="8613">
                  <c:v>4306.5</c:v>
                </c:pt>
                <c:pt idx="8614">
                  <c:v>4307</c:v>
                </c:pt>
                <c:pt idx="8615">
                  <c:v>4307.5</c:v>
                </c:pt>
                <c:pt idx="8616">
                  <c:v>4308</c:v>
                </c:pt>
                <c:pt idx="8617">
                  <c:v>4308.5</c:v>
                </c:pt>
                <c:pt idx="8618">
                  <c:v>4309</c:v>
                </c:pt>
                <c:pt idx="8619">
                  <c:v>4309.5</c:v>
                </c:pt>
                <c:pt idx="8620">
                  <c:v>4310</c:v>
                </c:pt>
                <c:pt idx="8621">
                  <c:v>4310.5</c:v>
                </c:pt>
                <c:pt idx="8622">
                  <c:v>4311</c:v>
                </c:pt>
                <c:pt idx="8623">
                  <c:v>4311.5</c:v>
                </c:pt>
                <c:pt idx="8624">
                  <c:v>4312</c:v>
                </c:pt>
                <c:pt idx="8625">
                  <c:v>4312.5</c:v>
                </c:pt>
                <c:pt idx="8626">
                  <c:v>4313</c:v>
                </c:pt>
                <c:pt idx="8627">
                  <c:v>4313.5</c:v>
                </c:pt>
                <c:pt idx="8628">
                  <c:v>4314</c:v>
                </c:pt>
                <c:pt idx="8629">
                  <c:v>4314.5</c:v>
                </c:pt>
                <c:pt idx="8630">
                  <c:v>4315</c:v>
                </c:pt>
                <c:pt idx="8631">
                  <c:v>4315.5</c:v>
                </c:pt>
                <c:pt idx="8632">
                  <c:v>4316</c:v>
                </c:pt>
                <c:pt idx="8633">
                  <c:v>4316.5</c:v>
                </c:pt>
                <c:pt idx="8634">
                  <c:v>4317</c:v>
                </c:pt>
                <c:pt idx="8635">
                  <c:v>4317.5</c:v>
                </c:pt>
                <c:pt idx="8636">
                  <c:v>4318</c:v>
                </c:pt>
                <c:pt idx="8637">
                  <c:v>4318.5</c:v>
                </c:pt>
                <c:pt idx="8638">
                  <c:v>4319</c:v>
                </c:pt>
                <c:pt idx="8639">
                  <c:v>4319.5</c:v>
                </c:pt>
                <c:pt idx="8640">
                  <c:v>4320</c:v>
                </c:pt>
                <c:pt idx="8641">
                  <c:v>4320.5</c:v>
                </c:pt>
                <c:pt idx="8642">
                  <c:v>4321</c:v>
                </c:pt>
                <c:pt idx="8643">
                  <c:v>4321.5</c:v>
                </c:pt>
                <c:pt idx="8644">
                  <c:v>4322</c:v>
                </c:pt>
                <c:pt idx="8645">
                  <c:v>4322.5</c:v>
                </c:pt>
                <c:pt idx="8646">
                  <c:v>4323</c:v>
                </c:pt>
                <c:pt idx="8647">
                  <c:v>4323.5</c:v>
                </c:pt>
                <c:pt idx="8648">
                  <c:v>4324</c:v>
                </c:pt>
                <c:pt idx="8649">
                  <c:v>4324.5</c:v>
                </c:pt>
                <c:pt idx="8650">
                  <c:v>4325</c:v>
                </c:pt>
                <c:pt idx="8651">
                  <c:v>4325.5</c:v>
                </c:pt>
                <c:pt idx="8652">
                  <c:v>4326</c:v>
                </c:pt>
                <c:pt idx="8653">
                  <c:v>4326.5</c:v>
                </c:pt>
                <c:pt idx="8654">
                  <c:v>4327</c:v>
                </c:pt>
                <c:pt idx="8655">
                  <c:v>4327.5</c:v>
                </c:pt>
                <c:pt idx="8656">
                  <c:v>4328</c:v>
                </c:pt>
                <c:pt idx="8657">
                  <c:v>4328.5</c:v>
                </c:pt>
                <c:pt idx="8658">
                  <c:v>4329</c:v>
                </c:pt>
                <c:pt idx="8659">
                  <c:v>4329.5</c:v>
                </c:pt>
                <c:pt idx="8660">
                  <c:v>4330</c:v>
                </c:pt>
                <c:pt idx="8661">
                  <c:v>4330.5</c:v>
                </c:pt>
                <c:pt idx="8662">
                  <c:v>4331</c:v>
                </c:pt>
                <c:pt idx="8663">
                  <c:v>4331.5</c:v>
                </c:pt>
                <c:pt idx="8664">
                  <c:v>4332</c:v>
                </c:pt>
                <c:pt idx="8665">
                  <c:v>4332.5</c:v>
                </c:pt>
                <c:pt idx="8666">
                  <c:v>4333</c:v>
                </c:pt>
                <c:pt idx="8667">
                  <c:v>4333.5</c:v>
                </c:pt>
                <c:pt idx="8668">
                  <c:v>4334</c:v>
                </c:pt>
                <c:pt idx="8669">
                  <c:v>4334.5</c:v>
                </c:pt>
                <c:pt idx="8670">
                  <c:v>4335</c:v>
                </c:pt>
                <c:pt idx="8671">
                  <c:v>4335.5</c:v>
                </c:pt>
                <c:pt idx="8672">
                  <c:v>4336</c:v>
                </c:pt>
                <c:pt idx="8673">
                  <c:v>4336.5</c:v>
                </c:pt>
                <c:pt idx="8674">
                  <c:v>4337</c:v>
                </c:pt>
                <c:pt idx="8675">
                  <c:v>4337.5</c:v>
                </c:pt>
                <c:pt idx="8676">
                  <c:v>4338</c:v>
                </c:pt>
                <c:pt idx="8677">
                  <c:v>4338.5</c:v>
                </c:pt>
                <c:pt idx="8678">
                  <c:v>4339</c:v>
                </c:pt>
                <c:pt idx="8679">
                  <c:v>4339.5</c:v>
                </c:pt>
                <c:pt idx="8680">
                  <c:v>4340</c:v>
                </c:pt>
                <c:pt idx="8681">
                  <c:v>4340.5</c:v>
                </c:pt>
                <c:pt idx="8682">
                  <c:v>4341</c:v>
                </c:pt>
                <c:pt idx="8683">
                  <c:v>4341.5</c:v>
                </c:pt>
                <c:pt idx="8684">
                  <c:v>4342</c:v>
                </c:pt>
                <c:pt idx="8685">
                  <c:v>4342.5</c:v>
                </c:pt>
                <c:pt idx="8686">
                  <c:v>4343</c:v>
                </c:pt>
                <c:pt idx="8687">
                  <c:v>4343.5</c:v>
                </c:pt>
                <c:pt idx="8688">
                  <c:v>4344</c:v>
                </c:pt>
                <c:pt idx="8689">
                  <c:v>4344.5</c:v>
                </c:pt>
                <c:pt idx="8690">
                  <c:v>4345</c:v>
                </c:pt>
                <c:pt idx="8691">
                  <c:v>4345.5</c:v>
                </c:pt>
                <c:pt idx="8692">
                  <c:v>4346</c:v>
                </c:pt>
                <c:pt idx="8693">
                  <c:v>4346.5</c:v>
                </c:pt>
                <c:pt idx="8694">
                  <c:v>4347</c:v>
                </c:pt>
                <c:pt idx="8695">
                  <c:v>4347.5</c:v>
                </c:pt>
                <c:pt idx="8696">
                  <c:v>4348</c:v>
                </c:pt>
                <c:pt idx="8697">
                  <c:v>4348.5</c:v>
                </c:pt>
                <c:pt idx="8698">
                  <c:v>4349</c:v>
                </c:pt>
                <c:pt idx="8699">
                  <c:v>4349.5</c:v>
                </c:pt>
                <c:pt idx="8700">
                  <c:v>4350</c:v>
                </c:pt>
                <c:pt idx="8701">
                  <c:v>4350.5</c:v>
                </c:pt>
                <c:pt idx="8702">
                  <c:v>4351</c:v>
                </c:pt>
                <c:pt idx="8703">
                  <c:v>4351.5</c:v>
                </c:pt>
                <c:pt idx="8704">
                  <c:v>4352</c:v>
                </c:pt>
                <c:pt idx="8705">
                  <c:v>4352.5</c:v>
                </c:pt>
                <c:pt idx="8706">
                  <c:v>4353</c:v>
                </c:pt>
                <c:pt idx="8707">
                  <c:v>4353.5</c:v>
                </c:pt>
                <c:pt idx="8708">
                  <c:v>4354</c:v>
                </c:pt>
                <c:pt idx="8709">
                  <c:v>4354.5</c:v>
                </c:pt>
                <c:pt idx="8710">
                  <c:v>4355</c:v>
                </c:pt>
                <c:pt idx="8711">
                  <c:v>4355.5</c:v>
                </c:pt>
                <c:pt idx="8712">
                  <c:v>4356</c:v>
                </c:pt>
                <c:pt idx="8713">
                  <c:v>4356.5</c:v>
                </c:pt>
                <c:pt idx="8714">
                  <c:v>4357</c:v>
                </c:pt>
                <c:pt idx="8715">
                  <c:v>4357.5</c:v>
                </c:pt>
                <c:pt idx="8716">
                  <c:v>4358</c:v>
                </c:pt>
                <c:pt idx="8717">
                  <c:v>4358.5</c:v>
                </c:pt>
                <c:pt idx="8718">
                  <c:v>4359</c:v>
                </c:pt>
                <c:pt idx="8719">
                  <c:v>4359.5</c:v>
                </c:pt>
                <c:pt idx="8720">
                  <c:v>4360</c:v>
                </c:pt>
                <c:pt idx="8721">
                  <c:v>4360.5</c:v>
                </c:pt>
                <c:pt idx="8722">
                  <c:v>4361</c:v>
                </c:pt>
                <c:pt idx="8723">
                  <c:v>4361.5</c:v>
                </c:pt>
                <c:pt idx="8724">
                  <c:v>4362</c:v>
                </c:pt>
                <c:pt idx="8725">
                  <c:v>4362.5</c:v>
                </c:pt>
                <c:pt idx="8726">
                  <c:v>4363</c:v>
                </c:pt>
                <c:pt idx="8727">
                  <c:v>4363.5</c:v>
                </c:pt>
                <c:pt idx="8728">
                  <c:v>4364</c:v>
                </c:pt>
                <c:pt idx="8729">
                  <c:v>4364.5</c:v>
                </c:pt>
                <c:pt idx="8730">
                  <c:v>4365</c:v>
                </c:pt>
                <c:pt idx="8731">
                  <c:v>4365.5</c:v>
                </c:pt>
                <c:pt idx="8732">
                  <c:v>4366</c:v>
                </c:pt>
                <c:pt idx="8733">
                  <c:v>4366.5</c:v>
                </c:pt>
                <c:pt idx="8734">
                  <c:v>4367</c:v>
                </c:pt>
                <c:pt idx="8735">
                  <c:v>4367.5</c:v>
                </c:pt>
                <c:pt idx="8736">
                  <c:v>4368</c:v>
                </c:pt>
                <c:pt idx="8737">
                  <c:v>4368.5</c:v>
                </c:pt>
                <c:pt idx="8738">
                  <c:v>4369</c:v>
                </c:pt>
                <c:pt idx="8739">
                  <c:v>4369.5</c:v>
                </c:pt>
                <c:pt idx="8740">
                  <c:v>4370</c:v>
                </c:pt>
                <c:pt idx="8741">
                  <c:v>4370.5</c:v>
                </c:pt>
                <c:pt idx="8742">
                  <c:v>4371</c:v>
                </c:pt>
                <c:pt idx="8743">
                  <c:v>4371.5</c:v>
                </c:pt>
                <c:pt idx="8744">
                  <c:v>4372</c:v>
                </c:pt>
                <c:pt idx="8745">
                  <c:v>4372.5</c:v>
                </c:pt>
                <c:pt idx="8746">
                  <c:v>4373</c:v>
                </c:pt>
                <c:pt idx="8747">
                  <c:v>4373.5</c:v>
                </c:pt>
                <c:pt idx="8748">
                  <c:v>4374</c:v>
                </c:pt>
                <c:pt idx="8749">
                  <c:v>4374.5</c:v>
                </c:pt>
                <c:pt idx="8750">
                  <c:v>4375</c:v>
                </c:pt>
                <c:pt idx="8751">
                  <c:v>4375.5</c:v>
                </c:pt>
                <c:pt idx="8752">
                  <c:v>4376</c:v>
                </c:pt>
                <c:pt idx="8753">
                  <c:v>4376.5</c:v>
                </c:pt>
                <c:pt idx="8754">
                  <c:v>4377</c:v>
                </c:pt>
                <c:pt idx="8755">
                  <c:v>4377.5</c:v>
                </c:pt>
                <c:pt idx="8756">
                  <c:v>4378</c:v>
                </c:pt>
                <c:pt idx="8757">
                  <c:v>4378.5</c:v>
                </c:pt>
                <c:pt idx="8758">
                  <c:v>4379</c:v>
                </c:pt>
                <c:pt idx="8759">
                  <c:v>4379.5</c:v>
                </c:pt>
                <c:pt idx="8760">
                  <c:v>4380</c:v>
                </c:pt>
                <c:pt idx="8761">
                  <c:v>4380.5</c:v>
                </c:pt>
                <c:pt idx="8762">
                  <c:v>4381</c:v>
                </c:pt>
                <c:pt idx="8763">
                  <c:v>4381.5</c:v>
                </c:pt>
                <c:pt idx="8764">
                  <c:v>4382</c:v>
                </c:pt>
                <c:pt idx="8765">
                  <c:v>4382.5</c:v>
                </c:pt>
                <c:pt idx="8766">
                  <c:v>4383</c:v>
                </c:pt>
                <c:pt idx="8767">
                  <c:v>4383.5</c:v>
                </c:pt>
                <c:pt idx="8768">
                  <c:v>4384</c:v>
                </c:pt>
                <c:pt idx="8769">
                  <c:v>4384.5</c:v>
                </c:pt>
                <c:pt idx="8770">
                  <c:v>4385</c:v>
                </c:pt>
                <c:pt idx="8771">
                  <c:v>4385.5</c:v>
                </c:pt>
                <c:pt idx="8772">
                  <c:v>4386</c:v>
                </c:pt>
                <c:pt idx="8773">
                  <c:v>4386.5</c:v>
                </c:pt>
                <c:pt idx="8774">
                  <c:v>4387</c:v>
                </c:pt>
                <c:pt idx="8775">
                  <c:v>4387.5</c:v>
                </c:pt>
                <c:pt idx="8776">
                  <c:v>4388</c:v>
                </c:pt>
                <c:pt idx="8777">
                  <c:v>4388.5</c:v>
                </c:pt>
                <c:pt idx="8778">
                  <c:v>4389</c:v>
                </c:pt>
                <c:pt idx="8779">
                  <c:v>4389.5</c:v>
                </c:pt>
                <c:pt idx="8780">
                  <c:v>4390</c:v>
                </c:pt>
                <c:pt idx="8781">
                  <c:v>4390.5</c:v>
                </c:pt>
                <c:pt idx="8782">
                  <c:v>4391</c:v>
                </c:pt>
                <c:pt idx="8783">
                  <c:v>4391.5</c:v>
                </c:pt>
                <c:pt idx="8784">
                  <c:v>4392</c:v>
                </c:pt>
                <c:pt idx="8785">
                  <c:v>4392.5</c:v>
                </c:pt>
                <c:pt idx="8786">
                  <c:v>4393</c:v>
                </c:pt>
                <c:pt idx="8787">
                  <c:v>4393.5</c:v>
                </c:pt>
                <c:pt idx="8788">
                  <c:v>4394</c:v>
                </c:pt>
                <c:pt idx="8789">
                  <c:v>4394.5</c:v>
                </c:pt>
                <c:pt idx="8790">
                  <c:v>4395</c:v>
                </c:pt>
                <c:pt idx="8791">
                  <c:v>4395.5</c:v>
                </c:pt>
                <c:pt idx="8792">
                  <c:v>4396</c:v>
                </c:pt>
                <c:pt idx="8793">
                  <c:v>4396.5</c:v>
                </c:pt>
                <c:pt idx="8794">
                  <c:v>4397</c:v>
                </c:pt>
                <c:pt idx="8795">
                  <c:v>4397.5</c:v>
                </c:pt>
                <c:pt idx="8796">
                  <c:v>4398</c:v>
                </c:pt>
                <c:pt idx="8797">
                  <c:v>4398.5</c:v>
                </c:pt>
                <c:pt idx="8798">
                  <c:v>4399</c:v>
                </c:pt>
                <c:pt idx="8799">
                  <c:v>4399.5</c:v>
                </c:pt>
                <c:pt idx="8800">
                  <c:v>4400</c:v>
                </c:pt>
                <c:pt idx="8801">
                  <c:v>4400.5</c:v>
                </c:pt>
                <c:pt idx="8802">
                  <c:v>4401</c:v>
                </c:pt>
                <c:pt idx="8803">
                  <c:v>4401.5</c:v>
                </c:pt>
                <c:pt idx="8804">
                  <c:v>4402</c:v>
                </c:pt>
                <c:pt idx="8805">
                  <c:v>4402.5</c:v>
                </c:pt>
                <c:pt idx="8806">
                  <c:v>4403</c:v>
                </c:pt>
                <c:pt idx="8807">
                  <c:v>4403.5</c:v>
                </c:pt>
                <c:pt idx="8808">
                  <c:v>4404</c:v>
                </c:pt>
                <c:pt idx="8809">
                  <c:v>4404.5</c:v>
                </c:pt>
                <c:pt idx="8810">
                  <c:v>4405</c:v>
                </c:pt>
                <c:pt idx="8811">
                  <c:v>4405.5</c:v>
                </c:pt>
                <c:pt idx="8812">
                  <c:v>4406</c:v>
                </c:pt>
                <c:pt idx="8813">
                  <c:v>4406.5</c:v>
                </c:pt>
                <c:pt idx="8814">
                  <c:v>4407</c:v>
                </c:pt>
                <c:pt idx="8815">
                  <c:v>4407.5</c:v>
                </c:pt>
                <c:pt idx="8816">
                  <c:v>4408</c:v>
                </c:pt>
                <c:pt idx="8817">
                  <c:v>4408.5</c:v>
                </c:pt>
                <c:pt idx="8818">
                  <c:v>4409</c:v>
                </c:pt>
                <c:pt idx="8819">
                  <c:v>4409.5</c:v>
                </c:pt>
                <c:pt idx="8820">
                  <c:v>4410</c:v>
                </c:pt>
                <c:pt idx="8821">
                  <c:v>4410.5</c:v>
                </c:pt>
                <c:pt idx="8822">
                  <c:v>4411</c:v>
                </c:pt>
                <c:pt idx="8823">
                  <c:v>4411.5</c:v>
                </c:pt>
                <c:pt idx="8824">
                  <c:v>4412</c:v>
                </c:pt>
                <c:pt idx="8825">
                  <c:v>4412.5</c:v>
                </c:pt>
                <c:pt idx="8826">
                  <c:v>4413</c:v>
                </c:pt>
                <c:pt idx="8827">
                  <c:v>4413.5</c:v>
                </c:pt>
                <c:pt idx="8828">
                  <c:v>4414</c:v>
                </c:pt>
                <c:pt idx="8829">
                  <c:v>4414.5</c:v>
                </c:pt>
                <c:pt idx="8830">
                  <c:v>4415</c:v>
                </c:pt>
                <c:pt idx="8831">
                  <c:v>4415.5</c:v>
                </c:pt>
                <c:pt idx="8832">
                  <c:v>4416</c:v>
                </c:pt>
                <c:pt idx="8833">
                  <c:v>4416.5</c:v>
                </c:pt>
                <c:pt idx="8834">
                  <c:v>4417</c:v>
                </c:pt>
                <c:pt idx="8835">
                  <c:v>4417.5</c:v>
                </c:pt>
                <c:pt idx="8836">
                  <c:v>4418</c:v>
                </c:pt>
                <c:pt idx="8837">
                  <c:v>4418.5</c:v>
                </c:pt>
                <c:pt idx="8838">
                  <c:v>4419</c:v>
                </c:pt>
                <c:pt idx="8839">
                  <c:v>4419.5</c:v>
                </c:pt>
                <c:pt idx="8840">
                  <c:v>4420</c:v>
                </c:pt>
                <c:pt idx="8841">
                  <c:v>4420.5</c:v>
                </c:pt>
                <c:pt idx="8842">
                  <c:v>4421</c:v>
                </c:pt>
                <c:pt idx="8843">
                  <c:v>4421.5</c:v>
                </c:pt>
                <c:pt idx="8844">
                  <c:v>4422</c:v>
                </c:pt>
                <c:pt idx="8845">
                  <c:v>4422.5</c:v>
                </c:pt>
                <c:pt idx="8846">
                  <c:v>4423</c:v>
                </c:pt>
                <c:pt idx="8847">
                  <c:v>4423.5</c:v>
                </c:pt>
                <c:pt idx="8848">
                  <c:v>4424</c:v>
                </c:pt>
                <c:pt idx="8849">
                  <c:v>4424.5</c:v>
                </c:pt>
                <c:pt idx="8850">
                  <c:v>4425</c:v>
                </c:pt>
                <c:pt idx="8851">
                  <c:v>4425.5</c:v>
                </c:pt>
                <c:pt idx="8852">
                  <c:v>4426</c:v>
                </c:pt>
                <c:pt idx="8853">
                  <c:v>4426.5</c:v>
                </c:pt>
                <c:pt idx="8854">
                  <c:v>4427</c:v>
                </c:pt>
                <c:pt idx="8855">
                  <c:v>4427.5</c:v>
                </c:pt>
                <c:pt idx="8856">
                  <c:v>4428</c:v>
                </c:pt>
                <c:pt idx="8857">
                  <c:v>4428.5</c:v>
                </c:pt>
                <c:pt idx="8858">
                  <c:v>4429</c:v>
                </c:pt>
                <c:pt idx="8859">
                  <c:v>4429.5</c:v>
                </c:pt>
                <c:pt idx="8860">
                  <c:v>4430</c:v>
                </c:pt>
                <c:pt idx="8861">
                  <c:v>4430.5</c:v>
                </c:pt>
                <c:pt idx="8862">
                  <c:v>4431</c:v>
                </c:pt>
                <c:pt idx="8863">
                  <c:v>4431.5</c:v>
                </c:pt>
                <c:pt idx="8864">
                  <c:v>4432</c:v>
                </c:pt>
                <c:pt idx="8865">
                  <c:v>4432.5</c:v>
                </c:pt>
                <c:pt idx="8866">
                  <c:v>4433</c:v>
                </c:pt>
                <c:pt idx="8867">
                  <c:v>4433.5</c:v>
                </c:pt>
                <c:pt idx="8868">
                  <c:v>4434</c:v>
                </c:pt>
                <c:pt idx="8869">
                  <c:v>4434.5</c:v>
                </c:pt>
                <c:pt idx="8870">
                  <c:v>4435</c:v>
                </c:pt>
                <c:pt idx="8871">
                  <c:v>4435.5</c:v>
                </c:pt>
                <c:pt idx="8872">
                  <c:v>4436</c:v>
                </c:pt>
                <c:pt idx="8873">
                  <c:v>4436.5</c:v>
                </c:pt>
                <c:pt idx="8874">
                  <c:v>4437</c:v>
                </c:pt>
                <c:pt idx="8875">
                  <c:v>4437.5</c:v>
                </c:pt>
                <c:pt idx="8876">
                  <c:v>4438</c:v>
                </c:pt>
                <c:pt idx="8877">
                  <c:v>4438.5</c:v>
                </c:pt>
                <c:pt idx="8878">
                  <c:v>4439</c:v>
                </c:pt>
                <c:pt idx="8879">
                  <c:v>4439.5</c:v>
                </c:pt>
                <c:pt idx="8880">
                  <c:v>4440</c:v>
                </c:pt>
                <c:pt idx="8881">
                  <c:v>4440.5</c:v>
                </c:pt>
                <c:pt idx="8882">
                  <c:v>4441</c:v>
                </c:pt>
                <c:pt idx="8883">
                  <c:v>4441.5</c:v>
                </c:pt>
                <c:pt idx="8884">
                  <c:v>4442</c:v>
                </c:pt>
                <c:pt idx="8885">
                  <c:v>4442.5</c:v>
                </c:pt>
                <c:pt idx="8886">
                  <c:v>4443</c:v>
                </c:pt>
                <c:pt idx="8887">
                  <c:v>4443.5</c:v>
                </c:pt>
                <c:pt idx="8888">
                  <c:v>4444</c:v>
                </c:pt>
                <c:pt idx="8889">
                  <c:v>4444.5</c:v>
                </c:pt>
                <c:pt idx="8890">
                  <c:v>4445</c:v>
                </c:pt>
                <c:pt idx="8891">
                  <c:v>4445.5</c:v>
                </c:pt>
                <c:pt idx="8892">
                  <c:v>4446</c:v>
                </c:pt>
                <c:pt idx="8893">
                  <c:v>4446.5</c:v>
                </c:pt>
                <c:pt idx="8894">
                  <c:v>4447</c:v>
                </c:pt>
                <c:pt idx="8895">
                  <c:v>4447.5</c:v>
                </c:pt>
                <c:pt idx="8896">
                  <c:v>4448</c:v>
                </c:pt>
                <c:pt idx="8897">
                  <c:v>4448.5</c:v>
                </c:pt>
                <c:pt idx="8898">
                  <c:v>4449</c:v>
                </c:pt>
                <c:pt idx="8899">
                  <c:v>4449.5</c:v>
                </c:pt>
                <c:pt idx="8900">
                  <c:v>4450</c:v>
                </c:pt>
                <c:pt idx="8901">
                  <c:v>4450.5</c:v>
                </c:pt>
                <c:pt idx="8902">
                  <c:v>4451</c:v>
                </c:pt>
                <c:pt idx="8903">
                  <c:v>4451.5</c:v>
                </c:pt>
                <c:pt idx="8904">
                  <c:v>4452</c:v>
                </c:pt>
                <c:pt idx="8905">
                  <c:v>4452.5</c:v>
                </c:pt>
                <c:pt idx="8906">
                  <c:v>4453</c:v>
                </c:pt>
                <c:pt idx="8907">
                  <c:v>4453.5</c:v>
                </c:pt>
                <c:pt idx="8908">
                  <c:v>4454</c:v>
                </c:pt>
                <c:pt idx="8909">
                  <c:v>4454.5</c:v>
                </c:pt>
                <c:pt idx="8910">
                  <c:v>4455</c:v>
                </c:pt>
                <c:pt idx="8911">
                  <c:v>4455.5</c:v>
                </c:pt>
                <c:pt idx="8912">
                  <c:v>4456</c:v>
                </c:pt>
                <c:pt idx="8913">
                  <c:v>4456.5</c:v>
                </c:pt>
                <c:pt idx="8914">
                  <c:v>4457</c:v>
                </c:pt>
                <c:pt idx="8915">
                  <c:v>4457.5</c:v>
                </c:pt>
                <c:pt idx="8916">
                  <c:v>4458</c:v>
                </c:pt>
                <c:pt idx="8917">
                  <c:v>4458.5</c:v>
                </c:pt>
                <c:pt idx="8918">
                  <c:v>4459</c:v>
                </c:pt>
                <c:pt idx="8919">
                  <c:v>4459.5</c:v>
                </c:pt>
                <c:pt idx="8920">
                  <c:v>4460</c:v>
                </c:pt>
                <c:pt idx="8921">
                  <c:v>4460.5</c:v>
                </c:pt>
                <c:pt idx="8922">
                  <c:v>4461</c:v>
                </c:pt>
                <c:pt idx="8923">
                  <c:v>4461.5</c:v>
                </c:pt>
                <c:pt idx="8924">
                  <c:v>4462</c:v>
                </c:pt>
                <c:pt idx="8925">
                  <c:v>4462.5</c:v>
                </c:pt>
                <c:pt idx="8926">
                  <c:v>4463</c:v>
                </c:pt>
                <c:pt idx="8927">
                  <c:v>4463.5</c:v>
                </c:pt>
                <c:pt idx="8928">
                  <c:v>4464</c:v>
                </c:pt>
                <c:pt idx="8929">
                  <c:v>4464.5</c:v>
                </c:pt>
                <c:pt idx="8930">
                  <c:v>4465</c:v>
                </c:pt>
                <c:pt idx="8931">
                  <c:v>4465.5</c:v>
                </c:pt>
                <c:pt idx="8932">
                  <c:v>4466</c:v>
                </c:pt>
                <c:pt idx="8933">
                  <c:v>4466.5</c:v>
                </c:pt>
                <c:pt idx="8934">
                  <c:v>4467</c:v>
                </c:pt>
                <c:pt idx="8935">
                  <c:v>4467.5</c:v>
                </c:pt>
                <c:pt idx="8936">
                  <c:v>4468</c:v>
                </c:pt>
                <c:pt idx="8937">
                  <c:v>4468.5</c:v>
                </c:pt>
                <c:pt idx="8938">
                  <c:v>4469</c:v>
                </c:pt>
                <c:pt idx="8939">
                  <c:v>4469.5</c:v>
                </c:pt>
                <c:pt idx="8940">
                  <c:v>4470</c:v>
                </c:pt>
                <c:pt idx="8941">
                  <c:v>4470.5</c:v>
                </c:pt>
                <c:pt idx="8942">
                  <c:v>4471</c:v>
                </c:pt>
                <c:pt idx="8943">
                  <c:v>4471.5</c:v>
                </c:pt>
                <c:pt idx="8944">
                  <c:v>4472</c:v>
                </c:pt>
                <c:pt idx="8945">
                  <c:v>4472.5</c:v>
                </c:pt>
                <c:pt idx="8946">
                  <c:v>4473</c:v>
                </c:pt>
                <c:pt idx="8947">
                  <c:v>4473.5</c:v>
                </c:pt>
                <c:pt idx="8948">
                  <c:v>4474</c:v>
                </c:pt>
                <c:pt idx="8949">
                  <c:v>4474.5</c:v>
                </c:pt>
                <c:pt idx="8950">
                  <c:v>4475</c:v>
                </c:pt>
                <c:pt idx="8951">
                  <c:v>4475.5</c:v>
                </c:pt>
                <c:pt idx="8952">
                  <c:v>4476</c:v>
                </c:pt>
                <c:pt idx="8953">
                  <c:v>4476.5</c:v>
                </c:pt>
                <c:pt idx="8954">
                  <c:v>4477</c:v>
                </c:pt>
                <c:pt idx="8955">
                  <c:v>4477.5</c:v>
                </c:pt>
                <c:pt idx="8956">
                  <c:v>4478</c:v>
                </c:pt>
                <c:pt idx="8957">
                  <c:v>4478.5</c:v>
                </c:pt>
                <c:pt idx="8958">
                  <c:v>4479</c:v>
                </c:pt>
                <c:pt idx="8959">
                  <c:v>4479.5</c:v>
                </c:pt>
                <c:pt idx="8960">
                  <c:v>4480</c:v>
                </c:pt>
                <c:pt idx="8961">
                  <c:v>4480.5</c:v>
                </c:pt>
                <c:pt idx="8962">
                  <c:v>4481</c:v>
                </c:pt>
                <c:pt idx="8963">
                  <c:v>4481.5</c:v>
                </c:pt>
                <c:pt idx="8964">
                  <c:v>4482</c:v>
                </c:pt>
                <c:pt idx="8965">
                  <c:v>4482.5</c:v>
                </c:pt>
                <c:pt idx="8966">
                  <c:v>4483</c:v>
                </c:pt>
                <c:pt idx="8967">
                  <c:v>4483.5</c:v>
                </c:pt>
                <c:pt idx="8968">
                  <c:v>4484</c:v>
                </c:pt>
                <c:pt idx="8969">
                  <c:v>4484.5</c:v>
                </c:pt>
                <c:pt idx="8970">
                  <c:v>4485</c:v>
                </c:pt>
                <c:pt idx="8971">
                  <c:v>4485.5</c:v>
                </c:pt>
                <c:pt idx="8972">
                  <c:v>4486</c:v>
                </c:pt>
                <c:pt idx="8973">
                  <c:v>4486.5</c:v>
                </c:pt>
                <c:pt idx="8974">
                  <c:v>4487</c:v>
                </c:pt>
                <c:pt idx="8975">
                  <c:v>4487.5</c:v>
                </c:pt>
                <c:pt idx="8976">
                  <c:v>4488</c:v>
                </c:pt>
                <c:pt idx="8977">
                  <c:v>4488.5</c:v>
                </c:pt>
                <c:pt idx="8978">
                  <c:v>4489</c:v>
                </c:pt>
                <c:pt idx="8979">
                  <c:v>4489.5</c:v>
                </c:pt>
                <c:pt idx="8980">
                  <c:v>4490</c:v>
                </c:pt>
                <c:pt idx="8981">
                  <c:v>4490.5</c:v>
                </c:pt>
                <c:pt idx="8982">
                  <c:v>4491</c:v>
                </c:pt>
                <c:pt idx="8983">
                  <c:v>4491.5</c:v>
                </c:pt>
                <c:pt idx="8984">
                  <c:v>4492</c:v>
                </c:pt>
                <c:pt idx="8985">
                  <c:v>4492.5</c:v>
                </c:pt>
                <c:pt idx="8986">
                  <c:v>4493</c:v>
                </c:pt>
                <c:pt idx="8987">
                  <c:v>4493.5</c:v>
                </c:pt>
                <c:pt idx="8988">
                  <c:v>4494</c:v>
                </c:pt>
                <c:pt idx="8989">
                  <c:v>4494.5</c:v>
                </c:pt>
                <c:pt idx="8990">
                  <c:v>4495</c:v>
                </c:pt>
                <c:pt idx="8991">
                  <c:v>4495.5</c:v>
                </c:pt>
                <c:pt idx="8992">
                  <c:v>4496</c:v>
                </c:pt>
                <c:pt idx="8993">
                  <c:v>4496.5</c:v>
                </c:pt>
                <c:pt idx="8994">
                  <c:v>4497</c:v>
                </c:pt>
                <c:pt idx="8995">
                  <c:v>4497.5</c:v>
                </c:pt>
                <c:pt idx="8996">
                  <c:v>4498</c:v>
                </c:pt>
                <c:pt idx="8997">
                  <c:v>4498.5</c:v>
                </c:pt>
                <c:pt idx="8998">
                  <c:v>4499</c:v>
                </c:pt>
                <c:pt idx="8999">
                  <c:v>4499.5</c:v>
                </c:pt>
                <c:pt idx="9000">
                  <c:v>4500</c:v>
                </c:pt>
                <c:pt idx="9001">
                  <c:v>4500.5</c:v>
                </c:pt>
                <c:pt idx="9002">
                  <c:v>4501</c:v>
                </c:pt>
                <c:pt idx="9003">
                  <c:v>4501.5</c:v>
                </c:pt>
                <c:pt idx="9004">
                  <c:v>4502</c:v>
                </c:pt>
                <c:pt idx="9005">
                  <c:v>4502.5</c:v>
                </c:pt>
                <c:pt idx="9006">
                  <c:v>4503</c:v>
                </c:pt>
                <c:pt idx="9007">
                  <c:v>4503.5</c:v>
                </c:pt>
                <c:pt idx="9008">
                  <c:v>4504</c:v>
                </c:pt>
                <c:pt idx="9009">
                  <c:v>4504.5</c:v>
                </c:pt>
                <c:pt idx="9010">
                  <c:v>4505</c:v>
                </c:pt>
                <c:pt idx="9011">
                  <c:v>4505.5</c:v>
                </c:pt>
                <c:pt idx="9012">
                  <c:v>4506</c:v>
                </c:pt>
                <c:pt idx="9013">
                  <c:v>4506.5</c:v>
                </c:pt>
                <c:pt idx="9014">
                  <c:v>4507</c:v>
                </c:pt>
                <c:pt idx="9015">
                  <c:v>4507.5</c:v>
                </c:pt>
                <c:pt idx="9016">
                  <c:v>4508</c:v>
                </c:pt>
                <c:pt idx="9017">
                  <c:v>4508.5</c:v>
                </c:pt>
                <c:pt idx="9018">
                  <c:v>4509</c:v>
                </c:pt>
                <c:pt idx="9019">
                  <c:v>4509.5</c:v>
                </c:pt>
                <c:pt idx="9020">
                  <c:v>4510</c:v>
                </c:pt>
                <c:pt idx="9021">
                  <c:v>4510.5</c:v>
                </c:pt>
                <c:pt idx="9022">
                  <c:v>4511</c:v>
                </c:pt>
                <c:pt idx="9023">
                  <c:v>4511.5</c:v>
                </c:pt>
                <c:pt idx="9024">
                  <c:v>4512</c:v>
                </c:pt>
                <c:pt idx="9025">
                  <c:v>4512.5</c:v>
                </c:pt>
                <c:pt idx="9026">
                  <c:v>4513</c:v>
                </c:pt>
                <c:pt idx="9027">
                  <c:v>4513.5</c:v>
                </c:pt>
                <c:pt idx="9028">
                  <c:v>4514</c:v>
                </c:pt>
                <c:pt idx="9029">
                  <c:v>4514.5</c:v>
                </c:pt>
                <c:pt idx="9030">
                  <c:v>4515</c:v>
                </c:pt>
                <c:pt idx="9031">
                  <c:v>4515.5</c:v>
                </c:pt>
                <c:pt idx="9032">
                  <c:v>4516</c:v>
                </c:pt>
                <c:pt idx="9033">
                  <c:v>4516.5</c:v>
                </c:pt>
                <c:pt idx="9034">
                  <c:v>4517</c:v>
                </c:pt>
                <c:pt idx="9035">
                  <c:v>4517.5</c:v>
                </c:pt>
                <c:pt idx="9036">
                  <c:v>4518</c:v>
                </c:pt>
                <c:pt idx="9037">
                  <c:v>4518.5</c:v>
                </c:pt>
                <c:pt idx="9038">
                  <c:v>4519</c:v>
                </c:pt>
                <c:pt idx="9039">
                  <c:v>4519.5</c:v>
                </c:pt>
                <c:pt idx="9040">
                  <c:v>4520</c:v>
                </c:pt>
                <c:pt idx="9041">
                  <c:v>4520.5</c:v>
                </c:pt>
                <c:pt idx="9042">
                  <c:v>4521</c:v>
                </c:pt>
                <c:pt idx="9043">
                  <c:v>4521.5</c:v>
                </c:pt>
                <c:pt idx="9044">
                  <c:v>4522</c:v>
                </c:pt>
                <c:pt idx="9045">
                  <c:v>4522.5</c:v>
                </c:pt>
                <c:pt idx="9046">
                  <c:v>4523</c:v>
                </c:pt>
                <c:pt idx="9047">
                  <c:v>4523.5</c:v>
                </c:pt>
                <c:pt idx="9048">
                  <c:v>4524</c:v>
                </c:pt>
                <c:pt idx="9049">
                  <c:v>4524.5</c:v>
                </c:pt>
                <c:pt idx="9050">
                  <c:v>4525</c:v>
                </c:pt>
                <c:pt idx="9051">
                  <c:v>4525.5</c:v>
                </c:pt>
                <c:pt idx="9052">
                  <c:v>4526</c:v>
                </c:pt>
                <c:pt idx="9053">
                  <c:v>4526.5</c:v>
                </c:pt>
                <c:pt idx="9054">
                  <c:v>4527</c:v>
                </c:pt>
                <c:pt idx="9055">
                  <c:v>4527.5</c:v>
                </c:pt>
                <c:pt idx="9056">
                  <c:v>4528</c:v>
                </c:pt>
                <c:pt idx="9057">
                  <c:v>4528.5</c:v>
                </c:pt>
                <c:pt idx="9058">
                  <c:v>4529</c:v>
                </c:pt>
                <c:pt idx="9059">
                  <c:v>4529.5</c:v>
                </c:pt>
                <c:pt idx="9060">
                  <c:v>4530</c:v>
                </c:pt>
                <c:pt idx="9061">
                  <c:v>4530.5</c:v>
                </c:pt>
                <c:pt idx="9062">
                  <c:v>4531</c:v>
                </c:pt>
                <c:pt idx="9063">
                  <c:v>4531.5</c:v>
                </c:pt>
                <c:pt idx="9064">
                  <c:v>4532</c:v>
                </c:pt>
                <c:pt idx="9065">
                  <c:v>4532.5</c:v>
                </c:pt>
                <c:pt idx="9066">
                  <c:v>4533</c:v>
                </c:pt>
                <c:pt idx="9067">
                  <c:v>4533.5</c:v>
                </c:pt>
                <c:pt idx="9068">
                  <c:v>4534</c:v>
                </c:pt>
                <c:pt idx="9069">
                  <c:v>4534.5</c:v>
                </c:pt>
                <c:pt idx="9070">
                  <c:v>4535</c:v>
                </c:pt>
                <c:pt idx="9071">
                  <c:v>4535.5</c:v>
                </c:pt>
                <c:pt idx="9072">
                  <c:v>4536</c:v>
                </c:pt>
                <c:pt idx="9073">
                  <c:v>4536.5</c:v>
                </c:pt>
                <c:pt idx="9074">
                  <c:v>4537</c:v>
                </c:pt>
                <c:pt idx="9075">
                  <c:v>4537.5</c:v>
                </c:pt>
                <c:pt idx="9076">
                  <c:v>4538</c:v>
                </c:pt>
                <c:pt idx="9077">
                  <c:v>4538.5</c:v>
                </c:pt>
                <c:pt idx="9078">
                  <c:v>4539</c:v>
                </c:pt>
                <c:pt idx="9079">
                  <c:v>4539.5</c:v>
                </c:pt>
                <c:pt idx="9080">
                  <c:v>4540</c:v>
                </c:pt>
                <c:pt idx="9081">
                  <c:v>4540.5</c:v>
                </c:pt>
                <c:pt idx="9082">
                  <c:v>4541</c:v>
                </c:pt>
                <c:pt idx="9083">
                  <c:v>4541.5</c:v>
                </c:pt>
                <c:pt idx="9084">
                  <c:v>4542</c:v>
                </c:pt>
                <c:pt idx="9085">
                  <c:v>4542.5</c:v>
                </c:pt>
                <c:pt idx="9086">
                  <c:v>4543</c:v>
                </c:pt>
                <c:pt idx="9087">
                  <c:v>4543.5</c:v>
                </c:pt>
                <c:pt idx="9088">
                  <c:v>4544</c:v>
                </c:pt>
                <c:pt idx="9089">
                  <c:v>4544.5</c:v>
                </c:pt>
                <c:pt idx="9090">
                  <c:v>4545</c:v>
                </c:pt>
                <c:pt idx="9091">
                  <c:v>4545.5</c:v>
                </c:pt>
                <c:pt idx="9092">
                  <c:v>4546</c:v>
                </c:pt>
                <c:pt idx="9093">
                  <c:v>4546.5</c:v>
                </c:pt>
                <c:pt idx="9094">
                  <c:v>4547</c:v>
                </c:pt>
                <c:pt idx="9095">
                  <c:v>4547.5</c:v>
                </c:pt>
                <c:pt idx="9096">
                  <c:v>4548</c:v>
                </c:pt>
                <c:pt idx="9097">
                  <c:v>4548.5</c:v>
                </c:pt>
                <c:pt idx="9098">
                  <c:v>4549</c:v>
                </c:pt>
                <c:pt idx="9099">
                  <c:v>4549.5</c:v>
                </c:pt>
                <c:pt idx="9100">
                  <c:v>4550</c:v>
                </c:pt>
                <c:pt idx="9101">
                  <c:v>4550.5</c:v>
                </c:pt>
                <c:pt idx="9102">
                  <c:v>4551</c:v>
                </c:pt>
                <c:pt idx="9103">
                  <c:v>4551.5</c:v>
                </c:pt>
                <c:pt idx="9104">
                  <c:v>4552</c:v>
                </c:pt>
                <c:pt idx="9105">
                  <c:v>4552.5</c:v>
                </c:pt>
                <c:pt idx="9106">
                  <c:v>4553</c:v>
                </c:pt>
                <c:pt idx="9107">
                  <c:v>4553.5</c:v>
                </c:pt>
                <c:pt idx="9108">
                  <c:v>4554</c:v>
                </c:pt>
                <c:pt idx="9109">
                  <c:v>4554.5</c:v>
                </c:pt>
                <c:pt idx="9110">
                  <c:v>4555</c:v>
                </c:pt>
                <c:pt idx="9111">
                  <c:v>4555.5</c:v>
                </c:pt>
                <c:pt idx="9112">
                  <c:v>4556</c:v>
                </c:pt>
                <c:pt idx="9113">
                  <c:v>4556.5</c:v>
                </c:pt>
                <c:pt idx="9114">
                  <c:v>4557</c:v>
                </c:pt>
                <c:pt idx="9115">
                  <c:v>4557.5</c:v>
                </c:pt>
                <c:pt idx="9116">
                  <c:v>4558</c:v>
                </c:pt>
                <c:pt idx="9117">
                  <c:v>4558.5</c:v>
                </c:pt>
                <c:pt idx="9118">
                  <c:v>4559</c:v>
                </c:pt>
                <c:pt idx="9119">
                  <c:v>4559.5</c:v>
                </c:pt>
                <c:pt idx="9120">
                  <c:v>4560</c:v>
                </c:pt>
                <c:pt idx="9121">
                  <c:v>4560.5</c:v>
                </c:pt>
                <c:pt idx="9122">
                  <c:v>4561</c:v>
                </c:pt>
                <c:pt idx="9123">
                  <c:v>4561.5</c:v>
                </c:pt>
                <c:pt idx="9124">
                  <c:v>4562</c:v>
                </c:pt>
                <c:pt idx="9125">
                  <c:v>4562.5</c:v>
                </c:pt>
                <c:pt idx="9126">
                  <c:v>4563</c:v>
                </c:pt>
                <c:pt idx="9127">
                  <c:v>4563.5</c:v>
                </c:pt>
                <c:pt idx="9128">
                  <c:v>4564</c:v>
                </c:pt>
                <c:pt idx="9129">
                  <c:v>4564.5</c:v>
                </c:pt>
                <c:pt idx="9130">
                  <c:v>4565</c:v>
                </c:pt>
                <c:pt idx="9131">
                  <c:v>4565.5</c:v>
                </c:pt>
                <c:pt idx="9132">
                  <c:v>4566</c:v>
                </c:pt>
                <c:pt idx="9133">
                  <c:v>4566.5</c:v>
                </c:pt>
                <c:pt idx="9134">
                  <c:v>4567</c:v>
                </c:pt>
                <c:pt idx="9135">
                  <c:v>4567.5</c:v>
                </c:pt>
                <c:pt idx="9136">
                  <c:v>4568</c:v>
                </c:pt>
                <c:pt idx="9137">
                  <c:v>4568.5</c:v>
                </c:pt>
                <c:pt idx="9138">
                  <c:v>4569</c:v>
                </c:pt>
                <c:pt idx="9139">
                  <c:v>4569.5</c:v>
                </c:pt>
                <c:pt idx="9140">
                  <c:v>4570</c:v>
                </c:pt>
                <c:pt idx="9141">
                  <c:v>4570.5</c:v>
                </c:pt>
                <c:pt idx="9142">
                  <c:v>4571</c:v>
                </c:pt>
                <c:pt idx="9143">
                  <c:v>4571.5</c:v>
                </c:pt>
                <c:pt idx="9144">
                  <c:v>4572</c:v>
                </c:pt>
                <c:pt idx="9145">
                  <c:v>4572.5</c:v>
                </c:pt>
                <c:pt idx="9146">
                  <c:v>4573</c:v>
                </c:pt>
                <c:pt idx="9147">
                  <c:v>4573.5</c:v>
                </c:pt>
                <c:pt idx="9148">
                  <c:v>4574</c:v>
                </c:pt>
                <c:pt idx="9149">
                  <c:v>4574.5</c:v>
                </c:pt>
                <c:pt idx="9150">
                  <c:v>4575</c:v>
                </c:pt>
                <c:pt idx="9151">
                  <c:v>4575.5</c:v>
                </c:pt>
                <c:pt idx="9152">
                  <c:v>4576</c:v>
                </c:pt>
                <c:pt idx="9153">
                  <c:v>4576.5</c:v>
                </c:pt>
                <c:pt idx="9154">
                  <c:v>4577</c:v>
                </c:pt>
                <c:pt idx="9155">
                  <c:v>4577.5</c:v>
                </c:pt>
                <c:pt idx="9156">
                  <c:v>4578</c:v>
                </c:pt>
                <c:pt idx="9157">
                  <c:v>4578.5</c:v>
                </c:pt>
                <c:pt idx="9158">
                  <c:v>4579</c:v>
                </c:pt>
                <c:pt idx="9159">
                  <c:v>4579.5</c:v>
                </c:pt>
                <c:pt idx="9160">
                  <c:v>4580</c:v>
                </c:pt>
                <c:pt idx="9161">
                  <c:v>4580.5</c:v>
                </c:pt>
                <c:pt idx="9162">
                  <c:v>4581</c:v>
                </c:pt>
                <c:pt idx="9163">
                  <c:v>4581.5</c:v>
                </c:pt>
                <c:pt idx="9164">
                  <c:v>4582</c:v>
                </c:pt>
                <c:pt idx="9165">
                  <c:v>4582.5</c:v>
                </c:pt>
                <c:pt idx="9166">
                  <c:v>4583</c:v>
                </c:pt>
                <c:pt idx="9167">
                  <c:v>4583.5</c:v>
                </c:pt>
                <c:pt idx="9168">
                  <c:v>4584</c:v>
                </c:pt>
                <c:pt idx="9169">
                  <c:v>4584.5</c:v>
                </c:pt>
                <c:pt idx="9170">
                  <c:v>4585</c:v>
                </c:pt>
                <c:pt idx="9171">
                  <c:v>4585.5</c:v>
                </c:pt>
                <c:pt idx="9172">
                  <c:v>4586</c:v>
                </c:pt>
                <c:pt idx="9173">
                  <c:v>4586.5</c:v>
                </c:pt>
                <c:pt idx="9174">
                  <c:v>4587</c:v>
                </c:pt>
                <c:pt idx="9175">
                  <c:v>4587.5</c:v>
                </c:pt>
                <c:pt idx="9176">
                  <c:v>4588</c:v>
                </c:pt>
                <c:pt idx="9177">
                  <c:v>4588.5</c:v>
                </c:pt>
                <c:pt idx="9178">
                  <c:v>4589</c:v>
                </c:pt>
                <c:pt idx="9179">
                  <c:v>4589.5</c:v>
                </c:pt>
                <c:pt idx="9180">
                  <c:v>4590</c:v>
                </c:pt>
                <c:pt idx="9181">
                  <c:v>4590.5</c:v>
                </c:pt>
                <c:pt idx="9182">
                  <c:v>4591</c:v>
                </c:pt>
                <c:pt idx="9183">
                  <c:v>4591.5</c:v>
                </c:pt>
                <c:pt idx="9184">
                  <c:v>4592</c:v>
                </c:pt>
                <c:pt idx="9185">
                  <c:v>4592.5</c:v>
                </c:pt>
                <c:pt idx="9186">
                  <c:v>4593</c:v>
                </c:pt>
                <c:pt idx="9187">
                  <c:v>4593.5</c:v>
                </c:pt>
                <c:pt idx="9188">
                  <c:v>4594</c:v>
                </c:pt>
                <c:pt idx="9189">
                  <c:v>4594.5</c:v>
                </c:pt>
                <c:pt idx="9190">
                  <c:v>4595</c:v>
                </c:pt>
                <c:pt idx="9191">
                  <c:v>4595.5</c:v>
                </c:pt>
                <c:pt idx="9192">
                  <c:v>4596</c:v>
                </c:pt>
                <c:pt idx="9193">
                  <c:v>4596.5</c:v>
                </c:pt>
                <c:pt idx="9194">
                  <c:v>4597</c:v>
                </c:pt>
                <c:pt idx="9195">
                  <c:v>4597.5</c:v>
                </c:pt>
                <c:pt idx="9196">
                  <c:v>4598</c:v>
                </c:pt>
                <c:pt idx="9197">
                  <c:v>4598.5</c:v>
                </c:pt>
                <c:pt idx="9198">
                  <c:v>4599</c:v>
                </c:pt>
                <c:pt idx="9199">
                  <c:v>4599.5</c:v>
                </c:pt>
                <c:pt idx="9200">
                  <c:v>4600</c:v>
                </c:pt>
                <c:pt idx="9201">
                  <c:v>4600.5</c:v>
                </c:pt>
                <c:pt idx="9202">
                  <c:v>4601</c:v>
                </c:pt>
                <c:pt idx="9203">
                  <c:v>4601.5</c:v>
                </c:pt>
                <c:pt idx="9204">
                  <c:v>4602</c:v>
                </c:pt>
                <c:pt idx="9205">
                  <c:v>4602.5</c:v>
                </c:pt>
                <c:pt idx="9206">
                  <c:v>4603</c:v>
                </c:pt>
                <c:pt idx="9207">
                  <c:v>4603.5</c:v>
                </c:pt>
                <c:pt idx="9208">
                  <c:v>4604</c:v>
                </c:pt>
                <c:pt idx="9209">
                  <c:v>4604.5</c:v>
                </c:pt>
                <c:pt idx="9210">
                  <c:v>4605</c:v>
                </c:pt>
                <c:pt idx="9211">
                  <c:v>4605.5</c:v>
                </c:pt>
                <c:pt idx="9212">
                  <c:v>4606</c:v>
                </c:pt>
                <c:pt idx="9213">
                  <c:v>4606.5</c:v>
                </c:pt>
                <c:pt idx="9214">
                  <c:v>4607</c:v>
                </c:pt>
                <c:pt idx="9215">
                  <c:v>4607.5</c:v>
                </c:pt>
                <c:pt idx="9216">
                  <c:v>4608</c:v>
                </c:pt>
                <c:pt idx="9217">
                  <c:v>4608.5</c:v>
                </c:pt>
                <c:pt idx="9218">
                  <c:v>4609</c:v>
                </c:pt>
                <c:pt idx="9219">
                  <c:v>4609.5</c:v>
                </c:pt>
                <c:pt idx="9220">
                  <c:v>4610</c:v>
                </c:pt>
                <c:pt idx="9221">
                  <c:v>4610.5</c:v>
                </c:pt>
                <c:pt idx="9222">
                  <c:v>4611</c:v>
                </c:pt>
                <c:pt idx="9223">
                  <c:v>4611.5</c:v>
                </c:pt>
                <c:pt idx="9224">
                  <c:v>4612</c:v>
                </c:pt>
                <c:pt idx="9225">
                  <c:v>4612.5</c:v>
                </c:pt>
                <c:pt idx="9226">
                  <c:v>4613</c:v>
                </c:pt>
                <c:pt idx="9227">
                  <c:v>4613.5</c:v>
                </c:pt>
                <c:pt idx="9228">
                  <c:v>4614</c:v>
                </c:pt>
                <c:pt idx="9229">
                  <c:v>4614.5</c:v>
                </c:pt>
                <c:pt idx="9230">
                  <c:v>4615</c:v>
                </c:pt>
                <c:pt idx="9231">
                  <c:v>4615.5</c:v>
                </c:pt>
                <c:pt idx="9232">
                  <c:v>4616</c:v>
                </c:pt>
                <c:pt idx="9233">
                  <c:v>4616.5</c:v>
                </c:pt>
                <c:pt idx="9234">
                  <c:v>4617</c:v>
                </c:pt>
                <c:pt idx="9235">
                  <c:v>4617.5</c:v>
                </c:pt>
                <c:pt idx="9236">
                  <c:v>4618</c:v>
                </c:pt>
                <c:pt idx="9237">
                  <c:v>4618.5</c:v>
                </c:pt>
                <c:pt idx="9238">
                  <c:v>4619</c:v>
                </c:pt>
                <c:pt idx="9239">
                  <c:v>4619.5</c:v>
                </c:pt>
                <c:pt idx="9240">
                  <c:v>4620</c:v>
                </c:pt>
                <c:pt idx="9241">
                  <c:v>4620.5</c:v>
                </c:pt>
                <c:pt idx="9242">
                  <c:v>4621</c:v>
                </c:pt>
                <c:pt idx="9243">
                  <c:v>4621.5</c:v>
                </c:pt>
                <c:pt idx="9244">
                  <c:v>4622</c:v>
                </c:pt>
                <c:pt idx="9245">
                  <c:v>4622.5</c:v>
                </c:pt>
                <c:pt idx="9246">
                  <c:v>4623</c:v>
                </c:pt>
                <c:pt idx="9247">
                  <c:v>4623.5</c:v>
                </c:pt>
                <c:pt idx="9248">
                  <c:v>4624</c:v>
                </c:pt>
                <c:pt idx="9249">
                  <c:v>4624.5</c:v>
                </c:pt>
                <c:pt idx="9250">
                  <c:v>4625</c:v>
                </c:pt>
                <c:pt idx="9251">
                  <c:v>4625.5</c:v>
                </c:pt>
                <c:pt idx="9252">
                  <c:v>4626</c:v>
                </c:pt>
                <c:pt idx="9253">
                  <c:v>4626.5</c:v>
                </c:pt>
                <c:pt idx="9254">
                  <c:v>4627</c:v>
                </c:pt>
                <c:pt idx="9255">
                  <c:v>4627.5</c:v>
                </c:pt>
                <c:pt idx="9256">
                  <c:v>4628</c:v>
                </c:pt>
                <c:pt idx="9257">
                  <c:v>4628.5</c:v>
                </c:pt>
                <c:pt idx="9258">
                  <c:v>4629</c:v>
                </c:pt>
                <c:pt idx="9259">
                  <c:v>4629.5</c:v>
                </c:pt>
                <c:pt idx="9260">
                  <c:v>4630</c:v>
                </c:pt>
                <c:pt idx="9261">
                  <c:v>4630.5</c:v>
                </c:pt>
                <c:pt idx="9262">
                  <c:v>4631</c:v>
                </c:pt>
                <c:pt idx="9263">
                  <c:v>4631.5</c:v>
                </c:pt>
                <c:pt idx="9264">
                  <c:v>4632</c:v>
                </c:pt>
                <c:pt idx="9265">
                  <c:v>4632.5</c:v>
                </c:pt>
                <c:pt idx="9266">
                  <c:v>4633</c:v>
                </c:pt>
                <c:pt idx="9267">
                  <c:v>4633.5</c:v>
                </c:pt>
                <c:pt idx="9268">
                  <c:v>4634</c:v>
                </c:pt>
                <c:pt idx="9269">
                  <c:v>4634.5</c:v>
                </c:pt>
                <c:pt idx="9270">
                  <c:v>4635</c:v>
                </c:pt>
                <c:pt idx="9271">
                  <c:v>4635.5</c:v>
                </c:pt>
                <c:pt idx="9272">
                  <c:v>4636</c:v>
                </c:pt>
                <c:pt idx="9273">
                  <c:v>4636.5</c:v>
                </c:pt>
                <c:pt idx="9274">
                  <c:v>4637</c:v>
                </c:pt>
                <c:pt idx="9275">
                  <c:v>4637.5</c:v>
                </c:pt>
                <c:pt idx="9276">
                  <c:v>4638</c:v>
                </c:pt>
                <c:pt idx="9277">
                  <c:v>4638.5</c:v>
                </c:pt>
                <c:pt idx="9278">
                  <c:v>4639</c:v>
                </c:pt>
                <c:pt idx="9279">
                  <c:v>4639.5</c:v>
                </c:pt>
                <c:pt idx="9280">
                  <c:v>4640</c:v>
                </c:pt>
                <c:pt idx="9281">
                  <c:v>4640.5</c:v>
                </c:pt>
                <c:pt idx="9282">
                  <c:v>4641</c:v>
                </c:pt>
                <c:pt idx="9283">
                  <c:v>4641.5</c:v>
                </c:pt>
                <c:pt idx="9284">
                  <c:v>4642</c:v>
                </c:pt>
                <c:pt idx="9285">
                  <c:v>4642.5</c:v>
                </c:pt>
                <c:pt idx="9286">
                  <c:v>4643</c:v>
                </c:pt>
                <c:pt idx="9287">
                  <c:v>4643.5</c:v>
                </c:pt>
                <c:pt idx="9288">
                  <c:v>4644</c:v>
                </c:pt>
                <c:pt idx="9289">
                  <c:v>4644.5</c:v>
                </c:pt>
                <c:pt idx="9290">
                  <c:v>4645</c:v>
                </c:pt>
                <c:pt idx="9291">
                  <c:v>4645.5</c:v>
                </c:pt>
                <c:pt idx="9292">
                  <c:v>4646</c:v>
                </c:pt>
                <c:pt idx="9293">
                  <c:v>4646.5</c:v>
                </c:pt>
                <c:pt idx="9294">
                  <c:v>4647</c:v>
                </c:pt>
                <c:pt idx="9295">
                  <c:v>4647.5</c:v>
                </c:pt>
                <c:pt idx="9296">
                  <c:v>4648</c:v>
                </c:pt>
                <c:pt idx="9297">
                  <c:v>4648.5</c:v>
                </c:pt>
                <c:pt idx="9298">
                  <c:v>4649</c:v>
                </c:pt>
                <c:pt idx="9299">
                  <c:v>4649.5</c:v>
                </c:pt>
                <c:pt idx="9300">
                  <c:v>4650</c:v>
                </c:pt>
                <c:pt idx="9301">
                  <c:v>4650.5</c:v>
                </c:pt>
                <c:pt idx="9302">
                  <c:v>4651</c:v>
                </c:pt>
                <c:pt idx="9303">
                  <c:v>4651.5</c:v>
                </c:pt>
                <c:pt idx="9304">
                  <c:v>4652</c:v>
                </c:pt>
                <c:pt idx="9305">
                  <c:v>4652.5</c:v>
                </c:pt>
                <c:pt idx="9306">
                  <c:v>4653</c:v>
                </c:pt>
                <c:pt idx="9307">
                  <c:v>4653.5</c:v>
                </c:pt>
                <c:pt idx="9308">
                  <c:v>4654</c:v>
                </c:pt>
                <c:pt idx="9309">
                  <c:v>4654.5</c:v>
                </c:pt>
                <c:pt idx="9310">
                  <c:v>4655</c:v>
                </c:pt>
                <c:pt idx="9311">
                  <c:v>4655.5</c:v>
                </c:pt>
                <c:pt idx="9312">
                  <c:v>4656</c:v>
                </c:pt>
                <c:pt idx="9313">
                  <c:v>4656.5</c:v>
                </c:pt>
                <c:pt idx="9314">
                  <c:v>4657</c:v>
                </c:pt>
                <c:pt idx="9315">
                  <c:v>4657.5</c:v>
                </c:pt>
                <c:pt idx="9316">
                  <c:v>4658</c:v>
                </c:pt>
                <c:pt idx="9317">
                  <c:v>4658.5</c:v>
                </c:pt>
                <c:pt idx="9318">
                  <c:v>4659</c:v>
                </c:pt>
                <c:pt idx="9319">
                  <c:v>4659.5</c:v>
                </c:pt>
                <c:pt idx="9320">
                  <c:v>4660</c:v>
                </c:pt>
                <c:pt idx="9321">
                  <c:v>4660.5</c:v>
                </c:pt>
                <c:pt idx="9322">
                  <c:v>4661</c:v>
                </c:pt>
                <c:pt idx="9323">
                  <c:v>4661.5</c:v>
                </c:pt>
                <c:pt idx="9324">
                  <c:v>4662</c:v>
                </c:pt>
                <c:pt idx="9325">
                  <c:v>4662.5</c:v>
                </c:pt>
                <c:pt idx="9326">
                  <c:v>4663</c:v>
                </c:pt>
                <c:pt idx="9327">
                  <c:v>4663.5</c:v>
                </c:pt>
                <c:pt idx="9328">
                  <c:v>4664</c:v>
                </c:pt>
                <c:pt idx="9329">
                  <c:v>4664.5</c:v>
                </c:pt>
                <c:pt idx="9330">
                  <c:v>4665</c:v>
                </c:pt>
                <c:pt idx="9331">
                  <c:v>4665.5</c:v>
                </c:pt>
                <c:pt idx="9332">
                  <c:v>4666</c:v>
                </c:pt>
                <c:pt idx="9333">
                  <c:v>4666.5</c:v>
                </c:pt>
                <c:pt idx="9334">
                  <c:v>4667</c:v>
                </c:pt>
                <c:pt idx="9335">
                  <c:v>4667.5</c:v>
                </c:pt>
                <c:pt idx="9336">
                  <c:v>4668</c:v>
                </c:pt>
                <c:pt idx="9337">
                  <c:v>4668.5</c:v>
                </c:pt>
                <c:pt idx="9338">
                  <c:v>4669</c:v>
                </c:pt>
                <c:pt idx="9339">
                  <c:v>4669.5</c:v>
                </c:pt>
                <c:pt idx="9340">
                  <c:v>4670</c:v>
                </c:pt>
                <c:pt idx="9341">
                  <c:v>4670.5</c:v>
                </c:pt>
                <c:pt idx="9342">
                  <c:v>4671</c:v>
                </c:pt>
                <c:pt idx="9343">
                  <c:v>4671.5</c:v>
                </c:pt>
                <c:pt idx="9344">
                  <c:v>4672</c:v>
                </c:pt>
                <c:pt idx="9345">
                  <c:v>4672.5</c:v>
                </c:pt>
                <c:pt idx="9346">
                  <c:v>4673</c:v>
                </c:pt>
                <c:pt idx="9347">
                  <c:v>4673.5</c:v>
                </c:pt>
                <c:pt idx="9348">
                  <c:v>4674</c:v>
                </c:pt>
                <c:pt idx="9349">
                  <c:v>4674.5</c:v>
                </c:pt>
                <c:pt idx="9350">
                  <c:v>4675</c:v>
                </c:pt>
                <c:pt idx="9351">
                  <c:v>4675.5</c:v>
                </c:pt>
                <c:pt idx="9352">
                  <c:v>4676</c:v>
                </c:pt>
                <c:pt idx="9353">
                  <c:v>4676.5</c:v>
                </c:pt>
                <c:pt idx="9354">
                  <c:v>4677</c:v>
                </c:pt>
                <c:pt idx="9355">
                  <c:v>4677.5</c:v>
                </c:pt>
                <c:pt idx="9356">
                  <c:v>4678</c:v>
                </c:pt>
                <c:pt idx="9357">
                  <c:v>4678.5</c:v>
                </c:pt>
                <c:pt idx="9358">
                  <c:v>4679</c:v>
                </c:pt>
                <c:pt idx="9359">
                  <c:v>4679.5</c:v>
                </c:pt>
                <c:pt idx="9360">
                  <c:v>4680</c:v>
                </c:pt>
                <c:pt idx="9361">
                  <c:v>4680.5</c:v>
                </c:pt>
                <c:pt idx="9362">
                  <c:v>4681</c:v>
                </c:pt>
                <c:pt idx="9363">
                  <c:v>4681.5</c:v>
                </c:pt>
                <c:pt idx="9364">
                  <c:v>4682</c:v>
                </c:pt>
                <c:pt idx="9365">
                  <c:v>4682.5</c:v>
                </c:pt>
                <c:pt idx="9366">
                  <c:v>4683</c:v>
                </c:pt>
                <c:pt idx="9367">
                  <c:v>4683.5</c:v>
                </c:pt>
                <c:pt idx="9368">
                  <c:v>4684</c:v>
                </c:pt>
                <c:pt idx="9369">
                  <c:v>4684.5</c:v>
                </c:pt>
                <c:pt idx="9370">
                  <c:v>4685</c:v>
                </c:pt>
                <c:pt idx="9371">
                  <c:v>4685.5</c:v>
                </c:pt>
                <c:pt idx="9372">
                  <c:v>4686</c:v>
                </c:pt>
                <c:pt idx="9373">
                  <c:v>4686.5</c:v>
                </c:pt>
                <c:pt idx="9374">
                  <c:v>4687</c:v>
                </c:pt>
                <c:pt idx="9375">
                  <c:v>4687.5</c:v>
                </c:pt>
                <c:pt idx="9376">
                  <c:v>4688</c:v>
                </c:pt>
                <c:pt idx="9377">
                  <c:v>4688.5</c:v>
                </c:pt>
                <c:pt idx="9378">
                  <c:v>4689</c:v>
                </c:pt>
                <c:pt idx="9379">
                  <c:v>4689.5</c:v>
                </c:pt>
                <c:pt idx="9380">
                  <c:v>4690</c:v>
                </c:pt>
                <c:pt idx="9381">
                  <c:v>4690.5</c:v>
                </c:pt>
                <c:pt idx="9382">
                  <c:v>4691</c:v>
                </c:pt>
                <c:pt idx="9383">
                  <c:v>4691.5</c:v>
                </c:pt>
                <c:pt idx="9384">
                  <c:v>4692</c:v>
                </c:pt>
                <c:pt idx="9385">
                  <c:v>4692.5</c:v>
                </c:pt>
                <c:pt idx="9386">
                  <c:v>4693</c:v>
                </c:pt>
                <c:pt idx="9387">
                  <c:v>4693.5</c:v>
                </c:pt>
                <c:pt idx="9388">
                  <c:v>4694</c:v>
                </c:pt>
                <c:pt idx="9389">
                  <c:v>4694.5</c:v>
                </c:pt>
                <c:pt idx="9390">
                  <c:v>4695</c:v>
                </c:pt>
                <c:pt idx="9391">
                  <c:v>4695.5</c:v>
                </c:pt>
                <c:pt idx="9392">
                  <c:v>4696</c:v>
                </c:pt>
                <c:pt idx="9393">
                  <c:v>4696.5</c:v>
                </c:pt>
                <c:pt idx="9394">
                  <c:v>4697</c:v>
                </c:pt>
                <c:pt idx="9395">
                  <c:v>4697.5</c:v>
                </c:pt>
                <c:pt idx="9396">
                  <c:v>4698</c:v>
                </c:pt>
                <c:pt idx="9397">
                  <c:v>4698.5</c:v>
                </c:pt>
                <c:pt idx="9398">
                  <c:v>4699</c:v>
                </c:pt>
                <c:pt idx="9399">
                  <c:v>4699.5</c:v>
                </c:pt>
                <c:pt idx="9400">
                  <c:v>4700</c:v>
                </c:pt>
                <c:pt idx="9401">
                  <c:v>4700.5</c:v>
                </c:pt>
                <c:pt idx="9402">
                  <c:v>4701</c:v>
                </c:pt>
                <c:pt idx="9403">
                  <c:v>4701.5</c:v>
                </c:pt>
                <c:pt idx="9404">
                  <c:v>4702</c:v>
                </c:pt>
                <c:pt idx="9405">
                  <c:v>4702.5</c:v>
                </c:pt>
                <c:pt idx="9406">
                  <c:v>4703</c:v>
                </c:pt>
                <c:pt idx="9407">
                  <c:v>4703.5</c:v>
                </c:pt>
                <c:pt idx="9408">
                  <c:v>4704</c:v>
                </c:pt>
                <c:pt idx="9409">
                  <c:v>4704.5</c:v>
                </c:pt>
                <c:pt idx="9410">
                  <c:v>4705</c:v>
                </c:pt>
                <c:pt idx="9411">
                  <c:v>4705.5</c:v>
                </c:pt>
                <c:pt idx="9412">
                  <c:v>4706</c:v>
                </c:pt>
                <c:pt idx="9413">
                  <c:v>4706.5</c:v>
                </c:pt>
                <c:pt idx="9414">
                  <c:v>4707</c:v>
                </c:pt>
                <c:pt idx="9415">
                  <c:v>4707.5</c:v>
                </c:pt>
                <c:pt idx="9416">
                  <c:v>4708</c:v>
                </c:pt>
                <c:pt idx="9417">
                  <c:v>4708.5</c:v>
                </c:pt>
                <c:pt idx="9418">
                  <c:v>4709</c:v>
                </c:pt>
                <c:pt idx="9419">
                  <c:v>4709.5</c:v>
                </c:pt>
                <c:pt idx="9420">
                  <c:v>4710</c:v>
                </c:pt>
                <c:pt idx="9421">
                  <c:v>4710.5</c:v>
                </c:pt>
                <c:pt idx="9422">
                  <c:v>4711</c:v>
                </c:pt>
                <c:pt idx="9423">
                  <c:v>4711.5</c:v>
                </c:pt>
                <c:pt idx="9424">
                  <c:v>4712</c:v>
                </c:pt>
                <c:pt idx="9425">
                  <c:v>4712.5</c:v>
                </c:pt>
                <c:pt idx="9426">
                  <c:v>4713</c:v>
                </c:pt>
                <c:pt idx="9427">
                  <c:v>4713.5</c:v>
                </c:pt>
                <c:pt idx="9428">
                  <c:v>4714</c:v>
                </c:pt>
                <c:pt idx="9429">
                  <c:v>4714.5</c:v>
                </c:pt>
                <c:pt idx="9430">
                  <c:v>4715</c:v>
                </c:pt>
                <c:pt idx="9431">
                  <c:v>4715.5</c:v>
                </c:pt>
                <c:pt idx="9432">
                  <c:v>4716</c:v>
                </c:pt>
                <c:pt idx="9433">
                  <c:v>4716.5</c:v>
                </c:pt>
                <c:pt idx="9434">
                  <c:v>4717</c:v>
                </c:pt>
                <c:pt idx="9435">
                  <c:v>4717.5</c:v>
                </c:pt>
                <c:pt idx="9436">
                  <c:v>4718</c:v>
                </c:pt>
                <c:pt idx="9437">
                  <c:v>4718.5</c:v>
                </c:pt>
                <c:pt idx="9438">
                  <c:v>4719</c:v>
                </c:pt>
                <c:pt idx="9439">
                  <c:v>4719.5</c:v>
                </c:pt>
                <c:pt idx="9440">
                  <c:v>4720</c:v>
                </c:pt>
                <c:pt idx="9441">
                  <c:v>4720.5</c:v>
                </c:pt>
                <c:pt idx="9442">
                  <c:v>4721</c:v>
                </c:pt>
                <c:pt idx="9443">
                  <c:v>4721.5</c:v>
                </c:pt>
                <c:pt idx="9444">
                  <c:v>4722</c:v>
                </c:pt>
                <c:pt idx="9445">
                  <c:v>4722.5</c:v>
                </c:pt>
                <c:pt idx="9446">
                  <c:v>4723</c:v>
                </c:pt>
                <c:pt idx="9447">
                  <c:v>4723.5</c:v>
                </c:pt>
                <c:pt idx="9448">
                  <c:v>4724</c:v>
                </c:pt>
                <c:pt idx="9449">
                  <c:v>4724.5</c:v>
                </c:pt>
                <c:pt idx="9450">
                  <c:v>4725</c:v>
                </c:pt>
                <c:pt idx="9451">
                  <c:v>4725.5</c:v>
                </c:pt>
                <c:pt idx="9452">
                  <c:v>4726</c:v>
                </c:pt>
                <c:pt idx="9453">
                  <c:v>4726.5</c:v>
                </c:pt>
                <c:pt idx="9454">
                  <c:v>4727</c:v>
                </c:pt>
                <c:pt idx="9455">
                  <c:v>4727.5</c:v>
                </c:pt>
                <c:pt idx="9456">
                  <c:v>4728</c:v>
                </c:pt>
                <c:pt idx="9457">
                  <c:v>4728.5</c:v>
                </c:pt>
                <c:pt idx="9458">
                  <c:v>4729</c:v>
                </c:pt>
                <c:pt idx="9459">
                  <c:v>4729.5</c:v>
                </c:pt>
                <c:pt idx="9460">
                  <c:v>4730</c:v>
                </c:pt>
                <c:pt idx="9461">
                  <c:v>4730.5</c:v>
                </c:pt>
                <c:pt idx="9462">
                  <c:v>4731</c:v>
                </c:pt>
                <c:pt idx="9463">
                  <c:v>4731.5</c:v>
                </c:pt>
                <c:pt idx="9464">
                  <c:v>4732</c:v>
                </c:pt>
                <c:pt idx="9465">
                  <c:v>4732.5</c:v>
                </c:pt>
                <c:pt idx="9466">
                  <c:v>4733</c:v>
                </c:pt>
                <c:pt idx="9467">
                  <c:v>4733.5</c:v>
                </c:pt>
                <c:pt idx="9468">
                  <c:v>4734</c:v>
                </c:pt>
                <c:pt idx="9469">
                  <c:v>4734.5</c:v>
                </c:pt>
                <c:pt idx="9470">
                  <c:v>4735</c:v>
                </c:pt>
                <c:pt idx="9471">
                  <c:v>4735.5</c:v>
                </c:pt>
                <c:pt idx="9472">
                  <c:v>4736</c:v>
                </c:pt>
                <c:pt idx="9473">
                  <c:v>4736.5</c:v>
                </c:pt>
                <c:pt idx="9474">
                  <c:v>4737</c:v>
                </c:pt>
                <c:pt idx="9475">
                  <c:v>4737.5</c:v>
                </c:pt>
                <c:pt idx="9476">
                  <c:v>4738</c:v>
                </c:pt>
                <c:pt idx="9477">
                  <c:v>4738.5</c:v>
                </c:pt>
                <c:pt idx="9478">
                  <c:v>4739</c:v>
                </c:pt>
                <c:pt idx="9479">
                  <c:v>4739.5</c:v>
                </c:pt>
                <c:pt idx="9480">
                  <c:v>4740</c:v>
                </c:pt>
                <c:pt idx="9481">
                  <c:v>4740.5</c:v>
                </c:pt>
                <c:pt idx="9482">
                  <c:v>4741</c:v>
                </c:pt>
                <c:pt idx="9483">
                  <c:v>4741.5</c:v>
                </c:pt>
                <c:pt idx="9484">
                  <c:v>4742</c:v>
                </c:pt>
                <c:pt idx="9485">
                  <c:v>4742.5</c:v>
                </c:pt>
                <c:pt idx="9486">
                  <c:v>4743</c:v>
                </c:pt>
                <c:pt idx="9487">
                  <c:v>4743.5</c:v>
                </c:pt>
                <c:pt idx="9488">
                  <c:v>4744</c:v>
                </c:pt>
                <c:pt idx="9489">
                  <c:v>4744.5</c:v>
                </c:pt>
                <c:pt idx="9490">
                  <c:v>4745</c:v>
                </c:pt>
                <c:pt idx="9491">
                  <c:v>4745.5</c:v>
                </c:pt>
                <c:pt idx="9492">
                  <c:v>4746</c:v>
                </c:pt>
                <c:pt idx="9493">
                  <c:v>4746.5</c:v>
                </c:pt>
                <c:pt idx="9494">
                  <c:v>4747</c:v>
                </c:pt>
                <c:pt idx="9495">
                  <c:v>4747.5</c:v>
                </c:pt>
                <c:pt idx="9496">
                  <c:v>4748</c:v>
                </c:pt>
                <c:pt idx="9497">
                  <c:v>4748.5</c:v>
                </c:pt>
                <c:pt idx="9498">
                  <c:v>4749</c:v>
                </c:pt>
                <c:pt idx="9499">
                  <c:v>4749.5</c:v>
                </c:pt>
                <c:pt idx="9500">
                  <c:v>4750</c:v>
                </c:pt>
                <c:pt idx="9501">
                  <c:v>4750.5</c:v>
                </c:pt>
                <c:pt idx="9502">
                  <c:v>4751</c:v>
                </c:pt>
                <c:pt idx="9503">
                  <c:v>4751.5</c:v>
                </c:pt>
                <c:pt idx="9504">
                  <c:v>4752</c:v>
                </c:pt>
                <c:pt idx="9505">
                  <c:v>4752.5</c:v>
                </c:pt>
                <c:pt idx="9506">
                  <c:v>4753</c:v>
                </c:pt>
                <c:pt idx="9507">
                  <c:v>4753.5</c:v>
                </c:pt>
                <c:pt idx="9508">
                  <c:v>4754</c:v>
                </c:pt>
                <c:pt idx="9509">
                  <c:v>4754.5</c:v>
                </c:pt>
                <c:pt idx="9510">
                  <c:v>4755</c:v>
                </c:pt>
                <c:pt idx="9511">
                  <c:v>4755.5</c:v>
                </c:pt>
                <c:pt idx="9512">
                  <c:v>4756</c:v>
                </c:pt>
                <c:pt idx="9513">
                  <c:v>4756.5</c:v>
                </c:pt>
                <c:pt idx="9514">
                  <c:v>4757</c:v>
                </c:pt>
                <c:pt idx="9515">
                  <c:v>4757.5</c:v>
                </c:pt>
                <c:pt idx="9516">
                  <c:v>4758</c:v>
                </c:pt>
                <c:pt idx="9517">
                  <c:v>4758.5</c:v>
                </c:pt>
                <c:pt idx="9518">
                  <c:v>4759</c:v>
                </c:pt>
                <c:pt idx="9519">
                  <c:v>4759.5</c:v>
                </c:pt>
                <c:pt idx="9520">
                  <c:v>4760</c:v>
                </c:pt>
                <c:pt idx="9521">
                  <c:v>4760.5</c:v>
                </c:pt>
                <c:pt idx="9522">
                  <c:v>4761</c:v>
                </c:pt>
                <c:pt idx="9523">
                  <c:v>4761.5</c:v>
                </c:pt>
                <c:pt idx="9524">
                  <c:v>4762</c:v>
                </c:pt>
                <c:pt idx="9525">
                  <c:v>4762.5</c:v>
                </c:pt>
                <c:pt idx="9526">
                  <c:v>4763</c:v>
                </c:pt>
                <c:pt idx="9527">
                  <c:v>4763.5</c:v>
                </c:pt>
                <c:pt idx="9528">
                  <c:v>4764</c:v>
                </c:pt>
                <c:pt idx="9529">
                  <c:v>4764.5</c:v>
                </c:pt>
                <c:pt idx="9530">
                  <c:v>4765</c:v>
                </c:pt>
                <c:pt idx="9531">
                  <c:v>4765.5</c:v>
                </c:pt>
                <c:pt idx="9532">
                  <c:v>4766</c:v>
                </c:pt>
                <c:pt idx="9533">
                  <c:v>4766.5</c:v>
                </c:pt>
                <c:pt idx="9534">
                  <c:v>4767</c:v>
                </c:pt>
                <c:pt idx="9535">
                  <c:v>4767.5</c:v>
                </c:pt>
                <c:pt idx="9536">
                  <c:v>4768</c:v>
                </c:pt>
                <c:pt idx="9537">
                  <c:v>4768.5</c:v>
                </c:pt>
                <c:pt idx="9538">
                  <c:v>4769</c:v>
                </c:pt>
                <c:pt idx="9539">
                  <c:v>4769.5</c:v>
                </c:pt>
                <c:pt idx="9540">
                  <c:v>4770</c:v>
                </c:pt>
                <c:pt idx="9541">
                  <c:v>4770.5</c:v>
                </c:pt>
                <c:pt idx="9542">
                  <c:v>4771</c:v>
                </c:pt>
                <c:pt idx="9543">
                  <c:v>4771.5</c:v>
                </c:pt>
                <c:pt idx="9544">
                  <c:v>4772</c:v>
                </c:pt>
                <c:pt idx="9545">
                  <c:v>4772.5</c:v>
                </c:pt>
                <c:pt idx="9546">
                  <c:v>4773</c:v>
                </c:pt>
                <c:pt idx="9547">
                  <c:v>4773.5</c:v>
                </c:pt>
                <c:pt idx="9548">
                  <c:v>4774</c:v>
                </c:pt>
                <c:pt idx="9549">
                  <c:v>4774.5</c:v>
                </c:pt>
                <c:pt idx="9550">
                  <c:v>4775</c:v>
                </c:pt>
                <c:pt idx="9551">
                  <c:v>4775.5</c:v>
                </c:pt>
                <c:pt idx="9552">
                  <c:v>4776</c:v>
                </c:pt>
                <c:pt idx="9553">
                  <c:v>4776.5</c:v>
                </c:pt>
                <c:pt idx="9554">
                  <c:v>4777</c:v>
                </c:pt>
                <c:pt idx="9555">
                  <c:v>4777.5</c:v>
                </c:pt>
                <c:pt idx="9556">
                  <c:v>4778</c:v>
                </c:pt>
                <c:pt idx="9557">
                  <c:v>4778.5</c:v>
                </c:pt>
                <c:pt idx="9558">
                  <c:v>4779</c:v>
                </c:pt>
                <c:pt idx="9559">
                  <c:v>4779.5</c:v>
                </c:pt>
                <c:pt idx="9560">
                  <c:v>4780</c:v>
                </c:pt>
                <c:pt idx="9561">
                  <c:v>4780.5</c:v>
                </c:pt>
                <c:pt idx="9562">
                  <c:v>4781</c:v>
                </c:pt>
                <c:pt idx="9563">
                  <c:v>4781.5</c:v>
                </c:pt>
                <c:pt idx="9564">
                  <c:v>4782</c:v>
                </c:pt>
                <c:pt idx="9565">
                  <c:v>4782.5</c:v>
                </c:pt>
                <c:pt idx="9566">
                  <c:v>4783</c:v>
                </c:pt>
                <c:pt idx="9567">
                  <c:v>4783.5</c:v>
                </c:pt>
                <c:pt idx="9568">
                  <c:v>4784</c:v>
                </c:pt>
                <c:pt idx="9569">
                  <c:v>4784.5</c:v>
                </c:pt>
                <c:pt idx="9570">
                  <c:v>4785</c:v>
                </c:pt>
                <c:pt idx="9571">
                  <c:v>4785.5</c:v>
                </c:pt>
                <c:pt idx="9572">
                  <c:v>4786</c:v>
                </c:pt>
                <c:pt idx="9573">
                  <c:v>4786.5</c:v>
                </c:pt>
                <c:pt idx="9574">
                  <c:v>4787</c:v>
                </c:pt>
                <c:pt idx="9575">
                  <c:v>4787.5</c:v>
                </c:pt>
                <c:pt idx="9576">
                  <c:v>4788</c:v>
                </c:pt>
                <c:pt idx="9577">
                  <c:v>4788.5</c:v>
                </c:pt>
                <c:pt idx="9578">
                  <c:v>4789</c:v>
                </c:pt>
                <c:pt idx="9579">
                  <c:v>4789.5</c:v>
                </c:pt>
                <c:pt idx="9580">
                  <c:v>4790</c:v>
                </c:pt>
                <c:pt idx="9581">
                  <c:v>4790.5</c:v>
                </c:pt>
                <c:pt idx="9582">
                  <c:v>4791</c:v>
                </c:pt>
                <c:pt idx="9583">
                  <c:v>4791.5</c:v>
                </c:pt>
                <c:pt idx="9584">
                  <c:v>4792</c:v>
                </c:pt>
                <c:pt idx="9585">
                  <c:v>4792.5</c:v>
                </c:pt>
                <c:pt idx="9586">
                  <c:v>4793</c:v>
                </c:pt>
                <c:pt idx="9587">
                  <c:v>4793.5</c:v>
                </c:pt>
                <c:pt idx="9588">
                  <c:v>4794</c:v>
                </c:pt>
                <c:pt idx="9589">
                  <c:v>4794.5</c:v>
                </c:pt>
                <c:pt idx="9590">
                  <c:v>4795</c:v>
                </c:pt>
                <c:pt idx="9591">
                  <c:v>4795.5</c:v>
                </c:pt>
                <c:pt idx="9592">
                  <c:v>4796</c:v>
                </c:pt>
                <c:pt idx="9593">
                  <c:v>4796.5</c:v>
                </c:pt>
                <c:pt idx="9594">
                  <c:v>4797</c:v>
                </c:pt>
                <c:pt idx="9595">
                  <c:v>4797.5</c:v>
                </c:pt>
                <c:pt idx="9596">
                  <c:v>4798</c:v>
                </c:pt>
                <c:pt idx="9597">
                  <c:v>4798.5</c:v>
                </c:pt>
                <c:pt idx="9598">
                  <c:v>4799</c:v>
                </c:pt>
                <c:pt idx="9599">
                  <c:v>4799.5</c:v>
                </c:pt>
                <c:pt idx="9600">
                  <c:v>4800</c:v>
                </c:pt>
                <c:pt idx="9601">
                  <c:v>4800.5</c:v>
                </c:pt>
                <c:pt idx="9602">
                  <c:v>4801</c:v>
                </c:pt>
                <c:pt idx="9603">
                  <c:v>4801.5</c:v>
                </c:pt>
                <c:pt idx="9604">
                  <c:v>4802</c:v>
                </c:pt>
                <c:pt idx="9605">
                  <c:v>4802.5</c:v>
                </c:pt>
                <c:pt idx="9606">
                  <c:v>4803</c:v>
                </c:pt>
                <c:pt idx="9607">
                  <c:v>4803.5</c:v>
                </c:pt>
                <c:pt idx="9608">
                  <c:v>4804</c:v>
                </c:pt>
                <c:pt idx="9609">
                  <c:v>4804.5</c:v>
                </c:pt>
                <c:pt idx="9610">
                  <c:v>4805</c:v>
                </c:pt>
                <c:pt idx="9611">
                  <c:v>4805.5</c:v>
                </c:pt>
                <c:pt idx="9612">
                  <c:v>4806</c:v>
                </c:pt>
                <c:pt idx="9613">
                  <c:v>4806.5</c:v>
                </c:pt>
                <c:pt idx="9614">
                  <c:v>4807</c:v>
                </c:pt>
                <c:pt idx="9615">
                  <c:v>4807.5</c:v>
                </c:pt>
                <c:pt idx="9616">
                  <c:v>4808</c:v>
                </c:pt>
                <c:pt idx="9617">
                  <c:v>4808.5</c:v>
                </c:pt>
                <c:pt idx="9618">
                  <c:v>4809</c:v>
                </c:pt>
                <c:pt idx="9619">
                  <c:v>4809.5</c:v>
                </c:pt>
                <c:pt idx="9620">
                  <c:v>4810</c:v>
                </c:pt>
                <c:pt idx="9621">
                  <c:v>4810.5</c:v>
                </c:pt>
                <c:pt idx="9622">
                  <c:v>4811</c:v>
                </c:pt>
                <c:pt idx="9623">
                  <c:v>4811.5</c:v>
                </c:pt>
                <c:pt idx="9624">
                  <c:v>4812</c:v>
                </c:pt>
                <c:pt idx="9625">
                  <c:v>4812.5</c:v>
                </c:pt>
                <c:pt idx="9626">
                  <c:v>4813</c:v>
                </c:pt>
                <c:pt idx="9627">
                  <c:v>4813.5</c:v>
                </c:pt>
                <c:pt idx="9628">
                  <c:v>4814</c:v>
                </c:pt>
                <c:pt idx="9629">
                  <c:v>4814.5</c:v>
                </c:pt>
                <c:pt idx="9630">
                  <c:v>4815</c:v>
                </c:pt>
                <c:pt idx="9631">
                  <c:v>4815.5</c:v>
                </c:pt>
                <c:pt idx="9632">
                  <c:v>4816</c:v>
                </c:pt>
                <c:pt idx="9633">
                  <c:v>4816.5</c:v>
                </c:pt>
                <c:pt idx="9634">
                  <c:v>4817</c:v>
                </c:pt>
                <c:pt idx="9635">
                  <c:v>4817.5</c:v>
                </c:pt>
                <c:pt idx="9636">
                  <c:v>4818</c:v>
                </c:pt>
                <c:pt idx="9637">
                  <c:v>4818.5</c:v>
                </c:pt>
                <c:pt idx="9638">
                  <c:v>4819</c:v>
                </c:pt>
                <c:pt idx="9639">
                  <c:v>4819.5</c:v>
                </c:pt>
                <c:pt idx="9640">
                  <c:v>4820</c:v>
                </c:pt>
                <c:pt idx="9641">
                  <c:v>4820.5</c:v>
                </c:pt>
                <c:pt idx="9642">
                  <c:v>4821</c:v>
                </c:pt>
                <c:pt idx="9643">
                  <c:v>4821.5</c:v>
                </c:pt>
                <c:pt idx="9644">
                  <c:v>4822</c:v>
                </c:pt>
                <c:pt idx="9645">
                  <c:v>4822.5</c:v>
                </c:pt>
                <c:pt idx="9646">
                  <c:v>4823</c:v>
                </c:pt>
                <c:pt idx="9647">
                  <c:v>4823.5</c:v>
                </c:pt>
                <c:pt idx="9648">
                  <c:v>4824</c:v>
                </c:pt>
                <c:pt idx="9649">
                  <c:v>4824.5</c:v>
                </c:pt>
                <c:pt idx="9650">
                  <c:v>4825</c:v>
                </c:pt>
                <c:pt idx="9651">
                  <c:v>4825.5</c:v>
                </c:pt>
                <c:pt idx="9652">
                  <c:v>4826</c:v>
                </c:pt>
                <c:pt idx="9653">
                  <c:v>4826.5</c:v>
                </c:pt>
                <c:pt idx="9654">
                  <c:v>4827</c:v>
                </c:pt>
                <c:pt idx="9655">
                  <c:v>4827.5</c:v>
                </c:pt>
                <c:pt idx="9656">
                  <c:v>4828</c:v>
                </c:pt>
                <c:pt idx="9657">
                  <c:v>4828.5</c:v>
                </c:pt>
                <c:pt idx="9658">
                  <c:v>4829</c:v>
                </c:pt>
                <c:pt idx="9659">
                  <c:v>4829.5</c:v>
                </c:pt>
                <c:pt idx="9660">
                  <c:v>4830</c:v>
                </c:pt>
                <c:pt idx="9661">
                  <c:v>4830.5</c:v>
                </c:pt>
                <c:pt idx="9662">
                  <c:v>4831</c:v>
                </c:pt>
                <c:pt idx="9663">
                  <c:v>4831.5</c:v>
                </c:pt>
                <c:pt idx="9664">
                  <c:v>4832</c:v>
                </c:pt>
                <c:pt idx="9665">
                  <c:v>4832.5</c:v>
                </c:pt>
                <c:pt idx="9666">
                  <c:v>4833</c:v>
                </c:pt>
                <c:pt idx="9667">
                  <c:v>4833.5</c:v>
                </c:pt>
                <c:pt idx="9668">
                  <c:v>4834</c:v>
                </c:pt>
                <c:pt idx="9669">
                  <c:v>4834.5</c:v>
                </c:pt>
                <c:pt idx="9670">
                  <c:v>4835</c:v>
                </c:pt>
                <c:pt idx="9671">
                  <c:v>4835.5</c:v>
                </c:pt>
                <c:pt idx="9672">
                  <c:v>4836</c:v>
                </c:pt>
                <c:pt idx="9673">
                  <c:v>4836.5</c:v>
                </c:pt>
                <c:pt idx="9674">
                  <c:v>4837</c:v>
                </c:pt>
                <c:pt idx="9675">
                  <c:v>4837.5</c:v>
                </c:pt>
                <c:pt idx="9676">
                  <c:v>4838</c:v>
                </c:pt>
                <c:pt idx="9677">
                  <c:v>4838.5</c:v>
                </c:pt>
                <c:pt idx="9678">
                  <c:v>4839</c:v>
                </c:pt>
                <c:pt idx="9679">
                  <c:v>4839.5</c:v>
                </c:pt>
                <c:pt idx="9680">
                  <c:v>4840</c:v>
                </c:pt>
                <c:pt idx="9681">
                  <c:v>4840.5</c:v>
                </c:pt>
                <c:pt idx="9682">
                  <c:v>4841</c:v>
                </c:pt>
                <c:pt idx="9683">
                  <c:v>4841.5</c:v>
                </c:pt>
                <c:pt idx="9684">
                  <c:v>4842</c:v>
                </c:pt>
                <c:pt idx="9685">
                  <c:v>4842.5</c:v>
                </c:pt>
                <c:pt idx="9686">
                  <c:v>4843</c:v>
                </c:pt>
                <c:pt idx="9687">
                  <c:v>4843.5</c:v>
                </c:pt>
                <c:pt idx="9688">
                  <c:v>4844</c:v>
                </c:pt>
                <c:pt idx="9689">
                  <c:v>4844.5</c:v>
                </c:pt>
                <c:pt idx="9690">
                  <c:v>4845</c:v>
                </c:pt>
                <c:pt idx="9691">
                  <c:v>4845.5</c:v>
                </c:pt>
                <c:pt idx="9692">
                  <c:v>4846</c:v>
                </c:pt>
                <c:pt idx="9693">
                  <c:v>4846.5</c:v>
                </c:pt>
                <c:pt idx="9694">
                  <c:v>4847</c:v>
                </c:pt>
                <c:pt idx="9695">
                  <c:v>4847.5</c:v>
                </c:pt>
                <c:pt idx="9696">
                  <c:v>4848</c:v>
                </c:pt>
                <c:pt idx="9697">
                  <c:v>4848.5</c:v>
                </c:pt>
                <c:pt idx="9698">
                  <c:v>4849</c:v>
                </c:pt>
                <c:pt idx="9699">
                  <c:v>4849.5</c:v>
                </c:pt>
                <c:pt idx="9700">
                  <c:v>4850</c:v>
                </c:pt>
                <c:pt idx="9701">
                  <c:v>4850.5</c:v>
                </c:pt>
                <c:pt idx="9702">
                  <c:v>4851</c:v>
                </c:pt>
                <c:pt idx="9703">
                  <c:v>4851.5</c:v>
                </c:pt>
                <c:pt idx="9704">
                  <c:v>4852</c:v>
                </c:pt>
                <c:pt idx="9705">
                  <c:v>4852.5</c:v>
                </c:pt>
                <c:pt idx="9706">
                  <c:v>4853</c:v>
                </c:pt>
                <c:pt idx="9707">
                  <c:v>4853.5</c:v>
                </c:pt>
                <c:pt idx="9708">
                  <c:v>4854</c:v>
                </c:pt>
                <c:pt idx="9709">
                  <c:v>4854.5</c:v>
                </c:pt>
                <c:pt idx="9710">
                  <c:v>4855</c:v>
                </c:pt>
                <c:pt idx="9711">
                  <c:v>4855.5</c:v>
                </c:pt>
                <c:pt idx="9712">
                  <c:v>4856</c:v>
                </c:pt>
                <c:pt idx="9713">
                  <c:v>4856.5</c:v>
                </c:pt>
                <c:pt idx="9714">
                  <c:v>4857</c:v>
                </c:pt>
                <c:pt idx="9715">
                  <c:v>4857.5</c:v>
                </c:pt>
                <c:pt idx="9716">
                  <c:v>4858</c:v>
                </c:pt>
                <c:pt idx="9717">
                  <c:v>4858.5</c:v>
                </c:pt>
                <c:pt idx="9718">
                  <c:v>4859</c:v>
                </c:pt>
                <c:pt idx="9719">
                  <c:v>4859.5</c:v>
                </c:pt>
                <c:pt idx="9720">
                  <c:v>4860</c:v>
                </c:pt>
                <c:pt idx="9721">
                  <c:v>4860.5</c:v>
                </c:pt>
                <c:pt idx="9722">
                  <c:v>4861</c:v>
                </c:pt>
                <c:pt idx="9723">
                  <c:v>4861.5</c:v>
                </c:pt>
                <c:pt idx="9724">
                  <c:v>4862</c:v>
                </c:pt>
                <c:pt idx="9725">
                  <c:v>4862.5</c:v>
                </c:pt>
                <c:pt idx="9726">
                  <c:v>4863</c:v>
                </c:pt>
                <c:pt idx="9727">
                  <c:v>4863.5</c:v>
                </c:pt>
                <c:pt idx="9728">
                  <c:v>4864</c:v>
                </c:pt>
                <c:pt idx="9729">
                  <c:v>4864.5</c:v>
                </c:pt>
                <c:pt idx="9730">
                  <c:v>4865</c:v>
                </c:pt>
                <c:pt idx="9731">
                  <c:v>4865.5</c:v>
                </c:pt>
                <c:pt idx="9732">
                  <c:v>4866</c:v>
                </c:pt>
                <c:pt idx="9733">
                  <c:v>4866.5</c:v>
                </c:pt>
                <c:pt idx="9734">
                  <c:v>4867</c:v>
                </c:pt>
                <c:pt idx="9735">
                  <c:v>4867.5</c:v>
                </c:pt>
                <c:pt idx="9736">
                  <c:v>4868</c:v>
                </c:pt>
                <c:pt idx="9737">
                  <c:v>4868.5</c:v>
                </c:pt>
                <c:pt idx="9738">
                  <c:v>4869</c:v>
                </c:pt>
                <c:pt idx="9739">
                  <c:v>4869.5</c:v>
                </c:pt>
                <c:pt idx="9740">
                  <c:v>4870</c:v>
                </c:pt>
                <c:pt idx="9741">
                  <c:v>4870.5</c:v>
                </c:pt>
                <c:pt idx="9742">
                  <c:v>4871</c:v>
                </c:pt>
                <c:pt idx="9743">
                  <c:v>4871.5</c:v>
                </c:pt>
                <c:pt idx="9744">
                  <c:v>4872</c:v>
                </c:pt>
                <c:pt idx="9745">
                  <c:v>4872.5</c:v>
                </c:pt>
                <c:pt idx="9746">
                  <c:v>4873</c:v>
                </c:pt>
                <c:pt idx="9747">
                  <c:v>4873.5</c:v>
                </c:pt>
                <c:pt idx="9748">
                  <c:v>4874</c:v>
                </c:pt>
                <c:pt idx="9749">
                  <c:v>4874.5</c:v>
                </c:pt>
                <c:pt idx="9750">
                  <c:v>4875</c:v>
                </c:pt>
                <c:pt idx="9751">
                  <c:v>4875.5</c:v>
                </c:pt>
                <c:pt idx="9752">
                  <c:v>4876</c:v>
                </c:pt>
                <c:pt idx="9753">
                  <c:v>4876.5</c:v>
                </c:pt>
                <c:pt idx="9754">
                  <c:v>4877</c:v>
                </c:pt>
                <c:pt idx="9755">
                  <c:v>4877.5</c:v>
                </c:pt>
                <c:pt idx="9756">
                  <c:v>4878</c:v>
                </c:pt>
                <c:pt idx="9757">
                  <c:v>4878.5</c:v>
                </c:pt>
                <c:pt idx="9758">
                  <c:v>4879</c:v>
                </c:pt>
                <c:pt idx="9759">
                  <c:v>4879.5</c:v>
                </c:pt>
                <c:pt idx="9760">
                  <c:v>4880</c:v>
                </c:pt>
                <c:pt idx="9761">
                  <c:v>4880.5</c:v>
                </c:pt>
                <c:pt idx="9762">
                  <c:v>4881</c:v>
                </c:pt>
                <c:pt idx="9763">
                  <c:v>4881.5</c:v>
                </c:pt>
                <c:pt idx="9764">
                  <c:v>4882</c:v>
                </c:pt>
                <c:pt idx="9765">
                  <c:v>4882.5</c:v>
                </c:pt>
                <c:pt idx="9766">
                  <c:v>4883</c:v>
                </c:pt>
                <c:pt idx="9767">
                  <c:v>4883.5</c:v>
                </c:pt>
                <c:pt idx="9768">
                  <c:v>4884</c:v>
                </c:pt>
                <c:pt idx="9769">
                  <c:v>4884.5</c:v>
                </c:pt>
                <c:pt idx="9770">
                  <c:v>4885</c:v>
                </c:pt>
                <c:pt idx="9771">
                  <c:v>4885.5</c:v>
                </c:pt>
                <c:pt idx="9772">
                  <c:v>4886</c:v>
                </c:pt>
                <c:pt idx="9773">
                  <c:v>4886.5</c:v>
                </c:pt>
                <c:pt idx="9774">
                  <c:v>4887</c:v>
                </c:pt>
                <c:pt idx="9775">
                  <c:v>4887.5</c:v>
                </c:pt>
                <c:pt idx="9776">
                  <c:v>4888</c:v>
                </c:pt>
                <c:pt idx="9777">
                  <c:v>4888.5</c:v>
                </c:pt>
                <c:pt idx="9778">
                  <c:v>4889</c:v>
                </c:pt>
                <c:pt idx="9779">
                  <c:v>4889.5</c:v>
                </c:pt>
                <c:pt idx="9780">
                  <c:v>4890</c:v>
                </c:pt>
                <c:pt idx="9781">
                  <c:v>4890.5</c:v>
                </c:pt>
                <c:pt idx="9782">
                  <c:v>4891</c:v>
                </c:pt>
                <c:pt idx="9783">
                  <c:v>4891.5</c:v>
                </c:pt>
                <c:pt idx="9784">
                  <c:v>4892</c:v>
                </c:pt>
                <c:pt idx="9785">
                  <c:v>4892.5</c:v>
                </c:pt>
                <c:pt idx="9786">
                  <c:v>4893</c:v>
                </c:pt>
                <c:pt idx="9787">
                  <c:v>4893.5</c:v>
                </c:pt>
                <c:pt idx="9788">
                  <c:v>4894</c:v>
                </c:pt>
                <c:pt idx="9789">
                  <c:v>4894.5</c:v>
                </c:pt>
                <c:pt idx="9790">
                  <c:v>4895</c:v>
                </c:pt>
                <c:pt idx="9791">
                  <c:v>4895.5</c:v>
                </c:pt>
                <c:pt idx="9792">
                  <c:v>4896</c:v>
                </c:pt>
                <c:pt idx="9793">
                  <c:v>4896.5</c:v>
                </c:pt>
                <c:pt idx="9794">
                  <c:v>4897</c:v>
                </c:pt>
                <c:pt idx="9795">
                  <c:v>4897.5</c:v>
                </c:pt>
                <c:pt idx="9796">
                  <c:v>4898</c:v>
                </c:pt>
                <c:pt idx="9797">
                  <c:v>4898.5</c:v>
                </c:pt>
                <c:pt idx="9798">
                  <c:v>4899</c:v>
                </c:pt>
                <c:pt idx="9799">
                  <c:v>4899.5</c:v>
                </c:pt>
                <c:pt idx="9800">
                  <c:v>4900</c:v>
                </c:pt>
                <c:pt idx="9801">
                  <c:v>4900.5</c:v>
                </c:pt>
                <c:pt idx="9802">
                  <c:v>4901</c:v>
                </c:pt>
                <c:pt idx="9803">
                  <c:v>4901.5</c:v>
                </c:pt>
                <c:pt idx="9804">
                  <c:v>4902</c:v>
                </c:pt>
                <c:pt idx="9805">
                  <c:v>4902.5</c:v>
                </c:pt>
                <c:pt idx="9806">
                  <c:v>4903</c:v>
                </c:pt>
                <c:pt idx="9807">
                  <c:v>4903.5</c:v>
                </c:pt>
                <c:pt idx="9808">
                  <c:v>4904</c:v>
                </c:pt>
                <c:pt idx="9809">
                  <c:v>4904.5</c:v>
                </c:pt>
                <c:pt idx="9810">
                  <c:v>4905</c:v>
                </c:pt>
                <c:pt idx="9811">
                  <c:v>4905.5</c:v>
                </c:pt>
                <c:pt idx="9812">
                  <c:v>4906</c:v>
                </c:pt>
                <c:pt idx="9813">
                  <c:v>4906.5</c:v>
                </c:pt>
                <c:pt idx="9814">
                  <c:v>4907</c:v>
                </c:pt>
                <c:pt idx="9815">
                  <c:v>4907.5</c:v>
                </c:pt>
                <c:pt idx="9816">
                  <c:v>4908</c:v>
                </c:pt>
                <c:pt idx="9817">
                  <c:v>4908.5</c:v>
                </c:pt>
                <c:pt idx="9818">
                  <c:v>4909</c:v>
                </c:pt>
                <c:pt idx="9819">
                  <c:v>4909.5</c:v>
                </c:pt>
                <c:pt idx="9820">
                  <c:v>4910</c:v>
                </c:pt>
                <c:pt idx="9821">
                  <c:v>4910.5</c:v>
                </c:pt>
                <c:pt idx="9822">
                  <c:v>4911</c:v>
                </c:pt>
                <c:pt idx="9823">
                  <c:v>4911.5</c:v>
                </c:pt>
                <c:pt idx="9824">
                  <c:v>4912</c:v>
                </c:pt>
                <c:pt idx="9825">
                  <c:v>4912.5</c:v>
                </c:pt>
                <c:pt idx="9826">
                  <c:v>4913</c:v>
                </c:pt>
                <c:pt idx="9827">
                  <c:v>4913.5</c:v>
                </c:pt>
                <c:pt idx="9828">
                  <c:v>4914</c:v>
                </c:pt>
                <c:pt idx="9829">
                  <c:v>4914.5</c:v>
                </c:pt>
                <c:pt idx="9830">
                  <c:v>4915</c:v>
                </c:pt>
                <c:pt idx="9831">
                  <c:v>4915.5</c:v>
                </c:pt>
                <c:pt idx="9832">
                  <c:v>4916</c:v>
                </c:pt>
                <c:pt idx="9833">
                  <c:v>4916.5</c:v>
                </c:pt>
                <c:pt idx="9834">
                  <c:v>4917</c:v>
                </c:pt>
                <c:pt idx="9835">
                  <c:v>4917.5</c:v>
                </c:pt>
                <c:pt idx="9836">
                  <c:v>4918</c:v>
                </c:pt>
                <c:pt idx="9837">
                  <c:v>4918.5</c:v>
                </c:pt>
                <c:pt idx="9838">
                  <c:v>4919</c:v>
                </c:pt>
                <c:pt idx="9839">
                  <c:v>4919.5</c:v>
                </c:pt>
                <c:pt idx="9840">
                  <c:v>4920</c:v>
                </c:pt>
                <c:pt idx="9841">
                  <c:v>4920.5</c:v>
                </c:pt>
                <c:pt idx="9842">
                  <c:v>4921</c:v>
                </c:pt>
                <c:pt idx="9843">
                  <c:v>4921.5</c:v>
                </c:pt>
                <c:pt idx="9844">
                  <c:v>4922</c:v>
                </c:pt>
                <c:pt idx="9845">
                  <c:v>4922.5</c:v>
                </c:pt>
                <c:pt idx="9846">
                  <c:v>4923</c:v>
                </c:pt>
                <c:pt idx="9847">
                  <c:v>4923.5</c:v>
                </c:pt>
                <c:pt idx="9848">
                  <c:v>4924</c:v>
                </c:pt>
                <c:pt idx="9849">
                  <c:v>4924.5</c:v>
                </c:pt>
                <c:pt idx="9850">
                  <c:v>4925</c:v>
                </c:pt>
                <c:pt idx="9851">
                  <c:v>4925.5</c:v>
                </c:pt>
                <c:pt idx="9852">
                  <c:v>4926</c:v>
                </c:pt>
                <c:pt idx="9853">
                  <c:v>4926.5</c:v>
                </c:pt>
                <c:pt idx="9854">
                  <c:v>4927</c:v>
                </c:pt>
                <c:pt idx="9855">
                  <c:v>4927.5</c:v>
                </c:pt>
                <c:pt idx="9856">
                  <c:v>4928</c:v>
                </c:pt>
                <c:pt idx="9857">
                  <c:v>4928.5</c:v>
                </c:pt>
                <c:pt idx="9858">
                  <c:v>4929</c:v>
                </c:pt>
                <c:pt idx="9859">
                  <c:v>4929.5</c:v>
                </c:pt>
                <c:pt idx="9860">
                  <c:v>4930</c:v>
                </c:pt>
                <c:pt idx="9861">
                  <c:v>4930.5</c:v>
                </c:pt>
                <c:pt idx="9862">
                  <c:v>4931</c:v>
                </c:pt>
                <c:pt idx="9863">
                  <c:v>4931.5</c:v>
                </c:pt>
                <c:pt idx="9864">
                  <c:v>4932</c:v>
                </c:pt>
                <c:pt idx="9865">
                  <c:v>4932.5</c:v>
                </c:pt>
                <c:pt idx="9866">
                  <c:v>4933</c:v>
                </c:pt>
                <c:pt idx="9867">
                  <c:v>4933.5</c:v>
                </c:pt>
                <c:pt idx="9868">
                  <c:v>4934</c:v>
                </c:pt>
                <c:pt idx="9869">
                  <c:v>4934.5</c:v>
                </c:pt>
                <c:pt idx="9870">
                  <c:v>4935</c:v>
                </c:pt>
                <c:pt idx="9871">
                  <c:v>4935.5</c:v>
                </c:pt>
                <c:pt idx="9872">
                  <c:v>4936</c:v>
                </c:pt>
                <c:pt idx="9873">
                  <c:v>4936.5</c:v>
                </c:pt>
                <c:pt idx="9874">
                  <c:v>4937</c:v>
                </c:pt>
                <c:pt idx="9875">
                  <c:v>4937.5</c:v>
                </c:pt>
                <c:pt idx="9876">
                  <c:v>4938</c:v>
                </c:pt>
                <c:pt idx="9877">
                  <c:v>4938.5</c:v>
                </c:pt>
                <c:pt idx="9878">
                  <c:v>4939</c:v>
                </c:pt>
                <c:pt idx="9879">
                  <c:v>4939.5</c:v>
                </c:pt>
                <c:pt idx="9880">
                  <c:v>4940</c:v>
                </c:pt>
                <c:pt idx="9881">
                  <c:v>4940.5</c:v>
                </c:pt>
                <c:pt idx="9882">
                  <c:v>4941</c:v>
                </c:pt>
                <c:pt idx="9883">
                  <c:v>4941.5</c:v>
                </c:pt>
                <c:pt idx="9884">
                  <c:v>4942</c:v>
                </c:pt>
                <c:pt idx="9885">
                  <c:v>4942.5</c:v>
                </c:pt>
                <c:pt idx="9886">
                  <c:v>4943</c:v>
                </c:pt>
                <c:pt idx="9887">
                  <c:v>4943.5</c:v>
                </c:pt>
                <c:pt idx="9888">
                  <c:v>4944</c:v>
                </c:pt>
                <c:pt idx="9889">
                  <c:v>4944.5</c:v>
                </c:pt>
                <c:pt idx="9890">
                  <c:v>4945</c:v>
                </c:pt>
                <c:pt idx="9891">
                  <c:v>4945.5</c:v>
                </c:pt>
                <c:pt idx="9892">
                  <c:v>4946</c:v>
                </c:pt>
                <c:pt idx="9893">
                  <c:v>4946.5</c:v>
                </c:pt>
                <c:pt idx="9894">
                  <c:v>4947</c:v>
                </c:pt>
                <c:pt idx="9895">
                  <c:v>4947.5</c:v>
                </c:pt>
                <c:pt idx="9896">
                  <c:v>4948</c:v>
                </c:pt>
                <c:pt idx="9897">
                  <c:v>4948.5</c:v>
                </c:pt>
                <c:pt idx="9898">
                  <c:v>4949</c:v>
                </c:pt>
                <c:pt idx="9899">
                  <c:v>4949.5</c:v>
                </c:pt>
                <c:pt idx="9900">
                  <c:v>4950</c:v>
                </c:pt>
                <c:pt idx="9901">
                  <c:v>4950.5</c:v>
                </c:pt>
                <c:pt idx="9902">
                  <c:v>4951</c:v>
                </c:pt>
                <c:pt idx="9903">
                  <c:v>4951.5</c:v>
                </c:pt>
                <c:pt idx="9904">
                  <c:v>4952</c:v>
                </c:pt>
                <c:pt idx="9905">
                  <c:v>4952.5</c:v>
                </c:pt>
                <c:pt idx="9906">
                  <c:v>4953</c:v>
                </c:pt>
                <c:pt idx="9907">
                  <c:v>4953.5</c:v>
                </c:pt>
                <c:pt idx="9908">
                  <c:v>4954</c:v>
                </c:pt>
                <c:pt idx="9909">
                  <c:v>4954.5</c:v>
                </c:pt>
                <c:pt idx="9910">
                  <c:v>4955</c:v>
                </c:pt>
                <c:pt idx="9911">
                  <c:v>4955.5</c:v>
                </c:pt>
                <c:pt idx="9912">
                  <c:v>4956</c:v>
                </c:pt>
                <c:pt idx="9913">
                  <c:v>4956.5</c:v>
                </c:pt>
                <c:pt idx="9914">
                  <c:v>4957</c:v>
                </c:pt>
                <c:pt idx="9915">
                  <c:v>4957.5</c:v>
                </c:pt>
                <c:pt idx="9916">
                  <c:v>4958</c:v>
                </c:pt>
                <c:pt idx="9917">
                  <c:v>4958.5</c:v>
                </c:pt>
                <c:pt idx="9918">
                  <c:v>4959</c:v>
                </c:pt>
                <c:pt idx="9919">
                  <c:v>4959.5</c:v>
                </c:pt>
                <c:pt idx="9920">
                  <c:v>4960</c:v>
                </c:pt>
                <c:pt idx="9921">
                  <c:v>4960.5</c:v>
                </c:pt>
                <c:pt idx="9922">
                  <c:v>4961</c:v>
                </c:pt>
                <c:pt idx="9923">
                  <c:v>4961.5</c:v>
                </c:pt>
                <c:pt idx="9924">
                  <c:v>4962</c:v>
                </c:pt>
                <c:pt idx="9925">
                  <c:v>4962.5</c:v>
                </c:pt>
                <c:pt idx="9926">
                  <c:v>4963</c:v>
                </c:pt>
                <c:pt idx="9927">
                  <c:v>4963.5</c:v>
                </c:pt>
                <c:pt idx="9928">
                  <c:v>4964</c:v>
                </c:pt>
                <c:pt idx="9929">
                  <c:v>4964.5</c:v>
                </c:pt>
                <c:pt idx="9930">
                  <c:v>4965</c:v>
                </c:pt>
                <c:pt idx="9931">
                  <c:v>4965.5</c:v>
                </c:pt>
                <c:pt idx="9932">
                  <c:v>4966</c:v>
                </c:pt>
                <c:pt idx="9933">
                  <c:v>4966.5</c:v>
                </c:pt>
                <c:pt idx="9934">
                  <c:v>4967</c:v>
                </c:pt>
                <c:pt idx="9935">
                  <c:v>4967.5</c:v>
                </c:pt>
                <c:pt idx="9936">
                  <c:v>4968</c:v>
                </c:pt>
                <c:pt idx="9937">
                  <c:v>4968.5</c:v>
                </c:pt>
                <c:pt idx="9938">
                  <c:v>4969</c:v>
                </c:pt>
                <c:pt idx="9939">
                  <c:v>4969.5</c:v>
                </c:pt>
                <c:pt idx="9940">
                  <c:v>4970</c:v>
                </c:pt>
                <c:pt idx="9941">
                  <c:v>4970.5</c:v>
                </c:pt>
                <c:pt idx="9942">
                  <c:v>4971</c:v>
                </c:pt>
                <c:pt idx="9943">
                  <c:v>4971.5</c:v>
                </c:pt>
                <c:pt idx="9944">
                  <c:v>4972</c:v>
                </c:pt>
                <c:pt idx="9945">
                  <c:v>4972.5</c:v>
                </c:pt>
                <c:pt idx="9946">
                  <c:v>4973</c:v>
                </c:pt>
                <c:pt idx="9947">
                  <c:v>4973.5</c:v>
                </c:pt>
                <c:pt idx="9948">
                  <c:v>4974</c:v>
                </c:pt>
                <c:pt idx="9949">
                  <c:v>4974.5</c:v>
                </c:pt>
                <c:pt idx="9950">
                  <c:v>4975</c:v>
                </c:pt>
                <c:pt idx="9951">
                  <c:v>4975.5</c:v>
                </c:pt>
                <c:pt idx="9952">
                  <c:v>4976</c:v>
                </c:pt>
                <c:pt idx="9953">
                  <c:v>4976.5</c:v>
                </c:pt>
                <c:pt idx="9954">
                  <c:v>4977</c:v>
                </c:pt>
                <c:pt idx="9955">
                  <c:v>4977.5</c:v>
                </c:pt>
                <c:pt idx="9956">
                  <c:v>4978</c:v>
                </c:pt>
                <c:pt idx="9957">
                  <c:v>4978.5</c:v>
                </c:pt>
                <c:pt idx="9958">
                  <c:v>4979</c:v>
                </c:pt>
                <c:pt idx="9959">
                  <c:v>4979.5</c:v>
                </c:pt>
                <c:pt idx="9960">
                  <c:v>4980</c:v>
                </c:pt>
                <c:pt idx="9961">
                  <c:v>4980.5</c:v>
                </c:pt>
                <c:pt idx="9962">
                  <c:v>4981</c:v>
                </c:pt>
                <c:pt idx="9963">
                  <c:v>4981.5</c:v>
                </c:pt>
                <c:pt idx="9964">
                  <c:v>4982</c:v>
                </c:pt>
                <c:pt idx="9965">
                  <c:v>4982.5</c:v>
                </c:pt>
                <c:pt idx="9966">
                  <c:v>4983</c:v>
                </c:pt>
                <c:pt idx="9967">
                  <c:v>4983.5</c:v>
                </c:pt>
                <c:pt idx="9968">
                  <c:v>4984</c:v>
                </c:pt>
                <c:pt idx="9969">
                  <c:v>4984.5</c:v>
                </c:pt>
                <c:pt idx="9970">
                  <c:v>4985</c:v>
                </c:pt>
                <c:pt idx="9971">
                  <c:v>4985.5</c:v>
                </c:pt>
                <c:pt idx="9972">
                  <c:v>4986</c:v>
                </c:pt>
                <c:pt idx="9973">
                  <c:v>4986.5</c:v>
                </c:pt>
                <c:pt idx="9974">
                  <c:v>4987</c:v>
                </c:pt>
                <c:pt idx="9975">
                  <c:v>4987.5</c:v>
                </c:pt>
                <c:pt idx="9976">
                  <c:v>4988</c:v>
                </c:pt>
                <c:pt idx="9977">
                  <c:v>4988.5</c:v>
                </c:pt>
                <c:pt idx="9978">
                  <c:v>4989</c:v>
                </c:pt>
                <c:pt idx="9979">
                  <c:v>4989.5</c:v>
                </c:pt>
                <c:pt idx="9980">
                  <c:v>4990</c:v>
                </c:pt>
                <c:pt idx="9981">
                  <c:v>4990.5</c:v>
                </c:pt>
                <c:pt idx="9982">
                  <c:v>4991</c:v>
                </c:pt>
                <c:pt idx="9983">
                  <c:v>4991.5</c:v>
                </c:pt>
                <c:pt idx="9984">
                  <c:v>4992</c:v>
                </c:pt>
                <c:pt idx="9985">
                  <c:v>4992.5</c:v>
                </c:pt>
                <c:pt idx="9986">
                  <c:v>4993</c:v>
                </c:pt>
                <c:pt idx="9987">
                  <c:v>4993.5</c:v>
                </c:pt>
                <c:pt idx="9988">
                  <c:v>4994</c:v>
                </c:pt>
                <c:pt idx="9989">
                  <c:v>4994.5</c:v>
                </c:pt>
                <c:pt idx="9990">
                  <c:v>4995</c:v>
                </c:pt>
                <c:pt idx="9991">
                  <c:v>4995.5</c:v>
                </c:pt>
                <c:pt idx="9992">
                  <c:v>4996</c:v>
                </c:pt>
                <c:pt idx="9993">
                  <c:v>4996.5</c:v>
                </c:pt>
                <c:pt idx="9994">
                  <c:v>4997</c:v>
                </c:pt>
                <c:pt idx="9995">
                  <c:v>4997.5</c:v>
                </c:pt>
                <c:pt idx="9996">
                  <c:v>4998</c:v>
                </c:pt>
                <c:pt idx="9997">
                  <c:v>4998.5</c:v>
                </c:pt>
                <c:pt idx="9998">
                  <c:v>4999</c:v>
                </c:pt>
                <c:pt idx="9999">
                  <c:v>4999.5</c:v>
                </c:pt>
                <c:pt idx="10000">
                  <c:v>5000</c:v>
                </c:pt>
                <c:pt idx="10001">
                  <c:v>5000.5</c:v>
                </c:pt>
                <c:pt idx="10002">
                  <c:v>5001</c:v>
                </c:pt>
                <c:pt idx="10003">
                  <c:v>5001.5</c:v>
                </c:pt>
                <c:pt idx="10004">
                  <c:v>5002</c:v>
                </c:pt>
                <c:pt idx="10005">
                  <c:v>5002.5</c:v>
                </c:pt>
                <c:pt idx="10006">
                  <c:v>5003</c:v>
                </c:pt>
                <c:pt idx="10007">
                  <c:v>5003.5</c:v>
                </c:pt>
                <c:pt idx="10008">
                  <c:v>5004</c:v>
                </c:pt>
                <c:pt idx="10009">
                  <c:v>5004.5</c:v>
                </c:pt>
                <c:pt idx="10010">
                  <c:v>5005</c:v>
                </c:pt>
                <c:pt idx="10011">
                  <c:v>5005.5</c:v>
                </c:pt>
                <c:pt idx="10012">
                  <c:v>5006</c:v>
                </c:pt>
                <c:pt idx="10013">
                  <c:v>5006.5</c:v>
                </c:pt>
                <c:pt idx="10014">
                  <c:v>5007</c:v>
                </c:pt>
                <c:pt idx="10015">
                  <c:v>5007.5</c:v>
                </c:pt>
                <c:pt idx="10016">
                  <c:v>5008</c:v>
                </c:pt>
                <c:pt idx="10017">
                  <c:v>5008.5</c:v>
                </c:pt>
                <c:pt idx="10018">
                  <c:v>5009</c:v>
                </c:pt>
                <c:pt idx="10019">
                  <c:v>5009.5</c:v>
                </c:pt>
                <c:pt idx="10020">
                  <c:v>5010</c:v>
                </c:pt>
                <c:pt idx="10021">
                  <c:v>5010.5</c:v>
                </c:pt>
                <c:pt idx="10022">
                  <c:v>5011</c:v>
                </c:pt>
                <c:pt idx="10023">
                  <c:v>5011.5</c:v>
                </c:pt>
                <c:pt idx="10024">
                  <c:v>5012</c:v>
                </c:pt>
                <c:pt idx="10025">
                  <c:v>5012.5</c:v>
                </c:pt>
                <c:pt idx="10026">
                  <c:v>5013</c:v>
                </c:pt>
                <c:pt idx="10027">
                  <c:v>5013.5</c:v>
                </c:pt>
                <c:pt idx="10028">
                  <c:v>5014</c:v>
                </c:pt>
                <c:pt idx="10029">
                  <c:v>5014.5</c:v>
                </c:pt>
                <c:pt idx="10030">
                  <c:v>5015</c:v>
                </c:pt>
                <c:pt idx="10031">
                  <c:v>5015.5</c:v>
                </c:pt>
                <c:pt idx="10032">
                  <c:v>5016</c:v>
                </c:pt>
                <c:pt idx="10033">
                  <c:v>5016.5</c:v>
                </c:pt>
                <c:pt idx="10034">
                  <c:v>5017</c:v>
                </c:pt>
                <c:pt idx="10035">
                  <c:v>5017.5</c:v>
                </c:pt>
                <c:pt idx="10036">
                  <c:v>5018</c:v>
                </c:pt>
                <c:pt idx="10037">
                  <c:v>5018.5</c:v>
                </c:pt>
                <c:pt idx="10038">
                  <c:v>5019</c:v>
                </c:pt>
                <c:pt idx="10039">
                  <c:v>5019.5</c:v>
                </c:pt>
                <c:pt idx="10040">
                  <c:v>5020</c:v>
                </c:pt>
                <c:pt idx="10041">
                  <c:v>5020.5</c:v>
                </c:pt>
                <c:pt idx="10042">
                  <c:v>5021</c:v>
                </c:pt>
                <c:pt idx="10043">
                  <c:v>5021.5</c:v>
                </c:pt>
                <c:pt idx="10044">
                  <c:v>5022</c:v>
                </c:pt>
                <c:pt idx="10045">
                  <c:v>5022.5</c:v>
                </c:pt>
                <c:pt idx="10046">
                  <c:v>5023</c:v>
                </c:pt>
                <c:pt idx="10047">
                  <c:v>5023.5</c:v>
                </c:pt>
                <c:pt idx="10048">
                  <c:v>5024</c:v>
                </c:pt>
                <c:pt idx="10049">
                  <c:v>5024.5</c:v>
                </c:pt>
                <c:pt idx="10050">
                  <c:v>5025</c:v>
                </c:pt>
                <c:pt idx="10051">
                  <c:v>5025.5</c:v>
                </c:pt>
                <c:pt idx="10052">
                  <c:v>5026</c:v>
                </c:pt>
                <c:pt idx="10053">
                  <c:v>5026.5</c:v>
                </c:pt>
                <c:pt idx="10054">
                  <c:v>5027</c:v>
                </c:pt>
                <c:pt idx="10055">
                  <c:v>5027.5</c:v>
                </c:pt>
                <c:pt idx="10056">
                  <c:v>5028</c:v>
                </c:pt>
                <c:pt idx="10057">
                  <c:v>5028.5</c:v>
                </c:pt>
                <c:pt idx="10058">
                  <c:v>5029</c:v>
                </c:pt>
                <c:pt idx="10059">
                  <c:v>5029.5</c:v>
                </c:pt>
                <c:pt idx="10060">
                  <c:v>5030</c:v>
                </c:pt>
                <c:pt idx="10061">
                  <c:v>5030.5</c:v>
                </c:pt>
                <c:pt idx="10062">
                  <c:v>5031</c:v>
                </c:pt>
                <c:pt idx="10063">
                  <c:v>5031.5</c:v>
                </c:pt>
                <c:pt idx="10064">
                  <c:v>5032</c:v>
                </c:pt>
                <c:pt idx="10065">
                  <c:v>5032.5</c:v>
                </c:pt>
                <c:pt idx="10066">
                  <c:v>5033</c:v>
                </c:pt>
                <c:pt idx="10067">
                  <c:v>5033.5</c:v>
                </c:pt>
                <c:pt idx="10068">
                  <c:v>5034</c:v>
                </c:pt>
                <c:pt idx="10069">
                  <c:v>5034.5</c:v>
                </c:pt>
                <c:pt idx="10070">
                  <c:v>5035</c:v>
                </c:pt>
                <c:pt idx="10071">
                  <c:v>5035.5</c:v>
                </c:pt>
                <c:pt idx="10072">
                  <c:v>5036</c:v>
                </c:pt>
                <c:pt idx="10073">
                  <c:v>5036.5</c:v>
                </c:pt>
                <c:pt idx="10074">
                  <c:v>5037</c:v>
                </c:pt>
                <c:pt idx="10075">
                  <c:v>5037.5</c:v>
                </c:pt>
                <c:pt idx="10076">
                  <c:v>5038</c:v>
                </c:pt>
                <c:pt idx="10077">
                  <c:v>5038.5</c:v>
                </c:pt>
                <c:pt idx="10078">
                  <c:v>5039</c:v>
                </c:pt>
                <c:pt idx="10079">
                  <c:v>5039.5</c:v>
                </c:pt>
                <c:pt idx="10080">
                  <c:v>5040</c:v>
                </c:pt>
                <c:pt idx="10081">
                  <c:v>5040.5</c:v>
                </c:pt>
                <c:pt idx="10082">
                  <c:v>5041</c:v>
                </c:pt>
                <c:pt idx="10083">
                  <c:v>5041.5</c:v>
                </c:pt>
                <c:pt idx="10084">
                  <c:v>5042</c:v>
                </c:pt>
                <c:pt idx="10085">
                  <c:v>5042.5</c:v>
                </c:pt>
                <c:pt idx="10086">
                  <c:v>5043</c:v>
                </c:pt>
                <c:pt idx="10087">
                  <c:v>5043.5</c:v>
                </c:pt>
                <c:pt idx="10088">
                  <c:v>5044</c:v>
                </c:pt>
                <c:pt idx="10089">
                  <c:v>5044.5</c:v>
                </c:pt>
                <c:pt idx="10090">
                  <c:v>5045</c:v>
                </c:pt>
                <c:pt idx="10091">
                  <c:v>5045.5</c:v>
                </c:pt>
                <c:pt idx="10092">
                  <c:v>5046</c:v>
                </c:pt>
                <c:pt idx="10093">
                  <c:v>5046.5</c:v>
                </c:pt>
                <c:pt idx="10094">
                  <c:v>5047</c:v>
                </c:pt>
                <c:pt idx="10095">
                  <c:v>5047.5</c:v>
                </c:pt>
                <c:pt idx="10096">
                  <c:v>5048</c:v>
                </c:pt>
                <c:pt idx="10097">
                  <c:v>5048.5</c:v>
                </c:pt>
                <c:pt idx="10098">
                  <c:v>5049</c:v>
                </c:pt>
                <c:pt idx="10099">
                  <c:v>5049.5</c:v>
                </c:pt>
                <c:pt idx="10100">
                  <c:v>5050</c:v>
                </c:pt>
                <c:pt idx="10101">
                  <c:v>5050.5</c:v>
                </c:pt>
                <c:pt idx="10102">
                  <c:v>5051</c:v>
                </c:pt>
                <c:pt idx="10103">
                  <c:v>5051.5</c:v>
                </c:pt>
                <c:pt idx="10104">
                  <c:v>5052</c:v>
                </c:pt>
                <c:pt idx="10105">
                  <c:v>5052.5</c:v>
                </c:pt>
                <c:pt idx="10106">
                  <c:v>5053</c:v>
                </c:pt>
                <c:pt idx="10107">
                  <c:v>5053.5</c:v>
                </c:pt>
                <c:pt idx="10108">
                  <c:v>5054</c:v>
                </c:pt>
                <c:pt idx="10109">
                  <c:v>5054.5</c:v>
                </c:pt>
                <c:pt idx="10110">
                  <c:v>5055</c:v>
                </c:pt>
                <c:pt idx="10111">
                  <c:v>5055.5</c:v>
                </c:pt>
                <c:pt idx="10112">
                  <c:v>5056</c:v>
                </c:pt>
                <c:pt idx="10113">
                  <c:v>5056.5</c:v>
                </c:pt>
                <c:pt idx="10114">
                  <c:v>5057</c:v>
                </c:pt>
                <c:pt idx="10115">
                  <c:v>5057.5</c:v>
                </c:pt>
                <c:pt idx="10116">
                  <c:v>5058</c:v>
                </c:pt>
                <c:pt idx="10117">
                  <c:v>5058.5</c:v>
                </c:pt>
                <c:pt idx="10118">
                  <c:v>5059</c:v>
                </c:pt>
                <c:pt idx="10119">
                  <c:v>5059.5</c:v>
                </c:pt>
                <c:pt idx="10120">
                  <c:v>5060</c:v>
                </c:pt>
                <c:pt idx="10121">
                  <c:v>5060.5</c:v>
                </c:pt>
                <c:pt idx="10122">
                  <c:v>5061</c:v>
                </c:pt>
                <c:pt idx="10123">
                  <c:v>5061.5</c:v>
                </c:pt>
                <c:pt idx="10124">
                  <c:v>5062</c:v>
                </c:pt>
                <c:pt idx="10125">
                  <c:v>5062.5</c:v>
                </c:pt>
                <c:pt idx="10126">
                  <c:v>5063</c:v>
                </c:pt>
                <c:pt idx="10127">
                  <c:v>5063.5</c:v>
                </c:pt>
                <c:pt idx="10128">
                  <c:v>5064</c:v>
                </c:pt>
                <c:pt idx="10129">
                  <c:v>5064.5</c:v>
                </c:pt>
                <c:pt idx="10130">
                  <c:v>5065</c:v>
                </c:pt>
                <c:pt idx="10131">
                  <c:v>5065.5</c:v>
                </c:pt>
                <c:pt idx="10132">
                  <c:v>5066</c:v>
                </c:pt>
                <c:pt idx="10133">
                  <c:v>5066.5</c:v>
                </c:pt>
                <c:pt idx="10134">
                  <c:v>5067</c:v>
                </c:pt>
                <c:pt idx="10135">
                  <c:v>5067.5</c:v>
                </c:pt>
                <c:pt idx="10136">
                  <c:v>5068</c:v>
                </c:pt>
                <c:pt idx="10137">
                  <c:v>5068.5</c:v>
                </c:pt>
                <c:pt idx="10138">
                  <c:v>5069</c:v>
                </c:pt>
                <c:pt idx="10139">
                  <c:v>5069.5</c:v>
                </c:pt>
                <c:pt idx="10140">
                  <c:v>5070</c:v>
                </c:pt>
                <c:pt idx="10141">
                  <c:v>5070.5</c:v>
                </c:pt>
                <c:pt idx="10142">
                  <c:v>5071</c:v>
                </c:pt>
                <c:pt idx="10143">
                  <c:v>5071.5</c:v>
                </c:pt>
                <c:pt idx="10144">
                  <c:v>5072</c:v>
                </c:pt>
                <c:pt idx="10145">
                  <c:v>5072.5</c:v>
                </c:pt>
                <c:pt idx="10146">
                  <c:v>5073</c:v>
                </c:pt>
                <c:pt idx="10147">
                  <c:v>5073.5</c:v>
                </c:pt>
                <c:pt idx="10148">
                  <c:v>5074</c:v>
                </c:pt>
                <c:pt idx="10149">
                  <c:v>5074.5</c:v>
                </c:pt>
                <c:pt idx="10150">
                  <c:v>5075</c:v>
                </c:pt>
                <c:pt idx="10151">
                  <c:v>5075.5</c:v>
                </c:pt>
                <c:pt idx="10152">
                  <c:v>5076</c:v>
                </c:pt>
                <c:pt idx="10153">
                  <c:v>5076.5</c:v>
                </c:pt>
                <c:pt idx="10154">
                  <c:v>5077</c:v>
                </c:pt>
                <c:pt idx="10155">
                  <c:v>5077.5</c:v>
                </c:pt>
                <c:pt idx="10156">
                  <c:v>5078</c:v>
                </c:pt>
                <c:pt idx="10157">
                  <c:v>5078.5</c:v>
                </c:pt>
                <c:pt idx="10158">
                  <c:v>5079</c:v>
                </c:pt>
                <c:pt idx="10159">
                  <c:v>5079.5</c:v>
                </c:pt>
                <c:pt idx="10160">
                  <c:v>5080</c:v>
                </c:pt>
                <c:pt idx="10161">
                  <c:v>5080.5</c:v>
                </c:pt>
                <c:pt idx="10162">
                  <c:v>5081</c:v>
                </c:pt>
                <c:pt idx="10163">
                  <c:v>5081.5</c:v>
                </c:pt>
                <c:pt idx="10164">
                  <c:v>5082</c:v>
                </c:pt>
                <c:pt idx="10165">
                  <c:v>5082.5</c:v>
                </c:pt>
                <c:pt idx="10166">
                  <c:v>5083</c:v>
                </c:pt>
                <c:pt idx="10167">
                  <c:v>5083.5</c:v>
                </c:pt>
                <c:pt idx="10168">
                  <c:v>5084</c:v>
                </c:pt>
                <c:pt idx="10169">
                  <c:v>5084.5</c:v>
                </c:pt>
                <c:pt idx="10170">
                  <c:v>5085</c:v>
                </c:pt>
                <c:pt idx="10171">
                  <c:v>5085.5</c:v>
                </c:pt>
                <c:pt idx="10172">
                  <c:v>5086</c:v>
                </c:pt>
                <c:pt idx="10173">
                  <c:v>5086.5</c:v>
                </c:pt>
                <c:pt idx="10174">
                  <c:v>5087</c:v>
                </c:pt>
                <c:pt idx="10175">
                  <c:v>5087.5</c:v>
                </c:pt>
                <c:pt idx="10176">
                  <c:v>5088</c:v>
                </c:pt>
                <c:pt idx="10177">
                  <c:v>5088.5</c:v>
                </c:pt>
                <c:pt idx="10178">
                  <c:v>5089</c:v>
                </c:pt>
                <c:pt idx="10179">
                  <c:v>5089.5</c:v>
                </c:pt>
                <c:pt idx="10180">
                  <c:v>5090</c:v>
                </c:pt>
                <c:pt idx="10181">
                  <c:v>5090.5</c:v>
                </c:pt>
                <c:pt idx="10182">
                  <c:v>5091</c:v>
                </c:pt>
                <c:pt idx="10183">
                  <c:v>5091.5</c:v>
                </c:pt>
                <c:pt idx="10184">
                  <c:v>5092</c:v>
                </c:pt>
                <c:pt idx="10185">
                  <c:v>5092.5</c:v>
                </c:pt>
                <c:pt idx="10186">
                  <c:v>5093</c:v>
                </c:pt>
                <c:pt idx="10187">
                  <c:v>5093.5</c:v>
                </c:pt>
                <c:pt idx="10188">
                  <c:v>5094</c:v>
                </c:pt>
                <c:pt idx="10189">
                  <c:v>5094.5</c:v>
                </c:pt>
                <c:pt idx="10190">
                  <c:v>5095</c:v>
                </c:pt>
                <c:pt idx="10191">
                  <c:v>5095.5</c:v>
                </c:pt>
                <c:pt idx="10192">
                  <c:v>5096</c:v>
                </c:pt>
                <c:pt idx="10193">
                  <c:v>5096.5</c:v>
                </c:pt>
                <c:pt idx="10194">
                  <c:v>5097</c:v>
                </c:pt>
                <c:pt idx="10195">
                  <c:v>5097.5</c:v>
                </c:pt>
                <c:pt idx="10196">
                  <c:v>5098</c:v>
                </c:pt>
                <c:pt idx="10197">
                  <c:v>5098.5</c:v>
                </c:pt>
                <c:pt idx="10198">
                  <c:v>5099</c:v>
                </c:pt>
                <c:pt idx="10199">
                  <c:v>5099.5</c:v>
                </c:pt>
                <c:pt idx="10200">
                  <c:v>5100</c:v>
                </c:pt>
                <c:pt idx="10201">
                  <c:v>5100.5</c:v>
                </c:pt>
                <c:pt idx="10202">
                  <c:v>5101</c:v>
                </c:pt>
                <c:pt idx="10203">
                  <c:v>5101.5</c:v>
                </c:pt>
                <c:pt idx="10204">
                  <c:v>5102</c:v>
                </c:pt>
                <c:pt idx="10205">
                  <c:v>5102.5</c:v>
                </c:pt>
                <c:pt idx="10206">
                  <c:v>5103</c:v>
                </c:pt>
                <c:pt idx="10207">
                  <c:v>5103.5</c:v>
                </c:pt>
                <c:pt idx="10208">
                  <c:v>5104</c:v>
                </c:pt>
                <c:pt idx="10209">
                  <c:v>5104.5</c:v>
                </c:pt>
                <c:pt idx="10210">
                  <c:v>5105</c:v>
                </c:pt>
                <c:pt idx="10211">
                  <c:v>5105.5</c:v>
                </c:pt>
                <c:pt idx="10212">
                  <c:v>5106</c:v>
                </c:pt>
                <c:pt idx="10213">
                  <c:v>5106.5</c:v>
                </c:pt>
                <c:pt idx="10214">
                  <c:v>5107</c:v>
                </c:pt>
                <c:pt idx="10215">
                  <c:v>5107.5</c:v>
                </c:pt>
                <c:pt idx="10216">
                  <c:v>5108</c:v>
                </c:pt>
                <c:pt idx="10217">
                  <c:v>5108.5</c:v>
                </c:pt>
                <c:pt idx="10218">
                  <c:v>5109</c:v>
                </c:pt>
                <c:pt idx="10219">
                  <c:v>5109.5</c:v>
                </c:pt>
                <c:pt idx="10220">
                  <c:v>5110</c:v>
                </c:pt>
                <c:pt idx="10221">
                  <c:v>5110.5</c:v>
                </c:pt>
                <c:pt idx="10222">
                  <c:v>5111</c:v>
                </c:pt>
                <c:pt idx="10223">
                  <c:v>5111.5</c:v>
                </c:pt>
                <c:pt idx="10224">
                  <c:v>5112</c:v>
                </c:pt>
                <c:pt idx="10225">
                  <c:v>5112.5</c:v>
                </c:pt>
                <c:pt idx="10226">
                  <c:v>5113</c:v>
                </c:pt>
                <c:pt idx="10227">
                  <c:v>5113.5</c:v>
                </c:pt>
                <c:pt idx="10228">
                  <c:v>5114</c:v>
                </c:pt>
                <c:pt idx="10229">
                  <c:v>5114.5</c:v>
                </c:pt>
                <c:pt idx="10230">
                  <c:v>5115</c:v>
                </c:pt>
                <c:pt idx="10231">
                  <c:v>5115.5</c:v>
                </c:pt>
                <c:pt idx="10232">
                  <c:v>5116</c:v>
                </c:pt>
                <c:pt idx="10233">
                  <c:v>5116.5</c:v>
                </c:pt>
                <c:pt idx="10234">
                  <c:v>5117</c:v>
                </c:pt>
                <c:pt idx="10235">
                  <c:v>5117.5</c:v>
                </c:pt>
                <c:pt idx="10236">
                  <c:v>5118</c:v>
                </c:pt>
                <c:pt idx="10237">
                  <c:v>5118.5</c:v>
                </c:pt>
                <c:pt idx="10238">
                  <c:v>5119</c:v>
                </c:pt>
                <c:pt idx="10239">
                  <c:v>5119.5</c:v>
                </c:pt>
                <c:pt idx="10240">
                  <c:v>5120</c:v>
                </c:pt>
                <c:pt idx="10241">
                  <c:v>5120.5</c:v>
                </c:pt>
                <c:pt idx="10242">
                  <c:v>5121</c:v>
                </c:pt>
                <c:pt idx="10243">
                  <c:v>5121.5</c:v>
                </c:pt>
                <c:pt idx="10244">
                  <c:v>5122</c:v>
                </c:pt>
                <c:pt idx="10245">
                  <c:v>5122.5</c:v>
                </c:pt>
                <c:pt idx="10246">
                  <c:v>5123</c:v>
                </c:pt>
                <c:pt idx="10247">
                  <c:v>5123.5</c:v>
                </c:pt>
                <c:pt idx="10248">
                  <c:v>5124</c:v>
                </c:pt>
                <c:pt idx="10249">
                  <c:v>5124.5</c:v>
                </c:pt>
                <c:pt idx="10250">
                  <c:v>5125</c:v>
                </c:pt>
                <c:pt idx="10251">
                  <c:v>5125.5</c:v>
                </c:pt>
                <c:pt idx="10252">
                  <c:v>5126</c:v>
                </c:pt>
                <c:pt idx="10253">
                  <c:v>5126.5</c:v>
                </c:pt>
                <c:pt idx="10254">
                  <c:v>5127</c:v>
                </c:pt>
                <c:pt idx="10255">
                  <c:v>5127.5</c:v>
                </c:pt>
                <c:pt idx="10256">
                  <c:v>5128</c:v>
                </c:pt>
                <c:pt idx="10257">
                  <c:v>5128.5</c:v>
                </c:pt>
                <c:pt idx="10258">
                  <c:v>5129</c:v>
                </c:pt>
                <c:pt idx="10259">
                  <c:v>5129.5</c:v>
                </c:pt>
                <c:pt idx="10260">
                  <c:v>5130</c:v>
                </c:pt>
                <c:pt idx="10261">
                  <c:v>5130.5</c:v>
                </c:pt>
                <c:pt idx="10262">
                  <c:v>5131</c:v>
                </c:pt>
                <c:pt idx="10263">
                  <c:v>5131.5</c:v>
                </c:pt>
                <c:pt idx="10264">
                  <c:v>5132</c:v>
                </c:pt>
                <c:pt idx="10265">
                  <c:v>5132.5</c:v>
                </c:pt>
                <c:pt idx="10266">
                  <c:v>5133</c:v>
                </c:pt>
                <c:pt idx="10267">
                  <c:v>5133.5</c:v>
                </c:pt>
                <c:pt idx="10268">
                  <c:v>5134</c:v>
                </c:pt>
                <c:pt idx="10269">
                  <c:v>5134.5</c:v>
                </c:pt>
                <c:pt idx="10270">
                  <c:v>5135</c:v>
                </c:pt>
                <c:pt idx="10271">
                  <c:v>5135.5</c:v>
                </c:pt>
                <c:pt idx="10272">
                  <c:v>5136</c:v>
                </c:pt>
                <c:pt idx="10273">
                  <c:v>5136.5</c:v>
                </c:pt>
                <c:pt idx="10274">
                  <c:v>5137</c:v>
                </c:pt>
                <c:pt idx="10275">
                  <c:v>5137.5</c:v>
                </c:pt>
                <c:pt idx="10276">
                  <c:v>5138</c:v>
                </c:pt>
                <c:pt idx="10277">
                  <c:v>5138.5</c:v>
                </c:pt>
                <c:pt idx="10278">
                  <c:v>5139</c:v>
                </c:pt>
                <c:pt idx="10279">
                  <c:v>5139.5</c:v>
                </c:pt>
                <c:pt idx="10280">
                  <c:v>5140</c:v>
                </c:pt>
                <c:pt idx="10281">
                  <c:v>5140.5</c:v>
                </c:pt>
                <c:pt idx="10282">
                  <c:v>5141</c:v>
                </c:pt>
                <c:pt idx="10283">
                  <c:v>5141.5</c:v>
                </c:pt>
                <c:pt idx="10284">
                  <c:v>5142</c:v>
                </c:pt>
                <c:pt idx="10285">
                  <c:v>5142.5</c:v>
                </c:pt>
                <c:pt idx="10286">
                  <c:v>5143</c:v>
                </c:pt>
                <c:pt idx="10287">
                  <c:v>5143.5</c:v>
                </c:pt>
                <c:pt idx="10288">
                  <c:v>5144</c:v>
                </c:pt>
                <c:pt idx="10289">
                  <c:v>5144.5</c:v>
                </c:pt>
                <c:pt idx="10290">
                  <c:v>5145</c:v>
                </c:pt>
                <c:pt idx="10291">
                  <c:v>5145.5</c:v>
                </c:pt>
                <c:pt idx="10292">
                  <c:v>5146</c:v>
                </c:pt>
                <c:pt idx="10293">
                  <c:v>5146.5</c:v>
                </c:pt>
                <c:pt idx="10294">
                  <c:v>5147</c:v>
                </c:pt>
                <c:pt idx="10295">
                  <c:v>5147.5</c:v>
                </c:pt>
                <c:pt idx="10296">
                  <c:v>5148</c:v>
                </c:pt>
                <c:pt idx="10297">
                  <c:v>5148.5</c:v>
                </c:pt>
                <c:pt idx="10298">
                  <c:v>5149</c:v>
                </c:pt>
                <c:pt idx="10299">
                  <c:v>5149.5</c:v>
                </c:pt>
                <c:pt idx="10300">
                  <c:v>5150</c:v>
                </c:pt>
                <c:pt idx="10301">
                  <c:v>5150.5</c:v>
                </c:pt>
                <c:pt idx="10302">
                  <c:v>5151</c:v>
                </c:pt>
                <c:pt idx="10303">
                  <c:v>5151.5</c:v>
                </c:pt>
                <c:pt idx="10304">
                  <c:v>5152</c:v>
                </c:pt>
                <c:pt idx="10305">
                  <c:v>5152.5</c:v>
                </c:pt>
                <c:pt idx="10306">
                  <c:v>5153</c:v>
                </c:pt>
                <c:pt idx="10307">
                  <c:v>5153.5</c:v>
                </c:pt>
                <c:pt idx="10308">
                  <c:v>5154</c:v>
                </c:pt>
                <c:pt idx="10309">
                  <c:v>5154.5</c:v>
                </c:pt>
                <c:pt idx="10310">
                  <c:v>5155</c:v>
                </c:pt>
                <c:pt idx="10311">
                  <c:v>5155.5</c:v>
                </c:pt>
                <c:pt idx="10312">
                  <c:v>5156</c:v>
                </c:pt>
                <c:pt idx="10313">
                  <c:v>5156.5</c:v>
                </c:pt>
                <c:pt idx="10314">
                  <c:v>5157</c:v>
                </c:pt>
                <c:pt idx="10315">
                  <c:v>5157.5</c:v>
                </c:pt>
                <c:pt idx="10316">
                  <c:v>5158</c:v>
                </c:pt>
                <c:pt idx="10317">
                  <c:v>5158.5</c:v>
                </c:pt>
                <c:pt idx="10318">
                  <c:v>5159</c:v>
                </c:pt>
                <c:pt idx="10319">
                  <c:v>5159.5</c:v>
                </c:pt>
                <c:pt idx="10320">
                  <c:v>5160</c:v>
                </c:pt>
                <c:pt idx="10321">
                  <c:v>5160.5</c:v>
                </c:pt>
                <c:pt idx="10322">
                  <c:v>5161</c:v>
                </c:pt>
                <c:pt idx="10323">
                  <c:v>5161.5</c:v>
                </c:pt>
                <c:pt idx="10324">
                  <c:v>5162</c:v>
                </c:pt>
                <c:pt idx="10325">
                  <c:v>5162.5</c:v>
                </c:pt>
                <c:pt idx="10326">
                  <c:v>5163</c:v>
                </c:pt>
                <c:pt idx="10327">
                  <c:v>5163.5</c:v>
                </c:pt>
                <c:pt idx="10328">
                  <c:v>5164</c:v>
                </c:pt>
                <c:pt idx="10329">
                  <c:v>5164.5</c:v>
                </c:pt>
                <c:pt idx="10330">
                  <c:v>5165</c:v>
                </c:pt>
                <c:pt idx="10331">
                  <c:v>5165.5</c:v>
                </c:pt>
                <c:pt idx="10332">
                  <c:v>5166</c:v>
                </c:pt>
                <c:pt idx="10333">
                  <c:v>5166.5</c:v>
                </c:pt>
                <c:pt idx="10334">
                  <c:v>5167</c:v>
                </c:pt>
                <c:pt idx="10335">
                  <c:v>5167.5</c:v>
                </c:pt>
                <c:pt idx="10336">
                  <c:v>5168</c:v>
                </c:pt>
                <c:pt idx="10337">
                  <c:v>5168.5</c:v>
                </c:pt>
                <c:pt idx="10338">
                  <c:v>5169</c:v>
                </c:pt>
                <c:pt idx="10339">
                  <c:v>5169.5</c:v>
                </c:pt>
                <c:pt idx="10340">
                  <c:v>5170</c:v>
                </c:pt>
                <c:pt idx="10341">
                  <c:v>5170.5</c:v>
                </c:pt>
                <c:pt idx="10342">
                  <c:v>5171</c:v>
                </c:pt>
                <c:pt idx="10343">
                  <c:v>5171.5</c:v>
                </c:pt>
                <c:pt idx="10344">
                  <c:v>5172</c:v>
                </c:pt>
                <c:pt idx="10345">
                  <c:v>5172.5</c:v>
                </c:pt>
                <c:pt idx="10346">
                  <c:v>5173</c:v>
                </c:pt>
                <c:pt idx="10347">
                  <c:v>5173.5</c:v>
                </c:pt>
                <c:pt idx="10348">
                  <c:v>5174</c:v>
                </c:pt>
                <c:pt idx="10349">
                  <c:v>5174.5</c:v>
                </c:pt>
                <c:pt idx="10350">
                  <c:v>5175</c:v>
                </c:pt>
                <c:pt idx="10351">
                  <c:v>5175.5</c:v>
                </c:pt>
                <c:pt idx="10352">
                  <c:v>5176</c:v>
                </c:pt>
                <c:pt idx="10353">
                  <c:v>5176.5</c:v>
                </c:pt>
                <c:pt idx="10354">
                  <c:v>5177</c:v>
                </c:pt>
                <c:pt idx="10355">
                  <c:v>5177.5</c:v>
                </c:pt>
                <c:pt idx="10356">
                  <c:v>5178</c:v>
                </c:pt>
                <c:pt idx="10357">
                  <c:v>5178.5</c:v>
                </c:pt>
                <c:pt idx="10358">
                  <c:v>5179</c:v>
                </c:pt>
                <c:pt idx="10359">
                  <c:v>5179.5</c:v>
                </c:pt>
                <c:pt idx="10360">
                  <c:v>5180</c:v>
                </c:pt>
                <c:pt idx="10361">
                  <c:v>5180.5</c:v>
                </c:pt>
                <c:pt idx="10362">
                  <c:v>5181</c:v>
                </c:pt>
                <c:pt idx="10363">
                  <c:v>5181.5</c:v>
                </c:pt>
                <c:pt idx="10364">
                  <c:v>5182</c:v>
                </c:pt>
                <c:pt idx="10365">
                  <c:v>5182.5</c:v>
                </c:pt>
                <c:pt idx="10366">
                  <c:v>5183</c:v>
                </c:pt>
                <c:pt idx="10367">
                  <c:v>5183.5</c:v>
                </c:pt>
                <c:pt idx="10368">
                  <c:v>5184</c:v>
                </c:pt>
                <c:pt idx="10369">
                  <c:v>5184.5</c:v>
                </c:pt>
                <c:pt idx="10370">
                  <c:v>5185</c:v>
                </c:pt>
                <c:pt idx="10371">
                  <c:v>5185.5</c:v>
                </c:pt>
                <c:pt idx="10372">
                  <c:v>5186</c:v>
                </c:pt>
                <c:pt idx="10373">
                  <c:v>5186.5</c:v>
                </c:pt>
                <c:pt idx="10374">
                  <c:v>5187</c:v>
                </c:pt>
                <c:pt idx="10375">
                  <c:v>5187.5</c:v>
                </c:pt>
                <c:pt idx="10376">
                  <c:v>5188</c:v>
                </c:pt>
                <c:pt idx="10377">
                  <c:v>5188.5</c:v>
                </c:pt>
                <c:pt idx="10378">
                  <c:v>5189</c:v>
                </c:pt>
                <c:pt idx="10379">
                  <c:v>5189.5</c:v>
                </c:pt>
                <c:pt idx="10380">
                  <c:v>5190</c:v>
                </c:pt>
                <c:pt idx="10381">
                  <c:v>5190.5</c:v>
                </c:pt>
                <c:pt idx="10382">
                  <c:v>5191</c:v>
                </c:pt>
                <c:pt idx="10383">
                  <c:v>5191.5</c:v>
                </c:pt>
                <c:pt idx="10384">
                  <c:v>5192</c:v>
                </c:pt>
                <c:pt idx="10385">
                  <c:v>5192.5</c:v>
                </c:pt>
                <c:pt idx="10386">
                  <c:v>5193</c:v>
                </c:pt>
                <c:pt idx="10387">
                  <c:v>5193.5</c:v>
                </c:pt>
                <c:pt idx="10388">
                  <c:v>5194</c:v>
                </c:pt>
                <c:pt idx="10389">
                  <c:v>5194.5</c:v>
                </c:pt>
                <c:pt idx="10390">
                  <c:v>5195</c:v>
                </c:pt>
                <c:pt idx="10391">
                  <c:v>5195.5</c:v>
                </c:pt>
                <c:pt idx="10392">
                  <c:v>5196</c:v>
                </c:pt>
                <c:pt idx="10393">
                  <c:v>5196.5</c:v>
                </c:pt>
                <c:pt idx="10394">
                  <c:v>5197</c:v>
                </c:pt>
                <c:pt idx="10395">
                  <c:v>5197.5</c:v>
                </c:pt>
                <c:pt idx="10396">
                  <c:v>5198</c:v>
                </c:pt>
                <c:pt idx="10397">
                  <c:v>5198.5</c:v>
                </c:pt>
                <c:pt idx="10398">
                  <c:v>5199</c:v>
                </c:pt>
                <c:pt idx="10399">
                  <c:v>5199.5</c:v>
                </c:pt>
                <c:pt idx="10400">
                  <c:v>5200</c:v>
                </c:pt>
                <c:pt idx="10401">
                  <c:v>5200.5</c:v>
                </c:pt>
                <c:pt idx="10402">
                  <c:v>5201</c:v>
                </c:pt>
                <c:pt idx="10403">
                  <c:v>5201.5</c:v>
                </c:pt>
                <c:pt idx="10404">
                  <c:v>5202</c:v>
                </c:pt>
                <c:pt idx="10405">
                  <c:v>5202.5</c:v>
                </c:pt>
                <c:pt idx="10406">
                  <c:v>5203</c:v>
                </c:pt>
                <c:pt idx="10407">
                  <c:v>5203.5</c:v>
                </c:pt>
                <c:pt idx="10408">
                  <c:v>5204</c:v>
                </c:pt>
                <c:pt idx="10409">
                  <c:v>5204.5</c:v>
                </c:pt>
                <c:pt idx="10410">
                  <c:v>5205</c:v>
                </c:pt>
                <c:pt idx="10411">
                  <c:v>5205.5</c:v>
                </c:pt>
                <c:pt idx="10412">
                  <c:v>5206</c:v>
                </c:pt>
                <c:pt idx="10413">
                  <c:v>5206.5</c:v>
                </c:pt>
                <c:pt idx="10414">
                  <c:v>5207</c:v>
                </c:pt>
                <c:pt idx="10415">
                  <c:v>5207.5</c:v>
                </c:pt>
                <c:pt idx="10416">
                  <c:v>5208</c:v>
                </c:pt>
                <c:pt idx="10417">
                  <c:v>5208.5</c:v>
                </c:pt>
                <c:pt idx="10418">
                  <c:v>5209</c:v>
                </c:pt>
                <c:pt idx="10419">
                  <c:v>5209.5</c:v>
                </c:pt>
                <c:pt idx="10420">
                  <c:v>5210</c:v>
                </c:pt>
                <c:pt idx="10421">
                  <c:v>5210.5</c:v>
                </c:pt>
                <c:pt idx="10422">
                  <c:v>5211</c:v>
                </c:pt>
                <c:pt idx="10423">
                  <c:v>5211.5</c:v>
                </c:pt>
                <c:pt idx="10424">
                  <c:v>5212</c:v>
                </c:pt>
                <c:pt idx="10425">
                  <c:v>5212.5</c:v>
                </c:pt>
                <c:pt idx="10426">
                  <c:v>5213</c:v>
                </c:pt>
                <c:pt idx="10427">
                  <c:v>5213.5</c:v>
                </c:pt>
                <c:pt idx="10428">
                  <c:v>5214</c:v>
                </c:pt>
                <c:pt idx="10429">
                  <c:v>5214.5</c:v>
                </c:pt>
                <c:pt idx="10430">
                  <c:v>5215</c:v>
                </c:pt>
                <c:pt idx="10431">
                  <c:v>5215.5</c:v>
                </c:pt>
                <c:pt idx="10432">
                  <c:v>5216</c:v>
                </c:pt>
                <c:pt idx="10433">
                  <c:v>5216.5</c:v>
                </c:pt>
                <c:pt idx="10434">
                  <c:v>5217</c:v>
                </c:pt>
                <c:pt idx="10435">
                  <c:v>5217.5</c:v>
                </c:pt>
                <c:pt idx="10436">
                  <c:v>5218</c:v>
                </c:pt>
                <c:pt idx="10437">
                  <c:v>5218.5</c:v>
                </c:pt>
                <c:pt idx="10438">
                  <c:v>5219</c:v>
                </c:pt>
                <c:pt idx="10439">
                  <c:v>5219.5</c:v>
                </c:pt>
                <c:pt idx="10440">
                  <c:v>5220</c:v>
                </c:pt>
                <c:pt idx="10441">
                  <c:v>5220.5</c:v>
                </c:pt>
                <c:pt idx="10442">
                  <c:v>5221</c:v>
                </c:pt>
                <c:pt idx="10443">
                  <c:v>5221.5</c:v>
                </c:pt>
                <c:pt idx="10444">
                  <c:v>5222</c:v>
                </c:pt>
                <c:pt idx="10445">
                  <c:v>5222.5</c:v>
                </c:pt>
                <c:pt idx="10446">
                  <c:v>5223</c:v>
                </c:pt>
                <c:pt idx="10447">
                  <c:v>5223.5</c:v>
                </c:pt>
                <c:pt idx="10448">
                  <c:v>5224</c:v>
                </c:pt>
                <c:pt idx="10449">
                  <c:v>5224.5</c:v>
                </c:pt>
                <c:pt idx="10450">
                  <c:v>5225</c:v>
                </c:pt>
                <c:pt idx="10451">
                  <c:v>5225.5</c:v>
                </c:pt>
                <c:pt idx="10452">
                  <c:v>5226</c:v>
                </c:pt>
                <c:pt idx="10453">
                  <c:v>5226.5</c:v>
                </c:pt>
                <c:pt idx="10454">
                  <c:v>5227</c:v>
                </c:pt>
                <c:pt idx="10455">
                  <c:v>5227.5</c:v>
                </c:pt>
                <c:pt idx="10456">
                  <c:v>5228</c:v>
                </c:pt>
                <c:pt idx="10457">
                  <c:v>5228.5</c:v>
                </c:pt>
                <c:pt idx="10458">
                  <c:v>5229</c:v>
                </c:pt>
                <c:pt idx="10459">
                  <c:v>5229.5</c:v>
                </c:pt>
                <c:pt idx="10460">
                  <c:v>5230</c:v>
                </c:pt>
                <c:pt idx="10461">
                  <c:v>5230.5</c:v>
                </c:pt>
                <c:pt idx="10462">
                  <c:v>5231</c:v>
                </c:pt>
                <c:pt idx="10463">
                  <c:v>5231.5</c:v>
                </c:pt>
                <c:pt idx="10464">
                  <c:v>5232</c:v>
                </c:pt>
                <c:pt idx="10465">
                  <c:v>5232.5</c:v>
                </c:pt>
                <c:pt idx="10466">
                  <c:v>5233</c:v>
                </c:pt>
                <c:pt idx="10467">
                  <c:v>5233.5</c:v>
                </c:pt>
                <c:pt idx="10468">
                  <c:v>5234</c:v>
                </c:pt>
                <c:pt idx="10469">
                  <c:v>5234.5</c:v>
                </c:pt>
                <c:pt idx="10470">
                  <c:v>5235</c:v>
                </c:pt>
                <c:pt idx="10471">
                  <c:v>5235.5</c:v>
                </c:pt>
                <c:pt idx="10472">
                  <c:v>5236</c:v>
                </c:pt>
                <c:pt idx="10473">
                  <c:v>5236.5</c:v>
                </c:pt>
                <c:pt idx="10474">
                  <c:v>5237</c:v>
                </c:pt>
                <c:pt idx="10475">
                  <c:v>5237.5</c:v>
                </c:pt>
                <c:pt idx="10476">
                  <c:v>5238</c:v>
                </c:pt>
                <c:pt idx="10477">
                  <c:v>5238.5</c:v>
                </c:pt>
                <c:pt idx="10478">
                  <c:v>5239</c:v>
                </c:pt>
                <c:pt idx="10479">
                  <c:v>5239.5</c:v>
                </c:pt>
                <c:pt idx="10480">
                  <c:v>5240</c:v>
                </c:pt>
                <c:pt idx="10481">
                  <c:v>5240.5</c:v>
                </c:pt>
                <c:pt idx="10482">
                  <c:v>5241</c:v>
                </c:pt>
                <c:pt idx="10483">
                  <c:v>5241.5</c:v>
                </c:pt>
                <c:pt idx="10484">
                  <c:v>5242</c:v>
                </c:pt>
                <c:pt idx="10485">
                  <c:v>5242.5</c:v>
                </c:pt>
                <c:pt idx="10486">
                  <c:v>5243</c:v>
                </c:pt>
                <c:pt idx="10487">
                  <c:v>5243.5</c:v>
                </c:pt>
                <c:pt idx="10488">
                  <c:v>5244</c:v>
                </c:pt>
                <c:pt idx="10489">
                  <c:v>5244.5</c:v>
                </c:pt>
                <c:pt idx="10490">
                  <c:v>5245</c:v>
                </c:pt>
                <c:pt idx="10491">
                  <c:v>5245.5</c:v>
                </c:pt>
                <c:pt idx="10492">
                  <c:v>5246</c:v>
                </c:pt>
                <c:pt idx="10493">
                  <c:v>5246.5</c:v>
                </c:pt>
                <c:pt idx="10494">
                  <c:v>5247</c:v>
                </c:pt>
                <c:pt idx="10495">
                  <c:v>5247.5</c:v>
                </c:pt>
                <c:pt idx="10496">
                  <c:v>5248</c:v>
                </c:pt>
                <c:pt idx="10497">
                  <c:v>5248.5</c:v>
                </c:pt>
                <c:pt idx="10498">
                  <c:v>5249</c:v>
                </c:pt>
                <c:pt idx="10499">
                  <c:v>5249.5</c:v>
                </c:pt>
                <c:pt idx="10500">
                  <c:v>5250</c:v>
                </c:pt>
                <c:pt idx="10501">
                  <c:v>5250.5</c:v>
                </c:pt>
                <c:pt idx="10502">
                  <c:v>5251</c:v>
                </c:pt>
                <c:pt idx="10503">
                  <c:v>5251.5</c:v>
                </c:pt>
                <c:pt idx="10504">
                  <c:v>5252</c:v>
                </c:pt>
                <c:pt idx="10505">
                  <c:v>5252.5</c:v>
                </c:pt>
                <c:pt idx="10506">
                  <c:v>5253</c:v>
                </c:pt>
                <c:pt idx="10507">
                  <c:v>5253.5</c:v>
                </c:pt>
                <c:pt idx="10508">
                  <c:v>5254</c:v>
                </c:pt>
                <c:pt idx="10509">
                  <c:v>5254.5</c:v>
                </c:pt>
                <c:pt idx="10510">
                  <c:v>5255</c:v>
                </c:pt>
                <c:pt idx="10511">
                  <c:v>5255.5</c:v>
                </c:pt>
                <c:pt idx="10512">
                  <c:v>5256</c:v>
                </c:pt>
                <c:pt idx="10513">
                  <c:v>5256.5</c:v>
                </c:pt>
                <c:pt idx="10514">
                  <c:v>5257</c:v>
                </c:pt>
                <c:pt idx="10515">
                  <c:v>5257.5</c:v>
                </c:pt>
                <c:pt idx="10516">
                  <c:v>5258</c:v>
                </c:pt>
                <c:pt idx="10517">
                  <c:v>5258.5</c:v>
                </c:pt>
                <c:pt idx="10518">
                  <c:v>5259</c:v>
                </c:pt>
                <c:pt idx="10519">
                  <c:v>5259.5</c:v>
                </c:pt>
                <c:pt idx="10520">
                  <c:v>5260</c:v>
                </c:pt>
                <c:pt idx="10521">
                  <c:v>5260.5</c:v>
                </c:pt>
                <c:pt idx="10522">
                  <c:v>5261</c:v>
                </c:pt>
                <c:pt idx="10523">
                  <c:v>5261.5</c:v>
                </c:pt>
                <c:pt idx="10524">
                  <c:v>5262</c:v>
                </c:pt>
                <c:pt idx="10525">
                  <c:v>5262.5</c:v>
                </c:pt>
                <c:pt idx="10526">
                  <c:v>5263</c:v>
                </c:pt>
                <c:pt idx="10527">
                  <c:v>5263.5</c:v>
                </c:pt>
                <c:pt idx="10528">
                  <c:v>5264</c:v>
                </c:pt>
                <c:pt idx="10529">
                  <c:v>5264.5</c:v>
                </c:pt>
                <c:pt idx="10530">
                  <c:v>5265</c:v>
                </c:pt>
                <c:pt idx="10531">
                  <c:v>5265.5</c:v>
                </c:pt>
                <c:pt idx="10532">
                  <c:v>5266</c:v>
                </c:pt>
                <c:pt idx="10533">
                  <c:v>5266.5</c:v>
                </c:pt>
                <c:pt idx="10534">
                  <c:v>5267</c:v>
                </c:pt>
                <c:pt idx="10535">
                  <c:v>5267.5</c:v>
                </c:pt>
                <c:pt idx="10536">
                  <c:v>5268</c:v>
                </c:pt>
                <c:pt idx="10537">
                  <c:v>5268.5</c:v>
                </c:pt>
                <c:pt idx="10538">
                  <c:v>5269</c:v>
                </c:pt>
                <c:pt idx="10539">
                  <c:v>5269.5</c:v>
                </c:pt>
                <c:pt idx="10540">
                  <c:v>5270</c:v>
                </c:pt>
                <c:pt idx="10541">
                  <c:v>5270.5</c:v>
                </c:pt>
                <c:pt idx="10542">
                  <c:v>5271</c:v>
                </c:pt>
                <c:pt idx="10543">
                  <c:v>5271.5</c:v>
                </c:pt>
                <c:pt idx="10544">
                  <c:v>5272</c:v>
                </c:pt>
                <c:pt idx="10545">
                  <c:v>5272.5</c:v>
                </c:pt>
                <c:pt idx="10546">
                  <c:v>5273</c:v>
                </c:pt>
                <c:pt idx="10547">
                  <c:v>5273.5</c:v>
                </c:pt>
                <c:pt idx="10548">
                  <c:v>5274</c:v>
                </c:pt>
                <c:pt idx="10549">
                  <c:v>5274.5</c:v>
                </c:pt>
                <c:pt idx="10550">
                  <c:v>5275</c:v>
                </c:pt>
                <c:pt idx="10551">
                  <c:v>5275.5</c:v>
                </c:pt>
                <c:pt idx="10552">
                  <c:v>5276</c:v>
                </c:pt>
                <c:pt idx="10553">
                  <c:v>5276.5</c:v>
                </c:pt>
                <c:pt idx="10554">
                  <c:v>5277</c:v>
                </c:pt>
                <c:pt idx="10555">
                  <c:v>5277.5</c:v>
                </c:pt>
                <c:pt idx="10556">
                  <c:v>5278</c:v>
                </c:pt>
                <c:pt idx="10557">
                  <c:v>5278.5</c:v>
                </c:pt>
                <c:pt idx="10558">
                  <c:v>5279</c:v>
                </c:pt>
                <c:pt idx="10559">
                  <c:v>5279.5</c:v>
                </c:pt>
                <c:pt idx="10560">
                  <c:v>5280</c:v>
                </c:pt>
                <c:pt idx="10561">
                  <c:v>5280.5</c:v>
                </c:pt>
                <c:pt idx="10562">
                  <c:v>5281</c:v>
                </c:pt>
                <c:pt idx="10563">
                  <c:v>5281.5</c:v>
                </c:pt>
                <c:pt idx="10564">
                  <c:v>5282</c:v>
                </c:pt>
                <c:pt idx="10565">
                  <c:v>5282.5</c:v>
                </c:pt>
                <c:pt idx="10566">
                  <c:v>5283</c:v>
                </c:pt>
                <c:pt idx="10567">
                  <c:v>5283.5</c:v>
                </c:pt>
                <c:pt idx="10568">
                  <c:v>5284</c:v>
                </c:pt>
                <c:pt idx="10569">
                  <c:v>5284.5</c:v>
                </c:pt>
                <c:pt idx="10570">
                  <c:v>5285</c:v>
                </c:pt>
                <c:pt idx="10571">
                  <c:v>5285.5</c:v>
                </c:pt>
                <c:pt idx="10572">
                  <c:v>5286</c:v>
                </c:pt>
                <c:pt idx="10573">
                  <c:v>5286.5</c:v>
                </c:pt>
                <c:pt idx="10574">
                  <c:v>5287</c:v>
                </c:pt>
                <c:pt idx="10575">
                  <c:v>5287.5</c:v>
                </c:pt>
                <c:pt idx="10576">
                  <c:v>5288</c:v>
                </c:pt>
                <c:pt idx="10577">
                  <c:v>5288.5</c:v>
                </c:pt>
                <c:pt idx="10578">
                  <c:v>5289</c:v>
                </c:pt>
                <c:pt idx="10579">
                  <c:v>5289.5</c:v>
                </c:pt>
                <c:pt idx="10580">
                  <c:v>5290</c:v>
                </c:pt>
                <c:pt idx="10581">
                  <c:v>5290.5</c:v>
                </c:pt>
                <c:pt idx="10582">
                  <c:v>5291</c:v>
                </c:pt>
                <c:pt idx="10583">
                  <c:v>5291.5</c:v>
                </c:pt>
                <c:pt idx="10584">
                  <c:v>5292</c:v>
                </c:pt>
                <c:pt idx="10585">
                  <c:v>5292.5</c:v>
                </c:pt>
                <c:pt idx="10586">
                  <c:v>5293</c:v>
                </c:pt>
                <c:pt idx="10587">
                  <c:v>5293.5</c:v>
                </c:pt>
                <c:pt idx="10588">
                  <c:v>5294</c:v>
                </c:pt>
                <c:pt idx="10589">
                  <c:v>5294.5</c:v>
                </c:pt>
                <c:pt idx="10590">
                  <c:v>5295</c:v>
                </c:pt>
                <c:pt idx="10591">
                  <c:v>5295.5</c:v>
                </c:pt>
                <c:pt idx="10592">
                  <c:v>5296</c:v>
                </c:pt>
                <c:pt idx="10593">
                  <c:v>5296.5</c:v>
                </c:pt>
                <c:pt idx="10594">
                  <c:v>5297</c:v>
                </c:pt>
                <c:pt idx="10595">
                  <c:v>5297.5</c:v>
                </c:pt>
                <c:pt idx="10596">
                  <c:v>5298</c:v>
                </c:pt>
                <c:pt idx="10597">
                  <c:v>5298.5</c:v>
                </c:pt>
                <c:pt idx="10598">
                  <c:v>5299</c:v>
                </c:pt>
                <c:pt idx="10599">
                  <c:v>5299.5</c:v>
                </c:pt>
                <c:pt idx="10600">
                  <c:v>5300</c:v>
                </c:pt>
                <c:pt idx="10601">
                  <c:v>5300.5</c:v>
                </c:pt>
                <c:pt idx="10602">
                  <c:v>5301</c:v>
                </c:pt>
                <c:pt idx="10603">
                  <c:v>5301.5</c:v>
                </c:pt>
                <c:pt idx="10604">
                  <c:v>5302</c:v>
                </c:pt>
                <c:pt idx="10605">
                  <c:v>5302.5</c:v>
                </c:pt>
                <c:pt idx="10606">
                  <c:v>5303</c:v>
                </c:pt>
                <c:pt idx="10607">
                  <c:v>5303.5</c:v>
                </c:pt>
                <c:pt idx="10608">
                  <c:v>5304</c:v>
                </c:pt>
                <c:pt idx="10609">
                  <c:v>5304.5</c:v>
                </c:pt>
                <c:pt idx="10610">
                  <c:v>5305</c:v>
                </c:pt>
                <c:pt idx="10611">
                  <c:v>5305.5</c:v>
                </c:pt>
                <c:pt idx="10612">
                  <c:v>5306</c:v>
                </c:pt>
                <c:pt idx="10613">
                  <c:v>5306.5</c:v>
                </c:pt>
                <c:pt idx="10614">
                  <c:v>5307</c:v>
                </c:pt>
                <c:pt idx="10615">
                  <c:v>5307.5</c:v>
                </c:pt>
                <c:pt idx="10616">
                  <c:v>5308</c:v>
                </c:pt>
                <c:pt idx="10617">
                  <c:v>5308.5</c:v>
                </c:pt>
                <c:pt idx="10618">
                  <c:v>5309</c:v>
                </c:pt>
                <c:pt idx="10619">
                  <c:v>5309.5</c:v>
                </c:pt>
                <c:pt idx="10620">
                  <c:v>5310</c:v>
                </c:pt>
                <c:pt idx="10621">
                  <c:v>5310.5</c:v>
                </c:pt>
                <c:pt idx="10622">
                  <c:v>5311</c:v>
                </c:pt>
                <c:pt idx="10623">
                  <c:v>5311.5</c:v>
                </c:pt>
                <c:pt idx="10624">
                  <c:v>5312</c:v>
                </c:pt>
                <c:pt idx="10625">
                  <c:v>5312.5</c:v>
                </c:pt>
                <c:pt idx="10626">
                  <c:v>5313</c:v>
                </c:pt>
                <c:pt idx="10627">
                  <c:v>5313.5</c:v>
                </c:pt>
                <c:pt idx="10628">
                  <c:v>5314</c:v>
                </c:pt>
                <c:pt idx="10629">
                  <c:v>5314.5</c:v>
                </c:pt>
                <c:pt idx="10630">
                  <c:v>5315</c:v>
                </c:pt>
                <c:pt idx="10631">
                  <c:v>5315.5</c:v>
                </c:pt>
                <c:pt idx="10632">
                  <c:v>5316</c:v>
                </c:pt>
                <c:pt idx="10633">
                  <c:v>5316.5</c:v>
                </c:pt>
                <c:pt idx="10634">
                  <c:v>5317</c:v>
                </c:pt>
                <c:pt idx="10635">
                  <c:v>5317.5</c:v>
                </c:pt>
                <c:pt idx="10636">
                  <c:v>5318</c:v>
                </c:pt>
                <c:pt idx="10637">
                  <c:v>5318.5</c:v>
                </c:pt>
                <c:pt idx="10638">
                  <c:v>5319</c:v>
                </c:pt>
                <c:pt idx="10639">
                  <c:v>5319.5</c:v>
                </c:pt>
                <c:pt idx="10640">
                  <c:v>5320</c:v>
                </c:pt>
                <c:pt idx="10641">
                  <c:v>5320.5</c:v>
                </c:pt>
                <c:pt idx="10642">
                  <c:v>5321</c:v>
                </c:pt>
                <c:pt idx="10643">
                  <c:v>5321.5</c:v>
                </c:pt>
                <c:pt idx="10644">
                  <c:v>5322</c:v>
                </c:pt>
                <c:pt idx="10645">
                  <c:v>5322.5</c:v>
                </c:pt>
                <c:pt idx="10646">
                  <c:v>5323</c:v>
                </c:pt>
                <c:pt idx="10647">
                  <c:v>5323.5</c:v>
                </c:pt>
                <c:pt idx="10648">
                  <c:v>5324</c:v>
                </c:pt>
                <c:pt idx="10649">
                  <c:v>5324.5</c:v>
                </c:pt>
                <c:pt idx="10650">
                  <c:v>5325</c:v>
                </c:pt>
                <c:pt idx="10651">
                  <c:v>5325.5</c:v>
                </c:pt>
                <c:pt idx="10652">
                  <c:v>5326</c:v>
                </c:pt>
                <c:pt idx="10653">
                  <c:v>5326.5</c:v>
                </c:pt>
                <c:pt idx="10654">
                  <c:v>5327</c:v>
                </c:pt>
                <c:pt idx="10655">
                  <c:v>5327.5</c:v>
                </c:pt>
                <c:pt idx="10656">
                  <c:v>5328</c:v>
                </c:pt>
                <c:pt idx="10657">
                  <c:v>5328.5</c:v>
                </c:pt>
                <c:pt idx="10658">
                  <c:v>5329</c:v>
                </c:pt>
                <c:pt idx="10659">
                  <c:v>5329.5</c:v>
                </c:pt>
                <c:pt idx="10660">
                  <c:v>5330</c:v>
                </c:pt>
                <c:pt idx="10661">
                  <c:v>5330.5</c:v>
                </c:pt>
                <c:pt idx="10662">
                  <c:v>5331</c:v>
                </c:pt>
                <c:pt idx="10663">
                  <c:v>5331.5</c:v>
                </c:pt>
                <c:pt idx="10664">
                  <c:v>5332</c:v>
                </c:pt>
                <c:pt idx="10665">
                  <c:v>5332.5</c:v>
                </c:pt>
                <c:pt idx="10666">
                  <c:v>5333</c:v>
                </c:pt>
                <c:pt idx="10667">
                  <c:v>5333.5</c:v>
                </c:pt>
                <c:pt idx="10668">
                  <c:v>5334</c:v>
                </c:pt>
                <c:pt idx="10669">
                  <c:v>5334.5</c:v>
                </c:pt>
                <c:pt idx="10670">
                  <c:v>5335</c:v>
                </c:pt>
                <c:pt idx="10671">
                  <c:v>5335.5</c:v>
                </c:pt>
                <c:pt idx="10672">
                  <c:v>5336</c:v>
                </c:pt>
                <c:pt idx="10673">
                  <c:v>5336.5</c:v>
                </c:pt>
                <c:pt idx="10674">
                  <c:v>5337</c:v>
                </c:pt>
                <c:pt idx="10675">
                  <c:v>5337.5</c:v>
                </c:pt>
                <c:pt idx="10676">
                  <c:v>5338</c:v>
                </c:pt>
                <c:pt idx="10677">
                  <c:v>5338.5</c:v>
                </c:pt>
                <c:pt idx="10678">
                  <c:v>5339</c:v>
                </c:pt>
                <c:pt idx="10679">
                  <c:v>5339.5</c:v>
                </c:pt>
                <c:pt idx="10680">
                  <c:v>5340</c:v>
                </c:pt>
                <c:pt idx="10681">
                  <c:v>5340.5</c:v>
                </c:pt>
                <c:pt idx="10682">
                  <c:v>5341</c:v>
                </c:pt>
                <c:pt idx="10683">
                  <c:v>5341.5</c:v>
                </c:pt>
                <c:pt idx="10684">
                  <c:v>5342</c:v>
                </c:pt>
                <c:pt idx="10685">
                  <c:v>5342.5</c:v>
                </c:pt>
                <c:pt idx="10686">
                  <c:v>5343</c:v>
                </c:pt>
                <c:pt idx="10687">
                  <c:v>5343.5</c:v>
                </c:pt>
                <c:pt idx="10688">
                  <c:v>5344</c:v>
                </c:pt>
                <c:pt idx="10689">
                  <c:v>5344.5</c:v>
                </c:pt>
                <c:pt idx="10690">
                  <c:v>5345</c:v>
                </c:pt>
                <c:pt idx="10691">
                  <c:v>5345.5</c:v>
                </c:pt>
                <c:pt idx="10692">
                  <c:v>5346</c:v>
                </c:pt>
                <c:pt idx="10693">
                  <c:v>5346.5</c:v>
                </c:pt>
                <c:pt idx="10694">
                  <c:v>5347</c:v>
                </c:pt>
                <c:pt idx="10695">
                  <c:v>5347.5</c:v>
                </c:pt>
                <c:pt idx="10696">
                  <c:v>5348</c:v>
                </c:pt>
                <c:pt idx="10697">
                  <c:v>5348.5</c:v>
                </c:pt>
                <c:pt idx="10698">
                  <c:v>5349</c:v>
                </c:pt>
                <c:pt idx="10699">
                  <c:v>5349.5</c:v>
                </c:pt>
                <c:pt idx="10700">
                  <c:v>5350</c:v>
                </c:pt>
                <c:pt idx="10701">
                  <c:v>5350.5</c:v>
                </c:pt>
                <c:pt idx="10702">
                  <c:v>5351</c:v>
                </c:pt>
                <c:pt idx="10703">
                  <c:v>5351.5</c:v>
                </c:pt>
                <c:pt idx="10704">
                  <c:v>5352</c:v>
                </c:pt>
                <c:pt idx="10705">
                  <c:v>5352.5</c:v>
                </c:pt>
                <c:pt idx="10706">
                  <c:v>5353</c:v>
                </c:pt>
                <c:pt idx="10707">
                  <c:v>5353.5</c:v>
                </c:pt>
                <c:pt idx="10708">
                  <c:v>5354</c:v>
                </c:pt>
                <c:pt idx="10709">
                  <c:v>5354.5</c:v>
                </c:pt>
                <c:pt idx="10710">
                  <c:v>5355</c:v>
                </c:pt>
                <c:pt idx="10711">
                  <c:v>5355.5</c:v>
                </c:pt>
                <c:pt idx="10712">
                  <c:v>5356</c:v>
                </c:pt>
                <c:pt idx="10713">
                  <c:v>5356.5</c:v>
                </c:pt>
                <c:pt idx="10714">
                  <c:v>5357</c:v>
                </c:pt>
                <c:pt idx="10715">
                  <c:v>5357.5</c:v>
                </c:pt>
                <c:pt idx="10716">
                  <c:v>5358</c:v>
                </c:pt>
                <c:pt idx="10717">
                  <c:v>5358.5</c:v>
                </c:pt>
                <c:pt idx="10718">
                  <c:v>5359</c:v>
                </c:pt>
                <c:pt idx="10719">
                  <c:v>5359.5</c:v>
                </c:pt>
                <c:pt idx="10720">
                  <c:v>5360</c:v>
                </c:pt>
                <c:pt idx="10721">
                  <c:v>5360.5</c:v>
                </c:pt>
                <c:pt idx="10722">
                  <c:v>5361</c:v>
                </c:pt>
                <c:pt idx="10723">
                  <c:v>5361.5</c:v>
                </c:pt>
                <c:pt idx="10724">
                  <c:v>5362</c:v>
                </c:pt>
                <c:pt idx="10725">
                  <c:v>5362.5</c:v>
                </c:pt>
                <c:pt idx="10726">
                  <c:v>5363</c:v>
                </c:pt>
                <c:pt idx="10727">
                  <c:v>5363.5</c:v>
                </c:pt>
                <c:pt idx="10728">
                  <c:v>5364</c:v>
                </c:pt>
                <c:pt idx="10729">
                  <c:v>5364.5</c:v>
                </c:pt>
                <c:pt idx="10730">
                  <c:v>5365</c:v>
                </c:pt>
                <c:pt idx="10731">
                  <c:v>5365.5</c:v>
                </c:pt>
                <c:pt idx="10732">
                  <c:v>5366</c:v>
                </c:pt>
                <c:pt idx="10733">
                  <c:v>5366.5</c:v>
                </c:pt>
                <c:pt idx="10734">
                  <c:v>5367</c:v>
                </c:pt>
                <c:pt idx="10735">
                  <c:v>5367.5</c:v>
                </c:pt>
                <c:pt idx="10736">
                  <c:v>5368</c:v>
                </c:pt>
                <c:pt idx="10737">
                  <c:v>5368.5</c:v>
                </c:pt>
                <c:pt idx="10738">
                  <c:v>5369</c:v>
                </c:pt>
                <c:pt idx="10739">
                  <c:v>5369.5</c:v>
                </c:pt>
                <c:pt idx="10740">
                  <c:v>5370</c:v>
                </c:pt>
                <c:pt idx="10741">
                  <c:v>5370.5</c:v>
                </c:pt>
                <c:pt idx="10742">
                  <c:v>5371</c:v>
                </c:pt>
                <c:pt idx="10743">
                  <c:v>5371.5</c:v>
                </c:pt>
                <c:pt idx="10744">
                  <c:v>5372</c:v>
                </c:pt>
                <c:pt idx="10745">
                  <c:v>5372.5</c:v>
                </c:pt>
                <c:pt idx="10746">
                  <c:v>5373</c:v>
                </c:pt>
                <c:pt idx="10747">
                  <c:v>5373.5</c:v>
                </c:pt>
                <c:pt idx="10748">
                  <c:v>5374</c:v>
                </c:pt>
                <c:pt idx="10749">
                  <c:v>5374.5</c:v>
                </c:pt>
                <c:pt idx="10750">
                  <c:v>5375</c:v>
                </c:pt>
                <c:pt idx="10751">
                  <c:v>5375.5</c:v>
                </c:pt>
                <c:pt idx="10752">
                  <c:v>5376</c:v>
                </c:pt>
                <c:pt idx="10753">
                  <c:v>5376.5</c:v>
                </c:pt>
                <c:pt idx="10754">
                  <c:v>5377</c:v>
                </c:pt>
                <c:pt idx="10755">
                  <c:v>5377.5</c:v>
                </c:pt>
                <c:pt idx="10756">
                  <c:v>5378</c:v>
                </c:pt>
                <c:pt idx="10757">
                  <c:v>5378.5</c:v>
                </c:pt>
                <c:pt idx="10758">
                  <c:v>5379</c:v>
                </c:pt>
                <c:pt idx="10759">
                  <c:v>5379.5</c:v>
                </c:pt>
                <c:pt idx="10760">
                  <c:v>5380</c:v>
                </c:pt>
                <c:pt idx="10761">
                  <c:v>5380.5</c:v>
                </c:pt>
                <c:pt idx="10762">
                  <c:v>5381</c:v>
                </c:pt>
                <c:pt idx="10763">
                  <c:v>5381.5</c:v>
                </c:pt>
                <c:pt idx="10764">
                  <c:v>5382</c:v>
                </c:pt>
                <c:pt idx="10765">
                  <c:v>5382.5</c:v>
                </c:pt>
                <c:pt idx="10766">
                  <c:v>5383</c:v>
                </c:pt>
                <c:pt idx="10767">
                  <c:v>5383.5</c:v>
                </c:pt>
                <c:pt idx="10768">
                  <c:v>5384</c:v>
                </c:pt>
                <c:pt idx="10769">
                  <c:v>5384.5</c:v>
                </c:pt>
                <c:pt idx="10770">
                  <c:v>5385</c:v>
                </c:pt>
                <c:pt idx="10771">
                  <c:v>5385.5</c:v>
                </c:pt>
                <c:pt idx="10772">
                  <c:v>5386</c:v>
                </c:pt>
                <c:pt idx="10773">
                  <c:v>5386.5</c:v>
                </c:pt>
                <c:pt idx="10774">
                  <c:v>5387</c:v>
                </c:pt>
                <c:pt idx="10775">
                  <c:v>5387.5</c:v>
                </c:pt>
                <c:pt idx="10776">
                  <c:v>5388</c:v>
                </c:pt>
                <c:pt idx="10777">
                  <c:v>5388.5</c:v>
                </c:pt>
                <c:pt idx="10778">
                  <c:v>5389</c:v>
                </c:pt>
                <c:pt idx="10779">
                  <c:v>5389.5</c:v>
                </c:pt>
                <c:pt idx="10780">
                  <c:v>5390</c:v>
                </c:pt>
                <c:pt idx="10781">
                  <c:v>5390.5</c:v>
                </c:pt>
                <c:pt idx="10782">
                  <c:v>5391</c:v>
                </c:pt>
                <c:pt idx="10783">
                  <c:v>5391.5</c:v>
                </c:pt>
                <c:pt idx="10784">
                  <c:v>5392</c:v>
                </c:pt>
                <c:pt idx="10785">
                  <c:v>5392.5</c:v>
                </c:pt>
                <c:pt idx="10786">
                  <c:v>5393</c:v>
                </c:pt>
                <c:pt idx="10787">
                  <c:v>5393.5</c:v>
                </c:pt>
                <c:pt idx="10788">
                  <c:v>5394</c:v>
                </c:pt>
                <c:pt idx="10789">
                  <c:v>5394.5</c:v>
                </c:pt>
                <c:pt idx="10790">
                  <c:v>5395</c:v>
                </c:pt>
                <c:pt idx="10791">
                  <c:v>5395.5</c:v>
                </c:pt>
                <c:pt idx="10792">
                  <c:v>5396</c:v>
                </c:pt>
                <c:pt idx="10793">
                  <c:v>5396.5</c:v>
                </c:pt>
                <c:pt idx="10794">
                  <c:v>5397</c:v>
                </c:pt>
                <c:pt idx="10795">
                  <c:v>5397.5</c:v>
                </c:pt>
                <c:pt idx="10796">
                  <c:v>5398</c:v>
                </c:pt>
                <c:pt idx="10797">
                  <c:v>5398.5</c:v>
                </c:pt>
                <c:pt idx="10798">
                  <c:v>5399</c:v>
                </c:pt>
                <c:pt idx="10799">
                  <c:v>5399.5</c:v>
                </c:pt>
                <c:pt idx="10800">
                  <c:v>5400</c:v>
                </c:pt>
                <c:pt idx="10801">
                  <c:v>5400.5</c:v>
                </c:pt>
                <c:pt idx="10802">
                  <c:v>5401</c:v>
                </c:pt>
                <c:pt idx="10803">
                  <c:v>5401.5</c:v>
                </c:pt>
                <c:pt idx="10804">
                  <c:v>5402</c:v>
                </c:pt>
                <c:pt idx="10805">
                  <c:v>5402.5</c:v>
                </c:pt>
                <c:pt idx="10806">
                  <c:v>5403</c:v>
                </c:pt>
                <c:pt idx="10807">
                  <c:v>5403.5</c:v>
                </c:pt>
                <c:pt idx="10808">
                  <c:v>5404</c:v>
                </c:pt>
                <c:pt idx="10809">
                  <c:v>5404.5</c:v>
                </c:pt>
                <c:pt idx="10810">
                  <c:v>5405</c:v>
                </c:pt>
                <c:pt idx="10811">
                  <c:v>5405.5</c:v>
                </c:pt>
                <c:pt idx="10812">
                  <c:v>5406</c:v>
                </c:pt>
                <c:pt idx="10813">
                  <c:v>5406.5</c:v>
                </c:pt>
                <c:pt idx="10814">
                  <c:v>5407</c:v>
                </c:pt>
                <c:pt idx="10815">
                  <c:v>5407.5</c:v>
                </c:pt>
                <c:pt idx="10816">
                  <c:v>5408</c:v>
                </c:pt>
                <c:pt idx="10817">
                  <c:v>5408.5</c:v>
                </c:pt>
                <c:pt idx="10818">
                  <c:v>5409</c:v>
                </c:pt>
                <c:pt idx="10819">
                  <c:v>5409.5</c:v>
                </c:pt>
                <c:pt idx="10820">
                  <c:v>5410</c:v>
                </c:pt>
                <c:pt idx="10821">
                  <c:v>5410.5</c:v>
                </c:pt>
                <c:pt idx="10822">
                  <c:v>5411</c:v>
                </c:pt>
                <c:pt idx="10823">
                  <c:v>5411.5</c:v>
                </c:pt>
                <c:pt idx="10824">
                  <c:v>5412</c:v>
                </c:pt>
                <c:pt idx="10825">
                  <c:v>5412.5</c:v>
                </c:pt>
                <c:pt idx="10826">
                  <c:v>5413</c:v>
                </c:pt>
                <c:pt idx="10827">
                  <c:v>5413.5</c:v>
                </c:pt>
                <c:pt idx="10828">
                  <c:v>5414</c:v>
                </c:pt>
                <c:pt idx="10829">
                  <c:v>5414.5</c:v>
                </c:pt>
                <c:pt idx="10830">
                  <c:v>5415</c:v>
                </c:pt>
                <c:pt idx="10831">
                  <c:v>5415.5</c:v>
                </c:pt>
                <c:pt idx="10832">
                  <c:v>5416</c:v>
                </c:pt>
                <c:pt idx="10833">
                  <c:v>5416.5</c:v>
                </c:pt>
                <c:pt idx="10834">
                  <c:v>5417</c:v>
                </c:pt>
                <c:pt idx="10835">
                  <c:v>5417.5</c:v>
                </c:pt>
                <c:pt idx="10836">
                  <c:v>5418</c:v>
                </c:pt>
                <c:pt idx="10837">
                  <c:v>5418.5</c:v>
                </c:pt>
                <c:pt idx="10838">
                  <c:v>5419</c:v>
                </c:pt>
                <c:pt idx="10839">
                  <c:v>5419.5</c:v>
                </c:pt>
                <c:pt idx="10840">
                  <c:v>5420</c:v>
                </c:pt>
                <c:pt idx="10841">
                  <c:v>5420.5</c:v>
                </c:pt>
                <c:pt idx="10842">
                  <c:v>5421</c:v>
                </c:pt>
                <c:pt idx="10843">
                  <c:v>5421.5</c:v>
                </c:pt>
                <c:pt idx="10844">
                  <c:v>5422</c:v>
                </c:pt>
                <c:pt idx="10845">
                  <c:v>5422.5</c:v>
                </c:pt>
                <c:pt idx="10846">
                  <c:v>5423</c:v>
                </c:pt>
                <c:pt idx="10847">
                  <c:v>5423.5</c:v>
                </c:pt>
                <c:pt idx="10848">
                  <c:v>5424</c:v>
                </c:pt>
                <c:pt idx="10849">
                  <c:v>5424.5</c:v>
                </c:pt>
                <c:pt idx="10850">
                  <c:v>5425</c:v>
                </c:pt>
                <c:pt idx="10851">
                  <c:v>5425.5</c:v>
                </c:pt>
                <c:pt idx="10852">
                  <c:v>5426</c:v>
                </c:pt>
                <c:pt idx="10853">
                  <c:v>5426.5</c:v>
                </c:pt>
                <c:pt idx="10854">
                  <c:v>5427</c:v>
                </c:pt>
                <c:pt idx="10855">
                  <c:v>5427.5</c:v>
                </c:pt>
                <c:pt idx="10856">
                  <c:v>5428</c:v>
                </c:pt>
                <c:pt idx="10857">
                  <c:v>5428.5</c:v>
                </c:pt>
                <c:pt idx="10858">
                  <c:v>5429</c:v>
                </c:pt>
                <c:pt idx="10859">
                  <c:v>5429.5</c:v>
                </c:pt>
                <c:pt idx="10860">
                  <c:v>5430</c:v>
                </c:pt>
                <c:pt idx="10861">
                  <c:v>5430.5</c:v>
                </c:pt>
                <c:pt idx="10862">
                  <c:v>5431</c:v>
                </c:pt>
                <c:pt idx="10863">
                  <c:v>5431.5</c:v>
                </c:pt>
                <c:pt idx="10864">
                  <c:v>5432</c:v>
                </c:pt>
                <c:pt idx="10865">
                  <c:v>5432.5</c:v>
                </c:pt>
                <c:pt idx="10866">
                  <c:v>5433</c:v>
                </c:pt>
                <c:pt idx="10867">
                  <c:v>5433.5</c:v>
                </c:pt>
                <c:pt idx="10868">
                  <c:v>5434</c:v>
                </c:pt>
                <c:pt idx="10869">
                  <c:v>5434.5</c:v>
                </c:pt>
                <c:pt idx="10870">
                  <c:v>5435</c:v>
                </c:pt>
                <c:pt idx="10871">
                  <c:v>5435.5</c:v>
                </c:pt>
                <c:pt idx="10872">
                  <c:v>5436</c:v>
                </c:pt>
                <c:pt idx="10873">
                  <c:v>5436.5</c:v>
                </c:pt>
                <c:pt idx="10874">
                  <c:v>5437</c:v>
                </c:pt>
                <c:pt idx="10875">
                  <c:v>5437.5</c:v>
                </c:pt>
                <c:pt idx="10876">
                  <c:v>5438</c:v>
                </c:pt>
                <c:pt idx="10877">
                  <c:v>5438.5</c:v>
                </c:pt>
                <c:pt idx="10878">
                  <c:v>5439</c:v>
                </c:pt>
                <c:pt idx="10879">
                  <c:v>5439.5</c:v>
                </c:pt>
                <c:pt idx="10880">
                  <c:v>5440</c:v>
                </c:pt>
                <c:pt idx="10881">
                  <c:v>5440.5</c:v>
                </c:pt>
                <c:pt idx="10882">
                  <c:v>5441</c:v>
                </c:pt>
                <c:pt idx="10883">
                  <c:v>5441.5</c:v>
                </c:pt>
                <c:pt idx="10884">
                  <c:v>5442</c:v>
                </c:pt>
                <c:pt idx="10885">
                  <c:v>5442.5</c:v>
                </c:pt>
                <c:pt idx="10886">
                  <c:v>5443</c:v>
                </c:pt>
                <c:pt idx="10887">
                  <c:v>5443.5</c:v>
                </c:pt>
                <c:pt idx="10888">
                  <c:v>5444</c:v>
                </c:pt>
                <c:pt idx="10889">
                  <c:v>5444.5</c:v>
                </c:pt>
                <c:pt idx="10890">
                  <c:v>5445</c:v>
                </c:pt>
                <c:pt idx="10891">
                  <c:v>5445.5</c:v>
                </c:pt>
                <c:pt idx="10892">
                  <c:v>5446</c:v>
                </c:pt>
                <c:pt idx="10893">
                  <c:v>5446.5</c:v>
                </c:pt>
                <c:pt idx="10894">
                  <c:v>5447</c:v>
                </c:pt>
                <c:pt idx="10895">
                  <c:v>5447.5</c:v>
                </c:pt>
                <c:pt idx="10896">
                  <c:v>5448</c:v>
                </c:pt>
                <c:pt idx="10897">
                  <c:v>5448.5</c:v>
                </c:pt>
                <c:pt idx="10898">
                  <c:v>5449</c:v>
                </c:pt>
                <c:pt idx="10899">
                  <c:v>5449.5</c:v>
                </c:pt>
                <c:pt idx="10900">
                  <c:v>5450</c:v>
                </c:pt>
                <c:pt idx="10901">
                  <c:v>5450.5</c:v>
                </c:pt>
                <c:pt idx="10902">
                  <c:v>5451</c:v>
                </c:pt>
                <c:pt idx="10903">
                  <c:v>5451.5</c:v>
                </c:pt>
                <c:pt idx="10904">
                  <c:v>5452</c:v>
                </c:pt>
                <c:pt idx="10905">
                  <c:v>5452.5</c:v>
                </c:pt>
                <c:pt idx="10906">
                  <c:v>5453</c:v>
                </c:pt>
                <c:pt idx="10907">
                  <c:v>5453.5</c:v>
                </c:pt>
                <c:pt idx="10908">
                  <c:v>5454</c:v>
                </c:pt>
                <c:pt idx="10909">
                  <c:v>5454.5</c:v>
                </c:pt>
                <c:pt idx="10910">
                  <c:v>5455</c:v>
                </c:pt>
                <c:pt idx="10911">
                  <c:v>5455.5</c:v>
                </c:pt>
                <c:pt idx="10912">
                  <c:v>5456</c:v>
                </c:pt>
                <c:pt idx="10913">
                  <c:v>5456.5</c:v>
                </c:pt>
                <c:pt idx="10914">
                  <c:v>5457</c:v>
                </c:pt>
                <c:pt idx="10915">
                  <c:v>5457.5</c:v>
                </c:pt>
                <c:pt idx="10916">
                  <c:v>5458</c:v>
                </c:pt>
                <c:pt idx="10917">
                  <c:v>5458.5</c:v>
                </c:pt>
                <c:pt idx="10918">
                  <c:v>5459</c:v>
                </c:pt>
                <c:pt idx="10919">
                  <c:v>5459.5</c:v>
                </c:pt>
                <c:pt idx="10920">
                  <c:v>5460</c:v>
                </c:pt>
                <c:pt idx="10921">
                  <c:v>5460.5</c:v>
                </c:pt>
                <c:pt idx="10922">
                  <c:v>5461</c:v>
                </c:pt>
                <c:pt idx="10923">
                  <c:v>5461.5</c:v>
                </c:pt>
                <c:pt idx="10924">
                  <c:v>5462</c:v>
                </c:pt>
                <c:pt idx="10925">
                  <c:v>5462.5</c:v>
                </c:pt>
                <c:pt idx="10926">
                  <c:v>5463</c:v>
                </c:pt>
                <c:pt idx="10927">
                  <c:v>5463.5</c:v>
                </c:pt>
                <c:pt idx="10928">
                  <c:v>5464</c:v>
                </c:pt>
                <c:pt idx="10929">
                  <c:v>5464.5</c:v>
                </c:pt>
                <c:pt idx="10930">
                  <c:v>5465</c:v>
                </c:pt>
                <c:pt idx="10931">
                  <c:v>5465.5</c:v>
                </c:pt>
                <c:pt idx="10932">
                  <c:v>5466</c:v>
                </c:pt>
                <c:pt idx="10933">
                  <c:v>5466.5</c:v>
                </c:pt>
                <c:pt idx="10934">
                  <c:v>5467</c:v>
                </c:pt>
                <c:pt idx="10935">
                  <c:v>5467.5</c:v>
                </c:pt>
                <c:pt idx="10936">
                  <c:v>5468</c:v>
                </c:pt>
                <c:pt idx="10937">
                  <c:v>5468.5</c:v>
                </c:pt>
                <c:pt idx="10938">
                  <c:v>5469</c:v>
                </c:pt>
                <c:pt idx="10939">
                  <c:v>5469.5</c:v>
                </c:pt>
                <c:pt idx="10940">
                  <c:v>5470</c:v>
                </c:pt>
                <c:pt idx="10941">
                  <c:v>5470.5</c:v>
                </c:pt>
                <c:pt idx="10942">
                  <c:v>5471</c:v>
                </c:pt>
                <c:pt idx="10943">
                  <c:v>5471.5</c:v>
                </c:pt>
                <c:pt idx="10944">
                  <c:v>5472</c:v>
                </c:pt>
                <c:pt idx="10945">
                  <c:v>5472.5</c:v>
                </c:pt>
                <c:pt idx="10946">
                  <c:v>5473</c:v>
                </c:pt>
                <c:pt idx="10947">
                  <c:v>5473.5</c:v>
                </c:pt>
                <c:pt idx="10948">
                  <c:v>5474</c:v>
                </c:pt>
                <c:pt idx="10949">
                  <c:v>5474.5</c:v>
                </c:pt>
                <c:pt idx="10950">
                  <c:v>5475</c:v>
                </c:pt>
                <c:pt idx="10951">
                  <c:v>5475.5</c:v>
                </c:pt>
                <c:pt idx="10952">
                  <c:v>5476</c:v>
                </c:pt>
                <c:pt idx="10953">
                  <c:v>5476.5</c:v>
                </c:pt>
                <c:pt idx="10954">
                  <c:v>5477</c:v>
                </c:pt>
                <c:pt idx="10955">
                  <c:v>5477.5</c:v>
                </c:pt>
                <c:pt idx="10956">
                  <c:v>5478</c:v>
                </c:pt>
                <c:pt idx="10957">
                  <c:v>5478.5</c:v>
                </c:pt>
                <c:pt idx="10958">
                  <c:v>5479</c:v>
                </c:pt>
                <c:pt idx="10959">
                  <c:v>5479.5</c:v>
                </c:pt>
                <c:pt idx="10960">
                  <c:v>5480</c:v>
                </c:pt>
                <c:pt idx="10961">
                  <c:v>5480.5</c:v>
                </c:pt>
                <c:pt idx="10962">
                  <c:v>5481</c:v>
                </c:pt>
                <c:pt idx="10963">
                  <c:v>5481.5</c:v>
                </c:pt>
                <c:pt idx="10964">
                  <c:v>5482</c:v>
                </c:pt>
                <c:pt idx="10965">
                  <c:v>5482.5</c:v>
                </c:pt>
                <c:pt idx="10966">
                  <c:v>5483</c:v>
                </c:pt>
                <c:pt idx="10967">
                  <c:v>5483.5</c:v>
                </c:pt>
                <c:pt idx="10968">
                  <c:v>5484</c:v>
                </c:pt>
                <c:pt idx="10969">
                  <c:v>5484.5</c:v>
                </c:pt>
                <c:pt idx="10970">
                  <c:v>5485</c:v>
                </c:pt>
                <c:pt idx="10971">
                  <c:v>5485.5</c:v>
                </c:pt>
                <c:pt idx="10972">
                  <c:v>5486</c:v>
                </c:pt>
                <c:pt idx="10973">
                  <c:v>5486.5</c:v>
                </c:pt>
                <c:pt idx="10974">
                  <c:v>5487</c:v>
                </c:pt>
                <c:pt idx="10975">
                  <c:v>5487.5</c:v>
                </c:pt>
                <c:pt idx="10976">
                  <c:v>5488</c:v>
                </c:pt>
                <c:pt idx="10977">
                  <c:v>5488.5</c:v>
                </c:pt>
                <c:pt idx="10978">
                  <c:v>5489</c:v>
                </c:pt>
                <c:pt idx="10979">
                  <c:v>5489.5</c:v>
                </c:pt>
                <c:pt idx="10980">
                  <c:v>5490</c:v>
                </c:pt>
                <c:pt idx="10981">
                  <c:v>5490.5</c:v>
                </c:pt>
                <c:pt idx="10982">
                  <c:v>5491</c:v>
                </c:pt>
                <c:pt idx="10983">
                  <c:v>5491.5</c:v>
                </c:pt>
                <c:pt idx="10984">
                  <c:v>5492</c:v>
                </c:pt>
                <c:pt idx="10985">
                  <c:v>5492.5</c:v>
                </c:pt>
                <c:pt idx="10986">
                  <c:v>5493</c:v>
                </c:pt>
                <c:pt idx="10987">
                  <c:v>5493.5</c:v>
                </c:pt>
                <c:pt idx="10988">
                  <c:v>5494</c:v>
                </c:pt>
                <c:pt idx="10989">
                  <c:v>5494.5</c:v>
                </c:pt>
                <c:pt idx="10990">
                  <c:v>5495</c:v>
                </c:pt>
                <c:pt idx="10991">
                  <c:v>5495.5</c:v>
                </c:pt>
                <c:pt idx="10992">
                  <c:v>5496</c:v>
                </c:pt>
                <c:pt idx="10993">
                  <c:v>5496.5</c:v>
                </c:pt>
                <c:pt idx="10994">
                  <c:v>5497</c:v>
                </c:pt>
                <c:pt idx="10995">
                  <c:v>5497.5</c:v>
                </c:pt>
                <c:pt idx="10996">
                  <c:v>5498</c:v>
                </c:pt>
                <c:pt idx="10997">
                  <c:v>5498.5</c:v>
                </c:pt>
                <c:pt idx="10998">
                  <c:v>5499</c:v>
                </c:pt>
                <c:pt idx="10999">
                  <c:v>5499.5</c:v>
                </c:pt>
                <c:pt idx="11000">
                  <c:v>5500</c:v>
                </c:pt>
                <c:pt idx="11001">
                  <c:v>5500.5</c:v>
                </c:pt>
                <c:pt idx="11002">
                  <c:v>5501</c:v>
                </c:pt>
                <c:pt idx="11003">
                  <c:v>5501.5</c:v>
                </c:pt>
                <c:pt idx="11004">
                  <c:v>5502</c:v>
                </c:pt>
                <c:pt idx="11005">
                  <c:v>5502.5</c:v>
                </c:pt>
                <c:pt idx="11006">
                  <c:v>5503</c:v>
                </c:pt>
                <c:pt idx="11007">
                  <c:v>5503.5</c:v>
                </c:pt>
                <c:pt idx="11008">
                  <c:v>5504</c:v>
                </c:pt>
                <c:pt idx="11009">
                  <c:v>5504.5</c:v>
                </c:pt>
                <c:pt idx="11010">
                  <c:v>5505</c:v>
                </c:pt>
                <c:pt idx="11011">
                  <c:v>5505.5</c:v>
                </c:pt>
                <c:pt idx="11012">
                  <c:v>5506</c:v>
                </c:pt>
                <c:pt idx="11013">
                  <c:v>5506.5</c:v>
                </c:pt>
                <c:pt idx="11014">
                  <c:v>5507</c:v>
                </c:pt>
                <c:pt idx="11015">
                  <c:v>5507.5</c:v>
                </c:pt>
                <c:pt idx="11016">
                  <c:v>5508</c:v>
                </c:pt>
                <c:pt idx="11017">
                  <c:v>5508.5</c:v>
                </c:pt>
                <c:pt idx="11018">
                  <c:v>5509</c:v>
                </c:pt>
                <c:pt idx="11019">
                  <c:v>5509.5</c:v>
                </c:pt>
                <c:pt idx="11020">
                  <c:v>5510</c:v>
                </c:pt>
                <c:pt idx="11021">
                  <c:v>5510.5</c:v>
                </c:pt>
                <c:pt idx="11022">
                  <c:v>5511</c:v>
                </c:pt>
                <c:pt idx="11023">
                  <c:v>5511.5</c:v>
                </c:pt>
                <c:pt idx="11024">
                  <c:v>5512</c:v>
                </c:pt>
                <c:pt idx="11025">
                  <c:v>5512.5</c:v>
                </c:pt>
                <c:pt idx="11026">
                  <c:v>5513</c:v>
                </c:pt>
                <c:pt idx="11027">
                  <c:v>5513.5</c:v>
                </c:pt>
                <c:pt idx="11028">
                  <c:v>5514</c:v>
                </c:pt>
                <c:pt idx="11029">
                  <c:v>5514.5</c:v>
                </c:pt>
                <c:pt idx="11030">
                  <c:v>5515</c:v>
                </c:pt>
                <c:pt idx="11031">
                  <c:v>5515.5</c:v>
                </c:pt>
                <c:pt idx="11032">
                  <c:v>5516</c:v>
                </c:pt>
                <c:pt idx="11033">
                  <c:v>5516.5</c:v>
                </c:pt>
                <c:pt idx="11034">
                  <c:v>5517</c:v>
                </c:pt>
                <c:pt idx="11035">
                  <c:v>5517.5</c:v>
                </c:pt>
                <c:pt idx="11036">
                  <c:v>5518</c:v>
                </c:pt>
                <c:pt idx="11037">
                  <c:v>5518.5</c:v>
                </c:pt>
                <c:pt idx="11038">
                  <c:v>5519</c:v>
                </c:pt>
                <c:pt idx="11039">
                  <c:v>5519.5</c:v>
                </c:pt>
                <c:pt idx="11040">
                  <c:v>5520</c:v>
                </c:pt>
                <c:pt idx="11041">
                  <c:v>5520.5</c:v>
                </c:pt>
                <c:pt idx="11042">
                  <c:v>5521</c:v>
                </c:pt>
                <c:pt idx="11043">
                  <c:v>5521.5</c:v>
                </c:pt>
                <c:pt idx="11044">
                  <c:v>5522</c:v>
                </c:pt>
                <c:pt idx="11045">
                  <c:v>5522.5</c:v>
                </c:pt>
                <c:pt idx="11046">
                  <c:v>5523</c:v>
                </c:pt>
                <c:pt idx="11047">
                  <c:v>5523.5</c:v>
                </c:pt>
                <c:pt idx="11048">
                  <c:v>5524</c:v>
                </c:pt>
                <c:pt idx="11049">
                  <c:v>5524.5</c:v>
                </c:pt>
                <c:pt idx="11050">
                  <c:v>5525</c:v>
                </c:pt>
                <c:pt idx="11051">
                  <c:v>5525.5</c:v>
                </c:pt>
                <c:pt idx="11052">
                  <c:v>5526</c:v>
                </c:pt>
                <c:pt idx="11053">
                  <c:v>5526.5</c:v>
                </c:pt>
                <c:pt idx="11054">
                  <c:v>5527</c:v>
                </c:pt>
                <c:pt idx="11055">
                  <c:v>5527.5</c:v>
                </c:pt>
                <c:pt idx="11056">
                  <c:v>5528</c:v>
                </c:pt>
                <c:pt idx="11057">
                  <c:v>5528.5</c:v>
                </c:pt>
                <c:pt idx="11058">
                  <c:v>5529</c:v>
                </c:pt>
                <c:pt idx="11059">
                  <c:v>5529.5</c:v>
                </c:pt>
                <c:pt idx="11060">
                  <c:v>5530</c:v>
                </c:pt>
                <c:pt idx="11061">
                  <c:v>5530.5</c:v>
                </c:pt>
                <c:pt idx="11062">
                  <c:v>5531</c:v>
                </c:pt>
                <c:pt idx="11063">
                  <c:v>5531.5</c:v>
                </c:pt>
                <c:pt idx="11064">
                  <c:v>5532</c:v>
                </c:pt>
                <c:pt idx="11065">
                  <c:v>5532.5</c:v>
                </c:pt>
                <c:pt idx="11066">
                  <c:v>5533</c:v>
                </c:pt>
                <c:pt idx="11067">
                  <c:v>5533.5</c:v>
                </c:pt>
                <c:pt idx="11068">
                  <c:v>5534</c:v>
                </c:pt>
                <c:pt idx="11069">
                  <c:v>5534.5</c:v>
                </c:pt>
                <c:pt idx="11070">
                  <c:v>5535</c:v>
                </c:pt>
                <c:pt idx="11071">
                  <c:v>5535.5</c:v>
                </c:pt>
                <c:pt idx="11072">
                  <c:v>5536</c:v>
                </c:pt>
                <c:pt idx="11073">
                  <c:v>5536.5</c:v>
                </c:pt>
                <c:pt idx="11074">
                  <c:v>5537</c:v>
                </c:pt>
                <c:pt idx="11075">
                  <c:v>5537.5</c:v>
                </c:pt>
                <c:pt idx="11076">
                  <c:v>5538</c:v>
                </c:pt>
                <c:pt idx="11077">
                  <c:v>5538.5</c:v>
                </c:pt>
                <c:pt idx="11078">
                  <c:v>5539</c:v>
                </c:pt>
                <c:pt idx="11079">
                  <c:v>5539.5</c:v>
                </c:pt>
                <c:pt idx="11080">
                  <c:v>5540</c:v>
                </c:pt>
                <c:pt idx="11081">
                  <c:v>5540.5</c:v>
                </c:pt>
                <c:pt idx="11082">
                  <c:v>5541</c:v>
                </c:pt>
                <c:pt idx="11083">
                  <c:v>5541.5</c:v>
                </c:pt>
                <c:pt idx="11084">
                  <c:v>5542</c:v>
                </c:pt>
                <c:pt idx="11085">
                  <c:v>5542.5</c:v>
                </c:pt>
                <c:pt idx="11086">
                  <c:v>5543</c:v>
                </c:pt>
                <c:pt idx="11087">
                  <c:v>5543.5</c:v>
                </c:pt>
                <c:pt idx="11088">
                  <c:v>5544</c:v>
                </c:pt>
                <c:pt idx="11089">
                  <c:v>5544.5</c:v>
                </c:pt>
                <c:pt idx="11090">
                  <c:v>5545</c:v>
                </c:pt>
                <c:pt idx="11091">
                  <c:v>5545.5</c:v>
                </c:pt>
                <c:pt idx="11092">
                  <c:v>5546</c:v>
                </c:pt>
                <c:pt idx="11093">
                  <c:v>5546.5</c:v>
                </c:pt>
                <c:pt idx="11094">
                  <c:v>5547</c:v>
                </c:pt>
                <c:pt idx="11095">
                  <c:v>5547.5</c:v>
                </c:pt>
                <c:pt idx="11096">
                  <c:v>5548</c:v>
                </c:pt>
                <c:pt idx="11097">
                  <c:v>5548.5</c:v>
                </c:pt>
                <c:pt idx="11098">
                  <c:v>5549</c:v>
                </c:pt>
                <c:pt idx="11099">
                  <c:v>5549.5</c:v>
                </c:pt>
                <c:pt idx="11100">
                  <c:v>5550</c:v>
                </c:pt>
                <c:pt idx="11101">
                  <c:v>5550.5</c:v>
                </c:pt>
                <c:pt idx="11102">
                  <c:v>5551</c:v>
                </c:pt>
                <c:pt idx="11103">
                  <c:v>5551.5</c:v>
                </c:pt>
                <c:pt idx="11104">
                  <c:v>5552</c:v>
                </c:pt>
                <c:pt idx="11105">
                  <c:v>5552.5</c:v>
                </c:pt>
                <c:pt idx="11106">
                  <c:v>5553</c:v>
                </c:pt>
                <c:pt idx="11107">
                  <c:v>5553.5</c:v>
                </c:pt>
                <c:pt idx="11108">
                  <c:v>5554</c:v>
                </c:pt>
                <c:pt idx="11109">
                  <c:v>5554.5</c:v>
                </c:pt>
                <c:pt idx="11110">
                  <c:v>5555</c:v>
                </c:pt>
                <c:pt idx="11111">
                  <c:v>5555.5</c:v>
                </c:pt>
                <c:pt idx="11112">
                  <c:v>5556</c:v>
                </c:pt>
                <c:pt idx="11113">
                  <c:v>5556.5</c:v>
                </c:pt>
                <c:pt idx="11114">
                  <c:v>5557</c:v>
                </c:pt>
                <c:pt idx="11115">
                  <c:v>5557.5</c:v>
                </c:pt>
                <c:pt idx="11116">
                  <c:v>5558</c:v>
                </c:pt>
                <c:pt idx="11117">
                  <c:v>5558.5</c:v>
                </c:pt>
                <c:pt idx="11118">
                  <c:v>5559</c:v>
                </c:pt>
                <c:pt idx="11119">
                  <c:v>5559.5</c:v>
                </c:pt>
                <c:pt idx="11120">
                  <c:v>5560</c:v>
                </c:pt>
                <c:pt idx="11121">
                  <c:v>5560.5</c:v>
                </c:pt>
                <c:pt idx="11122">
                  <c:v>5561</c:v>
                </c:pt>
                <c:pt idx="11123">
                  <c:v>5561.5</c:v>
                </c:pt>
                <c:pt idx="11124">
                  <c:v>5562</c:v>
                </c:pt>
                <c:pt idx="11125">
                  <c:v>5562.5</c:v>
                </c:pt>
                <c:pt idx="11126">
                  <c:v>5563</c:v>
                </c:pt>
                <c:pt idx="11127">
                  <c:v>5563.5</c:v>
                </c:pt>
                <c:pt idx="11128">
                  <c:v>5564</c:v>
                </c:pt>
                <c:pt idx="11129">
                  <c:v>5564.5</c:v>
                </c:pt>
                <c:pt idx="11130">
                  <c:v>5565</c:v>
                </c:pt>
                <c:pt idx="11131">
                  <c:v>5565.5</c:v>
                </c:pt>
                <c:pt idx="11132">
                  <c:v>5566</c:v>
                </c:pt>
                <c:pt idx="11133">
                  <c:v>5566.5</c:v>
                </c:pt>
                <c:pt idx="11134">
                  <c:v>5567</c:v>
                </c:pt>
                <c:pt idx="11135">
                  <c:v>5567.5</c:v>
                </c:pt>
                <c:pt idx="11136">
                  <c:v>5568</c:v>
                </c:pt>
                <c:pt idx="11137">
                  <c:v>5568.5</c:v>
                </c:pt>
                <c:pt idx="11138">
                  <c:v>5569</c:v>
                </c:pt>
                <c:pt idx="11139">
                  <c:v>5569.5</c:v>
                </c:pt>
                <c:pt idx="11140">
                  <c:v>5570</c:v>
                </c:pt>
                <c:pt idx="11141">
                  <c:v>5570.5</c:v>
                </c:pt>
                <c:pt idx="11142">
                  <c:v>5571</c:v>
                </c:pt>
                <c:pt idx="11143">
                  <c:v>5571.5</c:v>
                </c:pt>
                <c:pt idx="11144">
                  <c:v>5572</c:v>
                </c:pt>
                <c:pt idx="11145">
                  <c:v>5572.5</c:v>
                </c:pt>
                <c:pt idx="11146">
                  <c:v>5573</c:v>
                </c:pt>
                <c:pt idx="11147">
                  <c:v>5573.5</c:v>
                </c:pt>
                <c:pt idx="11148">
                  <c:v>5574</c:v>
                </c:pt>
                <c:pt idx="11149">
                  <c:v>5574.5</c:v>
                </c:pt>
                <c:pt idx="11150">
                  <c:v>5575</c:v>
                </c:pt>
                <c:pt idx="11151">
                  <c:v>5575.5</c:v>
                </c:pt>
                <c:pt idx="11152">
                  <c:v>5576</c:v>
                </c:pt>
                <c:pt idx="11153">
                  <c:v>5576.5</c:v>
                </c:pt>
                <c:pt idx="11154">
                  <c:v>5577</c:v>
                </c:pt>
                <c:pt idx="11155">
                  <c:v>5577.5</c:v>
                </c:pt>
                <c:pt idx="11156">
                  <c:v>5578</c:v>
                </c:pt>
                <c:pt idx="11157">
                  <c:v>5578.5</c:v>
                </c:pt>
                <c:pt idx="11158">
                  <c:v>5579</c:v>
                </c:pt>
                <c:pt idx="11159">
                  <c:v>5579.5</c:v>
                </c:pt>
                <c:pt idx="11160">
                  <c:v>5580</c:v>
                </c:pt>
                <c:pt idx="11161">
                  <c:v>5580.5</c:v>
                </c:pt>
                <c:pt idx="11162">
                  <c:v>5581</c:v>
                </c:pt>
                <c:pt idx="11163">
                  <c:v>5581.5</c:v>
                </c:pt>
                <c:pt idx="11164">
                  <c:v>5582</c:v>
                </c:pt>
                <c:pt idx="11165">
                  <c:v>5582.5</c:v>
                </c:pt>
                <c:pt idx="11166">
                  <c:v>5583</c:v>
                </c:pt>
                <c:pt idx="11167">
                  <c:v>5583.5</c:v>
                </c:pt>
                <c:pt idx="11168">
                  <c:v>5584</c:v>
                </c:pt>
                <c:pt idx="11169">
                  <c:v>5584.5</c:v>
                </c:pt>
                <c:pt idx="11170">
                  <c:v>5585</c:v>
                </c:pt>
                <c:pt idx="11171">
                  <c:v>5585.5</c:v>
                </c:pt>
                <c:pt idx="11172">
                  <c:v>5586</c:v>
                </c:pt>
                <c:pt idx="11173">
                  <c:v>5586.5</c:v>
                </c:pt>
                <c:pt idx="11174">
                  <c:v>5587</c:v>
                </c:pt>
                <c:pt idx="11175">
                  <c:v>5587.5</c:v>
                </c:pt>
                <c:pt idx="11176">
                  <c:v>5588</c:v>
                </c:pt>
                <c:pt idx="11177">
                  <c:v>5588.5</c:v>
                </c:pt>
                <c:pt idx="11178">
                  <c:v>5589</c:v>
                </c:pt>
                <c:pt idx="11179">
                  <c:v>5589.5</c:v>
                </c:pt>
                <c:pt idx="11180">
                  <c:v>5590</c:v>
                </c:pt>
                <c:pt idx="11181">
                  <c:v>5590.5</c:v>
                </c:pt>
                <c:pt idx="11182">
                  <c:v>5591</c:v>
                </c:pt>
                <c:pt idx="11183">
                  <c:v>5591.5</c:v>
                </c:pt>
                <c:pt idx="11184">
                  <c:v>5592</c:v>
                </c:pt>
                <c:pt idx="11185">
                  <c:v>5592.5</c:v>
                </c:pt>
                <c:pt idx="11186">
                  <c:v>5593</c:v>
                </c:pt>
                <c:pt idx="11187">
                  <c:v>5593.5</c:v>
                </c:pt>
                <c:pt idx="11188">
                  <c:v>5594</c:v>
                </c:pt>
                <c:pt idx="11189">
                  <c:v>5594.5</c:v>
                </c:pt>
                <c:pt idx="11190">
                  <c:v>5595</c:v>
                </c:pt>
                <c:pt idx="11191">
                  <c:v>5595.5</c:v>
                </c:pt>
                <c:pt idx="11192">
                  <c:v>5596</c:v>
                </c:pt>
                <c:pt idx="11193">
                  <c:v>5596.5</c:v>
                </c:pt>
                <c:pt idx="11194">
                  <c:v>5597</c:v>
                </c:pt>
                <c:pt idx="11195">
                  <c:v>5597.5</c:v>
                </c:pt>
                <c:pt idx="11196">
                  <c:v>5598</c:v>
                </c:pt>
                <c:pt idx="11197">
                  <c:v>5598.5</c:v>
                </c:pt>
                <c:pt idx="11198">
                  <c:v>5599</c:v>
                </c:pt>
                <c:pt idx="11199">
                  <c:v>5599.5</c:v>
                </c:pt>
                <c:pt idx="11200">
                  <c:v>5600</c:v>
                </c:pt>
                <c:pt idx="11201">
                  <c:v>5600.5</c:v>
                </c:pt>
                <c:pt idx="11202">
                  <c:v>5601</c:v>
                </c:pt>
                <c:pt idx="11203">
                  <c:v>5601.5</c:v>
                </c:pt>
                <c:pt idx="11204">
                  <c:v>5602</c:v>
                </c:pt>
                <c:pt idx="11205">
                  <c:v>5602.5</c:v>
                </c:pt>
                <c:pt idx="11206">
                  <c:v>5603</c:v>
                </c:pt>
                <c:pt idx="11207">
                  <c:v>5603.5</c:v>
                </c:pt>
                <c:pt idx="11208">
                  <c:v>5604</c:v>
                </c:pt>
                <c:pt idx="11209">
                  <c:v>5604.5</c:v>
                </c:pt>
                <c:pt idx="11210">
                  <c:v>5605</c:v>
                </c:pt>
                <c:pt idx="11211">
                  <c:v>5605.5</c:v>
                </c:pt>
                <c:pt idx="11212">
                  <c:v>5606</c:v>
                </c:pt>
                <c:pt idx="11213">
                  <c:v>5606.5</c:v>
                </c:pt>
                <c:pt idx="11214">
                  <c:v>5607</c:v>
                </c:pt>
                <c:pt idx="11215">
                  <c:v>5607.5</c:v>
                </c:pt>
                <c:pt idx="11216">
                  <c:v>5608</c:v>
                </c:pt>
                <c:pt idx="11217">
                  <c:v>5608.5</c:v>
                </c:pt>
                <c:pt idx="11218">
                  <c:v>5609</c:v>
                </c:pt>
                <c:pt idx="11219">
                  <c:v>5609.5</c:v>
                </c:pt>
                <c:pt idx="11220">
                  <c:v>5610</c:v>
                </c:pt>
                <c:pt idx="11221">
                  <c:v>5610.5</c:v>
                </c:pt>
                <c:pt idx="11222">
                  <c:v>5611</c:v>
                </c:pt>
                <c:pt idx="11223">
                  <c:v>5611.5</c:v>
                </c:pt>
                <c:pt idx="11224">
                  <c:v>5612</c:v>
                </c:pt>
                <c:pt idx="11225">
                  <c:v>5612.5</c:v>
                </c:pt>
                <c:pt idx="11226">
                  <c:v>5613</c:v>
                </c:pt>
                <c:pt idx="11227">
                  <c:v>5613.5</c:v>
                </c:pt>
                <c:pt idx="11228">
                  <c:v>5614</c:v>
                </c:pt>
                <c:pt idx="11229">
                  <c:v>5614.5</c:v>
                </c:pt>
                <c:pt idx="11230">
                  <c:v>5615</c:v>
                </c:pt>
                <c:pt idx="11231">
                  <c:v>5615.5</c:v>
                </c:pt>
                <c:pt idx="11232">
                  <c:v>5616</c:v>
                </c:pt>
                <c:pt idx="11233">
                  <c:v>5616.5</c:v>
                </c:pt>
                <c:pt idx="11234">
                  <c:v>5617</c:v>
                </c:pt>
                <c:pt idx="11235">
                  <c:v>5617.5</c:v>
                </c:pt>
                <c:pt idx="11236">
                  <c:v>5618</c:v>
                </c:pt>
                <c:pt idx="11237">
                  <c:v>5618.5</c:v>
                </c:pt>
                <c:pt idx="11238">
                  <c:v>5619</c:v>
                </c:pt>
                <c:pt idx="11239">
                  <c:v>5619.5</c:v>
                </c:pt>
                <c:pt idx="11240">
                  <c:v>5620</c:v>
                </c:pt>
                <c:pt idx="11241">
                  <c:v>5620.5</c:v>
                </c:pt>
                <c:pt idx="11242">
                  <c:v>5621</c:v>
                </c:pt>
                <c:pt idx="11243">
                  <c:v>5621.5</c:v>
                </c:pt>
                <c:pt idx="11244">
                  <c:v>5622</c:v>
                </c:pt>
                <c:pt idx="11245">
                  <c:v>5622.5</c:v>
                </c:pt>
                <c:pt idx="11246">
                  <c:v>5623</c:v>
                </c:pt>
                <c:pt idx="11247">
                  <c:v>5623.5</c:v>
                </c:pt>
                <c:pt idx="11248">
                  <c:v>5624</c:v>
                </c:pt>
                <c:pt idx="11249">
                  <c:v>5624.5</c:v>
                </c:pt>
                <c:pt idx="11250">
                  <c:v>5625</c:v>
                </c:pt>
                <c:pt idx="11251">
                  <c:v>5625.5</c:v>
                </c:pt>
                <c:pt idx="11252">
                  <c:v>5626</c:v>
                </c:pt>
                <c:pt idx="11253">
                  <c:v>5626.5</c:v>
                </c:pt>
                <c:pt idx="11254">
                  <c:v>5627</c:v>
                </c:pt>
                <c:pt idx="11255">
                  <c:v>5627.5</c:v>
                </c:pt>
                <c:pt idx="11256">
                  <c:v>5628</c:v>
                </c:pt>
                <c:pt idx="11257">
                  <c:v>5628.5</c:v>
                </c:pt>
                <c:pt idx="11258">
                  <c:v>5629</c:v>
                </c:pt>
                <c:pt idx="11259">
                  <c:v>5629.5</c:v>
                </c:pt>
                <c:pt idx="11260">
                  <c:v>5630</c:v>
                </c:pt>
                <c:pt idx="11261">
                  <c:v>5630.5</c:v>
                </c:pt>
                <c:pt idx="11262">
                  <c:v>5631</c:v>
                </c:pt>
                <c:pt idx="11263">
                  <c:v>5631.5</c:v>
                </c:pt>
                <c:pt idx="11264">
                  <c:v>5632</c:v>
                </c:pt>
                <c:pt idx="11265">
                  <c:v>5632.5</c:v>
                </c:pt>
                <c:pt idx="11266">
                  <c:v>5633</c:v>
                </c:pt>
                <c:pt idx="11267">
                  <c:v>5633.5</c:v>
                </c:pt>
                <c:pt idx="11268">
                  <c:v>5634</c:v>
                </c:pt>
                <c:pt idx="11269">
                  <c:v>5634.5</c:v>
                </c:pt>
                <c:pt idx="11270">
                  <c:v>5635</c:v>
                </c:pt>
                <c:pt idx="11271">
                  <c:v>5635.5</c:v>
                </c:pt>
                <c:pt idx="11272">
                  <c:v>5636</c:v>
                </c:pt>
                <c:pt idx="11273">
                  <c:v>5636.5</c:v>
                </c:pt>
                <c:pt idx="11274">
                  <c:v>5637</c:v>
                </c:pt>
                <c:pt idx="11275">
                  <c:v>5637.5</c:v>
                </c:pt>
                <c:pt idx="11276">
                  <c:v>5638</c:v>
                </c:pt>
                <c:pt idx="11277">
                  <c:v>5638.5</c:v>
                </c:pt>
                <c:pt idx="11278">
                  <c:v>5639</c:v>
                </c:pt>
                <c:pt idx="11279">
                  <c:v>5639.5</c:v>
                </c:pt>
                <c:pt idx="11280">
                  <c:v>5640</c:v>
                </c:pt>
                <c:pt idx="11281">
                  <c:v>5640.5</c:v>
                </c:pt>
                <c:pt idx="11282">
                  <c:v>5641</c:v>
                </c:pt>
                <c:pt idx="11283">
                  <c:v>5641.5</c:v>
                </c:pt>
                <c:pt idx="11284">
                  <c:v>5642</c:v>
                </c:pt>
                <c:pt idx="11285">
                  <c:v>5642.5</c:v>
                </c:pt>
                <c:pt idx="11286">
                  <c:v>5643</c:v>
                </c:pt>
                <c:pt idx="11287">
                  <c:v>5643.5</c:v>
                </c:pt>
                <c:pt idx="11288">
                  <c:v>5644</c:v>
                </c:pt>
                <c:pt idx="11289">
                  <c:v>5644.5</c:v>
                </c:pt>
                <c:pt idx="11290">
                  <c:v>5645</c:v>
                </c:pt>
                <c:pt idx="11291">
                  <c:v>5645.5</c:v>
                </c:pt>
                <c:pt idx="11292">
                  <c:v>5646</c:v>
                </c:pt>
                <c:pt idx="11293">
                  <c:v>5646.5</c:v>
                </c:pt>
                <c:pt idx="11294">
                  <c:v>5647</c:v>
                </c:pt>
                <c:pt idx="11295">
                  <c:v>5647.5</c:v>
                </c:pt>
                <c:pt idx="11296">
                  <c:v>5648</c:v>
                </c:pt>
                <c:pt idx="11297">
                  <c:v>5648.5</c:v>
                </c:pt>
                <c:pt idx="11298">
                  <c:v>5649</c:v>
                </c:pt>
                <c:pt idx="11299">
                  <c:v>5649.5</c:v>
                </c:pt>
                <c:pt idx="11300">
                  <c:v>5650</c:v>
                </c:pt>
                <c:pt idx="11301">
                  <c:v>5650.5</c:v>
                </c:pt>
                <c:pt idx="11302">
                  <c:v>5651</c:v>
                </c:pt>
                <c:pt idx="11303">
                  <c:v>5651.5</c:v>
                </c:pt>
                <c:pt idx="11304">
                  <c:v>5652</c:v>
                </c:pt>
                <c:pt idx="11305">
                  <c:v>5652.5</c:v>
                </c:pt>
                <c:pt idx="11306">
                  <c:v>5653</c:v>
                </c:pt>
                <c:pt idx="11307">
                  <c:v>5653.5</c:v>
                </c:pt>
                <c:pt idx="11308">
                  <c:v>5654</c:v>
                </c:pt>
                <c:pt idx="11309">
                  <c:v>5654.5</c:v>
                </c:pt>
                <c:pt idx="11310">
                  <c:v>5655</c:v>
                </c:pt>
                <c:pt idx="11311">
                  <c:v>5655.5</c:v>
                </c:pt>
                <c:pt idx="11312">
                  <c:v>5656</c:v>
                </c:pt>
                <c:pt idx="11313">
                  <c:v>5656.5</c:v>
                </c:pt>
                <c:pt idx="11314">
                  <c:v>5657</c:v>
                </c:pt>
                <c:pt idx="11315">
                  <c:v>5657.5</c:v>
                </c:pt>
                <c:pt idx="11316">
                  <c:v>5658</c:v>
                </c:pt>
                <c:pt idx="11317">
                  <c:v>5658.5</c:v>
                </c:pt>
                <c:pt idx="11318">
                  <c:v>5659</c:v>
                </c:pt>
                <c:pt idx="11319">
                  <c:v>5659.5</c:v>
                </c:pt>
                <c:pt idx="11320">
                  <c:v>5660</c:v>
                </c:pt>
                <c:pt idx="11321">
                  <c:v>5660.5</c:v>
                </c:pt>
                <c:pt idx="11322">
                  <c:v>5661</c:v>
                </c:pt>
                <c:pt idx="11323">
                  <c:v>5661.5</c:v>
                </c:pt>
                <c:pt idx="11324">
                  <c:v>5662</c:v>
                </c:pt>
                <c:pt idx="11325">
                  <c:v>5662.5</c:v>
                </c:pt>
                <c:pt idx="11326">
                  <c:v>5663</c:v>
                </c:pt>
                <c:pt idx="11327">
                  <c:v>5663.5</c:v>
                </c:pt>
                <c:pt idx="11328">
                  <c:v>5664</c:v>
                </c:pt>
                <c:pt idx="11329">
                  <c:v>5664.5</c:v>
                </c:pt>
                <c:pt idx="11330">
                  <c:v>5665</c:v>
                </c:pt>
                <c:pt idx="11331">
                  <c:v>5665.5</c:v>
                </c:pt>
                <c:pt idx="11332">
                  <c:v>5666</c:v>
                </c:pt>
                <c:pt idx="11333">
                  <c:v>5666.5</c:v>
                </c:pt>
                <c:pt idx="11334">
                  <c:v>5667</c:v>
                </c:pt>
                <c:pt idx="11335">
                  <c:v>5667.5</c:v>
                </c:pt>
                <c:pt idx="11336">
                  <c:v>5668</c:v>
                </c:pt>
                <c:pt idx="11337">
                  <c:v>5668.5</c:v>
                </c:pt>
                <c:pt idx="11338">
                  <c:v>5669</c:v>
                </c:pt>
                <c:pt idx="11339">
                  <c:v>5669.5</c:v>
                </c:pt>
                <c:pt idx="11340">
                  <c:v>5670</c:v>
                </c:pt>
                <c:pt idx="11341">
                  <c:v>5670.5</c:v>
                </c:pt>
                <c:pt idx="11342">
                  <c:v>5671</c:v>
                </c:pt>
                <c:pt idx="11343">
                  <c:v>5671.5</c:v>
                </c:pt>
                <c:pt idx="11344">
                  <c:v>5672</c:v>
                </c:pt>
                <c:pt idx="11345">
                  <c:v>5672.5</c:v>
                </c:pt>
                <c:pt idx="11346">
                  <c:v>5673</c:v>
                </c:pt>
                <c:pt idx="11347">
                  <c:v>5673.5</c:v>
                </c:pt>
                <c:pt idx="11348">
                  <c:v>5674</c:v>
                </c:pt>
                <c:pt idx="11349">
                  <c:v>5674.5</c:v>
                </c:pt>
                <c:pt idx="11350">
                  <c:v>5675</c:v>
                </c:pt>
                <c:pt idx="11351">
                  <c:v>5675.5</c:v>
                </c:pt>
                <c:pt idx="11352">
                  <c:v>5676</c:v>
                </c:pt>
                <c:pt idx="11353">
                  <c:v>5676.5</c:v>
                </c:pt>
                <c:pt idx="11354">
                  <c:v>5677</c:v>
                </c:pt>
                <c:pt idx="11355">
                  <c:v>5677.5</c:v>
                </c:pt>
                <c:pt idx="11356">
                  <c:v>5678</c:v>
                </c:pt>
                <c:pt idx="11357">
                  <c:v>5678.5</c:v>
                </c:pt>
                <c:pt idx="11358">
                  <c:v>5679</c:v>
                </c:pt>
                <c:pt idx="11359">
                  <c:v>5679.5</c:v>
                </c:pt>
                <c:pt idx="11360">
                  <c:v>5680</c:v>
                </c:pt>
                <c:pt idx="11361">
                  <c:v>5680.5</c:v>
                </c:pt>
                <c:pt idx="11362">
                  <c:v>5681</c:v>
                </c:pt>
                <c:pt idx="11363">
                  <c:v>5681.5</c:v>
                </c:pt>
                <c:pt idx="11364">
                  <c:v>5682</c:v>
                </c:pt>
                <c:pt idx="11365">
                  <c:v>5682.5</c:v>
                </c:pt>
                <c:pt idx="11366">
                  <c:v>5683</c:v>
                </c:pt>
                <c:pt idx="11367">
                  <c:v>5683.5</c:v>
                </c:pt>
                <c:pt idx="11368">
                  <c:v>5684</c:v>
                </c:pt>
                <c:pt idx="11369">
                  <c:v>5684.5</c:v>
                </c:pt>
                <c:pt idx="11370">
                  <c:v>5685</c:v>
                </c:pt>
                <c:pt idx="11371">
                  <c:v>5685.5</c:v>
                </c:pt>
                <c:pt idx="11372">
                  <c:v>5686</c:v>
                </c:pt>
                <c:pt idx="11373">
                  <c:v>5686.5</c:v>
                </c:pt>
                <c:pt idx="11374">
                  <c:v>5687</c:v>
                </c:pt>
                <c:pt idx="11375">
                  <c:v>5687.5</c:v>
                </c:pt>
                <c:pt idx="11376">
                  <c:v>5688</c:v>
                </c:pt>
                <c:pt idx="11377">
                  <c:v>5688.5</c:v>
                </c:pt>
                <c:pt idx="11378">
                  <c:v>5689</c:v>
                </c:pt>
                <c:pt idx="11379">
                  <c:v>5689.5</c:v>
                </c:pt>
                <c:pt idx="11380">
                  <c:v>5690</c:v>
                </c:pt>
                <c:pt idx="11381">
                  <c:v>5690.5</c:v>
                </c:pt>
                <c:pt idx="11382">
                  <c:v>5691</c:v>
                </c:pt>
                <c:pt idx="11383">
                  <c:v>5691.5</c:v>
                </c:pt>
                <c:pt idx="11384">
                  <c:v>5692</c:v>
                </c:pt>
                <c:pt idx="11385">
                  <c:v>5692.5</c:v>
                </c:pt>
                <c:pt idx="11386">
                  <c:v>5693</c:v>
                </c:pt>
                <c:pt idx="11387">
                  <c:v>5693.5</c:v>
                </c:pt>
                <c:pt idx="11388">
                  <c:v>5694</c:v>
                </c:pt>
                <c:pt idx="11389">
                  <c:v>5694.5</c:v>
                </c:pt>
                <c:pt idx="11390">
                  <c:v>5695</c:v>
                </c:pt>
                <c:pt idx="11391">
                  <c:v>5695.5</c:v>
                </c:pt>
                <c:pt idx="11392">
                  <c:v>5696</c:v>
                </c:pt>
                <c:pt idx="11393">
                  <c:v>5696.5</c:v>
                </c:pt>
                <c:pt idx="11394">
                  <c:v>5697</c:v>
                </c:pt>
                <c:pt idx="11395">
                  <c:v>5697.5</c:v>
                </c:pt>
                <c:pt idx="11396">
                  <c:v>5698</c:v>
                </c:pt>
                <c:pt idx="11397">
                  <c:v>5698.5</c:v>
                </c:pt>
                <c:pt idx="11398">
                  <c:v>5699</c:v>
                </c:pt>
                <c:pt idx="11399">
                  <c:v>5699.5</c:v>
                </c:pt>
                <c:pt idx="11400">
                  <c:v>5700</c:v>
                </c:pt>
                <c:pt idx="11401">
                  <c:v>5700.5</c:v>
                </c:pt>
                <c:pt idx="11402">
                  <c:v>5701</c:v>
                </c:pt>
                <c:pt idx="11403">
                  <c:v>5701.5</c:v>
                </c:pt>
                <c:pt idx="11404">
                  <c:v>5702</c:v>
                </c:pt>
                <c:pt idx="11405">
                  <c:v>5702.5</c:v>
                </c:pt>
                <c:pt idx="11406">
                  <c:v>5703</c:v>
                </c:pt>
                <c:pt idx="11407">
                  <c:v>5703.5</c:v>
                </c:pt>
                <c:pt idx="11408">
                  <c:v>5704</c:v>
                </c:pt>
                <c:pt idx="11409">
                  <c:v>5704.5</c:v>
                </c:pt>
                <c:pt idx="11410">
                  <c:v>5705</c:v>
                </c:pt>
                <c:pt idx="11411">
                  <c:v>5705.5</c:v>
                </c:pt>
                <c:pt idx="11412">
                  <c:v>5706</c:v>
                </c:pt>
                <c:pt idx="11413">
                  <c:v>5706.5</c:v>
                </c:pt>
                <c:pt idx="11414">
                  <c:v>5707</c:v>
                </c:pt>
                <c:pt idx="11415">
                  <c:v>5707.5</c:v>
                </c:pt>
                <c:pt idx="11416">
                  <c:v>5708</c:v>
                </c:pt>
                <c:pt idx="11417">
                  <c:v>5708.5</c:v>
                </c:pt>
                <c:pt idx="11418">
                  <c:v>5709</c:v>
                </c:pt>
                <c:pt idx="11419">
                  <c:v>5709.5</c:v>
                </c:pt>
                <c:pt idx="11420">
                  <c:v>5710</c:v>
                </c:pt>
                <c:pt idx="11421">
                  <c:v>5710.5</c:v>
                </c:pt>
                <c:pt idx="11422">
                  <c:v>5711</c:v>
                </c:pt>
                <c:pt idx="11423">
                  <c:v>5711.5</c:v>
                </c:pt>
                <c:pt idx="11424">
                  <c:v>5712</c:v>
                </c:pt>
                <c:pt idx="11425">
                  <c:v>5712.5</c:v>
                </c:pt>
                <c:pt idx="11426">
                  <c:v>5713</c:v>
                </c:pt>
                <c:pt idx="11427">
                  <c:v>5713.5</c:v>
                </c:pt>
                <c:pt idx="11428">
                  <c:v>5714</c:v>
                </c:pt>
                <c:pt idx="11429">
                  <c:v>5714.5</c:v>
                </c:pt>
                <c:pt idx="11430">
                  <c:v>5715</c:v>
                </c:pt>
                <c:pt idx="11431">
                  <c:v>5715.5</c:v>
                </c:pt>
                <c:pt idx="11432">
                  <c:v>5716</c:v>
                </c:pt>
                <c:pt idx="11433">
                  <c:v>5716.5</c:v>
                </c:pt>
                <c:pt idx="11434">
                  <c:v>5717</c:v>
                </c:pt>
                <c:pt idx="11435">
                  <c:v>5717.5</c:v>
                </c:pt>
                <c:pt idx="11436">
                  <c:v>5718</c:v>
                </c:pt>
                <c:pt idx="11437">
                  <c:v>5718.5</c:v>
                </c:pt>
                <c:pt idx="11438">
                  <c:v>5719</c:v>
                </c:pt>
                <c:pt idx="11439">
                  <c:v>5719.5</c:v>
                </c:pt>
                <c:pt idx="11440">
                  <c:v>5720</c:v>
                </c:pt>
                <c:pt idx="11441">
                  <c:v>5720.5</c:v>
                </c:pt>
                <c:pt idx="11442">
                  <c:v>5721</c:v>
                </c:pt>
                <c:pt idx="11443">
                  <c:v>5721.5</c:v>
                </c:pt>
                <c:pt idx="11444">
                  <c:v>5722</c:v>
                </c:pt>
                <c:pt idx="11445">
                  <c:v>5722.5</c:v>
                </c:pt>
                <c:pt idx="11446">
                  <c:v>5723</c:v>
                </c:pt>
                <c:pt idx="11447">
                  <c:v>5723.5</c:v>
                </c:pt>
                <c:pt idx="11448">
                  <c:v>5724</c:v>
                </c:pt>
                <c:pt idx="11449">
                  <c:v>5724.5</c:v>
                </c:pt>
                <c:pt idx="11450">
                  <c:v>5725</c:v>
                </c:pt>
                <c:pt idx="11451">
                  <c:v>5725.5</c:v>
                </c:pt>
                <c:pt idx="11452">
                  <c:v>5726</c:v>
                </c:pt>
                <c:pt idx="11453">
                  <c:v>5726.5</c:v>
                </c:pt>
                <c:pt idx="11454">
                  <c:v>5727</c:v>
                </c:pt>
                <c:pt idx="11455">
                  <c:v>5727.5</c:v>
                </c:pt>
                <c:pt idx="11456">
                  <c:v>5728</c:v>
                </c:pt>
                <c:pt idx="11457">
                  <c:v>5728.5</c:v>
                </c:pt>
                <c:pt idx="11458">
                  <c:v>5729</c:v>
                </c:pt>
                <c:pt idx="11459">
                  <c:v>5729.5</c:v>
                </c:pt>
                <c:pt idx="11460">
                  <c:v>5730</c:v>
                </c:pt>
                <c:pt idx="11461">
                  <c:v>5730.5</c:v>
                </c:pt>
                <c:pt idx="11462">
                  <c:v>5731</c:v>
                </c:pt>
                <c:pt idx="11463">
                  <c:v>5731.5</c:v>
                </c:pt>
                <c:pt idx="11464">
                  <c:v>5732</c:v>
                </c:pt>
                <c:pt idx="11465">
                  <c:v>5732.5</c:v>
                </c:pt>
                <c:pt idx="11466">
                  <c:v>5733</c:v>
                </c:pt>
                <c:pt idx="11467">
                  <c:v>5733.5</c:v>
                </c:pt>
                <c:pt idx="11468">
                  <c:v>5734</c:v>
                </c:pt>
                <c:pt idx="11469">
                  <c:v>5734.5</c:v>
                </c:pt>
                <c:pt idx="11470">
                  <c:v>5735</c:v>
                </c:pt>
                <c:pt idx="11471">
                  <c:v>5735.5</c:v>
                </c:pt>
                <c:pt idx="11472">
                  <c:v>5736</c:v>
                </c:pt>
                <c:pt idx="11473">
                  <c:v>5736.5</c:v>
                </c:pt>
                <c:pt idx="11474">
                  <c:v>5737</c:v>
                </c:pt>
                <c:pt idx="11475">
                  <c:v>5737.5</c:v>
                </c:pt>
                <c:pt idx="11476">
                  <c:v>5738</c:v>
                </c:pt>
                <c:pt idx="11477">
                  <c:v>5738.5</c:v>
                </c:pt>
                <c:pt idx="11478">
                  <c:v>5739</c:v>
                </c:pt>
                <c:pt idx="11479">
                  <c:v>5739.5</c:v>
                </c:pt>
                <c:pt idx="11480">
                  <c:v>5740</c:v>
                </c:pt>
                <c:pt idx="11481">
                  <c:v>5740.5</c:v>
                </c:pt>
                <c:pt idx="11482">
                  <c:v>5741</c:v>
                </c:pt>
                <c:pt idx="11483">
                  <c:v>5741.5</c:v>
                </c:pt>
                <c:pt idx="11484">
                  <c:v>5742</c:v>
                </c:pt>
                <c:pt idx="11485">
                  <c:v>5742.5</c:v>
                </c:pt>
                <c:pt idx="11486">
                  <c:v>5743</c:v>
                </c:pt>
                <c:pt idx="11487">
                  <c:v>5743.5</c:v>
                </c:pt>
                <c:pt idx="11488">
                  <c:v>5744</c:v>
                </c:pt>
                <c:pt idx="11489">
                  <c:v>5744.5</c:v>
                </c:pt>
                <c:pt idx="11490">
                  <c:v>5745</c:v>
                </c:pt>
                <c:pt idx="11491">
                  <c:v>5745.5</c:v>
                </c:pt>
                <c:pt idx="11492">
                  <c:v>5746</c:v>
                </c:pt>
                <c:pt idx="11493">
                  <c:v>5746.5</c:v>
                </c:pt>
                <c:pt idx="11494">
                  <c:v>5747</c:v>
                </c:pt>
                <c:pt idx="11495">
                  <c:v>5747.5</c:v>
                </c:pt>
                <c:pt idx="11496">
                  <c:v>5748</c:v>
                </c:pt>
                <c:pt idx="11497">
                  <c:v>5748.5</c:v>
                </c:pt>
                <c:pt idx="11498">
                  <c:v>5749</c:v>
                </c:pt>
                <c:pt idx="11499">
                  <c:v>5749.5</c:v>
                </c:pt>
                <c:pt idx="11500">
                  <c:v>5750</c:v>
                </c:pt>
                <c:pt idx="11501">
                  <c:v>5750.5</c:v>
                </c:pt>
                <c:pt idx="11502">
                  <c:v>5751</c:v>
                </c:pt>
                <c:pt idx="11503">
                  <c:v>5751.5</c:v>
                </c:pt>
                <c:pt idx="11504">
                  <c:v>5752</c:v>
                </c:pt>
                <c:pt idx="11505">
                  <c:v>5752.5</c:v>
                </c:pt>
                <c:pt idx="11506">
                  <c:v>5753</c:v>
                </c:pt>
                <c:pt idx="11507">
                  <c:v>5753.5</c:v>
                </c:pt>
                <c:pt idx="11508">
                  <c:v>5754</c:v>
                </c:pt>
                <c:pt idx="11509">
                  <c:v>5754.5</c:v>
                </c:pt>
                <c:pt idx="11510">
                  <c:v>5755</c:v>
                </c:pt>
                <c:pt idx="11511">
                  <c:v>5755.5</c:v>
                </c:pt>
                <c:pt idx="11512">
                  <c:v>5756</c:v>
                </c:pt>
                <c:pt idx="11513">
                  <c:v>5756.5</c:v>
                </c:pt>
                <c:pt idx="11514">
                  <c:v>5757</c:v>
                </c:pt>
                <c:pt idx="11515">
                  <c:v>5757.5</c:v>
                </c:pt>
                <c:pt idx="11516">
                  <c:v>5758</c:v>
                </c:pt>
                <c:pt idx="11517">
                  <c:v>5758.5</c:v>
                </c:pt>
                <c:pt idx="11518">
                  <c:v>5759</c:v>
                </c:pt>
                <c:pt idx="11519">
                  <c:v>5759.5</c:v>
                </c:pt>
                <c:pt idx="11520">
                  <c:v>5760</c:v>
                </c:pt>
                <c:pt idx="11521">
                  <c:v>5760.5</c:v>
                </c:pt>
                <c:pt idx="11522">
                  <c:v>5761</c:v>
                </c:pt>
                <c:pt idx="11523">
                  <c:v>5761.5</c:v>
                </c:pt>
                <c:pt idx="11524">
                  <c:v>5762</c:v>
                </c:pt>
                <c:pt idx="11525">
                  <c:v>5762.5</c:v>
                </c:pt>
                <c:pt idx="11526">
                  <c:v>5763</c:v>
                </c:pt>
                <c:pt idx="11527">
                  <c:v>5763.5</c:v>
                </c:pt>
                <c:pt idx="11528">
                  <c:v>5764</c:v>
                </c:pt>
                <c:pt idx="11529">
                  <c:v>5764.5</c:v>
                </c:pt>
                <c:pt idx="11530">
                  <c:v>5765</c:v>
                </c:pt>
                <c:pt idx="11531">
                  <c:v>5765.5</c:v>
                </c:pt>
                <c:pt idx="11532">
                  <c:v>5766</c:v>
                </c:pt>
                <c:pt idx="11533">
                  <c:v>5766.5</c:v>
                </c:pt>
                <c:pt idx="11534">
                  <c:v>5767</c:v>
                </c:pt>
                <c:pt idx="11535">
                  <c:v>5767.5</c:v>
                </c:pt>
                <c:pt idx="11536">
                  <c:v>5768</c:v>
                </c:pt>
                <c:pt idx="11537">
                  <c:v>5768.5</c:v>
                </c:pt>
                <c:pt idx="11538">
                  <c:v>5769</c:v>
                </c:pt>
                <c:pt idx="11539">
                  <c:v>5769.5</c:v>
                </c:pt>
                <c:pt idx="11540">
                  <c:v>5770</c:v>
                </c:pt>
                <c:pt idx="11541">
                  <c:v>5770.5</c:v>
                </c:pt>
                <c:pt idx="11542">
                  <c:v>5771</c:v>
                </c:pt>
                <c:pt idx="11543">
                  <c:v>5771.5</c:v>
                </c:pt>
                <c:pt idx="11544">
                  <c:v>5772</c:v>
                </c:pt>
                <c:pt idx="11545">
                  <c:v>5772.5</c:v>
                </c:pt>
                <c:pt idx="11546">
                  <c:v>5773</c:v>
                </c:pt>
                <c:pt idx="11547">
                  <c:v>5773.5</c:v>
                </c:pt>
                <c:pt idx="11548">
                  <c:v>5774</c:v>
                </c:pt>
                <c:pt idx="11549">
                  <c:v>5774.5</c:v>
                </c:pt>
                <c:pt idx="11550">
                  <c:v>5775</c:v>
                </c:pt>
                <c:pt idx="11551">
                  <c:v>5775.5</c:v>
                </c:pt>
                <c:pt idx="11552">
                  <c:v>5776</c:v>
                </c:pt>
                <c:pt idx="11553">
                  <c:v>5776.5</c:v>
                </c:pt>
                <c:pt idx="11554">
                  <c:v>5777</c:v>
                </c:pt>
                <c:pt idx="11555">
                  <c:v>5777.5</c:v>
                </c:pt>
                <c:pt idx="11556">
                  <c:v>5778</c:v>
                </c:pt>
                <c:pt idx="11557">
                  <c:v>5778.5</c:v>
                </c:pt>
                <c:pt idx="11558">
                  <c:v>5779</c:v>
                </c:pt>
                <c:pt idx="11559">
                  <c:v>5779.5</c:v>
                </c:pt>
                <c:pt idx="11560">
                  <c:v>5780</c:v>
                </c:pt>
                <c:pt idx="11561">
                  <c:v>5780.5</c:v>
                </c:pt>
                <c:pt idx="11562">
                  <c:v>5781</c:v>
                </c:pt>
                <c:pt idx="11563">
                  <c:v>5781.5</c:v>
                </c:pt>
                <c:pt idx="11564">
                  <c:v>5782</c:v>
                </c:pt>
                <c:pt idx="11565">
                  <c:v>5782.5</c:v>
                </c:pt>
                <c:pt idx="11566">
                  <c:v>5783</c:v>
                </c:pt>
                <c:pt idx="11567">
                  <c:v>5783.5</c:v>
                </c:pt>
                <c:pt idx="11568">
                  <c:v>5784</c:v>
                </c:pt>
                <c:pt idx="11569">
                  <c:v>5784.5</c:v>
                </c:pt>
                <c:pt idx="11570">
                  <c:v>5785</c:v>
                </c:pt>
                <c:pt idx="11571">
                  <c:v>5785.5</c:v>
                </c:pt>
                <c:pt idx="11572">
                  <c:v>5786</c:v>
                </c:pt>
                <c:pt idx="11573">
                  <c:v>5786.5</c:v>
                </c:pt>
                <c:pt idx="11574">
                  <c:v>5787</c:v>
                </c:pt>
                <c:pt idx="11575">
                  <c:v>5787.5</c:v>
                </c:pt>
                <c:pt idx="11576">
                  <c:v>5788</c:v>
                </c:pt>
                <c:pt idx="11577">
                  <c:v>5788.5</c:v>
                </c:pt>
                <c:pt idx="11578">
                  <c:v>5789</c:v>
                </c:pt>
                <c:pt idx="11579">
                  <c:v>5789.5</c:v>
                </c:pt>
                <c:pt idx="11580">
                  <c:v>5790</c:v>
                </c:pt>
                <c:pt idx="11581">
                  <c:v>5790.5</c:v>
                </c:pt>
                <c:pt idx="11582">
                  <c:v>5791</c:v>
                </c:pt>
                <c:pt idx="11583">
                  <c:v>5791.5</c:v>
                </c:pt>
                <c:pt idx="11584">
                  <c:v>5792</c:v>
                </c:pt>
                <c:pt idx="11585">
                  <c:v>5792.5</c:v>
                </c:pt>
                <c:pt idx="11586">
                  <c:v>5793</c:v>
                </c:pt>
                <c:pt idx="11587">
                  <c:v>5793.5</c:v>
                </c:pt>
                <c:pt idx="11588">
                  <c:v>5794</c:v>
                </c:pt>
                <c:pt idx="11589">
                  <c:v>5794.5</c:v>
                </c:pt>
                <c:pt idx="11590">
                  <c:v>5795</c:v>
                </c:pt>
                <c:pt idx="11591">
                  <c:v>5795.5</c:v>
                </c:pt>
                <c:pt idx="11592">
                  <c:v>5796</c:v>
                </c:pt>
                <c:pt idx="11593">
                  <c:v>5796.5</c:v>
                </c:pt>
                <c:pt idx="11594">
                  <c:v>5797</c:v>
                </c:pt>
                <c:pt idx="11595">
                  <c:v>5797.5</c:v>
                </c:pt>
                <c:pt idx="11596">
                  <c:v>5798</c:v>
                </c:pt>
                <c:pt idx="11597">
                  <c:v>5798.5</c:v>
                </c:pt>
                <c:pt idx="11598">
                  <c:v>5799</c:v>
                </c:pt>
                <c:pt idx="11599">
                  <c:v>5799.5</c:v>
                </c:pt>
                <c:pt idx="11600">
                  <c:v>5800</c:v>
                </c:pt>
                <c:pt idx="11601">
                  <c:v>5800.5</c:v>
                </c:pt>
                <c:pt idx="11602">
                  <c:v>5801</c:v>
                </c:pt>
                <c:pt idx="11603">
                  <c:v>5801.5</c:v>
                </c:pt>
                <c:pt idx="11604">
                  <c:v>5802</c:v>
                </c:pt>
                <c:pt idx="11605">
                  <c:v>5802.5</c:v>
                </c:pt>
                <c:pt idx="11606">
                  <c:v>5803</c:v>
                </c:pt>
                <c:pt idx="11607">
                  <c:v>5803.5</c:v>
                </c:pt>
                <c:pt idx="11608">
                  <c:v>5804</c:v>
                </c:pt>
                <c:pt idx="11609">
                  <c:v>5804.5</c:v>
                </c:pt>
                <c:pt idx="11610">
                  <c:v>5805</c:v>
                </c:pt>
                <c:pt idx="11611">
                  <c:v>5805.5</c:v>
                </c:pt>
                <c:pt idx="11612">
                  <c:v>5806</c:v>
                </c:pt>
                <c:pt idx="11613">
                  <c:v>5806.5</c:v>
                </c:pt>
                <c:pt idx="11614">
                  <c:v>5807</c:v>
                </c:pt>
                <c:pt idx="11615">
                  <c:v>5807.5</c:v>
                </c:pt>
                <c:pt idx="11616">
                  <c:v>5808</c:v>
                </c:pt>
                <c:pt idx="11617">
                  <c:v>5808.5</c:v>
                </c:pt>
                <c:pt idx="11618">
                  <c:v>5809</c:v>
                </c:pt>
                <c:pt idx="11619">
                  <c:v>5809.5</c:v>
                </c:pt>
                <c:pt idx="11620">
                  <c:v>5810</c:v>
                </c:pt>
                <c:pt idx="11621">
                  <c:v>5810.5</c:v>
                </c:pt>
                <c:pt idx="11622">
                  <c:v>5811</c:v>
                </c:pt>
                <c:pt idx="11623">
                  <c:v>5811.5</c:v>
                </c:pt>
                <c:pt idx="11624">
                  <c:v>5812</c:v>
                </c:pt>
                <c:pt idx="11625">
                  <c:v>5812.5</c:v>
                </c:pt>
                <c:pt idx="11626">
                  <c:v>5813</c:v>
                </c:pt>
                <c:pt idx="11627">
                  <c:v>5813.5</c:v>
                </c:pt>
                <c:pt idx="11628">
                  <c:v>5814</c:v>
                </c:pt>
                <c:pt idx="11629">
                  <c:v>5814.5</c:v>
                </c:pt>
                <c:pt idx="11630">
                  <c:v>5815</c:v>
                </c:pt>
                <c:pt idx="11631">
                  <c:v>5815.5</c:v>
                </c:pt>
                <c:pt idx="11632">
                  <c:v>5816</c:v>
                </c:pt>
                <c:pt idx="11633">
                  <c:v>5816.5</c:v>
                </c:pt>
                <c:pt idx="11634">
                  <c:v>5817</c:v>
                </c:pt>
                <c:pt idx="11635">
                  <c:v>5817.5</c:v>
                </c:pt>
                <c:pt idx="11636">
                  <c:v>5818</c:v>
                </c:pt>
                <c:pt idx="11637">
                  <c:v>5818.5</c:v>
                </c:pt>
                <c:pt idx="11638">
                  <c:v>5819</c:v>
                </c:pt>
                <c:pt idx="11639">
                  <c:v>5819.5</c:v>
                </c:pt>
                <c:pt idx="11640">
                  <c:v>5820</c:v>
                </c:pt>
                <c:pt idx="11641">
                  <c:v>5820.5</c:v>
                </c:pt>
                <c:pt idx="11642">
                  <c:v>5821</c:v>
                </c:pt>
                <c:pt idx="11643">
                  <c:v>5821.5</c:v>
                </c:pt>
                <c:pt idx="11644">
                  <c:v>5822</c:v>
                </c:pt>
                <c:pt idx="11645">
                  <c:v>5822.5</c:v>
                </c:pt>
                <c:pt idx="11646">
                  <c:v>5823</c:v>
                </c:pt>
                <c:pt idx="11647">
                  <c:v>5823.5</c:v>
                </c:pt>
                <c:pt idx="11648">
                  <c:v>5824</c:v>
                </c:pt>
                <c:pt idx="11649">
                  <c:v>5824.5</c:v>
                </c:pt>
                <c:pt idx="11650">
                  <c:v>5825</c:v>
                </c:pt>
                <c:pt idx="11651">
                  <c:v>5825.5</c:v>
                </c:pt>
                <c:pt idx="11652">
                  <c:v>5826</c:v>
                </c:pt>
                <c:pt idx="11653">
                  <c:v>5826.5</c:v>
                </c:pt>
                <c:pt idx="11654">
                  <c:v>5827</c:v>
                </c:pt>
                <c:pt idx="11655">
                  <c:v>5827.5</c:v>
                </c:pt>
                <c:pt idx="11656">
                  <c:v>5828</c:v>
                </c:pt>
                <c:pt idx="11657">
                  <c:v>5828.5</c:v>
                </c:pt>
                <c:pt idx="11658">
                  <c:v>5829</c:v>
                </c:pt>
                <c:pt idx="11659">
                  <c:v>5829.5</c:v>
                </c:pt>
                <c:pt idx="11660">
                  <c:v>5830</c:v>
                </c:pt>
                <c:pt idx="11661">
                  <c:v>5830.5</c:v>
                </c:pt>
                <c:pt idx="11662">
                  <c:v>5831</c:v>
                </c:pt>
                <c:pt idx="11663">
                  <c:v>5831.5</c:v>
                </c:pt>
                <c:pt idx="11664">
                  <c:v>5832</c:v>
                </c:pt>
                <c:pt idx="11665">
                  <c:v>5832.5</c:v>
                </c:pt>
                <c:pt idx="11666">
                  <c:v>5833</c:v>
                </c:pt>
                <c:pt idx="11667">
                  <c:v>5833.5</c:v>
                </c:pt>
                <c:pt idx="11668">
                  <c:v>5834</c:v>
                </c:pt>
                <c:pt idx="11669">
                  <c:v>5834.5</c:v>
                </c:pt>
                <c:pt idx="11670">
                  <c:v>5835</c:v>
                </c:pt>
                <c:pt idx="11671">
                  <c:v>5835.5</c:v>
                </c:pt>
                <c:pt idx="11672">
                  <c:v>5836</c:v>
                </c:pt>
                <c:pt idx="11673">
                  <c:v>5836.5</c:v>
                </c:pt>
                <c:pt idx="11674">
                  <c:v>5837</c:v>
                </c:pt>
                <c:pt idx="11675">
                  <c:v>5837.5</c:v>
                </c:pt>
                <c:pt idx="11676">
                  <c:v>5838</c:v>
                </c:pt>
                <c:pt idx="11677">
                  <c:v>5838.5</c:v>
                </c:pt>
                <c:pt idx="11678">
                  <c:v>5839</c:v>
                </c:pt>
                <c:pt idx="11679">
                  <c:v>5839.5</c:v>
                </c:pt>
                <c:pt idx="11680">
                  <c:v>5840</c:v>
                </c:pt>
                <c:pt idx="11681">
                  <c:v>5840.5</c:v>
                </c:pt>
                <c:pt idx="11682">
                  <c:v>5841</c:v>
                </c:pt>
                <c:pt idx="11683">
                  <c:v>5841.5</c:v>
                </c:pt>
                <c:pt idx="11684">
                  <c:v>5842</c:v>
                </c:pt>
                <c:pt idx="11685">
                  <c:v>5842.5</c:v>
                </c:pt>
                <c:pt idx="11686">
                  <c:v>5843</c:v>
                </c:pt>
                <c:pt idx="11687">
                  <c:v>5843.5</c:v>
                </c:pt>
                <c:pt idx="11688">
                  <c:v>5844</c:v>
                </c:pt>
                <c:pt idx="11689">
                  <c:v>5844.5</c:v>
                </c:pt>
                <c:pt idx="11690">
                  <c:v>5845</c:v>
                </c:pt>
                <c:pt idx="11691">
                  <c:v>5845.5</c:v>
                </c:pt>
                <c:pt idx="11692">
                  <c:v>5846</c:v>
                </c:pt>
                <c:pt idx="11693">
                  <c:v>5846.5</c:v>
                </c:pt>
                <c:pt idx="11694">
                  <c:v>5847</c:v>
                </c:pt>
                <c:pt idx="11695">
                  <c:v>5847.5</c:v>
                </c:pt>
                <c:pt idx="11696">
                  <c:v>5848</c:v>
                </c:pt>
                <c:pt idx="11697">
                  <c:v>5848.5</c:v>
                </c:pt>
                <c:pt idx="11698">
                  <c:v>5849</c:v>
                </c:pt>
                <c:pt idx="11699">
                  <c:v>5849.5</c:v>
                </c:pt>
                <c:pt idx="11700">
                  <c:v>5850</c:v>
                </c:pt>
                <c:pt idx="11701">
                  <c:v>5850.5</c:v>
                </c:pt>
                <c:pt idx="11702">
                  <c:v>5851</c:v>
                </c:pt>
                <c:pt idx="11703">
                  <c:v>5851.5</c:v>
                </c:pt>
                <c:pt idx="11704">
                  <c:v>5852</c:v>
                </c:pt>
                <c:pt idx="11705">
                  <c:v>5852.5</c:v>
                </c:pt>
                <c:pt idx="11706">
                  <c:v>5853</c:v>
                </c:pt>
                <c:pt idx="11707">
                  <c:v>5853.5</c:v>
                </c:pt>
                <c:pt idx="11708">
                  <c:v>5854</c:v>
                </c:pt>
                <c:pt idx="11709">
                  <c:v>5854.5</c:v>
                </c:pt>
                <c:pt idx="11710">
                  <c:v>5855</c:v>
                </c:pt>
                <c:pt idx="11711">
                  <c:v>5855.5</c:v>
                </c:pt>
                <c:pt idx="11712">
                  <c:v>5856</c:v>
                </c:pt>
                <c:pt idx="11713">
                  <c:v>5856.5</c:v>
                </c:pt>
                <c:pt idx="11714">
                  <c:v>5857</c:v>
                </c:pt>
                <c:pt idx="11715">
                  <c:v>5857.5</c:v>
                </c:pt>
                <c:pt idx="11716">
                  <c:v>5858</c:v>
                </c:pt>
                <c:pt idx="11717">
                  <c:v>5858.5</c:v>
                </c:pt>
                <c:pt idx="11718">
                  <c:v>5859</c:v>
                </c:pt>
                <c:pt idx="11719">
                  <c:v>5859.5</c:v>
                </c:pt>
                <c:pt idx="11720">
                  <c:v>5860</c:v>
                </c:pt>
                <c:pt idx="11721">
                  <c:v>5860.5</c:v>
                </c:pt>
                <c:pt idx="11722">
                  <c:v>5861</c:v>
                </c:pt>
                <c:pt idx="11723">
                  <c:v>5861.5</c:v>
                </c:pt>
                <c:pt idx="11724">
                  <c:v>5862</c:v>
                </c:pt>
                <c:pt idx="11725">
                  <c:v>5862.5</c:v>
                </c:pt>
                <c:pt idx="11726">
                  <c:v>5863</c:v>
                </c:pt>
                <c:pt idx="11727">
                  <c:v>5863.5</c:v>
                </c:pt>
                <c:pt idx="11728">
                  <c:v>5864</c:v>
                </c:pt>
                <c:pt idx="11729">
                  <c:v>5864.5</c:v>
                </c:pt>
                <c:pt idx="11730">
                  <c:v>5865</c:v>
                </c:pt>
                <c:pt idx="11731">
                  <c:v>5865.5</c:v>
                </c:pt>
                <c:pt idx="11732">
                  <c:v>5866</c:v>
                </c:pt>
                <c:pt idx="11733">
                  <c:v>5866.5</c:v>
                </c:pt>
                <c:pt idx="11734">
                  <c:v>5867</c:v>
                </c:pt>
                <c:pt idx="11735">
                  <c:v>5867.5</c:v>
                </c:pt>
                <c:pt idx="11736">
                  <c:v>5868</c:v>
                </c:pt>
                <c:pt idx="11737">
                  <c:v>5868.5</c:v>
                </c:pt>
                <c:pt idx="11738">
                  <c:v>5869</c:v>
                </c:pt>
                <c:pt idx="11739">
                  <c:v>5869.5</c:v>
                </c:pt>
                <c:pt idx="11740">
                  <c:v>5870</c:v>
                </c:pt>
                <c:pt idx="11741">
                  <c:v>5870.5</c:v>
                </c:pt>
                <c:pt idx="11742">
                  <c:v>5871</c:v>
                </c:pt>
                <c:pt idx="11743">
                  <c:v>5871.5</c:v>
                </c:pt>
                <c:pt idx="11744">
                  <c:v>5872</c:v>
                </c:pt>
                <c:pt idx="11745">
                  <c:v>5872.5</c:v>
                </c:pt>
                <c:pt idx="11746">
                  <c:v>5873</c:v>
                </c:pt>
                <c:pt idx="11747">
                  <c:v>5873.5</c:v>
                </c:pt>
                <c:pt idx="11748">
                  <c:v>5874</c:v>
                </c:pt>
                <c:pt idx="11749">
                  <c:v>5874.5</c:v>
                </c:pt>
                <c:pt idx="11750">
                  <c:v>5875</c:v>
                </c:pt>
                <c:pt idx="11751">
                  <c:v>5875.5</c:v>
                </c:pt>
                <c:pt idx="11752">
                  <c:v>5876</c:v>
                </c:pt>
                <c:pt idx="11753">
                  <c:v>5876.5</c:v>
                </c:pt>
                <c:pt idx="11754">
                  <c:v>5877</c:v>
                </c:pt>
                <c:pt idx="11755">
                  <c:v>5877.5</c:v>
                </c:pt>
                <c:pt idx="11756">
                  <c:v>5878</c:v>
                </c:pt>
                <c:pt idx="11757">
                  <c:v>5878.5</c:v>
                </c:pt>
                <c:pt idx="11758">
                  <c:v>5879</c:v>
                </c:pt>
                <c:pt idx="11759">
                  <c:v>5879.5</c:v>
                </c:pt>
                <c:pt idx="11760">
                  <c:v>5880</c:v>
                </c:pt>
                <c:pt idx="11761">
                  <c:v>5880.5</c:v>
                </c:pt>
                <c:pt idx="11762">
                  <c:v>5881</c:v>
                </c:pt>
                <c:pt idx="11763">
                  <c:v>5881.5</c:v>
                </c:pt>
                <c:pt idx="11764">
                  <c:v>5882</c:v>
                </c:pt>
                <c:pt idx="11765">
                  <c:v>5882.5</c:v>
                </c:pt>
                <c:pt idx="11766">
                  <c:v>5883</c:v>
                </c:pt>
                <c:pt idx="11767">
                  <c:v>5883.5</c:v>
                </c:pt>
                <c:pt idx="11768">
                  <c:v>5884</c:v>
                </c:pt>
                <c:pt idx="11769">
                  <c:v>5884.5</c:v>
                </c:pt>
                <c:pt idx="11770">
                  <c:v>5885</c:v>
                </c:pt>
                <c:pt idx="11771">
                  <c:v>5885.5</c:v>
                </c:pt>
                <c:pt idx="11772">
                  <c:v>5886</c:v>
                </c:pt>
                <c:pt idx="11773">
                  <c:v>5886.5</c:v>
                </c:pt>
                <c:pt idx="11774">
                  <c:v>5887</c:v>
                </c:pt>
                <c:pt idx="11775">
                  <c:v>5887.5</c:v>
                </c:pt>
                <c:pt idx="11776">
                  <c:v>5888</c:v>
                </c:pt>
                <c:pt idx="11777">
                  <c:v>5888.5</c:v>
                </c:pt>
                <c:pt idx="11778">
                  <c:v>5889</c:v>
                </c:pt>
                <c:pt idx="11779">
                  <c:v>5889.5</c:v>
                </c:pt>
                <c:pt idx="11780">
                  <c:v>5890</c:v>
                </c:pt>
                <c:pt idx="11781">
                  <c:v>5890.5</c:v>
                </c:pt>
                <c:pt idx="11782">
                  <c:v>5891</c:v>
                </c:pt>
                <c:pt idx="11783">
                  <c:v>5891.5</c:v>
                </c:pt>
                <c:pt idx="11784">
                  <c:v>5892</c:v>
                </c:pt>
                <c:pt idx="11785">
                  <c:v>5892.5</c:v>
                </c:pt>
                <c:pt idx="11786">
                  <c:v>5893</c:v>
                </c:pt>
                <c:pt idx="11787">
                  <c:v>5893.5</c:v>
                </c:pt>
                <c:pt idx="11788">
                  <c:v>5894</c:v>
                </c:pt>
                <c:pt idx="11789">
                  <c:v>5894.5</c:v>
                </c:pt>
                <c:pt idx="11790">
                  <c:v>5895</c:v>
                </c:pt>
                <c:pt idx="11791">
                  <c:v>5895.5</c:v>
                </c:pt>
                <c:pt idx="11792">
                  <c:v>5896</c:v>
                </c:pt>
                <c:pt idx="11793">
                  <c:v>5896.5</c:v>
                </c:pt>
                <c:pt idx="11794">
                  <c:v>5897</c:v>
                </c:pt>
                <c:pt idx="11795">
                  <c:v>5897.5</c:v>
                </c:pt>
                <c:pt idx="11796">
                  <c:v>5898</c:v>
                </c:pt>
                <c:pt idx="11797">
                  <c:v>5898.5</c:v>
                </c:pt>
                <c:pt idx="11798">
                  <c:v>5899</c:v>
                </c:pt>
                <c:pt idx="11799">
                  <c:v>5899.5</c:v>
                </c:pt>
                <c:pt idx="11800">
                  <c:v>5900</c:v>
                </c:pt>
                <c:pt idx="11801">
                  <c:v>5900.5</c:v>
                </c:pt>
                <c:pt idx="11802">
                  <c:v>5901</c:v>
                </c:pt>
                <c:pt idx="11803">
                  <c:v>5901.5</c:v>
                </c:pt>
                <c:pt idx="11804">
                  <c:v>5902</c:v>
                </c:pt>
                <c:pt idx="11805">
                  <c:v>5902.5</c:v>
                </c:pt>
                <c:pt idx="11806">
                  <c:v>5903</c:v>
                </c:pt>
                <c:pt idx="11807">
                  <c:v>5903.5</c:v>
                </c:pt>
                <c:pt idx="11808">
                  <c:v>5904</c:v>
                </c:pt>
                <c:pt idx="11809">
                  <c:v>5904.5</c:v>
                </c:pt>
                <c:pt idx="11810">
                  <c:v>5905</c:v>
                </c:pt>
                <c:pt idx="11811">
                  <c:v>5905.5</c:v>
                </c:pt>
                <c:pt idx="11812">
                  <c:v>5906</c:v>
                </c:pt>
                <c:pt idx="11813">
                  <c:v>5906.5</c:v>
                </c:pt>
                <c:pt idx="11814">
                  <c:v>5907</c:v>
                </c:pt>
                <c:pt idx="11815">
                  <c:v>5907.5</c:v>
                </c:pt>
                <c:pt idx="11816">
                  <c:v>5908</c:v>
                </c:pt>
                <c:pt idx="11817">
                  <c:v>5908.5</c:v>
                </c:pt>
                <c:pt idx="11818">
                  <c:v>5909</c:v>
                </c:pt>
                <c:pt idx="11819">
                  <c:v>5909.5</c:v>
                </c:pt>
                <c:pt idx="11820">
                  <c:v>5910</c:v>
                </c:pt>
                <c:pt idx="11821">
                  <c:v>5910.5</c:v>
                </c:pt>
                <c:pt idx="11822">
                  <c:v>5911</c:v>
                </c:pt>
                <c:pt idx="11823">
                  <c:v>5911.5</c:v>
                </c:pt>
                <c:pt idx="11824">
                  <c:v>5912</c:v>
                </c:pt>
                <c:pt idx="11825">
                  <c:v>5912.5</c:v>
                </c:pt>
                <c:pt idx="11826">
                  <c:v>5913</c:v>
                </c:pt>
                <c:pt idx="11827">
                  <c:v>5913.5</c:v>
                </c:pt>
                <c:pt idx="11828">
                  <c:v>5914</c:v>
                </c:pt>
                <c:pt idx="11829">
                  <c:v>5914.5</c:v>
                </c:pt>
                <c:pt idx="11830">
                  <c:v>5915</c:v>
                </c:pt>
                <c:pt idx="11831">
                  <c:v>5915.5</c:v>
                </c:pt>
                <c:pt idx="11832">
                  <c:v>5916</c:v>
                </c:pt>
                <c:pt idx="11833">
                  <c:v>5916.5</c:v>
                </c:pt>
                <c:pt idx="11834">
                  <c:v>5917</c:v>
                </c:pt>
                <c:pt idx="11835">
                  <c:v>5917.5</c:v>
                </c:pt>
                <c:pt idx="11836">
                  <c:v>5918</c:v>
                </c:pt>
                <c:pt idx="11837">
                  <c:v>5918.5</c:v>
                </c:pt>
                <c:pt idx="11838">
                  <c:v>5919</c:v>
                </c:pt>
                <c:pt idx="11839">
                  <c:v>5919.5</c:v>
                </c:pt>
                <c:pt idx="11840">
                  <c:v>5920</c:v>
                </c:pt>
                <c:pt idx="11841">
                  <c:v>5920.5</c:v>
                </c:pt>
                <c:pt idx="11842">
                  <c:v>5921</c:v>
                </c:pt>
                <c:pt idx="11843">
                  <c:v>5921.5</c:v>
                </c:pt>
                <c:pt idx="11844">
                  <c:v>5922</c:v>
                </c:pt>
                <c:pt idx="11845">
                  <c:v>5922.5</c:v>
                </c:pt>
                <c:pt idx="11846">
                  <c:v>5923</c:v>
                </c:pt>
                <c:pt idx="11847">
                  <c:v>5923.5</c:v>
                </c:pt>
                <c:pt idx="11848">
                  <c:v>5924</c:v>
                </c:pt>
                <c:pt idx="11849">
                  <c:v>5924.5</c:v>
                </c:pt>
                <c:pt idx="11850">
                  <c:v>5925</c:v>
                </c:pt>
                <c:pt idx="11851">
                  <c:v>5925.5</c:v>
                </c:pt>
                <c:pt idx="11852">
                  <c:v>5926</c:v>
                </c:pt>
                <c:pt idx="11853">
                  <c:v>5926.5</c:v>
                </c:pt>
                <c:pt idx="11854">
                  <c:v>5927</c:v>
                </c:pt>
                <c:pt idx="11855">
                  <c:v>5927.5</c:v>
                </c:pt>
                <c:pt idx="11856">
                  <c:v>5928</c:v>
                </c:pt>
                <c:pt idx="11857">
                  <c:v>5928.5</c:v>
                </c:pt>
                <c:pt idx="11858">
                  <c:v>5929</c:v>
                </c:pt>
                <c:pt idx="11859">
                  <c:v>5929.5</c:v>
                </c:pt>
                <c:pt idx="11860">
                  <c:v>5930</c:v>
                </c:pt>
                <c:pt idx="11861">
                  <c:v>5930.5</c:v>
                </c:pt>
                <c:pt idx="11862">
                  <c:v>5931</c:v>
                </c:pt>
                <c:pt idx="11863">
                  <c:v>5931.5</c:v>
                </c:pt>
                <c:pt idx="11864">
                  <c:v>5932</c:v>
                </c:pt>
                <c:pt idx="11865">
                  <c:v>5932.5</c:v>
                </c:pt>
                <c:pt idx="11866">
                  <c:v>5933</c:v>
                </c:pt>
                <c:pt idx="11867">
                  <c:v>5933.5</c:v>
                </c:pt>
                <c:pt idx="11868">
                  <c:v>5934</c:v>
                </c:pt>
                <c:pt idx="11869">
                  <c:v>5934.5</c:v>
                </c:pt>
                <c:pt idx="11870">
                  <c:v>5935</c:v>
                </c:pt>
                <c:pt idx="11871">
                  <c:v>5935.5</c:v>
                </c:pt>
                <c:pt idx="11872">
                  <c:v>5936</c:v>
                </c:pt>
                <c:pt idx="11873">
                  <c:v>5936.5</c:v>
                </c:pt>
                <c:pt idx="11874">
                  <c:v>5937</c:v>
                </c:pt>
                <c:pt idx="11875">
                  <c:v>5937.5</c:v>
                </c:pt>
                <c:pt idx="11876">
                  <c:v>5938</c:v>
                </c:pt>
                <c:pt idx="11877">
                  <c:v>5938.5</c:v>
                </c:pt>
                <c:pt idx="11878">
                  <c:v>5939</c:v>
                </c:pt>
                <c:pt idx="11879">
                  <c:v>5939.5</c:v>
                </c:pt>
                <c:pt idx="11880">
                  <c:v>5940</c:v>
                </c:pt>
                <c:pt idx="11881">
                  <c:v>5940.5</c:v>
                </c:pt>
                <c:pt idx="11882">
                  <c:v>5941</c:v>
                </c:pt>
                <c:pt idx="11883">
                  <c:v>5941.5</c:v>
                </c:pt>
                <c:pt idx="11884">
                  <c:v>5942</c:v>
                </c:pt>
                <c:pt idx="11885">
                  <c:v>5942.5</c:v>
                </c:pt>
                <c:pt idx="11886">
                  <c:v>5943</c:v>
                </c:pt>
                <c:pt idx="11887">
                  <c:v>5943.5</c:v>
                </c:pt>
                <c:pt idx="11888">
                  <c:v>5944</c:v>
                </c:pt>
                <c:pt idx="11889">
                  <c:v>5944.5</c:v>
                </c:pt>
                <c:pt idx="11890">
                  <c:v>5945</c:v>
                </c:pt>
                <c:pt idx="11891">
                  <c:v>5945.5</c:v>
                </c:pt>
                <c:pt idx="11892">
                  <c:v>5946</c:v>
                </c:pt>
                <c:pt idx="11893">
                  <c:v>5946.5</c:v>
                </c:pt>
                <c:pt idx="11894">
                  <c:v>5947</c:v>
                </c:pt>
                <c:pt idx="11895">
                  <c:v>5947.5</c:v>
                </c:pt>
                <c:pt idx="11896">
                  <c:v>5948</c:v>
                </c:pt>
                <c:pt idx="11897">
                  <c:v>5948.5</c:v>
                </c:pt>
                <c:pt idx="11898">
                  <c:v>5949</c:v>
                </c:pt>
                <c:pt idx="11899">
                  <c:v>5949.5</c:v>
                </c:pt>
                <c:pt idx="11900">
                  <c:v>5950</c:v>
                </c:pt>
                <c:pt idx="11901">
                  <c:v>5950.5</c:v>
                </c:pt>
                <c:pt idx="11902">
                  <c:v>5951</c:v>
                </c:pt>
                <c:pt idx="11903">
                  <c:v>5951.5</c:v>
                </c:pt>
                <c:pt idx="11904">
                  <c:v>5952</c:v>
                </c:pt>
                <c:pt idx="11905">
                  <c:v>5952.5</c:v>
                </c:pt>
                <c:pt idx="11906">
                  <c:v>5953</c:v>
                </c:pt>
                <c:pt idx="11907">
                  <c:v>5953.5</c:v>
                </c:pt>
                <c:pt idx="11908">
                  <c:v>5954</c:v>
                </c:pt>
                <c:pt idx="11909">
                  <c:v>5954.5</c:v>
                </c:pt>
                <c:pt idx="11910">
                  <c:v>5955</c:v>
                </c:pt>
                <c:pt idx="11911">
                  <c:v>5955.5</c:v>
                </c:pt>
                <c:pt idx="11912">
                  <c:v>5956</c:v>
                </c:pt>
                <c:pt idx="11913">
                  <c:v>5956.5</c:v>
                </c:pt>
                <c:pt idx="11914">
                  <c:v>5957</c:v>
                </c:pt>
                <c:pt idx="11915">
                  <c:v>5957.5</c:v>
                </c:pt>
                <c:pt idx="11916">
                  <c:v>5958</c:v>
                </c:pt>
                <c:pt idx="11917">
                  <c:v>5958.5</c:v>
                </c:pt>
                <c:pt idx="11918">
                  <c:v>5959</c:v>
                </c:pt>
                <c:pt idx="11919">
                  <c:v>5959.5</c:v>
                </c:pt>
                <c:pt idx="11920">
                  <c:v>5960</c:v>
                </c:pt>
                <c:pt idx="11921">
                  <c:v>5960.5</c:v>
                </c:pt>
                <c:pt idx="11922">
                  <c:v>5961</c:v>
                </c:pt>
                <c:pt idx="11923">
                  <c:v>5961.5</c:v>
                </c:pt>
                <c:pt idx="11924">
                  <c:v>5962</c:v>
                </c:pt>
                <c:pt idx="11925">
                  <c:v>5962.5</c:v>
                </c:pt>
                <c:pt idx="11926">
                  <c:v>5963</c:v>
                </c:pt>
                <c:pt idx="11927">
                  <c:v>5963.5</c:v>
                </c:pt>
                <c:pt idx="11928">
                  <c:v>5964</c:v>
                </c:pt>
                <c:pt idx="11929">
                  <c:v>5964.5</c:v>
                </c:pt>
                <c:pt idx="11930">
                  <c:v>5965</c:v>
                </c:pt>
                <c:pt idx="11931">
                  <c:v>5965.5</c:v>
                </c:pt>
                <c:pt idx="11932">
                  <c:v>5966</c:v>
                </c:pt>
                <c:pt idx="11933">
                  <c:v>5966.5</c:v>
                </c:pt>
                <c:pt idx="11934">
                  <c:v>5967</c:v>
                </c:pt>
                <c:pt idx="11935">
                  <c:v>5967.5</c:v>
                </c:pt>
                <c:pt idx="11936">
                  <c:v>5968</c:v>
                </c:pt>
                <c:pt idx="11937">
                  <c:v>5968.5</c:v>
                </c:pt>
                <c:pt idx="11938">
                  <c:v>5969</c:v>
                </c:pt>
                <c:pt idx="11939">
                  <c:v>5969.5</c:v>
                </c:pt>
                <c:pt idx="11940">
                  <c:v>5970</c:v>
                </c:pt>
                <c:pt idx="11941">
                  <c:v>5970.5</c:v>
                </c:pt>
                <c:pt idx="11942">
                  <c:v>5971</c:v>
                </c:pt>
                <c:pt idx="11943">
                  <c:v>5971.5</c:v>
                </c:pt>
                <c:pt idx="11944">
                  <c:v>5972</c:v>
                </c:pt>
                <c:pt idx="11945">
                  <c:v>5972.5</c:v>
                </c:pt>
                <c:pt idx="11946">
                  <c:v>5973</c:v>
                </c:pt>
                <c:pt idx="11947">
                  <c:v>5973.5</c:v>
                </c:pt>
                <c:pt idx="11948">
                  <c:v>5974</c:v>
                </c:pt>
                <c:pt idx="11949">
                  <c:v>5974.5</c:v>
                </c:pt>
                <c:pt idx="11950">
                  <c:v>5975</c:v>
                </c:pt>
                <c:pt idx="11951">
                  <c:v>5975.5</c:v>
                </c:pt>
                <c:pt idx="11952">
                  <c:v>5976</c:v>
                </c:pt>
                <c:pt idx="11953">
                  <c:v>5976.5</c:v>
                </c:pt>
                <c:pt idx="11954">
                  <c:v>5977</c:v>
                </c:pt>
                <c:pt idx="11955">
                  <c:v>5977.5</c:v>
                </c:pt>
                <c:pt idx="11956">
                  <c:v>5978</c:v>
                </c:pt>
                <c:pt idx="11957">
                  <c:v>5978.5</c:v>
                </c:pt>
                <c:pt idx="11958">
                  <c:v>5979</c:v>
                </c:pt>
                <c:pt idx="11959">
                  <c:v>5979.5</c:v>
                </c:pt>
                <c:pt idx="11960">
                  <c:v>5980</c:v>
                </c:pt>
                <c:pt idx="11961">
                  <c:v>5980.5</c:v>
                </c:pt>
                <c:pt idx="11962">
                  <c:v>5981</c:v>
                </c:pt>
                <c:pt idx="11963">
                  <c:v>5981.5</c:v>
                </c:pt>
                <c:pt idx="11964">
                  <c:v>5982</c:v>
                </c:pt>
                <c:pt idx="11965">
                  <c:v>5982.5</c:v>
                </c:pt>
                <c:pt idx="11966">
                  <c:v>5983</c:v>
                </c:pt>
                <c:pt idx="11967">
                  <c:v>5983.5</c:v>
                </c:pt>
                <c:pt idx="11968">
                  <c:v>5984</c:v>
                </c:pt>
                <c:pt idx="11969">
                  <c:v>5984.5</c:v>
                </c:pt>
                <c:pt idx="11970">
                  <c:v>5985</c:v>
                </c:pt>
                <c:pt idx="11971">
                  <c:v>5985.5</c:v>
                </c:pt>
                <c:pt idx="11972">
                  <c:v>5986</c:v>
                </c:pt>
                <c:pt idx="11973">
                  <c:v>5986.5</c:v>
                </c:pt>
                <c:pt idx="11974">
                  <c:v>5987</c:v>
                </c:pt>
                <c:pt idx="11975">
                  <c:v>5987.5</c:v>
                </c:pt>
                <c:pt idx="11976">
                  <c:v>5988</c:v>
                </c:pt>
                <c:pt idx="11977">
                  <c:v>5988.5</c:v>
                </c:pt>
                <c:pt idx="11978">
                  <c:v>5989</c:v>
                </c:pt>
                <c:pt idx="11979">
                  <c:v>5989.5</c:v>
                </c:pt>
                <c:pt idx="11980">
                  <c:v>5990</c:v>
                </c:pt>
                <c:pt idx="11981">
                  <c:v>5990.5</c:v>
                </c:pt>
                <c:pt idx="11982">
                  <c:v>5991</c:v>
                </c:pt>
                <c:pt idx="11983">
                  <c:v>5991.5</c:v>
                </c:pt>
                <c:pt idx="11984">
                  <c:v>5992</c:v>
                </c:pt>
                <c:pt idx="11985">
                  <c:v>5992.5</c:v>
                </c:pt>
                <c:pt idx="11986">
                  <c:v>5993</c:v>
                </c:pt>
                <c:pt idx="11987">
                  <c:v>5993.5</c:v>
                </c:pt>
                <c:pt idx="11988">
                  <c:v>5994</c:v>
                </c:pt>
                <c:pt idx="11989">
                  <c:v>5994.5</c:v>
                </c:pt>
                <c:pt idx="11990">
                  <c:v>5995</c:v>
                </c:pt>
                <c:pt idx="11991">
                  <c:v>5995.5</c:v>
                </c:pt>
                <c:pt idx="11992">
                  <c:v>5996</c:v>
                </c:pt>
                <c:pt idx="11993">
                  <c:v>5996.5</c:v>
                </c:pt>
                <c:pt idx="11994">
                  <c:v>5997</c:v>
                </c:pt>
                <c:pt idx="11995">
                  <c:v>5997.5</c:v>
                </c:pt>
                <c:pt idx="11996">
                  <c:v>5998</c:v>
                </c:pt>
                <c:pt idx="11997">
                  <c:v>5998.5</c:v>
                </c:pt>
                <c:pt idx="11998">
                  <c:v>5999</c:v>
                </c:pt>
                <c:pt idx="11999">
                  <c:v>5999.5</c:v>
                </c:pt>
                <c:pt idx="12000">
                  <c:v>6000</c:v>
                </c:pt>
                <c:pt idx="12001">
                  <c:v>6000.5</c:v>
                </c:pt>
                <c:pt idx="12002">
                  <c:v>6001</c:v>
                </c:pt>
                <c:pt idx="12003">
                  <c:v>6001.5</c:v>
                </c:pt>
                <c:pt idx="12004">
                  <c:v>6002</c:v>
                </c:pt>
                <c:pt idx="12005">
                  <c:v>6002.5</c:v>
                </c:pt>
                <c:pt idx="12006">
                  <c:v>6003</c:v>
                </c:pt>
                <c:pt idx="12007">
                  <c:v>6003.5</c:v>
                </c:pt>
                <c:pt idx="12008">
                  <c:v>6004</c:v>
                </c:pt>
                <c:pt idx="12009">
                  <c:v>6004.5</c:v>
                </c:pt>
                <c:pt idx="12010">
                  <c:v>6005</c:v>
                </c:pt>
                <c:pt idx="12011">
                  <c:v>6005.5</c:v>
                </c:pt>
                <c:pt idx="12012">
                  <c:v>6006</c:v>
                </c:pt>
                <c:pt idx="12013">
                  <c:v>6006.5</c:v>
                </c:pt>
                <c:pt idx="12014">
                  <c:v>6007</c:v>
                </c:pt>
                <c:pt idx="12015">
                  <c:v>6007.5</c:v>
                </c:pt>
                <c:pt idx="12016">
                  <c:v>6008</c:v>
                </c:pt>
                <c:pt idx="12017">
                  <c:v>6008.5</c:v>
                </c:pt>
                <c:pt idx="12018">
                  <c:v>6009</c:v>
                </c:pt>
                <c:pt idx="12019">
                  <c:v>6009.5</c:v>
                </c:pt>
                <c:pt idx="12020">
                  <c:v>6010</c:v>
                </c:pt>
                <c:pt idx="12021">
                  <c:v>6010.5</c:v>
                </c:pt>
                <c:pt idx="12022">
                  <c:v>6011</c:v>
                </c:pt>
                <c:pt idx="12023">
                  <c:v>6011.5</c:v>
                </c:pt>
                <c:pt idx="12024">
                  <c:v>6012</c:v>
                </c:pt>
                <c:pt idx="12025">
                  <c:v>6012.5</c:v>
                </c:pt>
                <c:pt idx="12026">
                  <c:v>6013</c:v>
                </c:pt>
                <c:pt idx="12027">
                  <c:v>6013.5</c:v>
                </c:pt>
                <c:pt idx="12028">
                  <c:v>6014</c:v>
                </c:pt>
                <c:pt idx="12029">
                  <c:v>6014.5</c:v>
                </c:pt>
                <c:pt idx="12030">
                  <c:v>6015</c:v>
                </c:pt>
                <c:pt idx="12031">
                  <c:v>6015.5</c:v>
                </c:pt>
                <c:pt idx="12032">
                  <c:v>6016</c:v>
                </c:pt>
                <c:pt idx="12033">
                  <c:v>6016.5</c:v>
                </c:pt>
                <c:pt idx="12034">
                  <c:v>6017</c:v>
                </c:pt>
                <c:pt idx="12035">
                  <c:v>6017.5</c:v>
                </c:pt>
                <c:pt idx="12036">
                  <c:v>6018</c:v>
                </c:pt>
                <c:pt idx="12037">
                  <c:v>6018.5</c:v>
                </c:pt>
                <c:pt idx="12038">
                  <c:v>6019</c:v>
                </c:pt>
                <c:pt idx="12039">
                  <c:v>6019.5</c:v>
                </c:pt>
                <c:pt idx="12040">
                  <c:v>6020</c:v>
                </c:pt>
                <c:pt idx="12041">
                  <c:v>6020.5</c:v>
                </c:pt>
                <c:pt idx="12042">
                  <c:v>6021</c:v>
                </c:pt>
                <c:pt idx="12043">
                  <c:v>6021.5</c:v>
                </c:pt>
                <c:pt idx="12044">
                  <c:v>6022</c:v>
                </c:pt>
                <c:pt idx="12045">
                  <c:v>6022.5</c:v>
                </c:pt>
                <c:pt idx="12046">
                  <c:v>6023</c:v>
                </c:pt>
                <c:pt idx="12047">
                  <c:v>6023.5</c:v>
                </c:pt>
                <c:pt idx="12048">
                  <c:v>6024</c:v>
                </c:pt>
                <c:pt idx="12049">
                  <c:v>6024.5</c:v>
                </c:pt>
                <c:pt idx="12050">
                  <c:v>6025</c:v>
                </c:pt>
                <c:pt idx="12051">
                  <c:v>6025.5</c:v>
                </c:pt>
                <c:pt idx="12052">
                  <c:v>6026</c:v>
                </c:pt>
                <c:pt idx="12053">
                  <c:v>6026.5</c:v>
                </c:pt>
                <c:pt idx="12054">
                  <c:v>6027</c:v>
                </c:pt>
                <c:pt idx="12055">
                  <c:v>6027.5</c:v>
                </c:pt>
                <c:pt idx="12056">
                  <c:v>6028</c:v>
                </c:pt>
                <c:pt idx="12057">
                  <c:v>6028.5</c:v>
                </c:pt>
                <c:pt idx="12058">
                  <c:v>6029</c:v>
                </c:pt>
                <c:pt idx="12059">
                  <c:v>6029.5</c:v>
                </c:pt>
                <c:pt idx="12060">
                  <c:v>6030</c:v>
                </c:pt>
                <c:pt idx="12061">
                  <c:v>6030.5</c:v>
                </c:pt>
                <c:pt idx="12062">
                  <c:v>6031</c:v>
                </c:pt>
                <c:pt idx="12063">
                  <c:v>6031.5</c:v>
                </c:pt>
                <c:pt idx="12064">
                  <c:v>6032</c:v>
                </c:pt>
                <c:pt idx="12065">
                  <c:v>6032.5</c:v>
                </c:pt>
                <c:pt idx="12066">
                  <c:v>6033</c:v>
                </c:pt>
                <c:pt idx="12067">
                  <c:v>6033.5</c:v>
                </c:pt>
                <c:pt idx="12068">
                  <c:v>6034</c:v>
                </c:pt>
                <c:pt idx="12069">
                  <c:v>6034.5</c:v>
                </c:pt>
                <c:pt idx="12070">
                  <c:v>6035</c:v>
                </c:pt>
                <c:pt idx="12071">
                  <c:v>6035.5</c:v>
                </c:pt>
                <c:pt idx="12072">
                  <c:v>6036</c:v>
                </c:pt>
                <c:pt idx="12073">
                  <c:v>6036.5</c:v>
                </c:pt>
                <c:pt idx="12074">
                  <c:v>6037</c:v>
                </c:pt>
                <c:pt idx="12075">
                  <c:v>6037.5</c:v>
                </c:pt>
                <c:pt idx="12076">
                  <c:v>6038</c:v>
                </c:pt>
                <c:pt idx="12077">
                  <c:v>6038.5</c:v>
                </c:pt>
                <c:pt idx="12078">
                  <c:v>6039</c:v>
                </c:pt>
                <c:pt idx="12079">
                  <c:v>6039.5</c:v>
                </c:pt>
                <c:pt idx="12080">
                  <c:v>6040</c:v>
                </c:pt>
                <c:pt idx="12081">
                  <c:v>6040.5</c:v>
                </c:pt>
                <c:pt idx="12082">
                  <c:v>6041</c:v>
                </c:pt>
                <c:pt idx="12083">
                  <c:v>6041.5</c:v>
                </c:pt>
                <c:pt idx="12084">
                  <c:v>6042</c:v>
                </c:pt>
                <c:pt idx="12085">
                  <c:v>6042.5</c:v>
                </c:pt>
                <c:pt idx="12086">
                  <c:v>6043</c:v>
                </c:pt>
                <c:pt idx="12087">
                  <c:v>6043.5</c:v>
                </c:pt>
                <c:pt idx="12088">
                  <c:v>6044</c:v>
                </c:pt>
                <c:pt idx="12089">
                  <c:v>6044.5</c:v>
                </c:pt>
                <c:pt idx="12090">
                  <c:v>6045</c:v>
                </c:pt>
                <c:pt idx="12091">
                  <c:v>6045.5</c:v>
                </c:pt>
                <c:pt idx="12092">
                  <c:v>6046</c:v>
                </c:pt>
                <c:pt idx="12093">
                  <c:v>6046.5</c:v>
                </c:pt>
                <c:pt idx="12094">
                  <c:v>6047</c:v>
                </c:pt>
                <c:pt idx="12095">
                  <c:v>6047.5</c:v>
                </c:pt>
                <c:pt idx="12096">
                  <c:v>6048</c:v>
                </c:pt>
                <c:pt idx="12097">
                  <c:v>6048.5</c:v>
                </c:pt>
                <c:pt idx="12098">
                  <c:v>6049</c:v>
                </c:pt>
                <c:pt idx="12099">
                  <c:v>6049.5</c:v>
                </c:pt>
                <c:pt idx="12100">
                  <c:v>6050</c:v>
                </c:pt>
                <c:pt idx="12101">
                  <c:v>6050.5</c:v>
                </c:pt>
                <c:pt idx="12102">
                  <c:v>6051</c:v>
                </c:pt>
                <c:pt idx="12103">
                  <c:v>6051.5</c:v>
                </c:pt>
                <c:pt idx="12104">
                  <c:v>6052</c:v>
                </c:pt>
                <c:pt idx="12105">
                  <c:v>6052.5</c:v>
                </c:pt>
                <c:pt idx="12106">
                  <c:v>6053</c:v>
                </c:pt>
                <c:pt idx="12107">
                  <c:v>6053.5</c:v>
                </c:pt>
                <c:pt idx="12108">
                  <c:v>6054</c:v>
                </c:pt>
                <c:pt idx="12109">
                  <c:v>6054.5</c:v>
                </c:pt>
                <c:pt idx="12110">
                  <c:v>6055</c:v>
                </c:pt>
                <c:pt idx="12111">
                  <c:v>6055.5</c:v>
                </c:pt>
                <c:pt idx="12112">
                  <c:v>6056</c:v>
                </c:pt>
                <c:pt idx="12113">
                  <c:v>6056.5</c:v>
                </c:pt>
                <c:pt idx="12114">
                  <c:v>6057</c:v>
                </c:pt>
                <c:pt idx="12115">
                  <c:v>6057.5</c:v>
                </c:pt>
                <c:pt idx="12116">
                  <c:v>6058</c:v>
                </c:pt>
                <c:pt idx="12117">
                  <c:v>6058.5</c:v>
                </c:pt>
                <c:pt idx="12118">
                  <c:v>6059</c:v>
                </c:pt>
                <c:pt idx="12119">
                  <c:v>6059.5</c:v>
                </c:pt>
                <c:pt idx="12120">
                  <c:v>6060</c:v>
                </c:pt>
                <c:pt idx="12121">
                  <c:v>6060.5</c:v>
                </c:pt>
                <c:pt idx="12122">
                  <c:v>6061</c:v>
                </c:pt>
                <c:pt idx="12123">
                  <c:v>6061.5</c:v>
                </c:pt>
                <c:pt idx="12124">
                  <c:v>6062</c:v>
                </c:pt>
                <c:pt idx="12125">
                  <c:v>6062.5</c:v>
                </c:pt>
                <c:pt idx="12126">
                  <c:v>6063</c:v>
                </c:pt>
                <c:pt idx="12127">
                  <c:v>6063.5</c:v>
                </c:pt>
                <c:pt idx="12128">
                  <c:v>6064</c:v>
                </c:pt>
                <c:pt idx="12129">
                  <c:v>6064.5</c:v>
                </c:pt>
                <c:pt idx="12130">
                  <c:v>6065</c:v>
                </c:pt>
                <c:pt idx="12131">
                  <c:v>6065.5</c:v>
                </c:pt>
                <c:pt idx="12132">
                  <c:v>6066</c:v>
                </c:pt>
                <c:pt idx="12133">
                  <c:v>6066.5</c:v>
                </c:pt>
                <c:pt idx="12134">
                  <c:v>6067</c:v>
                </c:pt>
                <c:pt idx="12135">
                  <c:v>6067.5</c:v>
                </c:pt>
                <c:pt idx="12136">
                  <c:v>6068</c:v>
                </c:pt>
                <c:pt idx="12137">
                  <c:v>6068.5</c:v>
                </c:pt>
                <c:pt idx="12138">
                  <c:v>6069</c:v>
                </c:pt>
                <c:pt idx="12139">
                  <c:v>6069.5</c:v>
                </c:pt>
                <c:pt idx="12140">
                  <c:v>6070</c:v>
                </c:pt>
                <c:pt idx="12141">
                  <c:v>6070.5</c:v>
                </c:pt>
                <c:pt idx="12142">
                  <c:v>6071</c:v>
                </c:pt>
                <c:pt idx="12143">
                  <c:v>6071.5</c:v>
                </c:pt>
                <c:pt idx="12144">
                  <c:v>6072</c:v>
                </c:pt>
                <c:pt idx="12145">
                  <c:v>6072.5</c:v>
                </c:pt>
                <c:pt idx="12146">
                  <c:v>6073</c:v>
                </c:pt>
                <c:pt idx="12147">
                  <c:v>6073.5</c:v>
                </c:pt>
                <c:pt idx="12148">
                  <c:v>6074</c:v>
                </c:pt>
                <c:pt idx="12149">
                  <c:v>6074.5</c:v>
                </c:pt>
                <c:pt idx="12150">
                  <c:v>6075</c:v>
                </c:pt>
                <c:pt idx="12151">
                  <c:v>6075.5</c:v>
                </c:pt>
                <c:pt idx="12152">
                  <c:v>6076</c:v>
                </c:pt>
                <c:pt idx="12153">
                  <c:v>6076.5</c:v>
                </c:pt>
                <c:pt idx="12154">
                  <c:v>6077</c:v>
                </c:pt>
                <c:pt idx="12155">
                  <c:v>6077.5</c:v>
                </c:pt>
                <c:pt idx="12156">
                  <c:v>6078</c:v>
                </c:pt>
                <c:pt idx="12157">
                  <c:v>6078.5</c:v>
                </c:pt>
                <c:pt idx="12158">
                  <c:v>6079</c:v>
                </c:pt>
                <c:pt idx="12159">
                  <c:v>6079.5</c:v>
                </c:pt>
                <c:pt idx="12160">
                  <c:v>6080</c:v>
                </c:pt>
                <c:pt idx="12161">
                  <c:v>6080.5</c:v>
                </c:pt>
                <c:pt idx="12162">
                  <c:v>6081</c:v>
                </c:pt>
                <c:pt idx="12163">
                  <c:v>6081.5</c:v>
                </c:pt>
                <c:pt idx="12164">
                  <c:v>6082</c:v>
                </c:pt>
                <c:pt idx="12165">
                  <c:v>6082.5</c:v>
                </c:pt>
                <c:pt idx="12166">
                  <c:v>6083</c:v>
                </c:pt>
                <c:pt idx="12167">
                  <c:v>6083.5</c:v>
                </c:pt>
                <c:pt idx="12168">
                  <c:v>6084</c:v>
                </c:pt>
                <c:pt idx="12169">
                  <c:v>6084.5</c:v>
                </c:pt>
                <c:pt idx="12170">
                  <c:v>6085</c:v>
                </c:pt>
                <c:pt idx="12171">
                  <c:v>6085.5</c:v>
                </c:pt>
                <c:pt idx="12172">
                  <c:v>6086</c:v>
                </c:pt>
                <c:pt idx="12173">
                  <c:v>6086.5</c:v>
                </c:pt>
                <c:pt idx="12174">
                  <c:v>6087</c:v>
                </c:pt>
                <c:pt idx="12175">
                  <c:v>6087.5</c:v>
                </c:pt>
                <c:pt idx="12176">
                  <c:v>6088</c:v>
                </c:pt>
                <c:pt idx="12177">
                  <c:v>6088.5</c:v>
                </c:pt>
                <c:pt idx="12178">
                  <c:v>6089</c:v>
                </c:pt>
                <c:pt idx="12179">
                  <c:v>6089.5</c:v>
                </c:pt>
                <c:pt idx="12180">
                  <c:v>6090</c:v>
                </c:pt>
                <c:pt idx="12181">
                  <c:v>6090.5</c:v>
                </c:pt>
                <c:pt idx="12182">
                  <c:v>6091</c:v>
                </c:pt>
                <c:pt idx="12183">
                  <c:v>6091.5</c:v>
                </c:pt>
                <c:pt idx="12184">
                  <c:v>6092</c:v>
                </c:pt>
                <c:pt idx="12185">
                  <c:v>6092.5</c:v>
                </c:pt>
                <c:pt idx="12186">
                  <c:v>6093</c:v>
                </c:pt>
                <c:pt idx="12187">
                  <c:v>6093.5</c:v>
                </c:pt>
                <c:pt idx="12188">
                  <c:v>6094</c:v>
                </c:pt>
                <c:pt idx="12189">
                  <c:v>6094.5</c:v>
                </c:pt>
                <c:pt idx="12190">
                  <c:v>6095</c:v>
                </c:pt>
                <c:pt idx="12191">
                  <c:v>6095.5</c:v>
                </c:pt>
                <c:pt idx="12192">
                  <c:v>6096</c:v>
                </c:pt>
                <c:pt idx="12193">
                  <c:v>6096.5</c:v>
                </c:pt>
                <c:pt idx="12194">
                  <c:v>6097</c:v>
                </c:pt>
                <c:pt idx="12195">
                  <c:v>6097.5</c:v>
                </c:pt>
                <c:pt idx="12196">
                  <c:v>6098</c:v>
                </c:pt>
                <c:pt idx="12197">
                  <c:v>6098.5</c:v>
                </c:pt>
                <c:pt idx="12198">
                  <c:v>6099</c:v>
                </c:pt>
                <c:pt idx="12199">
                  <c:v>6099.5</c:v>
                </c:pt>
                <c:pt idx="12200">
                  <c:v>6100</c:v>
                </c:pt>
                <c:pt idx="12201">
                  <c:v>6100.5</c:v>
                </c:pt>
                <c:pt idx="12202">
                  <c:v>6101</c:v>
                </c:pt>
                <c:pt idx="12203">
                  <c:v>6101.5</c:v>
                </c:pt>
                <c:pt idx="12204">
                  <c:v>6102</c:v>
                </c:pt>
                <c:pt idx="12205">
                  <c:v>6102.5</c:v>
                </c:pt>
                <c:pt idx="12206">
                  <c:v>6103</c:v>
                </c:pt>
                <c:pt idx="12207">
                  <c:v>6103.5</c:v>
                </c:pt>
                <c:pt idx="12208">
                  <c:v>6104</c:v>
                </c:pt>
                <c:pt idx="12209">
                  <c:v>6104.5</c:v>
                </c:pt>
                <c:pt idx="12210">
                  <c:v>6105</c:v>
                </c:pt>
                <c:pt idx="12211">
                  <c:v>6105.5</c:v>
                </c:pt>
                <c:pt idx="12212">
                  <c:v>6106</c:v>
                </c:pt>
                <c:pt idx="12213">
                  <c:v>6106.5</c:v>
                </c:pt>
                <c:pt idx="12214">
                  <c:v>6107</c:v>
                </c:pt>
                <c:pt idx="12215">
                  <c:v>6107.5</c:v>
                </c:pt>
                <c:pt idx="12216">
                  <c:v>6108</c:v>
                </c:pt>
                <c:pt idx="12217">
                  <c:v>6108.5</c:v>
                </c:pt>
                <c:pt idx="12218">
                  <c:v>6109</c:v>
                </c:pt>
                <c:pt idx="12219">
                  <c:v>6109.5</c:v>
                </c:pt>
                <c:pt idx="12220">
                  <c:v>6110</c:v>
                </c:pt>
                <c:pt idx="12221">
                  <c:v>6110.5</c:v>
                </c:pt>
                <c:pt idx="12222">
                  <c:v>6111</c:v>
                </c:pt>
                <c:pt idx="12223">
                  <c:v>6111.5</c:v>
                </c:pt>
                <c:pt idx="12224">
                  <c:v>6112</c:v>
                </c:pt>
                <c:pt idx="12225">
                  <c:v>6112.5</c:v>
                </c:pt>
                <c:pt idx="12226">
                  <c:v>6113</c:v>
                </c:pt>
                <c:pt idx="12227">
                  <c:v>6113.5</c:v>
                </c:pt>
                <c:pt idx="12228">
                  <c:v>6114</c:v>
                </c:pt>
                <c:pt idx="12229">
                  <c:v>6114.5</c:v>
                </c:pt>
                <c:pt idx="12230">
                  <c:v>6115</c:v>
                </c:pt>
                <c:pt idx="12231">
                  <c:v>6115.5</c:v>
                </c:pt>
                <c:pt idx="12232">
                  <c:v>6116</c:v>
                </c:pt>
                <c:pt idx="12233">
                  <c:v>6116.5</c:v>
                </c:pt>
                <c:pt idx="12234">
                  <c:v>6117</c:v>
                </c:pt>
                <c:pt idx="12235">
                  <c:v>6117.5</c:v>
                </c:pt>
                <c:pt idx="12236">
                  <c:v>6118</c:v>
                </c:pt>
                <c:pt idx="12237">
                  <c:v>6118.5</c:v>
                </c:pt>
                <c:pt idx="12238">
                  <c:v>6119</c:v>
                </c:pt>
                <c:pt idx="12239">
                  <c:v>6119.5</c:v>
                </c:pt>
                <c:pt idx="12240">
                  <c:v>6120</c:v>
                </c:pt>
                <c:pt idx="12241">
                  <c:v>6120.5</c:v>
                </c:pt>
                <c:pt idx="12242">
                  <c:v>6121</c:v>
                </c:pt>
                <c:pt idx="12243">
                  <c:v>6121.5</c:v>
                </c:pt>
                <c:pt idx="12244">
                  <c:v>6122</c:v>
                </c:pt>
                <c:pt idx="12245">
                  <c:v>6122.5</c:v>
                </c:pt>
                <c:pt idx="12246">
                  <c:v>6123</c:v>
                </c:pt>
                <c:pt idx="12247">
                  <c:v>6123.5</c:v>
                </c:pt>
                <c:pt idx="12248">
                  <c:v>6124</c:v>
                </c:pt>
                <c:pt idx="12249">
                  <c:v>6124.5</c:v>
                </c:pt>
                <c:pt idx="12250">
                  <c:v>6125</c:v>
                </c:pt>
                <c:pt idx="12251">
                  <c:v>6125.5</c:v>
                </c:pt>
                <c:pt idx="12252">
                  <c:v>6126</c:v>
                </c:pt>
                <c:pt idx="12253">
                  <c:v>6126.5</c:v>
                </c:pt>
                <c:pt idx="12254">
                  <c:v>6127</c:v>
                </c:pt>
                <c:pt idx="12255">
                  <c:v>6127.5</c:v>
                </c:pt>
                <c:pt idx="12256">
                  <c:v>6128</c:v>
                </c:pt>
                <c:pt idx="12257">
                  <c:v>6128.5</c:v>
                </c:pt>
                <c:pt idx="12258">
                  <c:v>6129</c:v>
                </c:pt>
                <c:pt idx="12259">
                  <c:v>6129.5</c:v>
                </c:pt>
                <c:pt idx="12260">
                  <c:v>6130</c:v>
                </c:pt>
                <c:pt idx="12261">
                  <c:v>6130.5</c:v>
                </c:pt>
                <c:pt idx="12262">
                  <c:v>6131</c:v>
                </c:pt>
                <c:pt idx="12263">
                  <c:v>6131.5</c:v>
                </c:pt>
                <c:pt idx="12264">
                  <c:v>6132</c:v>
                </c:pt>
                <c:pt idx="12265">
                  <c:v>6132.5</c:v>
                </c:pt>
                <c:pt idx="12266">
                  <c:v>6133</c:v>
                </c:pt>
                <c:pt idx="12267">
                  <c:v>6133.5</c:v>
                </c:pt>
                <c:pt idx="12268">
                  <c:v>6134</c:v>
                </c:pt>
                <c:pt idx="12269">
                  <c:v>6134.5</c:v>
                </c:pt>
                <c:pt idx="12270">
                  <c:v>6135</c:v>
                </c:pt>
                <c:pt idx="12271">
                  <c:v>6135.5</c:v>
                </c:pt>
                <c:pt idx="12272">
                  <c:v>6136</c:v>
                </c:pt>
                <c:pt idx="12273">
                  <c:v>6136.5</c:v>
                </c:pt>
                <c:pt idx="12274">
                  <c:v>6137</c:v>
                </c:pt>
                <c:pt idx="12275">
                  <c:v>6137.5</c:v>
                </c:pt>
                <c:pt idx="12276">
                  <c:v>6138</c:v>
                </c:pt>
                <c:pt idx="12277">
                  <c:v>6138.5</c:v>
                </c:pt>
                <c:pt idx="12278">
                  <c:v>6139</c:v>
                </c:pt>
                <c:pt idx="12279">
                  <c:v>6139.5</c:v>
                </c:pt>
                <c:pt idx="12280">
                  <c:v>6140</c:v>
                </c:pt>
                <c:pt idx="12281">
                  <c:v>6140.5</c:v>
                </c:pt>
                <c:pt idx="12282">
                  <c:v>6141</c:v>
                </c:pt>
                <c:pt idx="12283">
                  <c:v>6141.5</c:v>
                </c:pt>
                <c:pt idx="12284">
                  <c:v>6142</c:v>
                </c:pt>
                <c:pt idx="12285">
                  <c:v>6142.5</c:v>
                </c:pt>
                <c:pt idx="12286">
                  <c:v>6143</c:v>
                </c:pt>
                <c:pt idx="12287">
                  <c:v>6143.5</c:v>
                </c:pt>
                <c:pt idx="12288">
                  <c:v>6144</c:v>
                </c:pt>
                <c:pt idx="12289">
                  <c:v>6144.5</c:v>
                </c:pt>
                <c:pt idx="12290">
                  <c:v>6145</c:v>
                </c:pt>
                <c:pt idx="12291">
                  <c:v>6145.5</c:v>
                </c:pt>
                <c:pt idx="12292">
                  <c:v>6146</c:v>
                </c:pt>
                <c:pt idx="12293">
                  <c:v>6146.5</c:v>
                </c:pt>
                <c:pt idx="12294">
                  <c:v>6147</c:v>
                </c:pt>
                <c:pt idx="12295">
                  <c:v>6147.5</c:v>
                </c:pt>
                <c:pt idx="12296">
                  <c:v>6148</c:v>
                </c:pt>
                <c:pt idx="12297">
                  <c:v>6148.5</c:v>
                </c:pt>
                <c:pt idx="12298">
                  <c:v>6149</c:v>
                </c:pt>
                <c:pt idx="12299">
                  <c:v>6149.5</c:v>
                </c:pt>
                <c:pt idx="12300">
                  <c:v>6150</c:v>
                </c:pt>
                <c:pt idx="12301">
                  <c:v>6150.5</c:v>
                </c:pt>
                <c:pt idx="12302">
                  <c:v>6151</c:v>
                </c:pt>
                <c:pt idx="12303">
                  <c:v>6151.5</c:v>
                </c:pt>
                <c:pt idx="12304">
                  <c:v>6152</c:v>
                </c:pt>
                <c:pt idx="12305">
                  <c:v>6152.5</c:v>
                </c:pt>
                <c:pt idx="12306">
                  <c:v>6153</c:v>
                </c:pt>
                <c:pt idx="12307">
                  <c:v>6153.5</c:v>
                </c:pt>
                <c:pt idx="12308">
                  <c:v>6154</c:v>
                </c:pt>
                <c:pt idx="12309">
                  <c:v>6154.5</c:v>
                </c:pt>
                <c:pt idx="12310">
                  <c:v>6155</c:v>
                </c:pt>
                <c:pt idx="12311">
                  <c:v>6155.5</c:v>
                </c:pt>
                <c:pt idx="12312">
                  <c:v>6156</c:v>
                </c:pt>
                <c:pt idx="12313">
                  <c:v>6156.5</c:v>
                </c:pt>
                <c:pt idx="12314">
                  <c:v>6157</c:v>
                </c:pt>
                <c:pt idx="12315">
                  <c:v>6157.5</c:v>
                </c:pt>
                <c:pt idx="12316">
                  <c:v>6158</c:v>
                </c:pt>
                <c:pt idx="12317">
                  <c:v>6158.5</c:v>
                </c:pt>
                <c:pt idx="12318">
                  <c:v>6159</c:v>
                </c:pt>
                <c:pt idx="12319">
                  <c:v>6159.5</c:v>
                </c:pt>
                <c:pt idx="12320">
                  <c:v>6160</c:v>
                </c:pt>
                <c:pt idx="12321">
                  <c:v>6160.5</c:v>
                </c:pt>
                <c:pt idx="12322">
                  <c:v>6161</c:v>
                </c:pt>
                <c:pt idx="12323">
                  <c:v>6161.5</c:v>
                </c:pt>
                <c:pt idx="12324">
                  <c:v>6162</c:v>
                </c:pt>
                <c:pt idx="12325">
                  <c:v>6162.5</c:v>
                </c:pt>
                <c:pt idx="12326">
                  <c:v>6163</c:v>
                </c:pt>
                <c:pt idx="12327">
                  <c:v>6163.5</c:v>
                </c:pt>
                <c:pt idx="12328">
                  <c:v>6164</c:v>
                </c:pt>
                <c:pt idx="12329">
                  <c:v>6164.5</c:v>
                </c:pt>
                <c:pt idx="12330">
                  <c:v>6165</c:v>
                </c:pt>
                <c:pt idx="12331">
                  <c:v>6165.5</c:v>
                </c:pt>
                <c:pt idx="12332">
                  <c:v>6166</c:v>
                </c:pt>
                <c:pt idx="12333">
                  <c:v>6166.5</c:v>
                </c:pt>
                <c:pt idx="12334">
                  <c:v>6167</c:v>
                </c:pt>
                <c:pt idx="12335">
                  <c:v>6167.5</c:v>
                </c:pt>
                <c:pt idx="12336">
                  <c:v>6168</c:v>
                </c:pt>
                <c:pt idx="12337">
                  <c:v>6168.5</c:v>
                </c:pt>
                <c:pt idx="12338">
                  <c:v>6169</c:v>
                </c:pt>
                <c:pt idx="12339">
                  <c:v>6169.5</c:v>
                </c:pt>
                <c:pt idx="12340">
                  <c:v>6170</c:v>
                </c:pt>
                <c:pt idx="12341">
                  <c:v>6170.5</c:v>
                </c:pt>
                <c:pt idx="12342">
                  <c:v>6171</c:v>
                </c:pt>
                <c:pt idx="12343">
                  <c:v>6171.5</c:v>
                </c:pt>
                <c:pt idx="12344">
                  <c:v>6172</c:v>
                </c:pt>
                <c:pt idx="12345">
                  <c:v>6172.5</c:v>
                </c:pt>
                <c:pt idx="12346">
                  <c:v>6173</c:v>
                </c:pt>
                <c:pt idx="12347">
                  <c:v>6173.5</c:v>
                </c:pt>
                <c:pt idx="12348">
                  <c:v>6174</c:v>
                </c:pt>
                <c:pt idx="12349">
                  <c:v>6174.5</c:v>
                </c:pt>
                <c:pt idx="12350">
                  <c:v>6175</c:v>
                </c:pt>
                <c:pt idx="12351">
                  <c:v>6175.5</c:v>
                </c:pt>
                <c:pt idx="12352">
                  <c:v>6176</c:v>
                </c:pt>
                <c:pt idx="12353">
                  <c:v>6176.5</c:v>
                </c:pt>
                <c:pt idx="12354">
                  <c:v>6177</c:v>
                </c:pt>
                <c:pt idx="12355">
                  <c:v>6177.5</c:v>
                </c:pt>
                <c:pt idx="12356">
                  <c:v>6178</c:v>
                </c:pt>
                <c:pt idx="12357">
                  <c:v>6178.5</c:v>
                </c:pt>
                <c:pt idx="12358">
                  <c:v>6179</c:v>
                </c:pt>
                <c:pt idx="12359">
                  <c:v>6179.5</c:v>
                </c:pt>
                <c:pt idx="12360">
                  <c:v>6180</c:v>
                </c:pt>
                <c:pt idx="12361">
                  <c:v>6180.5</c:v>
                </c:pt>
                <c:pt idx="12362">
                  <c:v>6181</c:v>
                </c:pt>
                <c:pt idx="12363">
                  <c:v>6181.5</c:v>
                </c:pt>
                <c:pt idx="12364">
                  <c:v>6182</c:v>
                </c:pt>
                <c:pt idx="12365">
                  <c:v>6182.5</c:v>
                </c:pt>
                <c:pt idx="12366">
                  <c:v>6183</c:v>
                </c:pt>
                <c:pt idx="12367">
                  <c:v>6183.5</c:v>
                </c:pt>
                <c:pt idx="12368">
                  <c:v>6184</c:v>
                </c:pt>
                <c:pt idx="12369">
                  <c:v>6184.5</c:v>
                </c:pt>
                <c:pt idx="12370">
                  <c:v>6185</c:v>
                </c:pt>
                <c:pt idx="12371">
                  <c:v>6185.5</c:v>
                </c:pt>
                <c:pt idx="12372">
                  <c:v>6186</c:v>
                </c:pt>
                <c:pt idx="12373">
                  <c:v>6186.5</c:v>
                </c:pt>
                <c:pt idx="12374">
                  <c:v>6187</c:v>
                </c:pt>
                <c:pt idx="12375">
                  <c:v>6187.5</c:v>
                </c:pt>
                <c:pt idx="12376">
                  <c:v>6188</c:v>
                </c:pt>
                <c:pt idx="12377">
                  <c:v>6188.5</c:v>
                </c:pt>
                <c:pt idx="12378">
                  <c:v>6189</c:v>
                </c:pt>
                <c:pt idx="12379">
                  <c:v>6189.5</c:v>
                </c:pt>
                <c:pt idx="12380">
                  <c:v>6190</c:v>
                </c:pt>
                <c:pt idx="12381">
                  <c:v>6190.5</c:v>
                </c:pt>
                <c:pt idx="12382">
                  <c:v>6191</c:v>
                </c:pt>
                <c:pt idx="12383">
                  <c:v>6191.5</c:v>
                </c:pt>
                <c:pt idx="12384">
                  <c:v>6192</c:v>
                </c:pt>
                <c:pt idx="12385">
                  <c:v>6192.5</c:v>
                </c:pt>
                <c:pt idx="12386">
                  <c:v>6193</c:v>
                </c:pt>
                <c:pt idx="12387">
                  <c:v>6193.5</c:v>
                </c:pt>
                <c:pt idx="12388">
                  <c:v>6194</c:v>
                </c:pt>
                <c:pt idx="12389">
                  <c:v>6194.5</c:v>
                </c:pt>
                <c:pt idx="12390">
                  <c:v>6195</c:v>
                </c:pt>
                <c:pt idx="12391">
                  <c:v>6195.5</c:v>
                </c:pt>
                <c:pt idx="12392">
                  <c:v>6196</c:v>
                </c:pt>
                <c:pt idx="12393">
                  <c:v>6196.5</c:v>
                </c:pt>
                <c:pt idx="12394">
                  <c:v>6197</c:v>
                </c:pt>
                <c:pt idx="12395">
                  <c:v>6197.5</c:v>
                </c:pt>
                <c:pt idx="12396">
                  <c:v>6198</c:v>
                </c:pt>
                <c:pt idx="12397">
                  <c:v>6198.5</c:v>
                </c:pt>
                <c:pt idx="12398">
                  <c:v>6199</c:v>
                </c:pt>
                <c:pt idx="12399">
                  <c:v>6199.5</c:v>
                </c:pt>
                <c:pt idx="12400">
                  <c:v>6200</c:v>
                </c:pt>
                <c:pt idx="12401">
                  <c:v>6200.5</c:v>
                </c:pt>
                <c:pt idx="12402">
                  <c:v>6201</c:v>
                </c:pt>
                <c:pt idx="12403">
                  <c:v>6201.5</c:v>
                </c:pt>
                <c:pt idx="12404">
                  <c:v>6202</c:v>
                </c:pt>
                <c:pt idx="12405">
                  <c:v>6202.5</c:v>
                </c:pt>
                <c:pt idx="12406">
                  <c:v>6203</c:v>
                </c:pt>
                <c:pt idx="12407">
                  <c:v>6203.5</c:v>
                </c:pt>
                <c:pt idx="12408">
                  <c:v>6204</c:v>
                </c:pt>
                <c:pt idx="12409">
                  <c:v>6204.5</c:v>
                </c:pt>
                <c:pt idx="12410">
                  <c:v>6205</c:v>
                </c:pt>
                <c:pt idx="12411">
                  <c:v>6205.5</c:v>
                </c:pt>
                <c:pt idx="12412">
                  <c:v>6206</c:v>
                </c:pt>
                <c:pt idx="12413">
                  <c:v>6206.5</c:v>
                </c:pt>
                <c:pt idx="12414">
                  <c:v>6207</c:v>
                </c:pt>
                <c:pt idx="12415">
                  <c:v>6207.5</c:v>
                </c:pt>
                <c:pt idx="12416">
                  <c:v>6208</c:v>
                </c:pt>
                <c:pt idx="12417">
                  <c:v>6208.5</c:v>
                </c:pt>
                <c:pt idx="12418">
                  <c:v>6209</c:v>
                </c:pt>
                <c:pt idx="12419">
                  <c:v>6209.5</c:v>
                </c:pt>
                <c:pt idx="12420">
                  <c:v>6210</c:v>
                </c:pt>
                <c:pt idx="12421">
                  <c:v>6210.5</c:v>
                </c:pt>
                <c:pt idx="12422">
                  <c:v>6211</c:v>
                </c:pt>
                <c:pt idx="12423">
                  <c:v>6211.5</c:v>
                </c:pt>
                <c:pt idx="12424">
                  <c:v>6212</c:v>
                </c:pt>
                <c:pt idx="12425">
                  <c:v>6212.5</c:v>
                </c:pt>
                <c:pt idx="12426">
                  <c:v>6213</c:v>
                </c:pt>
                <c:pt idx="12427">
                  <c:v>6213.5</c:v>
                </c:pt>
                <c:pt idx="12428">
                  <c:v>6214</c:v>
                </c:pt>
                <c:pt idx="12429">
                  <c:v>6214.5</c:v>
                </c:pt>
                <c:pt idx="12430">
                  <c:v>6215</c:v>
                </c:pt>
                <c:pt idx="12431">
                  <c:v>6215.5</c:v>
                </c:pt>
                <c:pt idx="12432">
                  <c:v>6216</c:v>
                </c:pt>
                <c:pt idx="12433">
                  <c:v>6216.5</c:v>
                </c:pt>
                <c:pt idx="12434">
                  <c:v>6217</c:v>
                </c:pt>
                <c:pt idx="12435">
                  <c:v>6217.5</c:v>
                </c:pt>
                <c:pt idx="12436">
                  <c:v>6218</c:v>
                </c:pt>
                <c:pt idx="12437">
                  <c:v>6218.5</c:v>
                </c:pt>
                <c:pt idx="12438">
                  <c:v>6219</c:v>
                </c:pt>
                <c:pt idx="12439">
                  <c:v>6219.5</c:v>
                </c:pt>
                <c:pt idx="12440">
                  <c:v>6220</c:v>
                </c:pt>
                <c:pt idx="12441">
                  <c:v>6220.5</c:v>
                </c:pt>
                <c:pt idx="12442">
                  <c:v>6221</c:v>
                </c:pt>
                <c:pt idx="12443">
                  <c:v>6221.5</c:v>
                </c:pt>
                <c:pt idx="12444">
                  <c:v>6222</c:v>
                </c:pt>
                <c:pt idx="12445">
                  <c:v>6222.5</c:v>
                </c:pt>
                <c:pt idx="12446">
                  <c:v>6223</c:v>
                </c:pt>
                <c:pt idx="12447">
                  <c:v>6223.5</c:v>
                </c:pt>
                <c:pt idx="12448">
                  <c:v>6224</c:v>
                </c:pt>
                <c:pt idx="12449">
                  <c:v>6224.5</c:v>
                </c:pt>
                <c:pt idx="12450">
                  <c:v>6225</c:v>
                </c:pt>
                <c:pt idx="12451">
                  <c:v>6225.5</c:v>
                </c:pt>
                <c:pt idx="12452">
                  <c:v>6226</c:v>
                </c:pt>
                <c:pt idx="12453">
                  <c:v>6226.5</c:v>
                </c:pt>
                <c:pt idx="12454">
                  <c:v>6227</c:v>
                </c:pt>
                <c:pt idx="12455">
                  <c:v>6227.5</c:v>
                </c:pt>
                <c:pt idx="12456">
                  <c:v>6228</c:v>
                </c:pt>
                <c:pt idx="12457">
                  <c:v>6228.5</c:v>
                </c:pt>
                <c:pt idx="12458">
                  <c:v>6229</c:v>
                </c:pt>
                <c:pt idx="12459">
                  <c:v>6229.5</c:v>
                </c:pt>
                <c:pt idx="12460">
                  <c:v>6230</c:v>
                </c:pt>
                <c:pt idx="12461">
                  <c:v>6230.5</c:v>
                </c:pt>
                <c:pt idx="12462">
                  <c:v>6231</c:v>
                </c:pt>
                <c:pt idx="12463">
                  <c:v>6231.5</c:v>
                </c:pt>
                <c:pt idx="12464">
                  <c:v>6232</c:v>
                </c:pt>
                <c:pt idx="12465">
                  <c:v>6232.5</c:v>
                </c:pt>
                <c:pt idx="12466">
                  <c:v>6233</c:v>
                </c:pt>
                <c:pt idx="12467">
                  <c:v>6233.5</c:v>
                </c:pt>
                <c:pt idx="12468">
                  <c:v>6234</c:v>
                </c:pt>
                <c:pt idx="12469">
                  <c:v>6234.5</c:v>
                </c:pt>
                <c:pt idx="12470">
                  <c:v>6235</c:v>
                </c:pt>
                <c:pt idx="12471">
                  <c:v>6235.5</c:v>
                </c:pt>
                <c:pt idx="12472">
                  <c:v>6236</c:v>
                </c:pt>
                <c:pt idx="12473">
                  <c:v>6236.5</c:v>
                </c:pt>
                <c:pt idx="12474">
                  <c:v>6237</c:v>
                </c:pt>
                <c:pt idx="12475">
                  <c:v>6237.5</c:v>
                </c:pt>
                <c:pt idx="12476">
                  <c:v>6238</c:v>
                </c:pt>
                <c:pt idx="12477">
                  <c:v>6238.5</c:v>
                </c:pt>
                <c:pt idx="12478">
                  <c:v>6239</c:v>
                </c:pt>
                <c:pt idx="12479">
                  <c:v>6239.5</c:v>
                </c:pt>
                <c:pt idx="12480">
                  <c:v>6240</c:v>
                </c:pt>
                <c:pt idx="12481">
                  <c:v>6240.5</c:v>
                </c:pt>
                <c:pt idx="12482">
                  <c:v>6241</c:v>
                </c:pt>
                <c:pt idx="12483">
                  <c:v>6241.5</c:v>
                </c:pt>
                <c:pt idx="12484">
                  <c:v>6242</c:v>
                </c:pt>
                <c:pt idx="12485">
                  <c:v>6242.5</c:v>
                </c:pt>
                <c:pt idx="12486">
                  <c:v>6243</c:v>
                </c:pt>
                <c:pt idx="12487">
                  <c:v>6243.5</c:v>
                </c:pt>
                <c:pt idx="12488">
                  <c:v>6244</c:v>
                </c:pt>
                <c:pt idx="12489">
                  <c:v>6244.5</c:v>
                </c:pt>
                <c:pt idx="12490">
                  <c:v>6245</c:v>
                </c:pt>
                <c:pt idx="12491">
                  <c:v>6245.5</c:v>
                </c:pt>
                <c:pt idx="12492">
                  <c:v>6246</c:v>
                </c:pt>
                <c:pt idx="12493">
                  <c:v>6246.5</c:v>
                </c:pt>
                <c:pt idx="12494">
                  <c:v>6247</c:v>
                </c:pt>
                <c:pt idx="12495">
                  <c:v>6247.5</c:v>
                </c:pt>
                <c:pt idx="12496">
                  <c:v>6248</c:v>
                </c:pt>
                <c:pt idx="12497">
                  <c:v>6248.5</c:v>
                </c:pt>
                <c:pt idx="12498">
                  <c:v>6249</c:v>
                </c:pt>
                <c:pt idx="12499">
                  <c:v>6249.5</c:v>
                </c:pt>
                <c:pt idx="12500">
                  <c:v>6250</c:v>
                </c:pt>
                <c:pt idx="12501">
                  <c:v>6250.5</c:v>
                </c:pt>
                <c:pt idx="12502">
                  <c:v>6251</c:v>
                </c:pt>
                <c:pt idx="12503">
                  <c:v>6251.5</c:v>
                </c:pt>
                <c:pt idx="12504">
                  <c:v>6252</c:v>
                </c:pt>
                <c:pt idx="12505">
                  <c:v>6252.5</c:v>
                </c:pt>
                <c:pt idx="12506">
                  <c:v>6253</c:v>
                </c:pt>
                <c:pt idx="12507">
                  <c:v>6253.5</c:v>
                </c:pt>
                <c:pt idx="12508">
                  <c:v>6254</c:v>
                </c:pt>
                <c:pt idx="12509">
                  <c:v>6254.5</c:v>
                </c:pt>
                <c:pt idx="12510">
                  <c:v>6255</c:v>
                </c:pt>
                <c:pt idx="12511">
                  <c:v>6255.5</c:v>
                </c:pt>
                <c:pt idx="12512">
                  <c:v>6256</c:v>
                </c:pt>
                <c:pt idx="12513">
                  <c:v>6256.5</c:v>
                </c:pt>
                <c:pt idx="12514">
                  <c:v>6257</c:v>
                </c:pt>
                <c:pt idx="12515">
                  <c:v>6257.5</c:v>
                </c:pt>
                <c:pt idx="12516">
                  <c:v>6258</c:v>
                </c:pt>
                <c:pt idx="12517">
                  <c:v>6258.5</c:v>
                </c:pt>
                <c:pt idx="12518">
                  <c:v>6259</c:v>
                </c:pt>
                <c:pt idx="12519">
                  <c:v>6259.5</c:v>
                </c:pt>
                <c:pt idx="12520">
                  <c:v>6260</c:v>
                </c:pt>
                <c:pt idx="12521">
                  <c:v>6260.5</c:v>
                </c:pt>
                <c:pt idx="12522">
                  <c:v>6261</c:v>
                </c:pt>
                <c:pt idx="12523">
                  <c:v>6261.5</c:v>
                </c:pt>
                <c:pt idx="12524">
                  <c:v>6262</c:v>
                </c:pt>
                <c:pt idx="12525">
                  <c:v>6262.5</c:v>
                </c:pt>
                <c:pt idx="12526">
                  <c:v>6263</c:v>
                </c:pt>
                <c:pt idx="12527">
                  <c:v>6263.5</c:v>
                </c:pt>
                <c:pt idx="12528">
                  <c:v>6264</c:v>
                </c:pt>
                <c:pt idx="12529">
                  <c:v>6264.5</c:v>
                </c:pt>
                <c:pt idx="12530">
                  <c:v>6265</c:v>
                </c:pt>
                <c:pt idx="12531">
                  <c:v>6265.5</c:v>
                </c:pt>
                <c:pt idx="12532">
                  <c:v>6266</c:v>
                </c:pt>
                <c:pt idx="12533">
                  <c:v>6266.5</c:v>
                </c:pt>
                <c:pt idx="12534">
                  <c:v>6267</c:v>
                </c:pt>
                <c:pt idx="12535">
                  <c:v>6267.5</c:v>
                </c:pt>
                <c:pt idx="12536">
                  <c:v>6268</c:v>
                </c:pt>
                <c:pt idx="12537">
                  <c:v>6268.5</c:v>
                </c:pt>
                <c:pt idx="12538">
                  <c:v>6269</c:v>
                </c:pt>
                <c:pt idx="12539">
                  <c:v>6269.5</c:v>
                </c:pt>
                <c:pt idx="12540">
                  <c:v>6270</c:v>
                </c:pt>
                <c:pt idx="12541">
                  <c:v>6270.5</c:v>
                </c:pt>
                <c:pt idx="12542">
                  <c:v>6271</c:v>
                </c:pt>
                <c:pt idx="12543">
                  <c:v>6271.5</c:v>
                </c:pt>
                <c:pt idx="12544">
                  <c:v>6272</c:v>
                </c:pt>
                <c:pt idx="12545">
                  <c:v>6272.5</c:v>
                </c:pt>
                <c:pt idx="12546">
                  <c:v>6273</c:v>
                </c:pt>
                <c:pt idx="12547">
                  <c:v>6273.5</c:v>
                </c:pt>
                <c:pt idx="12548">
                  <c:v>6274</c:v>
                </c:pt>
                <c:pt idx="12549">
                  <c:v>6274.5</c:v>
                </c:pt>
                <c:pt idx="12550">
                  <c:v>6275</c:v>
                </c:pt>
                <c:pt idx="12551">
                  <c:v>6275.5</c:v>
                </c:pt>
                <c:pt idx="12552">
                  <c:v>6276</c:v>
                </c:pt>
                <c:pt idx="12553">
                  <c:v>6276.5</c:v>
                </c:pt>
                <c:pt idx="12554">
                  <c:v>6277</c:v>
                </c:pt>
                <c:pt idx="12555">
                  <c:v>6277.5</c:v>
                </c:pt>
                <c:pt idx="12556">
                  <c:v>6278</c:v>
                </c:pt>
                <c:pt idx="12557">
                  <c:v>6278.5</c:v>
                </c:pt>
                <c:pt idx="12558">
                  <c:v>6279</c:v>
                </c:pt>
                <c:pt idx="12559">
                  <c:v>6279.5</c:v>
                </c:pt>
                <c:pt idx="12560">
                  <c:v>6280</c:v>
                </c:pt>
                <c:pt idx="12561">
                  <c:v>6280.5</c:v>
                </c:pt>
                <c:pt idx="12562">
                  <c:v>6281</c:v>
                </c:pt>
                <c:pt idx="12563">
                  <c:v>6281.5</c:v>
                </c:pt>
                <c:pt idx="12564">
                  <c:v>6282</c:v>
                </c:pt>
                <c:pt idx="12565">
                  <c:v>6282.5</c:v>
                </c:pt>
                <c:pt idx="12566">
                  <c:v>6283</c:v>
                </c:pt>
                <c:pt idx="12567">
                  <c:v>6283.5</c:v>
                </c:pt>
                <c:pt idx="12568">
                  <c:v>6284</c:v>
                </c:pt>
                <c:pt idx="12569">
                  <c:v>6284.5</c:v>
                </c:pt>
                <c:pt idx="12570">
                  <c:v>6285</c:v>
                </c:pt>
                <c:pt idx="12571">
                  <c:v>6285.5</c:v>
                </c:pt>
                <c:pt idx="12572">
                  <c:v>6286</c:v>
                </c:pt>
                <c:pt idx="12573">
                  <c:v>6286.5</c:v>
                </c:pt>
                <c:pt idx="12574">
                  <c:v>6287</c:v>
                </c:pt>
                <c:pt idx="12575">
                  <c:v>6287.5</c:v>
                </c:pt>
                <c:pt idx="12576">
                  <c:v>6288</c:v>
                </c:pt>
                <c:pt idx="12577">
                  <c:v>6288.5</c:v>
                </c:pt>
                <c:pt idx="12578">
                  <c:v>6289</c:v>
                </c:pt>
                <c:pt idx="12579">
                  <c:v>6289.5</c:v>
                </c:pt>
                <c:pt idx="12580">
                  <c:v>6290</c:v>
                </c:pt>
                <c:pt idx="12581">
                  <c:v>6290.5</c:v>
                </c:pt>
                <c:pt idx="12582">
                  <c:v>6291</c:v>
                </c:pt>
                <c:pt idx="12583">
                  <c:v>6291.5</c:v>
                </c:pt>
                <c:pt idx="12584">
                  <c:v>6292</c:v>
                </c:pt>
                <c:pt idx="12585">
                  <c:v>6292.5</c:v>
                </c:pt>
                <c:pt idx="12586">
                  <c:v>6293</c:v>
                </c:pt>
                <c:pt idx="12587">
                  <c:v>6293.5</c:v>
                </c:pt>
                <c:pt idx="12588">
                  <c:v>6294</c:v>
                </c:pt>
                <c:pt idx="12589">
                  <c:v>6294.5</c:v>
                </c:pt>
                <c:pt idx="12590">
                  <c:v>6295</c:v>
                </c:pt>
                <c:pt idx="12591">
                  <c:v>6295.5</c:v>
                </c:pt>
                <c:pt idx="12592">
                  <c:v>6296</c:v>
                </c:pt>
                <c:pt idx="12593">
                  <c:v>6296.5</c:v>
                </c:pt>
                <c:pt idx="12594">
                  <c:v>6297</c:v>
                </c:pt>
                <c:pt idx="12595">
                  <c:v>6297.5</c:v>
                </c:pt>
                <c:pt idx="12596">
                  <c:v>6298</c:v>
                </c:pt>
                <c:pt idx="12597">
                  <c:v>6298.5</c:v>
                </c:pt>
                <c:pt idx="12598">
                  <c:v>6299</c:v>
                </c:pt>
                <c:pt idx="12599">
                  <c:v>6299.5</c:v>
                </c:pt>
                <c:pt idx="12600">
                  <c:v>6300</c:v>
                </c:pt>
                <c:pt idx="12601">
                  <c:v>6300.5</c:v>
                </c:pt>
                <c:pt idx="12602">
                  <c:v>6301</c:v>
                </c:pt>
                <c:pt idx="12603">
                  <c:v>6301.5</c:v>
                </c:pt>
                <c:pt idx="12604">
                  <c:v>6302</c:v>
                </c:pt>
                <c:pt idx="12605">
                  <c:v>6302.5</c:v>
                </c:pt>
                <c:pt idx="12606">
                  <c:v>6303</c:v>
                </c:pt>
                <c:pt idx="12607">
                  <c:v>6303.5</c:v>
                </c:pt>
                <c:pt idx="12608">
                  <c:v>6304</c:v>
                </c:pt>
                <c:pt idx="12609">
                  <c:v>6304.5</c:v>
                </c:pt>
                <c:pt idx="12610">
                  <c:v>6305</c:v>
                </c:pt>
                <c:pt idx="12611">
                  <c:v>6305.5</c:v>
                </c:pt>
                <c:pt idx="12612">
                  <c:v>6306</c:v>
                </c:pt>
                <c:pt idx="12613">
                  <c:v>6306.5</c:v>
                </c:pt>
                <c:pt idx="12614">
                  <c:v>6307</c:v>
                </c:pt>
                <c:pt idx="12615">
                  <c:v>6307.5</c:v>
                </c:pt>
                <c:pt idx="12616">
                  <c:v>6308</c:v>
                </c:pt>
                <c:pt idx="12617">
                  <c:v>6308.5</c:v>
                </c:pt>
                <c:pt idx="12618">
                  <c:v>6309</c:v>
                </c:pt>
                <c:pt idx="12619">
                  <c:v>6309.5</c:v>
                </c:pt>
                <c:pt idx="12620">
                  <c:v>6310</c:v>
                </c:pt>
                <c:pt idx="12621">
                  <c:v>6310.5</c:v>
                </c:pt>
                <c:pt idx="12622">
                  <c:v>6311</c:v>
                </c:pt>
                <c:pt idx="12623">
                  <c:v>6311.5</c:v>
                </c:pt>
                <c:pt idx="12624">
                  <c:v>6312</c:v>
                </c:pt>
                <c:pt idx="12625">
                  <c:v>6312.5</c:v>
                </c:pt>
                <c:pt idx="12626">
                  <c:v>6313</c:v>
                </c:pt>
                <c:pt idx="12627">
                  <c:v>6313.5</c:v>
                </c:pt>
                <c:pt idx="12628">
                  <c:v>6314</c:v>
                </c:pt>
                <c:pt idx="12629">
                  <c:v>6314.5</c:v>
                </c:pt>
                <c:pt idx="12630">
                  <c:v>6315</c:v>
                </c:pt>
                <c:pt idx="12631">
                  <c:v>6315.5</c:v>
                </c:pt>
                <c:pt idx="12632">
                  <c:v>6316</c:v>
                </c:pt>
                <c:pt idx="12633">
                  <c:v>6316.5</c:v>
                </c:pt>
                <c:pt idx="12634">
                  <c:v>6317</c:v>
                </c:pt>
                <c:pt idx="12635">
                  <c:v>6317.5</c:v>
                </c:pt>
                <c:pt idx="12636">
                  <c:v>6318</c:v>
                </c:pt>
                <c:pt idx="12637">
                  <c:v>6318.5</c:v>
                </c:pt>
                <c:pt idx="12638">
                  <c:v>6319</c:v>
                </c:pt>
                <c:pt idx="12639">
                  <c:v>6319.5</c:v>
                </c:pt>
                <c:pt idx="12640">
                  <c:v>6320</c:v>
                </c:pt>
                <c:pt idx="12641">
                  <c:v>6320.5</c:v>
                </c:pt>
                <c:pt idx="12642">
                  <c:v>6321</c:v>
                </c:pt>
                <c:pt idx="12643">
                  <c:v>6321.5</c:v>
                </c:pt>
                <c:pt idx="12644">
                  <c:v>6322</c:v>
                </c:pt>
                <c:pt idx="12645">
                  <c:v>6322.5</c:v>
                </c:pt>
                <c:pt idx="12646">
                  <c:v>6323</c:v>
                </c:pt>
                <c:pt idx="12647">
                  <c:v>6323.5</c:v>
                </c:pt>
                <c:pt idx="12648">
                  <c:v>6324</c:v>
                </c:pt>
                <c:pt idx="12649">
                  <c:v>6324.5</c:v>
                </c:pt>
                <c:pt idx="12650">
                  <c:v>6325</c:v>
                </c:pt>
                <c:pt idx="12651">
                  <c:v>6325.5</c:v>
                </c:pt>
                <c:pt idx="12652">
                  <c:v>6326</c:v>
                </c:pt>
                <c:pt idx="12653">
                  <c:v>6326.5</c:v>
                </c:pt>
                <c:pt idx="12654">
                  <c:v>6327</c:v>
                </c:pt>
                <c:pt idx="12655">
                  <c:v>6327.5</c:v>
                </c:pt>
                <c:pt idx="12656">
                  <c:v>6328</c:v>
                </c:pt>
                <c:pt idx="12657">
                  <c:v>6328.5</c:v>
                </c:pt>
                <c:pt idx="12658">
                  <c:v>6329</c:v>
                </c:pt>
                <c:pt idx="12659">
                  <c:v>6329.5</c:v>
                </c:pt>
                <c:pt idx="12660">
                  <c:v>6330</c:v>
                </c:pt>
                <c:pt idx="12661">
                  <c:v>6330.5</c:v>
                </c:pt>
                <c:pt idx="12662">
                  <c:v>6331</c:v>
                </c:pt>
                <c:pt idx="12663">
                  <c:v>6331.5</c:v>
                </c:pt>
                <c:pt idx="12664">
                  <c:v>6332</c:v>
                </c:pt>
                <c:pt idx="12665">
                  <c:v>6332.5</c:v>
                </c:pt>
                <c:pt idx="12666">
                  <c:v>6333</c:v>
                </c:pt>
                <c:pt idx="12667">
                  <c:v>6333.5</c:v>
                </c:pt>
                <c:pt idx="12668">
                  <c:v>6334</c:v>
                </c:pt>
                <c:pt idx="12669">
                  <c:v>6334.5</c:v>
                </c:pt>
                <c:pt idx="12670">
                  <c:v>6335</c:v>
                </c:pt>
                <c:pt idx="12671">
                  <c:v>6335.5</c:v>
                </c:pt>
                <c:pt idx="12672">
                  <c:v>6336</c:v>
                </c:pt>
                <c:pt idx="12673">
                  <c:v>6336.5</c:v>
                </c:pt>
                <c:pt idx="12674">
                  <c:v>6337</c:v>
                </c:pt>
                <c:pt idx="12675">
                  <c:v>6337.5</c:v>
                </c:pt>
                <c:pt idx="12676">
                  <c:v>6338</c:v>
                </c:pt>
                <c:pt idx="12677">
                  <c:v>6338.5</c:v>
                </c:pt>
                <c:pt idx="12678">
                  <c:v>6339</c:v>
                </c:pt>
                <c:pt idx="12679">
                  <c:v>6339.5</c:v>
                </c:pt>
                <c:pt idx="12680">
                  <c:v>6340</c:v>
                </c:pt>
                <c:pt idx="12681">
                  <c:v>6340.5</c:v>
                </c:pt>
                <c:pt idx="12682">
                  <c:v>6341</c:v>
                </c:pt>
                <c:pt idx="12683">
                  <c:v>6341.5</c:v>
                </c:pt>
                <c:pt idx="12684">
                  <c:v>6342</c:v>
                </c:pt>
                <c:pt idx="12685">
                  <c:v>6342.5</c:v>
                </c:pt>
                <c:pt idx="12686">
                  <c:v>6343</c:v>
                </c:pt>
                <c:pt idx="12687">
                  <c:v>6343.5</c:v>
                </c:pt>
                <c:pt idx="12688">
                  <c:v>6344</c:v>
                </c:pt>
                <c:pt idx="12689">
                  <c:v>6344.5</c:v>
                </c:pt>
                <c:pt idx="12690">
                  <c:v>6345</c:v>
                </c:pt>
                <c:pt idx="12691">
                  <c:v>6345.5</c:v>
                </c:pt>
                <c:pt idx="12692">
                  <c:v>6346</c:v>
                </c:pt>
                <c:pt idx="12693">
                  <c:v>6346.5</c:v>
                </c:pt>
                <c:pt idx="12694">
                  <c:v>6347</c:v>
                </c:pt>
                <c:pt idx="12695">
                  <c:v>6347.5</c:v>
                </c:pt>
                <c:pt idx="12696">
                  <c:v>6348</c:v>
                </c:pt>
                <c:pt idx="12697">
                  <c:v>6348.5</c:v>
                </c:pt>
                <c:pt idx="12698">
                  <c:v>6349</c:v>
                </c:pt>
                <c:pt idx="12699">
                  <c:v>6349.5</c:v>
                </c:pt>
                <c:pt idx="12700">
                  <c:v>6350</c:v>
                </c:pt>
                <c:pt idx="12701">
                  <c:v>6350.5</c:v>
                </c:pt>
                <c:pt idx="12702">
                  <c:v>6351</c:v>
                </c:pt>
                <c:pt idx="12703">
                  <c:v>6351.5</c:v>
                </c:pt>
                <c:pt idx="12704">
                  <c:v>6352</c:v>
                </c:pt>
                <c:pt idx="12705">
                  <c:v>6352.5</c:v>
                </c:pt>
                <c:pt idx="12706">
                  <c:v>6353</c:v>
                </c:pt>
                <c:pt idx="12707">
                  <c:v>6353.5</c:v>
                </c:pt>
                <c:pt idx="12708">
                  <c:v>6354</c:v>
                </c:pt>
                <c:pt idx="12709">
                  <c:v>6354.5</c:v>
                </c:pt>
                <c:pt idx="12710">
                  <c:v>6355</c:v>
                </c:pt>
                <c:pt idx="12711">
                  <c:v>6355.5</c:v>
                </c:pt>
                <c:pt idx="12712">
                  <c:v>6356</c:v>
                </c:pt>
                <c:pt idx="12713">
                  <c:v>6356.5</c:v>
                </c:pt>
                <c:pt idx="12714">
                  <c:v>6357</c:v>
                </c:pt>
                <c:pt idx="12715">
                  <c:v>6357.5</c:v>
                </c:pt>
                <c:pt idx="12716">
                  <c:v>6358</c:v>
                </c:pt>
                <c:pt idx="12717">
                  <c:v>6358.5</c:v>
                </c:pt>
                <c:pt idx="12718">
                  <c:v>6359</c:v>
                </c:pt>
                <c:pt idx="12719">
                  <c:v>6359.5</c:v>
                </c:pt>
                <c:pt idx="12720">
                  <c:v>6360</c:v>
                </c:pt>
                <c:pt idx="12721">
                  <c:v>6360.5</c:v>
                </c:pt>
                <c:pt idx="12722">
                  <c:v>6361</c:v>
                </c:pt>
                <c:pt idx="12723">
                  <c:v>6361.5</c:v>
                </c:pt>
                <c:pt idx="12724">
                  <c:v>6362</c:v>
                </c:pt>
                <c:pt idx="12725">
                  <c:v>6362.5</c:v>
                </c:pt>
                <c:pt idx="12726">
                  <c:v>6363</c:v>
                </c:pt>
                <c:pt idx="12727">
                  <c:v>6363.5</c:v>
                </c:pt>
                <c:pt idx="12728">
                  <c:v>6364</c:v>
                </c:pt>
                <c:pt idx="12729">
                  <c:v>6364.5</c:v>
                </c:pt>
                <c:pt idx="12730">
                  <c:v>6365</c:v>
                </c:pt>
                <c:pt idx="12731">
                  <c:v>6365.5</c:v>
                </c:pt>
                <c:pt idx="12732">
                  <c:v>6366</c:v>
                </c:pt>
                <c:pt idx="12733">
                  <c:v>6366.5</c:v>
                </c:pt>
                <c:pt idx="12734">
                  <c:v>6367</c:v>
                </c:pt>
                <c:pt idx="12735">
                  <c:v>6367.5</c:v>
                </c:pt>
                <c:pt idx="12736">
                  <c:v>6368</c:v>
                </c:pt>
                <c:pt idx="12737">
                  <c:v>6368.5</c:v>
                </c:pt>
                <c:pt idx="12738">
                  <c:v>6369</c:v>
                </c:pt>
                <c:pt idx="12739">
                  <c:v>6369.5</c:v>
                </c:pt>
                <c:pt idx="12740">
                  <c:v>6370</c:v>
                </c:pt>
                <c:pt idx="12741">
                  <c:v>6370.5</c:v>
                </c:pt>
                <c:pt idx="12742">
                  <c:v>6371</c:v>
                </c:pt>
                <c:pt idx="12743">
                  <c:v>6371.5</c:v>
                </c:pt>
                <c:pt idx="12744">
                  <c:v>6372</c:v>
                </c:pt>
                <c:pt idx="12745">
                  <c:v>6372.5</c:v>
                </c:pt>
                <c:pt idx="12746">
                  <c:v>6373</c:v>
                </c:pt>
                <c:pt idx="12747">
                  <c:v>6373.5</c:v>
                </c:pt>
                <c:pt idx="12748">
                  <c:v>6374</c:v>
                </c:pt>
                <c:pt idx="12749">
                  <c:v>6374.5</c:v>
                </c:pt>
                <c:pt idx="12750">
                  <c:v>6375</c:v>
                </c:pt>
                <c:pt idx="12751">
                  <c:v>6375.5</c:v>
                </c:pt>
                <c:pt idx="12752">
                  <c:v>6376</c:v>
                </c:pt>
                <c:pt idx="12753">
                  <c:v>6376.5</c:v>
                </c:pt>
                <c:pt idx="12754">
                  <c:v>6377</c:v>
                </c:pt>
                <c:pt idx="12755">
                  <c:v>6377.5</c:v>
                </c:pt>
                <c:pt idx="12756">
                  <c:v>6378</c:v>
                </c:pt>
                <c:pt idx="12757">
                  <c:v>6378.5</c:v>
                </c:pt>
                <c:pt idx="12758">
                  <c:v>6379</c:v>
                </c:pt>
                <c:pt idx="12759">
                  <c:v>6379.5</c:v>
                </c:pt>
                <c:pt idx="12760">
                  <c:v>6380</c:v>
                </c:pt>
                <c:pt idx="12761">
                  <c:v>6380.5</c:v>
                </c:pt>
                <c:pt idx="12762">
                  <c:v>6381</c:v>
                </c:pt>
                <c:pt idx="12763">
                  <c:v>6381.5</c:v>
                </c:pt>
                <c:pt idx="12764">
                  <c:v>6382</c:v>
                </c:pt>
                <c:pt idx="12765">
                  <c:v>6382.5</c:v>
                </c:pt>
                <c:pt idx="12766">
                  <c:v>6383</c:v>
                </c:pt>
                <c:pt idx="12767">
                  <c:v>6383.5</c:v>
                </c:pt>
                <c:pt idx="12768">
                  <c:v>6384</c:v>
                </c:pt>
                <c:pt idx="12769">
                  <c:v>6384.5</c:v>
                </c:pt>
                <c:pt idx="12770">
                  <c:v>6385</c:v>
                </c:pt>
                <c:pt idx="12771">
                  <c:v>6385.5</c:v>
                </c:pt>
                <c:pt idx="12772">
                  <c:v>6386</c:v>
                </c:pt>
                <c:pt idx="12773">
                  <c:v>6386.5</c:v>
                </c:pt>
                <c:pt idx="12774">
                  <c:v>6387</c:v>
                </c:pt>
                <c:pt idx="12775">
                  <c:v>6387.5</c:v>
                </c:pt>
                <c:pt idx="12776">
                  <c:v>6388</c:v>
                </c:pt>
                <c:pt idx="12777">
                  <c:v>6388.5</c:v>
                </c:pt>
                <c:pt idx="12778">
                  <c:v>6389</c:v>
                </c:pt>
                <c:pt idx="12779">
                  <c:v>6389.5</c:v>
                </c:pt>
                <c:pt idx="12780">
                  <c:v>6390</c:v>
                </c:pt>
                <c:pt idx="12781">
                  <c:v>6390.5</c:v>
                </c:pt>
                <c:pt idx="12782">
                  <c:v>6391</c:v>
                </c:pt>
                <c:pt idx="12783">
                  <c:v>6391.5</c:v>
                </c:pt>
                <c:pt idx="12784">
                  <c:v>6392</c:v>
                </c:pt>
                <c:pt idx="12785">
                  <c:v>6392.5</c:v>
                </c:pt>
                <c:pt idx="12786">
                  <c:v>6393</c:v>
                </c:pt>
                <c:pt idx="12787">
                  <c:v>6393.5</c:v>
                </c:pt>
                <c:pt idx="12788">
                  <c:v>6394</c:v>
                </c:pt>
                <c:pt idx="12789">
                  <c:v>6394.5</c:v>
                </c:pt>
                <c:pt idx="12790">
                  <c:v>6395</c:v>
                </c:pt>
                <c:pt idx="12791">
                  <c:v>6395.5</c:v>
                </c:pt>
                <c:pt idx="12792">
                  <c:v>6396</c:v>
                </c:pt>
                <c:pt idx="12793">
                  <c:v>6396.5</c:v>
                </c:pt>
                <c:pt idx="12794">
                  <c:v>6397</c:v>
                </c:pt>
                <c:pt idx="12795">
                  <c:v>6397.5</c:v>
                </c:pt>
                <c:pt idx="12796">
                  <c:v>6398</c:v>
                </c:pt>
                <c:pt idx="12797">
                  <c:v>6398.5</c:v>
                </c:pt>
                <c:pt idx="12798">
                  <c:v>6399</c:v>
                </c:pt>
                <c:pt idx="12799">
                  <c:v>6399.5</c:v>
                </c:pt>
                <c:pt idx="12800">
                  <c:v>6400</c:v>
                </c:pt>
                <c:pt idx="12801">
                  <c:v>6400.5</c:v>
                </c:pt>
                <c:pt idx="12802">
                  <c:v>6401</c:v>
                </c:pt>
                <c:pt idx="12803">
                  <c:v>6401.5</c:v>
                </c:pt>
                <c:pt idx="12804">
                  <c:v>6402</c:v>
                </c:pt>
                <c:pt idx="12805">
                  <c:v>6402.5</c:v>
                </c:pt>
                <c:pt idx="12806">
                  <c:v>6403</c:v>
                </c:pt>
                <c:pt idx="12807">
                  <c:v>6403.5</c:v>
                </c:pt>
                <c:pt idx="12808">
                  <c:v>6404</c:v>
                </c:pt>
                <c:pt idx="12809">
                  <c:v>6404.5</c:v>
                </c:pt>
                <c:pt idx="12810">
                  <c:v>6405</c:v>
                </c:pt>
                <c:pt idx="12811">
                  <c:v>6405.5</c:v>
                </c:pt>
                <c:pt idx="12812">
                  <c:v>6406</c:v>
                </c:pt>
                <c:pt idx="12813">
                  <c:v>6406.5</c:v>
                </c:pt>
                <c:pt idx="12814">
                  <c:v>6407</c:v>
                </c:pt>
                <c:pt idx="12815">
                  <c:v>6407.5</c:v>
                </c:pt>
                <c:pt idx="12816">
                  <c:v>6408</c:v>
                </c:pt>
                <c:pt idx="12817">
                  <c:v>6408.5</c:v>
                </c:pt>
                <c:pt idx="12818">
                  <c:v>6409</c:v>
                </c:pt>
                <c:pt idx="12819">
                  <c:v>6409.5</c:v>
                </c:pt>
                <c:pt idx="12820">
                  <c:v>6410</c:v>
                </c:pt>
                <c:pt idx="12821">
                  <c:v>6410.5</c:v>
                </c:pt>
                <c:pt idx="12822">
                  <c:v>6411</c:v>
                </c:pt>
                <c:pt idx="12823">
                  <c:v>6411.5</c:v>
                </c:pt>
                <c:pt idx="12824">
                  <c:v>6412</c:v>
                </c:pt>
                <c:pt idx="12825">
                  <c:v>6412.5</c:v>
                </c:pt>
                <c:pt idx="12826">
                  <c:v>6413</c:v>
                </c:pt>
                <c:pt idx="12827">
                  <c:v>6413.5</c:v>
                </c:pt>
                <c:pt idx="12828">
                  <c:v>6414</c:v>
                </c:pt>
                <c:pt idx="12829">
                  <c:v>6414.5</c:v>
                </c:pt>
                <c:pt idx="12830">
                  <c:v>6415</c:v>
                </c:pt>
                <c:pt idx="12831">
                  <c:v>6415.5</c:v>
                </c:pt>
                <c:pt idx="12832">
                  <c:v>6416</c:v>
                </c:pt>
                <c:pt idx="12833">
                  <c:v>6416.5</c:v>
                </c:pt>
                <c:pt idx="12834">
                  <c:v>6417</c:v>
                </c:pt>
                <c:pt idx="12835">
                  <c:v>6417.5</c:v>
                </c:pt>
                <c:pt idx="12836">
                  <c:v>6418</c:v>
                </c:pt>
                <c:pt idx="12837">
                  <c:v>6418.5</c:v>
                </c:pt>
                <c:pt idx="12838">
                  <c:v>6419</c:v>
                </c:pt>
                <c:pt idx="12839">
                  <c:v>6419.5</c:v>
                </c:pt>
                <c:pt idx="12840">
                  <c:v>6420</c:v>
                </c:pt>
                <c:pt idx="12841">
                  <c:v>6420.5</c:v>
                </c:pt>
                <c:pt idx="12842">
                  <c:v>6421</c:v>
                </c:pt>
                <c:pt idx="12843">
                  <c:v>6421.5</c:v>
                </c:pt>
                <c:pt idx="12844">
                  <c:v>6422</c:v>
                </c:pt>
                <c:pt idx="12845">
                  <c:v>6422.5</c:v>
                </c:pt>
                <c:pt idx="12846">
                  <c:v>6423</c:v>
                </c:pt>
                <c:pt idx="12847">
                  <c:v>6423.5</c:v>
                </c:pt>
                <c:pt idx="12848">
                  <c:v>6424</c:v>
                </c:pt>
                <c:pt idx="12849">
                  <c:v>6424.5</c:v>
                </c:pt>
                <c:pt idx="12850">
                  <c:v>6425</c:v>
                </c:pt>
                <c:pt idx="12851">
                  <c:v>6425.5</c:v>
                </c:pt>
                <c:pt idx="12852">
                  <c:v>6426</c:v>
                </c:pt>
                <c:pt idx="12853">
                  <c:v>6426.5</c:v>
                </c:pt>
                <c:pt idx="12854">
                  <c:v>6427</c:v>
                </c:pt>
                <c:pt idx="12855">
                  <c:v>6427.5</c:v>
                </c:pt>
                <c:pt idx="12856">
                  <c:v>6428</c:v>
                </c:pt>
                <c:pt idx="12857">
                  <c:v>6428.5</c:v>
                </c:pt>
                <c:pt idx="12858">
                  <c:v>6429</c:v>
                </c:pt>
                <c:pt idx="12859">
                  <c:v>6429.5</c:v>
                </c:pt>
                <c:pt idx="12860">
                  <c:v>6430</c:v>
                </c:pt>
                <c:pt idx="12861">
                  <c:v>6430.5</c:v>
                </c:pt>
                <c:pt idx="12862">
                  <c:v>6431</c:v>
                </c:pt>
                <c:pt idx="12863">
                  <c:v>6431.5</c:v>
                </c:pt>
                <c:pt idx="12864">
                  <c:v>6432</c:v>
                </c:pt>
                <c:pt idx="12865">
                  <c:v>6432.5</c:v>
                </c:pt>
                <c:pt idx="12866">
                  <c:v>6433</c:v>
                </c:pt>
                <c:pt idx="12867">
                  <c:v>6433.5</c:v>
                </c:pt>
                <c:pt idx="12868">
                  <c:v>6434</c:v>
                </c:pt>
                <c:pt idx="12869">
                  <c:v>6434.5</c:v>
                </c:pt>
                <c:pt idx="12870">
                  <c:v>6435</c:v>
                </c:pt>
                <c:pt idx="12871">
                  <c:v>6435.5</c:v>
                </c:pt>
                <c:pt idx="12872">
                  <c:v>6436</c:v>
                </c:pt>
                <c:pt idx="12873">
                  <c:v>6436.5</c:v>
                </c:pt>
                <c:pt idx="12874">
                  <c:v>6437</c:v>
                </c:pt>
                <c:pt idx="12875">
                  <c:v>6437.5</c:v>
                </c:pt>
                <c:pt idx="12876">
                  <c:v>6438</c:v>
                </c:pt>
                <c:pt idx="12877">
                  <c:v>6438.5</c:v>
                </c:pt>
                <c:pt idx="12878">
                  <c:v>6439</c:v>
                </c:pt>
                <c:pt idx="12879">
                  <c:v>6439.5</c:v>
                </c:pt>
                <c:pt idx="12880">
                  <c:v>6440</c:v>
                </c:pt>
                <c:pt idx="12881">
                  <c:v>6440.5</c:v>
                </c:pt>
                <c:pt idx="12882">
                  <c:v>6441</c:v>
                </c:pt>
                <c:pt idx="12883">
                  <c:v>6441.5</c:v>
                </c:pt>
                <c:pt idx="12884">
                  <c:v>6442</c:v>
                </c:pt>
                <c:pt idx="12885">
                  <c:v>6442.5</c:v>
                </c:pt>
                <c:pt idx="12886">
                  <c:v>6443</c:v>
                </c:pt>
                <c:pt idx="12887">
                  <c:v>6443.5</c:v>
                </c:pt>
                <c:pt idx="12888">
                  <c:v>6444</c:v>
                </c:pt>
                <c:pt idx="12889">
                  <c:v>6444.5</c:v>
                </c:pt>
                <c:pt idx="12890">
                  <c:v>6445</c:v>
                </c:pt>
                <c:pt idx="12891">
                  <c:v>6445.5</c:v>
                </c:pt>
                <c:pt idx="12892">
                  <c:v>6446</c:v>
                </c:pt>
                <c:pt idx="12893">
                  <c:v>6446.5</c:v>
                </c:pt>
                <c:pt idx="12894">
                  <c:v>6447</c:v>
                </c:pt>
                <c:pt idx="12895">
                  <c:v>6447.5</c:v>
                </c:pt>
                <c:pt idx="12896">
                  <c:v>6448</c:v>
                </c:pt>
                <c:pt idx="12897">
                  <c:v>6448.5</c:v>
                </c:pt>
                <c:pt idx="12898">
                  <c:v>6449</c:v>
                </c:pt>
                <c:pt idx="12899">
                  <c:v>6449.5</c:v>
                </c:pt>
                <c:pt idx="12900">
                  <c:v>6450</c:v>
                </c:pt>
                <c:pt idx="12901">
                  <c:v>6450.5</c:v>
                </c:pt>
                <c:pt idx="12902">
                  <c:v>6451</c:v>
                </c:pt>
                <c:pt idx="12903">
                  <c:v>6451.5</c:v>
                </c:pt>
                <c:pt idx="12904">
                  <c:v>6452</c:v>
                </c:pt>
                <c:pt idx="12905">
                  <c:v>6452.5</c:v>
                </c:pt>
                <c:pt idx="12906">
                  <c:v>6453</c:v>
                </c:pt>
                <c:pt idx="12907">
                  <c:v>6453.5</c:v>
                </c:pt>
                <c:pt idx="12908">
                  <c:v>6454</c:v>
                </c:pt>
                <c:pt idx="12909">
                  <c:v>6454.5</c:v>
                </c:pt>
                <c:pt idx="12910">
                  <c:v>6455</c:v>
                </c:pt>
                <c:pt idx="12911">
                  <c:v>6455.5</c:v>
                </c:pt>
                <c:pt idx="12912">
                  <c:v>6456</c:v>
                </c:pt>
                <c:pt idx="12913">
                  <c:v>6456.5</c:v>
                </c:pt>
                <c:pt idx="12914">
                  <c:v>6457</c:v>
                </c:pt>
                <c:pt idx="12915">
                  <c:v>6457.5</c:v>
                </c:pt>
                <c:pt idx="12916">
                  <c:v>6458</c:v>
                </c:pt>
                <c:pt idx="12917">
                  <c:v>6458.5</c:v>
                </c:pt>
                <c:pt idx="12918">
                  <c:v>6459</c:v>
                </c:pt>
                <c:pt idx="12919">
                  <c:v>6459.5</c:v>
                </c:pt>
                <c:pt idx="12920">
                  <c:v>6460</c:v>
                </c:pt>
                <c:pt idx="12921">
                  <c:v>6460.5</c:v>
                </c:pt>
                <c:pt idx="12922">
                  <c:v>6461</c:v>
                </c:pt>
                <c:pt idx="12923">
                  <c:v>6461.5</c:v>
                </c:pt>
                <c:pt idx="12924">
                  <c:v>6462</c:v>
                </c:pt>
                <c:pt idx="12925">
                  <c:v>6462.5</c:v>
                </c:pt>
                <c:pt idx="12926">
                  <c:v>6463</c:v>
                </c:pt>
                <c:pt idx="12927">
                  <c:v>6463.5</c:v>
                </c:pt>
                <c:pt idx="12928">
                  <c:v>6464</c:v>
                </c:pt>
                <c:pt idx="12929">
                  <c:v>6464.5</c:v>
                </c:pt>
                <c:pt idx="12930">
                  <c:v>6465</c:v>
                </c:pt>
                <c:pt idx="12931">
                  <c:v>6465.5</c:v>
                </c:pt>
                <c:pt idx="12932">
                  <c:v>6466</c:v>
                </c:pt>
                <c:pt idx="12933">
                  <c:v>6466.5</c:v>
                </c:pt>
                <c:pt idx="12934">
                  <c:v>6467</c:v>
                </c:pt>
                <c:pt idx="12935">
                  <c:v>6467.5</c:v>
                </c:pt>
                <c:pt idx="12936">
                  <c:v>6468</c:v>
                </c:pt>
                <c:pt idx="12937">
                  <c:v>6468.5</c:v>
                </c:pt>
                <c:pt idx="12938">
                  <c:v>6469</c:v>
                </c:pt>
                <c:pt idx="12939">
                  <c:v>6469.5</c:v>
                </c:pt>
                <c:pt idx="12940">
                  <c:v>6470</c:v>
                </c:pt>
                <c:pt idx="12941">
                  <c:v>6470.5</c:v>
                </c:pt>
                <c:pt idx="12942">
                  <c:v>6471</c:v>
                </c:pt>
                <c:pt idx="12943">
                  <c:v>6471.5</c:v>
                </c:pt>
                <c:pt idx="12944">
                  <c:v>6472</c:v>
                </c:pt>
                <c:pt idx="12945">
                  <c:v>6472.5</c:v>
                </c:pt>
                <c:pt idx="12946">
                  <c:v>6473</c:v>
                </c:pt>
                <c:pt idx="12947">
                  <c:v>6473.5</c:v>
                </c:pt>
                <c:pt idx="12948">
                  <c:v>6474</c:v>
                </c:pt>
                <c:pt idx="12949">
                  <c:v>6474.5</c:v>
                </c:pt>
                <c:pt idx="12950">
                  <c:v>6475</c:v>
                </c:pt>
                <c:pt idx="12951">
                  <c:v>6475.5</c:v>
                </c:pt>
                <c:pt idx="12952">
                  <c:v>6476</c:v>
                </c:pt>
                <c:pt idx="12953">
                  <c:v>6476.5</c:v>
                </c:pt>
                <c:pt idx="12954">
                  <c:v>6477</c:v>
                </c:pt>
                <c:pt idx="12955">
                  <c:v>6477.5</c:v>
                </c:pt>
                <c:pt idx="12956">
                  <c:v>6478</c:v>
                </c:pt>
                <c:pt idx="12957">
                  <c:v>6478.5</c:v>
                </c:pt>
                <c:pt idx="12958">
                  <c:v>6479</c:v>
                </c:pt>
                <c:pt idx="12959">
                  <c:v>6479.5</c:v>
                </c:pt>
                <c:pt idx="12960">
                  <c:v>6480</c:v>
                </c:pt>
                <c:pt idx="12961">
                  <c:v>6480.5</c:v>
                </c:pt>
                <c:pt idx="12962">
                  <c:v>6481</c:v>
                </c:pt>
                <c:pt idx="12963">
                  <c:v>6481.5</c:v>
                </c:pt>
                <c:pt idx="12964">
                  <c:v>6482</c:v>
                </c:pt>
                <c:pt idx="12965">
                  <c:v>6482.5</c:v>
                </c:pt>
                <c:pt idx="12966">
                  <c:v>6483</c:v>
                </c:pt>
                <c:pt idx="12967">
                  <c:v>6483.5</c:v>
                </c:pt>
                <c:pt idx="12968">
                  <c:v>6484</c:v>
                </c:pt>
                <c:pt idx="12969">
                  <c:v>6484.5</c:v>
                </c:pt>
                <c:pt idx="12970">
                  <c:v>6485</c:v>
                </c:pt>
                <c:pt idx="12971">
                  <c:v>6485.5</c:v>
                </c:pt>
                <c:pt idx="12972">
                  <c:v>6486</c:v>
                </c:pt>
                <c:pt idx="12973">
                  <c:v>6486.5</c:v>
                </c:pt>
                <c:pt idx="12974">
                  <c:v>6487</c:v>
                </c:pt>
                <c:pt idx="12975">
                  <c:v>6487.5</c:v>
                </c:pt>
                <c:pt idx="12976">
                  <c:v>6488</c:v>
                </c:pt>
                <c:pt idx="12977">
                  <c:v>6488.5</c:v>
                </c:pt>
                <c:pt idx="12978">
                  <c:v>6489</c:v>
                </c:pt>
                <c:pt idx="12979">
                  <c:v>6489.5</c:v>
                </c:pt>
                <c:pt idx="12980">
                  <c:v>6490</c:v>
                </c:pt>
                <c:pt idx="12981">
                  <c:v>6490.5</c:v>
                </c:pt>
                <c:pt idx="12982">
                  <c:v>6491</c:v>
                </c:pt>
                <c:pt idx="12983">
                  <c:v>6491.5</c:v>
                </c:pt>
                <c:pt idx="12984">
                  <c:v>6492</c:v>
                </c:pt>
                <c:pt idx="12985">
                  <c:v>6492.5</c:v>
                </c:pt>
                <c:pt idx="12986">
                  <c:v>6493</c:v>
                </c:pt>
                <c:pt idx="12987">
                  <c:v>6493.5</c:v>
                </c:pt>
                <c:pt idx="12988">
                  <c:v>6494</c:v>
                </c:pt>
                <c:pt idx="12989">
                  <c:v>6494.5</c:v>
                </c:pt>
                <c:pt idx="12990">
                  <c:v>6495</c:v>
                </c:pt>
                <c:pt idx="12991">
                  <c:v>6495.5</c:v>
                </c:pt>
                <c:pt idx="12992">
                  <c:v>6496</c:v>
                </c:pt>
                <c:pt idx="12993">
                  <c:v>6496.5</c:v>
                </c:pt>
                <c:pt idx="12994">
                  <c:v>6497</c:v>
                </c:pt>
                <c:pt idx="12995">
                  <c:v>6497.5</c:v>
                </c:pt>
                <c:pt idx="12996">
                  <c:v>6498</c:v>
                </c:pt>
                <c:pt idx="12997">
                  <c:v>6498.5</c:v>
                </c:pt>
                <c:pt idx="12998">
                  <c:v>6499</c:v>
                </c:pt>
                <c:pt idx="12999">
                  <c:v>6499.5</c:v>
                </c:pt>
                <c:pt idx="13000">
                  <c:v>6500</c:v>
                </c:pt>
                <c:pt idx="13001">
                  <c:v>6500.5</c:v>
                </c:pt>
                <c:pt idx="13002">
                  <c:v>6501</c:v>
                </c:pt>
                <c:pt idx="13003">
                  <c:v>6501.5</c:v>
                </c:pt>
                <c:pt idx="13004">
                  <c:v>6502</c:v>
                </c:pt>
                <c:pt idx="13005">
                  <c:v>6502.5</c:v>
                </c:pt>
                <c:pt idx="13006">
                  <c:v>6503</c:v>
                </c:pt>
                <c:pt idx="13007">
                  <c:v>6503.5</c:v>
                </c:pt>
                <c:pt idx="13008">
                  <c:v>6504</c:v>
                </c:pt>
                <c:pt idx="13009">
                  <c:v>6504.5</c:v>
                </c:pt>
                <c:pt idx="13010">
                  <c:v>6505</c:v>
                </c:pt>
                <c:pt idx="13011">
                  <c:v>6505.5</c:v>
                </c:pt>
                <c:pt idx="13012">
                  <c:v>6506</c:v>
                </c:pt>
                <c:pt idx="13013">
                  <c:v>6506.5</c:v>
                </c:pt>
                <c:pt idx="13014">
                  <c:v>6507</c:v>
                </c:pt>
                <c:pt idx="13015">
                  <c:v>6507.5</c:v>
                </c:pt>
                <c:pt idx="13016">
                  <c:v>6508</c:v>
                </c:pt>
                <c:pt idx="13017">
                  <c:v>6508.5</c:v>
                </c:pt>
                <c:pt idx="13018">
                  <c:v>6509</c:v>
                </c:pt>
                <c:pt idx="13019">
                  <c:v>6509.5</c:v>
                </c:pt>
                <c:pt idx="13020">
                  <c:v>6510</c:v>
                </c:pt>
                <c:pt idx="13021">
                  <c:v>6510.5</c:v>
                </c:pt>
                <c:pt idx="13022">
                  <c:v>6511</c:v>
                </c:pt>
                <c:pt idx="13023">
                  <c:v>6511.5</c:v>
                </c:pt>
                <c:pt idx="13024">
                  <c:v>6512</c:v>
                </c:pt>
                <c:pt idx="13025">
                  <c:v>6512.5</c:v>
                </c:pt>
                <c:pt idx="13026">
                  <c:v>6513</c:v>
                </c:pt>
                <c:pt idx="13027">
                  <c:v>6513.5</c:v>
                </c:pt>
                <c:pt idx="13028">
                  <c:v>6514</c:v>
                </c:pt>
                <c:pt idx="13029">
                  <c:v>6514.5</c:v>
                </c:pt>
                <c:pt idx="13030">
                  <c:v>6515</c:v>
                </c:pt>
                <c:pt idx="13031">
                  <c:v>6515.5</c:v>
                </c:pt>
                <c:pt idx="13032">
                  <c:v>6516</c:v>
                </c:pt>
                <c:pt idx="13033">
                  <c:v>6516.5</c:v>
                </c:pt>
                <c:pt idx="13034">
                  <c:v>6517</c:v>
                </c:pt>
                <c:pt idx="13035">
                  <c:v>6517.5</c:v>
                </c:pt>
                <c:pt idx="13036">
                  <c:v>6518</c:v>
                </c:pt>
                <c:pt idx="13037">
                  <c:v>6518.5</c:v>
                </c:pt>
                <c:pt idx="13038">
                  <c:v>6519</c:v>
                </c:pt>
                <c:pt idx="13039">
                  <c:v>6519.5</c:v>
                </c:pt>
                <c:pt idx="13040">
                  <c:v>6520</c:v>
                </c:pt>
                <c:pt idx="13041">
                  <c:v>6520.5</c:v>
                </c:pt>
                <c:pt idx="13042">
                  <c:v>6521</c:v>
                </c:pt>
                <c:pt idx="13043">
                  <c:v>6521.5</c:v>
                </c:pt>
                <c:pt idx="13044">
                  <c:v>6522</c:v>
                </c:pt>
                <c:pt idx="13045">
                  <c:v>6522.5</c:v>
                </c:pt>
                <c:pt idx="13046">
                  <c:v>6523</c:v>
                </c:pt>
                <c:pt idx="13047">
                  <c:v>6523.5</c:v>
                </c:pt>
                <c:pt idx="13048">
                  <c:v>6524</c:v>
                </c:pt>
                <c:pt idx="13049">
                  <c:v>6524.5</c:v>
                </c:pt>
                <c:pt idx="13050">
                  <c:v>6525</c:v>
                </c:pt>
                <c:pt idx="13051">
                  <c:v>6525.5</c:v>
                </c:pt>
                <c:pt idx="13052">
                  <c:v>6526</c:v>
                </c:pt>
                <c:pt idx="13053">
                  <c:v>6526.5</c:v>
                </c:pt>
                <c:pt idx="13054">
                  <c:v>6527</c:v>
                </c:pt>
                <c:pt idx="13055">
                  <c:v>6527.5</c:v>
                </c:pt>
                <c:pt idx="13056">
                  <c:v>6528</c:v>
                </c:pt>
                <c:pt idx="13057">
                  <c:v>6528.5</c:v>
                </c:pt>
                <c:pt idx="13058">
                  <c:v>6529</c:v>
                </c:pt>
                <c:pt idx="13059">
                  <c:v>6529.5</c:v>
                </c:pt>
                <c:pt idx="13060">
                  <c:v>6530</c:v>
                </c:pt>
                <c:pt idx="13061">
                  <c:v>6530.5</c:v>
                </c:pt>
                <c:pt idx="13062">
                  <c:v>6531</c:v>
                </c:pt>
                <c:pt idx="13063">
                  <c:v>6531.5</c:v>
                </c:pt>
                <c:pt idx="13064">
                  <c:v>6532</c:v>
                </c:pt>
                <c:pt idx="13065">
                  <c:v>6532.5</c:v>
                </c:pt>
                <c:pt idx="13066">
                  <c:v>6533</c:v>
                </c:pt>
                <c:pt idx="13067">
                  <c:v>6533.5</c:v>
                </c:pt>
                <c:pt idx="13068">
                  <c:v>6534</c:v>
                </c:pt>
                <c:pt idx="13069">
                  <c:v>6534.5</c:v>
                </c:pt>
                <c:pt idx="13070">
                  <c:v>6535</c:v>
                </c:pt>
                <c:pt idx="13071">
                  <c:v>6535.5</c:v>
                </c:pt>
                <c:pt idx="13072">
                  <c:v>6536</c:v>
                </c:pt>
                <c:pt idx="13073">
                  <c:v>6536.5</c:v>
                </c:pt>
                <c:pt idx="13074">
                  <c:v>6537</c:v>
                </c:pt>
                <c:pt idx="13075">
                  <c:v>6537.5</c:v>
                </c:pt>
                <c:pt idx="13076">
                  <c:v>6538</c:v>
                </c:pt>
                <c:pt idx="13077">
                  <c:v>6538.5</c:v>
                </c:pt>
                <c:pt idx="13078">
                  <c:v>6539</c:v>
                </c:pt>
                <c:pt idx="13079">
                  <c:v>6539.5</c:v>
                </c:pt>
                <c:pt idx="13080">
                  <c:v>6540</c:v>
                </c:pt>
                <c:pt idx="13081">
                  <c:v>6540.5</c:v>
                </c:pt>
                <c:pt idx="13082">
                  <c:v>6541</c:v>
                </c:pt>
                <c:pt idx="13083">
                  <c:v>6541.5</c:v>
                </c:pt>
                <c:pt idx="13084">
                  <c:v>6542</c:v>
                </c:pt>
                <c:pt idx="13085">
                  <c:v>6542.5</c:v>
                </c:pt>
                <c:pt idx="13086">
                  <c:v>6543</c:v>
                </c:pt>
                <c:pt idx="13087">
                  <c:v>6543.5</c:v>
                </c:pt>
                <c:pt idx="13088">
                  <c:v>6544</c:v>
                </c:pt>
                <c:pt idx="13089">
                  <c:v>6544.5</c:v>
                </c:pt>
                <c:pt idx="13090">
                  <c:v>6545</c:v>
                </c:pt>
                <c:pt idx="13091">
                  <c:v>6545.5</c:v>
                </c:pt>
                <c:pt idx="13092">
                  <c:v>6546</c:v>
                </c:pt>
                <c:pt idx="13093">
                  <c:v>6546.5</c:v>
                </c:pt>
                <c:pt idx="13094">
                  <c:v>6547</c:v>
                </c:pt>
                <c:pt idx="13095">
                  <c:v>6547.5</c:v>
                </c:pt>
                <c:pt idx="13096">
                  <c:v>6548</c:v>
                </c:pt>
                <c:pt idx="13097">
                  <c:v>6548.5</c:v>
                </c:pt>
                <c:pt idx="13098">
                  <c:v>6549</c:v>
                </c:pt>
                <c:pt idx="13099">
                  <c:v>6549.5</c:v>
                </c:pt>
                <c:pt idx="13100">
                  <c:v>6550</c:v>
                </c:pt>
                <c:pt idx="13101">
                  <c:v>6550.5</c:v>
                </c:pt>
                <c:pt idx="13102">
                  <c:v>6551</c:v>
                </c:pt>
                <c:pt idx="13103">
                  <c:v>6551.5</c:v>
                </c:pt>
                <c:pt idx="13104">
                  <c:v>6552</c:v>
                </c:pt>
                <c:pt idx="13105">
                  <c:v>6552.5</c:v>
                </c:pt>
                <c:pt idx="13106">
                  <c:v>6553</c:v>
                </c:pt>
                <c:pt idx="13107">
                  <c:v>6553.5</c:v>
                </c:pt>
                <c:pt idx="13108">
                  <c:v>6554</c:v>
                </c:pt>
                <c:pt idx="13109">
                  <c:v>6554.5</c:v>
                </c:pt>
                <c:pt idx="13110">
                  <c:v>6555</c:v>
                </c:pt>
                <c:pt idx="13111">
                  <c:v>6555.5</c:v>
                </c:pt>
                <c:pt idx="13112">
                  <c:v>6556</c:v>
                </c:pt>
                <c:pt idx="13113">
                  <c:v>6556.5</c:v>
                </c:pt>
                <c:pt idx="13114">
                  <c:v>6557</c:v>
                </c:pt>
                <c:pt idx="13115">
                  <c:v>6557.5</c:v>
                </c:pt>
                <c:pt idx="13116">
                  <c:v>6558</c:v>
                </c:pt>
                <c:pt idx="13117">
                  <c:v>6558.5</c:v>
                </c:pt>
                <c:pt idx="13118">
                  <c:v>6559</c:v>
                </c:pt>
                <c:pt idx="13119">
                  <c:v>6559.5</c:v>
                </c:pt>
                <c:pt idx="13120">
                  <c:v>6560</c:v>
                </c:pt>
                <c:pt idx="13121">
                  <c:v>6560.5</c:v>
                </c:pt>
                <c:pt idx="13122">
                  <c:v>6561</c:v>
                </c:pt>
                <c:pt idx="13123">
                  <c:v>6561.5</c:v>
                </c:pt>
                <c:pt idx="13124">
                  <c:v>6562</c:v>
                </c:pt>
                <c:pt idx="13125">
                  <c:v>6562.5</c:v>
                </c:pt>
                <c:pt idx="13126">
                  <c:v>6563</c:v>
                </c:pt>
                <c:pt idx="13127">
                  <c:v>6563.5</c:v>
                </c:pt>
                <c:pt idx="13128">
                  <c:v>6564</c:v>
                </c:pt>
                <c:pt idx="13129">
                  <c:v>6564.5</c:v>
                </c:pt>
                <c:pt idx="13130">
                  <c:v>6565</c:v>
                </c:pt>
                <c:pt idx="13131">
                  <c:v>6565.5</c:v>
                </c:pt>
                <c:pt idx="13132">
                  <c:v>6566</c:v>
                </c:pt>
                <c:pt idx="13133">
                  <c:v>6566.5</c:v>
                </c:pt>
                <c:pt idx="13134">
                  <c:v>6567</c:v>
                </c:pt>
                <c:pt idx="13135">
                  <c:v>6567.5</c:v>
                </c:pt>
                <c:pt idx="13136">
                  <c:v>6568</c:v>
                </c:pt>
                <c:pt idx="13137">
                  <c:v>6568.5</c:v>
                </c:pt>
                <c:pt idx="13138">
                  <c:v>6569</c:v>
                </c:pt>
                <c:pt idx="13139">
                  <c:v>6569.5</c:v>
                </c:pt>
                <c:pt idx="13140">
                  <c:v>6570</c:v>
                </c:pt>
                <c:pt idx="13141">
                  <c:v>6570.5</c:v>
                </c:pt>
                <c:pt idx="13142">
                  <c:v>6571</c:v>
                </c:pt>
                <c:pt idx="13143">
                  <c:v>6571.5</c:v>
                </c:pt>
                <c:pt idx="13144">
                  <c:v>6572</c:v>
                </c:pt>
                <c:pt idx="13145">
                  <c:v>6572.5</c:v>
                </c:pt>
                <c:pt idx="13146">
                  <c:v>6573</c:v>
                </c:pt>
                <c:pt idx="13147">
                  <c:v>6573.5</c:v>
                </c:pt>
                <c:pt idx="13148">
                  <c:v>6574</c:v>
                </c:pt>
                <c:pt idx="13149">
                  <c:v>6574.5</c:v>
                </c:pt>
                <c:pt idx="13150">
                  <c:v>6575</c:v>
                </c:pt>
                <c:pt idx="13151">
                  <c:v>6575.5</c:v>
                </c:pt>
                <c:pt idx="13152">
                  <c:v>6576</c:v>
                </c:pt>
                <c:pt idx="13153">
                  <c:v>6576.5</c:v>
                </c:pt>
                <c:pt idx="13154">
                  <c:v>6577</c:v>
                </c:pt>
                <c:pt idx="13155">
                  <c:v>6577.5</c:v>
                </c:pt>
                <c:pt idx="13156">
                  <c:v>6578</c:v>
                </c:pt>
                <c:pt idx="13157">
                  <c:v>6578.5</c:v>
                </c:pt>
                <c:pt idx="13158">
                  <c:v>6579</c:v>
                </c:pt>
                <c:pt idx="13159">
                  <c:v>6579.5</c:v>
                </c:pt>
                <c:pt idx="13160">
                  <c:v>6580</c:v>
                </c:pt>
                <c:pt idx="13161">
                  <c:v>6580.5</c:v>
                </c:pt>
                <c:pt idx="13162">
                  <c:v>6581</c:v>
                </c:pt>
                <c:pt idx="13163">
                  <c:v>6581.5</c:v>
                </c:pt>
                <c:pt idx="13164">
                  <c:v>6582</c:v>
                </c:pt>
                <c:pt idx="13165">
                  <c:v>6582.5</c:v>
                </c:pt>
                <c:pt idx="13166">
                  <c:v>6583</c:v>
                </c:pt>
                <c:pt idx="13167">
                  <c:v>6583.5</c:v>
                </c:pt>
                <c:pt idx="13168">
                  <c:v>6584</c:v>
                </c:pt>
                <c:pt idx="13169">
                  <c:v>6584.5</c:v>
                </c:pt>
                <c:pt idx="13170">
                  <c:v>6585</c:v>
                </c:pt>
                <c:pt idx="13171">
                  <c:v>6585.5</c:v>
                </c:pt>
                <c:pt idx="13172">
                  <c:v>6586</c:v>
                </c:pt>
                <c:pt idx="13173">
                  <c:v>6586.5</c:v>
                </c:pt>
                <c:pt idx="13174">
                  <c:v>6587</c:v>
                </c:pt>
                <c:pt idx="13175">
                  <c:v>6587.5</c:v>
                </c:pt>
                <c:pt idx="13176">
                  <c:v>6588</c:v>
                </c:pt>
                <c:pt idx="13177">
                  <c:v>6588.5</c:v>
                </c:pt>
                <c:pt idx="13178">
                  <c:v>6589</c:v>
                </c:pt>
                <c:pt idx="13179">
                  <c:v>6589.5</c:v>
                </c:pt>
                <c:pt idx="13180">
                  <c:v>6590</c:v>
                </c:pt>
                <c:pt idx="13181">
                  <c:v>6590.5</c:v>
                </c:pt>
                <c:pt idx="13182">
                  <c:v>6591</c:v>
                </c:pt>
                <c:pt idx="13183">
                  <c:v>6591.5</c:v>
                </c:pt>
                <c:pt idx="13184">
                  <c:v>6592</c:v>
                </c:pt>
                <c:pt idx="13185">
                  <c:v>6592.5</c:v>
                </c:pt>
                <c:pt idx="13186">
                  <c:v>6593</c:v>
                </c:pt>
                <c:pt idx="13187">
                  <c:v>6593.5</c:v>
                </c:pt>
                <c:pt idx="13188">
                  <c:v>6594</c:v>
                </c:pt>
                <c:pt idx="13189">
                  <c:v>6594.5</c:v>
                </c:pt>
                <c:pt idx="13190">
                  <c:v>6595</c:v>
                </c:pt>
                <c:pt idx="13191">
                  <c:v>6595.5</c:v>
                </c:pt>
                <c:pt idx="13192">
                  <c:v>6596</c:v>
                </c:pt>
                <c:pt idx="13193">
                  <c:v>6596.5</c:v>
                </c:pt>
                <c:pt idx="13194">
                  <c:v>6597</c:v>
                </c:pt>
                <c:pt idx="13195">
                  <c:v>6597.5</c:v>
                </c:pt>
                <c:pt idx="13196">
                  <c:v>6598</c:v>
                </c:pt>
                <c:pt idx="13197">
                  <c:v>6598.5</c:v>
                </c:pt>
                <c:pt idx="13198">
                  <c:v>6599</c:v>
                </c:pt>
                <c:pt idx="13199">
                  <c:v>6599.5</c:v>
                </c:pt>
                <c:pt idx="13200">
                  <c:v>6600</c:v>
                </c:pt>
                <c:pt idx="13201">
                  <c:v>6600.5</c:v>
                </c:pt>
                <c:pt idx="13202">
                  <c:v>6601</c:v>
                </c:pt>
                <c:pt idx="13203">
                  <c:v>6601.5</c:v>
                </c:pt>
                <c:pt idx="13204">
                  <c:v>6602</c:v>
                </c:pt>
                <c:pt idx="13205">
                  <c:v>6602.5</c:v>
                </c:pt>
                <c:pt idx="13206">
                  <c:v>6603</c:v>
                </c:pt>
                <c:pt idx="13207">
                  <c:v>6603.5</c:v>
                </c:pt>
                <c:pt idx="13208">
                  <c:v>6604</c:v>
                </c:pt>
                <c:pt idx="13209">
                  <c:v>6604.5</c:v>
                </c:pt>
                <c:pt idx="13210">
                  <c:v>6605</c:v>
                </c:pt>
                <c:pt idx="13211">
                  <c:v>6605.5</c:v>
                </c:pt>
                <c:pt idx="13212">
                  <c:v>6606</c:v>
                </c:pt>
                <c:pt idx="13213">
                  <c:v>6606.5</c:v>
                </c:pt>
                <c:pt idx="13214">
                  <c:v>6607</c:v>
                </c:pt>
                <c:pt idx="13215">
                  <c:v>6607.5</c:v>
                </c:pt>
                <c:pt idx="13216">
                  <c:v>6608</c:v>
                </c:pt>
                <c:pt idx="13217">
                  <c:v>6608.5</c:v>
                </c:pt>
                <c:pt idx="13218">
                  <c:v>6609</c:v>
                </c:pt>
                <c:pt idx="13219">
                  <c:v>6609.5</c:v>
                </c:pt>
                <c:pt idx="13220">
                  <c:v>6610</c:v>
                </c:pt>
                <c:pt idx="13221">
                  <c:v>6610.5</c:v>
                </c:pt>
                <c:pt idx="13222">
                  <c:v>6611</c:v>
                </c:pt>
                <c:pt idx="13223">
                  <c:v>6611.5</c:v>
                </c:pt>
                <c:pt idx="13224">
                  <c:v>6612</c:v>
                </c:pt>
                <c:pt idx="13225">
                  <c:v>6612.5</c:v>
                </c:pt>
                <c:pt idx="13226">
                  <c:v>6613</c:v>
                </c:pt>
                <c:pt idx="13227">
                  <c:v>6613.5</c:v>
                </c:pt>
                <c:pt idx="13228">
                  <c:v>6614</c:v>
                </c:pt>
                <c:pt idx="13229">
                  <c:v>6614.5</c:v>
                </c:pt>
                <c:pt idx="13230">
                  <c:v>6615</c:v>
                </c:pt>
                <c:pt idx="13231">
                  <c:v>6615.5</c:v>
                </c:pt>
                <c:pt idx="13232">
                  <c:v>6616</c:v>
                </c:pt>
                <c:pt idx="13233">
                  <c:v>6616.5</c:v>
                </c:pt>
                <c:pt idx="13234">
                  <c:v>6617</c:v>
                </c:pt>
                <c:pt idx="13235">
                  <c:v>6617.5</c:v>
                </c:pt>
                <c:pt idx="13236">
                  <c:v>6618</c:v>
                </c:pt>
                <c:pt idx="13237">
                  <c:v>6618.5</c:v>
                </c:pt>
                <c:pt idx="13238">
                  <c:v>6619</c:v>
                </c:pt>
                <c:pt idx="13239">
                  <c:v>6619.5</c:v>
                </c:pt>
                <c:pt idx="13240">
                  <c:v>6620</c:v>
                </c:pt>
                <c:pt idx="13241">
                  <c:v>6620.5</c:v>
                </c:pt>
                <c:pt idx="13242">
                  <c:v>6621</c:v>
                </c:pt>
                <c:pt idx="13243">
                  <c:v>6621.5</c:v>
                </c:pt>
                <c:pt idx="13244">
                  <c:v>6622</c:v>
                </c:pt>
                <c:pt idx="13245">
                  <c:v>6622.5</c:v>
                </c:pt>
                <c:pt idx="13246">
                  <c:v>6623</c:v>
                </c:pt>
                <c:pt idx="13247">
                  <c:v>6623.5</c:v>
                </c:pt>
                <c:pt idx="13248">
                  <c:v>6624</c:v>
                </c:pt>
                <c:pt idx="13249">
                  <c:v>6624.5</c:v>
                </c:pt>
                <c:pt idx="13250">
                  <c:v>6625</c:v>
                </c:pt>
                <c:pt idx="13251">
                  <c:v>6625.5</c:v>
                </c:pt>
                <c:pt idx="13252">
                  <c:v>6626</c:v>
                </c:pt>
                <c:pt idx="13253">
                  <c:v>6626.5</c:v>
                </c:pt>
                <c:pt idx="13254">
                  <c:v>6627</c:v>
                </c:pt>
                <c:pt idx="13255">
                  <c:v>6627.5</c:v>
                </c:pt>
                <c:pt idx="13256">
                  <c:v>6628</c:v>
                </c:pt>
                <c:pt idx="13257">
                  <c:v>6628.5</c:v>
                </c:pt>
                <c:pt idx="13258">
                  <c:v>6629</c:v>
                </c:pt>
                <c:pt idx="13259">
                  <c:v>6629.5</c:v>
                </c:pt>
                <c:pt idx="13260">
                  <c:v>6630</c:v>
                </c:pt>
                <c:pt idx="13261">
                  <c:v>6630.5</c:v>
                </c:pt>
                <c:pt idx="13262">
                  <c:v>6631</c:v>
                </c:pt>
                <c:pt idx="13263">
                  <c:v>6631.5</c:v>
                </c:pt>
                <c:pt idx="13264">
                  <c:v>6632</c:v>
                </c:pt>
                <c:pt idx="13265">
                  <c:v>6632.5</c:v>
                </c:pt>
                <c:pt idx="13266">
                  <c:v>6633</c:v>
                </c:pt>
                <c:pt idx="13267">
                  <c:v>6633.5</c:v>
                </c:pt>
                <c:pt idx="13268">
                  <c:v>6634</c:v>
                </c:pt>
                <c:pt idx="13269">
                  <c:v>6634.5</c:v>
                </c:pt>
                <c:pt idx="13270">
                  <c:v>6635</c:v>
                </c:pt>
                <c:pt idx="13271">
                  <c:v>6635.5</c:v>
                </c:pt>
                <c:pt idx="13272">
                  <c:v>6636</c:v>
                </c:pt>
                <c:pt idx="13273">
                  <c:v>6636.5</c:v>
                </c:pt>
                <c:pt idx="13274">
                  <c:v>6637</c:v>
                </c:pt>
                <c:pt idx="13275">
                  <c:v>6637.5</c:v>
                </c:pt>
                <c:pt idx="13276">
                  <c:v>6638</c:v>
                </c:pt>
                <c:pt idx="13277">
                  <c:v>6638.5</c:v>
                </c:pt>
                <c:pt idx="13278">
                  <c:v>6639</c:v>
                </c:pt>
                <c:pt idx="13279">
                  <c:v>6639.5</c:v>
                </c:pt>
                <c:pt idx="13280">
                  <c:v>6640</c:v>
                </c:pt>
                <c:pt idx="13281">
                  <c:v>6640.5</c:v>
                </c:pt>
                <c:pt idx="13282">
                  <c:v>6641</c:v>
                </c:pt>
                <c:pt idx="13283">
                  <c:v>6641.5</c:v>
                </c:pt>
                <c:pt idx="13284">
                  <c:v>6642</c:v>
                </c:pt>
                <c:pt idx="13285">
                  <c:v>6642.5</c:v>
                </c:pt>
                <c:pt idx="13286">
                  <c:v>6643</c:v>
                </c:pt>
                <c:pt idx="13287">
                  <c:v>6643.5</c:v>
                </c:pt>
                <c:pt idx="13288">
                  <c:v>6644</c:v>
                </c:pt>
                <c:pt idx="13289">
                  <c:v>6644.5</c:v>
                </c:pt>
                <c:pt idx="13290">
                  <c:v>6645</c:v>
                </c:pt>
                <c:pt idx="13291">
                  <c:v>6645.5</c:v>
                </c:pt>
                <c:pt idx="13292">
                  <c:v>6646</c:v>
                </c:pt>
                <c:pt idx="13293">
                  <c:v>6646.5</c:v>
                </c:pt>
                <c:pt idx="13294">
                  <c:v>6647</c:v>
                </c:pt>
                <c:pt idx="13295">
                  <c:v>6647.5</c:v>
                </c:pt>
                <c:pt idx="13296">
                  <c:v>6648</c:v>
                </c:pt>
                <c:pt idx="13297">
                  <c:v>6648.5</c:v>
                </c:pt>
                <c:pt idx="13298">
                  <c:v>6649</c:v>
                </c:pt>
                <c:pt idx="13299">
                  <c:v>6649.5</c:v>
                </c:pt>
                <c:pt idx="13300">
                  <c:v>6650</c:v>
                </c:pt>
                <c:pt idx="13301">
                  <c:v>6650.5</c:v>
                </c:pt>
                <c:pt idx="13302">
                  <c:v>6651</c:v>
                </c:pt>
                <c:pt idx="13303">
                  <c:v>6651.5</c:v>
                </c:pt>
                <c:pt idx="13304">
                  <c:v>6652</c:v>
                </c:pt>
                <c:pt idx="13305">
                  <c:v>6652.5</c:v>
                </c:pt>
                <c:pt idx="13306">
                  <c:v>6653</c:v>
                </c:pt>
                <c:pt idx="13307">
                  <c:v>6653.5</c:v>
                </c:pt>
                <c:pt idx="13308">
                  <c:v>6654</c:v>
                </c:pt>
                <c:pt idx="13309">
                  <c:v>6654.5</c:v>
                </c:pt>
                <c:pt idx="13310">
                  <c:v>6655</c:v>
                </c:pt>
                <c:pt idx="13311">
                  <c:v>6655.5</c:v>
                </c:pt>
                <c:pt idx="13312">
                  <c:v>6656</c:v>
                </c:pt>
                <c:pt idx="13313">
                  <c:v>6656.5</c:v>
                </c:pt>
                <c:pt idx="13314">
                  <c:v>6657</c:v>
                </c:pt>
                <c:pt idx="13315">
                  <c:v>6657.5</c:v>
                </c:pt>
                <c:pt idx="13316">
                  <c:v>6658</c:v>
                </c:pt>
                <c:pt idx="13317">
                  <c:v>6658.5</c:v>
                </c:pt>
                <c:pt idx="13318">
                  <c:v>6659</c:v>
                </c:pt>
                <c:pt idx="13319">
                  <c:v>6659.5</c:v>
                </c:pt>
                <c:pt idx="13320">
                  <c:v>6660</c:v>
                </c:pt>
                <c:pt idx="13321">
                  <c:v>6660.5</c:v>
                </c:pt>
                <c:pt idx="13322">
                  <c:v>6661</c:v>
                </c:pt>
                <c:pt idx="13323">
                  <c:v>6661.5</c:v>
                </c:pt>
                <c:pt idx="13324">
                  <c:v>6662</c:v>
                </c:pt>
                <c:pt idx="13325">
                  <c:v>6662.5</c:v>
                </c:pt>
                <c:pt idx="13326">
                  <c:v>6663</c:v>
                </c:pt>
                <c:pt idx="13327">
                  <c:v>6663.5</c:v>
                </c:pt>
                <c:pt idx="13328">
                  <c:v>6664</c:v>
                </c:pt>
                <c:pt idx="13329">
                  <c:v>6664.5</c:v>
                </c:pt>
                <c:pt idx="13330">
                  <c:v>6665</c:v>
                </c:pt>
                <c:pt idx="13331">
                  <c:v>6665.5</c:v>
                </c:pt>
                <c:pt idx="13332">
                  <c:v>6666</c:v>
                </c:pt>
                <c:pt idx="13333">
                  <c:v>6666.5</c:v>
                </c:pt>
                <c:pt idx="13334">
                  <c:v>6667</c:v>
                </c:pt>
                <c:pt idx="13335">
                  <c:v>6667.5</c:v>
                </c:pt>
                <c:pt idx="13336">
                  <c:v>6668</c:v>
                </c:pt>
                <c:pt idx="13337">
                  <c:v>6668.5</c:v>
                </c:pt>
                <c:pt idx="13338">
                  <c:v>6669</c:v>
                </c:pt>
                <c:pt idx="13339">
                  <c:v>6669.5</c:v>
                </c:pt>
                <c:pt idx="13340">
                  <c:v>6670</c:v>
                </c:pt>
                <c:pt idx="13341">
                  <c:v>6670.5</c:v>
                </c:pt>
                <c:pt idx="13342">
                  <c:v>6671</c:v>
                </c:pt>
                <c:pt idx="13343">
                  <c:v>6671.5</c:v>
                </c:pt>
                <c:pt idx="13344">
                  <c:v>6672</c:v>
                </c:pt>
                <c:pt idx="13345">
                  <c:v>6672.5</c:v>
                </c:pt>
                <c:pt idx="13346">
                  <c:v>6673</c:v>
                </c:pt>
                <c:pt idx="13347">
                  <c:v>6673.5</c:v>
                </c:pt>
                <c:pt idx="13348">
                  <c:v>6674</c:v>
                </c:pt>
                <c:pt idx="13349">
                  <c:v>6674.5</c:v>
                </c:pt>
                <c:pt idx="13350">
                  <c:v>6675</c:v>
                </c:pt>
                <c:pt idx="13351">
                  <c:v>6675.5</c:v>
                </c:pt>
                <c:pt idx="13352">
                  <c:v>6676</c:v>
                </c:pt>
                <c:pt idx="13353">
                  <c:v>6676.5</c:v>
                </c:pt>
                <c:pt idx="13354">
                  <c:v>6677</c:v>
                </c:pt>
                <c:pt idx="13355">
                  <c:v>6677.5</c:v>
                </c:pt>
                <c:pt idx="13356">
                  <c:v>6678</c:v>
                </c:pt>
                <c:pt idx="13357">
                  <c:v>6678.5</c:v>
                </c:pt>
                <c:pt idx="13358">
                  <c:v>6679</c:v>
                </c:pt>
                <c:pt idx="13359">
                  <c:v>6679.5</c:v>
                </c:pt>
                <c:pt idx="13360">
                  <c:v>6680</c:v>
                </c:pt>
                <c:pt idx="13361">
                  <c:v>6680.5</c:v>
                </c:pt>
                <c:pt idx="13362">
                  <c:v>6681</c:v>
                </c:pt>
                <c:pt idx="13363">
                  <c:v>6681.5</c:v>
                </c:pt>
                <c:pt idx="13364">
                  <c:v>6682</c:v>
                </c:pt>
                <c:pt idx="13365">
                  <c:v>6682.5</c:v>
                </c:pt>
                <c:pt idx="13366">
                  <c:v>6683</c:v>
                </c:pt>
                <c:pt idx="13367">
                  <c:v>6683.5</c:v>
                </c:pt>
                <c:pt idx="13368">
                  <c:v>6684</c:v>
                </c:pt>
                <c:pt idx="13369">
                  <c:v>6684.5</c:v>
                </c:pt>
                <c:pt idx="13370">
                  <c:v>6685</c:v>
                </c:pt>
                <c:pt idx="13371">
                  <c:v>6685.5</c:v>
                </c:pt>
                <c:pt idx="13372">
                  <c:v>6686</c:v>
                </c:pt>
                <c:pt idx="13373">
                  <c:v>6686.5</c:v>
                </c:pt>
                <c:pt idx="13374">
                  <c:v>6687</c:v>
                </c:pt>
                <c:pt idx="13375">
                  <c:v>6687.5</c:v>
                </c:pt>
                <c:pt idx="13376">
                  <c:v>6688</c:v>
                </c:pt>
                <c:pt idx="13377">
                  <c:v>6688.5</c:v>
                </c:pt>
                <c:pt idx="13378">
                  <c:v>6689</c:v>
                </c:pt>
                <c:pt idx="13379">
                  <c:v>6689.5</c:v>
                </c:pt>
                <c:pt idx="13380">
                  <c:v>6690</c:v>
                </c:pt>
                <c:pt idx="13381">
                  <c:v>6690.5</c:v>
                </c:pt>
                <c:pt idx="13382">
                  <c:v>6691</c:v>
                </c:pt>
                <c:pt idx="13383">
                  <c:v>6691.5</c:v>
                </c:pt>
                <c:pt idx="13384">
                  <c:v>6692</c:v>
                </c:pt>
                <c:pt idx="13385">
                  <c:v>6692.5</c:v>
                </c:pt>
                <c:pt idx="13386">
                  <c:v>6693</c:v>
                </c:pt>
                <c:pt idx="13387">
                  <c:v>6693.5</c:v>
                </c:pt>
                <c:pt idx="13388">
                  <c:v>6694</c:v>
                </c:pt>
                <c:pt idx="13389">
                  <c:v>6694.5</c:v>
                </c:pt>
                <c:pt idx="13390">
                  <c:v>6695</c:v>
                </c:pt>
                <c:pt idx="13391">
                  <c:v>6695.5</c:v>
                </c:pt>
                <c:pt idx="13392">
                  <c:v>6696</c:v>
                </c:pt>
                <c:pt idx="13393">
                  <c:v>6696.5</c:v>
                </c:pt>
                <c:pt idx="13394">
                  <c:v>6697</c:v>
                </c:pt>
                <c:pt idx="13395">
                  <c:v>6697.5</c:v>
                </c:pt>
                <c:pt idx="13396">
                  <c:v>6698</c:v>
                </c:pt>
                <c:pt idx="13397">
                  <c:v>6698.5</c:v>
                </c:pt>
                <c:pt idx="13398">
                  <c:v>6699</c:v>
                </c:pt>
                <c:pt idx="13399">
                  <c:v>6699.5</c:v>
                </c:pt>
                <c:pt idx="13400">
                  <c:v>6700</c:v>
                </c:pt>
                <c:pt idx="13401">
                  <c:v>6700.5</c:v>
                </c:pt>
                <c:pt idx="13402">
                  <c:v>6701</c:v>
                </c:pt>
                <c:pt idx="13403">
                  <c:v>6701.5</c:v>
                </c:pt>
                <c:pt idx="13404">
                  <c:v>6702</c:v>
                </c:pt>
                <c:pt idx="13405">
                  <c:v>6702.5</c:v>
                </c:pt>
                <c:pt idx="13406">
                  <c:v>6703</c:v>
                </c:pt>
                <c:pt idx="13407">
                  <c:v>6703.5</c:v>
                </c:pt>
                <c:pt idx="13408">
                  <c:v>6704</c:v>
                </c:pt>
                <c:pt idx="13409">
                  <c:v>6704.5</c:v>
                </c:pt>
                <c:pt idx="13410">
                  <c:v>6705</c:v>
                </c:pt>
                <c:pt idx="13411">
                  <c:v>6705.5</c:v>
                </c:pt>
                <c:pt idx="13412">
                  <c:v>6706</c:v>
                </c:pt>
                <c:pt idx="13413">
                  <c:v>6706.5</c:v>
                </c:pt>
                <c:pt idx="13414">
                  <c:v>6707</c:v>
                </c:pt>
                <c:pt idx="13415">
                  <c:v>6707.5</c:v>
                </c:pt>
                <c:pt idx="13416">
                  <c:v>6708</c:v>
                </c:pt>
                <c:pt idx="13417">
                  <c:v>6708.5</c:v>
                </c:pt>
                <c:pt idx="13418">
                  <c:v>6709</c:v>
                </c:pt>
                <c:pt idx="13419">
                  <c:v>6709.5</c:v>
                </c:pt>
                <c:pt idx="13420">
                  <c:v>6710</c:v>
                </c:pt>
                <c:pt idx="13421">
                  <c:v>6710.5</c:v>
                </c:pt>
                <c:pt idx="13422">
                  <c:v>6711</c:v>
                </c:pt>
                <c:pt idx="13423">
                  <c:v>6711.5</c:v>
                </c:pt>
                <c:pt idx="13424">
                  <c:v>6712</c:v>
                </c:pt>
                <c:pt idx="13425">
                  <c:v>6712.5</c:v>
                </c:pt>
                <c:pt idx="13426">
                  <c:v>6713</c:v>
                </c:pt>
                <c:pt idx="13427">
                  <c:v>6713.5</c:v>
                </c:pt>
                <c:pt idx="13428">
                  <c:v>6714</c:v>
                </c:pt>
                <c:pt idx="13429">
                  <c:v>6714.5</c:v>
                </c:pt>
                <c:pt idx="13430">
                  <c:v>6715</c:v>
                </c:pt>
                <c:pt idx="13431">
                  <c:v>6715.5</c:v>
                </c:pt>
                <c:pt idx="13432">
                  <c:v>6716</c:v>
                </c:pt>
                <c:pt idx="13433">
                  <c:v>6716.5</c:v>
                </c:pt>
                <c:pt idx="13434">
                  <c:v>6717</c:v>
                </c:pt>
                <c:pt idx="13435">
                  <c:v>6717.5</c:v>
                </c:pt>
                <c:pt idx="13436">
                  <c:v>6718</c:v>
                </c:pt>
                <c:pt idx="13437">
                  <c:v>6718.5</c:v>
                </c:pt>
                <c:pt idx="13438">
                  <c:v>6719</c:v>
                </c:pt>
                <c:pt idx="13439">
                  <c:v>6719.5</c:v>
                </c:pt>
                <c:pt idx="13440">
                  <c:v>6720</c:v>
                </c:pt>
                <c:pt idx="13441">
                  <c:v>6720.5</c:v>
                </c:pt>
                <c:pt idx="13442">
                  <c:v>6721</c:v>
                </c:pt>
                <c:pt idx="13443">
                  <c:v>6721.5</c:v>
                </c:pt>
                <c:pt idx="13444">
                  <c:v>6722</c:v>
                </c:pt>
                <c:pt idx="13445">
                  <c:v>6722.5</c:v>
                </c:pt>
                <c:pt idx="13446">
                  <c:v>6723</c:v>
                </c:pt>
                <c:pt idx="13447">
                  <c:v>6723.5</c:v>
                </c:pt>
                <c:pt idx="13448">
                  <c:v>6724</c:v>
                </c:pt>
                <c:pt idx="13449">
                  <c:v>6724.5</c:v>
                </c:pt>
                <c:pt idx="13450">
                  <c:v>6725</c:v>
                </c:pt>
                <c:pt idx="13451">
                  <c:v>6725.5</c:v>
                </c:pt>
                <c:pt idx="13452">
                  <c:v>6726</c:v>
                </c:pt>
                <c:pt idx="13453">
                  <c:v>6726.5</c:v>
                </c:pt>
                <c:pt idx="13454">
                  <c:v>6727</c:v>
                </c:pt>
                <c:pt idx="13455">
                  <c:v>6727.5</c:v>
                </c:pt>
                <c:pt idx="13456">
                  <c:v>6728</c:v>
                </c:pt>
                <c:pt idx="13457">
                  <c:v>6728.5</c:v>
                </c:pt>
                <c:pt idx="13458">
                  <c:v>6729</c:v>
                </c:pt>
                <c:pt idx="13459">
                  <c:v>6729.5</c:v>
                </c:pt>
                <c:pt idx="13460">
                  <c:v>6730</c:v>
                </c:pt>
                <c:pt idx="13461">
                  <c:v>6730.5</c:v>
                </c:pt>
                <c:pt idx="13462">
                  <c:v>6731</c:v>
                </c:pt>
                <c:pt idx="13463">
                  <c:v>6731.5</c:v>
                </c:pt>
                <c:pt idx="13464">
                  <c:v>6732</c:v>
                </c:pt>
                <c:pt idx="13465">
                  <c:v>6732.5</c:v>
                </c:pt>
                <c:pt idx="13466">
                  <c:v>6733</c:v>
                </c:pt>
                <c:pt idx="13467">
                  <c:v>6733.5</c:v>
                </c:pt>
                <c:pt idx="13468">
                  <c:v>6734</c:v>
                </c:pt>
                <c:pt idx="13469">
                  <c:v>6734.5</c:v>
                </c:pt>
                <c:pt idx="13470">
                  <c:v>6735</c:v>
                </c:pt>
                <c:pt idx="13471">
                  <c:v>6735.5</c:v>
                </c:pt>
                <c:pt idx="13472">
                  <c:v>6736</c:v>
                </c:pt>
                <c:pt idx="13473">
                  <c:v>6736.5</c:v>
                </c:pt>
                <c:pt idx="13474">
                  <c:v>6737</c:v>
                </c:pt>
                <c:pt idx="13475">
                  <c:v>6737.5</c:v>
                </c:pt>
                <c:pt idx="13476">
                  <c:v>6738</c:v>
                </c:pt>
                <c:pt idx="13477">
                  <c:v>6738.5</c:v>
                </c:pt>
                <c:pt idx="13478">
                  <c:v>6739</c:v>
                </c:pt>
                <c:pt idx="13479">
                  <c:v>6739.5</c:v>
                </c:pt>
                <c:pt idx="13480">
                  <c:v>6740</c:v>
                </c:pt>
                <c:pt idx="13481">
                  <c:v>6740.5</c:v>
                </c:pt>
                <c:pt idx="13482">
                  <c:v>6741</c:v>
                </c:pt>
                <c:pt idx="13483">
                  <c:v>6741.5</c:v>
                </c:pt>
                <c:pt idx="13484">
                  <c:v>6742</c:v>
                </c:pt>
                <c:pt idx="13485">
                  <c:v>6742.5</c:v>
                </c:pt>
                <c:pt idx="13486">
                  <c:v>6743</c:v>
                </c:pt>
                <c:pt idx="13487">
                  <c:v>6743.5</c:v>
                </c:pt>
                <c:pt idx="13488">
                  <c:v>6744</c:v>
                </c:pt>
                <c:pt idx="13489">
                  <c:v>6744.5</c:v>
                </c:pt>
                <c:pt idx="13490">
                  <c:v>6745</c:v>
                </c:pt>
                <c:pt idx="13491">
                  <c:v>6745.5</c:v>
                </c:pt>
                <c:pt idx="13492">
                  <c:v>6746</c:v>
                </c:pt>
                <c:pt idx="13493">
                  <c:v>6746.5</c:v>
                </c:pt>
                <c:pt idx="13494">
                  <c:v>6747</c:v>
                </c:pt>
                <c:pt idx="13495">
                  <c:v>6747.5</c:v>
                </c:pt>
                <c:pt idx="13496">
                  <c:v>6748</c:v>
                </c:pt>
                <c:pt idx="13497">
                  <c:v>6748.5</c:v>
                </c:pt>
                <c:pt idx="13498">
                  <c:v>6749</c:v>
                </c:pt>
                <c:pt idx="13499">
                  <c:v>6749.5</c:v>
                </c:pt>
                <c:pt idx="13500">
                  <c:v>6750</c:v>
                </c:pt>
                <c:pt idx="13501">
                  <c:v>6750.5</c:v>
                </c:pt>
                <c:pt idx="13502">
                  <c:v>6751</c:v>
                </c:pt>
                <c:pt idx="13503">
                  <c:v>6751.5</c:v>
                </c:pt>
                <c:pt idx="13504">
                  <c:v>6752</c:v>
                </c:pt>
                <c:pt idx="13505">
                  <c:v>6752.5</c:v>
                </c:pt>
                <c:pt idx="13506">
                  <c:v>6753</c:v>
                </c:pt>
                <c:pt idx="13507">
                  <c:v>6753.5</c:v>
                </c:pt>
                <c:pt idx="13508">
                  <c:v>6754</c:v>
                </c:pt>
                <c:pt idx="13509">
                  <c:v>6754.5</c:v>
                </c:pt>
                <c:pt idx="13510">
                  <c:v>6755</c:v>
                </c:pt>
                <c:pt idx="13511">
                  <c:v>6755.5</c:v>
                </c:pt>
                <c:pt idx="13512">
                  <c:v>6756</c:v>
                </c:pt>
                <c:pt idx="13513">
                  <c:v>6756.5</c:v>
                </c:pt>
                <c:pt idx="13514">
                  <c:v>6757</c:v>
                </c:pt>
                <c:pt idx="13515">
                  <c:v>6757.5</c:v>
                </c:pt>
                <c:pt idx="13516">
                  <c:v>6758</c:v>
                </c:pt>
                <c:pt idx="13517">
                  <c:v>6758.5</c:v>
                </c:pt>
                <c:pt idx="13518">
                  <c:v>6759</c:v>
                </c:pt>
                <c:pt idx="13519">
                  <c:v>6759.5</c:v>
                </c:pt>
                <c:pt idx="13520">
                  <c:v>6760</c:v>
                </c:pt>
                <c:pt idx="13521">
                  <c:v>6760.5</c:v>
                </c:pt>
                <c:pt idx="13522">
                  <c:v>6761</c:v>
                </c:pt>
                <c:pt idx="13523">
                  <c:v>6761.5</c:v>
                </c:pt>
                <c:pt idx="13524">
                  <c:v>6762</c:v>
                </c:pt>
                <c:pt idx="13525">
                  <c:v>6762.5</c:v>
                </c:pt>
                <c:pt idx="13526">
                  <c:v>6763</c:v>
                </c:pt>
                <c:pt idx="13527">
                  <c:v>6763.5</c:v>
                </c:pt>
                <c:pt idx="13528">
                  <c:v>6764</c:v>
                </c:pt>
                <c:pt idx="13529">
                  <c:v>6764.5</c:v>
                </c:pt>
                <c:pt idx="13530">
                  <c:v>6765</c:v>
                </c:pt>
                <c:pt idx="13531">
                  <c:v>6765.5</c:v>
                </c:pt>
                <c:pt idx="13532">
                  <c:v>6766</c:v>
                </c:pt>
                <c:pt idx="13533">
                  <c:v>6766.5</c:v>
                </c:pt>
                <c:pt idx="13534">
                  <c:v>6767</c:v>
                </c:pt>
                <c:pt idx="13535">
                  <c:v>6767.5</c:v>
                </c:pt>
                <c:pt idx="13536">
                  <c:v>6768</c:v>
                </c:pt>
                <c:pt idx="13537">
                  <c:v>6768.5</c:v>
                </c:pt>
                <c:pt idx="13538">
                  <c:v>6769</c:v>
                </c:pt>
                <c:pt idx="13539">
                  <c:v>6769.5</c:v>
                </c:pt>
                <c:pt idx="13540">
                  <c:v>6770</c:v>
                </c:pt>
                <c:pt idx="13541">
                  <c:v>6770.5</c:v>
                </c:pt>
                <c:pt idx="13542">
                  <c:v>6771</c:v>
                </c:pt>
                <c:pt idx="13543">
                  <c:v>6771.5</c:v>
                </c:pt>
                <c:pt idx="13544">
                  <c:v>6772</c:v>
                </c:pt>
                <c:pt idx="13545">
                  <c:v>6772.5</c:v>
                </c:pt>
                <c:pt idx="13546">
                  <c:v>6773</c:v>
                </c:pt>
                <c:pt idx="13547">
                  <c:v>6773.5</c:v>
                </c:pt>
                <c:pt idx="13548">
                  <c:v>6774</c:v>
                </c:pt>
                <c:pt idx="13549">
                  <c:v>6774.5</c:v>
                </c:pt>
                <c:pt idx="13550">
                  <c:v>6775</c:v>
                </c:pt>
                <c:pt idx="13551">
                  <c:v>6775.5</c:v>
                </c:pt>
                <c:pt idx="13552">
                  <c:v>6776</c:v>
                </c:pt>
                <c:pt idx="13553">
                  <c:v>6776.5</c:v>
                </c:pt>
                <c:pt idx="13554">
                  <c:v>6777</c:v>
                </c:pt>
                <c:pt idx="13555">
                  <c:v>6777.5</c:v>
                </c:pt>
                <c:pt idx="13556">
                  <c:v>6778</c:v>
                </c:pt>
                <c:pt idx="13557">
                  <c:v>6778.5</c:v>
                </c:pt>
                <c:pt idx="13558">
                  <c:v>6779</c:v>
                </c:pt>
                <c:pt idx="13559">
                  <c:v>6779.5</c:v>
                </c:pt>
                <c:pt idx="13560">
                  <c:v>6780</c:v>
                </c:pt>
                <c:pt idx="13561">
                  <c:v>6780.5</c:v>
                </c:pt>
                <c:pt idx="13562">
                  <c:v>6781</c:v>
                </c:pt>
                <c:pt idx="13563">
                  <c:v>6781.5</c:v>
                </c:pt>
                <c:pt idx="13564">
                  <c:v>6782</c:v>
                </c:pt>
                <c:pt idx="13565">
                  <c:v>6782.5</c:v>
                </c:pt>
                <c:pt idx="13566">
                  <c:v>6783</c:v>
                </c:pt>
                <c:pt idx="13567">
                  <c:v>6783.5</c:v>
                </c:pt>
                <c:pt idx="13568">
                  <c:v>6784</c:v>
                </c:pt>
                <c:pt idx="13569">
                  <c:v>6784.5</c:v>
                </c:pt>
                <c:pt idx="13570">
                  <c:v>6785</c:v>
                </c:pt>
                <c:pt idx="13571">
                  <c:v>6785.5</c:v>
                </c:pt>
                <c:pt idx="13572">
                  <c:v>6786</c:v>
                </c:pt>
                <c:pt idx="13573">
                  <c:v>6786.5</c:v>
                </c:pt>
                <c:pt idx="13574">
                  <c:v>6787</c:v>
                </c:pt>
                <c:pt idx="13575">
                  <c:v>6787.5</c:v>
                </c:pt>
                <c:pt idx="13576">
                  <c:v>6788</c:v>
                </c:pt>
                <c:pt idx="13577">
                  <c:v>6788.5</c:v>
                </c:pt>
                <c:pt idx="13578">
                  <c:v>6789</c:v>
                </c:pt>
                <c:pt idx="13579">
                  <c:v>6789.5</c:v>
                </c:pt>
                <c:pt idx="13580">
                  <c:v>6790</c:v>
                </c:pt>
                <c:pt idx="13581">
                  <c:v>6790.5</c:v>
                </c:pt>
                <c:pt idx="13582">
                  <c:v>6791</c:v>
                </c:pt>
                <c:pt idx="13583">
                  <c:v>6791.5</c:v>
                </c:pt>
                <c:pt idx="13584">
                  <c:v>6792</c:v>
                </c:pt>
                <c:pt idx="13585">
                  <c:v>6792.5</c:v>
                </c:pt>
                <c:pt idx="13586">
                  <c:v>6793</c:v>
                </c:pt>
                <c:pt idx="13587">
                  <c:v>6793.5</c:v>
                </c:pt>
                <c:pt idx="13588">
                  <c:v>6794</c:v>
                </c:pt>
                <c:pt idx="13589">
                  <c:v>6794.5</c:v>
                </c:pt>
                <c:pt idx="13590">
                  <c:v>6795</c:v>
                </c:pt>
                <c:pt idx="13591">
                  <c:v>6795.5</c:v>
                </c:pt>
                <c:pt idx="13592">
                  <c:v>6796</c:v>
                </c:pt>
                <c:pt idx="13593">
                  <c:v>6796.5</c:v>
                </c:pt>
                <c:pt idx="13594">
                  <c:v>6797</c:v>
                </c:pt>
                <c:pt idx="13595">
                  <c:v>6797.5</c:v>
                </c:pt>
                <c:pt idx="13596">
                  <c:v>6798</c:v>
                </c:pt>
                <c:pt idx="13597">
                  <c:v>6798.5</c:v>
                </c:pt>
                <c:pt idx="13598">
                  <c:v>6799</c:v>
                </c:pt>
                <c:pt idx="13599">
                  <c:v>6799.5</c:v>
                </c:pt>
                <c:pt idx="13600">
                  <c:v>6800</c:v>
                </c:pt>
                <c:pt idx="13601">
                  <c:v>6800.5</c:v>
                </c:pt>
                <c:pt idx="13602">
                  <c:v>6801</c:v>
                </c:pt>
                <c:pt idx="13603">
                  <c:v>6801.5</c:v>
                </c:pt>
                <c:pt idx="13604">
                  <c:v>6802</c:v>
                </c:pt>
                <c:pt idx="13605">
                  <c:v>6802.5</c:v>
                </c:pt>
                <c:pt idx="13606">
                  <c:v>6803</c:v>
                </c:pt>
                <c:pt idx="13607">
                  <c:v>6803.5</c:v>
                </c:pt>
                <c:pt idx="13608">
                  <c:v>6804</c:v>
                </c:pt>
                <c:pt idx="13609">
                  <c:v>6804.5</c:v>
                </c:pt>
                <c:pt idx="13610">
                  <c:v>6805</c:v>
                </c:pt>
                <c:pt idx="13611">
                  <c:v>6805.5</c:v>
                </c:pt>
                <c:pt idx="13612">
                  <c:v>6806</c:v>
                </c:pt>
                <c:pt idx="13613">
                  <c:v>6806.5</c:v>
                </c:pt>
                <c:pt idx="13614">
                  <c:v>6807</c:v>
                </c:pt>
                <c:pt idx="13615">
                  <c:v>6807.5</c:v>
                </c:pt>
                <c:pt idx="13616">
                  <c:v>6808</c:v>
                </c:pt>
                <c:pt idx="13617">
                  <c:v>6808.5</c:v>
                </c:pt>
                <c:pt idx="13618">
                  <c:v>6809</c:v>
                </c:pt>
                <c:pt idx="13619">
                  <c:v>6809.5</c:v>
                </c:pt>
                <c:pt idx="13620">
                  <c:v>6810</c:v>
                </c:pt>
                <c:pt idx="13621">
                  <c:v>6810.5</c:v>
                </c:pt>
                <c:pt idx="13622">
                  <c:v>6811</c:v>
                </c:pt>
                <c:pt idx="13623">
                  <c:v>6811.5</c:v>
                </c:pt>
                <c:pt idx="13624">
                  <c:v>6812</c:v>
                </c:pt>
                <c:pt idx="13625">
                  <c:v>6812.5</c:v>
                </c:pt>
                <c:pt idx="13626">
                  <c:v>6813</c:v>
                </c:pt>
                <c:pt idx="13627">
                  <c:v>6813.5</c:v>
                </c:pt>
                <c:pt idx="13628">
                  <c:v>6814</c:v>
                </c:pt>
                <c:pt idx="13629">
                  <c:v>6814.5</c:v>
                </c:pt>
                <c:pt idx="13630">
                  <c:v>6815</c:v>
                </c:pt>
                <c:pt idx="13631">
                  <c:v>6815.5</c:v>
                </c:pt>
                <c:pt idx="13632">
                  <c:v>6816</c:v>
                </c:pt>
                <c:pt idx="13633">
                  <c:v>6816.5</c:v>
                </c:pt>
                <c:pt idx="13634">
                  <c:v>6817</c:v>
                </c:pt>
                <c:pt idx="13635">
                  <c:v>6817.5</c:v>
                </c:pt>
                <c:pt idx="13636">
                  <c:v>6818</c:v>
                </c:pt>
                <c:pt idx="13637">
                  <c:v>6818.5</c:v>
                </c:pt>
                <c:pt idx="13638">
                  <c:v>6819</c:v>
                </c:pt>
                <c:pt idx="13639">
                  <c:v>6819.5</c:v>
                </c:pt>
                <c:pt idx="13640">
                  <c:v>6820</c:v>
                </c:pt>
                <c:pt idx="13641">
                  <c:v>6820.5</c:v>
                </c:pt>
                <c:pt idx="13642">
                  <c:v>6821</c:v>
                </c:pt>
                <c:pt idx="13643">
                  <c:v>6821.5</c:v>
                </c:pt>
                <c:pt idx="13644">
                  <c:v>6822</c:v>
                </c:pt>
                <c:pt idx="13645">
                  <c:v>6822.5</c:v>
                </c:pt>
                <c:pt idx="13646">
                  <c:v>6823</c:v>
                </c:pt>
                <c:pt idx="13647">
                  <c:v>6823.5</c:v>
                </c:pt>
                <c:pt idx="13648">
                  <c:v>6824</c:v>
                </c:pt>
                <c:pt idx="13649">
                  <c:v>6824.5</c:v>
                </c:pt>
                <c:pt idx="13650">
                  <c:v>6825</c:v>
                </c:pt>
                <c:pt idx="13651">
                  <c:v>6825.5</c:v>
                </c:pt>
                <c:pt idx="13652">
                  <c:v>6826</c:v>
                </c:pt>
                <c:pt idx="13653">
                  <c:v>6826.5</c:v>
                </c:pt>
                <c:pt idx="13654">
                  <c:v>6827</c:v>
                </c:pt>
                <c:pt idx="13655">
                  <c:v>6827.5</c:v>
                </c:pt>
                <c:pt idx="13656">
                  <c:v>6828</c:v>
                </c:pt>
                <c:pt idx="13657">
                  <c:v>6828.5</c:v>
                </c:pt>
                <c:pt idx="13658">
                  <c:v>6829</c:v>
                </c:pt>
                <c:pt idx="13659">
                  <c:v>6829.5</c:v>
                </c:pt>
                <c:pt idx="13660">
                  <c:v>6830</c:v>
                </c:pt>
                <c:pt idx="13661">
                  <c:v>6830.5</c:v>
                </c:pt>
                <c:pt idx="13662">
                  <c:v>6831</c:v>
                </c:pt>
                <c:pt idx="13663">
                  <c:v>6831.5</c:v>
                </c:pt>
                <c:pt idx="13664">
                  <c:v>6832</c:v>
                </c:pt>
                <c:pt idx="13665">
                  <c:v>6832.5</c:v>
                </c:pt>
                <c:pt idx="13666">
                  <c:v>6833</c:v>
                </c:pt>
                <c:pt idx="13667">
                  <c:v>6833.5</c:v>
                </c:pt>
                <c:pt idx="13668">
                  <c:v>6834</c:v>
                </c:pt>
                <c:pt idx="13669">
                  <c:v>6834.5</c:v>
                </c:pt>
                <c:pt idx="13670">
                  <c:v>6835</c:v>
                </c:pt>
                <c:pt idx="13671">
                  <c:v>6835.5</c:v>
                </c:pt>
                <c:pt idx="13672">
                  <c:v>6836</c:v>
                </c:pt>
                <c:pt idx="13673">
                  <c:v>6836.5</c:v>
                </c:pt>
                <c:pt idx="13674">
                  <c:v>6837</c:v>
                </c:pt>
                <c:pt idx="13675">
                  <c:v>6837.5</c:v>
                </c:pt>
                <c:pt idx="13676">
                  <c:v>6838</c:v>
                </c:pt>
                <c:pt idx="13677">
                  <c:v>6838.5</c:v>
                </c:pt>
                <c:pt idx="13678">
                  <c:v>6839</c:v>
                </c:pt>
                <c:pt idx="13679">
                  <c:v>6839.5</c:v>
                </c:pt>
                <c:pt idx="13680">
                  <c:v>6840</c:v>
                </c:pt>
                <c:pt idx="13681">
                  <c:v>6840.5</c:v>
                </c:pt>
                <c:pt idx="13682">
                  <c:v>6841</c:v>
                </c:pt>
                <c:pt idx="13683">
                  <c:v>6841.5</c:v>
                </c:pt>
                <c:pt idx="13684">
                  <c:v>6842</c:v>
                </c:pt>
                <c:pt idx="13685">
                  <c:v>6842.5</c:v>
                </c:pt>
                <c:pt idx="13686">
                  <c:v>6843</c:v>
                </c:pt>
                <c:pt idx="13687">
                  <c:v>6843.5</c:v>
                </c:pt>
                <c:pt idx="13688">
                  <c:v>6844</c:v>
                </c:pt>
                <c:pt idx="13689">
                  <c:v>6844.5</c:v>
                </c:pt>
                <c:pt idx="13690">
                  <c:v>6845</c:v>
                </c:pt>
                <c:pt idx="13691">
                  <c:v>6845.5</c:v>
                </c:pt>
                <c:pt idx="13692">
                  <c:v>6846</c:v>
                </c:pt>
                <c:pt idx="13693">
                  <c:v>6846.5</c:v>
                </c:pt>
                <c:pt idx="13694">
                  <c:v>6847</c:v>
                </c:pt>
                <c:pt idx="13695">
                  <c:v>6847.5</c:v>
                </c:pt>
                <c:pt idx="13696">
                  <c:v>6848</c:v>
                </c:pt>
                <c:pt idx="13697">
                  <c:v>6848.5</c:v>
                </c:pt>
                <c:pt idx="13698">
                  <c:v>6849</c:v>
                </c:pt>
                <c:pt idx="13699">
                  <c:v>6849.5</c:v>
                </c:pt>
                <c:pt idx="13700">
                  <c:v>6850</c:v>
                </c:pt>
                <c:pt idx="13701">
                  <c:v>6850.5</c:v>
                </c:pt>
                <c:pt idx="13702">
                  <c:v>6851</c:v>
                </c:pt>
                <c:pt idx="13703">
                  <c:v>6851.5</c:v>
                </c:pt>
                <c:pt idx="13704">
                  <c:v>6852</c:v>
                </c:pt>
                <c:pt idx="13705">
                  <c:v>6852.5</c:v>
                </c:pt>
                <c:pt idx="13706">
                  <c:v>6853</c:v>
                </c:pt>
                <c:pt idx="13707">
                  <c:v>6853.5</c:v>
                </c:pt>
                <c:pt idx="13708">
                  <c:v>6854</c:v>
                </c:pt>
                <c:pt idx="13709">
                  <c:v>6854.5</c:v>
                </c:pt>
                <c:pt idx="13710">
                  <c:v>6855</c:v>
                </c:pt>
                <c:pt idx="13711">
                  <c:v>6855.5</c:v>
                </c:pt>
                <c:pt idx="13712">
                  <c:v>6856</c:v>
                </c:pt>
                <c:pt idx="13713">
                  <c:v>6856.5</c:v>
                </c:pt>
                <c:pt idx="13714">
                  <c:v>6857</c:v>
                </c:pt>
                <c:pt idx="13715">
                  <c:v>6857.5</c:v>
                </c:pt>
                <c:pt idx="13716">
                  <c:v>6858</c:v>
                </c:pt>
                <c:pt idx="13717">
                  <c:v>6858.5</c:v>
                </c:pt>
                <c:pt idx="13718">
                  <c:v>6859</c:v>
                </c:pt>
                <c:pt idx="13719">
                  <c:v>6859.5</c:v>
                </c:pt>
                <c:pt idx="13720">
                  <c:v>6860</c:v>
                </c:pt>
                <c:pt idx="13721">
                  <c:v>6860.5</c:v>
                </c:pt>
                <c:pt idx="13722">
                  <c:v>6861</c:v>
                </c:pt>
                <c:pt idx="13723">
                  <c:v>6861.5</c:v>
                </c:pt>
                <c:pt idx="13724">
                  <c:v>6862</c:v>
                </c:pt>
                <c:pt idx="13725">
                  <c:v>6862.5</c:v>
                </c:pt>
                <c:pt idx="13726">
                  <c:v>6863</c:v>
                </c:pt>
                <c:pt idx="13727">
                  <c:v>6863.5</c:v>
                </c:pt>
                <c:pt idx="13728">
                  <c:v>6864</c:v>
                </c:pt>
                <c:pt idx="13729">
                  <c:v>6864.5</c:v>
                </c:pt>
                <c:pt idx="13730">
                  <c:v>6865</c:v>
                </c:pt>
                <c:pt idx="13731">
                  <c:v>6865.5</c:v>
                </c:pt>
                <c:pt idx="13732">
                  <c:v>6866</c:v>
                </c:pt>
                <c:pt idx="13733">
                  <c:v>6866.5</c:v>
                </c:pt>
                <c:pt idx="13734">
                  <c:v>6867</c:v>
                </c:pt>
                <c:pt idx="13735">
                  <c:v>6867.5</c:v>
                </c:pt>
                <c:pt idx="13736">
                  <c:v>6868</c:v>
                </c:pt>
                <c:pt idx="13737">
                  <c:v>6868.5</c:v>
                </c:pt>
                <c:pt idx="13738">
                  <c:v>6869</c:v>
                </c:pt>
                <c:pt idx="13739">
                  <c:v>6869.5</c:v>
                </c:pt>
                <c:pt idx="13740">
                  <c:v>6870</c:v>
                </c:pt>
                <c:pt idx="13741">
                  <c:v>6870.5</c:v>
                </c:pt>
                <c:pt idx="13742">
                  <c:v>6871</c:v>
                </c:pt>
                <c:pt idx="13743">
                  <c:v>6871.5</c:v>
                </c:pt>
                <c:pt idx="13744">
                  <c:v>6872</c:v>
                </c:pt>
                <c:pt idx="13745">
                  <c:v>6872.5</c:v>
                </c:pt>
                <c:pt idx="13746">
                  <c:v>6873</c:v>
                </c:pt>
                <c:pt idx="13747">
                  <c:v>6873.5</c:v>
                </c:pt>
                <c:pt idx="13748">
                  <c:v>6874</c:v>
                </c:pt>
                <c:pt idx="13749">
                  <c:v>6874.5</c:v>
                </c:pt>
                <c:pt idx="13750">
                  <c:v>6875</c:v>
                </c:pt>
                <c:pt idx="13751">
                  <c:v>6875.5</c:v>
                </c:pt>
                <c:pt idx="13752">
                  <c:v>6876</c:v>
                </c:pt>
                <c:pt idx="13753">
                  <c:v>6876.5</c:v>
                </c:pt>
                <c:pt idx="13754">
                  <c:v>6877</c:v>
                </c:pt>
                <c:pt idx="13755">
                  <c:v>6877.5</c:v>
                </c:pt>
                <c:pt idx="13756">
                  <c:v>6878</c:v>
                </c:pt>
                <c:pt idx="13757">
                  <c:v>6878.5</c:v>
                </c:pt>
                <c:pt idx="13758">
                  <c:v>6879</c:v>
                </c:pt>
                <c:pt idx="13759">
                  <c:v>6879.5</c:v>
                </c:pt>
                <c:pt idx="13760">
                  <c:v>6880</c:v>
                </c:pt>
                <c:pt idx="13761">
                  <c:v>6880.5</c:v>
                </c:pt>
                <c:pt idx="13762">
                  <c:v>6881</c:v>
                </c:pt>
                <c:pt idx="13763">
                  <c:v>6881.5</c:v>
                </c:pt>
                <c:pt idx="13764">
                  <c:v>6882</c:v>
                </c:pt>
                <c:pt idx="13765">
                  <c:v>6882.5</c:v>
                </c:pt>
                <c:pt idx="13766">
                  <c:v>6883</c:v>
                </c:pt>
                <c:pt idx="13767">
                  <c:v>6883.5</c:v>
                </c:pt>
                <c:pt idx="13768">
                  <c:v>6884</c:v>
                </c:pt>
                <c:pt idx="13769">
                  <c:v>6884.5</c:v>
                </c:pt>
                <c:pt idx="13770">
                  <c:v>6885</c:v>
                </c:pt>
                <c:pt idx="13771">
                  <c:v>6885.5</c:v>
                </c:pt>
                <c:pt idx="13772">
                  <c:v>6886</c:v>
                </c:pt>
                <c:pt idx="13773">
                  <c:v>6886.5</c:v>
                </c:pt>
                <c:pt idx="13774">
                  <c:v>6887</c:v>
                </c:pt>
                <c:pt idx="13775">
                  <c:v>6887.5</c:v>
                </c:pt>
                <c:pt idx="13776">
                  <c:v>6888</c:v>
                </c:pt>
                <c:pt idx="13777">
                  <c:v>6888.5</c:v>
                </c:pt>
                <c:pt idx="13778">
                  <c:v>6889</c:v>
                </c:pt>
                <c:pt idx="13779">
                  <c:v>6889.5</c:v>
                </c:pt>
                <c:pt idx="13780">
                  <c:v>6890</c:v>
                </c:pt>
                <c:pt idx="13781">
                  <c:v>6890.5</c:v>
                </c:pt>
                <c:pt idx="13782">
                  <c:v>6891</c:v>
                </c:pt>
                <c:pt idx="13783">
                  <c:v>6891.5</c:v>
                </c:pt>
                <c:pt idx="13784">
                  <c:v>6892</c:v>
                </c:pt>
                <c:pt idx="13785">
                  <c:v>6892.5</c:v>
                </c:pt>
                <c:pt idx="13786">
                  <c:v>6893</c:v>
                </c:pt>
                <c:pt idx="13787">
                  <c:v>6893.5</c:v>
                </c:pt>
                <c:pt idx="13788">
                  <c:v>6894</c:v>
                </c:pt>
                <c:pt idx="13789">
                  <c:v>6894.5</c:v>
                </c:pt>
                <c:pt idx="13790">
                  <c:v>6895</c:v>
                </c:pt>
                <c:pt idx="13791">
                  <c:v>6895.5</c:v>
                </c:pt>
                <c:pt idx="13792">
                  <c:v>6896</c:v>
                </c:pt>
                <c:pt idx="13793">
                  <c:v>6896.5</c:v>
                </c:pt>
                <c:pt idx="13794">
                  <c:v>6897</c:v>
                </c:pt>
                <c:pt idx="13795">
                  <c:v>6897.5</c:v>
                </c:pt>
                <c:pt idx="13796">
                  <c:v>6898</c:v>
                </c:pt>
                <c:pt idx="13797">
                  <c:v>6898.5</c:v>
                </c:pt>
                <c:pt idx="13798">
                  <c:v>6899</c:v>
                </c:pt>
                <c:pt idx="13799">
                  <c:v>6899.5</c:v>
                </c:pt>
                <c:pt idx="13800">
                  <c:v>6900</c:v>
                </c:pt>
                <c:pt idx="13801">
                  <c:v>6900.5</c:v>
                </c:pt>
                <c:pt idx="13802">
                  <c:v>6901</c:v>
                </c:pt>
                <c:pt idx="13803">
                  <c:v>6901.5</c:v>
                </c:pt>
                <c:pt idx="13804">
                  <c:v>6902</c:v>
                </c:pt>
                <c:pt idx="13805">
                  <c:v>6902.5</c:v>
                </c:pt>
                <c:pt idx="13806">
                  <c:v>6903</c:v>
                </c:pt>
                <c:pt idx="13807">
                  <c:v>6903.5</c:v>
                </c:pt>
                <c:pt idx="13808">
                  <c:v>6904</c:v>
                </c:pt>
                <c:pt idx="13809">
                  <c:v>6904.5</c:v>
                </c:pt>
                <c:pt idx="13810">
                  <c:v>6905</c:v>
                </c:pt>
                <c:pt idx="13811">
                  <c:v>6905.5</c:v>
                </c:pt>
                <c:pt idx="13812">
                  <c:v>6906</c:v>
                </c:pt>
                <c:pt idx="13813">
                  <c:v>6906.5</c:v>
                </c:pt>
                <c:pt idx="13814">
                  <c:v>6907</c:v>
                </c:pt>
                <c:pt idx="13815">
                  <c:v>6907.5</c:v>
                </c:pt>
                <c:pt idx="13816">
                  <c:v>6908</c:v>
                </c:pt>
                <c:pt idx="13817">
                  <c:v>6908.5</c:v>
                </c:pt>
                <c:pt idx="13818">
                  <c:v>6909</c:v>
                </c:pt>
                <c:pt idx="13819">
                  <c:v>6909.5</c:v>
                </c:pt>
                <c:pt idx="13820">
                  <c:v>6910</c:v>
                </c:pt>
                <c:pt idx="13821">
                  <c:v>6910.5</c:v>
                </c:pt>
                <c:pt idx="13822">
                  <c:v>6911</c:v>
                </c:pt>
                <c:pt idx="13823">
                  <c:v>6911.5</c:v>
                </c:pt>
                <c:pt idx="13824">
                  <c:v>6912</c:v>
                </c:pt>
                <c:pt idx="13825">
                  <c:v>6912.5</c:v>
                </c:pt>
                <c:pt idx="13826">
                  <c:v>6913</c:v>
                </c:pt>
                <c:pt idx="13827">
                  <c:v>6913.5</c:v>
                </c:pt>
                <c:pt idx="13828">
                  <c:v>6914</c:v>
                </c:pt>
                <c:pt idx="13829">
                  <c:v>6914.5</c:v>
                </c:pt>
                <c:pt idx="13830">
                  <c:v>6915</c:v>
                </c:pt>
                <c:pt idx="13831">
                  <c:v>6915.5</c:v>
                </c:pt>
                <c:pt idx="13832">
                  <c:v>6916</c:v>
                </c:pt>
                <c:pt idx="13833">
                  <c:v>6916.5</c:v>
                </c:pt>
                <c:pt idx="13834">
                  <c:v>6917</c:v>
                </c:pt>
                <c:pt idx="13835">
                  <c:v>6917.5</c:v>
                </c:pt>
                <c:pt idx="13836">
                  <c:v>6918</c:v>
                </c:pt>
                <c:pt idx="13837">
                  <c:v>6918.5</c:v>
                </c:pt>
                <c:pt idx="13838">
                  <c:v>6919</c:v>
                </c:pt>
                <c:pt idx="13839">
                  <c:v>6919.5</c:v>
                </c:pt>
                <c:pt idx="13840">
                  <c:v>6920</c:v>
                </c:pt>
                <c:pt idx="13841">
                  <c:v>6920.5</c:v>
                </c:pt>
                <c:pt idx="13842">
                  <c:v>6921</c:v>
                </c:pt>
                <c:pt idx="13843">
                  <c:v>6921.5</c:v>
                </c:pt>
                <c:pt idx="13844">
                  <c:v>6922</c:v>
                </c:pt>
                <c:pt idx="13845">
                  <c:v>6922.5</c:v>
                </c:pt>
                <c:pt idx="13846">
                  <c:v>6923</c:v>
                </c:pt>
                <c:pt idx="13847">
                  <c:v>6923.5</c:v>
                </c:pt>
                <c:pt idx="13848">
                  <c:v>6924</c:v>
                </c:pt>
                <c:pt idx="13849">
                  <c:v>6924.5</c:v>
                </c:pt>
                <c:pt idx="13850">
                  <c:v>6925</c:v>
                </c:pt>
                <c:pt idx="13851">
                  <c:v>6925.5</c:v>
                </c:pt>
                <c:pt idx="13852">
                  <c:v>6926</c:v>
                </c:pt>
                <c:pt idx="13853">
                  <c:v>6926.5</c:v>
                </c:pt>
                <c:pt idx="13854">
                  <c:v>6927</c:v>
                </c:pt>
                <c:pt idx="13855">
                  <c:v>6927.5</c:v>
                </c:pt>
                <c:pt idx="13856">
                  <c:v>6928</c:v>
                </c:pt>
                <c:pt idx="13857">
                  <c:v>6928.5</c:v>
                </c:pt>
                <c:pt idx="13858">
                  <c:v>6929</c:v>
                </c:pt>
                <c:pt idx="13859">
                  <c:v>6929.5</c:v>
                </c:pt>
                <c:pt idx="13860">
                  <c:v>6930</c:v>
                </c:pt>
                <c:pt idx="13861">
                  <c:v>6930.5</c:v>
                </c:pt>
                <c:pt idx="13862">
                  <c:v>6931</c:v>
                </c:pt>
                <c:pt idx="13863">
                  <c:v>6931.5</c:v>
                </c:pt>
                <c:pt idx="13864">
                  <c:v>6932</c:v>
                </c:pt>
                <c:pt idx="13865">
                  <c:v>6932.5</c:v>
                </c:pt>
                <c:pt idx="13866">
                  <c:v>6933</c:v>
                </c:pt>
                <c:pt idx="13867">
                  <c:v>6933.5</c:v>
                </c:pt>
                <c:pt idx="13868">
                  <c:v>6934</c:v>
                </c:pt>
                <c:pt idx="13869">
                  <c:v>6934.5</c:v>
                </c:pt>
                <c:pt idx="13870">
                  <c:v>6935</c:v>
                </c:pt>
                <c:pt idx="13871">
                  <c:v>6935.5</c:v>
                </c:pt>
                <c:pt idx="13872">
                  <c:v>6936</c:v>
                </c:pt>
                <c:pt idx="13873">
                  <c:v>6936.5</c:v>
                </c:pt>
                <c:pt idx="13874">
                  <c:v>6937</c:v>
                </c:pt>
                <c:pt idx="13875">
                  <c:v>6937.5</c:v>
                </c:pt>
                <c:pt idx="13876">
                  <c:v>6938</c:v>
                </c:pt>
                <c:pt idx="13877">
                  <c:v>6938.5</c:v>
                </c:pt>
                <c:pt idx="13878">
                  <c:v>6939</c:v>
                </c:pt>
                <c:pt idx="13879">
                  <c:v>6939.5</c:v>
                </c:pt>
                <c:pt idx="13880">
                  <c:v>6940</c:v>
                </c:pt>
                <c:pt idx="13881">
                  <c:v>6940.5</c:v>
                </c:pt>
                <c:pt idx="13882">
                  <c:v>6941</c:v>
                </c:pt>
                <c:pt idx="13883">
                  <c:v>6941.5</c:v>
                </c:pt>
                <c:pt idx="13884">
                  <c:v>6942</c:v>
                </c:pt>
                <c:pt idx="13885">
                  <c:v>6942.5</c:v>
                </c:pt>
                <c:pt idx="13886">
                  <c:v>6943</c:v>
                </c:pt>
                <c:pt idx="13887">
                  <c:v>6943.5</c:v>
                </c:pt>
                <c:pt idx="13888">
                  <c:v>6944</c:v>
                </c:pt>
                <c:pt idx="13889">
                  <c:v>6944.5</c:v>
                </c:pt>
                <c:pt idx="13890">
                  <c:v>6945</c:v>
                </c:pt>
                <c:pt idx="13891">
                  <c:v>6945.5</c:v>
                </c:pt>
                <c:pt idx="13892">
                  <c:v>6946</c:v>
                </c:pt>
                <c:pt idx="13893">
                  <c:v>6946.5</c:v>
                </c:pt>
                <c:pt idx="13894">
                  <c:v>6947</c:v>
                </c:pt>
                <c:pt idx="13895">
                  <c:v>6947.5</c:v>
                </c:pt>
                <c:pt idx="13896">
                  <c:v>6948</c:v>
                </c:pt>
                <c:pt idx="13897">
                  <c:v>6948.5</c:v>
                </c:pt>
                <c:pt idx="13898">
                  <c:v>6949</c:v>
                </c:pt>
                <c:pt idx="13899">
                  <c:v>6949.5</c:v>
                </c:pt>
                <c:pt idx="13900">
                  <c:v>6950</c:v>
                </c:pt>
                <c:pt idx="13901">
                  <c:v>6950.5</c:v>
                </c:pt>
                <c:pt idx="13902">
                  <c:v>6951</c:v>
                </c:pt>
                <c:pt idx="13903">
                  <c:v>6951.5</c:v>
                </c:pt>
                <c:pt idx="13904">
                  <c:v>6952</c:v>
                </c:pt>
                <c:pt idx="13905">
                  <c:v>6952.5</c:v>
                </c:pt>
                <c:pt idx="13906">
                  <c:v>6953</c:v>
                </c:pt>
                <c:pt idx="13907">
                  <c:v>6953.5</c:v>
                </c:pt>
                <c:pt idx="13908">
                  <c:v>6954</c:v>
                </c:pt>
                <c:pt idx="13909">
                  <c:v>6954.5</c:v>
                </c:pt>
                <c:pt idx="13910">
                  <c:v>6955</c:v>
                </c:pt>
                <c:pt idx="13911">
                  <c:v>6955.5</c:v>
                </c:pt>
                <c:pt idx="13912">
                  <c:v>6956</c:v>
                </c:pt>
                <c:pt idx="13913">
                  <c:v>6956.5</c:v>
                </c:pt>
                <c:pt idx="13914">
                  <c:v>6957</c:v>
                </c:pt>
                <c:pt idx="13915">
                  <c:v>6957.5</c:v>
                </c:pt>
                <c:pt idx="13916">
                  <c:v>6958</c:v>
                </c:pt>
                <c:pt idx="13917">
                  <c:v>6958.5</c:v>
                </c:pt>
                <c:pt idx="13918">
                  <c:v>6959</c:v>
                </c:pt>
                <c:pt idx="13919">
                  <c:v>6959.5</c:v>
                </c:pt>
                <c:pt idx="13920">
                  <c:v>6960</c:v>
                </c:pt>
                <c:pt idx="13921">
                  <c:v>6960.5</c:v>
                </c:pt>
                <c:pt idx="13922">
                  <c:v>6961</c:v>
                </c:pt>
                <c:pt idx="13923">
                  <c:v>6961.5</c:v>
                </c:pt>
                <c:pt idx="13924">
                  <c:v>6962</c:v>
                </c:pt>
                <c:pt idx="13925">
                  <c:v>6962.5</c:v>
                </c:pt>
                <c:pt idx="13926">
                  <c:v>6963</c:v>
                </c:pt>
                <c:pt idx="13927">
                  <c:v>6963.5</c:v>
                </c:pt>
                <c:pt idx="13928">
                  <c:v>6964</c:v>
                </c:pt>
                <c:pt idx="13929">
                  <c:v>6964.5</c:v>
                </c:pt>
                <c:pt idx="13930">
                  <c:v>6965</c:v>
                </c:pt>
                <c:pt idx="13931">
                  <c:v>6965.5</c:v>
                </c:pt>
                <c:pt idx="13932">
                  <c:v>6966</c:v>
                </c:pt>
                <c:pt idx="13933">
                  <c:v>6966.5</c:v>
                </c:pt>
                <c:pt idx="13934">
                  <c:v>6967</c:v>
                </c:pt>
                <c:pt idx="13935">
                  <c:v>6967.5</c:v>
                </c:pt>
                <c:pt idx="13936">
                  <c:v>6968</c:v>
                </c:pt>
                <c:pt idx="13937">
                  <c:v>6968.5</c:v>
                </c:pt>
                <c:pt idx="13938">
                  <c:v>6969</c:v>
                </c:pt>
                <c:pt idx="13939">
                  <c:v>6969.5</c:v>
                </c:pt>
                <c:pt idx="13940">
                  <c:v>6970</c:v>
                </c:pt>
                <c:pt idx="13941">
                  <c:v>6970.5</c:v>
                </c:pt>
                <c:pt idx="13942">
                  <c:v>6971</c:v>
                </c:pt>
                <c:pt idx="13943">
                  <c:v>6971.5</c:v>
                </c:pt>
                <c:pt idx="13944">
                  <c:v>6972</c:v>
                </c:pt>
                <c:pt idx="13945">
                  <c:v>6972.5</c:v>
                </c:pt>
                <c:pt idx="13946">
                  <c:v>6973</c:v>
                </c:pt>
                <c:pt idx="13947">
                  <c:v>6973.5</c:v>
                </c:pt>
                <c:pt idx="13948">
                  <c:v>6974</c:v>
                </c:pt>
                <c:pt idx="13949">
                  <c:v>6974.5</c:v>
                </c:pt>
                <c:pt idx="13950">
                  <c:v>6975</c:v>
                </c:pt>
                <c:pt idx="13951">
                  <c:v>6975.5</c:v>
                </c:pt>
                <c:pt idx="13952">
                  <c:v>6976</c:v>
                </c:pt>
                <c:pt idx="13953">
                  <c:v>6976.5</c:v>
                </c:pt>
                <c:pt idx="13954">
                  <c:v>6977</c:v>
                </c:pt>
                <c:pt idx="13955">
                  <c:v>6977.5</c:v>
                </c:pt>
                <c:pt idx="13956">
                  <c:v>6978</c:v>
                </c:pt>
                <c:pt idx="13957">
                  <c:v>6978.5</c:v>
                </c:pt>
                <c:pt idx="13958">
                  <c:v>6979</c:v>
                </c:pt>
                <c:pt idx="13959">
                  <c:v>6979.5</c:v>
                </c:pt>
                <c:pt idx="13960">
                  <c:v>6980</c:v>
                </c:pt>
                <c:pt idx="13961">
                  <c:v>6980.5</c:v>
                </c:pt>
                <c:pt idx="13962">
                  <c:v>6981</c:v>
                </c:pt>
                <c:pt idx="13963">
                  <c:v>6981.5</c:v>
                </c:pt>
                <c:pt idx="13964">
                  <c:v>6982</c:v>
                </c:pt>
                <c:pt idx="13965">
                  <c:v>6982.5</c:v>
                </c:pt>
                <c:pt idx="13966">
                  <c:v>6983</c:v>
                </c:pt>
                <c:pt idx="13967">
                  <c:v>6983.5</c:v>
                </c:pt>
                <c:pt idx="13968">
                  <c:v>6984</c:v>
                </c:pt>
                <c:pt idx="13969">
                  <c:v>6984.5</c:v>
                </c:pt>
                <c:pt idx="13970">
                  <c:v>6985</c:v>
                </c:pt>
                <c:pt idx="13971">
                  <c:v>6985.5</c:v>
                </c:pt>
                <c:pt idx="13972">
                  <c:v>6986</c:v>
                </c:pt>
                <c:pt idx="13973">
                  <c:v>6986.5</c:v>
                </c:pt>
                <c:pt idx="13974">
                  <c:v>6987</c:v>
                </c:pt>
                <c:pt idx="13975">
                  <c:v>6987.5</c:v>
                </c:pt>
                <c:pt idx="13976">
                  <c:v>6988</c:v>
                </c:pt>
                <c:pt idx="13977">
                  <c:v>6988.5</c:v>
                </c:pt>
                <c:pt idx="13978">
                  <c:v>6989</c:v>
                </c:pt>
                <c:pt idx="13979">
                  <c:v>6989.5</c:v>
                </c:pt>
                <c:pt idx="13980">
                  <c:v>6990</c:v>
                </c:pt>
                <c:pt idx="13981">
                  <c:v>6990.5</c:v>
                </c:pt>
                <c:pt idx="13982">
                  <c:v>6991</c:v>
                </c:pt>
                <c:pt idx="13983">
                  <c:v>6991.5</c:v>
                </c:pt>
                <c:pt idx="13984">
                  <c:v>6992</c:v>
                </c:pt>
                <c:pt idx="13985">
                  <c:v>6992.5</c:v>
                </c:pt>
                <c:pt idx="13986">
                  <c:v>6993</c:v>
                </c:pt>
                <c:pt idx="13987">
                  <c:v>6993.5</c:v>
                </c:pt>
                <c:pt idx="13988">
                  <c:v>6994</c:v>
                </c:pt>
                <c:pt idx="13989">
                  <c:v>6994.5</c:v>
                </c:pt>
                <c:pt idx="13990">
                  <c:v>6995</c:v>
                </c:pt>
                <c:pt idx="13991">
                  <c:v>6995.5</c:v>
                </c:pt>
                <c:pt idx="13992">
                  <c:v>6996</c:v>
                </c:pt>
                <c:pt idx="13993">
                  <c:v>6996.5</c:v>
                </c:pt>
                <c:pt idx="13994">
                  <c:v>6997</c:v>
                </c:pt>
                <c:pt idx="13995">
                  <c:v>6997.5</c:v>
                </c:pt>
                <c:pt idx="13996">
                  <c:v>6998</c:v>
                </c:pt>
                <c:pt idx="13997">
                  <c:v>6998.5</c:v>
                </c:pt>
                <c:pt idx="13998">
                  <c:v>6999</c:v>
                </c:pt>
                <c:pt idx="13999">
                  <c:v>6999.5</c:v>
                </c:pt>
                <c:pt idx="14000">
                  <c:v>7000</c:v>
                </c:pt>
                <c:pt idx="14001">
                  <c:v>7000.5</c:v>
                </c:pt>
                <c:pt idx="14002">
                  <c:v>7001</c:v>
                </c:pt>
                <c:pt idx="14003">
                  <c:v>7001.5</c:v>
                </c:pt>
                <c:pt idx="14004">
                  <c:v>7002</c:v>
                </c:pt>
                <c:pt idx="14005">
                  <c:v>7002.5</c:v>
                </c:pt>
                <c:pt idx="14006">
                  <c:v>7003</c:v>
                </c:pt>
                <c:pt idx="14007">
                  <c:v>7003.5</c:v>
                </c:pt>
                <c:pt idx="14008">
                  <c:v>7004</c:v>
                </c:pt>
                <c:pt idx="14009">
                  <c:v>7004.5</c:v>
                </c:pt>
                <c:pt idx="14010">
                  <c:v>7005</c:v>
                </c:pt>
                <c:pt idx="14011">
                  <c:v>7005.5</c:v>
                </c:pt>
                <c:pt idx="14012">
                  <c:v>7006</c:v>
                </c:pt>
                <c:pt idx="14013">
                  <c:v>7006.5</c:v>
                </c:pt>
                <c:pt idx="14014">
                  <c:v>7007</c:v>
                </c:pt>
                <c:pt idx="14015">
                  <c:v>7007.5</c:v>
                </c:pt>
                <c:pt idx="14016">
                  <c:v>7008</c:v>
                </c:pt>
                <c:pt idx="14017">
                  <c:v>7008.5</c:v>
                </c:pt>
                <c:pt idx="14018">
                  <c:v>7009</c:v>
                </c:pt>
                <c:pt idx="14019">
                  <c:v>7009.5</c:v>
                </c:pt>
                <c:pt idx="14020">
                  <c:v>7010</c:v>
                </c:pt>
                <c:pt idx="14021">
                  <c:v>7010.5</c:v>
                </c:pt>
                <c:pt idx="14022">
                  <c:v>7011</c:v>
                </c:pt>
                <c:pt idx="14023">
                  <c:v>7011.5</c:v>
                </c:pt>
                <c:pt idx="14024">
                  <c:v>7012</c:v>
                </c:pt>
                <c:pt idx="14025">
                  <c:v>7012.5</c:v>
                </c:pt>
                <c:pt idx="14026">
                  <c:v>7013</c:v>
                </c:pt>
                <c:pt idx="14027">
                  <c:v>7013.5</c:v>
                </c:pt>
                <c:pt idx="14028">
                  <c:v>7014</c:v>
                </c:pt>
                <c:pt idx="14029">
                  <c:v>7014.5</c:v>
                </c:pt>
                <c:pt idx="14030">
                  <c:v>7015</c:v>
                </c:pt>
                <c:pt idx="14031">
                  <c:v>7015.5</c:v>
                </c:pt>
                <c:pt idx="14032">
                  <c:v>7016</c:v>
                </c:pt>
                <c:pt idx="14033">
                  <c:v>7016.5</c:v>
                </c:pt>
                <c:pt idx="14034">
                  <c:v>7017</c:v>
                </c:pt>
                <c:pt idx="14035">
                  <c:v>7017.5</c:v>
                </c:pt>
                <c:pt idx="14036">
                  <c:v>7018</c:v>
                </c:pt>
                <c:pt idx="14037">
                  <c:v>7018.5</c:v>
                </c:pt>
                <c:pt idx="14038">
                  <c:v>7019</c:v>
                </c:pt>
                <c:pt idx="14039">
                  <c:v>7019.5</c:v>
                </c:pt>
                <c:pt idx="14040">
                  <c:v>7020</c:v>
                </c:pt>
                <c:pt idx="14041">
                  <c:v>7020.5</c:v>
                </c:pt>
                <c:pt idx="14042">
                  <c:v>7021</c:v>
                </c:pt>
                <c:pt idx="14043">
                  <c:v>7021.5</c:v>
                </c:pt>
                <c:pt idx="14044">
                  <c:v>7022</c:v>
                </c:pt>
                <c:pt idx="14045">
                  <c:v>7022.5</c:v>
                </c:pt>
                <c:pt idx="14046">
                  <c:v>7023</c:v>
                </c:pt>
                <c:pt idx="14047">
                  <c:v>7023.5</c:v>
                </c:pt>
                <c:pt idx="14048">
                  <c:v>7024</c:v>
                </c:pt>
                <c:pt idx="14049">
                  <c:v>7024.5</c:v>
                </c:pt>
                <c:pt idx="14050">
                  <c:v>7025</c:v>
                </c:pt>
                <c:pt idx="14051">
                  <c:v>7025.5</c:v>
                </c:pt>
                <c:pt idx="14052">
                  <c:v>7026</c:v>
                </c:pt>
                <c:pt idx="14053">
                  <c:v>7026.5</c:v>
                </c:pt>
                <c:pt idx="14054">
                  <c:v>7027</c:v>
                </c:pt>
                <c:pt idx="14055">
                  <c:v>7027.5</c:v>
                </c:pt>
                <c:pt idx="14056">
                  <c:v>7028</c:v>
                </c:pt>
                <c:pt idx="14057">
                  <c:v>7028.5</c:v>
                </c:pt>
                <c:pt idx="14058">
                  <c:v>7029</c:v>
                </c:pt>
                <c:pt idx="14059">
                  <c:v>7029.5</c:v>
                </c:pt>
                <c:pt idx="14060">
                  <c:v>7030</c:v>
                </c:pt>
                <c:pt idx="14061">
                  <c:v>7030.5</c:v>
                </c:pt>
                <c:pt idx="14062">
                  <c:v>7031</c:v>
                </c:pt>
                <c:pt idx="14063">
                  <c:v>7031.5</c:v>
                </c:pt>
                <c:pt idx="14064">
                  <c:v>7032</c:v>
                </c:pt>
                <c:pt idx="14065">
                  <c:v>7032.5</c:v>
                </c:pt>
                <c:pt idx="14066">
                  <c:v>7033</c:v>
                </c:pt>
                <c:pt idx="14067">
                  <c:v>7033.5</c:v>
                </c:pt>
                <c:pt idx="14068">
                  <c:v>7034</c:v>
                </c:pt>
                <c:pt idx="14069">
                  <c:v>7034.5</c:v>
                </c:pt>
                <c:pt idx="14070">
                  <c:v>7035</c:v>
                </c:pt>
                <c:pt idx="14071">
                  <c:v>7035.5</c:v>
                </c:pt>
                <c:pt idx="14072">
                  <c:v>7036</c:v>
                </c:pt>
                <c:pt idx="14073">
                  <c:v>7036.5</c:v>
                </c:pt>
                <c:pt idx="14074">
                  <c:v>7037</c:v>
                </c:pt>
                <c:pt idx="14075">
                  <c:v>7037.5</c:v>
                </c:pt>
                <c:pt idx="14076">
                  <c:v>7038</c:v>
                </c:pt>
                <c:pt idx="14077">
                  <c:v>7038.5</c:v>
                </c:pt>
                <c:pt idx="14078">
                  <c:v>7039</c:v>
                </c:pt>
                <c:pt idx="14079">
                  <c:v>7039.5</c:v>
                </c:pt>
                <c:pt idx="14080">
                  <c:v>7040</c:v>
                </c:pt>
                <c:pt idx="14081">
                  <c:v>7040.5</c:v>
                </c:pt>
                <c:pt idx="14082">
                  <c:v>7041</c:v>
                </c:pt>
                <c:pt idx="14083">
                  <c:v>7041.5</c:v>
                </c:pt>
                <c:pt idx="14084">
                  <c:v>7042</c:v>
                </c:pt>
                <c:pt idx="14085">
                  <c:v>7042.5</c:v>
                </c:pt>
                <c:pt idx="14086">
                  <c:v>7043</c:v>
                </c:pt>
                <c:pt idx="14087">
                  <c:v>7043.5</c:v>
                </c:pt>
                <c:pt idx="14088">
                  <c:v>7044</c:v>
                </c:pt>
                <c:pt idx="14089">
                  <c:v>7044.5</c:v>
                </c:pt>
                <c:pt idx="14090">
                  <c:v>7045</c:v>
                </c:pt>
                <c:pt idx="14091">
                  <c:v>7045.5</c:v>
                </c:pt>
                <c:pt idx="14092">
                  <c:v>7046</c:v>
                </c:pt>
                <c:pt idx="14093">
                  <c:v>7046.5</c:v>
                </c:pt>
                <c:pt idx="14094">
                  <c:v>7047</c:v>
                </c:pt>
                <c:pt idx="14095">
                  <c:v>7047.5</c:v>
                </c:pt>
                <c:pt idx="14096">
                  <c:v>7048</c:v>
                </c:pt>
                <c:pt idx="14097">
                  <c:v>7048.5</c:v>
                </c:pt>
                <c:pt idx="14098">
                  <c:v>7049</c:v>
                </c:pt>
                <c:pt idx="14099">
                  <c:v>7049.5</c:v>
                </c:pt>
                <c:pt idx="14100">
                  <c:v>7050</c:v>
                </c:pt>
                <c:pt idx="14101">
                  <c:v>7050.5</c:v>
                </c:pt>
                <c:pt idx="14102">
                  <c:v>7051</c:v>
                </c:pt>
                <c:pt idx="14103">
                  <c:v>7051.5</c:v>
                </c:pt>
                <c:pt idx="14104">
                  <c:v>7052</c:v>
                </c:pt>
                <c:pt idx="14105">
                  <c:v>7052.5</c:v>
                </c:pt>
                <c:pt idx="14106">
                  <c:v>7053</c:v>
                </c:pt>
                <c:pt idx="14107">
                  <c:v>7053.5</c:v>
                </c:pt>
                <c:pt idx="14108">
                  <c:v>7054</c:v>
                </c:pt>
                <c:pt idx="14109">
                  <c:v>7054.5</c:v>
                </c:pt>
                <c:pt idx="14110">
                  <c:v>7055</c:v>
                </c:pt>
                <c:pt idx="14111">
                  <c:v>7055.5</c:v>
                </c:pt>
                <c:pt idx="14112">
                  <c:v>7056</c:v>
                </c:pt>
                <c:pt idx="14113">
                  <c:v>7056.5</c:v>
                </c:pt>
                <c:pt idx="14114">
                  <c:v>7057</c:v>
                </c:pt>
                <c:pt idx="14115">
                  <c:v>7057.5</c:v>
                </c:pt>
                <c:pt idx="14116">
                  <c:v>7058</c:v>
                </c:pt>
                <c:pt idx="14117">
                  <c:v>7058.5</c:v>
                </c:pt>
                <c:pt idx="14118">
                  <c:v>7059</c:v>
                </c:pt>
                <c:pt idx="14119">
                  <c:v>7059.5</c:v>
                </c:pt>
                <c:pt idx="14120">
                  <c:v>7060</c:v>
                </c:pt>
                <c:pt idx="14121">
                  <c:v>7060.5</c:v>
                </c:pt>
                <c:pt idx="14122">
                  <c:v>7061</c:v>
                </c:pt>
                <c:pt idx="14123">
                  <c:v>7061.5</c:v>
                </c:pt>
                <c:pt idx="14124">
                  <c:v>7062</c:v>
                </c:pt>
                <c:pt idx="14125">
                  <c:v>7062.5</c:v>
                </c:pt>
                <c:pt idx="14126">
                  <c:v>7063</c:v>
                </c:pt>
                <c:pt idx="14127">
                  <c:v>7063.5</c:v>
                </c:pt>
                <c:pt idx="14128">
                  <c:v>7064</c:v>
                </c:pt>
                <c:pt idx="14129">
                  <c:v>7064.5</c:v>
                </c:pt>
                <c:pt idx="14130">
                  <c:v>7065</c:v>
                </c:pt>
                <c:pt idx="14131">
                  <c:v>7065.5</c:v>
                </c:pt>
                <c:pt idx="14132">
                  <c:v>7066</c:v>
                </c:pt>
                <c:pt idx="14133">
                  <c:v>7066.5</c:v>
                </c:pt>
                <c:pt idx="14134">
                  <c:v>7067</c:v>
                </c:pt>
                <c:pt idx="14135">
                  <c:v>7067.5</c:v>
                </c:pt>
                <c:pt idx="14136">
                  <c:v>7068</c:v>
                </c:pt>
                <c:pt idx="14137">
                  <c:v>7068.5</c:v>
                </c:pt>
                <c:pt idx="14138">
                  <c:v>7069</c:v>
                </c:pt>
                <c:pt idx="14139">
                  <c:v>7069.5</c:v>
                </c:pt>
                <c:pt idx="14140">
                  <c:v>7070</c:v>
                </c:pt>
                <c:pt idx="14141">
                  <c:v>7070.5</c:v>
                </c:pt>
                <c:pt idx="14142">
                  <c:v>7071</c:v>
                </c:pt>
                <c:pt idx="14143">
                  <c:v>7071.5</c:v>
                </c:pt>
                <c:pt idx="14144">
                  <c:v>7072</c:v>
                </c:pt>
                <c:pt idx="14145">
                  <c:v>7072.5</c:v>
                </c:pt>
                <c:pt idx="14146">
                  <c:v>7073</c:v>
                </c:pt>
                <c:pt idx="14147">
                  <c:v>7073.5</c:v>
                </c:pt>
                <c:pt idx="14148">
                  <c:v>7074</c:v>
                </c:pt>
                <c:pt idx="14149">
                  <c:v>7074.5</c:v>
                </c:pt>
                <c:pt idx="14150">
                  <c:v>7075</c:v>
                </c:pt>
                <c:pt idx="14151">
                  <c:v>7075.5</c:v>
                </c:pt>
                <c:pt idx="14152">
                  <c:v>7076</c:v>
                </c:pt>
                <c:pt idx="14153">
                  <c:v>7076.5</c:v>
                </c:pt>
                <c:pt idx="14154">
                  <c:v>7077</c:v>
                </c:pt>
                <c:pt idx="14155">
                  <c:v>7077.5</c:v>
                </c:pt>
                <c:pt idx="14156">
                  <c:v>7078</c:v>
                </c:pt>
                <c:pt idx="14157">
                  <c:v>7078.5</c:v>
                </c:pt>
                <c:pt idx="14158">
                  <c:v>7079</c:v>
                </c:pt>
                <c:pt idx="14159">
                  <c:v>7079.5</c:v>
                </c:pt>
                <c:pt idx="14160">
                  <c:v>7080</c:v>
                </c:pt>
                <c:pt idx="14161">
                  <c:v>7080.5</c:v>
                </c:pt>
                <c:pt idx="14162">
                  <c:v>7081</c:v>
                </c:pt>
                <c:pt idx="14163">
                  <c:v>7081.5</c:v>
                </c:pt>
                <c:pt idx="14164">
                  <c:v>7082</c:v>
                </c:pt>
                <c:pt idx="14165">
                  <c:v>7082.5</c:v>
                </c:pt>
                <c:pt idx="14166">
                  <c:v>7083</c:v>
                </c:pt>
                <c:pt idx="14167">
                  <c:v>7083.5</c:v>
                </c:pt>
                <c:pt idx="14168">
                  <c:v>7084</c:v>
                </c:pt>
                <c:pt idx="14169">
                  <c:v>7084.5</c:v>
                </c:pt>
                <c:pt idx="14170">
                  <c:v>7085</c:v>
                </c:pt>
                <c:pt idx="14171">
                  <c:v>7085.5</c:v>
                </c:pt>
                <c:pt idx="14172">
                  <c:v>7086</c:v>
                </c:pt>
                <c:pt idx="14173">
                  <c:v>7086.5</c:v>
                </c:pt>
                <c:pt idx="14174">
                  <c:v>7087</c:v>
                </c:pt>
                <c:pt idx="14175">
                  <c:v>7087.5</c:v>
                </c:pt>
                <c:pt idx="14176">
                  <c:v>7088</c:v>
                </c:pt>
                <c:pt idx="14177">
                  <c:v>7088.5</c:v>
                </c:pt>
                <c:pt idx="14178">
                  <c:v>7089</c:v>
                </c:pt>
                <c:pt idx="14179">
                  <c:v>7089.5</c:v>
                </c:pt>
                <c:pt idx="14180">
                  <c:v>7090</c:v>
                </c:pt>
                <c:pt idx="14181">
                  <c:v>7090.5</c:v>
                </c:pt>
                <c:pt idx="14182">
                  <c:v>7091</c:v>
                </c:pt>
                <c:pt idx="14183">
                  <c:v>7091.5</c:v>
                </c:pt>
                <c:pt idx="14184">
                  <c:v>7092</c:v>
                </c:pt>
                <c:pt idx="14185">
                  <c:v>7092.5</c:v>
                </c:pt>
                <c:pt idx="14186">
                  <c:v>7093</c:v>
                </c:pt>
                <c:pt idx="14187">
                  <c:v>7093.5</c:v>
                </c:pt>
                <c:pt idx="14188">
                  <c:v>7094</c:v>
                </c:pt>
                <c:pt idx="14189">
                  <c:v>7094.5</c:v>
                </c:pt>
                <c:pt idx="14190">
                  <c:v>7095</c:v>
                </c:pt>
                <c:pt idx="14191">
                  <c:v>7095.5</c:v>
                </c:pt>
                <c:pt idx="14192">
                  <c:v>7096</c:v>
                </c:pt>
                <c:pt idx="14193">
                  <c:v>7096.5</c:v>
                </c:pt>
                <c:pt idx="14194">
                  <c:v>7097</c:v>
                </c:pt>
                <c:pt idx="14195">
                  <c:v>7097.5</c:v>
                </c:pt>
                <c:pt idx="14196">
                  <c:v>7098</c:v>
                </c:pt>
                <c:pt idx="14197">
                  <c:v>7098.5</c:v>
                </c:pt>
                <c:pt idx="14198">
                  <c:v>7099</c:v>
                </c:pt>
                <c:pt idx="14199">
                  <c:v>7099.5</c:v>
                </c:pt>
                <c:pt idx="14200">
                  <c:v>7100</c:v>
                </c:pt>
                <c:pt idx="14201">
                  <c:v>7100.5</c:v>
                </c:pt>
                <c:pt idx="14202">
                  <c:v>7101</c:v>
                </c:pt>
                <c:pt idx="14203">
                  <c:v>7101.5</c:v>
                </c:pt>
                <c:pt idx="14204">
                  <c:v>7102</c:v>
                </c:pt>
                <c:pt idx="14205">
                  <c:v>7102.5</c:v>
                </c:pt>
                <c:pt idx="14206">
                  <c:v>7103</c:v>
                </c:pt>
                <c:pt idx="14207">
                  <c:v>7103.5</c:v>
                </c:pt>
                <c:pt idx="14208">
                  <c:v>7104</c:v>
                </c:pt>
                <c:pt idx="14209">
                  <c:v>7104.5</c:v>
                </c:pt>
                <c:pt idx="14210">
                  <c:v>7105</c:v>
                </c:pt>
                <c:pt idx="14211">
                  <c:v>7105.5</c:v>
                </c:pt>
                <c:pt idx="14212">
                  <c:v>7106</c:v>
                </c:pt>
                <c:pt idx="14213">
                  <c:v>7106.5</c:v>
                </c:pt>
                <c:pt idx="14214">
                  <c:v>7107</c:v>
                </c:pt>
                <c:pt idx="14215">
                  <c:v>7107.5</c:v>
                </c:pt>
                <c:pt idx="14216">
                  <c:v>7108</c:v>
                </c:pt>
                <c:pt idx="14217">
                  <c:v>7108.5</c:v>
                </c:pt>
                <c:pt idx="14218">
                  <c:v>7109</c:v>
                </c:pt>
                <c:pt idx="14219">
                  <c:v>7109.5</c:v>
                </c:pt>
                <c:pt idx="14220">
                  <c:v>7110</c:v>
                </c:pt>
                <c:pt idx="14221">
                  <c:v>7110.5</c:v>
                </c:pt>
                <c:pt idx="14222">
                  <c:v>7111</c:v>
                </c:pt>
                <c:pt idx="14223">
                  <c:v>7111.5</c:v>
                </c:pt>
                <c:pt idx="14224">
                  <c:v>7112</c:v>
                </c:pt>
                <c:pt idx="14225">
                  <c:v>7112.5</c:v>
                </c:pt>
                <c:pt idx="14226">
                  <c:v>7113</c:v>
                </c:pt>
                <c:pt idx="14227">
                  <c:v>7113.5</c:v>
                </c:pt>
                <c:pt idx="14228">
                  <c:v>7114</c:v>
                </c:pt>
                <c:pt idx="14229">
                  <c:v>7114.5</c:v>
                </c:pt>
                <c:pt idx="14230">
                  <c:v>7115</c:v>
                </c:pt>
                <c:pt idx="14231">
                  <c:v>7115.5</c:v>
                </c:pt>
                <c:pt idx="14232">
                  <c:v>7116</c:v>
                </c:pt>
                <c:pt idx="14233">
                  <c:v>7116.5</c:v>
                </c:pt>
                <c:pt idx="14234">
                  <c:v>7117</c:v>
                </c:pt>
                <c:pt idx="14235">
                  <c:v>7117.5</c:v>
                </c:pt>
                <c:pt idx="14236">
                  <c:v>7118</c:v>
                </c:pt>
                <c:pt idx="14237">
                  <c:v>7118.5</c:v>
                </c:pt>
                <c:pt idx="14238">
                  <c:v>7119</c:v>
                </c:pt>
                <c:pt idx="14239">
                  <c:v>7119.5</c:v>
                </c:pt>
                <c:pt idx="14240">
                  <c:v>7120</c:v>
                </c:pt>
                <c:pt idx="14241">
                  <c:v>7120.5</c:v>
                </c:pt>
                <c:pt idx="14242">
                  <c:v>7121</c:v>
                </c:pt>
                <c:pt idx="14243">
                  <c:v>7121.5</c:v>
                </c:pt>
                <c:pt idx="14244">
                  <c:v>7122</c:v>
                </c:pt>
                <c:pt idx="14245">
                  <c:v>7122.5</c:v>
                </c:pt>
                <c:pt idx="14246">
                  <c:v>7123</c:v>
                </c:pt>
                <c:pt idx="14247">
                  <c:v>7123.5</c:v>
                </c:pt>
                <c:pt idx="14248">
                  <c:v>7124</c:v>
                </c:pt>
                <c:pt idx="14249">
                  <c:v>7124.5</c:v>
                </c:pt>
                <c:pt idx="14250">
                  <c:v>7125</c:v>
                </c:pt>
                <c:pt idx="14251">
                  <c:v>7125.5</c:v>
                </c:pt>
                <c:pt idx="14252">
                  <c:v>7126</c:v>
                </c:pt>
                <c:pt idx="14253">
                  <c:v>7126.5</c:v>
                </c:pt>
                <c:pt idx="14254">
                  <c:v>7127</c:v>
                </c:pt>
                <c:pt idx="14255">
                  <c:v>7127.5</c:v>
                </c:pt>
                <c:pt idx="14256">
                  <c:v>7128</c:v>
                </c:pt>
                <c:pt idx="14257">
                  <c:v>7128.5</c:v>
                </c:pt>
                <c:pt idx="14258">
                  <c:v>7129</c:v>
                </c:pt>
                <c:pt idx="14259">
                  <c:v>7129.5</c:v>
                </c:pt>
                <c:pt idx="14260">
                  <c:v>7130</c:v>
                </c:pt>
                <c:pt idx="14261">
                  <c:v>7130.5</c:v>
                </c:pt>
                <c:pt idx="14262">
                  <c:v>7131</c:v>
                </c:pt>
                <c:pt idx="14263">
                  <c:v>7131.5</c:v>
                </c:pt>
                <c:pt idx="14264">
                  <c:v>7132</c:v>
                </c:pt>
                <c:pt idx="14265">
                  <c:v>7132.5</c:v>
                </c:pt>
                <c:pt idx="14266">
                  <c:v>7133</c:v>
                </c:pt>
                <c:pt idx="14267">
                  <c:v>7133.5</c:v>
                </c:pt>
                <c:pt idx="14268">
                  <c:v>7134</c:v>
                </c:pt>
                <c:pt idx="14269">
                  <c:v>7134.5</c:v>
                </c:pt>
                <c:pt idx="14270">
                  <c:v>7135</c:v>
                </c:pt>
                <c:pt idx="14271">
                  <c:v>7135.5</c:v>
                </c:pt>
                <c:pt idx="14272">
                  <c:v>7136</c:v>
                </c:pt>
                <c:pt idx="14273">
                  <c:v>7136.5</c:v>
                </c:pt>
                <c:pt idx="14274">
                  <c:v>7137</c:v>
                </c:pt>
                <c:pt idx="14275">
                  <c:v>7137.5</c:v>
                </c:pt>
                <c:pt idx="14276">
                  <c:v>7138</c:v>
                </c:pt>
                <c:pt idx="14277">
                  <c:v>7138.5</c:v>
                </c:pt>
                <c:pt idx="14278">
                  <c:v>7139</c:v>
                </c:pt>
                <c:pt idx="14279">
                  <c:v>7139.5</c:v>
                </c:pt>
                <c:pt idx="14280">
                  <c:v>7140</c:v>
                </c:pt>
                <c:pt idx="14281">
                  <c:v>7140.5</c:v>
                </c:pt>
                <c:pt idx="14282">
                  <c:v>7141</c:v>
                </c:pt>
                <c:pt idx="14283">
                  <c:v>7141.5</c:v>
                </c:pt>
                <c:pt idx="14284">
                  <c:v>7142</c:v>
                </c:pt>
                <c:pt idx="14285">
                  <c:v>7142.5</c:v>
                </c:pt>
                <c:pt idx="14286">
                  <c:v>7143</c:v>
                </c:pt>
                <c:pt idx="14287">
                  <c:v>7143.5</c:v>
                </c:pt>
                <c:pt idx="14288">
                  <c:v>7144</c:v>
                </c:pt>
                <c:pt idx="14289">
                  <c:v>7144.5</c:v>
                </c:pt>
                <c:pt idx="14290">
                  <c:v>7145</c:v>
                </c:pt>
                <c:pt idx="14291">
                  <c:v>7145.5</c:v>
                </c:pt>
                <c:pt idx="14292">
                  <c:v>7146</c:v>
                </c:pt>
                <c:pt idx="14293">
                  <c:v>7146.5</c:v>
                </c:pt>
                <c:pt idx="14294">
                  <c:v>7147</c:v>
                </c:pt>
                <c:pt idx="14295">
                  <c:v>7147.5</c:v>
                </c:pt>
                <c:pt idx="14296">
                  <c:v>7148</c:v>
                </c:pt>
                <c:pt idx="14297">
                  <c:v>7148.5</c:v>
                </c:pt>
                <c:pt idx="14298">
                  <c:v>7149</c:v>
                </c:pt>
                <c:pt idx="14299">
                  <c:v>7149.5</c:v>
                </c:pt>
                <c:pt idx="14300">
                  <c:v>7150</c:v>
                </c:pt>
                <c:pt idx="14301">
                  <c:v>7150.5</c:v>
                </c:pt>
                <c:pt idx="14302">
                  <c:v>7151</c:v>
                </c:pt>
                <c:pt idx="14303">
                  <c:v>7151.5</c:v>
                </c:pt>
                <c:pt idx="14304">
                  <c:v>7152</c:v>
                </c:pt>
                <c:pt idx="14305">
                  <c:v>7152.5</c:v>
                </c:pt>
                <c:pt idx="14306">
                  <c:v>7153</c:v>
                </c:pt>
                <c:pt idx="14307">
                  <c:v>7153.5</c:v>
                </c:pt>
                <c:pt idx="14308">
                  <c:v>7154</c:v>
                </c:pt>
                <c:pt idx="14309">
                  <c:v>7154.5</c:v>
                </c:pt>
                <c:pt idx="14310">
                  <c:v>7155</c:v>
                </c:pt>
                <c:pt idx="14311">
                  <c:v>7155.5</c:v>
                </c:pt>
                <c:pt idx="14312">
                  <c:v>7156</c:v>
                </c:pt>
                <c:pt idx="14313">
                  <c:v>7156.5</c:v>
                </c:pt>
                <c:pt idx="14314">
                  <c:v>7157</c:v>
                </c:pt>
                <c:pt idx="14315">
                  <c:v>7157.5</c:v>
                </c:pt>
                <c:pt idx="14316">
                  <c:v>7158</c:v>
                </c:pt>
                <c:pt idx="14317">
                  <c:v>7158.5</c:v>
                </c:pt>
                <c:pt idx="14318">
                  <c:v>7159</c:v>
                </c:pt>
                <c:pt idx="14319">
                  <c:v>7159.5</c:v>
                </c:pt>
                <c:pt idx="14320">
                  <c:v>7160</c:v>
                </c:pt>
                <c:pt idx="14321">
                  <c:v>7160.5</c:v>
                </c:pt>
                <c:pt idx="14322">
                  <c:v>7161</c:v>
                </c:pt>
                <c:pt idx="14323">
                  <c:v>7161.5</c:v>
                </c:pt>
                <c:pt idx="14324">
                  <c:v>7162</c:v>
                </c:pt>
                <c:pt idx="14325">
                  <c:v>7162.5</c:v>
                </c:pt>
                <c:pt idx="14326">
                  <c:v>7163</c:v>
                </c:pt>
                <c:pt idx="14327">
                  <c:v>7163.5</c:v>
                </c:pt>
                <c:pt idx="14328">
                  <c:v>7164</c:v>
                </c:pt>
                <c:pt idx="14329">
                  <c:v>7164.5</c:v>
                </c:pt>
                <c:pt idx="14330">
                  <c:v>7165</c:v>
                </c:pt>
                <c:pt idx="14331">
                  <c:v>7165.5</c:v>
                </c:pt>
                <c:pt idx="14332">
                  <c:v>7166</c:v>
                </c:pt>
                <c:pt idx="14333">
                  <c:v>7166.5</c:v>
                </c:pt>
                <c:pt idx="14334">
                  <c:v>7167</c:v>
                </c:pt>
                <c:pt idx="14335">
                  <c:v>7167.5</c:v>
                </c:pt>
                <c:pt idx="14336">
                  <c:v>7168</c:v>
                </c:pt>
                <c:pt idx="14337">
                  <c:v>7168.5</c:v>
                </c:pt>
                <c:pt idx="14338">
                  <c:v>7169</c:v>
                </c:pt>
                <c:pt idx="14339">
                  <c:v>7169.5</c:v>
                </c:pt>
                <c:pt idx="14340">
                  <c:v>7170</c:v>
                </c:pt>
                <c:pt idx="14341">
                  <c:v>7170.5</c:v>
                </c:pt>
                <c:pt idx="14342">
                  <c:v>7171</c:v>
                </c:pt>
                <c:pt idx="14343">
                  <c:v>7171.5</c:v>
                </c:pt>
                <c:pt idx="14344">
                  <c:v>7172</c:v>
                </c:pt>
                <c:pt idx="14345">
                  <c:v>7172.5</c:v>
                </c:pt>
                <c:pt idx="14346">
                  <c:v>7173</c:v>
                </c:pt>
                <c:pt idx="14347">
                  <c:v>7173.5</c:v>
                </c:pt>
                <c:pt idx="14348">
                  <c:v>7174</c:v>
                </c:pt>
                <c:pt idx="14349">
                  <c:v>7174.5</c:v>
                </c:pt>
                <c:pt idx="14350">
                  <c:v>7175</c:v>
                </c:pt>
                <c:pt idx="14351">
                  <c:v>7175.5</c:v>
                </c:pt>
                <c:pt idx="14352">
                  <c:v>7176</c:v>
                </c:pt>
                <c:pt idx="14353">
                  <c:v>7176.5</c:v>
                </c:pt>
                <c:pt idx="14354">
                  <c:v>7177</c:v>
                </c:pt>
                <c:pt idx="14355">
                  <c:v>7177.5</c:v>
                </c:pt>
                <c:pt idx="14356">
                  <c:v>7178</c:v>
                </c:pt>
                <c:pt idx="14357">
                  <c:v>7178.5</c:v>
                </c:pt>
                <c:pt idx="14358">
                  <c:v>7179</c:v>
                </c:pt>
                <c:pt idx="14359">
                  <c:v>7179.5</c:v>
                </c:pt>
                <c:pt idx="14360">
                  <c:v>7180</c:v>
                </c:pt>
                <c:pt idx="14361">
                  <c:v>7180.5</c:v>
                </c:pt>
                <c:pt idx="14362">
                  <c:v>7181</c:v>
                </c:pt>
                <c:pt idx="14363">
                  <c:v>7181.5</c:v>
                </c:pt>
                <c:pt idx="14364">
                  <c:v>7182</c:v>
                </c:pt>
                <c:pt idx="14365">
                  <c:v>7182.5</c:v>
                </c:pt>
                <c:pt idx="14366">
                  <c:v>7183</c:v>
                </c:pt>
                <c:pt idx="14367">
                  <c:v>7183.5</c:v>
                </c:pt>
                <c:pt idx="14368">
                  <c:v>7184</c:v>
                </c:pt>
                <c:pt idx="14369">
                  <c:v>7184.5</c:v>
                </c:pt>
                <c:pt idx="14370">
                  <c:v>7185</c:v>
                </c:pt>
                <c:pt idx="14371">
                  <c:v>7185.5</c:v>
                </c:pt>
                <c:pt idx="14372">
                  <c:v>7186</c:v>
                </c:pt>
                <c:pt idx="14373">
                  <c:v>7186.5</c:v>
                </c:pt>
                <c:pt idx="14374">
                  <c:v>7187</c:v>
                </c:pt>
                <c:pt idx="14375">
                  <c:v>7187.5</c:v>
                </c:pt>
                <c:pt idx="14376">
                  <c:v>7188</c:v>
                </c:pt>
                <c:pt idx="14377">
                  <c:v>7188.5</c:v>
                </c:pt>
                <c:pt idx="14378">
                  <c:v>7189</c:v>
                </c:pt>
                <c:pt idx="14379">
                  <c:v>7189.5</c:v>
                </c:pt>
                <c:pt idx="14380">
                  <c:v>7190</c:v>
                </c:pt>
                <c:pt idx="14381">
                  <c:v>7190.5</c:v>
                </c:pt>
                <c:pt idx="14382">
                  <c:v>7191</c:v>
                </c:pt>
                <c:pt idx="14383">
                  <c:v>7191.5</c:v>
                </c:pt>
                <c:pt idx="14384">
                  <c:v>7192</c:v>
                </c:pt>
                <c:pt idx="14385">
                  <c:v>7192.5</c:v>
                </c:pt>
                <c:pt idx="14386">
                  <c:v>7193</c:v>
                </c:pt>
                <c:pt idx="14387">
                  <c:v>7193.5</c:v>
                </c:pt>
                <c:pt idx="14388">
                  <c:v>7194</c:v>
                </c:pt>
                <c:pt idx="14389">
                  <c:v>7194.5</c:v>
                </c:pt>
                <c:pt idx="14390">
                  <c:v>7195</c:v>
                </c:pt>
                <c:pt idx="14391">
                  <c:v>7195.5</c:v>
                </c:pt>
                <c:pt idx="14392">
                  <c:v>7196</c:v>
                </c:pt>
                <c:pt idx="14393">
                  <c:v>7196.5</c:v>
                </c:pt>
                <c:pt idx="14394">
                  <c:v>7197</c:v>
                </c:pt>
                <c:pt idx="14395">
                  <c:v>7197.5</c:v>
                </c:pt>
                <c:pt idx="14396">
                  <c:v>7198</c:v>
                </c:pt>
                <c:pt idx="14397">
                  <c:v>7198.5</c:v>
                </c:pt>
                <c:pt idx="14398">
                  <c:v>7199</c:v>
                </c:pt>
                <c:pt idx="14399">
                  <c:v>7199.5</c:v>
                </c:pt>
                <c:pt idx="14400">
                  <c:v>7200</c:v>
                </c:pt>
                <c:pt idx="14401">
                  <c:v>7200.5</c:v>
                </c:pt>
                <c:pt idx="14402">
                  <c:v>7201</c:v>
                </c:pt>
                <c:pt idx="14403">
                  <c:v>7201.5</c:v>
                </c:pt>
                <c:pt idx="14404">
                  <c:v>7202</c:v>
                </c:pt>
                <c:pt idx="14405">
                  <c:v>7202.5</c:v>
                </c:pt>
                <c:pt idx="14406">
                  <c:v>7203</c:v>
                </c:pt>
                <c:pt idx="14407">
                  <c:v>7203.5</c:v>
                </c:pt>
                <c:pt idx="14408">
                  <c:v>7204</c:v>
                </c:pt>
                <c:pt idx="14409">
                  <c:v>7204.5</c:v>
                </c:pt>
                <c:pt idx="14410">
                  <c:v>7205</c:v>
                </c:pt>
                <c:pt idx="14411">
                  <c:v>7205.5</c:v>
                </c:pt>
                <c:pt idx="14412">
                  <c:v>7206</c:v>
                </c:pt>
                <c:pt idx="14413">
                  <c:v>7206.5</c:v>
                </c:pt>
                <c:pt idx="14414">
                  <c:v>7207</c:v>
                </c:pt>
                <c:pt idx="14415">
                  <c:v>7207.5</c:v>
                </c:pt>
                <c:pt idx="14416">
                  <c:v>7208</c:v>
                </c:pt>
                <c:pt idx="14417">
                  <c:v>7208.5</c:v>
                </c:pt>
                <c:pt idx="14418">
                  <c:v>7209</c:v>
                </c:pt>
                <c:pt idx="14419">
                  <c:v>7209.5</c:v>
                </c:pt>
                <c:pt idx="14420">
                  <c:v>7210</c:v>
                </c:pt>
                <c:pt idx="14421">
                  <c:v>7210.5</c:v>
                </c:pt>
                <c:pt idx="14422">
                  <c:v>7211</c:v>
                </c:pt>
                <c:pt idx="14423">
                  <c:v>7211.5</c:v>
                </c:pt>
                <c:pt idx="14424">
                  <c:v>7212</c:v>
                </c:pt>
                <c:pt idx="14425">
                  <c:v>7212.5</c:v>
                </c:pt>
                <c:pt idx="14426">
                  <c:v>7213</c:v>
                </c:pt>
                <c:pt idx="14427">
                  <c:v>7213.5</c:v>
                </c:pt>
                <c:pt idx="14428">
                  <c:v>7214</c:v>
                </c:pt>
                <c:pt idx="14429">
                  <c:v>7214.5</c:v>
                </c:pt>
                <c:pt idx="14430">
                  <c:v>7215</c:v>
                </c:pt>
                <c:pt idx="14431">
                  <c:v>7215.5</c:v>
                </c:pt>
                <c:pt idx="14432">
                  <c:v>7216</c:v>
                </c:pt>
                <c:pt idx="14433">
                  <c:v>7216.5</c:v>
                </c:pt>
                <c:pt idx="14434">
                  <c:v>7217</c:v>
                </c:pt>
                <c:pt idx="14435">
                  <c:v>7217.5</c:v>
                </c:pt>
                <c:pt idx="14436">
                  <c:v>7218</c:v>
                </c:pt>
                <c:pt idx="14437">
                  <c:v>7218.5</c:v>
                </c:pt>
                <c:pt idx="14438">
                  <c:v>7219</c:v>
                </c:pt>
                <c:pt idx="14439">
                  <c:v>7219.5</c:v>
                </c:pt>
                <c:pt idx="14440">
                  <c:v>7220</c:v>
                </c:pt>
                <c:pt idx="14441">
                  <c:v>7220.5</c:v>
                </c:pt>
                <c:pt idx="14442">
                  <c:v>7221</c:v>
                </c:pt>
                <c:pt idx="14443">
                  <c:v>7221.5</c:v>
                </c:pt>
                <c:pt idx="14444">
                  <c:v>7222</c:v>
                </c:pt>
                <c:pt idx="14445">
                  <c:v>7222.5</c:v>
                </c:pt>
                <c:pt idx="14446">
                  <c:v>7223</c:v>
                </c:pt>
                <c:pt idx="14447">
                  <c:v>7223.5</c:v>
                </c:pt>
                <c:pt idx="14448">
                  <c:v>7224</c:v>
                </c:pt>
                <c:pt idx="14449">
                  <c:v>7224.5</c:v>
                </c:pt>
                <c:pt idx="14450">
                  <c:v>7225</c:v>
                </c:pt>
                <c:pt idx="14451">
                  <c:v>7225.5</c:v>
                </c:pt>
                <c:pt idx="14452">
                  <c:v>7226</c:v>
                </c:pt>
                <c:pt idx="14453">
                  <c:v>7226.5</c:v>
                </c:pt>
                <c:pt idx="14454">
                  <c:v>7227</c:v>
                </c:pt>
                <c:pt idx="14455">
                  <c:v>7227.5</c:v>
                </c:pt>
                <c:pt idx="14456">
                  <c:v>7228</c:v>
                </c:pt>
                <c:pt idx="14457">
                  <c:v>7228.5</c:v>
                </c:pt>
                <c:pt idx="14458">
                  <c:v>7229</c:v>
                </c:pt>
                <c:pt idx="14459">
                  <c:v>7229.5</c:v>
                </c:pt>
                <c:pt idx="14460">
                  <c:v>7230</c:v>
                </c:pt>
                <c:pt idx="14461">
                  <c:v>7230.5</c:v>
                </c:pt>
                <c:pt idx="14462">
                  <c:v>7231</c:v>
                </c:pt>
                <c:pt idx="14463">
                  <c:v>7231.5</c:v>
                </c:pt>
                <c:pt idx="14464">
                  <c:v>7232</c:v>
                </c:pt>
                <c:pt idx="14465">
                  <c:v>7232.5</c:v>
                </c:pt>
                <c:pt idx="14466">
                  <c:v>7233</c:v>
                </c:pt>
                <c:pt idx="14467">
                  <c:v>7233.5</c:v>
                </c:pt>
                <c:pt idx="14468">
                  <c:v>7234</c:v>
                </c:pt>
                <c:pt idx="14469">
                  <c:v>7234.5</c:v>
                </c:pt>
                <c:pt idx="14470">
                  <c:v>7235</c:v>
                </c:pt>
                <c:pt idx="14471">
                  <c:v>7235.5</c:v>
                </c:pt>
                <c:pt idx="14472">
                  <c:v>7236</c:v>
                </c:pt>
                <c:pt idx="14473">
                  <c:v>7236.5</c:v>
                </c:pt>
                <c:pt idx="14474">
                  <c:v>7237</c:v>
                </c:pt>
                <c:pt idx="14475">
                  <c:v>7237.5</c:v>
                </c:pt>
                <c:pt idx="14476">
                  <c:v>7238</c:v>
                </c:pt>
                <c:pt idx="14477">
                  <c:v>7238.5</c:v>
                </c:pt>
                <c:pt idx="14478">
                  <c:v>7239</c:v>
                </c:pt>
                <c:pt idx="14479">
                  <c:v>7239.5</c:v>
                </c:pt>
                <c:pt idx="14480">
                  <c:v>7240</c:v>
                </c:pt>
                <c:pt idx="14481">
                  <c:v>7240.5</c:v>
                </c:pt>
                <c:pt idx="14482">
                  <c:v>7241</c:v>
                </c:pt>
                <c:pt idx="14483">
                  <c:v>7241.5</c:v>
                </c:pt>
                <c:pt idx="14484">
                  <c:v>7242</c:v>
                </c:pt>
                <c:pt idx="14485">
                  <c:v>7242.5</c:v>
                </c:pt>
                <c:pt idx="14486">
                  <c:v>7243</c:v>
                </c:pt>
                <c:pt idx="14487">
                  <c:v>7243.5</c:v>
                </c:pt>
                <c:pt idx="14488">
                  <c:v>7244</c:v>
                </c:pt>
                <c:pt idx="14489">
                  <c:v>7244.5</c:v>
                </c:pt>
                <c:pt idx="14490">
                  <c:v>7245</c:v>
                </c:pt>
                <c:pt idx="14491">
                  <c:v>7245.5</c:v>
                </c:pt>
                <c:pt idx="14492">
                  <c:v>7246</c:v>
                </c:pt>
                <c:pt idx="14493">
                  <c:v>7246.5</c:v>
                </c:pt>
                <c:pt idx="14494">
                  <c:v>7247</c:v>
                </c:pt>
                <c:pt idx="14495">
                  <c:v>7247.5</c:v>
                </c:pt>
                <c:pt idx="14496">
                  <c:v>7248</c:v>
                </c:pt>
                <c:pt idx="14497">
                  <c:v>7248.5</c:v>
                </c:pt>
                <c:pt idx="14498">
                  <c:v>7249</c:v>
                </c:pt>
                <c:pt idx="14499">
                  <c:v>7249.5</c:v>
                </c:pt>
                <c:pt idx="14500">
                  <c:v>7250</c:v>
                </c:pt>
                <c:pt idx="14501">
                  <c:v>7250.5</c:v>
                </c:pt>
                <c:pt idx="14502">
                  <c:v>7251</c:v>
                </c:pt>
                <c:pt idx="14503">
                  <c:v>7251.5</c:v>
                </c:pt>
                <c:pt idx="14504">
                  <c:v>7252</c:v>
                </c:pt>
                <c:pt idx="14505">
                  <c:v>7252.5</c:v>
                </c:pt>
                <c:pt idx="14506">
                  <c:v>7253</c:v>
                </c:pt>
                <c:pt idx="14507">
                  <c:v>7253.5</c:v>
                </c:pt>
                <c:pt idx="14508">
                  <c:v>7254</c:v>
                </c:pt>
                <c:pt idx="14509">
                  <c:v>7254.5</c:v>
                </c:pt>
                <c:pt idx="14510">
                  <c:v>7255</c:v>
                </c:pt>
                <c:pt idx="14511">
                  <c:v>7255.5</c:v>
                </c:pt>
                <c:pt idx="14512">
                  <c:v>7256</c:v>
                </c:pt>
                <c:pt idx="14513">
                  <c:v>7256.5</c:v>
                </c:pt>
                <c:pt idx="14514">
                  <c:v>7257</c:v>
                </c:pt>
                <c:pt idx="14515">
                  <c:v>7257.5</c:v>
                </c:pt>
                <c:pt idx="14516">
                  <c:v>7258</c:v>
                </c:pt>
                <c:pt idx="14517">
                  <c:v>7258.5</c:v>
                </c:pt>
                <c:pt idx="14518">
                  <c:v>7259</c:v>
                </c:pt>
                <c:pt idx="14519">
                  <c:v>7259.5</c:v>
                </c:pt>
                <c:pt idx="14520">
                  <c:v>7260</c:v>
                </c:pt>
                <c:pt idx="14521">
                  <c:v>7260.5</c:v>
                </c:pt>
                <c:pt idx="14522">
                  <c:v>7261</c:v>
                </c:pt>
                <c:pt idx="14523">
                  <c:v>7261.5</c:v>
                </c:pt>
                <c:pt idx="14524">
                  <c:v>7262</c:v>
                </c:pt>
                <c:pt idx="14525">
                  <c:v>7262.5</c:v>
                </c:pt>
                <c:pt idx="14526">
                  <c:v>7263</c:v>
                </c:pt>
                <c:pt idx="14527">
                  <c:v>7263.5</c:v>
                </c:pt>
                <c:pt idx="14528">
                  <c:v>7264</c:v>
                </c:pt>
                <c:pt idx="14529">
                  <c:v>7264.5</c:v>
                </c:pt>
                <c:pt idx="14530">
                  <c:v>7265</c:v>
                </c:pt>
                <c:pt idx="14531">
                  <c:v>7265.5</c:v>
                </c:pt>
                <c:pt idx="14532">
                  <c:v>7266</c:v>
                </c:pt>
                <c:pt idx="14533">
                  <c:v>7266.5</c:v>
                </c:pt>
                <c:pt idx="14534">
                  <c:v>7267</c:v>
                </c:pt>
                <c:pt idx="14535">
                  <c:v>7267.5</c:v>
                </c:pt>
                <c:pt idx="14536">
                  <c:v>7268</c:v>
                </c:pt>
                <c:pt idx="14537">
                  <c:v>7268.5</c:v>
                </c:pt>
                <c:pt idx="14538">
                  <c:v>7269</c:v>
                </c:pt>
                <c:pt idx="14539">
                  <c:v>7269.5</c:v>
                </c:pt>
                <c:pt idx="14540">
                  <c:v>7270</c:v>
                </c:pt>
                <c:pt idx="14541">
                  <c:v>7270.5</c:v>
                </c:pt>
                <c:pt idx="14542">
                  <c:v>7271</c:v>
                </c:pt>
                <c:pt idx="14543">
                  <c:v>7271.5</c:v>
                </c:pt>
                <c:pt idx="14544">
                  <c:v>7272</c:v>
                </c:pt>
                <c:pt idx="14545">
                  <c:v>7272.5</c:v>
                </c:pt>
                <c:pt idx="14546">
                  <c:v>7273</c:v>
                </c:pt>
                <c:pt idx="14547">
                  <c:v>7273.5</c:v>
                </c:pt>
                <c:pt idx="14548">
                  <c:v>7274</c:v>
                </c:pt>
                <c:pt idx="14549">
                  <c:v>7274.5</c:v>
                </c:pt>
                <c:pt idx="14550">
                  <c:v>7275</c:v>
                </c:pt>
                <c:pt idx="14551">
                  <c:v>7275.5</c:v>
                </c:pt>
                <c:pt idx="14552">
                  <c:v>7276</c:v>
                </c:pt>
                <c:pt idx="14553">
                  <c:v>7276.5</c:v>
                </c:pt>
                <c:pt idx="14554">
                  <c:v>7277</c:v>
                </c:pt>
                <c:pt idx="14555">
                  <c:v>7277.5</c:v>
                </c:pt>
                <c:pt idx="14556">
                  <c:v>7278</c:v>
                </c:pt>
                <c:pt idx="14557">
                  <c:v>7278.5</c:v>
                </c:pt>
                <c:pt idx="14558">
                  <c:v>7279</c:v>
                </c:pt>
                <c:pt idx="14559">
                  <c:v>7279.5</c:v>
                </c:pt>
                <c:pt idx="14560">
                  <c:v>7280</c:v>
                </c:pt>
                <c:pt idx="14561">
                  <c:v>7280.5</c:v>
                </c:pt>
                <c:pt idx="14562">
                  <c:v>7281</c:v>
                </c:pt>
                <c:pt idx="14563">
                  <c:v>7281.5</c:v>
                </c:pt>
                <c:pt idx="14564">
                  <c:v>7282</c:v>
                </c:pt>
                <c:pt idx="14565">
                  <c:v>7282.5</c:v>
                </c:pt>
                <c:pt idx="14566">
                  <c:v>7283</c:v>
                </c:pt>
                <c:pt idx="14567">
                  <c:v>7283.5</c:v>
                </c:pt>
                <c:pt idx="14568">
                  <c:v>7284</c:v>
                </c:pt>
                <c:pt idx="14569">
                  <c:v>7284.5</c:v>
                </c:pt>
                <c:pt idx="14570">
                  <c:v>7285</c:v>
                </c:pt>
                <c:pt idx="14571">
                  <c:v>7285.5</c:v>
                </c:pt>
                <c:pt idx="14572">
                  <c:v>7286</c:v>
                </c:pt>
                <c:pt idx="14573">
                  <c:v>7286.5</c:v>
                </c:pt>
                <c:pt idx="14574">
                  <c:v>7287</c:v>
                </c:pt>
                <c:pt idx="14575">
                  <c:v>7287.5</c:v>
                </c:pt>
                <c:pt idx="14576">
                  <c:v>7288</c:v>
                </c:pt>
                <c:pt idx="14577">
                  <c:v>7288.5</c:v>
                </c:pt>
                <c:pt idx="14578">
                  <c:v>7289</c:v>
                </c:pt>
                <c:pt idx="14579">
                  <c:v>7289.5</c:v>
                </c:pt>
                <c:pt idx="14580">
                  <c:v>7290</c:v>
                </c:pt>
                <c:pt idx="14581">
                  <c:v>7290.5</c:v>
                </c:pt>
                <c:pt idx="14582">
                  <c:v>7291</c:v>
                </c:pt>
                <c:pt idx="14583">
                  <c:v>7291.5</c:v>
                </c:pt>
                <c:pt idx="14584">
                  <c:v>7292</c:v>
                </c:pt>
                <c:pt idx="14585">
                  <c:v>7292.5</c:v>
                </c:pt>
                <c:pt idx="14586">
                  <c:v>7293</c:v>
                </c:pt>
                <c:pt idx="14587">
                  <c:v>7293.5</c:v>
                </c:pt>
                <c:pt idx="14588">
                  <c:v>7294</c:v>
                </c:pt>
                <c:pt idx="14589">
                  <c:v>7294.5</c:v>
                </c:pt>
                <c:pt idx="14590">
                  <c:v>7295</c:v>
                </c:pt>
                <c:pt idx="14591">
                  <c:v>7295.5</c:v>
                </c:pt>
                <c:pt idx="14592">
                  <c:v>7296</c:v>
                </c:pt>
                <c:pt idx="14593">
                  <c:v>7296.5</c:v>
                </c:pt>
                <c:pt idx="14594">
                  <c:v>7297</c:v>
                </c:pt>
                <c:pt idx="14595">
                  <c:v>7297.5</c:v>
                </c:pt>
                <c:pt idx="14596">
                  <c:v>7298</c:v>
                </c:pt>
                <c:pt idx="14597">
                  <c:v>7298.5</c:v>
                </c:pt>
                <c:pt idx="14598">
                  <c:v>7299</c:v>
                </c:pt>
                <c:pt idx="14599">
                  <c:v>7299.5</c:v>
                </c:pt>
                <c:pt idx="14600">
                  <c:v>7300</c:v>
                </c:pt>
                <c:pt idx="14601">
                  <c:v>7300.5</c:v>
                </c:pt>
                <c:pt idx="14602">
                  <c:v>7301</c:v>
                </c:pt>
                <c:pt idx="14603">
                  <c:v>7301.5</c:v>
                </c:pt>
                <c:pt idx="14604">
                  <c:v>7302</c:v>
                </c:pt>
                <c:pt idx="14605">
                  <c:v>7302.5</c:v>
                </c:pt>
                <c:pt idx="14606">
                  <c:v>7303</c:v>
                </c:pt>
                <c:pt idx="14607">
                  <c:v>7303.5</c:v>
                </c:pt>
                <c:pt idx="14608">
                  <c:v>7304</c:v>
                </c:pt>
                <c:pt idx="14609">
                  <c:v>7304.5</c:v>
                </c:pt>
                <c:pt idx="14610">
                  <c:v>7305</c:v>
                </c:pt>
                <c:pt idx="14611">
                  <c:v>7305.5</c:v>
                </c:pt>
                <c:pt idx="14612">
                  <c:v>7306</c:v>
                </c:pt>
                <c:pt idx="14613">
                  <c:v>7306.5</c:v>
                </c:pt>
                <c:pt idx="14614">
                  <c:v>7307</c:v>
                </c:pt>
                <c:pt idx="14615">
                  <c:v>7307.5</c:v>
                </c:pt>
                <c:pt idx="14616">
                  <c:v>7308</c:v>
                </c:pt>
                <c:pt idx="14617">
                  <c:v>7308.5</c:v>
                </c:pt>
                <c:pt idx="14618">
                  <c:v>7309</c:v>
                </c:pt>
                <c:pt idx="14619">
                  <c:v>7309.5</c:v>
                </c:pt>
                <c:pt idx="14620">
                  <c:v>7310</c:v>
                </c:pt>
                <c:pt idx="14621">
                  <c:v>7310.5</c:v>
                </c:pt>
                <c:pt idx="14622">
                  <c:v>7311</c:v>
                </c:pt>
                <c:pt idx="14623">
                  <c:v>7311.5</c:v>
                </c:pt>
                <c:pt idx="14624">
                  <c:v>7312</c:v>
                </c:pt>
                <c:pt idx="14625">
                  <c:v>7312.5</c:v>
                </c:pt>
                <c:pt idx="14626">
                  <c:v>7313</c:v>
                </c:pt>
                <c:pt idx="14627">
                  <c:v>7313.5</c:v>
                </c:pt>
                <c:pt idx="14628">
                  <c:v>7314</c:v>
                </c:pt>
                <c:pt idx="14629">
                  <c:v>7314.5</c:v>
                </c:pt>
                <c:pt idx="14630">
                  <c:v>7315</c:v>
                </c:pt>
                <c:pt idx="14631">
                  <c:v>7315.5</c:v>
                </c:pt>
                <c:pt idx="14632">
                  <c:v>7316</c:v>
                </c:pt>
                <c:pt idx="14633">
                  <c:v>7316.5</c:v>
                </c:pt>
                <c:pt idx="14634">
                  <c:v>7317</c:v>
                </c:pt>
                <c:pt idx="14635">
                  <c:v>7317.5</c:v>
                </c:pt>
                <c:pt idx="14636">
                  <c:v>7318</c:v>
                </c:pt>
                <c:pt idx="14637">
                  <c:v>7318.5</c:v>
                </c:pt>
                <c:pt idx="14638">
                  <c:v>7319</c:v>
                </c:pt>
                <c:pt idx="14639">
                  <c:v>7319.5</c:v>
                </c:pt>
                <c:pt idx="14640">
                  <c:v>7320</c:v>
                </c:pt>
                <c:pt idx="14641">
                  <c:v>7320.5</c:v>
                </c:pt>
                <c:pt idx="14642">
                  <c:v>7321</c:v>
                </c:pt>
                <c:pt idx="14643">
                  <c:v>7321.5</c:v>
                </c:pt>
                <c:pt idx="14644">
                  <c:v>7322</c:v>
                </c:pt>
                <c:pt idx="14645">
                  <c:v>7322.5</c:v>
                </c:pt>
                <c:pt idx="14646">
                  <c:v>7323</c:v>
                </c:pt>
                <c:pt idx="14647">
                  <c:v>7323.5</c:v>
                </c:pt>
                <c:pt idx="14648">
                  <c:v>7324</c:v>
                </c:pt>
                <c:pt idx="14649">
                  <c:v>7324.5</c:v>
                </c:pt>
                <c:pt idx="14650">
                  <c:v>7325</c:v>
                </c:pt>
                <c:pt idx="14651">
                  <c:v>7325.5</c:v>
                </c:pt>
                <c:pt idx="14652">
                  <c:v>7326</c:v>
                </c:pt>
                <c:pt idx="14653">
                  <c:v>7326.5</c:v>
                </c:pt>
                <c:pt idx="14654">
                  <c:v>7327</c:v>
                </c:pt>
                <c:pt idx="14655">
                  <c:v>7327.5</c:v>
                </c:pt>
                <c:pt idx="14656">
                  <c:v>7328</c:v>
                </c:pt>
                <c:pt idx="14657">
                  <c:v>7328.5</c:v>
                </c:pt>
                <c:pt idx="14658">
                  <c:v>7329</c:v>
                </c:pt>
                <c:pt idx="14659">
                  <c:v>7329.5</c:v>
                </c:pt>
                <c:pt idx="14660">
                  <c:v>7330</c:v>
                </c:pt>
                <c:pt idx="14661">
                  <c:v>7330.5</c:v>
                </c:pt>
                <c:pt idx="14662">
                  <c:v>7331</c:v>
                </c:pt>
                <c:pt idx="14663">
                  <c:v>7331.5</c:v>
                </c:pt>
                <c:pt idx="14664">
                  <c:v>7332</c:v>
                </c:pt>
                <c:pt idx="14665">
                  <c:v>7332.5</c:v>
                </c:pt>
                <c:pt idx="14666">
                  <c:v>7333</c:v>
                </c:pt>
                <c:pt idx="14667">
                  <c:v>7333.5</c:v>
                </c:pt>
                <c:pt idx="14668">
                  <c:v>7334</c:v>
                </c:pt>
                <c:pt idx="14669">
                  <c:v>7334.5</c:v>
                </c:pt>
                <c:pt idx="14670">
                  <c:v>7335</c:v>
                </c:pt>
                <c:pt idx="14671">
                  <c:v>7335.5</c:v>
                </c:pt>
                <c:pt idx="14672">
                  <c:v>7336</c:v>
                </c:pt>
                <c:pt idx="14673">
                  <c:v>7336.5</c:v>
                </c:pt>
                <c:pt idx="14674">
                  <c:v>7337</c:v>
                </c:pt>
                <c:pt idx="14675">
                  <c:v>7337.5</c:v>
                </c:pt>
                <c:pt idx="14676">
                  <c:v>7338</c:v>
                </c:pt>
                <c:pt idx="14677">
                  <c:v>7338.5</c:v>
                </c:pt>
                <c:pt idx="14678">
                  <c:v>7339</c:v>
                </c:pt>
                <c:pt idx="14679">
                  <c:v>7339.5</c:v>
                </c:pt>
                <c:pt idx="14680">
                  <c:v>7340</c:v>
                </c:pt>
                <c:pt idx="14681">
                  <c:v>7340.5</c:v>
                </c:pt>
                <c:pt idx="14682">
                  <c:v>7341</c:v>
                </c:pt>
                <c:pt idx="14683">
                  <c:v>7341.5</c:v>
                </c:pt>
                <c:pt idx="14684">
                  <c:v>7342</c:v>
                </c:pt>
                <c:pt idx="14685">
                  <c:v>7342.5</c:v>
                </c:pt>
                <c:pt idx="14686">
                  <c:v>7343</c:v>
                </c:pt>
                <c:pt idx="14687">
                  <c:v>7343.5</c:v>
                </c:pt>
                <c:pt idx="14688">
                  <c:v>7344</c:v>
                </c:pt>
                <c:pt idx="14689">
                  <c:v>7344.5</c:v>
                </c:pt>
                <c:pt idx="14690">
                  <c:v>7345</c:v>
                </c:pt>
                <c:pt idx="14691">
                  <c:v>7345.5</c:v>
                </c:pt>
                <c:pt idx="14692">
                  <c:v>7346</c:v>
                </c:pt>
                <c:pt idx="14693">
                  <c:v>7346.5</c:v>
                </c:pt>
                <c:pt idx="14694">
                  <c:v>7347</c:v>
                </c:pt>
                <c:pt idx="14695">
                  <c:v>7347.5</c:v>
                </c:pt>
                <c:pt idx="14696">
                  <c:v>7348</c:v>
                </c:pt>
                <c:pt idx="14697">
                  <c:v>7348.5</c:v>
                </c:pt>
                <c:pt idx="14698">
                  <c:v>7349</c:v>
                </c:pt>
                <c:pt idx="14699">
                  <c:v>7349.5</c:v>
                </c:pt>
                <c:pt idx="14700">
                  <c:v>7350</c:v>
                </c:pt>
                <c:pt idx="14701">
                  <c:v>7350.5</c:v>
                </c:pt>
                <c:pt idx="14702">
                  <c:v>7351</c:v>
                </c:pt>
                <c:pt idx="14703">
                  <c:v>7351.5</c:v>
                </c:pt>
                <c:pt idx="14704">
                  <c:v>7352</c:v>
                </c:pt>
                <c:pt idx="14705">
                  <c:v>7352.5</c:v>
                </c:pt>
                <c:pt idx="14706">
                  <c:v>7353</c:v>
                </c:pt>
                <c:pt idx="14707">
                  <c:v>7353.5</c:v>
                </c:pt>
                <c:pt idx="14708">
                  <c:v>7354</c:v>
                </c:pt>
                <c:pt idx="14709">
                  <c:v>7354.5</c:v>
                </c:pt>
                <c:pt idx="14710">
                  <c:v>7355</c:v>
                </c:pt>
                <c:pt idx="14711">
                  <c:v>7355.5</c:v>
                </c:pt>
                <c:pt idx="14712">
                  <c:v>7356</c:v>
                </c:pt>
                <c:pt idx="14713">
                  <c:v>7356.5</c:v>
                </c:pt>
                <c:pt idx="14714">
                  <c:v>7357</c:v>
                </c:pt>
                <c:pt idx="14715">
                  <c:v>7357.5</c:v>
                </c:pt>
                <c:pt idx="14716">
                  <c:v>7358</c:v>
                </c:pt>
                <c:pt idx="14717">
                  <c:v>7358.5</c:v>
                </c:pt>
                <c:pt idx="14718">
                  <c:v>7359</c:v>
                </c:pt>
                <c:pt idx="14719">
                  <c:v>7359.5</c:v>
                </c:pt>
                <c:pt idx="14720">
                  <c:v>7360</c:v>
                </c:pt>
                <c:pt idx="14721">
                  <c:v>7360.5</c:v>
                </c:pt>
                <c:pt idx="14722">
                  <c:v>7361</c:v>
                </c:pt>
                <c:pt idx="14723">
                  <c:v>7361.5</c:v>
                </c:pt>
                <c:pt idx="14724">
                  <c:v>7362</c:v>
                </c:pt>
                <c:pt idx="14725">
                  <c:v>7362.5</c:v>
                </c:pt>
                <c:pt idx="14726">
                  <c:v>7363</c:v>
                </c:pt>
                <c:pt idx="14727">
                  <c:v>7363.5</c:v>
                </c:pt>
                <c:pt idx="14728">
                  <c:v>7364</c:v>
                </c:pt>
                <c:pt idx="14729">
                  <c:v>7364.5</c:v>
                </c:pt>
                <c:pt idx="14730">
                  <c:v>7365</c:v>
                </c:pt>
                <c:pt idx="14731">
                  <c:v>7365.5</c:v>
                </c:pt>
                <c:pt idx="14732">
                  <c:v>7366</c:v>
                </c:pt>
                <c:pt idx="14733">
                  <c:v>7366.5</c:v>
                </c:pt>
                <c:pt idx="14734">
                  <c:v>7367</c:v>
                </c:pt>
                <c:pt idx="14735">
                  <c:v>7367.5</c:v>
                </c:pt>
                <c:pt idx="14736">
                  <c:v>7368</c:v>
                </c:pt>
                <c:pt idx="14737">
                  <c:v>7368.5</c:v>
                </c:pt>
                <c:pt idx="14738">
                  <c:v>7369</c:v>
                </c:pt>
                <c:pt idx="14739">
                  <c:v>7369.5</c:v>
                </c:pt>
                <c:pt idx="14740">
                  <c:v>7370</c:v>
                </c:pt>
                <c:pt idx="14741">
                  <c:v>7370.5</c:v>
                </c:pt>
                <c:pt idx="14742">
                  <c:v>7371</c:v>
                </c:pt>
                <c:pt idx="14743">
                  <c:v>7371.5</c:v>
                </c:pt>
                <c:pt idx="14744">
                  <c:v>7372</c:v>
                </c:pt>
                <c:pt idx="14745">
                  <c:v>7372.5</c:v>
                </c:pt>
                <c:pt idx="14746">
                  <c:v>7373</c:v>
                </c:pt>
                <c:pt idx="14747">
                  <c:v>7373.5</c:v>
                </c:pt>
                <c:pt idx="14748">
                  <c:v>7374</c:v>
                </c:pt>
                <c:pt idx="14749">
                  <c:v>7374.5</c:v>
                </c:pt>
                <c:pt idx="14750">
                  <c:v>7375</c:v>
                </c:pt>
                <c:pt idx="14751">
                  <c:v>7375.5</c:v>
                </c:pt>
                <c:pt idx="14752">
                  <c:v>7376</c:v>
                </c:pt>
                <c:pt idx="14753">
                  <c:v>7376.5</c:v>
                </c:pt>
                <c:pt idx="14754">
                  <c:v>7377</c:v>
                </c:pt>
                <c:pt idx="14755">
                  <c:v>7377.5</c:v>
                </c:pt>
                <c:pt idx="14756">
                  <c:v>7378</c:v>
                </c:pt>
                <c:pt idx="14757">
                  <c:v>7378.5</c:v>
                </c:pt>
                <c:pt idx="14758">
                  <c:v>7379</c:v>
                </c:pt>
                <c:pt idx="14759">
                  <c:v>7379.5</c:v>
                </c:pt>
                <c:pt idx="14760">
                  <c:v>7380</c:v>
                </c:pt>
                <c:pt idx="14761">
                  <c:v>7380.5</c:v>
                </c:pt>
                <c:pt idx="14762">
                  <c:v>7381</c:v>
                </c:pt>
                <c:pt idx="14763">
                  <c:v>7381.5</c:v>
                </c:pt>
                <c:pt idx="14764">
                  <c:v>7382</c:v>
                </c:pt>
                <c:pt idx="14765">
                  <c:v>7382.5</c:v>
                </c:pt>
                <c:pt idx="14766">
                  <c:v>7383</c:v>
                </c:pt>
                <c:pt idx="14767">
                  <c:v>7383.5</c:v>
                </c:pt>
                <c:pt idx="14768">
                  <c:v>7384</c:v>
                </c:pt>
                <c:pt idx="14769">
                  <c:v>7384.5</c:v>
                </c:pt>
                <c:pt idx="14770">
                  <c:v>7385</c:v>
                </c:pt>
                <c:pt idx="14771">
                  <c:v>7385.5</c:v>
                </c:pt>
                <c:pt idx="14772">
                  <c:v>7386</c:v>
                </c:pt>
                <c:pt idx="14773">
                  <c:v>7386.5</c:v>
                </c:pt>
                <c:pt idx="14774">
                  <c:v>7387</c:v>
                </c:pt>
                <c:pt idx="14775">
                  <c:v>7387.5</c:v>
                </c:pt>
                <c:pt idx="14776">
                  <c:v>7388</c:v>
                </c:pt>
                <c:pt idx="14777">
                  <c:v>7388.5</c:v>
                </c:pt>
                <c:pt idx="14778">
                  <c:v>7389</c:v>
                </c:pt>
                <c:pt idx="14779">
                  <c:v>7389.5</c:v>
                </c:pt>
                <c:pt idx="14780">
                  <c:v>7390</c:v>
                </c:pt>
                <c:pt idx="14781">
                  <c:v>7390.5</c:v>
                </c:pt>
                <c:pt idx="14782">
                  <c:v>7391</c:v>
                </c:pt>
                <c:pt idx="14783">
                  <c:v>7391.5</c:v>
                </c:pt>
                <c:pt idx="14784">
                  <c:v>7392</c:v>
                </c:pt>
                <c:pt idx="14785">
                  <c:v>7392.5</c:v>
                </c:pt>
                <c:pt idx="14786">
                  <c:v>7393</c:v>
                </c:pt>
                <c:pt idx="14787">
                  <c:v>7393.5</c:v>
                </c:pt>
                <c:pt idx="14788">
                  <c:v>7394</c:v>
                </c:pt>
                <c:pt idx="14789">
                  <c:v>7394.5</c:v>
                </c:pt>
                <c:pt idx="14790">
                  <c:v>7395</c:v>
                </c:pt>
                <c:pt idx="14791">
                  <c:v>7395.5</c:v>
                </c:pt>
                <c:pt idx="14792">
                  <c:v>7396</c:v>
                </c:pt>
                <c:pt idx="14793">
                  <c:v>7396.5</c:v>
                </c:pt>
                <c:pt idx="14794">
                  <c:v>7397</c:v>
                </c:pt>
                <c:pt idx="14795">
                  <c:v>7397.5</c:v>
                </c:pt>
                <c:pt idx="14796">
                  <c:v>7398</c:v>
                </c:pt>
                <c:pt idx="14797">
                  <c:v>7398.5</c:v>
                </c:pt>
                <c:pt idx="14798">
                  <c:v>7399</c:v>
                </c:pt>
                <c:pt idx="14799">
                  <c:v>7399.5</c:v>
                </c:pt>
                <c:pt idx="14800">
                  <c:v>7400</c:v>
                </c:pt>
                <c:pt idx="14801">
                  <c:v>7400.5</c:v>
                </c:pt>
                <c:pt idx="14802">
                  <c:v>7401</c:v>
                </c:pt>
                <c:pt idx="14803">
                  <c:v>7401.5</c:v>
                </c:pt>
                <c:pt idx="14804">
                  <c:v>7402</c:v>
                </c:pt>
                <c:pt idx="14805">
                  <c:v>7402.5</c:v>
                </c:pt>
                <c:pt idx="14806">
                  <c:v>7403</c:v>
                </c:pt>
                <c:pt idx="14807">
                  <c:v>7403.5</c:v>
                </c:pt>
                <c:pt idx="14808">
                  <c:v>7404</c:v>
                </c:pt>
                <c:pt idx="14809">
                  <c:v>7404.5</c:v>
                </c:pt>
                <c:pt idx="14810">
                  <c:v>7405</c:v>
                </c:pt>
                <c:pt idx="14811">
                  <c:v>7405.5</c:v>
                </c:pt>
                <c:pt idx="14812">
                  <c:v>7406</c:v>
                </c:pt>
                <c:pt idx="14813">
                  <c:v>7406.5</c:v>
                </c:pt>
                <c:pt idx="14814">
                  <c:v>7407</c:v>
                </c:pt>
                <c:pt idx="14815">
                  <c:v>7407.5</c:v>
                </c:pt>
                <c:pt idx="14816">
                  <c:v>7408</c:v>
                </c:pt>
                <c:pt idx="14817">
                  <c:v>7408.5</c:v>
                </c:pt>
                <c:pt idx="14818">
                  <c:v>7409</c:v>
                </c:pt>
                <c:pt idx="14819">
                  <c:v>7409.5</c:v>
                </c:pt>
                <c:pt idx="14820">
                  <c:v>7410</c:v>
                </c:pt>
                <c:pt idx="14821">
                  <c:v>7410.5</c:v>
                </c:pt>
                <c:pt idx="14822">
                  <c:v>7411</c:v>
                </c:pt>
                <c:pt idx="14823">
                  <c:v>7411.5</c:v>
                </c:pt>
                <c:pt idx="14824">
                  <c:v>7412</c:v>
                </c:pt>
                <c:pt idx="14825">
                  <c:v>7412.5</c:v>
                </c:pt>
                <c:pt idx="14826">
                  <c:v>7413</c:v>
                </c:pt>
                <c:pt idx="14827">
                  <c:v>7413.5</c:v>
                </c:pt>
                <c:pt idx="14828">
                  <c:v>7414</c:v>
                </c:pt>
                <c:pt idx="14829">
                  <c:v>7414.5</c:v>
                </c:pt>
                <c:pt idx="14830">
                  <c:v>7415</c:v>
                </c:pt>
                <c:pt idx="14831">
                  <c:v>7415.5</c:v>
                </c:pt>
                <c:pt idx="14832">
                  <c:v>7416</c:v>
                </c:pt>
                <c:pt idx="14833">
                  <c:v>7416.5</c:v>
                </c:pt>
                <c:pt idx="14834">
                  <c:v>7417</c:v>
                </c:pt>
                <c:pt idx="14835">
                  <c:v>7417.5</c:v>
                </c:pt>
                <c:pt idx="14836">
                  <c:v>7418</c:v>
                </c:pt>
                <c:pt idx="14837">
                  <c:v>7418.5</c:v>
                </c:pt>
                <c:pt idx="14838">
                  <c:v>7419</c:v>
                </c:pt>
                <c:pt idx="14839">
                  <c:v>7419.5</c:v>
                </c:pt>
                <c:pt idx="14840">
                  <c:v>7420</c:v>
                </c:pt>
                <c:pt idx="14841">
                  <c:v>7420.5</c:v>
                </c:pt>
                <c:pt idx="14842">
                  <c:v>7421</c:v>
                </c:pt>
                <c:pt idx="14843">
                  <c:v>7421.5</c:v>
                </c:pt>
                <c:pt idx="14844">
                  <c:v>7422</c:v>
                </c:pt>
                <c:pt idx="14845">
                  <c:v>7422.5</c:v>
                </c:pt>
                <c:pt idx="14846">
                  <c:v>7423</c:v>
                </c:pt>
                <c:pt idx="14847">
                  <c:v>7423.5</c:v>
                </c:pt>
                <c:pt idx="14848">
                  <c:v>7424</c:v>
                </c:pt>
                <c:pt idx="14849">
                  <c:v>7424.5</c:v>
                </c:pt>
                <c:pt idx="14850">
                  <c:v>7425</c:v>
                </c:pt>
                <c:pt idx="14851">
                  <c:v>7425.5</c:v>
                </c:pt>
                <c:pt idx="14852">
                  <c:v>7426</c:v>
                </c:pt>
                <c:pt idx="14853">
                  <c:v>7426.5</c:v>
                </c:pt>
                <c:pt idx="14854">
                  <c:v>7427</c:v>
                </c:pt>
                <c:pt idx="14855">
                  <c:v>7427.5</c:v>
                </c:pt>
                <c:pt idx="14856">
                  <c:v>7428</c:v>
                </c:pt>
                <c:pt idx="14857">
                  <c:v>7428.5</c:v>
                </c:pt>
                <c:pt idx="14858">
                  <c:v>7429</c:v>
                </c:pt>
                <c:pt idx="14859">
                  <c:v>7429.5</c:v>
                </c:pt>
                <c:pt idx="14860">
                  <c:v>7430</c:v>
                </c:pt>
                <c:pt idx="14861">
                  <c:v>7430.5</c:v>
                </c:pt>
                <c:pt idx="14862">
                  <c:v>7431</c:v>
                </c:pt>
                <c:pt idx="14863">
                  <c:v>7431.5</c:v>
                </c:pt>
                <c:pt idx="14864">
                  <c:v>7432</c:v>
                </c:pt>
                <c:pt idx="14865">
                  <c:v>7432.5</c:v>
                </c:pt>
                <c:pt idx="14866">
                  <c:v>7433</c:v>
                </c:pt>
                <c:pt idx="14867">
                  <c:v>7433.5</c:v>
                </c:pt>
                <c:pt idx="14868">
                  <c:v>7434</c:v>
                </c:pt>
                <c:pt idx="14869">
                  <c:v>7434.5</c:v>
                </c:pt>
                <c:pt idx="14870">
                  <c:v>7435</c:v>
                </c:pt>
                <c:pt idx="14871">
                  <c:v>7435.5</c:v>
                </c:pt>
                <c:pt idx="14872">
                  <c:v>7436</c:v>
                </c:pt>
                <c:pt idx="14873">
                  <c:v>7436.5</c:v>
                </c:pt>
                <c:pt idx="14874">
                  <c:v>7437</c:v>
                </c:pt>
                <c:pt idx="14875">
                  <c:v>7437.5</c:v>
                </c:pt>
                <c:pt idx="14876">
                  <c:v>7438</c:v>
                </c:pt>
                <c:pt idx="14877">
                  <c:v>7438.5</c:v>
                </c:pt>
                <c:pt idx="14878">
                  <c:v>7439</c:v>
                </c:pt>
                <c:pt idx="14879">
                  <c:v>7439.5</c:v>
                </c:pt>
                <c:pt idx="14880">
                  <c:v>7440</c:v>
                </c:pt>
                <c:pt idx="14881">
                  <c:v>7440.5</c:v>
                </c:pt>
                <c:pt idx="14882">
                  <c:v>7441</c:v>
                </c:pt>
                <c:pt idx="14883">
                  <c:v>7441.5</c:v>
                </c:pt>
                <c:pt idx="14884">
                  <c:v>7442</c:v>
                </c:pt>
                <c:pt idx="14885">
                  <c:v>7442.5</c:v>
                </c:pt>
                <c:pt idx="14886">
                  <c:v>7443</c:v>
                </c:pt>
                <c:pt idx="14887">
                  <c:v>7443.5</c:v>
                </c:pt>
                <c:pt idx="14888">
                  <c:v>7444</c:v>
                </c:pt>
                <c:pt idx="14889">
                  <c:v>7444.5</c:v>
                </c:pt>
                <c:pt idx="14890">
                  <c:v>7445</c:v>
                </c:pt>
                <c:pt idx="14891">
                  <c:v>7445.5</c:v>
                </c:pt>
                <c:pt idx="14892">
                  <c:v>7446</c:v>
                </c:pt>
                <c:pt idx="14893">
                  <c:v>7446.5</c:v>
                </c:pt>
                <c:pt idx="14894">
                  <c:v>7447</c:v>
                </c:pt>
                <c:pt idx="14895">
                  <c:v>7447.5</c:v>
                </c:pt>
                <c:pt idx="14896">
                  <c:v>7448</c:v>
                </c:pt>
                <c:pt idx="14897">
                  <c:v>7448.5</c:v>
                </c:pt>
                <c:pt idx="14898">
                  <c:v>7449</c:v>
                </c:pt>
                <c:pt idx="14899">
                  <c:v>7449.5</c:v>
                </c:pt>
                <c:pt idx="14900">
                  <c:v>7450</c:v>
                </c:pt>
                <c:pt idx="14901">
                  <c:v>7450.5</c:v>
                </c:pt>
                <c:pt idx="14902">
                  <c:v>7451</c:v>
                </c:pt>
                <c:pt idx="14903">
                  <c:v>7451.5</c:v>
                </c:pt>
                <c:pt idx="14904">
                  <c:v>7452</c:v>
                </c:pt>
                <c:pt idx="14905">
                  <c:v>7452.5</c:v>
                </c:pt>
                <c:pt idx="14906">
                  <c:v>7453</c:v>
                </c:pt>
                <c:pt idx="14907">
                  <c:v>7453.5</c:v>
                </c:pt>
                <c:pt idx="14908">
                  <c:v>7454</c:v>
                </c:pt>
                <c:pt idx="14909">
                  <c:v>7454.5</c:v>
                </c:pt>
                <c:pt idx="14910">
                  <c:v>7455</c:v>
                </c:pt>
                <c:pt idx="14911">
                  <c:v>7455.5</c:v>
                </c:pt>
                <c:pt idx="14912">
                  <c:v>7456</c:v>
                </c:pt>
                <c:pt idx="14913">
                  <c:v>7456.5</c:v>
                </c:pt>
                <c:pt idx="14914">
                  <c:v>7457</c:v>
                </c:pt>
                <c:pt idx="14915">
                  <c:v>7457.5</c:v>
                </c:pt>
                <c:pt idx="14916">
                  <c:v>7458</c:v>
                </c:pt>
                <c:pt idx="14917">
                  <c:v>7458.5</c:v>
                </c:pt>
                <c:pt idx="14918">
                  <c:v>7459</c:v>
                </c:pt>
                <c:pt idx="14919">
                  <c:v>7459.5</c:v>
                </c:pt>
                <c:pt idx="14920">
                  <c:v>7460</c:v>
                </c:pt>
                <c:pt idx="14921">
                  <c:v>7460.5</c:v>
                </c:pt>
                <c:pt idx="14922">
                  <c:v>7461</c:v>
                </c:pt>
                <c:pt idx="14923">
                  <c:v>7461.5</c:v>
                </c:pt>
                <c:pt idx="14924">
                  <c:v>7462</c:v>
                </c:pt>
                <c:pt idx="14925">
                  <c:v>7462.5</c:v>
                </c:pt>
                <c:pt idx="14926">
                  <c:v>7463</c:v>
                </c:pt>
                <c:pt idx="14927">
                  <c:v>7463.5</c:v>
                </c:pt>
                <c:pt idx="14928">
                  <c:v>7464</c:v>
                </c:pt>
                <c:pt idx="14929">
                  <c:v>7464.5</c:v>
                </c:pt>
                <c:pt idx="14930">
                  <c:v>7465</c:v>
                </c:pt>
                <c:pt idx="14931">
                  <c:v>7465.5</c:v>
                </c:pt>
                <c:pt idx="14932">
                  <c:v>7466</c:v>
                </c:pt>
                <c:pt idx="14933">
                  <c:v>7466.5</c:v>
                </c:pt>
                <c:pt idx="14934">
                  <c:v>7467</c:v>
                </c:pt>
                <c:pt idx="14935">
                  <c:v>7467.5</c:v>
                </c:pt>
                <c:pt idx="14936">
                  <c:v>7468</c:v>
                </c:pt>
                <c:pt idx="14937">
                  <c:v>7468.5</c:v>
                </c:pt>
                <c:pt idx="14938">
                  <c:v>7469</c:v>
                </c:pt>
                <c:pt idx="14939">
                  <c:v>7469.5</c:v>
                </c:pt>
                <c:pt idx="14940">
                  <c:v>7470</c:v>
                </c:pt>
                <c:pt idx="14941">
                  <c:v>7470.5</c:v>
                </c:pt>
                <c:pt idx="14942">
                  <c:v>7471</c:v>
                </c:pt>
                <c:pt idx="14943">
                  <c:v>7471.5</c:v>
                </c:pt>
                <c:pt idx="14944">
                  <c:v>7472</c:v>
                </c:pt>
                <c:pt idx="14945">
                  <c:v>7472.5</c:v>
                </c:pt>
                <c:pt idx="14946">
                  <c:v>7473</c:v>
                </c:pt>
                <c:pt idx="14947">
                  <c:v>7473.5</c:v>
                </c:pt>
                <c:pt idx="14948">
                  <c:v>7474</c:v>
                </c:pt>
                <c:pt idx="14949">
                  <c:v>7474.5</c:v>
                </c:pt>
                <c:pt idx="14950">
                  <c:v>7475</c:v>
                </c:pt>
                <c:pt idx="14951">
                  <c:v>7475.5</c:v>
                </c:pt>
                <c:pt idx="14952">
                  <c:v>7476</c:v>
                </c:pt>
                <c:pt idx="14953">
                  <c:v>7476.5</c:v>
                </c:pt>
                <c:pt idx="14954">
                  <c:v>7477</c:v>
                </c:pt>
                <c:pt idx="14955">
                  <c:v>7477.5</c:v>
                </c:pt>
                <c:pt idx="14956">
                  <c:v>7478</c:v>
                </c:pt>
                <c:pt idx="14957">
                  <c:v>7478.5</c:v>
                </c:pt>
                <c:pt idx="14958">
                  <c:v>7479</c:v>
                </c:pt>
                <c:pt idx="14959">
                  <c:v>7479.5</c:v>
                </c:pt>
                <c:pt idx="14960">
                  <c:v>7480</c:v>
                </c:pt>
                <c:pt idx="14961">
                  <c:v>7480.5</c:v>
                </c:pt>
                <c:pt idx="14962">
                  <c:v>7481</c:v>
                </c:pt>
                <c:pt idx="14963">
                  <c:v>7481.5</c:v>
                </c:pt>
                <c:pt idx="14964">
                  <c:v>7482</c:v>
                </c:pt>
                <c:pt idx="14965">
                  <c:v>7482.5</c:v>
                </c:pt>
                <c:pt idx="14966">
                  <c:v>7483</c:v>
                </c:pt>
                <c:pt idx="14967">
                  <c:v>7483.5</c:v>
                </c:pt>
                <c:pt idx="14968">
                  <c:v>7484</c:v>
                </c:pt>
                <c:pt idx="14969">
                  <c:v>7484.5</c:v>
                </c:pt>
                <c:pt idx="14970">
                  <c:v>7485</c:v>
                </c:pt>
                <c:pt idx="14971">
                  <c:v>7485.5</c:v>
                </c:pt>
                <c:pt idx="14972">
                  <c:v>7486</c:v>
                </c:pt>
                <c:pt idx="14973">
                  <c:v>7486.5</c:v>
                </c:pt>
                <c:pt idx="14974">
                  <c:v>7487</c:v>
                </c:pt>
                <c:pt idx="14975">
                  <c:v>7487.5</c:v>
                </c:pt>
                <c:pt idx="14976">
                  <c:v>7488</c:v>
                </c:pt>
                <c:pt idx="14977">
                  <c:v>7488.5</c:v>
                </c:pt>
                <c:pt idx="14978">
                  <c:v>7489</c:v>
                </c:pt>
                <c:pt idx="14979">
                  <c:v>7489.5</c:v>
                </c:pt>
                <c:pt idx="14980">
                  <c:v>7490</c:v>
                </c:pt>
                <c:pt idx="14981">
                  <c:v>7490.5</c:v>
                </c:pt>
                <c:pt idx="14982">
                  <c:v>7491</c:v>
                </c:pt>
                <c:pt idx="14983">
                  <c:v>7491.5</c:v>
                </c:pt>
                <c:pt idx="14984">
                  <c:v>7492</c:v>
                </c:pt>
                <c:pt idx="14985">
                  <c:v>7492.5</c:v>
                </c:pt>
                <c:pt idx="14986">
                  <c:v>7493</c:v>
                </c:pt>
                <c:pt idx="14987">
                  <c:v>7493.5</c:v>
                </c:pt>
                <c:pt idx="14988">
                  <c:v>7494</c:v>
                </c:pt>
                <c:pt idx="14989">
                  <c:v>7494.5</c:v>
                </c:pt>
                <c:pt idx="14990">
                  <c:v>7495</c:v>
                </c:pt>
                <c:pt idx="14991">
                  <c:v>7495.5</c:v>
                </c:pt>
                <c:pt idx="14992">
                  <c:v>7496</c:v>
                </c:pt>
                <c:pt idx="14993">
                  <c:v>7496.5</c:v>
                </c:pt>
                <c:pt idx="14994">
                  <c:v>7497</c:v>
                </c:pt>
                <c:pt idx="14995">
                  <c:v>7497.5</c:v>
                </c:pt>
                <c:pt idx="14996">
                  <c:v>7498</c:v>
                </c:pt>
                <c:pt idx="14997">
                  <c:v>7498.5</c:v>
                </c:pt>
                <c:pt idx="14998">
                  <c:v>7499</c:v>
                </c:pt>
                <c:pt idx="14999">
                  <c:v>7499.5</c:v>
                </c:pt>
                <c:pt idx="15000">
                  <c:v>7500</c:v>
                </c:pt>
                <c:pt idx="15001">
                  <c:v>7500.5</c:v>
                </c:pt>
                <c:pt idx="15002">
                  <c:v>7501</c:v>
                </c:pt>
                <c:pt idx="15003">
                  <c:v>7501.5</c:v>
                </c:pt>
                <c:pt idx="15004">
                  <c:v>7502</c:v>
                </c:pt>
                <c:pt idx="15005">
                  <c:v>7502.5</c:v>
                </c:pt>
                <c:pt idx="15006">
                  <c:v>7503</c:v>
                </c:pt>
                <c:pt idx="15007">
                  <c:v>7503.5</c:v>
                </c:pt>
                <c:pt idx="15008">
                  <c:v>7504</c:v>
                </c:pt>
                <c:pt idx="15009">
                  <c:v>7504.5</c:v>
                </c:pt>
                <c:pt idx="15010">
                  <c:v>7505</c:v>
                </c:pt>
                <c:pt idx="15011">
                  <c:v>7505.5</c:v>
                </c:pt>
                <c:pt idx="15012">
                  <c:v>7506</c:v>
                </c:pt>
                <c:pt idx="15013">
                  <c:v>7506.5</c:v>
                </c:pt>
                <c:pt idx="15014">
                  <c:v>7507</c:v>
                </c:pt>
                <c:pt idx="15015">
                  <c:v>7507.5</c:v>
                </c:pt>
                <c:pt idx="15016">
                  <c:v>7508</c:v>
                </c:pt>
                <c:pt idx="15017">
                  <c:v>7508.5</c:v>
                </c:pt>
                <c:pt idx="15018">
                  <c:v>7509</c:v>
                </c:pt>
                <c:pt idx="15019">
                  <c:v>7509.5</c:v>
                </c:pt>
                <c:pt idx="15020">
                  <c:v>7510</c:v>
                </c:pt>
                <c:pt idx="15021">
                  <c:v>7510.5</c:v>
                </c:pt>
                <c:pt idx="15022">
                  <c:v>7511</c:v>
                </c:pt>
                <c:pt idx="15023">
                  <c:v>7511.5</c:v>
                </c:pt>
                <c:pt idx="15024">
                  <c:v>7512</c:v>
                </c:pt>
                <c:pt idx="15025">
                  <c:v>7512.5</c:v>
                </c:pt>
                <c:pt idx="15026">
                  <c:v>7513</c:v>
                </c:pt>
                <c:pt idx="15027">
                  <c:v>7513.5</c:v>
                </c:pt>
                <c:pt idx="15028">
                  <c:v>7514</c:v>
                </c:pt>
                <c:pt idx="15029">
                  <c:v>7514.5</c:v>
                </c:pt>
                <c:pt idx="15030">
                  <c:v>7515</c:v>
                </c:pt>
                <c:pt idx="15031">
                  <c:v>7515.5</c:v>
                </c:pt>
                <c:pt idx="15032">
                  <c:v>7516</c:v>
                </c:pt>
                <c:pt idx="15033">
                  <c:v>7516.5</c:v>
                </c:pt>
                <c:pt idx="15034">
                  <c:v>7517</c:v>
                </c:pt>
                <c:pt idx="15035">
                  <c:v>7517.5</c:v>
                </c:pt>
                <c:pt idx="15036">
                  <c:v>7518</c:v>
                </c:pt>
                <c:pt idx="15037">
                  <c:v>7518.5</c:v>
                </c:pt>
                <c:pt idx="15038">
                  <c:v>7519</c:v>
                </c:pt>
                <c:pt idx="15039">
                  <c:v>7519.5</c:v>
                </c:pt>
                <c:pt idx="15040">
                  <c:v>7520</c:v>
                </c:pt>
                <c:pt idx="15041">
                  <c:v>7520.5</c:v>
                </c:pt>
                <c:pt idx="15042">
                  <c:v>7521</c:v>
                </c:pt>
                <c:pt idx="15043">
                  <c:v>7521.5</c:v>
                </c:pt>
                <c:pt idx="15044">
                  <c:v>7522</c:v>
                </c:pt>
                <c:pt idx="15045">
                  <c:v>7522.5</c:v>
                </c:pt>
                <c:pt idx="15046">
                  <c:v>7523</c:v>
                </c:pt>
                <c:pt idx="15047">
                  <c:v>7523.5</c:v>
                </c:pt>
                <c:pt idx="15048">
                  <c:v>7524</c:v>
                </c:pt>
                <c:pt idx="15049">
                  <c:v>7524.5</c:v>
                </c:pt>
                <c:pt idx="15050">
                  <c:v>7525</c:v>
                </c:pt>
                <c:pt idx="15051">
                  <c:v>7525.5</c:v>
                </c:pt>
                <c:pt idx="15052">
                  <c:v>7526</c:v>
                </c:pt>
                <c:pt idx="15053">
                  <c:v>7526.5</c:v>
                </c:pt>
                <c:pt idx="15054">
                  <c:v>7527</c:v>
                </c:pt>
                <c:pt idx="15055">
                  <c:v>7527.5</c:v>
                </c:pt>
                <c:pt idx="15056">
                  <c:v>7528</c:v>
                </c:pt>
                <c:pt idx="15057">
                  <c:v>7528.5</c:v>
                </c:pt>
                <c:pt idx="15058">
                  <c:v>7529</c:v>
                </c:pt>
                <c:pt idx="15059">
                  <c:v>7529.5</c:v>
                </c:pt>
                <c:pt idx="15060">
                  <c:v>7530</c:v>
                </c:pt>
                <c:pt idx="15061">
                  <c:v>7530.5</c:v>
                </c:pt>
                <c:pt idx="15062">
                  <c:v>7531</c:v>
                </c:pt>
                <c:pt idx="15063">
                  <c:v>7531.5</c:v>
                </c:pt>
                <c:pt idx="15064">
                  <c:v>7532</c:v>
                </c:pt>
                <c:pt idx="15065">
                  <c:v>7532.5</c:v>
                </c:pt>
                <c:pt idx="15066">
                  <c:v>7533</c:v>
                </c:pt>
                <c:pt idx="15067">
                  <c:v>7533.5</c:v>
                </c:pt>
                <c:pt idx="15068">
                  <c:v>7534</c:v>
                </c:pt>
                <c:pt idx="15069">
                  <c:v>7534.5</c:v>
                </c:pt>
                <c:pt idx="15070">
                  <c:v>7535</c:v>
                </c:pt>
                <c:pt idx="15071">
                  <c:v>7535.5</c:v>
                </c:pt>
                <c:pt idx="15072">
                  <c:v>7536</c:v>
                </c:pt>
                <c:pt idx="15073">
                  <c:v>7536.5</c:v>
                </c:pt>
                <c:pt idx="15074">
                  <c:v>7537</c:v>
                </c:pt>
                <c:pt idx="15075">
                  <c:v>7537.5</c:v>
                </c:pt>
                <c:pt idx="15076">
                  <c:v>7538</c:v>
                </c:pt>
                <c:pt idx="15077">
                  <c:v>7538.5</c:v>
                </c:pt>
                <c:pt idx="15078">
                  <c:v>7539</c:v>
                </c:pt>
                <c:pt idx="15079">
                  <c:v>7539.5</c:v>
                </c:pt>
                <c:pt idx="15080">
                  <c:v>7540</c:v>
                </c:pt>
                <c:pt idx="15081">
                  <c:v>7540.5</c:v>
                </c:pt>
                <c:pt idx="15082">
                  <c:v>7541</c:v>
                </c:pt>
                <c:pt idx="15083">
                  <c:v>7541.5</c:v>
                </c:pt>
                <c:pt idx="15084">
                  <c:v>7542</c:v>
                </c:pt>
                <c:pt idx="15085">
                  <c:v>7542.5</c:v>
                </c:pt>
                <c:pt idx="15086">
                  <c:v>7543</c:v>
                </c:pt>
                <c:pt idx="15087">
                  <c:v>7543.5</c:v>
                </c:pt>
                <c:pt idx="15088">
                  <c:v>7544</c:v>
                </c:pt>
                <c:pt idx="15089">
                  <c:v>7544.5</c:v>
                </c:pt>
                <c:pt idx="15090">
                  <c:v>7545</c:v>
                </c:pt>
                <c:pt idx="15091">
                  <c:v>7545.5</c:v>
                </c:pt>
                <c:pt idx="15092">
                  <c:v>7546</c:v>
                </c:pt>
                <c:pt idx="15093">
                  <c:v>7546.5</c:v>
                </c:pt>
                <c:pt idx="15094">
                  <c:v>7547</c:v>
                </c:pt>
                <c:pt idx="15095">
                  <c:v>7547.5</c:v>
                </c:pt>
                <c:pt idx="15096">
                  <c:v>7548</c:v>
                </c:pt>
                <c:pt idx="15097">
                  <c:v>7548.5</c:v>
                </c:pt>
                <c:pt idx="15098">
                  <c:v>7549</c:v>
                </c:pt>
                <c:pt idx="15099">
                  <c:v>7549.5</c:v>
                </c:pt>
                <c:pt idx="15100">
                  <c:v>7550</c:v>
                </c:pt>
                <c:pt idx="15101">
                  <c:v>7550.5</c:v>
                </c:pt>
                <c:pt idx="15102">
                  <c:v>7551</c:v>
                </c:pt>
                <c:pt idx="15103">
                  <c:v>7551.5</c:v>
                </c:pt>
                <c:pt idx="15104">
                  <c:v>7552</c:v>
                </c:pt>
                <c:pt idx="15105">
                  <c:v>7552.5</c:v>
                </c:pt>
                <c:pt idx="15106">
                  <c:v>7553</c:v>
                </c:pt>
                <c:pt idx="15107">
                  <c:v>7553.5</c:v>
                </c:pt>
                <c:pt idx="15108">
                  <c:v>7554</c:v>
                </c:pt>
                <c:pt idx="15109">
                  <c:v>7554.5</c:v>
                </c:pt>
                <c:pt idx="15110">
                  <c:v>7555</c:v>
                </c:pt>
                <c:pt idx="15111">
                  <c:v>7555.5</c:v>
                </c:pt>
                <c:pt idx="15112">
                  <c:v>7556</c:v>
                </c:pt>
                <c:pt idx="15113">
                  <c:v>7556.5</c:v>
                </c:pt>
                <c:pt idx="15114">
                  <c:v>7557</c:v>
                </c:pt>
                <c:pt idx="15115">
                  <c:v>7557.5</c:v>
                </c:pt>
                <c:pt idx="15116">
                  <c:v>7558</c:v>
                </c:pt>
                <c:pt idx="15117">
                  <c:v>7558.5</c:v>
                </c:pt>
                <c:pt idx="15118">
                  <c:v>7559</c:v>
                </c:pt>
                <c:pt idx="15119">
                  <c:v>7559.5</c:v>
                </c:pt>
                <c:pt idx="15120">
                  <c:v>7560</c:v>
                </c:pt>
                <c:pt idx="15121">
                  <c:v>7560.5</c:v>
                </c:pt>
                <c:pt idx="15122">
                  <c:v>7561</c:v>
                </c:pt>
                <c:pt idx="15123">
                  <c:v>7561.5</c:v>
                </c:pt>
                <c:pt idx="15124">
                  <c:v>7562</c:v>
                </c:pt>
                <c:pt idx="15125">
                  <c:v>7562.5</c:v>
                </c:pt>
                <c:pt idx="15126">
                  <c:v>7563</c:v>
                </c:pt>
                <c:pt idx="15127">
                  <c:v>7563.5</c:v>
                </c:pt>
                <c:pt idx="15128">
                  <c:v>7564</c:v>
                </c:pt>
                <c:pt idx="15129">
                  <c:v>7564.5</c:v>
                </c:pt>
                <c:pt idx="15130">
                  <c:v>7565</c:v>
                </c:pt>
                <c:pt idx="15131">
                  <c:v>7565.5</c:v>
                </c:pt>
                <c:pt idx="15132">
                  <c:v>7566</c:v>
                </c:pt>
                <c:pt idx="15133">
                  <c:v>7566.5</c:v>
                </c:pt>
                <c:pt idx="15134">
                  <c:v>7567</c:v>
                </c:pt>
                <c:pt idx="15135">
                  <c:v>7567.5</c:v>
                </c:pt>
                <c:pt idx="15136">
                  <c:v>7568</c:v>
                </c:pt>
                <c:pt idx="15137">
                  <c:v>7568.5</c:v>
                </c:pt>
                <c:pt idx="15138">
                  <c:v>7569</c:v>
                </c:pt>
                <c:pt idx="15139">
                  <c:v>7569.5</c:v>
                </c:pt>
                <c:pt idx="15140">
                  <c:v>7570</c:v>
                </c:pt>
                <c:pt idx="15141">
                  <c:v>7570.5</c:v>
                </c:pt>
                <c:pt idx="15142">
                  <c:v>7571</c:v>
                </c:pt>
                <c:pt idx="15143">
                  <c:v>7571.5</c:v>
                </c:pt>
                <c:pt idx="15144">
                  <c:v>7572</c:v>
                </c:pt>
                <c:pt idx="15145">
                  <c:v>7572.5</c:v>
                </c:pt>
                <c:pt idx="15146">
                  <c:v>7573</c:v>
                </c:pt>
                <c:pt idx="15147">
                  <c:v>7573.5</c:v>
                </c:pt>
                <c:pt idx="15148">
                  <c:v>7574</c:v>
                </c:pt>
                <c:pt idx="15149">
                  <c:v>7574.5</c:v>
                </c:pt>
                <c:pt idx="15150">
                  <c:v>7575</c:v>
                </c:pt>
                <c:pt idx="15151">
                  <c:v>7575.5</c:v>
                </c:pt>
                <c:pt idx="15152">
                  <c:v>7576</c:v>
                </c:pt>
                <c:pt idx="15153">
                  <c:v>7576.5</c:v>
                </c:pt>
                <c:pt idx="15154">
                  <c:v>7577</c:v>
                </c:pt>
                <c:pt idx="15155">
                  <c:v>7577.5</c:v>
                </c:pt>
                <c:pt idx="15156">
                  <c:v>7578</c:v>
                </c:pt>
                <c:pt idx="15157">
                  <c:v>7578.5</c:v>
                </c:pt>
                <c:pt idx="15158">
                  <c:v>7579</c:v>
                </c:pt>
                <c:pt idx="15159">
                  <c:v>7579.5</c:v>
                </c:pt>
                <c:pt idx="15160">
                  <c:v>7580</c:v>
                </c:pt>
                <c:pt idx="15161">
                  <c:v>7580.5</c:v>
                </c:pt>
                <c:pt idx="15162">
                  <c:v>7581</c:v>
                </c:pt>
                <c:pt idx="15163">
                  <c:v>7581.5</c:v>
                </c:pt>
                <c:pt idx="15164">
                  <c:v>7582</c:v>
                </c:pt>
                <c:pt idx="15165">
                  <c:v>7582.5</c:v>
                </c:pt>
                <c:pt idx="15166">
                  <c:v>7583</c:v>
                </c:pt>
                <c:pt idx="15167">
                  <c:v>7583.5</c:v>
                </c:pt>
                <c:pt idx="15168">
                  <c:v>7584</c:v>
                </c:pt>
                <c:pt idx="15169">
                  <c:v>7584.5</c:v>
                </c:pt>
                <c:pt idx="15170">
                  <c:v>7585</c:v>
                </c:pt>
                <c:pt idx="15171">
                  <c:v>7585.5</c:v>
                </c:pt>
                <c:pt idx="15172">
                  <c:v>7586</c:v>
                </c:pt>
                <c:pt idx="15173">
                  <c:v>7586.5</c:v>
                </c:pt>
                <c:pt idx="15174">
                  <c:v>7587</c:v>
                </c:pt>
                <c:pt idx="15175">
                  <c:v>7587.5</c:v>
                </c:pt>
                <c:pt idx="15176">
                  <c:v>7588</c:v>
                </c:pt>
                <c:pt idx="15177">
                  <c:v>7588.5</c:v>
                </c:pt>
                <c:pt idx="15178">
                  <c:v>7589</c:v>
                </c:pt>
                <c:pt idx="15179">
                  <c:v>7589.5</c:v>
                </c:pt>
                <c:pt idx="15180">
                  <c:v>7590</c:v>
                </c:pt>
                <c:pt idx="15181">
                  <c:v>7590.5</c:v>
                </c:pt>
                <c:pt idx="15182">
                  <c:v>7591</c:v>
                </c:pt>
                <c:pt idx="15183">
                  <c:v>7591.5</c:v>
                </c:pt>
                <c:pt idx="15184">
                  <c:v>7592</c:v>
                </c:pt>
                <c:pt idx="15185">
                  <c:v>7592.5</c:v>
                </c:pt>
                <c:pt idx="15186">
                  <c:v>7593</c:v>
                </c:pt>
                <c:pt idx="15187">
                  <c:v>7593.5</c:v>
                </c:pt>
                <c:pt idx="15188">
                  <c:v>7594</c:v>
                </c:pt>
                <c:pt idx="15189">
                  <c:v>7594.5</c:v>
                </c:pt>
                <c:pt idx="15190">
                  <c:v>7595</c:v>
                </c:pt>
                <c:pt idx="15191">
                  <c:v>7595.5</c:v>
                </c:pt>
                <c:pt idx="15192">
                  <c:v>7596</c:v>
                </c:pt>
                <c:pt idx="15193">
                  <c:v>7596.5</c:v>
                </c:pt>
                <c:pt idx="15194">
                  <c:v>7597</c:v>
                </c:pt>
                <c:pt idx="15195">
                  <c:v>7597.5</c:v>
                </c:pt>
                <c:pt idx="15196">
                  <c:v>7598</c:v>
                </c:pt>
                <c:pt idx="15197">
                  <c:v>7598.5</c:v>
                </c:pt>
                <c:pt idx="15198">
                  <c:v>7599</c:v>
                </c:pt>
                <c:pt idx="15199">
                  <c:v>7599.5</c:v>
                </c:pt>
                <c:pt idx="15200">
                  <c:v>7600</c:v>
                </c:pt>
                <c:pt idx="15201">
                  <c:v>7600.5</c:v>
                </c:pt>
                <c:pt idx="15202">
                  <c:v>7601</c:v>
                </c:pt>
                <c:pt idx="15203">
                  <c:v>7601.5</c:v>
                </c:pt>
                <c:pt idx="15204">
                  <c:v>7602</c:v>
                </c:pt>
                <c:pt idx="15205">
                  <c:v>7602.5</c:v>
                </c:pt>
                <c:pt idx="15206">
                  <c:v>7603</c:v>
                </c:pt>
                <c:pt idx="15207">
                  <c:v>7603.5</c:v>
                </c:pt>
                <c:pt idx="15208">
                  <c:v>7604</c:v>
                </c:pt>
                <c:pt idx="15209">
                  <c:v>7604.5</c:v>
                </c:pt>
                <c:pt idx="15210">
                  <c:v>7605</c:v>
                </c:pt>
                <c:pt idx="15211">
                  <c:v>7605.5</c:v>
                </c:pt>
                <c:pt idx="15212">
                  <c:v>7606</c:v>
                </c:pt>
                <c:pt idx="15213">
                  <c:v>7606.5</c:v>
                </c:pt>
                <c:pt idx="15214">
                  <c:v>7607</c:v>
                </c:pt>
                <c:pt idx="15215">
                  <c:v>7607.5</c:v>
                </c:pt>
                <c:pt idx="15216">
                  <c:v>7608</c:v>
                </c:pt>
                <c:pt idx="15217">
                  <c:v>7608.5</c:v>
                </c:pt>
                <c:pt idx="15218">
                  <c:v>7609</c:v>
                </c:pt>
                <c:pt idx="15219">
                  <c:v>7609.5</c:v>
                </c:pt>
                <c:pt idx="15220">
                  <c:v>7610</c:v>
                </c:pt>
                <c:pt idx="15221">
                  <c:v>7610.5</c:v>
                </c:pt>
                <c:pt idx="15222">
                  <c:v>7611</c:v>
                </c:pt>
                <c:pt idx="15223">
                  <c:v>7611.5</c:v>
                </c:pt>
                <c:pt idx="15224">
                  <c:v>7612</c:v>
                </c:pt>
                <c:pt idx="15225">
                  <c:v>7612.5</c:v>
                </c:pt>
                <c:pt idx="15226">
                  <c:v>7613</c:v>
                </c:pt>
                <c:pt idx="15227">
                  <c:v>7613.5</c:v>
                </c:pt>
                <c:pt idx="15228">
                  <c:v>7614</c:v>
                </c:pt>
                <c:pt idx="15229">
                  <c:v>7614.5</c:v>
                </c:pt>
                <c:pt idx="15230">
                  <c:v>7615</c:v>
                </c:pt>
                <c:pt idx="15231">
                  <c:v>7615.5</c:v>
                </c:pt>
                <c:pt idx="15232">
                  <c:v>7616</c:v>
                </c:pt>
                <c:pt idx="15233">
                  <c:v>7616.5</c:v>
                </c:pt>
                <c:pt idx="15234">
                  <c:v>7617</c:v>
                </c:pt>
                <c:pt idx="15235">
                  <c:v>7617.5</c:v>
                </c:pt>
                <c:pt idx="15236">
                  <c:v>7618</c:v>
                </c:pt>
                <c:pt idx="15237">
                  <c:v>7618.5</c:v>
                </c:pt>
                <c:pt idx="15238">
                  <c:v>7619</c:v>
                </c:pt>
                <c:pt idx="15239">
                  <c:v>7619.5</c:v>
                </c:pt>
                <c:pt idx="15240">
                  <c:v>7620</c:v>
                </c:pt>
                <c:pt idx="15241">
                  <c:v>7620.5</c:v>
                </c:pt>
                <c:pt idx="15242">
                  <c:v>7621</c:v>
                </c:pt>
                <c:pt idx="15243">
                  <c:v>7621.5</c:v>
                </c:pt>
                <c:pt idx="15244">
                  <c:v>7622</c:v>
                </c:pt>
                <c:pt idx="15245">
                  <c:v>7622.5</c:v>
                </c:pt>
                <c:pt idx="15246">
                  <c:v>7623</c:v>
                </c:pt>
                <c:pt idx="15247">
                  <c:v>7623.5</c:v>
                </c:pt>
                <c:pt idx="15248">
                  <c:v>7624</c:v>
                </c:pt>
                <c:pt idx="15249">
                  <c:v>7624.5</c:v>
                </c:pt>
                <c:pt idx="15250">
                  <c:v>7625</c:v>
                </c:pt>
                <c:pt idx="15251">
                  <c:v>7625.5</c:v>
                </c:pt>
                <c:pt idx="15252">
                  <c:v>7626</c:v>
                </c:pt>
                <c:pt idx="15253">
                  <c:v>7626.5</c:v>
                </c:pt>
                <c:pt idx="15254">
                  <c:v>7627</c:v>
                </c:pt>
                <c:pt idx="15255">
                  <c:v>7627.5</c:v>
                </c:pt>
                <c:pt idx="15256">
                  <c:v>7628</c:v>
                </c:pt>
                <c:pt idx="15257">
                  <c:v>7628.5</c:v>
                </c:pt>
                <c:pt idx="15258">
                  <c:v>7629</c:v>
                </c:pt>
                <c:pt idx="15259">
                  <c:v>7629.5</c:v>
                </c:pt>
                <c:pt idx="15260">
                  <c:v>7630</c:v>
                </c:pt>
                <c:pt idx="15261">
                  <c:v>7630.5</c:v>
                </c:pt>
                <c:pt idx="15262">
                  <c:v>7631</c:v>
                </c:pt>
                <c:pt idx="15263">
                  <c:v>7631.5</c:v>
                </c:pt>
                <c:pt idx="15264">
                  <c:v>7632</c:v>
                </c:pt>
                <c:pt idx="15265">
                  <c:v>7632.5</c:v>
                </c:pt>
                <c:pt idx="15266">
                  <c:v>7633</c:v>
                </c:pt>
                <c:pt idx="15267">
                  <c:v>7633.5</c:v>
                </c:pt>
                <c:pt idx="15268">
                  <c:v>7634</c:v>
                </c:pt>
                <c:pt idx="15269">
                  <c:v>7634.5</c:v>
                </c:pt>
                <c:pt idx="15270">
                  <c:v>7635</c:v>
                </c:pt>
                <c:pt idx="15271">
                  <c:v>7635.5</c:v>
                </c:pt>
                <c:pt idx="15272">
                  <c:v>7636</c:v>
                </c:pt>
                <c:pt idx="15273">
                  <c:v>7636.5</c:v>
                </c:pt>
                <c:pt idx="15274">
                  <c:v>7637</c:v>
                </c:pt>
                <c:pt idx="15275">
                  <c:v>7637.5</c:v>
                </c:pt>
                <c:pt idx="15276">
                  <c:v>7638</c:v>
                </c:pt>
                <c:pt idx="15277">
                  <c:v>7638.5</c:v>
                </c:pt>
                <c:pt idx="15278">
                  <c:v>7639</c:v>
                </c:pt>
                <c:pt idx="15279">
                  <c:v>7639.5</c:v>
                </c:pt>
                <c:pt idx="15280">
                  <c:v>7640</c:v>
                </c:pt>
                <c:pt idx="15281">
                  <c:v>7640.5</c:v>
                </c:pt>
                <c:pt idx="15282">
                  <c:v>7641</c:v>
                </c:pt>
                <c:pt idx="15283">
                  <c:v>7641.5</c:v>
                </c:pt>
                <c:pt idx="15284">
                  <c:v>7642</c:v>
                </c:pt>
                <c:pt idx="15285">
                  <c:v>7642.5</c:v>
                </c:pt>
                <c:pt idx="15286">
                  <c:v>7643</c:v>
                </c:pt>
                <c:pt idx="15287">
                  <c:v>7643.5</c:v>
                </c:pt>
                <c:pt idx="15288">
                  <c:v>7644</c:v>
                </c:pt>
                <c:pt idx="15289">
                  <c:v>7644.5</c:v>
                </c:pt>
                <c:pt idx="15290">
                  <c:v>7645</c:v>
                </c:pt>
                <c:pt idx="15291">
                  <c:v>7645.5</c:v>
                </c:pt>
                <c:pt idx="15292">
                  <c:v>7646</c:v>
                </c:pt>
                <c:pt idx="15293">
                  <c:v>7646.5</c:v>
                </c:pt>
                <c:pt idx="15294">
                  <c:v>7647</c:v>
                </c:pt>
                <c:pt idx="15295">
                  <c:v>7647.5</c:v>
                </c:pt>
                <c:pt idx="15296">
                  <c:v>7648</c:v>
                </c:pt>
                <c:pt idx="15297">
                  <c:v>7648.5</c:v>
                </c:pt>
                <c:pt idx="15298">
                  <c:v>7649</c:v>
                </c:pt>
                <c:pt idx="15299">
                  <c:v>7649.5</c:v>
                </c:pt>
                <c:pt idx="15300">
                  <c:v>7650</c:v>
                </c:pt>
                <c:pt idx="15301">
                  <c:v>7650.5</c:v>
                </c:pt>
                <c:pt idx="15302">
                  <c:v>7651</c:v>
                </c:pt>
                <c:pt idx="15303">
                  <c:v>7651.5</c:v>
                </c:pt>
                <c:pt idx="15304">
                  <c:v>7652</c:v>
                </c:pt>
                <c:pt idx="15305">
                  <c:v>7652.5</c:v>
                </c:pt>
                <c:pt idx="15306">
                  <c:v>7653</c:v>
                </c:pt>
                <c:pt idx="15307">
                  <c:v>7653.5</c:v>
                </c:pt>
                <c:pt idx="15308">
                  <c:v>7654</c:v>
                </c:pt>
                <c:pt idx="15309">
                  <c:v>7654.5</c:v>
                </c:pt>
                <c:pt idx="15310">
                  <c:v>7655</c:v>
                </c:pt>
                <c:pt idx="15311">
                  <c:v>7655.5</c:v>
                </c:pt>
                <c:pt idx="15312">
                  <c:v>7656</c:v>
                </c:pt>
                <c:pt idx="15313">
                  <c:v>7656.5</c:v>
                </c:pt>
                <c:pt idx="15314">
                  <c:v>7657</c:v>
                </c:pt>
                <c:pt idx="15315">
                  <c:v>7657.5</c:v>
                </c:pt>
                <c:pt idx="15316">
                  <c:v>7658</c:v>
                </c:pt>
                <c:pt idx="15317">
                  <c:v>7658.5</c:v>
                </c:pt>
                <c:pt idx="15318">
                  <c:v>7659</c:v>
                </c:pt>
                <c:pt idx="15319">
                  <c:v>7659.5</c:v>
                </c:pt>
                <c:pt idx="15320">
                  <c:v>7660</c:v>
                </c:pt>
                <c:pt idx="15321">
                  <c:v>7660.5</c:v>
                </c:pt>
                <c:pt idx="15322">
                  <c:v>7661</c:v>
                </c:pt>
                <c:pt idx="15323">
                  <c:v>7661.5</c:v>
                </c:pt>
                <c:pt idx="15324">
                  <c:v>7662</c:v>
                </c:pt>
                <c:pt idx="15325">
                  <c:v>7662.5</c:v>
                </c:pt>
                <c:pt idx="15326">
                  <c:v>7663</c:v>
                </c:pt>
                <c:pt idx="15327">
                  <c:v>7663.5</c:v>
                </c:pt>
                <c:pt idx="15328">
                  <c:v>7664</c:v>
                </c:pt>
                <c:pt idx="15329">
                  <c:v>7664.5</c:v>
                </c:pt>
                <c:pt idx="15330">
                  <c:v>7665</c:v>
                </c:pt>
                <c:pt idx="15331">
                  <c:v>7665.5</c:v>
                </c:pt>
                <c:pt idx="15332">
                  <c:v>7666</c:v>
                </c:pt>
                <c:pt idx="15333">
                  <c:v>7666.5</c:v>
                </c:pt>
                <c:pt idx="15334">
                  <c:v>7667</c:v>
                </c:pt>
                <c:pt idx="15335">
                  <c:v>7667.5</c:v>
                </c:pt>
                <c:pt idx="15336">
                  <c:v>7668</c:v>
                </c:pt>
                <c:pt idx="15337">
                  <c:v>7668.5</c:v>
                </c:pt>
                <c:pt idx="15338">
                  <c:v>7669</c:v>
                </c:pt>
                <c:pt idx="15339">
                  <c:v>7669.5</c:v>
                </c:pt>
                <c:pt idx="15340">
                  <c:v>7670</c:v>
                </c:pt>
                <c:pt idx="15341">
                  <c:v>7670.5</c:v>
                </c:pt>
                <c:pt idx="15342">
                  <c:v>7671</c:v>
                </c:pt>
                <c:pt idx="15343">
                  <c:v>7671.5</c:v>
                </c:pt>
                <c:pt idx="15344">
                  <c:v>7672</c:v>
                </c:pt>
                <c:pt idx="15345">
                  <c:v>7672.5</c:v>
                </c:pt>
                <c:pt idx="15346">
                  <c:v>7673</c:v>
                </c:pt>
                <c:pt idx="15347">
                  <c:v>7673.5</c:v>
                </c:pt>
                <c:pt idx="15348">
                  <c:v>7674</c:v>
                </c:pt>
                <c:pt idx="15349">
                  <c:v>7674.5</c:v>
                </c:pt>
                <c:pt idx="15350">
                  <c:v>7675</c:v>
                </c:pt>
                <c:pt idx="15351">
                  <c:v>7675.5</c:v>
                </c:pt>
                <c:pt idx="15352">
                  <c:v>7676</c:v>
                </c:pt>
                <c:pt idx="15353">
                  <c:v>7676.5</c:v>
                </c:pt>
                <c:pt idx="15354">
                  <c:v>7677</c:v>
                </c:pt>
                <c:pt idx="15355">
                  <c:v>7677.5</c:v>
                </c:pt>
                <c:pt idx="15356">
                  <c:v>7678</c:v>
                </c:pt>
                <c:pt idx="15357">
                  <c:v>7678.5</c:v>
                </c:pt>
                <c:pt idx="15358">
                  <c:v>7679</c:v>
                </c:pt>
                <c:pt idx="15359">
                  <c:v>7679.5</c:v>
                </c:pt>
                <c:pt idx="15360">
                  <c:v>7680</c:v>
                </c:pt>
                <c:pt idx="15361">
                  <c:v>7680.5</c:v>
                </c:pt>
                <c:pt idx="15362">
                  <c:v>7681</c:v>
                </c:pt>
                <c:pt idx="15363">
                  <c:v>7681.5</c:v>
                </c:pt>
                <c:pt idx="15364">
                  <c:v>7682</c:v>
                </c:pt>
                <c:pt idx="15365">
                  <c:v>7682.5</c:v>
                </c:pt>
                <c:pt idx="15366">
                  <c:v>7683</c:v>
                </c:pt>
                <c:pt idx="15367">
                  <c:v>7683.5</c:v>
                </c:pt>
                <c:pt idx="15368">
                  <c:v>7684</c:v>
                </c:pt>
                <c:pt idx="15369">
                  <c:v>7684.5</c:v>
                </c:pt>
                <c:pt idx="15370">
                  <c:v>7685</c:v>
                </c:pt>
                <c:pt idx="15371">
                  <c:v>7685.5</c:v>
                </c:pt>
                <c:pt idx="15372">
                  <c:v>7686</c:v>
                </c:pt>
                <c:pt idx="15373">
                  <c:v>7686.5</c:v>
                </c:pt>
                <c:pt idx="15374">
                  <c:v>7687</c:v>
                </c:pt>
                <c:pt idx="15375">
                  <c:v>7687.5</c:v>
                </c:pt>
                <c:pt idx="15376">
                  <c:v>7688</c:v>
                </c:pt>
                <c:pt idx="15377">
                  <c:v>7688.5</c:v>
                </c:pt>
                <c:pt idx="15378">
                  <c:v>7689</c:v>
                </c:pt>
                <c:pt idx="15379">
                  <c:v>7689.5</c:v>
                </c:pt>
                <c:pt idx="15380">
                  <c:v>7690</c:v>
                </c:pt>
                <c:pt idx="15381">
                  <c:v>7690.5</c:v>
                </c:pt>
                <c:pt idx="15382">
                  <c:v>7691</c:v>
                </c:pt>
                <c:pt idx="15383">
                  <c:v>7691.5</c:v>
                </c:pt>
                <c:pt idx="15384">
                  <c:v>7692</c:v>
                </c:pt>
                <c:pt idx="15385">
                  <c:v>7692.5</c:v>
                </c:pt>
                <c:pt idx="15386">
                  <c:v>7693</c:v>
                </c:pt>
                <c:pt idx="15387">
                  <c:v>7693.5</c:v>
                </c:pt>
                <c:pt idx="15388">
                  <c:v>7694</c:v>
                </c:pt>
                <c:pt idx="15389">
                  <c:v>7694.5</c:v>
                </c:pt>
                <c:pt idx="15390">
                  <c:v>7695</c:v>
                </c:pt>
                <c:pt idx="15391">
                  <c:v>7695.5</c:v>
                </c:pt>
                <c:pt idx="15392">
                  <c:v>7696</c:v>
                </c:pt>
                <c:pt idx="15393">
                  <c:v>7696.5</c:v>
                </c:pt>
                <c:pt idx="15394">
                  <c:v>7697</c:v>
                </c:pt>
                <c:pt idx="15395">
                  <c:v>7697.5</c:v>
                </c:pt>
                <c:pt idx="15396">
                  <c:v>7698</c:v>
                </c:pt>
                <c:pt idx="15397">
                  <c:v>7698.5</c:v>
                </c:pt>
                <c:pt idx="15398">
                  <c:v>7699</c:v>
                </c:pt>
                <c:pt idx="15399">
                  <c:v>7699.5</c:v>
                </c:pt>
                <c:pt idx="15400">
                  <c:v>7700</c:v>
                </c:pt>
                <c:pt idx="15401">
                  <c:v>7700.5</c:v>
                </c:pt>
                <c:pt idx="15402">
                  <c:v>7701</c:v>
                </c:pt>
                <c:pt idx="15403">
                  <c:v>7701.5</c:v>
                </c:pt>
                <c:pt idx="15404">
                  <c:v>7702</c:v>
                </c:pt>
                <c:pt idx="15405">
                  <c:v>7702.5</c:v>
                </c:pt>
                <c:pt idx="15406">
                  <c:v>7703</c:v>
                </c:pt>
                <c:pt idx="15407">
                  <c:v>7703.5</c:v>
                </c:pt>
                <c:pt idx="15408">
                  <c:v>7704</c:v>
                </c:pt>
                <c:pt idx="15409">
                  <c:v>7704.5</c:v>
                </c:pt>
                <c:pt idx="15410">
                  <c:v>7705</c:v>
                </c:pt>
                <c:pt idx="15411">
                  <c:v>7705.5</c:v>
                </c:pt>
                <c:pt idx="15412">
                  <c:v>7706</c:v>
                </c:pt>
                <c:pt idx="15413">
                  <c:v>7706.5</c:v>
                </c:pt>
                <c:pt idx="15414">
                  <c:v>7707</c:v>
                </c:pt>
                <c:pt idx="15415">
                  <c:v>7707.5</c:v>
                </c:pt>
                <c:pt idx="15416">
                  <c:v>7708</c:v>
                </c:pt>
                <c:pt idx="15417">
                  <c:v>7708.5</c:v>
                </c:pt>
                <c:pt idx="15418">
                  <c:v>7709</c:v>
                </c:pt>
                <c:pt idx="15419">
                  <c:v>7709.5</c:v>
                </c:pt>
                <c:pt idx="15420">
                  <c:v>7710</c:v>
                </c:pt>
                <c:pt idx="15421">
                  <c:v>7710.5</c:v>
                </c:pt>
                <c:pt idx="15422">
                  <c:v>7711</c:v>
                </c:pt>
                <c:pt idx="15423">
                  <c:v>7711.5</c:v>
                </c:pt>
                <c:pt idx="15424">
                  <c:v>7712</c:v>
                </c:pt>
                <c:pt idx="15425">
                  <c:v>7712.5</c:v>
                </c:pt>
                <c:pt idx="15426">
                  <c:v>7713</c:v>
                </c:pt>
                <c:pt idx="15427">
                  <c:v>7713.5</c:v>
                </c:pt>
                <c:pt idx="15428">
                  <c:v>7714</c:v>
                </c:pt>
                <c:pt idx="15429">
                  <c:v>7714.5</c:v>
                </c:pt>
                <c:pt idx="15430">
                  <c:v>7715</c:v>
                </c:pt>
                <c:pt idx="15431">
                  <c:v>7715.5</c:v>
                </c:pt>
                <c:pt idx="15432">
                  <c:v>7716</c:v>
                </c:pt>
                <c:pt idx="15433">
                  <c:v>7716.5</c:v>
                </c:pt>
                <c:pt idx="15434">
                  <c:v>7717</c:v>
                </c:pt>
                <c:pt idx="15435">
                  <c:v>7717.5</c:v>
                </c:pt>
                <c:pt idx="15436">
                  <c:v>7718</c:v>
                </c:pt>
                <c:pt idx="15437">
                  <c:v>7718.5</c:v>
                </c:pt>
                <c:pt idx="15438">
                  <c:v>7719</c:v>
                </c:pt>
                <c:pt idx="15439">
                  <c:v>7719.5</c:v>
                </c:pt>
                <c:pt idx="15440">
                  <c:v>7720</c:v>
                </c:pt>
                <c:pt idx="15441">
                  <c:v>7720.5</c:v>
                </c:pt>
                <c:pt idx="15442">
                  <c:v>7721</c:v>
                </c:pt>
                <c:pt idx="15443">
                  <c:v>7721.5</c:v>
                </c:pt>
                <c:pt idx="15444">
                  <c:v>7722</c:v>
                </c:pt>
                <c:pt idx="15445">
                  <c:v>7722.5</c:v>
                </c:pt>
                <c:pt idx="15446">
                  <c:v>7723</c:v>
                </c:pt>
                <c:pt idx="15447">
                  <c:v>7723.5</c:v>
                </c:pt>
                <c:pt idx="15448">
                  <c:v>7724</c:v>
                </c:pt>
                <c:pt idx="15449">
                  <c:v>7724.5</c:v>
                </c:pt>
                <c:pt idx="15450">
                  <c:v>7725</c:v>
                </c:pt>
                <c:pt idx="15451">
                  <c:v>7725.5</c:v>
                </c:pt>
                <c:pt idx="15452">
                  <c:v>7726</c:v>
                </c:pt>
                <c:pt idx="15453">
                  <c:v>7726.5</c:v>
                </c:pt>
                <c:pt idx="15454">
                  <c:v>7727</c:v>
                </c:pt>
                <c:pt idx="15455">
                  <c:v>7727.5</c:v>
                </c:pt>
                <c:pt idx="15456">
                  <c:v>7728</c:v>
                </c:pt>
                <c:pt idx="15457">
                  <c:v>7728.5</c:v>
                </c:pt>
                <c:pt idx="15458">
                  <c:v>7729</c:v>
                </c:pt>
                <c:pt idx="15459">
                  <c:v>7729.5</c:v>
                </c:pt>
                <c:pt idx="15460">
                  <c:v>7730</c:v>
                </c:pt>
                <c:pt idx="15461">
                  <c:v>7730.5</c:v>
                </c:pt>
                <c:pt idx="15462">
                  <c:v>7731</c:v>
                </c:pt>
                <c:pt idx="15463">
                  <c:v>7731.5</c:v>
                </c:pt>
                <c:pt idx="15464">
                  <c:v>7732</c:v>
                </c:pt>
                <c:pt idx="15465">
                  <c:v>7732.5</c:v>
                </c:pt>
                <c:pt idx="15466">
                  <c:v>7733</c:v>
                </c:pt>
                <c:pt idx="15467">
                  <c:v>7733.5</c:v>
                </c:pt>
                <c:pt idx="15468">
                  <c:v>7734</c:v>
                </c:pt>
                <c:pt idx="15469">
                  <c:v>7734.5</c:v>
                </c:pt>
                <c:pt idx="15470">
                  <c:v>7735</c:v>
                </c:pt>
                <c:pt idx="15471">
                  <c:v>7735.5</c:v>
                </c:pt>
                <c:pt idx="15472">
                  <c:v>7736</c:v>
                </c:pt>
                <c:pt idx="15473">
                  <c:v>7736.5</c:v>
                </c:pt>
                <c:pt idx="15474">
                  <c:v>7737</c:v>
                </c:pt>
                <c:pt idx="15475">
                  <c:v>7737.5</c:v>
                </c:pt>
                <c:pt idx="15476">
                  <c:v>7738</c:v>
                </c:pt>
                <c:pt idx="15477">
                  <c:v>7738.5</c:v>
                </c:pt>
                <c:pt idx="15478">
                  <c:v>7739</c:v>
                </c:pt>
                <c:pt idx="15479">
                  <c:v>7739.5</c:v>
                </c:pt>
                <c:pt idx="15480">
                  <c:v>7740</c:v>
                </c:pt>
                <c:pt idx="15481">
                  <c:v>7740.5</c:v>
                </c:pt>
                <c:pt idx="15482">
                  <c:v>7741</c:v>
                </c:pt>
                <c:pt idx="15483">
                  <c:v>7741.5</c:v>
                </c:pt>
                <c:pt idx="15484">
                  <c:v>7742</c:v>
                </c:pt>
                <c:pt idx="15485">
                  <c:v>7742.5</c:v>
                </c:pt>
                <c:pt idx="15486">
                  <c:v>7743</c:v>
                </c:pt>
                <c:pt idx="15487">
                  <c:v>7743.5</c:v>
                </c:pt>
                <c:pt idx="15488">
                  <c:v>7744</c:v>
                </c:pt>
                <c:pt idx="15489">
                  <c:v>7744.5</c:v>
                </c:pt>
                <c:pt idx="15490">
                  <c:v>7745</c:v>
                </c:pt>
                <c:pt idx="15491">
                  <c:v>7745.5</c:v>
                </c:pt>
                <c:pt idx="15492">
                  <c:v>7746</c:v>
                </c:pt>
                <c:pt idx="15493">
                  <c:v>7746.5</c:v>
                </c:pt>
                <c:pt idx="15494">
                  <c:v>7747</c:v>
                </c:pt>
                <c:pt idx="15495">
                  <c:v>7747.5</c:v>
                </c:pt>
                <c:pt idx="15496">
                  <c:v>7748</c:v>
                </c:pt>
                <c:pt idx="15497">
                  <c:v>7748.5</c:v>
                </c:pt>
                <c:pt idx="15498">
                  <c:v>7749</c:v>
                </c:pt>
                <c:pt idx="15499">
                  <c:v>7749.5</c:v>
                </c:pt>
                <c:pt idx="15500">
                  <c:v>7750</c:v>
                </c:pt>
                <c:pt idx="15501">
                  <c:v>7750.5</c:v>
                </c:pt>
                <c:pt idx="15502">
                  <c:v>7751</c:v>
                </c:pt>
                <c:pt idx="15503">
                  <c:v>7751.5</c:v>
                </c:pt>
                <c:pt idx="15504">
                  <c:v>7752</c:v>
                </c:pt>
                <c:pt idx="15505">
                  <c:v>7752.5</c:v>
                </c:pt>
                <c:pt idx="15506">
                  <c:v>7753</c:v>
                </c:pt>
                <c:pt idx="15507">
                  <c:v>7753.5</c:v>
                </c:pt>
                <c:pt idx="15508">
                  <c:v>7754</c:v>
                </c:pt>
                <c:pt idx="15509">
                  <c:v>7754.5</c:v>
                </c:pt>
                <c:pt idx="15510">
                  <c:v>7755</c:v>
                </c:pt>
                <c:pt idx="15511">
                  <c:v>7755.5</c:v>
                </c:pt>
                <c:pt idx="15512">
                  <c:v>7756</c:v>
                </c:pt>
                <c:pt idx="15513">
                  <c:v>7756.5</c:v>
                </c:pt>
                <c:pt idx="15514">
                  <c:v>7757</c:v>
                </c:pt>
                <c:pt idx="15515">
                  <c:v>7757.5</c:v>
                </c:pt>
                <c:pt idx="15516">
                  <c:v>7758</c:v>
                </c:pt>
                <c:pt idx="15517">
                  <c:v>7758.5</c:v>
                </c:pt>
                <c:pt idx="15518">
                  <c:v>7759</c:v>
                </c:pt>
                <c:pt idx="15519">
                  <c:v>7759.5</c:v>
                </c:pt>
                <c:pt idx="15520">
                  <c:v>7760</c:v>
                </c:pt>
                <c:pt idx="15521">
                  <c:v>7760.5</c:v>
                </c:pt>
                <c:pt idx="15522">
                  <c:v>7761</c:v>
                </c:pt>
                <c:pt idx="15523">
                  <c:v>7761.5</c:v>
                </c:pt>
                <c:pt idx="15524">
                  <c:v>7762</c:v>
                </c:pt>
                <c:pt idx="15525">
                  <c:v>7762.5</c:v>
                </c:pt>
                <c:pt idx="15526">
                  <c:v>7763</c:v>
                </c:pt>
                <c:pt idx="15527">
                  <c:v>7763.5</c:v>
                </c:pt>
                <c:pt idx="15528">
                  <c:v>7764</c:v>
                </c:pt>
                <c:pt idx="15529">
                  <c:v>7764.5</c:v>
                </c:pt>
                <c:pt idx="15530">
                  <c:v>7765</c:v>
                </c:pt>
                <c:pt idx="15531">
                  <c:v>7765.5</c:v>
                </c:pt>
                <c:pt idx="15532">
                  <c:v>7766</c:v>
                </c:pt>
                <c:pt idx="15533">
                  <c:v>7766.5</c:v>
                </c:pt>
                <c:pt idx="15534">
                  <c:v>7767</c:v>
                </c:pt>
                <c:pt idx="15535">
                  <c:v>7767.5</c:v>
                </c:pt>
                <c:pt idx="15536">
                  <c:v>7768</c:v>
                </c:pt>
                <c:pt idx="15537">
                  <c:v>7768.5</c:v>
                </c:pt>
                <c:pt idx="15538">
                  <c:v>7769</c:v>
                </c:pt>
                <c:pt idx="15539">
                  <c:v>7769.5</c:v>
                </c:pt>
                <c:pt idx="15540">
                  <c:v>7770</c:v>
                </c:pt>
                <c:pt idx="15541">
                  <c:v>7770.5</c:v>
                </c:pt>
                <c:pt idx="15542">
                  <c:v>7771</c:v>
                </c:pt>
                <c:pt idx="15543">
                  <c:v>7771.5</c:v>
                </c:pt>
                <c:pt idx="15544">
                  <c:v>7772</c:v>
                </c:pt>
                <c:pt idx="15545">
                  <c:v>7772.5</c:v>
                </c:pt>
                <c:pt idx="15546">
                  <c:v>7773</c:v>
                </c:pt>
                <c:pt idx="15547">
                  <c:v>7773.5</c:v>
                </c:pt>
                <c:pt idx="15548">
                  <c:v>7774</c:v>
                </c:pt>
                <c:pt idx="15549">
                  <c:v>7774.5</c:v>
                </c:pt>
                <c:pt idx="15550">
                  <c:v>7775</c:v>
                </c:pt>
                <c:pt idx="15551">
                  <c:v>7775.5</c:v>
                </c:pt>
                <c:pt idx="15552">
                  <c:v>7776</c:v>
                </c:pt>
                <c:pt idx="15553">
                  <c:v>7776.5</c:v>
                </c:pt>
                <c:pt idx="15554">
                  <c:v>7777</c:v>
                </c:pt>
                <c:pt idx="15555">
                  <c:v>7777.5</c:v>
                </c:pt>
                <c:pt idx="15556">
                  <c:v>7778</c:v>
                </c:pt>
                <c:pt idx="15557">
                  <c:v>7778.5</c:v>
                </c:pt>
                <c:pt idx="15558">
                  <c:v>7779</c:v>
                </c:pt>
                <c:pt idx="15559">
                  <c:v>7779.5</c:v>
                </c:pt>
                <c:pt idx="15560">
                  <c:v>7780</c:v>
                </c:pt>
                <c:pt idx="15561">
                  <c:v>7780.5</c:v>
                </c:pt>
                <c:pt idx="15562">
                  <c:v>7781</c:v>
                </c:pt>
                <c:pt idx="15563">
                  <c:v>7781.5</c:v>
                </c:pt>
                <c:pt idx="15564">
                  <c:v>7782</c:v>
                </c:pt>
                <c:pt idx="15565">
                  <c:v>7782.5</c:v>
                </c:pt>
                <c:pt idx="15566">
                  <c:v>7783</c:v>
                </c:pt>
                <c:pt idx="15567">
                  <c:v>7783.5</c:v>
                </c:pt>
                <c:pt idx="15568">
                  <c:v>7784</c:v>
                </c:pt>
                <c:pt idx="15569">
                  <c:v>7784.5</c:v>
                </c:pt>
                <c:pt idx="15570">
                  <c:v>7785</c:v>
                </c:pt>
                <c:pt idx="15571">
                  <c:v>7785.5</c:v>
                </c:pt>
                <c:pt idx="15572">
                  <c:v>7786</c:v>
                </c:pt>
                <c:pt idx="15573">
                  <c:v>7786.5</c:v>
                </c:pt>
                <c:pt idx="15574">
                  <c:v>7787</c:v>
                </c:pt>
                <c:pt idx="15575">
                  <c:v>7787.5</c:v>
                </c:pt>
                <c:pt idx="15576">
                  <c:v>7788</c:v>
                </c:pt>
                <c:pt idx="15577">
                  <c:v>7788.5</c:v>
                </c:pt>
                <c:pt idx="15578">
                  <c:v>7789</c:v>
                </c:pt>
                <c:pt idx="15579">
                  <c:v>7789.5</c:v>
                </c:pt>
                <c:pt idx="15580">
                  <c:v>7790</c:v>
                </c:pt>
                <c:pt idx="15581">
                  <c:v>7790.5</c:v>
                </c:pt>
                <c:pt idx="15582">
                  <c:v>7791</c:v>
                </c:pt>
                <c:pt idx="15583">
                  <c:v>7791.5</c:v>
                </c:pt>
                <c:pt idx="15584">
                  <c:v>7792</c:v>
                </c:pt>
                <c:pt idx="15585">
                  <c:v>7792.5</c:v>
                </c:pt>
                <c:pt idx="15586">
                  <c:v>7793</c:v>
                </c:pt>
                <c:pt idx="15587">
                  <c:v>7793.5</c:v>
                </c:pt>
                <c:pt idx="15588">
                  <c:v>7794</c:v>
                </c:pt>
                <c:pt idx="15589">
                  <c:v>7794.5</c:v>
                </c:pt>
                <c:pt idx="15590">
                  <c:v>7795</c:v>
                </c:pt>
                <c:pt idx="15591">
                  <c:v>7795.5</c:v>
                </c:pt>
                <c:pt idx="15592">
                  <c:v>7796</c:v>
                </c:pt>
                <c:pt idx="15593">
                  <c:v>7796.5</c:v>
                </c:pt>
                <c:pt idx="15594">
                  <c:v>7797</c:v>
                </c:pt>
                <c:pt idx="15595">
                  <c:v>7797.5</c:v>
                </c:pt>
                <c:pt idx="15596">
                  <c:v>7798</c:v>
                </c:pt>
                <c:pt idx="15597">
                  <c:v>7798.5</c:v>
                </c:pt>
                <c:pt idx="15598">
                  <c:v>7799</c:v>
                </c:pt>
                <c:pt idx="15599">
                  <c:v>7799.5</c:v>
                </c:pt>
                <c:pt idx="15600">
                  <c:v>7800</c:v>
                </c:pt>
                <c:pt idx="15601">
                  <c:v>7800.5</c:v>
                </c:pt>
                <c:pt idx="15602">
                  <c:v>7801</c:v>
                </c:pt>
                <c:pt idx="15603">
                  <c:v>7801.5</c:v>
                </c:pt>
                <c:pt idx="15604">
                  <c:v>7802</c:v>
                </c:pt>
                <c:pt idx="15605">
                  <c:v>7802.5</c:v>
                </c:pt>
                <c:pt idx="15606">
                  <c:v>7803</c:v>
                </c:pt>
                <c:pt idx="15607">
                  <c:v>7803.5</c:v>
                </c:pt>
                <c:pt idx="15608">
                  <c:v>7804</c:v>
                </c:pt>
                <c:pt idx="15609">
                  <c:v>7804.5</c:v>
                </c:pt>
                <c:pt idx="15610">
                  <c:v>7805</c:v>
                </c:pt>
                <c:pt idx="15611">
                  <c:v>7805.5</c:v>
                </c:pt>
                <c:pt idx="15612">
                  <c:v>7806</c:v>
                </c:pt>
                <c:pt idx="15613">
                  <c:v>7806.5</c:v>
                </c:pt>
                <c:pt idx="15614">
                  <c:v>7807</c:v>
                </c:pt>
                <c:pt idx="15615">
                  <c:v>7807.5</c:v>
                </c:pt>
                <c:pt idx="15616">
                  <c:v>7808</c:v>
                </c:pt>
                <c:pt idx="15617">
                  <c:v>7808.5</c:v>
                </c:pt>
                <c:pt idx="15618">
                  <c:v>7809</c:v>
                </c:pt>
                <c:pt idx="15619">
                  <c:v>7809.5</c:v>
                </c:pt>
                <c:pt idx="15620">
                  <c:v>7810</c:v>
                </c:pt>
                <c:pt idx="15621">
                  <c:v>7810.5</c:v>
                </c:pt>
                <c:pt idx="15622">
                  <c:v>7811</c:v>
                </c:pt>
                <c:pt idx="15623">
                  <c:v>7811.5</c:v>
                </c:pt>
                <c:pt idx="15624">
                  <c:v>7812</c:v>
                </c:pt>
                <c:pt idx="15625">
                  <c:v>7812.5</c:v>
                </c:pt>
                <c:pt idx="15626">
                  <c:v>7813</c:v>
                </c:pt>
                <c:pt idx="15627">
                  <c:v>7813.5</c:v>
                </c:pt>
                <c:pt idx="15628">
                  <c:v>7814</c:v>
                </c:pt>
                <c:pt idx="15629">
                  <c:v>7814.5</c:v>
                </c:pt>
                <c:pt idx="15630">
                  <c:v>7815</c:v>
                </c:pt>
                <c:pt idx="15631">
                  <c:v>7815.5</c:v>
                </c:pt>
                <c:pt idx="15632">
                  <c:v>7816</c:v>
                </c:pt>
                <c:pt idx="15633">
                  <c:v>7816.5</c:v>
                </c:pt>
                <c:pt idx="15634">
                  <c:v>7817</c:v>
                </c:pt>
                <c:pt idx="15635">
                  <c:v>7817.5</c:v>
                </c:pt>
                <c:pt idx="15636">
                  <c:v>7818</c:v>
                </c:pt>
                <c:pt idx="15637">
                  <c:v>7818.5</c:v>
                </c:pt>
                <c:pt idx="15638">
                  <c:v>7819</c:v>
                </c:pt>
                <c:pt idx="15639">
                  <c:v>7819.5</c:v>
                </c:pt>
                <c:pt idx="15640">
                  <c:v>7820</c:v>
                </c:pt>
                <c:pt idx="15641">
                  <c:v>7820.5</c:v>
                </c:pt>
                <c:pt idx="15642">
                  <c:v>7821</c:v>
                </c:pt>
                <c:pt idx="15643">
                  <c:v>7821.5</c:v>
                </c:pt>
                <c:pt idx="15644">
                  <c:v>7822</c:v>
                </c:pt>
                <c:pt idx="15645">
                  <c:v>7822.5</c:v>
                </c:pt>
                <c:pt idx="15646">
                  <c:v>7823</c:v>
                </c:pt>
                <c:pt idx="15647">
                  <c:v>7823.5</c:v>
                </c:pt>
                <c:pt idx="15648">
                  <c:v>7824</c:v>
                </c:pt>
                <c:pt idx="15649">
                  <c:v>7824.5</c:v>
                </c:pt>
                <c:pt idx="15650">
                  <c:v>7825</c:v>
                </c:pt>
                <c:pt idx="15651">
                  <c:v>7825.5</c:v>
                </c:pt>
                <c:pt idx="15652">
                  <c:v>7826</c:v>
                </c:pt>
                <c:pt idx="15653">
                  <c:v>7826.5</c:v>
                </c:pt>
                <c:pt idx="15654">
                  <c:v>7827</c:v>
                </c:pt>
                <c:pt idx="15655">
                  <c:v>7827.5</c:v>
                </c:pt>
                <c:pt idx="15656">
                  <c:v>7828</c:v>
                </c:pt>
                <c:pt idx="15657">
                  <c:v>7828.5</c:v>
                </c:pt>
                <c:pt idx="15658">
                  <c:v>7829</c:v>
                </c:pt>
                <c:pt idx="15659">
                  <c:v>7829.5</c:v>
                </c:pt>
                <c:pt idx="15660">
                  <c:v>7830</c:v>
                </c:pt>
                <c:pt idx="15661">
                  <c:v>7830.5</c:v>
                </c:pt>
                <c:pt idx="15662">
                  <c:v>7831</c:v>
                </c:pt>
                <c:pt idx="15663">
                  <c:v>7831.5</c:v>
                </c:pt>
                <c:pt idx="15664">
                  <c:v>7832</c:v>
                </c:pt>
                <c:pt idx="15665">
                  <c:v>7832.5</c:v>
                </c:pt>
                <c:pt idx="15666">
                  <c:v>7833</c:v>
                </c:pt>
                <c:pt idx="15667">
                  <c:v>7833.5</c:v>
                </c:pt>
                <c:pt idx="15668">
                  <c:v>7834</c:v>
                </c:pt>
                <c:pt idx="15669">
                  <c:v>7834.5</c:v>
                </c:pt>
                <c:pt idx="15670">
                  <c:v>7835</c:v>
                </c:pt>
                <c:pt idx="15671">
                  <c:v>7835.5</c:v>
                </c:pt>
                <c:pt idx="15672">
                  <c:v>7836</c:v>
                </c:pt>
                <c:pt idx="15673">
                  <c:v>7836.5</c:v>
                </c:pt>
                <c:pt idx="15674">
                  <c:v>7837</c:v>
                </c:pt>
                <c:pt idx="15675">
                  <c:v>7837.5</c:v>
                </c:pt>
                <c:pt idx="15676">
                  <c:v>7838</c:v>
                </c:pt>
                <c:pt idx="15677">
                  <c:v>7838.5</c:v>
                </c:pt>
                <c:pt idx="15678">
                  <c:v>7839</c:v>
                </c:pt>
                <c:pt idx="15679">
                  <c:v>7839.5</c:v>
                </c:pt>
                <c:pt idx="15680">
                  <c:v>7840</c:v>
                </c:pt>
                <c:pt idx="15681">
                  <c:v>7840.5</c:v>
                </c:pt>
                <c:pt idx="15682">
                  <c:v>7841</c:v>
                </c:pt>
                <c:pt idx="15683">
                  <c:v>7841.5</c:v>
                </c:pt>
                <c:pt idx="15684">
                  <c:v>7842</c:v>
                </c:pt>
                <c:pt idx="15685">
                  <c:v>7842.5</c:v>
                </c:pt>
                <c:pt idx="15686">
                  <c:v>7843</c:v>
                </c:pt>
                <c:pt idx="15687">
                  <c:v>7843.5</c:v>
                </c:pt>
                <c:pt idx="15688">
                  <c:v>7844</c:v>
                </c:pt>
                <c:pt idx="15689">
                  <c:v>7844.5</c:v>
                </c:pt>
                <c:pt idx="15690">
                  <c:v>7845</c:v>
                </c:pt>
                <c:pt idx="15691">
                  <c:v>7845.5</c:v>
                </c:pt>
                <c:pt idx="15692">
                  <c:v>7846</c:v>
                </c:pt>
                <c:pt idx="15693">
                  <c:v>7846.5</c:v>
                </c:pt>
                <c:pt idx="15694">
                  <c:v>7847</c:v>
                </c:pt>
                <c:pt idx="15695">
                  <c:v>7847.5</c:v>
                </c:pt>
                <c:pt idx="15696">
                  <c:v>7848</c:v>
                </c:pt>
                <c:pt idx="15697">
                  <c:v>7848.5</c:v>
                </c:pt>
                <c:pt idx="15698">
                  <c:v>7849</c:v>
                </c:pt>
                <c:pt idx="15699">
                  <c:v>7849.5</c:v>
                </c:pt>
                <c:pt idx="15700">
                  <c:v>7850</c:v>
                </c:pt>
                <c:pt idx="15701">
                  <c:v>7850.5</c:v>
                </c:pt>
                <c:pt idx="15702">
                  <c:v>7851</c:v>
                </c:pt>
                <c:pt idx="15703">
                  <c:v>7851.5</c:v>
                </c:pt>
                <c:pt idx="15704">
                  <c:v>7852</c:v>
                </c:pt>
                <c:pt idx="15705">
                  <c:v>7852.5</c:v>
                </c:pt>
                <c:pt idx="15706">
                  <c:v>7853</c:v>
                </c:pt>
                <c:pt idx="15707">
                  <c:v>7853.5</c:v>
                </c:pt>
                <c:pt idx="15708">
                  <c:v>7854</c:v>
                </c:pt>
                <c:pt idx="15709">
                  <c:v>7854.5</c:v>
                </c:pt>
                <c:pt idx="15710">
                  <c:v>7855</c:v>
                </c:pt>
                <c:pt idx="15711">
                  <c:v>7855.5</c:v>
                </c:pt>
                <c:pt idx="15712">
                  <c:v>7856</c:v>
                </c:pt>
                <c:pt idx="15713">
                  <c:v>7856.5</c:v>
                </c:pt>
                <c:pt idx="15714">
                  <c:v>7857</c:v>
                </c:pt>
                <c:pt idx="15715">
                  <c:v>7857.5</c:v>
                </c:pt>
                <c:pt idx="15716">
                  <c:v>7858</c:v>
                </c:pt>
                <c:pt idx="15717">
                  <c:v>7858.5</c:v>
                </c:pt>
                <c:pt idx="15718">
                  <c:v>7859</c:v>
                </c:pt>
                <c:pt idx="15719">
                  <c:v>7859.5</c:v>
                </c:pt>
                <c:pt idx="15720">
                  <c:v>7860</c:v>
                </c:pt>
                <c:pt idx="15721">
                  <c:v>7860.5</c:v>
                </c:pt>
                <c:pt idx="15722">
                  <c:v>7861</c:v>
                </c:pt>
                <c:pt idx="15723">
                  <c:v>7861.5</c:v>
                </c:pt>
                <c:pt idx="15724">
                  <c:v>7862</c:v>
                </c:pt>
                <c:pt idx="15725">
                  <c:v>7862.5</c:v>
                </c:pt>
                <c:pt idx="15726">
                  <c:v>7863</c:v>
                </c:pt>
                <c:pt idx="15727">
                  <c:v>7863.5</c:v>
                </c:pt>
                <c:pt idx="15728">
                  <c:v>7864</c:v>
                </c:pt>
                <c:pt idx="15729">
                  <c:v>7864.5</c:v>
                </c:pt>
                <c:pt idx="15730">
                  <c:v>7865</c:v>
                </c:pt>
                <c:pt idx="15731">
                  <c:v>7865.5</c:v>
                </c:pt>
                <c:pt idx="15732">
                  <c:v>7866</c:v>
                </c:pt>
                <c:pt idx="15733">
                  <c:v>7866.5</c:v>
                </c:pt>
                <c:pt idx="15734">
                  <c:v>7867</c:v>
                </c:pt>
                <c:pt idx="15735">
                  <c:v>7867.5</c:v>
                </c:pt>
                <c:pt idx="15736">
                  <c:v>7868</c:v>
                </c:pt>
                <c:pt idx="15737">
                  <c:v>7868.5</c:v>
                </c:pt>
                <c:pt idx="15738">
                  <c:v>7869</c:v>
                </c:pt>
                <c:pt idx="15739">
                  <c:v>7869.5</c:v>
                </c:pt>
                <c:pt idx="15740">
                  <c:v>7870</c:v>
                </c:pt>
                <c:pt idx="15741">
                  <c:v>7870.5</c:v>
                </c:pt>
                <c:pt idx="15742">
                  <c:v>7871</c:v>
                </c:pt>
                <c:pt idx="15743">
                  <c:v>7871.5</c:v>
                </c:pt>
                <c:pt idx="15744">
                  <c:v>7872</c:v>
                </c:pt>
                <c:pt idx="15745">
                  <c:v>7872.5</c:v>
                </c:pt>
                <c:pt idx="15746">
                  <c:v>7873</c:v>
                </c:pt>
                <c:pt idx="15747">
                  <c:v>7873.5</c:v>
                </c:pt>
                <c:pt idx="15748">
                  <c:v>7874</c:v>
                </c:pt>
                <c:pt idx="15749">
                  <c:v>7874.5</c:v>
                </c:pt>
                <c:pt idx="15750">
                  <c:v>7875</c:v>
                </c:pt>
                <c:pt idx="15751">
                  <c:v>7875.5</c:v>
                </c:pt>
                <c:pt idx="15752">
                  <c:v>7876</c:v>
                </c:pt>
                <c:pt idx="15753">
                  <c:v>7876.5</c:v>
                </c:pt>
                <c:pt idx="15754">
                  <c:v>7877</c:v>
                </c:pt>
                <c:pt idx="15755">
                  <c:v>7877.5</c:v>
                </c:pt>
                <c:pt idx="15756">
                  <c:v>7878</c:v>
                </c:pt>
                <c:pt idx="15757">
                  <c:v>7878.5</c:v>
                </c:pt>
                <c:pt idx="15758">
                  <c:v>7879</c:v>
                </c:pt>
                <c:pt idx="15759">
                  <c:v>7879.5</c:v>
                </c:pt>
                <c:pt idx="15760">
                  <c:v>7880</c:v>
                </c:pt>
                <c:pt idx="15761">
                  <c:v>7880.5</c:v>
                </c:pt>
                <c:pt idx="15762">
                  <c:v>7881</c:v>
                </c:pt>
                <c:pt idx="15763">
                  <c:v>7881.5</c:v>
                </c:pt>
                <c:pt idx="15764">
                  <c:v>7882</c:v>
                </c:pt>
                <c:pt idx="15765">
                  <c:v>7882.5</c:v>
                </c:pt>
                <c:pt idx="15766">
                  <c:v>7883</c:v>
                </c:pt>
                <c:pt idx="15767">
                  <c:v>7883.5</c:v>
                </c:pt>
                <c:pt idx="15768">
                  <c:v>7884</c:v>
                </c:pt>
                <c:pt idx="15769">
                  <c:v>7884.5</c:v>
                </c:pt>
                <c:pt idx="15770">
                  <c:v>7885</c:v>
                </c:pt>
                <c:pt idx="15771">
                  <c:v>7885.5</c:v>
                </c:pt>
                <c:pt idx="15772">
                  <c:v>7886</c:v>
                </c:pt>
                <c:pt idx="15773">
                  <c:v>7886.5</c:v>
                </c:pt>
                <c:pt idx="15774">
                  <c:v>7887</c:v>
                </c:pt>
                <c:pt idx="15775">
                  <c:v>7887.5</c:v>
                </c:pt>
                <c:pt idx="15776">
                  <c:v>7888</c:v>
                </c:pt>
                <c:pt idx="15777">
                  <c:v>7888.5</c:v>
                </c:pt>
                <c:pt idx="15778">
                  <c:v>7889</c:v>
                </c:pt>
                <c:pt idx="15779">
                  <c:v>7889.5</c:v>
                </c:pt>
                <c:pt idx="15780">
                  <c:v>7890</c:v>
                </c:pt>
                <c:pt idx="15781">
                  <c:v>7890.5</c:v>
                </c:pt>
                <c:pt idx="15782">
                  <c:v>7891</c:v>
                </c:pt>
                <c:pt idx="15783">
                  <c:v>7891.5</c:v>
                </c:pt>
                <c:pt idx="15784">
                  <c:v>7892</c:v>
                </c:pt>
                <c:pt idx="15785">
                  <c:v>7892.5</c:v>
                </c:pt>
                <c:pt idx="15786">
                  <c:v>7893</c:v>
                </c:pt>
                <c:pt idx="15787">
                  <c:v>7893.5</c:v>
                </c:pt>
                <c:pt idx="15788">
                  <c:v>7894</c:v>
                </c:pt>
                <c:pt idx="15789">
                  <c:v>7894.5</c:v>
                </c:pt>
                <c:pt idx="15790">
                  <c:v>7895</c:v>
                </c:pt>
                <c:pt idx="15791">
                  <c:v>7895.5</c:v>
                </c:pt>
                <c:pt idx="15792">
                  <c:v>7896</c:v>
                </c:pt>
                <c:pt idx="15793">
                  <c:v>7896.5</c:v>
                </c:pt>
                <c:pt idx="15794">
                  <c:v>7897</c:v>
                </c:pt>
                <c:pt idx="15795">
                  <c:v>7897.5</c:v>
                </c:pt>
                <c:pt idx="15796">
                  <c:v>7898</c:v>
                </c:pt>
                <c:pt idx="15797">
                  <c:v>7898.5</c:v>
                </c:pt>
                <c:pt idx="15798">
                  <c:v>7899</c:v>
                </c:pt>
                <c:pt idx="15799">
                  <c:v>7899.5</c:v>
                </c:pt>
                <c:pt idx="15800">
                  <c:v>7900</c:v>
                </c:pt>
                <c:pt idx="15801">
                  <c:v>7900.5</c:v>
                </c:pt>
                <c:pt idx="15802">
                  <c:v>7901</c:v>
                </c:pt>
                <c:pt idx="15803">
                  <c:v>7901.5</c:v>
                </c:pt>
                <c:pt idx="15804">
                  <c:v>7902</c:v>
                </c:pt>
                <c:pt idx="15805">
                  <c:v>7902.5</c:v>
                </c:pt>
                <c:pt idx="15806">
                  <c:v>7903</c:v>
                </c:pt>
                <c:pt idx="15807">
                  <c:v>7903.5</c:v>
                </c:pt>
                <c:pt idx="15808">
                  <c:v>7904</c:v>
                </c:pt>
                <c:pt idx="15809">
                  <c:v>7904.5</c:v>
                </c:pt>
                <c:pt idx="15810">
                  <c:v>7905</c:v>
                </c:pt>
                <c:pt idx="15811">
                  <c:v>7905.5</c:v>
                </c:pt>
                <c:pt idx="15812">
                  <c:v>7906</c:v>
                </c:pt>
                <c:pt idx="15813">
                  <c:v>7906.5</c:v>
                </c:pt>
                <c:pt idx="15814">
                  <c:v>7907</c:v>
                </c:pt>
                <c:pt idx="15815">
                  <c:v>7907.5</c:v>
                </c:pt>
                <c:pt idx="15816">
                  <c:v>7908</c:v>
                </c:pt>
                <c:pt idx="15817">
                  <c:v>7908.5</c:v>
                </c:pt>
                <c:pt idx="15818">
                  <c:v>7909</c:v>
                </c:pt>
                <c:pt idx="15819">
                  <c:v>7909.5</c:v>
                </c:pt>
                <c:pt idx="15820">
                  <c:v>7910</c:v>
                </c:pt>
                <c:pt idx="15821">
                  <c:v>7910.5</c:v>
                </c:pt>
                <c:pt idx="15822">
                  <c:v>7911</c:v>
                </c:pt>
                <c:pt idx="15823">
                  <c:v>7911.5</c:v>
                </c:pt>
                <c:pt idx="15824">
                  <c:v>7912</c:v>
                </c:pt>
                <c:pt idx="15825">
                  <c:v>7912.5</c:v>
                </c:pt>
                <c:pt idx="15826">
                  <c:v>7913</c:v>
                </c:pt>
                <c:pt idx="15827">
                  <c:v>7913.5</c:v>
                </c:pt>
                <c:pt idx="15828">
                  <c:v>7914</c:v>
                </c:pt>
                <c:pt idx="15829">
                  <c:v>7914.5</c:v>
                </c:pt>
                <c:pt idx="15830">
                  <c:v>7915</c:v>
                </c:pt>
                <c:pt idx="15831">
                  <c:v>7915.5</c:v>
                </c:pt>
                <c:pt idx="15832">
                  <c:v>7916</c:v>
                </c:pt>
                <c:pt idx="15833">
                  <c:v>7916.5</c:v>
                </c:pt>
                <c:pt idx="15834">
                  <c:v>7917</c:v>
                </c:pt>
                <c:pt idx="15835">
                  <c:v>7917.5</c:v>
                </c:pt>
                <c:pt idx="15836">
                  <c:v>7918</c:v>
                </c:pt>
                <c:pt idx="15837">
                  <c:v>7918.5</c:v>
                </c:pt>
                <c:pt idx="15838">
                  <c:v>7919</c:v>
                </c:pt>
                <c:pt idx="15839">
                  <c:v>7919.5</c:v>
                </c:pt>
                <c:pt idx="15840">
                  <c:v>7920</c:v>
                </c:pt>
                <c:pt idx="15841">
                  <c:v>7920.5</c:v>
                </c:pt>
                <c:pt idx="15842">
                  <c:v>7921</c:v>
                </c:pt>
                <c:pt idx="15843">
                  <c:v>7921.5</c:v>
                </c:pt>
                <c:pt idx="15844">
                  <c:v>7922</c:v>
                </c:pt>
                <c:pt idx="15845">
                  <c:v>7922.5</c:v>
                </c:pt>
                <c:pt idx="15846">
                  <c:v>7923</c:v>
                </c:pt>
                <c:pt idx="15847">
                  <c:v>7923.5</c:v>
                </c:pt>
                <c:pt idx="15848">
                  <c:v>7924</c:v>
                </c:pt>
                <c:pt idx="15849">
                  <c:v>7924.5</c:v>
                </c:pt>
                <c:pt idx="15850">
                  <c:v>7925</c:v>
                </c:pt>
                <c:pt idx="15851">
                  <c:v>7925.5</c:v>
                </c:pt>
                <c:pt idx="15852">
                  <c:v>7926</c:v>
                </c:pt>
                <c:pt idx="15853">
                  <c:v>7926.5</c:v>
                </c:pt>
                <c:pt idx="15854">
                  <c:v>7927</c:v>
                </c:pt>
                <c:pt idx="15855">
                  <c:v>7927.5</c:v>
                </c:pt>
                <c:pt idx="15856">
                  <c:v>7928</c:v>
                </c:pt>
                <c:pt idx="15857">
                  <c:v>7928.5</c:v>
                </c:pt>
                <c:pt idx="15858">
                  <c:v>7929</c:v>
                </c:pt>
                <c:pt idx="15859">
                  <c:v>7929.5</c:v>
                </c:pt>
                <c:pt idx="15860">
                  <c:v>7930</c:v>
                </c:pt>
                <c:pt idx="15861">
                  <c:v>7930.5</c:v>
                </c:pt>
                <c:pt idx="15862">
                  <c:v>7931</c:v>
                </c:pt>
                <c:pt idx="15863">
                  <c:v>7931.5</c:v>
                </c:pt>
                <c:pt idx="15864">
                  <c:v>7932</c:v>
                </c:pt>
                <c:pt idx="15865">
                  <c:v>7932.5</c:v>
                </c:pt>
                <c:pt idx="15866">
                  <c:v>7933</c:v>
                </c:pt>
                <c:pt idx="15867">
                  <c:v>7933.5</c:v>
                </c:pt>
                <c:pt idx="15868">
                  <c:v>7934</c:v>
                </c:pt>
                <c:pt idx="15869">
                  <c:v>7934.5</c:v>
                </c:pt>
                <c:pt idx="15870">
                  <c:v>7935</c:v>
                </c:pt>
                <c:pt idx="15871">
                  <c:v>7935.5</c:v>
                </c:pt>
                <c:pt idx="15872">
                  <c:v>7936</c:v>
                </c:pt>
                <c:pt idx="15873">
                  <c:v>7936.5</c:v>
                </c:pt>
                <c:pt idx="15874">
                  <c:v>7937</c:v>
                </c:pt>
                <c:pt idx="15875">
                  <c:v>7937.5</c:v>
                </c:pt>
                <c:pt idx="15876">
                  <c:v>7938</c:v>
                </c:pt>
                <c:pt idx="15877">
                  <c:v>7938.5</c:v>
                </c:pt>
                <c:pt idx="15878">
                  <c:v>7939</c:v>
                </c:pt>
                <c:pt idx="15879">
                  <c:v>7939.5</c:v>
                </c:pt>
                <c:pt idx="15880">
                  <c:v>7940</c:v>
                </c:pt>
                <c:pt idx="15881">
                  <c:v>7940.5</c:v>
                </c:pt>
                <c:pt idx="15882">
                  <c:v>7941</c:v>
                </c:pt>
                <c:pt idx="15883">
                  <c:v>7941.5</c:v>
                </c:pt>
                <c:pt idx="15884">
                  <c:v>7942</c:v>
                </c:pt>
                <c:pt idx="15885">
                  <c:v>7942.5</c:v>
                </c:pt>
                <c:pt idx="15886">
                  <c:v>7943</c:v>
                </c:pt>
                <c:pt idx="15887">
                  <c:v>7943.5</c:v>
                </c:pt>
                <c:pt idx="15888">
                  <c:v>7944</c:v>
                </c:pt>
                <c:pt idx="15889">
                  <c:v>7944.5</c:v>
                </c:pt>
                <c:pt idx="15890">
                  <c:v>7945</c:v>
                </c:pt>
                <c:pt idx="15891">
                  <c:v>7945.5</c:v>
                </c:pt>
                <c:pt idx="15892">
                  <c:v>7946</c:v>
                </c:pt>
                <c:pt idx="15893">
                  <c:v>7946.5</c:v>
                </c:pt>
                <c:pt idx="15894">
                  <c:v>7947</c:v>
                </c:pt>
                <c:pt idx="15895">
                  <c:v>7947.5</c:v>
                </c:pt>
                <c:pt idx="15896">
                  <c:v>7948</c:v>
                </c:pt>
                <c:pt idx="15897">
                  <c:v>7948.5</c:v>
                </c:pt>
                <c:pt idx="15898">
                  <c:v>7949</c:v>
                </c:pt>
                <c:pt idx="15899">
                  <c:v>7949.5</c:v>
                </c:pt>
                <c:pt idx="15900">
                  <c:v>7950</c:v>
                </c:pt>
                <c:pt idx="15901">
                  <c:v>7950.5</c:v>
                </c:pt>
                <c:pt idx="15902">
                  <c:v>7951</c:v>
                </c:pt>
                <c:pt idx="15903">
                  <c:v>7951.5</c:v>
                </c:pt>
                <c:pt idx="15904">
                  <c:v>7952</c:v>
                </c:pt>
                <c:pt idx="15905">
                  <c:v>7952.5</c:v>
                </c:pt>
                <c:pt idx="15906">
                  <c:v>7953</c:v>
                </c:pt>
                <c:pt idx="15907">
                  <c:v>7953.5</c:v>
                </c:pt>
                <c:pt idx="15908">
                  <c:v>7954</c:v>
                </c:pt>
                <c:pt idx="15909">
                  <c:v>7954.5</c:v>
                </c:pt>
                <c:pt idx="15910">
                  <c:v>7955</c:v>
                </c:pt>
                <c:pt idx="15911">
                  <c:v>7955.5</c:v>
                </c:pt>
                <c:pt idx="15912">
                  <c:v>7956</c:v>
                </c:pt>
                <c:pt idx="15913">
                  <c:v>7956.5</c:v>
                </c:pt>
                <c:pt idx="15914">
                  <c:v>7957</c:v>
                </c:pt>
                <c:pt idx="15915">
                  <c:v>7957.5</c:v>
                </c:pt>
                <c:pt idx="15916">
                  <c:v>7958</c:v>
                </c:pt>
                <c:pt idx="15917">
                  <c:v>7958.5</c:v>
                </c:pt>
                <c:pt idx="15918">
                  <c:v>7959</c:v>
                </c:pt>
                <c:pt idx="15919">
                  <c:v>7959.5</c:v>
                </c:pt>
                <c:pt idx="15920">
                  <c:v>7960</c:v>
                </c:pt>
                <c:pt idx="15921">
                  <c:v>7960.5</c:v>
                </c:pt>
                <c:pt idx="15922">
                  <c:v>7961</c:v>
                </c:pt>
                <c:pt idx="15923">
                  <c:v>7961.5</c:v>
                </c:pt>
                <c:pt idx="15924">
                  <c:v>7962</c:v>
                </c:pt>
                <c:pt idx="15925">
                  <c:v>7962.5</c:v>
                </c:pt>
                <c:pt idx="15926">
                  <c:v>7963</c:v>
                </c:pt>
                <c:pt idx="15927">
                  <c:v>7963.5</c:v>
                </c:pt>
                <c:pt idx="15928">
                  <c:v>7964</c:v>
                </c:pt>
                <c:pt idx="15929">
                  <c:v>7964.5</c:v>
                </c:pt>
                <c:pt idx="15930">
                  <c:v>7965</c:v>
                </c:pt>
                <c:pt idx="15931">
                  <c:v>7965.5</c:v>
                </c:pt>
                <c:pt idx="15932">
                  <c:v>7966</c:v>
                </c:pt>
                <c:pt idx="15933">
                  <c:v>7966.5</c:v>
                </c:pt>
                <c:pt idx="15934">
                  <c:v>7967</c:v>
                </c:pt>
                <c:pt idx="15935">
                  <c:v>7967.5</c:v>
                </c:pt>
                <c:pt idx="15936">
                  <c:v>7968</c:v>
                </c:pt>
                <c:pt idx="15937">
                  <c:v>7968.5</c:v>
                </c:pt>
                <c:pt idx="15938">
                  <c:v>7969</c:v>
                </c:pt>
                <c:pt idx="15939">
                  <c:v>7969.5</c:v>
                </c:pt>
                <c:pt idx="15940">
                  <c:v>7970</c:v>
                </c:pt>
                <c:pt idx="15941">
                  <c:v>7970.5</c:v>
                </c:pt>
                <c:pt idx="15942">
                  <c:v>7971</c:v>
                </c:pt>
                <c:pt idx="15943">
                  <c:v>7971.5</c:v>
                </c:pt>
                <c:pt idx="15944">
                  <c:v>7972</c:v>
                </c:pt>
                <c:pt idx="15945">
                  <c:v>7972.5</c:v>
                </c:pt>
                <c:pt idx="15946">
                  <c:v>7973</c:v>
                </c:pt>
                <c:pt idx="15947">
                  <c:v>7973.5</c:v>
                </c:pt>
                <c:pt idx="15948">
                  <c:v>7974</c:v>
                </c:pt>
                <c:pt idx="15949">
                  <c:v>7974.5</c:v>
                </c:pt>
                <c:pt idx="15950">
                  <c:v>7975</c:v>
                </c:pt>
                <c:pt idx="15951">
                  <c:v>7975.5</c:v>
                </c:pt>
                <c:pt idx="15952">
                  <c:v>7976</c:v>
                </c:pt>
                <c:pt idx="15953">
                  <c:v>7976.5</c:v>
                </c:pt>
                <c:pt idx="15954">
                  <c:v>7977</c:v>
                </c:pt>
                <c:pt idx="15955">
                  <c:v>7977.5</c:v>
                </c:pt>
                <c:pt idx="15956">
                  <c:v>7978</c:v>
                </c:pt>
                <c:pt idx="15957">
                  <c:v>7978.5</c:v>
                </c:pt>
                <c:pt idx="15958">
                  <c:v>7979</c:v>
                </c:pt>
                <c:pt idx="15959">
                  <c:v>7979.5</c:v>
                </c:pt>
                <c:pt idx="15960">
                  <c:v>7980</c:v>
                </c:pt>
                <c:pt idx="15961">
                  <c:v>7980.5</c:v>
                </c:pt>
                <c:pt idx="15962">
                  <c:v>7981</c:v>
                </c:pt>
                <c:pt idx="15963">
                  <c:v>7981.5</c:v>
                </c:pt>
                <c:pt idx="15964">
                  <c:v>7982</c:v>
                </c:pt>
                <c:pt idx="15965">
                  <c:v>7982.5</c:v>
                </c:pt>
                <c:pt idx="15966">
                  <c:v>7983</c:v>
                </c:pt>
                <c:pt idx="15967">
                  <c:v>7983.5</c:v>
                </c:pt>
                <c:pt idx="15968">
                  <c:v>7984</c:v>
                </c:pt>
                <c:pt idx="15969">
                  <c:v>7984.5</c:v>
                </c:pt>
                <c:pt idx="15970">
                  <c:v>7985</c:v>
                </c:pt>
                <c:pt idx="15971">
                  <c:v>7985.5</c:v>
                </c:pt>
                <c:pt idx="15972">
                  <c:v>7986</c:v>
                </c:pt>
                <c:pt idx="15973">
                  <c:v>7986.5</c:v>
                </c:pt>
                <c:pt idx="15974">
                  <c:v>7987</c:v>
                </c:pt>
                <c:pt idx="15975">
                  <c:v>7987.5</c:v>
                </c:pt>
                <c:pt idx="15976">
                  <c:v>7988</c:v>
                </c:pt>
                <c:pt idx="15977">
                  <c:v>7988.5</c:v>
                </c:pt>
                <c:pt idx="15978">
                  <c:v>7989</c:v>
                </c:pt>
                <c:pt idx="15979">
                  <c:v>7989.5</c:v>
                </c:pt>
                <c:pt idx="15980">
                  <c:v>7990</c:v>
                </c:pt>
                <c:pt idx="15981">
                  <c:v>7990.5</c:v>
                </c:pt>
                <c:pt idx="15982">
                  <c:v>7991</c:v>
                </c:pt>
                <c:pt idx="15983">
                  <c:v>7991.5</c:v>
                </c:pt>
                <c:pt idx="15984">
                  <c:v>7992</c:v>
                </c:pt>
                <c:pt idx="15985">
                  <c:v>7992.5</c:v>
                </c:pt>
                <c:pt idx="15986">
                  <c:v>7993</c:v>
                </c:pt>
                <c:pt idx="15987">
                  <c:v>7993.5</c:v>
                </c:pt>
                <c:pt idx="15988">
                  <c:v>7994</c:v>
                </c:pt>
                <c:pt idx="15989">
                  <c:v>7994.5</c:v>
                </c:pt>
                <c:pt idx="15990">
                  <c:v>7995</c:v>
                </c:pt>
                <c:pt idx="15991">
                  <c:v>7995.5</c:v>
                </c:pt>
                <c:pt idx="15992">
                  <c:v>7996</c:v>
                </c:pt>
                <c:pt idx="15993">
                  <c:v>7996.5</c:v>
                </c:pt>
                <c:pt idx="15994">
                  <c:v>7997</c:v>
                </c:pt>
                <c:pt idx="15995">
                  <c:v>7997.5</c:v>
                </c:pt>
                <c:pt idx="15996">
                  <c:v>7998</c:v>
                </c:pt>
                <c:pt idx="15997">
                  <c:v>7998.5</c:v>
                </c:pt>
                <c:pt idx="15998">
                  <c:v>7999</c:v>
                </c:pt>
                <c:pt idx="15999">
                  <c:v>7999.5</c:v>
                </c:pt>
                <c:pt idx="16000">
                  <c:v>8000</c:v>
                </c:pt>
                <c:pt idx="16001">
                  <c:v>8000.5</c:v>
                </c:pt>
                <c:pt idx="16002">
                  <c:v>8001</c:v>
                </c:pt>
                <c:pt idx="16003">
                  <c:v>8001.5</c:v>
                </c:pt>
                <c:pt idx="16004">
                  <c:v>8002</c:v>
                </c:pt>
                <c:pt idx="16005">
                  <c:v>8002.5</c:v>
                </c:pt>
                <c:pt idx="16006">
                  <c:v>8003</c:v>
                </c:pt>
                <c:pt idx="16007">
                  <c:v>8003.5</c:v>
                </c:pt>
                <c:pt idx="16008">
                  <c:v>8004</c:v>
                </c:pt>
                <c:pt idx="16009">
                  <c:v>8004.5</c:v>
                </c:pt>
                <c:pt idx="16010">
                  <c:v>8005</c:v>
                </c:pt>
                <c:pt idx="16011">
                  <c:v>8005.5</c:v>
                </c:pt>
                <c:pt idx="16012">
                  <c:v>8006</c:v>
                </c:pt>
                <c:pt idx="16013">
                  <c:v>8006.5</c:v>
                </c:pt>
                <c:pt idx="16014">
                  <c:v>8007</c:v>
                </c:pt>
                <c:pt idx="16015">
                  <c:v>8007.5</c:v>
                </c:pt>
                <c:pt idx="16016">
                  <c:v>8008</c:v>
                </c:pt>
                <c:pt idx="16017">
                  <c:v>8008.5</c:v>
                </c:pt>
                <c:pt idx="16018">
                  <c:v>8009</c:v>
                </c:pt>
                <c:pt idx="16019">
                  <c:v>8009.5</c:v>
                </c:pt>
                <c:pt idx="16020">
                  <c:v>8010</c:v>
                </c:pt>
                <c:pt idx="16021">
                  <c:v>8010.5</c:v>
                </c:pt>
                <c:pt idx="16022">
                  <c:v>8011</c:v>
                </c:pt>
                <c:pt idx="16023">
                  <c:v>8011.5</c:v>
                </c:pt>
                <c:pt idx="16024">
                  <c:v>8012</c:v>
                </c:pt>
                <c:pt idx="16025">
                  <c:v>8012.5</c:v>
                </c:pt>
                <c:pt idx="16026">
                  <c:v>8013</c:v>
                </c:pt>
                <c:pt idx="16027">
                  <c:v>8013.5</c:v>
                </c:pt>
                <c:pt idx="16028">
                  <c:v>8014</c:v>
                </c:pt>
                <c:pt idx="16029">
                  <c:v>8014.5</c:v>
                </c:pt>
                <c:pt idx="16030">
                  <c:v>8015</c:v>
                </c:pt>
                <c:pt idx="16031">
                  <c:v>8015.5</c:v>
                </c:pt>
                <c:pt idx="16032">
                  <c:v>8016</c:v>
                </c:pt>
                <c:pt idx="16033">
                  <c:v>8016.5</c:v>
                </c:pt>
                <c:pt idx="16034">
                  <c:v>8017</c:v>
                </c:pt>
                <c:pt idx="16035">
                  <c:v>8017.5</c:v>
                </c:pt>
                <c:pt idx="16036">
                  <c:v>8018</c:v>
                </c:pt>
                <c:pt idx="16037">
                  <c:v>8018.5</c:v>
                </c:pt>
                <c:pt idx="16038">
                  <c:v>8019</c:v>
                </c:pt>
                <c:pt idx="16039">
                  <c:v>8019.5</c:v>
                </c:pt>
                <c:pt idx="16040">
                  <c:v>8020</c:v>
                </c:pt>
                <c:pt idx="16041">
                  <c:v>8020.5</c:v>
                </c:pt>
                <c:pt idx="16042">
                  <c:v>8021</c:v>
                </c:pt>
                <c:pt idx="16043">
                  <c:v>8021.5</c:v>
                </c:pt>
                <c:pt idx="16044">
                  <c:v>8022</c:v>
                </c:pt>
                <c:pt idx="16045">
                  <c:v>8022.5</c:v>
                </c:pt>
                <c:pt idx="16046">
                  <c:v>8023</c:v>
                </c:pt>
                <c:pt idx="16047">
                  <c:v>8023.5</c:v>
                </c:pt>
                <c:pt idx="16048">
                  <c:v>8024</c:v>
                </c:pt>
                <c:pt idx="16049">
                  <c:v>8024.5</c:v>
                </c:pt>
                <c:pt idx="16050">
                  <c:v>8025</c:v>
                </c:pt>
                <c:pt idx="16051">
                  <c:v>8025.5</c:v>
                </c:pt>
                <c:pt idx="16052">
                  <c:v>8026</c:v>
                </c:pt>
                <c:pt idx="16053">
                  <c:v>8026.5</c:v>
                </c:pt>
                <c:pt idx="16054">
                  <c:v>8027</c:v>
                </c:pt>
                <c:pt idx="16055">
                  <c:v>8027.5</c:v>
                </c:pt>
                <c:pt idx="16056">
                  <c:v>8028</c:v>
                </c:pt>
                <c:pt idx="16057">
                  <c:v>8028.5</c:v>
                </c:pt>
                <c:pt idx="16058">
                  <c:v>8029</c:v>
                </c:pt>
                <c:pt idx="16059">
                  <c:v>8029.5</c:v>
                </c:pt>
                <c:pt idx="16060">
                  <c:v>8030</c:v>
                </c:pt>
                <c:pt idx="16061">
                  <c:v>8030.5</c:v>
                </c:pt>
                <c:pt idx="16062">
                  <c:v>8031</c:v>
                </c:pt>
                <c:pt idx="16063">
                  <c:v>8031.5</c:v>
                </c:pt>
                <c:pt idx="16064">
                  <c:v>8032</c:v>
                </c:pt>
                <c:pt idx="16065">
                  <c:v>8032.5</c:v>
                </c:pt>
                <c:pt idx="16066">
                  <c:v>8033</c:v>
                </c:pt>
                <c:pt idx="16067">
                  <c:v>8033.5</c:v>
                </c:pt>
                <c:pt idx="16068">
                  <c:v>8034</c:v>
                </c:pt>
                <c:pt idx="16069">
                  <c:v>8034.5</c:v>
                </c:pt>
                <c:pt idx="16070">
                  <c:v>8035</c:v>
                </c:pt>
                <c:pt idx="16071">
                  <c:v>8035.5</c:v>
                </c:pt>
                <c:pt idx="16072">
                  <c:v>8036</c:v>
                </c:pt>
                <c:pt idx="16073">
                  <c:v>8036.5</c:v>
                </c:pt>
                <c:pt idx="16074">
                  <c:v>8037</c:v>
                </c:pt>
                <c:pt idx="16075">
                  <c:v>8037.5</c:v>
                </c:pt>
                <c:pt idx="16076">
                  <c:v>8038</c:v>
                </c:pt>
                <c:pt idx="16077">
                  <c:v>8038.5</c:v>
                </c:pt>
                <c:pt idx="16078">
                  <c:v>8039</c:v>
                </c:pt>
                <c:pt idx="16079">
                  <c:v>8039.5</c:v>
                </c:pt>
                <c:pt idx="16080">
                  <c:v>8040</c:v>
                </c:pt>
                <c:pt idx="16081">
                  <c:v>8040.5</c:v>
                </c:pt>
                <c:pt idx="16082">
                  <c:v>8041</c:v>
                </c:pt>
                <c:pt idx="16083">
                  <c:v>8041.5</c:v>
                </c:pt>
                <c:pt idx="16084">
                  <c:v>8042</c:v>
                </c:pt>
                <c:pt idx="16085">
                  <c:v>8042.5</c:v>
                </c:pt>
                <c:pt idx="16086">
                  <c:v>8043</c:v>
                </c:pt>
                <c:pt idx="16087">
                  <c:v>8043.5</c:v>
                </c:pt>
                <c:pt idx="16088">
                  <c:v>8044</c:v>
                </c:pt>
                <c:pt idx="16089">
                  <c:v>8044.5</c:v>
                </c:pt>
                <c:pt idx="16090">
                  <c:v>8045</c:v>
                </c:pt>
                <c:pt idx="16091">
                  <c:v>8045.5</c:v>
                </c:pt>
                <c:pt idx="16092">
                  <c:v>8046</c:v>
                </c:pt>
                <c:pt idx="16093">
                  <c:v>8046.5</c:v>
                </c:pt>
                <c:pt idx="16094">
                  <c:v>8047</c:v>
                </c:pt>
                <c:pt idx="16095">
                  <c:v>8047.5</c:v>
                </c:pt>
                <c:pt idx="16096">
                  <c:v>8048</c:v>
                </c:pt>
                <c:pt idx="16097">
                  <c:v>8048.5</c:v>
                </c:pt>
                <c:pt idx="16098">
                  <c:v>8049</c:v>
                </c:pt>
                <c:pt idx="16099">
                  <c:v>8049.5</c:v>
                </c:pt>
                <c:pt idx="16100">
                  <c:v>8050</c:v>
                </c:pt>
                <c:pt idx="16101">
                  <c:v>8050.5</c:v>
                </c:pt>
                <c:pt idx="16102">
                  <c:v>8051</c:v>
                </c:pt>
                <c:pt idx="16103">
                  <c:v>8051.5</c:v>
                </c:pt>
                <c:pt idx="16104">
                  <c:v>8052</c:v>
                </c:pt>
                <c:pt idx="16105">
                  <c:v>8052.5</c:v>
                </c:pt>
                <c:pt idx="16106">
                  <c:v>8053</c:v>
                </c:pt>
                <c:pt idx="16107">
                  <c:v>8053.5</c:v>
                </c:pt>
                <c:pt idx="16108">
                  <c:v>8054</c:v>
                </c:pt>
                <c:pt idx="16109">
                  <c:v>8054.5</c:v>
                </c:pt>
                <c:pt idx="16110">
                  <c:v>8055</c:v>
                </c:pt>
                <c:pt idx="16111">
                  <c:v>8055.5</c:v>
                </c:pt>
                <c:pt idx="16112">
                  <c:v>8056</c:v>
                </c:pt>
                <c:pt idx="16113">
                  <c:v>8056.5</c:v>
                </c:pt>
                <c:pt idx="16114">
                  <c:v>8057</c:v>
                </c:pt>
                <c:pt idx="16115">
                  <c:v>8057.5</c:v>
                </c:pt>
                <c:pt idx="16116">
                  <c:v>8058</c:v>
                </c:pt>
                <c:pt idx="16117">
                  <c:v>8058.5</c:v>
                </c:pt>
                <c:pt idx="16118">
                  <c:v>8059</c:v>
                </c:pt>
                <c:pt idx="16119">
                  <c:v>8059.5</c:v>
                </c:pt>
                <c:pt idx="16120">
                  <c:v>8060</c:v>
                </c:pt>
                <c:pt idx="16121">
                  <c:v>8060.5</c:v>
                </c:pt>
                <c:pt idx="16122">
                  <c:v>8061</c:v>
                </c:pt>
                <c:pt idx="16123">
                  <c:v>8061.5</c:v>
                </c:pt>
                <c:pt idx="16124">
                  <c:v>8062</c:v>
                </c:pt>
                <c:pt idx="16125">
                  <c:v>8062.5</c:v>
                </c:pt>
                <c:pt idx="16126">
                  <c:v>8063</c:v>
                </c:pt>
                <c:pt idx="16127">
                  <c:v>8063.5</c:v>
                </c:pt>
                <c:pt idx="16128">
                  <c:v>8064</c:v>
                </c:pt>
                <c:pt idx="16129">
                  <c:v>8064.5</c:v>
                </c:pt>
                <c:pt idx="16130">
                  <c:v>8065</c:v>
                </c:pt>
                <c:pt idx="16131">
                  <c:v>8065.5</c:v>
                </c:pt>
                <c:pt idx="16132">
                  <c:v>8066</c:v>
                </c:pt>
                <c:pt idx="16133">
                  <c:v>8066.5</c:v>
                </c:pt>
                <c:pt idx="16134">
                  <c:v>8067</c:v>
                </c:pt>
                <c:pt idx="16135">
                  <c:v>8067.5</c:v>
                </c:pt>
                <c:pt idx="16136">
                  <c:v>8068</c:v>
                </c:pt>
                <c:pt idx="16137">
                  <c:v>8068.5</c:v>
                </c:pt>
                <c:pt idx="16138">
                  <c:v>8069</c:v>
                </c:pt>
                <c:pt idx="16139">
                  <c:v>8069.5</c:v>
                </c:pt>
                <c:pt idx="16140">
                  <c:v>8070</c:v>
                </c:pt>
                <c:pt idx="16141">
                  <c:v>8070.5</c:v>
                </c:pt>
                <c:pt idx="16142">
                  <c:v>8071</c:v>
                </c:pt>
                <c:pt idx="16143">
                  <c:v>8071.5</c:v>
                </c:pt>
                <c:pt idx="16144">
                  <c:v>8072</c:v>
                </c:pt>
                <c:pt idx="16145">
                  <c:v>8072.5</c:v>
                </c:pt>
                <c:pt idx="16146">
                  <c:v>8073</c:v>
                </c:pt>
                <c:pt idx="16147">
                  <c:v>8073.5</c:v>
                </c:pt>
                <c:pt idx="16148">
                  <c:v>8074</c:v>
                </c:pt>
                <c:pt idx="16149">
                  <c:v>8074.5</c:v>
                </c:pt>
                <c:pt idx="16150">
                  <c:v>8075</c:v>
                </c:pt>
                <c:pt idx="16151">
                  <c:v>8075.5</c:v>
                </c:pt>
                <c:pt idx="16152">
                  <c:v>8076</c:v>
                </c:pt>
                <c:pt idx="16153">
                  <c:v>8076.5</c:v>
                </c:pt>
                <c:pt idx="16154">
                  <c:v>8077</c:v>
                </c:pt>
                <c:pt idx="16155">
                  <c:v>8077.5</c:v>
                </c:pt>
                <c:pt idx="16156">
                  <c:v>8078</c:v>
                </c:pt>
                <c:pt idx="16157">
                  <c:v>8078.5</c:v>
                </c:pt>
                <c:pt idx="16158">
                  <c:v>8079</c:v>
                </c:pt>
                <c:pt idx="16159">
                  <c:v>8079.5</c:v>
                </c:pt>
                <c:pt idx="16160">
                  <c:v>8080</c:v>
                </c:pt>
                <c:pt idx="16161">
                  <c:v>8080.5</c:v>
                </c:pt>
                <c:pt idx="16162">
                  <c:v>8081</c:v>
                </c:pt>
                <c:pt idx="16163">
                  <c:v>8081.5</c:v>
                </c:pt>
                <c:pt idx="16164">
                  <c:v>8082</c:v>
                </c:pt>
                <c:pt idx="16165">
                  <c:v>8082.5</c:v>
                </c:pt>
                <c:pt idx="16166">
                  <c:v>8083</c:v>
                </c:pt>
                <c:pt idx="16167">
                  <c:v>8083.5</c:v>
                </c:pt>
                <c:pt idx="16168">
                  <c:v>8084</c:v>
                </c:pt>
                <c:pt idx="16169">
                  <c:v>8084.5</c:v>
                </c:pt>
                <c:pt idx="16170">
                  <c:v>8085</c:v>
                </c:pt>
                <c:pt idx="16171">
                  <c:v>8085.5</c:v>
                </c:pt>
                <c:pt idx="16172">
                  <c:v>8086</c:v>
                </c:pt>
                <c:pt idx="16173">
                  <c:v>8086.5</c:v>
                </c:pt>
                <c:pt idx="16174">
                  <c:v>8087</c:v>
                </c:pt>
                <c:pt idx="16175">
                  <c:v>8087.5</c:v>
                </c:pt>
                <c:pt idx="16176">
                  <c:v>8088</c:v>
                </c:pt>
                <c:pt idx="16177">
                  <c:v>8088.5</c:v>
                </c:pt>
                <c:pt idx="16178">
                  <c:v>8089</c:v>
                </c:pt>
                <c:pt idx="16179">
                  <c:v>8089.5</c:v>
                </c:pt>
                <c:pt idx="16180">
                  <c:v>8090</c:v>
                </c:pt>
                <c:pt idx="16181">
                  <c:v>8090.5</c:v>
                </c:pt>
                <c:pt idx="16182">
                  <c:v>8091</c:v>
                </c:pt>
                <c:pt idx="16183">
                  <c:v>8091.5</c:v>
                </c:pt>
                <c:pt idx="16184">
                  <c:v>8092</c:v>
                </c:pt>
                <c:pt idx="16185">
                  <c:v>8092.5</c:v>
                </c:pt>
                <c:pt idx="16186">
                  <c:v>8093</c:v>
                </c:pt>
                <c:pt idx="16187">
                  <c:v>8093.5</c:v>
                </c:pt>
                <c:pt idx="16188">
                  <c:v>8094</c:v>
                </c:pt>
                <c:pt idx="16189">
                  <c:v>8094.5</c:v>
                </c:pt>
                <c:pt idx="16190">
                  <c:v>8095</c:v>
                </c:pt>
                <c:pt idx="16191">
                  <c:v>8095.5</c:v>
                </c:pt>
                <c:pt idx="16192">
                  <c:v>8096</c:v>
                </c:pt>
                <c:pt idx="16193">
                  <c:v>8096.5</c:v>
                </c:pt>
                <c:pt idx="16194">
                  <c:v>8097</c:v>
                </c:pt>
                <c:pt idx="16195">
                  <c:v>8097.5</c:v>
                </c:pt>
                <c:pt idx="16196">
                  <c:v>8098</c:v>
                </c:pt>
                <c:pt idx="16197">
                  <c:v>8098.5</c:v>
                </c:pt>
                <c:pt idx="16198">
                  <c:v>8099</c:v>
                </c:pt>
                <c:pt idx="16199">
                  <c:v>8099.5</c:v>
                </c:pt>
                <c:pt idx="16200">
                  <c:v>8100</c:v>
                </c:pt>
                <c:pt idx="16201">
                  <c:v>8100.5</c:v>
                </c:pt>
                <c:pt idx="16202">
                  <c:v>8101</c:v>
                </c:pt>
                <c:pt idx="16203">
                  <c:v>8101.5</c:v>
                </c:pt>
                <c:pt idx="16204">
                  <c:v>8102</c:v>
                </c:pt>
                <c:pt idx="16205">
                  <c:v>8102.5</c:v>
                </c:pt>
                <c:pt idx="16206">
                  <c:v>8103</c:v>
                </c:pt>
                <c:pt idx="16207">
                  <c:v>8103.5</c:v>
                </c:pt>
                <c:pt idx="16208">
                  <c:v>8104</c:v>
                </c:pt>
                <c:pt idx="16209">
                  <c:v>8104.5</c:v>
                </c:pt>
                <c:pt idx="16210">
                  <c:v>8105</c:v>
                </c:pt>
                <c:pt idx="16211">
                  <c:v>8105.5</c:v>
                </c:pt>
                <c:pt idx="16212">
                  <c:v>8106</c:v>
                </c:pt>
                <c:pt idx="16213">
                  <c:v>8106.5</c:v>
                </c:pt>
                <c:pt idx="16214">
                  <c:v>8107</c:v>
                </c:pt>
                <c:pt idx="16215">
                  <c:v>8107.5</c:v>
                </c:pt>
                <c:pt idx="16216">
                  <c:v>8108</c:v>
                </c:pt>
                <c:pt idx="16217">
                  <c:v>8108.5</c:v>
                </c:pt>
                <c:pt idx="16218">
                  <c:v>8109</c:v>
                </c:pt>
                <c:pt idx="16219">
                  <c:v>8109.5</c:v>
                </c:pt>
                <c:pt idx="16220">
                  <c:v>8110</c:v>
                </c:pt>
                <c:pt idx="16221">
                  <c:v>8110.5</c:v>
                </c:pt>
                <c:pt idx="16222">
                  <c:v>8111</c:v>
                </c:pt>
                <c:pt idx="16223">
                  <c:v>8111.5</c:v>
                </c:pt>
                <c:pt idx="16224">
                  <c:v>8112</c:v>
                </c:pt>
                <c:pt idx="16225">
                  <c:v>8112.5</c:v>
                </c:pt>
                <c:pt idx="16226">
                  <c:v>8113</c:v>
                </c:pt>
                <c:pt idx="16227">
                  <c:v>8113.5</c:v>
                </c:pt>
                <c:pt idx="16228">
                  <c:v>8114</c:v>
                </c:pt>
                <c:pt idx="16229">
                  <c:v>8114.5</c:v>
                </c:pt>
                <c:pt idx="16230">
                  <c:v>8115</c:v>
                </c:pt>
                <c:pt idx="16231">
                  <c:v>8115.5</c:v>
                </c:pt>
                <c:pt idx="16232">
                  <c:v>8116</c:v>
                </c:pt>
                <c:pt idx="16233">
                  <c:v>8116.5</c:v>
                </c:pt>
                <c:pt idx="16234">
                  <c:v>8117</c:v>
                </c:pt>
                <c:pt idx="16235">
                  <c:v>8117.5</c:v>
                </c:pt>
                <c:pt idx="16236">
                  <c:v>8118</c:v>
                </c:pt>
                <c:pt idx="16237">
                  <c:v>8118.5</c:v>
                </c:pt>
                <c:pt idx="16238">
                  <c:v>8119</c:v>
                </c:pt>
                <c:pt idx="16239">
                  <c:v>8119.5</c:v>
                </c:pt>
                <c:pt idx="16240">
                  <c:v>8120</c:v>
                </c:pt>
                <c:pt idx="16241">
                  <c:v>8120.5</c:v>
                </c:pt>
                <c:pt idx="16242">
                  <c:v>8121</c:v>
                </c:pt>
                <c:pt idx="16243">
                  <c:v>8121.5</c:v>
                </c:pt>
                <c:pt idx="16244">
                  <c:v>8122</c:v>
                </c:pt>
                <c:pt idx="16245">
                  <c:v>8122.5</c:v>
                </c:pt>
                <c:pt idx="16246">
                  <c:v>8123</c:v>
                </c:pt>
                <c:pt idx="16247">
                  <c:v>8123.5</c:v>
                </c:pt>
                <c:pt idx="16248">
                  <c:v>8124</c:v>
                </c:pt>
                <c:pt idx="16249">
                  <c:v>8124.5</c:v>
                </c:pt>
                <c:pt idx="16250">
                  <c:v>8125</c:v>
                </c:pt>
                <c:pt idx="16251">
                  <c:v>8125.5</c:v>
                </c:pt>
                <c:pt idx="16252">
                  <c:v>8126</c:v>
                </c:pt>
                <c:pt idx="16253">
                  <c:v>8126.5</c:v>
                </c:pt>
                <c:pt idx="16254">
                  <c:v>8127</c:v>
                </c:pt>
                <c:pt idx="16255">
                  <c:v>8127.5</c:v>
                </c:pt>
                <c:pt idx="16256">
                  <c:v>8128</c:v>
                </c:pt>
                <c:pt idx="16257">
                  <c:v>8128.5</c:v>
                </c:pt>
                <c:pt idx="16258">
                  <c:v>8129</c:v>
                </c:pt>
                <c:pt idx="16259">
                  <c:v>8129.5</c:v>
                </c:pt>
                <c:pt idx="16260">
                  <c:v>8130</c:v>
                </c:pt>
                <c:pt idx="16261">
                  <c:v>8130.5</c:v>
                </c:pt>
                <c:pt idx="16262">
                  <c:v>8131</c:v>
                </c:pt>
                <c:pt idx="16263">
                  <c:v>8131.5</c:v>
                </c:pt>
                <c:pt idx="16264">
                  <c:v>8132</c:v>
                </c:pt>
                <c:pt idx="16265">
                  <c:v>8132.5</c:v>
                </c:pt>
                <c:pt idx="16266">
                  <c:v>8133</c:v>
                </c:pt>
                <c:pt idx="16267">
                  <c:v>8133.5</c:v>
                </c:pt>
                <c:pt idx="16268">
                  <c:v>8134</c:v>
                </c:pt>
                <c:pt idx="16269">
                  <c:v>8134.5</c:v>
                </c:pt>
                <c:pt idx="16270">
                  <c:v>8135</c:v>
                </c:pt>
                <c:pt idx="16271">
                  <c:v>8135.5</c:v>
                </c:pt>
                <c:pt idx="16272">
                  <c:v>8136</c:v>
                </c:pt>
                <c:pt idx="16273">
                  <c:v>8136.5</c:v>
                </c:pt>
                <c:pt idx="16274">
                  <c:v>8137</c:v>
                </c:pt>
                <c:pt idx="16275">
                  <c:v>8137.5</c:v>
                </c:pt>
                <c:pt idx="16276">
                  <c:v>8138</c:v>
                </c:pt>
                <c:pt idx="16277">
                  <c:v>8138.5</c:v>
                </c:pt>
                <c:pt idx="16278">
                  <c:v>8139</c:v>
                </c:pt>
                <c:pt idx="16279">
                  <c:v>8139.5</c:v>
                </c:pt>
                <c:pt idx="16280">
                  <c:v>8140</c:v>
                </c:pt>
                <c:pt idx="16281">
                  <c:v>8140.5</c:v>
                </c:pt>
                <c:pt idx="16282">
                  <c:v>8141</c:v>
                </c:pt>
                <c:pt idx="16283">
                  <c:v>8141.5</c:v>
                </c:pt>
                <c:pt idx="16284">
                  <c:v>8142</c:v>
                </c:pt>
                <c:pt idx="16285">
                  <c:v>8142.5</c:v>
                </c:pt>
                <c:pt idx="16286">
                  <c:v>8143</c:v>
                </c:pt>
                <c:pt idx="16287">
                  <c:v>8143.5</c:v>
                </c:pt>
                <c:pt idx="16288">
                  <c:v>8144</c:v>
                </c:pt>
                <c:pt idx="16289">
                  <c:v>8144.5</c:v>
                </c:pt>
                <c:pt idx="16290">
                  <c:v>8145</c:v>
                </c:pt>
                <c:pt idx="16291">
                  <c:v>8145.5</c:v>
                </c:pt>
                <c:pt idx="16292">
                  <c:v>8146</c:v>
                </c:pt>
                <c:pt idx="16293">
                  <c:v>8146.5</c:v>
                </c:pt>
                <c:pt idx="16294">
                  <c:v>8147</c:v>
                </c:pt>
                <c:pt idx="16295">
                  <c:v>8147.5</c:v>
                </c:pt>
                <c:pt idx="16296">
                  <c:v>8148</c:v>
                </c:pt>
                <c:pt idx="16297">
                  <c:v>8148.5</c:v>
                </c:pt>
                <c:pt idx="16298">
                  <c:v>8149</c:v>
                </c:pt>
                <c:pt idx="16299">
                  <c:v>8149.5</c:v>
                </c:pt>
                <c:pt idx="16300">
                  <c:v>8150</c:v>
                </c:pt>
                <c:pt idx="16301">
                  <c:v>8150.5</c:v>
                </c:pt>
                <c:pt idx="16302">
                  <c:v>8151</c:v>
                </c:pt>
                <c:pt idx="16303">
                  <c:v>8151.5</c:v>
                </c:pt>
                <c:pt idx="16304">
                  <c:v>8152</c:v>
                </c:pt>
                <c:pt idx="16305">
                  <c:v>8152.5</c:v>
                </c:pt>
                <c:pt idx="16306">
                  <c:v>8153</c:v>
                </c:pt>
                <c:pt idx="16307">
                  <c:v>8153.5</c:v>
                </c:pt>
                <c:pt idx="16308">
                  <c:v>8154</c:v>
                </c:pt>
                <c:pt idx="16309">
                  <c:v>8154.5</c:v>
                </c:pt>
                <c:pt idx="16310">
                  <c:v>8155</c:v>
                </c:pt>
                <c:pt idx="16311">
                  <c:v>8155.5</c:v>
                </c:pt>
                <c:pt idx="16312">
                  <c:v>8156</c:v>
                </c:pt>
                <c:pt idx="16313">
                  <c:v>8156.5</c:v>
                </c:pt>
                <c:pt idx="16314">
                  <c:v>8157</c:v>
                </c:pt>
                <c:pt idx="16315">
                  <c:v>8157.5</c:v>
                </c:pt>
                <c:pt idx="16316">
                  <c:v>8158</c:v>
                </c:pt>
                <c:pt idx="16317">
                  <c:v>8158.5</c:v>
                </c:pt>
                <c:pt idx="16318">
                  <c:v>8159</c:v>
                </c:pt>
                <c:pt idx="16319">
                  <c:v>8159.5</c:v>
                </c:pt>
                <c:pt idx="16320">
                  <c:v>8160</c:v>
                </c:pt>
                <c:pt idx="16321">
                  <c:v>8160.5</c:v>
                </c:pt>
                <c:pt idx="16322">
                  <c:v>8161</c:v>
                </c:pt>
                <c:pt idx="16323">
                  <c:v>8161.5</c:v>
                </c:pt>
                <c:pt idx="16324">
                  <c:v>8162</c:v>
                </c:pt>
                <c:pt idx="16325">
                  <c:v>8162.5</c:v>
                </c:pt>
                <c:pt idx="16326">
                  <c:v>8163</c:v>
                </c:pt>
                <c:pt idx="16327">
                  <c:v>8163.5</c:v>
                </c:pt>
                <c:pt idx="16328">
                  <c:v>8164</c:v>
                </c:pt>
                <c:pt idx="16329">
                  <c:v>8164.5</c:v>
                </c:pt>
                <c:pt idx="16330">
                  <c:v>8165</c:v>
                </c:pt>
                <c:pt idx="16331">
                  <c:v>8165.5</c:v>
                </c:pt>
                <c:pt idx="16332">
                  <c:v>8166</c:v>
                </c:pt>
                <c:pt idx="16333">
                  <c:v>8166.5</c:v>
                </c:pt>
                <c:pt idx="16334">
                  <c:v>8167</c:v>
                </c:pt>
                <c:pt idx="16335">
                  <c:v>8167.5</c:v>
                </c:pt>
                <c:pt idx="16336">
                  <c:v>8168</c:v>
                </c:pt>
                <c:pt idx="16337">
                  <c:v>8168.5</c:v>
                </c:pt>
                <c:pt idx="16338">
                  <c:v>8169</c:v>
                </c:pt>
                <c:pt idx="16339">
                  <c:v>8169.5</c:v>
                </c:pt>
                <c:pt idx="16340">
                  <c:v>8170</c:v>
                </c:pt>
                <c:pt idx="16341">
                  <c:v>8170.5</c:v>
                </c:pt>
                <c:pt idx="16342">
                  <c:v>8171</c:v>
                </c:pt>
                <c:pt idx="16343">
                  <c:v>8171.5</c:v>
                </c:pt>
                <c:pt idx="16344">
                  <c:v>8172</c:v>
                </c:pt>
                <c:pt idx="16345">
                  <c:v>8172.5</c:v>
                </c:pt>
                <c:pt idx="16346">
                  <c:v>8173</c:v>
                </c:pt>
                <c:pt idx="16347">
                  <c:v>8173.5</c:v>
                </c:pt>
                <c:pt idx="16348">
                  <c:v>8174</c:v>
                </c:pt>
                <c:pt idx="16349">
                  <c:v>8174.5</c:v>
                </c:pt>
                <c:pt idx="16350">
                  <c:v>8175</c:v>
                </c:pt>
                <c:pt idx="16351">
                  <c:v>8175.5</c:v>
                </c:pt>
                <c:pt idx="16352">
                  <c:v>8176</c:v>
                </c:pt>
                <c:pt idx="16353">
                  <c:v>8176.5</c:v>
                </c:pt>
                <c:pt idx="16354">
                  <c:v>8177</c:v>
                </c:pt>
                <c:pt idx="16355">
                  <c:v>8177.5</c:v>
                </c:pt>
                <c:pt idx="16356">
                  <c:v>8178</c:v>
                </c:pt>
                <c:pt idx="16357">
                  <c:v>8178.5</c:v>
                </c:pt>
                <c:pt idx="16358">
                  <c:v>8179</c:v>
                </c:pt>
                <c:pt idx="16359">
                  <c:v>8179.5</c:v>
                </c:pt>
                <c:pt idx="16360">
                  <c:v>8180</c:v>
                </c:pt>
                <c:pt idx="16361">
                  <c:v>8180.5</c:v>
                </c:pt>
                <c:pt idx="16362">
                  <c:v>8181</c:v>
                </c:pt>
                <c:pt idx="16363">
                  <c:v>8181.5</c:v>
                </c:pt>
                <c:pt idx="16364">
                  <c:v>8182</c:v>
                </c:pt>
                <c:pt idx="16365">
                  <c:v>8182.5</c:v>
                </c:pt>
                <c:pt idx="16366">
                  <c:v>8183</c:v>
                </c:pt>
                <c:pt idx="16367">
                  <c:v>8183.5</c:v>
                </c:pt>
                <c:pt idx="16368">
                  <c:v>8184</c:v>
                </c:pt>
                <c:pt idx="16369">
                  <c:v>8184.5</c:v>
                </c:pt>
                <c:pt idx="16370">
                  <c:v>8185</c:v>
                </c:pt>
                <c:pt idx="16371">
                  <c:v>8185.5</c:v>
                </c:pt>
                <c:pt idx="16372">
                  <c:v>8186</c:v>
                </c:pt>
                <c:pt idx="16373">
                  <c:v>8186.5</c:v>
                </c:pt>
                <c:pt idx="16374">
                  <c:v>8187</c:v>
                </c:pt>
                <c:pt idx="16375">
                  <c:v>8187.5</c:v>
                </c:pt>
                <c:pt idx="16376">
                  <c:v>8188</c:v>
                </c:pt>
                <c:pt idx="16377">
                  <c:v>8188.5</c:v>
                </c:pt>
                <c:pt idx="16378">
                  <c:v>8189</c:v>
                </c:pt>
                <c:pt idx="16379">
                  <c:v>8189.5</c:v>
                </c:pt>
                <c:pt idx="16380">
                  <c:v>8190</c:v>
                </c:pt>
                <c:pt idx="16381">
                  <c:v>8190.5</c:v>
                </c:pt>
                <c:pt idx="16382">
                  <c:v>8191</c:v>
                </c:pt>
                <c:pt idx="16383">
                  <c:v>8191.5</c:v>
                </c:pt>
                <c:pt idx="16384">
                  <c:v>8192</c:v>
                </c:pt>
                <c:pt idx="16385">
                  <c:v>8192.5</c:v>
                </c:pt>
                <c:pt idx="16386">
                  <c:v>8193</c:v>
                </c:pt>
                <c:pt idx="16387">
                  <c:v>8193.5</c:v>
                </c:pt>
                <c:pt idx="16388">
                  <c:v>8194</c:v>
                </c:pt>
                <c:pt idx="16389">
                  <c:v>8194.5</c:v>
                </c:pt>
                <c:pt idx="16390">
                  <c:v>8195</c:v>
                </c:pt>
                <c:pt idx="16391">
                  <c:v>8195.5</c:v>
                </c:pt>
                <c:pt idx="16392">
                  <c:v>8196</c:v>
                </c:pt>
                <c:pt idx="16393">
                  <c:v>8196.5</c:v>
                </c:pt>
                <c:pt idx="16394">
                  <c:v>8197</c:v>
                </c:pt>
                <c:pt idx="16395">
                  <c:v>8197.5</c:v>
                </c:pt>
                <c:pt idx="16396">
                  <c:v>8198</c:v>
                </c:pt>
                <c:pt idx="16397">
                  <c:v>8198.5</c:v>
                </c:pt>
                <c:pt idx="16398">
                  <c:v>8199</c:v>
                </c:pt>
                <c:pt idx="16399">
                  <c:v>8199.5</c:v>
                </c:pt>
                <c:pt idx="16400">
                  <c:v>8200</c:v>
                </c:pt>
                <c:pt idx="16401">
                  <c:v>8200.5</c:v>
                </c:pt>
                <c:pt idx="16402">
                  <c:v>8201</c:v>
                </c:pt>
                <c:pt idx="16403">
                  <c:v>8201.5</c:v>
                </c:pt>
                <c:pt idx="16404">
                  <c:v>8202</c:v>
                </c:pt>
                <c:pt idx="16405">
                  <c:v>8202.5</c:v>
                </c:pt>
                <c:pt idx="16406">
                  <c:v>8203</c:v>
                </c:pt>
                <c:pt idx="16407">
                  <c:v>8203.5</c:v>
                </c:pt>
                <c:pt idx="16408">
                  <c:v>8204</c:v>
                </c:pt>
                <c:pt idx="16409">
                  <c:v>8204.5</c:v>
                </c:pt>
                <c:pt idx="16410">
                  <c:v>8205</c:v>
                </c:pt>
                <c:pt idx="16411">
                  <c:v>8205.5</c:v>
                </c:pt>
                <c:pt idx="16412">
                  <c:v>8206</c:v>
                </c:pt>
                <c:pt idx="16413">
                  <c:v>8206.5</c:v>
                </c:pt>
                <c:pt idx="16414">
                  <c:v>8207</c:v>
                </c:pt>
                <c:pt idx="16415">
                  <c:v>8207.5</c:v>
                </c:pt>
                <c:pt idx="16416">
                  <c:v>8208</c:v>
                </c:pt>
                <c:pt idx="16417">
                  <c:v>8208.5</c:v>
                </c:pt>
                <c:pt idx="16418">
                  <c:v>8209</c:v>
                </c:pt>
                <c:pt idx="16419">
                  <c:v>8209.5</c:v>
                </c:pt>
                <c:pt idx="16420">
                  <c:v>8210</c:v>
                </c:pt>
                <c:pt idx="16421">
                  <c:v>8210.5</c:v>
                </c:pt>
                <c:pt idx="16422">
                  <c:v>8211</c:v>
                </c:pt>
                <c:pt idx="16423">
                  <c:v>8211.5</c:v>
                </c:pt>
                <c:pt idx="16424">
                  <c:v>8212</c:v>
                </c:pt>
                <c:pt idx="16425">
                  <c:v>8212.5</c:v>
                </c:pt>
                <c:pt idx="16426">
                  <c:v>8213</c:v>
                </c:pt>
                <c:pt idx="16427">
                  <c:v>8213.5</c:v>
                </c:pt>
                <c:pt idx="16428">
                  <c:v>8214</c:v>
                </c:pt>
                <c:pt idx="16429">
                  <c:v>8214.5</c:v>
                </c:pt>
                <c:pt idx="16430">
                  <c:v>8215</c:v>
                </c:pt>
                <c:pt idx="16431">
                  <c:v>8215.5</c:v>
                </c:pt>
                <c:pt idx="16432">
                  <c:v>8216</c:v>
                </c:pt>
                <c:pt idx="16433">
                  <c:v>8216.5</c:v>
                </c:pt>
                <c:pt idx="16434">
                  <c:v>8217</c:v>
                </c:pt>
                <c:pt idx="16435">
                  <c:v>8217.5</c:v>
                </c:pt>
                <c:pt idx="16436">
                  <c:v>8218</c:v>
                </c:pt>
                <c:pt idx="16437">
                  <c:v>8218.5</c:v>
                </c:pt>
                <c:pt idx="16438">
                  <c:v>8219</c:v>
                </c:pt>
                <c:pt idx="16439">
                  <c:v>8219.5</c:v>
                </c:pt>
                <c:pt idx="16440">
                  <c:v>8220</c:v>
                </c:pt>
                <c:pt idx="16441">
                  <c:v>8220.5</c:v>
                </c:pt>
                <c:pt idx="16442">
                  <c:v>8221</c:v>
                </c:pt>
                <c:pt idx="16443">
                  <c:v>8221.5</c:v>
                </c:pt>
                <c:pt idx="16444">
                  <c:v>8222</c:v>
                </c:pt>
                <c:pt idx="16445">
                  <c:v>8222.5</c:v>
                </c:pt>
                <c:pt idx="16446">
                  <c:v>8223</c:v>
                </c:pt>
                <c:pt idx="16447">
                  <c:v>8223.5</c:v>
                </c:pt>
                <c:pt idx="16448">
                  <c:v>8224</c:v>
                </c:pt>
                <c:pt idx="16449">
                  <c:v>8224.5</c:v>
                </c:pt>
                <c:pt idx="16450">
                  <c:v>8225</c:v>
                </c:pt>
                <c:pt idx="16451">
                  <c:v>8225.5</c:v>
                </c:pt>
                <c:pt idx="16452">
                  <c:v>8226</c:v>
                </c:pt>
                <c:pt idx="16453">
                  <c:v>8226.5</c:v>
                </c:pt>
                <c:pt idx="16454">
                  <c:v>8227</c:v>
                </c:pt>
                <c:pt idx="16455">
                  <c:v>8227.5</c:v>
                </c:pt>
                <c:pt idx="16456">
                  <c:v>8228</c:v>
                </c:pt>
                <c:pt idx="16457">
                  <c:v>8228.5</c:v>
                </c:pt>
                <c:pt idx="16458">
                  <c:v>8229</c:v>
                </c:pt>
                <c:pt idx="16459">
                  <c:v>8229.5</c:v>
                </c:pt>
                <c:pt idx="16460">
                  <c:v>8230</c:v>
                </c:pt>
                <c:pt idx="16461">
                  <c:v>8230.5</c:v>
                </c:pt>
                <c:pt idx="16462">
                  <c:v>8231</c:v>
                </c:pt>
                <c:pt idx="16463">
                  <c:v>8231.5</c:v>
                </c:pt>
                <c:pt idx="16464">
                  <c:v>8232</c:v>
                </c:pt>
                <c:pt idx="16465">
                  <c:v>8232.5</c:v>
                </c:pt>
                <c:pt idx="16466">
                  <c:v>8233</c:v>
                </c:pt>
                <c:pt idx="16467">
                  <c:v>8233.5</c:v>
                </c:pt>
                <c:pt idx="16468">
                  <c:v>8234</c:v>
                </c:pt>
                <c:pt idx="16469">
                  <c:v>8234.5</c:v>
                </c:pt>
                <c:pt idx="16470">
                  <c:v>8235</c:v>
                </c:pt>
                <c:pt idx="16471">
                  <c:v>8235.5</c:v>
                </c:pt>
                <c:pt idx="16472">
                  <c:v>8236</c:v>
                </c:pt>
                <c:pt idx="16473">
                  <c:v>8236.5</c:v>
                </c:pt>
                <c:pt idx="16474">
                  <c:v>8237</c:v>
                </c:pt>
                <c:pt idx="16475">
                  <c:v>8237.5</c:v>
                </c:pt>
                <c:pt idx="16476">
                  <c:v>8238</c:v>
                </c:pt>
                <c:pt idx="16477">
                  <c:v>8238.5</c:v>
                </c:pt>
                <c:pt idx="16478">
                  <c:v>8239</c:v>
                </c:pt>
                <c:pt idx="16479">
                  <c:v>8239.5</c:v>
                </c:pt>
                <c:pt idx="16480">
                  <c:v>8240</c:v>
                </c:pt>
                <c:pt idx="16481">
                  <c:v>8240.5</c:v>
                </c:pt>
                <c:pt idx="16482">
                  <c:v>8241</c:v>
                </c:pt>
                <c:pt idx="16483">
                  <c:v>8241.5</c:v>
                </c:pt>
                <c:pt idx="16484">
                  <c:v>8242</c:v>
                </c:pt>
                <c:pt idx="16485">
                  <c:v>8242.5</c:v>
                </c:pt>
                <c:pt idx="16486">
                  <c:v>8243</c:v>
                </c:pt>
                <c:pt idx="16487">
                  <c:v>8243.5</c:v>
                </c:pt>
                <c:pt idx="16488">
                  <c:v>8244</c:v>
                </c:pt>
                <c:pt idx="16489">
                  <c:v>8244.5</c:v>
                </c:pt>
                <c:pt idx="16490">
                  <c:v>8245</c:v>
                </c:pt>
                <c:pt idx="16491">
                  <c:v>8245.5</c:v>
                </c:pt>
                <c:pt idx="16492">
                  <c:v>8246</c:v>
                </c:pt>
                <c:pt idx="16493">
                  <c:v>8246.5</c:v>
                </c:pt>
                <c:pt idx="16494">
                  <c:v>8247</c:v>
                </c:pt>
                <c:pt idx="16495">
                  <c:v>8247.5</c:v>
                </c:pt>
                <c:pt idx="16496">
                  <c:v>8248</c:v>
                </c:pt>
                <c:pt idx="16497">
                  <c:v>8248.5</c:v>
                </c:pt>
                <c:pt idx="16498">
                  <c:v>8249</c:v>
                </c:pt>
                <c:pt idx="16499">
                  <c:v>8249.5</c:v>
                </c:pt>
                <c:pt idx="16500">
                  <c:v>8250</c:v>
                </c:pt>
                <c:pt idx="16501">
                  <c:v>8250.5</c:v>
                </c:pt>
                <c:pt idx="16502">
                  <c:v>8251</c:v>
                </c:pt>
                <c:pt idx="16503">
                  <c:v>8251.5</c:v>
                </c:pt>
                <c:pt idx="16504">
                  <c:v>8252</c:v>
                </c:pt>
                <c:pt idx="16505">
                  <c:v>8252.5</c:v>
                </c:pt>
                <c:pt idx="16506">
                  <c:v>8253</c:v>
                </c:pt>
                <c:pt idx="16507">
                  <c:v>8253.5</c:v>
                </c:pt>
                <c:pt idx="16508">
                  <c:v>8254</c:v>
                </c:pt>
                <c:pt idx="16509">
                  <c:v>8254.5</c:v>
                </c:pt>
                <c:pt idx="16510">
                  <c:v>8255</c:v>
                </c:pt>
                <c:pt idx="16511">
                  <c:v>8255.5</c:v>
                </c:pt>
                <c:pt idx="16512">
                  <c:v>8256</c:v>
                </c:pt>
                <c:pt idx="16513">
                  <c:v>8256.5</c:v>
                </c:pt>
                <c:pt idx="16514">
                  <c:v>8257</c:v>
                </c:pt>
                <c:pt idx="16515">
                  <c:v>8257.5</c:v>
                </c:pt>
                <c:pt idx="16516">
                  <c:v>8258</c:v>
                </c:pt>
                <c:pt idx="16517">
                  <c:v>8258.5</c:v>
                </c:pt>
                <c:pt idx="16518">
                  <c:v>8259</c:v>
                </c:pt>
                <c:pt idx="16519">
                  <c:v>8259.5</c:v>
                </c:pt>
                <c:pt idx="16520">
                  <c:v>8260</c:v>
                </c:pt>
                <c:pt idx="16521">
                  <c:v>8260.5</c:v>
                </c:pt>
                <c:pt idx="16522">
                  <c:v>8261</c:v>
                </c:pt>
                <c:pt idx="16523">
                  <c:v>8261.5</c:v>
                </c:pt>
                <c:pt idx="16524">
                  <c:v>8262</c:v>
                </c:pt>
                <c:pt idx="16525">
                  <c:v>8262.5</c:v>
                </c:pt>
                <c:pt idx="16526">
                  <c:v>8263</c:v>
                </c:pt>
                <c:pt idx="16527">
                  <c:v>8263.5</c:v>
                </c:pt>
                <c:pt idx="16528">
                  <c:v>8264</c:v>
                </c:pt>
                <c:pt idx="16529">
                  <c:v>8264.5</c:v>
                </c:pt>
                <c:pt idx="16530">
                  <c:v>8265</c:v>
                </c:pt>
                <c:pt idx="16531">
                  <c:v>8265.5</c:v>
                </c:pt>
                <c:pt idx="16532">
                  <c:v>8266</c:v>
                </c:pt>
                <c:pt idx="16533">
                  <c:v>8266.5</c:v>
                </c:pt>
                <c:pt idx="16534">
                  <c:v>8267</c:v>
                </c:pt>
                <c:pt idx="16535">
                  <c:v>8267.5</c:v>
                </c:pt>
                <c:pt idx="16536">
                  <c:v>8268</c:v>
                </c:pt>
                <c:pt idx="16537">
                  <c:v>8268.5</c:v>
                </c:pt>
                <c:pt idx="16538">
                  <c:v>8269</c:v>
                </c:pt>
                <c:pt idx="16539">
                  <c:v>8269.5</c:v>
                </c:pt>
                <c:pt idx="16540">
                  <c:v>8270</c:v>
                </c:pt>
                <c:pt idx="16541">
                  <c:v>8270.5</c:v>
                </c:pt>
                <c:pt idx="16542">
                  <c:v>8271</c:v>
                </c:pt>
                <c:pt idx="16543">
                  <c:v>8271.5</c:v>
                </c:pt>
                <c:pt idx="16544">
                  <c:v>8272</c:v>
                </c:pt>
                <c:pt idx="16545">
                  <c:v>8272.5</c:v>
                </c:pt>
                <c:pt idx="16546">
                  <c:v>8273</c:v>
                </c:pt>
                <c:pt idx="16547">
                  <c:v>8273.5</c:v>
                </c:pt>
                <c:pt idx="16548">
                  <c:v>8274</c:v>
                </c:pt>
                <c:pt idx="16549">
                  <c:v>8274.5</c:v>
                </c:pt>
                <c:pt idx="16550">
                  <c:v>8275</c:v>
                </c:pt>
                <c:pt idx="16551">
                  <c:v>8275.5</c:v>
                </c:pt>
                <c:pt idx="16552">
                  <c:v>8276</c:v>
                </c:pt>
                <c:pt idx="16553">
                  <c:v>8276.5</c:v>
                </c:pt>
                <c:pt idx="16554">
                  <c:v>8277</c:v>
                </c:pt>
                <c:pt idx="16555">
                  <c:v>8277.5</c:v>
                </c:pt>
                <c:pt idx="16556">
                  <c:v>8278</c:v>
                </c:pt>
                <c:pt idx="16557">
                  <c:v>8278.5</c:v>
                </c:pt>
                <c:pt idx="16558">
                  <c:v>8279</c:v>
                </c:pt>
                <c:pt idx="16559">
                  <c:v>8279.5</c:v>
                </c:pt>
                <c:pt idx="16560">
                  <c:v>8280</c:v>
                </c:pt>
                <c:pt idx="16561">
                  <c:v>8280.5</c:v>
                </c:pt>
                <c:pt idx="16562">
                  <c:v>8281</c:v>
                </c:pt>
                <c:pt idx="16563">
                  <c:v>8281.5</c:v>
                </c:pt>
                <c:pt idx="16564">
                  <c:v>8282</c:v>
                </c:pt>
                <c:pt idx="16565">
                  <c:v>8282.5</c:v>
                </c:pt>
                <c:pt idx="16566">
                  <c:v>8283</c:v>
                </c:pt>
                <c:pt idx="16567">
                  <c:v>8283.5</c:v>
                </c:pt>
                <c:pt idx="16568">
                  <c:v>8284</c:v>
                </c:pt>
                <c:pt idx="16569">
                  <c:v>8284.5</c:v>
                </c:pt>
                <c:pt idx="16570">
                  <c:v>8285</c:v>
                </c:pt>
                <c:pt idx="16571">
                  <c:v>8285.5</c:v>
                </c:pt>
                <c:pt idx="16572">
                  <c:v>8286</c:v>
                </c:pt>
                <c:pt idx="16573">
                  <c:v>8286.5</c:v>
                </c:pt>
                <c:pt idx="16574">
                  <c:v>8287</c:v>
                </c:pt>
                <c:pt idx="16575">
                  <c:v>8287.5</c:v>
                </c:pt>
                <c:pt idx="16576">
                  <c:v>8288</c:v>
                </c:pt>
                <c:pt idx="16577">
                  <c:v>8288.5</c:v>
                </c:pt>
                <c:pt idx="16578">
                  <c:v>8289</c:v>
                </c:pt>
                <c:pt idx="16579">
                  <c:v>8289.5</c:v>
                </c:pt>
                <c:pt idx="16580">
                  <c:v>8290</c:v>
                </c:pt>
                <c:pt idx="16581">
                  <c:v>8290.5</c:v>
                </c:pt>
                <c:pt idx="16582">
                  <c:v>8291</c:v>
                </c:pt>
                <c:pt idx="16583">
                  <c:v>8291.5</c:v>
                </c:pt>
                <c:pt idx="16584">
                  <c:v>8292</c:v>
                </c:pt>
                <c:pt idx="16585">
                  <c:v>8292.5</c:v>
                </c:pt>
                <c:pt idx="16586">
                  <c:v>8293</c:v>
                </c:pt>
                <c:pt idx="16587">
                  <c:v>8293.5</c:v>
                </c:pt>
                <c:pt idx="16588">
                  <c:v>8294</c:v>
                </c:pt>
                <c:pt idx="16589">
                  <c:v>8294.5</c:v>
                </c:pt>
                <c:pt idx="16590">
                  <c:v>8295</c:v>
                </c:pt>
                <c:pt idx="16591">
                  <c:v>8295.5</c:v>
                </c:pt>
                <c:pt idx="16592">
                  <c:v>8296</c:v>
                </c:pt>
                <c:pt idx="16593">
                  <c:v>8296.5</c:v>
                </c:pt>
                <c:pt idx="16594">
                  <c:v>8297</c:v>
                </c:pt>
                <c:pt idx="16595">
                  <c:v>8297.5</c:v>
                </c:pt>
                <c:pt idx="16596">
                  <c:v>8298</c:v>
                </c:pt>
                <c:pt idx="16597">
                  <c:v>8298.5</c:v>
                </c:pt>
                <c:pt idx="16598">
                  <c:v>8299</c:v>
                </c:pt>
                <c:pt idx="16599">
                  <c:v>8299.5</c:v>
                </c:pt>
                <c:pt idx="16600">
                  <c:v>8300</c:v>
                </c:pt>
                <c:pt idx="16601">
                  <c:v>8300.5</c:v>
                </c:pt>
                <c:pt idx="16602">
                  <c:v>8301</c:v>
                </c:pt>
                <c:pt idx="16603">
                  <c:v>8301.5</c:v>
                </c:pt>
                <c:pt idx="16604">
                  <c:v>8302</c:v>
                </c:pt>
                <c:pt idx="16605">
                  <c:v>8302.5</c:v>
                </c:pt>
                <c:pt idx="16606">
                  <c:v>8303</c:v>
                </c:pt>
                <c:pt idx="16607">
                  <c:v>8303.5</c:v>
                </c:pt>
                <c:pt idx="16608">
                  <c:v>8304</c:v>
                </c:pt>
                <c:pt idx="16609">
                  <c:v>8304.5</c:v>
                </c:pt>
                <c:pt idx="16610">
                  <c:v>8305</c:v>
                </c:pt>
                <c:pt idx="16611">
                  <c:v>8305.5</c:v>
                </c:pt>
                <c:pt idx="16612">
                  <c:v>8306</c:v>
                </c:pt>
                <c:pt idx="16613">
                  <c:v>8306.5</c:v>
                </c:pt>
                <c:pt idx="16614">
                  <c:v>8307</c:v>
                </c:pt>
                <c:pt idx="16615">
                  <c:v>8307.5</c:v>
                </c:pt>
                <c:pt idx="16616">
                  <c:v>8308</c:v>
                </c:pt>
                <c:pt idx="16617">
                  <c:v>8308.5</c:v>
                </c:pt>
                <c:pt idx="16618">
                  <c:v>8309</c:v>
                </c:pt>
                <c:pt idx="16619">
                  <c:v>8309.5</c:v>
                </c:pt>
                <c:pt idx="16620">
                  <c:v>8310</c:v>
                </c:pt>
                <c:pt idx="16621">
                  <c:v>8310.5</c:v>
                </c:pt>
                <c:pt idx="16622">
                  <c:v>8311</c:v>
                </c:pt>
                <c:pt idx="16623">
                  <c:v>8311.5</c:v>
                </c:pt>
                <c:pt idx="16624">
                  <c:v>8312</c:v>
                </c:pt>
                <c:pt idx="16625">
                  <c:v>8312.5</c:v>
                </c:pt>
                <c:pt idx="16626">
                  <c:v>8313</c:v>
                </c:pt>
                <c:pt idx="16627">
                  <c:v>8313.5</c:v>
                </c:pt>
                <c:pt idx="16628">
                  <c:v>8314</c:v>
                </c:pt>
                <c:pt idx="16629">
                  <c:v>8314.5</c:v>
                </c:pt>
                <c:pt idx="16630">
                  <c:v>8315</c:v>
                </c:pt>
                <c:pt idx="16631">
                  <c:v>8315.5</c:v>
                </c:pt>
                <c:pt idx="16632">
                  <c:v>8316</c:v>
                </c:pt>
                <c:pt idx="16633">
                  <c:v>8316.5</c:v>
                </c:pt>
                <c:pt idx="16634">
                  <c:v>8317</c:v>
                </c:pt>
                <c:pt idx="16635">
                  <c:v>8317.5</c:v>
                </c:pt>
                <c:pt idx="16636">
                  <c:v>8318</c:v>
                </c:pt>
                <c:pt idx="16637">
                  <c:v>8318.5</c:v>
                </c:pt>
                <c:pt idx="16638">
                  <c:v>8319</c:v>
                </c:pt>
                <c:pt idx="16639">
                  <c:v>8319.5</c:v>
                </c:pt>
                <c:pt idx="16640">
                  <c:v>8320</c:v>
                </c:pt>
                <c:pt idx="16641">
                  <c:v>8320.5</c:v>
                </c:pt>
                <c:pt idx="16642">
                  <c:v>8321</c:v>
                </c:pt>
                <c:pt idx="16643">
                  <c:v>8321.5</c:v>
                </c:pt>
                <c:pt idx="16644">
                  <c:v>8322</c:v>
                </c:pt>
                <c:pt idx="16645">
                  <c:v>8322.5</c:v>
                </c:pt>
                <c:pt idx="16646">
                  <c:v>8323</c:v>
                </c:pt>
                <c:pt idx="16647">
                  <c:v>8323.5</c:v>
                </c:pt>
                <c:pt idx="16648">
                  <c:v>8324</c:v>
                </c:pt>
                <c:pt idx="16649">
                  <c:v>8324.5</c:v>
                </c:pt>
                <c:pt idx="16650">
                  <c:v>8325</c:v>
                </c:pt>
                <c:pt idx="16651">
                  <c:v>8325.5</c:v>
                </c:pt>
                <c:pt idx="16652">
                  <c:v>8326</c:v>
                </c:pt>
                <c:pt idx="16653">
                  <c:v>8326.5</c:v>
                </c:pt>
                <c:pt idx="16654">
                  <c:v>8327</c:v>
                </c:pt>
                <c:pt idx="16655">
                  <c:v>8327.5</c:v>
                </c:pt>
                <c:pt idx="16656">
                  <c:v>8328</c:v>
                </c:pt>
                <c:pt idx="16657">
                  <c:v>8328.5</c:v>
                </c:pt>
                <c:pt idx="16658">
                  <c:v>8329</c:v>
                </c:pt>
                <c:pt idx="16659">
                  <c:v>8329.5</c:v>
                </c:pt>
                <c:pt idx="16660">
                  <c:v>8330</c:v>
                </c:pt>
                <c:pt idx="16661">
                  <c:v>8330.5</c:v>
                </c:pt>
                <c:pt idx="16662">
                  <c:v>8331</c:v>
                </c:pt>
                <c:pt idx="16663">
                  <c:v>8331.5</c:v>
                </c:pt>
                <c:pt idx="16664">
                  <c:v>8332</c:v>
                </c:pt>
                <c:pt idx="16665">
                  <c:v>8332.5</c:v>
                </c:pt>
                <c:pt idx="16666">
                  <c:v>8333</c:v>
                </c:pt>
                <c:pt idx="16667">
                  <c:v>8333.5</c:v>
                </c:pt>
                <c:pt idx="16668">
                  <c:v>8334</c:v>
                </c:pt>
                <c:pt idx="16669">
                  <c:v>8334.5</c:v>
                </c:pt>
                <c:pt idx="16670">
                  <c:v>8335</c:v>
                </c:pt>
                <c:pt idx="16671">
                  <c:v>8335.5</c:v>
                </c:pt>
                <c:pt idx="16672">
                  <c:v>8336</c:v>
                </c:pt>
                <c:pt idx="16673">
                  <c:v>8336.5</c:v>
                </c:pt>
                <c:pt idx="16674">
                  <c:v>8337</c:v>
                </c:pt>
                <c:pt idx="16675">
                  <c:v>8337.5</c:v>
                </c:pt>
                <c:pt idx="16676">
                  <c:v>8338</c:v>
                </c:pt>
                <c:pt idx="16677">
                  <c:v>8338.5</c:v>
                </c:pt>
                <c:pt idx="16678">
                  <c:v>8339</c:v>
                </c:pt>
                <c:pt idx="16679">
                  <c:v>8339.5</c:v>
                </c:pt>
                <c:pt idx="16680">
                  <c:v>8340</c:v>
                </c:pt>
                <c:pt idx="16681">
                  <c:v>8340.5</c:v>
                </c:pt>
                <c:pt idx="16682">
                  <c:v>8341</c:v>
                </c:pt>
                <c:pt idx="16683">
                  <c:v>8341.5</c:v>
                </c:pt>
                <c:pt idx="16684">
                  <c:v>8342</c:v>
                </c:pt>
                <c:pt idx="16685">
                  <c:v>8342.5</c:v>
                </c:pt>
                <c:pt idx="16686">
                  <c:v>8343</c:v>
                </c:pt>
                <c:pt idx="16687">
                  <c:v>8343.5</c:v>
                </c:pt>
                <c:pt idx="16688">
                  <c:v>8344</c:v>
                </c:pt>
                <c:pt idx="16689">
                  <c:v>8344.5</c:v>
                </c:pt>
                <c:pt idx="16690">
                  <c:v>8345</c:v>
                </c:pt>
                <c:pt idx="16691">
                  <c:v>8345.5</c:v>
                </c:pt>
                <c:pt idx="16692">
                  <c:v>8346</c:v>
                </c:pt>
                <c:pt idx="16693">
                  <c:v>8346.5</c:v>
                </c:pt>
                <c:pt idx="16694">
                  <c:v>8347</c:v>
                </c:pt>
                <c:pt idx="16695">
                  <c:v>8347.5</c:v>
                </c:pt>
                <c:pt idx="16696">
                  <c:v>8348</c:v>
                </c:pt>
                <c:pt idx="16697">
                  <c:v>8348.5</c:v>
                </c:pt>
                <c:pt idx="16698">
                  <c:v>8349</c:v>
                </c:pt>
                <c:pt idx="16699">
                  <c:v>8349.5</c:v>
                </c:pt>
                <c:pt idx="16700">
                  <c:v>8350</c:v>
                </c:pt>
                <c:pt idx="16701">
                  <c:v>8350.5</c:v>
                </c:pt>
                <c:pt idx="16702">
                  <c:v>8351</c:v>
                </c:pt>
                <c:pt idx="16703">
                  <c:v>8351.5</c:v>
                </c:pt>
                <c:pt idx="16704">
                  <c:v>8352</c:v>
                </c:pt>
                <c:pt idx="16705">
                  <c:v>8352.5</c:v>
                </c:pt>
                <c:pt idx="16706">
                  <c:v>8353</c:v>
                </c:pt>
                <c:pt idx="16707">
                  <c:v>8353.5</c:v>
                </c:pt>
                <c:pt idx="16708">
                  <c:v>8354</c:v>
                </c:pt>
                <c:pt idx="16709">
                  <c:v>8354.5</c:v>
                </c:pt>
                <c:pt idx="16710">
                  <c:v>8355</c:v>
                </c:pt>
                <c:pt idx="16711">
                  <c:v>8355.5</c:v>
                </c:pt>
                <c:pt idx="16712">
                  <c:v>8356</c:v>
                </c:pt>
                <c:pt idx="16713">
                  <c:v>8356.5</c:v>
                </c:pt>
                <c:pt idx="16714">
                  <c:v>8357</c:v>
                </c:pt>
                <c:pt idx="16715">
                  <c:v>8357.5</c:v>
                </c:pt>
                <c:pt idx="16716">
                  <c:v>8358</c:v>
                </c:pt>
                <c:pt idx="16717">
                  <c:v>8358.5</c:v>
                </c:pt>
                <c:pt idx="16718">
                  <c:v>8359</c:v>
                </c:pt>
                <c:pt idx="16719">
                  <c:v>8359.5</c:v>
                </c:pt>
                <c:pt idx="16720">
                  <c:v>8360</c:v>
                </c:pt>
                <c:pt idx="16721">
                  <c:v>8360.5</c:v>
                </c:pt>
                <c:pt idx="16722">
                  <c:v>8361</c:v>
                </c:pt>
                <c:pt idx="16723">
                  <c:v>8361.5</c:v>
                </c:pt>
                <c:pt idx="16724">
                  <c:v>8362</c:v>
                </c:pt>
                <c:pt idx="16725">
                  <c:v>8362.5</c:v>
                </c:pt>
                <c:pt idx="16726">
                  <c:v>8363</c:v>
                </c:pt>
                <c:pt idx="16727">
                  <c:v>8363.5</c:v>
                </c:pt>
                <c:pt idx="16728">
                  <c:v>8364</c:v>
                </c:pt>
                <c:pt idx="16729">
                  <c:v>8364.5</c:v>
                </c:pt>
                <c:pt idx="16730">
                  <c:v>8365</c:v>
                </c:pt>
                <c:pt idx="16731">
                  <c:v>8365.5</c:v>
                </c:pt>
                <c:pt idx="16732">
                  <c:v>8366</c:v>
                </c:pt>
                <c:pt idx="16733">
                  <c:v>8366.5</c:v>
                </c:pt>
                <c:pt idx="16734">
                  <c:v>8367</c:v>
                </c:pt>
                <c:pt idx="16735">
                  <c:v>8367.5</c:v>
                </c:pt>
                <c:pt idx="16736">
                  <c:v>8368</c:v>
                </c:pt>
                <c:pt idx="16737">
                  <c:v>8368.5</c:v>
                </c:pt>
                <c:pt idx="16738">
                  <c:v>8369</c:v>
                </c:pt>
                <c:pt idx="16739">
                  <c:v>8369.5</c:v>
                </c:pt>
                <c:pt idx="16740">
                  <c:v>8370</c:v>
                </c:pt>
                <c:pt idx="16741">
                  <c:v>8370.5</c:v>
                </c:pt>
                <c:pt idx="16742">
                  <c:v>8371</c:v>
                </c:pt>
                <c:pt idx="16743">
                  <c:v>8371.5</c:v>
                </c:pt>
                <c:pt idx="16744">
                  <c:v>8372</c:v>
                </c:pt>
                <c:pt idx="16745">
                  <c:v>8372.5</c:v>
                </c:pt>
                <c:pt idx="16746">
                  <c:v>8373</c:v>
                </c:pt>
                <c:pt idx="16747">
                  <c:v>8373.5</c:v>
                </c:pt>
                <c:pt idx="16748">
                  <c:v>8374</c:v>
                </c:pt>
                <c:pt idx="16749">
                  <c:v>8374.5</c:v>
                </c:pt>
                <c:pt idx="16750">
                  <c:v>8375</c:v>
                </c:pt>
                <c:pt idx="16751">
                  <c:v>8375.5</c:v>
                </c:pt>
                <c:pt idx="16752">
                  <c:v>8376</c:v>
                </c:pt>
                <c:pt idx="16753">
                  <c:v>8376.5</c:v>
                </c:pt>
                <c:pt idx="16754">
                  <c:v>8377</c:v>
                </c:pt>
                <c:pt idx="16755">
                  <c:v>8377.5</c:v>
                </c:pt>
                <c:pt idx="16756">
                  <c:v>8378</c:v>
                </c:pt>
                <c:pt idx="16757">
                  <c:v>8378.5</c:v>
                </c:pt>
                <c:pt idx="16758">
                  <c:v>8379</c:v>
                </c:pt>
                <c:pt idx="16759">
                  <c:v>8379.5</c:v>
                </c:pt>
                <c:pt idx="16760">
                  <c:v>8380</c:v>
                </c:pt>
                <c:pt idx="16761">
                  <c:v>8380.5</c:v>
                </c:pt>
                <c:pt idx="16762">
                  <c:v>8381</c:v>
                </c:pt>
                <c:pt idx="16763">
                  <c:v>8381.5</c:v>
                </c:pt>
                <c:pt idx="16764">
                  <c:v>8382</c:v>
                </c:pt>
                <c:pt idx="16765">
                  <c:v>8382.5</c:v>
                </c:pt>
                <c:pt idx="16766">
                  <c:v>8383</c:v>
                </c:pt>
                <c:pt idx="16767">
                  <c:v>8383.5</c:v>
                </c:pt>
                <c:pt idx="16768">
                  <c:v>8384</c:v>
                </c:pt>
                <c:pt idx="16769">
                  <c:v>8384.5</c:v>
                </c:pt>
                <c:pt idx="16770">
                  <c:v>8385</c:v>
                </c:pt>
                <c:pt idx="16771">
                  <c:v>8385.5</c:v>
                </c:pt>
                <c:pt idx="16772">
                  <c:v>8386</c:v>
                </c:pt>
                <c:pt idx="16773">
                  <c:v>8386.5</c:v>
                </c:pt>
                <c:pt idx="16774">
                  <c:v>8387</c:v>
                </c:pt>
                <c:pt idx="16775">
                  <c:v>8387.5</c:v>
                </c:pt>
                <c:pt idx="16776">
                  <c:v>8388</c:v>
                </c:pt>
                <c:pt idx="16777">
                  <c:v>8388.5</c:v>
                </c:pt>
                <c:pt idx="16778">
                  <c:v>8389</c:v>
                </c:pt>
                <c:pt idx="16779">
                  <c:v>8389.5</c:v>
                </c:pt>
                <c:pt idx="16780">
                  <c:v>8390</c:v>
                </c:pt>
                <c:pt idx="16781">
                  <c:v>8390.5</c:v>
                </c:pt>
                <c:pt idx="16782">
                  <c:v>8391</c:v>
                </c:pt>
                <c:pt idx="16783">
                  <c:v>8391.5</c:v>
                </c:pt>
                <c:pt idx="16784">
                  <c:v>8392</c:v>
                </c:pt>
                <c:pt idx="16785">
                  <c:v>8392.5</c:v>
                </c:pt>
                <c:pt idx="16786">
                  <c:v>8393</c:v>
                </c:pt>
                <c:pt idx="16787">
                  <c:v>8393.5</c:v>
                </c:pt>
                <c:pt idx="16788">
                  <c:v>8394</c:v>
                </c:pt>
                <c:pt idx="16789">
                  <c:v>8394.5</c:v>
                </c:pt>
                <c:pt idx="16790">
                  <c:v>8395</c:v>
                </c:pt>
                <c:pt idx="16791">
                  <c:v>8395.5</c:v>
                </c:pt>
                <c:pt idx="16792">
                  <c:v>8396</c:v>
                </c:pt>
                <c:pt idx="16793">
                  <c:v>8396.5</c:v>
                </c:pt>
                <c:pt idx="16794">
                  <c:v>8397</c:v>
                </c:pt>
                <c:pt idx="16795">
                  <c:v>8397.5</c:v>
                </c:pt>
                <c:pt idx="16796">
                  <c:v>8398</c:v>
                </c:pt>
                <c:pt idx="16797">
                  <c:v>8398.5</c:v>
                </c:pt>
                <c:pt idx="16798">
                  <c:v>8399</c:v>
                </c:pt>
                <c:pt idx="16799">
                  <c:v>8399.5</c:v>
                </c:pt>
                <c:pt idx="16800">
                  <c:v>8400</c:v>
                </c:pt>
                <c:pt idx="16801">
                  <c:v>8400.5</c:v>
                </c:pt>
                <c:pt idx="16802">
                  <c:v>8401</c:v>
                </c:pt>
                <c:pt idx="16803">
                  <c:v>8401.5</c:v>
                </c:pt>
                <c:pt idx="16804">
                  <c:v>8402</c:v>
                </c:pt>
                <c:pt idx="16805">
                  <c:v>8402.5</c:v>
                </c:pt>
                <c:pt idx="16806">
                  <c:v>8403</c:v>
                </c:pt>
                <c:pt idx="16807">
                  <c:v>8403.5</c:v>
                </c:pt>
                <c:pt idx="16808">
                  <c:v>8404</c:v>
                </c:pt>
                <c:pt idx="16809">
                  <c:v>8404.5</c:v>
                </c:pt>
                <c:pt idx="16810">
                  <c:v>8405</c:v>
                </c:pt>
                <c:pt idx="16811">
                  <c:v>8405.5</c:v>
                </c:pt>
                <c:pt idx="16812">
                  <c:v>8406</c:v>
                </c:pt>
                <c:pt idx="16813">
                  <c:v>8406.5</c:v>
                </c:pt>
                <c:pt idx="16814">
                  <c:v>8407</c:v>
                </c:pt>
                <c:pt idx="16815">
                  <c:v>8407.5</c:v>
                </c:pt>
                <c:pt idx="16816">
                  <c:v>8408</c:v>
                </c:pt>
                <c:pt idx="16817">
                  <c:v>8408.5</c:v>
                </c:pt>
                <c:pt idx="16818">
                  <c:v>8409</c:v>
                </c:pt>
                <c:pt idx="16819">
                  <c:v>8409.5</c:v>
                </c:pt>
                <c:pt idx="16820">
                  <c:v>8410</c:v>
                </c:pt>
                <c:pt idx="16821">
                  <c:v>8410.5</c:v>
                </c:pt>
                <c:pt idx="16822">
                  <c:v>8411</c:v>
                </c:pt>
                <c:pt idx="16823">
                  <c:v>8411.5</c:v>
                </c:pt>
                <c:pt idx="16824">
                  <c:v>8412</c:v>
                </c:pt>
                <c:pt idx="16825">
                  <c:v>8412.5</c:v>
                </c:pt>
                <c:pt idx="16826">
                  <c:v>8413</c:v>
                </c:pt>
                <c:pt idx="16827">
                  <c:v>8413.5</c:v>
                </c:pt>
                <c:pt idx="16828">
                  <c:v>8414</c:v>
                </c:pt>
                <c:pt idx="16829">
                  <c:v>8414.5</c:v>
                </c:pt>
                <c:pt idx="16830">
                  <c:v>8415</c:v>
                </c:pt>
                <c:pt idx="16831">
                  <c:v>8415.5</c:v>
                </c:pt>
                <c:pt idx="16832">
                  <c:v>8416</c:v>
                </c:pt>
                <c:pt idx="16833">
                  <c:v>8416.5</c:v>
                </c:pt>
                <c:pt idx="16834">
                  <c:v>8417</c:v>
                </c:pt>
                <c:pt idx="16835">
                  <c:v>8417.5</c:v>
                </c:pt>
                <c:pt idx="16836">
                  <c:v>8418</c:v>
                </c:pt>
                <c:pt idx="16837">
                  <c:v>8418.5</c:v>
                </c:pt>
                <c:pt idx="16838">
                  <c:v>8419</c:v>
                </c:pt>
                <c:pt idx="16839">
                  <c:v>8419.5</c:v>
                </c:pt>
                <c:pt idx="16840">
                  <c:v>8420</c:v>
                </c:pt>
                <c:pt idx="16841">
                  <c:v>8420.5</c:v>
                </c:pt>
                <c:pt idx="16842">
                  <c:v>8421</c:v>
                </c:pt>
                <c:pt idx="16843">
                  <c:v>8421.5</c:v>
                </c:pt>
                <c:pt idx="16844">
                  <c:v>8422</c:v>
                </c:pt>
                <c:pt idx="16845">
                  <c:v>8422.5</c:v>
                </c:pt>
                <c:pt idx="16846">
                  <c:v>8423</c:v>
                </c:pt>
                <c:pt idx="16847">
                  <c:v>8423.5</c:v>
                </c:pt>
                <c:pt idx="16848">
                  <c:v>8424</c:v>
                </c:pt>
                <c:pt idx="16849">
                  <c:v>8424.5</c:v>
                </c:pt>
                <c:pt idx="16850">
                  <c:v>8425</c:v>
                </c:pt>
                <c:pt idx="16851">
                  <c:v>8425.5</c:v>
                </c:pt>
                <c:pt idx="16852">
                  <c:v>8426</c:v>
                </c:pt>
                <c:pt idx="16853">
                  <c:v>8426.5</c:v>
                </c:pt>
                <c:pt idx="16854">
                  <c:v>8427</c:v>
                </c:pt>
                <c:pt idx="16855">
                  <c:v>8427.5</c:v>
                </c:pt>
                <c:pt idx="16856">
                  <c:v>8428</c:v>
                </c:pt>
                <c:pt idx="16857">
                  <c:v>8428.5</c:v>
                </c:pt>
                <c:pt idx="16858">
                  <c:v>8429</c:v>
                </c:pt>
                <c:pt idx="16859">
                  <c:v>8429.5</c:v>
                </c:pt>
                <c:pt idx="16860">
                  <c:v>8430</c:v>
                </c:pt>
                <c:pt idx="16861">
                  <c:v>8430.5</c:v>
                </c:pt>
                <c:pt idx="16862">
                  <c:v>8431</c:v>
                </c:pt>
                <c:pt idx="16863">
                  <c:v>8431.5</c:v>
                </c:pt>
                <c:pt idx="16864">
                  <c:v>8432</c:v>
                </c:pt>
                <c:pt idx="16865">
                  <c:v>8432.5</c:v>
                </c:pt>
                <c:pt idx="16866">
                  <c:v>8433</c:v>
                </c:pt>
                <c:pt idx="16867">
                  <c:v>8433.5</c:v>
                </c:pt>
                <c:pt idx="16868">
                  <c:v>8434</c:v>
                </c:pt>
                <c:pt idx="16869">
                  <c:v>8434.5</c:v>
                </c:pt>
                <c:pt idx="16870">
                  <c:v>8435</c:v>
                </c:pt>
                <c:pt idx="16871">
                  <c:v>8435.5</c:v>
                </c:pt>
                <c:pt idx="16872">
                  <c:v>8436</c:v>
                </c:pt>
                <c:pt idx="16873">
                  <c:v>8436.5</c:v>
                </c:pt>
                <c:pt idx="16874">
                  <c:v>8437</c:v>
                </c:pt>
                <c:pt idx="16875">
                  <c:v>8437.5</c:v>
                </c:pt>
                <c:pt idx="16876">
                  <c:v>8438</c:v>
                </c:pt>
                <c:pt idx="16877">
                  <c:v>8438.5</c:v>
                </c:pt>
                <c:pt idx="16878">
                  <c:v>8439</c:v>
                </c:pt>
                <c:pt idx="16879">
                  <c:v>8439.5</c:v>
                </c:pt>
                <c:pt idx="16880">
                  <c:v>8440</c:v>
                </c:pt>
                <c:pt idx="16881">
                  <c:v>8440.5</c:v>
                </c:pt>
                <c:pt idx="16882">
                  <c:v>8441</c:v>
                </c:pt>
                <c:pt idx="16883">
                  <c:v>8441.5</c:v>
                </c:pt>
                <c:pt idx="16884">
                  <c:v>8442</c:v>
                </c:pt>
                <c:pt idx="16885">
                  <c:v>8442.5</c:v>
                </c:pt>
                <c:pt idx="16886">
                  <c:v>8443</c:v>
                </c:pt>
                <c:pt idx="16887">
                  <c:v>8443.5</c:v>
                </c:pt>
                <c:pt idx="16888">
                  <c:v>8444</c:v>
                </c:pt>
                <c:pt idx="16889">
                  <c:v>8444.5</c:v>
                </c:pt>
                <c:pt idx="16890">
                  <c:v>8445</c:v>
                </c:pt>
                <c:pt idx="16891">
                  <c:v>8445.5</c:v>
                </c:pt>
                <c:pt idx="16892">
                  <c:v>8446</c:v>
                </c:pt>
                <c:pt idx="16893">
                  <c:v>8446.5</c:v>
                </c:pt>
                <c:pt idx="16894">
                  <c:v>8447</c:v>
                </c:pt>
                <c:pt idx="16895">
                  <c:v>8447.5</c:v>
                </c:pt>
                <c:pt idx="16896">
                  <c:v>8448</c:v>
                </c:pt>
                <c:pt idx="16897">
                  <c:v>8448.5</c:v>
                </c:pt>
                <c:pt idx="16898">
                  <c:v>8449</c:v>
                </c:pt>
                <c:pt idx="16899">
                  <c:v>8449.5</c:v>
                </c:pt>
                <c:pt idx="16900">
                  <c:v>8450</c:v>
                </c:pt>
                <c:pt idx="16901">
                  <c:v>8450.5</c:v>
                </c:pt>
                <c:pt idx="16902">
                  <c:v>8451</c:v>
                </c:pt>
                <c:pt idx="16903">
                  <c:v>8451.5</c:v>
                </c:pt>
                <c:pt idx="16904">
                  <c:v>8452</c:v>
                </c:pt>
                <c:pt idx="16905">
                  <c:v>8452.5</c:v>
                </c:pt>
                <c:pt idx="16906">
                  <c:v>8453</c:v>
                </c:pt>
                <c:pt idx="16907">
                  <c:v>8453.5</c:v>
                </c:pt>
                <c:pt idx="16908">
                  <c:v>8454</c:v>
                </c:pt>
                <c:pt idx="16909">
                  <c:v>8454.5</c:v>
                </c:pt>
                <c:pt idx="16910">
                  <c:v>8455</c:v>
                </c:pt>
                <c:pt idx="16911">
                  <c:v>8455.5</c:v>
                </c:pt>
                <c:pt idx="16912">
                  <c:v>8456</c:v>
                </c:pt>
                <c:pt idx="16913">
                  <c:v>8456.5</c:v>
                </c:pt>
                <c:pt idx="16914">
                  <c:v>8457</c:v>
                </c:pt>
                <c:pt idx="16915">
                  <c:v>8457.5</c:v>
                </c:pt>
                <c:pt idx="16916">
                  <c:v>8458</c:v>
                </c:pt>
                <c:pt idx="16917">
                  <c:v>8458.5</c:v>
                </c:pt>
                <c:pt idx="16918">
                  <c:v>8459</c:v>
                </c:pt>
                <c:pt idx="16919">
                  <c:v>8459.5</c:v>
                </c:pt>
                <c:pt idx="16920">
                  <c:v>8460</c:v>
                </c:pt>
                <c:pt idx="16921">
                  <c:v>8460.5</c:v>
                </c:pt>
                <c:pt idx="16922">
                  <c:v>8461</c:v>
                </c:pt>
                <c:pt idx="16923">
                  <c:v>8461.5</c:v>
                </c:pt>
                <c:pt idx="16924">
                  <c:v>8462</c:v>
                </c:pt>
                <c:pt idx="16925">
                  <c:v>8462.5</c:v>
                </c:pt>
                <c:pt idx="16926">
                  <c:v>8463</c:v>
                </c:pt>
                <c:pt idx="16927">
                  <c:v>8463.5</c:v>
                </c:pt>
                <c:pt idx="16928">
                  <c:v>8464</c:v>
                </c:pt>
                <c:pt idx="16929">
                  <c:v>8464.5</c:v>
                </c:pt>
                <c:pt idx="16930">
                  <c:v>8465</c:v>
                </c:pt>
                <c:pt idx="16931">
                  <c:v>8465.5</c:v>
                </c:pt>
                <c:pt idx="16932">
                  <c:v>8466</c:v>
                </c:pt>
                <c:pt idx="16933">
                  <c:v>8466.5</c:v>
                </c:pt>
                <c:pt idx="16934">
                  <c:v>8467</c:v>
                </c:pt>
                <c:pt idx="16935">
                  <c:v>8467.5</c:v>
                </c:pt>
                <c:pt idx="16936">
                  <c:v>8468</c:v>
                </c:pt>
                <c:pt idx="16937">
                  <c:v>8468.5</c:v>
                </c:pt>
                <c:pt idx="16938">
                  <c:v>8469</c:v>
                </c:pt>
                <c:pt idx="16939">
                  <c:v>8469.5</c:v>
                </c:pt>
                <c:pt idx="16940">
                  <c:v>8470</c:v>
                </c:pt>
                <c:pt idx="16941">
                  <c:v>8470.5</c:v>
                </c:pt>
                <c:pt idx="16942">
                  <c:v>8471</c:v>
                </c:pt>
                <c:pt idx="16943">
                  <c:v>8471.5</c:v>
                </c:pt>
                <c:pt idx="16944">
                  <c:v>8472</c:v>
                </c:pt>
                <c:pt idx="16945">
                  <c:v>8472.5</c:v>
                </c:pt>
                <c:pt idx="16946">
                  <c:v>8473</c:v>
                </c:pt>
                <c:pt idx="16947">
                  <c:v>8473.5</c:v>
                </c:pt>
                <c:pt idx="16948">
                  <c:v>8474</c:v>
                </c:pt>
                <c:pt idx="16949">
                  <c:v>8474.5</c:v>
                </c:pt>
                <c:pt idx="16950">
                  <c:v>8475</c:v>
                </c:pt>
                <c:pt idx="16951">
                  <c:v>8475.5</c:v>
                </c:pt>
                <c:pt idx="16952">
                  <c:v>8476</c:v>
                </c:pt>
                <c:pt idx="16953">
                  <c:v>8476.5</c:v>
                </c:pt>
                <c:pt idx="16954">
                  <c:v>8477</c:v>
                </c:pt>
                <c:pt idx="16955">
                  <c:v>8477.5</c:v>
                </c:pt>
                <c:pt idx="16956">
                  <c:v>8478</c:v>
                </c:pt>
                <c:pt idx="16957">
                  <c:v>8478.5</c:v>
                </c:pt>
                <c:pt idx="16958">
                  <c:v>8479</c:v>
                </c:pt>
                <c:pt idx="16959">
                  <c:v>8479.5</c:v>
                </c:pt>
                <c:pt idx="16960">
                  <c:v>8480</c:v>
                </c:pt>
                <c:pt idx="16961">
                  <c:v>8480.5</c:v>
                </c:pt>
                <c:pt idx="16962">
                  <c:v>8481</c:v>
                </c:pt>
                <c:pt idx="16963">
                  <c:v>8481.5</c:v>
                </c:pt>
                <c:pt idx="16964">
                  <c:v>8482</c:v>
                </c:pt>
                <c:pt idx="16965">
                  <c:v>8482.5</c:v>
                </c:pt>
                <c:pt idx="16966">
                  <c:v>8483</c:v>
                </c:pt>
                <c:pt idx="16967">
                  <c:v>8483.5</c:v>
                </c:pt>
                <c:pt idx="16968">
                  <c:v>8484</c:v>
                </c:pt>
                <c:pt idx="16969">
                  <c:v>8484.5</c:v>
                </c:pt>
                <c:pt idx="16970">
                  <c:v>8485</c:v>
                </c:pt>
                <c:pt idx="16971">
                  <c:v>8485.5</c:v>
                </c:pt>
                <c:pt idx="16972">
                  <c:v>8486</c:v>
                </c:pt>
                <c:pt idx="16973">
                  <c:v>8486.5</c:v>
                </c:pt>
                <c:pt idx="16974">
                  <c:v>8487</c:v>
                </c:pt>
                <c:pt idx="16975">
                  <c:v>8487.5</c:v>
                </c:pt>
                <c:pt idx="16976">
                  <c:v>8488</c:v>
                </c:pt>
                <c:pt idx="16977">
                  <c:v>8488.5</c:v>
                </c:pt>
                <c:pt idx="16978">
                  <c:v>8489</c:v>
                </c:pt>
                <c:pt idx="16979">
                  <c:v>8489.5</c:v>
                </c:pt>
                <c:pt idx="16980">
                  <c:v>8490</c:v>
                </c:pt>
                <c:pt idx="16981">
                  <c:v>8490.5</c:v>
                </c:pt>
                <c:pt idx="16982">
                  <c:v>8491</c:v>
                </c:pt>
                <c:pt idx="16983">
                  <c:v>8491.5</c:v>
                </c:pt>
                <c:pt idx="16984">
                  <c:v>8492</c:v>
                </c:pt>
                <c:pt idx="16985">
                  <c:v>8492.5</c:v>
                </c:pt>
                <c:pt idx="16986">
                  <c:v>8493</c:v>
                </c:pt>
                <c:pt idx="16987">
                  <c:v>8493.5</c:v>
                </c:pt>
                <c:pt idx="16988">
                  <c:v>8494</c:v>
                </c:pt>
                <c:pt idx="16989">
                  <c:v>8494.5</c:v>
                </c:pt>
                <c:pt idx="16990">
                  <c:v>8495</c:v>
                </c:pt>
                <c:pt idx="16991">
                  <c:v>8495.5</c:v>
                </c:pt>
                <c:pt idx="16992">
                  <c:v>8496</c:v>
                </c:pt>
                <c:pt idx="16993">
                  <c:v>8496.5</c:v>
                </c:pt>
                <c:pt idx="16994">
                  <c:v>8497</c:v>
                </c:pt>
                <c:pt idx="16995">
                  <c:v>8497.5</c:v>
                </c:pt>
                <c:pt idx="16996">
                  <c:v>8498</c:v>
                </c:pt>
                <c:pt idx="16997">
                  <c:v>8498.5</c:v>
                </c:pt>
                <c:pt idx="16998">
                  <c:v>8499</c:v>
                </c:pt>
                <c:pt idx="16999">
                  <c:v>8499.5</c:v>
                </c:pt>
                <c:pt idx="17000">
                  <c:v>8500</c:v>
                </c:pt>
                <c:pt idx="17001">
                  <c:v>8500.5</c:v>
                </c:pt>
                <c:pt idx="17002">
                  <c:v>8501</c:v>
                </c:pt>
                <c:pt idx="17003">
                  <c:v>8501.5</c:v>
                </c:pt>
                <c:pt idx="17004">
                  <c:v>8502</c:v>
                </c:pt>
                <c:pt idx="17005">
                  <c:v>8502.5</c:v>
                </c:pt>
                <c:pt idx="17006">
                  <c:v>8503</c:v>
                </c:pt>
                <c:pt idx="17007">
                  <c:v>8503.5</c:v>
                </c:pt>
                <c:pt idx="17008">
                  <c:v>8504</c:v>
                </c:pt>
                <c:pt idx="17009">
                  <c:v>8504.5</c:v>
                </c:pt>
                <c:pt idx="17010">
                  <c:v>8505</c:v>
                </c:pt>
                <c:pt idx="17011">
                  <c:v>8505.5</c:v>
                </c:pt>
                <c:pt idx="17012">
                  <c:v>8506</c:v>
                </c:pt>
                <c:pt idx="17013">
                  <c:v>8506.5</c:v>
                </c:pt>
                <c:pt idx="17014">
                  <c:v>8507</c:v>
                </c:pt>
                <c:pt idx="17015">
                  <c:v>8507.5</c:v>
                </c:pt>
                <c:pt idx="17016">
                  <c:v>8508</c:v>
                </c:pt>
                <c:pt idx="17017">
                  <c:v>8508.5</c:v>
                </c:pt>
                <c:pt idx="17018">
                  <c:v>8509</c:v>
                </c:pt>
                <c:pt idx="17019">
                  <c:v>8509.5</c:v>
                </c:pt>
                <c:pt idx="17020">
                  <c:v>8510</c:v>
                </c:pt>
                <c:pt idx="17021">
                  <c:v>8510.5</c:v>
                </c:pt>
                <c:pt idx="17022">
                  <c:v>8511</c:v>
                </c:pt>
                <c:pt idx="17023">
                  <c:v>8511.5</c:v>
                </c:pt>
                <c:pt idx="17024">
                  <c:v>8512</c:v>
                </c:pt>
                <c:pt idx="17025">
                  <c:v>8512.5</c:v>
                </c:pt>
                <c:pt idx="17026">
                  <c:v>8513</c:v>
                </c:pt>
                <c:pt idx="17027">
                  <c:v>8513.5</c:v>
                </c:pt>
                <c:pt idx="17028">
                  <c:v>8514</c:v>
                </c:pt>
                <c:pt idx="17029">
                  <c:v>8514.5</c:v>
                </c:pt>
                <c:pt idx="17030">
                  <c:v>8515</c:v>
                </c:pt>
                <c:pt idx="17031">
                  <c:v>8515.5</c:v>
                </c:pt>
                <c:pt idx="17032">
                  <c:v>8516</c:v>
                </c:pt>
                <c:pt idx="17033">
                  <c:v>8516.5</c:v>
                </c:pt>
                <c:pt idx="17034">
                  <c:v>8517</c:v>
                </c:pt>
                <c:pt idx="17035">
                  <c:v>8517.5</c:v>
                </c:pt>
                <c:pt idx="17036">
                  <c:v>8518</c:v>
                </c:pt>
                <c:pt idx="17037">
                  <c:v>8518.5</c:v>
                </c:pt>
                <c:pt idx="17038">
                  <c:v>8519</c:v>
                </c:pt>
                <c:pt idx="17039">
                  <c:v>8519.5</c:v>
                </c:pt>
                <c:pt idx="17040">
                  <c:v>8520</c:v>
                </c:pt>
                <c:pt idx="17041">
                  <c:v>8520.5</c:v>
                </c:pt>
                <c:pt idx="17042">
                  <c:v>8521</c:v>
                </c:pt>
                <c:pt idx="17043">
                  <c:v>8521.5</c:v>
                </c:pt>
                <c:pt idx="17044">
                  <c:v>8522</c:v>
                </c:pt>
                <c:pt idx="17045">
                  <c:v>8522.5</c:v>
                </c:pt>
                <c:pt idx="17046">
                  <c:v>8523</c:v>
                </c:pt>
                <c:pt idx="17047">
                  <c:v>8523.5</c:v>
                </c:pt>
                <c:pt idx="17048">
                  <c:v>8524</c:v>
                </c:pt>
                <c:pt idx="17049">
                  <c:v>8524.5</c:v>
                </c:pt>
                <c:pt idx="17050">
                  <c:v>8525</c:v>
                </c:pt>
                <c:pt idx="17051">
                  <c:v>8525.5</c:v>
                </c:pt>
                <c:pt idx="17052">
                  <c:v>8526</c:v>
                </c:pt>
                <c:pt idx="17053">
                  <c:v>8526.5</c:v>
                </c:pt>
                <c:pt idx="17054">
                  <c:v>8527</c:v>
                </c:pt>
                <c:pt idx="17055">
                  <c:v>8527.5</c:v>
                </c:pt>
                <c:pt idx="17056">
                  <c:v>8528</c:v>
                </c:pt>
                <c:pt idx="17057">
                  <c:v>8528.5</c:v>
                </c:pt>
                <c:pt idx="17058">
                  <c:v>8529</c:v>
                </c:pt>
                <c:pt idx="17059">
                  <c:v>8529.5</c:v>
                </c:pt>
                <c:pt idx="17060">
                  <c:v>8530</c:v>
                </c:pt>
                <c:pt idx="17061">
                  <c:v>8530.5</c:v>
                </c:pt>
                <c:pt idx="17062">
                  <c:v>8531</c:v>
                </c:pt>
                <c:pt idx="17063">
                  <c:v>8531.5</c:v>
                </c:pt>
                <c:pt idx="17064">
                  <c:v>8532</c:v>
                </c:pt>
                <c:pt idx="17065">
                  <c:v>8532.5</c:v>
                </c:pt>
                <c:pt idx="17066">
                  <c:v>8533</c:v>
                </c:pt>
                <c:pt idx="17067">
                  <c:v>8533.5</c:v>
                </c:pt>
                <c:pt idx="17068">
                  <c:v>8534</c:v>
                </c:pt>
                <c:pt idx="17069">
                  <c:v>8534.5</c:v>
                </c:pt>
                <c:pt idx="17070">
                  <c:v>8535</c:v>
                </c:pt>
                <c:pt idx="17071">
                  <c:v>8535.5</c:v>
                </c:pt>
                <c:pt idx="17072">
                  <c:v>8536</c:v>
                </c:pt>
                <c:pt idx="17073">
                  <c:v>8536.5</c:v>
                </c:pt>
                <c:pt idx="17074">
                  <c:v>8537</c:v>
                </c:pt>
                <c:pt idx="17075">
                  <c:v>8537.5</c:v>
                </c:pt>
                <c:pt idx="17076">
                  <c:v>8538</c:v>
                </c:pt>
                <c:pt idx="17077">
                  <c:v>8538.5</c:v>
                </c:pt>
                <c:pt idx="17078">
                  <c:v>8539</c:v>
                </c:pt>
                <c:pt idx="17079">
                  <c:v>8539.5</c:v>
                </c:pt>
                <c:pt idx="17080">
                  <c:v>8540</c:v>
                </c:pt>
                <c:pt idx="17081">
                  <c:v>8540.5</c:v>
                </c:pt>
                <c:pt idx="17082">
                  <c:v>8541</c:v>
                </c:pt>
                <c:pt idx="17083">
                  <c:v>8541.5</c:v>
                </c:pt>
                <c:pt idx="17084">
                  <c:v>8542</c:v>
                </c:pt>
                <c:pt idx="17085">
                  <c:v>8542.5</c:v>
                </c:pt>
                <c:pt idx="17086">
                  <c:v>8543</c:v>
                </c:pt>
                <c:pt idx="17087">
                  <c:v>8543.5</c:v>
                </c:pt>
                <c:pt idx="17088">
                  <c:v>8544</c:v>
                </c:pt>
                <c:pt idx="17089">
                  <c:v>8544.5</c:v>
                </c:pt>
                <c:pt idx="17090">
                  <c:v>8545</c:v>
                </c:pt>
                <c:pt idx="17091">
                  <c:v>8545.5</c:v>
                </c:pt>
                <c:pt idx="17092">
                  <c:v>8546</c:v>
                </c:pt>
                <c:pt idx="17093">
                  <c:v>8546.5</c:v>
                </c:pt>
                <c:pt idx="17094">
                  <c:v>8547</c:v>
                </c:pt>
                <c:pt idx="17095">
                  <c:v>8547.5</c:v>
                </c:pt>
                <c:pt idx="17096">
                  <c:v>8548</c:v>
                </c:pt>
                <c:pt idx="17097">
                  <c:v>8548.5</c:v>
                </c:pt>
                <c:pt idx="17098">
                  <c:v>8549</c:v>
                </c:pt>
                <c:pt idx="17099">
                  <c:v>8549.5</c:v>
                </c:pt>
                <c:pt idx="17100">
                  <c:v>8550</c:v>
                </c:pt>
                <c:pt idx="17101">
                  <c:v>8550.5</c:v>
                </c:pt>
                <c:pt idx="17102">
                  <c:v>8551</c:v>
                </c:pt>
                <c:pt idx="17103">
                  <c:v>8551.5</c:v>
                </c:pt>
                <c:pt idx="17104">
                  <c:v>8552</c:v>
                </c:pt>
                <c:pt idx="17105">
                  <c:v>8552.5</c:v>
                </c:pt>
                <c:pt idx="17106">
                  <c:v>8553</c:v>
                </c:pt>
                <c:pt idx="17107">
                  <c:v>8553.5</c:v>
                </c:pt>
                <c:pt idx="17108">
                  <c:v>8554</c:v>
                </c:pt>
                <c:pt idx="17109">
                  <c:v>8554.5</c:v>
                </c:pt>
                <c:pt idx="17110">
                  <c:v>8555</c:v>
                </c:pt>
                <c:pt idx="17111">
                  <c:v>8555.5</c:v>
                </c:pt>
                <c:pt idx="17112">
                  <c:v>8556</c:v>
                </c:pt>
                <c:pt idx="17113">
                  <c:v>8556.5</c:v>
                </c:pt>
                <c:pt idx="17114">
                  <c:v>8557</c:v>
                </c:pt>
                <c:pt idx="17115">
                  <c:v>8557.5</c:v>
                </c:pt>
                <c:pt idx="17116">
                  <c:v>8558</c:v>
                </c:pt>
                <c:pt idx="17117">
                  <c:v>8558.5</c:v>
                </c:pt>
                <c:pt idx="17118">
                  <c:v>8559</c:v>
                </c:pt>
                <c:pt idx="17119">
                  <c:v>8559.5</c:v>
                </c:pt>
                <c:pt idx="17120">
                  <c:v>8560</c:v>
                </c:pt>
                <c:pt idx="17121">
                  <c:v>8560.5</c:v>
                </c:pt>
                <c:pt idx="17122">
                  <c:v>8561</c:v>
                </c:pt>
                <c:pt idx="17123">
                  <c:v>8561.5</c:v>
                </c:pt>
                <c:pt idx="17124">
                  <c:v>8562</c:v>
                </c:pt>
                <c:pt idx="17125">
                  <c:v>8562.5</c:v>
                </c:pt>
                <c:pt idx="17126">
                  <c:v>8563</c:v>
                </c:pt>
                <c:pt idx="17127">
                  <c:v>8563.5</c:v>
                </c:pt>
                <c:pt idx="17128">
                  <c:v>8564</c:v>
                </c:pt>
                <c:pt idx="17129">
                  <c:v>8564.5</c:v>
                </c:pt>
                <c:pt idx="17130">
                  <c:v>8565</c:v>
                </c:pt>
                <c:pt idx="17131">
                  <c:v>8565.5</c:v>
                </c:pt>
                <c:pt idx="17132">
                  <c:v>8566</c:v>
                </c:pt>
                <c:pt idx="17133">
                  <c:v>8566.5</c:v>
                </c:pt>
                <c:pt idx="17134">
                  <c:v>8567</c:v>
                </c:pt>
                <c:pt idx="17135">
                  <c:v>8567.5</c:v>
                </c:pt>
                <c:pt idx="17136">
                  <c:v>8568</c:v>
                </c:pt>
                <c:pt idx="17137">
                  <c:v>8568.5</c:v>
                </c:pt>
                <c:pt idx="17138">
                  <c:v>8569</c:v>
                </c:pt>
                <c:pt idx="17139">
                  <c:v>8569.5</c:v>
                </c:pt>
                <c:pt idx="17140">
                  <c:v>8570</c:v>
                </c:pt>
                <c:pt idx="17141">
                  <c:v>8570.5</c:v>
                </c:pt>
                <c:pt idx="17142">
                  <c:v>8571</c:v>
                </c:pt>
                <c:pt idx="17143">
                  <c:v>8571.5</c:v>
                </c:pt>
                <c:pt idx="17144">
                  <c:v>8572</c:v>
                </c:pt>
                <c:pt idx="17145">
                  <c:v>8572.5</c:v>
                </c:pt>
                <c:pt idx="17146">
                  <c:v>8573</c:v>
                </c:pt>
                <c:pt idx="17147">
                  <c:v>8573.5</c:v>
                </c:pt>
                <c:pt idx="17148">
                  <c:v>8574</c:v>
                </c:pt>
                <c:pt idx="17149">
                  <c:v>8574.5</c:v>
                </c:pt>
                <c:pt idx="17150">
                  <c:v>8575</c:v>
                </c:pt>
                <c:pt idx="17151">
                  <c:v>8575.5</c:v>
                </c:pt>
                <c:pt idx="17152">
                  <c:v>8576</c:v>
                </c:pt>
                <c:pt idx="17153">
                  <c:v>8576.5</c:v>
                </c:pt>
                <c:pt idx="17154">
                  <c:v>8577</c:v>
                </c:pt>
                <c:pt idx="17155">
                  <c:v>8577.5</c:v>
                </c:pt>
                <c:pt idx="17156">
                  <c:v>8578</c:v>
                </c:pt>
                <c:pt idx="17157">
                  <c:v>8578.5</c:v>
                </c:pt>
                <c:pt idx="17158">
                  <c:v>8579</c:v>
                </c:pt>
                <c:pt idx="17159">
                  <c:v>8579.5</c:v>
                </c:pt>
                <c:pt idx="17160">
                  <c:v>8580</c:v>
                </c:pt>
                <c:pt idx="17161">
                  <c:v>8580.5</c:v>
                </c:pt>
                <c:pt idx="17162">
                  <c:v>8581</c:v>
                </c:pt>
                <c:pt idx="17163">
                  <c:v>8581.5</c:v>
                </c:pt>
                <c:pt idx="17164">
                  <c:v>8582</c:v>
                </c:pt>
                <c:pt idx="17165">
                  <c:v>8582.5</c:v>
                </c:pt>
                <c:pt idx="17166">
                  <c:v>8583</c:v>
                </c:pt>
                <c:pt idx="17167">
                  <c:v>8583.5</c:v>
                </c:pt>
                <c:pt idx="17168">
                  <c:v>8584</c:v>
                </c:pt>
                <c:pt idx="17169">
                  <c:v>8584.5</c:v>
                </c:pt>
                <c:pt idx="17170">
                  <c:v>8585</c:v>
                </c:pt>
                <c:pt idx="17171">
                  <c:v>8585.5</c:v>
                </c:pt>
                <c:pt idx="17172">
                  <c:v>8586</c:v>
                </c:pt>
                <c:pt idx="17173">
                  <c:v>8586.5</c:v>
                </c:pt>
                <c:pt idx="17174">
                  <c:v>8587</c:v>
                </c:pt>
                <c:pt idx="17175">
                  <c:v>8587.5</c:v>
                </c:pt>
                <c:pt idx="17176">
                  <c:v>8588</c:v>
                </c:pt>
                <c:pt idx="17177">
                  <c:v>8588.5</c:v>
                </c:pt>
                <c:pt idx="17178">
                  <c:v>8589</c:v>
                </c:pt>
                <c:pt idx="17179">
                  <c:v>8589.5</c:v>
                </c:pt>
                <c:pt idx="17180">
                  <c:v>8590</c:v>
                </c:pt>
                <c:pt idx="17181">
                  <c:v>8590.5</c:v>
                </c:pt>
                <c:pt idx="17182">
                  <c:v>8591</c:v>
                </c:pt>
                <c:pt idx="17183">
                  <c:v>8591.5</c:v>
                </c:pt>
                <c:pt idx="17184">
                  <c:v>8592</c:v>
                </c:pt>
                <c:pt idx="17185">
                  <c:v>8592.5</c:v>
                </c:pt>
                <c:pt idx="17186">
                  <c:v>8593</c:v>
                </c:pt>
                <c:pt idx="17187">
                  <c:v>8593.5</c:v>
                </c:pt>
                <c:pt idx="17188">
                  <c:v>8594</c:v>
                </c:pt>
                <c:pt idx="17189">
                  <c:v>8594.5</c:v>
                </c:pt>
                <c:pt idx="17190">
                  <c:v>8595</c:v>
                </c:pt>
                <c:pt idx="17191">
                  <c:v>8595.5</c:v>
                </c:pt>
                <c:pt idx="17192">
                  <c:v>8596</c:v>
                </c:pt>
                <c:pt idx="17193">
                  <c:v>8596.5</c:v>
                </c:pt>
                <c:pt idx="17194">
                  <c:v>8597</c:v>
                </c:pt>
                <c:pt idx="17195">
                  <c:v>8597.5</c:v>
                </c:pt>
                <c:pt idx="17196">
                  <c:v>8598</c:v>
                </c:pt>
                <c:pt idx="17197">
                  <c:v>8598.5</c:v>
                </c:pt>
                <c:pt idx="17198">
                  <c:v>8599</c:v>
                </c:pt>
                <c:pt idx="17199">
                  <c:v>8599.5</c:v>
                </c:pt>
                <c:pt idx="17200">
                  <c:v>8600</c:v>
                </c:pt>
                <c:pt idx="17201">
                  <c:v>8600.5</c:v>
                </c:pt>
                <c:pt idx="17202">
                  <c:v>8601</c:v>
                </c:pt>
                <c:pt idx="17203">
                  <c:v>8601.5</c:v>
                </c:pt>
                <c:pt idx="17204">
                  <c:v>8602</c:v>
                </c:pt>
                <c:pt idx="17205">
                  <c:v>8602.5</c:v>
                </c:pt>
                <c:pt idx="17206">
                  <c:v>8603</c:v>
                </c:pt>
                <c:pt idx="17207">
                  <c:v>8603.5</c:v>
                </c:pt>
                <c:pt idx="17208">
                  <c:v>8604</c:v>
                </c:pt>
                <c:pt idx="17209">
                  <c:v>8604.5</c:v>
                </c:pt>
                <c:pt idx="17210">
                  <c:v>8605</c:v>
                </c:pt>
                <c:pt idx="17211">
                  <c:v>8605.5</c:v>
                </c:pt>
                <c:pt idx="17212">
                  <c:v>8606</c:v>
                </c:pt>
                <c:pt idx="17213">
                  <c:v>8606.5</c:v>
                </c:pt>
                <c:pt idx="17214">
                  <c:v>8607</c:v>
                </c:pt>
                <c:pt idx="17215">
                  <c:v>8607.5</c:v>
                </c:pt>
                <c:pt idx="17216">
                  <c:v>8608</c:v>
                </c:pt>
                <c:pt idx="17217">
                  <c:v>8608.5</c:v>
                </c:pt>
                <c:pt idx="17218">
                  <c:v>8609</c:v>
                </c:pt>
                <c:pt idx="17219">
                  <c:v>8609.5</c:v>
                </c:pt>
                <c:pt idx="17220">
                  <c:v>8610</c:v>
                </c:pt>
                <c:pt idx="17221">
                  <c:v>8610.5</c:v>
                </c:pt>
                <c:pt idx="17222">
                  <c:v>8611</c:v>
                </c:pt>
                <c:pt idx="17223">
                  <c:v>8611.5</c:v>
                </c:pt>
                <c:pt idx="17224">
                  <c:v>8612</c:v>
                </c:pt>
                <c:pt idx="17225">
                  <c:v>8612.5</c:v>
                </c:pt>
                <c:pt idx="17226">
                  <c:v>8613</c:v>
                </c:pt>
                <c:pt idx="17227">
                  <c:v>8613.5</c:v>
                </c:pt>
                <c:pt idx="17228">
                  <c:v>8614</c:v>
                </c:pt>
                <c:pt idx="17229">
                  <c:v>8614.5</c:v>
                </c:pt>
                <c:pt idx="17230">
                  <c:v>8615</c:v>
                </c:pt>
                <c:pt idx="17231">
                  <c:v>8615.5</c:v>
                </c:pt>
                <c:pt idx="17232">
                  <c:v>8616</c:v>
                </c:pt>
                <c:pt idx="17233">
                  <c:v>8616.5</c:v>
                </c:pt>
                <c:pt idx="17234">
                  <c:v>8617</c:v>
                </c:pt>
                <c:pt idx="17235">
                  <c:v>8617.5</c:v>
                </c:pt>
                <c:pt idx="17236">
                  <c:v>8618</c:v>
                </c:pt>
                <c:pt idx="17237">
                  <c:v>8618.5</c:v>
                </c:pt>
                <c:pt idx="17238">
                  <c:v>8619</c:v>
                </c:pt>
                <c:pt idx="17239">
                  <c:v>8619.5</c:v>
                </c:pt>
                <c:pt idx="17240">
                  <c:v>8620</c:v>
                </c:pt>
                <c:pt idx="17241">
                  <c:v>8620.5</c:v>
                </c:pt>
                <c:pt idx="17242">
                  <c:v>8621</c:v>
                </c:pt>
                <c:pt idx="17243">
                  <c:v>8621.5</c:v>
                </c:pt>
                <c:pt idx="17244">
                  <c:v>8622</c:v>
                </c:pt>
                <c:pt idx="17245">
                  <c:v>8622.5</c:v>
                </c:pt>
                <c:pt idx="17246">
                  <c:v>8623</c:v>
                </c:pt>
                <c:pt idx="17247">
                  <c:v>8623.5</c:v>
                </c:pt>
                <c:pt idx="17248">
                  <c:v>8624</c:v>
                </c:pt>
                <c:pt idx="17249">
                  <c:v>8624.5</c:v>
                </c:pt>
                <c:pt idx="17250">
                  <c:v>8625</c:v>
                </c:pt>
                <c:pt idx="17251">
                  <c:v>8625.5</c:v>
                </c:pt>
                <c:pt idx="17252">
                  <c:v>8626</c:v>
                </c:pt>
                <c:pt idx="17253">
                  <c:v>8626.5</c:v>
                </c:pt>
                <c:pt idx="17254">
                  <c:v>8627</c:v>
                </c:pt>
                <c:pt idx="17255">
                  <c:v>8627.5</c:v>
                </c:pt>
                <c:pt idx="17256">
                  <c:v>8628</c:v>
                </c:pt>
                <c:pt idx="17257">
                  <c:v>8628.5</c:v>
                </c:pt>
                <c:pt idx="17258">
                  <c:v>8629</c:v>
                </c:pt>
                <c:pt idx="17259">
                  <c:v>8629.5</c:v>
                </c:pt>
                <c:pt idx="17260">
                  <c:v>8630</c:v>
                </c:pt>
                <c:pt idx="17261">
                  <c:v>8630.5</c:v>
                </c:pt>
                <c:pt idx="17262">
                  <c:v>8631</c:v>
                </c:pt>
                <c:pt idx="17263">
                  <c:v>8631.5</c:v>
                </c:pt>
                <c:pt idx="17264">
                  <c:v>8632</c:v>
                </c:pt>
                <c:pt idx="17265">
                  <c:v>8632.5</c:v>
                </c:pt>
                <c:pt idx="17266">
                  <c:v>8633</c:v>
                </c:pt>
                <c:pt idx="17267">
                  <c:v>8633.5</c:v>
                </c:pt>
                <c:pt idx="17268">
                  <c:v>8634</c:v>
                </c:pt>
                <c:pt idx="17269">
                  <c:v>8634.5</c:v>
                </c:pt>
                <c:pt idx="17270">
                  <c:v>8635</c:v>
                </c:pt>
                <c:pt idx="17271">
                  <c:v>8635.5</c:v>
                </c:pt>
                <c:pt idx="17272">
                  <c:v>8636</c:v>
                </c:pt>
                <c:pt idx="17273">
                  <c:v>8636.5</c:v>
                </c:pt>
                <c:pt idx="17274">
                  <c:v>8637</c:v>
                </c:pt>
                <c:pt idx="17275">
                  <c:v>8637.5</c:v>
                </c:pt>
                <c:pt idx="17276">
                  <c:v>8638</c:v>
                </c:pt>
                <c:pt idx="17277">
                  <c:v>8638.5</c:v>
                </c:pt>
                <c:pt idx="17278">
                  <c:v>8639</c:v>
                </c:pt>
                <c:pt idx="17279">
                  <c:v>8639.5</c:v>
                </c:pt>
                <c:pt idx="17280">
                  <c:v>8640</c:v>
                </c:pt>
                <c:pt idx="17281">
                  <c:v>8640.5</c:v>
                </c:pt>
                <c:pt idx="17282">
                  <c:v>8641</c:v>
                </c:pt>
                <c:pt idx="17283">
                  <c:v>8641.5</c:v>
                </c:pt>
                <c:pt idx="17284">
                  <c:v>8642</c:v>
                </c:pt>
                <c:pt idx="17285">
                  <c:v>8642.5</c:v>
                </c:pt>
                <c:pt idx="17286">
                  <c:v>8643</c:v>
                </c:pt>
                <c:pt idx="17287">
                  <c:v>8643.5</c:v>
                </c:pt>
                <c:pt idx="17288">
                  <c:v>8644</c:v>
                </c:pt>
                <c:pt idx="17289">
                  <c:v>8644.5</c:v>
                </c:pt>
                <c:pt idx="17290">
                  <c:v>8645</c:v>
                </c:pt>
                <c:pt idx="17291">
                  <c:v>8645.5</c:v>
                </c:pt>
                <c:pt idx="17292">
                  <c:v>8646</c:v>
                </c:pt>
                <c:pt idx="17293">
                  <c:v>8646.5</c:v>
                </c:pt>
                <c:pt idx="17294">
                  <c:v>8647</c:v>
                </c:pt>
                <c:pt idx="17295">
                  <c:v>8647.5</c:v>
                </c:pt>
                <c:pt idx="17296">
                  <c:v>8648</c:v>
                </c:pt>
                <c:pt idx="17297">
                  <c:v>8648.5</c:v>
                </c:pt>
                <c:pt idx="17298">
                  <c:v>8649</c:v>
                </c:pt>
                <c:pt idx="17299">
                  <c:v>8649.5</c:v>
                </c:pt>
                <c:pt idx="17300">
                  <c:v>8650</c:v>
                </c:pt>
                <c:pt idx="17301">
                  <c:v>8650.5</c:v>
                </c:pt>
                <c:pt idx="17302">
                  <c:v>8651</c:v>
                </c:pt>
                <c:pt idx="17303">
                  <c:v>8651.5</c:v>
                </c:pt>
                <c:pt idx="17304">
                  <c:v>8652</c:v>
                </c:pt>
                <c:pt idx="17305">
                  <c:v>8652.5</c:v>
                </c:pt>
                <c:pt idx="17306">
                  <c:v>8653</c:v>
                </c:pt>
                <c:pt idx="17307">
                  <c:v>8653.5</c:v>
                </c:pt>
                <c:pt idx="17308">
                  <c:v>8654</c:v>
                </c:pt>
                <c:pt idx="17309">
                  <c:v>8654.5</c:v>
                </c:pt>
                <c:pt idx="17310">
                  <c:v>8655</c:v>
                </c:pt>
                <c:pt idx="17311">
                  <c:v>8655.5</c:v>
                </c:pt>
                <c:pt idx="17312">
                  <c:v>8656</c:v>
                </c:pt>
                <c:pt idx="17313">
                  <c:v>8656.5</c:v>
                </c:pt>
                <c:pt idx="17314">
                  <c:v>8657</c:v>
                </c:pt>
                <c:pt idx="17315">
                  <c:v>8657.5</c:v>
                </c:pt>
                <c:pt idx="17316">
                  <c:v>8658</c:v>
                </c:pt>
                <c:pt idx="17317">
                  <c:v>8658.5</c:v>
                </c:pt>
                <c:pt idx="17318">
                  <c:v>8659</c:v>
                </c:pt>
                <c:pt idx="17319">
                  <c:v>8659.5</c:v>
                </c:pt>
                <c:pt idx="17320">
                  <c:v>8660</c:v>
                </c:pt>
                <c:pt idx="17321">
                  <c:v>8660.5</c:v>
                </c:pt>
                <c:pt idx="17322">
                  <c:v>8661</c:v>
                </c:pt>
                <c:pt idx="17323">
                  <c:v>8661.5</c:v>
                </c:pt>
                <c:pt idx="17324">
                  <c:v>8662</c:v>
                </c:pt>
                <c:pt idx="17325">
                  <c:v>8662.5</c:v>
                </c:pt>
                <c:pt idx="17326">
                  <c:v>8663</c:v>
                </c:pt>
                <c:pt idx="17327">
                  <c:v>8663.5</c:v>
                </c:pt>
                <c:pt idx="17328">
                  <c:v>8664</c:v>
                </c:pt>
                <c:pt idx="17329">
                  <c:v>8664.5</c:v>
                </c:pt>
                <c:pt idx="17330">
                  <c:v>8665</c:v>
                </c:pt>
                <c:pt idx="17331">
                  <c:v>8665.5</c:v>
                </c:pt>
                <c:pt idx="17332">
                  <c:v>8666</c:v>
                </c:pt>
                <c:pt idx="17333">
                  <c:v>8666.5</c:v>
                </c:pt>
                <c:pt idx="17334">
                  <c:v>8667</c:v>
                </c:pt>
                <c:pt idx="17335">
                  <c:v>8667.5</c:v>
                </c:pt>
                <c:pt idx="17336">
                  <c:v>8668</c:v>
                </c:pt>
                <c:pt idx="17337">
                  <c:v>8668.5</c:v>
                </c:pt>
                <c:pt idx="17338">
                  <c:v>8669</c:v>
                </c:pt>
                <c:pt idx="17339">
                  <c:v>8669.5</c:v>
                </c:pt>
                <c:pt idx="17340">
                  <c:v>8670</c:v>
                </c:pt>
                <c:pt idx="17341">
                  <c:v>8670.5</c:v>
                </c:pt>
                <c:pt idx="17342">
                  <c:v>8671</c:v>
                </c:pt>
                <c:pt idx="17343">
                  <c:v>8671.5</c:v>
                </c:pt>
                <c:pt idx="17344">
                  <c:v>8672</c:v>
                </c:pt>
                <c:pt idx="17345">
                  <c:v>8672.5</c:v>
                </c:pt>
                <c:pt idx="17346">
                  <c:v>8673</c:v>
                </c:pt>
                <c:pt idx="17347">
                  <c:v>8673.5</c:v>
                </c:pt>
                <c:pt idx="17348">
                  <c:v>8674</c:v>
                </c:pt>
                <c:pt idx="17349">
                  <c:v>8674.5</c:v>
                </c:pt>
                <c:pt idx="17350">
                  <c:v>8675</c:v>
                </c:pt>
                <c:pt idx="17351">
                  <c:v>8675.5</c:v>
                </c:pt>
                <c:pt idx="17352">
                  <c:v>8676</c:v>
                </c:pt>
                <c:pt idx="17353">
                  <c:v>8676.5</c:v>
                </c:pt>
                <c:pt idx="17354">
                  <c:v>8677</c:v>
                </c:pt>
                <c:pt idx="17355">
                  <c:v>8677.5</c:v>
                </c:pt>
                <c:pt idx="17356">
                  <c:v>8678</c:v>
                </c:pt>
                <c:pt idx="17357">
                  <c:v>8678.5</c:v>
                </c:pt>
                <c:pt idx="17358">
                  <c:v>8679</c:v>
                </c:pt>
                <c:pt idx="17359">
                  <c:v>8679.5</c:v>
                </c:pt>
                <c:pt idx="17360">
                  <c:v>8680</c:v>
                </c:pt>
                <c:pt idx="17361">
                  <c:v>8680.5</c:v>
                </c:pt>
                <c:pt idx="17362">
                  <c:v>8681</c:v>
                </c:pt>
                <c:pt idx="17363">
                  <c:v>8681.5</c:v>
                </c:pt>
                <c:pt idx="17364">
                  <c:v>8682</c:v>
                </c:pt>
                <c:pt idx="17365">
                  <c:v>8682.5</c:v>
                </c:pt>
                <c:pt idx="17366">
                  <c:v>8683</c:v>
                </c:pt>
                <c:pt idx="17367">
                  <c:v>8683.5</c:v>
                </c:pt>
                <c:pt idx="17368">
                  <c:v>8684</c:v>
                </c:pt>
                <c:pt idx="17369">
                  <c:v>8684.5</c:v>
                </c:pt>
                <c:pt idx="17370">
                  <c:v>8685</c:v>
                </c:pt>
                <c:pt idx="17371">
                  <c:v>8685.5</c:v>
                </c:pt>
                <c:pt idx="17372">
                  <c:v>8686</c:v>
                </c:pt>
                <c:pt idx="17373">
                  <c:v>8686.5</c:v>
                </c:pt>
                <c:pt idx="17374">
                  <c:v>8687</c:v>
                </c:pt>
                <c:pt idx="17375">
                  <c:v>8687.5</c:v>
                </c:pt>
                <c:pt idx="17376">
                  <c:v>8688</c:v>
                </c:pt>
                <c:pt idx="17377">
                  <c:v>8688.5</c:v>
                </c:pt>
                <c:pt idx="17378">
                  <c:v>8689</c:v>
                </c:pt>
                <c:pt idx="17379">
                  <c:v>8689.5</c:v>
                </c:pt>
                <c:pt idx="17380">
                  <c:v>8690</c:v>
                </c:pt>
                <c:pt idx="17381">
                  <c:v>8690.5</c:v>
                </c:pt>
                <c:pt idx="17382">
                  <c:v>8691</c:v>
                </c:pt>
                <c:pt idx="17383">
                  <c:v>8691.5</c:v>
                </c:pt>
                <c:pt idx="17384">
                  <c:v>8692</c:v>
                </c:pt>
                <c:pt idx="17385">
                  <c:v>8692.5</c:v>
                </c:pt>
                <c:pt idx="17386">
                  <c:v>8693</c:v>
                </c:pt>
                <c:pt idx="17387">
                  <c:v>8693.5</c:v>
                </c:pt>
                <c:pt idx="17388">
                  <c:v>8694</c:v>
                </c:pt>
                <c:pt idx="17389">
                  <c:v>8694.5</c:v>
                </c:pt>
                <c:pt idx="17390">
                  <c:v>8695</c:v>
                </c:pt>
                <c:pt idx="17391">
                  <c:v>8695.5</c:v>
                </c:pt>
                <c:pt idx="17392">
                  <c:v>8696</c:v>
                </c:pt>
                <c:pt idx="17393">
                  <c:v>8696.5</c:v>
                </c:pt>
                <c:pt idx="17394">
                  <c:v>8697</c:v>
                </c:pt>
                <c:pt idx="17395">
                  <c:v>8697.5</c:v>
                </c:pt>
                <c:pt idx="17396">
                  <c:v>8698</c:v>
                </c:pt>
                <c:pt idx="17397">
                  <c:v>8698.5</c:v>
                </c:pt>
                <c:pt idx="17398">
                  <c:v>8699</c:v>
                </c:pt>
                <c:pt idx="17399">
                  <c:v>8699.5</c:v>
                </c:pt>
                <c:pt idx="17400">
                  <c:v>8700</c:v>
                </c:pt>
                <c:pt idx="17401">
                  <c:v>8700.5</c:v>
                </c:pt>
                <c:pt idx="17402">
                  <c:v>8701</c:v>
                </c:pt>
                <c:pt idx="17403">
                  <c:v>8701.5</c:v>
                </c:pt>
                <c:pt idx="17404">
                  <c:v>8702</c:v>
                </c:pt>
                <c:pt idx="17405">
                  <c:v>8702.5</c:v>
                </c:pt>
                <c:pt idx="17406">
                  <c:v>8703</c:v>
                </c:pt>
                <c:pt idx="17407">
                  <c:v>8703.5</c:v>
                </c:pt>
                <c:pt idx="17408">
                  <c:v>8704</c:v>
                </c:pt>
                <c:pt idx="17409">
                  <c:v>8704.5</c:v>
                </c:pt>
                <c:pt idx="17410">
                  <c:v>8705</c:v>
                </c:pt>
                <c:pt idx="17411">
                  <c:v>8705.5</c:v>
                </c:pt>
                <c:pt idx="17412">
                  <c:v>8706</c:v>
                </c:pt>
                <c:pt idx="17413">
                  <c:v>8706.5</c:v>
                </c:pt>
                <c:pt idx="17414">
                  <c:v>8707</c:v>
                </c:pt>
                <c:pt idx="17415">
                  <c:v>8707.5</c:v>
                </c:pt>
                <c:pt idx="17416">
                  <c:v>8708</c:v>
                </c:pt>
                <c:pt idx="17417">
                  <c:v>8708.5</c:v>
                </c:pt>
                <c:pt idx="17418">
                  <c:v>8709</c:v>
                </c:pt>
                <c:pt idx="17419">
                  <c:v>8709.5</c:v>
                </c:pt>
                <c:pt idx="17420">
                  <c:v>8710</c:v>
                </c:pt>
                <c:pt idx="17421">
                  <c:v>8710.5</c:v>
                </c:pt>
                <c:pt idx="17422">
                  <c:v>8711</c:v>
                </c:pt>
                <c:pt idx="17423">
                  <c:v>8711.5</c:v>
                </c:pt>
                <c:pt idx="17424">
                  <c:v>8712</c:v>
                </c:pt>
                <c:pt idx="17425">
                  <c:v>8712.5</c:v>
                </c:pt>
                <c:pt idx="17426">
                  <c:v>8713</c:v>
                </c:pt>
                <c:pt idx="17427">
                  <c:v>8713.5</c:v>
                </c:pt>
                <c:pt idx="17428">
                  <c:v>8714</c:v>
                </c:pt>
                <c:pt idx="17429">
                  <c:v>8714.5</c:v>
                </c:pt>
                <c:pt idx="17430">
                  <c:v>8715</c:v>
                </c:pt>
                <c:pt idx="17431">
                  <c:v>8715.5</c:v>
                </c:pt>
                <c:pt idx="17432">
                  <c:v>8716</c:v>
                </c:pt>
                <c:pt idx="17433">
                  <c:v>8716.5</c:v>
                </c:pt>
                <c:pt idx="17434">
                  <c:v>8717</c:v>
                </c:pt>
                <c:pt idx="17435">
                  <c:v>8717.5</c:v>
                </c:pt>
                <c:pt idx="17436">
                  <c:v>8718</c:v>
                </c:pt>
                <c:pt idx="17437">
                  <c:v>8718.5</c:v>
                </c:pt>
                <c:pt idx="17438">
                  <c:v>8719</c:v>
                </c:pt>
                <c:pt idx="17439">
                  <c:v>8719.5</c:v>
                </c:pt>
                <c:pt idx="17440">
                  <c:v>8720</c:v>
                </c:pt>
                <c:pt idx="17441">
                  <c:v>8720.5</c:v>
                </c:pt>
                <c:pt idx="17442">
                  <c:v>8721</c:v>
                </c:pt>
                <c:pt idx="17443">
                  <c:v>8721.5</c:v>
                </c:pt>
                <c:pt idx="17444">
                  <c:v>8722</c:v>
                </c:pt>
                <c:pt idx="17445">
                  <c:v>8722.5</c:v>
                </c:pt>
                <c:pt idx="17446">
                  <c:v>8723</c:v>
                </c:pt>
                <c:pt idx="17447">
                  <c:v>8723.5</c:v>
                </c:pt>
                <c:pt idx="17448">
                  <c:v>8724</c:v>
                </c:pt>
                <c:pt idx="17449">
                  <c:v>8724.5</c:v>
                </c:pt>
                <c:pt idx="17450">
                  <c:v>8725</c:v>
                </c:pt>
                <c:pt idx="17451">
                  <c:v>8725.5</c:v>
                </c:pt>
                <c:pt idx="17452">
                  <c:v>8726</c:v>
                </c:pt>
                <c:pt idx="17453">
                  <c:v>8726.5</c:v>
                </c:pt>
                <c:pt idx="17454">
                  <c:v>8727</c:v>
                </c:pt>
                <c:pt idx="17455">
                  <c:v>8727.5</c:v>
                </c:pt>
                <c:pt idx="17456">
                  <c:v>8728</c:v>
                </c:pt>
                <c:pt idx="17457">
                  <c:v>8728.5</c:v>
                </c:pt>
                <c:pt idx="17458">
                  <c:v>8729</c:v>
                </c:pt>
                <c:pt idx="17459">
                  <c:v>8729.5</c:v>
                </c:pt>
                <c:pt idx="17460">
                  <c:v>8730</c:v>
                </c:pt>
                <c:pt idx="17461">
                  <c:v>8730.5</c:v>
                </c:pt>
                <c:pt idx="17462">
                  <c:v>8731</c:v>
                </c:pt>
                <c:pt idx="17463">
                  <c:v>8731.5</c:v>
                </c:pt>
                <c:pt idx="17464">
                  <c:v>8732</c:v>
                </c:pt>
                <c:pt idx="17465">
                  <c:v>8732.5</c:v>
                </c:pt>
                <c:pt idx="17466">
                  <c:v>8733</c:v>
                </c:pt>
                <c:pt idx="17467">
                  <c:v>8733.5</c:v>
                </c:pt>
                <c:pt idx="17468">
                  <c:v>8734</c:v>
                </c:pt>
                <c:pt idx="17469">
                  <c:v>8734.5</c:v>
                </c:pt>
                <c:pt idx="17470">
                  <c:v>8735</c:v>
                </c:pt>
                <c:pt idx="17471">
                  <c:v>8735.5</c:v>
                </c:pt>
                <c:pt idx="17472">
                  <c:v>8736</c:v>
                </c:pt>
                <c:pt idx="17473">
                  <c:v>8736.5</c:v>
                </c:pt>
                <c:pt idx="17474">
                  <c:v>8737</c:v>
                </c:pt>
                <c:pt idx="17475">
                  <c:v>8737.5</c:v>
                </c:pt>
                <c:pt idx="17476">
                  <c:v>8738</c:v>
                </c:pt>
                <c:pt idx="17477">
                  <c:v>8738.5</c:v>
                </c:pt>
                <c:pt idx="17478">
                  <c:v>8739</c:v>
                </c:pt>
                <c:pt idx="17479">
                  <c:v>8739.5</c:v>
                </c:pt>
                <c:pt idx="17480">
                  <c:v>8740</c:v>
                </c:pt>
                <c:pt idx="17481">
                  <c:v>8740.5</c:v>
                </c:pt>
                <c:pt idx="17482">
                  <c:v>8741</c:v>
                </c:pt>
                <c:pt idx="17483">
                  <c:v>8741.5</c:v>
                </c:pt>
                <c:pt idx="17484">
                  <c:v>8742</c:v>
                </c:pt>
                <c:pt idx="17485">
                  <c:v>8742.5</c:v>
                </c:pt>
                <c:pt idx="17486">
                  <c:v>8743</c:v>
                </c:pt>
                <c:pt idx="17487">
                  <c:v>8743.5</c:v>
                </c:pt>
                <c:pt idx="17488">
                  <c:v>8744</c:v>
                </c:pt>
                <c:pt idx="17489">
                  <c:v>8744.5</c:v>
                </c:pt>
                <c:pt idx="17490">
                  <c:v>8745</c:v>
                </c:pt>
                <c:pt idx="17491">
                  <c:v>8745.5</c:v>
                </c:pt>
                <c:pt idx="17492">
                  <c:v>8746</c:v>
                </c:pt>
                <c:pt idx="17493">
                  <c:v>8746.5</c:v>
                </c:pt>
                <c:pt idx="17494">
                  <c:v>8747</c:v>
                </c:pt>
                <c:pt idx="17495">
                  <c:v>8747.5</c:v>
                </c:pt>
                <c:pt idx="17496">
                  <c:v>8748</c:v>
                </c:pt>
                <c:pt idx="17497">
                  <c:v>8748.5</c:v>
                </c:pt>
                <c:pt idx="17498">
                  <c:v>8749</c:v>
                </c:pt>
                <c:pt idx="17499">
                  <c:v>8749.5</c:v>
                </c:pt>
                <c:pt idx="17500">
                  <c:v>8750</c:v>
                </c:pt>
                <c:pt idx="17501">
                  <c:v>8750.5</c:v>
                </c:pt>
                <c:pt idx="17502">
                  <c:v>8751</c:v>
                </c:pt>
                <c:pt idx="17503">
                  <c:v>8751.5</c:v>
                </c:pt>
                <c:pt idx="17504">
                  <c:v>8752</c:v>
                </c:pt>
                <c:pt idx="17505">
                  <c:v>8752.5</c:v>
                </c:pt>
                <c:pt idx="17506">
                  <c:v>8753</c:v>
                </c:pt>
                <c:pt idx="17507">
                  <c:v>8753.5</c:v>
                </c:pt>
                <c:pt idx="17508">
                  <c:v>8754</c:v>
                </c:pt>
                <c:pt idx="17509">
                  <c:v>8754.5</c:v>
                </c:pt>
                <c:pt idx="17510">
                  <c:v>8755</c:v>
                </c:pt>
                <c:pt idx="17511">
                  <c:v>8755.5</c:v>
                </c:pt>
                <c:pt idx="17512">
                  <c:v>8756</c:v>
                </c:pt>
                <c:pt idx="17513">
                  <c:v>8756.5</c:v>
                </c:pt>
                <c:pt idx="17514">
                  <c:v>8757</c:v>
                </c:pt>
                <c:pt idx="17515">
                  <c:v>8757.5</c:v>
                </c:pt>
                <c:pt idx="17516">
                  <c:v>8758</c:v>
                </c:pt>
                <c:pt idx="17517">
                  <c:v>8758.5</c:v>
                </c:pt>
                <c:pt idx="17518">
                  <c:v>8759</c:v>
                </c:pt>
                <c:pt idx="17519">
                  <c:v>8759.5</c:v>
                </c:pt>
                <c:pt idx="17520">
                  <c:v>8760</c:v>
                </c:pt>
                <c:pt idx="17521">
                  <c:v>8760.5</c:v>
                </c:pt>
                <c:pt idx="17522">
                  <c:v>8761</c:v>
                </c:pt>
                <c:pt idx="17523">
                  <c:v>8761.5</c:v>
                </c:pt>
                <c:pt idx="17524">
                  <c:v>8762</c:v>
                </c:pt>
                <c:pt idx="17525">
                  <c:v>8762.5</c:v>
                </c:pt>
                <c:pt idx="17526">
                  <c:v>8763</c:v>
                </c:pt>
                <c:pt idx="17527">
                  <c:v>8763.5</c:v>
                </c:pt>
                <c:pt idx="17528">
                  <c:v>8764</c:v>
                </c:pt>
                <c:pt idx="17529">
                  <c:v>8764.5</c:v>
                </c:pt>
                <c:pt idx="17530">
                  <c:v>8765</c:v>
                </c:pt>
                <c:pt idx="17531">
                  <c:v>8765.5</c:v>
                </c:pt>
                <c:pt idx="17532">
                  <c:v>8766</c:v>
                </c:pt>
                <c:pt idx="17533">
                  <c:v>8766.5</c:v>
                </c:pt>
                <c:pt idx="17534">
                  <c:v>8767</c:v>
                </c:pt>
                <c:pt idx="17535">
                  <c:v>8767.5</c:v>
                </c:pt>
                <c:pt idx="17536">
                  <c:v>8768</c:v>
                </c:pt>
                <c:pt idx="17537">
                  <c:v>8768.5</c:v>
                </c:pt>
                <c:pt idx="17538">
                  <c:v>8769</c:v>
                </c:pt>
                <c:pt idx="17539">
                  <c:v>8769.5</c:v>
                </c:pt>
                <c:pt idx="17540">
                  <c:v>8770</c:v>
                </c:pt>
                <c:pt idx="17541">
                  <c:v>8770.5</c:v>
                </c:pt>
                <c:pt idx="17542">
                  <c:v>8771</c:v>
                </c:pt>
                <c:pt idx="17543">
                  <c:v>8771.5</c:v>
                </c:pt>
                <c:pt idx="17544">
                  <c:v>8772</c:v>
                </c:pt>
                <c:pt idx="17545">
                  <c:v>8772.5</c:v>
                </c:pt>
                <c:pt idx="17546">
                  <c:v>8773</c:v>
                </c:pt>
                <c:pt idx="17547">
                  <c:v>8773.5</c:v>
                </c:pt>
                <c:pt idx="17548">
                  <c:v>8774</c:v>
                </c:pt>
                <c:pt idx="17549">
                  <c:v>8774.5</c:v>
                </c:pt>
                <c:pt idx="17550">
                  <c:v>8775</c:v>
                </c:pt>
                <c:pt idx="17551">
                  <c:v>8775.5</c:v>
                </c:pt>
                <c:pt idx="17552">
                  <c:v>8776</c:v>
                </c:pt>
                <c:pt idx="17553">
                  <c:v>8776.5</c:v>
                </c:pt>
                <c:pt idx="17554">
                  <c:v>8777</c:v>
                </c:pt>
                <c:pt idx="17555">
                  <c:v>8777.5</c:v>
                </c:pt>
                <c:pt idx="17556">
                  <c:v>8778</c:v>
                </c:pt>
                <c:pt idx="17557">
                  <c:v>8778.5</c:v>
                </c:pt>
                <c:pt idx="17558">
                  <c:v>8779</c:v>
                </c:pt>
                <c:pt idx="17559">
                  <c:v>8779.5</c:v>
                </c:pt>
                <c:pt idx="17560">
                  <c:v>8780</c:v>
                </c:pt>
                <c:pt idx="17561">
                  <c:v>8780.5</c:v>
                </c:pt>
                <c:pt idx="17562">
                  <c:v>8781</c:v>
                </c:pt>
                <c:pt idx="17563">
                  <c:v>8781.5</c:v>
                </c:pt>
                <c:pt idx="17564">
                  <c:v>8782</c:v>
                </c:pt>
                <c:pt idx="17565">
                  <c:v>8782.5</c:v>
                </c:pt>
                <c:pt idx="17566">
                  <c:v>8783</c:v>
                </c:pt>
                <c:pt idx="17567">
                  <c:v>8783.5</c:v>
                </c:pt>
                <c:pt idx="17568">
                  <c:v>8784</c:v>
                </c:pt>
                <c:pt idx="17569">
                  <c:v>8784.5</c:v>
                </c:pt>
                <c:pt idx="17570">
                  <c:v>8785</c:v>
                </c:pt>
                <c:pt idx="17571">
                  <c:v>8785.5</c:v>
                </c:pt>
                <c:pt idx="17572">
                  <c:v>8786</c:v>
                </c:pt>
                <c:pt idx="17573">
                  <c:v>8786.5</c:v>
                </c:pt>
                <c:pt idx="17574">
                  <c:v>8787</c:v>
                </c:pt>
                <c:pt idx="17575">
                  <c:v>8787.5</c:v>
                </c:pt>
                <c:pt idx="17576">
                  <c:v>8788</c:v>
                </c:pt>
                <c:pt idx="17577">
                  <c:v>8788.5</c:v>
                </c:pt>
                <c:pt idx="17578">
                  <c:v>8789</c:v>
                </c:pt>
                <c:pt idx="17579">
                  <c:v>8789.5</c:v>
                </c:pt>
                <c:pt idx="17580">
                  <c:v>8790</c:v>
                </c:pt>
                <c:pt idx="17581">
                  <c:v>8790.5</c:v>
                </c:pt>
                <c:pt idx="17582">
                  <c:v>8791</c:v>
                </c:pt>
                <c:pt idx="17583">
                  <c:v>8791.5</c:v>
                </c:pt>
                <c:pt idx="17584">
                  <c:v>8792</c:v>
                </c:pt>
                <c:pt idx="17585">
                  <c:v>8792.5</c:v>
                </c:pt>
                <c:pt idx="17586">
                  <c:v>8793</c:v>
                </c:pt>
                <c:pt idx="17587">
                  <c:v>8793.5</c:v>
                </c:pt>
                <c:pt idx="17588">
                  <c:v>8794</c:v>
                </c:pt>
                <c:pt idx="17589">
                  <c:v>8794.5</c:v>
                </c:pt>
                <c:pt idx="17590">
                  <c:v>8795</c:v>
                </c:pt>
                <c:pt idx="17591">
                  <c:v>8795.5</c:v>
                </c:pt>
                <c:pt idx="17592">
                  <c:v>8796</c:v>
                </c:pt>
                <c:pt idx="17593">
                  <c:v>8796.5</c:v>
                </c:pt>
                <c:pt idx="17594">
                  <c:v>8797</c:v>
                </c:pt>
                <c:pt idx="17595">
                  <c:v>8797.5</c:v>
                </c:pt>
                <c:pt idx="17596">
                  <c:v>8798</c:v>
                </c:pt>
                <c:pt idx="17597">
                  <c:v>8798.5</c:v>
                </c:pt>
                <c:pt idx="17598">
                  <c:v>8799</c:v>
                </c:pt>
                <c:pt idx="17599">
                  <c:v>8799.5</c:v>
                </c:pt>
                <c:pt idx="17600">
                  <c:v>8800</c:v>
                </c:pt>
                <c:pt idx="17601">
                  <c:v>8800.5</c:v>
                </c:pt>
                <c:pt idx="17602">
                  <c:v>8801</c:v>
                </c:pt>
                <c:pt idx="17603">
                  <c:v>8801.5</c:v>
                </c:pt>
                <c:pt idx="17604">
                  <c:v>8802</c:v>
                </c:pt>
                <c:pt idx="17605">
                  <c:v>8802.5</c:v>
                </c:pt>
                <c:pt idx="17606">
                  <c:v>8803</c:v>
                </c:pt>
                <c:pt idx="17607">
                  <c:v>8803.5</c:v>
                </c:pt>
                <c:pt idx="17608">
                  <c:v>8804</c:v>
                </c:pt>
                <c:pt idx="17609">
                  <c:v>8804.5</c:v>
                </c:pt>
                <c:pt idx="17610">
                  <c:v>8805</c:v>
                </c:pt>
                <c:pt idx="17611">
                  <c:v>8805.5</c:v>
                </c:pt>
                <c:pt idx="17612">
                  <c:v>8806</c:v>
                </c:pt>
                <c:pt idx="17613">
                  <c:v>8806.5</c:v>
                </c:pt>
                <c:pt idx="17614">
                  <c:v>8807</c:v>
                </c:pt>
                <c:pt idx="17615">
                  <c:v>8807.5</c:v>
                </c:pt>
                <c:pt idx="17616">
                  <c:v>8808</c:v>
                </c:pt>
                <c:pt idx="17617">
                  <c:v>8808.5</c:v>
                </c:pt>
                <c:pt idx="17618">
                  <c:v>8809</c:v>
                </c:pt>
                <c:pt idx="17619">
                  <c:v>8809.5</c:v>
                </c:pt>
                <c:pt idx="17620">
                  <c:v>8810</c:v>
                </c:pt>
                <c:pt idx="17621">
                  <c:v>8810.5</c:v>
                </c:pt>
                <c:pt idx="17622">
                  <c:v>8811</c:v>
                </c:pt>
                <c:pt idx="17623">
                  <c:v>8811.5</c:v>
                </c:pt>
                <c:pt idx="17624">
                  <c:v>8812</c:v>
                </c:pt>
                <c:pt idx="17625">
                  <c:v>8812.5</c:v>
                </c:pt>
                <c:pt idx="17626">
                  <c:v>8813</c:v>
                </c:pt>
                <c:pt idx="17627">
                  <c:v>8813.5</c:v>
                </c:pt>
                <c:pt idx="17628">
                  <c:v>8814</c:v>
                </c:pt>
                <c:pt idx="17629">
                  <c:v>8814.5</c:v>
                </c:pt>
                <c:pt idx="17630">
                  <c:v>8815</c:v>
                </c:pt>
                <c:pt idx="17631">
                  <c:v>8815.5</c:v>
                </c:pt>
                <c:pt idx="17632">
                  <c:v>8816</c:v>
                </c:pt>
                <c:pt idx="17633">
                  <c:v>8816.5</c:v>
                </c:pt>
                <c:pt idx="17634">
                  <c:v>8817</c:v>
                </c:pt>
                <c:pt idx="17635">
                  <c:v>8817.5</c:v>
                </c:pt>
                <c:pt idx="17636">
                  <c:v>8818</c:v>
                </c:pt>
                <c:pt idx="17637">
                  <c:v>8818.5</c:v>
                </c:pt>
                <c:pt idx="17638">
                  <c:v>8819</c:v>
                </c:pt>
                <c:pt idx="17639">
                  <c:v>8819.5</c:v>
                </c:pt>
                <c:pt idx="17640">
                  <c:v>8820</c:v>
                </c:pt>
                <c:pt idx="17641">
                  <c:v>8820.5</c:v>
                </c:pt>
                <c:pt idx="17642">
                  <c:v>8821</c:v>
                </c:pt>
                <c:pt idx="17643">
                  <c:v>8821.5</c:v>
                </c:pt>
                <c:pt idx="17644">
                  <c:v>8822</c:v>
                </c:pt>
                <c:pt idx="17645">
                  <c:v>8822.5</c:v>
                </c:pt>
                <c:pt idx="17646">
                  <c:v>8823</c:v>
                </c:pt>
                <c:pt idx="17647">
                  <c:v>8823.5</c:v>
                </c:pt>
                <c:pt idx="17648">
                  <c:v>8824</c:v>
                </c:pt>
                <c:pt idx="17649">
                  <c:v>8824.5</c:v>
                </c:pt>
                <c:pt idx="17650">
                  <c:v>8825</c:v>
                </c:pt>
                <c:pt idx="17651">
                  <c:v>8825.5</c:v>
                </c:pt>
                <c:pt idx="17652">
                  <c:v>8826</c:v>
                </c:pt>
                <c:pt idx="17653">
                  <c:v>8826.5</c:v>
                </c:pt>
                <c:pt idx="17654">
                  <c:v>8827</c:v>
                </c:pt>
                <c:pt idx="17655">
                  <c:v>8827.5</c:v>
                </c:pt>
                <c:pt idx="17656">
                  <c:v>8828</c:v>
                </c:pt>
                <c:pt idx="17657">
                  <c:v>8828.5</c:v>
                </c:pt>
                <c:pt idx="17658">
                  <c:v>8829</c:v>
                </c:pt>
                <c:pt idx="17659">
                  <c:v>8829.5</c:v>
                </c:pt>
                <c:pt idx="17660">
                  <c:v>8830</c:v>
                </c:pt>
                <c:pt idx="17661">
                  <c:v>8830.5</c:v>
                </c:pt>
                <c:pt idx="17662">
                  <c:v>8831</c:v>
                </c:pt>
                <c:pt idx="17663">
                  <c:v>8831.5</c:v>
                </c:pt>
                <c:pt idx="17664">
                  <c:v>8832</c:v>
                </c:pt>
                <c:pt idx="17665">
                  <c:v>8832.5</c:v>
                </c:pt>
                <c:pt idx="17666">
                  <c:v>8833</c:v>
                </c:pt>
                <c:pt idx="17667">
                  <c:v>8833.5</c:v>
                </c:pt>
                <c:pt idx="17668">
                  <c:v>8834</c:v>
                </c:pt>
                <c:pt idx="17669">
                  <c:v>8834.5</c:v>
                </c:pt>
                <c:pt idx="17670">
                  <c:v>8835</c:v>
                </c:pt>
                <c:pt idx="17671">
                  <c:v>8835.5</c:v>
                </c:pt>
                <c:pt idx="17672">
                  <c:v>8836</c:v>
                </c:pt>
                <c:pt idx="17673">
                  <c:v>8836.5</c:v>
                </c:pt>
                <c:pt idx="17674">
                  <c:v>8837</c:v>
                </c:pt>
                <c:pt idx="17675">
                  <c:v>8837.5</c:v>
                </c:pt>
                <c:pt idx="17676">
                  <c:v>8838</c:v>
                </c:pt>
                <c:pt idx="17677">
                  <c:v>8838.5</c:v>
                </c:pt>
                <c:pt idx="17678">
                  <c:v>8839</c:v>
                </c:pt>
                <c:pt idx="17679">
                  <c:v>8839.5</c:v>
                </c:pt>
                <c:pt idx="17680">
                  <c:v>8840</c:v>
                </c:pt>
                <c:pt idx="17681">
                  <c:v>8840.5</c:v>
                </c:pt>
                <c:pt idx="17682">
                  <c:v>8841</c:v>
                </c:pt>
                <c:pt idx="17683">
                  <c:v>8841.5</c:v>
                </c:pt>
                <c:pt idx="17684">
                  <c:v>8842</c:v>
                </c:pt>
                <c:pt idx="17685">
                  <c:v>8842.5</c:v>
                </c:pt>
                <c:pt idx="17686">
                  <c:v>8843</c:v>
                </c:pt>
                <c:pt idx="17687">
                  <c:v>8843.5</c:v>
                </c:pt>
                <c:pt idx="17688">
                  <c:v>8844</c:v>
                </c:pt>
                <c:pt idx="17689">
                  <c:v>8844.5</c:v>
                </c:pt>
                <c:pt idx="17690">
                  <c:v>8845</c:v>
                </c:pt>
                <c:pt idx="17691">
                  <c:v>8845.5</c:v>
                </c:pt>
                <c:pt idx="17692">
                  <c:v>8846</c:v>
                </c:pt>
                <c:pt idx="17693">
                  <c:v>8846.5</c:v>
                </c:pt>
                <c:pt idx="17694">
                  <c:v>8847</c:v>
                </c:pt>
                <c:pt idx="17695">
                  <c:v>8847.5</c:v>
                </c:pt>
                <c:pt idx="17696">
                  <c:v>8848</c:v>
                </c:pt>
                <c:pt idx="17697">
                  <c:v>8848.5</c:v>
                </c:pt>
                <c:pt idx="17698">
                  <c:v>8849</c:v>
                </c:pt>
                <c:pt idx="17699">
                  <c:v>8849.5</c:v>
                </c:pt>
                <c:pt idx="17700">
                  <c:v>8850</c:v>
                </c:pt>
                <c:pt idx="17701">
                  <c:v>8850.5</c:v>
                </c:pt>
                <c:pt idx="17702">
                  <c:v>8851</c:v>
                </c:pt>
                <c:pt idx="17703">
                  <c:v>8851.5</c:v>
                </c:pt>
                <c:pt idx="17704">
                  <c:v>8852</c:v>
                </c:pt>
                <c:pt idx="17705">
                  <c:v>8852.5</c:v>
                </c:pt>
                <c:pt idx="17706">
                  <c:v>8853</c:v>
                </c:pt>
                <c:pt idx="17707">
                  <c:v>8853.5</c:v>
                </c:pt>
                <c:pt idx="17708">
                  <c:v>8854</c:v>
                </c:pt>
                <c:pt idx="17709">
                  <c:v>8854.5</c:v>
                </c:pt>
                <c:pt idx="17710">
                  <c:v>8855</c:v>
                </c:pt>
                <c:pt idx="17711">
                  <c:v>8855.5</c:v>
                </c:pt>
                <c:pt idx="17712">
                  <c:v>8856</c:v>
                </c:pt>
                <c:pt idx="17713">
                  <c:v>8856.5</c:v>
                </c:pt>
                <c:pt idx="17714">
                  <c:v>8857</c:v>
                </c:pt>
                <c:pt idx="17715">
                  <c:v>8857.5</c:v>
                </c:pt>
                <c:pt idx="17716">
                  <c:v>8858</c:v>
                </c:pt>
                <c:pt idx="17717">
                  <c:v>8858.5</c:v>
                </c:pt>
                <c:pt idx="17718">
                  <c:v>8859</c:v>
                </c:pt>
                <c:pt idx="17719">
                  <c:v>8859.5</c:v>
                </c:pt>
                <c:pt idx="17720">
                  <c:v>8860</c:v>
                </c:pt>
                <c:pt idx="17721">
                  <c:v>8860.5</c:v>
                </c:pt>
                <c:pt idx="17722">
                  <c:v>8861</c:v>
                </c:pt>
                <c:pt idx="17723">
                  <c:v>8861.5</c:v>
                </c:pt>
                <c:pt idx="17724">
                  <c:v>8862</c:v>
                </c:pt>
                <c:pt idx="17725">
                  <c:v>8862.5</c:v>
                </c:pt>
                <c:pt idx="17726">
                  <c:v>8863</c:v>
                </c:pt>
                <c:pt idx="17727">
                  <c:v>8863.5</c:v>
                </c:pt>
                <c:pt idx="17728">
                  <c:v>8864</c:v>
                </c:pt>
                <c:pt idx="17729">
                  <c:v>8864.5</c:v>
                </c:pt>
                <c:pt idx="17730">
                  <c:v>8865</c:v>
                </c:pt>
                <c:pt idx="17731">
                  <c:v>8865.5</c:v>
                </c:pt>
                <c:pt idx="17732">
                  <c:v>8866</c:v>
                </c:pt>
                <c:pt idx="17733">
                  <c:v>8866.5</c:v>
                </c:pt>
                <c:pt idx="17734">
                  <c:v>8867</c:v>
                </c:pt>
                <c:pt idx="17735">
                  <c:v>8867.5</c:v>
                </c:pt>
                <c:pt idx="17736">
                  <c:v>8868</c:v>
                </c:pt>
                <c:pt idx="17737">
                  <c:v>8868.5</c:v>
                </c:pt>
                <c:pt idx="17738">
                  <c:v>8869</c:v>
                </c:pt>
                <c:pt idx="17739">
                  <c:v>8869.5</c:v>
                </c:pt>
                <c:pt idx="17740">
                  <c:v>8870</c:v>
                </c:pt>
                <c:pt idx="17741">
                  <c:v>8870.5</c:v>
                </c:pt>
                <c:pt idx="17742">
                  <c:v>8871</c:v>
                </c:pt>
                <c:pt idx="17743">
                  <c:v>8871.5</c:v>
                </c:pt>
                <c:pt idx="17744">
                  <c:v>8872</c:v>
                </c:pt>
                <c:pt idx="17745">
                  <c:v>8872.5</c:v>
                </c:pt>
                <c:pt idx="17746">
                  <c:v>8873</c:v>
                </c:pt>
                <c:pt idx="17747">
                  <c:v>8873.5</c:v>
                </c:pt>
                <c:pt idx="17748">
                  <c:v>8874</c:v>
                </c:pt>
                <c:pt idx="17749">
                  <c:v>8874.5</c:v>
                </c:pt>
                <c:pt idx="17750">
                  <c:v>8875</c:v>
                </c:pt>
                <c:pt idx="17751">
                  <c:v>8875.5</c:v>
                </c:pt>
                <c:pt idx="17752">
                  <c:v>8876</c:v>
                </c:pt>
                <c:pt idx="17753">
                  <c:v>8876.5</c:v>
                </c:pt>
                <c:pt idx="17754">
                  <c:v>8877</c:v>
                </c:pt>
                <c:pt idx="17755">
                  <c:v>8877.5</c:v>
                </c:pt>
                <c:pt idx="17756">
                  <c:v>8878</c:v>
                </c:pt>
                <c:pt idx="17757">
                  <c:v>8878.5</c:v>
                </c:pt>
                <c:pt idx="17758">
                  <c:v>8879</c:v>
                </c:pt>
                <c:pt idx="17759">
                  <c:v>8879.5</c:v>
                </c:pt>
                <c:pt idx="17760">
                  <c:v>8880</c:v>
                </c:pt>
                <c:pt idx="17761">
                  <c:v>8880.5</c:v>
                </c:pt>
                <c:pt idx="17762">
                  <c:v>8881</c:v>
                </c:pt>
                <c:pt idx="17763">
                  <c:v>8881.5</c:v>
                </c:pt>
                <c:pt idx="17764">
                  <c:v>8882</c:v>
                </c:pt>
                <c:pt idx="17765">
                  <c:v>8882.5</c:v>
                </c:pt>
                <c:pt idx="17766">
                  <c:v>8883</c:v>
                </c:pt>
                <c:pt idx="17767">
                  <c:v>8883.5</c:v>
                </c:pt>
                <c:pt idx="17768">
                  <c:v>8884</c:v>
                </c:pt>
                <c:pt idx="17769">
                  <c:v>8884.5</c:v>
                </c:pt>
                <c:pt idx="17770">
                  <c:v>8885</c:v>
                </c:pt>
                <c:pt idx="17771">
                  <c:v>8885.5</c:v>
                </c:pt>
                <c:pt idx="17772">
                  <c:v>8886</c:v>
                </c:pt>
                <c:pt idx="17773">
                  <c:v>8886.5</c:v>
                </c:pt>
                <c:pt idx="17774">
                  <c:v>8887</c:v>
                </c:pt>
                <c:pt idx="17775">
                  <c:v>8887.5</c:v>
                </c:pt>
                <c:pt idx="17776">
                  <c:v>8888</c:v>
                </c:pt>
                <c:pt idx="17777">
                  <c:v>8888.5</c:v>
                </c:pt>
                <c:pt idx="17778">
                  <c:v>8889</c:v>
                </c:pt>
                <c:pt idx="17779">
                  <c:v>8889.5</c:v>
                </c:pt>
                <c:pt idx="17780">
                  <c:v>8890</c:v>
                </c:pt>
                <c:pt idx="17781">
                  <c:v>8890.5</c:v>
                </c:pt>
                <c:pt idx="17782">
                  <c:v>8891</c:v>
                </c:pt>
                <c:pt idx="17783">
                  <c:v>8891.5</c:v>
                </c:pt>
                <c:pt idx="17784">
                  <c:v>8892</c:v>
                </c:pt>
                <c:pt idx="17785">
                  <c:v>8892.5</c:v>
                </c:pt>
                <c:pt idx="17786">
                  <c:v>8893</c:v>
                </c:pt>
                <c:pt idx="17787">
                  <c:v>8893.5</c:v>
                </c:pt>
                <c:pt idx="17788">
                  <c:v>8894</c:v>
                </c:pt>
                <c:pt idx="17789">
                  <c:v>8894.5</c:v>
                </c:pt>
                <c:pt idx="17790">
                  <c:v>8895</c:v>
                </c:pt>
                <c:pt idx="17791">
                  <c:v>8895.5</c:v>
                </c:pt>
                <c:pt idx="17792">
                  <c:v>8896</c:v>
                </c:pt>
                <c:pt idx="17793">
                  <c:v>8896.5</c:v>
                </c:pt>
                <c:pt idx="17794">
                  <c:v>8897</c:v>
                </c:pt>
                <c:pt idx="17795">
                  <c:v>8897.5</c:v>
                </c:pt>
                <c:pt idx="17796">
                  <c:v>8898</c:v>
                </c:pt>
                <c:pt idx="17797">
                  <c:v>8898.5</c:v>
                </c:pt>
                <c:pt idx="17798">
                  <c:v>8899</c:v>
                </c:pt>
                <c:pt idx="17799">
                  <c:v>8899.5</c:v>
                </c:pt>
                <c:pt idx="17800">
                  <c:v>8900</c:v>
                </c:pt>
                <c:pt idx="17801">
                  <c:v>8900.5</c:v>
                </c:pt>
                <c:pt idx="17802">
                  <c:v>8901</c:v>
                </c:pt>
                <c:pt idx="17803">
                  <c:v>8901.5</c:v>
                </c:pt>
                <c:pt idx="17804">
                  <c:v>8902</c:v>
                </c:pt>
                <c:pt idx="17805">
                  <c:v>8902.5</c:v>
                </c:pt>
                <c:pt idx="17806">
                  <c:v>8903</c:v>
                </c:pt>
                <c:pt idx="17807">
                  <c:v>8903.5</c:v>
                </c:pt>
                <c:pt idx="17808">
                  <c:v>8904</c:v>
                </c:pt>
                <c:pt idx="17809">
                  <c:v>8904.5</c:v>
                </c:pt>
                <c:pt idx="17810">
                  <c:v>8905</c:v>
                </c:pt>
                <c:pt idx="17811">
                  <c:v>8905.5</c:v>
                </c:pt>
                <c:pt idx="17812">
                  <c:v>8906</c:v>
                </c:pt>
                <c:pt idx="17813">
                  <c:v>8906.5</c:v>
                </c:pt>
                <c:pt idx="17814">
                  <c:v>8907</c:v>
                </c:pt>
                <c:pt idx="17815">
                  <c:v>8907.5</c:v>
                </c:pt>
                <c:pt idx="17816">
                  <c:v>8908</c:v>
                </c:pt>
                <c:pt idx="17817">
                  <c:v>8908.5</c:v>
                </c:pt>
                <c:pt idx="17818">
                  <c:v>8909</c:v>
                </c:pt>
                <c:pt idx="17819">
                  <c:v>8909.5</c:v>
                </c:pt>
                <c:pt idx="17820">
                  <c:v>8910</c:v>
                </c:pt>
                <c:pt idx="17821">
                  <c:v>8910.5</c:v>
                </c:pt>
                <c:pt idx="17822">
                  <c:v>8911</c:v>
                </c:pt>
                <c:pt idx="17823">
                  <c:v>8911.5</c:v>
                </c:pt>
                <c:pt idx="17824">
                  <c:v>8912</c:v>
                </c:pt>
                <c:pt idx="17825">
                  <c:v>8912.5</c:v>
                </c:pt>
                <c:pt idx="17826">
                  <c:v>8913</c:v>
                </c:pt>
                <c:pt idx="17827">
                  <c:v>8913.5</c:v>
                </c:pt>
                <c:pt idx="17828">
                  <c:v>8914</c:v>
                </c:pt>
                <c:pt idx="17829">
                  <c:v>8914.5</c:v>
                </c:pt>
                <c:pt idx="17830">
                  <c:v>8915</c:v>
                </c:pt>
                <c:pt idx="17831">
                  <c:v>8915.5</c:v>
                </c:pt>
                <c:pt idx="17832">
                  <c:v>8916</c:v>
                </c:pt>
                <c:pt idx="17833">
                  <c:v>8916.5</c:v>
                </c:pt>
                <c:pt idx="17834">
                  <c:v>8917</c:v>
                </c:pt>
                <c:pt idx="17835">
                  <c:v>8917.5</c:v>
                </c:pt>
                <c:pt idx="17836">
                  <c:v>8918</c:v>
                </c:pt>
                <c:pt idx="17837">
                  <c:v>8918.5</c:v>
                </c:pt>
                <c:pt idx="17838">
                  <c:v>8919</c:v>
                </c:pt>
                <c:pt idx="17839">
                  <c:v>8919.5</c:v>
                </c:pt>
                <c:pt idx="17840">
                  <c:v>8920</c:v>
                </c:pt>
                <c:pt idx="17841">
                  <c:v>8920.5</c:v>
                </c:pt>
                <c:pt idx="17842">
                  <c:v>8921</c:v>
                </c:pt>
                <c:pt idx="17843">
                  <c:v>8921.5</c:v>
                </c:pt>
                <c:pt idx="17844">
                  <c:v>8922</c:v>
                </c:pt>
                <c:pt idx="17845">
                  <c:v>8922.5</c:v>
                </c:pt>
                <c:pt idx="17846">
                  <c:v>8923</c:v>
                </c:pt>
                <c:pt idx="17847">
                  <c:v>8923.5</c:v>
                </c:pt>
                <c:pt idx="17848">
                  <c:v>8924</c:v>
                </c:pt>
                <c:pt idx="17849">
                  <c:v>8924.5</c:v>
                </c:pt>
                <c:pt idx="17850">
                  <c:v>8925</c:v>
                </c:pt>
                <c:pt idx="17851">
                  <c:v>8925.5</c:v>
                </c:pt>
                <c:pt idx="17852">
                  <c:v>8926</c:v>
                </c:pt>
                <c:pt idx="17853">
                  <c:v>8926.5</c:v>
                </c:pt>
                <c:pt idx="17854">
                  <c:v>8927</c:v>
                </c:pt>
                <c:pt idx="17855">
                  <c:v>8927.5</c:v>
                </c:pt>
                <c:pt idx="17856">
                  <c:v>8928</c:v>
                </c:pt>
                <c:pt idx="17857">
                  <c:v>8928.5</c:v>
                </c:pt>
                <c:pt idx="17858">
                  <c:v>8929</c:v>
                </c:pt>
                <c:pt idx="17859">
                  <c:v>8929.5</c:v>
                </c:pt>
                <c:pt idx="17860">
                  <c:v>8930</c:v>
                </c:pt>
                <c:pt idx="17861">
                  <c:v>8930.5</c:v>
                </c:pt>
                <c:pt idx="17862">
                  <c:v>8931</c:v>
                </c:pt>
                <c:pt idx="17863">
                  <c:v>8931.5</c:v>
                </c:pt>
                <c:pt idx="17864">
                  <c:v>8932</c:v>
                </c:pt>
                <c:pt idx="17865">
                  <c:v>8932.5</c:v>
                </c:pt>
                <c:pt idx="17866">
                  <c:v>8933</c:v>
                </c:pt>
                <c:pt idx="17867">
                  <c:v>8933.5</c:v>
                </c:pt>
                <c:pt idx="17868">
                  <c:v>8934</c:v>
                </c:pt>
                <c:pt idx="17869">
                  <c:v>8934.5</c:v>
                </c:pt>
                <c:pt idx="17870">
                  <c:v>8935</c:v>
                </c:pt>
                <c:pt idx="17871">
                  <c:v>8935.5</c:v>
                </c:pt>
                <c:pt idx="17872">
                  <c:v>8936</c:v>
                </c:pt>
                <c:pt idx="17873">
                  <c:v>8936.5</c:v>
                </c:pt>
                <c:pt idx="17874">
                  <c:v>8937</c:v>
                </c:pt>
                <c:pt idx="17875">
                  <c:v>8937.5</c:v>
                </c:pt>
                <c:pt idx="17876">
                  <c:v>8938</c:v>
                </c:pt>
                <c:pt idx="17877">
                  <c:v>8938.5</c:v>
                </c:pt>
                <c:pt idx="17878">
                  <c:v>8939</c:v>
                </c:pt>
                <c:pt idx="17879">
                  <c:v>8939.5</c:v>
                </c:pt>
                <c:pt idx="17880">
                  <c:v>8940</c:v>
                </c:pt>
                <c:pt idx="17881">
                  <c:v>8940.5</c:v>
                </c:pt>
                <c:pt idx="17882">
                  <c:v>8941</c:v>
                </c:pt>
                <c:pt idx="17883">
                  <c:v>8941.5</c:v>
                </c:pt>
                <c:pt idx="17884">
                  <c:v>8942</c:v>
                </c:pt>
                <c:pt idx="17885">
                  <c:v>8942.5</c:v>
                </c:pt>
                <c:pt idx="17886">
                  <c:v>8943</c:v>
                </c:pt>
                <c:pt idx="17887">
                  <c:v>8943.5</c:v>
                </c:pt>
                <c:pt idx="17888">
                  <c:v>8944</c:v>
                </c:pt>
                <c:pt idx="17889">
                  <c:v>8944.5</c:v>
                </c:pt>
                <c:pt idx="17890">
                  <c:v>8945</c:v>
                </c:pt>
                <c:pt idx="17891">
                  <c:v>8945.5</c:v>
                </c:pt>
                <c:pt idx="17892">
                  <c:v>8946</c:v>
                </c:pt>
                <c:pt idx="17893">
                  <c:v>8946.5</c:v>
                </c:pt>
                <c:pt idx="17894">
                  <c:v>8947</c:v>
                </c:pt>
                <c:pt idx="17895">
                  <c:v>8947.5</c:v>
                </c:pt>
                <c:pt idx="17896">
                  <c:v>8948</c:v>
                </c:pt>
                <c:pt idx="17897">
                  <c:v>8948.5</c:v>
                </c:pt>
                <c:pt idx="17898">
                  <c:v>8949</c:v>
                </c:pt>
                <c:pt idx="17899">
                  <c:v>8949.5</c:v>
                </c:pt>
                <c:pt idx="17900">
                  <c:v>8950</c:v>
                </c:pt>
                <c:pt idx="17901">
                  <c:v>8950.5</c:v>
                </c:pt>
                <c:pt idx="17902">
                  <c:v>8951</c:v>
                </c:pt>
                <c:pt idx="17903">
                  <c:v>8951.5</c:v>
                </c:pt>
                <c:pt idx="17904">
                  <c:v>8952</c:v>
                </c:pt>
                <c:pt idx="17905">
                  <c:v>8952.5</c:v>
                </c:pt>
                <c:pt idx="17906">
                  <c:v>8953</c:v>
                </c:pt>
                <c:pt idx="17907">
                  <c:v>8953.5</c:v>
                </c:pt>
                <c:pt idx="17908">
                  <c:v>8954</c:v>
                </c:pt>
                <c:pt idx="17909">
                  <c:v>8954.5</c:v>
                </c:pt>
                <c:pt idx="17910">
                  <c:v>8955</c:v>
                </c:pt>
                <c:pt idx="17911">
                  <c:v>8955.5</c:v>
                </c:pt>
                <c:pt idx="17912">
                  <c:v>8956</c:v>
                </c:pt>
                <c:pt idx="17913">
                  <c:v>8956.5</c:v>
                </c:pt>
                <c:pt idx="17914">
                  <c:v>8957</c:v>
                </c:pt>
                <c:pt idx="17915">
                  <c:v>8957.5</c:v>
                </c:pt>
                <c:pt idx="17916">
                  <c:v>8958</c:v>
                </c:pt>
                <c:pt idx="17917">
                  <c:v>8958.5</c:v>
                </c:pt>
                <c:pt idx="17918">
                  <c:v>8959</c:v>
                </c:pt>
                <c:pt idx="17919">
                  <c:v>8959.5</c:v>
                </c:pt>
                <c:pt idx="17920">
                  <c:v>8960</c:v>
                </c:pt>
                <c:pt idx="17921">
                  <c:v>8960.5</c:v>
                </c:pt>
                <c:pt idx="17922">
                  <c:v>8961</c:v>
                </c:pt>
                <c:pt idx="17923">
                  <c:v>8961.5</c:v>
                </c:pt>
                <c:pt idx="17924">
                  <c:v>8962</c:v>
                </c:pt>
                <c:pt idx="17925">
                  <c:v>8962.5</c:v>
                </c:pt>
                <c:pt idx="17926">
                  <c:v>8963</c:v>
                </c:pt>
                <c:pt idx="17927">
                  <c:v>8963.5</c:v>
                </c:pt>
                <c:pt idx="17928">
                  <c:v>8964</c:v>
                </c:pt>
                <c:pt idx="17929">
                  <c:v>8964.5</c:v>
                </c:pt>
                <c:pt idx="17930">
                  <c:v>8965</c:v>
                </c:pt>
                <c:pt idx="17931">
                  <c:v>8965.5</c:v>
                </c:pt>
                <c:pt idx="17932">
                  <c:v>8966</c:v>
                </c:pt>
                <c:pt idx="17933">
                  <c:v>8966.5</c:v>
                </c:pt>
                <c:pt idx="17934">
                  <c:v>8967</c:v>
                </c:pt>
                <c:pt idx="17935">
                  <c:v>8967.5</c:v>
                </c:pt>
                <c:pt idx="17936">
                  <c:v>8968</c:v>
                </c:pt>
                <c:pt idx="17937">
                  <c:v>8968.5</c:v>
                </c:pt>
                <c:pt idx="17938">
                  <c:v>8969</c:v>
                </c:pt>
                <c:pt idx="17939">
                  <c:v>8969.5</c:v>
                </c:pt>
                <c:pt idx="17940">
                  <c:v>8970</c:v>
                </c:pt>
                <c:pt idx="17941">
                  <c:v>8970.5</c:v>
                </c:pt>
                <c:pt idx="17942">
                  <c:v>8971</c:v>
                </c:pt>
                <c:pt idx="17943">
                  <c:v>8971.5</c:v>
                </c:pt>
                <c:pt idx="17944">
                  <c:v>8972</c:v>
                </c:pt>
                <c:pt idx="17945">
                  <c:v>8972.5</c:v>
                </c:pt>
                <c:pt idx="17946">
                  <c:v>8973</c:v>
                </c:pt>
                <c:pt idx="17947">
                  <c:v>8973.5</c:v>
                </c:pt>
                <c:pt idx="17948">
                  <c:v>8974</c:v>
                </c:pt>
                <c:pt idx="17949">
                  <c:v>8974.5</c:v>
                </c:pt>
                <c:pt idx="17950">
                  <c:v>8975</c:v>
                </c:pt>
                <c:pt idx="17951">
                  <c:v>8975.5</c:v>
                </c:pt>
                <c:pt idx="17952">
                  <c:v>8976</c:v>
                </c:pt>
                <c:pt idx="17953">
                  <c:v>8976.5</c:v>
                </c:pt>
                <c:pt idx="17954">
                  <c:v>8977</c:v>
                </c:pt>
                <c:pt idx="17955">
                  <c:v>8977.5</c:v>
                </c:pt>
                <c:pt idx="17956">
                  <c:v>8978</c:v>
                </c:pt>
                <c:pt idx="17957">
                  <c:v>8978.5</c:v>
                </c:pt>
                <c:pt idx="17958">
                  <c:v>8979</c:v>
                </c:pt>
                <c:pt idx="17959">
                  <c:v>8979.5</c:v>
                </c:pt>
                <c:pt idx="17960">
                  <c:v>8980</c:v>
                </c:pt>
                <c:pt idx="17961">
                  <c:v>8980.5</c:v>
                </c:pt>
                <c:pt idx="17962">
                  <c:v>8981</c:v>
                </c:pt>
                <c:pt idx="17963">
                  <c:v>8981.5</c:v>
                </c:pt>
                <c:pt idx="17964">
                  <c:v>8982</c:v>
                </c:pt>
                <c:pt idx="17965">
                  <c:v>8982.5</c:v>
                </c:pt>
                <c:pt idx="17966">
                  <c:v>8983</c:v>
                </c:pt>
                <c:pt idx="17967">
                  <c:v>8983.5</c:v>
                </c:pt>
                <c:pt idx="17968">
                  <c:v>8984</c:v>
                </c:pt>
                <c:pt idx="17969">
                  <c:v>8984.5</c:v>
                </c:pt>
                <c:pt idx="17970">
                  <c:v>8985</c:v>
                </c:pt>
                <c:pt idx="17971">
                  <c:v>8985.5</c:v>
                </c:pt>
                <c:pt idx="17972">
                  <c:v>8986</c:v>
                </c:pt>
                <c:pt idx="17973">
                  <c:v>8986.5</c:v>
                </c:pt>
                <c:pt idx="17974">
                  <c:v>8987</c:v>
                </c:pt>
                <c:pt idx="17975">
                  <c:v>8987.5</c:v>
                </c:pt>
                <c:pt idx="17976">
                  <c:v>8988</c:v>
                </c:pt>
                <c:pt idx="17977">
                  <c:v>8988.5</c:v>
                </c:pt>
                <c:pt idx="17978">
                  <c:v>8989</c:v>
                </c:pt>
                <c:pt idx="17979">
                  <c:v>8989.5</c:v>
                </c:pt>
                <c:pt idx="17980">
                  <c:v>8990</c:v>
                </c:pt>
                <c:pt idx="17981">
                  <c:v>8990.5</c:v>
                </c:pt>
                <c:pt idx="17982">
                  <c:v>8991</c:v>
                </c:pt>
                <c:pt idx="17983">
                  <c:v>8991.5</c:v>
                </c:pt>
                <c:pt idx="17984">
                  <c:v>8992</c:v>
                </c:pt>
                <c:pt idx="17985">
                  <c:v>8992.5</c:v>
                </c:pt>
                <c:pt idx="17986">
                  <c:v>8993</c:v>
                </c:pt>
                <c:pt idx="17987">
                  <c:v>8993.5</c:v>
                </c:pt>
                <c:pt idx="17988">
                  <c:v>8994</c:v>
                </c:pt>
                <c:pt idx="17989">
                  <c:v>8994.5</c:v>
                </c:pt>
                <c:pt idx="17990">
                  <c:v>8995</c:v>
                </c:pt>
                <c:pt idx="17991">
                  <c:v>8995.5</c:v>
                </c:pt>
                <c:pt idx="17992">
                  <c:v>8996</c:v>
                </c:pt>
                <c:pt idx="17993">
                  <c:v>8996.5</c:v>
                </c:pt>
                <c:pt idx="17994">
                  <c:v>8997</c:v>
                </c:pt>
                <c:pt idx="17995">
                  <c:v>8997.5</c:v>
                </c:pt>
                <c:pt idx="17996">
                  <c:v>8998</c:v>
                </c:pt>
                <c:pt idx="17997">
                  <c:v>8998.5</c:v>
                </c:pt>
                <c:pt idx="17998">
                  <c:v>8999</c:v>
                </c:pt>
                <c:pt idx="17999">
                  <c:v>8999.5</c:v>
                </c:pt>
                <c:pt idx="18000">
                  <c:v>9000</c:v>
                </c:pt>
                <c:pt idx="18001">
                  <c:v>9000.5</c:v>
                </c:pt>
                <c:pt idx="18002">
                  <c:v>9001</c:v>
                </c:pt>
                <c:pt idx="18003">
                  <c:v>9001.5</c:v>
                </c:pt>
                <c:pt idx="18004">
                  <c:v>9002</c:v>
                </c:pt>
                <c:pt idx="18005">
                  <c:v>9002.5</c:v>
                </c:pt>
                <c:pt idx="18006">
                  <c:v>9003</c:v>
                </c:pt>
                <c:pt idx="18007">
                  <c:v>9003.5</c:v>
                </c:pt>
                <c:pt idx="18008">
                  <c:v>9004</c:v>
                </c:pt>
                <c:pt idx="18009">
                  <c:v>9004.5</c:v>
                </c:pt>
                <c:pt idx="18010">
                  <c:v>9005</c:v>
                </c:pt>
                <c:pt idx="18011">
                  <c:v>9005.5</c:v>
                </c:pt>
                <c:pt idx="18012">
                  <c:v>9006</c:v>
                </c:pt>
                <c:pt idx="18013">
                  <c:v>9006.5</c:v>
                </c:pt>
                <c:pt idx="18014">
                  <c:v>9007</c:v>
                </c:pt>
                <c:pt idx="18015">
                  <c:v>9007.5</c:v>
                </c:pt>
                <c:pt idx="18016">
                  <c:v>9008</c:v>
                </c:pt>
                <c:pt idx="18017">
                  <c:v>9008.5</c:v>
                </c:pt>
                <c:pt idx="18018">
                  <c:v>9009</c:v>
                </c:pt>
                <c:pt idx="18019">
                  <c:v>9009.5</c:v>
                </c:pt>
                <c:pt idx="18020">
                  <c:v>9010</c:v>
                </c:pt>
                <c:pt idx="18021">
                  <c:v>9010.5</c:v>
                </c:pt>
                <c:pt idx="18022">
                  <c:v>9011</c:v>
                </c:pt>
                <c:pt idx="18023">
                  <c:v>9011.5</c:v>
                </c:pt>
                <c:pt idx="18024">
                  <c:v>9012</c:v>
                </c:pt>
                <c:pt idx="18025">
                  <c:v>9012.5</c:v>
                </c:pt>
                <c:pt idx="18026">
                  <c:v>9013</c:v>
                </c:pt>
                <c:pt idx="18027">
                  <c:v>9013.5</c:v>
                </c:pt>
                <c:pt idx="18028">
                  <c:v>9014</c:v>
                </c:pt>
                <c:pt idx="18029">
                  <c:v>9014.5</c:v>
                </c:pt>
                <c:pt idx="18030">
                  <c:v>9015</c:v>
                </c:pt>
                <c:pt idx="18031">
                  <c:v>9015.5</c:v>
                </c:pt>
                <c:pt idx="18032">
                  <c:v>9016</c:v>
                </c:pt>
                <c:pt idx="18033">
                  <c:v>9016.5</c:v>
                </c:pt>
                <c:pt idx="18034">
                  <c:v>9017</c:v>
                </c:pt>
                <c:pt idx="18035">
                  <c:v>9017.5</c:v>
                </c:pt>
                <c:pt idx="18036">
                  <c:v>9018</c:v>
                </c:pt>
                <c:pt idx="18037">
                  <c:v>9018.5</c:v>
                </c:pt>
                <c:pt idx="18038">
                  <c:v>9019</c:v>
                </c:pt>
                <c:pt idx="18039">
                  <c:v>9019.5</c:v>
                </c:pt>
                <c:pt idx="18040">
                  <c:v>9020</c:v>
                </c:pt>
                <c:pt idx="18041">
                  <c:v>9020.5</c:v>
                </c:pt>
                <c:pt idx="18042">
                  <c:v>9021</c:v>
                </c:pt>
                <c:pt idx="18043">
                  <c:v>9021.5</c:v>
                </c:pt>
                <c:pt idx="18044">
                  <c:v>9022</c:v>
                </c:pt>
                <c:pt idx="18045">
                  <c:v>9022.5</c:v>
                </c:pt>
                <c:pt idx="18046">
                  <c:v>9023</c:v>
                </c:pt>
                <c:pt idx="18047">
                  <c:v>9023.5</c:v>
                </c:pt>
                <c:pt idx="18048">
                  <c:v>9024</c:v>
                </c:pt>
                <c:pt idx="18049">
                  <c:v>9024.5</c:v>
                </c:pt>
                <c:pt idx="18050">
                  <c:v>9025</c:v>
                </c:pt>
                <c:pt idx="18051">
                  <c:v>9025.5</c:v>
                </c:pt>
                <c:pt idx="18052">
                  <c:v>9026</c:v>
                </c:pt>
                <c:pt idx="18053">
                  <c:v>9026.5</c:v>
                </c:pt>
                <c:pt idx="18054">
                  <c:v>9027</c:v>
                </c:pt>
                <c:pt idx="18055">
                  <c:v>9027.5</c:v>
                </c:pt>
                <c:pt idx="18056">
                  <c:v>9028</c:v>
                </c:pt>
                <c:pt idx="18057">
                  <c:v>9028.5</c:v>
                </c:pt>
                <c:pt idx="18058">
                  <c:v>9029</c:v>
                </c:pt>
                <c:pt idx="18059">
                  <c:v>9029.5</c:v>
                </c:pt>
                <c:pt idx="18060">
                  <c:v>9030</c:v>
                </c:pt>
                <c:pt idx="18061">
                  <c:v>9030.5</c:v>
                </c:pt>
                <c:pt idx="18062">
                  <c:v>9031</c:v>
                </c:pt>
                <c:pt idx="18063">
                  <c:v>9031.5</c:v>
                </c:pt>
                <c:pt idx="18064">
                  <c:v>9032</c:v>
                </c:pt>
                <c:pt idx="18065">
                  <c:v>9032.5</c:v>
                </c:pt>
                <c:pt idx="18066">
                  <c:v>9033</c:v>
                </c:pt>
                <c:pt idx="18067">
                  <c:v>9033.5</c:v>
                </c:pt>
                <c:pt idx="18068">
                  <c:v>9034</c:v>
                </c:pt>
                <c:pt idx="18069">
                  <c:v>9034.5</c:v>
                </c:pt>
                <c:pt idx="18070">
                  <c:v>9035</c:v>
                </c:pt>
                <c:pt idx="18071">
                  <c:v>9035.5</c:v>
                </c:pt>
                <c:pt idx="18072">
                  <c:v>9036</c:v>
                </c:pt>
                <c:pt idx="18073">
                  <c:v>9036.5</c:v>
                </c:pt>
                <c:pt idx="18074">
                  <c:v>9037</c:v>
                </c:pt>
                <c:pt idx="18075">
                  <c:v>9037.5</c:v>
                </c:pt>
                <c:pt idx="18076">
                  <c:v>9038</c:v>
                </c:pt>
                <c:pt idx="18077">
                  <c:v>9038.5</c:v>
                </c:pt>
                <c:pt idx="18078">
                  <c:v>9039</c:v>
                </c:pt>
                <c:pt idx="18079">
                  <c:v>9039.5</c:v>
                </c:pt>
                <c:pt idx="18080">
                  <c:v>9040</c:v>
                </c:pt>
                <c:pt idx="18081">
                  <c:v>9040.5</c:v>
                </c:pt>
                <c:pt idx="18082">
                  <c:v>9041</c:v>
                </c:pt>
                <c:pt idx="18083">
                  <c:v>9041.5</c:v>
                </c:pt>
                <c:pt idx="18084">
                  <c:v>9042</c:v>
                </c:pt>
                <c:pt idx="18085">
                  <c:v>9042.5</c:v>
                </c:pt>
                <c:pt idx="18086">
                  <c:v>9043</c:v>
                </c:pt>
                <c:pt idx="18087">
                  <c:v>9043.5</c:v>
                </c:pt>
                <c:pt idx="18088">
                  <c:v>9044</c:v>
                </c:pt>
                <c:pt idx="18089">
                  <c:v>9044.5</c:v>
                </c:pt>
                <c:pt idx="18090">
                  <c:v>9045</c:v>
                </c:pt>
                <c:pt idx="18091">
                  <c:v>9045.5</c:v>
                </c:pt>
                <c:pt idx="18092">
                  <c:v>9046</c:v>
                </c:pt>
                <c:pt idx="18093">
                  <c:v>9046.5</c:v>
                </c:pt>
                <c:pt idx="18094">
                  <c:v>9047</c:v>
                </c:pt>
                <c:pt idx="18095">
                  <c:v>9047.5</c:v>
                </c:pt>
                <c:pt idx="18096">
                  <c:v>9048</c:v>
                </c:pt>
                <c:pt idx="18097">
                  <c:v>9048.5</c:v>
                </c:pt>
                <c:pt idx="18098">
                  <c:v>9049</c:v>
                </c:pt>
                <c:pt idx="18099">
                  <c:v>9049.5</c:v>
                </c:pt>
                <c:pt idx="18100">
                  <c:v>9050</c:v>
                </c:pt>
                <c:pt idx="18101">
                  <c:v>9050.5</c:v>
                </c:pt>
                <c:pt idx="18102">
                  <c:v>9051</c:v>
                </c:pt>
                <c:pt idx="18103">
                  <c:v>9051.5</c:v>
                </c:pt>
                <c:pt idx="18104">
                  <c:v>9052</c:v>
                </c:pt>
                <c:pt idx="18105">
                  <c:v>9052.5</c:v>
                </c:pt>
                <c:pt idx="18106">
                  <c:v>9053</c:v>
                </c:pt>
                <c:pt idx="18107">
                  <c:v>9053.5</c:v>
                </c:pt>
                <c:pt idx="18108">
                  <c:v>9054</c:v>
                </c:pt>
                <c:pt idx="18109">
                  <c:v>9054.5</c:v>
                </c:pt>
                <c:pt idx="18110">
                  <c:v>9055</c:v>
                </c:pt>
                <c:pt idx="18111">
                  <c:v>9055.5</c:v>
                </c:pt>
                <c:pt idx="18112">
                  <c:v>9056</c:v>
                </c:pt>
                <c:pt idx="18113">
                  <c:v>9056.5</c:v>
                </c:pt>
                <c:pt idx="18114">
                  <c:v>9057</c:v>
                </c:pt>
                <c:pt idx="18115">
                  <c:v>9057.5</c:v>
                </c:pt>
                <c:pt idx="18116">
                  <c:v>9058</c:v>
                </c:pt>
                <c:pt idx="18117">
                  <c:v>9058.5</c:v>
                </c:pt>
                <c:pt idx="18118">
                  <c:v>9059</c:v>
                </c:pt>
                <c:pt idx="18119">
                  <c:v>9059.5</c:v>
                </c:pt>
                <c:pt idx="18120">
                  <c:v>9060</c:v>
                </c:pt>
                <c:pt idx="18121">
                  <c:v>9060.5</c:v>
                </c:pt>
                <c:pt idx="18122">
                  <c:v>9061</c:v>
                </c:pt>
                <c:pt idx="18123">
                  <c:v>9061.5</c:v>
                </c:pt>
                <c:pt idx="18124">
                  <c:v>9062</c:v>
                </c:pt>
                <c:pt idx="18125">
                  <c:v>9062.5</c:v>
                </c:pt>
                <c:pt idx="18126">
                  <c:v>9063</c:v>
                </c:pt>
                <c:pt idx="18127">
                  <c:v>9063.5</c:v>
                </c:pt>
                <c:pt idx="18128">
                  <c:v>9064</c:v>
                </c:pt>
                <c:pt idx="18129">
                  <c:v>9064.5</c:v>
                </c:pt>
                <c:pt idx="18130">
                  <c:v>9065</c:v>
                </c:pt>
                <c:pt idx="18131">
                  <c:v>9065.5</c:v>
                </c:pt>
                <c:pt idx="18132">
                  <c:v>9066</c:v>
                </c:pt>
                <c:pt idx="18133">
                  <c:v>9066.5</c:v>
                </c:pt>
                <c:pt idx="18134">
                  <c:v>9067</c:v>
                </c:pt>
                <c:pt idx="18135">
                  <c:v>9067.5</c:v>
                </c:pt>
                <c:pt idx="18136">
                  <c:v>9068</c:v>
                </c:pt>
                <c:pt idx="18137">
                  <c:v>9068.5</c:v>
                </c:pt>
                <c:pt idx="18138">
                  <c:v>9069</c:v>
                </c:pt>
                <c:pt idx="18139">
                  <c:v>9069.5</c:v>
                </c:pt>
                <c:pt idx="18140">
                  <c:v>9070</c:v>
                </c:pt>
                <c:pt idx="18141">
                  <c:v>9070.5</c:v>
                </c:pt>
                <c:pt idx="18142">
                  <c:v>9071</c:v>
                </c:pt>
                <c:pt idx="18143">
                  <c:v>9071.5</c:v>
                </c:pt>
                <c:pt idx="18144">
                  <c:v>9072</c:v>
                </c:pt>
                <c:pt idx="18145">
                  <c:v>9072.5</c:v>
                </c:pt>
                <c:pt idx="18146">
                  <c:v>9073</c:v>
                </c:pt>
                <c:pt idx="18147">
                  <c:v>9073.5</c:v>
                </c:pt>
                <c:pt idx="18148">
                  <c:v>9074</c:v>
                </c:pt>
                <c:pt idx="18149">
                  <c:v>9074.5</c:v>
                </c:pt>
                <c:pt idx="18150">
                  <c:v>9075</c:v>
                </c:pt>
                <c:pt idx="18151">
                  <c:v>9075.5</c:v>
                </c:pt>
                <c:pt idx="18152">
                  <c:v>9076</c:v>
                </c:pt>
                <c:pt idx="18153">
                  <c:v>9076.5</c:v>
                </c:pt>
                <c:pt idx="18154">
                  <c:v>9077</c:v>
                </c:pt>
                <c:pt idx="18155">
                  <c:v>9077.5</c:v>
                </c:pt>
                <c:pt idx="18156">
                  <c:v>9078</c:v>
                </c:pt>
                <c:pt idx="18157">
                  <c:v>9078.5</c:v>
                </c:pt>
                <c:pt idx="18158">
                  <c:v>9079</c:v>
                </c:pt>
                <c:pt idx="18159">
                  <c:v>9079.5</c:v>
                </c:pt>
                <c:pt idx="18160">
                  <c:v>9080</c:v>
                </c:pt>
                <c:pt idx="18161">
                  <c:v>9080.5</c:v>
                </c:pt>
                <c:pt idx="18162">
                  <c:v>9081</c:v>
                </c:pt>
                <c:pt idx="18163">
                  <c:v>9081.5</c:v>
                </c:pt>
                <c:pt idx="18164">
                  <c:v>9082</c:v>
                </c:pt>
                <c:pt idx="18165">
                  <c:v>9082.5</c:v>
                </c:pt>
                <c:pt idx="18166">
                  <c:v>9083</c:v>
                </c:pt>
                <c:pt idx="18167">
                  <c:v>9083.5</c:v>
                </c:pt>
                <c:pt idx="18168">
                  <c:v>9084</c:v>
                </c:pt>
                <c:pt idx="18169">
                  <c:v>9084.5</c:v>
                </c:pt>
                <c:pt idx="18170">
                  <c:v>9085</c:v>
                </c:pt>
                <c:pt idx="18171">
                  <c:v>9085.5</c:v>
                </c:pt>
                <c:pt idx="18172">
                  <c:v>9086</c:v>
                </c:pt>
                <c:pt idx="18173">
                  <c:v>9086.5</c:v>
                </c:pt>
                <c:pt idx="18174">
                  <c:v>9087</c:v>
                </c:pt>
                <c:pt idx="18175">
                  <c:v>9087.5</c:v>
                </c:pt>
                <c:pt idx="18176">
                  <c:v>9088</c:v>
                </c:pt>
                <c:pt idx="18177">
                  <c:v>9088.5</c:v>
                </c:pt>
                <c:pt idx="18178">
                  <c:v>9089</c:v>
                </c:pt>
                <c:pt idx="18179">
                  <c:v>9089.5</c:v>
                </c:pt>
                <c:pt idx="18180">
                  <c:v>9090</c:v>
                </c:pt>
                <c:pt idx="18181">
                  <c:v>9090.5</c:v>
                </c:pt>
                <c:pt idx="18182">
                  <c:v>9091</c:v>
                </c:pt>
                <c:pt idx="18183">
                  <c:v>9091.5</c:v>
                </c:pt>
                <c:pt idx="18184">
                  <c:v>9092</c:v>
                </c:pt>
                <c:pt idx="18185">
                  <c:v>9092.5</c:v>
                </c:pt>
                <c:pt idx="18186">
                  <c:v>9093</c:v>
                </c:pt>
                <c:pt idx="18187">
                  <c:v>9093.5</c:v>
                </c:pt>
                <c:pt idx="18188">
                  <c:v>9094</c:v>
                </c:pt>
                <c:pt idx="18189">
                  <c:v>9094.5</c:v>
                </c:pt>
                <c:pt idx="18190">
                  <c:v>9095</c:v>
                </c:pt>
                <c:pt idx="18191">
                  <c:v>9095.5</c:v>
                </c:pt>
                <c:pt idx="18192">
                  <c:v>9096</c:v>
                </c:pt>
                <c:pt idx="18193">
                  <c:v>9096.5</c:v>
                </c:pt>
                <c:pt idx="18194">
                  <c:v>9097</c:v>
                </c:pt>
                <c:pt idx="18195">
                  <c:v>9097.5</c:v>
                </c:pt>
                <c:pt idx="18196">
                  <c:v>9098</c:v>
                </c:pt>
                <c:pt idx="18197">
                  <c:v>9098.5</c:v>
                </c:pt>
                <c:pt idx="18198">
                  <c:v>9099</c:v>
                </c:pt>
                <c:pt idx="18199">
                  <c:v>9099.5</c:v>
                </c:pt>
                <c:pt idx="18200">
                  <c:v>9100</c:v>
                </c:pt>
                <c:pt idx="18201">
                  <c:v>9100.5</c:v>
                </c:pt>
                <c:pt idx="18202">
                  <c:v>9101</c:v>
                </c:pt>
                <c:pt idx="18203">
                  <c:v>9101.5</c:v>
                </c:pt>
                <c:pt idx="18204">
                  <c:v>9102</c:v>
                </c:pt>
                <c:pt idx="18205">
                  <c:v>9102.5</c:v>
                </c:pt>
                <c:pt idx="18206">
                  <c:v>9103</c:v>
                </c:pt>
                <c:pt idx="18207">
                  <c:v>9103.5</c:v>
                </c:pt>
                <c:pt idx="18208">
                  <c:v>9104</c:v>
                </c:pt>
                <c:pt idx="18209">
                  <c:v>9104.5</c:v>
                </c:pt>
                <c:pt idx="18210">
                  <c:v>9105</c:v>
                </c:pt>
                <c:pt idx="18211">
                  <c:v>9105.5</c:v>
                </c:pt>
                <c:pt idx="18212">
                  <c:v>9106</c:v>
                </c:pt>
                <c:pt idx="18213">
                  <c:v>9106.5</c:v>
                </c:pt>
                <c:pt idx="18214">
                  <c:v>9107</c:v>
                </c:pt>
                <c:pt idx="18215">
                  <c:v>9107.5</c:v>
                </c:pt>
                <c:pt idx="18216">
                  <c:v>9108</c:v>
                </c:pt>
                <c:pt idx="18217">
                  <c:v>9108.5</c:v>
                </c:pt>
                <c:pt idx="18218">
                  <c:v>9109</c:v>
                </c:pt>
                <c:pt idx="18219">
                  <c:v>9109.5</c:v>
                </c:pt>
                <c:pt idx="18220">
                  <c:v>9110</c:v>
                </c:pt>
                <c:pt idx="18221">
                  <c:v>9110.5</c:v>
                </c:pt>
                <c:pt idx="18222">
                  <c:v>9111</c:v>
                </c:pt>
                <c:pt idx="18223">
                  <c:v>9111.5</c:v>
                </c:pt>
                <c:pt idx="18224">
                  <c:v>9112</c:v>
                </c:pt>
                <c:pt idx="18225">
                  <c:v>9112.5</c:v>
                </c:pt>
                <c:pt idx="18226">
                  <c:v>9113</c:v>
                </c:pt>
                <c:pt idx="18227">
                  <c:v>9113.5</c:v>
                </c:pt>
                <c:pt idx="18228">
                  <c:v>9114</c:v>
                </c:pt>
                <c:pt idx="18229">
                  <c:v>9114.5</c:v>
                </c:pt>
                <c:pt idx="18230">
                  <c:v>9115</c:v>
                </c:pt>
                <c:pt idx="18231">
                  <c:v>9115.5</c:v>
                </c:pt>
                <c:pt idx="18232">
                  <c:v>9116</c:v>
                </c:pt>
                <c:pt idx="18233">
                  <c:v>9116.5</c:v>
                </c:pt>
                <c:pt idx="18234">
                  <c:v>9117</c:v>
                </c:pt>
                <c:pt idx="18235">
                  <c:v>9117.5</c:v>
                </c:pt>
                <c:pt idx="18236">
                  <c:v>9118</c:v>
                </c:pt>
                <c:pt idx="18237">
                  <c:v>9118.5</c:v>
                </c:pt>
                <c:pt idx="18238">
                  <c:v>9119</c:v>
                </c:pt>
                <c:pt idx="18239">
                  <c:v>9119.5</c:v>
                </c:pt>
                <c:pt idx="18240">
                  <c:v>9120</c:v>
                </c:pt>
                <c:pt idx="18241">
                  <c:v>9120.5</c:v>
                </c:pt>
                <c:pt idx="18242">
                  <c:v>9121</c:v>
                </c:pt>
                <c:pt idx="18243">
                  <c:v>9121.5</c:v>
                </c:pt>
                <c:pt idx="18244">
                  <c:v>9122</c:v>
                </c:pt>
                <c:pt idx="18245">
                  <c:v>9122.5</c:v>
                </c:pt>
                <c:pt idx="18246">
                  <c:v>9123</c:v>
                </c:pt>
                <c:pt idx="18247">
                  <c:v>9123.5</c:v>
                </c:pt>
                <c:pt idx="18248">
                  <c:v>9124</c:v>
                </c:pt>
                <c:pt idx="18249">
                  <c:v>9124.5</c:v>
                </c:pt>
                <c:pt idx="18250">
                  <c:v>9125</c:v>
                </c:pt>
                <c:pt idx="18251">
                  <c:v>9125.5</c:v>
                </c:pt>
                <c:pt idx="18252">
                  <c:v>9126</c:v>
                </c:pt>
                <c:pt idx="18253">
                  <c:v>9126.5</c:v>
                </c:pt>
                <c:pt idx="18254">
                  <c:v>9127</c:v>
                </c:pt>
                <c:pt idx="18255">
                  <c:v>9127.5</c:v>
                </c:pt>
                <c:pt idx="18256">
                  <c:v>9128</c:v>
                </c:pt>
                <c:pt idx="18257">
                  <c:v>9128.5</c:v>
                </c:pt>
                <c:pt idx="18258">
                  <c:v>9129</c:v>
                </c:pt>
                <c:pt idx="18259">
                  <c:v>9129.5</c:v>
                </c:pt>
                <c:pt idx="18260">
                  <c:v>9130</c:v>
                </c:pt>
                <c:pt idx="18261">
                  <c:v>9130.5</c:v>
                </c:pt>
                <c:pt idx="18262">
                  <c:v>9131</c:v>
                </c:pt>
                <c:pt idx="18263">
                  <c:v>9131.5</c:v>
                </c:pt>
                <c:pt idx="18264">
                  <c:v>9132</c:v>
                </c:pt>
                <c:pt idx="18265">
                  <c:v>9132.5</c:v>
                </c:pt>
                <c:pt idx="18266">
                  <c:v>9133</c:v>
                </c:pt>
                <c:pt idx="18267">
                  <c:v>9133.5</c:v>
                </c:pt>
                <c:pt idx="18268">
                  <c:v>9134</c:v>
                </c:pt>
                <c:pt idx="18269">
                  <c:v>9134.5</c:v>
                </c:pt>
                <c:pt idx="18270">
                  <c:v>9135</c:v>
                </c:pt>
                <c:pt idx="18271">
                  <c:v>9135.5</c:v>
                </c:pt>
                <c:pt idx="18272">
                  <c:v>9136</c:v>
                </c:pt>
                <c:pt idx="18273">
                  <c:v>9136.5</c:v>
                </c:pt>
                <c:pt idx="18274">
                  <c:v>9137</c:v>
                </c:pt>
                <c:pt idx="18275">
                  <c:v>9137.5</c:v>
                </c:pt>
                <c:pt idx="18276">
                  <c:v>9138</c:v>
                </c:pt>
                <c:pt idx="18277">
                  <c:v>9138.5</c:v>
                </c:pt>
                <c:pt idx="18278">
                  <c:v>9139</c:v>
                </c:pt>
                <c:pt idx="18279">
                  <c:v>9139.5</c:v>
                </c:pt>
                <c:pt idx="18280">
                  <c:v>9140</c:v>
                </c:pt>
                <c:pt idx="18281">
                  <c:v>9140.5</c:v>
                </c:pt>
                <c:pt idx="18282">
                  <c:v>9141</c:v>
                </c:pt>
                <c:pt idx="18283">
                  <c:v>9141.5</c:v>
                </c:pt>
                <c:pt idx="18284">
                  <c:v>9142</c:v>
                </c:pt>
                <c:pt idx="18285">
                  <c:v>9142.5</c:v>
                </c:pt>
                <c:pt idx="18286">
                  <c:v>9143</c:v>
                </c:pt>
                <c:pt idx="18287">
                  <c:v>9143.5</c:v>
                </c:pt>
                <c:pt idx="18288">
                  <c:v>9144</c:v>
                </c:pt>
                <c:pt idx="18289">
                  <c:v>9144.5</c:v>
                </c:pt>
                <c:pt idx="18290">
                  <c:v>9145</c:v>
                </c:pt>
                <c:pt idx="18291">
                  <c:v>9145.5</c:v>
                </c:pt>
                <c:pt idx="18292">
                  <c:v>9146</c:v>
                </c:pt>
                <c:pt idx="18293">
                  <c:v>9146.5</c:v>
                </c:pt>
                <c:pt idx="18294">
                  <c:v>9147</c:v>
                </c:pt>
                <c:pt idx="18295">
                  <c:v>9147.5</c:v>
                </c:pt>
                <c:pt idx="18296">
                  <c:v>9148</c:v>
                </c:pt>
                <c:pt idx="18297">
                  <c:v>9148.5</c:v>
                </c:pt>
                <c:pt idx="18298">
                  <c:v>9149</c:v>
                </c:pt>
                <c:pt idx="18299">
                  <c:v>9149.5</c:v>
                </c:pt>
                <c:pt idx="18300">
                  <c:v>9150</c:v>
                </c:pt>
                <c:pt idx="18301">
                  <c:v>9150.5</c:v>
                </c:pt>
                <c:pt idx="18302">
                  <c:v>9151</c:v>
                </c:pt>
                <c:pt idx="18303">
                  <c:v>9151.5</c:v>
                </c:pt>
                <c:pt idx="18304">
                  <c:v>9152</c:v>
                </c:pt>
                <c:pt idx="18305">
                  <c:v>9152.5</c:v>
                </c:pt>
                <c:pt idx="18306">
                  <c:v>9153</c:v>
                </c:pt>
                <c:pt idx="18307">
                  <c:v>9153.5</c:v>
                </c:pt>
                <c:pt idx="18308">
                  <c:v>9154</c:v>
                </c:pt>
                <c:pt idx="18309">
                  <c:v>9154.5</c:v>
                </c:pt>
                <c:pt idx="18310">
                  <c:v>9155</c:v>
                </c:pt>
                <c:pt idx="18311">
                  <c:v>9155.5</c:v>
                </c:pt>
                <c:pt idx="18312">
                  <c:v>9156</c:v>
                </c:pt>
                <c:pt idx="18313">
                  <c:v>9156.5</c:v>
                </c:pt>
                <c:pt idx="18314">
                  <c:v>9157</c:v>
                </c:pt>
                <c:pt idx="18315">
                  <c:v>9157.5</c:v>
                </c:pt>
                <c:pt idx="18316">
                  <c:v>9158</c:v>
                </c:pt>
                <c:pt idx="18317">
                  <c:v>9158.5</c:v>
                </c:pt>
                <c:pt idx="18318">
                  <c:v>9159</c:v>
                </c:pt>
                <c:pt idx="18319">
                  <c:v>9159.5</c:v>
                </c:pt>
                <c:pt idx="18320">
                  <c:v>9160</c:v>
                </c:pt>
                <c:pt idx="18321">
                  <c:v>9160.5</c:v>
                </c:pt>
                <c:pt idx="18322">
                  <c:v>9161</c:v>
                </c:pt>
                <c:pt idx="18323">
                  <c:v>9161.5</c:v>
                </c:pt>
                <c:pt idx="18324">
                  <c:v>9162</c:v>
                </c:pt>
                <c:pt idx="18325">
                  <c:v>9162.5</c:v>
                </c:pt>
                <c:pt idx="18326">
                  <c:v>9163</c:v>
                </c:pt>
                <c:pt idx="18327">
                  <c:v>9163.5</c:v>
                </c:pt>
                <c:pt idx="18328">
                  <c:v>9164</c:v>
                </c:pt>
                <c:pt idx="18329">
                  <c:v>9164.5</c:v>
                </c:pt>
                <c:pt idx="18330">
                  <c:v>9165</c:v>
                </c:pt>
                <c:pt idx="18331">
                  <c:v>9165.5</c:v>
                </c:pt>
                <c:pt idx="18332">
                  <c:v>9166</c:v>
                </c:pt>
                <c:pt idx="18333">
                  <c:v>9166.5</c:v>
                </c:pt>
                <c:pt idx="18334">
                  <c:v>9167</c:v>
                </c:pt>
                <c:pt idx="18335">
                  <c:v>9167.5</c:v>
                </c:pt>
                <c:pt idx="18336">
                  <c:v>9168</c:v>
                </c:pt>
                <c:pt idx="18337">
                  <c:v>9168.5</c:v>
                </c:pt>
                <c:pt idx="18338">
                  <c:v>9169</c:v>
                </c:pt>
                <c:pt idx="18339">
                  <c:v>9169.5</c:v>
                </c:pt>
                <c:pt idx="18340">
                  <c:v>9170</c:v>
                </c:pt>
                <c:pt idx="18341">
                  <c:v>9170.5</c:v>
                </c:pt>
                <c:pt idx="18342">
                  <c:v>9171</c:v>
                </c:pt>
                <c:pt idx="18343">
                  <c:v>9171.5</c:v>
                </c:pt>
                <c:pt idx="18344">
                  <c:v>9172</c:v>
                </c:pt>
                <c:pt idx="18345">
                  <c:v>9172.5</c:v>
                </c:pt>
                <c:pt idx="18346">
                  <c:v>9173</c:v>
                </c:pt>
                <c:pt idx="18347">
                  <c:v>9173.5</c:v>
                </c:pt>
                <c:pt idx="18348">
                  <c:v>9174</c:v>
                </c:pt>
                <c:pt idx="18349">
                  <c:v>9174.5</c:v>
                </c:pt>
                <c:pt idx="18350">
                  <c:v>9175</c:v>
                </c:pt>
                <c:pt idx="18351">
                  <c:v>9175.5</c:v>
                </c:pt>
                <c:pt idx="18352">
                  <c:v>9176</c:v>
                </c:pt>
                <c:pt idx="18353">
                  <c:v>9176.5</c:v>
                </c:pt>
                <c:pt idx="18354">
                  <c:v>9177</c:v>
                </c:pt>
                <c:pt idx="18355">
                  <c:v>9177.5</c:v>
                </c:pt>
                <c:pt idx="18356">
                  <c:v>9178</c:v>
                </c:pt>
                <c:pt idx="18357">
                  <c:v>9178.5</c:v>
                </c:pt>
                <c:pt idx="18358">
                  <c:v>9179</c:v>
                </c:pt>
                <c:pt idx="18359">
                  <c:v>9179.5</c:v>
                </c:pt>
                <c:pt idx="18360">
                  <c:v>9180</c:v>
                </c:pt>
                <c:pt idx="18361">
                  <c:v>9180.5</c:v>
                </c:pt>
                <c:pt idx="18362">
                  <c:v>9181</c:v>
                </c:pt>
                <c:pt idx="18363">
                  <c:v>9181.5</c:v>
                </c:pt>
                <c:pt idx="18364">
                  <c:v>9182</c:v>
                </c:pt>
                <c:pt idx="18365">
                  <c:v>9182.5</c:v>
                </c:pt>
                <c:pt idx="18366">
                  <c:v>9183</c:v>
                </c:pt>
                <c:pt idx="18367">
                  <c:v>9183.5</c:v>
                </c:pt>
                <c:pt idx="18368">
                  <c:v>9184</c:v>
                </c:pt>
                <c:pt idx="18369">
                  <c:v>9184.5</c:v>
                </c:pt>
                <c:pt idx="18370">
                  <c:v>9185</c:v>
                </c:pt>
                <c:pt idx="18371">
                  <c:v>9185.5</c:v>
                </c:pt>
                <c:pt idx="18372">
                  <c:v>9186</c:v>
                </c:pt>
                <c:pt idx="18373">
                  <c:v>9186.5</c:v>
                </c:pt>
                <c:pt idx="18374">
                  <c:v>9187</c:v>
                </c:pt>
                <c:pt idx="18375">
                  <c:v>9187.5</c:v>
                </c:pt>
                <c:pt idx="18376">
                  <c:v>9188</c:v>
                </c:pt>
                <c:pt idx="18377">
                  <c:v>9188.5</c:v>
                </c:pt>
                <c:pt idx="18378">
                  <c:v>9189</c:v>
                </c:pt>
                <c:pt idx="18379">
                  <c:v>9189.5</c:v>
                </c:pt>
                <c:pt idx="18380">
                  <c:v>9190</c:v>
                </c:pt>
                <c:pt idx="18381">
                  <c:v>9190.5</c:v>
                </c:pt>
                <c:pt idx="18382">
                  <c:v>9191</c:v>
                </c:pt>
                <c:pt idx="18383">
                  <c:v>9191.5</c:v>
                </c:pt>
                <c:pt idx="18384">
                  <c:v>9192</c:v>
                </c:pt>
                <c:pt idx="18385">
                  <c:v>9192.5</c:v>
                </c:pt>
                <c:pt idx="18386">
                  <c:v>9193</c:v>
                </c:pt>
                <c:pt idx="18387">
                  <c:v>9193.5</c:v>
                </c:pt>
                <c:pt idx="18388">
                  <c:v>9194</c:v>
                </c:pt>
                <c:pt idx="18389">
                  <c:v>9194.5</c:v>
                </c:pt>
                <c:pt idx="18390">
                  <c:v>9195</c:v>
                </c:pt>
                <c:pt idx="18391">
                  <c:v>9195.5</c:v>
                </c:pt>
                <c:pt idx="18392">
                  <c:v>9196</c:v>
                </c:pt>
                <c:pt idx="18393">
                  <c:v>9196.5</c:v>
                </c:pt>
                <c:pt idx="18394">
                  <c:v>9197</c:v>
                </c:pt>
                <c:pt idx="18395">
                  <c:v>9197.5</c:v>
                </c:pt>
                <c:pt idx="18396">
                  <c:v>9198</c:v>
                </c:pt>
                <c:pt idx="18397">
                  <c:v>9198.5</c:v>
                </c:pt>
                <c:pt idx="18398">
                  <c:v>9199</c:v>
                </c:pt>
                <c:pt idx="18399">
                  <c:v>9199.5</c:v>
                </c:pt>
                <c:pt idx="18400">
                  <c:v>9200</c:v>
                </c:pt>
                <c:pt idx="18401">
                  <c:v>9200.5</c:v>
                </c:pt>
                <c:pt idx="18402">
                  <c:v>9201</c:v>
                </c:pt>
                <c:pt idx="18403">
                  <c:v>9201.5</c:v>
                </c:pt>
                <c:pt idx="18404">
                  <c:v>9202</c:v>
                </c:pt>
                <c:pt idx="18405">
                  <c:v>9202.5</c:v>
                </c:pt>
                <c:pt idx="18406">
                  <c:v>9203</c:v>
                </c:pt>
                <c:pt idx="18407">
                  <c:v>9203.5</c:v>
                </c:pt>
                <c:pt idx="18408">
                  <c:v>9204</c:v>
                </c:pt>
                <c:pt idx="18409">
                  <c:v>9204.5</c:v>
                </c:pt>
                <c:pt idx="18410">
                  <c:v>9205</c:v>
                </c:pt>
                <c:pt idx="18411">
                  <c:v>9205.5</c:v>
                </c:pt>
                <c:pt idx="18412">
                  <c:v>9206</c:v>
                </c:pt>
                <c:pt idx="18413">
                  <c:v>9206.5</c:v>
                </c:pt>
                <c:pt idx="18414">
                  <c:v>9207</c:v>
                </c:pt>
                <c:pt idx="18415">
                  <c:v>9207.5</c:v>
                </c:pt>
                <c:pt idx="18416">
                  <c:v>9208</c:v>
                </c:pt>
                <c:pt idx="18417">
                  <c:v>9208.5</c:v>
                </c:pt>
                <c:pt idx="18418">
                  <c:v>9209</c:v>
                </c:pt>
                <c:pt idx="18419">
                  <c:v>9209.5</c:v>
                </c:pt>
                <c:pt idx="18420">
                  <c:v>9210</c:v>
                </c:pt>
                <c:pt idx="18421">
                  <c:v>9210.5</c:v>
                </c:pt>
                <c:pt idx="18422">
                  <c:v>9211</c:v>
                </c:pt>
                <c:pt idx="18423">
                  <c:v>9211.5</c:v>
                </c:pt>
                <c:pt idx="18424">
                  <c:v>9212</c:v>
                </c:pt>
                <c:pt idx="18425">
                  <c:v>9212.5</c:v>
                </c:pt>
                <c:pt idx="18426">
                  <c:v>9213</c:v>
                </c:pt>
                <c:pt idx="18427">
                  <c:v>9213.5</c:v>
                </c:pt>
                <c:pt idx="18428">
                  <c:v>9214</c:v>
                </c:pt>
                <c:pt idx="18429">
                  <c:v>9214.5</c:v>
                </c:pt>
                <c:pt idx="18430">
                  <c:v>9215</c:v>
                </c:pt>
                <c:pt idx="18431">
                  <c:v>9215.5</c:v>
                </c:pt>
                <c:pt idx="18432">
                  <c:v>9216</c:v>
                </c:pt>
                <c:pt idx="18433">
                  <c:v>9216.5</c:v>
                </c:pt>
                <c:pt idx="18434">
                  <c:v>9217</c:v>
                </c:pt>
                <c:pt idx="18435">
                  <c:v>9217.5</c:v>
                </c:pt>
                <c:pt idx="18436">
                  <c:v>9218</c:v>
                </c:pt>
                <c:pt idx="18437">
                  <c:v>9218.5</c:v>
                </c:pt>
                <c:pt idx="18438">
                  <c:v>9219</c:v>
                </c:pt>
                <c:pt idx="18439">
                  <c:v>9219.5</c:v>
                </c:pt>
                <c:pt idx="18440">
                  <c:v>9220</c:v>
                </c:pt>
                <c:pt idx="18441">
                  <c:v>9220.5</c:v>
                </c:pt>
                <c:pt idx="18442">
                  <c:v>9221</c:v>
                </c:pt>
                <c:pt idx="18443">
                  <c:v>9221.5</c:v>
                </c:pt>
                <c:pt idx="18444">
                  <c:v>9222</c:v>
                </c:pt>
                <c:pt idx="18445">
                  <c:v>9222.5</c:v>
                </c:pt>
                <c:pt idx="18446">
                  <c:v>9223</c:v>
                </c:pt>
                <c:pt idx="18447">
                  <c:v>9223.5</c:v>
                </c:pt>
                <c:pt idx="18448">
                  <c:v>9224</c:v>
                </c:pt>
                <c:pt idx="18449">
                  <c:v>9224.5</c:v>
                </c:pt>
                <c:pt idx="18450">
                  <c:v>9225</c:v>
                </c:pt>
                <c:pt idx="18451">
                  <c:v>9225.5</c:v>
                </c:pt>
                <c:pt idx="18452">
                  <c:v>9226</c:v>
                </c:pt>
                <c:pt idx="18453">
                  <c:v>9226.5</c:v>
                </c:pt>
                <c:pt idx="18454">
                  <c:v>9227</c:v>
                </c:pt>
                <c:pt idx="18455">
                  <c:v>9227.5</c:v>
                </c:pt>
                <c:pt idx="18456">
                  <c:v>9228</c:v>
                </c:pt>
                <c:pt idx="18457">
                  <c:v>9228.5</c:v>
                </c:pt>
                <c:pt idx="18458">
                  <c:v>9229</c:v>
                </c:pt>
                <c:pt idx="18459">
                  <c:v>9229.5</c:v>
                </c:pt>
                <c:pt idx="18460">
                  <c:v>9230</c:v>
                </c:pt>
                <c:pt idx="18461">
                  <c:v>9230.5</c:v>
                </c:pt>
                <c:pt idx="18462">
                  <c:v>9231</c:v>
                </c:pt>
                <c:pt idx="18463">
                  <c:v>9231.5</c:v>
                </c:pt>
                <c:pt idx="18464">
                  <c:v>9232</c:v>
                </c:pt>
                <c:pt idx="18465">
                  <c:v>9232.5</c:v>
                </c:pt>
                <c:pt idx="18466">
                  <c:v>9233</c:v>
                </c:pt>
                <c:pt idx="18467">
                  <c:v>9233.5</c:v>
                </c:pt>
                <c:pt idx="18468">
                  <c:v>9234</c:v>
                </c:pt>
                <c:pt idx="18469">
                  <c:v>9234.5</c:v>
                </c:pt>
                <c:pt idx="18470">
                  <c:v>9235</c:v>
                </c:pt>
                <c:pt idx="18471">
                  <c:v>9235.5</c:v>
                </c:pt>
                <c:pt idx="18472">
                  <c:v>9236</c:v>
                </c:pt>
                <c:pt idx="18473">
                  <c:v>9236.5</c:v>
                </c:pt>
                <c:pt idx="18474">
                  <c:v>9237</c:v>
                </c:pt>
                <c:pt idx="18475">
                  <c:v>9237.5</c:v>
                </c:pt>
                <c:pt idx="18476">
                  <c:v>9238</c:v>
                </c:pt>
                <c:pt idx="18477">
                  <c:v>9238.5</c:v>
                </c:pt>
                <c:pt idx="18478">
                  <c:v>9239</c:v>
                </c:pt>
                <c:pt idx="18479">
                  <c:v>9239.5</c:v>
                </c:pt>
                <c:pt idx="18480">
                  <c:v>9240</c:v>
                </c:pt>
                <c:pt idx="18481">
                  <c:v>9240.5</c:v>
                </c:pt>
                <c:pt idx="18482">
                  <c:v>9241</c:v>
                </c:pt>
                <c:pt idx="18483">
                  <c:v>9241.5</c:v>
                </c:pt>
                <c:pt idx="18484">
                  <c:v>9242</c:v>
                </c:pt>
                <c:pt idx="18485">
                  <c:v>9242.5</c:v>
                </c:pt>
                <c:pt idx="18486">
                  <c:v>9243</c:v>
                </c:pt>
                <c:pt idx="18487">
                  <c:v>9243.5</c:v>
                </c:pt>
                <c:pt idx="18488">
                  <c:v>9244</c:v>
                </c:pt>
                <c:pt idx="18489">
                  <c:v>9244.5</c:v>
                </c:pt>
                <c:pt idx="18490">
                  <c:v>9245</c:v>
                </c:pt>
                <c:pt idx="18491">
                  <c:v>9245.5</c:v>
                </c:pt>
                <c:pt idx="18492">
                  <c:v>9246</c:v>
                </c:pt>
                <c:pt idx="18493">
                  <c:v>9246.5</c:v>
                </c:pt>
                <c:pt idx="18494">
                  <c:v>9247</c:v>
                </c:pt>
                <c:pt idx="18495">
                  <c:v>9247.5</c:v>
                </c:pt>
                <c:pt idx="18496">
                  <c:v>9248</c:v>
                </c:pt>
                <c:pt idx="18497">
                  <c:v>9248.5</c:v>
                </c:pt>
                <c:pt idx="18498">
                  <c:v>9249</c:v>
                </c:pt>
                <c:pt idx="18499">
                  <c:v>9249.5</c:v>
                </c:pt>
                <c:pt idx="18500">
                  <c:v>9250</c:v>
                </c:pt>
                <c:pt idx="18501">
                  <c:v>9250.5</c:v>
                </c:pt>
                <c:pt idx="18502">
                  <c:v>9251</c:v>
                </c:pt>
                <c:pt idx="18503">
                  <c:v>9251.5</c:v>
                </c:pt>
                <c:pt idx="18504">
                  <c:v>9252</c:v>
                </c:pt>
                <c:pt idx="18505">
                  <c:v>9252.5</c:v>
                </c:pt>
                <c:pt idx="18506">
                  <c:v>9253</c:v>
                </c:pt>
                <c:pt idx="18507">
                  <c:v>9253.5</c:v>
                </c:pt>
                <c:pt idx="18508">
                  <c:v>9254</c:v>
                </c:pt>
                <c:pt idx="18509">
                  <c:v>9254.5</c:v>
                </c:pt>
                <c:pt idx="18510">
                  <c:v>9255</c:v>
                </c:pt>
                <c:pt idx="18511">
                  <c:v>9255.5</c:v>
                </c:pt>
                <c:pt idx="18512">
                  <c:v>9256</c:v>
                </c:pt>
                <c:pt idx="18513">
                  <c:v>9256.5</c:v>
                </c:pt>
                <c:pt idx="18514">
                  <c:v>9257</c:v>
                </c:pt>
                <c:pt idx="18515">
                  <c:v>9257.5</c:v>
                </c:pt>
                <c:pt idx="18516">
                  <c:v>9258</c:v>
                </c:pt>
                <c:pt idx="18517">
                  <c:v>9258.5</c:v>
                </c:pt>
                <c:pt idx="18518">
                  <c:v>9259</c:v>
                </c:pt>
                <c:pt idx="18519">
                  <c:v>9259.5</c:v>
                </c:pt>
                <c:pt idx="18520">
                  <c:v>9260</c:v>
                </c:pt>
                <c:pt idx="18521">
                  <c:v>9260.5</c:v>
                </c:pt>
                <c:pt idx="18522">
                  <c:v>9261</c:v>
                </c:pt>
                <c:pt idx="18523">
                  <c:v>9261.5</c:v>
                </c:pt>
                <c:pt idx="18524">
                  <c:v>9262</c:v>
                </c:pt>
                <c:pt idx="18525">
                  <c:v>9262.5</c:v>
                </c:pt>
                <c:pt idx="18526">
                  <c:v>9263</c:v>
                </c:pt>
                <c:pt idx="18527">
                  <c:v>9263.5</c:v>
                </c:pt>
                <c:pt idx="18528">
                  <c:v>9264</c:v>
                </c:pt>
                <c:pt idx="18529">
                  <c:v>9264.5</c:v>
                </c:pt>
                <c:pt idx="18530">
                  <c:v>9265</c:v>
                </c:pt>
                <c:pt idx="18531">
                  <c:v>9265.5</c:v>
                </c:pt>
                <c:pt idx="18532">
                  <c:v>9266</c:v>
                </c:pt>
                <c:pt idx="18533">
                  <c:v>9266.5</c:v>
                </c:pt>
                <c:pt idx="18534">
                  <c:v>9267</c:v>
                </c:pt>
                <c:pt idx="18535">
                  <c:v>9267.5</c:v>
                </c:pt>
                <c:pt idx="18536">
                  <c:v>9268</c:v>
                </c:pt>
                <c:pt idx="18537">
                  <c:v>9268.5</c:v>
                </c:pt>
                <c:pt idx="18538">
                  <c:v>9269</c:v>
                </c:pt>
                <c:pt idx="18539">
                  <c:v>9269.5</c:v>
                </c:pt>
                <c:pt idx="18540">
                  <c:v>9270</c:v>
                </c:pt>
                <c:pt idx="18541">
                  <c:v>9270.5</c:v>
                </c:pt>
                <c:pt idx="18542">
                  <c:v>9271</c:v>
                </c:pt>
                <c:pt idx="18543">
                  <c:v>9271.5</c:v>
                </c:pt>
                <c:pt idx="18544">
                  <c:v>9272</c:v>
                </c:pt>
                <c:pt idx="18545">
                  <c:v>9272.5</c:v>
                </c:pt>
                <c:pt idx="18546">
                  <c:v>9273</c:v>
                </c:pt>
                <c:pt idx="18547">
                  <c:v>9273.5</c:v>
                </c:pt>
                <c:pt idx="18548">
                  <c:v>9274</c:v>
                </c:pt>
                <c:pt idx="18549">
                  <c:v>9274.5</c:v>
                </c:pt>
                <c:pt idx="18550">
                  <c:v>9275</c:v>
                </c:pt>
                <c:pt idx="18551">
                  <c:v>9275.5</c:v>
                </c:pt>
                <c:pt idx="18552">
                  <c:v>9276</c:v>
                </c:pt>
                <c:pt idx="18553">
                  <c:v>9276.5</c:v>
                </c:pt>
                <c:pt idx="18554">
                  <c:v>9277</c:v>
                </c:pt>
                <c:pt idx="18555">
                  <c:v>9277.5</c:v>
                </c:pt>
                <c:pt idx="18556">
                  <c:v>9278</c:v>
                </c:pt>
                <c:pt idx="18557">
                  <c:v>9278.5</c:v>
                </c:pt>
                <c:pt idx="18558">
                  <c:v>9279</c:v>
                </c:pt>
                <c:pt idx="18559">
                  <c:v>9279.5</c:v>
                </c:pt>
                <c:pt idx="18560">
                  <c:v>9280</c:v>
                </c:pt>
                <c:pt idx="18561">
                  <c:v>9280.5</c:v>
                </c:pt>
                <c:pt idx="18562">
                  <c:v>9281</c:v>
                </c:pt>
                <c:pt idx="18563">
                  <c:v>9281.5</c:v>
                </c:pt>
                <c:pt idx="18564">
                  <c:v>9282</c:v>
                </c:pt>
                <c:pt idx="18565">
                  <c:v>9282.5</c:v>
                </c:pt>
                <c:pt idx="18566">
                  <c:v>9283</c:v>
                </c:pt>
                <c:pt idx="18567">
                  <c:v>9283.5</c:v>
                </c:pt>
                <c:pt idx="18568">
                  <c:v>9284</c:v>
                </c:pt>
                <c:pt idx="18569">
                  <c:v>9284.5</c:v>
                </c:pt>
                <c:pt idx="18570">
                  <c:v>9285</c:v>
                </c:pt>
                <c:pt idx="18571">
                  <c:v>9285.5</c:v>
                </c:pt>
                <c:pt idx="18572">
                  <c:v>9286</c:v>
                </c:pt>
                <c:pt idx="18573">
                  <c:v>9286.5</c:v>
                </c:pt>
                <c:pt idx="18574">
                  <c:v>9287</c:v>
                </c:pt>
                <c:pt idx="18575">
                  <c:v>9287.5</c:v>
                </c:pt>
                <c:pt idx="18576">
                  <c:v>9288</c:v>
                </c:pt>
                <c:pt idx="18577">
                  <c:v>9288.5</c:v>
                </c:pt>
                <c:pt idx="18578">
                  <c:v>9289</c:v>
                </c:pt>
                <c:pt idx="18579">
                  <c:v>9289.5</c:v>
                </c:pt>
                <c:pt idx="18580">
                  <c:v>9290</c:v>
                </c:pt>
                <c:pt idx="18581">
                  <c:v>9290.5</c:v>
                </c:pt>
                <c:pt idx="18582">
                  <c:v>9291</c:v>
                </c:pt>
                <c:pt idx="18583">
                  <c:v>9291.5</c:v>
                </c:pt>
                <c:pt idx="18584">
                  <c:v>9292</c:v>
                </c:pt>
                <c:pt idx="18585">
                  <c:v>9292.5</c:v>
                </c:pt>
                <c:pt idx="18586">
                  <c:v>9293</c:v>
                </c:pt>
                <c:pt idx="18587">
                  <c:v>9293.5</c:v>
                </c:pt>
                <c:pt idx="18588">
                  <c:v>9294</c:v>
                </c:pt>
                <c:pt idx="18589">
                  <c:v>9294.5</c:v>
                </c:pt>
                <c:pt idx="18590">
                  <c:v>9295</c:v>
                </c:pt>
                <c:pt idx="18591">
                  <c:v>9295.5</c:v>
                </c:pt>
                <c:pt idx="18592">
                  <c:v>9296</c:v>
                </c:pt>
                <c:pt idx="18593">
                  <c:v>9296.5</c:v>
                </c:pt>
                <c:pt idx="18594">
                  <c:v>9297</c:v>
                </c:pt>
                <c:pt idx="18595">
                  <c:v>9297.5</c:v>
                </c:pt>
                <c:pt idx="18596">
                  <c:v>9298</c:v>
                </c:pt>
                <c:pt idx="18597">
                  <c:v>9298.5</c:v>
                </c:pt>
                <c:pt idx="18598">
                  <c:v>9299</c:v>
                </c:pt>
                <c:pt idx="18599">
                  <c:v>9299.5</c:v>
                </c:pt>
                <c:pt idx="18600">
                  <c:v>9300</c:v>
                </c:pt>
                <c:pt idx="18601">
                  <c:v>9300.5</c:v>
                </c:pt>
                <c:pt idx="18602">
                  <c:v>9301</c:v>
                </c:pt>
                <c:pt idx="18603">
                  <c:v>9301.5</c:v>
                </c:pt>
                <c:pt idx="18604">
                  <c:v>9302</c:v>
                </c:pt>
                <c:pt idx="18605">
                  <c:v>9302.5</c:v>
                </c:pt>
                <c:pt idx="18606">
                  <c:v>9303</c:v>
                </c:pt>
                <c:pt idx="18607">
                  <c:v>9303.5</c:v>
                </c:pt>
                <c:pt idx="18608">
                  <c:v>9304</c:v>
                </c:pt>
                <c:pt idx="18609">
                  <c:v>9304.5</c:v>
                </c:pt>
                <c:pt idx="18610">
                  <c:v>9305</c:v>
                </c:pt>
                <c:pt idx="18611">
                  <c:v>9305.5</c:v>
                </c:pt>
                <c:pt idx="18612">
                  <c:v>9306</c:v>
                </c:pt>
                <c:pt idx="18613">
                  <c:v>9306.5</c:v>
                </c:pt>
                <c:pt idx="18614">
                  <c:v>9307</c:v>
                </c:pt>
                <c:pt idx="18615">
                  <c:v>9307.5</c:v>
                </c:pt>
                <c:pt idx="18616">
                  <c:v>9308</c:v>
                </c:pt>
                <c:pt idx="18617">
                  <c:v>9308.5</c:v>
                </c:pt>
                <c:pt idx="18618">
                  <c:v>9309</c:v>
                </c:pt>
                <c:pt idx="18619">
                  <c:v>9309.5</c:v>
                </c:pt>
                <c:pt idx="18620">
                  <c:v>9310</c:v>
                </c:pt>
                <c:pt idx="18621">
                  <c:v>9310.5</c:v>
                </c:pt>
                <c:pt idx="18622">
                  <c:v>9311</c:v>
                </c:pt>
                <c:pt idx="18623">
                  <c:v>9311.5</c:v>
                </c:pt>
                <c:pt idx="18624">
                  <c:v>9312</c:v>
                </c:pt>
                <c:pt idx="18625">
                  <c:v>9312.5</c:v>
                </c:pt>
                <c:pt idx="18626">
                  <c:v>9313</c:v>
                </c:pt>
                <c:pt idx="18627">
                  <c:v>9313.5</c:v>
                </c:pt>
                <c:pt idx="18628">
                  <c:v>9314</c:v>
                </c:pt>
                <c:pt idx="18629">
                  <c:v>9314.5</c:v>
                </c:pt>
                <c:pt idx="18630">
                  <c:v>9315</c:v>
                </c:pt>
                <c:pt idx="18631">
                  <c:v>9315.5</c:v>
                </c:pt>
                <c:pt idx="18632">
                  <c:v>9316</c:v>
                </c:pt>
                <c:pt idx="18633">
                  <c:v>9316.5</c:v>
                </c:pt>
                <c:pt idx="18634">
                  <c:v>9317</c:v>
                </c:pt>
                <c:pt idx="18635">
                  <c:v>9317.5</c:v>
                </c:pt>
                <c:pt idx="18636">
                  <c:v>9318</c:v>
                </c:pt>
                <c:pt idx="18637">
                  <c:v>9318.5</c:v>
                </c:pt>
                <c:pt idx="18638">
                  <c:v>9319</c:v>
                </c:pt>
                <c:pt idx="18639">
                  <c:v>9319.5</c:v>
                </c:pt>
                <c:pt idx="18640">
                  <c:v>9320</c:v>
                </c:pt>
                <c:pt idx="18641">
                  <c:v>9320.5</c:v>
                </c:pt>
                <c:pt idx="18642">
                  <c:v>9321</c:v>
                </c:pt>
                <c:pt idx="18643">
                  <c:v>9321.5</c:v>
                </c:pt>
                <c:pt idx="18644">
                  <c:v>9322</c:v>
                </c:pt>
                <c:pt idx="18645">
                  <c:v>9322.5</c:v>
                </c:pt>
                <c:pt idx="18646">
                  <c:v>9323</c:v>
                </c:pt>
                <c:pt idx="18647">
                  <c:v>9323.5</c:v>
                </c:pt>
                <c:pt idx="18648">
                  <c:v>9324</c:v>
                </c:pt>
                <c:pt idx="18649">
                  <c:v>9324.5</c:v>
                </c:pt>
                <c:pt idx="18650">
                  <c:v>9325</c:v>
                </c:pt>
                <c:pt idx="18651">
                  <c:v>9325.5</c:v>
                </c:pt>
                <c:pt idx="18652">
                  <c:v>9326</c:v>
                </c:pt>
                <c:pt idx="18653">
                  <c:v>9326.5</c:v>
                </c:pt>
                <c:pt idx="18654">
                  <c:v>9327</c:v>
                </c:pt>
                <c:pt idx="18655">
                  <c:v>9327.5</c:v>
                </c:pt>
                <c:pt idx="18656">
                  <c:v>9328</c:v>
                </c:pt>
                <c:pt idx="18657">
                  <c:v>9328.5</c:v>
                </c:pt>
                <c:pt idx="18658">
                  <c:v>9329</c:v>
                </c:pt>
                <c:pt idx="18659">
                  <c:v>9329.5</c:v>
                </c:pt>
                <c:pt idx="18660">
                  <c:v>9330</c:v>
                </c:pt>
                <c:pt idx="18661">
                  <c:v>9330.5</c:v>
                </c:pt>
                <c:pt idx="18662">
                  <c:v>9331</c:v>
                </c:pt>
                <c:pt idx="18663">
                  <c:v>9331.5</c:v>
                </c:pt>
                <c:pt idx="18664">
                  <c:v>9332</c:v>
                </c:pt>
                <c:pt idx="18665">
                  <c:v>9332.5</c:v>
                </c:pt>
                <c:pt idx="18666">
                  <c:v>9333</c:v>
                </c:pt>
                <c:pt idx="18667">
                  <c:v>9333.5</c:v>
                </c:pt>
                <c:pt idx="18668">
                  <c:v>9334</c:v>
                </c:pt>
                <c:pt idx="18669">
                  <c:v>9334.5</c:v>
                </c:pt>
                <c:pt idx="18670">
                  <c:v>9335</c:v>
                </c:pt>
                <c:pt idx="18671">
                  <c:v>9335.5</c:v>
                </c:pt>
                <c:pt idx="18672">
                  <c:v>9336</c:v>
                </c:pt>
                <c:pt idx="18673">
                  <c:v>9336.5</c:v>
                </c:pt>
                <c:pt idx="18674">
                  <c:v>9337</c:v>
                </c:pt>
                <c:pt idx="18675">
                  <c:v>9337.5</c:v>
                </c:pt>
                <c:pt idx="18676">
                  <c:v>9338</c:v>
                </c:pt>
                <c:pt idx="18677">
                  <c:v>9338.5</c:v>
                </c:pt>
                <c:pt idx="18678">
                  <c:v>9339</c:v>
                </c:pt>
                <c:pt idx="18679">
                  <c:v>9339.5</c:v>
                </c:pt>
                <c:pt idx="18680">
                  <c:v>9340</c:v>
                </c:pt>
                <c:pt idx="18681">
                  <c:v>9340.5</c:v>
                </c:pt>
                <c:pt idx="18682">
                  <c:v>9341</c:v>
                </c:pt>
                <c:pt idx="18683">
                  <c:v>9341.5</c:v>
                </c:pt>
                <c:pt idx="18684">
                  <c:v>9342</c:v>
                </c:pt>
                <c:pt idx="18685">
                  <c:v>9342.5</c:v>
                </c:pt>
                <c:pt idx="18686">
                  <c:v>9343</c:v>
                </c:pt>
                <c:pt idx="18687">
                  <c:v>9343.5</c:v>
                </c:pt>
                <c:pt idx="18688">
                  <c:v>9344</c:v>
                </c:pt>
                <c:pt idx="18689">
                  <c:v>9344.5</c:v>
                </c:pt>
                <c:pt idx="18690">
                  <c:v>9345</c:v>
                </c:pt>
                <c:pt idx="18691">
                  <c:v>9345.5</c:v>
                </c:pt>
                <c:pt idx="18692">
                  <c:v>9346</c:v>
                </c:pt>
                <c:pt idx="18693">
                  <c:v>9346.5</c:v>
                </c:pt>
                <c:pt idx="18694">
                  <c:v>9347</c:v>
                </c:pt>
                <c:pt idx="18695">
                  <c:v>9347.5</c:v>
                </c:pt>
                <c:pt idx="18696">
                  <c:v>9348</c:v>
                </c:pt>
                <c:pt idx="18697">
                  <c:v>9348.5</c:v>
                </c:pt>
                <c:pt idx="18698">
                  <c:v>9349</c:v>
                </c:pt>
                <c:pt idx="18699">
                  <c:v>9349.5</c:v>
                </c:pt>
                <c:pt idx="18700">
                  <c:v>9350</c:v>
                </c:pt>
                <c:pt idx="18701">
                  <c:v>9350.5</c:v>
                </c:pt>
                <c:pt idx="18702">
                  <c:v>9351</c:v>
                </c:pt>
                <c:pt idx="18703">
                  <c:v>9351.5</c:v>
                </c:pt>
                <c:pt idx="18704">
                  <c:v>9352</c:v>
                </c:pt>
                <c:pt idx="18705">
                  <c:v>9352.5</c:v>
                </c:pt>
                <c:pt idx="18706">
                  <c:v>9353</c:v>
                </c:pt>
                <c:pt idx="18707">
                  <c:v>9353.5</c:v>
                </c:pt>
                <c:pt idx="18708">
                  <c:v>9354</c:v>
                </c:pt>
                <c:pt idx="18709">
                  <c:v>9354.5</c:v>
                </c:pt>
                <c:pt idx="18710">
                  <c:v>9355</c:v>
                </c:pt>
                <c:pt idx="18711">
                  <c:v>9355.5</c:v>
                </c:pt>
                <c:pt idx="18712">
                  <c:v>9356</c:v>
                </c:pt>
                <c:pt idx="18713">
                  <c:v>9356.5</c:v>
                </c:pt>
                <c:pt idx="18714">
                  <c:v>9357</c:v>
                </c:pt>
                <c:pt idx="18715">
                  <c:v>9357.5</c:v>
                </c:pt>
                <c:pt idx="18716">
                  <c:v>9358</c:v>
                </c:pt>
                <c:pt idx="18717">
                  <c:v>9358.5</c:v>
                </c:pt>
                <c:pt idx="18718">
                  <c:v>9359</c:v>
                </c:pt>
                <c:pt idx="18719">
                  <c:v>9359.5</c:v>
                </c:pt>
                <c:pt idx="18720">
                  <c:v>9360</c:v>
                </c:pt>
                <c:pt idx="18721">
                  <c:v>9360.5</c:v>
                </c:pt>
                <c:pt idx="18722">
                  <c:v>9361</c:v>
                </c:pt>
                <c:pt idx="18723">
                  <c:v>9361.5</c:v>
                </c:pt>
                <c:pt idx="18724">
                  <c:v>9362</c:v>
                </c:pt>
                <c:pt idx="18725">
                  <c:v>9362.5</c:v>
                </c:pt>
                <c:pt idx="18726">
                  <c:v>9363</c:v>
                </c:pt>
                <c:pt idx="18727">
                  <c:v>9363.5</c:v>
                </c:pt>
                <c:pt idx="18728">
                  <c:v>9364</c:v>
                </c:pt>
                <c:pt idx="18729">
                  <c:v>9364.5</c:v>
                </c:pt>
                <c:pt idx="18730">
                  <c:v>9365</c:v>
                </c:pt>
                <c:pt idx="18731">
                  <c:v>9365.5</c:v>
                </c:pt>
                <c:pt idx="18732">
                  <c:v>9366</c:v>
                </c:pt>
                <c:pt idx="18733">
                  <c:v>9366.5</c:v>
                </c:pt>
                <c:pt idx="18734">
                  <c:v>9367</c:v>
                </c:pt>
                <c:pt idx="18735">
                  <c:v>9367.5</c:v>
                </c:pt>
                <c:pt idx="18736">
                  <c:v>9368</c:v>
                </c:pt>
                <c:pt idx="18737">
                  <c:v>9368.5</c:v>
                </c:pt>
                <c:pt idx="18738">
                  <c:v>9369</c:v>
                </c:pt>
                <c:pt idx="18739">
                  <c:v>9369.5</c:v>
                </c:pt>
                <c:pt idx="18740">
                  <c:v>9370</c:v>
                </c:pt>
                <c:pt idx="18741">
                  <c:v>9370.5</c:v>
                </c:pt>
                <c:pt idx="18742">
                  <c:v>9371</c:v>
                </c:pt>
                <c:pt idx="18743">
                  <c:v>9371.5</c:v>
                </c:pt>
                <c:pt idx="18744">
                  <c:v>9372</c:v>
                </c:pt>
                <c:pt idx="18745">
                  <c:v>9372.5</c:v>
                </c:pt>
                <c:pt idx="18746">
                  <c:v>9373</c:v>
                </c:pt>
                <c:pt idx="18747">
                  <c:v>9373.5</c:v>
                </c:pt>
                <c:pt idx="18748">
                  <c:v>9374</c:v>
                </c:pt>
                <c:pt idx="18749">
                  <c:v>9374.5</c:v>
                </c:pt>
                <c:pt idx="18750">
                  <c:v>9375</c:v>
                </c:pt>
                <c:pt idx="18751">
                  <c:v>9375.5</c:v>
                </c:pt>
                <c:pt idx="18752">
                  <c:v>9376</c:v>
                </c:pt>
                <c:pt idx="18753">
                  <c:v>9376.5</c:v>
                </c:pt>
                <c:pt idx="18754">
                  <c:v>9377</c:v>
                </c:pt>
                <c:pt idx="18755">
                  <c:v>9377.5</c:v>
                </c:pt>
                <c:pt idx="18756">
                  <c:v>9378</c:v>
                </c:pt>
                <c:pt idx="18757">
                  <c:v>9378.5</c:v>
                </c:pt>
                <c:pt idx="18758">
                  <c:v>9379</c:v>
                </c:pt>
                <c:pt idx="18759">
                  <c:v>9379.5</c:v>
                </c:pt>
                <c:pt idx="18760">
                  <c:v>9380</c:v>
                </c:pt>
                <c:pt idx="18761">
                  <c:v>9380.5</c:v>
                </c:pt>
                <c:pt idx="18762">
                  <c:v>9381</c:v>
                </c:pt>
                <c:pt idx="18763">
                  <c:v>9381.5</c:v>
                </c:pt>
                <c:pt idx="18764">
                  <c:v>9382</c:v>
                </c:pt>
                <c:pt idx="18765">
                  <c:v>9382.5</c:v>
                </c:pt>
                <c:pt idx="18766">
                  <c:v>9383</c:v>
                </c:pt>
                <c:pt idx="18767">
                  <c:v>9383.5</c:v>
                </c:pt>
                <c:pt idx="18768">
                  <c:v>9384</c:v>
                </c:pt>
                <c:pt idx="18769">
                  <c:v>9384.5</c:v>
                </c:pt>
                <c:pt idx="18770">
                  <c:v>9385</c:v>
                </c:pt>
                <c:pt idx="18771">
                  <c:v>9385.5</c:v>
                </c:pt>
                <c:pt idx="18772">
                  <c:v>9386</c:v>
                </c:pt>
                <c:pt idx="18773">
                  <c:v>9386.5</c:v>
                </c:pt>
                <c:pt idx="18774">
                  <c:v>9387</c:v>
                </c:pt>
                <c:pt idx="18775">
                  <c:v>9387.5</c:v>
                </c:pt>
                <c:pt idx="18776">
                  <c:v>9388</c:v>
                </c:pt>
                <c:pt idx="18777">
                  <c:v>9388.5</c:v>
                </c:pt>
                <c:pt idx="18778">
                  <c:v>9389</c:v>
                </c:pt>
                <c:pt idx="18779">
                  <c:v>9389.5</c:v>
                </c:pt>
                <c:pt idx="18780">
                  <c:v>9390</c:v>
                </c:pt>
                <c:pt idx="18781">
                  <c:v>9390.5</c:v>
                </c:pt>
                <c:pt idx="18782">
                  <c:v>9391</c:v>
                </c:pt>
                <c:pt idx="18783">
                  <c:v>9391.5</c:v>
                </c:pt>
                <c:pt idx="18784">
                  <c:v>9392</c:v>
                </c:pt>
                <c:pt idx="18785">
                  <c:v>9392.5</c:v>
                </c:pt>
                <c:pt idx="18786">
                  <c:v>9393</c:v>
                </c:pt>
                <c:pt idx="18787">
                  <c:v>9393.5</c:v>
                </c:pt>
                <c:pt idx="18788">
                  <c:v>9394</c:v>
                </c:pt>
                <c:pt idx="18789">
                  <c:v>9394.5</c:v>
                </c:pt>
                <c:pt idx="18790">
                  <c:v>9395</c:v>
                </c:pt>
                <c:pt idx="18791">
                  <c:v>9395.5</c:v>
                </c:pt>
                <c:pt idx="18792">
                  <c:v>9396</c:v>
                </c:pt>
                <c:pt idx="18793">
                  <c:v>9396.5</c:v>
                </c:pt>
                <c:pt idx="18794">
                  <c:v>9397</c:v>
                </c:pt>
                <c:pt idx="18795">
                  <c:v>9397.5</c:v>
                </c:pt>
                <c:pt idx="18796">
                  <c:v>9398</c:v>
                </c:pt>
                <c:pt idx="18797">
                  <c:v>9398.5</c:v>
                </c:pt>
                <c:pt idx="18798">
                  <c:v>9399</c:v>
                </c:pt>
                <c:pt idx="18799">
                  <c:v>9399.5</c:v>
                </c:pt>
                <c:pt idx="18800">
                  <c:v>9400</c:v>
                </c:pt>
                <c:pt idx="18801">
                  <c:v>9400.5</c:v>
                </c:pt>
                <c:pt idx="18802">
                  <c:v>9401</c:v>
                </c:pt>
                <c:pt idx="18803">
                  <c:v>9401.5</c:v>
                </c:pt>
                <c:pt idx="18804">
                  <c:v>9402</c:v>
                </c:pt>
                <c:pt idx="18805">
                  <c:v>9402.5</c:v>
                </c:pt>
                <c:pt idx="18806">
                  <c:v>9403</c:v>
                </c:pt>
                <c:pt idx="18807">
                  <c:v>9403.5</c:v>
                </c:pt>
                <c:pt idx="18808">
                  <c:v>9404</c:v>
                </c:pt>
                <c:pt idx="18809">
                  <c:v>9404.5</c:v>
                </c:pt>
                <c:pt idx="18810">
                  <c:v>9405</c:v>
                </c:pt>
                <c:pt idx="18811">
                  <c:v>9405.5</c:v>
                </c:pt>
                <c:pt idx="18812">
                  <c:v>9406</c:v>
                </c:pt>
                <c:pt idx="18813">
                  <c:v>9406.5</c:v>
                </c:pt>
                <c:pt idx="18814">
                  <c:v>9407</c:v>
                </c:pt>
                <c:pt idx="18815">
                  <c:v>9407.5</c:v>
                </c:pt>
                <c:pt idx="18816">
                  <c:v>9408</c:v>
                </c:pt>
                <c:pt idx="18817">
                  <c:v>9408.5</c:v>
                </c:pt>
                <c:pt idx="18818">
                  <c:v>9409</c:v>
                </c:pt>
                <c:pt idx="18819">
                  <c:v>9409.5</c:v>
                </c:pt>
                <c:pt idx="18820">
                  <c:v>9410</c:v>
                </c:pt>
                <c:pt idx="18821">
                  <c:v>9410.5</c:v>
                </c:pt>
                <c:pt idx="18822">
                  <c:v>9411</c:v>
                </c:pt>
                <c:pt idx="18823">
                  <c:v>9411.5</c:v>
                </c:pt>
                <c:pt idx="18824">
                  <c:v>9412</c:v>
                </c:pt>
                <c:pt idx="18825">
                  <c:v>9412.5</c:v>
                </c:pt>
                <c:pt idx="18826">
                  <c:v>9413</c:v>
                </c:pt>
                <c:pt idx="18827">
                  <c:v>9413.5</c:v>
                </c:pt>
                <c:pt idx="18828">
                  <c:v>9414</c:v>
                </c:pt>
                <c:pt idx="18829">
                  <c:v>9414.5</c:v>
                </c:pt>
                <c:pt idx="18830">
                  <c:v>9415</c:v>
                </c:pt>
                <c:pt idx="18831">
                  <c:v>9415.5</c:v>
                </c:pt>
                <c:pt idx="18832">
                  <c:v>9416</c:v>
                </c:pt>
                <c:pt idx="18833">
                  <c:v>9416.5</c:v>
                </c:pt>
                <c:pt idx="18834">
                  <c:v>9417</c:v>
                </c:pt>
                <c:pt idx="18835">
                  <c:v>9417.5</c:v>
                </c:pt>
                <c:pt idx="18836">
                  <c:v>9418</c:v>
                </c:pt>
                <c:pt idx="18837">
                  <c:v>9418.5</c:v>
                </c:pt>
                <c:pt idx="18838">
                  <c:v>9419</c:v>
                </c:pt>
                <c:pt idx="18839">
                  <c:v>9419.5</c:v>
                </c:pt>
                <c:pt idx="18840">
                  <c:v>9420</c:v>
                </c:pt>
                <c:pt idx="18841">
                  <c:v>9420.5</c:v>
                </c:pt>
                <c:pt idx="18842">
                  <c:v>9421</c:v>
                </c:pt>
                <c:pt idx="18843">
                  <c:v>9421.5</c:v>
                </c:pt>
                <c:pt idx="18844">
                  <c:v>9422</c:v>
                </c:pt>
                <c:pt idx="18845">
                  <c:v>9422.5</c:v>
                </c:pt>
                <c:pt idx="18846">
                  <c:v>9423</c:v>
                </c:pt>
                <c:pt idx="18847">
                  <c:v>9423.5</c:v>
                </c:pt>
                <c:pt idx="18848">
                  <c:v>9424</c:v>
                </c:pt>
                <c:pt idx="18849">
                  <c:v>9424.5</c:v>
                </c:pt>
                <c:pt idx="18850">
                  <c:v>9425</c:v>
                </c:pt>
                <c:pt idx="18851">
                  <c:v>9425.5</c:v>
                </c:pt>
                <c:pt idx="18852">
                  <c:v>9426</c:v>
                </c:pt>
                <c:pt idx="18853">
                  <c:v>9426.5</c:v>
                </c:pt>
                <c:pt idx="18854">
                  <c:v>9427</c:v>
                </c:pt>
                <c:pt idx="18855">
                  <c:v>9427.5</c:v>
                </c:pt>
                <c:pt idx="18856">
                  <c:v>9428</c:v>
                </c:pt>
                <c:pt idx="18857">
                  <c:v>9428.5</c:v>
                </c:pt>
                <c:pt idx="18858">
                  <c:v>9429</c:v>
                </c:pt>
                <c:pt idx="18859">
                  <c:v>9429.5</c:v>
                </c:pt>
                <c:pt idx="18860">
                  <c:v>9430</c:v>
                </c:pt>
                <c:pt idx="18861">
                  <c:v>9430.5</c:v>
                </c:pt>
                <c:pt idx="18862">
                  <c:v>9431</c:v>
                </c:pt>
                <c:pt idx="18863">
                  <c:v>9431.5</c:v>
                </c:pt>
                <c:pt idx="18864">
                  <c:v>9432</c:v>
                </c:pt>
                <c:pt idx="18865">
                  <c:v>9432.5</c:v>
                </c:pt>
                <c:pt idx="18866">
                  <c:v>9433</c:v>
                </c:pt>
                <c:pt idx="18867">
                  <c:v>9433.5</c:v>
                </c:pt>
                <c:pt idx="18868">
                  <c:v>9434</c:v>
                </c:pt>
                <c:pt idx="18869">
                  <c:v>9434.5</c:v>
                </c:pt>
                <c:pt idx="18870">
                  <c:v>9435</c:v>
                </c:pt>
                <c:pt idx="18871">
                  <c:v>9435.5</c:v>
                </c:pt>
                <c:pt idx="18872">
                  <c:v>9436</c:v>
                </c:pt>
                <c:pt idx="18873">
                  <c:v>9436.5</c:v>
                </c:pt>
                <c:pt idx="18874">
                  <c:v>9437</c:v>
                </c:pt>
                <c:pt idx="18875">
                  <c:v>9437.5</c:v>
                </c:pt>
                <c:pt idx="18876">
                  <c:v>9438</c:v>
                </c:pt>
                <c:pt idx="18877">
                  <c:v>9438.5</c:v>
                </c:pt>
                <c:pt idx="18878">
                  <c:v>9439</c:v>
                </c:pt>
                <c:pt idx="18879">
                  <c:v>9439.5</c:v>
                </c:pt>
                <c:pt idx="18880">
                  <c:v>9440</c:v>
                </c:pt>
                <c:pt idx="18881">
                  <c:v>9440.5</c:v>
                </c:pt>
                <c:pt idx="18882">
                  <c:v>9441</c:v>
                </c:pt>
                <c:pt idx="18883">
                  <c:v>9441.5</c:v>
                </c:pt>
                <c:pt idx="18884">
                  <c:v>9442</c:v>
                </c:pt>
                <c:pt idx="18885">
                  <c:v>9442.5</c:v>
                </c:pt>
                <c:pt idx="18886">
                  <c:v>9443</c:v>
                </c:pt>
                <c:pt idx="18887">
                  <c:v>9443.5</c:v>
                </c:pt>
                <c:pt idx="18888">
                  <c:v>9444</c:v>
                </c:pt>
                <c:pt idx="18889">
                  <c:v>9444.5</c:v>
                </c:pt>
                <c:pt idx="18890">
                  <c:v>9445</c:v>
                </c:pt>
                <c:pt idx="18891">
                  <c:v>9445.5</c:v>
                </c:pt>
                <c:pt idx="18892">
                  <c:v>9446</c:v>
                </c:pt>
                <c:pt idx="18893">
                  <c:v>9446.5</c:v>
                </c:pt>
                <c:pt idx="18894">
                  <c:v>9447</c:v>
                </c:pt>
                <c:pt idx="18895">
                  <c:v>9447.5</c:v>
                </c:pt>
                <c:pt idx="18896">
                  <c:v>9448</c:v>
                </c:pt>
                <c:pt idx="18897">
                  <c:v>9448.5</c:v>
                </c:pt>
                <c:pt idx="18898">
                  <c:v>9449</c:v>
                </c:pt>
                <c:pt idx="18899">
                  <c:v>9449.5</c:v>
                </c:pt>
                <c:pt idx="18900">
                  <c:v>9450</c:v>
                </c:pt>
                <c:pt idx="18901">
                  <c:v>9450.5</c:v>
                </c:pt>
                <c:pt idx="18902">
                  <c:v>9451</c:v>
                </c:pt>
                <c:pt idx="18903">
                  <c:v>9451.5</c:v>
                </c:pt>
                <c:pt idx="18904">
                  <c:v>9452</c:v>
                </c:pt>
                <c:pt idx="18905">
                  <c:v>9452.5</c:v>
                </c:pt>
                <c:pt idx="18906">
                  <c:v>9453</c:v>
                </c:pt>
                <c:pt idx="18907">
                  <c:v>9453.5</c:v>
                </c:pt>
                <c:pt idx="18908">
                  <c:v>9454</c:v>
                </c:pt>
                <c:pt idx="18909">
                  <c:v>9454.5</c:v>
                </c:pt>
                <c:pt idx="18910">
                  <c:v>9455</c:v>
                </c:pt>
                <c:pt idx="18911">
                  <c:v>9455.5</c:v>
                </c:pt>
                <c:pt idx="18912">
                  <c:v>9456</c:v>
                </c:pt>
                <c:pt idx="18913">
                  <c:v>9456.5</c:v>
                </c:pt>
                <c:pt idx="18914">
                  <c:v>9457</c:v>
                </c:pt>
                <c:pt idx="18915">
                  <c:v>9457.5</c:v>
                </c:pt>
                <c:pt idx="18916">
                  <c:v>9458</c:v>
                </c:pt>
                <c:pt idx="18917">
                  <c:v>9458.5</c:v>
                </c:pt>
                <c:pt idx="18918">
                  <c:v>9459</c:v>
                </c:pt>
                <c:pt idx="18919">
                  <c:v>9459.5</c:v>
                </c:pt>
                <c:pt idx="18920">
                  <c:v>9460</c:v>
                </c:pt>
                <c:pt idx="18921">
                  <c:v>9460.5</c:v>
                </c:pt>
                <c:pt idx="18922">
                  <c:v>9461</c:v>
                </c:pt>
                <c:pt idx="18923">
                  <c:v>9461.5</c:v>
                </c:pt>
                <c:pt idx="18924">
                  <c:v>9462</c:v>
                </c:pt>
                <c:pt idx="18925">
                  <c:v>9462.5</c:v>
                </c:pt>
                <c:pt idx="18926">
                  <c:v>9463</c:v>
                </c:pt>
                <c:pt idx="18927">
                  <c:v>9463.5</c:v>
                </c:pt>
                <c:pt idx="18928">
                  <c:v>9464</c:v>
                </c:pt>
                <c:pt idx="18929">
                  <c:v>9464.5</c:v>
                </c:pt>
                <c:pt idx="18930">
                  <c:v>9465</c:v>
                </c:pt>
                <c:pt idx="18931">
                  <c:v>9465.5</c:v>
                </c:pt>
                <c:pt idx="18932">
                  <c:v>9466</c:v>
                </c:pt>
                <c:pt idx="18933">
                  <c:v>9466.5</c:v>
                </c:pt>
                <c:pt idx="18934">
                  <c:v>9467</c:v>
                </c:pt>
                <c:pt idx="18935">
                  <c:v>9467.5</c:v>
                </c:pt>
                <c:pt idx="18936">
                  <c:v>9468</c:v>
                </c:pt>
                <c:pt idx="18937">
                  <c:v>9468.5</c:v>
                </c:pt>
                <c:pt idx="18938">
                  <c:v>9469</c:v>
                </c:pt>
                <c:pt idx="18939">
                  <c:v>9469.5</c:v>
                </c:pt>
                <c:pt idx="18940">
                  <c:v>9470</c:v>
                </c:pt>
                <c:pt idx="18941">
                  <c:v>9470.5</c:v>
                </c:pt>
                <c:pt idx="18942">
                  <c:v>9471</c:v>
                </c:pt>
                <c:pt idx="18943">
                  <c:v>9471.5</c:v>
                </c:pt>
                <c:pt idx="18944">
                  <c:v>9472</c:v>
                </c:pt>
                <c:pt idx="18945">
                  <c:v>9472.5</c:v>
                </c:pt>
                <c:pt idx="18946">
                  <c:v>9473</c:v>
                </c:pt>
                <c:pt idx="18947">
                  <c:v>9473.5</c:v>
                </c:pt>
                <c:pt idx="18948">
                  <c:v>9474</c:v>
                </c:pt>
                <c:pt idx="18949">
                  <c:v>9474.5</c:v>
                </c:pt>
                <c:pt idx="18950">
                  <c:v>9475</c:v>
                </c:pt>
                <c:pt idx="18951">
                  <c:v>9475.5</c:v>
                </c:pt>
                <c:pt idx="18952">
                  <c:v>9476</c:v>
                </c:pt>
                <c:pt idx="18953">
                  <c:v>9476.5</c:v>
                </c:pt>
                <c:pt idx="18954">
                  <c:v>9477</c:v>
                </c:pt>
                <c:pt idx="18955">
                  <c:v>9477.5</c:v>
                </c:pt>
                <c:pt idx="18956">
                  <c:v>9478</c:v>
                </c:pt>
                <c:pt idx="18957">
                  <c:v>9478.5</c:v>
                </c:pt>
                <c:pt idx="18958">
                  <c:v>9479</c:v>
                </c:pt>
                <c:pt idx="18959">
                  <c:v>9479.5</c:v>
                </c:pt>
                <c:pt idx="18960">
                  <c:v>9480</c:v>
                </c:pt>
                <c:pt idx="18961">
                  <c:v>9480.5</c:v>
                </c:pt>
                <c:pt idx="18962">
                  <c:v>9481</c:v>
                </c:pt>
                <c:pt idx="18963">
                  <c:v>9481.5</c:v>
                </c:pt>
                <c:pt idx="18964">
                  <c:v>9482</c:v>
                </c:pt>
                <c:pt idx="18965">
                  <c:v>9482.5</c:v>
                </c:pt>
                <c:pt idx="18966">
                  <c:v>9483</c:v>
                </c:pt>
                <c:pt idx="18967">
                  <c:v>9483.5</c:v>
                </c:pt>
                <c:pt idx="18968">
                  <c:v>9484</c:v>
                </c:pt>
                <c:pt idx="18969">
                  <c:v>9484.5</c:v>
                </c:pt>
                <c:pt idx="18970">
                  <c:v>9485</c:v>
                </c:pt>
                <c:pt idx="18971">
                  <c:v>9485.5</c:v>
                </c:pt>
                <c:pt idx="18972">
                  <c:v>9486</c:v>
                </c:pt>
                <c:pt idx="18973">
                  <c:v>9486.5</c:v>
                </c:pt>
                <c:pt idx="18974">
                  <c:v>9487</c:v>
                </c:pt>
                <c:pt idx="18975">
                  <c:v>9487.5</c:v>
                </c:pt>
                <c:pt idx="18976">
                  <c:v>9488</c:v>
                </c:pt>
                <c:pt idx="18977">
                  <c:v>9488.5</c:v>
                </c:pt>
                <c:pt idx="18978">
                  <c:v>9489</c:v>
                </c:pt>
                <c:pt idx="18979">
                  <c:v>9489.5</c:v>
                </c:pt>
                <c:pt idx="18980">
                  <c:v>9490</c:v>
                </c:pt>
                <c:pt idx="18981">
                  <c:v>9490.5</c:v>
                </c:pt>
                <c:pt idx="18982">
                  <c:v>9491</c:v>
                </c:pt>
                <c:pt idx="18983">
                  <c:v>9491.5</c:v>
                </c:pt>
                <c:pt idx="18984">
                  <c:v>9492</c:v>
                </c:pt>
                <c:pt idx="18985">
                  <c:v>9492.5</c:v>
                </c:pt>
                <c:pt idx="18986">
                  <c:v>9493</c:v>
                </c:pt>
                <c:pt idx="18987">
                  <c:v>9493.5</c:v>
                </c:pt>
                <c:pt idx="18988">
                  <c:v>9494</c:v>
                </c:pt>
                <c:pt idx="18989">
                  <c:v>9494.5</c:v>
                </c:pt>
                <c:pt idx="18990">
                  <c:v>9495</c:v>
                </c:pt>
                <c:pt idx="18991">
                  <c:v>9495.5</c:v>
                </c:pt>
                <c:pt idx="18992">
                  <c:v>9496</c:v>
                </c:pt>
                <c:pt idx="18993">
                  <c:v>9496.5</c:v>
                </c:pt>
                <c:pt idx="18994">
                  <c:v>9497</c:v>
                </c:pt>
                <c:pt idx="18995">
                  <c:v>9497.5</c:v>
                </c:pt>
                <c:pt idx="18996">
                  <c:v>9498</c:v>
                </c:pt>
                <c:pt idx="18997">
                  <c:v>9498.5</c:v>
                </c:pt>
                <c:pt idx="18998">
                  <c:v>9499</c:v>
                </c:pt>
                <c:pt idx="18999">
                  <c:v>9499.5</c:v>
                </c:pt>
                <c:pt idx="19000">
                  <c:v>9500</c:v>
                </c:pt>
                <c:pt idx="19001">
                  <c:v>9500.5</c:v>
                </c:pt>
                <c:pt idx="19002">
                  <c:v>9501</c:v>
                </c:pt>
                <c:pt idx="19003">
                  <c:v>9501.5</c:v>
                </c:pt>
                <c:pt idx="19004">
                  <c:v>9502</c:v>
                </c:pt>
                <c:pt idx="19005">
                  <c:v>9502.5</c:v>
                </c:pt>
                <c:pt idx="19006">
                  <c:v>9503</c:v>
                </c:pt>
                <c:pt idx="19007">
                  <c:v>9503.5</c:v>
                </c:pt>
                <c:pt idx="19008">
                  <c:v>9504</c:v>
                </c:pt>
                <c:pt idx="19009">
                  <c:v>9504.5</c:v>
                </c:pt>
                <c:pt idx="19010">
                  <c:v>9505</c:v>
                </c:pt>
                <c:pt idx="19011">
                  <c:v>9505.5</c:v>
                </c:pt>
                <c:pt idx="19012">
                  <c:v>9506</c:v>
                </c:pt>
                <c:pt idx="19013">
                  <c:v>9506.5</c:v>
                </c:pt>
                <c:pt idx="19014">
                  <c:v>9507</c:v>
                </c:pt>
                <c:pt idx="19015">
                  <c:v>9507.5</c:v>
                </c:pt>
                <c:pt idx="19016">
                  <c:v>9508</c:v>
                </c:pt>
                <c:pt idx="19017">
                  <c:v>9508.5</c:v>
                </c:pt>
                <c:pt idx="19018">
                  <c:v>9509</c:v>
                </c:pt>
                <c:pt idx="19019">
                  <c:v>9509.5</c:v>
                </c:pt>
                <c:pt idx="19020">
                  <c:v>9510</c:v>
                </c:pt>
                <c:pt idx="19021">
                  <c:v>9510.5</c:v>
                </c:pt>
                <c:pt idx="19022">
                  <c:v>9511</c:v>
                </c:pt>
                <c:pt idx="19023">
                  <c:v>9511.5</c:v>
                </c:pt>
                <c:pt idx="19024">
                  <c:v>9512</c:v>
                </c:pt>
                <c:pt idx="19025">
                  <c:v>9512.5</c:v>
                </c:pt>
                <c:pt idx="19026">
                  <c:v>9513</c:v>
                </c:pt>
                <c:pt idx="19027">
                  <c:v>9513.5</c:v>
                </c:pt>
                <c:pt idx="19028">
                  <c:v>9514</c:v>
                </c:pt>
                <c:pt idx="19029">
                  <c:v>9514.5</c:v>
                </c:pt>
                <c:pt idx="19030">
                  <c:v>9515</c:v>
                </c:pt>
                <c:pt idx="19031">
                  <c:v>9515.5</c:v>
                </c:pt>
                <c:pt idx="19032">
                  <c:v>9516</c:v>
                </c:pt>
                <c:pt idx="19033">
                  <c:v>9516.5</c:v>
                </c:pt>
                <c:pt idx="19034">
                  <c:v>9517</c:v>
                </c:pt>
                <c:pt idx="19035">
                  <c:v>9517.5</c:v>
                </c:pt>
                <c:pt idx="19036">
                  <c:v>9518</c:v>
                </c:pt>
                <c:pt idx="19037">
                  <c:v>9518.5</c:v>
                </c:pt>
                <c:pt idx="19038">
                  <c:v>9519</c:v>
                </c:pt>
                <c:pt idx="19039">
                  <c:v>9519.5</c:v>
                </c:pt>
                <c:pt idx="19040">
                  <c:v>9520</c:v>
                </c:pt>
                <c:pt idx="19041">
                  <c:v>9520.5</c:v>
                </c:pt>
                <c:pt idx="19042">
                  <c:v>9521</c:v>
                </c:pt>
                <c:pt idx="19043">
                  <c:v>9521.5</c:v>
                </c:pt>
                <c:pt idx="19044">
                  <c:v>9522</c:v>
                </c:pt>
                <c:pt idx="19045">
                  <c:v>9522.5</c:v>
                </c:pt>
                <c:pt idx="19046">
                  <c:v>9523</c:v>
                </c:pt>
                <c:pt idx="19047">
                  <c:v>9523.5</c:v>
                </c:pt>
                <c:pt idx="19048">
                  <c:v>9524</c:v>
                </c:pt>
                <c:pt idx="19049">
                  <c:v>9524.5</c:v>
                </c:pt>
                <c:pt idx="19050">
                  <c:v>9525</c:v>
                </c:pt>
                <c:pt idx="19051">
                  <c:v>9525.5</c:v>
                </c:pt>
                <c:pt idx="19052">
                  <c:v>9526</c:v>
                </c:pt>
                <c:pt idx="19053">
                  <c:v>9526.5</c:v>
                </c:pt>
                <c:pt idx="19054">
                  <c:v>9527</c:v>
                </c:pt>
                <c:pt idx="19055">
                  <c:v>9527.5</c:v>
                </c:pt>
                <c:pt idx="19056">
                  <c:v>9528</c:v>
                </c:pt>
                <c:pt idx="19057">
                  <c:v>9528.5</c:v>
                </c:pt>
                <c:pt idx="19058">
                  <c:v>9529</c:v>
                </c:pt>
                <c:pt idx="19059">
                  <c:v>9529.5</c:v>
                </c:pt>
                <c:pt idx="19060">
                  <c:v>9530</c:v>
                </c:pt>
                <c:pt idx="19061">
                  <c:v>9530.5</c:v>
                </c:pt>
                <c:pt idx="19062">
                  <c:v>9531</c:v>
                </c:pt>
                <c:pt idx="19063">
                  <c:v>9531.5</c:v>
                </c:pt>
                <c:pt idx="19064">
                  <c:v>9532</c:v>
                </c:pt>
                <c:pt idx="19065">
                  <c:v>9532.5</c:v>
                </c:pt>
                <c:pt idx="19066">
                  <c:v>9533</c:v>
                </c:pt>
                <c:pt idx="19067">
                  <c:v>9533.5</c:v>
                </c:pt>
                <c:pt idx="19068">
                  <c:v>9534</c:v>
                </c:pt>
                <c:pt idx="19069">
                  <c:v>9534.5</c:v>
                </c:pt>
                <c:pt idx="19070">
                  <c:v>9535</c:v>
                </c:pt>
                <c:pt idx="19071">
                  <c:v>9535.5</c:v>
                </c:pt>
                <c:pt idx="19072">
                  <c:v>9536</c:v>
                </c:pt>
                <c:pt idx="19073">
                  <c:v>9536.5</c:v>
                </c:pt>
                <c:pt idx="19074">
                  <c:v>9537</c:v>
                </c:pt>
                <c:pt idx="19075">
                  <c:v>9537.5</c:v>
                </c:pt>
                <c:pt idx="19076">
                  <c:v>9538</c:v>
                </c:pt>
                <c:pt idx="19077">
                  <c:v>9538.5</c:v>
                </c:pt>
                <c:pt idx="19078">
                  <c:v>9539</c:v>
                </c:pt>
                <c:pt idx="19079">
                  <c:v>9539.5</c:v>
                </c:pt>
                <c:pt idx="19080">
                  <c:v>9540</c:v>
                </c:pt>
                <c:pt idx="19081">
                  <c:v>9540.5</c:v>
                </c:pt>
                <c:pt idx="19082">
                  <c:v>9541</c:v>
                </c:pt>
                <c:pt idx="19083">
                  <c:v>9541.5</c:v>
                </c:pt>
                <c:pt idx="19084">
                  <c:v>9542</c:v>
                </c:pt>
                <c:pt idx="19085">
                  <c:v>9542.5</c:v>
                </c:pt>
                <c:pt idx="19086">
                  <c:v>9543</c:v>
                </c:pt>
                <c:pt idx="19087">
                  <c:v>9543.5</c:v>
                </c:pt>
                <c:pt idx="19088">
                  <c:v>9544</c:v>
                </c:pt>
                <c:pt idx="19089">
                  <c:v>9544.5</c:v>
                </c:pt>
                <c:pt idx="19090">
                  <c:v>9545</c:v>
                </c:pt>
                <c:pt idx="19091">
                  <c:v>9545.5</c:v>
                </c:pt>
                <c:pt idx="19092">
                  <c:v>9546</c:v>
                </c:pt>
                <c:pt idx="19093">
                  <c:v>9546.5</c:v>
                </c:pt>
                <c:pt idx="19094">
                  <c:v>9547</c:v>
                </c:pt>
                <c:pt idx="19095">
                  <c:v>9547.5</c:v>
                </c:pt>
                <c:pt idx="19096">
                  <c:v>9548</c:v>
                </c:pt>
                <c:pt idx="19097">
                  <c:v>9548.5</c:v>
                </c:pt>
                <c:pt idx="19098">
                  <c:v>9549</c:v>
                </c:pt>
                <c:pt idx="19099">
                  <c:v>9549.5</c:v>
                </c:pt>
                <c:pt idx="19100">
                  <c:v>9550</c:v>
                </c:pt>
                <c:pt idx="19101">
                  <c:v>9550.5</c:v>
                </c:pt>
                <c:pt idx="19102">
                  <c:v>9551</c:v>
                </c:pt>
                <c:pt idx="19103">
                  <c:v>9551.5</c:v>
                </c:pt>
                <c:pt idx="19104">
                  <c:v>9552</c:v>
                </c:pt>
                <c:pt idx="19105">
                  <c:v>9552.5</c:v>
                </c:pt>
                <c:pt idx="19106">
                  <c:v>9553</c:v>
                </c:pt>
                <c:pt idx="19107">
                  <c:v>9553.5</c:v>
                </c:pt>
                <c:pt idx="19108">
                  <c:v>9554</c:v>
                </c:pt>
                <c:pt idx="19109">
                  <c:v>9554.5</c:v>
                </c:pt>
                <c:pt idx="19110">
                  <c:v>9555</c:v>
                </c:pt>
                <c:pt idx="19111">
                  <c:v>9555.5</c:v>
                </c:pt>
                <c:pt idx="19112">
                  <c:v>9556</c:v>
                </c:pt>
                <c:pt idx="19113">
                  <c:v>9556.5</c:v>
                </c:pt>
                <c:pt idx="19114">
                  <c:v>9557</c:v>
                </c:pt>
                <c:pt idx="19115">
                  <c:v>9557.5</c:v>
                </c:pt>
                <c:pt idx="19116">
                  <c:v>9558</c:v>
                </c:pt>
                <c:pt idx="19117">
                  <c:v>9558.5</c:v>
                </c:pt>
                <c:pt idx="19118">
                  <c:v>9559</c:v>
                </c:pt>
                <c:pt idx="19119">
                  <c:v>9559.5</c:v>
                </c:pt>
                <c:pt idx="19120">
                  <c:v>9560</c:v>
                </c:pt>
                <c:pt idx="19121">
                  <c:v>9560.5</c:v>
                </c:pt>
                <c:pt idx="19122">
                  <c:v>9561</c:v>
                </c:pt>
                <c:pt idx="19123">
                  <c:v>9561.5</c:v>
                </c:pt>
                <c:pt idx="19124">
                  <c:v>9562</c:v>
                </c:pt>
                <c:pt idx="19125">
                  <c:v>9562.5</c:v>
                </c:pt>
                <c:pt idx="19126">
                  <c:v>9563</c:v>
                </c:pt>
                <c:pt idx="19127">
                  <c:v>9563.5</c:v>
                </c:pt>
                <c:pt idx="19128">
                  <c:v>9564</c:v>
                </c:pt>
                <c:pt idx="19129">
                  <c:v>9564.5</c:v>
                </c:pt>
                <c:pt idx="19130">
                  <c:v>9565</c:v>
                </c:pt>
                <c:pt idx="19131">
                  <c:v>9565.5</c:v>
                </c:pt>
                <c:pt idx="19132">
                  <c:v>9566</c:v>
                </c:pt>
                <c:pt idx="19133">
                  <c:v>9566.5</c:v>
                </c:pt>
                <c:pt idx="19134">
                  <c:v>9567</c:v>
                </c:pt>
                <c:pt idx="19135">
                  <c:v>9567.5</c:v>
                </c:pt>
                <c:pt idx="19136">
                  <c:v>9568</c:v>
                </c:pt>
                <c:pt idx="19137">
                  <c:v>9568.5</c:v>
                </c:pt>
                <c:pt idx="19138">
                  <c:v>9569</c:v>
                </c:pt>
                <c:pt idx="19139">
                  <c:v>9569.5</c:v>
                </c:pt>
                <c:pt idx="19140">
                  <c:v>9570</c:v>
                </c:pt>
                <c:pt idx="19141">
                  <c:v>9570.5</c:v>
                </c:pt>
                <c:pt idx="19142">
                  <c:v>9571</c:v>
                </c:pt>
                <c:pt idx="19143">
                  <c:v>9571.5</c:v>
                </c:pt>
                <c:pt idx="19144">
                  <c:v>9572</c:v>
                </c:pt>
                <c:pt idx="19145">
                  <c:v>9572.5</c:v>
                </c:pt>
                <c:pt idx="19146">
                  <c:v>9573</c:v>
                </c:pt>
                <c:pt idx="19147">
                  <c:v>9573.5</c:v>
                </c:pt>
                <c:pt idx="19148">
                  <c:v>9574</c:v>
                </c:pt>
                <c:pt idx="19149">
                  <c:v>9574.5</c:v>
                </c:pt>
                <c:pt idx="19150">
                  <c:v>9575</c:v>
                </c:pt>
                <c:pt idx="19151">
                  <c:v>9575.5</c:v>
                </c:pt>
                <c:pt idx="19152">
                  <c:v>9576</c:v>
                </c:pt>
                <c:pt idx="19153">
                  <c:v>9576.5</c:v>
                </c:pt>
                <c:pt idx="19154">
                  <c:v>9577</c:v>
                </c:pt>
                <c:pt idx="19155">
                  <c:v>9577.5</c:v>
                </c:pt>
                <c:pt idx="19156">
                  <c:v>9578</c:v>
                </c:pt>
                <c:pt idx="19157">
                  <c:v>9578.5</c:v>
                </c:pt>
                <c:pt idx="19158">
                  <c:v>9579</c:v>
                </c:pt>
                <c:pt idx="19159">
                  <c:v>9579.5</c:v>
                </c:pt>
                <c:pt idx="19160">
                  <c:v>9580</c:v>
                </c:pt>
                <c:pt idx="19161">
                  <c:v>9580.5</c:v>
                </c:pt>
                <c:pt idx="19162">
                  <c:v>9581</c:v>
                </c:pt>
                <c:pt idx="19163">
                  <c:v>9581.5</c:v>
                </c:pt>
                <c:pt idx="19164">
                  <c:v>9582</c:v>
                </c:pt>
                <c:pt idx="19165">
                  <c:v>9582.5</c:v>
                </c:pt>
                <c:pt idx="19166">
                  <c:v>9583</c:v>
                </c:pt>
                <c:pt idx="19167">
                  <c:v>9583.5</c:v>
                </c:pt>
                <c:pt idx="19168">
                  <c:v>9584</c:v>
                </c:pt>
                <c:pt idx="19169">
                  <c:v>9584.5</c:v>
                </c:pt>
                <c:pt idx="19170">
                  <c:v>9585</c:v>
                </c:pt>
                <c:pt idx="19171">
                  <c:v>9585.5</c:v>
                </c:pt>
                <c:pt idx="19172">
                  <c:v>9586</c:v>
                </c:pt>
                <c:pt idx="19173">
                  <c:v>9586.5</c:v>
                </c:pt>
                <c:pt idx="19174">
                  <c:v>9587</c:v>
                </c:pt>
                <c:pt idx="19175">
                  <c:v>9587.5</c:v>
                </c:pt>
                <c:pt idx="19176">
                  <c:v>9588</c:v>
                </c:pt>
                <c:pt idx="19177">
                  <c:v>9588.5</c:v>
                </c:pt>
                <c:pt idx="19178">
                  <c:v>9589</c:v>
                </c:pt>
                <c:pt idx="19179">
                  <c:v>9589.5</c:v>
                </c:pt>
                <c:pt idx="19180">
                  <c:v>9590</c:v>
                </c:pt>
                <c:pt idx="19181">
                  <c:v>9590.5</c:v>
                </c:pt>
                <c:pt idx="19182">
                  <c:v>9591</c:v>
                </c:pt>
                <c:pt idx="19183">
                  <c:v>9591.5</c:v>
                </c:pt>
                <c:pt idx="19184">
                  <c:v>9592</c:v>
                </c:pt>
                <c:pt idx="19185">
                  <c:v>9592.5</c:v>
                </c:pt>
                <c:pt idx="19186">
                  <c:v>9593</c:v>
                </c:pt>
                <c:pt idx="19187">
                  <c:v>9593.5</c:v>
                </c:pt>
                <c:pt idx="19188">
                  <c:v>9594</c:v>
                </c:pt>
                <c:pt idx="19189">
                  <c:v>9594.5</c:v>
                </c:pt>
                <c:pt idx="19190">
                  <c:v>9595</c:v>
                </c:pt>
                <c:pt idx="19191">
                  <c:v>9595.5</c:v>
                </c:pt>
                <c:pt idx="19192">
                  <c:v>9596</c:v>
                </c:pt>
                <c:pt idx="19193">
                  <c:v>9596.5</c:v>
                </c:pt>
                <c:pt idx="19194">
                  <c:v>9597</c:v>
                </c:pt>
                <c:pt idx="19195">
                  <c:v>9597.5</c:v>
                </c:pt>
                <c:pt idx="19196">
                  <c:v>9598</c:v>
                </c:pt>
                <c:pt idx="19197">
                  <c:v>9598.5</c:v>
                </c:pt>
                <c:pt idx="19198">
                  <c:v>9599</c:v>
                </c:pt>
                <c:pt idx="19199">
                  <c:v>9599.5</c:v>
                </c:pt>
                <c:pt idx="19200">
                  <c:v>9600</c:v>
                </c:pt>
                <c:pt idx="19201">
                  <c:v>9600.5</c:v>
                </c:pt>
                <c:pt idx="19202">
                  <c:v>9601</c:v>
                </c:pt>
                <c:pt idx="19203">
                  <c:v>9601.5</c:v>
                </c:pt>
                <c:pt idx="19204">
                  <c:v>9602</c:v>
                </c:pt>
                <c:pt idx="19205">
                  <c:v>9602.5</c:v>
                </c:pt>
                <c:pt idx="19206">
                  <c:v>9603</c:v>
                </c:pt>
                <c:pt idx="19207">
                  <c:v>9603.5</c:v>
                </c:pt>
                <c:pt idx="19208">
                  <c:v>9604</c:v>
                </c:pt>
                <c:pt idx="19209">
                  <c:v>9604.5</c:v>
                </c:pt>
                <c:pt idx="19210">
                  <c:v>9605</c:v>
                </c:pt>
                <c:pt idx="19211">
                  <c:v>9605.5</c:v>
                </c:pt>
                <c:pt idx="19212">
                  <c:v>9606</c:v>
                </c:pt>
                <c:pt idx="19213">
                  <c:v>9606.5</c:v>
                </c:pt>
                <c:pt idx="19214">
                  <c:v>9607</c:v>
                </c:pt>
                <c:pt idx="19215">
                  <c:v>9607.5</c:v>
                </c:pt>
                <c:pt idx="19216">
                  <c:v>9608</c:v>
                </c:pt>
                <c:pt idx="19217">
                  <c:v>9608.5</c:v>
                </c:pt>
                <c:pt idx="19218">
                  <c:v>9609</c:v>
                </c:pt>
                <c:pt idx="19219">
                  <c:v>9609.5</c:v>
                </c:pt>
                <c:pt idx="19220">
                  <c:v>9610</c:v>
                </c:pt>
                <c:pt idx="19221">
                  <c:v>9610.5</c:v>
                </c:pt>
                <c:pt idx="19222">
                  <c:v>9611</c:v>
                </c:pt>
                <c:pt idx="19223">
                  <c:v>9611.5</c:v>
                </c:pt>
                <c:pt idx="19224">
                  <c:v>9612</c:v>
                </c:pt>
                <c:pt idx="19225">
                  <c:v>9612.5</c:v>
                </c:pt>
                <c:pt idx="19226">
                  <c:v>9613</c:v>
                </c:pt>
                <c:pt idx="19227">
                  <c:v>9613.5</c:v>
                </c:pt>
                <c:pt idx="19228">
                  <c:v>9614</c:v>
                </c:pt>
                <c:pt idx="19229">
                  <c:v>9614.5</c:v>
                </c:pt>
                <c:pt idx="19230">
                  <c:v>9615</c:v>
                </c:pt>
                <c:pt idx="19231">
                  <c:v>9615.5</c:v>
                </c:pt>
                <c:pt idx="19232">
                  <c:v>9616</c:v>
                </c:pt>
                <c:pt idx="19233">
                  <c:v>9616.5</c:v>
                </c:pt>
                <c:pt idx="19234">
                  <c:v>9617</c:v>
                </c:pt>
                <c:pt idx="19235">
                  <c:v>9617.5</c:v>
                </c:pt>
                <c:pt idx="19236">
                  <c:v>9618</c:v>
                </c:pt>
                <c:pt idx="19237">
                  <c:v>9618.5</c:v>
                </c:pt>
                <c:pt idx="19238">
                  <c:v>9619</c:v>
                </c:pt>
                <c:pt idx="19239">
                  <c:v>9619.5</c:v>
                </c:pt>
                <c:pt idx="19240">
                  <c:v>9620</c:v>
                </c:pt>
                <c:pt idx="19241">
                  <c:v>9620.5</c:v>
                </c:pt>
                <c:pt idx="19242">
                  <c:v>9621</c:v>
                </c:pt>
                <c:pt idx="19243">
                  <c:v>9621.5</c:v>
                </c:pt>
                <c:pt idx="19244">
                  <c:v>9622</c:v>
                </c:pt>
                <c:pt idx="19245">
                  <c:v>9622.5</c:v>
                </c:pt>
                <c:pt idx="19246">
                  <c:v>9623</c:v>
                </c:pt>
                <c:pt idx="19247">
                  <c:v>9623.5</c:v>
                </c:pt>
                <c:pt idx="19248">
                  <c:v>9624</c:v>
                </c:pt>
                <c:pt idx="19249">
                  <c:v>9624.5</c:v>
                </c:pt>
                <c:pt idx="19250">
                  <c:v>9625</c:v>
                </c:pt>
                <c:pt idx="19251">
                  <c:v>9625.5</c:v>
                </c:pt>
                <c:pt idx="19252">
                  <c:v>9626</c:v>
                </c:pt>
                <c:pt idx="19253">
                  <c:v>9626.5</c:v>
                </c:pt>
                <c:pt idx="19254">
                  <c:v>9627</c:v>
                </c:pt>
                <c:pt idx="19255">
                  <c:v>9627.5</c:v>
                </c:pt>
                <c:pt idx="19256">
                  <c:v>9628</c:v>
                </c:pt>
                <c:pt idx="19257">
                  <c:v>9628.5</c:v>
                </c:pt>
                <c:pt idx="19258">
                  <c:v>9629</c:v>
                </c:pt>
                <c:pt idx="19259">
                  <c:v>9629.5</c:v>
                </c:pt>
                <c:pt idx="19260">
                  <c:v>9630</c:v>
                </c:pt>
                <c:pt idx="19261">
                  <c:v>9630.5</c:v>
                </c:pt>
                <c:pt idx="19262">
                  <c:v>9631</c:v>
                </c:pt>
                <c:pt idx="19263">
                  <c:v>9631.5</c:v>
                </c:pt>
                <c:pt idx="19264">
                  <c:v>9632</c:v>
                </c:pt>
                <c:pt idx="19265">
                  <c:v>9632.5</c:v>
                </c:pt>
                <c:pt idx="19266">
                  <c:v>9633</c:v>
                </c:pt>
                <c:pt idx="19267">
                  <c:v>9633.5</c:v>
                </c:pt>
                <c:pt idx="19268">
                  <c:v>9634</c:v>
                </c:pt>
                <c:pt idx="19269">
                  <c:v>9634.5</c:v>
                </c:pt>
                <c:pt idx="19270">
                  <c:v>9635</c:v>
                </c:pt>
                <c:pt idx="19271">
                  <c:v>9635.5</c:v>
                </c:pt>
                <c:pt idx="19272">
                  <c:v>9636</c:v>
                </c:pt>
                <c:pt idx="19273">
                  <c:v>9636.5</c:v>
                </c:pt>
                <c:pt idx="19274">
                  <c:v>9637</c:v>
                </c:pt>
                <c:pt idx="19275">
                  <c:v>9637.5</c:v>
                </c:pt>
                <c:pt idx="19276">
                  <c:v>9638</c:v>
                </c:pt>
                <c:pt idx="19277">
                  <c:v>9638.5</c:v>
                </c:pt>
                <c:pt idx="19278">
                  <c:v>9639</c:v>
                </c:pt>
                <c:pt idx="19279">
                  <c:v>9639.5</c:v>
                </c:pt>
                <c:pt idx="19280">
                  <c:v>9640</c:v>
                </c:pt>
                <c:pt idx="19281">
                  <c:v>9640.5</c:v>
                </c:pt>
                <c:pt idx="19282">
                  <c:v>9641</c:v>
                </c:pt>
                <c:pt idx="19283">
                  <c:v>9641.5</c:v>
                </c:pt>
                <c:pt idx="19284">
                  <c:v>9642</c:v>
                </c:pt>
                <c:pt idx="19285">
                  <c:v>9642.5</c:v>
                </c:pt>
                <c:pt idx="19286">
                  <c:v>9643</c:v>
                </c:pt>
                <c:pt idx="19287">
                  <c:v>9643.5</c:v>
                </c:pt>
                <c:pt idx="19288">
                  <c:v>9644</c:v>
                </c:pt>
                <c:pt idx="19289">
                  <c:v>9644.5</c:v>
                </c:pt>
                <c:pt idx="19290">
                  <c:v>9645</c:v>
                </c:pt>
                <c:pt idx="19291">
                  <c:v>9645.5</c:v>
                </c:pt>
                <c:pt idx="19292">
                  <c:v>9646</c:v>
                </c:pt>
                <c:pt idx="19293">
                  <c:v>9646.5</c:v>
                </c:pt>
                <c:pt idx="19294">
                  <c:v>9647</c:v>
                </c:pt>
                <c:pt idx="19295">
                  <c:v>9647.5</c:v>
                </c:pt>
                <c:pt idx="19296">
                  <c:v>9648</c:v>
                </c:pt>
                <c:pt idx="19297">
                  <c:v>9648.5</c:v>
                </c:pt>
                <c:pt idx="19298">
                  <c:v>9649</c:v>
                </c:pt>
                <c:pt idx="19299">
                  <c:v>9649.5</c:v>
                </c:pt>
                <c:pt idx="19300">
                  <c:v>9650</c:v>
                </c:pt>
                <c:pt idx="19301">
                  <c:v>9650.5</c:v>
                </c:pt>
                <c:pt idx="19302">
                  <c:v>9651</c:v>
                </c:pt>
                <c:pt idx="19303">
                  <c:v>9651.5</c:v>
                </c:pt>
                <c:pt idx="19304">
                  <c:v>9652</c:v>
                </c:pt>
                <c:pt idx="19305">
                  <c:v>9652.5</c:v>
                </c:pt>
                <c:pt idx="19306">
                  <c:v>9653</c:v>
                </c:pt>
                <c:pt idx="19307">
                  <c:v>9653.5</c:v>
                </c:pt>
                <c:pt idx="19308">
                  <c:v>9654</c:v>
                </c:pt>
                <c:pt idx="19309">
                  <c:v>9654.5</c:v>
                </c:pt>
                <c:pt idx="19310">
                  <c:v>9655</c:v>
                </c:pt>
                <c:pt idx="19311">
                  <c:v>9655.5</c:v>
                </c:pt>
                <c:pt idx="19312">
                  <c:v>9656</c:v>
                </c:pt>
                <c:pt idx="19313">
                  <c:v>9656.5</c:v>
                </c:pt>
                <c:pt idx="19314">
                  <c:v>9657</c:v>
                </c:pt>
                <c:pt idx="19315">
                  <c:v>9657.5</c:v>
                </c:pt>
                <c:pt idx="19316">
                  <c:v>9658</c:v>
                </c:pt>
                <c:pt idx="19317">
                  <c:v>9658.5</c:v>
                </c:pt>
                <c:pt idx="19318">
                  <c:v>9659</c:v>
                </c:pt>
                <c:pt idx="19319">
                  <c:v>9659.5</c:v>
                </c:pt>
                <c:pt idx="19320">
                  <c:v>9660</c:v>
                </c:pt>
                <c:pt idx="19321">
                  <c:v>9660.5</c:v>
                </c:pt>
                <c:pt idx="19322">
                  <c:v>9661</c:v>
                </c:pt>
                <c:pt idx="19323">
                  <c:v>9661.5</c:v>
                </c:pt>
                <c:pt idx="19324">
                  <c:v>9662</c:v>
                </c:pt>
                <c:pt idx="19325">
                  <c:v>9662.5</c:v>
                </c:pt>
                <c:pt idx="19326">
                  <c:v>9663</c:v>
                </c:pt>
                <c:pt idx="19327">
                  <c:v>9663.5</c:v>
                </c:pt>
                <c:pt idx="19328">
                  <c:v>9664</c:v>
                </c:pt>
                <c:pt idx="19329">
                  <c:v>9664.5</c:v>
                </c:pt>
                <c:pt idx="19330">
                  <c:v>9665</c:v>
                </c:pt>
                <c:pt idx="19331">
                  <c:v>9665.5</c:v>
                </c:pt>
                <c:pt idx="19332">
                  <c:v>9666</c:v>
                </c:pt>
                <c:pt idx="19333">
                  <c:v>9666.5</c:v>
                </c:pt>
                <c:pt idx="19334">
                  <c:v>9667</c:v>
                </c:pt>
                <c:pt idx="19335">
                  <c:v>9667.5</c:v>
                </c:pt>
                <c:pt idx="19336">
                  <c:v>9668</c:v>
                </c:pt>
                <c:pt idx="19337">
                  <c:v>9668.5</c:v>
                </c:pt>
                <c:pt idx="19338">
                  <c:v>9669</c:v>
                </c:pt>
                <c:pt idx="19339">
                  <c:v>9669.5</c:v>
                </c:pt>
                <c:pt idx="19340">
                  <c:v>9670</c:v>
                </c:pt>
                <c:pt idx="19341">
                  <c:v>9670.5</c:v>
                </c:pt>
                <c:pt idx="19342">
                  <c:v>9671</c:v>
                </c:pt>
                <c:pt idx="19343">
                  <c:v>9671.5</c:v>
                </c:pt>
                <c:pt idx="19344">
                  <c:v>9672</c:v>
                </c:pt>
                <c:pt idx="19345">
                  <c:v>9672.5</c:v>
                </c:pt>
                <c:pt idx="19346">
                  <c:v>9673</c:v>
                </c:pt>
                <c:pt idx="19347">
                  <c:v>9673.5</c:v>
                </c:pt>
                <c:pt idx="19348">
                  <c:v>9674</c:v>
                </c:pt>
                <c:pt idx="19349">
                  <c:v>9674.5</c:v>
                </c:pt>
                <c:pt idx="19350">
                  <c:v>9675</c:v>
                </c:pt>
                <c:pt idx="19351">
                  <c:v>9675.5</c:v>
                </c:pt>
                <c:pt idx="19352">
                  <c:v>9676</c:v>
                </c:pt>
                <c:pt idx="19353">
                  <c:v>9676.5</c:v>
                </c:pt>
                <c:pt idx="19354">
                  <c:v>9677</c:v>
                </c:pt>
                <c:pt idx="19355">
                  <c:v>9677.5</c:v>
                </c:pt>
                <c:pt idx="19356">
                  <c:v>9678</c:v>
                </c:pt>
                <c:pt idx="19357">
                  <c:v>9678.5</c:v>
                </c:pt>
                <c:pt idx="19358">
                  <c:v>9679</c:v>
                </c:pt>
                <c:pt idx="19359">
                  <c:v>9679.5</c:v>
                </c:pt>
                <c:pt idx="19360">
                  <c:v>9680</c:v>
                </c:pt>
                <c:pt idx="19361">
                  <c:v>9680.5</c:v>
                </c:pt>
                <c:pt idx="19362">
                  <c:v>9681</c:v>
                </c:pt>
                <c:pt idx="19363">
                  <c:v>9681.5</c:v>
                </c:pt>
                <c:pt idx="19364">
                  <c:v>9682</c:v>
                </c:pt>
                <c:pt idx="19365">
                  <c:v>9682.5</c:v>
                </c:pt>
                <c:pt idx="19366">
                  <c:v>9683</c:v>
                </c:pt>
                <c:pt idx="19367">
                  <c:v>9683.5</c:v>
                </c:pt>
                <c:pt idx="19368">
                  <c:v>9684</c:v>
                </c:pt>
                <c:pt idx="19369">
                  <c:v>9684.5</c:v>
                </c:pt>
                <c:pt idx="19370">
                  <c:v>9685</c:v>
                </c:pt>
                <c:pt idx="19371">
                  <c:v>9685.5</c:v>
                </c:pt>
                <c:pt idx="19372">
                  <c:v>9686</c:v>
                </c:pt>
                <c:pt idx="19373">
                  <c:v>9686.5</c:v>
                </c:pt>
                <c:pt idx="19374">
                  <c:v>9687</c:v>
                </c:pt>
                <c:pt idx="19375">
                  <c:v>9687.5</c:v>
                </c:pt>
                <c:pt idx="19376">
                  <c:v>9688</c:v>
                </c:pt>
                <c:pt idx="19377">
                  <c:v>9688.5</c:v>
                </c:pt>
                <c:pt idx="19378">
                  <c:v>9689</c:v>
                </c:pt>
                <c:pt idx="19379">
                  <c:v>9689.5</c:v>
                </c:pt>
                <c:pt idx="19380">
                  <c:v>9690</c:v>
                </c:pt>
                <c:pt idx="19381">
                  <c:v>9690.5</c:v>
                </c:pt>
                <c:pt idx="19382">
                  <c:v>9691</c:v>
                </c:pt>
                <c:pt idx="19383">
                  <c:v>9691.5</c:v>
                </c:pt>
                <c:pt idx="19384">
                  <c:v>9692</c:v>
                </c:pt>
                <c:pt idx="19385">
                  <c:v>9692.5</c:v>
                </c:pt>
                <c:pt idx="19386">
                  <c:v>9693</c:v>
                </c:pt>
                <c:pt idx="19387">
                  <c:v>9693.5</c:v>
                </c:pt>
                <c:pt idx="19388">
                  <c:v>9694</c:v>
                </c:pt>
                <c:pt idx="19389">
                  <c:v>9694.5</c:v>
                </c:pt>
                <c:pt idx="19390">
                  <c:v>9695</c:v>
                </c:pt>
                <c:pt idx="19391">
                  <c:v>9695.5</c:v>
                </c:pt>
                <c:pt idx="19392">
                  <c:v>9696</c:v>
                </c:pt>
                <c:pt idx="19393">
                  <c:v>9696.5</c:v>
                </c:pt>
                <c:pt idx="19394">
                  <c:v>9697</c:v>
                </c:pt>
                <c:pt idx="19395">
                  <c:v>9697.5</c:v>
                </c:pt>
                <c:pt idx="19396">
                  <c:v>9698</c:v>
                </c:pt>
                <c:pt idx="19397">
                  <c:v>9698.5</c:v>
                </c:pt>
                <c:pt idx="19398">
                  <c:v>9699</c:v>
                </c:pt>
                <c:pt idx="19399">
                  <c:v>9699.5</c:v>
                </c:pt>
                <c:pt idx="19400">
                  <c:v>9700</c:v>
                </c:pt>
                <c:pt idx="19401">
                  <c:v>9700.5</c:v>
                </c:pt>
                <c:pt idx="19402">
                  <c:v>9701</c:v>
                </c:pt>
                <c:pt idx="19403">
                  <c:v>9701.5</c:v>
                </c:pt>
                <c:pt idx="19404">
                  <c:v>9702</c:v>
                </c:pt>
                <c:pt idx="19405">
                  <c:v>9702.5</c:v>
                </c:pt>
                <c:pt idx="19406">
                  <c:v>9703</c:v>
                </c:pt>
                <c:pt idx="19407">
                  <c:v>9703.5</c:v>
                </c:pt>
                <c:pt idx="19408">
                  <c:v>9704</c:v>
                </c:pt>
                <c:pt idx="19409">
                  <c:v>9704.5</c:v>
                </c:pt>
                <c:pt idx="19410">
                  <c:v>9705</c:v>
                </c:pt>
                <c:pt idx="19411">
                  <c:v>9705.5</c:v>
                </c:pt>
                <c:pt idx="19412">
                  <c:v>9706</c:v>
                </c:pt>
                <c:pt idx="19413">
                  <c:v>9706.5</c:v>
                </c:pt>
                <c:pt idx="19414">
                  <c:v>9707</c:v>
                </c:pt>
                <c:pt idx="19415">
                  <c:v>9707.5</c:v>
                </c:pt>
                <c:pt idx="19416">
                  <c:v>9708</c:v>
                </c:pt>
                <c:pt idx="19417">
                  <c:v>9708.5</c:v>
                </c:pt>
                <c:pt idx="19418">
                  <c:v>9709</c:v>
                </c:pt>
                <c:pt idx="19419">
                  <c:v>9709.5</c:v>
                </c:pt>
                <c:pt idx="19420">
                  <c:v>9710</c:v>
                </c:pt>
                <c:pt idx="19421">
                  <c:v>9710.5</c:v>
                </c:pt>
                <c:pt idx="19422">
                  <c:v>9711</c:v>
                </c:pt>
                <c:pt idx="19423">
                  <c:v>9711.5</c:v>
                </c:pt>
                <c:pt idx="19424">
                  <c:v>9712</c:v>
                </c:pt>
                <c:pt idx="19425">
                  <c:v>9712.5</c:v>
                </c:pt>
                <c:pt idx="19426">
                  <c:v>9713</c:v>
                </c:pt>
                <c:pt idx="19427">
                  <c:v>9713.5</c:v>
                </c:pt>
                <c:pt idx="19428">
                  <c:v>9714</c:v>
                </c:pt>
                <c:pt idx="19429">
                  <c:v>9714.5</c:v>
                </c:pt>
                <c:pt idx="19430">
                  <c:v>9715</c:v>
                </c:pt>
                <c:pt idx="19431">
                  <c:v>9715.5</c:v>
                </c:pt>
                <c:pt idx="19432">
                  <c:v>9716</c:v>
                </c:pt>
                <c:pt idx="19433">
                  <c:v>9716.5</c:v>
                </c:pt>
                <c:pt idx="19434">
                  <c:v>9717</c:v>
                </c:pt>
                <c:pt idx="19435">
                  <c:v>9717.5</c:v>
                </c:pt>
                <c:pt idx="19436">
                  <c:v>9718</c:v>
                </c:pt>
                <c:pt idx="19437">
                  <c:v>9718.5</c:v>
                </c:pt>
                <c:pt idx="19438">
                  <c:v>9719</c:v>
                </c:pt>
                <c:pt idx="19439">
                  <c:v>9719.5</c:v>
                </c:pt>
                <c:pt idx="19440">
                  <c:v>9720</c:v>
                </c:pt>
                <c:pt idx="19441">
                  <c:v>9720.5</c:v>
                </c:pt>
                <c:pt idx="19442">
                  <c:v>9721</c:v>
                </c:pt>
                <c:pt idx="19443">
                  <c:v>9721.5</c:v>
                </c:pt>
                <c:pt idx="19444">
                  <c:v>9722</c:v>
                </c:pt>
                <c:pt idx="19445">
                  <c:v>9722.5</c:v>
                </c:pt>
                <c:pt idx="19446">
                  <c:v>9723</c:v>
                </c:pt>
                <c:pt idx="19447">
                  <c:v>9723.5</c:v>
                </c:pt>
                <c:pt idx="19448">
                  <c:v>9724</c:v>
                </c:pt>
                <c:pt idx="19449">
                  <c:v>9724.5</c:v>
                </c:pt>
                <c:pt idx="19450">
                  <c:v>9725</c:v>
                </c:pt>
                <c:pt idx="19451">
                  <c:v>9725.5</c:v>
                </c:pt>
                <c:pt idx="19452">
                  <c:v>9726</c:v>
                </c:pt>
                <c:pt idx="19453">
                  <c:v>9726.5</c:v>
                </c:pt>
                <c:pt idx="19454">
                  <c:v>9727</c:v>
                </c:pt>
                <c:pt idx="19455">
                  <c:v>9727.5</c:v>
                </c:pt>
                <c:pt idx="19456">
                  <c:v>9728</c:v>
                </c:pt>
                <c:pt idx="19457">
                  <c:v>9728.5</c:v>
                </c:pt>
                <c:pt idx="19458">
                  <c:v>9729</c:v>
                </c:pt>
                <c:pt idx="19459">
                  <c:v>9729.5</c:v>
                </c:pt>
                <c:pt idx="19460">
                  <c:v>9730</c:v>
                </c:pt>
                <c:pt idx="19461">
                  <c:v>9730.5</c:v>
                </c:pt>
                <c:pt idx="19462">
                  <c:v>9731</c:v>
                </c:pt>
                <c:pt idx="19463">
                  <c:v>9731.5</c:v>
                </c:pt>
                <c:pt idx="19464">
                  <c:v>9732</c:v>
                </c:pt>
                <c:pt idx="19465">
                  <c:v>9732.5</c:v>
                </c:pt>
                <c:pt idx="19466">
                  <c:v>9733</c:v>
                </c:pt>
                <c:pt idx="19467">
                  <c:v>9733.5</c:v>
                </c:pt>
                <c:pt idx="19468">
                  <c:v>9734</c:v>
                </c:pt>
                <c:pt idx="19469">
                  <c:v>9734.5</c:v>
                </c:pt>
                <c:pt idx="19470">
                  <c:v>9735</c:v>
                </c:pt>
                <c:pt idx="19471">
                  <c:v>9735.5</c:v>
                </c:pt>
                <c:pt idx="19472">
                  <c:v>9736</c:v>
                </c:pt>
                <c:pt idx="19473">
                  <c:v>9736.5</c:v>
                </c:pt>
                <c:pt idx="19474">
                  <c:v>9737</c:v>
                </c:pt>
                <c:pt idx="19475">
                  <c:v>9737.5</c:v>
                </c:pt>
                <c:pt idx="19476">
                  <c:v>9738</c:v>
                </c:pt>
                <c:pt idx="19477">
                  <c:v>9738.5</c:v>
                </c:pt>
                <c:pt idx="19478">
                  <c:v>9739</c:v>
                </c:pt>
                <c:pt idx="19479">
                  <c:v>9739.5</c:v>
                </c:pt>
                <c:pt idx="19480">
                  <c:v>9740</c:v>
                </c:pt>
                <c:pt idx="19481">
                  <c:v>9740.5</c:v>
                </c:pt>
                <c:pt idx="19482">
                  <c:v>9741</c:v>
                </c:pt>
                <c:pt idx="19483">
                  <c:v>9741.5</c:v>
                </c:pt>
                <c:pt idx="19484">
                  <c:v>9742</c:v>
                </c:pt>
                <c:pt idx="19485">
                  <c:v>9742.5</c:v>
                </c:pt>
                <c:pt idx="19486">
                  <c:v>9743</c:v>
                </c:pt>
                <c:pt idx="19487">
                  <c:v>9743.5</c:v>
                </c:pt>
                <c:pt idx="19488">
                  <c:v>9744</c:v>
                </c:pt>
                <c:pt idx="19489">
                  <c:v>9744.5</c:v>
                </c:pt>
                <c:pt idx="19490">
                  <c:v>9745</c:v>
                </c:pt>
                <c:pt idx="19491">
                  <c:v>9745.5</c:v>
                </c:pt>
                <c:pt idx="19492">
                  <c:v>9746</c:v>
                </c:pt>
                <c:pt idx="19493">
                  <c:v>9746.5</c:v>
                </c:pt>
                <c:pt idx="19494">
                  <c:v>9747</c:v>
                </c:pt>
                <c:pt idx="19495">
                  <c:v>9747.5</c:v>
                </c:pt>
                <c:pt idx="19496">
                  <c:v>9748</c:v>
                </c:pt>
                <c:pt idx="19497">
                  <c:v>9748.5</c:v>
                </c:pt>
                <c:pt idx="19498">
                  <c:v>9749</c:v>
                </c:pt>
                <c:pt idx="19499">
                  <c:v>9749.5</c:v>
                </c:pt>
                <c:pt idx="19500">
                  <c:v>9750</c:v>
                </c:pt>
                <c:pt idx="19501">
                  <c:v>9750.5</c:v>
                </c:pt>
                <c:pt idx="19502">
                  <c:v>9751</c:v>
                </c:pt>
                <c:pt idx="19503">
                  <c:v>9751.5</c:v>
                </c:pt>
                <c:pt idx="19504">
                  <c:v>9752</c:v>
                </c:pt>
                <c:pt idx="19505">
                  <c:v>9752.5</c:v>
                </c:pt>
                <c:pt idx="19506">
                  <c:v>9753</c:v>
                </c:pt>
                <c:pt idx="19507">
                  <c:v>9753.5</c:v>
                </c:pt>
                <c:pt idx="19508">
                  <c:v>9754</c:v>
                </c:pt>
                <c:pt idx="19509">
                  <c:v>9754.5</c:v>
                </c:pt>
                <c:pt idx="19510">
                  <c:v>9755</c:v>
                </c:pt>
                <c:pt idx="19511">
                  <c:v>9755.5</c:v>
                </c:pt>
                <c:pt idx="19512">
                  <c:v>9756</c:v>
                </c:pt>
                <c:pt idx="19513">
                  <c:v>9756.5</c:v>
                </c:pt>
                <c:pt idx="19514">
                  <c:v>9757</c:v>
                </c:pt>
                <c:pt idx="19515">
                  <c:v>9757.5</c:v>
                </c:pt>
                <c:pt idx="19516">
                  <c:v>9758</c:v>
                </c:pt>
                <c:pt idx="19517">
                  <c:v>9758.5</c:v>
                </c:pt>
                <c:pt idx="19518">
                  <c:v>9759</c:v>
                </c:pt>
                <c:pt idx="19519">
                  <c:v>9759.5</c:v>
                </c:pt>
                <c:pt idx="19520">
                  <c:v>9760</c:v>
                </c:pt>
                <c:pt idx="19521">
                  <c:v>9760.5</c:v>
                </c:pt>
                <c:pt idx="19522">
                  <c:v>9761</c:v>
                </c:pt>
                <c:pt idx="19523">
                  <c:v>9761.5</c:v>
                </c:pt>
                <c:pt idx="19524">
                  <c:v>9762</c:v>
                </c:pt>
                <c:pt idx="19525">
                  <c:v>9762.5</c:v>
                </c:pt>
                <c:pt idx="19526">
                  <c:v>9763</c:v>
                </c:pt>
                <c:pt idx="19527">
                  <c:v>9763.5</c:v>
                </c:pt>
                <c:pt idx="19528">
                  <c:v>9764</c:v>
                </c:pt>
                <c:pt idx="19529">
                  <c:v>9764.5</c:v>
                </c:pt>
                <c:pt idx="19530">
                  <c:v>9765</c:v>
                </c:pt>
                <c:pt idx="19531">
                  <c:v>9765.5</c:v>
                </c:pt>
                <c:pt idx="19532">
                  <c:v>9766</c:v>
                </c:pt>
                <c:pt idx="19533">
                  <c:v>9766.5</c:v>
                </c:pt>
                <c:pt idx="19534">
                  <c:v>9767</c:v>
                </c:pt>
                <c:pt idx="19535">
                  <c:v>9767.5</c:v>
                </c:pt>
                <c:pt idx="19536">
                  <c:v>9768</c:v>
                </c:pt>
                <c:pt idx="19537">
                  <c:v>9768.5</c:v>
                </c:pt>
                <c:pt idx="19538">
                  <c:v>9769</c:v>
                </c:pt>
                <c:pt idx="19539">
                  <c:v>9769.5</c:v>
                </c:pt>
                <c:pt idx="19540">
                  <c:v>9770</c:v>
                </c:pt>
                <c:pt idx="19541">
                  <c:v>9770.5</c:v>
                </c:pt>
                <c:pt idx="19542">
                  <c:v>9771</c:v>
                </c:pt>
                <c:pt idx="19543">
                  <c:v>9771.5</c:v>
                </c:pt>
                <c:pt idx="19544">
                  <c:v>9772</c:v>
                </c:pt>
                <c:pt idx="19545">
                  <c:v>9772.5</c:v>
                </c:pt>
                <c:pt idx="19546">
                  <c:v>9773</c:v>
                </c:pt>
                <c:pt idx="19547">
                  <c:v>9773.5</c:v>
                </c:pt>
                <c:pt idx="19548">
                  <c:v>9774</c:v>
                </c:pt>
                <c:pt idx="19549">
                  <c:v>9774.5</c:v>
                </c:pt>
                <c:pt idx="19550">
                  <c:v>9775</c:v>
                </c:pt>
                <c:pt idx="19551">
                  <c:v>9775.5</c:v>
                </c:pt>
                <c:pt idx="19552">
                  <c:v>9776</c:v>
                </c:pt>
                <c:pt idx="19553">
                  <c:v>9776.5</c:v>
                </c:pt>
                <c:pt idx="19554">
                  <c:v>9777</c:v>
                </c:pt>
                <c:pt idx="19555">
                  <c:v>9777.5</c:v>
                </c:pt>
                <c:pt idx="19556">
                  <c:v>9778</c:v>
                </c:pt>
                <c:pt idx="19557">
                  <c:v>9778.5</c:v>
                </c:pt>
                <c:pt idx="19558">
                  <c:v>9779</c:v>
                </c:pt>
                <c:pt idx="19559">
                  <c:v>9779.5</c:v>
                </c:pt>
                <c:pt idx="19560">
                  <c:v>9780</c:v>
                </c:pt>
                <c:pt idx="19561">
                  <c:v>9780.5</c:v>
                </c:pt>
                <c:pt idx="19562">
                  <c:v>9781</c:v>
                </c:pt>
                <c:pt idx="19563">
                  <c:v>9781.5</c:v>
                </c:pt>
                <c:pt idx="19564">
                  <c:v>9782</c:v>
                </c:pt>
                <c:pt idx="19565">
                  <c:v>9782.5</c:v>
                </c:pt>
                <c:pt idx="19566">
                  <c:v>9783</c:v>
                </c:pt>
                <c:pt idx="19567">
                  <c:v>9783.5</c:v>
                </c:pt>
                <c:pt idx="19568">
                  <c:v>9784</c:v>
                </c:pt>
                <c:pt idx="19569">
                  <c:v>9784.5</c:v>
                </c:pt>
                <c:pt idx="19570">
                  <c:v>9785</c:v>
                </c:pt>
                <c:pt idx="19571">
                  <c:v>9785.5</c:v>
                </c:pt>
                <c:pt idx="19572">
                  <c:v>9786</c:v>
                </c:pt>
                <c:pt idx="19573">
                  <c:v>9786.5</c:v>
                </c:pt>
                <c:pt idx="19574">
                  <c:v>9787</c:v>
                </c:pt>
                <c:pt idx="19575">
                  <c:v>9787.5</c:v>
                </c:pt>
                <c:pt idx="19576">
                  <c:v>9788</c:v>
                </c:pt>
                <c:pt idx="19577">
                  <c:v>9788.5</c:v>
                </c:pt>
                <c:pt idx="19578">
                  <c:v>9789</c:v>
                </c:pt>
                <c:pt idx="19579">
                  <c:v>9789.5</c:v>
                </c:pt>
                <c:pt idx="19580">
                  <c:v>9790</c:v>
                </c:pt>
                <c:pt idx="19581">
                  <c:v>9790.5</c:v>
                </c:pt>
                <c:pt idx="19582">
                  <c:v>9791</c:v>
                </c:pt>
                <c:pt idx="19583">
                  <c:v>9791.5</c:v>
                </c:pt>
                <c:pt idx="19584">
                  <c:v>9792</c:v>
                </c:pt>
                <c:pt idx="19585">
                  <c:v>9792.5</c:v>
                </c:pt>
                <c:pt idx="19586">
                  <c:v>9793</c:v>
                </c:pt>
                <c:pt idx="19587">
                  <c:v>9793.5</c:v>
                </c:pt>
                <c:pt idx="19588">
                  <c:v>9794</c:v>
                </c:pt>
                <c:pt idx="19589">
                  <c:v>9794.5</c:v>
                </c:pt>
                <c:pt idx="19590">
                  <c:v>9795</c:v>
                </c:pt>
                <c:pt idx="19591">
                  <c:v>9795.5</c:v>
                </c:pt>
                <c:pt idx="19592">
                  <c:v>9796</c:v>
                </c:pt>
                <c:pt idx="19593">
                  <c:v>9796.5</c:v>
                </c:pt>
                <c:pt idx="19594">
                  <c:v>9797</c:v>
                </c:pt>
                <c:pt idx="19595">
                  <c:v>9797.5</c:v>
                </c:pt>
                <c:pt idx="19596">
                  <c:v>9798</c:v>
                </c:pt>
                <c:pt idx="19597">
                  <c:v>9798.5</c:v>
                </c:pt>
                <c:pt idx="19598">
                  <c:v>9799</c:v>
                </c:pt>
                <c:pt idx="19599">
                  <c:v>9799.5</c:v>
                </c:pt>
                <c:pt idx="19600">
                  <c:v>9800</c:v>
                </c:pt>
                <c:pt idx="19601">
                  <c:v>9800.5</c:v>
                </c:pt>
                <c:pt idx="19602">
                  <c:v>9801</c:v>
                </c:pt>
                <c:pt idx="19603">
                  <c:v>9801.5</c:v>
                </c:pt>
                <c:pt idx="19604">
                  <c:v>9802</c:v>
                </c:pt>
                <c:pt idx="19605">
                  <c:v>9802.5</c:v>
                </c:pt>
                <c:pt idx="19606">
                  <c:v>9803</c:v>
                </c:pt>
                <c:pt idx="19607">
                  <c:v>9803.5</c:v>
                </c:pt>
                <c:pt idx="19608">
                  <c:v>9804</c:v>
                </c:pt>
                <c:pt idx="19609">
                  <c:v>9804.5</c:v>
                </c:pt>
                <c:pt idx="19610">
                  <c:v>9805</c:v>
                </c:pt>
                <c:pt idx="19611">
                  <c:v>9805.5</c:v>
                </c:pt>
                <c:pt idx="19612">
                  <c:v>9806</c:v>
                </c:pt>
                <c:pt idx="19613">
                  <c:v>9806.5</c:v>
                </c:pt>
                <c:pt idx="19614">
                  <c:v>9807</c:v>
                </c:pt>
                <c:pt idx="19615">
                  <c:v>9807.5</c:v>
                </c:pt>
                <c:pt idx="19616">
                  <c:v>9808</c:v>
                </c:pt>
                <c:pt idx="19617">
                  <c:v>9808.5</c:v>
                </c:pt>
                <c:pt idx="19618">
                  <c:v>9809</c:v>
                </c:pt>
                <c:pt idx="19619">
                  <c:v>9809.5</c:v>
                </c:pt>
                <c:pt idx="19620">
                  <c:v>9810</c:v>
                </c:pt>
                <c:pt idx="19621">
                  <c:v>9810.5</c:v>
                </c:pt>
                <c:pt idx="19622">
                  <c:v>9811</c:v>
                </c:pt>
                <c:pt idx="19623">
                  <c:v>9811.5</c:v>
                </c:pt>
                <c:pt idx="19624">
                  <c:v>9812</c:v>
                </c:pt>
                <c:pt idx="19625">
                  <c:v>9812.5</c:v>
                </c:pt>
                <c:pt idx="19626">
                  <c:v>9813</c:v>
                </c:pt>
                <c:pt idx="19627">
                  <c:v>9813.5</c:v>
                </c:pt>
                <c:pt idx="19628">
                  <c:v>9814</c:v>
                </c:pt>
                <c:pt idx="19629">
                  <c:v>9814.5</c:v>
                </c:pt>
                <c:pt idx="19630">
                  <c:v>9815</c:v>
                </c:pt>
                <c:pt idx="19631">
                  <c:v>9815.5</c:v>
                </c:pt>
                <c:pt idx="19632">
                  <c:v>9816</c:v>
                </c:pt>
                <c:pt idx="19633">
                  <c:v>9816.5</c:v>
                </c:pt>
                <c:pt idx="19634">
                  <c:v>9817</c:v>
                </c:pt>
                <c:pt idx="19635">
                  <c:v>9817.5</c:v>
                </c:pt>
                <c:pt idx="19636">
                  <c:v>9818</c:v>
                </c:pt>
                <c:pt idx="19637">
                  <c:v>9818.5</c:v>
                </c:pt>
                <c:pt idx="19638">
                  <c:v>9819</c:v>
                </c:pt>
                <c:pt idx="19639">
                  <c:v>9819.5</c:v>
                </c:pt>
                <c:pt idx="19640">
                  <c:v>9820</c:v>
                </c:pt>
                <c:pt idx="19641">
                  <c:v>9820.5</c:v>
                </c:pt>
                <c:pt idx="19642">
                  <c:v>9821</c:v>
                </c:pt>
                <c:pt idx="19643">
                  <c:v>9821.5</c:v>
                </c:pt>
                <c:pt idx="19644">
                  <c:v>9822</c:v>
                </c:pt>
                <c:pt idx="19645">
                  <c:v>9822.5</c:v>
                </c:pt>
                <c:pt idx="19646">
                  <c:v>9823</c:v>
                </c:pt>
                <c:pt idx="19647">
                  <c:v>9823.5</c:v>
                </c:pt>
                <c:pt idx="19648">
                  <c:v>9824</c:v>
                </c:pt>
                <c:pt idx="19649">
                  <c:v>9824.5</c:v>
                </c:pt>
                <c:pt idx="19650">
                  <c:v>9825</c:v>
                </c:pt>
                <c:pt idx="19651">
                  <c:v>9825.5</c:v>
                </c:pt>
                <c:pt idx="19652">
                  <c:v>9826</c:v>
                </c:pt>
                <c:pt idx="19653">
                  <c:v>9826.5</c:v>
                </c:pt>
                <c:pt idx="19654">
                  <c:v>9827</c:v>
                </c:pt>
                <c:pt idx="19655">
                  <c:v>9827.5</c:v>
                </c:pt>
                <c:pt idx="19656">
                  <c:v>9828</c:v>
                </c:pt>
                <c:pt idx="19657">
                  <c:v>9828.5</c:v>
                </c:pt>
                <c:pt idx="19658">
                  <c:v>9829</c:v>
                </c:pt>
                <c:pt idx="19659">
                  <c:v>9829.5</c:v>
                </c:pt>
                <c:pt idx="19660">
                  <c:v>9830</c:v>
                </c:pt>
                <c:pt idx="19661">
                  <c:v>9830.5</c:v>
                </c:pt>
                <c:pt idx="19662">
                  <c:v>9831</c:v>
                </c:pt>
                <c:pt idx="19663">
                  <c:v>9831.5</c:v>
                </c:pt>
                <c:pt idx="19664">
                  <c:v>9832</c:v>
                </c:pt>
                <c:pt idx="19665">
                  <c:v>9832.5</c:v>
                </c:pt>
                <c:pt idx="19666">
                  <c:v>9833</c:v>
                </c:pt>
                <c:pt idx="19667">
                  <c:v>9833.5</c:v>
                </c:pt>
                <c:pt idx="19668">
                  <c:v>9834</c:v>
                </c:pt>
                <c:pt idx="19669">
                  <c:v>9834.5</c:v>
                </c:pt>
                <c:pt idx="19670">
                  <c:v>9835</c:v>
                </c:pt>
                <c:pt idx="19671">
                  <c:v>9835.5</c:v>
                </c:pt>
                <c:pt idx="19672">
                  <c:v>9836</c:v>
                </c:pt>
                <c:pt idx="19673">
                  <c:v>9836.5</c:v>
                </c:pt>
                <c:pt idx="19674">
                  <c:v>9837</c:v>
                </c:pt>
                <c:pt idx="19675">
                  <c:v>9837.5</c:v>
                </c:pt>
                <c:pt idx="19676">
                  <c:v>9838</c:v>
                </c:pt>
                <c:pt idx="19677">
                  <c:v>9838.5</c:v>
                </c:pt>
                <c:pt idx="19678">
                  <c:v>9839</c:v>
                </c:pt>
                <c:pt idx="19679">
                  <c:v>9839.5</c:v>
                </c:pt>
                <c:pt idx="19680">
                  <c:v>9840</c:v>
                </c:pt>
                <c:pt idx="19681">
                  <c:v>9840.5</c:v>
                </c:pt>
                <c:pt idx="19682">
                  <c:v>9841</c:v>
                </c:pt>
                <c:pt idx="19683">
                  <c:v>9841.5</c:v>
                </c:pt>
                <c:pt idx="19684">
                  <c:v>9842</c:v>
                </c:pt>
                <c:pt idx="19685">
                  <c:v>9842.5</c:v>
                </c:pt>
                <c:pt idx="19686">
                  <c:v>9843</c:v>
                </c:pt>
                <c:pt idx="19687">
                  <c:v>9843.5</c:v>
                </c:pt>
                <c:pt idx="19688">
                  <c:v>9844</c:v>
                </c:pt>
                <c:pt idx="19689">
                  <c:v>9844.5</c:v>
                </c:pt>
                <c:pt idx="19690">
                  <c:v>9845</c:v>
                </c:pt>
                <c:pt idx="19691">
                  <c:v>9845.5</c:v>
                </c:pt>
                <c:pt idx="19692">
                  <c:v>9846</c:v>
                </c:pt>
                <c:pt idx="19693">
                  <c:v>9846.5</c:v>
                </c:pt>
                <c:pt idx="19694">
                  <c:v>9847</c:v>
                </c:pt>
                <c:pt idx="19695">
                  <c:v>9847.5</c:v>
                </c:pt>
                <c:pt idx="19696">
                  <c:v>9848</c:v>
                </c:pt>
                <c:pt idx="19697">
                  <c:v>9848.5</c:v>
                </c:pt>
                <c:pt idx="19698">
                  <c:v>9849</c:v>
                </c:pt>
                <c:pt idx="19699">
                  <c:v>9849.5</c:v>
                </c:pt>
                <c:pt idx="19700">
                  <c:v>9850</c:v>
                </c:pt>
                <c:pt idx="19701">
                  <c:v>9850.5</c:v>
                </c:pt>
                <c:pt idx="19702">
                  <c:v>9851</c:v>
                </c:pt>
                <c:pt idx="19703">
                  <c:v>9851.5</c:v>
                </c:pt>
                <c:pt idx="19704">
                  <c:v>9852</c:v>
                </c:pt>
                <c:pt idx="19705">
                  <c:v>9852.5</c:v>
                </c:pt>
                <c:pt idx="19706">
                  <c:v>9853</c:v>
                </c:pt>
                <c:pt idx="19707">
                  <c:v>9853.5</c:v>
                </c:pt>
                <c:pt idx="19708">
                  <c:v>9854</c:v>
                </c:pt>
                <c:pt idx="19709">
                  <c:v>9854.5</c:v>
                </c:pt>
                <c:pt idx="19710">
                  <c:v>9855</c:v>
                </c:pt>
                <c:pt idx="19711">
                  <c:v>9855.5</c:v>
                </c:pt>
                <c:pt idx="19712">
                  <c:v>9856</c:v>
                </c:pt>
                <c:pt idx="19713">
                  <c:v>9856.5</c:v>
                </c:pt>
                <c:pt idx="19714">
                  <c:v>9857</c:v>
                </c:pt>
                <c:pt idx="19715">
                  <c:v>9857.5</c:v>
                </c:pt>
                <c:pt idx="19716">
                  <c:v>9858</c:v>
                </c:pt>
                <c:pt idx="19717">
                  <c:v>9858.5</c:v>
                </c:pt>
                <c:pt idx="19718">
                  <c:v>9859</c:v>
                </c:pt>
                <c:pt idx="19719">
                  <c:v>9859.5</c:v>
                </c:pt>
                <c:pt idx="19720">
                  <c:v>9860</c:v>
                </c:pt>
                <c:pt idx="19721">
                  <c:v>9860.5</c:v>
                </c:pt>
                <c:pt idx="19722">
                  <c:v>9861</c:v>
                </c:pt>
                <c:pt idx="19723">
                  <c:v>9861.5</c:v>
                </c:pt>
                <c:pt idx="19724">
                  <c:v>9862</c:v>
                </c:pt>
                <c:pt idx="19725">
                  <c:v>9862.5</c:v>
                </c:pt>
                <c:pt idx="19726">
                  <c:v>9863</c:v>
                </c:pt>
                <c:pt idx="19727">
                  <c:v>9863.5</c:v>
                </c:pt>
                <c:pt idx="19728">
                  <c:v>9864</c:v>
                </c:pt>
                <c:pt idx="19729">
                  <c:v>9864.5</c:v>
                </c:pt>
                <c:pt idx="19730">
                  <c:v>9865</c:v>
                </c:pt>
                <c:pt idx="19731">
                  <c:v>9865.5</c:v>
                </c:pt>
                <c:pt idx="19732">
                  <c:v>9866</c:v>
                </c:pt>
                <c:pt idx="19733">
                  <c:v>9866.5</c:v>
                </c:pt>
                <c:pt idx="19734">
                  <c:v>9867</c:v>
                </c:pt>
                <c:pt idx="19735">
                  <c:v>9867.5</c:v>
                </c:pt>
                <c:pt idx="19736">
                  <c:v>9868</c:v>
                </c:pt>
                <c:pt idx="19737">
                  <c:v>9868.5</c:v>
                </c:pt>
                <c:pt idx="19738">
                  <c:v>9869</c:v>
                </c:pt>
                <c:pt idx="19739">
                  <c:v>9869.5</c:v>
                </c:pt>
                <c:pt idx="19740">
                  <c:v>9870</c:v>
                </c:pt>
                <c:pt idx="19741">
                  <c:v>9870.5</c:v>
                </c:pt>
                <c:pt idx="19742">
                  <c:v>9871</c:v>
                </c:pt>
                <c:pt idx="19743">
                  <c:v>9871.5</c:v>
                </c:pt>
                <c:pt idx="19744">
                  <c:v>9872</c:v>
                </c:pt>
                <c:pt idx="19745">
                  <c:v>9872.5</c:v>
                </c:pt>
                <c:pt idx="19746">
                  <c:v>9873</c:v>
                </c:pt>
                <c:pt idx="19747">
                  <c:v>9873.5</c:v>
                </c:pt>
                <c:pt idx="19748">
                  <c:v>9874</c:v>
                </c:pt>
                <c:pt idx="19749">
                  <c:v>9874.5</c:v>
                </c:pt>
                <c:pt idx="19750">
                  <c:v>9875</c:v>
                </c:pt>
                <c:pt idx="19751">
                  <c:v>9875.5</c:v>
                </c:pt>
                <c:pt idx="19752">
                  <c:v>9876</c:v>
                </c:pt>
                <c:pt idx="19753">
                  <c:v>9876.5</c:v>
                </c:pt>
                <c:pt idx="19754">
                  <c:v>9877</c:v>
                </c:pt>
                <c:pt idx="19755">
                  <c:v>9877.5</c:v>
                </c:pt>
                <c:pt idx="19756">
                  <c:v>9878</c:v>
                </c:pt>
                <c:pt idx="19757">
                  <c:v>9878.5</c:v>
                </c:pt>
                <c:pt idx="19758">
                  <c:v>9879</c:v>
                </c:pt>
                <c:pt idx="19759">
                  <c:v>9879.5</c:v>
                </c:pt>
                <c:pt idx="19760">
                  <c:v>9880</c:v>
                </c:pt>
                <c:pt idx="19761">
                  <c:v>9880.5</c:v>
                </c:pt>
                <c:pt idx="19762">
                  <c:v>9881</c:v>
                </c:pt>
                <c:pt idx="19763">
                  <c:v>9881.5</c:v>
                </c:pt>
                <c:pt idx="19764">
                  <c:v>9882</c:v>
                </c:pt>
                <c:pt idx="19765">
                  <c:v>9882.5</c:v>
                </c:pt>
                <c:pt idx="19766">
                  <c:v>9883</c:v>
                </c:pt>
                <c:pt idx="19767">
                  <c:v>9883.5</c:v>
                </c:pt>
                <c:pt idx="19768">
                  <c:v>9884</c:v>
                </c:pt>
                <c:pt idx="19769">
                  <c:v>9884.5</c:v>
                </c:pt>
                <c:pt idx="19770">
                  <c:v>9885</c:v>
                </c:pt>
                <c:pt idx="19771">
                  <c:v>9885.5</c:v>
                </c:pt>
                <c:pt idx="19772">
                  <c:v>9886</c:v>
                </c:pt>
                <c:pt idx="19773">
                  <c:v>9886.5</c:v>
                </c:pt>
                <c:pt idx="19774">
                  <c:v>9887</c:v>
                </c:pt>
                <c:pt idx="19775">
                  <c:v>9887.5</c:v>
                </c:pt>
                <c:pt idx="19776">
                  <c:v>9888</c:v>
                </c:pt>
                <c:pt idx="19777">
                  <c:v>9888.5</c:v>
                </c:pt>
                <c:pt idx="19778">
                  <c:v>9889</c:v>
                </c:pt>
                <c:pt idx="19779">
                  <c:v>9889.5</c:v>
                </c:pt>
                <c:pt idx="19780">
                  <c:v>9890</c:v>
                </c:pt>
                <c:pt idx="19781">
                  <c:v>9890.5</c:v>
                </c:pt>
                <c:pt idx="19782">
                  <c:v>9891</c:v>
                </c:pt>
                <c:pt idx="19783">
                  <c:v>9891.5</c:v>
                </c:pt>
                <c:pt idx="19784">
                  <c:v>9892</c:v>
                </c:pt>
                <c:pt idx="19785">
                  <c:v>9892.5</c:v>
                </c:pt>
                <c:pt idx="19786">
                  <c:v>9893</c:v>
                </c:pt>
                <c:pt idx="19787">
                  <c:v>9893.5</c:v>
                </c:pt>
                <c:pt idx="19788">
                  <c:v>9894</c:v>
                </c:pt>
                <c:pt idx="19789">
                  <c:v>9894.5</c:v>
                </c:pt>
                <c:pt idx="19790">
                  <c:v>9895</c:v>
                </c:pt>
                <c:pt idx="19791">
                  <c:v>9895.5</c:v>
                </c:pt>
                <c:pt idx="19792">
                  <c:v>9896</c:v>
                </c:pt>
                <c:pt idx="19793">
                  <c:v>9896.5</c:v>
                </c:pt>
                <c:pt idx="19794">
                  <c:v>9897</c:v>
                </c:pt>
                <c:pt idx="19795">
                  <c:v>9897.5</c:v>
                </c:pt>
                <c:pt idx="19796">
                  <c:v>9898</c:v>
                </c:pt>
                <c:pt idx="19797">
                  <c:v>9898.5</c:v>
                </c:pt>
                <c:pt idx="19798">
                  <c:v>9899</c:v>
                </c:pt>
                <c:pt idx="19799">
                  <c:v>9899.5</c:v>
                </c:pt>
                <c:pt idx="19800">
                  <c:v>9900</c:v>
                </c:pt>
                <c:pt idx="19801">
                  <c:v>9900.5</c:v>
                </c:pt>
                <c:pt idx="19802">
                  <c:v>9901</c:v>
                </c:pt>
                <c:pt idx="19803">
                  <c:v>9901.5</c:v>
                </c:pt>
                <c:pt idx="19804">
                  <c:v>9902</c:v>
                </c:pt>
                <c:pt idx="19805">
                  <c:v>9902.5</c:v>
                </c:pt>
                <c:pt idx="19806">
                  <c:v>9903</c:v>
                </c:pt>
                <c:pt idx="19807">
                  <c:v>9903.5</c:v>
                </c:pt>
                <c:pt idx="19808">
                  <c:v>9904</c:v>
                </c:pt>
                <c:pt idx="19809">
                  <c:v>9904.5</c:v>
                </c:pt>
                <c:pt idx="19810">
                  <c:v>9905</c:v>
                </c:pt>
                <c:pt idx="19811">
                  <c:v>9905.5</c:v>
                </c:pt>
                <c:pt idx="19812">
                  <c:v>9906</c:v>
                </c:pt>
                <c:pt idx="19813">
                  <c:v>9906.5</c:v>
                </c:pt>
                <c:pt idx="19814">
                  <c:v>9907</c:v>
                </c:pt>
                <c:pt idx="19815">
                  <c:v>9907.5</c:v>
                </c:pt>
                <c:pt idx="19816">
                  <c:v>9908</c:v>
                </c:pt>
                <c:pt idx="19817">
                  <c:v>9908.5</c:v>
                </c:pt>
                <c:pt idx="19818">
                  <c:v>9909</c:v>
                </c:pt>
                <c:pt idx="19819">
                  <c:v>9909.5</c:v>
                </c:pt>
                <c:pt idx="19820">
                  <c:v>9910</c:v>
                </c:pt>
                <c:pt idx="19821">
                  <c:v>9910.5</c:v>
                </c:pt>
                <c:pt idx="19822">
                  <c:v>9911</c:v>
                </c:pt>
                <c:pt idx="19823">
                  <c:v>9911.5</c:v>
                </c:pt>
                <c:pt idx="19824">
                  <c:v>9912</c:v>
                </c:pt>
                <c:pt idx="19825">
                  <c:v>9912.5</c:v>
                </c:pt>
                <c:pt idx="19826">
                  <c:v>9913</c:v>
                </c:pt>
                <c:pt idx="19827">
                  <c:v>9913.5</c:v>
                </c:pt>
                <c:pt idx="19828">
                  <c:v>9914</c:v>
                </c:pt>
                <c:pt idx="19829">
                  <c:v>9914.5</c:v>
                </c:pt>
                <c:pt idx="19830">
                  <c:v>9915</c:v>
                </c:pt>
                <c:pt idx="19831">
                  <c:v>9915.5</c:v>
                </c:pt>
                <c:pt idx="19832">
                  <c:v>9916</c:v>
                </c:pt>
                <c:pt idx="19833">
                  <c:v>9916.5</c:v>
                </c:pt>
                <c:pt idx="19834">
                  <c:v>9917</c:v>
                </c:pt>
                <c:pt idx="19835">
                  <c:v>9917.5</c:v>
                </c:pt>
                <c:pt idx="19836">
                  <c:v>9918</c:v>
                </c:pt>
                <c:pt idx="19837">
                  <c:v>9918.5</c:v>
                </c:pt>
                <c:pt idx="19838">
                  <c:v>9919</c:v>
                </c:pt>
                <c:pt idx="19839">
                  <c:v>9919.5</c:v>
                </c:pt>
                <c:pt idx="19840">
                  <c:v>9920</c:v>
                </c:pt>
                <c:pt idx="19841">
                  <c:v>9920.5</c:v>
                </c:pt>
                <c:pt idx="19842">
                  <c:v>9921</c:v>
                </c:pt>
                <c:pt idx="19843">
                  <c:v>9921.5</c:v>
                </c:pt>
                <c:pt idx="19844">
                  <c:v>9922</c:v>
                </c:pt>
                <c:pt idx="19845">
                  <c:v>9922.5</c:v>
                </c:pt>
                <c:pt idx="19846">
                  <c:v>9923</c:v>
                </c:pt>
                <c:pt idx="19847">
                  <c:v>9923.5</c:v>
                </c:pt>
                <c:pt idx="19848">
                  <c:v>9924</c:v>
                </c:pt>
                <c:pt idx="19849">
                  <c:v>9924.5</c:v>
                </c:pt>
                <c:pt idx="19850">
                  <c:v>9925</c:v>
                </c:pt>
                <c:pt idx="19851">
                  <c:v>9925.5</c:v>
                </c:pt>
                <c:pt idx="19852">
                  <c:v>9926</c:v>
                </c:pt>
                <c:pt idx="19853">
                  <c:v>9926.5</c:v>
                </c:pt>
                <c:pt idx="19854">
                  <c:v>9927</c:v>
                </c:pt>
                <c:pt idx="19855">
                  <c:v>9927.5</c:v>
                </c:pt>
                <c:pt idx="19856">
                  <c:v>9928</c:v>
                </c:pt>
                <c:pt idx="19857">
                  <c:v>9928.5</c:v>
                </c:pt>
                <c:pt idx="19858">
                  <c:v>9929</c:v>
                </c:pt>
                <c:pt idx="19859">
                  <c:v>9929.5</c:v>
                </c:pt>
                <c:pt idx="19860">
                  <c:v>9930</c:v>
                </c:pt>
                <c:pt idx="19861">
                  <c:v>9930.5</c:v>
                </c:pt>
                <c:pt idx="19862">
                  <c:v>9931</c:v>
                </c:pt>
                <c:pt idx="19863">
                  <c:v>9931.5</c:v>
                </c:pt>
                <c:pt idx="19864">
                  <c:v>9932</c:v>
                </c:pt>
                <c:pt idx="19865">
                  <c:v>9932.5</c:v>
                </c:pt>
                <c:pt idx="19866">
                  <c:v>9933</c:v>
                </c:pt>
                <c:pt idx="19867">
                  <c:v>9933.5</c:v>
                </c:pt>
                <c:pt idx="19868">
                  <c:v>9934</c:v>
                </c:pt>
                <c:pt idx="19869">
                  <c:v>9934.5</c:v>
                </c:pt>
                <c:pt idx="19870">
                  <c:v>9935</c:v>
                </c:pt>
                <c:pt idx="19871">
                  <c:v>9935.5</c:v>
                </c:pt>
                <c:pt idx="19872">
                  <c:v>9936</c:v>
                </c:pt>
                <c:pt idx="19873">
                  <c:v>9936.5</c:v>
                </c:pt>
                <c:pt idx="19874">
                  <c:v>9937</c:v>
                </c:pt>
                <c:pt idx="19875">
                  <c:v>9937.5</c:v>
                </c:pt>
                <c:pt idx="19876">
                  <c:v>9938</c:v>
                </c:pt>
                <c:pt idx="19877">
                  <c:v>9938.5</c:v>
                </c:pt>
                <c:pt idx="19878">
                  <c:v>9939</c:v>
                </c:pt>
                <c:pt idx="19879">
                  <c:v>9939.5</c:v>
                </c:pt>
                <c:pt idx="19880">
                  <c:v>9940</c:v>
                </c:pt>
                <c:pt idx="19881">
                  <c:v>9940.5</c:v>
                </c:pt>
                <c:pt idx="19882">
                  <c:v>9941</c:v>
                </c:pt>
                <c:pt idx="19883">
                  <c:v>9941.5</c:v>
                </c:pt>
                <c:pt idx="19884">
                  <c:v>9942</c:v>
                </c:pt>
                <c:pt idx="19885">
                  <c:v>9942.5</c:v>
                </c:pt>
                <c:pt idx="19886">
                  <c:v>9943</c:v>
                </c:pt>
                <c:pt idx="19887">
                  <c:v>9943.5</c:v>
                </c:pt>
                <c:pt idx="19888">
                  <c:v>9944</c:v>
                </c:pt>
                <c:pt idx="19889">
                  <c:v>9944.5</c:v>
                </c:pt>
                <c:pt idx="19890">
                  <c:v>9945</c:v>
                </c:pt>
                <c:pt idx="19891">
                  <c:v>9945.5</c:v>
                </c:pt>
                <c:pt idx="19892">
                  <c:v>9946</c:v>
                </c:pt>
                <c:pt idx="19893">
                  <c:v>9946.5</c:v>
                </c:pt>
                <c:pt idx="19894">
                  <c:v>9947</c:v>
                </c:pt>
                <c:pt idx="19895">
                  <c:v>9947.5</c:v>
                </c:pt>
                <c:pt idx="19896">
                  <c:v>9948</c:v>
                </c:pt>
                <c:pt idx="19897">
                  <c:v>9948.5</c:v>
                </c:pt>
                <c:pt idx="19898">
                  <c:v>9949</c:v>
                </c:pt>
                <c:pt idx="19899">
                  <c:v>9949.5</c:v>
                </c:pt>
                <c:pt idx="19900">
                  <c:v>9950</c:v>
                </c:pt>
                <c:pt idx="19901">
                  <c:v>9950.5</c:v>
                </c:pt>
                <c:pt idx="19902">
                  <c:v>9951</c:v>
                </c:pt>
                <c:pt idx="19903">
                  <c:v>9951.5</c:v>
                </c:pt>
                <c:pt idx="19904">
                  <c:v>9952</c:v>
                </c:pt>
                <c:pt idx="19905">
                  <c:v>9952.5</c:v>
                </c:pt>
                <c:pt idx="19906">
                  <c:v>9953</c:v>
                </c:pt>
                <c:pt idx="19907">
                  <c:v>9953.5</c:v>
                </c:pt>
                <c:pt idx="19908">
                  <c:v>9954</c:v>
                </c:pt>
                <c:pt idx="19909">
                  <c:v>9954.5</c:v>
                </c:pt>
                <c:pt idx="19910">
                  <c:v>9955</c:v>
                </c:pt>
                <c:pt idx="19911">
                  <c:v>9955.5</c:v>
                </c:pt>
                <c:pt idx="19912">
                  <c:v>9956</c:v>
                </c:pt>
                <c:pt idx="19913">
                  <c:v>9956.5</c:v>
                </c:pt>
                <c:pt idx="19914">
                  <c:v>9957</c:v>
                </c:pt>
                <c:pt idx="19915">
                  <c:v>9957.5</c:v>
                </c:pt>
                <c:pt idx="19916">
                  <c:v>9958</c:v>
                </c:pt>
                <c:pt idx="19917">
                  <c:v>9958.5</c:v>
                </c:pt>
                <c:pt idx="19918">
                  <c:v>9959</c:v>
                </c:pt>
                <c:pt idx="19919">
                  <c:v>9959.5</c:v>
                </c:pt>
                <c:pt idx="19920">
                  <c:v>9960</c:v>
                </c:pt>
                <c:pt idx="19921">
                  <c:v>9960.5</c:v>
                </c:pt>
                <c:pt idx="19922">
                  <c:v>9961</c:v>
                </c:pt>
                <c:pt idx="19923">
                  <c:v>9961.5</c:v>
                </c:pt>
                <c:pt idx="19924">
                  <c:v>9962</c:v>
                </c:pt>
                <c:pt idx="19925">
                  <c:v>9962.5</c:v>
                </c:pt>
                <c:pt idx="19926">
                  <c:v>9963</c:v>
                </c:pt>
                <c:pt idx="19927">
                  <c:v>9963.5</c:v>
                </c:pt>
                <c:pt idx="19928">
                  <c:v>9964</c:v>
                </c:pt>
                <c:pt idx="19929">
                  <c:v>9964.5</c:v>
                </c:pt>
                <c:pt idx="19930">
                  <c:v>9965</c:v>
                </c:pt>
                <c:pt idx="19931">
                  <c:v>9965.5</c:v>
                </c:pt>
                <c:pt idx="19932">
                  <c:v>9966</c:v>
                </c:pt>
                <c:pt idx="19933">
                  <c:v>9966.5</c:v>
                </c:pt>
                <c:pt idx="19934">
                  <c:v>9967</c:v>
                </c:pt>
                <c:pt idx="19935">
                  <c:v>9967.5</c:v>
                </c:pt>
                <c:pt idx="19936">
                  <c:v>9968</c:v>
                </c:pt>
                <c:pt idx="19937">
                  <c:v>9968.5</c:v>
                </c:pt>
                <c:pt idx="19938">
                  <c:v>9969</c:v>
                </c:pt>
                <c:pt idx="19939">
                  <c:v>9969.5</c:v>
                </c:pt>
                <c:pt idx="19940">
                  <c:v>9970</c:v>
                </c:pt>
                <c:pt idx="19941">
                  <c:v>9970.5</c:v>
                </c:pt>
                <c:pt idx="19942">
                  <c:v>9971</c:v>
                </c:pt>
                <c:pt idx="19943">
                  <c:v>9971.5</c:v>
                </c:pt>
                <c:pt idx="19944">
                  <c:v>9972</c:v>
                </c:pt>
                <c:pt idx="19945">
                  <c:v>9972.5</c:v>
                </c:pt>
                <c:pt idx="19946">
                  <c:v>9973</c:v>
                </c:pt>
                <c:pt idx="19947">
                  <c:v>9973.5</c:v>
                </c:pt>
                <c:pt idx="19948">
                  <c:v>9974</c:v>
                </c:pt>
                <c:pt idx="19949">
                  <c:v>9974.5</c:v>
                </c:pt>
                <c:pt idx="19950">
                  <c:v>9975</c:v>
                </c:pt>
                <c:pt idx="19951">
                  <c:v>9975.5</c:v>
                </c:pt>
                <c:pt idx="19952">
                  <c:v>9976</c:v>
                </c:pt>
                <c:pt idx="19953">
                  <c:v>9976.5</c:v>
                </c:pt>
                <c:pt idx="19954">
                  <c:v>9977</c:v>
                </c:pt>
                <c:pt idx="19955">
                  <c:v>9977.5</c:v>
                </c:pt>
                <c:pt idx="19956">
                  <c:v>9978</c:v>
                </c:pt>
                <c:pt idx="19957">
                  <c:v>9978.5</c:v>
                </c:pt>
                <c:pt idx="19958">
                  <c:v>9979</c:v>
                </c:pt>
                <c:pt idx="19959">
                  <c:v>9979.5</c:v>
                </c:pt>
                <c:pt idx="19960">
                  <c:v>9980</c:v>
                </c:pt>
                <c:pt idx="19961">
                  <c:v>9980.5</c:v>
                </c:pt>
                <c:pt idx="19962">
                  <c:v>9981</c:v>
                </c:pt>
                <c:pt idx="19963">
                  <c:v>9981.5</c:v>
                </c:pt>
                <c:pt idx="19964">
                  <c:v>9982</c:v>
                </c:pt>
                <c:pt idx="19965">
                  <c:v>9982.5</c:v>
                </c:pt>
                <c:pt idx="19966">
                  <c:v>9983</c:v>
                </c:pt>
                <c:pt idx="19967">
                  <c:v>9983.5</c:v>
                </c:pt>
                <c:pt idx="19968">
                  <c:v>9984</c:v>
                </c:pt>
                <c:pt idx="19969">
                  <c:v>9984.5</c:v>
                </c:pt>
                <c:pt idx="19970">
                  <c:v>9985</c:v>
                </c:pt>
                <c:pt idx="19971">
                  <c:v>9985.5</c:v>
                </c:pt>
                <c:pt idx="19972">
                  <c:v>9986</c:v>
                </c:pt>
                <c:pt idx="19973">
                  <c:v>9986.5</c:v>
                </c:pt>
                <c:pt idx="19974">
                  <c:v>9987</c:v>
                </c:pt>
                <c:pt idx="19975">
                  <c:v>9987.5</c:v>
                </c:pt>
                <c:pt idx="19976">
                  <c:v>9988</c:v>
                </c:pt>
                <c:pt idx="19977">
                  <c:v>9988.5</c:v>
                </c:pt>
                <c:pt idx="19978">
                  <c:v>9989</c:v>
                </c:pt>
                <c:pt idx="19979">
                  <c:v>9989.5</c:v>
                </c:pt>
                <c:pt idx="19980">
                  <c:v>9990</c:v>
                </c:pt>
                <c:pt idx="19981">
                  <c:v>9990.5</c:v>
                </c:pt>
                <c:pt idx="19982">
                  <c:v>9991</c:v>
                </c:pt>
                <c:pt idx="19983">
                  <c:v>9991.5</c:v>
                </c:pt>
                <c:pt idx="19984">
                  <c:v>9992</c:v>
                </c:pt>
                <c:pt idx="19985">
                  <c:v>9992.5</c:v>
                </c:pt>
                <c:pt idx="19986">
                  <c:v>9993</c:v>
                </c:pt>
                <c:pt idx="19987">
                  <c:v>9993.5</c:v>
                </c:pt>
                <c:pt idx="19988">
                  <c:v>9994</c:v>
                </c:pt>
                <c:pt idx="19989">
                  <c:v>9994.5</c:v>
                </c:pt>
                <c:pt idx="19990">
                  <c:v>9995</c:v>
                </c:pt>
                <c:pt idx="19991">
                  <c:v>9995.5</c:v>
                </c:pt>
                <c:pt idx="19992">
                  <c:v>9996</c:v>
                </c:pt>
                <c:pt idx="19993">
                  <c:v>9996.5</c:v>
                </c:pt>
                <c:pt idx="19994">
                  <c:v>9997</c:v>
                </c:pt>
                <c:pt idx="19995">
                  <c:v>9997.5</c:v>
                </c:pt>
                <c:pt idx="19996">
                  <c:v>9998</c:v>
                </c:pt>
                <c:pt idx="19997">
                  <c:v>9998.5</c:v>
                </c:pt>
                <c:pt idx="19998">
                  <c:v>9999</c:v>
                </c:pt>
                <c:pt idx="19999">
                  <c:v>9999.5</c:v>
                </c:pt>
                <c:pt idx="20000">
                  <c:v>10000</c:v>
                </c:pt>
                <c:pt idx="20001">
                  <c:v>10000.5</c:v>
                </c:pt>
                <c:pt idx="20002">
                  <c:v>10001</c:v>
                </c:pt>
                <c:pt idx="20003">
                  <c:v>10001.5</c:v>
                </c:pt>
                <c:pt idx="20004">
                  <c:v>10002</c:v>
                </c:pt>
                <c:pt idx="20005">
                  <c:v>10002.5</c:v>
                </c:pt>
                <c:pt idx="20006">
                  <c:v>10003</c:v>
                </c:pt>
                <c:pt idx="20007">
                  <c:v>10003.5</c:v>
                </c:pt>
                <c:pt idx="20008">
                  <c:v>10004</c:v>
                </c:pt>
                <c:pt idx="20009">
                  <c:v>10004.5</c:v>
                </c:pt>
                <c:pt idx="20010">
                  <c:v>10005</c:v>
                </c:pt>
                <c:pt idx="20011">
                  <c:v>10005.5</c:v>
                </c:pt>
                <c:pt idx="20012">
                  <c:v>10006</c:v>
                </c:pt>
                <c:pt idx="20013">
                  <c:v>10006.5</c:v>
                </c:pt>
                <c:pt idx="20014">
                  <c:v>10007</c:v>
                </c:pt>
                <c:pt idx="20015">
                  <c:v>10007.5</c:v>
                </c:pt>
                <c:pt idx="20016">
                  <c:v>10008</c:v>
                </c:pt>
                <c:pt idx="20017">
                  <c:v>10008.5</c:v>
                </c:pt>
                <c:pt idx="20018">
                  <c:v>10009</c:v>
                </c:pt>
                <c:pt idx="20019">
                  <c:v>10009.5</c:v>
                </c:pt>
                <c:pt idx="20020">
                  <c:v>10010</c:v>
                </c:pt>
                <c:pt idx="20021">
                  <c:v>10010.5</c:v>
                </c:pt>
                <c:pt idx="20022">
                  <c:v>10011</c:v>
                </c:pt>
                <c:pt idx="20023">
                  <c:v>10011.5</c:v>
                </c:pt>
                <c:pt idx="20024">
                  <c:v>10012</c:v>
                </c:pt>
                <c:pt idx="20025">
                  <c:v>10012.5</c:v>
                </c:pt>
                <c:pt idx="20026">
                  <c:v>10013</c:v>
                </c:pt>
                <c:pt idx="20027">
                  <c:v>10013.5</c:v>
                </c:pt>
                <c:pt idx="20028">
                  <c:v>10014</c:v>
                </c:pt>
                <c:pt idx="20029">
                  <c:v>10014.5</c:v>
                </c:pt>
                <c:pt idx="20030">
                  <c:v>10015</c:v>
                </c:pt>
                <c:pt idx="20031">
                  <c:v>10015.5</c:v>
                </c:pt>
                <c:pt idx="20032">
                  <c:v>10016</c:v>
                </c:pt>
                <c:pt idx="20033">
                  <c:v>10016.5</c:v>
                </c:pt>
                <c:pt idx="20034">
                  <c:v>10017</c:v>
                </c:pt>
                <c:pt idx="20035">
                  <c:v>10017.5</c:v>
                </c:pt>
                <c:pt idx="20036">
                  <c:v>10018</c:v>
                </c:pt>
                <c:pt idx="20037">
                  <c:v>10018.5</c:v>
                </c:pt>
                <c:pt idx="20038">
                  <c:v>10019</c:v>
                </c:pt>
                <c:pt idx="20039">
                  <c:v>10019.5</c:v>
                </c:pt>
                <c:pt idx="20040">
                  <c:v>10020</c:v>
                </c:pt>
                <c:pt idx="20041">
                  <c:v>10020.5</c:v>
                </c:pt>
                <c:pt idx="20042">
                  <c:v>10021</c:v>
                </c:pt>
                <c:pt idx="20043">
                  <c:v>10021.5</c:v>
                </c:pt>
                <c:pt idx="20044">
                  <c:v>10022</c:v>
                </c:pt>
                <c:pt idx="20045">
                  <c:v>10022.5</c:v>
                </c:pt>
                <c:pt idx="20046">
                  <c:v>10023</c:v>
                </c:pt>
                <c:pt idx="20047">
                  <c:v>10023.5</c:v>
                </c:pt>
                <c:pt idx="20048">
                  <c:v>10024</c:v>
                </c:pt>
                <c:pt idx="20049">
                  <c:v>10024.5</c:v>
                </c:pt>
                <c:pt idx="20050">
                  <c:v>10025</c:v>
                </c:pt>
                <c:pt idx="20051">
                  <c:v>10025.5</c:v>
                </c:pt>
                <c:pt idx="20052">
                  <c:v>10026</c:v>
                </c:pt>
                <c:pt idx="20053">
                  <c:v>10026.5</c:v>
                </c:pt>
                <c:pt idx="20054">
                  <c:v>10027</c:v>
                </c:pt>
                <c:pt idx="20055">
                  <c:v>10027.5</c:v>
                </c:pt>
                <c:pt idx="20056">
                  <c:v>10028</c:v>
                </c:pt>
                <c:pt idx="20057">
                  <c:v>10028.5</c:v>
                </c:pt>
                <c:pt idx="20058">
                  <c:v>10029</c:v>
                </c:pt>
                <c:pt idx="20059">
                  <c:v>10029.5</c:v>
                </c:pt>
                <c:pt idx="20060">
                  <c:v>10030</c:v>
                </c:pt>
                <c:pt idx="20061">
                  <c:v>10030.5</c:v>
                </c:pt>
                <c:pt idx="20062">
                  <c:v>10031</c:v>
                </c:pt>
                <c:pt idx="20063">
                  <c:v>10031.5</c:v>
                </c:pt>
                <c:pt idx="20064">
                  <c:v>10032</c:v>
                </c:pt>
                <c:pt idx="20065">
                  <c:v>10032.5</c:v>
                </c:pt>
                <c:pt idx="20066">
                  <c:v>10033</c:v>
                </c:pt>
                <c:pt idx="20067">
                  <c:v>10033.5</c:v>
                </c:pt>
                <c:pt idx="20068">
                  <c:v>10034</c:v>
                </c:pt>
                <c:pt idx="20069">
                  <c:v>10034.5</c:v>
                </c:pt>
                <c:pt idx="20070">
                  <c:v>10035</c:v>
                </c:pt>
                <c:pt idx="20071">
                  <c:v>10035.5</c:v>
                </c:pt>
                <c:pt idx="20072">
                  <c:v>10036</c:v>
                </c:pt>
                <c:pt idx="20073">
                  <c:v>10036.5</c:v>
                </c:pt>
                <c:pt idx="20074">
                  <c:v>10037</c:v>
                </c:pt>
                <c:pt idx="20075">
                  <c:v>10037.5</c:v>
                </c:pt>
                <c:pt idx="20076">
                  <c:v>10038</c:v>
                </c:pt>
                <c:pt idx="20077">
                  <c:v>10038.5</c:v>
                </c:pt>
                <c:pt idx="20078">
                  <c:v>10039</c:v>
                </c:pt>
                <c:pt idx="20079">
                  <c:v>10039.5</c:v>
                </c:pt>
                <c:pt idx="20080">
                  <c:v>10040</c:v>
                </c:pt>
                <c:pt idx="20081">
                  <c:v>10040.5</c:v>
                </c:pt>
                <c:pt idx="20082">
                  <c:v>10041</c:v>
                </c:pt>
                <c:pt idx="20083">
                  <c:v>10041.5</c:v>
                </c:pt>
                <c:pt idx="20084">
                  <c:v>10042</c:v>
                </c:pt>
                <c:pt idx="20085">
                  <c:v>10042.5</c:v>
                </c:pt>
                <c:pt idx="20086">
                  <c:v>10043</c:v>
                </c:pt>
                <c:pt idx="20087">
                  <c:v>10043.5</c:v>
                </c:pt>
                <c:pt idx="20088">
                  <c:v>10044</c:v>
                </c:pt>
                <c:pt idx="20089">
                  <c:v>10044.5</c:v>
                </c:pt>
                <c:pt idx="20090">
                  <c:v>10045</c:v>
                </c:pt>
                <c:pt idx="20091">
                  <c:v>10045.5</c:v>
                </c:pt>
                <c:pt idx="20092">
                  <c:v>10046</c:v>
                </c:pt>
                <c:pt idx="20093">
                  <c:v>10046.5</c:v>
                </c:pt>
                <c:pt idx="20094">
                  <c:v>10047</c:v>
                </c:pt>
                <c:pt idx="20095">
                  <c:v>10047.5</c:v>
                </c:pt>
                <c:pt idx="20096">
                  <c:v>10048</c:v>
                </c:pt>
                <c:pt idx="20097">
                  <c:v>10048.5</c:v>
                </c:pt>
                <c:pt idx="20098">
                  <c:v>10049</c:v>
                </c:pt>
                <c:pt idx="20099">
                  <c:v>10049.5</c:v>
                </c:pt>
                <c:pt idx="20100">
                  <c:v>10050</c:v>
                </c:pt>
                <c:pt idx="20101">
                  <c:v>10050.5</c:v>
                </c:pt>
                <c:pt idx="20102">
                  <c:v>10051</c:v>
                </c:pt>
                <c:pt idx="20103">
                  <c:v>10051.5</c:v>
                </c:pt>
                <c:pt idx="20104">
                  <c:v>10052</c:v>
                </c:pt>
                <c:pt idx="20105">
                  <c:v>10052.5</c:v>
                </c:pt>
                <c:pt idx="20106">
                  <c:v>10053</c:v>
                </c:pt>
                <c:pt idx="20107">
                  <c:v>10053.5</c:v>
                </c:pt>
                <c:pt idx="20108">
                  <c:v>10054</c:v>
                </c:pt>
                <c:pt idx="20109">
                  <c:v>10054.5</c:v>
                </c:pt>
                <c:pt idx="20110">
                  <c:v>10055</c:v>
                </c:pt>
                <c:pt idx="20111">
                  <c:v>10055.5</c:v>
                </c:pt>
                <c:pt idx="20112">
                  <c:v>10056</c:v>
                </c:pt>
                <c:pt idx="20113">
                  <c:v>10056.5</c:v>
                </c:pt>
                <c:pt idx="20114">
                  <c:v>10057</c:v>
                </c:pt>
                <c:pt idx="20115">
                  <c:v>10057.5</c:v>
                </c:pt>
                <c:pt idx="20116">
                  <c:v>10058</c:v>
                </c:pt>
                <c:pt idx="20117">
                  <c:v>10058.5</c:v>
                </c:pt>
                <c:pt idx="20118">
                  <c:v>10059</c:v>
                </c:pt>
                <c:pt idx="20119">
                  <c:v>10059.5</c:v>
                </c:pt>
                <c:pt idx="20120">
                  <c:v>10060</c:v>
                </c:pt>
                <c:pt idx="20121">
                  <c:v>10060.5</c:v>
                </c:pt>
                <c:pt idx="20122">
                  <c:v>10061</c:v>
                </c:pt>
                <c:pt idx="20123">
                  <c:v>10061.5</c:v>
                </c:pt>
                <c:pt idx="20124">
                  <c:v>10062</c:v>
                </c:pt>
                <c:pt idx="20125">
                  <c:v>10062.5</c:v>
                </c:pt>
                <c:pt idx="20126">
                  <c:v>10063</c:v>
                </c:pt>
                <c:pt idx="20127">
                  <c:v>10063.5</c:v>
                </c:pt>
                <c:pt idx="20128">
                  <c:v>10064</c:v>
                </c:pt>
                <c:pt idx="20129">
                  <c:v>10064.5</c:v>
                </c:pt>
                <c:pt idx="20130">
                  <c:v>10065</c:v>
                </c:pt>
                <c:pt idx="20131">
                  <c:v>10065.5</c:v>
                </c:pt>
                <c:pt idx="20132">
                  <c:v>10066</c:v>
                </c:pt>
                <c:pt idx="20133">
                  <c:v>10066.5</c:v>
                </c:pt>
                <c:pt idx="20134">
                  <c:v>10067</c:v>
                </c:pt>
                <c:pt idx="20135">
                  <c:v>10067.5</c:v>
                </c:pt>
                <c:pt idx="20136">
                  <c:v>10068</c:v>
                </c:pt>
                <c:pt idx="20137">
                  <c:v>10068.5</c:v>
                </c:pt>
                <c:pt idx="20138">
                  <c:v>10069</c:v>
                </c:pt>
                <c:pt idx="20139">
                  <c:v>10069.5</c:v>
                </c:pt>
                <c:pt idx="20140">
                  <c:v>10070</c:v>
                </c:pt>
                <c:pt idx="20141">
                  <c:v>10070.5</c:v>
                </c:pt>
                <c:pt idx="20142">
                  <c:v>10071</c:v>
                </c:pt>
                <c:pt idx="20143">
                  <c:v>10071.5</c:v>
                </c:pt>
                <c:pt idx="20144">
                  <c:v>10072</c:v>
                </c:pt>
                <c:pt idx="20145">
                  <c:v>10072.5</c:v>
                </c:pt>
                <c:pt idx="20146">
                  <c:v>10073</c:v>
                </c:pt>
                <c:pt idx="20147">
                  <c:v>10073.5</c:v>
                </c:pt>
                <c:pt idx="20148">
                  <c:v>10074</c:v>
                </c:pt>
                <c:pt idx="20149">
                  <c:v>10074.5</c:v>
                </c:pt>
                <c:pt idx="20150">
                  <c:v>10075</c:v>
                </c:pt>
                <c:pt idx="20151">
                  <c:v>10075.5</c:v>
                </c:pt>
                <c:pt idx="20152">
                  <c:v>10076</c:v>
                </c:pt>
                <c:pt idx="20153">
                  <c:v>10076.5</c:v>
                </c:pt>
                <c:pt idx="20154">
                  <c:v>10077</c:v>
                </c:pt>
                <c:pt idx="20155">
                  <c:v>10077.5</c:v>
                </c:pt>
                <c:pt idx="20156">
                  <c:v>10078</c:v>
                </c:pt>
                <c:pt idx="20157">
                  <c:v>10078.5</c:v>
                </c:pt>
                <c:pt idx="20158">
                  <c:v>10079</c:v>
                </c:pt>
                <c:pt idx="20159">
                  <c:v>10079.5</c:v>
                </c:pt>
                <c:pt idx="20160">
                  <c:v>10080</c:v>
                </c:pt>
                <c:pt idx="20161">
                  <c:v>10080.5</c:v>
                </c:pt>
                <c:pt idx="20162">
                  <c:v>10081</c:v>
                </c:pt>
                <c:pt idx="20163">
                  <c:v>10081.5</c:v>
                </c:pt>
                <c:pt idx="20164">
                  <c:v>10082</c:v>
                </c:pt>
                <c:pt idx="20165">
                  <c:v>10082.5</c:v>
                </c:pt>
                <c:pt idx="20166">
                  <c:v>10083</c:v>
                </c:pt>
                <c:pt idx="20167">
                  <c:v>10083.5</c:v>
                </c:pt>
                <c:pt idx="20168">
                  <c:v>10084</c:v>
                </c:pt>
                <c:pt idx="20169">
                  <c:v>10084.5</c:v>
                </c:pt>
                <c:pt idx="20170">
                  <c:v>10085</c:v>
                </c:pt>
                <c:pt idx="20171">
                  <c:v>10085.5</c:v>
                </c:pt>
                <c:pt idx="20172">
                  <c:v>10086</c:v>
                </c:pt>
                <c:pt idx="20173">
                  <c:v>10086.5</c:v>
                </c:pt>
                <c:pt idx="20174">
                  <c:v>10087</c:v>
                </c:pt>
                <c:pt idx="20175">
                  <c:v>10087.5</c:v>
                </c:pt>
                <c:pt idx="20176">
                  <c:v>10088</c:v>
                </c:pt>
                <c:pt idx="20177">
                  <c:v>10088.5</c:v>
                </c:pt>
                <c:pt idx="20178">
                  <c:v>10089</c:v>
                </c:pt>
                <c:pt idx="20179">
                  <c:v>10089.5</c:v>
                </c:pt>
                <c:pt idx="20180">
                  <c:v>10090</c:v>
                </c:pt>
                <c:pt idx="20181">
                  <c:v>10090.5</c:v>
                </c:pt>
                <c:pt idx="20182">
                  <c:v>10091</c:v>
                </c:pt>
                <c:pt idx="20183">
                  <c:v>10091.5</c:v>
                </c:pt>
                <c:pt idx="20184">
                  <c:v>10092</c:v>
                </c:pt>
                <c:pt idx="20185">
                  <c:v>10092.5</c:v>
                </c:pt>
                <c:pt idx="20186">
                  <c:v>10093</c:v>
                </c:pt>
                <c:pt idx="20187">
                  <c:v>10093.5</c:v>
                </c:pt>
                <c:pt idx="20188">
                  <c:v>10094</c:v>
                </c:pt>
                <c:pt idx="20189">
                  <c:v>10094.5</c:v>
                </c:pt>
                <c:pt idx="20190">
                  <c:v>10095</c:v>
                </c:pt>
                <c:pt idx="20191">
                  <c:v>10095.5</c:v>
                </c:pt>
                <c:pt idx="20192">
                  <c:v>10096</c:v>
                </c:pt>
                <c:pt idx="20193">
                  <c:v>10096.5</c:v>
                </c:pt>
                <c:pt idx="20194">
                  <c:v>10097</c:v>
                </c:pt>
                <c:pt idx="20195">
                  <c:v>10097.5</c:v>
                </c:pt>
                <c:pt idx="20196">
                  <c:v>10098</c:v>
                </c:pt>
                <c:pt idx="20197">
                  <c:v>10098.5</c:v>
                </c:pt>
                <c:pt idx="20198">
                  <c:v>10099</c:v>
                </c:pt>
                <c:pt idx="20199">
                  <c:v>10099.5</c:v>
                </c:pt>
                <c:pt idx="20200">
                  <c:v>10100</c:v>
                </c:pt>
                <c:pt idx="20201">
                  <c:v>10100.5</c:v>
                </c:pt>
                <c:pt idx="20202">
                  <c:v>10101</c:v>
                </c:pt>
                <c:pt idx="20203">
                  <c:v>10101.5</c:v>
                </c:pt>
                <c:pt idx="20204">
                  <c:v>10102</c:v>
                </c:pt>
                <c:pt idx="20205">
                  <c:v>10102.5</c:v>
                </c:pt>
                <c:pt idx="20206">
                  <c:v>10103</c:v>
                </c:pt>
                <c:pt idx="20207">
                  <c:v>10103.5</c:v>
                </c:pt>
                <c:pt idx="20208">
                  <c:v>10104</c:v>
                </c:pt>
                <c:pt idx="20209">
                  <c:v>10104.5</c:v>
                </c:pt>
                <c:pt idx="20210">
                  <c:v>10105</c:v>
                </c:pt>
                <c:pt idx="20211">
                  <c:v>10105.5</c:v>
                </c:pt>
                <c:pt idx="20212">
                  <c:v>10106</c:v>
                </c:pt>
                <c:pt idx="20213">
                  <c:v>10106.5</c:v>
                </c:pt>
                <c:pt idx="20214">
                  <c:v>10107</c:v>
                </c:pt>
                <c:pt idx="20215">
                  <c:v>10107.5</c:v>
                </c:pt>
                <c:pt idx="20216">
                  <c:v>10108</c:v>
                </c:pt>
                <c:pt idx="20217">
                  <c:v>10108.5</c:v>
                </c:pt>
                <c:pt idx="20218">
                  <c:v>10109</c:v>
                </c:pt>
                <c:pt idx="20219">
                  <c:v>10109.5</c:v>
                </c:pt>
                <c:pt idx="20220">
                  <c:v>10110</c:v>
                </c:pt>
                <c:pt idx="20221">
                  <c:v>10110.5</c:v>
                </c:pt>
                <c:pt idx="20222">
                  <c:v>10111</c:v>
                </c:pt>
                <c:pt idx="20223">
                  <c:v>10111.5</c:v>
                </c:pt>
                <c:pt idx="20224">
                  <c:v>10112</c:v>
                </c:pt>
                <c:pt idx="20225">
                  <c:v>10112.5</c:v>
                </c:pt>
                <c:pt idx="20226">
                  <c:v>10113</c:v>
                </c:pt>
                <c:pt idx="20227">
                  <c:v>10113.5</c:v>
                </c:pt>
                <c:pt idx="20228">
                  <c:v>10114</c:v>
                </c:pt>
                <c:pt idx="20229">
                  <c:v>10114.5</c:v>
                </c:pt>
                <c:pt idx="20230">
                  <c:v>10115</c:v>
                </c:pt>
                <c:pt idx="20231">
                  <c:v>10115.5</c:v>
                </c:pt>
                <c:pt idx="20232">
                  <c:v>10116</c:v>
                </c:pt>
                <c:pt idx="20233">
                  <c:v>10116.5</c:v>
                </c:pt>
                <c:pt idx="20234">
                  <c:v>10117</c:v>
                </c:pt>
                <c:pt idx="20235">
                  <c:v>10117.5</c:v>
                </c:pt>
                <c:pt idx="20236">
                  <c:v>10118</c:v>
                </c:pt>
                <c:pt idx="20237">
                  <c:v>10118.5</c:v>
                </c:pt>
                <c:pt idx="20238">
                  <c:v>10119</c:v>
                </c:pt>
                <c:pt idx="20239">
                  <c:v>10119.5</c:v>
                </c:pt>
                <c:pt idx="20240">
                  <c:v>10120</c:v>
                </c:pt>
                <c:pt idx="20241">
                  <c:v>10120.5</c:v>
                </c:pt>
                <c:pt idx="20242">
                  <c:v>10121</c:v>
                </c:pt>
                <c:pt idx="20243">
                  <c:v>10121.5</c:v>
                </c:pt>
                <c:pt idx="20244">
                  <c:v>10122</c:v>
                </c:pt>
                <c:pt idx="20245">
                  <c:v>10122.5</c:v>
                </c:pt>
                <c:pt idx="20246">
                  <c:v>10123</c:v>
                </c:pt>
                <c:pt idx="20247">
                  <c:v>10123.5</c:v>
                </c:pt>
                <c:pt idx="20248">
                  <c:v>10124</c:v>
                </c:pt>
                <c:pt idx="20249">
                  <c:v>10124.5</c:v>
                </c:pt>
                <c:pt idx="20250">
                  <c:v>10125</c:v>
                </c:pt>
                <c:pt idx="20251">
                  <c:v>10125.5</c:v>
                </c:pt>
                <c:pt idx="20252">
                  <c:v>10126</c:v>
                </c:pt>
                <c:pt idx="20253">
                  <c:v>10126.5</c:v>
                </c:pt>
                <c:pt idx="20254">
                  <c:v>10127</c:v>
                </c:pt>
                <c:pt idx="20255">
                  <c:v>10127.5</c:v>
                </c:pt>
                <c:pt idx="20256">
                  <c:v>10128</c:v>
                </c:pt>
                <c:pt idx="20257">
                  <c:v>10128.5</c:v>
                </c:pt>
                <c:pt idx="20258">
                  <c:v>10129</c:v>
                </c:pt>
                <c:pt idx="20259">
                  <c:v>10129.5</c:v>
                </c:pt>
                <c:pt idx="20260">
                  <c:v>10130</c:v>
                </c:pt>
                <c:pt idx="20261">
                  <c:v>10130.5</c:v>
                </c:pt>
                <c:pt idx="20262">
                  <c:v>10131</c:v>
                </c:pt>
                <c:pt idx="20263">
                  <c:v>10131.5</c:v>
                </c:pt>
                <c:pt idx="20264">
                  <c:v>10132</c:v>
                </c:pt>
                <c:pt idx="20265">
                  <c:v>10132.5</c:v>
                </c:pt>
                <c:pt idx="20266">
                  <c:v>10133</c:v>
                </c:pt>
                <c:pt idx="20267">
                  <c:v>10133.5</c:v>
                </c:pt>
                <c:pt idx="20268">
                  <c:v>10134</c:v>
                </c:pt>
                <c:pt idx="20269">
                  <c:v>10134.5</c:v>
                </c:pt>
                <c:pt idx="20270">
                  <c:v>10135</c:v>
                </c:pt>
                <c:pt idx="20271">
                  <c:v>10135.5</c:v>
                </c:pt>
                <c:pt idx="20272">
                  <c:v>10136</c:v>
                </c:pt>
                <c:pt idx="20273">
                  <c:v>10136.5</c:v>
                </c:pt>
                <c:pt idx="20274">
                  <c:v>10137</c:v>
                </c:pt>
                <c:pt idx="20275">
                  <c:v>10137.5</c:v>
                </c:pt>
                <c:pt idx="20276">
                  <c:v>10138</c:v>
                </c:pt>
                <c:pt idx="20277">
                  <c:v>10138.5</c:v>
                </c:pt>
                <c:pt idx="20278">
                  <c:v>10139</c:v>
                </c:pt>
                <c:pt idx="20279">
                  <c:v>10139.5</c:v>
                </c:pt>
                <c:pt idx="20280">
                  <c:v>10140</c:v>
                </c:pt>
                <c:pt idx="20281">
                  <c:v>10140.5</c:v>
                </c:pt>
                <c:pt idx="20282">
                  <c:v>10141</c:v>
                </c:pt>
                <c:pt idx="20283">
                  <c:v>10141.5</c:v>
                </c:pt>
                <c:pt idx="20284">
                  <c:v>10142</c:v>
                </c:pt>
                <c:pt idx="20285">
                  <c:v>10142.5</c:v>
                </c:pt>
                <c:pt idx="20286">
                  <c:v>10143</c:v>
                </c:pt>
                <c:pt idx="20287">
                  <c:v>10143.5</c:v>
                </c:pt>
                <c:pt idx="20288">
                  <c:v>10144</c:v>
                </c:pt>
                <c:pt idx="20289">
                  <c:v>10144.5</c:v>
                </c:pt>
                <c:pt idx="20290">
                  <c:v>10145</c:v>
                </c:pt>
                <c:pt idx="20291">
                  <c:v>10145.5</c:v>
                </c:pt>
                <c:pt idx="20292">
                  <c:v>10146</c:v>
                </c:pt>
                <c:pt idx="20293">
                  <c:v>10146.5</c:v>
                </c:pt>
                <c:pt idx="20294">
                  <c:v>10147</c:v>
                </c:pt>
                <c:pt idx="20295">
                  <c:v>10147.5</c:v>
                </c:pt>
                <c:pt idx="20296">
                  <c:v>10148</c:v>
                </c:pt>
                <c:pt idx="20297">
                  <c:v>10148.5</c:v>
                </c:pt>
                <c:pt idx="20298">
                  <c:v>10149</c:v>
                </c:pt>
                <c:pt idx="20299">
                  <c:v>10149.5</c:v>
                </c:pt>
                <c:pt idx="20300">
                  <c:v>10150</c:v>
                </c:pt>
                <c:pt idx="20301">
                  <c:v>10150.5</c:v>
                </c:pt>
                <c:pt idx="20302">
                  <c:v>10151</c:v>
                </c:pt>
                <c:pt idx="20303">
                  <c:v>10151.5</c:v>
                </c:pt>
                <c:pt idx="20304">
                  <c:v>10152</c:v>
                </c:pt>
                <c:pt idx="20305">
                  <c:v>10152.5</c:v>
                </c:pt>
                <c:pt idx="20306">
                  <c:v>10153</c:v>
                </c:pt>
                <c:pt idx="20307">
                  <c:v>10153.5</c:v>
                </c:pt>
                <c:pt idx="20308">
                  <c:v>10154</c:v>
                </c:pt>
                <c:pt idx="20309">
                  <c:v>10154.5</c:v>
                </c:pt>
                <c:pt idx="20310">
                  <c:v>10155</c:v>
                </c:pt>
                <c:pt idx="20311">
                  <c:v>10155.5</c:v>
                </c:pt>
                <c:pt idx="20312">
                  <c:v>10156</c:v>
                </c:pt>
                <c:pt idx="20313">
                  <c:v>10156.5</c:v>
                </c:pt>
                <c:pt idx="20314">
                  <c:v>10157</c:v>
                </c:pt>
                <c:pt idx="20315">
                  <c:v>10157.5</c:v>
                </c:pt>
                <c:pt idx="20316">
                  <c:v>10158</c:v>
                </c:pt>
                <c:pt idx="20317">
                  <c:v>10158.5</c:v>
                </c:pt>
                <c:pt idx="20318">
                  <c:v>10159</c:v>
                </c:pt>
                <c:pt idx="20319">
                  <c:v>10159.5</c:v>
                </c:pt>
                <c:pt idx="20320">
                  <c:v>10160</c:v>
                </c:pt>
                <c:pt idx="20321">
                  <c:v>10160.5</c:v>
                </c:pt>
                <c:pt idx="20322">
                  <c:v>10161</c:v>
                </c:pt>
                <c:pt idx="20323">
                  <c:v>10161.5</c:v>
                </c:pt>
                <c:pt idx="20324">
                  <c:v>10162</c:v>
                </c:pt>
                <c:pt idx="20325">
                  <c:v>10162.5</c:v>
                </c:pt>
                <c:pt idx="20326">
                  <c:v>10163</c:v>
                </c:pt>
                <c:pt idx="20327">
                  <c:v>10163.5</c:v>
                </c:pt>
                <c:pt idx="20328">
                  <c:v>10164</c:v>
                </c:pt>
                <c:pt idx="20329">
                  <c:v>10164.5</c:v>
                </c:pt>
                <c:pt idx="20330">
                  <c:v>10165</c:v>
                </c:pt>
                <c:pt idx="20331">
                  <c:v>10165.5</c:v>
                </c:pt>
                <c:pt idx="20332">
                  <c:v>10166</c:v>
                </c:pt>
                <c:pt idx="20333">
                  <c:v>10166.5</c:v>
                </c:pt>
                <c:pt idx="20334">
                  <c:v>10167</c:v>
                </c:pt>
                <c:pt idx="20335">
                  <c:v>10167.5</c:v>
                </c:pt>
                <c:pt idx="20336">
                  <c:v>10168</c:v>
                </c:pt>
                <c:pt idx="20337">
                  <c:v>10168.5</c:v>
                </c:pt>
                <c:pt idx="20338">
                  <c:v>10169</c:v>
                </c:pt>
                <c:pt idx="20339">
                  <c:v>10169.5</c:v>
                </c:pt>
                <c:pt idx="20340">
                  <c:v>10170</c:v>
                </c:pt>
                <c:pt idx="20341">
                  <c:v>10170.5</c:v>
                </c:pt>
                <c:pt idx="20342">
                  <c:v>10171</c:v>
                </c:pt>
                <c:pt idx="20343">
                  <c:v>10171.5</c:v>
                </c:pt>
                <c:pt idx="20344">
                  <c:v>10172</c:v>
                </c:pt>
                <c:pt idx="20345">
                  <c:v>10172.5</c:v>
                </c:pt>
                <c:pt idx="20346">
                  <c:v>10173</c:v>
                </c:pt>
                <c:pt idx="20347">
                  <c:v>10173.5</c:v>
                </c:pt>
                <c:pt idx="20348">
                  <c:v>10174</c:v>
                </c:pt>
                <c:pt idx="20349">
                  <c:v>10174.5</c:v>
                </c:pt>
                <c:pt idx="20350">
                  <c:v>10175</c:v>
                </c:pt>
                <c:pt idx="20351">
                  <c:v>10175.5</c:v>
                </c:pt>
                <c:pt idx="20352">
                  <c:v>10176</c:v>
                </c:pt>
                <c:pt idx="20353">
                  <c:v>10176.5</c:v>
                </c:pt>
                <c:pt idx="20354">
                  <c:v>10177</c:v>
                </c:pt>
                <c:pt idx="20355">
                  <c:v>10177.5</c:v>
                </c:pt>
                <c:pt idx="20356">
                  <c:v>10178</c:v>
                </c:pt>
                <c:pt idx="20357">
                  <c:v>10178.5</c:v>
                </c:pt>
                <c:pt idx="20358">
                  <c:v>10179</c:v>
                </c:pt>
                <c:pt idx="20359">
                  <c:v>10179.5</c:v>
                </c:pt>
                <c:pt idx="20360">
                  <c:v>10180</c:v>
                </c:pt>
                <c:pt idx="20361">
                  <c:v>10180.5</c:v>
                </c:pt>
                <c:pt idx="20362">
                  <c:v>10181</c:v>
                </c:pt>
                <c:pt idx="20363">
                  <c:v>10181.5</c:v>
                </c:pt>
                <c:pt idx="20364">
                  <c:v>10182</c:v>
                </c:pt>
                <c:pt idx="20365">
                  <c:v>10182.5</c:v>
                </c:pt>
                <c:pt idx="20366">
                  <c:v>10183</c:v>
                </c:pt>
                <c:pt idx="20367">
                  <c:v>10183.5</c:v>
                </c:pt>
                <c:pt idx="20368">
                  <c:v>10184</c:v>
                </c:pt>
                <c:pt idx="20369">
                  <c:v>10184.5</c:v>
                </c:pt>
                <c:pt idx="20370">
                  <c:v>10185</c:v>
                </c:pt>
                <c:pt idx="20371">
                  <c:v>10185.5</c:v>
                </c:pt>
                <c:pt idx="20372">
                  <c:v>10186</c:v>
                </c:pt>
                <c:pt idx="20373">
                  <c:v>10186.5</c:v>
                </c:pt>
                <c:pt idx="20374">
                  <c:v>10187</c:v>
                </c:pt>
                <c:pt idx="20375">
                  <c:v>10187.5</c:v>
                </c:pt>
                <c:pt idx="20376">
                  <c:v>10188</c:v>
                </c:pt>
                <c:pt idx="20377">
                  <c:v>10188.5</c:v>
                </c:pt>
                <c:pt idx="20378">
                  <c:v>10189</c:v>
                </c:pt>
                <c:pt idx="20379">
                  <c:v>10189.5</c:v>
                </c:pt>
                <c:pt idx="20380">
                  <c:v>10190</c:v>
                </c:pt>
                <c:pt idx="20381">
                  <c:v>10190.5</c:v>
                </c:pt>
                <c:pt idx="20382">
                  <c:v>10191</c:v>
                </c:pt>
                <c:pt idx="20383">
                  <c:v>10191.5</c:v>
                </c:pt>
                <c:pt idx="20384">
                  <c:v>10192</c:v>
                </c:pt>
                <c:pt idx="20385">
                  <c:v>10192.5</c:v>
                </c:pt>
                <c:pt idx="20386">
                  <c:v>10193</c:v>
                </c:pt>
                <c:pt idx="20387">
                  <c:v>10193.5</c:v>
                </c:pt>
                <c:pt idx="20388">
                  <c:v>10194</c:v>
                </c:pt>
                <c:pt idx="20389">
                  <c:v>10194.5</c:v>
                </c:pt>
                <c:pt idx="20390">
                  <c:v>10195</c:v>
                </c:pt>
                <c:pt idx="20391">
                  <c:v>10195.5</c:v>
                </c:pt>
                <c:pt idx="20392">
                  <c:v>10196</c:v>
                </c:pt>
                <c:pt idx="20393">
                  <c:v>10196.5</c:v>
                </c:pt>
                <c:pt idx="20394">
                  <c:v>10197</c:v>
                </c:pt>
                <c:pt idx="20395">
                  <c:v>10197.5</c:v>
                </c:pt>
                <c:pt idx="20396">
                  <c:v>10198</c:v>
                </c:pt>
                <c:pt idx="20397">
                  <c:v>10198.5</c:v>
                </c:pt>
                <c:pt idx="20398">
                  <c:v>10199</c:v>
                </c:pt>
                <c:pt idx="20399">
                  <c:v>10199.5</c:v>
                </c:pt>
                <c:pt idx="20400">
                  <c:v>10200</c:v>
                </c:pt>
                <c:pt idx="20401">
                  <c:v>10200.5</c:v>
                </c:pt>
                <c:pt idx="20402">
                  <c:v>10201</c:v>
                </c:pt>
                <c:pt idx="20403">
                  <c:v>10201.5</c:v>
                </c:pt>
                <c:pt idx="20404">
                  <c:v>10202</c:v>
                </c:pt>
                <c:pt idx="20405">
                  <c:v>10202.5</c:v>
                </c:pt>
                <c:pt idx="20406">
                  <c:v>10203</c:v>
                </c:pt>
                <c:pt idx="20407">
                  <c:v>10203.5</c:v>
                </c:pt>
                <c:pt idx="20408">
                  <c:v>10204</c:v>
                </c:pt>
                <c:pt idx="20409">
                  <c:v>10204.5</c:v>
                </c:pt>
                <c:pt idx="20410">
                  <c:v>10205</c:v>
                </c:pt>
                <c:pt idx="20411">
                  <c:v>10205.5</c:v>
                </c:pt>
                <c:pt idx="20412">
                  <c:v>10206</c:v>
                </c:pt>
                <c:pt idx="20413">
                  <c:v>10206.5</c:v>
                </c:pt>
                <c:pt idx="20414">
                  <c:v>10207</c:v>
                </c:pt>
                <c:pt idx="20415">
                  <c:v>10207.5</c:v>
                </c:pt>
                <c:pt idx="20416">
                  <c:v>10208</c:v>
                </c:pt>
                <c:pt idx="20417">
                  <c:v>10208.5</c:v>
                </c:pt>
                <c:pt idx="20418">
                  <c:v>10209</c:v>
                </c:pt>
                <c:pt idx="20419">
                  <c:v>10209.5</c:v>
                </c:pt>
                <c:pt idx="20420">
                  <c:v>10210</c:v>
                </c:pt>
                <c:pt idx="20421">
                  <c:v>10210.5</c:v>
                </c:pt>
                <c:pt idx="20422">
                  <c:v>10211</c:v>
                </c:pt>
                <c:pt idx="20423">
                  <c:v>10211.5</c:v>
                </c:pt>
                <c:pt idx="20424">
                  <c:v>10212</c:v>
                </c:pt>
                <c:pt idx="20425">
                  <c:v>10212.5</c:v>
                </c:pt>
                <c:pt idx="20426">
                  <c:v>10213</c:v>
                </c:pt>
                <c:pt idx="20427">
                  <c:v>10213.5</c:v>
                </c:pt>
                <c:pt idx="20428">
                  <c:v>10214</c:v>
                </c:pt>
                <c:pt idx="20429">
                  <c:v>10214.5</c:v>
                </c:pt>
                <c:pt idx="20430">
                  <c:v>10215</c:v>
                </c:pt>
                <c:pt idx="20431">
                  <c:v>10215.5</c:v>
                </c:pt>
                <c:pt idx="20432">
                  <c:v>10216</c:v>
                </c:pt>
                <c:pt idx="20433">
                  <c:v>10216.5</c:v>
                </c:pt>
                <c:pt idx="20434">
                  <c:v>10217</c:v>
                </c:pt>
                <c:pt idx="20435">
                  <c:v>10217.5</c:v>
                </c:pt>
                <c:pt idx="20436">
                  <c:v>10218</c:v>
                </c:pt>
                <c:pt idx="20437">
                  <c:v>10218.5</c:v>
                </c:pt>
                <c:pt idx="20438">
                  <c:v>10219</c:v>
                </c:pt>
                <c:pt idx="20439">
                  <c:v>10219.5</c:v>
                </c:pt>
                <c:pt idx="20440">
                  <c:v>10220</c:v>
                </c:pt>
                <c:pt idx="20441">
                  <c:v>10220.5</c:v>
                </c:pt>
                <c:pt idx="20442">
                  <c:v>10221</c:v>
                </c:pt>
                <c:pt idx="20443">
                  <c:v>10221.5</c:v>
                </c:pt>
                <c:pt idx="20444">
                  <c:v>10222</c:v>
                </c:pt>
                <c:pt idx="20445">
                  <c:v>10222.5</c:v>
                </c:pt>
                <c:pt idx="20446">
                  <c:v>10223</c:v>
                </c:pt>
                <c:pt idx="20447">
                  <c:v>10223.5</c:v>
                </c:pt>
                <c:pt idx="20448">
                  <c:v>10224</c:v>
                </c:pt>
                <c:pt idx="20449">
                  <c:v>10224.5</c:v>
                </c:pt>
                <c:pt idx="20450">
                  <c:v>10225</c:v>
                </c:pt>
                <c:pt idx="20451">
                  <c:v>10225.5</c:v>
                </c:pt>
                <c:pt idx="20452">
                  <c:v>10226</c:v>
                </c:pt>
                <c:pt idx="20453">
                  <c:v>10226.5</c:v>
                </c:pt>
                <c:pt idx="20454">
                  <c:v>10227</c:v>
                </c:pt>
                <c:pt idx="20455">
                  <c:v>10227.5</c:v>
                </c:pt>
                <c:pt idx="20456">
                  <c:v>10228</c:v>
                </c:pt>
                <c:pt idx="20457">
                  <c:v>10228.5</c:v>
                </c:pt>
                <c:pt idx="20458">
                  <c:v>10229</c:v>
                </c:pt>
                <c:pt idx="20459">
                  <c:v>10229.5</c:v>
                </c:pt>
                <c:pt idx="20460">
                  <c:v>10230</c:v>
                </c:pt>
                <c:pt idx="20461">
                  <c:v>10230.5</c:v>
                </c:pt>
                <c:pt idx="20462">
                  <c:v>10231</c:v>
                </c:pt>
                <c:pt idx="20463">
                  <c:v>10231.5</c:v>
                </c:pt>
                <c:pt idx="20464">
                  <c:v>10232</c:v>
                </c:pt>
                <c:pt idx="20465">
                  <c:v>10232.5</c:v>
                </c:pt>
                <c:pt idx="20466">
                  <c:v>10233</c:v>
                </c:pt>
                <c:pt idx="20467">
                  <c:v>10233.5</c:v>
                </c:pt>
                <c:pt idx="20468">
                  <c:v>10234</c:v>
                </c:pt>
                <c:pt idx="20469">
                  <c:v>10234.5</c:v>
                </c:pt>
                <c:pt idx="20470">
                  <c:v>10235</c:v>
                </c:pt>
                <c:pt idx="20471">
                  <c:v>10235.5</c:v>
                </c:pt>
                <c:pt idx="20472">
                  <c:v>10236</c:v>
                </c:pt>
                <c:pt idx="20473">
                  <c:v>10236.5</c:v>
                </c:pt>
                <c:pt idx="20474">
                  <c:v>10237</c:v>
                </c:pt>
                <c:pt idx="20475">
                  <c:v>10237.5</c:v>
                </c:pt>
                <c:pt idx="20476">
                  <c:v>10238</c:v>
                </c:pt>
                <c:pt idx="20477">
                  <c:v>10238.5</c:v>
                </c:pt>
                <c:pt idx="20478">
                  <c:v>10239</c:v>
                </c:pt>
                <c:pt idx="20479">
                  <c:v>10239.5</c:v>
                </c:pt>
                <c:pt idx="20480">
                  <c:v>10240</c:v>
                </c:pt>
                <c:pt idx="20481">
                  <c:v>10240.5</c:v>
                </c:pt>
                <c:pt idx="20482">
                  <c:v>10241</c:v>
                </c:pt>
                <c:pt idx="20483">
                  <c:v>10241.5</c:v>
                </c:pt>
                <c:pt idx="20484">
                  <c:v>10242</c:v>
                </c:pt>
                <c:pt idx="20485">
                  <c:v>10242.5</c:v>
                </c:pt>
                <c:pt idx="20486">
                  <c:v>10243</c:v>
                </c:pt>
                <c:pt idx="20487">
                  <c:v>10243.5</c:v>
                </c:pt>
                <c:pt idx="20488">
                  <c:v>10244</c:v>
                </c:pt>
                <c:pt idx="20489">
                  <c:v>10244.5</c:v>
                </c:pt>
                <c:pt idx="20490">
                  <c:v>10245</c:v>
                </c:pt>
                <c:pt idx="20491">
                  <c:v>10245.5</c:v>
                </c:pt>
                <c:pt idx="20492">
                  <c:v>10246</c:v>
                </c:pt>
                <c:pt idx="20493">
                  <c:v>10246.5</c:v>
                </c:pt>
                <c:pt idx="20494">
                  <c:v>10247</c:v>
                </c:pt>
                <c:pt idx="20495">
                  <c:v>10247.5</c:v>
                </c:pt>
                <c:pt idx="20496">
                  <c:v>10248</c:v>
                </c:pt>
                <c:pt idx="20497">
                  <c:v>10248.5</c:v>
                </c:pt>
                <c:pt idx="20498">
                  <c:v>10249</c:v>
                </c:pt>
                <c:pt idx="20499">
                  <c:v>10249.5</c:v>
                </c:pt>
                <c:pt idx="20500">
                  <c:v>10250</c:v>
                </c:pt>
                <c:pt idx="20501">
                  <c:v>10250.5</c:v>
                </c:pt>
                <c:pt idx="20502">
                  <c:v>10251</c:v>
                </c:pt>
                <c:pt idx="20503">
                  <c:v>10251.5</c:v>
                </c:pt>
                <c:pt idx="20504">
                  <c:v>10252</c:v>
                </c:pt>
                <c:pt idx="20505">
                  <c:v>10252.5</c:v>
                </c:pt>
                <c:pt idx="20506">
                  <c:v>10253</c:v>
                </c:pt>
                <c:pt idx="20507">
                  <c:v>10253.5</c:v>
                </c:pt>
                <c:pt idx="20508">
                  <c:v>10254</c:v>
                </c:pt>
                <c:pt idx="20509">
                  <c:v>10254.5</c:v>
                </c:pt>
                <c:pt idx="20510">
                  <c:v>10255</c:v>
                </c:pt>
                <c:pt idx="20511">
                  <c:v>10255.5</c:v>
                </c:pt>
                <c:pt idx="20512">
                  <c:v>10256</c:v>
                </c:pt>
                <c:pt idx="20513">
                  <c:v>10256.5</c:v>
                </c:pt>
                <c:pt idx="20514">
                  <c:v>10257</c:v>
                </c:pt>
                <c:pt idx="20515">
                  <c:v>10257.5</c:v>
                </c:pt>
                <c:pt idx="20516">
                  <c:v>10258</c:v>
                </c:pt>
                <c:pt idx="20517">
                  <c:v>10258.5</c:v>
                </c:pt>
                <c:pt idx="20518">
                  <c:v>10259</c:v>
                </c:pt>
                <c:pt idx="20519">
                  <c:v>10259.5</c:v>
                </c:pt>
                <c:pt idx="20520">
                  <c:v>10260</c:v>
                </c:pt>
                <c:pt idx="20521">
                  <c:v>10260.5</c:v>
                </c:pt>
                <c:pt idx="20522">
                  <c:v>10261</c:v>
                </c:pt>
                <c:pt idx="20523">
                  <c:v>10261.5</c:v>
                </c:pt>
                <c:pt idx="20524">
                  <c:v>10262</c:v>
                </c:pt>
                <c:pt idx="20525">
                  <c:v>10262.5</c:v>
                </c:pt>
                <c:pt idx="20526">
                  <c:v>10263</c:v>
                </c:pt>
                <c:pt idx="20527">
                  <c:v>10263.5</c:v>
                </c:pt>
                <c:pt idx="20528">
                  <c:v>10264</c:v>
                </c:pt>
                <c:pt idx="20529">
                  <c:v>10264.5</c:v>
                </c:pt>
                <c:pt idx="20530">
                  <c:v>10265</c:v>
                </c:pt>
                <c:pt idx="20531">
                  <c:v>10265.5</c:v>
                </c:pt>
                <c:pt idx="20532">
                  <c:v>10266</c:v>
                </c:pt>
                <c:pt idx="20533">
                  <c:v>10266.5</c:v>
                </c:pt>
                <c:pt idx="20534">
                  <c:v>10267</c:v>
                </c:pt>
                <c:pt idx="20535">
                  <c:v>10267.5</c:v>
                </c:pt>
                <c:pt idx="20536">
                  <c:v>10268</c:v>
                </c:pt>
                <c:pt idx="20537">
                  <c:v>10268.5</c:v>
                </c:pt>
                <c:pt idx="20538">
                  <c:v>10269</c:v>
                </c:pt>
                <c:pt idx="20539">
                  <c:v>10269.5</c:v>
                </c:pt>
                <c:pt idx="20540">
                  <c:v>10270</c:v>
                </c:pt>
                <c:pt idx="20541">
                  <c:v>10270.5</c:v>
                </c:pt>
                <c:pt idx="20542">
                  <c:v>10271</c:v>
                </c:pt>
                <c:pt idx="20543">
                  <c:v>10271.5</c:v>
                </c:pt>
                <c:pt idx="20544">
                  <c:v>10272</c:v>
                </c:pt>
                <c:pt idx="20545">
                  <c:v>10272.5</c:v>
                </c:pt>
                <c:pt idx="20546">
                  <c:v>10273</c:v>
                </c:pt>
                <c:pt idx="20547">
                  <c:v>10273.5</c:v>
                </c:pt>
                <c:pt idx="20548">
                  <c:v>10274</c:v>
                </c:pt>
                <c:pt idx="20549">
                  <c:v>10274.5</c:v>
                </c:pt>
                <c:pt idx="20550">
                  <c:v>10275</c:v>
                </c:pt>
                <c:pt idx="20551">
                  <c:v>10275.5</c:v>
                </c:pt>
                <c:pt idx="20552">
                  <c:v>10276</c:v>
                </c:pt>
                <c:pt idx="20553">
                  <c:v>10276.5</c:v>
                </c:pt>
                <c:pt idx="20554">
                  <c:v>10277</c:v>
                </c:pt>
                <c:pt idx="20555">
                  <c:v>10277.5</c:v>
                </c:pt>
                <c:pt idx="20556">
                  <c:v>10278</c:v>
                </c:pt>
                <c:pt idx="20557">
                  <c:v>10278.5</c:v>
                </c:pt>
                <c:pt idx="20558">
                  <c:v>10279</c:v>
                </c:pt>
                <c:pt idx="20559">
                  <c:v>10279.5</c:v>
                </c:pt>
                <c:pt idx="20560">
                  <c:v>10280</c:v>
                </c:pt>
                <c:pt idx="20561">
                  <c:v>10280.5</c:v>
                </c:pt>
                <c:pt idx="20562">
                  <c:v>10281</c:v>
                </c:pt>
                <c:pt idx="20563">
                  <c:v>10281.5</c:v>
                </c:pt>
                <c:pt idx="20564">
                  <c:v>10282</c:v>
                </c:pt>
                <c:pt idx="20565">
                  <c:v>10282.5</c:v>
                </c:pt>
                <c:pt idx="20566">
                  <c:v>10283</c:v>
                </c:pt>
                <c:pt idx="20567">
                  <c:v>10283.5</c:v>
                </c:pt>
                <c:pt idx="20568">
                  <c:v>10284</c:v>
                </c:pt>
                <c:pt idx="20569">
                  <c:v>10284.5</c:v>
                </c:pt>
                <c:pt idx="20570">
                  <c:v>10285</c:v>
                </c:pt>
                <c:pt idx="20571">
                  <c:v>10285.5</c:v>
                </c:pt>
                <c:pt idx="20572">
                  <c:v>10286</c:v>
                </c:pt>
                <c:pt idx="20573">
                  <c:v>10286.5</c:v>
                </c:pt>
                <c:pt idx="20574">
                  <c:v>10287</c:v>
                </c:pt>
                <c:pt idx="20575">
                  <c:v>10287.5</c:v>
                </c:pt>
                <c:pt idx="20576">
                  <c:v>10288</c:v>
                </c:pt>
                <c:pt idx="20577">
                  <c:v>10288.5</c:v>
                </c:pt>
                <c:pt idx="20578">
                  <c:v>10289</c:v>
                </c:pt>
                <c:pt idx="20579">
                  <c:v>10289.5</c:v>
                </c:pt>
                <c:pt idx="20580">
                  <c:v>10290</c:v>
                </c:pt>
                <c:pt idx="20581">
                  <c:v>10290.5</c:v>
                </c:pt>
                <c:pt idx="20582">
                  <c:v>10291</c:v>
                </c:pt>
                <c:pt idx="20583">
                  <c:v>10291.5</c:v>
                </c:pt>
                <c:pt idx="20584">
                  <c:v>10292</c:v>
                </c:pt>
                <c:pt idx="20585">
                  <c:v>10292.5</c:v>
                </c:pt>
                <c:pt idx="20586">
                  <c:v>10293</c:v>
                </c:pt>
                <c:pt idx="20587">
                  <c:v>10293.5</c:v>
                </c:pt>
                <c:pt idx="20588">
                  <c:v>10294</c:v>
                </c:pt>
                <c:pt idx="20589">
                  <c:v>10294.5</c:v>
                </c:pt>
                <c:pt idx="20590">
                  <c:v>10295</c:v>
                </c:pt>
                <c:pt idx="20591">
                  <c:v>10295.5</c:v>
                </c:pt>
                <c:pt idx="20592">
                  <c:v>10296</c:v>
                </c:pt>
                <c:pt idx="20593">
                  <c:v>10296.5</c:v>
                </c:pt>
                <c:pt idx="20594">
                  <c:v>10297</c:v>
                </c:pt>
                <c:pt idx="20595">
                  <c:v>10297.5</c:v>
                </c:pt>
                <c:pt idx="20596">
                  <c:v>10298</c:v>
                </c:pt>
                <c:pt idx="20597">
                  <c:v>10298.5</c:v>
                </c:pt>
                <c:pt idx="20598">
                  <c:v>10299</c:v>
                </c:pt>
                <c:pt idx="20599">
                  <c:v>10299.5</c:v>
                </c:pt>
                <c:pt idx="20600">
                  <c:v>10300</c:v>
                </c:pt>
                <c:pt idx="20601">
                  <c:v>10300.5</c:v>
                </c:pt>
                <c:pt idx="20602">
                  <c:v>10301</c:v>
                </c:pt>
                <c:pt idx="20603">
                  <c:v>10301.5</c:v>
                </c:pt>
                <c:pt idx="20604">
                  <c:v>10302</c:v>
                </c:pt>
                <c:pt idx="20605">
                  <c:v>10302.5</c:v>
                </c:pt>
                <c:pt idx="20606">
                  <c:v>10303</c:v>
                </c:pt>
                <c:pt idx="20607">
                  <c:v>10303.5</c:v>
                </c:pt>
                <c:pt idx="20608">
                  <c:v>10304</c:v>
                </c:pt>
                <c:pt idx="20609">
                  <c:v>10304.5</c:v>
                </c:pt>
                <c:pt idx="20610">
                  <c:v>10305</c:v>
                </c:pt>
                <c:pt idx="20611">
                  <c:v>10305.5</c:v>
                </c:pt>
                <c:pt idx="20612">
                  <c:v>10306</c:v>
                </c:pt>
                <c:pt idx="20613">
                  <c:v>10306.5</c:v>
                </c:pt>
                <c:pt idx="20614">
                  <c:v>10307</c:v>
                </c:pt>
                <c:pt idx="20615">
                  <c:v>10307.5</c:v>
                </c:pt>
                <c:pt idx="20616">
                  <c:v>10308</c:v>
                </c:pt>
                <c:pt idx="20617">
                  <c:v>10308.5</c:v>
                </c:pt>
                <c:pt idx="20618">
                  <c:v>10309</c:v>
                </c:pt>
                <c:pt idx="20619">
                  <c:v>10309.5</c:v>
                </c:pt>
                <c:pt idx="20620">
                  <c:v>10310</c:v>
                </c:pt>
                <c:pt idx="20621">
                  <c:v>10310.5</c:v>
                </c:pt>
                <c:pt idx="20622">
                  <c:v>10311</c:v>
                </c:pt>
                <c:pt idx="20623">
                  <c:v>10311.5</c:v>
                </c:pt>
                <c:pt idx="20624">
                  <c:v>10312</c:v>
                </c:pt>
                <c:pt idx="20625">
                  <c:v>10312.5</c:v>
                </c:pt>
                <c:pt idx="20626">
                  <c:v>10313</c:v>
                </c:pt>
                <c:pt idx="20627">
                  <c:v>10313.5</c:v>
                </c:pt>
                <c:pt idx="20628">
                  <c:v>10314</c:v>
                </c:pt>
                <c:pt idx="20629">
                  <c:v>10314.5</c:v>
                </c:pt>
                <c:pt idx="20630">
                  <c:v>10315</c:v>
                </c:pt>
                <c:pt idx="20631">
                  <c:v>10315.5</c:v>
                </c:pt>
                <c:pt idx="20632">
                  <c:v>10316</c:v>
                </c:pt>
                <c:pt idx="20633">
                  <c:v>10316.5</c:v>
                </c:pt>
                <c:pt idx="20634">
                  <c:v>10317</c:v>
                </c:pt>
                <c:pt idx="20635">
                  <c:v>10317.5</c:v>
                </c:pt>
                <c:pt idx="20636">
                  <c:v>10318</c:v>
                </c:pt>
                <c:pt idx="20637">
                  <c:v>10318.5</c:v>
                </c:pt>
                <c:pt idx="20638">
                  <c:v>10319</c:v>
                </c:pt>
                <c:pt idx="20639">
                  <c:v>10319.5</c:v>
                </c:pt>
                <c:pt idx="20640">
                  <c:v>10320</c:v>
                </c:pt>
                <c:pt idx="20641">
                  <c:v>10320.5</c:v>
                </c:pt>
                <c:pt idx="20642">
                  <c:v>10321</c:v>
                </c:pt>
                <c:pt idx="20643">
                  <c:v>10321.5</c:v>
                </c:pt>
                <c:pt idx="20644">
                  <c:v>10322</c:v>
                </c:pt>
                <c:pt idx="20645">
                  <c:v>10322.5</c:v>
                </c:pt>
                <c:pt idx="20646">
                  <c:v>10323</c:v>
                </c:pt>
                <c:pt idx="20647">
                  <c:v>10323.5</c:v>
                </c:pt>
                <c:pt idx="20648">
                  <c:v>10324</c:v>
                </c:pt>
                <c:pt idx="20649">
                  <c:v>10324.5</c:v>
                </c:pt>
                <c:pt idx="20650">
                  <c:v>10325</c:v>
                </c:pt>
                <c:pt idx="20651">
                  <c:v>10325.5</c:v>
                </c:pt>
                <c:pt idx="20652">
                  <c:v>10326</c:v>
                </c:pt>
                <c:pt idx="20653">
                  <c:v>10326.5</c:v>
                </c:pt>
                <c:pt idx="20654">
                  <c:v>10327</c:v>
                </c:pt>
                <c:pt idx="20655">
                  <c:v>10327.5</c:v>
                </c:pt>
                <c:pt idx="20656">
                  <c:v>10328</c:v>
                </c:pt>
                <c:pt idx="20657">
                  <c:v>10328.5</c:v>
                </c:pt>
                <c:pt idx="20658">
                  <c:v>10329</c:v>
                </c:pt>
                <c:pt idx="20659">
                  <c:v>10329.5</c:v>
                </c:pt>
                <c:pt idx="20660">
                  <c:v>10330</c:v>
                </c:pt>
                <c:pt idx="20661">
                  <c:v>10330.5</c:v>
                </c:pt>
                <c:pt idx="20662">
                  <c:v>10331</c:v>
                </c:pt>
                <c:pt idx="20663">
                  <c:v>10331.5</c:v>
                </c:pt>
                <c:pt idx="20664">
                  <c:v>10332</c:v>
                </c:pt>
                <c:pt idx="20665">
                  <c:v>10332.5</c:v>
                </c:pt>
                <c:pt idx="20666">
                  <c:v>10333</c:v>
                </c:pt>
                <c:pt idx="20667">
                  <c:v>10333.5</c:v>
                </c:pt>
                <c:pt idx="20668">
                  <c:v>10334</c:v>
                </c:pt>
                <c:pt idx="20669">
                  <c:v>10334.5</c:v>
                </c:pt>
                <c:pt idx="20670">
                  <c:v>10335</c:v>
                </c:pt>
                <c:pt idx="20671">
                  <c:v>10335.5</c:v>
                </c:pt>
                <c:pt idx="20672">
                  <c:v>10336</c:v>
                </c:pt>
                <c:pt idx="20673">
                  <c:v>10336.5</c:v>
                </c:pt>
                <c:pt idx="20674">
                  <c:v>10337</c:v>
                </c:pt>
                <c:pt idx="20675">
                  <c:v>10337.5</c:v>
                </c:pt>
                <c:pt idx="20676">
                  <c:v>10338</c:v>
                </c:pt>
                <c:pt idx="20677">
                  <c:v>10338.5</c:v>
                </c:pt>
                <c:pt idx="20678">
                  <c:v>10339</c:v>
                </c:pt>
                <c:pt idx="20679">
                  <c:v>10339.5</c:v>
                </c:pt>
                <c:pt idx="20680">
                  <c:v>10340</c:v>
                </c:pt>
                <c:pt idx="20681">
                  <c:v>10340.5</c:v>
                </c:pt>
                <c:pt idx="20682">
                  <c:v>10341</c:v>
                </c:pt>
                <c:pt idx="20683">
                  <c:v>10341.5</c:v>
                </c:pt>
                <c:pt idx="20684">
                  <c:v>10342</c:v>
                </c:pt>
                <c:pt idx="20685">
                  <c:v>10342.5</c:v>
                </c:pt>
                <c:pt idx="20686">
                  <c:v>10343</c:v>
                </c:pt>
                <c:pt idx="20687">
                  <c:v>10343.5</c:v>
                </c:pt>
                <c:pt idx="20688">
                  <c:v>10344</c:v>
                </c:pt>
                <c:pt idx="20689">
                  <c:v>10344.5</c:v>
                </c:pt>
                <c:pt idx="20690">
                  <c:v>10345</c:v>
                </c:pt>
                <c:pt idx="20691">
                  <c:v>10345.5</c:v>
                </c:pt>
                <c:pt idx="20692">
                  <c:v>10346</c:v>
                </c:pt>
                <c:pt idx="20693">
                  <c:v>10346.5</c:v>
                </c:pt>
                <c:pt idx="20694">
                  <c:v>10347</c:v>
                </c:pt>
                <c:pt idx="20695">
                  <c:v>10347.5</c:v>
                </c:pt>
                <c:pt idx="20696">
                  <c:v>10348</c:v>
                </c:pt>
                <c:pt idx="20697">
                  <c:v>10348.5</c:v>
                </c:pt>
                <c:pt idx="20698">
                  <c:v>10349</c:v>
                </c:pt>
                <c:pt idx="20699">
                  <c:v>10349.5</c:v>
                </c:pt>
                <c:pt idx="20700">
                  <c:v>10350</c:v>
                </c:pt>
                <c:pt idx="20701">
                  <c:v>10350.5</c:v>
                </c:pt>
                <c:pt idx="20702">
                  <c:v>10351</c:v>
                </c:pt>
                <c:pt idx="20703">
                  <c:v>10351.5</c:v>
                </c:pt>
                <c:pt idx="20704">
                  <c:v>10352</c:v>
                </c:pt>
                <c:pt idx="20705">
                  <c:v>10352.5</c:v>
                </c:pt>
                <c:pt idx="20706">
                  <c:v>10353</c:v>
                </c:pt>
                <c:pt idx="20707">
                  <c:v>10353.5</c:v>
                </c:pt>
                <c:pt idx="20708">
                  <c:v>10354</c:v>
                </c:pt>
                <c:pt idx="20709">
                  <c:v>10354.5</c:v>
                </c:pt>
                <c:pt idx="20710">
                  <c:v>10355</c:v>
                </c:pt>
                <c:pt idx="20711">
                  <c:v>10355.5</c:v>
                </c:pt>
                <c:pt idx="20712">
                  <c:v>10356</c:v>
                </c:pt>
                <c:pt idx="20713">
                  <c:v>10356.5</c:v>
                </c:pt>
                <c:pt idx="20714">
                  <c:v>10357</c:v>
                </c:pt>
                <c:pt idx="20715">
                  <c:v>10357.5</c:v>
                </c:pt>
                <c:pt idx="20716">
                  <c:v>10358</c:v>
                </c:pt>
                <c:pt idx="20717">
                  <c:v>10358.5</c:v>
                </c:pt>
                <c:pt idx="20718">
                  <c:v>10359</c:v>
                </c:pt>
                <c:pt idx="20719">
                  <c:v>10359.5</c:v>
                </c:pt>
                <c:pt idx="20720">
                  <c:v>10360</c:v>
                </c:pt>
                <c:pt idx="20721">
                  <c:v>10360.5</c:v>
                </c:pt>
                <c:pt idx="20722">
                  <c:v>10361</c:v>
                </c:pt>
                <c:pt idx="20723">
                  <c:v>10361.5</c:v>
                </c:pt>
                <c:pt idx="20724">
                  <c:v>10362</c:v>
                </c:pt>
                <c:pt idx="20725">
                  <c:v>10362.5</c:v>
                </c:pt>
                <c:pt idx="20726">
                  <c:v>10363</c:v>
                </c:pt>
                <c:pt idx="20727">
                  <c:v>10363.5</c:v>
                </c:pt>
                <c:pt idx="20728">
                  <c:v>10364</c:v>
                </c:pt>
                <c:pt idx="20729">
                  <c:v>10364.5</c:v>
                </c:pt>
                <c:pt idx="20730">
                  <c:v>10365</c:v>
                </c:pt>
                <c:pt idx="20731">
                  <c:v>10365.5</c:v>
                </c:pt>
                <c:pt idx="20732">
                  <c:v>10366</c:v>
                </c:pt>
                <c:pt idx="20733">
                  <c:v>10366.5</c:v>
                </c:pt>
                <c:pt idx="20734">
                  <c:v>10367</c:v>
                </c:pt>
                <c:pt idx="20735">
                  <c:v>10367.5</c:v>
                </c:pt>
                <c:pt idx="20736">
                  <c:v>10368</c:v>
                </c:pt>
                <c:pt idx="20737">
                  <c:v>10368.5</c:v>
                </c:pt>
                <c:pt idx="20738">
                  <c:v>10369</c:v>
                </c:pt>
                <c:pt idx="20739">
                  <c:v>10369.5</c:v>
                </c:pt>
                <c:pt idx="20740">
                  <c:v>10370</c:v>
                </c:pt>
                <c:pt idx="20741">
                  <c:v>10370.5</c:v>
                </c:pt>
                <c:pt idx="20742">
                  <c:v>10371</c:v>
                </c:pt>
                <c:pt idx="20743">
                  <c:v>10371.5</c:v>
                </c:pt>
                <c:pt idx="20744">
                  <c:v>10372</c:v>
                </c:pt>
                <c:pt idx="20745">
                  <c:v>10372.5</c:v>
                </c:pt>
                <c:pt idx="20746">
                  <c:v>10373</c:v>
                </c:pt>
                <c:pt idx="20747">
                  <c:v>10373.5</c:v>
                </c:pt>
                <c:pt idx="20748">
                  <c:v>10374</c:v>
                </c:pt>
                <c:pt idx="20749">
                  <c:v>10374.5</c:v>
                </c:pt>
                <c:pt idx="20750">
                  <c:v>10375</c:v>
                </c:pt>
                <c:pt idx="20751">
                  <c:v>10375.5</c:v>
                </c:pt>
                <c:pt idx="20752">
                  <c:v>10376</c:v>
                </c:pt>
                <c:pt idx="20753">
                  <c:v>10376.5</c:v>
                </c:pt>
                <c:pt idx="20754">
                  <c:v>10377</c:v>
                </c:pt>
                <c:pt idx="20755">
                  <c:v>10377.5</c:v>
                </c:pt>
                <c:pt idx="20756">
                  <c:v>10378</c:v>
                </c:pt>
                <c:pt idx="20757">
                  <c:v>10378.5</c:v>
                </c:pt>
                <c:pt idx="20758">
                  <c:v>10379</c:v>
                </c:pt>
                <c:pt idx="20759">
                  <c:v>10379.5</c:v>
                </c:pt>
                <c:pt idx="20760">
                  <c:v>10380</c:v>
                </c:pt>
                <c:pt idx="20761">
                  <c:v>10380.5</c:v>
                </c:pt>
                <c:pt idx="20762">
                  <c:v>10381</c:v>
                </c:pt>
                <c:pt idx="20763">
                  <c:v>10381.5</c:v>
                </c:pt>
                <c:pt idx="20764">
                  <c:v>10382</c:v>
                </c:pt>
                <c:pt idx="20765">
                  <c:v>10382.5</c:v>
                </c:pt>
                <c:pt idx="20766">
                  <c:v>10383</c:v>
                </c:pt>
                <c:pt idx="20767">
                  <c:v>10383.5</c:v>
                </c:pt>
                <c:pt idx="20768">
                  <c:v>10384</c:v>
                </c:pt>
                <c:pt idx="20769">
                  <c:v>10384.5</c:v>
                </c:pt>
                <c:pt idx="20770">
                  <c:v>10385</c:v>
                </c:pt>
                <c:pt idx="20771">
                  <c:v>10385.5</c:v>
                </c:pt>
                <c:pt idx="20772">
                  <c:v>10386</c:v>
                </c:pt>
                <c:pt idx="20773">
                  <c:v>10386.5</c:v>
                </c:pt>
                <c:pt idx="20774">
                  <c:v>10387</c:v>
                </c:pt>
                <c:pt idx="20775">
                  <c:v>10387.5</c:v>
                </c:pt>
                <c:pt idx="20776">
                  <c:v>10388</c:v>
                </c:pt>
                <c:pt idx="20777">
                  <c:v>10388.5</c:v>
                </c:pt>
                <c:pt idx="20778">
                  <c:v>10389</c:v>
                </c:pt>
                <c:pt idx="20779">
                  <c:v>10389.5</c:v>
                </c:pt>
                <c:pt idx="20780">
                  <c:v>10390</c:v>
                </c:pt>
                <c:pt idx="20781">
                  <c:v>10390.5</c:v>
                </c:pt>
                <c:pt idx="20782">
                  <c:v>10391</c:v>
                </c:pt>
                <c:pt idx="20783">
                  <c:v>10391.5</c:v>
                </c:pt>
                <c:pt idx="20784">
                  <c:v>10392</c:v>
                </c:pt>
                <c:pt idx="20785">
                  <c:v>10392.5</c:v>
                </c:pt>
                <c:pt idx="20786">
                  <c:v>10393</c:v>
                </c:pt>
                <c:pt idx="20787">
                  <c:v>10393.5</c:v>
                </c:pt>
                <c:pt idx="20788">
                  <c:v>10394</c:v>
                </c:pt>
                <c:pt idx="20789">
                  <c:v>10394.5</c:v>
                </c:pt>
                <c:pt idx="20790">
                  <c:v>10395</c:v>
                </c:pt>
                <c:pt idx="20791">
                  <c:v>10395.5</c:v>
                </c:pt>
                <c:pt idx="20792">
                  <c:v>10396</c:v>
                </c:pt>
                <c:pt idx="20793">
                  <c:v>10396.5</c:v>
                </c:pt>
                <c:pt idx="20794">
                  <c:v>10397</c:v>
                </c:pt>
                <c:pt idx="20795">
                  <c:v>10397.5</c:v>
                </c:pt>
                <c:pt idx="20796">
                  <c:v>10398</c:v>
                </c:pt>
                <c:pt idx="20797">
                  <c:v>10398.5</c:v>
                </c:pt>
                <c:pt idx="20798">
                  <c:v>10399</c:v>
                </c:pt>
                <c:pt idx="20799">
                  <c:v>10399.5</c:v>
                </c:pt>
                <c:pt idx="20800">
                  <c:v>10400</c:v>
                </c:pt>
                <c:pt idx="20801">
                  <c:v>10400.5</c:v>
                </c:pt>
                <c:pt idx="20802">
                  <c:v>10401</c:v>
                </c:pt>
                <c:pt idx="20803">
                  <c:v>10401.5</c:v>
                </c:pt>
                <c:pt idx="20804">
                  <c:v>10402</c:v>
                </c:pt>
                <c:pt idx="20805">
                  <c:v>10402.5</c:v>
                </c:pt>
                <c:pt idx="20806">
                  <c:v>10403</c:v>
                </c:pt>
                <c:pt idx="20807">
                  <c:v>10403.5</c:v>
                </c:pt>
                <c:pt idx="20808">
                  <c:v>10404</c:v>
                </c:pt>
                <c:pt idx="20809">
                  <c:v>10404.5</c:v>
                </c:pt>
                <c:pt idx="20810">
                  <c:v>10405</c:v>
                </c:pt>
                <c:pt idx="20811">
                  <c:v>10405.5</c:v>
                </c:pt>
                <c:pt idx="20812">
                  <c:v>10406</c:v>
                </c:pt>
                <c:pt idx="20813">
                  <c:v>10406.5</c:v>
                </c:pt>
                <c:pt idx="20814">
                  <c:v>10407</c:v>
                </c:pt>
                <c:pt idx="20815">
                  <c:v>10407.5</c:v>
                </c:pt>
                <c:pt idx="20816">
                  <c:v>10408</c:v>
                </c:pt>
                <c:pt idx="20817">
                  <c:v>10408.5</c:v>
                </c:pt>
                <c:pt idx="20818">
                  <c:v>10409</c:v>
                </c:pt>
                <c:pt idx="20819">
                  <c:v>10409.5</c:v>
                </c:pt>
                <c:pt idx="20820">
                  <c:v>10410</c:v>
                </c:pt>
                <c:pt idx="20821">
                  <c:v>10410.5</c:v>
                </c:pt>
                <c:pt idx="20822">
                  <c:v>10411</c:v>
                </c:pt>
                <c:pt idx="20823">
                  <c:v>10411.5</c:v>
                </c:pt>
                <c:pt idx="20824">
                  <c:v>10412</c:v>
                </c:pt>
                <c:pt idx="20825">
                  <c:v>10412.5</c:v>
                </c:pt>
                <c:pt idx="20826">
                  <c:v>10413</c:v>
                </c:pt>
                <c:pt idx="20827">
                  <c:v>10413.5</c:v>
                </c:pt>
                <c:pt idx="20828">
                  <c:v>10414</c:v>
                </c:pt>
                <c:pt idx="20829">
                  <c:v>10414.5</c:v>
                </c:pt>
                <c:pt idx="20830">
                  <c:v>10415</c:v>
                </c:pt>
                <c:pt idx="20831">
                  <c:v>10415.5</c:v>
                </c:pt>
                <c:pt idx="20832">
                  <c:v>10416</c:v>
                </c:pt>
                <c:pt idx="20833">
                  <c:v>10416.5</c:v>
                </c:pt>
                <c:pt idx="20834">
                  <c:v>10417</c:v>
                </c:pt>
                <c:pt idx="20835">
                  <c:v>10417.5</c:v>
                </c:pt>
                <c:pt idx="20836">
                  <c:v>10418</c:v>
                </c:pt>
                <c:pt idx="20837">
                  <c:v>10418.5</c:v>
                </c:pt>
                <c:pt idx="20838">
                  <c:v>10419</c:v>
                </c:pt>
                <c:pt idx="20839">
                  <c:v>10419.5</c:v>
                </c:pt>
                <c:pt idx="20840">
                  <c:v>10420</c:v>
                </c:pt>
                <c:pt idx="20841">
                  <c:v>10420.5</c:v>
                </c:pt>
                <c:pt idx="20842">
                  <c:v>10421</c:v>
                </c:pt>
                <c:pt idx="20843">
                  <c:v>10421.5</c:v>
                </c:pt>
                <c:pt idx="20844">
                  <c:v>10422</c:v>
                </c:pt>
                <c:pt idx="20845">
                  <c:v>10422.5</c:v>
                </c:pt>
                <c:pt idx="20846">
                  <c:v>10423</c:v>
                </c:pt>
                <c:pt idx="20847">
                  <c:v>10423.5</c:v>
                </c:pt>
                <c:pt idx="20848">
                  <c:v>10424</c:v>
                </c:pt>
                <c:pt idx="20849">
                  <c:v>10424.5</c:v>
                </c:pt>
                <c:pt idx="20850">
                  <c:v>10425</c:v>
                </c:pt>
                <c:pt idx="20851">
                  <c:v>10425.5</c:v>
                </c:pt>
                <c:pt idx="20852">
                  <c:v>10426</c:v>
                </c:pt>
                <c:pt idx="20853">
                  <c:v>10426.5</c:v>
                </c:pt>
                <c:pt idx="20854">
                  <c:v>10427</c:v>
                </c:pt>
                <c:pt idx="20855">
                  <c:v>10427.5</c:v>
                </c:pt>
                <c:pt idx="20856">
                  <c:v>10428</c:v>
                </c:pt>
                <c:pt idx="20857">
                  <c:v>10428.5</c:v>
                </c:pt>
                <c:pt idx="20858">
                  <c:v>10429</c:v>
                </c:pt>
                <c:pt idx="20859">
                  <c:v>10429.5</c:v>
                </c:pt>
                <c:pt idx="20860">
                  <c:v>10430</c:v>
                </c:pt>
                <c:pt idx="20861">
                  <c:v>10430.5</c:v>
                </c:pt>
                <c:pt idx="20862">
                  <c:v>10431</c:v>
                </c:pt>
                <c:pt idx="20863">
                  <c:v>10431.5</c:v>
                </c:pt>
                <c:pt idx="20864">
                  <c:v>10432</c:v>
                </c:pt>
                <c:pt idx="20865">
                  <c:v>10432.5</c:v>
                </c:pt>
                <c:pt idx="20866">
                  <c:v>10433</c:v>
                </c:pt>
                <c:pt idx="20867">
                  <c:v>10433.5</c:v>
                </c:pt>
                <c:pt idx="20868">
                  <c:v>10434</c:v>
                </c:pt>
                <c:pt idx="20869">
                  <c:v>10434.5</c:v>
                </c:pt>
                <c:pt idx="20870">
                  <c:v>10435</c:v>
                </c:pt>
                <c:pt idx="20871">
                  <c:v>10435.5</c:v>
                </c:pt>
                <c:pt idx="20872">
                  <c:v>10436</c:v>
                </c:pt>
                <c:pt idx="20873">
                  <c:v>10436.5</c:v>
                </c:pt>
                <c:pt idx="20874">
                  <c:v>10437</c:v>
                </c:pt>
                <c:pt idx="20875">
                  <c:v>10437.5</c:v>
                </c:pt>
                <c:pt idx="20876">
                  <c:v>10438</c:v>
                </c:pt>
                <c:pt idx="20877">
                  <c:v>10438.5</c:v>
                </c:pt>
                <c:pt idx="20878">
                  <c:v>10439</c:v>
                </c:pt>
                <c:pt idx="20879">
                  <c:v>10439.5</c:v>
                </c:pt>
                <c:pt idx="20880">
                  <c:v>10440</c:v>
                </c:pt>
                <c:pt idx="20881">
                  <c:v>10440.5</c:v>
                </c:pt>
                <c:pt idx="20882">
                  <c:v>10441</c:v>
                </c:pt>
                <c:pt idx="20883">
                  <c:v>10441.5</c:v>
                </c:pt>
                <c:pt idx="20884">
                  <c:v>10442</c:v>
                </c:pt>
                <c:pt idx="20885">
                  <c:v>10442.5</c:v>
                </c:pt>
                <c:pt idx="20886">
                  <c:v>10443</c:v>
                </c:pt>
                <c:pt idx="20887">
                  <c:v>10443.5</c:v>
                </c:pt>
                <c:pt idx="20888">
                  <c:v>10444</c:v>
                </c:pt>
                <c:pt idx="20889">
                  <c:v>10444.5</c:v>
                </c:pt>
                <c:pt idx="20890">
                  <c:v>10445</c:v>
                </c:pt>
                <c:pt idx="20891">
                  <c:v>10445.5</c:v>
                </c:pt>
                <c:pt idx="20892">
                  <c:v>10446</c:v>
                </c:pt>
                <c:pt idx="20893">
                  <c:v>10446.5</c:v>
                </c:pt>
                <c:pt idx="20894">
                  <c:v>10447</c:v>
                </c:pt>
                <c:pt idx="20895">
                  <c:v>10447.5</c:v>
                </c:pt>
                <c:pt idx="20896">
                  <c:v>10448</c:v>
                </c:pt>
                <c:pt idx="20897">
                  <c:v>10448.5</c:v>
                </c:pt>
                <c:pt idx="20898">
                  <c:v>10449</c:v>
                </c:pt>
                <c:pt idx="20899">
                  <c:v>10449.5</c:v>
                </c:pt>
                <c:pt idx="20900">
                  <c:v>10450</c:v>
                </c:pt>
                <c:pt idx="20901">
                  <c:v>10450.5</c:v>
                </c:pt>
                <c:pt idx="20902">
                  <c:v>10451</c:v>
                </c:pt>
                <c:pt idx="20903">
                  <c:v>10451.5</c:v>
                </c:pt>
                <c:pt idx="20904">
                  <c:v>10452</c:v>
                </c:pt>
                <c:pt idx="20905">
                  <c:v>10452.5</c:v>
                </c:pt>
                <c:pt idx="20906">
                  <c:v>10453</c:v>
                </c:pt>
                <c:pt idx="20907">
                  <c:v>10453.5</c:v>
                </c:pt>
                <c:pt idx="20908">
                  <c:v>10454</c:v>
                </c:pt>
                <c:pt idx="20909">
                  <c:v>10454.5</c:v>
                </c:pt>
                <c:pt idx="20910">
                  <c:v>10455</c:v>
                </c:pt>
                <c:pt idx="20911">
                  <c:v>10455.5</c:v>
                </c:pt>
                <c:pt idx="20912">
                  <c:v>10456</c:v>
                </c:pt>
                <c:pt idx="20913">
                  <c:v>10456.5</c:v>
                </c:pt>
                <c:pt idx="20914">
                  <c:v>10457</c:v>
                </c:pt>
                <c:pt idx="20915">
                  <c:v>10457.5</c:v>
                </c:pt>
                <c:pt idx="20916">
                  <c:v>10458</c:v>
                </c:pt>
                <c:pt idx="20917">
                  <c:v>10458.5</c:v>
                </c:pt>
                <c:pt idx="20918">
                  <c:v>10459</c:v>
                </c:pt>
                <c:pt idx="20919">
                  <c:v>10459.5</c:v>
                </c:pt>
                <c:pt idx="20920">
                  <c:v>10460</c:v>
                </c:pt>
                <c:pt idx="20921">
                  <c:v>10460.5</c:v>
                </c:pt>
                <c:pt idx="20922">
                  <c:v>10461</c:v>
                </c:pt>
                <c:pt idx="20923">
                  <c:v>10461.5</c:v>
                </c:pt>
                <c:pt idx="20924">
                  <c:v>10462</c:v>
                </c:pt>
                <c:pt idx="20925">
                  <c:v>10462.5</c:v>
                </c:pt>
                <c:pt idx="20926">
                  <c:v>10463</c:v>
                </c:pt>
                <c:pt idx="20927">
                  <c:v>10463.5</c:v>
                </c:pt>
                <c:pt idx="20928">
                  <c:v>10464</c:v>
                </c:pt>
                <c:pt idx="20929">
                  <c:v>10464.5</c:v>
                </c:pt>
                <c:pt idx="20930">
                  <c:v>10465</c:v>
                </c:pt>
                <c:pt idx="20931">
                  <c:v>10465.5</c:v>
                </c:pt>
                <c:pt idx="20932">
                  <c:v>10466</c:v>
                </c:pt>
                <c:pt idx="20933">
                  <c:v>10466.5</c:v>
                </c:pt>
                <c:pt idx="20934">
                  <c:v>10467</c:v>
                </c:pt>
                <c:pt idx="20935">
                  <c:v>10467.5</c:v>
                </c:pt>
                <c:pt idx="20936">
                  <c:v>10468</c:v>
                </c:pt>
                <c:pt idx="20937">
                  <c:v>10468.5</c:v>
                </c:pt>
                <c:pt idx="20938">
                  <c:v>10469</c:v>
                </c:pt>
                <c:pt idx="20939">
                  <c:v>10469.5</c:v>
                </c:pt>
                <c:pt idx="20940">
                  <c:v>10470</c:v>
                </c:pt>
                <c:pt idx="20941">
                  <c:v>10470.5</c:v>
                </c:pt>
                <c:pt idx="20942">
                  <c:v>10471</c:v>
                </c:pt>
                <c:pt idx="20943">
                  <c:v>10471.5</c:v>
                </c:pt>
                <c:pt idx="20944">
                  <c:v>10472</c:v>
                </c:pt>
                <c:pt idx="20945">
                  <c:v>10472.5</c:v>
                </c:pt>
                <c:pt idx="20946">
                  <c:v>10473</c:v>
                </c:pt>
                <c:pt idx="20947">
                  <c:v>10473.5</c:v>
                </c:pt>
                <c:pt idx="20948">
                  <c:v>10474</c:v>
                </c:pt>
                <c:pt idx="20949">
                  <c:v>10474.5</c:v>
                </c:pt>
                <c:pt idx="20950">
                  <c:v>10475</c:v>
                </c:pt>
                <c:pt idx="20951">
                  <c:v>10475.5</c:v>
                </c:pt>
                <c:pt idx="20952">
                  <c:v>10476</c:v>
                </c:pt>
                <c:pt idx="20953">
                  <c:v>10476.5</c:v>
                </c:pt>
                <c:pt idx="20954">
                  <c:v>10477</c:v>
                </c:pt>
                <c:pt idx="20955">
                  <c:v>10477.5</c:v>
                </c:pt>
                <c:pt idx="20956">
                  <c:v>10478</c:v>
                </c:pt>
                <c:pt idx="20957">
                  <c:v>10478.5</c:v>
                </c:pt>
                <c:pt idx="20958">
                  <c:v>10479</c:v>
                </c:pt>
                <c:pt idx="20959">
                  <c:v>10479.5</c:v>
                </c:pt>
                <c:pt idx="20960">
                  <c:v>10480</c:v>
                </c:pt>
                <c:pt idx="20961">
                  <c:v>10480.5</c:v>
                </c:pt>
                <c:pt idx="20962">
                  <c:v>10481</c:v>
                </c:pt>
                <c:pt idx="20963">
                  <c:v>10481.5</c:v>
                </c:pt>
                <c:pt idx="20964">
                  <c:v>10482</c:v>
                </c:pt>
                <c:pt idx="20965">
                  <c:v>10482.5</c:v>
                </c:pt>
                <c:pt idx="20966">
                  <c:v>10483</c:v>
                </c:pt>
                <c:pt idx="20967">
                  <c:v>10483.5</c:v>
                </c:pt>
                <c:pt idx="20968">
                  <c:v>10484</c:v>
                </c:pt>
                <c:pt idx="20969">
                  <c:v>10484.5</c:v>
                </c:pt>
                <c:pt idx="20970">
                  <c:v>10485</c:v>
                </c:pt>
                <c:pt idx="20971">
                  <c:v>10485.5</c:v>
                </c:pt>
                <c:pt idx="20972">
                  <c:v>10486</c:v>
                </c:pt>
                <c:pt idx="20973">
                  <c:v>10486.5</c:v>
                </c:pt>
                <c:pt idx="20974">
                  <c:v>10487</c:v>
                </c:pt>
                <c:pt idx="20975">
                  <c:v>10487.5</c:v>
                </c:pt>
                <c:pt idx="20976">
                  <c:v>10488</c:v>
                </c:pt>
                <c:pt idx="20977">
                  <c:v>10488.5</c:v>
                </c:pt>
                <c:pt idx="20978">
                  <c:v>10489</c:v>
                </c:pt>
                <c:pt idx="20979">
                  <c:v>10489.5</c:v>
                </c:pt>
                <c:pt idx="20980">
                  <c:v>10490</c:v>
                </c:pt>
                <c:pt idx="20981">
                  <c:v>10490.5</c:v>
                </c:pt>
                <c:pt idx="20982">
                  <c:v>10491</c:v>
                </c:pt>
                <c:pt idx="20983">
                  <c:v>10491.5</c:v>
                </c:pt>
                <c:pt idx="20984">
                  <c:v>10492</c:v>
                </c:pt>
                <c:pt idx="20985">
                  <c:v>10492.5</c:v>
                </c:pt>
                <c:pt idx="20986">
                  <c:v>10493</c:v>
                </c:pt>
                <c:pt idx="20987">
                  <c:v>10493.5</c:v>
                </c:pt>
                <c:pt idx="20988">
                  <c:v>10494</c:v>
                </c:pt>
                <c:pt idx="20989">
                  <c:v>10494.5</c:v>
                </c:pt>
                <c:pt idx="20990">
                  <c:v>10495</c:v>
                </c:pt>
                <c:pt idx="20991">
                  <c:v>10495.5</c:v>
                </c:pt>
                <c:pt idx="20992">
                  <c:v>10496</c:v>
                </c:pt>
                <c:pt idx="20993">
                  <c:v>10496.5</c:v>
                </c:pt>
                <c:pt idx="20994">
                  <c:v>10497</c:v>
                </c:pt>
                <c:pt idx="20995">
                  <c:v>10497.5</c:v>
                </c:pt>
                <c:pt idx="20996">
                  <c:v>10498</c:v>
                </c:pt>
                <c:pt idx="20997">
                  <c:v>10498.5</c:v>
                </c:pt>
                <c:pt idx="20998">
                  <c:v>10499</c:v>
                </c:pt>
                <c:pt idx="20999">
                  <c:v>10499.5</c:v>
                </c:pt>
                <c:pt idx="21000">
                  <c:v>10500</c:v>
                </c:pt>
                <c:pt idx="21001">
                  <c:v>10500.5</c:v>
                </c:pt>
                <c:pt idx="21002">
                  <c:v>10501</c:v>
                </c:pt>
                <c:pt idx="21003">
                  <c:v>10501.5</c:v>
                </c:pt>
                <c:pt idx="21004">
                  <c:v>10502</c:v>
                </c:pt>
                <c:pt idx="21005">
                  <c:v>10502.5</c:v>
                </c:pt>
                <c:pt idx="21006">
                  <c:v>10503</c:v>
                </c:pt>
                <c:pt idx="21007">
                  <c:v>10503.5</c:v>
                </c:pt>
                <c:pt idx="21008">
                  <c:v>10504</c:v>
                </c:pt>
                <c:pt idx="21009">
                  <c:v>10504.5</c:v>
                </c:pt>
                <c:pt idx="21010">
                  <c:v>10505</c:v>
                </c:pt>
                <c:pt idx="21011">
                  <c:v>10505.5</c:v>
                </c:pt>
                <c:pt idx="21012">
                  <c:v>10506</c:v>
                </c:pt>
                <c:pt idx="21013">
                  <c:v>10506.5</c:v>
                </c:pt>
                <c:pt idx="21014">
                  <c:v>10507</c:v>
                </c:pt>
                <c:pt idx="21015">
                  <c:v>10507.5</c:v>
                </c:pt>
                <c:pt idx="21016">
                  <c:v>10508</c:v>
                </c:pt>
                <c:pt idx="21017">
                  <c:v>10508.5</c:v>
                </c:pt>
                <c:pt idx="21018">
                  <c:v>10509</c:v>
                </c:pt>
                <c:pt idx="21019">
                  <c:v>10509.5</c:v>
                </c:pt>
                <c:pt idx="21020">
                  <c:v>10510</c:v>
                </c:pt>
                <c:pt idx="21021">
                  <c:v>10510.5</c:v>
                </c:pt>
                <c:pt idx="21022">
                  <c:v>10511</c:v>
                </c:pt>
                <c:pt idx="21023">
                  <c:v>10511.5</c:v>
                </c:pt>
                <c:pt idx="21024">
                  <c:v>10512</c:v>
                </c:pt>
                <c:pt idx="21025">
                  <c:v>10512.5</c:v>
                </c:pt>
                <c:pt idx="21026">
                  <c:v>10513</c:v>
                </c:pt>
                <c:pt idx="21027">
                  <c:v>10513.5</c:v>
                </c:pt>
                <c:pt idx="21028">
                  <c:v>10514</c:v>
                </c:pt>
                <c:pt idx="21029">
                  <c:v>10514.5</c:v>
                </c:pt>
                <c:pt idx="21030">
                  <c:v>10515</c:v>
                </c:pt>
                <c:pt idx="21031">
                  <c:v>10515.5</c:v>
                </c:pt>
                <c:pt idx="21032">
                  <c:v>10516</c:v>
                </c:pt>
                <c:pt idx="21033">
                  <c:v>10516.5</c:v>
                </c:pt>
                <c:pt idx="21034">
                  <c:v>10517</c:v>
                </c:pt>
                <c:pt idx="21035">
                  <c:v>10517.5</c:v>
                </c:pt>
                <c:pt idx="21036">
                  <c:v>10518</c:v>
                </c:pt>
                <c:pt idx="21037">
                  <c:v>10518.5</c:v>
                </c:pt>
                <c:pt idx="21038">
                  <c:v>10519</c:v>
                </c:pt>
                <c:pt idx="21039">
                  <c:v>10519.5</c:v>
                </c:pt>
                <c:pt idx="21040">
                  <c:v>10520</c:v>
                </c:pt>
                <c:pt idx="21041">
                  <c:v>10520.5</c:v>
                </c:pt>
                <c:pt idx="21042">
                  <c:v>10521</c:v>
                </c:pt>
                <c:pt idx="21043">
                  <c:v>10521.5</c:v>
                </c:pt>
                <c:pt idx="21044">
                  <c:v>10522</c:v>
                </c:pt>
                <c:pt idx="21045">
                  <c:v>10522.5</c:v>
                </c:pt>
                <c:pt idx="21046">
                  <c:v>10523</c:v>
                </c:pt>
                <c:pt idx="21047">
                  <c:v>10523.5</c:v>
                </c:pt>
                <c:pt idx="21048">
                  <c:v>10524</c:v>
                </c:pt>
                <c:pt idx="21049">
                  <c:v>10524.5</c:v>
                </c:pt>
                <c:pt idx="21050">
                  <c:v>10525</c:v>
                </c:pt>
                <c:pt idx="21051">
                  <c:v>10525.5</c:v>
                </c:pt>
                <c:pt idx="21052">
                  <c:v>10526</c:v>
                </c:pt>
                <c:pt idx="21053">
                  <c:v>10526.5</c:v>
                </c:pt>
                <c:pt idx="21054">
                  <c:v>10527</c:v>
                </c:pt>
                <c:pt idx="21055">
                  <c:v>10527.5</c:v>
                </c:pt>
                <c:pt idx="21056">
                  <c:v>10528</c:v>
                </c:pt>
                <c:pt idx="21057">
                  <c:v>10528.5</c:v>
                </c:pt>
                <c:pt idx="21058">
                  <c:v>10529</c:v>
                </c:pt>
                <c:pt idx="21059">
                  <c:v>10529.5</c:v>
                </c:pt>
                <c:pt idx="21060">
                  <c:v>10530</c:v>
                </c:pt>
                <c:pt idx="21061">
                  <c:v>10530.5</c:v>
                </c:pt>
                <c:pt idx="21062">
                  <c:v>10531</c:v>
                </c:pt>
                <c:pt idx="21063">
                  <c:v>10531.5</c:v>
                </c:pt>
                <c:pt idx="21064">
                  <c:v>10532</c:v>
                </c:pt>
                <c:pt idx="21065">
                  <c:v>10532.5</c:v>
                </c:pt>
                <c:pt idx="21066">
                  <c:v>10533</c:v>
                </c:pt>
                <c:pt idx="21067">
                  <c:v>10533.5</c:v>
                </c:pt>
                <c:pt idx="21068">
                  <c:v>10534</c:v>
                </c:pt>
                <c:pt idx="21069">
                  <c:v>10534.5</c:v>
                </c:pt>
                <c:pt idx="21070">
                  <c:v>10535</c:v>
                </c:pt>
                <c:pt idx="21071">
                  <c:v>10535.5</c:v>
                </c:pt>
                <c:pt idx="21072">
                  <c:v>10536</c:v>
                </c:pt>
                <c:pt idx="21073">
                  <c:v>10536.5</c:v>
                </c:pt>
                <c:pt idx="21074">
                  <c:v>10537</c:v>
                </c:pt>
                <c:pt idx="21075">
                  <c:v>10537.5</c:v>
                </c:pt>
                <c:pt idx="21076">
                  <c:v>10538</c:v>
                </c:pt>
                <c:pt idx="21077">
                  <c:v>10538.5</c:v>
                </c:pt>
                <c:pt idx="21078">
                  <c:v>10539</c:v>
                </c:pt>
                <c:pt idx="21079">
                  <c:v>10539.5</c:v>
                </c:pt>
                <c:pt idx="21080">
                  <c:v>10540</c:v>
                </c:pt>
                <c:pt idx="21081">
                  <c:v>10540.5</c:v>
                </c:pt>
                <c:pt idx="21082">
                  <c:v>10541</c:v>
                </c:pt>
                <c:pt idx="21083">
                  <c:v>10541.5</c:v>
                </c:pt>
                <c:pt idx="21084">
                  <c:v>10542</c:v>
                </c:pt>
                <c:pt idx="21085">
                  <c:v>10542.5</c:v>
                </c:pt>
                <c:pt idx="21086">
                  <c:v>10543</c:v>
                </c:pt>
                <c:pt idx="21087">
                  <c:v>10543.5</c:v>
                </c:pt>
                <c:pt idx="21088">
                  <c:v>10544</c:v>
                </c:pt>
                <c:pt idx="21089">
                  <c:v>10544.5</c:v>
                </c:pt>
                <c:pt idx="21090">
                  <c:v>10545</c:v>
                </c:pt>
                <c:pt idx="21091">
                  <c:v>10545.5</c:v>
                </c:pt>
                <c:pt idx="21092">
                  <c:v>10546</c:v>
                </c:pt>
                <c:pt idx="21093">
                  <c:v>10546.5</c:v>
                </c:pt>
                <c:pt idx="21094">
                  <c:v>10547</c:v>
                </c:pt>
                <c:pt idx="21095">
                  <c:v>10547.5</c:v>
                </c:pt>
                <c:pt idx="21096">
                  <c:v>10548</c:v>
                </c:pt>
                <c:pt idx="21097">
                  <c:v>10548.5</c:v>
                </c:pt>
                <c:pt idx="21098">
                  <c:v>10549</c:v>
                </c:pt>
                <c:pt idx="21099">
                  <c:v>10549.5</c:v>
                </c:pt>
                <c:pt idx="21100">
                  <c:v>10550</c:v>
                </c:pt>
                <c:pt idx="21101">
                  <c:v>10550.5</c:v>
                </c:pt>
                <c:pt idx="21102">
                  <c:v>10551</c:v>
                </c:pt>
                <c:pt idx="21103">
                  <c:v>10551.5</c:v>
                </c:pt>
                <c:pt idx="21104">
                  <c:v>10552</c:v>
                </c:pt>
                <c:pt idx="21105">
                  <c:v>10552.5</c:v>
                </c:pt>
                <c:pt idx="21106">
                  <c:v>10553</c:v>
                </c:pt>
                <c:pt idx="21107">
                  <c:v>10553.5</c:v>
                </c:pt>
                <c:pt idx="21108">
                  <c:v>10554</c:v>
                </c:pt>
                <c:pt idx="21109">
                  <c:v>10554.5</c:v>
                </c:pt>
                <c:pt idx="21110">
                  <c:v>10555</c:v>
                </c:pt>
                <c:pt idx="21111">
                  <c:v>10555.5</c:v>
                </c:pt>
                <c:pt idx="21112">
                  <c:v>10556</c:v>
                </c:pt>
                <c:pt idx="21113">
                  <c:v>10556.5</c:v>
                </c:pt>
                <c:pt idx="21114">
                  <c:v>10557</c:v>
                </c:pt>
                <c:pt idx="21115">
                  <c:v>10557.5</c:v>
                </c:pt>
                <c:pt idx="21116">
                  <c:v>10558</c:v>
                </c:pt>
                <c:pt idx="21117">
                  <c:v>10558.5</c:v>
                </c:pt>
                <c:pt idx="21118">
                  <c:v>10559</c:v>
                </c:pt>
                <c:pt idx="21119">
                  <c:v>10559.5</c:v>
                </c:pt>
                <c:pt idx="21120">
                  <c:v>10560</c:v>
                </c:pt>
                <c:pt idx="21121">
                  <c:v>10560.5</c:v>
                </c:pt>
                <c:pt idx="21122">
                  <c:v>10561</c:v>
                </c:pt>
                <c:pt idx="21123">
                  <c:v>10561.5</c:v>
                </c:pt>
                <c:pt idx="21124">
                  <c:v>10562</c:v>
                </c:pt>
                <c:pt idx="21125">
                  <c:v>10562.5</c:v>
                </c:pt>
                <c:pt idx="21126">
                  <c:v>10563</c:v>
                </c:pt>
                <c:pt idx="21127">
                  <c:v>10563.5</c:v>
                </c:pt>
                <c:pt idx="21128">
                  <c:v>10564</c:v>
                </c:pt>
                <c:pt idx="21129">
                  <c:v>10564.5</c:v>
                </c:pt>
                <c:pt idx="21130">
                  <c:v>10565</c:v>
                </c:pt>
                <c:pt idx="21131">
                  <c:v>10565.5</c:v>
                </c:pt>
                <c:pt idx="21132">
                  <c:v>10566</c:v>
                </c:pt>
                <c:pt idx="21133">
                  <c:v>10566.5</c:v>
                </c:pt>
                <c:pt idx="21134">
                  <c:v>10567</c:v>
                </c:pt>
                <c:pt idx="21135">
                  <c:v>10567.5</c:v>
                </c:pt>
                <c:pt idx="21136">
                  <c:v>10568</c:v>
                </c:pt>
                <c:pt idx="21137">
                  <c:v>10568.5</c:v>
                </c:pt>
                <c:pt idx="21138">
                  <c:v>10569</c:v>
                </c:pt>
                <c:pt idx="21139">
                  <c:v>10569.5</c:v>
                </c:pt>
                <c:pt idx="21140">
                  <c:v>10570</c:v>
                </c:pt>
                <c:pt idx="21141">
                  <c:v>10570.5</c:v>
                </c:pt>
                <c:pt idx="21142">
                  <c:v>10571</c:v>
                </c:pt>
                <c:pt idx="21143">
                  <c:v>10571.5</c:v>
                </c:pt>
                <c:pt idx="21144">
                  <c:v>10572</c:v>
                </c:pt>
                <c:pt idx="21145">
                  <c:v>10572.5</c:v>
                </c:pt>
                <c:pt idx="21146">
                  <c:v>10573</c:v>
                </c:pt>
                <c:pt idx="21147">
                  <c:v>10573.5</c:v>
                </c:pt>
                <c:pt idx="21148">
                  <c:v>10574</c:v>
                </c:pt>
                <c:pt idx="21149">
                  <c:v>10574.5</c:v>
                </c:pt>
                <c:pt idx="21150">
                  <c:v>10575</c:v>
                </c:pt>
                <c:pt idx="21151">
                  <c:v>10575.5</c:v>
                </c:pt>
                <c:pt idx="21152">
                  <c:v>10576</c:v>
                </c:pt>
                <c:pt idx="21153">
                  <c:v>10576.5</c:v>
                </c:pt>
                <c:pt idx="21154">
                  <c:v>10577</c:v>
                </c:pt>
                <c:pt idx="21155">
                  <c:v>10577.5</c:v>
                </c:pt>
                <c:pt idx="21156">
                  <c:v>10578</c:v>
                </c:pt>
                <c:pt idx="21157">
                  <c:v>10578.5</c:v>
                </c:pt>
                <c:pt idx="21158">
                  <c:v>10579</c:v>
                </c:pt>
                <c:pt idx="21159">
                  <c:v>10579.5</c:v>
                </c:pt>
                <c:pt idx="21160">
                  <c:v>10580</c:v>
                </c:pt>
                <c:pt idx="21161">
                  <c:v>10580.5</c:v>
                </c:pt>
                <c:pt idx="21162">
                  <c:v>10581</c:v>
                </c:pt>
                <c:pt idx="21163">
                  <c:v>10581.5</c:v>
                </c:pt>
                <c:pt idx="21164">
                  <c:v>10582</c:v>
                </c:pt>
                <c:pt idx="21165">
                  <c:v>10582.5</c:v>
                </c:pt>
                <c:pt idx="21166">
                  <c:v>10583</c:v>
                </c:pt>
                <c:pt idx="21167">
                  <c:v>10583.5</c:v>
                </c:pt>
                <c:pt idx="21168">
                  <c:v>10584</c:v>
                </c:pt>
                <c:pt idx="21169">
                  <c:v>10584.5</c:v>
                </c:pt>
                <c:pt idx="21170">
                  <c:v>10585</c:v>
                </c:pt>
                <c:pt idx="21171">
                  <c:v>10585.5</c:v>
                </c:pt>
                <c:pt idx="21172">
                  <c:v>10586</c:v>
                </c:pt>
                <c:pt idx="21173">
                  <c:v>10586.5</c:v>
                </c:pt>
                <c:pt idx="21174">
                  <c:v>10587</c:v>
                </c:pt>
                <c:pt idx="21175">
                  <c:v>10587.5</c:v>
                </c:pt>
                <c:pt idx="21176">
                  <c:v>10588</c:v>
                </c:pt>
                <c:pt idx="21177">
                  <c:v>10588.5</c:v>
                </c:pt>
                <c:pt idx="21178">
                  <c:v>10589</c:v>
                </c:pt>
                <c:pt idx="21179">
                  <c:v>10589.5</c:v>
                </c:pt>
                <c:pt idx="21180">
                  <c:v>10590</c:v>
                </c:pt>
                <c:pt idx="21181">
                  <c:v>10590.5</c:v>
                </c:pt>
                <c:pt idx="21182">
                  <c:v>10591</c:v>
                </c:pt>
                <c:pt idx="21183">
                  <c:v>10591.5</c:v>
                </c:pt>
                <c:pt idx="21184">
                  <c:v>10592</c:v>
                </c:pt>
                <c:pt idx="21185">
                  <c:v>10592.5</c:v>
                </c:pt>
                <c:pt idx="21186">
                  <c:v>10593</c:v>
                </c:pt>
                <c:pt idx="21187">
                  <c:v>10593.5</c:v>
                </c:pt>
                <c:pt idx="21188">
                  <c:v>10594</c:v>
                </c:pt>
                <c:pt idx="21189">
                  <c:v>10594.5</c:v>
                </c:pt>
                <c:pt idx="21190">
                  <c:v>10595</c:v>
                </c:pt>
                <c:pt idx="21191">
                  <c:v>10595.5</c:v>
                </c:pt>
                <c:pt idx="21192">
                  <c:v>10596</c:v>
                </c:pt>
                <c:pt idx="21193">
                  <c:v>10596.5</c:v>
                </c:pt>
                <c:pt idx="21194">
                  <c:v>10597</c:v>
                </c:pt>
                <c:pt idx="21195">
                  <c:v>10597.5</c:v>
                </c:pt>
                <c:pt idx="21196">
                  <c:v>10598</c:v>
                </c:pt>
                <c:pt idx="21197">
                  <c:v>10598.5</c:v>
                </c:pt>
                <c:pt idx="21198">
                  <c:v>10599</c:v>
                </c:pt>
                <c:pt idx="21199">
                  <c:v>10599.5</c:v>
                </c:pt>
                <c:pt idx="21200">
                  <c:v>10600</c:v>
                </c:pt>
                <c:pt idx="21201">
                  <c:v>10600.5</c:v>
                </c:pt>
                <c:pt idx="21202">
                  <c:v>10601</c:v>
                </c:pt>
                <c:pt idx="21203">
                  <c:v>10601.5</c:v>
                </c:pt>
                <c:pt idx="21204">
                  <c:v>10602</c:v>
                </c:pt>
                <c:pt idx="21205">
                  <c:v>10602.5</c:v>
                </c:pt>
                <c:pt idx="21206">
                  <c:v>10603</c:v>
                </c:pt>
                <c:pt idx="21207">
                  <c:v>10603.5</c:v>
                </c:pt>
                <c:pt idx="21208">
                  <c:v>10604</c:v>
                </c:pt>
                <c:pt idx="21209">
                  <c:v>10604.5</c:v>
                </c:pt>
                <c:pt idx="21210">
                  <c:v>10605</c:v>
                </c:pt>
                <c:pt idx="21211">
                  <c:v>10605.5</c:v>
                </c:pt>
                <c:pt idx="21212">
                  <c:v>10606</c:v>
                </c:pt>
                <c:pt idx="21213">
                  <c:v>10606.5</c:v>
                </c:pt>
                <c:pt idx="21214">
                  <c:v>10607</c:v>
                </c:pt>
                <c:pt idx="21215">
                  <c:v>10607.5</c:v>
                </c:pt>
                <c:pt idx="21216">
                  <c:v>10608</c:v>
                </c:pt>
                <c:pt idx="21217">
                  <c:v>10608.5</c:v>
                </c:pt>
                <c:pt idx="21218">
                  <c:v>10609</c:v>
                </c:pt>
                <c:pt idx="21219">
                  <c:v>10609.5</c:v>
                </c:pt>
                <c:pt idx="21220">
                  <c:v>10610</c:v>
                </c:pt>
                <c:pt idx="21221">
                  <c:v>10610.5</c:v>
                </c:pt>
                <c:pt idx="21222">
                  <c:v>10611</c:v>
                </c:pt>
                <c:pt idx="21223">
                  <c:v>10611.5</c:v>
                </c:pt>
                <c:pt idx="21224">
                  <c:v>10612</c:v>
                </c:pt>
                <c:pt idx="21225">
                  <c:v>10612.5</c:v>
                </c:pt>
                <c:pt idx="21226">
                  <c:v>10613</c:v>
                </c:pt>
                <c:pt idx="21227">
                  <c:v>10613.5</c:v>
                </c:pt>
                <c:pt idx="21228">
                  <c:v>10614</c:v>
                </c:pt>
                <c:pt idx="21229">
                  <c:v>10614.5</c:v>
                </c:pt>
                <c:pt idx="21230">
                  <c:v>10615</c:v>
                </c:pt>
                <c:pt idx="21231">
                  <c:v>10615.5</c:v>
                </c:pt>
                <c:pt idx="21232">
                  <c:v>10616</c:v>
                </c:pt>
                <c:pt idx="21233">
                  <c:v>10616.5</c:v>
                </c:pt>
                <c:pt idx="21234">
                  <c:v>10617</c:v>
                </c:pt>
                <c:pt idx="21235">
                  <c:v>10617.5</c:v>
                </c:pt>
                <c:pt idx="21236">
                  <c:v>10618</c:v>
                </c:pt>
                <c:pt idx="21237">
                  <c:v>10618.5</c:v>
                </c:pt>
                <c:pt idx="21238">
                  <c:v>10619</c:v>
                </c:pt>
                <c:pt idx="21239">
                  <c:v>10619.5</c:v>
                </c:pt>
                <c:pt idx="21240">
                  <c:v>10620</c:v>
                </c:pt>
                <c:pt idx="21241">
                  <c:v>10620.5</c:v>
                </c:pt>
                <c:pt idx="21242">
                  <c:v>10621</c:v>
                </c:pt>
                <c:pt idx="21243">
                  <c:v>10621.5</c:v>
                </c:pt>
                <c:pt idx="21244">
                  <c:v>10622</c:v>
                </c:pt>
                <c:pt idx="21245">
                  <c:v>10622.5</c:v>
                </c:pt>
                <c:pt idx="21246">
                  <c:v>10623</c:v>
                </c:pt>
                <c:pt idx="21247">
                  <c:v>10623.5</c:v>
                </c:pt>
                <c:pt idx="21248">
                  <c:v>10624</c:v>
                </c:pt>
                <c:pt idx="21249">
                  <c:v>10624.5</c:v>
                </c:pt>
                <c:pt idx="21250">
                  <c:v>10625</c:v>
                </c:pt>
                <c:pt idx="21251">
                  <c:v>10625.5</c:v>
                </c:pt>
                <c:pt idx="21252">
                  <c:v>10626</c:v>
                </c:pt>
                <c:pt idx="21253">
                  <c:v>10626.5</c:v>
                </c:pt>
                <c:pt idx="21254">
                  <c:v>10627</c:v>
                </c:pt>
                <c:pt idx="21255">
                  <c:v>10627.5</c:v>
                </c:pt>
                <c:pt idx="21256">
                  <c:v>10628</c:v>
                </c:pt>
                <c:pt idx="21257">
                  <c:v>10628.5</c:v>
                </c:pt>
                <c:pt idx="21258">
                  <c:v>10629</c:v>
                </c:pt>
                <c:pt idx="21259">
                  <c:v>10629.5</c:v>
                </c:pt>
                <c:pt idx="21260">
                  <c:v>10630</c:v>
                </c:pt>
                <c:pt idx="21261">
                  <c:v>10630.5</c:v>
                </c:pt>
                <c:pt idx="21262">
                  <c:v>10631</c:v>
                </c:pt>
                <c:pt idx="21263">
                  <c:v>10631.5</c:v>
                </c:pt>
                <c:pt idx="21264">
                  <c:v>10632</c:v>
                </c:pt>
                <c:pt idx="21265">
                  <c:v>10632.5</c:v>
                </c:pt>
                <c:pt idx="21266">
                  <c:v>10633</c:v>
                </c:pt>
                <c:pt idx="21267">
                  <c:v>10633.5</c:v>
                </c:pt>
                <c:pt idx="21268">
                  <c:v>10634</c:v>
                </c:pt>
                <c:pt idx="21269">
                  <c:v>10634.5</c:v>
                </c:pt>
                <c:pt idx="21270">
                  <c:v>10635</c:v>
                </c:pt>
                <c:pt idx="21271">
                  <c:v>10635.5</c:v>
                </c:pt>
                <c:pt idx="21272">
                  <c:v>10636</c:v>
                </c:pt>
                <c:pt idx="21273">
                  <c:v>10636.5</c:v>
                </c:pt>
                <c:pt idx="21274">
                  <c:v>10637</c:v>
                </c:pt>
                <c:pt idx="21275">
                  <c:v>10637.5</c:v>
                </c:pt>
                <c:pt idx="21276">
                  <c:v>10638</c:v>
                </c:pt>
                <c:pt idx="21277">
                  <c:v>10638.5</c:v>
                </c:pt>
                <c:pt idx="21278">
                  <c:v>10639</c:v>
                </c:pt>
                <c:pt idx="21279">
                  <c:v>10639.5</c:v>
                </c:pt>
                <c:pt idx="21280">
                  <c:v>10640</c:v>
                </c:pt>
                <c:pt idx="21281">
                  <c:v>10640.5</c:v>
                </c:pt>
                <c:pt idx="21282">
                  <c:v>10641</c:v>
                </c:pt>
                <c:pt idx="21283">
                  <c:v>10641.5</c:v>
                </c:pt>
                <c:pt idx="21284">
                  <c:v>10642</c:v>
                </c:pt>
                <c:pt idx="21285">
                  <c:v>10642.5</c:v>
                </c:pt>
                <c:pt idx="21286">
                  <c:v>10643</c:v>
                </c:pt>
                <c:pt idx="21287">
                  <c:v>10643.5</c:v>
                </c:pt>
                <c:pt idx="21288">
                  <c:v>10644</c:v>
                </c:pt>
                <c:pt idx="21289">
                  <c:v>10644.5</c:v>
                </c:pt>
                <c:pt idx="21290">
                  <c:v>10645</c:v>
                </c:pt>
                <c:pt idx="21291">
                  <c:v>10645.5</c:v>
                </c:pt>
                <c:pt idx="21292">
                  <c:v>10646</c:v>
                </c:pt>
                <c:pt idx="21293">
                  <c:v>10646.5</c:v>
                </c:pt>
                <c:pt idx="21294">
                  <c:v>10647</c:v>
                </c:pt>
                <c:pt idx="21295">
                  <c:v>10647.5</c:v>
                </c:pt>
                <c:pt idx="21296">
                  <c:v>10648</c:v>
                </c:pt>
                <c:pt idx="21297">
                  <c:v>10648.5</c:v>
                </c:pt>
                <c:pt idx="21298">
                  <c:v>10649</c:v>
                </c:pt>
                <c:pt idx="21299">
                  <c:v>10649.5</c:v>
                </c:pt>
                <c:pt idx="21300">
                  <c:v>10650</c:v>
                </c:pt>
                <c:pt idx="21301">
                  <c:v>10650.5</c:v>
                </c:pt>
                <c:pt idx="21302">
                  <c:v>10651</c:v>
                </c:pt>
                <c:pt idx="21303">
                  <c:v>10651.5</c:v>
                </c:pt>
                <c:pt idx="21304">
                  <c:v>10652</c:v>
                </c:pt>
                <c:pt idx="21305">
                  <c:v>10652.5</c:v>
                </c:pt>
                <c:pt idx="21306">
                  <c:v>10653</c:v>
                </c:pt>
                <c:pt idx="21307">
                  <c:v>10653.5</c:v>
                </c:pt>
                <c:pt idx="21308">
                  <c:v>10654</c:v>
                </c:pt>
                <c:pt idx="21309">
                  <c:v>10654.5</c:v>
                </c:pt>
                <c:pt idx="21310">
                  <c:v>10655</c:v>
                </c:pt>
                <c:pt idx="21311">
                  <c:v>10655.5</c:v>
                </c:pt>
                <c:pt idx="21312">
                  <c:v>10656</c:v>
                </c:pt>
                <c:pt idx="21313">
                  <c:v>10656.5</c:v>
                </c:pt>
                <c:pt idx="21314">
                  <c:v>10657</c:v>
                </c:pt>
                <c:pt idx="21315">
                  <c:v>10657.5</c:v>
                </c:pt>
                <c:pt idx="21316">
                  <c:v>10658</c:v>
                </c:pt>
                <c:pt idx="21317">
                  <c:v>10658.5</c:v>
                </c:pt>
                <c:pt idx="21318">
                  <c:v>10659</c:v>
                </c:pt>
                <c:pt idx="21319">
                  <c:v>10659.5</c:v>
                </c:pt>
                <c:pt idx="21320">
                  <c:v>10660</c:v>
                </c:pt>
                <c:pt idx="21321">
                  <c:v>10660.5</c:v>
                </c:pt>
                <c:pt idx="21322">
                  <c:v>10661</c:v>
                </c:pt>
                <c:pt idx="21323">
                  <c:v>10661.5</c:v>
                </c:pt>
                <c:pt idx="21324">
                  <c:v>10662</c:v>
                </c:pt>
                <c:pt idx="21325">
                  <c:v>10662.5</c:v>
                </c:pt>
                <c:pt idx="21326">
                  <c:v>10663</c:v>
                </c:pt>
                <c:pt idx="21327">
                  <c:v>10663.5</c:v>
                </c:pt>
                <c:pt idx="21328">
                  <c:v>10664</c:v>
                </c:pt>
                <c:pt idx="21329">
                  <c:v>10664.5</c:v>
                </c:pt>
                <c:pt idx="21330">
                  <c:v>10665</c:v>
                </c:pt>
                <c:pt idx="21331">
                  <c:v>10665.5</c:v>
                </c:pt>
                <c:pt idx="21332">
                  <c:v>10666</c:v>
                </c:pt>
                <c:pt idx="21333">
                  <c:v>10666.5</c:v>
                </c:pt>
                <c:pt idx="21334">
                  <c:v>10667</c:v>
                </c:pt>
                <c:pt idx="21335">
                  <c:v>10667.5</c:v>
                </c:pt>
                <c:pt idx="21336">
                  <c:v>10668</c:v>
                </c:pt>
                <c:pt idx="21337">
                  <c:v>10668.5</c:v>
                </c:pt>
                <c:pt idx="21338">
                  <c:v>10669</c:v>
                </c:pt>
                <c:pt idx="21339">
                  <c:v>10669.5</c:v>
                </c:pt>
                <c:pt idx="21340">
                  <c:v>10670</c:v>
                </c:pt>
                <c:pt idx="21341">
                  <c:v>10670.5</c:v>
                </c:pt>
                <c:pt idx="21342">
                  <c:v>10671</c:v>
                </c:pt>
                <c:pt idx="21343">
                  <c:v>10671.5</c:v>
                </c:pt>
                <c:pt idx="21344">
                  <c:v>10672</c:v>
                </c:pt>
                <c:pt idx="21345">
                  <c:v>10672.5</c:v>
                </c:pt>
                <c:pt idx="21346">
                  <c:v>10673</c:v>
                </c:pt>
                <c:pt idx="21347">
                  <c:v>10673.5</c:v>
                </c:pt>
                <c:pt idx="21348">
                  <c:v>10674</c:v>
                </c:pt>
                <c:pt idx="21349">
                  <c:v>10674.5</c:v>
                </c:pt>
                <c:pt idx="21350">
                  <c:v>10675</c:v>
                </c:pt>
                <c:pt idx="21351">
                  <c:v>10675.5</c:v>
                </c:pt>
                <c:pt idx="21352">
                  <c:v>10676</c:v>
                </c:pt>
                <c:pt idx="21353">
                  <c:v>10676.5</c:v>
                </c:pt>
                <c:pt idx="21354">
                  <c:v>10677</c:v>
                </c:pt>
                <c:pt idx="21355">
                  <c:v>10677.5</c:v>
                </c:pt>
                <c:pt idx="21356">
                  <c:v>10678</c:v>
                </c:pt>
                <c:pt idx="21357">
                  <c:v>10678.5</c:v>
                </c:pt>
                <c:pt idx="21358">
                  <c:v>10679</c:v>
                </c:pt>
                <c:pt idx="21359">
                  <c:v>10679.5</c:v>
                </c:pt>
                <c:pt idx="21360">
                  <c:v>10680</c:v>
                </c:pt>
                <c:pt idx="21361">
                  <c:v>10680.5</c:v>
                </c:pt>
                <c:pt idx="21362">
                  <c:v>10681</c:v>
                </c:pt>
                <c:pt idx="21363">
                  <c:v>10681.5</c:v>
                </c:pt>
                <c:pt idx="21364">
                  <c:v>10682</c:v>
                </c:pt>
                <c:pt idx="21365">
                  <c:v>10682.5</c:v>
                </c:pt>
                <c:pt idx="21366">
                  <c:v>10683</c:v>
                </c:pt>
                <c:pt idx="21367">
                  <c:v>10683.5</c:v>
                </c:pt>
                <c:pt idx="21368">
                  <c:v>10684</c:v>
                </c:pt>
                <c:pt idx="21369">
                  <c:v>10684.5</c:v>
                </c:pt>
                <c:pt idx="21370">
                  <c:v>10685</c:v>
                </c:pt>
                <c:pt idx="21371">
                  <c:v>10685.5</c:v>
                </c:pt>
                <c:pt idx="21372">
                  <c:v>10686</c:v>
                </c:pt>
                <c:pt idx="21373">
                  <c:v>10686.5</c:v>
                </c:pt>
                <c:pt idx="21374">
                  <c:v>10687</c:v>
                </c:pt>
                <c:pt idx="21375">
                  <c:v>10687.5</c:v>
                </c:pt>
                <c:pt idx="21376">
                  <c:v>10688</c:v>
                </c:pt>
                <c:pt idx="21377">
                  <c:v>10688.5</c:v>
                </c:pt>
                <c:pt idx="21378">
                  <c:v>10689</c:v>
                </c:pt>
                <c:pt idx="21379">
                  <c:v>10689.5</c:v>
                </c:pt>
                <c:pt idx="21380">
                  <c:v>10690</c:v>
                </c:pt>
                <c:pt idx="21381">
                  <c:v>10690.5</c:v>
                </c:pt>
                <c:pt idx="21382">
                  <c:v>10691</c:v>
                </c:pt>
                <c:pt idx="21383">
                  <c:v>10691.5</c:v>
                </c:pt>
                <c:pt idx="21384">
                  <c:v>10692</c:v>
                </c:pt>
                <c:pt idx="21385">
                  <c:v>10692.5</c:v>
                </c:pt>
                <c:pt idx="21386">
                  <c:v>10693</c:v>
                </c:pt>
                <c:pt idx="21387">
                  <c:v>10693.5</c:v>
                </c:pt>
                <c:pt idx="21388">
                  <c:v>10694</c:v>
                </c:pt>
                <c:pt idx="21389">
                  <c:v>10694.5</c:v>
                </c:pt>
                <c:pt idx="21390">
                  <c:v>10695</c:v>
                </c:pt>
                <c:pt idx="21391">
                  <c:v>10695.5</c:v>
                </c:pt>
                <c:pt idx="21392">
                  <c:v>10696</c:v>
                </c:pt>
                <c:pt idx="21393">
                  <c:v>10696.5</c:v>
                </c:pt>
                <c:pt idx="21394">
                  <c:v>10697</c:v>
                </c:pt>
                <c:pt idx="21395">
                  <c:v>10697.5</c:v>
                </c:pt>
                <c:pt idx="21396">
                  <c:v>10698</c:v>
                </c:pt>
                <c:pt idx="21397">
                  <c:v>10698.5</c:v>
                </c:pt>
                <c:pt idx="21398">
                  <c:v>10699</c:v>
                </c:pt>
                <c:pt idx="21399">
                  <c:v>10699.5</c:v>
                </c:pt>
                <c:pt idx="21400">
                  <c:v>10700</c:v>
                </c:pt>
                <c:pt idx="21401">
                  <c:v>10700.5</c:v>
                </c:pt>
                <c:pt idx="21402">
                  <c:v>10701</c:v>
                </c:pt>
                <c:pt idx="21403">
                  <c:v>10701.5</c:v>
                </c:pt>
                <c:pt idx="21404">
                  <c:v>10702</c:v>
                </c:pt>
                <c:pt idx="21405">
                  <c:v>10702.5</c:v>
                </c:pt>
                <c:pt idx="21406">
                  <c:v>10703</c:v>
                </c:pt>
                <c:pt idx="21407">
                  <c:v>10703.5</c:v>
                </c:pt>
                <c:pt idx="21408">
                  <c:v>10704</c:v>
                </c:pt>
                <c:pt idx="21409">
                  <c:v>10704.5</c:v>
                </c:pt>
                <c:pt idx="21410">
                  <c:v>10705</c:v>
                </c:pt>
                <c:pt idx="21411">
                  <c:v>10705.5</c:v>
                </c:pt>
                <c:pt idx="21412">
                  <c:v>10706</c:v>
                </c:pt>
                <c:pt idx="21413">
                  <c:v>10706.5</c:v>
                </c:pt>
                <c:pt idx="21414">
                  <c:v>10707</c:v>
                </c:pt>
                <c:pt idx="21415">
                  <c:v>10707.5</c:v>
                </c:pt>
                <c:pt idx="21416">
                  <c:v>10708</c:v>
                </c:pt>
                <c:pt idx="21417">
                  <c:v>10708.5</c:v>
                </c:pt>
                <c:pt idx="21418">
                  <c:v>10709</c:v>
                </c:pt>
                <c:pt idx="21419">
                  <c:v>10709.5</c:v>
                </c:pt>
                <c:pt idx="21420">
                  <c:v>10710</c:v>
                </c:pt>
                <c:pt idx="21421">
                  <c:v>10710.5</c:v>
                </c:pt>
                <c:pt idx="21422">
                  <c:v>10711</c:v>
                </c:pt>
                <c:pt idx="21423">
                  <c:v>10711.5</c:v>
                </c:pt>
                <c:pt idx="21424">
                  <c:v>10712</c:v>
                </c:pt>
                <c:pt idx="21425">
                  <c:v>10712.5</c:v>
                </c:pt>
                <c:pt idx="21426">
                  <c:v>10713</c:v>
                </c:pt>
                <c:pt idx="21427">
                  <c:v>10713.5</c:v>
                </c:pt>
                <c:pt idx="21428">
                  <c:v>10714</c:v>
                </c:pt>
                <c:pt idx="21429">
                  <c:v>10714.5</c:v>
                </c:pt>
                <c:pt idx="21430">
                  <c:v>10715</c:v>
                </c:pt>
                <c:pt idx="21431">
                  <c:v>10715.5</c:v>
                </c:pt>
                <c:pt idx="21432">
                  <c:v>10716</c:v>
                </c:pt>
                <c:pt idx="21433">
                  <c:v>10716.5</c:v>
                </c:pt>
                <c:pt idx="21434">
                  <c:v>10717</c:v>
                </c:pt>
                <c:pt idx="21435">
                  <c:v>10717.5</c:v>
                </c:pt>
                <c:pt idx="21436">
                  <c:v>10718</c:v>
                </c:pt>
                <c:pt idx="21437">
                  <c:v>10718.5</c:v>
                </c:pt>
                <c:pt idx="21438">
                  <c:v>10719</c:v>
                </c:pt>
                <c:pt idx="21439">
                  <c:v>10719.5</c:v>
                </c:pt>
                <c:pt idx="21440">
                  <c:v>10720</c:v>
                </c:pt>
                <c:pt idx="21441">
                  <c:v>10720.5</c:v>
                </c:pt>
                <c:pt idx="21442">
                  <c:v>10721</c:v>
                </c:pt>
                <c:pt idx="21443">
                  <c:v>10721.5</c:v>
                </c:pt>
                <c:pt idx="21444">
                  <c:v>10722</c:v>
                </c:pt>
                <c:pt idx="21445">
                  <c:v>10722.5</c:v>
                </c:pt>
                <c:pt idx="21446">
                  <c:v>10723</c:v>
                </c:pt>
                <c:pt idx="21447">
                  <c:v>10723.5</c:v>
                </c:pt>
                <c:pt idx="21448">
                  <c:v>10724</c:v>
                </c:pt>
                <c:pt idx="21449">
                  <c:v>10724.5</c:v>
                </c:pt>
                <c:pt idx="21450">
                  <c:v>10725</c:v>
                </c:pt>
                <c:pt idx="21451">
                  <c:v>10725.5</c:v>
                </c:pt>
                <c:pt idx="21452">
                  <c:v>10726</c:v>
                </c:pt>
                <c:pt idx="21453">
                  <c:v>10726.5</c:v>
                </c:pt>
                <c:pt idx="21454">
                  <c:v>10727</c:v>
                </c:pt>
                <c:pt idx="21455">
                  <c:v>10727.5</c:v>
                </c:pt>
                <c:pt idx="21456">
                  <c:v>10728</c:v>
                </c:pt>
                <c:pt idx="21457">
                  <c:v>10728.5</c:v>
                </c:pt>
                <c:pt idx="21458">
                  <c:v>10729</c:v>
                </c:pt>
                <c:pt idx="21459">
                  <c:v>10729.5</c:v>
                </c:pt>
                <c:pt idx="21460">
                  <c:v>10730</c:v>
                </c:pt>
                <c:pt idx="21461">
                  <c:v>10730.5</c:v>
                </c:pt>
                <c:pt idx="21462">
                  <c:v>10731</c:v>
                </c:pt>
                <c:pt idx="21463">
                  <c:v>10731.5</c:v>
                </c:pt>
                <c:pt idx="21464">
                  <c:v>10732</c:v>
                </c:pt>
                <c:pt idx="21465">
                  <c:v>10732.5</c:v>
                </c:pt>
                <c:pt idx="21466">
                  <c:v>10733</c:v>
                </c:pt>
                <c:pt idx="21467">
                  <c:v>10733.5</c:v>
                </c:pt>
                <c:pt idx="21468">
                  <c:v>10734</c:v>
                </c:pt>
                <c:pt idx="21469">
                  <c:v>10734.5</c:v>
                </c:pt>
                <c:pt idx="21470">
                  <c:v>10735</c:v>
                </c:pt>
                <c:pt idx="21471">
                  <c:v>10735.5</c:v>
                </c:pt>
                <c:pt idx="21472">
                  <c:v>10736</c:v>
                </c:pt>
                <c:pt idx="21473">
                  <c:v>10736.5</c:v>
                </c:pt>
                <c:pt idx="21474">
                  <c:v>10737</c:v>
                </c:pt>
                <c:pt idx="21475">
                  <c:v>10737.5</c:v>
                </c:pt>
                <c:pt idx="21476">
                  <c:v>10738</c:v>
                </c:pt>
                <c:pt idx="21477">
                  <c:v>10738.5</c:v>
                </c:pt>
                <c:pt idx="21478">
                  <c:v>10739</c:v>
                </c:pt>
                <c:pt idx="21479">
                  <c:v>10739.5</c:v>
                </c:pt>
                <c:pt idx="21480">
                  <c:v>10740</c:v>
                </c:pt>
                <c:pt idx="21481">
                  <c:v>10740.5</c:v>
                </c:pt>
                <c:pt idx="21482">
                  <c:v>10741</c:v>
                </c:pt>
                <c:pt idx="21483">
                  <c:v>10741.5</c:v>
                </c:pt>
                <c:pt idx="21484">
                  <c:v>10742</c:v>
                </c:pt>
                <c:pt idx="21485">
                  <c:v>10742.5</c:v>
                </c:pt>
                <c:pt idx="21486">
                  <c:v>10743</c:v>
                </c:pt>
                <c:pt idx="21487">
                  <c:v>10743.5</c:v>
                </c:pt>
                <c:pt idx="21488">
                  <c:v>10744</c:v>
                </c:pt>
                <c:pt idx="21489">
                  <c:v>10744.5</c:v>
                </c:pt>
                <c:pt idx="21490">
                  <c:v>10745</c:v>
                </c:pt>
                <c:pt idx="21491">
                  <c:v>10745.5</c:v>
                </c:pt>
                <c:pt idx="21492">
                  <c:v>10746</c:v>
                </c:pt>
                <c:pt idx="21493">
                  <c:v>10746.5</c:v>
                </c:pt>
                <c:pt idx="21494">
                  <c:v>10747</c:v>
                </c:pt>
                <c:pt idx="21495">
                  <c:v>10747.5</c:v>
                </c:pt>
                <c:pt idx="21496">
                  <c:v>10748</c:v>
                </c:pt>
                <c:pt idx="21497">
                  <c:v>10748.5</c:v>
                </c:pt>
                <c:pt idx="21498">
                  <c:v>10749</c:v>
                </c:pt>
                <c:pt idx="21499">
                  <c:v>10749.5</c:v>
                </c:pt>
                <c:pt idx="21500">
                  <c:v>10750</c:v>
                </c:pt>
                <c:pt idx="21501">
                  <c:v>10750.5</c:v>
                </c:pt>
                <c:pt idx="21502">
                  <c:v>10751</c:v>
                </c:pt>
                <c:pt idx="21503">
                  <c:v>10751.5</c:v>
                </c:pt>
                <c:pt idx="21504">
                  <c:v>10752</c:v>
                </c:pt>
                <c:pt idx="21505">
                  <c:v>10752.5</c:v>
                </c:pt>
                <c:pt idx="21506">
                  <c:v>10753</c:v>
                </c:pt>
                <c:pt idx="21507">
                  <c:v>10753.5</c:v>
                </c:pt>
                <c:pt idx="21508">
                  <c:v>10754</c:v>
                </c:pt>
                <c:pt idx="21509">
                  <c:v>10754.5</c:v>
                </c:pt>
                <c:pt idx="21510">
                  <c:v>10755</c:v>
                </c:pt>
                <c:pt idx="21511">
                  <c:v>10755.5</c:v>
                </c:pt>
                <c:pt idx="21512">
                  <c:v>10756</c:v>
                </c:pt>
                <c:pt idx="21513">
                  <c:v>10756.5</c:v>
                </c:pt>
                <c:pt idx="21514">
                  <c:v>10757</c:v>
                </c:pt>
                <c:pt idx="21515">
                  <c:v>10757.5</c:v>
                </c:pt>
                <c:pt idx="21516">
                  <c:v>10758</c:v>
                </c:pt>
                <c:pt idx="21517">
                  <c:v>10758.5</c:v>
                </c:pt>
                <c:pt idx="21518">
                  <c:v>10759</c:v>
                </c:pt>
                <c:pt idx="21519">
                  <c:v>10759.5</c:v>
                </c:pt>
                <c:pt idx="21520">
                  <c:v>10760</c:v>
                </c:pt>
                <c:pt idx="21521">
                  <c:v>10760.5</c:v>
                </c:pt>
                <c:pt idx="21522">
                  <c:v>10761</c:v>
                </c:pt>
                <c:pt idx="21523">
                  <c:v>10761.5</c:v>
                </c:pt>
                <c:pt idx="21524">
                  <c:v>10762</c:v>
                </c:pt>
                <c:pt idx="21525">
                  <c:v>10762.5</c:v>
                </c:pt>
                <c:pt idx="21526">
                  <c:v>10763</c:v>
                </c:pt>
                <c:pt idx="21527">
                  <c:v>10763.5</c:v>
                </c:pt>
                <c:pt idx="21528">
                  <c:v>10764</c:v>
                </c:pt>
                <c:pt idx="21529">
                  <c:v>10764.5</c:v>
                </c:pt>
                <c:pt idx="21530">
                  <c:v>10765</c:v>
                </c:pt>
                <c:pt idx="21531">
                  <c:v>10765.5</c:v>
                </c:pt>
                <c:pt idx="21532">
                  <c:v>10766</c:v>
                </c:pt>
                <c:pt idx="21533">
                  <c:v>10766.5</c:v>
                </c:pt>
                <c:pt idx="21534">
                  <c:v>10767</c:v>
                </c:pt>
                <c:pt idx="21535">
                  <c:v>10767.5</c:v>
                </c:pt>
                <c:pt idx="21536">
                  <c:v>10768</c:v>
                </c:pt>
                <c:pt idx="21537">
                  <c:v>10768.5</c:v>
                </c:pt>
                <c:pt idx="21538">
                  <c:v>10769</c:v>
                </c:pt>
                <c:pt idx="21539">
                  <c:v>10769.5</c:v>
                </c:pt>
                <c:pt idx="21540">
                  <c:v>10770</c:v>
                </c:pt>
                <c:pt idx="21541">
                  <c:v>10770.5</c:v>
                </c:pt>
                <c:pt idx="21542">
                  <c:v>10771</c:v>
                </c:pt>
                <c:pt idx="21543">
                  <c:v>10771.5</c:v>
                </c:pt>
                <c:pt idx="21544">
                  <c:v>10772</c:v>
                </c:pt>
                <c:pt idx="21545">
                  <c:v>10772.5</c:v>
                </c:pt>
                <c:pt idx="21546">
                  <c:v>10773</c:v>
                </c:pt>
                <c:pt idx="21547">
                  <c:v>10773.5</c:v>
                </c:pt>
                <c:pt idx="21548">
                  <c:v>10774</c:v>
                </c:pt>
                <c:pt idx="21549">
                  <c:v>10774.5</c:v>
                </c:pt>
                <c:pt idx="21550">
                  <c:v>10775</c:v>
                </c:pt>
                <c:pt idx="21551">
                  <c:v>10775.5</c:v>
                </c:pt>
                <c:pt idx="21552">
                  <c:v>10776</c:v>
                </c:pt>
                <c:pt idx="21553">
                  <c:v>10776.5</c:v>
                </c:pt>
                <c:pt idx="21554">
                  <c:v>10777</c:v>
                </c:pt>
                <c:pt idx="21555">
                  <c:v>10777.5</c:v>
                </c:pt>
                <c:pt idx="21556">
                  <c:v>10778</c:v>
                </c:pt>
                <c:pt idx="21557">
                  <c:v>10778.5</c:v>
                </c:pt>
                <c:pt idx="21558">
                  <c:v>10779</c:v>
                </c:pt>
                <c:pt idx="21559">
                  <c:v>10779.5</c:v>
                </c:pt>
                <c:pt idx="21560">
                  <c:v>10780</c:v>
                </c:pt>
                <c:pt idx="21561">
                  <c:v>10780.5</c:v>
                </c:pt>
                <c:pt idx="21562">
                  <c:v>10781</c:v>
                </c:pt>
                <c:pt idx="21563">
                  <c:v>10781.5</c:v>
                </c:pt>
                <c:pt idx="21564">
                  <c:v>10782</c:v>
                </c:pt>
                <c:pt idx="21565">
                  <c:v>10782.5</c:v>
                </c:pt>
                <c:pt idx="21566">
                  <c:v>10783</c:v>
                </c:pt>
                <c:pt idx="21567">
                  <c:v>10783.5</c:v>
                </c:pt>
                <c:pt idx="21568">
                  <c:v>10784</c:v>
                </c:pt>
                <c:pt idx="21569">
                  <c:v>10784.5</c:v>
                </c:pt>
                <c:pt idx="21570">
                  <c:v>10785</c:v>
                </c:pt>
                <c:pt idx="21571">
                  <c:v>10785.5</c:v>
                </c:pt>
                <c:pt idx="21572">
                  <c:v>10786</c:v>
                </c:pt>
                <c:pt idx="21573">
                  <c:v>10786.5</c:v>
                </c:pt>
                <c:pt idx="21574">
                  <c:v>10787</c:v>
                </c:pt>
                <c:pt idx="21575">
                  <c:v>10787.5</c:v>
                </c:pt>
                <c:pt idx="21576">
                  <c:v>10788</c:v>
                </c:pt>
                <c:pt idx="21577">
                  <c:v>10788.5</c:v>
                </c:pt>
                <c:pt idx="21578">
                  <c:v>10789</c:v>
                </c:pt>
                <c:pt idx="21579">
                  <c:v>10789.5</c:v>
                </c:pt>
                <c:pt idx="21580">
                  <c:v>10790</c:v>
                </c:pt>
                <c:pt idx="21581">
                  <c:v>10790.5</c:v>
                </c:pt>
                <c:pt idx="21582">
                  <c:v>10791</c:v>
                </c:pt>
                <c:pt idx="21583">
                  <c:v>10791.5</c:v>
                </c:pt>
                <c:pt idx="21584">
                  <c:v>10792</c:v>
                </c:pt>
                <c:pt idx="21585">
                  <c:v>10792.5</c:v>
                </c:pt>
                <c:pt idx="21586">
                  <c:v>10793</c:v>
                </c:pt>
                <c:pt idx="21587">
                  <c:v>10793.5</c:v>
                </c:pt>
                <c:pt idx="21588">
                  <c:v>10794</c:v>
                </c:pt>
                <c:pt idx="21589">
                  <c:v>10794.5</c:v>
                </c:pt>
                <c:pt idx="21590">
                  <c:v>10795</c:v>
                </c:pt>
                <c:pt idx="21591">
                  <c:v>10795.5</c:v>
                </c:pt>
                <c:pt idx="21592">
                  <c:v>10796</c:v>
                </c:pt>
                <c:pt idx="21593">
                  <c:v>10796.5</c:v>
                </c:pt>
                <c:pt idx="21594">
                  <c:v>10797</c:v>
                </c:pt>
                <c:pt idx="21595">
                  <c:v>10797.5</c:v>
                </c:pt>
                <c:pt idx="21596">
                  <c:v>10798</c:v>
                </c:pt>
                <c:pt idx="21597">
                  <c:v>10798.5</c:v>
                </c:pt>
                <c:pt idx="21598">
                  <c:v>10799</c:v>
                </c:pt>
                <c:pt idx="21599">
                  <c:v>10799.5</c:v>
                </c:pt>
                <c:pt idx="21600">
                  <c:v>10800</c:v>
                </c:pt>
                <c:pt idx="21601">
                  <c:v>10800.5</c:v>
                </c:pt>
                <c:pt idx="21602">
                  <c:v>10801</c:v>
                </c:pt>
                <c:pt idx="21603">
                  <c:v>10801.5</c:v>
                </c:pt>
                <c:pt idx="21604">
                  <c:v>10802</c:v>
                </c:pt>
                <c:pt idx="21605">
                  <c:v>10802.5</c:v>
                </c:pt>
                <c:pt idx="21606">
                  <c:v>10803</c:v>
                </c:pt>
                <c:pt idx="21607">
                  <c:v>10803.5</c:v>
                </c:pt>
                <c:pt idx="21608">
                  <c:v>10804</c:v>
                </c:pt>
                <c:pt idx="21609">
                  <c:v>10804.5</c:v>
                </c:pt>
                <c:pt idx="21610">
                  <c:v>10805</c:v>
                </c:pt>
                <c:pt idx="21611">
                  <c:v>10805.5</c:v>
                </c:pt>
                <c:pt idx="21612">
                  <c:v>10806</c:v>
                </c:pt>
                <c:pt idx="21613">
                  <c:v>10806.5</c:v>
                </c:pt>
                <c:pt idx="21614">
                  <c:v>10807</c:v>
                </c:pt>
                <c:pt idx="21615">
                  <c:v>10807.5</c:v>
                </c:pt>
                <c:pt idx="21616">
                  <c:v>10808</c:v>
                </c:pt>
                <c:pt idx="21617">
                  <c:v>10808.5</c:v>
                </c:pt>
                <c:pt idx="21618">
                  <c:v>10809</c:v>
                </c:pt>
                <c:pt idx="21619">
                  <c:v>10809.5</c:v>
                </c:pt>
                <c:pt idx="21620">
                  <c:v>10810</c:v>
                </c:pt>
                <c:pt idx="21621">
                  <c:v>10810.5</c:v>
                </c:pt>
                <c:pt idx="21622">
                  <c:v>10811</c:v>
                </c:pt>
                <c:pt idx="21623">
                  <c:v>10811.5</c:v>
                </c:pt>
                <c:pt idx="21624">
                  <c:v>10812</c:v>
                </c:pt>
                <c:pt idx="21625">
                  <c:v>10812.5</c:v>
                </c:pt>
                <c:pt idx="21626">
                  <c:v>10813</c:v>
                </c:pt>
                <c:pt idx="21627">
                  <c:v>10813.5</c:v>
                </c:pt>
                <c:pt idx="21628">
                  <c:v>10814</c:v>
                </c:pt>
                <c:pt idx="21629">
                  <c:v>10814.5</c:v>
                </c:pt>
                <c:pt idx="21630">
                  <c:v>10815</c:v>
                </c:pt>
                <c:pt idx="21631">
                  <c:v>10815.5</c:v>
                </c:pt>
                <c:pt idx="21632">
                  <c:v>10816</c:v>
                </c:pt>
                <c:pt idx="21633">
                  <c:v>10816.5</c:v>
                </c:pt>
                <c:pt idx="21634">
                  <c:v>10817</c:v>
                </c:pt>
                <c:pt idx="21635">
                  <c:v>10817.5</c:v>
                </c:pt>
                <c:pt idx="21636">
                  <c:v>10818</c:v>
                </c:pt>
                <c:pt idx="21637">
                  <c:v>10818.5</c:v>
                </c:pt>
                <c:pt idx="21638">
                  <c:v>10819</c:v>
                </c:pt>
                <c:pt idx="21639">
                  <c:v>10819.5</c:v>
                </c:pt>
                <c:pt idx="21640">
                  <c:v>10820</c:v>
                </c:pt>
                <c:pt idx="21641">
                  <c:v>10820.5</c:v>
                </c:pt>
                <c:pt idx="21642">
                  <c:v>10821</c:v>
                </c:pt>
                <c:pt idx="21643">
                  <c:v>10821.5</c:v>
                </c:pt>
                <c:pt idx="21644">
                  <c:v>10822</c:v>
                </c:pt>
                <c:pt idx="21645">
                  <c:v>10822.5</c:v>
                </c:pt>
                <c:pt idx="21646">
                  <c:v>10823</c:v>
                </c:pt>
                <c:pt idx="21647">
                  <c:v>10823.5</c:v>
                </c:pt>
                <c:pt idx="21648">
                  <c:v>10824</c:v>
                </c:pt>
                <c:pt idx="21649">
                  <c:v>10824.5</c:v>
                </c:pt>
                <c:pt idx="21650">
                  <c:v>10825</c:v>
                </c:pt>
                <c:pt idx="21651">
                  <c:v>10825.5</c:v>
                </c:pt>
                <c:pt idx="21652">
                  <c:v>10826</c:v>
                </c:pt>
                <c:pt idx="21653">
                  <c:v>10826.5</c:v>
                </c:pt>
                <c:pt idx="21654">
                  <c:v>10827</c:v>
                </c:pt>
                <c:pt idx="21655">
                  <c:v>10827.5</c:v>
                </c:pt>
                <c:pt idx="21656">
                  <c:v>10828</c:v>
                </c:pt>
                <c:pt idx="21657">
                  <c:v>10828.5</c:v>
                </c:pt>
                <c:pt idx="21658">
                  <c:v>10829</c:v>
                </c:pt>
                <c:pt idx="21659">
                  <c:v>10829.5</c:v>
                </c:pt>
                <c:pt idx="21660">
                  <c:v>10830</c:v>
                </c:pt>
                <c:pt idx="21661">
                  <c:v>10830.5</c:v>
                </c:pt>
                <c:pt idx="21662">
                  <c:v>10831</c:v>
                </c:pt>
                <c:pt idx="21663">
                  <c:v>10831.5</c:v>
                </c:pt>
                <c:pt idx="21664">
                  <c:v>10832</c:v>
                </c:pt>
                <c:pt idx="21665">
                  <c:v>10832.5</c:v>
                </c:pt>
                <c:pt idx="21666">
                  <c:v>10833</c:v>
                </c:pt>
                <c:pt idx="21667">
                  <c:v>10833.5</c:v>
                </c:pt>
                <c:pt idx="21668">
                  <c:v>10834</c:v>
                </c:pt>
                <c:pt idx="21669">
                  <c:v>10834.5</c:v>
                </c:pt>
                <c:pt idx="21670">
                  <c:v>10835</c:v>
                </c:pt>
                <c:pt idx="21671">
                  <c:v>10835.5</c:v>
                </c:pt>
                <c:pt idx="21672">
                  <c:v>10836</c:v>
                </c:pt>
                <c:pt idx="21673">
                  <c:v>10836.5</c:v>
                </c:pt>
                <c:pt idx="21674">
                  <c:v>10837</c:v>
                </c:pt>
                <c:pt idx="21675">
                  <c:v>10837.5</c:v>
                </c:pt>
                <c:pt idx="21676">
                  <c:v>10838</c:v>
                </c:pt>
                <c:pt idx="21677">
                  <c:v>10838.5</c:v>
                </c:pt>
                <c:pt idx="21678">
                  <c:v>10839</c:v>
                </c:pt>
                <c:pt idx="21679">
                  <c:v>10839.5</c:v>
                </c:pt>
                <c:pt idx="21680">
                  <c:v>10840</c:v>
                </c:pt>
                <c:pt idx="21681">
                  <c:v>10840.5</c:v>
                </c:pt>
                <c:pt idx="21682">
                  <c:v>10841</c:v>
                </c:pt>
                <c:pt idx="21683">
                  <c:v>10841.5</c:v>
                </c:pt>
                <c:pt idx="21684">
                  <c:v>10842</c:v>
                </c:pt>
                <c:pt idx="21685">
                  <c:v>10842.5</c:v>
                </c:pt>
                <c:pt idx="21686">
                  <c:v>10843</c:v>
                </c:pt>
                <c:pt idx="21687">
                  <c:v>10843.5</c:v>
                </c:pt>
                <c:pt idx="21688">
                  <c:v>10844</c:v>
                </c:pt>
                <c:pt idx="21689">
                  <c:v>10844.5</c:v>
                </c:pt>
                <c:pt idx="21690">
                  <c:v>10845</c:v>
                </c:pt>
                <c:pt idx="21691">
                  <c:v>10845.5</c:v>
                </c:pt>
                <c:pt idx="21692">
                  <c:v>10846</c:v>
                </c:pt>
                <c:pt idx="21693">
                  <c:v>10846.5</c:v>
                </c:pt>
                <c:pt idx="21694">
                  <c:v>10847</c:v>
                </c:pt>
                <c:pt idx="21695">
                  <c:v>10847.5</c:v>
                </c:pt>
                <c:pt idx="21696">
                  <c:v>10848</c:v>
                </c:pt>
                <c:pt idx="21697">
                  <c:v>10848.5</c:v>
                </c:pt>
                <c:pt idx="21698">
                  <c:v>10849</c:v>
                </c:pt>
                <c:pt idx="21699">
                  <c:v>10849.5</c:v>
                </c:pt>
                <c:pt idx="21700">
                  <c:v>10850</c:v>
                </c:pt>
                <c:pt idx="21701">
                  <c:v>10850.5</c:v>
                </c:pt>
                <c:pt idx="21702">
                  <c:v>10851</c:v>
                </c:pt>
                <c:pt idx="21703">
                  <c:v>10851.5</c:v>
                </c:pt>
                <c:pt idx="21704">
                  <c:v>10852</c:v>
                </c:pt>
                <c:pt idx="21705">
                  <c:v>10852.5</c:v>
                </c:pt>
                <c:pt idx="21706">
                  <c:v>10853</c:v>
                </c:pt>
                <c:pt idx="21707">
                  <c:v>10853.5</c:v>
                </c:pt>
                <c:pt idx="21708">
                  <c:v>10854</c:v>
                </c:pt>
                <c:pt idx="21709">
                  <c:v>10854.5</c:v>
                </c:pt>
                <c:pt idx="21710">
                  <c:v>10855</c:v>
                </c:pt>
                <c:pt idx="21711">
                  <c:v>10855.5</c:v>
                </c:pt>
                <c:pt idx="21712">
                  <c:v>10856</c:v>
                </c:pt>
                <c:pt idx="21713">
                  <c:v>10856.5</c:v>
                </c:pt>
                <c:pt idx="21714">
                  <c:v>10857</c:v>
                </c:pt>
                <c:pt idx="21715">
                  <c:v>10857.5</c:v>
                </c:pt>
                <c:pt idx="21716">
                  <c:v>10858</c:v>
                </c:pt>
                <c:pt idx="21717">
                  <c:v>10858.5</c:v>
                </c:pt>
                <c:pt idx="21718">
                  <c:v>10859</c:v>
                </c:pt>
                <c:pt idx="21719">
                  <c:v>10859.5</c:v>
                </c:pt>
                <c:pt idx="21720">
                  <c:v>10860</c:v>
                </c:pt>
                <c:pt idx="21721">
                  <c:v>10860.5</c:v>
                </c:pt>
                <c:pt idx="21722">
                  <c:v>10861</c:v>
                </c:pt>
                <c:pt idx="21723">
                  <c:v>10861.5</c:v>
                </c:pt>
                <c:pt idx="21724">
                  <c:v>10862</c:v>
                </c:pt>
                <c:pt idx="21725">
                  <c:v>10862.5</c:v>
                </c:pt>
                <c:pt idx="21726">
                  <c:v>10863</c:v>
                </c:pt>
                <c:pt idx="21727">
                  <c:v>10863.5</c:v>
                </c:pt>
                <c:pt idx="21728">
                  <c:v>10864</c:v>
                </c:pt>
                <c:pt idx="21729">
                  <c:v>10864.5</c:v>
                </c:pt>
                <c:pt idx="21730">
                  <c:v>10865</c:v>
                </c:pt>
                <c:pt idx="21731">
                  <c:v>10865.5</c:v>
                </c:pt>
                <c:pt idx="21732">
                  <c:v>10866</c:v>
                </c:pt>
                <c:pt idx="21733">
                  <c:v>10866.5</c:v>
                </c:pt>
                <c:pt idx="21734">
                  <c:v>10867</c:v>
                </c:pt>
                <c:pt idx="21735">
                  <c:v>10867.5</c:v>
                </c:pt>
                <c:pt idx="21736">
                  <c:v>10868</c:v>
                </c:pt>
                <c:pt idx="21737">
                  <c:v>10868.5</c:v>
                </c:pt>
                <c:pt idx="21738">
                  <c:v>10869</c:v>
                </c:pt>
                <c:pt idx="21739">
                  <c:v>10869.5</c:v>
                </c:pt>
                <c:pt idx="21740">
                  <c:v>10870</c:v>
                </c:pt>
                <c:pt idx="21741">
                  <c:v>10870.5</c:v>
                </c:pt>
                <c:pt idx="21742">
                  <c:v>10871</c:v>
                </c:pt>
                <c:pt idx="21743">
                  <c:v>10871.5</c:v>
                </c:pt>
                <c:pt idx="21744">
                  <c:v>10872</c:v>
                </c:pt>
                <c:pt idx="21745">
                  <c:v>10872.5</c:v>
                </c:pt>
                <c:pt idx="21746">
                  <c:v>10873</c:v>
                </c:pt>
                <c:pt idx="21747">
                  <c:v>10873.5</c:v>
                </c:pt>
                <c:pt idx="21748">
                  <c:v>10874</c:v>
                </c:pt>
                <c:pt idx="21749">
                  <c:v>10874.5</c:v>
                </c:pt>
                <c:pt idx="21750">
                  <c:v>10875</c:v>
                </c:pt>
                <c:pt idx="21751">
                  <c:v>10875.5</c:v>
                </c:pt>
                <c:pt idx="21752">
                  <c:v>10876</c:v>
                </c:pt>
                <c:pt idx="21753">
                  <c:v>10876.5</c:v>
                </c:pt>
                <c:pt idx="21754">
                  <c:v>10877</c:v>
                </c:pt>
                <c:pt idx="21755">
                  <c:v>10877.5</c:v>
                </c:pt>
                <c:pt idx="21756">
                  <c:v>10878</c:v>
                </c:pt>
                <c:pt idx="21757">
                  <c:v>10878.5</c:v>
                </c:pt>
                <c:pt idx="21758">
                  <c:v>10879</c:v>
                </c:pt>
                <c:pt idx="21759">
                  <c:v>10879.5</c:v>
                </c:pt>
                <c:pt idx="21760">
                  <c:v>10880</c:v>
                </c:pt>
                <c:pt idx="21761">
                  <c:v>10880.5</c:v>
                </c:pt>
                <c:pt idx="21762">
                  <c:v>10881</c:v>
                </c:pt>
                <c:pt idx="21763">
                  <c:v>10881.5</c:v>
                </c:pt>
                <c:pt idx="21764">
                  <c:v>10882</c:v>
                </c:pt>
                <c:pt idx="21765">
                  <c:v>10882.5</c:v>
                </c:pt>
                <c:pt idx="21766">
                  <c:v>10883</c:v>
                </c:pt>
                <c:pt idx="21767">
                  <c:v>10883.5</c:v>
                </c:pt>
                <c:pt idx="21768">
                  <c:v>10884</c:v>
                </c:pt>
                <c:pt idx="21769">
                  <c:v>10884.5</c:v>
                </c:pt>
                <c:pt idx="21770">
                  <c:v>10885</c:v>
                </c:pt>
                <c:pt idx="21771">
                  <c:v>10885.5</c:v>
                </c:pt>
                <c:pt idx="21772">
                  <c:v>10886</c:v>
                </c:pt>
                <c:pt idx="21773">
                  <c:v>10886.5</c:v>
                </c:pt>
                <c:pt idx="21774">
                  <c:v>10887</c:v>
                </c:pt>
                <c:pt idx="21775">
                  <c:v>10887.5</c:v>
                </c:pt>
                <c:pt idx="21776">
                  <c:v>10888</c:v>
                </c:pt>
                <c:pt idx="21777">
                  <c:v>10888.5</c:v>
                </c:pt>
                <c:pt idx="21778">
                  <c:v>10889</c:v>
                </c:pt>
                <c:pt idx="21779">
                  <c:v>10889.5</c:v>
                </c:pt>
                <c:pt idx="21780">
                  <c:v>10890</c:v>
                </c:pt>
                <c:pt idx="21781">
                  <c:v>10890.5</c:v>
                </c:pt>
                <c:pt idx="21782">
                  <c:v>10891</c:v>
                </c:pt>
                <c:pt idx="21783">
                  <c:v>10891.5</c:v>
                </c:pt>
                <c:pt idx="21784">
                  <c:v>10892</c:v>
                </c:pt>
                <c:pt idx="21785">
                  <c:v>10892.5</c:v>
                </c:pt>
                <c:pt idx="21786">
                  <c:v>10893</c:v>
                </c:pt>
                <c:pt idx="21787">
                  <c:v>10893.5</c:v>
                </c:pt>
                <c:pt idx="21788">
                  <c:v>10894</c:v>
                </c:pt>
                <c:pt idx="21789">
                  <c:v>10894.5</c:v>
                </c:pt>
                <c:pt idx="21790">
                  <c:v>10895</c:v>
                </c:pt>
                <c:pt idx="21791">
                  <c:v>10895.5</c:v>
                </c:pt>
                <c:pt idx="21792">
                  <c:v>10896</c:v>
                </c:pt>
                <c:pt idx="21793">
                  <c:v>10896.5</c:v>
                </c:pt>
                <c:pt idx="21794">
                  <c:v>10897</c:v>
                </c:pt>
                <c:pt idx="21795">
                  <c:v>10897.5</c:v>
                </c:pt>
                <c:pt idx="21796">
                  <c:v>10898</c:v>
                </c:pt>
                <c:pt idx="21797">
                  <c:v>10898.5</c:v>
                </c:pt>
                <c:pt idx="21798">
                  <c:v>10899</c:v>
                </c:pt>
                <c:pt idx="21799">
                  <c:v>10899.5</c:v>
                </c:pt>
                <c:pt idx="21800">
                  <c:v>10900</c:v>
                </c:pt>
                <c:pt idx="21801">
                  <c:v>10900.5</c:v>
                </c:pt>
                <c:pt idx="21802">
                  <c:v>10901</c:v>
                </c:pt>
                <c:pt idx="21803">
                  <c:v>10901.5</c:v>
                </c:pt>
                <c:pt idx="21804">
                  <c:v>10902</c:v>
                </c:pt>
                <c:pt idx="21805">
                  <c:v>10902.5</c:v>
                </c:pt>
                <c:pt idx="21806">
                  <c:v>10903</c:v>
                </c:pt>
                <c:pt idx="21807">
                  <c:v>10903.5</c:v>
                </c:pt>
                <c:pt idx="21808">
                  <c:v>10904</c:v>
                </c:pt>
                <c:pt idx="21809">
                  <c:v>10904.5</c:v>
                </c:pt>
                <c:pt idx="21810">
                  <c:v>10905</c:v>
                </c:pt>
                <c:pt idx="21811">
                  <c:v>10905.5</c:v>
                </c:pt>
                <c:pt idx="21812">
                  <c:v>10906</c:v>
                </c:pt>
                <c:pt idx="21813">
                  <c:v>10906.5</c:v>
                </c:pt>
                <c:pt idx="21814">
                  <c:v>10907</c:v>
                </c:pt>
                <c:pt idx="21815">
                  <c:v>10907.5</c:v>
                </c:pt>
                <c:pt idx="21816">
                  <c:v>10908</c:v>
                </c:pt>
                <c:pt idx="21817">
                  <c:v>10908.5</c:v>
                </c:pt>
                <c:pt idx="21818">
                  <c:v>10909</c:v>
                </c:pt>
                <c:pt idx="21819">
                  <c:v>10909.5</c:v>
                </c:pt>
                <c:pt idx="21820">
                  <c:v>10910</c:v>
                </c:pt>
                <c:pt idx="21821">
                  <c:v>10910.5</c:v>
                </c:pt>
                <c:pt idx="21822">
                  <c:v>10911</c:v>
                </c:pt>
                <c:pt idx="21823">
                  <c:v>10911.5</c:v>
                </c:pt>
                <c:pt idx="21824">
                  <c:v>10912</c:v>
                </c:pt>
                <c:pt idx="21825">
                  <c:v>10912.5</c:v>
                </c:pt>
                <c:pt idx="21826">
                  <c:v>10913</c:v>
                </c:pt>
                <c:pt idx="21827">
                  <c:v>10913.5</c:v>
                </c:pt>
                <c:pt idx="21828">
                  <c:v>10914</c:v>
                </c:pt>
                <c:pt idx="21829">
                  <c:v>10914.5</c:v>
                </c:pt>
                <c:pt idx="21830">
                  <c:v>10915</c:v>
                </c:pt>
                <c:pt idx="21831">
                  <c:v>10915.5</c:v>
                </c:pt>
                <c:pt idx="21832">
                  <c:v>10916</c:v>
                </c:pt>
                <c:pt idx="21833">
                  <c:v>10916.5</c:v>
                </c:pt>
                <c:pt idx="21834">
                  <c:v>10917</c:v>
                </c:pt>
                <c:pt idx="21835">
                  <c:v>10917.5</c:v>
                </c:pt>
                <c:pt idx="21836">
                  <c:v>10918</c:v>
                </c:pt>
                <c:pt idx="21837">
                  <c:v>10918.5</c:v>
                </c:pt>
                <c:pt idx="21838">
                  <c:v>10919</c:v>
                </c:pt>
                <c:pt idx="21839">
                  <c:v>10919.5</c:v>
                </c:pt>
                <c:pt idx="21840">
                  <c:v>10920</c:v>
                </c:pt>
                <c:pt idx="21841">
                  <c:v>10920.5</c:v>
                </c:pt>
                <c:pt idx="21842">
                  <c:v>10921</c:v>
                </c:pt>
                <c:pt idx="21843">
                  <c:v>10921.5</c:v>
                </c:pt>
                <c:pt idx="21844">
                  <c:v>10922</c:v>
                </c:pt>
                <c:pt idx="21845">
                  <c:v>10922.5</c:v>
                </c:pt>
                <c:pt idx="21846">
                  <c:v>10923</c:v>
                </c:pt>
                <c:pt idx="21847">
                  <c:v>10923.5</c:v>
                </c:pt>
                <c:pt idx="21848">
                  <c:v>10924</c:v>
                </c:pt>
                <c:pt idx="21849">
                  <c:v>10924.5</c:v>
                </c:pt>
                <c:pt idx="21850">
                  <c:v>10925</c:v>
                </c:pt>
                <c:pt idx="21851">
                  <c:v>10925.5</c:v>
                </c:pt>
                <c:pt idx="21852">
                  <c:v>10926</c:v>
                </c:pt>
                <c:pt idx="21853">
                  <c:v>10926.5</c:v>
                </c:pt>
                <c:pt idx="21854">
                  <c:v>10927</c:v>
                </c:pt>
                <c:pt idx="21855">
                  <c:v>10927.5</c:v>
                </c:pt>
                <c:pt idx="21856">
                  <c:v>10928</c:v>
                </c:pt>
                <c:pt idx="21857">
                  <c:v>10928.5</c:v>
                </c:pt>
                <c:pt idx="21858">
                  <c:v>10929</c:v>
                </c:pt>
                <c:pt idx="21859">
                  <c:v>10929.5</c:v>
                </c:pt>
                <c:pt idx="21860">
                  <c:v>10930</c:v>
                </c:pt>
                <c:pt idx="21861">
                  <c:v>10930.5</c:v>
                </c:pt>
                <c:pt idx="21862">
                  <c:v>10931</c:v>
                </c:pt>
                <c:pt idx="21863">
                  <c:v>10931.5</c:v>
                </c:pt>
                <c:pt idx="21864">
                  <c:v>10932</c:v>
                </c:pt>
                <c:pt idx="21865">
                  <c:v>10932.5</c:v>
                </c:pt>
                <c:pt idx="21866">
                  <c:v>10933</c:v>
                </c:pt>
                <c:pt idx="21867">
                  <c:v>10933.5</c:v>
                </c:pt>
                <c:pt idx="21868">
                  <c:v>10934</c:v>
                </c:pt>
                <c:pt idx="21869">
                  <c:v>10934.5</c:v>
                </c:pt>
                <c:pt idx="21870">
                  <c:v>10935</c:v>
                </c:pt>
                <c:pt idx="21871">
                  <c:v>10935.5</c:v>
                </c:pt>
                <c:pt idx="21872">
                  <c:v>10936</c:v>
                </c:pt>
                <c:pt idx="21873">
                  <c:v>10936.5</c:v>
                </c:pt>
                <c:pt idx="21874">
                  <c:v>10937</c:v>
                </c:pt>
                <c:pt idx="21875">
                  <c:v>10937.5</c:v>
                </c:pt>
                <c:pt idx="21876">
                  <c:v>10938</c:v>
                </c:pt>
                <c:pt idx="21877">
                  <c:v>10938.5</c:v>
                </c:pt>
                <c:pt idx="21878">
                  <c:v>10939</c:v>
                </c:pt>
                <c:pt idx="21879">
                  <c:v>10939.5</c:v>
                </c:pt>
                <c:pt idx="21880">
                  <c:v>10940</c:v>
                </c:pt>
                <c:pt idx="21881">
                  <c:v>10940.5</c:v>
                </c:pt>
                <c:pt idx="21882">
                  <c:v>10941</c:v>
                </c:pt>
                <c:pt idx="21883">
                  <c:v>10941.5</c:v>
                </c:pt>
                <c:pt idx="21884">
                  <c:v>10942</c:v>
                </c:pt>
                <c:pt idx="21885">
                  <c:v>10942.5</c:v>
                </c:pt>
                <c:pt idx="21886">
                  <c:v>10943</c:v>
                </c:pt>
                <c:pt idx="21887">
                  <c:v>10943.5</c:v>
                </c:pt>
                <c:pt idx="21888">
                  <c:v>10944</c:v>
                </c:pt>
                <c:pt idx="21889">
                  <c:v>10944.5</c:v>
                </c:pt>
                <c:pt idx="21890">
                  <c:v>10945</c:v>
                </c:pt>
                <c:pt idx="21891">
                  <c:v>10945.5</c:v>
                </c:pt>
                <c:pt idx="21892">
                  <c:v>10946</c:v>
                </c:pt>
                <c:pt idx="21893">
                  <c:v>10946.5</c:v>
                </c:pt>
                <c:pt idx="21894">
                  <c:v>10947</c:v>
                </c:pt>
                <c:pt idx="21895">
                  <c:v>10947.5</c:v>
                </c:pt>
                <c:pt idx="21896">
                  <c:v>10948</c:v>
                </c:pt>
                <c:pt idx="21897">
                  <c:v>10948.5</c:v>
                </c:pt>
                <c:pt idx="21898">
                  <c:v>10949</c:v>
                </c:pt>
                <c:pt idx="21899">
                  <c:v>10949.5</c:v>
                </c:pt>
                <c:pt idx="21900">
                  <c:v>10950</c:v>
                </c:pt>
                <c:pt idx="21901">
                  <c:v>10950.5</c:v>
                </c:pt>
                <c:pt idx="21902">
                  <c:v>10951</c:v>
                </c:pt>
                <c:pt idx="21903">
                  <c:v>10951.5</c:v>
                </c:pt>
                <c:pt idx="21904">
                  <c:v>10952</c:v>
                </c:pt>
                <c:pt idx="21905">
                  <c:v>10952.5</c:v>
                </c:pt>
                <c:pt idx="21906">
                  <c:v>10953</c:v>
                </c:pt>
                <c:pt idx="21907">
                  <c:v>10953.5</c:v>
                </c:pt>
                <c:pt idx="21908">
                  <c:v>10954</c:v>
                </c:pt>
                <c:pt idx="21909">
                  <c:v>10954.5</c:v>
                </c:pt>
                <c:pt idx="21910">
                  <c:v>10955</c:v>
                </c:pt>
                <c:pt idx="21911">
                  <c:v>10955.5</c:v>
                </c:pt>
                <c:pt idx="21912">
                  <c:v>10956</c:v>
                </c:pt>
                <c:pt idx="21913">
                  <c:v>10956.5</c:v>
                </c:pt>
                <c:pt idx="21914">
                  <c:v>10957</c:v>
                </c:pt>
                <c:pt idx="21915">
                  <c:v>10957.5</c:v>
                </c:pt>
                <c:pt idx="21916">
                  <c:v>10958</c:v>
                </c:pt>
                <c:pt idx="21917">
                  <c:v>10958.5</c:v>
                </c:pt>
                <c:pt idx="21918">
                  <c:v>10959</c:v>
                </c:pt>
                <c:pt idx="21919">
                  <c:v>10959.5</c:v>
                </c:pt>
                <c:pt idx="21920">
                  <c:v>10960</c:v>
                </c:pt>
                <c:pt idx="21921">
                  <c:v>10960.5</c:v>
                </c:pt>
                <c:pt idx="21922">
                  <c:v>10961</c:v>
                </c:pt>
                <c:pt idx="21923">
                  <c:v>10961.5</c:v>
                </c:pt>
                <c:pt idx="21924">
                  <c:v>10962</c:v>
                </c:pt>
                <c:pt idx="21925">
                  <c:v>10962.5</c:v>
                </c:pt>
                <c:pt idx="21926">
                  <c:v>10963</c:v>
                </c:pt>
                <c:pt idx="21927">
                  <c:v>10963.5</c:v>
                </c:pt>
                <c:pt idx="21928">
                  <c:v>10964</c:v>
                </c:pt>
                <c:pt idx="21929">
                  <c:v>10964.5</c:v>
                </c:pt>
                <c:pt idx="21930">
                  <c:v>10965</c:v>
                </c:pt>
                <c:pt idx="21931">
                  <c:v>10965.5</c:v>
                </c:pt>
                <c:pt idx="21932">
                  <c:v>10966</c:v>
                </c:pt>
                <c:pt idx="21933">
                  <c:v>10966.5</c:v>
                </c:pt>
                <c:pt idx="21934">
                  <c:v>10967</c:v>
                </c:pt>
                <c:pt idx="21935">
                  <c:v>10967.5</c:v>
                </c:pt>
                <c:pt idx="21936">
                  <c:v>10968</c:v>
                </c:pt>
                <c:pt idx="21937">
                  <c:v>10968.5</c:v>
                </c:pt>
                <c:pt idx="21938">
                  <c:v>10969</c:v>
                </c:pt>
                <c:pt idx="21939">
                  <c:v>10969.5</c:v>
                </c:pt>
                <c:pt idx="21940">
                  <c:v>10970</c:v>
                </c:pt>
                <c:pt idx="21941">
                  <c:v>10970.5</c:v>
                </c:pt>
                <c:pt idx="21942">
                  <c:v>10971</c:v>
                </c:pt>
                <c:pt idx="21943">
                  <c:v>10971.5</c:v>
                </c:pt>
                <c:pt idx="21944">
                  <c:v>10972</c:v>
                </c:pt>
                <c:pt idx="21945">
                  <c:v>10972.5</c:v>
                </c:pt>
                <c:pt idx="21946">
                  <c:v>10973</c:v>
                </c:pt>
                <c:pt idx="21947">
                  <c:v>10973.5</c:v>
                </c:pt>
                <c:pt idx="21948">
                  <c:v>10974</c:v>
                </c:pt>
                <c:pt idx="21949">
                  <c:v>10974.5</c:v>
                </c:pt>
                <c:pt idx="21950">
                  <c:v>10975</c:v>
                </c:pt>
                <c:pt idx="21951">
                  <c:v>10975.5</c:v>
                </c:pt>
                <c:pt idx="21952">
                  <c:v>10976</c:v>
                </c:pt>
                <c:pt idx="21953">
                  <c:v>10976.5</c:v>
                </c:pt>
                <c:pt idx="21954">
                  <c:v>10977</c:v>
                </c:pt>
                <c:pt idx="21955">
                  <c:v>10977.5</c:v>
                </c:pt>
                <c:pt idx="21956">
                  <c:v>10978</c:v>
                </c:pt>
                <c:pt idx="21957">
                  <c:v>10978.5</c:v>
                </c:pt>
                <c:pt idx="21958">
                  <c:v>10979</c:v>
                </c:pt>
                <c:pt idx="21959">
                  <c:v>10979.5</c:v>
                </c:pt>
                <c:pt idx="21960">
                  <c:v>10980</c:v>
                </c:pt>
                <c:pt idx="21961">
                  <c:v>10980.5</c:v>
                </c:pt>
                <c:pt idx="21962">
                  <c:v>10981</c:v>
                </c:pt>
                <c:pt idx="21963">
                  <c:v>10981.5</c:v>
                </c:pt>
                <c:pt idx="21964">
                  <c:v>10982</c:v>
                </c:pt>
                <c:pt idx="21965">
                  <c:v>10982.5</c:v>
                </c:pt>
                <c:pt idx="21966">
                  <c:v>10983</c:v>
                </c:pt>
                <c:pt idx="21967">
                  <c:v>10983.5</c:v>
                </c:pt>
                <c:pt idx="21968">
                  <c:v>10984</c:v>
                </c:pt>
                <c:pt idx="21969">
                  <c:v>10984.5</c:v>
                </c:pt>
                <c:pt idx="21970">
                  <c:v>10985</c:v>
                </c:pt>
                <c:pt idx="21971">
                  <c:v>10985.5</c:v>
                </c:pt>
                <c:pt idx="21972">
                  <c:v>10986</c:v>
                </c:pt>
                <c:pt idx="21973">
                  <c:v>10986.5</c:v>
                </c:pt>
                <c:pt idx="21974">
                  <c:v>10987</c:v>
                </c:pt>
                <c:pt idx="21975">
                  <c:v>10987.5</c:v>
                </c:pt>
                <c:pt idx="21976">
                  <c:v>10988</c:v>
                </c:pt>
                <c:pt idx="21977">
                  <c:v>10988.5</c:v>
                </c:pt>
                <c:pt idx="21978">
                  <c:v>10989</c:v>
                </c:pt>
                <c:pt idx="21979">
                  <c:v>10989.5</c:v>
                </c:pt>
                <c:pt idx="21980">
                  <c:v>10990</c:v>
                </c:pt>
                <c:pt idx="21981">
                  <c:v>10990.5</c:v>
                </c:pt>
                <c:pt idx="21982">
                  <c:v>10991</c:v>
                </c:pt>
                <c:pt idx="21983">
                  <c:v>10991.5</c:v>
                </c:pt>
                <c:pt idx="21984">
                  <c:v>10992</c:v>
                </c:pt>
                <c:pt idx="21985">
                  <c:v>10992.5</c:v>
                </c:pt>
                <c:pt idx="21986">
                  <c:v>10993</c:v>
                </c:pt>
                <c:pt idx="21987">
                  <c:v>10993.5</c:v>
                </c:pt>
                <c:pt idx="21988">
                  <c:v>10994</c:v>
                </c:pt>
                <c:pt idx="21989">
                  <c:v>10994.5</c:v>
                </c:pt>
                <c:pt idx="21990">
                  <c:v>10995</c:v>
                </c:pt>
                <c:pt idx="21991">
                  <c:v>10995.5</c:v>
                </c:pt>
                <c:pt idx="21992">
                  <c:v>10996</c:v>
                </c:pt>
                <c:pt idx="21993">
                  <c:v>10996.5</c:v>
                </c:pt>
                <c:pt idx="21994">
                  <c:v>10997</c:v>
                </c:pt>
                <c:pt idx="21995">
                  <c:v>10997.5</c:v>
                </c:pt>
                <c:pt idx="21996">
                  <c:v>10998</c:v>
                </c:pt>
                <c:pt idx="21997">
                  <c:v>10998.5</c:v>
                </c:pt>
                <c:pt idx="21998">
                  <c:v>10999</c:v>
                </c:pt>
                <c:pt idx="21999">
                  <c:v>10999.5</c:v>
                </c:pt>
                <c:pt idx="22000">
                  <c:v>11000</c:v>
                </c:pt>
                <c:pt idx="22001">
                  <c:v>11000.5</c:v>
                </c:pt>
                <c:pt idx="22002">
                  <c:v>11001</c:v>
                </c:pt>
                <c:pt idx="22003">
                  <c:v>11001.5</c:v>
                </c:pt>
                <c:pt idx="22004">
                  <c:v>11002</c:v>
                </c:pt>
                <c:pt idx="22005">
                  <c:v>11002.5</c:v>
                </c:pt>
                <c:pt idx="22006">
                  <c:v>11003</c:v>
                </c:pt>
                <c:pt idx="22007">
                  <c:v>11003.5</c:v>
                </c:pt>
                <c:pt idx="22008">
                  <c:v>11004</c:v>
                </c:pt>
                <c:pt idx="22009">
                  <c:v>11004.5</c:v>
                </c:pt>
                <c:pt idx="22010">
                  <c:v>11005</c:v>
                </c:pt>
                <c:pt idx="22011">
                  <c:v>11005.5</c:v>
                </c:pt>
                <c:pt idx="22012">
                  <c:v>11006</c:v>
                </c:pt>
                <c:pt idx="22013">
                  <c:v>11006.5</c:v>
                </c:pt>
                <c:pt idx="22014">
                  <c:v>11007</c:v>
                </c:pt>
                <c:pt idx="22015">
                  <c:v>11007.5</c:v>
                </c:pt>
                <c:pt idx="22016">
                  <c:v>11008</c:v>
                </c:pt>
                <c:pt idx="22017">
                  <c:v>11008.5</c:v>
                </c:pt>
                <c:pt idx="22018">
                  <c:v>11009</c:v>
                </c:pt>
                <c:pt idx="22019">
                  <c:v>11009.5</c:v>
                </c:pt>
                <c:pt idx="22020">
                  <c:v>11010</c:v>
                </c:pt>
                <c:pt idx="22021">
                  <c:v>11010.5</c:v>
                </c:pt>
                <c:pt idx="22022">
                  <c:v>11011</c:v>
                </c:pt>
                <c:pt idx="22023">
                  <c:v>11011.5</c:v>
                </c:pt>
                <c:pt idx="22024">
                  <c:v>11012</c:v>
                </c:pt>
                <c:pt idx="22025">
                  <c:v>11012.5</c:v>
                </c:pt>
                <c:pt idx="22026">
                  <c:v>11013</c:v>
                </c:pt>
                <c:pt idx="22027">
                  <c:v>11013.5</c:v>
                </c:pt>
                <c:pt idx="22028">
                  <c:v>11014</c:v>
                </c:pt>
                <c:pt idx="22029">
                  <c:v>11014.5</c:v>
                </c:pt>
                <c:pt idx="22030">
                  <c:v>11015</c:v>
                </c:pt>
                <c:pt idx="22031">
                  <c:v>11015.5</c:v>
                </c:pt>
                <c:pt idx="22032">
                  <c:v>11016</c:v>
                </c:pt>
                <c:pt idx="22033">
                  <c:v>11016.5</c:v>
                </c:pt>
                <c:pt idx="22034">
                  <c:v>11017</c:v>
                </c:pt>
                <c:pt idx="22035">
                  <c:v>11017.5</c:v>
                </c:pt>
                <c:pt idx="22036">
                  <c:v>11018</c:v>
                </c:pt>
                <c:pt idx="22037">
                  <c:v>11018.5</c:v>
                </c:pt>
                <c:pt idx="22038">
                  <c:v>11019</c:v>
                </c:pt>
                <c:pt idx="22039">
                  <c:v>11019.5</c:v>
                </c:pt>
                <c:pt idx="22040">
                  <c:v>11020</c:v>
                </c:pt>
                <c:pt idx="22041">
                  <c:v>11020.5</c:v>
                </c:pt>
                <c:pt idx="22042">
                  <c:v>11021</c:v>
                </c:pt>
                <c:pt idx="22043">
                  <c:v>11021.5</c:v>
                </c:pt>
                <c:pt idx="22044">
                  <c:v>11022</c:v>
                </c:pt>
                <c:pt idx="22045">
                  <c:v>11022.5</c:v>
                </c:pt>
                <c:pt idx="22046">
                  <c:v>11023</c:v>
                </c:pt>
                <c:pt idx="22047">
                  <c:v>11023.5</c:v>
                </c:pt>
                <c:pt idx="22048">
                  <c:v>11024</c:v>
                </c:pt>
                <c:pt idx="22049">
                  <c:v>11024.5</c:v>
                </c:pt>
                <c:pt idx="22050">
                  <c:v>11025</c:v>
                </c:pt>
                <c:pt idx="22051">
                  <c:v>11025.5</c:v>
                </c:pt>
                <c:pt idx="22052">
                  <c:v>11026</c:v>
                </c:pt>
                <c:pt idx="22053">
                  <c:v>11026.5</c:v>
                </c:pt>
                <c:pt idx="22054">
                  <c:v>11027</c:v>
                </c:pt>
                <c:pt idx="22055">
                  <c:v>11027.5</c:v>
                </c:pt>
                <c:pt idx="22056">
                  <c:v>11028</c:v>
                </c:pt>
                <c:pt idx="22057">
                  <c:v>11028.5</c:v>
                </c:pt>
                <c:pt idx="22058">
                  <c:v>11029</c:v>
                </c:pt>
                <c:pt idx="22059">
                  <c:v>11029.5</c:v>
                </c:pt>
                <c:pt idx="22060">
                  <c:v>11030</c:v>
                </c:pt>
                <c:pt idx="22061">
                  <c:v>11030.5</c:v>
                </c:pt>
                <c:pt idx="22062">
                  <c:v>11031</c:v>
                </c:pt>
                <c:pt idx="22063">
                  <c:v>11031.5</c:v>
                </c:pt>
                <c:pt idx="22064">
                  <c:v>11032</c:v>
                </c:pt>
                <c:pt idx="22065">
                  <c:v>11032.5</c:v>
                </c:pt>
                <c:pt idx="22066">
                  <c:v>11033</c:v>
                </c:pt>
                <c:pt idx="22067">
                  <c:v>11033.5</c:v>
                </c:pt>
                <c:pt idx="22068">
                  <c:v>11034</c:v>
                </c:pt>
                <c:pt idx="22069">
                  <c:v>11034.5</c:v>
                </c:pt>
                <c:pt idx="22070">
                  <c:v>11035</c:v>
                </c:pt>
                <c:pt idx="22071">
                  <c:v>11035.5</c:v>
                </c:pt>
                <c:pt idx="22072">
                  <c:v>11036</c:v>
                </c:pt>
                <c:pt idx="22073">
                  <c:v>11036.5</c:v>
                </c:pt>
                <c:pt idx="22074">
                  <c:v>11037</c:v>
                </c:pt>
                <c:pt idx="22075">
                  <c:v>11037.5</c:v>
                </c:pt>
                <c:pt idx="22076">
                  <c:v>11038</c:v>
                </c:pt>
                <c:pt idx="22077">
                  <c:v>11038.5</c:v>
                </c:pt>
                <c:pt idx="22078">
                  <c:v>11039</c:v>
                </c:pt>
                <c:pt idx="22079">
                  <c:v>11039.5</c:v>
                </c:pt>
                <c:pt idx="22080">
                  <c:v>11040</c:v>
                </c:pt>
                <c:pt idx="22081">
                  <c:v>11040.5</c:v>
                </c:pt>
                <c:pt idx="22082">
                  <c:v>11041</c:v>
                </c:pt>
                <c:pt idx="22083">
                  <c:v>11041.5</c:v>
                </c:pt>
                <c:pt idx="22084">
                  <c:v>11042</c:v>
                </c:pt>
                <c:pt idx="22085">
                  <c:v>11042.5</c:v>
                </c:pt>
                <c:pt idx="22086">
                  <c:v>11043</c:v>
                </c:pt>
                <c:pt idx="22087">
                  <c:v>11043.5</c:v>
                </c:pt>
                <c:pt idx="22088">
                  <c:v>11044</c:v>
                </c:pt>
                <c:pt idx="22089">
                  <c:v>11044.5</c:v>
                </c:pt>
                <c:pt idx="22090">
                  <c:v>11045</c:v>
                </c:pt>
                <c:pt idx="22091">
                  <c:v>11045.5</c:v>
                </c:pt>
                <c:pt idx="22092">
                  <c:v>11046</c:v>
                </c:pt>
                <c:pt idx="22093">
                  <c:v>11046.5</c:v>
                </c:pt>
                <c:pt idx="22094">
                  <c:v>11047</c:v>
                </c:pt>
                <c:pt idx="22095">
                  <c:v>11047.5</c:v>
                </c:pt>
                <c:pt idx="22096">
                  <c:v>11048</c:v>
                </c:pt>
                <c:pt idx="22097">
                  <c:v>11048.5</c:v>
                </c:pt>
                <c:pt idx="22098">
                  <c:v>11049</c:v>
                </c:pt>
                <c:pt idx="22099">
                  <c:v>11049.5</c:v>
                </c:pt>
                <c:pt idx="22100">
                  <c:v>11050</c:v>
                </c:pt>
                <c:pt idx="22101">
                  <c:v>11050.5</c:v>
                </c:pt>
                <c:pt idx="22102">
                  <c:v>11051</c:v>
                </c:pt>
                <c:pt idx="22103">
                  <c:v>11051.5</c:v>
                </c:pt>
                <c:pt idx="22104">
                  <c:v>11052</c:v>
                </c:pt>
                <c:pt idx="22105">
                  <c:v>11052.5</c:v>
                </c:pt>
                <c:pt idx="22106">
                  <c:v>11053</c:v>
                </c:pt>
                <c:pt idx="22107">
                  <c:v>11053.5</c:v>
                </c:pt>
                <c:pt idx="22108">
                  <c:v>11054</c:v>
                </c:pt>
                <c:pt idx="22109">
                  <c:v>11054.5</c:v>
                </c:pt>
                <c:pt idx="22110">
                  <c:v>11055</c:v>
                </c:pt>
                <c:pt idx="22111">
                  <c:v>11055.5</c:v>
                </c:pt>
                <c:pt idx="22112">
                  <c:v>11056</c:v>
                </c:pt>
                <c:pt idx="22113">
                  <c:v>11056.5</c:v>
                </c:pt>
                <c:pt idx="22114">
                  <c:v>11057</c:v>
                </c:pt>
                <c:pt idx="22115">
                  <c:v>11057.5</c:v>
                </c:pt>
                <c:pt idx="22116">
                  <c:v>11058</c:v>
                </c:pt>
                <c:pt idx="22117">
                  <c:v>11058.5</c:v>
                </c:pt>
                <c:pt idx="22118">
                  <c:v>11059</c:v>
                </c:pt>
                <c:pt idx="22119">
                  <c:v>11059.5</c:v>
                </c:pt>
                <c:pt idx="22120">
                  <c:v>11060</c:v>
                </c:pt>
                <c:pt idx="22121">
                  <c:v>11060.5</c:v>
                </c:pt>
                <c:pt idx="22122">
                  <c:v>11061</c:v>
                </c:pt>
                <c:pt idx="22123">
                  <c:v>11061.5</c:v>
                </c:pt>
                <c:pt idx="22124">
                  <c:v>11062</c:v>
                </c:pt>
                <c:pt idx="22125">
                  <c:v>11062.5</c:v>
                </c:pt>
                <c:pt idx="22126">
                  <c:v>11063</c:v>
                </c:pt>
                <c:pt idx="22127">
                  <c:v>11063.5</c:v>
                </c:pt>
                <c:pt idx="22128">
                  <c:v>11064</c:v>
                </c:pt>
                <c:pt idx="22129">
                  <c:v>11064.5</c:v>
                </c:pt>
                <c:pt idx="22130">
                  <c:v>11065</c:v>
                </c:pt>
                <c:pt idx="22131">
                  <c:v>11065.5</c:v>
                </c:pt>
                <c:pt idx="22132">
                  <c:v>11066</c:v>
                </c:pt>
                <c:pt idx="22133">
                  <c:v>11066.5</c:v>
                </c:pt>
                <c:pt idx="22134">
                  <c:v>11067</c:v>
                </c:pt>
                <c:pt idx="22135">
                  <c:v>11067.5</c:v>
                </c:pt>
                <c:pt idx="22136">
                  <c:v>11068</c:v>
                </c:pt>
                <c:pt idx="22137">
                  <c:v>11068.5</c:v>
                </c:pt>
                <c:pt idx="22138">
                  <c:v>11069</c:v>
                </c:pt>
                <c:pt idx="22139">
                  <c:v>11069.5</c:v>
                </c:pt>
                <c:pt idx="22140">
                  <c:v>11070</c:v>
                </c:pt>
                <c:pt idx="22141">
                  <c:v>11070.5</c:v>
                </c:pt>
                <c:pt idx="22142">
                  <c:v>11071</c:v>
                </c:pt>
                <c:pt idx="22143">
                  <c:v>11071.5</c:v>
                </c:pt>
                <c:pt idx="22144">
                  <c:v>11072</c:v>
                </c:pt>
                <c:pt idx="22145">
                  <c:v>11072.5</c:v>
                </c:pt>
                <c:pt idx="22146">
                  <c:v>11073</c:v>
                </c:pt>
                <c:pt idx="22147">
                  <c:v>11073.5</c:v>
                </c:pt>
                <c:pt idx="22148">
                  <c:v>11074</c:v>
                </c:pt>
                <c:pt idx="22149">
                  <c:v>11074.5</c:v>
                </c:pt>
                <c:pt idx="22150">
                  <c:v>11075</c:v>
                </c:pt>
                <c:pt idx="22151">
                  <c:v>11075.5</c:v>
                </c:pt>
                <c:pt idx="22152">
                  <c:v>11076</c:v>
                </c:pt>
                <c:pt idx="22153">
                  <c:v>11076.5</c:v>
                </c:pt>
                <c:pt idx="22154">
                  <c:v>11077</c:v>
                </c:pt>
                <c:pt idx="22155">
                  <c:v>11077.5</c:v>
                </c:pt>
                <c:pt idx="22156">
                  <c:v>11078</c:v>
                </c:pt>
                <c:pt idx="22157">
                  <c:v>11078.5</c:v>
                </c:pt>
                <c:pt idx="22158">
                  <c:v>11079</c:v>
                </c:pt>
                <c:pt idx="22159">
                  <c:v>11079.5</c:v>
                </c:pt>
                <c:pt idx="22160">
                  <c:v>11080</c:v>
                </c:pt>
                <c:pt idx="22161">
                  <c:v>11080.5</c:v>
                </c:pt>
                <c:pt idx="22162">
                  <c:v>11081</c:v>
                </c:pt>
                <c:pt idx="22163">
                  <c:v>11081.5</c:v>
                </c:pt>
                <c:pt idx="22164">
                  <c:v>11082</c:v>
                </c:pt>
                <c:pt idx="22165">
                  <c:v>11082.5</c:v>
                </c:pt>
                <c:pt idx="22166">
                  <c:v>11083</c:v>
                </c:pt>
                <c:pt idx="22167">
                  <c:v>11083.5</c:v>
                </c:pt>
                <c:pt idx="22168">
                  <c:v>11084</c:v>
                </c:pt>
                <c:pt idx="22169">
                  <c:v>11084.5</c:v>
                </c:pt>
                <c:pt idx="22170">
                  <c:v>11085</c:v>
                </c:pt>
                <c:pt idx="22171">
                  <c:v>11085.5</c:v>
                </c:pt>
                <c:pt idx="22172">
                  <c:v>11086</c:v>
                </c:pt>
                <c:pt idx="22173">
                  <c:v>11086.5</c:v>
                </c:pt>
                <c:pt idx="22174">
                  <c:v>11087</c:v>
                </c:pt>
                <c:pt idx="22175">
                  <c:v>11087.5</c:v>
                </c:pt>
                <c:pt idx="22176">
                  <c:v>11088</c:v>
                </c:pt>
                <c:pt idx="22177">
                  <c:v>11088.5</c:v>
                </c:pt>
                <c:pt idx="22178">
                  <c:v>11089</c:v>
                </c:pt>
                <c:pt idx="22179">
                  <c:v>11089.5</c:v>
                </c:pt>
                <c:pt idx="22180">
                  <c:v>11090</c:v>
                </c:pt>
                <c:pt idx="22181">
                  <c:v>11090.5</c:v>
                </c:pt>
                <c:pt idx="22182">
                  <c:v>11091</c:v>
                </c:pt>
                <c:pt idx="22183">
                  <c:v>11091.5</c:v>
                </c:pt>
                <c:pt idx="22184">
                  <c:v>11092</c:v>
                </c:pt>
                <c:pt idx="22185">
                  <c:v>11092.5</c:v>
                </c:pt>
                <c:pt idx="22186">
                  <c:v>11093</c:v>
                </c:pt>
                <c:pt idx="22187">
                  <c:v>11093.5</c:v>
                </c:pt>
                <c:pt idx="22188">
                  <c:v>11094</c:v>
                </c:pt>
                <c:pt idx="22189">
                  <c:v>11094.5</c:v>
                </c:pt>
                <c:pt idx="22190">
                  <c:v>11095</c:v>
                </c:pt>
                <c:pt idx="22191">
                  <c:v>11095.5</c:v>
                </c:pt>
                <c:pt idx="22192">
                  <c:v>11096</c:v>
                </c:pt>
                <c:pt idx="22193">
                  <c:v>11096.5</c:v>
                </c:pt>
                <c:pt idx="22194">
                  <c:v>11097</c:v>
                </c:pt>
                <c:pt idx="22195">
                  <c:v>11097.5</c:v>
                </c:pt>
                <c:pt idx="22196">
                  <c:v>11098</c:v>
                </c:pt>
                <c:pt idx="22197">
                  <c:v>11098.5</c:v>
                </c:pt>
                <c:pt idx="22198">
                  <c:v>11099</c:v>
                </c:pt>
                <c:pt idx="22199">
                  <c:v>11099.5</c:v>
                </c:pt>
                <c:pt idx="22200">
                  <c:v>11100</c:v>
                </c:pt>
                <c:pt idx="22201">
                  <c:v>11100.5</c:v>
                </c:pt>
                <c:pt idx="22202">
                  <c:v>11101</c:v>
                </c:pt>
                <c:pt idx="22203">
                  <c:v>11101.5</c:v>
                </c:pt>
                <c:pt idx="22204">
                  <c:v>11102</c:v>
                </c:pt>
                <c:pt idx="22205">
                  <c:v>11102.5</c:v>
                </c:pt>
                <c:pt idx="22206">
                  <c:v>11103</c:v>
                </c:pt>
                <c:pt idx="22207">
                  <c:v>11103.5</c:v>
                </c:pt>
                <c:pt idx="22208">
                  <c:v>11104</c:v>
                </c:pt>
                <c:pt idx="22209">
                  <c:v>11104.5</c:v>
                </c:pt>
                <c:pt idx="22210">
                  <c:v>11105</c:v>
                </c:pt>
                <c:pt idx="22211">
                  <c:v>11105.5</c:v>
                </c:pt>
                <c:pt idx="22212">
                  <c:v>11106</c:v>
                </c:pt>
                <c:pt idx="22213">
                  <c:v>11106.5</c:v>
                </c:pt>
                <c:pt idx="22214">
                  <c:v>11107</c:v>
                </c:pt>
                <c:pt idx="22215">
                  <c:v>11107.5</c:v>
                </c:pt>
                <c:pt idx="22216">
                  <c:v>11108</c:v>
                </c:pt>
                <c:pt idx="22217">
                  <c:v>11108.5</c:v>
                </c:pt>
                <c:pt idx="22218">
                  <c:v>11109</c:v>
                </c:pt>
                <c:pt idx="22219">
                  <c:v>11109.5</c:v>
                </c:pt>
                <c:pt idx="22220">
                  <c:v>11110</c:v>
                </c:pt>
                <c:pt idx="22221">
                  <c:v>11110.5</c:v>
                </c:pt>
                <c:pt idx="22222">
                  <c:v>11111</c:v>
                </c:pt>
                <c:pt idx="22223">
                  <c:v>11111.5</c:v>
                </c:pt>
                <c:pt idx="22224">
                  <c:v>11112</c:v>
                </c:pt>
                <c:pt idx="22225">
                  <c:v>11112.5</c:v>
                </c:pt>
                <c:pt idx="22226">
                  <c:v>11113</c:v>
                </c:pt>
                <c:pt idx="22227">
                  <c:v>11113.5</c:v>
                </c:pt>
                <c:pt idx="22228">
                  <c:v>11114</c:v>
                </c:pt>
                <c:pt idx="22229">
                  <c:v>11114.5</c:v>
                </c:pt>
                <c:pt idx="22230">
                  <c:v>11115</c:v>
                </c:pt>
                <c:pt idx="22231">
                  <c:v>11115.5</c:v>
                </c:pt>
                <c:pt idx="22232">
                  <c:v>11116</c:v>
                </c:pt>
                <c:pt idx="22233">
                  <c:v>11116.5</c:v>
                </c:pt>
                <c:pt idx="22234">
                  <c:v>11117</c:v>
                </c:pt>
                <c:pt idx="22235">
                  <c:v>11117.5</c:v>
                </c:pt>
                <c:pt idx="22236">
                  <c:v>11118</c:v>
                </c:pt>
                <c:pt idx="22237">
                  <c:v>11118.5</c:v>
                </c:pt>
                <c:pt idx="22238">
                  <c:v>11119</c:v>
                </c:pt>
                <c:pt idx="22239">
                  <c:v>11119.5</c:v>
                </c:pt>
                <c:pt idx="22240">
                  <c:v>11120</c:v>
                </c:pt>
                <c:pt idx="22241">
                  <c:v>11120.5</c:v>
                </c:pt>
                <c:pt idx="22242">
                  <c:v>11121</c:v>
                </c:pt>
                <c:pt idx="22243">
                  <c:v>11121.5</c:v>
                </c:pt>
                <c:pt idx="22244">
                  <c:v>11122</c:v>
                </c:pt>
                <c:pt idx="22245">
                  <c:v>11122.5</c:v>
                </c:pt>
                <c:pt idx="22246">
                  <c:v>11123</c:v>
                </c:pt>
                <c:pt idx="22247">
                  <c:v>11123.5</c:v>
                </c:pt>
                <c:pt idx="22248">
                  <c:v>11124</c:v>
                </c:pt>
                <c:pt idx="22249">
                  <c:v>11124.5</c:v>
                </c:pt>
                <c:pt idx="22250">
                  <c:v>11125</c:v>
                </c:pt>
                <c:pt idx="22251">
                  <c:v>11125.5</c:v>
                </c:pt>
                <c:pt idx="22252">
                  <c:v>11126</c:v>
                </c:pt>
                <c:pt idx="22253">
                  <c:v>11126.5</c:v>
                </c:pt>
                <c:pt idx="22254">
                  <c:v>11127</c:v>
                </c:pt>
                <c:pt idx="22255">
                  <c:v>11127.5</c:v>
                </c:pt>
                <c:pt idx="22256">
                  <c:v>11128</c:v>
                </c:pt>
                <c:pt idx="22257">
                  <c:v>11128.5</c:v>
                </c:pt>
                <c:pt idx="22258">
                  <c:v>11129</c:v>
                </c:pt>
                <c:pt idx="22259">
                  <c:v>11129.5</c:v>
                </c:pt>
                <c:pt idx="22260">
                  <c:v>11130</c:v>
                </c:pt>
                <c:pt idx="22261">
                  <c:v>11130.5</c:v>
                </c:pt>
                <c:pt idx="22262">
                  <c:v>11131</c:v>
                </c:pt>
                <c:pt idx="22263">
                  <c:v>11131.5</c:v>
                </c:pt>
                <c:pt idx="22264">
                  <c:v>11132</c:v>
                </c:pt>
                <c:pt idx="22265">
                  <c:v>11132.5</c:v>
                </c:pt>
                <c:pt idx="22266">
                  <c:v>11133</c:v>
                </c:pt>
                <c:pt idx="22267">
                  <c:v>11133.5</c:v>
                </c:pt>
                <c:pt idx="22268">
                  <c:v>11134</c:v>
                </c:pt>
                <c:pt idx="22269">
                  <c:v>11134.5</c:v>
                </c:pt>
                <c:pt idx="22270">
                  <c:v>11135</c:v>
                </c:pt>
                <c:pt idx="22271">
                  <c:v>11135.5</c:v>
                </c:pt>
                <c:pt idx="22272">
                  <c:v>11136</c:v>
                </c:pt>
                <c:pt idx="22273">
                  <c:v>11136.5</c:v>
                </c:pt>
                <c:pt idx="22274">
                  <c:v>11137</c:v>
                </c:pt>
                <c:pt idx="22275">
                  <c:v>11137.5</c:v>
                </c:pt>
                <c:pt idx="22276">
                  <c:v>11138</c:v>
                </c:pt>
                <c:pt idx="22277">
                  <c:v>11138.5</c:v>
                </c:pt>
                <c:pt idx="22278">
                  <c:v>11139</c:v>
                </c:pt>
                <c:pt idx="22279">
                  <c:v>11139.5</c:v>
                </c:pt>
                <c:pt idx="22280">
                  <c:v>11140</c:v>
                </c:pt>
                <c:pt idx="22281">
                  <c:v>11140.5</c:v>
                </c:pt>
                <c:pt idx="22282">
                  <c:v>11141</c:v>
                </c:pt>
                <c:pt idx="22283">
                  <c:v>11141.5</c:v>
                </c:pt>
                <c:pt idx="22284">
                  <c:v>11142</c:v>
                </c:pt>
                <c:pt idx="22285">
                  <c:v>11142.5</c:v>
                </c:pt>
                <c:pt idx="22286">
                  <c:v>11143</c:v>
                </c:pt>
                <c:pt idx="22287">
                  <c:v>11143.5</c:v>
                </c:pt>
                <c:pt idx="22288">
                  <c:v>11144</c:v>
                </c:pt>
                <c:pt idx="22289">
                  <c:v>11144.5</c:v>
                </c:pt>
                <c:pt idx="22290">
                  <c:v>11145</c:v>
                </c:pt>
                <c:pt idx="22291">
                  <c:v>11145.5</c:v>
                </c:pt>
                <c:pt idx="22292">
                  <c:v>11146</c:v>
                </c:pt>
                <c:pt idx="22293">
                  <c:v>11146.5</c:v>
                </c:pt>
                <c:pt idx="22294">
                  <c:v>11147</c:v>
                </c:pt>
                <c:pt idx="22295">
                  <c:v>11147.5</c:v>
                </c:pt>
                <c:pt idx="22296">
                  <c:v>11148</c:v>
                </c:pt>
                <c:pt idx="22297">
                  <c:v>11148.5</c:v>
                </c:pt>
                <c:pt idx="22298">
                  <c:v>11149</c:v>
                </c:pt>
                <c:pt idx="22299">
                  <c:v>11149.5</c:v>
                </c:pt>
                <c:pt idx="22300">
                  <c:v>11150</c:v>
                </c:pt>
                <c:pt idx="22301">
                  <c:v>11150.5</c:v>
                </c:pt>
                <c:pt idx="22302">
                  <c:v>11151</c:v>
                </c:pt>
                <c:pt idx="22303">
                  <c:v>11151.5</c:v>
                </c:pt>
                <c:pt idx="22304">
                  <c:v>11152</c:v>
                </c:pt>
                <c:pt idx="22305">
                  <c:v>11152.5</c:v>
                </c:pt>
                <c:pt idx="22306">
                  <c:v>11153</c:v>
                </c:pt>
                <c:pt idx="22307">
                  <c:v>11153.5</c:v>
                </c:pt>
                <c:pt idx="22308">
                  <c:v>11154</c:v>
                </c:pt>
                <c:pt idx="22309">
                  <c:v>11154.5</c:v>
                </c:pt>
                <c:pt idx="22310">
                  <c:v>11155</c:v>
                </c:pt>
                <c:pt idx="22311">
                  <c:v>11155.5</c:v>
                </c:pt>
                <c:pt idx="22312">
                  <c:v>11156</c:v>
                </c:pt>
                <c:pt idx="22313">
                  <c:v>11156.5</c:v>
                </c:pt>
                <c:pt idx="22314">
                  <c:v>11157</c:v>
                </c:pt>
                <c:pt idx="22315">
                  <c:v>11157.5</c:v>
                </c:pt>
                <c:pt idx="22316">
                  <c:v>11158</c:v>
                </c:pt>
                <c:pt idx="22317">
                  <c:v>11158.5</c:v>
                </c:pt>
                <c:pt idx="22318">
                  <c:v>11159</c:v>
                </c:pt>
                <c:pt idx="22319">
                  <c:v>11159.5</c:v>
                </c:pt>
                <c:pt idx="22320">
                  <c:v>11160</c:v>
                </c:pt>
                <c:pt idx="22321">
                  <c:v>11160.5</c:v>
                </c:pt>
                <c:pt idx="22322">
                  <c:v>11161</c:v>
                </c:pt>
                <c:pt idx="22323">
                  <c:v>11161.5</c:v>
                </c:pt>
                <c:pt idx="22324">
                  <c:v>11162</c:v>
                </c:pt>
                <c:pt idx="22325">
                  <c:v>11162.5</c:v>
                </c:pt>
                <c:pt idx="22326">
                  <c:v>11163</c:v>
                </c:pt>
                <c:pt idx="22327">
                  <c:v>11163.5</c:v>
                </c:pt>
                <c:pt idx="22328">
                  <c:v>11164</c:v>
                </c:pt>
                <c:pt idx="22329">
                  <c:v>11164.5</c:v>
                </c:pt>
                <c:pt idx="22330">
                  <c:v>11165</c:v>
                </c:pt>
                <c:pt idx="22331">
                  <c:v>11165.5</c:v>
                </c:pt>
                <c:pt idx="22332">
                  <c:v>11166</c:v>
                </c:pt>
                <c:pt idx="22333">
                  <c:v>11166.5</c:v>
                </c:pt>
                <c:pt idx="22334">
                  <c:v>11167</c:v>
                </c:pt>
                <c:pt idx="22335">
                  <c:v>11167.5</c:v>
                </c:pt>
                <c:pt idx="22336">
                  <c:v>11168</c:v>
                </c:pt>
                <c:pt idx="22337">
                  <c:v>11168.5</c:v>
                </c:pt>
                <c:pt idx="22338">
                  <c:v>11169</c:v>
                </c:pt>
                <c:pt idx="22339">
                  <c:v>11169.5</c:v>
                </c:pt>
                <c:pt idx="22340">
                  <c:v>11170</c:v>
                </c:pt>
                <c:pt idx="22341">
                  <c:v>11170.5</c:v>
                </c:pt>
                <c:pt idx="22342">
                  <c:v>11171</c:v>
                </c:pt>
                <c:pt idx="22343">
                  <c:v>11171.5</c:v>
                </c:pt>
                <c:pt idx="22344">
                  <c:v>11172</c:v>
                </c:pt>
                <c:pt idx="22345">
                  <c:v>11172.5</c:v>
                </c:pt>
                <c:pt idx="22346">
                  <c:v>11173</c:v>
                </c:pt>
                <c:pt idx="22347">
                  <c:v>11173.5</c:v>
                </c:pt>
                <c:pt idx="22348">
                  <c:v>11174</c:v>
                </c:pt>
                <c:pt idx="22349">
                  <c:v>11174.5</c:v>
                </c:pt>
                <c:pt idx="22350">
                  <c:v>11175</c:v>
                </c:pt>
                <c:pt idx="22351">
                  <c:v>11175.5</c:v>
                </c:pt>
                <c:pt idx="22352">
                  <c:v>11176</c:v>
                </c:pt>
                <c:pt idx="22353">
                  <c:v>11176.5</c:v>
                </c:pt>
                <c:pt idx="22354">
                  <c:v>11177</c:v>
                </c:pt>
                <c:pt idx="22355">
                  <c:v>11177.5</c:v>
                </c:pt>
                <c:pt idx="22356">
                  <c:v>11178</c:v>
                </c:pt>
                <c:pt idx="22357">
                  <c:v>11178.5</c:v>
                </c:pt>
                <c:pt idx="22358">
                  <c:v>11179</c:v>
                </c:pt>
                <c:pt idx="22359">
                  <c:v>11179.5</c:v>
                </c:pt>
                <c:pt idx="22360">
                  <c:v>11180</c:v>
                </c:pt>
                <c:pt idx="22361">
                  <c:v>11180.5</c:v>
                </c:pt>
                <c:pt idx="22362">
                  <c:v>11181</c:v>
                </c:pt>
                <c:pt idx="22363">
                  <c:v>11181.5</c:v>
                </c:pt>
                <c:pt idx="22364">
                  <c:v>11182</c:v>
                </c:pt>
                <c:pt idx="22365">
                  <c:v>11182.5</c:v>
                </c:pt>
                <c:pt idx="22366">
                  <c:v>11183</c:v>
                </c:pt>
                <c:pt idx="22367">
                  <c:v>11183.5</c:v>
                </c:pt>
                <c:pt idx="22368">
                  <c:v>11184</c:v>
                </c:pt>
                <c:pt idx="22369">
                  <c:v>11184.5</c:v>
                </c:pt>
                <c:pt idx="22370">
                  <c:v>11185</c:v>
                </c:pt>
                <c:pt idx="22371">
                  <c:v>11185.5</c:v>
                </c:pt>
                <c:pt idx="22372">
                  <c:v>11186</c:v>
                </c:pt>
                <c:pt idx="22373">
                  <c:v>11186.5</c:v>
                </c:pt>
                <c:pt idx="22374">
                  <c:v>11187</c:v>
                </c:pt>
                <c:pt idx="22375">
                  <c:v>11187.5</c:v>
                </c:pt>
                <c:pt idx="22376">
                  <c:v>11188</c:v>
                </c:pt>
                <c:pt idx="22377">
                  <c:v>11188.5</c:v>
                </c:pt>
                <c:pt idx="22378">
                  <c:v>11189</c:v>
                </c:pt>
                <c:pt idx="22379">
                  <c:v>11189.5</c:v>
                </c:pt>
                <c:pt idx="22380">
                  <c:v>11190</c:v>
                </c:pt>
                <c:pt idx="22381">
                  <c:v>11190.5</c:v>
                </c:pt>
                <c:pt idx="22382">
                  <c:v>11191</c:v>
                </c:pt>
                <c:pt idx="22383">
                  <c:v>11191.5</c:v>
                </c:pt>
                <c:pt idx="22384">
                  <c:v>11192</c:v>
                </c:pt>
                <c:pt idx="22385">
                  <c:v>11192.5</c:v>
                </c:pt>
                <c:pt idx="22386">
                  <c:v>11193</c:v>
                </c:pt>
                <c:pt idx="22387">
                  <c:v>11193.5</c:v>
                </c:pt>
                <c:pt idx="22388">
                  <c:v>11194</c:v>
                </c:pt>
                <c:pt idx="22389">
                  <c:v>11194.5</c:v>
                </c:pt>
                <c:pt idx="22390">
                  <c:v>11195</c:v>
                </c:pt>
                <c:pt idx="22391">
                  <c:v>11195.5</c:v>
                </c:pt>
                <c:pt idx="22392">
                  <c:v>11196</c:v>
                </c:pt>
                <c:pt idx="22393">
                  <c:v>11196.5</c:v>
                </c:pt>
                <c:pt idx="22394">
                  <c:v>11197</c:v>
                </c:pt>
                <c:pt idx="22395">
                  <c:v>11197.5</c:v>
                </c:pt>
                <c:pt idx="22396">
                  <c:v>11198</c:v>
                </c:pt>
                <c:pt idx="22397">
                  <c:v>11198.5</c:v>
                </c:pt>
                <c:pt idx="22398">
                  <c:v>11199</c:v>
                </c:pt>
                <c:pt idx="22399">
                  <c:v>11199.5</c:v>
                </c:pt>
                <c:pt idx="22400">
                  <c:v>11200</c:v>
                </c:pt>
                <c:pt idx="22401">
                  <c:v>11200.5</c:v>
                </c:pt>
                <c:pt idx="22402">
                  <c:v>11201</c:v>
                </c:pt>
                <c:pt idx="22403">
                  <c:v>11201.5</c:v>
                </c:pt>
                <c:pt idx="22404">
                  <c:v>11202</c:v>
                </c:pt>
                <c:pt idx="22405">
                  <c:v>11202.5</c:v>
                </c:pt>
                <c:pt idx="22406">
                  <c:v>11203</c:v>
                </c:pt>
                <c:pt idx="22407">
                  <c:v>11203.5</c:v>
                </c:pt>
                <c:pt idx="22408">
                  <c:v>11204</c:v>
                </c:pt>
                <c:pt idx="22409">
                  <c:v>11204.5</c:v>
                </c:pt>
                <c:pt idx="22410">
                  <c:v>11205</c:v>
                </c:pt>
                <c:pt idx="22411">
                  <c:v>11205.5</c:v>
                </c:pt>
                <c:pt idx="22412">
                  <c:v>11206</c:v>
                </c:pt>
                <c:pt idx="22413">
                  <c:v>11206.5</c:v>
                </c:pt>
                <c:pt idx="22414">
                  <c:v>11207</c:v>
                </c:pt>
                <c:pt idx="22415">
                  <c:v>11207.5</c:v>
                </c:pt>
                <c:pt idx="22416">
                  <c:v>11208</c:v>
                </c:pt>
                <c:pt idx="22417">
                  <c:v>11208.5</c:v>
                </c:pt>
                <c:pt idx="22418">
                  <c:v>11209</c:v>
                </c:pt>
                <c:pt idx="22419">
                  <c:v>11209.5</c:v>
                </c:pt>
                <c:pt idx="22420">
                  <c:v>11210</c:v>
                </c:pt>
                <c:pt idx="22421">
                  <c:v>11210.5</c:v>
                </c:pt>
                <c:pt idx="22422">
                  <c:v>11211</c:v>
                </c:pt>
                <c:pt idx="22423">
                  <c:v>11211.5</c:v>
                </c:pt>
                <c:pt idx="22424">
                  <c:v>11212</c:v>
                </c:pt>
                <c:pt idx="22425">
                  <c:v>11212.5</c:v>
                </c:pt>
                <c:pt idx="22426">
                  <c:v>11213</c:v>
                </c:pt>
                <c:pt idx="22427">
                  <c:v>11213.5</c:v>
                </c:pt>
                <c:pt idx="22428">
                  <c:v>11214</c:v>
                </c:pt>
                <c:pt idx="22429">
                  <c:v>11214.5</c:v>
                </c:pt>
                <c:pt idx="22430">
                  <c:v>11215</c:v>
                </c:pt>
                <c:pt idx="22431">
                  <c:v>11215.5</c:v>
                </c:pt>
                <c:pt idx="22432">
                  <c:v>11216</c:v>
                </c:pt>
                <c:pt idx="22433">
                  <c:v>11216.5</c:v>
                </c:pt>
                <c:pt idx="22434">
                  <c:v>11217</c:v>
                </c:pt>
                <c:pt idx="22435">
                  <c:v>11217.5</c:v>
                </c:pt>
                <c:pt idx="22436">
                  <c:v>11218</c:v>
                </c:pt>
                <c:pt idx="22437">
                  <c:v>11218.5</c:v>
                </c:pt>
                <c:pt idx="22438">
                  <c:v>11219</c:v>
                </c:pt>
                <c:pt idx="22439">
                  <c:v>11219.5</c:v>
                </c:pt>
                <c:pt idx="22440">
                  <c:v>11220</c:v>
                </c:pt>
                <c:pt idx="22441">
                  <c:v>11220.5</c:v>
                </c:pt>
                <c:pt idx="22442">
                  <c:v>11221</c:v>
                </c:pt>
                <c:pt idx="22443">
                  <c:v>11221.5</c:v>
                </c:pt>
                <c:pt idx="22444">
                  <c:v>11222</c:v>
                </c:pt>
                <c:pt idx="22445">
                  <c:v>11222.5</c:v>
                </c:pt>
                <c:pt idx="22446">
                  <c:v>11223</c:v>
                </c:pt>
                <c:pt idx="22447">
                  <c:v>11223.5</c:v>
                </c:pt>
                <c:pt idx="22448">
                  <c:v>11224</c:v>
                </c:pt>
                <c:pt idx="22449">
                  <c:v>11224.5</c:v>
                </c:pt>
                <c:pt idx="22450">
                  <c:v>11225</c:v>
                </c:pt>
                <c:pt idx="22451">
                  <c:v>11225.5</c:v>
                </c:pt>
                <c:pt idx="22452">
                  <c:v>11226</c:v>
                </c:pt>
                <c:pt idx="22453">
                  <c:v>11226.5</c:v>
                </c:pt>
                <c:pt idx="22454">
                  <c:v>11227</c:v>
                </c:pt>
                <c:pt idx="22455">
                  <c:v>11227.5</c:v>
                </c:pt>
                <c:pt idx="22456">
                  <c:v>11228</c:v>
                </c:pt>
                <c:pt idx="22457">
                  <c:v>11228.5</c:v>
                </c:pt>
                <c:pt idx="22458">
                  <c:v>11229</c:v>
                </c:pt>
                <c:pt idx="22459">
                  <c:v>11229.5</c:v>
                </c:pt>
                <c:pt idx="22460">
                  <c:v>11230</c:v>
                </c:pt>
                <c:pt idx="22461">
                  <c:v>11230.5</c:v>
                </c:pt>
                <c:pt idx="22462">
                  <c:v>11231</c:v>
                </c:pt>
                <c:pt idx="22463">
                  <c:v>11231.5</c:v>
                </c:pt>
                <c:pt idx="22464">
                  <c:v>11232</c:v>
                </c:pt>
                <c:pt idx="22465">
                  <c:v>11232.5</c:v>
                </c:pt>
                <c:pt idx="22466">
                  <c:v>11233</c:v>
                </c:pt>
                <c:pt idx="22467">
                  <c:v>11233.5</c:v>
                </c:pt>
                <c:pt idx="22468">
                  <c:v>11234</c:v>
                </c:pt>
                <c:pt idx="22469">
                  <c:v>11234.5</c:v>
                </c:pt>
                <c:pt idx="22470">
                  <c:v>11235</c:v>
                </c:pt>
                <c:pt idx="22471">
                  <c:v>11235.5</c:v>
                </c:pt>
                <c:pt idx="22472">
                  <c:v>11236</c:v>
                </c:pt>
                <c:pt idx="22473">
                  <c:v>11236.5</c:v>
                </c:pt>
                <c:pt idx="22474">
                  <c:v>11237</c:v>
                </c:pt>
                <c:pt idx="22475">
                  <c:v>11237.5</c:v>
                </c:pt>
                <c:pt idx="22476">
                  <c:v>11238</c:v>
                </c:pt>
                <c:pt idx="22477">
                  <c:v>11238.5</c:v>
                </c:pt>
                <c:pt idx="22478">
                  <c:v>11239</c:v>
                </c:pt>
                <c:pt idx="22479">
                  <c:v>11239.5</c:v>
                </c:pt>
                <c:pt idx="22480">
                  <c:v>11240</c:v>
                </c:pt>
                <c:pt idx="22481">
                  <c:v>11240.5</c:v>
                </c:pt>
                <c:pt idx="22482">
                  <c:v>11241</c:v>
                </c:pt>
                <c:pt idx="22483">
                  <c:v>11241.5</c:v>
                </c:pt>
                <c:pt idx="22484">
                  <c:v>11242</c:v>
                </c:pt>
                <c:pt idx="22485">
                  <c:v>11242.5</c:v>
                </c:pt>
                <c:pt idx="22486">
                  <c:v>11243</c:v>
                </c:pt>
                <c:pt idx="22487">
                  <c:v>11243.5</c:v>
                </c:pt>
                <c:pt idx="22488">
                  <c:v>11244</c:v>
                </c:pt>
                <c:pt idx="22489">
                  <c:v>11244.5</c:v>
                </c:pt>
                <c:pt idx="22490">
                  <c:v>11245</c:v>
                </c:pt>
                <c:pt idx="22491">
                  <c:v>11245.5</c:v>
                </c:pt>
                <c:pt idx="22492">
                  <c:v>11246</c:v>
                </c:pt>
                <c:pt idx="22493">
                  <c:v>11246.5</c:v>
                </c:pt>
                <c:pt idx="22494">
                  <c:v>11247</c:v>
                </c:pt>
                <c:pt idx="22495">
                  <c:v>11247.5</c:v>
                </c:pt>
                <c:pt idx="22496">
                  <c:v>11248</c:v>
                </c:pt>
                <c:pt idx="22497">
                  <c:v>11248.5</c:v>
                </c:pt>
                <c:pt idx="22498">
                  <c:v>11249</c:v>
                </c:pt>
                <c:pt idx="22499">
                  <c:v>11249.5</c:v>
                </c:pt>
                <c:pt idx="22500">
                  <c:v>11250</c:v>
                </c:pt>
                <c:pt idx="22501">
                  <c:v>11250.5</c:v>
                </c:pt>
                <c:pt idx="22502">
                  <c:v>11251</c:v>
                </c:pt>
                <c:pt idx="22503">
                  <c:v>11251.5</c:v>
                </c:pt>
                <c:pt idx="22504">
                  <c:v>11252</c:v>
                </c:pt>
                <c:pt idx="22505">
                  <c:v>11252.5</c:v>
                </c:pt>
                <c:pt idx="22506">
                  <c:v>11253</c:v>
                </c:pt>
                <c:pt idx="22507">
                  <c:v>11253.5</c:v>
                </c:pt>
                <c:pt idx="22508">
                  <c:v>11254</c:v>
                </c:pt>
                <c:pt idx="22509">
                  <c:v>11254.5</c:v>
                </c:pt>
                <c:pt idx="22510">
                  <c:v>11255</c:v>
                </c:pt>
                <c:pt idx="22511">
                  <c:v>11255.5</c:v>
                </c:pt>
                <c:pt idx="22512">
                  <c:v>11256</c:v>
                </c:pt>
                <c:pt idx="22513">
                  <c:v>11256.5</c:v>
                </c:pt>
                <c:pt idx="22514">
                  <c:v>11257</c:v>
                </c:pt>
                <c:pt idx="22515">
                  <c:v>11257.5</c:v>
                </c:pt>
                <c:pt idx="22516">
                  <c:v>11258</c:v>
                </c:pt>
                <c:pt idx="22517">
                  <c:v>11258.5</c:v>
                </c:pt>
                <c:pt idx="22518">
                  <c:v>11259</c:v>
                </c:pt>
                <c:pt idx="22519">
                  <c:v>11259.5</c:v>
                </c:pt>
                <c:pt idx="22520">
                  <c:v>11260</c:v>
                </c:pt>
                <c:pt idx="22521">
                  <c:v>11260.5</c:v>
                </c:pt>
                <c:pt idx="22522">
                  <c:v>11261</c:v>
                </c:pt>
                <c:pt idx="22523">
                  <c:v>11261.5</c:v>
                </c:pt>
                <c:pt idx="22524">
                  <c:v>11262</c:v>
                </c:pt>
                <c:pt idx="22525">
                  <c:v>11262.5</c:v>
                </c:pt>
                <c:pt idx="22526">
                  <c:v>11263</c:v>
                </c:pt>
                <c:pt idx="22527">
                  <c:v>11263.5</c:v>
                </c:pt>
                <c:pt idx="22528">
                  <c:v>11264</c:v>
                </c:pt>
                <c:pt idx="22529">
                  <c:v>11264.5</c:v>
                </c:pt>
                <c:pt idx="22530">
                  <c:v>11265</c:v>
                </c:pt>
                <c:pt idx="22531">
                  <c:v>11265.5</c:v>
                </c:pt>
                <c:pt idx="22532">
                  <c:v>11266</c:v>
                </c:pt>
                <c:pt idx="22533">
                  <c:v>11266.5</c:v>
                </c:pt>
                <c:pt idx="22534">
                  <c:v>11267</c:v>
                </c:pt>
                <c:pt idx="22535">
                  <c:v>11267.5</c:v>
                </c:pt>
                <c:pt idx="22536">
                  <c:v>11268</c:v>
                </c:pt>
                <c:pt idx="22537">
                  <c:v>11268.5</c:v>
                </c:pt>
                <c:pt idx="22538">
                  <c:v>11269</c:v>
                </c:pt>
                <c:pt idx="22539">
                  <c:v>11269.5</c:v>
                </c:pt>
                <c:pt idx="22540">
                  <c:v>11270</c:v>
                </c:pt>
                <c:pt idx="22541">
                  <c:v>11270.5</c:v>
                </c:pt>
                <c:pt idx="22542">
                  <c:v>11271</c:v>
                </c:pt>
                <c:pt idx="22543">
                  <c:v>11271.5</c:v>
                </c:pt>
                <c:pt idx="22544">
                  <c:v>11272</c:v>
                </c:pt>
                <c:pt idx="22545">
                  <c:v>11272.5</c:v>
                </c:pt>
                <c:pt idx="22546">
                  <c:v>11273</c:v>
                </c:pt>
                <c:pt idx="22547">
                  <c:v>11273.5</c:v>
                </c:pt>
                <c:pt idx="22548">
                  <c:v>11274</c:v>
                </c:pt>
                <c:pt idx="22549">
                  <c:v>11274.5</c:v>
                </c:pt>
                <c:pt idx="22550">
                  <c:v>11275</c:v>
                </c:pt>
                <c:pt idx="22551">
                  <c:v>11275.5</c:v>
                </c:pt>
                <c:pt idx="22552">
                  <c:v>11276</c:v>
                </c:pt>
                <c:pt idx="22553">
                  <c:v>11276.5</c:v>
                </c:pt>
                <c:pt idx="22554">
                  <c:v>11277</c:v>
                </c:pt>
                <c:pt idx="22555">
                  <c:v>11277.5</c:v>
                </c:pt>
                <c:pt idx="22556">
                  <c:v>11278</c:v>
                </c:pt>
                <c:pt idx="22557">
                  <c:v>11278.5</c:v>
                </c:pt>
                <c:pt idx="22558">
                  <c:v>11279</c:v>
                </c:pt>
                <c:pt idx="22559">
                  <c:v>11279.5</c:v>
                </c:pt>
                <c:pt idx="22560">
                  <c:v>11280</c:v>
                </c:pt>
                <c:pt idx="22561">
                  <c:v>11280.5</c:v>
                </c:pt>
                <c:pt idx="22562">
                  <c:v>11281</c:v>
                </c:pt>
                <c:pt idx="22563">
                  <c:v>11281.5</c:v>
                </c:pt>
                <c:pt idx="22564">
                  <c:v>11282</c:v>
                </c:pt>
                <c:pt idx="22565">
                  <c:v>11282.5</c:v>
                </c:pt>
                <c:pt idx="22566">
                  <c:v>11283</c:v>
                </c:pt>
                <c:pt idx="22567">
                  <c:v>11283.5</c:v>
                </c:pt>
                <c:pt idx="22568">
                  <c:v>11284</c:v>
                </c:pt>
                <c:pt idx="22569">
                  <c:v>11284.5</c:v>
                </c:pt>
                <c:pt idx="22570">
                  <c:v>11285</c:v>
                </c:pt>
                <c:pt idx="22571">
                  <c:v>11285.5</c:v>
                </c:pt>
                <c:pt idx="22572">
                  <c:v>11286</c:v>
                </c:pt>
                <c:pt idx="22573">
                  <c:v>11286.5</c:v>
                </c:pt>
                <c:pt idx="22574">
                  <c:v>11287</c:v>
                </c:pt>
                <c:pt idx="22575">
                  <c:v>11287.5</c:v>
                </c:pt>
                <c:pt idx="22576">
                  <c:v>11288</c:v>
                </c:pt>
                <c:pt idx="22577">
                  <c:v>11288.5</c:v>
                </c:pt>
                <c:pt idx="22578">
                  <c:v>11289</c:v>
                </c:pt>
                <c:pt idx="22579">
                  <c:v>11289.5</c:v>
                </c:pt>
                <c:pt idx="22580">
                  <c:v>11290</c:v>
                </c:pt>
                <c:pt idx="22581">
                  <c:v>11290.5</c:v>
                </c:pt>
                <c:pt idx="22582">
                  <c:v>11291</c:v>
                </c:pt>
                <c:pt idx="22583">
                  <c:v>11291.5</c:v>
                </c:pt>
                <c:pt idx="22584">
                  <c:v>11292</c:v>
                </c:pt>
                <c:pt idx="22585">
                  <c:v>11292.5</c:v>
                </c:pt>
                <c:pt idx="22586">
                  <c:v>11293</c:v>
                </c:pt>
                <c:pt idx="22587">
                  <c:v>11293.5</c:v>
                </c:pt>
                <c:pt idx="22588">
                  <c:v>11294</c:v>
                </c:pt>
                <c:pt idx="22589">
                  <c:v>11294.5</c:v>
                </c:pt>
                <c:pt idx="22590">
                  <c:v>11295</c:v>
                </c:pt>
                <c:pt idx="22591">
                  <c:v>11295.5</c:v>
                </c:pt>
                <c:pt idx="22592">
                  <c:v>11296</c:v>
                </c:pt>
                <c:pt idx="22593">
                  <c:v>11296.5</c:v>
                </c:pt>
                <c:pt idx="22594">
                  <c:v>11297</c:v>
                </c:pt>
                <c:pt idx="22595">
                  <c:v>11297.5</c:v>
                </c:pt>
                <c:pt idx="22596">
                  <c:v>11298</c:v>
                </c:pt>
                <c:pt idx="22597">
                  <c:v>11298.5</c:v>
                </c:pt>
                <c:pt idx="22598">
                  <c:v>11299</c:v>
                </c:pt>
                <c:pt idx="22599">
                  <c:v>11299.5</c:v>
                </c:pt>
                <c:pt idx="22600">
                  <c:v>11300</c:v>
                </c:pt>
                <c:pt idx="22601">
                  <c:v>11300.5</c:v>
                </c:pt>
                <c:pt idx="22602">
                  <c:v>11301</c:v>
                </c:pt>
                <c:pt idx="22603">
                  <c:v>11301.5</c:v>
                </c:pt>
                <c:pt idx="22604">
                  <c:v>11302</c:v>
                </c:pt>
                <c:pt idx="22605">
                  <c:v>11302.5</c:v>
                </c:pt>
                <c:pt idx="22606">
                  <c:v>11303</c:v>
                </c:pt>
                <c:pt idx="22607">
                  <c:v>11303.5</c:v>
                </c:pt>
                <c:pt idx="22608">
                  <c:v>11304</c:v>
                </c:pt>
                <c:pt idx="22609">
                  <c:v>11304.5</c:v>
                </c:pt>
                <c:pt idx="22610">
                  <c:v>11305</c:v>
                </c:pt>
                <c:pt idx="22611">
                  <c:v>11305.5</c:v>
                </c:pt>
                <c:pt idx="22612">
                  <c:v>11306</c:v>
                </c:pt>
                <c:pt idx="22613">
                  <c:v>11306.5</c:v>
                </c:pt>
                <c:pt idx="22614">
                  <c:v>11307</c:v>
                </c:pt>
                <c:pt idx="22615">
                  <c:v>11307.5</c:v>
                </c:pt>
                <c:pt idx="22616">
                  <c:v>11308</c:v>
                </c:pt>
                <c:pt idx="22617">
                  <c:v>11308.5</c:v>
                </c:pt>
                <c:pt idx="22618">
                  <c:v>11309</c:v>
                </c:pt>
                <c:pt idx="22619">
                  <c:v>11309.5</c:v>
                </c:pt>
                <c:pt idx="22620">
                  <c:v>11310</c:v>
                </c:pt>
                <c:pt idx="22621">
                  <c:v>11310.5</c:v>
                </c:pt>
                <c:pt idx="22622">
                  <c:v>11311</c:v>
                </c:pt>
                <c:pt idx="22623">
                  <c:v>11311.5</c:v>
                </c:pt>
                <c:pt idx="22624">
                  <c:v>11312</c:v>
                </c:pt>
                <c:pt idx="22625">
                  <c:v>11312.5</c:v>
                </c:pt>
                <c:pt idx="22626">
                  <c:v>11313</c:v>
                </c:pt>
                <c:pt idx="22627">
                  <c:v>11313.5</c:v>
                </c:pt>
                <c:pt idx="22628">
                  <c:v>11314</c:v>
                </c:pt>
                <c:pt idx="22629">
                  <c:v>11314.5</c:v>
                </c:pt>
                <c:pt idx="22630">
                  <c:v>11315</c:v>
                </c:pt>
                <c:pt idx="22631">
                  <c:v>11315.5</c:v>
                </c:pt>
                <c:pt idx="22632">
                  <c:v>11316</c:v>
                </c:pt>
                <c:pt idx="22633">
                  <c:v>11316.5</c:v>
                </c:pt>
                <c:pt idx="22634">
                  <c:v>11317</c:v>
                </c:pt>
                <c:pt idx="22635">
                  <c:v>11317.5</c:v>
                </c:pt>
                <c:pt idx="22636">
                  <c:v>11318</c:v>
                </c:pt>
                <c:pt idx="22637">
                  <c:v>11318.5</c:v>
                </c:pt>
                <c:pt idx="22638">
                  <c:v>11319</c:v>
                </c:pt>
                <c:pt idx="22639">
                  <c:v>11319.5</c:v>
                </c:pt>
                <c:pt idx="22640">
                  <c:v>11320</c:v>
                </c:pt>
                <c:pt idx="22641">
                  <c:v>11320.5</c:v>
                </c:pt>
                <c:pt idx="22642">
                  <c:v>11321</c:v>
                </c:pt>
                <c:pt idx="22643">
                  <c:v>11321.5</c:v>
                </c:pt>
                <c:pt idx="22644">
                  <c:v>11322</c:v>
                </c:pt>
                <c:pt idx="22645">
                  <c:v>11322.5</c:v>
                </c:pt>
                <c:pt idx="22646">
                  <c:v>11323</c:v>
                </c:pt>
                <c:pt idx="22647">
                  <c:v>11323.5</c:v>
                </c:pt>
                <c:pt idx="22648">
                  <c:v>11324</c:v>
                </c:pt>
                <c:pt idx="22649">
                  <c:v>11324.5</c:v>
                </c:pt>
                <c:pt idx="22650">
                  <c:v>11325</c:v>
                </c:pt>
                <c:pt idx="22651">
                  <c:v>11325.5</c:v>
                </c:pt>
                <c:pt idx="22652">
                  <c:v>11326</c:v>
                </c:pt>
                <c:pt idx="22653">
                  <c:v>11326.5</c:v>
                </c:pt>
                <c:pt idx="22654">
                  <c:v>11327</c:v>
                </c:pt>
                <c:pt idx="22655">
                  <c:v>11327.5</c:v>
                </c:pt>
                <c:pt idx="22656">
                  <c:v>11328</c:v>
                </c:pt>
                <c:pt idx="22657">
                  <c:v>11328.5</c:v>
                </c:pt>
                <c:pt idx="22658">
                  <c:v>11329</c:v>
                </c:pt>
                <c:pt idx="22659">
                  <c:v>11329.5</c:v>
                </c:pt>
                <c:pt idx="22660">
                  <c:v>11330</c:v>
                </c:pt>
                <c:pt idx="22661">
                  <c:v>11330.5</c:v>
                </c:pt>
                <c:pt idx="22662">
                  <c:v>11331</c:v>
                </c:pt>
                <c:pt idx="22663">
                  <c:v>11331.5</c:v>
                </c:pt>
                <c:pt idx="22664">
                  <c:v>11332</c:v>
                </c:pt>
                <c:pt idx="22665">
                  <c:v>11332.5</c:v>
                </c:pt>
                <c:pt idx="22666">
                  <c:v>11333</c:v>
                </c:pt>
                <c:pt idx="22667">
                  <c:v>11333.5</c:v>
                </c:pt>
                <c:pt idx="22668">
                  <c:v>11334</c:v>
                </c:pt>
                <c:pt idx="22669">
                  <c:v>11334.5</c:v>
                </c:pt>
                <c:pt idx="22670">
                  <c:v>11335</c:v>
                </c:pt>
                <c:pt idx="22671">
                  <c:v>11335.5</c:v>
                </c:pt>
                <c:pt idx="22672">
                  <c:v>11336</c:v>
                </c:pt>
                <c:pt idx="22673">
                  <c:v>11336.5</c:v>
                </c:pt>
                <c:pt idx="22674">
                  <c:v>11337</c:v>
                </c:pt>
                <c:pt idx="22675">
                  <c:v>11337.5</c:v>
                </c:pt>
                <c:pt idx="22676">
                  <c:v>11338</c:v>
                </c:pt>
                <c:pt idx="22677">
                  <c:v>11338.5</c:v>
                </c:pt>
                <c:pt idx="22678">
                  <c:v>11339</c:v>
                </c:pt>
                <c:pt idx="22679">
                  <c:v>11339.5</c:v>
                </c:pt>
                <c:pt idx="22680">
                  <c:v>11340</c:v>
                </c:pt>
                <c:pt idx="22681">
                  <c:v>11340.5</c:v>
                </c:pt>
                <c:pt idx="22682">
                  <c:v>11341</c:v>
                </c:pt>
                <c:pt idx="22683">
                  <c:v>11341.5</c:v>
                </c:pt>
                <c:pt idx="22684">
                  <c:v>11342</c:v>
                </c:pt>
                <c:pt idx="22685">
                  <c:v>11342.5</c:v>
                </c:pt>
                <c:pt idx="22686">
                  <c:v>11343</c:v>
                </c:pt>
                <c:pt idx="22687">
                  <c:v>11343.5</c:v>
                </c:pt>
                <c:pt idx="22688">
                  <c:v>11344</c:v>
                </c:pt>
                <c:pt idx="22689">
                  <c:v>11344.5</c:v>
                </c:pt>
                <c:pt idx="22690">
                  <c:v>11345</c:v>
                </c:pt>
                <c:pt idx="22691">
                  <c:v>11345.5</c:v>
                </c:pt>
                <c:pt idx="22692">
                  <c:v>11346</c:v>
                </c:pt>
                <c:pt idx="22693">
                  <c:v>11346.5</c:v>
                </c:pt>
                <c:pt idx="22694">
                  <c:v>11347</c:v>
                </c:pt>
                <c:pt idx="22695">
                  <c:v>11347.5</c:v>
                </c:pt>
                <c:pt idx="22696">
                  <c:v>11348</c:v>
                </c:pt>
                <c:pt idx="22697">
                  <c:v>11348.5</c:v>
                </c:pt>
                <c:pt idx="22698">
                  <c:v>11349</c:v>
                </c:pt>
                <c:pt idx="22699">
                  <c:v>11349.5</c:v>
                </c:pt>
                <c:pt idx="22700">
                  <c:v>11350</c:v>
                </c:pt>
                <c:pt idx="22701">
                  <c:v>11350.5</c:v>
                </c:pt>
                <c:pt idx="22702">
                  <c:v>11351</c:v>
                </c:pt>
                <c:pt idx="22703">
                  <c:v>11351.5</c:v>
                </c:pt>
                <c:pt idx="22704">
                  <c:v>11352</c:v>
                </c:pt>
                <c:pt idx="22705">
                  <c:v>11352.5</c:v>
                </c:pt>
                <c:pt idx="22706">
                  <c:v>11353</c:v>
                </c:pt>
                <c:pt idx="22707">
                  <c:v>11353.5</c:v>
                </c:pt>
                <c:pt idx="22708">
                  <c:v>11354</c:v>
                </c:pt>
                <c:pt idx="22709">
                  <c:v>11354.5</c:v>
                </c:pt>
                <c:pt idx="22710">
                  <c:v>11355</c:v>
                </c:pt>
                <c:pt idx="22711">
                  <c:v>11355.5</c:v>
                </c:pt>
                <c:pt idx="22712">
                  <c:v>11356</c:v>
                </c:pt>
                <c:pt idx="22713">
                  <c:v>11356.5</c:v>
                </c:pt>
                <c:pt idx="22714">
                  <c:v>11357</c:v>
                </c:pt>
                <c:pt idx="22715">
                  <c:v>11357.5</c:v>
                </c:pt>
                <c:pt idx="22716">
                  <c:v>11358</c:v>
                </c:pt>
                <c:pt idx="22717">
                  <c:v>11358.5</c:v>
                </c:pt>
                <c:pt idx="22718">
                  <c:v>11359</c:v>
                </c:pt>
                <c:pt idx="22719">
                  <c:v>11359.5</c:v>
                </c:pt>
                <c:pt idx="22720">
                  <c:v>11360</c:v>
                </c:pt>
                <c:pt idx="22721">
                  <c:v>11360.5</c:v>
                </c:pt>
                <c:pt idx="22722">
                  <c:v>11361</c:v>
                </c:pt>
                <c:pt idx="22723">
                  <c:v>11361.5</c:v>
                </c:pt>
                <c:pt idx="22724">
                  <c:v>11362</c:v>
                </c:pt>
                <c:pt idx="22725">
                  <c:v>11362.5</c:v>
                </c:pt>
                <c:pt idx="22726">
                  <c:v>11363</c:v>
                </c:pt>
                <c:pt idx="22727">
                  <c:v>11363.5</c:v>
                </c:pt>
                <c:pt idx="22728">
                  <c:v>11364</c:v>
                </c:pt>
                <c:pt idx="22729">
                  <c:v>11364.5</c:v>
                </c:pt>
                <c:pt idx="22730">
                  <c:v>11365</c:v>
                </c:pt>
                <c:pt idx="22731">
                  <c:v>11365.5</c:v>
                </c:pt>
                <c:pt idx="22732">
                  <c:v>11366</c:v>
                </c:pt>
                <c:pt idx="22733">
                  <c:v>11366.5</c:v>
                </c:pt>
                <c:pt idx="22734">
                  <c:v>11367</c:v>
                </c:pt>
                <c:pt idx="22735">
                  <c:v>11367.5</c:v>
                </c:pt>
                <c:pt idx="22736">
                  <c:v>11368</c:v>
                </c:pt>
                <c:pt idx="22737">
                  <c:v>11368.5</c:v>
                </c:pt>
                <c:pt idx="22738">
                  <c:v>11369</c:v>
                </c:pt>
                <c:pt idx="22739">
                  <c:v>11369.5</c:v>
                </c:pt>
                <c:pt idx="22740">
                  <c:v>11370</c:v>
                </c:pt>
                <c:pt idx="22741">
                  <c:v>11370.5</c:v>
                </c:pt>
                <c:pt idx="22742">
                  <c:v>11371</c:v>
                </c:pt>
                <c:pt idx="22743">
                  <c:v>11371.5</c:v>
                </c:pt>
                <c:pt idx="22744">
                  <c:v>11372</c:v>
                </c:pt>
                <c:pt idx="22745">
                  <c:v>11372.5</c:v>
                </c:pt>
                <c:pt idx="22746">
                  <c:v>11373</c:v>
                </c:pt>
                <c:pt idx="22747">
                  <c:v>11373.5</c:v>
                </c:pt>
                <c:pt idx="22748">
                  <c:v>11374</c:v>
                </c:pt>
                <c:pt idx="22749">
                  <c:v>11374.5</c:v>
                </c:pt>
                <c:pt idx="22750">
                  <c:v>11375</c:v>
                </c:pt>
                <c:pt idx="22751">
                  <c:v>11375.5</c:v>
                </c:pt>
                <c:pt idx="22752">
                  <c:v>11376</c:v>
                </c:pt>
                <c:pt idx="22753">
                  <c:v>11376.5</c:v>
                </c:pt>
                <c:pt idx="22754">
                  <c:v>11377</c:v>
                </c:pt>
                <c:pt idx="22755">
                  <c:v>11377.5</c:v>
                </c:pt>
                <c:pt idx="22756">
                  <c:v>11378</c:v>
                </c:pt>
                <c:pt idx="22757">
                  <c:v>11378.5</c:v>
                </c:pt>
                <c:pt idx="22758">
                  <c:v>11379</c:v>
                </c:pt>
                <c:pt idx="22759">
                  <c:v>11379.5</c:v>
                </c:pt>
                <c:pt idx="22760">
                  <c:v>11380</c:v>
                </c:pt>
                <c:pt idx="22761">
                  <c:v>11380.5</c:v>
                </c:pt>
                <c:pt idx="22762">
                  <c:v>11381</c:v>
                </c:pt>
                <c:pt idx="22763">
                  <c:v>11381.5</c:v>
                </c:pt>
                <c:pt idx="22764">
                  <c:v>11382</c:v>
                </c:pt>
                <c:pt idx="22765">
                  <c:v>11382.5</c:v>
                </c:pt>
                <c:pt idx="22766">
                  <c:v>11383</c:v>
                </c:pt>
                <c:pt idx="22767">
                  <c:v>11383.5</c:v>
                </c:pt>
                <c:pt idx="22768">
                  <c:v>11384</c:v>
                </c:pt>
                <c:pt idx="22769">
                  <c:v>11384.5</c:v>
                </c:pt>
                <c:pt idx="22770">
                  <c:v>11385</c:v>
                </c:pt>
                <c:pt idx="22771">
                  <c:v>11385.5</c:v>
                </c:pt>
                <c:pt idx="22772">
                  <c:v>11386</c:v>
                </c:pt>
                <c:pt idx="22773">
                  <c:v>11386.5</c:v>
                </c:pt>
                <c:pt idx="22774">
                  <c:v>11387</c:v>
                </c:pt>
                <c:pt idx="22775">
                  <c:v>11387.5</c:v>
                </c:pt>
                <c:pt idx="22776">
                  <c:v>11388</c:v>
                </c:pt>
                <c:pt idx="22777">
                  <c:v>11388.5</c:v>
                </c:pt>
                <c:pt idx="22778">
                  <c:v>11389</c:v>
                </c:pt>
                <c:pt idx="22779">
                  <c:v>11389.5</c:v>
                </c:pt>
                <c:pt idx="22780">
                  <c:v>11390</c:v>
                </c:pt>
                <c:pt idx="22781">
                  <c:v>11390.5</c:v>
                </c:pt>
                <c:pt idx="22782">
                  <c:v>11391</c:v>
                </c:pt>
                <c:pt idx="22783">
                  <c:v>11391.5</c:v>
                </c:pt>
                <c:pt idx="22784">
                  <c:v>11392</c:v>
                </c:pt>
                <c:pt idx="22785">
                  <c:v>11392.5</c:v>
                </c:pt>
                <c:pt idx="22786">
                  <c:v>11393</c:v>
                </c:pt>
                <c:pt idx="22787">
                  <c:v>11393.5</c:v>
                </c:pt>
                <c:pt idx="22788">
                  <c:v>11394</c:v>
                </c:pt>
                <c:pt idx="22789">
                  <c:v>11394.5</c:v>
                </c:pt>
                <c:pt idx="22790">
                  <c:v>11395</c:v>
                </c:pt>
                <c:pt idx="22791">
                  <c:v>11395.5</c:v>
                </c:pt>
                <c:pt idx="22792">
                  <c:v>11396</c:v>
                </c:pt>
                <c:pt idx="22793">
                  <c:v>11396.5</c:v>
                </c:pt>
                <c:pt idx="22794">
                  <c:v>11397</c:v>
                </c:pt>
                <c:pt idx="22795">
                  <c:v>11397.5</c:v>
                </c:pt>
                <c:pt idx="22796">
                  <c:v>11398</c:v>
                </c:pt>
                <c:pt idx="22797">
                  <c:v>11398.5</c:v>
                </c:pt>
                <c:pt idx="22798">
                  <c:v>11399</c:v>
                </c:pt>
                <c:pt idx="22799">
                  <c:v>11399.5</c:v>
                </c:pt>
                <c:pt idx="22800">
                  <c:v>11400</c:v>
                </c:pt>
                <c:pt idx="22801">
                  <c:v>11400.5</c:v>
                </c:pt>
                <c:pt idx="22802">
                  <c:v>11401</c:v>
                </c:pt>
                <c:pt idx="22803">
                  <c:v>11401.5</c:v>
                </c:pt>
                <c:pt idx="22804">
                  <c:v>11402</c:v>
                </c:pt>
                <c:pt idx="22805">
                  <c:v>11402.5</c:v>
                </c:pt>
                <c:pt idx="22806">
                  <c:v>11403</c:v>
                </c:pt>
                <c:pt idx="22807">
                  <c:v>11403.5</c:v>
                </c:pt>
                <c:pt idx="22808">
                  <c:v>11404</c:v>
                </c:pt>
                <c:pt idx="22809">
                  <c:v>11404.5</c:v>
                </c:pt>
                <c:pt idx="22810">
                  <c:v>11405</c:v>
                </c:pt>
                <c:pt idx="22811">
                  <c:v>11405.5</c:v>
                </c:pt>
                <c:pt idx="22812">
                  <c:v>11406</c:v>
                </c:pt>
                <c:pt idx="22813">
                  <c:v>11406.5</c:v>
                </c:pt>
                <c:pt idx="22814">
                  <c:v>11407</c:v>
                </c:pt>
                <c:pt idx="22815">
                  <c:v>11407.5</c:v>
                </c:pt>
                <c:pt idx="22816">
                  <c:v>11408</c:v>
                </c:pt>
                <c:pt idx="22817">
                  <c:v>11408.5</c:v>
                </c:pt>
                <c:pt idx="22818">
                  <c:v>11409</c:v>
                </c:pt>
                <c:pt idx="22819">
                  <c:v>11409.5</c:v>
                </c:pt>
                <c:pt idx="22820">
                  <c:v>11410</c:v>
                </c:pt>
                <c:pt idx="22821">
                  <c:v>11410.5</c:v>
                </c:pt>
                <c:pt idx="22822">
                  <c:v>11411</c:v>
                </c:pt>
                <c:pt idx="22823">
                  <c:v>11411.5</c:v>
                </c:pt>
                <c:pt idx="22824">
                  <c:v>11412</c:v>
                </c:pt>
                <c:pt idx="22825">
                  <c:v>11412.5</c:v>
                </c:pt>
                <c:pt idx="22826">
                  <c:v>11413</c:v>
                </c:pt>
                <c:pt idx="22827">
                  <c:v>11413.5</c:v>
                </c:pt>
                <c:pt idx="22828">
                  <c:v>11414</c:v>
                </c:pt>
                <c:pt idx="22829">
                  <c:v>11414.5</c:v>
                </c:pt>
                <c:pt idx="22830">
                  <c:v>11415</c:v>
                </c:pt>
                <c:pt idx="22831">
                  <c:v>11415.5</c:v>
                </c:pt>
                <c:pt idx="22832">
                  <c:v>11416</c:v>
                </c:pt>
                <c:pt idx="22833">
                  <c:v>11416.5</c:v>
                </c:pt>
                <c:pt idx="22834">
                  <c:v>11417</c:v>
                </c:pt>
                <c:pt idx="22835">
                  <c:v>11417.5</c:v>
                </c:pt>
                <c:pt idx="22836">
                  <c:v>11418</c:v>
                </c:pt>
                <c:pt idx="22837">
                  <c:v>11418.5</c:v>
                </c:pt>
                <c:pt idx="22838">
                  <c:v>11419</c:v>
                </c:pt>
                <c:pt idx="22839">
                  <c:v>11419.5</c:v>
                </c:pt>
                <c:pt idx="22840">
                  <c:v>11420</c:v>
                </c:pt>
                <c:pt idx="22841">
                  <c:v>11420.5</c:v>
                </c:pt>
                <c:pt idx="22842">
                  <c:v>11421</c:v>
                </c:pt>
                <c:pt idx="22843">
                  <c:v>11421.5</c:v>
                </c:pt>
                <c:pt idx="22844">
                  <c:v>11422</c:v>
                </c:pt>
                <c:pt idx="22845">
                  <c:v>11422.5</c:v>
                </c:pt>
                <c:pt idx="22846">
                  <c:v>11423</c:v>
                </c:pt>
                <c:pt idx="22847">
                  <c:v>11423.5</c:v>
                </c:pt>
                <c:pt idx="22848">
                  <c:v>11424</c:v>
                </c:pt>
                <c:pt idx="22849">
                  <c:v>11424.5</c:v>
                </c:pt>
                <c:pt idx="22850">
                  <c:v>11425</c:v>
                </c:pt>
                <c:pt idx="22851">
                  <c:v>11425.5</c:v>
                </c:pt>
                <c:pt idx="22852">
                  <c:v>11426</c:v>
                </c:pt>
                <c:pt idx="22853">
                  <c:v>11426.5</c:v>
                </c:pt>
                <c:pt idx="22854">
                  <c:v>11427</c:v>
                </c:pt>
                <c:pt idx="22855">
                  <c:v>11427.5</c:v>
                </c:pt>
                <c:pt idx="22856">
                  <c:v>11428</c:v>
                </c:pt>
                <c:pt idx="22857">
                  <c:v>11428.5</c:v>
                </c:pt>
                <c:pt idx="22858">
                  <c:v>11429</c:v>
                </c:pt>
                <c:pt idx="22859">
                  <c:v>11429.5</c:v>
                </c:pt>
                <c:pt idx="22860">
                  <c:v>11430</c:v>
                </c:pt>
                <c:pt idx="22861">
                  <c:v>11430.5</c:v>
                </c:pt>
                <c:pt idx="22862">
                  <c:v>11431</c:v>
                </c:pt>
                <c:pt idx="22863">
                  <c:v>11431.5</c:v>
                </c:pt>
                <c:pt idx="22864">
                  <c:v>11432</c:v>
                </c:pt>
                <c:pt idx="22865">
                  <c:v>11432.5</c:v>
                </c:pt>
                <c:pt idx="22866">
                  <c:v>11433</c:v>
                </c:pt>
                <c:pt idx="22867">
                  <c:v>11433.5</c:v>
                </c:pt>
                <c:pt idx="22868">
                  <c:v>11434</c:v>
                </c:pt>
                <c:pt idx="22869">
                  <c:v>11434.5</c:v>
                </c:pt>
                <c:pt idx="22870">
                  <c:v>11435</c:v>
                </c:pt>
                <c:pt idx="22871">
                  <c:v>11435.5</c:v>
                </c:pt>
                <c:pt idx="22872">
                  <c:v>11436</c:v>
                </c:pt>
                <c:pt idx="22873">
                  <c:v>11436.5</c:v>
                </c:pt>
                <c:pt idx="22874">
                  <c:v>11437</c:v>
                </c:pt>
                <c:pt idx="22875">
                  <c:v>11437.5</c:v>
                </c:pt>
                <c:pt idx="22876">
                  <c:v>11438</c:v>
                </c:pt>
                <c:pt idx="22877">
                  <c:v>11438.5</c:v>
                </c:pt>
                <c:pt idx="22878">
                  <c:v>11439</c:v>
                </c:pt>
                <c:pt idx="22879">
                  <c:v>11439.5</c:v>
                </c:pt>
                <c:pt idx="22880">
                  <c:v>11440</c:v>
                </c:pt>
                <c:pt idx="22881">
                  <c:v>11440.5</c:v>
                </c:pt>
                <c:pt idx="22882">
                  <c:v>11441</c:v>
                </c:pt>
                <c:pt idx="22883">
                  <c:v>11441.5</c:v>
                </c:pt>
                <c:pt idx="22884">
                  <c:v>11442</c:v>
                </c:pt>
                <c:pt idx="22885">
                  <c:v>11442.5</c:v>
                </c:pt>
                <c:pt idx="22886">
                  <c:v>11443</c:v>
                </c:pt>
                <c:pt idx="22887">
                  <c:v>11443.5</c:v>
                </c:pt>
                <c:pt idx="22888">
                  <c:v>11444</c:v>
                </c:pt>
                <c:pt idx="22889">
                  <c:v>11444.5</c:v>
                </c:pt>
                <c:pt idx="22890">
                  <c:v>11445</c:v>
                </c:pt>
                <c:pt idx="22891">
                  <c:v>11445.5</c:v>
                </c:pt>
                <c:pt idx="22892">
                  <c:v>11446</c:v>
                </c:pt>
                <c:pt idx="22893">
                  <c:v>11446.5</c:v>
                </c:pt>
                <c:pt idx="22894">
                  <c:v>11447</c:v>
                </c:pt>
                <c:pt idx="22895">
                  <c:v>11447.5</c:v>
                </c:pt>
                <c:pt idx="22896">
                  <c:v>11448</c:v>
                </c:pt>
                <c:pt idx="22897">
                  <c:v>11448.5</c:v>
                </c:pt>
                <c:pt idx="22898">
                  <c:v>11449</c:v>
                </c:pt>
                <c:pt idx="22899">
                  <c:v>11449.5</c:v>
                </c:pt>
                <c:pt idx="22900">
                  <c:v>11450</c:v>
                </c:pt>
                <c:pt idx="22901">
                  <c:v>11450.5</c:v>
                </c:pt>
                <c:pt idx="22902">
                  <c:v>11451</c:v>
                </c:pt>
                <c:pt idx="22903">
                  <c:v>11451.5</c:v>
                </c:pt>
                <c:pt idx="22904">
                  <c:v>11452</c:v>
                </c:pt>
                <c:pt idx="22905">
                  <c:v>11452.5</c:v>
                </c:pt>
                <c:pt idx="22906">
                  <c:v>11453</c:v>
                </c:pt>
                <c:pt idx="22907">
                  <c:v>11453.5</c:v>
                </c:pt>
                <c:pt idx="22908">
                  <c:v>11454</c:v>
                </c:pt>
                <c:pt idx="22909">
                  <c:v>11454.5</c:v>
                </c:pt>
                <c:pt idx="22910">
                  <c:v>11455</c:v>
                </c:pt>
                <c:pt idx="22911">
                  <c:v>11455.5</c:v>
                </c:pt>
                <c:pt idx="22912">
                  <c:v>11456</c:v>
                </c:pt>
                <c:pt idx="22913">
                  <c:v>11456.5</c:v>
                </c:pt>
                <c:pt idx="22914">
                  <c:v>11457</c:v>
                </c:pt>
                <c:pt idx="22915">
                  <c:v>11457.5</c:v>
                </c:pt>
                <c:pt idx="22916">
                  <c:v>11458</c:v>
                </c:pt>
                <c:pt idx="22917">
                  <c:v>11458.5</c:v>
                </c:pt>
                <c:pt idx="22918">
                  <c:v>11459</c:v>
                </c:pt>
                <c:pt idx="22919">
                  <c:v>11459.5</c:v>
                </c:pt>
                <c:pt idx="22920">
                  <c:v>11460</c:v>
                </c:pt>
                <c:pt idx="22921">
                  <c:v>11460.5</c:v>
                </c:pt>
                <c:pt idx="22922">
                  <c:v>11461</c:v>
                </c:pt>
                <c:pt idx="22923">
                  <c:v>11461.5</c:v>
                </c:pt>
                <c:pt idx="22924">
                  <c:v>11462</c:v>
                </c:pt>
                <c:pt idx="22925">
                  <c:v>11462.5</c:v>
                </c:pt>
                <c:pt idx="22926">
                  <c:v>11463</c:v>
                </c:pt>
                <c:pt idx="22927">
                  <c:v>11463.5</c:v>
                </c:pt>
                <c:pt idx="22928">
                  <c:v>11464</c:v>
                </c:pt>
                <c:pt idx="22929">
                  <c:v>11464.5</c:v>
                </c:pt>
                <c:pt idx="22930">
                  <c:v>11465</c:v>
                </c:pt>
                <c:pt idx="22931">
                  <c:v>11465.5</c:v>
                </c:pt>
                <c:pt idx="22932">
                  <c:v>11466</c:v>
                </c:pt>
                <c:pt idx="22933">
                  <c:v>11466.5</c:v>
                </c:pt>
                <c:pt idx="22934">
                  <c:v>11467</c:v>
                </c:pt>
                <c:pt idx="22935">
                  <c:v>11467.5</c:v>
                </c:pt>
                <c:pt idx="22936">
                  <c:v>11468</c:v>
                </c:pt>
                <c:pt idx="22937">
                  <c:v>11468.5</c:v>
                </c:pt>
                <c:pt idx="22938">
                  <c:v>11469</c:v>
                </c:pt>
                <c:pt idx="22939">
                  <c:v>11469.5</c:v>
                </c:pt>
                <c:pt idx="22940">
                  <c:v>11470</c:v>
                </c:pt>
                <c:pt idx="22941">
                  <c:v>11470.5</c:v>
                </c:pt>
                <c:pt idx="22942">
                  <c:v>11471</c:v>
                </c:pt>
                <c:pt idx="22943">
                  <c:v>11471.5</c:v>
                </c:pt>
                <c:pt idx="22944">
                  <c:v>11472</c:v>
                </c:pt>
                <c:pt idx="22945">
                  <c:v>11472.5</c:v>
                </c:pt>
                <c:pt idx="22946">
                  <c:v>11473</c:v>
                </c:pt>
                <c:pt idx="22947">
                  <c:v>11473.5</c:v>
                </c:pt>
                <c:pt idx="22948">
                  <c:v>11474</c:v>
                </c:pt>
                <c:pt idx="22949">
                  <c:v>11474.5</c:v>
                </c:pt>
                <c:pt idx="22950">
                  <c:v>11475</c:v>
                </c:pt>
                <c:pt idx="22951">
                  <c:v>11475.5</c:v>
                </c:pt>
                <c:pt idx="22952">
                  <c:v>11476</c:v>
                </c:pt>
                <c:pt idx="22953">
                  <c:v>11476.5</c:v>
                </c:pt>
                <c:pt idx="22954">
                  <c:v>11477</c:v>
                </c:pt>
                <c:pt idx="22955">
                  <c:v>11477.5</c:v>
                </c:pt>
                <c:pt idx="22956">
                  <c:v>11478</c:v>
                </c:pt>
                <c:pt idx="22957">
                  <c:v>11478.5</c:v>
                </c:pt>
                <c:pt idx="22958">
                  <c:v>11479</c:v>
                </c:pt>
                <c:pt idx="22959">
                  <c:v>11479.5</c:v>
                </c:pt>
                <c:pt idx="22960">
                  <c:v>11480</c:v>
                </c:pt>
                <c:pt idx="22961">
                  <c:v>11480.5</c:v>
                </c:pt>
                <c:pt idx="22962">
                  <c:v>11481</c:v>
                </c:pt>
                <c:pt idx="22963">
                  <c:v>11481.5</c:v>
                </c:pt>
                <c:pt idx="22964">
                  <c:v>11482</c:v>
                </c:pt>
                <c:pt idx="22965">
                  <c:v>11482.5</c:v>
                </c:pt>
                <c:pt idx="22966">
                  <c:v>11483</c:v>
                </c:pt>
                <c:pt idx="22967">
                  <c:v>11483.5</c:v>
                </c:pt>
                <c:pt idx="22968">
                  <c:v>11484</c:v>
                </c:pt>
                <c:pt idx="22969">
                  <c:v>11484.5</c:v>
                </c:pt>
                <c:pt idx="22970">
                  <c:v>11485</c:v>
                </c:pt>
                <c:pt idx="22971">
                  <c:v>11485.5</c:v>
                </c:pt>
                <c:pt idx="22972">
                  <c:v>11486</c:v>
                </c:pt>
                <c:pt idx="22973">
                  <c:v>11486.5</c:v>
                </c:pt>
                <c:pt idx="22974">
                  <c:v>11487</c:v>
                </c:pt>
                <c:pt idx="22975">
                  <c:v>11487.5</c:v>
                </c:pt>
                <c:pt idx="22976">
                  <c:v>11488</c:v>
                </c:pt>
                <c:pt idx="22977">
                  <c:v>11488.5</c:v>
                </c:pt>
                <c:pt idx="22978">
                  <c:v>11489</c:v>
                </c:pt>
                <c:pt idx="22979">
                  <c:v>11489.5</c:v>
                </c:pt>
                <c:pt idx="22980">
                  <c:v>11490</c:v>
                </c:pt>
                <c:pt idx="22981">
                  <c:v>11490.5</c:v>
                </c:pt>
                <c:pt idx="22982">
                  <c:v>11491</c:v>
                </c:pt>
                <c:pt idx="22983">
                  <c:v>11491.5</c:v>
                </c:pt>
                <c:pt idx="22984">
                  <c:v>11492</c:v>
                </c:pt>
                <c:pt idx="22985">
                  <c:v>11492.5</c:v>
                </c:pt>
                <c:pt idx="22986">
                  <c:v>11493</c:v>
                </c:pt>
                <c:pt idx="22987">
                  <c:v>11493.5</c:v>
                </c:pt>
                <c:pt idx="22988">
                  <c:v>11494</c:v>
                </c:pt>
                <c:pt idx="22989">
                  <c:v>11494.5</c:v>
                </c:pt>
                <c:pt idx="22990">
                  <c:v>11495</c:v>
                </c:pt>
                <c:pt idx="22991">
                  <c:v>11495.5</c:v>
                </c:pt>
                <c:pt idx="22992">
                  <c:v>11496</c:v>
                </c:pt>
                <c:pt idx="22993">
                  <c:v>11496.5</c:v>
                </c:pt>
                <c:pt idx="22994">
                  <c:v>11497</c:v>
                </c:pt>
                <c:pt idx="22995">
                  <c:v>11497.5</c:v>
                </c:pt>
                <c:pt idx="22996">
                  <c:v>11498</c:v>
                </c:pt>
                <c:pt idx="22997">
                  <c:v>11498.5</c:v>
                </c:pt>
                <c:pt idx="22998">
                  <c:v>11499</c:v>
                </c:pt>
                <c:pt idx="22999">
                  <c:v>11499.5</c:v>
                </c:pt>
                <c:pt idx="23000">
                  <c:v>11500</c:v>
                </c:pt>
                <c:pt idx="23001">
                  <c:v>11500.5</c:v>
                </c:pt>
                <c:pt idx="23002">
                  <c:v>11501</c:v>
                </c:pt>
                <c:pt idx="23003">
                  <c:v>11501.5</c:v>
                </c:pt>
                <c:pt idx="23004">
                  <c:v>11502</c:v>
                </c:pt>
                <c:pt idx="23005">
                  <c:v>11502.5</c:v>
                </c:pt>
                <c:pt idx="23006">
                  <c:v>11503</c:v>
                </c:pt>
                <c:pt idx="23007">
                  <c:v>11503.5</c:v>
                </c:pt>
                <c:pt idx="23008">
                  <c:v>11504</c:v>
                </c:pt>
                <c:pt idx="23009">
                  <c:v>11504.5</c:v>
                </c:pt>
                <c:pt idx="23010">
                  <c:v>11505</c:v>
                </c:pt>
                <c:pt idx="23011">
                  <c:v>11505.5</c:v>
                </c:pt>
                <c:pt idx="23012">
                  <c:v>11506</c:v>
                </c:pt>
                <c:pt idx="23013">
                  <c:v>11506.5</c:v>
                </c:pt>
                <c:pt idx="23014">
                  <c:v>11507</c:v>
                </c:pt>
                <c:pt idx="23015">
                  <c:v>11507.5</c:v>
                </c:pt>
                <c:pt idx="23016">
                  <c:v>11508</c:v>
                </c:pt>
                <c:pt idx="23017">
                  <c:v>11508.5</c:v>
                </c:pt>
                <c:pt idx="23018">
                  <c:v>11509</c:v>
                </c:pt>
                <c:pt idx="23019">
                  <c:v>11509.5</c:v>
                </c:pt>
                <c:pt idx="23020">
                  <c:v>11510</c:v>
                </c:pt>
                <c:pt idx="23021">
                  <c:v>11510.5</c:v>
                </c:pt>
                <c:pt idx="23022">
                  <c:v>11511</c:v>
                </c:pt>
                <c:pt idx="23023">
                  <c:v>11511.5</c:v>
                </c:pt>
                <c:pt idx="23024">
                  <c:v>11512</c:v>
                </c:pt>
                <c:pt idx="23025">
                  <c:v>11512.5</c:v>
                </c:pt>
                <c:pt idx="23026">
                  <c:v>11513</c:v>
                </c:pt>
                <c:pt idx="23027">
                  <c:v>11513.5</c:v>
                </c:pt>
                <c:pt idx="23028">
                  <c:v>11514</c:v>
                </c:pt>
                <c:pt idx="23029">
                  <c:v>11514.5</c:v>
                </c:pt>
                <c:pt idx="23030">
                  <c:v>11515</c:v>
                </c:pt>
                <c:pt idx="23031">
                  <c:v>11515.5</c:v>
                </c:pt>
                <c:pt idx="23032">
                  <c:v>11516</c:v>
                </c:pt>
                <c:pt idx="23033">
                  <c:v>11516.5</c:v>
                </c:pt>
                <c:pt idx="23034">
                  <c:v>11517</c:v>
                </c:pt>
                <c:pt idx="23035">
                  <c:v>11517.5</c:v>
                </c:pt>
                <c:pt idx="23036">
                  <c:v>11518</c:v>
                </c:pt>
                <c:pt idx="23037">
                  <c:v>11518.5</c:v>
                </c:pt>
                <c:pt idx="23038">
                  <c:v>11519</c:v>
                </c:pt>
                <c:pt idx="23039">
                  <c:v>11519.5</c:v>
                </c:pt>
                <c:pt idx="23040">
                  <c:v>11520</c:v>
                </c:pt>
                <c:pt idx="23041">
                  <c:v>11520.5</c:v>
                </c:pt>
                <c:pt idx="23042">
                  <c:v>11521</c:v>
                </c:pt>
                <c:pt idx="23043">
                  <c:v>11521.5</c:v>
                </c:pt>
                <c:pt idx="23044">
                  <c:v>11522</c:v>
                </c:pt>
                <c:pt idx="23045">
                  <c:v>11522.5</c:v>
                </c:pt>
                <c:pt idx="23046">
                  <c:v>11523</c:v>
                </c:pt>
                <c:pt idx="23047">
                  <c:v>11523.5</c:v>
                </c:pt>
                <c:pt idx="23048">
                  <c:v>11524</c:v>
                </c:pt>
                <c:pt idx="23049">
                  <c:v>11524.5</c:v>
                </c:pt>
                <c:pt idx="23050">
                  <c:v>11525</c:v>
                </c:pt>
                <c:pt idx="23051">
                  <c:v>11525.5</c:v>
                </c:pt>
                <c:pt idx="23052">
                  <c:v>11526</c:v>
                </c:pt>
                <c:pt idx="23053">
                  <c:v>11526.5</c:v>
                </c:pt>
                <c:pt idx="23054">
                  <c:v>11527</c:v>
                </c:pt>
                <c:pt idx="23055">
                  <c:v>11527.5</c:v>
                </c:pt>
                <c:pt idx="23056">
                  <c:v>11528</c:v>
                </c:pt>
                <c:pt idx="23057">
                  <c:v>11528.5</c:v>
                </c:pt>
                <c:pt idx="23058">
                  <c:v>11529</c:v>
                </c:pt>
                <c:pt idx="23059">
                  <c:v>11529.5</c:v>
                </c:pt>
                <c:pt idx="23060">
                  <c:v>11530</c:v>
                </c:pt>
                <c:pt idx="23061">
                  <c:v>11530.5</c:v>
                </c:pt>
                <c:pt idx="23062">
                  <c:v>11531</c:v>
                </c:pt>
                <c:pt idx="23063">
                  <c:v>11531.5</c:v>
                </c:pt>
                <c:pt idx="23064">
                  <c:v>11532</c:v>
                </c:pt>
                <c:pt idx="23065">
                  <c:v>11532.5</c:v>
                </c:pt>
                <c:pt idx="23066">
                  <c:v>11533</c:v>
                </c:pt>
                <c:pt idx="23067">
                  <c:v>11533.5</c:v>
                </c:pt>
                <c:pt idx="23068">
                  <c:v>11534</c:v>
                </c:pt>
                <c:pt idx="23069">
                  <c:v>11534.5</c:v>
                </c:pt>
                <c:pt idx="23070">
                  <c:v>11535</c:v>
                </c:pt>
                <c:pt idx="23071">
                  <c:v>11535.5</c:v>
                </c:pt>
                <c:pt idx="23072">
                  <c:v>11536</c:v>
                </c:pt>
                <c:pt idx="23073">
                  <c:v>11536.5</c:v>
                </c:pt>
                <c:pt idx="23074">
                  <c:v>11537</c:v>
                </c:pt>
                <c:pt idx="23075">
                  <c:v>11537.5</c:v>
                </c:pt>
                <c:pt idx="23076">
                  <c:v>11538</c:v>
                </c:pt>
                <c:pt idx="23077">
                  <c:v>11538.5</c:v>
                </c:pt>
                <c:pt idx="23078">
                  <c:v>11539</c:v>
                </c:pt>
                <c:pt idx="23079">
                  <c:v>11539.5</c:v>
                </c:pt>
                <c:pt idx="23080">
                  <c:v>11540</c:v>
                </c:pt>
                <c:pt idx="23081">
                  <c:v>11540.5</c:v>
                </c:pt>
                <c:pt idx="23082">
                  <c:v>11541</c:v>
                </c:pt>
                <c:pt idx="23083">
                  <c:v>11541.5</c:v>
                </c:pt>
                <c:pt idx="23084">
                  <c:v>11542</c:v>
                </c:pt>
                <c:pt idx="23085">
                  <c:v>11542.5</c:v>
                </c:pt>
                <c:pt idx="23086">
                  <c:v>11543</c:v>
                </c:pt>
                <c:pt idx="23087">
                  <c:v>11543.5</c:v>
                </c:pt>
                <c:pt idx="23088">
                  <c:v>11544</c:v>
                </c:pt>
                <c:pt idx="23089">
                  <c:v>11544.5</c:v>
                </c:pt>
                <c:pt idx="23090">
                  <c:v>11545</c:v>
                </c:pt>
                <c:pt idx="23091">
                  <c:v>11545.5</c:v>
                </c:pt>
                <c:pt idx="23092">
                  <c:v>11546</c:v>
                </c:pt>
                <c:pt idx="23093">
                  <c:v>11546.5</c:v>
                </c:pt>
                <c:pt idx="23094">
                  <c:v>11547</c:v>
                </c:pt>
                <c:pt idx="23095">
                  <c:v>11547.5</c:v>
                </c:pt>
                <c:pt idx="23096">
                  <c:v>11548</c:v>
                </c:pt>
                <c:pt idx="23097">
                  <c:v>11548.5</c:v>
                </c:pt>
                <c:pt idx="23098">
                  <c:v>11549</c:v>
                </c:pt>
                <c:pt idx="23099">
                  <c:v>11549.5</c:v>
                </c:pt>
                <c:pt idx="23100">
                  <c:v>11550</c:v>
                </c:pt>
                <c:pt idx="23101">
                  <c:v>11550.5</c:v>
                </c:pt>
                <c:pt idx="23102">
                  <c:v>11551</c:v>
                </c:pt>
                <c:pt idx="23103">
                  <c:v>11551.5</c:v>
                </c:pt>
                <c:pt idx="23104">
                  <c:v>11552</c:v>
                </c:pt>
                <c:pt idx="23105">
                  <c:v>11552.5</c:v>
                </c:pt>
                <c:pt idx="23106">
                  <c:v>11553</c:v>
                </c:pt>
                <c:pt idx="23107">
                  <c:v>11553.5</c:v>
                </c:pt>
                <c:pt idx="23108">
                  <c:v>11554</c:v>
                </c:pt>
                <c:pt idx="23109">
                  <c:v>11554.5</c:v>
                </c:pt>
                <c:pt idx="23110">
                  <c:v>11555</c:v>
                </c:pt>
                <c:pt idx="23111">
                  <c:v>11555.5</c:v>
                </c:pt>
                <c:pt idx="23112">
                  <c:v>11556</c:v>
                </c:pt>
                <c:pt idx="23113">
                  <c:v>11556.5</c:v>
                </c:pt>
                <c:pt idx="23114">
                  <c:v>11557</c:v>
                </c:pt>
                <c:pt idx="23115">
                  <c:v>11557.5</c:v>
                </c:pt>
                <c:pt idx="23116">
                  <c:v>11558</c:v>
                </c:pt>
                <c:pt idx="23117">
                  <c:v>11558.5</c:v>
                </c:pt>
                <c:pt idx="23118">
                  <c:v>11559</c:v>
                </c:pt>
                <c:pt idx="23119">
                  <c:v>11559.5</c:v>
                </c:pt>
                <c:pt idx="23120">
                  <c:v>11560</c:v>
                </c:pt>
                <c:pt idx="23121">
                  <c:v>11560.5</c:v>
                </c:pt>
                <c:pt idx="23122">
                  <c:v>11561</c:v>
                </c:pt>
                <c:pt idx="23123">
                  <c:v>11561.5</c:v>
                </c:pt>
                <c:pt idx="23124">
                  <c:v>11562</c:v>
                </c:pt>
                <c:pt idx="23125">
                  <c:v>11562.5</c:v>
                </c:pt>
                <c:pt idx="23126">
                  <c:v>11563</c:v>
                </c:pt>
                <c:pt idx="23127">
                  <c:v>11563.5</c:v>
                </c:pt>
                <c:pt idx="23128">
                  <c:v>11564</c:v>
                </c:pt>
                <c:pt idx="23129">
                  <c:v>11564.5</c:v>
                </c:pt>
                <c:pt idx="23130">
                  <c:v>11565</c:v>
                </c:pt>
                <c:pt idx="23131">
                  <c:v>11565.5</c:v>
                </c:pt>
                <c:pt idx="23132">
                  <c:v>11566</c:v>
                </c:pt>
                <c:pt idx="23133">
                  <c:v>11566.5</c:v>
                </c:pt>
                <c:pt idx="23134">
                  <c:v>11567</c:v>
                </c:pt>
                <c:pt idx="23135">
                  <c:v>11567.5</c:v>
                </c:pt>
                <c:pt idx="23136">
                  <c:v>11568</c:v>
                </c:pt>
                <c:pt idx="23137">
                  <c:v>11568.5</c:v>
                </c:pt>
                <c:pt idx="23138">
                  <c:v>11569</c:v>
                </c:pt>
                <c:pt idx="23139">
                  <c:v>11569.5</c:v>
                </c:pt>
                <c:pt idx="23140">
                  <c:v>11570</c:v>
                </c:pt>
                <c:pt idx="23141">
                  <c:v>11570.5</c:v>
                </c:pt>
                <c:pt idx="23142">
                  <c:v>11571</c:v>
                </c:pt>
                <c:pt idx="23143">
                  <c:v>11571.5</c:v>
                </c:pt>
                <c:pt idx="23144">
                  <c:v>11572</c:v>
                </c:pt>
                <c:pt idx="23145">
                  <c:v>11572.5</c:v>
                </c:pt>
                <c:pt idx="23146">
                  <c:v>11573</c:v>
                </c:pt>
                <c:pt idx="23147">
                  <c:v>11573.5</c:v>
                </c:pt>
                <c:pt idx="23148">
                  <c:v>11574</c:v>
                </c:pt>
                <c:pt idx="23149">
                  <c:v>11574.5</c:v>
                </c:pt>
                <c:pt idx="23150">
                  <c:v>11575</c:v>
                </c:pt>
                <c:pt idx="23151">
                  <c:v>11575.5</c:v>
                </c:pt>
                <c:pt idx="23152">
                  <c:v>11576</c:v>
                </c:pt>
                <c:pt idx="23153">
                  <c:v>11576.5</c:v>
                </c:pt>
                <c:pt idx="23154">
                  <c:v>11577</c:v>
                </c:pt>
                <c:pt idx="23155">
                  <c:v>11577.5</c:v>
                </c:pt>
                <c:pt idx="23156">
                  <c:v>11578</c:v>
                </c:pt>
                <c:pt idx="23157">
                  <c:v>11578.5</c:v>
                </c:pt>
                <c:pt idx="23158">
                  <c:v>11579</c:v>
                </c:pt>
                <c:pt idx="23159">
                  <c:v>11579.5</c:v>
                </c:pt>
                <c:pt idx="23160">
                  <c:v>11580</c:v>
                </c:pt>
                <c:pt idx="23161">
                  <c:v>11580.5</c:v>
                </c:pt>
                <c:pt idx="23162">
                  <c:v>11581</c:v>
                </c:pt>
                <c:pt idx="23163">
                  <c:v>11581.5</c:v>
                </c:pt>
                <c:pt idx="23164">
                  <c:v>11582</c:v>
                </c:pt>
                <c:pt idx="23165">
                  <c:v>11582.5</c:v>
                </c:pt>
                <c:pt idx="23166">
                  <c:v>11583</c:v>
                </c:pt>
                <c:pt idx="23167">
                  <c:v>11583.5</c:v>
                </c:pt>
                <c:pt idx="23168">
                  <c:v>11584</c:v>
                </c:pt>
                <c:pt idx="23169">
                  <c:v>11584.5</c:v>
                </c:pt>
                <c:pt idx="23170">
                  <c:v>11585</c:v>
                </c:pt>
                <c:pt idx="23171">
                  <c:v>11585.5</c:v>
                </c:pt>
                <c:pt idx="23172">
                  <c:v>11586</c:v>
                </c:pt>
                <c:pt idx="23173">
                  <c:v>11586.5</c:v>
                </c:pt>
                <c:pt idx="23174">
                  <c:v>11587</c:v>
                </c:pt>
                <c:pt idx="23175">
                  <c:v>11587.5</c:v>
                </c:pt>
                <c:pt idx="23176">
                  <c:v>11588</c:v>
                </c:pt>
                <c:pt idx="23177">
                  <c:v>11588.5</c:v>
                </c:pt>
                <c:pt idx="23178">
                  <c:v>11589</c:v>
                </c:pt>
                <c:pt idx="23179">
                  <c:v>11589.5</c:v>
                </c:pt>
                <c:pt idx="23180">
                  <c:v>11590</c:v>
                </c:pt>
                <c:pt idx="23181">
                  <c:v>11590.5</c:v>
                </c:pt>
                <c:pt idx="23182">
                  <c:v>11591</c:v>
                </c:pt>
                <c:pt idx="23183">
                  <c:v>11591.5</c:v>
                </c:pt>
                <c:pt idx="23184">
                  <c:v>11592</c:v>
                </c:pt>
                <c:pt idx="23185">
                  <c:v>11592.5</c:v>
                </c:pt>
                <c:pt idx="23186">
                  <c:v>11593</c:v>
                </c:pt>
                <c:pt idx="23187">
                  <c:v>11593.5</c:v>
                </c:pt>
                <c:pt idx="23188">
                  <c:v>11594</c:v>
                </c:pt>
                <c:pt idx="23189">
                  <c:v>11594.5</c:v>
                </c:pt>
                <c:pt idx="23190">
                  <c:v>11595</c:v>
                </c:pt>
                <c:pt idx="23191">
                  <c:v>11595.5</c:v>
                </c:pt>
                <c:pt idx="23192">
                  <c:v>11596</c:v>
                </c:pt>
                <c:pt idx="23193">
                  <c:v>11596.5</c:v>
                </c:pt>
                <c:pt idx="23194">
                  <c:v>11597</c:v>
                </c:pt>
                <c:pt idx="23195">
                  <c:v>11597.5</c:v>
                </c:pt>
                <c:pt idx="23196">
                  <c:v>11598</c:v>
                </c:pt>
                <c:pt idx="23197">
                  <c:v>11598.5</c:v>
                </c:pt>
                <c:pt idx="23198">
                  <c:v>11599</c:v>
                </c:pt>
                <c:pt idx="23199">
                  <c:v>11599.5</c:v>
                </c:pt>
                <c:pt idx="23200">
                  <c:v>11600</c:v>
                </c:pt>
                <c:pt idx="23201">
                  <c:v>11600.5</c:v>
                </c:pt>
                <c:pt idx="23202">
                  <c:v>11601</c:v>
                </c:pt>
                <c:pt idx="23203">
                  <c:v>11601.5</c:v>
                </c:pt>
                <c:pt idx="23204">
                  <c:v>11602</c:v>
                </c:pt>
                <c:pt idx="23205">
                  <c:v>11602.5</c:v>
                </c:pt>
                <c:pt idx="23206">
                  <c:v>11603</c:v>
                </c:pt>
                <c:pt idx="23207">
                  <c:v>11603.5</c:v>
                </c:pt>
                <c:pt idx="23208">
                  <c:v>11604</c:v>
                </c:pt>
                <c:pt idx="23209">
                  <c:v>11604.5</c:v>
                </c:pt>
                <c:pt idx="23210">
                  <c:v>11605</c:v>
                </c:pt>
                <c:pt idx="23211">
                  <c:v>11605.5</c:v>
                </c:pt>
                <c:pt idx="23212">
                  <c:v>11606</c:v>
                </c:pt>
                <c:pt idx="23213">
                  <c:v>11606.5</c:v>
                </c:pt>
                <c:pt idx="23214">
                  <c:v>11607</c:v>
                </c:pt>
                <c:pt idx="23215">
                  <c:v>11607.5</c:v>
                </c:pt>
                <c:pt idx="23216">
                  <c:v>11608</c:v>
                </c:pt>
                <c:pt idx="23217">
                  <c:v>11608.5</c:v>
                </c:pt>
                <c:pt idx="23218">
                  <c:v>11609</c:v>
                </c:pt>
                <c:pt idx="23219">
                  <c:v>11609.5</c:v>
                </c:pt>
                <c:pt idx="23220">
                  <c:v>11610</c:v>
                </c:pt>
                <c:pt idx="23221">
                  <c:v>11610.5</c:v>
                </c:pt>
                <c:pt idx="23222">
                  <c:v>11611</c:v>
                </c:pt>
                <c:pt idx="23223">
                  <c:v>11611.5</c:v>
                </c:pt>
                <c:pt idx="23224">
                  <c:v>11612</c:v>
                </c:pt>
                <c:pt idx="23225">
                  <c:v>11612.5</c:v>
                </c:pt>
                <c:pt idx="23226">
                  <c:v>11613</c:v>
                </c:pt>
                <c:pt idx="23227">
                  <c:v>11613.5</c:v>
                </c:pt>
                <c:pt idx="23228">
                  <c:v>11614</c:v>
                </c:pt>
                <c:pt idx="23229">
                  <c:v>11614.5</c:v>
                </c:pt>
                <c:pt idx="23230">
                  <c:v>11615</c:v>
                </c:pt>
                <c:pt idx="23231">
                  <c:v>11615.5</c:v>
                </c:pt>
                <c:pt idx="23232">
                  <c:v>11616</c:v>
                </c:pt>
                <c:pt idx="23233">
                  <c:v>11616.5</c:v>
                </c:pt>
                <c:pt idx="23234">
                  <c:v>11617</c:v>
                </c:pt>
                <c:pt idx="23235">
                  <c:v>11617.5</c:v>
                </c:pt>
                <c:pt idx="23236">
                  <c:v>11618</c:v>
                </c:pt>
                <c:pt idx="23237">
                  <c:v>11618.5</c:v>
                </c:pt>
                <c:pt idx="23238">
                  <c:v>11619</c:v>
                </c:pt>
                <c:pt idx="23239">
                  <c:v>11619.5</c:v>
                </c:pt>
                <c:pt idx="23240">
                  <c:v>11620</c:v>
                </c:pt>
                <c:pt idx="23241">
                  <c:v>11620.5</c:v>
                </c:pt>
                <c:pt idx="23242">
                  <c:v>11621</c:v>
                </c:pt>
                <c:pt idx="23243">
                  <c:v>11621.5</c:v>
                </c:pt>
                <c:pt idx="23244">
                  <c:v>11622</c:v>
                </c:pt>
                <c:pt idx="23245">
                  <c:v>11622.5</c:v>
                </c:pt>
                <c:pt idx="23246">
                  <c:v>11623</c:v>
                </c:pt>
                <c:pt idx="23247">
                  <c:v>11623.5</c:v>
                </c:pt>
                <c:pt idx="23248">
                  <c:v>11624</c:v>
                </c:pt>
                <c:pt idx="23249">
                  <c:v>11624.5</c:v>
                </c:pt>
                <c:pt idx="23250">
                  <c:v>11625</c:v>
                </c:pt>
                <c:pt idx="23251">
                  <c:v>11625.5</c:v>
                </c:pt>
                <c:pt idx="23252">
                  <c:v>11626</c:v>
                </c:pt>
                <c:pt idx="23253">
                  <c:v>11626.5</c:v>
                </c:pt>
                <c:pt idx="23254">
                  <c:v>11627</c:v>
                </c:pt>
                <c:pt idx="23255">
                  <c:v>11627.5</c:v>
                </c:pt>
                <c:pt idx="23256">
                  <c:v>11628</c:v>
                </c:pt>
                <c:pt idx="23257">
                  <c:v>11628.5</c:v>
                </c:pt>
                <c:pt idx="23258">
                  <c:v>11629</c:v>
                </c:pt>
                <c:pt idx="23259">
                  <c:v>11629.5</c:v>
                </c:pt>
                <c:pt idx="23260">
                  <c:v>11630</c:v>
                </c:pt>
                <c:pt idx="23261">
                  <c:v>11630.5</c:v>
                </c:pt>
                <c:pt idx="23262">
                  <c:v>11631</c:v>
                </c:pt>
                <c:pt idx="23263">
                  <c:v>11631.5</c:v>
                </c:pt>
                <c:pt idx="23264">
                  <c:v>11632</c:v>
                </c:pt>
                <c:pt idx="23265">
                  <c:v>11632.5</c:v>
                </c:pt>
                <c:pt idx="23266">
                  <c:v>11633</c:v>
                </c:pt>
                <c:pt idx="23267">
                  <c:v>11633.5</c:v>
                </c:pt>
                <c:pt idx="23268">
                  <c:v>11634</c:v>
                </c:pt>
                <c:pt idx="23269">
                  <c:v>11634.5</c:v>
                </c:pt>
                <c:pt idx="23270">
                  <c:v>11635</c:v>
                </c:pt>
                <c:pt idx="23271">
                  <c:v>11635.5</c:v>
                </c:pt>
                <c:pt idx="23272">
                  <c:v>11636</c:v>
                </c:pt>
                <c:pt idx="23273">
                  <c:v>11636.5</c:v>
                </c:pt>
                <c:pt idx="23274">
                  <c:v>11637</c:v>
                </c:pt>
                <c:pt idx="23275">
                  <c:v>11637.5</c:v>
                </c:pt>
                <c:pt idx="23276">
                  <c:v>11638</c:v>
                </c:pt>
                <c:pt idx="23277">
                  <c:v>11638.5</c:v>
                </c:pt>
                <c:pt idx="23278">
                  <c:v>11639</c:v>
                </c:pt>
                <c:pt idx="23279">
                  <c:v>11639.5</c:v>
                </c:pt>
                <c:pt idx="23280">
                  <c:v>11640</c:v>
                </c:pt>
                <c:pt idx="23281">
                  <c:v>11640.5</c:v>
                </c:pt>
                <c:pt idx="23282">
                  <c:v>11641</c:v>
                </c:pt>
                <c:pt idx="23283">
                  <c:v>11641.5</c:v>
                </c:pt>
                <c:pt idx="23284">
                  <c:v>11642</c:v>
                </c:pt>
                <c:pt idx="23285">
                  <c:v>11642.5</c:v>
                </c:pt>
                <c:pt idx="23286">
                  <c:v>11643</c:v>
                </c:pt>
                <c:pt idx="23287">
                  <c:v>11643.5</c:v>
                </c:pt>
                <c:pt idx="23288">
                  <c:v>11644</c:v>
                </c:pt>
                <c:pt idx="23289">
                  <c:v>11644.5</c:v>
                </c:pt>
                <c:pt idx="23290">
                  <c:v>11645</c:v>
                </c:pt>
                <c:pt idx="23291">
                  <c:v>11645.5</c:v>
                </c:pt>
                <c:pt idx="23292">
                  <c:v>11646</c:v>
                </c:pt>
                <c:pt idx="23293">
                  <c:v>11646.5</c:v>
                </c:pt>
                <c:pt idx="23294">
                  <c:v>11647</c:v>
                </c:pt>
                <c:pt idx="23295">
                  <c:v>11647.5</c:v>
                </c:pt>
                <c:pt idx="23296">
                  <c:v>11648</c:v>
                </c:pt>
                <c:pt idx="23297">
                  <c:v>11648.5</c:v>
                </c:pt>
                <c:pt idx="23298">
                  <c:v>11649</c:v>
                </c:pt>
                <c:pt idx="23299">
                  <c:v>11649.5</c:v>
                </c:pt>
                <c:pt idx="23300">
                  <c:v>11650</c:v>
                </c:pt>
                <c:pt idx="23301">
                  <c:v>11650.5</c:v>
                </c:pt>
                <c:pt idx="23302">
                  <c:v>11651</c:v>
                </c:pt>
                <c:pt idx="23303">
                  <c:v>11651.5</c:v>
                </c:pt>
                <c:pt idx="23304">
                  <c:v>11652</c:v>
                </c:pt>
                <c:pt idx="23305">
                  <c:v>11652.5</c:v>
                </c:pt>
                <c:pt idx="23306">
                  <c:v>11653</c:v>
                </c:pt>
                <c:pt idx="23307">
                  <c:v>11653.5</c:v>
                </c:pt>
                <c:pt idx="23308">
                  <c:v>11654</c:v>
                </c:pt>
                <c:pt idx="23309">
                  <c:v>11654.5</c:v>
                </c:pt>
                <c:pt idx="23310">
                  <c:v>11655</c:v>
                </c:pt>
                <c:pt idx="23311">
                  <c:v>11655.5</c:v>
                </c:pt>
                <c:pt idx="23312">
                  <c:v>11656</c:v>
                </c:pt>
                <c:pt idx="23313">
                  <c:v>11656.5</c:v>
                </c:pt>
                <c:pt idx="23314">
                  <c:v>11657</c:v>
                </c:pt>
                <c:pt idx="23315">
                  <c:v>11657.5</c:v>
                </c:pt>
                <c:pt idx="23316">
                  <c:v>11658</c:v>
                </c:pt>
                <c:pt idx="23317">
                  <c:v>11658.5</c:v>
                </c:pt>
                <c:pt idx="23318">
                  <c:v>11659</c:v>
                </c:pt>
                <c:pt idx="23319">
                  <c:v>11659.5</c:v>
                </c:pt>
                <c:pt idx="23320">
                  <c:v>11660</c:v>
                </c:pt>
                <c:pt idx="23321">
                  <c:v>11660.5</c:v>
                </c:pt>
                <c:pt idx="23322">
                  <c:v>11661</c:v>
                </c:pt>
                <c:pt idx="23323">
                  <c:v>11661.5</c:v>
                </c:pt>
                <c:pt idx="23324">
                  <c:v>11662</c:v>
                </c:pt>
                <c:pt idx="23325">
                  <c:v>11662.5</c:v>
                </c:pt>
                <c:pt idx="23326">
                  <c:v>11663</c:v>
                </c:pt>
                <c:pt idx="23327">
                  <c:v>11663.5</c:v>
                </c:pt>
                <c:pt idx="23328">
                  <c:v>11664</c:v>
                </c:pt>
                <c:pt idx="23329">
                  <c:v>11664.5</c:v>
                </c:pt>
                <c:pt idx="23330">
                  <c:v>11665</c:v>
                </c:pt>
                <c:pt idx="23331">
                  <c:v>11665.5</c:v>
                </c:pt>
                <c:pt idx="23332">
                  <c:v>11666</c:v>
                </c:pt>
                <c:pt idx="23333">
                  <c:v>11666.5</c:v>
                </c:pt>
                <c:pt idx="23334">
                  <c:v>11667</c:v>
                </c:pt>
                <c:pt idx="23335">
                  <c:v>11667.5</c:v>
                </c:pt>
                <c:pt idx="23336">
                  <c:v>11668</c:v>
                </c:pt>
                <c:pt idx="23337">
                  <c:v>11668.5</c:v>
                </c:pt>
                <c:pt idx="23338">
                  <c:v>11669</c:v>
                </c:pt>
                <c:pt idx="23339">
                  <c:v>11669.5</c:v>
                </c:pt>
                <c:pt idx="23340">
                  <c:v>11670</c:v>
                </c:pt>
                <c:pt idx="23341">
                  <c:v>11670.5</c:v>
                </c:pt>
                <c:pt idx="23342">
                  <c:v>11671</c:v>
                </c:pt>
                <c:pt idx="23343">
                  <c:v>11671.5</c:v>
                </c:pt>
                <c:pt idx="23344">
                  <c:v>11672</c:v>
                </c:pt>
                <c:pt idx="23345">
                  <c:v>11672.5</c:v>
                </c:pt>
                <c:pt idx="23346">
                  <c:v>11673</c:v>
                </c:pt>
                <c:pt idx="23347">
                  <c:v>11673.5</c:v>
                </c:pt>
                <c:pt idx="23348">
                  <c:v>11674</c:v>
                </c:pt>
                <c:pt idx="23349">
                  <c:v>11674.5</c:v>
                </c:pt>
                <c:pt idx="23350">
                  <c:v>11675</c:v>
                </c:pt>
                <c:pt idx="23351">
                  <c:v>11675.5</c:v>
                </c:pt>
                <c:pt idx="23352">
                  <c:v>11676</c:v>
                </c:pt>
                <c:pt idx="23353">
                  <c:v>11676.5</c:v>
                </c:pt>
                <c:pt idx="23354">
                  <c:v>11677</c:v>
                </c:pt>
                <c:pt idx="23355">
                  <c:v>11677.5</c:v>
                </c:pt>
                <c:pt idx="23356">
                  <c:v>11678</c:v>
                </c:pt>
                <c:pt idx="23357">
                  <c:v>11678.5</c:v>
                </c:pt>
                <c:pt idx="23358">
                  <c:v>11679</c:v>
                </c:pt>
                <c:pt idx="23359">
                  <c:v>11679.5</c:v>
                </c:pt>
                <c:pt idx="23360">
                  <c:v>11680</c:v>
                </c:pt>
                <c:pt idx="23361">
                  <c:v>11680.5</c:v>
                </c:pt>
                <c:pt idx="23362">
                  <c:v>11681</c:v>
                </c:pt>
                <c:pt idx="23363">
                  <c:v>11681.5</c:v>
                </c:pt>
                <c:pt idx="23364">
                  <c:v>11682</c:v>
                </c:pt>
                <c:pt idx="23365">
                  <c:v>11682.5</c:v>
                </c:pt>
                <c:pt idx="23366">
                  <c:v>11683</c:v>
                </c:pt>
                <c:pt idx="23367">
                  <c:v>11683.5</c:v>
                </c:pt>
                <c:pt idx="23368">
                  <c:v>11684</c:v>
                </c:pt>
                <c:pt idx="23369">
                  <c:v>11684.5</c:v>
                </c:pt>
                <c:pt idx="23370">
                  <c:v>11685</c:v>
                </c:pt>
                <c:pt idx="23371">
                  <c:v>11685.5</c:v>
                </c:pt>
                <c:pt idx="23372">
                  <c:v>11686</c:v>
                </c:pt>
                <c:pt idx="23373">
                  <c:v>11686.5</c:v>
                </c:pt>
                <c:pt idx="23374">
                  <c:v>11687</c:v>
                </c:pt>
                <c:pt idx="23375">
                  <c:v>11687.5</c:v>
                </c:pt>
                <c:pt idx="23376">
                  <c:v>11688</c:v>
                </c:pt>
                <c:pt idx="23377">
                  <c:v>11688.5</c:v>
                </c:pt>
                <c:pt idx="23378">
                  <c:v>11689</c:v>
                </c:pt>
                <c:pt idx="23379">
                  <c:v>11689.5</c:v>
                </c:pt>
                <c:pt idx="23380">
                  <c:v>11690</c:v>
                </c:pt>
                <c:pt idx="23381">
                  <c:v>11690.5</c:v>
                </c:pt>
                <c:pt idx="23382">
                  <c:v>11691</c:v>
                </c:pt>
                <c:pt idx="23383">
                  <c:v>11691.5</c:v>
                </c:pt>
                <c:pt idx="23384">
                  <c:v>11692</c:v>
                </c:pt>
                <c:pt idx="23385">
                  <c:v>11692.5</c:v>
                </c:pt>
                <c:pt idx="23386">
                  <c:v>11693</c:v>
                </c:pt>
                <c:pt idx="23387">
                  <c:v>11693.5</c:v>
                </c:pt>
                <c:pt idx="23388">
                  <c:v>11694</c:v>
                </c:pt>
                <c:pt idx="23389">
                  <c:v>11694.5</c:v>
                </c:pt>
                <c:pt idx="23390">
                  <c:v>11695</c:v>
                </c:pt>
                <c:pt idx="23391">
                  <c:v>11695.5</c:v>
                </c:pt>
                <c:pt idx="23392">
                  <c:v>11696</c:v>
                </c:pt>
                <c:pt idx="23393">
                  <c:v>11696.5</c:v>
                </c:pt>
                <c:pt idx="23394">
                  <c:v>11697</c:v>
                </c:pt>
                <c:pt idx="23395">
                  <c:v>11697.5</c:v>
                </c:pt>
                <c:pt idx="23396">
                  <c:v>11698</c:v>
                </c:pt>
                <c:pt idx="23397">
                  <c:v>11698.5</c:v>
                </c:pt>
                <c:pt idx="23398">
                  <c:v>11699</c:v>
                </c:pt>
                <c:pt idx="23399">
                  <c:v>11699.5</c:v>
                </c:pt>
                <c:pt idx="23400">
                  <c:v>11700</c:v>
                </c:pt>
                <c:pt idx="23401">
                  <c:v>11700.5</c:v>
                </c:pt>
                <c:pt idx="23402">
                  <c:v>11701</c:v>
                </c:pt>
                <c:pt idx="23403">
                  <c:v>11701.5</c:v>
                </c:pt>
                <c:pt idx="23404">
                  <c:v>11702</c:v>
                </c:pt>
                <c:pt idx="23405">
                  <c:v>11702.5</c:v>
                </c:pt>
                <c:pt idx="23406">
                  <c:v>11703</c:v>
                </c:pt>
                <c:pt idx="23407">
                  <c:v>11703.5</c:v>
                </c:pt>
                <c:pt idx="23408">
                  <c:v>11704</c:v>
                </c:pt>
                <c:pt idx="23409">
                  <c:v>11704.5</c:v>
                </c:pt>
                <c:pt idx="23410">
                  <c:v>11705</c:v>
                </c:pt>
                <c:pt idx="23411">
                  <c:v>11705.5</c:v>
                </c:pt>
                <c:pt idx="23412">
                  <c:v>11706</c:v>
                </c:pt>
                <c:pt idx="23413">
                  <c:v>11706.5</c:v>
                </c:pt>
                <c:pt idx="23414">
                  <c:v>11707</c:v>
                </c:pt>
                <c:pt idx="23415">
                  <c:v>11707.5</c:v>
                </c:pt>
                <c:pt idx="23416">
                  <c:v>11708</c:v>
                </c:pt>
                <c:pt idx="23417">
                  <c:v>11708.5</c:v>
                </c:pt>
                <c:pt idx="23418">
                  <c:v>11709</c:v>
                </c:pt>
                <c:pt idx="23419">
                  <c:v>11709.5</c:v>
                </c:pt>
                <c:pt idx="23420">
                  <c:v>11710</c:v>
                </c:pt>
                <c:pt idx="23421">
                  <c:v>11710.5</c:v>
                </c:pt>
                <c:pt idx="23422">
                  <c:v>11711</c:v>
                </c:pt>
                <c:pt idx="23423">
                  <c:v>11711.5</c:v>
                </c:pt>
                <c:pt idx="23424">
                  <c:v>11712</c:v>
                </c:pt>
                <c:pt idx="23425">
                  <c:v>11712.5</c:v>
                </c:pt>
                <c:pt idx="23426">
                  <c:v>11713</c:v>
                </c:pt>
                <c:pt idx="23427">
                  <c:v>11713.5</c:v>
                </c:pt>
                <c:pt idx="23428">
                  <c:v>11714</c:v>
                </c:pt>
                <c:pt idx="23429">
                  <c:v>11714.5</c:v>
                </c:pt>
                <c:pt idx="23430">
                  <c:v>11715</c:v>
                </c:pt>
                <c:pt idx="23431">
                  <c:v>11715.5</c:v>
                </c:pt>
                <c:pt idx="23432">
                  <c:v>11716</c:v>
                </c:pt>
                <c:pt idx="23433">
                  <c:v>11716.5</c:v>
                </c:pt>
                <c:pt idx="23434">
                  <c:v>11717</c:v>
                </c:pt>
                <c:pt idx="23435">
                  <c:v>11717.5</c:v>
                </c:pt>
                <c:pt idx="23436">
                  <c:v>11718</c:v>
                </c:pt>
                <c:pt idx="23437">
                  <c:v>11718.5</c:v>
                </c:pt>
                <c:pt idx="23438">
                  <c:v>11719</c:v>
                </c:pt>
                <c:pt idx="23439">
                  <c:v>11719.5</c:v>
                </c:pt>
                <c:pt idx="23440">
                  <c:v>11720</c:v>
                </c:pt>
                <c:pt idx="23441">
                  <c:v>11720.5</c:v>
                </c:pt>
                <c:pt idx="23442">
                  <c:v>11721</c:v>
                </c:pt>
                <c:pt idx="23443">
                  <c:v>11721.5</c:v>
                </c:pt>
                <c:pt idx="23444">
                  <c:v>11722</c:v>
                </c:pt>
                <c:pt idx="23445">
                  <c:v>11722.5</c:v>
                </c:pt>
                <c:pt idx="23446">
                  <c:v>11723</c:v>
                </c:pt>
                <c:pt idx="23447">
                  <c:v>11723.5</c:v>
                </c:pt>
                <c:pt idx="23448">
                  <c:v>11724</c:v>
                </c:pt>
                <c:pt idx="23449">
                  <c:v>11724.5</c:v>
                </c:pt>
                <c:pt idx="23450">
                  <c:v>11725</c:v>
                </c:pt>
                <c:pt idx="23451">
                  <c:v>11725.5</c:v>
                </c:pt>
                <c:pt idx="23452">
                  <c:v>11726</c:v>
                </c:pt>
                <c:pt idx="23453">
                  <c:v>11726.5</c:v>
                </c:pt>
                <c:pt idx="23454">
                  <c:v>11727</c:v>
                </c:pt>
                <c:pt idx="23455">
                  <c:v>11727.5</c:v>
                </c:pt>
                <c:pt idx="23456">
                  <c:v>11728</c:v>
                </c:pt>
                <c:pt idx="23457">
                  <c:v>11728.5</c:v>
                </c:pt>
                <c:pt idx="23458">
                  <c:v>11729</c:v>
                </c:pt>
                <c:pt idx="23459">
                  <c:v>11729.5</c:v>
                </c:pt>
                <c:pt idx="23460">
                  <c:v>11730</c:v>
                </c:pt>
                <c:pt idx="23461">
                  <c:v>11730.5</c:v>
                </c:pt>
                <c:pt idx="23462">
                  <c:v>11731</c:v>
                </c:pt>
                <c:pt idx="23463">
                  <c:v>11731.5</c:v>
                </c:pt>
                <c:pt idx="23464">
                  <c:v>11732</c:v>
                </c:pt>
                <c:pt idx="23465">
                  <c:v>11732.5</c:v>
                </c:pt>
                <c:pt idx="23466">
                  <c:v>11733</c:v>
                </c:pt>
                <c:pt idx="23467">
                  <c:v>11733.5</c:v>
                </c:pt>
                <c:pt idx="23468">
                  <c:v>11734</c:v>
                </c:pt>
                <c:pt idx="23469">
                  <c:v>11734.5</c:v>
                </c:pt>
                <c:pt idx="23470">
                  <c:v>11735</c:v>
                </c:pt>
                <c:pt idx="23471">
                  <c:v>11735.5</c:v>
                </c:pt>
                <c:pt idx="23472">
                  <c:v>11736</c:v>
                </c:pt>
                <c:pt idx="23473">
                  <c:v>11736.5</c:v>
                </c:pt>
                <c:pt idx="23474">
                  <c:v>11737</c:v>
                </c:pt>
                <c:pt idx="23475">
                  <c:v>11737.5</c:v>
                </c:pt>
                <c:pt idx="23476">
                  <c:v>11738</c:v>
                </c:pt>
                <c:pt idx="23477">
                  <c:v>11738.5</c:v>
                </c:pt>
                <c:pt idx="23478">
                  <c:v>11739</c:v>
                </c:pt>
                <c:pt idx="23479">
                  <c:v>11739.5</c:v>
                </c:pt>
                <c:pt idx="23480">
                  <c:v>11740</c:v>
                </c:pt>
                <c:pt idx="23481">
                  <c:v>11740.5</c:v>
                </c:pt>
                <c:pt idx="23482">
                  <c:v>11741</c:v>
                </c:pt>
                <c:pt idx="23483">
                  <c:v>11741.5</c:v>
                </c:pt>
                <c:pt idx="23484">
                  <c:v>11742</c:v>
                </c:pt>
                <c:pt idx="23485">
                  <c:v>11742.5</c:v>
                </c:pt>
                <c:pt idx="23486">
                  <c:v>11743</c:v>
                </c:pt>
                <c:pt idx="23487">
                  <c:v>11743.5</c:v>
                </c:pt>
                <c:pt idx="23488">
                  <c:v>11744</c:v>
                </c:pt>
                <c:pt idx="23489">
                  <c:v>11744.5</c:v>
                </c:pt>
                <c:pt idx="23490">
                  <c:v>11745</c:v>
                </c:pt>
                <c:pt idx="23491">
                  <c:v>11745.5</c:v>
                </c:pt>
                <c:pt idx="23492">
                  <c:v>11746</c:v>
                </c:pt>
                <c:pt idx="23493">
                  <c:v>11746.5</c:v>
                </c:pt>
                <c:pt idx="23494">
                  <c:v>11747</c:v>
                </c:pt>
                <c:pt idx="23495">
                  <c:v>11747.5</c:v>
                </c:pt>
                <c:pt idx="23496">
                  <c:v>11748</c:v>
                </c:pt>
                <c:pt idx="23497">
                  <c:v>11748.5</c:v>
                </c:pt>
                <c:pt idx="23498">
                  <c:v>11749</c:v>
                </c:pt>
                <c:pt idx="23499">
                  <c:v>11749.5</c:v>
                </c:pt>
                <c:pt idx="23500">
                  <c:v>11750</c:v>
                </c:pt>
                <c:pt idx="23501">
                  <c:v>11750.5</c:v>
                </c:pt>
                <c:pt idx="23502">
                  <c:v>11751</c:v>
                </c:pt>
                <c:pt idx="23503">
                  <c:v>11751.5</c:v>
                </c:pt>
                <c:pt idx="23504">
                  <c:v>11752</c:v>
                </c:pt>
                <c:pt idx="23505">
                  <c:v>11752.5</c:v>
                </c:pt>
                <c:pt idx="23506">
                  <c:v>11753</c:v>
                </c:pt>
                <c:pt idx="23507">
                  <c:v>11753.5</c:v>
                </c:pt>
                <c:pt idx="23508">
                  <c:v>11754</c:v>
                </c:pt>
                <c:pt idx="23509">
                  <c:v>11754.5</c:v>
                </c:pt>
                <c:pt idx="23510">
                  <c:v>11755</c:v>
                </c:pt>
                <c:pt idx="23511">
                  <c:v>11755.5</c:v>
                </c:pt>
                <c:pt idx="23512">
                  <c:v>11756</c:v>
                </c:pt>
                <c:pt idx="23513">
                  <c:v>11756.5</c:v>
                </c:pt>
                <c:pt idx="23514">
                  <c:v>11757</c:v>
                </c:pt>
                <c:pt idx="23515">
                  <c:v>11757.5</c:v>
                </c:pt>
                <c:pt idx="23516">
                  <c:v>11758</c:v>
                </c:pt>
                <c:pt idx="23517">
                  <c:v>11758.5</c:v>
                </c:pt>
                <c:pt idx="23518">
                  <c:v>11759</c:v>
                </c:pt>
                <c:pt idx="23519">
                  <c:v>11759.5</c:v>
                </c:pt>
                <c:pt idx="23520">
                  <c:v>11760</c:v>
                </c:pt>
                <c:pt idx="23521">
                  <c:v>11760.5</c:v>
                </c:pt>
                <c:pt idx="23522">
                  <c:v>11761</c:v>
                </c:pt>
                <c:pt idx="23523">
                  <c:v>11761.5</c:v>
                </c:pt>
                <c:pt idx="23524">
                  <c:v>11762</c:v>
                </c:pt>
                <c:pt idx="23525">
                  <c:v>11762.5</c:v>
                </c:pt>
                <c:pt idx="23526">
                  <c:v>11763</c:v>
                </c:pt>
                <c:pt idx="23527">
                  <c:v>11763.5</c:v>
                </c:pt>
                <c:pt idx="23528">
                  <c:v>11764</c:v>
                </c:pt>
                <c:pt idx="23529">
                  <c:v>11764.5</c:v>
                </c:pt>
                <c:pt idx="23530">
                  <c:v>11765</c:v>
                </c:pt>
                <c:pt idx="23531">
                  <c:v>11765.5</c:v>
                </c:pt>
                <c:pt idx="23532">
                  <c:v>11766</c:v>
                </c:pt>
                <c:pt idx="23533">
                  <c:v>11766.5</c:v>
                </c:pt>
                <c:pt idx="23534">
                  <c:v>11767</c:v>
                </c:pt>
                <c:pt idx="23535">
                  <c:v>11767.5</c:v>
                </c:pt>
                <c:pt idx="23536">
                  <c:v>11768</c:v>
                </c:pt>
                <c:pt idx="23537">
                  <c:v>11768.5</c:v>
                </c:pt>
                <c:pt idx="23538">
                  <c:v>11769</c:v>
                </c:pt>
                <c:pt idx="23539">
                  <c:v>11769.5</c:v>
                </c:pt>
                <c:pt idx="23540">
                  <c:v>11770</c:v>
                </c:pt>
                <c:pt idx="23541">
                  <c:v>11770.5</c:v>
                </c:pt>
                <c:pt idx="23542">
                  <c:v>11771</c:v>
                </c:pt>
                <c:pt idx="23543">
                  <c:v>11771.5</c:v>
                </c:pt>
                <c:pt idx="23544">
                  <c:v>11772</c:v>
                </c:pt>
                <c:pt idx="23545">
                  <c:v>11772.5</c:v>
                </c:pt>
                <c:pt idx="23546">
                  <c:v>11773</c:v>
                </c:pt>
                <c:pt idx="23547">
                  <c:v>11773.5</c:v>
                </c:pt>
                <c:pt idx="23548">
                  <c:v>11774</c:v>
                </c:pt>
                <c:pt idx="23549">
                  <c:v>11774.5</c:v>
                </c:pt>
                <c:pt idx="23550">
                  <c:v>11775</c:v>
                </c:pt>
                <c:pt idx="23551">
                  <c:v>11775.5</c:v>
                </c:pt>
                <c:pt idx="23552">
                  <c:v>11776</c:v>
                </c:pt>
                <c:pt idx="23553">
                  <c:v>11776.5</c:v>
                </c:pt>
                <c:pt idx="23554">
                  <c:v>11777</c:v>
                </c:pt>
                <c:pt idx="23555">
                  <c:v>11777.5</c:v>
                </c:pt>
                <c:pt idx="23556">
                  <c:v>11778</c:v>
                </c:pt>
                <c:pt idx="23557">
                  <c:v>11778.5</c:v>
                </c:pt>
                <c:pt idx="23558">
                  <c:v>11779</c:v>
                </c:pt>
                <c:pt idx="23559">
                  <c:v>11779.5</c:v>
                </c:pt>
                <c:pt idx="23560">
                  <c:v>11780</c:v>
                </c:pt>
                <c:pt idx="23561">
                  <c:v>11780.5</c:v>
                </c:pt>
                <c:pt idx="23562">
                  <c:v>11781</c:v>
                </c:pt>
                <c:pt idx="23563">
                  <c:v>11781.5</c:v>
                </c:pt>
                <c:pt idx="23564">
                  <c:v>11782</c:v>
                </c:pt>
                <c:pt idx="23565">
                  <c:v>11782.5</c:v>
                </c:pt>
                <c:pt idx="23566">
                  <c:v>11783</c:v>
                </c:pt>
                <c:pt idx="23567">
                  <c:v>11783.5</c:v>
                </c:pt>
                <c:pt idx="23568">
                  <c:v>11784</c:v>
                </c:pt>
                <c:pt idx="23569">
                  <c:v>11784.5</c:v>
                </c:pt>
                <c:pt idx="23570">
                  <c:v>11785</c:v>
                </c:pt>
                <c:pt idx="23571">
                  <c:v>11785.5</c:v>
                </c:pt>
                <c:pt idx="23572">
                  <c:v>11786</c:v>
                </c:pt>
                <c:pt idx="23573">
                  <c:v>11786.5</c:v>
                </c:pt>
                <c:pt idx="23574">
                  <c:v>11787</c:v>
                </c:pt>
                <c:pt idx="23575">
                  <c:v>11787.5</c:v>
                </c:pt>
                <c:pt idx="23576">
                  <c:v>11788</c:v>
                </c:pt>
                <c:pt idx="23577">
                  <c:v>11788.5</c:v>
                </c:pt>
                <c:pt idx="23578">
                  <c:v>11789</c:v>
                </c:pt>
                <c:pt idx="23579">
                  <c:v>11789.5</c:v>
                </c:pt>
                <c:pt idx="23580">
                  <c:v>11790</c:v>
                </c:pt>
                <c:pt idx="23581">
                  <c:v>11790.5</c:v>
                </c:pt>
                <c:pt idx="23582">
                  <c:v>11791</c:v>
                </c:pt>
                <c:pt idx="23583">
                  <c:v>11791.5</c:v>
                </c:pt>
                <c:pt idx="23584">
                  <c:v>11792</c:v>
                </c:pt>
                <c:pt idx="23585">
                  <c:v>11792.5</c:v>
                </c:pt>
                <c:pt idx="23586">
                  <c:v>11793</c:v>
                </c:pt>
                <c:pt idx="23587">
                  <c:v>11793.5</c:v>
                </c:pt>
                <c:pt idx="23588">
                  <c:v>11794</c:v>
                </c:pt>
                <c:pt idx="23589">
                  <c:v>11794.5</c:v>
                </c:pt>
                <c:pt idx="23590">
                  <c:v>11795</c:v>
                </c:pt>
                <c:pt idx="23591">
                  <c:v>11795.5</c:v>
                </c:pt>
                <c:pt idx="23592">
                  <c:v>11796</c:v>
                </c:pt>
                <c:pt idx="23593">
                  <c:v>11796.5</c:v>
                </c:pt>
                <c:pt idx="23594">
                  <c:v>11797</c:v>
                </c:pt>
                <c:pt idx="23595">
                  <c:v>11797.5</c:v>
                </c:pt>
                <c:pt idx="23596">
                  <c:v>11798</c:v>
                </c:pt>
                <c:pt idx="23597">
                  <c:v>11798.5</c:v>
                </c:pt>
                <c:pt idx="23598">
                  <c:v>11799</c:v>
                </c:pt>
                <c:pt idx="23599">
                  <c:v>11799.5</c:v>
                </c:pt>
                <c:pt idx="23600">
                  <c:v>11800</c:v>
                </c:pt>
                <c:pt idx="23601">
                  <c:v>11800.5</c:v>
                </c:pt>
                <c:pt idx="23602">
                  <c:v>11801</c:v>
                </c:pt>
                <c:pt idx="23603">
                  <c:v>11801.5</c:v>
                </c:pt>
                <c:pt idx="23604">
                  <c:v>11802</c:v>
                </c:pt>
                <c:pt idx="23605">
                  <c:v>11802.5</c:v>
                </c:pt>
                <c:pt idx="23606">
                  <c:v>11803</c:v>
                </c:pt>
                <c:pt idx="23607">
                  <c:v>11803.5</c:v>
                </c:pt>
                <c:pt idx="23608">
                  <c:v>11804</c:v>
                </c:pt>
                <c:pt idx="23609">
                  <c:v>11804.5</c:v>
                </c:pt>
                <c:pt idx="23610">
                  <c:v>11805</c:v>
                </c:pt>
                <c:pt idx="23611">
                  <c:v>11805.5</c:v>
                </c:pt>
                <c:pt idx="23612">
                  <c:v>11806</c:v>
                </c:pt>
                <c:pt idx="23613">
                  <c:v>11806.5</c:v>
                </c:pt>
                <c:pt idx="23614">
                  <c:v>11807</c:v>
                </c:pt>
                <c:pt idx="23615">
                  <c:v>11807.5</c:v>
                </c:pt>
                <c:pt idx="23616">
                  <c:v>11808</c:v>
                </c:pt>
                <c:pt idx="23617">
                  <c:v>11808.5</c:v>
                </c:pt>
                <c:pt idx="23618">
                  <c:v>11809</c:v>
                </c:pt>
                <c:pt idx="23619">
                  <c:v>11809.5</c:v>
                </c:pt>
                <c:pt idx="23620">
                  <c:v>11810</c:v>
                </c:pt>
                <c:pt idx="23621">
                  <c:v>11810.5</c:v>
                </c:pt>
                <c:pt idx="23622">
                  <c:v>11811</c:v>
                </c:pt>
                <c:pt idx="23623">
                  <c:v>11811.5</c:v>
                </c:pt>
                <c:pt idx="23624">
                  <c:v>11812</c:v>
                </c:pt>
                <c:pt idx="23625">
                  <c:v>11812.5</c:v>
                </c:pt>
                <c:pt idx="23626">
                  <c:v>11813</c:v>
                </c:pt>
                <c:pt idx="23627">
                  <c:v>11813.5</c:v>
                </c:pt>
                <c:pt idx="23628">
                  <c:v>11814</c:v>
                </c:pt>
                <c:pt idx="23629">
                  <c:v>11814.5</c:v>
                </c:pt>
                <c:pt idx="23630">
                  <c:v>11815</c:v>
                </c:pt>
                <c:pt idx="23631">
                  <c:v>11815.5</c:v>
                </c:pt>
                <c:pt idx="23632">
                  <c:v>11816</c:v>
                </c:pt>
                <c:pt idx="23633">
                  <c:v>11816.5</c:v>
                </c:pt>
                <c:pt idx="23634">
                  <c:v>11817</c:v>
                </c:pt>
                <c:pt idx="23635">
                  <c:v>11817.5</c:v>
                </c:pt>
                <c:pt idx="23636">
                  <c:v>11818</c:v>
                </c:pt>
                <c:pt idx="23637">
                  <c:v>11818.5</c:v>
                </c:pt>
                <c:pt idx="23638">
                  <c:v>11819</c:v>
                </c:pt>
                <c:pt idx="23639">
                  <c:v>11819.5</c:v>
                </c:pt>
                <c:pt idx="23640">
                  <c:v>11820</c:v>
                </c:pt>
                <c:pt idx="23641">
                  <c:v>11820.5</c:v>
                </c:pt>
                <c:pt idx="23642">
                  <c:v>11821</c:v>
                </c:pt>
                <c:pt idx="23643">
                  <c:v>11821.5</c:v>
                </c:pt>
                <c:pt idx="23644">
                  <c:v>11822</c:v>
                </c:pt>
                <c:pt idx="23645">
                  <c:v>11822.5</c:v>
                </c:pt>
                <c:pt idx="23646">
                  <c:v>11823</c:v>
                </c:pt>
                <c:pt idx="23647">
                  <c:v>11823.5</c:v>
                </c:pt>
                <c:pt idx="23648">
                  <c:v>11824</c:v>
                </c:pt>
                <c:pt idx="23649">
                  <c:v>11824.5</c:v>
                </c:pt>
                <c:pt idx="23650">
                  <c:v>11825</c:v>
                </c:pt>
                <c:pt idx="23651">
                  <c:v>11825.5</c:v>
                </c:pt>
                <c:pt idx="23652">
                  <c:v>11826</c:v>
                </c:pt>
                <c:pt idx="23653">
                  <c:v>11826.5</c:v>
                </c:pt>
                <c:pt idx="23654">
                  <c:v>11827</c:v>
                </c:pt>
                <c:pt idx="23655">
                  <c:v>11827.5</c:v>
                </c:pt>
                <c:pt idx="23656">
                  <c:v>11828</c:v>
                </c:pt>
                <c:pt idx="23657">
                  <c:v>11828.5</c:v>
                </c:pt>
                <c:pt idx="23658">
                  <c:v>11829</c:v>
                </c:pt>
                <c:pt idx="23659">
                  <c:v>11829.5</c:v>
                </c:pt>
                <c:pt idx="23660">
                  <c:v>11830</c:v>
                </c:pt>
                <c:pt idx="23661">
                  <c:v>11830.5</c:v>
                </c:pt>
                <c:pt idx="23662">
                  <c:v>11831</c:v>
                </c:pt>
                <c:pt idx="23663">
                  <c:v>11831.5</c:v>
                </c:pt>
                <c:pt idx="23664">
                  <c:v>11832</c:v>
                </c:pt>
                <c:pt idx="23665">
                  <c:v>11832.5</c:v>
                </c:pt>
                <c:pt idx="23666">
                  <c:v>11833</c:v>
                </c:pt>
                <c:pt idx="23667">
                  <c:v>11833.5</c:v>
                </c:pt>
                <c:pt idx="23668">
                  <c:v>11834</c:v>
                </c:pt>
                <c:pt idx="23669">
                  <c:v>11834.5</c:v>
                </c:pt>
                <c:pt idx="23670">
                  <c:v>11835</c:v>
                </c:pt>
                <c:pt idx="23671">
                  <c:v>11835.5</c:v>
                </c:pt>
                <c:pt idx="23672">
                  <c:v>11836</c:v>
                </c:pt>
                <c:pt idx="23673">
                  <c:v>11836.5</c:v>
                </c:pt>
                <c:pt idx="23674">
                  <c:v>11837</c:v>
                </c:pt>
                <c:pt idx="23675">
                  <c:v>11837.5</c:v>
                </c:pt>
                <c:pt idx="23676">
                  <c:v>11838</c:v>
                </c:pt>
                <c:pt idx="23677">
                  <c:v>11838.5</c:v>
                </c:pt>
                <c:pt idx="23678">
                  <c:v>11839</c:v>
                </c:pt>
                <c:pt idx="23679">
                  <c:v>11839.5</c:v>
                </c:pt>
                <c:pt idx="23680">
                  <c:v>11840</c:v>
                </c:pt>
                <c:pt idx="23681">
                  <c:v>11840.5</c:v>
                </c:pt>
                <c:pt idx="23682">
                  <c:v>11841</c:v>
                </c:pt>
                <c:pt idx="23683">
                  <c:v>11841.5</c:v>
                </c:pt>
                <c:pt idx="23684">
                  <c:v>11842</c:v>
                </c:pt>
                <c:pt idx="23685">
                  <c:v>11842.5</c:v>
                </c:pt>
                <c:pt idx="23686">
                  <c:v>11843</c:v>
                </c:pt>
                <c:pt idx="23687">
                  <c:v>11843.5</c:v>
                </c:pt>
                <c:pt idx="23688">
                  <c:v>11844</c:v>
                </c:pt>
                <c:pt idx="23689">
                  <c:v>11844.5</c:v>
                </c:pt>
                <c:pt idx="23690">
                  <c:v>11845</c:v>
                </c:pt>
                <c:pt idx="23691">
                  <c:v>11845.5</c:v>
                </c:pt>
                <c:pt idx="23692">
                  <c:v>11846</c:v>
                </c:pt>
                <c:pt idx="23693">
                  <c:v>11846.5</c:v>
                </c:pt>
                <c:pt idx="23694">
                  <c:v>11847</c:v>
                </c:pt>
                <c:pt idx="23695">
                  <c:v>11847.5</c:v>
                </c:pt>
                <c:pt idx="23696">
                  <c:v>11848</c:v>
                </c:pt>
                <c:pt idx="23697">
                  <c:v>11848.5</c:v>
                </c:pt>
                <c:pt idx="23698">
                  <c:v>11849</c:v>
                </c:pt>
                <c:pt idx="23699">
                  <c:v>11849.5</c:v>
                </c:pt>
                <c:pt idx="23700">
                  <c:v>11850</c:v>
                </c:pt>
                <c:pt idx="23701">
                  <c:v>11850.5</c:v>
                </c:pt>
                <c:pt idx="23702">
                  <c:v>11851</c:v>
                </c:pt>
                <c:pt idx="23703">
                  <c:v>11851.5</c:v>
                </c:pt>
                <c:pt idx="23704">
                  <c:v>11852</c:v>
                </c:pt>
                <c:pt idx="23705">
                  <c:v>11852.5</c:v>
                </c:pt>
                <c:pt idx="23706">
                  <c:v>11853</c:v>
                </c:pt>
                <c:pt idx="23707">
                  <c:v>11853.5</c:v>
                </c:pt>
                <c:pt idx="23708">
                  <c:v>11854</c:v>
                </c:pt>
                <c:pt idx="23709">
                  <c:v>11854.5</c:v>
                </c:pt>
                <c:pt idx="23710">
                  <c:v>11855</c:v>
                </c:pt>
                <c:pt idx="23711">
                  <c:v>11855.5</c:v>
                </c:pt>
                <c:pt idx="23712">
                  <c:v>11856</c:v>
                </c:pt>
                <c:pt idx="23713">
                  <c:v>11856.5</c:v>
                </c:pt>
                <c:pt idx="23714">
                  <c:v>11857</c:v>
                </c:pt>
                <c:pt idx="23715">
                  <c:v>11857.5</c:v>
                </c:pt>
                <c:pt idx="23716">
                  <c:v>11858</c:v>
                </c:pt>
                <c:pt idx="23717">
                  <c:v>11858.5</c:v>
                </c:pt>
                <c:pt idx="23718">
                  <c:v>11859</c:v>
                </c:pt>
                <c:pt idx="23719">
                  <c:v>11859.5</c:v>
                </c:pt>
                <c:pt idx="23720">
                  <c:v>11860</c:v>
                </c:pt>
                <c:pt idx="23721">
                  <c:v>11860.5</c:v>
                </c:pt>
                <c:pt idx="23722">
                  <c:v>11861</c:v>
                </c:pt>
                <c:pt idx="23723">
                  <c:v>11861.5</c:v>
                </c:pt>
                <c:pt idx="23724">
                  <c:v>11862</c:v>
                </c:pt>
                <c:pt idx="23725">
                  <c:v>11862.5</c:v>
                </c:pt>
                <c:pt idx="23726">
                  <c:v>11863</c:v>
                </c:pt>
                <c:pt idx="23727">
                  <c:v>11863.5</c:v>
                </c:pt>
                <c:pt idx="23728">
                  <c:v>11864</c:v>
                </c:pt>
                <c:pt idx="23729">
                  <c:v>11864.5</c:v>
                </c:pt>
                <c:pt idx="23730">
                  <c:v>11865</c:v>
                </c:pt>
                <c:pt idx="23731">
                  <c:v>11865.5</c:v>
                </c:pt>
                <c:pt idx="23732">
                  <c:v>11866</c:v>
                </c:pt>
                <c:pt idx="23733">
                  <c:v>11866.5</c:v>
                </c:pt>
                <c:pt idx="23734">
                  <c:v>11867</c:v>
                </c:pt>
                <c:pt idx="23735">
                  <c:v>11867.5</c:v>
                </c:pt>
                <c:pt idx="23736">
                  <c:v>11868</c:v>
                </c:pt>
                <c:pt idx="23737">
                  <c:v>11868.5</c:v>
                </c:pt>
                <c:pt idx="23738">
                  <c:v>11869</c:v>
                </c:pt>
                <c:pt idx="23739">
                  <c:v>11869.5</c:v>
                </c:pt>
                <c:pt idx="23740">
                  <c:v>11870</c:v>
                </c:pt>
                <c:pt idx="23741">
                  <c:v>11870.5</c:v>
                </c:pt>
                <c:pt idx="23742">
                  <c:v>11871</c:v>
                </c:pt>
                <c:pt idx="23743">
                  <c:v>11871.5</c:v>
                </c:pt>
                <c:pt idx="23744">
                  <c:v>11872</c:v>
                </c:pt>
                <c:pt idx="23745">
                  <c:v>11872.5</c:v>
                </c:pt>
                <c:pt idx="23746">
                  <c:v>11873</c:v>
                </c:pt>
                <c:pt idx="23747">
                  <c:v>11873.5</c:v>
                </c:pt>
                <c:pt idx="23748">
                  <c:v>11874</c:v>
                </c:pt>
                <c:pt idx="23749">
                  <c:v>11874.5</c:v>
                </c:pt>
                <c:pt idx="23750">
                  <c:v>11875</c:v>
                </c:pt>
                <c:pt idx="23751">
                  <c:v>11875.5</c:v>
                </c:pt>
                <c:pt idx="23752">
                  <c:v>11876</c:v>
                </c:pt>
                <c:pt idx="23753">
                  <c:v>11876.5</c:v>
                </c:pt>
                <c:pt idx="23754">
                  <c:v>11877</c:v>
                </c:pt>
                <c:pt idx="23755">
                  <c:v>11877.5</c:v>
                </c:pt>
                <c:pt idx="23756">
                  <c:v>11878</c:v>
                </c:pt>
                <c:pt idx="23757">
                  <c:v>11878.5</c:v>
                </c:pt>
                <c:pt idx="23758">
                  <c:v>11879</c:v>
                </c:pt>
                <c:pt idx="23759">
                  <c:v>11879.5</c:v>
                </c:pt>
                <c:pt idx="23760">
                  <c:v>11880</c:v>
                </c:pt>
                <c:pt idx="23761">
                  <c:v>11880.5</c:v>
                </c:pt>
                <c:pt idx="23762">
                  <c:v>11881</c:v>
                </c:pt>
                <c:pt idx="23763">
                  <c:v>11881.5</c:v>
                </c:pt>
                <c:pt idx="23764">
                  <c:v>11882</c:v>
                </c:pt>
                <c:pt idx="23765">
                  <c:v>11882.5</c:v>
                </c:pt>
                <c:pt idx="23766">
                  <c:v>11883</c:v>
                </c:pt>
                <c:pt idx="23767">
                  <c:v>11883.5</c:v>
                </c:pt>
                <c:pt idx="23768">
                  <c:v>11884</c:v>
                </c:pt>
                <c:pt idx="23769">
                  <c:v>11884.5</c:v>
                </c:pt>
                <c:pt idx="23770">
                  <c:v>11885</c:v>
                </c:pt>
                <c:pt idx="23771">
                  <c:v>11885.5</c:v>
                </c:pt>
                <c:pt idx="23772">
                  <c:v>11886</c:v>
                </c:pt>
                <c:pt idx="23773">
                  <c:v>11886.5</c:v>
                </c:pt>
                <c:pt idx="23774">
                  <c:v>11887</c:v>
                </c:pt>
                <c:pt idx="23775">
                  <c:v>11887.5</c:v>
                </c:pt>
                <c:pt idx="23776">
                  <c:v>11888</c:v>
                </c:pt>
                <c:pt idx="23777">
                  <c:v>11888.5</c:v>
                </c:pt>
                <c:pt idx="23778">
                  <c:v>11889</c:v>
                </c:pt>
                <c:pt idx="23779">
                  <c:v>11889.5</c:v>
                </c:pt>
                <c:pt idx="23780">
                  <c:v>11890</c:v>
                </c:pt>
                <c:pt idx="23781">
                  <c:v>11890.5</c:v>
                </c:pt>
                <c:pt idx="23782">
                  <c:v>11891</c:v>
                </c:pt>
                <c:pt idx="23783">
                  <c:v>11891.5</c:v>
                </c:pt>
                <c:pt idx="23784">
                  <c:v>11892</c:v>
                </c:pt>
                <c:pt idx="23785">
                  <c:v>11892.5</c:v>
                </c:pt>
                <c:pt idx="23786">
                  <c:v>11893</c:v>
                </c:pt>
                <c:pt idx="23787">
                  <c:v>11893.5</c:v>
                </c:pt>
                <c:pt idx="23788">
                  <c:v>11894</c:v>
                </c:pt>
                <c:pt idx="23789">
                  <c:v>11894.5</c:v>
                </c:pt>
                <c:pt idx="23790">
                  <c:v>11895</c:v>
                </c:pt>
                <c:pt idx="23791">
                  <c:v>11895.5</c:v>
                </c:pt>
                <c:pt idx="23792">
                  <c:v>11896</c:v>
                </c:pt>
                <c:pt idx="23793">
                  <c:v>11896.5</c:v>
                </c:pt>
                <c:pt idx="23794">
                  <c:v>11897</c:v>
                </c:pt>
                <c:pt idx="23795">
                  <c:v>11897.5</c:v>
                </c:pt>
                <c:pt idx="23796">
                  <c:v>11898</c:v>
                </c:pt>
                <c:pt idx="23797">
                  <c:v>11898.5</c:v>
                </c:pt>
                <c:pt idx="23798">
                  <c:v>11899</c:v>
                </c:pt>
                <c:pt idx="23799">
                  <c:v>11899.5</c:v>
                </c:pt>
                <c:pt idx="23800">
                  <c:v>11900</c:v>
                </c:pt>
                <c:pt idx="23801">
                  <c:v>11900.5</c:v>
                </c:pt>
                <c:pt idx="23802">
                  <c:v>11901</c:v>
                </c:pt>
                <c:pt idx="23803">
                  <c:v>11901.5</c:v>
                </c:pt>
                <c:pt idx="23804">
                  <c:v>11902</c:v>
                </c:pt>
                <c:pt idx="23805">
                  <c:v>11902.5</c:v>
                </c:pt>
                <c:pt idx="23806">
                  <c:v>11903</c:v>
                </c:pt>
                <c:pt idx="23807">
                  <c:v>11903.5</c:v>
                </c:pt>
                <c:pt idx="23808">
                  <c:v>11904</c:v>
                </c:pt>
                <c:pt idx="23809">
                  <c:v>11904.5</c:v>
                </c:pt>
                <c:pt idx="23810">
                  <c:v>11905</c:v>
                </c:pt>
                <c:pt idx="23811">
                  <c:v>11905.5</c:v>
                </c:pt>
                <c:pt idx="23812">
                  <c:v>11906</c:v>
                </c:pt>
                <c:pt idx="23813">
                  <c:v>11906.5</c:v>
                </c:pt>
                <c:pt idx="23814">
                  <c:v>11907</c:v>
                </c:pt>
                <c:pt idx="23815">
                  <c:v>11907.5</c:v>
                </c:pt>
                <c:pt idx="23816">
                  <c:v>11908</c:v>
                </c:pt>
                <c:pt idx="23817">
                  <c:v>11908.5</c:v>
                </c:pt>
                <c:pt idx="23818">
                  <c:v>11909</c:v>
                </c:pt>
                <c:pt idx="23819">
                  <c:v>11909.5</c:v>
                </c:pt>
                <c:pt idx="23820">
                  <c:v>11910</c:v>
                </c:pt>
                <c:pt idx="23821">
                  <c:v>11910.5</c:v>
                </c:pt>
                <c:pt idx="23822">
                  <c:v>11911</c:v>
                </c:pt>
                <c:pt idx="23823">
                  <c:v>11911.5</c:v>
                </c:pt>
                <c:pt idx="23824">
                  <c:v>11912</c:v>
                </c:pt>
                <c:pt idx="23825">
                  <c:v>11912.5</c:v>
                </c:pt>
                <c:pt idx="23826">
                  <c:v>11913</c:v>
                </c:pt>
                <c:pt idx="23827">
                  <c:v>11913.5</c:v>
                </c:pt>
                <c:pt idx="23828">
                  <c:v>11914</c:v>
                </c:pt>
                <c:pt idx="23829">
                  <c:v>11914.5</c:v>
                </c:pt>
                <c:pt idx="23830">
                  <c:v>11915</c:v>
                </c:pt>
                <c:pt idx="23831">
                  <c:v>11915.5</c:v>
                </c:pt>
                <c:pt idx="23832">
                  <c:v>11916</c:v>
                </c:pt>
                <c:pt idx="23833">
                  <c:v>11916.5</c:v>
                </c:pt>
                <c:pt idx="23834">
                  <c:v>11917</c:v>
                </c:pt>
                <c:pt idx="23835">
                  <c:v>11917.5</c:v>
                </c:pt>
                <c:pt idx="23836">
                  <c:v>11918</c:v>
                </c:pt>
                <c:pt idx="23837">
                  <c:v>11918.5</c:v>
                </c:pt>
                <c:pt idx="23838">
                  <c:v>11919</c:v>
                </c:pt>
                <c:pt idx="23839">
                  <c:v>11919.5</c:v>
                </c:pt>
                <c:pt idx="23840">
                  <c:v>11920</c:v>
                </c:pt>
                <c:pt idx="23841">
                  <c:v>11920.5</c:v>
                </c:pt>
                <c:pt idx="23842">
                  <c:v>11921</c:v>
                </c:pt>
                <c:pt idx="23843">
                  <c:v>11921.5</c:v>
                </c:pt>
                <c:pt idx="23844">
                  <c:v>11922</c:v>
                </c:pt>
                <c:pt idx="23845">
                  <c:v>11922.5</c:v>
                </c:pt>
                <c:pt idx="23846">
                  <c:v>11923</c:v>
                </c:pt>
                <c:pt idx="23847">
                  <c:v>11923.5</c:v>
                </c:pt>
                <c:pt idx="23848">
                  <c:v>11924</c:v>
                </c:pt>
                <c:pt idx="23849">
                  <c:v>11924.5</c:v>
                </c:pt>
                <c:pt idx="23850">
                  <c:v>11925</c:v>
                </c:pt>
                <c:pt idx="23851">
                  <c:v>11925.5</c:v>
                </c:pt>
                <c:pt idx="23852">
                  <c:v>11926</c:v>
                </c:pt>
                <c:pt idx="23853">
                  <c:v>11926.5</c:v>
                </c:pt>
                <c:pt idx="23854">
                  <c:v>11927</c:v>
                </c:pt>
                <c:pt idx="23855">
                  <c:v>11927.5</c:v>
                </c:pt>
                <c:pt idx="23856">
                  <c:v>11928</c:v>
                </c:pt>
                <c:pt idx="23857">
                  <c:v>11928.5</c:v>
                </c:pt>
                <c:pt idx="23858">
                  <c:v>11929</c:v>
                </c:pt>
                <c:pt idx="23859">
                  <c:v>11929.5</c:v>
                </c:pt>
                <c:pt idx="23860">
                  <c:v>11930</c:v>
                </c:pt>
                <c:pt idx="23861">
                  <c:v>11930.5</c:v>
                </c:pt>
                <c:pt idx="23862">
                  <c:v>11931</c:v>
                </c:pt>
                <c:pt idx="23863">
                  <c:v>11931.5</c:v>
                </c:pt>
                <c:pt idx="23864">
                  <c:v>11932</c:v>
                </c:pt>
                <c:pt idx="23865">
                  <c:v>11932.5</c:v>
                </c:pt>
                <c:pt idx="23866">
                  <c:v>11933</c:v>
                </c:pt>
                <c:pt idx="23867">
                  <c:v>11933.5</c:v>
                </c:pt>
                <c:pt idx="23868">
                  <c:v>11934</c:v>
                </c:pt>
                <c:pt idx="23869">
                  <c:v>11934.5</c:v>
                </c:pt>
                <c:pt idx="23870">
                  <c:v>11935</c:v>
                </c:pt>
                <c:pt idx="23871">
                  <c:v>11935.5</c:v>
                </c:pt>
                <c:pt idx="23872">
                  <c:v>11936</c:v>
                </c:pt>
                <c:pt idx="23873">
                  <c:v>11936.5</c:v>
                </c:pt>
                <c:pt idx="23874">
                  <c:v>11937</c:v>
                </c:pt>
                <c:pt idx="23875">
                  <c:v>11937.5</c:v>
                </c:pt>
                <c:pt idx="23876">
                  <c:v>11938</c:v>
                </c:pt>
                <c:pt idx="23877">
                  <c:v>11938.5</c:v>
                </c:pt>
                <c:pt idx="23878">
                  <c:v>11939</c:v>
                </c:pt>
                <c:pt idx="23879">
                  <c:v>11939.5</c:v>
                </c:pt>
                <c:pt idx="23880">
                  <c:v>11940</c:v>
                </c:pt>
                <c:pt idx="23881">
                  <c:v>11940.5</c:v>
                </c:pt>
                <c:pt idx="23882">
                  <c:v>11941</c:v>
                </c:pt>
                <c:pt idx="23883">
                  <c:v>11941.5</c:v>
                </c:pt>
                <c:pt idx="23884">
                  <c:v>11942</c:v>
                </c:pt>
                <c:pt idx="23885">
                  <c:v>11942.5</c:v>
                </c:pt>
                <c:pt idx="23886">
                  <c:v>11943</c:v>
                </c:pt>
                <c:pt idx="23887">
                  <c:v>11943.5</c:v>
                </c:pt>
                <c:pt idx="23888">
                  <c:v>11944</c:v>
                </c:pt>
                <c:pt idx="23889">
                  <c:v>11944.5</c:v>
                </c:pt>
                <c:pt idx="23890">
                  <c:v>11945</c:v>
                </c:pt>
                <c:pt idx="23891">
                  <c:v>11945.5</c:v>
                </c:pt>
                <c:pt idx="23892">
                  <c:v>11946</c:v>
                </c:pt>
                <c:pt idx="23893">
                  <c:v>11946.5</c:v>
                </c:pt>
                <c:pt idx="23894">
                  <c:v>11947</c:v>
                </c:pt>
                <c:pt idx="23895">
                  <c:v>11947.5</c:v>
                </c:pt>
                <c:pt idx="23896">
                  <c:v>11948</c:v>
                </c:pt>
                <c:pt idx="23897">
                  <c:v>11948.5</c:v>
                </c:pt>
                <c:pt idx="23898">
                  <c:v>11949</c:v>
                </c:pt>
                <c:pt idx="23899">
                  <c:v>11949.5</c:v>
                </c:pt>
                <c:pt idx="23900">
                  <c:v>11950</c:v>
                </c:pt>
                <c:pt idx="23901">
                  <c:v>11950.5</c:v>
                </c:pt>
                <c:pt idx="23902">
                  <c:v>11951</c:v>
                </c:pt>
                <c:pt idx="23903">
                  <c:v>11951.5</c:v>
                </c:pt>
                <c:pt idx="23904">
                  <c:v>11952</c:v>
                </c:pt>
                <c:pt idx="23905">
                  <c:v>11952.5</c:v>
                </c:pt>
                <c:pt idx="23906">
                  <c:v>11953</c:v>
                </c:pt>
                <c:pt idx="23907">
                  <c:v>11953.5</c:v>
                </c:pt>
                <c:pt idx="23908">
                  <c:v>11954</c:v>
                </c:pt>
                <c:pt idx="23909">
                  <c:v>11954.5</c:v>
                </c:pt>
                <c:pt idx="23910">
                  <c:v>11955</c:v>
                </c:pt>
                <c:pt idx="23911">
                  <c:v>11955.5</c:v>
                </c:pt>
                <c:pt idx="23912">
                  <c:v>11956</c:v>
                </c:pt>
                <c:pt idx="23913">
                  <c:v>11956.5</c:v>
                </c:pt>
                <c:pt idx="23914">
                  <c:v>11957</c:v>
                </c:pt>
                <c:pt idx="23915">
                  <c:v>11957.5</c:v>
                </c:pt>
                <c:pt idx="23916">
                  <c:v>11958</c:v>
                </c:pt>
                <c:pt idx="23917">
                  <c:v>11958.5</c:v>
                </c:pt>
                <c:pt idx="23918">
                  <c:v>11959</c:v>
                </c:pt>
                <c:pt idx="23919">
                  <c:v>11959.5</c:v>
                </c:pt>
                <c:pt idx="23920">
                  <c:v>11960</c:v>
                </c:pt>
                <c:pt idx="23921">
                  <c:v>11960.5</c:v>
                </c:pt>
                <c:pt idx="23922">
                  <c:v>11961</c:v>
                </c:pt>
                <c:pt idx="23923">
                  <c:v>11961.5</c:v>
                </c:pt>
                <c:pt idx="23924">
                  <c:v>11962</c:v>
                </c:pt>
                <c:pt idx="23925">
                  <c:v>11962.5</c:v>
                </c:pt>
                <c:pt idx="23926">
                  <c:v>11963</c:v>
                </c:pt>
                <c:pt idx="23927">
                  <c:v>11963.5</c:v>
                </c:pt>
                <c:pt idx="23928">
                  <c:v>11964</c:v>
                </c:pt>
                <c:pt idx="23929">
                  <c:v>11964.5</c:v>
                </c:pt>
                <c:pt idx="23930">
                  <c:v>11965</c:v>
                </c:pt>
                <c:pt idx="23931">
                  <c:v>11965.5</c:v>
                </c:pt>
                <c:pt idx="23932">
                  <c:v>11966</c:v>
                </c:pt>
                <c:pt idx="23933">
                  <c:v>11966.5</c:v>
                </c:pt>
                <c:pt idx="23934">
                  <c:v>11967</c:v>
                </c:pt>
                <c:pt idx="23935">
                  <c:v>11967.5</c:v>
                </c:pt>
                <c:pt idx="23936">
                  <c:v>11968</c:v>
                </c:pt>
                <c:pt idx="23937">
                  <c:v>11968.5</c:v>
                </c:pt>
                <c:pt idx="23938">
                  <c:v>11969</c:v>
                </c:pt>
                <c:pt idx="23939">
                  <c:v>11969.5</c:v>
                </c:pt>
                <c:pt idx="23940">
                  <c:v>11970</c:v>
                </c:pt>
                <c:pt idx="23941">
                  <c:v>11970.5</c:v>
                </c:pt>
                <c:pt idx="23942">
                  <c:v>11971</c:v>
                </c:pt>
                <c:pt idx="23943">
                  <c:v>11971.5</c:v>
                </c:pt>
                <c:pt idx="23944">
                  <c:v>11972</c:v>
                </c:pt>
                <c:pt idx="23945">
                  <c:v>11972.5</c:v>
                </c:pt>
                <c:pt idx="23946">
                  <c:v>11973</c:v>
                </c:pt>
                <c:pt idx="23947">
                  <c:v>11973.5</c:v>
                </c:pt>
                <c:pt idx="23948">
                  <c:v>11974</c:v>
                </c:pt>
                <c:pt idx="23949">
                  <c:v>11974.5</c:v>
                </c:pt>
                <c:pt idx="23950">
                  <c:v>11975</c:v>
                </c:pt>
                <c:pt idx="23951">
                  <c:v>11975.5</c:v>
                </c:pt>
                <c:pt idx="23952">
                  <c:v>11976</c:v>
                </c:pt>
                <c:pt idx="23953">
                  <c:v>11976.5</c:v>
                </c:pt>
                <c:pt idx="23954">
                  <c:v>11977</c:v>
                </c:pt>
                <c:pt idx="23955">
                  <c:v>11977.5</c:v>
                </c:pt>
                <c:pt idx="23956">
                  <c:v>11978</c:v>
                </c:pt>
                <c:pt idx="23957">
                  <c:v>11978.5</c:v>
                </c:pt>
                <c:pt idx="23958">
                  <c:v>11979</c:v>
                </c:pt>
                <c:pt idx="23959">
                  <c:v>11979.5</c:v>
                </c:pt>
                <c:pt idx="23960">
                  <c:v>11980</c:v>
                </c:pt>
                <c:pt idx="23961">
                  <c:v>11980.5</c:v>
                </c:pt>
                <c:pt idx="23962">
                  <c:v>11981</c:v>
                </c:pt>
                <c:pt idx="23963">
                  <c:v>11981.5</c:v>
                </c:pt>
                <c:pt idx="23964">
                  <c:v>11982</c:v>
                </c:pt>
                <c:pt idx="23965">
                  <c:v>11982.5</c:v>
                </c:pt>
                <c:pt idx="23966">
                  <c:v>11983</c:v>
                </c:pt>
                <c:pt idx="23967">
                  <c:v>11983.5</c:v>
                </c:pt>
                <c:pt idx="23968">
                  <c:v>11984</c:v>
                </c:pt>
                <c:pt idx="23969">
                  <c:v>11984.5</c:v>
                </c:pt>
                <c:pt idx="23970">
                  <c:v>11985</c:v>
                </c:pt>
                <c:pt idx="23971">
                  <c:v>11985.5</c:v>
                </c:pt>
                <c:pt idx="23972">
                  <c:v>11986</c:v>
                </c:pt>
                <c:pt idx="23973">
                  <c:v>11986.5</c:v>
                </c:pt>
                <c:pt idx="23974">
                  <c:v>11987</c:v>
                </c:pt>
                <c:pt idx="23975">
                  <c:v>11987.5</c:v>
                </c:pt>
                <c:pt idx="23976">
                  <c:v>11988</c:v>
                </c:pt>
                <c:pt idx="23977">
                  <c:v>11988.5</c:v>
                </c:pt>
                <c:pt idx="23978">
                  <c:v>11989</c:v>
                </c:pt>
                <c:pt idx="23979">
                  <c:v>11989.5</c:v>
                </c:pt>
                <c:pt idx="23980">
                  <c:v>11990</c:v>
                </c:pt>
                <c:pt idx="23981">
                  <c:v>11990.5</c:v>
                </c:pt>
                <c:pt idx="23982">
                  <c:v>11991</c:v>
                </c:pt>
                <c:pt idx="23983">
                  <c:v>11991.5</c:v>
                </c:pt>
                <c:pt idx="23984">
                  <c:v>11992</c:v>
                </c:pt>
                <c:pt idx="23985">
                  <c:v>11992.5</c:v>
                </c:pt>
                <c:pt idx="23986">
                  <c:v>11993</c:v>
                </c:pt>
                <c:pt idx="23987">
                  <c:v>11993.5</c:v>
                </c:pt>
                <c:pt idx="23988">
                  <c:v>11994</c:v>
                </c:pt>
                <c:pt idx="23989">
                  <c:v>11994.5</c:v>
                </c:pt>
                <c:pt idx="23990">
                  <c:v>11995</c:v>
                </c:pt>
                <c:pt idx="23991">
                  <c:v>11995.5</c:v>
                </c:pt>
                <c:pt idx="23992">
                  <c:v>11996</c:v>
                </c:pt>
                <c:pt idx="23993">
                  <c:v>11996.5</c:v>
                </c:pt>
                <c:pt idx="23994">
                  <c:v>11997</c:v>
                </c:pt>
                <c:pt idx="23995">
                  <c:v>11997.5</c:v>
                </c:pt>
                <c:pt idx="23996">
                  <c:v>11998</c:v>
                </c:pt>
                <c:pt idx="23997">
                  <c:v>11998.5</c:v>
                </c:pt>
                <c:pt idx="23998">
                  <c:v>11999</c:v>
                </c:pt>
                <c:pt idx="23999">
                  <c:v>11999.5</c:v>
                </c:pt>
                <c:pt idx="24000">
                  <c:v>12000</c:v>
                </c:pt>
                <c:pt idx="24001">
                  <c:v>12000.5</c:v>
                </c:pt>
                <c:pt idx="24002">
                  <c:v>12001</c:v>
                </c:pt>
                <c:pt idx="24003">
                  <c:v>12001.5</c:v>
                </c:pt>
                <c:pt idx="24004">
                  <c:v>12002</c:v>
                </c:pt>
                <c:pt idx="24005">
                  <c:v>12002.5</c:v>
                </c:pt>
                <c:pt idx="24006">
                  <c:v>12003</c:v>
                </c:pt>
                <c:pt idx="24007">
                  <c:v>12003.5</c:v>
                </c:pt>
                <c:pt idx="24008">
                  <c:v>12004</c:v>
                </c:pt>
                <c:pt idx="24009">
                  <c:v>12004.5</c:v>
                </c:pt>
                <c:pt idx="24010">
                  <c:v>12005</c:v>
                </c:pt>
                <c:pt idx="24011">
                  <c:v>12005.5</c:v>
                </c:pt>
                <c:pt idx="24012">
                  <c:v>12006</c:v>
                </c:pt>
                <c:pt idx="24013">
                  <c:v>12006.5</c:v>
                </c:pt>
                <c:pt idx="24014">
                  <c:v>12007</c:v>
                </c:pt>
                <c:pt idx="24015">
                  <c:v>12007.5</c:v>
                </c:pt>
                <c:pt idx="24016">
                  <c:v>12008</c:v>
                </c:pt>
                <c:pt idx="24017">
                  <c:v>12008.5</c:v>
                </c:pt>
                <c:pt idx="24018">
                  <c:v>12009</c:v>
                </c:pt>
                <c:pt idx="24019">
                  <c:v>12009.5</c:v>
                </c:pt>
                <c:pt idx="24020">
                  <c:v>12010</c:v>
                </c:pt>
                <c:pt idx="24021">
                  <c:v>12010.5</c:v>
                </c:pt>
                <c:pt idx="24022">
                  <c:v>12011</c:v>
                </c:pt>
                <c:pt idx="24023">
                  <c:v>12011.5</c:v>
                </c:pt>
                <c:pt idx="24024">
                  <c:v>12012</c:v>
                </c:pt>
                <c:pt idx="24025">
                  <c:v>12012.5</c:v>
                </c:pt>
                <c:pt idx="24026">
                  <c:v>12013</c:v>
                </c:pt>
                <c:pt idx="24027">
                  <c:v>12013.5</c:v>
                </c:pt>
                <c:pt idx="24028">
                  <c:v>12014</c:v>
                </c:pt>
                <c:pt idx="24029">
                  <c:v>12014.5</c:v>
                </c:pt>
                <c:pt idx="24030">
                  <c:v>12015</c:v>
                </c:pt>
                <c:pt idx="24031">
                  <c:v>12015.5</c:v>
                </c:pt>
                <c:pt idx="24032">
                  <c:v>12016</c:v>
                </c:pt>
                <c:pt idx="24033">
                  <c:v>12016.5</c:v>
                </c:pt>
                <c:pt idx="24034">
                  <c:v>12017</c:v>
                </c:pt>
                <c:pt idx="24035">
                  <c:v>12017.5</c:v>
                </c:pt>
                <c:pt idx="24036">
                  <c:v>12018</c:v>
                </c:pt>
                <c:pt idx="24037">
                  <c:v>12018.5</c:v>
                </c:pt>
                <c:pt idx="24038">
                  <c:v>12019</c:v>
                </c:pt>
                <c:pt idx="24039">
                  <c:v>12019.5</c:v>
                </c:pt>
                <c:pt idx="24040">
                  <c:v>12020</c:v>
                </c:pt>
                <c:pt idx="24041">
                  <c:v>12020.5</c:v>
                </c:pt>
                <c:pt idx="24042">
                  <c:v>12021</c:v>
                </c:pt>
                <c:pt idx="24043">
                  <c:v>12021.5</c:v>
                </c:pt>
                <c:pt idx="24044">
                  <c:v>12022</c:v>
                </c:pt>
                <c:pt idx="24045">
                  <c:v>12022.5</c:v>
                </c:pt>
                <c:pt idx="24046">
                  <c:v>12023</c:v>
                </c:pt>
                <c:pt idx="24047">
                  <c:v>12023.5</c:v>
                </c:pt>
                <c:pt idx="24048">
                  <c:v>12024</c:v>
                </c:pt>
                <c:pt idx="24049">
                  <c:v>12024.5</c:v>
                </c:pt>
                <c:pt idx="24050">
                  <c:v>12025</c:v>
                </c:pt>
                <c:pt idx="24051">
                  <c:v>12025.5</c:v>
                </c:pt>
                <c:pt idx="24052">
                  <c:v>12026</c:v>
                </c:pt>
                <c:pt idx="24053">
                  <c:v>12026.5</c:v>
                </c:pt>
                <c:pt idx="24054">
                  <c:v>12027</c:v>
                </c:pt>
                <c:pt idx="24055">
                  <c:v>12027.5</c:v>
                </c:pt>
                <c:pt idx="24056">
                  <c:v>12028</c:v>
                </c:pt>
                <c:pt idx="24057">
                  <c:v>12028.5</c:v>
                </c:pt>
                <c:pt idx="24058">
                  <c:v>12029</c:v>
                </c:pt>
                <c:pt idx="24059">
                  <c:v>12029.5</c:v>
                </c:pt>
                <c:pt idx="24060">
                  <c:v>12030</c:v>
                </c:pt>
                <c:pt idx="24061">
                  <c:v>12030.5</c:v>
                </c:pt>
                <c:pt idx="24062">
                  <c:v>12031</c:v>
                </c:pt>
                <c:pt idx="24063">
                  <c:v>12031.5</c:v>
                </c:pt>
                <c:pt idx="24064">
                  <c:v>12032</c:v>
                </c:pt>
                <c:pt idx="24065">
                  <c:v>12032.5</c:v>
                </c:pt>
                <c:pt idx="24066">
                  <c:v>12033</c:v>
                </c:pt>
                <c:pt idx="24067">
                  <c:v>12033.5</c:v>
                </c:pt>
                <c:pt idx="24068">
                  <c:v>12034</c:v>
                </c:pt>
                <c:pt idx="24069">
                  <c:v>12034.5</c:v>
                </c:pt>
                <c:pt idx="24070">
                  <c:v>12035</c:v>
                </c:pt>
                <c:pt idx="24071">
                  <c:v>12035.5</c:v>
                </c:pt>
                <c:pt idx="24072">
                  <c:v>12036</c:v>
                </c:pt>
                <c:pt idx="24073">
                  <c:v>12036.5</c:v>
                </c:pt>
                <c:pt idx="24074">
                  <c:v>12037</c:v>
                </c:pt>
                <c:pt idx="24075">
                  <c:v>12037.5</c:v>
                </c:pt>
                <c:pt idx="24076">
                  <c:v>12038</c:v>
                </c:pt>
                <c:pt idx="24077">
                  <c:v>12038.5</c:v>
                </c:pt>
                <c:pt idx="24078">
                  <c:v>12039</c:v>
                </c:pt>
                <c:pt idx="24079">
                  <c:v>12039.5</c:v>
                </c:pt>
                <c:pt idx="24080">
                  <c:v>12040</c:v>
                </c:pt>
                <c:pt idx="24081">
                  <c:v>12040.5</c:v>
                </c:pt>
                <c:pt idx="24082">
                  <c:v>12041</c:v>
                </c:pt>
                <c:pt idx="24083">
                  <c:v>12041.5</c:v>
                </c:pt>
                <c:pt idx="24084">
                  <c:v>12042</c:v>
                </c:pt>
                <c:pt idx="24085">
                  <c:v>12042.5</c:v>
                </c:pt>
                <c:pt idx="24086">
                  <c:v>12043</c:v>
                </c:pt>
                <c:pt idx="24087">
                  <c:v>12043.5</c:v>
                </c:pt>
                <c:pt idx="24088">
                  <c:v>12044</c:v>
                </c:pt>
                <c:pt idx="24089">
                  <c:v>12044.5</c:v>
                </c:pt>
                <c:pt idx="24090">
                  <c:v>12045</c:v>
                </c:pt>
                <c:pt idx="24091">
                  <c:v>12045.5</c:v>
                </c:pt>
                <c:pt idx="24092">
                  <c:v>12046</c:v>
                </c:pt>
                <c:pt idx="24093">
                  <c:v>12046.5</c:v>
                </c:pt>
                <c:pt idx="24094">
                  <c:v>12047</c:v>
                </c:pt>
                <c:pt idx="24095">
                  <c:v>12047.5</c:v>
                </c:pt>
                <c:pt idx="24096">
                  <c:v>12048</c:v>
                </c:pt>
                <c:pt idx="24097">
                  <c:v>12048.5</c:v>
                </c:pt>
                <c:pt idx="24098">
                  <c:v>12049</c:v>
                </c:pt>
                <c:pt idx="24099">
                  <c:v>12049.5</c:v>
                </c:pt>
                <c:pt idx="24100">
                  <c:v>12050</c:v>
                </c:pt>
                <c:pt idx="24101">
                  <c:v>12050.5</c:v>
                </c:pt>
                <c:pt idx="24102">
                  <c:v>12051</c:v>
                </c:pt>
                <c:pt idx="24103">
                  <c:v>12051.5</c:v>
                </c:pt>
                <c:pt idx="24104">
                  <c:v>12052</c:v>
                </c:pt>
                <c:pt idx="24105">
                  <c:v>12052.5</c:v>
                </c:pt>
                <c:pt idx="24106">
                  <c:v>12053</c:v>
                </c:pt>
                <c:pt idx="24107">
                  <c:v>12053.5</c:v>
                </c:pt>
                <c:pt idx="24108">
                  <c:v>12054</c:v>
                </c:pt>
                <c:pt idx="24109">
                  <c:v>12054.5</c:v>
                </c:pt>
                <c:pt idx="24110">
                  <c:v>12055</c:v>
                </c:pt>
                <c:pt idx="24111">
                  <c:v>12055.5</c:v>
                </c:pt>
                <c:pt idx="24112">
                  <c:v>12056</c:v>
                </c:pt>
                <c:pt idx="24113">
                  <c:v>12056.5</c:v>
                </c:pt>
                <c:pt idx="24114">
                  <c:v>12057</c:v>
                </c:pt>
                <c:pt idx="24115">
                  <c:v>12057.5</c:v>
                </c:pt>
                <c:pt idx="24116">
                  <c:v>12058</c:v>
                </c:pt>
                <c:pt idx="24117">
                  <c:v>12058.5</c:v>
                </c:pt>
                <c:pt idx="24118">
                  <c:v>12059</c:v>
                </c:pt>
                <c:pt idx="24119">
                  <c:v>12059.5</c:v>
                </c:pt>
                <c:pt idx="24120">
                  <c:v>12060</c:v>
                </c:pt>
                <c:pt idx="24121">
                  <c:v>12060.5</c:v>
                </c:pt>
                <c:pt idx="24122">
                  <c:v>12061</c:v>
                </c:pt>
                <c:pt idx="24123">
                  <c:v>12061.5</c:v>
                </c:pt>
                <c:pt idx="24124">
                  <c:v>12062</c:v>
                </c:pt>
                <c:pt idx="24125">
                  <c:v>12062.5</c:v>
                </c:pt>
                <c:pt idx="24126">
                  <c:v>12063</c:v>
                </c:pt>
                <c:pt idx="24127">
                  <c:v>12063.5</c:v>
                </c:pt>
                <c:pt idx="24128">
                  <c:v>12064</c:v>
                </c:pt>
                <c:pt idx="24129">
                  <c:v>12064.5</c:v>
                </c:pt>
                <c:pt idx="24130">
                  <c:v>12065</c:v>
                </c:pt>
                <c:pt idx="24131">
                  <c:v>12065.5</c:v>
                </c:pt>
                <c:pt idx="24132">
                  <c:v>12066</c:v>
                </c:pt>
                <c:pt idx="24133">
                  <c:v>12066.5</c:v>
                </c:pt>
                <c:pt idx="24134">
                  <c:v>12067</c:v>
                </c:pt>
                <c:pt idx="24135">
                  <c:v>12067.5</c:v>
                </c:pt>
                <c:pt idx="24136">
                  <c:v>12068</c:v>
                </c:pt>
                <c:pt idx="24137">
                  <c:v>12068.5</c:v>
                </c:pt>
                <c:pt idx="24138">
                  <c:v>12069</c:v>
                </c:pt>
                <c:pt idx="24139">
                  <c:v>12069.5</c:v>
                </c:pt>
                <c:pt idx="24140">
                  <c:v>12070</c:v>
                </c:pt>
                <c:pt idx="24141">
                  <c:v>12070.5</c:v>
                </c:pt>
                <c:pt idx="24142">
                  <c:v>12071</c:v>
                </c:pt>
                <c:pt idx="24143">
                  <c:v>12071.5</c:v>
                </c:pt>
                <c:pt idx="24144">
                  <c:v>12072</c:v>
                </c:pt>
                <c:pt idx="24145">
                  <c:v>12072.5</c:v>
                </c:pt>
                <c:pt idx="24146">
                  <c:v>12073</c:v>
                </c:pt>
                <c:pt idx="24147">
                  <c:v>12073.5</c:v>
                </c:pt>
                <c:pt idx="24148">
                  <c:v>12074</c:v>
                </c:pt>
                <c:pt idx="24149">
                  <c:v>12074.5</c:v>
                </c:pt>
                <c:pt idx="24150">
                  <c:v>12075</c:v>
                </c:pt>
                <c:pt idx="24151">
                  <c:v>12075.5</c:v>
                </c:pt>
                <c:pt idx="24152">
                  <c:v>12076</c:v>
                </c:pt>
                <c:pt idx="24153">
                  <c:v>12076.5</c:v>
                </c:pt>
                <c:pt idx="24154">
                  <c:v>12077</c:v>
                </c:pt>
                <c:pt idx="24155">
                  <c:v>12077.5</c:v>
                </c:pt>
                <c:pt idx="24156">
                  <c:v>12078</c:v>
                </c:pt>
                <c:pt idx="24157">
                  <c:v>12078.5</c:v>
                </c:pt>
                <c:pt idx="24158">
                  <c:v>12079</c:v>
                </c:pt>
                <c:pt idx="24159">
                  <c:v>12079.5</c:v>
                </c:pt>
                <c:pt idx="24160">
                  <c:v>12080</c:v>
                </c:pt>
                <c:pt idx="24161">
                  <c:v>12080.5</c:v>
                </c:pt>
                <c:pt idx="24162">
                  <c:v>12081</c:v>
                </c:pt>
                <c:pt idx="24163">
                  <c:v>12081.5</c:v>
                </c:pt>
                <c:pt idx="24164">
                  <c:v>12082</c:v>
                </c:pt>
                <c:pt idx="24165">
                  <c:v>12082.5</c:v>
                </c:pt>
                <c:pt idx="24166">
                  <c:v>12083</c:v>
                </c:pt>
                <c:pt idx="24167">
                  <c:v>12083.5</c:v>
                </c:pt>
                <c:pt idx="24168">
                  <c:v>12084</c:v>
                </c:pt>
                <c:pt idx="24169">
                  <c:v>12084.5</c:v>
                </c:pt>
                <c:pt idx="24170">
                  <c:v>12085</c:v>
                </c:pt>
                <c:pt idx="24171">
                  <c:v>12085.5</c:v>
                </c:pt>
                <c:pt idx="24172">
                  <c:v>12086</c:v>
                </c:pt>
                <c:pt idx="24173">
                  <c:v>12086.5</c:v>
                </c:pt>
                <c:pt idx="24174">
                  <c:v>12087</c:v>
                </c:pt>
                <c:pt idx="24175">
                  <c:v>12087.5</c:v>
                </c:pt>
                <c:pt idx="24176">
                  <c:v>12088</c:v>
                </c:pt>
                <c:pt idx="24177">
                  <c:v>12088.5</c:v>
                </c:pt>
                <c:pt idx="24178">
                  <c:v>12089</c:v>
                </c:pt>
                <c:pt idx="24179">
                  <c:v>12089.5</c:v>
                </c:pt>
                <c:pt idx="24180">
                  <c:v>12090</c:v>
                </c:pt>
                <c:pt idx="24181">
                  <c:v>12090.5</c:v>
                </c:pt>
                <c:pt idx="24182">
                  <c:v>12091</c:v>
                </c:pt>
                <c:pt idx="24183">
                  <c:v>12091.5</c:v>
                </c:pt>
                <c:pt idx="24184">
                  <c:v>12092</c:v>
                </c:pt>
                <c:pt idx="24185">
                  <c:v>12092.5</c:v>
                </c:pt>
                <c:pt idx="24186">
                  <c:v>12093</c:v>
                </c:pt>
                <c:pt idx="24187">
                  <c:v>12093.5</c:v>
                </c:pt>
                <c:pt idx="24188">
                  <c:v>12094</c:v>
                </c:pt>
                <c:pt idx="24189">
                  <c:v>12094.5</c:v>
                </c:pt>
                <c:pt idx="24190">
                  <c:v>12095</c:v>
                </c:pt>
                <c:pt idx="24191">
                  <c:v>12095.5</c:v>
                </c:pt>
                <c:pt idx="24192">
                  <c:v>12096</c:v>
                </c:pt>
                <c:pt idx="24193">
                  <c:v>12096.5</c:v>
                </c:pt>
                <c:pt idx="24194">
                  <c:v>12097</c:v>
                </c:pt>
                <c:pt idx="24195">
                  <c:v>12097.5</c:v>
                </c:pt>
                <c:pt idx="24196">
                  <c:v>12098</c:v>
                </c:pt>
                <c:pt idx="24197">
                  <c:v>12098.5</c:v>
                </c:pt>
                <c:pt idx="24198">
                  <c:v>12099</c:v>
                </c:pt>
                <c:pt idx="24199">
                  <c:v>12099.5</c:v>
                </c:pt>
                <c:pt idx="24200">
                  <c:v>12100</c:v>
                </c:pt>
                <c:pt idx="24201">
                  <c:v>12100.5</c:v>
                </c:pt>
                <c:pt idx="24202">
                  <c:v>12101</c:v>
                </c:pt>
                <c:pt idx="24203">
                  <c:v>12101.5</c:v>
                </c:pt>
                <c:pt idx="24204">
                  <c:v>12102</c:v>
                </c:pt>
                <c:pt idx="24205">
                  <c:v>12102.5</c:v>
                </c:pt>
                <c:pt idx="24206">
                  <c:v>12103</c:v>
                </c:pt>
                <c:pt idx="24207">
                  <c:v>12103.5</c:v>
                </c:pt>
                <c:pt idx="24208">
                  <c:v>12104</c:v>
                </c:pt>
                <c:pt idx="24209">
                  <c:v>12104.5</c:v>
                </c:pt>
                <c:pt idx="24210">
                  <c:v>12105</c:v>
                </c:pt>
                <c:pt idx="24211">
                  <c:v>12105.5</c:v>
                </c:pt>
                <c:pt idx="24212">
                  <c:v>12106</c:v>
                </c:pt>
                <c:pt idx="24213">
                  <c:v>12106.5</c:v>
                </c:pt>
                <c:pt idx="24214">
                  <c:v>12107</c:v>
                </c:pt>
                <c:pt idx="24215">
                  <c:v>12107.5</c:v>
                </c:pt>
                <c:pt idx="24216">
                  <c:v>12108</c:v>
                </c:pt>
                <c:pt idx="24217">
                  <c:v>12108.5</c:v>
                </c:pt>
                <c:pt idx="24218">
                  <c:v>12109</c:v>
                </c:pt>
                <c:pt idx="24219">
                  <c:v>12109.5</c:v>
                </c:pt>
                <c:pt idx="24220">
                  <c:v>12110</c:v>
                </c:pt>
                <c:pt idx="24221">
                  <c:v>12110.5</c:v>
                </c:pt>
                <c:pt idx="24222">
                  <c:v>12111</c:v>
                </c:pt>
                <c:pt idx="24223">
                  <c:v>12111.5</c:v>
                </c:pt>
                <c:pt idx="24224">
                  <c:v>12112</c:v>
                </c:pt>
                <c:pt idx="24225">
                  <c:v>12112.5</c:v>
                </c:pt>
                <c:pt idx="24226">
                  <c:v>12113</c:v>
                </c:pt>
                <c:pt idx="24227">
                  <c:v>12113.5</c:v>
                </c:pt>
                <c:pt idx="24228">
                  <c:v>12114</c:v>
                </c:pt>
                <c:pt idx="24229">
                  <c:v>12114.5</c:v>
                </c:pt>
                <c:pt idx="24230">
                  <c:v>12115</c:v>
                </c:pt>
                <c:pt idx="24231">
                  <c:v>12115.5</c:v>
                </c:pt>
                <c:pt idx="24232">
                  <c:v>12116</c:v>
                </c:pt>
                <c:pt idx="24233">
                  <c:v>12116.5</c:v>
                </c:pt>
                <c:pt idx="24234">
                  <c:v>12117</c:v>
                </c:pt>
                <c:pt idx="24235">
                  <c:v>12117.5</c:v>
                </c:pt>
                <c:pt idx="24236">
                  <c:v>12118</c:v>
                </c:pt>
                <c:pt idx="24237">
                  <c:v>12118.5</c:v>
                </c:pt>
                <c:pt idx="24238">
                  <c:v>12119</c:v>
                </c:pt>
                <c:pt idx="24239">
                  <c:v>12119.5</c:v>
                </c:pt>
                <c:pt idx="24240">
                  <c:v>12120</c:v>
                </c:pt>
                <c:pt idx="24241">
                  <c:v>12120.5</c:v>
                </c:pt>
                <c:pt idx="24242">
                  <c:v>12121</c:v>
                </c:pt>
                <c:pt idx="24243">
                  <c:v>12121.5</c:v>
                </c:pt>
                <c:pt idx="24244">
                  <c:v>12122</c:v>
                </c:pt>
                <c:pt idx="24245">
                  <c:v>12122.5</c:v>
                </c:pt>
                <c:pt idx="24246">
                  <c:v>12123</c:v>
                </c:pt>
                <c:pt idx="24247">
                  <c:v>12123.5</c:v>
                </c:pt>
                <c:pt idx="24248">
                  <c:v>12124</c:v>
                </c:pt>
                <c:pt idx="24249">
                  <c:v>12124.5</c:v>
                </c:pt>
                <c:pt idx="24250">
                  <c:v>12125</c:v>
                </c:pt>
                <c:pt idx="24251">
                  <c:v>12125.5</c:v>
                </c:pt>
                <c:pt idx="24252">
                  <c:v>12126</c:v>
                </c:pt>
                <c:pt idx="24253">
                  <c:v>12126.5</c:v>
                </c:pt>
                <c:pt idx="24254">
                  <c:v>12127</c:v>
                </c:pt>
                <c:pt idx="24255">
                  <c:v>12127.5</c:v>
                </c:pt>
                <c:pt idx="24256">
                  <c:v>12128</c:v>
                </c:pt>
                <c:pt idx="24257">
                  <c:v>12128.5</c:v>
                </c:pt>
                <c:pt idx="24258">
                  <c:v>12129</c:v>
                </c:pt>
                <c:pt idx="24259">
                  <c:v>12129.5</c:v>
                </c:pt>
                <c:pt idx="24260">
                  <c:v>12130</c:v>
                </c:pt>
                <c:pt idx="24261">
                  <c:v>12130.5</c:v>
                </c:pt>
                <c:pt idx="24262">
                  <c:v>12131</c:v>
                </c:pt>
                <c:pt idx="24263">
                  <c:v>12131.5</c:v>
                </c:pt>
                <c:pt idx="24264">
                  <c:v>12132</c:v>
                </c:pt>
                <c:pt idx="24265">
                  <c:v>12132.5</c:v>
                </c:pt>
                <c:pt idx="24266">
                  <c:v>12133</c:v>
                </c:pt>
                <c:pt idx="24267">
                  <c:v>12133.5</c:v>
                </c:pt>
                <c:pt idx="24268">
                  <c:v>12134</c:v>
                </c:pt>
                <c:pt idx="24269">
                  <c:v>12134.5</c:v>
                </c:pt>
                <c:pt idx="24270">
                  <c:v>12135</c:v>
                </c:pt>
                <c:pt idx="24271">
                  <c:v>12135.5</c:v>
                </c:pt>
                <c:pt idx="24272">
                  <c:v>12136</c:v>
                </c:pt>
                <c:pt idx="24273">
                  <c:v>12136.5</c:v>
                </c:pt>
                <c:pt idx="24274">
                  <c:v>12137</c:v>
                </c:pt>
                <c:pt idx="24275">
                  <c:v>12137.5</c:v>
                </c:pt>
                <c:pt idx="24276">
                  <c:v>12138</c:v>
                </c:pt>
                <c:pt idx="24277">
                  <c:v>12138.5</c:v>
                </c:pt>
                <c:pt idx="24278">
                  <c:v>12139</c:v>
                </c:pt>
                <c:pt idx="24279">
                  <c:v>12139.5</c:v>
                </c:pt>
                <c:pt idx="24280">
                  <c:v>12140</c:v>
                </c:pt>
                <c:pt idx="24281">
                  <c:v>12140.5</c:v>
                </c:pt>
                <c:pt idx="24282">
                  <c:v>12141</c:v>
                </c:pt>
                <c:pt idx="24283">
                  <c:v>12141.5</c:v>
                </c:pt>
                <c:pt idx="24284">
                  <c:v>12142</c:v>
                </c:pt>
                <c:pt idx="24285">
                  <c:v>12142.5</c:v>
                </c:pt>
                <c:pt idx="24286">
                  <c:v>12143</c:v>
                </c:pt>
                <c:pt idx="24287">
                  <c:v>12143.5</c:v>
                </c:pt>
                <c:pt idx="24288">
                  <c:v>12144</c:v>
                </c:pt>
                <c:pt idx="24289">
                  <c:v>12144.5</c:v>
                </c:pt>
                <c:pt idx="24290">
                  <c:v>12145</c:v>
                </c:pt>
                <c:pt idx="24291">
                  <c:v>12145.5</c:v>
                </c:pt>
                <c:pt idx="24292">
                  <c:v>12146</c:v>
                </c:pt>
                <c:pt idx="24293">
                  <c:v>12146.5</c:v>
                </c:pt>
                <c:pt idx="24294">
                  <c:v>12147</c:v>
                </c:pt>
                <c:pt idx="24295">
                  <c:v>12147.5</c:v>
                </c:pt>
                <c:pt idx="24296">
                  <c:v>12148</c:v>
                </c:pt>
                <c:pt idx="24297">
                  <c:v>12148.5</c:v>
                </c:pt>
                <c:pt idx="24298">
                  <c:v>12149</c:v>
                </c:pt>
                <c:pt idx="24299">
                  <c:v>12149.5</c:v>
                </c:pt>
                <c:pt idx="24300">
                  <c:v>12150</c:v>
                </c:pt>
                <c:pt idx="24301">
                  <c:v>12150.5</c:v>
                </c:pt>
                <c:pt idx="24302">
                  <c:v>12151</c:v>
                </c:pt>
                <c:pt idx="24303">
                  <c:v>12151.5</c:v>
                </c:pt>
                <c:pt idx="24304">
                  <c:v>12152</c:v>
                </c:pt>
                <c:pt idx="24305">
                  <c:v>12152.5</c:v>
                </c:pt>
                <c:pt idx="24306">
                  <c:v>12153</c:v>
                </c:pt>
                <c:pt idx="24307">
                  <c:v>12153.5</c:v>
                </c:pt>
                <c:pt idx="24308">
                  <c:v>12154</c:v>
                </c:pt>
                <c:pt idx="24309">
                  <c:v>12154.5</c:v>
                </c:pt>
                <c:pt idx="24310">
                  <c:v>12155</c:v>
                </c:pt>
                <c:pt idx="24311">
                  <c:v>12155.5</c:v>
                </c:pt>
                <c:pt idx="24312">
                  <c:v>12156</c:v>
                </c:pt>
                <c:pt idx="24313">
                  <c:v>12156.5</c:v>
                </c:pt>
                <c:pt idx="24314">
                  <c:v>12157</c:v>
                </c:pt>
                <c:pt idx="24315">
                  <c:v>12157.5</c:v>
                </c:pt>
                <c:pt idx="24316">
                  <c:v>12158</c:v>
                </c:pt>
                <c:pt idx="24317">
                  <c:v>12158.5</c:v>
                </c:pt>
                <c:pt idx="24318">
                  <c:v>12159</c:v>
                </c:pt>
                <c:pt idx="24319">
                  <c:v>12159.5</c:v>
                </c:pt>
                <c:pt idx="24320">
                  <c:v>12160</c:v>
                </c:pt>
                <c:pt idx="24321">
                  <c:v>12160.5</c:v>
                </c:pt>
                <c:pt idx="24322">
                  <c:v>12161</c:v>
                </c:pt>
                <c:pt idx="24323">
                  <c:v>12161.5</c:v>
                </c:pt>
                <c:pt idx="24324">
                  <c:v>12162</c:v>
                </c:pt>
                <c:pt idx="24325">
                  <c:v>12162.5</c:v>
                </c:pt>
                <c:pt idx="24326">
                  <c:v>12163</c:v>
                </c:pt>
                <c:pt idx="24327">
                  <c:v>12163.5</c:v>
                </c:pt>
                <c:pt idx="24328">
                  <c:v>12164</c:v>
                </c:pt>
                <c:pt idx="24329">
                  <c:v>12164.5</c:v>
                </c:pt>
                <c:pt idx="24330">
                  <c:v>12165</c:v>
                </c:pt>
                <c:pt idx="24331">
                  <c:v>12165.5</c:v>
                </c:pt>
                <c:pt idx="24332">
                  <c:v>12166</c:v>
                </c:pt>
                <c:pt idx="24333">
                  <c:v>12166.5</c:v>
                </c:pt>
                <c:pt idx="24334">
                  <c:v>12167</c:v>
                </c:pt>
                <c:pt idx="24335">
                  <c:v>12167.5</c:v>
                </c:pt>
                <c:pt idx="24336">
                  <c:v>12168</c:v>
                </c:pt>
                <c:pt idx="24337">
                  <c:v>12168.5</c:v>
                </c:pt>
                <c:pt idx="24338">
                  <c:v>12169</c:v>
                </c:pt>
                <c:pt idx="24339">
                  <c:v>12169.5</c:v>
                </c:pt>
                <c:pt idx="24340">
                  <c:v>12170</c:v>
                </c:pt>
                <c:pt idx="24341">
                  <c:v>12170.5</c:v>
                </c:pt>
                <c:pt idx="24342">
                  <c:v>12171</c:v>
                </c:pt>
                <c:pt idx="24343">
                  <c:v>12171.5</c:v>
                </c:pt>
                <c:pt idx="24344">
                  <c:v>12172</c:v>
                </c:pt>
                <c:pt idx="24345">
                  <c:v>12172.5</c:v>
                </c:pt>
                <c:pt idx="24346">
                  <c:v>12173</c:v>
                </c:pt>
                <c:pt idx="24347">
                  <c:v>12173.5</c:v>
                </c:pt>
                <c:pt idx="24348">
                  <c:v>12174</c:v>
                </c:pt>
                <c:pt idx="24349">
                  <c:v>12174.5</c:v>
                </c:pt>
                <c:pt idx="24350">
                  <c:v>12175</c:v>
                </c:pt>
                <c:pt idx="24351">
                  <c:v>12175.5</c:v>
                </c:pt>
                <c:pt idx="24352">
                  <c:v>12176</c:v>
                </c:pt>
                <c:pt idx="24353">
                  <c:v>12176.5</c:v>
                </c:pt>
                <c:pt idx="24354">
                  <c:v>12177</c:v>
                </c:pt>
                <c:pt idx="24355">
                  <c:v>12177.5</c:v>
                </c:pt>
                <c:pt idx="24356">
                  <c:v>12178</c:v>
                </c:pt>
                <c:pt idx="24357">
                  <c:v>12178.5</c:v>
                </c:pt>
                <c:pt idx="24358">
                  <c:v>12179</c:v>
                </c:pt>
                <c:pt idx="24359">
                  <c:v>12179.5</c:v>
                </c:pt>
                <c:pt idx="24360">
                  <c:v>12180</c:v>
                </c:pt>
                <c:pt idx="24361">
                  <c:v>12180.5</c:v>
                </c:pt>
                <c:pt idx="24362">
                  <c:v>12181</c:v>
                </c:pt>
                <c:pt idx="24363">
                  <c:v>12181.5</c:v>
                </c:pt>
                <c:pt idx="24364">
                  <c:v>12182</c:v>
                </c:pt>
                <c:pt idx="24365">
                  <c:v>12182.5</c:v>
                </c:pt>
                <c:pt idx="24366">
                  <c:v>12183</c:v>
                </c:pt>
                <c:pt idx="24367">
                  <c:v>12183.5</c:v>
                </c:pt>
                <c:pt idx="24368">
                  <c:v>12184</c:v>
                </c:pt>
                <c:pt idx="24369">
                  <c:v>12184.5</c:v>
                </c:pt>
                <c:pt idx="24370">
                  <c:v>12185</c:v>
                </c:pt>
                <c:pt idx="24371">
                  <c:v>12185.5</c:v>
                </c:pt>
                <c:pt idx="24372">
                  <c:v>12186</c:v>
                </c:pt>
                <c:pt idx="24373">
                  <c:v>12186.5</c:v>
                </c:pt>
                <c:pt idx="24374">
                  <c:v>12187</c:v>
                </c:pt>
                <c:pt idx="24375">
                  <c:v>12187.5</c:v>
                </c:pt>
                <c:pt idx="24376">
                  <c:v>12188</c:v>
                </c:pt>
                <c:pt idx="24377">
                  <c:v>12188.5</c:v>
                </c:pt>
                <c:pt idx="24378">
                  <c:v>12189</c:v>
                </c:pt>
                <c:pt idx="24379">
                  <c:v>12189.5</c:v>
                </c:pt>
                <c:pt idx="24380">
                  <c:v>12190</c:v>
                </c:pt>
                <c:pt idx="24381">
                  <c:v>12190.5</c:v>
                </c:pt>
                <c:pt idx="24382">
                  <c:v>12191</c:v>
                </c:pt>
                <c:pt idx="24383">
                  <c:v>12191.5</c:v>
                </c:pt>
                <c:pt idx="24384">
                  <c:v>12192</c:v>
                </c:pt>
                <c:pt idx="24385">
                  <c:v>12192.5</c:v>
                </c:pt>
                <c:pt idx="24386">
                  <c:v>12193</c:v>
                </c:pt>
                <c:pt idx="24387">
                  <c:v>12193.5</c:v>
                </c:pt>
                <c:pt idx="24388">
                  <c:v>12194</c:v>
                </c:pt>
                <c:pt idx="24389">
                  <c:v>12194.5</c:v>
                </c:pt>
                <c:pt idx="24390">
                  <c:v>12195</c:v>
                </c:pt>
                <c:pt idx="24391">
                  <c:v>12195.5</c:v>
                </c:pt>
                <c:pt idx="24392">
                  <c:v>12196</c:v>
                </c:pt>
                <c:pt idx="24393">
                  <c:v>12196.5</c:v>
                </c:pt>
                <c:pt idx="24394">
                  <c:v>12197</c:v>
                </c:pt>
                <c:pt idx="24395">
                  <c:v>12197.5</c:v>
                </c:pt>
                <c:pt idx="24396">
                  <c:v>12198</c:v>
                </c:pt>
                <c:pt idx="24397">
                  <c:v>12198.5</c:v>
                </c:pt>
                <c:pt idx="24398">
                  <c:v>12199</c:v>
                </c:pt>
                <c:pt idx="24399">
                  <c:v>12199.5</c:v>
                </c:pt>
                <c:pt idx="24400">
                  <c:v>12200</c:v>
                </c:pt>
                <c:pt idx="24401">
                  <c:v>12200.5</c:v>
                </c:pt>
                <c:pt idx="24402">
                  <c:v>12201</c:v>
                </c:pt>
                <c:pt idx="24403">
                  <c:v>12201.5</c:v>
                </c:pt>
                <c:pt idx="24404">
                  <c:v>12202</c:v>
                </c:pt>
                <c:pt idx="24405">
                  <c:v>12202.5</c:v>
                </c:pt>
                <c:pt idx="24406">
                  <c:v>12203</c:v>
                </c:pt>
                <c:pt idx="24407">
                  <c:v>12203.5</c:v>
                </c:pt>
                <c:pt idx="24408">
                  <c:v>12204</c:v>
                </c:pt>
                <c:pt idx="24409">
                  <c:v>12204.5</c:v>
                </c:pt>
                <c:pt idx="24410">
                  <c:v>12205</c:v>
                </c:pt>
                <c:pt idx="24411">
                  <c:v>12205.5</c:v>
                </c:pt>
                <c:pt idx="24412">
                  <c:v>12206</c:v>
                </c:pt>
                <c:pt idx="24413">
                  <c:v>12206.5</c:v>
                </c:pt>
                <c:pt idx="24414">
                  <c:v>12207</c:v>
                </c:pt>
                <c:pt idx="24415">
                  <c:v>12207.5</c:v>
                </c:pt>
                <c:pt idx="24416">
                  <c:v>12208</c:v>
                </c:pt>
                <c:pt idx="24417">
                  <c:v>12208.5</c:v>
                </c:pt>
                <c:pt idx="24418">
                  <c:v>12209</c:v>
                </c:pt>
                <c:pt idx="24419">
                  <c:v>12209.5</c:v>
                </c:pt>
                <c:pt idx="24420">
                  <c:v>12210</c:v>
                </c:pt>
                <c:pt idx="24421">
                  <c:v>12210.5</c:v>
                </c:pt>
                <c:pt idx="24422">
                  <c:v>12211</c:v>
                </c:pt>
                <c:pt idx="24423">
                  <c:v>12211.5</c:v>
                </c:pt>
                <c:pt idx="24424">
                  <c:v>12212</c:v>
                </c:pt>
                <c:pt idx="24425">
                  <c:v>12212.5</c:v>
                </c:pt>
                <c:pt idx="24426">
                  <c:v>12213</c:v>
                </c:pt>
                <c:pt idx="24427">
                  <c:v>12213.5</c:v>
                </c:pt>
                <c:pt idx="24428">
                  <c:v>12214</c:v>
                </c:pt>
                <c:pt idx="24429">
                  <c:v>12214.5</c:v>
                </c:pt>
                <c:pt idx="24430">
                  <c:v>12215</c:v>
                </c:pt>
                <c:pt idx="24431">
                  <c:v>12215.5</c:v>
                </c:pt>
                <c:pt idx="24432">
                  <c:v>12216</c:v>
                </c:pt>
                <c:pt idx="24433">
                  <c:v>12216.5</c:v>
                </c:pt>
                <c:pt idx="24434">
                  <c:v>12217</c:v>
                </c:pt>
                <c:pt idx="24435">
                  <c:v>12217.5</c:v>
                </c:pt>
                <c:pt idx="24436">
                  <c:v>12218</c:v>
                </c:pt>
                <c:pt idx="24437">
                  <c:v>12218.5</c:v>
                </c:pt>
                <c:pt idx="24438">
                  <c:v>12219</c:v>
                </c:pt>
                <c:pt idx="24439">
                  <c:v>12219.5</c:v>
                </c:pt>
                <c:pt idx="24440">
                  <c:v>12220</c:v>
                </c:pt>
                <c:pt idx="24441">
                  <c:v>12220.5</c:v>
                </c:pt>
                <c:pt idx="24442">
                  <c:v>12221</c:v>
                </c:pt>
                <c:pt idx="24443">
                  <c:v>12221.5</c:v>
                </c:pt>
                <c:pt idx="24444">
                  <c:v>12222</c:v>
                </c:pt>
                <c:pt idx="24445">
                  <c:v>12222.5</c:v>
                </c:pt>
                <c:pt idx="24446">
                  <c:v>12223</c:v>
                </c:pt>
                <c:pt idx="24447">
                  <c:v>12223.5</c:v>
                </c:pt>
                <c:pt idx="24448">
                  <c:v>12224</c:v>
                </c:pt>
                <c:pt idx="24449">
                  <c:v>12224.5</c:v>
                </c:pt>
                <c:pt idx="24450">
                  <c:v>12225</c:v>
                </c:pt>
                <c:pt idx="24451">
                  <c:v>12225.5</c:v>
                </c:pt>
                <c:pt idx="24452">
                  <c:v>12226</c:v>
                </c:pt>
                <c:pt idx="24453">
                  <c:v>12226.5</c:v>
                </c:pt>
                <c:pt idx="24454">
                  <c:v>12227</c:v>
                </c:pt>
                <c:pt idx="24455">
                  <c:v>12227.5</c:v>
                </c:pt>
                <c:pt idx="24456">
                  <c:v>12228</c:v>
                </c:pt>
                <c:pt idx="24457">
                  <c:v>12228.5</c:v>
                </c:pt>
                <c:pt idx="24458">
                  <c:v>12229</c:v>
                </c:pt>
                <c:pt idx="24459">
                  <c:v>12229.5</c:v>
                </c:pt>
                <c:pt idx="24460">
                  <c:v>12230</c:v>
                </c:pt>
                <c:pt idx="24461">
                  <c:v>12230.5</c:v>
                </c:pt>
                <c:pt idx="24462">
                  <c:v>12231</c:v>
                </c:pt>
                <c:pt idx="24463">
                  <c:v>12231.5</c:v>
                </c:pt>
                <c:pt idx="24464">
                  <c:v>12232</c:v>
                </c:pt>
                <c:pt idx="24465">
                  <c:v>12232.5</c:v>
                </c:pt>
                <c:pt idx="24466">
                  <c:v>12233</c:v>
                </c:pt>
                <c:pt idx="24467">
                  <c:v>12233.5</c:v>
                </c:pt>
                <c:pt idx="24468">
                  <c:v>12234</c:v>
                </c:pt>
                <c:pt idx="24469">
                  <c:v>12234.5</c:v>
                </c:pt>
                <c:pt idx="24470">
                  <c:v>12235</c:v>
                </c:pt>
                <c:pt idx="24471">
                  <c:v>12235.5</c:v>
                </c:pt>
                <c:pt idx="24472">
                  <c:v>12236</c:v>
                </c:pt>
                <c:pt idx="24473">
                  <c:v>12236.5</c:v>
                </c:pt>
                <c:pt idx="24474">
                  <c:v>12237</c:v>
                </c:pt>
                <c:pt idx="24475">
                  <c:v>12237.5</c:v>
                </c:pt>
                <c:pt idx="24476">
                  <c:v>12238</c:v>
                </c:pt>
                <c:pt idx="24477">
                  <c:v>12238.5</c:v>
                </c:pt>
                <c:pt idx="24478">
                  <c:v>12239</c:v>
                </c:pt>
                <c:pt idx="24479">
                  <c:v>12239.5</c:v>
                </c:pt>
                <c:pt idx="24480">
                  <c:v>12240</c:v>
                </c:pt>
                <c:pt idx="24481">
                  <c:v>12240.5</c:v>
                </c:pt>
                <c:pt idx="24482">
                  <c:v>12241</c:v>
                </c:pt>
                <c:pt idx="24483">
                  <c:v>12241.5</c:v>
                </c:pt>
                <c:pt idx="24484">
                  <c:v>12242</c:v>
                </c:pt>
                <c:pt idx="24485">
                  <c:v>12242.5</c:v>
                </c:pt>
                <c:pt idx="24486">
                  <c:v>12243</c:v>
                </c:pt>
                <c:pt idx="24487">
                  <c:v>12243.5</c:v>
                </c:pt>
                <c:pt idx="24488">
                  <c:v>12244</c:v>
                </c:pt>
                <c:pt idx="24489">
                  <c:v>12244.5</c:v>
                </c:pt>
                <c:pt idx="24490">
                  <c:v>12245</c:v>
                </c:pt>
                <c:pt idx="24491">
                  <c:v>12245.5</c:v>
                </c:pt>
                <c:pt idx="24492">
                  <c:v>12246</c:v>
                </c:pt>
                <c:pt idx="24493">
                  <c:v>12246.5</c:v>
                </c:pt>
                <c:pt idx="24494">
                  <c:v>12247</c:v>
                </c:pt>
                <c:pt idx="24495">
                  <c:v>12247.5</c:v>
                </c:pt>
                <c:pt idx="24496">
                  <c:v>12248</c:v>
                </c:pt>
                <c:pt idx="24497">
                  <c:v>12248.5</c:v>
                </c:pt>
                <c:pt idx="24498">
                  <c:v>12249</c:v>
                </c:pt>
                <c:pt idx="24499">
                  <c:v>12249.5</c:v>
                </c:pt>
                <c:pt idx="24500">
                  <c:v>12250</c:v>
                </c:pt>
                <c:pt idx="24501">
                  <c:v>12250.5</c:v>
                </c:pt>
                <c:pt idx="24502">
                  <c:v>12251</c:v>
                </c:pt>
                <c:pt idx="24503">
                  <c:v>12251.5</c:v>
                </c:pt>
                <c:pt idx="24504">
                  <c:v>12252</c:v>
                </c:pt>
                <c:pt idx="24505">
                  <c:v>12252.5</c:v>
                </c:pt>
                <c:pt idx="24506">
                  <c:v>12253</c:v>
                </c:pt>
                <c:pt idx="24507">
                  <c:v>12253.5</c:v>
                </c:pt>
                <c:pt idx="24508">
                  <c:v>12254</c:v>
                </c:pt>
                <c:pt idx="24509">
                  <c:v>12254.5</c:v>
                </c:pt>
                <c:pt idx="24510">
                  <c:v>12255</c:v>
                </c:pt>
                <c:pt idx="24511">
                  <c:v>12255.5</c:v>
                </c:pt>
                <c:pt idx="24512">
                  <c:v>12256</c:v>
                </c:pt>
                <c:pt idx="24513">
                  <c:v>12256.5</c:v>
                </c:pt>
                <c:pt idx="24514">
                  <c:v>12257</c:v>
                </c:pt>
                <c:pt idx="24515">
                  <c:v>12257.5</c:v>
                </c:pt>
                <c:pt idx="24516">
                  <c:v>12258</c:v>
                </c:pt>
                <c:pt idx="24517">
                  <c:v>12258.5</c:v>
                </c:pt>
                <c:pt idx="24518">
                  <c:v>12259</c:v>
                </c:pt>
                <c:pt idx="24519">
                  <c:v>12259.5</c:v>
                </c:pt>
                <c:pt idx="24520">
                  <c:v>12260</c:v>
                </c:pt>
                <c:pt idx="24521">
                  <c:v>12260.5</c:v>
                </c:pt>
                <c:pt idx="24522">
                  <c:v>12261</c:v>
                </c:pt>
                <c:pt idx="24523">
                  <c:v>12261.5</c:v>
                </c:pt>
                <c:pt idx="24524">
                  <c:v>12262</c:v>
                </c:pt>
                <c:pt idx="24525">
                  <c:v>12262.5</c:v>
                </c:pt>
                <c:pt idx="24526">
                  <c:v>12263</c:v>
                </c:pt>
                <c:pt idx="24527">
                  <c:v>12263.5</c:v>
                </c:pt>
                <c:pt idx="24528">
                  <c:v>12264</c:v>
                </c:pt>
                <c:pt idx="24529">
                  <c:v>12264.5</c:v>
                </c:pt>
                <c:pt idx="24530">
                  <c:v>12265</c:v>
                </c:pt>
                <c:pt idx="24531">
                  <c:v>12265.5</c:v>
                </c:pt>
                <c:pt idx="24532">
                  <c:v>12266</c:v>
                </c:pt>
                <c:pt idx="24533">
                  <c:v>12266.5</c:v>
                </c:pt>
                <c:pt idx="24534">
                  <c:v>12267</c:v>
                </c:pt>
                <c:pt idx="24535">
                  <c:v>12267.5</c:v>
                </c:pt>
                <c:pt idx="24536">
                  <c:v>12268</c:v>
                </c:pt>
                <c:pt idx="24537">
                  <c:v>12268.5</c:v>
                </c:pt>
                <c:pt idx="24538">
                  <c:v>12269</c:v>
                </c:pt>
                <c:pt idx="24539">
                  <c:v>12269.5</c:v>
                </c:pt>
                <c:pt idx="24540">
                  <c:v>12270</c:v>
                </c:pt>
                <c:pt idx="24541">
                  <c:v>12270.5</c:v>
                </c:pt>
                <c:pt idx="24542">
                  <c:v>12271</c:v>
                </c:pt>
                <c:pt idx="24543">
                  <c:v>12271.5</c:v>
                </c:pt>
                <c:pt idx="24544">
                  <c:v>12272</c:v>
                </c:pt>
                <c:pt idx="24545">
                  <c:v>12272.5</c:v>
                </c:pt>
                <c:pt idx="24546">
                  <c:v>12273</c:v>
                </c:pt>
                <c:pt idx="24547">
                  <c:v>12273.5</c:v>
                </c:pt>
                <c:pt idx="24548">
                  <c:v>12274</c:v>
                </c:pt>
                <c:pt idx="24549">
                  <c:v>12274.5</c:v>
                </c:pt>
                <c:pt idx="24550">
                  <c:v>12275</c:v>
                </c:pt>
                <c:pt idx="24551">
                  <c:v>12275.5</c:v>
                </c:pt>
                <c:pt idx="24552">
                  <c:v>12276</c:v>
                </c:pt>
                <c:pt idx="24553">
                  <c:v>12276.5</c:v>
                </c:pt>
                <c:pt idx="24554">
                  <c:v>12277</c:v>
                </c:pt>
                <c:pt idx="24555">
                  <c:v>12277.5</c:v>
                </c:pt>
                <c:pt idx="24556">
                  <c:v>12278</c:v>
                </c:pt>
                <c:pt idx="24557">
                  <c:v>12278.5</c:v>
                </c:pt>
                <c:pt idx="24558">
                  <c:v>12279</c:v>
                </c:pt>
                <c:pt idx="24559">
                  <c:v>12279.5</c:v>
                </c:pt>
                <c:pt idx="24560">
                  <c:v>12280</c:v>
                </c:pt>
                <c:pt idx="24561">
                  <c:v>12280.5</c:v>
                </c:pt>
                <c:pt idx="24562">
                  <c:v>12281</c:v>
                </c:pt>
                <c:pt idx="24563">
                  <c:v>12281.5</c:v>
                </c:pt>
                <c:pt idx="24564">
                  <c:v>12282</c:v>
                </c:pt>
                <c:pt idx="24565">
                  <c:v>12282.5</c:v>
                </c:pt>
                <c:pt idx="24566">
                  <c:v>12283</c:v>
                </c:pt>
                <c:pt idx="24567">
                  <c:v>12283.5</c:v>
                </c:pt>
                <c:pt idx="24568">
                  <c:v>12284</c:v>
                </c:pt>
                <c:pt idx="24569">
                  <c:v>12284.5</c:v>
                </c:pt>
                <c:pt idx="24570">
                  <c:v>12285</c:v>
                </c:pt>
                <c:pt idx="24571">
                  <c:v>12285.5</c:v>
                </c:pt>
                <c:pt idx="24572">
                  <c:v>12286</c:v>
                </c:pt>
                <c:pt idx="24573">
                  <c:v>12286.5</c:v>
                </c:pt>
                <c:pt idx="24574">
                  <c:v>12287</c:v>
                </c:pt>
                <c:pt idx="24575">
                  <c:v>12287.5</c:v>
                </c:pt>
                <c:pt idx="24576">
                  <c:v>12288</c:v>
                </c:pt>
                <c:pt idx="24577">
                  <c:v>12288.5</c:v>
                </c:pt>
                <c:pt idx="24578">
                  <c:v>12289</c:v>
                </c:pt>
                <c:pt idx="24579">
                  <c:v>12289.5</c:v>
                </c:pt>
                <c:pt idx="24580">
                  <c:v>12290</c:v>
                </c:pt>
                <c:pt idx="24581">
                  <c:v>12290.5</c:v>
                </c:pt>
                <c:pt idx="24582">
                  <c:v>12291</c:v>
                </c:pt>
                <c:pt idx="24583">
                  <c:v>12291.5</c:v>
                </c:pt>
                <c:pt idx="24584">
                  <c:v>12292</c:v>
                </c:pt>
                <c:pt idx="24585">
                  <c:v>12292.5</c:v>
                </c:pt>
                <c:pt idx="24586">
                  <c:v>12293</c:v>
                </c:pt>
                <c:pt idx="24587">
                  <c:v>12293.5</c:v>
                </c:pt>
                <c:pt idx="24588">
                  <c:v>12294</c:v>
                </c:pt>
                <c:pt idx="24589">
                  <c:v>12294.5</c:v>
                </c:pt>
                <c:pt idx="24590">
                  <c:v>12295</c:v>
                </c:pt>
                <c:pt idx="24591">
                  <c:v>12295.5</c:v>
                </c:pt>
                <c:pt idx="24592">
                  <c:v>12296</c:v>
                </c:pt>
                <c:pt idx="24593">
                  <c:v>12296.5</c:v>
                </c:pt>
                <c:pt idx="24594">
                  <c:v>12297</c:v>
                </c:pt>
                <c:pt idx="24595">
                  <c:v>12297.5</c:v>
                </c:pt>
                <c:pt idx="24596">
                  <c:v>12298</c:v>
                </c:pt>
                <c:pt idx="24597">
                  <c:v>12298.5</c:v>
                </c:pt>
                <c:pt idx="24598">
                  <c:v>12299</c:v>
                </c:pt>
                <c:pt idx="24599">
                  <c:v>12299.5</c:v>
                </c:pt>
                <c:pt idx="24600">
                  <c:v>12300</c:v>
                </c:pt>
                <c:pt idx="24601">
                  <c:v>12300.5</c:v>
                </c:pt>
                <c:pt idx="24602">
                  <c:v>12301</c:v>
                </c:pt>
                <c:pt idx="24603">
                  <c:v>12301.5</c:v>
                </c:pt>
                <c:pt idx="24604">
                  <c:v>12302</c:v>
                </c:pt>
                <c:pt idx="24605">
                  <c:v>12302.5</c:v>
                </c:pt>
                <c:pt idx="24606">
                  <c:v>12303</c:v>
                </c:pt>
                <c:pt idx="24607">
                  <c:v>12303.5</c:v>
                </c:pt>
                <c:pt idx="24608">
                  <c:v>12304</c:v>
                </c:pt>
                <c:pt idx="24609">
                  <c:v>12304.5</c:v>
                </c:pt>
                <c:pt idx="24610">
                  <c:v>12305</c:v>
                </c:pt>
                <c:pt idx="24611">
                  <c:v>12305.5</c:v>
                </c:pt>
                <c:pt idx="24612">
                  <c:v>12306</c:v>
                </c:pt>
                <c:pt idx="24613">
                  <c:v>12306.5</c:v>
                </c:pt>
                <c:pt idx="24614">
                  <c:v>12307</c:v>
                </c:pt>
                <c:pt idx="24615">
                  <c:v>12307.5</c:v>
                </c:pt>
                <c:pt idx="24616">
                  <c:v>12308</c:v>
                </c:pt>
                <c:pt idx="24617">
                  <c:v>12308.5</c:v>
                </c:pt>
                <c:pt idx="24618">
                  <c:v>12309</c:v>
                </c:pt>
                <c:pt idx="24619">
                  <c:v>12309.5</c:v>
                </c:pt>
                <c:pt idx="24620">
                  <c:v>12310</c:v>
                </c:pt>
                <c:pt idx="24621">
                  <c:v>12310.5</c:v>
                </c:pt>
                <c:pt idx="24622">
                  <c:v>12311</c:v>
                </c:pt>
                <c:pt idx="24623">
                  <c:v>12311.5</c:v>
                </c:pt>
                <c:pt idx="24624">
                  <c:v>12312</c:v>
                </c:pt>
                <c:pt idx="24625">
                  <c:v>12312.5</c:v>
                </c:pt>
                <c:pt idx="24626">
                  <c:v>12313</c:v>
                </c:pt>
                <c:pt idx="24627">
                  <c:v>12313.5</c:v>
                </c:pt>
                <c:pt idx="24628">
                  <c:v>12314</c:v>
                </c:pt>
                <c:pt idx="24629">
                  <c:v>12314.5</c:v>
                </c:pt>
                <c:pt idx="24630">
                  <c:v>12315</c:v>
                </c:pt>
                <c:pt idx="24631">
                  <c:v>12315.5</c:v>
                </c:pt>
                <c:pt idx="24632">
                  <c:v>12316</c:v>
                </c:pt>
                <c:pt idx="24633">
                  <c:v>12316.5</c:v>
                </c:pt>
                <c:pt idx="24634">
                  <c:v>12317</c:v>
                </c:pt>
                <c:pt idx="24635">
                  <c:v>12317.5</c:v>
                </c:pt>
                <c:pt idx="24636">
                  <c:v>12318</c:v>
                </c:pt>
                <c:pt idx="24637">
                  <c:v>12318.5</c:v>
                </c:pt>
                <c:pt idx="24638">
                  <c:v>12319</c:v>
                </c:pt>
                <c:pt idx="24639">
                  <c:v>12319.5</c:v>
                </c:pt>
                <c:pt idx="24640">
                  <c:v>12320</c:v>
                </c:pt>
                <c:pt idx="24641">
                  <c:v>12320.5</c:v>
                </c:pt>
                <c:pt idx="24642">
                  <c:v>12321</c:v>
                </c:pt>
                <c:pt idx="24643">
                  <c:v>12321.5</c:v>
                </c:pt>
                <c:pt idx="24644">
                  <c:v>12322</c:v>
                </c:pt>
                <c:pt idx="24645">
                  <c:v>12322.5</c:v>
                </c:pt>
                <c:pt idx="24646">
                  <c:v>12323</c:v>
                </c:pt>
                <c:pt idx="24647">
                  <c:v>12323.5</c:v>
                </c:pt>
                <c:pt idx="24648">
                  <c:v>12324</c:v>
                </c:pt>
                <c:pt idx="24649">
                  <c:v>12324.5</c:v>
                </c:pt>
                <c:pt idx="24650">
                  <c:v>12325</c:v>
                </c:pt>
                <c:pt idx="24651">
                  <c:v>12325.5</c:v>
                </c:pt>
                <c:pt idx="24652">
                  <c:v>12326</c:v>
                </c:pt>
                <c:pt idx="24653">
                  <c:v>12326.5</c:v>
                </c:pt>
                <c:pt idx="24654">
                  <c:v>12327</c:v>
                </c:pt>
                <c:pt idx="24655">
                  <c:v>12327.5</c:v>
                </c:pt>
                <c:pt idx="24656">
                  <c:v>12328</c:v>
                </c:pt>
                <c:pt idx="24657">
                  <c:v>12328.5</c:v>
                </c:pt>
                <c:pt idx="24658">
                  <c:v>12329</c:v>
                </c:pt>
                <c:pt idx="24659">
                  <c:v>12329.5</c:v>
                </c:pt>
                <c:pt idx="24660">
                  <c:v>12330</c:v>
                </c:pt>
                <c:pt idx="24661">
                  <c:v>12330.5</c:v>
                </c:pt>
                <c:pt idx="24662">
                  <c:v>12331</c:v>
                </c:pt>
                <c:pt idx="24663">
                  <c:v>12331.5</c:v>
                </c:pt>
                <c:pt idx="24664">
                  <c:v>12332</c:v>
                </c:pt>
                <c:pt idx="24665">
                  <c:v>12332.5</c:v>
                </c:pt>
                <c:pt idx="24666">
                  <c:v>12333</c:v>
                </c:pt>
                <c:pt idx="24667">
                  <c:v>12333.5</c:v>
                </c:pt>
                <c:pt idx="24668">
                  <c:v>12334</c:v>
                </c:pt>
                <c:pt idx="24669">
                  <c:v>12334.5</c:v>
                </c:pt>
                <c:pt idx="24670">
                  <c:v>12335</c:v>
                </c:pt>
                <c:pt idx="24671">
                  <c:v>12335.5</c:v>
                </c:pt>
                <c:pt idx="24672">
                  <c:v>12336</c:v>
                </c:pt>
                <c:pt idx="24673">
                  <c:v>12336.5</c:v>
                </c:pt>
                <c:pt idx="24674">
                  <c:v>12337</c:v>
                </c:pt>
                <c:pt idx="24675">
                  <c:v>12337.5</c:v>
                </c:pt>
                <c:pt idx="24676">
                  <c:v>12338</c:v>
                </c:pt>
                <c:pt idx="24677">
                  <c:v>12338.5</c:v>
                </c:pt>
                <c:pt idx="24678">
                  <c:v>12339</c:v>
                </c:pt>
                <c:pt idx="24679">
                  <c:v>12339.5</c:v>
                </c:pt>
                <c:pt idx="24680">
                  <c:v>12340</c:v>
                </c:pt>
                <c:pt idx="24681">
                  <c:v>12340.5</c:v>
                </c:pt>
                <c:pt idx="24682">
                  <c:v>12341</c:v>
                </c:pt>
                <c:pt idx="24683">
                  <c:v>12341.5</c:v>
                </c:pt>
                <c:pt idx="24684">
                  <c:v>12342</c:v>
                </c:pt>
                <c:pt idx="24685">
                  <c:v>12342.5</c:v>
                </c:pt>
                <c:pt idx="24686">
                  <c:v>12343</c:v>
                </c:pt>
                <c:pt idx="24687">
                  <c:v>12343.5</c:v>
                </c:pt>
                <c:pt idx="24688">
                  <c:v>12344</c:v>
                </c:pt>
                <c:pt idx="24689">
                  <c:v>12344.5</c:v>
                </c:pt>
                <c:pt idx="24690">
                  <c:v>12345</c:v>
                </c:pt>
                <c:pt idx="24691">
                  <c:v>12345.5</c:v>
                </c:pt>
                <c:pt idx="24692">
                  <c:v>12346</c:v>
                </c:pt>
                <c:pt idx="24693">
                  <c:v>12346.5</c:v>
                </c:pt>
                <c:pt idx="24694">
                  <c:v>12347</c:v>
                </c:pt>
                <c:pt idx="24695">
                  <c:v>12347.5</c:v>
                </c:pt>
                <c:pt idx="24696">
                  <c:v>12348</c:v>
                </c:pt>
                <c:pt idx="24697">
                  <c:v>12348.5</c:v>
                </c:pt>
                <c:pt idx="24698">
                  <c:v>12349</c:v>
                </c:pt>
                <c:pt idx="24699">
                  <c:v>12349.5</c:v>
                </c:pt>
                <c:pt idx="24700">
                  <c:v>12350</c:v>
                </c:pt>
                <c:pt idx="24701">
                  <c:v>12350.5</c:v>
                </c:pt>
                <c:pt idx="24702">
                  <c:v>12351</c:v>
                </c:pt>
                <c:pt idx="24703">
                  <c:v>12351.5</c:v>
                </c:pt>
                <c:pt idx="24704">
                  <c:v>12352</c:v>
                </c:pt>
                <c:pt idx="24705">
                  <c:v>12352.5</c:v>
                </c:pt>
                <c:pt idx="24706">
                  <c:v>12353</c:v>
                </c:pt>
                <c:pt idx="24707">
                  <c:v>12353.5</c:v>
                </c:pt>
                <c:pt idx="24708">
                  <c:v>12354</c:v>
                </c:pt>
                <c:pt idx="24709">
                  <c:v>12354.5</c:v>
                </c:pt>
                <c:pt idx="24710">
                  <c:v>12355</c:v>
                </c:pt>
                <c:pt idx="24711">
                  <c:v>12355.5</c:v>
                </c:pt>
                <c:pt idx="24712">
                  <c:v>12356</c:v>
                </c:pt>
                <c:pt idx="24713">
                  <c:v>12356.5</c:v>
                </c:pt>
                <c:pt idx="24714">
                  <c:v>12357</c:v>
                </c:pt>
                <c:pt idx="24715">
                  <c:v>12357.5</c:v>
                </c:pt>
                <c:pt idx="24716">
                  <c:v>12358</c:v>
                </c:pt>
                <c:pt idx="24717">
                  <c:v>12358.5</c:v>
                </c:pt>
                <c:pt idx="24718">
                  <c:v>12359</c:v>
                </c:pt>
                <c:pt idx="24719">
                  <c:v>12359.5</c:v>
                </c:pt>
                <c:pt idx="24720">
                  <c:v>12360</c:v>
                </c:pt>
                <c:pt idx="24721">
                  <c:v>12360.5</c:v>
                </c:pt>
                <c:pt idx="24722">
                  <c:v>12361</c:v>
                </c:pt>
                <c:pt idx="24723">
                  <c:v>12361.5</c:v>
                </c:pt>
                <c:pt idx="24724">
                  <c:v>12362</c:v>
                </c:pt>
                <c:pt idx="24725">
                  <c:v>12362.5</c:v>
                </c:pt>
                <c:pt idx="24726">
                  <c:v>12363</c:v>
                </c:pt>
                <c:pt idx="24727">
                  <c:v>12363.5</c:v>
                </c:pt>
                <c:pt idx="24728">
                  <c:v>12364</c:v>
                </c:pt>
                <c:pt idx="24729">
                  <c:v>12364.5</c:v>
                </c:pt>
                <c:pt idx="24730">
                  <c:v>12365</c:v>
                </c:pt>
                <c:pt idx="24731">
                  <c:v>12365.5</c:v>
                </c:pt>
                <c:pt idx="24732">
                  <c:v>12366</c:v>
                </c:pt>
                <c:pt idx="24733">
                  <c:v>12366.5</c:v>
                </c:pt>
                <c:pt idx="24734">
                  <c:v>12367</c:v>
                </c:pt>
                <c:pt idx="24735">
                  <c:v>12367.5</c:v>
                </c:pt>
                <c:pt idx="24736">
                  <c:v>12368</c:v>
                </c:pt>
                <c:pt idx="24737">
                  <c:v>12368.5</c:v>
                </c:pt>
                <c:pt idx="24738">
                  <c:v>12369</c:v>
                </c:pt>
                <c:pt idx="24739">
                  <c:v>12369.5</c:v>
                </c:pt>
                <c:pt idx="24740">
                  <c:v>12370</c:v>
                </c:pt>
                <c:pt idx="24741">
                  <c:v>12370.5</c:v>
                </c:pt>
                <c:pt idx="24742">
                  <c:v>12371</c:v>
                </c:pt>
                <c:pt idx="24743">
                  <c:v>12371.5</c:v>
                </c:pt>
                <c:pt idx="24744">
                  <c:v>12372</c:v>
                </c:pt>
                <c:pt idx="24745">
                  <c:v>12372.5</c:v>
                </c:pt>
                <c:pt idx="24746">
                  <c:v>12373</c:v>
                </c:pt>
                <c:pt idx="24747">
                  <c:v>12373.5</c:v>
                </c:pt>
                <c:pt idx="24748">
                  <c:v>12374</c:v>
                </c:pt>
                <c:pt idx="24749">
                  <c:v>12374.5</c:v>
                </c:pt>
                <c:pt idx="24750">
                  <c:v>12375</c:v>
                </c:pt>
                <c:pt idx="24751">
                  <c:v>12375.5</c:v>
                </c:pt>
                <c:pt idx="24752">
                  <c:v>12376</c:v>
                </c:pt>
                <c:pt idx="24753">
                  <c:v>12376.5</c:v>
                </c:pt>
                <c:pt idx="24754">
                  <c:v>12377</c:v>
                </c:pt>
                <c:pt idx="24755">
                  <c:v>12377.5</c:v>
                </c:pt>
                <c:pt idx="24756">
                  <c:v>12378</c:v>
                </c:pt>
                <c:pt idx="24757">
                  <c:v>12378.5</c:v>
                </c:pt>
                <c:pt idx="24758">
                  <c:v>12379</c:v>
                </c:pt>
                <c:pt idx="24759">
                  <c:v>12379.5</c:v>
                </c:pt>
                <c:pt idx="24760">
                  <c:v>12380</c:v>
                </c:pt>
                <c:pt idx="24761">
                  <c:v>12380.5</c:v>
                </c:pt>
                <c:pt idx="24762">
                  <c:v>12381</c:v>
                </c:pt>
                <c:pt idx="24763">
                  <c:v>12381.5</c:v>
                </c:pt>
                <c:pt idx="24764">
                  <c:v>12382</c:v>
                </c:pt>
                <c:pt idx="24765">
                  <c:v>12382.5</c:v>
                </c:pt>
                <c:pt idx="24766">
                  <c:v>12383</c:v>
                </c:pt>
                <c:pt idx="24767">
                  <c:v>12383.5</c:v>
                </c:pt>
                <c:pt idx="24768">
                  <c:v>12384</c:v>
                </c:pt>
                <c:pt idx="24769">
                  <c:v>12384.5</c:v>
                </c:pt>
                <c:pt idx="24770">
                  <c:v>12385</c:v>
                </c:pt>
                <c:pt idx="24771">
                  <c:v>12385.5</c:v>
                </c:pt>
                <c:pt idx="24772">
                  <c:v>12386</c:v>
                </c:pt>
                <c:pt idx="24773">
                  <c:v>12386.5</c:v>
                </c:pt>
                <c:pt idx="24774">
                  <c:v>12387</c:v>
                </c:pt>
                <c:pt idx="24775">
                  <c:v>12387.5</c:v>
                </c:pt>
                <c:pt idx="24776">
                  <c:v>12388</c:v>
                </c:pt>
                <c:pt idx="24777">
                  <c:v>12388.5</c:v>
                </c:pt>
                <c:pt idx="24778">
                  <c:v>12389</c:v>
                </c:pt>
                <c:pt idx="24779">
                  <c:v>12389.5</c:v>
                </c:pt>
                <c:pt idx="24780">
                  <c:v>12390</c:v>
                </c:pt>
                <c:pt idx="24781">
                  <c:v>12390.5</c:v>
                </c:pt>
                <c:pt idx="24782">
                  <c:v>12391</c:v>
                </c:pt>
                <c:pt idx="24783">
                  <c:v>12391.5</c:v>
                </c:pt>
                <c:pt idx="24784">
                  <c:v>12392</c:v>
                </c:pt>
                <c:pt idx="24785">
                  <c:v>12392.5</c:v>
                </c:pt>
                <c:pt idx="24786">
                  <c:v>12393</c:v>
                </c:pt>
                <c:pt idx="24787">
                  <c:v>12393.5</c:v>
                </c:pt>
                <c:pt idx="24788">
                  <c:v>12394</c:v>
                </c:pt>
                <c:pt idx="24789">
                  <c:v>12394.5</c:v>
                </c:pt>
                <c:pt idx="24790">
                  <c:v>12395</c:v>
                </c:pt>
                <c:pt idx="24791">
                  <c:v>12395.5</c:v>
                </c:pt>
                <c:pt idx="24792">
                  <c:v>12396</c:v>
                </c:pt>
                <c:pt idx="24793">
                  <c:v>12396.5</c:v>
                </c:pt>
                <c:pt idx="24794">
                  <c:v>12397</c:v>
                </c:pt>
                <c:pt idx="24795">
                  <c:v>12397.5</c:v>
                </c:pt>
                <c:pt idx="24796">
                  <c:v>12398</c:v>
                </c:pt>
                <c:pt idx="24797">
                  <c:v>12398.5</c:v>
                </c:pt>
                <c:pt idx="24798">
                  <c:v>12399</c:v>
                </c:pt>
                <c:pt idx="24799">
                  <c:v>12399.5</c:v>
                </c:pt>
                <c:pt idx="24800">
                  <c:v>12400</c:v>
                </c:pt>
                <c:pt idx="24801">
                  <c:v>12400.5</c:v>
                </c:pt>
                <c:pt idx="24802">
                  <c:v>12401</c:v>
                </c:pt>
                <c:pt idx="24803">
                  <c:v>12401.5</c:v>
                </c:pt>
                <c:pt idx="24804">
                  <c:v>12402</c:v>
                </c:pt>
                <c:pt idx="24805">
                  <c:v>12402.5</c:v>
                </c:pt>
                <c:pt idx="24806">
                  <c:v>12403</c:v>
                </c:pt>
                <c:pt idx="24807">
                  <c:v>12403.5</c:v>
                </c:pt>
                <c:pt idx="24808">
                  <c:v>12404</c:v>
                </c:pt>
                <c:pt idx="24809">
                  <c:v>12404.5</c:v>
                </c:pt>
                <c:pt idx="24810">
                  <c:v>12405</c:v>
                </c:pt>
                <c:pt idx="24811">
                  <c:v>12405.5</c:v>
                </c:pt>
                <c:pt idx="24812">
                  <c:v>12406</c:v>
                </c:pt>
                <c:pt idx="24813">
                  <c:v>12406.5</c:v>
                </c:pt>
                <c:pt idx="24814">
                  <c:v>12407</c:v>
                </c:pt>
                <c:pt idx="24815">
                  <c:v>12407.5</c:v>
                </c:pt>
                <c:pt idx="24816">
                  <c:v>12408</c:v>
                </c:pt>
                <c:pt idx="24817">
                  <c:v>12408.5</c:v>
                </c:pt>
                <c:pt idx="24818">
                  <c:v>12409</c:v>
                </c:pt>
                <c:pt idx="24819">
                  <c:v>12409.5</c:v>
                </c:pt>
                <c:pt idx="24820">
                  <c:v>12410</c:v>
                </c:pt>
                <c:pt idx="24821">
                  <c:v>12410.5</c:v>
                </c:pt>
                <c:pt idx="24822">
                  <c:v>12411</c:v>
                </c:pt>
                <c:pt idx="24823">
                  <c:v>12411.5</c:v>
                </c:pt>
                <c:pt idx="24824">
                  <c:v>12412</c:v>
                </c:pt>
                <c:pt idx="24825">
                  <c:v>12412.5</c:v>
                </c:pt>
                <c:pt idx="24826">
                  <c:v>12413</c:v>
                </c:pt>
                <c:pt idx="24827">
                  <c:v>12413.5</c:v>
                </c:pt>
                <c:pt idx="24828">
                  <c:v>12414</c:v>
                </c:pt>
                <c:pt idx="24829">
                  <c:v>12414.5</c:v>
                </c:pt>
                <c:pt idx="24830">
                  <c:v>12415</c:v>
                </c:pt>
                <c:pt idx="24831">
                  <c:v>12415.5</c:v>
                </c:pt>
                <c:pt idx="24832">
                  <c:v>12416</c:v>
                </c:pt>
                <c:pt idx="24833">
                  <c:v>12416.5</c:v>
                </c:pt>
                <c:pt idx="24834">
                  <c:v>12417</c:v>
                </c:pt>
                <c:pt idx="24835">
                  <c:v>12417.5</c:v>
                </c:pt>
                <c:pt idx="24836">
                  <c:v>12418</c:v>
                </c:pt>
                <c:pt idx="24837">
                  <c:v>12418.5</c:v>
                </c:pt>
                <c:pt idx="24838">
                  <c:v>12419</c:v>
                </c:pt>
                <c:pt idx="24839">
                  <c:v>12419.5</c:v>
                </c:pt>
                <c:pt idx="24840">
                  <c:v>12420</c:v>
                </c:pt>
                <c:pt idx="24841">
                  <c:v>12420.5</c:v>
                </c:pt>
                <c:pt idx="24842">
                  <c:v>12421</c:v>
                </c:pt>
                <c:pt idx="24843">
                  <c:v>12421.5</c:v>
                </c:pt>
                <c:pt idx="24844">
                  <c:v>12422</c:v>
                </c:pt>
                <c:pt idx="24845">
                  <c:v>12422.5</c:v>
                </c:pt>
                <c:pt idx="24846">
                  <c:v>12423</c:v>
                </c:pt>
                <c:pt idx="24847">
                  <c:v>12423.5</c:v>
                </c:pt>
                <c:pt idx="24848">
                  <c:v>12424</c:v>
                </c:pt>
                <c:pt idx="24849">
                  <c:v>12424.5</c:v>
                </c:pt>
                <c:pt idx="24850">
                  <c:v>12425</c:v>
                </c:pt>
                <c:pt idx="24851">
                  <c:v>12425.5</c:v>
                </c:pt>
                <c:pt idx="24852">
                  <c:v>12426</c:v>
                </c:pt>
                <c:pt idx="24853">
                  <c:v>12426.5</c:v>
                </c:pt>
                <c:pt idx="24854">
                  <c:v>12427</c:v>
                </c:pt>
                <c:pt idx="24855">
                  <c:v>12427.5</c:v>
                </c:pt>
                <c:pt idx="24856">
                  <c:v>12428</c:v>
                </c:pt>
                <c:pt idx="24857">
                  <c:v>12428.5</c:v>
                </c:pt>
                <c:pt idx="24858">
                  <c:v>12429</c:v>
                </c:pt>
                <c:pt idx="24859">
                  <c:v>12429.5</c:v>
                </c:pt>
                <c:pt idx="24860">
                  <c:v>12430</c:v>
                </c:pt>
                <c:pt idx="24861">
                  <c:v>12430.5</c:v>
                </c:pt>
                <c:pt idx="24862">
                  <c:v>12431</c:v>
                </c:pt>
                <c:pt idx="24863">
                  <c:v>12431.5</c:v>
                </c:pt>
                <c:pt idx="24864">
                  <c:v>12432</c:v>
                </c:pt>
                <c:pt idx="24865">
                  <c:v>12432.5</c:v>
                </c:pt>
                <c:pt idx="24866">
                  <c:v>12433</c:v>
                </c:pt>
                <c:pt idx="24867">
                  <c:v>12433.5</c:v>
                </c:pt>
                <c:pt idx="24868">
                  <c:v>12434</c:v>
                </c:pt>
                <c:pt idx="24869">
                  <c:v>12434.5</c:v>
                </c:pt>
                <c:pt idx="24870">
                  <c:v>12435</c:v>
                </c:pt>
                <c:pt idx="24871">
                  <c:v>12435.5</c:v>
                </c:pt>
                <c:pt idx="24872">
                  <c:v>12436</c:v>
                </c:pt>
                <c:pt idx="24873">
                  <c:v>12436.5</c:v>
                </c:pt>
                <c:pt idx="24874">
                  <c:v>12437</c:v>
                </c:pt>
                <c:pt idx="24875">
                  <c:v>12437.5</c:v>
                </c:pt>
                <c:pt idx="24876">
                  <c:v>12438</c:v>
                </c:pt>
                <c:pt idx="24877">
                  <c:v>12438.5</c:v>
                </c:pt>
                <c:pt idx="24878">
                  <c:v>12439</c:v>
                </c:pt>
                <c:pt idx="24879">
                  <c:v>12439.5</c:v>
                </c:pt>
                <c:pt idx="24880">
                  <c:v>12440</c:v>
                </c:pt>
                <c:pt idx="24881">
                  <c:v>12440.5</c:v>
                </c:pt>
                <c:pt idx="24882">
                  <c:v>12441</c:v>
                </c:pt>
                <c:pt idx="24883">
                  <c:v>12441.5</c:v>
                </c:pt>
                <c:pt idx="24884">
                  <c:v>12442</c:v>
                </c:pt>
                <c:pt idx="24885">
                  <c:v>12442.5</c:v>
                </c:pt>
                <c:pt idx="24886">
                  <c:v>12443</c:v>
                </c:pt>
                <c:pt idx="24887">
                  <c:v>12443.5</c:v>
                </c:pt>
                <c:pt idx="24888">
                  <c:v>12444</c:v>
                </c:pt>
                <c:pt idx="24889">
                  <c:v>12444.5</c:v>
                </c:pt>
                <c:pt idx="24890">
                  <c:v>12445</c:v>
                </c:pt>
                <c:pt idx="24891">
                  <c:v>12445.5</c:v>
                </c:pt>
                <c:pt idx="24892">
                  <c:v>12446</c:v>
                </c:pt>
                <c:pt idx="24893">
                  <c:v>12446.5</c:v>
                </c:pt>
                <c:pt idx="24894">
                  <c:v>12447</c:v>
                </c:pt>
                <c:pt idx="24895">
                  <c:v>12447.5</c:v>
                </c:pt>
                <c:pt idx="24896">
                  <c:v>12448</c:v>
                </c:pt>
                <c:pt idx="24897">
                  <c:v>12448.5</c:v>
                </c:pt>
                <c:pt idx="24898">
                  <c:v>12449</c:v>
                </c:pt>
                <c:pt idx="24899">
                  <c:v>12449.5</c:v>
                </c:pt>
                <c:pt idx="24900">
                  <c:v>12450</c:v>
                </c:pt>
                <c:pt idx="24901">
                  <c:v>12450.5</c:v>
                </c:pt>
                <c:pt idx="24902">
                  <c:v>12451</c:v>
                </c:pt>
                <c:pt idx="24903">
                  <c:v>12451.5</c:v>
                </c:pt>
                <c:pt idx="24904">
                  <c:v>12452</c:v>
                </c:pt>
                <c:pt idx="24905">
                  <c:v>12452.5</c:v>
                </c:pt>
                <c:pt idx="24906">
                  <c:v>12453</c:v>
                </c:pt>
                <c:pt idx="24907">
                  <c:v>12453.5</c:v>
                </c:pt>
                <c:pt idx="24908">
                  <c:v>12454</c:v>
                </c:pt>
                <c:pt idx="24909">
                  <c:v>12454.5</c:v>
                </c:pt>
                <c:pt idx="24910">
                  <c:v>12455</c:v>
                </c:pt>
                <c:pt idx="24911">
                  <c:v>12455.5</c:v>
                </c:pt>
                <c:pt idx="24912">
                  <c:v>12456</c:v>
                </c:pt>
                <c:pt idx="24913">
                  <c:v>12456.5</c:v>
                </c:pt>
                <c:pt idx="24914">
                  <c:v>12457</c:v>
                </c:pt>
                <c:pt idx="24915">
                  <c:v>12457.5</c:v>
                </c:pt>
                <c:pt idx="24916">
                  <c:v>12458</c:v>
                </c:pt>
                <c:pt idx="24917">
                  <c:v>12458.5</c:v>
                </c:pt>
                <c:pt idx="24918">
                  <c:v>12459</c:v>
                </c:pt>
                <c:pt idx="24919">
                  <c:v>12459.5</c:v>
                </c:pt>
                <c:pt idx="24920">
                  <c:v>12460</c:v>
                </c:pt>
                <c:pt idx="24921">
                  <c:v>12460.5</c:v>
                </c:pt>
                <c:pt idx="24922">
                  <c:v>12461</c:v>
                </c:pt>
                <c:pt idx="24923">
                  <c:v>12461.5</c:v>
                </c:pt>
                <c:pt idx="24924">
                  <c:v>12462</c:v>
                </c:pt>
                <c:pt idx="24925">
                  <c:v>12462.5</c:v>
                </c:pt>
                <c:pt idx="24926">
                  <c:v>12463</c:v>
                </c:pt>
                <c:pt idx="24927">
                  <c:v>12463.5</c:v>
                </c:pt>
                <c:pt idx="24928">
                  <c:v>12464</c:v>
                </c:pt>
                <c:pt idx="24929">
                  <c:v>12464.5</c:v>
                </c:pt>
                <c:pt idx="24930">
                  <c:v>12465</c:v>
                </c:pt>
                <c:pt idx="24931">
                  <c:v>12465.5</c:v>
                </c:pt>
                <c:pt idx="24932">
                  <c:v>12466</c:v>
                </c:pt>
                <c:pt idx="24933">
                  <c:v>12466.5</c:v>
                </c:pt>
                <c:pt idx="24934">
                  <c:v>12467</c:v>
                </c:pt>
                <c:pt idx="24935">
                  <c:v>12467.5</c:v>
                </c:pt>
                <c:pt idx="24936">
                  <c:v>12468</c:v>
                </c:pt>
                <c:pt idx="24937">
                  <c:v>12468.5</c:v>
                </c:pt>
                <c:pt idx="24938">
                  <c:v>12469</c:v>
                </c:pt>
                <c:pt idx="24939">
                  <c:v>12469.5</c:v>
                </c:pt>
                <c:pt idx="24940">
                  <c:v>12470</c:v>
                </c:pt>
                <c:pt idx="24941">
                  <c:v>12470.5</c:v>
                </c:pt>
                <c:pt idx="24942">
                  <c:v>12471</c:v>
                </c:pt>
                <c:pt idx="24943">
                  <c:v>12471.5</c:v>
                </c:pt>
                <c:pt idx="24944">
                  <c:v>12472</c:v>
                </c:pt>
                <c:pt idx="24945">
                  <c:v>12472.5</c:v>
                </c:pt>
                <c:pt idx="24946">
                  <c:v>12473</c:v>
                </c:pt>
                <c:pt idx="24947">
                  <c:v>12473.5</c:v>
                </c:pt>
                <c:pt idx="24948">
                  <c:v>12474</c:v>
                </c:pt>
                <c:pt idx="24949">
                  <c:v>12474.5</c:v>
                </c:pt>
                <c:pt idx="24950">
                  <c:v>12475</c:v>
                </c:pt>
                <c:pt idx="24951">
                  <c:v>12475.5</c:v>
                </c:pt>
                <c:pt idx="24952">
                  <c:v>12476</c:v>
                </c:pt>
                <c:pt idx="24953">
                  <c:v>12476.5</c:v>
                </c:pt>
                <c:pt idx="24954">
                  <c:v>12477</c:v>
                </c:pt>
                <c:pt idx="24955">
                  <c:v>12477.5</c:v>
                </c:pt>
                <c:pt idx="24956">
                  <c:v>12478</c:v>
                </c:pt>
                <c:pt idx="24957">
                  <c:v>12478.5</c:v>
                </c:pt>
                <c:pt idx="24958">
                  <c:v>12479</c:v>
                </c:pt>
                <c:pt idx="24959">
                  <c:v>12479.5</c:v>
                </c:pt>
                <c:pt idx="24960">
                  <c:v>12480</c:v>
                </c:pt>
                <c:pt idx="24961">
                  <c:v>12480.5</c:v>
                </c:pt>
                <c:pt idx="24962">
                  <c:v>12481</c:v>
                </c:pt>
                <c:pt idx="24963">
                  <c:v>12481.5</c:v>
                </c:pt>
                <c:pt idx="24964">
                  <c:v>12482</c:v>
                </c:pt>
                <c:pt idx="24965">
                  <c:v>12482.5</c:v>
                </c:pt>
                <c:pt idx="24966">
                  <c:v>12483</c:v>
                </c:pt>
                <c:pt idx="24967">
                  <c:v>12483.5</c:v>
                </c:pt>
                <c:pt idx="24968">
                  <c:v>12484</c:v>
                </c:pt>
                <c:pt idx="24969">
                  <c:v>12484.5</c:v>
                </c:pt>
                <c:pt idx="24970">
                  <c:v>12485</c:v>
                </c:pt>
                <c:pt idx="24971">
                  <c:v>12485.5</c:v>
                </c:pt>
                <c:pt idx="24972">
                  <c:v>12486</c:v>
                </c:pt>
                <c:pt idx="24973">
                  <c:v>12486.5</c:v>
                </c:pt>
                <c:pt idx="24974">
                  <c:v>12487</c:v>
                </c:pt>
                <c:pt idx="24975">
                  <c:v>12487.5</c:v>
                </c:pt>
                <c:pt idx="24976">
                  <c:v>12488</c:v>
                </c:pt>
                <c:pt idx="24977">
                  <c:v>12488.5</c:v>
                </c:pt>
                <c:pt idx="24978">
                  <c:v>12489</c:v>
                </c:pt>
                <c:pt idx="24979">
                  <c:v>12489.5</c:v>
                </c:pt>
                <c:pt idx="24980">
                  <c:v>12490</c:v>
                </c:pt>
                <c:pt idx="24981">
                  <c:v>12490.5</c:v>
                </c:pt>
                <c:pt idx="24982">
                  <c:v>12491</c:v>
                </c:pt>
                <c:pt idx="24983">
                  <c:v>12491.5</c:v>
                </c:pt>
                <c:pt idx="24984">
                  <c:v>12492</c:v>
                </c:pt>
                <c:pt idx="24985">
                  <c:v>12492.5</c:v>
                </c:pt>
                <c:pt idx="24986">
                  <c:v>12493</c:v>
                </c:pt>
                <c:pt idx="24987">
                  <c:v>12493.5</c:v>
                </c:pt>
                <c:pt idx="24988">
                  <c:v>12494</c:v>
                </c:pt>
                <c:pt idx="24989">
                  <c:v>12494.5</c:v>
                </c:pt>
                <c:pt idx="24990">
                  <c:v>12495</c:v>
                </c:pt>
                <c:pt idx="24991">
                  <c:v>12495.5</c:v>
                </c:pt>
                <c:pt idx="24992">
                  <c:v>12496</c:v>
                </c:pt>
                <c:pt idx="24993">
                  <c:v>12496.5</c:v>
                </c:pt>
                <c:pt idx="24994">
                  <c:v>12497</c:v>
                </c:pt>
                <c:pt idx="24995">
                  <c:v>12497.5</c:v>
                </c:pt>
                <c:pt idx="24996">
                  <c:v>12498</c:v>
                </c:pt>
                <c:pt idx="24997">
                  <c:v>12498.5</c:v>
                </c:pt>
                <c:pt idx="24998">
                  <c:v>12499</c:v>
                </c:pt>
                <c:pt idx="24999">
                  <c:v>12499.5</c:v>
                </c:pt>
                <c:pt idx="25000">
                  <c:v>12500</c:v>
                </c:pt>
                <c:pt idx="25001">
                  <c:v>12500.5</c:v>
                </c:pt>
                <c:pt idx="25002">
                  <c:v>12501</c:v>
                </c:pt>
                <c:pt idx="25003">
                  <c:v>12501.5</c:v>
                </c:pt>
                <c:pt idx="25004">
                  <c:v>12502</c:v>
                </c:pt>
                <c:pt idx="25005">
                  <c:v>12502.5</c:v>
                </c:pt>
                <c:pt idx="25006">
                  <c:v>12503</c:v>
                </c:pt>
                <c:pt idx="25007">
                  <c:v>12503.5</c:v>
                </c:pt>
                <c:pt idx="25008">
                  <c:v>12504</c:v>
                </c:pt>
                <c:pt idx="25009">
                  <c:v>12504.5</c:v>
                </c:pt>
                <c:pt idx="25010">
                  <c:v>12505</c:v>
                </c:pt>
                <c:pt idx="25011">
                  <c:v>12505.5</c:v>
                </c:pt>
                <c:pt idx="25012">
                  <c:v>12506</c:v>
                </c:pt>
                <c:pt idx="25013">
                  <c:v>12506.5</c:v>
                </c:pt>
                <c:pt idx="25014">
                  <c:v>12507</c:v>
                </c:pt>
                <c:pt idx="25015">
                  <c:v>12507.5</c:v>
                </c:pt>
                <c:pt idx="25016">
                  <c:v>12508</c:v>
                </c:pt>
                <c:pt idx="25017">
                  <c:v>12508.5</c:v>
                </c:pt>
                <c:pt idx="25018">
                  <c:v>12509</c:v>
                </c:pt>
                <c:pt idx="25019">
                  <c:v>12509.5</c:v>
                </c:pt>
                <c:pt idx="25020">
                  <c:v>12510</c:v>
                </c:pt>
                <c:pt idx="25021">
                  <c:v>12510.5</c:v>
                </c:pt>
                <c:pt idx="25022">
                  <c:v>12511</c:v>
                </c:pt>
                <c:pt idx="25023">
                  <c:v>12511.5</c:v>
                </c:pt>
                <c:pt idx="25024">
                  <c:v>12512</c:v>
                </c:pt>
                <c:pt idx="25025">
                  <c:v>12512.5</c:v>
                </c:pt>
                <c:pt idx="25026">
                  <c:v>12513</c:v>
                </c:pt>
                <c:pt idx="25027">
                  <c:v>12513.5</c:v>
                </c:pt>
                <c:pt idx="25028">
                  <c:v>12514</c:v>
                </c:pt>
                <c:pt idx="25029">
                  <c:v>12514.5</c:v>
                </c:pt>
                <c:pt idx="25030">
                  <c:v>12515</c:v>
                </c:pt>
                <c:pt idx="25031">
                  <c:v>12515.5</c:v>
                </c:pt>
                <c:pt idx="25032">
                  <c:v>12516</c:v>
                </c:pt>
                <c:pt idx="25033">
                  <c:v>12516.5</c:v>
                </c:pt>
                <c:pt idx="25034">
                  <c:v>12517</c:v>
                </c:pt>
                <c:pt idx="25035">
                  <c:v>12517.5</c:v>
                </c:pt>
                <c:pt idx="25036">
                  <c:v>12518</c:v>
                </c:pt>
                <c:pt idx="25037">
                  <c:v>12518.5</c:v>
                </c:pt>
                <c:pt idx="25038">
                  <c:v>12519</c:v>
                </c:pt>
                <c:pt idx="25039">
                  <c:v>12519.5</c:v>
                </c:pt>
                <c:pt idx="25040">
                  <c:v>12520</c:v>
                </c:pt>
                <c:pt idx="25041">
                  <c:v>12520.5</c:v>
                </c:pt>
                <c:pt idx="25042">
                  <c:v>12521</c:v>
                </c:pt>
                <c:pt idx="25043">
                  <c:v>12521.5</c:v>
                </c:pt>
                <c:pt idx="25044">
                  <c:v>12522</c:v>
                </c:pt>
                <c:pt idx="25045">
                  <c:v>12522.5</c:v>
                </c:pt>
                <c:pt idx="25046">
                  <c:v>12523</c:v>
                </c:pt>
                <c:pt idx="25047">
                  <c:v>12523.5</c:v>
                </c:pt>
                <c:pt idx="25048">
                  <c:v>12524</c:v>
                </c:pt>
                <c:pt idx="25049">
                  <c:v>12524.5</c:v>
                </c:pt>
                <c:pt idx="25050">
                  <c:v>12525</c:v>
                </c:pt>
                <c:pt idx="25051">
                  <c:v>12525.5</c:v>
                </c:pt>
                <c:pt idx="25052">
                  <c:v>12526</c:v>
                </c:pt>
                <c:pt idx="25053">
                  <c:v>12526.5</c:v>
                </c:pt>
                <c:pt idx="25054">
                  <c:v>12527</c:v>
                </c:pt>
                <c:pt idx="25055">
                  <c:v>12527.5</c:v>
                </c:pt>
                <c:pt idx="25056">
                  <c:v>12528</c:v>
                </c:pt>
                <c:pt idx="25057">
                  <c:v>12528.5</c:v>
                </c:pt>
                <c:pt idx="25058">
                  <c:v>12529</c:v>
                </c:pt>
                <c:pt idx="25059">
                  <c:v>12529.5</c:v>
                </c:pt>
                <c:pt idx="25060">
                  <c:v>12530</c:v>
                </c:pt>
                <c:pt idx="25061">
                  <c:v>12530.5</c:v>
                </c:pt>
                <c:pt idx="25062">
                  <c:v>12531</c:v>
                </c:pt>
                <c:pt idx="25063">
                  <c:v>12531.5</c:v>
                </c:pt>
                <c:pt idx="25064">
                  <c:v>12532</c:v>
                </c:pt>
                <c:pt idx="25065">
                  <c:v>12532.5</c:v>
                </c:pt>
                <c:pt idx="25066">
                  <c:v>12533</c:v>
                </c:pt>
                <c:pt idx="25067">
                  <c:v>12533.5</c:v>
                </c:pt>
                <c:pt idx="25068">
                  <c:v>12534</c:v>
                </c:pt>
                <c:pt idx="25069">
                  <c:v>12534.5</c:v>
                </c:pt>
                <c:pt idx="25070">
                  <c:v>12535</c:v>
                </c:pt>
                <c:pt idx="25071">
                  <c:v>12535.5</c:v>
                </c:pt>
                <c:pt idx="25072">
                  <c:v>12536</c:v>
                </c:pt>
                <c:pt idx="25073">
                  <c:v>12536.5</c:v>
                </c:pt>
                <c:pt idx="25074">
                  <c:v>12537</c:v>
                </c:pt>
                <c:pt idx="25075">
                  <c:v>12537.5</c:v>
                </c:pt>
                <c:pt idx="25076">
                  <c:v>12538</c:v>
                </c:pt>
                <c:pt idx="25077">
                  <c:v>12538.5</c:v>
                </c:pt>
                <c:pt idx="25078">
                  <c:v>12539</c:v>
                </c:pt>
                <c:pt idx="25079">
                  <c:v>12539.5</c:v>
                </c:pt>
                <c:pt idx="25080">
                  <c:v>12540</c:v>
                </c:pt>
                <c:pt idx="25081">
                  <c:v>12540.5</c:v>
                </c:pt>
                <c:pt idx="25082">
                  <c:v>12541</c:v>
                </c:pt>
                <c:pt idx="25083">
                  <c:v>12541.5</c:v>
                </c:pt>
                <c:pt idx="25084">
                  <c:v>12542</c:v>
                </c:pt>
                <c:pt idx="25085">
                  <c:v>12542.5</c:v>
                </c:pt>
                <c:pt idx="25086">
                  <c:v>12543</c:v>
                </c:pt>
                <c:pt idx="25087">
                  <c:v>12543.5</c:v>
                </c:pt>
                <c:pt idx="25088">
                  <c:v>12544</c:v>
                </c:pt>
                <c:pt idx="25089">
                  <c:v>12544.5</c:v>
                </c:pt>
                <c:pt idx="25090">
                  <c:v>12545</c:v>
                </c:pt>
                <c:pt idx="25091">
                  <c:v>12545.5</c:v>
                </c:pt>
                <c:pt idx="25092">
                  <c:v>12546</c:v>
                </c:pt>
                <c:pt idx="25093">
                  <c:v>12546.5</c:v>
                </c:pt>
                <c:pt idx="25094">
                  <c:v>12547</c:v>
                </c:pt>
                <c:pt idx="25095">
                  <c:v>12547.5</c:v>
                </c:pt>
                <c:pt idx="25096">
                  <c:v>12548</c:v>
                </c:pt>
                <c:pt idx="25097">
                  <c:v>12548.5</c:v>
                </c:pt>
                <c:pt idx="25098">
                  <c:v>12549</c:v>
                </c:pt>
                <c:pt idx="25099">
                  <c:v>12549.5</c:v>
                </c:pt>
                <c:pt idx="25100">
                  <c:v>12550</c:v>
                </c:pt>
                <c:pt idx="25101">
                  <c:v>12550.5</c:v>
                </c:pt>
                <c:pt idx="25102">
                  <c:v>12551</c:v>
                </c:pt>
                <c:pt idx="25103">
                  <c:v>12551.5</c:v>
                </c:pt>
                <c:pt idx="25104">
                  <c:v>12552</c:v>
                </c:pt>
                <c:pt idx="25105">
                  <c:v>12552.5</c:v>
                </c:pt>
                <c:pt idx="25106">
                  <c:v>12553</c:v>
                </c:pt>
                <c:pt idx="25107">
                  <c:v>12553.5</c:v>
                </c:pt>
                <c:pt idx="25108">
                  <c:v>12554</c:v>
                </c:pt>
                <c:pt idx="25109">
                  <c:v>12554.5</c:v>
                </c:pt>
                <c:pt idx="25110">
                  <c:v>12555</c:v>
                </c:pt>
                <c:pt idx="25111">
                  <c:v>12555.5</c:v>
                </c:pt>
                <c:pt idx="25112">
                  <c:v>12556</c:v>
                </c:pt>
                <c:pt idx="25113">
                  <c:v>12556.5</c:v>
                </c:pt>
                <c:pt idx="25114">
                  <c:v>12557</c:v>
                </c:pt>
                <c:pt idx="25115">
                  <c:v>12557.5</c:v>
                </c:pt>
                <c:pt idx="25116">
                  <c:v>12558</c:v>
                </c:pt>
                <c:pt idx="25117">
                  <c:v>12558.5</c:v>
                </c:pt>
                <c:pt idx="25118">
                  <c:v>12559</c:v>
                </c:pt>
                <c:pt idx="25119">
                  <c:v>12559.5</c:v>
                </c:pt>
                <c:pt idx="25120">
                  <c:v>12560</c:v>
                </c:pt>
                <c:pt idx="25121">
                  <c:v>12560.5</c:v>
                </c:pt>
                <c:pt idx="25122">
                  <c:v>12561</c:v>
                </c:pt>
                <c:pt idx="25123">
                  <c:v>12561.5</c:v>
                </c:pt>
                <c:pt idx="25124">
                  <c:v>12562</c:v>
                </c:pt>
                <c:pt idx="25125">
                  <c:v>12562.5</c:v>
                </c:pt>
                <c:pt idx="25126">
                  <c:v>12563</c:v>
                </c:pt>
                <c:pt idx="25127">
                  <c:v>12563.5</c:v>
                </c:pt>
                <c:pt idx="25128">
                  <c:v>12564</c:v>
                </c:pt>
                <c:pt idx="25129">
                  <c:v>12564.5</c:v>
                </c:pt>
                <c:pt idx="25130">
                  <c:v>12565</c:v>
                </c:pt>
                <c:pt idx="25131">
                  <c:v>12565.5</c:v>
                </c:pt>
                <c:pt idx="25132">
                  <c:v>12566</c:v>
                </c:pt>
                <c:pt idx="25133">
                  <c:v>12566.5</c:v>
                </c:pt>
                <c:pt idx="25134">
                  <c:v>12567</c:v>
                </c:pt>
                <c:pt idx="25135">
                  <c:v>12567.5</c:v>
                </c:pt>
                <c:pt idx="25136">
                  <c:v>12568</c:v>
                </c:pt>
                <c:pt idx="25137">
                  <c:v>12568.5</c:v>
                </c:pt>
                <c:pt idx="25138">
                  <c:v>12569</c:v>
                </c:pt>
                <c:pt idx="25139">
                  <c:v>12569.5</c:v>
                </c:pt>
                <c:pt idx="25140">
                  <c:v>12570</c:v>
                </c:pt>
                <c:pt idx="25141">
                  <c:v>12570.5</c:v>
                </c:pt>
                <c:pt idx="25142">
                  <c:v>12571</c:v>
                </c:pt>
                <c:pt idx="25143">
                  <c:v>12571.5</c:v>
                </c:pt>
                <c:pt idx="25144">
                  <c:v>12572</c:v>
                </c:pt>
                <c:pt idx="25145">
                  <c:v>12572.5</c:v>
                </c:pt>
                <c:pt idx="25146">
                  <c:v>12573</c:v>
                </c:pt>
                <c:pt idx="25147">
                  <c:v>12573.5</c:v>
                </c:pt>
                <c:pt idx="25148">
                  <c:v>12574</c:v>
                </c:pt>
                <c:pt idx="25149">
                  <c:v>12574.5</c:v>
                </c:pt>
                <c:pt idx="25150">
                  <c:v>12575</c:v>
                </c:pt>
                <c:pt idx="25151">
                  <c:v>12575.5</c:v>
                </c:pt>
                <c:pt idx="25152">
                  <c:v>12576</c:v>
                </c:pt>
                <c:pt idx="25153">
                  <c:v>12576.5</c:v>
                </c:pt>
                <c:pt idx="25154">
                  <c:v>12577</c:v>
                </c:pt>
                <c:pt idx="25155">
                  <c:v>12577.5</c:v>
                </c:pt>
                <c:pt idx="25156">
                  <c:v>12578</c:v>
                </c:pt>
                <c:pt idx="25157">
                  <c:v>12578.5</c:v>
                </c:pt>
                <c:pt idx="25158">
                  <c:v>12579</c:v>
                </c:pt>
                <c:pt idx="25159">
                  <c:v>12579.5</c:v>
                </c:pt>
                <c:pt idx="25160">
                  <c:v>12580</c:v>
                </c:pt>
                <c:pt idx="25161">
                  <c:v>12580.5</c:v>
                </c:pt>
                <c:pt idx="25162">
                  <c:v>12581</c:v>
                </c:pt>
                <c:pt idx="25163">
                  <c:v>12581.5</c:v>
                </c:pt>
                <c:pt idx="25164">
                  <c:v>12582</c:v>
                </c:pt>
                <c:pt idx="25165">
                  <c:v>12582.5</c:v>
                </c:pt>
                <c:pt idx="25166">
                  <c:v>12583</c:v>
                </c:pt>
                <c:pt idx="25167">
                  <c:v>12583.5</c:v>
                </c:pt>
                <c:pt idx="25168">
                  <c:v>12584</c:v>
                </c:pt>
                <c:pt idx="25169">
                  <c:v>12584.5</c:v>
                </c:pt>
                <c:pt idx="25170">
                  <c:v>12585</c:v>
                </c:pt>
                <c:pt idx="25171">
                  <c:v>12585.5</c:v>
                </c:pt>
                <c:pt idx="25172">
                  <c:v>12586</c:v>
                </c:pt>
                <c:pt idx="25173">
                  <c:v>12586.5</c:v>
                </c:pt>
                <c:pt idx="25174">
                  <c:v>12587</c:v>
                </c:pt>
                <c:pt idx="25175">
                  <c:v>12587.5</c:v>
                </c:pt>
                <c:pt idx="25176">
                  <c:v>12588</c:v>
                </c:pt>
                <c:pt idx="25177">
                  <c:v>12588.5</c:v>
                </c:pt>
                <c:pt idx="25178">
                  <c:v>12589</c:v>
                </c:pt>
                <c:pt idx="25179">
                  <c:v>12589.5</c:v>
                </c:pt>
                <c:pt idx="25180">
                  <c:v>12590</c:v>
                </c:pt>
                <c:pt idx="25181">
                  <c:v>12590.5</c:v>
                </c:pt>
                <c:pt idx="25182">
                  <c:v>12591</c:v>
                </c:pt>
                <c:pt idx="25183">
                  <c:v>12591.5</c:v>
                </c:pt>
                <c:pt idx="25184">
                  <c:v>12592</c:v>
                </c:pt>
                <c:pt idx="25185">
                  <c:v>12592.5</c:v>
                </c:pt>
                <c:pt idx="25186">
                  <c:v>12593</c:v>
                </c:pt>
                <c:pt idx="25187">
                  <c:v>12593.5</c:v>
                </c:pt>
                <c:pt idx="25188">
                  <c:v>12594</c:v>
                </c:pt>
                <c:pt idx="25189">
                  <c:v>12594.5</c:v>
                </c:pt>
                <c:pt idx="25190">
                  <c:v>12595</c:v>
                </c:pt>
                <c:pt idx="25191">
                  <c:v>12595.5</c:v>
                </c:pt>
                <c:pt idx="25192">
                  <c:v>12596</c:v>
                </c:pt>
                <c:pt idx="25193">
                  <c:v>12596.5</c:v>
                </c:pt>
                <c:pt idx="25194">
                  <c:v>12597</c:v>
                </c:pt>
                <c:pt idx="25195">
                  <c:v>12597.5</c:v>
                </c:pt>
                <c:pt idx="25196">
                  <c:v>12598</c:v>
                </c:pt>
                <c:pt idx="25197">
                  <c:v>12598.5</c:v>
                </c:pt>
                <c:pt idx="25198">
                  <c:v>12599</c:v>
                </c:pt>
                <c:pt idx="25199">
                  <c:v>12599.5</c:v>
                </c:pt>
                <c:pt idx="25200">
                  <c:v>12600</c:v>
                </c:pt>
                <c:pt idx="25201">
                  <c:v>12600.5</c:v>
                </c:pt>
                <c:pt idx="25202">
                  <c:v>12601</c:v>
                </c:pt>
                <c:pt idx="25203">
                  <c:v>12601.5</c:v>
                </c:pt>
                <c:pt idx="25204">
                  <c:v>12602</c:v>
                </c:pt>
                <c:pt idx="25205">
                  <c:v>12602.5</c:v>
                </c:pt>
                <c:pt idx="25206">
                  <c:v>12603</c:v>
                </c:pt>
                <c:pt idx="25207">
                  <c:v>12603.5</c:v>
                </c:pt>
                <c:pt idx="25208">
                  <c:v>12604</c:v>
                </c:pt>
                <c:pt idx="25209">
                  <c:v>12604.5</c:v>
                </c:pt>
                <c:pt idx="25210">
                  <c:v>12605</c:v>
                </c:pt>
                <c:pt idx="25211">
                  <c:v>12605.5</c:v>
                </c:pt>
                <c:pt idx="25212">
                  <c:v>12606</c:v>
                </c:pt>
                <c:pt idx="25213">
                  <c:v>12606.5</c:v>
                </c:pt>
                <c:pt idx="25214">
                  <c:v>12607</c:v>
                </c:pt>
                <c:pt idx="25215">
                  <c:v>12607.5</c:v>
                </c:pt>
                <c:pt idx="25216">
                  <c:v>12608</c:v>
                </c:pt>
                <c:pt idx="25217">
                  <c:v>12608.5</c:v>
                </c:pt>
                <c:pt idx="25218">
                  <c:v>12609</c:v>
                </c:pt>
                <c:pt idx="25219">
                  <c:v>12609.5</c:v>
                </c:pt>
                <c:pt idx="25220">
                  <c:v>12610</c:v>
                </c:pt>
                <c:pt idx="25221">
                  <c:v>12610.5</c:v>
                </c:pt>
                <c:pt idx="25222">
                  <c:v>12611</c:v>
                </c:pt>
                <c:pt idx="25223">
                  <c:v>12611.5</c:v>
                </c:pt>
                <c:pt idx="25224">
                  <c:v>12612</c:v>
                </c:pt>
                <c:pt idx="25225">
                  <c:v>12612.5</c:v>
                </c:pt>
                <c:pt idx="25226">
                  <c:v>12613</c:v>
                </c:pt>
                <c:pt idx="25227">
                  <c:v>12613.5</c:v>
                </c:pt>
                <c:pt idx="25228">
                  <c:v>12614</c:v>
                </c:pt>
                <c:pt idx="25229">
                  <c:v>12614.5</c:v>
                </c:pt>
                <c:pt idx="25230">
                  <c:v>12615</c:v>
                </c:pt>
                <c:pt idx="25231">
                  <c:v>12615.5</c:v>
                </c:pt>
                <c:pt idx="25232">
                  <c:v>12616</c:v>
                </c:pt>
                <c:pt idx="25233">
                  <c:v>12616.5</c:v>
                </c:pt>
                <c:pt idx="25234">
                  <c:v>12617</c:v>
                </c:pt>
                <c:pt idx="25235">
                  <c:v>12617.5</c:v>
                </c:pt>
                <c:pt idx="25236">
                  <c:v>12618</c:v>
                </c:pt>
                <c:pt idx="25237">
                  <c:v>12618.5</c:v>
                </c:pt>
                <c:pt idx="25238">
                  <c:v>12619</c:v>
                </c:pt>
                <c:pt idx="25239">
                  <c:v>12619.5</c:v>
                </c:pt>
                <c:pt idx="25240">
                  <c:v>12620</c:v>
                </c:pt>
                <c:pt idx="25241">
                  <c:v>12620.5</c:v>
                </c:pt>
                <c:pt idx="25242">
                  <c:v>12621</c:v>
                </c:pt>
                <c:pt idx="25243">
                  <c:v>12621.5</c:v>
                </c:pt>
                <c:pt idx="25244">
                  <c:v>12622</c:v>
                </c:pt>
                <c:pt idx="25245">
                  <c:v>12622.5</c:v>
                </c:pt>
                <c:pt idx="25246">
                  <c:v>12623</c:v>
                </c:pt>
                <c:pt idx="25247">
                  <c:v>12623.5</c:v>
                </c:pt>
                <c:pt idx="25248">
                  <c:v>12624</c:v>
                </c:pt>
                <c:pt idx="25249">
                  <c:v>12624.5</c:v>
                </c:pt>
                <c:pt idx="25250">
                  <c:v>12625</c:v>
                </c:pt>
                <c:pt idx="25251">
                  <c:v>12625.5</c:v>
                </c:pt>
                <c:pt idx="25252">
                  <c:v>12626</c:v>
                </c:pt>
                <c:pt idx="25253">
                  <c:v>12626.5</c:v>
                </c:pt>
                <c:pt idx="25254">
                  <c:v>12627</c:v>
                </c:pt>
                <c:pt idx="25255">
                  <c:v>12627.5</c:v>
                </c:pt>
                <c:pt idx="25256">
                  <c:v>12628</c:v>
                </c:pt>
                <c:pt idx="25257">
                  <c:v>12628.5</c:v>
                </c:pt>
                <c:pt idx="25258">
                  <c:v>12629</c:v>
                </c:pt>
                <c:pt idx="25259">
                  <c:v>12629.5</c:v>
                </c:pt>
                <c:pt idx="25260">
                  <c:v>12630</c:v>
                </c:pt>
                <c:pt idx="25261">
                  <c:v>12630.5</c:v>
                </c:pt>
                <c:pt idx="25262">
                  <c:v>12631</c:v>
                </c:pt>
                <c:pt idx="25263">
                  <c:v>12631.5</c:v>
                </c:pt>
                <c:pt idx="25264">
                  <c:v>12632</c:v>
                </c:pt>
                <c:pt idx="25265">
                  <c:v>12632.5</c:v>
                </c:pt>
                <c:pt idx="25266">
                  <c:v>12633</c:v>
                </c:pt>
                <c:pt idx="25267">
                  <c:v>12633.5</c:v>
                </c:pt>
                <c:pt idx="25268">
                  <c:v>12634</c:v>
                </c:pt>
                <c:pt idx="25269">
                  <c:v>12634.5</c:v>
                </c:pt>
                <c:pt idx="25270">
                  <c:v>12635</c:v>
                </c:pt>
                <c:pt idx="25271">
                  <c:v>12635.5</c:v>
                </c:pt>
                <c:pt idx="25272">
                  <c:v>12636</c:v>
                </c:pt>
                <c:pt idx="25273">
                  <c:v>12636.5</c:v>
                </c:pt>
                <c:pt idx="25274">
                  <c:v>12637</c:v>
                </c:pt>
                <c:pt idx="25275">
                  <c:v>12637.5</c:v>
                </c:pt>
                <c:pt idx="25276">
                  <c:v>12638</c:v>
                </c:pt>
                <c:pt idx="25277">
                  <c:v>12638.5</c:v>
                </c:pt>
                <c:pt idx="25278">
                  <c:v>12639</c:v>
                </c:pt>
                <c:pt idx="25279">
                  <c:v>12639.5</c:v>
                </c:pt>
                <c:pt idx="25280">
                  <c:v>12640</c:v>
                </c:pt>
                <c:pt idx="25281">
                  <c:v>12640.5</c:v>
                </c:pt>
                <c:pt idx="25282">
                  <c:v>12641</c:v>
                </c:pt>
                <c:pt idx="25283">
                  <c:v>12641.5</c:v>
                </c:pt>
                <c:pt idx="25284">
                  <c:v>12642</c:v>
                </c:pt>
                <c:pt idx="25285">
                  <c:v>12642.5</c:v>
                </c:pt>
                <c:pt idx="25286">
                  <c:v>12643</c:v>
                </c:pt>
                <c:pt idx="25287">
                  <c:v>12643.5</c:v>
                </c:pt>
                <c:pt idx="25288">
                  <c:v>12644</c:v>
                </c:pt>
                <c:pt idx="25289">
                  <c:v>12644.5</c:v>
                </c:pt>
                <c:pt idx="25290">
                  <c:v>12645</c:v>
                </c:pt>
                <c:pt idx="25291">
                  <c:v>12645.5</c:v>
                </c:pt>
                <c:pt idx="25292">
                  <c:v>12646</c:v>
                </c:pt>
                <c:pt idx="25293">
                  <c:v>12646.5</c:v>
                </c:pt>
                <c:pt idx="25294">
                  <c:v>12647</c:v>
                </c:pt>
                <c:pt idx="25295">
                  <c:v>12647.5</c:v>
                </c:pt>
                <c:pt idx="25296">
                  <c:v>12648</c:v>
                </c:pt>
                <c:pt idx="25297">
                  <c:v>12648.5</c:v>
                </c:pt>
                <c:pt idx="25298">
                  <c:v>12649</c:v>
                </c:pt>
                <c:pt idx="25299">
                  <c:v>12649.5</c:v>
                </c:pt>
                <c:pt idx="25300">
                  <c:v>12650</c:v>
                </c:pt>
                <c:pt idx="25301">
                  <c:v>12650.5</c:v>
                </c:pt>
                <c:pt idx="25302">
                  <c:v>12651</c:v>
                </c:pt>
                <c:pt idx="25303">
                  <c:v>12651.5</c:v>
                </c:pt>
                <c:pt idx="25304">
                  <c:v>12652</c:v>
                </c:pt>
                <c:pt idx="25305">
                  <c:v>12652.5</c:v>
                </c:pt>
                <c:pt idx="25306">
                  <c:v>12653</c:v>
                </c:pt>
                <c:pt idx="25307">
                  <c:v>12653.5</c:v>
                </c:pt>
                <c:pt idx="25308">
                  <c:v>12654</c:v>
                </c:pt>
                <c:pt idx="25309">
                  <c:v>12654.5</c:v>
                </c:pt>
                <c:pt idx="25310">
                  <c:v>12655</c:v>
                </c:pt>
                <c:pt idx="25311">
                  <c:v>12655.5</c:v>
                </c:pt>
                <c:pt idx="25312">
                  <c:v>12656</c:v>
                </c:pt>
                <c:pt idx="25313">
                  <c:v>12656.5</c:v>
                </c:pt>
                <c:pt idx="25314">
                  <c:v>12657</c:v>
                </c:pt>
                <c:pt idx="25315">
                  <c:v>12657.5</c:v>
                </c:pt>
                <c:pt idx="25316">
                  <c:v>12658</c:v>
                </c:pt>
                <c:pt idx="25317">
                  <c:v>12658.5</c:v>
                </c:pt>
                <c:pt idx="25318">
                  <c:v>12659</c:v>
                </c:pt>
                <c:pt idx="25319">
                  <c:v>12659.5</c:v>
                </c:pt>
                <c:pt idx="25320">
                  <c:v>12660</c:v>
                </c:pt>
                <c:pt idx="25321">
                  <c:v>12660.5</c:v>
                </c:pt>
                <c:pt idx="25322">
                  <c:v>12661</c:v>
                </c:pt>
                <c:pt idx="25323">
                  <c:v>12661.5</c:v>
                </c:pt>
                <c:pt idx="25324">
                  <c:v>12662</c:v>
                </c:pt>
                <c:pt idx="25325">
                  <c:v>12662.5</c:v>
                </c:pt>
                <c:pt idx="25326">
                  <c:v>12663</c:v>
                </c:pt>
                <c:pt idx="25327">
                  <c:v>12663.5</c:v>
                </c:pt>
                <c:pt idx="25328">
                  <c:v>12664</c:v>
                </c:pt>
                <c:pt idx="25329">
                  <c:v>12664.5</c:v>
                </c:pt>
                <c:pt idx="25330">
                  <c:v>12665</c:v>
                </c:pt>
                <c:pt idx="25331">
                  <c:v>12665.5</c:v>
                </c:pt>
                <c:pt idx="25332">
                  <c:v>12666</c:v>
                </c:pt>
                <c:pt idx="25333">
                  <c:v>12666.5</c:v>
                </c:pt>
                <c:pt idx="25334">
                  <c:v>12667</c:v>
                </c:pt>
                <c:pt idx="25335">
                  <c:v>12667.5</c:v>
                </c:pt>
                <c:pt idx="25336">
                  <c:v>12668</c:v>
                </c:pt>
                <c:pt idx="25337">
                  <c:v>12668.5</c:v>
                </c:pt>
                <c:pt idx="25338">
                  <c:v>12669</c:v>
                </c:pt>
                <c:pt idx="25339">
                  <c:v>12669.5</c:v>
                </c:pt>
                <c:pt idx="25340">
                  <c:v>12670</c:v>
                </c:pt>
                <c:pt idx="25341">
                  <c:v>12670.5</c:v>
                </c:pt>
                <c:pt idx="25342">
                  <c:v>12671</c:v>
                </c:pt>
                <c:pt idx="25343">
                  <c:v>12671.5</c:v>
                </c:pt>
                <c:pt idx="25344">
                  <c:v>12672</c:v>
                </c:pt>
                <c:pt idx="25345">
                  <c:v>12672.5</c:v>
                </c:pt>
                <c:pt idx="25346">
                  <c:v>12673</c:v>
                </c:pt>
                <c:pt idx="25347">
                  <c:v>12673.5</c:v>
                </c:pt>
                <c:pt idx="25348">
                  <c:v>12674</c:v>
                </c:pt>
                <c:pt idx="25349">
                  <c:v>12674.5</c:v>
                </c:pt>
                <c:pt idx="25350">
                  <c:v>12675</c:v>
                </c:pt>
                <c:pt idx="25351">
                  <c:v>12675.5</c:v>
                </c:pt>
                <c:pt idx="25352">
                  <c:v>12676</c:v>
                </c:pt>
                <c:pt idx="25353">
                  <c:v>12676.5</c:v>
                </c:pt>
                <c:pt idx="25354">
                  <c:v>12677</c:v>
                </c:pt>
                <c:pt idx="25355">
                  <c:v>12677.5</c:v>
                </c:pt>
                <c:pt idx="25356">
                  <c:v>12678</c:v>
                </c:pt>
                <c:pt idx="25357">
                  <c:v>12678.5</c:v>
                </c:pt>
                <c:pt idx="25358">
                  <c:v>12679</c:v>
                </c:pt>
                <c:pt idx="25359">
                  <c:v>12679.5</c:v>
                </c:pt>
                <c:pt idx="25360">
                  <c:v>12680</c:v>
                </c:pt>
                <c:pt idx="25361">
                  <c:v>12680.5</c:v>
                </c:pt>
                <c:pt idx="25362">
                  <c:v>12681</c:v>
                </c:pt>
                <c:pt idx="25363">
                  <c:v>12681.5</c:v>
                </c:pt>
                <c:pt idx="25364">
                  <c:v>12682</c:v>
                </c:pt>
                <c:pt idx="25365">
                  <c:v>12682.5</c:v>
                </c:pt>
                <c:pt idx="25366">
                  <c:v>12683</c:v>
                </c:pt>
                <c:pt idx="25367">
                  <c:v>12683.5</c:v>
                </c:pt>
                <c:pt idx="25368">
                  <c:v>12684</c:v>
                </c:pt>
                <c:pt idx="25369">
                  <c:v>12684.5</c:v>
                </c:pt>
                <c:pt idx="25370">
                  <c:v>12685</c:v>
                </c:pt>
                <c:pt idx="25371">
                  <c:v>12685.5</c:v>
                </c:pt>
                <c:pt idx="25372">
                  <c:v>12686</c:v>
                </c:pt>
                <c:pt idx="25373">
                  <c:v>12686.5</c:v>
                </c:pt>
                <c:pt idx="25374">
                  <c:v>12687</c:v>
                </c:pt>
                <c:pt idx="25375">
                  <c:v>12687.5</c:v>
                </c:pt>
                <c:pt idx="25376">
                  <c:v>12688</c:v>
                </c:pt>
                <c:pt idx="25377">
                  <c:v>12688.5</c:v>
                </c:pt>
                <c:pt idx="25378">
                  <c:v>12689</c:v>
                </c:pt>
                <c:pt idx="25379">
                  <c:v>12689.5</c:v>
                </c:pt>
                <c:pt idx="25380">
                  <c:v>12690</c:v>
                </c:pt>
                <c:pt idx="25381">
                  <c:v>12690.5</c:v>
                </c:pt>
                <c:pt idx="25382">
                  <c:v>12691</c:v>
                </c:pt>
                <c:pt idx="25383">
                  <c:v>12691.5</c:v>
                </c:pt>
                <c:pt idx="25384">
                  <c:v>12692</c:v>
                </c:pt>
                <c:pt idx="25385">
                  <c:v>12692.5</c:v>
                </c:pt>
                <c:pt idx="25386">
                  <c:v>12693</c:v>
                </c:pt>
                <c:pt idx="25387">
                  <c:v>12693.5</c:v>
                </c:pt>
                <c:pt idx="25388">
                  <c:v>12694</c:v>
                </c:pt>
                <c:pt idx="25389">
                  <c:v>12694.5</c:v>
                </c:pt>
                <c:pt idx="25390">
                  <c:v>12695</c:v>
                </c:pt>
                <c:pt idx="25391">
                  <c:v>12695.5</c:v>
                </c:pt>
                <c:pt idx="25392">
                  <c:v>12696</c:v>
                </c:pt>
                <c:pt idx="25393">
                  <c:v>12696.5</c:v>
                </c:pt>
                <c:pt idx="25394">
                  <c:v>12697</c:v>
                </c:pt>
                <c:pt idx="25395">
                  <c:v>12697.5</c:v>
                </c:pt>
                <c:pt idx="25396">
                  <c:v>12698</c:v>
                </c:pt>
                <c:pt idx="25397">
                  <c:v>12698.5</c:v>
                </c:pt>
                <c:pt idx="25398">
                  <c:v>12699</c:v>
                </c:pt>
                <c:pt idx="25399">
                  <c:v>12699.5</c:v>
                </c:pt>
                <c:pt idx="25400">
                  <c:v>12700</c:v>
                </c:pt>
                <c:pt idx="25401">
                  <c:v>12700.5</c:v>
                </c:pt>
                <c:pt idx="25402">
                  <c:v>12701</c:v>
                </c:pt>
                <c:pt idx="25403">
                  <c:v>12701.5</c:v>
                </c:pt>
                <c:pt idx="25404">
                  <c:v>12702</c:v>
                </c:pt>
                <c:pt idx="25405">
                  <c:v>12702.5</c:v>
                </c:pt>
                <c:pt idx="25406">
                  <c:v>12703</c:v>
                </c:pt>
                <c:pt idx="25407">
                  <c:v>12703.5</c:v>
                </c:pt>
                <c:pt idx="25408">
                  <c:v>12704</c:v>
                </c:pt>
                <c:pt idx="25409">
                  <c:v>12704.5</c:v>
                </c:pt>
                <c:pt idx="25410">
                  <c:v>12705</c:v>
                </c:pt>
                <c:pt idx="25411">
                  <c:v>12705.5</c:v>
                </c:pt>
                <c:pt idx="25412">
                  <c:v>12706</c:v>
                </c:pt>
                <c:pt idx="25413">
                  <c:v>12706.5</c:v>
                </c:pt>
                <c:pt idx="25414">
                  <c:v>12707</c:v>
                </c:pt>
                <c:pt idx="25415">
                  <c:v>12707.5</c:v>
                </c:pt>
                <c:pt idx="25416">
                  <c:v>12708</c:v>
                </c:pt>
                <c:pt idx="25417">
                  <c:v>12708.5</c:v>
                </c:pt>
                <c:pt idx="25418">
                  <c:v>12709</c:v>
                </c:pt>
                <c:pt idx="25419">
                  <c:v>12709.5</c:v>
                </c:pt>
                <c:pt idx="25420">
                  <c:v>12710</c:v>
                </c:pt>
                <c:pt idx="25421">
                  <c:v>12710.5</c:v>
                </c:pt>
                <c:pt idx="25422">
                  <c:v>12711</c:v>
                </c:pt>
                <c:pt idx="25423">
                  <c:v>12711.5</c:v>
                </c:pt>
                <c:pt idx="25424">
                  <c:v>12712</c:v>
                </c:pt>
                <c:pt idx="25425">
                  <c:v>12712.5</c:v>
                </c:pt>
                <c:pt idx="25426">
                  <c:v>12713</c:v>
                </c:pt>
                <c:pt idx="25427">
                  <c:v>12713.5</c:v>
                </c:pt>
                <c:pt idx="25428">
                  <c:v>12714</c:v>
                </c:pt>
                <c:pt idx="25429">
                  <c:v>12714.5</c:v>
                </c:pt>
                <c:pt idx="25430">
                  <c:v>12715</c:v>
                </c:pt>
                <c:pt idx="25431">
                  <c:v>12715.5</c:v>
                </c:pt>
                <c:pt idx="25432">
                  <c:v>12716</c:v>
                </c:pt>
                <c:pt idx="25433">
                  <c:v>12716.5</c:v>
                </c:pt>
                <c:pt idx="25434">
                  <c:v>12717</c:v>
                </c:pt>
                <c:pt idx="25435">
                  <c:v>12717.5</c:v>
                </c:pt>
                <c:pt idx="25436">
                  <c:v>12718</c:v>
                </c:pt>
                <c:pt idx="25437">
                  <c:v>12718.5</c:v>
                </c:pt>
                <c:pt idx="25438">
                  <c:v>12719</c:v>
                </c:pt>
                <c:pt idx="25439">
                  <c:v>12719.5</c:v>
                </c:pt>
                <c:pt idx="25440">
                  <c:v>12720</c:v>
                </c:pt>
                <c:pt idx="25441">
                  <c:v>12720.5</c:v>
                </c:pt>
                <c:pt idx="25442">
                  <c:v>12721</c:v>
                </c:pt>
                <c:pt idx="25443">
                  <c:v>12721.5</c:v>
                </c:pt>
                <c:pt idx="25444">
                  <c:v>12722</c:v>
                </c:pt>
                <c:pt idx="25445">
                  <c:v>12722.5</c:v>
                </c:pt>
                <c:pt idx="25446">
                  <c:v>12723</c:v>
                </c:pt>
                <c:pt idx="25447">
                  <c:v>12723.5</c:v>
                </c:pt>
                <c:pt idx="25448">
                  <c:v>12724</c:v>
                </c:pt>
                <c:pt idx="25449">
                  <c:v>12724.5</c:v>
                </c:pt>
                <c:pt idx="25450">
                  <c:v>12725</c:v>
                </c:pt>
                <c:pt idx="25451">
                  <c:v>12725.5</c:v>
                </c:pt>
                <c:pt idx="25452">
                  <c:v>12726</c:v>
                </c:pt>
                <c:pt idx="25453">
                  <c:v>12726.5</c:v>
                </c:pt>
                <c:pt idx="25454">
                  <c:v>12727</c:v>
                </c:pt>
                <c:pt idx="25455">
                  <c:v>12727.5</c:v>
                </c:pt>
                <c:pt idx="25456">
                  <c:v>12728</c:v>
                </c:pt>
                <c:pt idx="25457">
                  <c:v>12728.5</c:v>
                </c:pt>
                <c:pt idx="25458">
                  <c:v>12729</c:v>
                </c:pt>
                <c:pt idx="25459">
                  <c:v>12729.5</c:v>
                </c:pt>
                <c:pt idx="25460">
                  <c:v>12730</c:v>
                </c:pt>
                <c:pt idx="25461">
                  <c:v>12730.5</c:v>
                </c:pt>
                <c:pt idx="25462">
                  <c:v>12731</c:v>
                </c:pt>
                <c:pt idx="25463">
                  <c:v>12731.5</c:v>
                </c:pt>
                <c:pt idx="25464">
                  <c:v>12732</c:v>
                </c:pt>
                <c:pt idx="25465">
                  <c:v>12732.5</c:v>
                </c:pt>
                <c:pt idx="25466">
                  <c:v>12733</c:v>
                </c:pt>
                <c:pt idx="25467">
                  <c:v>12733.5</c:v>
                </c:pt>
                <c:pt idx="25468">
                  <c:v>12734</c:v>
                </c:pt>
                <c:pt idx="25469">
                  <c:v>12734.5</c:v>
                </c:pt>
                <c:pt idx="25470">
                  <c:v>12735</c:v>
                </c:pt>
                <c:pt idx="25471">
                  <c:v>12735.5</c:v>
                </c:pt>
                <c:pt idx="25472">
                  <c:v>12736</c:v>
                </c:pt>
                <c:pt idx="25473">
                  <c:v>12736.5</c:v>
                </c:pt>
                <c:pt idx="25474">
                  <c:v>12737</c:v>
                </c:pt>
                <c:pt idx="25475">
                  <c:v>12737.5</c:v>
                </c:pt>
                <c:pt idx="25476">
                  <c:v>12738</c:v>
                </c:pt>
                <c:pt idx="25477">
                  <c:v>12738.5</c:v>
                </c:pt>
                <c:pt idx="25478">
                  <c:v>12739</c:v>
                </c:pt>
                <c:pt idx="25479">
                  <c:v>12739.5</c:v>
                </c:pt>
                <c:pt idx="25480">
                  <c:v>12740</c:v>
                </c:pt>
                <c:pt idx="25481">
                  <c:v>12740.5</c:v>
                </c:pt>
                <c:pt idx="25482">
                  <c:v>12741</c:v>
                </c:pt>
                <c:pt idx="25483">
                  <c:v>12741.5</c:v>
                </c:pt>
                <c:pt idx="25484">
                  <c:v>12742</c:v>
                </c:pt>
                <c:pt idx="25485">
                  <c:v>12742.5</c:v>
                </c:pt>
                <c:pt idx="25486">
                  <c:v>12743</c:v>
                </c:pt>
                <c:pt idx="25487">
                  <c:v>12743.5</c:v>
                </c:pt>
                <c:pt idx="25488">
                  <c:v>12744</c:v>
                </c:pt>
                <c:pt idx="25489">
                  <c:v>12744.5</c:v>
                </c:pt>
                <c:pt idx="25490">
                  <c:v>12745</c:v>
                </c:pt>
                <c:pt idx="25491">
                  <c:v>12745.5</c:v>
                </c:pt>
                <c:pt idx="25492">
                  <c:v>12746</c:v>
                </c:pt>
                <c:pt idx="25493">
                  <c:v>12746.5</c:v>
                </c:pt>
                <c:pt idx="25494">
                  <c:v>12747</c:v>
                </c:pt>
                <c:pt idx="25495">
                  <c:v>12747.5</c:v>
                </c:pt>
                <c:pt idx="25496">
                  <c:v>12748</c:v>
                </c:pt>
                <c:pt idx="25497">
                  <c:v>12748.5</c:v>
                </c:pt>
                <c:pt idx="25498">
                  <c:v>12749</c:v>
                </c:pt>
                <c:pt idx="25499">
                  <c:v>12749.5</c:v>
                </c:pt>
                <c:pt idx="25500">
                  <c:v>12750</c:v>
                </c:pt>
                <c:pt idx="25501">
                  <c:v>12750.5</c:v>
                </c:pt>
                <c:pt idx="25502">
                  <c:v>12751</c:v>
                </c:pt>
                <c:pt idx="25503">
                  <c:v>12751.5</c:v>
                </c:pt>
                <c:pt idx="25504">
                  <c:v>12752</c:v>
                </c:pt>
                <c:pt idx="25505">
                  <c:v>12752.5</c:v>
                </c:pt>
                <c:pt idx="25506">
                  <c:v>12753</c:v>
                </c:pt>
                <c:pt idx="25507">
                  <c:v>12753.5</c:v>
                </c:pt>
                <c:pt idx="25508">
                  <c:v>12754</c:v>
                </c:pt>
                <c:pt idx="25509">
                  <c:v>12754.5</c:v>
                </c:pt>
                <c:pt idx="25510">
                  <c:v>12755</c:v>
                </c:pt>
                <c:pt idx="25511">
                  <c:v>12755.5</c:v>
                </c:pt>
                <c:pt idx="25512">
                  <c:v>12756</c:v>
                </c:pt>
                <c:pt idx="25513">
                  <c:v>12756.5</c:v>
                </c:pt>
                <c:pt idx="25514">
                  <c:v>12757</c:v>
                </c:pt>
                <c:pt idx="25515">
                  <c:v>12757.5</c:v>
                </c:pt>
                <c:pt idx="25516">
                  <c:v>12758</c:v>
                </c:pt>
                <c:pt idx="25517">
                  <c:v>12758.5</c:v>
                </c:pt>
                <c:pt idx="25518">
                  <c:v>12759</c:v>
                </c:pt>
                <c:pt idx="25519">
                  <c:v>12759.5</c:v>
                </c:pt>
                <c:pt idx="25520">
                  <c:v>12760</c:v>
                </c:pt>
                <c:pt idx="25521">
                  <c:v>12760.5</c:v>
                </c:pt>
                <c:pt idx="25522">
                  <c:v>12761</c:v>
                </c:pt>
                <c:pt idx="25523">
                  <c:v>12761.5</c:v>
                </c:pt>
                <c:pt idx="25524">
                  <c:v>12762</c:v>
                </c:pt>
                <c:pt idx="25525">
                  <c:v>12762.5</c:v>
                </c:pt>
                <c:pt idx="25526">
                  <c:v>12763</c:v>
                </c:pt>
                <c:pt idx="25527">
                  <c:v>12763.5</c:v>
                </c:pt>
                <c:pt idx="25528">
                  <c:v>12764</c:v>
                </c:pt>
                <c:pt idx="25529">
                  <c:v>12764.5</c:v>
                </c:pt>
                <c:pt idx="25530">
                  <c:v>12765</c:v>
                </c:pt>
                <c:pt idx="25531">
                  <c:v>12765.5</c:v>
                </c:pt>
                <c:pt idx="25532">
                  <c:v>12766</c:v>
                </c:pt>
                <c:pt idx="25533">
                  <c:v>12766.5</c:v>
                </c:pt>
                <c:pt idx="25534">
                  <c:v>12767</c:v>
                </c:pt>
                <c:pt idx="25535">
                  <c:v>12767.5</c:v>
                </c:pt>
                <c:pt idx="25536">
                  <c:v>12768</c:v>
                </c:pt>
                <c:pt idx="25537">
                  <c:v>12768.5</c:v>
                </c:pt>
                <c:pt idx="25538">
                  <c:v>12769</c:v>
                </c:pt>
                <c:pt idx="25539">
                  <c:v>12769.5</c:v>
                </c:pt>
                <c:pt idx="25540">
                  <c:v>12770</c:v>
                </c:pt>
                <c:pt idx="25541">
                  <c:v>12770.5</c:v>
                </c:pt>
                <c:pt idx="25542">
                  <c:v>12771</c:v>
                </c:pt>
                <c:pt idx="25543">
                  <c:v>12771.5</c:v>
                </c:pt>
                <c:pt idx="25544">
                  <c:v>12772</c:v>
                </c:pt>
                <c:pt idx="25545">
                  <c:v>12772.5</c:v>
                </c:pt>
                <c:pt idx="25546">
                  <c:v>12773</c:v>
                </c:pt>
                <c:pt idx="25547">
                  <c:v>12773.5</c:v>
                </c:pt>
                <c:pt idx="25548">
                  <c:v>12774</c:v>
                </c:pt>
                <c:pt idx="25549">
                  <c:v>12774.5</c:v>
                </c:pt>
                <c:pt idx="25550">
                  <c:v>12775</c:v>
                </c:pt>
                <c:pt idx="25551">
                  <c:v>12775.5</c:v>
                </c:pt>
                <c:pt idx="25552">
                  <c:v>12776</c:v>
                </c:pt>
                <c:pt idx="25553">
                  <c:v>12776.5</c:v>
                </c:pt>
                <c:pt idx="25554">
                  <c:v>12777</c:v>
                </c:pt>
                <c:pt idx="25555">
                  <c:v>12777.5</c:v>
                </c:pt>
                <c:pt idx="25556">
                  <c:v>12778</c:v>
                </c:pt>
                <c:pt idx="25557">
                  <c:v>12778.5</c:v>
                </c:pt>
                <c:pt idx="25558">
                  <c:v>12779</c:v>
                </c:pt>
                <c:pt idx="25559">
                  <c:v>12779.5</c:v>
                </c:pt>
                <c:pt idx="25560">
                  <c:v>12780</c:v>
                </c:pt>
                <c:pt idx="25561">
                  <c:v>12780.5</c:v>
                </c:pt>
                <c:pt idx="25562">
                  <c:v>12781</c:v>
                </c:pt>
                <c:pt idx="25563">
                  <c:v>12781.5</c:v>
                </c:pt>
                <c:pt idx="25564">
                  <c:v>12782</c:v>
                </c:pt>
                <c:pt idx="25565">
                  <c:v>12782.5</c:v>
                </c:pt>
                <c:pt idx="25566">
                  <c:v>12783</c:v>
                </c:pt>
                <c:pt idx="25567">
                  <c:v>12783.5</c:v>
                </c:pt>
                <c:pt idx="25568">
                  <c:v>12784</c:v>
                </c:pt>
                <c:pt idx="25569">
                  <c:v>12784.5</c:v>
                </c:pt>
                <c:pt idx="25570">
                  <c:v>12785</c:v>
                </c:pt>
                <c:pt idx="25571">
                  <c:v>12785.5</c:v>
                </c:pt>
                <c:pt idx="25572">
                  <c:v>12786</c:v>
                </c:pt>
                <c:pt idx="25573">
                  <c:v>12786.5</c:v>
                </c:pt>
                <c:pt idx="25574">
                  <c:v>12787</c:v>
                </c:pt>
                <c:pt idx="25575">
                  <c:v>12787.5</c:v>
                </c:pt>
                <c:pt idx="25576">
                  <c:v>12788</c:v>
                </c:pt>
                <c:pt idx="25577">
                  <c:v>12788.5</c:v>
                </c:pt>
                <c:pt idx="25578">
                  <c:v>12789</c:v>
                </c:pt>
                <c:pt idx="25579">
                  <c:v>12789.5</c:v>
                </c:pt>
                <c:pt idx="25580">
                  <c:v>12790</c:v>
                </c:pt>
                <c:pt idx="25581">
                  <c:v>12790.5</c:v>
                </c:pt>
                <c:pt idx="25582">
                  <c:v>12791</c:v>
                </c:pt>
                <c:pt idx="25583">
                  <c:v>12791.5</c:v>
                </c:pt>
                <c:pt idx="25584">
                  <c:v>12792</c:v>
                </c:pt>
                <c:pt idx="25585">
                  <c:v>12792.5</c:v>
                </c:pt>
                <c:pt idx="25586">
                  <c:v>12793</c:v>
                </c:pt>
                <c:pt idx="25587">
                  <c:v>12793.5</c:v>
                </c:pt>
                <c:pt idx="25588">
                  <c:v>12794</c:v>
                </c:pt>
                <c:pt idx="25589">
                  <c:v>12794.5</c:v>
                </c:pt>
                <c:pt idx="25590">
                  <c:v>12795</c:v>
                </c:pt>
                <c:pt idx="25591">
                  <c:v>12795.5</c:v>
                </c:pt>
                <c:pt idx="25592">
                  <c:v>12796</c:v>
                </c:pt>
                <c:pt idx="25593">
                  <c:v>12796.5</c:v>
                </c:pt>
                <c:pt idx="25594">
                  <c:v>12797</c:v>
                </c:pt>
                <c:pt idx="25595">
                  <c:v>12797.5</c:v>
                </c:pt>
                <c:pt idx="25596">
                  <c:v>12798</c:v>
                </c:pt>
                <c:pt idx="25597">
                  <c:v>12798.5</c:v>
                </c:pt>
                <c:pt idx="25598">
                  <c:v>12799</c:v>
                </c:pt>
                <c:pt idx="25599">
                  <c:v>12799.5</c:v>
                </c:pt>
                <c:pt idx="25600">
                  <c:v>12800</c:v>
                </c:pt>
                <c:pt idx="25601">
                  <c:v>12800.5</c:v>
                </c:pt>
                <c:pt idx="25602">
                  <c:v>12801</c:v>
                </c:pt>
                <c:pt idx="25603">
                  <c:v>12801.5</c:v>
                </c:pt>
                <c:pt idx="25604">
                  <c:v>12802</c:v>
                </c:pt>
                <c:pt idx="25605">
                  <c:v>12802.5</c:v>
                </c:pt>
                <c:pt idx="25606">
                  <c:v>12803</c:v>
                </c:pt>
                <c:pt idx="25607">
                  <c:v>12803.5</c:v>
                </c:pt>
                <c:pt idx="25608">
                  <c:v>12804</c:v>
                </c:pt>
                <c:pt idx="25609">
                  <c:v>12804.5</c:v>
                </c:pt>
                <c:pt idx="25610">
                  <c:v>12805</c:v>
                </c:pt>
                <c:pt idx="25611">
                  <c:v>12805.5</c:v>
                </c:pt>
                <c:pt idx="25612">
                  <c:v>12806</c:v>
                </c:pt>
                <c:pt idx="25613">
                  <c:v>12806.5</c:v>
                </c:pt>
                <c:pt idx="25614">
                  <c:v>12807</c:v>
                </c:pt>
                <c:pt idx="25615">
                  <c:v>12807.5</c:v>
                </c:pt>
                <c:pt idx="25616">
                  <c:v>12808</c:v>
                </c:pt>
                <c:pt idx="25617">
                  <c:v>12808.5</c:v>
                </c:pt>
                <c:pt idx="25618">
                  <c:v>12809</c:v>
                </c:pt>
                <c:pt idx="25619">
                  <c:v>12809.5</c:v>
                </c:pt>
                <c:pt idx="25620">
                  <c:v>12810</c:v>
                </c:pt>
                <c:pt idx="25621">
                  <c:v>12810.5</c:v>
                </c:pt>
                <c:pt idx="25622">
                  <c:v>12811</c:v>
                </c:pt>
                <c:pt idx="25623">
                  <c:v>12811.5</c:v>
                </c:pt>
                <c:pt idx="25624">
                  <c:v>12812</c:v>
                </c:pt>
                <c:pt idx="25625">
                  <c:v>12812.5</c:v>
                </c:pt>
                <c:pt idx="25626">
                  <c:v>12813</c:v>
                </c:pt>
                <c:pt idx="25627">
                  <c:v>12813.5</c:v>
                </c:pt>
                <c:pt idx="25628">
                  <c:v>12814</c:v>
                </c:pt>
                <c:pt idx="25629">
                  <c:v>12814.5</c:v>
                </c:pt>
                <c:pt idx="25630">
                  <c:v>12815</c:v>
                </c:pt>
                <c:pt idx="25631">
                  <c:v>12815.5</c:v>
                </c:pt>
                <c:pt idx="25632">
                  <c:v>12816</c:v>
                </c:pt>
                <c:pt idx="25633">
                  <c:v>12816.5</c:v>
                </c:pt>
                <c:pt idx="25634">
                  <c:v>12817</c:v>
                </c:pt>
                <c:pt idx="25635">
                  <c:v>12817.5</c:v>
                </c:pt>
                <c:pt idx="25636">
                  <c:v>12818</c:v>
                </c:pt>
                <c:pt idx="25637">
                  <c:v>12818.5</c:v>
                </c:pt>
                <c:pt idx="25638">
                  <c:v>12819</c:v>
                </c:pt>
                <c:pt idx="25639">
                  <c:v>12819.5</c:v>
                </c:pt>
                <c:pt idx="25640">
                  <c:v>12820</c:v>
                </c:pt>
                <c:pt idx="25641">
                  <c:v>12820.5</c:v>
                </c:pt>
                <c:pt idx="25642">
                  <c:v>12821</c:v>
                </c:pt>
                <c:pt idx="25643">
                  <c:v>12821.5</c:v>
                </c:pt>
                <c:pt idx="25644">
                  <c:v>12822</c:v>
                </c:pt>
                <c:pt idx="25645">
                  <c:v>12822.5</c:v>
                </c:pt>
                <c:pt idx="25646">
                  <c:v>12823</c:v>
                </c:pt>
                <c:pt idx="25647">
                  <c:v>12823.5</c:v>
                </c:pt>
                <c:pt idx="25648">
                  <c:v>12824</c:v>
                </c:pt>
                <c:pt idx="25649">
                  <c:v>12824.5</c:v>
                </c:pt>
                <c:pt idx="25650">
                  <c:v>12825</c:v>
                </c:pt>
                <c:pt idx="25651">
                  <c:v>12825.5</c:v>
                </c:pt>
                <c:pt idx="25652">
                  <c:v>12826</c:v>
                </c:pt>
                <c:pt idx="25653">
                  <c:v>12826.5</c:v>
                </c:pt>
                <c:pt idx="25654">
                  <c:v>12827</c:v>
                </c:pt>
                <c:pt idx="25655">
                  <c:v>12827.5</c:v>
                </c:pt>
                <c:pt idx="25656">
                  <c:v>12828</c:v>
                </c:pt>
                <c:pt idx="25657">
                  <c:v>12828.5</c:v>
                </c:pt>
                <c:pt idx="25658">
                  <c:v>12829</c:v>
                </c:pt>
                <c:pt idx="25659">
                  <c:v>12829.5</c:v>
                </c:pt>
                <c:pt idx="25660">
                  <c:v>12830</c:v>
                </c:pt>
                <c:pt idx="25661">
                  <c:v>12830.5</c:v>
                </c:pt>
                <c:pt idx="25662">
                  <c:v>12831</c:v>
                </c:pt>
                <c:pt idx="25663">
                  <c:v>12831.5</c:v>
                </c:pt>
                <c:pt idx="25664">
                  <c:v>12832</c:v>
                </c:pt>
                <c:pt idx="25665">
                  <c:v>12832.5</c:v>
                </c:pt>
                <c:pt idx="25666">
                  <c:v>12833</c:v>
                </c:pt>
                <c:pt idx="25667">
                  <c:v>12833.5</c:v>
                </c:pt>
                <c:pt idx="25668">
                  <c:v>12834</c:v>
                </c:pt>
                <c:pt idx="25669">
                  <c:v>12834.5</c:v>
                </c:pt>
                <c:pt idx="25670">
                  <c:v>12835</c:v>
                </c:pt>
                <c:pt idx="25671">
                  <c:v>12835.5</c:v>
                </c:pt>
                <c:pt idx="25672">
                  <c:v>12836</c:v>
                </c:pt>
                <c:pt idx="25673">
                  <c:v>12836.5</c:v>
                </c:pt>
                <c:pt idx="25674">
                  <c:v>12837</c:v>
                </c:pt>
                <c:pt idx="25675">
                  <c:v>12837.5</c:v>
                </c:pt>
                <c:pt idx="25676">
                  <c:v>12838</c:v>
                </c:pt>
                <c:pt idx="25677">
                  <c:v>12838.5</c:v>
                </c:pt>
                <c:pt idx="25678">
                  <c:v>12839</c:v>
                </c:pt>
                <c:pt idx="25679">
                  <c:v>12839.5</c:v>
                </c:pt>
                <c:pt idx="25680">
                  <c:v>12840</c:v>
                </c:pt>
                <c:pt idx="25681">
                  <c:v>12840.5</c:v>
                </c:pt>
                <c:pt idx="25682">
                  <c:v>12841</c:v>
                </c:pt>
                <c:pt idx="25683">
                  <c:v>12841.5</c:v>
                </c:pt>
                <c:pt idx="25684">
                  <c:v>12842</c:v>
                </c:pt>
                <c:pt idx="25685">
                  <c:v>12842.5</c:v>
                </c:pt>
                <c:pt idx="25686">
                  <c:v>12843</c:v>
                </c:pt>
                <c:pt idx="25687">
                  <c:v>12843.5</c:v>
                </c:pt>
                <c:pt idx="25688">
                  <c:v>12844</c:v>
                </c:pt>
                <c:pt idx="25689">
                  <c:v>12844.5</c:v>
                </c:pt>
                <c:pt idx="25690">
                  <c:v>12845</c:v>
                </c:pt>
                <c:pt idx="25691">
                  <c:v>12845.5</c:v>
                </c:pt>
                <c:pt idx="25692">
                  <c:v>12846</c:v>
                </c:pt>
                <c:pt idx="25693">
                  <c:v>12846.5</c:v>
                </c:pt>
                <c:pt idx="25694">
                  <c:v>12847</c:v>
                </c:pt>
                <c:pt idx="25695">
                  <c:v>12847.5</c:v>
                </c:pt>
                <c:pt idx="25696">
                  <c:v>12848</c:v>
                </c:pt>
                <c:pt idx="25697">
                  <c:v>12848.5</c:v>
                </c:pt>
                <c:pt idx="25698">
                  <c:v>12849</c:v>
                </c:pt>
                <c:pt idx="25699">
                  <c:v>12849.5</c:v>
                </c:pt>
                <c:pt idx="25700">
                  <c:v>12850</c:v>
                </c:pt>
                <c:pt idx="25701">
                  <c:v>12850.5</c:v>
                </c:pt>
                <c:pt idx="25702">
                  <c:v>12851</c:v>
                </c:pt>
                <c:pt idx="25703">
                  <c:v>12851.5</c:v>
                </c:pt>
                <c:pt idx="25704">
                  <c:v>12852</c:v>
                </c:pt>
                <c:pt idx="25705">
                  <c:v>12852.5</c:v>
                </c:pt>
                <c:pt idx="25706">
                  <c:v>12853</c:v>
                </c:pt>
                <c:pt idx="25707">
                  <c:v>12853.5</c:v>
                </c:pt>
                <c:pt idx="25708">
                  <c:v>12854</c:v>
                </c:pt>
                <c:pt idx="25709">
                  <c:v>12854.5</c:v>
                </c:pt>
                <c:pt idx="25710">
                  <c:v>12855</c:v>
                </c:pt>
                <c:pt idx="25711">
                  <c:v>12855.5</c:v>
                </c:pt>
                <c:pt idx="25712">
                  <c:v>12856</c:v>
                </c:pt>
                <c:pt idx="25713">
                  <c:v>12856.5</c:v>
                </c:pt>
                <c:pt idx="25714">
                  <c:v>12857</c:v>
                </c:pt>
                <c:pt idx="25715">
                  <c:v>12857.5</c:v>
                </c:pt>
                <c:pt idx="25716">
                  <c:v>12858</c:v>
                </c:pt>
                <c:pt idx="25717">
                  <c:v>12858.5</c:v>
                </c:pt>
                <c:pt idx="25718">
                  <c:v>12859</c:v>
                </c:pt>
                <c:pt idx="25719">
                  <c:v>12859.5</c:v>
                </c:pt>
                <c:pt idx="25720">
                  <c:v>12860</c:v>
                </c:pt>
                <c:pt idx="25721">
                  <c:v>12860.5</c:v>
                </c:pt>
                <c:pt idx="25722">
                  <c:v>12861</c:v>
                </c:pt>
                <c:pt idx="25723">
                  <c:v>12861.5</c:v>
                </c:pt>
                <c:pt idx="25724">
                  <c:v>12862</c:v>
                </c:pt>
                <c:pt idx="25725">
                  <c:v>12862.5</c:v>
                </c:pt>
                <c:pt idx="25726">
                  <c:v>12863</c:v>
                </c:pt>
                <c:pt idx="25727">
                  <c:v>12863.5</c:v>
                </c:pt>
                <c:pt idx="25728">
                  <c:v>12864</c:v>
                </c:pt>
                <c:pt idx="25729">
                  <c:v>12864.5</c:v>
                </c:pt>
                <c:pt idx="25730">
                  <c:v>12865</c:v>
                </c:pt>
                <c:pt idx="25731">
                  <c:v>12865.5</c:v>
                </c:pt>
                <c:pt idx="25732">
                  <c:v>12866</c:v>
                </c:pt>
                <c:pt idx="25733">
                  <c:v>12866.5</c:v>
                </c:pt>
                <c:pt idx="25734">
                  <c:v>12867</c:v>
                </c:pt>
                <c:pt idx="25735">
                  <c:v>12867.5</c:v>
                </c:pt>
                <c:pt idx="25736">
                  <c:v>12868</c:v>
                </c:pt>
                <c:pt idx="25737">
                  <c:v>12868.5</c:v>
                </c:pt>
                <c:pt idx="25738">
                  <c:v>12869</c:v>
                </c:pt>
                <c:pt idx="25739">
                  <c:v>12869.5</c:v>
                </c:pt>
                <c:pt idx="25740">
                  <c:v>12870</c:v>
                </c:pt>
                <c:pt idx="25741">
                  <c:v>12870.5</c:v>
                </c:pt>
                <c:pt idx="25742">
                  <c:v>12871</c:v>
                </c:pt>
                <c:pt idx="25743">
                  <c:v>12871.5</c:v>
                </c:pt>
                <c:pt idx="25744">
                  <c:v>12872</c:v>
                </c:pt>
                <c:pt idx="25745">
                  <c:v>12872.5</c:v>
                </c:pt>
                <c:pt idx="25746">
                  <c:v>12873</c:v>
                </c:pt>
                <c:pt idx="25747">
                  <c:v>12873.5</c:v>
                </c:pt>
                <c:pt idx="25748">
                  <c:v>12874</c:v>
                </c:pt>
                <c:pt idx="25749">
                  <c:v>12874.5</c:v>
                </c:pt>
                <c:pt idx="25750">
                  <c:v>12875</c:v>
                </c:pt>
                <c:pt idx="25751">
                  <c:v>12875.5</c:v>
                </c:pt>
                <c:pt idx="25752">
                  <c:v>12876</c:v>
                </c:pt>
                <c:pt idx="25753">
                  <c:v>12876.5</c:v>
                </c:pt>
                <c:pt idx="25754">
                  <c:v>12877</c:v>
                </c:pt>
                <c:pt idx="25755">
                  <c:v>12877.5</c:v>
                </c:pt>
                <c:pt idx="25756">
                  <c:v>12878</c:v>
                </c:pt>
                <c:pt idx="25757">
                  <c:v>12878.5</c:v>
                </c:pt>
                <c:pt idx="25758">
                  <c:v>12879</c:v>
                </c:pt>
                <c:pt idx="25759">
                  <c:v>12879.5</c:v>
                </c:pt>
                <c:pt idx="25760">
                  <c:v>12880</c:v>
                </c:pt>
                <c:pt idx="25761">
                  <c:v>12880.5</c:v>
                </c:pt>
                <c:pt idx="25762">
                  <c:v>12881</c:v>
                </c:pt>
                <c:pt idx="25763">
                  <c:v>12881.5</c:v>
                </c:pt>
                <c:pt idx="25764">
                  <c:v>12882</c:v>
                </c:pt>
                <c:pt idx="25765">
                  <c:v>12882.5</c:v>
                </c:pt>
                <c:pt idx="25766">
                  <c:v>12883</c:v>
                </c:pt>
                <c:pt idx="25767">
                  <c:v>12883.5</c:v>
                </c:pt>
                <c:pt idx="25768">
                  <c:v>12884</c:v>
                </c:pt>
                <c:pt idx="25769">
                  <c:v>12884.5</c:v>
                </c:pt>
                <c:pt idx="25770">
                  <c:v>12885</c:v>
                </c:pt>
                <c:pt idx="25771">
                  <c:v>12885.5</c:v>
                </c:pt>
                <c:pt idx="25772">
                  <c:v>12886</c:v>
                </c:pt>
                <c:pt idx="25773">
                  <c:v>12886.5</c:v>
                </c:pt>
                <c:pt idx="25774">
                  <c:v>12887</c:v>
                </c:pt>
                <c:pt idx="25775">
                  <c:v>12887.5</c:v>
                </c:pt>
                <c:pt idx="25776">
                  <c:v>12888</c:v>
                </c:pt>
                <c:pt idx="25777">
                  <c:v>12888.5</c:v>
                </c:pt>
                <c:pt idx="25778">
                  <c:v>12889</c:v>
                </c:pt>
                <c:pt idx="25779">
                  <c:v>12889.5</c:v>
                </c:pt>
                <c:pt idx="25780">
                  <c:v>12890</c:v>
                </c:pt>
                <c:pt idx="25781">
                  <c:v>12890.5</c:v>
                </c:pt>
                <c:pt idx="25782">
                  <c:v>12891</c:v>
                </c:pt>
                <c:pt idx="25783">
                  <c:v>12891.5</c:v>
                </c:pt>
                <c:pt idx="25784">
                  <c:v>12892</c:v>
                </c:pt>
                <c:pt idx="25785">
                  <c:v>12892.5</c:v>
                </c:pt>
                <c:pt idx="25786">
                  <c:v>12893</c:v>
                </c:pt>
                <c:pt idx="25787">
                  <c:v>12893.5</c:v>
                </c:pt>
                <c:pt idx="25788">
                  <c:v>12894</c:v>
                </c:pt>
                <c:pt idx="25789">
                  <c:v>12894.5</c:v>
                </c:pt>
                <c:pt idx="25790">
                  <c:v>12895</c:v>
                </c:pt>
                <c:pt idx="25791">
                  <c:v>12895.5</c:v>
                </c:pt>
                <c:pt idx="25792">
                  <c:v>12896</c:v>
                </c:pt>
                <c:pt idx="25793">
                  <c:v>12896.5</c:v>
                </c:pt>
                <c:pt idx="25794">
                  <c:v>12897</c:v>
                </c:pt>
                <c:pt idx="25795">
                  <c:v>12897.5</c:v>
                </c:pt>
                <c:pt idx="25796">
                  <c:v>12898</c:v>
                </c:pt>
                <c:pt idx="25797">
                  <c:v>12898.5</c:v>
                </c:pt>
                <c:pt idx="25798">
                  <c:v>12899</c:v>
                </c:pt>
                <c:pt idx="25799">
                  <c:v>12899.5</c:v>
                </c:pt>
                <c:pt idx="25800">
                  <c:v>12900</c:v>
                </c:pt>
                <c:pt idx="25801">
                  <c:v>12900.5</c:v>
                </c:pt>
                <c:pt idx="25802">
                  <c:v>12901</c:v>
                </c:pt>
                <c:pt idx="25803">
                  <c:v>12901.5</c:v>
                </c:pt>
                <c:pt idx="25804">
                  <c:v>12902</c:v>
                </c:pt>
                <c:pt idx="25805">
                  <c:v>12902.5</c:v>
                </c:pt>
                <c:pt idx="25806">
                  <c:v>12903</c:v>
                </c:pt>
                <c:pt idx="25807">
                  <c:v>12903.5</c:v>
                </c:pt>
                <c:pt idx="25808">
                  <c:v>12904</c:v>
                </c:pt>
                <c:pt idx="25809">
                  <c:v>12904.5</c:v>
                </c:pt>
                <c:pt idx="25810">
                  <c:v>12905</c:v>
                </c:pt>
                <c:pt idx="25811">
                  <c:v>12905.5</c:v>
                </c:pt>
                <c:pt idx="25812">
                  <c:v>12906</c:v>
                </c:pt>
                <c:pt idx="25813">
                  <c:v>12906.5</c:v>
                </c:pt>
                <c:pt idx="25814">
                  <c:v>12907</c:v>
                </c:pt>
                <c:pt idx="25815">
                  <c:v>12907.5</c:v>
                </c:pt>
                <c:pt idx="25816">
                  <c:v>12908</c:v>
                </c:pt>
                <c:pt idx="25817">
                  <c:v>12908.5</c:v>
                </c:pt>
                <c:pt idx="25818">
                  <c:v>12909</c:v>
                </c:pt>
                <c:pt idx="25819">
                  <c:v>12909.5</c:v>
                </c:pt>
                <c:pt idx="25820">
                  <c:v>12910</c:v>
                </c:pt>
                <c:pt idx="25821">
                  <c:v>12910.5</c:v>
                </c:pt>
                <c:pt idx="25822">
                  <c:v>12911</c:v>
                </c:pt>
                <c:pt idx="25823">
                  <c:v>12911.5</c:v>
                </c:pt>
                <c:pt idx="25824">
                  <c:v>12912</c:v>
                </c:pt>
                <c:pt idx="25825">
                  <c:v>12912.5</c:v>
                </c:pt>
                <c:pt idx="25826">
                  <c:v>12913</c:v>
                </c:pt>
                <c:pt idx="25827">
                  <c:v>12913.5</c:v>
                </c:pt>
                <c:pt idx="25828">
                  <c:v>12914</c:v>
                </c:pt>
                <c:pt idx="25829">
                  <c:v>12914.5</c:v>
                </c:pt>
                <c:pt idx="25830">
                  <c:v>12915</c:v>
                </c:pt>
                <c:pt idx="25831">
                  <c:v>12915.5</c:v>
                </c:pt>
                <c:pt idx="25832">
                  <c:v>12916</c:v>
                </c:pt>
                <c:pt idx="25833">
                  <c:v>12916.5</c:v>
                </c:pt>
                <c:pt idx="25834">
                  <c:v>12917</c:v>
                </c:pt>
                <c:pt idx="25835">
                  <c:v>12917.5</c:v>
                </c:pt>
                <c:pt idx="25836">
                  <c:v>12918</c:v>
                </c:pt>
                <c:pt idx="25837">
                  <c:v>12918.5</c:v>
                </c:pt>
                <c:pt idx="25838">
                  <c:v>12919</c:v>
                </c:pt>
                <c:pt idx="25839">
                  <c:v>12919.5</c:v>
                </c:pt>
                <c:pt idx="25840">
                  <c:v>12920</c:v>
                </c:pt>
                <c:pt idx="25841">
                  <c:v>12920.5</c:v>
                </c:pt>
                <c:pt idx="25842">
                  <c:v>12921</c:v>
                </c:pt>
                <c:pt idx="25843">
                  <c:v>12921.5</c:v>
                </c:pt>
                <c:pt idx="25844">
                  <c:v>12922</c:v>
                </c:pt>
                <c:pt idx="25845">
                  <c:v>12922.5</c:v>
                </c:pt>
                <c:pt idx="25846">
                  <c:v>12923</c:v>
                </c:pt>
                <c:pt idx="25847">
                  <c:v>12923.5</c:v>
                </c:pt>
                <c:pt idx="25848">
                  <c:v>12924</c:v>
                </c:pt>
                <c:pt idx="25849">
                  <c:v>12924.5</c:v>
                </c:pt>
                <c:pt idx="25850">
                  <c:v>12925</c:v>
                </c:pt>
                <c:pt idx="25851">
                  <c:v>12925.5</c:v>
                </c:pt>
                <c:pt idx="25852">
                  <c:v>12926</c:v>
                </c:pt>
                <c:pt idx="25853">
                  <c:v>12926.5</c:v>
                </c:pt>
                <c:pt idx="25854">
                  <c:v>12927</c:v>
                </c:pt>
                <c:pt idx="25855">
                  <c:v>12927.5</c:v>
                </c:pt>
                <c:pt idx="25856">
                  <c:v>12928</c:v>
                </c:pt>
                <c:pt idx="25857">
                  <c:v>12928.5</c:v>
                </c:pt>
                <c:pt idx="25858">
                  <c:v>12929</c:v>
                </c:pt>
                <c:pt idx="25859">
                  <c:v>12929.5</c:v>
                </c:pt>
                <c:pt idx="25860">
                  <c:v>12930</c:v>
                </c:pt>
                <c:pt idx="25861">
                  <c:v>12930.5</c:v>
                </c:pt>
                <c:pt idx="25862">
                  <c:v>12931</c:v>
                </c:pt>
                <c:pt idx="25863">
                  <c:v>12931.5</c:v>
                </c:pt>
                <c:pt idx="25864">
                  <c:v>12932</c:v>
                </c:pt>
                <c:pt idx="25865">
                  <c:v>12932.5</c:v>
                </c:pt>
                <c:pt idx="25866">
                  <c:v>12933</c:v>
                </c:pt>
                <c:pt idx="25867">
                  <c:v>12933.5</c:v>
                </c:pt>
                <c:pt idx="25868">
                  <c:v>12934</c:v>
                </c:pt>
                <c:pt idx="25869">
                  <c:v>12934.5</c:v>
                </c:pt>
                <c:pt idx="25870">
                  <c:v>12935</c:v>
                </c:pt>
                <c:pt idx="25871">
                  <c:v>12935.5</c:v>
                </c:pt>
                <c:pt idx="25872">
                  <c:v>12936</c:v>
                </c:pt>
                <c:pt idx="25873">
                  <c:v>12936.5</c:v>
                </c:pt>
                <c:pt idx="25874">
                  <c:v>12937</c:v>
                </c:pt>
                <c:pt idx="25875">
                  <c:v>12937.5</c:v>
                </c:pt>
                <c:pt idx="25876">
                  <c:v>12938</c:v>
                </c:pt>
                <c:pt idx="25877">
                  <c:v>12938.5</c:v>
                </c:pt>
                <c:pt idx="25878">
                  <c:v>12939</c:v>
                </c:pt>
                <c:pt idx="25879">
                  <c:v>12939.5</c:v>
                </c:pt>
                <c:pt idx="25880">
                  <c:v>12940</c:v>
                </c:pt>
                <c:pt idx="25881">
                  <c:v>12940.5</c:v>
                </c:pt>
                <c:pt idx="25882">
                  <c:v>12941</c:v>
                </c:pt>
                <c:pt idx="25883">
                  <c:v>12941.5</c:v>
                </c:pt>
                <c:pt idx="25884">
                  <c:v>12942</c:v>
                </c:pt>
                <c:pt idx="25885">
                  <c:v>12942.5</c:v>
                </c:pt>
                <c:pt idx="25886">
                  <c:v>12943</c:v>
                </c:pt>
                <c:pt idx="25887">
                  <c:v>12943.5</c:v>
                </c:pt>
                <c:pt idx="25888">
                  <c:v>12944</c:v>
                </c:pt>
                <c:pt idx="25889">
                  <c:v>12944.5</c:v>
                </c:pt>
                <c:pt idx="25890">
                  <c:v>12945</c:v>
                </c:pt>
                <c:pt idx="25891">
                  <c:v>12945.5</c:v>
                </c:pt>
                <c:pt idx="25892">
                  <c:v>12946</c:v>
                </c:pt>
                <c:pt idx="25893">
                  <c:v>12946.5</c:v>
                </c:pt>
                <c:pt idx="25894">
                  <c:v>12947</c:v>
                </c:pt>
                <c:pt idx="25895">
                  <c:v>12947.5</c:v>
                </c:pt>
                <c:pt idx="25896">
                  <c:v>12948</c:v>
                </c:pt>
                <c:pt idx="25897">
                  <c:v>12948.5</c:v>
                </c:pt>
                <c:pt idx="25898">
                  <c:v>12949</c:v>
                </c:pt>
                <c:pt idx="25899">
                  <c:v>12949.5</c:v>
                </c:pt>
                <c:pt idx="25900">
                  <c:v>12950</c:v>
                </c:pt>
                <c:pt idx="25901">
                  <c:v>12950.5</c:v>
                </c:pt>
                <c:pt idx="25902">
                  <c:v>12951</c:v>
                </c:pt>
                <c:pt idx="25903">
                  <c:v>12951.5</c:v>
                </c:pt>
                <c:pt idx="25904">
                  <c:v>12952</c:v>
                </c:pt>
                <c:pt idx="25905">
                  <c:v>12952.5</c:v>
                </c:pt>
                <c:pt idx="25906">
                  <c:v>12953</c:v>
                </c:pt>
                <c:pt idx="25907">
                  <c:v>12953.5</c:v>
                </c:pt>
                <c:pt idx="25908">
                  <c:v>12954</c:v>
                </c:pt>
                <c:pt idx="25909">
                  <c:v>12954.5</c:v>
                </c:pt>
                <c:pt idx="25910">
                  <c:v>12955</c:v>
                </c:pt>
                <c:pt idx="25911">
                  <c:v>12955.5</c:v>
                </c:pt>
                <c:pt idx="25912">
                  <c:v>12956</c:v>
                </c:pt>
                <c:pt idx="25913">
                  <c:v>12956.5</c:v>
                </c:pt>
                <c:pt idx="25914">
                  <c:v>12957</c:v>
                </c:pt>
                <c:pt idx="25915">
                  <c:v>12957.5</c:v>
                </c:pt>
                <c:pt idx="25916">
                  <c:v>12958</c:v>
                </c:pt>
                <c:pt idx="25917">
                  <c:v>12958.5</c:v>
                </c:pt>
                <c:pt idx="25918">
                  <c:v>12959</c:v>
                </c:pt>
                <c:pt idx="25919">
                  <c:v>12959.5</c:v>
                </c:pt>
                <c:pt idx="25920">
                  <c:v>12960</c:v>
                </c:pt>
                <c:pt idx="25921">
                  <c:v>12960.5</c:v>
                </c:pt>
                <c:pt idx="25922">
                  <c:v>12961</c:v>
                </c:pt>
                <c:pt idx="25923">
                  <c:v>12961.5</c:v>
                </c:pt>
                <c:pt idx="25924">
                  <c:v>12962</c:v>
                </c:pt>
                <c:pt idx="25925">
                  <c:v>12962.5</c:v>
                </c:pt>
                <c:pt idx="25926">
                  <c:v>12963</c:v>
                </c:pt>
                <c:pt idx="25927">
                  <c:v>12963.5</c:v>
                </c:pt>
                <c:pt idx="25928">
                  <c:v>12964</c:v>
                </c:pt>
                <c:pt idx="25929">
                  <c:v>12964.5</c:v>
                </c:pt>
                <c:pt idx="25930">
                  <c:v>12965</c:v>
                </c:pt>
                <c:pt idx="25931">
                  <c:v>12965.5</c:v>
                </c:pt>
                <c:pt idx="25932">
                  <c:v>12966</c:v>
                </c:pt>
                <c:pt idx="25933">
                  <c:v>12966.5</c:v>
                </c:pt>
                <c:pt idx="25934">
                  <c:v>12967</c:v>
                </c:pt>
                <c:pt idx="25935">
                  <c:v>12967.5</c:v>
                </c:pt>
                <c:pt idx="25936">
                  <c:v>12968</c:v>
                </c:pt>
                <c:pt idx="25937">
                  <c:v>12968.5</c:v>
                </c:pt>
                <c:pt idx="25938">
                  <c:v>12969</c:v>
                </c:pt>
                <c:pt idx="25939">
                  <c:v>12969.5</c:v>
                </c:pt>
                <c:pt idx="25940">
                  <c:v>12970</c:v>
                </c:pt>
                <c:pt idx="25941">
                  <c:v>12970.5</c:v>
                </c:pt>
                <c:pt idx="25942">
                  <c:v>12971</c:v>
                </c:pt>
                <c:pt idx="25943">
                  <c:v>12971.5</c:v>
                </c:pt>
                <c:pt idx="25944">
                  <c:v>12972</c:v>
                </c:pt>
                <c:pt idx="25945">
                  <c:v>12972.5</c:v>
                </c:pt>
                <c:pt idx="25946">
                  <c:v>12973</c:v>
                </c:pt>
                <c:pt idx="25947">
                  <c:v>12973.5</c:v>
                </c:pt>
                <c:pt idx="25948">
                  <c:v>12974</c:v>
                </c:pt>
                <c:pt idx="25949">
                  <c:v>12974.5</c:v>
                </c:pt>
                <c:pt idx="25950">
                  <c:v>12975</c:v>
                </c:pt>
                <c:pt idx="25951">
                  <c:v>12975.5</c:v>
                </c:pt>
                <c:pt idx="25952">
                  <c:v>12976</c:v>
                </c:pt>
                <c:pt idx="25953">
                  <c:v>12976.5</c:v>
                </c:pt>
                <c:pt idx="25954">
                  <c:v>12977</c:v>
                </c:pt>
                <c:pt idx="25955">
                  <c:v>12977.5</c:v>
                </c:pt>
                <c:pt idx="25956">
                  <c:v>12978</c:v>
                </c:pt>
                <c:pt idx="25957">
                  <c:v>12978.5</c:v>
                </c:pt>
                <c:pt idx="25958">
                  <c:v>12979</c:v>
                </c:pt>
                <c:pt idx="25959">
                  <c:v>12979.5</c:v>
                </c:pt>
                <c:pt idx="25960">
                  <c:v>12980</c:v>
                </c:pt>
                <c:pt idx="25961">
                  <c:v>12980.5</c:v>
                </c:pt>
                <c:pt idx="25962">
                  <c:v>12981</c:v>
                </c:pt>
                <c:pt idx="25963">
                  <c:v>12981.5</c:v>
                </c:pt>
                <c:pt idx="25964">
                  <c:v>12982</c:v>
                </c:pt>
                <c:pt idx="25965">
                  <c:v>12982.5</c:v>
                </c:pt>
                <c:pt idx="25966">
                  <c:v>12983</c:v>
                </c:pt>
                <c:pt idx="25967">
                  <c:v>12983.5</c:v>
                </c:pt>
                <c:pt idx="25968">
                  <c:v>12984</c:v>
                </c:pt>
                <c:pt idx="25969">
                  <c:v>12984.5</c:v>
                </c:pt>
                <c:pt idx="25970">
                  <c:v>12985</c:v>
                </c:pt>
                <c:pt idx="25971">
                  <c:v>12985.5</c:v>
                </c:pt>
                <c:pt idx="25972">
                  <c:v>12986</c:v>
                </c:pt>
                <c:pt idx="25973">
                  <c:v>12986.5</c:v>
                </c:pt>
                <c:pt idx="25974">
                  <c:v>12987</c:v>
                </c:pt>
                <c:pt idx="25975">
                  <c:v>12987.5</c:v>
                </c:pt>
                <c:pt idx="25976">
                  <c:v>12988</c:v>
                </c:pt>
                <c:pt idx="25977">
                  <c:v>12988.5</c:v>
                </c:pt>
                <c:pt idx="25978">
                  <c:v>12989</c:v>
                </c:pt>
                <c:pt idx="25979">
                  <c:v>12989.5</c:v>
                </c:pt>
                <c:pt idx="25980">
                  <c:v>12990</c:v>
                </c:pt>
                <c:pt idx="25981">
                  <c:v>12990.5</c:v>
                </c:pt>
                <c:pt idx="25982">
                  <c:v>12991</c:v>
                </c:pt>
                <c:pt idx="25983">
                  <c:v>12991.5</c:v>
                </c:pt>
                <c:pt idx="25984">
                  <c:v>12992</c:v>
                </c:pt>
                <c:pt idx="25985">
                  <c:v>12992.5</c:v>
                </c:pt>
                <c:pt idx="25986">
                  <c:v>12993</c:v>
                </c:pt>
                <c:pt idx="25987">
                  <c:v>12993.5</c:v>
                </c:pt>
                <c:pt idx="25988">
                  <c:v>12994</c:v>
                </c:pt>
                <c:pt idx="25989">
                  <c:v>12994.5</c:v>
                </c:pt>
                <c:pt idx="25990">
                  <c:v>12995</c:v>
                </c:pt>
                <c:pt idx="25991">
                  <c:v>12995.5</c:v>
                </c:pt>
                <c:pt idx="25992">
                  <c:v>12996</c:v>
                </c:pt>
                <c:pt idx="25993">
                  <c:v>12996.5</c:v>
                </c:pt>
                <c:pt idx="25994">
                  <c:v>12997</c:v>
                </c:pt>
                <c:pt idx="25995">
                  <c:v>12997.5</c:v>
                </c:pt>
                <c:pt idx="25996">
                  <c:v>12998</c:v>
                </c:pt>
                <c:pt idx="25997">
                  <c:v>12998.5</c:v>
                </c:pt>
                <c:pt idx="25998">
                  <c:v>12999</c:v>
                </c:pt>
                <c:pt idx="25999">
                  <c:v>12999.5</c:v>
                </c:pt>
                <c:pt idx="26000">
                  <c:v>13000</c:v>
                </c:pt>
                <c:pt idx="26001">
                  <c:v>13000.5</c:v>
                </c:pt>
                <c:pt idx="26002">
                  <c:v>13001</c:v>
                </c:pt>
                <c:pt idx="26003">
                  <c:v>13001.5</c:v>
                </c:pt>
                <c:pt idx="26004">
                  <c:v>13002</c:v>
                </c:pt>
                <c:pt idx="26005">
                  <c:v>13002.5</c:v>
                </c:pt>
                <c:pt idx="26006">
                  <c:v>13003</c:v>
                </c:pt>
                <c:pt idx="26007">
                  <c:v>13003.5</c:v>
                </c:pt>
                <c:pt idx="26008">
                  <c:v>13004</c:v>
                </c:pt>
                <c:pt idx="26009">
                  <c:v>13004.5</c:v>
                </c:pt>
                <c:pt idx="26010">
                  <c:v>13005</c:v>
                </c:pt>
                <c:pt idx="26011">
                  <c:v>13005.5</c:v>
                </c:pt>
                <c:pt idx="26012">
                  <c:v>13006</c:v>
                </c:pt>
                <c:pt idx="26013">
                  <c:v>13006.5</c:v>
                </c:pt>
                <c:pt idx="26014">
                  <c:v>13007</c:v>
                </c:pt>
                <c:pt idx="26015">
                  <c:v>13007.5</c:v>
                </c:pt>
                <c:pt idx="26016">
                  <c:v>13008</c:v>
                </c:pt>
                <c:pt idx="26017">
                  <c:v>13008.5</c:v>
                </c:pt>
                <c:pt idx="26018">
                  <c:v>13009</c:v>
                </c:pt>
                <c:pt idx="26019">
                  <c:v>13009.5</c:v>
                </c:pt>
                <c:pt idx="26020">
                  <c:v>13010</c:v>
                </c:pt>
                <c:pt idx="26021">
                  <c:v>13010.5</c:v>
                </c:pt>
                <c:pt idx="26022">
                  <c:v>13011</c:v>
                </c:pt>
                <c:pt idx="26023">
                  <c:v>13011.5</c:v>
                </c:pt>
                <c:pt idx="26024">
                  <c:v>13012</c:v>
                </c:pt>
                <c:pt idx="26025">
                  <c:v>13012.5</c:v>
                </c:pt>
                <c:pt idx="26026">
                  <c:v>13013</c:v>
                </c:pt>
                <c:pt idx="26027">
                  <c:v>13013.5</c:v>
                </c:pt>
                <c:pt idx="26028">
                  <c:v>13014</c:v>
                </c:pt>
                <c:pt idx="26029">
                  <c:v>13014.5</c:v>
                </c:pt>
                <c:pt idx="26030">
                  <c:v>13015</c:v>
                </c:pt>
                <c:pt idx="26031">
                  <c:v>13015.5</c:v>
                </c:pt>
                <c:pt idx="26032">
                  <c:v>13016</c:v>
                </c:pt>
                <c:pt idx="26033">
                  <c:v>13016.5</c:v>
                </c:pt>
                <c:pt idx="26034">
                  <c:v>13017</c:v>
                </c:pt>
                <c:pt idx="26035">
                  <c:v>13017.5</c:v>
                </c:pt>
                <c:pt idx="26036">
                  <c:v>13018</c:v>
                </c:pt>
                <c:pt idx="26037">
                  <c:v>13018.5</c:v>
                </c:pt>
                <c:pt idx="26038">
                  <c:v>13019</c:v>
                </c:pt>
                <c:pt idx="26039">
                  <c:v>13019.5</c:v>
                </c:pt>
                <c:pt idx="26040">
                  <c:v>13020</c:v>
                </c:pt>
                <c:pt idx="26041">
                  <c:v>13020.5</c:v>
                </c:pt>
                <c:pt idx="26042">
                  <c:v>13021</c:v>
                </c:pt>
                <c:pt idx="26043">
                  <c:v>13021.5</c:v>
                </c:pt>
                <c:pt idx="26044">
                  <c:v>13022</c:v>
                </c:pt>
                <c:pt idx="26045">
                  <c:v>13022.5</c:v>
                </c:pt>
                <c:pt idx="26046">
                  <c:v>13023</c:v>
                </c:pt>
                <c:pt idx="26047">
                  <c:v>13023.5</c:v>
                </c:pt>
                <c:pt idx="26048">
                  <c:v>13024</c:v>
                </c:pt>
                <c:pt idx="26049">
                  <c:v>13024.5</c:v>
                </c:pt>
                <c:pt idx="26050">
                  <c:v>13025</c:v>
                </c:pt>
                <c:pt idx="26051">
                  <c:v>13025.5</c:v>
                </c:pt>
                <c:pt idx="26052">
                  <c:v>13026</c:v>
                </c:pt>
                <c:pt idx="26053">
                  <c:v>13026.5</c:v>
                </c:pt>
                <c:pt idx="26054">
                  <c:v>13027</c:v>
                </c:pt>
                <c:pt idx="26055">
                  <c:v>13027.5</c:v>
                </c:pt>
                <c:pt idx="26056">
                  <c:v>13028</c:v>
                </c:pt>
                <c:pt idx="26057">
                  <c:v>13028.5</c:v>
                </c:pt>
                <c:pt idx="26058">
                  <c:v>13029</c:v>
                </c:pt>
                <c:pt idx="26059">
                  <c:v>13029.5</c:v>
                </c:pt>
                <c:pt idx="26060">
                  <c:v>13030</c:v>
                </c:pt>
                <c:pt idx="26061">
                  <c:v>13030.5</c:v>
                </c:pt>
                <c:pt idx="26062">
                  <c:v>13031</c:v>
                </c:pt>
                <c:pt idx="26063">
                  <c:v>13031.5</c:v>
                </c:pt>
                <c:pt idx="26064">
                  <c:v>13032</c:v>
                </c:pt>
                <c:pt idx="26065">
                  <c:v>13032.5</c:v>
                </c:pt>
                <c:pt idx="26066">
                  <c:v>13033</c:v>
                </c:pt>
                <c:pt idx="26067">
                  <c:v>13033.5</c:v>
                </c:pt>
                <c:pt idx="26068">
                  <c:v>13034</c:v>
                </c:pt>
                <c:pt idx="26069">
                  <c:v>13034.5</c:v>
                </c:pt>
                <c:pt idx="26070">
                  <c:v>13035</c:v>
                </c:pt>
                <c:pt idx="26071">
                  <c:v>13035.5</c:v>
                </c:pt>
                <c:pt idx="26072">
                  <c:v>13036</c:v>
                </c:pt>
                <c:pt idx="26073">
                  <c:v>13036.5</c:v>
                </c:pt>
                <c:pt idx="26074">
                  <c:v>13037</c:v>
                </c:pt>
                <c:pt idx="26075">
                  <c:v>13037.5</c:v>
                </c:pt>
                <c:pt idx="26076">
                  <c:v>13038</c:v>
                </c:pt>
                <c:pt idx="26077">
                  <c:v>13038.5</c:v>
                </c:pt>
                <c:pt idx="26078">
                  <c:v>13039</c:v>
                </c:pt>
                <c:pt idx="26079">
                  <c:v>13039.5</c:v>
                </c:pt>
                <c:pt idx="26080">
                  <c:v>13040</c:v>
                </c:pt>
                <c:pt idx="26081">
                  <c:v>13040.5</c:v>
                </c:pt>
                <c:pt idx="26082">
                  <c:v>13041</c:v>
                </c:pt>
                <c:pt idx="26083">
                  <c:v>13041.5</c:v>
                </c:pt>
                <c:pt idx="26084">
                  <c:v>13042</c:v>
                </c:pt>
                <c:pt idx="26085">
                  <c:v>13042.5</c:v>
                </c:pt>
                <c:pt idx="26086">
                  <c:v>13043</c:v>
                </c:pt>
                <c:pt idx="26087">
                  <c:v>13043.5</c:v>
                </c:pt>
                <c:pt idx="26088">
                  <c:v>13044</c:v>
                </c:pt>
                <c:pt idx="26089">
                  <c:v>13044.5</c:v>
                </c:pt>
                <c:pt idx="26090">
                  <c:v>13045</c:v>
                </c:pt>
                <c:pt idx="26091">
                  <c:v>13045.5</c:v>
                </c:pt>
                <c:pt idx="26092">
                  <c:v>13046</c:v>
                </c:pt>
                <c:pt idx="26093">
                  <c:v>13046.5</c:v>
                </c:pt>
                <c:pt idx="26094">
                  <c:v>13047</c:v>
                </c:pt>
                <c:pt idx="26095">
                  <c:v>13047.5</c:v>
                </c:pt>
                <c:pt idx="26096">
                  <c:v>13048</c:v>
                </c:pt>
                <c:pt idx="26097">
                  <c:v>13048.5</c:v>
                </c:pt>
                <c:pt idx="26098">
                  <c:v>13049</c:v>
                </c:pt>
                <c:pt idx="26099">
                  <c:v>13049.5</c:v>
                </c:pt>
                <c:pt idx="26100">
                  <c:v>13050</c:v>
                </c:pt>
                <c:pt idx="26101">
                  <c:v>13050.5</c:v>
                </c:pt>
                <c:pt idx="26102">
                  <c:v>13051</c:v>
                </c:pt>
                <c:pt idx="26103">
                  <c:v>13051.5</c:v>
                </c:pt>
                <c:pt idx="26104">
                  <c:v>13052</c:v>
                </c:pt>
                <c:pt idx="26105">
                  <c:v>13052.5</c:v>
                </c:pt>
                <c:pt idx="26106">
                  <c:v>13053</c:v>
                </c:pt>
                <c:pt idx="26107">
                  <c:v>13053.5</c:v>
                </c:pt>
                <c:pt idx="26108">
                  <c:v>13054</c:v>
                </c:pt>
                <c:pt idx="26109">
                  <c:v>13054.5</c:v>
                </c:pt>
                <c:pt idx="26110">
                  <c:v>13055</c:v>
                </c:pt>
                <c:pt idx="26111">
                  <c:v>13055.5</c:v>
                </c:pt>
                <c:pt idx="26112">
                  <c:v>13056</c:v>
                </c:pt>
                <c:pt idx="26113">
                  <c:v>13056.5</c:v>
                </c:pt>
                <c:pt idx="26114">
                  <c:v>13057</c:v>
                </c:pt>
                <c:pt idx="26115">
                  <c:v>13057.5</c:v>
                </c:pt>
                <c:pt idx="26116">
                  <c:v>13058</c:v>
                </c:pt>
                <c:pt idx="26117">
                  <c:v>13058.5</c:v>
                </c:pt>
                <c:pt idx="26118">
                  <c:v>13059</c:v>
                </c:pt>
                <c:pt idx="26119">
                  <c:v>13059.5</c:v>
                </c:pt>
                <c:pt idx="26120">
                  <c:v>13060</c:v>
                </c:pt>
                <c:pt idx="26121">
                  <c:v>13060.5</c:v>
                </c:pt>
                <c:pt idx="26122">
                  <c:v>13061</c:v>
                </c:pt>
                <c:pt idx="26123">
                  <c:v>13061.5</c:v>
                </c:pt>
                <c:pt idx="26124">
                  <c:v>13062</c:v>
                </c:pt>
                <c:pt idx="26125">
                  <c:v>13062.5</c:v>
                </c:pt>
                <c:pt idx="26126">
                  <c:v>13063</c:v>
                </c:pt>
                <c:pt idx="26127">
                  <c:v>13063.5</c:v>
                </c:pt>
                <c:pt idx="26128">
                  <c:v>13064</c:v>
                </c:pt>
                <c:pt idx="26129">
                  <c:v>13064.5</c:v>
                </c:pt>
                <c:pt idx="26130">
                  <c:v>13065</c:v>
                </c:pt>
                <c:pt idx="26131">
                  <c:v>13065.5</c:v>
                </c:pt>
                <c:pt idx="26132">
                  <c:v>13066</c:v>
                </c:pt>
                <c:pt idx="26133">
                  <c:v>13066.5</c:v>
                </c:pt>
                <c:pt idx="26134">
                  <c:v>13067</c:v>
                </c:pt>
                <c:pt idx="26135">
                  <c:v>13067.5</c:v>
                </c:pt>
                <c:pt idx="26136">
                  <c:v>13068</c:v>
                </c:pt>
                <c:pt idx="26137">
                  <c:v>13068.5</c:v>
                </c:pt>
                <c:pt idx="26138">
                  <c:v>13069</c:v>
                </c:pt>
                <c:pt idx="26139">
                  <c:v>13069.5</c:v>
                </c:pt>
                <c:pt idx="26140">
                  <c:v>13070</c:v>
                </c:pt>
                <c:pt idx="26141">
                  <c:v>13070.5</c:v>
                </c:pt>
                <c:pt idx="26142">
                  <c:v>13071</c:v>
                </c:pt>
                <c:pt idx="26143">
                  <c:v>13071.5</c:v>
                </c:pt>
                <c:pt idx="26144">
                  <c:v>13072</c:v>
                </c:pt>
                <c:pt idx="26145">
                  <c:v>13072.5</c:v>
                </c:pt>
                <c:pt idx="26146">
                  <c:v>13073</c:v>
                </c:pt>
                <c:pt idx="26147">
                  <c:v>13073.5</c:v>
                </c:pt>
                <c:pt idx="26148">
                  <c:v>13074</c:v>
                </c:pt>
                <c:pt idx="26149">
                  <c:v>13074.5</c:v>
                </c:pt>
                <c:pt idx="26150">
                  <c:v>13075</c:v>
                </c:pt>
                <c:pt idx="26151">
                  <c:v>13075.5</c:v>
                </c:pt>
                <c:pt idx="26152">
                  <c:v>13076</c:v>
                </c:pt>
                <c:pt idx="26153">
                  <c:v>13076.5</c:v>
                </c:pt>
                <c:pt idx="26154">
                  <c:v>13077</c:v>
                </c:pt>
                <c:pt idx="26155">
                  <c:v>13077.5</c:v>
                </c:pt>
                <c:pt idx="26156">
                  <c:v>13078</c:v>
                </c:pt>
                <c:pt idx="26157">
                  <c:v>13078.5</c:v>
                </c:pt>
                <c:pt idx="26158">
                  <c:v>13079</c:v>
                </c:pt>
                <c:pt idx="26159">
                  <c:v>13079.5</c:v>
                </c:pt>
                <c:pt idx="26160">
                  <c:v>13080</c:v>
                </c:pt>
                <c:pt idx="26161">
                  <c:v>13080.5</c:v>
                </c:pt>
                <c:pt idx="26162">
                  <c:v>13081</c:v>
                </c:pt>
                <c:pt idx="26163">
                  <c:v>13081.5</c:v>
                </c:pt>
                <c:pt idx="26164">
                  <c:v>13082</c:v>
                </c:pt>
                <c:pt idx="26165">
                  <c:v>13082.5</c:v>
                </c:pt>
                <c:pt idx="26166">
                  <c:v>13083</c:v>
                </c:pt>
                <c:pt idx="26167">
                  <c:v>13083.5</c:v>
                </c:pt>
                <c:pt idx="26168">
                  <c:v>13084</c:v>
                </c:pt>
                <c:pt idx="26169">
                  <c:v>13084.5</c:v>
                </c:pt>
                <c:pt idx="26170">
                  <c:v>13085</c:v>
                </c:pt>
                <c:pt idx="26171">
                  <c:v>13085.5</c:v>
                </c:pt>
                <c:pt idx="26172">
                  <c:v>13086</c:v>
                </c:pt>
                <c:pt idx="26173">
                  <c:v>13086.5</c:v>
                </c:pt>
                <c:pt idx="26174">
                  <c:v>13087</c:v>
                </c:pt>
                <c:pt idx="26175">
                  <c:v>13087.5</c:v>
                </c:pt>
                <c:pt idx="26176">
                  <c:v>13088</c:v>
                </c:pt>
                <c:pt idx="26177">
                  <c:v>13088.5</c:v>
                </c:pt>
                <c:pt idx="26178">
                  <c:v>13089</c:v>
                </c:pt>
                <c:pt idx="26179">
                  <c:v>13089.5</c:v>
                </c:pt>
                <c:pt idx="26180">
                  <c:v>13090</c:v>
                </c:pt>
                <c:pt idx="26181">
                  <c:v>13090.5</c:v>
                </c:pt>
                <c:pt idx="26182">
                  <c:v>13091</c:v>
                </c:pt>
                <c:pt idx="26183">
                  <c:v>13091.5</c:v>
                </c:pt>
                <c:pt idx="26184">
                  <c:v>13092</c:v>
                </c:pt>
                <c:pt idx="26185">
                  <c:v>13092.5</c:v>
                </c:pt>
                <c:pt idx="26186">
                  <c:v>13093</c:v>
                </c:pt>
                <c:pt idx="26187">
                  <c:v>13093.5</c:v>
                </c:pt>
                <c:pt idx="26188">
                  <c:v>13094</c:v>
                </c:pt>
                <c:pt idx="26189">
                  <c:v>13094.5</c:v>
                </c:pt>
                <c:pt idx="26190">
                  <c:v>13095</c:v>
                </c:pt>
                <c:pt idx="26191">
                  <c:v>13095.5</c:v>
                </c:pt>
                <c:pt idx="26192">
                  <c:v>13096</c:v>
                </c:pt>
                <c:pt idx="26193">
                  <c:v>13096.5</c:v>
                </c:pt>
                <c:pt idx="26194">
                  <c:v>13097</c:v>
                </c:pt>
                <c:pt idx="26195">
                  <c:v>13097.5</c:v>
                </c:pt>
                <c:pt idx="26196">
                  <c:v>13098</c:v>
                </c:pt>
                <c:pt idx="26197">
                  <c:v>13098.5</c:v>
                </c:pt>
                <c:pt idx="26198">
                  <c:v>13099</c:v>
                </c:pt>
                <c:pt idx="26199">
                  <c:v>13099.5</c:v>
                </c:pt>
                <c:pt idx="26200">
                  <c:v>13100</c:v>
                </c:pt>
                <c:pt idx="26201">
                  <c:v>13100.5</c:v>
                </c:pt>
                <c:pt idx="26202">
                  <c:v>13101</c:v>
                </c:pt>
                <c:pt idx="26203">
                  <c:v>13101.5</c:v>
                </c:pt>
                <c:pt idx="26204">
                  <c:v>13102</c:v>
                </c:pt>
                <c:pt idx="26205">
                  <c:v>13102.5</c:v>
                </c:pt>
                <c:pt idx="26206">
                  <c:v>13103</c:v>
                </c:pt>
                <c:pt idx="26207">
                  <c:v>13103.5</c:v>
                </c:pt>
                <c:pt idx="26208">
                  <c:v>13104</c:v>
                </c:pt>
                <c:pt idx="26209">
                  <c:v>13104.5</c:v>
                </c:pt>
                <c:pt idx="26210">
                  <c:v>13105</c:v>
                </c:pt>
                <c:pt idx="26211">
                  <c:v>13105.5</c:v>
                </c:pt>
                <c:pt idx="26212">
                  <c:v>13106</c:v>
                </c:pt>
                <c:pt idx="26213">
                  <c:v>13106.5</c:v>
                </c:pt>
                <c:pt idx="26214">
                  <c:v>13107</c:v>
                </c:pt>
                <c:pt idx="26215">
                  <c:v>13107.5</c:v>
                </c:pt>
                <c:pt idx="26216">
                  <c:v>13108</c:v>
                </c:pt>
                <c:pt idx="26217">
                  <c:v>13108.5</c:v>
                </c:pt>
                <c:pt idx="26218">
                  <c:v>13109</c:v>
                </c:pt>
                <c:pt idx="26219">
                  <c:v>13109.5</c:v>
                </c:pt>
                <c:pt idx="26220">
                  <c:v>13110</c:v>
                </c:pt>
                <c:pt idx="26221">
                  <c:v>13110.5</c:v>
                </c:pt>
                <c:pt idx="26222">
                  <c:v>13111</c:v>
                </c:pt>
                <c:pt idx="26223">
                  <c:v>13111.5</c:v>
                </c:pt>
                <c:pt idx="26224">
                  <c:v>13112</c:v>
                </c:pt>
                <c:pt idx="26225">
                  <c:v>13112.5</c:v>
                </c:pt>
                <c:pt idx="26226">
                  <c:v>13113</c:v>
                </c:pt>
                <c:pt idx="26227">
                  <c:v>13113.5</c:v>
                </c:pt>
                <c:pt idx="26228">
                  <c:v>13114</c:v>
                </c:pt>
                <c:pt idx="26229">
                  <c:v>13114.5</c:v>
                </c:pt>
                <c:pt idx="26230">
                  <c:v>13115</c:v>
                </c:pt>
                <c:pt idx="26231">
                  <c:v>13115.5</c:v>
                </c:pt>
                <c:pt idx="26232">
                  <c:v>13116</c:v>
                </c:pt>
                <c:pt idx="26233">
                  <c:v>13116.5</c:v>
                </c:pt>
                <c:pt idx="26234">
                  <c:v>13117</c:v>
                </c:pt>
                <c:pt idx="26235">
                  <c:v>13117.5</c:v>
                </c:pt>
                <c:pt idx="26236">
                  <c:v>13118</c:v>
                </c:pt>
                <c:pt idx="26237">
                  <c:v>13118.5</c:v>
                </c:pt>
                <c:pt idx="26238">
                  <c:v>13119</c:v>
                </c:pt>
                <c:pt idx="26239">
                  <c:v>13119.5</c:v>
                </c:pt>
                <c:pt idx="26240">
                  <c:v>13120</c:v>
                </c:pt>
                <c:pt idx="26241">
                  <c:v>13120.5</c:v>
                </c:pt>
                <c:pt idx="26242">
                  <c:v>13121</c:v>
                </c:pt>
                <c:pt idx="26243">
                  <c:v>13121.5</c:v>
                </c:pt>
                <c:pt idx="26244">
                  <c:v>13122</c:v>
                </c:pt>
                <c:pt idx="26245">
                  <c:v>13122.5</c:v>
                </c:pt>
                <c:pt idx="26246">
                  <c:v>13123</c:v>
                </c:pt>
                <c:pt idx="26247">
                  <c:v>13123.5</c:v>
                </c:pt>
                <c:pt idx="26248">
                  <c:v>13124</c:v>
                </c:pt>
                <c:pt idx="26249">
                  <c:v>13124.5</c:v>
                </c:pt>
                <c:pt idx="26250">
                  <c:v>13125</c:v>
                </c:pt>
                <c:pt idx="26251">
                  <c:v>13125.5</c:v>
                </c:pt>
                <c:pt idx="26252">
                  <c:v>13126</c:v>
                </c:pt>
                <c:pt idx="26253">
                  <c:v>13126.5</c:v>
                </c:pt>
                <c:pt idx="26254">
                  <c:v>13127</c:v>
                </c:pt>
                <c:pt idx="26255">
                  <c:v>13127.5</c:v>
                </c:pt>
                <c:pt idx="26256">
                  <c:v>13128</c:v>
                </c:pt>
                <c:pt idx="26257">
                  <c:v>13128.5</c:v>
                </c:pt>
                <c:pt idx="26258">
                  <c:v>13129</c:v>
                </c:pt>
                <c:pt idx="26259">
                  <c:v>13129.5</c:v>
                </c:pt>
                <c:pt idx="26260">
                  <c:v>13130</c:v>
                </c:pt>
                <c:pt idx="26261">
                  <c:v>13130.5</c:v>
                </c:pt>
                <c:pt idx="26262">
                  <c:v>13131</c:v>
                </c:pt>
                <c:pt idx="26263">
                  <c:v>13131.5</c:v>
                </c:pt>
                <c:pt idx="26264">
                  <c:v>13132</c:v>
                </c:pt>
                <c:pt idx="26265">
                  <c:v>13132.5</c:v>
                </c:pt>
                <c:pt idx="26266">
                  <c:v>13133</c:v>
                </c:pt>
                <c:pt idx="26267">
                  <c:v>13133.5</c:v>
                </c:pt>
                <c:pt idx="26268">
                  <c:v>13134</c:v>
                </c:pt>
                <c:pt idx="26269">
                  <c:v>13134.5</c:v>
                </c:pt>
                <c:pt idx="26270">
                  <c:v>13135</c:v>
                </c:pt>
                <c:pt idx="26271">
                  <c:v>13135.5</c:v>
                </c:pt>
                <c:pt idx="26272">
                  <c:v>13136</c:v>
                </c:pt>
                <c:pt idx="26273">
                  <c:v>13136.5</c:v>
                </c:pt>
                <c:pt idx="26274">
                  <c:v>13137</c:v>
                </c:pt>
                <c:pt idx="26275">
                  <c:v>13137.5</c:v>
                </c:pt>
                <c:pt idx="26276">
                  <c:v>13138</c:v>
                </c:pt>
                <c:pt idx="26277">
                  <c:v>13138.5</c:v>
                </c:pt>
                <c:pt idx="26278">
                  <c:v>13139</c:v>
                </c:pt>
                <c:pt idx="26279">
                  <c:v>13139.5</c:v>
                </c:pt>
                <c:pt idx="26280">
                  <c:v>13140</c:v>
                </c:pt>
                <c:pt idx="26281">
                  <c:v>13140.5</c:v>
                </c:pt>
                <c:pt idx="26282">
                  <c:v>13141</c:v>
                </c:pt>
                <c:pt idx="26283">
                  <c:v>13141.5</c:v>
                </c:pt>
                <c:pt idx="26284">
                  <c:v>13142</c:v>
                </c:pt>
                <c:pt idx="26285">
                  <c:v>13142.5</c:v>
                </c:pt>
                <c:pt idx="26286">
                  <c:v>13143</c:v>
                </c:pt>
                <c:pt idx="26287">
                  <c:v>13143.5</c:v>
                </c:pt>
                <c:pt idx="26288">
                  <c:v>13144</c:v>
                </c:pt>
                <c:pt idx="26289">
                  <c:v>13144.5</c:v>
                </c:pt>
                <c:pt idx="26290">
                  <c:v>13145</c:v>
                </c:pt>
                <c:pt idx="26291">
                  <c:v>13145.5</c:v>
                </c:pt>
                <c:pt idx="26292">
                  <c:v>13146</c:v>
                </c:pt>
                <c:pt idx="26293">
                  <c:v>13146.5</c:v>
                </c:pt>
                <c:pt idx="26294">
                  <c:v>13147</c:v>
                </c:pt>
                <c:pt idx="26295">
                  <c:v>13147.5</c:v>
                </c:pt>
                <c:pt idx="26296">
                  <c:v>13148</c:v>
                </c:pt>
                <c:pt idx="26297">
                  <c:v>13148.5</c:v>
                </c:pt>
                <c:pt idx="26298">
                  <c:v>13149</c:v>
                </c:pt>
                <c:pt idx="26299">
                  <c:v>13149.5</c:v>
                </c:pt>
                <c:pt idx="26300">
                  <c:v>13150</c:v>
                </c:pt>
                <c:pt idx="26301">
                  <c:v>13150.5</c:v>
                </c:pt>
                <c:pt idx="26302">
                  <c:v>13151</c:v>
                </c:pt>
                <c:pt idx="26303">
                  <c:v>13151.5</c:v>
                </c:pt>
                <c:pt idx="26304">
                  <c:v>13152</c:v>
                </c:pt>
                <c:pt idx="26305">
                  <c:v>13152.5</c:v>
                </c:pt>
                <c:pt idx="26306">
                  <c:v>13153</c:v>
                </c:pt>
                <c:pt idx="26307">
                  <c:v>13153.5</c:v>
                </c:pt>
                <c:pt idx="26308">
                  <c:v>13154</c:v>
                </c:pt>
                <c:pt idx="26309">
                  <c:v>13154.5</c:v>
                </c:pt>
                <c:pt idx="26310">
                  <c:v>13155</c:v>
                </c:pt>
                <c:pt idx="26311">
                  <c:v>13155.5</c:v>
                </c:pt>
                <c:pt idx="26312">
                  <c:v>13156</c:v>
                </c:pt>
                <c:pt idx="26313">
                  <c:v>13156.5</c:v>
                </c:pt>
                <c:pt idx="26314">
                  <c:v>13157</c:v>
                </c:pt>
                <c:pt idx="26315">
                  <c:v>13157.5</c:v>
                </c:pt>
                <c:pt idx="26316">
                  <c:v>13158</c:v>
                </c:pt>
                <c:pt idx="26317">
                  <c:v>13158.5</c:v>
                </c:pt>
                <c:pt idx="26318">
                  <c:v>13159</c:v>
                </c:pt>
                <c:pt idx="26319">
                  <c:v>13159.5</c:v>
                </c:pt>
                <c:pt idx="26320">
                  <c:v>13160</c:v>
                </c:pt>
                <c:pt idx="26321">
                  <c:v>13160.5</c:v>
                </c:pt>
                <c:pt idx="26322">
                  <c:v>13161</c:v>
                </c:pt>
                <c:pt idx="26323">
                  <c:v>13161.5</c:v>
                </c:pt>
                <c:pt idx="26324">
                  <c:v>13162</c:v>
                </c:pt>
                <c:pt idx="26325">
                  <c:v>13162.5</c:v>
                </c:pt>
                <c:pt idx="26326">
                  <c:v>13163</c:v>
                </c:pt>
                <c:pt idx="26327">
                  <c:v>13163.5</c:v>
                </c:pt>
                <c:pt idx="26328">
                  <c:v>13164</c:v>
                </c:pt>
                <c:pt idx="26329">
                  <c:v>13164.5</c:v>
                </c:pt>
                <c:pt idx="26330">
                  <c:v>13165</c:v>
                </c:pt>
                <c:pt idx="26331">
                  <c:v>13165.5</c:v>
                </c:pt>
                <c:pt idx="26332">
                  <c:v>13166</c:v>
                </c:pt>
                <c:pt idx="26333">
                  <c:v>13166.5</c:v>
                </c:pt>
                <c:pt idx="26334">
                  <c:v>13167</c:v>
                </c:pt>
                <c:pt idx="26335">
                  <c:v>13167.5</c:v>
                </c:pt>
                <c:pt idx="26336">
                  <c:v>13168</c:v>
                </c:pt>
                <c:pt idx="26337">
                  <c:v>13168.5</c:v>
                </c:pt>
                <c:pt idx="26338">
                  <c:v>13169</c:v>
                </c:pt>
                <c:pt idx="26339">
                  <c:v>13169.5</c:v>
                </c:pt>
                <c:pt idx="26340">
                  <c:v>13170</c:v>
                </c:pt>
                <c:pt idx="26341">
                  <c:v>13170.5</c:v>
                </c:pt>
                <c:pt idx="26342">
                  <c:v>13171</c:v>
                </c:pt>
                <c:pt idx="26343">
                  <c:v>13171.5</c:v>
                </c:pt>
                <c:pt idx="26344">
                  <c:v>13172</c:v>
                </c:pt>
                <c:pt idx="26345">
                  <c:v>13172.5</c:v>
                </c:pt>
                <c:pt idx="26346">
                  <c:v>13173</c:v>
                </c:pt>
                <c:pt idx="26347">
                  <c:v>13173.5</c:v>
                </c:pt>
                <c:pt idx="26348">
                  <c:v>13174</c:v>
                </c:pt>
                <c:pt idx="26349">
                  <c:v>13174.5</c:v>
                </c:pt>
                <c:pt idx="26350">
                  <c:v>13175</c:v>
                </c:pt>
                <c:pt idx="26351">
                  <c:v>13175.5</c:v>
                </c:pt>
                <c:pt idx="26352">
                  <c:v>13176</c:v>
                </c:pt>
                <c:pt idx="26353">
                  <c:v>13176.5</c:v>
                </c:pt>
                <c:pt idx="26354">
                  <c:v>13177</c:v>
                </c:pt>
                <c:pt idx="26355">
                  <c:v>13177.5</c:v>
                </c:pt>
                <c:pt idx="26356">
                  <c:v>13178</c:v>
                </c:pt>
                <c:pt idx="26357">
                  <c:v>13178.5</c:v>
                </c:pt>
                <c:pt idx="26358">
                  <c:v>13179</c:v>
                </c:pt>
                <c:pt idx="26359">
                  <c:v>13179.5</c:v>
                </c:pt>
                <c:pt idx="26360">
                  <c:v>13180</c:v>
                </c:pt>
                <c:pt idx="26361">
                  <c:v>13180.5</c:v>
                </c:pt>
                <c:pt idx="26362">
                  <c:v>13181</c:v>
                </c:pt>
                <c:pt idx="26363">
                  <c:v>13181.5</c:v>
                </c:pt>
                <c:pt idx="26364">
                  <c:v>13182</c:v>
                </c:pt>
                <c:pt idx="26365">
                  <c:v>13182.5</c:v>
                </c:pt>
                <c:pt idx="26366">
                  <c:v>13183</c:v>
                </c:pt>
                <c:pt idx="26367">
                  <c:v>13183.5</c:v>
                </c:pt>
                <c:pt idx="26368">
                  <c:v>13184</c:v>
                </c:pt>
                <c:pt idx="26369">
                  <c:v>13184.5</c:v>
                </c:pt>
                <c:pt idx="26370">
                  <c:v>13185</c:v>
                </c:pt>
                <c:pt idx="26371">
                  <c:v>13185.5</c:v>
                </c:pt>
                <c:pt idx="26372">
                  <c:v>13186</c:v>
                </c:pt>
                <c:pt idx="26373">
                  <c:v>13186.5</c:v>
                </c:pt>
                <c:pt idx="26374">
                  <c:v>13187</c:v>
                </c:pt>
                <c:pt idx="26375">
                  <c:v>13187.5</c:v>
                </c:pt>
                <c:pt idx="26376">
                  <c:v>13188</c:v>
                </c:pt>
                <c:pt idx="26377">
                  <c:v>13188.5</c:v>
                </c:pt>
                <c:pt idx="26378">
                  <c:v>13189</c:v>
                </c:pt>
                <c:pt idx="26379">
                  <c:v>13189.5</c:v>
                </c:pt>
                <c:pt idx="26380">
                  <c:v>13190</c:v>
                </c:pt>
                <c:pt idx="26381">
                  <c:v>13190.5</c:v>
                </c:pt>
                <c:pt idx="26382">
                  <c:v>13191</c:v>
                </c:pt>
                <c:pt idx="26383">
                  <c:v>13191.5</c:v>
                </c:pt>
                <c:pt idx="26384">
                  <c:v>13192</c:v>
                </c:pt>
                <c:pt idx="26385">
                  <c:v>13192.5</c:v>
                </c:pt>
                <c:pt idx="26386">
                  <c:v>13193</c:v>
                </c:pt>
                <c:pt idx="26387">
                  <c:v>13193.5</c:v>
                </c:pt>
                <c:pt idx="26388">
                  <c:v>13194</c:v>
                </c:pt>
                <c:pt idx="26389">
                  <c:v>13194.5</c:v>
                </c:pt>
                <c:pt idx="26390">
                  <c:v>13195</c:v>
                </c:pt>
                <c:pt idx="26391">
                  <c:v>13195.5</c:v>
                </c:pt>
                <c:pt idx="26392">
                  <c:v>13196</c:v>
                </c:pt>
                <c:pt idx="26393">
                  <c:v>13196.5</c:v>
                </c:pt>
                <c:pt idx="26394">
                  <c:v>13197</c:v>
                </c:pt>
                <c:pt idx="26395">
                  <c:v>13197.5</c:v>
                </c:pt>
                <c:pt idx="26396">
                  <c:v>13198</c:v>
                </c:pt>
                <c:pt idx="26397">
                  <c:v>13198.5</c:v>
                </c:pt>
                <c:pt idx="26398">
                  <c:v>13199</c:v>
                </c:pt>
                <c:pt idx="26399">
                  <c:v>13199.5</c:v>
                </c:pt>
                <c:pt idx="26400">
                  <c:v>13200</c:v>
                </c:pt>
                <c:pt idx="26401">
                  <c:v>13200.5</c:v>
                </c:pt>
                <c:pt idx="26402">
                  <c:v>13201</c:v>
                </c:pt>
                <c:pt idx="26403">
                  <c:v>13201.5</c:v>
                </c:pt>
                <c:pt idx="26404">
                  <c:v>13202</c:v>
                </c:pt>
                <c:pt idx="26405">
                  <c:v>13202.5</c:v>
                </c:pt>
                <c:pt idx="26406">
                  <c:v>13203</c:v>
                </c:pt>
                <c:pt idx="26407">
                  <c:v>13203.5</c:v>
                </c:pt>
                <c:pt idx="26408">
                  <c:v>13204</c:v>
                </c:pt>
                <c:pt idx="26409">
                  <c:v>13204.5</c:v>
                </c:pt>
                <c:pt idx="26410">
                  <c:v>13205</c:v>
                </c:pt>
                <c:pt idx="26411">
                  <c:v>13205.5</c:v>
                </c:pt>
                <c:pt idx="26412">
                  <c:v>13206</c:v>
                </c:pt>
                <c:pt idx="26413">
                  <c:v>13206.5</c:v>
                </c:pt>
                <c:pt idx="26414">
                  <c:v>13207</c:v>
                </c:pt>
                <c:pt idx="26415">
                  <c:v>13207.5</c:v>
                </c:pt>
                <c:pt idx="26416">
                  <c:v>13208</c:v>
                </c:pt>
                <c:pt idx="26417">
                  <c:v>13208.5</c:v>
                </c:pt>
                <c:pt idx="26418">
                  <c:v>13209</c:v>
                </c:pt>
                <c:pt idx="26419">
                  <c:v>13209.5</c:v>
                </c:pt>
                <c:pt idx="26420">
                  <c:v>13210</c:v>
                </c:pt>
                <c:pt idx="26421">
                  <c:v>13210.5</c:v>
                </c:pt>
                <c:pt idx="26422">
                  <c:v>13211</c:v>
                </c:pt>
                <c:pt idx="26423">
                  <c:v>13211.5</c:v>
                </c:pt>
                <c:pt idx="26424">
                  <c:v>13212</c:v>
                </c:pt>
                <c:pt idx="26425">
                  <c:v>13212.5</c:v>
                </c:pt>
                <c:pt idx="26426">
                  <c:v>13213</c:v>
                </c:pt>
                <c:pt idx="26427">
                  <c:v>13213.5</c:v>
                </c:pt>
                <c:pt idx="26428">
                  <c:v>13214</c:v>
                </c:pt>
                <c:pt idx="26429">
                  <c:v>13214.5</c:v>
                </c:pt>
                <c:pt idx="26430">
                  <c:v>13215</c:v>
                </c:pt>
                <c:pt idx="26431">
                  <c:v>13215.5</c:v>
                </c:pt>
                <c:pt idx="26432">
                  <c:v>13216</c:v>
                </c:pt>
                <c:pt idx="26433">
                  <c:v>13216.5</c:v>
                </c:pt>
                <c:pt idx="26434">
                  <c:v>13217</c:v>
                </c:pt>
                <c:pt idx="26435">
                  <c:v>13217.5</c:v>
                </c:pt>
                <c:pt idx="26436">
                  <c:v>13218</c:v>
                </c:pt>
                <c:pt idx="26437">
                  <c:v>13218.5</c:v>
                </c:pt>
                <c:pt idx="26438">
                  <c:v>13219</c:v>
                </c:pt>
                <c:pt idx="26439">
                  <c:v>13219.5</c:v>
                </c:pt>
                <c:pt idx="26440">
                  <c:v>13220</c:v>
                </c:pt>
                <c:pt idx="26441">
                  <c:v>13220.5</c:v>
                </c:pt>
                <c:pt idx="26442">
                  <c:v>13221</c:v>
                </c:pt>
                <c:pt idx="26443">
                  <c:v>13221.5</c:v>
                </c:pt>
                <c:pt idx="26444">
                  <c:v>13222</c:v>
                </c:pt>
                <c:pt idx="26445">
                  <c:v>13222.5</c:v>
                </c:pt>
                <c:pt idx="26446">
                  <c:v>13223</c:v>
                </c:pt>
                <c:pt idx="26447">
                  <c:v>13223.5</c:v>
                </c:pt>
                <c:pt idx="26448">
                  <c:v>13224</c:v>
                </c:pt>
                <c:pt idx="26449">
                  <c:v>13224.5</c:v>
                </c:pt>
                <c:pt idx="26450">
                  <c:v>13225</c:v>
                </c:pt>
                <c:pt idx="26451">
                  <c:v>13225.5</c:v>
                </c:pt>
                <c:pt idx="26452">
                  <c:v>13226</c:v>
                </c:pt>
                <c:pt idx="26453">
                  <c:v>13226.5</c:v>
                </c:pt>
                <c:pt idx="26454">
                  <c:v>13227</c:v>
                </c:pt>
                <c:pt idx="26455">
                  <c:v>13227.5</c:v>
                </c:pt>
                <c:pt idx="26456">
                  <c:v>13228</c:v>
                </c:pt>
                <c:pt idx="26457">
                  <c:v>13228.5</c:v>
                </c:pt>
                <c:pt idx="26458">
                  <c:v>13229</c:v>
                </c:pt>
                <c:pt idx="26459">
                  <c:v>13229.5</c:v>
                </c:pt>
                <c:pt idx="26460">
                  <c:v>13230</c:v>
                </c:pt>
                <c:pt idx="26461">
                  <c:v>13230.5</c:v>
                </c:pt>
                <c:pt idx="26462">
                  <c:v>13231</c:v>
                </c:pt>
                <c:pt idx="26463">
                  <c:v>13231.5</c:v>
                </c:pt>
                <c:pt idx="26464">
                  <c:v>13232</c:v>
                </c:pt>
                <c:pt idx="26465">
                  <c:v>13232.5</c:v>
                </c:pt>
                <c:pt idx="26466">
                  <c:v>13233</c:v>
                </c:pt>
                <c:pt idx="26467">
                  <c:v>13233.5</c:v>
                </c:pt>
                <c:pt idx="26468">
                  <c:v>13234</c:v>
                </c:pt>
                <c:pt idx="26469">
                  <c:v>13234.5</c:v>
                </c:pt>
                <c:pt idx="26470">
                  <c:v>13235</c:v>
                </c:pt>
                <c:pt idx="26471">
                  <c:v>13235.5</c:v>
                </c:pt>
                <c:pt idx="26472">
                  <c:v>13236</c:v>
                </c:pt>
                <c:pt idx="26473">
                  <c:v>13236.5</c:v>
                </c:pt>
                <c:pt idx="26474">
                  <c:v>13237</c:v>
                </c:pt>
                <c:pt idx="26475">
                  <c:v>13237.5</c:v>
                </c:pt>
                <c:pt idx="26476">
                  <c:v>13238</c:v>
                </c:pt>
                <c:pt idx="26477">
                  <c:v>13238.5</c:v>
                </c:pt>
                <c:pt idx="26478">
                  <c:v>13239</c:v>
                </c:pt>
                <c:pt idx="26479">
                  <c:v>13239.5</c:v>
                </c:pt>
                <c:pt idx="26480">
                  <c:v>13240</c:v>
                </c:pt>
                <c:pt idx="26481">
                  <c:v>13240.5</c:v>
                </c:pt>
                <c:pt idx="26482">
                  <c:v>13241</c:v>
                </c:pt>
                <c:pt idx="26483">
                  <c:v>13241.5</c:v>
                </c:pt>
                <c:pt idx="26484">
                  <c:v>13242</c:v>
                </c:pt>
                <c:pt idx="26485">
                  <c:v>13242.5</c:v>
                </c:pt>
                <c:pt idx="26486">
                  <c:v>13243</c:v>
                </c:pt>
                <c:pt idx="26487">
                  <c:v>13243.5</c:v>
                </c:pt>
                <c:pt idx="26488">
                  <c:v>13244</c:v>
                </c:pt>
                <c:pt idx="26489">
                  <c:v>13244.5</c:v>
                </c:pt>
                <c:pt idx="26490">
                  <c:v>13245</c:v>
                </c:pt>
                <c:pt idx="26491">
                  <c:v>13245.5</c:v>
                </c:pt>
                <c:pt idx="26492">
                  <c:v>13246</c:v>
                </c:pt>
                <c:pt idx="26493">
                  <c:v>13246.5</c:v>
                </c:pt>
                <c:pt idx="26494">
                  <c:v>13247</c:v>
                </c:pt>
                <c:pt idx="26495">
                  <c:v>13247.5</c:v>
                </c:pt>
                <c:pt idx="26496">
                  <c:v>13248</c:v>
                </c:pt>
                <c:pt idx="26497">
                  <c:v>13248.5</c:v>
                </c:pt>
                <c:pt idx="26498">
                  <c:v>13249</c:v>
                </c:pt>
                <c:pt idx="26499">
                  <c:v>13249.5</c:v>
                </c:pt>
                <c:pt idx="26500">
                  <c:v>13250</c:v>
                </c:pt>
                <c:pt idx="26501">
                  <c:v>13250.5</c:v>
                </c:pt>
                <c:pt idx="26502">
                  <c:v>13251</c:v>
                </c:pt>
                <c:pt idx="26503">
                  <c:v>13251.5</c:v>
                </c:pt>
                <c:pt idx="26504">
                  <c:v>13252</c:v>
                </c:pt>
                <c:pt idx="26505">
                  <c:v>13252.5</c:v>
                </c:pt>
                <c:pt idx="26506">
                  <c:v>13253</c:v>
                </c:pt>
                <c:pt idx="26507">
                  <c:v>13253.5</c:v>
                </c:pt>
                <c:pt idx="26508">
                  <c:v>13254</c:v>
                </c:pt>
                <c:pt idx="26509">
                  <c:v>13254.5</c:v>
                </c:pt>
                <c:pt idx="26510">
                  <c:v>13255</c:v>
                </c:pt>
                <c:pt idx="26511">
                  <c:v>13255.5</c:v>
                </c:pt>
                <c:pt idx="26512">
                  <c:v>13256</c:v>
                </c:pt>
                <c:pt idx="26513">
                  <c:v>13256.5</c:v>
                </c:pt>
                <c:pt idx="26514">
                  <c:v>13257</c:v>
                </c:pt>
                <c:pt idx="26515">
                  <c:v>13257.5</c:v>
                </c:pt>
                <c:pt idx="26516">
                  <c:v>13258</c:v>
                </c:pt>
                <c:pt idx="26517">
                  <c:v>13258.5</c:v>
                </c:pt>
                <c:pt idx="26518">
                  <c:v>13259</c:v>
                </c:pt>
                <c:pt idx="26519">
                  <c:v>13259.5</c:v>
                </c:pt>
                <c:pt idx="26520">
                  <c:v>13260</c:v>
                </c:pt>
                <c:pt idx="26521">
                  <c:v>13260.5</c:v>
                </c:pt>
                <c:pt idx="26522">
                  <c:v>13261</c:v>
                </c:pt>
                <c:pt idx="26523">
                  <c:v>13261.5</c:v>
                </c:pt>
                <c:pt idx="26524">
                  <c:v>13262</c:v>
                </c:pt>
                <c:pt idx="26525">
                  <c:v>13262.5</c:v>
                </c:pt>
                <c:pt idx="26526">
                  <c:v>13263</c:v>
                </c:pt>
                <c:pt idx="26527">
                  <c:v>13263.5</c:v>
                </c:pt>
                <c:pt idx="26528">
                  <c:v>13264</c:v>
                </c:pt>
                <c:pt idx="26529">
                  <c:v>13264.5</c:v>
                </c:pt>
                <c:pt idx="26530">
                  <c:v>13265</c:v>
                </c:pt>
                <c:pt idx="26531">
                  <c:v>13265.5</c:v>
                </c:pt>
                <c:pt idx="26532">
                  <c:v>13266</c:v>
                </c:pt>
                <c:pt idx="26533">
                  <c:v>13266.5</c:v>
                </c:pt>
                <c:pt idx="26534">
                  <c:v>13267</c:v>
                </c:pt>
                <c:pt idx="26535">
                  <c:v>13267.5</c:v>
                </c:pt>
                <c:pt idx="26536">
                  <c:v>13268</c:v>
                </c:pt>
                <c:pt idx="26537">
                  <c:v>13268.5</c:v>
                </c:pt>
                <c:pt idx="26538">
                  <c:v>13269</c:v>
                </c:pt>
                <c:pt idx="26539">
                  <c:v>13269.5</c:v>
                </c:pt>
                <c:pt idx="26540">
                  <c:v>13270</c:v>
                </c:pt>
                <c:pt idx="26541">
                  <c:v>13270.5</c:v>
                </c:pt>
                <c:pt idx="26542">
                  <c:v>13271</c:v>
                </c:pt>
                <c:pt idx="26543">
                  <c:v>13271.5</c:v>
                </c:pt>
                <c:pt idx="26544">
                  <c:v>13272</c:v>
                </c:pt>
                <c:pt idx="26545">
                  <c:v>13272.5</c:v>
                </c:pt>
                <c:pt idx="26546">
                  <c:v>13273</c:v>
                </c:pt>
                <c:pt idx="26547">
                  <c:v>13273.5</c:v>
                </c:pt>
                <c:pt idx="26548">
                  <c:v>13274</c:v>
                </c:pt>
                <c:pt idx="26549">
                  <c:v>13274.5</c:v>
                </c:pt>
                <c:pt idx="26550">
                  <c:v>13275</c:v>
                </c:pt>
                <c:pt idx="26551">
                  <c:v>13275.5</c:v>
                </c:pt>
                <c:pt idx="26552">
                  <c:v>13276</c:v>
                </c:pt>
                <c:pt idx="26553">
                  <c:v>13276.5</c:v>
                </c:pt>
                <c:pt idx="26554">
                  <c:v>13277</c:v>
                </c:pt>
                <c:pt idx="26555">
                  <c:v>13277.5</c:v>
                </c:pt>
                <c:pt idx="26556">
                  <c:v>13278</c:v>
                </c:pt>
                <c:pt idx="26557">
                  <c:v>13278.5</c:v>
                </c:pt>
                <c:pt idx="26558">
                  <c:v>13279</c:v>
                </c:pt>
                <c:pt idx="26559">
                  <c:v>13279.5</c:v>
                </c:pt>
                <c:pt idx="26560">
                  <c:v>13280</c:v>
                </c:pt>
                <c:pt idx="26561">
                  <c:v>13280.5</c:v>
                </c:pt>
                <c:pt idx="26562">
                  <c:v>13281</c:v>
                </c:pt>
                <c:pt idx="26563">
                  <c:v>13281.5</c:v>
                </c:pt>
                <c:pt idx="26564">
                  <c:v>13282</c:v>
                </c:pt>
                <c:pt idx="26565">
                  <c:v>13282.5</c:v>
                </c:pt>
                <c:pt idx="26566">
                  <c:v>13283</c:v>
                </c:pt>
                <c:pt idx="26567">
                  <c:v>13283.5</c:v>
                </c:pt>
                <c:pt idx="26568">
                  <c:v>13284</c:v>
                </c:pt>
                <c:pt idx="26569">
                  <c:v>13284.5</c:v>
                </c:pt>
                <c:pt idx="26570">
                  <c:v>13285</c:v>
                </c:pt>
                <c:pt idx="26571">
                  <c:v>13285.5</c:v>
                </c:pt>
                <c:pt idx="26572">
                  <c:v>13286</c:v>
                </c:pt>
                <c:pt idx="26573">
                  <c:v>13286.5</c:v>
                </c:pt>
                <c:pt idx="26574">
                  <c:v>13287</c:v>
                </c:pt>
                <c:pt idx="26575">
                  <c:v>13287.5</c:v>
                </c:pt>
                <c:pt idx="26576">
                  <c:v>13288</c:v>
                </c:pt>
                <c:pt idx="26577">
                  <c:v>13288.5</c:v>
                </c:pt>
                <c:pt idx="26578">
                  <c:v>13289</c:v>
                </c:pt>
                <c:pt idx="26579">
                  <c:v>13289.5</c:v>
                </c:pt>
                <c:pt idx="26580">
                  <c:v>13290</c:v>
                </c:pt>
                <c:pt idx="26581">
                  <c:v>13290.5</c:v>
                </c:pt>
                <c:pt idx="26582">
                  <c:v>13291</c:v>
                </c:pt>
                <c:pt idx="26583">
                  <c:v>13291.5</c:v>
                </c:pt>
                <c:pt idx="26584">
                  <c:v>13292</c:v>
                </c:pt>
                <c:pt idx="26585">
                  <c:v>13292.5</c:v>
                </c:pt>
                <c:pt idx="26586">
                  <c:v>13293</c:v>
                </c:pt>
                <c:pt idx="26587">
                  <c:v>13293.5</c:v>
                </c:pt>
                <c:pt idx="26588">
                  <c:v>13294</c:v>
                </c:pt>
                <c:pt idx="26589">
                  <c:v>13294.5</c:v>
                </c:pt>
                <c:pt idx="26590">
                  <c:v>13295</c:v>
                </c:pt>
                <c:pt idx="26591">
                  <c:v>13295.5</c:v>
                </c:pt>
                <c:pt idx="26592">
                  <c:v>13296</c:v>
                </c:pt>
                <c:pt idx="26593">
                  <c:v>13296.5</c:v>
                </c:pt>
                <c:pt idx="26594">
                  <c:v>13297</c:v>
                </c:pt>
                <c:pt idx="26595">
                  <c:v>13297.5</c:v>
                </c:pt>
                <c:pt idx="26596">
                  <c:v>13298</c:v>
                </c:pt>
                <c:pt idx="26597">
                  <c:v>13298.5</c:v>
                </c:pt>
                <c:pt idx="26598">
                  <c:v>13299</c:v>
                </c:pt>
                <c:pt idx="26599">
                  <c:v>13299.5</c:v>
                </c:pt>
                <c:pt idx="26600">
                  <c:v>13300</c:v>
                </c:pt>
                <c:pt idx="26601">
                  <c:v>13300.5</c:v>
                </c:pt>
                <c:pt idx="26602">
                  <c:v>13301</c:v>
                </c:pt>
                <c:pt idx="26603">
                  <c:v>13301.5</c:v>
                </c:pt>
                <c:pt idx="26604">
                  <c:v>13302</c:v>
                </c:pt>
                <c:pt idx="26605">
                  <c:v>13302.5</c:v>
                </c:pt>
                <c:pt idx="26606">
                  <c:v>13303</c:v>
                </c:pt>
                <c:pt idx="26607">
                  <c:v>13303.5</c:v>
                </c:pt>
                <c:pt idx="26608">
                  <c:v>13304</c:v>
                </c:pt>
                <c:pt idx="26609">
                  <c:v>13304.5</c:v>
                </c:pt>
                <c:pt idx="26610">
                  <c:v>13305</c:v>
                </c:pt>
                <c:pt idx="26611">
                  <c:v>13305.5</c:v>
                </c:pt>
                <c:pt idx="26612">
                  <c:v>13306</c:v>
                </c:pt>
                <c:pt idx="26613">
                  <c:v>13306.5</c:v>
                </c:pt>
                <c:pt idx="26614">
                  <c:v>13307</c:v>
                </c:pt>
                <c:pt idx="26615">
                  <c:v>13307.5</c:v>
                </c:pt>
                <c:pt idx="26616">
                  <c:v>13308</c:v>
                </c:pt>
                <c:pt idx="26617">
                  <c:v>13308.5</c:v>
                </c:pt>
                <c:pt idx="26618">
                  <c:v>13309</c:v>
                </c:pt>
                <c:pt idx="26619">
                  <c:v>13309.5</c:v>
                </c:pt>
                <c:pt idx="26620">
                  <c:v>13310</c:v>
                </c:pt>
                <c:pt idx="26621">
                  <c:v>13310.5</c:v>
                </c:pt>
                <c:pt idx="26622">
                  <c:v>13311</c:v>
                </c:pt>
                <c:pt idx="26623">
                  <c:v>13311.5</c:v>
                </c:pt>
                <c:pt idx="26624">
                  <c:v>13312</c:v>
                </c:pt>
                <c:pt idx="26625">
                  <c:v>13312.5</c:v>
                </c:pt>
                <c:pt idx="26626">
                  <c:v>13313</c:v>
                </c:pt>
                <c:pt idx="26627">
                  <c:v>13313.5</c:v>
                </c:pt>
                <c:pt idx="26628">
                  <c:v>13314</c:v>
                </c:pt>
                <c:pt idx="26629">
                  <c:v>13314.5</c:v>
                </c:pt>
                <c:pt idx="26630">
                  <c:v>13315</c:v>
                </c:pt>
                <c:pt idx="26631">
                  <c:v>13315.5</c:v>
                </c:pt>
                <c:pt idx="26632">
                  <c:v>13316</c:v>
                </c:pt>
                <c:pt idx="26633">
                  <c:v>13316.5</c:v>
                </c:pt>
                <c:pt idx="26634">
                  <c:v>13317</c:v>
                </c:pt>
                <c:pt idx="26635">
                  <c:v>13317.5</c:v>
                </c:pt>
                <c:pt idx="26636">
                  <c:v>13318</c:v>
                </c:pt>
                <c:pt idx="26637">
                  <c:v>13318.5</c:v>
                </c:pt>
                <c:pt idx="26638">
                  <c:v>13319</c:v>
                </c:pt>
                <c:pt idx="26639">
                  <c:v>13319.5</c:v>
                </c:pt>
                <c:pt idx="26640">
                  <c:v>13320</c:v>
                </c:pt>
                <c:pt idx="26641">
                  <c:v>13320.5</c:v>
                </c:pt>
                <c:pt idx="26642">
                  <c:v>13321</c:v>
                </c:pt>
                <c:pt idx="26643">
                  <c:v>13321.5</c:v>
                </c:pt>
                <c:pt idx="26644">
                  <c:v>13322</c:v>
                </c:pt>
                <c:pt idx="26645">
                  <c:v>13322.5</c:v>
                </c:pt>
                <c:pt idx="26646">
                  <c:v>13323</c:v>
                </c:pt>
                <c:pt idx="26647">
                  <c:v>13323.5</c:v>
                </c:pt>
                <c:pt idx="26648">
                  <c:v>13324</c:v>
                </c:pt>
                <c:pt idx="26649">
                  <c:v>13324.5</c:v>
                </c:pt>
                <c:pt idx="26650">
                  <c:v>13325</c:v>
                </c:pt>
                <c:pt idx="26651">
                  <c:v>13325.5</c:v>
                </c:pt>
                <c:pt idx="26652">
                  <c:v>13326</c:v>
                </c:pt>
                <c:pt idx="26653">
                  <c:v>13326.5</c:v>
                </c:pt>
                <c:pt idx="26654">
                  <c:v>13327</c:v>
                </c:pt>
                <c:pt idx="26655">
                  <c:v>13327.5</c:v>
                </c:pt>
                <c:pt idx="26656">
                  <c:v>13328</c:v>
                </c:pt>
                <c:pt idx="26657">
                  <c:v>13328.5</c:v>
                </c:pt>
                <c:pt idx="26658">
                  <c:v>13329</c:v>
                </c:pt>
                <c:pt idx="26659">
                  <c:v>13329.5</c:v>
                </c:pt>
                <c:pt idx="26660">
                  <c:v>13330</c:v>
                </c:pt>
                <c:pt idx="26661">
                  <c:v>13330.5</c:v>
                </c:pt>
                <c:pt idx="26662">
                  <c:v>13331</c:v>
                </c:pt>
                <c:pt idx="26663">
                  <c:v>13331.5</c:v>
                </c:pt>
                <c:pt idx="26664">
                  <c:v>13332</c:v>
                </c:pt>
                <c:pt idx="26665">
                  <c:v>13332.5</c:v>
                </c:pt>
                <c:pt idx="26666">
                  <c:v>13333</c:v>
                </c:pt>
                <c:pt idx="26667">
                  <c:v>13333.5</c:v>
                </c:pt>
                <c:pt idx="26668">
                  <c:v>13334</c:v>
                </c:pt>
                <c:pt idx="26669">
                  <c:v>13334.5</c:v>
                </c:pt>
                <c:pt idx="26670">
                  <c:v>13335</c:v>
                </c:pt>
                <c:pt idx="26671">
                  <c:v>13335.5</c:v>
                </c:pt>
                <c:pt idx="26672">
                  <c:v>13336</c:v>
                </c:pt>
                <c:pt idx="26673">
                  <c:v>13336.5</c:v>
                </c:pt>
                <c:pt idx="26674">
                  <c:v>13337</c:v>
                </c:pt>
                <c:pt idx="26675">
                  <c:v>13337.5</c:v>
                </c:pt>
                <c:pt idx="26676">
                  <c:v>13338</c:v>
                </c:pt>
                <c:pt idx="26677">
                  <c:v>13338.5</c:v>
                </c:pt>
                <c:pt idx="26678">
                  <c:v>13339</c:v>
                </c:pt>
                <c:pt idx="26679">
                  <c:v>13339.5</c:v>
                </c:pt>
                <c:pt idx="26680">
                  <c:v>13340</c:v>
                </c:pt>
                <c:pt idx="26681">
                  <c:v>13340.5</c:v>
                </c:pt>
                <c:pt idx="26682">
                  <c:v>13341</c:v>
                </c:pt>
                <c:pt idx="26683">
                  <c:v>13341.5</c:v>
                </c:pt>
                <c:pt idx="26684">
                  <c:v>13342</c:v>
                </c:pt>
                <c:pt idx="26685">
                  <c:v>13342.5</c:v>
                </c:pt>
                <c:pt idx="26686">
                  <c:v>13343</c:v>
                </c:pt>
                <c:pt idx="26687">
                  <c:v>13343.5</c:v>
                </c:pt>
                <c:pt idx="26688">
                  <c:v>13344</c:v>
                </c:pt>
                <c:pt idx="26689">
                  <c:v>13344.5</c:v>
                </c:pt>
                <c:pt idx="26690">
                  <c:v>13345</c:v>
                </c:pt>
                <c:pt idx="26691">
                  <c:v>13345.5</c:v>
                </c:pt>
                <c:pt idx="26692">
                  <c:v>13346</c:v>
                </c:pt>
                <c:pt idx="26693">
                  <c:v>13346.5</c:v>
                </c:pt>
                <c:pt idx="26694">
                  <c:v>13347</c:v>
                </c:pt>
                <c:pt idx="26695">
                  <c:v>13347.5</c:v>
                </c:pt>
                <c:pt idx="26696">
                  <c:v>13348</c:v>
                </c:pt>
                <c:pt idx="26697">
                  <c:v>13348.5</c:v>
                </c:pt>
                <c:pt idx="26698">
                  <c:v>13349</c:v>
                </c:pt>
                <c:pt idx="26699">
                  <c:v>13349.5</c:v>
                </c:pt>
                <c:pt idx="26700">
                  <c:v>13350</c:v>
                </c:pt>
                <c:pt idx="26701">
                  <c:v>13350.5</c:v>
                </c:pt>
                <c:pt idx="26702">
                  <c:v>13351</c:v>
                </c:pt>
                <c:pt idx="26703">
                  <c:v>13351.5</c:v>
                </c:pt>
                <c:pt idx="26704">
                  <c:v>13352</c:v>
                </c:pt>
                <c:pt idx="26705">
                  <c:v>13352.5</c:v>
                </c:pt>
                <c:pt idx="26706">
                  <c:v>13353</c:v>
                </c:pt>
                <c:pt idx="26707">
                  <c:v>13353.5</c:v>
                </c:pt>
                <c:pt idx="26708">
                  <c:v>13354</c:v>
                </c:pt>
                <c:pt idx="26709">
                  <c:v>13354.5</c:v>
                </c:pt>
                <c:pt idx="26710">
                  <c:v>13355</c:v>
                </c:pt>
                <c:pt idx="26711">
                  <c:v>13355.5</c:v>
                </c:pt>
                <c:pt idx="26712">
                  <c:v>13356</c:v>
                </c:pt>
                <c:pt idx="26713">
                  <c:v>13356.5</c:v>
                </c:pt>
                <c:pt idx="26714">
                  <c:v>13357</c:v>
                </c:pt>
                <c:pt idx="26715">
                  <c:v>13357.5</c:v>
                </c:pt>
                <c:pt idx="26716">
                  <c:v>13358</c:v>
                </c:pt>
                <c:pt idx="26717">
                  <c:v>13358.5</c:v>
                </c:pt>
                <c:pt idx="26718">
                  <c:v>13359</c:v>
                </c:pt>
                <c:pt idx="26719">
                  <c:v>13359.5</c:v>
                </c:pt>
                <c:pt idx="26720">
                  <c:v>13360</c:v>
                </c:pt>
                <c:pt idx="26721">
                  <c:v>13360.5</c:v>
                </c:pt>
                <c:pt idx="26722">
                  <c:v>13361</c:v>
                </c:pt>
                <c:pt idx="26723">
                  <c:v>13361.5</c:v>
                </c:pt>
                <c:pt idx="26724">
                  <c:v>13362</c:v>
                </c:pt>
                <c:pt idx="26725">
                  <c:v>13362.5</c:v>
                </c:pt>
                <c:pt idx="26726">
                  <c:v>13363</c:v>
                </c:pt>
                <c:pt idx="26727">
                  <c:v>13363.5</c:v>
                </c:pt>
                <c:pt idx="26728">
                  <c:v>13364</c:v>
                </c:pt>
                <c:pt idx="26729">
                  <c:v>13364.5</c:v>
                </c:pt>
                <c:pt idx="26730">
                  <c:v>13365</c:v>
                </c:pt>
                <c:pt idx="26731">
                  <c:v>13365.5</c:v>
                </c:pt>
                <c:pt idx="26732">
                  <c:v>13366</c:v>
                </c:pt>
                <c:pt idx="26733">
                  <c:v>13366.5</c:v>
                </c:pt>
                <c:pt idx="26734">
                  <c:v>13367</c:v>
                </c:pt>
                <c:pt idx="26735">
                  <c:v>13367.5</c:v>
                </c:pt>
                <c:pt idx="26736">
                  <c:v>13368</c:v>
                </c:pt>
                <c:pt idx="26737">
                  <c:v>13368.5</c:v>
                </c:pt>
                <c:pt idx="26738">
                  <c:v>13369</c:v>
                </c:pt>
                <c:pt idx="26739">
                  <c:v>13369.5</c:v>
                </c:pt>
                <c:pt idx="26740">
                  <c:v>13370</c:v>
                </c:pt>
                <c:pt idx="26741">
                  <c:v>13370.5</c:v>
                </c:pt>
                <c:pt idx="26742">
                  <c:v>13371</c:v>
                </c:pt>
                <c:pt idx="26743">
                  <c:v>13371.5</c:v>
                </c:pt>
                <c:pt idx="26744">
                  <c:v>13372</c:v>
                </c:pt>
                <c:pt idx="26745">
                  <c:v>13372.5</c:v>
                </c:pt>
                <c:pt idx="26746">
                  <c:v>13373</c:v>
                </c:pt>
                <c:pt idx="26747">
                  <c:v>13373.5</c:v>
                </c:pt>
                <c:pt idx="26748">
                  <c:v>13374</c:v>
                </c:pt>
                <c:pt idx="26749">
                  <c:v>13374.5</c:v>
                </c:pt>
                <c:pt idx="26750">
                  <c:v>13375</c:v>
                </c:pt>
                <c:pt idx="26751">
                  <c:v>13375.5</c:v>
                </c:pt>
                <c:pt idx="26752">
                  <c:v>13376</c:v>
                </c:pt>
                <c:pt idx="26753">
                  <c:v>13376.5</c:v>
                </c:pt>
                <c:pt idx="26754">
                  <c:v>13377</c:v>
                </c:pt>
                <c:pt idx="26755">
                  <c:v>13377.5</c:v>
                </c:pt>
                <c:pt idx="26756">
                  <c:v>13378</c:v>
                </c:pt>
                <c:pt idx="26757">
                  <c:v>13378.5</c:v>
                </c:pt>
                <c:pt idx="26758">
                  <c:v>13379</c:v>
                </c:pt>
                <c:pt idx="26759">
                  <c:v>13379.5</c:v>
                </c:pt>
                <c:pt idx="26760">
                  <c:v>13380</c:v>
                </c:pt>
                <c:pt idx="26761">
                  <c:v>13380.5</c:v>
                </c:pt>
                <c:pt idx="26762">
                  <c:v>13381</c:v>
                </c:pt>
                <c:pt idx="26763">
                  <c:v>13381.5</c:v>
                </c:pt>
                <c:pt idx="26764">
                  <c:v>13382</c:v>
                </c:pt>
                <c:pt idx="26765">
                  <c:v>13382.5</c:v>
                </c:pt>
                <c:pt idx="26766">
                  <c:v>13383</c:v>
                </c:pt>
                <c:pt idx="26767">
                  <c:v>13383.5</c:v>
                </c:pt>
                <c:pt idx="26768">
                  <c:v>13384</c:v>
                </c:pt>
                <c:pt idx="26769">
                  <c:v>13384.5</c:v>
                </c:pt>
                <c:pt idx="26770">
                  <c:v>13385</c:v>
                </c:pt>
                <c:pt idx="26771">
                  <c:v>13385.5</c:v>
                </c:pt>
                <c:pt idx="26772">
                  <c:v>13386</c:v>
                </c:pt>
                <c:pt idx="26773">
                  <c:v>13386.5</c:v>
                </c:pt>
                <c:pt idx="26774">
                  <c:v>13387</c:v>
                </c:pt>
                <c:pt idx="26775">
                  <c:v>13387.5</c:v>
                </c:pt>
                <c:pt idx="26776">
                  <c:v>13388</c:v>
                </c:pt>
                <c:pt idx="26777">
                  <c:v>13388.5</c:v>
                </c:pt>
                <c:pt idx="26778">
                  <c:v>13389</c:v>
                </c:pt>
                <c:pt idx="26779">
                  <c:v>13389.5</c:v>
                </c:pt>
                <c:pt idx="26780">
                  <c:v>13390</c:v>
                </c:pt>
                <c:pt idx="26781">
                  <c:v>13390.5</c:v>
                </c:pt>
                <c:pt idx="26782">
                  <c:v>13391</c:v>
                </c:pt>
                <c:pt idx="26783">
                  <c:v>13391.5</c:v>
                </c:pt>
                <c:pt idx="26784">
                  <c:v>13392</c:v>
                </c:pt>
                <c:pt idx="26785">
                  <c:v>13392.5</c:v>
                </c:pt>
                <c:pt idx="26786">
                  <c:v>13393</c:v>
                </c:pt>
                <c:pt idx="26787">
                  <c:v>13393.5</c:v>
                </c:pt>
                <c:pt idx="26788">
                  <c:v>13394</c:v>
                </c:pt>
                <c:pt idx="26789">
                  <c:v>13394.5</c:v>
                </c:pt>
                <c:pt idx="26790">
                  <c:v>13395</c:v>
                </c:pt>
                <c:pt idx="26791">
                  <c:v>13395.5</c:v>
                </c:pt>
                <c:pt idx="26792">
                  <c:v>13396</c:v>
                </c:pt>
                <c:pt idx="26793">
                  <c:v>13396.5</c:v>
                </c:pt>
                <c:pt idx="26794">
                  <c:v>13397</c:v>
                </c:pt>
                <c:pt idx="26795">
                  <c:v>13397.5</c:v>
                </c:pt>
                <c:pt idx="26796">
                  <c:v>13398</c:v>
                </c:pt>
                <c:pt idx="26797">
                  <c:v>13398.5</c:v>
                </c:pt>
                <c:pt idx="26798">
                  <c:v>13399</c:v>
                </c:pt>
                <c:pt idx="26799">
                  <c:v>13399.5</c:v>
                </c:pt>
                <c:pt idx="26800">
                  <c:v>13400</c:v>
                </c:pt>
                <c:pt idx="26801">
                  <c:v>13400.5</c:v>
                </c:pt>
                <c:pt idx="26802">
                  <c:v>13401</c:v>
                </c:pt>
                <c:pt idx="26803">
                  <c:v>13401.5</c:v>
                </c:pt>
                <c:pt idx="26804">
                  <c:v>13402</c:v>
                </c:pt>
                <c:pt idx="26805">
                  <c:v>13402.5</c:v>
                </c:pt>
                <c:pt idx="26806">
                  <c:v>13403</c:v>
                </c:pt>
                <c:pt idx="26807">
                  <c:v>13403.5</c:v>
                </c:pt>
                <c:pt idx="26808">
                  <c:v>13404</c:v>
                </c:pt>
                <c:pt idx="26809">
                  <c:v>13404.5</c:v>
                </c:pt>
                <c:pt idx="26810">
                  <c:v>13405</c:v>
                </c:pt>
                <c:pt idx="26811">
                  <c:v>13405.5</c:v>
                </c:pt>
                <c:pt idx="26812">
                  <c:v>13406</c:v>
                </c:pt>
                <c:pt idx="26813">
                  <c:v>13406.5</c:v>
                </c:pt>
                <c:pt idx="26814">
                  <c:v>13407</c:v>
                </c:pt>
                <c:pt idx="26815">
                  <c:v>13407.5</c:v>
                </c:pt>
                <c:pt idx="26816">
                  <c:v>13408</c:v>
                </c:pt>
                <c:pt idx="26817">
                  <c:v>13408.5</c:v>
                </c:pt>
                <c:pt idx="26818">
                  <c:v>13409</c:v>
                </c:pt>
                <c:pt idx="26819">
                  <c:v>13409.5</c:v>
                </c:pt>
                <c:pt idx="26820">
                  <c:v>13410</c:v>
                </c:pt>
                <c:pt idx="26821">
                  <c:v>13410.5</c:v>
                </c:pt>
                <c:pt idx="26822">
                  <c:v>13411</c:v>
                </c:pt>
                <c:pt idx="26823">
                  <c:v>13411.5</c:v>
                </c:pt>
                <c:pt idx="26824">
                  <c:v>13412</c:v>
                </c:pt>
                <c:pt idx="26825">
                  <c:v>13412.5</c:v>
                </c:pt>
                <c:pt idx="26826">
                  <c:v>13413</c:v>
                </c:pt>
                <c:pt idx="26827">
                  <c:v>13413.5</c:v>
                </c:pt>
                <c:pt idx="26828">
                  <c:v>13414</c:v>
                </c:pt>
                <c:pt idx="26829">
                  <c:v>13414.5</c:v>
                </c:pt>
                <c:pt idx="26830">
                  <c:v>13415</c:v>
                </c:pt>
                <c:pt idx="26831">
                  <c:v>13415.5</c:v>
                </c:pt>
                <c:pt idx="26832">
                  <c:v>13416</c:v>
                </c:pt>
                <c:pt idx="26833">
                  <c:v>13416.5</c:v>
                </c:pt>
                <c:pt idx="26834">
                  <c:v>13417</c:v>
                </c:pt>
                <c:pt idx="26835">
                  <c:v>13417.5</c:v>
                </c:pt>
                <c:pt idx="26836">
                  <c:v>13418</c:v>
                </c:pt>
                <c:pt idx="26837">
                  <c:v>13418.5</c:v>
                </c:pt>
                <c:pt idx="26838">
                  <c:v>13419</c:v>
                </c:pt>
                <c:pt idx="26839">
                  <c:v>13419.5</c:v>
                </c:pt>
                <c:pt idx="26840">
                  <c:v>13420</c:v>
                </c:pt>
                <c:pt idx="26841">
                  <c:v>13420.5</c:v>
                </c:pt>
                <c:pt idx="26842">
                  <c:v>13421</c:v>
                </c:pt>
                <c:pt idx="26843">
                  <c:v>13421.5</c:v>
                </c:pt>
                <c:pt idx="26844">
                  <c:v>13422</c:v>
                </c:pt>
                <c:pt idx="26845">
                  <c:v>13422.5</c:v>
                </c:pt>
                <c:pt idx="26846">
                  <c:v>13423</c:v>
                </c:pt>
                <c:pt idx="26847">
                  <c:v>13423.5</c:v>
                </c:pt>
                <c:pt idx="26848">
                  <c:v>13424</c:v>
                </c:pt>
                <c:pt idx="26849">
                  <c:v>13424.5</c:v>
                </c:pt>
                <c:pt idx="26850">
                  <c:v>13425</c:v>
                </c:pt>
                <c:pt idx="26851">
                  <c:v>13425.5</c:v>
                </c:pt>
                <c:pt idx="26852">
                  <c:v>13426</c:v>
                </c:pt>
                <c:pt idx="26853">
                  <c:v>13426.5</c:v>
                </c:pt>
                <c:pt idx="26854">
                  <c:v>13427</c:v>
                </c:pt>
                <c:pt idx="26855">
                  <c:v>13427.5</c:v>
                </c:pt>
                <c:pt idx="26856">
                  <c:v>13428</c:v>
                </c:pt>
                <c:pt idx="26857">
                  <c:v>13428.5</c:v>
                </c:pt>
                <c:pt idx="26858">
                  <c:v>13429</c:v>
                </c:pt>
                <c:pt idx="26859">
                  <c:v>13429.5</c:v>
                </c:pt>
                <c:pt idx="26860">
                  <c:v>13430</c:v>
                </c:pt>
                <c:pt idx="26861">
                  <c:v>13430.5</c:v>
                </c:pt>
                <c:pt idx="26862">
                  <c:v>13431</c:v>
                </c:pt>
                <c:pt idx="26863">
                  <c:v>13431.5</c:v>
                </c:pt>
                <c:pt idx="26864">
                  <c:v>13432</c:v>
                </c:pt>
                <c:pt idx="26865">
                  <c:v>13432.5</c:v>
                </c:pt>
                <c:pt idx="26866">
                  <c:v>13433</c:v>
                </c:pt>
                <c:pt idx="26867">
                  <c:v>13433.5</c:v>
                </c:pt>
                <c:pt idx="26868">
                  <c:v>13434</c:v>
                </c:pt>
                <c:pt idx="26869">
                  <c:v>13434.5</c:v>
                </c:pt>
                <c:pt idx="26870">
                  <c:v>13435</c:v>
                </c:pt>
                <c:pt idx="26871">
                  <c:v>13435.5</c:v>
                </c:pt>
                <c:pt idx="26872">
                  <c:v>13436</c:v>
                </c:pt>
                <c:pt idx="26873">
                  <c:v>13436.5</c:v>
                </c:pt>
                <c:pt idx="26874">
                  <c:v>13437</c:v>
                </c:pt>
                <c:pt idx="26875">
                  <c:v>13437.5</c:v>
                </c:pt>
                <c:pt idx="26876">
                  <c:v>13438</c:v>
                </c:pt>
                <c:pt idx="26877">
                  <c:v>13438.5</c:v>
                </c:pt>
                <c:pt idx="26878">
                  <c:v>13439</c:v>
                </c:pt>
                <c:pt idx="26879">
                  <c:v>13439.5</c:v>
                </c:pt>
                <c:pt idx="26880">
                  <c:v>13440</c:v>
                </c:pt>
                <c:pt idx="26881">
                  <c:v>13440.5</c:v>
                </c:pt>
                <c:pt idx="26882">
                  <c:v>13441</c:v>
                </c:pt>
                <c:pt idx="26883">
                  <c:v>13441.5</c:v>
                </c:pt>
                <c:pt idx="26884">
                  <c:v>13442</c:v>
                </c:pt>
                <c:pt idx="26885">
                  <c:v>13442.5</c:v>
                </c:pt>
                <c:pt idx="26886">
                  <c:v>13443</c:v>
                </c:pt>
                <c:pt idx="26887">
                  <c:v>13443.5</c:v>
                </c:pt>
                <c:pt idx="26888">
                  <c:v>13444</c:v>
                </c:pt>
                <c:pt idx="26889">
                  <c:v>13444.5</c:v>
                </c:pt>
                <c:pt idx="26890">
                  <c:v>13445</c:v>
                </c:pt>
                <c:pt idx="26891">
                  <c:v>13445.5</c:v>
                </c:pt>
                <c:pt idx="26892">
                  <c:v>13446</c:v>
                </c:pt>
                <c:pt idx="26893">
                  <c:v>13446.5</c:v>
                </c:pt>
                <c:pt idx="26894">
                  <c:v>13447</c:v>
                </c:pt>
                <c:pt idx="26895">
                  <c:v>13447.5</c:v>
                </c:pt>
                <c:pt idx="26896">
                  <c:v>13448</c:v>
                </c:pt>
                <c:pt idx="26897">
                  <c:v>13448.5</c:v>
                </c:pt>
                <c:pt idx="26898">
                  <c:v>13449</c:v>
                </c:pt>
                <c:pt idx="26899">
                  <c:v>13449.5</c:v>
                </c:pt>
                <c:pt idx="26900">
                  <c:v>13450</c:v>
                </c:pt>
                <c:pt idx="26901">
                  <c:v>13450.5</c:v>
                </c:pt>
                <c:pt idx="26902">
                  <c:v>13451</c:v>
                </c:pt>
                <c:pt idx="26903">
                  <c:v>13451.5</c:v>
                </c:pt>
                <c:pt idx="26904">
                  <c:v>13452</c:v>
                </c:pt>
                <c:pt idx="26905">
                  <c:v>13452.5</c:v>
                </c:pt>
                <c:pt idx="26906">
                  <c:v>13453</c:v>
                </c:pt>
                <c:pt idx="26907">
                  <c:v>13453.5</c:v>
                </c:pt>
                <c:pt idx="26908">
                  <c:v>13454</c:v>
                </c:pt>
                <c:pt idx="26909">
                  <c:v>13454.5</c:v>
                </c:pt>
                <c:pt idx="26910">
                  <c:v>13455</c:v>
                </c:pt>
                <c:pt idx="26911">
                  <c:v>13455.5</c:v>
                </c:pt>
                <c:pt idx="26912">
                  <c:v>13456</c:v>
                </c:pt>
                <c:pt idx="26913">
                  <c:v>13456.5</c:v>
                </c:pt>
                <c:pt idx="26914">
                  <c:v>13457</c:v>
                </c:pt>
                <c:pt idx="26915">
                  <c:v>13457.5</c:v>
                </c:pt>
                <c:pt idx="26916">
                  <c:v>13458</c:v>
                </c:pt>
                <c:pt idx="26917">
                  <c:v>13458.5</c:v>
                </c:pt>
                <c:pt idx="26918">
                  <c:v>13459</c:v>
                </c:pt>
                <c:pt idx="26919">
                  <c:v>13459.5</c:v>
                </c:pt>
                <c:pt idx="26920">
                  <c:v>13460</c:v>
                </c:pt>
                <c:pt idx="26921">
                  <c:v>13460.5</c:v>
                </c:pt>
                <c:pt idx="26922">
                  <c:v>13461</c:v>
                </c:pt>
                <c:pt idx="26923">
                  <c:v>13461.5</c:v>
                </c:pt>
                <c:pt idx="26924">
                  <c:v>13462</c:v>
                </c:pt>
                <c:pt idx="26925">
                  <c:v>13462.5</c:v>
                </c:pt>
                <c:pt idx="26926">
                  <c:v>13463</c:v>
                </c:pt>
                <c:pt idx="26927">
                  <c:v>13463.5</c:v>
                </c:pt>
                <c:pt idx="26928">
                  <c:v>13464</c:v>
                </c:pt>
                <c:pt idx="26929">
                  <c:v>13464.5</c:v>
                </c:pt>
                <c:pt idx="26930">
                  <c:v>13465</c:v>
                </c:pt>
                <c:pt idx="26931">
                  <c:v>13465.5</c:v>
                </c:pt>
                <c:pt idx="26932">
                  <c:v>13466</c:v>
                </c:pt>
                <c:pt idx="26933">
                  <c:v>13466.5</c:v>
                </c:pt>
                <c:pt idx="26934">
                  <c:v>13467</c:v>
                </c:pt>
                <c:pt idx="26935">
                  <c:v>13467.5</c:v>
                </c:pt>
                <c:pt idx="26936">
                  <c:v>13468</c:v>
                </c:pt>
                <c:pt idx="26937">
                  <c:v>13468.5</c:v>
                </c:pt>
                <c:pt idx="26938">
                  <c:v>13469</c:v>
                </c:pt>
                <c:pt idx="26939">
                  <c:v>13469.5</c:v>
                </c:pt>
                <c:pt idx="26940">
                  <c:v>13470</c:v>
                </c:pt>
                <c:pt idx="26941">
                  <c:v>13470.5</c:v>
                </c:pt>
                <c:pt idx="26942">
                  <c:v>13471</c:v>
                </c:pt>
                <c:pt idx="26943">
                  <c:v>13471.5</c:v>
                </c:pt>
                <c:pt idx="26944">
                  <c:v>13472</c:v>
                </c:pt>
                <c:pt idx="26945">
                  <c:v>13472.5</c:v>
                </c:pt>
                <c:pt idx="26946">
                  <c:v>13473</c:v>
                </c:pt>
                <c:pt idx="26947">
                  <c:v>13473.5</c:v>
                </c:pt>
                <c:pt idx="26948">
                  <c:v>13474</c:v>
                </c:pt>
                <c:pt idx="26949">
                  <c:v>13474.5</c:v>
                </c:pt>
                <c:pt idx="26950">
                  <c:v>13475</c:v>
                </c:pt>
                <c:pt idx="26951">
                  <c:v>13475.5</c:v>
                </c:pt>
                <c:pt idx="26952">
                  <c:v>13476</c:v>
                </c:pt>
                <c:pt idx="26953">
                  <c:v>13476.5</c:v>
                </c:pt>
                <c:pt idx="26954">
                  <c:v>13477</c:v>
                </c:pt>
                <c:pt idx="26955">
                  <c:v>13477.5</c:v>
                </c:pt>
                <c:pt idx="26956">
                  <c:v>13478</c:v>
                </c:pt>
                <c:pt idx="26957">
                  <c:v>13478.5</c:v>
                </c:pt>
                <c:pt idx="26958">
                  <c:v>13479</c:v>
                </c:pt>
                <c:pt idx="26959">
                  <c:v>13479.5</c:v>
                </c:pt>
                <c:pt idx="26960">
                  <c:v>13480</c:v>
                </c:pt>
                <c:pt idx="26961">
                  <c:v>13480.5</c:v>
                </c:pt>
                <c:pt idx="26962">
                  <c:v>13481</c:v>
                </c:pt>
                <c:pt idx="26963">
                  <c:v>13481.5</c:v>
                </c:pt>
                <c:pt idx="26964">
                  <c:v>13482</c:v>
                </c:pt>
                <c:pt idx="26965">
                  <c:v>13482.5</c:v>
                </c:pt>
                <c:pt idx="26966">
                  <c:v>13483</c:v>
                </c:pt>
                <c:pt idx="26967">
                  <c:v>13483.5</c:v>
                </c:pt>
                <c:pt idx="26968">
                  <c:v>13484</c:v>
                </c:pt>
                <c:pt idx="26969">
                  <c:v>13484.5</c:v>
                </c:pt>
                <c:pt idx="26970">
                  <c:v>13485</c:v>
                </c:pt>
                <c:pt idx="26971">
                  <c:v>13485.5</c:v>
                </c:pt>
                <c:pt idx="26972">
                  <c:v>13486</c:v>
                </c:pt>
                <c:pt idx="26973">
                  <c:v>13486.5</c:v>
                </c:pt>
                <c:pt idx="26974">
                  <c:v>13487</c:v>
                </c:pt>
                <c:pt idx="26975">
                  <c:v>13487.5</c:v>
                </c:pt>
                <c:pt idx="26976">
                  <c:v>13488</c:v>
                </c:pt>
                <c:pt idx="26977">
                  <c:v>13488.5</c:v>
                </c:pt>
                <c:pt idx="26978">
                  <c:v>13489</c:v>
                </c:pt>
                <c:pt idx="26979">
                  <c:v>13489.5</c:v>
                </c:pt>
                <c:pt idx="26980">
                  <c:v>13490</c:v>
                </c:pt>
                <c:pt idx="26981">
                  <c:v>13490.5</c:v>
                </c:pt>
                <c:pt idx="26982">
                  <c:v>13491</c:v>
                </c:pt>
                <c:pt idx="26983">
                  <c:v>13491.5</c:v>
                </c:pt>
                <c:pt idx="26984">
                  <c:v>13492</c:v>
                </c:pt>
                <c:pt idx="26985">
                  <c:v>13492.5</c:v>
                </c:pt>
                <c:pt idx="26986">
                  <c:v>13493</c:v>
                </c:pt>
                <c:pt idx="26987">
                  <c:v>13493.5</c:v>
                </c:pt>
                <c:pt idx="26988">
                  <c:v>13494</c:v>
                </c:pt>
                <c:pt idx="26989">
                  <c:v>13494.5</c:v>
                </c:pt>
                <c:pt idx="26990">
                  <c:v>13495</c:v>
                </c:pt>
                <c:pt idx="26991">
                  <c:v>13495.5</c:v>
                </c:pt>
                <c:pt idx="26992">
                  <c:v>13496</c:v>
                </c:pt>
                <c:pt idx="26993">
                  <c:v>13496.5</c:v>
                </c:pt>
                <c:pt idx="26994">
                  <c:v>13497</c:v>
                </c:pt>
                <c:pt idx="26995">
                  <c:v>13497.5</c:v>
                </c:pt>
                <c:pt idx="26996">
                  <c:v>13498</c:v>
                </c:pt>
                <c:pt idx="26997">
                  <c:v>13498.5</c:v>
                </c:pt>
                <c:pt idx="26998">
                  <c:v>13499</c:v>
                </c:pt>
                <c:pt idx="26999">
                  <c:v>13499.5</c:v>
                </c:pt>
                <c:pt idx="27000">
                  <c:v>13500</c:v>
                </c:pt>
                <c:pt idx="27001">
                  <c:v>13500.5</c:v>
                </c:pt>
                <c:pt idx="27002">
                  <c:v>13501</c:v>
                </c:pt>
                <c:pt idx="27003">
                  <c:v>13501.5</c:v>
                </c:pt>
                <c:pt idx="27004">
                  <c:v>13502</c:v>
                </c:pt>
                <c:pt idx="27005">
                  <c:v>13502.5</c:v>
                </c:pt>
                <c:pt idx="27006">
                  <c:v>13503</c:v>
                </c:pt>
                <c:pt idx="27007">
                  <c:v>13503.5</c:v>
                </c:pt>
                <c:pt idx="27008">
                  <c:v>13504</c:v>
                </c:pt>
                <c:pt idx="27009">
                  <c:v>13504.5</c:v>
                </c:pt>
                <c:pt idx="27010">
                  <c:v>13505</c:v>
                </c:pt>
                <c:pt idx="27011">
                  <c:v>13505.5</c:v>
                </c:pt>
                <c:pt idx="27012">
                  <c:v>13506</c:v>
                </c:pt>
                <c:pt idx="27013">
                  <c:v>13506.5</c:v>
                </c:pt>
                <c:pt idx="27014">
                  <c:v>13507</c:v>
                </c:pt>
                <c:pt idx="27015">
                  <c:v>13507.5</c:v>
                </c:pt>
                <c:pt idx="27016">
                  <c:v>13508</c:v>
                </c:pt>
                <c:pt idx="27017">
                  <c:v>13508.5</c:v>
                </c:pt>
                <c:pt idx="27018">
                  <c:v>13509</c:v>
                </c:pt>
                <c:pt idx="27019">
                  <c:v>13509.5</c:v>
                </c:pt>
                <c:pt idx="27020">
                  <c:v>13510</c:v>
                </c:pt>
                <c:pt idx="27021">
                  <c:v>13510.5</c:v>
                </c:pt>
                <c:pt idx="27022">
                  <c:v>13511</c:v>
                </c:pt>
                <c:pt idx="27023">
                  <c:v>13511.5</c:v>
                </c:pt>
                <c:pt idx="27024">
                  <c:v>13512</c:v>
                </c:pt>
                <c:pt idx="27025">
                  <c:v>13512.5</c:v>
                </c:pt>
                <c:pt idx="27026">
                  <c:v>13513</c:v>
                </c:pt>
                <c:pt idx="27027">
                  <c:v>13513.5</c:v>
                </c:pt>
                <c:pt idx="27028">
                  <c:v>13514</c:v>
                </c:pt>
                <c:pt idx="27029">
                  <c:v>13514.5</c:v>
                </c:pt>
                <c:pt idx="27030">
                  <c:v>13515</c:v>
                </c:pt>
                <c:pt idx="27031">
                  <c:v>13515.5</c:v>
                </c:pt>
                <c:pt idx="27032">
                  <c:v>13516</c:v>
                </c:pt>
                <c:pt idx="27033">
                  <c:v>13516.5</c:v>
                </c:pt>
                <c:pt idx="27034">
                  <c:v>13517</c:v>
                </c:pt>
                <c:pt idx="27035">
                  <c:v>13517.5</c:v>
                </c:pt>
                <c:pt idx="27036">
                  <c:v>13518</c:v>
                </c:pt>
                <c:pt idx="27037">
                  <c:v>13518.5</c:v>
                </c:pt>
                <c:pt idx="27038">
                  <c:v>13519</c:v>
                </c:pt>
                <c:pt idx="27039">
                  <c:v>13519.5</c:v>
                </c:pt>
                <c:pt idx="27040">
                  <c:v>13520</c:v>
                </c:pt>
                <c:pt idx="27041">
                  <c:v>13520.5</c:v>
                </c:pt>
                <c:pt idx="27042">
                  <c:v>13521</c:v>
                </c:pt>
                <c:pt idx="27043">
                  <c:v>13521.5</c:v>
                </c:pt>
                <c:pt idx="27044">
                  <c:v>13522</c:v>
                </c:pt>
                <c:pt idx="27045">
                  <c:v>13522.5</c:v>
                </c:pt>
                <c:pt idx="27046">
                  <c:v>13523</c:v>
                </c:pt>
                <c:pt idx="27047">
                  <c:v>13523.5</c:v>
                </c:pt>
                <c:pt idx="27048">
                  <c:v>13524</c:v>
                </c:pt>
                <c:pt idx="27049">
                  <c:v>13524.5</c:v>
                </c:pt>
                <c:pt idx="27050">
                  <c:v>13525</c:v>
                </c:pt>
                <c:pt idx="27051">
                  <c:v>13525.5</c:v>
                </c:pt>
                <c:pt idx="27052">
                  <c:v>13526</c:v>
                </c:pt>
                <c:pt idx="27053">
                  <c:v>13526.5</c:v>
                </c:pt>
                <c:pt idx="27054">
                  <c:v>13527</c:v>
                </c:pt>
                <c:pt idx="27055">
                  <c:v>13527.5</c:v>
                </c:pt>
                <c:pt idx="27056">
                  <c:v>13528</c:v>
                </c:pt>
                <c:pt idx="27057">
                  <c:v>13528.5</c:v>
                </c:pt>
                <c:pt idx="27058">
                  <c:v>13529</c:v>
                </c:pt>
                <c:pt idx="27059">
                  <c:v>13529.5</c:v>
                </c:pt>
                <c:pt idx="27060">
                  <c:v>13530</c:v>
                </c:pt>
                <c:pt idx="27061">
                  <c:v>13530.5</c:v>
                </c:pt>
                <c:pt idx="27062">
                  <c:v>13531</c:v>
                </c:pt>
                <c:pt idx="27063">
                  <c:v>13531.5</c:v>
                </c:pt>
                <c:pt idx="27064">
                  <c:v>13532</c:v>
                </c:pt>
                <c:pt idx="27065">
                  <c:v>13532.5</c:v>
                </c:pt>
                <c:pt idx="27066">
                  <c:v>13533</c:v>
                </c:pt>
                <c:pt idx="27067">
                  <c:v>13533.5</c:v>
                </c:pt>
                <c:pt idx="27068">
                  <c:v>13534</c:v>
                </c:pt>
                <c:pt idx="27069">
                  <c:v>13534.5</c:v>
                </c:pt>
                <c:pt idx="27070">
                  <c:v>13535</c:v>
                </c:pt>
                <c:pt idx="27071">
                  <c:v>13535.5</c:v>
                </c:pt>
                <c:pt idx="27072">
                  <c:v>13536</c:v>
                </c:pt>
                <c:pt idx="27073">
                  <c:v>13536.5</c:v>
                </c:pt>
                <c:pt idx="27074">
                  <c:v>13537</c:v>
                </c:pt>
                <c:pt idx="27075">
                  <c:v>13537.5</c:v>
                </c:pt>
                <c:pt idx="27076">
                  <c:v>13538</c:v>
                </c:pt>
                <c:pt idx="27077">
                  <c:v>13538.5</c:v>
                </c:pt>
                <c:pt idx="27078">
                  <c:v>13539</c:v>
                </c:pt>
                <c:pt idx="27079">
                  <c:v>13539.5</c:v>
                </c:pt>
                <c:pt idx="27080">
                  <c:v>13540</c:v>
                </c:pt>
                <c:pt idx="27081">
                  <c:v>13540.5</c:v>
                </c:pt>
                <c:pt idx="27082">
                  <c:v>13541</c:v>
                </c:pt>
                <c:pt idx="27083">
                  <c:v>13541.5</c:v>
                </c:pt>
                <c:pt idx="27084">
                  <c:v>13542</c:v>
                </c:pt>
                <c:pt idx="27085">
                  <c:v>13542.5</c:v>
                </c:pt>
                <c:pt idx="27086">
                  <c:v>13543</c:v>
                </c:pt>
                <c:pt idx="27087">
                  <c:v>13543.5</c:v>
                </c:pt>
                <c:pt idx="27088">
                  <c:v>13544</c:v>
                </c:pt>
                <c:pt idx="27089">
                  <c:v>13544.5</c:v>
                </c:pt>
                <c:pt idx="27090">
                  <c:v>13545</c:v>
                </c:pt>
                <c:pt idx="27091">
                  <c:v>13545.5</c:v>
                </c:pt>
                <c:pt idx="27092">
                  <c:v>13546</c:v>
                </c:pt>
                <c:pt idx="27093">
                  <c:v>13546.5</c:v>
                </c:pt>
                <c:pt idx="27094">
                  <c:v>13547</c:v>
                </c:pt>
                <c:pt idx="27095">
                  <c:v>13547.5</c:v>
                </c:pt>
                <c:pt idx="27096">
                  <c:v>13548</c:v>
                </c:pt>
                <c:pt idx="27097">
                  <c:v>13548.5</c:v>
                </c:pt>
                <c:pt idx="27098">
                  <c:v>13549</c:v>
                </c:pt>
                <c:pt idx="27099">
                  <c:v>13549.5</c:v>
                </c:pt>
                <c:pt idx="27100">
                  <c:v>13550</c:v>
                </c:pt>
                <c:pt idx="27101">
                  <c:v>13550.5</c:v>
                </c:pt>
                <c:pt idx="27102">
                  <c:v>13551</c:v>
                </c:pt>
                <c:pt idx="27103">
                  <c:v>13551.5</c:v>
                </c:pt>
                <c:pt idx="27104">
                  <c:v>13552</c:v>
                </c:pt>
                <c:pt idx="27105">
                  <c:v>13552.5</c:v>
                </c:pt>
                <c:pt idx="27106">
                  <c:v>13553</c:v>
                </c:pt>
                <c:pt idx="27107">
                  <c:v>13553.5</c:v>
                </c:pt>
                <c:pt idx="27108">
                  <c:v>13554</c:v>
                </c:pt>
                <c:pt idx="27109">
                  <c:v>13554.5</c:v>
                </c:pt>
                <c:pt idx="27110">
                  <c:v>13555</c:v>
                </c:pt>
                <c:pt idx="27111">
                  <c:v>13555.5</c:v>
                </c:pt>
                <c:pt idx="27112">
                  <c:v>13556</c:v>
                </c:pt>
                <c:pt idx="27113">
                  <c:v>13556.5</c:v>
                </c:pt>
                <c:pt idx="27114">
                  <c:v>13557</c:v>
                </c:pt>
                <c:pt idx="27115">
                  <c:v>13557.5</c:v>
                </c:pt>
                <c:pt idx="27116">
                  <c:v>13558</c:v>
                </c:pt>
                <c:pt idx="27117">
                  <c:v>13558.5</c:v>
                </c:pt>
                <c:pt idx="27118">
                  <c:v>13559</c:v>
                </c:pt>
                <c:pt idx="27119">
                  <c:v>13559.5</c:v>
                </c:pt>
                <c:pt idx="27120">
                  <c:v>13560</c:v>
                </c:pt>
                <c:pt idx="27121">
                  <c:v>13560.5</c:v>
                </c:pt>
                <c:pt idx="27122">
                  <c:v>13561</c:v>
                </c:pt>
                <c:pt idx="27123">
                  <c:v>13561.5</c:v>
                </c:pt>
                <c:pt idx="27124">
                  <c:v>13562</c:v>
                </c:pt>
                <c:pt idx="27125">
                  <c:v>13562.5</c:v>
                </c:pt>
                <c:pt idx="27126">
                  <c:v>13563</c:v>
                </c:pt>
                <c:pt idx="27127">
                  <c:v>13563.5</c:v>
                </c:pt>
                <c:pt idx="27128">
                  <c:v>13564</c:v>
                </c:pt>
                <c:pt idx="27129">
                  <c:v>13564.5</c:v>
                </c:pt>
                <c:pt idx="27130">
                  <c:v>13565</c:v>
                </c:pt>
                <c:pt idx="27131">
                  <c:v>13565.5</c:v>
                </c:pt>
                <c:pt idx="27132">
                  <c:v>13566</c:v>
                </c:pt>
                <c:pt idx="27133">
                  <c:v>13566.5</c:v>
                </c:pt>
                <c:pt idx="27134">
                  <c:v>13567</c:v>
                </c:pt>
                <c:pt idx="27135">
                  <c:v>13567.5</c:v>
                </c:pt>
                <c:pt idx="27136">
                  <c:v>13568</c:v>
                </c:pt>
                <c:pt idx="27137">
                  <c:v>13568.5</c:v>
                </c:pt>
                <c:pt idx="27138">
                  <c:v>13569</c:v>
                </c:pt>
                <c:pt idx="27139">
                  <c:v>13569.5</c:v>
                </c:pt>
                <c:pt idx="27140">
                  <c:v>13570</c:v>
                </c:pt>
                <c:pt idx="27141">
                  <c:v>13570.5</c:v>
                </c:pt>
                <c:pt idx="27142">
                  <c:v>13571</c:v>
                </c:pt>
                <c:pt idx="27143">
                  <c:v>13571.5</c:v>
                </c:pt>
                <c:pt idx="27144">
                  <c:v>13572</c:v>
                </c:pt>
                <c:pt idx="27145">
                  <c:v>13572.5</c:v>
                </c:pt>
                <c:pt idx="27146">
                  <c:v>13573</c:v>
                </c:pt>
                <c:pt idx="27147">
                  <c:v>13573.5</c:v>
                </c:pt>
                <c:pt idx="27148">
                  <c:v>13574</c:v>
                </c:pt>
                <c:pt idx="27149">
                  <c:v>13574.5</c:v>
                </c:pt>
                <c:pt idx="27150">
                  <c:v>13575</c:v>
                </c:pt>
                <c:pt idx="27151">
                  <c:v>13575.5</c:v>
                </c:pt>
                <c:pt idx="27152">
                  <c:v>13576</c:v>
                </c:pt>
                <c:pt idx="27153">
                  <c:v>13576.5</c:v>
                </c:pt>
                <c:pt idx="27154">
                  <c:v>13577</c:v>
                </c:pt>
                <c:pt idx="27155">
                  <c:v>13577.5</c:v>
                </c:pt>
                <c:pt idx="27156">
                  <c:v>13578</c:v>
                </c:pt>
                <c:pt idx="27157">
                  <c:v>13578.5</c:v>
                </c:pt>
                <c:pt idx="27158">
                  <c:v>13579</c:v>
                </c:pt>
                <c:pt idx="27159">
                  <c:v>13579.5</c:v>
                </c:pt>
                <c:pt idx="27160">
                  <c:v>13580</c:v>
                </c:pt>
                <c:pt idx="27161">
                  <c:v>13580.5</c:v>
                </c:pt>
                <c:pt idx="27162">
                  <c:v>13581</c:v>
                </c:pt>
                <c:pt idx="27163">
                  <c:v>13581.5</c:v>
                </c:pt>
                <c:pt idx="27164">
                  <c:v>13582</c:v>
                </c:pt>
                <c:pt idx="27165">
                  <c:v>13582.5</c:v>
                </c:pt>
                <c:pt idx="27166">
                  <c:v>13583</c:v>
                </c:pt>
                <c:pt idx="27167">
                  <c:v>13583.5</c:v>
                </c:pt>
                <c:pt idx="27168">
                  <c:v>13584</c:v>
                </c:pt>
                <c:pt idx="27169">
                  <c:v>13584.5</c:v>
                </c:pt>
                <c:pt idx="27170">
                  <c:v>13585</c:v>
                </c:pt>
                <c:pt idx="27171">
                  <c:v>13585.5</c:v>
                </c:pt>
                <c:pt idx="27172">
                  <c:v>13586</c:v>
                </c:pt>
                <c:pt idx="27173">
                  <c:v>13586.5</c:v>
                </c:pt>
                <c:pt idx="27174">
                  <c:v>13587</c:v>
                </c:pt>
                <c:pt idx="27175">
                  <c:v>13587.5</c:v>
                </c:pt>
                <c:pt idx="27176">
                  <c:v>13588</c:v>
                </c:pt>
                <c:pt idx="27177">
                  <c:v>13588.5</c:v>
                </c:pt>
                <c:pt idx="27178">
                  <c:v>13589</c:v>
                </c:pt>
                <c:pt idx="27179">
                  <c:v>13589.5</c:v>
                </c:pt>
                <c:pt idx="27180">
                  <c:v>13590</c:v>
                </c:pt>
                <c:pt idx="27181">
                  <c:v>13590.5</c:v>
                </c:pt>
                <c:pt idx="27182">
                  <c:v>13591</c:v>
                </c:pt>
                <c:pt idx="27183">
                  <c:v>13591.5</c:v>
                </c:pt>
                <c:pt idx="27184">
                  <c:v>13592</c:v>
                </c:pt>
                <c:pt idx="27185">
                  <c:v>13592.5</c:v>
                </c:pt>
                <c:pt idx="27186">
                  <c:v>13593</c:v>
                </c:pt>
                <c:pt idx="27187">
                  <c:v>13593.5</c:v>
                </c:pt>
                <c:pt idx="27188">
                  <c:v>13594</c:v>
                </c:pt>
                <c:pt idx="27189">
                  <c:v>13594.5</c:v>
                </c:pt>
                <c:pt idx="27190">
                  <c:v>13595</c:v>
                </c:pt>
                <c:pt idx="27191">
                  <c:v>13595.5</c:v>
                </c:pt>
                <c:pt idx="27192">
                  <c:v>13596</c:v>
                </c:pt>
                <c:pt idx="27193">
                  <c:v>13596.5</c:v>
                </c:pt>
                <c:pt idx="27194">
                  <c:v>13597</c:v>
                </c:pt>
                <c:pt idx="27195">
                  <c:v>13597.5</c:v>
                </c:pt>
                <c:pt idx="27196">
                  <c:v>13598</c:v>
                </c:pt>
                <c:pt idx="27197">
                  <c:v>13598.5</c:v>
                </c:pt>
                <c:pt idx="27198">
                  <c:v>13599</c:v>
                </c:pt>
                <c:pt idx="27199">
                  <c:v>13599.5</c:v>
                </c:pt>
                <c:pt idx="27200">
                  <c:v>13600</c:v>
                </c:pt>
                <c:pt idx="27201">
                  <c:v>13600.5</c:v>
                </c:pt>
                <c:pt idx="27202">
                  <c:v>13601</c:v>
                </c:pt>
                <c:pt idx="27203">
                  <c:v>13601.5</c:v>
                </c:pt>
                <c:pt idx="27204">
                  <c:v>13602</c:v>
                </c:pt>
                <c:pt idx="27205">
                  <c:v>13602.5</c:v>
                </c:pt>
                <c:pt idx="27206">
                  <c:v>13603</c:v>
                </c:pt>
                <c:pt idx="27207">
                  <c:v>13603.5</c:v>
                </c:pt>
                <c:pt idx="27208">
                  <c:v>13604</c:v>
                </c:pt>
                <c:pt idx="27209">
                  <c:v>13604.5</c:v>
                </c:pt>
                <c:pt idx="27210">
                  <c:v>13605</c:v>
                </c:pt>
                <c:pt idx="27211">
                  <c:v>13605.5</c:v>
                </c:pt>
                <c:pt idx="27212">
                  <c:v>13606</c:v>
                </c:pt>
                <c:pt idx="27213">
                  <c:v>13606.5</c:v>
                </c:pt>
                <c:pt idx="27214">
                  <c:v>13607</c:v>
                </c:pt>
                <c:pt idx="27215">
                  <c:v>13607.5</c:v>
                </c:pt>
                <c:pt idx="27216">
                  <c:v>13608</c:v>
                </c:pt>
                <c:pt idx="27217">
                  <c:v>13608.5</c:v>
                </c:pt>
                <c:pt idx="27218">
                  <c:v>13609</c:v>
                </c:pt>
                <c:pt idx="27219">
                  <c:v>13609.5</c:v>
                </c:pt>
                <c:pt idx="27220">
                  <c:v>13610</c:v>
                </c:pt>
                <c:pt idx="27221">
                  <c:v>13610.5</c:v>
                </c:pt>
                <c:pt idx="27222">
                  <c:v>13611</c:v>
                </c:pt>
                <c:pt idx="27223">
                  <c:v>13611.5</c:v>
                </c:pt>
                <c:pt idx="27224">
                  <c:v>13612</c:v>
                </c:pt>
                <c:pt idx="27225">
                  <c:v>13612.5</c:v>
                </c:pt>
                <c:pt idx="27226">
                  <c:v>13613</c:v>
                </c:pt>
                <c:pt idx="27227">
                  <c:v>13613.5</c:v>
                </c:pt>
                <c:pt idx="27228">
                  <c:v>13614</c:v>
                </c:pt>
                <c:pt idx="27229">
                  <c:v>13614.5</c:v>
                </c:pt>
                <c:pt idx="27230">
                  <c:v>13615</c:v>
                </c:pt>
                <c:pt idx="27231">
                  <c:v>13615.5</c:v>
                </c:pt>
                <c:pt idx="27232">
                  <c:v>13616</c:v>
                </c:pt>
                <c:pt idx="27233">
                  <c:v>13616.5</c:v>
                </c:pt>
                <c:pt idx="27234">
                  <c:v>13617</c:v>
                </c:pt>
                <c:pt idx="27235">
                  <c:v>13617.5</c:v>
                </c:pt>
                <c:pt idx="27236">
                  <c:v>13618</c:v>
                </c:pt>
                <c:pt idx="27237">
                  <c:v>13618.5</c:v>
                </c:pt>
                <c:pt idx="27238">
                  <c:v>13619</c:v>
                </c:pt>
                <c:pt idx="27239">
                  <c:v>13619.5</c:v>
                </c:pt>
                <c:pt idx="27240">
                  <c:v>13620</c:v>
                </c:pt>
                <c:pt idx="27241">
                  <c:v>13620.5</c:v>
                </c:pt>
                <c:pt idx="27242">
                  <c:v>13621</c:v>
                </c:pt>
                <c:pt idx="27243">
                  <c:v>13621.5</c:v>
                </c:pt>
                <c:pt idx="27244">
                  <c:v>13622</c:v>
                </c:pt>
                <c:pt idx="27245">
                  <c:v>13622.5</c:v>
                </c:pt>
                <c:pt idx="27246">
                  <c:v>13623</c:v>
                </c:pt>
                <c:pt idx="27247">
                  <c:v>13623.5</c:v>
                </c:pt>
                <c:pt idx="27248">
                  <c:v>13624</c:v>
                </c:pt>
                <c:pt idx="27249">
                  <c:v>13624.5</c:v>
                </c:pt>
                <c:pt idx="27250">
                  <c:v>13625</c:v>
                </c:pt>
                <c:pt idx="27251">
                  <c:v>13625.5</c:v>
                </c:pt>
                <c:pt idx="27252">
                  <c:v>13626</c:v>
                </c:pt>
                <c:pt idx="27253">
                  <c:v>13626.5</c:v>
                </c:pt>
                <c:pt idx="27254">
                  <c:v>13627</c:v>
                </c:pt>
                <c:pt idx="27255">
                  <c:v>13627.5</c:v>
                </c:pt>
                <c:pt idx="27256">
                  <c:v>13628</c:v>
                </c:pt>
                <c:pt idx="27257">
                  <c:v>13628.5</c:v>
                </c:pt>
                <c:pt idx="27258">
                  <c:v>13629</c:v>
                </c:pt>
                <c:pt idx="27259">
                  <c:v>13629.5</c:v>
                </c:pt>
                <c:pt idx="27260">
                  <c:v>13630</c:v>
                </c:pt>
                <c:pt idx="27261">
                  <c:v>13630.5</c:v>
                </c:pt>
                <c:pt idx="27262">
                  <c:v>13631</c:v>
                </c:pt>
                <c:pt idx="27263">
                  <c:v>13631.5</c:v>
                </c:pt>
                <c:pt idx="27264">
                  <c:v>13632</c:v>
                </c:pt>
                <c:pt idx="27265">
                  <c:v>13632.5</c:v>
                </c:pt>
                <c:pt idx="27266">
                  <c:v>13633</c:v>
                </c:pt>
                <c:pt idx="27267">
                  <c:v>13633.5</c:v>
                </c:pt>
                <c:pt idx="27268">
                  <c:v>13634</c:v>
                </c:pt>
                <c:pt idx="27269">
                  <c:v>13634.5</c:v>
                </c:pt>
                <c:pt idx="27270">
                  <c:v>13635</c:v>
                </c:pt>
                <c:pt idx="27271">
                  <c:v>13635.5</c:v>
                </c:pt>
                <c:pt idx="27272">
                  <c:v>13636</c:v>
                </c:pt>
                <c:pt idx="27273">
                  <c:v>13636.5</c:v>
                </c:pt>
                <c:pt idx="27274">
                  <c:v>13637</c:v>
                </c:pt>
                <c:pt idx="27275">
                  <c:v>13637.5</c:v>
                </c:pt>
                <c:pt idx="27276">
                  <c:v>13638</c:v>
                </c:pt>
                <c:pt idx="27277">
                  <c:v>13638.5</c:v>
                </c:pt>
                <c:pt idx="27278">
                  <c:v>13639</c:v>
                </c:pt>
                <c:pt idx="27279">
                  <c:v>13639.5</c:v>
                </c:pt>
                <c:pt idx="27280">
                  <c:v>13640</c:v>
                </c:pt>
                <c:pt idx="27281">
                  <c:v>13640.5</c:v>
                </c:pt>
                <c:pt idx="27282">
                  <c:v>13641</c:v>
                </c:pt>
                <c:pt idx="27283">
                  <c:v>13641.5</c:v>
                </c:pt>
                <c:pt idx="27284">
                  <c:v>13642</c:v>
                </c:pt>
                <c:pt idx="27285">
                  <c:v>13642.5</c:v>
                </c:pt>
                <c:pt idx="27286">
                  <c:v>13643</c:v>
                </c:pt>
                <c:pt idx="27287">
                  <c:v>13643.5</c:v>
                </c:pt>
                <c:pt idx="27288">
                  <c:v>13644</c:v>
                </c:pt>
                <c:pt idx="27289">
                  <c:v>13644.5</c:v>
                </c:pt>
                <c:pt idx="27290">
                  <c:v>13645</c:v>
                </c:pt>
                <c:pt idx="27291">
                  <c:v>13645.5</c:v>
                </c:pt>
                <c:pt idx="27292">
                  <c:v>13646</c:v>
                </c:pt>
                <c:pt idx="27293">
                  <c:v>13646.5</c:v>
                </c:pt>
                <c:pt idx="27294">
                  <c:v>13647</c:v>
                </c:pt>
                <c:pt idx="27295">
                  <c:v>13647.5</c:v>
                </c:pt>
                <c:pt idx="27296">
                  <c:v>13648</c:v>
                </c:pt>
                <c:pt idx="27297">
                  <c:v>13648.5</c:v>
                </c:pt>
                <c:pt idx="27298">
                  <c:v>13649</c:v>
                </c:pt>
                <c:pt idx="27299">
                  <c:v>13649.5</c:v>
                </c:pt>
                <c:pt idx="27300">
                  <c:v>13650</c:v>
                </c:pt>
                <c:pt idx="27301">
                  <c:v>13650.5</c:v>
                </c:pt>
                <c:pt idx="27302">
                  <c:v>13651</c:v>
                </c:pt>
                <c:pt idx="27303">
                  <c:v>13651.5</c:v>
                </c:pt>
                <c:pt idx="27304">
                  <c:v>13652</c:v>
                </c:pt>
                <c:pt idx="27305">
                  <c:v>13652.5</c:v>
                </c:pt>
                <c:pt idx="27306">
                  <c:v>13653</c:v>
                </c:pt>
                <c:pt idx="27307">
                  <c:v>13653.5</c:v>
                </c:pt>
                <c:pt idx="27308">
                  <c:v>13654</c:v>
                </c:pt>
                <c:pt idx="27309">
                  <c:v>13654.5</c:v>
                </c:pt>
                <c:pt idx="27310">
                  <c:v>13655</c:v>
                </c:pt>
                <c:pt idx="27311">
                  <c:v>13655.5</c:v>
                </c:pt>
                <c:pt idx="27312">
                  <c:v>13656</c:v>
                </c:pt>
                <c:pt idx="27313">
                  <c:v>13656.5</c:v>
                </c:pt>
                <c:pt idx="27314">
                  <c:v>13657</c:v>
                </c:pt>
                <c:pt idx="27315">
                  <c:v>13657.5</c:v>
                </c:pt>
                <c:pt idx="27316">
                  <c:v>13658</c:v>
                </c:pt>
                <c:pt idx="27317">
                  <c:v>13658.5</c:v>
                </c:pt>
                <c:pt idx="27318">
                  <c:v>13659</c:v>
                </c:pt>
                <c:pt idx="27319">
                  <c:v>13659.5</c:v>
                </c:pt>
                <c:pt idx="27320">
                  <c:v>13660</c:v>
                </c:pt>
                <c:pt idx="27321">
                  <c:v>13660.5</c:v>
                </c:pt>
                <c:pt idx="27322">
                  <c:v>13661</c:v>
                </c:pt>
                <c:pt idx="27323">
                  <c:v>13661.5</c:v>
                </c:pt>
                <c:pt idx="27324">
                  <c:v>13662</c:v>
                </c:pt>
                <c:pt idx="27325">
                  <c:v>13662.5</c:v>
                </c:pt>
                <c:pt idx="27326">
                  <c:v>13663</c:v>
                </c:pt>
                <c:pt idx="27327">
                  <c:v>13663.5</c:v>
                </c:pt>
                <c:pt idx="27328">
                  <c:v>13664</c:v>
                </c:pt>
                <c:pt idx="27329">
                  <c:v>13664.5</c:v>
                </c:pt>
                <c:pt idx="27330">
                  <c:v>13665</c:v>
                </c:pt>
                <c:pt idx="27331">
                  <c:v>13665.5</c:v>
                </c:pt>
                <c:pt idx="27332">
                  <c:v>13666</c:v>
                </c:pt>
                <c:pt idx="27333">
                  <c:v>13666.5</c:v>
                </c:pt>
                <c:pt idx="27334">
                  <c:v>13667</c:v>
                </c:pt>
                <c:pt idx="27335">
                  <c:v>13667.5</c:v>
                </c:pt>
                <c:pt idx="27336">
                  <c:v>13668</c:v>
                </c:pt>
                <c:pt idx="27337">
                  <c:v>13668.5</c:v>
                </c:pt>
                <c:pt idx="27338">
                  <c:v>13669</c:v>
                </c:pt>
                <c:pt idx="27339">
                  <c:v>13669.5</c:v>
                </c:pt>
                <c:pt idx="27340">
                  <c:v>13670</c:v>
                </c:pt>
                <c:pt idx="27341">
                  <c:v>13670.5</c:v>
                </c:pt>
                <c:pt idx="27342">
                  <c:v>13671</c:v>
                </c:pt>
                <c:pt idx="27343">
                  <c:v>13671.5</c:v>
                </c:pt>
                <c:pt idx="27344">
                  <c:v>13672</c:v>
                </c:pt>
                <c:pt idx="27345">
                  <c:v>13672.5</c:v>
                </c:pt>
                <c:pt idx="27346">
                  <c:v>13673</c:v>
                </c:pt>
                <c:pt idx="27347">
                  <c:v>13673.5</c:v>
                </c:pt>
                <c:pt idx="27348">
                  <c:v>13674</c:v>
                </c:pt>
                <c:pt idx="27349">
                  <c:v>13674.5</c:v>
                </c:pt>
                <c:pt idx="27350">
                  <c:v>13675</c:v>
                </c:pt>
                <c:pt idx="27351">
                  <c:v>13675.5</c:v>
                </c:pt>
                <c:pt idx="27352">
                  <c:v>13676</c:v>
                </c:pt>
                <c:pt idx="27353">
                  <c:v>13676.5</c:v>
                </c:pt>
                <c:pt idx="27354">
                  <c:v>13677</c:v>
                </c:pt>
                <c:pt idx="27355">
                  <c:v>13677.5</c:v>
                </c:pt>
                <c:pt idx="27356">
                  <c:v>13678</c:v>
                </c:pt>
                <c:pt idx="27357">
                  <c:v>13678.5</c:v>
                </c:pt>
                <c:pt idx="27358">
                  <c:v>13679</c:v>
                </c:pt>
                <c:pt idx="27359">
                  <c:v>13679.5</c:v>
                </c:pt>
                <c:pt idx="27360">
                  <c:v>13680</c:v>
                </c:pt>
                <c:pt idx="27361">
                  <c:v>13680.5</c:v>
                </c:pt>
                <c:pt idx="27362">
                  <c:v>13681</c:v>
                </c:pt>
                <c:pt idx="27363">
                  <c:v>13681.5</c:v>
                </c:pt>
                <c:pt idx="27364">
                  <c:v>13682</c:v>
                </c:pt>
                <c:pt idx="27365">
                  <c:v>13682.5</c:v>
                </c:pt>
                <c:pt idx="27366">
                  <c:v>13683</c:v>
                </c:pt>
                <c:pt idx="27367">
                  <c:v>13683.5</c:v>
                </c:pt>
                <c:pt idx="27368">
                  <c:v>13684</c:v>
                </c:pt>
                <c:pt idx="27369">
                  <c:v>13684.5</c:v>
                </c:pt>
                <c:pt idx="27370">
                  <c:v>13685</c:v>
                </c:pt>
                <c:pt idx="27371">
                  <c:v>13685.5</c:v>
                </c:pt>
                <c:pt idx="27372">
                  <c:v>13686</c:v>
                </c:pt>
                <c:pt idx="27373">
                  <c:v>13686.5</c:v>
                </c:pt>
                <c:pt idx="27374">
                  <c:v>13687</c:v>
                </c:pt>
                <c:pt idx="27375">
                  <c:v>13687.5</c:v>
                </c:pt>
                <c:pt idx="27376">
                  <c:v>13688</c:v>
                </c:pt>
                <c:pt idx="27377">
                  <c:v>13688.5</c:v>
                </c:pt>
                <c:pt idx="27378">
                  <c:v>13689</c:v>
                </c:pt>
                <c:pt idx="27379">
                  <c:v>13689.5</c:v>
                </c:pt>
                <c:pt idx="27380">
                  <c:v>13690</c:v>
                </c:pt>
                <c:pt idx="27381">
                  <c:v>13690.5</c:v>
                </c:pt>
                <c:pt idx="27382">
                  <c:v>13691</c:v>
                </c:pt>
                <c:pt idx="27383">
                  <c:v>13691.5</c:v>
                </c:pt>
                <c:pt idx="27384">
                  <c:v>13692</c:v>
                </c:pt>
                <c:pt idx="27385">
                  <c:v>13692.5</c:v>
                </c:pt>
                <c:pt idx="27386">
                  <c:v>13693</c:v>
                </c:pt>
                <c:pt idx="27387">
                  <c:v>13693.5</c:v>
                </c:pt>
                <c:pt idx="27388">
                  <c:v>13694</c:v>
                </c:pt>
                <c:pt idx="27389">
                  <c:v>13694.5</c:v>
                </c:pt>
                <c:pt idx="27390">
                  <c:v>13695</c:v>
                </c:pt>
                <c:pt idx="27391">
                  <c:v>13695.5</c:v>
                </c:pt>
                <c:pt idx="27392">
                  <c:v>13696</c:v>
                </c:pt>
                <c:pt idx="27393">
                  <c:v>13696.5</c:v>
                </c:pt>
                <c:pt idx="27394">
                  <c:v>13697</c:v>
                </c:pt>
                <c:pt idx="27395">
                  <c:v>13697.5</c:v>
                </c:pt>
                <c:pt idx="27396">
                  <c:v>13698</c:v>
                </c:pt>
                <c:pt idx="27397">
                  <c:v>13698.5</c:v>
                </c:pt>
                <c:pt idx="27398">
                  <c:v>13699</c:v>
                </c:pt>
                <c:pt idx="27399">
                  <c:v>13699.5</c:v>
                </c:pt>
                <c:pt idx="27400">
                  <c:v>13700</c:v>
                </c:pt>
                <c:pt idx="27401">
                  <c:v>13700.5</c:v>
                </c:pt>
                <c:pt idx="27402">
                  <c:v>13701</c:v>
                </c:pt>
                <c:pt idx="27403">
                  <c:v>13701.5</c:v>
                </c:pt>
                <c:pt idx="27404">
                  <c:v>13702</c:v>
                </c:pt>
                <c:pt idx="27405">
                  <c:v>13702.5</c:v>
                </c:pt>
                <c:pt idx="27406">
                  <c:v>13703</c:v>
                </c:pt>
                <c:pt idx="27407">
                  <c:v>13703.5</c:v>
                </c:pt>
                <c:pt idx="27408">
                  <c:v>13704</c:v>
                </c:pt>
                <c:pt idx="27409">
                  <c:v>13704.5</c:v>
                </c:pt>
                <c:pt idx="27410">
                  <c:v>13705</c:v>
                </c:pt>
                <c:pt idx="27411">
                  <c:v>13705.5</c:v>
                </c:pt>
                <c:pt idx="27412">
                  <c:v>13706</c:v>
                </c:pt>
                <c:pt idx="27413">
                  <c:v>13706.5</c:v>
                </c:pt>
                <c:pt idx="27414">
                  <c:v>13707</c:v>
                </c:pt>
                <c:pt idx="27415">
                  <c:v>13707.5</c:v>
                </c:pt>
                <c:pt idx="27416">
                  <c:v>13708</c:v>
                </c:pt>
                <c:pt idx="27417">
                  <c:v>13708.5</c:v>
                </c:pt>
                <c:pt idx="27418">
                  <c:v>13709</c:v>
                </c:pt>
                <c:pt idx="27419">
                  <c:v>13709.5</c:v>
                </c:pt>
                <c:pt idx="27420">
                  <c:v>13710</c:v>
                </c:pt>
                <c:pt idx="27421">
                  <c:v>13710.5</c:v>
                </c:pt>
                <c:pt idx="27422">
                  <c:v>13711</c:v>
                </c:pt>
                <c:pt idx="27423">
                  <c:v>13711.5</c:v>
                </c:pt>
                <c:pt idx="27424">
                  <c:v>13712</c:v>
                </c:pt>
                <c:pt idx="27425">
                  <c:v>13712.5</c:v>
                </c:pt>
                <c:pt idx="27426">
                  <c:v>13713</c:v>
                </c:pt>
                <c:pt idx="27427">
                  <c:v>13713.5</c:v>
                </c:pt>
                <c:pt idx="27428">
                  <c:v>13714</c:v>
                </c:pt>
                <c:pt idx="27429">
                  <c:v>13714.5</c:v>
                </c:pt>
                <c:pt idx="27430">
                  <c:v>13715</c:v>
                </c:pt>
                <c:pt idx="27431">
                  <c:v>13715.5</c:v>
                </c:pt>
                <c:pt idx="27432">
                  <c:v>13716</c:v>
                </c:pt>
                <c:pt idx="27433">
                  <c:v>13716.5</c:v>
                </c:pt>
                <c:pt idx="27434">
                  <c:v>13717</c:v>
                </c:pt>
                <c:pt idx="27435">
                  <c:v>13717.5</c:v>
                </c:pt>
                <c:pt idx="27436">
                  <c:v>13718</c:v>
                </c:pt>
                <c:pt idx="27437">
                  <c:v>13718.5</c:v>
                </c:pt>
                <c:pt idx="27438">
                  <c:v>13719</c:v>
                </c:pt>
                <c:pt idx="27439">
                  <c:v>13719.5</c:v>
                </c:pt>
                <c:pt idx="27440">
                  <c:v>13720</c:v>
                </c:pt>
                <c:pt idx="27441">
                  <c:v>13720.5</c:v>
                </c:pt>
                <c:pt idx="27442">
                  <c:v>13721</c:v>
                </c:pt>
                <c:pt idx="27443">
                  <c:v>13721.5</c:v>
                </c:pt>
                <c:pt idx="27444">
                  <c:v>13722</c:v>
                </c:pt>
                <c:pt idx="27445">
                  <c:v>13722.5</c:v>
                </c:pt>
                <c:pt idx="27446">
                  <c:v>13723</c:v>
                </c:pt>
                <c:pt idx="27447">
                  <c:v>13723.5</c:v>
                </c:pt>
                <c:pt idx="27448">
                  <c:v>13724</c:v>
                </c:pt>
                <c:pt idx="27449">
                  <c:v>13724.5</c:v>
                </c:pt>
                <c:pt idx="27450">
                  <c:v>13725</c:v>
                </c:pt>
                <c:pt idx="27451">
                  <c:v>13725.5</c:v>
                </c:pt>
                <c:pt idx="27452">
                  <c:v>13726</c:v>
                </c:pt>
                <c:pt idx="27453">
                  <c:v>13726.5</c:v>
                </c:pt>
                <c:pt idx="27454">
                  <c:v>13727</c:v>
                </c:pt>
                <c:pt idx="27455">
                  <c:v>13727.5</c:v>
                </c:pt>
                <c:pt idx="27456">
                  <c:v>13728</c:v>
                </c:pt>
                <c:pt idx="27457">
                  <c:v>13728.5</c:v>
                </c:pt>
                <c:pt idx="27458">
                  <c:v>13729</c:v>
                </c:pt>
                <c:pt idx="27459">
                  <c:v>13729.5</c:v>
                </c:pt>
                <c:pt idx="27460">
                  <c:v>13730</c:v>
                </c:pt>
                <c:pt idx="27461">
                  <c:v>13730.5</c:v>
                </c:pt>
                <c:pt idx="27462">
                  <c:v>13731</c:v>
                </c:pt>
                <c:pt idx="27463">
                  <c:v>13731.5</c:v>
                </c:pt>
                <c:pt idx="27464">
                  <c:v>13732</c:v>
                </c:pt>
                <c:pt idx="27465">
                  <c:v>13732.5</c:v>
                </c:pt>
                <c:pt idx="27466">
                  <c:v>13733</c:v>
                </c:pt>
                <c:pt idx="27467">
                  <c:v>13733.5</c:v>
                </c:pt>
                <c:pt idx="27468">
                  <c:v>13734</c:v>
                </c:pt>
                <c:pt idx="27469">
                  <c:v>13734.5</c:v>
                </c:pt>
                <c:pt idx="27470">
                  <c:v>13735</c:v>
                </c:pt>
                <c:pt idx="27471">
                  <c:v>13735.5</c:v>
                </c:pt>
                <c:pt idx="27472">
                  <c:v>13736</c:v>
                </c:pt>
                <c:pt idx="27473">
                  <c:v>13736.5</c:v>
                </c:pt>
                <c:pt idx="27474">
                  <c:v>13737</c:v>
                </c:pt>
                <c:pt idx="27475">
                  <c:v>13737.5</c:v>
                </c:pt>
                <c:pt idx="27476">
                  <c:v>13738</c:v>
                </c:pt>
                <c:pt idx="27477">
                  <c:v>13738.5</c:v>
                </c:pt>
                <c:pt idx="27478">
                  <c:v>13739</c:v>
                </c:pt>
                <c:pt idx="27479">
                  <c:v>13739.5</c:v>
                </c:pt>
                <c:pt idx="27480">
                  <c:v>13740</c:v>
                </c:pt>
                <c:pt idx="27481">
                  <c:v>13740.5</c:v>
                </c:pt>
                <c:pt idx="27482">
                  <c:v>13741</c:v>
                </c:pt>
                <c:pt idx="27483">
                  <c:v>13741.5</c:v>
                </c:pt>
                <c:pt idx="27484">
                  <c:v>13742</c:v>
                </c:pt>
                <c:pt idx="27485">
                  <c:v>13742.5</c:v>
                </c:pt>
                <c:pt idx="27486">
                  <c:v>13743</c:v>
                </c:pt>
                <c:pt idx="27487">
                  <c:v>13743.5</c:v>
                </c:pt>
                <c:pt idx="27488">
                  <c:v>13744</c:v>
                </c:pt>
                <c:pt idx="27489">
                  <c:v>13744.5</c:v>
                </c:pt>
                <c:pt idx="27490">
                  <c:v>13745</c:v>
                </c:pt>
                <c:pt idx="27491">
                  <c:v>13745.5</c:v>
                </c:pt>
                <c:pt idx="27492">
                  <c:v>13746</c:v>
                </c:pt>
                <c:pt idx="27493">
                  <c:v>13746.5</c:v>
                </c:pt>
                <c:pt idx="27494">
                  <c:v>13747</c:v>
                </c:pt>
                <c:pt idx="27495">
                  <c:v>13747.5</c:v>
                </c:pt>
                <c:pt idx="27496">
                  <c:v>13748</c:v>
                </c:pt>
                <c:pt idx="27497">
                  <c:v>13748.5</c:v>
                </c:pt>
                <c:pt idx="27498">
                  <c:v>13749</c:v>
                </c:pt>
                <c:pt idx="27499">
                  <c:v>13749.5</c:v>
                </c:pt>
                <c:pt idx="27500">
                  <c:v>13750</c:v>
                </c:pt>
                <c:pt idx="27501">
                  <c:v>13750.5</c:v>
                </c:pt>
                <c:pt idx="27502">
                  <c:v>13751</c:v>
                </c:pt>
                <c:pt idx="27503">
                  <c:v>13751.5</c:v>
                </c:pt>
                <c:pt idx="27504">
                  <c:v>13752</c:v>
                </c:pt>
                <c:pt idx="27505">
                  <c:v>13752.5</c:v>
                </c:pt>
                <c:pt idx="27506">
                  <c:v>13753</c:v>
                </c:pt>
                <c:pt idx="27507">
                  <c:v>13753.5</c:v>
                </c:pt>
                <c:pt idx="27508">
                  <c:v>13754</c:v>
                </c:pt>
                <c:pt idx="27509">
                  <c:v>13754.5</c:v>
                </c:pt>
                <c:pt idx="27510">
                  <c:v>13755</c:v>
                </c:pt>
                <c:pt idx="27511">
                  <c:v>13755.5</c:v>
                </c:pt>
                <c:pt idx="27512">
                  <c:v>13756</c:v>
                </c:pt>
                <c:pt idx="27513">
                  <c:v>13756.5</c:v>
                </c:pt>
                <c:pt idx="27514">
                  <c:v>13757</c:v>
                </c:pt>
                <c:pt idx="27515">
                  <c:v>13757.5</c:v>
                </c:pt>
                <c:pt idx="27516">
                  <c:v>13758</c:v>
                </c:pt>
                <c:pt idx="27517">
                  <c:v>13758.5</c:v>
                </c:pt>
                <c:pt idx="27518">
                  <c:v>13759</c:v>
                </c:pt>
                <c:pt idx="27519">
                  <c:v>13759.5</c:v>
                </c:pt>
                <c:pt idx="27520">
                  <c:v>13760</c:v>
                </c:pt>
                <c:pt idx="27521">
                  <c:v>13760.5</c:v>
                </c:pt>
                <c:pt idx="27522">
                  <c:v>13761</c:v>
                </c:pt>
                <c:pt idx="27523">
                  <c:v>13761.5</c:v>
                </c:pt>
                <c:pt idx="27524">
                  <c:v>13762</c:v>
                </c:pt>
                <c:pt idx="27525">
                  <c:v>13762.5</c:v>
                </c:pt>
                <c:pt idx="27526">
                  <c:v>13763</c:v>
                </c:pt>
                <c:pt idx="27527">
                  <c:v>13763.5</c:v>
                </c:pt>
                <c:pt idx="27528">
                  <c:v>13764</c:v>
                </c:pt>
                <c:pt idx="27529">
                  <c:v>13764.5</c:v>
                </c:pt>
                <c:pt idx="27530">
                  <c:v>13765</c:v>
                </c:pt>
                <c:pt idx="27531">
                  <c:v>13765.5</c:v>
                </c:pt>
                <c:pt idx="27532">
                  <c:v>13766</c:v>
                </c:pt>
                <c:pt idx="27533">
                  <c:v>13766.5</c:v>
                </c:pt>
                <c:pt idx="27534">
                  <c:v>13767</c:v>
                </c:pt>
                <c:pt idx="27535">
                  <c:v>13767.5</c:v>
                </c:pt>
                <c:pt idx="27536">
                  <c:v>13768</c:v>
                </c:pt>
                <c:pt idx="27537">
                  <c:v>13768.5</c:v>
                </c:pt>
                <c:pt idx="27538">
                  <c:v>13769</c:v>
                </c:pt>
                <c:pt idx="27539">
                  <c:v>13769.5</c:v>
                </c:pt>
                <c:pt idx="27540">
                  <c:v>13770</c:v>
                </c:pt>
                <c:pt idx="27541">
                  <c:v>13770.5</c:v>
                </c:pt>
                <c:pt idx="27542">
                  <c:v>13771</c:v>
                </c:pt>
                <c:pt idx="27543">
                  <c:v>13771.5</c:v>
                </c:pt>
                <c:pt idx="27544">
                  <c:v>13772</c:v>
                </c:pt>
                <c:pt idx="27545">
                  <c:v>13772.5</c:v>
                </c:pt>
                <c:pt idx="27546">
                  <c:v>13773</c:v>
                </c:pt>
                <c:pt idx="27547">
                  <c:v>13773.5</c:v>
                </c:pt>
                <c:pt idx="27548">
                  <c:v>13774</c:v>
                </c:pt>
                <c:pt idx="27549">
                  <c:v>13774.5</c:v>
                </c:pt>
                <c:pt idx="27550">
                  <c:v>13775</c:v>
                </c:pt>
                <c:pt idx="27551">
                  <c:v>13775.5</c:v>
                </c:pt>
                <c:pt idx="27552">
                  <c:v>13776</c:v>
                </c:pt>
                <c:pt idx="27553">
                  <c:v>13776.5</c:v>
                </c:pt>
                <c:pt idx="27554">
                  <c:v>13777</c:v>
                </c:pt>
                <c:pt idx="27555">
                  <c:v>13777.5</c:v>
                </c:pt>
                <c:pt idx="27556">
                  <c:v>13778</c:v>
                </c:pt>
                <c:pt idx="27557">
                  <c:v>13778.5</c:v>
                </c:pt>
                <c:pt idx="27558">
                  <c:v>13779</c:v>
                </c:pt>
                <c:pt idx="27559">
                  <c:v>13779.5</c:v>
                </c:pt>
                <c:pt idx="27560">
                  <c:v>13780</c:v>
                </c:pt>
                <c:pt idx="27561">
                  <c:v>13780.5</c:v>
                </c:pt>
                <c:pt idx="27562">
                  <c:v>13781</c:v>
                </c:pt>
                <c:pt idx="27563">
                  <c:v>13781.5</c:v>
                </c:pt>
                <c:pt idx="27564">
                  <c:v>13782</c:v>
                </c:pt>
                <c:pt idx="27565">
                  <c:v>13782.5</c:v>
                </c:pt>
                <c:pt idx="27566">
                  <c:v>13783</c:v>
                </c:pt>
                <c:pt idx="27567">
                  <c:v>13783.5</c:v>
                </c:pt>
                <c:pt idx="27568">
                  <c:v>13784</c:v>
                </c:pt>
                <c:pt idx="27569">
                  <c:v>13784.5</c:v>
                </c:pt>
                <c:pt idx="27570">
                  <c:v>13785</c:v>
                </c:pt>
                <c:pt idx="27571">
                  <c:v>13785.5</c:v>
                </c:pt>
                <c:pt idx="27572">
                  <c:v>13786</c:v>
                </c:pt>
                <c:pt idx="27573">
                  <c:v>13786.5</c:v>
                </c:pt>
                <c:pt idx="27574">
                  <c:v>13787</c:v>
                </c:pt>
                <c:pt idx="27575">
                  <c:v>13787.5</c:v>
                </c:pt>
                <c:pt idx="27576">
                  <c:v>13788</c:v>
                </c:pt>
                <c:pt idx="27577">
                  <c:v>13788.5</c:v>
                </c:pt>
                <c:pt idx="27578">
                  <c:v>13789</c:v>
                </c:pt>
                <c:pt idx="27579">
                  <c:v>13789.5</c:v>
                </c:pt>
                <c:pt idx="27580">
                  <c:v>13790</c:v>
                </c:pt>
                <c:pt idx="27581">
                  <c:v>13790.5</c:v>
                </c:pt>
                <c:pt idx="27582">
                  <c:v>13791</c:v>
                </c:pt>
                <c:pt idx="27583">
                  <c:v>13791.5</c:v>
                </c:pt>
                <c:pt idx="27584">
                  <c:v>13792</c:v>
                </c:pt>
                <c:pt idx="27585">
                  <c:v>13792.5</c:v>
                </c:pt>
                <c:pt idx="27586">
                  <c:v>13793</c:v>
                </c:pt>
                <c:pt idx="27587">
                  <c:v>13793.5</c:v>
                </c:pt>
                <c:pt idx="27588">
                  <c:v>13794</c:v>
                </c:pt>
                <c:pt idx="27589">
                  <c:v>13794.5</c:v>
                </c:pt>
                <c:pt idx="27590">
                  <c:v>13795</c:v>
                </c:pt>
                <c:pt idx="27591">
                  <c:v>13795.5</c:v>
                </c:pt>
                <c:pt idx="27592">
                  <c:v>13796</c:v>
                </c:pt>
                <c:pt idx="27593">
                  <c:v>13796.5</c:v>
                </c:pt>
                <c:pt idx="27594">
                  <c:v>13797</c:v>
                </c:pt>
                <c:pt idx="27595">
                  <c:v>13797.5</c:v>
                </c:pt>
                <c:pt idx="27596">
                  <c:v>13798</c:v>
                </c:pt>
                <c:pt idx="27597">
                  <c:v>13798.5</c:v>
                </c:pt>
                <c:pt idx="27598">
                  <c:v>13799</c:v>
                </c:pt>
                <c:pt idx="27599">
                  <c:v>13799.5</c:v>
                </c:pt>
                <c:pt idx="27600">
                  <c:v>13800</c:v>
                </c:pt>
                <c:pt idx="27601">
                  <c:v>13800.5</c:v>
                </c:pt>
                <c:pt idx="27602">
                  <c:v>13801</c:v>
                </c:pt>
                <c:pt idx="27603">
                  <c:v>13801.5</c:v>
                </c:pt>
                <c:pt idx="27604">
                  <c:v>13802</c:v>
                </c:pt>
                <c:pt idx="27605">
                  <c:v>13802.5</c:v>
                </c:pt>
                <c:pt idx="27606">
                  <c:v>13803</c:v>
                </c:pt>
                <c:pt idx="27607">
                  <c:v>13803.5</c:v>
                </c:pt>
                <c:pt idx="27608">
                  <c:v>13804</c:v>
                </c:pt>
                <c:pt idx="27609">
                  <c:v>13804.5</c:v>
                </c:pt>
                <c:pt idx="27610">
                  <c:v>13805</c:v>
                </c:pt>
                <c:pt idx="27611">
                  <c:v>13805.5</c:v>
                </c:pt>
                <c:pt idx="27612">
                  <c:v>13806</c:v>
                </c:pt>
                <c:pt idx="27613">
                  <c:v>13806.5</c:v>
                </c:pt>
                <c:pt idx="27614">
                  <c:v>13807</c:v>
                </c:pt>
                <c:pt idx="27615">
                  <c:v>13807.5</c:v>
                </c:pt>
                <c:pt idx="27616">
                  <c:v>13808</c:v>
                </c:pt>
                <c:pt idx="27617">
                  <c:v>13808.5</c:v>
                </c:pt>
                <c:pt idx="27618">
                  <c:v>13809</c:v>
                </c:pt>
                <c:pt idx="27619">
                  <c:v>13809.5</c:v>
                </c:pt>
                <c:pt idx="27620">
                  <c:v>13810</c:v>
                </c:pt>
                <c:pt idx="27621">
                  <c:v>13810.5</c:v>
                </c:pt>
                <c:pt idx="27622">
                  <c:v>13811</c:v>
                </c:pt>
                <c:pt idx="27623">
                  <c:v>13811.5</c:v>
                </c:pt>
                <c:pt idx="27624">
                  <c:v>13812</c:v>
                </c:pt>
                <c:pt idx="27625">
                  <c:v>13812.5</c:v>
                </c:pt>
                <c:pt idx="27626">
                  <c:v>13813</c:v>
                </c:pt>
                <c:pt idx="27627">
                  <c:v>13813.5</c:v>
                </c:pt>
                <c:pt idx="27628">
                  <c:v>13814</c:v>
                </c:pt>
                <c:pt idx="27629">
                  <c:v>13814.5</c:v>
                </c:pt>
                <c:pt idx="27630">
                  <c:v>13815</c:v>
                </c:pt>
                <c:pt idx="27631">
                  <c:v>13815.5</c:v>
                </c:pt>
                <c:pt idx="27632">
                  <c:v>13816</c:v>
                </c:pt>
                <c:pt idx="27633">
                  <c:v>13816.5</c:v>
                </c:pt>
                <c:pt idx="27634">
                  <c:v>13817</c:v>
                </c:pt>
                <c:pt idx="27635">
                  <c:v>13817.5</c:v>
                </c:pt>
                <c:pt idx="27636">
                  <c:v>13818</c:v>
                </c:pt>
                <c:pt idx="27637">
                  <c:v>13818.5</c:v>
                </c:pt>
                <c:pt idx="27638">
                  <c:v>13819</c:v>
                </c:pt>
                <c:pt idx="27639">
                  <c:v>13819.5</c:v>
                </c:pt>
                <c:pt idx="27640">
                  <c:v>13820</c:v>
                </c:pt>
                <c:pt idx="27641">
                  <c:v>13820.5</c:v>
                </c:pt>
                <c:pt idx="27642">
                  <c:v>13821</c:v>
                </c:pt>
                <c:pt idx="27643">
                  <c:v>13821.5</c:v>
                </c:pt>
                <c:pt idx="27644">
                  <c:v>13822</c:v>
                </c:pt>
                <c:pt idx="27645">
                  <c:v>13822.5</c:v>
                </c:pt>
                <c:pt idx="27646">
                  <c:v>13823</c:v>
                </c:pt>
                <c:pt idx="27647">
                  <c:v>13823.5</c:v>
                </c:pt>
                <c:pt idx="27648">
                  <c:v>13824</c:v>
                </c:pt>
                <c:pt idx="27649">
                  <c:v>13824.5</c:v>
                </c:pt>
                <c:pt idx="27650">
                  <c:v>13825</c:v>
                </c:pt>
                <c:pt idx="27651">
                  <c:v>13825.5</c:v>
                </c:pt>
                <c:pt idx="27652">
                  <c:v>13826</c:v>
                </c:pt>
                <c:pt idx="27653">
                  <c:v>13826.5</c:v>
                </c:pt>
                <c:pt idx="27654">
                  <c:v>13827</c:v>
                </c:pt>
                <c:pt idx="27655">
                  <c:v>13827.5</c:v>
                </c:pt>
                <c:pt idx="27656">
                  <c:v>13828</c:v>
                </c:pt>
                <c:pt idx="27657">
                  <c:v>13828.5</c:v>
                </c:pt>
                <c:pt idx="27658">
                  <c:v>13829</c:v>
                </c:pt>
                <c:pt idx="27659">
                  <c:v>13829.5</c:v>
                </c:pt>
                <c:pt idx="27660">
                  <c:v>13830</c:v>
                </c:pt>
                <c:pt idx="27661">
                  <c:v>13830.5</c:v>
                </c:pt>
                <c:pt idx="27662">
                  <c:v>13831</c:v>
                </c:pt>
                <c:pt idx="27663">
                  <c:v>13831.5</c:v>
                </c:pt>
                <c:pt idx="27664">
                  <c:v>13832</c:v>
                </c:pt>
                <c:pt idx="27665">
                  <c:v>13832.5</c:v>
                </c:pt>
                <c:pt idx="27666">
                  <c:v>13833</c:v>
                </c:pt>
                <c:pt idx="27667">
                  <c:v>13833.5</c:v>
                </c:pt>
                <c:pt idx="27668">
                  <c:v>13834</c:v>
                </c:pt>
                <c:pt idx="27669">
                  <c:v>13834.5</c:v>
                </c:pt>
                <c:pt idx="27670">
                  <c:v>13835</c:v>
                </c:pt>
                <c:pt idx="27671">
                  <c:v>13835.5</c:v>
                </c:pt>
                <c:pt idx="27672">
                  <c:v>13836</c:v>
                </c:pt>
                <c:pt idx="27673">
                  <c:v>13836.5</c:v>
                </c:pt>
                <c:pt idx="27674">
                  <c:v>13837</c:v>
                </c:pt>
                <c:pt idx="27675">
                  <c:v>13837.5</c:v>
                </c:pt>
                <c:pt idx="27676">
                  <c:v>13838</c:v>
                </c:pt>
                <c:pt idx="27677">
                  <c:v>13838.5</c:v>
                </c:pt>
                <c:pt idx="27678">
                  <c:v>13839</c:v>
                </c:pt>
                <c:pt idx="27679">
                  <c:v>13839.5</c:v>
                </c:pt>
                <c:pt idx="27680">
                  <c:v>13840</c:v>
                </c:pt>
                <c:pt idx="27681">
                  <c:v>13840.5</c:v>
                </c:pt>
                <c:pt idx="27682">
                  <c:v>13841</c:v>
                </c:pt>
                <c:pt idx="27683">
                  <c:v>13841.5</c:v>
                </c:pt>
                <c:pt idx="27684">
                  <c:v>13842</c:v>
                </c:pt>
                <c:pt idx="27685">
                  <c:v>13842.5</c:v>
                </c:pt>
                <c:pt idx="27686">
                  <c:v>13843</c:v>
                </c:pt>
                <c:pt idx="27687">
                  <c:v>13843.5</c:v>
                </c:pt>
                <c:pt idx="27688">
                  <c:v>13844</c:v>
                </c:pt>
                <c:pt idx="27689">
                  <c:v>13844.5</c:v>
                </c:pt>
                <c:pt idx="27690">
                  <c:v>13845</c:v>
                </c:pt>
                <c:pt idx="27691">
                  <c:v>13845.5</c:v>
                </c:pt>
                <c:pt idx="27692">
                  <c:v>13846</c:v>
                </c:pt>
                <c:pt idx="27693">
                  <c:v>13846.5</c:v>
                </c:pt>
                <c:pt idx="27694">
                  <c:v>13847</c:v>
                </c:pt>
                <c:pt idx="27695">
                  <c:v>13847.5</c:v>
                </c:pt>
                <c:pt idx="27696">
                  <c:v>13848</c:v>
                </c:pt>
                <c:pt idx="27697">
                  <c:v>13848.5</c:v>
                </c:pt>
                <c:pt idx="27698">
                  <c:v>13849</c:v>
                </c:pt>
                <c:pt idx="27699">
                  <c:v>13849.5</c:v>
                </c:pt>
                <c:pt idx="27700">
                  <c:v>13850</c:v>
                </c:pt>
                <c:pt idx="27701">
                  <c:v>13850.5</c:v>
                </c:pt>
                <c:pt idx="27702">
                  <c:v>13851</c:v>
                </c:pt>
                <c:pt idx="27703">
                  <c:v>13851.5</c:v>
                </c:pt>
                <c:pt idx="27704">
                  <c:v>13852</c:v>
                </c:pt>
                <c:pt idx="27705">
                  <c:v>13852.5</c:v>
                </c:pt>
                <c:pt idx="27706">
                  <c:v>13853</c:v>
                </c:pt>
                <c:pt idx="27707">
                  <c:v>13853.5</c:v>
                </c:pt>
                <c:pt idx="27708">
                  <c:v>13854</c:v>
                </c:pt>
                <c:pt idx="27709">
                  <c:v>13854.5</c:v>
                </c:pt>
                <c:pt idx="27710">
                  <c:v>13855</c:v>
                </c:pt>
                <c:pt idx="27711">
                  <c:v>13855.5</c:v>
                </c:pt>
                <c:pt idx="27712">
                  <c:v>13856</c:v>
                </c:pt>
                <c:pt idx="27713">
                  <c:v>13856.5</c:v>
                </c:pt>
                <c:pt idx="27714">
                  <c:v>13857</c:v>
                </c:pt>
                <c:pt idx="27715">
                  <c:v>13857.5</c:v>
                </c:pt>
                <c:pt idx="27716">
                  <c:v>13858</c:v>
                </c:pt>
                <c:pt idx="27717">
                  <c:v>13858.5</c:v>
                </c:pt>
                <c:pt idx="27718">
                  <c:v>13859</c:v>
                </c:pt>
                <c:pt idx="27719">
                  <c:v>13859.5</c:v>
                </c:pt>
                <c:pt idx="27720">
                  <c:v>13860</c:v>
                </c:pt>
                <c:pt idx="27721">
                  <c:v>13860.5</c:v>
                </c:pt>
                <c:pt idx="27722">
                  <c:v>13861</c:v>
                </c:pt>
                <c:pt idx="27723">
                  <c:v>13861.5</c:v>
                </c:pt>
                <c:pt idx="27724">
                  <c:v>13862</c:v>
                </c:pt>
                <c:pt idx="27725">
                  <c:v>13862.5</c:v>
                </c:pt>
                <c:pt idx="27726">
                  <c:v>13863</c:v>
                </c:pt>
                <c:pt idx="27727">
                  <c:v>13863.5</c:v>
                </c:pt>
                <c:pt idx="27728">
                  <c:v>13864</c:v>
                </c:pt>
                <c:pt idx="27729">
                  <c:v>13864.5</c:v>
                </c:pt>
                <c:pt idx="27730">
                  <c:v>13865</c:v>
                </c:pt>
                <c:pt idx="27731">
                  <c:v>13865.5</c:v>
                </c:pt>
                <c:pt idx="27732">
                  <c:v>13866</c:v>
                </c:pt>
                <c:pt idx="27733">
                  <c:v>13866.5</c:v>
                </c:pt>
                <c:pt idx="27734">
                  <c:v>13867</c:v>
                </c:pt>
                <c:pt idx="27735">
                  <c:v>13867.5</c:v>
                </c:pt>
                <c:pt idx="27736">
                  <c:v>13868</c:v>
                </c:pt>
                <c:pt idx="27737">
                  <c:v>13868.5</c:v>
                </c:pt>
                <c:pt idx="27738">
                  <c:v>13869</c:v>
                </c:pt>
                <c:pt idx="27739">
                  <c:v>13869.5</c:v>
                </c:pt>
                <c:pt idx="27740">
                  <c:v>13870</c:v>
                </c:pt>
                <c:pt idx="27741">
                  <c:v>13870.5</c:v>
                </c:pt>
                <c:pt idx="27742">
                  <c:v>13871</c:v>
                </c:pt>
                <c:pt idx="27743">
                  <c:v>13871.5</c:v>
                </c:pt>
                <c:pt idx="27744">
                  <c:v>13872</c:v>
                </c:pt>
                <c:pt idx="27745">
                  <c:v>13872.5</c:v>
                </c:pt>
                <c:pt idx="27746">
                  <c:v>13873</c:v>
                </c:pt>
                <c:pt idx="27747">
                  <c:v>13873.5</c:v>
                </c:pt>
                <c:pt idx="27748">
                  <c:v>13874</c:v>
                </c:pt>
                <c:pt idx="27749">
                  <c:v>13874.5</c:v>
                </c:pt>
                <c:pt idx="27750">
                  <c:v>13875</c:v>
                </c:pt>
                <c:pt idx="27751">
                  <c:v>13875.5</c:v>
                </c:pt>
                <c:pt idx="27752">
                  <c:v>13876</c:v>
                </c:pt>
                <c:pt idx="27753">
                  <c:v>13876.5</c:v>
                </c:pt>
                <c:pt idx="27754">
                  <c:v>13877</c:v>
                </c:pt>
                <c:pt idx="27755">
                  <c:v>13877.5</c:v>
                </c:pt>
                <c:pt idx="27756">
                  <c:v>13878</c:v>
                </c:pt>
                <c:pt idx="27757">
                  <c:v>13878.5</c:v>
                </c:pt>
                <c:pt idx="27758">
                  <c:v>13879</c:v>
                </c:pt>
                <c:pt idx="27759">
                  <c:v>13879.5</c:v>
                </c:pt>
                <c:pt idx="27760">
                  <c:v>13880</c:v>
                </c:pt>
                <c:pt idx="27761">
                  <c:v>13880.5</c:v>
                </c:pt>
                <c:pt idx="27762">
                  <c:v>13881</c:v>
                </c:pt>
                <c:pt idx="27763">
                  <c:v>13881.5</c:v>
                </c:pt>
                <c:pt idx="27764">
                  <c:v>13882</c:v>
                </c:pt>
                <c:pt idx="27765">
                  <c:v>13882.5</c:v>
                </c:pt>
                <c:pt idx="27766">
                  <c:v>13883</c:v>
                </c:pt>
                <c:pt idx="27767">
                  <c:v>13883.5</c:v>
                </c:pt>
                <c:pt idx="27768">
                  <c:v>13884</c:v>
                </c:pt>
                <c:pt idx="27769">
                  <c:v>13884.5</c:v>
                </c:pt>
                <c:pt idx="27770">
                  <c:v>13885</c:v>
                </c:pt>
                <c:pt idx="27771">
                  <c:v>13885.5</c:v>
                </c:pt>
                <c:pt idx="27772">
                  <c:v>13886</c:v>
                </c:pt>
                <c:pt idx="27773">
                  <c:v>13886.5</c:v>
                </c:pt>
                <c:pt idx="27774">
                  <c:v>13887</c:v>
                </c:pt>
                <c:pt idx="27775">
                  <c:v>13887.5</c:v>
                </c:pt>
                <c:pt idx="27776">
                  <c:v>13888</c:v>
                </c:pt>
                <c:pt idx="27777">
                  <c:v>13888.5</c:v>
                </c:pt>
                <c:pt idx="27778">
                  <c:v>13889</c:v>
                </c:pt>
                <c:pt idx="27779">
                  <c:v>13889.5</c:v>
                </c:pt>
                <c:pt idx="27780">
                  <c:v>13890</c:v>
                </c:pt>
                <c:pt idx="27781">
                  <c:v>13890.5</c:v>
                </c:pt>
                <c:pt idx="27782">
                  <c:v>13891</c:v>
                </c:pt>
                <c:pt idx="27783">
                  <c:v>13891.5</c:v>
                </c:pt>
                <c:pt idx="27784">
                  <c:v>13892</c:v>
                </c:pt>
                <c:pt idx="27785">
                  <c:v>13892.5</c:v>
                </c:pt>
                <c:pt idx="27786">
                  <c:v>13893</c:v>
                </c:pt>
                <c:pt idx="27787">
                  <c:v>13893.5</c:v>
                </c:pt>
                <c:pt idx="27788">
                  <c:v>13894</c:v>
                </c:pt>
                <c:pt idx="27789">
                  <c:v>13894.5</c:v>
                </c:pt>
                <c:pt idx="27790">
                  <c:v>13895</c:v>
                </c:pt>
                <c:pt idx="27791">
                  <c:v>13895.5</c:v>
                </c:pt>
                <c:pt idx="27792">
                  <c:v>13896</c:v>
                </c:pt>
                <c:pt idx="27793">
                  <c:v>13896.5</c:v>
                </c:pt>
                <c:pt idx="27794">
                  <c:v>13897</c:v>
                </c:pt>
                <c:pt idx="27795">
                  <c:v>13897.5</c:v>
                </c:pt>
                <c:pt idx="27796">
                  <c:v>13898</c:v>
                </c:pt>
                <c:pt idx="27797">
                  <c:v>13898.5</c:v>
                </c:pt>
                <c:pt idx="27798">
                  <c:v>13899</c:v>
                </c:pt>
                <c:pt idx="27799">
                  <c:v>13899.5</c:v>
                </c:pt>
                <c:pt idx="27800">
                  <c:v>13900</c:v>
                </c:pt>
                <c:pt idx="27801">
                  <c:v>13900.5</c:v>
                </c:pt>
                <c:pt idx="27802">
                  <c:v>13901</c:v>
                </c:pt>
                <c:pt idx="27803">
                  <c:v>13901.5</c:v>
                </c:pt>
                <c:pt idx="27804">
                  <c:v>13902</c:v>
                </c:pt>
                <c:pt idx="27805">
                  <c:v>13902.5</c:v>
                </c:pt>
                <c:pt idx="27806">
                  <c:v>13903</c:v>
                </c:pt>
                <c:pt idx="27807">
                  <c:v>13903.5</c:v>
                </c:pt>
                <c:pt idx="27808">
                  <c:v>13904</c:v>
                </c:pt>
                <c:pt idx="27809">
                  <c:v>13904.5</c:v>
                </c:pt>
                <c:pt idx="27810">
                  <c:v>13905</c:v>
                </c:pt>
                <c:pt idx="27811">
                  <c:v>13905.5</c:v>
                </c:pt>
                <c:pt idx="27812">
                  <c:v>13906</c:v>
                </c:pt>
                <c:pt idx="27813">
                  <c:v>13906.5</c:v>
                </c:pt>
                <c:pt idx="27814">
                  <c:v>13907</c:v>
                </c:pt>
                <c:pt idx="27815">
                  <c:v>13907.5</c:v>
                </c:pt>
                <c:pt idx="27816">
                  <c:v>13908</c:v>
                </c:pt>
                <c:pt idx="27817">
                  <c:v>13908.5</c:v>
                </c:pt>
                <c:pt idx="27818">
                  <c:v>13909</c:v>
                </c:pt>
                <c:pt idx="27819">
                  <c:v>13909.5</c:v>
                </c:pt>
                <c:pt idx="27820">
                  <c:v>13910</c:v>
                </c:pt>
                <c:pt idx="27821">
                  <c:v>13910.5</c:v>
                </c:pt>
                <c:pt idx="27822">
                  <c:v>13911</c:v>
                </c:pt>
                <c:pt idx="27823">
                  <c:v>13911.5</c:v>
                </c:pt>
                <c:pt idx="27824">
                  <c:v>13912</c:v>
                </c:pt>
                <c:pt idx="27825">
                  <c:v>13912.5</c:v>
                </c:pt>
                <c:pt idx="27826">
                  <c:v>13913</c:v>
                </c:pt>
                <c:pt idx="27827">
                  <c:v>13913.5</c:v>
                </c:pt>
                <c:pt idx="27828">
                  <c:v>13914</c:v>
                </c:pt>
                <c:pt idx="27829">
                  <c:v>13914.5</c:v>
                </c:pt>
                <c:pt idx="27830">
                  <c:v>13915</c:v>
                </c:pt>
                <c:pt idx="27831">
                  <c:v>13915.5</c:v>
                </c:pt>
                <c:pt idx="27832">
                  <c:v>13916</c:v>
                </c:pt>
                <c:pt idx="27833">
                  <c:v>13916.5</c:v>
                </c:pt>
                <c:pt idx="27834">
                  <c:v>13917</c:v>
                </c:pt>
                <c:pt idx="27835">
                  <c:v>13917.5</c:v>
                </c:pt>
                <c:pt idx="27836">
                  <c:v>13918</c:v>
                </c:pt>
                <c:pt idx="27837">
                  <c:v>13918.5</c:v>
                </c:pt>
                <c:pt idx="27838">
                  <c:v>13919</c:v>
                </c:pt>
                <c:pt idx="27839">
                  <c:v>13919.5</c:v>
                </c:pt>
                <c:pt idx="27840">
                  <c:v>13920</c:v>
                </c:pt>
                <c:pt idx="27841">
                  <c:v>13920.5</c:v>
                </c:pt>
                <c:pt idx="27842">
                  <c:v>13921</c:v>
                </c:pt>
                <c:pt idx="27843">
                  <c:v>13921.5</c:v>
                </c:pt>
                <c:pt idx="27844">
                  <c:v>13922</c:v>
                </c:pt>
                <c:pt idx="27845">
                  <c:v>13922.5</c:v>
                </c:pt>
                <c:pt idx="27846">
                  <c:v>13923</c:v>
                </c:pt>
                <c:pt idx="27847">
                  <c:v>13923.5</c:v>
                </c:pt>
                <c:pt idx="27848">
                  <c:v>13924</c:v>
                </c:pt>
                <c:pt idx="27849">
                  <c:v>13924.5</c:v>
                </c:pt>
                <c:pt idx="27850">
                  <c:v>13925</c:v>
                </c:pt>
                <c:pt idx="27851">
                  <c:v>13925.5</c:v>
                </c:pt>
                <c:pt idx="27852">
                  <c:v>13926</c:v>
                </c:pt>
                <c:pt idx="27853">
                  <c:v>13926.5</c:v>
                </c:pt>
                <c:pt idx="27854">
                  <c:v>13927</c:v>
                </c:pt>
                <c:pt idx="27855">
                  <c:v>13927.5</c:v>
                </c:pt>
                <c:pt idx="27856">
                  <c:v>13928</c:v>
                </c:pt>
                <c:pt idx="27857">
                  <c:v>13928.5</c:v>
                </c:pt>
                <c:pt idx="27858">
                  <c:v>13929</c:v>
                </c:pt>
                <c:pt idx="27859">
                  <c:v>13929.5</c:v>
                </c:pt>
                <c:pt idx="27860">
                  <c:v>13930</c:v>
                </c:pt>
                <c:pt idx="27861">
                  <c:v>13930.5</c:v>
                </c:pt>
                <c:pt idx="27862">
                  <c:v>13931</c:v>
                </c:pt>
                <c:pt idx="27863">
                  <c:v>13931.5</c:v>
                </c:pt>
                <c:pt idx="27864">
                  <c:v>13932</c:v>
                </c:pt>
                <c:pt idx="27865">
                  <c:v>13932.5</c:v>
                </c:pt>
                <c:pt idx="27866">
                  <c:v>13933</c:v>
                </c:pt>
                <c:pt idx="27867">
                  <c:v>13933.5</c:v>
                </c:pt>
                <c:pt idx="27868">
                  <c:v>13934</c:v>
                </c:pt>
                <c:pt idx="27869">
                  <c:v>13934.5</c:v>
                </c:pt>
                <c:pt idx="27870">
                  <c:v>13935</c:v>
                </c:pt>
                <c:pt idx="27871">
                  <c:v>13935.5</c:v>
                </c:pt>
                <c:pt idx="27872">
                  <c:v>13936</c:v>
                </c:pt>
                <c:pt idx="27873">
                  <c:v>13936.5</c:v>
                </c:pt>
                <c:pt idx="27874">
                  <c:v>13937</c:v>
                </c:pt>
                <c:pt idx="27875">
                  <c:v>13937.5</c:v>
                </c:pt>
                <c:pt idx="27876">
                  <c:v>13938</c:v>
                </c:pt>
                <c:pt idx="27877">
                  <c:v>13938.5</c:v>
                </c:pt>
                <c:pt idx="27878">
                  <c:v>13939</c:v>
                </c:pt>
                <c:pt idx="27879">
                  <c:v>13939.5</c:v>
                </c:pt>
                <c:pt idx="27880">
                  <c:v>13940</c:v>
                </c:pt>
                <c:pt idx="27881">
                  <c:v>13940.5</c:v>
                </c:pt>
                <c:pt idx="27882">
                  <c:v>13941</c:v>
                </c:pt>
                <c:pt idx="27883">
                  <c:v>13941.5</c:v>
                </c:pt>
                <c:pt idx="27884">
                  <c:v>13942</c:v>
                </c:pt>
                <c:pt idx="27885">
                  <c:v>13942.5</c:v>
                </c:pt>
                <c:pt idx="27886">
                  <c:v>13943</c:v>
                </c:pt>
                <c:pt idx="27887">
                  <c:v>13943.5</c:v>
                </c:pt>
                <c:pt idx="27888">
                  <c:v>13944</c:v>
                </c:pt>
                <c:pt idx="27889">
                  <c:v>13944.5</c:v>
                </c:pt>
                <c:pt idx="27890">
                  <c:v>13945</c:v>
                </c:pt>
                <c:pt idx="27891">
                  <c:v>13945.5</c:v>
                </c:pt>
                <c:pt idx="27892">
                  <c:v>13946</c:v>
                </c:pt>
                <c:pt idx="27893">
                  <c:v>13946.5</c:v>
                </c:pt>
                <c:pt idx="27894">
                  <c:v>13947</c:v>
                </c:pt>
                <c:pt idx="27895">
                  <c:v>13947.5</c:v>
                </c:pt>
                <c:pt idx="27896">
                  <c:v>13948</c:v>
                </c:pt>
                <c:pt idx="27897">
                  <c:v>13948.5</c:v>
                </c:pt>
                <c:pt idx="27898">
                  <c:v>13949</c:v>
                </c:pt>
                <c:pt idx="27899">
                  <c:v>13949.5</c:v>
                </c:pt>
                <c:pt idx="27900">
                  <c:v>13950</c:v>
                </c:pt>
                <c:pt idx="27901">
                  <c:v>13950.5</c:v>
                </c:pt>
                <c:pt idx="27902">
                  <c:v>13951</c:v>
                </c:pt>
                <c:pt idx="27903">
                  <c:v>13951.5</c:v>
                </c:pt>
                <c:pt idx="27904">
                  <c:v>13952</c:v>
                </c:pt>
                <c:pt idx="27905">
                  <c:v>13952.5</c:v>
                </c:pt>
                <c:pt idx="27906">
                  <c:v>13953</c:v>
                </c:pt>
                <c:pt idx="27907">
                  <c:v>13953.5</c:v>
                </c:pt>
                <c:pt idx="27908">
                  <c:v>13954</c:v>
                </c:pt>
                <c:pt idx="27909">
                  <c:v>13954.5</c:v>
                </c:pt>
                <c:pt idx="27910">
                  <c:v>13955</c:v>
                </c:pt>
                <c:pt idx="27911">
                  <c:v>13955.5</c:v>
                </c:pt>
                <c:pt idx="27912">
                  <c:v>13956</c:v>
                </c:pt>
                <c:pt idx="27913">
                  <c:v>13956.5</c:v>
                </c:pt>
                <c:pt idx="27914">
                  <c:v>13957</c:v>
                </c:pt>
                <c:pt idx="27915">
                  <c:v>13957.5</c:v>
                </c:pt>
                <c:pt idx="27916">
                  <c:v>13958</c:v>
                </c:pt>
                <c:pt idx="27917">
                  <c:v>13958.5</c:v>
                </c:pt>
                <c:pt idx="27918">
                  <c:v>13959</c:v>
                </c:pt>
                <c:pt idx="27919">
                  <c:v>13959.5</c:v>
                </c:pt>
                <c:pt idx="27920">
                  <c:v>13960</c:v>
                </c:pt>
                <c:pt idx="27921">
                  <c:v>13960.5</c:v>
                </c:pt>
                <c:pt idx="27922">
                  <c:v>13961</c:v>
                </c:pt>
                <c:pt idx="27923">
                  <c:v>13961.5</c:v>
                </c:pt>
                <c:pt idx="27924">
                  <c:v>13962</c:v>
                </c:pt>
                <c:pt idx="27925">
                  <c:v>13962.5</c:v>
                </c:pt>
                <c:pt idx="27926">
                  <c:v>13963</c:v>
                </c:pt>
                <c:pt idx="27927">
                  <c:v>13963.5</c:v>
                </c:pt>
                <c:pt idx="27928">
                  <c:v>13964</c:v>
                </c:pt>
                <c:pt idx="27929">
                  <c:v>13964.5</c:v>
                </c:pt>
                <c:pt idx="27930">
                  <c:v>13965</c:v>
                </c:pt>
                <c:pt idx="27931">
                  <c:v>13965.5</c:v>
                </c:pt>
                <c:pt idx="27932">
                  <c:v>13966</c:v>
                </c:pt>
                <c:pt idx="27933">
                  <c:v>13966.5</c:v>
                </c:pt>
                <c:pt idx="27934">
                  <c:v>13967</c:v>
                </c:pt>
                <c:pt idx="27935">
                  <c:v>13967.5</c:v>
                </c:pt>
                <c:pt idx="27936">
                  <c:v>13968</c:v>
                </c:pt>
                <c:pt idx="27937">
                  <c:v>13968.5</c:v>
                </c:pt>
                <c:pt idx="27938">
                  <c:v>13969</c:v>
                </c:pt>
                <c:pt idx="27939">
                  <c:v>13969.5</c:v>
                </c:pt>
                <c:pt idx="27940">
                  <c:v>13970</c:v>
                </c:pt>
                <c:pt idx="27941">
                  <c:v>13970.5</c:v>
                </c:pt>
                <c:pt idx="27942">
                  <c:v>13971</c:v>
                </c:pt>
                <c:pt idx="27943">
                  <c:v>13971.5</c:v>
                </c:pt>
                <c:pt idx="27944">
                  <c:v>13972</c:v>
                </c:pt>
                <c:pt idx="27945">
                  <c:v>13972.5</c:v>
                </c:pt>
                <c:pt idx="27946">
                  <c:v>13973</c:v>
                </c:pt>
                <c:pt idx="27947">
                  <c:v>13973.5</c:v>
                </c:pt>
                <c:pt idx="27948">
                  <c:v>13974</c:v>
                </c:pt>
                <c:pt idx="27949">
                  <c:v>13974.5</c:v>
                </c:pt>
                <c:pt idx="27950">
                  <c:v>13975</c:v>
                </c:pt>
                <c:pt idx="27951">
                  <c:v>13975.5</c:v>
                </c:pt>
                <c:pt idx="27952">
                  <c:v>13976</c:v>
                </c:pt>
                <c:pt idx="27953">
                  <c:v>13976.5</c:v>
                </c:pt>
                <c:pt idx="27954">
                  <c:v>13977</c:v>
                </c:pt>
                <c:pt idx="27955">
                  <c:v>13977.5</c:v>
                </c:pt>
                <c:pt idx="27956">
                  <c:v>13978</c:v>
                </c:pt>
                <c:pt idx="27957">
                  <c:v>13978.5</c:v>
                </c:pt>
                <c:pt idx="27958">
                  <c:v>13979</c:v>
                </c:pt>
                <c:pt idx="27959">
                  <c:v>13979.5</c:v>
                </c:pt>
                <c:pt idx="27960">
                  <c:v>13980</c:v>
                </c:pt>
                <c:pt idx="27961">
                  <c:v>13980.5</c:v>
                </c:pt>
                <c:pt idx="27962">
                  <c:v>13981</c:v>
                </c:pt>
                <c:pt idx="27963">
                  <c:v>13981.5</c:v>
                </c:pt>
                <c:pt idx="27964">
                  <c:v>13982</c:v>
                </c:pt>
                <c:pt idx="27965">
                  <c:v>13982.5</c:v>
                </c:pt>
                <c:pt idx="27966">
                  <c:v>13983</c:v>
                </c:pt>
                <c:pt idx="27967">
                  <c:v>13983.5</c:v>
                </c:pt>
                <c:pt idx="27968">
                  <c:v>13984</c:v>
                </c:pt>
                <c:pt idx="27969">
                  <c:v>13984.5</c:v>
                </c:pt>
                <c:pt idx="27970">
                  <c:v>13985</c:v>
                </c:pt>
                <c:pt idx="27971">
                  <c:v>13985.5</c:v>
                </c:pt>
                <c:pt idx="27972">
                  <c:v>13986</c:v>
                </c:pt>
                <c:pt idx="27973">
                  <c:v>13986.5</c:v>
                </c:pt>
                <c:pt idx="27974">
                  <c:v>13987</c:v>
                </c:pt>
                <c:pt idx="27975">
                  <c:v>13987.5</c:v>
                </c:pt>
                <c:pt idx="27976">
                  <c:v>13988</c:v>
                </c:pt>
                <c:pt idx="27977">
                  <c:v>13988.5</c:v>
                </c:pt>
                <c:pt idx="27978">
                  <c:v>13989</c:v>
                </c:pt>
                <c:pt idx="27979">
                  <c:v>13989.5</c:v>
                </c:pt>
                <c:pt idx="27980">
                  <c:v>13990</c:v>
                </c:pt>
                <c:pt idx="27981">
                  <c:v>13990.5</c:v>
                </c:pt>
                <c:pt idx="27982">
                  <c:v>13991</c:v>
                </c:pt>
                <c:pt idx="27983">
                  <c:v>13991.5</c:v>
                </c:pt>
                <c:pt idx="27984">
                  <c:v>13992</c:v>
                </c:pt>
                <c:pt idx="27985">
                  <c:v>13992.5</c:v>
                </c:pt>
                <c:pt idx="27986">
                  <c:v>13993</c:v>
                </c:pt>
                <c:pt idx="27987">
                  <c:v>13993.5</c:v>
                </c:pt>
                <c:pt idx="27988">
                  <c:v>13994</c:v>
                </c:pt>
                <c:pt idx="27989">
                  <c:v>13994.5</c:v>
                </c:pt>
                <c:pt idx="27990">
                  <c:v>13995</c:v>
                </c:pt>
                <c:pt idx="27991">
                  <c:v>13995.5</c:v>
                </c:pt>
                <c:pt idx="27992">
                  <c:v>13996</c:v>
                </c:pt>
                <c:pt idx="27993">
                  <c:v>13996.5</c:v>
                </c:pt>
                <c:pt idx="27994">
                  <c:v>13997</c:v>
                </c:pt>
                <c:pt idx="27995">
                  <c:v>13997.5</c:v>
                </c:pt>
                <c:pt idx="27996">
                  <c:v>13998</c:v>
                </c:pt>
                <c:pt idx="27997">
                  <c:v>13998.5</c:v>
                </c:pt>
                <c:pt idx="27998">
                  <c:v>13999</c:v>
                </c:pt>
                <c:pt idx="27999">
                  <c:v>13999.5</c:v>
                </c:pt>
                <c:pt idx="28000">
                  <c:v>14000</c:v>
                </c:pt>
                <c:pt idx="28001">
                  <c:v>14000.5</c:v>
                </c:pt>
                <c:pt idx="28002">
                  <c:v>14001</c:v>
                </c:pt>
                <c:pt idx="28003">
                  <c:v>14001.5</c:v>
                </c:pt>
                <c:pt idx="28004">
                  <c:v>14002</c:v>
                </c:pt>
                <c:pt idx="28005">
                  <c:v>14002.5</c:v>
                </c:pt>
                <c:pt idx="28006">
                  <c:v>14003</c:v>
                </c:pt>
                <c:pt idx="28007">
                  <c:v>14003.5</c:v>
                </c:pt>
                <c:pt idx="28008">
                  <c:v>14004</c:v>
                </c:pt>
                <c:pt idx="28009">
                  <c:v>14004.5</c:v>
                </c:pt>
                <c:pt idx="28010">
                  <c:v>14005</c:v>
                </c:pt>
                <c:pt idx="28011">
                  <c:v>14005.5</c:v>
                </c:pt>
                <c:pt idx="28012">
                  <c:v>14006</c:v>
                </c:pt>
                <c:pt idx="28013">
                  <c:v>14006.5</c:v>
                </c:pt>
                <c:pt idx="28014">
                  <c:v>14007</c:v>
                </c:pt>
                <c:pt idx="28015">
                  <c:v>14007.5</c:v>
                </c:pt>
                <c:pt idx="28016">
                  <c:v>14008</c:v>
                </c:pt>
                <c:pt idx="28017">
                  <c:v>14008.5</c:v>
                </c:pt>
                <c:pt idx="28018">
                  <c:v>14009</c:v>
                </c:pt>
                <c:pt idx="28019">
                  <c:v>14009.5</c:v>
                </c:pt>
                <c:pt idx="28020">
                  <c:v>14010</c:v>
                </c:pt>
                <c:pt idx="28021">
                  <c:v>14010.5</c:v>
                </c:pt>
                <c:pt idx="28022">
                  <c:v>14011</c:v>
                </c:pt>
                <c:pt idx="28023">
                  <c:v>14011.5</c:v>
                </c:pt>
                <c:pt idx="28024">
                  <c:v>14012</c:v>
                </c:pt>
                <c:pt idx="28025">
                  <c:v>14012.5</c:v>
                </c:pt>
                <c:pt idx="28026">
                  <c:v>14013</c:v>
                </c:pt>
                <c:pt idx="28027">
                  <c:v>14013.5</c:v>
                </c:pt>
                <c:pt idx="28028">
                  <c:v>14014</c:v>
                </c:pt>
                <c:pt idx="28029">
                  <c:v>14014.5</c:v>
                </c:pt>
                <c:pt idx="28030">
                  <c:v>14015</c:v>
                </c:pt>
                <c:pt idx="28031">
                  <c:v>14015.5</c:v>
                </c:pt>
                <c:pt idx="28032">
                  <c:v>14016</c:v>
                </c:pt>
                <c:pt idx="28033">
                  <c:v>14016.5</c:v>
                </c:pt>
                <c:pt idx="28034">
                  <c:v>14017</c:v>
                </c:pt>
                <c:pt idx="28035">
                  <c:v>14017.5</c:v>
                </c:pt>
                <c:pt idx="28036">
                  <c:v>14018</c:v>
                </c:pt>
                <c:pt idx="28037">
                  <c:v>14018.5</c:v>
                </c:pt>
                <c:pt idx="28038">
                  <c:v>14019</c:v>
                </c:pt>
                <c:pt idx="28039">
                  <c:v>14019.5</c:v>
                </c:pt>
                <c:pt idx="28040">
                  <c:v>14020</c:v>
                </c:pt>
                <c:pt idx="28041">
                  <c:v>14020.5</c:v>
                </c:pt>
                <c:pt idx="28042">
                  <c:v>14021</c:v>
                </c:pt>
                <c:pt idx="28043">
                  <c:v>14021.5</c:v>
                </c:pt>
                <c:pt idx="28044">
                  <c:v>14022</c:v>
                </c:pt>
                <c:pt idx="28045">
                  <c:v>14022.5</c:v>
                </c:pt>
                <c:pt idx="28046">
                  <c:v>14023</c:v>
                </c:pt>
                <c:pt idx="28047">
                  <c:v>14023.5</c:v>
                </c:pt>
                <c:pt idx="28048">
                  <c:v>14024</c:v>
                </c:pt>
                <c:pt idx="28049">
                  <c:v>14024.5</c:v>
                </c:pt>
                <c:pt idx="28050">
                  <c:v>14025</c:v>
                </c:pt>
                <c:pt idx="28051">
                  <c:v>14025.5</c:v>
                </c:pt>
                <c:pt idx="28052">
                  <c:v>14026</c:v>
                </c:pt>
                <c:pt idx="28053">
                  <c:v>14026.5</c:v>
                </c:pt>
                <c:pt idx="28054">
                  <c:v>14027</c:v>
                </c:pt>
                <c:pt idx="28055">
                  <c:v>14027.5</c:v>
                </c:pt>
                <c:pt idx="28056">
                  <c:v>14028</c:v>
                </c:pt>
                <c:pt idx="28057">
                  <c:v>14028.5</c:v>
                </c:pt>
                <c:pt idx="28058">
                  <c:v>14029</c:v>
                </c:pt>
                <c:pt idx="28059">
                  <c:v>14029.5</c:v>
                </c:pt>
                <c:pt idx="28060">
                  <c:v>14030</c:v>
                </c:pt>
                <c:pt idx="28061">
                  <c:v>14030.5</c:v>
                </c:pt>
                <c:pt idx="28062">
                  <c:v>14031</c:v>
                </c:pt>
                <c:pt idx="28063">
                  <c:v>14031.5</c:v>
                </c:pt>
                <c:pt idx="28064">
                  <c:v>14032</c:v>
                </c:pt>
                <c:pt idx="28065">
                  <c:v>14032.5</c:v>
                </c:pt>
                <c:pt idx="28066">
                  <c:v>14033</c:v>
                </c:pt>
                <c:pt idx="28067">
                  <c:v>14033.5</c:v>
                </c:pt>
                <c:pt idx="28068">
                  <c:v>14034</c:v>
                </c:pt>
                <c:pt idx="28069">
                  <c:v>14034.5</c:v>
                </c:pt>
                <c:pt idx="28070">
                  <c:v>14035</c:v>
                </c:pt>
                <c:pt idx="28071">
                  <c:v>14035.5</c:v>
                </c:pt>
                <c:pt idx="28072">
                  <c:v>14036</c:v>
                </c:pt>
                <c:pt idx="28073">
                  <c:v>14036.5</c:v>
                </c:pt>
                <c:pt idx="28074">
                  <c:v>14037</c:v>
                </c:pt>
                <c:pt idx="28075">
                  <c:v>14037.5</c:v>
                </c:pt>
                <c:pt idx="28076">
                  <c:v>14038</c:v>
                </c:pt>
                <c:pt idx="28077">
                  <c:v>14038.5</c:v>
                </c:pt>
                <c:pt idx="28078">
                  <c:v>14039</c:v>
                </c:pt>
                <c:pt idx="28079">
                  <c:v>14039.5</c:v>
                </c:pt>
                <c:pt idx="28080">
                  <c:v>14040</c:v>
                </c:pt>
                <c:pt idx="28081">
                  <c:v>14040.5</c:v>
                </c:pt>
                <c:pt idx="28082">
                  <c:v>14041</c:v>
                </c:pt>
                <c:pt idx="28083">
                  <c:v>14041.5</c:v>
                </c:pt>
                <c:pt idx="28084">
                  <c:v>14042</c:v>
                </c:pt>
                <c:pt idx="28085">
                  <c:v>14042.5</c:v>
                </c:pt>
                <c:pt idx="28086">
                  <c:v>14043</c:v>
                </c:pt>
                <c:pt idx="28087">
                  <c:v>14043.5</c:v>
                </c:pt>
                <c:pt idx="28088">
                  <c:v>14044</c:v>
                </c:pt>
                <c:pt idx="28089">
                  <c:v>14044.5</c:v>
                </c:pt>
                <c:pt idx="28090">
                  <c:v>14045</c:v>
                </c:pt>
                <c:pt idx="28091">
                  <c:v>14045.5</c:v>
                </c:pt>
                <c:pt idx="28092">
                  <c:v>14046</c:v>
                </c:pt>
                <c:pt idx="28093">
                  <c:v>14046.5</c:v>
                </c:pt>
                <c:pt idx="28094">
                  <c:v>14047</c:v>
                </c:pt>
                <c:pt idx="28095">
                  <c:v>14047.5</c:v>
                </c:pt>
                <c:pt idx="28096">
                  <c:v>14048</c:v>
                </c:pt>
                <c:pt idx="28097">
                  <c:v>14048.5</c:v>
                </c:pt>
                <c:pt idx="28098">
                  <c:v>14049</c:v>
                </c:pt>
                <c:pt idx="28099">
                  <c:v>14049.5</c:v>
                </c:pt>
                <c:pt idx="28100">
                  <c:v>14050</c:v>
                </c:pt>
                <c:pt idx="28101">
                  <c:v>14050.5</c:v>
                </c:pt>
                <c:pt idx="28102">
                  <c:v>14051</c:v>
                </c:pt>
                <c:pt idx="28103">
                  <c:v>14051.5</c:v>
                </c:pt>
                <c:pt idx="28104">
                  <c:v>14052</c:v>
                </c:pt>
                <c:pt idx="28105">
                  <c:v>14052.5</c:v>
                </c:pt>
                <c:pt idx="28106">
                  <c:v>14053</c:v>
                </c:pt>
                <c:pt idx="28107">
                  <c:v>14053.5</c:v>
                </c:pt>
                <c:pt idx="28108">
                  <c:v>14054</c:v>
                </c:pt>
                <c:pt idx="28109">
                  <c:v>14054.5</c:v>
                </c:pt>
                <c:pt idx="28110">
                  <c:v>14055</c:v>
                </c:pt>
                <c:pt idx="28111">
                  <c:v>14055.5</c:v>
                </c:pt>
                <c:pt idx="28112">
                  <c:v>14056</c:v>
                </c:pt>
                <c:pt idx="28113">
                  <c:v>14056.5</c:v>
                </c:pt>
                <c:pt idx="28114">
                  <c:v>14057</c:v>
                </c:pt>
                <c:pt idx="28115">
                  <c:v>14057.5</c:v>
                </c:pt>
                <c:pt idx="28116">
                  <c:v>14058</c:v>
                </c:pt>
                <c:pt idx="28117">
                  <c:v>14058.5</c:v>
                </c:pt>
                <c:pt idx="28118">
                  <c:v>14059</c:v>
                </c:pt>
                <c:pt idx="28119">
                  <c:v>14059.5</c:v>
                </c:pt>
                <c:pt idx="28120">
                  <c:v>14060</c:v>
                </c:pt>
                <c:pt idx="28121">
                  <c:v>14060.5</c:v>
                </c:pt>
                <c:pt idx="28122">
                  <c:v>14061</c:v>
                </c:pt>
                <c:pt idx="28123">
                  <c:v>14061.5</c:v>
                </c:pt>
                <c:pt idx="28124">
                  <c:v>14062</c:v>
                </c:pt>
                <c:pt idx="28125">
                  <c:v>14062.5</c:v>
                </c:pt>
                <c:pt idx="28126">
                  <c:v>14063</c:v>
                </c:pt>
                <c:pt idx="28127">
                  <c:v>14063.5</c:v>
                </c:pt>
                <c:pt idx="28128">
                  <c:v>14064</c:v>
                </c:pt>
                <c:pt idx="28129">
                  <c:v>14064.5</c:v>
                </c:pt>
                <c:pt idx="28130">
                  <c:v>14065</c:v>
                </c:pt>
                <c:pt idx="28131">
                  <c:v>14065.5</c:v>
                </c:pt>
                <c:pt idx="28132">
                  <c:v>14066</c:v>
                </c:pt>
                <c:pt idx="28133">
                  <c:v>14066.5</c:v>
                </c:pt>
                <c:pt idx="28134">
                  <c:v>14067</c:v>
                </c:pt>
                <c:pt idx="28135">
                  <c:v>14067.5</c:v>
                </c:pt>
                <c:pt idx="28136">
                  <c:v>14068</c:v>
                </c:pt>
                <c:pt idx="28137">
                  <c:v>14068.5</c:v>
                </c:pt>
                <c:pt idx="28138">
                  <c:v>14069</c:v>
                </c:pt>
                <c:pt idx="28139">
                  <c:v>14069.5</c:v>
                </c:pt>
                <c:pt idx="28140">
                  <c:v>14070</c:v>
                </c:pt>
                <c:pt idx="28141">
                  <c:v>14070.5</c:v>
                </c:pt>
                <c:pt idx="28142">
                  <c:v>14071</c:v>
                </c:pt>
                <c:pt idx="28143">
                  <c:v>14071.5</c:v>
                </c:pt>
                <c:pt idx="28144">
                  <c:v>14072</c:v>
                </c:pt>
                <c:pt idx="28145">
                  <c:v>14072.5</c:v>
                </c:pt>
                <c:pt idx="28146">
                  <c:v>14073</c:v>
                </c:pt>
                <c:pt idx="28147">
                  <c:v>14073.5</c:v>
                </c:pt>
                <c:pt idx="28148">
                  <c:v>14074</c:v>
                </c:pt>
                <c:pt idx="28149">
                  <c:v>14074.5</c:v>
                </c:pt>
                <c:pt idx="28150">
                  <c:v>14075</c:v>
                </c:pt>
                <c:pt idx="28151">
                  <c:v>14075.5</c:v>
                </c:pt>
                <c:pt idx="28152">
                  <c:v>14076</c:v>
                </c:pt>
                <c:pt idx="28153">
                  <c:v>14076.5</c:v>
                </c:pt>
                <c:pt idx="28154">
                  <c:v>14077</c:v>
                </c:pt>
                <c:pt idx="28155">
                  <c:v>14077.5</c:v>
                </c:pt>
                <c:pt idx="28156">
                  <c:v>14078</c:v>
                </c:pt>
                <c:pt idx="28157">
                  <c:v>14078.5</c:v>
                </c:pt>
                <c:pt idx="28158">
                  <c:v>14079</c:v>
                </c:pt>
                <c:pt idx="28159">
                  <c:v>14079.5</c:v>
                </c:pt>
                <c:pt idx="28160">
                  <c:v>14080</c:v>
                </c:pt>
                <c:pt idx="28161">
                  <c:v>14080.5</c:v>
                </c:pt>
                <c:pt idx="28162">
                  <c:v>14081</c:v>
                </c:pt>
                <c:pt idx="28163">
                  <c:v>14081.5</c:v>
                </c:pt>
                <c:pt idx="28164">
                  <c:v>14082</c:v>
                </c:pt>
                <c:pt idx="28165">
                  <c:v>14082.5</c:v>
                </c:pt>
                <c:pt idx="28166">
                  <c:v>14083</c:v>
                </c:pt>
                <c:pt idx="28167">
                  <c:v>14083.5</c:v>
                </c:pt>
                <c:pt idx="28168">
                  <c:v>14084</c:v>
                </c:pt>
                <c:pt idx="28169">
                  <c:v>14084.5</c:v>
                </c:pt>
                <c:pt idx="28170">
                  <c:v>14085</c:v>
                </c:pt>
                <c:pt idx="28171">
                  <c:v>14085.5</c:v>
                </c:pt>
                <c:pt idx="28172">
                  <c:v>14086</c:v>
                </c:pt>
                <c:pt idx="28173">
                  <c:v>14086.5</c:v>
                </c:pt>
                <c:pt idx="28174">
                  <c:v>14087</c:v>
                </c:pt>
                <c:pt idx="28175">
                  <c:v>14087.5</c:v>
                </c:pt>
                <c:pt idx="28176">
                  <c:v>14088</c:v>
                </c:pt>
                <c:pt idx="28177">
                  <c:v>14088.5</c:v>
                </c:pt>
                <c:pt idx="28178">
                  <c:v>14089</c:v>
                </c:pt>
                <c:pt idx="28179">
                  <c:v>14089.5</c:v>
                </c:pt>
                <c:pt idx="28180">
                  <c:v>14090</c:v>
                </c:pt>
                <c:pt idx="28181">
                  <c:v>14090.5</c:v>
                </c:pt>
                <c:pt idx="28182">
                  <c:v>14091</c:v>
                </c:pt>
                <c:pt idx="28183">
                  <c:v>14091.5</c:v>
                </c:pt>
                <c:pt idx="28184">
                  <c:v>14092</c:v>
                </c:pt>
                <c:pt idx="28185">
                  <c:v>14092.5</c:v>
                </c:pt>
                <c:pt idx="28186">
                  <c:v>14093</c:v>
                </c:pt>
                <c:pt idx="28187">
                  <c:v>14093.5</c:v>
                </c:pt>
                <c:pt idx="28188">
                  <c:v>14094</c:v>
                </c:pt>
                <c:pt idx="28189">
                  <c:v>14094.5</c:v>
                </c:pt>
                <c:pt idx="28190">
                  <c:v>14095</c:v>
                </c:pt>
                <c:pt idx="28191">
                  <c:v>14095.5</c:v>
                </c:pt>
                <c:pt idx="28192">
                  <c:v>14096</c:v>
                </c:pt>
                <c:pt idx="28193">
                  <c:v>14096.5</c:v>
                </c:pt>
                <c:pt idx="28194">
                  <c:v>14097</c:v>
                </c:pt>
                <c:pt idx="28195">
                  <c:v>14097.5</c:v>
                </c:pt>
                <c:pt idx="28196">
                  <c:v>14098</c:v>
                </c:pt>
                <c:pt idx="28197">
                  <c:v>14098.5</c:v>
                </c:pt>
                <c:pt idx="28198">
                  <c:v>14099</c:v>
                </c:pt>
                <c:pt idx="28199">
                  <c:v>14099.5</c:v>
                </c:pt>
                <c:pt idx="28200">
                  <c:v>14100</c:v>
                </c:pt>
                <c:pt idx="28201">
                  <c:v>14100.5</c:v>
                </c:pt>
                <c:pt idx="28202">
                  <c:v>14101</c:v>
                </c:pt>
                <c:pt idx="28203">
                  <c:v>14101.5</c:v>
                </c:pt>
                <c:pt idx="28204">
                  <c:v>14102</c:v>
                </c:pt>
                <c:pt idx="28205">
                  <c:v>14102.5</c:v>
                </c:pt>
                <c:pt idx="28206">
                  <c:v>14103</c:v>
                </c:pt>
                <c:pt idx="28207">
                  <c:v>14103.5</c:v>
                </c:pt>
                <c:pt idx="28208">
                  <c:v>14104</c:v>
                </c:pt>
                <c:pt idx="28209">
                  <c:v>14104.5</c:v>
                </c:pt>
                <c:pt idx="28210">
                  <c:v>14105</c:v>
                </c:pt>
                <c:pt idx="28211">
                  <c:v>14105.5</c:v>
                </c:pt>
                <c:pt idx="28212">
                  <c:v>14106</c:v>
                </c:pt>
                <c:pt idx="28213">
                  <c:v>14106.5</c:v>
                </c:pt>
                <c:pt idx="28214">
                  <c:v>14107</c:v>
                </c:pt>
                <c:pt idx="28215">
                  <c:v>14107.5</c:v>
                </c:pt>
                <c:pt idx="28216">
                  <c:v>14108</c:v>
                </c:pt>
                <c:pt idx="28217">
                  <c:v>14108.5</c:v>
                </c:pt>
                <c:pt idx="28218">
                  <c:v>14109</c:v>
                </c:pt>
                <c:pt idx="28219">
                  <c:v>14109.5</c:v>
                </c:pt>
                <c:pt idx="28220">
                  <c:v>14110</c:v>
                </c:pt>
                <c:pt idx="28221">
                  <c:v>14110.5</c:v>
                </c:pt>
                <c:pt idx="28222">
                  <c:v>14111</c:v>
                </c:pt>
                <c:pt idx="28223">
                  <c:v>14111.5</c:v>
                </c:pt>
                <c:pt idx="28224">
                  <c:v>14112</c:v>
                </c:pt>
                <c:pt idx="28225">
                  <c:v>14112.5</c:v>
                </c:pt>
                <c:pt idx="28226">
                  <c:v>14113</c:v>
                </c:pt>
                <c:pt idx="28227">
                  <c:v>14113.5</c:v>
                </c:pt>
                <c:pt idx="28228">
                  <c:v>14114</c:v>
                </c:pt>
                <c:pt idx="28229">
                  <c:v>14114.5</c:v>
                </c:pt>
                <c:pt idx="28230">
                  <c:v>14115</c:v>
                </c:pt>
                <c:pt idx="28231">
                  <c:v>14115.5</c:v>
                </c:pt>
                <c:pt idx="28232">
                  <c:v>14116</c:v>
                </c:pt>
                <c:pt idx="28233">
                  <c:v>14116.5</c:v>
                </c:pt>
                <c:pt idx="28234">
                  <c:v>14117</c:v>
                </c:pt>
                <c:pt idx="28235">
                  <c:v>14117.5</c:v>
                </c:pt>
                <c:pt idx="28236">
                  <c:v>14118</c:v>
                </c:pt>
                <c:pt idx="28237">
                  <c:v>14118.5</c:v>
                </c:pt>
                <c:pt idx="28238">
                  <c:v>14119</c:v>
                </c:pt>
                <c:pt idx="28239">
                  <c:v>14119.5</c:v>
                </c:pt>
                <c:pt idx="28240">
                  <c:v>14120</c:v>
                </c:pt>
                <c:pt idx="28241">
                  <c:v>14120.5</c:v>
                </c:pt>
                <c:pt idx="28242">
                  <c:v>14121</c:v>
                </c:pt>
                <c:pt idx="28243">
                  <c:v>14121.5</c:v>
                </c:pt>
                <c:pt idx="28244">
                  <c:v>14122</c:v>
                </c:pt>
                <c:pt idx="28245">
                  <c:v>14122.5</c:v>
                </c:pt>
                <c:pt idx="28246">
                  <c:v>14123</c:v>
                </c:pt>
                <c:pt idx="28247">
                  <c:v>14123.5</c:v>
                </c:pt>
                <c:pt idx="28248">
                  <c:v>14124</c:v>
                </c:pt>
                <c:pt idx="28249">
                  <c:v>14124.5</c:v>
                </c:pt>
                <c:pt idx="28250">
                  <c:v>14125</c:v>
                </c:pt>
                <c:pt idx="28251">
                  <c:v>14125.5</c:v>
                </c:pt>
                <c:pt idx="28252">
                  <c:v>14126</c:v>
                </c:pt>
                <c:pt idx="28253">
                  <c:v>14126.5</c:v>
                </c:pt>
                <c:pt idx="28254">
                  <c:v>14127</c:v>
                </c:pt>
                <c:pt idx="28255">
                  <c:v>14127.5</c:v>
                </c:pt>
                <c:pt idx="28256">
                  <c:v>14128</c:v>
                </c:pt>
                <c:pt idx="28257">
                  <c:v>14128.5</c:v>
                </c:pt>
                <c:pt idx="28258">
                  <c:v>14129</c:v>
                </c:pt>
                <c:pt idx="28259">
                  <c:v>14129.5</c:v>
                </c:pt>
                <c:pt idx="28260">
                  <c:v>14130</c:v>
                </c:pt>
                <c:pt idx="28261">
                  <c:v>14130.5</c:v>
                </c:pt>
                <c:pt idx="28262">
                  <c:v>14131</c:v>
                </c:pt>
                <c:pt idx="28263">
                  <c:v>14131.5</c:v>
                </c:pt>
                <c:pt idx="28264">
                  <c:v>14132</c:v>
                </c:pt>
                <c:pt idx="28265">
                  <c:v>14132.5</c:v>
                </c:pt>
                <c:pt idx="28266">
                  <c:v>14133</c:v>
                </c:pt>
                <c:pt idx="28267">
                  <c:v>14133.5</c:v>
                </c:pt>
                <c:pt idx="28268">
                  <c:v>14134</c:v>
                </c:pt>
                <c:pt idx="28269">
                  <c:v>14134.5</c:v>
                </c:pt>
                <c:pt idx="28270">
                  <c:v>14135</c:v>
                </c:pt>
                <c:pt idx="28271">
                  <c:v>14135.5</c:v>
                </c:pt>
                <c:pt idx="28272">
                  <c:v>14136</c:v>
                </c:pt>
                <c:pt idx="28273">
                  <c:v>14136.5</c:v>
                </c:pt>
                <c:pt idx="28274">
                  <c:v>14137</c:v>
                </c:pt>
                <c:pt idx="28275">
                  <c:v>14137.5</c:v>
                </c:pt>
                <c:pt idx="28276">
                  <c:v>14138</c:v>
                </c:pt>
                <c:pt idx="28277">
                  <c:v>14138.5</c:v>
                </c:pt>
                <c:pt idx="28278">
                  <c:v>14139</c:v>
                </c:pt>
                <c:pt idx="28279">
                  <c:v>14139.5</c:v>
                </c:pt>
                <c:pt idx="28280">
                  <c:v>14140</c:v>
                </c:pt>
                <c:pt idx="28281">
                  <c:v>14140.5</c:v>
                </c:pt>
                <c:pt idx="28282">
                  <c:v>14141</c:v>
                </c:pt>
                <c:pt idx="28283">
                  <c:v>14141.5</c:v>
                </c:pt>
                <c:pt idx="28284">
                  <c:v>14142</c:v>
                </c:pt>
                <c:pt idx="28285">
                  <c:v>14142.5</c:v>
                </c:pt>
                <c:pt idx="28286">
                  <c:v>14143</c:v>
                </c:pt>
                <c:pt idx="28287">
                  <c:v>14143.5</c:v>
                </c:pt>
                <c:pt idx="28288">
                  <c:v>14144</c:v>
                </c:pt>
                <c:pt idx="28289">
                  <c:v>14144.5</c:v>
                </c:pt>
                <c:pt idx="28290">
                  <c:v>14145</c:v>
                </c:pt>
                <c:pt idx="28291">
                  <c:v>14145.5</c:v>
                </c:pt>
                <c:pt idx="28292">
                  <c:v>14146</c:v>
                </c:pt>
                <c:pt idx="28293">
                  <c:v>14146.5</c:v>
                </c:pt>
                <c:pt idx="28294">
                  <c:v>14147</c:v>
                </c:pt>
                <c:pt idx="28295">
                  <c:v>14147.5</c:v>
                </c:pt>
                <c:pt idx="28296">
                  <c:v>14148</c:v>
                </c:pt>
                <c:pt idx="28297">
                  <c:v>14148.5</c:v>
                </c:pt>
                <c:pt idx="28298">
                  <c:v>14149</c:v>
                </c:pt>
                <c:pt idx="28299">
                  <c:v>14149.5</c:v>
                </c:pt>
                <c:pt idx="28300">
                  <c:v>14150</c:v>
                </c:pt>
                <c:pt idx="28301">
                  <c:v>14150.5</c:v>
                </c:pt>
                <c:pt idx="28302">
                  <c:v>14151</c:v>
                </c:pt>
                <c:pt idx="28303">
                  <c:v>14151.5</c:v>
                </c:pt>
                <c:pt idx="28304">
                  <c:v>14152</c:v>
                </c:pt>
                <c:pt idx="28305">
                  <c:v>14152.5</c:v>
                </c:pt>
                <c:pt idx="28306">
                  <c:v>14153</c:v>
                </c:pt>
                <c:pt idx="28307">
                  <c:v>14153.5</c:v>
                </c:pt>
                <c:pt idx="28308">
                  <c:v>14154</c:v>
                </c:pt>
                <c:pt idx="28309">
                  <c:v>14154.5</c:v>
                </c:pt>
                <c:pt idx="28310">
                  <c:v>14155</c:v>
                </c:pt>
                <c:pt idx="28311">
                  <c:v>14155.5</c:v>
                </c:pt>
                <c:pt idx="28312">
                  <c:v>14156</c:v>
                </c:pt>
                <c:pt idx="28313">
                  <c:v>14156.5</c:v>
                </c:pt>
                <c:pt idx="28314">
                  <c:v>14157</c:v>
                </c:pt>
                <c:pt idx="28315">
                  <c:v>14157.5</c:v>
                </c:pt>
                <c:pt idx="28316">
                  <c:v>14158</c:v>
                </c:pt>
                <c:pt idx="28317">
                  <c:v>14158.5</c:v>
                </c:pt>
                <c:pt idx="28318">
                  <c:v>14159</c:v>
                </c:pt>
                <c:pt idx="28319">
                  <c:v>14159.5</c:v>
                </c:pt>
                <c:pt idx="28320">
                  <c:v>14160</c:v>
                </c:pt>
                <c:pt idx="28321">
                  <c:v>14160.5</c:v>
                </c:pt>
                <c:pt idx="28322">
                  <c:v>14161</c:v>
                </c:pt>
                <c:pt idx="28323">
                  <c:v>14161.5</c:v>
                </c:pt>
                <c:pt idx="28324">
                  <c:v>14162</c:v>
                </c:pt>
                <c:pt idx="28325">
                  <c:v>14162.5</c:v>
                </c:pt>
                <c:pt idx="28326">
                  <c:v>14163</c:v>
                </c:pt>
                <c:pt idx="28327">
                  <c:v>14163.5</c:v>
                </c:pt>
                <c:pt idx="28328">
                  <c:v>14164</c:v>
                </c:pt>
                <c:pt idx="28329">
                  <c:v>14164.5</c:v>
                </c:pt>
                <c:pt idx="28330">
                  <c:v>14165</c:v>
                </c:pt>
                <c:pt idx="28331">
                  <c:v>14165.5</c:v>
                </c:pt>
                <c:pt idx="28332">
                  <c:v>14166</c:v>
                </c:pt>
                <c:pt idx="28333">
                  <c:v>14166.5</c:v>
                </c:pt>
                <c:pt idx="28334">
                  <c:v>14167</c:v>
                </c:pt>
                <c:pt idx="28335">
                  <c:v>14167.5</c:v>
                </c:pt>
                <c:pt idx="28336">
                  <c:v>14168</c:v>
                </c:pt>
                <c:pt idx="28337">
                  <c:v>14168.5</c:v>
                </c:pt>
                <c:pt idx="28338">
                  <c:v>14169</c:v>
                </c:pt>
                <c:pt idx="28339">
                  <c:v>14169.5</c:v>
                </c:pt>
                <c:pt idx="28340">
                  <c:v>14170</c:v>
                </c:pt>
                <c:pt idx="28341">
                  <c:v>14170.5</c:v>
                </c:pt>
                <c:pt idx="28342">
                  <c:v>14171</c:v>
                </c:pt>
                <c:pt idx="28343">
                  <c:v>14171.5</c:v>
                </c:pt>
                <c:pt idx="28344">
                  <c:v>14172</c:v>
                </c:pt>
                <c:pt idx="28345">
                  <c:v>14172.5</c:v>
                </c:pt>
                <c:pt idx="28346">
                  <c:v>14173</c:v>
                </c:pt>
                <c:pt idx="28347">
                  <c:v>14173.5</c:v>
                </c:pt>
                <c:pt idx="28348">
                  <c:v>14174</c:v>
                </c:pt>
                <c:pt idx="28349">
                  <c:v>14174.5</c:v>
                </c:pt>
                <c:pt idx="28350">
                  <c:v>14175</c:v>
                </c:pt>
                <c:pt idx="28351">
                  <c:v>14175.5</c:v>
                </c:pt>
                <c:pt idx="28352">
                  <c:v>14176</c:v>
                </c:pt>
                <c:pt idx="28353">
                  <c:v>14176.5</c:v>
                </c:pt>
                <c:pt idx="28354">
                  <c:v>14177</c:v>
                </c:pt>
                <c:pt idx="28355">
                  <c:v>14177.5</c:v>
                </c:pt>
                <c:pt idx="28356">
                  <c:v>14178</c:v>
                </c:pt>
                <c:pt idx="28357">
                  <c:v>14178.5</c:v>
                </c:pt>
                <c:pt idx="28358">
                  <c:v>14179</c:v>
                </c:pt>
                <c:pt idx="28359">
                  <c:v>14179.5</c:v>
                </c:pt>
                <c:pt idx="28360">
                  <c:v>14180</c:v>
                </c:pt>
                <c:pt idx="28361">
                  <c:v>14180.5</c:v>
                </c:pt>
                <c:pt idx="28362">
                  <c:v>14181</c:v>
                </c:pt>
                <c:pt idx="28363">
                  <c:v>14181.5</c:v>
                </c:pt>
                <c:pt idx="28364">
                  <c:v>14182</c:v>
                </c:pt>
                <c:pt idx="28365">
                  <c:v>14182.5</c:v>
                </c:pt>
                <c:pt idx="28366">
                  <c:v>14183</c:v>
                </c:pt>
                <c:pt idx="28367">
                  <c:v>14183.5</c:v>
                </c:pt>
                <c:pt idx="28368">
                  <c:v>14184</c:v>
                </c:pt>
                <c:pt idx="28369">
                  <c:v>14184.5</c:v>
                </c:pt>
                <c:pt idx="28370">
                  <c:v>14185</c:v>
                </c:pt>
                <c:pt idx="28371">
                  <c:v>14185.5</c:v>
                </c:pt>
                <c:pt idx="28372">
                  <c:v>14186</c:v>
                </c:pt>
                <c:pt idx="28373">
                  <c:v>14186.5</c:v>
                </c:pt>
                <c:pt idx="28374">
                  <c:v>14187</c:v>
                </c:pt>
                <c:pt idx="28375">
                  <c:v>14187.5</c:v>
                </c:pt>
                <c:pt idx="28376">
                  <c:v>14188</c:v>
                </c:pt>
                <c:pt idx="28377">
                  <c:v>14188.5</c:v>
                </c:pt>
                <c:pt idx="28378">
                  <c:v>14189</c:v>
                </c:pt>
                <c:pt idx="28379">
                  <c:v>14189.5</c:v>
                </c:pt>
                <c:pt idx="28380">
                  <c:v>14190</c:v>
                </c:pt>
                <c:pt idx="28381">
                  <c:v>14190.5</c:v>
                </c:pt>
                <c:pt idx="28382">
                  <c:v>14191</c:v>
                </c:pt>
                <c:pt idx="28383">
                  <c:v>14191.5</c:v>
                </c:pt>
                <c:pt idx="28384">
                  <c:v>14192</c:v>
                </c:pt>
                <c:pt idx="28385">
                  <c:v>14192.5</c:v>
                </c:pt>
                <c:pt idx="28386">
                  <c:v>14193</c:v>
                </c:pt>
                <c:pt idx="28387">
                  <c:v>14193.5</c:v>
                </c:pt>
                <c:pt idx="28388">
                  <c:v>14194</c:v>
                </c:pt>
                <c:pt idx="28389">
                  <c:v>14194.5</c:v>
                </c:pt>
                <c:pt idx="28390">
                  <c:v>14195</c:v>
                </c:pt>
                <c:pt idx="28391">
                  <c:v>14195.5</c:v>
                </c:pt>
                <c:pt idx="28392">
                  <c:v>14196</c:v>
                </c:pt>
                <c:pt idx="28393">
                  <c:v>14196.5</c:v>
                </c:pt>
                <c:pt idx="28394">
                  <c:v>14197</c:v>
                </c:pt>
                <c:pt idx="28395">
                  <c:v>14197.5</c:v>
                </c:pt>
                <c:pt idx="28396">
                  <c:v>14198</c:v>
                </c:pt>
                <c:pt idx="28397">
                  <c:v>14198.5</c:v>
                </c:pt>
                <c:pt idx="28398">
                  <c:v>14199</c:v>
                </c:pt>
                <c:pt idx="28399">
                  <c:v>14199.5</c:v>
                </c:pt>
                <c:pt idx="28400">
                  <c:v>14200</c:v>
                </c:pt>
                <c:pt idx="28401">
                  <c:v>14200.5</c:v>
                </c:pt>
                <c:pt idx="28402">
                  <c:v>14201</c:v>
                </c:pt>
                <c:pt idx="28403">
                  <c:v>14201.5</c:v>
                </c:pt>
                <c:pt idx="28404">
                  <c:v>14202</c:v>
                </c:pt>
                <c:pt idx="28405">
                  <c:v>14202.5</c:v>
                </c:pt>
                <c:pt idx="28406">
                  <c:v>14203</c:v>
                </c:pt>
                <c:pt idx="28407">
                  <c:v>14203.5</c:v>
                </c:pt>
                <c:pt idx="28408">
                  <c:v>14204</c:v>
                </c:pt>
                <c:pt idx="28409">
                  <c:v>14204.5</c:v>
                </c:pt>
                <c:pt idx="28410">
                  <c:v>14205</c:v>
                </c:pt>
                <c:pt idx="28411">
                  <c:v>14205.5</c:v>
                </c:pt>
                <c:pt idx="28412">
                  <c:v>14206</c:v>
                </c:pt>
                <c:pt idx="28413">
                  <c:v>14206.5</c:v>
                </c:pt>
                <c:pt idx="28414">
                  <c:v>14207</c:v>
                </c:pt>
                <c:pt idx="28415">
                  <c:v>14207.5</c:v>
                </c:pt>
                <c:pt idx="28416">
                  <c:v>14208</c:v>
                </c:pt>
                <c:pt idx="28417">
                  <c:v>14208.5</c:v>
                </c:pt>
                <c:pt idx="28418">
                  <c:v>14209</c:v>
                </c:pt>
                <c:pt idx="28419">
                  <c:v>14209.5</c:v>
                </c:pt>
                <c:pt idx="28420">
                  <c:v>14210</c:v>
                </c:pt>
                <c:pt idx="28421">
                  <c:v>14210.5</c:v>
                </c:pt>
                <c:pt idx="28422">
                  <c:v>14211</c:v>
                </c:pt>
                <c:pt idx="28423">
                  <c:v>14211.5</c:v>
                </c:pt>
                <c:pt idx="28424">
                  <c:v>14212</c:v>
                </c:pt>
                <c:pt idx="28425">
                  <c:v>14212.5</c:v>
                </c:pt>
                <c:pt idx="28426">
                  <c:v>14213</c:v>
                </c:pt>
                <c:pt idx="28427">
                  <c:v>14213.5</c:v>
                </c:pt>
                <c:pt idx="28428">
                  <c:v>14214</c:v>
                </c:pt>
                <c:pt idx="28429">
                  <c:v>14214.5</c:v>
                </c:pt>
                <c:pt idx="28430">
                  <c:v>14215</c:v>
                </c:pt>
                <c:pt idx="28431">
                  <c:v>14215.5</c:v>
                </c:pt>
                <c:pt idx="28432">
                  <c:v>14216</c:v>
                </c:pt>
                <c:pt idx="28433">
                  <c:v>14216.5</c:v>
                </c:pt>
                <c:pt idx="28434">
                  <c:v>14217</c:v>
                </c:pt>
                <c:pt idx="28435">
                  <c:v>14217.5</c:v>
                </c:pt>
                <c:pt idx="28436">
                  <c:v>14218</c:v>
                </c:pt>
                <c:pt idx="28437">
                  <c:v>14218.5</c:v>
                </c:pt>
                <c:pt idx="28438">
                  <c:v>14219</c:v>
                </c:pt>
                <c:pt idx="28439">
                  <c:v>14219.5</c:v>
                </c:pt>
                <c:pt idx="28440">
                  <c:v>14220</c:v>
                </c:pt>
                <c:pt idx="28441">
                  <c:v>14220.5</c:v>
                </c:pt>
                <c:pt idx="28442">
                  <c:v>14221</c:v>
                </c:pt>
                <c:pt idx="28443">
                  <c:v>14221.5</c:v>
                </c:pt>
                <c:pt idx="28444">
                  <c:v>14222</c:v>
                </c:pt>
                <c:pt idx="28445">
                  <c:v>14222.5</c:v>
                </c:pt>
                <c:pt idx="28446">
                  <c:v>14223</c:v>
                </c:pt>
                <c:pt idx="28447">
                  <c:v>14223.5</c:v>
                </c:pt>
                <c:pt idx="28448">
                  <c:v>14224</c:v>
                </c:pt>
                <c:pt idx="28449">
                  <c:v>14224.5</c:v>
                </c:pt>
                <c:pt idx="28450">
                  <c:v>14225</c:v>
                </c:pt>
                <c:pt idx="28451">
                  <c:v>14225.5</c:v>
                </c:pt>
                <c:pt idx="28452">
                  <c:v>14226</c:v>
                </c:pt>
                <c:pt idx="28453">
                  <c:v>14226.5</c:v>
                </c:pt>
                <c:pt idx="28454">
                  <c:v>14227</c:v>
                </c:pt>
                <c:pt idx="28455">
                  <c:v>14227.5</c:v>
                </c:pt>
                <c:pt idx="28456">
                  <c:v>14228</c:v>
                </c:pt>
                <c:pt idx="28457">
                  <c:v>14228.5</c:v>
                </c:pt>
                <c:pt idx="28458">
                  <c:v>14229</c:v>
                </c:pt>
                <c:pt idx="28459">
                  <c:v>14229.5</c:v>
                </c:pt>
                <c:pt idx="28460">
                  <c:v>14230</c:v>
                </c:pt>
                <c:pt idx="28461">
                  <c:v>14230.5</c:v>
                </c:pt>
                <c:pt idx="28462">
                  <c:v>14231</c:v>
                </c:pt>
                <c:pt idx="28463">
                  <c:v>14231.5</c:v>
                </c:pt>
                <c:pt idx="28464">
                  <c:v>14232</c:v>
                </c:pt>
                <c:pt idx="28465">
                  <c:v>14232.5</c:v>
                </c:pt>
                <c:pt idx="28466">
                  <c:v>14233</c:v>
                </c:pt>
                <c:pt idx="28467">
                  <c:v>14233.5</c:v>
                </c:pt>
                <c:pt idx="28468">
                  <c:v>14234</c:v>
                </c:pt>
                <c:pt idx="28469">
                  <c:v>14234.5</c:v>
                </c:pt>
                <c:pt idx="28470">
                  <c:v>14235</c:v>
                </c:pt>
                <c:pt idx="28471">
                  <c:v>14235.5</c:v>
                </c:pt>
                <c:pt idx="28472">
                  <c:v>14236</c:v>
                </c:pt>
                <c:pt idx="28473">
                  <c:v>14236.5</c:v>
                </c:pt>
                <c:pt idx="28474">
                  <c:v>14237</c:v>
                </c:pt>
                <c:pt idx="28475">
                  <c:v>14237.5</c:v>
                </c:pt>
                <c:pt idx="28476">
                  <c:v>14238</c:v>
                </c:pt>
                <c:pt idx="28477">
                  <c:v>14238.5</c:v>
                </c:pt>
                <c:pt idx="28478">
                  <c:v>14239</c:v>
                </c:pt>
                <c:pt idx="28479">
                  <c:v>14239.5</c:v>
                </c:pt>
                <c:pt idx="28480">
                  <c:v>14240</c:v>
                </c:pt>
                <c:pt idx="28481">
                  <c:v>14240.5</c:v>
                </c:pt>
                <c:pt idx="28482">
                  <c:v>14241</c:v>
                </c:pt>
                <c:pt idx="28483">
                  <c:v>14241.5</c:v>
                </c:pt>
                <c:pt idx="28484">
                  <c:v>14242</c:v>
                </c:pt>
                <c:pt idx="28485">
                  <c:v>14242.5</c:v>
                </c:pt>
                <c:pt idx="28486">
                  <c:v>14243</c:v>
                </c:pt>
                <c:pt idx="28487">
                  <c:v>14243.5</c:v>
                </c:pt>
                <c:pt idx="28488">
                  <c:v>14244</c:v>
                </c:pt>
                <c:pt idx="28489">
                  <c:v>14244.5</c:v>
                </c:pt>
                <c:pt idx="28490">
                  <c:v>14245</c:v>
                </c:pt>
                <c:pt idx="28491">
                  <c:v>14245.5</c:v>
                </c:pt>
                <c:pt idx="28492">
                  <c:v>14246</c:v>
                </c:pt>
                <c:pt idx="28493">
                  <c:v>14246.5</c:v>
                </c:pt>
                <c:pt idx="28494">
                  <c:v>14247</c:v>
                </c:pt>
                <c:pt idx="28495">
                  <c:v>14247.5</c:v>
                </c:pt>
                <c:pt idx="28496">
                  <c:v>14248</c:v>
                </c:pt>
                <c:pt idx="28497">
                  <c:v>14248.5</c:v>
                </c:pt>
                <c:pt idx="28498">
                  <c:v>14249</c:v>
                </c:pt>
                <c:pt idx="28499">
                  <c:v>14249.5</c:v>
                </c:pt>
                <c:pt idx="28500">
                  <c:v>14250</c:v>
                </c:pt>
                <c:pt idx="28501">
                  <c:v>14250.5</c:v>
                </c:pt>
                <c:pt idx="28502">
                  <c:v>14251</c:v>
                </c:pt>
                <c:pt idx="28503">
                  <c:v>14251.5</c:v>
                </c:pt>
                <c:pt idx="28504">
                  <c:v>14252</c:v>
                </c:pt>
                <c:pt idx="28505">
                  <c:v>14252.5</c:v>
                </c:pt>
                <c:pt idx="28506">
                  <c:v>14253</c:v>
                </c:pt>
                <c:pt idx="28507">
                  <c:v>14253.5</c:v>
                </c:pt>
                <c:pt idx="28508">
                  <c:v>14254</c:v>
                </c:pt>
                <c:pt idx="28509">
                  <c:v>14254.5</c:v>
                </c:pt>
                <c:pt idx="28510">
                  <c:v>14255</c:v>
                </c:pt>
                <c:pt idx="28511">
                  <c:v>14255.5</c:v>
                </c:pt>
                <c:pt idx="28512">
                  <c:v>14256</c:v>
                </c:pt>
                <c:pt idx="28513">
                  <c:v>14256.5</c:v>
                </c:pt>
                <c:pt idx="28514">
                  <c:v>14257</c:v>
                </c:pt>
                <c:pt idx="28515">
                  <c:v>14257.5</c:v>
                </c:pt>
                <c:pt idx="28516">
                  <c:v>14258</c:v>
                </c:pt>
                <c:pt idx="28517">
                  <c:v>14258.5</c:v>
                </c:pt>
                <c:pt idx="28518">
                  <c:v>14259</c:v>
                </c:pt>
                <c:pt idx="28519">
                  <c:v>14259.5</c:v>
                </c:pt>
                <c:pt idx="28520">
                  <c:v>14260</c:v>
                </c:pt>
                <c:pt idx="28521">
                  <c:v>14260.5</c:v>
                </c:pt>
                <c:pt idx="28522">
                  <c:v>14261</c:v>
                </c:pt>
                <c:pt idx="28523">
                  <c:v>14261.5</c:v>
                </c:pt>
                <c:pt idx="28524">
                  <c:v>14262</c:v>
                </c:pt>
                <c:pt idx="28525">
                  <c:v>14262.5</c:v>
                </c:pt>
                <c:pt idx="28526">
                  <c:v>14263</c:v>
                </c:pt>
                <c:pt idx="28527">
                  <c:v>14263.5</c:v>
                </c:pt>
                <c:pt idx="28528">
                  <c:v>14264</c:v>
                </c:pt>
                <c:pt idx="28529">
                  <c:v>14264.5</c:v>
                </c:pt>
                <c:pt idx="28530">
                  <c:v>14265</c:v>
                </c:pt>
                <c:pt idx="28531">
                  <c:v>14265.5</c:v>
                </c:pt>
                <c:pt idx="28532">
                  <c:v>14266</c:v>
                </c:pt>
                <c:pt idx="28533">
                  <c:v>14266.5</c:v>
                </c:pt>
                <c:pt idx="28534">
                  <c:v>14267</c:v>
                </c:pt>
                <c:pt idx="28535">
                  <c:v>14267.5</c:v>
                </c:pt>
                <c:pt idx="28536">
                  <c:v>14268</c:v>
                </c:pt>
                <c:pt idx="28537">
                  <c:v>14268.5</c:v>
                </c:pt>
                <c:pt idx="28538">
                  <c:v>14269</c:v>
                </c:pt>
                <c:pt idx="28539">
                  <c:v>14269.5</c:v>
                </c:pt>
                <c:pt idx="28540">
                  <c:v>14270</c:v>
                </c:pt>
                <c:pt idx="28541">
                  <c:v>14270.5</c:v>
                </c:pt>
                <c:pt idx="28542">
                  <c:v>14271</c:v>
                </c:pt>
                <c:pt idx="28543">
                  <c:v>14271.5</c:v>
                </c:pt>
                <c:pt idx="28544">
                  <c:v>14272</c:v>
                </c:pt>
                <c:pt idx="28545">
                  <c:v>14272.5</c:v>
                </c:pt>
                <c:pt idx="28546">
                  <c:v>14273</c:v>
                </c:pt>
                <c:pt idx="28547">
                  <c:v>14273.5</c:v>
                </c:pt>
                <c:pt idx="28548">
                  <c:v>14274</c:v>
                </c:pt>
                <c:pt idx="28549">
                  <c:v>14274.5</c:v>
                </c:pt>
                <c:pt idx="28550">
                  <c:v>14275</c:v>
                </c:pt>
                <c:pt idx="28551">
                  <c:v>14275.5</c:v>
                </c:pt>
                <c:pt idx="28552">
                  <c:v>14276</c:v>
                </c:pt>
                <c:pt idx="28553">
                  <c:v>14276.5</c:v>
                </c:pt>
                <c:pt idx="28554">
                  <c:v>14277</c:v>
                </c:pt>
                <c:pt idx="28555">
                  <c:v>14277.5</c:v>
                </c:pt>
                <c:pt idx="28556">
                  <c:v>14278</c:v>
                </c:pt>
                <c:pt idx="28557">
                  <c:v>14278.5</c:v>
                </c:pt>
                <c:pt idx="28558">
                  <c:v>14279</c:v>
                </c:pt>
                <c:pt idx="28559">
                  <c:v>14279.5</c:v>
                </c:pt>
                <c:pt idx="28560">
                  <c:v>14280</c:v>
                </c:pt>
                <c:pt idx="28561">
                  <c:v>14280.5</c:v>
                </c:pt>
                <c:pt idx="28562">
                  <c:v>14281</c:v>
                </c:pt>
                <c:pt idx="28563">
                  <c:v>14281.5</c:v>
                </c:pt>
                <c:pt idx="28564">
                  <c:v>14282</c:v>
                </c:pt>
                <c:pt idx="28565">
                  <c:v>14282.5</c:v>
                </c:pt>
                <c:pt idx="28566">
                  <c:v>14283</c:v>
                </c:pt>
                <c:pt idx="28567">
                  <c:v>14283.5</c:v>
                </c:pt>
                <c:pt idx="28568">
                  <c:v>14284</c:v>
                </c:pt>
                <c:pt idx="28569">
                  <c:v>14284.5</c:v>
                </c:pt>
                <c:pt idx="28570">
                  <c:v>14285</c:v>
                </c:pt>
                <c:pt idx="28571">
                  <c:v>14285.5</c:v>
                </c:pt>
                <c:pt idx="28572">
                  <c:v>14286</c:v>
                </c:pt>
                <c:pt idx="28573">
                  <c:v>14286.5</c:v>
                </c:pt>
                <c:pt idx="28574">
                  <c:v>14287</c:v>
                </c:pt>
                <c:pt idx="28575">
                  <c:v>14287.5</c:v>
                </c:pt>
                <c:pt idx="28576">
                  <c:v>14288</c:v>
                </c:pt>
                <c:pt idx="28577">
                  <c:v>14288.5</c:v>
                </c:pt>
                <c:pt idx="28578">
                  <c:v>14289</c:v>
                </c:pt>
                <c:pt idx="28579">
                  <c:v>14289.5</c:v>
                </c:pt>
                <c:pt idx="28580">
                  <c:v>14290</c:v>
                </c:pt>
                <c:pt idx="28581">
                  <c:v>14290.5</c:v>
                </c:pt>
                <c:pt idx="28582">
                  <c:v>14291</c:v>
                </c:pt>
                <c:pt idx="28583">
                  <c:v>14291.5</c:v>
                </c:pt>
                <c:pt idx="28584">
                  <c:v>14292</c:v>
                </c:pt>
                <c:pt idx="28585">
                  <c:v>14292.5</c:v>
                </c:pt>
                <c:pt idx="28586">
                  <c:v>14293</c:v>
                </c:pt>
                <c:pt idx="28587">
                  <c:v>14293.5</c:v>
                </c:pt>
                <c:pt idx="28588">
                  <c:v>14294</c:v>
                </c:pt>
                <c:pt idx="28589">
                  <c:v>14294.5</c:v>
                </c:pt>
                <c:pt idx="28590">
                  <c:v>14295</c:v>
                </c:pt>
                <c:pt idx="28591">
                  <c:v>14295.5</c:v>
                </c:pt>
                <c:pt idx="28592">
                  <c:v>14296</c:v>
                </c:pt>
                <c:pt idx="28593">
                  <c:v>14296.5</c:v>
                </c:pt>
                <c:pt idx="28594">
                  <c:v>14297</c:v>
                </c:pt>
                <c:pt idx="28595">
                  <c:v>14297.5</c:v>
                </c:pt>
                <c:pt idx="28596">
                  <c:v>14298</c:v>
                </c:pt>
                <c:pt idx="28597">
                  <c:v>14298.5</c:v>
                </c:pt>
                <c:pt idx="28598">
                  <c:v>14299</c:v>
                </c:pt>
                <c:pt idx="28599">
                  <c:v>14299.5</c:v>
                </c:pt>
                <c:pt idx="28600">
                  <c:v>14300</c:v>
                </c:pt>
                <c:pt idx="28601">
                  <c:v>14300.5</c:v>
                </c:pt>
                <c:pt idx="28602">
                  <c:v>14301</c:v>
                </c:pt>
                <c:pt idx="28603">
                  <c:v>14301.5</c:v>
                </c:pt>
                <c:pt idx="28604">
                  <c:v>14302</c:v>
                </c:pt>
                <c:pt idx="28605">
                  <c:v>14302.5</c:v>
                </c:pt>
                <c:pt idx="28606">
                  <c:v>14303</c:v>
                </c:pt>
                <c:pt idx="28607">
                  <c:v>14303.5</c:v>
                </c:pt>
                <c:pt idx="28608">
                  <c:v>14304</c:v>
                </c:pt>
                <c:pt idx="28609">
                  <c:v>14304.5</c:v>
                </c:pt>
                <c:pt idx="28610">
                  <c:v>14305</c:v>
                </c:pt>
                <c:pt idx="28611">
                  <c:v>14305.5</c:v>
                </c:pt>
                <c:pt idx="28612">
                  <c:v>14306</c:v>
                </c:pt>
                <c:pt idx="28613">
                  <c:v>14306.5</c:v>
                </c:pt>
                <c:pt idx="28614">
                  <c:v>14307</c:v>
                </c:pt>
                <c:pt idx="28615">
                  <c:v>14307.5</c:v>
                </c:pt>
                <c:pt idx="28616">
                  <c:v>14308</c:v>
                </c:pt>
                <c:pt idx="28617">
                  <c:v>14308.5</c:v>
                </c:pt>
                <c:pt idx="28618">
                  <c:v>14309</c:v>
                </c:pt>
                <c:pt idx="28619">
                  <c:v>14309.5</c:v>
                </c:pt>
                <c:pt idx="28620">
                  <c:v>14310</c:v>
                </c:pt>
                <c:pt idx="28621">
                  <c:v>14310.5</c:v>
                </c:pt>
                <c:pt idx="28622">
                  <c:v>14311</c:v>
                </c:pt>
                <c:pt idx="28623">
                  <c:v>14311.5</c:v>
                </c:pt>
                <c:pt idx="28624">
                  <c:v>14312</c:v>
                </c:pt>
                <c:pt idx="28625">
                  <c:v>14312.5</c:v>
                </c:pt>
                <c:pt idx="28626">
                  <c:v>14313</c:v>
                </c:pt>
                <c:pt idx="28627">
                  <c:v>14313.5</c:v>
                </c:pt>
                <c:pt idx="28628">
                  <c:v>14314</c:v>
                </c:pt>
                <c:pt idx="28629">
                  <c:v>14314.5</c:v>
                </c:pt>
                <c:pt idx="28630">
                  <c:v>14315</c:v>
                </c:pt>
                <c:pt idx="28631">
                  <c:v>14315.5</c:v>
                </c:pt>
                <c:pt idx="28632">
                  <c:v>14316</c:v>
                </c:pt>
                <c:pt idx="28633">
                  <c:v>14316.5</c:v>
                </c:pt>
                <c:pt idx="28634">
                  <c:v>14317</c:v>
                </c:pt>
                <c:pt idx="28635">
                  <c:v>14317.5</c:v>
                </c:pt>
                <c:pt idx="28636">
                  <c:v>14318</c:v>
                </c:pt>
                <c:pt idx="28637">
                  <c:v>14318.5</c:v>
                </c:pt>
                <c:pt idx="28638">
                  <c:v>14319</c:v>
                </c:pt>
                <c:pt idx="28639">
                  <c:v>14319.5</c:v>
                </c:pt>
                <c:pt idx="28640">
                  <c:v>14320</c:v>
                </c:pt>
                <c:pt idx="28641">
                  <c:v>14320.5</c:v>
                </c:pt>
                <c:pt idx="28642">
                  <c:v>14321</c:v>
                </c:pt>
                <c:pt idx="28643">
                  <c:v>14321.5</c:v>
                </c:pt>
                <c:pt idx="28644">
                  <c:v>14322</c:v>
                </c:pt>
                <c:pt idx="28645">
                  <c:v>14322.5</c:v>
                </c:pt>
                <c:pt idx="28646">
                  <c:v>14323</c:v>
                </c:pt>
                <c:pt idx="28647">
                  <c:v>14323.5</c:v>
                </c:pt>
                <c:pt idx="28648">
                  <c:v>14324</c:v>
                </c:pt>
                <c:pt idx="28649">
                  <c:v>14324.5</c:v>
                </c:pt>
                <c:pt idx="28650">
                  <c:v>14325</c:v>
                </c:pt>
                <c:pt idx="28651">
                  <c:v>14325.5</c:v>
                </c:pt>
                <c:pt idx="28652">
                  <c:v>14326</c:v>
                </c:pt>
                <c:pt idx="28653">
                  <c:v>14326.5</c:v>
                </c:pt>
                <c:pt idx="28654">
                  <c:v>14327</c:v>
                </c:pt>
                <c:pt idx="28655">
                  <c:v>14327.5</c:v>
                </c:pt>
                <c:pt idx="28656">
                  <c:v>14328</c:v>
                </c:pt>
                <c:pt idx="28657">
                  <c:v>14328.5</c:v>
                </c:pt>
                <c:pt idx="28658">
                  <c:v>14329</c:v>
                </c:pt>
                <c:pt idx="28659">
                  <c:v>14329.5</c:v>
                </c:pt>
                <c:pt idx="28660">
                  <c:v>14330</c:v>
                </c:pt>
                <c:pt idx="28661">
                  <c:v>14330.5</c:v>
                </c:pt>
                <c:pt idx="28662">
                  <c:v>14331</c:v>
                </c:pt>
                <c:pt idx="28663">
                  <c:v>14331.5</c:v>
                </c:pt>
                <c:pt idx="28664">
                  <c:v>14332</c:v>
                </c:pt>
                <c:pt idx="28665">
                  <c:v>14332.5</c:v>
                </c:pt>
                <c:pt idx="28666">
                  <c:v>14333</c:v>
                </c:pt>
                <c:pt idx="28667">
                  <c:v>14333.5</c:v>
                </c:pt>
                <c:pt idx="28668">
                  <c:v>14334</c:v>
                </c:pt>
                <c:pt idx="28669">
                  <c:v>14334.5</c:v>
                </c:pt>
                <c:pt idx="28670">
                  <c:v>14335</c:v>
                </c:pt>
                <c:pt idx="28671">
                  <c:v>14335.5</c:v>
                </c:pt>
                <c:pt idx="28672">
                  <c:v>14336</c:v>
                </c:pt>
                <c:pt idx="28673">
                  <c:v>14336.5</c:v>
                </c:pt>
                <c:pt idx="28674">
                  <c:v>14337</c:v>
                </c:pt>
                <c:pt idx="28675">
                  <c:v>14337.5</c:v>
                </c:pt>
                <c:pt idx="28676">
                  <c:v>14338</c:v>
                </c:pt>
                <c:pt idx="28677">
                  <c:v>14338.5</c:v>
                </c:pt>
                <c:pt idx="28678">
                  <c:v>14339</c:v>
                </c:pt>
                <c:pt idx="28679">
                  <c:v>14339.5</c:v>
                </c:pt>
                <c:pt idx="28680">
                  <c:v>14340</c:v>
                </c:pt>
                <c:pt idx="28681">
                  <c:v>14340.5</c:v>
                </c:pt>
                <c:pt idx="28682">
                  <c:v>14341</c:v>
                </c:pt>
                <c:pt idx="28683">
                  <c:v>14341.5</c:v>
                </c:pt>
                <c:pt idx="28684">
                  <c:v>14342</c:v>
                </c:pt>
                <c:pt idx="28685">
                  <c:v>14342.5</c:v>
                </c:pt>
                <c:pt idx="28686">
                  <c:v>14343</c:v>
                </c:pt>
                <c:pt idx="28687">
                  <c:v>14343.5</c:v>
                </c:pt>
                <c:pt idx="28688">
                  <c:v>14344</c:v>
                </c:pt>
                <c:pt idx="28689">
                  <c:v>14344.5</c:v>
                </c:pt>
                <c:pt idx="28690">
                  <c:v>14345</c:v>
                </c:pt>
                <c:pt idx="28691">
                  <c:v>14345.5</c:v>
                </c:pt>
                <c:pt idx="28692">
                  <c:v>14346</c:v>
                </c:pt>
                <c:pt idx="28693">
                  <c:v>14346.5</c:v>
                </c:pt>
                <c:pt idx="28694">
                  <c:v>14347</c:v>
                </c:pt>
                <c:pt idx="28695">
                  <c:v>14347.5</c:v>
                </c:pt>
                <c:pt idx="28696">
                  <c:v>14348</c:v>
                </c:pt>
                <c:pt idx="28697">
                  <c:v>14348.5</c:v>
                </c:pt>
                <c:pt idx="28698">
                  <c:v>14349</c:v>
                </c:pt>
                <c:pt idx="28699">
                  <c:v>14349.5</c:v>
                </c:pt>
                <c:pt idx="28700">
                  <c:v>14350</c:v>
                </c:pt>
                <c:pt idx="28701">
                  <c:v>14350.5</c:v>
                </c:pt>
                <c:pt idx="28702">
                  <c:v>14351</c:v>
                </c:pt>
                <c:pt idx="28703">
                  <c:v>14351.5</c:v>
                </c:pt>
                <c:pt idx="28704">
                  <c:v>14352</c:v>
                </c:pt>
                <c:pt idx="28705">
                  <c:v>14352.5</c:v>
                </c:pt>
                <c:pt idx="28706">
                  <c:v>14353</c:v>
                </c:pt>
                <c:pt idx="28707">
                  <c:v>14353.5</c:v>
                </c:pt>
                <c:pt idx="28708">
                  <c:v>14354</c:v>
                </c:pt>
                <c:pt idx="28709">
                  <c:v>14354.5</c:v>
                </c:pt>
                <c:pt idx="28710">
                  <c:v>14355</c:v>
                </c:pt>
                <c:pt idx="28711">
                  <c:v>14355.5</c:v>
                </c:pt>
                <c:pt idx="28712">
                  <c:v>14356</c:v>
                </c:pt>
                <c:pt idx="28713">
                  <c:v>14356.5</c:v>
                </c:pt>
                <c:pt idx="28714">
                  <c:v>14357</c:v>
                </c:pt>
                <c:pt idx="28715">
                  <c:v>14357.5</c:v>
                </c:pt>
                <c:pt idx="28716">
                  <c:v>14358</c:v>
                </c:pt>
                <c:pt idx="28717">
                  <c:v>14358.5</c:v>
                </c:pt>
                <c:pt idx="28718">
                  <c:v>14359</c:v>
                </c:pt>
                <c:pt idx="28719">
                  <c:v>14359.5</c:v>
                </c:pt>
                <c:pt idx="28720">
                  <c:v>14360</c:v>
                </c:pt>
                <c:pt idx="28721">
                  <c:v>14360.5</c:v>
                </c:pt>
                <c:pt idx="28722">
                  <c:v>14361</c:v>
                </c:pt>
                <c:pt idx="28723">
                  <c:v>14361.5</c:v>
                </c:pt>
                <c:pt idx="28724">
                  <c:v>14362</c:v>
                </c:pt>
                <c:pt idx="28725">
                  <c:v>14362.5</c:v>
                </c:pt>
                <c:pt idx="28726">
                  <c:v>14363</c:v>
                </c:pt>
                <c:pt idx="28727">
                  <c:v>14363.5</c:v>
                </c:pt>
                <c:pt idx="28728">
                  <c:v>14364</c:v>
                </c:pt>
                <c:pt idx="28729">
                  <c:v>14364.5</c:v>
                </c:pt>
                <c:pt idx="28730">
                  <c:v>14365</c:v>
                </c:pt>
                <c:pt idx="28731">
                  <c:v>14365.5</c:v>
                </c:pt>
                <c:pt idx="28732">
                  <c:v>14366</c:v>
                </c:pt>
                <c:pt idx="28733">
                  <c:v>14366.5</c:v>
                </c:pt>
                <c:pt idx="28734">
                  <c:v>14367</c:v>
                </c:pt>
                <c:pt idx="28735">
                  <c:v>14367.5</c:v>
                </c:pt>
                <c:pt idx="28736">
                  <c:v>14368</c:v>
                </c:pt>
                <c:pt idx="28737">
                  <c:v>14368.5</c:v>
                </c:pt>
                <c:pt idx="28738">
                  <c:v>14369</c:v>
                </c:pt>
                <c:pt idx="28739">
                  <c:v>14369.5</c:v>
                </c:pt>
                <c:pt idx="28740">
                  <c:v>14370</c:v>
                </c:pt>
                <c:pt idx="28741">
                  <c:v>14370.5</c:v>
                </c:pt>
                <c:pt idx="28742">
                  <c:v>14371</c:v>
                </c:pt>
                <c:pt idx="28743">
                  <c:v>14371.5</c:v>
                </c:pt>
                <c:pt idx="28744">
                  <c:v>14372</c:v>
                </c:pt>
                <c:pt idx="28745">
                  <c:v>14372.5</c:v>
                </c:pt>
                <c:pt idx="28746">
                  <c:v>14373</c:v>
                </c:pt>
                <c:pt idx="28747">
                  <c:v>14373.5</c:v>
                </c:pt>
                <c:pt idx="28748">
                  <c:v>14374</c:v>
                </c:pt>
                <c:pt idx="28749">
                  <c:v>14374.5</c:v>
                </c:pt>
                <c:pt idx="28750">
                  <c:v>14375</c:v>
                </c:pt>
                <c:pt idx="28751">
                  <c:v>14375.5</c:v>
                </c:pt>
                <c:pt idx="28752">
                  <c:v>14376</c:v>
                </c:pt>
                <c:pt idx="28753">
                  <c:v>14376.5</c:v>
                </c:pt>
                <c:pt idx="28754">
                  <c:v>14377</c:v>
                </c:pt>
                <c:pt idx="28755">
                  <c:v>14377.5</c:v>
                </c:pt>
                <c:pt idx="28756">
                  <c:v>14378</c:v>
                </c:pt>
                <c:pt idx="28757">
                  <c:v>14378.5</c:v>
                </c:pt>
                <c:pt idx="28758">
                  <c:v>14379</c:v>
                </c:pt>
                <c:pt idx="28759">
                  <c:v>14379.5</c:v>
                </c:pt>
                <c:pt idx="28760">
                  <c:v>14380</c:v>
                </c:pt>
                <c:pt idx="28761">
                  <c:v>14380.5</c:v>
                </c:pt>
                <c:pt idx="28762">
                  <c:v>14381</c:v>
                </c:pt>
                <c:pt idx="28763">
                  <c:v>14381.5</c:v>
                </c:pt>
                <c:pt idx="28764">
                  <c:v>14382</c:v>
                </c:pt>
                <c:pt idx="28765">
                  <c:v>14382.5</c:v>
                </c:pt>
                <c:pt idx="28766">
                  <c:v>14383</c:v>
                </c:pt>
                <c:pt idx="28767">
                  <c:v>14383.5</c:v>
                </c:pt>
                <c:pt idx="28768">
                  <c:v>14384</c:v>
                </c:pt>
                <c:pt idx="28769">
                  <c:v>14384.5</c:v>
                </c:pt>
                <c:pt idx="28770">
                  <c:v>14385</c:v>
                </c:pt>
                <c:pt idx="28771">
                  <c:v>14385.5</c:v>
                </c:pt>
                <c:pt idx="28772">
                  <c:v>14386</c:v>
                </c:pt>
                <c:pt idx="28773">
                  <c:v>14386.5</c:v>
                </c:pt>
                <c:pt idx="28774">
                  <c:v>14387</c:v>
                </c:pt>
                <c:pt idx="28775">
                  <c:v>14387.5</c:v>
                </c:pt>
                <c:pt idx="28776">
                  <c:v>14388</c:v>
                </c:pt>
                <c:pt idx="28777">
                  <c:v>14388.5</c:v>
                </c:pt>
                <c:pt idx="28778">
                  <c:v>14389</c:v>
                </c:pt>
                <c:pt idx="28779">
                  <c:v>14389.5</c:v>
                </c:pt>
                <c:pt idx="28780">
                  <c:v>14390</c:v>
                </c:pt>
                <c:pt idx="28781">
                  <c:v>14390.5</c:v>
                </c:pt>
                <c:pt idx="28782">
                  <c:v>14391</c:v>
                </c:pt>
                <c:pt idx="28783">
                  <c:v>14391.5</c:v>
                </c:pt>
                <c:pt idx="28784">
                  <c:v>14392</c:v>
                </c:pt>
                <c:pt idx="28785">
                  <c:v>14392.5</c:v>
                </c:pt>
                <c:pt idx="28786">
                  <c:v>14393</c:v>
                </c:pt>
                <c:pt idx="28787">
                  <c:v>14393.5</c:v>
                </c:pt>
                <c:pt idx="28788">
                  <c:v>14394</c:v>
                </c:pt>
                <c:pt idx="28789">
                  <c:v>14394.5</c:v>
                </c:pt>
                <c:pt idx="28790">
                  <c:v>14395</c:v>
                </c:pt>
                <c:pt idx="28791">
                  <c:v>14395.5</c:v>
                </c:pt>
                <c:pt idx="28792">
                  <c:v>14396</c:v>
                </c:pt>
                <c:pt idx="28793">
                  <c:v>14396.5</c:v>
                </c:pt>
                <c:pt idx="28794">
                  <c:v>14397</c:v>
                </c:pt>
                <c:pt idx="28795">
                  <c:v>14397.5</c:v>
                </c:pt>
                <c:pt idx="28796">
                  <c:v>14398</c:v>
                </c:pt>
                <c:pt idx="28797">
                  <c:v>14398.5</c:v>
                </c:pt>
                <c:pt idx="28798">
                  <c:v>14399</c:v>
                </c:pt>
                <c:pt idx="28799">
                  <c:v>14399.5</c:v>
                </c:pt>
                <c:pt idx="28800">
                  <c:v>14400</c:v>
                </c:pt>
                <c:pt idx="28801">
                  <c:v>14400.5</c:v>
                </c:pt>
                <c:pt idx="28802">
                  <c:v>14401</c:v>
                </c:pt>
                <c:pt idx="28803">
                  <c:v>14401.5</c:v>
                </c:pt>
                <c:pt idx="28804">
                  <c:v>14402</c:v>
                </c:pt>
                <c:pt idx="28805">
                  <c:v>14402.5</c:v>
                </c:pt>
                <c:pt idx="28806">
                  <c:v>14403</c:v>
                </c:pt>
                <c:pt idx="28807">
                  <c:v>14403.5</c:v>
                </c:pt>
                <c:pt idx="28808">
                  <c:v>14404</c:v>
                </c:pt>
                <c:pt idx="28809">
                  <c:v>14404.5</c:v>
                </c:pt>
                <c:pt idx="28810">
                  <c:v>14405</c:v>
                </c:pt>
                <c:pt idx="28811">
                  <c:v>14405.5</c:v>
                </c:pt>
                <c:pt idx="28812">
                  <c:v>14406</c:v>
                </c:pt>
                <c:pt idx="28813">
                  <c:v>14406.5</c:v>
                </c:pt>
                <c:pt idx="28814">
                  <c:v>14407</c:v>
                </c:pt>
                <c:pt idx="28815">
                  <c:v>14407.5</c:v>
                </c:pt>
                <c:pt idx="28816">
                  <c:v>14408</c:v>
                </c:pt>
                <c:pt idx="28817">
                  <c:v>14408.5</c:v>
                </c:pt>
                <c:pt idx="28818">
                  <c:v>14409</c:v>
                </c:pt>
                <c:pt idx="28819">
                  <c:v>14409.5</c:v>
                </c:pt>
                <c:pt idx="28820">
                  <c:v>14410</c:v>
                </c:pt>
                <c:pt idx="28821">
                  <c:v>14410.5</c:v>
                </c:pt>
                <c:pt idx="28822">
                  <c:v>14411</c:v>
                </c:pt>
                <c:pt idx="28823">
                  <c:v>14411.5</c:v>
                </c:pt>
                <c:pt idx="28824">
                  <c:v>14412</c:v>
                </c:pt>
                <c:pt idx="28825">
                  <c:v>14412.5</c:v>
                </c:pt>
                <c:pt idx="28826">
                  <c:v>14413</c:v>
                </c:pt>
                <c:pt idx="28827">
                  <c:v>14413.5</c:v>
                </c:pt>
                <c:pt idx="28828">
                  <c:v>14414</c:v>
                </c:pt>
                <c:pt idx="28829">
                  <c:v>14414.5</c:v>
                </c:pt>
                <c:pt idx="28830">
                  <c:v>14415</c:v>
                </c:pt>
                <c:pt idx="28831">
                  <c:v>14415.5</c:v>
                </c:pt>
                <c:pt idx="28832">
                  <c:v>14416</c:v>
                </c:pt>
                <c:pt idx="28833">
                  <c:v>14416.5</c:v>
                </c:pt>
                <c:pt idx="28834">
                  <c:v>14417</c:v>
                </c:pt>
                <c:pt idx="28835">
                  <c:v>14417.5</c:v>
                </c:pt>
                <c:pt idx="28836">
                  <c:v>14418</c:v>
                </c:pt>
                <c:pt idx="28837">
                  <c:v>14418.5</c:v>
                </c:pt>
                <c:pt idx="28838">
                  <c:v>14419</c:v>
                </c:pt>
                <c:pt idx="28839">
                  <c:v>14419.5</c:v>
                </c:pt>
                <c:pt idx="28840">
                  <c:v>14420</c:v>
                </c:pt>
                <c:pt idx="28841">
                  <c:v>14420.5</c:v>
                </c:pt>
                <c:pt idx="28842">
                  <c:v>14421</c:v>
                </c:pt>
                <c:pt idx="28843">
                  <c:v>14421.5</c:v>
                </c:pt>
                <c:pt idx="28844">
                  <c:v>14422</c:v>
                </c:pt>
                <c:pt idx="28845">
                  <c:v>14422.5</c:v>
                </c:pt>
                <c:pt idx="28846">
                  <c:v>14423</c:v>
                </c:pt>
                <c:pt idx="28847">
                  <c:v>14423.5</c:v>
                </c:pt>
                <c:pt idx="28848">
                  <c:v>14424</c:v>
                </c:pt>
                <c:pt idx="28849">
                  <c:v>14424.5</c:v>
                </c:pt>
                <c:pt idx="28850">
                  <c:v>14425</c:v>
                </c:pt>
                <c:pt idx="28851">
                  <c:v>14425.5</c:v>
                </c:pt>
                <c:pt idx="28852">
                  <c:v>14426</c:v>
                </c:pt>
                <c:pt idx="28853">
                  <c:v>14426.5</c:v>
                </c:pt>
                <c:pt idx="28854">
                  <c:v>14427</c:v>
                </c:pt>
                <c:pt idx="28855">
                  <c:v>14427.5</c:v>
                </c:pt>
                <c:pt idx="28856">
                  <c:v>14428</c:v>
                </c:pt>
                <c:pt idx="28857">
                  <c:v>14428.5</c:v>
                </c:pt>
                <c:pt idx="28858">
                  <c:v>14429</c:v>
                </c:pt>
                <c:pt idx="28859">
                  <c:v>14429.5</c:v>
                </c:pt>
                <c:pt idx="28860">
                  <c:v>14430</c:v>
                </c:pt>
                <c:pt idx="28861">
                  <c:v>14430.5</c:v>
                </c:pt>
                <c:pt idx="28862">
                  <c:v>14431</c:v>
                </c:pt>
                <c:pt idx="28863">
                  <c:v>14431.5</c:v>
                </c:pt>
                <c:pt idx="28864">
                  <c:v>14432</c:v>
                </c:pt>
                <c:pt idx="28865">
                  <c:v>14432.5</c:v>
                </c:pt>
                <c:pt idx="28866">
                  <c:v>14433</c:v>
                </c:pt>
                <c:pt idx="28867">
                  <c:v>14433.5</c:v>
                </c:pt>
                <c:pt idx="28868">
                  <c:v>14434</c:v>
                </c:pt>
                <c:pt idx="28869">
                  <c:v>14434.5</c:v>
                </c:pt>
                <c:pt idx="28870">
                  <c:v>14435</c:v>
                </c:pt>
                <c:pt idx="28871">
                  <c:v>14435.5</c:v>
                </c:pt>
                <c:pt idx="28872">
                  <c:v>14436</c:v>
                </c:pt>
                <c:pt idx="28873">
                  <c:v>14436.5</c:v>
                </c:pt>
                <c:pt idx="28874">
                  <c:v>14437</c:v>
                </c:pt>
                <c:pt idx="28875">
                  <c:v>14437.5</c:v>
                </c:pt>
                <c:pt idx="28876">
                  <c:v>14438</c:v>
                </c:pt>
                <c:pt idx="28877">
                  <c:v>14438.5</c:v>
                </c:pt>
                <c:pt idx="28878">
                  <c:v>14439</c:v>
                </c:pt>
                <c:pt idx="28879">
                  <c:v>14439.5</c:v>
                </c:pt>
                <c:pt idx="28880">
                  <c:v>14440</c:v>
                </c:pt>
                <c:pt idx="28881">
                  <c:v>14440.5</c:v>
                </c:pt>
                <c:pt idx="28882">
                  <c:v>14441</c:v>
                </c:pt>
                <c:pt idx="28883">
                  <c:v>14441.5</c:v>
                </c:pt>
                <c:pt idx="28884">
                  <c:v>14442</c:v>
                </c:pt>
                <c:pt idx="28885">
                  <c:v>14442.5</c:v>
                </c:pt>
                <c:pt idx="28886">
                  <c:v>14443</c:v>
                </c:pt>
                <c:pt idx="28887">
                  <c:v>14443.5</c:v>
                </c:pt>
                <c:pt idx="28888">
                  <c:v>14444</c:v>
                </c:pt>
                <c:pt idx="28889">
                  <c:v>14444.5</c:v>
                </c:pt>
                <c:pt idx="28890">
                  <c:v>14445</c:v>
                </c:pt>
                <c:pt idx="28891">
                  <c:v>14445.5</c:v>
                </c:pt>
                <c:pt idx="28892">
                  <c:v>14446</c:v>
                </c:pt>
                <c:pt idx="28893">
                  <c:v>14446.5</c:v>
                </c:pt>
                <c:pt idx="28894">
                  <c:v>14447</c:v>
                </c:pt>
                <c:pt idx="28895">
                  <c:v>14447.5</c:v>
                </c:pt>
                <c:pt idx="28896">
                  <c:v>14448</c:v>
                </c:pt>
                <c:pt idx="28897">
                  <c:v>14448.5</c:v>
                </c:pt>
                <c:pt idx="28898">
                  <c:v>14449</c:v>
                </c:pt>
                <c:pt idx="28899">
                  <c:v>14449.5</c:v>
                </c:pt>
                <c:pt idx="28900">
                  <c:v>14450</c:v>
                </c:pt>
                <c:pt idx="28901">
                  <c:v>14450.5</c:v>
                </c:pt>
                <c:pt idx="28902">
                  <c:v>14451</c:v>
                </c:pt>
                <c:pt idx="28903">
                  <c:v>14451.5</c:v>
                </c:pt>
                <c:pt idx="28904">
                  <c:v>14452</c:v>
                </c:pt>
                <c:pt idx="28905">
                  <c:v>14452.5</c:v>
                </c:pt>
                <c:pt idx="28906">
                  <c:v>14453</c:v>
                </c:pt>
                <c:pt idx="28907">
                  <c:v>14453.5</c:v>
                </c:pt>
                <c:pt idx="28908">
                  <c:v>14454</c:v>
                </c:pt>
                <c:pt idx="28909">
                  <c:v>14454.5</c:v>
                </c:pt>
                <c:pt idx="28910">
                  <c:v>14455</c:v>
                </c:pt>
                <c:pt idx="28911">
                  <c:v>14455.5</c:v>
                </c:pt>
                <c:pt idx="28912">
                  <c:v>14456</c:v>
                </c:pt>
                <c:pt idx="28913">
                  <c:v>14456.5</c:v>
                </c:pt>
                <c:pt idx="28914">
                  <c:v>14457</c:v>
                </c:pt>
                <c:pt idx="28915">
                  <c:v>14457.5</c:v>
                </c:pt>
                <c:pt idx="28916">
                  <c:v>14458</c:v>
                </c:pt>
                <c:pt idx="28917">
                  <c:v>14458.5</c:v>
                </c:pt>
                <c:pt idx="28918">
                  <c:v>14459</c:v>
                </c:pt>
                <c:pt idx="28919">
                  <c:v>14459.5</c:v>
                </c:pt>
                <c:pt idx="28920">
                  <c:v>14460</c:v>
                </c:pt>
                <c:pt idx="28921">
                  <c:v>14460.5</c:v>
                </c:pt>
                <c:pt idx="28922">
                  <c:v>14461</c:v>
                </c:pt>
                <c:pt idx="28923">
                  <c:v>14461.5</c:v>
                </c:pt>
                <c:pt idx="28924">
                  <c:v>14462</c:v>
                </c:pt>
                <c:pt idx="28925">
                  <c:v>14462.5</c:v>
                </c:pt>
                <c:pt idx="28926">
                  <c:v>14463</c:v>
                </c:pt>
                <c:pt idx="28927">
                  <c:v>14463.5</c:v>
                </c:pt>
                <c:pt idx="28928">
                  <c:v>14464</c:v>
                </c:pt>
                <c:pt idx="28929">
                  <c:v>14464.5</c:v>
                </c:pt>
                <c:pt idx="28930">
                  <c:v>14465</c:v>
                </c:pt>
                <c:pt idx="28931">
                  <c:v>14465.5</c:v>
                </c:pt>
                <c:pt idx="28932">
                  <c:v>14466</c:v>
                </c:pt>
                <c:pt idx="28933">
                  <c:v>14466.5</c:v>
                </c:pt>
                <c:pt idx="28934">
                  <c:v>14467</c:v>
                </c:pt>
                <c:pt idx="28935">
                  <c:v>14467.5</c:v>
                </c:pt>
                <c:pt idx="28936">
                  <c:v>14468</c:v>
                </c:pt>
                <c:pt idx="28937">
                  <c:v>14468.5</c:v>
                </c:pt>
                <c:pt idx="28938">
                  <c:v>14469</c:v>
                </c:pt>
                <c:pt idx="28939">
                  <c:v>14469.5</c:v>
                </c:pt>
                <c:pt idx="28940">
                  <c:v>14470</c:v>
                </c:pt>
                <c:pt idx="28941">
                  <c:v>14470.5</c:v>
                </c:pt>
                <c:pt idx="28942">
                  <c:v>14471</c:v>
                </c:pt>
                <c:pt idx="28943">
                  <c:v>14471.5</c:v>
                </c:pt>
                <c:pt idx="28944">
                  <c:v>14472</c:v>
                </c:pt>
                <c:pt idx="28945">
                  <c:v>14472.5</c:v>
                </c:pt>
                <c:pt idx="28946">
                  <c:v>14473</c:v>
                </c:pt>
                <c:pt idx="28947">
                  <c:v>14473.5</c:v>
                </c:pt>
                <c:pt idx="28948">
                  <c:v>14474</c:v>
                </c:pt>
                <c:pt idx="28949">
                  <c:v>14474.5</c:v>
                </c:pt>
                <c:pt idx="28950">
                  <c:v>14475</c:v>
                </c:pt>
                <c:pt idx="28951">
                  <c:v>14475.5</c:v>
                </c:pt>
                <c:pt idx="28952">
                  <c:v>14476</c:v>
                </c:pt>
                <c:pt idx="28953">
                  <c:v>14476.5</c:v>
                </c:pt>
                <c:pt idx="28954">
                  <c:v>14477</c:v>
                </c:pt>
                <c:pt idx="28955">
                  <c:v>14477.5</c:v>
                </c:pt>
                <c:pt idx="28956">
                  <c:v>14478</c:v>
                </c:pt>
                <c:pt idx="28957">
                  <c:v>14478.5</c:v>
                </c:pt>
                <c:pt idx="28958">
                  <c:v>14479</c:v>
                </c:pt>
                <c:pt idx="28959">
                  <c:v>14479.5</c:v>
                </c:pt>
                <c:pt idx="28960">
                  <c:v>14480</c:v>
                </c:pt>
                <c:pt idx="28961">
                  <c:v>14480.5</c:v>
                </c:pt>
                <c:pt idx="28962">
                  <c:v>14481</c:v>
                </c:pt>
                <c:pt idx="28963">
                  <c:v>14481.5</c:v>
                </c:pt>
                <c:pt idx="28964">
                  <c:v>14482</c:v>
                </c:pt>
                <c:pt idx="28965">
                  <c:v>14482.5</c:v>
                </c:pt>
                <c:pt idx="28966">
                  <c:v>14483</c:v>
                </c:pt>
                <c:pt idx="28967">
                  <c:v>14483.5</c:v>
                </c:pt>
                <c:pt idx="28968">
                  <c:v>14484</c:v>
                </c:pt>
                <c:pt idx="28969">
                  <c:v>14484.5</c:v>
                </c:pt>
                <c:pt idx="28970">
                  <c:v>14485</c:v>
                </c:pt>
                <c:pt idx="28971">
                  <c:v>14485.5</c:v>
                </c:pt>
                <c:pt idx="28972">
                  <c:v>14486</c:v>
                </c:pt>
                <c:pt idx="28973">
                  <c:v>14486.5</c:v>
                </c:pt>
                <c:pt idx="28974">
                  <c:v>14487</c:v>
                </c:pt>
                <c:pt idx="28975">
                  <c:v>14487.5</c:v>
                </c:pt>
                <c:pt idx="28976">
                  <c:v>14488</c:v>
                </c:pt>
                <c:pt idx="28977">
                  <c:v>14488.5</c:v>
                </c:pt>
                <c:pt idx="28978">
                  <c:v>14489</c:v>
                </c:pt>
                <c:pt idx="28979">
                  <c:v>14489.5</c:v>
                </c:pt>
                <c:pt idx="28980">
                  <c:v>14490</c:v>
                </c:pt>
                <c:pt idx="28981">
                  <c:v>14490.5</c:v>
                </c:pt>
                <c:pt idx="28982">
                  <c:v>14491</c:v>
                </c:pt>
                <c:pt idx="28983">
                  <c:v>14491.5</c:v>
                </c:pt>
                <c:pt idx="28984">
                  <c:v>14492</c:v>
                </c:pt>
                <c:pt idx="28985">
                  <c:v>14492.5</c:v>
                </c:pt>
                <c:pt idx="28986">
                  <c:v>14493</c:v>
                </c:pt>
                <c:pt idx="28987">
                  <c:v>14493.5</c:v>
                </c:pt>
                <c:pt idx="28988">
                  <c:v>14494</c:v>
                </c:pt>
                <c:pt idx="28989">
                  <c:v>14494.5</c:v>
                </c:pt>
                <c:pt idx="28990">
                  <c:v>14495</c:v>
                </c:pt>
                <c:pt idx="28991">
                  <c:v>14495.5</c:v>
                </c:pt>
                <c:pt idx="28992">
                  <c:v>14496</c:v>
                </c:pt>
                <c:pt idx="28993">
                  <c:v>14496.5</c:v>
                </c:pt>
                <c:pt idx="28994">
                  <c:v>14497</c:v>
                </c:pt>
                <c:pt idx="28995">
                  <c:v>14497.5</c:v>
                </c:pt>
                <c:pt idx="28996">
                  <c:v>14498</c:v>
                </c:pt>
                <c:pt idx="28997">
                  <c:v>14498.5</c:v>
                </c:pt>
                <c:pt idx="28998">
                  <c:v>14499</c:v>
                </c:pt>
                <c:pt idx="28999">
                  <c:v>14499.5</c:v>
                </c:pt>
                <c:pt idx="29000">
                  <c:v>14500</c:v>
                </c:pt>
                <c:pt idx="29001">
                  <c:v>14500.5</c:v>
                </c:pt>
                <c:pt idx="29002">
                  <c:v>14501</c:v>
                </c:pt>
                <c:pt idx="29003">
                  <c:v>14501.5</c:v>
                </c:pt>
                <c:pt idx="29004">
                  <c:v>14502</c:v>
                </c:pt>
                <c:pt idx="29005">
                  <c:v>14502.5</c:v>
                </c:pt>
                <c:pt idx="29006">
                  <c:v>14503</c:v>
                </c:pt>
                <c:pt idx="29007">
                  <c:v>14503.5</c:v>
                </c:pt>
                <c:pt idx="29008">
                  <c:v>14504</c:v>
                </c:pt>
                <c:pt idx="29009">
                  <c:v>14504.5</c:v>
                </c:pt>
                <c:pt idx="29010">
                  <c:v>14505</c:v>
                </c:pt>
                <c:pt idx="29011">
                  <c:v>14505.5</c:v>
                </c:pt>
                <c:pt idx="29012">
                  <c:v>14506</c:v>
                </c:pt>
                <c:pt idx="29013">
                  <c:v>14506.5</c:v>
                </c:pt>
                <c:pt idx="29014">
                  <c:v>14507</c:v>
                </c:pt>
                <c:pt idx="29015">
                  <c:v>14507.5</c:v>
                </c:pt>
                <c:pt idx="29016">
                  <c:v>14508</c:v>
                </c:pt>
                <c:pt idx="29017">
                  <c:v>14508.5</c:v>
                </c:pt>
                <c:pt idx="29018">
                  <c:v>14509</c:v>
                </c:pt>
                <c:pt idx="29019">
                  <c:v>14509.5</c:v>
                </c:pt>
                <c:pt idx="29020">
                  <c:v>14510</c:v>
                </c:pt>
                <c:pt idx="29021">
                  <c:v>14510.5</c:v>
                </c:pt>
                <c:pt idx="29022">
                  <c:v>14511</c:v>
                </c:pt>
                <c:pt idx="29023">
                  <c:v>14511.5</c:v>
                </c:pt>
                <c:pt idx="29024">
                  <c:v>14512</c:v>
                </c:pt>
                <c:pt idx="29025">
                  <c:v>14512.5</c:v>
                </c:pt>
                <c:pt idx="29026">
                  <c:v>14513</c:v>
                </c:pt>
                <c:pt idx="29027">
                  <c:v>14513.5</c:v>
                </c:pt>
                <c:pt idx="29028">
                  <c:v>14514</c:v>
                </c:pt>
                <c:pt idx="29029">
                  <c:v>14514.5</c:v>
                </c:pt>
                <c:pt idx="29030">
                  <c:v>14515</c:v>
                </c:pt>
                <c:pt idx="29031">
                  <c:v>14515.5</c:v>
                </c:pt>
                <c:pt idx="29032">
                  <c:v>14516</c:v>
                </c:pt>
                <c:pt idx="29033">
                  <c:v>14516.5</c:v>
                </c:pt>
                <c:pt idx="29034">
                  <c:v>14517</c:v>
                </c:pt>
                <c:pt idx="29035">
                  <c:v>14517.5</c:v>
                </c:pt>
                <c:pt idx="29036">
                  <c:v>14518</c:v>
                </c:pt>
                <c:pt idx="29037">
                  <c:v>14518.5</c:v>
                </c:pt>
                <c:pt idx="29038">
                  <c:v>14519</c:v>
                </c:pt>
                <c:pt idx="29039">
                  <c:v>14519.5</c:v>
                </c:pt>
                <c:pt idx="29040">
                  <c:v>14520</c:v>
                </c:pt>
                <c:pt idx="29041">
                  <c:v>14520.5</c:v>
                </c:pt>
                <c:pt idx="29042">
                  <c:v>14521</c:v>
                </c:pt>
                <c:pt idx="29043">
                  <c:v>14521.5</c:v>
                </c:pt>
                <c:pt idx="29044">
                  <c:v>14522</c:v>
                </c:pt>
                <c:pt idx="29045">
                  <c:v>14522.5</c:v>
                </c:pt>
                <c:pt idx="29046">
                  <c:v>14523</c:v>
                </c:pt>
                <c:pt idx="29047">
                  <c:v>14523.5</c:v>
                </c:pt>
                <c:pt idx="29048">
                  <c:v>14524</c:v>
                </c:pt>
                <c:pt idx="29049">
                  <c:v>14524.5</c:v>
                </c:pt>
                <c:pt idx="29050">
                  <c:v>14525</c:v>
                </c:pt>
                <c:pt idx="29051">
                  <c:v>14525.5</c:v>
                </c:pt>
                <c:pt idx="29052">
                  <c:v>14526</c:v>
                </c:pt>
                <c:pt idx="29053">
                  <c:v>14526.5</c:v>
                </c:pt>
                <c:pt idx="29054">
                  <c:v>14527</c:v>
                </c:pt>
                <c:pt idx="29055">
                  <c:v>14527.5</c:v>
                </c:pt>
                <c:pt idx="29056">
                  <c:v>14528</c:v>
                </c:pt>
                <c:pt idx="29057">
                  <c:v>14528.5</c:v>
                </c:pt>
                <c:pt idx="29058">
                  <c:v>14529</c:v>
                </c:pt>
                <c:pt idx="29059">
                  <c:v>14529.5</c:v>
                </c:pt>
                <c:pt idx="29060">
                  <c:v>14530</c:v>
                </c:pt>
                <c:pt idx="29061">
                  <c:v>14530.5</c:v>
                </c:pt>
                <c:pt idx="29062">
                  <c:v>14531</c:v>
                </c:pt>
                <c:pt idx="29063">
                  <c:v>14531.5</c:v>
                </c:pt>
                <c:pt idx="29064">
                  <c:v>14532</c:v>
                </c:pt>
                <c:pt idx="29065">
                  <c:v>14532.5</c:v>
                </c:pt>
                <c:pt idx="29066">
                  <c:v>14533</c:v>
                </c:pt>
                <c:pt idx="29067">
                  <c:v>14533.5</c:v>
                </c:pt>
                <c:pt idx="29068">
                  <c:v>14534</c:v>
                </c:pt>
                <c:pt idx="29069">
                  <c:v>14534.5</c:v>
                </c:pt>
                <c:pt idx="29070">
                  <c:v>14535</c:v>
                </c:pt>
                <c:pt idx="29071">
                  <c:v>14535.5</c:v>
                </c:pt>
                <c:pt idx="29072">
                  <c:v>14536</c:v>
                </c:pt>
                <c:pt idx="29073">
                  <c:v>14536.5</c:v>
                </c:pt>
                <c:pt idx="29074">
                  <c:v>14537</c:v>
                </c:pt>
                <c:pt idx="29075">
                  <c:v>14537.5</c:v>
                </c:pt>
                <c:pt idx="29076">
                  <c:v>14538</c:v>
                </c:pt>
                <c:pt idx="29077">
                  <c:v>14538.5</c:v>
                </c:pt>
                <c:pt idx="29078">
                  <c:v>14539</c:v>
                </c:pt>
                <c:pt idx="29079">
                  <c:v>14539.5</c:v>
                </c:pt>
                <c:pt idx="29080">
                  <c:v>14540</c:v>
                </c:pt>
                <c:pt idx="29081">
                  <c:v>14540.5</c:v>
                </c:pt>
                <c:pt idx="29082">
                  <c:v>14541</c:v>
                </c:pt>
                <c:pt idx="29083">
                  <c:v>14541.5</c:v>
                </c:pt>
                <c:pt idx="29084">
                  <c:v>14542</c:v>
                </c:pt>
                <c:pt idx="29085">
                  <c:v>14542.5</c:v>
                </c:pt>
                <c:pt idx="29086">
                  <c:v>14543</c:v>
                </c:pt>
                <c:pt idx="29087">
                  <c:v>14543.5</c:v>
                </c:pt>
                <c:pt idx="29088">
                  <c:v>14544</c:v>
                </c:pt>
                <c:pt idx="29089">
                  <c:v>14544.5</c:v>
                </c:pt>
                <c:pt idx="29090">
                  <c:v>14545</c:v>
                </c:pt>
                <c:pt idx="29091">
                  <c:v>14545.5</c:v>
                </c:pt>
                <c:pt idx="29092">
                  <c:v>14546</c:v>
                </c:pt>
                <c:pt idx="29093">
                  <c:v>14546.5</c:v>
                </c:pt>
                <c:pt idx="29094">
                  <c:v>14547</c:v>
                </c:pt>
                <c:pt idx="29095">
                  <c:v>14547.5</c:v>
                </c:pt>
                <c:pt idx="29096">
                  <c:v>14548</c:v>
                </c:pt>
                <c:pt idx="29097">
                  <c:v>14548.5</c:v>
                </c:pt>
                <c:pt idx="29098">
                  <c:v>14549</c:v>
                </c:pt>
                <c:pt idx="29099">
                  <c:v>14549.5</c:v>
                </c:pt>
                <c:pt idx="29100">
                  <c:v>14550</c:v>
                </c:pt>
                <c:pt idx="29101">
                  <c:v>14550.5</c:v>
                </c:pt>
                <c:pt idx="29102">
                  <c:v>14551</c:v>
                </c:pt>
                <c:pt idx="29103">
                  <c:v>14551.5</c:v>
                </c:pt>
                <c:pt idx="29104">
                  <c:v>14552</c:v>
                </c:pt>
                <c:pt idx="29105">
                  <c:v>14552.5</c:v>
                </c:pt>
                <c:pt idx="29106">
                  <c:v>14553</c:v>
                </c:pt>
                <c:pt idx="29107">
                  <c:v>14553.5</c:v>
                </c:pt>
                <c:pt idx="29108">
                  <c:v>14554</c:v>
                </c:pt>
                <c:pt idx="29109">
                  <c:v>14554.5</c:v>
                </c:pt>
                <c:pt idx="29110">
                  <c:v>14555</c:v>
                </c:pt>
                <c:pt idx="29111">
                  <c:v>14555.5</c:v>
                </c:pt>
                <c:pt idx="29112">
                  <c:v>14556</c:v>
                </c:pt>
                <c:pt idx="29113">
                  <c:v>14556.5</c:v>
                </c:pt>
                <c:pt idx="29114">
                  <c:v>14557</c:v>
                </c:pt>
                <c:pt idx="29115">
                  <c:v>14557.5</c:v>
                </c:pt>
                <c:pt idx="29116">
                  <c:v>14558</c:v>
                </c:pt>
                <c:pt idx="29117">
                  <c:v>14558.5</c:v>
                </c:pt>
                <c:pt idx="29118">
                  <c:v>14559</c:v>
                </c:pt>
                <c:pt idx="29119">
                  <c:v>14559.5</c:v>
                </c:pt>
                <c:pt idx="29120">
                  <c:v>14560</c:v>
                </c:pt>
                <c:pt idx="29121">
                  <c:v>14560.5</c:v>
                </c:pt>
                <c:pt idx="29122">
                  <c:v>14561</c:v>
                </c:pt>
                <c:pt idx="29123">
                  <c:v>14561.5</c:v>
                </c:pt>
                <c:pt idx="29124">
                  <c:v>14562</c:v>
                </c:pt>
                <c:pt idx="29125">
                  <c:v>14562.5</c:v>
                </c:pt>
                <c:pt idx="29126">
                  <c:v>14563</c:v>
                </c:pt>
                <c:pt idx="29127">
                  <c:v>14563.5</c:v>
                </c:pt>
                <c:pt idx="29128">
                  <c:v>14564</c:v>
                </c:pt>
                <c:pt idx="29129">
                  <c:v>14564.5</c:v>
                </c:pt>
                <c:pt idx="29130">
                  <c:v>14565</c:v>
                </c:pt>
                <c:pt idx="29131">
                  <c:v>14565.5</c:v>
                </c:pt>
                <c:pt idx="29132">
                  <c:v>14566</c:v>
                </c:pt>
                <c:pt idx="29133">
                  <c:v>14566.5</c:v>
                </c:pt>
                <c:pt idx="29134">
                  <c:v>14567</c:v>
                </c:pt>
                <c:pt idx="29135">
                  <c:v>14567.5</c:v>
                </c:pt>
                <c:pt idx="29136">
                  <c:v>14568</c:v>
                </c:pt>
                <c:pt idx="29137">
                  <c:v>14568.5</c:v>
                </c:pt>
                <c:pt idx="29138">
                  <c:v>14569</c:v>
                </c:pt>
                <c:pt idx="29139">
                  <c:v>14569.5</c:v>
                </c:pt>
                <c:pt idx="29140">
                  <c:v>14570</c:v>
                </c:pt>
                <c:pt idx="29141">
                  <c:v>14570.5</c:v>
                </c:pt>
                <c:pt idx="29142">
                  <c:v>14571</c:v>
                </c:pt>
                <c:pt idx="29143">
                  <c:v>14571.5</c:v>
                </c:pt>
                <c:pt idx="29144">
                  <c:v>14572</c:v>
                </c:pt>
                <c:pt idx="29145">
                  <c:v>14572.5</c:v>
                </c:pt>
                <c:pt idx="29146">
                  <c:v>14573</c:v>
                </c:pt>
                <c:pt idx="29147">
                  <c:v>14573.5</c:v>
                </c:pt>
                <c:pt idx="29148">
                  <c:v>14574</c:v>
                </c:pt>
                <c:pt idx="29149">
                  <c:v>14574.5</c:v>
                </c:pt>
                <c:pt idx="29150">
                  <c:v>14575</c:v>
                </c:pt>
                <c:pt idx="29151">
                  <c:v>14575.5</c:v>
                </c:pt>
                <c:pt idx="29152">
                  <c:v>14576</c:v>
                </c:pt>
                <c:pt idx="29153">
                  <c:v>14576.5</c:v>
                </c:pt>
                <c:pt idx="29154">
                  <c:v>14577</c:v>
                </c:pt>
                <c:pt idx="29155">
                  <c:v>14577.5</c:v>
                </c:pt>
                <c:pt idx="29156">
                  <c:v>14578</c:v>
                </c:pt>
                <c:pt idx="29157">
                  <c:v>14578.5</c:v>
                </c:pt>
                <c:pt idx="29158">
                  <c:v>14579</c:v>
                </c:pt>
                <c:pt idx="29159">
                  <c:v>14579.5</c:v>
                </c:pt>
                <c:pt idx="29160">
                  <c:v>14580</c:v>
                </c:pt>
                <c:pt idx="29161">
                  <c:v>14580.5</c:v>
                </c:pt>
                <c:pt idx="29162">
                  <c:v>14581</c:v>
                </c:pt>
                <c:pt idx="29163">
                  <c:v>14581.5</c:v>
                </c:pt>
                <c:pt idx="29164">
                  <c:v>14582</c:v>
                </c:pt>
                <c:pt idx="29165">
                  <c:v>14582.5</c:v>
                </c:pt>
                <c:pt idx="29166">
                  <c:v>14583</c:v>
                </c:pt>
                <c:pt idx="29167">
                  <c:v>14583.5</c:v>
                </c:pt>
                <c:pt idx="29168">
                  <c:v>14584</c:v>
                </c:pt>
                <c:pt idx="29169">
                  <c:v>14584.5</c:v>
                </c:pt>
                <c:pt idx="29170">
                  <c:v>14585</c:v>
                </c:pt>
                <c:pt idx="29171">
                  <c:v>14585.5</c:v>
                </c:pt>
                <c:pt idx="29172">
                  <c:v>14586</c:v>
                </c:pt>
                <c:pt idx="29173">
                  <c:v>14586.5</c:v>
                </c:pt>
                <c:pt idx="29174">
                  <c:v>14587</c:v>
                </c:pt>
                <c:pt idx="29175">
                  <c:v>14587.5</c:v>
                </c:pt>
                <c:pt idx="29176">
                  <c:v>14588</c:v>
                </c:pt>
                <c:pt idx="29177">
                  <c:v>14588.5</c:v>
                </c:pt>
                <c:pt idx="29178">
                  <c:v>14589</c:v>
                </c:pt>
                <c:pt idx="29179">
                  <c:v>14589.5</c:v>
                </c:pt>
                <c:pt idx="29180">
                  <c:v>14590</c:v>
                </c:pt>
                <c:pt idx="29181">
                  <c:v>14590.5</c:v>
                </c:pt>
                <c:pt idx="29182">
                  <c:v>14591</c:v>
                </c:pt>
                <c:pt idx="29183">
                  <c:v>14591.5</c:v>
                </c:pt>
                <c:pt idx="29184">
                  <c:v>14592</c:v>
                </c:pt>
                <c:pt idx="29185">
                  <c:v>14592.5</c:v>
                </c:pt>
                <c:pt idx="29186">
                  <c:v>14593</c:v>
                </c:pt>
                <c:pt idx="29187">
                  <c:v>14593.5</c:v>
                </c:pt>
                <c:pt idx="29188">
                  <c:v>14594</c:v>
                </c:pt>
                <c:pt idx="29189">
                  <c:v>14594.5</c:v>
                </c:pt>
                <c:pt idx="29190">
                  <c:v>14595</c:v>
                </c:pt>
                <c:pt idx="29191">
                  <c:v>14595.5</c:v>
                </c:pt>
                <c:pt idx="29192">
                  <c:v>14596</c:v>
                </c:pt>
                <c:pt idx="29193">
                  <c:v>14596.5</c:v>
                </c:pt>
                <c:pt idx="29194">
                  <c:v>14597</c:v>
                </c:pt>
                <c:pt idx="29195">
                  <c:v>14597.5</c:v>
                </c:pt>
                <c:pt idx="29196">
                  <c:v>14598</c:v>
                </c:pt>
                <c:pt idx="29197">
                  <c:v>14598.5</c:v>
                </c:pt>
                <c:pt idx="29198">
                  <c:v>14599</c:v>
                </c:pt>
                <c:pt idx="29199">
                  <c:v>14599.5</c:v>
                </c:pt>
                <c:pt idx="29200">
                  <c:v>14600</c:v>
                </c:pt>
                <c:pt idx="29201">
                  <c:v>14600.5</c:v>
                </c:pt>
                <c:pt idx="29202">
                  <c:v>14601</c:v>
                </c:pt>
                <c:pt idx="29203">
                  <c:v>14601.5</c:v>
                </c:pt>
                <c:pt idx="29204">
                  <c:v>14602</c:v>
                </c:pt>
                <c:pt idx="29205">
                  <c:v>14602.5</c:v>
                </c:pt>
                <c:pt idx="29206">
                  <c:v>14603</c:v>
                </c:pt>
                <c:pt idx="29207">
                  <c:v>14603.5</c:v>
                </c:pt>
                <c:pt idx="29208">
                  <c:v>14604</c:v>
                </c:pt>
                <c:pt idx="29209">
                  <c:v>14604.5</c:v>
                </c:pt>
                <c:pt idx="29210">
                  <c:v>14605</c:v>
                </c:pt>
                <c:pt idx="29211">
                  <c:v>14605.5</c:v>
                </c:pt>
                <c:pt idx="29212">
                  <c:v>14606</c:v>
                </c:pt>
                <c:pt idx="29213">
                  <c:v>14606.5</c:v>
                </c:pt>
                <c:pt idx="29214">
                  <c:v>14607</c:v>
                </c:pt>
                <c:pt idx="29215">
                  <c:v>14607.5</c:v>
                </c:pt>
                <c:pt idx="29216">
                  <c:v>14608</c:v>
                </c:pt>
                <c:pt idx="29217">
                  <c:v>14608.5</c:v>
                </c:pt>
                <c:pt idx="29218">
                  <c:v>14609</c:v>
                </c:pt>
                <c:pt idx="29219">
                  <c:v>14609.5</c:v>
                </c:pt>
                <c:pt idx="29220">
                  <c:v>14610</c:v>
                </c:pt>
                <c:pt idx="29221">
                  <c:v>14610.5</c:v>
                </c:pt>
                <c:pt idx="29222">
                  <c:v>14611</c:v>
                </c:pt>
                <c:pt idx="29223">
                  <c:v>14611.5</c:v>
                </c:pt>
                <c:pt idx="29224">
                  <c:v>14612</c:v>
                </c:pt>
                <c:pt idx="29225">
                  <c:v>14612.5</c:v>
                </c:pt>
                <c:pt idx="29226">
                  <c:v>14613</c:v>
                </c:pt>
                <c:pt idx="29227">
                  <c:v>14613.5</c:v>
                </c:pt>
                <c:pt idx="29228">
                  <c:v>14614</c:v>
                </c:pt>
                <c:pt idx="29229">
                  <c:v>14614.5</c:v>
                </c:pt>
                <c:pt idx="29230">
                  <c:v>14615</c:v>
                </c:pt>
                <c:pt idx="29231">
                  <c:v>14615.5</c:v>
                </c:pt>
                <c:pt idx="29232">
                  <c:v>14616</c:v>
                </c:pt>
                <c:pt idx="29233">
                  <c:v>14616.5</c:v>
                </c:pt>
                <c:pt idx="29234">
                  <c:v>14617</c:v>
                </c:pt>
                <c:pt idx="29235">
                  <c:v>14617.5</c:v>
                </c:pt>
                <c:pt idx="29236">
                  <c:v>14618</c:v>
                </c:pt>
                <c:pt idx="29237">
                  <c:v>14618.5</c:v>
                </c:pt>
                <c:pt idx="29238">
                  <c:v>14619</c:v>
                </c:pt>
                <c:pt idx="29239">
                  <c:v>14619.5</c:v>
                </c:pt>
                <c:pt idx="29240">
                  <c:v>14620</c:v>
                </c:pt>
                <c:pt idx="29241">
                  <c:v>14620.5</c:v>
                </c:pt>
                <c:pt idx="29242">
                  <c:v>14621</c:v>
                </c:pt>
                <c:pt idx="29243">
                  <c:v>14621.5</c:v>
                </c:pt>
                <c:pt idx="29244">
                  <c:v>14622</c:v>
                </c:pt>
                <c:pt idx="29245">
                  <c:v>14622.5</c:v>
                </c:pt>
                <c:pt idx="29246">
                  <c:v>14623</c:v>
                </c:pt>
                <c:pt idx="29247">
                  <c:v>14623.5</c:v>
                </c:pt>
                <c:pt idx="29248">
                  <c:v>14624</c:v>
                </c:pt>
                <c:pt idx="29249">
                  <c:v>14624.5</c:v>
                </c:pt>
                <c:pt idx="29250">
                  <c:v>14625</c:v>
                </c:pt>
                <c:pt idx="29251">
                  <c:v>14625.5</c:v>
                </c:pt>
                <c:pt idx="29252">
                  <c:v>14626</c:v>
                </c:pt>
                <c:pt idx="29253">
                  <c:v>14626.5</c:v>
                </c:pt>
                <c:pt idx="29254">
                  <c:v>14627</c:v>
                </c:pt>
                <c:pt idx="29255">
                  <c:v>14627.5</c:v>
                </c:pt>
                <c:pt idx="29256">
                  <c:v>14628</c:v>
                </c:pt>
                <c:pt idx="29257">
                  <c:v>14628.5</c:v>
                </c:pt>
                <c:pt idx="29258">
                  <c:v>14629</c:v>
                </c:pt>
                <c:pt idx="29259">
                  <c:v>14629.5</c:v>
                </c:pt>
                <c:pt idx="29260">
                  <c:v>14630</c:v>
                </c:pt>
                <c:pt idx="29261">
                  <c:v>14630.5</c:v>
                </c:pt>
                <c:pt idx="29262">
                  <c:v>14631</c:v>
                </c:pt>
                <c:pt idx="29263">
                  <c:v>14631.5</c:v>
                </c:pt>
                <c:pt idx="29264">
                  <c:v>14632</c:v>
                </c:pt>
                <c:pt idx="29265">
                  <c:v>14632.5</c:v>
                </c:pt>
                <c:pt idx="29266">
                  <c:v>14633</c:v>
                </c:pt>
                <c:pt idx="29267">
                  <c:v>14633.5</c:v>
                </c:pt>
                <c:pt idx="29268">
                  <c:v>14634</c:v>
                </c:pt>
                <c:pt idx="29269">
                  <c:v>14634.5</c:v>
                </c:pt>
                <c:pt idx="29270">
                  <c:v>14635</c:v>
                </c:pt>
                <c:pt idx="29271">
                  <c:v>14635.5</c:v>
                </c:pt>
                <c:pt idx="29272">
                  <c:v>14636</c:v>
                </c:pt>
                <c:pt idx="29273">
                  <c:v>14636.5</c:v>
                </c:pt>
                <c:pt idx="29274">
                  <c:v>14637</c:v>
                </c:pt>
                <c:pt idx="29275">
                  <c:v>14637.5</c:v>
                </c:pt>
                <c:pt idx="29276">
                  <c:v>14638</c:v>
                </c:pt>
                <c:pt idx="29277">
                  <c:v>14638.5</c:v>
                </c:pt>
                <c:pt idx="29278">
                  <c:v>14639</c:v>
                </c:pt>
                <c:pt idx="29279">
                  <c:v>14639.5</c:v>
                </c:pt>
                <c:pt idx="29280">
                  <c:v>14640</c:v>
                </c:pt>
                <c:pt idx="29281">
                  <c:v>14640.5</c:v>
                </c:pt>
                <c:pt idx="29282">
                  <c:v>14641</c:v>
                </c:pt>
                <c:pt idx="29283">
                  <c:v>14641.5</c:v>
                </c:pt>
                <c:pt idx="29284">
                  <c:v>14642</c:v>
                </c:pt>
                <c:pt idx="29285">
                  <c:v>14642.5</c:v>
                </c:pt>
                <c:pt idx="29286">
                  <c:v>14643</c:v>
                </c:pt>
                <c:pt idx="29287">
                  <c:v>14643.5</c:v>
                </c:pt>
                <c:pt idx="29288">
                  <c:v>14644</c:v>
                </c:pt>
                <c:pt idx="29289">
                  <c:v>14644.5</c:v>
                </c:pt>
                <c:pt idx="29290">
                  <c:v>14645</c:v>
                </c:pt>
                <c:pt idx="29291">
                  <c:v>14645.5</c:v>
                </c:pt>
                <c:pt idx="29292">
                  <c:v>14646</c:v>
                </c:pt>
                <c:pt idx="29293">
                  <c:v>14646.5</c:v>
                </c:pt>
                <c:pt idx="29294">
                  <c:v>14647</c:v>
                </c:pt>
                <c:pt idx="29295">
                  <c:v>14647.5</c:v>
                </c:pt>
                <c:pt idx="29296">
                  <c:v>14648</c:v>
                </c:pt>
                <c:pt idx="29297">
                  <c:v>14648.5</c:v>
                </c:pt>
                <c:pt idx="29298">
                  <c:v>14649</c:v>
                </c:pt>
                <c:pt idx="29299">
                  <c:v>14649.5</c:v>
                </c:pt>
                <c:pt idx="29300">
                  <c:v>14650</c:v>
                </c:pt>
                <c:pt idx="29301">
                  <c:v>14650.5</c:v>
                </c:pt>
                <c:pt idx="29302">
                  <c:v>14651</c:v>
                </c:pt>
                <c:pt idx="29303">
                  <c:v>14651.5</c:v>
                </c:pt>
                <c:pt idx="29304">
                  <c:v>14652</c:v>
                </c:pt>
                <c:pt idx="29305">
                  <c:v>14652.5</c:v>
                </c:pt>
                <c:pt idx="29306">
                  <c:v>14653</c:v>
                </c:pt>
                <c:pt idx="29307">
                  <c:v>14653.5</c:v>
                </c:pt>
                <c:pt idx="29308">
                  <c:v>14654</c:v>
                </c:pt>
                <c:pt idx="29309">
                  <c:v>14654.5</c:v>
                </c:pt>
                <c:pt idx="29310">
                  <c:v>14655</c:v>
                </c:pt>
                <c:pt idx="29311">
                  <c:v>14655.5</c:v>
                </c:pt>
                <c:pt idx="29312">
                  <c:v>14656</c:v>
                </c:pt>
                <c:pt idx="29313">
                  <c:v>14656.5</c:v>
                </c:pt>
                <c:pt idx="29314">
                  <c:v>14657</c:v>
                </c:pt>
                <c:pt idx="29315">
                  <c:v>14657.5</c:v>
                </c:pt>
                <c:pt idx="29316">
                  <c:v>14658</c:v>
                </c:pt>
                <c:pt idx="29317">
                  <c:v>14658.5</c:v>
                </c:pt>
                <c:pt idx="29318">
                  <c:v>14659</c:v>
                </c:pt>
                <c:pt idx="29319">
                  <c:v>14659.5</c:v>
                </c:pt>
                <c:pt idx="29320">
                  <c:v>14660</c:v>
                </c:pt>
                <c:pt idx="29321">
                  <c:v>14660.5</c:v>
                </c:pt>
                <c:pt idx="29322">
                  <c:v>14661</c:v>
                </c:pt>
                <c:pt idx="29323">
                  <c:v>14661.5</c:v>
                </c:pt>
                <c:pt idx="29324">
                  <c:v>14662</c:v>
                </c:pt>
                <c:pt idx="29325">
                  <c:v>14662.5</c:v>
                </c:pt>
                <c:pt idx="29326">
                  <c:v>14663</c:v>
                </c:pt>
                <c:pt idx="29327">
                  <c:v>14663.5</c:v>
                </c:pt>
                <c:pt idx="29328">
                  <c:v>14664</c:v>
                </c:pt>
                <c:pt idx="29329">
                  <c:v>14664.5</c:v>
                </c:pt>
                <c:pt idx="29330">
                  <c:v>14665</c:v>
                </c:pt>
                <c:pt idx="29331">
                  <c:v>14665.5</c:v>
                </c:pt>
                <c:pt idx="29332">
                  <c:v>14666</c:v>
                </c:pt>
                <c:pt idx="29333">
                  <c:v>14666.5</c:v>
                </c:pt>
                <c:pt idx="29334">
                  <c:v>14667</c:v>
                </c:pt>
                <c:pt idx="29335">
                  <c:v>14667.5</c:v>
                </c:pt>
                <c:pt idx="29336">
                  <c:v>14668</c:v>
                </c:pt>
                <c:pt idx="29337">
                  <c:v>14668.5</c:v>
                </c:pt>
                <c:pt idx="29338">
                  <c:v>14669</c:v>
                </c:pt>
                <c:pt idx="29339">
                  <c:v>14669.5</c:v>
                </c:pt>
                <c:pt idx="29340">
                  <c:v>14670</c:v>
                </c:pt>
                <c:pt idx="29341">
                  <c:v>14670.5</c:v>
                </c:pt>
                <c:pt idx="29342">
                  <c:v>14671</c:v>
                </c:pt>
                <c:pt idx="29343">
                  <c:v>14671.5</c:v>
                </c:pt>
                <c:pt idx="29344">
                  <c:v>14672</c:v>
                </c:pt>
                <c:pt idx="29345">
                  <c:v>14672.5</c:v>
                </c:pt>
                <c:pt idx="29346">
                  <c:v>14673</c:v>
                </c:pt>
                <c:pt idx="29347">
                  <c:v>14673.5</c:v>
                </c:pt>
                <c:pt idx="29348">
                  <c:v>14674</c:v>
                </c:pt>
                <c:pt idx="29349">
                  <c:v>14674.5</c:v>
                </c:pt>
                <c:pt idx="29350">
                  <c:v>14675</c:v>
                </c:pt>
                <c:pt idx="29351">
                  <c:v>14675.5</c:v>
                </c:pt>
                <c:pt idx="29352">
                  <c:v>14676</c:v>
                </c:pt>
                <c:pt idx="29353">
                  <c:v>14676.5</c:v>
                </c:pt>
                <c:pt idx="29354">
                  <c:v>14677</c:v>
                </c:pt>
                <c:pt idx="29355">
                  <c:v>14677.5</c:v>
                </c:pt>
                <c:pt idx="29356">
                  <c:v>14678</c:v>
                </c:pt>
                <c:pt idx="29357">
                  <c:v>14678.5</c:v>
                </c:pt>
                <c:pt idx="29358">
                  <c:v>14679</c:v>
                </c:pt>
                <c:pt idx="29359">
                  <c:v>14679.5</c:v>
                </c:pt>
                <c:pt idx="29360">
                  <c:v>14680</c:v>
                </c:pt>
                <c:pt idx="29361">
                  <c:v>14680.5</c:v>
                </c:pt>
                <c:pt idx="29362">
                  <c:v>14681</c:v>
                </c:pt>
                <c:pt idx="29363">
                  <c:v>14681.5</c:v>
                </c:pt>
                <c:pt idx="29364">
                  <c:v>14682</c:v>
                </c:pt>
                <c:pt idx="29365">
                  <c:v>14682.5</c:v>
                </c:pt>
                <c:pt idx="29366">
                  <c:v>14683</c:v>
                </c:pt>
                <c:pt idx="29367">
                  <c:v>14683.5</c:v>
                </c:pt>
                <c:pt idx="29368">
                  <c:v>14684</c:v>
                </c:pt>
                <c:pt idx="29369">
                  <c:v>14684.5</c:v>
                </c:pt>
                <c:pt idx="29370">
                  <c:v>14685</c:v>
                </c:pt>
                <c:pt idx="29371">
                  <c:v>14685.5</c:v>
                </c:pt>
                <c:pt idx="29372">
                  <c:v>14686</c:v>
                </c:pt>
                <c:pt idx="29373">
                  <c:v>14686.5</c:v>
                </c:pt>
                <c:pt idx="29374">
                  <c:v>14687</c:v>
                </c:pt>
                <c:pt idx="29375">
                  <c:v>14687.5</c:v>
                </c:pt>
                <c:pt idx="29376">
                  <c:v>14688</c:v>
                </c:pt>
                <c:pt idx="29377">
                  <c:v>14688.5</c:v>
                </c:pt>
                <c:pt idx="29378">
                  <c:v>14689</c:v>
                </c:pt>
                <c:pt idx="29379">
                  <c:v>14689.5</c:v>
                </c:pt>
                <c:pt idx="29380">
                  <c:v>14690</c:v>
                </c:pt>
                <c:pt idx="29381">
                  <c:v>14690.5</c:v>
                </c:pt>
                <c:pt idx="29382">
                  <c:v>14691</c:v>
                </c:pt>
                <c:pt idx="29383">
                  <c:v>14691.5</c:v>
                </c:pt>
                <c:pt idx="29384">
                  <c:v>14692</c:v>
                </c:pt>
                <c:pt idx="29385">
                  <c:v>14692.5</c:v>
                </c:pt>
                <c:pt idx="29386">
                  <c:v>14693</c:v>
                </c:pt>
                <c:pt idx="29387">
                  <c:v>14693.5</c:v>
                </c:pt>
                <c:pt idx="29388">
                  <c:v>14694</c:v>
                </c:pt>
                <c:pt idx="29389">
                  <c:v>14694.5</c:v>
                </c:pt>
                <c:pt idx="29390">
                  <c:v>14695</c:v>
                </c:pt>
                <c:pt idx="29391">
                  <c:v>14695.5</c:v>
                </c:pt>
                <c:pt idx="29392">
                  <c:v>14696</c:v>
                </c:pt>
                <c:pt idx="29393">
                  <c:v>14696.5</c:v>
                </c:pt>
                <c:pt idx="29394">
                  <c:v>14697</c:v>
                </c:pt>
                <c:pt idx="29395">
                  <c:v>14697.5</c:v>
                </c:pt>
                <c:pt idx="29396">
                  <c:v>14698</c:v>
                </c:pt>
                <c:pt idx="29397">
                  <c:v>14698.5</c:v>
                </c:pt>
                <c:pt idx="29398">
                  <c:v>14699</c:v>
                </c:pt>
                <c:pt idx="29399">
                  <c:v>14699.5</c:v>
                </c:pt>
                <c:pt idx="29400">
                  <c:v>14700</c:v>
                </c:pt>
                <c:pt idx="29401">
                  <c:v>14700.5</c:v>
                </c:pt>
                <c:pt idx="29402">
                  <c:v>14701</c:v>
                </c:pt>
                <c:pt idx="29403">
                  <c:v>14701.5</c:v>
                </c:pt>
                <c:pt idx="29404">
                  <c:v>14702</c:v>
                </c:pt>
                <c:pt idx="29405">
                  <c:v>14702.5</c:v>
                </c:pt>
                <c:pt idx="29406">
                  <c:v>14703</c:v>
                </c:pt>
                <c:pt idx="29407">
                  <c:v>14703.5</c:v>
                </c:pt>
                <c:pt idx="29408">
                  <c:v>14704</c:v>
                </c:pt>
                <c:pt idx="29409">
                  <c:v>14704.5</c:v>
                </c:pt>
                <c:pt idx="29410">
                  <c:v>14705</c:v>
                </c:pt>
                <c:pt idx="29411">
                  <c:v>14705.5</c:v>
                </c:pt>
                <c:pt idx="29412">
                  <c:v>14706</c:v>
                </c:pt>
                <c:pt idx="29413">
                  <c:v>14706.5</c:v>
                </c:pt>
                <c:pt idx="29414">
                  <c:v>14707</c:v>
                </c:pt>
                <c:pt idx="29415">
                  <c:v>14707.5</c:v>
                </c:pt>
                <c:pt idx="29416">
                  <c:v>14708</c:v>
                </c:pt>
                <c:pt idx="29417">
                  <c:v>14708.5</c:v>
                </c:pt>
                <c:pt idx="29418">
                  <c:v>14709</c:v>
                </c:pt>
                <c:pt idx="29419">
                  <c:v>14709.5</c:v>
                </c:pt>
                <c:pt idx="29420">
                  <c:v>14710</c:v>
                </c:pt>
                <c:pt idx="29421">
                  <c:v>14710.5</c:v>
                </c:pt>
                <c:pt idx="29422">
                  <c:v>14711</c:v>
                </c:pt>
                <c:pt idx="29423">
                  <c:v>14711.5</c:v>
                </c:pt>
                <c:pt idx="29424">
                  <c:v>14712</c:v>
                </c:pt>
                <c:pt idx="29425">
                  <c:v>14712.5</c:v>
                </c:pt>
                <c:pt idx="29426">
                  <c:v>14713</c:v>
                </c:pt>
                <c:pt idx="29427">
                  <c:v>14713.5</c:v>
                </c:pt>
                <c:pt idx="29428">
                  <c:v>14714</c:v>
                </c:pt>
                <c:pt idx="29429">
                  <c:v>14714.5</c:v>
                </c:pt>
                <c:pt idx="29430">
                  <c:v>14715</c:v>
                </c:pt>
                <c:pt idx="29431">
                  <c:v>14715.5</c:v>
                </c:pt>
                <c:pt idx="29432">
                  <c:v>14716</c:v>
                </c:pt>
                <c:pt idx="29433">
                  <c:v>14716.5</c:v>
                </c:pt>
                <c:pt idx="29434">
                  <c:v>14717</c:v>
                </c:pt>
                <c:pt idx="29435">
                  <c:v>14717.5</c:v>
                </c:pt>
                <c:pt idx="29436">
                  <c:v>14718</c:v>
                </c:pt>
                <c:pt idx="29437">
                  <c:v>14718.5</c:v>
                </c:pt>
                <c:pt idx="29438">
                  <c:v>14719</c:v>
                </c:pt>
                <c:pt idx="29439">
                  <c:v>14719.5</c:v>
                </c:pt>
                <c:pt idx="29440">
                  <c:v>14720</c:v>
                </c:pt>
                <c:pt idx="29441">
                  <c:v>14720.5</c:v>
                </c:pt>
                <c:pt idx="29442">
                  <c:v>14721</c:v>
                </c:pt>
                <c:pt idx="29443">
                  <c:v>14721.5</c:v>
                </c:pt>
                <c:pt idx="29444">
                  <c:v>14722</c:v>
                </c:pt>
                <c:pt idx="29445">
                  <c:v>14722.5</c:v>
                </c:pt>
                <c:pt idx="29446">
                  <c:v>14723</c:v>
                </c:pt>
                <c:pt idx="29447">
                  <c:v>14723.5</c:v>
                </c:pt>
                <c:pt idx="29448">
                  <c:v>14724</c:v>
                </c:pt>
                <c:pt idx="29449">
                  <c:v>14724.5</c:v>
                </c:pt>
                <c:pt idx="29450">
                  <c:v>14725</c:v>
                </c:pt>
                <c:pt idx="29451">
                  <c:v>14725.5</c:v>
                </c:pt>
                <c:pt idx="29452">
                  <c:v>14726</c:v>
                </c:pt>
                <c:pt idx="29453">
                  <c:v>14726.5</c:v>
                </c:pt>
                <c:pt idx="29454">
                  <c:v>14727</c:v>
                </c:pt>
                <c:pt idx="29455">
                  <c:v>14727.5</c:v>
                </c:pt>
                <c:pt idx="29456">
                  <c:v>14728</c:v>
                </c:pt>
                <c:pt idx="29457">
                  <c:v>14728.5</c:v>
                </c:pt>
                <c:pt idx="29458">
                  <c:v>14729</c:v>
                </c:pt>
                <c:pt idx="29459">
                  <c:v>14729.5</c:v>
                </c:pt>
                <c:pt idx="29460">
                  <c:v>14730</c:v>
                </c:pt>
                <c:pt idx="29461">
                  <c:v>14730.5</c:v>
                </c:pt>
                <c:pt idx="29462">
                  <c:v>14731</c:v>
                </c:pt>
                <c:pt idx="29463">
                  <c:v>14731.5</c:v>
                </c:pt>
                <c:pt idx="29464">
                  <c:v>14732</c:v>
                </c:pt>
                <c:pt idx="29465">
                  <c:v>14732.5</c:v>
                </c:pt>
                <c:pt idx="29466">
                  <c:v>14733</c:v>
                </c:pt>
                <c:pt idx="29467">
                  <c:v>14733.5</c:v>
                </c:pt>
                <c:pt idx="29468">
                  <c:v>14734</c:v>
                </c:pt>
                <c:pt idx="29469">
                  <c:v>14734.5</c:v>
                </c:pt>
                <c:pt idx="29470">
                  <c:v>14735</c:v>
                </c:pt>
                <c:pt idx="29471">
                  <c:v>14735.5</c:v>
                </c:pt>
                <c:pt idx="29472">
                  <c:v>14736</c:v>
                </c:pt>
                <c:pt idx="29473">
                  <c:v>14736.5</c:v>
                </c:pt>
                <c:pt idx="29474">
                  <c:v>14737</c:v>
                </c:pt>
                <c:pt idx="29475">
                  <c:v>14737.5</c:v>
                </c:pt>
                <c:pt idx="29476">
                  <c:v>14738</c:v>
                </c:pt>
                <c:pt idx="29477">
                  <c:v>14738.5</c:v>
                </c:pt>
                <c:pt idx="29478">
                  <c:v>14739</c:v>
                </c:pt>
                <c:pt idx="29479">
                  <c:v>14739.5</c:v>
                </c:pt>
                <c:pt idx="29480">
                  <c:v>14740</c:v>
                </c:pt>
                <c:pt idx="29481">
                  <c:v>14740.5</c:v>
                </c:pt>
                <c:pt idx="29482">
                  <c:v>14741</c:v>
                </c:pt>
                <c:pt idx="29483">
                  <c:v>14741.5</c:v>
                </c:pt>
                <c:pt idx="29484">
                  <c:v>14742</c:v>
                </c:pt>
                <c:pt idx="29485">
                  <c:v>14742.5</c:v>
                </c:pt>
                <c:pt idx="29486">
                  <c:v>14743</c:v>
                </c:pt>
                <c:pt idx="29487">
                  <c:v>14743.5</c:v>
                </c:pt>
                <c:pt idx="29488">
                  <c:v>14744</c:v>
                </c:pt>
                <c:pt idx="29489">
                  <c:v>14744.5</c:v>
                </c:pt>
                <c:pt idx="29490">
                  <c:v>14745</c:v>
                </c:pt>
                <c:pt idx="29491">
                  <c:v>14745.5</c:v>
                </c:pt>
                <c:pt idx="29492">
                  <c:v>14746</c:v>
                </c:pt>
                <c:pt idx="29493">
                  <c:v>14746.5</c:v>
                </c:pt>
                <c:pt idx="29494">
                  <c:v>14747</c:v>
                </c:pt>
                <c:pt idx="29495">
                  <c:v>14747.5</c:v>
                </c:pt>
                <c:pt idx="29496">
                  <c:v>14748</c:v>
                </c:pt>
                <c:pt idx="29497">
                  <c:v>14748.5</c:v>
                </c:pt>
                <c:pt idx="29498">
                  <c:v>14749</c:v>
                </c:pt>
                <c:pt idx="29499">
                  <c:v>14749.5</c:v>
                </c:pt>
                <c:pt idx="29500">
                  <c:v>14750</c:v>
                </c:pt>
                <c:pt idx="29501">
                  <c:v>14750.5</c:v>
                </c:pt>
                <c:pt idx="29502">
                  <c:v>14751</c:v>
                </c:pt>
                <c:pt idx="29503">
                  <c:v>14751.5</c:v>
                </c:pt>
                <c:pt idx="29504">
                  <c:v>14752</c:v>
                </c:pt>
                <c:pt idx="29505">
                  <c:v>14752.5</c:v>
                </c:pt>
                <c:pt idx="29506">
                  <c:v>14753</c:v>
                </c:pt>
                <c:pt idx="29507">
                  <c:v>14753.5</c:v>
                </c:pt>
                <c:pt idx="29508">
                  <c:v>14754</c:v>
                </c:pt>
                <c:pt idx="29509">
                  <c:v>14754.5</c:v>
                </c:pt>
                <c:pt idx="29510">
                  <c:v>14755</c:v>
                </c:pt>
                <c:pt idx="29511">
                  <c:v>14755.5</c:v>
                </c:pt>
                <c:pt idx="29512">
                  <c:v>14756</c:v>
                </c:pt>
                <c:pt idx="29513">
                  <c:v>14756.5</c:v>
                </c:pt>
                <c:pt idx="29514">
                  <c:v>14757</c:v>
                </c:pt>
                <c:pt idx="29515">
                  <c:v>14757.5</c:v>
                </c:pt>
                <c:pt idx="29516">
                  <c:v>14758</c:v>
                </c:pt>
                <c:pt idx="29517">
                  <c:v>14758.5</c:v>
                </c:pt>
                <c:pt idx="29518">
                  <c:v>14759</c:v>
                </c:pt>
                <c:pt idx="29519">
                  <c:v>14759.5</c:v>
                </c:pt>
                <c:pt idx="29520">
                  <c:v>14760</c:v>
                </c:pt>
                <c:pt idx="29521">
                  <c:v>14760.5</c:v>
                </c:pt>
                <c:pt idx="29522">
                  <c:v>14761</c:v>
                </c:pt>
                <c:pt idx="29523">
                  <c:v>14761.5</c:v>
                </c:pt>
                <c:pt idx="29524">
                  <c:v>14762</c:v>
                </c:pt>
                <c:pt idx="29525">
                  <c:v>14762.5</c:v>
                </c:pt>
                <c:pt idx="29526">
                  <c:v>14763</c:v>
                </c:pt>
                <c:pt idx="29527">
                  <c:v>14763.5</c:v>
                </c:pt>
                <c:pt idx="29528">
                  <c:v>14764</c:v>
                </c:pt>
                <c:pt idx="29529">
                  <c:v>14764.5</c:v>
                </c:pt>
                <c:pt idx="29530">
                  <c:v>14765</c:v>
                </c:pt>
                <c:pt idx="29531">
                  <c:v>14765.5</c:v>
                </c:pt>
                <c:pt idx="29532">
                  <c:v>14766</c:v>
                </c:pt>
                <c:pt idx="29533">
                  <c:v>14766.5</c:v>
                </c:pt>
                <c:pt idx="29534">
                  <c:v>14767</c:v>
                </c:pt>
                <c:pt idx="29535">
                  <c:v>14767.5</c:v>
                </c:pt>
                <c:pt idx="29536">
                  <c:v>14768</c:v>
                </c:pt>
                <c:pt idx="29537">
                  <c:v>14768.5</c:v>
                </c:pt>
                <c:pt idx="29538">
                  <c:v>14769</c:v>
                </c:pt>
                <c:pt idx="29539">
                  <c:v>14769.5</c:v>
                </c:pt>
                <c:pt idx="29540">
                  <c:v>14770</c:v>
                </c:pt>
                <c:pt idx="29541">
                  <c:v>14770.5</c:v>
                </c:pt>
                <c:pt idx="29542">
                  <c:v>14771</c:v>
                </c:pt>
                <c:pt idx="29543">
                  <c:v>14771.5</c:v>
                </c:pt>
                <c:pt idx="29544">
                  <c:v>14772</c:v>
                </c:pt>
                <c:pt idx="29545">
                  <c:v>14772.5</c:v>
                </c:pt>
                <c:pt idx="29546">
                  <c:v>14773</c:v>
                </c:pt>
                <c:pt idx="29547">
                  <c:v>14773.5</c:v>
                </c:pt>
                <c:pt idx="29548">
                  <c:v>14774</c:v>
                </c:pt>
                <c:pt idx="29549">
                  <c:v>14774.5</c:v>
                </c:pt>
                <c:pt idx="29550">
                  <c:v>14775</c:v>
                </c:pt>
                <c:pt idx="29551">
                  <c:v>14775.5</c:v>
                </c:pt>
                <c:pt idx="29552">
                  <c:v>14776</c:v>
                </c:pt>
                <c:pt idx="29553">
                  <c:v>14776.5</c:v>
                </c:pt>
                <c:pt idx="29554">
                  <c:v>14777</c:v>
                </c:pt>
                <c:pt idx="29555">
                  <c:v>14777.5</c:v>
                </c:pt>
                <c:pt idx="29556">
                  <c:v>14778</c:v>
                </c:pt>
                <c:pt idx="29557">
                  <c:v>14778.5</c:v>
                </c:pt>
                <c:pt idx="29558">
                  <c:v>14779</c:v>
                </c:pt>
                <c:pt idx="29559">
                  <c:v>14779.5</c:v>
                </c:pt>
                <c:pt idx="29560">
                  <c:v>14780</c:v>
                </c:pt>
                <c:pt idx="29561">
                  <c:v>14780.5</c:v>
                </c:pt>
                <c:pt idx="29562">
                  <c:v>14781</c:v>
                </c:pt>
                <c:pt idx="29563">
                  <c:v>14781.5</c:v>
                </c:pt>
                <c:pt idx="29564">
                  <c:v>14782</c:v>
                </c:pt>
                <c:pt idx="29565">
                  <c:v>14782.5</c:v>
                </c:pt>
                <c:pt idx="29566">
                  <c:v>14783</c:v>
                </c:pt>
                <c:pt idx="29567">
                  <c:v>14783.5</c:v>
                </c:pt>
                <c:pt idx="29568">
                  <c:v>14784</c:v>
                </c:pt>
                <c:pt idx="29569">
                  <c:v>14784.5</c:v>
                </c:pt>
                <c:pt idx="29570">
                  <c:v>14785</c:v>
                </c:pt>
                <c:pt idx="29571">
                  <c:v>14785.5</c:v>
                </c:pt>
                <c:pt idx="29572">
                  <c:v>14786</c:v>
                </c:pt>
                <c:pt idx="29573">
                  <c:v>14786.5</c:v>
                </c:pt>
                <c:pt idx="29574">
                  <c:v>14787</c:v>
                </c:pt>
                <c:pt idx="29575">
                  <c:v>14787.5</c:v>
                </c:pt>
                <c:pt idx="29576">
                  <c:v>14788</c:v>
                </c:pt>
                <c:pt idx="29577">
                  <c:v>14788.5</c:v>
                </c:pt>
                <c:pt idx="29578">
                  <c:v>14789</c:v>
                </c:pt>
                <c:pt idx="29579">
                  <c:v>14789.5</c:v>
                </c:pt>
                <c:pt idx="29580">
                  <c:v>14790</c:v>
                </c:pt>
                <c:pt idx="29581">
                  <c:v>14790.5</c:v>
                </c:pt>
                <c:pt idx="29582">
                  <c:v>14791</c:v>
                </c:pt>
                <c:pt idx="29583">
                  <c:v>14791.5</c:v>
                </c:pt>
                <c:pt idx="29584">
                  <c:v>14792</c:v>
                </c:pt>
                <c:pt idx="29585">
                  <c:v>14792.5</c:v>
                </c:pt>
                <c:pt idx="29586">
                  <c:v>14793</c:v>
                </c:pt>
                <c:pt idx="29587">
                  <c:v>14793.5</c:v>
                </c:pt>
                <c:pt idx="29588">
                  <c:v>14794</c:v>
                </c:pt>
                <c:pt idx="29589">
                  <c:v>14794.5</c:v>
                </c:pt>
                <c:pt idx="29590">
                  <c:v>14795</c:v>
                </c:pt>
                <c:pt idx="29591">
                  <c:v>14795.5</c:v>
                </c:pt>
                <c:pt idx="29592">
                  <c:v>14796</c:v>
                </c:pt>
                <c:pt idx="29593">
                  <c:v>14796.5</c:v>
                </c:pt>
                <c:pt idx="29594">
                  <c:v>14797</c:v>
                </c:pt>
                <c:pt idx="29595">
                  <c:v>14797.5</c:v>
                </c:pt>
                <c:pt idx="29596">
                  <c:v>14798</c:v>
                </c:pt>
                <c:pt idx="29597">
                  <c:v>14798.5</c:v>
                </c:pt>
                <c:pt idx="29598">
                  <c:v>14799</c:v>
                </c:pt>
                <c:pt idx="29599">
                  <c:v>14799.5</c:v>
                </c:pt>
                <c:pt idx="29600">
                  <c:v>14800</c:v>
                </c:pt>
                <c:pt idx="29601">
                  <c:v>14800.5</c:v>
                </c:pt>
                <c:pt idx="29602">
                  <c:v>14801</c:v>
                </c:pt>
                <c:pt idx="29603">
                  <c:v>14801.5</c:v>
                </c:pt>
                <c:pt idx="29604">
                  <c:v>14802</c:v>
                </c:pt>
                <c:pt idx="29605">
                  <c:v>14802.5</c:v>
                </c:pt>
                <c:pt idx="29606">
                  <c:v>14803</c:v>
                </c:pt>
                <c:pt idx="29607">
                  <c:v>14803.5</c:v>
                </c:pt>
                <c:pt idx="29608">
                  <c:v>14804</c:v>
                </c:pt>
                <c:pt idx="29609">
                  <c:v>14804.5</c:v>
                </c:pt>
                <c:pt idx="29610">
                  <c:v>14805</c:v>
                </c:pt>
                <c:pt idx="29611">
                  <c:v>14805.5</c:v>
                </c:pt>
                <c:pt idx="29612">
                  <c:v>14806</c:v>
                </c:pt>
                <c:pt idx="29613">
                  <c:v>14806.5</c:v>
                </c:pt>
                <c:pt idx="29614">
                  <c:v>14807</c:v>
                </c:pt>
                <c:pt idx="29615">
                  <c:v>14807.5</c:v>
                </c:pt>
                <c:pt idx="29616">
                  <c:v>14808</c:v>
                </c:pt>
                <c:pt idx="29617">
                  <c:v>14808.5</c:v>
                </c:pt>
                <c:pt idx="29618">
                  <c:v>14809</c:v>
                </c:pt>
                <c:pt idx="29619">
                  <c:v>14809.5</c:v>
                </c:pt>
                <c:pt idx="29620">
                  <c:v>14810</c:v>
                </c:pt>
                <c:pt idx="29621">
                  <c:v>14810.5</c:v>
                </c:pt>
                <c:pt idx="29622">
                  <c:v>14811</c:v>
                </c:pt>
                <c:pt idx="29623">
                  <c:v>14811.5</c:v>
                </c:pt>
                <c:pt idx="29624">
                  <c:v>14812</c:v>
                </c:pt>
                <c:pt idx="29625">
                  <c:v>14812.5</c:v>
                </c:pt>
                <c:pt idx="29626">
                  <c:v>14813</c:v>
                </c:pt>
                <c:pt idx="29627">
                  <c:v>14813.5</c:v>
                </c:pt>
                <c:pt idx="29628">
                  <c:v>14814</c:v>
                </c:pt>
                <c:pt idx="29629">
                  <c:v>14814.5</c:v>
                </c:pt>
                <c:pt idx="29630">
                  <c:v>14815</c:v>
                </c:pt>
                <c:pt idx="29631">
                  <c:v>14815.5</c:v>
                </c:pt>
                <c:pt idx="29632">
                  <c:v>14816</c:v>
                </c:pt>
                <c:pt idx="29633">
                  <c:v>14816.5</c:v>
                </c:pt>
                <c:pt idx="29634">
                  <c:v>14817</c:v>
                </c:pt>
                <c:pt idx="29635">
                  <c:v>14817.5</c:v>
                </c:pt>
                <c:pt idx="29636">
                  <c:v>14818</c:v>
                </c:pt>
                <c:pt idx="29637">
                  <c:v>14818.5</c:v>
                </c:pt>
                <c:pt idx="29638">
                  <c:v>14819</c:v>
                </c:pt>
                <c:pt idx="29639">
                  <c:v>14819.5</c:v>
                </c:pt>
                <c:pt idx="29640">
                  <c:v>14820</c:v>
                </c:pt>
                <c:pt idx="29641">
                  <c:v>14820.5</c:v>
                </c:pt>
                <c:pt idx="29642">
                  <c:v>14821</c:v>
                </c:pt>
                <c:pt idx="29643">
                  <c:v>14821.5</c:v>
                </c:pt>
                <c:pt idx="29644">
                  <c:v>14822</c:v>
                </c:pt>
                <c:pt idx="29645">
                  <c:v>14822.5</c:v>
                </c:pt>
                <c:pt idx="29646">
                  <c:v>14823</c:v>
                </c:pt>
                <c:pt idx="29647">
                  <c:v>14823.5</c:v>
                </c:pt>
                <c:pt idx="29648">
                  <c:v>14824</c:v>
                </c:pt>
                <c:pt idx="29649">
                  <c:v>14824.5</c:v>
                </c:pt>
                <c:pt idx="29650">
                  <c:v>14825</c:v>
                </c:pt>
                <c:pt idx="29651">
                  <c:v>14825.5</c:v>
                </c:pt>
                <c:pt idx="29652">
                  <c:v>14826</c:v>
                </c:pt>
                <c:pt idx="29653">
                  <c:v>14826.5</c:v>
                </c:pt>
                <c:pt idx="29654">
                  <c:v>14827</c:v>
                </c:pt>
                <c:pt idx="29655">
                  <c:v>14827.5</c:v>
                </c:pt>
                <c:pt idx="29656">
                  <c:v>14828</c:v>
                </c:pt>
                <c:pt idx="29657">
                  <c:v>14828.5</c:v>
                </c:pt>
                <c:pt idx="29658">
                  <c:v>14829</c:v>
                </c:pt>
                <c:pt idx="29659">
                  <c:v>14829.5</c:v>
                </c:pt>
                <c:pt idx="29660">
                  <c:v>14830</c:v>
                </c:pt>
                <c:pt idx="29661">
                  <c:v>14830.5</c:v>
                </c:pt>
                <c:pt idx="29662">
                  <c:v>14831</c:v>
                </c:pt>
                <c:pt idx="29663">
                  <c:v>14831.5</c:v>
                </c:pt>
                <c:pt idx="29664">
                  <c:v>14832</c:v>
                </c:pt>
                <c:pt idx="29665">
                  <c:v>14832.5</c:v>
                </c:pt>
                <c:pt idx="29666">
                  <c:v>14833</c:v>
                </c:pt>
                <c:pt idx="29667">
                  <c:v>14833.5</c:v>
                </c:pt>
                <c:pt idx="29668">
                  <c:v>14834</c:v>
                </c:pt>
                <c:pt idx="29669">
                  <c:v>14834.5</c:v>
                </c:pt>
                <c:pt idx="29670">
                  <c:v>14835</c:v>
                </c:pt>
                <c:pt idx="29671">
                  <c:v>14835.5</c:v>
                </c:pt>
                <c:pt idx="29672">
                  <c:v>14836</c:v>
                </c:pt>
                <c:pt idx="29673">
                  <c:v>14836.5</c:v>
                </c:pt>
                <c:pt idx="29674">
                  <c:v>14837</c:v>
                </c:pt>
                <c:pt idx="29675">
                  <c:v>14837.5</c:v>
                </c:pt>
                <c:pt idx="29676">
                  <c:v>14838</c:v>
                </c:pt>
                <c:pt idx="29677">
                  <c:v>14838.5</c:v>
                </c:pt>
                <c:pt idx="29678">
                  <c:v>14839</c:v>
                </c:pt>
                <c:pt idx="29679">
                  <c:v>14839.5</c:v>
                </c:pt>
                <c:pt idx="29680">
                  <c:v>14840</c:v>
                </c:pt>
                <c:pt idx="29681">
                  <c:v>14840.5</c:v>
                </c:pt>
                <c:pt idx="29682">
                  <c:v>14841</c:v>
                </c:pt>
                <c:pt idx="29683">
                  <c:v>14841.5</c:v>
                </c:pt>
                <c:pt idx="29684">
                  <c:v>14842</c:v>
                </c:pt>
                <c:pt idx="29685">
                  <c:v>14842.5</c:v>
                </c:pt>
                <c:pt idx="29686">
                  <c:v>14843</c:v>
                </c:pt>
                <c:pt idx="29687">
                  <c:v>14843.5</c:v>
                </c:pt>
                <c:pt idx="29688">
                  <c:v>14844</c:v>
                </c:pt>
                <c:pt idx="29689">
                  <c:v>14844.5</c:v>
                </c:pt>
                <c:pt idx="29690">
                  <c:v>14845</c:v>
                </c:pt>
                <c:pt idx="29691">
                  <c:v>14845.5</c:v>
                </c:pt>
                <c:pt idx="29692">
                  <c:v>14846</c:v>
                </c:pt>
                <c:pt idx="29693">
                  <c:v>14846.5</c:v>
                </c:pt>
                <c:pt idx="29694">
                  <c:v>14847</c:v>
                </c:pt>
                <c:pt idx="29695">
                  <c:v>14847.5</c:v>
                </c:pt>
                <c:pt idx="29696">
                  <c:v>14848</c:v>
                </c:pt>
                <c:pt idx="29697">
                  <c:v>14848.5</c:v>
                </c:pt>
                <c:pt idx="29698">
                  <c:v>14849</c:v>
                </c:pt>
                <c:pt idx="29699">
                  <c:v>14849.5</c:v>
                </c:pt>
                <c:pt idx="29700">
                  <c:v>14850</c:v>
                </c:pt>
                <c:pt idx="29701">
                  <c:v>14850.5</c:v>
                </c:pt>
                <c:pt idx="29702">
                  <c:v>14851</c:v>
                </c:pt>
                <c:pt idx="29703">
                  <c:v>14851.5</c:v>
                </c:pt>
                <c:pt idx="29704">
                  <c:v>14852</c:v>
                </c:pt>
                <c:pt idx="29705">
                  <c:v>14852.5</c:v>
                </c:pt>
                <c:pt idx="29706">
                  <c:v>14853</c:v>
                </c:pt>
                <c:pt idx="29707">
                  <c:v>14853.5</c:v>
                </c:pt>
                <c:pt idx="29708">
                  <c:v>14854</c:v>
                </c:pt>
                <c:pt idx="29709">
                  <c:v>14854.5</c:v>
                </c:pt>
                <c:pt idx="29710">
                  <c:v>14855</c:v>
                </c:pt>
                <c:pt idx="29711">
                  <c:v>14855.5</c:v>
                </c:pt>
                <c:pt idx="29712">
                  <c:v>14856</c:v>
                </c:pt>
                <c:pt idx="29713">
                  <c:v>14856.5</c:v>
                </c:pt>
                <c:pt idx="29714">
                  <c:v>14857</c:v>
                </c:pt>
                <c:pt idx="29715">
                  <c:v>14857.5</c:v>
                </c:pt>
                <c:pt idx="29716">
                  <c:v>14858</c:v>
                </c:pt>
                <c:pt idx="29717">
                  <c:v>14858.5</c:v>
                </c:pt>
                <c:pt idx="29718">
                  <c:v>14859</c:v>
                </c:pt>
                <c:pt idx="29719">
                  <c:v>14859.5</c:v>
                </c:pt>
                <c:pt idx="29720">
                  <c:v>14860</c:v>
                </c:pt>
                <c:pt idx="29721">
                  <c:v>14860.5</c:v>
                </c:pt>
                <c:pt idx="29722">
                  <c:v>14861</c:v>
                </c:pt>
                <c:pt idx="29723">
                  <c:v>14861.5</c:v>
                </c:pt>
                <c:pt idx="29724">
                  <c:v>14862</c:v>
                </c:pt>
                <c:pt idx="29725">
                  <c:v>14862.5</c:v>
                </c:pt>
                <c:pt idx="29726">
                  <c:v>14863</c:v>
                </c:pt>
                <c:pt idx="29727">
                  <c:v>14863.5</c:v>
                </c:pt>
                <c:pt idx="29728">
                  <c:v>14864</c:v>
                </c:pt>
                <c:pt idx="29729">
                  <c:v>14864.5</c:v>
                </c:pt>
                <c:pt idx="29730">
                  <c:v>14865</c:v>
                </c:pt>
                <c:pt idx="29731">
                  <c:v>14865.5</c:v>
                </c:pt>
                <c:pt idx="29732">
                  <c:v>14866</c:v>
                </c:pt>
                <c:pt idx="29733">
                  <c:v>14866.5</c:v>
                </c:pt>
                <c:pt idx="29734">
                  <c:v>14867</c:v>
                </c:pt>
                <c:pt idx="29735">
                  <c:v>14867.5</c:v>
                </c:pt>
                <c:pt idx="29736">
                  <c:v>14868</c:v>
                </c:pt>
                <c:pt idx="29737">
                  <c:v>14868.5</c:v>
                </c:pt>
                <c:pt idx="29738">
                  <c:v>14869</c:v>
                </c:pt>
                <c:pt idx="29739">
                  <c:v>14869.5</c:v>
                </c:pt>
                <c:pt idx="29740">
                  <c:v>14870</c:v>
                </c:pt>
                <c:pt idx="29741">
                  <c:v>14870.5</c:v>
                </c:pt>
                <c:pt idx="29742">
                  <c:v>14871</c:v>
                </c:pt>
                <c:pt idx="29743">
                  <c:v>14871.5</c:v>
                </c:pt>
                <c:pt idx="29744">
                  <c:v>14872</c:v>
                </c:pt>
                <c:pt idx="29745">
                  <c:v>14872.5</c:v>
                </c:pt>
                <c:pt idx="29746">
                  <c:v>14873</c:v>
                </c:pt>
                <c:pt idx="29747">
                  <c:v>14873.5</c:v>
                </c:pt>
                <c:pt idx="29748">
                  <c:v>14874</c:v>
                </c:pt>
                <c:pt idx="29749">
                  <c:v>14874.5</c:v>
                </c:pt>
                <c:pt idx="29750">
                  <c:v>14875</c:v>
                </c:pt>
                <c:pt idx="29751">
                  <c:v>14875.5</c:v>
                </c:pt>
                <c:pt idx="29752">
                  <c:v>14876</c:v>
                </c:pt>
                <c:pt idx="29753">
                  <c:v>14876.5</c:v>
                </c:pt>
                <c:pt idx="29754">
                  <c:v>14877</c:v>
                </c:pt>
                <c:pt idx="29755">
                  <c:v>14877.5</c:v>
                </c:pt>
                <c:pt idx="29756">
                  <c:v>14878</c:v>
                </c:pt>
                <c:pt idx="29757">
                  <c:v>14878.5</c:v>
                </c:pt>
                <c:pt idx="29758">
                  <c:v>14879</c:v>
                </c:pt>
                <c:pt idx="29759">
                  <c:v>14879.5</c:v>
                </c:pt>
                <c:pt idx="29760">
                  <c:v>14880</c:v>
                </c:pt>
                <c:pt idx="29761">
                  <c:v>14880.5</c:v>
                </c:pt>
                <c:pt idx="29762">
                  <c:v>14881</c:v>
                </c:pt>
                <c:pt idx="29763">
                  <c:v>14881.5</c:v>
                </c:pt>
                <c:pt idx="29764">
                  <c:v>14882</c:v>
                </c:pt>
                <c:pt idx="29765">
                  <c:v>14882.5</c:v>
                </c:pt>
                <c:pt idx="29766">
                  <c:v>14883</c:v>
                </c:pt>
                <c:pt idx="29767">
                  <c:v>14883.5</c:v>
                </c:pt>
                <c:pt idx="29768">
                  <c:v>14884</c:v>
                </c:pt>
                <c:pt idx="29769">
                  <c:v>14884.5</c:v>
                </c:pt>
                <c:pt idx="29770">
                  <c:v>14885</c:v>
                </c:pt>
                <c:pt idx="29771">
                  <c:v>14885.5</c:v>
                </c:pt>
                <c:pt idx="29772">
                  <c:v>14886</c:v>
                </c:pt>
                <c:pt idx="29773">
                  <c:v>14886.5</c:v>
                </c:pt>
                <c:pt idx="29774">
                  <c:v>14887</c:v>
                </c:pt>
                <c:pt idx="29775">
                  <c:v>14887.5</c:v>
                </c:pt>
                <c:pt idx="29776">
                  <c:v>14888</c:v>
                </c:pt>
                <c:pt idx="29777">
                  <c:v>14888.5</c:v>
                </c:pt>
                <c:pt idx="29778">
                  <c:v>14889</c:v>
                </c:pt>
                <c:pt idx="29779">
                  <c:v>14889.5</c:v>
                </c:pt>
                <c:pt idx="29780">
                  <c:v>14890</c:v>
                </c:pt>
                <c:pt idx="29781">
                  <c:v>14890.5</c:v>
                </c:pt>
                <c:pt idx="29782">
                  <c:v>14891</c:v>
                </c:pt>
                <c:pt idx="29783">
                  <c:v>14891.5</c:v>
                </c:pt>
                <c:pt idx="29784">
                  <c:v>14892</c:v>
                </c:pt>
                <c:pt idx="29785">
                  <c:v>14892.5</c:v>
                </c:pt>
                <c:pt idx="29786">
                  <c:v>14893</c:v>
                </c:pt>
                <c:pt idx="29787">
                  <c:v>14893.5</c:v>
                </c:pt>
                <c:pt idx="29788">
                  <c:v>14894</c:v>
                </c:pt>
                <c:pt idx="29789">
                  <c:v>14894.5</c:v>
                </c:pt>
                <c:pt idx="29790">
                  <c:v>14895</c:v>
                </c:pt>
                <c:pt idx="29791">
                  <c:v>14895.5</c:v>
                </c:pt>
                <c:pt idx="29792">
                  <c:v>14896</c:v>
                </c:pt>
                <c:pt idx="29793">
                  <c:v>14896.5</c:v>
                </c:pt>
                <c:pt idx="29794">
                  <c:v>14897</c:v>
                </c:pt>
                <c:pt idx="29795">
                  <c:v>14897.5</c:v>
                </c:pt>
                <c:pt idx="29796">
                  <c:v>14898</c:v>
                </c:pt>
                <c:pt idx="29797">
                  <c:v>14898.5</c:v>
                </c:pt>
                <c:pt idx="29798">
                  <c:v>14899</c:v>
                </c:pt>
                <c:pt idx="29799">
                  <c:v>14899.5</c:v>
                </c:pt>
                <c:pt idx="29800">
                  <c:v>14900</c:v>
                </c:pt>
                <c:pt idx="29801">
                  <c:v>14900.5</c:v>
                </c:pt>
                <c:pt idx="29802">
                  <c:v>14901</c:v>
                </c:pt>
                <c:pt idx="29803">
                  <c:v>14901.5</c:v>
                </c:pt>
                <c:pt idx="29804">
                  <c:v>14902</c:v>
                </c:pt>
                <c:pt idx="29805">
                  <c:v>14902.5</c:v>
                </c:pt>
                <c:pt idx="29806">
                  <c:v>14903</c:v>
                </c:pt>
                <c:pt idx="29807">
                  <c:v>14903.5</c:v>
                </c:pt>
                <c:pt idx="29808">
                  <c:v>14904</c:v>
                </c:pt>
                <c:pt idx="29809">
                  <c:v>14904.5</c:v>
                </c:pt>
                <c:pt idx="29810">
                  <c:v>14905</c:v>
                </c:pt>
                <c:pt idx="29811">
                  <c:v>14905.5</c:v>
                </c:pt>
                <c:pt idx="29812">
                  <c:v>14906</c:v>
                </c:pt>
                <c:pt idx="29813">
                  <c:v>14906.5</c:v>
                </c:pt>
                <c:pt idx="29814">
                  <c:v>14907</c:v>
                </c:pt>
                <c:pt idx="29815">
                  <c:v>14907.5</c:v>
                </c:pt>
                <c:pt idx="29816">
                  <c:v>14908</c:v>
                </c:pt>
                <c:pt idx="29817">
                  <c:v>14908.5</c:v>
                </c:pt>
                <c:pt idx="29818">
                  <c:v>14909</c:v>
                </c:pt>
                <c:pt idx="29819">
                  <c:v>14909.5</c:v>
                </c:pt>
                <c:pt idx="29820">
                  <c:v>14910</c:v>
                </c:pt>
                <c:pt idx="29821">
                  <c:v>14910.5</c:v>
                </c:pt>
                <c:pt idx="29822">
                  <c:v>14911</c:v>
                </c:pt>
                <c:pt idx="29823">
                  <c:v>14911.5</c:v>
                </c:pt>
                <c:pt idx="29824">
                  <c:v>14912</c:v>
                </c:pt>
                <c:pt idx="29825">
                  <c:v>14912.5</c:v>
                </c:pt>
                <c:pt idx="29826">
                  <c:v>14913</c:v>
                </c:pt>
                <c:pt idx="29827">
                  <c:v>14913.5</c:v>
                </c:pt>
                <c:pt idx="29828">
                  <c:v>14914</c:v>
                </c:pt>
                <c:pt idx="29829">
                  <c:v>14914.5</c:v>
                </c:pt>
                <c:pt idx="29830">
                  <c:v>14915</c:v>
                </c:pt>
                <c:pt idx="29831">
                  <c:v>14915.5</c:v>
                </c:pt>
                <c:pt idx="29832">
                  <c:v>14916</c:v>
                </c:pt>
                <c:pt idx="29833">
                  <c:v>14916.5</c:v>
                </c:pt>
                <c:pt idx="29834">
                  <c:v>14917</c:v>
                </c:pt>
                <c:pt idx="29835">
                  <c:v>14917.5</c:v>
                </c:pt>
                <c:pt idx="29836">
                  <c:v>14918</c:v>
                </c:pt>
                <c:pt idx="29837">
                  <c:v>14918.5</c:v>
                </c:pt>
                <c:pt idx="29838">
                  <c:v>14919</c:v>
                </c:pt>
                <c:pt idx="29839">
                  <c:v>14919.5</c:v>
                </c:pt>
                <c:pt idx="29840">
                  <c:v>14920</c:v>
                </c:pt>
                <c:pt idx="29841">
                  <c:v>14920.5</c:v>
                </c:pt>
                <c:pt idx="29842">
                  <c:v>14921</c:v>
                </c:pt>
                <c:pt idx="29843">
                  <c:v>14921.5</c:v>
                </c:pt>
                <c:pt idx="29844">
                  <c:v>14922</c:v>
                </c:pt>
                <c:pt idx="29845">
                  <c:v>14922.5</c:v>
                </c:pt>
                <c:pt idx="29846">
                  <c:v>14923</c:v>
                </c:pt>
                <c:pt idx="29847">
                  <c:v>14923.5</c:v>
                </c:pt>
                <c:pt idx="29848">
                  <c:v>14924</c:v>
                </c:pt>
                <c:pt idx="29849">
                  <c:v>14924.5</c:v>
                </c:pt>
                <c:pt idx="29850">
                  <c:v>14925</c:v>
                </c:pt>
                <c:pt idx="29851">
                  <c:v>14925.5</c:v>
                </c:pt>
                <c:pt idx="29852">
                  <c:v>14926</c:v>
                </c:pt>
                <c:pt idx="29853">
                  <c:v>14926.5</c:v>
                </c:pt>
                <c:pt idx="29854">
                  <c:v>14927</c:v>
                </c:pt>
                <c:pt idx="29855">
                  <c:v>14927.5</c:v>
                </c:pt>
                <c:pt idx="29856">
                  <c:v>14928</c:v>
                </c:pt>
                <c:pt idx="29857">
                  <c:v>14928.5</c:v>
                </c:pt>
                <c:pt idx="29858">
                  <c:v>14929</c:v>
                </c:pt>
                <c:pt idx="29859">
                  <c:v>14929.5</c:v>
                </c:pt>
                <c:pt idx="29860">
                  <c:v>14930</c:v>
                </c:pt>
                <c:pt idx="29861">
                  <c:v>14930.5</c:v>
                </c:pt>
                <c:pt idx="29862">
                  <c:v>14931</c:v>
                </c:pt>
                <c:pt idx="29863">
                  <c:v>14931.5</c:v>
                </c:pt>
                <c:pt idx="29864">
                  <c:v>14932</c:v>
                </c:pt>
                <c:pt idx="29865">
                  <c:v>14932.5</c:v>
                </c:pt>
                <c:pt idx="29866">
                  <c:v>14933</c:v>
                </c:pt>
                <c:pt idx="29867">
                  <c:v>14933.5</c:v>
                </c:pt>
                <c:pt idx="29868">
                  <c:v>14934</c:v>
                </c:pt>
                <c:pt idx="29869">
                  <c:v>14934.5</c:v>
                </c:pt>
                <c:pt idx="29870">
                  <c:v>14935</c:v>
                </c:pt>
                <c:pt idx="29871">
                  <c:v>14935.5</c:v>
                </c:pt>
                <c:pt idx="29872">
                  <c:v>14936</c:v>
                </c:pt>
                <c:pt idx="29873">
                  <c:v>14936.5</c:v>
                </c:pt>
                <c:pt idx="29874">
                  <c:v>14937</c:v>
                </c:pt>
                <c:pt idx="29875">
                  <c:v>14937.5</c:v>
                </c:pt>
                <c:pt idx="29876">
                  <c:v>14938</c:v>
                </c:pt>
                <c:pt idx="29877">
                  <c:v>14938.5</c:v>
                </c:pt>
                <c:pt idx="29878">
                  <c:v>14939</c:v>
                </c:pt>
                <c:pt idx="29879">
                  <c:v>14939.5</c:v>
                </c:pt>
                <c:pt idx="29880">
                  <c:v>14940</c:v>
                </c:pt>
                <c:pt idx="29881">
                  <c:v>14940.5</c:v>
                </c:pt>
                <c:pt idx="29882">
                  <c:v>14941</c:v>
                </c:pt>
                <c:pt idx="29883">
                  <c:v>14941.5</c:v>
                </c:pt>
                <c:pt idx="29884">
                  <c:v>14942</c:v>
                </c:pt>
                <c:pt idx="29885">
                  <c:v>14942.5</c:v>
                </c:pt>
                <c:pt idx="29886">
                  <c:v>14943</c:v>
                </c:pt>
                <c:pt idx="29887">
                  <c:v>14943.5</c:v>
                </c:pt>
                <c:pt idx="29888">
                  <c:v>14944</c:v>
                </c:pt>
                <c:pt idx="29889">
                  <c:v>14944.5</c:v>
                </c:pt>
                <c:pt idx="29890">
                  <c:v>14945</c:v>
                </c:pt>
                <c:pt idx="29891">
                  <c:v>14945.5</c:v>
                </c:pt>
                <c:pt idx="29892">
                  <c:v>14946</c:v>
                </c:pt>
                <c:pt idx="29893">
                  <c:v>14946.5</c:v>
                </c:pt>
                <c:pt idx="29894">
                  <c:v>14947</c:v>
                </c:pt>
                <c:pt idx="29895">
                  <c:v>14947.5</c:v>
                </c:pt>
                <c:pt idx="29896">
                  <c:v>14948</c:v>
                </c:pt>
                <c:pt idx="29897">
                  <c:v>14948.5</c:v>
                </c:pt>
                <c:pt idx="29898">
                  <c:v>14949</c:v>
                </c:pt>
                <c:pt idx="29899">
                  <c:v>14949.5</c:v>
                </c:pt>
                <c:pt idx="29900">
                  <c:v>14950</c:v>
                </c:pt>
                <c:pt idx="29901">
                  <c:v>14950.5</c:v>
                </c:pt>
                <c:pt idx="29902">
                  <c:v>14951</c:v>
                </c:pt>
                <c:pt idx="29903">
                  <c:v>14951.5</c:v>
                </c:pt>
                <c:pt idx="29904">
                  <c:v>14952</c:v>
                </c:pt>
                <c:pt idx="29905">
                  <c:v>14952.5</c:v>
                </c:pt>
                <c:pt idx="29906">
                  <c:v>14953</c:v>
                </c:pt>
                <c:pt idx="29907">
                  <c:v>14953.5</c:v>
                </c:pt>
                <c:pt idx="29908">
                  <c:v>14954</c:v>
                </c:pt>
                <c:pt idx="29909">
                  <c:v>14954.5</c:v>
                </c:pt>
                <c:pt idx="29910">
                  <c:v>14955</c:v>
                </c:pt>
                <c:pt idx="29911">
                  <c:v>14955.5</c:v>
                </c:pt>
                <c:pt idx="29912">
                  <c:v>14956</c:v>
                </c:pt>
                <c:pt idx="29913">
                  <c:v>14956.5</c:v>
                </c:pt>
                <c:pt idx="29914">
                  <c:v>14957</c:v>
                </c:pt>
                <c:pt idx="29915">
                  <c:v>14957.5</c:v>
                </c:pt>
                <c:pt idx="29916">
                  <c:v>14958</c:v>
                </c:pt>
                <c:pt idx="29917">
                  <c:v>14958.5</c:v>
                </c:pt>
                <c:pt idx="29918">
                  <c:v>14959</c:v>
                </c:pt>
                <c:pt idx="29919">
                  <c:v>14959.5</c:v>
                </c:pt>
                <c:pt idx="29920">
                  <c:v>14960</c:v>
                </c:pt>
                <c:pt idx="29921">
                  <c:v>14960.5</c:v>
                </c:pt>
                <c:pt idx="29922">
                  <c:v>14961</c:v>
                </c:pt>
                <c:pt idx="29923">
                  <c:v>14961.5</c:v>
                </c:pt>
                <c:pt idx="29924">
                  <c:v>14962</c:v>
                </c:pt>
                <c:pt idx="29925">
                  <c:v>14962.5</c:v>
                </c:pt>
                <c:pt idx="29926">
                  <c:v>14963</c:v>
                </c:pt>
                <c:pt idx="29927">
                  <c:v>14963.5</c:v>
                </c:pt>
                <c:pt idx="29928">
                  <c:v>14964</c:v>
                </c:pt>
                <c:pt idx="29929">
                  <c:v>14964.5</c:v>
                </c:pt>
                <c:pt idx="29930">
                  <c:v>14965</c:v>
                </c:pt>
                <c:pt idx="29931">
                  <c:v>14965.5</c:v>
                </c:pt>
                <c:pt idx="29932">
                  <c:v>14966</c:v>
                </c:pt>
                <c:pt idx="29933">
                  <c:v>14966.5</c:v>
                </c:pt>
                <c:pt idx="29934">
                  <c:v>14967</c:v>
                </c:pt>
                <c:pt idx="29935">
                  <c:v>14967.5</c:v>
                </c:pt>
                <c:pt idx="29936">
                  <c:v>14968</c:v>
                </c:pt>
                <c:pt idx="29937">
                  <c:v>14968.5</c:v>
                </c:pt>
                <c:pt idx="29938">
                  <c:v>14969</c:v>
                </c:pt>
                <c:pt idx="29939">
                  <c:v>14969.5</c:v>
                </c:pt>
                <c:pt idx="29940">
                  <c:v>14970</c:v>
                </c:pt>
                <c:pt idx="29941">
                  <c:v>14970.5</c:v>
                </c:pt>
                <c:pt idx="29942">
                  <c:v>14971</c:v>
                </c:pt>
                <c:pt idx="29943">
                  <c:v>14971.5</c:v>
                </c:pt>
                <c:pt idx="29944">
                  <c:v>14972</c:v>
                </c:pt>
                <c:pt idx="29945">
                  <c:v>14972.5</c:v>
                </c:pt>
                <c:pt idx="29946">
                  <c:v>14973</c:v>
                </c:pt>
                <c:pt idx="29947">
                  <c:v>14973.5</c:v>
                </c:pt>
                <c:pt idx="29948">
                  <c:v>14974</c:v>
                </c:pt>
                <c:pt idx="29949">
                  <c:v>14974.5</c:v>
                </c:pt>
                <c:pt idx="29950">
                  <c:v>14975</c:v>
                </c:pt>
                <c:pt idx="29951">
                  <c:v>14975.5</c:v>
                </c:pt>
                <c:pt idx="29952">
                  <c:v>14976</c:v>
                </c:pt>
                <c:pt idx="29953">
                  <c:v>14976.5</c:v>
                </c:pt>
                <c:pt idx="29954">
                  <c:v>14977</c:v>
                </c:pt>
                <c:pt idx="29955">
                  <c:v>14977.5</c:v>
                </c:pt>
                <c:pt idx="29956">
                  <c:v>14978</c:v>
                </c:pt>
                <c:pt idx="29957">
                  <c:v>14978.5</c:v>
                </c:pt>
                <c:pt idx="29958">
                  <c:v>14979</c:v>
                </c:pt>
                <c:pt idx="29959">
                  <c:v>14979.5</c:v>
                </c:pt>
                <c:pt idx="29960">
                  <c:v>14980</c:v>
                </c:pt>
                <c:pt idx="29961">
                  <c:v>14980.5</c:v>
                </c:pt>
                <c:pt idx="29962">
                  <c:v>14981</c:v>
                </c:pt>
                <c:pt idx="29963">
                  <c:v>14981.5</c:v>
                </c:pt>
                <c:pt idx="29964">
                  <c:v>14982</c:v>
                </c:pt>
                <c:pt idx="29965">
                  <c:v>14982.5</c:v>
                </c:pt>
                <c:pt idx="29966">
                  <c:v>14983</c:v>
                </c:pt>
                <c:pt idx="29967">
                  <c:v>14983.5</c:v>
                </c:pt>
                <c:pt idx="29968">
                  <c:v>14984</c:v>
                </c:pt>
                <c:pt idx="29969">
                  <c:v>14984.5</c:v>
                </c:pt>
                <c:pt idx="29970">
                  <c:v>14985</c:v>
                </c:pt>
                <c:pt idx="29971">
                  <c:v>14985.5</c:v>
                </c:pt>
                <c:pt idx="29972">
                  <c:v>14986</c:v>
                </c:pt>
                <c:pt idx="29973">
                  <c:v>14986.5</c:v>
                </c:pt>
                <c:pt idx="29974">
                  <c:v>14987</c:v>
                </c:pt>
                <c:pt idx="29975">
                  <c:v>14987.5</c:v>
                </c:pt>
                <c:pt idx="29976">
                  <c:v>14988</c:v>
                </c:pt>
                <c:pt idx="29977">
                  <c:v>14988.5</c:v>
                </c:pt>
                <c:pt idx="29978">
                  <c:v>14989</c:v>
                </c:pt>
                <c:pt idx="29979">
                  <c:v>14989.5</c:v>
                </c:pt>
                <c:pt idx="29980">
                  <c:v>14990</c:v>
                </c:pt>
                <c:pt idx="29981">
                  <c:v>14990.5</c:v>
                </c:pt>
                <c:pt idx="29982">
                  <c:v>14991</c:v>
                </c:pt>
                <c:pt idx="29983">
                  <c:v>14991.5</c:v>
                </c:pt>
                <c:pt idx="29984">
                  <c:v>14992</c:v>
                </c:pt>
                <c:pt idx="29985">
                  <c:v>14992.5</c:v>
                </c:pt>
                <c:pt idx="29986">
                  <c:v>14993</c:v>
                </c:pt>
                <c:pt idx="29987">
                  <c:v>14993.5</c:v>
                </c:pt>
                <c:pt idx="29988">
                  <c:v>14994</c:v>
                </c:pt>
                <c:pt idx="29989">
                  <c:v>14994.5</c:v>
                </c:pt>
                <c:pt idx="29990">
                  <c:v>14995</c:v>
                </c:pt>
                <c:pt idx="29991">
                  <c:v>14995.5</c:v>
                </c:pt>
                <c:pt idx="29992">
                  <c:v>14996</c:v>
                </c:pt>
                <c:pt idx="29993">
                  <c:v>14996.5</c:v>
                </c:pt>
                <c:pt idx="29994">
                  <c:v>14997</c:v>
                </c:pt>
                <c:pt idx="29995">
                  <c:v>14997.5</c:v>
                </c:pt>
                <c:pt idx="29996">
                  <c:v>14998</c:v>
                </c:pt>
                <c:pt idx="29997">
                  <c:v>14998.5</c:v>
                </c:pt>
                <c:pt idx="29998">
                  <c:v>14999</c:v>
                </c:pt>
                <c:pt idx="29999">
                  <c:v>14999.5</c:v>
                </c:pt>
                <c:pt idx="30000">
                  <c:v>15000</c:v>
                </c:pt>
                <c:pt idx="30001">
                  <c:v>15000.5</c:v>
                </c:pt>
                <c:pt idx="30002">
                  <c:v>15001</c:v>
                </c:pt>
                <c:pt idx="30003">
                  <c:v>15001.5</c:v>
                </c:pt>
                <c:pt idx="30004">
                  <c:v>15002</c:v>
                </c:pt>
                <c:pt idx="30005">
                  <c:v>15002.5</c:v>
                </c:pt>
                <c:pt idx="30006">
                  <c:v>15003</c:v>
                </c:pt>
                <c:pt idx="30007">
                  <c:v>15003.5</c:v>
                </c:pt>
                <c:pt idx="30008">
                  <c:v>15004</c:v>
                </c:pt>
                <c:pt idx="30009">
                  <c:v>15004.5</c:v>
                </c:pt>
                <c:pt idx="30010">
                  <c:v>15005</c:v>
                </c:pt>
                <c:pt idx="30011">
                  <c:v>15005.5</c:v>
                </c:pt>
                <c:pt idx="30012">
                  <c:v>15006</c:v>
                </c:pt>
                <c:pt idx="30013">
                  <c:v>15006.5</c:v>
                </c:pt>
                <c:pt idx="30014">
                  <c:v>15007</c:v>
                </c:pt>
                <c:pt idx="30015">
                  <c:v>15007.5</c:v>
                </c:pt>
                <c:pt idx="30016">
                  <c:v>15008</c:v>
                </c:pt>
                <c:pt idx="30017">
                  <c:v>15008.5</c:v>
                </c:pt>
                <c:pt idx="30018">
                  <c:v>15009</c:v>
                </c:pt>
                <c:pt idx="30019">
                  <c:v>15009.5</c:v>
                </c:pt>
                <c:pt idx="30020">
                  <c:v>15010</c:v>
                </c:pt>
                <c:pt idx="30021">
                  <c:v>15010.5</c:v>
                </c:pt>
                <c:pt idx="30022">
                  <c:v>15011</c:v>
                </c:pt>
                <c:pt idx="30023">
                  <c:v>15011.5</c:v>
                </c:pt>
                <c:pt idx="30024">
                  <c:v>15012</c:v>
                </c:pt>
                <c:pt idx="30025">
                  <c:v>15012.5</c:v>
                </c:pt>
                <c:pt idx="30026">
                  <c:v>15013</c:v>
                </c:pt>
                <c:pt idx="30027">
                  <c:v>15013.5</c:v>
                </c:pt>
                <c:pt idx="30028">
                  <c:v>15014</c:v>
                </c:pt>
                <c:pt idx="30029">
                  <c:v>15014.5</c:v>
                </c:pt>
                <c:pt idx="30030">
                  <c:v>15015</c:v>
                </c:pt>
                <c:pt idx="30031">
                  <c:v>15015.5</c:v>
                </c:pt>
                <c:pt idx="30032">
                  <c:v>15016</c:v>
                </c:pt>
                <c:pt idx="30033">
                  <c:v>15016.5</c:v>
                </c:pt>
                <c:pt idx="30034">
                  <c:v>15017</c:v>
                </c:pt>
                <c:pt idx="30035">
                  <c:v>15017.5</c:v>
                </c:pt>
                <c:pt idx="30036">
                  <c:v>15018</c:v>
                </c:pt>
                <c:pt idx="30037">
                  <c:v>15018.5</c:v>
                </c:pt>
                <c:pt idx="30038">
                  <c:v>15019</c:v>
                </c:pt>
                <c:pt idx="30039">
                  <c:v>15019.5</c:v>
                </c:pt>
                <c:pt idx="30040">
                  <c:v>15020</c:v>
                </c:pt>
                <c:pt idx="30041">
                  <c:v>15020.5</c:v>
                </c:pt>
                <c:pt idx="30042">
                  <c:v>15021</c:v>
                </c:pt>
                <c:pt idx="30043">
                  <c:v>15021.5</c:v>
                </c:pt>
                <c:pt idx="30044">
                  <c:v>15022</c:v>
                </c:pt>
                <c:pt idx="30045">
                  <c:v>15022.5</c:v>
                </c:pt>
                <c:pt idx="30046">
                  <c:v>15023</c:v>
                </c:pt>
                <c:pt idx="30047">
                  <c:v>15023.5</c:v>
                </c:pt>
                <c:pt idx="30048">
                  <c:v>15024</c:v>
                </c:pt>
                <c:pt idx="30049">
                  <c:v>15024.5</c:v>
                </c:pt>
                <c:pt idx="30050">
                  <c:v>15025</c:v>
                </c:pt>
                <c:pt idx="30051">
                  <c:v>15025.5</c:v>
                </c:pt>
                <c:pt idx="30052">
                  <c:v>15026</c:v>
                </c:pt>
                <c:pt idx="30053">
                  <c:v>15026.5</c:v>
                </c:pt>
                <c:pt idx="30054">
                  <c:v>15027</c:v>
                </c:pt>
                <c:pt idx="30055">
                  <c:v>15027.5</c:v>
                </c:pt>
                <c:pt idx="30056">
                  <c:v>15028</c:v>
                </c:pt>
                <c:pt idx="30057">
                  <c:v>15028.5</c:v>
                </c:pt>
                <c:pt idx="30058">
                  <c:v>15029</c:v>
                </c:pt>
                <c:pt idx="30059">
                  <c:v>15029.5</c:v>
                </c:pt>
                <c:pt idx="30060">
                  <c:v>15030</c:v>
                </c:pt>
                <c:pt idx="30061">
                  <c:v>15030.5</c:v>
                </c:pt>
                <c:pt idx="30062">
                  <c:v>15031</c:v>
                </c:pt>
                <c:pt idx="30063">
                  <c:v>15031.5</c:v>
                </c:pt>
                <c:pt idx="30064">
                  <c:v>15032</c:v>
                </c:pt>
                <c:pt idx="30065">
                  <c:v>15032.5</c:v>
                </c:pt>
                <c:pt idx="30066">
                  <c:v>15033</c:v>
                </c:pt>
                <c:pt idx="30067">
                  <c:v>15033.5</c:v>
                </c:pt>
                <c:pt idx="30068">
                  <c:v>15034</c:v>
                </c:pt>
                <c:pt idx="30069">
                  <c:v>15034.5</c:v>
                </c:pt>
                <c:pt idx="30070">
                  <c:v>15035</c:v>
                </c:pt>
                <c:pt idx="30071">
                  <c:v>15035.5</c:v>
                </c:pt>
                <c:pt idx="30072">
                  <c:v>15036</c:v>
                </c:pt>
                <c:pt idx="30073">
                  <c:v>15036.5</c:v>
                </c:pt>
                <c:pt idx="30074">
                  <c:v>15037</c:v>
                </c:pt>
                <c:pt idx="30075">
                  <c:v>15037.5</c:v>
                </c:pt>
                <c:pt idx="30076">
                  <c:v>15038</c:v>
                </c:pt>
                <c:pt idx="30077">
                  <c:v>15038.5</c:v>
                </c:pt>
                <c:pt idx="30078">
                  <c:v>15039</c:v>
                </c:pt>
                <c:pt idx="30079">
                  <c:v>15039.5</c:v>
                </c:pt>
                <c:pt idx="30080">
                  <c:v>15040</c:v>
                </c:pt>
                <c:pt idx="30081">
                  <c:v>15040.5</c:v>
                </c:pt>
                <c:pt idx="30082">
                  <c:v>15041</c:v>
                </c:pt>
                <c:pt idx="30083">
                  <c:v>15041.5</c:v>
                </c:pt>
                <c:pt idx="30084">
                  <c:v>15042</c:v>
                </c:pt>
                <c:pt idx="30085">
                  <c:v>15042.5</c:v>
                </c:pt>
                <c:pt idx="30086">
                  <c:v>15043</c:v>
                </c:pt>
                <c:pt idx="30087">
                  <c:v>15043.5</c:v>
                </c:pt>
                <c:pt idx="30088">
                  <c:v>15044</c:v>
                </c:pt>
                <c:pt idx="30089">
                  <c:v>15044.5</c:v>
                </c:pt>
                <c:pt idx="30090">
                  <c:v>15045</c:v>
                </c:pt>
                <c:pt idx="30091">
                  <c:v>15045.5</c:v>
                </c:pt>
                <c:pt idx="30092">
                  <c:v>15046</c:v>
                </c:pt>
                <c:pt idx="30093">
                  <c:v>15046.5</c:v>
                </c:pt>
                <c:pt idx="30094">
                  <c:v>15047</c:v>
                </c:pt>
                <c:pt idx="30095">
                  <c:v>15047.5</c:v>
                </c:pt>
                <c:pt idx="30096">
                  <c:v>15048</c:v>
                </c:pt>
                <c:pt idx="30097">
                  <c:v>15048.5</c:v>
                </c:pt>
                <c:pt idx="30098">
                  <c:v>15049</c:v>
                </c:pt>
                <c:pt idx="30099">
                  <c:v>15049.5</c:v>
                </c:pt>
                <c:pt idx="30100">
                  <c:v>15050</c:v>
                </c:pt>
                <c:pt idx="30101">
                  <c:v>15050.5</c:v>
                </c:pt>
                <c:pt idx="30102">
                  <c:v>15051</c:v>
                </c:pt>
                <c:pt idx="30103">
                  <c:v>15051.5</c:v>
                </c:pt>
                <c:pt idx="30104">
                  <c:v>15052</c:v>
                </c:pt>
                <c:pt idx="30105">
                  <c:v>15052.5</c:v>
                </c:pt>
                <c:pt idx="30106">
                  <c:v>15053</c:v>
                </c:pt>
                <c:pt idx="30107">
                  <c:v>15053.5</c:v>
                </c:pt>
                <c:pt idx="30108">
                  <c:v>15054</c:v>
                </c:pt>
                <c:pt idx="30109">
                  <c:v>15054.5</c:v>
                </c:pt>
                <c:pt idx="30110">
                  <c:v>15055</c:v>
                </c:pt>
                <c:pt idx="30111">
                  <c:v>15055.5</c:v>
                </c:pt>
                <c:pt idx="30112">
                  <c:v>15056</c:v>
                </c:pt>
                <c:pt idx="30113">
                  <c:v>15056.5</c:v>
                </c:pt>
                <c:pt idx="30114">
                  <c:v>15057</c:v>
                </c:pt>
                <c:pt idx="30115">
                  <c:v>15057.5</c:v>
                </c:pt>
                <c:pt idx="30116">
                  <c:v>15058</c:v>
                </c:pt>
                <c:pt idx="30117">
                  <c:v>15058.5</c:v>
                </c:pt>
                <c:pt idx="30118">
                  <c:v>15059</c:v>
                </c:pt>
                <c:pt idx="30119">
                  <c:v>15059.5</c:v>
                </c:pt>
                <c:pt idx="30120">
                  <c:v>15060</c:v>
                </c:pt>
                <c:pt idx="30121">
                  <c:v>15060.5</c:v>
                </c:pt>
                <c:pt idx="30122">
                  <c:v>15061</c:v>
                </c:pt>
                <c:pt idx="30123">
                  <c:v>15061.5</c:v>
                </c:pt>
                <c:pt idx="30124">
                  <c:v>15062</c:v>
                </c:pt>
                <c:pt idx="30125">
                  <c:v>15062.5</c:v>
                </c:pt>
                <c:pt idx="30126">
                  <c:v>15063</c:v>
                </c:pt>
                <c:pt idx="30127">
                  <c:v>15063.5</c:v>
                </c:pt>
                <c:pt idx="30128">
                  <c:v>15064</c:v>
                </c:pt>
                <c:pt idx="30129">
                  <c:v>15064.5</c:v>
                </c:pt>
                <c:pt idx="30130">
                  <c:v>15065</c:v>
                </c:pt>
                <c:pt idx="30131">
                  <c:v>15065.5</c:v>
                </c:pt>
                <c:pt idx="30132">
                  <c:v>15066</c:v>
                </c:pt>
                <c:pt idx="30133">
                  <c:v>15066.5</c:v>
                </c:pt>
                <c:pt idx="30134">
                  <c:v>15067</c:v>
                </c:pt>
                <c:pt idx="30135">
                  <c:v>15067.5</c:v>
                </c:pt>
                <c:pt idx="30136">
                  <c:v>15068</c:v>
                </c:pt>
                <c:pt idx="30137">
                  <c:v>15068.5</c:v>
                </c:pt>
                <c:pt idx="30138">
                  <c:v>15069</c:v>
                </c:pt>
                <c:pt idx="30139">
                  <c:v>15069.5</c:v>
                </c:pt>
                <c:pt idx="30140">
                  <c:v>15070</c:v>
                </c:pt>
                <c:pt idx="30141">
                  <c:v>15070.5</c:v>
                </c:pt>
                <c:pt idx="30142">
                  <c:v>15071</c:v>
                </c:pt>
                <c:pt idx="30143">
                  <c:v>15071.5</c:v>
                </c:pt>
                <c:pt idx="30144">
                  <c:v>15072</c:v>
                </c:pt>
                <c:pt idx="30145">
                  <c:v>15072.5</c:v>
                </c:pt>
                <c:pt idx="30146">
                  <c:v>15073</c:v>
                </c:pt>
                <c:pt idx="30147">
                  <c:v>15073.5</c:v>
                </c:pt>
                <c:pt idx="30148">
                  <c:v>15074</c:v>
                </c:pt>
                <c:pt idx="30149">
                  <c:v>15074.5</c:v>
                </c:pt>
                <c:pt idx="30150">
                  <c:v>15075</c:v>
                </c:pt>
                <c:pt idx="30151">
                  <c:v>15075.5</c:v>
                </c:pt>
                <c:pt idx="30152">
                  <c:v>15076</c:v>
                </c:pt>
                <c:pt idx="30153">
                  <c:v>15076.5</c:v>
                </c:pt>
                <c:pt idx="30154">
                  <c:v>15077</c:v>
                </c:pt>
                <c:pt idx="30155">
                  <c:v>15077.5</c:v>
                </c:pt>
                <c:pt idx="30156">
                  <c:v>15078</c:v>
                </c:pt>
                <c:pt idx="30157">
                  <c:v>15078.5</c:v>
                </c:pt>
                <c:pt idx="30158">
                  <c:v>15079</c:v>
                </c:pt>
                <c:pt idx="30159">
                  <c:v>15079.5</c:v>
                </c:pt>
                <c:pt idx="30160">
                  <c:v>15080</c:v>
                </c:pt>
                <c:pt idx="30161">
                  <c:v>15080.5</c:v>
                </c:pt>
                <c:pt idx="30162">
                  <c:v>15081</c:v>
                </c:pt>
                <c:pt idx="30163">
                  <c:v>15081.5</c:v>
                </c:pt>
                <c:pt idx="30164">
                  <c:v>15082</c:v>
                </c:pt>
                <c:pt idx="30165">
                  <c:v>15082.5</c:v>
                </c:pt>
                <c:pt idx="30166">
                  <c:v>15083</c:v>
                </c:pt>
                <c:pt idx="30167">
                  <c:v>15083.5</c:v>
                </c:pt>
                <c:pt idx="30168">
                  <c:v>15084</c:v>
                </c:pt>
                <c:pt idx="30169">
                  <c:v>15084.5</c:v>
                </c:pt>
                <c:pt idx="30170">
                  <c:v>15085</c:v>
                </c:pt>
                <c:pt idx="30171">
                  <c:v>15085.5</c:v>
                </c:pt>
                <c:pt idx="30172">
                  <c:v>15086</c:v>
                </c:pt>
                <c:pt idx="30173">
                  <c:v>15086.5</c:v>
                </c:pt>
                <c:pt idx="30174">
                  <c:v>15087</c:v>
                </c:pt>
                <c:pt idx="30175">
                  <c:v>15087.5</c:v>
                </c:pt>
                <c:pt idx="30176">
                  <c:v>15088</c:v>
                </c:pt>
                <c:pt idx="30177">
                  <c:v>15088.5</c:v>
                </c:pt>
                <c:pt idx="30178">
                  <c:v>15089</c:v>
                </c:pt>
                <c:pt idx="30179">
                  <c:v>15089.5</c:v>
                </c:pt>
                <c:pt idx="30180">
                  <c:v>15090</c:v>
                </c:pt>
                <c:pt idx="30181">
                  <c:v>15090.5</c:v>
                </c:pt>
                <c:pt idx="30182">
                  <c:v>15091</c:v>
                </c:pt>
                <c:pt idx="30183">
                  <c:v>15091.5</c:v>
                </c:pt>
                <c:pt idx="30184">
                  <c:v>15092</c:v>
                </c:pt>
                <c:pt idx="30185">
                  <c:v>15092.5</c:v>
                </c:pt>
                <c:pt idx="30186">
                  <c:v>15093</c:v>
                </c:pt>
                <c:pt idx="30187">
                  <c:v>15093.5</c:v>
                </c:pt>
                <c:pt idx="30188">
                  <c:v>15094</c:v>
                </c:pt>
                <c:pt idx="30189">
                  <c:v>15094.5</c:v>
                </c:pt>
                <c:pt idx="30190">
                  <c:v>15095</c:v>
                </c:pt>
                <c:pt idx="30191">
                  <c:v>15095.5</c:v>
                </c:pt>
                <c:pt idx="30192">
                  <c:v>15096</c:v>
                </c:pt>
                <c:pt idx="30193">
                  <c:v>15096.5</c:v>
                </c:pt>
                <c:pt idx="30194">
                  <c:v>15097</c:v>
                </c:pt>
                <c:pt idx="30195">
                  <c:v>15097.5</c:v>
                </c:pt>
                <c:pt idx="30196">
                  <c:v>15098</c:v>
                </c:pt>
                <c:pt idx="30197">
                  <c:v>15098.5</c:v>
                </c:pt>
                <c:pt idx="30198">
                  <c:v>15099</c:v>
                </c:pt>
                <c:pt idx="30199">
                  <c:v>15099.5</c:v>
                </c:pt>
                <c:pt idx="30200">
                  <c:v>15100</c:v>
                </c:pt>
                <c:pt idx="30201">
                  <c:v>15100.5</c:v>
                </c:pt>
                <c:pt idx="30202">
                  <c:v>15101</c:v>
                </c:pt>
                <c:pt idx="30203">
                  <c:v>15101.5</c:v>
                </c:pt>
                <c:pt idx="30204">
                  <c:v>15102</c:v>
                </c:pt>
                <c:pt idx="30205">
                  <c:v>15102.5</c:v>
                </c:pt>
                <c:pt idx="30206">
                  <c:v>15103</c:v>
                </c:pt>
                <c:pt idx="30207">
                  <c:v>15103.5</c:v>
                </c:pt>
                <c:pt idx="30208">
                  <c:v>15104</c:v>
                </c:pt>
                <c:pt idx="30209">
                  <c:v>15104.5</c:v>
                </c:pt>
                <c:pt idx="30210">
                  <c:v>15105</c:v>
                </c:pt>
                <c:pt idx="30211">
                  <c:v>15105.5</c:v>
                </c:pt>
                <c:pt idx="30212">
                  <c:v>15106</c:v>
                </c:pt>
                <c:pt idx="30213">
                  <c:v>15106.5</c:v>
                </c:pt>
                <c:pt idx="30214">
                  <c:v>15107</c:v>
                </c:pt>
                <c:pt idx="30215">
                  <c:v>15107.5</c:v>
                </c:pt>
                <c:pt idx="30216">
                  <c:v>15108</c:v>
                </c:pt>
                <c:pt idx="30217">
                  <c:v>15108.5</c:v>
                </c:pt>
                <c:pt idx="30218">
                  <c:v>15109</c:v>
                </c:pt>
                <c:pt idx="30219">
                  <c:v>15109.5</c:v>
                </c:pt>
                <c:pt idx="30220">
                  <c:v>15110</c:v>
                </c:pt>
                <c:pt idx="30221">
                  <c:v>15110.5</c:v>
                </c:pt>
                <c:pt idx="30222">
                  <c:v>15111</c:v>
                </c:pt>
                <c:pt idx="30223">
                  <c:v>15111.5</c:v>
                </c:pt>
                <c:pt idx="30224">
                  <c:v>15112</c:v>
                </c:pt>
                <c:pt idx="30225">
                  <c:v>15112.5</c:v>
                </c:pt>
                <c:pt idx="30226">
                  <c:v>15113</c:v>
                </c:pt>
                <c:pt idx="30227">
                  <c:v>15113.5</c:v>
                </c:pt>
                <c:pt idx="30228">
                  <c:v>15114</c:v>
                </c:pt>
                <c:pt idx="30229">
                  <c:v>15114.5</c:v>
                </c:pt>
                <c:pt idx="30230">
                  <c:v>15115</c:v>
                </c:pt>
                <c:pt idx="30231">
                  <c:v>15115.5</c:v>
                </c:pt>
                <c:pt idx="30232">
                  <c:v>15116</c:v>
                </c:pt>
                <c:pt idx="30233">
                  <c:v>15116.5</c:v>
                </c:pt>
                <c:pt idx="30234">
                  <c:v>15117</c:v>
                </c:pt>
                <c:pt idx="30235">
                  <c:v>15117.5</c:v>
                </c:pt>
                <c:pt idx="30236">
                  <c:v>15118</c:v>
                </c:pt>
                <c:pt idx="30237">
                  <c:v>15118.5</c:v>
                </c:pt>
                <c:pt idx="30238">
                  <c:v>15119</c:v>
                </c:pt>
                <c:pt idx="30239">
                  <c:v>15119.5</c:v>
                </c:pt>
                <c:pt idx="30240">
                  <c:v>15120</c:v>
                </c:pt>
                <c:pt idx="30241">
                  <c:v>15120.5</c:v>
                </c:pt>
                <c:pt idx="30242">
                  <c:v>15121</c:v>
                </c:pt>
                <c:pt idx="30243">
                  <c:v>15121.5</c:v>
                </c:pt>
                <c:pt idx="30244">
                  <c:v>15122</c:v>
                </c:pt>
                <c:pt idx="30245">
                  <c:v>15122.5</c:v>
                </c:pt>
                <c:pt idx="30246">
                  <c:v>15123</c:v>
                </c:pt>
                <c:pt idx="30247">
                  <c:v>15123.5</c:v>
                </c:pt>
                <c:pt idx="30248">
                  <c:v>15124</c:v>
                </c:pt>
                <c:pt idx="30249">
                  <c:v>15124.5</c:v>
                </c:pt>
                <c:pt idx="30250">
                  <c:v>15125</c:v>
                </c:pt>
                <c:pt idx="30251">
                  <c:v>15125.5</c:v>
                </c:pt>
                <c:pt idx="30252">
                  <c:v>15126</c:v>
                </c:pt>
                <c:pt idx="30253">
                  <c:v>15126.5</c:v>
                </c:pt>
                <c:pt idx="30254">
                  <c:v>15127</c:v>
                </c:pt>
                <c:pt idx="30255">
                  <c:v>15127.5</c:v>
                </c:pt>
                <c:pt idx="30256">
                  <c:v>15128</c:v>
                </c:pt>
                <c:pt idx="30257">
                  <c:v>15128.5</c:v>
                </c:pt>
                <c:pt idx="30258">
                  <c:v>15129</c:v>
                </c:pt>
                <c:pt idx="30259">
                  <c:v>15129.5</c:v>
                </c:pt>
                <c:pt idx="30260">
                  <c:v>15130</c:v>
                </c:pt>
                <c:pt idx="30261">
                  <c:v>15130.5</c:v>
                </c:pt>
                <c:pt idx="30262">
                  <c:v>15131</c:v>
                </c:pt>
                <c:pt idx="30263">
                  <c:v>15131.5</c:v>
                </c:pt>
                <c:pt idx="30264">
                  <c:v>15132</c:v>
                </c:pt>
                <c:pt idx="30265">
                  <c:v>15132.5</c:v>
                </c:pt>
                <c:pt idx="30266">
                  <c:v>15133</c:v>
                </c:pt>
                <c:pt idx="30267">
                  <c:v>15133.5</c:v>
                </c:pt>
                <c:pt idx="30268">
                  <c:v>15134</c:v>
                </c:pt>
                <c:pt idx="30269">
                  <c:v>15134.5</c:v>
                </c:pt>
                <c:pt idx="30270">
                  <c:v>15135</c:v>
                </c:pt>
                <c:pt idx="30271">
                  <c:v>15135.5</c:v>
                </c:pt>
                <c:pt idx="30272">
                  <c:v>15136</c:v>
                </c:pt>
                <c:pt idx="30273">
                  <c:v>15136.5</c:v>
                </c:pt>
                <c:pt idx="30274">
                  <c:v>15137</c:v>
                </c:pt>
                <c:pt idx="30275">
                  <c:v>15137.5</c:v>
                </c:pt>
                <c:pt idx="30276">
                  <c:v>15138</c:v>
                </c:pt>
                <c:pt idx="30277">
                  <c:v>15138.5</c:v>
                </c:pt>
                <c:pt idx="30278">
                  <c:v>15139</c:v>
                </c:pt>
                <c:pt idx="30279">
                  <c:v>15139.5</c:v>
                </c:pt>
                <c:pt idx="30280">
                  <c:v>15140</c:v>
                </c:pt>
                <c:pt idx="30281">
                  <c:v>15140.5</c:v>
                </c:pt>
                <c:pt idx="30282">
                  <c:v>15141</c:v>
                </c:pt>
                <c:pt idx="30283">
                  <c:v>15141.5</c:v>
                </c:pt>
                <c:pt idx="30284">
                  <c:v>15142</c:v>
                </c:pt>
                <c:pt idx="30285">
                  <c:v>15142.5</c:v>
                </c:pt>
                <c:pt idx="30286">
                  <c:v>15143</c:v>
                </c:pt>
                <c:pt idx="30287">
                  <c:v>15143.5</c:v>
                </c:pt>
                <c:pt idx="30288">
                  <c:v>15144</c:v>
                </c:pt>
                <c:pt idx="30289">
                  <c:v>15144.5</c:v>
                </c:pt>
                <c:pt idx="30290">
                  <c:v>15145</c:v>
                </c:pt>
                <c:pt idx="30291">
                  <c:v>15145.5</c:v>
                </c:pt>
                <c:pt idx="30292">
                  <c:v>15146</c:v>
                </c:pt>
                <c:pt idx="30293">
                  <c:v>15146.5</c:v>
                </c:pt>
                <c:pt idx="30294">
                  <c:v>15147</c:v>
                </c:pt>
                <c:pt idx="30295">
                  <c:v>15147.5</c:v>
                </c:pt>
                <c:pt idx="30296">
                  <c:v>15148</c:v>
                </c:pt>
                <c:pt idx="30297">
                  <c:v>15148.5</c:v>
                </c:pt>
                <c:pt idx="30298">
                  <c:v>15149</c:v>
                </c:pt>
                <c:pt idx="30299">
                  <c:v>15149.5</c:v>
                </c:pt>
                <c:pt idx="30300">
                  <c:v>15150</c:v>
                </c:pt>
                <c:pt idx="30301">
                  <c:v>15150.5</c:v>
                </c:pt>
                <c:pt idx="30302">
                  <c:v>15151</c:v>
                </c:pt>
                <c:pt idx="30303">
                  <c:v>15151.5</c:v>
                </c:pt>
                <c:pt idx="30304">
                  <c:v>15152</c:v>
                </c:pt>
                <c:pt idx="30305">
                  <c:v>15152.5</c:v>
                </c:pt>
                <c:pt idx="30306">
                  <c:v>15153</c:v>
                </c:pt>
                <c:pt idx="30307">
                  <c:v>15153.5</c:v>
                </c:pt>
                <c:pt idx="30308">
                  <c:v>15154</c:v>
                </c:pt>
                <c:pt idx="30309">
                  <c:v>15154.5</c:v>
                </c:pt>
                <c:pt idx="30310">
                  <c:v>15155</c:v>
                </c:pt>
                <c:pt idx="30311">
                  <c:v>15155.5</c:v>
                </c:pt>
                <c:pt idx="30312">
                  <c:v>15156</c:v>
                </c:pt>
                <c:pt idx="30313">
                  <c:v>15156.5</c:v>
                </c:pt>
                <c:pt idx="30314">
                  <c:v>15157</c:v>
                </c:pt>
                <c:pt idx="30315">
                  <c:v>15157.5</c:v>
                </c:pt>
                <c:pt idx="30316">
                  <c:v>15158</c:v>
                </c:pt>
                <c:pt idx="30317">
                  <c:v>15158.5</c:v>
                </c:pt>
                <c:pt idx="30318">
                  <c:v>15159</c:v>
                </c:pt>
                <c:pt idx="30319">
                  <c:v>15159.5</c:v>
                </c:pt>
                <c:pt idx="30320">
                  <c:v>15160</c:v>
                </c:pt>
                <c:pt idx="30321">
                  <c:v>15160.5</c:v>
                </c:pt>
                <c:pt idx="30322">
                  <c:v>15161</c:v>
                </c:pt>
                <c:pt idx="30323">
                  <c:v>15161.5</c:v>
                </c:pt>
                <c:pt idx="30324">
                  <c:v>15162</c:v>
                </c:pt>
                <c:pt idx="30325">
                  <c:v>15162.5</c:v>
                </c:pt>
                <c:pt idx="30326">
                  <c:v>15163</c:v>
                </c:pt>
                <c:pt idx="30327">
                  <c:v>15163.5</c:v>
                </c:pt>
                <c:pt idx="30328">
                  <c:v>15164</c:v>
                </c:pt>
                <c:pt idx="30329">
                  <c:v>15164.5</c:v>
                </c:pt>
                <c:pt idx="30330">
                  <c:v>15165</c:v>
                </c:pt>
                <c:pt idx="30331">
                  <c:v>15165.5</c:v>
                </c:pt>
                <c:pt idx="30332">
                  <c:v>15166</c:v>
                </c:pt>
                <c:pt idx="30333">
                  <c:v>15166.5</c:v>
                </c:pt>
                <c:pt idx="30334">
                  <c:v>15167</c:v>
                </c:pt>
                <c:pt idx="30335">
                  <c:v>15167.5</c:v>
                </c:pt>
                <c:pt idx="30336">
                  <c:v>15168</c:v>
                </c:pt>
                <c:pt idx="30337">
                  <c:v>15168.5</c:v>
                </c:pt>
                <c:pt idx="30338">
                  <c:v>15169</c:v>
                </c:pt>
                <c:pt idx="30339">
                  <c:v>15169.5</c:v>
                </c:pt>
                <c:pt idx="30340">
                  <c:v>15170</c:v>
                </c:pt>
                <c:pt idx="30341">
                  <c:v>15170.5</c:v>
                </c:pt>
                <c:pt idx="30342">
                  <c:v>15171</c:v>
                </c:pt>
                <c:pt idx="30343">
                  <c:v>15171.5</c:v>
                </c:pt>
                <c:pt idx="30344">
                  <c:v>15172</c:v>
                </c:pt>
                <c:pt idx="30345">
                  <c:v>15172.5</c:v>
                </c:pt>
                <c:pt idx="30346">
                  <c:v>15173</c:v>
                </c:pt>
                <c:pt idx="30347">
                  <c:v>15173.5</c:v>
                </c:pt>
                <c:pt idx="30348">
                  <c:v>15174</c:v>
                </c:pt>
                <c:pt idx="30349">
                  <c:v>15174.5</c:v>
                </c:pt>
                <c:pt idx="30350">
                  <c:v>15175</c:v>
                </c:pt>
                <c:pt idx="30351">
                  <c:v>15175.5</c:v>
                </c:pt>
                <c:pt idx="30352">
                  <c:v>15176</c:v>
                </c:pt>
                <c:pt idx="30353">
                  <c:v>15176.5</c:v>
                </c:pt>
                <c:pt idx="30354">
                  <c:v>15177</c:v>
                </c:pt>
                <c:pt idx="30355">
                  <c:v>15177.5</c:v>
                </c:pt>
                <c:pt idx="30356">
                  <c:v>15178</c:v>
                </c:pt>
                <c:pt idx="30357">
                  <c:v>15178.5</c:v>
                </c:pt>
                <c:pt idx="30358">
                  <c:v>15179</c:v>
                </c:pt>
                <c:pt idx="30359">
                  <c:v>15179.5</c:v>
                </c:pt>
                <c:pt idx="30360">
                  <c:v>15180</c:v>
                </c:pt>
                <c:pt idx="30361">
                  <c:v>15180.5</c:v>
                </c:pt>
                <c:pt idx="30362">
                  <c:v>15181</c:v>
                </c:pt>
                <c:pt idx="30363">
                  <c:v>15181.5</c:v>
                </c:pt>
                <c:pt idx="30364">
                  <c:v>15182</c:v>
                </c:pt>
                <c:pt idx="30365">
                  <c:v>15182.5</c:v>
                </c:pt>
                <c:pt idx="30366">
                  <c:v>15183</c:v>
                </c:pt>
                <c:pt idx="30367">
                  <c:v>15183.5</c:v>
                </c:pt>
                <c:pt idx="30368">
                  <c:v>15184</c:v>
                </c:pt>
                <c:pt idx="30369">
                  <c:v>15184.5</c:v>
                </c:pt>
                <c:pt idx="30370">
                  <c:v>15185</c:v>
                </c:pt>
                <c:pt idx="30371">
                  <c:v>15185.5</c:v>
                </c:pt>
                <c:pt idx="30372">
                  <c:v>15186</c:v>
                </c:pt>
                <c:pt idx="30373">
                  <c:v>15186.5</c:v>
                </c:pt>
                <c:pt idx="30374">
                  <c:v>15187</c:v>
                </c:pt>
                <c:pt idx="30375">
                  <c:v>15187.5</c:v>
                </c:pt>
                <c:pt idx="30376">
                  <c:v>15188</c:v>
                </c:pt>
                <c:pt idx="30377">
                  <c:v>15188.5</c:v>
                </c:pt>
                <c:pt idx="30378">
                  <c:v>15189</c:v>
                </c:pt>
                <c:pt idx="30379">
                  <c:v>15189.5</c:v>
                </c:pt>
                <c:pt idx="30380">
                  <c:v>15190</c:v>
                </c:pt>
                <c:pt idx="30381">
                  <c:v>15190.5</c:v>
                </c:pt>
                <c:pt idx="30382">
                  <c:v>15191</c:v>
                </c:pt>
                <c:pt idx="30383">
                  <c:v>15191.5</c:v>
                </c:pt>
                <c:pt idx="30384">
                  <c:v>15192</c:v>
                </c:pt>
                <c:pt idx="30385">
                  <c:v>15192.5</c:v>
                </c:pt>
                <c:pt idx="30386">
                  <c:v>15193</c:v>
                </c:pt>
                <c:pt idx="30387">
                  <c:v>15193.5</c:v>
                </c:pt>
                <c:pt idx="30388">
                  <c:v>15194</c:v>
                </c:pt>
                <c:pt idx="30389">
                  <c:v>15194.5</c:v>
                </c:pt>
                <c:pt idx="30390">
                  <c:v>15195</c:v>
                </c:pt>
                <c:pt idx="30391">
                  <c:v>15195.5</c:v>
                </c:pt>
                <c:pt idx="30392">
                  <c:v>15196</c:v>
                </c:pt>
                <c:pt idx="30393">
                  <c:v>15196.5</c:v>
                </c:pt>
                <c:pt idx="30394">
                  <c:v>15197</c:v>
                </c:pt>
                <c:pt idx="30395">
                  <c:v>15197.5</c:v>
                </c:pt>
                <c:pt idx="30396">
                  <c:v>15198</c:v>
                </c:pt>
                <c:pt idx="30397">
                  <c:v>15198.5</c:v>
                </c:pt>
                <c:pt idx="30398">
                  <c:v>15199</c:v>
                </c:pt>
                <c:pt idx="30399">
                  <c:v>15199.5</c:v>
                </c:pt>
                <c:pt idx="30400">
                  <c:v>15200</c:v>
                </c:pt>
                <c:pt idx="30401">
                  <c:v>15200.5</c:v>
                </c:pt>
                <c:pt idx="30402">
                  <c:v>15201</c:v>
                </c:pt>
                <c:pt idx="30403">
                  <c:v>15201.5</c:v>
                </c:pt>
                <c:pt idx="30404">
                  <c:v>15202</c:v>
                </c:pt>
                <c:pt idx="30405">
                  <c:v>15202.5</c:v>
                </c:pt>
                <c:pt idx="30406">
                  <c:v>15203</c:v>
                </c:pt>
                <c:pt idx="30407">
                  <c:v>15203.5</c:v>
                </c:pt>
                <c:pt idx="30408">
                  <c:v>15204</c:v>
                </c:pt>
                <c:pt idx="30409">
                  <c:v>15204.5</c:v>
                </c:pt>
                <c:pt idx="30410">
                  <c:v>15205</c:v>
                </c:pt>
                <c:pt idx="30411">
                  <c:v>15205.5</c:v>
                </c:pt>
                <c:pt idx="30412">
                  <c:v>15206</c:v>
                </c:pt>
                <c:pt idx="30413">
                  <c:v>15206.5</c:v>
                </c:pt>
                <c:pt idx="30414">
                  <c:v>15207</c:v>
                </c:pt>
                <c:pt idx="30415">
                  <c:v>15207.5</c:v>
                </c:pt>
                <c:pt idx="30416">
                  <c:v>15208</c:v>
                </c:pt>
                <c:pt idx="30417">
                  <c:v>15208.5</c:v>
                </c:pt>
                <c:pt idx="30418">
                  <c:v>15209</c:v>
                </c:pt>
                <c:pt idx="30419">
                  <c:v>15209.5</c:v>
                </c:pt>
                <c:pt idx="30420">
                  <c:v>15210</c:v>
                </c:pt>
                <c:pt idx="30421">
                  <c:v>15210.5</c:v>
                </c:pt>
                <c:pt idx="30422">
                  <c:v>15211</c:v>
                </c:pt>
                <c:pt idx="30423">
                  <c:v>15211.5</c:v>
                </c:pt>
                <c:pt idx="30424">
                  <c:v>15212</c:v>
                </c:pt>
                <c:pt idx="30425">
                  <c:v>15212.5</c:v>
                </c:pt>
                <c:pt idx="30426">
                  <c:v>15213</c:v>
                </c:pt>
                <c:pt idx="30427">
                  <c:v>15213.5</c:v>
                </c:pt>
                <c:pt idx="30428">
                  <c:v>15214</c:v>
                </c:pt>
                <c:pt idx="30429">
                  <c:v>15214.5</c:v>
                </c:pt>
                <c:pt idx="30430">
                  <c:v>15215</c:v>
                </c:pt>
                <c:pt idx="30431">
                  <c:v>15215.5</c:v>
                </c:pt>
                <c:pt idx="30432">
                  <c:v>15216</c:v>
                </c:pt>
                <c:pt idx="30433">
                  <c:v>15216.5</c:v>
                </c:pt>
                <c:pt idx="30434">
                  <c:v>15217</c:v>
                </c:pt>
                <c:pt idx="30435">
                  <c:v>15217.5</c:v>
                </c:pt>
                <c:pt idx="30436">
                  <c:v>15218</c:v>
                </c:pt>
                <c:pt idx="30437">
                  <c:v>15218.5</c:v>
                </c:pt>
                <c:pt idx="30438">
                  <c:v>15219</c:v>
                </c:pt>
                <c:pt idx="30439">
                  <c:v>15219.5</c:v>
                </c:pt>
                <c:pt idx="30440">
                  <c:v>15220</c:v>
                </c:pt>
                <c:pt idx="30441">
                  <c:v>15220.5</c:v>
                </c:pt>
                <c:pt idx="30442">
                  <c:v>15221</c:v>
                </c:pt>
                <c:pt idx="30443">
                  <c:v>15221.5</c:v>
                </c:pt>
                <c:pt idx="30444">
                  <c:v>15222</c:v>
                </c:pt>
                <c:pt idx="30445">
                  <c:v>15222.5</c:v>
                </c:pt>
                <c:pt idx="30446">
                  <c:v>15223</c:v>
                </c:pt>
                <c:pt idx="30447">
                  <c:v>15223.5</c:v>
                </c:pt>
                <c:pt idx="30448">
                  <c:v>15224</c:v>
                </c:pt>
                <c:pt idx="30449">
                  <c:v>15224.5</c:v>
                </c:pt>
                <c:pt idx="30450">
                  <c:v>15225</c:v>
                </c:pt>
                <c:pt idx="30451">
                  <c:v>15225.5</c:v>
                </c:pt>
                <c:pt idx="30452">
                  <c:v>15226</c:v>
                </c:pt>
                <c:pt idx="30453">
                  <c:v>15226.5</c:v>
                </c:pt>
                <c:pt idx="30454">
                  <c:v>15227</c:v>
                </c:pt>
                <c:pt idx="30455">
                  <c:v>15227.5</c:v>
                </c:pt>
                <c:pt idx="30456">
                  <c:v>15228</c:v>
                </c:pt>
                <c:pt idx="30457">
                  <c:v>15228.5</c:v>
                </c:pt>
                <c:pt idx="30458">
                  <c:v>15229</c:v>
                </c:pt>
                <c:pt idx="30459">
                  <c:v>15229.5</c:v>
                </c:pt>
                <c:pt idx="30460">
                  <c:v>15230</c:v>
                </c:pt>
                <c:pt idx="30461">
                  <c:v>15230.5</c:v>
                </c:pt>
                <c:pt idx="30462">
                  <c:v>15231</c:v>
                </c:pt>
                <c:pt idx="30463">
                  <c:v>15231.5</c:v>
                </c:pt>
                <c:pt idx="30464">
                  <c:v>15232</c:v>
                </c:pt>
                <c:pt idx="30465">
                  <c:v>15232.5</c:v>
                </c:pt>
                <c:pt idx="30466">
                  <c:v>15233</c:v>
                </c:pt>
                <c:pt idx="30467">
                  <c:v>15233.5</c:v>
                </c:pt>
                <c:pt idx="30468">
                  <c:v>15234</c:v>
                </c:pt>
                <c:pt idx="30469">
                  <c:v>15234.5</c:v>
                </c:pt>
                <c:pt idx="30470">
                  <c:v>15235</c:v>
                </c:pt>
                <c:pt idx="30471">
                  <c:v>15235.5</c:v>
                </c:pt>
                <c:pt idx="30472">
                  <c:v>15236</c:v>
                </c:pt>
                <c:pt idx="30473">
                  <c:v>15236.5</c:v>
                </c:pt>
                <c:pt idx="30474">
                  <c:v>15237</c:v>
                </c:pt>
                <c:pt idx="30475">
                  <c:v>15237.5</c:v>
                </c:pt>
                <c:pt idx="30476">
                  <c:v>15238</c:v>
                </c:pt>
                <c:pt idx="30477">
                  <c:v>15238.5</c:v>
                </c:pt>
                <c:pt idx="30478">
                  <c:v>15239</c:v>
                </c:pt>
                <c:pt idx="30479">
                  <c:v>15239.5</c:v>
                </c:pt>
                <c:pt idx="30480">
                  <c:v>15240</c:v>
                </c:pt>
                <c:pt idx="30481">
                  <c:v>15240.5</c:v>
                </c:pt>
                <c:pt idx="30482">
                  <c:v>15241</c:v>
                </c:pt>
                <c:pt idx="30483">
                  <c:v>15241.5</c:v>
                </c:pt>
                <c:pt idx="30484">
                  <c:v>15242</c:v>
                </c:pt>
                <c:pt idx="30485">
                  <c:v>15242.5</c:v>
                </c:pt>
                <c:pt idx="30486">
                  <c:v>15243</c:v>
                </c:pt>
                <c:pt idx="30487">
                  <c:v>15243.5</c:v>
                </c:pt>
                <c:pt idx="30488">
                  <c:v>15244</c:v>
                </c:pt>
                <c:pt idx="30489">
                  <c:v>15244.5</c:v>
                </c:pt>
                <c:pt idx="30490">
                  <c:v>15245</c:v>
                </c:pt>
                <c:pt idx="30491">
                  <c:v>15245.5</c:v>
                </c:pt>
                <c:pt idx="30492">
                  <c:v>15246</c:v>
                </c:pt>
                <c:pt idx="30493">
                  <c:v>15246.5</c:v>
                </c:pt>
                <c:pt idx="30494">
                  <c:v>15247</c:v>
                </c:pt>
                <c:pt idx="30495">
                  <c:v>15247.5</c:v>
                </c:pt>
                <c:pt idx="30496">
                  <c:v>15248</c:v>
                </c:pt>
                <c:pt idx="30497">
                  <c:v>15248.5</c:v>
                </c:pt>
                <c:pt idx="30498">
                  <c:v>15249</c:v>
                </c:pt>
                <c:pt idx="30499">
                  <c:v>15249.5</c:v>
                </c:pt>
                <c:pt idx="30500">
                  <c:v>15250</c:v>
                </c:pt>
                <c:pt idx="30501">
                  <c:v>15250.5</c:v>
                </c:pt>
                <c:pt idx="30502">
                  <c:v>15251</c:v>
                </c:pt>
                <c:pt idx="30503">
                  <c:v>15251.5</c:v>
                </c:pt>
                <c:pt idx="30504">
                  <c:v>15252</c:v>
                </c:pt>
                <c:pt idx="30505">
                  <c:v>15252.5</c:v>
                </c:pt>
                <c:pt idx="30506">
                  <c:v>15253</c:v>
                </c:pt>
                <c:pt idx="30507">
                  <c:v>15253.5</c:v>
                </c:pt>
                <c:pt idx="30508">
                  <c:v>15254</c:v>
                </c:pt>
                <c:pt idx="30509">
                  <c:v>15254.5</c:v>
                </c:pt>
                <c:pt idx="30510">
                  <c:v>15255</c:v>
                </c:pt>
                <c:pt idx="30511">
                  <c:v>15255.5</c:v>
                </c:pt>
                <c:pt idx="30512">
                  <c:v>15256</c:v>
                </c:pt>
                <c:pt idx="30513">
                  <c:v>15256.5</c:v>
                </c:pt>
                <c:pt idx="30514">
                  <c:v>15257</c:v>
                </c:pt>
                <c:pt idx="30515">
                  <c:v>15257.5</c:v>
                </c:pt>
                <c:pt idx="30516">
                  <c:v>15258</c:v>
                </c:pt>
                <c:pt idx="30517">
                  <c:v>15258.5</c:v>
                </c:pt>
                <c:pt idx="30518">
                  <c:v>15259</c:v>
                </c:pt>
                <c:pt idx="30519">
                  <c:v>15259.5</c:v>
                </c:pt>
                <c:pt idx="30520">
                  <c:v>15260</c:v>
                </c:pt>
                <c:pt idx="30521">
                  <c:v>15260.5</c:v>
                </c:pt>
                <c:pt idx="30522">
                  <c:v>15261</c:v>
                </c:pt>
                <c:pt idx="30523">
                  <c:v>15261.5</c:v>
                </c:pt>
                <c:pt idx="30524">
                  <c:v>15262</c:v>
                </c:pt>
                <c:pt idx="30525">
                  <c:v>15262.5</c:v>
                </c:pt>
                <c:pt idx="30526">
                  <c:v>15263</c:v>
                </c:pt>
                <c:pt idx="30527">
                  <c:v>15263.5</c:v>
                </c:pt>
                <c:pt idx="30528">
                  <c:v>15264</c:v>
                </c:pt>
                <c:pt idx="30529">
                  <c:v>15264.5</c:v>
                </c:pt>
                <c:pt idx="30530">
                  <c:v>15265</c:v>
                </c:pt>
                <c:pt idx="30531">
                  <c:v>15265.5</c:v>
                </c:pt>
                <c:pt idx="30532">
                  <c:v>15266</c:v>
                </c:pt>
                <c:pt idx="30533">
                  <c:v>15266.5</c:v>
                </c:pt>
                <c:pt idx="30534">
                  <c:v>15267</c:v>
                </c:pt>
                <c:pt idx="30535">
                  <c:v>15267.5</c:v>
                </c:pt>
                <c:pt idx="30536">
                  <c:v>15268</c:v>
                </c:pt>
                <c:pt idx="30537">
                  <c:v>15268.5</c:v>
                </c:pt>
                <c:pt idx="30538">
                  <c:v>15269</c:v>
                </c:pt>
                <c:pt idx="30539">
                  <c:v>15269.5</c:v>
                </c:pt>
                <c:pt idx="30540">
                  <c:v>15270</c:v>
                </c:pt>
                <c:pt idx="30541">
                  <c:v>15270.5</c:v>
                </c:pt>
                <c:pt idx="30542">
                  <c:v>15271</c:v>
                </c:pt>
                <c:pt idx="30543">
                  <c:v>15271.5</c:v>
                </c:pt>
                <c:pt idx="30544">
                  <c:v>15272</c:v>
                </c:pt>
                <c:pt idx="30545">
                  <c:v>15272.5</c:v>
                </c:pt>
                <c:pt idx="30546">
                  <c:v>15273</c:v>
                </c:pt>
                <c:pt idx="30547">
                  <c:v>15273.5</c:v>
                </c:pt>
                <c:pt idx="30548">
                  <c:v>15274</c:v>
                </c:pt>
                <c:pt idx="30549">
                  <c:v>15274.5</c:v>
                </c:pt>
                <c:pt idx="30550">
                  <c:v>15275</c:v>
                </c:pt>
                <c:pt idx="30551">
                  <c:v>15275.5</c:v>
                </c:pt>
                <c:pt idx="30552">
                  <c:v>15276</c:v>
                </c:pt>
                <c:pt idx="30553">
                  <c:v>15276.5</c:v>
                </c:pt>
                <c:pt idx="30554">
                  <c:v>15277</c:v>
                </c:pt>
                <c:pt idx="30555">
                  <c:v>15277.5</c:v>
                </c:pt>
                <c:pt idx="30556">
                  <c:v>15278</c:v>
                </c:pt>
                <c:pt idx="30557">
                  <c:v>15278.5</c:v>
                </c:pt>
                <c:pt idx="30558">
                  <c:v>15279</c:v>
                </c:pt>
                <c:pt idx="30559">
                  <c:v>15279.5</c:v>
                </c:pt>
                <c:pt idx="30560">
                  <c:v>15280</c:v>
                </c:pt>
                <c:pt idx="30561">
                  <c:v>15280.5</c:v>
                </c:pt>
                <c:pt idx="30562">
                  <c:v>15281</c:v>
                </c:pt>
                <c:pt idx="30563">
                  <c:v>15281.5</c:v>
                </c:pt>
                <c:pt idx="30564">
                  <c:v>15282</c:v>
                </c:pt>
                <c:pt idx="30565">
                  <c:v>15282.5</c:v>
                </c:pt>
                <c:pt idx="30566">
                  <c:v>15283</c:v>
                </c:pt>
                <c:pt idx="30567">
                  <c:v>15283.5</c:v>
                </c:pt>
                <c:pt idx="30568">
                  <c:v>15284</c:v>
                </c:pt>
                <c:pt idx="30569">
                  <c:v>15284.5</c:v>
                </c:pt>
                <c:pt idx="30570">
                  <c:v>15285</c:v>
                </c:pt>
                <c:pt idx="30571">
                  <c:v>15285.5</c:v>
                </c:pt>
                <c:pt idx="30572">
                  <c:v>15286</c:v>
                </c:pt>
                <c:pt idx="30573">
                  <c:v>15286.5</c:v>
                </c:pt>
                <c:pt idx="30574">
                  <c:v>15287</c:v>
                </c:pt>
                <c:pt idx="30575">
                  <c:v>15287.5</c:v>
                </c:pt>
                <c:pt idx="30576">
                  <c:v>15288</c:v>
                </c:pt>
                <c:pt idx="30577">
                  <c:v>15288.5</c:v>
                </c:pt>
                <c:pt idx="30578">
                  <c:v>15289</c:v>
                </c:pt>
                <c:pt idx="30579">
                  <c:v>15289.5</c:v>
                </c:pt>
                <c:pt idx="30580">
                  <c:v>15290</c:v>
                </c:pt>
                <c:pt idx="30581">
                  <c:v>15290.5</c:v>
                </c:pt>
                <c:pt idx="30582">
                  <c:v>15291</c:v>
                </c:pt>
                <c:pt idx="30583">
                  <c:v>15291.5</c:v>
                </c:pt>
                <c:pt idx="30584">
                  <c:v>15292</c:v>
                </c:pt>
                <c:pt idx="30585">
                  <c:v>15292.5</c:v>
                </c:pt>
                <c:pt idx="30586">
                  <c:v>15293</c:v>
                </c:pt>
                <c:pt idx="30587">
                  <c:v>15293.5</c:v>
                </c:pt>
                <c:pt idx="30588">
                  <c:v>15294</c:v>
                </c:pt>
                <c:pt idx="30589">
                  <c:v>15294.5</c:v>
                </c:pt>
                <c:pt idx="30590">
                  <c:v>15295</c:v>
                </c:pt>
                <c:pt idx="30591">
                  <c:v>15295.5</c:v>
                </c:pt>
                <c:pt idx="30592">
                  <c:v>15296</c:v>
                </c:pt>
                <c:pt idx="30593">
                  <c:v>15296.5</c:v>
                </c:pt>
                <c:pt idx="30594">
                  <c:v>15297</c:v>
                </c:pt>
                <c:pt idx="30595">
                  <c:v>15297.5</c:v>
                </c:pt>
                <c:pt idx="30596">
                  <c:v>15298</c:v>
                </c:pt>
                <c:pt idx="30597">
                  <c:v>15298.5</c:v>
                </c:pt>
                <c:pt idx="30598">
                  <c:v>15299</c:v>
                </c:pt>
                <c:pt idx="30599">
                  <c:v>15299.5</c:v>
                </c:pt>
                <c:pt idx="30600">
                  <c:v>15300</c:v>
                </c:pt>
                <c:pt idx="30601">
                  <c:v>15300.5</c:v>
                </c:pt>
                <c:pt idx="30602">
                  <c:v>15301</c:v>
                </c:pt>
                <c:pt idx="30603">
                  <c:v>15301.5</c:v>
                </c:pt>
                <c:pt idx="30604">
                  <c:v>15302</c:v>
                </c:pt>
                <c:pt idx="30605">
                  <c:v>15302.5</c:v>
                </c:pt>
                <c:pt idx="30606">
                  <c:v>15303</c:v>
                </c:pt>
                <c:pt idx="30607">
                  <c:v>15303.5</c:v>
                </c:pt>
                <c:pt idx="30608">
                  <c:v>15304</c:v>
                </c:pt>
                <c:pt idx="30609">
                  <c:v>15304.5</c:v>
                </c:pt>
                <c:pt idx="30610">
                  <c:v>15305</c:v>
                </c:pt>
                <c:pt idx="30611">
                  <c:v>15305.5</c:v>
                </c:pt>
                <c:pt idx="30612">
                  <c:v>15306</c:v>
                </c:pt>
                <c:pt idx="30613">
                  <c:v>15306.5</c:v>
                </c:pt>
                <c:pt idx="30614">
                  <c:v>15307</c:v>
                </c:pt>
                <c:pt idx="30615">
                  <c:v>15307.5</c:v>
                </c:pt>
                <c:pt idx="30616">
                  <c:v>15308</c:v>
                </c:pt>
                <c:pt idx="30617">
                  <c:v>15308.5</c:v>
                </c:pt>
                <c:pt idx="30618">
                  <c:v>15309</c:v>
                </c:pt>
                <c:pt idx="30619">
                  <c:v>15309.5</c:v>
                </c:pt>
                <c:pt idx="30620">
                  <c:v>15310</c:v>
                </c:pt>
                <c:pt idx="30621">
                  <c:v>15310.5</c:v>
                </c:pt>
                <c:pt idx="30622">
                  <c:v>15311</c:v>
                </c:pt>
                <c:pt idx="30623">
                  <c:v>15311.5</c:v>
                </c:pt>
                <c:pt idx="30624">
                  <c:v>15312</c:v>
                </c:pt>
                <c:pt idx="30625">
                  <c:v>15312.5</c:v>
                </c:pt>
                <c:pt idx="30626">
                  <c:v>15313</c:v>
                </c:pt>
                <c:pt idx="30627">
                  <c:v>15313.5</c:v>
                </c:pt>
                <c:pt idx="30628">
                  <c:v>15314</c:v>
                </c:pt>
                <c:pt idx="30629">
                  <c:v>15314.5</c:v>
                </c:pt>
                <c:pt idx="30630">
                  <c:v>15315</c:v>
                </c:pt>
                <c:pt idx="30631">
                  <c:v>15315.5</c:v>
                </c:pt>
                <c:pt idx="30632">
                  <c:v>15316</c:v>
                </c:pt>
                <c:pt idx="30633">
                  <c:v>15316.5</c:v>
                </c:pt>
                <c:pt idx="30634">
                  <c:v>15317</c:v>
                </c:pt>
                <c:pt idx="30635">
                  <c:v>15317.5</c:v>
                </c:pt>
                <c:pt idx="30636">
                  <c:v>15318</c:v>
                </c:pt>
                <c:pt idx="30637">
                  <c:v>15318.5</c:v>
                </c:pt>
                <c:pt idx="30638">
                  <c:v>15319</c:v>
                </c:pt>
                <c:pt idx="30639">
                  <c:v>15319.5</c:v>
                </c:pt>
                <c:pt idx="30640">
                  <c:v>15320</c:v>
                </c:pt>
                <c:pt idx="30641">
                  <c:v>15320.5</c:v>
                </c:pt>
                <c:pt idx="30642">
                  <c:v>15321</c:v>
                </c:pt>
                <c:pt idx="30643">
                  <c:v>15321.5</c:v>
                </c:pt>
                <c:pt idx="30644">
                  <c:v>15322</c:v>
                </c:pt>
                <c:pt idx="30645">
                  <c:v>15322.5</c:v>
                </c:pt>
                <c:pt idx="30646">
                  <c:v>15323</c:v>
                </c:pt>
                <c:pt idx="30647">
                  <c:v>15323.5</c:v>
                </c:pt>
                <c:pt idx="30648">
                  <c:v>15324</c:v>
                </c:pt>
                <c:pt idx="30649">
                  <c:v>15324.5</c:v>
                </c:pt>
                <c:pt idx="30650">
                  <c:v>15325</c:v>
                </c:pt>
                <c:pt idx="30651">
                  <c:v>15325.5</c:v>
                </c:pt>
                <c:pt idx="30652">
                  <c:v>15326</c:v>
                </c:pt>
                <c:pt idx="30653">
                  <c:v>15326.5</c:v>
                </c:pt>
                <c:pt idx="30654">
                  <c:v>15327</c:v>
                </c:pt>
                <c:pt idx="30655">
                  <c:v>15327.5</c:v>
                </c:pt>
                <c:pt idx="30656">
                  <c:v>15328</c:v>
                </c:pt>
                <c:pt idx="30657">
                  <c:v>15328.5</c:v>
                </c:pt>
                <c:pt idx="30658">
                  <c:v>15329</c:v>
                </c:pt>
                <c:pt idx="30659">
                  <c:v>15329.5</c:v>
                </c:pt>
                <c:pt idx="30660">
                  <c:v>15330</c:v>
                </c:pt>
                <c:pt idx="30661">
                  <c:v>15330.5</c:v>
                </c:pt>
                <c:pt idx="30662">
                  <c:v>15331</c:v>
                </c:pt>
                <c:pt idx="30663">
                  <c:v>15331.5</c:v>
                </c:pt>
                <c:pt idx="30664">
                  <c:v>15332</c:v>
                </c:pt>
                <c:pt idx="30665">
                  <c:v>15332.5</c:v>
                </c:pt>
                <c:pt idx="30666">
                  <c:v>15333</c:v>
                </c:pt>
                <c:pt idx="30667">
                  <c:v>15333.5</c:v>
                </c:pt>
                <c:pt idx="30668">
                  <c:v>15334</c:v>
                </c:pt>
                <c:pt idx="30669">
                  <c:v>15334.5</c:v>
                </c:pt>
                <c:pt idx="30670">
                  <c:v>15335</c:v>
                </c:pt>
                <c:pt idx="30671">
                  <c:v>15335.5</c:v>
                </c:pt>
                <c:pt idx="30672">
                  <c:v>15336</c:v>
                </c:pt>
                <c:pt idx="30673">
                  <c:v>15336.5</c:v>
                </c:pt>
                <c:pt idx="30674">
                  <c:v>15337</c:v>
                </c:pt>
                <c:pt idx="30675">
                  <c:v>15337.5</c:v>
                </c:pt>
                <c:pt idx="30676">
                  <c:v>15338</c:v>
                </c:pt>
                <c:pt idx="30677">
                  <c:v>15338.5</c:v>
                </c:pt>
                <c:pt idx="30678">
                  <c:v>15339</c:v>
                </c:pt>
                <c:pt idx="30679">
                  <c:v>15339.5</c:v>
                </c:pt>
                <c:pt idx="30680">
                  <c:v>15340</c:v>
                </c:pt>
                <c:pt idx="30681">
                  <c:v>15340.5</c:v>
                </c:pt>
                <c:pt idx="30682">
                  <c:v>15341</c:v>
                </c:pt>
                <c:pt idx="30683">
                  <c:v>15341.5</c:v>
                </c:pt>
                <c:pt idx="30684">
                  <c:v>15342</c:v>
                </c:pt>
                <c:pt idx="30685">
                  <c:v>15342.5</c:v>
                </c:pt>
                <c:pt idx="30686">
                  <c:v>15343</c:v>
                </c:pt>
                <c:pt idx="30687">
                  <c:v>15343.5</c:v>
                </c:pt>
                <c:pt idx="30688">
                  <c:v>15344</c:v>
                </c:pt>
                <c:pt idx="30689">
                  <c:v>15344.5</c:v>
                </c:pt>
                <c:pt idx="30690">
                  <c:v>15345</c:v>
                </c:pt>
                <c:pt idx="30691">
                  <c:v>15345.5</c:v>
                </c:pt>
                <c:pt idx="30692">
                  <c:v>15346</c:v>
                </c:pt>
                <c:pt idx="30693">
                  <c:v>15346.5</c:v>
                </c:pt>
                <c:pt idx="30694">
                  <c:v>15347</c:v>
                </c:pt>
                <c:pt idx="30695">
                  <c:v>15347.5</c:v>
                </c:pt>
                <c:pt idx="30696">
                  <c:v>15348</c:v>
                </c:pt>
                <c:pt idx="30697">
                  <c:v>15348.5</c:v>
                </c:pt>
                <c:pt idx="30698">
                  <c:v>15349</c:v>
                </c:pt>
                <c:pt idx="30699">
                  <c:v>15349.5</c:v>
                </c:pt>
                <c:pt idx="30700">
                  <c:v>15350</c:v>
                </c:pt>
                <c:pt idx="30701">
                  <c:v>15350.5</c:v>
                </c:pt>
                <c:pt idx="30702">
                  <c:v>15351</c:v>
                </c:pt>
                <c:pt idx="30703">
                  <c:v>15351.5</c:v>
                </c:pt>
                <c:pt idx="30704">
                  <c:v>15352</c:v>
                </c:pt>
                <c:pt idx="30705">
                  <c:v>15352.5</c:v>
                </c:pt>
                <c:pt idx="30706">
                  <c:v>15353</c:v>
                </c:pt>
                <c:pt idx="30707">
                  <c:v>15353.5</c:v>
                </c:pt>
                <c:pt idx="30708">
                  <c:v>15354</c:v>
                </c:pt>
                <c:pt idx="30709">
                  <c:v>15354.5</c:v>
                </c:pt>
                <c:pt idx="30710">
                  <c:v>15355</c:v>
                </c:pt>
                <c:pt idx="30711">
                  <c:v>15355.5</c:v>
                </c:pt>
                <c:pt idx="30712">
                  <c:v>15356</c:v>
                </c:pt>
                <c:pt idx="30713">
                  <c:v>15356.5</c:v>
                </c:pt>
                <c:pt idx="30714">
                  <c:v>15357</c:v>
                </c:pt>
                <c:pt idx="30715">
                  <c:v>15357.5</c:v>
                </c:pt>
                <c:pt idx="30716">
                  <c:v>15358</c:v>
                </c:pt>
                <c:pt idx="30717">
                  <c:v>15358.5</c:v>
                </c:pt>
                <c:pt idx="30718">
                  <c:v>15359</c:v>
                </c:pt>
                <c:pt idx="30719">
                  <c:v>15359.5</c:v>
                </c:pt>
                <c:pt idx="30720">
                  <c:v>15360</c:v>
                </c:pt>
                <c:pt idx="30721">
                  <c:v>15360.5</c:v>
                </c:pt>
                <c:pt idx="30722">
                  <c:v>15361</c:v>
                </c:pt>
                <c:pt idx="30723">
                  <c:v>15361.5</c:v>
                </c:pt>
                <c:pt idx="30724">
                  <c:v>15362</c:v>
                </c:pt>
                <c:pt idx="30725">
                  <c:v>15362.5</c:v>
                </c:pt>
                <c:pt idx="30726">
                  <c:v>15363</c:v>
                </c:pt>
                <c:pt idx="30727">
                  <c:v>15363.5</c:v>
                </c:pt>
                <c:pt idx="30728">
                  <c:v>15364</c:v>
                </c:pt>
                <c:pt idx="30729">
                  <c:v>15364.5</c:v>
                </c:pt>
                <c:pt idx="30730">
                  <c:v>15365</c:v>
                </c:pt>
                <c:pt idx="30731">
                  <c:v>15365.5</c:v>
                </c:pt>
                <c:pt idx="30732">
                  <c:v>15366</c:v>
                </c:pt>
                <c:pt idx="30733">
                  <c:v>15366.5</c:v>
                </c:pt>
                <c:pt idx="30734">
                  <c:v>15367</c:v>
                </c:pt>
                <c:pt idx="30735">
                  <c:v>15367.5</c:v>
                </c:pt>
                <c:pt idx="30736">
                  <c:v>15368</c:v>
                </c:pt>
                <c:pt idx="30737">
                  <c:v>15368.5</c:v>
                </c:pt>
                <c:pt idx="30738">
                  <c:v>15369</c:v>
                </c:pt>
                <c:pt idx="30739">
                  <c:v>15369.5</c:v>
                </c:pt>
                <c:pt idx="30740">
                  <c:v>15370</c:v>
                </c:pt>
                <c:pt idx="30741">
                  <c:v>15370.5</c:v>
                </c:pt>
                <c:pt idx="30742">
                  <c:v>15371</c:v>
                </c:pt>
                <c:pt idx="30743">
                  <c:v>15371.5</c:v>
                </c:pt>
                <c:pt idx="30744">
                  <c:v>15372</c:v>
                </c:pt>
                <c:pt idx="30745">
                  <c:v>15372.5</c:v>
                </c:pt>
                <c:pt idx="30746">
                  <c:v>15373</c:v>
                </c:pt>
                <c:pt idx="30747">
                  <c:v>15373.5</c:v>
                </c:pt>
                <c:pt idx="30748">
                  <c:v>15374</c:v>
                </c:pt>
                <c:pt idx="30749">
                  <c:v>15374.5</c:v>
                </c:pt>
                <c:pt idx="30750">
                  <c:v>15375</c:v>
                </c:pt>
                <c:pt idx="30751">
                  <c:v>15375.5</c:v>
                </c:pt>
                <c:pt idx="30752">
                  <c:v>15376</c:v>
                </c:pt>
                <c:pt idx="30753">
                  <c:v>15376.5</c:v>
                </c:pt>
                <c:pt idx="30754">
                  <c:v>15377</c:v>
                </c:pt>
                <c:pt idx="30755">
                  <c:v>15377.5</c:v>
                </c:pt>
                <c:pt idx="30756">
                  <c:v>15378</c:v>
                </c:pt>
                <c:pt idx="30757">
                  <c:v>15378.5</c:v>
                </c:pt>
                <c:pt idx="30758">
                  <c:v>15379</c:v>
                </c:pt>
                <c:pt idx="30759">
                  <c:v>15379.5</c:v>
                </c:pt>
                <c:pt idx="30760">
                  <c:v>15380</c:v>
                </c:pt>
                <c:pt idx="30761">
                  <c:v>15380.5</c:v>
                </c:pt>
                <c:pt idx="30762">
                  <c:v>15381</c:v>
                </c:pt>
                <c:pt idx="30763">
                  <c:v>15381.5</c:v>
                </c:pt>
                <c:pt idx="30764">
                  <c:v>15382</c:v>
                </c:pt>
                <c:pt idx="30765">
                  <c:v>15382.5</c:v>
                </c:pt>
                <c:pt idx="30766">
                  <c:v>15383</c:v>
                </c:pt>
                <c:pt idx="30767">
                  <c:v>15383.5</c:v>
                </c:pt>
                <c:pt idx="30768">
                  <c:v>15384</c:v>
                </c:pt>
                <c:pt idx="30769">
                  <c:v>15384.5</c:v>
                </c:pt>
                <c:pt idx="30770">
                  <c:v>15385</c:v>
                </c:pt>
                <c:pt idx="30771">
                  <c:v>15385.5</c:v>
                </c:pt>
                <c:pt idx="30772">
                  <c:v>15386</c:v>
                </c:pt>
                <c:pt idx="30773">
                  <c:v>15386.5</c:v>
                </c:pt>
                <c:pt idx="30774">
                  <c:v>15387</c:v>
                </c:pt>
                <c:pt idx="30775">
                  <c:v>15387.5</c:v>
                </c:pt>
                <c:pt idx="30776">
                  <c:v>15388</c:v>
                </c:pt>
                <c:pt idx="30777">
                  <c:v>15388.5</c:v>
                </c:pt>
                <c:pt idx="30778">
                  <c:v>15389</c:v>
                </c:pt>
                <c:pt idx="30779">
                  <c:v>15389.5</c:v>
                </c:pt>
                <c:pt idx="30780">
                  <c:v>15390</c:v>
                </c:pt>
                <c:pt idx="30781">
                  <c:v>15390.5</c:v>
                </c:pt>
                <c:pt idx="30782">
                  <c:v>15391</c:v>
                </c:pt>
                <c:pt idx="30783">
                  <c:v>15391.5</c:v>
                </c:pt>
                <c:pt idx="30784">
                  <c:v>15392</c:v>
                </c:pt>
                <c:pt idx="30785">
                  <c:v>15392.5</c:v>
                </c:pt>
                <c:pt idx="30786">
                  <c:v>15393</c:v>
                </c:pt>
                <c:pt idx="30787">
                  <c:v>15393.5</c:v>
                </c:pt>
                <c:pt idx="30788">
                  <c:v>15394</c:v>
                </c:pt>
                <c:pt idx="30789">
                  <c:v>15394.5</c:v>
                </c:pt>
                <c:pt idx="30790">
                  <c:v>15395</c:v>
                </c:pt>
                <c:pt idx="30791">
                  <c:v>15395.5</c:v>
                </c:pt>
                <c:pt idx="30792">
                  <c:v>15396</c:v>
                </c:pt>
                <c:pt idx="30793">
                  <c:v>15396.5</c:v>
                </c:pt>
                <c:pt idx="30794">
                  <c:v>15397</c:v>
                </c:pt>
                <c:pt idx="30795">
                  <c:v>15397.5</c:v>
                </c:pt>
                <c:pt idx="30796">
                  <c:v>15398</c:v>
                </c:pt>
                <c:pt idx="30797">
                  <c:v>15398.5</c:v>
                </c:pt>
                <c:pt idx="30798">
                  <c:v>15399</c:v>
                </c:pt>
                <c:pt idx="30799">
                  <c:v>15399.5</c:v>
                </c:pt>
                <c:pt idx="30800">
                  <c:v>15400</c:v>
                </c:pt>
                <c:pt idx="30801">
                  <c:v>15400.5</c:v>
                </c:pt>
                <c:pt idx="30802">
                  <c:v>15401</c:v>
                </c:pt>
                <c:pt idx="30803">
                  <c:v>15401.5</c:v>
                </c:pt>
                <c:pt idx="30804">
                  <c:v>15402</c:v>
                </c:pt>
                <c:pt idx="30805">
                  <c:v>15402.5</c:v>
                </c:pt>
                <c:pt idx="30806">
                  <c:v>15403</c:v>
                </c:pt>
                <c:pt idx="30807">
                  <c:v>15403.5</c:v>
                </c:pt>
                <c:pt idx="30808">
                  <c:v>15404</c:v>
                </c:pt>
                <c:pt idx="30809">
                  <c:v>15404.5</c:v>
                </c:pt>
                <c:pt idx="30810">
                  <c:v>15405</c:v>
                </c:pt>
                <c:pt idx="30811">
                  <c:v>15405.5</c:v>
                </c:pt>
                <c:pt idx="30812">
                  <c:v>15406</c:v>
                </c:pt>
                <c:pt idx="30813">
                  <c:v>15406.5</c:v>
                </c:pt>
                <c:pt idx="30814">
                  <c:v>15407</c:v>
                </c:pt>
                <c:pt idx="30815">
                  <c:v>15407.5</c:v>
                </c:pt>
                <c:pt idx="30816">
                  <c:v>15408</c:v>
                </c:pt>
                <c:pt idx="30817">
                  <c:v>15408.5</c:v>
                </c:pt>
                <c:pt idx="30818">
                  <c:v>15409</c:v>
                </c:pt>
                <c:pt idx="30819">
                  <c:v>15409.5</c:v>
                </c:pt>
                <c:pt idx="30820">
                  <c:v>15410</c:v>
                </c:pt>
                <c:pt idx="30821">
                  <c:v>15410.5</c:v>
                </c:pt>
                <c:pt idx="30822">
                  <c:v>15411</c:v>
                </c:pt>
                <c:pt idx="30823">
                  <c:v>15411.5</c:v>
                </c:pt>
                <c:pt idx="30824">
                  <c:v>15412</c:v>
                </c:pt>
                <c:pt idx="30825">
                  <c:v>15412.5</c:v>
                </c:pt>
                <c:pt idx="30826">
                  <c:v>15413</c:v>
                </c:pt>
                <c:pt idx="30827">
                  <c:v>15413.5</c:v>
                </c:pt>
                <c:pt idx="30828">
                  <c:v>15414</c:v>
                </c:pt>
                <c:pt idx="30829">
                  <c:v>15414.5</c:v>
                </c:pt>
                <c:pt idx="30830">
                  <c:v>15415</c:v>
                </c:pt>
                <c:pt idx="30831">
                  <c:v>15415.5</c:v>
                </c:pt>
                <c:pt idx="30832">
                  <c:v>15416</c:v>
                </c:pt>
                <c:pt idx="30833">
                  <c:v>15416.5</c:v>
                </c:pt>
                <c:pt idx="30834">
                  <c:v>15417</c:v>
                </c:pt>
                <c:pt idx="30835">
                  <c:v>15417.5</c:v>
                </c:pt>
                <c:pt idx="30836">
                  <c:v>15418</c:v>
                </c:pt>
                <c:pt idx="30837">
                  <c:v>15418.5</c:v>
                </c:pt>
                <c:pt idx="30838">
                  <c:v>15419</c:v>
                </c:pt>
                <c:pt idx="30839">
                  <c:v>15419.5</c:v>
                </c:pt>
                <c:pt idx="30840">
                  <c:v>15420</c:v>
                </c:pt>
                <c:pt idx="30841">
                  <c:v>15420.5</c:v>
                </c:pt>
                <c:pt idx="30842">
                  <c:v>15421</c:v>
                </c:pt>
                <c:pt idx="30843">
                  <c:v>15421.5</c:v>
                </c:pt>
                <c:pt idx="30844">
                  <c:v>15422</c:v>
                </c:pt>
                <c:pt idx="30845">
                  <c:v>15422.5</c:v>
                </c:pt>
                <c:pt idx="30846">
                  <c:v>15423</c:v>
                </c:pt>
                <c:pt idx="30847">
                  <c:v>15423.5</c:v>
                </c:pt>
                <c:pt idx="30848">
                  <c:v>15424</c:v>
                </c:pt>
                <c:pt idx="30849">
                  <c:v>15424.5</c:v>
                </c:pt>
                <c:pt idx="30850">
                  <c:v>15425</c:v>
                </c:pt>
                <c:pt idx="30851">
                  <c:v>15425.5</c:v>
                </c:pt>
                <c:pt idx="30852">
                  <c:v>15426</c:v>
                </c:pt>
                <c:pt idx="30853">
                  <c:v>15426.5</c:v>
                </c:pt>
                <c:pt idx="30854">
                  <c:v>15427</c:v>
                </c:pt>
                <c:pt idx="30855">
                  <c:v>15427.5</c:v>
                </c:pt>
                <c:pt idx="30856">
                  <c:v>15428</c:v>
                </c:pt>
                <c:pt idx="30857">
                  <c:v>15428.5</c:v>
                </c:pt>
                <c:pt idx="30858">
                  <c:v>15429</c:v>
                </c:pt>
                <c:pt idx="30859">
                  <c:v>15429.5</c:v>
                </c:pt>
                <c:pt idx="30860">
                  <c:v>15430</c:v>
                </c:pt>
                <c:pt idx="30861">
                  <c:v>15430.5</c:v>
                </c:pt>
                <c:pt idx="30862">
                  <c:v>15431</c:v>
                </c:pt>
                <c:pt idx="30863">
                  <c:v>15431.5</c:v>
                </c:pt>
                <c:pt idx="30864">
                  <c:v>15432</c:v>
                </c:pt>
                <c:pt idx="30865">
                  <c:v>15432.5</c:v>
                </c:pt>
                <c:pt idx="30866">
                  <c:v>15433</c:v>
                </c:pt>
                <c:pt idx="30867">
                  <c:v>15433.5</c:v>
                </c:pt>
                <c:pt idx="30868">
                  <c:v>15434</c:v>
                </c:pt>
                <c:pt idx="30869">
                  <c:v>15434.5</c:v>
                </c:pt>
                <c:pt idx="30870">
                  <c:v>15435</c:v>
                </c:pt>
                <c:pt idx="30871">
                  <c:v>15435.5</c:v>
                </c:pt>
                <c:pt idx="30872">
                  <c:v>15436</c:v>
                </c:pt>
                <c:pt idx="30873">
                  <c:v>15436.5</c:v>
                </c:pt>
                <c:pt idx="30874">
                  <c:v>15437</c:v>
                </c:pt>
                <c:pt idx="30875">
                  <c:v>15437.5</c:v>
                </c:pt>
                <c:pt idx="30876">
                  <c:v>15438</c:v>
                </c:pt>
                <c:pt idx="30877">
                  <c:v>15438.5</c:v>
                </c:pt>
                <c:pt idx="30878">
                  <c:v>15439</c:v>
                </c:pt>
                <c:pt idx="30879">
                  <c:v>15439.5</c:v>
                </c:pt>
                <c:pt idx="30880">
                  <c:v>15440</c:v>
                </c:pt>
                <c:pt idx="30881">
                  <c:v>15440.5</c:v>
                </c:pt>
                <c:pt idx="30882">
                  <c:v>15441</c:v>
                </c:pt>
                <c:pt idx="30883">
                  <c:v>15441.5</c:v>
                </c:pt>
                <c:pt idx="30884">
                  <c:v>15442</c:v>
                </c:pt>
                <c:pt idx="30885">
                  <c:v>15442.5</c:v>
                </c:pt>
                <c:pt idx="30886">
                  <c:v>15443</c:v>
                </c:pt>
                <c:pt idx="30887">
                  <c:v>15443.5</c:v>
                </c:pt>
                <c:pt idx="30888">
                  <c:v>15444</c:v>
                </c:pt>
                <c:pt idx="30889">
                  <c:v>15444.5</c:v>
                </c:pt>
                <c:pt idx="30890">
                  <c:v>15445</c:v>
                </c:pt>
                <c:pt idx="30891">
                  <c:v>15445.5</c:v>
                </c:pt>
                <c:pt idx="30892">
                  <c:v>15446</c:v>
                </c:pt>
                <c:pt idx="30893">
                  <c:v>15446.5</c:v>
                </c:pt>
                <c:pt idx="30894">
                  <c:v>15447</c:v>
                </c:pt>
                <c:pt idx="30895">
                  <c:v>15447.5</c:v>
                </c:pt>
                <c:pt idx="30896">
                  <c:v>15448</c:v>
                </c:pt>
                <c:pt idx="30897">
                  <c:v>15448.5</c:v>
                </c:pt>
                <c:pt idx="30898">
                  <c:v>15449</c:v>
                </c:pt>
                <c:pt idx="30899">
                  <c:v>15449.5</c:v>
                </c:pt>
                <c:pt idx="30900">
                  <c:v>15450</c:v>
                </c:pt>
                <c:pt idx="30901">
                  <c:v>15450.5</c:v>
                </c:pt>
                <c:pt idx="30902">
                  <c:v>15451</c:v>
                </c:pt>
                <c:pt idx="30903">
                  <c:v>15451.5</c:v>
                </c:pt>
                <c:pt idx="30904">
                  <c:v>15452</c:v>
                </c:pt>
                <c:pt idx="30905">
                  <c:v>15452.5</c:v>
                </c:pt>
                <c:pt idx="30906">
                  <c:v>15453</c:v>
                </c:pt>
                <c:pt idx="30907">
                  <c:v>15453.5</c:v>
                </c:pt>
                <c:pt idx="30908">
                  <c:v>15454</c:v>
                </c:pt>
                <c:pt idx="30909">
                  <c:v>15454.5</c:v>
                </c:pt>
                <c:pt idx="30910">
                  <c:v>15455</c:v>
                </c:pt>
                <c:pt idx="30911">
                  <c:v>15455.5</c:v>
                </c:pt>
                <c:pt idx="30912">
                  <c:v>15456</c:v>
                </c:pt>
                <c:pt idx="30913">
                  <c:v>15456.5</c:v>
                </c:pt>
                <c:pt idx="30914">
                  <c:v>15457</c:v>
                </c:pt>
                <c:pt idx="30915">
                  <c:v>15457.5</c:v>
                </c:pt>
                <c:pt idx="30916">
                  <c:v>15458</c:v>
                </c:pt>
                <c:pt idx="30917">
                  <c:v>15458.5</c:v>
                </c:pt>
                <c:pt idx="30918">
                  <c:v>15459</c:v>
                </c:pt>
                <c:pt idx="30919">
                  <c:v>15459.5</c:v>
                </c:pt>
                <c:pt idx="30920">
                  <c:v>15460</c:v>
                </c:pt>
                <c:pt idx="30921">
                  <c:v>15460.5</c:v>
                </c:pt>
                <c:pt idx="30922">
                  <c:v>15461</c:v>
                </c:pt>
                <c:pt idx="30923">
                  <c:v>15461.5</c:v>
                </c:pt>
                <c:pt idx="30924">
                  <c:v>15462</c:v>
                </c:pt>
                <c:pt idx="30925">
                  <c:v>15462.5</c:v>
                </c:pt>
                <c:pt idx="30926">
                  <c:v>15463</c:v>
                </c:pt>
                <c:pt idx="30927">
                  <c:v>15463.5</c:v>
                </c:pt>
                <c:pt idx="30928">
                  <c:v>15464</c:v>
                </c:pt>
                <c:pt idx="30929">
                  <c:v>15464.5</c:v>
                </c:pt>
                <c:pt idx="30930">
                  <c:v>15465</c:v>
                </c:pt>
                <c:pt idx="30931">
                  <c:v>15465.5</c:v>
                </c:pt>
                <c:pt idx="30932">
                  <c:v>15466</c:v>
                </c:pt>
                <c:pt idx="30933">
                  <c:v>15466.5</c:v>
                </c:pt>
                <c:pt idx="30934">
                  <c:v>15467</c:v>
                </c:pt>
                <c:pt idx="30935">
                  <c:v>15467.5</c:v>
                </c:pt>
                <c:pt idx="30936">
                  <c:v>15468</c:v>
                </c:pt>
                <c:pt idx="30937">
                  <c:v>15468.5</c:v>
                </c:pt>
                <c:pt idx="30938">
                  <c:v>15469</c:v>
                </c:pt>
                <c:pt idx="30939">
                  <c:v>15469.5</c:v>
                </c:pt>
                <c:pt idx="30940">
                  <c:v>15470</c:v>
                </c:pt>
                <c:pt idx="30941">
                  <c:v>15470.5</c:v>
                </c:pt>
                <c:pt idx="30942">
                  <c:v>15471</c:v>
                </c:pt>
                <c:pt idx="30943">
                  <c:v>15471.5</c:v>
                </c:pt>
                <c:pt idx="30944">
                  <c:v>15472</c:v>
                </c:pt>
                <c:pt idx="30945">
                  <c:v>15472.5</c:v>
                </c:pt>
                <c:pt idx="30946">
                  <c:v>15473</c:v>
                </c:pt>
                <c:pt idx="30947">
                  <c:v>15473.5</c:v>
                </c:pt>
                <c:pt idx="30948">
                  <c:v>15474</c:v>
                </c:pt>
                <c:pt idx="30949">
                  <c:v>15474.5</c:v>
                </c:pt>
                <c:pt idx="30950">
                  <c:v>15475</c:v>
                </c:pt>
                <c:pt idx="30951">
                  <c:v>15475.5</c:v>
                </c:pt>
                <c:pt idx="30952">
                  <c:v>15476</c:v>
                </c:pt>
                <c:pt idx="30953">
                  <c:v>15476.5</c:v>
                </c:pt>
                <c:pt idx="30954">
                  <c:v>15477</c:v>
                </c:pt>
                <c:pt idx="30955">
                  <c:v>15477.5</c:v>
                </c:pt>
                <c:pt idx="30956">
                  <c:v>15478</c:v>
                </c:pt>
                <c:pt idx="30957">
                  <c:v>15478.5</c:v>
                </c:pt>
                <c:pt idx="30958">
                  <c:v>15479</c:v>
                </c:pt>
                <c:pt idx="30959">
                  <c:v>15479.5</c:v>
                </c:pt>
                <c:pt idx="30960">
                  <c:v>15480</c:v>
                </c:pt>
                <c:pt idx="30961">
                  <c:v>15480.5</c:v>
                </c:pt>
                <c:pt idx="30962">
                  <c:v>15481</c:v>
                </c:pt>
                <c:pt idx="30963">
                  <c:v>15481.5</c:v>
                </c:pt>
                <c:pt idx="30964">
                  <c:v>15482</c:v>
                </c:pt>
                <c:pt idx="30965">
                  <c:v>15482.5</c:v>
                </c:pt>
                <c:pt idx="30966">
                  <c:v>15483</c:v>
                </c:pt>
                <c:pt idx="30967">
                  <c:v>15483.5</c:v>
                </c:pt>
                <c:pt idx="30968">
                  <c:v>15484</c:v>
                </c:pt>
                <c:pt idx="30969">
                  <c:v>15484.5</c:v>
                </c:pt>
                <c:pt idx="30970">
                  <c:v>15485</c:v>
                </c:pt>
                <c:pt idx="30971">
                  <c:v>15485.5</c:v>
                </c:pt>
                <c:pt idx="30972">
                  <c:v>15486</c:v>
                </c:pt>
                <c:pt idx="30973">
                  <c:v>15486.5</c:v>
                </c:pt>
                <c:pt idx="30974">
                  <c:v>15487</c:v>
                </c:pt>
                <c:pt idx="30975">
                  <c:v>15487.5</c:v>
                </c:pt>
                <c:pt idx="30976">
                  <c:v>15488</c:v>
                </c:pt>
                <c:pt idx="30977">
                  <c:v>15488.5</c:v>
                </c:pt>
                <c:pt idx="30978">
                  <c:v>15489</c:v>
                </c:pt>
                <c:pt idx="30979">
                  <c:v>15489.5</c:v>
                </c:pt>
                <c:pt idx="30980">
                  <c:v>15490</c:v>
                </c:pt>
                <c:pt idx="30981">
                  <c:v>15490.5</c:v>
                </c:pt>
                <c:pt idx="30982">
                  <c:v>15491</c:v>
                </c:pt>
                <c:pt idx="30983">
                  <c:v>15491.5</c:v>
                </c:pt>
                <c:pt idx="30984">
                  <c:v>15492</c:v>
                </c:pt>
                <c:pt idx="30985">
                  <c:v>15492.5</c:v>
                </c:pt>
                <c:pt idx="30986">
                  <c:v>15493</c:v>
                </c:pt>
                <c:pt idx="30987">
                  <c:v>15493.5</c:v>
                </c:pt>
                <c:pt idx="30988">
                  <c:v>15494</c:v>
                </c:pt>
                <c:pt idx="30989">
                  <c:v>15494.5</c:v>
                </c:pt>
                <c:pt idx="30990">
                  <c:v>15495</c:v>
                </c:pt>
                <c:pt idx="30991">
                  <c:v>15495.5</c:v>
                </c:pt>
                <c:pt idx="30992">
                  <c:v>15496</c:v>
                </c:pt>
                <c:pt idx="30993">
                  <c:v>15496.5</c:v>
                </c:pt>
                <c:pt idx="30994">
                  <c:v>15497</c:v>
                </c:pt>
                <c:pt idx="30995">
                  <c:v>15497.5</c:v>
                </c:pt>
                <c:pt idx="30996">
                  <c:v>15498</c:v>
                </c:pt>
                <c:pt idx="30997">
                  <c:v>15498.5</c:v>
                </c:pt>
                <c:pt idx="30998">
                  <c:v>15499</c:v>
                </c:pt>
                <c:pt idx="30999">
                  <c:v>15499.5</c:v>
                </c:pt>
                <c:pt idx="31000">
                  <c:v>15500</c:v>
                </c:pt>
                <c:pt idx="31001">
                  <c:v>15500.5</c:v>
                </c:pt>
                <c:pt idx="31002">
                  <c:v>15501</c:v>
                </c:pt>
                <c:pt idx="31003">
                  <c:v>15501.5</c:v>
                </c:pt>
                <c:pt idx="31004">
                  <c:v>15502</c:v>
                </c:pt>
                <c:pt idx="31005">
                  <c:v>15502.5</c:v>
                </c:pt>
                <c:pt idx="31006">
                  <c:v>15503</c:v>
                </c:pt>
                <c:pt idx="31007">
                  <c:v>15503.5</c:v>
                </c:pt>
                <c:pt idx="31008">
                  <c:v>15504</c:v>
                </c:pt>
                <c:pt idx="31009">
                  <c:v>15504.5</c:v>
                </c:pt>
                <c:pt idx="31010">
                  <c:v>15505</c:v>
                </c:pt>
                <c:pt idx="31011">
                  <c:v>15505.5</c:v>
                </c:pt>
                <c:pt idx="31012">
                  <c:v>15506</c:v>
                </c:pt>
                <c:pt idx="31013">
                  <c:v>15506.5</c:v>
                </c:pt>
                <c:pt idx="31014">
                  <c:v>15507</c:v>
                </c:pt>
                <c:pt idx="31015">
                  <c:v>15507.5</c:v>
                </c:pt>
                <c:pt idx="31016">
                  <c:v>15508</c:v>
                </c:pt>
                <c:pt idx="31017">
                  <c:v>15508.5</c:v>
                </c:pt>
                <c:pt idx="31018">
                  <c:v>15509</c:v>
                </c:pt>
                <c:pt idx="31019">
                  <c:v>15509.5</c:v>
                </c:pt>
                <c:pt idx="31020">
                  <c:v>15510</c:v>
                </c:pt>
                <c:pt idx="31021">
                  <c:v>15510.5</c:v>
                </c:pt>
                <c:pt idx="31022">
                  <c:v>15511</c:v>
                </c:pt>
                <c:pt idx="31023">
                  <c:v>15511.5</c:v>
                </c:pt>
                <c:pt idx="31024">
                  <c:v>15512</c:v>
                </c:pt>
                <c:pt idx="31025">
                  <c:v>15512.5</c:v>
                </c:pt>
                <c:pt idx="31026">
                  <c:v>15513</c:v>
                </c:pt>
                <c:pt idx="31027">
                  <c:v>15513.5</c:v>
                </c:pt>
                <c:pt idx="31028">
                  <c:v>15514</c:v>
                </c:pt>
                <c:pt idx="31029">
                  <c:v>15514.5</c:v>
                </c:pt>
                <c:pt idx="31030">
                  <c:v>15515</c:v>
                </c:pt>
                <c:pt idx="31031">
                  <c:v>15515.5</c:v>
                </c:pt>
                <c:pt idx="31032">
                  <c:v>15516</c:v>
                </c:pt>
                <c:pt idx="31033">
                  <c:v>15516.5</c:v>
                </c:pt>
                <c:pt idx="31034">
                  <c:v>15517</c:v>
                </c:pt>
                <c:pt idx="31035">
                  <c:v>15517.5</c:v>
                </c:pt>
                <c:pt idx="31036">
                  <c:v>15518</c:v>
                </c:pt>
                <c:pt idx="31037">
                  <c:v>15518.5</c:v>
                </c:pt>
                <c:pt idx="31038">
                  <c:v>15519</c:v>
                </c:pt>
                <c:pt idx="31039">
                  <c:v>15519.5</c:v>
                </c:pt>
                <c:pt idx="31040">
                  <c:v>15520</c:v>
                </c:pt>
                <c:pt idx="31041">
                  <c:v>15520.5</c:v>
                </c:pt>
                <c:pt idx="31042">
                  <c:v>15521</c:v>
                </c:pt>
                <c:pt idx="31043">
                  <c:v>15521.5</c:v>
                </c:pt>
                <c:pt idx="31044">
                  <c:v>15522</c:v>
                </c:pt>
                <c:pt idx="31045">
                  <c:v>15522.5</c:v>
                </c:pt>
                <c:pt idx="31046">
                  <c:v>15523</c:v>
                </c:pt>
                <c:pt idx="31047">
                  <c:v>15523.5</c:v>
                </c:pt>
                <c:pt idx="31048">
                  <c:v>15524</c:v>
                </c:pt>
                <c:pt idx="31049">
                  <c:v>15524.5</c:v>
                </c:pt>
                <c:pt idx="31050">
                  <c:v>15525</c:v>
                </c:pt>
                <c:pt idx="31051">
                  <c:v>15525.5</c:v>
                </c:pt>
                <c:pt idx="31052">
                  <c:v>15526</c:v>
                </c:pt>
                <c:pt idx="31053">
                  <c:v>15526.5</c:v>
                </c:pt>
                <c:pt idx="31054">
                  <c:v>15527</c:v>
                </c:pt>
                <c:pt idx="31055">
                  <c:v>15527.5</c:v>
                </c:pt>
                <c:pt idx="31056">
                  <c:v>15528</c:v>
                </c:pt>
                <c:pt idx="31057">
                  <c:v>15528.5</c:v>
                </c:pt>
                <c:pt idx="31058">
                  <c:v>15529</c:v>
                </c:pt>
                <c:pt idx="31059">
                  <c:v>15529.5</c:v>
                </c:pt>
                <c:pt idx="31060">
                  <c:v>15530</c:v>
                </c:pt>
                <c:pt idx="31061">
                  <c:v>15530.5</c:v>
                </c:pt>
                <c:pt idx="31062">
                  <c:v>15531</c:v>
                </c:pt>
                <c:pt idx="31063">
                  <c:v>15531.5</c:v>
                </c:pt>
                <c:pt idx="31064">
                  <c:v>15532</c:v>
                </c:pt>
                <c:pt idx="31065">
                  <c:v>15532.5</c:v>
                </c:pt>
                <c:pt idx="31066">
                  <c:v>15533</c:v>
                </c:pt>
                <c:pt idx="31067">
                  <c:v>15533.5</c:v>
                </c:pt>
                <c:pt idx="31068">
                  <c:v>15534</c:v>
                </c:pt>
                <c:pt idx="31069">
                  <c:v>15534.5</c:v>
                </c:pt>
                <c:pt idx="31070">
                  <c:v>15535</c:v>
                </c:pt>
                <c:pt idx="31071">
                  <c:v>15535.5</c:v>
                </c:pt>
                <c:pt idx="31072">
                  <c:v>15536</c:v>
                </c:pt>
                <c:pt idx="31073">
                  <c:v>15536.5</c:v>
                </c:pt>
                <c:pt idx="31074">
                  <c:v>15537</c:v>
                </c:pt>
                <c:pt idx="31075">
                  <c:v>15537.5</c:v>
                </c:pt>
                <c:pt idx="31076">
                  <c:v>15538</c:v>
                </c:pt>
                <c:pt idx="31077">
                  <c:v>15538.5</c:v>
                </c:pt>
                <c:pt idx="31078">
                  <c:v>15539</c:v>
                </c:pt>
                <c:pt idx="31079">
                  <c:v>15539.5</c:v>
                </c:pt>
                <c:pt idx="31080">
                  <c:v>15540</c:v>
                </c:pt>
                <c:pt idx="31081">
                  <c:v>15540.5</c:v>
                </c:pt>
                <c:pt idx="31082">
                  <c:v>15541</c:v>
                </c:pt>
                <c:pt idx="31083">
                  <c:v>15541.5</c:v>
                </c:pt>
                <c:pt idx="31084">
                  <c:v>15542</c:v>
                </c:pt>
                <c:pt idx="31085">
                  <c:v>15542.5</c:v>
                </c:pt>
                <c:pt idx="31086">
                  <c:v>15543</c:v>
                </c:pt>
                <c:pt idx="31087">
                  <c:v>15543.5</c:v>
                </c:pt>
                <c:pt idx="31088">
                  <c:v>15544</c:v>
                </c:pt>
                <c:pt idx="31089">
                  <c:v>15544.5</c:v>
                </c:pt>
                <c:pt idx="31090">
                  <c:v>15545</c:v>
                </c:pt>
                <c:pt idx="31091">
                  <c:v>15545.5</c:v>
                </c:pt>
                <c:pt idx="31092">
                  <c:v>15546</c:v>
                </c:pt>
                <c:pt idx="31093">
                  <c:v>15546.5</c:v>
                </c:pt>
                <c:pt idx="31094">
                  <c:v>15547</c:v>
                </c:pt>
                <c:pt idx="31095">
                  <c:v>15547.5</c:v>
                </c:pt>
                <c:pt idx="31096">
                  <c:v>15548</c:v>
                </c:pt>
                <c:pt idx="31097">
                  <c:v>15548.5</c:v>
                </c:pt>
                <c:pt idx="31098">
                  <c:v>15549</c:v>
                </c:pt>
                <c:pt idx="31099">
                  <c:v>15549.5</c:v>
                </c:pt>
                <c:pt idx="31100">
                  <c:v>15550</c:v>
                </c:pt>
                <c:pt idx="31101">
                  <c:v>15550.5</c:v>
                </c:pt>
                <c:pt idx="31102">
                  <c:v>15551</c:v>
                </c:pt>
                <c:pt idx="31103">
                  <c:v>15551.5</c:v>
                </c:pt>
                <c:pt idx="31104">
                  <c:v>15552</c:v>
                </c:pt>
                <c:pt idx="31105">
                  <c:v>15552.5</c:v>
                </c:pt>
                <c:pt idx="31106">
                  <c:v>15553</c:v>
                </c:pt>
                <c:pt idx="31107">
                  <c:v>15553.5</c:v>
                </c:pt>
                <c:pt idx="31108">
                  <c:v>15554</c:v>
                </c:pt>
                <c:pt idx="31109">
                  <c:v>15554.5</c:v>
                </c:pt>
                <c:pt idx="31110">
                  <c:v>15555</c:v>
                </c:pt>
                <c:pt idx="31111">
                  <c:v>15555.5</c:v>
                </c:pt>
                <c:pt idx="31112">
                  <c:v>15556</c:v>
                </c:pt>
                <c:pt idx="31113">
                  <c:v>15556.5</c:v>
                </c:pt>
                <c:pt idx="31114">
                  <c:v>15557</c:v>
                </c:pt>
                <c:pt idx="31115">
                  <c:v>15557.5</c:v>
                </c:pt>
                <c:pt idx="31116">
                  <c:v>15558</c:v>
                </c:pt>
                <c:pt idx="31117">
                  <c:v>15558.5</c:v>
                </c:pt>
                <c:pt idx="31118">
                  <c:v>15559</c:v>
                </c:pt>
                <c:pt idx="31119">
                  <c:v>15559.5</c:v>
                </c:pt>
                <c:pt idx="31120">
                  <c:v>15560</c:v>
                </c:pt>
                <c:pt idx="31121">
                  <c:v>15560.5</c:v>
                </c:pt>
                <c:pt idx="31122">
                  <c:v>15561</c:v>
                </c:pt>
                <c:pt idx="31123">
                  <c:v>15561.5</c:v>
                </c:pt>
                <c:pt idx="31124">
                  <c:v>15562</c:v>
                </c:pt>
                <c:pt idx="31125">
                  <c:v>15562.5</c:v>
                </c:pt>
                <c:pt idx="31126">
                  <c:v>15563</c:v>
                </c:pt>
                <c:pt idx="31127">
                  <c:v>15563.5</c:v>
                </c:pt>
                <c:pt idx="31128">
                  <c:v>15564</c:v>
                </c:pt>
                <c:pt idx="31129">
                  <c:v>15564.5</c:v>
                </c:pt>
                <c:pt idx="31130">
                  <c:v>15565</c:v>
                </c:pt>
                <c:pt idx="31131">
                  <c:v>15565.5</c:v>
                </c:pt>
                <c:pt idx="31132">
                  <c:v>15566</c:v>
                </c:pt>
                <c:pt idx="31133">
                  <c:v>15566.5</c:v>
                </c:pt>
                <c:pt idx="31134">
                  <c:v>15567</c:v>
                </c:pt>
                <c:pt idx="31135">
                  <c:v>15567.5</c:v>
                </c:pt>
                <c:pt idx="31136">
                  <c:v>15568</c:v>
                </c:pt>
                <c:pt idx="31137">
                  <c:v>15568.5</c:v>
                </c:pt>
                <c:pt idx="31138">
                  <c:v>15569</c:v>
                </c:pt>
                <c:pt idx="31139">
                  <c:v>15569.5</c:v>
                </c:pt>
                <c:pt idx="31140">
                  <c:v>15570</c:v>
                </c:pt>
                <c:pt idx="31141">
                  <c:v>15570.5</c:v>
                </c:pt>
                <c:pt idx="31142">
                  <c:v>15571</c:v>
                </c:pt>
                <c:pt idx="31143">
                  <c:v>15571.5</c:v>
                </c:pt>
                <c:pt idx="31144">
                  <c:v>15572</c:v>
                </c:pt>
                <c:pt idx="31145">
                  <c:v>15572.5</c:v>
                </c:pt>
                <c:pt idx="31146">
                  <c:v>15573</c:v>
                </c:pt>
                <c:pt idx="31147">
                  <c:v>15573.5</c:v>
                </c:pt>
                <c:pt idx="31148">
                  <c:v>15574</c:v>
                </c:pt>
                <c:pt idx="31149">
                  <c:v>15574.5</c:v>
                </c:pt>
                <c:pt idx="31150">
                  <c:v>15575</c:v>
                </c:pt>
                <c:pt idx="31151">
                  <c:v>15575.5</c:v>
                </c:pt>
                <c:pt idx="31152">
                  <c:v>15576</c:v>
                </c:pt>
                <c:pt idx="31153">
                  <c:v>15576.5</c:v>
                </c:pt>
                <c:pt idx="31154">
                  <c:v>15577</c:v>
                </c:pt>
                <c:pt idx="31155">
                  <c:v>15577.5</c:v>
                </c:pt>
                <c:pt idx="31156">
                  <c:v>15578</c:v>
                </c:pt>
                <c:pt idx="31157">
                  <c:v>15578.5</c:v>
                </c:pt>
                <c:pt idx="31158">
                  <c:v>15579</c:v>
                </c:pt>
                <c:pt idx="31159">
                  <c:v>15579.5</c:v>
                </c:pt>
                <c:pt idx="31160">
                  <c:v>15580</c:v>
                </c:pt>
                <c:pt idx="31161">
                  <c:v>15580.5</c:v>
                </c:pt>
                <c:pt idx="31162">
                  <c:v>15581</c:v>
                </c:pt>
                <c:pt idx="31163">
                  <c:v>15581.5</c:v>
                </c:pt>
                <c:pt idx="31164">
                  <c:v>15582</c:v>
                </c:pt>
                <c:pt idx="31165">
                  <c:v>15582.5</c:v>
                </c:pt>
                <c:pt idx="31166">
                  <c:v>15583</c:v>
                </c:pt>
                <c:pt idx="31167">
                  <c:v>15583.5</c:v>
                </c:pt>
                <c:pt idx="31168">
                  <c:v>15584</c:v>
                </c:pt>
                <c:pt idx="31169">
                  <c:v>15584.5</c:v>
                </c:pt>
                <c:pt idx="31170">
                  <c:v>15585</c:v>
                </c:pt>
                <c:pt idx="31171">
                  <c:v>15585.5</c:v>
                </c:pt>
                <c:pt idx="31172">
                  <c:v>15586</c:v>
                </c:pt>
                <c:pt idx="31173">
                  <c:v>15586.5</c:v>
                </c:pt>
                <c:pt idx="31174">
                  <c:v>15587</c:v>
                </c:pt>
                <c:pt idx="31175">
                  <c:v>15587.5</c:v>
                </c:pt>
                <c:pt idx="31176">
                  <c:v>15588</c:v>
                </c:pt>
                <c:pt idx="31177">
                  <c:v>15588.5</c:v>
                </c:pt>
                <c:pt idx="31178">
                  <c:v>15589</c:v>
                </c:pt>
                <c:pt idx="31179">
                  <c:v>15589.5</c:v>
                </c:pt>
                <c:pt idx="31180">
                  <c:v>15590</c:v>
                </c:pt>
                <c:pt idx="31181">
                  <c:v>15590.5</c:v>
                </c:pt>
                <c:pt idx="31182">
                  <c:v>15591</c:v>
                </c:pt>
                <c:pt idx="31183">
                  <c:v>15591.5</c:v>
                </c:pt>
                <c:pt idx="31184">
                  <c:v>15592</c:v>
                </c:pt>
                <c:pt idx="31185">
                  <c:v>15592.5</c:v>
                </c:pt>
                <c:pt idx="31186">
                  <c:v>15593</c:v>
                </c:pt>
                <c:pt idx="31187">
                  <c:v>15593.5</c:v>
                </c:pt>
                <c:pt idx="31188">
                  <c:v>15594</c:v>
                </c:pt>
                <c:pt idx="31189">
                  <c:v>15594.5</c:v>
                </c:pt>
                <c:pt idx="31190">
                  <c:v>15595</c:v>
                </c:pt>
                <c:pt idx="31191">
                  <c:v>15595.5</c:v>
                </c:pt>
                <c:pt idx="31192">
                  <c:v>15596</c:v>
                </c:pt>
                <c:pt idx="31193">
                  <c:v>15596.5</c:v>
                </c:pt>
                <c:pt idx="31194">
                  <c:v>15597</c:v>
                </c:pt>
                <c:pt idx="31195">
                  <c:v>15597.5</c:v>
                </c:pt>
                <c:pt idx="31196">
                  <c:v>15598</c:v>
                </c:pt>
                <c:pt idx="31197">
                  <c:v>15598.5</c:v>
                </c:pt>
                <c:pt idx="31198">
                  <c:v>15599</c:v>
                </c:pt>
                <c:pt idx="31199">
                  <c:v>15599.5</c:v>
                </c:pt>
                <c:pt idx="31200">
                  <c:v>15600</c:v>
                </c:pt>
                <c:pt idx="31201">
                  <c:v>15600.5</c:v>
                </c:pt>
                <c:pt idx="31202">
                  <c:v>15601</c:v>
                </c:pt>
                <c:pt idx="31203">
                  <c:v>15601.5</c:v>
                </c:pt>
                <c:pt idx="31204">
                  <c:v>15602</c:v>
                </c:pt>
                <c:pt idx="31205">
                  <c:v>15602.5</c:v>
                </c:pt>
                <c:pt idx="31206">
                  <c:v>15603</c:v>
                </c:pt>
                <c:pt idx="31207">
                  <c:v>15603.5</c:v>
                </c:pt>
                <c:pt idx="31208">
                  <c:v>15604</c:v>
                </c:pt>
                <c:pt idx="31209">
                  <c:v>15604.5</c:v>
                </c:pt>
                <c:pt idx="31210">
                  <c:v>15605</c:v>
                </c:pt>
                <c:pt idx="31211">
                  <c:v>15605.5</c:v>
                </c:pt>
                <c:pt idx="31212">
                  <c:v>15606</c:v>
                </c:pt>
                <c:pt idx="31213">
                  <c:v>15606.5</c:v>
                </c:pt>
                <c:pt idx="31214">
                  <c:v>15607</c:v>
                </c:pt>
                <c:pt idx="31215">
                  <c:v>15607.5</c:v>
                </c:pt>
                <c:pt idx="31216">
                  <c:v>15608</c:v>
                </c:pt>
                <c:pt idx="31217">
                  <c:v>15608.5</c:v>
                </c:pt>
                <c:pt idx="31218">
                  <c:v>15609</c:v>
                </c:pt>
                <c:pt idx="31219">
                  <c:v>15609.5</c:v>
                </c:pt>
                <c:pt idx="31220">
                  <c:v>15610</c:v>
                </c:pt>
                <c:pt idx="31221">
                  <c:v>15610.5</c:v>
                </c:pt>
                <c:pt idx="31222">
                  <c:v>15611</c:v>
                </c:pt>
                <c:pt idx="31223">
                  <c:v>15611.5</c:v>
                </c:pt>
                <c:pt idx="31224">
                  <c:v>15612</c:v>
                </c:pt>
                <c:pt idx="31225">
                  <c:v>15612.5</c:v>
                </c:pt>
                <c:pt idx="31226">
                  <c:v>15613</c:v>
                </c:pt>
                <c:pt idx="31227">
                  <c:v>15613.5</c:v>
                </c:pt>
                <c:pt idx="31228">
                  <c:v>15614</c:v>
                </c:pt>
                <c:pt idx="31229">
                  <c:v>15614.5</c:v>
                </c:pt>
                <c:pt idx="31230">
                  <c:v>15615</c:v>
                </c:pt>
                <c:pt idx="31231">
                  <c:v>15615.5</c:v>
                </c:pt>
                <c:pt idx="31232">
                  <c:v>15616</c:v>
                </c:pt>
                <c:pt idx="31233">
                  <c:v>15616.5</c:v>
                </c:pt>
                <c:pt idx="31234">
                  <c:v>15617</c:v>
                </c:pt>
                <c:pt idx="31235">
                  <c:v>15617.5</c:v>
                </c:pt>
                <c:pt idx="31236">
                  <c:v>15618</c:v>
                </c:pt>
                <c:pt idx="31237">
                  <c:v>15618.5</c:v>
                </c:pt>
                <c:pt idx="31238">
                  <c:v>15619</c:v>
                </c:pt>
                <c:pt idx="31239">
                  <c:v>15619.5</c:v>
                </c:pt>
                <c:pt idx="31240">
                  <c:v>15620</c:v>
                </c:pt>
                <c:pt idx="31241">
                  <c:v>15620.5</c:v>
                </c:pt>
                <c:pt idx="31242">
                  <c:v>15621</c:v>
                </c:pt>
                <c:pt idx="31243">
                  <c:v>15621.5</c:v>
                </c:pt>
                <c:pt idx="31244">
                  <c:v>15622</c:v>
                </c:pt>
                <c:pt idx="31245">
                  <c:v>15622.5</c:v>
                </c:pt>
                <c:pt idx="31246">
                  <c:v>15623</c:v>
                </c:pt>
                <c:pt idx="31247">
                  <c:v>15623.5</c:v>
                </c:pt>
                <c:pt idx="31248">
                  <c:v>15624</c:v>
                </c:pt>
                <c:pt idx="31249">
                  <c:v>15624.5</c:v>
                </c:pt>
                <c:pt idx="31250">
                  <c:v>15625</c:v>
                </c:pt>
                <c:pt idx="31251">
                  <c:v>15625.5</c:v>
                </c:pt>
                <c:pt idx="31252">
                  <c:v>15626</c:v>
                </c:pt>
                <c:pt idx="31253">
                  <c:v>15626.5</c:v>
                </c:pt>
                <c:pt idx="31254">
                  <c:v>15627</c:v>
                </c:pt>
                <c:pt idx="31255">
                  <c:v>15627.5</c:v>
                </c:pt>
                <c:pt idx="31256">
                  <c:v>15628</c:v>
                </c:pt>
                <c:pt idx="31257">
                  <c:v>15628.5</c:v>
                </c:pt>
                <c:pt idx="31258">
                  <c:v>15629</c:v>
                </c:pt>
                <c:pt idx="31259">
                  <c:v>15629.5</c:v>
                </c:pt>
                <c:pt idx="31260">
                  <c:v>15630</c:v>
                </c:pt>
                <c:pt idx="31261">
                  <c:v>15630.5</c:v>
                </c:pt>
                <c:pt idx="31262">
                  <c:v>15631</c:v>
                </c:pt>
                <c:pt idx="31263">
                  <c:v>15631.5</c:v>
                </c:pt>
                <c:pt idx="31264">
                  <c:v>15632</c:v>
                </c:pt>
                <c:pt idx="31265">
                  <c:v>15632.5</c:v>
                </c:pt>
                <c:pt idx="31266">
                  <c:v>15633</c:v>
                </c:pt>
                <c:pt idx="31267">
                  <c:v>15633.5</c:v>
                </c:pt>
                <c:pt idx="31268">
                  <c:v>15634</c:v>
                </c:pt>
                <c:pt idx="31269">
                  <c:v>15634.5</c:v>
                </c:pt>
                <c:pt idx="31270">
                  <c:v>15635</c:v>
                </c:pt>
                <c:pt idx="31271">
                  <c:v>15635.5</c:v>
                </c:pt>
                <c:pt idx="31272">
                  <c:v>15636</c:v>
                </c:pt>
                <c:pt idx="31273">
                  <c:v>15636.5</c:v>
                </c:pt>
                <c:pt idx="31274">
                  <c:v>15637</c:v>
                </c:pt>
                <c:pt idx="31275">
                  <c:v>15637.5</c:v>
                </c:pt>
                <c:pt idx="31276">
                  <c:v>15638</c:v>
                </c:pt>
                <c:pt idx="31277">
                  <c:v>15638.5</c:v>
                </c:pt>
                <c:pt idx="31278">
                  <c:v>15639</c:v>
                </c:pt>
                <c:pt idx="31279">
                  <c:v>15639.5</c:v>
                </c:pt>
                <c:pt idx="31280">
                  <c:v>15640</c:v>
                </c:pt>
                <c:pt idx="31281">
                  <c:v>15640.5</c:v>
                </c:pt>
                <c:pt idx="31282">
                  <c:v>15641</c:v>
                </c:pt>
                <c:pt idx="31283">
                  <c:v>15641.5</c:v>
                </c:pt>
                <c:pt idx="31284">
                  <c:v>15642</c:v>
                </c:pt>
                <c:pt idx="31285">
                  <c:v>15642.5</c:v>
                </c:pt>
                <c:pt idx="31286">
                  <c:v>15643</c:v>
                </c:pt>
                <c:pt idx="31287">
                  <c:v>15643.5</c:v>
                </c:pt>
                <c:pt idx="31288">
                  <c:v>15644</c:v>
                </c:pt>
                <c:pt idx="31289">
                  <c:v>15644.5</c:v>
                </c:pt>
                <c:pt idx="31290">
                  <c:v>15645</c:v>
                </c:pt>
                <c:pt idx="31291">
                  <c:v>15645.5</c:v>
                </c:pt>
                <c:pt idx="31292">
                  <c:v>15646</c:v>
                </c:pt>
                <c:pt idx="31293">
                  <c:v>15646.5</c:v>
                </c:pt>
                <c:pt idx="31294">
                  <c:v>15647</c:v>
                </c:pt>
                <c:pt idx="31295">
                  <c:v>15647.5</c:v>
                </c:pt>
                <c:pt idx="31296">
                  <c:v>15648</c:v>
                </c:pt>
                <c:pt idx="31297">
                  <c:v>15648.5</c:v>
                </c:pt>
                <c:pt idx="31298">
                  <c:v>15649</c:v>
                </c:pt>
                <c:pt idx="31299">
                  <c:v>15649.5</c:v>
                </c:pt>
                <c:pt idx="31300">
                  <c:v>15650</c:v>
                </c:pt>
                <c:pt idx="31301">
                  <c:v>15650.5</c:v>
                </c:pt>
                <c:pt idx="31302">
                  <c:v>15651</c:v>
                </c:pt>
                <c:pt idx="31303">
                  <c:v>15651.5</c:v>
                </c:pt>
                <c:pt idx="31304">
                  <c:v>15652</c:v>
                </c:pt>
                <c:pt idx="31305">
                  <c:v>15652.5</c:v>
                </c:pt>
                <c:pt idx="31306">
                  <c:v>15653</c:v>
                </c:pt>
                <c:pt idx="31307">
                  <c:v>15653.5</c:v>
                </c:pt>
                <c:pt idx="31308">
                  <c:v>15654</c:v>
                </c:pt>
                <c:pt idx="31309">
                  <c:v>15654.5</c:v>
                </c:pt>
                <c:pt idx="31310">
                  <c:v>15655</c:v>
                </c:pt>
                <c:pt idx="31311">
                  <c:v>15655.5</c:v>
                </c:pt>
                <c:pt idx="31312">
                  <c:v>15656</c:v>
                </c:pt>
                <c:pt idx="31313">
                  <c:v>15656.5</c:v>
                </c:pt>
                <c:pt idx="31314">
                  <c:v>15657</c:v>
                </c:pt>
                <c:pt idx="31315">
                  <c:v>15657.5</c:v>
                </c:pt>
                <c:pt idx="31316">
                  <c:v>15658</c:v>
                </c:pt>
                <c:pt idx="31317">
                  <c:v>15658.5</c:v>
                </c:pt>
                <c:pt idx="31318">
                  <c:v>15659</c:v>
                </c:pt>
                <c:pt idx="31319">
                  <c:v>15659.5</c:v>
                </c:pt>
                <c:pt idx="31320">
                  <c:v>15660</c:v>
                </c:pt>
                <c:pt idx="31321">
                  <c:v>15660.5</c:v>
                </c:pt>
                <c:pt idx="31322">
                  <c:v>15661</c:v>
                </c:pt>
                <c:pt idx="31323">
                  <c:v>15661.5</c:v>
                </c:pt>
                <c:pt idx="31324">
                  <c:v>15662</c:v>
                </c:pt>
                <c:pt idx="31325">
                  <c:v>15662.5</c:v>
                </c:pt>
                <c:pt idx="31326">
                  <c:v>15663</c:v>
                </c:pt>
                <c:pt idx="31327">
                  <c:v>15663.5</c:v>
                </c:pt>
                <c:pt idx="31328">
                  <c:v>15664</c:v>
                </c:pt>
                <c:pt idx="31329">
                  <c:v>15664.5</c:v>
                </c:pt>
                <c:pt idx="31330">
                  <c:v>15665</c:v>
                </c:pt>
                <c:pt idx="31331">
                  <c:v>15665.5</c:v>
                </c:pt>
                <c:pt idx="31332">
                  <c:v>15666</c:v>
                </c:pt>
                <c:pt idx="31333">
                  <c:v>15666.5</c:v>
                </c:pt>
                <c:pt idx="31334">
                  <c:v>15667</c:v>
                </c:pt>
                <c:pt idx="31335">
                  <c:v>15667.5</c:v>
                </c:pt>
                <c:pt idx="31336">
                  <c:v>15668</c:v>
                </c:pt>
                <c:pt idx="31337">
                  <c:v>15668.5</c:v>
                </c:pt>
                <c:pt idx="31338">
                  <c:v>15669</c:v>
                </c:pt>
                <c:pt idx="31339">
                  <c:v>15669.5</c:v>
                </c:pt>
                <c:pt idx="31340">
                  <c:v>15670</c:v>
                </c:pt>
                <c:pt idx="31341">
                  <c:v>15670.5</c:v>
                </c:pt>
                <c:pt idx="31342">
                  <c:v>15671</c:v>
                </c:pt>
                <c:pt idx="31343">
                  <c:v>15671.5</c:v>
                </c:pt>
                <c:pt idx="31344">
                  <c:v>15672</c:v>
                </c:pt>
                <c:pt idx="31345">
                  <c:v>15672.5</c:v>
                </c:pt>
                <c:pt idx="31346">
                  <c:v>15673</c:v>
                </c:pt>
                <c:pt idx="31347">
                  <c:v>15673.5</c:v>
                </c:pt>
                <c:pt idx="31348">
                  <c:v>15674</c:v>
                </c:pt>
                <c:pt idx="31349">
                  <c:v>15674.5</c:v>
                </c:pt>
                <c:pt idx="31350">
                  <c:v>15675</c:v>
                </c:pt>
                <c:pt idx="31351">
                  <c:v>15675.5</c:v>
                </c:pt>
                <c:pt idx="31352">
                  <c:v>15676</c:v>
                </c:pt>
                <c:pt idx="31353">
                  <c:v>15676.5</c:v>
                </c:pt>
                <c:pt idx="31354">
                  <c:v>15677</c:v>
                </c:pt>
                <c:pt idx="31355">
                  <c:v>15677.5</c:v>
                </c:pt>
                <c:pt idx="31356">
                  <c:v>15678</c:v>
                </c:pt>
                <c:pt idx="31357">
                  <c:v>15678.5</c:v>
                </c:pt>
                <c:pt idx="31358">
                  <c:v>15679</c:v>
                </c:pt>
                <c:pt idx="31359">
                  <c:v>15679.5</c:v>
                </c:pt>
                <c:pt idx="31360">
                  <c:v>15680</c:v>
                </c:pt>
                <c:pt idx="31361">
                  <c:v>15680.5</c:v>
                </c:pt>
                <c:pt idx="31362">
                  <c:v>15681</c:v>
                </c:pt>
                <c:pt idx="31363">
                  <c:v>15681.5</c:v>
                </c:pt>
                <c:pt idx="31364">
                  <c:v>15682</c:v>
                </c:pt>
                <c:pt idx="31365">
                  <c:v>15682.5</c:v>
                </c:pt>
                <c:pt idx="31366">
                  <c:v>15683</c:v>
                </c:pt>
                <c:pt idx="31367">
                  <c:v>15683.5</c:v>
                </c:pt>
                <c:pt idx="31368">
                  <c:v>15684</c:v>
                </c:pt>
                <c:pt idx="31369">
                  <c:v>15684.5</c:v>
                </c:pt>
                <c:pt idx="31370">
                  <c:v>15685</c:v>
                </c:pt>
                <c:pt idx="31371">
                  <c:v>15685.5</c:v>
                </c:pt>
                <c:pt idx="31372">
                  <c:v>15686</c:v>
                </c:pt>
                <c:pt idx="31373">
                  <c:v>15686.5</c:v>
                </c:pt>
                <c:pt idx="31374">
                  <c:v>15687</c:v>
                </c:pt>
                <c:pt idx="31375">
                  <c:v>15687.5</c:v>
                </c:pt>
                <c:pt idx="31376">
                  <c:v>15688</c:v>
                </c:pt>
                <c:pt idx="31377">
                  <c:v>15688.5</c:v>
                </c:pt>
                <c:pt idx="31378">
                  <c:v>15689</c:v>
                </c:pt>
                <c:pt idx="31379">
                  <c:v>15689.5</c:v>
                </c:pt>
                <c:pt idx="31380">
                  <c:v>15690</c:v>
                </c:pt>
                <c:pt idx="31381">
                  <c:v>15690.5</c:v>
                </c:pt>
                <c:pt idx="31382">
                  <c:v>15691</c:v>
                </c:pt>
                <c:pt idx="31383">
                  <c:v>15691.5</c:v>
                </c:pt>
                <c:pt idx="31384">
                  <c:v>15692</c:v>
                </c:pt>
                <c:pt idx="31385">
                  <c:v>15692.5</c:v>
                </c:pt>
                <c:pt idx="31386">
                  <c:v>15693</c:v>
                </c:pt>
                <c:pt idx="31387">
                  <c:v>15693.5</c:v>
                </c:pt>
                <c:pt idx="31388">
                  <c:v>15694</c:v>
                </c:pt>
                <c:pt idx="31389">
                  <c:v>15694.5</c:v>
                </c:pt>
                <c:pt idx="31390">
                  <c:v>15695</c:v>
                </c:pt>
                <c:pt idx="31391">
                  <c:v>15695.5</c:v>
                </c:pt>
                <c:pt idx="31392">
                  <c:v>15696</c:v>
                </c:pt>
                <c:pt idx="31393">
                  <c:v>15696.5</c:v>
                </c:pt>
                <c:pt idx="31394">
                  <c:v>15697</c:v>
                </c:pt>
                <c:pt idx="31395">
                  <c:v>15697.5</c:v>
                </c:pt>
                <c:pt idx="31396">
                  <c:v>15698</c:v>
                </c:pt>
                <c:pt idx="31397">
                  <c:v>15698.5</c:v>
                </c:pt>
                <c:pt idx="31398">
                  <c:v>15699</c:v>
                </c:pt>
                <c:pt idx="31399">
                  <c:v>15699.5</c:v>
                </c:pt>
                <c:pt idx="31400">
                  <c:v>15700</c:v>
                </c:pt>
                <c:pt idx="31401">
                  <c:v>15700.5</c:v>
                </c:pt>
                <c:pt idx="31402">
                  <c:v>15701</c:v>
                </c:pt>
                <c:pt idx="31403">
                  <c:v>15701.5</c:v>
                </c:pt>
                <c:pt idx="31404">
                  <c:v>15702</c:v>
                </c:pt>
                <c:pt idx="31405">
                  <c:v>15702.5</c:v>
                </c:pt>
                <c:pt idx="31406">
                  <c:v>15703</c:v>
                </c:pt>
                <c:pt idx="31407">
                  <c:v>15703.5</c:v>
                </c:pt>
                <c:pt idx="31408">
                  <c:v>15704</c:v>
                </c:pt>
                <c:pt idx="31409">
                  <c:v>15704.5</c:v>
                </c:pt>
                <c:pt idx="31410">
                  <c:v>15705</c:v>
                </c:pt>
                <c:pt idx="31411">
                  <c:v>15705.5</c:v>
                </c:pt>
                <c:pt idx="31412">
                  <c:v>15706</c:v>
                </c:pt>
                <c:pt idx="31413">
                  <c:v>15706.5</c:v>
                </c:pt>
                <c:pt idx="31414">
                  <c:v>15707</c:v>
                </c:pt>
                <c:pt idx="31415">
                  <c:v>15707.5</c:v>
                </c:pt>
                <c:pt idx="31416">
                  <c:v>15708</c:v>
                </c:pt>
                <c:pt idx="31417">
                  <c:v>15708.5</c:v>
                </c:pt>
                <c:pt idx="31418">
                  <c:v>15709</c:v>
                </c:pt>
                <c:pt idx="31419">
                  <c:v>15709.5</c:v>
                </c:pt>
                <c:pt idx="31420">
                  <c:v>15710</c:v>
                </c:pt>
                <c:pt idx="31421">
                  <c:v>15710.5</c:v>
                </c:pt>
                <c:pt idx="31422">
                  <c:v>15711</c:v>
                </c:pt>
                <c:pt idx="31423">
                  <c:v>15711.5</c:v>
                </c:pt>
                <c:pt idx="31424">
                  <c:v>15712</c:v>
                </c:pt>
                <c:pt idx="31425">
                  <c:v>15712.5</c:v>
                </c:pt>
                <c:pt idx="31426">
                  <c:v>15713</c:v>
                </c:pt>
                <c:pt idx="31427">
                  <c:v>15713.5</c:v>
                </c:pt>
                <c:pt idx="31428">
                  <c:v>15714</c:v>
                </c:pt>
                <c:pt idx="31429">
                  <c:v>15714.5</c:v>
                </c:pt>
                <c:pt idx="31430">
                  <c:v>15715</c:v>
                </c:pt>
                <c:pt idx="31431">
                  <c:v>15715.5</c:v>
                </c:pt>
                <c:pt idx="31432">
                  <c:v>15716</c:v>
                </c:pt>
                <c:pt idx="31433">
                  <c:v>15716.5</c:v>
                </c:pt>
                <c:pt idx="31434">
                  <c:v>15717</c:v>
                </c:pt>
                <c:pt idx="31435">
                  <c:v>15717.5</c:v>
                </c:pt>
                <c:pt idx="31436">
                  <c:v>15718</c:v>
                </c:pt>
                <c:pt idx="31437">
                  <c:v>15718.5</c:v>
                </c:pt>
                <c:pt idx="31438">
                  <c:v>15719</c:v>
                </c:pt>
                <c:pt idx="31439">
                  <c:v>15719.5</c:v>
                </c:pt>
                <c:pt idx="31440">
                  <c:v>15720</c:v>
                </c:pt>
                <c:pt idx="31441">
                  <c:v>15720.5</c:v>
                </c:pt>
                <c:pt idx="31442">
                  <c:v>15721</c:v>
                </c:pt>
                <c:pt idx="31443">
                  <c:v>15721.5</c:v>
                </c:pt>
                <c:pt idx="31444">
                  <c:v>15722</c:v>
                </c:pt>
                <c:pt idx="31445">
                  <c:v>15722.5</c:v>
                </c:pt>
                <c:pt idx="31446">
                  <c:v>15723</c:v>
                </c:pt>
                <c:pt idx="31447">
                  <c:v>15723.5</c:v>
                </c:pt>
                <c:pt idx="31448">
                  <c:v>15724</c:v>
                </c:pt>
                <c:pt idx="31449">
                  <c:v>15724.5</c:v>
                </c:pt>
                <c:pt idx="31450">
                  <c:v>15725</c:v>
                </c:pt>
                <c:pt idx="31451">
                  <c:v>15725.5</c:v>
                </c:pt>
                <c:pt idx="31452">
                  <c:v>15726</c:v>
                </c:pt>
                <c:pt idx="31453">
                  <c:v>15726.5</c:v>
                </c:pt>
                <c:pt idx="31454">
                  <c:v>15727</c:v>
                </c:pt>
                <c:pt idx="31455">
                  <c:v>15727.5</c:v>
                </c:pt>
                <c:pt idx="31456">
                  <c:v>15728</c:v>
                </c:pt>
                <c:pt idx="31457">
                  <c:v>15728.5</c:v>
                </c:pt>
                <c:pt idx="31458">
                  <c:v>15729</c:v>
                </c:pt>
                <c:pt idx="31459">
                  <c:v>15729.5</c:v>
                </c:pt>
                <c:pt idx="31460">
                  <c:v>15730</c:v>
                </c:pt>
                <c:pt idx="31461">
                  <c:v>15730.5</c:v>
                </c:pt>
                <c:pt idx="31462">
                  <c:v>15731</c:v>
                </c:pt>
                <c:pt idx="31463">
                  <c:v>15731.5</c:v>
                </c:pt>
                <c:pt idx="31464">
                  <c:v>15732</c:v>
                </c:pt>
                <c:pt idx="31465">
                  <c:v>15732.5</c:v>
                </c:pt>
                <c:pt idx="31466">
                  <c:v>15733</c:v>
                </c:pt>
                <c:pt idx="31467">
                  <c:v>15733.5</c:v>
                </c:pt>
                <c:pt idx="31468">
                  <c:v>15734</c:v>
                </c:pt>
                <c:pt idx="31469">
                  <c:v>15734.5</c:v>
                </c:pt>
                <c:pt idx="31470">
                  <c:v>15735</c:v>
                </c:pt>
                <c:pt idx="31471">
                  <c:v>15735.5</c:v>
                </c:pt>
                <c:pt idx="31472">
                  <c:v>15736</c:v>
                </c:pt>
                <c:pt idx="31473">
                  <c:v>15736.5</c:v>
                </c:pt>
                <c:pt idx="31474">
                  <c:v>15737</c:v>
                </c:pt>
                <c:pt idx="31475">
                  <c:v>15737.5</c:v>
                </c:pt>
                <c:pt idx="31476">
                  <c:v>15738</c:v>
                </c:pt>
                <c:pt idx="31477">
                  <c:v>15738.5</c:v>
                </c:pt>
                <c:pt idx="31478">
                  <c:v>15739</c:v>
                </c:pt>
                <c:pt idx="31479">
                  <c:v>15739.5</c:v>
                </c:pt>
                <c:pt idx="31480">
                  <c:v>15740</c:v>
                </c:pt>
                <c:pt idx="31481">
                  <c:v>15740.5</c:v>
                </c:pt>
                <c:pt idx="31482">
                  <c:v>15741</c:v>
                </c:pt>
                <c:pt idx="31483">
                  <c:v>15741.5</c:v>
                </c:pt>
                <c:pt idx="31484">
                  <c:v>15742</c:v>
                </c:pt>
                <c:pt idx="31485">
                  <c:v>15742.5</c:v>
                </c:pt>
                <c:pt idx="31486">
                  <c:v>15743</c:v>
                </c:pt>
                <c:pt idx="31487">
                  <c:v>15743.5</c:v>
                </c:pt>
                <c:pt idx="31488">
                  <c:v>15744</c:v>
                </c:pt>
                <c:pt idx="31489">
                  <c:v>15744.5</c:v>
                </c:pt>
                <c:pt idx="31490">
                  <c:v>15745</c:v>
                </c:pt>
                <c:pt idx="31491">
                  <c:v>15745.5</c:v>
                </c:pt>
                <c:pt idx="31492">
                  <c:v>15746</c:v>
                </c:pt>
                <c:pt idx="31493">
                  <c:v>15746.5</c:v>
                </c:pt>
                <c:pt idx="31494">
                  <c:v>15747</c:v>
                </c:pt>
                <c:pt idx="31495">
                  <c:v>15747.5</c:v>
                </c:pt>
                <c:pt idx="31496">
                  <c:v>15748</c:v>
                </c:pt>
                <c:pt idx="31497">
                  <c:v>15748.5</c:v>
                </c:pt>
                <c:pt idx="31498">
                  <c:v>15749</c:v>
                </c:pt>
                <c:pt idx="31499">
                  <c:v>15749.5</c:v>
                </c:pt>
                <c:pt idx="31500">
                  <c:v>15750</c:v>
                </c:pt>
                <c:pt idx="31501">
                  <c:v>15750.5</c:v>
                </c:pt>
                <c:pt idx="31502">
                  <c:v>15751</c:v>
                </c:pt>
                <c:pt idx="31503">
                  <c:v>15751.5</c:v>
                </c:pt>
                <c:pt idx="31504">
                  <c:v>15752</c:v>
                </c:pt>
                <c:pt idx="31505">
                  <c:v>15752.5</c:v>
                </c:pt>
                <c:pt idx="31506">
                  <c:v>15753</c:v>
                </c:pt>
                <c:pt idx="31507">
                  <c:v>15753.5</c:v>
                </c:pt>
                <c:pt idx="31508">
                  <c:v>15754</c:v>
                </c:pt>
                <c:pt idx="31509">
                  <c:v>15754.5</c:v>
                </c:pt>
                <c:pt idx="31510">
                  <c:v>15755</c:v>
                </c:pt>
                <c:pt idx="31511">
                  <c:v>15755.5</c:v>
                </c:pt>
                <c:pt idx="31512">
                  <c:v>15756</c:v>
                </c:pt>
                <c:pt idx="31513">
                  <c:v>15756.5</c:v>
                </c:pt>
                <c:pt idx="31514">
                  <c:v>15757</c:v>
                </c:pt>
                <c:pt idx="31515">
                  <c:v>15757.5</c:v>
                </c:pt>
                <c:pt idx="31516">
                  <c:v>15758</c:v>
                </c:pt>
                <c:pt idx="31517">
                  <c:v>15758.5</c:v>
                </c:pt>
                <c:pt idx="31518">
                  <c:v>15759</c:v>
                </c:pt>
                <c:pt idx="31519">
                  <c:v>15759.5</c:v>
                </c:pt>
                <c:pt idx="31520">
                  <c:v>15760</c:v>
                </c:pt>
                <c:pt idx="31521">
                  <c:v>15760.5</c:v>
                </c:pt>
                <c:pt idx="31522">
                  <c:v>15761</c:v>
                </c:pt>
                <c:pt idx="31523">
                  <c:v>15761.5</c:v>
                </c:pt>
                <c:pt idx="31524">
                  <c:v>15762</c:v>
                </c:pt>
                <c:pt idx="31525">
                  <c:v>15762.5</c:v>
                </c:pt>
                <c:pt idx="31526">
                  <c:v>15763</c:v>
                </c:pt>
                <c:pt idx="31527">
                  <c:v>15763.5</c:v>
                </c:pt>
                <c:pt idx="31528">
                  <c:v>15764</c:v>
                </c:pt>
                <c:pt idx="31529">
                  <c:v>15764.5</c:v>
                </c:pt>
                <c:pt idx="31530">
                  <c:v>15765</c:v>
                </c:pt>
                <c:pt idx="31531">
                  <c:v>15765.5</c:v>
                </c:pt>
                <c:pt idx="31532">
                  <c:v>15766</c:v>
                </c:pt>
                <c:pt idx="31533">
                  <c:v>15766.5</c:v>
                </c:pt>
                <c:pt idx="31534">
                  <c:v>15767</c:v>
                </c:pt>
                <c:pt idx="31535">
                  <c:v>15767.5</c:v>
                </c:pt>
                <c:pt idx="31536">
                  <c:v>15768</c:v>
                </c:pt>
                <c:pt idx="31537">
                  <c:v>15768.5</c:v>
                </c:pt>
                <c:pt idx="31538">
                  <c:v>15769</c:v>
                </c:pt>
                <c:pt idx="31539">
                  <c:v>15769.5</c:v>
                </c:pt>
                <c:pt idx="31540">
                  <c:v>15770</c:v>
                </c:pt>
                <c:pt idx="31541">
                  <c:v>15770.5</c:v>
                </c:pt>
                <c:pt idx="31542">
                  <c:v>15771</c:v>
                </c:pt>
                <c:pt idx="31543">
                  <c:v>15771.5</c:v>
                </c:pt>
                <c:pt idx="31544">
                  <c:v>15772</c:v>
                </c:pt>
                <c:pt idx="31545">
                  <c:v>15772.5</c:v>
                </c:pt>
                <c:pt idx="31546">
                  <c:v>15773</c:v>
                </c:pt>
                <c:pt idx="31547">
                  <c:v>15773.5</c:v>
                </c:pt>
                <c:pt idx="31548">
                  <c:v>15774</c:v>
                </c:pt>
                <c:pt idx="31549">
                  <c:v>15774.5</c:v>
                </c:pt>
                <c:pt idx="31550">
                  <c:v>15775</c:v>
                </c:pt>
                <c:pt idx="31551">
                  <c:v>15775.5</c:v>
                </c:pt>
                <c:pt idx="31552">
                  <c:v>15776</c:v>
                </c:pt>
                <c:pt idx="31553">
                  <c:v>15776.5</c:v>
                </c:pt>
                <c:pt idx="31554">
                  <c:v>15777</c:v>
                </c:pt>
                <c:pt idx="31555">
                  <c:v>15777.5</c:v>
                </c:pt>
                <c:pt idx="31556">
                  <c:v>15778</c:v>
                </c:pt>
                <c:pt idx="31557">
                  <c:v>15778.5</c:v>
                </c:pt>
                <c:pt idx="31558">
                  <c:v>15779</c:v>
                </c:pt>
                <c:pt idx="31559">
                  <c:v>15779.5</c:v>
                </c:pt>
                <c:pt idx="31560">
                  <c:v>15780</c:v>
                </c:pt>
                <c:pt idx="31561">
                  <c:v>15780.5</c:v>
                </c:pt>
                <c:pt idx="31562">
                  <c:v>15781</c:v>
                </c:pt>
                <c:pt idx="31563">
                  <c:v>15781.5</c:v>
                </c:pt>
                <c:pt idx="31564">
                  <c:v>15782</c:v>
                </c:pt>
                <c:pt idx="31565">
                  <c:v>15782.5</c:v>
                </c:pt>
                <c:pt idx="31566">
                  <c:v>15783</c:v>
                </c:pt>
                <c:pt idx="31567">
                  <c:v>15783.5</c:v>
                </c:pt>
                <c:pt idx="31568">
                  <c:v>15784</c:v>
                </c:pt>
                <c:pt idx="31569">
                  <c:v>15784.5</c:v>
                </c:pt>
                <c:pt idx="31570">
                  <c:v>15785</c:v>
                </c:pt>
                <c:pt idx="31571">
                  <c:v>15785.5</c:v>
                </c:pt>
                <c:pt idx="31572">
                  <c:v>15786</c:v>
                </c:pt>
                <c:pt idx="31573">
                  <c:v>15786.5</c:v>
                </c:pt>
                <c:pt idx="31574">
                  <c:v>15787</c:v>
                </c:pt>
                <c:pt idx="31575">
                  <c:v>15787.5</c:v>
                </c:pt>
                <c:pt idx="31576">
                  <c:v>15788</c:v>
                </c:pt>
                <c:pt idx="31577">
                  <c:v>15788.5</c:v>
                </c:pt>
                <c:pt idx="31578">
                  <c:v>15789</c:v>
                </c:pt>
                <c:pt idx="31579">
                  <c:v>15789.5</c:v>
                </c:pt>
                <c:pt idx="31580">
                  <c:v>15790</c:v>
                </c:pt>
                <c:pt idx="31581">
                  <c:v>15790.5</c:v>
                </c:pt>
                <c:pt idx="31582">
                  <c:v>15791</c:v>
                </c:pt>
                <c:pt idx="31583">
                  <c:v>15791.5</c:v>
                </c:pt>
                <c:pt idx="31584">
                  <c:v>15792</c:v>
                </c:pt>
                <c:pt idx="31585">
                  <c:v>15792.5</c:v>
                </c:pt>
                <c:pt idx="31586">
                  <c:v>15793</c:v>
                </c:pt>
                <c:pt idx="31587">
                  <c:v>15793.5</c:v>
                </c:pt>
                <c:pt idx="31588">
                  <c:v>15794</c:v>
                </c:pt>
                <c:pt idx="31589">
                  <c:v>15794.5</c:v>
                </c:pt>
                <c:pt idx="31590">
                  <c:v>15795</c:v>
                </c:pt>
                <c:pt idx="31591">
                  <c:v>15795.5</c:v>
                </c:pt>
                <c:pt idx="31592">
                  <c:v>15796</c:v>
                </c:pt>
                <c:pt idx="31593">
                  <c:v>15796.5</c:v>
                </c:pt>
                <c:pt idx="31594">
                  <c:v>15797</c:v>
                </c:pt>
                <c:pt idx="31595">
                  <c:v>15797.5</c:v>
                </c:pt>
                <c:pt idx="31596">
                  <c:v>15798</c:v>
                </c:pt>
                <c:pt idx="31597">
                  <c:v>15798.5</c:v>
                </c:pt>
                <c:pt idx="31598">
                  <c:v>15799</c:v>
                </c:pt>
                <c:pt idx="31599">
                  <c:v>15799.5</c:v>
                </c:pt>
                <c:pt idx="31600">
                  <c:v>15800</c:v>
                </c:pt>
                <c:pt idx="31601">
                  <c:v>15800.5</c:v>
                </c:pt>
                <c:pt idx="31602">
                  <c:v>15801</c:v>
                </c:pt>
                <c:pt idx="31603">
                  <c:v>15801.5</c:v>
                </c:pt>
                <c:pt idx="31604">
                  <c:v>15802</c:v>
                </c:pt>
                <c:pt idx="31605">
                  <c:v>15802.5</c:v>
                </c:pt>
                <c:pt idx="31606">
                  <c:v>15803</c:v>
                </c:pt>
                <c:pt idx="31607">
                  <c:v>15803.5</c:v>
                </c:pt>
                <c:pt idx="31608">
                  <c:v>15804</c:v>
                </c:pt>
                <c:pt idx="31609">
                  <c:v>15804.5</c:v>
                </c:pt>
                <c:pt idx="31610">
                  <c:v>15805</c:v>
                </c:pt>
                <c:pt idx="31611">
                  <c:v>15805.5</c:v>
                </c:pt>
                <c:pt idx="31612">
                  <c:v>15806</c:v>
                </c:pt>
                <c:pt idx="31613">
                  <c:v>15806.5</c:v>
                </c:pt>
                <c:pt idx="31614">
                  <c:v>15807</c:v>
                </c:pt>
                <c:pt idx="31615">
                  <c:v>15807.5</c:v>
                </c:pt>
                <c:pt idx="31616">
                  <c:v>15808</c:v>
                </c:pt>
                <c:pt idx="31617">
                  <c:v>15808.5</c:v>
                </c:pt>
                <c:pt idx="31618">
                  <c:v>15809</c:v>
                </c:pt>
                <c:pt idx="31619">
                  <c:v>15809.5</c:v>
                </c:pt>
                <c:pt idx="31620">
                  <c:v>15810</c:v>
                </c:pt>
                <c:pt idx="31621">
                  <c:v>15810.5</c:v>
                </c:pt>
                <c:pt idx="31622">
                  <c:v>15811</c:v>
                </c:pt>
                <c:pt idx="31623">
                  <c:v>15811.5</c:v>
                </c:pt>
                <c:pt idx="31624">
                  <c:v>15812</c:v>
                </c:pt>
                <c:pt idx="31625">
                  <c:v>15812.5</c:v>
                </c:pt>
                <c:pt idx="31626">
                  <c:v>15813</c:v>
                </c:pt>
                <c:pt idx="31627">
                  <c:v>15813.5</c:v>
                </c:pt>
                <c:pt idx="31628">
                  <c:v>15814</c:v>
                </c:pt>
                <c:pt idx="31629">
                  <c:v>15814.5</c:v>
                </c:pt>
                <c:pt idx="31630">
                  <c:v>15815</c:v>
                </c:pt>
                <c:pt idx="31631">
                  <c:v>15815.5</c:v>
                </c:pt>
                <c:pt idx="31632">
                  <c:v>15816</c:v>
                </c:pt>
                <c:pt idx="31633">
                  <c:v>15816.5</c:v>
                </c:pt>
                <c:pt idx="31634">
                  <c:v>15817</c:v>
                </c:pt>
                <c:pt idx="31635">
                  <c:v>15817.5</c:v>
                </c:pt>
                <c:pt idx="31636">
                  <c:v>15818</c:v>
                </c:pt>
                <c:pt idx="31637">
                  <c:v>15818.5</c:v>
                </c:pt>
                <c:pt idx="31638">
                  <c:v>15819</c:v>
                </c:pt>
                <c:pt idx="31639">
                  <c:v>15819.5</c:v>
                </c:pt>
                <c:pt idx="31640">
                  <c:v>15820</c:v>
                </c:pt>
                <c:pt idx="31641">
                  <c:v>15820.5</c:v>
                </c:pt>
                <c:pt idx="31642">
                  <c:v>15821</c:v>
                </c:pt>
                <c:pt idx="31643">
                  <c:v>15821.5</c:v>
                </c:pt>
                <c:pt idx="31644">
                  <c:v>15822</c:v>
                </c:pt>
                <c:pt idx="31645">
                  <c:v>15822.5</c:v>
                </c:pt>
                <c:pt idx="31646">
                  <c:v>15823</c:v>
                </c:pt>
                <c:pt idx="31647">
                  <c:v>15823.5</c:v>
                </c:pt>
                <c:pt idx="31648">
                  <c:v>15824</c:v>
                </c:pt>
                <c:pt idx="31649">
                  <c:v>15824.5</c:v>
                </c:pt>
                <c:pt idx="31650">
                  <c:v>15825</c:v>
                </c:pt>
                <c:pt idx="31651">
                  <c:v>15825.5</c:v>
                </c:pt>
                <c:pt idx="31652">
                  <c:v>15826</c:v>
                </c:pt>
                <c:pt idx="31653">
                  <c:v>15826.5</c:v>
                </c:pt>
                <c:pt idx="31654">
                  <c:v>15827</c:v>
                </c:pt>
                <c:pt idx="31655">
                  <c:v>15827.5</c:v>
                </c:pt>
                <c:pt idx="31656">
                  <c:v>15828</c:v>
                </c:pt>
                <c:pt idx="31657">
                  <c:v>15828.5</c:v>
                </c:pt>
                <c:pt idx="31658">
                  <c:v>15829</c:v>
                </c:pt>
                <c:pt idx="31659">
                  <c:v>15829.5</c:v>
                </c:pt>
                <c:pt idx="31660">
                  <c:v>15830</c:v>
                </c:pt>
                <c:pt idx="31661">
                  <c:v>15830.5</c:v>
                </c:pt>
                <c:pt idx="31662">
                  <c:v>15831</c:v>
                </c:pt>
                <c:pt idx="31663">
                  <c:v>15831.5</c:v>
                </c:pt>
                <c:pt idx="31664">
                  <c:v>15832</c:v>
                </c:pt>
                <c:pt idx="31665">
                  <c:v>15832.5</c:v>
                </c:pt>
                <c:pt idx="31666">
                  <c:v>15833</c:v>
                </c:pt>
                <c:pt idx="31667">
                  <c:v>15833.5</c:v>
                </c:pt>
                <c:pt idx="31668">
                  <c:v>15834</c:v>
                </c:pt>
                <c:pt idx="31669">
                  <c:v>15834.5</c:v>
                </c:pt>
                <c:pt idx="31670">
                  <c:v>15835</c:v>
                </c:pt>
                <c:pt idx="31671">
                  <c:v>15835.5</c:v>
                </c:pt>
                <c:pt idx="31672">
                  <c:v>15836</c:v>
                </c:pt>
                <c:pt idx="31673">
                  <c:v>15836.5</c:v>
                </c:pt>
                <c:pt idx="31674">
                  <c:v>15837</c:v>
                </c:pt>
                <c:pt idx="31675">
                  <c:v>15837.5</c:v>
                </c:pt>
                <c:pt idx="31676">
                  <c:v>15838</c:v>
                </c:pt>
                <c:pt idx="31677">
                  <c:v>15838.5</c:v>
                </c:pt>
                <c:pt idx="31678">
                  <c:v>15839</c:v>
                </c:pt>
                <c:pt idx="31679">
                  <c:v>15839.5</c:v>
                </c:pt>
                <c:pt idx="31680">
                  <c:v>15840</c:v>
                </c:pt>
                <c:pt idx="31681">
                  <c:v>15840.5</c:v>
                </c:pt>
                <c:pt idx="31682">
                  <c:v>15841</c:v>
                </c:pt>
                <c:pt idx="31683">
                  <c:v>15841.5</c:v>
                </c:pt>
                <c:pt idx="31684">
                  <c:v>15842</c:v>
                </c:pt>
                <c:pt idx="31685">
                  <c:v>15842.5</c:v>
                </c:pt>
                <c:pt idx="31686">
                  <c:v>15843</c:v>
                </c:pt>
                <c:pt idx="31687">
                  <c:v>15843.5</c:v>
                </c:pt>
                <c:pt idx="31688">
                  <c:v>15844</c:v>
                </c:pt>
                <c:pt idx="31689">
                  <c:v>15844.5</c:v>
                </c:pt>
                <c:pt idx="31690">
                  <c:v>15845</c:v>
                </c:pt>
                <c:pt idx="31691">
                  <c:v>15845.5</c:v>
                </c:pt>
                <c:pt idx="31692">
                  <c:v>15846</c:v>
                </c:pt>
                <c:pt idx="31693">
                  <c:v>15846.5</c:v>
                </c:pt>
                <c:pt idx="31694">
                  <c:v>15847</c:v>
                </c:pt>
                <c:pt idx="31695">
                  <c:v>15847.5</c:v>
                </c:pt>
                <c:pt idx="31696">
                  <c:v>15848</c:v>
                </c:pt>
                <c:pt idx="31697">
                  <c:v>15848.5</c:v>
                </c:pt>
                <c:pt idx="31698">
                  <c:v>15849</c:v>
                </c:pt>
                <c:pt idx="31699">
                  <c:v>15849.5</c:v>
                </c:pt>
                <c:pt idx="31700">
                  <c:v>15850</c:v>
                </c:pt>
                <c:pt idx="31701">
                  <c:v>15850.5</c:v>
                </c:pt>
                <c:pt idx="31702">
                  <c:v>15851</c:v>
                </c:pt>
                <c:pt idx="31703">
                  <c:v>15851.5</c:v>
                </c:pt>
                <c:pt idx="31704">
                  <c:v>15852</c:v>
                </c:pt>
                <c:pt idx="31705">
                  <c:v>15852.5</c:v>
                </c:pt>
                <c:pt idx="31706">
                  <c:v>15853</c:v>
                </c:pt>
                <c:pt idx="31707">
                  <c:v>15853.5</c:v>
                </c:pt>
                <c:pt idx="31708">
                  <c:v>15854</c:v>
                </c:pt>
                <c:pt idx="31709">
                  <c:v>15854.5</c:v>
                </c:pt>
                <c:pt idx="31710">
                  <c:v>15855</c:v>
                </c:pt>
                <c:pt idx="31711">
                  <c:v>15855.5</c:v>
                </c:pt>
                <c:pt idx="31712">
                  <c:v>15856</c:v>
                </c:pt>
                <c:pt idx="31713">
                  <c:v>15856.5</c:v>
                </c:pt>
                <c:pt idx="31714">
                  <c:v>15857</c:v>
                </c:pt>
                <c:pt idx="31715">
                  <c:v>15857.5</c:v>
                </c:pt>
                <c:pt idx="31716">
                  <c:v>15858</c:v>
                </c:pt>
                <c:pt idx="31717">
                  <c:v>15858.5</c:v>
                </c:pt>
                <c:pt idx="31718">
                  <c:v>15859</c:v>
                </c:pt>
                <c:pt idx="31719">
                  <c:v>15859.5</c:v>
                </c:pt>
                <c:pt idx="31720">
                  <c:v>15860</c:v>
                </c:pt>
                <c:pt idx="31721">
                  <c:v>15860.5</c:v>
                </c:pt>
                <c:pt idx="31722">
                  <c:v>15861</c:v>
                </c:pt>
                <c:pt idx="31723">
                  <c:v>15861.5</c:v>
                </c:pt>
                <c:pt idx="31724">
                  <c:v>15862</c:v>
                </c:pt>
                <c:pt idx="31725">
                  <c:v>15862.5</c:v>
                </c:pt>
                <c:pt idx="31726">
                  <c:v>15863</c:v>
                </c:pt>
                <c:pt idx="31727">
                  <c:v>15863.5</c:v>
                </c:pt>
                <c:pt idx="31728">
                  <c:v>15864</c:v>
                </c:pt>
                <c:pt idx="31729">
                  <c:v>15864.5</c:v>
                </c:pt>
                <c:pt idx="31730">
                  <c:v>15865</c:v>
                </c:pt>
                <c:pt idx="31731">
                  <c:v>15865.5</c:v>
                </c:pt>
                <c:pt idx="31732">
                  <c:v>15866</c:v>
                </c:pt>
                <c:pt idx="31733">
                  <c:v>15866.5</c:v>
                </c:pt>
                <c:pt idx="31734">
                  <c:v>15867</c:v>
                </c:pt>
                <c:pt idx="31735">
                  <c:v>15867.5</c:v>
                </c:pt>
                <c:pt idx="31736">
                  <c:v>15868</c:v>
                </c:pt>
                <c:pt idx="31737">
                  <c:v>15868.5</c:v>
                </c:pt>
                <c:pt idx="31738">
                  <c:v>15869</c:v>
                </c:pt>
                <c:pt idx="31739">
                  <c:v>15869.5</c:v>
                </c:pt>
                <c:pt idx="31740">
                  <c:v>15870</c:v>
                </c:pt>
                <c:pt idx="31741">
                  <c:v>15870.5</c:v>
                </c:pt>
                <c:pt idx="31742">
                  <c:v>15871</c:v>
                </c:pt>
                <c:pt idx="31743">
                  <c:v>15871.5</c:v>
                </c:pt>
                <c:pt idx="31744">
                  <c:v>15872</c:v>
                </c:pt>
                <c:pt idx="31745">
                  <c:v>15872.5</c:v>
                </c:pt>
                <c:pt idx="31746">
                  <c:v>15873</c:v>
                </c:pt>
                <c:pt idx="31747">
                  <c:v>15873.5</c:v>
                </c:pt>
                <c:pt idx="31748">
                  <c:v>15874</c:v>
                </c:pt>
                <c:pt idx="31749">
                  <c:v>15874.5</c:v>
                </c:pt>
                <c:pt idx="31750">
                  <c:v>15875</c:v>
                </c:pt>
                <c:pt idx="31751">
                  <c:v>15875.5</c:v>
                </c:pt>
                <c:pt idx="31752">
                  <c:v>15876</c:v>
                </c:pt>
                <c:pt idx="31753">
                  <c:v>15876.5</c:v>
                </c:pt>
                <c:pt idx="31754">
                  <c:v>15877</c:v>
                </c:pt>
                <c:pt idx="31755">
                  <c:v>15877.5</c:v>
                </c:pt>
                <c:pt idx="31756">
                  <c:v>15878</c:v>
                </c:pt>
                <c:pt idx="31757">
                  <c:v>15878.5</c:v>
                </c:pt>
                <c:pt idx="31758">
                  <c:v>15879</c:v>
                </c:pt>
                <c:pt idx="31759">
                  <c:v>15879.5</c:v>
                </c:pt>
                <c:pt idx="31760">
                  <c:v>15880</c:v>
                </c:pt>
                <c:pt idx="31761">
                  <c:v>15880.5</c:v>
                </c:pt>
                <c:pt idx="31762">
                  <c:v>15881</c:v>
                </c:pt>
                <c:pt idx="31763">
                  <c:v>15881.5</c:v>
                </c:pt>
                <c:pt idx="31764">
                  <c:v>15882</c:v>
                </c:pt>
                <c:pt idx="31765">
                  <c:v>15882.5</c:v>
                </c:pt>
                <c:pt idx="31766">
                  <c:v>15883</c:v>
                </c:pt>
                <c:pt idx="31767">
                  <c:v>15883.5</c:v>
                </c:pt>
                <c:pt idx="31768">
                  <c:v>15884</c:v>
                </c:pt>
                <c:pt idx="31769">
                  <c:v>15884.5</c:v>
                </c:pt>
                <c:pt idx="31770">
                  <c:v>15885</c:v>
                </c:pt>
                <c:pt idx="31771">
                  <c:v>15885.5</c:v>
                </c:pt>
                <c:pt idx="31772">
                  <c:v>15886</c:v>
                </c:pt>
                <c:pt idx="31773">
                  <c:v>15886.5</c:v>
                </c:pt>
                <c:pt idx="31774">
                  <c:v>15887</c:v>
                </c:pt>
                <c:pt idx="31775">
                  <c:v>15887.5</c:v>
                </c:pt>
                <c:pt idx="31776">
                  <c:v>15888</c:v>
                </c:pt>
                <c:pt idx="31777">
                  <c:v>15888.5</c:v>
                </c:pt>
                <c:pt idx="31778">
                  <c:v>15889</c:v>
                </c:pt>
                <c:pt idx="31779">
                  <c:v>15889.5</c:v>
                </c:pt>
                <c:pt idx="31780">
                  <c:v>15890</c:v>
                </c:pt>
                <c:pt idx="31781">
                  <c:v>15890.5</c:v>
                </c:pt>
                <c:pt idx="31782">
                  <c:v>15891</c:v>
                </c:pt>
                <c:pt idx="31783">
                  <c:v>15891.5</c:v>
                </c:pt>
                <c:pt idx="31784">
                  <c:v>15892</c:v>
                </c:pt>
                <c:pt idx="31785">
                  <c:v>15892.5</c:v>
                </c:pt>
                <c:pt idx="31786">
                  <c:v>15893</c:v>
                </c:pt>
                <c:pt idx="31787">
                  <c:v>15893.5</c:v>
                </c:pt>
                <c:pt idx="31788">
                  <c:v>15894</c:v>
                </c:pt>
                <c:pt idx="31789">
                  <c:v>15894.5</c:v>
                </c:pt>
                <c:pt idx="31790">
                  <c:v>15895</c:v>
                </c:pt>
                <c:pt idx="31791">
                  <c:v>15895.5</c:v>
                </c:pt>
                <c:pt idx="31792">
                  <c:v>15896</c:v>
                </c:pt>
                <c:pt idx="31793">
                  <c:v>15896.5</c:v>
                </c:pt>
                <c:pt idx="31794">
                  <c:v>15897</c:v>
                </c:pt>
                <c:pt idx="31795">
                  <c:v>15897.5</c:v>
                </c:pt>
                <c:pt idx="31796">
                  <c:v>15898</c:v>
                </c:pt>
                <c:pt idx="31797">
                  <c:v>15898.5</c:v>
                </c:pt>
                <c:pt idx="31798">
                  <c:v>15899</c:v>
                </c:pt>
                <c:pt idx="31799">
                  <c:v>15899.5</c:v>
                </c:pt>
                <c:pt idx="31800">
                  <c:v>15900</c:v>
                </c:pt>
                <c:pt idx="31801">
                  <c:v>15900.5</c:v>
                </c:pt>
                <c:pt idx="31802">
                  <c:v>15901</c:v>
                </c:pt>
                <c:pt idx="31803">
                  <c:v>15901.5</c:v>
                </c:pt>
                <c:pt idx="31804">
                  <c:v>15902</c:v>
                </c:pt>
                <c:pt idx="31805">
                  <c:v>15902.5</c:v>
                </c:pt>
                <c:pt idx="31806">
                  <c:v>15903</c:v>
                </c:pt>
                <c:pt idx="31807">
                  <c:v>15903.5</c:v>
                </c:pt>
                <c:pt idx="31808">
                  <c:v>15904</c:v>
                </c:pt>
                <c:pt idx="31809">
                  <c:v>15904.5</c:v>
                </c:pt>
                <c:pt idx="31810">
                  <c:v>15905</c:v>
                </c:pt>
                <c:pt idx="31811">
                  <c:v>15905.5</c:v>
                </c:pt>
                <c:pt idx="31812">
                  <c:v>15906</c:v>
                </c:pt>
                <c:pt idx="31813">
                  <c:v>15906.5</c:v>
                </c:pt>
                <c:pt idx="31814">
                  <c:v>15907</c:v>
                </c:pt>
                <c:pt idx="31815">
                  <c:v>15907.5</c:v>
                </c:pt>
                <c:pt idx="31816">
                  <c:v>15908</c:v>
                </c:pt>
                <c:pt idx="31817">
                  <c:v>15908.5</c:v>
                </c:pt>
                <c:pt idx="31818">
                  <c:v>15909</c:v>
                </c:pt>
                <c:pt idx="31819">
                  <c:v>15909.5</c:v>
                </c:pt>
                <c:pt idx="31820">
                  <c:v>15910</c:v>
                </c:pt>
                <c:pt idx="31821">
                  <c:v>15910.5</c:v>
                </c:pt>
                <c:pt idx="31822">
                  <c:v>15911</c:v>
                </c:pt>
                <c:pt idx="31823">
                  <c:v>15911.5</c:v>
                </c:pt>
                <c:pt idx="31824">
                  <c:v>15912</c:v>
                </c:pt>
                <c:pt idx="31825">
                  <c:v>15912.5</c:v>
                </c:pt>
                <c:pt idx="31826">
                  <c:v>15913</c:v>
                </c:pt>
                <c:pt idx="31827">
                  <c:v>15913.5</c:v>
                </c:pt>
                <c:pt idx="31828">
                  <c:v>15914</c:v>
                </c:pt>
                <c:pt idx="31829">
                  <c:v>15914.5</c:v>
                </c:pt>
                <c:pt idx="31830">
                  <c:v>15915</c:v>
                </c:pt>
                <c:pt idx="31831">
                  <c:v>15915.5</c:v>
                </c:pt>
                <c:pt idx="31832">
                  <c:v>15916</c:v>
                </c:pt>
                <c:pt idx="31833">
                  <c:v>15916.5</c:v>
                </c:pt>
                <c:pt idx="31834">
                  <c:v>15917</c:v>
                </c:pt>
                <c:pt idx="31835">
                  <c:v>15917.5</c:v>
                </c:pt>
                <c:pt idx="31836">
                  <c:v>15918</c:v>
                </c:pt>
                <c:pt idx="31837">
                  <c:v>15918.5</c:v>
                </c:pt>
                <c:pt idx="31838">
                  <c:v>15919</c:v>
                </c:pt>
                <c:pt idx="31839">
                  <c:v>15919.5</c:v>
                </c:pt>
                <c:pt idx="31840">
                  <c:v>15920</c:v>
                </c:pt>
                <c:pt idx="31841">
                  <c:v>15920.5</c:v>
                </c:pt>
                <c:pt idx="31842">
                  <c:v>15921</c:v>
                </c:pt>
                <c:pt idx="31843">
                  <c:v>15921.5</c:v>
                </c:pt>
                <c:pt idx="31844">
                  <c:v>15922</c:v>
                </c:pt>
                <c:pt idx="31845">
                  <c:v>15922.5</c:v>
                </c:pt>
                <c:pt idx="31846">
                  <c:v>15923</c:v>
                </c:pt>
                <c:pt idx="31847">
                  <c:v>15923.5</c:v>
                </c:pt>
                <c:pt idx="31848">
                  <c:v>15924</c:v>
                </c:pt>
                <c:pt idx="31849">
                  <c:v>15924.5</c:v>
                </c:pt>
                <c:pt idx="31850">
                  <c:v>15925</c:v>
                </c:pt>
                <c:pt idx="31851">
                  <c:v>15925.5</c:v>
                </c:pt>
                <c:pt idx="31852">
                  <c:v>15926</c:v>
                </c:pt>
                <c:pt idx="31853">
                  <c:v>15926.5</c:v>
                </c:pt>
                <c:pt idx="31854">
                  <c:v>15927</c:v>
                </c:pt>
                <c:pt idx="31855">
                  <c:v>15927.5</c:v>
                </c:pt>
                <c:pt idx="31856">
                  <c:v>15928</c:v>
                </c:pt>
                <c:pt idx="31857">
                  <c:v>15928.5</c:v>
                </c:pt>
                <c:pt idx="31858">
                  <c:v>15929</c:v>
                </c:pt>
                <c:pt idx="31859">
                  <c:v>15929.5</c:v>
                </c:pt>
                <c:pt idx="31860">
                  <c:v>15930</c:v>
                </c:pt>
                <c:pt idx="31861">
                  <c:v>15930.5</c:v>
                </c:pt>
                <c:pt idx="31862">
                  <c:v>15931</c:v>
                </c:pt>
                <c:pt idx="31863">
                  <c:v>15931.5</c:v>
                </c:pt>
                <c:pt idx="31864">
                  <c:v>15932</c:v>
                </c:pt>
                <c:pt idx="31865">
                  <c:v>15932.5</c:v>
                </c:pt>
                <c:pt idx="31866">
                  <c:v>15933</c:v>
                </c:pt>
                <c:pt idx="31867">
                  <c:v>15933.5</c:v>
                </c:pt>
                <c:pt idx="31868">
                  <c:v>15934</c:v>
                </c:pt>
                <c:pt idx="31869">
                  <c:v>15934.5</c:v>
                </c:pt>
                <c:pt idx="31870">
                  <c:v>15935</c:v>
                </c:pt>
                <c:pt idx="31871">
                  <c:v>15935.5</c:v>
                </c:pt>
                <c:pt idx="31872">
                  <c:v>15936</c:v>
                </c:pt>
                <c:pt idx="31873">
                  <c:v>15936.5</c:v>
                </c:pt>
                <c:pt idx="31874">
                  <c:v>15937</c:v>
                </c:pt>
                <c:pt idx="31875">
                  <c:v>15937.5</c:v>
                </c:pt>
                <c:pt idx="31876">
                  <c:v>15938</c:v>
                </c:pt>
                <c:pt idx="31877">
                  <c:v>15938.5</c:v>
                </c:pt>
                <c:pt idx="31878">
                  <c:v>15939</c:v>
                </c:pt>
                <c:pt idx="31879">
                  <c:v>15939.5</c:v>
                </c:pt>
                <c:pt idx="31880">
                  <c:v>15940</c:v>
                </c:pt>
                <c:pt idx="31881">
                  <c:v>15940.5</c:v>
                </c:pt>
                <c:pt idx="31882">
                  <c:v>15941</c:v>
                </c:pt>
                <c:pt idx="31883">
                  <c:v>15941.5</c:v>
                </c:pt>
                <c:pt idx="31884">
                  <c:v>15942</c:v>
                </c:pt>
                <c:pt idx="31885">
                  <c:v>15942.5</c:v>
                </c:pt>
                <c:pt idx="31886">
                  <c:v>15943</c:v>
                </c:pt>
                <c:pt idx="31887">
                  <c:v>15943.5</c:v>
                </c:pt>
                <c:pt idx="31888">
                  <c:v>15944</c:v>
                </c:pt>
                <c:pt idx="31889">
                  <c:v>15944.5</c:v>
                </c:pt>
                <c:pt idx="31890">
                  <c:v>15945</c:v>
                </c:pt>
                <c:pt idx="31891">
                  <c:v>15945.5</c:v>
                </c:pt>
                <c:pt idx="31892">
                  <c:v>15946</c:v>
                </c:pt>
                <c:pt idx="31893">
                  <c:v>15946.5</c:v>
                </c:pt>
                <c:pt idx="31894">
                  <c:v>15947</c:v>
                </c:pt>
                <c:pt idx="31895">
                  <c:v>15947.5</c:v>
                </c:pt>
                <c:pt idx="31896">
                  <c:v>15948</c:v>
                </c:pt>
                <c:pt idx="31897">
                  <c:v>15948.5</c:v>
                </c:pt>
                <c:pt idx="31898">
                  <c:v>15949</c:v>
                </c:pt>
                <c:pt idx="31899">
                  <c:v>15949.5</c:v>
                </c:pt>
                <c:pt idx="31900">
                  <c:v>15950</c:v>
                </c:pt>
                <c:pt idx="31901">
                  <c:v>15950.5</c:v>
                </c:pt>
                <c:pt idx="31902">
                  <c:v>15951</c:v>
                </c:pt>
                <c:pt idx="31903">
                  <c:v>15951.5</c:v>
                </c:pt>
                <c:pt idx="31904">
                  <c:v>15952</c:v>
                </c:pt>
                <c:pt idx="31905">
                  <c:v>15952.5</c:v>
                </c:pt>
                <c:pt idx="31906">
                  <c:v>15953</c:v>
                </c:pt>
                <c:pt idx="31907">
                  <c:v>15953.5</c:v>
                </c:pt>
                <c:pt idx="31908">
                  <c:v>15954</c:v>
                </c:pt>
                <c:pt idx="31909">
                  <c:v>15954.5</c:v>
                </c:pt>
                <c:pt idx="31910">
                  <c:v>15955</c:v>
                </c:pt>
                <c:pt idx="31911">
                  <c:v>15955.5</c:v>
                </c:pt>
                <c:pt idx="31912">
                  <c:v>15956</c:v>
                </c:pt>
                <c:pt idx="31913">
                  <c:v>15956.5</c:v>
                </c:pt>
                <c:pt idx="31914">
                  <c:v>15957</c:v>
                </c:pt>
                <c:pt idx="31915">
                  <c:v>15957.5</c:v>
                </c:pt>
                <c:pt idx="31916">
                  <c:v>15958</c:v>
                </c:pt>
                <c:pt idx="31917">
                  <c:v>15958.5</c:v>
                </c:pt>
                <c:pt idx="31918">
                  <c:v>15959</c:v>
                </c:pt>
                <c:pt idx="31919">
                  <c:v>15959.5</c:v>
                </c:pt>
                <c:pt idx="31920">
                  <c:v>15960</c:v>
                </c:pt>
                <c:pt idx="31921">
                  <c:v>15960.5</c:v>
                </c:pt>
                <c:pt idx="31922">
                  <c:v>15961</c:v>
                </c:pt>
                <c:pt idx="31923">
                  <c:v>15961.5</c:v>
                </c:pt>
                <c:pt idx="31924">
                  <c:v>15962</c:v>
                </c:pt>
                <c:pt idx="31925">
                  <c:v>15962.5</c:v>
                </c:pt>
                <c:pt idx="31926">
                  <c:v>15963</c:v>
                </c:pt>
                <c:pt idx="31927">
                  <c:v>15963.5</c:v>
                </c:pt>
                <c:pt idx="31928">
                  <c:v>15964</c:v>
                </c:pt>
                <c:pt idx="31929">
                  <c:v>15964.5</c:v>
                </c:pt>
                <c:pt idx="31930">
                  <c:v>15965</c:v>
                </c:pt>
                <c:pt idx="31931">
                  <c:v>15965.5</c:v>
                </c:pt>
                <c:pt idx="31932">
                  <c:v>15966</c:v>
                </c:pt>
                <c:pt idx="31933">
                  <c:v>15966.5</c:v>
                </c:pt>
                <c:pt idx="31934">
                  <c:v>15967</c:v>
                </c:pt>
                <c:pt idx="31935">
                  <c:v>15967.5</c:v>
                </c:pt>
                <c:pt idx="31936">
                  <c:v>15968</c:v>
                </c:pt>
                <c:pt idx="31937">
                  <c:v>15968.5</c:v>
                </c:pt>
                <c:pt idx="31938">
                  <c:v>15969</c:v>
                </c:pt>
                <c:pt idx="31939">
                  <c:v>15969.5</c:v>
                </c:pt>
                <c:pt idx="31940">
                  <c:v>15970</c:v>
                </c:pt>
                <c:pt idx="31941">
                  <c:v>15970.5</c:v>
                </c:pt>
                <c:pt idx="31942">
                  <c:v>15971</c:v>
                </c:pt>
                <c:pt idx="31943">
                  <c:v>15971.5</c:v>
                </c:pt>
                <c:pt idx="31944">
                  <c:v>15972</c:v>
                </c:pt>
                <c:pt idx="31945">
                  <c:v>15972.5</c:v>
                </c:pt>
                <c:pt idx="31946">
                  <c:v>15973</c:v>
                </c:pt>
                <c:pt idx="31947">
                  <c:v>15973.5</c:v>
                </c:pt>
                <c:pt idx="31948">
                  <c:v>15974</c:v>
                </c:pt>
                <c:pt idx="31949">
                  <c:v>15974.5</c:v>
                </c:pt>
                <c:pt idx="31950">
                  <c:v>15975</c:v>
                </c:pt>
                <c:pt idx="31951">
                  <c:v>15975.5</c:v>
                </c:pt>
                <c:pt idx="31952">
                  <c:v>15976</c:v>
                </c:pt>
                <c:pt idx="31953">
                  <c:v>15976.5</c:v>
                </c:pt>
                <c:pt idx="31954">
                  <c:v>15977</c:v>
                </c:pt>
                <c:pt idx="31955">
                  <c:v>15977.5</c:v>
                </c:pt>
                <c:pt idx="31956">
                  <c:v>15978</c:v>
                </c:pt>
                <c:pt idx="31957">
                  <c:v>15978.5</c:v>
                </c:pt>
                <c:pt idx="31958">
                  <c:v>15979</c:v>
                </c:pt>
                <c:pt idx="31959">
                  <c:v>15979.5</c:v>
                </c:pt>
                <c:pt idx="31960">
                  <c:v>15980</c:v>
                </c:pt>
                <c:pt idx="31961">
                  <c:v>15980.5</c:v>
                </c:pt>
                <c:pt idx="31962">
                  <c:v>15981</c:v>
                </c:pt>
                <c:pt idx="31963">
                  <c:v>15981.5</c:v>
                </c:pt>
                <c:pt idx="31964">
                  <c:v>15982</c:v>
                </c:pt>
                <c:pt idx="31965">
                  <c:v>15982.5</c:v>
                </c:pt>
                <c:pt idx="31966">
                  <c:v>15983</c:v>
                </c:pt>
                <c:pt idx="31967">
                  <c:v>15983.5</c:v>
                </c:pt>
                <c:pt idx="31968">
                  <c:v>15984</c:v>
                </c:pt>
                <c:pt idx="31969">
                  <c:v>15984.5</c:v>
                </c:pt>
                <c:pt idx="31970">
                  <c:v>15985</c:v>
                </c:pt>
                <c:pt idx="31971">
                  <c:v>15985.5</c:v>
                </c:pt>
                <c:pt idx="31972">
                  <c:v>15986</c:v>
                </c:pt>
                <c:pt idx="31973">
                  <c:v>15986.5</c:v>
                </c:pt>
                <c:pt idx="31974">
                  <c:v>15987</c:v>
                </c:pt>
                <c:pt idx="31975">
                  <c:v>15987.5</c:v>
                </c:pt>
                <c:pt idx="31976">
                  <c:v>15988</c:v>
                </c:pt>
                <c:pt idx="31977">
                  <c:v>15988.5</c:v>
                </c:pt>
                <c:pt idx="31978">
                  <c:v>15989</c:v>
                </c:pt>
                <c:pt idx="31979">
                  <c:v>15989.5</c:v>
                </c:pt>
                <c:pt idx="31980">
                  <c:v>15990</c:v>
                </c:pt>
                <c:pt idx="31981">
                  <c:v>15990.5</c:v>
                </c:pt>
                <c:pt idx="31982">
                  <c:v>15991</c:v>
                </c:pt>
                <c:pt idx="31983">
                  <c:v>15991.5</c:v>
                </c:pt>
                <c:pt idx="31984">
                  <c:v>15992</c:v>
                </c:pt>
                <c:pt idx="31985">
                  <c:v>15992.5</c:v>
                </c:pt>
                <c:pt idx="31986">
                  <c:v>15993</c:v>
                </c:pt>
                <c:pt idx="31987">
                  <c:v>15993.5</c:v>
                </c:pt>
                <c:pt idx="31988">
                  <c:v>15994</c:v>
                </c:pt>
                <c:pt idx="31989">
                  <c:v>15994.5</c:v>
                </c:pt>
                <c:pt idx="31990">
                  <c:v>15995</c:v>
                </c:pt>
                <c:pt idx="31991">
                  <c:v>15995.5</c:v>
                </c:pt>
                <c:pt idx="31992">
                  <c:v>15996</c:v>
                </c:pt>
                <c:pt idx="31993">
                  <c:v>15996.5</c:v>
                </c:pt>
                <c:pt idx="31994">
                  <c:v>15997</c:v>
                </c:pt>
                <c:pt idx="31995">
                  <c:v>15997.5</c:v>
                </c:pt>
                <c:pt idx="31996">
                  <c:v>15998</c:v>
                </c:pt>
                <c:pt idx="31997">
                  <c:v>15998.5</c:v>
                </c:pt>
                <c:pt idx="31998">
                  <c:v>15999</c:v>
                </c:pt>
                <c:pt idx="31999">
                  <c:v>15999.5</c:v>
                </c:pt>
                <c:pt idx="32000">
                  <c:v>16000</c:v>
                </c:pt>
                <c:pt idx="32001">
                  <c:v>16000.5</c:v>
                </c:pt>
                <c:pt idx="32002">
                  <c:v>16001</c:v>
                </c:pt>
                <c:pt idx="32003">
                  <c:v>16001.5</c:v>
                </c:pt>
                <c:pt idx="32004">
                  <c:v>16002</c:v>
                </c:pt>
                <c:pt idx="32005">
                  <c:v>16002.5</c:v>
                </c:pt>
                <c:pt idx="32006">
                  <c:v>16003</c:v>
                </c:pt>
                <c:pt idx="32007">
                  <c:v>16003.5</c:v>
                </c:pt>
                <c:pt idx="32008">
                  <c:v>16004</c:v>
                </c:pt>
                <c:pt idx="32009">
                  <c:v>16004.5</c:v>
                </c:pt>
                <c:pt idx="32010">
                  <c:v>16005</c:v>
                </c:pt>
                <c:pt idx="32011">
                  <c:v>16005.5</c:v>
                </c:pt>
                <c:pt idx="32012">
                  <c:v>16006</c:v>
                </c:pt>
                <c:pt idx="32013">
                  <c:v>16006.5</c:v>
                </c:pt>
                <c:pt idx="32014">
                  <c:v>16007</c:v>
                </c:pt>
                <c:pt idx="32015">
                  <c:v>16007.5</c:v>
                </c:pt>
                <c:pt idx="32016">
                  <c:v>16008</c:v>
                </c:pt>
                <c:pt idx="32017">
                  <c:v>16008.5</c:v>
                </c:pt>
                <c:pt idx="32018">
                  <c:v>16009</c:v>
                </c:pt>
                <c:pt idx="32019">
                  <c:v>16009.5</c:v>
                </c:pt>
                <c:pt idx="32020">
                  <c:v>16010</c:v>
                </c:pt>
                <c:pt idx="32021">
                  <c:v>16010.5</c:v>
                </c:pt>
                <c:pt idx="32022">
                  <c:v>16011</c:v>
                </c:pt>
                <c:pt idx="32023">
                  <c:v>16011.5</c:v>
                </c:pt>
                <c:pt idx="32024">
                  <c:v>16012</c:v>
                </c:pt>
                <c:pt idx="32025">
                  <c:v>16012.5</c:v>
                </c:pt>
                <c:pt idx="32026">
                  <c:v>16013</c:v>
                </c:pt>
                <c:pt idx="32027">
                  <c:v>16013.5</c:v>
                </c:pt>
                <c:pt idx="32028">
                  <c:v>16014</c:v>
                </c:pt>
                <c:pt idx="32029">
                  <c:v>16014.5</c:v>
                </c:pt>
                <c:pt idx="32030">
                  <c:v>16015</c:v>
                </c:pt>
                <c:pt idx="32031">
                  <c:v>16015.5</c:v>
                </c:pt>
                <c:pt idx="32032">
                  <c:v>16016</c:v>
                </c:pt>
                <c:pt idx="32033">
                  <c:v>16016.5</c:v>
                </c:pt>
                <c:pt idx="32034">
                  <c:v>16017</c:v>
                </c:pt>
                <c:pt idx="32035">
                  <c:v>16017.5</c:v>
                </c:pt>
                <c:pt idx="32036">
                  <c:v>16018</c:v>
                </c:pt>
                <c:pt idx="32037">
                  <c:v>16018.5</c:v>
                </c:pt>
                <c:pt idx="32038">
                  <c:v>16019</c:v>
                </c:pt>
                <c:pt idx="32039">
                  <c:v>16019.5</c:v>
                </c:pt>
                <c:pt idx="32040">
                  <c:v>16020</c:v>
                </c:pt>
                <c:pt idx="32041">
                  <c:v>16020.5</c:v>
                </c:pt>
                <c:pt idx="32042">
                  <c:v>16021</c:v>
                </c:pt>
                <c:pt idx="32043">
                  <c:v>16021.5</c:v>
                </c:pt>
                <c:pt idx="32044">
                  <c:v>16022</c:v>
                </c:pt>
                <c:pt idx="32045">
                  <c:v>16022.5</c:v>
                </c:pt>
                <c:pt idx="32046">
                  <c:v>16023</c:v>
                </c:pt>
                <c:pt idx="32047">
                  <c:v>16023.5</c:v>
                </c:pt>
                <c:pt idx="32048">
                  <c:v>16024</c:v>
                </c:pt>
                <c:pt idx="32049">
                  <c:v>16024.5</c:v>
                </c:pt>
                <c:pt idx="32050">
                  <c:v>16025</c:v>
                </c:pt>
                <c:pt idx="32051">
                  <c:v>16025.5</c:v>
                </c:pt>
                <c:pt idx="32052">
                  <c:v>16026</c:v>
                </c:pt>
                <c:pt idx="32053">
                  <c:v>16026.5</c:v>
                </c:pt>
                <c:pt idx="32054">
                  <c:v>16027</c:v>
                </c:pt>
                <c:pt idx="32055">
                  <c:v>16027.5</c:v>
                </c:pt>
                <c:pt idx="32056">
                  <c:v>16028</c:v>
                </c:pt>
                <c:pt idx="32057">
                  <c:v>16028.5</c:v>
                </c:pt>
                <c:pt idx="32058">
                  <c:v>16029</c:v>
                </c:pt>
                <c:pt idx="32059">
                  <c:v>16029.5</c:v>
                </c:pt>
                <c:pt idx="32060">
                  <c:v>16030</c:v>
                </c:pt>
                <c:pt idx="32061">
                  <c:v>16030.5</c:v>
                </c:pt>
                <c:pt idx="32062">
                  <c:v>16031</c:v>
                </c:pt>
                <c:pt idx="32063">
                  <c:v>16031.5</c:v>
                </c:pt>
                <c:pt idx="32064">
                  <c:v>16032</c:v>
                </c:pt>
                <c:pt idx="32065">
                  <c:v>16032.5</c:v>
                </c:pt>
                <c:pt idx="32066">
                  <c:v>16033</c:v>
                </c:pt>
                <c:pt idx="32067">
                  <c:v>16033.5</c:v>
                </c:pt>
                <c:pt idx="32068">
                  <c:v>16034</c:v>
                </c:pt>
                <c:pt idx="32069">
                  <c:v>16034.5</c:v>
                </c:pt>
                <c:pt idx="32070">
                  <c:v>16035</c:v>
                </c:pt>
                <c:pt idx="32071">
                  <c:v>16035.5</c:v>
                </c:pt>
                <c:pt idx="32072">
                  <c:v>16036</c:v>
                </c:pt>
                <c:pt idx="32073">
                  <c:v>16036.5</c:v>
                </c:pt>
                <c:pt idx="32074">
                  <c:v>16037</c:v>
                </c:pt>
                <c:pt idx="32075">
                  <c:v>16037.5</c:v>
                </c:pt>
                <c:pt idx="32076">
                  <c:v>16038</c:v>
                </c:pt>
                <c:pt idx="32077">
                  <c:v>16038.5</c:v>
                </c:pt>
                <c:pt idx="32078">
                  <c:v>16039</c:v>
                </c:pt>
                <c:pt idx="32079">
                  <c:v>16039.5</c:v>
                </c:pt>
                <c:pt idx="32080">
                  <c:v>16040</c:v>
                </c:pt>
                <c:pt idx="32081">
                  <c:v>16040.5</c:v>
                </c:pt>
                <c:pt idx="32082">
                  <c:v>16041</c:v>
                </c:pt>
                <c:pt idx="32083">
                  <c:v>16041.5</c:v>
                </c:pt>
                <c:pt idx="32084">
                  <c:v>16042</c:v>
                </c:pt>
                <c:pt idx="32085">
                  <c:v>16042.5</c:v>
                </c:pt>
                <c:pt idx="32086">
                  <c:v>16043</c:v>
                </c:pt>
                <c:pt idx="32087">
                  <c:v>16043.5</c:v>
                </c:pt>
                <c:pt idx="32088">
                  <c:v>16044</c:v>
                </c:pt>
                <c:pt idx="32089">
                  <c:v>16044.5</c:v>
                </c:pt>
                <c:pt idx="32090">
                  <c:v>16045</c:v>
                </c:pt>
                <c:pt idx="32091">
                  <c:v>16045.5</c:v>
                </c:pt>
                <c:pt idx="32092">
                  <c:v>16046</c:v>
                </c:pt>
                <c:pt idx="32093">
                  <c:v>16046.5</c:v>
                </c:pt>
                <c:pt idx="32094">
                  <c:v>16047</c:v>
                </c:pt>
                <c:pt idx="32095">
                  <c:v>16047.5</c:v>
                </c:pt>
                <c:pt idx="32096">
                  <c:v>16048</c:v>
                </c:pt>
                <c:pt idx="32097">
                  <c:v>16048.5</c:v>
                </c:pt>
                <c:pt idx="32098">
                  <c:v>16049</c:v>
                </c:pt>
                <c:pt idx="32099">
                  <c:v>16049.5</c:v>
                </c:pt>
                <c:pt idx="32100">
                  <c:v>16050</c:v>
                </c:pt>
                <c:pt idx="32101">
                  <c:v>16050.5</c:v>
                </c:pt>
                <c:pt idx="32102">
                  <c:v>16051</c:v>
                </c:pt>
                <c:pt idx="32103">
                  <c:v>16051.5</c:v>
                </c:pt>
                <c:pt idx="32104">
                  <c:v>16052</c:v>
                </c:pt>
                <c:pt idx="32105">
                  <c:v>16052.5</c:v>
                </c:pt>
                <c:pt idx="32106">
                  <c:v>16053</c:v>
                </c:pt>
                <c:pt idx="32107">
                  <c:v>16053.5</c:v>
                </c:pt>
                <c:pt idx="32108">
                  <c:v>16054</c:v>
                </c:pt>
                <c:pt idx="32109">
                  <c:v>16054.5</c:v>
                </c:pt>
                <c:pt idx="32110">
                  <c:v>16055</c:v>
                </c:pt>
                <c:pt idx="32111">
                  <c:v>16055.5</c:v>
                </c:pt>
                <c:pt idx="32112">
                  <c:v>16056</c:v>
                </c:pt>
                <c:pt idx="32113">
                  <c:v>16056.5</c:v>
                </c:pt>
                <c:pt idx="32114">
                  <c:v>16057</c:v>
                </c:pt>
                <c:pt idx="32115">
                  <c:v>16057.5</c:v>
                </c:pt>
                <c:pt idx="32116">
                  <c:v>16058</c:v>
                </c:pt>
                <c:pt idx="32117">
                  <c:v>16058.5</c:v>
                </c:pt>
                <c:pt idx="32118">
                  <c:v>16059</c:v>
                </c:pt>
                <c:pt idx="32119">
                  <c:v>16059.5</c:v>
                </c:pt>
                <c:pt idx="32120">
                  <c:v>16060</c:v>
                </c:pt>
                <c:pt idx="32121">
                  <c:v>16060.5</c:v>
                </c:pt>
                <c:pt idx="32122">
                  <c:v>16061</c:v>
                </c:pt>
                <c:pt idx="32123">
                  <c:v>16061.5</c:v>
                </c:pt>
                <c:pt idx="32124">
                  <c:v>16062</c:v>
                </c:pt>
                <c:pt idx="32125">
                  <c:v>16062.5</c:v>
                </c:pt>
                <c:pt idx="32126">
                  <c:v>16063</c:v>
                </c:pt>
                <c:pt idx="32127">
                  <c:v>16063.5</c:v>
                </c:pt>
                <c:pt idx="32128">
                  <c:v>16064</c:v>
                </c:pt>
                <c:pt idx="32129">
                  <c:v>16064.5</c:v>
                </c:pt>
                <c:pt idx="32130">
                  <c:v>16065</c:v>
                </c:pt>
                <c:pt idx="32131">
                  <c:v>16065.5</c:v>
                </c:pt>
                <c:pt idx="32132">
                  <c:v>16066</c:v>
                </c:pt>
                <c:pt idx="32133">
                  <c:v>16066.5</c:v>
                </c:pt>
                <c:pt idx="32134">
                  <c:v>16067</c:v>
                </c:pt>
                <c:pt idx="32135">
                  <c:v>16067.5</c:v>
                </c:pt>
                <c:pt idx="32136">
                  <c:v>16068</c:v>
                </c:pt>
                <c:pt idx="32137">
                  <c:v>16068.5</c:v>
                </c:pt>
                <c:pt idx="32138">
                  <c:v>16069</c:v>
                </c:pt>
                <c:pt idx="32139">
                  <c:v>16069.5</c:v>
                </c:pt>
                <c:pt idx="32140">
                  <c:v>16070</c:v>
                </c:pt>
                <c:pt idx="32141">
                  <c:v>16070.5</c:v>
                </c:pt>
                <c:pt idx="32142">
                  <c:v>16071</c:v>
                </c:pt>
                <c:pt idx="32143">
                  <c:v>16071.5</c:v>
                </c:pt>
                <c:pt idx="32144">
                  <c:v>16072</c:v>
                </c:pt>
                <c:pt idx="32145">
                  <c:v>16072.5</c:v>
                </c:pt>
                <c:pt idx="32146">
                  <c:v>16073</c:v>
                </c:pt>
                <c:pt idx="32147">
                  <c:v>16073.5</c:v>
                </c:pt>
                <c:pt idx="32148">
                  <c:v>16074</c:v>
                </c:pt>
                <c:pt idx="32149">
                  <c:v>16074.5</c:v>
                </c:pt>
                <c:pt idx="32150">
                  <c:v>16075</c:v>
                </c:pt>
                <c:pt idx="32151">
                  <c:v>16075.5</c:v>
                </c:pt>
                <c:pt idx="32152">
                  <c:v>16076</c:v>
                </c:pt>
                <c:pt idx="32153">
                  <c:v>16076.5</c:v>
                </c:pt>
                <c:pt idx="32154">
                  <c:v>16077</c:v>
                </c:pt>
                <c:pt idx="32155">
                  <c:v>16077.5</c:v>
                </c:pt>
                <c:pt idx="32156">
                  <c:v>16078</c:v>
                </c:pt>
                <c:pt idx="32157">
                  <c:v>16078.5</c:v>
                </c:pt>
                <c:pt idx="32158">
                  <c:v>16079</c:v>
                </c:pt>
                <c:pt idx="32159">
                  <c:v>16079.5</c:v>
                </c:pt>
                <c:pt idx="32160">
                  <c:v>16080</c:v>
                </c:pt>
                <c:pt idx="32161">
                  <c:v>16080.5</c:v>
                </c:pt>
                <c:pt idx="32162">
                  <c:v>16081</c:v>
                </c:pt>
                <c:pt idx="32163">
                  <c:v>16081.5</c:v>
                </c:pt>
                <c:pt idx="32164">
                  <c:v>16082</c:v>
                </c:pt>
                <c:pt idx="32165">
                  <c:v>16082.5</c:v>
                </c:pt>
                <c:pt idx="32166">
                  <c:v>16083</c:v>
                </c:pt>
                <c:pt idx="32167">
                  <c:v>16083.5</c:v>
                </c:pt>
                <c:pt idx="32168">
                  <c:v>16084</c:v>
                </c:pt>
                <c:pt idx="32169">
                  <c:v>16084.5</c:v>
                </c:pt>
                <c:pt idx="32170">
                  <c:v>16085</c:v>
                </c:pt>
                <c:pt idx="32171">
                  <c:v>16085.5</c:v>
                </c:pt>
                <c:pt idx="32172">
                  <c:v>16086</c:v>
                </c:pt>
                <c:pt idx="32173">
                  <c:v>16086.5</c:v>
                </c:pt>
                <c:pt idx="32174">
                  <c:v>16087</c:v>
                </c:pt>
                <c:pt idx="32175">
                  <c:v>16087.5</c:v>
                </c:pt>
                <c:pt idx="32176">
                  <c:v>16088</c:v>
                </c:pt>
                <c:pt idx="32177">
                  <c:v>16088.5</c:v>
                </c:pt>
                <c:pt idx="32178">
                  <c:v>16089</c:v>
                </c:pt>
                <c:pt idx="32179">
                  <c:v>16089.5</c:v>
                </c:pt>
                <c:pt idx="32180">
                  <c:v>16090</c:v>
                </c:pt>
                <c:pt idx="32181">
                  <c:v>16090.5</c:v>
                </c:pt>
                <c:pt idx="32182">
                  <c:v>16091</c:v>
                </c:pt>
                <c:pt idx="32183">
                  <c:v>16091.5</c:v>
                </c:pt>
                <c:pt idx="32184">
                  <c:v>16092</c:v>
                </c:pt>
                <c:pt idx="32185">
                  <c:v>16092.5</c:v>
                </c:pt>
                <c:pt idx="32186">
                  <c:v>16093</c:v>
                </c:pt>
                <c:pt idx="32187">
                  <c:v>16093.5</c:v>
                </c:pt>
                <c:pt idx="32188">
                  <c:v>16094</c:v>
                </c:pt>
                <c:pt idx="32189">
                  <c:v>16094.5</c:v>
                </c:pt>
                <c:pt idx="32190">
                  <c:v>16095</c:v>
                </c:pt>
                <c:pt idx="32191">
                  <c:v>16095.5</c:v>
                </c:pt>
                <c:pt idx="32192">
                  <c:v>16096</c:v>
                </c:pt>
                <c:pt idx="32193">
                  <c:v>16096.5</c:v>
                </c:pt>
                <c:pt idx="32194">
                  <c:v>16097</c:v>
                </c:pt>
                <c:pt idx="32195">
                  <c:v>16097.5</c:v>
                </c:pt>
                <c:pt idx="32196">
                  <c:v>16098</c:v>
                </c:pt>
                <c:pt idx="32197">
                  <c:v>16098.5</c:v>
                </c:pt>
                <c:pt idx="32198">
                  <c:v>16099</c:v>
                </c:pt>
                <c:pt idx="32199">
                  <c:v>16099.5</c:v>
                </c:pt>
                <c:pt idx="32200">
                  <c:v>16100</c:v>
                </c:pt>
                <c:pt idx="32201">
                  <c:v>16100.5</c:v>
                </c:pt>
                <c:pt idx="32202">
                  <c:v>16101</c:v>
                </c:pt>
                <c:pt idx="32203">
                  <c:v>16101.5</c:v>
                </c:pt>
                <c:pt idx="32204">
                  <c:v>16102</c:v>
                </c:pt>
                <c:pt idx="32205">
                  <c:v>16102.5</c:v>
                </c:pt>
                <c:pt idx="32206">
                  <c:v>16103</c:v>
                </c:pt>
                <c:pt idx="32207">
                  <c:v>16103.5</c:v>
                </c:pt>
                <c:pt idx="32208">
                  <c:v>16104</c:v>
                </c:pt>
                <c:pt idx="32209">
                  <c:v>16104.5</c:v>
                </c:pt>
                <c:pt idx="32210">
                  <c:v>16105</c:v>
                </c:pt>
                <c:pt idx="32211">
                  <c:v>16105.5</c:v>
                </c:pt>
                <c:pt idx="32212">
                  <c:v>16106</c:v>
                </c:pt>
                <c:pt idx="32213">
                  <c:v>16106.5</c:v>
                </c:pt>
                <c:pt idx="32214">
                  <c:v>16107</c:v>
                </c:pt>
                <c:pt idx="32215">
                  <c:v>16107.5</c:v>
                </c:pt>
                <c:pt idx="32216">
                  <c:v>16108</c:v>
                </c:pt>
                <c:pt idx="32217">
                  <c:v>16108.5</c:v>
                </c:pt>
                <c:pt idx="32218">
                  <c:v>16109</c:v>
                </c:pt>
                <c:pt idx="32219">
                  <c:v>16109.5</c:v>
                </c:pt>
                <c:pt idx="32220">
                  <c:v>16110</c:v>
                </c:pt>
                <c:pt idx="32221">
                  <c:v>16110.5</c:v>
                </c:pt>
                <c:pt idx="32222">
                  <c:v>16111</c:v>
                </c:pt>
                <c:pt idx="32223">
                  <c:v>16111.5</c:v>
                </c:pt>
                <c:pt idx="32224">
                  <c:v>16112</c:v>
                </c:pt>
                <c:pt idx="32225">
                  <c:v>16112.5</c:v>
                </c:pt>
                <c:pt idx="32226">
                  <c:v>16113</c:v>
                </c:pt>
                <c:pt idx="32227">
                  <c:v>16113.5</c:v>
                </c:pt>
                <c:pt idx="32228">
                  <c:v>16114</c:v>
                </c:pt>
                <c:pt idx="32229">
                  <c:v>16114.5</c:v>
                </c:pt>
                <c:pt idx="32230">
                  <c:v>16115</c:v>
                </c:pt>
                <c:pt idx="32231">
                  <c:v>16115.5</c:v>
                </c:pt>
                <c:pt idx="32232">
                  <c:v>16116</c:v>
                </c:pt>
                <c:pt idx="32233">
                  <c:v>16116.5</c:v>
                </c:pt>
                <c:pt idx="32234">
                  <c:v>16117</c:v>
                </c:pt>
                <c:pt idx="32235">
                  <c:v>16117.5</c:v>
                </c:pt>
                <c:pt idx="32236">
                  <c:v>16118</c:v>
                </c:pt>
                <c:pt idx="32237">
                  <c:v>16118.5</c:v>
                </c:pt>
                <c:pt idx="32238">
                  <c:v>16119</c:v>
                </c:pt>
                <c:pt idx="32239">
                  <c:v>16119.5</c:v>
                </c:pt>
                <c:pt idx="32240">
                  <c:v>16120</c:v>
                </c:pt>
                <c:pt idx="32241">
                  <c:v>16120.5</c:v>
                </c:pt>
                <c:pt idx="32242">
                  <c:v>16121</c:v>
                </c:pt>
                <c:pt idx="32243">
                  <c:v>16121.5</c:v>
                </c:pt>
                <c:pt idx="32244">
                  <c:v>16122</c:v>
                </c:pt>
                <c:pt idx="32245">
                  <c:v>16122.5</c:v>
                </c:pt>
                <c:pt idx="32246">
                  <c:v>16123</c:v>
                </c:pt>
                <c:pt idx="32247">
                  <c:v>16123.5</c:v>
                </c:pt>
                <c:pt idx="32248">
                  <c:v>16124</c:v>
                </c:pt>
                <c:pt idx="32249">
                  <c:v>16124.5</c:v>
                </c:pt>
                <c:pt idx="32250">
                  <c:v>16125</c:v>
                </c:pt>
                <c:pt idx="32251">
                  <c:v>16125.5</c:v>
                </c:pt>
                <c:pt idx="32252">
                  <c:v>16126</c:v>
                </c:pt>
                <c:pt idx="32253">
                  <c:v>16126.5</c:v>
                </c:pt>
                <c:pt idx="32254">
                  <c:v>16127</c:v>
                </c:pt>
                <c:pt idx="32255">
                  <c:v>16127.5</c:v>
                </c:pt>
                <c:pt idx="32256">
                  <c:v>16128</c:v>
                </c:pt>
                <c:pt idx="32257">
                  <c:v>16128.5</c:v>
                </c:pt>
                <c:pt idx="32258">
                  <c:v>16129</c:v>
                </c:pt>
                <c:pt idx="32259">
                  <c:v>16129.5</c:v>
                </c:pt>
                <c:pt idx="32260">
                  <c:v>16130</c:v>
                </c:pt>
                <c:pt idx="32261">
                  <c:v>16130.5</c:v>
                </c:pt>
                <c:pt idx="32262">
                  <c:v>16131</c:v>
                </c:pt>
                <c:pt idx="32263">
                  <c:v>16131.5</c:v>
                </c:pt>
                <c:pt idx="32264">
                  <c:v>16132</c:v>
                </c:pt>
                <c:pt idx="32265">
                  <c:v>16132.5</c:v>
                </c:pt>
                <c:pt idx="32266">
                  <c:v>16133</c:v>
                </c:pt>
                <c:pt idx="32267">
                  <c:v>16133.5</c:v>
                </c:pt>
                <c:pt idx="32268">
                  <c:v>16134</c:v>
                </c:pt>
                <c:pt idx="32269">
                  <c:v>16134.5</c:v>
                </c:pt>
                <c:pt idx="32270">
                  <c:v>16135</c:v>
                </c:pt>
                <c:pt idx="32271">
                  <c:v>16135.5</c:v>
                </c:pt>
                <c:pt idx="32272">
                  <c:v>16136</c:v>
                </c:pt>
                <c:pt idx="32273">
                  <c:v>16136.5</c:v>
                </c:pt>
                <c:pt idx="32274">
                  <c:v>16137</c:v>
                </c:pt>
                <c:pt idx="32275">
                  <c:v>16137.5</c:v>
                </c:pt>
                <c:pt idx="32276">
                  <c:v>16138</c:v>
                </c:pt>
                <c:pt idx="32277">
                  <c:v>16138.5</c:v>
                </c:pt>
                <c:pt idx="32278">
                  <c:v>16139</c:v>
                </c:pt>
                <c:pt idx="32279">
                  <c:v>16139.5</c:v>
                </c:pt>
                <c:pt idx="32280">
                  <c:v>16140</c:v>
                </c:pt>
                <c:pt idx="32281">
                  <c:v>16140.5</c:v>
                </c:pt>
                <c:pt idx="32282">
                  <c:v>16141</c:v>
                </c:pt>
                <c:pt idx="32283">
                  <c:v>16141.5</c:v>
                </c:pt>
                <c:pt idx="32284">
                  <c:v>16142</c:v>
                </c:pt>
                <c:pt idx="32285">
                  <c:v>16142.5</c:v>
                </c:pt>
                <c:pt idx="32286">
                  <c:v>16143</c:v>
                </c:pt>
                <c:pt idx="32287">
                  <c:v>16143.5</c:v>
                </c:pt>
                <c:pt idx="32288">
                  <c:v>16144</c:v>
                </c:pt>
                <c:pt idx="32289">
                  <c:v>16144.5</c:v>
                </c:pt>
                <c:pt idx="32290">
                  <c:v>16145</c:v>
                </c:pt>
                <c:pt idx="32291">
                  <c:v>16145.5</c:v>
                </c:pt>
                <c:pt idx="32292">
                  <c:v>16146</c:v>
                </c:pt>
                <c:pt idx="32293">
                  <c:v>16146.5</c:v>
                </c:pt>
                <c:pt idx="32294">
                  <c:v>16147</c:v>
                </c:pt>
                <c:pt idx="32295">
                  <c:v>16147.5</c:v>
                </c:pt>
                <c:pt idx="32296">
                  <c:v>16148</c:v>
                </c:pt>
                <c:pt idx="32297">
                  <c:v>16148.5</c:v>
                </c:pt>
                <c:pt idx="32298">
                  <c:v>16149</c:v>
                </c:pt>
                <c:pt idx="32299">
                  <c:v>16149.5</c:v>
                </c:pt>
                <c:pt idx="32300">
                  <c:v>16150</c:v>
                </c:pt>
                <c:pt idx="32301">
                  <c:v>16150.5</c:v>
                </c:pt>
                <c:pt idx="32302">
                  <c:v>16151</c:v>
                </c:pt>
                <c:pt idx="32303">
                  <c:v>16151.5</c:v>
                </c:pt>
                <c:pt idx="32304">
                  <c:v>16152</c:v>
                </c:pt>
                <c:pt idx="32305">
                  <c:v>16152.5</c:v>
                </c:pt>
                <c:pt idx="32306">
                  <c:v>16153</c:v>
                </c:pt>
                <c:pt idx="32307">
                  <c:v>16153.5</c:v>
                </c:pt>
                <c:pt idx="32308">
                  <c:v>16154</c:v>
                </c:pt>
                <c:pt idx="32309">
                  <c:v>16154.5</c:v>
                </c:pt>
                <c:pt idx="32310">
                  <c:v>16155</c:v>
                </c:pt>
                <c:pt idx="32311">
                  <c:v>16155.5</c:v>
                </c:pt>
                <c:pt idx="32312">
                  <c:v>16156</c:v>
                </c:pt>
                <c:pt idx="32313">
                  <c:v>16156.5</c:v>
                </c:pt>
                <c:pt idx="32314">
                  <c:v>16157</c:v>
                </c:pt>
                <c:pt idx="32315">
                  <c:v>16157.5</c:v>
                </c:pt>
                <c:pt idx="32316">
                  <c:v>16158</c:v>
                </c:pt>
                <c:pt idx="32317">
                  <c:v>16158.5</c:v>
                </c:pt>
                <c:pt idx="32318">
                  <c:v>16159</c:v>
                </c:pt>
                <c:pt idx="32319">
                  <c:v>16159.5</c:v>
                </c:pt>
                <c:pt idx="32320">
                  <c:v>16160</c:v>
                </c:pt>
                <c:pt idx="32321">
                  <c:v>16160.5</c:v>
                </c:pt>
                <c:pt idx="32322">
                  <c:v>16161</c:v>
                </c:pt>
                <c:pt idx="32323">
                  <c:v>16161.5</c:v>
                </c:pt>
                <c:pt idx="32324">
                  <c:v>16162</c:v>
                </c:pt>
                <c:pt idx="32325">
                  <c:v>16162.5</c:v>
                </c:pt>
                <c:pt idx="32326">
                  <c:v>16163</c:v>
                </c:pt>
                <c:pt idx="32327">
                  <c:v>16163.5</c:v>
                </c:pt>
                <c:pt idx="32328">
                  <c:v>16164</c:v>
                </c:pt>
                <c:pt idx="32329">
                  <c:v>16164.5</c:v>
                </c:pt>
                <c:pt idx="32330">
                  <c:v>16165</c:v>
                </c:pt>
                <c:pt idx="32331">
                  <c:v>16165.5</c:v>
                </c:pt>
                <c:pt idx="32332">
                  <c:v>16166</c:v>
                </c:pt>
                <c:pt idx="32333">
                  <c:v>16166.5</c:v>
                </c:pt>
                <c:pt idx="32334">
                  <c:v>16167</c:v>
                </c:pt>
                <c:pt idx="32335">
                  <c:v>16167.5</c:v>
                </c:pt>
                <c:pt idx="32336">
                  <c:v>16168</c:v>
                </c:pt>
                <c:pt idx="32337">
                  <c:v>16168.5</c:v>
                </c:pt>
                <c:pt idx="32338">
                  <c:v>16169</c:v>
                </c:pt>
                <c:pt idx="32339">
                  <c:v>16169.5</c:v>
                </c:pt>
                <c:pt idx="32340">
                  <c:v>16170</c:v>
                </c:pt>
                <c:pt idx="32341">
                  <c:v>16170.5</c:v>
                </c:pt>
                <c:pt idx="32342">
                  <c:v>16171</c:v>
                </c:pt>
                <c:pt idx="32343">
                  <c:v>16171.5</c:v>
                </c:pt>
                <c:pt idx="32344">
                  <c:v>16172</c:v>
                </c:pt>
                <c:pt idx="32345">
                  <c:v>16172.5</c:v>
                </c:pt>
                <c:pt idx="32346">
                  <c:v>16173</c:v>
                </c:pt>
                <c:pt idx="32347">
                  <c:v>16173.5</c:v>
                </c:pt>
                <c:pt idx="32348">
                  <c:v>16174</c:v>
                </c:pt>
                <c:pt idx="32349">
                  <c:v>16174.5</c:v>
                </c:pt>
                <c:pt idx="32350">
                  <c:v>16175</c:v>
                </c:pt>
                <c:pt idx="32351">
                  <c:v>16175.5</c:v>
                </c:pt>
                <c:pt idx="32352">
                  <c:v>16176</c:v>
                </c:pt>
                <c:pt idx="32353">
                  <c:v>16176.5</c:v>
                </c:pt>
                <c:pt idx="32354">
                  <c:v>16177</c:v>
                </c:pt>
                <c:pt idx="32355">
                  <c:v>16177.5</c:v>
                </c:pt>
                <c:pt idx="32356">
                  <c:v>16178</c:v>
                </c:pt>
                <c:pt idx="32357">
                  <c:v>16178.5</c:v>
                </c:pt>
                <c:pt idx="32358">
                  <c:v>16179</c:v>
                </c:pt>
                <c:pt idx="32359">
                  <c:v>16179.5</c:v>
                </c:pt>
                <c:pt idx="32360">
                  <c:v>16180</c:v>
                </c:pt>
                <c:pt idx="32361">
                  <c:v>16180.5</c:v>
                </c:pt>
                <c:pt idx="32362">
                  <c:v>16181</c:v>
                </c:pt>
                <c:pt idx="32363">
                  <c:v>16181.5</c:v>
                </c:pt>
                <c:pt idx="32364">
                  <c:v>16182</c:v>
                </c:pt>
                <c:pt idx="32365">
                  <c:v>16182.5</c:v>
                </c:pt>
                <c:pt idx="32366">
                  <c:v>16183</c:v>
                </c:pt>
                <c:pt idx="32367">
                  <c:v>16183.5</c:v>
                </c:pt>
                <c:pt idx="32368">
                  <c:v>16184</c:v>
                </c:pt>
                <c:pt idx="32369">
                  <c:v>16184.5</c:v>
                </c:pt>
                <c:pt idx="32370">
                  <c:v>16185</c:v>
                </c:pt>
                <c:pt idx="32371">
                  <c:v>16185.5</c:v>
                </c:pt>
                <c:pt idx="32372">
                  <c:v>16186</c:v>
                </c:pt>
                <c:pt idx="32373">
                  <c:v>16186.5</c:v>
                </c:pt>
                <c:pt idx="32374">
                  <c:v>16187</c:v>
                </c:pt>
                <c:pt idx="32375">
                  <c:v>16187.5</c:v>
                </c:pt>
                <c:pt idx="32376">
                  <c:v>16188</c:v>
                </c:pt>
                <c:pt idx="32377">
                  <c:v>16188.5</c:v>
                </c:pt>
                <c:pt idx="32378">
                  <c:v>16189</c:v>
                </c:pt>
                <c:pt idx="32379">
                  <c:v>16189.5</c:v>
                </c:pt>
                <c:pt idx="32380">
                  <c:v>16190</c:v>
                </c:pt>
                <c:pt idx="32381">
                  <c:v>16190.5</c:v>
                </c:pt>
                <c:pt idx="32382">
                  <c:v>16191</c:v>
                </c:pt>
                <c:pt idx="32383">
                  <c:v>16191.5</c:v>
                </c:pt>
                <c:pt idx="32384">
                  <c:v>16192</c:v>
                </c:pt>
                <c:pt idx="32385">
                  <c:v>16192.5</c:v>
                </c:pt>
                <c:pt idx="32386">
                  <c:v>16193</c:v>
                </c:pt>
                <c:pt idx="32387">
                  <c:v>16193.5</c:v>
                </c:pt>
                <c:pt idx="32388">
                  <c:v>16194</c:v>
                </c:pt>
                <c:pt idx="32389">
                  <c:v>16194.5</c:v>
                </c:pt>
                <c:pt idx="32390">
                  <c:v>16195</c:v>
                </c:pt>
                <c:pt idx="32391">
                  <c:v>16195.5</c:v>
                </c:pt>
                <c:pt idx="32392">
                  <c:v>16196</c:v>
                </c:pt>
                <c:pt idx="32393">
                  <c:v>16196.5</c:v>
                </c:pt>
                <c:pt idx="32394">
                  <c:v>16197</c:v>
                </c:pt>
                <c:pt idx="32395">
                  <c:v>16197.5</c:v>
                </c:pt>
                <c:pt idx="32396">
                  <c:v>16198</c:v>
                </c:pt>
                <c:pt idx="32397">
                  <c:v>16198.5</c:v>
                </c:pt>
                <c:pt idx="32398">
                  <c:v>16199</c:v>
                </c:pt>
                <c:pt idx="32399">
                  <c:v>16199.5</c:v>
                </c:pt>
                <c:pt idx="32400">
                  <c:v>16200</c:v>
                </c:pt>
                <c:pt idx="32401">
                  <c:v>16200.5</c:v>
                </c:pt>
                <c:pt idx="32402">
                  <c:v>16201</c:v>
                </c:pt>
                <c:pt idx="32403">
                  <c:v>16201.5</c:v>
                </c:pt>
                <c:pt idx="32404">
                  <c:v>16202</c:v>
                </c:pt>
                <c:pt idx="32405">
                  <c:v>16202.5</c:v>
                </c:pt>
                <c:pt idx="32406">
                  <c:v>16203</c:v>
                </c:pt>
                <c:pt idx="32407">
                  <c:v>16203.5</c:v>
                </c:pt>
                <c:pt idx="32408">
                  <c:v>16204</c:v>
                </c:pt>
                <c:pt idx="32409">
                  <c:v>16204.5</c:v>
                </c:pt>
                <c:pt idx="32410">
                  <c:v>16205</c:v>
                </c:pt>
                <c:pt idx="32411">
                  <c:v>16205.5</c:v>
                </c:pt>
                <c:pt idx="32412">
                  <c:v>16206</c:v>
                </c:pt>
                <c:pt idx="32413">
                  <c:v>16206.5</c:v>
                </c:pt>
                <c:pt idx="32414">
                  <c:v>16207</c:v>
                </c:pt>
                <c:pt idx="32415">
                  <c:v>16207.5</c:v>
                </c:pt>
                <c:pt idx="32416">
                  <c:v>16208</c:v>
                </c:pt>
                <c:pt idx="32417">
                  <c:v>16208.5</c:v>
                </c:pt>
                <c:pt idx="32418">
                  <c:v>16209</c:v>
                </c:pt>
                <c:pt idx="32419">
                  <c:v>16209.5</c:v>
                </c:pt>
                <c:pt idx="32420">
                  <c:v>16210</c:v>
                </c:pt>
                <c:pt idx="32421">
                  <c:v>16210.5</c:v>
                </c:pt>
                <c:pt idx="32422">
                  <c:v>16211</c:v>
                </c:pt>
                <c:pt idx="32423">
                  <c:v>16211.5</c:v>
                </c:pt>
                <c:pt idx="32424">
                  <c:v>16212</c:v>
                </c:pt>
                <c:pt idx="32425">
                  <c:v>16212.5</c:v>
                </c:pt>
                <c:pt idx="32426">
                  <c:v>16213</c:v>
                </c:pt>
                <c:pt idx="32427">
                  <c:v>16213.5</c:v>
                </c:pt>
                <c:pt idx="32428">
                  <c:v>16214</c:v>
                </c:pt>
                <c:pt idx="32429">
                  <c:v>16214.5</c:v>
                </c:pt>
                <c:pt idx="32430">
                  <c:v>16215</c:v>
                </c:pt>
                <c:pt idx="32431">
                  <c:v>16215.5</c:v>
                </c:pt>
                <c:pt idx="32432">
                  <c:v>16216</c:v>
                </c:pt>
                <c:pt idx="32433">
                  <c:v>16216.5</c:v>
                </c:pt>
                <c:pt idx="32434">
                  <c:v>16217</c:v>
                </c:pt>
                <c:pt idx="32435">
                  <c:v>16217.5</c:v>
                </c:pt>
                <c:pt idx="32436">
                  <c:v>16218</c:v>
                </c:pt>
                <c:pt idx="32437">
                  <c:v>16218.5</c:v>
                </c:pt>
                <c:pt idx="32438">
                  <c:v>16219</c:v>
                </c:pt>
                <c:pt idx="32439">
                  <c:v>16219.5</c:v>
                </c:pt>
                <c:pt idx="32440">
                  <c:v>16220</c:v>
                </c:pt>
                <c:pt idx="32441">
                  <c:v>16220.5</c:v>
                </c:pt>
                <c:pt idx="32442">
                  <c:v>16221</c:v>
                </c:pt>
                <c:pt idx="32443">
                  <c:v>16221.5</c:v>
                </c:pt>
                <c:pt idx="32444">
                  <c:v>16222</c:v>
                </c:pt>
                <c:pt idx="32445">
                  <c:v>16222.5</c:v>
                </c:pt>
                <c:pt idx="32446">
                  <c:v>16223</c:v>
                </c:pt>
                <c:pt idx="32447">
                  <c:v>16223.5</c:v>
                </c:pt>
                <c:pt idx="32448">
                  <c:v>16224</c:v>
                </c:pt>
                <c:pt idx="32449">
                  <c:v>16224.5</c:v>
                </c:pt>
                <c:pt idx="32450">
                  <c:v>16225</c:v>
                </c:pt>
                <c:pt idx="32451">
                  <c:v>16225.5</c:v>
                </c:pt>
                <c:pt idx="32452">
                  <c:v>16226</c:v>
                </c:pt>
                <c:pt idx="32453">
                  <c:v>16226.5</c:v>
                </c:pt>
                <c:pt idx="32454">
                  <c:v>16227</c:v>
                </c:pt>
                <c:pt idx="32455">
                  <c:v>16227.5</c:v>
                </c:pt>
                <c:pt idx="32456">
                  <c:v>16228</c:v>
                </c:pt>
                <c:pt idx="32457">
                  <c:v>16228.5</c:v>
                </c:pt>
                <c:pt idx="32458">
                  <c:v>16229</c:v>
                </c:pt>
                <c:pt idx="32459">
                  <c:v>16229.5</c:v>
                </c:pt>
                <c:pt idx="32460">
                  <c:v>16230</c:v>
                </c:pt>
                <c:pt idx="32461">
                  <c:v>16230.5</c:v>
                </c:pt>
                <c:pt idx="32462">
                  <c:v>16231</c:v>
                </c:pt>
                <c:pt idx="32463">
                  <c:v>16231.5</c:v>
                </c:pt>
                <c:pt idx="32464">
                  <c:v>16232</c:v>
                </c:pt>
                <c:pt idx="32465">
                  <c:v>16232.5</c:v>
                </c:pt>
                <c:pt idx="32466">
                  <c:v>16233</c:v>
                </c:pt>
                <c:pt idx="32467">
                  <c:v>16233.5</c:v>
                </c:pt>
                <c:pt idx="32468">
                  <c:v>16234</c:v>
                </c:pt>
                <c:pt idx="32469">
                  <c:v>16234.5</c:v>
                </c:pt>
                <c:pt idx="32470">
                  <c:v>16235</c:v>
                </c:pt>
                <c:pt idx="32471">
                  <c:v>16235.5</c:v>
                </c:pt>
                <c:pt idx="32472">
                  <c:v>16236</c:v>
                </c:pt>
                <c:pt idx="32473">
                  <c:v>16236.5</c:v>
                </c:pt>
                <c:pt idx="32474">
                  <c:v>16237</c:v>
                </c:pt>
                <c:pt idx="32475">
                  <c:v>16237.5</c:v>
                </c:pt>
                <c:pt idx="32476">
                  <c:v>16238</c:v>
                </c:pt>
                <c:pt idx="32477">
                  <c:v>16238.5</c:v>
                </c:pt>
                <c:pt idx="32478">
                  <c:v>16239</c:v>
                </c:pt>
                <c:pt idx="32479">
                  <c:v>16239.5</c:v>
                </c:pt>
                <c:pt idx="32480">
                  <c:v>16240</c:v>
                </c:pt>
                <c:pt idx="32481">
                  <c:v>16240.5</c:v>
                </c:pt>
                <c:pt idx="32482">
                  <c:v>16241</c:v>
                </c:pt>
                <c:pt idx="32483">
                  <c:v>16241.5</c:v>
                </c:pt>
                <c:pt idx="32484">
                  <c:v>16242</c:v>
                </c:pt>
                <c:pt idx="32485">
                  <c:v>16242.5</c:v>
                </c:pt>
                <c:pt idx="32486">
                  <c:v>16243</c:v>
                </c:pt>
                <c:pt idx="32487">
                  <c:v>16243.5</c:v>
                </c:pt>
                <c:pt idx="32488">
                  <c:v>16244</c:v>
                </c:pt>
                <c:pt idx="32489">
                  <c:v>16244.5</c:v>
                </c:pt>
                <c:pt idx="32490">
                  <c:v>16245</c:v>
                </c:pt>
                <c:pt idx="32491">
                  <c:v>16245.5</c:v>
                </c:pt>
                <c:pt idx="32492">
                  <c:v>16246</c:v>
                </c:pt>
                <c:pt idx="32493">
                  <c:v>16246.5</c:v>
                </c:pt>
                <c:pt idx="32494">
                  <c:v>16247</c:v>
                </c:pt>
                <c:pt idx="32495">
                  <c:v>16247.5</c:v>
                </c:pt>
                <c:pt idx="32496">
                  <c:v>16248</c:v>
                </c:pt>
                <c:pt idx="32497">
                  <c:v>16248.5</c:v>
                </c:pt>
                <c:pt idx="32498">
                  <c:v>16249</c:v>
                </c:pt>
                <c:pt idx="32499">
                  <c:v>16249.5</c:v>
                </c:pt>
                <c:pt idx="32500">
                  <c:v>16250</c:v>
                </c:pt>
                <c:pt idx="32501">
                  <c:v>16250.5</c:v>
                </c:pt>
                <c:pt idx="32502">
                  <c:v>16251</c:v>
                </c:pt>
                <c:pt idx="32503">
                  <c:v>16251.5</c:v>
                </c:pt>
                <c:pt idx="32504">
                  <c:v>16252</c:v>
                </c:pt>
                <c:pt idx="32505">
                  <c:v>16252.5</c:v>
                </c:pt>
                <c:pt idx="32506">
                  <c:v>16253</c:v>
                </c:pt>
                <c:pt idx="32507">
                  <c:v>16253.5</c:v>
                </c:pt>
                <c:pt idx="32508">
                  <c:v>16254</c:v>
                </c:pt>
                <c:pt idx="32509">
                  <c:v>16254.5</c:v>
                </c:pt>
                <c:pt idx="32510">
                  <c:v>16255</c:v>
                </c:pt>
                <c:pt idx="32511">
                  <c:v>16255.5</c:v>
                </c:pt>
                <c:pt idx="32512">
                  <c:v>16256</c:v>
                </c:pt>
                <c:pt idx="32513">
                  <c:v>16256.5</c:v>
                </c:pt>
                <c:pt idx="32514">
                  <c:v>16257</c:v>
                </c:pt>
                <c:pt idx="32515">
                  <c:v>16257.5</c:v>
                </c:pt>
                <c:pt idx="32516">
                  <c:v>16258</c:v>
                </c:pt>
                <c:pt idx="32517">
                  <c:v>16258.5</c:v>
                </c:pt>
                <c:pt idx="32518">
                  <c:v>16259</c:v>
                </c:pt>
                <c:pt idx="32519">
                  <c:v>16259.5</c:v>
                </c:pt>
                <c:pt idx="32520">
                  <c:v>16260</c:v>
                </c:pt>
                <c:pt idx="32521">
                  <c:v>16260.5</c:v>
                </c:pt>
                <c:pt idx="32522">
                  <c:v>16261</c:v>
                </c:pt>
                <c:pt idx="32523">
                  <c:v>16261.5</c:v>
                </c:pt>
                <c:pt idx="32524">
                  <c:v>16262</c:v>
                </c:pt>
                <c:pt idx="32525">
                  <c:v>16262.5</c:v>
                </c:pt>
                <c:pt idx="32526">
                  <c:v>16263</c:v>
                </c:pt>
                <c:pt idx="32527">
                  <c:v>16263.5</c:v>
                </c:pt>
                <c:pt idx="32528">
                  <c:v>16264</c:v>
                </c:pt>
                <c:pt idx="32529">
                  <c:v>16264.5</c:v>
                </c:pt>
                <c:pt idx="32530">
                  <c:v>16265</c:v>
                </c:pt>
                <c:pt idx="32531">
                  <c:v>16265.5</c:v>
                </c:pt>
                <c:pt idx="32532">
                  <c:v>16266</c:v>
                </c:pt>
                <c:pt idx="32533">
                  <c:v>16266.5</c:v>
                </c:pt>
                <c:pt idx="32534">
                  <c:v>16267</c:v>
                </c:pt>
                <c:pt idx="32535">
                  <c:v>16267.5</c:v>
                </c:pt>
                <c:pt idx="32536">
                  <c:v>16268</c:v>
                </c:pt>
                <c:pt idx="32537">
                  <c:v>16268.5</c:v>
                </c:pt>
                <c:pt idx="32538">
                  <c:v>16269</c:v>
                </c:pt>
                <c:pt idx="32539">
                  <c:v>16269.5</c:v>
                </c:pt>
                <c:pt idx="32540">
                  <c:v>16270</c:v>
                </c:pt>
                <c:pt idx="32541">
                  <c:v>16270.5</c:v>
                </c:pt>
                <c:pt idx="32542">
                  <c:v>16271</c:v>
                </c:pt>
                <c:pt idx="32543">
                  <c:v>16271.5</c:v>
                </c:pt>
                <c:pt idx="32544">
                  <c:v>16272</c:v>
                </c:pt>
                <c:pt idx="32545">
                  <c:v>16272.5</c:v>
                </c:pt>
                <c:pt idx="32546">
                  <c:v>16273</c:v>
                </c:pt>
                <c:pt idx="32547">
                  <c:v>16273.5</c:v>
                </c:pt>
                <c:pt idx="32548">
                  <c:v>16274</c:v>
                </c:pt>
                <c:pt idx="32549">
                  <c:v>16274.5</c:v>
                </c:pt>
                <c:pt idx="32550">
                  <c:v>16275</c:v>
                </c:pt>
                <c:pt idx="32551">
                  <c:v>16275.5</c:v>
                </c:pt>
                <c:pt idx="32552">
                  <c:v>16276</c:v>
                </c:pt>
                <c:pt idx="32553">
                  <c:v>16276.5</c:v>
                </c:pt>
                <c:pt idx="32554">
                  <c:v>16277</c:v>
                </c:pt>
                <c:pt idx="32555">
                  <c:v>16277.5</c:v>
                </c:pt>
                <c:pt idx="32556">
                  <c:v>16278</c:v>
                </c:pt>
                <c:pt idx="32557">
                  <c:v>16278.5</c:v>
                </c:pt>
                <c:pt idx="32558">
                  <c:v>16279</c:v>
                </c:pt>
                <c:pt idx="32559">
                  <c:v>16279.5</c:v>
                </c:pt>
                <c:pt idx="32560">
                  <c:v>16280</c:v>
                </c:pt>
                <c:pt idx="32561">
                  <c:v>16280.5</c:v>
                </c:pt>
                <c:pt idx="32562">
                  <c:v>16281</c:v>
                </c:pt>
                <c:pt idx="32563">
                  <c:v>16281.5</c:v>
                </c:pt>
                <c:pt idx="32564">
                  <c:v>16282</c:v>
                </c:pt>
                <c:pt idx="32565">
                  <c:v>16282.5</c:v>
                </c:pt>
                <c:pt idx="32566">
                  <c:v>16283</c:v>
                </c:pt>
                <c:pt idx="32567">
                  <c:v>16283.5</c:v>
                </c:pt>
                <c:pt idx="32568">
                  <c:v>16284</c:v>
                </c:pt>
                <c:pt idx="32569">
                  <c:v>16284.5</c:v>
                </c:pt>
                <c:pt idx="32570">
                  <c:v>16285</c:v>
                </c:pt>
                <c:pt idx="32571">
                  <c:v>16285.5</c:v>
                </c:pt>
                <c:pt idx="32572">
                  <c:v>16286</c:v>
                </c:pt>
                <c:pt idx="32573">
                  <c:v>16286.5</c:v>
                </c:pt>
                <c:pt idx="32574">
                  <c:v>16287</c:v>
                </c:pt>
                <c:pt idx="32575">
                  <c:v>16287.5</c:v>
                </c:pt>
                <c:pt idx="32576">
                  <c:v>16288</c:v>
                </c:pt>
                <c:pt idx="32577">
                  <c:v>16288.5</c:v>
                </c:pt>
                <c:pt idx="32578">
                  <c:v>16289</c:v>
                </c:pt>
                <c:pt idx="32579">
                  <c:v>16289.5</c:v>
                </c:pt>
                <c:pt idx="32580">
                  <c:v>16290</c:v>
                </c:pt>
                <c:pt idx="32581">
                  <c:v>16290.5</c:v>
                </c:pt>
                <c:pt idx="32582">
                  <c:v>16291</c:v>
                </c:pt>
                <c:pt idx="32583">
                  <c:v>16291.5</c:v>
                </c:pt>
                <c:pt idx="32584">
                  <c:v>16292</c:v>
                </c:pt>
                <c:pt idx="32585">
                  <c:v>16292.5</c:v>
                </c:pt>
                <c:pt idx="32586">
                  <c:v>16293</c:v>
                </c:pt>
                <c:pt idx="32587">
                  <c:v>16293.5</c:v>
                </c:pt>
                <c:pt idx="32588">
                  <c:v>16294</c:v>
                </c:pt>
                <c:pt idx="32589">
                  <c:v>16294.5</c:v>
                </c:pt>
                <c:pt idx="32590">
                  <c:v>16295</c:v>
                </c:pt>
                <c:pt idx="32591">
                  <c:v>16295.5</c:v>
                </c:pt>
                <c:pt idx="32592">
                  <c:v>16296</c:v>
                </c:pt>
                <c:pt idx="32593">
                  <c:v>16296.5</c:v>
                </c:pt>
                <c:pt idx="32594">
                  <c:v>16297</c:v>
                </c:pt>
                <c:pt idx="32595">
                  <c:v>16297.5</c:v>
                </c:pt>
                <c:pt idx="32596">
                  <c:v>16298</c:v>
                </c:pt>
                <c:pt idx="32597">
                  <c:v>16298.5</c:v>
                </c:pt>
                <c:pt idx="32598">
                  <c:v>16299</c:v>
                </c:pt>
                <c:pt idx="32599">
                  <c:v>16299.5</c:v>
                </c:pt>
                <c:pt idx="32600">
                  <c:v>16300</c:v>
                </c:pt>
                <c:pt idx="32601">
                  <c:v>16300.5</c:v>
                </c:pt>
                <c:pt idx="32602">
                  <c:v>16301</c:v>
                </c:pt>
                <c:pt idx="32603">
                  <c:v>16301.5</c:v>
                </c:pt>
                <c:pt idx="32604">
                  <c:v>16302</c:v>
                </c:pt>
                <c:pt idx="32605">
                  <c:v>16302.5</c:v>
                </c:pt>
                <c:pt idx="32606">
                  <c:v>16303</c:v>
                </c:pt>
                <c:pt idx="32607">
                  <c:v>16303.5</c:v>
                </c:pt>
                <c:pt idx="32608">
                  <c:v>16304</c:v>
                </c:pt>
                <c:pt idx="32609">
                  <c:v>16304.5</c:v>
                </c:pt>
                <c:pt idx="32610">
                  <c:v>16305</c:v>
                </c:pt>
                <c:pt idx="32611">
                  <c:v>16305.5</c:v>
                </c:pt>
                <c:pt idx="32612">
                  <c:v>16306</c:v>
                </c:pt>
                <c:pt idx="32613">
                  <c:v>16306.5</c:v>
                </c:pt>
                <c:pt idx="32614">
                  <c:v>16307</c:v>
                </c:pt>
                <c:pt idx="32615">
                  <c:v>16307.5</c:v>
                </c:pt>
                <c:pt idx="32616">
                  <c:v>16308</c:v>
                </c:pt>
                <c:pt idx="32617">
                  <c:v>16308.5</c:v>
                </c:pt>
                <c:pt idx="32618">
                  <c:v>16309</c:v>
                </c:pt>
                <c:pt idx="32619">
                  <c:v>16309.5</c:v>
                </c:pt>
                <c:pt idx="32620">
                  <c:v>16310</c:v>
                </c:pt>
                <c:pt idx="32621">
                  <c:v>16310.5</c:v>
                </c:pt>
                <c:pt idx="32622">
                  <c:v>16311</c:v>
                </c:pt>
                <c:pt idx="32623">
                  <c:v>16311.5</c:v>
                </c:pt>
                <c:pt idx="32624">
                  <c:v>16312</c:v>
                </c:pt>
                <c:pt idx="32625">
                  <c:v>16312.5</c:v>
                </c:pt>
                <c:pt idx="32626">
                  <c:v>16313</c:v>
                </c:pt>
                <c:pt idx="32627">
                  <c:v>16313.5</c:v>
                </c:pt>
                <c:pt idx="32628">
                  <c:v>16314</c:v>
                </c:pt>
                <c:pt idx="32629">
                  <c:v>16314.5</c:v>
                </c:pt>
                <c:pt idx="32630">
                  <c:v>16315</c:v>
                </c:pt>
                <c:pt idx="32631">
                  <c:v>16315.5</c:v>
                </c:pt>
                <c:pt idx="32632">
                  <c:v>16316</c:v>
                </c:pt>
                <c:pt idx="32633">
                  <c:v>16316.5</c:v>
                </c:pt>
                <c:pt idx="32634">
                  <c:v>16317</c:v>
                </c:pt>
                <c:pt idx="32635">
                  <c:v>16317.5</c:v>
                </c:pt>
                <c:pt idx="32636">
                  <c:v>16318</c:v>
                </c:pt>
                <c:pt idx="32637">
                  <c:v>16318.5</c:v>
                </c:pt>
                <c:pt idx="32638">
                  <c:v>16319</c:v>
                </c:pt>
                <c:pt idx="32639">
                  <c:v>16319.5</c:v>
                </c:pt>
                <c:pt idx="32640">
                  <c:v>16320</c:v>
                </c:pt>
                <c:pt idx="32641">
                  <c:v>16320.5</c:v>
                </c:pt>
                <c:pt idx="32642">
                  <c:v>16321</c:v>
                </c:pt>
                <c:pt idx="32643">
                  <c:v>16321.5</c:v>
                </c:pt>
                <c:pt idx="32644">
                  <c:v>16322</c:v>
                </c:pt>
                <c:pt idx="32645">
                  <c:v>16322.5</c:v>
                </c:pt>
                <c:pt idx="32646">
                  <c:v>16323</c:v>
                </c:pt>
                <c:pt idx="32647">
                  <c:v>16323.5</c:v>
                </c:pt>
                <c:pt idx="32648">
                  <c:v>16324</c:v>
                </c:pt>
                <c:pt idx="32649">
                  <c:v>16324.5</c:v>
                </c:pt>
                <c:pt idx="32650">
                  <c:v>16325</c:v>
                </c:pt>
                <c:pt idx="32651">
                  <c:v>16325.5</c:v>
                </c:pt>
                <c:pt idx="32652">
                  <c:v>16326</c:v>
                </c:pt>
                <c:pt idx="32653">
                  <c:v>16326.5</c:v>
                </c:pt>
                <c:pt idx="32654">
                  <c:v>16327</c:v>
                </c:pt>
                <c:pt idx="32655">
                  <c:v>16327.5</c:v>
                </c:pt>
                <c:pt idx="32656">
                  <c:v>16328</c:v>
                </c:pt>
                <c:pt idx="32657">
                  <c:v>16328.5</c:v>
                </c:pt>
                <c:pt idx="32658">
                  <c:v>16329</c:v>
                </c:pt>
                <c:pt idx="32659">
                  <c:v>16329.5</c:v>
                </c:pt>
                <c:pt idx="32660">
                  <c:v>16330</c:v>
                </c:pt>
                <c:pt idx="32661">
                  <c:v>16330.5</c:v>
                </c:pt>
                <c:pt idx="32662">
                  <c:v>16331</c:v>
                </c:pt>
                <c:pt idx="32663">
                  <c:v>16331.5</c:v>
                </c:pt>
                <c:pt idx="32664">
                  <c:v>16332</c:v>
                </c:pt>
                <c:pt idx="32665">
                  <c:v>16332.5</c:v>
                </c:pt>
                <c:pt idx="32666">
                  <c:v>16333</c:v>
                </c:pt>
                <c:pt idx="32667">
                  <c:v>16333.5</c:v>
                </c:pt>
                <c:pt idx="32668">
                  <c:v>16334</c:v>
                </c:pt>
                <c:pt idx="32669">
                  <c:v>16334.5</c:v>
                </c:pt>
                <c:pt idx="32670">
                  <c:v>16335</c:v>
                </c:pt>
                <c:pt idx="32671">
                  <c:v>16335.5</c:v>
                </c:pt>
                <c:pt idx="32672">
                  <c:v>16336</c:v>
                </c:pt>
                <c:pt idx="32673">
                  <c:v>16336.5</c:v>
                </c:pt>
                <c:pt idx="32674">
                  <c:v>16337</c:v>
                </c:pt>
                <c:pt idx="32675">
                  <c:v>16337.5</c:v>
                </c:pt>
                <c:pt idx="32676">
                  <c:v>16338</c:v>
                </c:pt>
                <c:pt idx="32677">
                  <c:v>16338.5</c:v>
                </c:pt>
                <c:pt idx="32678">
                  <c:v>16339</c:v>
                </c:pt>
                <c:pt idx="32679">
                  <c:v>16339.5</c:v>
                </c:pt>
                <c:pt idx="32680">
                  <c:v>16340</c:v>
                </c:pt>
                <c:pt idx="32681">
                  <c:v>16340.5</c:v>
                </c:pt>
                <c:pt idx="32682">
                  <c:v>16341</c:v>
                </c:pt>
                <c:pt idx="32683">
                  <c:v>16341.5</c:v>
                </c:pt>
                <c:pt idx="32684">
                  <c:v>16342</c:v>
                </c:pt>
                <c:pt idx="32685">
                  <c:v>16342.5</c:v>
                </c:pt>
                <c:pt idx="32686">
                  <c:v>16343</c:v>
                </c:pt>
                <c:pt idx="32687">
                  <c:v>16343.5</c:v>
                </c:pt>
                <c:pt idx="32688">
                  <c:v>16344</c:v>
                </c:pt>
                <c:pt idx="32689">
                  <c:v>16344.5</c:v>
                </c:pt>
                <c:pt idx="32690">
                  <c:v>16345</c:v>
                </c:pt>
                <c:pt idx="32691">
                  <c:v>16345.5</c:v>
                </c:pt>
                <c:pt idx="32692">
                  <c:v>16346</c:v>
                </c:pt>
                <c:pt idx="32693">
                  <c:v>16346.5</c:v>
                </c:pt>
                <c:pt idx="32694">
                  <c:v>16347</c:v>
                </c:pt>
                <c:pt idx="32695">
                  <c:v>16347.5</c:v>
                </c:pt>
                <c:pt idx="32696">
                  <c:v>16348</c:v>
                </c:pt>
                <c:pt idx="32697">
                  <c:v>16348.5</c:v>
                </c:pt>
                <c:pt idx="32698">
                  <c:v>16349</c:v>
                </c:pt>
                <c:pt idx="32699">
                  <c:v>16349.5</c:v>
                </c:pt>
                <c:pt idx="32700">
                  <c:v>16350</c:v>
                </c:pt>
                <c:pt idx="32701">
                  <c:v>16350.5</c:v>
                </c:pt>
                <c:pt idx="32702">
                  <c:v>16351</c:v>
                </c:pt>
                <c:pt idx="32703">
                  <c:v>16351.5</c:v>
                </c:pt>
                <c:pt idx="32704">
                  <c:v>16352</c:v>
                </c:pt>
                <c:pt idx="32705">
                  <c:v>16352.5</c:v>
                </c:pt>
                <c:pt idx="32706">
                  <c:v>16353</c:v>
                </c:pt>
                <c:pt idx="32707">
                  <c:v>16353.5</c:v>
                </c:pt>
                <c:pt idx="32708">
                  <c:v>16354</c:v>
                </c:pt>
                <c:pt idx="32709">
                  <c:v>16354.5</c:v>
                </c:pt>
                <c:pt idx="32710">
                  <c:v>16355</c:v>
                </c:pt>
                <c:pt idx="32711">
                  <c:v>16355.5</c:v>
                </c:pt>
                <c:pt idx="32712">
                  <c:v>16356</c:v>
                </c:pt>
                <c:pt idx="32713">
                  <c:v>16356.5</c:v>
                </c:pt>
                <c:pt idx="32714">
                  <c:v>16357</c:v>
                </c:pt>
                <c:pt idx="32715">
                  <c:v>16357.5</c:v>
                </c:pt>
                <c:pt idx="32716">
                  <c:v>16358</c:v>
                </c:pt>
                <c:pt idx="32717">
                  <c:v>16358.5</c:v>
                </c:pt>
                <c:pt idx="32718">
                  <c:v>16359</c:v>
                </c:pt>
                <c:pt idx="32719">
                  <c:v>16359.5</c:v>
                </c:pt>
                <c:pt idx="32720">
                  <c:v>16360</c:v>
                </c:pt>
                <c:pt idx="32721">
                  <c:v>16360.5</c:v>
                </c:pt>
                <c:pt idx="32722">
                  <c:v>16361</c:v>
                </c:pt>
                <c:pt idx="32723">
                  <c:v>16361.5</c:v>
                </c:pt>
                <c:pt idx="32724">
                  <c:v>16362</c:v>
                </c:pt>
                <c:pt idx="32725">
                  <c:v>16362.5</c:v>
                </c:pt>
                <c:pt idx="32726">
                  <c:v>16363</c:v>
                </c:pt>
                <c:pt idx="32727">
                  <c:v>16363.5</c:v>
                </c:pt>
                <c:pt idx="32728">
                  <c:v>16364</c:v>
                </c:pt>
                <c:pt idx="32729">
                  <c:v>16364.5</c:v>
                </c:pt>
                <c:pt idx="32730">
                  <c:v>16365</c:v>
                </c:pt>
                <c:pt idx="32731">
                  <c:v>16365.5</c:v>
                </c:pt>
                <c:pt idx="32732">
                  <c:v>16366</c:v>
                </c:pt>
                <c:pt idx="32733">
                  <c:v>16366.5</c:v>
                </c:pt>
                <c:pt idx="32734">
                  <c:v>16367</c:v>
                </c:pt>
                <c:pt idx="32735">
                  <c:v>16367.5</c:v>
                </c:pt>
                <c:pt idx="32736">
                  <c:v>16368</c:v>
                </c:pt>
                <c:pt idx="32737">
                  <c:v>16368.5</c:v>
                </c:pt>
                <c:pt idx="32738">
                  <c:v>16369</c:v>
                </c:pt>
                <c:pt idx="32739">
                  <c:v>16369.5</c:v>
                </c:pt>
                <c:pt idx="32740">
                  <c:v>16370</c:v>
                </c:pt>
                <c:pt idx="32741">
                  <c:v>16370.5</c:v>
                </c:pt>
                <c:pt idx="32742">
                  <c:v>16371</c:v>
                </c:pt>
                <c:pt idx="32743">
                  <c:v>16371.5</c:v>
                </c:pt>
                <c:pt idx="32744">
                  <c:v>16372</c:v>
                </c:pt>
                <c:pt idx="32745">
                  <c:v>16372.5</c:v>
                </c:pt>
                <c:pt idx="32746">
                  <c:v>16373</c:v>
                </c:pt>
                <c:pt idx="32747">
                  <c:v>16373.5</c:v>
                </c:pt>
                <c:pt idx="32748">
                  <c:v>16374</c:v>
                </c:pt>
                <c:pt idx="32749">
                  <c:v>16374.5</c:v>
                </c:pt>
                <c:pt idx="32750">
                  <c:v>16375</c:v>
                </c:pt>
                <c:pt idx="32751">
                  <c:v>16375.5</c:v>
                </c:pt>
                <c:pt idx="32752">
                  <c:v>16376</c:v>
                </c:pt>
                <c:pt idx="32753">
                  <c:v>16376.5</c:v>
                </c:pt>
                <c:pt idx="32754">
                  <c:v>16377</c:v>
                </c:pt>
                <c:pt idx="32755">
                  <c:v>16377.5</c:v>
                </c:pt>
                <c:pt idx="32756">
                  <c:v>16378</c:v>
                </c:pt>
                <c:pt idx="32757">
                  <c:v>16378.5</c:v>
                </c:pt>
                <c:pt idx="32758">
                  <c:v>16379</c:v>
                </c:pt>
                <c:pt idx="32759">
                  <c:v>16379.5</c:v>
                </c:pt>
                <c:pt idx="32760">
                  <c:v>16380</c:v>
                </c:pt>
                <c:pt idx="32761">
                  <c:v>16380.5</c:v>
                </c:pt>
                <c:pt idx="32762">
                  <c:v>16381</c:v>
                </c:pt>
                <c:pt idx="32763">
                  <c:v>16381.5</c:v>
                </c:pt>
                <c:pt idx="32764">
                  <c:v>16382</c:v>
                </c:pt>
                <c:pt idx="32765">
                  <c:v>16382.5</c:v>
                </c:pt>
                <c:pt idx="32766">
                  <c:v>16383</c:v>
                </c:pt>
                <c:pt idx="32767">
                  <c:v>16383.5</c:v>
                </c:pt>
                <c:pt idx="32768">
                  <c:v>16384</c:v>
                </c:pt>
                <c:pt idx="32769">
                  <c:v>16384.5</c:v>
                </c:pt>
                <c:pt idx="32770">
                  <c:v>16385</c:v>
                </c:pt>
                <c:pt idx="32771">
                  <c:v>16385.5</c:v>
                </c:pt>
                <c:pt idx="32772">
                  <c:v>16386</c:v>
                </c:pt>
                <c:pt idx="32773">
                  <c:v>16386.5</c:v>
                </c:pt>
                <c:pt idx="32774">
                  <c:v>16387</c:v>
                </c:pt>
                <c:pt idx="32775">
                  <c:v>16387.5</c:v>
                </c:pt>
                <c:pt idx="32776">
                  <c:v>16388</c:v>
                </c:pt>
                <c:pt idx="32777">
                  <c:v>16388.5</c:v>
                </c:pt>
                <c:pt idx="32778">
                  <c:v>16389</c:v>
                </c:pt>
                <c:pt idx="32779">
                  <c:v>16389.5</c:v>
                </c:pt>
                <c:pt idx="32780">
                  <c:v>16390</c:v>
                </c:pt>
                <c:pt idx="32781">
                  <c:v>16390.5</c:v>
                </c:pt>
                <c:pt idx="32782">
                  <c:v>16391</c:v>
                </c:pt>
                <c:pt idx="32783">
                  <c:v>16391.5</c:v>
                </c:pt>
                <c:pt idx="32784">
                  <c:v>16392</c:v>
                </c:pt>
                <c:pt idx="32785">
                  <c:v>16392.5</c:v>
                </c:pt>
                <c:pt idx="32786">
                  <c:v>16393</c:v>
                </c:pt>
                <c:pt idx="32787">
                  <c:v>16393.5</c:v>
                </c:pt>
                <c:pt idx="32788">
                  <c:v>16394</c:v>
                </c:pt>
                <c:pt idx="32789">
                  <c:v>16394.5</c:v>
                </c:pt>
                <c:pt idx="32790">
                  <c:v>16395</c:v>
                </c:pt>
                <c:pt idx="32791">
                  <c:v>16395.5</c:v>
                </c:pt>
                <c:pt idx="32792">
                  <c:v>16396</c:v>
                </c:pt>
                <c:pt idx="32793">
                  <c:v>16396.5</c:v>
                </c:pt>
                <c:pt idx="32794">
                  <c:v>16397</c:v>
                </c:pt>
                <c:pt idx="32795">
                  <c:v>16397.5</c:v>
                </c:pt>
                <c:pt idx="32796">
                  <c:v>16398</c:v>
                </c:pt>
                <c:pt idx="32797">
                  <c:v>16398.5</c:v>
                </c:pt>
                <c:pt idx="32798">
                  <c:v>16399</c:v>
                </c:pt>
                <c:pt idx="32799">
                  <c:v>16399.5</c:v>
                </c:pt>
                <c:pt idx="32800">
                  <c:v>16400</c:v>
                </c:pt>
                <c:pt idx="32801">
                  <c:v>16400.5</c:v>
                </c:pt>
                <c:pt idx="32802">
                  <c:v>16401</c:v>
                </c:pt>
                <c:pt idx="32803">
                  <c:v>16401.5</c:v>
                </c:pt>
                <c:pt idx="32804">
                  <c:v>16402</c:v>
                </c:pt>
                <c:pt idx="32805">
                  <c:v>16402.5</c:v>
                </c:pt>
                <c:pt idx="32806">
                  <c:v>16403</c:v>
                </c:pt>
                <c:pt idx="32807">
                  <c:v>16403.5</c:v>
                </c:pt>
                <c:pt idx="32808">
                  <c:v>16404</c:v>
                </c:pt>
                <c:pt idx="32809">
                  <c:v>16404.5</c:v>
                </c:pt>
                <c:pt idx="32810">
                  <c:v>16405</c:v>
                </c:pt>
                <c:pt idx="32811">
                  <c:v>16405.5</c:v>
                </c:pt>
                <c:pt idx="32812">
                  <c:v>16406</c:v>
                </c:pt>
                <c:pt idx="32813">
                  <c:v>16406.5</c:v>
                </c:pt>
                <c:pt idx="32814">
                  <c:v>16407</c:v>
                </c:pt>
                <c:pt idx="32815">
                  <c:v>16407.5</c:v>
                </c:pt>
                <c:pt idx="32816">
                  <c:v>16408</c:v>
                </c:pt>
                <c:pt idx="32817">
                  <c:v>16408.5</c:v>
                </c:pt>
                <c:pt idx="32818">
                  <c:v>16409</c:v>
                </c:pt>
                <c:pt idx="32819">
                  <c:v>16409.5</c:v>
                </c:pt>
                <c:pt idx="32820">
                  <c:v>16410</c:v>
                </c:pt>
                <c:pt idx="32821">
                  <c:v>16410.5</c:v>
                </c:pt>
                <c:pt idx="32822">
                  <c:v>16411</c:v>
                </c:pt>
                <c:pt idx="32823">
                  <c:v>16411.5</c:v>
                </c:pt>
                <c:pt idx="32824">
                  <c:v>16412</c:v>
                </c:pt>
                <c:pt idx="32825">
                  <c:v>16412.5</c:v>
                </c:pt>
                <c:pt idx="32826">
                  <c:v>16413</c:v>
                </c:pt>
                <c:pt idx="32827">
                  <c:v>16413.5</c:v>
                </c:pt>
                <c:pt idx="32828">
                  <c:v>16414</c:v>
                </c:pt>
                <c:pt idx="32829">
                  <c:v>16414.5</c:v>
                </c:pt>
                <c:pt idx="32830">
                  <c:v>16415</c:v>
                </c:pt>
                <c:pt idx="32831">
                  <c:v>16415.5</c:v>
                </c:pt>
                <c:pt idx="32832">
                  <c:v>16416</c:v>
                </c:pt>
                <c:pt idx="32833">
                  <c:v>16416.5</c:v>
                </c:pt>
                <c:pt idx="32834">
                  <c:v>16417</c:v>
                </c:pt>
                <c:pt idx="32835">
                  <c:v>16417.5</c:v>
                </c:pt>
                <c:pt idx="32836">
                  <c:v>16418</c:v>
                </c:pt>
                <c:pt idx="32837">
                  <c:v>16418.5</c:v>
                </c:pt>
                <c:pt idx="32838">
                  <c:v>16419</c:v>
                </c:pt>
                <c:pt idx="32839">
                  <c:v>16419.5</c:v>
                </c:pt>
                <c:pt idx="32840">
                  <c:v>16420</c:v>
                </c:pt>
                <c:pt idx="32841">
                  <c:v>16420.5</c:v>
                </c:pt>
                <c:pt idx="32842">
                  <c:v>16421</c:v>
                </c:pt>
                <c:pt idx="32843">
                  <c:v>16421.5</c:v>
                </c:pt>
                <c:pt idx="32844">
                  <c:v>16422</c:v>
                </c:pt>
                <c:pt idx="32845">
                  <c:v>16422.5</c:v>
                </c:pt>
                <c:pt idx="32846">
                  <c:v>16423</c:v>
                </c:pt>
                <c:pt idx="32847">
                  <c:v>16423.5</c:v>
                </c:pt>
                <c:pt idx="32848">
                  <c:v>16424</c:v>
                </c:pt>
                <c:pt idx="32849">
                  <c:v>16424.5</c:v>
                </c:pt>
                <c:pt idx="32850">
                  <c:v>16425</c:v>
                </c:pt>
                <c:pt idx="32851">
                  <c:v>16425.5</c:v>
                </c:pt>
                <c:pt idx="32852">
                  <c:v>16426</c:v>
                </c:pt>
                <c:pt idx="32853">
                  <c:v>16426.5</c:v>
                </c:pt>
                <c:pt idx="32854">
                  <c:v>16427</c:v>
                </c:pt>
                <c:pt idx="32855">
                  <c:v>16427.5</c:v>
                </c:pt>
                <c:pt idx="32856">
                  <c:v>16428</c:v>
                </c:pt>
                <c:pt idx="32857">
                  <c:v>16428.5</c:v>
                </c:pt>
                <c:pt idx="32858">
                  <c:v>16429</c:v>
                </c:pt>
                <c:pt idx="32859">
                  <c:v>16429.5</c:v>
                </c:pt>
                <c:pt idx="32860">
                  <c:v>16430</c:v>
                </c:pt>
                <c:pt idx="32861">
                  <c:v>16430.5</c:v>
                </c:pt>
                <c:pt idx="32862">
                  <c:v>16431</c:v>
                </c:pt>
                <c:pt idx="32863">
                  <c:v>16431.5</c:v>
                </c:pt>
                <c:pt idx="32864">
                  <c:v>16432</c:v>
                </c:pt>
                <c:pt idx="32865">
                  <c:v>16432.5</c:v>
                </c:pt>
                <c:pt idx="32866">
                  <c:v>16433</c:v>
                </c:pt>
                <c:pt idx="32867">
                  <c:v>16433.5</c:v>
                </c:pt>
                <c:pt idx="32868">
                  <c:v>16434</c:v>
                </c:pt>
                <c:pt idx="32869">
                  <c:v>16434.5</c:v>
                </c:pt>
                <c:pt idx="32870">
                  <c:v>16435</c:v>
                </c:pt>
                <c:pt idx="32871">
                  <c:v>16435.5</c:v>
                </c:pt>
                <c:pt idx="32872">
                  <c:v>16436</c:v>
                </c:pt>
                <c:pt idx="32873">
                  <c:v>16436.5</c:v>
                </c:pt>
                <c:pt idx="32874">
                  <c:v>16437</c:v>
                </c:pt>
                <c:pt idx="32875">
                  <c:v>16437.5</c:v>
                </c:pt>
                <c:pt idx="32876">
                  <c:v>16438</c:v>
                </c:pt>
                <c:pt idx="32877">
                  <c:v>16438.5</c:v>
                </c:pt>
                <c:pt idx="32878">
                  <c:v>16439</c:v>
                </c:pt>
                <c:pt idx="32879">
                  <c:v>16439.5</c:v>
                </c:pt>
                <c:pt idx="32880">
                  <c:v>16440</c:v>
                </c:pt>
                <c:pt idx="32881">
                  <c:v>16440.5</c:v>
                </c:pt>
                <c:pt idx="32882">
                  <c:v>16441</c:v>
                </c:pt>
                <c:pt idx="32883">
                  <c:v>16441.5</c:v>
                </c:pt>
                <c:pt idx="32884">
                  <c:v>16442</c:v>
                </c:pt>
                <c:pt idx="32885">
                  <c:v>16442.5</c:v>
                </c:pt>
                <c:pt idx="32886">
                  <c:v>16443</c:v>
                </c:pt>
                <c:pt idx="32887">
                  <c:v>16443.5</c:v>
                </c:pt>
                <c:pt idx="32888">
                  <c:v>16444</c:v>
                </c:pt>
                <c:pt idx="32889">
                  <c:v>16444.5</c:v>
                </c:pt>
                <c:pt idx="32890">
                  <c:v>16445</c:v>
                </c:pt>
                <c:pt idx="32891">
                  <c:v>16445.5</c:v>
                </c:pt>
                <c:pt idx="32892">
                  <c:v>16446</c:v>
                </c:pt>
                <c:pt idx="32893">
                  <c:v>16446.5</c:v>
                </c:pt>
                <c:pt idx="32894">
                  <c:v>16447</c:v>
                </c:pt>
                <c:pt idx="32895">
                  <c:v>16447.5</c:v>
                </c:pt>
                <c:pt idx="32896">
                  <c:v>16448</c:v>
                </c:pt>
                <c:pt idx="32897">
                  <c:v>16448.5</c:v>
                </c:pt>
                <c:pt idx="32898">
                  <c:v>16449</c:v>
                </c:pt>
                <c:pt idx="32899">
                  <c:v>16449.5</c:v>
                </c:pt>
                <c:pt idx="32900">
                  <c:v>16450</c:v>
                </c:pt>
                <c:pt idx="32901">
                  <c:v>16450.5</c:v>
                </c:pt>
                <c:pt idx="32902">
                  <c:v>16451</c:v>
                </c:pt>
                <c:pt idx="32903">
                  <c:v>16451.5</c:v>
                </c:pt>
                <c:pt idx="32904">
                  <c:v>16452</c:v>
                </c:pt>
                <c:pt idx="32905">
                  <c:v>16452.5</c:v>
                </c:pt>
                <c:pt idx="32906">
                  <c:v>16453</c:v>
                </c:pt>
                <c:pt idx="32907">
                  <c:v>16453.5</c:v>
                </c:pt>
                <c:pt idx="32908">
                  <c:v>16454</c:v>
                </c:pt>
                <c:pt idx="32909">
                  <c:v>16454.5</c:v>
                </c:pt>
                <c:pt idx="32910">
                  <c:v>16455</c:v>
                </c:pt>
                <c:pt idx="32911">
                  <c:v>16455.5</c:v>
                </c:pt>
                <c:pt idx="32912">
                  <c:v>16456</c:v>
                </c:pt>
                <c:pt idx="32913">
                  <c:v>16456.5</c:v>
                </c:pt>
                <c:pt idx="32914">
                  <c:v>16457</c:v>
                </c:pt>
                <c:pt idx="32915">
                  <c:v>16457.5</c:v>
                </c:pt>
                <c:pt idx="32916">
                  <c:v>16458</c:v>
                </c:pt>
                <c:pt idx="32917">
                  <c:v>16458.5</c:v>
                </c:pt>
                <c:pt idx="32918">
                  <c:v>16459</c:v>
                </c:pt>
                <c:pt idx="32919">
                  <c:v>16459.5</c:v>
                </c:pt>
                <c:pt idx="32920">
                  <c:v>16460</c:v>
                </c:pt>
                <c:pt idx="32921">
                  <c:v>16460.5</c:v>
                </c:pt>
                <c:pt idx="32922">
                  <c:v>16461</c:v>
                </c:pt>
                <c:pt idx="32923">
                  <c:v>16461.5</c:v>
                </c:pt>
                <c:pt idx="32924">
                  <c:v>16462</c:v>
                </c:pt>
                <c:pt idx="32925">
                  <c:v>16462.5</c:v>
                </c:pt>
                <c:pt idx="32926">
                  <c:v>16463</c:v>
                </c:pt>
                <c:pt idx="32927">
                  <c:v>16463.5</c:v>
                </c:pt>
                <c:pt idx="32928">
                  <c:v>16464</c:v>
                </c:pt>
                <c:pt idx="32929">
                  <c:v>16464.5</c:v>
                </c:pt>
                <c:pt idx="32930">
                  <c:v>16465</c:v>
                </c:pt>
                <c:pt idx="32931">
                  <c:v>16465.5</c:v>
                </c:pt>
                <c:pt idx="32932">
                  <c:v>16466</c:v>
                </c:pt>
                <c:pt idx="32933">
                  <c:v>16466.5</c:v>
                </c:pt>
                <c:pt idx="32934">
                  <c:v>16467</c:v>
                </c:pt>
                <c:pt idx="32935">
                  <c:v>16467.5</c:v>
                </c:pt>
                <c:pt idx="32936">
                  <c:v>16468</c:v>
                </c:pt>
                <c:pt idx="32937">
                  <c:v>16468.5</c:v>
                </c:pt>
                <c:pt idx="32938">
                  <c:v>16469</c:v>
                </c:pt>
                <c:pt idx="32939">
                  <c:v>16469.5</c:v>
                </c:pt>
                <c:pt idx="32940">
                  <c:v>16470</c:v>
                </c:pt>
                <c:pt idx="32941">
                  <c:v>16470.5</c:v>
                </c:pt>
                <c:pt idx="32942">
                  <c:v>16471</c:v>
                </c:pt>
                <c:pt idx="32943">
                  <c:v>16471.5</c:v>
                </c:pt>
                <c:pt idx="32944">
                  <c:v>16472</c:v>
                </c:pt>
                <c:pt idx="32945">
                  <c:v>16472.5</c:v>
                </c:pt>
                <c:pt idx="32946">
                  <c:v>16473</c:v>
                </c:pt>
                <c:pt idx="32947">
                  <c:v>16473.5</c:v>
                </c:pt>
                <c:pt idx="32948">
                  <c:v>16474</c:v>
                </c:pt>
                <c:pt idx="32949">
                  <c:v>16474.5</c:v>
                </c:pt>
                <c:pt idx="32950">
                  <c:v>16475</c:v>
                </c:pt>
                <c:pt idx="32951">
                  <c:v>16475.5</c:v>
                </c:pt>
                <c:pt idx="32952">
                  <c:v>16476</c:v>
                </c:pt>
                <c:pt idx="32953">
                  <c:v>16476.5</c:v>
                </c:pt>
                <c:pt idx="32954">
                  <c:v>16477</c:v>
                </c:pt>
                <c:pt idx="32955">
                  <c:v>16477.5</c:v>
                </c:pt>
                <c:pt idx="32956">
                  <c:v>16478</c:v>
                </c:pt>
                <c:pt idx="32957">
                  <c:v>16478.5</c:v>
                </c:pt>
                <c:pt idx="32958">
                  <c:v>16479</c:v>
                </c:pt>
                <c:pt idx="32959">
                  <c:v>16479.5</c:v>
                </c:pt>
                <c:pt idx="32960">
                  <c:v>16480</c:v>
                </c:pt>
                <c:pt idx="32961">
                  <c:v>16480.5</c:v>
                </c:pt>
                <c:pt idx="32962">
                  <c:v>16481</c:v>
                </c:pt>
                <c:pt idx="32963">
                  <c:v>16481.5</c:v>
                </c:pt>
                <c:pt idx="32964">
                  <c:v>16482</c:v>
                </c:pt>
                <c:pt idx="32965">
                  <c:v>16482.5</c:v>
                </c:pt>
                <c:pt idx="32966">
                  <c:v>16483</c:v>
                </c:pt>
                <c:pt idx="32967">
                  <c:v>16483.5</c:v>
                </c:pt>
                <c:pt idx="32968">
                  <c:v>16484</c:v>
                </c:pt>
                <c:pt idx="32969">
                  <c:v>16484.5</c:v>
                </c:pt>
                <c:pt idx="32970">
                  <c:v>16485</c:v>
                </c:pt>
                <c:pt idx="32971">
                  <c:v>16485.5</c:v>
                </c:pt>
                <c:pt idx="32972">
                  <c:v>16486</c:v>
                </c:pt>
                <c:pt idx="32973">
                  <c:v>16486.5</c:v>
                </c:pt>
                <c:pt idx="32974">
                  <c:v>16487</c:v>
                </c:pt>
                <c:pt idx="32975">
                  <c:v>16487.5</c:v>
                </c:pt>
                <c:pt idx="32976">
                  <c:v>16488</c:v>
                </c:pt>
                <c:pt idx="32977">
                  <c:v>16488.5</c:v>
                </c:pt>
                <c:pt idx="32978">
                  <c:v>16489</c:v>
                </c:pt>
                <c:pt idx="32979">
                  <c:v>16489.5</c:v>
                </c:pt>
                <c:pt idx="32980">
                  <c:v>16490</c:v>
                </c:pt>
                <c:pt idx="32981">
                  <c:v>16490.5</c:v>
                </c:pt>
                <c:pt idx="32982">
                  <c:v>16491</c:v>
                </c:pt>
                <c:pt idx="32983">
                  <c:v>16491.5</c:v>
                </c:pt>
                <c:pt idx="32984">
                  <c:v>16492</c:v>
                </c:pt>
                <c:pt idx="32985">
                  <c:v>16492.5</c:v>
                </c:pt>
                <c:pt idx="32986">
                  <c:v>16493</c:v>
                </c:pt>
                <c:pt idx="32987">
                  <c:v>16493.5</c:v>
                </c:pt>
                <c:pt idx="32988">
                  <c:v>16494</c:v>
                </c:pt>
                <c:pt idx="32989">
                  <c:v>16494.5</c:v>
                </c:pt>
                <c:pt idx="32990">
                  <c:v>16495</c:v>
                </c:pt>
                <c:pt idx="32991">
                  <c:v>16495.5</c:v>
                </c:pt>
                <c:pt idx="32992">
                  <c:v>16496</c:v>
                </c:pt>
                <c:pt idx="32993">
                  <c:v>16496.5</c:v>
                </c:pt>
                <c:pt idx="32994">
                  <c:v>16497</c:v>
                </c:pt>
                <c:pt idx="32995">
                  <c:v>16497.5</c:v>
                </c:pt>
                <c:pt idx="32996">
                  <c:v>16498</c:v>
                </c:pt>
                <c:pt idx="32997">
                  <c:v>16498.5</c:v>
                </c:pt>
                <c:pt idx="32998">
                  <c:v>16499</c:v>
                </c:pt>
                <c:pt idx="32999">
                  <c:v>16499.5</c:v>
                </c:pt>
                <c:pt idx="33000">
                  <c:v>16500</c:v>
                </c:pt>
                <c:pt idx="33001">
                  <c:v>16500.5</c:v>
                </c:pt>
                <c:pt idx="33002">
                  <c:v>16501</c:v>
                </c:pt>
                <c:pt idx="33003">
                  <c:v>16501.5</c:v>
                </c:pt>
                <c:pt idx="33004">
                  <c:v>16502</c:v>
                </c:pt>
                <c:pt idx="33005">
                  <c:v>16502.5</c:v>
                </c:pt>
                <c:pt idx="33006">
                  <c:v>16503</c:v>
                </c:pt>
                <c:pt idx="33007">
                  <c:v>16503.5</c:v>
                </c:pt>
                <c:pt idx="33008">
                  <c:v>16504</c:v>
                </c:pt>
                <c:pt idx="33009">
                  <c:v>16504.5</c:v>
                </c:pt>
                <c:pt idx="33010">
                  <c:v>16505</c:v>
                </c:pt>
                <c:pt idx="33011">
                  <c:v>16505.5</c:v>
                </c:pt>
                <c:pt idx="33012">
                  <c:v>16506</c:v>
                </c:pt>
                <c:pt idx="33013">
                  <c:v>16506.5</c:v>
                </c:pt>
                <c:pt idx="33014">
                  <c:v>16507</c:v>
                </c:pt>
                <c:pt idx="33015">
                  <c:v>16507.5</c:v>
                </c:pt>
                <c:pt idx="33016">
                  <c:v>16508</c:v>
                </c:pt>
                <c:pt idx="33017">
                  <c:v>16508.5</c:v>
                </c:pt>
                <c:pt idx="33018">
                  <c:v>16509</c:v>
                </c:pt>
                <c:pt idx="33019">
                  <c:v>16509.5</c:v>
                </c:pt>
                <c:pt idx="33020">
                  <c:v>16510</c:v>
                </c:pt>
                <c:pt idx="33021">
                  <c:v>16510.5</c:v>
                </c:pt>
                <c:pt idx="33022">
                  <c:v>16511</c:v>
                </c:pt>
                <c:pt idx="33023">
                  <c:v>16511.5</c:v>
                </c:pt>
                <c:pt idx="33024">
                  <c:v>16512</c:v>
                </c:pt>
                <c:pt idx="33025">
                  <c:v>16512.5</c:v>
                </c:pt>
                <c:pt idx="33026">
                  <c:v>16513</c:v>
                </c:pt>
                <c:pt idx="33027">
                  <c:v>16513.5</c:v>
                </c:pt>
                <c:pt idx="33028">
                  <c:v>16514</c:v>
                </c:pt>
                <c:pt idx="33029">
                  <c:v>16514.5</c:v>
                </c:pt>
                <c:pt idx="33030">
                  <c:v>16515</c:v>
                </c:pt>
                <c:pt idx="33031">
                  <c:v>16515.5</c:v>
                </c:pt>
                <c:pt idx="33032">
                  <c:v>16516</c:v>
                </c:pt>
                <c:pt idx="33033">
                  <c:v>16516.5</c:v>
                </c:pt>
                <c:pt idx="33034">
                  <c:v>16517</c:v>
                </c:pt>
                <c:pt idx="33035">
                  <c:v>16517.5</c:v>
                </c:pt>
                <c:pt idx="33036">
                  <c:v>16518</c:v>
                </c:pt>
                <c:pt idx="33037">
                  <c:v>16518.5</c:v>
                </c:pt>
                <c:pt idx="33038">
                  <c:v>16519</c:v>
                </c:pt>
                <c:pt idx="33039">
                  <c:v>16519.5</c:v>
                </c:pt>
                <c:pt idx="33040">
                  <c:v>16520</c:v>
                </c:pt>
                <c:pt idx="33041">
                  <c:v>16520.5</c:v>
                </c:pt>
                <c:pt idx="33042">
                  <c:v>16521</c:v>
                </c:pt>
                <c:pt idx="33043">
                  <c:v>16521.5</c:v>
                </c:pt>
                <c:pt idx="33044">
                  <c:v>16522</c:v>
                </c:pt>
                <c:pt idx="33045">
                  <c:v>16522.5</c:v>
                </c:pt>
                <c:pt idx="33046">
                  <c:v>16523</c:v>
                </c:pt>
                <c:pt idx="33047">
                  <c:v>16523.5</c:v>
                </c:pt>
                <c:pt idx="33048">
                  <c:v>16524</c:v>
                </c:pt>
                <c:pt idx="33049">
                  <c:v>16524.5</c:v>
                </c:pt>
                <c:pt idx="33050">
                  <c:v>16525</c:v>
                </c:pt>
                <c:pt idx="33051">
                  <c:v>16525.5</c:v>
                </c:pt>
                <c:pt idx="33052">
                  <c:v>16526</c:v>
                </c:pt>
                <c:pt idx="33053">
                  <c:v>16526.5</c:v>
                </c:pt>
                <c:pt idx="33054">
                  <c:v>16527</c:v>
                </c:pt>
                <c:pt idx="33055">
                  <c:v>16527.5</c:v>
                </c:pt>
                <c:pt idx="33056">
                  <c:v>16528</c:v>
                </c:pt>
                <c:pt idx="33057">
                  <c:v>16528.5</c:v>
                </c:pt>
                <c:pt idx="33058">
                  <c:v>16529</c:v>
                </c:pt>
                <c:pt idx="33059">
                  <c:v>16529.5</c:v>
                </c:pt>
                <c:pt idx="33060">
                  <c:v>16530</c:v>
                </c:pt>
                <c:pt idx="33061">
                  <c:v>16530.5</c:v>
                </c:pt>
                <c:pt idx="33062">
                  <c:v>16531</c:v>
                </c:pt>
                <c:pt idx="33063">
                  <c:v>16531.5</c:v>
                </c:pt>
                <c:pt idx="33064">
                  <c:v>16532</c:v>
                </c:pt>
                <c:pt idx="33065">
                  <c:v>16532.5</c:v>
                </c:pt>
                <c:pt idx="33066">
                  <c:v>16533</c:v>
                </c:pt>
                <c:pt idx="33067">
                  <c:v>16533.5</c:v>
                </c:pt>
                <c:pt idx="33068">
                  <c:v>16534</c:v>
                </c:pt>
                <c:pt idx="33069">
                  <c:v>16534.5</c:v>
                </c:pt>
                <c:pt idx="33070">
                  <c:v>16535</c:v>
                </c:pt>
                <c:pt idx="33071">
                  <c:v>16535.5</c:v>
                </c:pt>
                <c:pt idx="33072">
                  <c:v>16536</c:v>
                </c:pt>
                <c:pt idx="33073">
                  <c:v>16536.5</c:v>
                </c:pt>
                <c:pt idx="33074">
                  <c:v>16537</c:v>
                </c:pt>
                <c:pt idx="33075">
                  <c:v>16537.5</c:v>
                </c:pt>
                <c:pt idx="33076">
                  <c:v>16538</c:v>
                </c:pt>
                <c:pt idx="33077">
                  <c:v>16538.5</c:v>
                </c:pt>
                <c:pt idx="33078">
                  <c:v>16539</c:v>
                </c:pt>
                <c:pt idx="33079">
                  <c:v>16539.5</c:v>
                </c:pt>
                <c:pt idx="33080">
                  <c:v>16540</c:v>
                </c:pt>
                <c:pt idx="33081">
                  <c:v>16540.5</c:v>
                </c:pt>
                <c:pt idx="33082">
                  <c:v>16541</c:v>
                </c:pt>
                <c:pt idx="33083">
                  <c:v>16541.5</c:v>
                </c:pt>
                <c:pt idx="33084">
                  <c:v>16542</c:v>
                </c:pt>
                <c:pt idx="33085">
                  <c:v>16542.5</c:v>
                </c:pt>
                <c:pt idx="33086">
                  <c:v>16543</c:v>
                </c:pt>
                <c:pt idx="33087">
                  <c:v>16543.5</c:v>
                </c:pt>
                <c:pt idx="33088">
                  <c:v>16544</c:v>
                </c:pt>
                <c:pt idx="33089">
                  <c:v>16544.5</c:v>
                </c:pt>
                <c:pt idx="33090">
                  <c:v>16545</c:v>
                </c:pt>
                <c:pt idx="33091">
                  <c:v>16545.5</c:v>
                </c:pt>
                <c:pt idx="33092">
                  <c:v>16546</c:v>
                </c:pt>
                <c:pt idx="33093">
                  <c:v>16546.5</c:v>
                </c:pt>
                <c:pt idx="33094">
                  <c:v>16547</c:v>
                </c:pt>
                <c:pt idx="33095">
                  <c:v>16547.5</c:v>
                </c:pt>
                <c:pt idx="33096">
                  <c:v>16548</c:v>
                </c:pt>
                <c:pt idx="33097">
                  <c:v>16548.5</c:v>
                </c:pt>
                <c:pt idx="33098">
                  <c:v>16549</c:v>
                </c:pt>
                <c:pt idx="33099">
                  <c:v>16549.5</c:v>
                </c:pt>
                <c:pt idx="33100">
                  <c:v>16550</c:v>
                </c:pt>
                <c:pt idx="33101">
                  <c:v>16550.5</c:v>
                </c:pt>
                <c:pt idx="33102">
                  <c:v>16551</c:v>
                </c:pt>
                <c:pt idx="33103">
                  <c:v>16551.5</c:v>
                </c:pt>
                <c:pt idx="33104">
                  <c:v>16552</c:v>
                </c:pt>
                <c:pt idx="33105">
                  <c:v>16552.5</c:v>
                </c:pt>
                <c:pt idx="33106">
                  <c:v>16553</c:v>
                </c:pt>
                <c:pt idx="33107">
                  <c:v>16553.5</c:v>
                </c:pt>
                <c:pt idx="33108">
                  <c:v>16554</c:v>
                </c:pt>
                <c:pt idx="33109">
                  <c:v>16554.5</c:v>
                </c:pt>
                <c:pt idx="33110">
                  <c:v>16555</c:v>
                </c:pt>
                <c:pt idx="33111">
                  <c:v>16555.5</c:v>
                </c:pt>
                <c:pt idx="33112">
                  <c:v>16556</c:v>
                </c:pt>
                <c:pt idx="33113">
                  <c:v>16556.5</c:v>
                </c:pt>
                <c:pt idx="33114">
                  <c:v>16557</c:v>
                </c:pt>
                <c:pt idx="33115">
                  <c:v>16557.5</c:v>
                </c:pt>
                <c:pt idx="33116">
                  <c:v>16558</c:v>
                </c:pt>
                <c:pt idx="33117">
                  <c:v>16558.5</c:v>
                </c:pt>
                <c:pt idx="33118">
                  <c:v>16559</c:v>
                </c:pt>
                <c:pt idx="33119">
                  <c:v>16559.5</c:v>
                </c:pt>
                <c:pt idx="33120">
                  <c:v>16560</c:v>
                </c:pt>
                <c:pt idx="33121">
                  <c:v>16560.5</c:v>
                </c:pt>
                <c:pt idx="33122">
                  <c:v>16561</c:v>
                </c:pt>
                <c:pt idx="33123">
                  <c:v>16561.5</c:v>
                </c:pt>
                <c:pt idx="33124">
                  <c:v>16562</c:v>
                </c:pt>
                <c:pt idx="33125">
                  <c:v>16562.5</c:v>
                </c:pt>
                <c:pt idx="33126">
                  <c:v>16563</c:v>
                </c:pt>
                <c:pt idx="33127">
                  <c:v>16563.5</c:v>
                </c:pt>
                <c:pt idx="33128">
                  <c:v>16564</c:v>
                </c:pt>
                <c:pt idx="33129">
                  <c:v>16564.5</c:v>
                </c:pt>
                <c:pt idx="33130">
                  <c:v>16565</c:v>
                </c:pt>
                <c:pt idx="33131">
                  <c:v>16565.5</c:v>
                </c:pt>
                <c:pt idx="33132">
                  <c:v>16566</c:v>
                </c:pt>
                <c:pt idx="33133">
                  <c:v>16566.5</c:v>
                </c:pt>
                <c:pt idx="33134">
                  <c:v>16567</c:v>
                </c:pt>
                <c:pt idx="33135">
                  <c:v>16567.5</c:v>
                </c:pt>
                <c:pt idx="33136">
                  <c:v>16568</c:v>
                </c:pt>
                <c:pt idx="33137">
                  <c:v>16568.5</c:v>
                </c:pt>
                <c:pt idx="33138">
                  <c:v>16569</c:v>
                </c:pt>
                <c:pt idx="33139">
                  <c:v>16569.5</c:v>
                </c:pt>
                <c:pt idx="33140">
                  <c:v>16570</c:v>
                </c:pt>
                <c:pt idx="33141">
                  <c:v>16570.5</c:v>
                </c:pt>
                <c:pt idx="33142">
                  <c:v>16571</c:v>
                </c:pt>
                <c:pt idx="33143">
                  <c:v>16571.5</c:v>
                </c:pt>
                <c:pt idx="33144">
                  <c:v>16572</c:v>
                </c:pt>
                <c:pt idx="33145">
                  <c:v>16572.5</c:v>
                </c:pt>
                <c:pt idx="33146">
                  <c:v>16573</c:v>
                </c:pt>
                <c:pt idx="33147">
                  <c:v>16573.5</c:v>
                </c:pt>
                <c:pt idx="33148">
                  <c:v>16574</c:v>
                </c:pt>
                <c:pt idx="33149">
                  <c:v>16574.5</c:v>
                </c:pt>
                <c:pt idx="33150">
                  <c:v>16575</c:v>
                </c:pt>
                <c:pt idx="33151">
                  <c:v>16575.5</c:v>
                </c:pt>
                <c:pt idx="33152">
                  <c:v>16576</c:v>
                </c:pt>
                <c:pt idx="33153">
                  <c:v>16576.5</c:v>
                </c:pt>
                <c:pt idx="33154">
                  <c:v>16577</c:v>
                </c:pt>
                <c:pt idx="33155">
                  <c:v>16577.5</c:v>
                </c:pt>
                <c:pt idx="33156">
                  <c:v>16578</c:v>
                </c:pt>
                <c:pt idx="33157">
                  <c:v>16578.5</c:v>
                </c:pt>
                <c:pt idx="33158">
                  <c:v>16579</c:v>
                </c:pt>
                <c:pt idx="33159">
                  <c:v>16579.5</c:v>
                </c:pt>
                <c:pt idx="33160">
                  <c:v>16580</c:v>
                </c:pt>
                <c:pt idx="33161">
                  <c:v>16580.5</c:v>
                </c:pt>
                <c:pt idx="33162">
                  <c:v>16581</c:v>
                </c:pt>
                <c:pt idx="33163">
                  <c:v>16581.5</c:v>
                </c:pt>
                <c:pt idx="33164">
                  <c:v>16582</c:v>
                </c:pt>
                <c:pt idx="33165">
                  <c:v>16582.5</c:v>
                </c:pt>
                <c:pt idx="33166">
                  <c:v>16583</c:v>
                </c:pt>
                <c:pt idx="33167">
                  <c:v>16583.5</c:v>
                </c:pt>
                <c:pt idx="33168">
                  <c:v>16584</c:v>
                </c:pt>
                <c:pt idx="33169">
                  <c:v>16584.5</c:v>
                </c:pt>
                <c:pt idx="33170">
                  <c:v>16585</c:v>
                </c:pt>
                <c:pt idx="33171">
                  <c:v>16585.5</c:v>
                </c:pt>
                <c:pt idx="33172">
                  <c:v>16586</c:v>
                </c:pt>
                <c:pt idx="33173">
                  <c:v>16586.5</c:v>
                </c:pt>
                <c:pt idx="33174">
                  <c:v>16587</c:v>
                </c:pt>
                <c:pt idx="33175">
                  <c:v>16587.5</c:v>
                </c:pt>
                <c:pt idx="33176">
                  <c:v>16588</c:v>
                </c:pt>
                <c:pt idx="33177">
                  <c:v>16588.5</c:v>
                </c:pt>
                <c:pt idx="33178">
                  <c:v>16589</c:v>
                </c:pt>
                <c:pt idx="33179">
                  <c:v>16589.5</c:v>
                </c:pt>
                <c:pt idx="33180">
                  <c:v>16590</c:v>
                </c:pt>
                <c:pt idx="33181">
                  <c:v>16590.5</c:v>
                </c:pt>
                <c:pt idx="33182">
                  <c:v>16591</c:v>
                </c:pt>
                <c:pt idx="33183">
                  <c:v>16591.5</c:v>
                </c:pt>
                <c:pt idx="33184">
                  <c:v>16592</c:v>
                </c:pt>
                <c:pt idx="33185">
                  <c:v>16592.5</c:v>
                </c:pt>
                <c:pt idx="33186">
                  <c:v>16593</c:v>
                </c:pt>
                <c:pt idx="33187">
                  <c:v>16593.5</c:v>
                </c:pt>
                <c:pt idx="33188">
                  <c:v>16594</c:v>
                </c:pt>
                <c:pt idx="33189">
                  <c:v>16594.5</c:v>
                </c:pt>
                <c:pt idx="33190">
                  <c:v>16595</c:v>
                </c:pt>
                <c:pt idx="33191">
                  <c:v>16595.5</c:v>
                </c:pt>
                <c:pt idx="33192">
                  <c:v>16596</c:v>
                </c:pt>
                <c:pt idx="33193">
                  <c:v>16596.5</c:v>
                </c:pt>
                <c:pt idx="33194">
                  <c:v>16597</c:v>
                </c:pt>
                <c:pt idx="33195">
                  <c:v>16597.5</c:v>
                </c:pt>
                <c:pt idx="33196">
                  <c:v>16598</c:v>
                </c:pt>
                <c:pt idx="33197">
                  <c:v>16598.5</c:v>
                </c:pt>
                <c:pt idx="33198">
                  <c:v>16599</c:v>
                </c:pt>
                <c:pt idx="33199">
                  <c:v>16599.5</c:v>
                </c:pt>
                <c:pt idx="33200">
                  <c:v>16600</c:v>
                </c:pt>
                <c:pt idx="33201">
                  <c:v>16600.5</c:v>
                </c:pt>
                <c:pt idx="33202">
                  <c:v>16601</c:v>
                </c:pt>
                <c:pt idx="33203">
                  <c:v>16601.5</c:v>
                </c:pt>
                <c:pt idx="33204">
                  <c:v>16602</c:v>
                </c:pt>
                <c:pt idx="33205">
                  <c:v>16602.5</c:v>
                </c:pt>
                <c:pt idx="33206">
                  <c:v>16603</c:v>
                </c:pt>
                <c:pt idx="33207">
                  <c:v>16603.5</c:v>
                </c:pt>
                <c:pt idx="33208">
                  <c:v>16604</c:v>
                </c:pt>
                <c:pt idx="33209">
                  <c:v>16604.5</c:v>
                </c:pt>
                <c:pt idx="33210">
                  <c:v>16605</c:v>
                </c:pt>
                <c:pt idx="33211">
                  <c:v>16605.5</c:v>
                </c:pt>
                <c:pt idx="33212">
                  <c:v>16606</c:v>
                </c:pt>
                <c:pt idx="33213">
                  <c:v>16606.5</c:v>
                </c:pt>
                <c:pt idx="33214">
                  <c:v>16607</c:v>
                </c:pt>
                <c:pt idx="33215">
                  <c:v>16607.5</c:v>
                </c:pt>
                <c:pt idx="33216">
                  <c:v>16608</c:v>
                </c:pt>
                <c:pt idx="33217">
                  <c:v>16608.5</c:v>
                </c:pt>
                <c:pt idx="33218">
                  <c:v>16609</c:v>
                </c:pt>
                <c:pt idx="33219">
                  <c:v>16609.5</c:v>
                </c:pt>
                <c:pt idx="33220">
                  <c:v>16610</c:v>
                </c:pt>
                <c:pt idx="33221">
                  <c:v>16610.5</c:v>
                </c:pt>
                <c:pt idx="33222">
                  <c:v>16611</c:v>
                </c:pt>
                <c:pt idx="33223">
                  <c:v>16611.5</c:v>
                </c:pt>
                <c:pt idx="33224">
                  <c:v>16612</c:v>
                </c:pt>
                <c:pt idx="33225">
                  <c:v>16612.5</c:v>
                </c:pt>
                <c:pt idx="33226">
                  <c:v>16613</c:v>
                </c:pt>
                <c:pt idx="33227">
                  <c:v>16613.5</c:v>
                </c:pt>
                <c:pt idx="33228">
                  <c:v>16614</c:v>
                </c:pt>
                <c:pt idx="33229">
                  <c:v>16614.5</c:v>
                </c:pt>
                <c:pt idx="33230">
                  <c:v>16615</c:v>
                </c:pt>
                <c:pt idx="33231">
                  <c:v>16615.5</c:v>
                </c:pt>
                <c:pt idx="33232">
                  <c:v>16616</c:v>
                </c:pt>
                <c:pt idx="33233">
                  <c:v>16616.5</c:v>
                </c:pt>
                <c:pt idx="33234">
                  <c:v>16617</c:v>
                </c:pt>
                <c:pt idx="33235">
                  <c:v>16617.5</c:v>
                </c:pt>
                <c:pt idx="33236">
                  <c:v>16618</c:v>
                </c:pt>
                <c:pt idx="33237">
                  <c:v>16618.5</c:v>
                </c:pt>
                <c:pt idx="33238">
                  <c:v>16619</c:v>
                </c:pt>
                <c:pt idx="33239">
                  <c:v>16619.5</c:v>
                </c:pt>
                <c:pt idx="33240">
                  <c:v>16620</c:v>
                </c:pt>
                <c:pt idx="33241">
                  <c:v>16620.5</c:v>
                </c:pt>
                <c:pt idx="33242">
                  <c:v>16621</c:v>
                </c:pt>
                <c:pt idx="33243">
                  <c:v>16621.5</c:v>
                </c:pt>
                <c:pt idx="33244">
                  <c:v>16622</c:v>
                </c:pt>
                <c:pt idx="33245">
                  <c:v>16622.5</c:v>
                </c:pt>
                <c:pt idx="33246">
                  <c:v>16623</c:v>
                </c:pt>
                <c:pt idx="33247">
                  <c:v>16623.5</c:v>
                </c:pt>
                <c:pt idx="33248">
                  <c:v>16624</c:v>
                </c:pt>
                <c:pt idx="33249">
                  <c:v>16624.5</c:v>
                </c:pt>
                <c:pt idx="33250">
                  <c:v>16625</c:v>
                </c:pt>
                <c:pt idx="33251">
                  <c:v>16625.5</c:v>
                </c:pt>
                <c:pt idx="33252">
                  <c:v>16626</c:v>
                </c:pt>
                <c:pt idx="33253">
                  <c:v>16626.5</c:v>
                </c:pt>
                <c:pt idx="33254">
                  <c:v>16627</c:v>
                </c:pt>
                <c:pt idx="33255">
                  <c:v>16627.5</c:v>
                </c:pt>
                <c:pt idx="33256">
                  <c:v>16628</c:v>
                </c:pt>
                <c:pt idx="33257">
                  <c:v>16628.5</c:v>
                </c:pt>
                <c:pt idx="33258">
                  <c:v>16629</c:v>
                </c:pt>
                <c:pt idx="33259">
                  <c:v>16629.5</c:v>
                </c:pt>
                <c:pt idx="33260">
                  <c:v>16630</c:v>
                </c:pt>
                <c:pt idx="33261">
                  <c:v>16630.5</c:v>
                </c:pt>
                <c:pt idx="33262">
                  <c:v>16631</c:v>
                </c:pt>
                <c:pt idx="33263">
                  <c:v>16631.5</c:v>
                </c:pt>
                <c:pt idx="33264">
                  <c:v>16632</c:v>
                </c:pt>
                <c:pt idx="33265">
                  <c:v>16632.5</c:v>
                </c:pt>
                <c:pt idx="33266">
                  <c:v>16633</c:v>
                </c:pt>
                <c:pt idx="33267">
                  <c:v>16633.5</c:v>
                </c:pt>
                <c:pt idx="33268">
                  <c:v>16634</c:v>
                </c:pt>
                <c:pt idx="33269">
                  <c:v>16634.5</c:v>
                </c:pt>
                <c:pt idx="33270">
                  <c:v>16635</c:v>
                </c:pt>
                <c:pt idx="33271">
                  <c:v>16635.5</c:v>
                </c:pt>
                <c:pt idx="33272">
                  <c:v>16636</c:v>
                </c:pt>
                <c:pt idx="33273">
                  <c:v>16636.5</c:v>
                </c:pt>
                <c:pt idx="33274">
                  <c:v>16637</c:v>
                </c:pt>
                <c:pt idx="33275">
                  <c:v>16637.5</c:v>
                </c:pt>
                <c:pt idx="33276">
                  <c:v>16638</c:v>
                </c:pt>
                <c:pt idx="33277">
                  <c:v>16638.5</c:v>
                </c:pt>
                <c:pt idx="33278">
                  <c:v>16639</c:v>
                </c:pt>
                <c:pt idx="33279">
                  <c:v>16639.5</c:v>
                </c:pt>
                <c:pt idx="33280">
                  <c:v>16640</c:v>
                </c:pt>
                <c:pt idx="33281">
                  <c:v>16640.5</c:v>
                </c:pt>
                <c:pt idx="33282">
                  <c:v>16641</c:v>
                </c:pt>
                <c:pt idx="33283">
                  <c:v>16641.5</c:v>
                </c:pt>
                <c:pt idx="33284">
                  <c:v>16642</c:v>
                </c:pt>
                <c:pt idx="33285">
                  <c:v>16642.5</c:v>
                </c:pt>
                <c:pt idx="33286">
                  <c:v>16643</c:v>
                </c:pt>
                <c:pt idx="33287">
                  <c:v>16643.5</c:v>
                </c:pt>
                <c:pt idx="33288">
                  <c:v>16644</c:v>
                </c:pt>
                <c:pt idx="33289">
                  <c:v>16644.5</c:v>
                </c:pt>
                <c:pt idx="33290">
                  <c:v>16645</c:v>
                </c:pt>
                <c:pt idx="33291">
                  <c:v>16645.5</c:v>
                </c:pt>
                <c:pt idx="33292">
                  <c:v>16646</c:v>
                </c:pt>
                <c:pt idx="33293">
                  <c:v>16646.5</c:v>
                </c:pt>
                <c:pt idx="33294">
                  <c:v>16647</c:v>
                </c:pt>
                <c:pt idx="33295">
                  <c:v>16647.5</c:v>
                </c:pt>
                <c:pt idx="33296">
                  <c:v>16648</c:v>
                </c:pt>
                <c:pt idx="33297">
                  <c:v>16648.5</c:v>
                </c:pt>
                <c:pt idx="33298">
                  <c:v>16649</c:v>
                </c:pt>
                <c:pt idx="33299">
                  <c:v>16649.5</c:v>
                </c:pt>
                <c:pt idx="33300">
                  <c:v>16650</c:v>
                </c:pt>
                <c:pt idx="33301">
                  <c:v>16650.5</c:v>
                </c:pt>
                <c:pt idx="33302">
                  <c:v>16651</c:v>
                </c:pt>
                <c:pt idx="33303">
                  <c:v>16651.5</c:v>
                </c:pt>
                <c:pt idx="33304">
                  <c:v>16652</c:v>
                </c:pt>
                <c:pt idx="33305">
                  <c:v>16652.5</c:v>
                </c:pt>
                <c:pt idx="33306">
                  <c:v>16653</c:v>
                </c:pt>
                <c:pt idx="33307">
                  <c:v>16653.5</c:v>
                </c:pt>
                <c:pt idx="33308">
                  <c:v>16654</c:v>
                </c:pt>
                <c:pt idx="33309">
                  <c:v>16654.5</c:v>
                </c:pt>
                <c:pt idx="33310">
                  <c:v>16655</c:v>
                </c:pt>
                <c:pt idx="33311">
                  <c:v>16655.5</c:v>
                </c:pt>
                <c:pt idx="33312">
                  <c:v>16656</c:v>
                </c:pt>
                <c:pt idx="33313">
                  <c:v>16656.5</c:v>
                </c:pt>
                <c:pt idx="33314">
                  <c:v>16657</c:v>
                </c:pt>
                <c:pt idx="33315">
                  <c:v>16657.5</c:v>
                </c:pt>
                <c:pt idx="33316">
                  <c:v>16658</c:v>
                </c:pt>
                <c:pt idx="33317">
                  <c:v>16658.5</c:v>
                </c:pt>
                <c:pt idx="33318">
                  <c:v>16659</c:v>
                </c:pt>
                <c:pt idx="33319">
                  <c:v>16659.5</c:v>
                </c:pt>
                <c:pt idx="33320">
                  <c:v>16660</c:v>
                </c:pt>
                <c:pt idx="33321">
                  <c:v>16660.5</c:v>
                </c:pt>
                <c:pt idx="33322">
                  <c:v>16661</c:v>
                </c:pt>
                <c:pt idx="33323">
                  <c:v>16661.5</c:v>
                </c:pt>
                <c:pt idx="33324">
                  <c:v>16662</c:v>
                </c:pt>
                <c:pt idx="33325">
                  <c:v>16662.5</c:v>
                </c:pt>
                <c:pt idx="33326">
                  <c:v>16663</c:v>
                </c:pt>
                <c:pt idx="33327">
                  <c:v>16663.5</c:v>
                </c:pt>
                <c:pt idx="33328">
                  <c:v>16664</c:v>
                </c:pt>
                <c:pt idx="33329">
                  <c:v>16664.5</c:v>
                </c:pt>
                <c:pt idx="33330">
                  <c:v>16665</c:v>
                </c:pt>
                <c:pt idx="33331">
                  <c:v>16665.5</c:v>
                </c:pt>
                <c:pt idx="33332">
                  <c:v>16666</c:v>
                </c:pt>
                <c:pt idx="33333">
                  <c:v>16666.5</c:v>
                </c:pt>
                <c:pt idx="33334">
                  <c:v>16667</c:v>
                </c:pt>
                <c:pt idx="33335">
                  <c:v>16667.5</c:v>
                </c:pt>
                <c:pt idx="33336">
                  <c:v>16668</c:v>
                </c:pt>
                <c:pt idx="33337">
                  <c:v>16668.5</c:v>
                </c:pt>
                <c:pt idx="33338">
                  <c:v>16669</c:v>
                </c:pt>
                <c:pt idx="33339">
                  <c:v>16669.5</c:v>
                </c:pt>
                <c:pt idx="33340">
                  <c:v>16670</c:v>
                </c:pt>
                <c:pt idx="33341">
                  <c:v>16670.5</c:v>
                </c:pt>
                <c:pt idx="33342">
                  <c:v>16671</c:v>
                </c:pt>
                <c:pt idx="33343">
                  <c:v>16671.5</c:v>
                </c:pt>
                <c:pt idx="33344">
                  <c:v>16672</c:v>
                </c:pt>
                <c:pt idx="33345">
                  <c:v>16672.5</c:v>
                </c:pt>
                <c:pt idx="33346">
                  <c:v>16673</c:v>
                </c:pt>
                <c:pt idx="33347">
                  <c:v>16673.5</c:v>
                </c:pt>
                <c:pt idx="33348">
                  <c:v>16674</c:v>
                </c:pt>
                <c:pt idx="33349">
                  <c:v>16674.5</c:v>
                </c:pt>
                <c:pt idx="33350">
                  <c:v>16675</c:v>
                </c:pt>
                <c:pt idx="33351">
                  <c:v>16675.5</c:v>
                </c:pt>
                <c:pt idx="33352">
                  <c:v>16676</c:v>
                </c:pt>
                <c:pt idx="33353">
                  <c:v>16676.5</c:v>
                </c:pt>
                <c:pt idx="33354">
                  <c:v>16677</c:v>
                </c:pt>
                <c:pt idx="33355">
                  <c:v>16677.5</c:v>
                </c:pt>
                <c:pt idx="33356">
                  <c:v>16678</c:v>
                </c:pt>
                <c:pt idx="33357">
                  <c:v>16678.5</c:v>
                </c:pt>
                <c:pt idx="33358">
                  <c:v>16679</c:v>
                </c:pt>
                <c:pt idx="33359">
                  <c:v>16679.5</c:v>
                </c:pt>
                <c:pt idx="33360">
                  <c:v>16680</c:v>
                </c:pt>
                <c:pt idx="33361">
                  <c:v>16680.5</c:v>
                </c:pt>
                <c:pt idx="33362">
                  <c:v>16681</c:v>
                </c:pt>
                <c:pt idx="33363">
                  <c:v>16681.5</c:v>
                </c:pt>
                <c:pt idx="33364">
                  <c:v>16682</c:v>
                </c:pt>
                <c:pt idx="33365">
                  <c:v>16682.5</c:v>
                </c:pt>
                <c:pt idx="33366">
                  <c:v>16683</c:v>
                </c:pt>
                <c:pt idx="33367">
                  <c:v>16683.5</c:v>
                </c:pt>
                <c:pt idx="33368">
                  <c:v>16684</c:v>
                </c:pt>
                <c:pt idx="33369">
                  <c:v>16684.5</c:v>
                </c:pt>
                <c:pt idx="33370">
                  <c:v>16685</c:v>
                </c:pt>
                <c:pt idx="33371">
                  <c:v>16685.5</c:v>
                </c:pt>
                <c:pt idx="33372">
                  <c:v>16686</c:v>
                </c:pt>
                <c:pt idx="33373">
                  <c:v>16686.5</c:v>
                </c:pt>
                <c:pt idx="33374">
                  <c:v>16687</c:v>
                </c:pt>
                <c:pt idx="33375">
                  <c:v>16687.5</c:v>
                </c:pt>
                <c:pt idx="33376">
                  <c:v>16688</c:v>
                </c:pt>
                <c:pt idx="33377">
                  <c:v>16688.5</c:v>
                </c:pt>
                <c:pt idx="33378">
                  <c:v>16689</c:v>
                </c:pt>
                <c:pt idx="33379">
                  <c:v>16689.5</c:v>
                </c:pt>
                <c:pt idx="33380">
                  <c:v>16690</c:v>
                </c:pt>
                <c:pt idx="33381">
                  <c:v>16690.5</c:v>
                </c:pt>
                <c:pt idx="33382">
                  <c:v>16691</c:v>
                </c:pt>
                <c:pt idx="33383">
                  <c:v>16691.5</c:v>
                </c:pt>
                <c:pt idx="33384">
                  <c:v>16692</c:v>
                </c:pt>
                <c:pt idx="33385">
                  <c:v>16692.5</c:v>
                </c:pt>
                <c:pt idx="33386">
                  <c:v>16693</c:v>
                </c:pt>
                <c:pt idx="33387">
                  <c:v>16693.5</c:v>
                </c:pt>
                <c:pt idx="33388">
                  <c:v>16694</c:v>
                </c:pt>
                <c:pt idx="33389">
                  <c:v>16694.5</c:v>
                </c:pt>
                <c:pt idx="33390">
                  <c:v>16695</c:v>
                </c:pt>
                <c:pt idx="33391">
                  <c:v>16695.5</c:v>
                </c:pt>
                <c:pt idx="33392">
                  <c:v>16696</c:v>
                </c:pt>
                <c:pt idx="33393">
                  <c:v>16696.5</c:v>
                </c:pt>
                <c:pt idx="33394">
                  <c:v>16697</c:v>
                </c:pt>
                <c:pt idx="33395">
                  <c:v>16697.5</c:v>
                </c:pt>
                <c:pt idx="33396">
                  <c:v>16698</c:v>
                </c:pt>
                <c:pt idx="33397">
                  <c:v>16698.5</c:v>
                </c:pt>
                <c:pt idx="33398">
                  <c:v>16699</c:v>
                </c:pt>
                <c:pt idx="33399">
                  <c:v>16699.5</c:v>
                </c:pt>
                <c:pt idx="33400">
                  <c:v>16700</c:v>
                </c:pt>
                <c:pt idx="33401">
                  <c:v>16700.5</c:v>
                </c:pt>
                <c:pt idx="33402">
                  <c:v>16701</c:v>
                </c:pt>
                <c:pt idx="33403">
                  <c:v>16701.5</c:v>
                </c:pt>
                <c:pt idx="33404">
                  <c:v>16702</c:v>
                </c:pt>
                <c:pt idx="33405">
                  <c:v>16702.5</c:v>
                </c:pt>
                <c:pt idx="33406">
                  <c:v>16703</c:v>
                </c:pt>
                <c:pt idx="33407">
                  <c:v>16703.5</c:v>
                </c:pt>
                <c:pt idx="33408">
                  <c:v>16704</c:v>
                </c:pt>
                <c:pt idx="33409">
                  <c:v>16704.5</c:v>
                </c:pt>
                <c:pt idx="33410">
                  <c:v>16705</c:v>
                </c:pt>
                <c:pt idx="33411">
                  <c:v>16705.5</c:v>
                </c:pt>
                <c:pt idx="33412">
                  <c:v>16706</c:v>
                </c:pt>
                <c:pt idx="33413">
                  <c:v>16706.5</c:v>
                </c:pt>
                <c:pt idx="33414">
                  <c:v>16707</c:v>
                </c:pt>
                <c:pt idx="33415">
                  <c:v>16707.5</c:v>
                </c:pt>
                <c:pt idx="33416">
                  <c:v>16708</c:v>
                </c:pt>
                <c:pt idx="33417">
                  <c:v>16708.5</c:v>
                </c:pt>
                <c:pt idx="33418">
                  <c:v>16709</c:v>
                </c:pt>
                <c:pt idx="33419">
                  <c:v>16709.5</c:v>
                </c:pt>
                <c:pt idx="33420">
                  <c:v>16710</c:v>
                </c:pt>
                <c:pt idx="33421">
                  <c:v>16710.5</c:v>
                </c:pt>
                <c:pt idx="33422">
                  <c:v>16711</c:v>
                </c:pt>
                <c:pt idx="33423">
                  <c:v>16711.5</c:v>
                </c:pt>
                <c:pt idx="33424">
                  <c:v>16712</c:v>
                </c:pt>
                <c:pt idx="33425">
                  <c:v>16712.5</c:v>
                </c:pt>
                <c:pt idx="33426">
                  <c:v>16713</c:v>
                </c:pt>
                <c:pt idx="33427">
                  <c:v>16713.5</c:v>
                </c:pt>
                <c:pt idx="33428">
                  <c:v>16714</c:v>
                </c:pt>
                <c:pt idx="33429">
                  <c:v>16714.5</c:v>
                </c:pt>
                <c:pt idx="33430">
                  <c:v>16715</c:v>
                </c:pt>
                <c:pt idx="33431">
                  <c:v>16715.5</c:v>
                </c:pt>
                <c:pt idx="33432">
                  <c:v>16716</c:v>
                </c:pt>
                <c:pt idx="33433">
                  <c:v>16716.5</c:v>
                </c:pt>
                <c:pt idx="33434">
                  <c:v>16717</c:v>
                </c:pt>
                <c:pt idx="33435">
                  <c:v>16717.5</c:v>
                </c:pt>
                <c:pt idx="33436">
                  <c:v>16718</c:v>
                </c:pt>
                <c:pt idx="33437">
                  <c:v>16718.5</c:v>
                </c:pt>
                <c:pt idx="33438">
                  <c:v>16719</c:v>
                </c:pt>
                <c:pt idx="33439">
                  <c:v>16719.5</c:v>
                </c:pt>
                <c:pt idx="33440">
                  <c:v>16720</c:v>
                </c:pt>
                <c:pt idx="33441">
                  <c:v>16720.5</c:v>
                </c:pt>
                <c:pt idx="33442">
                  <c:v>16721</c:v>
                </c:pt>
                <c:pt idx="33443">
                  <c:v>16721.5</c:v>
                </c:pt>
                <c:pt idx="33444">
                  <c:v>16722</c:v>
                </c:pt>
                <c:pt idx="33445">
                  <c:v>16722.5</c:v>
                </c:pt>
                <c:pt idx="33446">
                  <c:v>16723</c:v>
                </c:pt>
                <c:pt idx="33447">
                  <c:v>16723.5</c:v>
                </c:pt>
                <c:pt idx="33448">
                  <c:v>16724</c:v>
                </c:pt>
                <c:pt idx="33449">
                  <c:v>16724.5</c:v>
                </c:pt>
                <c:pt idx="33450">
                  <c:v>16725</c:v>
                </c:pt>
                <c:pt idx="33451">
                  <c:v>16725.5</c:v>
                </c:pt>
                <c:pt idx="33452">
                  <c:v>16726</c:v>
                </c:pt>
                <c:pt idx="33453">
                  <c:v>16726.5</c:v>
                </c:pt>
                <c:pt idx="33454">
                  <c:v>16727</c:v>
                </c:pt>
                <c:pt idx="33455">
                  <c:v>16727.5</c:v>
                </c:pt>
                <c:pt idx="33456">
                  <c:v>16728</c:v>
                </c:pt>
                <c:pt idx="33457">
                  <c:v>16728.5</c:v>
                </c:pt>
                <c:pt idx="33458">
                  <c:v>16729</c:v>
                </c:pt>
                <c:pt idx="33459">
                  <c:v>16729.5</c:v>
                </c:pt>
                <c:pt idx="33460">
                  <c:v>16730</c:v>
                </c:pt>
                <c:pt idx="33461">
                  <c:v>16730.5</c:v>
                </c:pt>
                <c:pt idx="33462">
                  <c:v>16731</c:v>
                </c:pt>
                <c:pt idx="33463">
                  <c:v>16731.5</c:v>
                </c:pt>
                <c:pt idx="33464">
                  <c:v>16732</c:v>
                </c:pt>
                <c:pt idx="33465">
                  <c:v>16732.5</c:v>
                </c:pt>
                <c:pt idx="33466">
                  <c:v>16733</c:v>
                </c:pt>
                <c:pt idx="33467">
                  <c:v>16733.5</c:v>
                </c:pt>
                <c:pt idx="33468">
                  <c:v>16734</c:v>
                </c:pt>
                <c:pt idx="33469">
                  <c:v>16734.5</c:v>
                </c:pt>
                <c:pt idx="33470">
                  <c:v>16735</c:v>
                </c:pt>
                <c:pt idx="33471">
                  <c:v>16735.5</c:v>
                </c:pt>
                <c:pt idx="33472">
                  <c:v>16736</c:v>
                </c:pt>
                <c:pt idx="33473">
                  <c:v>16736.5</c:v>
                </c:pt>
                <c:pt idx="33474">
                  <c:v>16737</c:v>
                </c:pt>
                <c:pt idx="33475">
                  <c:v>16737.5</c:v>
                </c:pt>
                <c:pt idx="33476">
                  <c:v>16738</c:v>
                </c:pt>
                <c:pt idx="33477">
                  <c:v>16738.5</c:v>
                </c:pt>
                <c:pt idx="33478">
                  <c:v>16739</c:v>
                </c:pt>
                <c:pt idx="33479">
                  <c:v>16739.5</c:v>
                </c:pt>
                <c:pt idx="33480">
                  <c:v>16740</c:v>
                </c:pt>
                <c:pt idx="33481">
                  <c:v>16740.5</c:v>
                </c:pt>
                <c:pt idx="33482">
                  <c:v>16741</c:v>
                </c:pt>
                <c:pt idx="33483">
                  <c:v>16741.5</c:v>
                </c:pt>
                <c:pt idx="33484">
                  <c:v>16742</c:v>
                </c:pt>
                <c:pt idx="33485">
                  <c:v>16742.5</c:v>
                </c:pt>
                <c:pt idx="33486">
                  <c:v>16743</c:v>
                </c:pt>
                <c:pt idx="33487">
                  <c:v>16743.5</c:v>
                </c:pt>
                <c:pt idx="33488">
                  <c:v>16744</c:v>
                </c:pt>
                <c:pt idx="33489">
                  <c:v>16744.5</c:v>
                </c:pt>
                <c:pt idx="33490">
                  <c:v>16745</c:v>
                </c:pt>
                <c:pt idx="33491">
                  <c:v>16745.5</c:v>
                </c:pt>
                <c:pt idx="33492">
                  <c:v>16746</c:v>
                </c:pt>
                <c:pt idx="33493">
                  <c:v>16746.5</c:v>
                </c:pt>
                <c:pt idx="33494">
                  <c:v>16747</c:v>
                </c:pt>
                <c:pt idx="33495">
                  <c:v>16747.5</c:v>
                </c:pt>
                <c:pt idx="33496">
                  <c:v>16748</c:v>
                </c:pt>
                <c:pt idx="33497">
                  <c:v>16748.5</c:v>
                </c:pt>
                <c:pt idx="33498">
                  <c:v>16749</c:v>
                </c:pt>
                <c:pt idx="33499">
                  <c:v>16749.5</c:v>
                </c:pt>
                <c:pt idx="33500">
                  <c:v>16750</c:v>
                </c:pt>
                <c:pt idx="33501">
                  <c:v>16750.5</c:v>
                </c:pt>
                <c:pt idx="33502">
                  <c:v>16751</c:v>
                </c:pt>
                <c:pt idx="33503">
                  <c:v>16751.5</c:v>
                </c:pt>
                <c:pt idx="33504">
                  <c:v>16752</c:v>
                </c:pt>
                <c:pt idx="33505">
                  <c:v>16752.5</c:v>
                </c:pt>
                <c:pt idx="33506">
                  <c:v>16753</c:v>
                </c:pt>
                <c:pt idx="33507">
                  <c:v>16753.5</c:v>
                </c:pt>
                <c:pt idx="33508">
                  <c:v>16754</c:v>
                </c:pt>
                <c:pt idx="33509">
                  <c:v>16754.5</c:v>
                </c:pt>
                <c:pt idx="33510">
                  <c:v>16755</c:v>
                </c:pt>
                <c:pt idx="33511">
                  <c:v>16755.5</c:v>
                </c:pt>
                <c:pt idx="33512">
                  <c:v>16756</c:v>
                </c:pt>
                <c:pt idx="33513">
                  <c:v>16756.5</c:v>
                </c:pt>
                <c:pt idx="33514">
                  <c:v>16757</c:v>
                </c:pt>
                <c:pt idx="33515">
                  <c:v>16757.5</c:v>
                </c:pt>
                <c:pt idx="33516">
                  <c:v>16758</c:v>
                </c:pt>
                <c:pt idx="33517">
                  <c:v>16758.5</c:v>
                </c:pt>
                <c:pt idx="33518">
                  <c:v>16759</c:v>
                </c:pt>
                <c:pt idx="33519">
                  <c:v>16759.5</c:v>
                </c:pt>
                <c:pt idx="33520">
                  <c:v>16760</c:v>
                </c:pt>
                <c:pt idx="33521">
                  <c:v>16760.5</c:v>
                </c:pt>
                <c:pt idx="33522">
                  <c:v>16761</c:v>
                </c:pt>
                <c:pt idx="33523">
                  <c:v>16761.5</c:v>
                </c:pt>
                <c:pt idx="33524">
                  <c:v>16762</c:v>
                </c:pt>
                <c:pt idx="33525">
                  <c:v>16762.5</c:v>
                </c:pt>
                <c:pt idx="33526">
                  <c:v>16763</c:v>
                </c:pt>
                <c:pt idx="33527">
                  <c:v>16763.5</c:v>
                </c:pt>
                <c:pt idx="33528">
                  <c:v>16764</c:v>
                </c:pt>
                <c:pt idx="33529">
                  <c:v>16764.5</c:v>
                </c:pt>
                <c:pt idx="33530">
                  <c:v>16765</c:v>
                </c:pt>
                <c:pt idx="33531">
                  <c:v>16765.5</c:v>
                </c:pt>
                <c:pt idx="33532">
                  <c:v>16766</c:v>
                </c:pt>
                <c:pt idx="33533">
                  <c:v>16766.5</c:v>
                </c:pt>
                <c:pt idx="33534">
                  <c:v>16767</c:v>
                </c:pt>
                <c:pt idx="33535">
                  <c:v>16767.5</c:v>
                </c:pt>
                <c:pt idx="33536">
                  <c:v>16768</c:v>
                </c:pt>
                <c:pt idx="33537">
                  <c:v>16768.5</c:v>
                </c:pt>
                <c:pt idx="33538">
                  <c:v>16769</c:v>
                </c:pt>
                <c:pt idx="33539">
                  <c:v>16769.5</c:v>
                </c:pt>
                <c:pt idx="33540">
                  <c:v>16770</c:v>
                </c:pt>
                <c:pt idx="33541">
                  <c:v>16770.5</c:v>
                </c:pt>
                <c:pt idx="33542">
                  <c:v>16771</c:v>
                </c:pt>
                <c:pt idx="33543">
                  <c:v>16771.5</c:v>
                </c:pt>
                <c:pt idx="33544">
                  <c:v>16772</c:v>
                </c:pt>
                <c:pt idx="33545">
                  <c:v>16772.5</c:v>
                </c:pt>
                <c:pt idx="33546">
                  <c:v>16773</c:v>
                </c:pt>
                <c:pt idx="33547">
                  <c:v>16773.5</c:v>
                </c:pt>
                <c:pt idx="33548">
                  <c:v>16774</c:v>
                </c:pt>
                <c:pt idx="33549">
                  <c:v>16774.5</c:v>
                </c:pt>
                <c:pt idx="33550">
                  <c:v>16775</c:v>
                </c:pt>
                <c:pt idx="33551">
                  <c:v>16775.5</c:v>
                </c:pt>
                <c:pt idx="33552">
                  <c:v>16776</c:v>
                </c:pt>
                <c:pt idx="33553">
                  <c:v>16776.5</c:v>
                </c:pt>
                <c:pt idx="33554">
                  <c:v>16777</c:v>
                </c:pt>
                <c:pt idx="33555">
                  <c:v>16777.5</c:v>
                </c:pt>
                <c:pt idx="33556">
                  <c:v>16778</c:v>
                </c:pt>
                <c:pt idx="33557">
                  <c:v>16778.5</c:v>
                </c:pt>
                <c:pt idx="33558">
                  <c:v>16779</c:v>
                </c:pt>
                <c:pt idx="33559">
                  <c:v>16779.5</c:v>
                </c:pt>
                <c:pt idx="33560">
                  <c:v>16780</c:v>
                </c:pt>
                <c:pt idx="33561">
                  <c:v>16780.5</c:v>
                </c:pt>
                <c:pt idx="33562">
                  <c:v>16781</c:v>
                </c:pt>
                <c:pt idx="33563">
                  <c:v>16781.5</c:v>
                </c:pt>
                <c:pt idx="33564">
                  <c:v>16782</c:v>
                </c:pt>
                <c:pt idx="33565">
                  <c:v>16782.5</c:v>
                </c:pt>
                <c:pt idx="33566">
                  <c:v>16783</c:v>
                </c:pt>
                <c:pt idx="33567">
                  <c:v>16783.5</c:v>
                </c:pt>
                <c:pt idx="33568">
                  <c:v>16784</c:v>
                </c:pt>
                <c:pt idx="33569">
                  <c:v>16784.5</c:v>
                </c:pt>
                <c:pt idx="33570">
                  <c:v>16785</c:v>
                </c:pt>
                <c:pt idx="33571">
                  <c:v>16785.5</c:v>
                </c:pt>
                <c:pt idx="33572">
                  <c:v>16786</c:v>
                </c:pt>
                <c:pt idx="33573">
                  <c:v>16786.5</c:v>
                </c:pt>
                <c:pt idx="33574">
                  <c:v>16787</c:v>
                </c:pt>
                <c:pt idx="33575">
                  <c:v>16787.5</c:v>
                </c:pt>
                <c:pt idx="33576">
                  <c:v>16788</c:v>
                </c:pt>
                <c:pt idx="33577">
                  <c:v>16788.5</c:v>
                </c:pt>
                <c:pt idx="33578">
                  <c:v>16789</c:v>
                </c:pt>
                <c:pt idx="33579">
                  <c:v>16789.5</c:v>
                </c:pt>
                <c:pt idx="33580">
                  <c:v>16790</c:v>
                </c:pt>
                <c:pt idx="33581">
                  <c:v>16790.5</c:v>
                </c:pt>
                <c:pt idx="33582">
                  <c:v>16791</c:v>
                </c:pt>
                <c:pt idx="33583">
                  <c:v>16791.5</c:v>
                </c:pt>
                <c:pt idx="33584">
                  <c:v>16792</c:v>
                </c:pt>
                <c:pt idx="33585">
                  <c:v>16792.5</c:v>
                </c:pt>
                <c:pt idx="33586">
                  <c:v>16793</c:v>
                </c:pt>
                <c:pt idx="33587">
                  <c:v>16793.5</c:v>
                </c:pt>
                <c:pt idx="33588">
                  <c:v>16794</c:v>
                </c:pt>
                <c:pt idx="33589">
                  <c:v>16794.5</c:v>
                </c:pt>
                <c:pt idx="33590">
                  <c:v>16795</c:v>
                </c:pt>
                <c:pt idx="33591">
                  <c:v>16795.5</c:v>
                </c:pt>
                <c:pt idx="33592">
                  <c:v>16796</c:v>
                </c:pt>
                <c:pt idx="33593">
                  <c:v>16796.5</c:v>
                </c:pt>
                <c:pt idx="33594">
                  <c:v>16797</c:v>
                </c:pt>
                <c:pt idx="33595">
                  <c:v>16797.5</c:v>
                </c:pt>
                <c:pt idx="33596">
                  <c:v>16798</c:v>
                </c:pt>
                <c:pt idx="33597">
                  <c:v>16798.5</c:v>
                </c:pt>
                <c:pt idx="33598">
                  <c:v>16799</c:v>
                </c:pt>
                <c:pt idx="33599">
                  <c:v>16799.5</c:v>
                </c:pt>
                <c:pt idx="33600">
                  <c:v>16800</c:v>
                </c:pt>
                <c:pt idx="33601">
                  <c:v>16800.5</c:v>
                </c:pt>
                <c:pt idx="33602">
                  <c:v>16801</c:v>
                </c:pt>
                <c:pt idx="33603">
                  <c:v>16801.5</c:v>
                </c:pt>
                <c:pt idx="33604">
                  <c:v>16802</c:v>
                </c:pt>
                <c:pt idx="33605">
                  <c:v>16802.5</c:v>
                </c:pt>
                <c:pt idx="33606">
                  <c:v>16803</c:v>
                </c:pt>
                <c:pt idx="33607">
                  <c:v>16803.5</c:v>
                </c:pt>
                <c:pt idx="33608">
                  <c:v>16804</c:v>
                </c:pt>
                <c:pt idx="33609">
                  <c:v>16804.5</c:v>
                </c:pt>
                <c:pt idx="33610">
                  <c:v>16805</c:v>
                </c:pt>
                <c:pt idx="33611">
                  <c:v>16805.5</c:v>
                </c:pt>
                <c:pt idx="33612">
                  <c:v>16806</c:v>
                </c:pt>
                <c:pt idx="33613">
                  <c:v>16806.5</c:v>
                </c:pt>
                <c:pt idx="33614">
                  <c:v>16807</c:v>
                </c:pt>
                <c:pt idx="33615">
                  <c:v>16807.5</c:v>
                </c:pt>
                <c:pt idx="33616">
                  <c:v>16808</c:v>
                </c:pt>
                <c:pt idx="33617">
                  <c:v>16808.5</c:v>
                </c:pt>
                <c:pt idx="33618">
                  <c:v>16809</c:v>
                </c:pt>
                <c:pt idx="33619">
                  <c:v>16809.5</c:v>
                </c:pt>
                <c:pt idx="33620">
                  <c:v>16810</c:v>
                </c:pt>
                <c:pt idx="33621">
                  <c:v>16810.5</c:v>
                </c:pt>
                <c:pt idx="33622">
                  <c:v>16811</c:v>
                </c:pt>
                <c:pt idx="33623">
                  <c:v>16811.5</c:v>
                </c:pt>
                <c:pt idx="33624">
                  <c:v>16812</c:v>
                </c:pt>
                <c:pt idx="33625">
                  <c:v>16812.5</c:v>
                </c:pt>
                <c:pt idx="33626">
                  <c:v>16813</c:v>
                </c:pt>
                <c:pt idx="33627">
                  <c:v>16813.5</c:v>
                </c:pt>
                <c:pt idx="33628">
                  <c:v>16814</c:v>
                </c:pt>
                <c:pt idx="33629">
                  <c:v>16814.5</c:v>
                </c:pt>
                <c:pt idx="33630">
                  <c:v>16815</c:v>
                </c:pt>
                <c:pt idx="33631">
                  <c:v>16815.5</c:v>
                </c:pt>
                <c:pt idx="33632">
                  <c:v>16816</c:v>
                </c:pt>
                <c:pt idx="33633">
                  <c:v>16816.5</c:v>
                </c:pt>
                <c:pt idx="33634">
                  <c:v>16817</c:v>
                </c:pt>
                <c:pt idx="33635">
                  <c:v>16817.5</c:v>
                </c:pt>
                <c:pt idx="33636">
                  <c:v>16818</c:v>
                </c:pt>
                <c:pt idx="33637">
                  <c:v>16818.5</c:v>
                </c:pt>
                <c:pt idx="33638">
                  <c:v>16819</c:v>
                </c:pt>
                <c:pt idx="33639">
                  <c:v>16819.5</c:v>
                </c:pt>
                <c:pt idx="33640">
                  <c:v>16820</c:v>
                </c:pt>
                <c:pt idx="33641">
                  <c:v>16820.5</c:v>
                </c:pt>
                <c:pt idx="33642">
                  <c:v>16821</c:v>
                </c:pt>
                <c:pt idx="33643">
                  <c:v>16821.5</c:v>
                </c:pt>
                <c:pt idx="33644">
                  <c:v>16822</c:v>
                </c:pt>
                <c:pt idx="33645">
                  <c:v>16822.5</c:v>
                </c:pt>
                <c:pt idx="33646">
                  <c:v>16823</c:v>
                </c:pt>
                <c:pt idx="33647">
                  <c:v>16823.5</c:v>
                </c:pt>
                <c:pt idx="33648">
                  <c:v>16824</c:v>
                </c:pt>
                <c:pt idx="33649">
                  <c:v>16824.5</c:v>
                </c:pt>
                <c:pt idx="33650">
                  <c:v>16825</c:v>
                </c:pt>
                <c:pt idx="33651">
                  <c:v>16825.5</c:v>
                </c:pt>
                <c:pt idx="33652">
                  <c:v>16826</c:v>
                </c:pt>
                <c:pt idx="33653">
                  <c:v>16826.5</c:v>
                </c:pt>
                <c:pt idx="33654">
                  <c:v>16827</c:v>
                </c:pt>
                <c:pt idx="33655">
                  <c:v>16827.5</c:v>
                </c:pt>
                <c:pt idx="33656">
                  <c:v>16828</c:v>
                </c:pt>
                <c:pt idx="33657">
                  <c:v>16828.5</c:v>
                </c:pt>
                <c:pt idx="33658">
                  <c:v>16829</c:v>
                </c:pt>
                <c:pt idx="33659">
                  <c:v>16829.5</c:v>
                </c:pt>
                <c:pt idx="33660">
                  <c:v>16830</c:v>
                </c:pt>
                <c:pt idx="33661">
                  <c:v>16830.5</c:v>
                </c:pt>
                <c:pt idx="33662">
                  <c:v>16831</c:v>
                </c:pt>
                <c:pt idx="33663">
                  <c:v>16831.5</c:v>
                </c:pt>
                <c:pt idx="33664">
                  <c:v>16832</c:v>
                </c:pt>
                <c:pt idx="33665">
                  <c:v>16832.5</c:v>
                </c:pt>
                <c:pt idx="33666">
                  <c:v>16833</c:v>
                </c:pt>
                <c:pt idx="33667">
                  <c:v>16833.5</c:v>
                </c:pt>
                <c:pt idx="33668">
                  <c:v>16834</c:v>
                </c:pt>
                <c:pt idx="33669">
                  <c:v>16834.5</c:v>
                </c:pt>
                <c:pt idx="33670">
                  <c:v>16835</c:v>
                </c:pt>
                <c:pt idx="33671">
                  <c:v>16835.5</c:v>
                </c:pt>
                <c:pt idx="33672">
                  <c:v>16836</c:v>
                </c:pt>
                <c:pt idx="33673">
                  <c:v>16836.5</c:v>
                </c:pt>
                <c:pt idx="33674">
                  <c:v>16837</c:v>
                </c:pt>
                <c:pt idx="33675">
                  <c:v>16837.5</c:v>
                </c:pt>
                <c:pt idx="33676">
                  <c:v>16838</c:v>
                </c:pt>
                <c:pt idx="33677">
                  <c:v>16838.5</c:v>
                </c:pt>
                <c:pt idx="33678">
                  <c:v>16839</c:v>
                </c:pt>
                <c:pt idx="33679">
                  <c:v>16839.5</c:v>
                </c:pt>
                <c:pt idx="33680">
                  <c:v>16840</c:v>
                </c:pt>
                <c:pt idx="33681">
                  <c:v>16840.5</c:v>
                </c:pt>
                <c:pt idx="33682">
                  <c:v>16841</c:v>
                </c:pt>
                <c:pt idx="33683">
                  <c:v>16841.5</c:v>
                </c:pt>
                <c:pt idx="33684">
                  <c:v>16842</c:v>
                </c:pt>
                <c:pt idx="33685">
                  <c:v>16842.5</c:v>
                </c:pt>
                <c:pt idx="33686">
                  <c:v>16843</c:v>
                </c:pt>
                <c:pt idx="33687">
                  <c:v>16843.5</c:v>
                </c:pt>
                <c:pt idx="33688">
                  <c:v>16844</c:v>
                </c:pt>
                <c:pt idx="33689">
                  <c:v>16844.5</c:v>
                </c:pt>
                <c:pt idx="33690">
                  <c:v>16845</c:v>
                </c:pt>
                <c:pt idx="33691">
                  <c:v>16845.5</c:v>
                </c:pt>
                <c:pt idx="33692">
                  <c:v>16846</c:v>
                </c:pt>
                <c:pt idx="33693">
                  <c:v>16846.5</c:v>
                </c:pt>
                <c:pt idx="33694">
                  <c:v>16847</c:v>
                </c:pt>
                <c:pt idx="33695">
                  <c:v>16847.5</c:v>
                </c:pt>
                <c:pt idx="33696">
                  <c:v>16848</c:v>
                </c:pt>
                <c:pt idx="33697">
                  <c:v>16848.5</c:v>
                </c:pt>
                <c:pt idx="33698">
                  <c:v>16849</c:v>
                </c:pt>
                <c:pt idx="33699">
                  <c:v>16849.5</c:v>
                </c:pt>
                <c:pt idx="33700">
                  <c:v>16850</c:v>
                </c:pt>
                <c:pt idx="33701">
                  <c:v>16850.5</c:v>
                </c:pt>
                <c:pt idx="33702">
                  <c:v>16851</c:v>
                </c:pt>
                <c:pt idx="33703">
                  <c:v>16851.5</c:v>
                </c:pt>
                <c:pt idx="33704">
                  <c:v>16852</c:v>
                </c:pt>
                <c:pt idx="33705">
                  <c:v>16852.5</c:v>
                </c:pt>
                <c:pt idx="33706">
                  <c:v>16853</c:v>
                </c:pt>
                <c:pt idx="33707">
                  <c:v>16853.5</c:v>
                </c:pt>
                <c:pt idx="33708">
                  <c:v>16854</c:v>
                </c:pt>
                <c:pt idx="33709">
                  <c:v>16854.5</c:v>
                </c:pt>
                <c:pt idx="33710">
                  <c:v>16855</c:v>
                </c:pt>
                <c:pt idx="33711">
                  <c:v>16855.5</c:v>
                </c:pt>
                <c:pt idx="33712">
                  <c:v>16856</c:v>
                </c:pt>
                <c:pt idx="33713">
                  <c:v>16856.5</c:v>
                </c:pt>
                <c:pt idx="33714">
                  <c:v>16857</c:v>
                </c:pt>
                <c:pt idx="33715">
                  <c:v>16857.5</c:v>
                </c:pt>
                <c:pt idx="33716">
                  <c:v>16858</c:v>
                </c:pt>
                <c:pt idx="33717">
                  <c:v>16858.5</c:v>
                </c:pt>
                <c:pt idx="33718">
                  <c:v>16859</c:v>
                </c:pt>
                <c:pt idx="33719">
                  <c:v>16859.5</c:v>
                </c:pt>
                <c:pt idx="33720">
                  <c:v>16860</c:v>
                </c:pt>
                <c:pt idx="33721">
                  <c:v>16860.5</c:v>
                </c:pt>
                <c:pt idx="33722">
                  <c:v>16861</c:v>
                </c:pt>
                <c:pt idx="33723">
                  <c:v>16861.5</c:v>
                </c:pt>
                <c:pt idx="33724">
                  <c:v>16862</c:v>
                </c:pt>
                <c:pt idx="33725">
                  <c:v>16862.5</c:v>
                </c:pt>
                <c:pt idx="33726">
                  <c:v>16863</c:v>
                </c:pt>
                <c:pt idx="33727">
                  <c:v>16863.5</c:v>
                </c:pt>
                <c:pt idx="33728">
                  <c:v>16864</c:v>
                </c:pt>
                <c:pt idx="33729">
                  <c:v>16864.5</c:v>
                </c:pt>
                <c:pt idx="33730">
                  <c:v>16865</c:v>
                </c:pt>
                <c:pt idx="33731">
                  <c:v>16865.5</c:v>
                </c:pt>
                <c:pt idx="33732">
                  <c:v>16866</c:v>
                </c:pt>
                <c:pt idx="33733">
                  <c:v>16866.5</c:v>
                </c:pt>
                <c:pt idx="33734">
                  <c:v>16867</c:v>
                </c:pt>
                <c:pt idx="33735">
                  <c:v>16867.5</c:v>
                </c:pt>
                <c:pt idx="33736">
                  <c:v>16868</c:v>
                </c:pt>
                <c:pt idx="33737">
                  <c:v>16868.5</c:v>
                </c:pt>
                <c:pt idx="33738">
                  <c:v>16869</c:v>
                </c:pt>
                <c:pt idx="33739">
                  <c:v>16869.5</c:v>
                </c:pt>
                <c:pt idx="33740">
                  <c:v>16870</c:v>
                </c:pt>
                <c:pt idx="33741">
                  <c:v>16870.5</c:v>
                </c:pt>
                <c:pt idx="33742">
                  <c:v>16871</c:v>
                </c:pt>
                <c:pt idx="33743">
                  <c:v>16871.5</c:v>
                </c:pt>
                <c:pt idx="33744">
                  <c:v>16872</c:v>
                </c:pt>
                <c:pt idx="33745">
                  <c:v>16872.5</c:v>
                </c:pt>
                <c:pt idx="33746">
                  <c:v>16873</c:v>
                </c:pt>
                <c:pt idx="33747">
                  <c:v>16873.5</c:v>
                </c:pt>
                <c:pt idx="33748">
                  <c:v>16874</c:v>
                </c:pt>
                <c:pt idx="33749">
                  <c:v>16874.5</c:v>
                </c:pt>
                <c:pt idx="33750">
                  <c:v>16875</c:v>
                </c:pt>
                <c:pt idx="33751">
                  <c:v>16875.5</c:v>
                </c:pt>
                <c:pt idx="33752">
                  <c:v>16876</c:v>
                </c:pt>
                <c:pt idx="33753">
                  <c:v>16876.5</c:v>
                </c:pt>
                <c:pt idx="33754">
                  <c:v>16877</c:v>
                </c:pt>
                <c:pt idx="33755">
                  <c:v>16877.5</c:v>
                </c:pt>
                <c:pt idx="33756">
                  <c:v>16878</c:v>
                </c:pt>
                <c:pt idx="33757">
                  <c:v>16878.5</c:v>
                </c:pt>
                <c:pt idx="33758">
                  <c:v>16879</c:v>
                </c:pt>
                <c:pt idx="33759">
                  <c:v>16879.5</c:v>
                </c:pt>
                <c:pt idx="33760">
                  <c:v>16880</c:v>
                </c:pt>
                <c:pt idx="33761">
                  <c:v>16880.5</c:v>
                </c:pt>
                <c:pt idx="33762">
                  <c:v>16881</c:v>
                </c:pt>
                <c:pt idx="33763">
                  <c:v>16881.5</c:v>
                </c:pt>
                <c:pt idx="33764">
                  <c:v>16882</c:v>
                </c:pt>
                <c:pt idx="33765">
                  <c:v>16882.5</c:v>
                </c:pt>
                <c:pt idx="33766">
                  <c:v>16883</c:v>
                </c:pt>
                <c:pt idx="33767">
                  <c:v>16883.5</c:v>
                </c:pt>
                <c:pt idx="33768">
                  <c:v>16884</c:v>
                </c:pt>
                <c:pt idx="33769">
                  <c:v>16884.5</c:v>
                </c:pt>
                <c:pt idx="33770">
                  <c:v>16885</c:v>
                </c:pt>
                <c:pt idx="33771">
                  <c:v>16885.5</c:v>
                </c:pt>
                <c:pt idx="33772">
                  <c:v>16886</c:v>
                </c:pt>
                <c:pt idx="33773">
                  <c:v>16886.5</c:v>
                </c:pt>
                <c:pt idx="33774">
                  <c:v>16887</c:v>
                </c:pt>
                <c:pt idx="33775">
                  <c:v>16887.5</c:v>
                </c:pt>
                <c:pt idx="33776">
                  <c:v>16888</c:v>
                </c:pt>
                <c:pt idx="33777">
                  <c:v>16888.5</c:v>
                </c:pt>
                <c:pt idx="33778">
                  <c:v>16889</c:v>
                </c:pt>
                <c:pt idx="33779">
                  <c:v>16889.5</c:v>
                </c:pt>
                <c:pt idx="33780">
                  <c:v>16890</c:v>
                </c:pt>
                <c:pt idx="33781">
                  <c:v>16890.5</c:v>
                </c:pt>
                <c:pt idx="33782">
                  <c:v>16891</c:v>
                </c:pt>
                <c:pt idx="33783">
                  <c:v>16891.5</c:v>
                </c:pt>
                <c:pt idx="33784">
                  <c:v>16892</c:v>
                </c:pt>
                <c:pt idx="33785">
                  <c:v>16892.5</c:v>
                </c:pt>
                <c:pt idx="33786">
                  <c:v>16893</c:v>
                </c:pt>
                <c:pt idx="33787">
                  <c:v>16893.5</c:v>
                </c:pt>
                <c:pt idx="33788">
                  <c:v>16894</c:v>
                </c:pt>
                <c:pt idx="33789">
                  <c:v>16894.5</c:v>
                </c:pt>
                <c:pt idx="33790">
                  <c:v>16895</c:v>
                </c:pt>
                <c:pt idx="33791">
                  <c:v>16895.5</c:v>
                </c:pt>
                <c:pt idx="33792">
                  <c:v>16896</c:v>
                </c:pt>
                <c:pt idx="33793">
                  <c:v>16896.5</c:v>
                </c:pt>
                <c:pt idx="33794">
                  <c:v>16897</c:v>
                </c:pt>
                <c:pt idx="33795">
                  <c:v>16897.5</c:v>
                </c:pt>
                <c:pt idx="33796">
                  <c:v>16898</c:v>
                </c:pt>
                <c:pt idx="33797">
                  <c:v>16898.5</c:v>
                </c:pt>
                <c:pt idx="33798">
                  <c:v>16899</c:v>
                </c:pt>
                <c:pt idx="33799">
                  <c:v>16899.5</c:v>
                </c:pt>
                <c:pt idx="33800">
                  <c:v>16900</c:v>
                </c:pt>
                <c:pt idx="33801">
                  <c:v>16900.5</c:v>
                </c:pt>
                <c:pt idx="33802">
                  <c:v>16901</c:v>
                </c:pt>
                <c:pt idx="33803">
                  <c:v>16901.5</c:v>
                </c:pt>
                <c:pt idx="33804">
                  <c:v>16902</c:v>
                </c:pt>
                <c:pt idx="33805">
                  <c:v>16902.5</c:v>
                </c:pt>
                <c:pt idx="33806">
                  <c:v>16903</c:v>
                </c:pt>
                <c:pt idx="33807">
                  <c:v>16903.5</c:v>
                </c:pt>
                <c:pt idx="33808">
                  <c:v>16904</c:v>
                </c:pt>
                <c:pt idx="33809">
                  <c:v>16904.5</c:v>
                </c:pt>
                <c:pt idx="33810">
                  <c:v>16905</c:v>
                </c:pt>
                <c:pt idx="33811">
                  <c:v>16905.5</c:v>
                </c:pt>
                <c:pt idx="33812">
                  <c:v>16906</c:v>
                </c:pt>
                <c:pt idx="33813">
                  <c:v>16906.5</c:v>
                </c:pt>
                <c:pt idx="33814">
                  <c:v>16907</c:v>
                </c:pt>
                <c:pt idx="33815">
                  <c:v>16907.5</c:v>
                </c:pt>
                <c:pt idx="33816">
                  <c:v>16908</c:v>
                </c:pt>
                <c:pt idx="33817">
                  <c:v>16908.5</c:v>
                </c:pt>
                <c:pt idx="33818">
                  <c:v>16909</c:v>
                </c:pt>
                <c:pt idx="33819">
                  <c:v>16909.5</c:v>
                </c:pt>
                <c:pt idx="33820">
                  <c:v>16910</c:v>
                </c:pt>
                <c:pt idx="33821">
                  <c:v>16910.5</c:v>
                </c:pt>
                <c:pt idx="33822">
                  <c:v>16911</c:v>
                </c:pt>
                <c:pt idx="33823">
                  <c:v>16911.5</c:v>
                </c:pt>
                <c:pt idx="33824">
                  <c:v>16912</c:v>
                </c:pt>
                <c:pt idx="33825">
                  <c:v>16912.5</c:v>
                </c:pt>
                <c:pt idx="33826">
                  <c:v>16913</c:v>
                </c:pt>
                <c:pt idx="33827">
                  <c:v>16913.5</c:v>
                </c:pt>
                <c:pt idx="33828">
                  <c:v>16914</c:v>
                </c:pt>
                <c:pt idx="33829">
                  <c:v>16914.5</c:v>
                </c:pt>
                <c:pt idx="33830">
                  <c:v>16915</c:v>
                </c:pt>
                <c:pt idx="33831">
                  <c:v>16915.5</c:v>
                </c:pt>
                <c:pt idx="33832">
                  <c:v>16916</c:v>
                </c:pt>
                <c:pt idx="33833">
                  <c:v>16916.5</c:v>
                </c:pt>
                <c:pt idx="33834">
                  <c:v>16917</c:v>
                </c:pt>
                <c:pt idx="33835">
                  <c:v>16917.5</c:v>
                </c:pt>
                <c:pt idx="33836">
                  <c:v>16918</c:v>
                </c:pt>
                <c:pt idx="33837">
                  <c:v>16918.5</c:v>
                </c:pt>
                <c:pt idx="33838">
                  <c:v>16919</c:v>
                </c:pt>
                <c:pt idx="33839">
                  <c:v>16919.5</c:v>
                </c:pt>
                <c:pt idx="33840">
                  <c:v>16920</c:v>
                </c:pt>
                <c:pt idx="33841">
                  <c:v>16920.5</c:v>
                </c:pt>
                <c:pt idx="33842">
                  <c:v>16921</c:v>
                </c:pt>
                <c:pt idx="33843">
                  <c:v>16921.5</c:v>
                </c:pt>
                <c:pt idx="33844">
                  <c:v>16922</c:v>
                </c:pt>
                <c:pt idx="33845">
                  <c:v>16922.5</c:v>
                </c:pt>
                <c:pt idx="33846">
                  <c:v>16923</c:v>
                </c:pt>
                <c:pt idx="33847">
                  <c:v>16923.5</c:v>
                </c:pt>
                <c:pt idx="33848">
                  <c:v>16924</c:v>
                </c:pt>
                <c:pt idx="33849">
                  <c:v>16924.5</c:v>
                </c:pt>
                <c:pt idx="33850">
                  <c:v>16925</c:v>
                </c:pt>
                <c:pt idx="33851">
                  <c:v>16925.5</c:v>
                </c:pt>
                <c:pt idx="33852">
                  <c:v>16926</c:v>
                </c:pt>
                <c:pt idx="33853">
                  <c:v>16926.5</c:v>
                </c:pt>
                <c:pt idx="33854">
                  <c:v>16927</c:v>
                </c:pt>
                <c:pt idx="33855">
                  <c:v>16927.5</c:v>
                </c:pt>
                <c:pt idx="33856">
                  <c:v>16928</c:v>
                </c:pt>
                <c:pt idx="33857">
                  <c:v>16928.5</c:v>
                </c:pt>
                <c:pt idx="33858">
                  <c:v>16929</c:v>
                </c:pt>
                <c:pt idx="33859">
                  <c:v>16929.5</c:v>
                </c:pt>
                <c:pt idx="33860">
                  <c:v>16930</c:v>
                </c:pt>
                <c:pt idx="33861">
                  <c:v>16930.5</c:v>
                </c:pt>
                <c:pt idx="33862">
                  <c:v>16931</c:v>
                </c:pt>
                <c:pt idx="33863">
                  <c:v>16931.5</c:v>
                </c:pt>
                <c:pt idx="33864">
                  <c:v>16932</c:v>
                </c:pt>
                <c:pt idx="33865">
                  <c:v>16932.5</c:v>
                </c:pt>
                <c:pt idx="33866">
                  <c:v>16933</c:v>
                </c:pt>
                <c:pt idx="33867">
                  <c:v>16933.5</c:v>
                </c:pt>
                <c:pt idx="33868">
                  <c:v>16934</c:v>
                </c:pt>
                <c:pt idx="33869">
                  <c:v>16934.5</c:v>
                </c:pt>
                <c:pt idx="33870">
                  <c:v>16935</c:v>
                </c:pt>
                <c:pt idx="33871">
                  <c:v>16935.5</c:v>
                </c:pt>
                <c:pt idx="33872">
                  <c:v>16936</c:v>
                </c:pt>
                <c:pt idx="33873">
                  <c:v>16936.5</c:v>
                </c:pt>
                <c:pt idx="33874">
                  <c:v>16937</c:v>
                </c:pt>
                <c:pt idx="33875">
                  <c:v>16937.5</c:v>
                </c:pt>
                <c:pt idx="33876">
                  <c:v>16938</c:v>
                </c:pt>
                <c:pt idx="33877">
                  <c:v>16938.5</c:v>
                </c:pt>
                <c:pt idx="33878">
                  <c:v>16939</c:v>
                </c:pt>
                <c:pt idx="33879">
                  <c:v>16939.5</c:v>
                </c:pt>
                <c:pt idx="33880">
                  <c:v>16940</c:v>
                </c:pt>
                <c:pt idx="33881">
                  <c:v>16940.5</c:v>
                </c:pt>
                <c:pt idx="33882">
                  <c:v>16941</c:v>
                </c:pt>
                <c:pt idx="33883">
                  <c:v>16941.5</c:v>
                </c:pt>
                <c:pt idx="33884">
                  <c:v>16942</c:v>
                </c:pt>
                <c:pt idx="33885">
                  <c:v>16942.5</c:v>
                </c:pt>
                <c:pt idx="33886">
                  <c:v>16943</c:v>
                </c:pt>
                <c:pt idx="33887">
                  <c:v>16943.5</c:v>
                </c:pt>
                <c:pt idx="33888">
                  <c:v>16944</c:v>
                </c:pt>
                <c:pt idx="33889">
                  <c:v>16944.5</c:v>
                </c:pt>
                <c:pt idx="33890">
                  <c:v>16945</c:v>
                </c:pt>
                <c:pt idx="33891">
                  <c:v>16945.5</c:v>
                </c:pt>
                <c:pt idx="33892">
                  <c:v>16946</c:v>
                </c:pt>
                <c:pt idx="33893">
                  <c:v>16946.5</c:v>
                </c:pt>
                <c:pt idx="33894">
                  <c:v>16947</c:v>
                </c:pt>
                <c:pt idx="33895">
                  <c:v>16947.5</c:v>
                </c:pt>
                <c:pt idx="33896">
                  <c:v>16948</c:v>
                </c:pt>
                <c:pt idx="33897">
                  <c:v>16948.5</c:v>
                </c:pt>
                <c:pt idx="33898">
                  <c:v>16949</c:v>
                </c:pt>
                <c:pt idx="33899">
                  <c:v>16949.5</c:v>
                </c:pt>
                <c:pt idx="33900">
                  <c:v>16950</c:v>
                </c:pt>
                <c:pt idx="33901">
                  <c:v>16950.5</c:v>
                </c:pt>
                <c:pt idx="33902">
                  <c:v>16951</c:v>
                </c:pt>
                <c:pt idx="33903">
                  <c:v>16951.5</c:v>
                </c:pt>
                <c:pt idx="33904">
                  <c:v>16952</c:v>
                </c:pt>
                <c:pt idx="33905">
                  <c:v>16952.5</c:v>
                </c:pt>
                <c:pt idx="33906">
                  <c:v>16953</c:v>
                </c:pt>
                <c:pt idx="33907">
                  <c:v>16953.5</c:v>
                </c:pt>
                <c:pt idx="33908">
                  <c:v>16954</c:v>
                </c:pt>
                <c:pt idx="33909">
                  <c:v>16954.5</c:v>
                </c:pt>
                <c:pt idx="33910">
                  <c:v>16955</c:v>
                </c:pt>
                <c:pt idx="33911">
                  <c:v>16955.5</c:v>
                </c:pt>
                <c:pt idx="33912">
                  <c:v>16956</c:v>
                </c:pt>
                <c:pt idx="33913">
                  <c:v>16956.5</c:v>
                </c:pt>
                <c:pt idx="33914">
                  <c:v>16957</c:v>
                </c:pt>
                <c:pt idx="33915">
                  <c:v>16957.5</c:v>
                </c:pt>
                <c:pt idx="33916">
                  <c:v>16958</c:v>
                </c:pt>
                <c:pt idx="33917">
                  <c:v>16958.5</c:v>
                </c:pt>
                <c:pt idx="33918">
                  <c:v>16959</c:v>
                </c:pt>
                <c:pt idx="33919">
                  <c:v>16959.5</c:v>
                </c:pt>
                <c:pt idx="33920">
                  <c:v>16960</c:v>
                </c:pt>
                <c:pt idx="33921">
                  <c:v>16960.5</c:v>
                </c:pt>
                <c:pt idx="33922">
                  <c:v>16961</c:v>
                </c:pt>
                <c:pt idx="33923">
                  <c:v>16961.5</c:v>
                </c:pt>
                <c:pt idx="33924">
                  <c:v>16962</c:v>
                </c:pt>
                <c:pt idx="33925">
                  <c:v>16962.5</c:v>
                </c:pt>
                <c:pt idx="33926">
                  <c:v>16963</c:v>
                </c:pt>
                <c:pt idx="33927">
                  <c:v>16963.5</c:v>
                </c:pt>
                <c:pt idx="33928">
                  <c:v>16964</c:v>
                </c:pt>
                <c:pt idx="33929">
                  <c:v>16964.5</c:v>
                </c:pt>
                <c:pt idx="33930">
                  <c:v>16965</c:v>
                </c:pt>
                <c:pt idx="33931">
                  <c:v>16965.5</c:v>
                </c:pt>
                <c:pt idx="33932">
                  <c:v>16966</c:v>
                </c:pt>
                <c:pt idx="33933">
                  <c:v>16966.5</c:v>
                </c:pt>
                <c:pt idx="33934">
                  <c:v>16967</c:v>
                </c:pt>
                <c:pt idx="33935">
                  <c:v>16967.5</c:v>
                </c:pt>
                <c:pt idx="33936">
                  <c:v>16968</c:v>
                </c:pt>
                <c:pt idx="33937">
                  <c:v>16968.5</c:v>
                </c:pt>
                <c:pt idx="33938">
                  <c:v>16969</c:v>
                </c:pt>
                <c:pt idx="33939">
                  <c:v>16969.5</c:v>
                </c:pt>
                <c:pt idx="33940">
                  <c:v>16970</c:v>
                </c:pt>
                <c:pt idx="33941">
                  <c:v>16970.5</c:v>
                </c:pt>
                <c:pt idx="33942">
                  <c:v>16971</c:v>
                </c:pt>
                <c:pt idx="33943">
                  <c:v>16971.5</c:v>
                </c:pt>
                <c:pt idx="33944">
                  <c:v>16972</c:v>
                </c:pt>
                <c:pt idx="33945">
                  <c:v>16972.5</c:v>
                </c:pt>
                <c:pt idx="33946">
                  <c:v>16973</c:v>
                </c:pt>
                <c:pt idx="33947">
                  <c:v>16973.5</c:v>
                </c:pt>
                <c:pt idx="33948">
                  <c:v>16974</c:v>
                </c:pt>
                <c:pt idx="33949">
                  <c:v>16974.5</c:v>
                </c:pt>
                <c:pt idx="33950">
                  <c:v>16975</c:v>
                </c:pt>
                <c:pt idx="33951">
                  <c:v>16975.5</c:v>
                </c:pt>
                <c:pt idx="33952">
                  <c:v>16976</c:v>
                </c:pt>
                <c:pt idx="33953">
                  <c:v>16976.5</c:v>
                </c:pt>
                <c:pt idx="33954">
                  <c:v>16977</c:v>
                </c:pt>
                <c:pt idx="33955">
                  <c:v>16977.5</c:v>
                </c:pt>
                <c:pt idx="33956">
                  <c:v>16978</c:v>
                </c:pt>
                <c:pt idx="33957">
                  <c:v>16978.5</c:v>
                </c:pt>
                <c:pt idx="33958">
                  <c:v>16979</c:v>
                </c:pt>
                <c:pt idx="33959">
                  <c:v>16979.5</c:v>
                </c:pt>
                <c:pt idx="33960">
                  <c:v>16980</c:v>
                </c:pt>
                <c:pt idx="33961">
                  <c:v>16980.5</c:v>
                </c:pt>
                <c:pt idx="33962">
                  <c:v>16981</c:v>
                </c:pt>
                <c:pt idx="33963">
                  <c:v>16981.5</c:v>
                </c:pt>
                <c:pt idx="33964">
                  <c:v>16982</c:v>
                </c:pt>
                <c:pt idx="33965">
                  <c:v>16982.5</c:v>
                </c:pt>
                <c:pt idx="33966">
                  <c:v>16983</c:v>
                </c:pt>
                <c:pt idx="33967">
                  <c:v>16983.5</c:v>
                </c:pt>
                <c:pt idx="33968">
                  <c:v>16984</c:v>
                </c:pt>
                <c:pt idx="33969">
                  <c:v>16984.5</c:v>
                </c:pt>
                <c:pt idx="33970">
                  <c:v>16985</c:v>
                </c:pt>
                <c:pt idx="33971">
                  <c:v>16985.5</c:v>
                </c:pt>
                <c:pt idx="33972">
                  <c:v>16986</c:v>
                </c:pt>
                <c:pt idx="33973">
                  <c:v>16986.5</c:v>
                </c:pt>
                <c:pt idx="33974">
                  <c:v>16987</c:v>
                </c:pt>
                <c:pt idx="33975">
                  <c:v>16987.5</c:v>
                </c:pt>
                <c:pt idx="33976">
                  <c:v>16988</c:v>
                </c:pt>
                <c:pt idx="33977">
                  <c:v>16988.5</c:v>
                </c:pt>
                <c:pt idx="33978">
                  <c:v>16989</c:v>
                </c:pt>
                <c:pt idx="33979">
                  <c:v>16989.5</c:v>
                </c:pt>
                <c:pt idx="33980">
                  <c:v>16990</c:v>
                </c:pt>
                <c:pt idx="33981">
                  <c:v>16990.5</c:v>
                </c:pt>
                <c:pt idx="33982">
                  <c:v>16991</c:v>
                </c:pt>
                <c:pt idx="33983">
                  <c:v>16991.5</c:v>
                </c:pt>
                <c:pt idx="33984">
                  <c:v>16992</c:v>
                </c:pt>
                <c:pt idx="33985">
                  <c:v>16992.5</c:v>
                </c:pt>
                <c:pt idx="33986">
                  <c:v>16993</c:v>
                </c:pt>
                <c:pt idx="33987">
                  <c:v>16993.5</c:v>
                </c:pt>
                <c:pt idx="33988">
                  <c:v>16994</c:v>
                </c:pt>
                <c:pt idx="33989">
                  <c:v>16994.5</c:v>
                </c:pt>
                <c:pt idx="33990">
                  <c:v>16995</c:v>
                </c:pt>
                <c:pt idx="33991">
                  <c:v>16995.5</c:v>
                </c:pt>
                <c:pt idx="33992">
                  <c:v>16996</c:v>
                </c:pt>
                <c:pt idx="33993">
                  <c:v>16996.5</c:v>
                </c:pt>
                <c:pt idx="33994">
                  <c:v>16997</c:v>
                </c:pt>
                <c:pt idx="33995">
                  <c:v>16997.5</c:v>
                </c:pt>
                <c:pt idx="33996">
                  <c:v>16998</c:v>
                </c:pt>
                <c:pt idx="33997">
                  <c:v>16998.5</c:v>
                </c:pt>
                <c:pt idx="33998">
                  <c:v>16999</c:v>
                </c:pt>
                <c:pt idx="33999">
                  <c:v>16999.5</c:v>
                </c:pt>
                <c:pt idx="34000">
                  <c:v>17000</c:v>
                </c:pt>
                <c:pt idx="34001">
                  <c:v>17000.5</c:v>
                </c:pt>
                <c:pt idx="34002">
                  <c:v>17001</c:v>
                </c:pt>
                <c:pt idx="34003">
                  <c:v>17001.5</c:v>
                </c:pt>
                <c:pt idx="34004">
                  <c:v>17002</c:v>
                </c:pt>
                <c:pt idx="34005">
                  <c:v>17002.5</c:v>
                </c:pt>
                <c:pt idx="34006">
                  <c:v>17003</c:v>
                </c:pt>
                <c:pt idx="34007">
                  <c:v>17003.5</c:v>
                </c:pt>
                <c:pt idx="34008">
                  <c:v>17004</c:v>
                </c:pt>
                <c:pt idx="34009">
                  <c:v>17004.5</c:v>
                </c:pt>
                <c:pt idx="34010">
                  <c:v>17005</c:v>
                </c:pt>
                <c:pt idx="34011">
                  <c:v>17005.5</c:v>
                </c:pt>
                <c:pt idx="34012">
                  <c:v>17006</c:v>
                </c:pt>
                <c:pt idx="34013">
                  <c:v>17006.5</c:v>
                </c:pt>
                <c:pt idx="34014">
                  <c:v>17007</c:v>
                </c:pt>
                <c:pt idx="34015">
                  <c:v>17007.5</c:v>
                </c:pt>
                <c:pt idx="34016">
                  <c:v>17008</c:v>
                </c:pt>
                <c:pt idx="34017">
                  <c:v>17008.5</c:v>
                </c:pt>
                <c:pt idx="34018">
                  <c:v>17009</c:v>
                </c:pt>
                <c:pt idx="34019">
                  <c:v>17009.5</c:v>
                </c:pt>
                <c:pt idx="34020">
                  <c:v>17010</c:v>
                </c:pt>
                <c:pt idx="34021">
                  <c:v>17010.5</c:v>
                </c:pt>
                <c:pt idx="34022">
                  <c:v>17011</c:v>
                </c:pt>
                <c:pt idx="34023">
                  <c:v>17011.5</c:v>
                </c:pt>
                <c:pt idx="34024">
                  <c:v>17012</c:v>
                </c:pt>
                <c:pt idx="34025">
                  <c:v>17012.5</c:v>
                </c:pt>
                <c:pt idx="34026">
                  <c:v>17013</c:v>
                </c:pt>
                <c:pt idx="34027">
                  <c:v>17013.5</c:v>
                </c:pt>
                <c:pt idx="34028">
                  <c:v>17014</c:v>
                </c:pt>
                <c:pt idx="34029">
                  <c:v>17014.5</c:v>
                </c:pt>
                <c:pt idx="34030">
                  <c:v>17015</c:v>
                </c:pt>
                <c:pt idx="34031">
                  <c:v>17015.5</c:v>
                </c:pt>
                <c:pt idx="34032">
                  <c:v>17016</c:v>
                </c:pt>
                <c:pt idx="34033">
                  <c:v>17016.5</c:v>
                </c:pt>
                <c:pt idx="34034">
                  <c:v>17017</c:v>
                </c:pt>
                <c:pt idx="34035">
                  <c:v>17017.5</c:v>
                </c:pt>
                <c:pt idx="34036">
                  <c:v>17018</c:v>
                </c:pt>
                <c:pt idx="34037">
                  <c:v>17018.5</c:v>
                </c:pt>
                <c:pt idx="34038">
                  <c:v>17019</c:v>
                </c:pt>
                <c:pt idx="34039">
                  <c:v>17019.5</c:v>
                </c:pt>
                <c:pt idx="34040">
                  <c:v>17020</c:v>
                </c:pt>
                <c:pt idx="34041">
                  <c:v>17020.5</c:v>
                </c:pt>
                <c:pt idx="34042">
                  <c:v>17021</c:v>
                </c:pt>
                <c:pt idx="34043">
                  <c:v>17021.5</c:v>
                </c:pt>
                <c:pt idx="34044">
                  <c:v>17022</c:v>
                </c:pt>
                <c:pt idx="34045">
                  <c:v>17022.5</c:v>
                </c:pt>
                <c:pt idx="34046">
                  <c:v>17023</c:v>
                </c:pt>
                <c:pt idx="34047">
                  <c:v>17023.5</c:v>
                </c:pt>
                <c:pt idx="34048">
                  <c:v>17024</c:v>
                </c:pt>
                <c:pt idx="34049">
                  <c:v>17024.5</c:v>
                </c:pt>
                <c:pt idx="34050">
                  <c:v>17025</c:v>
                </c:pt>
                <c:pt idx="34051">
                  <c:v>17025.5</c:v>
                </c:pt>
                <c:pt idx="34052">
                  <c:v>17026</c:v>
                </c:pt>
                <c:pt idx="34053">
                  <c:v>17026.5</c:v>
                </c:pt>
                <c:pt idx="34054">
                  <c:v>17027</c:v>
                </c:pt>
                <c:pt idx="34055">
                  <c:v>17027.5</c:v>
                </c:pt>
                <c:pt idx="34056">
                  <c:v>17028</c:v>
                </c:pt>
                <c:pt idx="34057">
                  <c:v>17028.5</c:v>
                </c:pt>
                <c:pt idx="34058">
                  <c:v>17029</c:v>
                </c:pt>
                <c:pt idx="34059">
                  <c:v>17029.5</c:v>
                </c:pt>
                <c:pt idx="34060">
                  <c:v>17030</c:v>
                </c:pt>
                <c:pt idx="34061">
                  <c:v>17030.5</c:v>
                </c:pt>
                <c:pt idx="34062">
                  <c:v>17031</c:v>
                </c:pt>
                <c:pt idx="34063">
                  <c:v>17031.5</c:v>
                </c:pt>
                <c:pt idx="34064">
                  <c:v>17032</c:v>
                </c:pt>
                <c:pt idx="34065">
                  <c:v>17032.5</c:v>
                </c:pt>
                <c:pt idx="34066">
                  <c:v>17033</c:v>
                </c:pt>
                <c:pt idx="34067">
                  <c:v>17033.5</c:v>
                </c:pt>
                <c:pt idx="34068">
                  <c:v>17034</c:v>
                </c:pt>
                <c:pt idx="34069">
                  <c:v>17034.5</c:v>
                </c:pt>
                <c:pt idx="34070">
                  <c:v>17035</c:v>
                </c:pt>
                <c:pt idx="34071">
                  <c:v>17035.5</c:v>
                </c:pt>
                <c:pt idx="34072">
                  <c:v>17036</c:v>
                </c:pt>
                <c:pt idx="34073">
                  <c:v>17036.5</c:v>
                </c:pt>
                <c:pt idx="34074">
                  <c:v>17037</c:v>
                </c:pt>
                <c:pt idx="34075">
                  <c:v>17037.5</c:v>
                </c:pt>
                <c:pt idx="34076">
                  <c:v>17038</c:v>
                </c:pt>
                <c:pt idx="34077">
                  <c:v>17038.5</c:v>
                </c:pt>
                <c:pt idx="34078">
                  <c:v>17039</c:v>
                </c:pt>
                <c:pt idx="34079">
                  <c:v>17039.5</c:v>
                </c:pt>
                <c:pt idx="34080">
                  <c:v>17040</c:v>
                </c:pt>
                <c:pt idx="34081">
                  <c:v>17040.5</c:v>
                </c:pt>
                <c:pt idx="34082">
                  <c:v>17041</c:v>
                </c:pt>
                <c:pt idx="34083">
                  <c:v>17041.5</c:v>
                </c:pt>
                <c:pt idx="34084">
                  <c:v>17042</c:v>
                </c:pt>
                <c:pt idx="34085">
                  <c:v>17042.5</c:v>
                </c:pt>
                <c:pt idx="34086">
                  <c:v>17043</c:v>
                </c:pt>
                <c:pt idx="34087">
                  <c:v>17043.5</c:v>
                </c:pt>
                <c:pt idx="34088">
                  <c:v>17044</c:v>
                </c:pt>
                <c:pt idx="34089">
                  <c:v>17044.5</c:v>
                </c:pt>
                <c:pt idx="34090">
                  <c:v>17045</c:v>
                </c:pt>
                <c:pt idx="34091">
                  <c:v>17045.5</c:v>
                </c:pt>
                <c:pt idx="34092">
                  <c:v>17046</c:v>
                </c:pt>
                <c:pt idx="34093">
                  <c:v>17046.5</c:v>
                </c:pt>
                <c:pt idx="34094">
                  <c:v>17047</c:v>
                </c:pt>
                <c:pt idx="34095">
                  <c:v>17047.5</c:v>
                </c:pt>
                <c:pt idx="34096">
                  <c:v>17048</c:v>
                </c:pt>
                <c:pt idx="34097">
                  <c:v>17048.5</c:v>
                </c:pt>
                <c:pt idx="34098">
                  <c:v>17049</c:v>
                </c:pt>
                <c:pt idx="34099">
                  <c:v>17049.5</c:v>
                </c:pt>
                <c:pt idx="34100">
                  <c:v>17050</c:v>
                </c:pt>
                <c:pt idx="34101">
                  <c:v>17050.5</c:v>
                </c:pt>
                <c:pt idx="34102">
                  <c:v>17051</c:v>
                </c:pt>
                <c:pt idx="34103">
                  <c:v>17051.5</c:v>
                </c:pt>
                <c:pt idx="34104">
                  <c:v>17052</c:v>
                </c:pt>
                <c:pt idx="34105">
                  <c:v>17052.5</c:v>
                </c:pt>
                <c:pt idx="34106">
                  <c:v>17053</c:v>
                </c:pt>
                <c:pt idx="34107">
                  <c:v>17053.5</c:v>
                </c:pt>
                <c:pt idx="34108">
                  <c:v>17054</c:v>
                </c:pt>
                <c:pt idx="34109">
                  <c:v>17054.5</c:v>
                </c:pt>
                <c:pt idx="34110">
                  <c:v>17055</c:v>
                </c:pt>
                <c:pt idx="34111">
                  <c:v>17055.5</c:v>
                </c:pt>
                <c:pt idx="34112">
                  <c:v>17056</c:v>
                </c:pt>
                <c:pt idx="34113">
                  <c:v>17056.5</c:v>
                </c:pt>
                <c:pt idx="34114">
                  <c:v>17057</c:v>
                </c:pt>
                <c:pt idx="34115">
                  <c:v>17057.5</c:v>
                </c:pt>
                <c:pt idx="34116">
                  <c:v>17058</c:v>
                </c:pt>
                <c:pt idx="34117">
                  <c:v>17058.5</c:v>
                </c:pt>
                <c:pt idx="34118">
                  <c:v>17059</c:v>
                </c:pt>
                <c:pt idx="34119">
                  <c:v>17059.5</c:v>
                </c:pt>
                <c:pt idx="34120">
                  <c:v>17060</c:v>
                </c:pt>
                <c:pt idx="34121">
                  <c:v>17060.5</c:v>
                </c:pt>
                <c:pt idx="34122">
                  <c:v>17061</c:v>
                </c:pt>
                <c:pt idx="34123">
                  <c:v>17061.5</c:v>
                </c:pt>
                <c:pt idx="34124">
                  <c:v>17062</c:v>
                </c:pt>
                <c:pt idx="34125">
                  <c:v>17062.5</c:v>
                </c:pt>
                <c:pt idx="34126">
                  <c:v>17063</c:v>
                </c:pt>
                <c:pt idx="34127">
                  <c:v>17063.5</c:v>
                </c:pt>
                <c:pt idx="34128">
                  <c:v>17064</c:v>
                </c:pt>
                <c:pt idx="34129">
                  <c:v>17064.5</c:v>
                </c:pt>
                <c:pt idx="34130">
                  <c:v>17065</c:v>
                </c:pt>
                <c:pt idx="34131">
                  <c:v>17065.5</c:v>
                </c:pt>
                <c:pt idx="34132">
                  <c:v>17066</c:v>
                </c:pt>
                <c:pt idx="34133">
                  <c:v>17066.5</c:v>
                </c:pt>
                <c:pt idx="34134">
                  <c:v>17067</c:v>
                </c:pt>
                <c:pt idx="34135">
                  <c:v>17067.5</c:v>
                </c:pt>
                <c:pt idx="34136">
                  <c:v>17068</c:v>
                </c:pt>
                <c:pt idx="34137">
                  <c:v>17068.5</c:v>
                </c:pt>
                <c:pt idx="34138">
                  <c:v>17069</c:v>
                </c:pt>
                <c:pt idx="34139">
                  <c:v>17069.5</c:v>
                </c:pt>
                <c:pt idx="34140">
                  <c:v>17070</c:v>
                </c:pt>
                <c:pt idx="34141">
                  <c:v>17070.5</c:v>
                </c:pt>
                <c:pt idx="34142">
                  <c:v>17071</c:v>
                </c:pt>
                <c:pt idx="34143">
                  <c:v>17071.5</c:v>
                </c:pt>
                <c:pt idx="34144">
                  <c:v>17072</c:v>
                </c:pt>
                <c:pt idx="34145">
                  <c:v>17072.5</c:v>
                </c:pt>
                <c:pt idx="34146">
                  <c:v>17073</c:v>
                </c:pt>
                <c:pt idx="34147">
                  <c:v>17073.5</c:v>
                </c:pt>
                <c:pt idx="34148">
                  <c:v>17074</c:v>
                </c:pt>
                <c:pt idx="34149">
                  <c:v>17074.5</c:v>
                </c:pt>
                <c:pt idx="34150">
                  <c:v>17075</c:v>
                </c:pt>
                <c:pt idx="34151">
                  <c:v>17075.5</c:v>
                </c:pt>
                <c:pt idx="34152">
                  <c:v>17076</c:v>
                </c:pt>
                <c:pt idx="34153">
                  <c:v>17076.5</c:v>
                </c:pt>
                <c:pt idx="34154">
                  <c:v>17077</c:v>
                </c:pt>
                <c:pt idx="34155">
                  <c:v>17077.5</c:v>
                </c:pt>
                <c:pt idx="34156">
                  <c:v>17078</c:v>
                </c:pt>
                <c:pt idx="34157">
                  <c:v>17078.5</c:v>
                </c:pt>
                <c:pt idx="34158">
                  <c:v>17079</c:v>
                </c:pt>
                <c:pt idx="34159">
                  <c:v>17079.5</c:v>
                </c:pt>
                <c:pt idx="34160">
                  <c:v>17080</c:v>
                </c:pt>
                <c:pt idx="34161">
                  <c:v>17080.5</c:v>
                </c:pt>
                <c:pt idx="34162">
                  <c:v>17081</c:v>
                </c:pt>
                <c:pt idx="34163">
                  <c:v>17081.5</c:v>
                </c:pt>
                <c:pt idx="34164">
                  <c:v>17082</c:v>
                </c:pt>
                <c:pt idx="34165">
                  <c:v>17082.5</c:v>
                </c:pt>
                <c:pt idx="34166">
                  <c:v>17083</c:v>
                </c:pt>
                <c:pt idx="34167">
                  <c:v>17083.5</c:v>
                </c:pt>
                <c:pt idx="34168">
                  <c:v>17084</c:v>
                </c:pt>
                <c:pt idx="34169">
                  <c:v>17084.5</c:v>
                </c:pt>
                <c:pt idx="34170">
                  <c:v>17085</c:v>
                </c:pt>
                <c:pt idx="34171">
                  <c:v>17085.5</c:v>
                </c:pt>
                <c:pt idx="34172">
                  <c:v>17086</c:v>
                </c:pt>
                <c:pt idx="34173">
                  <c:v>17086.5</c:v>
                </c:pt>
                <c:pt idx="34174">
                  <c:v>17087</c:v>
                </c:pt>
                <c:pt idx="34175">
                  <c:v>17087.5</c:v>
                </c:pt>
                <c:pt idx="34176">
                  <c:v>17088</c:v>
                </c:pt>
                <c:pt idx="34177">
                  <c:v>17088.5</c:v>
                </c:pt>
                <c:pt idx="34178">
                  <c:v>17089</c:v>
                </c:pt>
                <c:pt idx="34179">
                  <c:v>17089.5</c:v>
                </c:pt>
                <c:pt idx="34180">
                  <c:v>17090</c:v>
                </c:pt>
                <c:pt idx="34181">
                  <c:v>17090.5</c:v>
                </c:pt>
                <c:pt idx="34182">
                  <c:v>17091</c:v>
                </c:pt>
                <c:pt idx="34183">
                  <c:v>17091.5</c:v>
                </c:pt>
                <c:pt idx="34184">
                  <c:v>17092</c:v>
                </c:pt>
                <c:pt idx="34185">
                  <c:v>17092.5</c:v>
                </c:pt>
                <c:pt idx="34186">
                  <c:v>17093</c:v>
                </c:pt>
                <c:pt idx="34187">
                  <c:v>17093.5</c:v>
                </c:pt>
                <c:pt idx="34188">
                  <c:v>17094</c:v>
                </c:pt>
                <c:pt idx="34189">
                  <c:v>17094.5</c:v>
                </c:pt>
                <c:pt idx="34190">
                  <c:v>17095</c:v>
                </c:pt>
                <c:pt idx="34191">
                  <c:v>17095.5</c:v>
                </c:pt>
                <c:pt idx="34192">
                  <c:v>17096</c:v>
                </c:pt>
                <c:pt idx="34193">
                  <c:v>17096.5</c:v>
                </c:pt>
                <c:pt idx="34194">
                  <c:v>17097</c:v>
                </c:pt>
                <c:pt idx="34195">
                  <c:v>17097.5</c:v>
                </c:pt>
                <c:pt idx="34196">
                  <c:v>17098</c:v>
                </c:pt>
                <c:pt idx="34197">
                  <c:v>17098.5</c:v>
                </c:pt>
                <c:pt idx="34198">
                  <c:v>17099</c:v>
                </c:pt>
                <c:pt idx="34199">
                  <c:v>17099.5</c:v>
                </c:pt>
                <c:pt idx="34200">
                  <c:v>17100</c:v>
                </c:pt>
                <c:pt idx="34201">
                  <c:v>17100.5</c:v>
                </c:pt>
                <c:pt idx="34202">
                  <c:v>17101</c:v>
                </c:pt>
                <c:pt idx="34203">
                  <c:v>17101.5</c:v>
                </c:pt>
                <c:pt idx="34204">
                  <c:v>17102</c:v>
                </c:pt>
                <c:pt idx="34205">
                  <c:v>17102.5</c:v>
                </c:pt>
                <c:pt idx="34206">
                  <c:v>17103</c:v>
                </c:pt>
                <c:pt idx="34207">
                  <c:v>17103.5</c:v>
                </c:pt>
                <c:pt idx="34208">
                  <c:v>17104</c:v>
                </c:pt>
                <c:pt idx="34209">
                  <c:v>17104.5</c:v>
                </c:pt>
                <c:pt idx="34210">
                  <c:v>17105</c:v>
                </c:pt>
                <c:pt idx="34211">
                  <c:v>17105.5</c:v>
                </c:pt>
                <c:pt idx="34212">
                  <c:v>17106</c:v>
                </c:pt>
                <c:pt idx="34213">
                  <c:v>17106.5</c:v>
                </c:pt>
                <c:pt idx="34214">
                  <c:v>17107</c:v>
                </c:pt>
                <c:pt idx="34215">
                  <c:v>17107.5</c:v>
                </c:pt>
                <c:pt idx="34216">
                  <c:v>17108</c:v>
                </c:pt>
                <c:pt idx="34217">
                  <c:v>17108.5</c:v>
                </c:pt>
                <c:pt idx="34218">
                  <c:v>17109</c:v>
                </c:pt>
                <c:pt idx="34219">
                  <c:v>17109.5</c:v>
                </c:pt>
                <c:pt idx="34220">
                  <c:v>17110</c:v>
                </c:pt>
                <c:pt idx="34221">
                  <c:v>17110.5</c:v>
                </c:pt>
                <c:pt idx="34222">
                  <c:v>17111</c:v>
                </c:pt>
                <c:pt idx="34223">
                  <c:v>17111.5</c:v>
                </c:pt>
                <c:pt idx="34224">
                  <c:v>17112</c:v>
                </c:pt>
                <c:pt idx="34225">
                  <c:v>17112.5</c:v>
                </c:pt>
                <c:pt idx="34226">
                  <c:v>17113</c:v>
                </c:pt>
                <c:pt idx="34227">
                  <c:v>17113.5</c:v>
                </c:pt>
                <c:pt idx="34228">
                  <c:v>17114</c:v>
                </c:pt>
                <c:pt idx="34229">
                  <c:v>17114.5</c:v>
                </c:pt>
                <c:pt idx="34230">
                  <c:v>17115</c:v>
                </c:pt>
                <c:pt idx="34231">
                  <c:v>17115.5</c:v>
                </c:pt>
                <c:pt idx="34232">
                  <c:v>17116</c:v>
                </c:pt>
                <c:pt idx="34233">
                  <c:v>17116.5</c:v>
                </c:pt>
                <c:pt idx="34234">
                  <c:v>17117</c:v>
                </c:pt>
                <c:pt idx="34235">
                  <c:v>17117.5</c:v>
                </c:pt>
                <c:pt idx="34236">
                  <c:v>17118</c:v>
                </c:pt>
                <c:pt idx="34237">
                  <c:v>17118.5</c:v>
                </c:pt>
                <c:pt idx="34238">
                  <c:v>17119</c:v>
                </c:pt>
                <c:pt idx="34239">
                  <c:v>17119.5</c:v>
                </c:pt>
                <c:pt idx="34240">
                  <c:v>17120</c:v>
                </c:pt>
                <c:pt idx="34241">
                  <c:v>17120.5</c:v>
                </c:pt>
                <c:pt idx="34242">
                  <c:v>17121</c:v>
                </c:pt>
                <c:pt idx="34243">
                  <c:v>17121.5</c:v>
                </c:pt>
                <c:pt idx="34244">
                  <c:v>17122</c:v>
                </c:pt>
                <c:pt idx="34245">
                  <c:v>17122.5</c:v>
                </c:pt>
                <c:pt idx="34246">
                  <c:v>17123</c:v>
                </c:pt>
                <c:pt idx="34247">
                  <c:v>17123.5</c:v>
                </c:pt>
                <c:pt idx="34248">
                  <c:v>17124</c:v>
                </c:pt>
                <c:pt idx="34249">
                  <c:v>17124.5</c:v>
                </c:pt>
                <c:pt idx="34250">
                  <c:v>17125</c:v>
                </c:pt>
                <c:pt idx="34251">
                  <c:v>17125.5</c:v>
                </c:pt>
                <c:pt idx="34252">
                  <c:v>17126</c:v>
                </c:pt>
                <c:pt idx="34253">
                  <c:v>17126.5</c:v>
                </c:pt>
                <c:pt idx="34254">
                  <c:v>17127</c:v>
                </c:pt>
                <c:pt idx="34255">
                  <c:v>17127.5</c:v>
                </c:pt>
                <c:pt idx="34256">
                  <c:v>17128</c:v>
                </c:pt>
                <c:pt idx="34257">
                  <c:v>17128.5</c:v>
                </c:pt>
                <c:pt idx="34258">
                  <c:v>17129</c:v>
                </c:pt>
                <c:pt idx="34259">
                  <c:v>17129.5</c:v>
                </c:pt>
                <c:pt idx="34260">
                  <c:v>17130</c:v>
                </c:pt>
                <c:pt idx="34261">
                  <c:v>17130.5</c:v>
                </c:pt>
                <c:pt idx="34262">
                  <c:v>17131</c:v>
                </c:pt>
                <c:pt idx="34263">
                  <c:v>17131.5</c:v>
                </c:pt>
                <c:pt idx="34264">
                  <c:v>17132</c:v>
                </c:pt>
                <c:pt idx="34265">
                  <c:v>17132.5</c:v>
                </c:pt>
                <c:pt idx="34266">
                  <c:v>17133</c:v>
                </c:pt>
                <c:pt idx="34267">
                  <c:v>17133.5</c:v>
                </c:pt>
                <c:pt idx="34268">
                  <c:v>17134</c:v>
                </c:pt>
                <c:pt idx="34269">
                  <c:v>17134.5</c:v>
                </c:pt>
                <c:pt idx="34270">
                  <c:v>17135</c:v>
                </c:pt>
                <c:pt idx="34271">
                  <c:v>17135.5</c:v>
                </c:pt>
                <c:pt idx="34272">
                  <c:v>17136</c:v>
                </c:pt>
                <c:pt idx="34273">
                  <c:v>17136.5</c:v>
                </c:pt>
                <c:pt idx="34274">
                  <c:v>17137</c:v>
                </c:pt>
                <c:pt idx="34275">
                  <c:v>17137.5</c:v>
                </c:pt>
                <c:pt idx="34276">
                  <c:v>17138</c:v>
                </c:pt>
                <c:pt idx="34277">
                  <c:v>17138.5</c:v>
                </c:pt>
                <c:pt idx="34278">
                  <c:v>17139</c:v>
                </c:pt>
                <c:pt idx="34279">
                  <c:v>17139.5</c:v>
                </c:pt>
                <c:pt idx="34280">
                  <c:v>17140</c:v>
                </c:pt>
                <c:pt idx="34281">
                  <c:v>17140.5</c:v>
                </c:pt>
                <c:pt idx="34282">
                  <c:v>17141</c:v>
                </c:pt>
                <c:pt idx="34283">
                  <c:v>17141.5</c:v>
                </c:pt>
                <c:pt idx="34284">
                  <c:v>17142</c:v>
                </c:pt>
                <c:pt idx="34285">
                  <c:v>17142.5</c:v>
                </c:pt>
                <c:pt idx="34286">
                  <c:v>17143</c:v>
                </c:pt>
                <c:pt idx="34287">
                  <c:v>17143.5</c:v>
                </c:pt>
                <c:pt idx="34288">
                  <c:v>17144</c:v>
                </c:pt>
                <c:pt idx="34289">
                  <c:v>17144.5</c:v>
                </c:pt>
                <c:pt idx="34290">
                  <c:v>17145</c:v>
                </c:pt>
                <c:pt idx="34291">
                  <c:v>17145.5</c:v>
                </c:pt>
                <c:pt idx="34292">
                  <c:v>17146</c:v>
                </c:pt>
                <c:pt idx="34293">
                  <c:v>17146.5</c:v>
                </c:pt>
                <c:pt idx="34294">
                  <c:v>17147</c:v>
                </c:pt>
                <c:pt idx="34295">
                  <c:v>17147.5</c:v>
                </c:pt>
                <c:pt idx="34296">
                  <c:v>17148</c:v>
                </c:pt>
                <c:pt idx="34297">
                  <c:v>17148.5</c:v>
                </c:pt>
                <c:pt idx="34298">
                  <c:v>17149</c:v>
                </c:pt>
                <c:pt idx="34299">
                  <c:v>17149.5</c:v>
                </c:pt>
                <c:pt idx="34300">
                  <c:v>17150</c:v>
                </c:pt>
                <c:pt idx="34301">
                  <c:v>17150.5</c:v>
                </c:pt>
                <c:pt idx="34302">
                  <c:v>17151</c:v>
                </c:pt>
                <c:pt idx="34303">
                  <c:v>17151.5</c:v>
                </c:pt>
                <c:pt idx="34304">
                  <c:v>17152</c:v>
                </c:pt>
                <c:pt idx="34305">
                  <c:v>17152.5</c:v>
                </c:pt>
                <c:pt idx="34306">
                  <c:v>17153</c:v>
                </c:pt>
                <c:pt idx="34307">
                  <c:v>17153.5</c:v>
                </c:pt>
                <c:pt idx="34308">
                  <c:v>17154</c:v>
                </c:pt>
                <c:pt idx="34309">
                  <c:v>17154.5</c:v>
                </c:pt>
                <c:pt idx="34310">
                  <c:v>17155</c:v>
                </c:pt>
                <c:pt idx="34311">
                  <c:v>17155.5</c:v>
                </c:pt>
                <c:pt idx="34312">
                  <c:v>17156</c:v>
                </c:pt>
                <c:pt idx="34313">
                  <c:v>17156.5</c:v>
                </c:pt>
                <c:pt idx="34314">
                  <c:v>17157</c:v>
                </c:pt>
                <c:pt idx="34315">
                  <c:v>17157.5</c:v>
                </c:pt>
                <c:pt idx="34316">
                  <c:v>17158</c:v>
                </c:pt>
                <c:pt idx="34317">
                  <c:v>17158.5</c:v>
                </c:pt>
                <c:pt idx="34318">
                  <c:v>17159</c:v>
                </c:pt>
                <c:pt idx="34319">
                  <c:v>17159.5</c:v>
                </c:pt>
                <c:pt idx="34320">
                  <c:v>17160</c:v>
                </c:pt>
                <c:pt idx="34321">
                  <c:v>17160.5</c:v>
                </c:pt>
                <c:pt idx="34322">
                  <c:v>17161</c:v>
                </c:pt>
                <c:pt idx="34323">
                  <c:v>17161.5</c:v>
                </c:pt>
                <c:pt idx="34324">
                  <c:v>17162</c:v>
                </c:pt>
                <c:pt idx="34325">
                  <c:v>17162.5</c:v>
                </c:pt>
                <c:pt idx="34326">
                  <c:v>17163</c:v>
                </c:pt>
                <c:pt idx="34327">
                  <c:v>17163.5</c:v>
                </c:pt>
                <c:pt idx="34328">
                  <c:v>17164</c:v>
                </c:pt>
                <c:pt idx="34329">
                  <c:v>17164.5</c:v>
                </c:pt>
                <c:pt idx="34330">
                  <c:v>17165</c:v>
                </c:pt>
                <c:pt idx="34331">
                  <c:v>17165.5</c:v>
                </c:pt>
                <c:pt idx="34332">
                  <c:v>17166</c:v>
                </c:pt>
                <c:pt idx="34333">
                  <c:v>17166.5</c:v>
                </c:pt>
                <c:pt idx="34334">
                  <c:v>17167</c:v>
                </c:pt>
                <c:pt idx="34335">
                  <c:v>17167.5</c:v>
                </c:pt>
                <c:pt idx="34336">
                  <c:v>17168</c:v>
                </c:pt>
                <c:pt idx="34337">
                  <c:v>17168.5</c:v>
                </c:pt>
                <c:pt idx="34338">
                  <c:v>17169</c:v>
                </c:pt>
                <c:pt idx="34339">
                  <c:v>17169.5</c:v>
                </c:pt>
                <c:pt idx="34340">
                  <c:v>17170</c:v>
                </c:pt>
                <c:pt idx="34341">
                  <c:v>17170.5</c:v>
                </c:pt>
                <c:pt idx="34342">
                  <c:v>17171</c:v>
                </c:pt>
                <c:pt idx="34343">
                  <c:v>17171.5</c:v>
                </c:pt>
                <c:pt idx="34344">
                  <c:v>17172</c:v>
                </c:pt>
                <c:pt idx="34345">
                  <c:v>17172.5</c:v>
                </c:pt>
                <c:pt idx="34346">
                  <c:v>17173</c:v>
                </c:pt>
                <c:pt idx="34347">
                  <c:v>17173.5</c:v>
                </c:pt>
                <c:pt idx="34348">
                  <c:v>17174</c:v>
                </c:pt>
                <c:pt idx="34349">
                  <c:v>17174.5</c:v>
                </c:pt>
                <c:pt idx="34350">
                  <c:v>17175</c:v>
                </c:pt>
                <c:pt idx="34351">
                  <c:v>17175.5</c:v>
                </c:pt>
                <c:pt idx="34352">
                  <c:v>17176</c:v>
                </c:pt>
                <c:pt idx="34353">
                  <c:v>17176.5</c:v>
                </c:pt>
                <c:pt idx="34354">
                  <c:v>17177</c:v>
                </c:pt>
                <c:pt idx="34355">
                  <c:v>17177.5</c:v>
                </c:pt>
                <c:pt idx="34356">
                  <c:v>17178</c:v>
                </c:pt>
                <c:pt idx="34357">
                  <c:v>17178.5</c:v>
                </c:pt>
                <c:pt idx="34358">
                  <c:v>17179</c:v>
                </c:pt>
                <c:pt idx="34359">
                  <c:v>17179.5</c:v>
                </c:pt>
                <c:pt idx="34360">
                  <c:v>17180</c:v>
                </c:pt>
                <c:pt idx="34361">
                  <c:v>17180.5</c:v>
                </c:pt>
                <c:pt idx="34362">
                  <c:v>17181</c:v>
                </c:pt>
                <c:pt idx="34363">
                  <c:v>17181.5</c:v>
                </c:pt>
                <c:pt idx="34364">
                  <c:v>17182</c:v>
                </c:pt>
                <c:pt idx="34365">
                  <c:v>17182.5</c:v>
                </c:pt>
                <c:pt idx="34366">
                  <c:v>17183</c:v>
                </c:pt>
                <c:pt idx="34367">
                  <c:v>17183.5</c:v>
                </c:pt>
                <c:pt idx="34368">
                  <c:v>17184</c:v>
                </c:pt>
                <c:pt idx="34369">
                  <c:v>17184.5</c:v>
                </c:pt>
                <c:pt idx="34370">
                  <c:v>17185</c:v>
                </c:pt>
                <c:pt idx="34371">
                  <c:v>17185.5</c:v>
                </c:pt>
                <c:pt idx="34372">
                  <c:v>17186</c:v>
                </c:pt>
                <c:pt idx="34373">
                  <c:v>17186.5</c:v>
                </c:pt>
                <c:pt idx="34374">
                  <c:v>17187</c:v>
                </c:pt>
                <c:pt idx="34375">
                  <c:v>17187.5</c:v>
                </c:pt>
                <c:pt idx="34376">
                  <c:v>17188</c:v>
                </c:pt>
                <c:pt idx="34377">
                  <c:v>17188.5</c:v>
                </c:pt>
                <c:pt idx="34378">
                  <c:v>17189</c:v>
                </c:pt>
                <c:pt idx="34379">
                  <c:v>17189.5</c:v>
                </c:pt>
                <c:pt idx="34380">
                  <c:v>17190</c:v>
                </c:pt>
                <c:pt idx="34381">
                  <c:v>17190.5</c:v>
                </c:pt>
                <c:pt idx="34382">
                  <c:v>17191</c:v>
                </c:pt>
                <c:pt idx="34383">
                  <c:v>17191.5</c:v>
                </c:pt>
                <c:pt idx="34384">
                  <c:v>17192</c:v>
                </c:pt>
                <c:pt idx="34385">
                  <c:v>17192.5</c:v>
                </c:pt>
                <c:pt idx="34386">
                  <c:v>17193</c:v>
                </c:pt>
                <c:pt idx="34387">
                  <c:v>17193.5</c:v>
                </c:pt>
                <c:pt idx="34388">
                  <c:v>17194</c:v>
                </c:pt>
                <c:pt idx="34389">
                  <c:v>17194.5</c:v>
                </c:pt>
                <c:pt idx="34390">
                  <c:v>17195</c:v>
                </c:pt>
                <c:pt idx="34391">
                  <c:v>17195.5</c:v>
                </c:pt>
                <c:pt idx="34392">
                  <c:v>17196</c:v>
                </c:pt>
                <c:pt idx="34393">
                  <c:v>17196.5</c:v>
                </c:pt>
                <c:pt idx="34394">
                  <c:v>17197</c:v>
                </c:pt>
                <c:pt idx="34395">
                  <c:v>17197.5</c:v>
                </c:pt>
                <c:pt idx="34396">
                  <c:v>17198</c:v>
                </c:pt>
                <c:pt idx="34397">
                  <c:v>17198.5</c:v>
                </c:pt>
                <c:pt idx="34398">
                  <c:v>17199</c:v>
                </c:pt>
                <c:pt idx="34399">
                  <c:v>17199.5</c:v>
                </c:pt>
                <c:pt idx="34400">
                  <c:v>17200</c:v>
                </c:pt>
                <c:pt idx="34401">
                  <c:v>17200.5</c:v>
                </c:pt>
                <c:pt idx="34402">
                  <c:v>17201</c:v>
                </c:pt>
                <c:pt idx="34403">
                  <c:v>17201.5</c:v>
                </c:pt>
                <c:pt idx="34404">
                  <c:v>17202</c:v>
                </c:pt>
                <c:pt idx="34405">
                  <c:v>17202.5</c:v>
                </c:pt>
                <c:pt idx="34406">
                  <c:v>17203</c:v>
                </c:pt>
                <c:pt idx="34407">
                  <c:v>17203.5</c:v>
                </c:pt>
                <c:pt idx="34408">
                  <c:v>17204</c:v>
                </c:pt>
                <c:pt idx="34409">
                  <c:v>17204.5</c:v>
                </c:pt>
                <c:pt idx="34410">
                  <c:v>17205</c:v>
                </c:pt>
                <c:pt idx="34411">
                  <c:v>17205.5</c:v>
                </c:pt>
                <c:pt idx="34412">
                  <c:v>17206</c:v>
                </c:pt>
                <c:pt idx="34413">
                  <c:v>17206.5</c:v>
                </c:pt>
                <c:pt idx="34414">
                  <c:v>17207</c:v>
                </c:pt>
                <c:pt idx="34415">
                  <c:v>17207.5</c:v>
                </c:pt>
                <c:pt idx="34416">
                  <c:v>17208</c:v>
                </c:pt>
                <c:pt idx="34417">
                  <c:v>17208.5</c:v>
                </c:pt>
                <c:pt idx="34418">
                  <c:v>17209</c:v>
                </c:pt>
                <c:pt idx="34419">
                  <c:v>17209.5</c:v>
                </c:pt>
                <c:pt idx="34420">
                  <c:v>17210</c:v>
                </c:pt>
                <c:pt idx="34421">
                  <c:v>17210.5</c:v>
                </c:pt>
                <c:pt idx="34422">
                  <c:v>17211</c:v>
                </c:pt>
                <c:pt idx="34423">
                  <c:v>17211.5</c:v>
                </c:pt>
                <c:pt idx="34424">
                  <c:v>17212</c:v>
                </c:pt>
                <c:pt idx="34425">
                  <c:v>17212.5</c:v>
                </c:pt>
                <c:pt idx="34426">
                  <c:v>17213</c:v>
                </c:pt>
                <c:pt idx="34427">
                  <c:v>17213.5</c:v>
                </c:pt>
                <c:pt idx="34428">
                  <c:v>17214</c:v>
                </c:pt>
                <c:pt idx="34429">
                  <c:v>17214.5</c:v>
                </c:pt>
                <c:pt idx="34430">
                  <c:v>17215</c:v>
                </c:pt>
                <c:pt idx="34431">
                  <c:v>17215.5</c:v>
                </c:pt>
                <c:pt idx="34432">
                  <c:v>17216</c:v>
                </c:pt>
                <c:pt idx="34433">
                  <c:v>17216.5</c:v>
                </c:pt>
                <c:pt idx="34434">
                  <c:v>17217</c:v>
                </c:pt>
                <c:pt idx="34435">
                  <c:v>17217.5</c:v>
                </c:pt>
                <c:pt idx="34436">
                  <c:v>17218</c:v>
                </c:pt>
                <c:pt idx="34437">
                  <c:v>17218.5</c:v>
                </c:pt>
                <c:pt idx="34438">
                  <c:v>17219</c:v>
                </c:pt>
                <c:pt idx="34439">
                  <c:v>17219.5</c:v>
                </c:pt>
                <c:pt idx="34440">
                  <c:v>17220</c:v>
                </c:pt>
                <c:pt idx="34441">
                  <c:v>17220.5</c:v>
                </c:pt>
                <c:pt idx="34442">
                  <c:v>17221</c:v>
                </c:pt>
                <c:pt idx="34443">
                  <c:v>17221.5</c:v>
                </c:pt>
                <c:pt idx="34444">
                  <c:v>17222</c:v>
                </c:pt>
                <c:pt idx="34445">
                  <c:v>17222.5</c:v>
                </c:pt>
                <c:pt idx="34446">
                  <c:v>17223</c:v>
                </c:pt>
                <c:pt idx="34447">
                  <c:v>17223.5</c:v>
                </c:pt>
                <c:pt idx="34448">
                  <c:v>17224</c:v>
                </c:pt>
                <c:pt idx="34449">
                  <c:v>17224.5</c:v>
                </c:pt>
                <c:pt idx="34450">
                  <c:v>17225</c:v>
                </c:pt>
                <c:pt idx="34451">
                  <c:v>17225.5</c:v>
                </c:pt>
                <c:pt idx="34452">
                  <c:v>17226</c:v>
                </c:pt>
                <c:pt idx="34453">
                  <c:v>17226.5</c:v>
                </c:pt>
                <c:pt idx="34454">
                  <c:v>17227</c:v>
                </c:pt>
                <c:pt idx="34455">
                  <c:v>17227.5</c:v>
                </c:pt>
                <c:pt idx="34456">
                  <c:v>17228</c:v>
                </c:pt>
                <c:pt idx="34457">
                  <c:v>17228.5</c:v>
                </c:pt>
                <c:pt idx="34458">
                  <c:v>17229</c:v>
                </c:pt>
                <c:pt idx="34459">
                  <c:v>17229.5</c:v>
                </c:pt>
                <c:pt idx="34460">
                  <c:v>17230</c:v>
                </c:pt>
                <c:pt idx="34461">
                  <c:v>17230.5</c:v>
                </c:pt>
                <c:pt idx="34462">
                  <c:v>17231</c:v>
                </c:pt>
                <c:pt idx="34463">
                  <c:v>17231.5</c:v>
                </c:pt>
                <c:pt idx="34464">
                  <c:v>17232</c:v>
                </c:pt>
                <c:pt idx="34465">
                  <c:v>17232.5</c:v>
                </c:pt>
                <c:pt idx="34466">
                  <c:v>17233</c:v>
                </c:pt>
                <c:pt idx="34467">
                  <c:v>17233.5</c:v>
                </c:pt>
                <c:pt idx="34468">
                  <c:v>17234</c:v>
                </c:pt>
                <c:pt idx="34469">
                  <c:v>17234.5</c:v>
                </c:pt>
                <c:pt idx="34470">
                  <c:v>17235</c:v>
                </c:pt>
                <c:pt idx="34471">
                  <c:v>17235.5</c:v>
                </c:pt>
                <c:pt idx="34472">
                  <c:v>17236</c:v>
                </c:pt>
                <c:pt idx="34473">
                  <c:v>17236.5</c:v>
                </c:pt>
                <c:pt idx="34474">
                  <c:v>17237</c:v>
                </c:pt>
                <c:pt idx="34475">
                  <c:v>17237.5</c:v>
                </c:pt>
                <c:pt idx="34476">
                  <c:v>17238</c:v>
                </c:pt>
                <c:pt idx="34477">
                  <c:v>17238.5</c:v>
                </c:pt>
                <c:pt idx="34478">
                  <c:v>17239</c:v>
                </c:pt>
                <c:pt idx="34479">
                  <c:v>17239.5</c:v>
                </c:pt>
                <c:pt idx="34480">
                  <c:v>17240</c:v>
                </c:pt>
                <c:pt idx="34481">
                  <c:v>17240.5</c:v>
                </c:pt>
                <c:pt idx="34482">
                  <c:v>17241</c:v>
                </c:pt>
                <c:pt idx="34483">
                  <c:v>17241.5</c:v>
                </c:pt>
                <c:pt idx="34484">
                  <c:v>17242</c:v>
                </c:pt>
                <c:pt idx="34485">
                  <c:v>17242.5</c:v>
                </c:pt>
                <c:pt idx="34486">
                  <c:v>17243</c:v>
                </c:pt>
                <c:pt idx="34487">
                  <c:v>17243.5</c:v>
                </c:pt>
                <c:pt idx="34488">
                  <c:v>17244</c:v>
                </c:pt>
                <c:pt idx="34489">
                  <c:v>17244.5</c:v>
                </c:pt>
                <c:pt idx="34490">
                  <c:v>17245</c:v>
                </c:pt>
                <c:pt idx="34491">
                  <c:v>17245.5</c:v>
                </c:pt>
                <c:pt idx="34492">
                  <c:v>17246</c:v>
                </c:pt>
                <c:pt idx="34493">
                  <c:v>17246.5</c:v>
                </c:pt>
                <c:pt idx="34494">
                  <c:v>17247</c:v>
                </c:pt>
                <c:pt idx="34495">
                  <c:v>17247.5</c:v>
                </c:pt>
                <c:pt idx="34496">
                  <c:v>17248</c:v>
                </c:pt>
                <c:pt idx="34497">
                  <c:v>17248.5</c:v>
                </c:pt>
                <c:pt idx="34498">
                  <c:v>17249</c:v>
                </c:pt>
                <c:pt idx="34499">
                  <c:v>17249.5</c:v>
                </c:pt>
                <c:pt idx="34500">
                  <c:v>17250</c:v>
                </c:pt>
                <c:pt idx="34501">
                  <c:v>17250.5</c:v>
                </c:pt>
                <c:pt idx="34502">
                  <c:v>17251</c:v>
                </c:pt>
                <c:pt idx="34503">
                  <c:v>17251.5</c:v>
                </c:pt>
                <c:pt idx="34504">
                  <c:v>17252</c:v>
                </c:pt>
                <c:pt idx="34505">
                  <c:v>17252.5</c:v>
                </c:pt>
                <c:pt idx="34506">
                  <c:v>17253</c:v>
                </c:pt>
                <c:pt idx="34507">
                  <c:v>17253.5</c:v>
                </c:pt>
                <c:pt idx="34508">
                  <c:v>17254</c:v>
                </c:pt>
                <c:pt idx="34509">
                  <c:v>17254.5</c:v>
                </c:pt>
                <c:pt idx="34510">
                  <c:v>17255</c:v>
                </c:pt>
                <c:pt idx="34511">
                  <c:v>17255.5</c:v>
                </c:pt>
                <c:pt idx="34512">
                  <c:v>17256</c:v>
                </c:pt>
                <c:pt idx="34513">
                  <c:v>17256.5</c:v>
                </c:pt>
                <c:pt idx="34514">
                  <c:v>17257</c:v>
                </c:pt>
                <c:pt idx="34515">
                  <c:v>17257.5</c:v>
                </c:pt>
                <c:pt idx="34516">
                  <c:v>17258</c:v>
                </c:pt>
                <c:pt idx="34517">
                  <c:v>17258.5</c:v>
                </c:pt>
                <c:pt idx="34518">
                  <c:v>17259</c:v>
                </c:pt>
                <c:pt idx="34519">
                  <c:v>17259.5</c:v>
                </c:pt>
                <c:pt idx="34520">
                  <c:v>17260</c:v>
                </c:pt>
                <c:pt idx="34521">
                  <c:v>17260.5</c:v>
                </c:pt>
                <c:pt idx="34522">
                  <c:v>17261</c:v>
                </c:pt>
                <c:pt idx="34523">
                  <c:v>17261.5</c:v>
                </c:pt>
                <c:pt idx="34524">
                  <c:v>17262</c:v>
                </c:pt>
                <c:pt idx="34525">
                  <c:v>17262.5</c:v>
                </c:pt>
                <c:pt idx="34526">
                  <c:v>17263</c:v>
                </c:pt>
                <c:pt idx="34527">
                  <c:v>17263.5</c:v>
                </c:pt>
                <c:pt idx="34528">
                  <c:v>17264</c:v>
                </c:pt>
                <c:pt idx="34529">
                  <c:v>17264.5</c:v>
                </c:pt>
                <c:pt idx="34530">
                  <c:v>17265</c:v>
                </c:pt>
                <c:pt idx="34531">
                  <c:v>17265.5</c:v>
                </c:pt>
                <c:pt idx="34532">
                  <c:v>17266</c:v>
                </c:pt>
                <c:pt idx="34533">
                  <c:v>17266.5</c:v>
                </c:pt>
                <c:pt idx="34534">
                  <c:v>17267</c:v>
                </c:pt>
                <c:pt idx="34535">
                  <c:v>17267.5</c:v>
                </c:pt>
                <c:pt idx="34536">
                  <c:v>17268</c:v>
                </c:pt>
                <c:pt idx="34537">
                  <c:v>17268.5</c:v>
                </c:pt>
                <c:pt idx="34538">
                  <c:v>17269</c:v>
                </c:pt>
                <c:pt idx="34539">
                  <c:v>17269.5</c:v>
                </c:pt>
                <c:pt idx="34540">
                  <c:v>17270</c:v>
                </c:pt>
                <c:pt idx="34541">
                  <c:v>17270.5</c:v>
                </c:pt>
                <c:pt idx="34542">
                  <c:v>17271</c:v>
                </c:pt>
                <c:pt idx="34543">
                  <c:v>17271.5</c:v>
                </c:pt>
                <c:pt idx="34544">
                  <c:v>17272</c:v>
                </c:pt>
                <c:pt idx="34545">
                  <c:v>17272.5</c:v>
                </c:pt>
                <c:pt idx="34546">
                  <c:v>17273</c:v>
                </c:pt>
                <c:pt idx="34547">
                  <c:v>17273.5</c:v>
                </c:pt>
                <c:pt idx="34548">
                  <c:v>17274</c:v>
                </c:pt>
                <c:pt idx="34549">
                  <c:v>17274.5</c:v>
                </c:pt>
                <c:pt idx="34550">
                  <c:v>17275</c:v>
                </c:pt>
                <c:pt idx="34551">
                  <c:v>17275.5</c:v>
                </c:pt>
                <c:pt idx="34552">
                  <c:v>17276</c:v>
                </c:pt>
                <c:pt idx="34553">
                  <c:v>17276.5</c:v>
                </c:pt>
                <c:pt idx="34554">
                  <c:v>17277</c:v>
                </c:pt>
                <c:pt idx="34555">
                  <c:v>17277.5</c:v>
                </c:pt>
                <c:pt idx="34556">
                  <c:v>17278</c:v>
                </c:pt>
                <c:pt idx="34557">
                  <c:v>17278.5</c:v>
                </c:pt>
                <c:pt idx="34558">
                  <c:v>17279</c:v>
                </c:pt>
                <c:pt idx="34559">
                  <c:v>17279.5</c:v>
                </c:pt>
                <c:pt idx="34560">
                  <c:v>17280</c:v>
                </c:pt>
                <c:pt idx="34561">
                  <c:v>17280.5</c:v>
                </c:pt>
                <c:pt idx="34562">
                  <c:v>17281</c:v>
                </c:pt>
                <c:pt idx="34563">
                  <c:v>17281.5</c:v>
                </c:pt>
                <c:pt idx="34564">
                  <c:v>17282</c:v>
                </c:pt>
                <c:pt idx="34565">
                  <c:v>17282.5</c:v>
                </c:pt>
                <c:pt idx="34566">
                  <c:v>17283</c:v>
                </c:pt>
                <c:pt idx="34567">
                  <c:v>17283.5</c:v>
                </c:pt>
                <c:pt idx="34568">
                  <c:v>17284</c:v>
                </c:pt>
                <c:pt idx="34569">
                  <c:v>17284.5</c:v>
                </c:pt>
                <c:pt idx="34570">
                  <c:v>17285</c:v>
                </c:pt>
                <c:pt idx="34571">
                  <c:v>17285.5</c:v>
                </c:pt>
                <c:pt idx="34572">
                  <c:v>17286</c:v>
                </c:pt>
                <c:pt idx="34573">
                  <c:v>17286.5</c:v>
                </c:pt>
                <c:pt idx="34574">
                  <c:v>17287</c:v>
                </c:pt>
                <c:pt idx="34575">
                  <c:v>17287.5</c:v>
                </c:pt>
                <c:pt idx="34576">
                  <c:v>17288</c:v>
                </c:pt>
                <c:pt idx="34577">
                  <c:v>17288.5</c:v>
                </c:pt>
                <c:pt idx="34578">
                  <c:v>17289</c:v>
                </c:pt>
                <c:pt idx="34579">
                  <c:v>17289.5</c:v>
                </c:pt>
                <c:pt idx="34580">
                  <c:v>17290</c:v>
                </c:pt>
                <c:pt idx="34581">
                  <c:v>17290.5</c:v>
                </c:pt>
                <c:pt idx="34582">
                  <c:v>17291</c:v>
                </c:pt>
                <c:pt idx="34583">
                  <c:v>17291.5</c:v>
                </c:pt>
                <c:pt idx="34584">
                  <c:v>17292</c:v>
                </c:pt>
                <c:pt idx="34585">
                  <c:v>17292.5</c:v>
                </c:pt>
                <c:pt idx="34586">
                  <c:v>17293</c:v>
                </c:pt>
                <c:pt idx="34587">
                  <c:v>17293.5</c:v>
                </c:pt>
                <c:pt idx="34588">
                  <c:v>17294</c:v>
                </c:pt>
                <c:pt idx="34589">
                  <c:v>17294.5</c:v>
                </c:pt>
                <c:pt idx="34590">
                  <c:v>17295</c:v>
                </c:pt>
                <c:pt idx="34591">
                  <c:v>17295.5</c:v>
                </c:pt>
                <c:pt idx="34592">
                  <c:v>17296</c:v>
                </c:pt>
                <c:pt idx="34593">
                  <c:v>17296.5</c:v>
                </c:pt>
                <c:pt idx="34594">
                  <c:v>17297</c:v>
                </c:pt>
                <c:pt idx="34595">
                  <c:v>17297.5</c:v>
                </c:pt>
                <c:pt idx="34596">
                  <c:v>17298</c:v>
                </c:pt>
                <c:pt idx="34597">
                  <c:v>17298.5</c:v>
                </c:pt>
                <c:pt idx="34598">
                  <c:v>17299</c:v>
                </c:pt>
                <c:pt idx="34599">
                  <c:v>17299.5</c:v>
                </c:pt>
                <c:pt idx="34600">
                  <c:v>17300</c:v>
                </c:pt>
                <c:pt idx="34601">
                  <c:v>17300.5</c:v>
                </c:pt>
                <c:pt idx="34602">
                  <c:v>17301</c:v>
                </c:pt>
                <c:pt idx="34603">
                  <c:v>17301.5</c:v>
                </c:pt>
                <c:pt idx="34604">
                  <c:v>17302</c:v>
                </c:pt>
                <c:pt idx="34605">
                  <c:v>17302.5</c:v>
                </c:pt>
                <c:pt idx="34606">
                  <c:v>17303</c:v>
                </c:pt>
                <c:pt idx="34607">
                  <c:v>17303.5</c:v>
                </c:pt>
                <c:pt idx="34608">
                  <c:v>17304</c:v>
                </c:pt>
                <c:pt idx="34609">
                  <c:v>17304.5</c:v>
                </c:pt>
                <c:pt idx="34610">
                  <c:v>17305</c:v>
                </c:pt>
                <c:pt idx="34611">
                  <c:v>17305.5</c:v>
                </c:pt>
                <c:pt idx="34612">
                  <c:v>17306</c:v>
                </c:pt>
                <c:pt idx="34613">
                  <c:v>17306.5</c:v>
                </c:pt>
                <c:pt idx="34614">
                  <c:v>17307</c:v>
                </c:pt>
                <c:pt idx="34615">
                  <c:v>17307.5</c:v>
                </c:pt>
                <c:pt idx="34616">
                  <c:v>17308</c:v>
                </c:pt>
                <c:pt idx="34617">
                  <c:v>17308.5</c:v>
                </c:pt>
                <c:pt idx="34618">
                  <c:v>17309</c:v>
                </c:pt>
                <c:pt idx="34619">
                  <c:v>17309.5</c:v>
                </c:pt>
                <c:pt idx="34620">
                  <c:v>17310</c:v>
                </c:pt>
                <c:pt idx="34621">
                  <c:v>17310.5</c:v>
                </c:pt>
                <c:pt idx="34622">
                  <c:v>17311</c:v>
                </c:pt>
                <c:pt idx="34623">
                  <c:v>17311.5</c:v>
                </c:pt>
                <c:pt idx="34624">
                  <c:v>17312</c:v>
                </c:pt>
                <c:pt idx="34625">
                  <c:v>17312.5</c:v>
                </c:pt>
                <c:pt idx="34626">
                  <c:v>17313</c:v>
                </c:pt>
                <c:pt idx="34627">
                  <c:v>17313.5</c:v>
                </c:pt>
                <c:pt idx="34628">
                  <c:v>17314</c:v>
                </c:pt>
                <c:pt idx="34629">
                  <c:v>17314.5</c:v>
                </c:pt>
                <c:pt idx="34630">
                  <c:v>17315</c:v>
                </c:pt>
                <c:pt idx="34631">
                  <c:v>17315.5</c:v>
                </c:pt>
                <c:pt idx="34632">
                  <c:v>17316</c:v>
                </c:pt>
                <c:pt idx="34633">
                  <c:v>17316.5</c:v>
                </c:pt>
                <c:pt idx="34634">
                  <c:v>17317</c:v>
                </c:pt>
                <c:pt idx="34635">
                  <c:v>17317.5</c:v>
                </c:pt>
                <c:pt idx="34636">
                  <c:v>17318</c:v>
                </c:pt>
                <c:pt idx="34637">
                  <c:v>17318.5</c:v>
                </c:pt>
                <c:pt idx="34638">
                  <c:v>17319</c:v>
                </c:pt>
                <c:pt idx="34639">
                  <c:v>17319.5</c:v>
                </c:pt>
                <c:pt idx="34640">
                  <c:v>17320</c:v>
                </c:pt>
                <c:pt idx="34641">
                  <c:v>17320.5</c:v>
                </c:pt>
                <c:pt idx="34642">
                  <c:v>17321</c:v>
                </c:pt>
                <c:pt idx="34643">
                  <c:v>17321.5</c:v>
                </c:pt>
                <c:pt idx="34644">
                  <c:v>17322</c:v>
                </c:pt>
                <c:pt idx="34645">
                  <c:v>17322.5</c:v>
                </c:pt>
                <c:pt idx="34646">
                  <c:v>17323</c:v>
                </c:pt>
                <c:pt idx="34647">
                  <c:v>17323.5</c:v>
                </c:pt>
                <c:pt idx="34648">
                  <c:v>17324</c:v>
                </c:pt>
                <c:pt idx="34649">
                  <c:v>17324.5</c:v>
                </c:pt>
                <c:pt idx="34650">
                  <c:v>17325</c:v>
                </c:pt>
                <c:pt idx="34651">
                  <c:v>17325.5</c:v>
                </c:pt>
                <c:pt idx="34652">
                  <c:v>17326</c:v>
                </c:pt>
                <c:pt idx="34653">
                  <c:v>17326.5</c:v>
                </c:pt>
                <c:pt idx="34654">
                  <c:v>17327</c:v>
                </c:pt>
                <c:pt idx="34655">
                  <c:v>17327.5</c:v>
                </c:pt>
                <c:pt idx="34656">
                  <c:v>17328</c:v>
                </c:pt>
                <c:pt idx="34657">
                  <c:v>17328.5</c:v>
                </c:pt>
                <c:pt idx="34658">
                  <c:v>17329</c:v>
                </c:pt>
                <c:pt idx="34659">
                  <c:v>17329.5</c:v>
                </c:pt>
                <c:pt idx="34660">
                  <c:v>17330</c:v>
                </c:pt>
                <c:pt idx="34661">
                  <c:v>17330.5</c:v>
                </c:pt>
                <c:pt idx="34662">
                  <c:v>17331</c:v>
                </c:pt>
                <c:pt idx="34663">
                  <c:v>17331.5</c:v>
                </c:pt>
                <c:pt idx="34664">
                  <c:v>17332</c:v>
                </c:pt>
                <c:pt idx="34665">
                  <c:v>17332.5</c:v>
                </c:pt>
                <c:pt idx="34666">
                  <c:v>17333</c:v>
                </c:pt>
                <c:pt idx="34667">
                  <c:v>17333.5</c:v>
                </c:pt>
                <c:pt idx="34668">
                  <c:v>17334</c:v>
                </c:pt>
                <c:pt idx="34669">
                  <c:v>17334.5</c:v>
                </c:pt>
                <c:pt idx="34670">
                  <c:v>17335</c:v>
                </c:pt>
                <c:pt idx="34671">
                  <c:v>17335.5</c:v>
                </c:pt>
                <c:pt idx="34672">
                  <c:v>17336</c:v>
                </c:pt>
                <c:pt idx="34673">
                  <c:v>17336.5</c:v>
                </c:pt>
                <c:pt idx="34674">
                  <c:v>17337</c:v>
                </c:pt>
                <c:pt idx="34675">
                  <c:v>17337.5</c:v>
                </c:pt>
                <c:pt idx="34676">
                  <c:v>17338</c:v>
                </c:pt>
                <c:pt idx="34677">
                  <c:v>17338.5</c:v>
                </c:pt>
                <c:pt idx="34678">
                  <c:v>17339</c:v>
                </c:pt>
                <c:pt idx="34679">
                  <c:v>17339.5</c:v>
                </c:pt>
                <c:pt idx="34680">
                  <c:v>17340</c:v>
                </c:pt>
                <c:pt idx="34681">
                  <c:v>17340.5</c:v>
                </c:pt>
                <c:pt idx="34682">
                  <c:v>17341</c:v>
                </c:pt>
                <c:pt idx="34683">
                  <c:v>17341.5</c:v>
                </c:pt>
                <c:pt idx="34684">
                  <c:v>17342</c:v>
                </c:pt>
                <c:pt idx="34685">
                  <c:v>17342.5</c:v>
                </c:pt>
                <c:pt idx="34686">
                  <c:v>17343</c:v>
                </c:pt>
                <c:pt idx="34687">
                  <c:v>17343.5</c:v>
                </c:pt>
                <c:pt idx="34688">
                  <c:v>17344</c:v>
                </c:pt>
                <c:pt idx="34689">
                  <c:v>17344.5</c:v>
                </c:pt>
                <c:pt idx="34690">
                  <c:v>17345</c:v>
                </c:pt>
                <c:pt idx="34691">
                  <c:v>17345.5</c:v>
                </c:pt>
                <c:pt idx="34692">
                  <c:v>17346</c:v>
                </c:pt>
                <c:pt idx="34693">
                  <c:v>17346.5</c:v>
                </c:pt>
                <c:pt idx="34694">
                  <c:v>17347</c:v>
                </c:pt>
                <c:pt idx="34695">
                  <c:v>17347.5</c:v>
                </c:pt>
                <c:pt idx="34696">
                  <c:v>17348</c:v>
                </c:pt>
                <c:pt idx="34697">
                  <c:v>17348.5</c:v>
                </c:pt>
                <c:pt idx="34698">
                  <c:v>17349</c:v>
                </c:pt>
                <c:pt idx="34699">
                  <c:v>17349.5</c:v>
                </c:pt>
                <c:pt idx="34700">
                  <c:v>17350</c:v>
                </c:pt>
                <c:pt idx="34701">
                  <c:v>17350.5</c:v>
                </c:pt>
                <c:pt idx="34702">
                  <c:v>17351</c:v>
                </c:pt>
                <c:pt idx="34703">
                  <c:v>17351.5</c:v>
                </c:pt>
                <c:pt idx="34704">
                  <c:v>17352</c:v>
                </c:pt>
                <c:pt idx="34705">
                  <c:v>17352.5</c:v>
                </c:pt>
                <c:pt idx="34706">
                  <c:v>17353</c:v>
                </c:pt>
                <c:pt idx="34707">
                  <c:v>17353.5</c:v>
                </c:pt>
                <c:pt idx="34708">
                  <c:v>17354</c:v>
                </c:pt>
                <c:pt idx="34709">
                  <c:v>17354.5</c:v>
                </c:pt>
                <c:pt idx="34710">
                  <c:v>17355</c:v>
                </c:pt>
                <c:pt idx="34711">
                  <c:v>17355.5</c:v>
                </c:pt>
                <c:pt idx="34712">
                  <c:v>17356</c:v>
                </c:pt>
                <c:pt idx="34713">
                  <c:v>17356.5</c:v>
                </c:pt>
                <c:pt idx="34714">
                  <c:v>17357</c:v>
                </c:pt>
                <c:pt idx="34715">
                  <c:v>17357.5</c:v>
                </c:pt>
                <c:pt idx="34716">
                  <c:v>17358</c:v>
                </c:pt>
                <c:pt idx="34717">
                  <c:v>17358.5</c:v>
                </c:pt>
                <c:pt idx="34718">
                  <c:v>17359</c:v>
                </c:pt>
                <c:pt idx="34719">
                  <c:v>17359.5</c:v>
                </c:pt>
                <c:pt idx="34720">
                  <c:v>17360</c:v>
                </c:pt>
                <c:pt idx="34721">
                  <c:v>17360.5</c:v>
                </c:pt>
                <c:pt idx="34722">
                  <c:v>17361</c:v>
                </c:pt>
                <c:pt idx="34723">
                  <c:v>17361.5</c:v>
                </c:pt>
                <c:pt idx="34724">
                  <c:v>17362</c:v>
                </c:pt>
                <c:pt idx="34725">
                  <c:v>17362.5</c:v>
                </c:pt>
                <c:pt idx="34726">
                  <c:v>17363</c:v>
                </c:pt>
                <c:pt idx="34727">
                  <c:v>17363.5</c:v>
                </c:pt>
                <c:pt idx="34728">
                  <c:v>17364</c:v>
                </c:pt>
                <c:pt idx="34729">
                  <c:v>17364.5</c:v>
                </c:pt>
                <c:pt idx="34730">
                  <c:v>17365</c:v>
                </c:pt>
                <c:pt idx="34731">
                  <c:v>17365.5</c:v>
                </c:pt>
                <c:pt idx="34732">
                  <c:v>17366</c:v>
                </c:pt>
                <c:pt idx="34733">
                  <c:v>17366.5</c:v>
                </c:pt>
                <c:pt idx="34734">
                  <c:v>17367</c:v>
                </c:pt>
                <c:pt idx="34735">
                  <c:v>17367.5</c:v>
                </c:pt>
                <c:pt idx="34736">
                  <c:v>17368</c:v>
                </c:pt>
                <c:pt idx="34737">
                  <c:v>17368.5</c:v>
                </c:pt>
                <c:pt idx="34738">
                  <c:v>17369</c:v>
                </c:pt>
                <c:pt idx="34739">
                  <c:v>17369.5</c:v>
                </c:pt>
                <c:pt idx="34740">
                  <c:v>17370</c:v>
                </c:pt>
                <c:pt idx="34741">
                  <c:v>17370.5</c:v>
                </c:pt>
                <c:pt idx="34742">
                  <c:v>17371</c:v>
                </c:pt>
                <c:pt idx="34743">
                  <c:v>17371.5</c:v>
                </c:pt>
                <c:pt idx="34744">
                  <c:v>17372</c:v>
                </c:pt>
                <c:pt idx="34745">
                  <c:v>17372.5</c:v>
                </c:pt>
                <c:pt idx="34746">
                  <c:v>17373</c:v>
                </c:pt>
                <c:pt idx="34747">
                  <c:v>17373.5</c:v>
                </c:pt>
                <c:pt idx="34748">
                  <c:v>17374</c:v>
                </c:pt>
                <c:pt idx="34749">
                  <c:v>17374.5</c:v>
                </c:pt>
                <c:pt idx="34750">
                  <c:v>17375</c:v>
                </c:pt>
                <c:pt idx="34751">
                  <c:v>17375.5</c:v>
                </c:pt>
                <c:pt idx="34752">
                  <c:v>17376</c:v>
                </c:pt>
                <c:pt idx="34753">
                  <c:v>17376.5</c:v>
                </c:pt>
                <c:pt idx="34754">
                  <c:v>17377</c:v>
                </c:pt>
                <c:pt idx="34755">
                  <c:v>17377.5</c:v>
                </c:pt>
                <c:pt idx="34756">
                  <c:v>17378</c:v>
                </c:pt>
                <c:pt idx="34757">
                  <c:v>17378.5</c:v>
                </c:pt>
                <c:pt idx="34758">
                  <c:v>17379</c:v>
                </c:pt>
                <c:pt idx="34759">
                  <c:v>17379.5</c:v>
                </c:pt>
                <c:pt idx="34760">
                  <c:v>17380</c:v>
                </c:pt>
                <c:pt idx="34761">
                  <c:v>17380.5</c:v>
                </c:pt>
                <c:pt idx="34762">
                  <c:v>17381</c:v>
                </c:pt>
                <c:pt idx="34763">
                  <c:v>17381.5</c:v>
                </c:pt>
                <c:pt idx="34764">
                  <c:v>17382</c:v>
                </c:pt>
                <c:pt idx="34765">
                  <c:v>17382.5</c:v>
                </c:pt>
                <c:pt idx="34766">
                  <c:v>17383</c:v>
                </c:pt>
                <c:pt idx="34767">
                  <c:v>17383.5</c:v>
                </c:pt>
                <c:pt idx="34768">
                  <c:v>17384</c:v>
                </c:pt>
                <c:pt idx="34769">
                  <c:v>17384.5</c:v>
                </c:pt>
                <c:pt idx="34770">
                  <c:v>17385</c:v>
                </c:pt>
                <c:pt idx="34771">
                  <c:v>17385.5</c:v>
                </c:pt>
                <c:pt idx="34772">
                  <c:v>17386</c:v>
                </c:pt>
                <c:pt idx="34773">
                  <c:v>17386.5</c:v>
                </c:pt>
                <c:pt idx="34774">
                  <c:v>17387</c:v>
                </c:pt>
                <c:pt idx="34775">
                  <c:v>17387.5</c:v>
                </c:pt>
                <c:pt idx="34776">
                  <c:v>17388</c:v>
                </c:pt>
                <c:pt idx="34777">
                  <c:v>17388.5</c:v>
                </c:pt>
                <c:pt idx="34778">
                  <c:v>17389</c:v>
                </c:pt>
                <c:pt idx="34779">
                  <c:v>17389.5</c:v>
                </c:pt>
                <c:pt idx="34780">
                  <c:v>17390</c:v>
                </c:pt>
                <c:pt idx="34781">
                  <c:v>17390.5</c:v>
                </c:pt>
                <c:pt idx="34782">
                  <c:v>17391</c:v>
                </c:pt>
                <c:pt idx="34783">
                  <c:v>17391.5</c:v>
                </c:pt>
                <c:pt idx="34784">
                  <c:v>17392</c:v>
                </c:pt>
                <c:pt idx="34785">
                  <c:v>17392.5</c:v>
                </c:pt>
                <c:pt idx="34786">
                  <c:v>17393</c:v>
                </c:pt>
                <c:pt idx="34787">
                  <c:v>17393.5</c:v>
                </c:pt>
                <c:pt idx="34788">
                  <c:v>17394</c:v>
                </c:pt>
                <c:pt idx="34789">
                  <c:v>17394.5</c:v>
                </c:pt>
                <c:pt idx="34790">
                  <c:v>17395</c:v>
                </c:pt>
                <c:pt idx="34791">
                  <c:v>17395.5</c:v>
                </c:pt>
                <c:pt idx="34792">
                  <c:v>17396</c:v>
                </c:pt>
                <c:pt idx="34793">
                  <c:v>17396.5</c:v>
                </c:pt>
                <c:pt idx="34794">
                  <c:v>17397</c:v>
                </c:pt>
                <c:pt idx="34795">
                  <c:v>17397.5</c:v>
                </c:pt>
                <c:pt idx="34796">
                  <c:v>17398</c:v>
                </c:pt>
                <c:pt idx="34797">
                  <c:v>17398.5</c:v>
                </c:pt>
                <c:pt idx="34798">
                  <c:v>17399</c:v>
                </c:pt>
                <c:pt idx="34799">
                  <c:v>17399.5</c:v>
                </c:pt>
                <c:pt idx="34800">
                  <c:v>17400</c:v>
                </c:pt>
                <c:pt idx="34801">
                  <c:v>17400.5</c:v>
                </c:pt>
                <c:pt idx="34802">
                  <c:v>17401</c:v>
                </c:pt>
                <c:pt idx="34803">
                  <c:v>17401.5</c:v>
                </c:pt>
                <c:pt idx="34804">
                  <c:v>17402</c:v>
                </c:pt>
                <c:pt idx="34805">
                  <c:v>17402.5</c:v>
                </c:pt>
                <c:pt idx="34806">
                  <c:v>17403</c:v>
                </c:pt>
                <c:pt idx="34807">
                  <c:v>17403.5</c:v>
                </c:pt>
                <c:pt idx="34808">
                  <c:v>17404</c:v>
                </c:pt>
                <c:pt idx="34809">
                  <c:v>17404.5</c:v>
                </c:pt>
                <c:pt idx="34810">
                  <c:v>17405</c:v>
                </c:pt>
                <c:pt idx="34811">
                  <c:v>17405.5</c:v>
                </c:pt>
                <c:pt idx="34812">
                  <c:v>17406</c:v>
                </c:pt>
                <c:pt idx="34813">
                  <c:v>17406.5</c:v>
                </c:pt>
                <c:pt idx="34814">
                  <c:v>17407</c:v>
                </c:pt>
                <c:pt idx="34815">
                  <c:v>17407.5</c:v>
                </c:pt>
                <c:pt idx="34816">
                  <c:v>17408</c:v>
                </c:pt>
                <c:pt idx="34817">
                  <c:v>17408.5</c:v>
                </c:pt>
                <c:pt idx="34818">
                  <c:v>17409</c:v>
                </c:pt>
                <c:pt idx="34819">
                  <c:v>17409.5</c:v>
                </c:pt>
                <c:pt idx="34820">
                  <c:v>17410</c:v>
                </c:pt>
                <c:pt idx="34821">
                  <c:v>17410.5</c:v>
                </c:pt>
                <c:pt idx="34822">
                  <c:v>17411</c:v>
                </c:pt>
                <c:pt idx="34823">
                  <c:v>17411.5</c:v>
                </c:pt>
                <c:pt idx="34824">
                  <c:v>17412</c:v>
                </c:pt>
                <c:pt idx="34825">
                  <c:v>17412.5</c:v>
                </c:pt>
                <c:pt idx="34826">
                  <c:v>17413</c:v>
                </c:pt>
                <c:pt idx="34827">
                  <c:v>17413.5</c:v>
                </c:pt>
                <c:pt idx="34828">
                  <c:v>17414</c:v>
                </c:pt>
                <c:pt idx="34829">
                  <c:v>17414.5</c:v>
                </c:pt>
                <c:pt idx="34830">
                  <c:v>17415</c:v>
                </c:pt>
                <c:pt idx="34831">
                  <c:v>17415.5</c:v>
                </c:pt>
                <c:pt idx="34832">
                  <c:v>17416</c:v>
                </c:pt>
                <c:pt idx="34833">
                  <c:v>17416.5</c:v>
                </c:pt>
                <c:pt idx="34834">
                  <c:v>17417</c:v>
                </c:pt>
                <c:pt idx="34835">
                  <c:v>17417.5</c:v>
                </c:pt>
                <c:pt idx="34836">
                  <c:v>17418</c:v>
                </c:pt>
                <c:pt idx="34837">
                  <c:v>17418.5</c:v>
                </c:pt>
                <c:pt idx="34838">
                  <c:v>17419</c:v>
                </c:pt>
                <c:pt idx="34839">
                  <c:v>17419.5</c:v>
                </c:pt>
                <c:pt idx="34840">
                  <c:v>17420</c:v>
                </c:pt>
                <c:pt idx="34841">
                  <c:v>17420.5</c:v>
                </c:pt>
                <c:pt idx="34842">
                  <c:v>17421</c:v>
                </c:pt>
                <c:pt idx="34843">
                  <c:v>17421.5</c:v>
                </c:pt>
                <c:pt idx="34844">
                  <c:v>17422</c:v>
                </c:pt>
                <c:pt idx="34845">
                  <c:v>17422.5</c:v>
                </c:pt>
                <c:pt idx="34846">
                  <c:v>17423</c:v>
                </c:pt>
                <c:pt idx="34847">
                  <c:v>17423.5</c:v>
                </c:pt>
                <c:pt idx="34848">
                  <c:v>17424</c:v>
                </c:pt>
                <c:pt idx="34849">
                  <c:v>17424.5</c:v>
                </c:pt>
                <c:pt idx="34850">
                  <c:v>17425</c:v>
                </c:pt>
                <c:pt idx="34851">
                  <c:v>17425.5</c:v>
                </c:pt>
                <c:pt idx="34852">
                  <c:v>17426</c:v>
                </c:pt>
                <c:pt idx="34853">
                  <c:v>17426.5</c:v>
                </c:pt>
                <c:pt idx="34854">
                  <c:v>17427</c:v>
                </c:pt>
                <c:pt idx="34855">
                  <c:v>17427.5</c:v>
                </c:pt>
                <c:pt idx="34856">
                  <c:v>17428</c:v>
                </c:pt>
                <c:pt idx="34857">
                  <c:v>17428.5</c:v>
                </c:pt>
                <c:pt idx="34858">
                  <c:v>17429</c:v>
                </c:pt>
                <c:pt idx="34859">
                  <c:v>17429.5</c:v>
                </c:pt>
                <c:pt idx="34860">
                  <c:v>17430</c:v>
                </c:pt>
                <c:pt idx="34861">
                  <c:v>17430.5</c:v>
                </c:pt>
                <c:pt idx="34862">
                  <c:v>17431</c:v>
                </c:pt>
                <c:pt idx="34863">
                  <c:v>17431.5</c:v>
                </c:pt>
                <c:pt idx="34864">
                  <c:v>17432</c:v>
                </c:pt>
                <c:pt idx="34865">
                  <c:v>17432.5</c:v>
                </c:pt>
                <c:pt idx="34866">
                  <c:v>17433</c:v>
                </c:pt>
                <c:pt idx="34867">
                  <c:v>17433.5</c:v>
                </c:pt>
                <c:pt idx="34868">
                  <c:v>17434</c:v>
                </c:pt>
                <c:pt idx="34869">
                  <c:v>17434.5</c:v>
                </c:pt>
                <c:pt idx="34870">
                  <c:v>17435</c:v>
                </c:pt>
                <c:pt idx="34871">
                  <c:v>17435.5</c:v>
                </c:pt>
                <c:pt idx="34872">
                  <c:v>17436</c:v>
                </c:pt>
                <c:pt idx="34873">
                  <c:v>17436.5</c:v>
                </c:pt>
                <c:pt idx="34874">
                  <c:v>17437</c:v>
                </c:pt>
                <c:pt idx="34875">
                  <c:v>17437.5</c:v>
                </c:pt>
                <c:pt idx="34876">
                  <c:v>17438</c:v>
                </c:pt>
                <c:pt idx="34877">
                  <c:v>17438.5</c:v>
                </c:pt>
                <c:pt idx="34878">
                  <c:v>17439</c:v>
                </c:pt>
                <c:pt idx="34879">
                  <c:v>17439.5</c:v>
                </c:pt>
                <c:pt idx="34880">
                  <c:v>17440</c:v>
                </c:pt>
                <c:pt idx="34881">
                  <c:v>17440.5</c:v>
                </c:pt>
                <c:pt idx="34882">
                  <c:v>17441</c:v>
                </c:pt>
                <c:pt idx="34883">
                  <c:v>17441.5</c:v>
                </c:pt>
                <c:pt idx="34884">
                  <c:v>17442</c:v>
                </c:pt>
                <c:pt idx="34885">
                  <c:v>17442.5</c:v>
                </c:pt>
                <c:pt idx="34886">
                  <c:v>17443</c:v>
                </c:pt>
                <c:pt idx="34887">
                  <c:v>17443.5</c:v>
                </c:pt>
                <c:pt idx="34888">
                  <c:v>17444</c:v>
                </c:pt>
                <c:pt idx="34889">
                  <c:v>17444.5</c:v>
                </c:pt>
                <c:pt idx="34890">
                  <c:v>17445</c:v>
                </c:pt>
                <c:pt idx="34891">
                  <c:v>17445.5</c:v>
                </c:pt>
                <c:pt idx="34892">
                  <c:v>17446</c:v>
                </c:pt>
                <c:pt idx="34893">
                  <c:v>17446.5</c:v>
                </c:pt>
                <c:pt idx="34894">
                  <c:v>17447</c:v>
                </c:pt>
                <c:pt idx="34895">
                  <c:v>17447.5</c:v>
                </c:pt>
                <c:pt idx="34896">
                  <c:v>17448</c:v>
                </c:pt>
                <c:pt idx="34897">
                  <c:v>17448.5</c:v>
                </c:pt>
                <c:pt idx="34898">
                  <c:v>17449</c:v>
                </c:pt>
                <c:pt idx="34899">
                  <c:v>17449.5</c:v>
                </c:pt>
                <c:pt idx="34900">
                  <c:v>17450</c:v>
                </c:pt>
                <c:pt idx="34901">
                  <c:v>17450.5</c:v>
                </c:pt>
                <c:pt idx="34902">
                  <c:v>17451</c:v>
                </c:pt>
                <c:pt idx="34903">
                  <c:v>17451.5</c:v>
                </c:pt>
                <c:pt idx="34904">
                  <c:v>17452</c:v>
                </c:pt>
                <c:pt idx="34905">
                  <c:v>17452.5</c:v>
                </c:pt>
                <c:pt idx="34906">
                  <c:v>17453</c:v>
                </c:pt>
                <c:pt idx="34907">
                  <c:v>17453.5</c:v>
                </c:pt>
                <c:pt idx="34908">
                  <c:v>17454</c:v>
                </c:pt>
                <c:pt idx="34909">
                  <c:v>17454.5</c:v>
                </c:pt>
                <c:pt idx="34910">
                  <c:v>17455</c:v>
                </c:pt>
                <c:pt idx="34911">
                  <c:v>17455.5</c:v>
                </c:pt>
                <c:pt idx="34912">
                  <c:v>17456</c:v>
                </c:pt>
                <c:pt idx="34913">
                  <c:v>17456.5</c:v>
                </c:pt>
                <c:pt idx="34914">
                  <c:v>17457</c:v>
                </c:pt>
                <c:pt idx="34915">
                  <c:v>17457.5</c:v>
                </c:pt>
                <c:pt idx="34916">
                  <c:v>17458</c:v>
                </c:pt>
                <c:pt idx="34917">
                  <c:v>17458.5</c:v>
                </c:pt>
                <c:pt idx="34918">
                  <c:v>17459</c:v>
                </c:pt>
                <c:pt idx="34919">
                  <c:v>17459.5</c:v>
                </c:pt>
                <c:pt idx="34920">
                  <c:v>17460</c:v>
                </c:pt>
                <c:pt idx="34921">
                  <c:v>17460.5</c:v>
                </c:pt>
                <c:pt idx="34922">
                  <c:v>17461</c:v>
                </c:pt>
                <c:pt idx="34923">
                  <c:v>17461.5</c:v>
                </c:pt>
                <c:pt idx="34924">
                  <c:v>17462</c:v>
                </c:pt>
                <c:pt idx="34925">
                  <c:v>17462.5</c:v>
                </c:pt>
                <c:pt idx="34926">
                  <c:v>17463</c:v>
                </c:pt>
                <c:pt idx="34927">
                  <c:v>17463.5</c:v>
                </c:pt>
                <c:pt idx="34928">
                  <c:v>17464</c:v>
                </c:pt>
                <c:pt idx="34929">
                  <c:v>17464.5</c:v>
                </c:pt>
                <c:pt idx="34930">
                  <c:v>17465</c:v>
                </c:pt>
                <c:pt idx="34931">
                  <c:v>17465.5</c:v>
                </c:pt>
                <c:pt idx="34932">
                  <c:v>17466</c:v>
                </c:pt>
                <c:pt idx="34933">
                  <c:v>17466.5</c:v>
                </c:pt>
                <c:pt idx="34934">
                  <c:v>17467</c:v>
                </c:pt>
                <c:pt idx="34935">
                  <c:v>17467.5</c:v>
                </c:pt>
                <c:pt idx="34936">
                  <c:v>17468</c:v>
                </c:pt>
                <c:pt idx="34937">
                  <c:v>17468.5</c:v>
                </c:pt>
                <c:pt idx="34938">
                  <c:v>17469</c:v>
                </c:pt>
                <c:pt idx="34939">
                  <c:v>17469.5</c:v>
                </c:pt>
                <c:pt idx="34940">
                  <c:v>17470</c:v>
                </c:pt>
                <c:pt idx="34941">
                  <c:v>17470.5</c:v>
                </c:pt>
                <c:pt idx="34942">
                  <c:v>17471</c:v>
                </c:pt>
                <c:pt idx="34943">
                  <c:v>17471.5</c:v>
                </c:pt>
                <c:pt idx="34944">
                  <c:v>17472</c:v>
                </c:pt>
                <c:pt idx="34945">
                  <c:v>17472.5</c:v>
                </c:pt>
                <c:pt idx="34946">
                  <c:v>17473</c:v>
                </c:pt>
                <c:pt idx="34947">
                  <c:v>17473.5</c:v>
                </c:pt>
                <c:pt idx="34948">
                  <c:v>17474</c:v>
                </c:pt>
                <c:pt idx="34949">
                  <c:v>17474.5</c:v>
                </c:pt>
                <c:pt idx="34950">
                  <c:v>17475</c:v>
                </c:pt>
                <c:pt idx="34951">
                  <c:v>17475.5</c:v>
                </c:pt>
                <c:pt idx="34952">
                  <c:v>17476</c:v>
                </c:pt>
                <c:pt idx="34953">
                  <c:v>17476.5</c:v>
                </c:pt>
                <c:pt idx="34954">
                  <c:v>17477</c:v>
                </c:pt>
                <c:pt idx="34955">
                  <c:v>17477.5</c:v>
                </c:pt>
                <c:pt idx="34956">
                  <c:v>17478</c:v>
                </c:pt>
                <c:pt idx="34957">
                  <c:v>17478.5</c:v>
                </c:pt>
                <c:pt idx="34958">
                  <c:v>17479</c:v>
                </c:pt>
                <c:pt idx="34959">
                  <c:v>17479.5</c:v>
                </c:pt>
                <c:pt idx="34960">
                  <c:v>17480</c:v>
                </c:pt>
                <c:pt idx="34961">
                  <c:v>17480.5</c:v>
                </c:pt>
                <c:pt idx="34962">
                  <c:v>17481</c:v>
                </c:pt>
                <c:pt idx="34963">
                  <c:v>17481.5</c:v>
                </c:pt>
                <c:pt idx="34964">
                  <c:v>17482</c:v>
                </c:pt>
                <c:pt idx="34965">
                  <c:v>17482.5</c:v>
                </c:pt>
                <c:pt idx="34966">
                  <c:v>17483</c:v>
                </c:pt>
                <c:pt idx="34967">
                  <c:v>17483.5</c:v>
                </c:pt>
                <c:pt idx="34968">
                  <c:v>17484</c:v>
                </c:pt>
                <c:pt idx="34969">
                  <c:v>17484.5</c:v>
                </c:pt>
                <c:pt idx="34970">
                  <c:v>17485</c:v>
                </c:pt>
                <c:pt idx="34971">
                  <c:v>17485.5</c:v>
                </c:pt>
                <c:pt idx="34972">
                  <c:v>17486</c:v>
                </c:pt>
                <c:pt idx="34973">
                  <c:v>17486.5</c:v>
                </c:pt>
                <c:pt idx="34974">
                  <c:v>17487</c:v>
                </c:pt>
                <c:pt idx="34975">
                  <c:v>17487.5</c:v>
                </c:pt>
                <c:pt idx="34976">
                  <c:v>17488</c:v>
                </c:pt>
                <c:pt idx="34977">
                  <c:v>17488.5</c:v>
                </c:pt>
                <c:pt idx="34978">
                  <c:v>17489</c:v>
                </c:pt>
                <c:pt idx="34979">
                  <c:v>17489.5</c:v>
                </c:pt>
                <c:pt idx="34980">
                  <c:v>17490</c:v>
                </c:pt>
                <c:pt idx="34981">
                  <c:v>17490.5</c:v>
                </c:pt>
                <c:pt idx="34982">
                  <c:v>17491</c:v>
                </c:pt>
                <c:pt idx="34983">
                  <c:v>17491.5</c:v>
                </c:pt>
                <c:pt idx="34984">
                  <c:v>17492</c:v>
                </c:pt>
                <c:pt idx="34985">
                  <c:v>17492.5</c:v>
                </c:pt>
                <c:pt idx="34986">
                  <c:v>17493</c:v>
                </c:pt>
                <c:pt idx="34987">
                  <c:v>17493.5</c:v>
                </c:pt>
                <c:pt idx="34988">
                  <c:v>17494</c:v>
                </c:pt>
                <c:pt idx="34989">
                  <c:v>17494.5</c:v>
                </c:pt>
                <c:pt idx="34990">
                  <c:v>17495</c:v>
                </c:pt>
                <c:pt idx="34991">
                  <c:v>17495.5</c:v>
                </c:pt>
                <c:pt idx="34992">
                  <c:v>17496</c:v>
                </c:pt>
                <c:pt idx="34993">
                  <c:v>17496.5</c:v>
                </c:pt>
                <c:pt idx="34994">
                  <c:v>17497</c:v>
                </c:pt>
                <c:pt idx="34995">
                  <c:v>17497.5</c:v>
                </c:pt>
                <c:pt idx="34996">
                  <c:v>17498</c:v>
                </c:pt>
                <c:pt idx="34997">
                  <c:v>17498.5</c:v>
                </c:pt>
                <c:pt idx="34998">
                  <c:v>17499</c:v>
                </c:pt>
                <c:pt idx="34999">
                  <c:v>17499.5</c:v>
                </c:pt>
                <c:pt idx="35000">
                  <c:v>17500</c:v>
                </c:pt>
                <c:pt idx="35001">
                  <c:v>17500.5</c:v>
                </c:pt>
                <c:pt idx="35002">
                  <c:v>17501</c:v>
                </c:pt>
                <c:pt idx="35003">
                  <c:v>17501.5</c:v>
                </c:pt>
                <c:pt idx="35004">
                  <c:v>17502</c:v>
                </c:pt>
                <c:pt idx="35005">
                  <c:v>17502.5</c:v>
                </c:pt>
                <c:pt idx="35006">
                  <c:v>17503</c:v>
                </c:pt>
                <c:pt idx="35007">
                  <c:v>17503.5</c:v>
                </c:pt>
                <c:pt idx="35008">
                  <c:v>17504</c:v>
                </c:pt>
                <c:pt idx="35009">
                  <c:v>17504.5</c:v>
                </c:pt>
                <c:pt idx="35010">
                  <c:v>17505</c:v>
                </c:pt>
                <c:pt idx="35011">
                  <c:v>17505.5</c:v>
                </c:pt>
                <c:pt idx="35012">
                  <c:v>17506</c:v>
                </c:pt>
                <c:pt idx="35013">
                  <c:v>17506.5</c:v>
                </c:pt>
                <c:pt idx="35014">
                  <c:v>17507</c:v>
                </c:pt>
                <c:pt idx="35015">
                  <c:v>17507.5</c:v>
                </c:pt>
                <c:pt idx="35016">
                  <c:v>17508</c:v>
                </c:pt>
                <c:pt idx="35017">
                  <c:v>17508.5</c:v>
                </c:pt>
                <c:pt idx="35018">
                  <c:v>17509</c:v>
                </c:pt>
                <c:pt idx="35019">
                  <c:v>17509.5</c:v>
                </c:pt>
                <c:pt idx="35020">
                  <c:v>17510</c:v>
                </c:pt>
                <c:pt idx="35021">
                  <c:v>17510.5</c:v>
                </c:pt>
                <c:pt idx="35022">
                  <c:v>17511</c:v>
                </c:pt>
                <c:pt idx="35023">
                  <c:v>17511.5</c:v>
                </c:pt>
                <c:pt idx="35024">
                  <c:v>17512</c:v>
                </c:pt>
                <c:pt idx="35025">
                  <c:v>17512.5</c:v>
                </c:pt>
                <c:pt idx="35026">
                  <c:v>17513</c:v>
                </c:pt>
                <c:pt idx="35027">
                  <c:v>17513.5</c:v>
                </c:pt>
                <c:pt idx="35028">
                  <c:v>17514</c:v>
                </c:pt>
                <c:pt idx="35029">
                  <c:v>17514.5</c:v>
                </c:pt>
                <c:pt idx="35030">
                  <c:v>17515</c:v>
                </c:pt>
                <c:pt idx="35031">
                  <c:v>17515.5</c:v>
                </c:pt>
                <c:pt idx="35032">
                  <c:v>17516</c:v>
                </c:pt>
                <c:pt idx="35033">
                  <c:v>17516.5</c:v>
                </c:pt>
                <c:pt idx="35034">
                  <c:v>17517</c:v>
                </c:pt>
                <c:pt idx="35035">
                  <c:v>17517.5</c:v>
                </c:pt>
                <c:pt idx="35036">
                  <c:v>17518</c:v>
                </c:pt>
                <c:pt idx="35037">
                  <c:v>17518.5</c:v>
                </c:pt>
                <c:pt idx="35038">
                  <c:v>17519</c:v>
                </c:pt>
                <c:pt idx="35039">
                  <c:v>17519.5</c:v>
                </c:pt>
                <c:pt idx="35040">
                  <c:v>17520</c:v>
                </c:pt>
                <c:pt idx="35041">
                  <c:v>17520.5</c:v>
                </c:pt>
                <c:pt idx="35042">
                  <c:v>17521</c:v>
                </c:pt>
                <c:pt idx="35043">
                  <c:v>17521.5</c:v>
                </c:pt>
                <c:pt idx="35044">
                  <c:v>17522</c:v>
                </c:pt>
                <c:pt idx="35045">
                  <c:v>17522.5</c:v>
                </c:pt>
                <c:pt idx="35046">
                  <c:v>17523</c:v>
                </c:pt>
                <c:pt idx="35047">
                  <c:v>17523.5</c:v>
                </c:pt>
                <c:pt idx="35048">
                  <c:v>17524</c:v>
                </c:pt>
                <c:pt idx="35049">
                  <c:v>17524.5</c:v>
                </c:pt>
                <c:pt idx="35050">
                  <c:v>17525</c:v>
                </c:pt>
                <c:pt idx="35051">
                  <c:v>17525.5</c:v>
                </c:pt>
                <c:pt idx="35052">
                  <c:v>17526</c:v>
                </c:pt>
                <c:pt idx="35053">
                  <c:v>17526.5</c:v>
                </c:pt>
                <c:pt idx="35054">
                  <c:v>17527</c:v>
                </c:pt>
                <c:pt idx="35055">
                  <c:v>17527.5</c:v>
                </c:pt>
                <c:pt idx="35056">
                  <c:v>17528</c:v>
                </c:pt>
                <c:pt idx="35057">
                  <c:v>17528.5</c:v>
                </c:pt>
                <c:pt idx="35058">
                  <c:v>17529</c:v>
                </c:pt>
                <c:pt idx="35059">
                  <c:v>17529.5</c:v>
                </c:pt>
                <c:pt idx="35060">
                  <c:v>17530</c:v>
                </c:pt>
                <c:pt idx="35061">
                  <c:v>17530.5</c:v>
                </c:pt>
                <c:pt idx="35062">
                  <c:v>17531</c:v>
                </c:pt>
                <c:pt idx="35063">
                  <c:v>17531.5</c:v>
                </c:pt>
                <c:pt idx="35064">
                  <c:v>17532</c:v>
                </c:pt>
                <c:pt idx="35065">
                  <c:v>17532.5</c:v>
                </c:pt>
                <c:pt idx="35066">
                  <c:v>17533</c:v>
                </c:pt>
                <c:pt idx="35067">
                  <c:v>17533.5</c:v>
                </c:pt>
                <c:pt idx="35068">
                  <c:v>17534</c:v>
                </c:pt>
                <c:pt idx="35069">
                  <c:v>17534.5</c:v>
                </c:pt>
                <c:pt idx="35070">
                  <c:v>17535</c:v>
                </c:pt>
                <c:pt idx="35071">
                  <c:v>17535.5</c:v>
                </c:pt>
                <c:pt idx="35072">
                  <c:v>17536</c:v>
                </c:pt>
                <c:pt idx="35073">
                  <c:v>17536.5</c:v>
                </c:pt>
                <c:pt idx="35074">
                  <c:v>17537</c:v>
                </c:pt>
                <c:pt idx="35075">
                  <c:v>17537.5</c:v>
                </c:pt>
                <c:pt idx="35076">
                  <c:v>17538</c:v>
                </c:pt>
                <c:pt idx="35077">
                  <c:v>17538.5</c:v>
                </c:pt>
                <c:pt idx="35078">
                  <c:v>17539</c:v>
                </c:pt>
                <c:pt idx="35079">
                  <c:v>17539.5</c:v>
                </c:pt>
                <c:pt idx="35080">
                  <c:v>17540</c:v>
                </c:pt>
                <c:pt idx="35081">
                  <c:v>17540.5</c:v>
                </c:pt>
                <c:pt idx="35082">
                  <c:v>17541</c:v>
                </c:pt>
                <c:pt idx="35083">
                  <c:v>17541.5</c:v>
                </c:pt>
                <c:pt idx="35084">
                  <c:v>17542</c:v>
                </c:pt>
                <c:pt idx="35085">
                  <c:v>17542.5</c:v>
                </c:pt>
                <c:pt idx="35086">
                  <c:v>17543</c:v>
                </c:pt>
                <c:pt idx="35087">
                  <c:v>17543.5</c:v>
                </c:pt>
                <c:pt idx="35088">
                  <c:v>17544</c:v>
                </c:pt>
                <c:pt idx="35089">
                  <c:v>17544.5</c:v>
                </c:pt>
                <c:pt idx="35090">
                  <c:v>17545</c:v>
                </c:pt>
                <c:pt idx="35091">
                  <c:v>17545.5</c:v>
                </c:pt>
                <c:pt idx="35092">
                  <c:v>17546</c:v>
                </c:pt>
                <c:pt idx="35093">
                  <c:v>17546.5</c:v>
                </c:pt>
                <c:pt idx="35094">
                  <c:v>17547</c:v>
                </c:pt>
                <c:pt idx="35095">
                  <c:v>17547.5</c:v>
                </c:pt>
                <c:pt idx="35096">
                  <c:v>17548</c:v>
                </c:pt>
                <c:pt idx="35097">
                  <c:v>17548.5</c:v>
                </c:pt>
                <c:pt idx="35098">
                  <c:v>17549</c:v>
                </c:pt>
                <c:pt idx="35099">
                  <c:v>17549.5</c:v>
                </c:pt>
                <c:pt idx="35100">
                  <c:v>17550</c:v>
                </c:pt>
                <c:pt idx="35101">
                  <c:v>17550.5</c:v>
                </c:pt>
                <c:pt idx="35102">
                  <c:v>17551</c:v>
                </c:pt>
                <c:pt idx="35103">
                  <c:v>17551.5</c:v>
                </c:pt>
                <c:pt idx="35104">
                  <c:v>17552</c:v>
                </c:pt>
                <c:pt idx="35105">
                  <c:v>17552.5</c:v>
                </c:pt>
                <c:pt idx="35106">
                  <c:v>17553</c:v>
                </c:pt>
                <c:pt idx="35107">
                  <c:v>17553.5</c:v>
                </c:pt>
                <c:pt idx="35108">
                  <c:v>17554</c:v>
                </c:pt>
                <c:pt idx="35109">
                  <c:v>17554.5</c:v>
                </c:pt>
                <c:pt idx="35110">
                  <c:v>17555</c:v>
                </c:pt>
                <c:pt idx="35111">
                  <c:v>17555.5</c:v>
                </c:pt>
                <c:pt idx="35112">
                  <c:v>17556</c:v>
                </c:pt>
                <c:pt idx="35113">
                  <c:v>17556.5</c:v>
                </c:pt>
                <c:pt idx="35114">
                  <c:v>17557</c:v>
                </c:pt>
                <c:pt idx="35115">
                  <c:v>17557.5</c:v>
                </c:pt>
                <c:pt idx="35116">
                  <c:v>17558</c:v>
                </c:pt>
                <c:pt idx="35117">
                  <c:v>17558.5</c:v>
                </c:pt>
                <c:pt idx="35118">
                  <c:v>17559</c:v>
                </c:pt>
                <c:pt idx="35119">
                  <c:v>17559.5</c:v>
                </c:pt>
                <c:pt idx="35120">
                  <c:v>17560</c:v>
                </c:pt>
                <c:pt idx="35121">
                  <c:v>17560.5</c:v>
                </c:pt>
                <c:pt idx="35122">
                  <c:v>17561</c:v>
                </c:pt>
                <c:pt idx="35123">
                  <c:v>17561.5</c:v>
                </c:pt>
                <c:pt idx="35124">
                  <c:v>17562</c:v>
                </c:pt>
                <c:pt idx="35125">
                  <c:v>17562.5</c:v>
                </c:pt>
                <c:pt idx="35126">
                  <c:v>17563</c:v>
                </c:pt>
                <c:pt idx="35127">
                  <c:v>17563.5</c:v>
                </c:pt>
                <c:pt idx="35128">
                  <c:v>17564</c:v>
                </c:pt>
                <c:pt idx="35129">
                  <c:v>17564.5</c:v>
                </c:pt>
                <c:pt idx="35130">
                  <c:v>17565</c:v>
                </c:pt>
                <c:pt idx="35131">
                  <c:v>17565.5</c:v>
                </c:pt>
                <c:pt idx="35132">
                  <c:v>17566</c:v>
                </c:pt>
                <c:pt idx="35133">
                  <c:v>17566.5</c:v>
                </c:pt>
                <c:pt idx="35134">
                  <c:v>17567</c:v>
                </c:pt>
                <c:pt idx="35135">
                  <c:v>17567.5</c:v>
                </c:pt>
                <c:pt idx="35136">
                  <c:v>17568</c:v>
                </c:pt>
                <c:pt idx="35137">
                  <c:v>17568.5</c:v>
                </c:pt>
                <c:pt idx="35138">
                  <c:v>17569</c:v>
                </c:pt>
                <c:pt idx="35139">
                  <c:v>17569.5</c:v>
                </c:pt>
                <c:pt idx="35140">
                  <c:v>17570</c:v>
                </c:pt>
                <c:pt idx="35141">
                  <c:v>17570.5</c:v>
                </c:pt>
                <c:pt idx="35142">
                  <c:v>17571</c:v>
                </c:pt>
                <c:pt idx="35143">
                  <c:v>17571.5</c:v>
                </c:pt>
                <c:pt idx="35144">
                  <c:v>17572</c:v>
                </c:pt>
                <c:pt idx="35145">
                  <c:v>17572.5</c:v>
                </c:pt>
                <c:pt idx="35146">
                  <c:v>17573</c:v>
                </c:pt>
                <c:pt idx="35147">
                  <c:v>17573.5</c:v>
                </c:pt>
                <c:pt idx="35148">
                  <c:v>17574</c:v>
                </c:pt>
                <c:pt idx="35149">
                  <c:v>17574.5</c:v>
                </c:pt>
                <c:pt idx="35150">
                  <c:v>17575</c:v>
                </c:pt>
                <c:pt idx="35151">
                  <c:v>17575.5</c:v>
                </c:pt>
                <c:pt idx="35152">
                  <c:v>17576</c:v>
                </c:pt>
                <c:pt idx="35153">
                  <c:v>17576.5</c:v>
                </c:pt>
                <c:pt idx="35154">
                  <c:v>17577</c:v>
                </c:pt>
                <c:pt idx="35155">
                  <c:v>17577.5</c:v>
                </c:pt>
                <c:pt idx="35156">
                  <c:v>17578</c:v>
                </c:pt>
                <c:pt idx="35157">
                  <c:v>17578.5</c:v>
                </c:pt>
                <c:pt idx="35158">
                  <c:v>17579</c:v>
                </c:pt>
                <c:pt idx="35159">
                  <c:v>17579.5</c:v>
                </c:pt>
                <c:pt idx="35160">
                  <c:v>17580</c:v>
                </c:pt>
                <c:pt idx="35161">
                  <c:v>17580.5</c:v>
                </c:pt>
                <c:pt idx="35162">
                  <c:v>17581</c:v>
                </c:pt>
                <c:pt idx="35163">
                  <c:v>17581.5</c:v>
                </c:pt>
                <c:pt idx="35164">
                  <c:v>17582</c:v>
                </c:pt>
                <c:pt idx="35165">
                  <c:v>17582.5</c:v>
                </c:pt>
                <c:pt idx="35166">
                  <c:v>17583</c:v>
                </c:pt>
                <c:pt idx="35167">
                  <c:v>17583.5</c:v>
                </c:pt>
                <c:pt idx="35168">
                  <c:v>17584</c:v>
                </c:pt>
                <c:pt idx="35169">
                  <c:v>17584.5</c:v>
                </c:pt>
                <c:pt idx="35170">
                  <c:v>17585</c:v>
                </c:pt>
                <c:pt idx="35171">
                  <c:v>17585.5</c:v>
                </c:pt>
                <c:pt idx="35172">
                  <c:v>17586</c:v>
                </c:pt>
                <c:pt idx="35173">
                  <c:v>17586.5</c:v>
                </c:pt>
                <c:pt idx="35174">
                  <c:v>17587</c:v>
                </c:pt>
                <c:pt idx="35175">
                  <c:v>17587.5</c:v>
                </c:pt>
                <c:pt idx="35176">
                  <c:v>17588</c:v>
                </c:pt>
                <c:pt idx="35177">
                  <c:v>17588.5</c:v>
                </c:pt>
                <c:pt idx="35178">
                  <c:v>17589</c:v>
                </c:pt>
                <c:pt idx="35179">
                  <c:v>17589.5</c:v>
                </c:pt>
                <c:pt idx="35180">
                  <c:v>17590</c:v>
                </c:pt>
                <c:pt idx="35181">
                  <c:v>17590.5</c:v>
                </c:pt>
                <c:pt idx="35182">
                  <c:v>17591</c:v>
                </c:pt>
                <c:pt idx="35183">
                  <c:v>17591.5</c:v>
                </c:pt>
                <c:pt idx="35184">
                  <c:v>17592</c:v>
                </c:pt>
                <c:pt idx="35185">
                  <c:v>17592.5</c:v>
                </c:pt>
                <c:pt idx="35186">
                  <c:v>17593</c:v>
                </c:pt>
                <c:pt idx="35187">
                  <c:v>17593.5</c:v>
                </c:pt>
                <c:pt idx="35188">
                  <c:v>17594</c:v>
                </c:pt>
                <c:pt idx="35189">
                  <c:v>17594.5</c:v>
                </c:pt>
                <c:pt idx="35190">
                  <c:v>17595</c:v>
                </c:pt>
                <c:pt idx="35191">
                  <c:v>17595.5</c:v>
                </c:pt>
                <c:pt idx="35192">
                  <c:v>17596</c:v>
                </c:pt>
                <c:pt idx="35193">
                  <c:v>17596.5</c:v>
                </c:pt>
                <c:pt idx="35194">
                  <c:v>17597</c:v>
                </c:pt>
                <c:pt idx="35195">
                  <c:v>17597.5</c:v>
                </c:pt>
                <c:pt idx="35196">
                  <c:v>17598</c:v>
                </c:pt>
                <c:pt idx="35197">
                  <c:v>17598.5</c:v>
                </c:pt>
                <c:pt idx="35198">
                  <c:v>17599</c:v>
                </c:pt>
                <c:pt idx="35199">
                  <c:v>17599.5</c:v>
                </c:pt>
                <c:pt idx="35200">
                  <c:v>17600</c:v>
                </c:pt>
                <c:pt idx="35201">
                  <c:v>17600.5</c:v>
                </c:pt>
                <c:pt idx="35202">
                  <c:v>17601</c:v>
                </c:pt>
                <c:pt idx="35203">
                  <c:v>17601.5</c:v>
                </c:pt>
                <c:pt idx="35204">
                  <c:v>17602</c:v>
                </c:pt>
                <c:pt idx="35205">
                  <c:v>17602.5</c:v>
                </c:pt>
                <c:pt idx="35206">
                  <c:v>17603</c:v>
                </c:pt>
                <c:pt idx="35207">
                  <c:v>17603.5</c:v>
                </c:pt>
                <c:pt idx="35208">
                  <c:v>17604</c:v>
                </c:pt>
                <c:pt idx="35209">
                  <c:v>17604.5</c:v>
                </c:pt>
                <c:pt idx="35210">
                  <c:v>17605</c:v>
                </c:pt>
                <c:pt idx="35211">
                  <c:v>17605.5</c:v>
                </c:pt>
                <c:pt idx="35212">
                  <c:v>17606</c:v>
                </c:pt>
                <c:pt idx="35213">
                  <c:v>17606.5</c:v>
                </c:pt>
                <c:pt idx="35214">
                  <c:v>17607</c:v>
                </c:pt>
                <c:pt idx="35215">
                  <c:v>17607.5</c:v>
                </c:pt>
                <c:pt idx="35216">
                  <c:v>17608</c:v>
                </c:pt>
                <c:pt idx="35217">
                  <c:v>17608.5</c:v>
                </c:pt>
                <c:pt idx="35218">
                  <c:v>17609</c:v>
                </c:pt>
                <c:pt idx="35219">
                  <c:v>17609.5</c:v>
                </c:pt>
                <c:pt idx="35220">
                  <c:v>17610</c:v>
                </c:pt>
                <c:pt idx="35221">
                  <c:v>17610.5</c:v>
                </c:pt>
                <c:pt idx="35222">
                  <c:v>17611</c:v>
                </c:pt>
                <c:pt idx="35223">
                  <c:v>17611.5</c:v>
                </c:pt>
                <c:pt idx="35224">
                  <c:v>17612</c:v>
                </c:pt>
                <c:pt idx="35225">
                  <c:v>17612.5</c:v>
                </c:pt>
                <c:pt idx="35226">
                  <c:v>17613</c:v>
                </c:pt>
                <c:pt idx="35227">
                  <c:v>17613.5</c:v>
                </c:pt>
                <c:pt idx="35228">
                  <c:v>17614</c:v>
                </c:pt>
                <c:pt idx="35229">
                  <c:v>17614.5</c:v>
                </c:pt>
                <c:pt idx="35230">
                  <c:v>17615</c:v>
                </c:pt>
                <c:pt idx="35231">
                  <c:v>17615.5</c:v>
                </c:pt>
                <c:pt idx="35232">
                  <c:v>17616</c:v>
                </c:pt>
                <c:pt idx="35233">
                  <c:v>17616.5</c:v>
                </c:pt>
                <c:pt idx="35234">
                  <c:v>17617</c:v>
                </c:pt>
                <c:pt idx="35235">
                  <c:v>17617.5</c:v>
                </c:pt>
                <c:pt idx="35236">
                  <c:v>17618</c:v>
                </c:pt>
                <c:pt idx="35237">
                  <c:v>17618.5</c:v>
                </c:pt>
                <c:pt idx="35238">
                  <c:v>17619</c:v>
                </c:pt>
                <c:pt idx="35239">
                  <c:v>17619.5</c:v>
                </c:pt>
                <c:pt idx="35240">
                  <c:v>17620</c:v>
                </c:pt>
                <c:pt idx="35241">
                  <c:v>17620.5</c:v>
                </c:pt>
                <c:pt idx="35242">
                  <c:v>17621</c:v>
                </c:pt>
                <c:pt idx="35243">
                  <c:v>17621.5</c:v>
                </c:pt>
                <c:pt idx="35244">
                  <c:v>17622</c:v>
                </c:pt>
                <c:pt idx="35245">
                  <c:v>17622.5</c:v>
                </c:pt>
                <c:pt idx="35246">
                  <c:v>17623</c:v>
                </c:pt>
                <c:pt idx="35247">
                  <c:v>17623.5</c:v>
                </c:pt>
                <c:pt idx="35248">
                  <c:v>17624</c:v>
                </c:pt>
                <c:pt idx="35249">
                  <c:v>17624.5</c:v>
                </c:pt>
                <c:pt idx="35250">
                  <c:v>17625</c:v>
                </c:pt>
                <c:pt idx="35251">
                  <c:v>17625.5</c:v>
                </c:pt>
                <c:pt idx="35252">
                  <c:v>17626</c:v>
                </c:pt>
                <c:pt idx="35253">
                  <c:v>17626.5</c:v>
                </c:pt>
                <c:pt idx="35254">
                  <c:v>17627</c:v>
                </c:pt>
                <c:pt idx="35255">
                  <c:v>17627.5</c:v>
                </c:pt>
                <c:pt idx="35256">
                  <c:v>17628</c:v>
                </c:pt>
                <c:pt idx="35257">
                  <c:v>17628.5</c:v>
                </c:pt>
                <c:pt idx="35258">
                  <c:v>17629</c:v>
                </c:pt>
                <c:pt idx="35259">
                  <c:v>17629.5</c:v>
                </c:pt>
                <c:pt idx="35260">
                  <c:v>17630</c:v>
                </c:pt>
                <c:pt idx="35261">
                  <c:v>17630.5</c:v>
                </c:pt>
                <c:pt idx="35262">
                  <c:v>17631</c:v>
                </c:pt>
                <c:pt idx="35263">
                  <c:v>17631.5</c:v>
                </c:pt>
                <c:pt idx="35264">
                  <c:v>17632</c:v>
                </c:pt>
                <c:pt idx="35265">
                  <c:v>17632.5</c:v>
                </c:pt>
                <c:pt idx="35266">
                  <c:v>17633</c:v>
                </c:pt>
                <c:pt idx="35267">
                  <c:v>17633.5</c:v>
                </c:pt>
                <c:pt idx="35268">
                  <c:v>17634</c:v>
                </c:pt>
                <c:pt idx="35269">
                  <c:v>17634.5</c:v>
                </c:pt>
                <c:pt idx="35270">
                  <c:v>17635</c:v>
                </c:pt>
                <c:pt idx="35271">
                  <c:v>17635.5</c:v>
                </c:pt>
                <c:pt idx="35272">
                  <c:v>17636</c:v>
                </c:pt>
                <c:pt idx="35273">
                  <c:v>17636.5</c:v>
                </c:pt>
                <c:pt idx="35274">
                  <c:v>17637</c:v>
                </c:pt>
                <c:pt idx="35275">
                  <c:v>17637.5</c:v>
                </c:pt>
                <c:pt idx="35276">
                  <c:v>17638</c:v>
                </c:pt>
                <c:pt idx="35277">
                  <c:v>17638.5</c:v>
                </c:pt>
                <c:pt idx="35278">
                  <c:v>17639</c:v>
                </c:pt>
                <c:pt idx="35279">
                  <c:v>17639.5</c:v>
                </c:pt>
                <c:pt idx="35280">
                  <c:v>17640</c:v>
                </c:pt>
                <c:pt idx="35281">
                  <c:v>17640.5</c:v>
                </c:pt>
                <c:pt idx="35282">
                  <c:v>17641</c:v>
                </c:pt>
                <c:pt idx="35283">
                  <c:v>17641.5</c:v>
                </c:pt>
                <c:pt idx="35284">
                  <c:v>17642</c:v>
                </c:pt>
                <c:pt idx="35285">
                  <c:v>17642.5</c:v>
                </c:pt>
                <c:pt idx="35286">
                  <c:v>17643</c:v>
                </c:pt>
                <c:pt idx="35287">
                  <c:v>17643.5</c:v>
                </c:pt>
                <c:pt idx="35288">
                  <c:v>17644</c:v>
                </c:pt>
                <c:pt idx="35289">
                  <c:v>17644.5</c:v>
                </c:pt>
                <c:pt idx="35290">
                  <c:v>17645</c:v>
                </c:pt>
                <c:pt idx="35291">
                  <c:v>17645.5</c:v>
                </c:pt>
                <c:pt idx="35292">
                  <c:v>17646</c:v>
                </c:pt>
                <c:pt idx="35293">
                  <c:v>17646.5</c:v>
                </c:pt>
                <c:pt idx="35294">
                  <c:v>17647</c:v>
                </c:pt>
                <c:pt idx="35295">
                  <c:v>17647.5</c:v>
                </c:pt>
                <c:pt idx="35296">
                  <c:v>17648</c:v>
                </c:pt>
                <c:pt idx="35297">
                  <c:v>17648.5</c:v>
                </c:pt>
                <c:pt idx="35298">
                  <c:v>17649</c:v>
                </c:pt>
                <c:pt idx="35299">
                  <c:v>17649.5</c:v>
                </c:pt>
                <c:pt idx="35300">
                  <c:v>17650</c:v>
                </c:pt>
                <c:pt idx="35301">
                  <c:v>17650.5</c:v>
                </c:pt>
                <c:pt idx="35302">
                  <c:v>17651</c:v>
                </c:pt>
                <c:pt idx="35303">
                  <c:v>17651.5</c:v>
                </c:pt>
                <c:pt idx="35304">
                  <c:v>17652</c:v>
                </c:pt>
                <c:pt idx="35305">
                  <c:v>17652.5</c:v>
                </c:pt>
                <c:pt idx="35306">
                  <c:v>17653</c:v>
                </c:pt>
                <c:pt idx="35307">
                  <c:v>17653.5</c:v>
                </c:pt>
                <c:pt idx="35308">
                  <c:v>17654</c:v>
                </c:pt>
                <c:pt idx="35309">
                  <c:v>17654.5</c:v>
                </c:pt>
                <c:pt idx="35310">
                  <c:v>17655</c:v>
                </c:pt>
                <c:pt idx="35311">
                  <c:v>17655.5</c:v>
                </c:pt>
                <c:pt idx="35312">
                  <c:v>17656</c:v>
                </c:pt>
                <c:pt idx="35313">
                  <c:v>17656.5</c:v>
                </c:pt>
                <c:pt idx="35314">
                  <c:v>17657</c:v>
                </c:pt>
                <c:pt idx="35315">
                  <c:v>17657.5</c:v>
                </c:pt>
                <c:pt idx="35316">
                  <c:v>17658</c:v>
                </c:pt>
                <c:pt idx="35317">
                  <c:v>17658.5</c:v>
                </c:pt>
                <c:pt idx="35318">
                  <c:v>17659</c:v>
                </c:pt>
                <c:pt idx="35319">
                  <c:v>17659.5</c:v>
                </c:pt>
                <c:pt idx="35320">
                  <c:v>17660</c:v>
                </c:pt>
                <c:pt idx="35321">
                  <c:v>17660.5</c:v>
                </c:pt>
                <c:pt idx="35322">
                  <c:v>17661</c:v>
                </c:pt>
                <c:pt idx="35323">
                  <c:v>17661.5</c:v>
                </c:pt>
                <c:pt idx="35324">
                  <c:v>17662</c:v>
                </c:pt>
                <c:pt idx="35325">
                  <c:v>17662.5</c:v>
                </c:pt>
                <c:pt idx="35326">
                  <c:v>17663</c:v>
                </c:pt>
                <c:pt idx="35327">
                  <c:v>17663.5</c:v>
                </c:pt>
                <c:pt idx="35328">
                  <c:v>17664</c:v>
                </c:pt>
                <c:pt idx="35329">
                  <c:v>17664.5</c:v>
                </c:pt>
                <c:pt idx="35330">
                  <c:v>17665</c:v>
                </c:pt>
                <c:pt idx="35331">
                  <c:v>17665.5</c:v>
                </c:pt>
                <c:pt idx="35332">
                  <c:v>17666</c:v>
                </c:pt>
                <c:pt idx="35333">
                  <c:v>17666.5</c:v>
                </c:pt>
                <c:pt idx="35334">
                  <c:v>17667</c:v>
                </c:pt>
                <c:pt idx="35335">
                  <c:v>17667.5</c:v>
                </c:pt>
                <c:pt idx="35336">
                  <c:v>17668</c:v>
                </c:pt>
                <c:pt idx="35337">
                  <c:v>17668.5</c:v>
                </c:pt>
                <c:pt idx="35338">
                  <c:v>17669</c:v>
                </c:pt>
                <c:pt idx="35339">
                  <c:v>17669.5</c:v>
                </c:pt>
                <c:pt idx="35340">
                  <c:v>17670</c:v>
                </c:pt>
                <c:pt idx="35341">
                  <c:v>17670.5</c:v>
                </c:pt>
                <c:pt idx="35342">
                  <c:v>17671</c:v>
                </c:pt>
                <c:pt idx="35343">
                  <c:v>17671.5</c:v>
                </c:pt>
                <c:pt idx="35344">
                  <c:v>17672</c:v>
                </c:pt>
                <c:pt idx="35345">
                  <c:v>17672.5</c:v>
                </c:pt>
                <c:pt idx="35346">
                  <c:v>17673</c:v>
                </c:pt>
                <c:pt idx="35347">
                  <c:v>17673.5</c:v>
                </c:pt>
                <c:pt idx="35348">
                  <c:v>17674</c:v>
                </c:pt>
                <c:pt idx="35349">
                  <c:v>17674.5</c:v>
                </c:pt>
                <c:pt idx="35350">
                  <c:v>17675</c:v>
                </c:pt>
                <c:pt idx="35351">
                  <c:v>17675.5</c:v>
                </c:pt>
                <c:pt idx="35352">
                  <c:v>17676</c:v>
                </c:pt>
                <c:pt idx="35353">
                  <c:v>17676.5</c:v>
                </c:pt>
                <c:pt idx="35354">
                  <c:v>17677</c:v>
                </c:pt>
                <c:pt idx="35355">
                  <c:v>17677.5</c:v>
                </c:pt>
                <c:pt idx="35356">
                  <c:v>17678</c:v>
                </c:pt>
                <c:pt idx="35357">
                  <c:v>17678.5</c:v>
                </c:pt>
                <c:pt idx="35358">
                  <c:v>17679</c:v>
                </c:pt>
                <c:pt idx="35359">
                  <c:v>17679.5</c:v>
                </c:pt>
                <c:pt idx="35360">
                  <c:v>17680</c:v>
                </c:pt>
                <c:pt idx="35361">
                  <c:v>17680.5</c:v>
                </c:pt>
                <c:pt idx="35362">
                  <c:v>17681</c:v>
                </c:pt>
                <c:pt idx="35363">
                  <c:v>17681.5</c:v>
                </c:pt>
                <c:pt idx="35364">
                  <c:v>17682</c:v>
                </c:pt>
                <c:pt idx="35365">
                  <c:v>17682.5</c:v>
                </c:pt>
                <c:pt idx="35366">
                  <c:v>17683</c:v>
                </c:pt>
                <c:pt idx="35367">
                  <c:v>17683.5</c:v>
                </c:pt>
                <c:pt idx="35368">
                  <c:v>17684</c:v>
                </c:pt>
                <c:pt idx="35369">
                  <c:v>17684.5</c:v>
                </c:pt>
                <c:pt idx="35370">
                  <c:v>17685</c:v>
                </c:pt>
                <c:pt idx="35371">
                  <c:v>17685.5</c:v>
                </c:pt>
                <c:pt idx="35372">
                  <c:v>17686</c:v>
                </c:pt>
                <c:pt idx="35373">
                  <c:v>17686.5</c:v>
                </c:pt>
                <c:pt idx="35374">
                  <c:v>17687</c:v>
                </c:pt>
                <c:pt idx="35375">
                  <c:v>17687.5</c:v>
                </c:pt>
                <c:pt idx="35376">
                  <c:v>17688</c:v>
                </c:pt>
                <c:pt idx="35377">
                  <c:v>17688.5</c:v>
                </c:pt>
                <c:pt idx="35378">
                  <c:v>17689</c:v>
                </c:pt>
                <c:pt idx="35379">
                  <c:v>17689.5</c:v>
                </c:pt>
                <c:pt idx="35380">
                  <c:v>17690</c:v>
                </c:pt>
                <c:pt idx="35381">
                  <c:v>17690.5</c:v>
                </c:pt>
                <c:pt idx="35382">
                  <c:v>17691</c:v>
                </c:pt>
                <c:pt idx="35383">
                  <c:v>17691.5</c:v>
                </c:pt>
                <c:pt idx="35384">
                  <c:v>17692</c:v>
                </c:pt>
                <c:pt idx="35385">
                  <c:v>17692.5</c:v>
                </c:pt>
                <c:pt idx="35386">
                  <c:v>17693</c:v>
                </c:pt>
                <c:pt idx="35387">
                  <c:v>17693.5</c:v>
                </c:pt>
                <c:pt idx="35388">
                  <c:v>17694</c:v>
                </c:pt>
                <c:pt idx="35389">
                  <c:v>17694.5</c:v>
                </c:pt>
                <c:pt idx="35390">
                  <c:v>17695</c:v>
                </c:pt>
                <c:pt idx="35391">
                  <c:v>17695.5</c:v>
                </c:pt>
                <c:pt idx="35392">
                  <c:v>17696</c:v>
                </c:pt>
                <c:pt idx="35393">
                  <c:v>17696.5</c:v>
                </c:pt>
                <c:pt idx="35394">
                  <c:v>17697</c:v>
                </c:pt>
                <c:pt idx="35395">
                  <c:v>17697.5</c:v>
                </c:pt>
                <c:pt idx="35396">
                  <c:v>17698</c:v>
                </c:pt>
                <c:pt idx="35397">
                  <c:v>17698.5</c:v>
                </c:pt>
                <c:pt idx="35398">
                  <c:v>17699</c:v>
                </c:pt>
                <c:pt idx="35399">
                  <c:v>17699.5</c:v>
                </c:pt>
                <c:pt idx="35400">
                  <c:v>17700</c:v>
                </c:pt>
                <c:pt idx="35401">
                  <c:v>17700.5</c:v>
                </c:pt>
                <c:pt idx="35402">
                  <c:v>17701</c:v>
                </c:pt>
                <c:pt idx="35403">
                  <c:v>17701.5</c:v>
                </c:pt>
                <c:pt idx="35404">
                  <c:v>17702</c:v>
                </c:pt>
                <c:pt idx="35405">
                  <c:v>17702.5</c:v>
                </c:pt>
                <c:pt idx="35406">
                  <c:v>17703</c:v>
                </c:pt>
                <c:pt idx="35407">
                  <c:v>17703.5</c:v>
                </c:pt>
                <c:pt idx="35408">
                  <c:v>17704</c:v>
                </c:pt>
                <c:pt idx="35409">
                  <c:v>17704.5</c:v>
                </c:pt>
                <c:pt idx="35410">
                  <c:v>17705</c:v>
                </c:pt>
                <c:pt idx="35411">
                  <c:v>17705.5</c:v>
                </c:pt>
                <c:pt idx="35412">
                  <c:v>17706</c:v>
                </c:pt>
                <c:pt idx="35413">
                  <c:v>17706.5</c:v>
                </c:pt>
                <c:pt idx="35414">
                  <c:v>17707</c:v>
                </c:pt>
                <c:pt idx="35415">
                  <c:v>17707.5</c:v>
                </c:pt>
                <c:pt idx="35416">
                  <c:v>17708</c:v>
                </c:pt>
                <c:pt idx="35417">
                  <c:v>17708.5</c:v>
                </c:pt>
                <c:pt idx="35418">
                  <c:v>17709</c:v>
                </c:pt>
                <c:pt idx="35419">
                  <c:v>17709.5</c:v>
                </c:pt>
                <c:pt idx="35420">
                  <c:v>17710</c:v>
                </c:pt>
                <c:pt idx="35421">
                  <c:v>17710.5</c:v>
                </c:pt>
                <c:pt idx="35422">
                  <c:v>17711</c:v>
                </c:pt>
                <c:pt idx="35423">
                  <c:v>17711.5</c:v>
                </c:pt>
                <c:pt idx="35424">
                  <c:v>17712</c:v>
                </c:pt>
                <c:pt idx="35425">
                  <c:v>17712.5</c:v>
                </c:pt>
                <c:pt idx="35426">
                  <c:v>17713</c:v>
                </c:pt>
                <c:pt idx="35427">
                  <c:v>17713.5</c:v>
                </c:pt>
                <c:pt idx="35428">
                  <c:v>17714</c:v>
                </c:pt>
                <c:pt idx="35429">
                  <c:v>17714.5</c:v>
                </c:pt>
                <c:pt idx="35430">
                  <c:v>17715</c:v>
                </c:pt>
                <c:pt idx="35431">
                  <c:v>17715.5</c:v>
                </c:pt>
                <c:pt idx="35432">
                  <c:v>17716</c:v>
                </c:pt>
                <c:pt idx="35433">
                  <c:v>17716.5</c:v>
                </c:pt>
                <c:pt idx="35434">
                  <c:v>17717</c:v>
                </c:pt>
                <c:pt idx="35435">
                  <c:v>17717.5</c:v>
                </c:pt>
                <c:pt idx="35436">
                  <c:v>17718</c:v>
                </c:pt>
                <c:pt idx="35437">
                  <c:v>17718.5</c:v>
                </c:pt>
                <c:pt idx="35438">
                  <c:v>17719</c:v>
                </c:pt>
                <c:pt idx="35439">
                  <c:v>17719.5</c:v>
                </c:pt>
                <c:pt idx="35440">
                  <c:v>17720</c:v>
                </c:pt>
                <c:pt idx="35441">
                  <c:v>17720.5</c:v>
                </c:pt>
                <c:pt idx="35442">
                  <c:v>17721</c:v>
                </c:pt>
                <c:pt idx="35443">
                  <c:v>17721.5</c:v>
                </c:pt>
                <c:pt idx="35444">
                  <c:v>17722</c:v>
                </c:pt>
                <c:pt idx="35445">
                  <c:v>17722.5</c:v>
                </c:pt>
                <c:pt idx="35446">
                  <c:v>17723</c:v>
                </c:pt>
                <c:pt idx="35447">
                  <c:v>17723.5</c:v>
                </c:pt>
                <c:pt idx="35448">
                  <c:v>17724</c:v>
                </c:pt>
                <c:pt idx="35449">
                  <c:v>17724.5</c:v>
                </c:pt>
                <c:pt idx="35450">
                  <c:v>17725</c:v>
                </c:pt>
                <c:pt idx="35451">
                  <c:v>17725.5</c:v>
                </c:pt>
                <c:pt idx="35452">
                  <c:v>17726</c:v>
                </c:pt>
                <c:pt idx="35453">
                  <c:v>17726.5</c:v>
                </c:pt>
                <c:pt idx="35454">
                  <c:v>17727</c:v>
                </c:pt>
                <c:pt idx="35455">
                  <c:v>17727.5</c:v>
                </c:pt>
                <c:pt idx="35456">
                  <c:v>17728</c:v>
                </c:pt>
                <c:pt idx="35457">
                  <c:v>17728.5</c:v>
                </c:pt>
                <c:pt idx="35458">
                  <c:v>17729</c:v>
                </c:pt>
                <c:pt idx="35459">
                  <c:v>17729.5</c:v>
                </c:pt>
                <c:pt idx="35460">
                  <c:v>17730</c:v>
                </c:pt>
                <c:pt idx="35461">
                  <c:v>17730.5</c:v>
                </c:pt>
                <c:pt idx="35462">
                  <c:v>17731</c:v>
                </c:pt>
                <c:pt idx="35463">
                  <c:v>17731.5</c:v>
                </c:pt>
                <c:pt idx="35464">
                  <c:v>17732</c:v>
                </c:pt>
                <c:pt idx="35465">
                  <c:v>17732.5</c:v>
                </c:pt>
                <c:pt idx="35466">
                  <c:v>17733</c:v>
                </c:pt>
                <c:pt idx="35467">
                  <c:v>17733.5</c:v>
                </c:pt>
                <c:pt idx="35468">
                  <c:v>17734</c:v>
                </c:pt>
                <c:pt idx="35469">
                  <c:v>17734.5</c:v>
                </c:pt>
                <c:pt idx="35470">
                  <c:v>17735</c:v>
                </c:pt>
                <c:pt idx="35471">
                  <c:v>17735.5</c:v>
                </c:pt>
                <c:pt idx="35472">
                  <c:v>17736</c:v>
                </c:pt>
                <c:pt idx="35473">
                  <c:v>17736.5</c:v>
                </c:pt>
                <c:pt idx="35474">
                  <c:v>17737</c:v>
                </c:pt>
                <c:pt idx="35475">
                  <c:v>17737.5</c:v>
                </c:pt>
                <c:pt idx="35476">
                  <c:v>17738</c:v>
                </c:pt>
                <c:pt idx="35477">
                  <c:v>17738.5</c:v>
                </c:pt>
                <c:pt idx="35478">
                  <c:v>17739</c:v>
                </c:pt>
                <c:pt idx="35479">
                  <c:v>17739.5</c:v>
                </c:pt>
                <c:pt idx="35480">
                  <c:v>17740</c:v>
                </c:pt>
                <c:pt idx="35481">
                  <c:v>17740.5</c:v>
                </c:pt>
                <c:pt idx="35482">
                  <c:v>17741</c:v>
                </c:pt>
                <c:pt idx="35483">
                  <c:v>17741.5</c:v>
                </c:pt>
                <c:pt idx="35484">
                  <c:v>17742</c:v>
                </c:pt>
                <c:pt idx="35485">
                  <c:v>17742.5</c:v>
                </c:pt>
                <c:pt idx="35486">
                  <c:v>17743</c:v>
                </c:pt>
                <c:pt idx="35487">
                  <c:v>17743.5</c:v>
                </c:pt>
                <c:pt idx="35488">
                  <c:v>17744</c:v>
                </c:pt>
                <c:pt idx="35489">
                  <c:v>17744.5</c:v>
                </c:pt>
                <c:pt idx="35490">
                  <c:v>17745</c:v>
                </c:pt>
                <c:pt idx="35491">
                  <c:v>17745.5</c:v>
                </c:pt>
                <c:pt idx="35492">
                  <c:v>17746</c:v>
                </c:pt>
                <c:pt idx="35493">
                  <c:v>17746.5</c:v>
                </c:pt>
                <c:pt idx="35494">
                  <c:v>17747</c:v>
                </c:pt>
                <c:pt idx="35495">
                  <c:v>17747.5</c:v>
                </c:pt>
                <c:pt idx="35496">
                  <c:v>17748</c:v>
                </c:pt>
                <c:pt idx="35497">
                  <c:v>17748.5</c:v>
                </c:pt>
                <c:pt idx="35498">
                  <c:v>17749</c:v>
                </c:pt>
                <c:pt idx="35499">
                  <c:v>17749.5</c:v>
                </c:pt>
                <c:pt idx="35500">
                  <c:v>17750</c:v>
                </c:pt>
                <c:pt idx="35501">
                  <c:v>17750.5</c:v>
                </c:pt>
                <c:pt idx="35502">
                  <c:v>17751</c:v>
                </c:pt>
                <c:pt idx="35503">
                  <c:v>17751.5</c:v>
                </c:pt>
                <c:pt idx="35504">
                  <c:v>17752</c:v>
                </c:pt>
                <c:pt idx="35505">
                  <c:v>17752.5</c:v>
                </c:pt>
                <c:pt idx="35506">
                  <c:v>17753</c:v>
                </c:pt>
                <c:pt idx="35507">
                  <c:v>17753.5</c:v>
                </c:pt>
                <c:pt idx="35508">
                  <c:v>17754</c:v>
                </c:pt>
                <c:pt idx="35509">
                  <c:v>17754.5</c:v>
                </c:pt>
                <c:pt idx="35510">
                  <c:v>17755</c:v>
                </c:pt>
                <c:pt idx="35511">
                  <c:v>17755.5</c:v>
                </c:pt>
                <c:pt idx="35512">
                  <c:v>17756</c:v>
                </c:pt>
                <c:pt idx="35513">
                  <c:v>17756.5</c:v>
                </c:pt>
                <c:pt idx="35514">
                  <c:v>17757</c:v>
                </c:pt>
                <c:pt idx="35515">
                  <c:v>17757.5</c:v>
                </c:pt>
                <c:pt idx="35516">
                  <c:v>17758</c:v>
                </c:pt>
                <c:pt idx="35517">
                  <c:v>17758.5</c:v>
                </c:pt>
                <c:pt idx="35518">
                  <c:v>17759</c:v>
                </c:pt>
                <c:pt idx="35519">
                  <c:v>17759.5</c:v>
                </c:pt>
                <c:pt idx="35520">
                  <c:v>17760</c:v>
                </c:pt>
                <c:pt idx="35521">
                  <c:v>17760.5</c:v>
                </c:pt>
                <c:pt idx="35522">
                  <c:v>17761</c:v>
                </c:pt>
                <c:pt idx="35523">
                  <c:v>17761.5</c:v>
                </c:pt>
                <c:pt idx="35524">
                  <c:v>17762</c:v>
                </c:pt>
                <c:pt idx="35525">
                  <c:v>17762.5</c:v>
                </c:pt>
                <c:pt idx="35526">
                  <c:v>17763</c:v>
                </c:pt>
                <c:pt idx="35527">
                  <c:v>17763.5</c:v>
                </c:pt>
                <c:pt idx="35528">
                  <c:v>17764</c:v>
                </c:pt>
                <c:pt idx="35529">
                  <c:v>17764.5</c:v>
                </c:pt>
                <c:pt idx="35530">
                  <c:v>17765</c:v>
                </c:pt>
                <c:pt idx="35531">
                  <c:v>17765.5</c:v>
                </c:pt>
                <c:pt idx="35532">
                  <c:v>17766</c:v>
                </c:pt>
                <c:pt idx="35533">
                  <c:v>17766.5</c:v>
                </c:pt>
                <c:pt idx="35534">
                  <c:v>17767</c:v>
                </c:pt>
                <c:pt idx="35535">
                  <c:v>17767.5</c:v>
                </c:pt>
                <c:pt idx="35536">
                  <c:v>17768</c:v>
                </c:pt>
                <c:pt idx="35537">
                  <c:v>17768.5</c:v>
                </c:pt>
                <c:pt idx="35538">
                  <c:v>17769</c:v>
                </c:pt>
                <c:pt idx="35539">
                  <c:v>17769.5</c:v>
                </c:pt>
                <c:pt idx="35540">
                  <c:v>17770</c:v>
                </c:pt>
                <c:pt idx="35541">
                  <c:v>17770.5</c:v>
                </c:pt>
                <c:pt idx="35542">
                  <c:v>17771</c:v>
                </c:pt>
                <c:pt idx="35543">
                  <c:v>17771.5</c:v>
                </c:pt>
                <c:pt idx="35544">
                  <c:v>17772</c:v>
                </c:pt>
                <c:pt idx="35545">
                  <c:v>17772.5</c:v>
                </c:pt>
                <c:pt idx="35546">
                  <c:v>17773</c:v>
                </c:pt>
                <c:pt idx="35547">
                  <c:v>17773.5</c:v>
                </c:pt>
                <c:pt idx="35548">
                  <c:v>17774</c:v>
                </c:pt>
                <c:pt idx="35549">
                  <c:v>17774.5</c:v>
                </c:pt>
                <c:pt idx="35550">
                  <c:v>17775</c:v>
                </c:pt>
                <c:pt idx="35551">
                  <c:v>17775.5</c:v>
                </c:pt>
                <c:pt idx="35552">
                  <c:v>17776</c:v>
                </c:pt>
                <c:pt idx="35553">
                  <c:v>17776.5</c:v>
                </c:pt>
                <c:pt idx="35554">
                  <c:v>17777</c:v>
                </c:pt>
                <c:pt idx="35555">
                  <c:v>17777.5</c:v>
                </c:pt>
                <c:pt idx="35556">
                  <c:v>17778</c:v>
                </c:pt>
                <c:pt idx="35557">
                  <c:v>17778.5</c:v>
                </c:pt>
                <c:pt idx="35558">
                  <c:v>17779</c:v>
                </c:pt>
                <c:pt idx="35559">
                  <c:v>17779.5</c:v>
                </c:pt>
                <c:pt idx="35560">
                  <c:v>17780</c:v>
                </c:pt>
                <c:pt idx="35561">
                  <c:v>17780.5</c:v>
                </c:pt>
                <c:pt idx="35562">
                  <c:v>17781</c:v>
                </c:pt>
                <c:pt idx="35563">
                  <c:v>17781.5</c:v>
                </c:pt>
                <c:pt idx="35564">
                  <c:v>17782</c:v>
                </c:pt>
                <c:pt idx="35565">
                  <c:v>17782.5</c:v>
                </c:pt>
                <c:pt idx="35566">
                  <c:v>17783</c:v>
                </c:pt>
                <c:pt idx="35567">
                  <c:v>17783.5</c:v>
                </c:pt>
                <c:pt idx="35568">
                  <c:v>17784</c:v>
                </c:pt>
                <c:pt idx="35569">
                  <c:v>17784.5</c:v>
                </c:pt>
                <c:pt idx="35570">
                  <c:v>17785</c:v>
                </c:pt>
                <c:pt idx="35571">
                  <c:v>17785.5</c:v>
                </c:pt>
                <c:pt idx="35572">
                  <c:v>17786</c:v>
                </c:pt>
                <c:pt idx="35573">
                  <c:v>17786.5</c:v>
                </c:pt>
                <c:pt idx="35574">
                  <c:v>17787</c:v>
                </c:pt>
                <c:pt idx="35575">
                  <c:v>17787.5</c:v>
                </c:pt>
                <c:pt idx="35576">
                  <c:v>17788</c:v>
                </c:pt>
                <c:pt idx="35577">
                  <c:v>17788.5</c:v>
                </c:pt>
                <c:pt idx="35578">
                  <c:v>17789</c:v>
                </c:pt>
                <c:pt idx="35579">
                  <c:v>17789.5</c:v>
                </c:pt>
                <c:pt idx="35580">
                  <c:v>17790</c:v>
                </c:pt>
                <c:pt idx="35581">
                  <c:v>17790.5</c:v>
                </c:pt>
                <c:pt idx="35582">
                  <c:v>17791</c:v>
                </c:pt>
                <c:pt idx="35583">
                  <c:v>17791.5</c:v>
                </c:pt>
                <c:pt idx="35584">
                  <c:v>17792</c:v>
                </c:pt>
                <c:pt idx="35585">
                  <c:v>17792.5</c:v>
                </c:pt>
                <c:pt idx="35586">
                  <c:v>17793</c:v>
                </c:pt>
                <c:pt idx="35587">
                  <c:v>17793.5</c:v>
                </c:pt>
                <c:pt idx="35588">
                  <c:v>17794</c:v>
                </c:pt>
                <c:pt idx="35589">
                  <c:v>17794.5</c:v>
                </c:pt>
                <c:pt idx="35590">
                  <c:v>17795</c:v>
                </c:pt>
                <c:pt idx="35591">
                  <c:v>17795.5</c:v>
                </c:pt>
                <c:pt idx="35592">
                  <c:v>17796</c:v>
                </c:pt>
                <c:pt idx="35593">
                  <c:v>17796.5</c:v>
                </c:pt>
                <c:pt idx="35594">
                  <c:v>17797</c:v>
                </c:pt>
                <c:pt idx="35595">
                  <c:v>17797.5</c:v>
                </c:pt>
                <c:pt idx="35596">
                  <c:v>17798</c:v>
                </c:pt>
                <c:pt idx="35597">
                  <c:v>17798.5</c:v>
                </c:pt>
                <c:pt idx="35598">
                  <c:v>17799</c:v>
                </c:pt>
                <c:pt idx="35599">
                  <c:v>17799.5</c:v>
                </c:pt>
                <c:pt idx="35600">
                  <c:v>17800</c:v>
                </c:pt>
                <c:pt idx="35601">
                  <c:v>17800.5</c:v>
                </c:pt>
                <c:pt idx="35602">
                  <c:v>17801</c:v>
                </c:pt>
                <c:pt idx="35603">
                  <c:v>17801.5</c:v>
                </c:pt>
                <c:pt idx="35604">
                  <c:v>17802</c:v>
                </c:pt>
                <c:pt idx="35605">
                  <c:v>17802.5</c:v>
                </c:pt>
                <c:pt idx="35606">
                  <c:v>17803</c:v>
                </c:pt>
                <c:pt idx="35607">
                  <c:v>17803.5</c:v>
                </c:pt>
                <c:pt idx="35608">
                  <c:v>17804</c:v>
                </c:pt>
                <c:pt idx="35609">
                  <c:v>17804.5</c:v>
                </c:pt>
                <c:pt idx="35610">
                  <c:v>17805</c:v>
                </c:pt>
                <c:pt idx="35611">
                  <c:v>17805.5</c:v>
                </c:pt>
                <c:pt idx="35612">
                  <c:v>17806</c:v>
                </c:pt>
                <c:pt idx="35613">
                  <c:v>17806.5</c:v>
                </c:pt>
                <c:pt idx="35614">
                  <c:v>17807</c:v>
                </c:pt>
                <c:pt idx="35615">
                  <c:v>17807.5</c:v>
                </c:pt>
                <c:pt idx="35616">
                  <c:v>17808</c:v>
                </c:pt>
                <c:pt idx="35617">
                  <c:v>17808.5</c:v>
                </c:pt>
                <c:pt idx="35618">
                  <c:v>17809</c:v>
                </c:pt>
                <c:pt idx="35619">
                  <c:v>17809.5</c:v>
                </c:pt>
                <c:pt idx="35620">
                  <c:v>17810</c:v>
                </c:pt>
                <c:pt idx="35621">
                  <c:v>17810.5</c:v>
                </c:pt>
                <c:pt idx="35622">
                  <c:v>17811</c:v>
                </c:pt>
                <c:pt idx="35623">
                  <c:v>17811.5</c:v>
                </c:pt>
                <c:pt idx="35624">
                  <c:v>17812</c:v>
                </c:pt>
                <c:pt idx="35625">
                  <c:v>17812.5</c:v>
                </c:pt>
                <c:pt idx="35626">
                  <c:v>17813</c:v>
                </c:pt>
                <c:pt idx="35627">
                  <c:v>17813.5</c:v>
                </c:pt>
                <c:pt idx="35628">
                  <c:v>17814</c:v>
                </c:pt>
                <c:pt idx="35629">
                  <c:v>17814.5</c:v>
                </c:pt>
                <c:pt idx="35630">
                  <c:v>17815</c:v>
                </c:pt>
                <c:pt idx="35631">
                  <c:v>17815.5</c:v>
                </c:pt>
                <c:pt idx="35632">
                  <c:v>17816</c:v>
                </c:pt>
                <c:pt idx="35633">
                  <c:v>17816.5</c:v>
                </c:pt>
                <c:pt idx="35634">
                  <c:v>17817</c:v>
                </c:pt>
                <c:pt idx="35635">
                  <c:v>17817.5</c:v>
                </c:pt>
                <c:pt idx="35636">
                  <c:v>17818</c:v>
                </c:pt>
                <c:pt idx="35637">
                  <c:v>17818.5</c:v>
                </c:pt>
                <c:pt idx="35638">
                  <c:v>17819</c:v>
                </c:pt>
                <c:pt idx="35639">
                  <c:v>17819.5</c:v>
                </c:pt>
                <c:pt idx="35640">
                  <c:v>17820</c:v>
                </c:pt>
                <c:pt idx="35641">
                  <c:v>17820.5</c:v>
                </c:pt>
                <c:pt idx="35642">
                  <c:v>17821</c:v>
                </c:pt>
                <c:pt idx="35643">
                  <c:v>17821.5</c:v>
                </c:pt>
                <c:pt idx="35644">
                  <c:v>17822</c:v>
                </c:pt>
                <c:pt idx="35645">
                  <c:v>17822.5</c:v>
                </c:pt>
                <c:pt idx="35646">
                  <c:v>17823</c:v>
                </c:pt>
                <c:pt idx="35647">
                  <c:v>17823.5</c:v>
                </c:pt>
                <c:pt idx="35648">
                  <c:v>17824</c:v>
                </c:pt>
                <c:pt idx="35649">
                  <c:v>17824.5</c:v>
                </c:pt>
                <c:pt idx="35650">
                  <c:v>17825</c:v>
                </c:pt>
                <c:pt idx="35651">
                  <c:v>17825.5</c:v>
                </c:pt>
                <c:pt idx="35652">
                  <c:v>17826</c:v>
                </c:pt>
                <c:pt idx="35653">
                  <c:v>17826.5</c:v>
                </c:pt>
                <c:pt idx="35654">
                  <c:v>17827</c:v>
                </c:pt>
                <c:pt idx="35655">
                  <c:v>17827.5</c:v>
                </c:pt>
                <c:pt idx="35656">
                  <c:v>17828</c:v>
                </c:pt>
                <c:pt idx="35657">
                  <c:v>17828.5</c:v>
                </c:pt>
                <c:pt idx="35658">
                  <c:v>17829</c:v>
                </c:pt>
                <c:pt idx="35659">
                  <c:v>17829.5</c:v>
                </c:pt>
                <c:pt idx="35660">
                  <c:v>17830</c:v>
                </c:pt>
                <c:pt idx="35661">
                  <c:v>17830.5</c:v>
                </c:pt>
                <c:pt idx="35662">
                  <c:v>17831</c:v>
                </c:pt>
                <c:pt idx="35663">
                  <c:v>17831.5</c:v>
                </c:pt>
                <c:pt idx="35664">
                  <c:v>17832</c:v>
                </c:pt>
                <c:pt idx="35665">
                  <c:v>17832.5</c:v>
                </c:pt>
                <c:pt idx="35666">
                  <c:v>17833</c:v>
                </c:pt>
                <c:pt idx="35667">
                  <c:v>17833.5</c:v>
                </c:pt>
                <c:pt idx="35668">
                  <c:v>17834</c:v>
                </c:pt>
                <c:pt idx="35669">
                  <c:v>17834.5</c:v>
                </c:pt>
                <c:pt idx="35670">
                  <c:v>17835</c:v>
                </c:pt>
                <c:pt idx="35671">
                  <c:v>17835.5</c:v>
                </c:pt>
                <c:pt idx="35672">
                  <c:v>17836</c:v>
                </c:pt>
                <c:pt idx="35673">
                  <c:v>17836.5</c:v>
                </c:pt>
                <c:pt idx="35674">
                  <c:v>17837</c:v>
                </c:pt>
                <c:pt idx="35675">
                  <c:v>17837.5</c:v>
                </c:pt>
                <c:pt idx="35676">
                  <c:v>17838</c:v>
                </c:pt>
                <c:pt idx="35677">
                  <c:v>17838.5</c:v>
                </c:pt>
                <c:pt idx="35678">
                  <c:v>17839</c:v>
                </c:pt>
                <c:pt idx="35679">
                  <c:v>17839.5</c:v>
                </c:pt>
                <c:pt idx="35680">
                  <c:v>17840</c:v>
                </c:pt>
                <c:pt idx="35681">
                  <c:v>17840.5</c:v>
                </c:pt>
                <c:pt idx="35682">
                  <c:v>17841</c:v>
                </c:pt>
                <c:pt idx="35683">
                  <c:v>17841.5</c:v>
                </c:pt>
                <c:pt idx="35684">
                  <c:v>17842</c:v>
                </c:pt>
                <c:pt idx="35685">
                  <c:v>17842.5</c:v>
                </c:pt>
                <c:pt idx="35686">
                  <c:v>17843</c:v>
                </c:pt>
                <c:pt idx="35687">
                  <c:v>17843.5</c:v>
                </c:pt>
                <c:pt idx="35688">
                  <c:v>17844</c:v>
                </c:pt>
                <c:pt idx="35689">
                  <c:v>17844.5</c:v>
                </c:pt>
                <c:pt idx="35690">
                  <c:v>17845</c:v>
                </c:pt>
                <c:pt idx="35691">
                  <c:v>17845.5</c:v>
                </c:pt>
                <c:pt idx="35692">
                  <c:v>17846</c:v>
                </c:pt>
                <c:pt idx="35693">
                  <c:v>17846.5</c:v>
                </c:pt>
                <c:pt idx="35694">
                  <c:v>17847</c:v>
                </c:pt>
                <c:pt idx="35695">
                  <c:v>17847.5</c:v>
                </c:pt>
                <c:pt idx="35696">
                  <c:v>17848</c:v>
                </c:pt>
                <c:pt idx="35697">
                  <c:v>17848.5</c:v>
                </c:pt>
                <c:pt idx="35698">
                  <c:v>17849</c:v>
                </c:pt>
                <c:pt idx="35699">
                  <c:v>17849.5</c:v>
                </c:pt>
                <c:pt idx="35700">
                  <c:v>17850</c:v>
                </c:pt>
                <c:pt idx="35701">
                  <c:v>17850.5</c:v>
                </c:pt>
                <c:pt idx="35702">
                  <c:v>17851</c:v>
                </c:pt>
                <c:pt idx="35703">
                  <c:v>17851.5</c:v>
                </c:pt>
                <c:pt idx="35704">
                  <c:v>17852</c:v>
                </c:pt>
                <c:pt idx="35705">
                  <c:v>17852.5</c:v>
                </c:pt>
                <c:pt idx="35706">
                  <c:v>17853</c:v>
                </c:pt>
                <c:pt idx="35707">
                  <c:v>17853.5</c:v>
                </c:pt>
                <c:pt idx="35708">
                  <c:v>17854</c:v>
                </c:pt>
                <c:pt idx="35709">
                  <c:v>17854.5</c:v>
                </c:pt>
                <c:pt idx="35710">
                  <c:v>17855</c:v>
                </c:pt>
                <c:pt idx="35711">
                  <c:v>17855.5</c:v>
                </c:pt>
                <c:pt idx="35712">
                  <c:v>17856</c:v>
                </c:pt>
                <c:pt idx="35713">
                  <c:v>17856.5</c:v>
                </c:pt>
                <c:pt idx="35714">
                  <c:v>17857</c:v>
                </c:pt>
                <c:pt idx="35715">
                  <c:v>17857.5</c:v>
                </c:pt>
                <c:pt idx="35716">
                  <c:v>17858</c:v>
                </c:pt>
                <c:pt idx="35717">
                  <c:v>17858.5</c:v>
                </c:pt>
                <c:pt idx="35718">
                  <c:v>17859</c:v>
                </c:pt>
                <c:pt idx="35719">
                  <c:v>17859.5</c:v>
                </c:pt>
                <c:pt idx="35720">
                  <c:v>17860</c:v>
                </c:pt>
                <c:pt idx="35721">
                  <c:v>17860.5</c:v>
                </c:pt>
                <c:pt idx="35722">
                  <c:v>17861</c:v>
                </c:pt>
                <c:pt idx="35723">
                  <c:v>17861.5</c:v>
                </c:pt>
                <c:pt idx="35724">
                  <c:v>17862</c:v>
                </c:pt>
                <c:pt idx="35725">
                  <c:v>17862.5</c:v>
                </c:pt>
                <c:pt idx="35726">
                  <c:v>17863</c:v>
                </c:pt>
                <c:pt idx="35727">
                  <c:v>17863.5</c:v>
                </c:pt>
                <c:pt idx="35728">
                  <c:v>17864</c:v>
                </c:pt>
                <c:pt idx="35729">
                  <c:v>17864.5</c:v>
                </c:pt>
                <c:pt idx="35730">
                  <c:v>17865</c:v>
                </c:pt>
                <c:pt idx="35731">
                  <c:v>17865.5</c:v>
                </c:pt>
                <c:pt idx="35732">
                  <c:v>17866</c:v>
                </c:pt>
                <c:pt idx="35733">
                  <c:v>17866.5</c:v>
                </c:pt>
                <c:pt idx="35734">
                  <c:v>17867</c:v>
                </c:pt>
                <c:pt idx="35735">
                  <c:v>17867.5</c:v>
                </c:pt>
                <c:pt idx="35736">
                  <c:v>17868</c:v>
                </c:pt>
                <c:pt idx="35737">
                  <c:v>17868.5</c:v>
                </c:pt>
                <c:pt idx="35738">
                  <c:v>17869</c:v>
                </c:pt>
                <c:pt idx="35739">
                  <c:v>17869.5</c:v>
                </c:pt>
                <c:pt idx="35740">
                  <c:v>17870</c:v>
                </c:pt>
                <c:pt idx="35741">
                  <c:v>17870.5</c:v>
                </c:pt>
                <c:pt idx="35742">
                  <c:v>17871</c:v>
                </c:pt>
                <c:pt idx="35743">
                  <c:v>17871.5</c:v>
                </c:pt>
                <c:pt idx="35744">
                  <c:v>17872</c:v>
                </c:pt>
                <c:pt idx="35745">
                  <c:v>17872.5</c:v>
                </c:pt>
                <c:pt idx="35746">
                  <c:v>17873</c:v>
                </c:pt>
                <c:pt idx="35747">
                  <c:v>17873.5</c:v>
                </c:pt>
                <c:pt idx="35748">
                  <c:v>17874</c:v>
                </c:pt>
                <c:pt idx="35749">
                  <c:v>17874.5</c:v>
                </c:pt>
                <c:pt idx="35750">
                  <c:v>17875</c:v>
                </c:pt>
                <c:pt idx="35751">
                  <c:v>17875.5</c:v>
                </c:pt>
                <c:pt idx="35752">
                  <c:v>17876</c:v>
                </c:pt>
                <c:pt idx="35753">
                  <c:v>17876.5</c:v>
                </c:pt>
                <c:pt idx="35754">
                  <c:v>17877</c:v>
                </c:pt>
                <c:pt idx="35755">
                  <c:v>17877.5</c:v>
                </c:pt>
                <c:pt idx="35756">
                  <c:v>17878</c:v>
                </c:pt>
                <c:pt idx="35757">
                  <c:v>17878.5</c:v>
                </c:pt>
                <c:pt idx="35758">
                  <c:v>17879</c:v>
                </c:pt>
                <c:pt idx="35759">
                  <c:v>17879.5</c:v>
                </c:pt>
                <c:pt idx="35760">
                  <c:v>17880</c:v>
                </c:pt>
                <c:pt idx="35761">
                  <c:v>17880.5</c:v>
                </c:pt>
                <c:pt idx="35762">
                  <c:v>17881</c:v>
                </c:pt>
                <c:pt idx="35763">
                  <c:v>17881.5</c:v>
                </c:pt>
                <c:pt idx="35764">
                  <c:v>17882</c:v>
                </c:pt>
                <c:pt idx="35765">
                  <c:v>17882.5</c:v>
                </c:pt>
                <c:pt idx="35766">
                  <c:v>17883</c:v>
                </c:pt>
                <c:pt idx="35767">
                  <c:v>17883.5</c:v>
                </c:pt>
                <c:pt idx="35768">
                  <c:v>17884</c:v>
                </c:pt>
                <c:pt idx="35769">
                  <c:v>17884.5</c:v>
                </c:pt>
                <c:pt idx="35770">
                  <c:v>17885</c:v>
                </c:pt>
                <c:pt idx="35771">
                  <c:v>17885.5</c:v>
                </c:pt>
                <c:pt idx="35772">
                  <c:v>17886</c:v>
                </c:pt>
                <c:pt idx="35773">
                  <c:v>17886.5</c:v>
                </c:pt>
                <c:pt idx="35774">
                  <c:v>17887</c:v>
                </c:pt>
                <c:pt idx="35775">
                  <c:v>17887.5</c:v>
                </c:pt>
                <c:pt idx="35776">
                  <c:v>17888</c:v>
                </c:pt>
                <c:pt idx="35777">
                  <c:v>17888.5</c:v>
                </c:pt>
                <c:pt idx="35778">
                  <c:v>17889</c:v>
                </c:pt>
                <c:pt idx="35779">
                  <c:v>17889.5</c:v>
                </c:pt>
                <c:pt idx="35780">
                  <c:v>17890</c:v>
                </c:pt>
                <c:pt idx="35781">
                  <c:v>17890.5</c:v>
                </c:pt>
                <c:pt idx="35782">
                  <c:v>17891</c:v>
                </c:pt>
                <c:pt idx="35783">
                  <c:v>17891.5</c:v>
                </c:pt>
                <c:pt idx="35784">
                  <c:v>17892</c:v>
                </c:pt>
                <c:pt idx="35785">
                  <c:v>17892.5</c:v>
                </c:pt>
                <c:pt idx="35786">
                  <c:v>17893</c:v>
                </c:pt>
                <c:pt idx="35787">
                  <c:v>17893.5</c:v>
                </c:pt>
                <c:pt idx="35788">
                  <c:v>17894</c:v>
                </c:pt>
                <c:pt idx="35789">
                  <c:v>17894.5</c:v>
                </c:pt>
                <c:pt idx="35790">
                  <c:v>17895</c:v>
                </c:pt>
                <c:pt idx="35791">
                  <c:v>17895.5</c:v>
                </c:pt>
                <c:pt idx="35792">
                  <c:v>17896</c:v>
                </c:pt>
                <c:pt idx="35793">
                  <c:v>17896.5</c:v>
                </c:pt>
                <c:pt idx="35794">
                  <c:v>17897</c:v>
                </c:pt>
                <c:pt idx="35795">
                  <c:v>17897.5</c:v>
                </c:pt>
                <c:pt idx="35796">
                  <c:v>17898</c:v>
                </c:pt>
                <c:pt idx="35797">
                  <c:v>17898.5</c:v>
                </c:pt>
                <c:pt idx="35798">
                  <c:v>17899</c:v>
                </c:pt>
                <c:pt idx="35799">
                  <c:v>17899.5</c:v>
                </c:pt>
                <c:pt idx="35800">
                  <c:v>17900</c:v>
                </c:pt>
                <c:pt idx="35801">
                  <c:v>17900.5</c:v>
                </c:pt>
                <c:pt idx="35802">
                  <c:v>17901</c:v>
                </c:pt>
                <c:pt idx="35803">
                  <c:v>17901.5</c:v>
                </c:pt>
                <c:pt idx="35804">
                  <c:v>17902</c:v>
                </c:pt>
                <c:pt idx="35805">
                  <c:v>17902.5</c:v>
                </c:pt>
                <c:pt idx="35806">
                  <c:v>17903</c:v>
                </c:pt>
                <c:pt idx="35807">
                  <c:v>17903.5</c:v>
                </c:pt>
                <c:pt idx="35808">
                  <c:v>17904</c:v>
                </c:pt>
                <c:pt idx="35809">
                  <c:v>17904.5</c:v>
                </c:pt>
                <c:pt idx="35810">
                  <c:v>17905</c:v>
                </c:pt>
                <c:pt idx="35811">
                  <c:v>17905.5</c:v>
                </c:pt>
                <c:pt idx="35812">
                  <c:v>17906</c:v>
                </c:pt>
                <c:pt idx="35813">
                  <c:v>17906.5</c:v>
                </c:pt>
                <c:pt idx="35814">
                  <c:v>17907</c:v>
                </c:pt>
                <c:pt idx="35815">
                  <c:v>17907.5</c:v>
                </c:pt>
                <c:pt idx="35816">
                  <c:v>17908</c:v>
                </c:pt>
                <c:pt idx="35817">
                  <c:v>17908.5</c:v>
                </c:pt>
                <c:pt idx="35818">
                  <c:v>17909</c:v>
                </c:pt>
                <c:pt idx="35819">
                  <c:v>17909.5</c:v>
                </c:pt>
                <c:pt idx="35820">
                  <c:v>17910</c:v>
                </c:pt>
                <c:pt idx="35821">
                  <c:v>17910.5</c:v>
                </c:pt>
                <c:pt idx="35822">
                  <c:v>17911</c:v>
                </c:pt>
                <c:pt idx="35823">
                  <c:v>17911.5</c:v>
                </c:pt>
                <c:pt idx="35824">
                  <c:v>17912</c:v>
                </c:pt>
                <c:pt idx="35825">
                  <c:v>17912.5</c:v>
                </c:pt>
                <c:pt idx="35826">
                  <c:v>17913</c:v>
                </c:pt>
                <c:pt idx="35827">
                  <c:v>17913.5</c:v>
                </c:pt>
                <c:pt idx="35828">
                  <c:v>17914</c:v>
                </c:pt>
                <c:pt idx="35829">
                  <c:v>17914.5</c:v>
                </c:pt>
                <c:pt idx="35830">
                  <c:v>17915</c:v>
                </c:pt>
                <c:pt idx="35831">
                  <c:v>17915.5</c:v>
                </c:pt>
                <c:pt idx="35832">
                  <c:v>17916</c:v>
                </c:pt>
                <c:pt idx="35833">
                  <c:v>17916.5</c:v>
                </c:pt>
                <c:pt idx="35834">
                  <c:v>17917</c:v>
                </c:pt>
                <c:pt idx="35835">
                  <c:v>17917.5</c:v>
                </c:pt>
                <c:pt idx="35836">
                  <c:v>17918</c:v>
                </c:pt>
                <c:pt idx="35837">
                  <c:v>17918.5</c:v>
                </c:pt>
                <c:pt idx="35838">
                  <c:v>17919</c:v>
                </c:pt>
                <c:pt idx="35839">
                  <c:v>17919.5</c:v>
                </c:pt>
                <c:pt idx="35840">
                  <c:v>17920</c:v>
                </c:pt>
                <c:pt idx="35841">
                  <c:v>17920.5</c:v>
                </c:pt>
                <c:pt idx="35842">
                  <c:v>17921</c:v>
                </c:pt>
                <c:pt idx="35843">
                  <c:v>17921.5</c:v>
                </c:pt>
                <c:pt idx="35844">
                  <c:v>17922</c:v>
                </c:pt>
                <c:pt idx="35845">
                  <c:v>17922.5</c:v>
                </c:pt>
                <c:pt idx="35846">
                  <c:v>17923</c:v>
                </c:pt>
                <c:pt idx="35847">
                  <c:v>17923.5</c:v>
                </c:pt>
                <c:pt idx="35848">
                  <c:v>17924</c:v>
                </c:pt>
                <c:pt idx="35849">
                  <c:v>17924.5</c:v>
                </c:pt>
                <c:pt idx="35850">
                  <c:v>17925</c:v>
                </c:pt>
                <c:pt idx="35851">
                  <c:v>17925.5</c:v>
                </c:pt>
                <c:pt idx="35852">
                  <c:v>17926</c:v>
                </c:pt>
                <c:pt idx="35853">
                  <c:v>17926.5</c:v>
                </c:pt>
                <c:pt idx="35854">
                  <c:v>17927</c:v>
                </c:pt>
                <c:pt idx="35855">
                  <c:v>17927.5</c:v>
                </c:pt>
                <c:pt idx="35856">
                  <c:v>17928</c:v>
                </c:pt>
                <c:pt idx="35857">
                  <c:v>17928.5</c:v>
                </c:pt>
                <c:pt idx="35858">
                  <c:v>17929</c:v>
                </c:pt>
                <c:pt idx="35859">
                  <c:v>17929.5</c:v>
                </c:pt>
                <c:pt idx="35860">
                  <c:v>17930</c:v>
                </c:pt>
                <c:pt idx="35861">
                  <c:v>17930.5</c:v>
                </c:pt>
                <c:pt idx="35862">
                  <c:v>17931</c:v>
                </c:pt>
                <c:pt idx="35863">
                  <c:v>17931.5</c:v>
                </c:pt>
                <c:pt idx="35864">
                  <c:v>17932</c:v>
                </c:pt>
                <c:pt idx="35865">
                  <c:v>17932.5</c:v>
                </c:pt>
                <c:pt idx="35866">
                  <c:v>17933</c:v>
                </c:pt>
                <c:pt idx="35867">
                  <c:v>17933.5</c:v>
                </c:pt>
                <c:pt idx="35868">
                  <c:v>17934</c:v>
                </c:pt>
                <c:pt idx="35869">
                  <c:v>17934.5</c:v>
                </c:pt>
                <c:pt idx="35870">
                  <c:v>17935</c:v>
                </c:pt>
                <c:pt idx="35871">
                  <c:v>17935.5</c:v>
                </c:pt>
                <c:pt idx="35872">
                  <c:v>17936</c:v>
                </c:pt>
                <c:pt idx="35873">
                  <c:v>17936.5</c:v>
                </c:pt>
                <c:pt idx="35874">
                  <c:v>17937</c:v>
                </c:pt>
                <c:pt idx="35875">
                  <c:v>17937.5</c:v>
                </c:pt>
                <c:pt idx="35876">
                  <c:v>17938</c:v>
                </c:pt>
                <c:pt idx="35877">
                  <c:v>17938.5</c:v>
                </c:pt>
                <c:pt idx="35878">
                  <c:v>17939</c:v>
                </c:pt>
                <c:pt idx="35879">
                  <c:v>17939.5</c:v>
                </c:pt>
                <c:pt idx="35880">
                  <c:v>17940</c:v>
                </c:pt>
                <c:pt idx="35881">
                  <c:v>17940.5</c:v>
                </c:pt>
                <c:pt idx="35882">
                  <c:v>17941</c:v>
                </c:pt>
                <c:pt idx="35883">
                  <c:v>17941.5</c:v>
                </c:pt>
                <c:pt idx="35884">
                  <c:v>17942</c:v>
                </c:pt>
                <c:pt idx="35885">
                  <c:v>17942.5</c:v>
                </c:pt>
                <c:pt idx="35886">
                  <c:v>17943</c:v>
                </c:pt>
                <c:pt idx="35887">
                  <c:v>17943.5</c:v>
                </c:pt>
                <c:pt idx="35888">
                  <c:v>17944</c:v>
                </c:pt>
                <c:pt idx="35889">
                  <c:v>17944.5</c:v>
                </c:pt>
                <c:pt idx="35890">
                  <c:v>17945</c:v>
                </c:pt>
                <c:pt idx="35891">
                  <c:v>17945.5</c:v>
                </c:pt>
                <c:pt idx="35892">
                  <c:v>17946</c:v>
                </c:pt>
                <c:pt idx="35893">
                  <c:v>17946.5</c:v>
                </c:pt>
                <c:pt idx="35894">
                  <c:v>17947</c:v>
                </c:pt>
                <c:pt idx="35895">
                  <c:v>17947.5</c:v>
                </c:pt>
                <c:pt idx="35896">
                  <c:v>17948</c:v>
                </c:pt>
                <c:pt idx="35897">
                  <c:v>17948.5</c:v>
                </c:pt>
                <c:pt idx="35898">
                  <c:v>17949</c:v>
                </c:pt>
                <c:pt idx="35899">
                  <c:v>17949.5</c:v>
                </c:pt>
                <c:pt idx="35900">
                  <c:v>17950</c:v>
                </c:pt>
                <c:pt idx="35901">
                  <c:v>17950.5</c:v>
                </c:pt>
                <c:pt idx="35902">
                  <c:v>17951</c:v>
                </c:pt>
                <c:pt idx="35903">
                  <c:v>17951.5</c:v>
                </c:pt>
                <c:pt idx="35904">
                  <c:v>17952</c:v>
                </c:pt>
                <c:pt idx="35905">
                  <c:v>17952.5</c:v>
                </c:pt>
                <c:pt idx="35906">
                  <c:v>17953</c:v>
                </c:pt>
                <c:pt idx="35907">
                  <c:v>17953.5</c:v>
                </c:pt>
                <c:pt idx="35908">
                  <c:v>17954</c:v>
                </c:pt>
                <c:pt idx="35909">
                  <c:v>17954.5</c:v>
                </c:pt>
                <c:pt idx="35910">
                  <c:v>17955</c:v>
                </c:pt>
                <c:pt idx="35911">
                  <c:v>17955.5</c:v>
                </c:pt>
                <c:pt idx="35912">
                  <c:v>17956</c:v>
                </c:pt>
                <c:pt idx="35913">
                  <c:v>17956.5</c:v>
                </c:pt>
                <c:pt idx="35914">
                  <c:v>17957</c:v>
                </c:pt>
                <c:pt idx="35915">
                  <c:v>17957.5</c:v>
                </c:pt>
                <c:pt idx="35916">
                  <c:v>17958</c:v>
                </c:pt>
                <c:pt idx="35917">
                  <c:v>17958.5</c:v>
                </c:pt>
                <c:pt idx="35918">
                  <c:v>17959</c:v>
                </c:pt>
                <c:pt idx="35919">
                  <c:v>17959.5</c:v>
                </c:pt>
                <c:pt idx="35920">
                  <c:v>17960</c:v>
                </c:pt>
                <c:pt idx="35921">
                  <c:v>17960.5</c:v>
                </c:pt>
                <c:pt idx="35922">
                  <c:v>17961</c:v>
                </c:pt>
                <c:pt idx="35923">
                  <c:v>17961.5</c:v>
                </c:pt>
                <c:pt idx="35924">
                  <c:v>17962</c:v>
                </c:pt>
                <c:pt idx="35925">
                  <c:v>17962.5</c:v>
                </c:pt>
                <c:pt idx="35926">
                  <c:v>17963</c:v>
                </c:pt>
                <c:pt idx="35927">
                  <c:v>17963.5</c:v>
                </c:pt>
                <c:pt idx="35928">
                  <c:v>17964</c:v>
                </c:pt>
                <c:pt idx="35929">
                  <c:v>17964.5</c:v>
                </c:pt>
                <c:pt idx="35930">
                  <c:v>17965</c:v>
                </c:pt>
                <c:pt idx="35931">
                  <c:v>17965.5</c:v>
                </c:pt>
                <c:pt idx="35932">
                  <c:v>17966</c:v>
                </c:pt>
                <c:pt idx="35933">
                  <c:v>17966.5</c:v>
                </c:pt>
                <c:pt idx="35934">
                  <c:v>17967</c:v>
                </c:pt>
                <c:pt idx="35935">
                  <c:v>17967.5</c:v>
                </c:pt>
                <c:pt idx="35936">
                  <c:v>17968</c:v>
                </c:pt>
                <c:pt idx="35937">
                  <c:v>17968.5</c:v>
                </c:pt>
                <c:pt idx="35938">
                  <c:v>17969</c:v>
                </c:pt>
                <c:pt idx="35939">
                  <c:v>17969.5</c:v>
                </c:pt>
                <c:pt idx="35940">
                  <c:v>17970</c:v>
                </c:pt>
                <c:pt idx="35941">
                  <c:v>17970.5</c:v>
                </c:pt>
                <c:pt idx="35942">
                  <c:v>17971</c:v>
                </c:pt>
                <c:pt idx="35943">
                  <c:v>17971.5</c:v>
                </c:pt>
                <c:pt idx="35944">
                  <c:v>17972</c:v>
                </c:pt>
                <c:pt idx="35945">
                  <c:v>17972.5</c:v>
                </c:pt>
                <c:pt idx="35946">
                  <c:v>17973</c:v>
                </c:pt>
                <c:pt idx="35947">
                  <c:v>17973.5</c:v>
                </c:pt>
                <c:pt idx="35948">
                  <c:v>17974</c:v>
                </c:pt>
                <c:pt idx="35949">
                  <c:v>17974.5</c:v>
                </c:pt>
                <c:pt idx="35950">
                  <c:v>17975</c:v>
                </c:pt>
                <c:pt idx="35951">
                  <c:v>17975.5</c:v>
                </c:pt>
                <c:pt idx="35952">
                  <c:v>17976</c:v>
                </c:pt>
                <c:pt idx="35953">
                  <c:v>17976.5</c:v>
                </c:pt>
                <c:pt idx="35954">
                  <c:v>17977</c:v>
                </c:pt>
                <c:pt idx="35955">
                  <c:v>17977.5</c:v>
                </c:pt>
                <c:pt idx="35956">
                  <c:v>17978</c:v>
                </c:pt>
                <c:pt idx="35957">
                  <c:v>17978.5</c:v>
                </c:pt>
                <c:pt idx="35958">
                  <c:v>17979</c:v>
                </c:pt>
                <c:pt idx="35959">
                  <c:v>17979.5</c:v>
                </c:pt>
                <c:pt idx="35960">
                  <c:v>17980</c:v>
                </c:pt>
                <c:pt idx="35961">
                  <c:v>17980.5</c:v>
                </c:pt>
                <c:pt idx="35962">
                  <c:v>17981</c:v>
                </c:pt>
                <c:pt idx="35963">
                  <c:v>17981.5</c:v>
                </c:pt>
                <c:pt idx="35964">
                  <c:v>17982</c:v>
                </c:pt>
                <c:pt idx="35965">
                  <c:v>17982.5</c:v>
                </c:pt>
                <c:pt idx="35966">
                  <c:v>17983</c:v>
                </c:pt>
                <c:pt idx="35967">
                  <c:v>17983.5</c:v>
                </c:pt>
                <c:pt idx="35968">
                  <c:v>17984</c:v>
                </c:pt>
                <c:pt idx="35969">
                  <c:v>17984.5</c:v>
                </c:pt>
                <c:pt idx="35970">
                  <c:v>17985</c:v>
                </c:pt>
                <c:pt idx="35971">
                  <c:v>17985.5</c:v>
                </c:pt>
                <c:pt idx="35972">
                  <c:v>17986</c:v>
                </c:pt>
                <c:pt idx="35973">
                  <c:v>17986.5</c:v>
                </c:pt>
                <c:pt idx="35974">
                  <c:v>17987</c:v>
                </c:pt>
                <c:pt idx="35975">
                  <c:v>17987.5</c:v>
                </c:pt>
                <c:pt idx="35976">
                  <c:v>17988</c:v>
                </c:pt>
                <c:pt idx="35977">
                  <c:v>17988.5</c:v>
                </c:pt>
                <c:pt idx="35978">
                  <c:v>17989</c:v>
                </c:pt>
                <c:pt idx="35979">
                  <c:v>17989.5</c:v>
                </c:pt>
                <c:pt idx="35980">
                  <c:v>17990</c:v>
                </c:pt>
                <c:pt idx="35981">
                  <c:v>17990.5</c:v>
                </c:pt>
                <c:pt idx="35982">
                  <c:v>17991</c:v>
                </c:pt>
                <c:pt idx="35983">
                  <c:v>17991.5</c:v>
                </c:pt>
                <c:pt idx="35984">
                  <c:v>17992</c:v>
                </c:pt>
                <c:pt idx="35985">
                  <c:v>17992.5</c:v>
                </c:pt>
                <c:pt idx="35986">
                  <c:v>17993</c:v>
                </c:pt>
                <c:pt idx="35987">
                  <c:v>17993.5</c:v>
                </c:pt>
                <c:pt idx="35988">
                  <c:v>17994</c:v>
                </c:pt>
                <c:pt idx="35989">
                  <c:v>17994.5</c:v>
                </c:pt>
                <c:pt idx="35990">
                  <c:v>17995</c:v>
                </c:pt>
                <c:pt idx="35991">
                  <c:v>17995.5</c:v>
                </c:pt>
                <c:pt idx="35992">
                  <c:v>17996</c:v>
                </c:pt>
                <c:pt idx="35993">
                  <c:v>17996.5</c:v>
                </c:pt>
                <c:pt idx="35994">
                  <c:v>17997</c:v>
                </c:pt>
                <c:pt idx="35995">
                  <c:v>17997.5</c:v>
                </c:pt>
                <c:pt idx="35996">
                  <c:v>17998</c:v>
                </c:pt>
                <c:pt idx="35997">
                  <c:v>17998.5</c:v>
                </c:pt>
                <c:pt idx="35998">
                  <c:v>17999</c:v>
                </c:pt>
                <c:pt idx="35999">
                  <c:v>17999.5</c:v>
                </c:pt>
                <c:pt idx="36000">
                  <c:v>18000</c:v>
                </c:pt>
                <c:pt idx="36001">
                  <c:v>18000.5</c:v>
                </c:pt>
                <c:pt idx="36002">
                  <c:v>18001</c:v>
                </c:pt>
                <c:pt idx="36003">
                  <c:v>18001.5</c:v>
                </c:pt>
                <c:pt idx="36004">
                  <c:v>18002</c:v>
                </c:pt>
                <c:pt idx="36005">
                  <c:v>18002.5</c:v>
                </c:pt>
                <c:pt idx="36006">
                  <c:v>18003</c:v>
                </c:pt>
                <c:pt idx="36007">
                  <c:v>18003.5</c:v>
                </c:pt>
                <c:pt idx="36008">
                  <c:v>18004</c:v>
                </c:pt>
                <c:pt idx="36009">
                  <c:v>18004.5</c:v>
                </c:pt>
                <c:pt idx="36010">
                  <c:v>18005</c:v>
                </c:pt>
                <c:pt idx="36011">
                  <c:v>18005.5</c:v>
                </c:pt>
                <c:pt idx="36012">
                  <c:v>18006</c:v>
                </c:pt>
                <c:pt idx="36013">
                  <c:v>18006.5</c:v>
                </c:pt>
                <c:pt idx="36014">
                  <c:v>18007</c:v>
                </c:pt>
                <c:pt idx="36015">
                  <c:v>18007.5</c:v>
                </c:pt>
                <c:pt idx="36016">
                  <c:v>18008</c:v>
                </c:pt>
                <c:pt idx="36017">
                  <c:v>18008.5</c:v>
                </c:pt>
                <c:pt idx="36018">
                  <c:v>18009</c:v>
                </c:pt>
                <c:pt idx="36019">
                  <c:v>18009.5</c:v>
                </c:pt>
                <c:pt idx="36020">
                  <c:v>18010</c:v>
                </c:pt>
                <c:pt idx="36021">
                  <c:v>18010.5</c:v>
                </c:pt>
                <c:pt idx="36022">
                  <c:v>18011</c:v>
                </c:pt>
                <c:pt idx="36023">
                  <c:v>18011.5</c:v>
                </c:pt>
                <c:pt idx="36024">
                  <c:v>18012</c:v>
                </c:pt>
                <c:pt idx="36025">
                  <c:v>18012.5</c:v>
                </c:pt>
                <c:pt idx="36026">
                  <c:v>18013</c:v>
                </c:pt>
                <c:pt idx="36027">
                  <c:v>18013.5</c:v>
                </c:pt>
                <c:pt idx="36028">
                  <c:v>18014</c:v>
                </c:pt>
                <c:pt idx="36029">
                  <c:v>18014.5</c:v>
                </c:pt>
                <c:pt idx="36030">
                  <c:v>18015</c:v>
                </c:pt>
                <c:pt idx="36031">
                  <c:v>18015.5</c:v>
                </c:pt>
                <c:pt idx="36032">
                  <c:v>18016</c:v>
                </c:pt>
                <c:pt idx="36033">
                  <c:v>18016.5</c:v>
                </c:pt>
                <c:pt idx="36034">
                  <c:v>18017</c:v>
                </c:pt>
                <c:pt idx="36035">
                  <c:v>18017.5</c:v>
                </c:pt>
                <c:pt idx="36036">
                  <c:v>18018</c:v>
                </c:pt>
                <c:pt idx="36037">
                  <c:v>18018.5</c:v>
                </c:pt>
                <c:pt idx="36038">
                  <c:v>18019</c:v>
                </c:pt>
                <c:pt idx="36039">
                  <c:v>18019.5</c:v>
                </c:pt>
                <c:pt idx="36040">
                  <c:v>18020</c:v>
                </c:pt>
                <c:pt idx="36041">
                  <c:v>18020.5</c:v>
                </c:pt>
                <c:pt idx="36042">
                  <c:v>18021</c:v>
                </c:pt>
                <c:pt idx="36043">
                  <c:v>18021.5</c:v>
                </c:pt>
                <c:pt idx="36044">
                  <c:v>18022</c:v>
                </c:pt>
                <c:pt idx="36045">
                  <c:v>18022.5</c:v>
                </c:pt>
                <c:pt idx="36046">
                  <c:v>18023</c:v>
                </c:pt>
                <c:pt idx="36047">
                  <c:v>18023.5</c:v>
                </c:pt>
                <c:pt idx="36048">
                  <c:v>18024</c:v>
                </c:pt>
                <c:pt idx="36049">
                  <c:v>18024.5</c:v>
                </c:pt>
                <c:pt idx="36050">
                  <c:v>18025</c:v>
                </c:pt>
                <c:pt idx="36051">
                  <c:v>18025.5</c:v>
                </c:pt>
                <c:pt idx="36052">
                  <c:v>18026</c:v>
                </c:pt>
                <c:pt idx="36053">
                  <c:v>18026.5</c:v>
                </c:pt>
                <c:pt idx="36054">
                  <c:v>18027</c:v>
                </c:pt>
                <c:pt idx="36055">
                  <c:v>18027.5</c:v>
                </c:pt>
                <c:pt idx="36056">
                  <c:v>18028</c:v>
                </c:pt>
                <c:pt idx="36057">
                  <c:v>18028.5</c:v>
                </c:pt>
                <c:pt idx="36058">
                  <c:v>18029</c:v>
                </c:pt>
                <c:pt idx="36059">
                  <c:v>18029.5</c:v>
                </c:pt>
                <c:pt idx="36060">
                  <c:v>18030</c:v>
                </c:pt>
                <c:pt idx="36061">
                  <c:v>18030.5</c:v>
                </c:pt>
                <c:pt idx="36062">
                  <c:v>18031</c:v>
                </c:pt>
                <c:pt idx="36063">
                  <c:v>18031.5</c:v>
                </c:pt>
                <c:pt idx="36064">
                  <c:v>18032</c:v>
                </c:pt>
                <c:pt idx="36065">
                  <c:v>18032.5</c:v>
                </c:pt>
                <c:pt idx="36066">
                  <c:v>18033</c:v>
                </c:pt>
                <c:pt idx="36067">
                  <c:v>18033.5</c:v>
                </c:pt>
                <c:pt idx="36068">
                  <c:v>18034</c:v>
                </c:pt>
                <c:pt idx="36069">
                  <c:v>18034.5</c:v>
                </c:pt>
                <c:pt idx="36070">
                  <c:v>18035</c:v>
                </c:pt>
                <c:pt idx="36071">
                  <c:v>18035.5</c:v>
                </c:pt>
                <c:pt idx="36072">
                  <c:v>18036</c:v>
                </c:pt>
                <c:pt idx="36073">
                  <c:v>18036.5</c:v>
                </c:pt>
                <c:pt idx="36074">
                  <c:v>18037</c:v>
                </c:pt>
                <c:pt idx="36075">
                  <c:v>18037.5</c:v>
                </c:pt>
                <c:pt idx="36076">
                  <c:v>18038</c:v>
                </c:pt>
                <c:pt idx="36077">
                  <c:v>18038.5</c:v>
                </c:pt>
                <c:pt idx="36078">
                  <c:v>18039</c:v>
                </c:pt>
                <c:pt idx="36079">
                  <c:v>18039.5</c:v>
                </c:pt>
                <c:pt idx="36080">
                  <c:v>18040</c:v>
                </c:pt>
                <c:pt idx="36081">
                  <c:v>18040.5</c:v>
                </c:pt>
                <c:pt idx="36082">
                  <c:v>18041</c:v>
                </c:pt>
                <c:pt idx="36083">
                  <c:v>18041.5</c:v>
                </c:pt>
                <c:pt idx="36084">
                  <c:v>18042</c:v>
                </c:pt>
                <c:pt idx="36085">
                  <c:v>18042.5</c:v>
                </c:pt>
                <c:pt idx="36086">
                  <c:v>18043</c:v>
                </c:pt>
                <c:pt idx="36087">
                  <c:v>18043.5</c:v>
                </c:pt>
                <c:pt idx="36088">
                  <c:v>18044</c:v>
                </c:pt>
                <c:pt idx="36089">
                  <c:v>18044.5</c:v>
                </c:pt>
                <c:pt idx="36090">
                  <c:v>18045</c:v>
                </c:pt>
                <c:pt idx="36091">
                  <c:v>18045.5</c:v>
                </c:pt>
                <c:pt idx="36092">
                  <c:v>18046</c:v>
                </c:pt>
                <c:pt idx="36093">
                  <c:v>18046.5</c:v>
                </c:pt>
                <c:pt idx="36094">
                  <c:v>18047</c:v>
                </c:pt>
                <c:pt idx="36095">
                  <c:v>18047.5</c:v>
                </c:pt>
                <c:pt idx="36096">
                  <c:v>18048</c:v>
                </c:pt>
                <c:pt idx="36097">
                  <c:v>18048.5</c:v>
                </c:pt>
                <c:pt idx="36098">
                  <c:v>18049</c:v>
                </c:pt>
                <c:pt idx="36099">
                  <c:v>18049.5</c:v>
                </c:pt>
                <c:pt idx="36100">
                  <c:v>18050</c:v>
                </c:pt>
                <c:pt idx="36101">
                  <c:v>18050.5</c:v>
                </c:pt>
                <c:pt idx="36102">
                  <c:v>18051</c:v>
                </c:pt>
                <c:pt idx="36103">
                  <c:v>18051.5</c:v>
                </c:pt>
                <c:pt idx="36104">
                  <c:v>18052</c:v>
                </c:pt>
                <c:pt idx="36105">
                  <c:v>18052.5</c:v>
                </c:pt>
                <c:pt idx="36106">
                  <c:v>18053</c:v>
                </c:pt>
                <c:pt idx="36107">
                  <c:v>18053.5</c:v>
                </c:pt>
                <c:pt idx="36108">
                  <c:v>18054</c:v>
                </c:pt>
                <c:pt idx="36109">
                  <c:v>18054.5</c:v>
                </c:pt>
                <c:pt idx="36110">
                  <c:v>18055</c:v>
                </c:pt>
                <c:pt idx="36111">
                  <c:v>18055.5</c:v>
                </c:pt>
                <c:pt idx="36112">
                  <c:v>18056</c:v>
                </c:pt>
                <c:pt idx="36113">
                  <c:v>18056.5</c:v>
                </c:pt>
                <c:pt idx="36114">
                  <c:v>18057</c:v>
                </c:pt>
                <c:pt idx="36115">
                  <c:v>18057.5</c:v>
                </c:pt>
                <c:pt idx="36116">
                  <c:v>18058</c:v>
                </c:pt>
                <c:pt idx="36117">
                  <c:v>18058.5</c:v>
                </c:pt>
                <c:pt idx="36118">
                  <c:v>18059</c:v>
                </c:pt>
                <c:pt idx="36119">
                  <c:v>18059.5</c:v>
                </c:pt>
                <c:pt idx="36120">
                  <c:v>18060</c:v>
                </c:pt>
                <c:pt idx="36121">
                  <c:v>18060.5</c:v>
                </c:pt>
                <c:pt idx="36122">
                  <c:v>18061</c:v>
                </c:pt>
                <c:pt idx="36123">
                  <c:v>18061.5</c:v>
                </c:pt>
                <c:pt idx="36124">
                  <c:v>18062</c:v>
                </c:pt>
                <c:pt idx="36125">
                  <c:v>18062.5</c:v>
                </c:pt>
                <c:pt idx="36126">
                  <c:v>18063</c:v>
                </c:pt>
                <c:pt idx="36127">
                  <c:v>18063.5</c:v>
                </c:pt>
                <c:pt idx="36128">
                  <c:v>18064</c:v>
                </c:pt>
                <c:pt idx="36129">
                  <c:v>18064.5</c:v>
                </c:pt>
                <c:pt idx="36130">
                  <c:v>18065</c:v>
                </c:pt>
                <c:pt idx="36131">
                  <c:v>18065.5</c:v>
                </c:pt>
                <c:pt idx="36132">
                  <c:v>18066</c:v>
                </c:pt>
                <c:pt idx="36133">
                  <c:v>18066.5</c:v>
                </c:pt>
                <c:pt idx="36134">
                  <c:v>18067</c:v>
                </c:pt>
                <c:pt idx="36135">
                  <c:v>18067.5</c:v>
                </c:pt>
                <c:pt idx="36136">
                  <c:v>18068</c:v>
                </c:pt>
                <c:pt idx="36137">
                  <c:v>18068.5</c:v>
                </c:pt>
                <c:pt idx="36138">
                  <c:v>18069</c:v>
                </c:pt>
                <c:pt idx="36139">
                  <c:v>18069.5</c:v>
                </c:pt>
                <c:pt idx="36140">
                  <c:v>18070</c:v>
                </c:pt>
                <c:pt idx="36141">
                  <c:v>18070.5</c:v>
                </c:pt>
                <c:pt idx="36142">
                  <c:v>18071</c:v>
                </c:pt>
                <c:pt idx="36143">
                  <c:v>18071.5</c:v>
                </c:pt>
                <c:pt idx="36144">
                  <c:v>18072</c:v>
                </c:pt>
                <c:pt idx="36145">
                  <c:v>18072.5</c:v>
                </c:pt>
                <c:pt idx="36146">
                  <c:v>18073</c:v>
                </c:pt>
                <c:pt idx="36147">
                  <c:v>18073.5</c:v>
                </c:pt>
                <c:pt idx="36148">
                  <c:v>18074</c:v>
                </c:pt>
                <c:pt idx="36149">
                  <c:v>18074.5</c:v>
                </c:pt>
                <c:pt idx="36150">
                  <c:v>18075</c:v>
                </c:pt>
                <c:pt idx="36151">
                  <c:v>18075.5</c:v>
                </c:pt>
                <c:pt idx="36152">
                  <c:v>18076</c:v>
                </c:pt>
                <c:pt idx="36153">
                  <c:v>18076.5</c:v>
                </c:pt>
                <c:pt idx="36154">
                  <c:v>18077</c:v>
                </c:pt>
                <c:pt idx="36155">
                  <c:v>18077.5</c:v>
                </c:pt>
                <c:pt idx="36156">
                  <c:v>18078</c:v>
                </c:pt>
                <c:pt idx="36157">
                  <c:v>18078.5</c:v>
                </c:pt>
                <c:pt idx="36158">
                  <c:v>18079</c:v>
                </c:pt>
                <c:pt idx="36159">
                  <c:v>18079.5</c:v>
                </c:pt>
                <c:pt idx="36160">
                  <c:v>18080</c:v>
                </c:pt>
                <c:pt idx="36161">
                  <c:v>18080.5</c:v>
                </c:pt>
                <c:pt idx="36162">
                  <c:v>18081</c:v>
                </c:pt>
                <c:pt idx="36163">
                  <c:v>18081.5</c:v>
                </c:pt>
                <c:pt idx="36164">
                  <c:v>18082</c:v>
                </c:pt>
                <c:pt idx="36165">
                  <c:v>18082.5</c:v>
                </c:pt>
                <c:pt idx="36166">
                  <c:v>18083</c:v>
                </c:pt>
                <c:pt idx="36167">
                  <c:v>18083.5</c:v>
                </c:pt>
                <c:pt idx="36168">
                  <c:v>18084</c:v>
                </c:pt>
                <c:pt idx="36169">
                  <c:v>18084.5</c:v>
                </c:pt>
                <c:pt idx="36170">
                  <c:v>18085</c:v>
                </c:pt>
                <c:pt idx="36171">
                  <c:v>18085.5</c:v>
                </c:pt>
                <c:pt idx="36172">
                  <c:v>18086</c:v>
                </c:pt>
                <c:pt idx="36173">
                  <c:v>18086.5</c:v>
                </c:pt>
                <c:pt idx="36174">
                  <c:v>18087</c:v>
                </c:pt>
                <c:pt idx="36175">
                  <c:v>18087.5</c:v>
                </c:pt>
                <c:pt idx="36176">
                  <c:v>18088</c:v>
                </c:pt>
                <c:pt idx="36177">
                  <c:v>18088.5</c:v>
                </c:pt>
                <c:pt idx="36178">
                  <c:v>18089</c:v>
                </c:pt>
                <c:pt idx="36179">
                  <c:v>18089.5</c:v>
                </c:pt>
                <c:pt idx="36180">
                  <c:v>18090</c:v>
                </c:pt>
                <c:pt idx="36181">
                  <c:v>18090.5</c:v>
                </c:pt>
                <c:pt idx="36182">
                  <c:v>18091</c:v>
                </c:pt>
                <c:pt idx="36183">
                  <c:v>18091.5</c:v>
                </c:pt>
                <c:pt idx="36184">
                  <c:v>18092</c:v>
                </c:pt>
                <c:pt idx="36185">
                  <c:v>18092.5</c:v>
                </c:pt>
                <c:pt idx="36186">
                  <c:v>18093</c:v>
                </c:pt>
                <c:pt idx="36187">
                  <c:v>18093.5</c:v>
                </c:pt>
                <c:pt idx="36188">
                  <c:v>18094</c:v>
                </c:pt>
                <c:pt idx="36189">
                  <c:v>18094.5</c:v>
                </c:pt>
                <c:pt idx="36190">
                  <c:v>18095</c:v>
                </c:pt>
                <c:pt idx="36191">
                  <c:v>18095.5</c:v>
                </c:pt>
                <c:pt idx="36192">
                  <c:v>18096</c:v>
                </c:pt>
                <c:pt idx="36193">
                  <c:v>18096.5</c:v>
                </c:pt>
                <c:pt idx="36194">
                  <c:v>18097</c:v>
                </c:pt>
                <c:pt idx="36195">
                  <c:v>18097.5</c:v>
                </c:pt>
                <c:pt idx="36196">
                  <c:v>18098</c:v>
                </c:pt>
                <c:pt idx="36197">
                  <c:v>18098.5</c:v>
                </c:pt>
                <c:pt idx="36198">
                  <c:v>18099</c:v>
                </c:pt>
                <c:pt idx="36199">
                  <c:v>18099.5</c:v>
                </c:pt>
                <c:pt idx="36200">
                  <c:v>18100</c:v>
                </c:pt>
                <c:pt idx="36201">
                  <c:v>18100.5</c:v>
                </c:pt>
                <c:pt idx="36202">
                  <c:v>18101</c:v>
                </c:pt>
                <c:pt idx="36203">
                  <c:v>18101.5</c:v>
                </c:pt>
                <c:pt idx="36204">
                  <c:v>18102</c:v>
                </c:pt>
                <c:pt idx="36205">
                  <c:v>18102.5</c:v>
                </c:pt>
                <c:pt idx="36206">
                  <c:v>18103</c:v>
                </c:pt>
                <c:pt idx="36207">
                  <c:v>18103.5</c:v>
                </c:pt>
                <c:pt idx="36208">
                  <c:v>18104</c:v>
                </c:pt>
                <c:pt idx="36209">
                  <c:v>18104.5</c:v>
                </c:pt>
                <c:pt idx="36210">
                  <c:v>18105</c:v>
                </c:pt>
                <c:pt idx="36211">
                  <c:v>18105.5</c:v>
                </c:pt>
                <c:pt idx="36212">
                  <c:v>18106</c:v>
                </c:pt>
                <c:pt idx="36213">
                  <c:v>18106.5</c:v>
                </c:pt>
                <c:pt idx="36214">
                  <c:v>18107</c:v>
                </c:pt>
                <c:pt idx="36215">
                  <c:v>18107.5</c:v>
                </c:pt>
                <c:pt idx="36216">
                  <c:v>18108</c:v>
                </c:pt>
                <c:pt idx="36217">
                  <c:v>18108.5</c:v>
                </c:pt>
                <c:pt idx="36218">
                  <c:v>18109</c:v>
                </c:pt>
                <c:pt idx="36219">
                  <c:v>18109.5</c:v>
                </c:pt>
                <c:pt idx="36220">
                  <c:v>18110</c:v>
                </c:pt>
                <c:pt idx="36221">
                  <c:v>18110.5</c:v>
                </c:pt>
                <c:pt idx="36222">
                  <c:v>18111</c:v>
                </c:pt>
                <c:pt idx="36223">
                  <c:v>18111.5</c:v>
                </c:pt>
                <c:pt idx="36224">
                  <c:v>18112</c:v>
                </c:pt>
                <c:pt idx="36225">
                  <c:v>18112.5</c:v>
                </c:pt>
                <c:pt idx="36226">
                  <c:v>18113</c:v>
                </c:pt>
                <c:pt idx="36227">
                  <c:v>18113.5</c:v>
                </c:pt>
                <c:pt idx="36228">
                  <c:v>18114</c:v>
                </c:pt>
                <c:pt idx="36229">
                  <c:v>18114.5</c:v>
                </c:pt>
                <c:pt idx="36230">
                  <c:v>18115</c:v>
                </c:pt>
                <c:pt idx="36231">
                  <c:v>18115.5</c:v>
                </c:pt>
                <c:pt idx="36232">
                  <c:v>18116</c:v>
                </c:pt>
                <c:pt idx="36233">
                  <c:v>18116.5</c:v>
                </c:pt>
                <c:pt idx="36234">
                  <c:v>18117</c:v>
                </c:pt>
                <c:pt idx="36235">
                  <c:v>18117.5</c:v>
                </c:pt>
                <c:pt idx="36236">
                  <c:v>18118</c:v>
                </c:pt>
                <c:pt idx="36237">
                  <c:v>18118.5</c:v>
                </c:pt>
                <c:pt idx="36238">
                  <c:v>18119</c:v>
                </c:pt>
                <c:pt idx="36239">
                  <c:v>18119.5</c:v>
                </c:pt>
                <c:pt idx="36240">
                  <c:v>18120</c:v>
                </c:pt>
                <c:pt idx="36241">
                  <c:v>18120.5</c:v>
                </c:pt>
                <c:pt idx="36242">
                  <c:v>18121</c:v>
                </c:pt>
                <c:pt idx="36243">
                  <c:v>18121.5</c:v>
                </c:pt>
                <c:pt idx="36244">
                  <c:v>18122</c:v>
                </c:pt>
                <c:pt idx="36245">
                  <c:v>18122.5</c:v>
                </c:pt>
                <c:pt idx="36246">
                  <c:v>18123</c:v>
                </c:pt>
                <c:pt idx="36247">
                  <c:v>18123.5</c:v>
                </c:pt>
                <c:pt idx="36248">
                  <c:v>18124</c:v>
                </c:pt>
                <c:pt idx="36249">
                  <c:v>18124.5</c:v>
                </c:pt>
                <c:pt idx="36250">
                  <c:v>18125</c:v>
                </c:pt>
                <c:pt idx="36251">
                  <c:v>18125.5</c:v>
                </c:pt>
                <c:pt idx="36252">
                  <c:v>18126</c:v>
                </c:pt>
                <c:pt idx="36253">
                  <c:v>18126.5</c:v>
                </c:pt>
                <c:pt idx="36254">
                  <c:v>18127</c:v>
                </c:pt>
                <c:pt idx="36255">
                  <c:v>18127.5</c:v>
                </c:pt>
                <c:pt idx="36256">
                  <c:v>18128</c:v>
                </c:pt>
                <c:pt idx="36257">
                  <c:v>18128.5</c:v>
                </c:pt>
                <c:pt idx="36258">
                  <c:v>18129</c:v>
                </c:pt>
                <c:pt idx="36259">
                  <c:v>18129.5</c:v>
                </c:pt>
                <c:pt idx="36260">
                  <c:v>18130</c:v>
                </c:pt>
                <c:pt idx="36261">
                  <c:v>18130.5</c:v>
                </c:pt>
                <c:pt idx="36262">
                  <c:v>18131</c:v>
                </c:pt>
                <c:pt idx="36263">
                  <c:v>18131.5</c:v>
                </c:pt>
                <c:pt idx="36264">
                  <c:v>18132</c:v>
                </c:pt>
                <c:pt idx="36265">
                  <c:v>18132.5</c:v>
                </c:pt>
                <c:pt idx="36266">
                  <c:v>18133</c:v>
                </c:pt>
                <c:pt idx="36267">
                  <c:v>18133.5</c:v>
                </c:pt>
                <c:pt idx="36268">
                  <c:v>18134</c:v>
                </c:pt>
                <c:pt idx="36269">
                  <c:v>18134.5</c:v>
                </c:pt>
                <c:pt idx="36270">
                  <c:v>18135</c:v>
                </c:pt>
                <c:pt idx="36271">
                  <c:v>18135.5</c:v>
                </c:pt>
                <c:pt idx="36272">
                  <c:v>18136</c:v>
                </c:pt>
                <c:pt idx="36273">
                  <c:v>18136.5</c:v>
                </c:pt>
                <c:pt idx="36274">
                  <c:v>18137</c:v>
                </c:pt>
                <c:pt idx="36275">
                  <c:v>18137.5</c:v>
                </c:pt>
                <c:pt idx="36276">
                  <c:v>18138</c:v>
                </c:pt>
                <c:pt idx="36277">
                  <c:v>18138.5</c:v>
                </c:pt>
                <c:pt idx="36278">
                  <c:v>18139</c:v>
                </c:pt>
                <c:pt idx="36279">
                  <c:v>18139.5</c:v>
                </c:pt>
                <c:pt idx="36280">
                  <c:v>18140</c:v>
                </c:pt>
                <c:pt idx="36281">
                  <c:v>18140.5</c:v>
                </c:pt>
                <c:pt idx="36282">
                  <c:v>18141</c:v>
                </c:pt>
                <c:pt idx="36283">
                  <c:v>18141.5</c:v>
                </c:pt>
                <c:pt idx="36284">
                  <c:v>18142</c:v>
                </c:pt>
                <c:pt idx="36285">
                  <c:v>18142.5</c:v>
                </c:pt>
                <c:pt idx="36286">
                  <c:v>18143</c:v>
                </c:pt>
                <c:pt idx="36287">
                  <c:v>18143.5</c:v>
                </c:pt>
                <c:pt idx="36288">
                  <c:v>18144</c:v>
                </c:pt>
                <c:pt idx="36289">
                  <c:v>18144.5</c:v>
                </c:pt>
                <c:pt idx="36290">
                  <c:v>18145</c:v>
                </c:pt>
                <c:pt idx="36291">
                  <c:v>18145.5</c:v>
                </c:pt>
                <c:pt idx="36292">
                  <c:v>18146</c:v>
                </c:pt>
                <c:pt idx="36293">
                  <c:v>18146.5</c:v>
                </c:pt>
                <c:pt idx="36294">
                  <c:v>18147</c:v>
                </c:pt>
                <c:pt idx="36295">
                  <c:v>18147.5</c:v>
                </c:pt>
                <c:pt idx="36296">
                  <c:v>18148</c:v>
                </c:pt>
                <c:pt idx="36297">
                  <c:v>18148.5</c:v>
                </c:pt>
                <c:pt idx="36298">
                  <c:v>18149</c:v>
                </c:pt>
                <c:pt idx="36299">
                  <c:v>18149.5</c:v>
                </c:pt>
                <c:pt idx="36300">
                  <c:v>18150</c:v>
                </c:pt>
                <c:pt idx="36301">
                  <c:v>18150.5</c:v>
                </c:pt>
                <c:pt idx="36302">
                  <c:v>18151</c:v>
                </c:pt>
                <c:pt idx="36303">
                  <c:v>18151.5</c:v>
                </c:pt>
                <c:pt idx="36304">
                  <c:v>18152</c:v>
                </c:pt>
                <c:pt idx="36305">
                  <c:v>18152.5</c:v>
                </c:pt>
                <c:pt idx="36306">
                  <c:v>18153</c:v>
                </c:pt>
                <c:pt idx="36307">
                  <c:v>18153.5</c:v>
                </c:pt>
                <c:pt idx="36308">
                  <c:v>18154</c:v>
                </c:pt>
                <c:pt idx="36309">
                  <c:v>18154.5</c:v>
                </c:pt>
                <c:pt idx="36310">
                  <c:v>18155</c:v>
                </c:pt>
                <c:pt idx="36311">
                  <c:v>18155.5</c:v>
                </c:pt>
                <c:pt idx="36312">
                  <c:v>18156</c:v>
                </c:pt>
                <c:pt idx="36313">
                  <c:v>18156.5</c:v>
                </c:pt>
                <c:pt idx="36314">
                  <c:v>18157</c:v>
                </c:pt>
                <c:pt idx="36315">
                  <c:v>18157.5</c:v>
                </c:pt>
                <c:pt idx="36316">
                  <c:v>18158</c:v>
                </c:pt>
                <c:pt idx="36317">
                  <c:v>18158.5</c:v>
                </c:pt>
                <c:pt idx="36318">
                  <c:v>18159</c:v>
                </c:pt>
                <c:pt idx="36319">
                  <c:v>18159.5</c:v>
                </c:pt>
                <c:pt idx="36320">
                  <c:v>18160</c:v>
                </c:pt>
                <c:pt idx="36321">
                  <c:v>18160.5</c:v>
                </c:pt>
                <c:pt idx="36322">
                  <c:v>18161</c:v>
                </c:pt>
                <c:pt idx="36323">
                  <c:v>18161.5</c:v>
                </c:pt>
                <c:pt idx="36324">
                  <c:v>18162</c:v>
                </c:pt>
                <c:pt idx="36325">
                  <c:v>18162.5</c:v>
                </c:pt>
                <c:pt idx="36326">
                  <c:v>18163</c:v>
                </c:pt>
                <c:pt idx="36327">
                  <c:v>18163.5</c:v>
                </c:pt>
                <c:pt idx="36328">
                  <c:v>18164</c:v>
                </c:pt>
                <c:pt idx="36329">
                  <c:v>18164.5</c:v>
                </c:pt>
                <c:pt idx="36330">
                  <c:v>18165</c:v>
                </c:pt>
                <c:pt idx="36331">
                  <c:v>18165.5</c:v>
                </c:pt>
                <c:pt idx="36332">
                  <c:v>18166</c:v>
                </c:pt>
                <c:pt idx="36333">
                  <c:v>18166.5</c:v>
                </c:pt>
                <c:pt idx="36334">
                  <c:v>18167</c:v>
                </c:pt>
                <c:pt idx="36335">
                  <c:v>18167.5</c:v>
                </c:pt>
                <c:pt idx="36336">
                  <c:v>18168</c:v>
                </c:pt>
                <c:pt idx="36337">
                  <c:v>18168.5</c:v>
                </c:pt>
                <c:pt idx="36338">
                  <c:v>18169</c:v>
                </c:pt>
                <c:pt idx="36339">
                  <c:v>18169.5</c:v>
                </c:pt>
                <c:pt idx="36340">
                  <c:v>18170</c:v>
                </c:pt>
                <c:pt idx="36341">
                  <c:v>18170.5</c:v>
                </c:pt>
                <c:pt idx="36342">
                  <c:v>18171</c:v>
                </c:pt>
                <c:pt idx="36343">
                  <c:v>18171.5</c:v>
                </c:pt>
                <c:pt idx="36344">
                  <c:v>18172</c:v>
                </c:pt>
                <c:pt idx="36345">
                  <c:v>18172.5</c:v>
                </c:pt>
                <c:pt idx="36346">
                  <c:v>18173</c:v>
                </c:pt>
                <c:pt idx="36347">
                  <c:v>18173.5</c:v>
                </c:pt>
                <c:pt idx="36348">
                  <c:v>18174</c:v>
                </c:pt>
                <c:pt idx="36349">
                  <c:v>18174.5</c:v>
                </c:pt>
                <c:pt idx="36350">
                  <c:v>18175</c:v>
                </c:pt>
                <c:pt idx="36351">
                  <c:v>18175.5</c:v>
                </c:pt>
                <c:pt idx="36352">
                  <c:v>18176</c:v>
                </c:pt>
                <c:pt idx="36353">
                  <c:v>18176.5</c:v>
                </c:pt>
                <c:pt idx="36354">
                  <c:v>18177</c:v>
                </c:pt>
                <c:pt idx="36355">
                  <c:v>18177.5</c:v>
                </c:pt>
                <c:pt idx="36356">
                  <c:v>18178</c:v>
                </c:pt>
                <c:pt idx="36357">
                  <c:v>18178.5</c:v>
                </c:pt>
                <c:pt idx="36358">
                  <c:v>18179</c:v>
                </c:pt>
                <c:pt idx="36359">
                  <c:v>18179.5</c:v>
                </c:pt>
                <c:pt idx="36360">
                  <c:v>18180</c:v>
                </c:pt>
                <c:pt idx="36361">
                  <c:v>18180.5</c:v>
                </c:pt>
                <c:pt idx="36362">
                  <c:v>18181</c:v>
                </c:pt>
                <c:pt idx="36363">
                  <c:v>18181.5</c:v>
                </c:pt>
                <c:pt idx="36364">
                  <c:v>18182</c:v>
                </c:pt>
                <c:pt idx="36365">
                  <c:v>18182.5</c:v>
                </c:pt>
                <c:pt idx="36366">
                  <c:v>18183</c:v>
                </c:pt>
                <c:pt idx="36367">
                  <c:v>18183.5</c:v>
                </c:pt>
                <c:pt idx="36368">
                  <c:v>18184</c:v>
                </c:pt>
                <c:pt idx="36369">
                  <c:v>18184.5</c:v>
                </c:pt>
                <c:pt idx="36370">
                  <c:v>18185</c:v>
                </c:pt>
                <c:pt idx="36371">
                  <c:v>18185.5</c:v>
                </c:pt>
                <c:pt idx="36372">
                  <c:v>18186</c:v>
                </c:pt>
                <c:pt idx="36373">
                  <c:v>18186.5</c:v>
                </c:pt>
                <c:pt idx="36374">
                  <c:v>18187</c:v>
                </c:pt>
                <c:pt idx="36375">
                  <c:v>18187.5</c:v>
                </c:pt>
                <c:pt idx="36376">
                  <c:v>18188</c:v>
                </c:pt>
                <c:pt idx="36377">
                  <c:v>18188.5</c:v>
                </c:pt>
                <c:pt idx="36378">
                  <c:v>18189</c:v>
                </c:pt>
                <c:pt idx="36379">
                  <c:v>18189.5</c:v>
                </c:pt>
                <c:pt idx="36380">
                  <c:v>18190</c:v>
                </c:pt>
                <c:pt idx="36381">
                  <c:v>18190.5</c:v>
                </c:pt>
                <c:pt idx="36382">
                  <c:v>18191</c:v>
                </c:pt>
                <c:pt idx="36383">
                  <c:v>18191.5</c:v>
                </c:pt>
                <c:pt idx="36384">
                  <c:v>18192</c:v>
                </c:pt>
                <c:pt idx="36385">
                  <c:v>18192.5</c:v>
                </c:pt>
                <c:pt idx="36386">
                  <c:v>18193</c:v>
                </c:pt>
                <c:pt idx="36387">
                  <c:v>18193.5</c:v>
                </c:pt>
                <c:pt idx="36388">
                  <c:v>18194</c:v>
                </c:pt>
                <c:pt idx="36389">
                  <c:v>18194.5</c:v>
                </c:pt>
                <c:pt idx="36390">
                  <c:v>18195</c:v>
                </c:pt>
                <c:pt idx="36391">
                  <c:v>18195.5</c:v>
                </c:pt>
                <c:pt idx="36392">
                  <c:v>18196</c:v>
                </c:pt>
                <c:pt idx="36393">
                  <c:v>18196.5</c:v>
                </c:pt>
                <c:pt idx="36394">
                  <c:v>18197</c:v>
                </c:pt>
                <c:pt idx="36395">
                  <c:v>18197.5</c:v>
                </c:pt>
                <c:pt idx="36396">
                  <c:v>18198</c:v>
                </c:pt>
                <c:pt idx="36397">
                  <c:v>18198.5</c:v>
                </c:pt>
                <c:pt idx="36398">
                  <c:v>18199</c:v>
                </c:pt>
                <c:pt idx="36399">
                  <c:v>18199.5</c:v>
                </c:pt>
                <c:pt idx="36400">
                  <c:v>18200</c:v>
                </c:pt>
                <c:pt idx="36401">
                  <c:v>18200.5</c:v>
                </c:pt>
                <c:pt idx="36402">
                  <c:v>18201</c:v>
                </c:pt>
                <c:pt idx="36403">
                  <c:v>18201.5</c:v>
                </c:pt>
                <c:pt idx="36404">
                  <c:v>18202</c:v>
                </c:pt>
                <c:pt idx="36405">
                  <c:v>18202.5</c:v>
                </c:pt>
                <c:pt idx="36406">
                  <c:v>18203</c:v>
                </c:pt>
                <c:pt idx="36407">
                  <c:v>18203.5</c:v>
                </c:pt>
                <c:pt idx="36408">
                  <c:v>18204</c:v>
                </c:pt>
                <c:pt idx="36409">
                  <c:v>18204.5</c:v>
                </c:pt>
                <c:pt idx="36410">
                  <c:v>18205</c:v>
                </c:pt>
                <c:pt idx="36411">
                  <c:v>18205.5</c:v>
                </c:pt>
                <c:pt idx="36412">
                  <c:v>18206</c:v>
                </c:pt>
                <c:pt idx="36413">
                  <c:v>18206.5</c:v>
                </c:pt>
                <c:pt idx="36414">
                  <c:v>18207</c:v>
                </c:pt>
                <c:pt idx="36415">
                  <c:v>18207.5</c:v>
                </c:pt>
                <c:pt idx="36416">
                  <c:v>18208</c:v>
                </c:pt>
                <c:pt idx="36417">
                  <c:v>18208.5</c:v>
                </c:pt>
                <c:pt idx="36418">
                  <c:v>18209</c:v>
                </c:pt>
                <c:pt idx="36419">
                  <c:v>18209.5</c:v>
                </c:pt>
                <c:pt idx="36420">
                  <c:v>18210</c:v>
                </c:pt>
                <c:pt idx="36421">
                  <c:v>18210.5</c:v>
                </c:pt>
                <c:pt idx="36422">
                  <c:v>18211</c:v>
                </c:pt>
                <c:pt idx="36423">
                  <c:v>18211.5</c:v>
                </c:pt>
                <c:pt idx="36424">
                  <c:v>18212</c:v>
                </c:pt>
                <c:pt idx="36425">
                  <c:v>18212.5</c:v>
                </c:pt>
                <c:pt idx="36426">
                  <c:v>18213</c:v>
                </c:pt>
                <c:pt idx="36427">
                  <c:v>18213.5</c:v>
                </c:pt>
                <c:pt idx="36428">
                  <c:v>18214</c:v>
                </c:pt>
                <c:pt idx="36429">
                  <c:v>18214.5</c:v>
                </c:pt>
                <c:pt idx="36430">
                  <c:v>18215</c:v>
                </c:pt>
                <c:pt idx="36431">
                  <c:v>18215.5</c:v>
                </c:pt>
                <c:pt idx="36432">
                  <c:v>18216</c:v>
                </c:pt>
                <c:pt idx="36433">
                  <c:v>18216.5</c:v>
                </c:pt>
                <c:pt idx="36434">
                  <c:v>18217</c:v>
                </c:pt>
                <c:pt idx="36435">
                  <c:v>18217.5</c:v>
                </c:pt>
                <c:pt idx="36436">
                  <c:v>18218</c:v>
                </c:pt>
                <c:pt idx="36437">
                  <c:v>18218.5</c:v>
                </c:pt>
                <c:pt idx="36438">
                  <c:v>18219</c:v>
                </c:pt>
                <c:pt idx="36439">
                  <c:v>18219.5</c:v>
                </c:pt>
                <c:pt idx="36440">
                  <c:v>18220</c:v>
                </c:pt>
                <c:pt idx="36441">
                  <c:v>18220.5</c:v>
                </c:pt>
                <c:pt idx="36442">
                  <c:v>18221</c:v>
                </c:pt>
                <c:pt idx="36443">
                  <c:v>18221.5</c:v>
                </c:pt>
                <c:pt idx="36444">
                  <c:v>18222</c:v>
                </c:pt>
                <c:pt idx="36445">
                  <c:v>18222.5</c:v>
                </c:pt>
                <c:pt idx="36446">
                  <c:v>18223</c:v>
                </c:pt>
                <c:pt idx="36447">
                  <c:v>18223.5</c:v>
                </c:pt>
                <c:pt idx="36448">
                  <c:v>18224</c:v>
                </c:pt>
                <c:pt idx="36449">
                  <c:v>18224.5</c:v>
                </c:pt>
                <c:pt idx="36450">
                  <c:v>18225</c:v>
                </c:pt>
                <c:pt idx="36451">
                  <c:v>18225.5</c:v>
                </c:pt>
                <c:pt idx="36452">
                  <c:v>18226</c:v>
                </c:pt>
                <c:pt idx="36453">
                  <c:v>18226.5</c:v>
                </c:pt>
                <c:pt idx="36454">
                  <c:v>18227</c:v>
                </c:pt>
                <c:pt idx="36455">
                  <c:v>18227.5</c:v>
                </c:pt>
                <c:pt idx="36456">
                  <c:v>18228</c:v>
                </c:pt>
                <c:pt idx="36457">
                  <c:v>18228.5</c:v>
                </c:pt>
                <c:pt idx="36458">
                  <c:v>18229</c:v>
                </c:pt>
                <c:pt idx="36459">
                  <c:v>18229.5</c:v>
                </c:pt>
                <c:pt idx="36460">
                  <c:v>18230</c:v>
                </c:pt>
                <c:pt idx="36461">
                  <c:v>18230.5</c:v>
                </c:pt>
                <c:pt idx="36462">
                  <c:v>18231</c:v>
                </c:pt>
                <c:pt idx="36463">
                  <c:v>18231.5</c:v>
                </c:pt>
                <c:pt idx="36464">
                  <c:v>18232</c:v>
                </c:pt>
                <c:pt idx="36465">
                  <c:v>18232.5</c:v>
                </c:pt>
                <c:pt idx="36466">
                  <c:v>18233</c:v>
                </c:pt>
                <c:pt idx="36467">
                  <c:v>18233.5</c:v>
                </c:pt>
                <c:pt idx="36468">
                  <c:v>18234</c:v>
                </c:pt>
                <c:pt idx="36469">
                  <c:v>18234.5</c:v>
                </c:pt>
                <c:pt idx="36470">
                  <c:v>18235</c:v>
                </c:pt>
                <c:pt idx="36471">
                  <c:v>18235.5</c:v>
                </c:pt>
                <c:pt idx="36472">
                  <c:v>18236</c:v>
                </c:pt>
                <c:pt idx="36473">
                  <c:v>18236.5</c:v>
                </c:pt>
                <c:pt idx="36474">
                  <c:v>18237</c:v>
                </c:pt>
                <c:pt idx="36475">
                  <c:v>18237.5</c:v>
                </c:pt>
                <c:pt idx="36476">
                  <c:v>18238</c:v>
                </c:pt>
                <c:pt idx="36477">
                  <c:v>18238.5</c:v>
                </c:pt>
                <c:pt idx="36478">
                  <c:v>18239</c:v>
                </c:pt>
                <c:pt idx="36479">
                  <c:v>18239.5</c:v>
                </c:pt>
                <c:pt idx="36480">
                  <c:v>18240</c:v>
                </c:pt>
                <c:pt idx="36481">
                  <c:v>18240.5</c:v>
                </c:pt>
                <c:pt idx="36482">
                  <c:v>18241</c:v>
                </c:pt>
                <c:pt idx="36483">
                  <c:v>18241.5</c:v>
                </c:pt>
                <c:pt idx="36484">
                  <c:v>18242</c:v>
                </c:pt>
                <c:pt idx="36485">
                  <c:v>18242.5</c:v>
                </c:pt>
                <c:pt idx="36486">
                  <c:v>18243</c:v>
                </c:pt>
                <c:pt idx="36487">
                  <c:v>18243.5</c:v>
                </c:pt>
                <c:pt idx="36488">
                  <c:v>18244</c:v>
                </c:pt>
                <c:pt idx="36489">
                  <c:v>18244.5</c:v>
                </c:pt>
                <c:pt idx="36490">
                  <c:v>18245</c:v>
                </c:pt>
                <c:pt idx="36491">
                  <c:v>18245.5</c:v>
                </c:pt>
                <c:pt idx="36492">
                  <c:v>18246</c:v>
                </c:pt>
                <c:pt idx="36493">
                  <c:v>18246.5</c:v>
                </c:pt>
                <c:pt idx="36494">
                  <c:v>18247</c:v>
                </c:pt>
                <c:pt idx="36495">
                  <c:v>18247.5</c:v>
                </c:pt>
                <c:pt idx="36496">
                  <c:v>18248</c:v>
                </c:pt>
                <c:pt idx="36497">
                  <c:v>18248.5</c:v>
                </c:pt>
                <c:pt idx="36498">
                  <c:v>18249</c:v>
                </c:pt>
                <c:pt idx="36499">
                  <c:v>18249.5</c:v>
                </c:pt>
                <c:pt idx="36500">
                  <c:v>18250</c:v>
                </c:pt>
                <c:pt idx="36501">
                  <c:v>18250.5</c:v>
                </c:pt>
                <c:pt idx="36502">
                  <c:v>18251</c:v>
                </c:pt>
                <c:pt idx="36503">
                  <c:v>18251.5</c:v>
                </c:pt>
                <c:pt idx="36504">
                  <c:v>18252</c:v>
                </c:pt>
                <c:pt idx="36505">
                  <c:v>18252.5</c:v>
                </c:pt>
                <c:pt idx="36506">
                  <c:v>18253</c:v>
                </c:pt>
                <c:pt idx="36507">
                  <c:v>18253.5</c:v>
                </c:pt>
                <c:pt idx="36508">
                  <c:v>18254</c:v>
                </c:pt>
                <c:pt idx="36509">
                  <c:v>18254.5</c:v>
                </c:pt>
                <c:pt idx="36510">
                  <c:v>18255</c:v>
                </c:pt>
                <c:pt idx="36511">
                  <c:v>18255.5</c:v>
                </c:pt>
                <c:pt idx="36512">
                  <c:v>18256</c:v>
                </c:pt>
                <c:pt idx="36513">
                  <c:v>18256.5</c:v>
                </c:pt>
                <c:pt idx="36514">
                  <c:v>18257</c:v>
                </c:pt>
                <c:pt idx="36515">
                  <c:v>18257.5</c:v>
                </c:pt>
                <c:pt idx="36516">
                  <c:v>18258</c:v>
                </c:pt>
                <c:pt idx="36517">
                  <c:v>18258.5</c:v>
                </c:pt>
                <c:pt idx="36518">
                  <c:v>18259</c:v>
                </c:pt>
                <c:pt idx="36519">
                  <c:v>18259.5</c:v>
                </c:pt>
                <c:pt idx="36520">
                  <c:v>18260</c:v>
                </c:pt>
                <c:pt idx="36521">
                  <c:v>18260.5</c:v>
                </c:pt>
                <c:pt idx="36522">
                  <c:v>18261</c:v>
                </c:pt>
                <c:pt idx="36523">
                  <c:v>18261.5</c:v>
                </c:pt>
                <c:pt idx="36524">
                  <c:v>18262</c:v>
                </c:pt>
                <c:pt idx="36525">
                  <c:v>18262.5</c:v>
                </c:pt>
                <c:pt idx="36526">
                  <c:v>18263</c:v>
                </c:pt>
                <c:pt idx="36527">
                  <c:v>18263.5</c:v>
                </c:pt>
                <c:pt idx="36528">
                  <c:v>18264</c:v>
                </c:pt>
                <c:pt idx="36529">
                  <c:v>18264.5</c:v>
                </c:pt>
                <c:pt idx="36530">
                  <c:v>18265</c:v>
                </c:pt>
                <c:pt idx="36531">
                  <c:v>18265.5</c:v>
                </c:pt>
                <c:pt idx="36532">
                  <c:v>18266</c:v>
                </c:pt>
                <c:pt idx="36533">
                  <c:v>18266.5</c:v>
                </c:pt>
                <c:pt idx="36534">
                  <c:v>18267</c:v>
                </c:pt>
                <c:pt idx="36535">
                  <c:v>18267.5</c:v>
                </c:pt>
                <c:pt idx="36536">
                  <c:v>18268</c:v>
                </c:pt>
                <c:pt idx="36537">
                  <c:v>18268.5</c:v>
                </c:pt>
                <c:pt idx="36538">
                  <c:v>18269</c:v>
                </c:pt>
                <c:pt idx="36539">
                  <c:v>18269.5</c:v>
                </c:pt>
                <c:pt idx="36540">
                  <c:v>18270</c:v>
                </c:pt>
                <c:pt idx="36541">
                  <c:v>18270.5</c:v>
                </c:pt>
                <c:pt idx="36542">
                  <c:v>18271</c:v>
                </c:pt>
                <c:pt idx="36543">
                  <c:v>18271.5</c:v>
                </c:pt>
                <c:pt idx="36544">
                  <c:v>18272</c:v>
                </c:pt>
                <c:pt idx="36545">
                  <c:v>18272.5</c:v>
                </c:pt>
                <c:pt idx="36546">
                  <c:v>18273</c:v>
                </c:pt>
                <c:pt idx="36547">
                  <c:v>18273.5</c:v>
                </c:pt>
                <c:pt idx="36548">
                  <c:v>18274</c:v>
                </c:pt>
                <c:pt idx="36549">
                  <c:v>18274.5</c:v>
                </c:pt>
                <c:pt idx="36550">
                  <c:v>18275</c:v>
                </c:pt>
                <c:pt idx="36551">
                  <c:v>18275.5</c:v>
                </c:pt>
                <c:pt idx="36552">
                  <c:v>18276</c:v>
                </c:pt>
                <c:pt idx="36553">
                  <c:v>18276.5</c:v>
                </c:pt>
                <c:pt idx="36554">
                  <c:v>18277</c:v>
                </c:pt>
                <c:pt idx="36555">
                  <c:v>18277.5</c:v>
                </c:pt>
                <c:pt idx="36556">
                  <c:v>18278</c:v>
                </c:pt>
                <c:pt idx="36557">
                  <c:v>18278.5</c:v>
                </c:pt>
                <c:pt idx="36558">
                  <c:v>18279</c:v>
                </c:pt>
                <c:pt idx="36559">
                  <c:v>18279.5</c:v>
                </c:pt>
                <c:pt idx="36560">
                  <c:v>18280</c:v>
                </c:pt>
                <c:pt idx="36561">
                  <c:v>18280.5</c:v>
                </c:pt>
                <c:pt idx="36562">
                  <c:v>18281</c:v>
                </c:pt>
                <c:pt idx="36563">
                  <c:v>18281.5</c:v>
                </c:pt>
                <c:pt idx="36564">
                  <c:v>18282</c:v>
                </c:pt>
                <c:pt idx="36565">
                  <c:v>18282.5</c:v>
                </c:pt>
                <c:pt idx="36566">
                  <c:v>18283</c:v>
                </c:pt>
                <c:pt idx="36567">
                  <c:v>18283.5</c:v>
                </c:pt>
                <c:pt idx="36568">
                  <c:v>18284</c:v>
                </c:pt>
                <c:pt idx="36569">
                  <c:v>18284.5</c:v>
                </c:pt>
                <c:pt idx="36570">
                  <c:v>18285</c:v>
                </c:pt>
                <c:pt idx="36571">
                  <c:v>18285.5</c:v>
                </c:pt>
                <c:pt idx="36572">
                  <c:v>18286</c:v>
                </c:pt>
                <c:pt idx="36573">
                  <c:v>18286.5</c:v>
                </c:pt>
                <c:pt idx="36574">
                  <c:v>18287</c:v>
                </c:pt>
                <c:pt idx="36575">
                  <c:v>18287.5</c:v>
                </c:pt>
                <c:pt idx="36576">
                  <c:v>18288</c:v>
                </c:pt>
                <c:pt idx="36577">
                  <c:v>18288.5</c:v>
                </c:pt>
                <c:pt idx="36578">
                  <c:v>18289</c:v>
                </c:pt>
                <c:pt idx="36579">
                  <c:v>18289.5</c:v>
                </c:pt>
                <c:pt idx="36580">
                  <c:v>18290</c:v>
                </c:pt>
                <c:pt idx="36581">
                  <c:v>18290.5</c:v>
                </c:pt>
                <c:pt idx="36582">
                  <c:v>18291</c:v>
                </c:pt>
                <c:pt idx="36583">
                  <c:v>18291.5</c:v>
                </c:pt>
                <c:pt idx="36584">
                  <c:v>18292</c:v>
                </c:pt>
                <c:pt idx="36585">
                  <c:v>18292.5</c:v>
                </c:pt>
                <c:pt idx="36586">
                  <c:v>18293</c:v>
                </c:pt>
                <c:pt idx="36587">
                  <c:v>18293.5</c:v>
                </c:pt>
                <c:pt idx="36588">
                  <c:v>18294</c:v>
                </c:pt>
                <c:pt idx="36589">
                  <c:v>18294.5</c:v>
                </c:pt>
                <c:pt idx="36590">
                  <c:v>18295</c:v>
                </c:pt>
                <c:pt idx="36591">
                  <c:v>18295.5</c:v>
                </c:pt>
                <c:pt idx="36592">
                  <c:v>18296</c:v>
                </c:pt>
                <c:pt idx="36593">
                  <c:v>18296.5</c:v>
                </c:pt>
                <c:pt idx="36594">
                  <c:v>18297</c:v>
                </c:pt>
                <c:pt idx="36595">
                  <c:v>18297.5</c:v>
                </c:pt>
                <c:pt idx="36596">
                  <c:v>18298</c:v>
                </c:pt>
                <c:pt idx="36597">
                  <c:v>18298.5</c:v>
                </c:pt>
                <c:pt idx="36598">
                  <c:v>18299</c:v>
                </c:pt>
                <c:pt idx="36599">
                  <c:v>18299.5</c:v>
                </c:pt>
                <c:pt idx="36600">
                  <c:v>18300</c:v>
                </c:pt>
                <c:pt idx="36601">
                  <c:v>18300.5</c:v>
                </c:pt>
                <c:pt idx="36602">
                  <c:v>18301</c:v>
                </c:pt>
                <c:pt idx="36603">
                  <c:v>18301.5</c:v>
                </c:pt>
                <c:pt idx="36604">
                  <c:v>18302</c:v>
                </c:pt>
                <c:pt idx="36605">
                  <c:v>18302.5</c:v>
                </c:pt>
                <c:pt idx="36606">
                  <c:v>18303</c:v>
                </c:pt>
                <c:pt idx="36607">
                  <c:v>18303.5</c:v>
                </c:pt>
                <c:pt idx="36608">
                  <c:v>18304</c:v>
                </c:pt>
                <c:pt idx="36609">
                  <c:v>18304.5</c:v>
                </c:pt>
                <c:pt idx="36610">
                  <c:v>18305</c:v>
                </c:pt>
                <c:pt idx="36611">
                  <c:v>18305.5</c:v>
                </c:pt>
                <c:pt idx="36612">
                  <c:v>18306</c:v>
                </c:pt>
                <c:pt idx="36613">
                  <c:v>18306.5</c:v>
                </c:pt>
                <c:pt idx="36614">
                  <c:v>18307</c:v>
                </c:pt>
                <c:pt idx="36615">
                  <c:v>18307.5</c:v>
                </c:pt>
                <c:pt idx="36616">
                  <c:v>18308</c:v>
                </c:pt>
                <c:pt idx="36617">
                  <c:v>18308.5</c:v>
                </c:pt>
                <c:pt idx="36618">
                  <c:v>18309</c:v>
                </c:pt>
                <c:pt idx="36619">
                  <c:v>18309.5</c:v>
                </c:pt>
                <c:pt idx="36620">
                  <c:v>18310</c:v>
                </c:pt>
                <c:pt idx="36621">
                  <c:v>18310.5</c:v>
                </c:pt>
                <c:pt idx="36622">
                  <c:v>18311</c:v>
                </c:pt>
                <c:pt idx="36623">
                  <c:v>18311.5</c:v>
                </c:pt>
                <c:pt idx="36624">
                  <c:v>18312</c:v>
                </c:pt>
                <c:pt idx="36625">
                  <c:v>18312.5</c:v>
                </c:pt>
                <c:pt idx="36626">
                  <c:v>18313</c:v>
                </c:pt>
                <c:pt idx="36627">
                  <c:v>18313.5</c:v>
                </c:pt>
                <c:pt idx="36628">
                  <c:v>18314</c:v>
                </c:pt>
                <c:pt idx="36629">
                  <c:v>18314.5</c:v>
                </c:pt>
                <c:pt idx="36630">
                  <c:v>18315</c:v>
                </c:pt>
                <c:pt idx="36631">
                  <c:v>18315.5</c:v>
                </c:pt>
                <c:pt idx="36632">
                  <c:v>18316</c:v>
                </c:pt>
                <c:pt idx="36633">
                  <c:v>18316.5</c:v>
                </c:pt>
                <c:pt idx="36634">
                  <c:v>18317</c:v>
                </c:pt>
                <c:pt idx="36635">
                  <c:v>18317.5</c:v>
                </c:pt>
                <c:pt idx="36636">
                  <c:v>18318</c:v>
                </c:pt>
                <c:pt idx="36637">
                  <c:v>18318.5</c:v>
                </c:pt>
                <c:pt idx="36638">
                  <c:v>18319</c:v>
                </c:pt>
                <c:pt idx="36639">
                  <c:v>18319.5</c:v>
                </c:pt>
                <c:pt idx="36640">
                  <c:v>18320</c:v>
                </c:pt>
                <c:pt idx="36641">
                  <c:v>18320.5</c:v>
                </c:pt>
                <c:pt idx="36642">
                  <c:v>18321</c:v>
                </c:pt>
                <c:pt idx="36643">
                  <c:v>18321.5</c:v>
                </c:pt>
                <c:pt idx="36644">
                  <c:v>18322</c:v>
                </c:pt>
                <c:pt idx="36645">
                  <c:v>18322.5</c:v>
                </c:pt>
                <c:pt idx="36646">
                  <c:v>18323</c:v>
                </c:pt>
                <c:pt idx="36647">
                  <c:v>18323.5</c:v>
                </c:pt>
                <c:pt idx="36648">
                  <c:v>18324</c:v>
                </c:pt>
                <c:pt idx="36649">
                  <c:v>18324.5</c:v>
                </c:pt>
                <c:pt idx="36650">
                  <c:v>18325</c:v>
                </c:pt>
                <c:pt idx="36651">
                  <c:v>18325.5</c:v>
                </c:pt>
                <c:pt idx="36652">
                  <c:v>18326</c:v>
                </c:pt>
                <c:pt idx="36653">
                  <c:v>18326.5</c:v>
                </c:pt>
                <c:pt idx="36654">
                  <c:v>18327</c:v>
                </c:pt>
                <c:pt idx="36655">
                  <c:v>18327.5</c:v>
                </c:pt>
                <c:pt idx="36656">
                  <c:v>18328</c:v>
                </c:pt>
                <c:pt idx="36657">
                  <c:v>18328.5</c:v>
                </c:pt>
                <c:pt idx="36658">
                  <c:v>18329</c:v>
                </c:pt>
                <c:pt idx="36659">
                  <c:v>18329.5</c:v>
                </c:pt>
                <c:pt idx="36660">
                  <c:v>18330</c:v>
                </c:pt>
                <c:pt idx="36661">
                  <c:v>18330.5</c:v>
                </c:pt>
                <c:pt idx="36662">
                  <c:v>18331</c:v>
                </c:pt>
                <c:pt idx="36663">
                  <c:v>18331.5</c:v>
                </c:pt>
                <c:pt idx="36664">
                  <c:v>18332</c:v>
                </c:pt>
                <c:pt idx="36665">
                  <c:v>18332.5</c:v>
                </c:pt>
                <c:pt idx="36666">
                  <c:v>18333</c:v>
                </c:pt>
                <c:pt idx="36667">
                  <c:v>18333.5</c:v>
                </c:pt>
                <c:pt idx="36668">
                  <c:v>18334</c:v>
                </c:pt>
                <c:pt idx="36669">
                  <c:v>18334.5</c:v>
                </c:pt>
                <c:pt idx="36670">
                  <c:v>18335</c:v>
                </c:pt>
                <c:pt idx="36671">
                  <c:v>18335.5</c:v>
                </c:pt>
                <c:pt idx="36672">
                  <c:v>18336</c:v>
                </c:pt>
                <c:pt idx="36673">
                  <c:v>18336.5</c:v>
                </c:pt>
                <c:pt idx="36674">
                  <c:v>18337</c:v>
                </c:pt>
                <c:pt idx="36675">
                  <c:v>18337.5</c:v>
                </c:pt>
                <c:pt idx="36676">
                  <c:v>18338</c:v>
                </c:pt>
                <c:pt idx="36677">
                  <c:v>18338.5</c:v>
                </c:pt>
                <c:pt idx="36678">
                  <c:v>18339</c:v>
                </c:pt>
                <c:pt idx="36679">
                  <c:v>18339.5</c:v>
                </c:pt>
                <c:pt idx="36680">
                  <c:v>18340</c:v>
                </c:pt>
                <c:pt idx="36681">
                  <c:v>18340.5</c:v>
                </c:pt>
                <c:pt idx="36682">
                  <c:v>18341</c:v>
                </c:pt>
                <c:pt idx="36683">
                  <c:v>18341.5</c:v>
                </c:pt>
                <c:pt idx="36684">
                  <c:v>18342</c:v>
                </c:pt>
                <c:pt idx="36685">
                  <c:v>18342.5</c:v>
                </c:pt>
                <c:pt idx="36686">
                  <c:v>18343</c:v>
                </c:pt>
                <c:pt idx="36687">
                  <c:v>18343.5</c:v>
                </c:pt>
                <c:pt idx="36688">
                  <c:v>18344</c:v>
                </c:pt>
                <c:pt idx="36689">
                  <c:v>18344.5</c:v>
                </c:pt>
                <c:pt idx="36690">
                  <c:v>18345</c:v>
                </c:pt>
                <c:pt idx="36691">
                  <c:v>18345.5</c:v>
                </c:pt>
                <c:pt idx="36692">
                  <c:v>18346</c:v>
                </c:pt>
                <c:pt idx="36693">
                  <c:v>18346.5</c:v>
                </c:pt>
                <c:pt idx="36694">
                  <c:v>18347</c:v>
                </c:pt>
                <c:pt idx="36695">
                  <c:v>18347.5</c:v>
                </c:pt>
                <c:pt idx="36696">
                  <c:v>18348</c:v>
                </c:pt>
                <c:pt idx="36697">
                  <c:v>18348.5</c:v>
                </c:pt>
                <c:pt idx="36698">
                  <c:v>18349</c:v>
                </c:pt>
                <c:pt idx="36699">
                  <c:v>18349.5</c:v>
                </c:pt>
                <c:pt idx="36700">
                  <c:v>18350</c:v>
                </c:pt>
                <c:pt idx="36701">
                  <c:v>18350.5</c:v>
                </c:pt>
                <c:pt idx="36702">
                  <c:v>18351</c:v>
                </c:pt>
                <c:pt idx="36703">
                  <c:v>18351.5</c:v>
                </c:pt>
                <c:pt idx="36704">
                  <c:v>18352</c:v>
                </c:pt>
                <c:pt idx="36705">
                  <c:v>18352.5</c:v>
                </c:pt>
                <c:pt idx="36706">
                  <c:v>18353</c:v>
                </c:pt>
                <c:pt idx="36707">
                  <c:v>18353.5</c:v>
                </c:pt>
                <c:pt idx="36708">
                  <c:v>18354</c:v>
                </c:pt>
                <c:pt idx="36709">
                  <c:v>18354.5</c:v>
                </c:pt>
                <c:pt idx="36710">
                  <c:v>18355</c:v>
                </c:pt>
                <c:pt idx="36711">
                  <c:v>18355.5</c:v>
                </c:pt>
                <c:pt idx="36712">
                  <c:v>18356</c:v>
                </c:pt>
                <c:pt idx="36713">
                  <c:v>18356.5</c:v>
                </c:pt>
                <c:pt idx="36714">
                  <c:v>18357</c:v>
                </c:pt>
                <c:pt idx="36715">
                  <c:v>18357.5</c:v>
                </c:pt>
                <c:pt idx="36716">
                  <c:v>18358</c:v>
                </c:pt>
                <c:pt idx="36717">
                  <c:v>18358.5</c:v>
                </c:pt>
                <c:pt idx="36718">
                  <c:v>18359</c:v>
                </c:pt>
                <c:pt idx="36719">
                  <c:v>18359.5</c:v>
                </c:pt>
                <c:pt idx="36720">
                  <c:v>18360</c:v>
                </c:pt>
                <c:pt idx="36721">
                  <c:v>18360.5</c:v>
                </c:pt>
                <c:pt idx="36722">
                  <c:v>18361</c:v>
                </c:pt>
                <c:pt idx="36723">
                  <c:v>18361.5</c:v>
                </c:pt>
                <c:pt idx="36724">
                  <c:v>18362</c:v>
                </c:pt>
                <c:pt idx="36725">
                  <c:v>18362.5</c:v>
                </c:pt>
                <c:pt idx="36726">
                  <c:v>18363</c:v>
                </c:pt>
                <c:pt idx="36727">
                  <c:v>18363.5</c:v>
                </c:pt>
                <c:pt idx="36728">
                  <c:v>18364</c:v>
                </c:pt>
                <c:pt idx="36729">
                  <c:v>18364.5</c:v>
                </c:pt>
                <c:pt idx="36730">
                  <c:v>18365</c:v>
                </c:pt>
                <c:pt idx="36731">
                  <c:v>18365.5</c:v>
                </c:pt>
                <c:pt idx="36732">
                  <c:v>18366</c:v>
                </c:pt>
                <c:pt idx="36733">
                  <c:v>18366.5</c:v>
                </c:pt>
                <c:pt idx="36734">
                  <c:v>18367</c:v>
                </c:pt>
                <c:pt idx="36735">
                  <c:v>18367.5</c:v>
                </c:pt>
                <c:pt idx="36736">
                  <c:v>18368</c:v>
                </c:pt>
                <c:pt idx="36737">
                  <c:v>18368.5</c:v>
                </c:pt>
                <c:pt idx="36738">
                  <c:v>18369</c:v>
                </c:pt>
                <c:pt idx="36739">
                  <c:v>18369.5</c:v>
                </c:pt>
                <c:pt idx="36740">
                  <c:v>18370</c:v>
                </c:pt>
                <c:pt idx="36741">
                  <c:v>18370.5</c:v>
                </c:pt>
                <c:pt idx="36742">
                  <c:v>18371</c:v>
                </c:pt>
                <c:pt idx="36743">
                  <c:v>18371.5</c:v>
                </c:pt>
                <c:pt idx="36744">
                  <c:v>18372</c:v>
                </c:pt>
                <c:pt idx="36745">
                  <c:v>18372.5</c:v>
                </c:pt>
                <c:pt idx="36746">
                  <c:v>18373</c:v>
                </c:pt>
                <c:pt idx="36747">
                  <c:v>18373.5</c:v>
                </c:pt>
                <c:pt idx="36748">
                  <c:v>18374</c:v>
                </c:pt>
                <c:pt idx="36749">
                  <c:v>18374.5</c:v>
                </c:pt>
                <c:pt idx="36750">
                  <c:v>18375</c:v>
                </c:pt>
                <c:pt idx="36751">
                  <c:v>18375.5</c:v>
                </c:pt>
                <c:pt idx="36752">
                  <c:v>18376</c:v>
                </c:pt>
                <c:pt idx="36753">
                  <c:v>18376.5</c:v>
                </c:pt>
                <c:pt idx="36754">
                  <c:v>18377</c:v>
                </c:pt>
                <c:pt idx="36755">
                  <c:v>18377.5</c:v>
                </c:pt>
                <c:pt idx="36756">
                  <c:v>18378</c:v>
                </c:pt>
                <c:pt idx="36757">
                  <c:v>18378.5</c:v>
                </c:pt>
                <c:pt idx="36758">
                  <c:v>18379</c:v>
                </c:pt>
                <c:pt idx="36759">
                  <c:v>18379.5</c:v>
                </c:pt>
                <c:pt idx="36760">
                  <c:v>18380</c:v>
                </c:pt>
                <c:pt idx="36761">
                  <c:v>18380.5</c:v>
                </c:pt>
                <c:pt idx="36762">
                  <c:v>18381</c:v>
                </c:pt>
                <c:pt idx="36763">
                  <c:v>18381.5</c:v>
                </c:pt>
                <c:pt idx="36764">
                  <c:v>18382</c:v>
                </c:pt>
                <c:pt idx="36765">
                  <c:v>18382.5</c:v>
                </c:pt>
                <c:pt idx="36766">
                  <c:v>18383</c:v>
                </c:pt>
                <c:pt idx="36767">
                  <c:v>18383.5</c:v>
                </c:pt>
                <c:pt idx="36768">
                  <c:v>18384</c:v>
                </c:pt>
                <c:pt idx="36769">
                  <c:v>18384.5</c:v>
                </c:pt>
                <c:pt idx="36770">
                  <c:v>18385</c:v>
                </c:pt>
                <c:pt idx="36771">
                  <c:v>18385.5</c:v>
                </c:pt>
                <c:pt idx="36772">
                  <c:v>18386</c:v>
                </c:pt>
                <c:pt idx="36773">
                  <c:v>18386.5</c:v>
                </c:pt>
                <c:pt idx="36774">
                  <c:v>18387</c:v>
                </c:pt>
                <c:pt idx="36775">
                  <c:v>18387.5</c:v>
                </c:pt>
                <c:pt idx="36776">
                  <c:v>18388</c:v>
                </c:pt>
                <c:pt idx="36777">
                  <c:v>18388.5</c:v>
                </c:pt>
                <c:pt idx="36778">
                  <c:v>18389</c:v>
                </c:pt>
                <c:pt idx="36779">
                  <c:v>18389.5</c:v>
                </c:pt>
                <c:pt idx="36780">
                  <c:v>18390</c:v>
                </c:pt>
                <c:pt idx="36781">
                  <c:v>18390.5</c:v>
                </c:pt>
                <c:pt idx="36782">
                  <c:v>18391</c:v>
                </c:pt>
                <c:pt idx="36783">
                  <c:v>18391.5</c:v>
                </c:pt>
                <c:pt idx="36784">
                  <c:v>18392</c:v>
                </c:pt>
                <c:pt idx="36785">
                  <c:v>18392.5</c:v>
                </c:pt>
                <c:pt idx="36786">
                  <c:v>18393</c:v>
                </c:pt>
                <c:pt idx="36787">
                  <c:v>18393.5</c:v>
                </c:pt>
                <c:pt idx="36788">
                  <c:v>18394</c:v>
                </c:pt>
                <c:pt idx="36789">
                  <c:v>18394.5</c:v>
                </c:pt>
                <c:pt idx="36790">
                  <c:v>18395</c:v>
                </c:pt>
                <c:pt idx="36791">
                  <c:v>18395.5</c:v>
                </c:pt>
                <c:pt idx="36792">
                  <c:v>18396</c:v>
                </c:pt>
                <c:pt idx="36793">
                  <c:v>18396.5</c:v>
                </c:pt>
                <c:pt idx="36794">
                  <c:v>18397</c:v>
                </c:pt>
                <c:pt idx="36795">
                  <c:v>18397.5</c:v>
                </c:pt>
                <c:pt idx="36796">
                  <c:v>18398</c:v>
                </c:pt>
                <c:pt idx="36797">
                  <c:v>18398.5</c:v>
                </c:pt>
                <c:pt idx="36798">
                  <c:v>18399</c:v>
                </c:pt>
                <c:pt idx="36799">
                  <c:v>18399.5</c:v>
                </c:pt>
                <c:pt idx="36800">
                  <c:v>18400</c:v>
                </c:pt>
                <c:pt idx="36801">
                  <c:v>18400.5</c:v>
                </c:pt>
                <c:pt idx="36802">
                  <c:v>18401</c:v>
                </c:pt>
                <c:pt idx="36803">
                  <c:v>18401.5</c:v>
                </c:pt>
                <c:pt idx="36804">
                  <c:v>18402</c:v>
                </c:pt>
                <c:pt idx="36805">
                  <c:v>18402.5</c:v>
                </c:pt>
                <c:pt idx="36806">
                  <c:v>18403</c:v>
                </c:pt>
                <c:pt idx="36807">
                  <c:v>18403.5</c:v>
                </c:pt>
                <c:pt idx="36808">
                  <c:v>18404</c:v>
                </c:pt>
                <c:pt idx="36809">
                  <c:v>18404.5</c:v>
                </c:pt>
                <c:pt idx="36810">
                  <c:v>18405</c:v>
                </c:pt>
                <c:pt idx="36811">
                  <c:v>18405.5</c:v>
                </c:pt>
                <c:pt idx="36812">
                  <c:v>18406</c:v>
                </c:pt>
                <c:pt idx="36813">
                  <c:v>18406.5</c:v>
                </c:pt>
                <c:pt idx="36814">
                  <c:v>18407</c:v>
                </c:pt>
                <c:pt idx="36815">
                  <c:v>18407.5</c:v>
                </c:pt>
                <c:pt idx="36816">
                  <c:v>18408</c:v>
                </c:pt>
                <c:pt idx="36817">
                  <c:v>18408.5</c:v>
                </c:pt>
                <c:pt idx="36818">
                  <c:v>18409</c:v>
                </c:pt>
                <c:pt idx="36819">
                  <c:v>18409.5</c:v>
                </c:pt>
                <c:pt idx="36820">
                  <c:v>18410</c:v>
                </c:pt>
                <c:pt idx="36821">
                  <c:v>18410.5</c:v>
                </c:pt>
                <c:pt idx="36822">
                  <c:v>18411</c:v>
                </c:pt>
                <c:pt idx="36823">
                  <c:v>18411.5</c:v>
                </c:pt>
                <c:pt idx="36824">
                  <c:v>18412</c:v>
                </c:pt>
                <c:pt idx="36825">
                  <c:v>18412.5</c:v>
                </c:pt>
                <c:pt idx="36826">
                  <c:v>18413</c:v>
                </c:pt>
                <c:pt idx="36827">
                  <c:v>18413.5</c:v>
                </c:pt>
                <c:pt idx="36828">
                  <c:v>18414</c:v>
                </c:pt>
                <c:pt idx="36829">
                  <c:v>18414.5</c:v>
                </c:pt>
                <c:pt idx="36830">
                  <c:v>18415</c:v>
                </c:pt>
                <c:pt idx="36831">
                  <c:v>18415.5</c:v>
                </c:pt>
                <c:pt idx="36832">
                  <c:v>18416</c:v>
                </c:pt>
                <c:pt idx="36833">
                  <c:v>18416.5</c:v>
                </c:pt>
                <c:pt idx="36834">
                  <c:v>18417</c:v>
                </c:pt>
                <c:pt idx="36835">
                  <c:v>18417.5</c:v>
                </c:pt>
                <c:pt idx="36836">
                  <c:v>18418</c:v>
                </c:pt>
                <c:pt idx="36837">
                  <c:v>18418.5</c:v>
                </c:pt>
                <c:pt idx="36838">
                  <c:v>18419</c:v>
                </c:pt>
                <c:pt idx="36839">
                  <c:v>18419.5</c:v>
                </c:pt>
                <c:pt idx="36840">
                  <c:v>18420</c:v>
                </c:pt>
                <c:pt idx="36841">
                  <c:v>18420.5</c:v>
                </c:pt>
                <c:pt idx="36842">
                  <c:v>18421</c:v>
                </c:pt>
                <c:pt idx="36843">
                  <c:v>18421.5</c:v>
                </c:pt>
                <c:pt idx="36844">
                  <c:v>18422</c:v>
                </c:pt>
                <c:pt idx="36845">
                  <c:v>18422.5</c:v>
                </c:pt>
                <c:pt idx="36846">
                  <c:v>18423</c:v>
                </c:pt>
                <c:pt idx="36847">
                  <c:v>18423.5</c:v>
                </c:pt>
                <c:pt idx="36848">
                  <c:v>18424</c:v>
                </c:pt>
                <c:pt idx="36849">
                  <c:v>18424.5</c:v>
                </c:pt>
                <c:pt idx="36850">
                  <c:v>18425</c:v>
                </c:pt>
                <c:pt idx="36851">
                  <c:v>18425.5</c:v>
                </c:pt>
                <c:pt idx="36852">
                  <c:v>18426</c:v>
                </c:pt>
                <c:pt idx="36853">
                  <c:v>18426.5</c:v>
                </c:pt>
                <c:pt idx="36854">
                  <c:v>18427</c:v>
                </c:pt>
                <c:pt idx="36855">
                  <c:v>18427.5</c:v>
                </c:pt>
                <c:pt idx="36856">
                  <c:v>18428</c:v>
                </c:pt>
                <c:pt idx="36857">
                  <c:v>18428.5</c:v>
                </c:pt>
                <c:pt idx="36858">
                  <c:v>18429</c:v>
                </c:pt>
                <c:pt idx="36859">
                  <c:v>18429.5</c:v>
                </c:pt>
                <c:pt idx="36860">
                  <c:v>18430</c:v>
                </c:pt>
                <c:pt idx="36861">
                  <c:v>18430.5</c:v>
                </c:pt>
                <c:pt idx="36862">
                  <c:v>18431</c:v>
                </c:pt>
                <c:pt idx="36863">
                  <c:v>18431.5</c:v>
                </c:pt>
                <c:pt idx="36864">
                  <c:v>18432</c:v>
                </c:pt>
                <c:pt idx="36865">
                  <c:v>18432.5</c:v>
                </c:pt>
                <c:pt idx="36866">
                  <c:v>18433</c:v>
                </c:pt>
                <c:pt idx="36867">
                  <c:v>18433.5</c:v>
                </c:pt>
                <c:pt idx="36868">
                  <c:v>18434</c:v>
                </c:pt>
                <c:pt idx="36869">
                  <c:v>18434.5</c:v>
                </c:pt>
                <c:pt idx="36870">
                  <c:v>18435</c:v>
                </c:pt>
                <c:pt idx="36871">
                  <c:v>18435.5</c:v>
                </c:pt>
                <c:pt idx="36872">
                  <c:v>18436</c:v>
                </c:pt>
                <c:pt idx="36873">
                  <c:v>18436.5</c:v>
                </c:pt>
                <c:pt idx="36874">
                  <c:v>18437</c:v>
                </c:pt>
                <c:pt idx="36875">
                  <c:v>18437.5</c:v>
                </c:pt>
                <c:pt idx="36876">
                  <c:v>18438</c:v>
                </c:pt>
                <c:pt idx="36877">
                  <c:v>18438.5</c:v>
                </c:pt>
                <c:pt idx="36878">
                  <c:v>18439</c:v>
                </c:pt>
                <c:pt idx="36879">
                  <c:v>18439.5</c:v>
                </c:pt>
                <c:pt idx="36880">
                  <c:v>18440</c:v>
                </c:pt>
                <c:pt idx="36881">
                  <c:v>18440.5</c:v>
                </c:pt>
                <c:pt idx="36882">
                  <c:v>18441</c:v>
                </c:pt>
                <c:pt idx="36883">
                  <c:v>18441.5</c:v>
                </c:pt>
                <c:pt idx="36884">
                  <c:v>18442</c:v>
                </c:pt>
                <c:pt idx="36885">
                  <c:v>18442.5</c:v>
                </c:pt>
                <c:pt idx="36886">
                  <c:v>18443</c:v>
                </c:pt>
                <c:pt idx="36887">
                  <c:v>18443.5</c:v>
                </c:pt>
                <c:pt idx="36888">
                  <c:v>18444</c:v>
                </c:pt>
                <c:pt idx="36889">
                  <c:v>18444.5</c:v>
                </c:pt>
                <c:pt idx="36890">
                  <c:v>18445</c:v>
                </c:pt>
                <c:pt idx="36891">
                  <c:v>18445.5</c:v>
                </c:pt>
                <c:pt idx="36892">
                  <c:v>18446</c:v>
                </c:pt>
                <c:pt idx="36893">
                  <c:v>18446.5</c:v>
                </c:pt>
                <c:pt idx="36894">
                  <c:v>18447</c:v>
                </c:pt>
                <c:pt idx="36895">
                  <c:v>18447.5</c:v>
                </c:pt>
                <c:pt idx="36896">
                  <c:v>18448</c:v>
                </c:pt>
                <c:pt idx="36897">
                  <c:v>18448.5</c:v>
                </c:pt>
                <c:pt idx="36898">
                  <c:v>18449</c:v>
                </c:pt>
                <c:pt idx="36899">
                  <c:v>18449.5</c:v>
                </c:pt>
                <c:pt idx="36900">
                  <c:v>18450</c:v>
                </c:pt>
                <c:pt idx="36901">
                  <c:v>18450.5</c:v>
                </c:pt>
                <c:pt idx="36902">
                  <c:v>18451</c:v>
                </c:pt>
                <c:pt idx="36903">
                  <c:v>18451.5</c:v>
                </c:pt>
                <c:pt idx="36904">
                  <c:v>18452</c:v>
                </c:pt>
                <c:pt idx="36905">
                  <c:v>18452.5</c:v>
                </c:pt>
                <c:pt idx="36906">
                  <c:v>18453</c:v>
                </c:pt>
                <c:pt idx="36907">
                  <c:v>18453.5</c:v>
                </c:pt>
                <c:pt idx="36908">
                  <c:v>18454</c:v>
                </c:pt>
                <c:pt idx="36909">
                  <c:v>18454.5</c:v>
                </c:pt>
                <c:pt idx="36910">
                  <c:v>18455</c:v>
                </c:pt>
                <c:pt idx="36911">
                  <c:v>18455.5</c:v>
                </c:pt>
                <c:pt idx="36912">
                  <c:v>18456</c:v>
                </c:pt>
                <c:pt idx="36913">
                  <c:v>18456.5</c:v>
                </c:pt>
                <c:pt idx="36914">
                  <c:v>18457</c:v>
                </c:pt>
                <c:pt idx="36915">
                  <c:v>18457.5</c:v>
                </c:pt>
                <c:pt idx="36916">
                  <c:v>18458</c:v>
                </c:pt>
                <c:pt idx="36917">
                  <c:v>18458.5</c:v>
                </c:pt>
                <c:pt idx="36918">
                  <c:v>18459</c:v>
                </c:pt>
                <c:pt idx="36919">
                  <c:v>18459.5</c:v>
                </c:pt>
                <c:pt idx="36920">
                  <c:v>18460</c:v>
                </c:pt>
                <c:pt idx="36921">
                  <c:v>18460.5</c:v>
                </c:pt>
                <c:pt idx="36922">
                  <c:v>18461</c:v>
                </c:pt>
                <c:pt idx="36923">
                  <c:v>18461.5</c:v>
                </c:pt>
                <c:pt idx="36924">
                  <c:v>18462</c:v>
                </c:pt>
                <c:pt idx="36925">
                  <c:v>18462.5</c:v>
                </c:pt>
                <c:pt idx="36926">
                  <c:v>18463</c:v>
                </c:pt>
                <c:pt idx="36927">
                  <c:v>18463.5</c:v>
                </c:pt>
                <c:pt idx="36928">
                  <c:v>18464</c:v>
                </c:pt>
                <c:pt idx="36929">
                  <c:v>18464.5</c:v>
                </c:pt>
                <c:pt idx="36930">
                  <c:v>18465</c:v>
                </c:pt>
                <c:pt idx="36931">
                  <c:v>18465.5</c:v>
                </c:pt>
                <c:pt idx="36932">
                  <c:v>18466</c:v>
                </c:pt>
                <c:pt idx="36933">
                  <c:v>18466.5</c:v>
                </c:pt>
                <c:pt idx="36934">
                  <c:v>18467</c:v>
                </c:pt>
                <c:pt idx="36935">
                  <c:v>18467.5</c:v>
                </c:pt>
                <c:pt idx="36936">
                  <c:v>18468</c:v>
                </c:pt>
                <c:pt idx="36937">
                  <c:v>18468.5</c:v>
                </c:pt>
                <c:pt idx="36938">
                  <c:v>18469</c:v>
                </c:pt>
                <c:pt idx="36939">
                  <c:v>18469.5</c:v>
                </c:pt>
                <c:pt idx="36940">
                  <c:v>18470</c:v>
                </c:pt>
                <c:pt idx="36941">
                  <c:v>18470.5</c:v>
                </c:pt>
                <c:pt idx="36942">
                  <c:v>18471</c:v>
                </c:pt>
                <c:pt idx="36943">
                  <c:v>18471.5</c:v>
                </c:pt>
                <c:pt idx="36944">
                  <c:v>18472</c:v>
                </c:pt>
                <c:pt idx="36945">
                  <c:v>18472.5</c:v>
                </c:pt>
                <c:pt idx="36946">
                  <c:v>18473</c:v>
                </c:pt>
                <c:pt idx="36947">
                  <c:v>18473.5</c:v>
                </c:pt>
                <c:pt idx="36948">
                  <c:v>18474</c:v>
                </c:pt>
                <c:pt idx="36949">
                  <c:v>18474.5</c:v>
                </c:pt>
                <c:pt idx="36950">
                  <c:v>18475</c:v>
                </c:pt>
                <c:pt idx="36951">
                  <c:v>18475.5</c:v>
                </c:pt>
                <c:pt idx="36952">
                  <c:v>18476</c:v>
                </c:pt>
                <c:pt idx="36953">
                  <c:v>18476.5</c:v>
                </c:pt>
                <c:pt idx="36954">
                  <c:v>18477</c:v>
                </c:pt>
                <c:pt idx="36955">
                  <c:v>18477.5</c:v>
                </c:pt>
                <c:pt idx="36956">
                  <c:v>18478</c:v>
                </c:pt>
                <c:pt idx="36957">
                  <c:v>18478.5</c:v>
                </c:pt>
                <c:pt idx="36958">
                  <c:v>18479</c:v>
                </c:pt>
                <c:pt idx="36959">
                  <c:v>18479.5</c:v>
                </c:pt>
                <c:pt idx="36960">
                  <c:v>18480</c:v>
                </c:pt>
                <c:pt idx="36961">
                  <c:v>18480.5</c:v>
                </c:pt>
                <c:pt idx="36962">
                  <c:v>18481</c:v>
                </c:pt>
                <c:pt idx="36963">
                  <c:v>18481.5</c:v>
                </c:pt>
                <c:pt idx="36964">
                  <c:v>18482</c:v>
                </c:pt>
                <c:pt idx="36965">
                  <c:v>18482.5</c:v>
                </c:pt>
                <c:pt idx="36966">
                  <c:v>18483</c:v>
                </c:pt>
                <c:pt idx="36967">
                  <c:v>18483.5</c:v>
                </c:pt>
                <c:pt idx="36968">
                  <c:v>18484</c:v>
                </c:pt>
                <c:pt idx="36969">
                  <c:v>18484.5</c:v>
                </c:pt>
                <c:pt idx="36970">
                  <c:v>18485</c:v>
                </c:pt>
                <c:pt idx="36971">
                  <c:v>18485.5</c:v>
                </c:pt>
                <c:pt idx="36972">
                  <c:v>18486</c:v>
                </c:pt>
                <c:pt idx="36973">
                  <c:v>18486.5</c:v>
                </c:pt>
                <c:pt idx="36974">
                  <c:v>18487</c:v>
                </c:pt>
                <c:pt idx="36975">
                  <c:v>18487.5</c:v>
                </c:pt>
                <c:pt idx="36976">
                  <c:v>18488</c:v>
                </c:pt>
                <c:pt idx="36977">
                  <c:v>18488.5</c:v>
                </c:pt>
                <c:pt idx="36978">
                  <c:v>18489</c:v>
                </c:pt>
                <c:pt idx="36979">
                  <c:v>18489.5</c:v>
                </c:pt>
                <c:pt idx="36980">
                  <c:v>18490</c:v>
                </c:pt>
                <c:pt idx="36981">
                  <c:v>18490.5</c:v>
                </c:pt>
                <c:pt idx="36982">
                  <c:v>18491</c:v>
                </c:pt>
                <c:pt idx="36983">
                  <c:v>18491.5</c:v>
                </c:pt>
                <c:pt idx="36984">
                  <c:v>18492</c:v>
                </c:pt>
                <c:pt idx="36985">
                  <c:v>18492.5</c:v>
                </c:pt>
                <c:pt idx="36986">
                  <c:v>18493</c:v>
                </c:pt>
                <c:pt idx="36987">
                  <c:v>18493.5</c:v>
                </c:pt>
                <c:pt idx="36988">
                  <c:v>18494</c:v>
                </c:pt>
                <c:pt idx="36989">
                  <c:v>18494.5</c:v>
                </c:pt>
                <c:pt idx="36990">
                  <c:v>18495</c:v>
                </c:pt>
                <c:pt idx="36991">
                  <c:v>18495.5</c:v>
                </c:pt>
                <c:pt idx="36992">
                  <c:v>18496</c:v>
                </c:pt>
                <c:pt idx="36993">
                  <c:v>18496.5</c:v>
                </c:pt>
                <c:pt idx="36994">
                  <c:v>18497</c:v>
                </c:pt>
                <c:pt idx="36995">
                  <c:v>18497.5</c:v>
                </c:pt>
                <c:pt idx="36996">
                  <c:v>18498</c:v>
                </c:pt>
                <c:pt idx="36997">
                  <c:v>18498.5</c:v>
                </c:pt>
                <c:pt idx="36998">
                  <c:v>18499</c:v>
                </c:pt>
                <c:pt idx="36999">
                  <c:v>18499.5</c:v>
                </c:pt>
                <c:pt idx="37000">
                  <c:v>18500</c:v>
                </c:pt>
                <c:pt idx="37001">
                  <c:v>18500.5</c:v>
                </c:pt>
                <c:pt idx="37002">
                  <c:v>18501</c:v>
                </c:pt>
                <c:pt idx="37003">
                  <c:v>18501.5</c:v>
                </c:pt>
                <c:pt idx="37004">
                  <c:v>18502</c:v>
                </c:pt>
                <c:pt idx="37005">
                  <c:v>18502.5</c:v>
                </c:pt>
                <c:pt idx="37006">
                  <c:v>18503</c:v>
                </c:pt>
                <c:pt idx="37007">
                  <c:v>18503.5</c:v>
                </c:pt>
                <c:pt idx="37008">
                  <c:v>18504</c:v>
                </c:pt>
                <c:pt idx="37009">
                  <c:v>18504.5</c:v>
                </c:pt>
                <c:pt idx="37010">
                  <c:v>18505</c:v>
                </c:pt>
                <c:pt idx="37011">
                  <c:v>18505.5</c:v>
                </c:pt>
                <c:pt idx="37012">
                  <c:v>18506</c:v>
                </c:pt>
                <c:pt idx="37013">
                  <c:v>18506.5</c:v>
                </c:pt>
                <c:pt idx="37014">
                  <c:v>18507</c:v>
                </c:pt>
                <c:pt idx="37015">
                  <c:v>18507.5</c:v>
                </c:pt>
                <c:pt idx="37016">
                  <c:v>18508</c:v>
                </c:pt>
                <c:pt idx="37017">
                  <c:v>18508.5</c:v>
                </c:pt>
                <c:pt idx="37018">
                  <c:v>18509</c:v>
                </c:pt>
                <c:pt idx="37019">
                  <c:v>18509.5</c:v>
                </c:pt>
                <c:pt idx="37020">
                  <c:v>18510</c:v>
                </c:pt>
                <c:pt idx="37021">
                  <c:v>18510.5</c:v>
                </c:pt>
                <c:pt idx="37022">
                  <c:v>18511</c:v>
                </c:pt>
                <c:pt idx="37023">
                  <c:v>18511.5</c:v>
                </c:pt>
                <c:pt idx="37024">
                  <c:v>18512</c:v>
                </c:pt>
                <c:pt idx="37025">
                  <c:v>18512.5</c:v>
                </c:pt>
                <c:pt idx="37026">
                  <c:v>18513</c:v>
                </c:pt>
                <c:pt idx="37027">
                  <c:v>18513.5</c:v>
                </c:pt>
                <c:pt idx="37028">
                  <c:v>18514</c:v>
                </c:pt>
                <c:pt idx="37029">
                  <c:v>18514.5</c:v>
                </c:pt>
                <c:pt idx="37030">
                  <c:v>18515</c:v>
                </c:pt>
                <c:pt idx="37031">
                  <c:v>18515.5</c:v>
                </c:pt>
                <c:pt idx="37032">
                  <c:v>18516</c:v>
                </c:pt>
                <c:pt idx="37033">
                  <c:v>18516.5</c:v>
                </c:pt>
                <c:pt idx="37034">
                  <c:v>18517</c:v>
                </c:pt>
                <c:pt idx="37035">
                  <c:v>18517.5</c:v>
                </c:pt>
                <c:pt idx="37036">
                  <c:v>18518</c:v>
                </c:pt>
                <c:pt idx="37037">
                  <c:v>18518.5</c:v>
                </c:pt>
                <c:pt idx="37038">
                  <c:v>18519</c:v>
                </c:pt>
                <c:pt idx="37039">
                  <c:v>18519.5</c:v>
                </c:pt>
                <c:pt idx="37040">
                  <c:v>18520</c:v>
                </c:pt>
                <c:pt idx="37041">
                  <c:v>18520.5</c:v>
                </c:pt>
                <c:pt idx="37042">
                  <c:v>18521</c:v>
                </c:pt>
                <c:pt idx="37043">
                  <c:v>18521.5</c:v>
                </c:pt>
                <c:pt idx="37044">
                  <c:v>18522</c:v>
                </c:pt>
                <c:pt idx="37045">
                  <c:v>18522.5</c:v>
                </c:pt>
                <c:pt idx="37046">
                  <c:v>18523</c:v>
                </c:pt>
                <c:pt idx="37047">
                  <c:v>18523.5</c:v>
                </c:pt>
                <c:pt idx="37048">
                  <c:v>18524</c:v>
                </c:pt>
                <c:pt idx="37049">
                  <c:v>18524.5</c:v>
                </c:pt>
                <c:pt idx="37050">
                  <c:v>18525</c:v>
                </c:pt>
                <c:pt idx="37051">
                  <c:v>18525.5</c:v>
                </c:pt>
                <c:pt idx="37052">
                  <c:v>18526</c:v>
                </c:pt>
                <c:pt idx="37053">
                  <c:v>18526.5</c:v>
                </c:pt>
                <c:pt idx="37054">
                  <c:v>18527</c:v>
                </c:pt>
                <c:pt idx="37055">
                  <c:v>18527.5</c:v>
                </c:pt>
                <c:pt idx="37056">
                  <c:v>18528</c:v>
                </c:pt>
                <c:pt idx="37057">
                  <c:v>18528.5</c:v>
                </c:pt>
                <c:pt idx="37058">
                  <c:v>18529</c:v>
                </c:pt>
                <c:pt idx="37059">
                  <c:v>18529.5</c:v>
                </c:pt>
                <c:pt idx="37060">
                  <c:v>18530</c:v>
                </c:pt>
                <c:pt idx="37061">
                  <c:v>18530.5</c:v>
                </c:pt>
                <c:pt idx="37062">
                  <c:v>18531</c:v>
                </c:pt>
                <c:pt idx="37063">
                  <c:v>18531.5</c:v>
                </c:pt>
                <c:pt idx="37064">
                  <c:v>18532</c:v>
                </c:pt>
                <c:pt idx="37065">
                  <c:v>18532.5</c:v>
                </c:pt>
                <c:pt idx="37066">
                  <c:v>18533</c:v>
                </c:pt>
                <c:pt idx="37067">
                  <c:v>18533.5</c:v>
                </c:pt>
                <c:pt idx="37068">
                  <c:v>18534</c:v>
                </c:pt>
                <c:pt idx="37069">
                  <c:v>18534.5</c:v>
                </c:pt>
                <c:pt idx="37070">
                  <c:v>18535</c:v>
                </c:pt>
                <c:pt idx="37071">
                  <c:v>18535.5</c:v>
                </c:pt>
                <c:pt idx="37072">
                  <c:v>18536</c:v>
                </c:pt>
                <c:pt idx="37073">
                  <c:v>18536.5</c:v>
                </c:pt>
                <c:pt idx="37074">
                  <c:v>18537</c:v>
                </c:pt>
                <c:pt idx="37075">
                  <c:v>18537.5</c:v>
                </c:pt>
                <c:pt idx="37076">
                  <c:v>18538</c:v>
                </c:pt>
                <c:pt idx="37077">
                  <c:v>18538.5</c:v>
                </c:pt>
                <c:pt idx="37078">
                  <c:v>18539</c:v>
                </c:pt>
                <c:pt idx="37079">
                  <c:v>18539.5</c:v>
                </c:pt>
                <c:pt idx="37080">
                  <c:v>18540</c:v>
                </c:pt>
                <c:pt idx="37081">
                  <c:v>18540.5</c:v>
                </c:pt>
                <c:pt idx="37082">
                  <c:v>18541</c:v>
                </c:pt>
                <c:pt idx="37083">
                  <c:v>18541.5</c:v>
                </c:pt>
                <c:pt idx="37084">
                  <c:v>18542</c:v>
                </c:pt>
                <c:pt idx="37085">
                  <c:v>18542.5</c:v>
                </c:pt>
                <c:pt idx="37086">
                  <c:v>18543</c:v>
                </c:pt>
                <c:pt idx="37087">
                  <c:v>18543.5</c:v>
                </c:pt>
                <c:pt idx="37088">
                  <c:v>18544</c:v>
                </c:pt>
                <c:pt idx="37089">
                  <c:v>18544.5</c:v>
                </c:pt>
                <c:pt idx="37090">
                  <c:v>18545</c:v>
                </c:pt>
                <c:pt idx="37091">
                  <c:v>18545.5</c:v>
                </c:pt>
                <c:pt idx="37092">
                  <c:v>18546</c:v>
                </c:pt>
                <c:pt idx="37093">
                  <c:v>18546.5</c:v>
                </c:pt>
                <c:pt idx="37094">
                  <c:v>18547</c:v>
                </c:pt>
                <c:pt idx="37095">
                  <c:v>18547.5</c:v>
                </c:pt>
                <c:pt idx="37096">
                  <c:v>18548</c:v>
                </c:pt>
                <c:pt idx="37097">
                  <c:v>18548.5</c:v>
                </c:pt>
                <c:pt idx="37098">
                  <c:v>18549</c:v>
                </c:pt>
                <c:pt idx="37099">
                  <c:v>18549.5</c:v>
                </c:pt>
                <c:pt idx="37100">
                  <c:v>18550</c:v>
                </c:pt>
                <c:pt idx="37101">
                  <c:v>18550.5</c:v>
                </c:pt>
                <c:pt idx="37102">
                  <c:v>18551</c:v>
                </c:pt>
                <c:pt idx="37103">
                  <c:v>18551.5</c:v>
                </c:pt>
                <c:pt idx="37104">
                  <c:v>18552</c:v>
                </c:pt>
                <c:pt idx="37105">
                  <c:v>18552.5</c:v>
                </c:pt>
                <c:pt idx="37106">
                  <c:v>18553</c:v>
                </c:pt>
                <c:pt idx="37107">
                  <c:v>18553.5</c:v>
                </c:pt>
                <c:pt idx="37108">
                  <c:v>18554</c:v>
                </c:pt>
                <c:pt idx="37109">
                  <c:v>18554.5</c:v>
                </c:pt>
                <c:pt idx="37110">
                  <c:v>18555</c:v>
                </c:pt>
                <c:pt idx="37111">
                  <c:v>18555.5</c:v>
                </c:pt>
                <c:pt idx="37112">
                  <c:v>18556</c:v>
                </c:pt>
                <c:pt idx="37113">
                  <c:v>18556.5</c:v>
                </c:pt>
                <c:pt idx="37114">
                  <c:v>18557</c:v>
                </c:pt>
                <c:pt idx="37115">
                  <c:v>18557.5</c:v>
                </c:pt>
                <c:pt idx="37116">
                  <c:v>18558</c:v>
                </c:pt>
                <c:pt idx="37117">
                  <c:v>18558.5</c:v>
                </c:pt>
                <c:pt idx="37118">
                  <c:v>18559</c:v>
                </c:pt>
                <c:pt idx="37119">
                  <c:v>18559.5</c:v>
                </c:pt>
                <c:pt idx="37120">
                  <c:v>18560</c:v>
                </c:pt>
                <c:pt idx="37121">
                  <c:v>18560.5</c:v>
                </c:pt>
                <c:pt idx="37122">
                  <c:v>18561</c:v>
                </c:pt>
                <c:pt idx="37123">
                  <c:v>18561.5</c:v>
                </c:pt>
                <c:pt idx="37124">
                  <c:v>18562</c:v>
                </c:pt>
                <c:pt idx="37125">
                  <c:v>18562.5</c:v>
                </c:pt>
                <c:pt idx="37126">
                  <c:v>18563</c:v>
                </c:pt>
                <c:pt idx="37127">
                  <c:v>18563.5</c:v>
                </c:pt>
                <c:pt idx="37128">
                  <c:v>18564</c:v>
                </c:pt>
                <c:pt idx="37129">
                  <c:v>18564.5</c:v>
                </c:pt>
                <c:pt idx="37130">
                  <c:v>18565</c:v>
                </c:pt>
                <c:pt idx="37131">
                  <c:v>18565.5</c:v>
                </c:pt>
                <c:pt idx="37132">
                  <c:v>18566</c:v>
                </c:pt>
                <c:pt idx="37133">
                  <c:v>18566.5</c:v>
                </c:pt>
                <c:pt idx="37134">
                  <c:v>18567</c:v>
                </c:pt>
                <c:pt idx="37135">
                  <c:v>18567.5</c:v>
                </c:pt>
                <c:pt idx="37136">
                  <c:v>18568</c:v>
                </c:pt>
                <c:pt idx="37137">
                  <c:v>18568.5</c:v>
                </c:pt>
                <c:pt idx="37138">
                  <c:v>18569</c:v>
                </c:pt>
                <c:pt idx="37139">
                  <c:v>18569.5</c:v>
                </c:pt>
                <c:pt idx="37140">
                  <c:v>18570</c:v>
                </c:pt>
                <c:pt idx="37141">
                  <c:v>18570.5</c:v>
                </c:pt>
                <c:pt idx="37142">
                  <c:v>18571</c:v>
                </c:pt>
                <c:pt idx="37143">
                  <c:v>18571.5</c:v>
                </c:pt>
                <c:pt idx="37144">
                  <c:v>18572</c:v>
                </c:pt>
                <c:pt idx="37145">
                  <c:v>18572.5</c:v>
                </c:pt>
                <c:pt idx="37146">
                  <c:v>18573</c:v>
                </c:pt>
                <c:pt idx="37147">
                  <c:v>18573.5</c:v>
                </c:pt>
                <c:pt idx="37148">
                  <c:v>18574</c:v>
                </c:pt>
                <c:pt idx="37149">
                  <c:v>18574.5</c:v>
                </c:pt>
                <c:pt idx="37150">
                  <c:v>18575</c:v>
                </c:pt>
                <c:pt idx="37151">
                  <c:v>18575.5</c:v>
                </c:pt>
                <c:pt idx="37152">
                  <c:v>18576</c:v>
                </c:pt>
                <c:pt idx="37153">
                  <c:v>18576.5</c:v>
                </c:pt>
                <c:pt idx="37154">
                  <c:v>18577</c:v>
                </c:pt>
                <c:pt idx="37155">
                  <c:v>18577.5</c:v>
                </c:pt>
                <c:pt idx="37156">
                  <c:v>18578</c:v>
                </c:pt>
                <c:pt idx="37157">
                  <c:v>18578.5</c:v>
                </c:pt>
                <c:pt idx="37158">
                  <c:v>18579</c:v>
                </c:pt>
                <c:pt idx="37159">
                  <c:v>18579.5</c:v>
                </c:pt>
                <c:pt idx="37160">
                  <c:v>18580</c:v>
                </c:pt>
                <c:pt idx="37161">
                  <c:v>18580.5</c:v>
                </c:pt>
                <c:pt idx="37162">
                  <c:v>18581</c:v>
                </c:pt>
                <c:pt idx="37163">
                  <c:v>18581.5</c:v>
                </c:pt>
                <c:pt idx="37164">
                  <c:v>18582</c:v>
                </c:pt>
                <c:pt idx="37165">
                  <c:v>18582.5</c:v>
                </c:pt>
                <c:pt idx="37166">
                  <c:v>18583</c:v>
                </c:pt>
                <c:pt idx="37167">
                  <c:v>18583.5</c:v>
                </c:pt>
                <c:pt idx="37168">
                  <c:v>18584</c:v>
                </c:pt>
                <c:pt idx="37169">
                  <c:v>18584.5</c:v>
                </c:pt>
                <c:pt idx="37170">
                  <c:v>18585</c:v>
                </c:pt>
                <c:pt idx="37171">
                  <c:v>18585.5</c:v>
                </c:pt>
                <c:pt idx="37172">
                  <c:v>18586</c:v>
                </c:pt>
                <c:pt idx="37173">
                  <c:v>18586.5</c:v>
                </c:pt>
                <c:pt idx="37174">
                  <c:v>18587</c:v>
                </c:pt>
                <c:pt idx="37175">
                  <c:v>18587.5</c:v>
                </c:pt>
                <c:pt idx="37176">
                  <c:v>18588</c:v>
                </c:pt>
                <c:pt idx="37177">
                  <c:v>18588.5</c:v>
                </c:pt>
                <c:pt idx="37178">
                  <c:v>18589</c:v>
                </c:pt>
                <c:pt idx="37179">
                  <c:v>18589.5</c:v>
                </c:pt>
                <c:pt idx="37180">
                  <c:v>18590</c:v>
                </c:pt>
                <c:pt idx="37181">
                  <c:v>18590.5</c:v>
                </c:pt>
                <c:pt idx="37182">
                  <c:v>18591</c:v>
                </c:pt>
                <c:pt idx="37183">
                  <c:v>18591.5</c:v>
                </c:pt>
                <c:pt idx="37184">
                  <c:v>18592</c:v>
                </c:pt>
                <c:pt idx="37185">
                  <c:v>18592.5</c:v>
                </c:pt>
                <c:pt idx="37186">
                  <c:v>18593</c:v>
                </c:pt>
                <c:pt idx="37187">
                  <c:v>18593.5</c:v>
                </c:pt>
                <c:pt idx="37188">
                  <c:v>18594</c:v>
                </c:pt>
                <c:pt idx="37189">
                  <c:v>18594.5</c:v>
                </c:pt>
                <c:pt idx="37190">
                  <c:v>18595</c:v>
                </c:pt>
                <c:pt idx="37191">
                  <c:v>18595.5</c:v>
                </c:pt>
                <c:pt idx="37192">
                  <c:v>18596</c:v>
                </c:pt>
                <c:pt idx="37193">
                  <c:v>18596.5</c:v>
                </c:pt>
                <c:pt idx="37194">
                  <c:v>18597</c:v>
                </c:pt>
                <c:pt idx="37195">
                  <c:v>18597.5</c:v>
                </c:pt>
                <c:pt idx="37196">
                  <c:v>18598</c:v>
                </c:pt>
                <c:pt idx="37197">
                  <c:v>18598.5</c:v>
                </c:pt>
                <c:pt idx="37198">
                  <c:v>18599</c:v>
                </c:pt>
                <c:pt idx="37199">
                  <c:v>18599.5</c:v>
                </c:pt>
                <c:pt idx="37200">
                  <c:v>18600</c:v>
                </c:pt>
                <c:pt idx="37201">
                  <c:v>18600.5</c:v>
                </c:pt>
                <c:pt idx="37202">
                  <c:v>18601</c:v>
                </c:pt>
                <c:pt idx="37203">
                  <c:v>18601.5</c:v>
                </c:pt>
                <c:pt idx="37204">
                  <c:v>18602</c:v>
                </c:pt>
                <c:pt idx="37205">
                  <c:v>18602.5</c:v>
                </c:pt>
                <c:pt idx="37206">
                  <c:v>18603</c:v>
                </c:pt>
                <c:pt idx="37207">
                  <c:v>18603.5</c:v>
                </c:pt>
                <c:pt idx="37208">
                  <c:v>18604</c:v>
                </c:pt>
                <c:pt idx="37209">
                  <c:v>18604.5</c:v>
                </c:pt>
                <c:pt idx="37210">
                  <c:v>18605</c:v>
                </c:pt>
                <c:pt idx="37211">
                  <c:v>18605.5</c:v>
                </c:pt>
                <c:pt idx="37212">
                  <c:v>18606</c:v>
                </c:pt>
                <c:pt idx="37213">
                  <c:v>18606.5</c:v>
                </c:pt>
                <c:pt idx="37214">
                  <c:v>18607</c:v>
                </c:pt>
                <c:pt idx="37215">
                  <c:v>18607.5</c:v>
                </c:pt>
                <c:pt idx="37216">
                  <c:v>18608</c:v>
                </c:pt>
                <c:pt idx="37217">
                  <c:v>18608.5</c:v>
                </c:pt>
                <c:pt idx="37218">
                  <c:v>18609</c:v>
                </c:pt>
                <c:pt idx="37219">
                  <c:v>18609.5</c:v>
                </c:pt>
                <c:pt idx="37220">
                  <c:v>18610</c:v>
                </c:pt>
                <c:pt idx="37221">
                  <c:v>18610.5</c:v>
                </c:pt>
                <c:pt idx="37222">
                  <c:v>18611</c:v>
                </c:pt>
                <c:pt idx="37223">
                  <c:v>18611.5</c:v>
                </c:pt>
                <c:pt idx="37224">
                  <c:v>18612</c:v>
                </c:pt>
                <c:pt idx="37225">
                  <c:v>18612.5</c:v>
                </c:pt>
                <c:pt idx="37226">
                  <c:v>18613</c:v>
                </c:pt>
                <c:pt idx="37227">
                  <c:v>18613.5</c:v>
                </c:pt>
                <c:pt idx="37228">
                  <c:v>18614</c:v>
                </c:pt>
                <c:pt idx="37229">
                  <c:v>18614.5</c:v>
                </c:pt>
                <c:pt idx="37230">
                  <c:v>18615</c:v>
                </c:pt>
                <c:pt idx="37231">
                  <c:v>18615.5</c:v>
                </c:pt>
                <c:pt idx="37232">
                  <c:v>18616</c:v>
                </c:pt>
                <c:pt idx="37233">
                  <c:v>18616.5</c:v>
                </c:pt>
                <c:pt idx="37234">
                  <c:v>18617</c:v>
                </c:pt>
                <c:pt idx="37235">
                  <c:v>18617.5</c:v>
                </c:pt>
                <c:pt idx="37236">
                  <c:v>18618</c:v>
                </c:pt>
                <c:pt idx="37237">
                  <c:v>18618.5</c:v>
                </c:pt>
                <c:pt idx="37238">
                  <c:v>18619</c:v>
                </c:pt>
                <c:pt idx="37239">
                  <c:v>18619.5</c:v>
                </c:pt>
                <c:pt idx="37240">
                  <c:v>18620</c:v>
                </c:pt>
                <c:pt idx="37241">
                  <c:v>18620.5</c:v>
                </c:pt>
                <c:pt idx="37242">
                  <c:v>18621</c:v>
                </c:pt>
                <c:pt idx="37243">
                  <c:v>18621.5</c:v>
                </c:pt>
                <c:pt idx="37244">
                  <c:v>18622</c:v>
                </c:pt>
                <c:pt idx="37245">
                  <c:v>18622.5</c:v>
                </c:pt>
                <c:pt idx="37246">
                  <c:v>18623</c:v>
                </c:pt>
                <c:pt idx="37247">
                  <c:v>18623.5</c:v>
                </c:pt>
                <c:pt idx="37248">
                  <c:v>18624</c:v>
                </c:pt>
                <c:pt idx="37249">
                  <c:v>18624.5</c:v>
                </c:pt>
                <c:pt idx="37250">
                  <c:v>18625</c:v>
                </c:pt>
                <c:pt idx="37251">
                  <c:v>18625.5</c:v>
                </c:pt>
                <c:pt idx="37252">
                  <c:v>18626</c:v>
                </c:pt>
                <c:pt idx="37253">
                  <c:v>18626.5</c:v>
                </c:pt>
                <c:pt idx="37254">
                  <c:v>18627</c:v>
                </c:pt>
                <c:pt idx="37255">
                  <c:v>18627.5</c:v>
                </c:pt>
                <c:pt idx="37256">
                  <c:v>18628</c:v>
                </c:pt>
                <c:pt idx="37257">
                  <c:v>18628.5</c:v>
                </c:pt>
                <c:pt idx="37258">
                  <c:v>18629</c:v>
                </c:pt>
                <c:pt idx="37259">
                  <c:v>18629.5</c:v>
                </c:pt>
                <c:pt idx="37260">
                  <c:v>18630</c:v>
                </c:pt>
                <c:pt idx="37261">
                  <c:v>18630.5</c:v>
                </c:pt>
                <c:pt idx="37262">
                  <c:v>18631</c:v>
                </c:pt>
                <c:pt idx="37263">
                  <c:v>18631.5</c:v>
                </c:pt>
                <c:pt idx="37264">
                  <c:v>18632</c:v>
                </c:pt>
                <c:pt idx="37265">
                  <c:v>18632.5</c:v>
                </c:pt>
                <c:pt idx="37266">
                  <c:v>18633</c:v>
                </c:pt>
                <c:pt idx="37267">
                  <c:v>18633.5</c:v>
                </c:pt>
                <c:pt idx="37268">
                  <c:v>18634</c:v>
                </c:pt>
                <c:pt idx="37269">
                  <c:v>18634.5</c:v>
                </c:pt>
                <c:pt idx="37270">
                  <c:v>18635</c:v>
                </c:pt>
                <c:pt idx="37271">
                  <c:v>18635.5</c:v>
                </c:pt>
                <c:pt idx="37272">
                  <c:v>18636</c:v>
                </c:pt>
                <c:pt idx="37273">
                  <c:v>18636.5</c:v>
                </c:pt>
                <c:pt idx="37274">
                  <c:v>18637</c:v>
                </c:pt>
                <c:pt idx="37275">
                  <c:v>18637.5</c:v>
                </c:pt>
                <c:pt idx="37276">
                  <c:v>18638</c:v>
                </c:pt>
                <c:pt idx="37277">
                  <c:v>18638.5</c:v>
                </c:pt>
                <c:pt idx="37278">
                  <c:v>18639</c:v>
                </c:pt>
                <c:pt idx="37279">
                  <c:v>18639.5</c:v>
                </c:pt>
                <c:pt idx="37280">
                  <c:v>18640</c:v>
                </c:pt>
                <c:pt idx="37281">
                  <c:v>18640.5</c:v>
                </c:pt>
                <c:pt idx="37282">
                  <c:v>18641</c:v>
                </c:pt>
                <c:pt idx="37283">
                  <c:v>18641.5</c:v>
                </c:pt>
                <c:pt idx="37284">
                  <c:v>18642</c:v>
                </c:pt>
                <c:pt idx="37285">
                  <c:v>18642.5</c:v>
                </c:pt>
                <c:pt idx="37286">
                  <c:v>18643</c:v>
                </c:pt>
                <c:pt idx="37287">
                  <c:v>18643.5</c:v>
                </c:pt>
                <c:pt idx="37288">
                  <c:v>18644</c:v>
                </c:pt>
                <c:pt idx="37289">
                  <c:v>18644.5</c:v>
                </c:pt>
                <c:pt idx="37290">
                  <c:v>18645</c:v>
                </c:pt>
                <c:pt idx="37291">
                  <c:v>18645.5</c:v>
                </c:pt>
                <c:pt idx="37292">
                  <c:v>18646</c:v>
                </c:pt>
                <c:pt idx="37293">
                  <c:v>18646.5</c:v>
                </c:pt>
                <c:pt idx="37294">
                  <c:v>18647</c:v>
                </c:pt>
                <c:pt idx="37295">
                  <c:v>18647.5</c:v>
                </c:pt>
                <c:pt idx="37296">
                  <c:v>18648</c:v>
                </c:pt>
                <c:pt idx="37297">
                  <c:v>18648.5</c:v>
                </c:pt>
                <c:pt idx="37298">
                  <c:v>18649</c:v>
                </c:pt>
                <c:pt idx="37299">
                  <c:v>18649.5</c:v>
                </c:pt>
                <c:pt idx="37300">
                  <c:v>18650</c:v>
                </c:pt>
                <c:pt idx="37301">
                  <c:v>18650.5</c:v>
                </c:pt>
                <c:pt idx="37302">
                  <c:v>18651</c:v>
                </c:pt>
                <c:pt idx="37303">
                  <c:v>18651.5</c:v>
                </c:pt>
                <c:pt idx="37304">
                  <c:v>18652</c:v>
                </c:pt>
                <c:pt idx="37305">
                  <c:v>18652.5</c:v>
                </c:pt>
                <c:pt idx="37306">
                  <c:v>18653</c:v>
                </c:pt>
                <c:pt idx="37307">
                  <c:v>18653.5</c:v>
                </c:pt>
                <c:pt idx="37308">
                  <c:v>18654</c:v>
                </c:pt>
                <c:pt idx="37309">
                  <c:v>18654.5</c:v>
                </c:pt>
                <c:pt idx="37310">
                  <c:v>18655</c:v>
                </c:pt>
                <c:pt idx="37311">
                  <c:v>18655.5</c:v>
                </c:pt>
                <c:pt idx="37312">
                  <c:v>18656</c:v>
                </c:pt>
                <c:pt idx="37313">
                  <c:v>18656.5</c:v>
                </c:pt>
                <c:pt idx="37314">
                  <c:v>18657</c:v>
                </c:pt>
                <c:pt idx="37315">
                  <c:v>18657.5</c:v>
                </c:pt>
                <c:pt idx="37316">
                  <c:v>18658</c:v>
                </c:pt>
                <c:pt idx="37317">
                  <c:v>18658.5</c:v>
                </c:pt>
                <c:pt idx="37318">
                  <c:v>18659</c:v>
                </c:pt>
                <c:pt idx="37319">
                  <c:v>18659.5</c:v>
                </c:pt>
                <c:pt idx="37320">
                  <c:v>18660</c:v>
                </c:pt>
                <c:pt idx="37321">
                  <c:v>18660.5</c:v>
                </c:pt>
                <c:pt idx="37322">
                  <c:v>18661</c:v>
                </c:pt>
                <c:pt idx="37323">
                  <c:v>18661.5</c:v>
                </c:pt>
                <c:pt idx="37324">
                  <c:v>18662</c:v>
                </c:pt>
                <c:pt idx="37325">
                  <c:v>18662.5</c:v>
                </c:pt>
                <c:pt idx="37326">
                  <c:v>18663</c:v>
                </c:pt>
                <c:pt idx="37327">
                  <c:v>18663.5</c:v>
                </c:pt>
                <c:pt idx="37328">
                  <c:v>18664</c:v>
                </c:pt>
                <c:pt idx="37329">
                  <c:v>18664.5</c:v>
                </c:pt>
                <c:pt idx="37330">
                  <c:v>18665</c:v>
                </c:pt>
                <c:pt idx="37331">
                  <c:v>18665.5</c:v>
                </c:pt>
                <c:pt idx="37332">
                  <c:v>18666</c:v>
                </c:pt>
                <c:pt idx="37333">
                  <c:v>18666.5</c:v>
                </c:pt>
                <c:pt idx="37334">
                  <c:v>18667</c:v>
                </c:pt>
                <c:pt idx="37335">
                  <c:v>18667.5</c:v>
                </c:pt>
                <c:pt idx="37336">
                  <c:v>18668</c:v>
                </c:pt>
                <c:pt idx="37337">
                  <c:v>18668.5</c:v>
                </c:pt>
                <c:pt idx="37338">
                  <c:v>18669</c:v>
                </c:pt>
                <c:pt idx="37339">
                  <c:v>18669.5</c:v>
                </c:pt>
                <c:pt idx="37340">
                  <c:v>18670</c:v>
                </c:pt>
                <c:pt idx="37341">
                  <c:v>18670.5</c:v>
                </c:pt>
                <c:pt idx="37342">
                  <c:v>18671</c:v>
                </c:pt>
                <c:pt idx="37343">
                  <c:v>18671.5</c:v>
                </c:pt>
                <c:pt idx="37344">
                  <c:v>18672</c:v>
                </c:pt>
                <c:pt idx="37345">
                  <c:v>18672.5</c:v>
                </c:pt>
                <c:pt idx="37346">
                  <c:v>18673</c:v>
                </c:pt>
                <c:pt idx="37347">
                  <c:v>18673.5</c:v>
                </c:pt>
                <c:pt idx="37348">
                  <c:v>18674</c:v>
                </c:pt>
                <c:pt idx="37349">
                  <c:v>18674.5</c:v>
                </c:pt>
                <c:pt idx="37350">
                  <c:v>18675</c:v>
                </c:pt>
                <c:pt idx="37351">
                  <c:v>18675.5</c:v>
                </c:pt>
                <c:pt idx="37352">
                  <c:v>18676</c:v>
                </c:pt>
                <c:pt idx="37353">
                  <c:v>18676.5</c:v>
                </c:pt>
                <c:pt idx="37354">
                  <c:v>18677</c:v>
                </c:pt>
                <c:pt idx="37355">
                  <c:v>18677.5</c:v>
                </c:pt>
                <c:pt idx="37356">
                  <c:v>18678</c:v>
                </c:pt>
                <c:pt idx="37357">
                  <c:v>18678.5</c:v>
                </c:pt>
                <c:pt idx="37358">
                  <c:v>18679</c:v>
                </c:pt>
                <c:pt idx="37359">
                  <c:v>18679.5</c:v>
                </c:pt>
                <c:pt idx="37360">
                  <c:v>18680</c:v>
                </c:pt>
                <c:pt idx="37361">
                  <c:v>18680.5</c:v>
                </c:pt>
                <c:pt idx="37362">
                  <c:v>18681</c:v>
                </c:pt>
                <c:pt idx="37363">
                  <c:v>18681.5</c:v>
                </c:pt>
                <c:pt idx="37364">
                  <c:v>18682</c:v>
                </c:pt>
                <c:pt idx="37365">
                  <c:v>18682.5</c:v>
                </c:pt>
                <c:pt idx="37366">
                  <c:v>18683</c:v>
                </c:pt>
                <c:pt idx="37367">
                  <c:v>18683.5</c:v>
                </c:pt>
                <c:pt idx="37368">
                  <c:v>18684</c:v>
                </c:pt>
                <c:pt idx="37369">
                  <c:v>18684.5</c:v>
                </c:pt>
                <c:pt idx="37370">
                  <c:v>18685</c:v>
                </c:pt>
                <c:pt idx="37371">
                  <c:v>18685.5</c:v>
                </c:pt>
                <c:pt idx="37372">
                  <c:v>18686</c:v>
                </c:pt>
                <c:pt idx="37373">
                  <c:v>18686.5</c:v>
                </c:pt>
                <c:pt idx="37374">
                  <c:v>18687</c:v>
                </c:pt>
                <c:pt idx="37375">
                  <c:v>18687.5</c:v>
                </c:pt>
                <c:pt idx="37376">
                  <c:v>18688</c:v>
                </c:pt>
                <c:pt idx="37377">
                  <c:v>18688.5</c:v>
                </c:pt>
                <c:pt idx="37378">
                  <c:v>18689</c:v>
                </c:pt>
                <c:pt idx="37379">
                  <c:v>18689.5</c:v>
                </c:pt>
                <c:pt idx="37380">
                  <c:v>18690</c:v>
                </c:pt>
                <c:pt idx="37381">
                  <c:v>18690.5</c:v>
                </c:pt>
                <c:pt idx="37382">
                  <c:v>18691</c:v>
                </c:pt>
                <c:pt idx="37383">
                  <c:v>18691.5</c:v>
                </c:pt>
                <c:pt idx="37384">
                  <c:v>18692</c:v>
                </c:pt>
                <c:pt idx="37385">
                  <c:v>18692.5</c:v>
                </c:pt>
                <c:pt idx="37386">
                  <c:v>18693</c:v>
                </c:pt>
                <c:pt idx="37387">
                  <c:v>18693.5</c:v>
                </c:pt>
                <c:pt idx="37388">
                  <c:v>18694</c:v>
                </c:pt>
                <c:pt idx="37389">
                  <c:v>18694.5</c:v>
                </c:pt>
                <c:pt idx="37390">
                  <c:v>18695</c:v>
                </c:pt>
                <c:pt idx="37391">
                  <c:v>18695.5</c:v>
                </c:pt>
                <c:pt idx="37392">
                  <c:v>18696</c:v>
                </c:pt>
                <c:pt idx="37393">
                  <c:v>18696.5</c:v>
                </c:pt>
                <c:pt idx="37394">
                  <c:v>18697</c:v>
                </c:pt>
                <c:pt idx="37395">
                  <c:v>18697.5</c:v>
                </c:pt>
                <c:pt idx="37396">
                  <c:v>18698</c:v>
                </c:pt>
                <c:pt idx="37397">
                  <c:v>18698.5</c:v>
                </c:pt>
                <c:pt idx="37398">
                  <c:v>18699</c:v>
                </c:pt>
                <c:pt idx="37399">
                  <c:v>18699.5</c:v>
                </c:pt>
                <c:pt idx="37400">
                  <c:v>18700</c:v>
                </c:pt>
                <c:pt idx="37401">
                  <c:v>18700.5</c:v>
                </c:pt>
                <c:pt idx="37402">
                  <c:v>18701</c:v>
                </c:pt>
                <c:pt idx="37403">
                  <c:v>18701.5</c:v>
                </c:pt>
                <c:pt idx="37404">
                  <c:v>18702</c:v>
                </c:pt>
                <c:pt idx="37405">
                  <c:v>18702.5</c:v>
                </c:pt>
                <c:pt idx="37406">
                  <c:v>18703</c:v>
                </c:pt>
                <c:pt idx="37407">
                  <c:v>18703.5</c:v>
                </c:pt>
                <c:pt idx="37408">
                  <c:v>18704</c:v>
                </c:pt>
                <c:pt idx="37409">
                  <c:v>18704.5</c:v>
                </c:pt>
                <c:pt idx="37410">
                  <c:v>18705</c:v>
                </c:pt>
                <c:pt idx="37411">
                  <c:v>18705.5</c:v>
                </c:pt>
                <c:pt idx="37412">
                  <c:v>18706</c:v>
                </c:pt>
                <c:pt idx="37413">
                  <c:v>18706.5</c:v>
                </c:pt>
                <c:pt idx="37414">
                  <c:v>18707</c:v>
                </c:pt>
                <c:pt idx="37415">
                  <c:v>18707.5</c:v>
                </c:pt>
                <c:pt idx="37416">
                  <c:v>18708</c:v>
                </c:pt>
                <c:pt idx="37417">
                  <c:v>18708.5</c:v>
                </c:pt>
                <c:pt idx="37418">
                  <c:v>18709</c:v>
                </c:pt>
                <c:pt idx="37419">
                  <c:v>18709.5</c:v>
                </c:pt>
                <c:pt idx="37420">
                  <c:v>18710</c:v>
                </c:pt>
                <c:pt idx="37421">
                  <c:v>18710.5</c:v>
                </c:pt>
                <c:pt idx="37422">
                  <c:v>18711</c:v>
                </c:pt>
                <c:pt idx="37423">
                  <c:v>18711.5</c:v>
                </c:pt>
                <c:pt idx="37424">
                  <c:v>18712</c:v>
                </c:pt>
                <c:pt idx="37425">
                  <c:v>18712.5</c:v>
                </c:pt>
                <c:pt idx="37426">
                  <c:v>18713</c:v>
                </c:pt>
                <c:pt idx="37427">
                  <c:v>18713.5</c:v>
                </c:pt>
                <c:pt idx="37428">
                  <c:v>18714</c:v>
                </c:pt>
                <c:pt idx="37429">
                  <c:v>18714.5</c:v>
                </c:pt>
                <c:pt idx="37430">
                  <c:v>18715</c:v>
                </c:pt>
                <c:pt idx="37431">
                  <c:v>18715.5</c:v>
                </c:pt>
                <c:pt idx="37432">
                  <c:v>18716</c:v>
                </c:pt>
                <c:pt idx="37433">
                  <c:v>18716.5</c:v>
                </c:pt>
                <c:pt idx="37434">
                  <c:v>18717</c:v>
                </c:pt>
                <c:pt idx="37435">
                  <c:v>18717.5</c:v>
                </c:pt>
                <c:pt idx="37436">
                  <c:v>18718</c:v>
                </c:pt>
                <c:pt idx="37437">
                  <c:v>18718.5</c:v>
                </c:pt>
                <c:pt idx="37438">
                  <c:v>18719</c:v>
                </c:pt>
                <c:pt idx="37439">
                  <c:v>18719.5</c:v>
                </c:pt>
                <c:pt idx="37440">
                  <c:v>18720</c:v>
                </c:pt>
                <c:pt idx="37441">
                  <c:v>18720.5</c:v>
                </c:pt>
                <c:pt idx="37442">
                  <c:v>18721</c:v>
                </c:pt>
                <c:pt idx="37443">
                  <c:v>18721.5</c:v>
                </c:pt>
                <c:pt idx="37444">
                  <c:v>18722</c:v>
                </c:pt>
                <c:pt idx="37445">
                  <c:v>18722.5</c:v>
                </c:pt>
                <c:pt idx="37446">
                  <c:v>18723</c:v>
                </c:pt>
                <c:pt idx="37447">
                  <c:v>18723.5</c:v>
                </c:pt>
                <c:pt idx="37448">
                  <c:v>18724</c:v>
                </c:pt>
                <c:pt idx="37449">
                  <c:v>18724.5</c:v>
                </c:pt>
                <c:pt idx="37450">
                  <c:v>18725</c:v>
                </c:pt>
                <c:pt idx="37451">
                  <c:v>18725.5</c:v>
                </c:pt>
                <c:pt idx="37452">
                  <c:v>18726</c:v>
                </c:pt>
                <c:pt idx="37453">
                  <c:v>18726.5</c:v>
                </c:pt>
                <c:pt idx="37454">
                  <c:v>18727</c:v>
                </c:pt>
                <c:pt idx="37455">
                  <c:v>18727.5</c:v>
                </c:pt>
                <c:pt idx="37456">
                  <c:v>18728</c:v>
                </c:pt>
                <c:pt idx="37457">
                  <c:v>18728.5</c:v>
                </c:pt>
                <c:pt idx="37458">
                  <c:v>18729</c:v>
                </c:pt>
                <c:pt idx="37459">
                  <c:v>18729.5</c:v>
                </c:pt>
                <c:pt idx="37460">
                  <c:v>18730</c:v>
                </c:pt>
                <c:pt idx="37461">
                  <c:v>18730.5</c:v>
                </c:pt>
                <c:pt idx="37462">
                  <c:v>18731</c:v>
                </c:pt>
                <c:pt idx="37463">
                  <c:v>18731.5</c:v>
                </c:pt>
                <c:pt idx="37464">
                  <c:v>18732</c:v>
                </c:pt>
                <c:pt idx="37465">
                  <c:v>18732.5</c:v>
                </c:pt>
                <c:pt idx="37466">
                  <c:v>18733</c:v>
                </c:pt>
                <c:pt idx="37467">
                  <c:v>18733.5</c:v>
                </c:pt>
                <c:pt idx="37468">
                  <c:v>18734</c:v>
                </c:pt>
                <c:pt idx="37469">
                  <c:v>18734.5</c:v>
                </c:pt>
                <c:pt idx="37470">
                  <c:v>18735</c:v>
                </c:pt>
                <c:pt idx="37471">
                  <c:v>18735.5</c:v>
                </c:pt>
                <c:pt idx="37472">
                  <c:v>18736</c:v>
                </c:pt>
                <c:pt idx="37473">
                  <c:v>18736.5</c:v>
                </c:pt>
                <c:pt idx="37474">
                  <c:v>18737</c:v>
                </c:pt>
                <c:pt idx="37475">
                  <c:v>18737.5</c:v>
                </c:pt>
                <c:pt idx="37476">
                  <c:v>18738</c:v>
                </c:pt>
                <c:pt idx="37477">
                  <c:v>18738.5</c:v>
                </c:pt>
                <c:pt idx="37478">
                  <c:v>18739</c:v>
                </c:pt>
                <c:pt idx="37479">
                  <c:v>18739.5</c:v>
                </c:pt>
                <c:pt idx="37480">
                  <c:v>18740</c:v>
                </c:pt>
                <c:pt idx="37481">
                  <c:v>18740.5</c:v>
                </c:pt>
                <c:pt idx="37482">
                  <c:v>18741</c:v>
                </c:pt>
                <c:pt idx="37483">
                  <c:v>18741.5</c:v>
                </c:pt>
                <c:pt idx="37484">
                  <c:v>18742</c:v>
                </c:pt>
                <c:pt idx="37485">
                  <c:v>18742.5</c:v>
                </c:pt>
                <c:pt idx="37486">
                  <c:v>18743</c:v>
                </c:pt>
                <c:pt idx="37487">
                  <c:v>18743.5</c:v>
                </c:pt>
                <c:pt idx="37488">
                  <c:v>18744</c:v>
                </c:pt>
                <c:pt idx="37489">
                  <c:v>18744.5</c:v>
                </c:pt>
                <c:pt idx="37490">
                  <c:v>18745</c:v>
                </c:pt>
                <c:pt idx="37491">
                  <c:v>18745.5</c:v>
                </c:pt>
                <c:pt idx="37492">
                  <c:v>18746</c:v>
                </c:pt>
                <c:pt idx="37493">
                  <c:v>18746.5</c:v>
                </c:pt>
                <c:pt idx="37494">
                  <c:v>18747</c:v>
                </c:pt>
                <c:pt idx="37495">
                  <c:v>18747.5</c:v>
                </c:pt>
                <c:pt idx="37496">
                  <c:v>18748</c:v>
                </c:pt>
                <c:pt idx="37497">
                  <c:v>18748.5</c:v>
                </c:pt>
                <c:pt idx="37498">
                  <c:v>18749</c:v>
                </c:pt>
                <c:pt idx="37499">
                  <c:v>18749.5</c:v>
                </c:pt>
                <c:pt idx="37500">
                  <c:v>18750</c:v>
                </c:pt>
                <c:pt idx="37501">
                  <c:v>18750.5</c:v>
                </c:pt>
                <c:pt idx="37502">
                  <c:v>18751</c:v>
                </c:pt>
                <c:pt idx="37503">
                  <c:v>18751.5</c:v>
                </c:pt>
                <c:pt idx="37504">
                  <c:v>18752</c:v>
                </c:pt>
                <c:pt idx="37505">
                  <c:v>18752.5</c:v>
                </c:pt>
                <c:pt idx="37506">
                  <c:v>18753</c:v>
                </c:pt>
                <c:pt idx="37507">
                  <c:v>18753.5</c:v>
                </c:pt>
                <c:pt idx="37508">
                  <c:v>18754</c:v>
                </c:pt>
                <c:pt idx="37509">
                  <c:v>18754.5</c:v>
                </c:pt>
                <c:pt idx="37510">
                  <c:v>18755</c:v>
                </c:pt>
                <c:pt idx="37511">
                  <c:v>18755.5</c:v>
                </c:pt>
                <c:pt idx="37512">
                  <c:v>18756</c:v>
                </c:pt>
                <c:pt idx="37513">
                  <c:v>18756.5</c:v>
                </c:pt>
                <c:pt idx="37514">
                  <c:v>18757</c:v>
                </c:pt>
                <c:pt idx="37515">
                  <c:v>18757.5</c:v>
                </c:pt>
                <c:pt idx="37516">
                  <c:v>18758</c:v>
                </c:pt>
                <c:pt idx="37517">
                  <c:v>18758.5</c:v>
                </c:pt>
                <c:pt idx="37518">
                  <c:v>18759</c:v>
                </c:pt>
                <c:pt idx="37519">
                  <c:v>18759.5</c:v>
                </c:pt>
                <c:pt idx="37520">
                  <c:v>18760</c:v>
                </c:pt>
                <c:pt idx="37521">
                  <c:v>18760.5</c:v>
                </c:pt>
                <c:pt idx="37522">
                  <c:v>18761</c:v>
                </c:pt>
                <c:pt idx="37523">
                  <c:v>18761.5</c:v>
                </c:pt>
                <c:pt idx="37524">
                  <c:v>18762</c:v>
                </c:pt>
                <c:pt idx="37525">
                  <c:v>18762.5</c:v>
                </c:pt>
                <c:pt idx="37526">
                  <c:v>18763</c:v>
                </c:pt>
                <c:pt idx="37527">
                  <c:v>18763.5</c:v>
                </c:pt>
                <c:pt idx="37528">
                  <c:v>18764</c:v>
                </c:pt>
                <c:pt idx="37529">
                  <c:v>18764.5</c:v>
                </c:pt>
                <c:pt idx="37530">
                  <c:v>18765</c:v>
                </c:pt>
                <c:pt idx="37531">
                  <c:v>18765.5</c:v>
                </c:pt>
                <c:pt idx="37532">
                  <c:v>18766</c:v>
                </c:pt>
                <c:pt idx="37533">
                  <c:v>18766.5</c:v>
                </c:pt>
                <c:pt idx="37534">
                  <c:v>18767</c:v>
                </c:pt>
                <c:pt idx="37535">
                  <c:v>18767.5</c:v>
                </c:pt>
                <c:pt idx="37536">
                  <c:v>18768</c:v>
                </c:pt>
                <c:pt idx="37537">
                  <c:v>18768.5</c:v>
                </c:pt>
                <c:pt idx="37538">
                  <c:v>18769</c:v>
                </c:pt>
                <c:pt idx="37539">
                  <c:v>18769.5</c:v>
                </c:pt>
                <c:pt idx="37540">
                  <c:v>18770</c:v>
                </c:pt>
                <c:pt idx="37541">
                  <c:v>18770.5</c:v>
                </c:pt>
                <c:pt idx="37542">
                  <c:v>18771</c:v>
                </c:pt>
                <c:pt idx="37543">
                  <c:v>18771.5</c:v>
                </c:pt>
                <c:pt idx="37544">
                  <c:v>18772</c:v>
                </c:pt>
                <c:pt idx="37545">
                  <c:v>18772.5</c:v>
                </c:pt>
                <c:pt idx="37546">
                  <c:v>18773</c:v>
                </c:pt>
                <c:pt idx="37547">
                  <c:v>18773.5</c:v>
                </c:pt>
                <c:pt idx="37548">
                  <c:v>18774</c:v>
                </c:pt>
                <c:pt idx="37549">
                  <c:v>18774.5</c:v>
                </c:pt>
                <c:pt idx="37550">
                  <c:v>18775</c:v>
                </c:pt>
                <c:pt idx="37551">
                  <c:v>18775.5</c:v>
                </c:pt>
                <c:pt idx="37552">
                  <c:v>18776</c:v>
                </c:pt>
                <c:pt idx="37553">
                  <c:v>18776.5</c:v>
                </c:pt>
                <c:pt idx="37554">
                  <c:v>18777</c:v>
                </c:pt>
                <c:pt idx="37555">
                  <c:v>18777.5</c:v>
                </c:pt>
                <c:pt idx="37556">
                  <c:v>18778</c:v>
                </c:pt>
                <c:pt idx="37557">
                  <c:v>18778.5</c:v>
                </c:pt>
                <c:pt idx="37558">
                  <c:v>18779</c:v>
                </c:pt>
                <c:pt idx="37559">
                  <c:v>18779.5</c:v>
                </c:pt>
                <c:pt idx="37560">
                  <c:v>18780</c:v>
                </c:pt>
                <c:pt idx="37561">
                  <c:v>18780.5</c:v>
                </c:pt>
                <c:pt idx="37562">
                  <c:v>18781</c:v>
                </c:pt>
                <c:pt idx="37563">
                  <c:v>18781.5</c:v>
                </c:pt>
                <c:pt idx="37564">
                  <c:v>18782</c:v>
                </c:pt>
                <c:pt idx="37565">
                  <c:v>18782.5</c:v>
                </c:pt>
                <c:pt idx="37566">
                  <c:v>18783</c:v>
                </c:pt>
                <c:pt idx="37567">
                  <c:v>18783.5</c:v>
                </c:pt>
                <c:pt idx="37568">
                  <c:v>18784</c:v>
                </c:pt>
                <c:pt idx="37569">
                  <c:v>18784.5</c:v>
                </c:pt>
                <c:pt idx="37570">
                  <c:v>18785</c:v>
                </c:pt>
                <c:pt idx="37571">
                  <c:v>18785.5</c:v>
                </c:pt>
                <c:pt idx="37572">
                  <c:v>18786</c:v>
                </c:pt>
                <c:pt idx="37573">
                  <c:v>18786.5</c:v>
                </c:pt>
                <c:pt idx="37574">
                  <c:v>18787</c:v>
                </c:pt>
                <c:pt idx="37575">
                  <c:v>18787.5</c:v>
                </c:pt>
                <c:pt idx="37576">
                  <c:v>18788</c:v>
                </c:pt>
                <c:pt idx="37577">
                  <c:v>18788.5</c:v>
                </c:pt>
                <c:pt idx="37578">
                  <c:v>18789</c:v>
                </c:pt>
                <c:pt idx="37579">
                  <c:v>18789.5</c:v>
                </c:pt>
                <c:pt idx="37580">
                  <c:v>18790</c:v>
                </c:pt>
                <c:pt idx="37581">
                  <c:v>18790.5</c:v>
                </c:pt>
                <c:pt idx="37582">
                  <c:v>18791</c:v>
                </c:pt>
                <c:pt idx="37583">
                  <c:v>18791.5</c:v>
                </c:pt>
                <c:pt idx="37584">
                  <c:v>18792</c:v>
                </c:pt>
                <c:pt idx="37585">
                  <c:v>18792.5</c:v>
                </c:pt>
                <c:pt idx="37586">
                  <c:v>18793</c:v>
                </c:pt>
                <c:pt idx="37587">
                  <c:v>18793.5</c:v>
                </c:pt>
                <c:pt idx="37588">
                  <c:v>18794</c:v>
                </c:pt>
                <c:pt idx="37589">
                  <c:v>18794.5</c:v>
                </c:pt>
                <c:pt idx="37590">
                  <c:v>18795</c:v>
                </c:pt>
                <c:pt idx="37591">
                  <c:v>18795.5</c:v>
                </c:pt>
                <c:pt idx="37592">
                  <c:v>18796</c:v>
                </c:pt>
                <c:pt idx="37593">
                  <c:v>18796.5</c:v>
                </c:pt>
                <c:pt idx="37594">
                  <c:v>18797</c:v>
                </c:pt>
                <c:pt idx="37595">
                  <c:v>18797.5</c:v>
                </c:pt>
                <c:pt idx="37596">
                  <c:v>18798</c:v>
                </c:pt>
                <c:pt idx="37597">
                  <c:v>18798.5</c:v>
                </c:pt>
                <c:pt idx="37598">
                  <c:v>18799</c:v>
                </c:pt>
                <c:pt idx="37599">
                  <c:v>18799.5</c:v>
                </c:pt>
                <c:pt idx="37600">
                  <c:v>18800</c:v>
                </c:pt>
                <c:pt idx="37601">
                  <c:v>18800.5</c:v>
                </c:pt>
                <c:pt idx="37602">
                  <c:v>18801</c:v>
                </c:pt>
                <c:pt idx="37603">
                  <c:v>18801.5</c:v>
                </c:pt>
                <c:pt idx="37604">
                  <c:v>18802</c:v>
                </c:pt>
                <c:pt idx="37605">
                  <c:v>18802.5</c:v>
                </c:pt>
                <c:pt idx="37606">
                  <c:v>18803</c:v>
                </c:pt>
                <c:pt idx="37607">
                  <c:v>18803.5</c:v>
                </c:pt>
                <c:pt idx="37608">
                  <c:v>18804</c:v>
                </c:pt>
                <c:pt idx="37609">
                  <c:v>18804.5</c:v>
                </c:pt>
                <c:pt idx="37610">
                  <c:v>18805</c:v>
                </c:pt>
                <c:pt idx="37611">
                  <c:v>18805.5</c:v>
                </c:pt>
                <c:pt idx="37612">
                  <c:v>18806</c:v>
                </c:pt>
                <c:pt idx="37613">
                  <c:v>18806.5</c:v>
                </c:pt>
                <c:pt idx="37614">
                  <c:v>18807</c:v>
                </c:pt>
                <c:pt idx="37615">
                  <c:v>18807.5</c:v>
                </c:pt>
                <c:pt idx="37616">
                  <c:v>18808</c:v>
                </c:pt>
                <c:pt idx="37617">
                  <c:v>18808.5</c:v>
                </c:pt>
                <c:pt idx="37618">
                  <c:v>18809</c:v>
                </c:pt>
                <c:pt idx="37619">
                  <c:v>18809.5</c:v>
                </c:pt>
                <c:pt idx="37620">
                  <c:v>18810</c:v>
                </c:pt>
                <c:pt idx="37621">
                  <c:v>18810.5</c:v>
                </c:pt>
                <c:pt idx="37622">
                  <c:v>18811</c:v>
                </c:pt>
                <c:pt idx="37623">
                  <c:v>18811.5</c:v>
                </c:pt>
                <c:pt idx="37624">
                  <c:v>18812</c:v>
                </c:pt>
                <c:pt idx="37625">
                  <c:v>18812.5</c:v>
                </c:pt>
                <c:pt idx="37626">
                  <c:v>18813</c:v>
                </c:pt>
                <c:pt idx="37627">
                  <c:v>18813.5</c:v>
                </c:pt>
                <c:pt idx="37628">
                  <c:v>18814</c:v>
                </c:pt>
                <c:pt idx="37629">
                  <c:v>18814.5</c:v>
                </c:pt>
                <c:pt idx="37630">
                  <c:v>18815</c:v>
                </c:pt>
                <c:pt idx="37631">
                  <c:v>18815.5</c:v>
                </c:pt>
                <c:pt idx="37632">
                  <c:v>18816</c:v>
                </c:pt>
                <c:pt idx="37633">
                  <c:v>18816.5</c:v>
                </c:pt>
                <c:pt idx="37634">
                  <c:v>18817</c:v>
                </c:pt>
                <c:pt idx="37635">
                  <c:v>18817.5</c:v>
                </c:pt>
                <c:pt idx="37636">
                  <c:v>18818</c:v>
                </c:pt>
                <c:pt idx="37637">
                  <c:v>18818.5</c:v>
                </c:pt>
                <c:pt idx="37638">
                  <c:v>18819</c:v>
                </c:pt>
                <c:pt idx="37639">
                  <c:v>18819.5</c:v>
                </c:pt>
                <c:pt idx="37640">
                  <c:v>18820</c:v>
                </c:pt>
                <c:pt idx="37641">
                  <c:v>18820.5</c:v>
                </c:pt>
                <c:pt idx="37642">
                  <c:v>18821</c:v>
                </c:pt>
                <c:pt idx="37643">
                  <c:v>18821.5</c:v>
                </c:pt>
                <c:pt idx="37644">
                  <c:v>18822</c:v>
                </c:pt>
                <c:pt idx="37645">
                  <c:v>18822.5</c:v>
                </c:pt>
                <c:pt idx="37646">
                  <c:v>18823</c:v>
                </c:pt>
                <c:pt idx="37647">
                  <c:v>18823.5</c:v>
                </c:pt>
                <c:pt idx="37648">
                  <c:v>18824</c:v>
                </c:pt>
                <c:pt idx="37649">
                  <c:v>18824.5</c:v>
                </c:pt>
                <c:pt idx="37650">
                  <c:v>18825</c:v>
                </c:pt>
                <c:pt idx="37651">
                  <c:v>18825.5</c:v>
                </c:pt>
                <c:pt idx="37652">
                  <c:v>18826</c:v>
                </c:pt>
                <c:pt idx="37653">
                  <c:v>18826.5</c:v>
                </c:pt>
                <c:pt idx="37654">
                  <c:v>18827</c:v>
                </c:pt>
                <c:pt idx="37655">
                  <c:v>18827.5</c:v>
                </c:pt>
                <c:pt idx="37656">
                  <c:v>18828</c:v>
                </c:pt>
                <c:pt idx="37657">
                  <c:v>18828.5</c:v>
                </c:pt>
                <c:pt idx="37658">
                  <c:v>18829</c:v>
                </c:pt>
                <c:pt idx="37659">
                  <c:v>18829.5</c:v>
                </c:pt>
                <c:pt idx="37660">
                  <c:v>18830</c:v>
                </c:pt>
                <c:pt idx="37661">
                  <c:v>18830.5</c:v>
                </c:pt>
                <c:pt idx="37662">
                  <c:v>18831</c:v>
                </c:pt>
                <c:pt idx="37663">
                  <c:v>18831.5</c:v>
                </c:pt>
                <c:pt idx="37664">
                  <c:v>18832</c:v>
                </c:pt>
                <c:pt idx="37665">
                  <c:v>18832.5</c:v>
                </c:pt>
                <c:pt idx="37666">
                  <c:v>18833</c:v>
                </c:pt>
                <c:pt idx="37667">
                  <c:v>18833.5</c:v>
                </c:pt>
                <c:pt idx="37668">
                  <c:v>18834</c:v>
                </c:pt>
                <c:pt idx="37669">
                  <c:v>18834.5</c:v>
                </c:pt>
                <c:pt idx="37670">
                  <c:v>18835</c:v>
                </c:pt>
                <c:pt idx="37671">
                  <c:v>18835.5</c:v>
                </c:pt>
                <c:pt idx="37672">
                  <c:v>18836</c:v>
                </c:pt>
                <c:pt idx="37673">
                  <c:v>18836.5</c:v>
                </c:pt>
                <c:pt idx="37674">
                  <c:v>18837</c:v>
                </c:pt>
                <c:pt idx="37675">
                  <c:v>18837.5</c:v>
                </c:pt>
                <c:pt idx="37676">
                  <c:v>18838</c:v>
                </c:pt>
                <c:pt idx="37677">
                  <c:v>18838.5</c:v>
                </c:pt>
                <c:pt idx="37678">
                  <c:v>18839</c:v>
                </c:pt>
                <c:pt idx="37679">
                  <c:v>18839.5</c:v>
                </c:pt>
                <c:pt idx="37680">
                  <c:v>18840</c:v>
                </c:pt>
                <c:pt idx="37681">
                  <c:v>18840.5</c:v>
                </c:pt>
                <c:pt idx="37682">
                  <c:v>18841</c:v>
                </c:pt>
                <c:pt idx="37683">
                  <c:v>18841.5</c:v>
                </c:pt>
                <c:pt idx="37684">
                  <c:v>18842</c:v>
                </c:pt>
                <c:pt idx="37685">
                  <c:v>18842.5</c:v>
                </c:pt>
                <c:pt idx="37686">
                  <c:v>18843</c:v>
                </c:pt>
                <c:pt idx="37687">
                  <c:v>18843.5</c:v>
                </c:pt>
                <c:pt idx="37688">
                  <c:v>18844</c:v>
                </c:pt>
                <c:pt idx="37689">
                  <c:v>18844.5</c:v>
                </c:pt>
                <c:pt idx="37690">
                  <c:v>18845</c:v>
                </c:pt>
                <c:pt idx="37691">
                  <c:v>18845.5</c:v>
                </c:pt>
                <c:pt idx="37692">
                  <c:v>18846</c:v>
                </c:pt>
                <c:pt idx="37693">
                  <c:v>18846.5</c:v>
                </c:pt>
                <c:pt idx="37694">
                  <c:v>18847</c:v>
                </c:pt>
                <c:pt idx="37695">
                  <c:v>18847.5</c:v>
                </c:pt>
                <c:pt idx="37696">
                  <c:v>18848</c:v>
                </c:pt>
                <c:pt idx="37697">
                  <c:v>18848.5</c:v>
                </c:pt>
                <c:pt idx="37698">
                  <c:v>18849</c:v>
                </c:pt>
                <c:pt idx="37699">
                  <c:v>18849.5</c:v>
                </c:pt>
                <c:pt idx="37700">
                  <c:v>18850</c:v>
                </c:pt>
                <c:pt idx="37701">
                  <c:v>18850.5</c:v>
                </c:pt>
                <c:pt idx="37702">
                  <c:v>18851</c:v>
                </c:pt>
                <c:pt idx="37703">
                  <c:v>18851.5</c:v>
                </c:pt>
                <c:pt idx="37704">
                  <c:v>18852</c:v>
                </c:pt>
                <c:pt idx="37705">
                  <c:v>18852.5</c:v>
                </c:pt>
                <c:pt idx="37706">
                  <c:v>18853</c:v>
                </c:pt>
                <c:pt idx="37707">
                  <c:v>18853.5</c:v>
                </c:pt>
                <c:pt idx="37708">
                  <c:v>18854</c:v>
                </c:pt>
                <c:pt idx="37709">
                  <c:v>18854.5</c:v>
                </c:pt>
                <c:pt idx="37710">
                  <c:v>18855</c:v>
                </c:pt>
                <c:pt idx="37711">
                  <c:v>18855.5</c:v>
                </c:pt>
                <c:pt idx="37712">
                  <c:v>18856</c:v>
                </c:pt>
                <c:pt idx="37713">
                  <c:v>18856.5</c:v>
                </c:pt>
                <c:pt idx="37714">
                  <c:v>18857</c:v>
                </c:pt>
                <c:pt idx="37715">
                  <c:v>18857.5</c:v>
                </c:pt>
                <c:pt idx="37716">
                  <c:v>18858</c:v>
                </c:pt>
                <c:pt idx="37717">
                  <c:v>18858.5</c:v>
                </c:pt>
                <c:pt idx="37718">
                  <c:v>18859</c:v>
                </c:pt>
                <c:pt idx="37719">
                  <c:v>18859.5</c:v>
                </c:pt>
                <c:pt idx="37720">
                  <c:v>18860</c:v>
                </c:pt>
                <c:pt idx="37721">
                  <c:v>18860.5</c:v>
                </c:pt>
                <c:pt idx="37722">
                  <c:v>18861</c:v>
                </c:pt>
                <c:pt idx="37723">
                  <c:v>18861.5</c:v>
                </c:pt>
                <c:pt idx="37724">
                  <c:v>18862</c:v>
                </c:pt>
                <c:pt idx="37725">
                  <c:v>18862.5</c:v>
                </c:pt>
                <c:pt idx="37726">
                  <c:v>18863</c:v>
                </c:pt>
                <c:pt idx="37727">
                  <c:v>18863.5</c:v>
                </c:pt>
                <c:pt idx="37728">
                  <c:v>18864</c:v>
                </c:pt>
                <c:pt idx="37729">
                  <c:v>18864.5</c:v>
                </c:pt>
                <c:pt idx="37730">
                  <c:v>18865</c:v>
                </c:pt>
                <c:pt idx="37731">
                  <c:v>18865.5</c:v>
                </c:pt>
                <c:pt idx="37732">
                  <c:v>18866</c:v>
                </c:pt>
                <c:pt idx="37733">
                  <c:v>18866.5</c:v>
                </c:pt>
                <c:pt idx="37734">
                  <c:v>18867</c:v>
                </c:pt>
                <c:pt idx="37735">
                  <c:v>18867.5</c:v>
                </c:pt>
                <c:pt idx="37736">
                  <c:v>18868</c:v>
                </c:pt>
                <c:pt idx="37737">
                  <c:v>18868.5</c:v>
                </c:pt>
                <c:pt idx="37738">
                  <c:v>18869</c:v>
                </c:pt>
                <c:pt idx="37739">
                  <c:v>18869.5</c:v>
                </c:pt>
                <c:pt idx="37740">
                  <c:v>18870</c:v>
                </c:pt>
                <c:pt idx="37741">
                  <c:v>18870.5</c:v>
                </c:pt>
                <c:pt idx="37742">
                  <c:v>18871</c:v>
                </c:pt>
                <c:pt idx="37743">
                  <c:v>18871.5</c:v>
                </c:pt>
                <c:pt idx="37744">
                  <c:v>18872</c:v>
                </c:pt>
                <c:pt idx="37745">
                  <c:v>18872.5</c:v>
                </c:pt>
                <c:pt idx="37746">
                  <c:v>18873</c:v>
                </c:pt>
                <c:pt idx="37747">
                  <c:v>18873.5</c:v>
                </c:pt>
                <c:pt idx="37748">
                  <c:v>18874</c:v>
                </c:pt>
                <c:pt idx="37749">
                  <c:v>18874.5</c:v>
                </c:pt>
                <c:pt idx="37750">
                  <c:v>18875</c:v>
                </c:pt>
                <c:pt idx="37751">
                  <c:v>18875.5</c:v>
                </c:pt>
                <c:pt idx="37752">
                  <c:v>18876</c:v>
                </c:pt>
                <c:pt idx="37753">
                  <c:v>18876.5</c:v>
                </c:pt>
                <c:pt idx="37754">
                  <c:v>18877</c:v>
                </c:pt>
                <c:pt idx="37755">
                  <c:v>18877.5</c:v>
                </c:pt>
                <c:pt idx="37756">
                  <c:v>18878</c:v>
                </c:pt>
                <c:pt idx="37757">
                  <c:v>18878.5</c:v>
                </c:pt>
                <c:pt idx="37758">
                  <c:v>18879</c:v>
                </c:pt>
                <c:pt idx="37759">
                  <c:v>18879.5</c:v>
                </c:pt>
                <c:pt idx="37760">
                  <c:v>18880</c:v>
                </c:pt>
                <c:pt idx="37761">
                  <c:v>18880.5</c:v>
                </c:pt>
                <c:pt idx="37762">
                  <c:v>18881</c:v>
                </c:pt>
                <c:pt idx="37763">
                  <c:v>18881.5</c:v>
                </c:pt>
                <c:pt idx="37764">
                  <c:v>18882</c:v>
                </c:pt>
                <c:pt idx="37765">
                  <c:v>18882.5</c:v>
                </c:pt>
                <c:pt idx="37766">
                  <c:v>18883</c:v>
                </c:pt>
                <c:pt idx="37767">
                  <c:v>18883.5</c:v>
                </c:pt>
                <c:pt idx="37768">
                  <c:v>18884</c:v>
                </c:pt>
                <c:pt idx="37769">
                  <c:v>18884.5</c:v>
                </c:pt>
                <c:pt idx="37770">
                  <c:v>18885</c:v>
                </c:pt>
                <c:pt idx="37771">
                  <c:v>18885.5</c:v>
                </c:pt>
                <c:pt idx="37772">
                  <c:v>18886</c:v>
                </c:pt>
                <c:pt idx="37773">
                  <c:v>18886.5</c:v>
                </c:pt>
                <c:pt idx="37774">
                  <c:v>18887</c:v>
                </c:pt>
                <c:pt idx="37775">
                  <c:v>18887.5</c:v>
                </c:pt>
                <c:pt idx="37776">
                  <c:v>18888</c:v>
                </c:pt>
                <c:pt idx="37777">
                  <c:v>18888.5</c:v>
                </c:pt>
                <c:pt idx="37778">
                  <c:v>18889</c:v>
                </c:pt>
                <c:pt idx="37779">
                  <c:v>18889.5</c:v>
                </c:pt>
                <c:pt idx="37780">
                  <c:v>18890</c:v>
                </c:pt>
                <c:pt idx="37781">
                  <c:v>18890.5</c:v>
                </c:pt>
                <c:pt idx="37782">
                  <c:v>18891</c:v>
                </c:pt>
                <c:pt idx="37783">
                  <c:v>18891.5</c:v>
                </c:pt>
                <c:pt idx="37784">
                  <c:v>18892</c:v>
                </c:pt>
                <c:pt idx="37785">
                  <c:v>18892.5</c:v>
                </c:pt>
                <c:pt idx="37786">
                  <c:v>18893</c:v>
                </c:pt>
                <c:pt idx="37787">
                  <c:v>18893.5</c:v>
                </c:pt>
                <c:pt idx="37788">
                  <c:v>18894</c:v>
                </c:pt>
                <c:pt idx="37789">
                  <c:v>18894.5</c:v>
                </c:pt>
                <c:pt idx="37790">
                  <c:v>18895</c:v>
                </c:pt>
                <c:pt idx="37791">
                  <c:v>18895.5</c:v>
                </c:pt>
                <c:pt idx="37792">
                  <c:v>18896</c:v>
                </c:pt>
                <c:pt idx="37793">
                  <c:v>18896.5</c:v>
                </c:pt>
                <c:pt idx="37794">
                  <c:v>18897</c:v>
                </c:pt>
                <c:pt idx="37795">
                  <c:v>18897.5</c:v>
                </c:pt>
                <c:pt idx="37796">
                  <c:v>18898</c:v>
                </c:pt>
                <c:pt idx="37797">
                  <c:v>18898.5</c:v>
                </c:pt>
                <c:pt idx="37798">
                  <c:v>18899</c:v>
                </c:pt>
                <c:pt idx="37799">
                  <c:v>18899.5</c:v>
                </c:pt>
                <c:pt idx="37800">
                  <c:v>18900</c:v>
                </c:pt>
                <c:pt idx="37801">
                  <c:v>18900.5</c:v>
                </c:pt>
                <c:pt idx="37802">
                  <c:v>18901</c:v>
                </c:pt>
                <c:pt idx="37803">
                  <c:v>18901.5</c:v>
                </c:pt>
                <c:pt idx="37804">
                  <c:v>18902</c:v>
                </c:pt>
                <c:pt idx="37805">
                  <c:v>18902.5</c:v>
                </c:pt>
                <c:pt idx="37806">
                  <c:v>18903</c:v>
                </c:pt>
                <c:pt idx="37807">
                  <c:v>18903.5</c:v>
                </c:pt>
                <c:pt idx="37808">
                  <c:v>18904</c:v>
                </c:pt>
                <c:pt idx="37809">
                  <c:v>18904.5</c:v>
                </c:pt>
                <c:pt idx="37810">
                  <c:v>18905</c:v>
                </c:pt>
                <c:pt idx="37811">
                  <c:v>18905.5</c:v>
                </c:pt>
                <c:pt idx="37812">
                  <c:v>18906</c:v>
                </c:pt>
                <c:pt idx="37813">
                  <c:v>18906.5</c:v>
                </c:pt>
                <c:pt idx="37814">
                  <c:v>18907</c:v>
                </c:pt>
                <c:pt idx="37815">
                  <c:v>18907.5</c:v>
                </c:pt>
                <c:pt idx="37816">
                  <c:v>18908</c:v>
                </c:pt>
                <c:pt idx="37817">
                  <c:v>18908.5</c:v>
                </c:pt>
                <c:pt idx="37818">
                  <c:v>18909</c:v>
                </c:pt>
                <c:pt idx="37819">
                  <c:v>18909.5</c:v>
                </c:pt>
                <c:pt idx="37820">
                  <c:v>18910</c:v>
                </c:pt>
                <c:pt idx="37821">
                  <c:v>18910.5</c:v>
                </c:pt>
                <c:pt idx="37822">
                  <c:v>18911</c:v>
                </c:pt>
                <c:pt idx="37823">
                  <c:v>18911.5</c:v>
                </c:pt>
                <c:pt idx="37824">
                  <c:v>18912</c:v>
                </c:pt>
                <c:pt idx="37825">
                  <c:v>18912.5</c:v>
                </c:pt>
                <c:pt idx="37826">
                  <c:v>18913</c:v>
                </c:pt>
                <c:pt idx="37827">
                  <c:v>18913.5</c:v>
                </c:pt>
                <c:pt idx="37828">
                  <c:v>18914</c:v>
                </c:pt>
                <c:pt idx="37829">
                  <c:v>18914.5</c:v>
                </c:pt>
                <c:pt idx="37830">
                  <c:v>18915</c:v>
                </c:pt>
                <c:pt idx="37831">
                  <c:v>18915.5</c:v>
                </c:pt>
                <c:pt idx="37832">
                  <c:v>18916</c:v>
                </c:pt>
                <c:pt idx="37833">
                  <c:v>18916.5</c:v>
                </c:pt>
                <c:pt idx="37834">
                  <c:v>18917</c:v>
                </c:pt>
                <c:pt idx="37835">
                  <c:v>18917.5</c:v>
                </c:pt>
                <c:pt idx="37836">
                  <c:v>18918</c:v>
                </c:pt>
                <c:pt idx="37837">
                  <c:v>18918.5</c:v>
                </c:pt>
                <c:pt idx="37838">
                  <c:v>18919</c:v>
                </c:pt>
                <c:pt idx="37839">
                  <c:v>18919.5</c:v>
                </c:pt>
                <c:pt idx="37840">
                  <c:v>18920</c:v>
                </c:pt>
                <c:pt idx="37841">
                  <c:v>18920.5</c:v>
                </c:pt>
                <c:pt idx="37842">
                  <c:v>18921</c:v>
                </c:pt>
                <c:pt idx="37843">
                  <c:v>18921.5</c:v>
                </c:pt>
                <c:pt idx="37844">
                  <c:v>18922</c:v>
                </c:pt>
                <c:pt idx="37845">
                  <c:v>18922.5</c:v>
                </c:pt>
                <c:pt idx="37846">
                  <c:v>18923</c:v>
                </c:pt>
                <c:pt idx="37847">
                  <c:v>18923.5</c:v>
                </c:pt>
                <c:pt idx="37848">
                  <c:v>18924</c:v>
                </c:pt>
                <c:pt idx="37849">
                  <c:v>18924.5</c:v>
                </c:pt>
                <c:pt idx="37850">
                  <c:v>18925</c:v>
                </c:pt>
                <c:pt idx="37851">
                  <c:v>18925.5</c:v>
                </c:pt>
                <c:pt idx="37852">
                  <c:v>18926</c:v>
                </c:pt>
                <c:pt idx="37853">
                  <c:v>18926.5</c:v>
                </c:pt>
                <c:pt idx="37854">
                  <c:v>18927</c:v>
                </c:pt>
                <c:pt idx="37855">
                  <c:v>18927.5</c:v>
                </c:pt>
                <c:pt idx="37856">
                  <c:v>18928</c:v>
                </c:pt>
                <c:pt idx="37857">
                  <c:v>18928.5</c:v>
                </c:pt>
                <c:pt idx="37858">
                  <c:v>18929</c:v>
                </c:pt>
                <c:pt idx="37859">
                  <c:v>18929.5</c:v>
                </c:pt>
                <c:pt idx="37860">
                  <c:v>18930</c:v>
                </c:pt>
                <c:pt idx="37861">
                  <c:v>18930.5</c:v>
                </c:pt>
                <c:pt idx="37862">
                  <c:v>18931</c:v>
                </c:pt>
                <c:pt idx="37863">
                  <c:v>18931.5</c:v>
                </c:pt>
                <c:pt idx="37864">
                  <c:v>18932</c:v>
                </c:pt>
                <c:pt idx="37865">
                  <c:v>18932.5</c:v>
                </c:pt>
                <c:pt idx="37866">
                  <c:v>18933</c:v>
                </c:pt>
                <c:pt idx="37867">
                  <c:v>18933.5</c:v>
                </c:pt>
                <c:pt idx="37868">
                  <c:v>18934</c:v>
                </c:pt>
                <c:pt idx="37869">
                  <c:v>18934.5</c:v>
                </c:pt>
                <c:pt idx="37870">
                  <c:v>18935</c:v>
                </c:pt>
                <c:pt idx="37871">
                  <c:v>18935.5</c:v>
                </c:pt>
                <c:pt idx="37872">
                  <c:v>18936</c:v>
                </c:pt>
                <c:pt idx="37873">
                  <c:v>18936.5</c:v>
                </c:pt>
                <c:pt idx="37874">
                  <c:v>18937</c:v>
                </c:pt>
                <c:pt idx="37875">
                  <c:v>18937.5</c:v>
                </c:pt>
                <c:pt idx="37876">
                  <c:v>18938</c:v>
                </c:pt>
                <c:pt idx="37877">
                  <c:v>18938.5</c:v>
                </c:pt>
                <c:pt idx="37878">
                  <c:v>18939</c:v>
                </c:pt>
                <c:pt idx="37879">
                  <c:v>18939.5</c:v>
                </c:pt>
                <c:pt idx="37880">
                  <c:v>18940</c:v>
                </c:pt>
                <c:pt idx="37881">
                  <c:v>18940.5</c:v>
                </c:pt>
                <c:pt idx="37882">
                  <c:v>18941</c:v>
                </c:pt>
                <c:pt idx="37883">
                  <c:v>18941.5</c:v>
                </c:pt>
                <c:pt idx="37884">
                  <c:v>18942</c:v>
                </c:pt>
                <c:pt idx="37885">
                  <c:v>18942.5</c:v>
                </c:pt>
                <c:pt idx="37886">
                  <c:v>18943</c:v>
                </c:pt>
                <c:pt idx="37887">
                  <c:v>18943.5</c:v>
                </c:pt>
                <c:pt idx="37888">
                  <c:v>18944</c:v>
                </c:pt>
                <c:pt idx="37889">
                  <c:v>18944.5</c:v>
                </c:pt>
                <c:pt idx="37890">
                  <c:v>18945</c:v>
                </c:pt>
                <c:pt idx="37891">
                  <c:v>18945.5</c:v>
                </c:pt>
                <c:pt idx="37892">
                  <c:v>18946</c:v>
                </c:pt>
                <c:pt idx="37893">
                  <c:v>18946.5</c:v>
                </c:pt>
                <c:pt idx="37894">
                  <c:v>18947</c:v>
                </c:pt>
                <c:pt idx="37895">
                  <c:v>18947.5</c:v>
                </c:pt>
                <c:pt idx="37896">
                  <c:v>18948</c:v>
                </c:pt>
                <c:pt idx="37897">
                  <c:v>18948.5</c:v>
                </c:pt>
                <c:pt idx="37898">
                  <c:v>18949</c:v>
                </c:pt>
                <c:pt idx="37899">
                  <c:v>18949.5</c:v>
                </c:pt>
                <c:pt idx="37900">
                  <c:v>18950</c:v>
                </c:pt>
                <c:pt idx="37901">
                  <c:v>18950.5</c:v>
                </c:pt>
                <c:pt idx="37902">
                  <c:v>18951</c:v>
                </c:pt>
                <c:pt idx="37903">
                  <c:v>18951.5</c:v>
                </c:pt>
                <c:pt idx="37904">
                  <c:v>18952</c:v>
                </c:pt>
                <c:pt idx="37905">
                  <c:v>18952.5</c:v>
                </c:pt>
                <c:pt idx="37906">
                  <c:v>18953</c:v>
                </c:pt>
                <c:pt idx="37907">
                  <c:v>18953.5</c:v>
                </c:pt>
                <c:pt idx="37908">
                  <c:v>18954</c:v>
                </c:pt>
                <c:pt idx="37909">
                  <c:v>18954.5</c:v>
                </c:pt>
                <c:pt idx="37910">
                  <c:v>18955</c:v>
                </c:pt>
                <c:pt idx="37911">
                  <c:v>18955.5</c:v>
                </c:pt>
                <c:pt idx="37912">
                  <c:v>18956</c:v>
                </c:pt>
                <c:pt idx="37913">
                  <c:v>18956.5</c:v>
                </c:pt>
                <c:pt idx="37914">
                  <c:v>18957</c:v>
                </c:pt>
                <c:pt idx="37915">
                  <c:v>18957.5</c:v>
                </c:pt>
                <c:pt idx="37916">
                  <c:v>18958</c:v>
                </c:pt>
                <c:pt idx="37917">
                  <c:v>18958.5</c:v>
                </c:pt>
                <c:pt idx="37918">
                  <c:v>18959</c:v>
                </c:pt>
                <c:pt idx="37919">
                  <c:v>18959.5</c:v>
                </c:pt>
                <c:pt idx="37920">
                  <c:v>18960</c:v>
                </c:pt>
                <c:pt idx="37921">
                  <c:v>18960.5</c:v>
                </c:pt>
                <c:pt idx="37922">
                  <c:v>18961</c:v>
                </c:pt>
                <c:pt idx="37923">
                  <c:v>18961.5</c:v>
                </c:pt>
                <c:pt idx="37924">
                  <c:v>18962</c:v>
                </c:pt>
                <c:pt idx="37925">
                  <c:v>18962.5</c:v>
                </c:pt>
                <c:pt idx="37926">
                  <c:v>18963</c:v>
                </c:pt>
                <c:pt idx="37927">
                  <c:v>18963.5</c:v>
                </c:pt>
                <c:pt idx="37928">
                  <c:v>18964</c:v>
                </c:pt>
                <c:pt idx="37929">
                  <c:v>18964.5</c:v>
                </c:pt>
                <c:pt idx="37930">
                  <c:v>18965</c:v>
                </c:pt>
                <c:pt idx="37931">
                  <c:v>18965.5</c:v>
                </c:pt>
                <c:pt idx="37932">
                  <c:v>18966</c:v>
                </c:pt>
                <c:pt idx="37933">
                  <c:v>18966.5</c:v>
                </c:pt>
                <c:pt idx="37934">
                  <c:v>18967</c:v>
                </c:pt>
                <c:pt idx="37935">
                  <c:v>18967.5</c:v>
                </c:pt>
                <c:pt idx="37936">
                  <c:v>18968</c:v>
                </c:pt>
                <c:pt idx="37937">
                  <c:v>18968.5</c:v>
                </c:pt>
                <c:pt idx="37938">
                  <c:v>18969</c:v>
                </c:pt>
                <c:pt idx="37939">
                  <c:v>18969.5</c:v>
                </c:pt>
                <c:pt idx="37940">
                  <c:v>18970</c:v>
                </c:pt>
                <c:pt idx="37941">
                  <c:v>18970.5</c:v>
                </c:pt>
                <c:pt idx="37942">
                  <c:v>18971</c:v>
                </c:pt>
                <c:pt idx="37943">
                  <c:v>18971.5</c:v>
                </c:pt>
                <c:pt idx="37944">
                  <c:v>18972</c:v>
                </c:pt>
                <c:pt idx="37945">
                  <c:v>18972.5</c:v>
                </c:pt>
                <c:pt idx="37946">
                  <c:v>18973</c:v>
                </c:pt>
                <c:pt idx="37947">
                  <c:v>18973.5</c:v>
                </c:pt>
                <c:pt idx="37948">
                  <c:v>18974</c:v>
                </c:pt>
                <c:pt idx="37949">
                  <c:v>18974.5</c:v>
                </c:pt>
                <c:pt idx="37950">
                  <c:v>18975</c:v>
                </c:pt>
                <c:pt idx="37951">
                  <c:v>18975.5</c:v>
                </c:pt>
                <c:pt idx="37952">
                  <c:v>18976</c:v>
                </c:pt>
                <c:pt idx="37953">
                  <c:v>18976.5</c:v>
                </c:pt>
                <c:pt idx="37954">
                  <c:v>18977</c:v>
                </c:pt>
                <c:pt idx="37955">
                  <c:v>18977.5</c:v>
                </c:pt>
                <c:pt idx="37956">
                  <c:v>18978</c:v>
                </c:pt>
                <c:pt idx="37957">
                  <c:v>18978.5</c:v>
                </c:pt>
                <c:pt idx="37958">
                  <c:v>18979</c:v>
                </c:pt>
                <c:pt idx="37959">
                  <c:v>18979.5</c:v>
                </c:pt>
                <c:pt idx="37960">
                  <c:v>18980</c:v>
                </c:pt>
                <c:pt idx="37961">
                  <c:v>18980.5</c:v>
                </c:pt>
                <c:pt idx="37962">
                  <c:v>18981</c:v>
                </c:pt>
                <c:pt idx="37963">
                  <c:v>18981.5</c:v>
                </c:pt>
                <c:pt idx="37964">
                  <c:v>18982</c:v>
                </c:pt>
                <c:pt idx="37965">
                  <c:v>18982.5</c:v>
                </c:pt>
                <c:pt idx="37966">
                  <c:v>18983</c:v>
                </c:pt>
                <c:pt idx="37967">
                  <c:v>18983.5</c:v>
                </c:pt>
                <c:pt idx="37968">
                  <c:v>18984</c:v>
                </c:pt>
                <c:pt idx="37969">
                  <c:v>18984.5</c:v>
                </c:pt>
                <c:pt idx="37970">
                  <c:v>18985</c:v>
                </c:pt>
                <c:pt idx="37971">
                  <c:v>18985.5</c:v>
                </c:pt>
                <c:pt idx="37972">
                  <c:v>18986</c:v>
                </c:pt>
                <c:pt idx="37973">
                  <c:v>18986.5</c:v>
                </c:pt>
                <c:pt idx="37974">
                  <c:v>18987</c:v>
                </c:pt>
                <c:pt idx="37975">
                  <c:v>18987.5</c:v>
                </c:pt>
                <c:pt idx="37976">
                  <c:v>18988</c:v>
                </c:pt>
                <c:pt idx="37977">
                  <c:v>18988.5</c:v>
                </c:pt>
                <c:pt idx="37978">
                  <c:v>18989</c:v>
                </c:pt>
                <c:pt idx="37979">
                  <c:v>18989.5</c:v>
                </c:pt>
                <c:pt idx="37980">
                  <c:v>18990</c:v>
                </c:pt>
                <c:pt idx="37981">
                  <c:v>18990.5</c:v>
                </c:pt>
                <c:pt idx="37982">
                  <c:v>18991</c:v>
                </c:pt>
                <c:pt idx="37983">
                  <c:v>18991.5</c:v>
                </c:pt>
                <c:pt idx="37984">
                  <c:v>18992</c:v>
                </c:pt>
                <c:pt idx="37985">
                  <c:v>18992.5</c:v>
                </c:pt>
                <c:pt idx="37986">
                  <c:v>18993</c:v>
                </c:pt>
                <c:pt idx="37987">
                  <c:v>18993.5</c:v>
                </c:pt>
                <c:pt idx="37988">
                  <c:v>18994</c:v>
                </c:pt>
                <c:pt idx="37989">
                  <c:v>18994.5</c:v>
                </c:pt>
                <c:pt idx="37990">
                  <c:v>18995</c:v>
                </c:pt>
                <c:pt idx="37991">
                  <c:v>18995.5</c:v>
                </c:pt>
                <c:pt idx="37992">
                  <c:v>18996</c:v>
                </c:pt>
                <c:pt idx="37993">
                  <c:v>18996.5</c:v>
                </c:pt>
                <c:pt idx="37994">
                  <c:v>18997</c:v>
                </c:pt>
                <c:pt idx="37995">
                  <c:v>18997.5</c:v>
                </c:pt>
                <c:pt idx="37996">
                  <c:v>18998</c:v>
                </c:pt>
                <c:pt idx="37997">
                  <c:v>18998.5</c:v>
                </c:pt>
                <c:pt idx="37998">
                  <c:v>18999</c:v>
                </c:pt>
                <c:pt idx="37999">
                  <c:v>18999.5</c:v>
                </c:pt>
                <c:pt idx="38000">
                  <c:v>19000</c:v>
                </c:pt>
                <c:pt idx="38001">
                  <c:v>19000.5</c:v>
                </c:pt>
                <c:pt idx="38002">
                  <c:v>19001</c:v>
                </c:pt>
                <c:pt idx="38003">
                  <c:v>19001.5</c:v>
                </c:pt>
                <c:pt idx="38004">
                  <c:v>19002</c:v>
                </c:pt>
                <c:pt idx="38005">
                  <c:v>19002.5</c:v>
                </c:pt>
                <c:pt idx="38006">
                  <c:v>19003</c:v>
                </c:pt>
                <c:pt idx="38007">
                  <c:v>19003.5</c:v>
                </c:pt>
                <c:pt idx="38008">
                  <c:v>19004</c:v>
                </c:pt>
                <c:pt idx="38009">
                  <c:v>19004.5</c:v>
                </c:pt>
                <c:pt idx="38010">
                  <c:v>19005</c:v>
                </c:pt>
                <c:pt idx="38011">
                  <c:v>19005.5</c:v>
                </c:pt>
                <c:pt idx="38012">
                  <c:v>19006</c:v>
                </c:pt>
                <c:pt idx="38013">
                  <c:v>19006.5</c:v>
                </c:pt>
                <c:pt idx="38014">
                  <c:v>19007</c:v>
                </c:pt>
                <c:pt idx="38015">
                  <c:v>19007.5</c:v>
                </c:pt>
                <c:pt idx="38016">
                  <c:v>19008</c:v>
                </c:pt>
                <c:pt idx="38017">
                  <c:v>19008.5</c:v>
                </c:pt>
                <c:pt idx="38018">
                  <c:v>19009</c:v>
                </c:pt>
                <c:pt idx="38019">
                  <c:v>19009.5</c:v>
                </c:pt>
                <c:pt idx="38020">
                  <c:v>19010</c:v>
                </c:pt>
                <c:pt idx="38021">
                  <c:v>19010.5</c:v>
                </c:pt>
                <c:pt idx="38022">
                  <c:v>19011</c:v>
                </c:pt>
                <c:pt idx="38023">
                  <c:v>19011.5</c:v>
                </c:pt>
                <c:pt idx="38024">
                  <c:v>19012</c:v>
                </c:pt>
                <c:pt idx="38025">
                  <c:v>19012.5</c:v>
                </c:pt>
                <c:pt idx="38026">
                  <c:v>19013</c:v>
                </c:pt>
                <c:pt idx="38027">
                  <c:v>19013.5</c:v>
                </c:pt>
                <c:pt idx="38028">
                  <c:v>19014</c:v>
                </c:pt>
                <c:pt idx="38029">
                  <c:v>19014.5</c:v>
                </c:pt>
                <c:pt idx="38030">
                  <c:v>19015</c:v>
                </c:pt>
                <c:pt idx="38031">
                  <c:v>19015.5</c:v>
                </c:pt>
                <c:pt idx="38032">
                  <c:v>19016</c:v>
                </c:pt>
                <c:pt idx="38033">
                  <c:v>19016.5</c:v>
                </c:pt>
                <c:pt idx="38034">
                  <c:v>19017</c:v>
                </c:pt>
                <c:pt idx="38035">
                  <c:v>19017.5</c:v>
                </c:pt>
                <c:pt idx="38036">
                  <c:v>19018</c:v>
                </c:pt>
                <c:pt idx="38037">
                  <c:v>19018.5</c:v>
                </c:pt>
                <c:pt idx="38038">
                  <c:v>19019</c:v>
                </c:pt>
                <c:pt idx="38039">
                  <c:v>19019.5</c:v>
                </c:pt>
                <c:pt idx="38040">
                  <c:v>19020</c:v>
                </c:pt>
                <c:pt idx="38041">
                  <c:v>19020.5</c:v>
                </c:pt>
                <c:pt idx="38042">
                  <c:v>19021</c:v>
                </c:pt>
                <c:pt idx="38043">
                  <c:v>19021.5</c:v>
                </c:pt>
                <c:pt idx="38044">
                  <c:v>19022</c:v>
                </c:pt>
                <c:pt idx="38045">
                  <c:v>19022.5</c:v>
                </c:pt>
                <c:pt idx="38046">
                  <c:v>19023</c:v>
                </c:pt>
                <c:pt idx="38047">
                  <c:v>19023.5</c:v>
                </c:pt>
                <c:pt idx="38048">
                  <c:v>19024</c:v>
                </c:pt>
                <c:pt idx="38049">
                  <c:v>19024.5</c:v>
                </c:pt>
                <c:pt idx="38050">
                  <c:v>19025</c:v>
                </c:pt>
                <c:pt idx="38051">
                  <c:v>19025.5</c:v>
                </c:pt>
                <c:pt idx="38052">
                  <c:v>19026</c:v>
                </c:pt>
                <c:pt idx="38053">
                  <c:v>19026.5</c:v>
                </c:pt>
                <c:pt idx="38054">
                  <c:v>19027</c:v>
                </c:pt>
                <c:pt idx="38055">
                  <c:v>19027.5</c:v>
                </c:pt>
                <c:pt idx="38056">
                  <c:v>19028</c:v>
                </c:pt>
                <c:pt idx="38057">
                  <c:v>19028.5</c:v>
                </c:pt>
                <c:pt idx="38058">
                  <c:v>19029</c:v>
                </c:pt>
                <c:pt idx="38059">
                  <c:v>19029.5</c:v>
                </c:pt>
                <c:pt idx="38060">
                  <c:v>19030</c:v>
                </c:pt>
                <c:pt idx="38061">
                  <c:v>19030.5</c:v>
                </c:pt>
                <c:pt idx="38062">
                  <c:v>19031</c:v>
                </c:pt>
                <c:pt idx="38063">
                  <c:v>19031.5</c:v>
                </c:pt>
                <c:pt idx="38064">
                  <c:v>19032</c:v>
                </c:pt>
                <c:pt idx="38065">
                  <c:v>19032.5</c:v>
                </c:pt>
                <c:pt idx="38066">
                  <c:v>19033</c:v>
                </c:pt>
                <c:pt idx="38067">
                  <c:v>19033.5</c:v>
                </c:pt>
                <c:pt idx="38068">
                  <c:v>19034</c:v>
                </c:pt>
                <c:pt idx="38069">
                  <c:v>19034.5</c:v>
                </c:pt>
                <c:pt idx="38070">
                  <c:v>19035</c:v>
                </c:pt>
                <c:pt idx="38071">
                  <c:v>19035.5</c:v>
                </c:pt>
                <c:pt idx="38072">
                  <c:v>19036</c:v>
                </c:pt>
                <c:pt idx="38073">
                  <c:v>19036.5</c:v>
                </c:pt>
                <c:pt idx="38074">
                  <c:v>19037</c:v>
                </c:pt>
                <c:pt idx="38075">
                  <c:v>19037.5</c:v>
                </c:pt>
                <c:pt idx="38076">
                  <c:v>19038</c:v>
                </c:pt>
                <c:pt idx="38077">
                  <c:v>19038.5</c:v>
                </c:pt>
                <c:pt idx="38078">
                  <c:v>19039</c:v>
                </c:pt>
                <c:pt idx="38079">
                  <c:v>19039.5</c:v>
                </c:pt>
                <c:pt idx="38080">
                  <c:v>19040</c:v>
                </c:pt>
                <c:pt idx="38081">
                  <c:v>19040.5</c:v>
                </c:pt>
                <c:pt idx="38082">
                  <c:v>19041</c:v>
                </c:pt>
                <c:pt idx="38083">
                  <c:v>19041.5</c:v>
                </c:pt>
                <c:pt idx="38084">
                  <c:v>19042</c:v>
                </c:pt>
                <c:pt idx="38085">
                  <c:v>19042.5</c:v>
                </c:pt>
                <c:pt idx="38086">
                  <c:v>19043</c:v>
                </c:pt>
                <c:pt idx="38087">
                  <c:v>19043.5</c:v>
                </c:pt>
                <c:pt idx="38088">
                  <c:v>19044</c:v>
                </c:pt>
                <c:pt idx="38089">
                  <c:v>19044.5</c:v>
                </c:pt>
                <c:pt idx="38090">
                  <c:v>19045</c:v>
                </c:pt>
                <c:pt idx="38091">
                  <c:v>19045.5</c:v>
                </c:pt>
                <c:pt idx="38092">
                  <c:v>19046</c:v>
                </c:pt>
                <c:pt idx="38093">
                  <c:v>19046.5</c:v>
                </c:pt>
                <c:pt idx="38094">
                  <c:v>19047</c:v>
                </c:pt>
                <c:pt idx="38095">
                  <c:v>19047.5</c:v>
                </c:pt>
                <c:pt idx="38096">
                  <c:v>19048</c:v>
                </c:pt>
                <c:pt idx="38097">
                  <c:v>19048.5</c:v>
                </c:pt>
                <c:pt idx="38098">
                  <c:v>19049</c:v>
                </c:pt>
                <c:pt idx="38099">
                  <c:v>19049.5</c:v>
                </c:pt>
                <c:pt idx="38100">
                  <c:v>19050</c:v>
                </c:pt>
                <c:pt idx="38101">
                  <c:v>19050.5</c:v>
                </c:pt>
                <c:pt idx="38102">
                  <c:v>19051</c:v>
                </c:pt>
                <c:pt idx="38103">
                  <c:v>19051.5</c:v>
                </c:pt>
                <c:pt idx="38104">
                  <c:v>19052</c:v>
                </c:pt>
                <c:pt idx="38105">
                  <c:v>19052.5</c:v>
                </c:pt>
                <c:pt idx="38106">
                  <c:v>19053</c:v>
                </c:pt>
                <c:pt idx="38107">
                  <c:v>19053.5</c:v>
                </c:pt>
                <c:pt idx="38108">
                  <c:v>19054</c:v>
                </c:pt>
                <c:pt idx="38109">
                  <c:v>19054.5</c:v>
                </c:pt>
                <c:pt idx="38110">
                  <c:v>19055</c:v>
                </c:pt>
                <c:pt idx="38111">
                  <c:v>19055.5</c:v>
                </c:pt>
                <c:pt idx="38112">
                  <c:v>19056</c:v>
                </c:pt>
                <c:pt idx="38113">
                  <c:v>19056.5</c:v>
                </c:pt>
                <c:pt idx="38114">
                  <c:v>19057</c:v>
                </c:pt>
                <c:pt idx="38115">
                  <c:v>19057.5</c:v>
                </c:pt>
                <c:pt idx="38116">
                  <c:v>19058</c:v>
                </c:pt>
                <c:pt idx="38117">
                  <c:v>19058.5</c:v>
                </c:pt>
                <c:pt idx="38118">
                  <c:v>19059</c:v>
                </c:pt>
                <c:pt idx="38119">
                  <c:v>19059.5</c:v>
                </c:pt>
                <c:pt idx="38120">
                  <c:v>19060</c:v>
                </c:pt>
                <c:pt idx="38121">
                  <c:v>19060.5</c:v>
                </c:pt>
                <c:pt idx="38122">
                  <c:v>19061</c:v>
                </c:pt>
                <c:pt idx="38123">
                  <c:v>19061.5</c:v>
                </c:pt>
                <c:pt idx="38124">
                  <c:v>19062</c:v>
                </c:pt>
                <c:pt idx="38125">
                  <c:v>19062.5</c:v>
                </c:pt>
                <c:pt idx="38126">
                  <c:v>19063</c:v>
                </c:pt>
                <c:pt idx="38127">
                  <c:v>19063.5</c:v>
                </c:pt>
                <c:pt idx="38128">
                  <c:v>19064</c:v>
                </c:pt>
                <c:pt idx="38129">
                  <c:v>19064.5</c:v>
                </c:pt>
                <c:pt idx="38130">
                  <c:v>19065</c:v>
                </c:pt>
                <c:pt idx="38131">
                  <c:v>19065.5</c:v>
                </c:pt>
                <c:pt idx="38132">
                  <c:v>19066</c:v>
                </c:pt>
                <c:pt idx="38133">
                  <c:v>19066.5</c:v>
                </c:pt>
                <c:pt idx="38134">
                  <c:v>19067</c:v>
                </c:pt>
                <c:pt idx="38135">
                  <c:v>19067.5</c:v>
                </c:pt>
                <c:pt idx="38136">
                  <c:v>19068</c:v>
                </c:pt>
                <c:pt idx="38137">
                  <c:v>19068.5</c:v>
                </c:pt>
                <c:pt idx="38138">
                  <c:v>19069</c:v>
                </c:pt>
                <c:pt idx="38139">
                  <c:v>19069.5</c:v>
                </c:pt>
                <c:pt idx="38140">
                  <c:v>19070</c:v>
                </c:pt>
                <c:pt idx="38141">
                  <c:v>19070.5</c:v>
                </c:pt>
                <c:pt idx="38142">
                  <c:v>19071</c:v>
                </c:pt>
                <c:pt idx="38143">
                  <c:v>19071.5</c:v>
                </c:pt>
                <c:pt idx="38144">
                  <c:v>19072</c:v>
                </c:pt>
                <c:pt idx="38145">
                  <c:v>19072.5</c:v>
                </c:pt>
                <c:pt idx="38146">
                  <c:v>19073</c:v>
                </c:pt>
                <c:pt idx="38147">
                  <c:v>19073.5</c:v>
                </c:pt>
                <c:pt idx="38148">
                  <c:v>19074</c:v>
                </c:pt>
                <c:pt idx="38149">
                  <c:v>19074.5</c:v>
                </c:pt>
                <c:pt idx="38150">
                  <c:v>19075</c:v>
                </c:pt>
                <c:pt idx="38151">
                  <c:v>19075.5</c:v>
                </c:pt>
                <c:pt idx="38152">
                  <c:v>19076</c:v>
                </c:pt>
                <c:pt idx="38153">
                  <c:v>19076.5</c:v>
                </c:pt>
                <c:pt idx="38154">
                  <c:v>19077</c:v>
                </c:pt>
                <c:pt idx="38155">
                  <c:v>19077.5</c:v>
                </c:pt>
                <c:pt idx="38156">
                  <c:v>19078</c:v>
                </c:pt>
                <c:pt idx="38157">
                  <c:v>19078.5</c:v>
                </c:pt>
                <c:pt idx="38158">
                  <c:v>19079</c:v>
                </c:pt>
                <c:pt idx="38159">
                  <c:v>19079.5</c:v>
                </c:pt>
                <c:pt idx="38160">
                  <c:v>19080</c:v>
                </c:pt>
                <c:pt idx="38161">
                  <c:v>19080.5</c:v>
                </c:pt>
                <c:pt idx="38162">
                  <c:v>19081</c:v>
                </c:pt>
                <c:pt idx="38163">
                  <c:v>19081.5</c:v>
                </c:pt>
                <c:pt idx="38164">
                  <c:v>19082</c:v>
                </c:pt>
                <c:pt idx="38165">
                  <c:v>19082.5</c:v>
                </c:pt>
                <c:pt idx="38166">
                  <c:v>19083</c:v>
                </c:pt>
                <c:pt idx="38167">
                  <c:v>19083.5</c:v>
                </c:pt>
                <c:pt idx="38168">
                  <c:v>19084</c:v>
                </c:pt>
                <c:pt idx="38169">
                  <c:v>19084.5</c:v>
                </c:pt>
                <c:pt idx="38170">
                  <c:v>19085</c:v>
                </c:pt>
                <c:pt idx="38171">
                  <c:v>19085.5</c:v>
                </c:pt>
                <c:pt idx="38172">
                  <c:v>19086</c:v>
                </c:pt>
                <c:pt idx="38173">
                  <c:v>19086.5</c:v>
                </c:pt>
                <c:pt idx="38174">
                  <c:v>19087</c:v>
                </c:pt>
                <c:pt idx="38175">
                  <c:v>19087.5</c:v>
                </c:pt>
                <c:pt idx="38176">
                  <c:v>19088</c:v>
                </c:pt>
                <c:pt idx="38177">
                  <c:v>19088.5</c:v>
                </c:pt>
                <c:pt idx="38178">
                  <c:v>19089</c:v>
                </c:pt>
                <c:pt idx="38179">
                  <c:v>19089.5</c:v>
                </c:pt>
                <c:pt idx="38180">
                  <c:v>19090</c:v>
                </c:pt>
                <c:pt idx="38181">
                  <c:v>19090.5</c:v>
                </c:pt>
                <c:pt idx="38182">
                  <c:v>19091</c:v>
                </c:pt>
                <c:pt idx="38183">
                  <c:v>19091.5</c:v>
                </c:pt>
                <c:pt idx="38184">
                  <c:v>19092</c:v>
                </c:pt>
                <c:pt idx="38185">
                  <c:v>19092.5</c:v>
                </c:pt>
                <c:pt idx="38186">
                  <c:v>19093</c:v>
                </c:pt>
                <c:pt idx="38187">
                  <c:v>19093.5</c:v>
                </c:pt>
                <c:pt idx="38188">
                  <c:v>19094</c:v>
                </c:pt>
                <c:pt idx="38189">
                  <c:v>19094.5</c:v>
                </c:pt>
                <c:pt idx="38190">
                  <c:v>19095</c:v>
                </c:pt>
                <c:pt idx="38191">
                  <c:v>19095.5</c:v>
                </c:pt>
                <c:pt idx="38192">
                  <c:v>19096</c:v>
                </c:pt>
                <c:pt idx="38193">
                  <c:v>19096.5</c:v>
                </c:pt>
                <c:pt idx="38194">
                  <c:v>19097</c:v>
                </c:pt>
                <c:pt idx="38195">
                  <c:v>19097.5</c:v>
                </c:pt>
                <c:pt idx="38196">
                  <c:v>19098</c:v>
                </c:pt>
                <c:pt idx="38197">
                  <c:v>19098.5</c:v>
                </c:pt>
                <c:pt idx="38198">
                  <c:v>19099</c:v>
                </c:pt>
                <c:pt idx="38199">
                  <c:v>19099.5</c:v>
                </c:pt>
                <c:pt idx="38200">
                  <c:v>19100</c:v>
                </c:pt>
                <c:pt idx="38201">
                  <c:v>19100.5</c:v>
                </c:pt>
                <c:pt idx="38202">
                  <c:v>19101</c:v>
                </c:pt>
                <c:pt idx="38203">
                  <c:v>19101.5</c:v>
                </c:pt>
                <c:pt idx="38204">
                  <c:v>19102</c:v>
                </c:pt>
                <c:pt idx="38205">
                  <c:v>19102.5</c:v>
                </c:pt>
                <c:pt idx="38206">
                  <c:v>19103</c:v>
                </c:pt>
                <c:pt idx="38207">
                  <c:v>19103.5</c:v>
                </c:pt>
                <c:pt idx="38208">
                  <c:v>19104</c:v>
                </c:pt>
                <c:pt idx="38209">
                  <c:v>19104.5</c:v>
                </c:pt>
                <c:pt idx="38210">
                  <c:v>19105</c:v>
                </c:pt>
                <c:pt idx="38211">
                  <c:v>19105.5</c:v>
                </c:pt>
                <c:pt idx="38212">
                  <c:v>19106</c:v>
                </c:pt>
                <c:pt idx="38213">
                  <c:v>19106.5</c:v>
                </c:pt>
                <c:pt idx="38214">
                  <c:v>19107</c:v>
                </c:pt>
                <c:pt idx="38215">
                  <c:v>19107.5</c:v>
                </c:pt>
                <c:pt idx="38216">
                  <c:v>19108</c:v>
                </c:pt>
                <c:pt idx="38217">
                  <c:v>19108.5</c:v>
                </c:pt>
                <c:pt idx="38218">
                  <c:v>19109</c:v>
                </c:pt>
                <c:pt idx="38219">
                  <c:v>19109.5</c:v>
                </c:pt>
                <c:pt idx="38220">
                  <c:v>19110</c:v>
                </c:pt>
                <c:pt idx="38221">
                  <c:v>19110.5</c:v>
                </c:pt>
                <c:pt idx="38222">
                  <c:v>19111</c:v>
                </c:pt>
                <c:pt idx="38223">
                  <c:v>19111.5</c:v>
                </c:pt>
                <c:pt idx="38224">
                  <c:v>19112</c:v>
                </c:pt>
                <c:pt idx="38225">
                  <c:v>19112.5</c:v>
                </c:pt>
                <c:pt idx="38226">
                  <c:v>19113</c:v>
                </c:pt>
                <c:pt idx="38227">
                  <c:v>19113.5</c:v>
                </c:pt>
                <c:pt idx="38228">
                  <c:v>19114</c:v>
                </c:pt>
                <c:pt idx="38229">
                  <c:v>19114.5</c:v>
                </c:pt>
                <c:pt idx="38230">
                  <c:v>19115</c:v>
                </c:pt>
                <c:pt idx="38231">
                  <c:v>19115.5</c:v>
                </c:pt>
                <c:pt idx="38232">
                  <c:v>19116</c:v>
                </c:pt>
                <c:pt idx="38233">
                  <c:v>19116.5</c:v>
                </c:pt>
                <c:pt idx="38234">
                  <c:v>19117</c:v>
                </c:pt>
                <c:pt idx="38235">
                  <c:v>19117.5</c:v>
                </c:pt>
                <c:pt idx="38236">
                  <c:v>19118</c:v>
                </c:pt>
                <c:pt idx="38237">
                  <c:v>19118.5</c:v>
                </c:pt>
                <c:pt idx="38238">
                  <c:v>19119</c:v>
                </c:pt>
                <c:pt idx="38239">
                  <c:v>19119.5</c:v>
                </c:pt>
                <c:pt idx="38240">
                  <c:v>19120</c:v>
                </c:pt>
                <c:pt idx="38241">
                  <c:v>19120.5</c:v>
                </c:pt>
                <c:pt idx="38242">
                  <c:v>19121</c:v>
                </c:pt>
                <c:pt idx="38243">
                  <c:v>19121.5</c:v>
                </c:pt>
                <c:pt idx="38244">
                  <c:v>19122</c:v>
                </c:pt>
                <c:pt idx="38245">
                  <c:v>19122.5</c:v>
                </c:pt>
                <c:pt idx="38246">
                  <c:v>19123</c:v>
                </c:pt>
                <c:pt idx="38247">
                  <c:v>19123.5</c:v>
                </c:pt>
                <c:pt idx="38248">
                  <c:v>19124</c:v>
                </c:pt>
                <c:pt idx="38249">
                  <c:v>19124.5</c:v>
                </c:pt>
                <c:pt idx="38250">
                  <c:v>19125</c:v>
                </c:pt>
                <c:pt idx="38251">
                  <c:v>19125.5</c:v>
                </c:pt>
                <c:pt idx="38252">
                  <c:v>19126</c:v>
                </c:pt>
                <c:pt idx="38253">
                  <c:v>19126.5</c:v>
                </c:pt>
                <c:pt idx="38254">
                  <c:v>19127</c:v>
                </c:pt>
                <c:pt idx="38255">
                  <c:v>19127.5</c:v>
                </c:pt>
                <c:pt idx="38256">
                  <c:v>19128</c:v>
                </c:pt>
                <c:pt idx="38257">
                  <c:v>19128.5</c:v>
                </c:pt>
                <c:pt idx="38258">
                  <c:v>19129</c:v>
                </c:pt>
                <c:pt idx="38259">
                  <c:v>19129.5</c:v>
                </c:pt>
                <c:pt idx="38260">
                  <c:v>19130</c:v>
                </c:pt>
                <c:pt idx="38261">
                  <c:v>19130.5</c:v>
                </c:pt>
                <c:pt idx="38262">
                  <c:v>19131</c:v>
                </c:pt>
                <c:pt idx="38263">
                  <c:v>19131.5</c:v>
                </c:pt>
                <c:pt idx="38264">
                  <c:v>19132</c:v>
                </c:pt>
                <c:pt idx="38265">
                  <c:v>19132.5</c:v>
                </c:pt>
                <c:pt idx="38266">
                  <c:v>19133</c:v>
                </c:pt>
                <c:pt idx="38267">
                  <c:v>19133.5</c:v>
                </c:pt>
                <c:pt idx="38268">
                  <c:v>19134</c:v>
                </c:pt>
                <c:pt idx="38269">
                  <c:v>19134.5</c:v>
                </c:pt>
                <c:pt idx="38270">
                  <c:v>19135</c:v>
                </c:pt>
                <c:pt idx="38271">
                  <c:v>19135.5</c:v>
                </c:pt>
                <c:pt idx="38272">
                  <c:v>19136</c:v>
                </c:pt>
                <c:pt idx="38273">
                  <c:v>19136.5</c:v>
                </c:pt>
                <c:pt idx="38274">
                  <c:v>19137</c:v>
                </c:pt>
                <c:pt idx="38275">
                  <c:v>19137.5</c:v>
                </c:pt>
                <c:pt idx="38276">
                  <c:v>19138</c:v>
                </c:pt>
                <c:pt idx="38277">
                  <c:v>19138.5</c:v>
                </c:pt>
                <c:pt idx="38278">
                  <c:v>19139</c:v>
                </c:pt>
                <c:pt idx="38279">
                  <c:v>19139.5</c:v>
                </c:pt>
                <c:pt idx="38280">
                  <c:v>19140</c:v>
                </c:pt>
                <c:pt idx="38281">
                  <c:v>19140.5</c:v>
                </c:pt>
                <c:pt idx="38282">
                  <c:v>19141</c:v>
                </c:pt>
                <c:pt idx="38283">
                  <c:v>19141.5</c:v>
                </c:pt>
                <c:pt idx="38284">
                  <c:v>19142</c:v>
                </c:pt>
                <c:pt idx="38285">
                  <c:v>19142.5</c:v>
                </c:pt>
                <c:pt idx="38286">
                  <c:v>19143</c:v>
                </c:pt>
                <c:pt idx="38287">
                  <c:v>19143.5</c:v>
                </c:pt>
                <c:pt idx="38288">
                  <c:v>19144</c:v>
                </c:pt>
                <c:pt idx="38289">
                  <c:v>19144.5</c:v>
                </c:pt>
                <c:pt idx="38290">
                  <c:v>19145</c:v>
                </c:pt>
                <c:pt idx="38291">
                  <c:v>19145.5</c:v>
                </c:pt>
                <c:pt idx="38292">
                  <c:v>19146</c:v>
                </c:pt>
                <c:pt idx="38293">
                  <c:v>19146.5</c:v>
                </c:pt>
                <c:pt idx="38294">
                  <c:v>19147</c:v>
                </c:pt>
                <c:pt idx="38295">
                  <c:v>19147.5</c:v>
                </c:pt>
                <c:pt idx="38296">
                  <c:v>19148</c:v>
                </c:pt>
                <c:pt idx="38297">
                  <c:v>19148.5</c:v>
                </c:pt>
                <c:pt idx="38298">
                  <c:v>19149</c:v>
                </c:pt>
                <c:pt idx="38299">
                  <c:v>19149.5</c:v>
                </c:pt>
                <c:pt idx="38300">
                  <c:v>19150</c:v>
                </c:pt>
                <c:pt idx="38301">
                  <c:v>19150.5</c:v>
                </c:pt>
                <c:pt idx="38302">
                  <c:v>19151</c:v>
                </c:pt>
                <c:pt idx="38303">
                  <c:v>19151.5</c:v>
                </c:pt>
                <c:pt idx="38304">
                  <c:v>19152</c:v>
                </c:pt>
                <c:pt idx="38305">
                  <c:v>19152.5</c:v>
                </c:pt>
                <c:pt idx="38306">
                  <c:v>19153</c:v>
                </c:pt>
                <c:pt idx="38307">
                  <c:v>19153.5</c:v>
                </c:pt>
                <c:pt idx="38308">
                  <c:v>19154</c:v>
                </c:pt>
                <c:pt idx="38309">
                  <c:v>19154.5</c:v>
                </c:pt>
                <c:pt idx="38310">
                  <c:v>19155</c:v>
                </c:pt>
                <c:pt idx="38311">
                  <c:v>19155.5</c:v>
                </c:pt>
                <c:pt idx="38312">
                  <c:v>19156</c:v>
                </c:pt>
                <c:pt idx="38313">
                  <c:v>19156.5</c:v>
                </c:pt>
                <c:pt idx="38314">
                  <c:v>19157</c:v>
                </c:pt>
                <c:pt idx="38315">
                  <c:v>19157.5</c:v>
                </c:pt>
                <c:pt idx="38316">
                  <c:v>19158</c:v>
                </c:pt>
                <c:pt idx="38317">
                  <c:v>19158.5</c:v>
                </c:pt>
                <c:pt idx="38318">
                  <c:v>19159</c:v>
                </c:pt>
                <c:pt idx="38319">
                  <c:v>19159.5</c:v>
                </c:pt>
                <c:pt idx="38320">
                  <c:v>19160</c:v>
                </c:pt>
                <c:pt idx="38321">
                  <c:v>19160.5</c:v>
                </c:pt>
                <c:pt idx="38322">
                  <c:v>19161</c:v>
                </c:pt>
                <c:pt idx="38323">
                  <c:v>19161.5</c:v>
                </c:pt>
                <c:pt idx="38324">
                  <c:v>19162</c:v>
                </c:pt>
                <c:pt idx="38325">
                  <c:v>19162.5</c:v>
                </c:pt>
                <c:pt idx="38326">
                  <c:v>19163</c:v>
                </c:pt>
                <c:pt idx="38327">
                  <c:v>19163.5</c:v>
                </c:pt>
                <c:pt idx="38328">
                  <c:v>19164</c:v>
                </c:pt>
                <c:pt idx="38329">
                  <c:v>19164.5</c:v>
                </c:pt>
                <c:pt idx="38330">
                  <c:v>19165</c:v>
                </c:pt>
                <c:pt idx="38331">
                  <c:v>19165.5</c:v>
                </c:pt>
                <c:pt idx="38332">
                  <c:v>19166</c:v>
                </c:pt>
                <c:pt idx="38333">
                  <c:v>19166.5</c:v>
                </c:pt>
                <c:pt idx="38334">
                  <c:v>19167</c:v>
                </c:pt>
                <c:pt idx="38335">
                  <c:v>19167.5</c:v>
                </c:pt>
                <c:pt idx="38336">
                  <c:v>19168</c:v>
                </c:pt>
                <c:pt idx="38337">
                  <c:v>19168.5</c:v>
                </c:pt>
                <c:pt idx="38338">
                  <c:v>19169</c:v>
                </c:pt>
                <c:pt idx="38339">
                  <c:v>19169.5</c:v>
                </c:pt>
                <c:pt idx="38340">
                  <c:v>19170</c:v>
                </c:pt>
                <c:pt idx="38341">
                  <c:v>19170.5</c:v>
                </c:pt>
                <c:pt idx="38342">
                  <c:v>19171</c:v>
                </c:pt>
                <c:pt idx="38343">
                  <c:v>19171.5</c:v>
                </c:pt>
                <c:pt idx="38344">
                  <c:v>19172</c:v>
                </c:pt>
                <c:pt idx="38345">
                  <c:v>19172.5</c:v>
                </c:pt>
                <c:pt idx="38346">
                  <c:v>19173</c:v>
                </c:pt>
                <c:pt idx="38347">
                  <c:v>19173.5</c:v>
                </c:pt>
                <c:pt idx="38348">
                  <c:v>19174</c:v>
                </c:pt>
                <c:pt idx="38349">
                  <c:v>19174.5</c:v>
                </c:pt>
                <c:pt idx="38350">
                  <c:v>19175</c:v>
                </c:pt>
                <c:pt idx="38351">
                  <c:v>19175.5</c:v>
                </c:pt>
                <c:pt idx="38352">
                  <c:v>19176</c:v>
                </c:pt>
                <c:pt idx="38353">
                  <c:v>19176.5</c:v>
                </c:pt>
                <c:pt idx="38354">
                  <c:v>19177</c:v>
                </c:pt>
                <c:pt idx="38355">
                  <c:v>19177.5</c:v>
                </c:pt>
                <c:pt idx="38356">
                  <c:v>19178</c:v>
                </c:pt>
                <c:pt idx="38357">
                  <c:v>19178.5</c:v>
                </c:pt>
                <c:pt idx="38358">
                  <c:v>19179</c:v>
                </c:pt>
                <c:pt idx="38359">
                  <c:v>19179.5</c:v>
                </c:pt>
                <c:pt idx="38360">
                  <c:v>19180</c:v>
                </c:pt>
                <c:pt idx="38361">
                  <c:v>19180.5</c:v>
                </c:pt>
                <c:pt idx="38362">
                  <c:v>19181</c:v>
                </c:pt>
                <c:pt idx="38363">
                  <c:v>19181.5</c:v>
                </c:pt>
                <c:pt idx="38364">
                  <c:v>19182</c:v>
                </c:pt>
                <c:pt idx="38365">
                  <c:v>19182.5</c:v>
                </c:pt>
                <c:pt idx="38366">
                  <c:v>19183</c:v>
                </c:pt>
                <c:pt idx="38367">
                  <c:v>19183.5</c:v>
                </c:pt>
                <c:pt idx="38368">
                  <c:v>19184</c:v>
                </c:pt>
                <c:pt idx="38369">
                  <c:v>19184.5</c:v>
                </c:pt>
                <c:pt idx="38370">
                  <c:v>19185</c:v>
                </c:pt>
                <c:pt idx="38371">
                  <c:v>19185.5</c:v>
                </c:pt>
                <c:pt idx="38372">
                  <c:v>19186</c:v>
                </c:pt>
                <c:pt idx="38373">
                  <c:v>19186.5</c:v>
                </c:pt>
                <c:pt idx="38374">
                  <c:v>19187</c:v>
                </c:pt>
                <c:pt idx="38375">
                  <c:v>19187.5</c:v>
                </c:pt>
                <c:pt idx="38376">
                  <c:v>19188</c:v>
                </c:pt>
                <c:pt idx="38377">
                  <c:v>19188.5</c:v>
                </c:pt>
                <c:pt idx="38378">
                  <c:v>19189</c:v>
                </c:pt>
                <c:pt idx="38379">
                  <c:v>19189.5</c:v>
                </c:pt>
                <c:pt idx="38380">
                  <c:v>19190</c:v>
                </c:pt>
                <c:pt idx="38381">
                  <c:v>19190.5</c:v>
                </c:pt>
                <c:pt idx="38382">
                  <c:v>19191</c:v>
                </c:pt>
                <c:pt idx="38383">
                  <c:v>19191.5</c:v>
                </c:pt>
                <c:pt idx="38384">
                  <c:v>19192</c:v>
                </c:pt>
                <c:pt idx="38385">
                  <c:v>19192.5</c:v>
                </c:pt>
                <c:pt idx="38386">
                  <c:v>19193</c:v>
                </c:pt>
                <c:pt idx="38387">
                  <c:v>19193.5</c:v>
                </c:pt>
                <c:pt idx="38388">
                  <c:v>19194</c:v>
                </c:pt>
                <c:pt idx="38389">
                  <c:v>19194.5</c:v>
                </c:pt>
                <c:pt idx="38390">
                  <c:v>19195</c:v>
                </c:pt>
                <c:pt idx="38391">
                  <c:v>19195.5</c:v>
                </c:pt>
                <c:pt idx="38392">
                  <c:v>19196</c:v>
                </c:pt>
                <c:pt idx="38393">
                  <c:v>19196.5</c:v>
                </c:pt>
                <c:pt idx="38394">
                  <c:v>19197</c:v>
                </c:pt>
                <c:pt idx="38395">
                  <c:v>19197.5</c:v>
                </c:pt>
                <c:pt idx="38396">
                  <c:v>19198</c:v>
                </c:pt>
                <c:pt idx="38397">
                  <c:v>19198.5</c:v>
                </c:pt>
                <c:pt idx="38398">
                  <c:v>19199</c:v>
                </c:pt>
                <c:pt idx="38399">
                  <c:v>19199.5</c:v>
                </c:pt>
                <c:pt idx="38400">
                  <c:v>19200</c:v>
                </c:pt>
                <c:pt idx="38401">
                  <c:v>19200.5</c:v>
                </c:pt>
                <c:pt idx="38402">
                  <c:v>19201</c:v>
                </c:pt>
                <c:pt idx="38403">
                  <c:v>19201.5</c:v>
                </c:pt>
                <c:pt idx="38404">
                  <c:v>19202</c:v>
                </c:pt>
                <c:pt idx="38405">
                  <c:v>19202.5</c:v>
                </c:pt>
                <c:pt idx="38406">
                  <c:v>19203</c:v>
                </c:pt>
                <c:pt idx="38407">
                  <c:v>19203.5</c:v>
                </c:pt>
                <c:pt idx="38408">
                  <c:v>19204</c:v>
                </c:pt>
                <c:pt idx="38409">
                  <c:v>19204.5</c:v>
                </c:pt>
                <c:pt idx="38410">
                  <c:v>19205</c:v>
                </c:pt>
                <c:pt idx="38411">
                  <c:v>19205.5</c:v>
                </c:pt>
                <c:pt idx="38412">
                  <c:v>19206</c:v>
                </c:pt>
                <c:pt idx="38413">
                  <c:v>19206.5</c:v>
                </c:pt>
                <c:pt idx="38414">
                  <c:v>19207</c:v>
                </c:pt>
                <c:pt idx="38415">
                  <c:v>19207.5</c:v>
                </c:pt>
                <c:pt idx="38416">
                  <c:v>19208</c:v>
                </c:pt>
                <c:pt idx="38417">
                  <c:v>19208.5</c:v>
                </c:pt>
                <c:pt idx="38418">
                  <c:v>19209</c:v>
                </c:pt>
                <c:pt idx="38419">
                  <c:v>19209.5</c:v>
                </c:pt>
                <c:pt idx="38420">
                  <c:v>19210</c:v>
                </c:pt>
                <c:pt idx="38421">
                  <c:v>19210.5</c:v>
                </c:pt>
                <c:pt idx="38422">
                  <c:v>19211</c:v>
                </c:pt>
                <c:pt idx="38423">
                  <c:v>19211.5</c:v>
                </c:pt>
                <c:pt idx="38424">
                  <c:v>19212</c:v>
                </c:pt>
                <c:pt idx="38425">
                  <c:v>19212.5</c:v>
                </c:pt>
                <c:pt idx="38426">
                  <c:v>19213</c:v>
                </c:pt>
                <c:pt idx="38427">
                  <c:v>19213.5</c:v>
                </c:pt>
                <c:pt idx="38428">
                  <c:v>19214</c:v>
                </c:pt>
                <c:pt idx="38429">
                  <c:v>19214.5</c:v>
                </c:pt>
                <c:pt idx="38430">
                  <c:v>19215</c:v>
                </c:pt>
                <c:pt idx="38431">
                  <c:v>19215.5</c:v>
                </c:pt>
                <c:pt idx="38432">
                  <c:v>19216</c:v>
                </c:pt>
                <c:pt idx="38433">
                  <c:v>19216.5</c:v>
                </c:pt>
                <c:pt idx="38434">
                  <c:v>19217</c:v>
                </c:pt>
                <c:pt idx="38435">
                  <c:v>19217.5</c:v>
                </c:pt>
                <c:pt idx="38436">
                  <c:v>19218</c:v>
                </c:pt>
                <c:pt idx="38437">
                  <c:v>19218.5</c:v>
                </c:pt>
                <c:pt idx="38438">
                  <c:v>19219</c:v>
                </c:pt>
                <c:pt idx="38439">
                  <c:v>19219.5</c:v>
                </c:pt>
                <c:pt idx="38440">
                  <c:v>19220</c:v>
                </c:pt>
                <c:pt idx="38441">
                  <c:v>19220.5</c:v>
                </c:pt>
                <c:pt idx="38442">
                  <c:v>19221</c:v>
                </c:pt>
                <c:pt idx="38443">
                  <c:v>19221.5</c:v>
                </c:pt>
                <c:pt idx="38444">
                  <c:v>19222</c:v>
                </c:pt>
                <c:pt idx="38445">
                  <c:v>19222.5</c:v>
                </c:pt>
                <c:pt idx="38446">
                  <c:v>19223</c:v>
                </c:pt>
                <c:pt idx="38447">
                  <c:v>19223.5</c:v>
                </c:pt>
                <c:pt idx="38448">
                  <c:v>19224</c:v>
                </c:pt>
                <c:pt idx="38449">
                  <c:v>19224.5</c:v>
                </c:pt>
                <c:pt idx="38450">
                  <c:v>19225</c:v>
                </c:pt>
                <c:pt idx="38451">
                  <c:v>19225.5</c:v>
                </c:pt>
                <c:pt idx="38452">
                  <c:v>19226</c:v>
                </c:pt>
                <c:pt idx="38453">
                  <c:v>19226.5</c:v>
                </c:pt>
                <c:pt idx="38454">
                  <c:v>19227</c:v>
                </c:pt>
                <c:pt idx="38455">
                  <c:v>19227.5</c:v>
                </c:pt>
                <c:pt idx="38456">
                  <c:v>19228</c:v>
                </c:pt>
                <c:pt idx="38457">
                  <c:v>19228.5</c:v>
                </c:pt>
                <c:pt idx="38458">
                  <c:v>19229</c:v>
                </c:pt>
                <c:pt idx="38459">
                  <c:v>19229.5</c:v>
                </c:pt>
                <c:pt idx="38460">
                  <c:v>19230</c:v>
                </c:pt>
                <c:pt idx="38461">
                  <c:v>19230.5</c:v>
                </c:pt>
                <c:pt idx="38462">
                  <c:v>19231</c:v>
                </c:pt>
                <c:pt idx="38463">
                  <c:v>19231.5</c:v>
                </c:pt>
                <c:pt idx="38464">
                  <c:v>19232</c:v>
                </c:pt>
                <c:pt idx="38465">
                  <c:v>19232.5</c:v>
                </c:pt>
                <c:pt idx="38466">
                  <c:v>19233</c:v>
                </c:pt>
                <c:pt idx="38467">
                  <c:v>19233.5</c:v>
                </c:pt>
                <c:pt idx="38468">
                  <c:v>19234</c:v>
                </c:pt>
                <c:pt idx="38469">
                  <c:v>19234.5</c:v>
                </c:pt>
                <c:pt idx="38470">
                  <c:v>19235</c:v>
                </c:pt>
                <c:pt idx="38471">
                  <c:v>19235.5</c:v>
                </c:pt>
                <c:pt idx="38472">
                  <c:v>19236</c:v>
                </c:pt>
                <c:pt idx="38473">
                  <c:v>19236.5</c:v>
                </c:pt>
                <c:pt idx="38474">
                  <c:v>19237</c:v>
                </c:pt>
                <c:pt idx="38475">
                  <c:v>19237.5</c:v>
                </c:pt>
                <c:pt idx="38476">
                  <c:v>19238</c:v>
                </c:pt>
                <c:pt idx="38477">
                  <c:v>19238.5</c:v>
                </c:pt>
                <c:pt idx="38478">
                  <c:v>19239</c:v>
                </c:pt>
                <c:pt idx="38479">
                  <c:v>19239.5</c:v>
                </c:pt>
                <c:pt idx="38480">
                  <c:v>19240</c:v>
                </c:pt>
                <c:pt idx="38481">
                  <c:v>19240.5</c:v>
                </c:pt>
                <c:pt idx="38482">
                  <c:v>19241</c:v>
                </c:pt>
                <c:pt idx="38483">
                  <c:v>19241.5</c:v>
                </c:pt>
                <c:pt idx="38484">
                  <c:v>19242</c:v>
                </c:pt>
                <c:pt idx="38485">
                  <c:v>19242.5</c:v>
                </c:pt>
                <c:pt idx="38486">
                  <c:v>19243</c:v>
                </c:pt>
                <c:pt idx="38487">
                  <c:v>19243.5</c:v>
                </c:pt>
                <c:pt idx="38488">
                  <c:v>19244</c:v>
                </c:pt>
                <c:pt idx="38489">
                  <c:v>19244.5</c:v>
                </c:pt>
                <c:pt idx="38490">
                  <c:v>19245</c:v>
                </c:pt>
                <c:pt idx="38491">
                  <c:v>19245.5</c:v>
                </c:pt>
                <c:pt idx="38492">
                  <c:v>19246</c:v>
                </c:pt>
                <c:pt idx="38493">
                  <c:v>19246.5</c:v>
                </c:pt>
                <c:pt idx="38494">
                  <c:v>19247</c:v>
                </c:pt>
                <c:pt idx="38495">
                  <c:v>19247.5</c:v>
                </c:pt>
                <c:pt idx="38496">
                  <c:v>19248</c:v>
                </c:pt>
                <c:pt idx="38497">
                  <c:v>19248.5</c:v>
                </c:pt>
                <c:pt idx="38498">
                  <c:v>19249</c:v>
                </c:pt>
                <c:pt idx="38499">
                  <c:v>19249.5</c:v>
                </c:pt>
                <c:pt idx="38500">
                  <c:v>19250</c:v>
                </c:pt>
                <c:pt idx="38501">
                  <c:v>19250.5</c:v>
                </c:pt>
                <c:pt idx="38502">
                  <c:v>19251</c:v>
                </c:pt>
                <c:pt idx="38503">
                  <c:v>19251.5</c:v>
                </c:pt>
                <c:pt idx="38504">
                  <c:v>19252</c:v>
                </c:pt>
                <c:pt idx="38505">
                  <c:v>19252.5</c:v>
                </c:pt>
                <c:pt idx="38506">
                  <c:v>19253</c:v>
                </c:pt>
                <c:pt idx="38507">
                  <c:v>19253.5</c:v>
                </c:pt>
                <c:pt idx="38508">
                  <c:v>19254</c:v>
                </c:pt>
                <c:pt idx="38509">
                  <c:v>19254.5</c:v>
                </c:pt>
                <c:pt idx="38510">
                  <c:v>19255</c:v>
                </c:pt>
                <c:pt idx="38511">
                  <c:v>19255.5</c:v>
                </c:pt>
                <c:pt idx="38512">
                  <c:v>19256</c:v>
                </c:pt>
                <c:pt idx="38513">
                  <c:v>19256.5</c:v>
                </c:pt>
                <c:pt idx="38514">
                  <c:v>19257</c:v>
                </c:pt>
                <c:pt idx="38515">
                  <c:v>19257.5</c:v>
                </c:pt>
                <c:pt idx="38516">
                  <c:v>19258</c:v>
                </c:pt>
                <c:pt idx="38517">
                  <c:v>19258.5</c:v>
                </c:pt>
                <c:pt idx="38518">
                  <c:v>19259</c:v>
                </c:pt>
                <c:pt idx="38519">
                  <c:v>19259.5</c:v>
                </c:pt>
                <c:pt idx="38520">
                  <c:v>19260</c:v>
                </c:pt>
                <c:pt idx="38521">
                  <c:v>19260.5</c:v>
                </c:pt>
                <c:pt idx="38522">
                  <c:v>19261</c:v>
                </c:pt>
                <c:pt idx="38523">
                  <c:v>19261.5</c:v>
                </c:pt>
                <c:pt idx="38524">
                  <c:v>19262</c:v>
                </c:pt>
                <c:pt idx="38525">
                  <c:v>19262.5</c:v>
                </c:pt>
                <c:pt idx="38526">
                  <c:v>19263</c:v>
                </c:pt>
                <c:pt idx="38527">
                  <c:v>19263.5</c:v>
                </c:pt>
                <c:pt idx="38528">
                  <c:v>19264</c:v>
                </c:pt>
                <c:pt idx="38529">
                  <c:v>19264.5</c:v>
                </c:pt>
                <c:pt idx="38530">
                  <c:v>19265</c:v>
                </c:pt>
                <c:pt idx="38531">
                  <c:v>19265.5</c:v>
                </c:pt>
                <c:pt idx="38532">
                  <c:v>19266</c:v>
                </c:pt>
                <c:pt idx="38533">
                  <c:v>19266.5</c:v>
                </c:pt>
                <c:pt idx="38534">
                  <c:v>19267</c:v>
                </c:pt>
                <c:pt idx="38535">
                  <c:v>19267.5</c:v>
                </c:pt>
                <c:pt idx="38536">
                  <c:v>19268</c:v>
                </c:pt>
                <c:pt idx="38537">
                  <c:v>19268.5</c:v>
                </c:pt>
                <c:pt idx="38538">
                  <c:v>19269</c:v>
                </c:pt>
                <c:pt idx="38539">
                  <c:v>19269.5</c:v>
                </c:pt>
                <c:pt idx="38540">
                  <c:v>19270</c:v>
                </c:pt>
                <c:pt idx="38541">
                  <c:v>19270.5</c:v>
                </c:pt>
                <c:pt idx="38542">
                  <c:v>19271</c:v>
                </c:pt>
                <c:pt idx="38543">
                  <c:v>19271.5</c:v>
                </c:pt>
                <c:pt idx="38544">
                  <c:v>19272</c:v>
                </c:pt>
                <c:pt idx="38545">
                  <c:v>19272.5</c:v>
                </c:pt>
                <c:pt idx="38546">
                  <c:v>19273</c:v>
                </c:pt>
                <c:pt idx="38547">
                  <c:v>19273.5</c:v>
                </c:pt>
                <c:pt idx="38548">
                  <c:v>19274</c:v>
                </c:pt>
                <c:pt idx="38549">
                  <c:v>19274.5</c:v>
                </c:pt>
                <c:pt idx="38550">
                  <c:v>19275</c:v>
                </c:pt>
                <c:pt idx="38551">
                  <c:v>19275.5</c:v>
                </c:pt>
                <c:pt idx="38552">
                  <c:v>19276</c:v>
                </c:pt>
                <c:pt idx="38553">
                  <c:v>19276.5</c:v>
                </c:pt>
                <c:pt idx="38554">
                  <c:v>19277</c:v>
                </c:pt>
                <c:pt idx="38555">
                  <c:v>19277.5</c:v>
                </c:pt>
                <c:pt idx="38556">
                  <c:v>19278</c:v>
                </c:pt>
                <c:pt idx="38557">
                  <c:v>19278.5</c:v>
                </c:pt>
                <c:pt idx="38558">
                  <c:v>19279</c:v>
                </c:pt>
                <c:pt idx="38559">
                  <c:v>19279.5</c:v>
                </c:pt>
                <c:pt idx="38560">
                  <c:v>19280</c:v>
                </c:pt>
                <c:pt idx="38561">
                  <c:v>19280.5</c:v>
                </c:pt>
                <c:pt idx="38562">
                  <c:v>19281</c:v>
                </c:pt>
                <c:pt idx="38563">
                  <c:v>19281.5</c:v>
                </c:pt>
                <c:pt idx="38564">
                  <c:v>19282</c:v>
                </c:pt>
                <c:pt idx="38565">
                  <c:v>19282.5</c:v>
                </c:pt>
                <c:pt idx="38566">
                  <c:v>19283</c:v>
                </c:pt>
                <c:pt idx="38567">
                  <c:v>19283.5</c:v>
                </c:pt>
                <c:pt idx="38568">
                  <c:v>19284</c:v>
                </c:pt>
                <c:pt idx="38569">
                  <c:v>19284.5</c:v>
                </c:pt>
                <c:pt idx="38570">
                  <c:v>19285</c:v>
                </c:pt>
                <c:pt idx="38571">
                  <c:v>19285.5</c:v>
                </c:pt>
                <c:pt idx="38572">
                  <c:v>19286</c:v>
                </c:pt>
                <c:pt idx="38573">
                  <c:v>19286.5</c:v>
                </c:pt>
                <c:pt idx="38574">
                  <c:v>19287</c:v>
                </c:pt>
                <c:pt idx="38575">
                  <c:v>19287.5</c:v>
                </c:pt>
                <c:pt idx="38576">
                  <c:v>19288</c:v>
                </c:pt>
                <c:pt idx="38577">
                  <c:v>19288.5</c:v>
                </c:pt>
                <c:pt idx="38578">
                  <c:v>19289</c:v>
                </c:pt>
                <c:pt idx="38579">
                  <c:v>19289.5</c:v>
                </c:pt>
                <c:pt idx="38580">
                  <c:v>19290</c:v>
                </c:pt>
                <c:pt idx="38581">
                  <c:v>19290.5</c:v>
                </c:pt>
                <c:pt idx="38582">
                  <c:v>19291</c:v>
                </c:pt>
                <c:pt idx="38583">
                  <c:v>19291.5</c:v>
                </c:pt>
                <c:pt idx="38584">
                  <c:v>19292</c:v>
                </c:pt>
                <c:pt idx="38585">
                  <c:v>19292.5</c:v>
                </c:pt>
                <c:pt idx="38586">
                  <c:v>19293</c:v>
                </c:pt>
                <c:pt idx="38587">
                  <c:v>19293.5</c:v>
                </c:pt>
                <c:pt idx="38588">
                  <c:v>19294</c:v>
                </c:pt>
                <c:pt idx="38589">
                  <c:v>19294.5</c:v>
                </c:pt>
                <c:pt idx="38590">
                  <c:v>19295</c:v>
                </c:pt>
                <c:pt idx="38591">
                  <c:v>19295.5</c:v>
                </c:pt>
                <c:pt idx="38592">
                  <c:v>19296</c:v>
                </c:pt>
                <c:pt idx="38593">
                  <c:v>19296.5</c:v>
                </c:pt>
                <c:pt idx="38594">
                  <c:v>19297</c:v>
                </c:pt>
                <c:pt idx="38595">
                  <c:v>19297.5</c:v>
                </c:pt>
                <c:pt idx="38596">
                  <c:v>19298</c:v>
                </c:pt>
                <c:pt idx="38597">
                  <c:v>19298.5</c:v>
                </c:pt>
                <c:pt idx="38598">
                  <c:v>19299</c:v>
                </c:pt>
                <c:pt idx="38599">
                  <c:v>19299.5</c:v>
                </c:pt>
                <c:pt idx="38600">
                  <c:v>19300</c:v>
                </c:pt>
                <c:pt idx="38601">
                  <c:v>19300.5</c:v>
                </c:pt>
                <c:pt idx="38602">
                  <c:v>19301</c:v>
                </c:pt>
                <c:pt idx="38603">
                  <c:v>19301.5</c:v>
                </c:pt>
                <c:pt idx="38604">
                  <c:v>19302</c:v>
                </c:pt>
                <c:pt idx="38605">
                  <c:v>19302.5</c:v>
                </c:pt>
                <c:pt idx="38606">
                  <c:v>19303</c:v>
                </c:pt>
                <c:pt idx="38607">
                  <c:v>19303.5</c:v>
                </c:pt>
                <c:pt idx="38608">
                  <c:v>19304</c:v>
                </c:pt>
                <c:pt idx="38609">
                  <c:v>19304.5</c:v>
                </c:pt>
                <c:pt idx="38610">
                  <c:v>19305</c:v>
                </c:pt>
                <c:pt idx="38611">
                  <c:v>19305.5</c:v>
                </c:pt>
                <c:pt idx="38612">
                  <c:v>19306</c:v>
                </c:pt>
                <c:pt idx="38613">
                  <c:v>19306.5</c:v>
                </c:pt>
                <c:pt idx="38614">
                  <c:v>19307</c:v>
                </c:pt>
                <c:pt idx="38615">
                  <c:v>19307.5</c:v>
                </c:pt>
                <c:pt idx="38616">
                  <c:v>19308</c:v>
                </c:pt>
                <c:pt idx="38617">
                  <c:v>19308.5</c:v>
                </c:pt>
                <c:pt idx="38618">
                  <c:v>19309</c:v>
                </c:pt>
                <c:pt idx="38619">
                  <c:v>19309.5</c:v>
                </c:pt>
                <c:pt idx="38620">
                  <c:v>19310</c:v>
                </c:pt>
                <c:pt idx="38621">
                  <c:v>19310.5</c:v>
                </c:pt>
                <c:pt idx="38622">
                  <c:v>19311</c:v>
                </c:pt>
                <c:pt idx="38623">
                  <c:v>19311.5</c:v>
                </c:pt>
                <c:pt idx="38624">
                  <c:v>19312</c:v>
                </c:pt>
                <c:pt idx="38625">
                  <c:v>19312.5</c:v>
                </c:pt>
                <c:pt idx="38626">
                  <c:v>19313</c:v>
                </c:pt>
                <c:pt idx="38627">
                  <c:v>19313.5</c:v>
                </c:pt>
                <c:pt idx="38628">
                  <c:v>19314</c:v>
                </c:pt>
                <c:pt idx="38629">
                  <c:v>19314.5</c:v>
                </c:pt>
                <c:pt idx="38630">
                  <c:v>19315</c:v>
                </c:pt>
                <c:pt idx="38631">
                  <c:v>19315.5</c:v>
                </c:pt>
                <c:pt idx="38632">
                  <c:v>19316</c:v>
                </c:pt>
                <c:pt idx="38633">
                  <c:v>19316.5</c:v>
                </c:pt>
                <c:pt idx="38634">
                  <c:v>19317</c:v>
                </c:pt>
                <c:pt idx="38635">
                  <c:v>19317.5</c:v>
                </c:pt>
                <c:pt idx="38636">
                  <c:v>19318</c:v>
                </c:pt>
                <c:pt idx="38637">
                  <c:v>19318.5</c:v>
                </c:pt>
                <c:pt idx="38638">
                  <c:v>19319</c:v>
                </c:pt>
                <c:pt idx="38639">
                  <c:v>19319.5</c:v>
                </c:pt>
                <c:pt idx="38640">
                  <c:v>19320</c:v>
                </c:pt>
                <c:pt idx="38641">
                  <c:v>19320.5</c:v>
                </c:pt>
                <c:pt idx="38642">
                  <c:v>19321</c:v>
                </c:pt>
                <c:pt idx="38643">
                  <c:v>19321.5</c:v>
                </c:pt>
                <c:pt idx="38644">
                  <c:v>19322</c:v>
                </c:pt>
                <c:pt idx="38645">
                  <c:v>19322.5</c:v>
                </c:pt>
                <c:pt idx="38646">
                  <c:v>19323</c:v>
                </c:pt>
                <c:pt idx="38647">
                  <c:v>19323.5</c:v>
                </c:pt>
                <c:pt idx="38648">
                  <c:v>19324</c:v>
                </c:pt>
                <c:pt idx="38649">
                  <c:v>19324.5</c:v>
                </c:pt>
                <c:pt idx="38650">
                  <c:v>19325</c:v>
                </c:pt>
                <c:pt idx="38651">
                  <c:v>19325.5</c:v>
                </c:pt>
                <c:pt idx="38652">
                  <c:v>19326</c:v>
                </c:pt>
                <c:pt idx="38653">
                  <c:v>19326.5</c:v>
                </c:pt>
                <c:pt idx="38654">
                  <c:v>19327</c:v>
                </c:pt>
                <c:pt idx="38655">
                  <c:v>19327.5</c:v>
                </c:pt>
                <c:pt idx="38656">
                  <c:v>19328</c:v>
                </c:pt>
                <c:pt idx="38657">
                  <c:v>19328.5</c:v>
                </c:pt>
                <c:pt idx="38658">
                  <c:v>19329</c:v>
                </c:pt>
                <c:pt idx="38659">
                  <c:v>19329.5</c:v>
                </c:pt>
                <c:pt idx="38660">
                  <c:v>19330</c:v>
                </c:pt>
                <c:pt idx="38661">
                  <c:v>19330.5</c:v>
                </c:pt>
                <c:pt idx="38662">
                  <c:v>19331</c:v>
                </c:pt>
                <c:pt idx="38663">
                  <c:v>19331.5</c:v>
                </c:pt>
                <c:pt idx="38664">
                  <c:v>19332</c:v>
                </c:pt>
                <c:pt idx="38665">
                  <c:v>19332.5</c:v>
                </c:pt>
                <c:pt idx="38666">
                  <c:v>19333</c:v>
                </c:pt>
                <c:pt idx="38667">
                  <c:v>19333.5</c:v>
                </c:pt>
                <c:pt idx="38668">
                  <c:v>19334</c:v>
                </c:pt>
                <c:pt idx="38669">
                  <c:v>19334.5</c:v>
                </c:pt>
                <c:pt idx="38670">
                  <c:v>19335</c:v>
                </c:pt>
                <c:pt idx="38671">
                  <c:v>19335.5</c:v>
                </c:pt>
                <c:pt idx="38672">
                  <c:v>19336</c:v>
                </c:pt>
                <c:pt idx="38673">
                  <c:v>19336.5</c:v>
                </c:pt>
                <c:pt idx="38674">
                  <c:v>19337</c:v>
                </c:pt>
                <c:pt idx="38675">
                  <c:v>19337.5</c:v>
                </c:pt>
                <c:pt idx="38676">
                  <c:v>19338</c:v>
                </c:pt>
                <c:pt idx="38677">
                  <c:v>19338.5</c:v>
                </c:pt>
                <c:pt idx="38678">
                  <c:v>19339</c:v>
                </c:pt>
                <c:pt idx="38679">
                  <c:v>19339.5</c:v>
                </c:pt>
                <c:pt idx="38680">
                  <c:v>19340</c:v>
                </c:pt>
                <c:pt idx="38681">
                  <c:v>19340.5</c:v>
                </c:pt>
                <c:pt idx="38682">
                  <c:v>19341</c:v>
                </c:pt>
                <c:pt idx="38683">
                  <c:v>19341.5</c:v>
                </c:pt>
                <c:pt idx="38684">
                  <c:v>19342</c:v>
                </c:pt>
                <c:pt idx="38685">
                  <c:v>19342.5</c:v>
                </c:pt>
                <c:pt idx="38686">
                  <c:v>19343</c:v>
                </c:pt>
                <c:pt idx="38687">
                  <c:v>19343.5</c:v>
                </c:pt>
                <c:pt idx="38688">
                  <c:v>19344</c:v>
                </c:pt>
                <c:pt idx="38689">
                  <c:v>19344.5</c:v>
                </c:pt>
                <c:pt idx="38690">
                  <c:v>19345</c:v>
                </c:pt>
                <c:pt idx="38691">
                  <c:v>19345.5</c:v>
                </c:pt>
                <c:pt idx="38692">
                  <c:v>19346</c:v>
                </c:pt>
                <c:pt idx="38693">
                  <c:v>19346.5</c:v>
                </c:pt>
                <c:pt idx="38694">
                  <c:v>19347</c:v>
                </c:pt>
                <c:pt idx="38695">
                  <c:v>19347.5</c:v>
                </c:pt>
                <c:pt idx="38696">
                  <c:v>19348</c:v>
                </c:pt>
                <c:pt idx="38697">
                  <c:v>19348.5</c:v>
                </c:pt>
                <c:pt idx="38698">
                  <c:v>19349</c:v>
                </c:pt>
                <c:pt idx="38699">
                  <c:v>19349.5</c:v>
                </c:pt>
                <c:pt idx="38700">
                  <c:v>19350</c:v>
                </c:pt>
                <c:pt idx="38701">
                  <c:v>19350.5</c:v>
                </c:pt>
                <c:pt idx="38702">
                  <c:v>19351</c:v>
                </c:pt>
                <c:pt idx="38703">
                  <c:v>19351.5</c:v>
                </c:pt>
                <c:pt idx="38704">
                  <c:v>19352</c:v>
                </c:pt>
                <c:pt idx="38705">
                  <c:v>19352.5</c:v>
                </c:pt>
                <c:pt idx="38706">
                  <c:v>19353</c:v>
                </c:pt>
                <c:pt idx="38707">
                  <c:v>19353.5</c:v>
                </c:pt>
                <c:pt idx="38708">
                  <c:v>19354</c:v>
                </c:pt>
                <c:pt idx="38709">
                  <c:v>19354.5</c:v>
                </c:pt>
                <c:pt idx="38710">
                  <c:v>19355</c:v>
                </c:pt>
                <c:pt idx="38711">
                  <c:v>19355.5</c:v>
                </c:pt>
                <c:pt idx="38712">
                  <c:v>19356</c:v>
                </c:pt>
                <c:pt idx="38713">
                  <c:v>19356.5</c:v>
                </c:pt>
                <c:pt idx="38714">
                  <c:v>19357</c:v>
                </c:pt>
                <c:pt idx="38715">
                  <c:v>19357.5</c:v>
                </c:pt>
                <c:pt idx="38716">
                  <c:v>19358</c:v>
                </c:pt>
                <c:pt idx="38717">
                  <c:v>19358.5</c:v>
                </c:pt>
                <c:pt idx="38718">
                  <c:v>19359</c:v>
                </c:pt>
                <c:pt idx="38719">
                  <c:v>19359.5</c:v>
                </c:pt>
                <c:pt idx="38720">
                  <c:v>19360</c:v>
                </c:pt>
                <c:pt idx="38721">
                  <c:v>19360.5</c:v>
                </c:pt>
                <c:pt idx="38722">
                  <c:v>19361</c:v>
                </c:pt>
                <c:pt idx="38723">
                  <c:v>19361.5</c:v>
                </c:pt>
                <c:pt idx="38724">
                  <c:v>19362</c:v>
                </c:pt>
                <c:pt idx="38725">
                  <c:v>19362.5</c:v>
                </c:pt>
                <c:pt idx="38726">
                  <c:v>19363</c:v>
                </c:pt>
                <c:pt idx="38727">
                  <c:v>19363.5</c:v>
                </c:pt>
                <c:pt idx="38728">
                  <c:v>19364</c:v>
                </c:pt>
                <c:pt idx="38729">
                  <c:v>19364.5</c:v>
                </c:pt>
                <c:pt idx="38730">
                  <c:v>19365</c:v>
                </c:pt>
                <c:pt idx="38731">
                  <c:v>19365.5</c:v>
                </c:pt>
                <c:pt idx="38732">
                  <c:v>19366</c:v>
                </c:pt>
                <c:pt idx="38733">
                  <c:v>19366.5</c:v>
                </c:pt>
                <c:pt idx="38734">
                  <c:v>19367</c:v>
                </c:pt>
                <c:pt idx="38735">
                  <c:v>19367.5</c:v>
                </c:pt>
                <c:pt idx="38736">
                  <c:v>19368</c:v>
                </c:pt>
                <c:pt idx="38737">
                  <c:v>19368.5</c:v>
                </c:pt>
                <c:pt idx="38738">
                  <c:v>19369</c:v>
                </c:pt>
                <c:pt idx="38739">
                  <c:v>19369.5</c:v>
                </c:pt>
                <c:pt idx="38740">
                  <c:v>19370</c:v>
                </c:pt>
                <c:pt idx="38741">
                  <c:v>19370.5</c:v>
                </c:pt>
                <c:pt idx="38742">
                  <c:v>19371</c:v>
                </c:pt>
                <c:pt idx="38743">
                  <c:v>19371.5</c:v>
                </c:pt>
                <c:pt idx="38744">
                  <c:v>19372</c:v>
                </c:pt>
                <c:pt idx="38745">
                  <c:v>19372.5</c:v>
                </c:pt>
                <c:pt idx="38746">
                  <c:v>19373</c:v>
                </c:pt>
                <c:pt idx="38747">
                  <c:v>19373.5</c:v>
                </c:pt>
                <c:pt idx="38748">
                  <c:v>19374</c:v>
                </c:pt>
                <c:pt idx="38749">
                  <c:v>19374.5</c:v>
                </c:pt>
                <c:pt idx="38750">
                  <c:v>19375</c:v>
                </c:pt>
                <c:pt idx="38751">
                  <c:v>19375.5</c:v>
                </c:pt>
                <c:pt idx="38752">
                  <c:v>19376</c:v>
                </c:pt>
                <c:pt idx="38753">
                  <c:v>19376.5</c:v>
                </c:pt>
                <c:pt idx="38754">
                  <c:v>19377</c:v>
                </c:pt>
                <c:pt idx="38755">
                  <c:v>19377.5</c:v>
                </c:pt>
                <c:pt idx="38756">
                  <c:v>19378</c:v>
                </c:pt>
                <c:pt idx="38757">
                  <c:v>19378.5</c:v>
                </c:pt>
                <c:pt idx="38758">
                  <c:v>19379</c:v>
                </c:pt>
                <c:pt idx="38759">
                  <c:v>19379.5</c:v>
                </c:pt>
                <c:pt idx="38760">
                  <c:v>19380</c:v>
                </c:pt>
                <c:pt idx="38761">
                  <c:v>19380.5</c:v>
                </c:pt>
                <c:pt idx="38762">
                  <c:v>19381</c:v>
                </c:pt>
                <c:pt idx="38763">
                  <c:v>19381.5</c:v>
                </c:pt>
                <c:pt idx="38764">
                  <c:v>19382</c:v>
                </c:pt>
                <c:pt idx="38765">
                  <c:v>19382.5</c:v>
                </c:pt>
                <c:pt idx="38766">
                  <c:v>19383</c:v>
                </c:pt>
                <c:pt idx="38767">
                  <c:v>19383.5</c:v>
                </c:pt>
                <c:pt idx="38768">
                  <c:v>19384</c:v>
                </c:pt>
                <c:pt idx="38769">
                  <c:v>19384.5</c:v>
                </c:pt>
                <c:pt idx="38770">
                  <c:v>19385</c:v>
                </c:pt>
                <c:pt idx="38771">
                  <c:v>19385.5</c:v>
                </c:pt>
                <c:pt idx="38772">
                  <c:v>19386</c:v>
                </c:pt>
                <c:pt idx="38773">
                  <c:v>19386.5</c:v>
                </c:pt>
                <c:pt idx="38774">
                  <c:v>19387</c:v>
                </c:pt>
                <c:pt idx="38775">
                  <c:v>19387.5</c:v>
                </c:pt>
                <c:pt idx="38776">
                  <c:v>19388</c:v>
                </c:pt>
                <c:pt idx="38777">
                  <c:v>19388.5</c:v>
                </c:pt>
                <c:pt idx="38778">
                  <c:v>19389</c:v>
                </c:pt>
                <c:pt idx="38779">
                  <c:v>19389.5</c:v>
                </c:pt>
                <c:pt idx="38780">
                  <c:v>19390</c:v>
                </c:pt>
                <c:pt idx="38781">
                  <c:v>19390.5</c:v>
                </c:pt>
                <c:pt idx="38782">
                  <c:v>19391</c:v>
                </c:pt>
                <c:pt idx="38783">
                  <c:v>19391.5</c:v>
                </c:pt>
                <c:pt idx="38784">
                  <c:v>19392</c:v>
                </c:pt>
                <c:pt idx="38785">
                  <c:v>19392.5</c:v>
                </c:pt>
                <c:pt idx="38786">
                  <c:v>19393</c:v>
                </c:pt>
                <c:pt idx="38787">
                  <c:v>19393.5</c:v>
                </c:pt>
                <c:pt idx="38788">
                  <c:v>19394</c:v>
                </c:pt>
                <c:pt idx="38789">
                  <c:v>19394.5</c:v>
                </c:pt>
                <c:pt idx="38790">
                  <c:v>19395</c:v>
                </c:pt>
                <c:pt idx="38791">
                  <c:v>19395.5</c:v>
                </c:pt>
                <c:pt idx="38792">
                  <c:v>19396</c:v>
                </c:pt>
                <c:pt idx="38793">
                  <c:v>19396.5</c:v>
                </c:pt>
                <c:pt idx="38794">
                  <c:v>19397</c:v>
                </c:pt>
                <c:pt idx="38795">
                  <c:v>19397.5</c:v>
                </c:pt>
                <c:pt idx="38796">
                  <c:v>19398</c:v>
                </c:pt>
                <c:pt idx="38797">
                  <c:v>19398.5</c:v>
                </c:pt>
                <c:pt idx="38798">
                  <c:v>19399</c:v>
                </c:pt>
                <c:pt idx="38799">
                  <c:v>19399.5</c:v>
                </c:pt>
                <c:pt idx="38800">
                  <c:v>19400</c:v>
                </c:pt>
                <c:pt idx="38801">
                  <c:v>19400.5</c:v>
                </c:pt>
                <c:pt idx="38802">
                  <c:v>19401</c:v>
                </c:pt>
                <c:pt idx="38803">
                  <c:v>19401.5</c:v>
                </c:pt>
                <c:pt idx="38804">
                  <c:v>19402</c:v>
                </c:pt>
                <c:pt idx="38805">
                  <c:v>19402.5</c:v>
                </c:pt>
                <c:pt idx="38806">
                  <c:v>19403</c:v>
                </c:pt>
                <c:pt idx="38807">
                  <c:v>19403.5</c:v>
                </c:pt>
                <c:pt idx="38808">
                  <c:v>19404</c:v>
                </c:pt>
                <c:pt idx="38809">
                  <c:v>19404.5</c:v>
                </c:pt>
                <c:pt idx="38810">
                  <c:v>19405</c:v>
                </c:pt>
                <c:pt idx="38811">
                  <c:v>19405.5</c:v>
                </c:pt>
                <c:pt idx="38812">
                  <c:v>19406</c:v>
                </c:pt>
                <c:pt idx="38813">
                  <c:v>19406.5</c:v>
                </c:pt>
                <c:pt idx="38814">
                  <c:v>19407</c:v>
                </c:pt>
                <c:pt idx="38815">
                  <c:v>19407.5</c:v>
                </c:pt>
                <c:pt idx="38816">
                  <c:v>19408</c:v>
                </c:pt>
                <c:pt idx="38817">
                  <c:v>19408.5</c:v>
                </c:pt>
                <c:pt idx="38818">
                  <c:v>19409</c:v>
                </c:pt>
                <c:pt idx="38819">
                  <c:v>19409.5</c:v>
                </c:pt>
                <c:pt idx="38820">
                  <c:v>19410</c:v>
                </c:pt>
                <c:pt idx="38821">
                  <c:v>19410.5</c:v>
                </c:pt>
                <c:pt idx="38822">
                  <c:v>19411</c:v>
                </c:pt>
                <c:pt idx="38823">
                  <c:v>19411.5</c:v>
                </c:pt>
                <c:pt idx="38824">
                  <c:v>19412</c:v>
                </c:pt>
                <c:pt idx="38825">
                  <c:v>19412.5</c:v>
                </c:pt>
                <c:pt idx="38826">
                  <c:v>19413</c:v>
                </c:pt>
                <c:pt idx="38827">
                  <c:v>19413.5</c:v>
                </c:pt>
                <c:pt idx="38828">
                  <c:v>19414</c:v>
                </c:pt>
                <c:pt idx="38829">
                  <c:v>19414.5</c:v>
                </c:pt>
                <c:pt idx="38830">
                  <c:v>19415</c:v>
                </c:pt>
                <c:pt idx="38831">
                  <c:v>19415.5</c:v>
                </c:pt>
                <c:pt idx="38832">
                  <c:v>19416</c:v>
                </c:pt>
                <c:pt idx="38833">
                  <c:v>19416.5</c:v>
                </c:pt>
                <c:pt idx="38834">
                  <c:v>19417</c:v>
                </c:pt>
                <c:pt idx="38835">
                  <c:v>19417.5</c:v>
                </c:pt>
                <c:pt idx="38836">
                  <c:v>19418</c:v>
                </c:pt>
                <c:pt idx="38837">
                  <c:v>19418.5</c:v>
                </c:pt>
                <c:pt idx="38838">
                  <c:v>19419</c:v>
                </c:pt>
                <c:pt idx="38839">
                  <c:v>19419.5</c:v>
                </c:pt>
                <c:pt idx="38840">
                  <c:v>19420</c:v>
                </c:pt>
                <c:pt idx="38841">
                  <c:v>19420.5</c:v>
                </c:pt>
                <c:pt idx="38842">
                  <c:v>19421</c:v>
                </c:pt>
                <c:pt idx="38843">
                  <c:v>19421.5</c:v>
                </c:pt>
                <c:pt idx="38844">
                  <c:v>19422</c:v>
                </c:pt>
                <c:pt idx="38845">
                  <c:v>19422.5</c:v>
                </c:pt>
                <c:pt idx="38846">
                  <c:v>19423</c:v>
                </c:pt>
                <c:pt idx="38847">
                  <c:v>19423.5</c:v>
                </c:pt>
                <c:pt idx="38848">
                  <c:v>19424</c:v>
                </c:pt>
                <c:pt idx="38849">
                  <c:v>19424.5</c:v>
                </c:pt>
                <c:pt idx="38850">
                  <c:v>19425</c:v>
                </c:pt>
                <c:pt idx="38851">
                  <c:v>19425.5</c:v>
                </c:pt>
                <c:pt idx="38852">
                  <c:v>19426</c:v>
                </c:pt>
                <c:pt idx="38853">
                  <c:v>19426.5</c:v>
                </c:pt>
                <c:pt idx="38854">
                  <c:v>19427</c:v>
                </c:pt>
                <c:pt idx="38855">
                  <c:v>19427.5</c:v>
                </c:pt>
                <c:pt idx="38856">
                  <c:v>19428</c:v>
                </c:pt>
                <c:pt idx="38857">
                  <c:v>19428.5</c:v>
                </c:pt>
                <c:pt idx="38858">
                  <c:v>19429</c:v>
                </c:pt>
                <c:pt idx="38859">
                  <c:v>19429.5</c:v>
                </c:pt>
                <c:pt idx="38860">
                  <c:v>19430</c:v>
                </c:pt>
                <c:pt idx="38861">
                  <c:v>19430.5</c:v>
                </c:pt>
                <c:pt idx="38862">
                  <c:v>19431</c:v>
                </c:pt>
                <c:pt idx="38863">
                  <c:v>19431.5</c:v>
                </c:pt>
                <c:pt idx="38864">
                  <c:v>19432</c:v>
                </c:pt>
                <c:pt idx="38865">
                  <c:v>19432.5</c:v>
                </c:pt>
                <c:pt idx="38866">
                  <c:v>19433</c:v>
                </c:pt>
                <c:pt idx="38867">
                  <c:v>19433.5</c:v>
                </c:pt>
                <c:pt idx="38868">
                  <c:v>19434</c:v>
                </c:pt>
                <c:pt idx="38869">
                  <c:v>19434.5</c:v>
                </c:pt>
                <c:pt idx="38870">
                  <c:v>19435</c:v>
                </c:pt>
                <c:pt idx="38871">
                  <c:v>19435.5</c:v>
                </c:pt>
                <c:pt idx="38872">
                  <c:v>19436</c:v>
                </c:pt>
                <c:pt idx="38873">
                  <c:v>19436.5</c:v>
                </c:pt>
                <c:pt idx="38874">
                  <c:v>19437</c:v>
                </c:pt>
                <c:pt idx="38875">
                  <c:v>19437.5</c:v>
                </c:pt>
                <c:pt idx="38876">
                  <c:v>19438</c:v>
                </c:pt>
                <c:pt idx="38877">
                  <c:v>19438.5</c:v>
                </c:pt>
                <c:pt idx="38878">
                  <c:v>19439</c:v>
                </c:pt>
                <c:pt idx="38879">
                  <c:v>19439.5</c:v>
                </c:pt>
                <c:pt idx="38880">
                  <c:v>19440</c:v>
                </c:pt>
                <c:pt idx="38881">
                  <c:v>19440.5</c:v>
                </c:pt>
                <c:pt idx="38882">
                  <c:v>19441</c:v>
                </c:pt>
                <c:pt idx="38883">
                  <c:v>19441.5</c:v>
                </c:pt>
                <c:pt idx="38884">
                  <c:v>19442</c:v>
                </c:pt>
                <c:pt idx="38885">
                  <c:v>19442.5</c:v>
                </c:pt>
                <c:pt idx="38886">
                  <c:v>19443</c:v>
                </c:pt>
                <c:pt idx="38887">
                  <c:v>19443.5</c:v>
                </c:pt>
                <c:pt idx="38888">
                  <c:v>19444</c:v>
                </c:pt>
                <c:pt idx="38889">
                  <c:v>19444.5</c:v>
                </c:pt>
                <c:pt idx="38890">
                  <c:v>19445</c:v>
                </c:pt>
                <c:pt idx="38891">
                  <c:v>19445.5</c:v>
                </c:pt>
                <c:pt idx="38892">
                  <c:v>19446</c:v>
                </c:pt>
                <c:pt idx="38893">
                  <c:v>19446.5</c:v>
                </c:pt>
                <c:pt idx="38894">
                  <c:v>19447</c:v>
                </c:pt>
                <c:pt idx="38895">
                  <c:v>19447.5</c:v>
                </c:pt>
                <c:pt idx="38896">
                  <c:v>19448</c:v>
                </c:pt>
                <c:pt idx="38897">
                  <c:v>19448.5</c:v>
                </c:pt>
                <c:pt idx="38898">
                  <c:v>19449</c:v>
                </c:pt>
                <c:pt idx="38899">
                  <c:v>19449.5</c:v>
                </c:pt>
                <c:pt idx="38900">
                  <c:v>19450</c:v>
                </c:pt>
                <c:pt idx="38901">
                  <c:v>19450.5</c:v>
                </c:pt>
                <c:pt idx="38902">
                  <c:v>19451</c:v>
                </c:pt>
                <c:pt idx="38903">
                  <c:v>19451.5</c:v>
                </c:pt>
                <c:pt idx="38904">
                  <c:v>19452</c:v>
                </c:pt>
                <c:pt idx="38905">
                  <c:v>19452.5</c:v>
                </c:pt>
                <c:pt idx="38906">
                  <c:v>19453</c:v>
                </c:pt>
                <c:pt idx="38907">
                  <c:v>19453.5</c:v>
                </c:pt>
                <c:pt idx="38908">
                  <c:v>19454</c:v>
                </c:pt>
                <c:pt idx="38909">
                  <c:v>19454.5</c:v>
                </c:pt>
                <c:pt idx="38910">
                  <c:v>19455</c:v>
                </c:pt>
                <c:pt idx="38911">
                  <c:v>19455.5</c:v>
                </c:pt>
                <c:pt idx="38912">
                  <c:v>19456</c:v>
                </c:pt>
                <c:pt idx="38913">
                  <c:v>19456.5</c:v>
                </c:pt>
                <c:pt idx="38914">
                  <c:v>19457</c:v>
                </c:pt>
                <c:pt idx="38915">
                  <c:v>19457.5</c:v>
                </c:pt>
                <c:pt idx="38916">
                  <c:v>19458</c:v>
                </c:pt>
                <c:pt idx="38917">
                  <c:v>19458.5</c:v>
                </c:pt>
                <c:pt idx="38918">
                  <c:v>19459</c:v>
                </c:pt>
                <c:pt idx="38919">
                  <c:v>19459.5</c:v>
                </c:pt>
                <c:pt idx="38920">
                  <c:v>19460</c:v>
                </c:pt>
                <c:pt idx="38921">
                  <c:v>19460.5</c:v>
                </c:pt>
                <c:pt idx="38922">
                  <c:v>19461</c:v>
                </c:pt>
                <c:pt idx="38923">
                  <c:v>19461.5</c:v>
                </c:pt>
                <c:pt idx="38924">
                  <c:v>19462</c:v>
                </c:pt>
                <c:pt idx="38925">
                  <c:v>19462.5</c:v>
                </c:pt>
                <c:pt idx="38926">
                  <c:v>19463</c:v>
                </c:pt>
                <c:pt idx="38927">
                  <c:v>19463.5</c:v>
                </c:pt>
                <c:pt idx="38928">
                  <c:v>19464</c:v>
                </c:pt>
                <c:pt idx="38929">
                  <c:v>19464.5</c:v>
                </c:pt>
                <c:pt idx="38930">
                  <c:v>19465</c:v>
                </c:pt>
                <c:pt idx="38931">
                  <c:v>19465.5</c:v>
                </c:pt>
                <c:pt idx="38932">
                  <c:v>19466</c:v>
                </c:pt>
                <c:pt idx="38933">
                  <c:v>19466.5</c:v>
                </c:pt>
                <c:pt idx="38934">
                  <c:v>19467</c:v>
                </c:pt>
                <c:pt idx="38935">
                  <c:v>19467.5</c:v>
                </c:pt>
                <c:pt idx="38936">
                  <c:v>19468</c:v>
                </c:pt>
                <c:pt idx="38937">
                  <c:v>19468.5</c:v>
                </c:pt>
                <c:pt idx="38938">
                  <c:v>19469</c:v>
                </c:pt>
                <c:pt idx="38939">
                  <c:v>19469.5</c:v>
                </c:pt>
                <c:pt idx="38940">
                  <c:v>19470</c:v>
                </c:pt>
                <c:pt idx="38941">
                  <c:v>19470.5</c:v>
                </c:pt>
                <c:pt idx="38942">
                  <c:v>19471</c:v>
                </c:pt>
                <c:pt idx="38943">
                  <c:v>19471.5</c:v>
                </c:pt>
                <c:pt idx="38944">
                  <c:v>19472</c:v>
                </c:pt>
                <c:pt idx="38945">
                  <c:v>19472.5</c:v>
                </c:pt>
                <c:pt idx="38946">
                  <c:v>19473</c:v>
                </c:pt>
                <c:pt idx="38947">
                  <c:v>19473.5</c:v>
                </c:pt>
                <c:pt idx="38948">
                  <c:v>19474</c:v>
                </c:pt>
                <c:pt idx="38949">
                  <c:v>19474.5</c:v>
                </c:pt>
                <c:pt idx="38950">
                  <c:v>19475</c:v>
                </c:pt>
                <c:pt idx="38951">
                  <c:v>19475.5</c:v>
                </c:pt>
                <c:pt idx="38952">
                  <c:v>19476</c:v>
                </c:pt>
                <c:pt idx="38953">
                  <c:v>19476.5</c:v>
                </c:pt>
                <c:pt idx="38954">
                  <c:v>19477</c:v>
                </c:pt>
                <c:pt idx="38955">
                  <c:v>19477.5</c:v>
                </c:pt>
                <c:pt idx="38956">
                  <c:v>19478</c:v>
                </c:pt>
                <c:pt idx="38957">
                  <c:v>19478.5</c:v>
                </c:pt>
                <c:pt idx="38958">
                  <c:v>19479</c:v>
                </c:pt>
                <c:pt idx="38959">
                  <c:v>19479.5</c:v>
                </c:pt>
                <c:pt idx="38960">
                  <c:v>19480</c:v>
                </c:pt>
                <c:pt idx="38961">
                  <c:v>19480.5</c:v>
                </c:pt>
                <c:pt idx="38962">
                  <c:v>19481</c:v>
                </c:pt>
                <c:pt idx="38963">
                  <c:v>19481.5</c:v>
                </c:pt>
                <c:pt idx="38964">
                  <c:v>19482</c:v>
                </c:pt>
                <c:pt idx="38965">
                  <c:v>19482.5</c:v>
                </c:pt>
                <c:pt idx="38966">
                  <c:v>19483</c:v>
                </c:pt>
                <c:pt idx="38967">
                  <c:v>19483.5</c:v>
                </c:pt>
                <c:pt idx="38968">
                  <c:v>19484</c:v>
                </c:pt>
                <c:pt idx="38969">
                  <c:v>19484.5</c:v>
                </c:pt>
                <c:pt idx="38970">
                  <c:v>19485</c:v>
                </c:pt>
                <c:pt idx="38971">
                  <c:v>19485.5</c:v>
                </c:pt>
                <c:pt idx="38972">
                  <c:v>19486</c:v>
                </c:pt>
                <c:pt idx="38973">
                  <c:v>19486.5</c:v>
                </c:pt>
                <c:pt idx="38974">
                  <c:v>19487</c:v>
                </c:pt>
                <c:pt idx="38975">
                  <c:v>19487.5</c:v>
                </c:pt>
                <c:pt idx="38976">
                  <c:v>19488</c:v>
                </c:pt>
                <c:pt idx="38977">
                  <c:v>19488.5</c:v>
                </c:pt>
                <c:pt idx="38978">
                  <c:v>19489</c:v>
                </c:pt>
                <c:pt idx="38979">
                  <c:v>19489.5</c:v>
                </c:pt>
                <c:pt idx="38980">
                  <c:v>19490</c:v>
                </c:pt>
                <c:pt idx="38981">
                  <c:v>19490.5</c:v>
                </c:pt>
                <c:pt idx="38982">
                  <c:v>19491</c:v>
                </c:pt>
                <c:pt idx="38983">
                  <c:v>19491.5</c:v>
                </c:pt>
                <c:pt idx="38984">
                  <c:v>19492</c:v>
                </c:pt>
                <c:pt idx="38985">
                  <c:v>19492.5</c:v>
                </c:pt>
                <c:pt idx="38986">
                  <c:v>19493</c:v>
                </c:pt>
                <c:pt idx="38987">
                  <c:v>19493.5</c:v>
                </c:pt>
                <c:pt idx="38988">
                  <c:v>19494</c:v>
                </c:pt>
                <c:pt idx="38989">
                  <c:v>19494.5</c:v>
                </c:pt>
                <c:pt idx="38990">
                  <c:v>19495</c:v>
                </c:pt>
                <c:pt idx="38991">
                  <c:v>19495.5</c:v>
                </c:pt>
                <c:pt idx="38992">
                  <c:v>19496</c:v>
                </c:pt>
                <c:pt idx="38993">
                  <c:v>19496.5</c:v>
                </c:pt>
                <c:pt idx="38994">
                  <c:v>19497</c:v>
                </c:pt>
                <c:pt idx="38995">
                  <c:v>19497.5</c:v>
                </c:pt>
                <c:pt idx="38996">
                  <c:v>19498</c:v>
                </c:pt>
                <c:pt idx="38997">
                  <c:v>19498.5</c:v>
                </c:pt>
                <c:pt idx="38998">
                  <c:v>19499</c:v>
                </c:pt>
                <c:pt idx="38999">
                  <c:v>19499.5</c:v>
                </c:pt>
                <c:pt idx="39000">
                  <c:v>19500</c:v>
                </c:pt>
                <c:pt idx="39001">
                  <c:v>19500.5</c:v>
                </c:pt>
                <c:pt idx="39002">
                  <c:v>19501</c:v>
                </c:pt>
                <c:pt idx="39003">
                  <c:v>19501.5</c:v>
                </c:pt>
                <c:pt idx="39004">
                  <c:v>19502</c:v>
                </c:pt>
                <c:pt idx="39005">
                  <c:v>19502.5</c:v>
                </c:pt>
                <c:pt idx="39006">
                  <c:v>19503</c:v>
                </c:pt>
                <c:pt idx="39007">
                  <c:v>19503.5</c:v>
                </c:pt>
                <c:pt idx="39008">
                  <c:v>19504</c:v>
                </c:pt>
                <c:pt idx="39009">
                  <c:v>19504.5</c:v>
                </c:pt>
                <c:pt idx="39010">
                  <c:v>19505</c:v>
                </c:pt>
                <c:pt idx="39011">
                  <c:v>19505.5</c:v>
                </c:pt>
                <c:pt idx="39012">
                  <c:v>19506</c:v>
                </c:pt>
                <c:pt idx="39013">
                  <c:v>19506.5</c:v>
                </c:pt>
                <c:pt idx="39014">
                  <c:v>19507</c:v>
                </c:pt>
                <c:pt idx="39015">
                  <c:v>19507.5</c:v>
                </c:pt>
                <c:pt idx="39016">
                  <c:v>19508</c:v>
                </c:pt>
                <c:pt idx="39017">
                  <c:v>19508.5</c:v>
                </c:pt>
                <c:pt idx="39018">
                  <c:v>19509</c:v>
                </c:pt>
                <c:pt idx="39019">
                  <c:v>19509.5</c:v>
                </c:pt>
                <c:pt idx="39020">
                  <c:v>19510</c:v>
                </c:pt>
                <c:pt idx="39021">
                  <c:v>19510.5</c:v>
                </c:pt>
                <c:pt idx="39022">
                  <c:v>19511</c:v>
                </c:pt>
                <c:pt idx="39023">
                  <c:v>19511.5</c:v>
                </c:pt>
                <c:pt idx="39024">
                  <c:v>19512</c:v>
                </c:pt>
                <c:pt idx="39025">
                  <c:v>19512.5</c:v>
                </c:pt>
                <c:pt idx="39026">
                  <c:v>19513</c:v>
                </c:pt>
                <c:pt idx="39027">
                  <c:v>19513.5</c:v>
                </c:pt>
                <c:pt idx="39028">
                  <c:v>19514</c:v>
                </c:pt>
                <c:pt idx="39029">
                  <c:v>19514.5</c:v>
                </c:pt>
                <c:pt idx="39030">
                  <c:v>19515</c:v>
                </c:pt>
                <c:pt idx="39031">
                  <c:v>19515.5</c:v>
                </c:pt>
                <c:pt idx="39032">
                  <c:v>19516</c:v>
                </c:pt>
                <c:pt idx="39033">
                  <c:v>19516.5</c:v>
                </c:pt>
                <c:pt idx="39034">
                  <c:v>19517</c:v>
                </c:pt>
                <c:pt idx="39035">
                  <c:v>19517.5</c:v>
                </c:pt>
                <c:pt idx="39036">
                  <c:v>19518</c:v>
                </c:pt>
                <c:pt idx="39037">
                  <c:v>19518.5</c:v>
                </c:pt>
                <c:pt idx="39038">
                  <c:v>19519</c:v>
                </c:pt>
                <c:pt idx="39039">
                  <c:v>19519.5</c:v>
                </c:pt>
                <c:pt idx="39040">
                  <c:v>19520</c:v>
                </c:pt>
                <c:pt idx="39041">
                  <c:v>19520.5</c:v>
                </c:pt>
                <c:pt idx="39042">
                  <c:v>19521</c:v>
                </c:pt>
                <c:pt idx="39043">
                  <c:v>19521.5</c:v>
                </c:pt>
                <c:pt idx="39044">
                  <c:v>19522</c:v>
                </c:pt>
                <c:pt idx="39045">
                  <c:v>19522.5</c:v>
                </c:pt>
                <c:pt idx="39046">
                  <c:v>19523</c:v>
                </c:pt>
                <c:pt idx="39047">
                  <c:v>19523.5</c:v>
                </c:pt>
                <c:pt idx="39048">
                  <c:v>19524</c:v>
                </c:pt>
                <c:pt idx="39049">
                  <c:v>19524.5</c:v>
                </c:pt>
                <c:pt idx="39050">
                  <c:v>19525</c:v>
                </c:pt>
                <c:pt idx="39051">
                  <c:v>19525.5</c:v>
                </c:pt>
                <c:pt idx="39052">
                  <c:v>19526</c:v>
                </c:pt>
                <c:pt idx="39053">
                  <c:v>19526.5</c:v>
                </c:pt>
                <c:pt idx="39054">
                  <c:v>19527</c:v>
                </c:pt>
                <c:pt idx="39055">
                  <c:v>19527.5</c:v>
                </c:pt>
                <c:pt idx="39056">
                  <c:v>19528</c:v>
                </c:pt>
                <c:pt idx="39057">
                  <c:v>19528.5</c:v>
                </c:pt>
                <c:pt idx="39058">
                  <c:v>19529</c:v>
                </c:pt>
                <c:pt idx="39059">
                  <c:v>19529.5</c:v>
                </c:pt>
                <c:pt idx="39060">
                  <c:v>19530</c:v>
                </c:pt>
                <c:pt idx="39061">
                  <c:v>19530.5</c:v>
                </c:pt>
                <c:pt idx="39062">
                  <c:v>19531</c:v>
                </c:pt>
                <c:pt idx="39063">
                  <c:v>19531.5</c:v>
                </c:pt>
                <c:pt idx="39064">
                  <c:v>19532</c:v>
                </c:pt>
                <c:pt idx="39065">
                  <c:v>19532.5</c:v>
                </c:pt>
                <c:pt idx="39066">
                  <c:v>19533</c:v>
                </c:pt>
                <c:pt idx="39067">
                  <c:v>19533.5</c:v>
                </c:pt>
                <c:pt idx="39068">
                  <c:v>19534</c:v>
                </c:pt>
                <c:pt idx="39069">
                  <c:v>19534.5</c:v>
                </c:pt>
                <c:pt idx="39070">
                  <c:v>19535</c:v>
                </c:pt>
                <c:pt idx="39071">
                  <c:v>19535.5</c:v>
                </c:pt>
                <c:pt idx="39072">
                  <c:v>19536</c:v>
                </c:pt>
                <c:pt idx="39073">
                  <c:v>19536.5</c:v>
                </c:pt>
                <c:pt idx="39074">
                  <c:v>19537</c:v>
                </c:pt>
                <c:pt idx="39075">
                  <c:v>19537.5</c:v>
                </c:pt>
                <c:pt idx="39076">
                  <c:v>19538</c:v>
                </c:pt>
                <c:pt idx="39077">
                  <c:v>19538.5</c:v>
                </c:pt>
                <c:pt idx="39078">
                  <c:v>19539</c:v>
                </c:pt>
                <c:pt idx="39079">
                  <c:v>19539.5</c:v>
                </c:pt>
                <c:pt idx="39080">
                  <c:v>19540</c:v>
                </c:pt>
                <c:pt idx="39081">
                  <c:v>19540.5</c:v>
                </c:pt>
                <c:pt idx="39082">
                  <c:v>19541</c:v>
                </c:pt>
                <c:pt idx="39083">
                  <c:v>19541.5</c:v>
                </c:pt>
                <c:pt idx="39084">
                  <c:v>19542</c:v>
                </c:pt>
                <c:pt idx="39085">
                  <c:v>19542.5</c:v>
                </c:pt>
                <c:pt idx="39086">
                  <c:v>19543</c:v>
                </c:pt>
                <c:pt idx="39087">
                  <c:v>19543.5</c:v>
                </c:pt>
                <c:pt idx="39088">
                  <c:v>19544</c:v>
                </c:pt>
                <c:pt idx="39089">
                  <c:v>19544.5</c:v>
                </c:pt>
                <c:pt idx="39090">
                  <c:v>19545</c:v>
                </c:pt>
                <c:pt idx="39091">
                  <c:v>19545.5</c:v>
                </c:pt>
                <c:pt idx="39092">
                  <c:v>19546</c:v>
                </c:pt>
                <c:pt idx="39093">
                  <c:v>19546.5</c:v>
                </c:pt>
                <c:pt idx="39094">
                  <c:v>19547</c:v>
                </c:pt>
                <c:pt idx="39095">
                  <c:v>19547.5</c:v>
                </c:pt>
                <c:pt idx="39096">
                  <c:v>19548</c:v>
                </c:pt>
                <c:pt idx="39097">
                  <c:v>19548.5</c:v>
                </c:pt>
                <c:pt idx="39098">
                  <c:v>19549</c:v>
                </c:pt>
                <c:pt idx="39099">
                  <c:v>19549.5</c:v>
                </c:pt>
                <c:pt idx="39100">
                  <c:v>19550</c:v>
                </c:pt>
                <c:pt idx="39101">
                  <c:v>19550.5</c:v>
                </c:pt>
                <c:pt idx="39102">
                  <c:v>19551</c:v>
                </c:pt>
                <c:pt idx="39103">
                  <c:v>19551.5</c:v>
                </c:pt>
                <c:pt idx="39104">
                  <c:v>19552</c:v>
                </c:pt>
                <c:pt idx="39105">
                  <c:v>19552.5</c:v>
                </c:pt>
                <c:pt idx="39106">
                  <c:v>19553</c:v>
                </c:pt>
                <c:pt idx="39107">
                  <c:v>19553.5</c:v>
                </c:pt>
                <c:pt idx="39108">
                  <c:v>19554</c:v>
                </c:pt>
                <c:pt idx="39109">
                  <c:v>19554.5</c:v>
                </c:pt>
                <c:pt idx="39110">
                  <c:v>19555</c:v>
                </c:pt>
                <c:pt idx="39111">
                  <c:v>19555.5</c:v>
                </c:pt>
                <c:pt idx="39112">
                  <c:v>19556</c:v>
                </c:pt>
                <c:pt idx="39113">
                  <c:v>19556.5</c:v>
                </c:pt>
                <c:pt idx="39114">
                  <c:v>19557</c:v>
                </c:pt>
                <c:pt idx="39115">
                  <c:v>19557.5</c:v>
                </c:pt>
                <c:pt idx="39116">
                  <c:v>19558</c:v>
                </c:pt>
                <c:pt idx="39117">
                  <c:v>19558.5</c:v>
                </c:pt>
                <c:pt idx="39118">
                  <c:v>19559</c:v>
                </c:pt>
                <c:pt idx="39119">
                  <c:v>19559.5</c:v>
                </c:pt>
                <c:pt idx="39120">
                  <c:v>19560</c:v>
                </c:pt>
                <c:pt idx="39121">
                  <c:v>19560.5</c:v>
                </c:pt>
                <c:pt idx="39122">
                  <c:v>19561</c:v>
                </c:pt>
                <c:pt idx="39123">
                  <c:v>19561.5</c:v>
                </c:pt>
                <c:pt idx="39124">
                  <c:v>19562</c:v>
                </c:pt>
                <c:pt idx="39125">
                  <c:v>19562.5</c:v>
                </c:pt>
                <c:pt idx="39126">
                  <c:v>19563</c:v>
                </c:pt>
                <c:pt idx="39127">
                  <c:v>19563.5</c:v>
                </c:pt>
                <c:pt idx="39128">
                  <c:v>19564</c:v>
                </c:pt>
                <c:pt idx="39129">
                  <c:v>19564.5</c:v>
                </c:pt>
                <c:pt idx="39130">
                  <c:v>19565</c:v>
                </c:pt>
                <c:pt idx="39131">
                  <c:v>19565.5</c:v>
                </c:pt>
                <c:pt idx="39132">
                  <c:v>19566</c:v>
                </c:pt>
                <c:pt idx="39133">
                  <c:v>19566.5</c:v>
                </c:pt>
                <c:pt idx="39134">
                  <c:v>19567</c:v>
                </c:pt>
                <c:pt idx="39135">
                  <c:v>19567.5</c:v>
                </c:pt>
                <c:pt idx="39136">
                  <c:v>19568</c:v>
                </c:pt>
                <c:pt idx="39137">
                  <c:v>19568.5</c:v>
                </c:pt>
                <c:pt idx="39138">
                  <c:v>19569</c:v>
                </c:pt>
                <c:pt idx="39139">
                  <c:v>19569.5</c:v>
                </c:pt>
                <c:pt idx="39140">
                  <c:v>19570</c:v>
                </c:pt>
                <c:pt idx="39141">
                  <c:v>19570.5</c:v>
                </c:pt>
                <c:pt idx="39142">
                  <c:v>19571</c:v>
                </c:pt>
                <c:pt idx="39143">
                  <c:v>19571.5</c:v>
                </c:pt>
                <c:pt idx="39144">
                  <c:v>19572</c:v>
                </c:pt>
                <c:pt idx="39145">
                  <c:v>19572.5</c:v>
                </c:pt>
                <c:pt idx="39146">
                  <c:v>19573</c:v>
                </c:pt>
                <c:pt idx="39147">
                  <c:v>19573.5</c:v>
                </c:pt>
                <c:pt idx="39148">
                  <c:v>19574</c:v>
                </c:pt>
                <c:pt idx="39149">
                  <c:v>19574.5</c:v>
                </c:pt>
                <c:pt idx="39150">
                  <c:v>19575</c:v>
                </c:pt>
                <c:pt idx="39151">
                  <c:v>19575.5</c:v>
                </c:pt>
                <c:pt idx="39152">
                  <c:v>19576</c:v>
                </c:pt>
                <c:pt idx="39153">
                  <c:v>19576.5</c:v>
                </c:pt>
                <c:pt idx="39154">
                  <c:v>19577</c:v>
                </c:pt>
                <c:pt idx="39155">
                  <c:v>19577.5</c:v>
                </c:pt>
                <c:pt idx="39156">
                  <c:v>19578</c:v>
                </c:pt>
                <c:pt idx="39157">
                  <c:v>19578.5</c:v>
                </c:pt>
                <c:pt idx="39158">
                  <c:v>19579</c:v>
                </c:pt>
                <c:pt idx="39159">
                  <c:v>19579.5</c:v>
                </c:pt>
                <c:pt idx="39160">
                  <c:v>19580</c:v>
                </c:pt>
                <c:pt idx="39161">
                  <c:v>19580.5</c:v>
                </c:pt>
                <c:pt idx="39162">
                  <c:v>19581</c:v>
                </c:pt>
                <c:pt idx="39163">
                  <c:v>19581.5</c:v>
                </c:pt>
                <c:pt idx="39164">
                  <c:v>19582</c:v>
                </c:pt>
                <c:pt idx="39165">
                  <c:v>19582.5</c:v>
                </c:pt>
                <c:pt idx="39166">
                  <c:v>19583</c:v>
                </c:pt>
                <c:pt idx="39167">
                  <c:v>19583.5</c:v>
                </c:pt>
                <c:pt idx="39168">
                  <c:v>19584</c:v>
                </c:pt>
                <c:pt idx="39169">
                  <c:v>19584.5</c:v>
                </c:pt>
                <c:pt idx="39170">
                  <c:v>19585</c:v>
                </c:pt>
                <c:pt idx="39171">
                  <c:v>19585.5</c:v>
                </c:pt>
                <c:pt idx="39172">
                  <c:v>19586</c:v>
                </c:pt>
                <c:pt idx="39173">
                  <c:v>19586.5</c:v>
                </c:pt>
                <c:pt idx="39174">
                  <c:v>19587</c:v>
                </c:pt>
                <c:pt idx="39175">
                  <c:v>19587.5</c:v>
                </c:pt>
                <c:pt idx="39176">
                  <c:v>19588</c:v>
                </c:pt>
                <c:pt idx="39177">
                  <c:v>19588.5</c:v>
                </c:pt>
                <c:pt idx="39178">
                  <c:v>19589</c:v>
                </c:pt>
                <c:pt idx="39179">
                  <c:v>19589.5</c:v>
                </c:pt>
                <c:pt idx="39180">
                  <c:v>19590</c:v>
                </c:pt>
                <c:pt idx="39181">
                  <c:v>19590.5</c:v>
                </c:pt>
                <c:pt idx="39182">
                  <c:v>19591</c:v>
                </c:pt>
                <c:pt idx="39183">
                  <c:v>19591.5</c:v>
                </c:pt>
                <c:pt idx="39184">
                  <c:v>19592</c:v>
                </c:pt>
                <c:pt idx="39185">
                  <c:v>19592.5</c:v>
                </c:pt>
                <c:pt idx="39186">
                  <c:v>19593</c:v>
                </c:pt>
                <c:pt idx="39187">
                  <c:v>19593.5</c:v>
                </c:pt>
                <c:pt idx="39188">
                  <c:v>19594</c:v>
                </c:pt>
                <c:pt idx="39189">
                  <c:v>19594.5</c:v>
                </c:pt>
                <c:pt idx="39190">
                  <c:v>19595</c:v>
                </c:pt>
                <c:pt idx="39191">
                  <c:v>19595.5</c:v>
                </c:pt>
                <c:pt idx="39192">
                  <c:v>19596</c:v>
                </c:pt>
                <c:pt idx="39193">
                  <c:v>19596.5</c:v>
                </c:pt>
                <c:pt idx="39194">
                  <c:v>19597</c:v>
                </c:pt>
                <c:pt idx="39195">
                  <c:v>19597.5</c:v>
                </c:pt>
                <c:pt idx="39196">
                  <c:v>19598</c:v>
                </c:pt>
                <c:pt idx="39197">
                  <c:v>19598.5</c:v>
                </c:pt>
                <c:pt idx="39198">
                  <c:v>19599</c:v>
                </c:pt>
                <c:pt idx="39199">
                  <c:v>19599.5</c:v>
                </c:pt>
                <c:pt idx="39200">
                  <c:v>19600</c:v>
                </c:pt>
                <c:pt idx="39201">
                  <c:v>19600.5</c:v>
                </c:pt>
                <c:pt idx="39202">
                  <c:v>19601</c:v>
                </c:pt>
                <c:pt idx="39203">
                  <c:v>19601.5</c:v>
                </c:pt>
                <c:pt idx="39204">
                  <c:v>19602</c:v>
                </c:pt>
                <c:pt idx="39205">
                  <c:v>19602.5</c:v>
                </c:pt>
                <c:pt idx="39206">
                  <c:v>19603</c:v>
                </c:pt>
                <c:pt idx="39207">
                  <c:v>19603.5</c:v>
                </c:pt>
                <c:pt idx="39208">
                  <c:v>19604</c:v>
                </c:pt>
                <c:pt idx="39209">
                  <c:v>19604.5</c:v>
                </c:pt>
                <c:pt idx="39210">
                  <c:v>19605</c:v>
                </c:pt>
                <c:pt idx="39211">
                  <c:v>19605.5</c:v>
                </c:pt>
                <c:pt idx="39212">
                  <c:v>19606</c:v>
                </c:pt>
                <c:pt idx="39213">
                  <c:v>19606.5</c:v>
                </c:pt>
                <c:pt idx="39214">
                  <c:v>19607</c:v>
                </c:pt>
                <c:pt idx="39215">
                  <c:v>19607.5</c:v>
                </c:pt>
                <c:pt idx="39216">
                  <c:v>19608</c:v>
                </c:pt>
                <c:pt idx="39217">
                  <c:v>19608.5</c:v>
                </c:pt>
                <c:pt idx="39218">
                  <c:v>19609</c:v>
                </c:pt>
                <c:pt idx="39219">
                  <c:v>19609.5</c:v>
                </c:pt>
                <c:pt idx="39220">
                  <c:v>19610</c:v>
                </c:pt>
                <c:pt idx="39221">
                  <c:v>19610.5</c:v>
                </c:pt>
                <c:pt idx="39222">
                  <c:v>19611</c:v>
                </c:pt>
                <c:pt idx="39223">
                  <c:v>19611.5</c:v>
                </c:pt>
                <c:pt idx="39224">
                  <c:v>19612</c:v>
                </c:pt>
                <c:pt idx="39225">
                  <c:v>19612.5</c:v>
                </c:pt>
                <c:pt idx="39226">
                  <c:v>19613</c:v>
                </c:pt>
                <c:pt idx="39227">
                  <c:v>19613.5</c:v>
                </c:pt>
                <c:pt idx="39228">
                  <c:v>19614</c:v>
                </c:pt>
                <c:pt idx="39229">
                  <c:v>19614.5</c:v>
                </c:pt>
                <c:pt idx="39230">
                  <c:v>19615</c:v>
                </c:pt>
                <c:pt idx="39231">
                  <c:v>19615.5</c:v>
                </c:pt>
                <c:pt idx="39232">
                  <c:v>19616</c:v>
                </c:pt>
                <c:pt idx="39233">
                  <c:v>19616.5</c:v>
                </c:pt>
                <c:pt idx="39234">
                  <c:v>19617</c:v>
                </c:pt>
                <c:pt idx="39235">
                  <c:v>19617.5</c:v>
                </c:pt>
                <c:pt idx="39236">
                  <c:v>19618</c:v>
                </c:pt>
                <c:pt idx="39237">
                  <c:v>19618.5</c:v>
                </c:pt>
                <c:pt idx="39238">
                  <c:v>19619</c:v>
                </c:pt>
                <c:pt idx="39239">
                  <c:v>19619.5</c:v>
                </c:pt>
                <c:pt idx="39240">
                  <c:v>19620</c:v>
                </c:pt>
                <c:pt idx="39241">
                  <c:v>19620.5</c:v>
                </c:pt>
                <c:pt idx="39242">
                  <c:v>19621</c:v>
                </c:pt>
                <c:pt idx="39243">
                  <c:v>19621.5</c:v>
                </c:pt>
                <c:pt idx="39244">
                  <c:v>19622</c:v>
                </c:pt>
                <c:pt idx="39245">
                  <c:v>19622.5</c:v>
                </c:pt>
                <c:pt idx="39246">
                  <c:v>19623</c:v>
                </c:pt>
                <c:pt idx="39247">
                  <c:v>19623.5</c:v>
                </c:pt>
                <c:pt idx="39248">
                  <c:v>19624</c:v>
                </c:pt>
                <c:pt idx="39249">
                  <c:v>19624.5</c:v>
                </c:pt>
                <c:pt idx="39250">
                  <c:v>19625</c:v>
                </c:pt>
                <c:pt idx="39251">
                  <c:v>19625.5</c:v>
                </c:pt>
                <c:pt idx="39252">
                  <c:v>19626</c:v>
                </c:pt>
                <c:pt idx="39253">
                  <c:v>19626.5</c:v>
                </c:pt>
                <c:pt idx="39254">
                  <c:v>19627</c:v>
                </c:pt>
                <c:pt idx="39255">
                  <c:v>19627.5</c:v>
                </c:pt>
                <c:pt idx="39256">
                  <c:v>19628</c:v>
                </c:pt>
                <c:pt idx="39257">
                  <c:v>19628.5</c:v>
                </c:pt>
                <c:pt idx="39258">
                  <c:v>19629</c:v>
                </c:pt>
                <c:pt idx="39259">
                  <c:v>19629.5</c:v>
                </c:pt>
                <c:pt idx="39260">
                  <c:v>19630</c:v>
                </c:pt>
                <c:pt idx="39261">
                  <c:v>19630.5</c:v>
                </c:pt>
                <c:pt idx="39262">
                  <c:v>19631</c:v>
                </c:pt>
                <c:pt idx="39263">
                  <c:v>19631.5</c:v>
                </c:pt>
                <c:pt idx="39264">
                  <c:v>19632</c:v>
                </c:pt>
                <c:pt idx="39265">
                  <c:v>19632.5</c:v>
                </c:pt>
                <c:pt idx="39266">
                  <c:v>19633</c:v>
                </c:pt>
                <c:pt idx="39267">
                  <c:v>19633.5</c:v>
                </c:pt>
                <c:pt idx="39268">
                  <c:v>19634</c:v>
                </c:pt>
                <c:pt idx="39269">
                  <c:v>19634.5</c:v>
                </c:pt>
                <c:pt idx="39270">
                  <c:v>19635</c:v>
                </c:pt>
                <c:pt idx="39271">
                  <c:v>19635.5</c:v>
                </c:pt>
                <c:pt idx="39272">
                  <c:v>19636</c:v>
                </c:pt>
                <c:pt idx="39273">
                  <c:v>19636.5</c:v>
                </c:pt>
                <c:pt idx="39274">
                  <c:v>19637</c:v>
                </c:pt>
                <c:pt idx="39275">
                  <c:v>19637.5</c:v>
                </c:pt>
                <c:pt idx="39276">
                  <c:v>19638</c:v>
                </c:pt>
                <c:pt idx="39277">
                  <c:v>19638.5</c:v>
                </c:pt>
                <c:pt idx="39278">
                  <c:v>19639</c:v>
                </c:pt>
                <c:pt idx="39279">
                  <c:v>19639.5</c:v>
                </c:pt>
                <c:pt idx="39280">
                  <c:v>19640</c:v>
                </c:pt>
                <c:pt idx="39281">
                  <c:v>19640.5</c:v>
                </c:pt>
                <c:pt idx="39282">
                  <c:v>19641</c:v>
                </c:pt>
                <c:pt idx="39283">
                  <c:v>19641.5</c:v>
                </c:pt>
                <c:pt idx="39284">
                  <c:v>19642</c:v>
                </c:pt>
                <c:pt idx="39285">
                  <c:v>19642.5</c:v>
                </c:pt>
                <c:pt idx="39286">
                  <c:v>19643</c:v>
                </c:pt>
                <c:pt idx="39287">
                  <c:v>19643.5</c:v>
                </c:pt>
                <c:pt idx="39288">
                  <c:v>19644</c:v>
                </c:pt>
                <c:pt idx="39289">
                  <c:v>19644.5</c:v>
                </c:pt>
                <c:pt idx="39290">
                  <c:v>19645</c:v>
                </c:pt>
                <c:pt idx="39291">
                  <c:v>19645.5</c:v>
                </c:pt>
                <c:pt idx="39292">
                  <c:v>19646</c:v>
                </c:pt>
                <c:pt idx="39293">
                  <c:v>19646.5</c:v>
                </c:pt>
                <c:pt idx="39294">
                  <c:v>19647</c:v>
                </c:pt>
                <c:pt idx="39295">
                  <c:v>19647.5</c:v>
                </c:pt>
                <c:pt idx="39296">
                  <c:v>19648</c:v>
                </c:pt>
                <c:pt idx="39297">
                  <c:v>19648.5</c:v>
                </c:pt>
                <c:pt idx="39298">
                  <c:v>19649</c:v>
                </c:pt>
                <c:pt idx="39299">
                  <c:v>19649.5</c:v>
                </c:pt>
                <c:pt idx="39300">
                  <c:v>19650</c:v>
                </c:pt>
                <c:pt idx="39301">
                  <c:v>19650.5</c:v>
                </c:pt>
                <c:pt idx="39302">
                  <c:v>19651</c:v>
                </c:pt>
                <c:pt idx="39303">
                  <c:v>19651.5</c:v>
                </c:pt>
                <c:pt idx="39304">
                  <c:v>19652</c:v>
                </c:pt>
                <c:pt idx="39305">
                  <c:v>19652.5</c:v>
                </c:pt>
                <c:pt idx="39306">
                  <c:v>19653</c:v>
                </c:pt>
                <c:pt idx="39307">
                  <c:v>19653.5</c:v>
                </c:pt>
                <c:pt idx="39308">
                  <c:v>19654</c:v>
                </c:pt>
                <c:pt idx="39309">
                  <c:v>19654.5</c:v>
                </c:pt>
                <c:pt idx="39310">
                  <c:v>19655</c:v>
                </c:pt>
                <c:pt idx="39311">
                  <c:v>19655.5</c:v>
                </c:pt>
                <c:pt idx="39312">
                  <c:v>19656</c:v>
                </c:pt>
                <c:pt idx="39313">
                  <c:v>19656.5</c:v>
                </c:pt>
                <c:pt idx="39314">
                  <c:v>19657</c:v>
                </c:pt>
                <c:pt idx="39315">
                  <c:v>19657.5</c:v>
                </c:pt>
                <c:pt idx="39316">
                  <c:v>19658</c:v>
                </c:pt>
                <c:pt idx="39317">
                  <c:v>19658.5</c:v>
                </c:pt>
                <c:pt idx="39318">
                  <c:v>19659</c:v>
                </c:pt>
                <c:pt idx="39319">
                  <c:v>19659.5</c:v>
                </c:pt>
                <c:pt idx="39320">
                  <c:v>19660</c:v>
                </c:pt>
                <c:pt idx="39321">
                  <c:v>19660.5</c:v>
                </c:pt>
                <c:pt idx="39322">
                  <c:v>19661</c:v>
                </c:pt>
                <c:pt idx="39323">
                  <c:v>19661.5</c:v>
                </c:pt>
                <c:pt idx="39324">
                  <c:v>19662</c:v>
                </c:pt>
                <c:pt idx="39325">
                  <c:v>19662.5</c:v>
                </c:pt>
                <c:pt idx="39326">
                  <c:v>19663</c:v>
                </c:pt>
                <c:pt idx="39327">
                  <c:v>19663.5</c:v>
                </c:pt>
                <c:pt idx="39328">
                  <c:v>19664</c:v>
                </c:pt>
                <c:pt idx="39329">
                  <c:v>19664.5</c:v>
                </c:pt>
                <c:pt idx="39330">
                  <c:v>19665</c:v>
                </c:pt>
                <c:pt idx="39331">
                  <c:v>19665.5</c:v>
                </c:pt>
                <c:pt idx="39332">
                  <c:v>19666</c:v>
                </c:pt>
                <c:pt idx="39333">
                  <c:v>19666.5</c:v>
                </c:pt>
                <c:pt idx="39334">
                  <c:v>19667</c:v>
                </c:pt>
                <c:pt idx="39335">
                  <c:v>19667.5</c:v>
                </c:pt>
                <c:pt idx="39336">
                  <c:v>19668</c:v>
                </c:pt>
                <c:pt idx="39337">
                  <c:v>19668.5</c:v>
                </c:pt>
                <c:pt idx="39338">
                  <c:v>19669</c:v>
                </c:pt>
                <c:pt idx="39339">
                  <c:v>19669.5</c:v>
                </c:pt>
                <c:pt idx="39340">
                  <c:v>19670</c:v>
                </c:pt>
                <c:pt idx="39341">
                  <c:v>19670.5</c:v>
                </c:pt>
                <c:pt idx="39342">
                  <c:v>19671</c:v>
                </c:pt>
                <c:pt idx="39343">
                  <c:v>19671.5</c:v>
                </c:pt>
                <c:pt idx="39344">
                  <c:v>19672</c:v>
                </c:pt>
                <c:pt idx="39345">
                  <c:v>19672.5</c:v>
                </c:pt>
                <c:pt idx="39346">
                  <c:v>19673</c:v>
                </c:pt>
                <c:pt idx="39347">
                  <c:v>19673.5</c:v>
                </c:pt>
                <c:pt idx="39348">
                  <c:v>19674</c:v>
                </c:pt>
                <c:pt idx="39349">
                  <c:v>19674.5</c:v>
                </c:pt>
                <c:pt idx="39350">
                  <c:v>19675</c:v>
                </c:pt>
                <c:pt idx="39351">
                  <c:v>19675.5</c:v>
                </c:pt>
                <c:pt idx="39352">
                  <c:v>19676</c:v>
                </c:pt>
                <c:pt idx="39353">
                  <c:v>19676.5</c:v>
                </c:pt>
                <c:pt idx="39354">
                  <c:v>19677</c:v>
                </c:pt>
                <c:pt idx="39355">
                  <c:v>19677.5</c:v>
                </c:pt>
                <c:pt idx="39356">
                  <c:v>19678</c:v>
                </c:pt>
                <c:pt idx="39357">
                  <c:v>19678.5</c:v>
                </c:pt>
                <c:pt idx="39358">
                  <c:v>19679</c:v>
                </c:pt>
                <c:pt idx="39359">
                  <c:v>19679.5</c:v>
                </c:pt>
                <c:pt idx="39360">
                  <c:v>19680</c:v>
                </c:pt>
                <c:pt idx="39361">
                  <c:v>19680.5</c:v>
                </c:pt>
                <c:pt idx="39362">
                  <c:v>19681</c:v>
                </c:pt>
                <c:pt idx="39363">
                  <c:v>19681.5</c:v>
                </c:pt>
                <c:pt idx="39364">
                  <c:v>19682</c:v>
                </c:pt>
                <c:pt idx="39365">
                  <c:v>19682.5</c:v>
                </c:pt>
                <c:pt idx="39366">
                  <c:v>19683</c:v>
                </c:pt>
                <c:pt idx="39367">
                  <c:v>19683.5</c:v>
                </c:pt>
                <c:pt idx="39368">
                  <c:v>19684</c:v>
                </c:pt>
                <c:pt idx="39369">
                  <c:v>19684.5</c:v>
                </c:pt>
                <c:pt idx="39370">
                  <c:v>19685</c:v>
                </c:pt>
                <c:pt idx="39371">
                  <c:v>19685.5</c:v>
                </c:pt>
                <c:pt idx="39372">
                  <c:v>19686</c:v>
                </c:pt>
                <c:pt idx="39373">
                  <c:v>19686.5</c:v>
                </c:pt>
                <c:pt idx="39374">
                  <c:v>19687</c:v>
                </c:pt>
                <c:pt idx="39375">
                  <c:v>19687.5</c:v>
                </c:pt>
                <c:pt idx="39376">
                  <c:v>19688</c:v>
                </c:pt>
                <c:pt idx="39377">
                  <c:v>19688.5</c:v>
                </c:pt>
                <c:pt idx="39378">
                  <c:v>19689</c:v>
                </c:pt>
                <c:pt idx="39379">
                  <c:v>19689.5</c:v>
                </c:pt>
                <c:pt idx="39380">
                  <c:v>19690</c:v>
                </c:pt>
                <c:pt idx="39381">
                  <c:v>19690.5</c:v>
                </c:pt>
                <c:pt idx="39382">
                  <c:v>19691</c:v>
                </c:pt>
                <c:pt idx="39383">
                  <c:v>19691.5</c:v>
                </c:pt>
                <c:pt idx="39384">
                  <c:v>19692</c:v>
                </c:pt>
                <c:pt idx="39385">
                  <c:v>19692.5</c:v>
                </c:pt>
                <c:pt idx="39386">
                  <c:v>19693</c:v>
                </c:pt>
                <c:pt idx="39387">
                  <c:v>19693.5</c:v>
                </c:pt>
                <c:pt idx="39388">
                  <c:v>19694</c:v>
                </c:pt>
                <c:pt idx="39389">
                  <c:v>19694.5</c:v>
                </c:pt>
                <c:pt idx="39390">
                  <c:v>19695</c:v>
                </c:pt>
                <c:pt idx="39391">
                  <c:v>19695.5</c:v>
                </c:pt>
                <c:pt idx="39392">
                  <c:v>19696</c:v>
                </c:pt>
                <c:pt idx="39393">
                  <c:v>19696.5</c:v>
                </c:pt>
                <c:pt idx="39394">
                  <c:v>19697</c:v>
                </c:pt>
                <c:pt idx="39395">
                  <c:v>19697.5</c:v>
                </c:pt>
                <c:pt idx="39396">
                  <c:v>19698</c:v>
                </c:pt>
                <c:pt idx="39397">
                  <c:v>19698.5</c:v>
                </c:pt>
                <c:pt idx="39398">
                  <c:v>19699</c:v>
                </c:pt>
                <c:pt idx="39399">
                  <c:v>19699.5</c:v>
                </c:pt>
                <c:pt idx="39400">
                  <c:v>19700</c:v>
                </c:pt>
                <c:pt idx="39401">
                  <c:v>19700.5</c:v>
                </c:pt>
                <c:pt idx="39402">
                  <c:v>19701</c:v>
                </c:pt>
                <c:pt idx="39403">
                  <c:v>19701.5</c:v>
                </c:pt>
                <c:pt idx="39404">
                  <c:v>19702</c:v>
                </c:pt>
                <c:pt idx="39405">
                  <c:v>19702.5</c:v>
                </c:pt>
                <c:pt idx="39406">
                  <c:v>19703</c:v>
                </c:pt>
                <c:pt idx="39407">
                  <c:v>19703.5</c:v>
                </c:pt>
                <c:pt idx="39408">
                  <c:v>19704</c:v>
                </c:pt>
                <c:pt idx="39409">
                  <c:v>19704.5</c:v>
                </c:pt>
                <c:pt idx="39410">
                  <c:v>19705</c:v>
                </c:pt>
                <c:pt idx="39411">
                  <c:v>19705.5</c:v>
                </c:pt>
                <c:pt idx="39412">
                  <c:v>19706</c:v>
                </c:pt>
                <c:pt idx="39413">
                  <c:v>19706.5</c:v>
                </c:pt>
                <c:pt idx="39414">
                  <c:v>19707</c:v>
                </c:pt>
                <c:pt idx="39415">
                  <c:v>19707.5</c:v>
                </c:pt>
                <c:pt idx="39416">
                  <c:v>19708</c:v>
                </c:pt>
                <c:pt idx="39417">
                  <c:v>19708.5</c:v>
                </c:pt>
                <c:pt idx="39418">
                  <c:v>19709</c:v>
                </c:pt>
                <c:pt idx="39419">
                  <c:v>19709.5</c:v>
                </c:pt>
                <c:pt idx="39420">
                  <c:v>19710</c:v>
                </c:pt>
                <c:pt idx="39421">
                  <c:v>19710.5</c:v>
                </c:pt>
                <c:pt idx="39422">
                  <c:v>19711</c:v>
                </c:pt>
                <c:pt idx="39423">
                  <c:v>19711.5</c:v>
                </c:pt>
                <c:pt idx="39424">
                  <c:v>19712</c:v>
                </c:pt>
                <c:pt idx="39425">
                  <c:v>19712.5</c:v>
                </c:pt>
                <c:pt idx="39426">
                  <c:v>19713</c:v>
                </c:pt>
                <c:pt idx="39427">
                  <c:v>19713.5</c:v>
                </c:pt>
                <c:pt idx="39428">
                  <c:v>19714</c:v>
                </c:pt>
                <c:pt idx="39429">
                  <c:v>19714.5</c:v>
                </c:pt>
                <c:pt idx="39430">
                  <c:v>19715</c:v>
                </c:pt>
                <c:pt idx="39431">
                  <c:v>19715.5</c:v>
                </c:pt>
                <c:pt idx="39432">
                  <c:v>19716</c:v>
                </c:pt>
                <c:pt idx="39433">
                  <c:v>19716.5</c:v>
                </c:pt>
                <c:pt idx="39434">
                  <c:v>19717</c:v>
                </c:pt>
                <c:pt idx="39435">
                  <c:v>19717.5</c:v>
                </c:pt>
                <c:pt idx="39436">
                  <c:v>19718</c:v>
                </c:pt>
                <c:pt idx="39437">
                  <c:v>19718.5</c:v>
                </c:pt>
                <c:pt idx="39438">
                  <c:v>19719</c:v>
                </c:pt>
                <c:pt idx="39439">
                  <c:v>19719.5</c:v>
                </c:pt>
                <c:pt idx="39440">
                  <c:v>19720</c:v>
                </c:pt>
                <c:pt idx="39441">
                  <c:v>19720.5</c:v>
                </c:pt>
                <c:pt idx="39442">
                  <c:v>19721</c:v>
                </c:pt>
                <c:pt idx="39443">
                  <c:v>19721.5</c:v>
                </c:pt>
                <c:pt idx="39444">
                  <c:v>19722</c:v>
                </c:pt>
                <c:pt idx="39445">
                  <c:v>19722.5</c:v>
                </c:pt>
                <c:pt idx="39446">
                  <c:v>19723</c:v>
                </c:pt>
                <c:pt idx="39447">
                  <c:v>19723.5</c:v>
                </c:pt>
                <c:pt idx="39448">
                  <c:v>19724</c:v>
                </c:pt>
                <c:pt idx="39449">
                  <c:v>19724.5</c:v>
                </c:pt>
                <c:pt idx="39450">
                  <c:v>19725</c:v>
                </c:pt>
                <c:pt idx="39451">
                  <c:v>19725.5</c:v>
                </c:pt>
                <c:pt idx="39452">
                  <c:v>19726</c:v>
                </c:pt>
                <c:pt idx="39453">
                  <c:v>19726.5</c:v>
                </c:pt>
                <c:pt idx="39454">
                  <c:v>19727</c:v>
                </c:pt>
                <c:pt idx="39455">
                  <c:v>19727.5</c:v>
                </c:pt>
                <c:pt idx="39456">
                  <c:v>19728</c:v>
                </c:pt>
                <c:pt idx="39457">
                  <c:v>19728.5</c:v>
                </c:pt>
                <c:pt idx="39458">
                  <c:v>19729</c:v>
                </c:pt>
                <c:pt idx="39459">
                  <c:v>19729.5</c:v>
                </c:pt>
                <c:pt idx="39460">
                  <c:v>19730</c:v>
                </c:pt>
                <c:pt idx="39461">
                  <c:v>19730.5</c:v>
                </c:pt>
                <c:pt idx="39462">
                  <c:v>19731</c:v>
                </c:pt>
                <c:pt idx="39463">
                  <c:v>19731.5</c:v>
                </c:pt>
                <c:pt idx="39464">
                  <c:v>19732</c:v>
                </c:pt>
                <c:pt idx="39465">
                  <c:v>19732.5</c:v>
                </c:pt>
                <c:pt idx="39466">
                  <c:v>19733</c:v>
                </c:pt>
                <c:pt idx="39467">
                  <c:v>19733.5</c:v>
                </c:pt>
                <c:pt idx="39468">
                  <c:v>19734</c:v>
                </c:pt>
                <c:pt idx="39469">
                  <c:v>19734.5</c:v>
                </c:pt>
                <c:pt idx="39470">
                  <c:v>19735</c:v>
                </c:pt>
                <c:pt idx="39471">
                  <c:v>19735.5</c:v>
                </c:pt>
                <c:pt idx="39472">
                  <c:v>19736</c:v>
                </c:pt>
                <c:pt idx="39473">
                  <c:v>19736.5</c:v>
                </c:pt>
                <c:pt idx="39474">
                  <c:v>19737</c:v>
                </c:pt>
                <c:pt idx="39475">
                  <c:v>19737.5</c:v>
                </c:pt>
                <c:pt idx="39476">
                  <c:v>19738</c:v>
                </c:pt>
                <c:pt idx="39477">
                  <c:v>19738.5</c:v>
                </c:pt>
                <c:pt idx="39478">
                  <c:v>19739</c:v>
                </c:pt>
                <c:pt idx="39479">
                  <c:v>19739.5</c:v>
                </c:pt>
                <c:pt idx="39480">
                  <c:v>19740</c:v>
                </c:pt>
                <c:pt idx="39481">
                  <c:v>19740.5</c:v>
                </c:pt>
                <c:pt idx="39482">
                  <c:v>19741</c:v>
                </c:pt>
                <c:pt idx="39483">
                  <c:v>19741.5</c:v>
                </c:pt>
                <c:pt idx="39484">
                  <c:v>19742</c:v>
                </c:pt>
                <c:pt idx="39485">
                  <c:v>19742.5</c:v>
                </c:pt>
                <c:pt idx="39486">
                  <c:v>19743</c:v>
                </c:pt>
                <c:pt idx="39487">
                  <c:v>19743.5</c:v>
                </c:pt>
                <c:pt idx="39488">
                  <c:v>19744</c:v>
                </c:pt>
                <c:pt idx="39489">
                  <c:v>19744.5</c:v>
                </c:pt>
                <c:pt idx="39490">
                  <c:v>19745</c:v>
                </c:pt>
                <c:pt idx="39491">
                  <c:v>19745.5</c:v>
                </c:pt>
                <c:pt idx="39492">
                  <c:v>19746</c:v>
                </c:pt>
                <c:pt idx="39493">
                  <c:v>19746.5</c:v>
                </c:pt>
                <c:pt idx="39494">
                  <c:v>19747</c:v>
                </c:pt>
                <c:pt idx="39495">
                  <c:v>19747.5</c:v>
                </c:pt>
                <c:pt idx="39496">
                  <c:v>19748</c:v>
                </c:pt>
                <c:pt idx="39497">
                  <c:v>19748.5</c:v>
                </c:pt>
                <c:pt idx="39498">
                  <c:v>19749</c:v>
                </c:pt>
                <c:pt idx="39499">
                  <c:v>19749.5</c:v>
                </c:pt>
                <c:pt idx="39500">
                  <c:v>19750</c:v>
                </c:pt>
                <c:pt idx="39501">
                  <c:v>19750.5</c:v>
                </c:pt>
                <c:pt idx="39502">
                  <c:v>19751</c:v>
                </c:pt>
                <c:pt idx="39503">
                  <c:v>19751.5</c:v>
                </c:pt>
                <c:pt idx="39504">
                  <c:v>19752</c:v>
                </c:pt>
                <c:pt idx="39505">
                  <c:v>19752.5</c:v>
                </c:pt>
                <c:pt idx="39506">
                  <c:v>19753</c:v>
                </c:pt>
                <c:pt idx="39507">
                  <c:v>19753.5</c:v>
                </c:pt>
                <c:pt idx="39508">
                  <c:v>19754</c:v>
                </c:pt>
                <c:pt idx="39509">
                  <c:v>19754.5</c:v>
                </c:pt>
                <c:pt idx="39510">
                  <c:v>19755</c:v>
                </c:pt>
                <c:pt idx="39511">
                  <c:v>19755.5</c:v>
                </c:pt>
                <c:pt idx="39512">
                  <c:v>19756</c:v>
                </c:pt>
                <c:pt idx="39513">
                  <c:v>19756.5</c:v>
                </c:pt>
                <c:pt idx="39514">
                  <c:v>19757</c:v>
                </c:pt>
                <c:pt idx="39515">
                  <c:v>19757.5</c:v>
                </c:pt>
                <c:pt idx="39516">
                  <c:v>19758</c:v>
                </c:pt>
                <c:pt idx="39517">
                  <c:v>19758.5</c:v>
                </c:pt>
                <c:pt idx="39518">
                  <c:v>19759</c:v>
                </c:pt>
                <c:pt idx="39519">
                  <c:v>19759.5</c:v>
                </c:pt>
                <c:pt idx="39520">
                  <c:v>19760</c:v>
                </c:pt>
                <c:pt idx="39521">
                  <c:v>19760.5</c:v>
                </c:pt>
                <c:pt idx="39522">
                  <c:v>19761</c:v>
                </c:pt>
                <c:pt idx="39523">
                  <c:v>19761.5</c:v>
                </c:pt>
                <c:pt idx="39524">
                  <c:v>19762</c:v>
                </c:pt>
                <c:pt idx="39525">
                  <c:v>19762.5</c:v>
                </c:pt>
                <c:pt idx="39526">
                  <c:v>19763</c:v>
                </c:pt>
                <c:pt idx="39527">
                  <c:v>19763.5</c:v>
                </c:pt>
                <c:pt idx="39528">
                  <c:v>19764</c:v>
                </c:pt>
                <c:pt idx="39529">
                  <c:v>19764.5</c:v>
                </c:pt>
                <c:pt idx="39530">
                  <c:v>19765</c:v>
                </c:pt>
                <c:pt idx="39531">
                  <c:v>19765.5</c:v>
                </c:pt>
                <c:pt idx="39532">
                  <c:v>19766</c:v>
                </c:pt>
                <c:pt idx="39533">
                  <c:v>19766.5</c:v>
                </c:pt>
                <c:pt idx="39534">
                  <c:v>19767</c:v>
                </c:pt>
                <c:pt idx="39535">
                  <c:v>19767.5</c:v>
                </c:pt>
                <c:pt idx="39536">
                  <c:v>19768</c:v>
                </c:pt>
                <c:pt idx="39537">
                  <c:v>19768.5</c:v>
                </c:pt>
                <c:pt idx="39538">
                  <c:v>19769</c:v>
                </c:pt>
                <c:pt idx="39539">
                  <c:v>19769.5</c:v>
                </c:pt>
                <c:pt idx="39540">
                  <c:v>19770</c:v>
                </c:pt>
                <c:pt idx="39541">
                  <c:v>19770.5</c:v>
                </c:pt>
                <c:pt idx="39542">
                  <c:v>19771</c:v>
                </c:pt>
                <c:pt idx="39543">
                  <c:v>19771.5</c:v>
                </c:pt>
                <c:pt idx="39544">
                  <c:v>19772</c:v>
                </c:pt>
                <c:pt idx="39545">
                  <c:v>19772.5</c:v>
                </c:pt>
                <c:pt idx="39546">
                  <c:v>19773</c:v>
                </c:pt>
                <c:pt idx="39547">
                  <c:v>19773.5</c:v>
                </c:pt>
                <c:pt idx="39548">
                  <c:v>19774</c:v>
                </c:pt>
                <c:pt idx="39549">
                  <c:v>19774.5</c:v>
                </c:pt>
                <c:pt idx="39550">
                  <c:v>19775</c:v>
                </c:pt>
                <c:pt idx="39551">
                  <c:v>19775.5</c:v>
                </c:pt>
                <c:pt idx="39552">
                  <c:v>19776</c:v>
                </c:pt>
                <c:pt idx="39553">
                  <c:v>19776.5</c:v>
                </c:pt>
                <c:pt idx="39554">
                  <c:v>19777</c:v>
                </c:pt>
                <c:pt idx="39555">
                  <c:v>19777.5</c:v>
                </c:pt>
                <c:pt idx="39556">
                  <c:v>19778</c:v>
                </c:pt>
                <c:pt idx="39557">
                  <c:v>19778.5</c:v>
                </c:pt>
                <c:pt idx="39558">
                  <c:v>19779</c:v>
                </c:pt>
                <c:pt idx="39559">
                  <c:v>19779.5</c:v>
                </c:pt>
                <c:pt idx="39560">
                  <c:v>19780</c:v>
                </c:pt>
                <c:pt idx="39561">
                  <c:v>19780.5</c:v>
                </c:pt>
                <c:pt idx="39562">
                  <c:v>19781</c:v>
                </c:pt>
                <c:pt idx="39563">
                  <c:v>19781.5</c:v>
                </c:pt>
                <c:pt idx="39564">
                  <c:v>19782</c:v>
                </c:pt>
                <c:pt idx="39565">
                  <c:v>19782.5</c:v>
                </c:pt>
                <c:pt idx="39566">
                  <c:v>19783</c:v>
                </c:pt>
                <c:pt idx="39567">
                  <c:v>19783.5</c:v>
                </c:pt>
                <c:pt idx="39568">
                  <c:v>19784</c:v>
                </c:pt>
                <c:pt idx="39569">
                  <c:v>19784.5</c:v>
                </c:pt>
                <c:pt idx="39570">
                  <c:v>19785</c:v>
                </c:pt>
                <c:pt idx="39571">
                  <c:v>19785.5</c:v>
                </c:pt>
                <c:pt idx="39572">
                  <c:v>19786</c:v>
                </c:pt>
                <c:pt idx="39573">
                  <c:v>19786.5</c:v>
                </c:pt>
                <c:pt idx="39574">
                  <c:v>19787</c:v>
                </c:pt>
                <c:pt idx="39575">
                  <c:v>19787.5</c:v>
                </c:pt>
                <c:pt idx="39576">
                  <c:v>19788</c:v>
                </c:pt>
                <c:pt idx="39577">
                  <c:v>19788.5</c:v>
                </c:pt>
                <c:pt idx="39578">
                  <c:v>19789</c:v>
                </c:pt>
                <c:pt idx="39579">
                  <c:v>19789.5</c:v>
                </c:pt>
                <c:pt idx="39580">
                  <c:v>19790</c:v>
                </c:pt>
                <c:pt idx="39581">
                  <c:v>19790.5</c:v>
                </c:pt>
                <c:pt idx="39582">
                  <c:v>19791</c:v>
                </c:pt>
                <c:pt idx="39583">
                  <c:v>19791.5</c:v>
                </c:pt>
                <c:pt idx="39584">
                  <c:v>19792</c:v>
                </c:pt>
                <c:pt idx="39585">
                  <c:v>19792.5</c:v>
                </c:pt>
                <c:pt idx="39586">
                  <c:v>19793</c:v>
                </c:pt>
                <c:pt idx="39587">
                  <c:v>19793.5</c:v>
                </c:pt>
                <c:pt idx="39588">
                  <c:v>19794</c:v>
                </c:pt>
                <c:pt idx="39589">
                  <c:v>19794.5</c:v>
                </c:pt>
                <c:pt idx="39590">
                  <c:v>19795</c:v>
                </c:pt>
                <c:pt idx="39591">
                  <c:v>19795.5</c:v>
                </c:pt>
                <c:pt idx="39592">
                  <c:v>19796</c:v>
                </c:pt>
                <c:pt idx="39593">
                  <c:v>19796.5</c:v>
                </c:pt>
                <c:pt idx="39594">
                  <c:v>19797</c:v>
                </c:pt>
                <c:pt idx="39595">
                  <c:v>19797.5</c:v>
                </c:pt>
                <c:pt idx="39596">
                  <c:v>19798</c:v>
                </c:pt>
                <c:pt idx="39597">
                  <c:v>19798.5</c:v>
                </c:pt>
                <c:pt idx="39598">
                  <c:v>19799</c:v>
                </c:pt>
                <c:pt idx="39599">
                  <c:v>19799.5</c:v>
                </c:pt>
                <c:pt idx="39600">
                  <c:v>19800</c:v>
                </c:pt>
                <c:pt idx="39601">
                  <c:v>19800.5</c:v>
                </c:pt>
                <c:pt idx="39602">
                  <c:v>19801</c:v>
                </c:pt>
                <c:pt idx="39603">
                  <c:v>19801.5</c:v>
                </c:pt>
                <c:pt idx="39604">
                  <c:v>19802</c:v>
                </c:pt>
                <c:pt idx="39605">
                  <c:v>19802.5</c:v>
                </c:pt>
                <c:pt idx="39606">
                  <c:v>19803</c:v>
                </c:pt>
                <c:pt idx="39607">
                  <c:v>19803.5</c:v>
                </c:pt>
                <c:pt idx="39608">
                  <c:v>19804</c:v>
                </c:pt>
                <c:pt idx="39609">
                  <c:v>19804.5</c:v>
                </c:pt>
                <c:pt idx="39610">
                  <c:v>19805</c:v>
                </c:pt>
                <c:pt idx="39611">
                  <c:v>19805.5</c:v>
                </c:pt>
                <c:pt idx="39612">
                  <c:v>19806</c:v>
                </c:pt>
                <c:pt idx="39613">
                  <c:v>19806.5</c:v>
                </c:pt>
                <c:pt idx="39614">
                  <c:v>19807</c:v>
                </c:pt>
                <c:pt idx="39615">
                  <c:v>19807.5</c:v>
                </c:pt>
                <c:pt idx="39616">
                  <c:v>19808</c:v>
                </c:pt>
                <c:pt idx="39617">
                  <c:v>19808.5</c:v>
                </c:pt>
                <c:pt idx="39618">
                  <c:v>19809</c:v>
                </c:pt>
                <c:pt idx="39619">
                  <c:v>19809.5</c:v>
                </c:pt>
                <c:pt idx="39620">
                  <c:v>19810</c:v>
                </c:pt>
                <c:pt idx="39621">
                  <c:v>19810.5</c:v>
                </c:pt>
                <c:pt idx="39622">
                  <c:v>19811</c:v>
                </c:pt>
                <c:pt idx="39623">
                  <c:v>19811.5</c:v>
                </c:pt>
                <c:pt idx="39624">
                  <c:v>19812</c:v>
                </c:pt>
                <c:pt idx="39625">
                  <c:v>19812.5</c:v>
                </c:pt>
                <c:pt idx="39626">
                  <c:v>19813</c:v>
                </c:pt>
                <c:pt idx="39627">
                  <c:v>19813.5</c:v>
                </c:pt>
                <c:pt idx="39628">
                  <c:v>19814</c:v>
                </c:pt>
                <c:pt idx="39629">
                  <c:v>19814.5</c:v>
                </c:pt>
                <c:pt idx="39630">
                  <c:v>19815</c:v>
                </c:pt>
                <c:pt idx="39631">
                  <c:v>19815.5</c:v>
                </c:pt>
                <c:pt idx="39632">
                  <c:v>19816</c:v>
                </c:pt>
                <c:pt idx="39633">
                  <c:v>19816.5</c:v>
                </c:pt>
                <c:pt idx="39634">
                  <c:v>19817</c:v>
                </c:pt>
                <c:pt idx="39635">
                  <c:v>19817.5</c:v>
                </c:pt>
                <c:pt idx="39636">
                  <c:v>19818</c:v>
                </c:pt>
                <c:pt idx="39637">
                  <c:v>19818.5</c:v>
                </c:pt>
                <c:pt idx="39638">
                  <c:v>19819</c:v>
                </c:pt>
                <c:pt idx="39639">
                  <c:v>19819.5</c:v>
                </c:pt>
                <c:pt idx="39640">
                  <c:v>19820</c:v>
                </c:pt>
                <c:pt idx="39641">
                  <c:v>19820.5</c:v>
                </c:pt>
                <c:pt idx="39642">
                  <c:v>19821</c:v>
                </c:pt>
                <c:pt idx="39643">
                  <c:v>19821.5</c:v>
                </c:pt>
                <c:pt idx="39644">
                  <c:v>19822</c:v>
                </c:pt>
                <c:pt idx="39645">
                  <c:v>19822.5</c:v>
                </c:pt>
                <c:pt idx="39646">
                  <c:v>19823</c:v>
                </c:pt>
                <c:pt idx="39647">
                  <c:v>19823.5</c:v>
                </c:pt>
                <c:pt idx="39648">
                  <c:v>19824</c:v>
                </c:pt>
                <c:pt idx="39649">
                  <c:v>19824.5</c:v>
                </c:pt>
                <c:pt idx="39650">
                  <c:v>19825</c:v>
                </c:pt>
                <c:pt idx="39651">
                  <c:v>19825.5</c:v>
                </c:pt>
                <c:pt idx="39652">
                  <c:v>19826</c:v>
                </c:pt>
                <c:pt idx="39653">
                  <c:v>19826.5</c:v>
                </c:pt>
                <c:pt idx="39654">
                  <c:v>19827</c:v>
                </c:pt>
                <c:pt idx="39655">
                  <c:v>19827.5</c:v>
                </c:pt>
                <c:pt idx="39656">
                  <c:v>19828</c:v>
                </c:pt>
                <c:pt idx="39657">
                  <c:v>19828.5</c:v>
                </c:pt>
                <c:pt idx="39658">
                  <c:v>19829</c:v>
                </c:pt>
                <c:pt idx="39659">
                  <c:v>19829.5</c:v>
                </c:pt>
                <c:pt idx="39660">
                  <c:v>19830</c:v>
                </c:pt>
                <c:pt idx="39661">
                  <c:v>19830.5</c:v>
                </c:pt>
                <c:pt idx="39662">
                  <c:v>19831</c:v>
                </c:pt>
                <c:pt idx="39663">
                  <c:v>19831.5</c:v>
                </c:pt>
                <c:pt idx="39664">
                  <c:v>19832</c:v>
                </c:pt>
                <c:pt idx="39665">
                  <c:v>19832.5</c:v>
                </c:pt>
                <c:pt idx="39666">
                  <c:v>19833</c:v>
                </c:pt>
                <c:pt idx="39667">
                  <c:v>19833.5</c:v>
                </c:pt>
                <c:pt idx="39668">
                  <c:v>19834</c:v>
                </c:pt>
                <c:pt idx="39669">
                  <c:v>19834.5</c:v>
                </c:pt>
                <c:pt idx="39670">
                  <c:v>19835</c:v>
                </c:pt>
                <c:pt idx="39671">
                  <c:v>19835.5</c:v>
                </c:pt>
                <c:pt idx="39672">
                  <c:v>19836</c:v>
                </c:pt>
                <c:pt idx="39673">
                  <c:v>19836.5</c:v>
                </c:pt>
                <c:pt idx="39674">
                  <c:v>19837</c:v>
                </c:pt>
                <c:pt idx="39675">
                  <c:v>19837.5</c:v>
                </c:pt>
                <c:pt idx="39676">
                  <c:v>19838</c:v>
                </c:pt>
                <c:pt idx="39677">
                  <c:v>19838.5</c:v>
                </c:pt>
                <c:pt idx="39678">
                  <c:v>19839</c:v>
                </c:pt>
                <c:pt idx="39679">
                  <c:v>19839.5</c:v>
                </c:pt>
                <c:pt idx="39680">
                  <c:v>19840</c:v>
                </c:pt>
                <c:pt idx="39681">
                  <c:v>19840.5</c:v>
                </c:pt>
                <c:pt idx="39682">
                  <c:v>19841</c:v>
                </c:pt>
                <c:pt idx="39683">
                  <c:v>19841.5</c:v>
                </c:pt>
                <c:pt idx="39684">
                  <c:v>19842</c:v>
                </c:pt>
                <c:pt idx="39685">
                  <c:v>19842.5</c:v>
                </c:pt>
                <c:pt idx="39686">
                  <c:v>19843</c:v>
                </c:pt>
                <c:pt idx="39687">
                  <c:v>19843.5</c:v>
                </c:pt>
                <c:pt idx="39688">
                  <c:v>19844</c:v>
                </c:pt>
                <c:pt idx="39689">
                  <c:v>19844.5</c:v>
                </c:pt>
                <c:pt idx="39690">
                  <c:v>19845</c:v>
                </c:pt>
                <c:pt idx="39691">
                  <c:v>19845.5</c:v>
                </c:pt>
                <c:pt idx="39692">
                  <c:v>19846</c:v>
                </c:pt>
                <c:pt idx="39693">
                  <c:v>19846.5</c:v>
                </c:pt>
                <c:pt idx="39694">
                  <c:v>19847</c:v>
                </c:pt>
                <c:pt idx="39695">
                  <c:v>19847.5</c:v>
                </c:pt>
                <c:pt idx="39696">
                  <c:v>19848</c:v>
                </c:pt>
                <c:pt idx="39697">
                  <c:v>19848.5</c:v>
                </c:pt>
                <c:pt idx="39698">
                  <c:v>19849</c:v>
                </c:pt>
                <c:pt idx="39699">
                  <c:v>19849.5</c:v>
                </c:pt>
                <c:pt idx="39700">
                  <c:v>19850</c:v>
                </c:pt>
                <c:pt idx="39701">
                  <c:v>19850.5</c:v>
                </c:pt>
                <c:pt idx="39702">
                  <c:v>19851</c:v>
                </c:pt>
                <c:pt idx="39703">
                  <c:v>19851.5</c:v>
                </c:pt>
                <c:pt idx="39704">
                  <c:v>19852</c:v>
                </c:pt>
                <c:pt idx="39705">
                  <c:v>19852.5</c:v>
                </c:pt>
                <c:pt idx="39706">
                  <c:v>19853</c:v>
                </c:pt>
                <c:pt idx="39707">
                  <c:v>19853.5</c:v>
                </c:pt>
                <c:pt idx="39708">
                  <c:v>19854</c:v>
                </c:pt>
                <c:pt idx="39709">
                  <c:v>19854.5</c:v>
                </c:pt>
                <c:pt idx="39710">
                  <c:v>19855</c:v>
                </c:pt>
                <c:pt idx="39711">
                  <c:v>19855.5</c:v>
                </c:pt>
                <c:pt idx="39712">
                  <c:v>19856</c:v>
                </c:pt>
                <c:pt idx="39713">
                  <c:v>19856.5</c:v>
                </c:pt>
                <c:pt idx="39714">
                  <c:v>19857</c:v>
                </c:pt>
                <c:pt idx="39715">
                  <c:v>19857.5</c:v>
                </c:pt>
                <c:pt idx="39716">
                  <c:v>19858</c:v>
                </c:pt>
                <c:pt idx="39717">
                  <c:v>19858.5</c:v>
                </c:pt>
                <c:pt idx="39718">
                  <c:v>19859</c:v>
                </c:pt>
                <c:pt idx="39719">
                  <c:v>19859.5</c:v>
                </c:pt>
                <c:pt idx="39720">
                  <c:v>19860</c:v>
                </c:pt>
                <c:pt idx="39721">
                  <c:v>19860.5</c:v>
                </c:pt>
                <c:pt idx="39722">
                  <c:v>19861</c:v>
                </c:pt>
                <c:pt idx="39723">
                  <c:v>19861.5</c:v>
                </c:pt>
                <c:pt idx="39724">
                  <c:v>19862</c:v>
                </c:pt>
                <c:pt idx="39725">
                  <c:v>19862.5</c:v>
                </c:pt>
                <c:pt idx="39726">
                  <c:v>19863</c:v>
                </c:pt>
                <c:pt idx="39727">
                  <c:v>19863.5</c:v>
                </c:pt>
                <c:pt idx="39728">
                  <c:v>19864</c:v>
                </c:pt>
                <c:pt idx="39729">
                  <c:v>19864.5</c:v>
                </c:pt>
                <c:pt idx="39730">
                  <c:v>19865</c:v>
                </c:pt>
                <c:pt idx="39731">
                  <c:v>19865.5</c:v>
                </c:pt>
                <c:pt idx="39732">
                  <c:v>19866</c:v>
                </c:pt>
                <c:pt idx="39733">
                  <c:v>19866.5</c:v>
                </c:pt>
                <c:pt idx="39734">
                  <c:v>19867</c:v>
                </c:pt>
                <c:pt idx="39735">
                  <c:v>19867.5</c:v>
                </c:pt>
                <c:pt idx="39736">
                  <c:v>19868</c:v>
                </c:pt>
                <c:pt idx="39737">
                  <c:v>19868.5</c:v>
                </c:pt>
                <c:pt idx="39738">
                  <c:v>19869</c:v>
                </c:pt>
                <c:pt idx="39739">
                  <c:v>19869.5</c:v>
                </c:pt>
                <c:pt idx="39740">
                  <c:v>19870</c:v>
                </c:pt>
                <c:pt idx="39741">
                  <c:v>19870.5</c:v>
                </c:pt>
                <c:pt idx="39742">
                  <c:v>19871</c:v>
                </c:pt>
                <c:pt idx="39743">
                  <c:v>19871.5</c:v>
                </c:pt>
                <c:pt idx="39744">
                  <c:v>19872</c:v>
                </c:pt>
                <c:pt idx="39745">
                  <c:v>19872.5</c:v>
                </c:pt>
                <c:pt idx="39746">
                  <c:v>19873</c:v>
                </c:pt>
                <c:pt idx="39747">
                  <c:v>19873.5</c:v>
                </c:pt>
                <c:pt idx="39748">
                  <c:v>19874</c:v>
                </c:pt>
                <c:pt idx="39749">
                  <c:v>19874.5</c:v>
                </c:pt>
                <c:pt idx="39750">
                  <c:v>19875</c:v>
                </c:pt>
                <c:pt idx="39751">
                  <c:v>19875.5</c:v>
                </c:pt>
                <c:pt idx="39752">
                  <c:v>19876</c:v>
                </c:pt>
                <c:pt idx="39753">
                  <c:v>19876.5</c:v>
                </c:pt>
                <c:pt idx="39754">
                  <c:v>19877</c:v>
                </c:pt>
                <c:pt idx="39755">
                  <c:v>19877.5</c:v>
                </c:pt>
                <c:pt idx="39756">
                  <c:v>19878</c:v>
                </c:pt>
                <c:pt idx="39757">
                  <c:v>19878.5</c:v>
                </c:pt>
                <c:pt idx="39758">
                  <c:v>19879</c:v>
                </c:pt>
                <c:pt idx="39759">
                  <c:v>19879.5</c:v>
                </c:pt>
                <c:pt idx="39760">
                  <c:v>19880</c:v>
                </c:pt>
                <c:pt idx="39761">
                  <c:v>19880.5</c:v>
                </c:pt>
                <c:pt idx="39762">
                  <c:v>19881</c:v>
                </c:pt>
                <c:pt idx="39763">
                  <c:v>19881.5</c:v>
                </c:pt>
                <c:pt idx="39764">
                  <c:v>19882</c:v>
                </c:pt>
                <c:pt idx="39765">
                  <c:v>19882.5</c:v>
                </c:pt>
                <c:pt idx="39766">
                  <c:v>19883</c:v>
                </c:pt>
                <c:pt idx="39767">
                  <c:v>19883.5</c:v>
                </c:pt>
                <c:pt idx="39768">
                  <c:v>19884</c:v>
                </c:pt>
                <c:pt idx="39769">
                  <c:v>19884.5</c:v>
                </c:pt>
                <c:pt idx="39770">
                  <c:v>19885</c:v>
                </c:pt>
                <c:pt idx="39771">
                  <c:v>19885.5</c:v>
                </c:pt>
                <c:pt idx="39772">
                  <c:v>19886</c:v>
                </c:pt>
                <c:pt idx="39773">
                  <c:v>19886.5</c:v>
                </c:pt>
                <c:pt idx="39774">
                  <c:v>19887</c:v>
                </c:pt>
                <c:pt idx="39775">
                  <c:v>19887.5</c:v>
                </c:pt>
                <c:pt idx="39776">
                  <c:v>19888</c:v>
                </c:pt>
                <c:pt idx="39777">
                  <c:v>19888.5</c:v>
                </c:pt>
                <c:pt idx="39778">
                  <c:v>19889</c:v>
                </c:pt>
                <c:pt idx="39779">
                  <c:v>19889.5</c:v>
                </c:pt>
                <c:pt idx="39780">
                  <c:v>19890</c:v>
                </c:pt>
                <c:pt idx="39781">
                  <c:v>19890.5</c:v>
                </c:pt>
                <c:pt idx="39782">
                  <c:v>19891</c:v>
                </c:pt>
                <c:pt idx="39783">
                  <c:v>19891.5</c:v>
                </c:pt>
                <c:pt idx="39784">
                  <c:v>19892</c:v>
                </c:pt>
                <c:pt idx="39785">
                  <c:v>19892.5</c:v>
                </c:pt>
                <c:pt idx="39786">
                  <c:v>19893</c:v>
                </c:pt>
                <c:pt idx="39787">
                  <c:v>19893.5</c:v>
                </c:pt>
                <c:pt idx="39788">
                  <c:v>19894</c:v>
                </c:pt>
                <c:pt idx="39789">
                  <c:v>19894.5</c:v>
                </c:pt>
                <c:pt idx="39790">
                  <c:v>19895</c:v>
                </c:pt>
                <c:pt idx="39791">
                  <c:v>19895.5</c:v>
                </c:pt>
                <c:pt idx="39792">
                  <c:v>19896</c:v>
                </c:pt>
                <c:pt idx="39793">
                  <c:v>19896.5</c:v>
                </c:pt>
                <c:pt idx="39794">
                  <c:v>19897</c:v>
                </c:pt>
                <c:pt idx="39795">
                  <c:v>19897.5</c:v>
                </c:pt>
                <c:pt idx="39796">
                  <c:v>19898</c:v>
                </c:pt>
                <c:pt idx="39797">
                  <c:v>19898.5</c:v>
                </c:pt>
                <c:pt idx="39798">
                  <c:v>19899</c:v>
                </c:pt>
                <c:pt idx="39799">
                  <c:v>19899.5</c:v>
                </c:pt>
                <c:pt idx="39800">
                  <c:v>19900</c:v>
                </c:pt>
                <c:pt idx="39801">
                  <c:v>19900.5</c:v>
                </c:pt>
                <c:pt idx="39802">
                  <c:v>19901</c:v>
                </c:pt>
                <c:pt idx="39803">
                  <c:v>19901.5</c:v>
                </c:pt>
                <c:pt idx="39804">
                  <c:v>19902</c:v>
                </c:pt>
                <c:pt idx="39805">
                  <c:v>19902.5</c:v>
                </c:pt>
                <c:pt idx="39806">
                  <c:v>19903</c:v>
                </c:pt>
                <c:pt idx="39807">
                  <c:v>19903.5</c:v>
                </c:pt>
                <c:pt idx="39808">
                  <c:v>19904</c:v>
                </c:pt>
                <c:pt idx="39809">
                  <c:v>19904.5</c:v>
                </c:pt>
                <c:pt idx="39810">
                  <c:v>19905</c:v>
                </c:pt>
                <c:pt idx="39811">
                  <c:v>19905.5</c:v>
                </c:pt>
                <c:pt idx="39812">
                  <c:v>19906</c:v>
                </c:pt>
                <c:pt idx="39813">
                  <c:v>19906.5</c:v>
                </c:pt>
                <c:pt idx="39814">
                  <c:v>19907</c:v>
                </c:pt>
                <c:pt idx="39815">
                  <c:v>19907.5</c:v>
                </c:pt>
                <c:pt idx="39816">
                  <c:v>19908</c:v>
                </c:pt>
                <c:pt idx="39817">
                  <c:v>19908.5</c:v>
                </c:pt>
                <c:pt idx="39818">
                  <c:v>19909</c:v>
                </c:pt>
                <c:pt idx="39819">
                  <c:v>19909.5</c:v>
                </c:pt>
                <c:pt idx="39820">
                  <c:v>19910</c:v>
                </c:pt>
                <c:pt idx="39821">
                  <c:v>19910.5</c:v>
                </c:pt>
                <c:pt idx="39822">
                  <c:v>19911</c:v>
                </c:pt>
                <c:pt idx="39823">
                  <c:v>19911.5</c:v>
                </c:pt>
                <c:pt idx="39824">
                  <c:v>19912</c:v>
                </c:pt>
                <c:pt idx="39825">
                  <c:v>19912.5</c:v>
                </c:pt>
                <c:pt idx="39826">
                  <c:v>19913</c:v>
                </c:pt>
                <c:pt idx="39827">
                  <c:v>19913.5</c:v>
                </c:pt>
                <c:pt idx="39828">
                  <c:v>19914</c:v>
                </c:pt>
                <c:pt idx="39829">
                  <c:v>19914.5</c:v>
                </c:pt>
                <c:pt idx="39830">
                  <c:v>19915</c:v>
                </c:pt>
                <c:pt idx="39831">
                  <c:v>19915.5</c:v>
                </c:pt>
                <c:pt idx="39832">
                  <c:v>19916</c:v>
                </c:pt>
                <c:pt idx="39833">
                  <c:v>19916.5</c:v>
                </c:pt>
                <c:pt idx="39834">
                  <c:v>19917</c:v>
                </c:pt>
                <c:pt idx="39835">
                  <c:v>19917.5</c:v>
                </c:pt>
                <c:pt idx="39836">
                  <c:v>19918</c:v>
                </c:pt>
                <c:pt idx="39837">
                  <c:v>19918.5</c:v>
                </c:pt>
                <c:pt idx="39838">
                  <c:v>19919</c:v>
                </c:pt>
                <c:pt idx="39839">
                  <c:v>19919.5</c:v>
                </c:pt>
                <c:pt idx="39840">
                  <c:v>19920</c:v>
                </c:pt>
                <c:pt idx="39841">
                  <c:v>19920.5</c:v>
                </c:pt>
                <c:pt idx="39842">
                  <c:v>19921</c:v>
                </c:pt>
                <c:pt idx="39843">
                  <c:v>19921.5</c:v>
                </c:pt>
                <c:pt idx="39844">
                  <c:v>19922</c:v>
                </c:pt>
                <c:pt idx="39845">
                  <c:v>19922.5</c:v>
                </c:pt>
                <c:pt idx="39846">
                  <c:v>19923</c:v>
                </c:pt>
                <c:pt idx="39847">
                  <c:v>19923.5</c:v>
                </c:pt>
                <c:pt idx="39848">
                  <c:v>19924</c:v>
                </c:pt>
                <c:pt idx="39849">
                  <c:v>19924.5</c:v>
                </c:pt>
                <c:pt idx="39850">
                  <c:v>19925</c:v>
                </c:pt>
                <c:pt idx="39851">
                  <c:v>19925.5</c:v>
                </c:pt>
                <c:pt idx="39852">
                  <c:v>19926</c:v>
                </c:pt>
                <c:pt idx="39853">
                  <c:v>19926.5</c:v>
                </c:pt>
                <c:pt idx="39854">
                  <c:v>19927</c:v>
                </c:pt>
                <c:pt idx="39855">
                  <c:v>19927.5</c:v>
                </c:pt>
                <c:pt idx="39856">
                  <c:v>19928</c:v>
                </c:pt>
                <c:pt idx="39857">
                  <c:v>19928.5</c:v>
                </c:pt>
                <c:pt idx="39858">
                  <c:v>19929</c:v>
                </c:pt>
                <c:pt idx="39859">
                  <c:v>19929.5</c:v>
                </c:pt>
                <c:pt idx="39860">
                  <c:v>19930</c:v>
                </c:pt>
                <c:pt idx="39861">
                  <c:v>19930.5</c:v>
                </c:pt>
                <c:pt idx="39862">
                  <c:v>19931</c:v>
                </c:pt>
                <c:pt idx="39863">
                  <c:v>19931.5</c:v>
                </c:pt>
                <c:pt idx="39864">
                  <c:v>19932</c:v>
                </c:pt>
                <c:pt idx="39865">
                  <c:v>19932.5</c:v>
                </c:pt>
                <c:pt idx="39866">
                  <c:v>19933</c:v>
                </c:pt>
                <c:pt idx="39867">
                  <c:v>19933.5</c:v>
                </c:pt>
                <c:pt idx="39868">
                  <c:v>19934</c:v>
                </c:pt>
                <c:pt idx="39869">
                  <c:v>19934.5</c:v>
                </c:pt>
                <c:pt idx="39870">
                  <c:v>19935</c:v>
                </c:pt>
                <c:pt idx="39871">
                  <c:v>19935.5</c:v>
                </c:pt>
                <c:pt idx="39872">
                  <c:v>19936</c:v>
                </c:pt>
                <c:pt idx="39873">
                  <c:v>19936.5</c:v>
                </c:pt>
                <c:pt idx="39874">
                  <c:v>19937</c:v>
                </c:pt>
                <c:pt idx="39875">
                  <c:v>19937.5</c:v>
                </c:pt>
                <c:pt idx="39876">
                  <c:v>19938</c:v>
                </c:pt>
                <c:pt idx="39877">
                  <c:v>19938.5</c:v>
                </c:pt>
                <c:pt idx="39878">
                  <c:v>19939</c:v>
                </c:pt>
                <c:pt idx="39879">
                  <c:v>19939.5</c:v>
                </c:pt>
                <c:pt idx="39880">
                  <c:v>19940</c:v>
                </c:pt>
                <c:pt idx="39881">
                  <c:v>19940.5</c:v>
                </c:pt>
                <c:pt idx="39882">
                  <c:v>19941</c:v>
                </c:pt>
                <c:pt idx="39883">
                  <c:v>19941.5</c:v>
                </c:pt>
                <c:pt idx="39884">
                  <c:v>19942</c:v>
                </c:pt>
                <c:pt idx="39885">
                  <c:v>19942.5</c:v>
                </c:pt>
                <c:pt idx="39886">
                  <c:v>19943</c:v>
                </c:pt>
                <c:pt idx="39887">
                  <c:v>19943.5</c:v>
                </c:pt>
                <c:pt idx="39888">
                  <c:v>19944</c:v>
                </c:pt>
                <c:pt idx="39889">
                  <c:v>19944.5</c:v>
                </c:pt>
                <c:pt idx="39890">
                  <c:v>19945</c:v>
                </c:pt>
                <c:pt idx="39891">
                  <c:v>19945.5</c:v>
                </c:pt>
                <c:pt idx="39892">
                  <c:v>19946</c:v>
                </c:pt>
                <c:pt idx="39893">
                  <c:v>19946.5</c:v>
                </c:pt>
                <c:pt idx="39894">
                  <c:v>19947</c:v>
                </c:pt>
                <c:pt idx="39895">
                  <c:v>19947.5</c:v>
                </c:pt>
                <c:pt idx="39896">
                  <c:v>19948</c:v>
                </c:pt>
                <c:pt idx="39897">
                  <c:v>19948.5</c:v>
                </c:pt>
                <c:pt idx="39898">
                  <c:v>19949</c:v>
                </c:pt>
                <c:pt idx="39899">
                  <c:v>19949.5</c:v>
                </c:pt>
                <c:pt idx="39900">
                  <c:v>19950</c:v>
                </c:pt>
                <c:pt idx="39901">
                  <c:v>19950.5</c:v>
                </c:pt>
                <c:pt idx="39902">
                  <c:v>19951</c:v>
                </c:pt>
                <c:pt idx="39903">
                  <c:v>19951.5</c:v>
                </c:pt>
                <c:pt idx="39904">
                  <c:v>19952</c:v>
                </c:pt>
                <c:pt idx="39905">
                  <c:v>19952.5</c:v>
                </c:pt>
                <c:pt idx="39906">
                  <c:v>19953</c:v>
                </c:pt>
                <c:pt idx="39907">
                  <c:v>19953.5</c:v>
                </c:pt>
                <c:pt idx="39908">
                  <c:v>19954</c:v>
                </c:pt>
                <c:pt idx="39909">
                  <c:v>19954.5</c:v>
                </c:pt>
                <c:pt idx="39910">
                  <c:v>19955</c:v>
                </c:pt>
                <c:pt idx="39911">
                  <c:v>19955.5</c:v>
                </c:pt>
                <c:pt idx="39912">
                  <c:v>19956</c:v>
                </c:pt>
                <c:pt idx="39913">
                  <c:v>19956.5</c:v>
                </c:pt>
                <c:pt idx="39914">
                  <c:v>19957</c:v>
                </c:pt>
                <c:pt idx="39915">
                  <c:v>19957.5</c:v>
                </c:pt>
                <c:pt idx="39916">
                  <c:v>19958</c:v>
                </c:pt>
                <c:pt idx="39917">
                  <c:v>19958.5</c:v>
                </c:pt>
                <c:pt idx="39918">
                  <c:v>19959</c:v>
                </c:pt>
                <c:pt idx="39919">
                  <c:v>19959.5</c:v>
                </c:pt>
                <c:pt idx="39920">
                  <c:v>19960</c:v>
                </c:pt>
                <c:pt idx="39921">
                  <c:v>19960.5</c:v>
                </c:pt>
                <c:pt idx="39922">
                  <c:v>19961</c:v>
                </c:pt>
                <c:pt idx="39923">
                  <c:v>19961.5</c:v>
                </c:pt>
                <c:pt idx="39924">
                  <c:v>19962</c:v>
                </c:pt>
                <c:pt idx="39925">
                  <c:v>19962.5</c:v>
                </c:pt>
                <c:pt idx="39926">
                  <c:v>19963</c:v>
                </c:pt>
                <c:pt idx="39927">
                  <c:v>19963.5</c:v>
                </c:pt>
                <c:pt idx="39928">
                  <c:v>19964</c:v>
                </c:pt>
                <c:pt idx="39929">
                  <c:v>19964.5</c:v>
                </c:pt>
                <c:pt idx="39930">
                  <c:v>19965</c:v>
                </c:pt>
                <c:pt idx="39931">
                  <c:v>19965.5</c:v>
                </c:pt>
                <c:pt idx="39932">
                  <c:v>19966</c:v>
                </c:pt>
                <c:pt idx="39933">
                  <c:v>19966.5</c:v>
                </c:pt>
                <c:pt idx="39934">
                  <c:v>19967</c:v>
                </c:pt>
                <c:pt idx="39935">
                  <c:v>19967.5</c:v>
                </c:pt>
                <c:pt idx="39936">
                  <c:v>19968</c:v>
                </c:pt>
                <c:pt idx="39937">
                  <c:v>19968.5</c:v>
                </c:pt>
                <c:pt idx="39938">
                  <c:v>19969</c:v>
                </c:pt>
                <c:pt idx="39939">
                  <c:v>19969.5</c:v>
                </c:pt>
                <c:pt idx="39940">
                  <c:v>19970</c:v>
                </c:pt>
                <c:pt idx="39941">
                  <c:v>19970.5</c:v>
                </c:pt>
                <c:pt idx="39942">
                  <c:v>19971</c:v>
                </c:pt>
                <c:pt idx="39943">
                  <c:v>19971.5</c:v>
                </c:pt>
                <c:pt idx="39944">
                  <c:v>19972</c:v>
                </c:pt>
                <c:pt idx="39945">
                  <c:v>19972.5</c:v>
                </c:pt>
                <c:pt idx="39946">
                  <c:v>19973</c:v>
                </c:pt>
                <c:pt idx="39947">
                  <c:v>19973.5</c:v>
                </c:pt>
                <c:pt idx="39948">
                  <c:v>19974</c:v>
                </c:pt>
                <c:pt idx="39949">
                  <c:v>19974.5</c:v>
                </c:pt>
                <c:pt idx="39950">
                  <c:v>19975</c:v>
                </c:pt>
                <c:pt idx="39951">
                  <c:v>19975.5</c:v>
                </c:pt>
                <c:pt idx="39952">
                  <c:v>19976</c:v>
                </c:pt>
                <c:pt idx="39953">
                  <c:v>19976.5</c:v>
                </c:pt>
                <c:pt idx="39954">
                  <c:v>19977</c:v>
                </c:pt>
                <c:pt idx="39955">
                  <c:v>19977.5</c:v>
                </c:pt>
                <c:pt idx="39956">
                  <c:v>19978</c:v>
                </c:pt>
                <c:pt idx="39957">
                  <c:v>19978.5</c:v>
                </c:pt>
                <c:pt idx="39958">
                  <c:v>19979</c:v>
                </c:pt>
                <c:pt idx="39959">
                  <c:v>19979.5</c:v>
                </c:pt>
                <c:pt idx="39960">
                  <c:v>19980</c:v>
                </c:pt>
                <c:pt idx="39961">
                  <c:v>19980.5</c:v>
                </c:pt>
                <c:pt idx="39962">
                  <c:v>19981</c:v>
                </c:pt>
                <c:pt idx="39963">
                  <c:v>19981.5</c:v>
                </c:pt>
                <c:pt idx="39964">
                  <c:v>19982</c:v>
                </c:pt>
                <c:pt idx="39965">
                  <c:v>19982.5</c:v>
                </c:pt>
                <c:pt idx="39966">
                  <c:v>19983</c:v>
                </c:pt>
                <c:pt idx="39967">
                  <c:v>19983.5</c:v>
                </c:pt>
                <c:pt idx="39968">
                  <c:v>19984</c:v>
                </c:pt>
                <c:pt idx="39969">
                  <c:v>19984.5</c:v>
                </c:pt>
                <c:pt idx="39970">
                  <c:v>19985</c:v>
                </c:pt>
                <c:pt idx="39971">
                  <c:v>19985.5</c:v>
                </c:pt>
                <c:pt idx="39972">
                  <c:v>19986</c:v>
                </c:pt>
                <c:pt idx="39973">
                  <c:v>19986.5</c:v>
                </c:pt>
                <c:pt idx="39974">
                  <c:v>19987</c:v>
                </c:pt>
                <c:pt idx="39975">
                  <c:v>19987.5</c:v>
                </c:pt>
                <c:pt idx="39976">
                  <c:v>19988</c:v>
                </c:pt>
                <c:pt idx="39977">
                  <c:v>19988.5</c:v>
                </c:pt>
                <c:pt idx="39978">
                  <c:v>19989</c:v>
                </c:pt>
                <c:pt idx="39979">
                  <c:v>19989.5</c:v>
                </c:pt>
                <c:pt idx="39980">
                  <c:v>19990</c:v>
                </c:pt>
                <c:pt idx="39981">
                  <c:v>19990.5</c:v>
                </c:pt>
                <c:pt idx="39982">
                  <c:v>19991</c:v>
                </c:pt>
                <c:pt idx="39983">
                  <c:v>19991.5</c:v>
                </c:pt>
                <c:pt idx="39984">
                  <c:v>19992</c:v>
                </c:pt>
                <c:pt idx="39985">
                  <c:v>19992.5</c:v>
                </c:pt>
                <c:pt idx="39986">
                  <c:v>19993</c:v>
                </c:pt>
                <c:pt idx="39987">
                  <c:v>19993.5</c:v>
                </c:pt>
                <c:pt idx="39988">
                  <c:v>19994</c:v>
                </c:pt>
                <c:pt idx="39989">
                  <c:v>19994.5</c:v>
                </c:pt>
                <c:pt idx="39990">
                  <c:v>19995</c:v>
                </c:pt>
                <c:pt idx="39991">
                  <c:v>19995.5</c:v>
                </c:pt>
                <c:pt idx="39992">
                  <c:v>19996</c:v>
                </c:pt>
                <c:pt idx="39993">
                  <c:v>19996.5</c:v>
                </c:pt>
                <c:pt idx="39994">
                  <c:v>19997</c:v>
                </c:pt>
                <c:pt idx="39995">
                  <c:v>19997.5</c:v>
                </c:pt>
                <c:pt idx="39996">
                  <c:v>19998</c:v>
                </c:pt>
                <c:pt idx="39997">
                  <c:v>19998.5</c:v>
                </c:pt>
                <c:pt idx="39998">
                  <c:v>19999</c:v>
                </c:pt>
                <c:pt idx="39999">
                  <c:v>19999.5</c:v>
                </c:pt>
                <c:pt idx="40000">
                  <c:v>20000</c:v>
                </c:pt>
                <c:pt idx="40001">
                  <c:v>20000.5</c:v>
                </c:pt>
                <c:pt idx="40002">
                  <c:v>20001</c:v>
                </c:pt>
                <c:pt idx="40003">
                  <c:v>20001.5</c:v>
                </c:pt>
                <c:pt idx="40004">
                  <c:v>20002</c:v>
                </c:pt>
                <c:pt idx="40005">
                  <c:v>20002.5</c:v>
                </c:pt>
                <c:pt idx="40006">
                  <c:v>20003</c:v>
                </c:pt>
                <c:pt idx="40007">
                  <c:v>20003.5</c:v>
                </c:pt>
                <c:pt idx="40008">
                  <c:v>20004</c:v>
                </c:pt>
                <c:pt idx="40009">
                  <c:v>20004.5</c:v>
                </c:pt>
                <c:pt idx="40010">
                  <c:v>20005</c:v>
                </c:pt>
                <c:pt idx="40011">
                  <c:v>20005.5</c:v>
                </c:pt>
                <c:pt idx="40012">
                  <c:v>20006</c:v>
                </c:pt>
                <c:pt idx="40013">
                  <c:v>20006.5</c:v>
                </c:pt>
                <c:pt idx="40014">
                  <c:v>20007</c:v>
                </c:pt>
                <c:pt idx="40015">
                  <c:v>20007.5</c:v>
                </c:pt>
                <c:pt idx="40016">
                  <c:v>20008</c:v>
                </c:pt>
                <c:pt idx="40017">
                  <c:v>20008.5</c:v>
                </c:pt>
                <c:pt idx="40018">
                  <c:v>20009</c:v>
                </c:pt>
                <c:pt idx="40019">
                  <c:v>20009.5</c:v>
                </c:pt>
                <c:pt idx="40020">
                  <c:v>20010</c:v>
                </c:pt>
                <c:pt idx="40021">
                  <c:v>20010.5</c:v>
                </c:pt>
                <c:pt idx="40022">
                  <c:v>20011</c:v>
                </c:pt>
                <c:pt idx="40023">
                  <c:v>20011.5</c:v>
                </c:pt>
                <c:pt idx="40024">
                  <c:v>20012</c:v>
                </c:pt>
                <c:pt idx="40025">
                  <c:v>20012.5</c:v>
                </c:pt>
                <c:pt idx="40026">
                  <c:v>20013</c:v>
                </c:pt>
                <c:pt idx="40027">
                  <c:v>20013.5</c:v>
                </c:pt>
                <c:pt idx="40028">
                  <c:v>20014</c:v>
                </c:pt>
                <c:pt idx="40029">
                  <c:v>20014.5</c:v>
                </c:pt>
                <c:pt idx="40030">
                  <c:v>20015</c:v>
                </c:pt>
                <c:pt idx="40031">
                  <c:v>20015.5</c:v>
                </c:pt>
                <c:pt idx="40032">
                  <c:v>20016</c:v>
                </c:pt>
                <c:pt idx="40033">
                  <c:v>20016.5</c:v>
                </c:pt>
                <c:pt idx="40034">
                  <c:v>20017</c:v>
                </c:pt>
                <c:pt idx="40035">
                  <c:v>20017.5</c:v>
                </c:pt>
                <c:pt idx="40036">
                  <c:v>20018</c:v>
                </c:pt>
                <c:pt idx="40037">
                  <c:v>20018.5</c:v>
                </c:pt>
                <c:pt idx="40038">
                  <c:v>20019</c:v>
                </c:pt>
                <c:pt idx="40039">
                  <c:v>20019.5</c:v>
                </c:pt>
                <c:pt idx="40040">
                  <c:v>20020</c:v>
                </c:pt>
                <c:pt idx="40041">
                  <c:v>20020.5</c:v>
                </c:pt>
                <c:pt idx="40042">
                  <c:v>20021</c:v>
                </c:pt>
                <c:pt idx="40043">
                  <c:v>20021.5</c:v>
                </c:pt>
                <c:pt idx="40044">
                  <c:v>20022</c:v>
                </c:pt>
                <c:pt idx="40045">
                  <c:v>20022.5</c:v>
                </c:pt>
                <c:pt idx="40046">
                  <c:v>20023</c:v>
                </c:pt>
                <c:pt idx="40047">
                  <c:v>20023.5</c:v>
                </c:pt>
                <c:pt idx="40048">
                  <c:v>20024</c:v>
                </c:pt>
                <c:pt idx="40049">
                  <c:v>20024.5</c:v>
                </c:pt>
                <c:pt idx="40050">
                  <c:v>20025</c:v>
                </c:pt>
                <c:pt idx="40051">
                  <c:v>20025.5</c:v>
                </c:pt>
                <c:pt idx="40052">
                  <c:v>20026</c:v>
                </c:pt>
                <c:pt idx="40053">
                  <c:v>20026.5</c:v>
                </c:pt>
                <c:pt idx="40054">
                  <c:v>20027</c:v>
                </c:pt>
                <c:pt idx="40055">
                  <c:v>20027.5</c:v>
                </c:pt>
                <c:pt idx="40056">
                  <c:v>20028</c:v>
                </c:pt>
                <c:pt idx="40057">
                  <c:v>20028.5</c:v>
                </c:pt>
                <c:pt idx="40058">
                  <c:v>20029</c:v>
                </c:pt>
                <c:pt idx="40059">
                  <c:v>20029.5</c:v>
                </c:pt>
                <c:pt idx="40060">
                  <c:v>20030</c:v>
                </c:pt>
                <c:pt idx="40061">
                  <c:v>20030.5</c:v>
                </c:pt>
                <c:pt idx="40062">
                  <c:v>20031</c:v>
                </c:pt>
                <c:pt idx="40063">
                  <c:v>20031.5</c:v>
                </c:pt>
                <c:pt idx="40064">
                  <c:v>20032</c:v>
                </c:pt>
                <c:pt idx="40065">
                  <c:v>20032.5</c:v>
                </c:pt>
                <c:pt idx="40066">
                  <c:v>20033</c:v>
                </c:pt>
                <c:pt idx="40067">
                  <c:v>20033.5</c:v>
                </c:pt>
                <c:pt idx="40068">
                  <c:v>20034</c:v>
                </c:pt>
                <c:pt idx="40069">
                  <c:v>20034.5</c:v>
                </c:pt>
                <c:pt idx="40070">
                  <c:v>20035</c:v>
                </c:pt>
                <c:pt idx="40071">
                  <c:v>20035.5</c:v>
                </c:pt>
                <c:pt idx="40072">
                  <c:v>20036</c:v>
                </c:pt>
                <c:pt idx="40073">
                  <c:v>20036.5</c:v>
                </c:pt>
                <c:pt idx="40074">
                  <c:v>20037</c:v>
                </c:pt>
                <c:pt idx="40075">
                  <c:v>20037.5</c:v>
                </c:pt>
                <c:pt idx="40076">
                  <c:v>20038</c:v>
                </c:pt>
                <c:pt idx="40077">
                  <c:v>20038.5</c:v>
                </c:pt>
                <c:pt idx="40078">
                  <c:v>20039</c:v>
                </c:pt>
                <c:pt idx="40079">
                  <c:v>20039.5</c:v>
                </c:pt>
                <c:pt idx="40080">
                  <c:v>20040</c:v>
                </c:pt>
                <c:pt idx="40081">
                  <c:v>20040.5</c:v>
                </c:pt>
                <c:pt idx="40082">
                  <c:v>20041</c:v>
                </c:pt>
                <c:pt idx="40083">
                  <c:v>20041.5</c:v>
                </c:pt>
                <c:pt idx="40084">
                  <c:v>20042</c:v>
                </c:pt>
                <c:pt idx="40085">
                  <c:v>20042.5</c:v>
                </c:pt>
                <c:pt idx="40086">
                  <c:v>20043</c:v>
                </c:pt>
                <c:pt idx="40087">
                  <c:v>20043.5</c:v>
                </c:pt>
                <c:pt idx="40088">
                  <c:v>20044</c:v>
                </c:pt>
                <c:pt idx="40089">
                  <c:v>20044.5</c:v>
                </c:pt>
                <c:pt idx="40090">
                  <c:v>20045</c:v>
                </c:pt>
                <c:pt idx="40091">
                  <c:v>20045.5</c:v>
                </c:pt>
                <c:pt idx="40092">
                  <c:v>20046</c:v>
                </c:pt>
                <c:pt idx="40093">
                  <c:v>20046.5</c:v>
                </c:pt>
                <c:pt idx="40094">
                  <c:v>20047</c:v>
                </c:pt>
                <c:pt idx="40095">
                  <c:v>20047.5</c:v>
                </c:pt>
                <c:pt idx="40096">
                  <c:v>20048</c:v>
                </c:pt>
                <c:pt idx="40097">
                  <c:v>20048.5</c:v>
                </c:pt>
                <c:pt idx="40098">
                  <c:v>20049</c:v>
                </c:pt>
                <c:pt idx="40099">
                  <c:v>20049.5</c:v>
                </c:pt>
                <c:pt idx="40100">
                  <c:v>20050</c:v>
                </c:pt>
                <c:pt idx="40101">
                  <c:v>20050.5</c:v>
                </c:pt>
                <c:pt idx="40102">
                  <c:v>20051</c:v>
                </c:pt>
                <c:pt idx="40103">
                  <c:v>20051.5</c:v>
                </c:pt>
                <c:pt idx="40104">
                  <c:v>20052</c:v>
                </c:pt>
                <c:pt idx="40105">
                  <c:v>20052.5</c:v>
                </c:pt>
                <c:pt idx="40106">
                  <c:v>20053</c:v>
                </c:pt>
                <c:pt idx="40107">
                  <c:v>20053.5</c:v>
                </c:pt>
                <c:pt idx="40108">
                  <c:v>20054</c:v>
                </c:pt>
                <c:pt idx="40109">
                  <c:v>20054.5</c:v>
                </c:pt>
                <c:pt idx="40110">
                  <c:v>20055</c:v>
                </c:pt>
                <c:pt idx="40111">
                  <c:v>20055.5</c:v>
                </c:pt>
                <c:pt idx="40112">
                  <c:v>20056</c:v>
                </c:pt>
                <c:pt idx="40113">
                  <c:v>20056.5</c:v>
                </c:pt>
                <c:pt idx="40114">
                  <c:v>20057</c:v>
                </c:pt>
                <c:pt idx="40115">
                  <c:v>20057.5</c:v>
                </c:pt>
                <c:pt idx="40116">
                  <c:v>20058</c:v>
                </c:pt>
                <c:pt idx="40117">
                  <c:v>20058.5</c:v>
                </c:pt>
                <c:pt idx="40118">
                  <c:v>20059</c:v>
                </c:pt>
                <c:pt idx="40119">
                  <c:v>20059.5</c:v>
                </c:pt>
                <c:pt idx="40120">
                  <c:v>20060</c:v>
                </c:pt>
                <c:pt idx="40121">
                  <c:v>20060.5</c:v>
                </c:pt>
                <c:pt idx="40122">
                  <c:v>20061</c:v>
                </c:pt>
                <c:pt idx="40123">
                  <c:v>20061.5</c:v>
                </c:pt>
                <c:pt idx="40124">
                  <c:v>20062</c:v>
                </c:pt>
                <c:pt idx="40125">
                  <c:v>20062.5</c:v>
                </c:pt>
                <c:pt idx="40126">
                  <c:v>20063</c:v>
                </c:pt>
                <c:pt idx="40127">
                  <c:v>20063.5</c:v>
                </c:pt>
                <c:pt idx="40128">
                  <c:v>20064</c:v>
                </c:pt>
                <c:pt idx="40129">
                  <c:v>20064.5</c:v>
                </c:pt>
                <c:pt idx="40130">
                  <c:v>20065</c:v>
                </c:pt>
                <c:pt idx="40131">
                  <c:v>20065.5</c:v>
                </c:pt>
                <c:pt idx="40132">
                  <c:v>20066</c:v>
                </c:pt>
                <c:pt idx="40133">
                  <c:v>20066.5</c:v>
                </c:pt>
                <c:pt idx="40134">
                  <c:v>20067</c:v>
                </c:pt>
                <c:pt idx="40135">
                  <c:v>20067.5</c:v>
                </c:pt>
                <c:pt idx="40136">
                  <c:v>20068</c:v>
                </c:pt>
                <c:pt idx="40137">
                  <c:v>20068.5</c:v>
                </c:pt>
                <c:pt idx="40138">
                  <c:v>20069</c:v>
                </c:pt>
                <c:pt idx="40139">
                  <c:v>20069.5</c:v>
                </c:pt>
                <c:pt idx="40140">
                  <c:v>20070</c:v>
                </c:pt>
                <c:pt idx="40141">
                  <c:v>20070.5</c:v>
                </c:pt>
                <c:pt idx="40142">
                  <c:v>20071</c:v>
                </c:pt>
                <c:pt idx="40143">
                  <c:v>20071.5</c:v>
                </c:pt>
                <c:pt idx="40144">
                  <c:v>20072</c:v>
                </c:pt>
                <c:pt idx="40145">
                  <c:v>20072.5</c:v>
                </c:pt>
                <c:pt idx="40146">
                  <c:v>20073</c:v>
                </c:pt>
                <c:pt idx="40147">
                  <c:v>20073.5</c:v>
                </c:pt>
                <c:pt idx="40148">
                  <c:v>20074</c:v>
                </c:pt>
                <c:pt idx="40149">
                  <c:v>20074.5</c:v>
                </c:pt>
                <c:pt idx="40150">
                  <c:v>20075</c:v>
                </c:pt>
                <c:pt idx="40151">
                  <c:v>20075.5</c:v>
                </c:pt>
                <c:pt idx="40152">
                  <c:v>20076</c:v>
                </c:pt>
                <c:pt idx="40153">
                  <c:v>20076.5</c:v>
                </c:pt>
                <c:pt idx="40154">
                  <c:v>20077</c:v>
                </c:pt>
                <c:pt idx="40155">
                  <c:v>20077.5</c:v>
                </c:pt>
                <c:pt idx="40156">
                  <c:v>20078</c:v>
                </c:pt>
                <c:pt idx="40157">
                  <c:v>20078.5</c:v>
                </c:pt>
                <c:pt idx="40158">
                  <c:v>20079</c:v>
                </c:pt>
                <c:pt idx="40159">
                  <c:v>20079.5</c:v>
                </c:pt>
                <c:pt idx="40160">
                  <c:v>20080</c:v>
                </c:pt>
                <c:pt idx="40161">
                  <c:v>20080.5</c:v>
                </c:pt>
                <c:pt idx="40162">
                  <c:v>20081</c:v>
                </c:pt>
                <c:pt idx="40163">
                  <c:v>20081.5</c:v>
                </c:pt>
                <c:pt idx="40164">
                  <c:v>20082</c:v>
                </c:pt>
                <c:pt idx="40165">
                  <c:v>20082.5</c:v>
                </c:pt>
                <c:pt idx="40166">
                  <c:v>20083</c:v>
                </c:pt>
                <c:pt idx="40167">
                  <c:v>20083.5</c:v>
                </c:pt>
                <c:pt idx="40168">
                  <c:v>20084</c:v>
                </c:pt>
                <c:pt idx="40169">
                  <c:v>20084.5</c:v>
                </c:pt>
                <c:pt idx="40170">
                  <c:v>20085</c:v>
                </c:pt>
                <c:pt idx="40171">
                  <c:v>20085.5</c:v>
                </c:pt>
                <c:pt idx="40172">
                  <c:v>20086</c:v>
                </c:pt>
                <c:pt idx="40173">
                  <c:v>20086.5</c:v>
                </c:pt>
                <c:pt idx="40174">
                  <c:v>20087</c:v>
                </c:pt>
                <c:pt idx="40175">
                  <c:v>20087.5</c:v>
                </c:pt>
                <c:pt idx="40176">
                  <c:v>20088</c:v>
                </c:pt>
                <c:pt idx="40177">
                  <c:v>20088.5</c:v>
                </c:pt>
                <c:pt idx="40178">
                  <c:v>20089</c:v>
                </c:pt>
                <c:pt idx="40179">
                  <c:v>20089.5</c:v>
                </c:pt>
                <c:pt idx="40180">
                  <c:v>20090</c:v>
                </c:pt>
                <c:pt idx="40181">
                  <c:v>20090.5</c:v>
                </c:pt>
                <c:pt idx="40182">
                  <c:v>20091</c:v>
                </c:pt>
                <c:pt idx="40183">
                  <c:v>20091.5</c:v>
                </c:pt>
                <c:pt idx="40184">
                  <c:v>20092</c:v>
                </c:pt>
                <c:pt idx="40185">
                  <c:v>20092.5</c:v>
                </c:pt>
                <c:pt idx="40186">
                  <c:v>20093</c:v>
                </c:pt>
                <c:pt idx="40187">
                  <c:v>20093.5</c:v>
                </c:pt>
                <c:pt idx="40188">
                  <c:v>20094</c:v>
                </c:pt>
                <c:pt idx="40189">
                  <c:v>20094.5</c:v>
                </c:pt>
                <c:pt idx="40190">
                  <c:v>20095</c:v>
                </c:pt>
                <c:pt idx="40191">
                  <c:v>20095.5</c:v>
                </c:pt>
                <c:pt idx="40192">
                  <c:v>20096</c:v>
                </c:pt>
                <c:pt idx="40193">
                  <c:v>20096.5</c:v>
                </c:pt>
                <c:pt idx="40194">
                  <c:v>20097</c:v>
                </c:pt>
                <c:pt idx="40195">
                  <c:v>20097.5</c:v>
                </c:pt>
                <c:pt idx="40196">
                  <c:v>20098</c:v>
                </c:pt>
                <c:pt idx="40197">
                  <c:v>20098.5</c:v>
                </c:pt>
                <c:pt idx="40198">
                  <c:v>20099</c:v>
                </c:pt>
                <c:pt idx="40199">
                  <c:v>20099.5</c:v>
                </c:pt>
                <c:pt idx="40200">
                  <c:v>20100</c:v>
                </c:pt>
                <c:pt idx="40201">
                  <c:v>20100.5</c:v>
                </c:pt>
                <c:pt idx="40202">
                  <c:v>20101</c:v>
                </c:pt>
                <c:pt idx="40203">
                  <c:v>20101.5</c:v>
                </c:pt>
                <c:pt idx="40204">
                  <c:v>20102</c:v>
                </c:pt>
                <c:pt idx="40205">
                  <c:v>20102.5</c:v>
                </c:pt>
                <c:pt idx="40206">
                  <c:v>20103</c:v>
                </c:pt>
                <c:pt idx="40207">
                  <c:v>20103.5</c:v>
                </c:pt>
                <c:pt idx="40208">
                  <c:v>20104</c:v>
                </c:pt>
                <c:pt idx="40209">
                  <c:v>20104.5</c:v>
                </c:pt>
                <c:pt idx="40210">
                  <c:v>20105</c:v>
                </c:pt>
                <c:pt idx="40211">
                  <c:v>20105.5</c:v>
                </c:pt>
                <c:pt idx="40212">
                  <c:v>20106</c:v>
                </c:pt>
                <c:pt idx="40213">
                  <c:v>20106.5</c:v>
                </c:pt>
                <c:pt idx="40214">
                  <c:v>20107</c:v>
                </c:pt>
                <c:pt idx="40215">
                  <c:v>20107.5</c:v>
                </c:pt>
                <c:pt idx="40216">
                  <c:v>20108</c:v>
                </c:pt>
                <c:pt idx="40217">
                  <c:v>20108.5</c:v>
                </c:pt>
                <c:pt idx="40218">
                  <c:v>20109</c:v>
                </c:pt>
                <c:pt idx="40219">
                  <c:v>20109.5</c:v>
                </c:pt>
                <c:pt idx="40220">
                  <c:v>20110</c:v>
                </c:pt>
                <c:pt idx="40221">
                  <c:v>20110.5</c:v>
                </c:pt>
                <c:pt idx="40222">
                  <c:v>20111</c:v>
                </c:pt>
                <c:pt idx="40223">
                  <c:v>20111.5</c:v>
                </c:pt>
                <c:pt idx="40224">
                  <c:v>20112</c:v>
                </c:pt>
                <c:pt idx="40225">
                  <c:v>20112.5</c:v>
                </c:pt>
                <c:pt idx="40226">
                  <c:v>20113</c:v>
                </c:pt>
                <c:pt idx="40227">
                  <c:v>20113.5</c:v>
                </c:pt>
                <c:pt idx="40228">
                  <c:v>20114</c:v>
                </c:pt>
                <c:pt idx="40229">
                  <c:v>20114.5</c:v>
                </c:pt>
                <c:pt idx="40230">
                  <c:v>20115</c:v>
                </c:pt>
                <c:pt idx="40231">
                  <c:v>20115.5</c:v>
                </c:pt>
                <c:pt idx="40232">
                  <c:v>20116</c:v>
                </c:pt>
                <c:pt idx="40233">
                  <c:v>20116.5</c:v>
                </c:pt>
                <c:pt idx="40234">
                  <c:v>20117</c:v>
                </c:pt>
                <c:pt idx="40235">
                  <c:v>20117.5</c:v>
                </c:pt>
                <c:pt idx="40236">
                  <c:v>20118</c:v>
                </c:pt>
                <c:pt idx="40237">
                  <c:v>20118.5</c:v>
                </c:pt>
                <c:pt idx="40238">
                  <c:v>20119</c:v>
                </c:pt>
                <c:pt idx="40239">
                  <c:v>20119.5</c:v>
                </c:pt>
                <c:pt idx="40240">
                  <c:v>20120</c:v>
                </c:pt>
                <c:pt idx="40241">
                  <c:v>20120.5</c:v>
                </c:pt>
                <c:pt idx="40242">
                  <c:v>20121</c:v>
                </c:pt>
                <c:pt idx="40243">
                  <c:v>20121.5</c:v>
                </c:pt>
                <c:pt idx="40244">
                  <c:v>20122</c:v>
                </c:pt>
                <c:pt idx="40245">
                  <c:v>20122.5</c:v>
                </c:pt>
                <c:pt idx="40246">
                  <c:v>20123</c:v>
                </c:pt>
                <c:pt idx="40247">
                  <c:v>20123.5</c:v>
                </c:pt>
                <c:pt idx="40248">
                  <c:v>20124</c:v>
                </c:pt>
                <c:pt idx="40249">
                  <c:v>20124.5</c:v>
                </c:pt>
                <c:pt idx="40250">
                  <c:v>20125</c:v>
                </c:pt>
                <c:pt idx="40251">
                  <c:v>20125.5</c:v>
                </c:pt>
                <c:pt idx="40252">
                  <c:v>20126</c:v>
                </c:pt>
                <c:pt idx="40253">
                  <c:v>20126.5</c:v>
                </c:pt>
                <c:pt idx="40254">
                  <c:v>20127</c:v>
                </c:pt>
                <c:pt idx="40255">
                  <c:v>20127.5</c:v>
                </c:pt>
                <c:pt idx="40256">
                  <c:v>20128</c:v>
                </c:pt>
                <c:pt idx="40257">
                  <c:v>20128.5</c:v>
                </c:pt>
                <c:pt idx="40258">
                  <c:v>20129</c:v>
                </c:pt>
                <c:pt idx="40259">
                  <c:v>20129.5</c:v>
                </c:pt>
                <c:pt idx="40260">
                  <c:v>20130</c:v>
                </c:pt>
                <c:pt idx="40261">
                  <c:v>20130.5</c:v>
                </c:pt>
                <c:pt idx="40262">
                  <c:v>20131</c:v>
                </c:pt>
                <c:pt idx="40263">
                  <c:v>20131.5</c:v>
                </c:pt>
                <c:pt idx="40264">
                  <c:v>20132</c:v>
                </c:pt>
                <c:pt idx="40265">
                  <c:v>20132.5</c:v>
                </c:pt>
                <c:pt idx="40266">
                  <c:v>20133</c:v>
                </c:pt>
                <c:pt idx="40267">
                  <c:v>20133.5</c:v>
                </c:pt>
                <c:pt idx="40268">
                  <c:v>20134</c:v>
                </c:pt>
                <c:pt idx="40269">
                  <c:v>20134.5</c:v>
                </c:pt>
                <c:pt idx="40270">
                  <c:v>20135</c:v>
                </c:pt>
                <c:pt idx="40271">
                  <c:v>20135.5</c:v>
                </c:pt>
                <c:pt idx="40272">
                  <c:v>20136</c:v>
                </c:pt>
                <c:pt idx="40273">
                  <c:v>20136.5</c:v>
                </c:pt>
                <c:pt idx="40274">
                  <c:v>20137</c:v>
                </c:pt>
                <c:pt idx="40275">
                  <c:v>20137.5</c:v>
                </c:pt>
                <c:pt idx="40276">
                  <c:v>20138</c:v>
                </c:pt>
                <c:pt idx="40277">
                  <c:v>20138.5</c:v>
                </c:pt>
                <c:pt idx="40278">
                  <c:v>20139</c:v>
                </c:pt>
                <c:pt idx="40279">
                  <c:v>20139.5</c:v>
                </c:pt>
                <c:pt idx="40280">
                  <c:v>20140</c:v>
                </c:pt>
                <c:pt idx="40281">
                  <c:v>20140.5</c:v>
                </c:pt>
                <c:pt idx="40282">
                  <c:v>20141</c:v>
                </c:pt>
                <c:pt idx="40283">
                  <c:v>20141.5</c:v>
                </c:pt>
                <c:pt idx="40284">
                  <c:v>20142</c:v>
                </c:pt>
                <c:pt idx="40285">
                  <c:v>20142.5</c:v>
                </c:pt>
                <c:pt idx="40286">
                  <c:v>20143</c:v>
                </c:pt>
                <c:pt idx="40287">
                  <c:v>20143.5</c:v>
                </c:pt>
                <c:pt idx="40288">
                  <c:v>20144</c:v>
                </c:pt>
                <c:pt idx="40289">
                  <c:v>20144.5</c:v>
                </c:pt>
                <c:pt idx="40290">
                  <c:v>20145</c:v>
                </c:pt>
                <c:pt idx="40291">
                  <c:v>20145.5</c:v>
                </c:pt>
                <c:pt idx="40292">
                  <c:v>20146</c:v>
                </c:pt>
                <c:pt idx="40293">
                  <c:v>20146.5</c:v>
                </c:pt>
                <c:pt idx="40294">
                  <c:v>20147</c:v>
                </c:pt>
                <c:pt idx="40295">
                  <c:v>20147.5</c:v>
                </c:pt>
                <c:pt idx="40296">
                  <c:v>20148</c:v>
                </c:pt>
                <c:pt idx="40297">
                  <c:v>20148.5</c:v>
                </c:pt>
                <c:pt idx="40298">
                  <c:v>20149</c:v>
                </c:pt>
                <c:pt idx="40299">
                  <c:v>20149.5</c:v>
                </c:pt>
                <c:pt idx="40300">
                  <c:v>20150</c:v>
                </c:pt>
                <c:pt idx="40301">
                  <c:v>20150.5</c:v>
                </c:pt>
                <c:pt idx="40302">
                  <c:v>20151</c:v>
                </c:pt>
                <c:pt idx="40303">
                  <c:v>20151.5</c:v>
                </c:pt>
                <c:pt idx="40304">
                  <c:v>20152</c:v>
                </c:pt>
                <c:pt idx="40305">
                  <c:v>20152.5</c:v>
                </c:pt>
                <c:pt idx="40306">
                  <c:v>20153</c:v>
                </c:pt>
                <c:pt idx="40307">
                  <c:v>20153.5</c:v>
                </c:pt>
                <c:pt idx="40308">
                  <c:v>20154</c:v>
                </c:pt>
                <c:pt idx="40309">
                  <c:v>20154.5</c:v>
                </c:pt>
                <c:pt idx="40310">
                  <c:v>20155</c:v>
                </c:pt>
                <c:pt idx="40311">
                  <c:v>20155.5</c:v>
                </c:pt>
                <c:pt idx="40312">
                  <c:v>20156</c:v>
                </c:pt>
                <c:pt idx="40313">
                  <c:v>20156.5</c:v>
                </c:pt>
                <c:pt idx="40314">
                  <c:v>20157</c:v>
                </c:pt>
                <c:pt idx="40315">
                  <c:v>20157.5</c:v>
                </c:pt>
                <c:pt idx="40316">
                  <c:v>20158</c:v>
                </c:pt>
                <c:pt idx="40317">
                  <c:v>20158.5</c:v>
                </c:pt>
                <c:pt idx="40318">
                  <c:v>20159</c:v>
                </c:pt>
                <c:pt idx="40319">
                  <c:v>20159.5</c:v>
                </c:pt>
                <c:pt idx="40320">
                  <c:v>20160</c:v>
                </c:pt>
                <c:pt idx="40321">
                  <c:v>20160.5</c:v>
                </c:pt>
                <c:pt idx="40322">
                  <c:v>20161</c:v>
                </c:pt>
                <c:pt idx="40323">
                  <c:v>20161.5</c:v>
                </c:pt>
                <c:pt idx="40324">
                  <c:v>20162</c:v>
                </c:pt>
                <c:pt idx="40325">
                  <c:v>20162.5</c:v>
                </c:pt>
                <c:pt idx="40326">
                  <c:v>20163</c:v>
                </c:pt>
                <c:pt idx="40327">
                  <c:v>20163.5</c:v>
                </c:pt>
                <c:pt idx="40328">
                  <c:v>20164</c:v>
                </c:pt>
                <c:pt idx="40329">
                  <c:v>20164.5</c:v>
                </c:pt>
                <c:pt idx="40330">
                  <c:v>20165</c:v>
                </c:pt>
                <c:pt idx="40331">
                  <c:v>20165.5</c:v>
                </c:pt>
                <c:pt idx="40332">
                  <c:v>20166</c:v>
                </c:pt>
                <c:pt idx="40333">
                  <c:v>20166.5</c:v>
                </c:pt>
                <c:pt idx="40334">
                  <c:v>20167</c:v>
                </c:pt>
                <c:pt idx="40335">
                  <c:v>20167.5</c:v>
                </c:pt>
                <c:pt idx="40336">
                  <c:v>20168</c:v>
                </c:pt>
                <c:pt idx="40337">
                  <c:v>20168.5</c:v>
                </c:pt>
                <c:pt idx="40338">
                  <c:v>20169</c:v>
                </c:pt>
                <c:pt idx="40339">
                  <c:v>20169.5</c:v>
                </c:pt>
                <c:pt idx="40340">
                  <c:v>20170</c:v>
                </c:pt>
                <c:pt idx="40341">
                  <c:v>20170.5</c:v>
                </c:pt>
                <c:pt idx="40342">
                  <c:v>20171</c:v>
                </c:pt>
                <c:pt idx="40343">
                  <c:v>20171.5</c:v>
                </c:pt>
                <c:pt idx="40344">
                  <c:v>20172</c:v>
                </c:pt>
                <c:pt idx="40345">
                  <c:v>20172.5</c:v>
                </c:pt>
                <c:pt idx="40346">
                  <c:v>20173</c:v>
                </c:pt>
                <c:pt idx="40347">
                  <c:v>20173.5</c:v>
                </c:pt>
                <c:pt idx="40348">
                  <c:v>20174</c:v>
                </c:pt>
                <c:pt idx="40349">
                  <c:v>20174.5</c:v>
                </c:pt>
                <c:pt idx="40350">
                  <c:v>20175</c:v>
                </c:pt>
                <c:pt idx="40351">
                  <c:v>20175.5</c:v>
                </c:pt>
                <c:pt idx="40352">
                  <c:v>20176</c:v>
                </c:pt>
                <c:pt idx="40353">
                  <c:v>20176.5</c:v>
                </c:pt>
                <c:pt idx="40354">
                  <c:v>20177</c:v>
                </c:pt>
                <c:pt idx="40355">
                  <c:v>20177.5</c:v>
                </c:pt>
                <c:pt idx="40356">
                  <c:v>20178</c:v>
                </c:pt>
                <c:pt idx="40357">
                  <c:v>20178.5</c:v>
                </c:pt>
                <c:pt idx="40358">
                  <c:v>20179</c:v>
                </c:pt>
                <c:pt idx="40359">
                  <c:v>20179.5</c:v>
                </c:pt>
                <c:pt idx="40360">
                  <c:v>20180</c:v>
                </c:pt>
                <c:pt idx="40361">
                  <c:v>20180.5</c:v>
                </c:pt>
                <c:pt idx="40362">
                  <c:v>20181</c:v>
                </c:pt>
                <c:pt idx="40363">
                  <c:v>20181.5</c:v>
                </c:pt>
                <c:pt idx="40364">
                  <c:v>20182</c:v>
                </c:pt>
                <c:pt idx="40365">
                  <c:v>20182.5</c:v>
                </c:pt>
                <c:pt idx="40366">
                  <c:v>20183</c:v>
                </c:pt>
                <c:pt idx="40367">
                  <c:v>20183.5</c:v>
                </c:pt>
                <c:pt idx="40368">
                  <c:v>20184</c:v>
                </c:pt>
                <c:pt idx="40369">
                  <c:v>20184.5</c:v>
                </c:pt>
                <c:pt idx="40370">
                  <c:v>20185</c:v>
                </c:pt>
                <c:pt idx="40371">
                  <c:v>20185.5</c:v>
                </c:pt>
                <c:pt idx="40372">
                  <c:v>20186</c:v>
                </c:pt>
                <c:pt idx="40373">
                  <c:v>20186.5</c:v>
                </c:pt>
                <c:pt idx="40374">
                  <c:v>20187</c:v>
                </c:pt>
                <c:pt idx="40375">
                  <c:v>20187.5</c:v>
                </c:pt>
                <c:pt idx="40376">
                  <c:v>20188</c:v>
                </c:pt>
                <c:pt idx="40377">
                  <c:v>20188.5</c:v>
                </c:pt>
                <c:pt idx="40378">
                  <c:v>20189</c:v>
                </c:pt>
                <c:pt idx="40379">
                  <c:v>20189.5</c:v>
                </c:pt>
                <c:pt idx="40380">
                  <c:v>20190</c:v>
                </c:pt>
                <c:pt idx="40381">
                  <c:v>20190.5</c:v>
                </c:pt>
                <c:pt idx="40382">
                  <c:v>20191</c:v>
                </c:pt>
                <c:pt idx="40383">
                  <c:v>20191.5</c:v>
                </c:pt>
                <c:pt idx="40384">
                  <c:v>20192</c:v>
                </c:pt>
                <c:pt idx="40385">
                  <c:v>20192.5</c:v>
                </c:pt>
                <c:pt idx="40386">
                  <c:v>20193</c:v>
                </c:pt>
                <c:pt idx="40387">
                  <c:v>20193.5</c:v>
                </c:pt>
                <c:pt idx="40388">
                  <c:v>20194</c:v>
                </c:pt>
                <c:pt idx="40389">
                  <c:v>20194.5</c:v>
                </c:pt>
                <c:pt idx="40390">
                  <c:v>20195</c:v>
                </c:pt>
                <c:pt idx="40391">
                  <c:v>20195.5</c:v>
                </c:pt>
                <c:pt idx="40392">
                  <c:v>20196</c:v>
                </c:pt>
                <c:pt idx="40393">
                  <c:v>20196.5</c:v>
                </c:pt>
                <c:pt idx="40394">
                  <c:v>20197</c:v>
                </c:pt>
                <c:pt idx="40395">
                  <c:v>20197.5</c:v>
                </c:pt>
                <c:pt idx="40396">
                  <c:v>20198</c:v>
                </c:pt>
                <c:pt idx="40397">
                  <c:v>20198.5</c:v>
                </c:pt>
                <c:pt idx="40398">
                  <c:v>20199</c:v>
                </c:pt>
                <c:pt idx="40399">
                  <c:v>20199.5</c:v>
                </c:pt>
                <c:pt idx="40400">
                  <c:v>20200</c:v>
                </c:pt>
                <c:pt idx="40401">
                  <c:v>20200.5</c:v>
                </c:pt>
                <c:pt idx="40402">
                  <c:v>20201</c:v>
                </c:pt>
                <c:pt idx="40403">
                  <c:v>20201.5</c:v>
                </c:pt>
                <c:pt idx="40404">
                  <c:v>20202</c:v>
                </c:pt>
                <c:pt idx="40405">
                  <c:v>20202.5</c:v>
                </c:pt>
                <c:pt idx="40406">
                  <c:v>20203</c:v>
                </c:pt>
                <c:pt idx="40407">
                  <c:v>20203.5</c:v>
                </c:pt>
                <c:pt idx="40408">
                  <c:v>20204</c:v>
                </c:pt>
                <c:pt idx="40409">
                  <c:v>20204.5</c:v>
                </c:pt>
                <c:pt idx="40410">
                  <c:v>20205</c:v>
                </c:pt>
                <c:pt idx="40411">
                  <c:v>20205.5</c:v>
                </c:pt>
                <c:pt idx="40412">
                  <c:v>20206</c:v>
                </c:pt>
                <c:pt idx="40413">
                  <c:v>20206.5</c:v>
                </c:pt>
                <c:pt idx="40414">
                  <c:v>20207</c:v>
                </c:pt>
                <c:pt idx="40415">
                  <c:v>20207.5</c:v>
                </c:pt>
                <c:pt idx="40416">
                  <c:v>20208</c:v>
                </c:pt>
                <c:pt idx="40417">
                  <c:v>20208.5</c:v>
                </c:pt>
                <c:pt idx="40418">
                  <c:v>20209</c:v>
                </c:pt>
                <c:pt idx="40419">
                  <c:v>20209.5</c:v>
                </c:pt>
                <c:pt idx="40420">
                  <c:v>20210</c:v>
                </c:pt>
                <c:pt idx="40421">
                  <c:v>20210.5</c:v>
                </c:pt>
                <c:pt idx="40422">
                  <c:v>20211</c:v>
                </c:pt>
                <c:pt idx="40423">
                  <c:v>20211.5</c:v>
                </c:pt>
                <c:pt idx="40424">
                  <c:v>20212</c:v>
                </c:pt>
                <c:pt idx="40425">
                  <c:v>20212.5</c:v>
                </c:pt>
                <c:pt idx="40426">
                  <c:v>20213</c:v>
                </c:pt>
                <c:pt idx="40427">
                  <c:v>20213.5</c:v>
                </c:pt>
                <c:pt idx="40428">
                  <c:v>20214</c:v>
                </c:pt>
                <c:pt idx="40429">
                  <c:v>20214.5</c:v>
                </c:pt>
                <c:pt idx="40430">
                  <c:v>20215</c:v>
                </c:pt>
                <c:pt idx="40431">
                  <c:v>20215.5</c:v>
                </c:pt>
                <c:pt idx="40432">
                  <c:v>20216</c:v>
                </c:pt>
                <c:pt idx="40433">
                  <c:v>20216.5</c:v>
                </c:pt>
                <c:pt idx="40434">
                  <c:v>20217</c:v>
                </c:pt>
                <c:pt idx="40435">
                  <c:v>20217.5</c:v>
                </c:pt>
                <c:pt idx="40436">
                  <c:v>20218</c:v>
                </c:pt>
                <c:pt idx="40437">
                  <c:v>20218.5</c:v>
                </c:pt>
                <c:pt idx="40438">
                  <c:v>20219</c:v>
                </c:pt>
                <c:pt idx="40439">
                  <c:v>20219.5</c:v>
                </c:pt>
                <c:pt idx="40440">
                  <c:v>20220</c:v>
                </c:pt>
                <c:pt idx="40441">
                  <c:v>20220.5</c:v>
                </c:pt>
                <c:pt idx="40442">
                  <c:v>20221</c:v>
                </c:pt>
                <c:pt idx="40443">
                  <c:v>20221.5</c:v>
                </c:pt>
                <c:pt idx="40444">
                  <c:v>20222</c:v>
                </c:pt>
                <c:pt idx="40445">
                  <c:v>20222.5</c:v>
                </c:pt>
                <c:pt idx="40446">
                  <c:v>20223</c:v>
                </c:pt>
                <c:pt idx="40447">
                  <c:v>20223.5</c:v>
                </c:pt>
                <c:pt idx="40448">
                  <c:v>20224</c:v>
                </c:pt>
                <c:pt idx="40449">
                  <c:v>20224.5</c:v>
                </c:pt>
                <c:pt idx="40450">
                  <c:v>20225</c:v>
                </c:pt>
                <c:pt idx="40451">
                  <c:v>20225.5</c:v>
                </c:pt>
                <c:pt idx="40452">
                  <c:v>20226</c:v>
                </c:pt>
                <c:pt idx="40453">
                  <c:v>20226.5</c:v>
                </c:pt>
                <c:pt idx="40454">
                  <c:v>20227</c:v>
                </c:pt>
                <c:pt idx="40455">
                  <c:v>20227.5</c:v>
                </c:pt>
                <c:pt idx="40456">
                  <c:v>20228</c:v>
                </c:pt>
                <c:pt idx="40457">
                  <c:v>20228.5</c:v>
                </c:pt>
                <c:pt idx="40458">
                  <c:v>20229</c:v>
                </c:pt>
                <c:pt idx="40459">
                  <c:v>20229.5</c:v>
                </c:pt>
                <c:pt idx="40460">
                  <c:v>20230</c:v>
                </c:pt>
                <c:pt idx="40461">
                  <c:v>20230.5</c:v>
                </c:pt>
                <c:pt idx="40462">
                  <c:v>20231</c:v>
                </c:pt>
                <c:pt idx="40463">
                  <c:v>20231.5</c:v>
                </c:pt>
                <c:pt idx="40464">
                  <c:v>20232</c:v>
                </c:pt>
                <c:pt idx="40465">
                  <c:v>20232.5</c:v>
                </c:pt>
                <c:pt idx="40466">
                  <c:v>20233</c:v>
                </c:pt>
                <c:pt idx="40467">
                  <c:v>20233.5</c:v>
                </c:pt>
                <c:pt idx="40468">
                  <c:v>20234</c:v>
                </c:pt>
                <c:pt idx="40469">
                  <c:v>20234.5</c:v>
                </c:pt>
                <c:pt idx="40470">
                  <c:v>20235</c:v>
                </c:pt>
                <c:pt idx="40471">
                  <c:v>20235.5</c:v>
                </c:pt>
                <c:pt idx="40472">
                  <c:v>20236</c:v>
                </c:pt>
                <c:pt idx="40473">
                  <c:v>20236.5</c:v>
                </c:pt>
                <c:pt idx="40474">
                  <c:v>20237</c:v>
                </c:pt>
                <c:pt idx="40475">
                  <c:v>20237.5</c:v>
                </c:pt>
                <c:pt idx="40476">
                  <c:v>20238</c:v>
                </c:pt>
                <c:pt idx="40477">
                  <c:v>20238.5</c:v>
                </c:pt>
                <c:pt idx="40478">
                  <c:v>20239</c:v>
                </c:pt>
                <c:pt idx="40479">
                  <c:v>20239.5</c:v>
                </c:pt>
                <c:pt idx="40480">
                  <c:v>20240</c:v>
                </c:pt>
                <c:pt idx="40481">
                  <c:v>20240.5</c:v>
                </c:pt>
                <c:pt idx="40482">
                  <c:v>20241</c:v>
                </c:pt>
                <c:pt idx="40483">
                  <c:v>20241.5</c:v>
                </c:pt>
                <c:pt idx="40484">
                  <c:v>20242</c:v>
                </c:pt>
                <c:pt idx="40485">
                  <c:v>20242.5</c:v>
                </c:pt>
                <c:pt idx="40486">
                  <c:v>20243</c:v>
                </c:pt>
                <c:pt idx="40487">
                  <c:v>20243.5</c:v>
                </c:pt>
                <c:pt idx="40488">
                  <c:v>20244</c:v>
                </c:pt>
                <c:pt idx="40489">
                  <c:v>20244.5</c:v>
                </c:pt>
                <c:pt idx="40490">
                  <c:v>20245</c:v>
                </c:pt>
                <c:pt idx="40491">
                  <c:v>20245.5</c:v>
                </c:pt>
                <c:pt idx="40492">
                  <c:v>20246</c:v>
                </c:pt>
                <c:pt idx="40493">
                  <c:v>20246.5</c:v>
                </c:pt>
                <c:pt idx="40494">
                  <c:v>20247</c:v>
                </c:pt>
                <c:pt idx="40495">
                  <c:v>20247.5</c:v>
                </c:pt>
                <c:pt idx="40496">
                  <c:v>20248</c:v>
                </c:pt>
                <c:pt idx="40497">
                  <c:v>20248.5</c:v>
                </c:pt>
                <c:pt idx="40498">
                  <c:v>20249</c:v>
                </c:pt>
                <c:pt idx="40499">
                  <c:v>20249.5</c:v>
                </c:pt>
                <c:pt idx="40500">
                  <c:v>20250</c:v>
                </c:pt>
                <c:pt idx="40501">
                  <c:v>20250.5</c:v>
                </c:pt>
                <c:pt idx="40502">
                  <c:v>20251</c:v>
                </c:pt>
                <c:pt idx="40503">
                  <c:v>20251.5</c:v>
                </c:pt>
                <c:pt idx="40504">
                  <c:v>20252</c:v>
                </c:pt>
                <c:pt idx="40505">
                  <c:v>20252.5</c:v>
                </c:pt>
                <c:pt idx="40506">
                  <c:v>20253</c:v>
                </c:pt>
                <c:pt idx="40507">
                  <c:v>20253.5</c:v>
                </c:pt>
                <c:pt idx="40508">
                  <c:v>20254</c:v>
                </c:pt>
                <c:pt idx="40509">
                  <c:v>20254.5</c:v>
                </c:pt>
                <c:pt idx="40510">
                  <c:v>20255</c:v>
                </c:pt>
                <c:pt idx="40511">
                  <c:v>20255.5</c:v>
                </c:pt>
                <c:pt idx="40512">
                  <c:v>20256</c:v>
                </c:pt>
                <c:pt idx="40513">
                  <c:v>20256.5</c:v>
                </c:pt>
                <c:pt idx="40514">
                  <c:v>20257</c:v>
                </c:pt>
                <c:pt idx="40515">
                  <c:v>20257.5</c:v>
                </c:pt>
                <c:pt idx="40516">
                  <c:v>20258</c:v>
                </c:pt>
                <c:pt idx="40517">
                  <c:v>20258.5</c:v>
                </c:pt>
                <c:pt idx="40518">
                  <c:v>20259</c:v>
                </c:pt>
                <c:pt idx="40519">
                  <c:v>20259.5</c:v>
                </c:pt>
                <c:pt idx="40520">
                  <c:v>20260</c:v>
                </c:pt>
                <c:pt idx="40521">
                  <c:v>20260.5</c:v>
                </c:pt>
                <c:pt idx="40522">
                  <c:v>20261</c:v>
                </c:pt>
                <c:pt idx="40523">
                  <c:v>20261.5</c:v>
                </c:pt>
                <c:pt idx="40524">
                  <c:v>20262</c:v>
                </c:pt>
                <c:pt idx="40525">
                  <c:v>20262.5</c:v>
                </c:pt>
                <c:pt idx="40526">
                  <c:v>20263</c:v>
                </c:pt>
                <c:pt idx="40527">
                  <c:v>20263.5</c:v>
                </c:pt>
                <c:pt idx="40528">
                  <c:v>20264</c:v>
                </c:pt>
                <c:pt idx="40529">
                  <c:v>20264.5</c:v>
                </c:pt>
                <c:pt idx="40530">
                  <c:v>20265</c:v>
                </c:pt>
                <c:pt idx="40531">
                  <c:v>20265.5</c:v>
                </c:pt>
                <c:pt idx="40532">
                  <c:v>20266</c:v>
                </c:pt>
                <c:pt idx="40533">
                  <c:v>20266.5</c:v>
                </c:pt>
                <c:pt idx="40534">
                  <c:v>20267</c:v>
                </c:pt>
                <c:pt idx="40535">
                  <c:v>20267.5</c:v>
                </c:pt>
                <c:pt idx="40536">
                  <c:v>20268</c:v>
                </c:pt>
                <c:pt idx="40537">
                  <c:v>20268.5</c:v>
                </c:pt>
                <c:pt idx="40538">
                  <c:v>20269</c:v>
                </c:pt>
                <c:pt idx="40539">
                  <c:v>20269.5</c:v>
                </c:pt>
                <c:pt idx="40540">
                  <c:v>20270</c:v>
                </c:pt>
                <c:pt idx="40541">
                  <c:v>20270.5</c:v>
                </c:pt>
                <c:pt idx="40542">
                  <c:v>20271</c:v>
                </c:pt>
                <c:pt idx="40543">
                  <c:v>20271.5</c:v>
                </c:pt>
                <c:pt idx="40544">
                  <c:v>20272</c:v>
                </c:pt>
                <c:pt idx="40545">
                  <c:v>20272.5</c:v>
                </c:pt>
                <c:pt idx="40546">
                  <c:v>20273</c:v>
                </c:pt>
                <c:pt idx="40547">
                  <c:v>20273.5</c:v>
                </c:pt>
                <c:pt idx="40548">
                  <c:v>20274</c:v>
                </c:pt>
                <c:pt idx="40549">
                  <c:v>20274.5</c:v>
                </c:pt>
                <c:pt idx="40550">
                  <c:v>20275</c:v>
                </c:pt>
                <c:pt idx="40551">
                  <c:v>20275.5</c:v>
                </c:pt>
                <c:pt idx="40552">
                  <c:v>20276</c:v>
                </c:pt>
                <c:pt idx="40553">
                  <c:v>20276.5</c:v>
                </c:pt>
                <c:pt idx="40554">
                  <c:v>20277</c:v>
                </c:pt>
                <c:pt idx="40555">
                  <c:v>20277.5</c:v>
                </c:pt>
                <c:pt idx="40556">
                  <c:v>20278</c:v>
                </c:pt>
                <c:pt idx="40557">
                  <c:v>20278.5</c:v>
                </c:pt>
                <c:pt idx="40558">
                  <c:v>20279</c:v>
                </c:pt>
                <c:pt idx="40559">
                  <c:v>20279.5</c:v>
                </c:pt>
                <c:pt idx="40560">
                  <c:v>20280</c:v>
                </c:pt>
                <c:pt idx="40561">
                  <c:v>20280.5</c:v>
                </c:pt>
                <c:pt idx="40562">
                  <c:v>20281</c:v>
                </c:pt>
                <c:pt idx="40563">
                  <c:v>20281.5</c:v>
                </c:pt>
                <c:pt idx="40564">
                  <c:v>20282</c:v>
                </c:pt>
                <c:pt idx="40565">
                  <c:v>20282.5</c:v>
                </c:pt>
                <c:pt idx="40566">
                  <c:v>20283</c:v>
                </c:pt>
                <c:pt idx="40567">
                  <c:v>20283.5</c:v>
                </c:pt>
                <c:pt idx="40568">
                  <c:v>20284</c:v>
                </c:pt>
                <c:pt idx="40569">
                  <c:v>20284.5</c:v>
                </c:pt>
                <c:pt idx="40570">
                  <c:v>20285</c:v>
                </c:pt>
                <c:pt idx="40571">
                  <c:v>20285.5</c:v>
                </c:pt>
                <c:pt idx="40572">
                  <c:v>20286</c:v>
                </c:pt>
                <c:pt idx="40573">
                  <c:v>20286.5</c:v>
                </c:pt>
                <c:pt idx="40574">
                  <c:v>20287</c:v>
                </c:pt>
                <c:pt idx="40575">
                  <c:v>20287.5</c:v>
                </c:pt>
                <c:pt idx="40576">
                  <c:v>20288</c:v>
                </c:pt>
                <c:pt idx="40577">
                  <c:v>20288.5</c:v>
                </c:pt>
                <c:pt idx="40578">
                  <c:v>20289</c:v>
                </c:pt>
                <c:pt idx="40579">
                  <c:v>20289.5</c:v>
                </c:pt>
                <c:pt idx="40580">
                  <c:v>20290</c:v>
                </c:pt>
                <c:pt idx="40581">
                  <c:v>20290.5</c:v>
                </c:pt>
                <c:pt idx="40582">
                  <c:v>20291</c:v>
                </c:pt>
                <c:pt idx="40583">
                  <c:v>20291.5</c:v>
                </c:pt>
                <c:pt idx="40584">
                  <c:v>20292</c:v>
                </c:pt>
                <c:pt idx="40585">
                  <c:v>20292.5</c:v>
                </c:pt>
                <c:pt idx="40586">
                  <c:v>20293</c:v>
                </c:pt>
                <c:pt idx="40587">
                  <c:v>20293.5</c:v>
                </c:pt>
                <c:pt idx="40588">
                  <c:v>20294</c:v>
                </c:pt>
                <c:pt idx="40589">
                  <c:v>20294.5</c:v>
                </c:pt>
                <c:pt idx="40590">
                  <c:v>20295</c:v>
                </c:pt>
                <c:pt idx="40591">
                  <c:v>20295.5</c:v>
                </c:pt>
                <c:pt idx="40592">
                  <c:v>20296</c:v>
                </c:pt>
                <c:pt idx="40593">
                  <c:v>20296.5</c:v>
                </c:pt>
                <c:pt idx="40594">
                  <c:v>20297</c:v>
                </c:pt>
                <c:pt idx="40595">
                  <c:v>20297.5</c:v>
                </c:pt>
                <c:pt idx="40596">
                  <c:v>20298</c:v>
                </c:pt>
                <c:pt idx="40597">
                  <c:v>20298.5</c:v>
                </c:pt>
                <c:pt idx="40598">
                  <c:v>20299</c:v>
                </c:pt>
                <c:pt idx="40599">
                  <c:v>20299.5</c:v>
                </c:pt>
                <c:pt idx="40600">
                  <c:v>20300</c:v>
                </c:pt>
                <c:pt idx="40601">
                  <c:v>20300.5</c:v>
                </c:pt>
                <c:pt idx="40602">
                  <c:v>20301</c:v>
                </c:pt>
                <c:pt idx="40603">
                  <c:v>20301.5</c:v>
                </c:pt>
                <c:pt idx="40604">
                  <c:v>20302</c:v>
                </c:pt>
                <c:pt idx="40605">
                  <c:v>20302.5</c:v>
                </c:pt>
                <c:pt idx="40606">
                  <c:v>20303</c:v>
                </c:pt>
                <c:pt idx="40607">
                  <c:v>20303.5</c:v>
                </c:pt>
                <c:pt idx="40608">
                  <c:v>20304</c:v>
                </c:pt>
                <c:pt idx="40609">
                  <c:v>20304.5</c:v>
                </c:pt>
                <c:pt idx="40610">
                  <c:v>20305</c:v>
                </c:pt>
                <c:pt idx="40611">
                  <c:v>20305.5</c:v>
                </c:pt>
                <c:pt idx="40612">
                  <c:v>20306</c:v>
                </c:pt>
                <c:pt idx="40613">
                  <c:v>20306.5</c:v>
                </c:pt>
                <c:pt idx="40614">
                  <c:v>20307</c:v>
                </c:pt>
                <c:pt idx="40615">
                  <c:v>20307.5</c:v>
                </c:pt>
                <c:pt idx="40616">
                  <c:v>20308</c:v>
                </c:pt>
                <c:pt idx="40617">
                  <c:v>20308.5</c:v>
                </c:pt>
                <c:pt idx="40618">
                  <c:v>20309</c:v>
                </c:pt>
                <c:pt idx="40619">
                  <c:v>20309.5</c:v>
                </c:pt>
                <c:pt idx="40620">
                  <c:v>20310</c:v>
                </c:pt>
                <c:pt idx="40621">
                  <c:v>20310.5</c:v>
                </c:pt>
                <c:pt idx="40622">
                  <c:v>20311</c:v>
                </c:pt>
                <c:pt idx="40623">
                  <c:v>20311.5</c:v>
                </c:pt>
                <c:pt idx="40624">
                  <c:v>20312</c:v>
                </c:pt>
                <c:pt idx="40625">
                  <c:v>20312.5</c:v>
                </c:pt>
                <c:pt idx="40626">
                  <c:v>20313</c:v>
                </c:pt>
                <c:pt idx="40627">
                  <c:v>20313.5</c:v>
                </c:pt>
                <c:pt idx="40628">
                  <c:v>20314</c:v>
                </c:pt>
                <c:pt idx="40629">
                  <c:v>20314.5</c:v>
                </c:pt>
                <c:pt idx="40630">
                  <c:v>20315</c:v>
                </c:pt>
                <c:pt idx="40631">
                  <c:v>20315.5</c:v>
                </c:pt>
                <c:pt idx="40632">
                  <c:v>20316</c:v>
                </c:pt>
                <c:pt idx="40633">
                  <c:v>20316.5</c:v>
                </c:pt>
                <c:pt idx="40634">
                  <c:v>20317</c:v>
                </c:pt>
                <c:pt idx="40635">
                  <c:v>20317.5</c:v>
                </c:pt>
                <c:pt idx="40636">
                  <c:v>20318</c:v>
                </c:pt>
                <c:pt idx="40637">
                  <c:v>20318.5</c:v>
                </c:pt>
                <c:pt idx="40638">
                  <c:v>20319</c:v>
                </c:pt>
                <c:pt idx="40639">
                  <c:v>20319.5</c:v>
                </c:pt>
                <c:pt idx="40640">
                  <c:v>20320</c:v>
                </c:pt>
                <c:pt idx="40641">
                  <c:v>20320.5</c:v>
                </c:pt>
                <c:pt idx="40642">
                  <c:v>20321</c:v>
                </c:pt>
                <c:pt idx="40643">
                  <c:v>20321.5</c:v>
                </c:pt>
                <c:pt idx="40644">
                  <c:v>20322</c:v>
                </c:pt>
                <c:pt idx="40645">
                  <c:v>20322.5</c:v>
                </c:pt>
                <c:pt idx="40646">
                  <c:v>20323</c:v>
                </c:pt>
                <c:pt idx="40647">
                  <c:v>20323.5</c:v>
                </c:pt>
                <c:pt idx="40648">
                  <c:v>20324</c:v>
                </c:pt>
                <c:pt idx="40649">
                  <c:v>20324.5</c:v>
                </c:pt>
                <c:pt idx="40650">
                  <c:v>20325</c:v>
                </c:pt>
                <c:pt idx="40651">
                  <c:v>20325.5</c:v>
                </c:pt>
                <c:pt idx="40652">
                  <c:v>20326</c:v>
                </c:pt>
                <c:pt idx="40653">
                  <c:v>20326.5</c:v>
                </c:pt>
                <c:pt idx="40654">
                  <c:v>20327</c:v>
                </c:pt>
                <c:pt idx="40655">
                  <c:v>20327.5</c:v>
                </c:pt>
                <c:pt idx="40656">
                  <c:v>20328</c:v>
                </c:pt>
                <c:pt idx="40657">
                  <c:v>20328.5</c:v>
                </c:pt>
                <c:pt idx="40658">
                  <c:v>20329</c:v>
                </c:pt>
                <c:pt idx="40659">
                  <c:v>20329.5</c:v>
                </c:pt>
                <c:pt idx="40660">
                  <c:v>20330</c:v>
                </c:pt>
                <c:pt idx="40661">
                  <c:v>20330.5</c:v>
                </c:pt>
                <c:pt idx="40662">
                  <c:v>20331</c:v>
                </c:pt>
                <c:pt idx="40663">
                  <c:v>20331.5</c:v>
                </c:pt>
                <c:pt idx="40664">
                  <c:v>20332</c:v>
                </c:pt>
                <c:pt idx="40665">
                  <c:v>20332.5</c:v>
                </c:pt>
                <c:pt idx="40666">
                  <c:v>20333</c:v>
                </c:pt>
                <c:pt idx="40667">
                  <c:v>20333.5</c:v>
                </c:pt>
                <c:pt idx="40668">
                  <c:v>20334</c:v>
                </c:pt>
                <c:pt idx="40669">
                  <c:v>20334.5</c:v>
                </c:pt>
                <c:pt idx="40670">
                  <c:v>20335</c:v>
                </c:pt>
                <c:pt idx="40671">
                  <c:v>20335.5</c:v>
                </c:pt>
                <c:pt idx="40672">
                  <c:v>20336</c:v>
                </c:pt>
                <c:pt idx="40673">
                  <c:v>20336.5</c:v>
                </c:pt>
                <c:pt idx="40674">
                  <c:v>20337</c:v>
                </c:pt>
                <c:pt idx="40675">
                  <c:v>20337.5</c:v>
                </c:pt>
                <c:pt idx="40676">
                  <c:v>20338</c:v>
                </c:pt>
                <c:pt idx="40677">
                  <c:v>20338.5</c:v>
                </c:pt>
                <c:pt idx="40678">
                  <c:v>20339</c:v>
                </c:pt>
                <c:pt idx="40679">
                  <c:v>20339.5</c:v>
                </c:pt>
                <c:pt idx="40680">
                  <c:v>20340</c:v>
                </c:pt>
                <c:pt idx="40681">
                  <c:v>20340.5</c:v>
                </c:pt>
                <c:pt idx="40682">
                  <c:v>20341</c:v>
                </c:pt>
                <c:pt idx="40683">
                  <c:v>20341.5</c:v>
                </c:pt>
                <c:pt idx="40684">
                  <c:v>20342</c:v>
                </c:pt>
                <c:pt idx="40685">
                  <c:v>20342.5</c:v>
                </c:pt>
                <c:pt idx="40686">
                  <c:v>20343</c:v>
                </c:pt>
                <c:pt idx="40687">
                  <c:v>20343.5</c:v>
                </c:pt>
                <c:pt idx="40688">
                  <c:v>20344</c:v>
                </c:pt>
                <c:pt idx="40689">
                  <c:v>20344.5</c:v>
                </c:pt>
                <c:pt idx="40690">
                  <c:v>20345</c:v>
                </c:pt>
                <c:pt idx="40691">
                  <c:v>20345.5</c:v>
                </c:pt>
                <c:pt idx="40692">
                  <c:v>20346</c:v>
                </c:pt>
                <c:pt idx="40693">
                  <c:v>20346.5</c:v>
                </c:pt>
                <c:pt idx="40694">
                  <c:v>20347</c:v>
                </c:pt>
                <c:pt idx="40695">
                  <c:v>20347.5</c:v>
                </c:pt>
                <c:pt idx="40696">
                  <c:v>20348</c:v>
                </c:pt>
                <c:pt idx="40697">
                  <c:v>20348.5</c:v>
                </c:pt>
                <c:pt idx="40698">
                  <c:v>20349</c:v>
                </c:pt>
                <c:pt idx="40699">
                  <c:v>20349.5</c:v>
                </c:pt>
                <c:pt idx="40700">
                  <c:v>20350</c:v>
                </c:pt>
                <c:pt idx="40701">
                  <c:v>20350.5</c:v>
                </c:pt>
                <c:pt idx="40702">
                  <c:v>20351</c:v>
                </c:pt>
                <c:pt idx="40703">
                  <c:v>20351.5</c:v>
                </c:pt>
                <c:pt idx="40704">
                  <c:v>20352</c:v>
                </c:pt>
                <c:pt idx="40705">
                  <c:v>20352.5</c:v>
                </c:pt>
                <c:pt idx="40706">
                  <c:v>20353</c:v>
                </c:pt>
                <c:pt idx="40707">
                  <c:v>20353.5</c:v>
                </c:pt>
                <c:pt idx="40708">
                  <c:v>20354</c:v>
                </c:pt>
                <c:pt idx="40709">
                  <c:v>20354.5</c:v>
                </c:pt>
                <c:pt idx="40710">
                  <c:v>20355</c:v>
                </c:pt>
                <c:pt idx="40711">
                  <c:v>20355.5</c:v>
                </c:pt>
                <c:pt idx="40712">
                  <c:v>20356</c:v>
                </c:pt>
                <c:pt idx="40713">
                  <c:v>20356.5</c:v>
                </c:pt>
                <c:pt idx="40714">
                  <c:v>20357</c:v>
                </c:pt>
                <c:pt idx="40715">
                  <c:v>20357.5</c:v>
                </c:pt>
                <c:pt idx="40716">
                  <c:v>20358</c:v>
                </c:pt>
                <c:pt idx="40717">
                  <c:v>20358.5</c:v>
                </c:pt>
                <c:pt idx="40718">
                  <c:v>20359</c:v>
                </c:pt>
                <c:pt idx="40719">
                  <c:v>20359.5</c:v>
                </c:pt>
                <c:pt idx="40720">
                  <c:v>20360</c:v>
                </c:pt>
                <c:pt idx="40721">
                  <c:v>20360.5</c:v>
                </c:pt>
                <c:pt idx="40722">
                  <c:v>20361</c:v>
                </c:pt>
                <c:pt idx="40723">
                  <c:v>20361.5</c:v>
                </c:pt>
                <c:pt idx="40724">
                  <c:v>20362</c:v>
                </c:pt>
                <c:pt idx="40725">
                  <c:v>20362.5</c:v>
                </c:pt>
                <c:pt idx="40726">
                  <c:v>20363</c:v>
                </c:pt>
                <c:pt idx="40727">
                  <c:v>20363.5</c:v>
                </c:pt>
                <c:pt idx="40728">
                  <c:v>20364</c:v>
                </c:pt>
                <c:pt idx="40729">
                  <c:v>20364.5</c:v>
                </c:pt>
                <c:pt idx="40730">
                  <c:v>20365</c:v>
                </c:pt>
                <c:pt idx="40731">
                  <c:v>20365.5</c:v>
                </c:pt>
                <c:pt idx="40732">
                  <c:v>20366</c:v>
                </c:pt>
                <c:pt idx="40733">
                  <c:v>20366.5</c:v>
                </c:pt>
                <c:pt idx="40734">
                  <c:v>20367</c:v>
                </c:pt>
                <c:pt idx="40735">
                  <c:v>20367.5</c:v>
                </c:pt>
                <c:pt idx="40736">
                  <c:v>20368</c:v>
                </c:pt>
                <c:pt idx="40737">
                  <c:v>20368.5</c:v>
                </c:pt>
                <c:pt idx="40738">
                  <c:v>20369</c:v>
                </c:pt>
                <c:pt idx="40739">
                  <c:v>20369.5</c:v>
                </c:pt>
                <c:pt idx="40740">
                  <c:v>20370</c:v>
                </c:pt>
                <c:pt idx="40741">
                  <c:v>20370.5</c:v>
                </c:pt>
                <c:pt idx="40742">
                  <c:v>20371</c:v>
                </c:pt>
                <c:pt idx="40743">
                  <c:v>20371.5</c:v>
                </c:pt>
                <c:pt idx="40744">
                  <c:v>20372</c:v>
                </c:pt>
                <c:pt idx="40745">
                  <c:v>20372.5</c:v>
                </c:pt>
                <c:pt idx="40746">
                  <c:v>20373</c:v>
                </c:pt>
                <c:pt idx="40747">
                  <c:v>20373.5</c:v>
                </c:pt>
                <c:pt idx="40748">
                  <c:v>20374</c:v>
                </c:pt>
                <c:pt idx="40749">
                  <c:v>20374.5</c:v>
                </c:pt>
                <c:pt idx="40750">
                  <c:v>20375</c:v>
                </c:pt>
                <c:pt idx="40751">
                  <c:v>20375.5</c:v>
                </c:pt>
                <c:pt idx="40752">
                  <c:v>20376</c:v>
                </c:pt>
                <c:pt idx="40753">
                  <c:v>20376.5</c:v>
                </c:pt>
                <c:pt idx="40754">
                  <c:v>20377</c:v>
                </c:pt>
                <c:pt idx="40755">
                  <c:v>20377.5</c:v>
                </c:pt>
                <c:pt idx="40756">
                  <c:v>20378</c:v>
                </c:pt>
                <c:pt idx="40757">
                  <c:v>20378.5</c:v>
                </c:pt>
                <c:pt idx="40758">
                  <c:v>20379</c:v>
                </c:pt>
                <c:pt idx="40759">
                  <c:v>20379.5</c:v>
                </c:pt>
                <c:pt idx="40760">
                  <c:v>20380</c:v>
                </c:pt>
                <c:pt idx="40761">
                  <c:v>20380.5</c:v>
                </c:pt>
                <c:pt idx="40762">
                  <c:v>20381</c:v>
                </c:pt>
                <c:pt idx="40763">
                  <c:v>20381.5</c:v>
                </c:pt>
                <c:pt idx="40764">
                  <c:v>20382</c:v>
                </c:pt>
                <c:pt idx="40765">
                  <c:v>20382.5</c:v>
                </c:pt>
                <c:pt idx="40766">
                  <c:v>20383</c:v>
                </c:pt>
                <c:pt idx="40767">
                  <c:v>20383.5</c:v>
                </c:pt>
                <c:pt idx="40768">
                  <c:v>20384</c:v>
                </c:pt>
                <c:pt idx="40769">
                  <c:v>20384.5</c:v>
                </c:pt>
                <c:pt idx="40770">
                  <c:v>20385</c:v>
                </c:pt>
                <c:pt idx="40771">
                  <c:v>20385.5</c:v>
                </c:pt>
                <c:pt idx="40772">
                  <c:v>20386</c:v>
                </c:pt>
                <c:pt idx="40773">
                  <c:v>20386.5</c:v>
                </c:pt>
                <c:pt idx="40774">
                  <c:v>20387</c:v>
                </c:pt>
                <c:pt idx="40775">
                  <c:v>20387.5</c:v>
                </c:pt>
                <c:pt idx="40776">
                  <c:v>20388</c:v>
                </c:pt>
                <c:pt idx="40777">
                  <c:v>20388.5</c:v>
                </c:pt>
                <c:pt idx="40778">
                  <c:v>20389</c:v>
                </c:pt>
                <c:pt idx="40779">
                  <c:v>20389.5</c:v>
                </c:pt>
                <c:pt idx="40780">
                  <c:v>20390</c:v>
                </c:pt>
                <c:pt idx="40781">
                  <c:v>20390.5</c:v>
                </c:pt>
                <c:pt idx="40782">
                  <c:v>20391</c:v>
                </c:pt>
                <c:pt idx="40783">
                  <c:v>20391.5</c:v>
                </c:pt>
                <c:pt idx="40784">
                  <c:v>20392</c:v>
                </c:pt>
                <c:pt idx="40785">
                  <c:v>20392.5</c:v>
                </c:pt>
                <c:pt idx="40786">
                  <c:v>20393</c:v>
                </c:pt>
                <c:pt idx="40787">
                  <c:v>20393.5</c:v>
                </c:pt>
                <c:pt idx="40788">
                  <c:v>20394</c:v>
                </c:pt>
                <c:pt idx="40789">
                  <c:v>20394.5</c:v>
                </c:pt>
                <c:pt idx="40790">
                  <c:v>20395</c:v>
                </c:pt>
                <c:pt idx="40791">
                  <c:v>20395.5</c:v>
                </c:pt>
                <c:pt idx="40792">
                  <c:v>20396</c:v>
                </c:pt>
                <c:pt idx="40793">
                  <c:v>20396.5</c:v>
                </c:pt>
                <c:pt idx="40794">
                  <c:v>20397</c:v>
                </c:pt>
                <c:pt idx="40795">
                  <c:v>20397.5</c:v>
                </c:pt>
                <c:pt idx="40796">
                  <c:v>20398</c:v>
                </c:pt>
                <c:pt idx="40797">
                  <c:v>20398.5</c:v>
                </c:pt>
                <c:pt idx="40798">
                  <c:v>20399</c:v>
                </c:pt>
                <c:pt idx="40799">
                  <c:v>20399.5</c:v>
                </c:pt>
                <c:pt idx="40800">
                  <c:v>20400</c:v>
                </c:pt>
                <c:pt idx="40801">
                  <c:v>20400.5</c:v>
                </c:pt>
                <c:pt idx="40802">
                  <c:v>20401</c:v>
                </c:pt>
                <c:pt idx="40803">
                  <c:v>20401.5</c:v>
                </c:pt>
                <c:pt idx="40804">
                  <c:v>20402</c:v>
                </c:pt>
                <c:pt idx="40805">
                  <c:v>20402.5</c:v>
                </c:pt>
                <c:pt idx="40806">
                  <c:v>20403</c:v>
                </c:pt>
                <c:pt idx="40807">
                  <c:v>20403.5</c:v>
                </c:pt>
                <c:pt idx="40808">
                  <c:v>20404</c:v>
                </c:pt>
                <c:pt idx="40809">
                  <c:v>20404.5</c:v>
                </c:pt>
                <c:pt idx="40810">
                  <c:v>20405</c:v>
                </c:pt>
                <c:pt idx="40811">
                  <c:v>20405.5</c:v>
                </c:pt>
                <c:pt idx="40812">
                  <c:v>20406</c:v>
                </c:pt>
                <c:pt idx="40813">
                  <c:v>20406.5</c:v>
                </c:pt>
                <c:pt idx="40814">
                  <c:v>20407</c:v>
                </c:pt>
                <c:pt idx="40815">
                  <c:v>20407.5</c:v>
                </c:pt>
                <c:pt idx="40816">
                  <c:v>20408</c:v>
                </c:pt>
                <c:pt idx="40817">
                  <c:v>20408.5</c:v>
                </c:pt>
                <c:pt idx="40818">
                  <c:v>20409</c:v>
                </c:pt>
                <c:pt idx="40819">
                  <c:v>20409.5</c:v>
                </c:pt>
                <c:pt idx="40820">
                  <c:v>20410</c:v>
                </c:pt>
                <c:pt idx="40821">
                  <c:v>20410.5</c:v>
                </c:pt>
                <c:pt idx="40822">
                  <c:v>20411</c:v>
                </c:pt>
                <c:pt idx="40823">
                  <c:v>20411.5</c:v>
                </c:pt>
                <c:pt idx="40824">
                  <c:v>20412</c:v>
                </c:pt>
                <c:pt idx="40825">
                  <c:v>20412.5</c:v>
                </c:pt>
                <c:pt idx="40826">
                  <c:v>20413</c:v>
                </c:pt>
                <c:pt idx="40827">
                  <c:v>20413.5</c:v>
                </c:pt>
                <c:pt idx="40828">
                  <c:v>20414</c:v>
                </c:pt>
                <c:pt idx="40829">
                  <c:v>20414.5</c:v>
                </c:pt>
                <c:pt idx="40830">
                  <c:v>20415</c:v>
                </c:pt>
                <c:pt idx="40831">
                  <c:v>20415.5</c:v>
                </c:pt>
                <c:pt idx="40832">
                  <c:v>20416</c:v>
                </c:pt>
                <c:pt idx="40833">
                  <c:v>20416.5</c:v>
                </c:pt>
                <c:pt idx="40834">
                  <c:v>20417</c:v>
                </c:pt>
                <c:pt idx="40835">
                  <c:v>20417.5</c:v>
                </c:pt>
                <c:pt idx="40836">
                  <c:v>20418</c:v>
                </c:pt>
                <c:pt idx="40837">
                  <c:v>20418.5</c:v>
                </c:pt>
                <c:pt idx="40838">
                  <c:v>20419</c:v>
                </c:pt>
                <c:pt idx="40839">
                  <c:v>20419.5</c:v>
                </c:pt>
                <c:pt idx="40840">
                  <c:v>20420</c:v>
                </c:pt>
                <c:pt idx="40841">
                  <c:v>20420.5</c:v>
                </c:pt>
                <c:pt idx="40842">
                  <c:v>20421</c:v>
                </c:pt>
                <c:pt idx="40843">
                  <c:v>20421.5</c:v>
                </c:pt>
                <c:pt idx="40844">
                  <c:v>20422</c:v>
                </c:pt>
                <c:pt idx="40845">
                  <c:v>20422.5</c:v>
                </c:pt>
                <c:pt idx="40846">
                  <c:v>20423</c:v>
                </c:pt>
                <c:pt idx="40847">
                  <c:v>20423.5</c:v>
                </c:pt>
                <c:pt idx="40848">
                  <c:v>20424</c:v>
                </c:pt>
                <c:pt idx="40849">
                  <c:v>20424.5</c:v>
                </c:pt>
                <c:pt idx="40850">
                  <c:v>20425</c:v>
                </c:pt>
                <c:pt idx="40851">
                  <c:v>20425.5</c:v>
                </c:pt>
                <c:pt idx="40852">
                  <c:v>20426</c:v>
                </c:pt>
                <c:pt idx="40853">
                  <c:v>20426.5</c:v>
                </c:pt>
                <c:pt idx="40854">
                  <c:v>20427</c:v>
                </c:pt>
                <c:pt idx="40855">
                  <c:v>20427.5</c:v>
                </c:pt>
                <c:pt idx="40856">
                  <c:v>20428</c:v>
                </c:pt>
                <c:pt idx="40857">
                  <c:v>20428.5</c:v>
                </c:pt>
                <c:pt idx="40858">
                  <c:v>20429</c:v>
                </c:pt>
                <c:pt idx="40859">
                  <c:v>20429.5</c:v>
                </c:pt>
                <c:pt idx="40860">
                  <c:v>20430</c:v>
                </c:pt>
                <c:pt idx="40861">
                  <c:v>20430.5</c:v>
                </c:pt>
                <c:pt idx="40862">
                  <c:v>20431</c:v>
                </c:pt>
                <c:pt idx="40863">
                  <c:v>20431.5</c:v>
                </c:pt>
                <c:pt idx="40864">
                  <c:v>20432</c:v>
                </c:pt>
                <c:pt idx="40865">
                  <c:v>20432.5</c:v>
                </c:pt>
                <c:pt idx="40866">
                  <c:v>20433</c:v>
                </c:pt>
                <c:pt idx="40867">
                  <c:v>20433.5</c:v>
                </c:pt>
                <c:pt idx="40868">
                  <c:v>20434</c:v>
                </c:pt>
                <c:pt idx="40869">
                  <c:v>20434.5</c:v>
                </c:pt>
                <c:pt idx="40870">
                  <c:v>20435</c:v>
                </c:pt>
                <c:pt idx="40871">
                  <c:v>20435.5</c:v>
                </c:pt>
                <c:pt idx="40872">
                  <c:v>20436</c:v>
                </c:pt>
                <c:pt idx="40873">
                  <c:v>20436.5</c:v>
                </c:pt>
                <c:pt idx="40874">
                  <c:v>20437</c:v>
                </c:pt>
                <c:pt idx="40875">
                  <c:v>20437.5</c:v>
                </c:pt>
                <c:pt idx="40876">
                  <c:v>20438</c:v>
                </c:pt>
                <c:pt idx="40877">
                  <c:v>20438.5</c:v>
                </c:pt>
                <c:pt idx="40878">
                  <c:v>20439</c:v>
                </c:pt>
                <c:pt idx="40879">
                  <c:v>20439.5</c:v>
                </c:pt>
                <c:pt idx="40880">
                  <c:v>20440</c:v>
                </c:pt>
                <c:pt idx="40881">
                  <c:v>20440.5</c:v>
                </c:pt>
                <c:pt idx="40882">
                  <c:v>20441</c:v>
                </c:pt>
                <c:pt idx="40883">
                  <c:v>20441.5</c:v>
                </c:pt>
                <c:pt idx="40884">
                  <c:v>20442</c:v>
                </c:pt>
                <c:pt idx="40885">
                  <c:v>20442.5</c:v>
                </c:pt>
                <c:pt idx="40886">
                  <c:v>20443</c:v>
                </c:pt>
                <c:pt idx="40887">
                  <c:v>20443.5</c:v>
                </c:pt>
                <c:pt idx="40888">
                  <c:v>20444</c:v>
                </c:pt>
                <c:pt idx="40889">
                  <c:v>20444.5</c:v>
                </c:pt>
                <c:pt idx="40890">
                  <c:v>20445</c:v>
                </c:pt>
                <c:pt idx="40891">
                  <c:v>20445.5</c:v>
                </c:pt>
                <c:pt idx="40892">
                  <c:v>20446</c:v>
                </c:pt>
                <c:pt idx="40893">
                  <c:v>20446.5</c:v>
                </c:pt>
                <c:pt idx="40894">
                  <c:v>20447</c:v>
                </c:pt>
                <c:pt idx="40895">
                  <c:v>20447.5</c:v>
                </c:pt>
                <c:pt idx="40896">
                  <c:v>20448</c:v>
                </c:pt>
                <c:pt idx="40897">
                  <c:v>20448.5</c:v>
                </c:pt>
                <c:pt idx="40898">
                  <c:v>20449</c:v>
                </c:pt>
                <c:pt idx="40899">
                  <c:v>20449.5</c:v>
                </c:pt>
                <c:pt idx="40900">
                  <c:v>20450</c:v>
                </c:pt>
                <c:pt idx="40901">
                  <c:v>20450.5</c:v>
                </c:pt>
                <c:pt idx="40902">
                  <c:v>20451</c:v>
                </c:pt>
                <c:pt idx="40903">
                  <c:v>20451.5</c:v>
                </c:pt>
                <c:pt idx="40904">
                  <c:v>20452</c:v>
                </c:pt>
                <c:pt idx="40905">
                  <c:v>20452.5</c:v>
                </c:pt>
                <c:pt idx="40906">
                  <c:v>20453</c:v>
                </c:pt>
                <c:pt idx="40907">
                  <c:v>20453.5</c:v>
                </c:pt>
                <c:pt idx="40908">
                  <c:v>20454</c:v>
                </c:pt>
                <c:pt idx="40909">
                  <c:v>20454.5</c:v>
                </c:pt>
                <c:pt idx="40910">
                  <c:v>20455</c:v>
                </c:pt>
                <c:pt idx="40911">
                  <c:v>20455.5</c:v>
                </c:pt>
                <c:pt idx="40912">
                  <c:v>20456</c:v>
                </c:pt>
                <c:pt idx="40913">
                  <c:v>20456.5</c:v>
                </c:pt>
                <c:pt idx="40914">
                  <c:v>20457</c:v>
                </c:pt>
                <c:pt idx="40915">
                  <c:v>20457.5</c:v>
                </c:pt>
                <c:pt idx="40916">
                  <c:v>20458</c:v>
                </c:pt>
                <c:pt idx="40917">
                  <c:v>20458.5</c:v>
                </c:pt>
                <c:pt idx="40918">
                  <c:v>20459</c:v>
                </c:pt>
                <c:pt idx="40919">
                  <c:v>20459.5</c:v>
                </c:pt>
                <c:pt idx="40920">
                  <c:v>20460</c:v>
                </c:pt>
                <c:pt idx="40921">
                  <c:v>20460.5</c:v>
                </c:pt>
                <c:pt idx="40922">
                  <c:v>20461</c:v>
                </c:pt>
                <c:pt idx="40923">
                  <c:v>20461.5</c:v>
                </c:pt>
                <c:pt idx="40924">
                  <c:v>20462</c:v>
                </c:pt>
                <c:pt idx="40925">
                  <c:v>20462.5</c:v>
                </c:pt>
                <c:pt idx="40926">
                  <c:v>20463</c:v>
                </c:pt>
                <c:pt idx="40927">
                  <c:v>20463.5</c:v>
                </c:pt>
                <c:pt idx="40928">
                  <c:v>20464</c:v>
                </c:pt>
                <c:pt idx="40929">
                  <c:v>20464.5</c:v>
                </c:pt>
                <c:pt idx="40930">
                  <c:v>20465</c:v>
                </c:pt>
                <c:pt idx="40931">
                  <c:v>20465.5</c:v>
                </c:pt>
                <c:pt idx="40932">
                  <c:v>20466</c:v>
                </c:pt>
                <c:pt idx="40933">
                  <c:v>20466.5</c:v>
                </c:pt>
                <c:pt idx="40934">
                  <c:v>20467</c:v>
                </c:pt>
                <c:pt idx="40935">
                  <c:v>20467.5</c:v>
                </c:pt>
                <c:pt idx="40936">
                  <c:v>20468</c:v>
                </c:pt>
                <c:pt idx="40937">
                  <c:v>20468.5</c:v>
                </c:pt>
                <c:pt idx="40938">
                  <c:v>20469</c:v>
                </c:pt>
                <c:pt idx="40939">
                  <c:v>20469.5</c:v>
                </c:pt>
                <c:pt idx="40940">
                  <c:v>20470</c:v>
                </c:pt>
                <c:pt idx="40941">
                  <c:v>20470.5</c:v>
                </c:pt>
                <c:pt idx="40942">
                  <c:v>20471</c:v>
                </c:pt>
                <c:pt idx="40943">
                  <c:v>20471.5</c:v>
                </c:pt>
                <c:pt idx="40944">
                  <c:v>20472</c:v>
                </c:pt>
                <c:pt idx="40945">
                  <c:v>20472.5</c:v>
                </c:pt>
                <c:pt idx="40946">
                  <c:v>20473</c:v>
                </c:pt>
                <c:pt idx="40947">
                  <c:v>20473.5</c:v>
                </c:pt>
                <c:pt idx="40948">
                  <c:v>20474</c:v>
                </c:pt>
                <c:pt idx="40949">
                  <c:v>20474.5</c:v>
                </c:pt>
                <c:pt idx="40950">
                  <c:v>20475</c:v>
                </c:pt>
                <c:pt idx="40951">
                  <c:v>20475.5</c:v>
                </c:pt>
                <c:pt idx="40952">
                  <c:v>20476</c:v>
                </c:pt>
                <c:pt idx="40953">
                  <c:v>20476.5</c:v>
                </c:pt>
                <c:pt idx="40954">
                  <c:v>20477</c:v>
                </c:pt>
                <c:pt idx="40955">
                  <c:v>20477.5</c:v>
                </c:pt>
                <c:pt idx="40956">
                  <c:v>20478</c:v>
                </c:pt>
                <c:pt idx="40957">
                  <c:v>20478.5</c:v>
                </c:pt>
                <c:pt idx="40958">
                  <c:v>20479</c:v>
                </c:pt>
                <c:pt idx="40959">
                  <c:v>20479.5</c:v>
                </c:pt>
                <c:pt idx="40960">
                  <c:v>20480</c:v>
                </c:pt>
                <c:pt idx="40961">
                  <c:v>20480.5</c:v>
                </c:pt>
                <c:pt idx="40962">
                  <c:v>20481</c:v>
                </c:pt>
                <c:pt idx="40963">
                  <c:v>20481.5</c:v>
                </c:pt>
                <c:pt idx="40964">
                  <c:v>20482</c:v>
                </c:pt>
                <c:pt idx="40965">
                  <c:v>20482.5</c:v>
                </c:pt>
                <c:pt idx="40966">
                  <c:v>20483</c:v>
                </c:pt>
                <c:pt idx="40967">
                  <c:v>20483.5</c:v>
                </c:pt>
                <c:pt idx="40968">
                  <c:v>20484</c:v>
                </c:pt>
                <c:pt idx="40969">
                  <c:v>20484.5</c:v>
                </c:pt>
                <c:pt idx="40970">
                  <c:v>20485</c:v>
                </c:pt>
                <c:pt idx="40971">
                  <c:v>20485.5</c:v>
                </c:pt>
                <c:pt idx="40972">
                  <c:v>20486</c:v>
                </c:pt>
                <c:pt idx="40973">
                  <c:v>20486.5</c:v>
                </c:pt>
                <c:pt idx="40974">
                  <c:v>20487</c:v>
                </c:pt>
                <c:pt idx="40975">
                  <c:v>20487.5</c:v>
                </c:pt>
                <c:pt idx="40976">
                  <c:v>20488</c:v>
                </c:pt>
                <c:pt idx="40977">
                  <c:v>20488.5</c:v>
                </c:pt>
                <c:pt idx="40978">
                  <c:v>20489</c:v>
                </c:pt>
                <c:pt idx="40979">
                  <c:v>20489.5</c:v>
                </c:pt>
                <c:pt idx="40980">
                  <c:v>20490</c:v>
                </c:pt>
                <c:pt idx="40981">
                  <c:v>20490.5</c:v>
                </c:pt>
                <c:pt idx="40982">
                  <c:v>20491</c:v>
                </c:pt>
                <c:pt idx="40983">
                  <c:v>20491.5</c:v>
                </c:pt>
                <c:pt idx="40984">
                  <c:v>20492</c:v>
                </c:pt>
                <c:pt idx="40985">
                  <c:v>20492.5</c:v>
                </c:pt>
                <c:pt idx="40986">
                  <c:v>20493</c:v>
                </c:pt>
                <c:pt idx="40987">
                  <c:v>20493.5</c:v>
                </c:pt>
                <c:pt idx="40988">
                  <c:v>20494</c:v>
                </c:pt>
                <c:pt idx="40989">
                  <c:v>20494.5</c:v>
                </c:pt>
                <c:pt idx="40990">
                  <c:v>20495</c:v>
                </c:pt>
                <c:pt idx="40991">
                  <c:v>20495.5</c:v>
                </c:pt>
                <c:pt idx="40992">
                  <c:v>20496</c:v>
                </c:pt>
                <c:pt idx="40993">
                  <c:v>20496.5</c:v>
                </c:pt>
                <c:pt idx="40994">
                  <c:v>20497</c:v>
                </c:pt>
                <c:pt idx="40995">
                  <c:v>20497.5</c:v>
                </c:pt>
                <c:pt idx="40996">
                  <c:v>20498</c:v>
                </c:pt>
                <c:pt idx="40997">
                  <c:v>20498.5</c:v>
                </c:pt>
                <c:pt idx="40998">
                  <c:v>20499</c:v>
                </c:pt>
                <c:pt idx="40999">
                  <c:v>20499.5</c:v>
                </c:pt>
                <c:pt idx="41000">
                  <c:v>20500</c:v>
                </c:pt>
                <c:pt idx="41001">
                  <c:v>20500.5</c:v>
                </c:pt>
                <c:pt idx="41002">
                  <c:v>20501</c:v>
                </c:pt>
                <c:pt idx="41003">
                  <c:v>20501.5</c:v>
                </c:pt>
                <c:pt idx="41004">
                  <c:v>20502</c:v>
                </c:pt>
                <c:pt idx="41005">
                  <c:v>20502.5</c:v>
                </c:pt>
                <c:pt idx="41006">
                  <c:v>20503</c:v>
                </c:pt>
                <c:pt idx="41007">
                  <c:v>20503.5</c:v>
                </c:pt>
                <c:pt idx="41008">
                  <c:v>20504</c:v>
                </c:pt>
                <c:pt idx="41009">
                  <c:v>20504.5</c:v>
                </c:pt>
                <c:pt idx="41010">
                  <c:v>20505</c:v>
                </c:pt>
                <c:pt idx="41011">
                  <c:v>20505.5</c:v>
                </c:pt>
                <c:pt idx="41012">
                  <c:v>20506</c:v>
                </c:pt>
                <c:pt idx="41013">
                  <c:v>20506.5</c:v>
                </c:pt>
                <c:pt idx="41014">
                  <c:v>20507</c:v>
                </c:pt>
                <c:pt idx="41015">
                  <c:v>20507.5</c:v>
                </c:pt>
                <c:pt idx="41016">
                  <c:v>20508</c:v>
                </c:pt>
                <c:pt idx="41017">
                  <c:v>20508.5</c:v>
                </c:pt>
                <c:pt idx="41018">
                  <c:v>20509</c:v>
                </c:pt>
                <c:pt idx="41019">
                  <c:v>20509.5</c:v>
                </c:pt>
                <c:pt idx="41020">
                  <c:v>20510</c:v>
                </c:pt>
                <c:pt idx="41021">
                  <c:v>20510.5</c:v>
                </c:pt>
                <c:pt idx="41022">
                  <c:v>20511</c:v>
                </c:pt>
                <c:pt idx="41023">
                  <c:v>20511.5</c:v>
                </c:pt>
                <c:pt idx="41024">
                  <c:v>20512</c:v>
                </c:pt>
                <c:pt idx="41025">
                  <c:v>20512.5</c:v>
                </c:pt>
                <c:pt idx="41026">
                  <c:v>20513</c:v>
                </c:pt>
                <c:pt idx="41027">
                  <c:v>20513.5</c:v>
                </c:pt>
                <c:pt idx="41028">
                  <c:v>20514</c:v>
                </c:pt>
                <c:pt idx="41029">
                  <c:v>20514.5</c:v>
                </c:pt>
                <c:pt idx="41030">
                  <c:v>20515</c:v>
                </c:pt>
                <c:pt idx="41031">
                  <c:v>20515.5</c:v>
                </c:pt>
                <c:pt idx="41032">
                  <c:v>20516</c:v>
                </c:pt>
                <c:pt idx="41033">
                  <c:v>20516.5</c:v>
                </c:pt>
                <c:pt idx="41034">
                  <c:v>20517</c:v>
                </c:pt>
                <c:pt idx="41035">
                  <c:v>20517.5</c:v>
                </c:pt>
                <c:pt idx="41036">
                  <c:v>20518</c:v>
                </c:pt>
                <c:pt idx="41037">
                  <c:v>20518.5</c:v>
                </c:pt>
                <c:pt idx="41038">
                  <c:v>20519</c:v>
                </c:pt>
                <c:pt idx="41039">
                  <c:v>20519.5</c:v>
                </c:pt>
                <c:pt idx="41040">
                  <c:v>20520</c:v>
                </c:pt>
                <c:pt idx="41041">
                  <c:v>20520.5</c:v>
                </c:pt>
                <c:pt idx="41042">
                  <c:v>20521</c:v>
                </c:pt>
                <c:pt idx="41043">
                  <c:v>20521.5</c:v>
                </c:pt>
                <c:pt idx="41044">
                  <c:v>20522</c:v>
                </c:pt>
                <c:pt idx="41045">
                  <c:v>20522.5</c:v>
                </c:pt>
                <c:pt idx="41046">
                  <c:v>20523</c:v>
                </c:pt>
                <c:pt idx="41047">
                  <c:v>20523.5</c:v>
                </c:pt>
                <c:pt idx="41048">
                  <c:v>20524</c:v>
                </c:pt>
                <c:pt idx="41049">
                  <c:v>20524.5</c:v>
                </c:pt>
                <c:pt idx="41050">
                  <c:v>20525</c:v>
                </c:pt>
                <c:pt idx="41051">
                  <c:v>20525.5</c:v>
                </c:pt>
                <c:pt idx="41052">
                  <c:v>20526</c:v>
                </c:pt>
                <c:pt idx="41053">
                  <c:v>20526.5</c:v>
                </c:pt>
                <c:pt idx="41054">
                  <c:v>20527</c:v>
                </c:pt>
                <c:pt idx="41055">
                  <c:v>20527.5</c:v>
                </c:pt>
                <c:pt idx="41056">
                  <c:v>20528</c:v>
                </c:pt>
                <c:pt idx="41057">
                  <c:v>20528.5</c:v>
                </c:pt>
                <c:pt idx="41058">
                  <c:v>20529</c:v>
                </c:pt>
                <c:pt idx="41059">
                  <c:v>20529.5</c:v>
                </c:pt>
                <c:pt idx="41060">
                  <c:v>20530</c:v>
                </c:pt>
                <c:pt idx="41061">
                  <c:v>20530.5</c:v>
                </c:pt>
                <c:pt idx="41062">
                  <c:v>20531</c:v>
                </c:pt>
                <c:pt idx="41063">
                  <c:v>20531.5</c:v>
                </c:pt>
                <c:pt idx="41064">
                  <c:v>20532</c:v>
                </c:pt>
                <c:pt idx="41065">
                  <c:v>20532.5</c:v>
                </c:pt>
                <c:pt idx="41066">
                  <c:v>20533</c:v>
                </c:pt>
                <c:pt idx="41067">
                  <c:v>20533.5</c:v>
                </c:pt>
                <c:pt idx="41068">
                  <c:v>20534</c:v>
                </c:pt>
                <c:pt idx="41069">
                  <c:v>20534.5</c:v>
                </c:pt>
                <c:pt idx="41070">
                  <c:v>20535</c:v>
                </c:pt>
                <c:pt idx="41071">
                  <c:v>20535.5</c:v>
                </c:pt>
                <c:pt idx="41072">
                  <c:v>20536</c:v>
                </c:pt>
                <c:pt idx="41073">
                  <c:v>20536.5</c:v>
                </c:pt>
                <c:pt idx="41074">
                  <c:v>20537</c:v>
                </c:pt>
                <c:pt idx="41075">
                  <c:v>20537.5</c:v>
                </c:pt>
                <c:pt idx="41076">
                  <c:v>20538</c:v>
                </c:pt>
                <c:pt idx="41077">
                  <c:v>20538.5</c:v>
                </c:pt>
                <c:pt idx="41078">
                  <c:v>20539</c:v>
                </c:pt>
                <c:pt idx="41079">
                  <c:v>20539.5</c:v>
                </c:pt>
                <c:pt idx="41080">
                  <c:v>20540</c:v>
                </c:pt>
                <c:pt idx="41081">
                  <c:v>20540.5</c:v>
                </c:pt>
                <c:pt idx="41082">
                  <c:v>20541</c:v>
                </c:pt>
                <c:pt idx="41083">
                  <c:v>20541.5</c:v>
                </c:pt>
                <c:pt idx="41084">
                  <c:v>20542</c:v>
                </c:pt>
                <c:pt idx="41085">
                  <c:v>20542.5</c:v>
                </c:pt>
                <c:pt idx="41086">
                  <c:v>20543</c:v>
                </c:pt>
                <c:pt idx="41087">
                  <c:v>20543.5</c:v>
                </c:pt>
                <c:pt idx="41088">
                  <c:v>20544</c:v>
                </c:pt>
                <c:pt idx="41089">
                  <c:v>20544.5</c:v>
                </c:pt>
                <c:pt idx="41090">
                  <c:v>20545</c:v>
                </c:pt>
                <c:pt idx="41091">
                  <c:v>20545.5</c:v>
                </c:pt>
                <c:pt idx="41092">
                  <c:v>20546</c:v>
                </c:pt>
                <c:pt idx="41093">
                  <c:v>20546.5</c:v>
                </c:pt>
                <c:pt idx="41094">
                  <c:v>20547</c:v>
                </c:pt>
                <c:pt idx="41095">
                  <c:v>20547.5</c:v>
                </c:pt>
                <c:pt idx="41096">
                  <c:v>20548</c:v>
                </c:pt>
                <c:pt idx="41097">
                  <c:v>20548.5</c:v>
                </c:pt>
                <c:pt idx="41098">
                  <c:v>20549</c:v>
                </c:pt>
                <c:pt idx="41099">
                  <c:v>20549.5</c:v>
                </c:pt>
                <c:pt idx="41100">
                  <c:v>20550</c:v>
                </c:pt>
                <c:pt idx="41101">
                  <c:v>20550.5</c:v>
                </c:pt>
                <c:pt idx="41102">
                  <c:v>20551</c:v>
                </c:pt>
                <c:pt idx="41103">
                  <c:v>20551.5</c:v>
                </c:pt>
                <c:pt idx="41104">
                  <c:v>20552</c:v>
                </c:pt>
                <c:pt idx="41105">
                  <c:v>20552.5</c:v>
                </c:pt>
                <c:pt idx="41106">
                  <c:v>20553</c:v>
                </c:pt>
                <c:pt idx="41107">
                  <c:v>20553.5</c:v>
                </c:pt>
                <c:pt idx="41108">
                  <c:v>20554</c:v>
                </c:pt>
                <c:pt idx="41109">
                  <c:v>20554.5</c:v>
                </c:pt>
                <c:pt idx="41110">
                  <c:v>20555</c:v>
                </c:pt>
                <c:pt idx="41111">
                  <c:v>20555.5</c:v>
                </c:pt>
                <c:pt idx="41112">
                  <c:v>20556</c:v>
                </c:pt>
                <c:pt idx="41113">
                  <c:v>20556.5</c:v>
                </c:pt>
                <c:pt idx="41114">
                  <c:v>20557</c:v>
                </c:pt>
                <c:pt idx="41115">
                  <c:v>20557.5</c:v>
                </c:pt>
                <c:pt idx="41116">
                  <c:v>20558</c:v>
                </c:pt>
                <c:pt idx="41117">
                  <c:v>20558.5</c:v>
                </c:pt>
                <c:pt idx="41118">
                  <c:v>20559</c:v>
                </c:pt>
                <c:pt idx="41119">
                  <c:v>20559.5</c:v>
                </c:pt>
                <c:pt idx="41120">
                  <c:v>20560</c:v>
                </c:pt>
                <c:pt idx="41121">
                  <c:v>20560.5</c:v>
                </c:pt>
                <c:pt idx="41122">
                  <c:v>20561</c:v>
                </c:pt>
                <c:pt idx="41123">
                  <c:v>20561.5</c:v>
                </c:pt>
                <c:pt idx="41124">
                  <c:v>20562</c:v>
                </c:pt>
                <c:pt idx="41125">
                  <c:v>20562.5</c:v>
                </c:pt>
                <c:pt idx="41126">
                  <c:v>20563</c:v>
                </c:pt>
                <c:pt idx="41127">
                  <c:v>20563.5</c:v>
                </c:pt>
                <c:pt idx="41128">
                  <c:v>20564</c:v>
                </c:pt>
                <c:pt idx="41129">
                  <c:v>20564.5</c:v>
                </c:pt>
                <c:pt idx="41130">
                  <c:v>20565</c:v>
                </c:pt>
                <c:pt idx="41131">
                  <c:v>20565.5</c:v>
                </c:pt>
                <c:pt idx="41132">
                  <c:v>20566</c:v>
                </c:pt>
                <c:pt idx="41133">
                  <c:v>20566.5</c:v>
                </c:pt>
                <c:pt idx="41134">
                  <c:v>20567</c:v>
                </c:pt>
                <c:pt idx="41135">
                  <c:v>20567.5</c:v>
                </c:pt>
                <c:pt idx="41136">
                  <c:v>20568</c:v>
                </c:pt>
                <c:pt idx="41137">
                  <c:v>20568.5</c:v>
                </c:pt>
                <c:pt idx="41138">
                  <c:v>20569</c:v>
                </c:pt>
                <c:pt idx="41139">
                  <c:v>20569.5</c:v>
                </c:pt>
                <c:pt idx="41140">
                  <c:v>20570</c:v>
                </c:pt>
                <c:pt idx="41141">
                  <c:v>20570.5</c:v>
                </c:pt>
                <c:pt idx="41142">
                  <c:v>20571</c:v>
                </c:pt>
                <c:pt idx="41143">
                  <c:v>20571.5</c:v>
                </c:pt>
                <c:pt idx="41144">
                  <c:v>20572</c:v>
                </c:pt>
                <c:pt idx="41145">
                  <c:v>20572.5</c:v>
                </c:pt>
                <c:pt idx="41146">
                  <c:v>20573</c:v>
                </c:pt>
                <c:pt idx="41147">
                  <c:v>20573.5</c:v>
                </c:pt>
                <c:pt idx="41148">
                  <c:v>20574</c:v>
                </c:pt>
                <c:pt idx="41149">
                  <c:v>20574.5</c:v>
                </c:pt>
                <c:pt idx="41150">
                  <c:v>20575</c:v>
                </c:pt>
                <c:pt idx="41151">
                  <c:v>20575.5</c:v>
                </c:pt>
                <c:pt idx="41152">
                  <c:v>20576</c:v>
                </c:pt>
                <c:pt idx="41153">
                  <c:v>20576.5</c:v>
                </c:pt>
                <c:pt idx="41154">
                  <c:v>20577</c:v>
                </c:pt>
                <c:pt idx="41155">
                  <c:v>20577.5</c:v>
                </c:pt>
                <c:pt idx="41156">
                  <c:v>20578</c:v>
                </c:pt>
                <c:pt idx="41157">
                  <c:v>20578.5</c:v>
                </c:pt>
                <c:pt idx="41158">
                  <c:v>20579</c:v>
                </c:pt>
                <c:pt idx="41159">
                  <c:v>20579.5</c:v>
                </c:pt>
                <c:pt idx="41160">
                  <c:v>20580</c:v>
                </c:pt>
                <c:pt idx="41161">
                  <c:v>20580.5</c:v>
                </c:pt>
                <c:pt idx="41162">
                  <c:v>20581</c:v>
                </c:pt>
                <c:pt idx="41163">
                  <c:v>20581.5</c:v>
                </c:pt>
                <c:pt idx="41164">
                  <c:v>20582</c:v>
                </c:pt>
                <c:pt idx="41165">
                  <c:v>20582.5</c:v>
                </c:pt>
                <c:pt idx="41166">
                  <c:v>20583</c:v>
                </c:pt>
                <c:pt idx="41167">
                  <c:v>20583.5</c:v>
                </c:pt>
                <c:pt idx="41168">
                  <c:v>20584</c:v>
                </c:pt>
                <c:pt idx="41169">
                  <c:v>20584.5</c:v>
                </c:pt>
                <c:pt idx="41170">
                  <c:v>20585</c:v>
                </c:pt>
                <c:pt idx="41171">
                  <c:v>20585.5</c:v>
                </c:pt>
                <c:pt idx="41172">
                  <c:v>20586</c:v>
                </c:pt>
                <c:pt idx="41173">
                  <c:v>20586.5</c:v>
                </c:pt>
                <c:pt idx="41174">
                  <c:v>20587</c:v>
                </c:pt>
                <c:pt idx="41175">
                  <c:v>20587.5</c:v>
                </c:pt>
                <c:pt idx="41176">
                  <c:v>20588</c:v>
                </c:pt>
                <c:pt idx="41177">
                  <c:v>20588.5</c:v>
                </c:pt>
                <c:pt idx="41178">
                  <c:v>20589</c:v>
                </c:pt>
                <c:pt idx="41179">
                  <c:v>20589.5</c:v>
                </c:pt>
                <c:pt idx="41180">
                  <c:v>20590</c:v>
                </c:pt>
                <c:pt idx="41181">
                  <c:v>20590.5</c:v>
                </c:pt>
                <c:pt idx="41182">
                  <c:v>20591</c:v>
                </c:pt>
                <c:pt idx="41183">
                  <c:v>20591.5</c:v>
                </c:pt>
                <c:pt idx="41184">
                  <c:v>20592</c:v>
                </c:pt>
                <c:pt idx="41185">
                  <c:v>20592.5</c:v>
                </c:pt>
                <c:pt idx="41186">
                  <c:v>20593</c:v>
                </c:pt>
                <c:pt idx="41187">
                  <c:v>20593.5</c:v>
                </c:pt>
                <c:pt idx="41188">
                  <c:v>20594</c:v>
                </c:pt>
                <c:pt idx="41189">
                  <c:v>20594.5</c:v>
                </c:pt>
                <c:pt idx="41190">
                  <c:v>20595</c:v>
                </c:pt>
                <c:pt idx="41191">
                  <c:v>20595.5</c:v>
                </c:pt>
                <c:pt idx="41192">
                  <c:v>20596</c:v>
                </c:pt>
                <c:pt idx="41193">
                  <c:v>20596.5</c:v>
                </c:pt>
                <c:pt idx="41194">
                  <c:v>20597</c:v>
                </c:pt>
                <c:pt idx="41195">
                  <c:v>20597.5</c:v>
                </c:pt>
                <c:pt idx="41196">
                  <c:v>20598</c:v>
                </c:pt>
                <c:pt idx="41197">
                  <c:v>20598.5</c:v>
                </c:pt>
                <c:pt idx="41198">
                  <c:v>20599</c:v>
                </c:pt>
                <c:pt idx="41199">
                  <c:v>20599.5</c:v>
                </c:pt>
                <c:pt idx="41200">
                  <c:v>20600</c:v>
                </c:pt>
                <c:pt idx="41201">
                  <c:v>20600.5</c:v>
                </c:pt>
                <c:pt idx="41202">
                  <c:v>20601</c:v>
                </c:pt>
                <c:pt idx="41203">
                  <c:v>20601.5</c:v>
                </c:pt>
                <c:pt idx="41204">
                  <c:v>20602</c:v>
                </c:pt>
                <c:pt idx="41205">
                  <c:v>20602.5</c:v>
                </c:pt>
                <c:pt idx="41206">
                  <c:v>20603</c:v>
                </c:pt>
                <c:pt idx="41207">
                  <c:v>20603.5</c:v>
                </c:pt>
                <c:pt idx="41208">
                  <c:v>20604</c:v>
                </c:pt>
                <c:pt idx="41209">
                  <c:v>20604.5</c:v>
                </c:pt>
                <c:pt idx="41210">
                  <c:v>20605</c:v>
                </c:pt>
                <c:pt idx="41211">
                  <c:v>20605.5</c:v>
                </c:pt>
                <c:pt idx="41212">
                  <c:v>20606</c:v>
                </c:pt>
                <c:pt idx="41213">
                  <c:v>20606.5</c:v>
                </c:pt>
                <c:pt idx="41214">
                  <c:v>20607</c:v>
                </c:pt>
                <c:pt idx="41215">
                  <c:v>20607.5</c:v>
                </c:pt>
                <c:pt idx="41216">
                  <c:v>20608</c:v>
                </c:pt>
                <c:pt idx="41217">
                  <c:v>20608.5</c:v>
                </c:pt>
                <c:pt idx="41218">
                  <c:v>20609</c:v>
                </c:pt>
                <c:pt idx="41219">
                  <c:v>20609.5</c:v>
                </c:pt>
                <c:pt idx="41220">
                  <c:v>20610</c:v>
                </c:pt>
                <c:pt idx="41221">
                  <c:v>20610.5</c:v>
                </c:pt>
                <c:pt idx="41222">
                  <c:v>20611</c:v>
                </c:pt>
                <c:pt idx="41223">
                  <c:v>20611.5</c:v>
                </c:pt>
                <c:pt idx="41224">
                  <c:v>20612</c:v>
                </c:pt>
                <c:pt idx="41225">
                  <c:v>20612.5</c:v>
                </c:pt>
                <c:pt idx="41226">
                  <c:v>20613</c:v>
                </c:pt>
                <c:pt idx="41227">
                  <c:v>20613.5</c:v>
                </c:pt>
                <c:pt idx="41228">
                  <c:v>20614</c:v>
                </c:pt>
                <c:pt idx="41229">
                  <c:v>20614.5</c:v>
                </c:pt>
                <c:pt idx="41230">
                  <c:v>20615</c:v>
                </c:pt>
                <c:pt idx="41231">
                  <c:v>20615.5</c:v>
                </c:pt>
                <c:pt idx="41232">
                  <c:v>20616</c:v>
                </c:pt>
                <c:pt idx="41233">
                  <c:v>20616.5</c:v>
                </c:pt>
                <c:pt idx="41234">
                  <c:v>20617</c:v>
                </c:pt>
                <c:pt idx="41235">
                  <c:v>20617.5</c:v>
                </c:pt>
                <c:pt idx="41236">
                  <c:v>20618</c:v>
                </c:pt>
                <c:pt idx="41237">
                  <c:v>20618.5</c:v>
                </c:pt>
                <c:pt idx="41238">
                  <c:v>20619</c:v>
                </c:pt>
                <c:pt idx="41239">
                  <c:v>20619.5</c:v>
                </c:pt>
                <c:pt idx="41240">
                  <c:v>20620</c:v>
                </c:pt>
                <c:pt idx="41241">
                  <c:v>20620.5</c:v>
                </c:pt>
                <c:pt idx="41242">
                  <c:v>20621</c:v>
                </c:pt>
                <c:pt idx="41243">
                  <c:v>20621.5</c:v>
                </c:pt>
                <c:pt idx="41244">
                  <c:v>20622</c:v>
                </c:pt>
                <c:pt idx="41245">
                  <c:v>20622.5</c:v>
                </c:pt>
                <c:pt idx="41246">
                  <c:v>20623</c:v>
                </c:pt>
                <c:pt idx="41247">
                  <c:v>20623.5</c:v>
                </c:pt>
                <c:pt idx="41248">
                  <c:v>20624</c:v>
                </c:pt>
                <c:pt idx="41249">
                  <c:v>20624.5</c:v>
                </c:pt>
                <c:pt idx="41250">
                  <c:v>20625</c:v>
                </c:pt>
                <c:pt idx="41251">
                  <c:v>20625.5</c:v>
                </c:pt>
                <c:pt idx="41252">
                  <c:v>20626</c:v>
                </c:pt>
                <c:pt idx="41253">
                  <c:v>20626.5</c:v>
                </c:pt>
                <c:pt idx="41254">
                  <c:v>20627</c:v>
                </c:pt>
                <c:pt idx="41255">
                  <c:v>20627.5</c:v>
                </c:pt>
                <c:pt idx="41256">
                  <c:v>20628</c:v>
                </c:pt>
                <c:pt idx="41257">
                  <c:v>20628.5</c:v>
                </c:pt>
                <c:pt idx="41258">
                  <c:v>20629</c:v>
                </c:pt>
                <c:pt idx="41259">
                  <c:v>20629.5</c:v>
                </c:pt>
                <c:pt idx="41260">
                  <c:v>20630</c:v>
                </c:pt>
                <c:pt idx="41261">
                  <c:v>20630.5</c:v>
                </c:pt>
                <c:pt idx="41262">
                  <c:v>20631</c:v>
                </c:pt>
                <c:pt idx="41263">
                  <c:v>20631.5</c:v>
                </c:pt>
                <c:pt idx="41264">
                  <c:v>20632</c:v>
                </c:pt>
                <c:pt idx="41265">
                  <c:v>20632.5</c:v>
                </c:pt>
                <c:pt idx="41266">
                  <c:v>20633</c:v>
                </c:pt>
                <c:pt idx="41267">
                  <c:v>20633.5</c:v>
                </c:pt>
                <c:pt idx="41268">
                  <c:v>20634</c:v>
                </c:pt>
                <c:pt idx="41269">
                  <c:v>20634.5</c:v>
                </c:pt>
                <c:pt idx="41270">
                  <c:v>20635</c:v>
                </c:pt>
                <c:pt idx="41271">
                  <c:v>20635.5</c:v>
                </c:pt>
                <c:pt idx="41272">
                  <c:v>20636</c:v>
                </c:pt>
                <c:pt idx="41273">
                  <c:v>20636.5</c:v>
                </c:pt>
                <c:pt idx="41274">
                  <c:v>20637</c:v>
                </c:pt>
                <c:pt idx="41275">
                  <c:v>20637.5</c:v>
                </c:pt>
                <c:pt idx="41276">
                  <c:v>20638</c:v>
                </c:pt>
                <c:pt idx="41277">
                  <c:v>20638.5</c:v>
                </c:pt>
                <c:pt idx="41278">
                  <c:v>20639</c:v>
                </c:pt>
                <c:pt idx="41279">
                  <c:v>20639.5</c:v>
                </c:pt>
                <c:pt idx="41280">
                  <c:v>20640</c:v>
                </c:pt>
                <c:pt idx="41281">
                  <c:v>20640.5</c:v>
                </c:pt>
                <c:pt idx="41282">
                  <c:v>20641</c:v>
                </c:pt>
                <c:pt idx="41283">
                  <c:v>20641.5</c:v>
                </c:pt>
                <c:pt idx="41284">
                  <c:v>20642</c:v>
                </c:pt>
                <c:pt idx="41285">
                  <c:v>20642.5</c:v>
                </c:pt>
                <c:pt idx="41286">
                  <c:v>20643</c:v>
                </c:pt>
                <c:pt idx="41287">
                  <c:v>20643.5</c:v>
                </c:pt>
                <c:pt idx="41288">
                  <c:v>20644</c:v>
                </c:pt>
                <c:pt idx="41289">
                  <c:v>20644.5</c:v>
                </c:pt>
                <c:pt idx="41290">
                  <c:v>20645</c:v>
                </c:pt>
                <c:pt idx="41291">
                  <c:v>20645.5</c:v>
                </c:pt>
                <c:pt idx="41292">
                  <c:v>20646</c:v>
                </c:pt>
                <c:pt idx="41293">
                  <c:v>20646.5</c:v>
                </c:pt>
                <c:pt idx="41294">
                  <c:v>20647</c:v>
                </c:pt>
                <c:pt idx="41295">
                  <c:v>20647.5</c:v>
                </c:pt>
                <c:pt idx="41296">
                  <c:v>20648</c:v>
                </c:pt>
                <c:pt idx="41297">
                  <c:v>20648.5</c:v>
                </c:pt>
                <c:pt idx="41298">
                  <c:v>20649</c:v>
                </c:pt>
                <c:pt idx="41299">
                  <c:v>20649.5</c:v>
                </c:pt>
                <c:pt idx="41300">
                  <c:v>20650</c:v>
                </c:pt>
                <c:pt idx="41301">
                  <c:v>20650.5</c:v>
                </c:pt>
                <c:pt idx="41302">
                  <c:v>20651</c:v>
                </c:pt>
                <c:pt idx="41303">
                  <c:v>20651.5</c:v>
                </c:pt>
                <c:pt idx="41304">
                  <c:v>20652</c:v>
                </c:pt>
                <c:pt idx="41305">
                  <c:v>20652.5</c:v>
                </c:pt>
                <c:pt idx="41306">
                  <c:v>20653</c:v>
                </c:pt>
                <c:pt idx="41307">
                  <c:v>20653.5</c:v>
                </c:pt>
                <c:pt idx="41308">
                  <c:v>20654</c:v>
                </c:pt>
                <c:pt idx="41309">
                  <c:v>20654.5</c:v>
                </c:pt>
                <c:pt idx="41310">
                  <c:v>20655</c:v>
                </c:pt>
                <c:pt idx="41311">
                  <c:v>20655.5</c:v>
                </c:pt>
                <c:pt idx="41312">
                  <c:v>20656</c:v>
                </c:pt>
                <c:pt idx="41313">
                  <c:v>20656.5</c:v>
                </c:pt>
                <c:pt idx="41314">
                  <c:v>20657</c:v>
                </c:pt>
                <c:pt idx="41315">
                  <c:v>20657.5</c:v>
                </c:pt>
                <c:pt idx="41316">
                  <c:v>20658</c:v>
                </c:pt>
                <c:pt idx="41317">
                  <c:v>20658.5</c:v>
                </c:pt>
                <c:pt idx="41318">
                  <c:v>20659</c:v>
                </c:pt>
                <c:pt idx="41319">
                  <c:v>20659.5</c:v>
                </c:pt>
                <c:pt idx="41320">
                  <c:v>20660</c:v>
                </c:pt>
                <c:pt idx="41321">
                  <c:v>20660.5</c:v>
                </c:pt>
                <c:pt idx="41322">
                  <c:v>20661</c:v>
                </c:pt>
                <c:pt idx="41323">
                  <c:v>20661.5</c:v>
                </c:pt>
                <c:pt idx="41324">
                  <c:v>20662</c:v>
                </c:pt>
                <c:pt idx="41325">
                  <c:v>20662.5</c:v>
                </c:pt>
                <c:pt idx="41326">
                  <c:v>20663</c:v>
                </c:pt>
                <c:pt idx="41327">
                  <c:v>20663.5</c:v>
                </c:pt>
                <c:pt idx="41328">
                  <c:v>20664</c:v>
                </c:pt>
                <c:pt idx="41329">
                  <c:v>20664.5</c:v>
                </c:pt>
                <c:pt idx="41330">
                  <c:v>20665</c:v>
                </c:pt>
                <c:pt idx="41331">
                  <c:v>20665.5</c:v>
                </c:pt>
                <c:pt idx="41332">
                  <c:v>20666</c:v>
                </c:pt>
                <c:pt idx="41333">
                  <c:v>20666.5</c:v>
                </c:pt>
                <c:pt idx="41334">
                  <c:v>20667</c:v>
                </c:pt>
                <c:pt idx="41335">
                  <c:v>20667.5</c:v>
                </c:pt>
                <c:pt idx="41336">
                  <c:v>20668</c:v>
                </c:pt>
                <c:pt idx="41337">
                  <c:v>20668.5</c:v>
                </c:pt>
                <c:pt idx="41338">
                  <c:v>20669</c:v>
                </c:pt>
                <c:pt idx="41339">
                  <c:v>20669.5</c:v>
                </c:pt>
                <c:pt idx="41340">
                  <c:v>20670</c:v>
                </c:pt>
                <c:pt idx="41341">
                  <c:v>20670.5</c:v>
                </c:pt>
                <c:pt idx="41342">
                  <c:v>20671</c:v>
                </c:pt>
                <c:pt idx="41343">
                  <c:v>20671.5</c:v>
                </c:pt>
                <c:pt idx="41344">
                  <c:v>20672</c:v>
                </c:pt>
                <c:pt idx="41345">
                  <c:v>20672.5</c:v>
                </c:pt>
                <c:pt idx="41346">
                  <c:v>20673</c:v>
                </c:pt>
                <c:pt idx="41347">
                  <c:v>20673.5</c:v>
                </c:pt>
                <c:pt idx="41348">
                  <c:v>20674</c:v>
                </c:pt>
                <c:pt idx="41349">
                  <c:v>20674.5</c:v>
                </c:pt>
                <c:pt idx="41350">
                  <c:v>20675</c:v>
                </c:pt>
                <c:pt idx="41351">
                  <c:v>20675.5</c:v>
                </c:pt>
                <c:pt idx="41352">
                  <c:v>20676</c:v>
                </c:pt>
                <c:pt idx="41353">
                  <c:v>20676.5</c:v>
                </c:pt>
                <c:pt idx="41354">
                  <c:v>20677</c:v>
                </c:pt>
                <c:pt idx="41355">
                  <c:v>20677.5</c:v>
                </c:pt>
                <c:pt idx="41356">
                  <c:v>20678</c:v>
                </c:pt>
                <c:pt idx="41357">
                  <c:v>20678.5</c:v>
                </c:pt>
                <c:pt idx="41358">
                  <c:v>20679</c:v>
                </c:pt>
                <c:pt idx="41359">
                  <c:v>20679.5</c:v>
                </c:pt>
                <c:pt idx="41360">
                  <c:v>20680</c:v>
                </c:pt>
                <c:pt idx="41361">
                  <c:v>20680.5</c:v>
                </c:pt>
                <c:pt idx="41362">
                  <c:v>20681</c:v>
                </c:pt>
                <c:pt idx="41363">
                  <c:v>20681.5</c:v>
                </c:pt>
                <c:pt idx="41364">
                  <c:v>20682</c:v>
                </c:pt>
                <c:pt idx="41365">
                  <c:v>20682.5</c:v>
                </c:pt>
                <c:pt idx="41366">
                  <c:v>20683</c:v>
                </c:pt>
                <c:pt idx="41367">
                  <c:v>20683.5</c:v>
                </c:pt>
                <c:pt idx="41368">
                  <c:v>20684</c:v>
                </c:pt>
                <c:pt idx="41369">
                  <c:v>20684.5</c:v>
                </c:pt>
                <c:pt idx="41370">
                  <c:v>20685</c:v>
                </c:pt>
                <c:pt idx="41371">
                  <c:v>20685.5</c:v>
                </c:pt>
                <c:pt idx="41372">
                  <c:v>20686</c:v>
                </c:pt>
                <c:pt idx="41373">
                  <c:v>20686.5</c:v>
                </c:pt>
                <c:pt idx="41374">
                  <c:v>20687</c:v>
                </c:pt>
                <c:pt idx="41375">
                  <c:v>20687.5</c:v>
                </c:pt>
                <c:pt idx="41376">
                  <c:v>20688</c:v>
                </c:pt>
                <c:pt idx="41377">
                  <c:v>20688.5</c:v>
                </c:pt>
                <c:pt idx="41378">
                  <c:v>20689</c:v>
                </c:pt>
                <c:pt idx="41379">
                  <c:v>20689.5</c:v>
                </c:pt>
                <c:pt idx="41380">
                  <c:v>20690</c:v>
                </c:pt>
                <c:pt idx="41381">
                  <c:v>20690.5</c:v>
                </c:pt>
                <c:pt idx="41382">
                  <c:v>20691</c:v>
                </c:pt>
                <c:pt idx="41383">
                  <c:v>20691.5</c:v>
                </c:pt>
                <c:pt idx="41384">
                  <c:v>20692</c:v>
                </c:pt>
                <c:pt idx="41385">
                  <c:v>20692.5</c:v>
                </c:pt>
                <c:pt idx="41386">
                  <c:v>20693</c:v>
                </c:pt>
                <c:pt idx="41387">
                  <c:v>20693.5</c:v>
                </c:pt>
                <c:pt idx="41388">
                  <c:v>20694</c:v>
                </c:pt>
                <c:pt idx="41389">
                  <c:v>20694.5</c:v>
                </c:pt>
                <c:pt idx="41390">
                  <c:v>20695</c:v>
                </c:pt>
                <c:pt idx="41391">
                  <c:v>20695.5</c:v>
                </c:pt>
                <c:pt idx="41392">
                  <c:v>20696</c:v>
                </c:pt>
                <c:pt idx="41393">
                  <c:v>20696.5</c:v>
                </c:pt>
                <c:pt idx="41394">
                  <c:v>20697</c:v>
                </c:pt>
                <c:pt idx="41395">
                  <c:v>20697.5</c:v>
                </c:pt>
                <c:pt idx="41396">
                  <c:v>20698</c:v>
                </c:pt>
                <c:pt idx="41397">
                  <c:v>20698.5</c:v>
                </c:pt>
                <c:pt idx="41398">
                  <c:v>20699</c:v>
                </c:pt>
                <c:pt idx="41399">
                  <c:v>20699.5</c:v>
                </c:pt>
                <c:pt idx="41400">
                  <c:v>20700</c:v>
                </c:pt>
                <c:pt idx="41401">
                  <c:v>20700.5</c:v>
                </c:pt>
                <c:pt idx="41402">
                  <c:v>20701</c:v>
                </c:pt>
                <c:pt idx="41403">
                  <c:v>20701.5</c:v>
                </c:pt>
                <c:pt idx="41404">
                  <c:v>20702</c:v>
                </c:pt>
                <c:pt idx="41405">
                  <c:v>20702.5</c:v>
                </c:pt>
                <c:pt idx="41406">
                  <c:v>20703</c:v>
                </c:pt>
                <c:pt idx="41407">
                  <c:v>20703.5</c:v>
                </c:pt>
                <c:pt idx="41408">
                  <c:v>20704</c:v>
                </c:pt>
                <c:pt idx="41409">
                  <c:v>20704.5</c:v>
                </c:pt>
                <c:pt idx="41410">
                  <c:v>20705</c:v>
                </c:pt>
                <c:pt idx="41411">
                  <c:v>20705.5</c:v>
                </c:pt>
                <c:pt idx="41412">
                  <c:v>20706</c:v>
                </c:pt>
                <c:pt idx="41413">
                  <c:v>20706.5</c:v>
                </c:pt>
                <c:pt idx="41414">
                  <c:v>20707</c:v>
                </c:pt>
                <c:pt idx="41415">
                  <c:v>20707.5</c:v>
                </c:pt>
                <c:pt idx="41416">
                  <c:v>20708</c:v>
                </c:pt>
                <c:pt idx="41417">
                  <c:v>20708.5</c:v>
                </c:pt>
                <c:pt idx="41418">
                  <c:v>20709</c:v>
                </c:pt>
                <c:pt idx="41419">
                  <c:v>20709.5</c:v>
                </c:pt>
                <c:pt idx="41420">
                  <c:v>20710</c:v>
                </c:pt>
                <c:pt idx="41421">
                  <c:v>20710.5</c:v>
                </c:pt>
                <c:pt idx="41422">
                  <c:v>20711</c:v>
                </c:pt>
                <c:pt idx="41423">
                  <c:v>20711.5</c:v>
                </c:pt>
                <c:pt idx="41424">
                  <c:v>20712</c:v>
                </c:pt>
                <c:pt idx="41425">
                  <c:v>20712.5</c:v>
                </c:pt>
                <c:pt idx="41426">
                  <c:v>20713</c:v>
                </c:pt>
                <c:pt idx="41427">
                  <c:v>20713.5</c:v>
                </c:pt>
                <c:pt idx="41428">
                  <c:v>20714</c:v>
                </c:pt>
                <c:pt idx="41429">
                  <c:v>20714.5</c:v>
                </c:pt>
                <c:pt idx="41430">
                  <c:v>20715</c:v>
                </c:pt>
                <c:pt idx="41431">
                  <c:v>20715.5</c:v>
                </c:pt>
                <c:pt idx="41432">
                  <c:v>20716</c:v>
                </c:pt>
                <c:pt idx="41433">
                  <c:v>20716.5</c:v>
                </c:pt>
                <c:pt idx="41434">
                  <c:v>20717</c:v>
                </c:pt>
                <c:pt idx="41435">
                  <c:v>20717.5</c:v>
                </c:pt>
                <c:pt idx="41436">
                  <c:v>20718</c:v>
                </c:pt>
                <c:pt idx="41437">
                  <c:v>20718.5</c:v>
                </c:pt>
                <c:pt idx="41438">
                  <c:v>20719</c:v>
                </c:pt>
                <c:pt idx="41439">
                  <c:v>20719.5</c:v>
                </c:pt>
                <c:pt idx="41440">
                  <c:v>20720</c:v>
                </c:pt>
                <c:pt idx="41441">
                  <c:v>20720.5</c:v>
                </c:pt>
                <c:pt idx="41442">
                  <c:v>20721</c:v>
                </c:pt>
                <c:pt idx="41443">
                  <c:v>20721.5</c:v>
                </c:pt>
                <c:pt idx="41444">
                  <c:v>20722</c:v>
                </c:pt>
                <c:pt idx="41445">
                  <c:v>20722.5</c:v>
                </c:pt>
                <c:pt idx="41446">
                  <c:v>20723</c:v>
                </c:pt>
                <c:pt idx="41447">
                  <c:v>20723.5</c:v>
                </c:pt>
                <c:pt idx="41448">
                  <c:v>20724</c:v>
                </c:pt>
                <c:pt idx="41449">
                  <c:v>20724.5</c:v>
                </c:pt>
                <c:pt idx="41450">
                  <c:v>20725</c:v>
                </c:pt>
                <c:pt idx="41451">
                  <c:v>20725.5</c:v>
                </c:pt>
                <c:pt idx="41452">
                  <c:v>20726</c:v>
                </c:pt>
                <c:pt idx="41453">
                  <c:v>20726.5</c:v>
                </c:pt>
                <c:pt idx="41454">
                  <c:v>20727</c:v>
                </c:pt>
                <c:pt idx="41455">
                  <c:v>20727.5</c:v>
                </c:pt>
                <c:pt idx="41456">
                  <c:v>20728</c:v>
                </c:pt>
                <c:pt idx="41457">
                  <c:v>20728.5</c:v>
                </c:pt>
                <c:pt idx="41458">
                  <c:v>20729</c:v>
                </c:pt>
                <c:pt idx="41459">
                  <c:v>20729.5</c:v>
                </c:pt>
                <c:pt idx="41460">
                  <c:v>20730</c:v>
                </c:pt>
                <c:pt idx="41461">
                  <c:v>20730.5</c:v>
                </c:pt>
                <c:pt idx="41462">
                  <c:v>20731</c:v>
                </c:pt>
                <c:pt idx="41463">
                  <c:v>20731.5</c:v>
                </c:pt>
                <c:pt idx="41464">
                  <c:v>20732</c:v>
                </c:pt>
                <c:pt idx="41465">
                  <c:v>20732.5</c:v>
                </c:pt>
                <c:pt idx="41466">
                  <c:v>20733</c:v>
                </c:pt>
                <c:pt idx="41467">
                  <c:v>20733.5</c:v>
                </c:pt>
                <c:pt idx="41468">
                  <c:v>20734</c:v>
                </c:pt>
                <c:pt idx="41469">
                  <c:v>20734.5</c:v>
                </c:pt>
                <c:pt idx="41470">
                  <c:v>20735</c:v>
                </c:pt>
                <c:pt idx="41471">
                  <c:v>20735.5</c:v>
                </c:pt>
                <c:pt idx="41472">
                  <c:v>20736</c:v>
                </c:pt>
                <c:pt idx="41473">
                  <c:v>20736.5</c:v>
                </c:pt>
                <c:pt idx="41474">
                  <c:v>20737</c:v>
                </c:pt>
                <c:pt idx="41475">
                  <c:v>20737.5</c:v>
                </c:pt>
                <c:pt idx="41476">
                  <c:v>20738</c:v>
                </c:pt>
                <c:pt idx="41477">
                  <c:v>20738.5</c:v>
                </c:pt>
                <c:pt idx="41478">
                  <c:v>20739</c:v>
                </c:pt>
                <c:pt idx="41479">
                  <c:v>20739.5</c:v>
                </c:pt>
                <c:pt idx="41480">
                  <c:v>20740</c:v>
                </c:pt>
                <c:pt idx="41481">
                  <c:v>20740.5</c:v>
                </c:pt>
                <c:pt idx="41482">
                  <c:v>20741</c:v>
                </c:pt>
                <c:pt idx="41483">
                  <c:v>20741.5</c:v>
                </c:pt>
                <c:pt idx="41484">
                  <c:v>20742</c:v>
                </c:pt>
                <c:pt idx="41485">
                  <c:v>20742.5</c:v>
                </c:pt>
                <c:pt idx="41486">
                  <c:v>20743</c:v>
                </c:pt>
                <c:pt idx="41487">
                  <c:v>20743.5</c:v>
                </c:pt>
                <c:pt idx="41488">
                  <c:v>20744</c:v>
                </c:pt>
                <c:pt idx="41489">
                  <c:v>20744.5</c:v>
                </c:pt>
                <c:pt idx="41490">
                  <c:v>20745</c:v>
                </c:pt>
                <c:pt idx="41491">
                  <c:v>20745.5</c:v>
                </c:pt>
                <c:pt idx="41492">
                  <c:v>20746</c:v>
                </c:pt>
                <c:pt idx="41493">
                  <c:v>20746.5</c:v>
                </c:pt>
                <c:pt idx="41494">
                  <c:v>20747</c:v>
                </c:pt>
                <c:pt idx="41495">
                  <c:v>20747.5</c:v>
                </c:pt>
                <c:pt idx="41496">
                  <c:v>20748</c:v>
                </c:pt>
                <c:pt idx="41497">
                  <c:v>20748.5</c:v>
                </c:pt>
                <c:pt idx="41498">
                  <c:v>20749</c:v>
                </c:pt>
                <c:pt idx="41499">
                  <c:v>20749.5</c:v>
                </c:pt>
                <c:pt idx="41500">
                  <c:v>20750</c:v>
                </c:pt>
                <c:pt idx="41501">
                  <c:v>20750.5</c:v>
                </c:pt>
                <c:pt idx="41502">
                  <c:v>20751</c:v>
                </c:pt>
                <c:pt idx="41503">
                  <c:v>20751.5</c:v>
                </c:pt>
                <c:pt idx="41504">
                  <c:v>20752</c:v>
                </c:pt>
                <c:pt idx="41505">
                  <c:v>20752.5</c:v>
                </c:pt>
                <c:pt idx="41506">
                  <c:v>20753</c:v>
                </c:pt>
                <c:pt idx="41507">
                  <c:v>20753.5</c:v>
                </c:pt>
                <c:pt idx="41508">
                  <c:v>20754</c:v>
                </c:pt>
                <c:pt idx="41509">
                  <c:v>20754.5</c:v>
                </c:pt>
                <c:pt idx="41510">
                  <c:v>20755</c:v>
                </c:pt>
                <c:pt idx="41511">
                  <c:v>20755.5</c:v>
                </c:pt>
                <c:pt idx="41512">
                  <c:v>20756</c:v>
                </c:pt>
                <c:pt idx="41513">
                  <c:v>20756.5</c:v>
                </c:pt>
                <c:pt idx="41514">
                  <c:v>20757</c:v>
                </c:pt>
                <c:pt idx="41515">
                  <c:v>20757.5</c:v>
                </c:pt>
                <c:pt idx="41516">
                  <c:v>20758</c:v>
                </c:pt>
                <c:pt idx="41517">
                  <c:v>20758.5</c:v>
                </c:pt>
                <c:pt idx="41518">
                  <c:v>20759</c:v>
                </c:pt>
                <c:pt idx="41519">
                  <c:v>20759.5</c:v>
                </c:pt>
                <c:pt idx="41520">
                  <c:v>20760</c:v>
                </c:pt>
                <c:pt idx="41521">
                  <c:v>20760.5</c:v>
                </c:pt>
                <c:pt idx="41522">
                  <c:v>20761</c:v>
                </c:pt>
                <c:pt idx="41523">
                  <c:v>20761.5</c:v>
                </c:pt>
                <c:pt idx="41524">
                  <c:v>20762</c:v>
                </c:pt>
                <c:pt idx="41525">
                  <c:v>20762.5</c:v>
                </c:pt>
                <c:pt idx="41526">
                  <c:v>20763</c:v>
                </c:pt>
                <c:pt idx="41527">
                  <c:v>20763.5</c:v>
                </c:pt>
                <c:pt idx="41528">
                  <c:v>20764</c:v>
                </c:pt>
                <c:pt idx="41529">
                  <c:v>20764.5</c:v>
                </c:pt>
                <c:pt idx="41530">
                  <c:v>20765</c:v>
                </c:pt>
                <c:pt idx="41531">
                  <c:v>20765.5</c:v>
                </c:pt>
                <c:pt idx="41532">
                  <c:v>20766</c:v>
                </c:pt>
                <c:pt idx="41533">
                  <c:v>20766.5</c:v>
                </c:pt>
                <c:pt idx="41534">
                  <c:v>20767</c:v>
                </c:pt>
                <c:pt idx="41535">
                  <c:v>20767.5</c:v>
                </c:pt>
                <c:pt idx="41536">
                  <c:v>20768</c:v>
                </c:pt>
                <c:pt idx="41537">
                  <c:v>20768.5</c:v>
                </c:pt>
                <c:pt idx="41538">
                  <c:v>20769</c:v>
                </c:pt>
                <c:pt idx="41539">
                  <c:v>20769.5</c:v>
                </c:pt>
                <c:pt idx="41540">
                  <c:v>20770</c:v>
                </c:pt>
                <c:pt idx="41541">
                  <c:v>20770.5</c:v>
                </c:pt>
                <c:pt idx="41542">
                  <c:v>20771</c:v>
                </c:pt>
                <c:pt idx="41543">
                  <c:v>20771.5</c:v>
                </c:pt>
                <c:pt idx="41544">
                  <c:v>20772</c:v>
                </c:pt>
                <c:pt idx="41545">
                  <c:v>20772.5</c:v>
                </c:pt>
                <c:pt idx="41546">
                  <c:v>20773</c:v>
                </c:pt>
                <c:pt idx="41547">
                  <c:v>20773.5</c:v>
                </c:pt>
                <c:pt idx="41548">
                  <c:v>20774</c:v>
                </c:pt>
                <c:pt idx="41549">
                  <c:v>20774.5</c:v>
                </c:pt>
                <c:pt idx="41550">
                  <c:v>20775</c:v>
                </c:pt>
                <c:pt idx="41551">
                  <c:v>20775.5</c:v>
                </c:pt>
                <c:pt idx="41552">
                  <c:v>20776</c:v>
                </c:pt>
                <c:pt idx="41553">
                  <c:v>20776.5</c:v>
                </c:pt>
                <c:pt idx="41554">
                  <c:v>20777</c:v>
                </c:pt>
                <c:pt idx="41555">
                  <c:v>20777.5</c:v>
                </c:pt>
                <c:pt idx="41556">
                  <c:v>20778</c:v>
                </c:pt>
                <c:pt idx="41557">
                  <c:v>20778.5</c:v>
                </c:pt>
                <c:pt idx="41558">
                  <c:v>20779</c:v>
                </c:pt>
                <c:pt idx="41559">
                  <c:v>20779.5</c:v>
                </c:pt>
                <c:pt idx="41560">
                  <c:v>20780</c:v>
                </c:pt>
                <c:pt idx="41561">
                  <c:v>20780.5</c:v>
                </c:pt>
                <c:pt idx="41562">
                  <c:v>20781</c:v>
                </c:pt>
                <c:pt idx="41563">
                  <c:v>20781.5</c:v>
                </c:pt>
                <c:pt idx="41564">
                  <c:v>20782</c:v>
                </c:pt>
                <c:pt idx="41565">
                  <c:v>20782.5</c:v>
                </c:pt>
                <c:pt idx="41566">
                  <c:v>20783</c:v>
                </c:pt>
                <c:pt idx="41567">
                  <c:v>20783.5</c:v>
                </c:pt>
                <c:pt idx="41568">
                  <c:v>20784</c:v>
                </c:pt>
                <c:pt idx="41569">
                  <c:v>20784.5</c:v>
                </c:pt>
                <c:pt idx="41570">
                  <c:v>20785</c:v>
                </c:pt>
                <c:pt idx="41571">
                  <c:v>20785.5</c:v>
                </c:pt>
                <c:pt idx="41572">
                  <c:v>20786</c:v>
                </c:pt>
                <c:pt idx="41573">
                  <c:v>20786.5</c:v>
                </c:pt>
                <c:pt idx="41574">
                  <c:v>20787</c:v>
                </c:pt>
                <c:pt idx="41575">
                  <c:v>20787.5</c:v>
                </c:pt>
                <c:pt idx="41576">
                  <c:v>20788</c:v>
                </c:pt>
                <c:pt idx="41577">
                  <c:v>20788.5</c:v>
                </c:pt>
                <c:pt idx="41578">
                  <c:v>20789</c:v>
                </c:pt>
                <c:pt idx="41579">
                  <c:v>20789.5</c:v>
                </c:pt>
                <c:pt idx="41580">
                  <c:v>20790</c:v>
                </c:pt>
                <c:pt idx="41581">
                  <c:v>20790.5</c:v>
                </c:pt>
                <c:pt idx="41582">
                  <c:v>20791</c:v>
                </c:pt>
                <c:pt idx="41583">
                  <c:v>20791.5</c:v>
                </c:pt>
                <c:pt idx="41584">
                  <c:v>20792</c:v>
                </c:pt>
                <c:pt idx="41585">
                  <c:v>20792.5</c:v>
                </c:pt>
                <c:pt idx="41586">
                  <c:v>20793</c:v>
                </c:pt>
                <c:pt idx="41587">
                  <c:v>20793.5</c:v>
                </c:pt>
                <c:pt idx="41588">
                  <c:v>20794</c:v>
                </c:pt>
                <c:pt idx="41589">
                  <c:v>20794.5</c:v>
                </c:pt>
                <c:pt idx="41590">
                  <c:v>20795</c:v>
                </c:pt>
                <c:pt idx="41591">
                  <c:v>20795.5</c:v>
                </c:pt>
                <c:pt idx="41592">
                  <c:v>20796</c:v>
                </c:pt>
                <c:pt idx="41593">
                  <c:v>20796.5</c:v>
                </c:pt>
                <c:pt idx="41594">
                  <c:v>20797</c:v>
                </c:pt>
                <c:pt idx="41595">
                  <c:v>20797.5</c:v>
                </c:pt>
                <c:pt idx="41596">
                  <c:v>20798</c:v>
                </c:pt>
                <c:pt idx="41597">
                  <c:v>20798.5</c:v>
                </c:pt>
                <c:pt idx="41598">
                  <c:v>20799</c:v>
                </c:pt>
                <c:pt idx="41599">
                  <c:v>20799.5</c:v>
                </c:pt>
                <c:pt idx="41600">
                  <c:v>20800</c:v>
                </c:pt>
                <c:pt idx="41601">
                  <c:v>20800.5</c:v>
                </c:pt>
                <c:pt idx="41602">
                  <c:v>20801</c:v>
                </c:pt>
                <c:pt idx="41603">
                  <c:v>20801.5</c:v>
                </c:pt>
                <c:pt idx="41604">
                  <c:v>20802</c:v>
                </c:pt>
                <c:pt idx="41605">
                  <c:v>20802.5</c:v>
                </c:pt>
                <c:pt idx="41606">
                  <c:v>20803</c:v>
                </c:pt>
                <c:pt idx="41607">
                  <c:v>20803.5</c:v>
                </c:pt>
                <c:pt idx="41608">
                  <c:v>20804</c:v>
                </c:pt>
                <c:pt idx="41609">
                  <c:v>20804.5</c:v>
                </c:pt>
                <c:pt idx="41610">
                  <c:v>20805</c:v>
                </c:pt>
                <c:pt idx="41611">
                  <c:v>20805.5</c:v>
                </c:pt>
                <c:pt idx="41612">
                  <c:v>20806</c:v>
                </c:pt>
                <c:pt idx="41613">
                  <c:v>20806.5</c:v>
                </c:pt>
                <c:pt idx="41614">
                  <c:v>20807</c:v>
                </c:pt>
                <c:pt idx="41615">
                  <c:v>20807.5</c:v>
                </c:pt>
                <c:pt idx="41616">
                  <c:v>20808</c:v>
                </c:pt>
                <c:pt idx="41617">
                  <c:v>20808.5</c:v>
                </c:pt>
                <c:pt idx="41618">
                  <c:v>20809</c:v>
                </c:pt>
                <c:pt idx="41619">
                  <c:v>20809.5</c:v>
                </c:pt>
                <c:pt idx="41620">
                  <c:v>20810</c:v>
                </c:pt>
                <c:pt idx="41621">
                  <c:v>20810.5</c:v>
                </c:pt>
                <c:pt idx="41622">
                  <c:v>20811</c:v>
                </c:pt>
                <c:pt idx="41623">
                  <c:v>20811.5</c:v>
                </c:pt>
                <c:pt idx="41624">
                  <c:v>20812</c:v>
                </c:pt>
                <c:pt idx="41625">
                  <c:v>20812.5</c:v>
                </c:pt>
                <c:pt idx="41626">
                  <c:v>20813</c:v>
                </c:pt>
                <c:pt idx="41627">
                  <c:v>20813.5</c:v>
                </c:pt>
                <c:pt idx="41628">
                  <c:v>20814</c:v>
                </c:pt>
                <c:pt idx="41629">
                  <c:v>20814.5</c:v>
                </c:pt>
                <c:pt idx="41630">
                  <c:v>20815</c:v>
                </c:pt>
                <c:pt idx="41631">
                  <c:v>20815.5</c:v>
                </c:pt>
                <c:pt idx="41632">
                  <c:v>20816</c:v>
                </c:pt>
                <c:pt idx="41633">
                  <c:v>20816.5</c:v>
                </c:pt>
                <c:pt idx="41634">
                  <c:v>20817</c:v>
                </c:pt>
                <c:pt idx="41635">
                  <c:v>20817.5</c:v>
                </c:pt>
                <c:pt idx="41636">
                  <c:v>20818</c:v>
                </c:pt>
                <c:pt idx="41637">
                  <c:v>20818.5</c:v>
                </c:pt>
                <c:pt idx="41638">
                  <c:v>20819</c:v>
                </c:pt>
                <c:pt idx="41639">
                  <c:v>20819.5</c:v>
                </c:pt>
                <c:pt idx="41640">
                  <c:v>20820</c:v>
                </c:pt>
                <c:pt idx="41641">
                  <c:v>20820.5</c:v>
                </c:pt>
                <c:pt idx="41642">
                  <c:v>20821</c:v>
                </c:pt>
                <c:pt idx="41643">
                  <c:v>20821.5</c:v>
                </c:pt>
                <c:pt idx="41644">
                  <c:v>20822</c:v>
                </c:pt>
                <c:pt idx="41645">
                  <c:v>20822.5</c:v>
                </c:pt>
                <c:pt idx="41646">
                  <c:v>20823</c:v>
                </c:pt>
                <c:pt idx="41647">
                  <c:v>20823.5</c:v>
                </c:pt>
                <c:pt idx="41648">
                  <c:v>20824</c:v>
                </c:pt>
                <c:pt idx="41649">
                  <c:v>20824.5</c:v>
                </c:pt>
                <c:pt idx="41650">
                  <c:v>20825</c:v>
                </c:pt>
                <c:pt idx="41651">
                  <c:v>20825.5</c:v>
                </c:pt>
                <c:pt idx="41652">
                  <c:v>20826</c:v>
                </c:pt>
                <c:pt idx="41653">
                  <c:v>20826.5</c:v>
                </c:pt>
                <c:pt idx="41654">
                  <c:v>20827</c:v>
                </c:pt>
                <c:pt idx="41655">
                  <c:v>20827.5</c:v>
                </c:pt>
                <c:pt idx="41656">
                  <c:v>20828</c:v>
                </c:pt>
                <c:pt idx="41657">
                  <c:v>20828.5</c:v>
                </c:pt>
                <c:pt idx="41658">
                  <c:v>20829</c:v>
                </c:pt>
                <c:pt idx="41659">
                  <c:v>20829.5</c:v>
                </c:pt>
                <c:pt idx="41660">
                  <c:v>20830</c:v>
                </c:pt>
                <c:pt idx="41661">
                  <c:v>20830.5</c:v>
                </c:pt>
                <c:pt idx="41662">
                  <c:v>20831</c:v>
                </c:pt>
                <c:pt idx="41663">
                  <c:v>20831.5</c:v>
                </c:pt>
                <c:pt idx="41664">
                  <c:v>20832</c:v>
                </c:pt>
                <c:pt idx="41665">
                  <c:v>20832.5</c:v>
                </c:pt>
                <c:pt idx="41666">
                  <c:v>20833</c:v>
                </c:pt>
                <c:pt idx="41667">
                  <c:v>20833.5</c:v>
                </c:pt>
                <c:pt idx="41668">
                  <c:v>20834</c:v>
                </c:pt>
                <c:pt idx="41669">
                  <c:v>20834.5</c:v>
                </c:pt>
                <c:pt idx="41670">
                  <c:v>20835</c:v>
                </c:pt>
                <c:pt idx="41671">
                  <c:v>20835.5</c:v>
                </c:pt>
                <c:pt idx="41672">
                  <c:v>20836</c:v>
                </c:pt>
                <c:pt idx="41673">
                  <c:v>20836.5</c:v>
                </c:pt>
                <c:pt idx="41674">
                  <c:v>20837</c:v>
                </c:pt>
                <c:pt idx="41675">
                  <c:v>20837.5</c:v>
                </c:pt>
                <c:pt idx="41676">
                  <c:v>20838</c:v>
                </c:pt>
                <c:pt idx="41677">
                  <c:v>20838.5</c:v>
                </c:pt>
                <c:pt idx="41678">
                  <c:v>20839</c:v>
                </c:pt>
                <c:pt idx="41679">
                  <c:v>20839.5</c:v>
                </c:pt>
                <c:pt idx="41680">
                  <c:v>20840</c:v>
                </c:pt>
                <c:pt idx="41681">
                  <c:v>20840.5</c:v>
                </c:pt>
                <c:pt idx="41682">
                  <c:v>20841</c:v>
                </c:pt>
                <c:pt idx="41683">
                  <c:v>20841.5</c:v>
                </c:pt>
                <c:pt idx="41684">
                  <c:v>20842</c:v>
                </c:pt>
                <c:pt idx="41685">
                  <c:v>20842.5</c:v>
                </c:pt>
                <c:pt idx="41686">
                  <c:v>20843</c:v>
                </c:pt>
                <c:pt idx="41687">
                  <c:v>20843.5</c:v>
                </c:pt>
                <c:pt idx="41688">
                  <c:v>20844</c:v>
                </c:pt>
                <c:pt idx="41689">
                  <c:v>20844.5</c:v>
                </c:pt>
                <c:pt idx="41690">
                  <c:v>20845</c:v>
                </c:pt>
                <c:pt idx="41691">
                  <c:v>20845.5</c:v>
                </c:pt>
                <c:pt idx="41692">
                  <c:v>20846</c:v>
                </c:pt>
                <c:pt idx="41693">
                  <c:v>20846.5</c:v>
                </c:pt>
                <c:pt idx="41694">
                  <c:v>20847</c:v>
                </c:pt>
                <c:pt idx="41695">
                  <c:v>20847.5</c:v>
                </c:pt>
                <c:pt idx="41696">
                  <c:v>20848</c:v>
                </c:pt>
                <c:pt idx="41697">
                  <c:v>20848.5</c:v>
                </c:pt>
                <c:pt idx="41698">
                  <c:v>20849</c:v>
                </c:pt>
                <c:pt idx="41699">
                  <c:v>20849.5</c:v>
                </c:pt>
                <c:pt idx="41700">
                  <c:v>20850</c:v>
                </c:pt>
                <c:pt idx="41701">
                  <c:v>20850.5</c:v>
                </c:pt>
                <c:pt idx="41702">
                  <c:v>20851</c:v>
                </c:pt>
                <c:pt idx="41703">
                  <c:v>20851.5</c:v>
                </c:pt>
                <c:pt idx="41704">
                  <c:v>20852</c:v>
                </c:pt>
                <c:pt idx="41705">
                  <c:v>20852.5</c:v>
                </c:pt>
                <c:pt idx="41706">
                  <c:v>20853</c:v>
                </c:pt>
                <c:pt idx="41707">
                  <c:v>20853.5</c:v>
                </c:pt>
                <c:pt idx="41708">
                  <c:v>20854</c:v>
                </c:pt>
                <c:pt idx="41709">
                  <c:v>20854.5</c:v>
                </c:pt>
                <c:pt idx="41710">
                  <c:v>20855</c:v>
                </c:pt>
                <c:pt idx="41711">
                  <c:v>20855.5</c:v>
                </c:pt>
                <c:pt idx="41712">
                  <c:v>20856</c:v>
                </c:pt>
                <c:pt idx="41713">
                  <c:v>20856.5</c:v>
                </c:pt>
                <c:pt idx="41714">
                  <c:v>20857</c:v>
                </c:pt>
                <c:pt idx="41715">
                  <c:v>20857.5</c:v>
                </c:pt>
                <c:pt idx="41716">
                  <c:v>20858</c:v>
                </c:pt>
                <c:pt idx="41717">
                  <c:v>20858.5</c:v>
                </c:pt>
                <c:pt idx="41718">
                  <c:v>20859</c:v>
                </c:pt>
                <c:pt idx="41719">
                  <c:v>20859.5</c:v>
                </c:pt>
                <c:pt idx="41720">
                  <c:v>20860</c:v>
                </c:pt>
                <c:pt idx="41721">
                  <c:v>20860.5</c:v>
                </c:pt>
                <c:pt idx="41722">
                  <c:v>20861</c:v>
                </c:pt>
                <c:pt idx="41723">
                  <c:v>20861.5</c:v>
                </c:pt>
                <c:pt idx="41724">
                  <c:v>20862</c:v>
                </c:pt>
                <c:pt idx="41725">
                  <c:v>20862.5</c:v>
                </c:pt>
                <c:pt idx="41726">
                  <c:v>20863</c:v>
                </c:pt>
                <c:pt idx="41727">
                  <c:v>20863.5</c:v>
                </c:pt>
                <c:pt idx="41728">
                  <c:v>20864</c:v>
                </c:pt>
                <c:pt idx="41729">
                  <c:v>20864.5</c:v>
                </c:pt>
                <c:pt idx="41730">
                  <c:v>20865</c:v>
                </c:pt>
                <c:pt idx="41731">
                  <c:v>20865.5</c:v>
                </c:pt>
                <c:pt idx="41732">
                  <c:v>20866</c:v>
                </c:pt>
                <c:pt idx="41733">
                  <c:v>20866.5</c:v>
                </c:pt>
                <c:pt idx="41734">
                  <c:v>20867</c:v>
                </c:pt>
                <c:pt idx="41735">
                  <c:v>20867.5</c:v>
                </c:pt>
                <c:pt idx="41736">
                  <c:v>20868</c:v>
                </c:pt>
                <c:pt idx="41737">
                  <c:v>20868.5</c:v>
                </c:pt>
                <c:pt idx="41738">
                  <c:v>20869</c:v>
                </c:pt>
                <c:pt idx="41739">
                  <c:v>20869.5</c:v>
                </c:pt>
                <c:pt idx="41740">
                  <c:v>20870</c:v>
                </c:pt>
                <c:pt idx="41741">
                  <c:v>20870.5</c:v>
                </c:pt>
                <c:pt idx="41742">
                  <c:v>20871</c:v>
                </c:pt>
                <c:pt idx="41743">
                  <c:v>20871.5</c:v>
                </c:pt>
                <c:pt idx="41744">
                  <c:v>20872</c:v>
                </c:pt>
                <c:pt idx="41745">
                  <c:v>20872.5</c:v>
                </c:pt>
                <c:pt idx="41746">
                  <c:v>20873</c:v>
                </c:pt>
                <c:pt idx="41747">
                  <c:v>20873.5</c:v>
                </c:pt>
                <c:pt idx="41748">
                  <c:v>20874</c:v>
                </c:pt>
                <c:pt idx="41749">
                  <c:v>20874.5</c:v>
                </c:pt>
                <c:pt idx="41750">
                  <c:v>20875</c:v>
                </c:pt>
                <c:pt idx="41751">
                  <c:v>20875.5</c:v>
                </c:pt>
                <c:pt idx="41752">
                  <c:v>20876</c:v>
                </c:pt>
                <c:pt idx="41753">
                  <c:v>20876.5</c:v>
                </c:pt>
                <c:pt idx="41754">
                  <c:v>20877</c:v>
                </c:pt>
                <c:pt idx="41755">
                  <c:v>20877.5</c:v>
                </c:pt>
                <c:pt idx="41756">
                  <c:v>20878</c:v>
                </c:pt>
                <c:pt idx="41757">
                  <c:v>20878.5</c:v>
                </c:pt>
                <c:pt idx="41758">
                  <c:v>20879</c:v>
                </c:pt>
                <c:pt idx="41759">
                  <c:v>20879.5</c:v>
                </c:pt>
                <c:pt idx="41760">
                  <c:v>20880</c:v>
                </c:pt>
                <c:pt idx="41761">
                  <c:v>20880.5</c:v>
                </c:pt>
                <c:pt idx="41762">
                  <c:v>20881</c:v>
                </c:pt>
                <c:pt idx="41763">
                  <c:v>20881.5</c:v>
                </c:pt>
                <c:pt idx="41764">
                  <c:v>20882</c:v>
                </c:pt>
                <c:pt idx="41765">
                  <c:v>20882.5</c:v>
                </c:pt>
                <c:pt idx="41766">
                  <c:v>20883</c:v>
                </c:pt>
                <c:pt idx="41767">
                  <c:v>20883.5</c:v>
                </c:pt>
                <c:pt idx="41768">
                  <c:v>20884</c:v>
                </c:pt>
                <c:pt idx="41769">
                  <c:v>20884.5</c:v>
                </c:pt>
                <c:pt idx="41770">
                  <c:v>20885</c:v>
                </c:pt>
                <c:pt idx="41771">
                  <c:v>20885.5</c:v>
                </c:pt>
                <c:pt idx="41772">
                  <c:v>20886</c:v>
                </c:pt>
                <c:pt idx="41773">
                  <c:v>20886.5</c:v>
                </c:pt>
                <c:pt idx="41774">
                  <c:v>20887</c:v>
                </c:pt>
                <c:pt idx="41775">
                  <c:v>20887.5</c:v>
                </c:pt>
                <c:pt idx="41776">
                  <c:v>20888</c:v>
                </c:pt>
                <c:pt idx="41777">
                  <c:v>20888.5</c:v>
                </c:pt>
                <c:pt idx="41778">
                  <c:v>20889</c:v>
                </c:pt>
                <c:pt idx="41779">
                  <c:v>20889.5</c:v>
                </c:pt>
                <c:pt idx="41780">
                  <c:v>20890</c:v>
                </c:pt>
                <c:pt idx="41781">
                  <c:v>20890.5</c:v>
                </c:pt>
                <c:pt idx="41782">
                  <c:v>20891</c:v>
                </c:pt>
                <c:pt idx="41783">
                  <c:v>20891.5</c:v>
                </c:pt>
                <c:pt idx="41784">
                  <c:v>20892</c:v>
                </c:pt>
                <c:pt idx="41785">
                  <c:v>20892.5</c:v>
                </c:pt>
                <c:pt idx="41786">
                  <c:v>20893</c:v>
                </c:pt>
                <c:pt idx="41787">
                  <c:v>20893.5</c:v>
                </c:pt>
                <c:pt idx="41788">
                  <c:v>20894</c:v>
                </c:pt>
                <c:pt idx="41789">
                  <c:v>20894.5</c:v>
                </c:pt>
                <c:pt idx="41790">
                  <c:v>20895</c:v>
                </c:pt>
                <c:pt idx="41791">
                  <c:v>20895.5</c:v>
                </c:pt>
                <c:pt idx="41792">
                  <c:v>20896</c:v>
                </c:pt>
                <c:pt idx="41793">
                  <c:v>20896.5</c:v>
                </c:pt>
                <c:pt idx="41794">
                  <c:v>20897</c:v>
                </c:pt>
                <c:pt idx="41795">
                  <c:v>20897.5</c:v>
                </c:pt>
                <c:pt idx="41796">
                  <c:v>20898</c:v>
                </c:pt>
                <c:pt idx="41797">
                  <c:v>20898.5</c:v>
                </c:pt>
                <c:pt idx="41798">
                  <c:v>20899</c:v>
                </c:pt>
                <c:pt idx="41799">
                  <c:v>20899.5</c:v>
                </c:pt>
                <c:pt idx="41800">
                  <c:v>20900</c:v>
                </c:pt>
                <c:pt idx="41801">
                  <c:v>20900.5</c:v>
                </c:pt>
                <c:pt idx="41802">
                  <c:v>20901</c:v>
                </c:pt>
                <c:pt idx="41803">
                  <c:v>20901.5</c:v>
                </c:pt>
                <c:pt idx="41804">
                  <c:v>20902</c:v>
                </c:pt>
                <c:pt idx="41805">
                  <c:v>20902.5</c:v>
                </c:pt>
                <c:pt idx="41806">
                  <c:v>20903</c:v>
                </c:pt>
                <c:pt idx="41807">
                  <c:v>20903.5</c:v>
                </c:pt>
                <c:pt idx="41808">
                  <c:v>20904</c:v>
                </c:pt>
                <c:pt idx="41809">
                  <c:v>20904.5</c:v>
                </c:pt>
                <c:pt idx="41810">
                  <c:v>20905</c:v>
                </c:pt>
                <c:pt idx="41811">
                  <c:v>20905.5</c:v>
                </c:pt>
                <c:pt idx="41812">
                  <c:v>20906</c:v>
                </c:pt>
                <c:pt idx="41813">
                  <c:v>20906.5</c:v>
                </c:pt>
                <c:pt idx="41814">
                  <c:v>20907</c:v>
                </c:pt>
                <c:pt idx="41815">
                  <c:v>20907.5</c:v>
                </c:pt>
                <c:pt idx="41816">
                  <c:v>20908</c:v>
                </c:pt>
                <c:pt idx="41817">
                  <c:v>20908.5</c:v>
                </c:pt>
                <c:pt idx="41818">
                  <c:v>20909</c:v>
                </c:pt>
                <c:pt idx="41819">
                  <c:v>20909.5</c:v>
                </c:pt>
                <c:pt idx="41820">
                  <c:v>20910</c:v>
                </c:pt>
                <c:pt idx="41821">
                  <c:v>20910.5</c:v>
                </c:pt>
                <c:pt idx="41822">
                  <c:v>20911</c:v>
                </c:pt>
                <c:pt idx="41823">
                  <c:v>20911.5</c:v>
                </c:pt>
                <c:pt idx="41824">
                  <c:v>20912</c:v>
                </c:pt>
                <c:pt idx="41825">
                  <c:v>20912.5</c:v>
                </c:pt>
                <c:pt idx="41826">
                  <c:v>20913</c:v>
                </c:pt>
                <c:pt idx="41827">
                  <c:v>20913.5</c:v>
                </c:pt>
                <c:pt idx="41828">
                  <c:v>20914</c:v>
                </c:pt>
                <c:pt idx="41829">
                  <c:v>20914.5</c:v>
                </c:pt>
                <c:pt idx="41830">
                  <c:v>20915</c:v>
                </c:pt>
                <c:pt idx="41831">
                  <c:v>20915.5</c:v>
                </c:pt>
                <c:pt idx="41832">
                  <c:v>20916</c:v>
                </c:pt>
                <c:pt idx="41833">
                  <c:v>20916.5</c:v>
                </c:pt>
                <c:pt idx="41834">
                  <c:v>20917</c:v>
                </c:pt>
                <c:pt idx="41835">
                  <c:v>20917.5</c:v>
                </c:pt>
                <c:pt idx="41836">
                  <c:v>20918</c:v>
                </c:pt>
                <c:pt idx="41837">
                  <c:v>20918.5</c:v>
                </c:pt>
                <c:pt idx="41838">
                  <c:v>20919</c:v>
                </c:pt>
                <c:pt idx="41839">
                  <c:v>20919.5</c:v>
                </c:pt>
                <c:pt idx="41840">
                  <c:v>20920</c:v>
                </c:pt>
                <c:pt idx="41841">
                  <c:v>20920.5</c:v>
                </c:pt>
                <c:pt idx="41842">
                  <c:v>20921</c:v>
                </c:pt>
                <c:pt idx="41843">
                  <c:v>20921.5</c:v>
                </c:pt>
                <c:pt idx="41844">
                  <c:v>20922</c:v>
                </c:pt>
                <c:pt idx="41845">
                  <c:v>20922.5</c:v>
                </c:pt>
                <c:pt idx="41846">
                  <c:v>20923</c:v>
                </c:pt>
                <c:pt idx="41847">
                  <c:v>20923.5</c:v>
                </c:pt>
                <c:pt idx="41848">
                  <c:v>20924</c:v>
                </c:pt>
                <c:pt idx="41849">
                  <c:v>20924.5</c:v>
                </c:pt>
                <c:pt idx="41850">
                  <c:v>20925</c:v>
                </c:pt>
                <c:pt idx="41851">
                  <c:v>20925.5</c:v>
                </c:pt>
                <c:pt idx="41852">
                  <c:v>20926</c:v>
                </c:pt>
                <c:pt idx="41853">
                  <c:v>20926.5</c:v>
                </c:pt>
                <c:pt idx="41854">
                  <c:v>20927</c:v>
                </c:pt>
                <c:pt idx="41855">
                  <c:v>20927.5</c:v>
                </c:pt>
                <c:pt idx="41856">
                  <c:v>20928</c:v>
                </c:pt>
                <c:pt idx="41857">
                  <c:v>20928.5</c:v>
                </c:pt>
                <c:pt idx="41858">
                  <c:v>20929</c:v>
                </c:pt>
                <c:pt idx="41859">
                  <c:v>20929.5</c:v>
                </c:pt>
                <c:pt idx="41860">
                  <c:v>20930</c:v>
                </c:pt>
                <c:pt idx="41861">
                  <c:v>20930.5</c:v>
                </c:pt>
                <c:pt idx="41862">
                  <c:v>20931</c:v>
                </c:pt>
                <c:pt idx="41863">
                  <c:v>20931.5</c:v>
                </c:pt>
                <c:pt idx="41864">
                  <c:v>20932</c:v>
                </c:pt>
                <c:pt idx="41865">
                  <c:v>20932.5</c:v>
                </c:pt>
                <c:pt idx="41866">
                  <c:v>20933</c:v>
                </c:pt>
                <c:pt idx="41867">
                  <c:v>20933.5</c:v>
                </c:pt>
                <c:pt idx="41868">
                  <c:v>20934</c:v>
                </c:pt>
                <c:pt idx="41869">
                  <c:v>20934.5</c:v>
                </c:pt>
                <c:pt idx="41870">
                  <c:v>20935</c:v>
                </c:pt>
                <c:pt idx="41871">
                  <c:v>20935.5</c:v>
                </c:pt>
                <c:pt idx="41872">
                  <c:v>20936</c:v>
                </c:pt>
                <c:pt idx="41873">
                  <c:v>20936.5</c:v>
                </c:pt>
                <c:pt idx="41874">
                  <c:v>20937</c:v>
                </c:pt>
                <c:pt idx="41875">
                  <c:v>20937.5</c:v>
                </c:pt>
                <c:pt idx="41876">
                  <c:v>20938</c:v>
                </c:pt>
                <c:pt idx="41877">
                  <c:v>20938.5</c:v>
                </c:pt>
                <c:pt idx="41878">
                  <c:v>20939</c:v>
                </c:pt>
                <c:pt idx="41879">
                  <c:v>20939.5</c:v>
                </c:pt>
                <c:pt idx="41880">
                  <c:v>20940</c:v>
                </c:pt>
                <c:pt idx="41881">
                  <c:v>20940.5</c:v>
                </c:pt>
                <c:pt idx="41882">
                  <c:v>20941</c:v>
                </c:pt>
                <c:pt idx="41883">
                  <c:v>20941.5</c:v>
                </c:pt>
                <c:pt idx="41884">
                  <c:v>20942</c:v>
                </c:pt>
                <c:pt idx="41885">
                  <c:v>20942.5</c:v>
                </c:pt>
                <c:pt idx="41886">
                  <c:v>20943</c:v>
                </c:pt>
                <c:pt idx="41887">
                  <c:v>20943.5</c:v>
                </c:pt>
                <c:pt idx="41888">
                  <c:v>20944</c:v>
                </c:pt>
                <c:pt idx="41889">
                  <c:v>20944.5</c:v>
                </c:pt>
                <c:pt idx="41890">
                  <c:v>20945</c:v>
                </c:pt>
                <c:pt idx="41891">
                  <c:v>20945.5</c:v>
                </c:pt>
                <c:pt idx="41892">
                  <c:v>20946</c:v>
                </c:pt>
                <c:pt idx="41893">
                  <c:v>20946.5</c:v>
                </c:pt>
                <c:pt idx="41894">
                  <c:v>20947</c:v>
                </c:pt>
                <c:pt idx="41895">
                  <c:v>20947.5</c:v>
                </c:pt>
                <c:pt idx="41896">
                  <c:v>20948</c:v>
                </c:pt>
                <c:pt idx="41897">
                  <c:v>20948.5</c:v>
                </c:pt>
                <c:pt idx="41898">
                  <c:v>20949</c:v>
                </c:pt>
                <c:pt idx="41899">
                  <c:v>20949.5</c:v>
                </c:pt>
                <c:pt idx="41900">
                  <c:v>20950</c:v>
                </c:pt>
                <c:pt idx="41901">
                  <c:v>20950.5</c:v>
                </c:pt>
                <c:pt idx="41902">
                  <c:v>20951</c:v>
                </c:pt>
                <c:pt idx="41903">
                  <c:v>20951.5</c:v>
                </c:pt>
                <c:pt idx="41904">
                  <c:v>20952</c:v>
                </c:pt>
                <c:pt idx="41905">
                  <c:v>20952.5</c:v>
                </c:pt>
                <c:pt idx="41906">
                  <c:v>20953</c:v>
                </c:pt>
                <c:pt idx="41907">
                  <c:v>20953.5</c:v>
                </c:pt>
                <c:pt idx="41908">
                  <c:v>20954</c:v>
                </c:pt>
                <c:pt idx="41909">
                  <c:v>20954.5</c:v>
                </c:pt>
                <c:pt idx="41910">
                  <c:v>20955</c:v>
                </c:pt>
                <c:pt idx="41911">
                  <c:v>20955.5</c:v>
                </c:pt>
                <c:pt idx="41912">
                  <c:v>20956</c:v>
                </c:pt>
                <c:pt idx="41913">
                  <c:v>20956.5</c:v>
                </c:pt>
                <c:pt idx="41914">
                  <c:v>20957</c:v>
                </c:pt>
                <c:pt idx="41915">
                  <c:v>20957.5</c:v>
                </c:pt>
                <c:pt idx="41916">
                  <c:v>20958</c:v>
                </c:pt>
                <c:pt idx="41917">
                  <c:v>20958.5</c:v>
                </c:pt>
                <c:pt idx="41918">
                  <c:v>20959</c:v>
                </c:pt>
                <c:pt idx="41919">
                  <c:v>20959.5</c:v>
                </c:pt>
                <c:pt idx="41920">
                  <c:v>20960</c:v>
                </c:pt>
                <c:pt idx="41921">
                  <c:v>20960.5</c:v>
                </c:pt>
                <c:pt idx="41922">
                  <c:v>20961</c:v>
                </c:pt>
                <c:pt idx="41923">
                  <c:v>20961.5</c:v>
                </c:pt>
                <c:pt idx="41924">
                  <c:v>20962</c:v>
                </c:pt>
                <c:pt idx="41925">
                  <c:v>20962.5</c:v>
                </c:pt>
                <c:pt idx="41926">
                  <c:v>20963</c:v>
                </c:pt>
                <c:pt idx="41927">
                  <c:v>20963.5</c:v>
                </c:pt>
                <c:pt idx="41928">
                  <c:v>20964</c:v>
                </c:pt>
                <c:pt idx="41929">
                  <c:v>20964.5</c:v>
                </c:pt>
                <c:pt idx="41930">
                  <c:v>20965</c:v>
                </c:pt>
                <c:pt idx="41931">
                  <c:v>20965.5</c:v>
                </c:pt>
                <c:pt idx="41932">
                  <c:v>20966</c:v>
                </c:pt>
                <c:pt idx="41933">
                  <c:v>20966.5</c:v>
                </c:pt>
                <c:pt idx="41934">
                  <c:v>20967</c:v>
                </c:pt>
                <c:pt idx="41935">
                  <c:v>20967.5</c:v>
                </c:pt>
                <c:pt idx="41936">
                  <c:v>20968</c:v>
                </c:pt>
                <c:pt idx="41937">
                  <c:v>20968.5</c:v>
                </c:pt>
                <c:pt idx="41938">
                  <c:v>20969</c:v>
                </c:pt>
                <c:pt idx="41939">
                  <c:v>20969.5</c:v>
                </c:pt>
                <c:pt idx="41940">
                  <c:v>20970</c:v>
                </c:pt>
                <c:pt idx="41941">
                  <c:v>20970.5</c:v>
                </c:pt>
                <c:pt idx="41942">
                  <c:v>20971</c:v>
                </c:pt>
                <c:pt idx="41943">
                  <c:v>20971.5</c:v>
                </c:pt>
                <c:pt idx="41944">
                  <c:v>20972</c:v>
                </c:pt>
                <c:pt idx="41945">
                  <c:v>20972.5</c:v>
                </c:pt>
                <c:pt idx="41946">
                  <c:v>20973</c:v>
                </c:pt>
                <c:pt idx="41947">
                  <c:v>20973.5</c:v>
                </c:pt>
                <c:pt idx="41948">
                  <c:v>20974</c:v>
                </c:pt>
                <c:pt idx="41949">
                  <c:v>20974.5</c:v>
                </c:pt>
                <c:pt idx="41950">
                  <c:v>20975</c:v>
                </c:pt>
                <c:pt idx="41951">
                  <c:v>20975.5</c:v>
                </c:pt>
                <c:pt idx="41952">
                  <c:v>20976</c:v>
                </c:pt>
                <c:pt idx="41953">
                  <c:v>20976.5</c:v>
                </c:pt>
                <c:pt idx="41954">
                  <c:v>20977</c:v>
                </c:pt>
                <c:pt idx="41955">
                  <c:v>20977.5</c:v>
                </c:pt>
                <c:pt idx="41956">
                  <c:v>20978</c:v>
                </c:pt>
                <c:pt idx="41957">
                  <c:v>20978.5</c:v>
                </c:pt>
                <c:pt idx="41958">
                  <c:v>20979</c:v>
                </c:pt>
                <c:pt idx="41959">
                  <c:v>20979.5</c:v>
                </c:pt>
                <c:pt idx="41960">
                  <c:v>20980</c:v>
                </c:pt>
                <c:pt idx="41961">
                  <c:v>20980.5</c:v>
                </c:pt>
                <c:pt idx="41962">
                  <c:v>20981</c:v>
                </c:pt>
                <c:pt idx="41963">
                  <c:v>20981.5</c:v>
                </c:pt>
                <c:pt idx="41964">
                  <c:v>20982</c:v>
                </c:pt>
                <c:pt idx="41965">
                  <c:v>20982.5</c:v>
                </c:pt>
                <c:pt idx="41966">
                  <c:v>20983</c:v>
                </c:pt>
                <c:pt idx="41967">
                  <c:v>20983.5</c:v>
                </c:pt>
                <c:pt idx="41968">
                  <c:v>20984</c:v>
                </c:pt>
                <c:pt idx="41969">
                  <c:v>20984.5</c:v>
                </c:pt>
                <c:pt idx="41970">
                  <c:v>20985</c:v>
                </c:pt>
                <c:pt idx="41971">
                  <c:v>20985.5</c:v>
                </c:pt>
                <c:pt idx="41972">
                  <c:v>20986</c:v>
                </c:pt>
                <c:pt idx="41973">
                  <c:v>20986.5</c:v>
                </c:pt>
                <c:pt idx="41974">
                  <c:v>20987</c:v>
                </c:pt>
                <c:pt idx="41975">
                  <c:v>20987.5</c:v>
                </c:pt>
                <c:pt idx="41976">
                  <c:v>20988</c:v>
                </c:pt>
                <c:pt idx="41977">
                  <c:v>20988.5</c:v>
                </c:pt>
                <c:pt idx="41978">
                  <c:v>20989</c:v>
                </c:pt>
                <c:pt idx="41979">
                  <c:v>20989.5</c:v>
                </c:pt>
                <c:pt idx="41980">
                  <c:v>20990</c:v>
                </c:pt>
                <c:pt idx="41981">
                  <c:v>20990.5</c:v>
                </c:pt>
                <c:pt idx="41982">
                  <c:v>20991</c:v>
                </c:pt>
                <c:pt idx="41983">
                  <c:v>20991.5</c:v>
                </c:pt>
                <c:pt idx="41984">
                  <c:v>20992</c:v>
                </c:pt>
                <c:pt idx="41985">
                  <c:v>20992.5</c:v>
                </c:pt>
                <c:pt idx="41986">
                  <c:v>20993</c:v>
                </c:pt>
                <c:pt idx="41987">
                  <c:v>20993.5</c:v>
                </c:pt>
                <c:pt idx="41988">
                  <c:v>20994</c:v>
                </c:pt>
                <c:pt idx="41989">
                  <c:v>20994.5</c:v>
                </c:pt>
                <c:pt idx="41990">
                  <c:v>20995</c:v>
                </c:pt>
                <c:pt idx="41991">
                  <c:v>20995.5</c:v>
                </c:pt>
                <c:pt idx="41992">
                  <c:v>20996</c:v>
                </c:pt>
                <c:pt idx="41993">
                  <c:v>20996.5</c:v>
                </c:pt>
                <c:pt idx="41994">
                  <c:v>20997</c:v>
                </c:pt>
                <c:pt idx="41995">
                  <c:v>20997.5</c:v>
                </c:pt>
                <c:pt idx="41996">
                  <c:v>20998</c:v>
                </c:pt>
                <c:pt idx="41997">
                  <c:v>20998.5</c:v>
                </c:pt>
                <c:pt idx="41998">
                  <c:v>20999</c:v>
                </c:pt>
                <c:pt idx="41999">
                  <c:v>20999.5</c:v>
                </c:pt>
                <c:pt idx="42000">
                  <c:v>21000</c:v>
                </c:pt>
                <c:pt idx="42001">
                  <c:v>21000.5</c:v>
                </c:pt>
                <c:pt idx="42002">
                  <c:v>21001</c:v>
                </c:pt>
                <c:pt idx="42003">
                  <c:v>21001.5</c:v>
                </c:pt>
                <c:pt idx="42004">
                  <c:v>21002</c:v>
                </c:pt>
                <c:pt idx="42005">
                  <c:v>21002.5</c:v>
                </c:pt>
                <c:pt idx="42006">
                  <c:v>21003</c:v>
                </c:pt>
                <c:pt idx="42007">
                  <c:v>21003.5</c:v>
                </c:pt>
                <c:pt idx="42008">
                  <c:v>21004</c:v>
                </c:pt>
                <c:pt idx="42009">
                  <c:v>21004.5</c:v>
                </c:pt>
                <c:pt idx="42010">
                  <c:v>21005</c:v>
                </c:pt>
                <c:pt idx="42011">
                  <c:v>21005.5</c:v>
                </c:pt>
                <c:pt idx="42012">
                  <c:v>21006</c:v>
                </c:pt>
                <c:pt idx="42013">
                  <c:v>21006.5</c:v>
                </c:pt>
                <c:pt idx="42014">
                  <c:v>21007</c:v>
                </c:pt>
                <c:pt idx="42015">
                  <c:v>21007.5</c:v>
                </c:pt>
                <c:pt idx="42016">
                  <c:v>21008</c:v>
                </c:pt>
                <c:pt idx="42017">
                  <c:v>21008.5</c:v>
                </c:pt>
                <c:pt idx="42018">
                  <c:v>21009</c:v>
                </c:pt>
                <c:pt idx="42019">
                  <c:v>21009.5</c:v>
                </c:pt>
                <c:pt idx="42020">
                  <c:v>21010</c:v>
                </c:pt>
                <c:pt idx="42021">
                  <c:v>21010.5</c:v>
                </c:pt>
                <c:pt idx="42022">
                  <c:v>21011</c:v>
                </c:pt>
                <c:pt idx="42023">
                  <c:v>21011.5</c:v>
                </c:pt>
                <c:pt idx="42024">
                  <c:v>21012</c:v>
                </c:pt>
                <c:pt idx="42025">
                  <c:v>21012.5</c:v>
                </c:pt>
                <c:pt idx="42026">
                  <c:v>21013</c:v>
                </c:pt>
                <c:pt idx="42027">
                  <c:v>21013.5</c:v>
                </c:pt>
                <c:pt idx="42028">
                  <c:v>21014</c:v>
                </c:pt>
                <c:pt idx="42029">
                  <c:v>21014.5</c:v>
                </c:pt>
                <c:pt idx="42030">
                  <c:v>21015</c:v>
                </c:pt>
                <c:pt idx="42031">
                  <c:v>21015.5</c:v>
                </c:pt>
                <c:pt idx="42032">
                  <c:v>21016</c:v>
                </c:pt>
                <c:pt idx="42033">
                  <c:v>21016.5</c:v>
                </c:pt>
                <c:pt idx="42034">
                  <c:v>21017</c:v>
                </c:pt>
                <c:pt idx="42035">
                  <c:v>21017.5</c:v>
                </c:pt>
                <c:pt idx="42036">
                  <c:v>21018</c:v>
                </c:pt>
                <c:pt idx="42037">
                  <c:v>21018.5</c:v>
                </c:pt>
                <c:pt idx="42038">
                  <c:v>21019</c:v>
                </c:pt>
                <c:pt idx="42039">
                  <c:v>21019.5</c:v>
                </c:pt>
                <c:pt idx="42040">
                  <c:v>21020</c:v>
                </c:pt>
                <c:pt idx="42041">
                  <c:v>21020.5</c:v>
                </c:pt>
                <c:pt idx="42042">
                  <c:v>21021</c:v>
                </c:pt>
                <c:pt idx="42043">
                  <c:v>21021.5</c:v>
                </c:pt>
                <c:pt idx="42044">
                  <c:v>21022</c:v>
                </c:pt>
                <c:pt idx="42045">
                  <c:v>21022.5</c:v>
                </c:pt>
                <c:pt idx="42046">
                  <c:v>21023</c:v>
                </c:pt>
                <c:pt idx="42047">
                  <c:v>21023.5</c:v>
                </c:pt>
                <c:pt idx="42048">
                  <c:v>21024</c:v>
                </c:pt>
                <c:pt idx="42049">
                  <c:v>21024.5</c:v>
                </c:pt>
                <c:pt idx="42050">
                  <c:v>21025</c:v>
                </c:pt>
                <c:pt idx="42051">
                  <c:v>21025.5</c:v>
                </c:pt>
                <c:pt idx="42052">
                  <c:v>21026</c:v>
                </c:pt>
                <c:pt idx="42053">
                  <c:v>21026.5</c:v>
                </c:pt>
                <c:pt idx="42054">
                  <c:v>21027</c:v>
                </c:pt>
                <c:pt idx="42055">
                  <c:v>21027.5</c:v>
                </c:pt>
                <c:pt idx="42056">
                  <c:v>21028</c:v>
                </c:pt>
                <c:pt idx="42057">
                  <c:v>21028.5</c:v>
                </c:pt>
                <c:pt idx="42058">
                  <c:v>21029</c:v>
                </c:pt>
                <c:pt idx="42059">
                  <c:v>21029.5</c:v>
                </c:pt>
                <c:pt idx="42060">
                  <c:v>21030</c:v>
                </c:pt>
                <c:pt idx="42061">
                  <c:v>21030.5</c:v>
                </c:pt>
                <c:pt idx="42062">
                  <c:v>21031</c:v>
                </c:pt>
                <c:pt idx="42063">
                  <c:v>21031.5</c:v>
                </c:pt>
                <c:pt idx="42064">
                  <c:v>21032</c:v>
                </c:pt>
                <c:pt idx="42065">
                  <c:v>21032.5</c:v>
                </c:pt>
                <c:pt idx="42066">
                  <c:v>21033</c:v>
                </c:pt>
                <c:pt idx="42067">
                  <c:v>21033.5</c:v>
                </c:pt>
                <c:pt idx="42068">
                  <c:v>21034</c:v>
                </c:pt>
                <c:pt idx="42069">
                  <c:v>21034.5</c:v>
                </c:pt>
                <c:pt idx="42070">
                  <c:v>21035</c:v>
                </c:pt>
                <c:pt idx="42071">
                  <c:v>21035.5</c:v>
                </c:pt>
                <c:pt idx="42072">
                  <c:v>21036</c:v>
                </c:pt>
                <c:pt idx="42073">
                  <c:v>21036.5</c:v>
                </c:pt>
                <c:pt idx="42074">
                  <c:v>21037</c:v>
                </c:pt>
                <c:pt idx="42075">
                  <c:v>21037.5</c:v>
                </c:pt>
                <c:pt idx="42076">
                  <c:v>21038</c:v>
                </c:pt>
                <c:pt idx="42077">
                  <c:v>21038.5</c:v>
                </c:pt>
                <c:pt idx="42078">
                  <c:v>21039</c:v>
                </c:pt>
                <c:pt idx="42079">
                  <c:v>21039.5</c:v>
                </c:pt>
                <c:pt idx="42080">
                  <c:v>21040</c:v>
                </c:pt>
                <c:pt idx="42081">
                  <c:v>21040.5</c:v>
                </c:pt>
                <c:pt idx="42082">
                  <c:v>21041</c:v>
                </c:pt>
                <c:pt idx="42083">
                  <c:v>21041.5</c:v>
                </c:pt>
                <c:pt idx="42084">
                  <c:v>21042</c:v>
                </c:pt>
                <c:pt idx="42085">
                  <c:v>21042.5</c:v>
                </c:pt>
                <c:pt idx="42086">
                  <c:v>21043</c:v>
                </c:pt>
                <c:pt idx="42087">
                  <c:v>21043.5</c:v>
                </c:pt>
                <c:pt idx="42088">
                  <c:v>21044</c:v>
                </c:pt>
                <c:pt idx="42089">
                  <c:v>21044.5</c:v>
                </c:pt>
                <c:pt idx="42090">
                  <c:v>21045</c:v>
                </c:pt>
                <c:pt idx="42091">
                  <c:v>21045.5</c:v>
                </c:pt>
                <c:pt idx="42092">
                  <c:v>21046</c:v>
                </c:pt>
                <c:pt idx="42093">
                  <c:v>21046.5</c:v>
                </c:pt>
                <c:pt idx="42094">
                  <c:v>21047</c:v>
                </c:pt>
                <c:pt idx="42095">
                  <c:v>21047.5</c:v>
                </c:pt>
                <c:pt idx="42096">
                  <c:v>21048</c:v>
                </c:pt>
                <c:pt idx="42097">
                  <c:v>21048.5</c:v>
                </c:pt>
                <c:pt idx="42098">
                  <c:v>21049</c:v>
                </c:pt>
                <c:pt idx="42099">
                  <c:v>21049.5</c:v>
                </c:pt>
                <c:pt idx="42100">
                  <c:v>21050</c:v>
                </c:pt>
                <c:pt idx="42101">
                  <c:v>21050.5</c:v>
                </c:pt>
                <c:pt idx="42102">
                  <c:v>21051</c:v>
                </c:pt>
                <c:pt idx="42103">
                  <c:v>21051.5</c:v>
                </c:pt>
                <c:pt idx="42104">
                  <c:v>21052</c:v>
                </c:pt>
                <c:pt idx="42105">
                  <c:v>21052.5</c:v>
                </c:pt>
                <c:pt idx="42106">
                  <c:v>21053</c:v>
                </c:pt>
                <c:pt idx="42107">
                  <c:v>21053.5</c:v>
                </c:pt>
                <c:pt idx="42108">
                  <c:v>21054</c:v>
                </c:pt>
                <c:pt idx="42109">
                  <c:v>21054.5</c:v>
                </c:pt>
                <c:pt idx="42110">
                  <c:v>21055</c:v>
                </c:pt>
                <c:pt idx="42111">
                  <c:v>21055.5</c:v>
                </c:pt>
                <c:pt idx="42112">
                  <c:v>21056</c:v>
                </c:pt>
                <c:pt idx="42113">
                  <c:v>21056.5</c:v>
                </c:pt>
                <c:pt idx="42114">
                  <c:v>21057</c:v>
                </c:pt>
                <c:pt idx="42115">
                  <c:v>21057.5</c:v>
                </c:pt>
                <c:pt idx="42116">
                  <c:v>21058</c:v>
                </c:pt>
                <c:pt idx="42117">
                  <c:v>21058.5</c:v>
                </c:pt>
                <c:pt idx="42118">
                  <c:v>21059</c:v>
                </c:pt>
                <c:pt idx="42119">
                  <c:v>21059.5</c:v>
                </c:pt>
                <c:pt idx="42120">
                  <c:v>21060</c:v>
                </c:pt>
                <c:pt idx="42121">
                  <c:v>21060.5</c:v>
                </c:pt>
                <c:pt idx="42122">
                  <c:v>21061</c:v>
                </c:pt>
                <c:pt idx="42123">
                  <c:v>21061.5</c:v>
                </c:pt>
                <c:pt idx="42124">
                  <c:v>21062</c:v>
                </c:pt>
                <c:pt idx="42125">
                  <c:v>21062.5</c:v>
                </c:pt>
                <c:pt idx="42126">
                  <c:v>21063</c:v>
                </c:pt>
                <c:pt idx="42127">
                  <c:v>21063.5</c:v>
                </c:pt>
                <c:pt idx="42128">
                  <c:v>21064</c:v>
                </c:pt>
                <c:pt idx="42129">
                  <c:v>21064.5</c:v>
                </c:pt>
                <c:pt idx="42130">
                  <c:v>21065</c:v>
                </c:pt>
                <c:pt idx="42131">
                  <c:v>21065.5</c:v>
                </c:pt>
                <c:pt idx="42132">
                  <c:v>21066</c:v>
                </c:pt>
                <c:pt idx="42133">
                  <c:v>21066.5</c:v>
                </c:pt>
                <c:pt idx="42134">
                  <c:v>21067</c:v>
                </c:pt>
                <c:pt idx="42135">
                  <c:v>21067.5</c:v>
                </c:pt>
                <c:pt idx="42136">
                  <c:v>21068</c:v>
                </c:pt>
                <c:pt idx="42137">
                  <c:v>21068.5</c:v>
                </c:pt>
                <c:pt idx="42138">
                  <c:v>21069</c:v>
                </c:pt>
                <c:pt idx="42139">
                  <c:v>21069.5</c:v>
                </c:pt>
                <c:pt idx="42140">
                  <c:v>21070</c:v>
                </c:pt>
                <c:pt idx="42141">
                  <c:v>21070.5</c:v>
                </c:pt>
                <c:pt idx="42142">
                  <c:v>21071</c:v>
                </c:pt>
                <c:pt idx="42143">
                  <c:v>21071.5</c:v>
                </c:pt>
                <c:pt idx="42144">
                  <c:v>21072</c:v>
                </c:pt>
                <c:pt idx="42145">
                  <c:v>21072.5</c:v>
                </c:pt>
                <c:pt idx="42146">
                  <c:v>21073</c:v>
                </c:pt>
                <c:pt idx="42147">
                  <c:v>21073.5</c:v>
                </c:pt>
                <c:pt idx="42148">
                  <c:v>21074</c:v>
                </c:pt>
                <c:pt idx="42149">
                  <c:v>21074.5</c:v>
                </c:pt>
                <c:pt idx="42150">
                  <c:v>21075</c:v>
                </c:pt>
                <c:pt idx="42151">
                  <c:v>21075.5</c:v>
                </c:pt>
                <c:pt idx="42152">
                  <c:v>21076</c:v>
                </c:pt>
                <c:pt idx="42153">
                  <c:v>21076.5</c:v>
                </c:pt>
                <c:pt idx="42154">
                  <c:v>21077</c:v>
                </c:pt>
                <c:pt idx="42155">
                  <c:v>21077.5</c:v>
                </c:pt>
                <c:pt idx="42156">
                  <c:v>21078</c:v>
                </c:pt>
                <c:pt idx="42157">
                  <c:v>21078.5</c:v>
                </c:pt>
                <c:pt idx="42158">
                  <c:v>21079</c:v>
                </c:pt>
                <c:pt idx="42159">
                  <c:v>21079.5</c:v>
                </c:pt>
                <c:pt idx="42160">
                  <c:v>21080</c:v>
                </c:pt>
                <c:pt idx="42161">
                  <c:v>21080.5</c:v>
                </c:pt>
                <c:pt idx="42162">
                  <c:v>21081</c:v>
                </c:pt>
                <c:pt idx="42163">
                  <c:v>21081.5</c:v>
                </c:pt>
                <c:pt idx="42164">
                  <c:v>21082</c:v>
                </c:pt>
                <c:pt idx="42165">
                  <c:v>21082.5</c:v>
                </c:pt>
                <c:pt idx="42166">
                  <c:v>21083</c:v>
                </c:pt>
                <c:pt idx="42167">
                  <c:v>21083.5</c:v>
                </c:pt>
                <c:pt idx="42168">
                  <c:v>21084</c:v>
                </c:pt>
                <c:pt idx="42169">
                  <c:v>21084.5</c:v>
                </c:pt>
                <c:pt idx="42170">
                  <c:v>21085</c:v>
                </c:pt>
                <c:pt idx="42171">
                  <c:v>21085.5</c:v>
                </c:pt>
                <c:pt idx="42172">
                  <c:v>21086</c:v>
                </c:pt>
                <c:pt idx="42173">
                  <c:v>21086.5</c:v>
                </c:pt>
                <c:pt idx="42174">
                  <c:v>21087</c:v>
                </c:pt>
                <c:pt idx="42175">
                  <c:v>21087.5</c:v>
                </c:pt>
                <c:pt idx="42176">
                  <c:v>21088</c:v>
                </c:pt>
                <c:pt idx="42177">
                  <c:v>21088.5</c:v>
                </c:pt>
                <c:pt idx="42178">
                  <c:v>21089</c:v>
                </c:pt>
                <c:pt idx="42179">
                  <c:v>21089.5</c:v>
                </c:pt>
                <c:pt idx="42180">
                  <c:v>21090</c:v>
                </c:pt>
                <c:pt idx="42181">
                  <c:v>21090.5</c:v>
                </c:pt>
                <c:pt idx="42182">
                  <c:v>21091</c:v>
                </c:pt>
                <c:pt idx="42183">
                  <c:v>21091.5</c:v>
                </c:pt>
                <c:pt idx="42184">
                  <c:v>21092</c:v>
                </c:pt>
                <c:pt idx="42185">
                  <c:v>21092.5</c:v>
                </c:pt>
                <c:pt idx="42186">
                  <c:v>21093</c:v>
                </c:pt>
                <c:pt idx="42187">
                  <c:v>21093.5</c:v>
                </c:pt>
                <c:pt idx="42188">
                  <c:v>21094</c:v>
                </c:pt>
                <c:pt idx="42189">
                  <c:v>21094.5</c:v>
                </c:pt>
                <c:pt idx="42190">
                  <c:v>21095</c:v>
                </c:pt>
                <c:pt idx="42191">
                  <c:v>21095.5</c:v>
                </c:pt>
                <c:pt idx="42192">
                  <c:v>21096</c:v>
                </c:pt>
                <c:pt idx="42193">
                  <c:v>21096.5</c:v>
                </c:pt>
                <c:pt idx="42194">
                  <c:v>21097</c:v>
                </c:pt>
                <c:pt idx="42195">
                  <c:v>21097.5</c:v>
                </c:pt>
                <c:pt idx="42196">
                  <c:v>21098</c:v>
                </c:pt>
                <c:pt idx="42197">
                  <c:v>21098.5</c:v>
                </c:pt>
                <c:pt idx="42198">
                  <c:v>21099</c:v>
                </c:pt>
                <c:pt idx="42199">
                  <c:v>21099.5</c:v>
                </c:pt>
                <c:pt idx="42200">
                  <c:v>21100</c:v>
                </c:pt>
                <c:pt idx="42201">
                  <c:v>21100.5</c:v>
                </c:pt>
                <c:pt idx="42202">
                  <c:v>21101</c:v>
                </c:pt>
                <c:pt idx="42203">
                  <c:v>21101.5</c:v>
                </c:pt>
                <c:pt idx="42204">
                  <c:v>21102</c:v>
                </c:pt>
                <c:pt idx="42205">
                  <c:v>21102.5</c:v>
                </c:pt>
                <c:pt idx="42206">
                  <c:v>21103</c:v>
                </c:pt>
                <c:pt idx="42207">
                  <c:v>21103.5</c:v>
                </c:pt>
                <c:pt idx="42208">
                  <c:v>21104</c:v>
                </c:pt>
                <c:pt idx="42209">
                  <c:v>21104.5</c:v>
                </c:pt>
                <c:pt idx="42210">
                  <c:v>21105</c:v>
                </c:pt>
                <c:pt idx="42211">
                  <c:v>21105.5</c:v>
                </c:pt>
                <c:pt idx="42212">
                  <c:v>21106</c:v>
                </c:pt>
                <c:pt idx="42213">
                  <c:v>21106.5</c:v>
                </c:pt>
                <c:pt idx="42214">
                  <c:v>21107</c:v>
                </c:pt>
                <c:pt idx="42215">
                  <c:v>21107.5</c:v>
                </c:pt>
                <c:pt idx="42216">
                  <c:v>21108</c:v>
                </c:pt>
                <c:pt idx="42217">
                  <c:v>21108.5</c:v>
                </c:pt>
                <c:pt idx="42218">
                  <c:v>21109</c:v>
                </c:pt>
                <c:pt idx="42219">
                  <c:v>21109.5</c:v>
                </c:pt>
                <c:pt idx="42220">
                  <c:v>21110</c:v>
                </c:pt>
                <c:pt idx="42221">
                  <c:v>21110.5</c:v>
                </c:pt>
                <c:pt idx="42222">
                  <c:v>21111</c:v>
                </c:pt>
                <c:pt idx="42223">
                  <c:v>21111.5</c:v>
                </c:pt>
                <c:pt idx="42224">
                  <c:v>21112</c:v>
                </c:pt>
                <c:pt idx="42225">
                  <c:v>21112.5</c:v>
                </c:pt>
                <c:pt idx="42226">
                  <c:v>21113</c:v>
                </c:pt>
                <c:pt idx="42227">
                  <c:v>21113.5</c:v>
                </c:pt>
                <c:pt idx="42228">
                  <c:v>21114</c:v>
                </c:pt>
                <c:pt idx="42229">
                  <c:v>21114.5</c:v>
                </c:pt>
                <c:pt idx="42230">
                  <c:v>21115</c:v>
                </c:pt>
                <c:pt idx="42231">
                  <c:v>21115.5</c:v>
                </c:pt>
                <c:pt idx="42232">
                  <c:v>21116</c:v>
                </c:pt>
                <c:pt idx="42233">
                  <c:v>21116.5</c:v>
                </c:pt>
                <c:pt idx="42234">
                  <c:v>21117</c:v>
                </c:pt>
                <c:pt idx="42235">
                  <c:v>21117.5</c:v>
                </c:pt>
                <c:pt idx="42236">
                  <c:v>21118</c:v>
                </c:pt>
                <c:pt idx="42237">
                  <c:v>21118.5</c:v>
                </c:pt>
                <c:pt idx="42238">
                  <c:v>21119</c:v>
                </c:pt>
                <c:pt idx="42239">
                  <c:v>21119.5</c:v>
                </c:pt>
                <c:pt idx="42240">
                  <c:v>21120</c:v>
                </c:pt>
                <c:pt idx="42241">
                  <c:v>21120.5</c:v>
                </c:pt>
                <c:pt idx="42242">
                  <c:v>21121</c:v>
                </c:pt>
                <c:pt idx="42243">
                  <c:v>21121.5</c:v>
                </c:pt>
                <c:pt idx="42244">
                  <c:v>21122</c:v>
                </c:pt>
                <c:pt idx="42245">
                  <c:v>21122.5</c:v>
                </c:pt>
                <c:pt idx="42246">
                  <c:v>21123</c:v>
                </c:pt>
                <c:pt idx="42247">
                  <c:v>21123.5</c:v>
                </c:pt>
                <c:pt idx="42248">
                  <c:v>21124</c:v>
                </c:pt>
                <c:pt idx="42249">
                  <c:v>21124.5</c:v>
                </c:pt>
                <c:pt idx="42250">
                  <c:v>21125</c:v>
                </c:pt>
                <c:pt idx="42251">
                  <c:v>21125.5</c:v>
                </c:pt>
                <c:pt idx="42252">
                  <c:v>21126</c:v>
                </c:pt>
                <c:pt idx="42253">
                  <c:v>21126.5</c:v>
                </c:pt>
                <c:pt idx="42254">
                  <c:v>21127</c:v>
                </c:pt>
                <c:pt idx="42255">
                  <c:v>21127.5</c:v>
                </c:pt>
                <c:pt idx="42256">
                  <c:v>21128</c:v>
                </c:pt>
                <c:pt idx="42257">
                  <c:v>21128.5</c:v>
                </c:pt>
                <c:pt idx="42258">
                  <c:v>21129</c:v>
                </c:pt>
                <c:pt idx="42259">
                  <c:v>21129.5</c:v>
                </c:pt>
                <c:pt idx="42260">
                  <c:v>21130</c:v>
                </c:pt>
                <c:pt idx="42261">
                  <c:v>21130.5</c:v>
                </c:pt>
                <c:pt idx="42262">
                  <c:v>21131</c:v>
                </c:pt>
                <c:pt idx="42263">
                  <c:v>21131.5</c:v>
                </c:pt>
                <c:pt idx="42264">
                  <c:v>21132</c:v>
                </c:pt>
                <c:pt idx="42265">
                  <c:v>21132.5</c:v>
                </c:pt>
                <c:pt idx="42266">
                  <c:v>21133</c:v>
                </c:pt>
                <c:pt idx="42267">
                  <c:v>21133.5</c:v>
                </c:pt>
                <c:pt idx="42268">
                  <c:v>21134</c:v>
                </c:pt>
                <c:pt idx="42269">
                  <c:v>21134.5</c:v>
                </c:pt>
                <c:pt idx="42270">
                  <c:v>21135</c:v>
                </c:pt>
                <c:pt idx="42271">
                  <c:v>21135.5</c:v>
                </c:pt>
                <c:pt idx="42272">
                  <c:v>21136</c:v>
                </c:pt>
                <c:pt idx="42273">
                  <c:v>21136.5</c:v>
                </c:pt>
                <c:pt idx="42274">
                  <c:v>21137</c:v>
                </c:pt>
                <c:pt idx="42275">
                  <c:v>21137.5</c:v>
                </c:pt>
                <c:pt idx="42276">
                  <c:v>21138</c:v>
                </c:pt>
                <c:pt idx="42277">
                  <c:v>21138.5</c:v>
                </c:pt>
                <c:pt idx="42278">
                  <c:v>21139</c:v>
                </c:pt>
                <c:pt idx="42279">
                  <c:v>21139.5</c:v>
                </c:pt>
                <c:pt idx="42280">
                  <c:v>21140</c:v>
                </c:pt>
                <c:pt idx="42281">
                  <c:v>21140.5</c:v>
                </c:pt>
                <c:pt idx="42282">
                  <c:v>21141</c:v>
                </c:pt>
                <c:pt idx="42283">
                  <c:v>21141.5</c:v>
                </c:pt>
                <c:pt idx="42284">
                  <c:v>21142</c:v>
                </c:pt>
                <c:pt idx="42285">
                  <c:v>21142.5</c:v>
                </c:pt>
                <c:pt idx="42286">
                  <c:v>21143</c:v>
                </c:pt>
                <c:pt idx="42287">
                  <c:v>21143.5</c:v>
                </c:pt>
                <c:pt idx="42288">
                  <c:v>21144</c:v>
                </c:pt>
                <c:pt idx="42289">
                  <c:v>21144.5</c:v>
                </c:pt>
                <c:pt idx="42290">
                  <c:v>21145</c:v>
                </c:pt>
                <c:pt idx="42291">
                  <c:v>21145.5</c:v>
                </c:pt>
                <c:pt idx="42292">
                  <c:v>21146</c:v>
                </c:pt>
                <c:pt idx="42293">
                  <c:v>21146.5</c:v>
                </c:pt>
                <c:pt idx="42294">
                  <c:v>21147</c:v>
                </c:pt>
                <c:pt idx="42295">
                  <c:v>21147.5</c:v>
                </c:pt>
                <c:pt idx="42296">
                  <c:v>21148</c:v>
                </c:pt>
                <c:pt idx="42297">
                  <c:v>21148.5</c:v>
                </c:pt>
                <c:pt idx="42298">
                  <c:v>21149</c:v>
                </c:pt>
                <c:pt idx="42299">
                  <c:v>21149.5</c:v>
                </c:pt>
                <c:pt idx="42300">
                  <c:v>21150</c:v>
                </c:pt>
                <c:pt idx="42301">
                  <c:v>21150.5</c:v>
                </c:pt>
                <c:pt idx="42302">
                  <c:v>21151</c:v>
                </c:pt>
                <c:pt idx="42303">
                  <c:v>21151.5</c:v>
                </c:pt>
                <c:pt idx="42304">
                  <c:v>21152</c:v>
                </c:pt>
                <c:pt idx="42305">
                  <c:v>21152.5</c:v>
                </c:pt>
                <c:pt idx="42306">
                  <c:v>21153</c:v>
                </c:pt>
                <c:pt idx="42307">
                  <c:v>21153.5</c:v>
                </c:pt>
                <c:pt idx="42308">
                  <c:v>21154</c:v>
                </c:pt>
                <c:pt idx="42309">
                  <c:v>21154.5</c:v>
                </c:pt>
                <c:pt idx="42310">
                  <c:v>21155</c:v>
                </c:pt>
                <c:pt idx="42311">
                  <c:v>21155.5</c:v>
                </c:pt>
                <c:pt idx="42312">
                  <c:v>21156</c:v>
                </c:pt>
                <c:pt idx="42313">
                  <c:v>21156.5</c:v>
                </c:pt>
                <c:pt idx="42314">
                  <c:v>21157</c:v>
                </c:pt>
                <c:pt idx="42315">
                  <c:v>21157.5</c:v>
                </c:pt>
                <c:pt idx="42316">
                  <c:v>21158</c:v>
                </c:pt>
                <c:pt idx="42317">
                  <c:v>21158.5</c:v>
                </c:pt>
                <c:pt idx="42318">
                  <c:v>21159</c:v>
                </c:pt>
                <c:pt idx="42319">
                  <c:v>21159.5</c:v>
                </c:pt>
                <c:pt idx="42320">
                  <c:v>21160</c:v>
                </c:pt>
                <c:pt idx="42321">
                  <c:v>21160.5</c:v>
                </c:pt>
                <c:pt idx="42322">
                  <c:v>21161</c:v>
                </c:pt>
                <c:pt idx="42323">
                  <c:v>21161.5</c:v>
                </c:pt>
                <c:pt idx="42324">
                  <c:v>21162</c:v>
                </c:pt>
                <c:pt idx="42325">
                  <c:v>21162.5</c:v>
                </c:pt>
                <c:pt idx="42326">
                  <c:v>21163</c:v>
                </c:pt>
                <c:pt idx="42327">
                  <c:v>21163.5</c:v>
                </c:pt>
                <c:pt idx="42328">
                  <c:v>21164</c:v>
                </c:pt>
                <c:pt idx="42329">
                  <c:v>21164.5</c:v>
                </c:pt>
                <c:pt idx="42330">
                  <c:v>21165</c:v>
                </c:pt>
                <c:pt idx="42331">
                  <c:v>21165.5</c:v>
                </c:pt>
                <c:pt idx="42332">
                  <c:v>21166</c:v>
                </c:pt>
                <c:pt idx="42333">
                  <c:v>21166.5</c:v>
                </c:pt>
                <c:pt idx="42334">
                  <c:v>21167</c:v>
                </c:pt>
                <c:pt idx="42335">
                  <c:v>21167.5</c:v>
                </c:pt>
                <c:pt idx="42336">
                  <c:v>21168</c:v>
                </c:pt>
                <c:pt idx="42337">
                  <c:v>21168.5</c:v>
                </c:pt>
                <c:pt idx="42338">
                  <c:v>21169</c:v>
                </c:pt>
                <c:pt idx="42339">
                  <c:v>21169.5</c:v>
                </c:pt>
                <c:pt idx="42340">
                  <c:v>21170</c:v>
                </c:pt>
                <c:pt idx="42341">
                  <c:v>21170.5</c:v>
                </c:pt>
                <c:pt idx="42342">
                  <c:v>21171</c:v>
                </c:pt>
                <c:pt idx="42343">
                  <c:v>21171.5</c:v>
                </c:pt>
                <c:pt idx="42344">
                  <c:v>21172</c:v>
                </c:pt>
                <c:pt idx="42345">
                  <c:v>21172.5</c:v>
                </c:pt>
                <c:pt idx="42346">
                  <c:v>21173</c:v>
                </c:pt>
                <c:pt idx="42347">
                  <c:v>21173.5</c:v>
                </c:pt>
                <c:pt idx="42348">
                  <c:v>21174</c:v>
                </c:pt>
                <c:pt idx="42349">
                  <c:v>21174.5</c:v>
                </c:pt>
                <c:pt idx="42350">
                  <c:v>21175</c:v>
                </c:pt>
                <c:pt idx="42351">
                  <c:v>21175.5</c:v>
                </c:pt>
                <c:pt idx="42352">
                  <c:v>21176</c:v>
                </c:pt>
                <c:pt idx="42353">
                  <c:v>21176.5</c:v>
                </c:pt>
                <c:pt idx="42354">
                  <c:v>21177</c:v>
                </c:pt>
                <c:pt idx="42355">
                  <c:v>21177.5</c:v>
                </c:pt>
                <c:pt idx="42356">
                  <c:v>21178</c:v>
                </c:pt>
                <c:pt idx="42357">
                  <c:v>21178.5</c:v>
                </c:pt>
                <c:pt idx="42358">
                  <c:v>21179</c:v>
                </c:pt>
                <c:pt idx="42359">
                  <c:v>21179.5</c:v>
                </c:pt>
                <c:pt idx="42360">
                  <c:v>21180</c:v>
                </c:pt>
                <c:pt idx="42361">
                  <c:v>21180.5</c:v>
                </c:pt>
                <c:pt idx="42362">
                  <c:v>21181</c:v>
                </c:pt>
                <c:pt idx="42363">
                  <c:v>21181.5</c:v>
                </c:pt>
                <c:pt idx="42364">
                  <c:v>21182</c:v>
                </c:pt>
                <c:pt idx="42365">
                  <c:v>21182.5</c:v>
                </c:pt>
                <c:pt idx="42366">
                  <c:v>21183</c:v>
                </c:pt>
                <c:pt idx="42367">
                  <c:v>21183.5</c:v>
                </c:pt>
                <c:pt idx="42368">
                  <c:v>21184</c:v>
                </c:pt>
                <c:pt idx="42369">
                  <c:v>21184.5</c:v>
                </c:pt>
                <c:pt idx="42370">
                  <c:v>21185</c:v>
                </c:pt>
                <c:pt idx="42371">
                  <c:v>21185.5</c:v>
                </c:pt>
                <c:pt idx="42372">
                  <c:v>21186</c:v>
                </c:pt>
                <c:pt idx="42373">
                  <c:v>21186.5</c:v>
                </c:pt>
                <c:pt idx="42374">
                  <c:v>21187</c:v>
                </c:pt>
                <c:pt idx="42375">
                  <c:v>21187.5</c:v>
                </c:pt>
                <c:pt idx="42376">
                  <c:v>21188</c:v>
                </c:pt>
                <c:pt idx="42377">
                  <c:v>21188.5</c:v>
                </c:pt>
                <c:pt idx="42378">
                  <c:v>21189</c:v>
                </c:pt>
                <c:pt idx="42379">
                  <c:v>21189.5</c:v>
                </c:pt>
                <c:pt idx="42380">
                  <c:v>21190</c:v>
                </c:pt>
                <c:pt idx="42381">
                  <c:v>21190.5</c:v>
                </c:pt>
                <c:pt idx="42382">
                  <c:v>21191</c:v>
                </c:pt>
                <c:pt idx="42383">
                  <c:v>21191.5</c:v>
                </c:pt>
                <c:pt idx="42384">
                  <c:v>21192</c:v>
                </c:pt>
                <c:pt idx="42385">
                  <c:v>21192.5</c:v>
                </c:pt>
                <c:pt idx="42386">
                  <c:v>21193</c:v>
                </c:pt>
                <c:pt idx="42387">
                  <c:v>21193.5</c:v>
                </c:pt>
                <c:pt idx="42388">
                  <c:v>21194</c:v>
                </c:pt>
                <c:pt idx="42389">
                  <c:v>21194.5</c:v>
                </c:pt>
                <c:pt idx="42390">
                  <c:v>21195</c:v>
                </c:pt>
                <c:pt idx="42391">
                  <c:v>21195.5</c:v>
                </c:pt>
                <c:pt idx="42392">
                  <c:v>21196</c:v>
                </c:pt>
                <c:pt idx="42393">
                  <c:v>21196.5</c:v>
                </c:pt>
                <c:pt idx="42394">
                  <c:v>21197</c:v>
                </c:pt>
                <c:pt idx="42395">
                  <c:v>21197.5</c:v>
                </c:pt>
                <c:pt idx="42396">
                  <c:v>21198</c:v>
                </c:pt>
                <c:pt idx="42397">
                  <c:v>21198.5</c:v>
                </c:pt>
                <c:pt idx="42398">
                  <c:v>21199</c:v>
                </c:pt>
                <c:pt idx="42399">
                  <c:v>21199.5</c:v>
                </c:pt>
                <c:pt idx="42400">
                  <c:v>21200</c:v>
                </c:pt>
                <c:pt idx="42401">
                  <c:v>21200.5</c:v>
                </c:pt>
                <c:pt idx="42402">
                  <c:v>21201</c:v>
                </c:pt>
                <c:pt idx="42403">
                  <c:v>21201.5</c:v>
                </c:pt>
                <c:pt idx="42404">
                  <c:v>21202</c:v>
                </c:pt>
                <c:pt idx="42405">
                  <c:v>21202.5</c:v>
                </c:pt>
                <c:pt idx="42406">
                  <c:v>21203</c:v>
                </c:pt>
                <c:pt idx="42407">
                  <c:v>21203.5</c:v>
                </c:pt>
                <c:pt idx="42408">
                  <c:v>21204</c:v>
                </c:pt>
                <c:pt idx="42409">
                  <c:v>21204.5</c:v>
                </c:pt>
                <c:pt idx="42410">
                  <c:v>21205</c:v>
                </c:pt>
                <c:pt idx="42411">
                  <c:v>21205.5</c:v>
                </c:pt>
                <c:pt idx="42412">
                  <c:v>21206</c:v>
                </c:pt>
                <c:pt idx="42413">
                  <c:v>21206.5</c:v>
                </c:pt>
                <c:pt idx="42414">
                  <c:v>21207</c:v>
                </c:pt>
                <c:pt idx="42415">
                  <c:v>21207.5</c:v>
                </c:pt>
                <c:pt idx="42416">
                  <c:v>21208</c:v>
                </c:pt>
                <c:pt idx="42417">
                  <c:v>21208.5</c:v>
                </c:pt>
                <c:pt idx="42418">
                  <c:v>21209</c:v>
                </c:pt>
                <c:pt idx="42419">
                  <c:v>21209.5</c:v>
                </c:pt>
                <c:pt idx="42420">
                  <c:v>21210</c:v>
                </c:pt>
                <c:pt idx="42421">
                  <c:v>21210.5</c:v>
                </c:pt>
                <c:pt idx="42422">
                  <c:v>21211</c:v>
                </c:pt>
                <c:pt idx="42423">
                  <c:v>21211.5</c:v>
                </c:pt>
                <c:pt idx="42424">
                  <c:v>21212</c:v>
                </c:pt>
                <c:pt idx="42425">
                  <c:v>21212.5</c:v>
                </c:pt>
                <c:pt idx="42426">
                  <c:v>21213</c:v>
                </c:pt>
                <c:pt idx="42427">
                  <c:v>21213.5</c:v>
                </c:pt>
                <c:pt idx="42428">
                  <c:v>21214</c:v>
                </c:pt>
                <c:pt idx="42429">
                  <c:v>21214.5</c:v>
                </c:pt>
                <c:pt idx="42430">
                  <c:v>21215</c:v>
                </c:pt>
                <c:pt idx="42431">
                  <c:v>21215.5</c:v>
                </c:pt>
                <c:pt idx="42432">
                  <c:v>21216</c:v>
                </c:pt>
                <c:pt idx="42433">
                  <c:v>21216.5</c:v>
                </c:pt>
                <c:pt idx="42434">
                  <c:v>21217</c:v>
                </c:pt>
                <c:pt idx="42435">
                  <c:v>21217.5</c:v>
                </c:pt>
                <c:pt idx="42436">
                  <c:v>21218</c:v>
                </c:pt>
                <c:pt idx="42437">
                  <c:v>21218.5</c:v>
                </c:pt>
                <c:pt idx="42438">
                  <c:v>21219</c:v>
                </c:pt>
                <c:pt idx="42439">
                  <c:v>21219.5</c:v>
                </c:pt>
                <c:pt idx="42440">
                  <c:v>21220</c:v>
                </c:pt>
                <c:pt idx="42441">
                  <c:v>21220.5</c:v>
                </c:pt>
                <c:pt idx="42442">
                  <c:v>21221</c:v>
                </c:pt>
                <c:pt idx="42443">
                  <c:v>21221.5</c:v>
                </c:pt>
                <c:pt idx="42444">
                  <c:v>21222</c:v>
                </c:pt>
                <c:pt idx="42445">
                  <c:v>21222.5</c:v>
                </c:pt>
                <c:pt idx="42446">
                  <c:v>21223</c:v>
                </c:pt>
                <c:pt idx="42447">
                  <c:v>21223.5</c:v>
                </c:pt>
                <c:pt idx="42448">
                  <c:v>21224</c:v>
                </c:pt>
                <c:pt idx="42449">
                  <c:v>21224.5</c:v>
                </c:pt>
                <c:pt idx="42450">
                  <c:v>21225</c:v>
                </c:pt>
                <c:pt idx="42451">
                  <c:v>21225.5</c:v>
                </c:pt>
                <c:pt idx="42452">
                  <c:v>21226</c:v>
                </c:pt>
                <c:pt idx="42453">
                  <c:v>21226.5</c:v>
                </c:pt>
                <c:pt idx="42454">
                  <c:v>21227</c:v>
                </c:pt>
                <c:pt idx="42455">
                  <c:v>21227.5</c:v>
                </c:pt>
                <c:pt idx="42456">
                  <c:v>21228</c:v>
                </c:pt>
                <c:pt idx="42457">
                  <c:v>21228.5</c:v>
                </c:pt>
                <c:pt idx="42458">
                  <c:v>21229</c:v>
                </c:pt>
                <c:pt idx="42459">
                  <c:v>21229.5</c:v>
                </c:pt>
                <c:pt idx="42460">
                  <c:v>21230</c:v>
                </c:pt>
                <c:pt idx="42461">
                  <c:v>21230.5</c:v>
                </c:pt>
                <c:pt idx="42462">
                  <c:v>21231</c:v>
                </c:pt>
                <c:pt idx="42463">
                  <c:v>21231.5</c:v>
                </c:pt>
                <c:pt idx="42464">
                  <c:v>21232</c:v>
                </c:pt>
                <c:pt idx="42465">
                  <c:v>21232.5</c:v>
                </c:pt>
                <c:pt idx="42466">
                  <c:v>21233</c:v>
                </c:pt>
                <c:pt idx="42467">
                  <c:v>21233.5</c:v>
                </c:pt>
                <c:pt idx="42468">
                  <c:v>21234</c:v>
                </c:pt>
                <c:pt idx="42469">
                  <c:v>21234.5</c:v>
                </c:pt>
                <c:pt idx="42470">
                  <c:v>21235</c:v>
                </c:pt>
                <c:pt idx="42471">
                  <c:v>21235.5</c:v>
                </c:pt>
                <c:pt idx="42472">
                  <c:v>21236</c:v>
                </c:pt>
                <c:pt idx="42473">
                  <c:v>21236.5</c:v>
                </c:pt>
                <c:pt idx="42474">
                  <c:v>21237</c:v>
                </c:pt>
                <c:pt idx="42475">
                  <c:v>21237.5</c:v>
                </c:pt>
                <c:pt idx="42476">
                  <c:v>21238</c:v>
                </c:pt>
                <c:pt idx="42477">
                  <c:v>21238.5</c:v>
                </c:pt>
                <c:pt idx="42478">
                  <c:v>21239</c:v>
                </c:pt>
                <c:pt idx="42479">
                  <c:v>21239.5</c:v>
                </c:pt>
                <c:pt idx="42480">
                  <c:v>21240</c:v>
                </c:pt>
                <c:pt idx="42481">
                  <c:v>21240.5</c:v>
                </c:pt>
                <c:pt idx="42482">
                  <c:v>21241</c:v>
                </c:pt>
                <c:pt idx="42483">
                  <c:v>21241.5</c:v>
                </c:pt>
                <c:pt idx="42484">
                  <c:v>21242</c:v>
                </c:pt>
                <c:pt idx="42485">
                  <c:v>21242.5</c:v>
                </c:pt>
                <c:pt idx="42486">
                  <c:v>21243</c:v>
                </c:pt>
                <c:pt idx="42487">
                  <c:v>21243.5</c:v>
                </c:pt>
                <c:pt idx="42488">
                  <c:v>21244</c:v>
                </c:pt>
                <c:pt idx="42489">
                  <c:v>21244.5</c:v>
                </c:pt>
                <c:pt idx="42490">
                  <c:v>21245</c:v>
                </c:pt>
                <c:pt idx="42491">
                  <c:v>21245.5</c:v>
                </c:pt>
                <c:pt idx="42492">
                  <c:v>21246</c:v>
                </c:pt>
                <c:pt idx="42493">
                  <c:v>21246.5</c:v>
                </c:pt>
                <c:pt idx="42494">
                  <c:v>21247</c:v>
                </c:pt>
                <c:pt idx="42495">
                  <c:v>21247.5</c:v>
                </c:pt>
                <c:pt idx="42496">
                  <c:v>21248</c:v>
                </c:pt>
                <c:pt idx="42497">
                  <c:v>21248.5</c:v>
                </c:pt>
                <c:pt idx="42498">
                  <c:v>21249</c:v>
                </c:pt>
                <c:pt idx="42499">
                  <c:v>21249.5</c:v>
                </c:pt>
                <c:pt idx="42500">
                  <c:v>21250</c:v>
                </c:pt>
                <c:pt idx="42501">
                  <c:v>21250.5</c:v>
                </c:pt>
                <c:pt idx="42502">
                  <c:v>21251</c:v>
                </c:pt>
                <c:pt idx="42503">
                  <c:v>21251.5</c:v>
                </c:pt>
                <c:pt idx="42504">
                  <c:v>21252</c:v>
                </c:pt>
                <c:pt idx="42505">
                  <c:v>21252.5</c:v>
                </c:pt>
                <c:pt idx="42506">
                  <c:v>21253</c:v>
                </c:pt>
                <c:pt idx="42507">
                  <c:v>21253.5</c:v>
                </c:pt>
                <c:pt idx="42508">
                  <c:v>21254</c:v>
                </c:pt>
                <c:pt idx="42509">
                  <c:v>21254.5</c:v>
                </c:pt>
                <c:pt idx="42510">
                  <c:v>21255</c:v>
                </c:pt>
                <c:pt idx="42511">
                  <c:v>21255.5</c:v>
                </c:pt>
                <c:pt idx="42512">
                  <c:v>21256</c:v>
                </c:pt>
                <c:pt idx="42513">
                  <c:v>21256.5</c:v>
                </c:pt>
                <c:pt idx="42514">
                  <c:v>21257</c:v>
                </c:pt>
                <c:pt idx="42515">
                  <c:v>21257.5</c:v>
                </c:pt>
                <c:pt idx="42516">
                  <c:v>21258</c:v>
                </c:pt>
                <c:pt idx="42517">
                  <c:v>21258.5</c:v>
                </c:pt>
                <c:pt idx="42518">
                  <c:v>21259</c:v>
                </c:pt>
                <c:pt idx="42519">
                  <c:v>21259.5</c:v>
                </c:pt>
                <c:pt idx="42520">
                  <c:v>21260</c:v>
                </c:pt>
                <c:pt idx="42521">
                  <c:v>21260.5</c:v>
                </c:pt>
                <c:pt idx="42522">
                  <c:v>21261</c:v>
                </c:pt>
                <c:pt idx="42523">
                  <c:v>21261.5</c:v>
                </c:pt>
                <c:pt idx="42524">
                  <c:v>21262</c:v>
                </c:pt>
                <c:pt idx="42525">
                  <c:v>21262.5</c:v>
                </c:pt>
                <c:pt idx="42526">
                  <c:v>21263</c:v>
                </c:pt>
                <c:pt idx="42527">
                  <c:v>21263.5</c:v>
                </c:pt>
                <c:pt idx="42528">
                  <c:v>21264</c:v>
                </c:pt>
                <c:pt idx="42529">
                  <c:v>21264.5</c:v>
                </c:pt>
                <c:pt idx="42530">
                  <c:v>21265</c:v>
                </c:pt>
                <c:pt idx="42531">
                  <c:v>21265.5</c:v>
                </c:pt>
                <c:pt idx="42532">
                  <c:v>21266</c:v>
                </c:pt>
                <c:pt idx="42533">
                  <c:v>21266.5</c:v>
                </c:pt>
                <c:pt idx="42534">
                  <c:v>21267</c:v>
                </c:pt>
                <c:pt idx="42535">
                  <c:v>21267.5</c:v>
                </c:pt>
                <c:pt idx="42536">
                  <c:v>21268</c:v>
                </c:pt>
                <c:pt idx="42537">
                  <c:v>21268.5</c:v>
                </c:pt>
                <c:pt idx="42538">
                  <c:v>21269</c:v>
                </c:pt>
                <c:pt idx="42539">
                  <c:v>21269.5</c:v>
                </c:pt>
                <c:pt idx="42540">
                  <c:v>21270</c:v>
                </c:pt>
                <c:pt idx="42541">
                  <c:v>21270.5</c:v>
                </c:pt>
                <c:pt idx="42542">
                  <c:v>21271</c:v>
                </c:pt>
                <c:pt idx="42543">
                  <c:v>21271.5</c:v>
                </c:pt>
                <c:pt idx="42544">
                  <c:v>21272</c:v>
                </c:pt>
                <c:pt idx="42545">
                  <c:v>21272.5</c:v>
                </c:pt>
                <c:pt idx="42546">
                  <c:v>21273</c:v>
                </c:pt>
                <c:pt idx="42547">
                  <c:v>21273.5</c:v>
                </c:pt>
                <c:pt idx="42548">
                  <c:v>21274</c:v>
                </c:pt>
                <c:pt idx="42549">
                  <c:v>21274.5</c:v>
                </c:pt>
                <c:pt idx="42550">
                  <c:v>21275</c:v>
                </c:pt>
                <c:pt idx="42551">
                  <c:v>21275.5</c:v>
                </c:pt>
                <c:pt idx="42552">
                  <c:v>21276</c:v>
                </c:pt>
                <c:pt idx="42553">
                  <c:v>21276.5</c:v>
                </c:pt>
                <c:pt idx="42554">
                  <c:v>21277</c:v>
                </c:pt>
                <c:pt idx="42555">
                  <c:v>21277.5</c:v>
                </c:pt>
                <c:pt idx="42556">
                  <c:v>21278</c:v>
                </c:pt>
                <c:pt idx="42557">
                  <c:v>21278.5</c:v>
                </c:pt>
                <c:pt idx="42558">
                  <c:v>21279</c:v>
                </c:pt>
                <c:pt idx="42559">
                  <c:v>21279.5</c:v>
                </c:pt>
                <c:pt idx="42560">
                  <c:v>21280</c:v>
                </c:pt>
                <c:pt idx="42561">
                  <c:v>21280.5</c:v>
                </c:pt>
                <c:pt idx="42562">
                  <c:v>21281</c:v>
                </c:pt>
                <c:pt idx="42563">
                  <c:v>21281.5</c:v>
                </c:pt>
                <c:pt idx="42564">
                  <c:v>21282</c:v>
                </c:pt>
                <c:pt idx="42565">
                  <c:v>21282.5</c:v>
                </c:pt>
                <c:pt idx="42566">
                  <c:v>21283</c:v>
                </c:pt>
                <c:pt idx="42567">
                  <c:v>21283.5</c:v>
                </c:pt>
                <c:pt idx="42568">
                  <c:v>21284</c:v>
                </c:pt>
                <c:pt idx="42569">
                  <c:v>21284.5</c:v>
                </c:pt>
                <c:pt idx="42570">
                  <c:v>21285</c:v>
                </c:pt>
                <c:pt idx="42571">
                  <c:v>21285.5</c:v>
                </c:pt>
                <c:pt idx="42572">
                  <c:v>21286</c:v>
                </c:pt>
                <c:pt idx="42573">
                  <c:v>21286.5</c:v>
                </c:pt>
                <c:pt idx="42574">
                  <c:v>21287</c:v>
                </c:pt>
                <c:pt idx="42575">
                  <c:v>21287.5</c:v>
                </c:pt>
                <c:pt idx="42576">
                  <c:v>21288</c:v>
                </c:pt>
                <c:pt idx="42577">
                  <c:v>21288.5</c:v>
                </c:pt>
                <c:pt idx="42578">
                  <c:v>21289</c:v>
                </c:pt>
                <c:pt idx="42579">
                  <c:v>21289.5</c:v>
                </c:pt>
                <c:pt idx="42580">
                  <c:v>21290</c:v>
                </c:pt>
                <c:pt idx="42581">
                  <c:v>21290.5</c:v>
                </c:pt>
                <c:pt idx="42582">
                  <c:v>21291</c:v>
                </c:pt>
                <c:pt idx="42583">
                  <c:v>21291.5</c:v>
                </c:pt>
                <c:pt idx="42584">
                  <c:v>21292</c:v>
                </c:pt>
                <c:pt idx="42585">
                  <c:v>21292.5</c:v>
                </c:pt>
                <c:pt idx="42586">
                  <c:v>21293</c:v>
                </c:pt>
                <c:pt idx="42587">
                  <c:v>21293.5</c:v>
                </c:pt>
                <c:pt idx="42588">
                  <c:v>21294</c:v>
                </c:pt>
                <c:pt idx="42589">
                  <c:v>21294.5</c:v>
                </c:pt>
                <c:pt idx="42590">
                  <c:v>21295</c:v>
                </c:pt>
                <c:pt idx="42591">
                  <c:v>21295.5</c:v>
                </c:pt>
                <c:pt idx="42592">
                  <c:v>21296</c:v>
                </c:pt>
                <c:pt idx="42593">
                  <c:v>21296.5</c:v>
                </c:pt>
                <c:pt idx="42594">
                  <c:v>21297</c:v>
                </c:pt>
                <c:pt idx="42595">
                  <c:v>21297.5</c:v>
                </c:pt>
                <c:pt idx="42596">
                  <c:v>21298</c:v>
                </c:pt>
                <c:pt idx="42597">
                  <c:v>21298.5</c:v>
                </c:pt>
                <c:pt idx="42598">
                  <c:v>21299</c:v>
                </c:pt>
                <c:pt idx="42599">
                  <c:v>21299.5</c:v>
                </c:pt>
                <c:pt idx="42600">
                  <c:v>21300</c:v>
                </c:pt>
                <c:pt idx="42601">
                  <c:v>21300.5</c:v>
                </c:pt>
                <c:pt idx="42602">
                  <c:v>21301</c:v>
                </c:pt>
                <c:pt idx="42603">
                  <c:v>21301.5</c:v>
                </c:pt>
                <c:pt idx="42604">
                  <c:v>21302</c:v>
                </c:pt>
                <c:pt idx="42605">
                  <c:v>21302.5</c:v>
                </c:pt>
                <c:pt idx="42606">
                  <c:v>21303</c:v>
                </c:pt>
                <c:pt idx="42607">
                  <c:v>21303.5</c:v>
                </c:pt>
                <c:pt idx="42608">
                  <c:v>21304</c:v>
                </c:pt>
                <c:pt idx="42609">
                  <c:v>21304.5</c:v>
                </c:pt>
                <c:pt idx="42610">
                  <c:v>21305</c:v>
                </c:pt>
                <c:pt idx="42611">
                  <c:v>21305.5</c:v>
                </c:pt>
                <c:pt idx="42612">
                  <c:v>21306</c:v>
                </c:pt>
                <c:pt idx="42613">
                  <c:v>21306.5</c:v>
                </c:pt>
                <c:pt idx="42614">
                  <c:v>21307</c:v>
                </c:pt>
                <c:pt idx="42615">
                  <c:v>21307.5</c:v>
                </c:pt>
                <c:pt idx="42616">
                  <c:v>21308</c:v>
                </c:pt>
                <c:pt idx="42617">
                  <c:v>21308.5</c:v>
                </c:pt>
                <c:pt idx="42618">
                  <c:v>21309</c:v>
                </c:pt>
                <c:pt idx="42619">
                  <c:v>21309.5</c:v>
                </c:pt>
                <c:pt idx="42620">
                  <c:v>21310</c:v>
                </c:pt>
                <c:pt idx="42621">
                  <c:v>21310.5</c:v>
                </c:pt>
                <c:pt idx="42622">
                  <c:v>21311</c:v>
                </c:pt>
                <c:pt idx="42623">
                  <c:v>21311.5</c:v>
                </c:pt>
                <c:pt idx="42624">
                  <c:v>21312</c:v>
                </c:pt>
                <c:pt idx="42625">
                  <c:v>21312.5</c:v>
                </c:pt>
                <c:pt idx="42626">
                  <c:v>21313</c:v>
                </c:pt>
                <c:pt idx="42627">
                  <c:v>21313.5</c:v>
                </c:pt>
                <c:pt idx="42628">
                  <c:v>21314</c:v>
                </c:pt>
                <c:pt idx="42629">
                  <c:v>21314.5</c:v>
                </c:pt>
                <c:pt idx="42630">
                  <c:v>21315</c:v>
                </c:pt>
                <c:pt idx="42631">
                  <c:v>21315.5</c:v>
                </c:pt>
                <c:pt idx="42632">
                  <c:v>21316</c:v>
                </c:pt>
                <c:pt idx="42633">
                  <c:v>21316.5</c:v>
                </c:pt>
                <c:pt idx="42634">
                  <c:v>21317</c:v>
                </c:pt>
                <c:pt idx="42635">
                  <c:v>21317.5</c:v>
                </c:pt>
                <c:pt idx="42636">
                  <c:v>21318</c:v>
                </c:pt>
                <c:pt idx="42637">
                  <c:v>21318.5</c:v>
                </c:pt>
                <c:pt idx="42638">
                  <c:v>21319</c:v>
                </c:pt>
                <c:pt idx="42639">
                  <c:v>21319.5</c:v>
                </c:pt>
                <c:pt idx="42640">
                  <c:v>21320</c:v>
                </c:pt>
                <c:pt idx="42641">
                  <c:v>21320.5</c:v>
                </c:pt>
                <c:pt idx="42642">
                  <c:v>21321</c:v>
                </c:pt>
                <c:pt idx="42643">
                  <c:v>21321.5</c:v>
                </c:pt>
                <c:pt idx="42644">
                  <c:v>21322</c:v>
                </c:pt>
                <c:pt idx="42645">
                  <c:v>21322.5</c:v>
                </c:pt>
                <c:pt idx="42646">
                  <c:v>21323</c:v>
                </c:pt>
                <c:pt idx="42647">
                  <c:v>21323.5</c:v>
                </c:pt>
                <c:pt idx="42648">
                  <c:v>21324</c:v>
                </c:pt>
                <c:pt idx="42649">
                  <c:v>21324.5</c:v>
                </c:pt>
                <c:pt idx="42650">
                  <c:v>21325</c:v>
                </c:pt>
                <c:pt idx="42651">
                  <c:v>21325.5</c:v>
                </c:pt>
                <c:pt idx="42652">
                  <c:v>21326</c:v>
                </c:pt>
                <c:pt idx="42653">
                  <c:v>21326.5</c:v>
                </c:pt>
                <c:pt idx="42654">
                  <c:v>21327</c:v>
                </c:pt>
                <c:pt idx="42655">
                  <c:v>21327.5</c:v>
                </c:pt>
                <c:pt idx="42656">
                  <c:v>21328</c:v>
                </c:pt>
                <c:pt idx="42657">
                  <c:v>21328.5</c:v>
                </c:pt>
                <c:pt idx="42658">
                  <c:v>21329</c:v>
                </c:pt>
                <c:pt idx="42659">
                  <c:v>21329.5</c:v>
                </c:pt>
                <c:pt idx="42660">
                  <c:v>21330</c:v>
                </c:pt>
                <c:pt idx="42661">
                  <c:v>21330.5</c:v>
                </c:pt>
                <c:pt idx="42662">
                  <c:v>21331</c:v>
                </c:pt>
                <c:pt idx="42663">
                  <c:v>21331.5</c:v>
                </c:pt>
                <c:pt idx="42664">
                  <c:v>21332</c:v>
                </c:pt>
                <c:pt idx="42665">
                  <c:v>21332.5</c:v>
                </c:pt>
                <c:pt idx="42666">
                  <c:v>21333</c:v>
                </c:pt>
                <c:pt idx="42667">
                  <c:v>21333.5</c:v>
                </c:pt>
                <c:pt idx="42668">
                  <c:v>21334</c:v>
                </c:pt>
                <c:pt idx="42669">
                  <c:v>21334.5</c:v>
                </c:pt>
                <c:pt idx="42670">
                  <c:v>21335</c:v>
                </c:pt>
                <c:pt idx="42671">
                  <c:v>21335.5</c:v>
                </c:pt>
                <c:pt idx="42672">
                  <c:v>21336</c:v>
                </c:pt>
                <c:pt idx="42673">
                  <c:v>21336.5</c:v>
                </c:pt>
                <c:pt idx="42674">
                  <c:v>21337</c:v>
                </c:pt>
                <c:pt idx="42675">
                  <c:v>21337.5</c:v>
                </c:pt>
                <c:pt idx="42676">
                  <c:v>21338</c:v>
                </c:pt>
                <c:pt idx="42677">
                  <c:v>21338.5</c:v>
                </c:pt>
                <c:pt idx="42678">
                  <c:v>21339</c:v>
                </c:pt>
                <c:pt idx="42679">
                  <c:v>21339.5</c:v>
                </c:pt>
                <c:pt idx="42680">
                  <c:v>21340</c:v>
                </c:pt>
                <c:pt idx="42681">
                  <c:v>21340.5</c:v>
                </c:pt>
                <c:pt idx="42682">
                  <c:v>21341</c:v>
                </c:pt>
                <c:pt idx="42683">
                  <c:v>21341.5</c:v>
                </c:pt>
                <c:pt idx="42684">
                  <c:v>21342</c:v>
                </c:pt>
                <c:pt idx="42685">
                  <c:v>21342.5</c:v>
                </c:pt>
                <c:pt idx="42686">
                  <c:v>21343</c:v>
                </c:pt>
                <c:pt idx="42687">
                  <c:v>21343.5</c:v>
                </c:pt>
                <c:pt idx="42688">
                  <c:v>21344</c:v>
                </c:pt>
                <c:pt idx="42689">
                  <c:v>21344.5</c:v>
                </c:pt>
                <c:pt idx="42690">
                  <c:v>21345</c:v>
                </c:pt>
                <c:pt idx="42691">
                  <c:v>21345.5</c:v>
                </c:pt>
                <c:pt idx="42692">
                  <c:v>21346</c:v>
                </c:pt>
                <c:pt idx="42693">
                  <c:v>21346.5</c:v>
                </c:pt>
                <c:pt idx="42694">
                  <c:v>21347</c:v>
                </c:pt>
                <c:pt idx="42695">
                  <c:v>21347.5</c:v>
                </c:pt>
                <c:pt idx="42696">
                  <c:v>21348</c:v>
                </c:pt>
                <c:pt idx="42697">
                  <c:v>21348.5</c:v>
                </c:pt>
                <c:pt idx="42698">
                  <c:v>21349</c:v>
                </c:pt>
                <c:pt idx="42699">
                  <c:v>21349.5</c:v>
                </c:pt>
                <c:pt idx="42700">
                  <c:v>21350</c:v>
                </c:pt>
                <c:pt idx="42701">
                  <c:v>21350.5</c:v>
                </c:pt>
                <c:pt idx="42702">
                  <c:v>21351</c:v>
                </c:pt>
                <c:pt idx="42703">
                  <c:v>21351.5</c:v>
                </c:pt>
                <c:pt idx="42704">
                  <c:v>21352</c:v>
                </c:pt>
                <c:pt idx="42705">
                  <c:v>21352.5</c:v>
                </c:pt>
                <c:pt idx="42706">
                  <c:v>21353</c:v>
                </c:pt>
                <c:pt idx="42707">
                  <c:v>21353.5</c:v>
                </c:pt>
                <c:pt idx="42708">
                  <c:v>21354</c:v>
                </c:pt>
                <c:pt idx="42709">
                  <c:v>21354.5</c:v>
                </c:pt>
                <c:pt idx="42710">
                  <c:v>21355</c:v>
                </c:pt>
                <c:pt idx="42711">
                  <c:v>21355.5</c:v>
                </c:pt>
                <c:pt idx="42712">
                  <c:v>21356</c:v>
                </c:pt>
                <c:pt idx="42713">
                  <c:v>21356.5</c:v>
                </c:pt>
                <c:pt idx="42714">
                  <c:v>21357</c:v>
                </c:pt>
                <c:pt idx="42715">
                  <c:v>21357.5</c:v>
                </c:pt>
                <c:pt idx="42716">
                  <c:v>21358</c:v>
                </c:pt>
                <c:pt idx="42717">
                  <c:v>21358.5</c:v>
                </c:pt>
                <c:pt idx="42718">
                  <c:v>21359</c:v>
                </c:pt>
                <c:pt idx="42719">
                  <c:v>21359.5</c:v>
                </c:pt>
                <c:pt idx="42720">
                  <c:v>21360</c:v>
                </c:pt>
                <c:pt idx="42721">
                  <c:v>21360.5</c:v>
                </c:pt>
                <c:pt idx="42722">
                  <c:v>21361</c:v>
                </c:pt>
                <c:pt idx="42723">
                  <c:v>21361.5</c:v>
                </c:pt>
                <c:pt idx="42724">
                  <c:v>21362</c:v>
                </c:pt>
                <c:pt idx="42725">
                  <c:v>21362.5</c:v>
                </c:pt>
                <c:pt idx="42726">
                  <c:v>21363</c:v>
                </c:pt>
                <c:pt idx="42727">
                  <c:v>21363.5</c:v>
                </c:pt>
                <c:pt idx="42728">
                  <c:v>21364</c:v>
                </c:pt>
                <c:pt idx="42729">
                  <c:v>21364.5</c:v>
                </c:pt>
                <c:pt idx="42730">
                  <c:v>21365</c:v>
                </c:pt>
                <c:pt idx="42731">
                  <c:v>21365.5</c:v>
                </c:pt>
                <c:pt idx="42732">
                  <c:v>21366</c:v>
                </c:pt>
                <c:pt idx="42733">
                  <c:v>21366.5</c:v>
                </c:pt>
                <c:pt idx="42734">
                  <c:v>21367</c:v>
                </c:pt>
                <c:pt idx="42735">
                  <c:v>21367.5</c:v>
                </c:pt>
                <c:pt idx="42736">
                  <c:v>21368</c:v>
                </c:pt>
                <c:pt idx="42737">
                  <c:v>21368.5</c:v>
                </c:pt>
                <c:pt idx="42738">
                  <c:v>21369</c:v>
                </c:pt>
                <c:pt idx="42739">
                  <c:v>21369.5</c:v>
                </c:pt>
                <c:pt idx="42740">
                  <c:v>21370</c:v>
                </c:pt>
                <c:pt idx="42741">
                  <c:v>21370.5</c:v>
                </c:pt>
                <c:pt idx="42742">
                  <c:v>21371</c:v>
                </c:pt>
                <c:pt idx="42743">
                  <c:v>21371.5</c:v>
                </c:pt>
                <c:pt idx="42744">
                  <c:v>21372</c:v>
                </c:pt>
                <c:pt idx="42745">
                  <c:v>21372.5</c:v>
                </c:pt>
                <c:pt idx="42746">
                  <c:v>21373</c:v>
                </c:pt>
                <c:pt idx="42747">
                  <c:v>21373.5</c:v>
                </c:pt>
                <c:pt idx="42748">
                  <c:v>21374</c:v>
                </c:pt>
                <c:pt idx="42749">
                  <c:v>21374.5</c:v>
                </c:pt>
                <c:pt idx="42750">
                  <c:v>21375</c:v>
                </c:pt>
                <c:pt idx="42751">
                  <c:v>21375.5</c:v>
                </c:pt>
                <c:pt idx="42752">
                  <c:v>21376</c:v>
                </c:pt>
                <c:pt idx="42753">
                  <c:v>21376.5</c:v>
                </c:pt>
                <c:pt idx="42754">
                  <c:v>21377</c:v>
                </c:pt>
                <c:pt idx="42755">
                  <c:v>21377.5</c:v>
                </c:pt>
                <c:pt idx="42756">
                  <c:v>21378</c:v>
                </c:pt>
                <c:pt idx="42757">
                  <c:v>21378.5</c:v>
                </c:pt>
                <c:pt idx="42758">
                  <c:v>21379</c:v>
                </c:pt>
                <c:pt idx="42759">
                  <c:v>21379.5</c:v>
                </c:pt>
                <c:pt idx="42760">
                  <c:v>21380</c:v>
                </c:pt>
                <c:pt idx="42761">
                  <c:v>21380.5</c:v>
                </c:pt>
                <c:pt idx="42762">
                  <c:v>21381</c:v>
                </c:pt>
                <c:pt idx="42763">
                  <c:v>21381.5</c:v>
                </c:pt>
                <c:pt idx="42764">
                  <c:v>21382</c:v>
                </c:pt>
                <c:pt idx="42765">
                  <c:v>21382.5</c:v>
                </c:pt>
                <c:pt idx="42766">
                  <c:v>21383</c:v>
                </c:pt>
                <c:pt idx="42767">
                  <c:v>21383.5</c:v>
                </c:pt>
                <c:pt idx="42768">
                  <c:v>21384</c:v>
                </c:pt>
                <c:pt idx="42769">
                  <c:v>21384.5</c:v>
                </c:pt>
                <c:pt idx="42770">
                  <c:v>21385</c:v>
                </c:pt>
                <c:pt idx="42771">
                  <c:v>21385.5</c:v>
                </c:pt>
                <c:pt idx="42772">
                  <c:v>21386</c:v>
                </c:pt>
                <c:pt idx="42773">
                  <c:v>21386.5</c:v>
                </c:pt>
                <c:pt idx="42774">
                  <c:v>21387</c:v>
                </c:pt>
                <c:pt idx="42775">
                  <c:v>21387.5</c:v>
                </c:pt>
                <c:pt idx="42776">
                  <c:v>21388</c:v>
                </c:pt>
                <c:pt idx="42777">
                  <c:v>21388.5</c:v>
                </c:pt>
                <c:pt idx="42778">
                  <c:v>21389</c:v>
                </c:pt>
                <c:pt idx="42779">
                  <c:v>21389.5</c:v>
                </c:pt>
                <c:pt idx="42780">
                  <c:v>21390</c:v>
                </c:pt>
                <c:pt idx="42781">
                  <c:v>21390.5</c:v>
                </c:pt>
                <c:pt idx="42782">
                  <c:v>21391</c:v>
                </c:pt>
                <c:pt idx="42783">
                  <c:v>21391.5</c:v>
                </c:pt>
                <c:pt idx="42784">
                  <c:v>21392</c:v>
                </c:pt>
                <c:pt idx="42785">
                  <c:v>21392.5</c:v>
                </c:pt>
                <c:pt idx="42786">
                  <c:v>21393</c:v>
                </c:pt>
                <c:pt idx="42787">
                  <c:v>21393.5</c:v>
                </c:pt>
                <c:pt idx="42788">
                  <c:v>21394</c:v>
                </c:pt>
                <c:pt idx="42789">
                  <c:v>21394.5</c:v>
                </c:pt>
                <c:pt idx="42790">
                  <c:v>21395</c:v>
                </c:pt>
                <c:pt idx="42791">
                  <c:v>21395.5</c:v>
                </c:pt>
                <c:pt idx="42792">
                  <c:v>21396</c:v>
                </c:pt>
                <c:pt idx="42793">
                  <c:v>21396.5</c:v>
                </c:pt>
                <c:pt idx="42794">
                  <c:v>21397</c:v>
                </c:pt>
                <c:pt idx="42795">
                  <c:v>21397.5</c:v>
                </c:pt>
                <c:pt idx="42796">
                  <c:v>21398</c:v>
                </c:pt>
                <c:pt idx="42797">
                  <c:v>21398.5</c:v>
                </c:pt>
                <c:pt idx="42798">
                  <c:v>21399</c:v>
                </c:pt>
                <c:pt idx="42799">
                  <c:v>21399.5</c:v>
                </c:pt>
                <c:pt idx="42800">
                  <c:v>21400</c:v>
                </c:pt>
                <c:pt idx="42801">
                  <c:v>21400.5</c:v>
                </c:pt>
                <c:pt idx="42802">
                  <c:v>21401</c:v>
                </c:pt>
                <c:pt idx="42803">
                  <c:v>21401.5</c:v>
                </c:pt>
                <c:pt idx="42804">
                  <c:v>21402</c:v>
                </c:pt>
                <c:pt idx="42805">
                  <c:v>21402.5</c:v>
                </c:pt>
                <c:pt idx="42806">
                  <c:v>21403</c:v>
                </c:pt>
                <c:pt idx="42807">
                  <c:v>21403.5</c:v>
                </c:pt>
                <c:pt idx="42808">
                  <c:v>21404</c:v>
                </c:pt>
                <c:pt idx="42809">
                  <c:v>21404.5</c:v>
                </c:pt>
                <c:pt idx="42810">
                  <c:v>21405</c:v>
                </c:pt>
                <c:pt idx="42811">
                  <c:v>21405.5</c:v>
                </c:pt>
                <c:pt idx="42812">
                  <c:v>21406</c:v>
                </c:pt>
                <c:pt idx="42813">
                  <c:v>21406.5</c:v>
                </c:pt>
                <c:pt idx="42814">
                  <c:v>21407</c:v>
                </c:pt>
                <c:pt idx="42815">
                  <c:v>21407.5</c:v>
                </c:pt>
                <c:pt idx="42816">
                  <c:v>21408</c:v>
                </c:pt>
                <c:pt idx="42817">
                  <c:v>21408.5</c:v>
                </c:pt>
                <c:pt idx="42818">
                  <c:v>21409</c:v>
                </c:pt>
                <c:pt idx="42819">
                  <c:v>21409.5</c:v>
                </c:pt>
                <c:pt idx="42820">
                  <c:v>21410</c:v>
                </c:pt>
                <c:pt idx="42821">
                  <c:v>21410.5</c:v>
                </c:pt>
                <c:pt idx="42822">
                  <c:v>21411</c:v>
                </c:pt>
                <c:pt idx="42823">
                  <c:v>21411.5</c:v>
                </c:pt>
                <c:pt idx="42824">
                  <c:v>21412</c:v>
                </c:pt>
                <c:pt idx="42825">
                  <c:v>21412.5</c:v>
                </c:pt>
                <c:pt idx="42826">
                  <c:v>21413</c:v>
                </c:pt>
                <c:pt idx="42827">
                  <c:v>21413.5</c:v>
                </c:pt>
                <c:pt idx="42828">
                  <c:v>21414</c:v>
                </c:pt>
                <c:pt idx="42829">
                  <c:v>21414.5</c:v>
                </c:pt>
                <c:pt idx="42830">
                  <c:v>21415</c:v>
                </c:pt>
                <c:pt idx="42831">
                  <c:v>21415.5</c:v>
                </c:pt>
                <c:pt idx="42832">
                  <c:v>21416</c:v>
                </c:pt>
                <c:pt idx="42833">
                  <c:v>21416.5</c:v>
                </c:pt>
                <c:pt idx="42834">
                  <c:v>21417</c:v>
                </c:pt>
                <c:pt idx="42835">
                  <c:v>21417.5</c:v>
                </c:pt>
                <c:pt idx="42836">
                  <c:v>21418</c:v>
                </c:pt>
                <c:pt idx="42837">
                  <c:v>21418.5</c:v>
                </c:pt>
                <c:pt idx="42838">
                  <c:v>21419</c:v>
                </c:pt>
                <c:pt idx="42839">
                  <c:v>21419.5</c:v>
                </c:pt>
                <c:pt idx="42840">
                  <c:v>21420</c:v>
                </c:pt>
                <c:pt idx="42841">
                  <c:v>21420.5</c:v>
                </c:pt>
                <c:pt idx="42842">
                  <c:v>21421</c:v>
                </c:pt>
                <c:pt idx="42843">
                  <c:v>21421.5</c:v>
                </c:pt>
                <c:pt idx="42844">
                  <c:v>21422</c:v>
                </c:pt>
                <c:pt idx="42845">
                  <c:v>21422.5</c:v>
                </c:pt>
                <c:pt idx="42846">
                  <c:v>21423</c:v>
                </c:pt>
                <c:pt idx="42847">
                  <c:v>21423.5</c:v>
                </c:pt>
                <c:pt idx="42848">
                  <c:v>21424</c:v>
                </c:pt>
                <c:pt idx="42849">
                  <c:v>21424.5</c:v>
                </c:pt>
                <c:pt idx="42850">
                  <c:v>21425</c:v>
                </c:pt>
                <c:pt idx="42851">
                  <c:v>21425.5</c:v>
                </c:pt>
                <c:pt idx="42852">
                  <c:v>21426</c:v>
                </c:pt>
                <c:pt idx="42853">
                  <c:v>21426.5</c:v>
                </c:pt>
                <c:pt idx="42854">
                  <c:v>21427</c:v>
                </c:pt>
                <c:pt idx="42855">
                  <c:v>21427.5</c:v>
                </c:pt>
                <c:pt idx="42856">
                  <c:v>21428</c:v>
                </c:pt>
                <c:pt idx="42857">
                  <c:v>21428.5</c:v>
                </c:pt>
                <c:pt idx="42858">
                  <c:v>21429</c:v>
                </c:pt>
                <c:pt idx="42859">
                  <c:v>21429.5</c:v>
                </c:pt>
                <c:pt idx="42860">
                  <c:v>21430</c:v>
                </c:pt>
                <c:pt idx="42861">
                  <c:v>21430.5</c:v>
                </c:pt>
                <c:pt idx="42862">
                  <c:v>21431</c:v>
                </c:pt>
                <c:pt idx="42863">
                  <c:v>21431.5</c:v>
                </c:pt>
                <c:pt idx="42864">
                  <c:v>21432</c:v>
                </c:pt>
                <c:pt idx="42865">
                  <c:v>21432.5</c:v>
                </c:pt>
                <c:pt idx="42866">
                  <c:v>21433</c:v>
                </c:pt>
                <c:pt idx="42867">
                  <c:v>21433.5</c:v>
                </c:pt>
                <c:pt idx="42868">
                  <c:v>21434</c:v>
                </c:pt>
                <c:pt idx="42869">
                  <c:v>21434.5</c:v>
                </c:pt>
                <c:pt idx="42870">
                  <c:v>21435</c:v>
                </c:pt>
                <c:pt idx="42871">
                  <c:v>21435.5</c:v>
                </c:pt>
                <c:pt idx="42872">
                  <c:v>21436</c:v>
                </c:pt>
                <c:pt idx="42873">
                  <c:v>21436.5</c:v>
                </c:pt>
                <c:pt idx="42874">
                  <c:v>21437</c:v>
                </c:pt>
                <c:pt idx="42875">
                  <c:v>21437.5</c:v>
                </c:pt>
                <c:pt idx="42876">
                  <c:v>21438</c:v>
                </c:pt>
                <c:pt idx="42877">
                  <c:v>21438.5</c:v>
                </c:pt>
                <c:pt idx="42878">
                  <c:v>21439</c:v>
                </c:pt>
                <c:pt idx="42879">
                  <c:v>21439.5</c:v>
                </c:pt>
                <c:pt idx="42880">
                  <c:v>21440</c:v>
                </c:pt>
                <c:pt idx="42881">
                  <c:v>21440.5</c:v>
                </c:pt>
                <c:pt idx="42882">
                  <c:v>21441</c:v>
                </c:pt>
                <c:pt idx="42883">
                  <c:v>21441.5</c:v>
                </c:pt>
                <c:pt idx="42884">
                  <c:v>21442</c:v>
                </c:pt>
                <c:pt idx="42885">
                  <c:v>21442.5</c:v>
                </c:pt>
                <c:pt idx="42886">
                  <c:v>21443</c:v>
                </c:pt>
                <c:pt idx="42887">
                  <c:v>21443.5</c:v>
                </c:pt>
                <c:pt idx="42888">
                  <c:v>21444</c:v>
                </c:pt>
                <c:pt idx="42889">
                  <c:v>21444.5</c:v>
                </c:pt>
                <c:pt idx="42890">
                  <c:v>21445</c:v>
                </c:pt>
                <c:pt idx="42891">
                  <c:v>21445.5</c:v>
                </c:pt>
                <c:pt idx="42892">
                  <c:v>21446</c:v>
                </c:pt>
                <c:pt idx="42893">
                  <c:v>21446.5</c:v>
                </c:pt>
                <c:pt idx="42894">
                  <c:v>21447</c:v>
                </c:pt>
                <c:pt idx="42895">
                  <c:v>21447.5</c:v>
                </c:pt>
                <c:pt idx="42896">
                  <c:v>21448</c:v>
                </c:pt>
                <c:pt idx="42897">
                  <c:v>21448.5</c:v>
                </c:pt>
                <c:pt idx="42898">
                  <c:v>21449</c:v>
                </c:pt>
                <c:pt idx="42899">
                  <c:v>21449.5</c:v>
                </c:pt>
                <c:pt idx="42900">
                  <c:v>21450</c:v>
                </c:pt>
                <c:pt idx="42901">
                  <c:v>21450.5</c:v>
                </c:pt>
                <c:pt idx="42902">
                  <c:v>21451</c:v>
                </c:pt>
                <c:pt idx="42903">
                  <c:v>21451.5</c:v>
                </c:pt>
                <c:pt idx="42904">
                  <c:v>21452</c:v>
                </c:pt>
                <c:pt idx="42905">
                  <c:v>21452.5</c:v>
                </c:pt>
                <c:pt idx="42906">
                  <c:v>21453</c:v>
                </c:pt>
                <c:pt idx="42907">
                  <c:v>21453.5</c:v>
                </c:pt>
                <c:pt idx="42908">
                  <c:v>21454</c:v>
                </c:pt>
                <c:pt idx="42909">
                  <c:v>21454.5</c:v>
                </c:pt>
                <c:pt idx="42910">
                  <c:v>21455</c:v>
                </c:pt>
                <c:pt idx="42911">
                  <c:v>21455.5</c:v>
                </c:pt>
                <c:pt idx="42912">
                  <c:v>21456</c:v>
                </c:pt>
                <c:pt idx="42913">
                  <c:v>21456.5</c:v>
                </c:pt>
                <c:pt idx="42914">
                  <c:v>21457</c:v>
                </c:pt>
                <c:pt idx="42915">
                  <c:v>21457.5</c:v>
                </c:pt>
                <c:pt idx="42916">
                  <c:v>21458</c:v>
                </c:pt>
                <c:pt idx="42917">
                  <c:v>21458.5</c:v>
                </c:pt>
                <c:pt idx="42918">
                  <c:v>21459</c:v>
                </c:pt>
                <c:pt idx="42919">
                  <c:v>21459.5</c:v>
                </c:pt>
                <c:pt idx="42920">
                  <c:v>21460</c:v>
                </c:pt>
                <c:pt idx="42921">
                  <c:v>21460.5</c:v>
                </c:pt>
                <c:pt idx="42922">
                  <c:v>21461</c:v>
                </c:pt>
                <c:pt idx="42923">
                  <c:v>21461.5</c:v>
                </c:pt>
                <c:pt idx="42924">
                  <c:v>21462</c:v>
                </c:pt>
                <c:pt idx="42925">
                  <c:v>21462.5</c:v>
                </c:pt>
                <c:pt idx="42926">
                  <c:v>21463</c:v>
                </c:pt>
                <c:pt idx="42927">
                  <c:v>21463.5</c:v>
                </c:pt>
                <c:pt idx="42928">
                  <c:v>21464</c:v>
                </c:pt>
                <c:pt idx="42929">
                  <c:v>21464.5</c:v>
                </c:pt>
                <c:pt idx="42930">
                  <c:v>21465</c:v>
                </c:pt>
                <c:pt idx="42931">
                  <c:v>21465.5</c:v>
                </c:pt>
                <c:pt idx="42932">
                  <c:v>21466</c:v>
                </c:pt>
                <c:pt idx="42933">
                  <c:v>21466.5</c:v>
                </c:pt>
                <c:pt idx="42934">
                  <c:v>21467</c:v>
                </c:pt>
                <c:pt idx="42935">
                  <c:v>21467.5</c:v>
                </c:pt>
                <c:pt idx="42936">
                  <c:v>21468</c:v>
                </c:pt>
                <c:pt idx="42937">
                  <c:v>21468.5</c:v>
                </c:pt>
                <c:pt idx="42938">
                  <c:v>21469</c:v>
                </c:pt>
                <c:pt idx="42939">
                  <c:v>21469.5</c:v>
                </c:pt>
                <c:pt idx="42940">
                  <c:v>21470</c:v>
                </c:pt>
                <c:pt idx="42941">
                  <c:v>21470.5</c:v>
                </c:pt>
                <c:pt idx="42942">
                  <c:v>21471</c:v>
                </c:pt>
                <c:pt idx="42943">
                  <c:v>21471.5</c:v>
                </c:pt>
                <c:pt idx="42944">
                  <c:v>21472</c:v>
                </c:pt>
                <c:pt idx="42945">
                  <c:v>21472.5</c:v>
                </c:pt>
                <c:pt idx="42946">
                  <c:v>21473</c:v>
                </c:pt>
                <c:pt idx="42947">
                  <c:v>21473.5</c:v>
                </c:pt>
                <c:pt idx="42948">
                  <c:v>21474</c:v>
                </c:pt>
                <c:pt idx="42949">
                  <c:v>21474.5</c:v>
                </c:pt>
                <c:pt idx="42950">
                  <c:v>21475</c:v>
                </c:pt>
                <c:pt idx="42951">
                  <c:v>21475.5</c:v>
                </c:pt>
                <c:pt idx="42952">
                  <c:v>21476</c:v>
                </c:pt>
                <c:pt idx="42953">
                  <c:v>21476.5</c:v>
                </c:pt>
                <c:pt idx="42954">
                  <c:v>21477</c:v>
                </c:pt>
                <c:pt idx="42955">
                  <c:v>21477.5</c:v>
                </c:pt>
                <c:pt idx="42956">
                  <c:v>21478</c:v>
                </c:pt>
                <c:pt idx="42957">
                  <c:v>21478.5</c:v>
                </c:pt>
                <c:pt idx="42958">
                  <c:v>21479</c:v>
                </c:pt>
                <c:pt idx="42959">
                  <c:v>21479.5</c:v>
                </c:pt>
                <c:pt idx="42960">
                  <c:v>21480</c:v>
                </c:pt>
                <c:pt idx="42961">
                  <c:v>21480.5</c:v>
                </c:pt>
                <c:pt idx="42962">
                  <c:v>21481</c:v>
                </c:pt>
                <c:pt idx="42963">
                  <c:v>21481.5</c:v>
                </c:pt>
                <c:pt idx="42964">
                  <c:v>21482</c:v>
                </c:pt>
                <c:pt idx="42965">
                  <c:v>21482.5</c:v>
                </c:pt>
                <c:pt idx="42966">
                  <c:v>21483</c:v>
                </c:pt>
                <c:pt idx="42967">
                  <c:v>21483.5</c:v>
                </c:pt>
                <c:pt idx="42968">
                  <c:v>21484</c:v>
                </c:pt>
                <c:pt idx="42969">
                  <c:v>21484.5</c:v>
                </c:pt>
                <c:pt idx="42970">
                  <c:v>21485</c:v>
                </c:pt>
                <c:pt idx="42971">
                  <c:v>21485.5</c:v>
                </c:pt>
                <c:pt idx="42972">
                  <c:v>21486</c:v>
                </c:pt>
                <c:pt idx="42973">
                  <c:v>21486.5</c:v>
                </c:pt>
                <c:pt idx="42974">
                  <c:v>21487</c:v>
                </c:pt>
                <c:pt idx="42975">
                  <c:v>21487.5</c:v>
                </c:pt>
                <c:pt idx="42976">
                  <c:v>21488</c:v>
                </c:pt>
                <c:pt idx="42977">
                  <c:v>21488.5</c:v>
                </c:pt>
                <c:pt idx="42978">
                  <c:v>21489</c:v>
                </c:pt>
                <c:pt idx="42979">
                  <c:v>21489.5</c:v>
                </c:pt>
                <c:pt idx="42980">
                  <c:v>21490</c:v>
                </c:pt>
                <c:pt idx="42981">
                  <c:v>21490.5</c:v>
                </c:pt>
                <c:pt idx="42982">
                  <c:v>21491</c:v>
                </c:pt>
                <c:pt idx="42983">
                  <c:v>21491.5</c:v>
                </c:pt>
                <c:pt idx="42984">
                  <c:v>21492</c:v>
                </c:pt>
                <c:pt idx="42985">
                  <c:v>21492.5</c:v>
                </c:pt>
                <c:pt idx="42986">
                  <c:v>21493</c:v>
                </c:pt>
                <c:pt idx="42987">
                  <c:v>21493.5</c:v>
                </c:pt>
                <c:pt idx="42988">
                  <c:v>21494</c:v>
                </c:pt>
                <c:pt idx="42989">
                  <c:v>21494.5</c:v>
                </c:pt>
                <c:pt idx="42990">
                  <c:v>21495</c:v>
                </c:pt>
                <c:pt idx="42991">
                  <c:v>21495.5</c:v>
                </c:pt>
                <c:pt idx="42992">
                  <c:v>21496</c:v>
                </c:pt>
                <c:pt idx="42993">
                  <c:v>21496.5</c:v>
                </c:pt>
                <c:pt idx="42994">
                  <c:v>21497</c:v>
                </c:pt>
                <c:pt idx="42995">
                  <c:v>21497.5</c:v>
                </c:pt>
                <c:pt idx="42996">
                  <c:v>21498</c:v>
                </c:pt>
                <c:pt idx="42997">
                  <c:v>21498.5</c:v>
                </c:pt>
                <c:pt idx="42998">
                  <c:v>21499</c:v>
                </c:pt>
                <c:pt idx="42999">
                  <c:v>21499.5</c:v>
                </c:pt>
                <c:pt idx="43000">
                  <c:v>21500</c:v>
                </c:pt>
                <c:pt idx="43001">
                  <c:v>21500.5</c:v>
                </c:pt>
                <c:pt idx="43002">
                  <c:v>21501</c:v>
                </c:pt>
                <c:pt idx="43003">
                  <c:v>21501.5</c:v>
                </c:pt>
                <c:pt idx="43004">
                  <c:v>21502</c:v>
                </c:pt>
                <c:pt idx="43005">
                  <c:v>21502.5</c:v>
                </c:pt>
                <c:pt idx="43006">
                  <c:v>21503</c:v>
                </c:pt>
                <c:pt idx="43007">
                  <c:v>21503.5</c:v>
                </c:pt>
                <c:pt idx="43008">
                  <c:v>21504</c:v>
                </c:pt>
                <c:pt idx="43009">
                  <c:v>21504.5</c:v>
                </c:pt>
                <c:pt idx="43010">
                  <c:v>21505</c:v>
                </c:pt>
                <c:pt idx="43011">
                  <c:v>21505.5</c:v>
                </c:pt>
                <c:pt idx="43012">
                  <c:v>21506</c:v>
                </c:pt>
                <c:pt idx="43013">
                  <c:v>21506.5</c:v>
                </c:pt>
                <c:pt idx="43014">
                  <c:v>21507</c:v>
                </c:pt>
                <c:pt idx="43015">
                  <c:v>21507.5</c:v>
                </c:pt>
                <c:pt idx="43016">
                  <c:v>21508</c:v>
                </c:pt>
                <c:pt idx="43017">
                  <c:v>21508.5</c:v>
                </c:pt>
                <c:pt idx="43018">
                  <c:v>21509</c:v>
                </c:pt>
                <c:pt idx="43019">
                  <c:v>21509.5</c:v>
                </c:pt>
                <c:pt idx="43020">
                  <c:v>21510</c:v>
                </c:pt>
                <c:pt idx="43021">
                  <c:v>21510.5</c:v>
                </c:pt>
                <c:pt idx="43022">
                  <c:v>21511</c:v>
                </c:pt>
                <c:pt idx="43023">
                  <c:v>21511.5</c:v>
                </c:pt>
                <c:pt idx="43024">
                  <c:v>21512</c:v>
                </c:pt>
                <c:pt idx="43025">
                  <c:v>21512.5</c:v>
                </c:pt>
                <c:pt idx="43026">
                  <c:v>21513</c:v>
                </c:pt>
                <c:pt idx="43027">
                  <c:v>21513.5</c:v>
                </c:pt>
                <c:pt idx="43028">
                  <c:v>21514</c:v>
                </c:pt>
                <c:pt idx="43029">
                  <c:v>21514.5</c:v>
                </c:pt>
                <c:pt idx="43030">
                  <c:v>21515</c:v>
                </c:pt>
                <c:pt idx="43031">
                  <c:v>21515.5</c:v>
                </c:pt>
                <c:pt idx="43032">
                  <c:v>21516</c:v>
                </c:pt>
                <c:pt idx="43033">
                  <c:v>21516.5</c:v>
                </c:pt>
                <c:pt idx="43034">
                  <c:v>21517</c:v>
                </c:pt>
                <c:pt idx="43035">
                  <c:v>21517.5</c:v>
                </c:pt>
                <c:pt idx="43036">
                  <c:v>21518</c:v>
                </c:pt>
                <c:pt idx="43037">
                  <c:v>21518.5</c:v>
                </c:pt>
                <c:pt idx="43038">
                  <c:v>21519</c:v>
                </c:pt>
                <c:pt idx="43039">
                  <c:v>21519.5</c:v>
                </c:pt>
                <c:pt idx="43040">
                  <c:v>21520</c:v>
                </c:pt>
                <c:pt idx="43041">
                  <c:v>21520.5</c:v>
                </c:pt>
                <c:pt idx="43042">
                  <c:v>21521</c:v>
                </c:pt>
                <c:pt idx="43043">
                  <c:v>21521.5</c:v>
                </c:pt>
                <c:pt idx="43044">
                  <c:v>21522</c:v>
                </c:pt>
                <c:pt idx="43045">
                  <c:v>21522.5</c:v>
                </c:pt>
                <c:pt idx="43046">
                  <c:v>21523</c:v>
                </c:pt>
                <c:pt idx="43047">
                  <c:v>21523.5</c:v>
                </c:pt>
                <c:pt idx="43048">
                  <c:v>21524</c:v>
                </c:pt>
                <c:pt idx="43049">
                  <c:v>21524.5</c:v>
                </c:pt>
                <c:pt idx="43050">
                  <c:v>21525</c:v>
                </c:pt>
                <c:pt idx="43051">
                  <c:v>21525.5</c:v>
                </c:pt>
                <c:pt idx="43052">
                  <c:v>21526</c:v>
                </c:pt>
                <c:pt idx="43053">
                  <c:v>21526.5</c:v>
                </c:pt>
                <c:pt idx="43054">
                  <c:v>21527</c:v>
                </c:pt>
                <c:pt idx="43055">
                  <c:v>21527.5</c:v>
                </c:pt>
                <c:pt idx="43056">
                  <c:v>21528</c:v>
                </c:pt>
                <c:pt idx="43057">
                  <c:v>21528.5</c:v>
                </c:pt>
                <c:pt idx="43058">
                  <c:v>21529</c:v>
                </c:pt>
                <c:pt idx="43059">
                  <c:v>21529.5</c:v>
                </c:pt>
                <c:pt idx="43060">
                  <c:v>21530</c:v>
                </c:pt>
                <c:pt idx="43061">
                  <c:v>21530.5</c:v>
                </c:pt>
                <c:pt idx="43062">
                  <c:v>21531</c:v>
                </c:pt>
                <c:pt idx="43063">
                  <c:v>21531.5</c:v>
                </c:pt>
                <c:pt idx="43064">
                  <c:v>21532</c:v>
                </c:pt>
                <c:pt idx="43065">
                  <c:v>21532.5</c:v>
                </c:pt>
                <c:pt idx="43066">
                  <c:v>21533</c:v>
                </c:pt>
                <c:pt idx="43067">
                  <c:v>21533.5</c:v>
                </c:pt>
                <c:pt idx="43068">
                  <c:v>21534</c:v>
                </c:pt>
                <c:pt idx="43069">
                  <c:v>21534.5</c:v>
                </c:pt>
                <c:pt idx="43070">
                  <c:v>21535</c:v>
                </c:pt>
                <c:pt idx="43071">
                  <c:v>21535.5</c:v>
                </c:pt>
                <c:pt idx="43072">
                  <c:v>21536</c:v>
                </c:pt>
                <c:pt idx="43073">
                  <c:v>21536.5</c:v>
                </c:pt>
                <c:pt idx="43074">
                  <c:v>21537</c:v>
                </c:pt>
                <c:pt idx="43075">
                  <c:v>21537.5</c:v>
                </c:pt>
                <c:pt idx="43076">
                  <c:v>21538</c:v>
                </c:pt>
                <c:pt idx="43077">
                  <c:v>21538.5</c:v>
                </c:pt>
                <c:pt idx="43078">
                  <c:v>21539</c:v>
                </c:pt>
                <c:pt idx="43079">
                  <c:v>21539.5</c:v>
                </c:pt>
                <c:pt idx="43080">
                  <c:v>21540</c:v>
                </c:pt>
                <c:pt idx="43081">
                  <c:v>21540.5</c:v>
                </c:pt>
                <c:pt idx="43082">
                  <c:v>21541</c:v>
                </c:pt>
                <c:pt idx="43083">
                  <c:v>21541.5</c:v>
                </c:pt>
                <c:pt idx="43084">
                  <c:v>21542</c:v>
                </c:pt>
                <c:pt idx="43085">
                  <c:v>21542.5</c:v>
                </c:pt>
                <c:pt idx="43086">
                  <c:v>21543</c:v>
                </c:pt>
                <c:pt idx="43087">
                  <c:v>21543.5</c:v>
                </c:pt>
                <c:pt idx="43088">
                  <c:v>21544</c:v>
                </c:pt>
                <c:pt idx="43089">
                  <c:v>21544.5</c:v>
                </c:pt>
                <c:pt idx="43090">
                  <c:v>21545</c:v>
                </c:pt>
                <c:pt idx="43091">
                  <c:v>21545.5</c:v>
                </c:pt>
                <c:pt idx="43092">
                  <c:v>21546</c:v>
                </c:pt>
                <c:pt idx="43093">
                  <c:v>21546.5</c:v>
                </c:pt>
                <c:pt idx="43094">
                  <c:v>21547</c:v>
                </c:pt>
                <c:pt idx="43095">
                  <c:v>21547.5</c:v>
                </c:pt>
                <c:pt idx="43096">
                  <c:v>21548</c:v>
                </c:pt>
                <c:pt idx="43097">
                  <c:v>21548.5</c:v>
                </c:pt>
                <c:pt idx="43098">
                  <c:v>21549</c:v>
                </c:pt>
                <c:pt idx="43099">
                  <c:v>21549.5</c:v>
                </c:pt>
                <c:pt idx="43100">
                  <c:v>21550</c:v>
                </c:pt>
                <c:pt idx="43101">
                  <c:v>21550.5</c:v>
                </c:pt>
                <c:pt idx="43102">
                  <c:v>21551</c:v>
                </c:pt>
                <c:pt idx="43103">
                  <c:v>21551.5</c:v>
                </c:pt>
                <c:pt idx="43104">
                  <c:v>21552</c:v>
                </c:pt>
                <c:pt idx="43105">
                  <c:v>21552.5</c:v>
                </c:pt>
                <c:pt idx="43106">
                  <c:v>21553</c:v>
                </c:pt>
                <c:pt idx="43107">
                  <c:v>21553.5</c:v>
                </c:pt>
                <c:pt idx="43108">
                  <c:v>21554</c:v>
                </c:pt>
                <c:pt idx="43109">
                  <c:v>21554.5</c:v>
                </c:pt>
                <c:pt idx="43110">
                  <c:v>21555</c:v>
                </c:pt>
                <c:pt idx="43111">
                  <c:v>21555.5</c:v>
                </c:pt>
                <c:pt idx="43112">
                  <c:v>21556</c:v>
                </c:pt>
                <c:pt idx="43113">
                  <c:v>21556.5</c:v>
                </c:pt>
                <c:pt idx="43114">
                  <c:v>21557</c:v>
                </c:pt>
                <c:pt idx="43115">
                  <c:v>21557.5</c:v>
                </c:pt>
                <c:pt idx="43116">
                  <c:v>21558</c:v>
                </c:pt>
                <c:pt idx="43117">
                  <c:v>21558.5</c:v>
                </c:pt>
                <c:pt idx="43118">
                  <c:v>21559</c:v>
                </c:pt>
                <c:pt idx="43119">
                  <c:v>21559.5</c:v>
                </c:pt>
                <c:pt idx="43120">
                  <c:v>21560</c:v>
                </c:pt>
                <c:pt idx="43121">
                  <c:v>21560.5</c:v>
                </c:pt>
                <c:pt idx="43122">
                  <c:v>21561</c:v>
                </c:pt>
                <c:pt idx="43123">
                  <c:v>21561.5</c:v>
                </c:pt>
                <c:pt idx="43124">
                  <c:v>21562</c:v>
                </c:pt>
                <c:pt idx="43125">
                  <c:v>21562.5</c:v>
                </c:pt>
                <c:pt idx="43126">
                  <c:v>21563</c:v>
                </c:pt>
                <c:pt idx="43127">
                  <c:v>21563.5</c:v>
                </c:pt>
                <c:pt idx="43128">
                  <c:v>21564</c:v>
                </c:pt>
                <c:pt idx="43129">
                  <c:v>21564.5</c:v>
                </c:pt>
                <c:pt idx="43130">
                  <c:v>21565</c:v>
                </c:pt>
                <c:pt idx="43131">
                  <c:v>21565.5</c:v>
                </c:pt>
                <c:pt idx="43132">
                  <c:v>21566</c:v>
                </c:pt>
                <c:pt idx="43133">
                  <c:v>21566.5</c:v>
                </c:pt>
                <c:pt idx="43134">
                  <c:v>21567</c:v>
                </c:pt>
                <c:pt idx="43135">
                  <c:v>21567.5</c:v>
                </c:pt>
                <c:pt idx="43136">
                  <c:v>21568</c:v>
                </c:pt>
                <c:pt idx="43137">
                  <c:v>21568.5</c:v>
                </c:pt>
                <c:pt idx="43138">
                  <c:v>21569</c:v>
                </c:pt>
                <c:pt idx="43139">
                  <c:v>21569.5</c:v>
                </c:pt>
                <c:pt idx="43140">
                  <c:v>21570</c:v>
                </c:pt>
                <c:pt idx="43141">
                  <c:v>21570.5</c:v>
                </c:pt>
                <c:pt idx="43142">
                  <c:v>21571</c:v>
                </c:pt>
                <c:pt idx="43143">
                  <c:v>21571.5</c:v>
                </c:pt>
                <c:pt idx="43144">
                  <c:v>21572</c:v>
                </c:pt>
                <c:pt idx="43145">
                  <c:v>21572.5</c:v>
                </c:pt>
                <c:pt idx="43146">
                  <c:v>21573</c:v>
                </c:pt>
                <c:pt idx="43147">
                  <c:v>21573.5</c:v>
                </c:pt>
                <c:pt idx="43148">
                  <c:v>21574</c:v>
                </c:pt>
                <c:pt idx="43149">
                  <c:v>21574.5</c:v>
                </c:pt>
                <c:pt idx="43150">
                  <c:v>21575</c:v>
                </c:pt>
                <c:pt idx="43151">
                  <c:v>21575.5</c:v>
                </c:pt>
                <c:pt idx="43152">
                  <c:v>21576</c:v>
                </c:pt>
                <c:pt idx="43153">
                  <c:v>21576.5</c:v>
                </c:pt>
                <c:pt idx="43154">
                  <c:v>21577</c:v>
                </c:pt>
                <c:pt idx="43155">
                  <c:v>21577.5</c:v>
                </c:pt>
                <c:pt idx="43156">
                  <c:v>21578</c:v>
                </c:pt>
                <c:pt idx="43157">
                  <c:v>21578.5</c:v>
                </c:pt>
                <c:pt idx="43158">
                  <c:v>21579</c:v>
                </c:pt>
                <c:pt idx="43159">
                  <c:v>21579.5</c:v>
                </c:pt>
                <c:pt idx="43160">
                  <c:v>21580</c:v>
                </c:pt>
                <c:pt idx="43161">
                  <c:v>21580.5</c:v>
                </c:pt>
                <c:pt idx="43162">
                  <c:v>21581</c:v>
                </c:pt>
                <c:pt idx="43163">
                  <c:v>21581.5</c:v>
                </c:pt>
                <c:pt idx="43164">
                  <c:v>21582</c:v>
                </c:pt>
                <c:pt idx="43165">
                  <c:v>21582.5</c:v>
                </c:pt>
                <c:pt idx="43166">
                  <c:v>21583</c:v>
                </c:pt>
                <c:pt idx="43167">
                  <c:v>21583.5</c:v>
                </c:pt>
                <c:pt idx="43168">
                  <c:v>21584</c:v>
                </c:pt>
                <c:pt idx="43169">
                  <c:v>21584.5</c:v>
                </c:pt>
                <c:pt idx="43170">
                  <c:v>21585</c:v>
                </c:pt>
                <c:pt idx="43171">
                  <c:v>21585.5</c:v>
                </c:pt>
                <c:pt idx="43172">
                  <c:v>21586</c:v>
                </c:pt>
                <c:pt idx="43173">
                  <c:v>21586.5</c:v>
                </c:pt>
                <c:pt idx="43174">
                  <c:v>21587</c:v>
                </c:pt>
                <c:pt idx="43175">
                  <c:v>21587.5</c:v>
                </c:pt>
                <c:pt idx="43176">
                  <c:v>21588</c:v>
                </c:pt>
                <c:pt idx="43177">
                  <c:v>21588.5</c:v>
                </c:pt>
                <c:pt idx="43178">
                  <c:v>21589</c:v>
                </c:pt>
                <c:pt idx="43179">
                  <c:v>21589.5</c:v>
                </c:pt>
                <c:pt idx="43180">
                  <c:v>21590</c:v>
                </c:pt>
                <c:pt idx="43181">
                  <c:v>21590.5</c:v>
                </c:pt>
                <c:pt idx="43182">
                  <c:v>21591</c:v>
                </c:pt>
                <c:pt idx="43183">
                  <c:v>21591.5</c:v>
                </c:pt>
                <c:pt idx="43184">
                  <c:v>21592</c:v>
                </c:pt>
                <c:pt idx="43185">
                  <c:v>21592.5</c:v>
                </c:pt>
                <c:pt idx="43186">
                  <c:v>21593</c:v>
                </c:pt>
                <c:pt idx="43187">
                  <c:v>21593.5</c:v>
                </c:pt>
                <c:pt idx="43188">
                  <c:v>21594</c:v>
                </c:pt>
                <c:pt idx="43189">
                  <c:v>21594.5</c:v>
                </c:pt>
                <c:pt idx="43190">
                  <c:v>21595</c:v>
                </c:pt>
                <c:pt idx="43191">
                  <c:v>21595.5</c:v>
                </c:pt>
                <c:pt idx="43192">
                  <c:v>21596</c:v>
                </c:pt>
                <c:pt idx="43193">
                  <c:v>21596.5</c:v>
                </c:pt>
                <c:pt idx="43194">
                  <c:v>21597</c:v>
                </c:pt>
                <c:pt idx="43195">
                  <c:v>21597.5</c:v>
                </c:pt>
                <c:pt idx="43196">
                  <c:v>21598</c:v>
                </c:pt>
                <c:pt idx="43197">
                  <c:v>21598.5</c:v>
                </c:pt>
                <c:pt idx="43198">
                  <c:v>21599</c:v>
                </c:pt>
                <c:pt idx="43199">
                  <c:v>21599.5</c:v>
                </c:pt>
                <c:pt idx="43200">
                  <c:v>21600</c:v>
                </c:pt>
                <c:pt idx="43201">
                  <c:v>21600.5</c:v>
                </c:pt>
                <c:pt idx="43202">
                  <c:v>21601</c:v>
                </c:pt>
                <c:pt idx="43203">
                  <c:v>21601.5</c:v>
                </c:pt>
                <c:pt idx="43204">
                  <c:v>21602</c:v>
                </c:pt>
                <c:pt idx="43205">
                  <c:v>21602.5</c:v>
                </c:pt>
                <c:pt idx="43206">
                  <c:v>21603</c:v>
                </c:pt>
                <c:pt idx="43207">
                  <c:v>21603.5</c:v>
                </c:pt>
                <c:pt idx="43208">
                  <c:v>21604</c:v>
                </c:pt>
                <c:pt idx="43209">
                  <c:v>21604.5</c:v>
                </c:pt>
                <c:pt idx="43210">
                  <c:v>21605</c:v>
                </c:pt>
                <c:pt idx="43211">
                  <c:v>21605.5</c:v>
                </c:pt>
                <c:pt idx="43212">
                  <c:v>21606</c:v>
                </c:pt>
                <c:pt idx="43213">
                  <c:v>21606.5</c:v>
                </c:pt>
                <c:pt idx="43214">
                  <c:v>21607</c:v>
                </c:pt>
                <c:pt idx="43215">
                  <c:v>21607.5</c:v>
                </c:pt>
                <c:pt idx="43216">
                  <c:v>21608</c:v>
                </c:pt>
                <c:pt idx="43217">
                  <c:v>21608.5</c:v>
                </c:pt>
                <c:pt idx="43218">
                  <c:v>21609</c:v>
                </c:pt>
                <c:pt idx="43219">
                  <c:v>21609.5</c:v>
                </c:pt>
                <c:pt idx="43220">
                  <c:v>21610</c:v>
                </c:pt>
                <c:pt idx="43221">
                  <c:v>21610.5</c:v>
                </c:pt>
                <c:pt idx="43222">
                  <c:v>21611</c:v>
                </c:pt>
                <c:pt idx="43223">
                  <c:v>21611.5</c:v>
                </c:pt>
                <c:pt idx="43224">
                  <c:v>21612</c:v>
                </c:pt>
                <c:pt idx="43225">
                  <c:v>21612.5</c:v>
                </c:pt>
                <c:pt idx="43226">
                  <c:v>21613</c:v>
                </c:pt>
                <c:pt idx="43227">
                  <c:v>21613.5</c:v>
                </c:pt>
                <c:pt idx="43228">
                  <c:v>21614</c:v>
                </c:pt>
                <c:pt idx="43229">
                  <c:v>21614.5</c:v>
                </c:pt>
                <c:pt idx="43230">
                  <c:v>21615</c:v>
                </c:pt>
                <c:pt idx="43231">
                  <c:v>21615.5</c:v>
                </c:pt>
                <c:pt idx="43232">
                  <c:v>21616</c:v>
                </c:pt>
                <c:pt idx="43233">
                  <c:v>21616.5</c:v>
                </c:pt>
                <c:pt idx="43234">
                  <c:v>21617</c:v>
                </c:pt>
                <c:pt idx="43235">
                  <c:v>21617.5</c:v>
                </c:pt>
                <c:pt idx="43236">
                  <c:v>21618</c:v>
                </c:pt>
                <c:pt idx="43237">
                  <c:v>21618.5</c:v>
                </c:pt>
                <c:pt idx="43238">
                  <c:v>21619</c:v>
                </c:pt>
                <c:pt idx="43239">
                  <c:v>21619.5</c:v>
                </c:pt>
                <c:pt idx="43240">
                  <c:v>21620</c:v>
                </c:pt>
                <c:pt idx="43241">
                  <c:v>21620.5</c:v>
                </c:pt>
                <c:pt idx="43242">
                  <c:v>21621</c:v>
                </c:pt>
                <c:pt idx="43243">
                  <c:v>21621.5</c:v>
                </c:pt>
                <c:pt idx="43244">
                  <c:v>21622</c:v>
                </c:pt>
                <c:pt idx="43245">
                  <c:v>21622.5</c:v>
                </c:pt>
                <c:pt idx="43246">
                  <c:v>21623</c:v>
                </c:pt>
                <c:pt idx="43247">
                  <c:v>21623.5</c:v>
                </c:pt>
                <c:pt idx="43248">
                  <c:v>21624</c:v>
                </c:pt>
                <c:pt idx="43249">
                  <c:v>21624.5</c:v>
                </c:pt>
                <c:pt idx="43250">
                  <c:v>21625</c:v>
                </c:pt>
                <c:pt idx="43251">
                  <c:v>21625.5</c:v>
                </c:pt>
                <c:pt idx="43252">
                  <c:v>21626</c:v>
                </c:pt>
                <c:pt idx="43253">
                  <c:v>21626.5</c:v>
                </c:pt>
                <c:pt idx="43254">
                  <c:v>21627</c:v>
                </c:pt>
                <c:pt idx="43255">
                  <c:v>21627.5</c:v>
                </c:pt>
                <c:pt idx="43256">
                  <c:v>21628</c:v>
                </c:pt>
                <c:pt idx="43257">
                  <c:v>21628.5</c:v>
                </c:pt>
                <c:pt idx="43258">
                  <c:v>21629</c:v>
                </c:pt>
                <c:pt idx="43259">
                  <c:v>21629.5</c:v>
                </c:pt>
                <c:pt idx="43260">
                  <c:v>21630</c:v>
                </c:pt>
                <c:pt idx="43261">
                  <c:v>21630.5</c:v>
                </c:pt>
                <c:pt idx="43262">
                  <c:v>21631</c:v>
                </c:pt>
                <c:pt idx="43263">
                  <c:v>21631.5</c:v>
                </c:pt>
                <c:pt idx="43264">
                  <c:v>21632</c:v>
                </c:pt>
                <c:pt idx="43265">
                  <c:v>21632.5</c:v>
                </c:pt>
                <c:pt idx="43266">
                  <c:v>21633</c:v>
                </c:pt>
                <c:pt idx="43267">
                  <c:v>21633.5</c:v>
                </c:pt>
                <c:pt idx="43268">
                  <c:v>21634</c:v>
                </c:pt>
                <c:pt idx="43269">
                  <c:v>21634.5</c:v>
                </c:pt>
                <c:pt idx="43270">
                  <c:v>21635</c:v>
                </c:pt>
                <c:pt idx="43271">
                  <c:v>21635.5</c:v>
                </c:pt>
                <c:pt idx="43272">
                  <c:v>21636</c:v>
                </c:pt>
                <c:pt idx="43273">
                  <c:v>21636.5</c:v>
                </c:pt>
                <c:pt idx="43274">
                  <c:v>21637</c:v>
                </c:pt>
                <c:pt idx="43275">
                  <c:v>21637.5</c:v>
                </c:pt>
                <c:pt idx="43276">
                  <c:v>21638</c:v>
                </c:pt>
                <c:pt idx="43277">
                  <c:v>21638.5</c:v>
                </c:pt>
                <c:pt idx="43278">
                  <c:v>21639</c:v>
                </c:pt>
                <c:pt idx="43279">
                  <c:v>21639.5</c:v>
                </c:pt>
                <c:pt idx="43280">
                  <c:v>21640</c:v>
                </c:pt>
                <c:pt idx="43281">
                  <c:v>21640.5</c:v>
                </c:pt>
                <c:pt idx="43282">
                  <c:v>21641</c:v>
                </c:pt>
                <c:pt idx="43283">
                  <c:v>21641.5</c:v>
                </c:pt>
                <c:pt idx="43284">
                  <c:v>21642</c:v>
                </c:pt>
                <c:pt idx="43285">
                  <c:v>21642.5</c:v>
                </c:pt>
                <c:pt idx="43286">
                  <c:v>21643</c:v>
                </c:pt>
                <c:pt idx="43287">
                  <c:v>21643.5</c:v>
                </c:pt>
                <c:pt idx="43288">
                  <c:v>21644</c:v>
                </c:pt>
                <c:pt idx="43289">
                  <c:v>21644.5</c:v>
                </c:pt>
                <c:pt idx="43290">
                  <c:v>21645</c:v>
                </c:pt>
                <c:pt idx="43291">
                  <c:v>21645.5</c:v>
                </c:pt>
                <c:pt idx="43292">
                  <c:v>21646</c:v>
                </c:pt>
                <c:pt idx="43293">
                  <c:v>21646.5</c:v>
                </c:pt>
                <c:pt idx="43294">
                  <c:v>21647</c:v>
                </c:pt>
                <c:pt idx="43295">
                  <c:v>21647.5</c:v>
                </c:pt>
                <c:pt idx="43296">
                  <c:v>21648</c:v>
                </c:pt>
                <c:pt idx="43297">
                  <c:v>21648.5</c:v>
                </c:pt>
                <c:pt idx="43298">
                  <c:v>21649</c:v>
                </c:pt>
                <c:pt idx="43299">
                  <c:v>21649.5</c:v>
                </c:pt>
                <c:pt idx="43300">
                  <c:v>21650</c:v>
                </c:pt>
                <c:pt idx="43301">
                  <c:v>21650.5</c:v>
                </c:pt>
                <c:pt idx="43302">
                  <c:v>21651</c:v>
                </c:pt>
                <c:pt idx="43303">
                  <c:v>21651.5</c:v>
                </c:pt>
                <c:pt idx="43304">
                  <c:v>21652</c:v>
                </c:pt>
                <c:pt idx="43305">
                  <c:v>21652.5</c:v>
                </c:pt>
                <c:pt idx="43306">
                  <c:v>21653</c:v>
                </c:pt>
                <c:pt idx="43307">
                  <c:v>21653.5</c:v>
                </c:pt>
                <c:pt idx="43308">
                  <c:v>21654</c:v>
                </c:pt>
                <c:pt idx="43309">
                  <c:v>21654.5</c:v>
                </c:pt>
                <c:pt idx="43310">
                  <c:v>21655</c:v>
                </c:pt>
                <c:pt idx="43311">
                  <c:v>21655.5</c:v>
                </c:pt>
                <c:pt idx="43312">
                  <c:v>21656</c:v>
                </c:pt>
                <c:pt idx="43313">
                  <c:v>21656.5</c:v>
                </c:pt>
                <c:pt idx="43314">
                  <c:v>21657</c:v>
                </c:pt>
                <c:pt idx="43315">
                  <c:v>21657.5</c:v>
                </c:pt>
                <c:pt idx="43316">
                  <c:v>21658</c:v>
                </c:pt>
                <c:pt idx="43317">
                  <c:v>21658.5</c:v>
                </c:pt>
                <c:pt idx="43318">
                  <c:v>21659</c:v>
                </c:pt>
                <c:pt idx="43319">
                  <c:v>21659.5</c:v>
                </c:pt>
                <c:pt idx="43320">
                  <c:v>21660</c:v>
                </c:pt>
                <c:pt idx="43321">
                  <c:v>21660.5</c:v>
                </c:pt>
                <c:pt idx="43322">
                  <c:v>21661</c:v>
                </c:pt>
                <c:pt idx="43323">
                  <c:v>21661.5</c:v>
                </c:pt>
                <c:pt idx="43324">
                  <c:v>21662</c:v>
                </c:pt>
                <c:pt idx="43325">
                  <c:v>21662.5</c:v>
                </c:pt>
                <c:pt idx="43326">
                  <c:v>21663</c:v>
                </c:pt>
                <c:pt idx="43327">
                  <c:v>21663.5</c:v>
                </c:pt>
                <c:pt idx="43328">
                  <c:v>21664</c:v>
                </c:pt>
                <c:pt idx="43329">
                  <c:v>21664.5</c:v>
                </c:pt>
                <c:pt idx="43330">
                  <c:v>21665</c:v>
                </c:pt>
                <c:pt idx="43331">
                  <c:v>21665.5</c:v>
                </c:pt>
                <c:pt idx="43332">
                  <c:v>21666</c:v>
                </c:pt>
                <c:pt idx="43333">
                  <c:v>21666.5</c:v>
                </c:pt>
                <c:pt idx="43334">
                  <c:v>21667</c:v>
                </c:pt>
                <c:pt idx="43335">
                  <c:v>21667.5</c:v>
                </c:pt>
                <c:pt idx="43336">
                  <c:v>21668</c:v>
                </c:pt>
                <c:pt idx="43337">
                  <c:v>21668.5</c:v>
                </c:pt>
                <c:pt idx="43338">
                  <c:v>21669</c:v>
                </c:pt>
                <c:pt idx="43339">
                  <c:v>21669.5</c:v>
                </c:pt>
                <c:pt idx="43340">
                  <c:v>21670</c:v>
                </c:pt>
                <c:pt idx="43341">
                  <c:v>21670.5</c:v>
                </c:pt>
                <c:pt idx="43342">
                  <c:v>21671</c:v>
                </c:pt>
                <c:pt idx="43343">
                  <c:v>21671.5</c:v>
                </c:pt>
                <c:pt idx="43344">
                  <c:v>21672</c:v>
                </c:pt>
                <c:pt idx="43345">
                  <c:v>21672.5</c:v>
                </c:pt>
                <c:pt idx="43346">
                  <c:v>21673</c:v>
                </c:pt>
                <c:pt idx="43347">
                  <c:v>21673.5</c:v>
                </c:pt>
                <c:pt idx="43348">
                  <c:v>21674</c:v>
                </c:pt>
                <c:pt idx="43349">
                  <c:v>21674.5</c:v>
                </c:pt>
                <c:pt idx="43350">
                  <c:v>21675</c:v>
                </c:pt>
                <c:pt idx="43351">
                  <c:v>21675.5</c:v>
                </c:pt>
                <c:pt idx="43352">
                  <c:v>21676</c:v>
                </c:pt>
                <c:pt idx="43353">
                  <c:v>21676.5</c:v>
                </c:pt>
                <c:pt idx="43354">
                  <c:v>21677</c:v>
                </c:pt>
                <c:pt idx="43355">
                  <c:v>21677.5</c:v>
                </c:pt>
                <c:pt idx="43356">
                  <c:v>21678</c:v>
                </c:pt>
                <c:pt idx="43357">
                  <c:v>21678.5</c:v>
                </c:pt>
                <c:pt idx="43358">
                  <c:v>21679</c:v>
                </c:pt>
                <c:pt idx="43359">
                  <c:v>21679.5</c:v>
                </c:pt>
                <c:pt idx="43360">
                  <c:v>21680</c:v>
                </c:pt>
                <c:pt idx="43361">
                  <c:v>21680.5</c:v>
                </c:pt>
                <c:pt idx="43362">
                  <c:v>21681</c:v>
                </c:pt>
                <c:pt idx="43363">
                  <c:v>21681.5</c:v>
                </c:pt>
                <c:pt idx="43364">
                  <c:v>21682</c:v>
                </c:pt>
                <c:pt idx="43365">
                  <c:v>21682.5</c:v>
                </c:pt>
                <c:pt idx="43366">
                  <c:v>21683</c:v>
                </c:pt>
                <c:pt idx="43367">
                  <c:v>21683.5</c:v>
                </c:pt>
                <c:pt idx="43368">
                  <c:v>21684</c:v>
                </c:pt>
                <c:pt idx="43369">
                  <c:v>21684.5</c:v>
                </c:pt>
                <c:pt idx="43370">
                  <c:v>21685</c:v>
                </c:pt>
                <c:pt idx="43371">
                  <c:v>21685.5</c:v>
                </c:pt>
                <c:pt idx="43372">
                  <c:v>21686</c:v>
                </c:pt>
                <c:pt idx="43373">
                  <c:v>21686.5</c:v>
                </c:pt>
                <c:pt idx="43374">
                  <c:v>21687</c:v>
                </c:pt>
                <c:pt idx="43375">
                  <c:v>21687.5</c:v>
                </c:pt>
                <c:pt idx="43376">
                  <c:v>21688</c:v>
                </c:pt>
                <c:pt idx="43377">
                  <c:v>21688.5</c:v>
                </c:pt>
                <c:pt idx="43378">
                  <c:v>21689</c:v>
                </c:pt>
                <c:pt idx="43379">
                  <c:v>21689.5</c:v>
                </c:pt>
                <c:pt idx="43380">
                  <c:v>21690</c:v>
                </c:pt>
                <c:pt idx="43381">
                  <c:v>21690.5</c:v>
                </c:pt>
                <c:pt idx="43382">
                  <c:v>21691</c:v>
                </c:pt>
                <c:pt idx="43383">
                  <c:v>21691.5</c:v>
                </c:pt>
                <c:pt idx="43384">
                  <c:v>21692</c:v>
                </c:pt>
                <c:pt idx="43385">
                  <c:v>21692.5</c:v>
                </c:pt>
                <c:pt idx="43386">
                  <c:v>21693</c:v>
                </c:pt>
                <c:pt idx="43387">
                  <c:v>21693.5</c:v>
                </c:pt>
                <c:pt idx="43388">
                  <c:v>21694</c:v>
                </c:pt>
                <c:pt idx="43389">
                  <c:v>21694.5</c:v>
                </c:pt>
                <c:pt idx="43390">
                  <c:v>21695</c:v>
                </c:pt>
                <c:pt idx="43391">
                  <c:v>21695.5</c:v>
                </c:pt>
                <c:pt idx="43392">
                  <c:v>21696</c:v>
                </c:pt>
                <c:pt idx="43393">
                  <c:v>21696.5</c:v>
                </c:pt>
                <c:pt idx="43394">
                  <c:v>21697</c:v>
                </c:pt>
                <c:pt idx="43395">
                  <c:v>21697.5</c:v>
                </c:pt>
                <c:pt idx="43396">
                  <c:v>21698</c:v>
                </c:pt>
                <c:pt idx="43397">
                  <c:v>21698.5</c:v>
                </c:pt>
                <c:pt idx="43398">
                  <c:v>21699</c:v>
                </c:pt>
                <c:pt idx="43399">
                  <c:v>21699.5</c:v>
                </c:pt>
                <c:pt idx="43400">
                  <c:v>21700</c:v>
                </c:pt>
                <c:pt idx="43401">
                  <c:v>21700.5</c:v>
                </c:pt>
                <c:pt idx="43402">
                  <c:v>21701</c:v>
                </c:pt>
                <c:pt idx="43403">
                  <c:v>21701.5</c:v>
                </c:pt>
                <c:pt idx="43404">
                  <c:v>21702</c:v>
                </c:pt>
                <c:pt idx="43405">
                  <c:v>21702.5</c:v>
                </c:pt>
                <c:pt idx="43406">
                  <c:v>21703</c:v>
                </c:pt>
                <c:pt idx="43407">
                  <c:v>21703.5</c:v>
                </c:pt>
                <c:pt idx="43408">
                  <c:v>21704</c:v>
                </c:pt>
                <c:pt idx="43409">
                  <c:v>21704.5</c:v>
                </c:pt>
                <c:pt idx="43410">
                  <c:v>21705</c:v>
                </c:pt>
                <c:pt idx="43411">
                  <c:v>21705.5</c:v>
                </c:pt>
                <c:pt idx="43412">
                  <c:v>21706</c:v>
                </c:pt>
                <c:pt idx="43413">
                  <c:v>21706.5</c:v>
                </c:pt>
                <c:pt idx="43414">
                  <c:v>21707</c:v>
                </c:pt>
                <c:pt idx="43415">
                  <c:v>21707.5</c:v>
                </c:pt>
                <c:pt idx="43416">
                  <c:v>21708</c:v>
                </c:pt>
                <c:pt idx="43417">
                  <c:v>21708.5</c:v>
                </c:pt>
                <c:pt idx="43418">
                  <c:v>21709</c:v>
                </c:pt>
                <c:pt idx="43419">
                  <c:v>21709.5</c:v>
                </c:pt>
                <c:pt idx="43420">
                  <c:v>21710</c:v>
                </c:pt>
                <c:pt idx="43421">
                  <c:v>21710.5</c:v>
                </c:pt>
                <c:pt idx="43422">
                  <c:v>21711</c:v>
                </c:pt>
                <c:pt idx="43423">
                  <c:v>21711.5</c:v>
                </c:pt>
                <c:pt idx="43424">
                  <c:v>21712</c:v>
                </c:pt>
                <c:pt idx="43425">
                  <c:v>21712.5</c:v>
                </c:pt>
                <c:pt idx="43426">
                  <c:v>21713</c:v>
                </c:pt>
                <c:pt idx="43427">
                  <c:v>21713.5</c:v>
                </c:pt>
                <c:pt idx="43428">
                  <c:v>21714</c:v>
                </c:pt>
                <c:pt idx="43429">
                  <c:v>21714.5</c:v>
                </c:pt>
                <c:pt idx="43430">
                  <c:v>21715</c:v>
                </c:pt>
                <c:pt idx="43431">
                  <c:v>21715.5</c:v>
                </c:pt>
                <c:pt idx="43432">
                  <c:v>21716</c:v>
                </c:pt>
                <c:pt idx="43433">
                  <c:v>21716.5</c:v>
                </c:pt>
                <c:pt idx="43434">
                  <c:v>21717</c:v>
                </c:pt>
                <c:pt idx="43435">
                  <c:v>21717.5</c:v>
                </c:pt>
                <c:pt idx="43436">
                  <c:v>21718</c:v>
                </c:pt>
                <c:pt idx="43437">
                  <c:v>21718.5</c:v>
                </c:pt>
                <c:pt idx="43438">
                  <c:v>21719</c:v>
                </c:pt>
                <c:pt idx="43439">
                  <c:v>21719.5</c:v>
                </c:pt>
                <c:pt idx="43440">
                  <c:v>21720</c:v>
                </c:pt>
                <c:pt idx="43441">
                  <c:v>21720.5</c:v>
                </c:pt>
                <c:pt idx="43442">
                  <c:v>21721</c:v>
                </c:pt>
                <c:pt idx="43443">
                  <c:v>21721.5</c:v>
                </c:pt>
                <c:pt idx="43444">
                  <c:v>21722</c:v>
                </c:pt>
                <c:pt idx="43445">
                  <c:v>21722.5</c:v>
                </c:pt>
                <c:pt idx="43446">
                  <c:v>21723</c:v>
                </c:pt>
                <c:pt idx="43447">
                  <c:v>21723.5</c:v>
                </c:pt>
                <c:pt idx="43448">
                  <c:v>21724</c:v>
                </c:pt>
                <c:pt idx="43449">
                  <c:v>21724.5</c:v>
                </c:pt>
                <c:pt idx="43450">
                  <c:v>21725</c:v>
                </c:pt>
                <c:pt idx="43451">
                  <c:v>21725.5</c:v>
                </c:pt>
                <c:pt idx="43452">
                  <c:v>21726</c:v>
                </c:pt>
                <c:pt idx="43453">
                  <c:v>21726.5</c:v>
                </c:pt>
                <c:pt idx="43454">
                  <c:v>21727</c:v>
                </c:pt>
                <c:pt idx="43455">
                  <c:v>21727.5</c:v>
                </c:pt>
                <c:pt idx="43456">
                  <c:v>21728</c:v>
                </c:pt>
                <c:pt idx="43457">
                  <c:v>21728.5</c:v>
                </c:pt>
                <c:pt idx="43458">
                  <c:v>21729</c:v>
                </c:pt>
                <c:pt idx="43459">
                  <c:v>21729.5</c:v>
                </c:pt>
                <c:pt idx="43460">
                  <c:v>21730</c:v>
                </c:pt>
                <c:pt idx="43461">
                  <c:v>21730.5</c:v>
                </c:pt>
                <c:pt idx="43462">
                  <c:v>21731</c:v>
                </c:pt>
                <c:pt idx="43463">
                  <c:v>21731.5</c:v>
                </c:pt>
                <c:pt idx="43464">
                  <c:v>21732</c:v>
                </c:pt>
                <c:pt idx="43465">
                  <c:v>21732.5</c:v>
                </c:pt>
                <c:pt idx="43466">
                  <c:v>21733</c:v>
                </c:pt>
                <c:pt idx="43467">
                  <c:v>21733.5</c:v>
                </c:pt>
                <c:pt idx="43468">
                  <c:v>21734</c:v>
                </c:pt>
                <c:pt idx="43469">
                  <c:v>21734.5</c:v>
                </c:pt>
                <c:pt idx="43470">
                  <c:v>21735</c:v>
                </c:pt>
                <c:pt idx="43471">
                  <c:v>21735.5</c:v>
                </c:pt>
                <c:pt idx="43472">
                  <c:v>21736</c:v>
                </c:pt>
                <c:pt idx="43473">
                  <c:v>21736.5</c:v>
                </c:pt>
                <c:pt idx="43474">
                  <c:v>21737</c:v>
                </c:pt>
                <c:pt idx="43475">
                  <c:v>21737.5</c:v>
                </c:pt>
                <c:pt idx="43476">
                  <c:v>21738</c:v>
                </c:pt>
                <c:pt idx="43477">
                  <c:v>21738.5</c:v>
                </c:pt>
                <c:pt idx="43478">
                  <c:v>21739</c:v>
                </c:pt>
                <c:pt idx="43479">
                  <c:v>21739.5</c:v>
                </c:pt>
                <c:pt idx="43480">
                  <c:v>21740</c:v>
                </c:pt>
                <c:pt idx="43481">
                  <c:v>21740.5</c:v>
                </c:pt>
                <c:pt idx="43482">
                  <c:v>21741</c:v>
                </c:pt>
                <c:pt idx="43483">
                  <c:v>21741.5</c:v>
                </c:pt>
                <c:pt idx="43484">
                  <c:v>21742</c:v>
                </c:pt>
                <c:pt idx="43485">
                  <c:v>21742.5</c:v>
                </c:pt>
                <c:pt idx="43486">
                  <c:v>21743</c:v>
                </c:pt>
                <c:pt idx="43487">
                  <c:v>21743.5</c:v>
                </c:pt>
                <c:pt idx="43488">
                  <c:v>21744</c:v>
                </c:pt>
                <c:pt idx="43489">
                  <c:v>21744.5</c:v>
                </c:pt>
                <c:pt idx="43490">
                  <c:v>21745</c:v>
                </c:pt>
                <c:pt idx="43491">
                  <c:v>21745.5</c:v>
                </c:pt>
                <c:pt idx="43492">
                  <c:v>21746</c:v>
                </c:pt>
                <c:pt idx="43493">
                  <c:v>21746.5</c:v>
                </c:pt>
                <c:pt idx="43494">
                  <c:v>21747</c:v>
                </c:pt>
                <c:pt idx="43495">
                  <c:v>21747.5</c:v>
                </c:pt>
                <c:pt idx="43496">
                  <c:v>21748</c:v>
                </c:pt>
                <c:pt idx="43497">
                  <c:v>21748.5</c:v>
                </c:pt>
                <c:pt idx="43498">
                  <c:v>21749</c:v>
                </c:pt>
                <c:pt idx="43499">
                  <c:v>21749.5</c:v>
                </c:pt>
                <c:pt idx="43500">
                  <c:v>21750</c:v>
                </c:pt>
                <c:pt idx="43501">
                  <c:v>21750.5</c:v>
                </c:pt>
                <c:pt idx="43502">
                  <c:v>21751</c:v>
                </c:pt>
                <c:pt idx="43503">
                  <c:v>21751.5</c:v>
                </c:pt>
                <c:pt idx="43504">
                  <c:v>21752</c:v>
                </c:pt>
                <c:pt idx="43505">
                  <c:v>21752.5</c:v>
                </c:pt>
                <c:pt idx="43506">
                  <c:v>21753</c:v>
                </c:pt>
                <c:pt idx="43507">
                  <c:v>21753.5</c:v>
                </c:pt>
                <c:pt idx="43508">
                  <c:v>21754</c:v>
                </c:pt>
                <c:pt idx="43509">
                  <c:v>21754.5</c:v>
                </c:pt>
                <c:pt idx="43510">
                  <c:v>21755</c:v>
                </c:pt>
                <c:pt idx="43511">
                  <c:v>21755.5</c:v>
                </c:pt>
                <c:pt idx="43512">
                  <c:v>21756</c:v>
                </c:pt>
                <c:pt idx="43513">
                  <c:v>21756.5</c:v>
                </c:pt>
                <c:pt idx="43514">
                  <c:v>21757</c:v>
                </c:pt>
                <c:pt idx="43515">
                  <c:v>21757.5</c:v>
                </c:pt>
                <c:pt idx="43516">
                  <c:v>21758</c:v>
                </c:pt>
                <c:pt idx="43517">
                  <c:v>21758.5</c:v>
                </c:pt>
                <c:pt idx="43518">
                  <c:v>21759</c:v>
                </c:pt>
                <c:pt idx="43519">
                  <c:v>21759.5</c:v>
                </c:pt>
                <c:pt idx="43520">
                  <c:v>21760</c:v>
                </c:pt>
                <c:pt idx="43521">
                  <c:v>21760.5</c:v>
                </c:pt>
                <c:pt idx="43522">
                  <c:v>21761</c:v>
                </c:pt>
                <c:pt idx="43523">
                  <c:v>21761.5</c:v>
                </c:pt>
                <c:pt idx="43524">
                  <c:v>21762</c:v>
                </c:pt>
                <c:pt idx="43525">
                  <c:v>21762.5</c:v>
                </c:pt>
                <c:pt idx="43526">
                  <c:v>21763</c:v>
                </c:pt>
                <c:pt idx="43527">
                  <c:v>21763.5</c:v>
                </c:pt>
                <c:pt idx="43528">
                  <c:v>21764</c:v>
                </c:pt>
                <c:pt idx="43529">
                  <c:v>21764.5</c:v>
                </c:pt>
                <c:pt idx="43530">
                  <c:v>21765</c:v>
                </c:pt>
                <c:pt idx="43531">
                  <c:v>21765.5</c:v>
                </c:pt>
                <c:pt idx="43532">
                  <c:v>21766</c:v>
                </c:pt>
                <c:pt idx="43533">
                  <c:v>21766.5</c:v>
                </c:pt>
                <c:pt idx="43534">
                  <c:v>21767</c:v>
                </c:pt>
                <c:pt idx="43535">
                  <c:v>21767.5</c:v>
                </c:pt>
                <c:pt idx="43536">
                  <c:v>21768</c:v>
                </c:pt>
                <c:pt idx="43537">
                  <c:v>21768.5</c:v>
                </c:pt>
                <c:pt idx="43538">
                  <c:v>21769</c:v>
                </c:pt>
                <c:pt idx="43539">
                  <c:v>21769.5</c:v>
                </c:pt>
                <c:pt idx="43540">
                  <c:v>21770</c:v>
                </c:pt>
                <c:pt idx="43541">
                  <c:v>21770.5</c:v>
                </c:pt>
                <c:pt idx="43542">
                  <c:v>21771</c:v>
                </c:pt>
                <c:pt idx="43543">
                  <c:v>21771.5</c:v>
                </c:pt>
                <c:pt idx="43544">
                  <c:v>21772</c:v>
                </c:pt>
                <c:pt idx="43545">
                  <c:v>21772.5</c:v>
                </c:pt>
                <c:pt idx="43546">
                  <c:v>21773</c:v>
                </c:pt>
                <c:pt idx="43547">
                  <c:v>21773.5</c:v>
                </c:pt>
                <c:pt idx="43548">
                  <c:v>21774</c:v>
                </c:pt>
                <c:pt idx="43549">
                  <c:v>21774.5</c:v>
                </c:pt>
                <c:pt idx="43550">
                  <c:v>21775</c:v>
                </c:pt>
                <c:pt idx="43551">
                  <c:v>21775.5</c:v>
                </c:pt>
                <c:pt idx="43552">
                  <c:v>21776</c:v>
                </c:pt>
                <c:pt idx="43553">
                  <c:v>21776.5</c:v>
                </c:pt>
                <c:pt idx="43554">
                  <c:v>21777</c:v>
                </c:pt>
                <c:pt idx="43555">
                  <c:v>21777.5</c:v>
                </c:pt>
                <c:pt idx="43556">
                  <c:v>21778</c:v>
                </c:pt>
                <c:pt idx="43557">
                  <c:v>21778.5</c:v>
                </c:pt>
                <c:pt idx="43558">
                  <c:v>21779</c:v>
                </c:pt>
                <c:pt idx="43559">
                  <c:v>21779.5</c:v>
                </c:pt>
                <c:pt idx="43560">
                  <c:v>21780</c:v>
                </c:pt>
                <c:pt idx="43561">
                  <c:v>21780.5</c:v>
                </c:pt>
                <c:pt idx="43562">
                  <c:v>21781</c:v>
                </c:pt>
                <c:pt idx="43563">
                  <c:v>21781.5</c:v>
                </c:pt>
                <c:pt idx="43564">
                  <c:v>21782</c:v>
                </c:pt>
                <c:pt idx="43565">
                  <c:v>21782.5</c:v>
                </c:pt>
                <c:pt idx="43566">
                  <c:v>21783</c:v>
                </c:pt>
                <c:pt idx="43567">
                  <c:v>21783.5</c:v>
                </c:pt>
                <c:pt idx="43568">
                  <c:v>21784</c:v>
                </c:pt>
                <c:pt idx="43569">
                  <c:v>21784.5</c:v>
                </c:pt>
                <c:pt idx="43570">
                  <c:v>21785</c:v>
                </c:pt>
                <c:pt idx="43571">
                  <c:v>21785.5</c:v>
                </c:pt>
                <c:pt idx="43572">
                  <c:v>21786</c:v>
                </c:pt>
                <c:pt idx="43573">
                  <c:v>21786.5</c:v>
                </c:pt>
                <c:pt idx="43574">
                  <c:v>21787</c:v>
                </c:pt>
                <c:pt idx="43575">
                  <c:v>21787.5</c:v>
                </c:pt>
                <c:pt idx="43576">
                  <c:v>21788</c:v>
                </c:pt>
                <c:pt idx="43577">
                  <c:v>21788.5</c:v>
                </c:pt>
                <c:pt idx="43578">
                  <c:v>21789</c:v>
                </c:pt>
                <c:pt idx="43579">
                  <c:v>21789.5</c:v>
                </c:pt>
                <c:pt idx="43580">
                  <c:v>21790</c:v>
                </c:pt>
                <c:pt idx="43581">
                  <c:v>21790.5</c:v>
                </c:pt>
                <c:pt idx="43582">
                  <c:v>21791</c:v>
                </c:pt>
                <c:pt idx="43583">
                  <c:v>21791.5</c:v>
                </c:pt>
                <c:pt idx="43584">
                  <c:v>21792</c:v>
                </c:pt>
                <c:pt idx="43585">
                  <c:v>21792.5</c:v>
                </c:pt>
                <c:pt idx="43586">
                  <c:v>21793</c:v>
                </c:pt>
                <c:pt idx="43587">
                  <c:v>21793.5</c:v>
                </c:pt>
                <c:pt idx="43588">
                  <c:v>21794</c:v>
                </c:pt>
                <c:pt idx="43589">
                  <c:v>21794.5</c:v>
                </c:pt>
                <c:pt idx="43590">
                  <c:v>21795</c:v>
                </c:pt>
                <c:pt idx="43591">
                  <c:v>21795.5</c:v>
                </c:pt>
                <c:pt idx="43592">
                  <c:v>21796</c:v>
                </c:pt>
                <c:pt idx="43593">
                  <c:v>21796.5</c:v>
                </c:pt>
                <c:pt idx="43594">
                  <c:v>21797</c:v>
                </c:pt>
                <c:pt idx="43595">
                  <c:v>21797.5</c:v>
                </c:pt>
                <c:pt idx="43596">
                  <c:v>21798</c:v>
                </c:pt>
                <c:pt idx="43597">
                  <c:v>21798.5</c:v>
                </c:pt>
                <c:pt idx="43598">
                  <c:v>21799</c:v>
                </c:pt>
                <c:pt idx="43599">
                  <c:v>21799.5</c:v>
                </c:pt>
                <c:pt idx="43600">
                  <c:v>21800</c:v>
                </c:pt>
                <c:pt idx="43601">
                  <c:v>21800.5</c:v>
                </c:pt>
                <c:pt idx="43602">
                  <c:v>21801</c:v>
                </c:pt>
                <c:pt idx="43603">
                  <c:v>21801.5</c:v>
                </c:pt>
                <c:pt idx="43604">
                  <c:v>21802</c:v>
                </c:pt>
                <c:pt idx="43605">
                  <c:v>21802.5</c:v>
                </c:pt>
                <c:pt idx="43606">
                  <c:v>21803</c:v>
                </c:pt>
                <c:pt idx="43607">
                  <c:v>21803.5</c:v>
                </c:pt>
                <c:pt idx="43608">
                  <c:v>21804</c:v>
                </c:pt>
                <c:pt idx="43609">
                  <c:v>21804.5</c:v>
                </c:pt>
                <c:pt idx="43610">
                  <c:v>21805</c:v>
                </c:pt>
                <c:pt idx="43611">
                  <c:v>21805.5</c:v>
                </c:pt>
                <c:pt idx="43612">
                  <c:v>21806</c:v>
                </c:pt>
                <c:pt idx="43613">
                  <c:v>21806.5</c:v>
                </c:pt>
                <c:pt idx="43614">
                  <c:v>21807</c:v>
                </c:pt>
                <c:pt idx="43615">
                  <c:v>21807.5</c:v>
                </c:pt>
                <c:pt idx="43616">
                  <c:v>21808</c:v>
                </c:pt>
                <c:pt idx="43617">
                  <c:v>21808.5</c:v>
                </c:pt>
                <c:pt idx="43618">
                  <c:v>21809</c:v>
                </c:pt>
                <c:pt idx="43619">
                  <c:v>21809.5</c:v>
                </c:pt>
                <c:pt idx="43620">
                  <c:v>21810</c:v>
                </c:pt>
                <c:pt idx="43621">
                  <c:v>21810.5</c:v>
                </c:pt>
                <c:pt idx="43622">
                  <c:v>21811</c:v>
                </c:pt>
                <c:pt idx="43623">
                  <c:v>21811.5</c:v>
                </c:pt>
                <c:pt idx="43624">
                  <c:v>21812</c:v>
                </c:pt>
                <c:pt idx="43625">
                  <c:v>21812.5</c:v>
                </c:pt>
                <c:pt idx="43626">
                  <c:v>21813</c:v>
                </c:pt>
                <c:pt idx="43627">
                  <c:v>21813.5</c:v>
                </c:pt>
                <c:pt idx="43628">
                  <c:v>21814</c:v>
                </c:pt>
                <c:pt idx="43629">
                  <c:v>21814.5</c:v>
                </c:pt>
                <c:pt idx="43630">
                  <c:v>21815</c:v>
                </c:pt>
                <c:pt idx="43631">
                  <c:v>21815.5</c:v>
                </c:pt>
                <c:pt idx="43632">
                  <c:v>21816</c:v>
                </c:pt>
                <c:pt idx="43633">
                  <c:v>21816.5</c:v>
                </c:pt>
                <c:pt idx="43634">
                  <c:v>21817</c:v>
                </c:pt>
                <c:pt idx="43635">
                  <c:v>21817.5</c:v>
                </c:pt>
                <c:pt idx="43636">
                  <c:v>21818</c:v>
                </c:pt>
                <c:pt idx="43637">
                  <c:v>21818.5</c:v>
                </c:pt>
                <c:pt idx="43638">
                  <c:v>21819</c:v>
                </c:pt>
                <c:pt idx="43639">
                  <c:v>21819.5</c:v>
                </c:pt>
                <c:pt idx="43640">
                  <c:v>21820</c:v>
                </c:pt>
                <c:pt idx="43641">
                  <c:v>21820.5</c:v>
                </c:pt>
                <c:pt idx="43642">
                  <c:v>21821</c:v>
                </c:pt>
                <c:pt idx="43643">
                  <c:v>21821.5</c:v>
                </c:pt>
                <c:pt idx="43644">
                  <c:v>21822</c:v>
                </c:pt>
                <c:pt idx="43645">
                  <c:v>21822.5</c:v>
                </c:pt>
                <c:pt idx="43646">
                  <c:v>21823</c:v>
                </c:pt>
                <c:pt idx="43647">
                  <c:v>21823.5</c:v>
                </c:pt>
                <c:pt idx="43648">
                  <c:v>21824</c:v>
                </c:pt>
                <c:pt idx="43649">
                  <c:v>21824.5</c:v>
                </c:pt>
                <c:pt idx="43650">
                  <c:v>21825</c:v>
                </c:pt>
                <c:pt idx="43651">
                  <c:v>21825.5</c:v>
                </c:pt>
                <c:pt idx="43652">
                  <c:v>21826</c:v>
                </c:pt>
                <c:pt idx="43653">
                  <c:v>21826.5</c:v>
                </c:pt>
                <c:pt idx="43654">
                  <c:v>21827</c:v>
                </c:pt>
                <c:pt idx="43655">
                  <c:v>21827.5</c:v>
                </c:pt>
                <c:pt idx="43656">
                  <c:v>21828</c:v>
                </c:pt>
                <c:pt idx="43657">
                  <c:v>21828.5</c:v>
                </c:pt>
                <c:pt idx="43658">
                  <c:v>21829</c:v>
                </c:pt>
                <c:pt idx="43659">
                  <c:v>21829.5</c:v>
                </c:pt>
                <c:pt idx="43660">
                  <c:v>21830</c:v>
                </c:pt>
                <c:pt idx="43661">
                  <c:v>21830.5</c:v>
                </c:pt>
                <c:pt idx="43662">
                  <c:v>21831</c:v>
                </c:pt>
                <c:pt idx="43663">
                  <c:v>21831.5</c:v>
                </c:pt>
                <c:pt idx="43664">
                  <c:v>21832</c:v>
                </c:pt>
                <c:pt idx="43665">
                  <c:v>21832.5</c:v>
                </c:pt>
                <c:pt idx="43666">
                  <c:v>21833</c:v>
                </c:pt>
                <c:pt idx="43667">
                  <c:v>21833.5</c:v>
                </c:pt>
                <c:pt idx="43668">
                  <c:v>21834</c:v>
                </c:pt>
                <c:pt idx="43669">
                  <c:v>21834.5</c:v>
                </c:pt>
                <c:pt idx="43670">
                  <c:v>21835</c:v>
                </c:pt>
                <c:pt idx="43671">
                  <c:v>21835.5</c:v>
                </c:pt>
                <c:pt idx="43672">
                  <c:v>21836</c:v>
                </c:pt>
                <c:pt idx="43673">
                  <c:v>21836.5</c:v>
                </c:pt>
                <c:pt idx="43674">
                  <c:v>21837</c:v>
                </c:pt>
                <c:pt idx="43675">
                  <c:v>21837.5</c:v>
                </c:pt>
                <c:pt idx="43676">
                  <c:v>21838</c:v>
                </c:pt>
                <c:pt idx="43677">
                  <c:v>21838.5</c:v>
                </c:pt>
                <c:pt idx="43678">
                  <c:v>21839</c:v>
                </c:pt>
                <c:pt idx="43679">
                  <c:v>21839.5</c:v>
                </c:pt>
                <c:pt idx="43680">
                  <c:v>21840</c:v>
                </c:pt>
                <c:pt idx="43681">
                  <c:v>21840.5</c:v>
                </c:pt>
                <c:pt idx="43682">
                  <c:v>21841</c:v>
                </c:pt>
                <c:pt idx="43683">
                  <c:v>21841.5</c:v>
                </c:pt>
                <c:pt idx="43684">
                  <c:v>21842</c:v>
                </c:pt>
                <c:pt idx="43685">
                  <c:v>21842.5</c:v>
                </c:pt>
                <c:pt idx="43686">
                  <c:v>21843</c:v>
                </c:pt>
                <c:pt idx="43687">
                  <c:v>21843.5</c:v>
                </c:pt>
                <c:pt idx="43688">
                  <c:v>21844</c:v>
                </c:pt>
                <c:pt idx="43689">
                  <c:v>21844.5</c:v>
                </c:pt>
                <c:pt idx="43690">
                  <c:v>21845</c:v>
                </c:pt>
                <c:pt idx="43691">
                  <c:v>21845.5</c:v>
                </c:pt>
                <c:pt idx="43692">
                  <c:v>21846</c:v>
                </c:pt>
                <c:pt idx="43693">
                  <c:v>21846.5</c:v>
                </c:pt>
                <c:pt idx="43694">
                  <c:v>21847</c:v>
                </c:pt>
                <c:pt idx="43695">
                  <c:v>21847.5</c:v>
                </c:pt>
                <c:pt idx="43696">
                  <c:v>21848</c:v>
                </c:pt>
                <c:pt idx="43697">
                  <c:v>21848.5</c:v>
                </c:pt>
                <c:pt idx="43698">
                  <c:v>21849</c:v>
                </c:pt>
                <c:pt idx="43699">
                  <c:v>21849.5</c:v>
                </c:pt>
                <c:pt idx="43700">
                  <c:v>21850</c:v>
                </c:pt>
                <c:pt idx="43701">
                  <c:v>21850.5</c:v>
                </c:pt>
                <c:pt idx="43702">
                  <c:v>21851</c:v>
                </c:pt>
                <c:pt idx="43703">
                  <c:v>21851.5</c:v>
                </c:pt>
                <c:pt idx="43704">
                  <c:v>21852</c:v>
                </c:pt>
                <c:pt idx="43705">
                  <c:v>21852.5</c:v>
                </c:pt>
                <c:pt idx="43706">
                  <c:v>21853</c:v>
                </c:pt>
                <c:pt idx="43707">
                  <c:v>21853.5</c:v>
                </c:pt>
                <c:pt idx="43708">
                  <c:v>21854</c:v>
                </c:pt>
                <c:pt idx="43709">
                  <c:v>21854.5</c:v>
                </c:pt>
                <c:pt idx="43710">
                  <c:v>21855</c:v>
                </c:pt>
                <c:pt idx="43711">
                  <c:v>21855.5</c:v>
                </c:pt>
                <c:pt idx="43712">
                  <c:v>21856</c:v>
                </c:pt>
                <c:pt idx="43713">
                  <c:v>21856.5</c:v>
                </c:pt>
                <c:pt idx="43714">
                  <c:v>21857</c:v>
                </c:pt>
                <c:pt idx="43715">
                  <c:v>21857.5</c:v>
                </c:pt>
                <c:pt idx="43716">
                  <c:v>21858</c:v>
                </c:pt>
                <c:pt idx="43717">
                  <c:v>21858.5</c:v>
                </c:pt>
                <c:pt idx="43718">
                  <c:v>21859</c:v>
                </c:pt>
                <c:pt idx="43719">
                  <c:v>21859.5</c:v>
                </c:pt>
                <c:pt idx="43720">
                  <c:v>21860</c:v>
                </c:pt>
                <c:pt idx="43721">
                  <c:v>21860.5</c:v>
                </c:pt>
                <c:pt idx="43722">
                  <c:v>21861</c:v>
                </c:pt>
                <c:pt idx="43723">
                  <c:v>21861.5</c:v>
                </c:pt>
                <c:pt idx="43724">
                  <c:v>21862</c:v>
                </c:pt>
                <c:pt idx="43725">
                  <c:v>21862.5</c:v>
                </c:pt>
                <c:pt idx="43726">
                  <c:v>21863</c:v>
                </c:pt>
                <c:pt idx="43727">
                  <c:v>21863.5</c:v>
                </c:pt>
                <c:pt idx="43728">
                  <c:v>21864</c:v>
                </c:pt>
                <c:pt idx="43729">
                  <c:v>21864.5</c:v>
                </c:pt>
                <c:pt idx="43730">
                  <c:v>21865</c:v>
                </c:pt>
                <c:pt idx="43731">
                  <c:v>21865.5</c:v>
                </c:pt>
                <c:pt idx="43732">
                  <c:v>21866</c:v>
                </c:pt>
                <c:pt idx="43733">
                  <c:v>21866.5</c:v>
                </c:pt>
                <c:pt idx="43734">
                  <c:v>21867</c:v>
                </c:pt>
                <c:pt idx="43735">
                  <c:v>21867.5</c:v>
                </c:pt>
                <c:pt idx="43736">
                  <c:v>21868</c:v>
                </c:pt>
                <c:pt idx="43737">
                  <c:v>21868.5</c:v>
                </c:pt>
                <c:pt idx="43738">
                  <c:v>21869</c:v>
                </c:pt>
                <c:pt idx="43739">
                  <c:v>21869.5</c:v>
                </c:pt>
                <c:pt idx="43740">
                  <c:v>21870</c:v>
                </c:pt>
                <c:pt idx="43741">
                  <c:v>21870.5</c:v>
                </c:pt>
                <c:pt idx="43742">
                  <c:v>21871</c:v>
                </c:pt>
                <c:pt idx="43743">
                  <c:v>21871.5</c:v>
                </c:pt>
                <c:pt idx="43744">
                  <c:v>21872</c:v>
                </c:pt>
                <c:pt idx="43745">
                  <c:v>21872.5</c:v>
                </c:pt>
                <c:pt idx="43746">
                  <c:v>21873</c:v>
                </c:pt>
                <c:pt idx="43747">
                  <c:v>21873.5</c:v>
                </c:pt>
                <c:pt idx="43748">
                  <c:v>21874</c:v>
                </c:pt>
                <c:pt idx="43749">
                  <c:v>21874.5</c:v>
                </c:pt>
                <c:pt idx="43750">
                  <c:v>21875</c:v>
                </c:pt>
                <c:pt idx="43751">
                  <c:v>21875.5</c:v>
                </c:pt>
                <c:pt idx="43752">
                  <c:v>21876</c:v>
                </c:pt>
                <c:pt idx="43753">
                  <c:v>21876.5</c:v>
                </c:pt>
                <c:pt idx="43754">
                  <c:v>21877</c:v>
                </c:pt>
                <c:pt idx="43755">
                  <c:v>21877.5</c:v>
                </c:pt>
                <c:pt idx="43756">
                  <c:v>21878</c:v>
                </c:pt>
                <c:pt idx="43757">
                  <c:v>21878.5</c:v>
                </c:pt>
                <c:pt idx="43758">
                  <c:v>21879</c:v>
                </c:pt>
                <c:pt idx="43759">
                  <c:v>21879.5</c:v>
                </c:pt>
                <c:pt idx="43760">
                  <c:v>21880</c:v>
                </c:pt>
                <c:pt idx="43761">
                  <c:v>21880.5</c:v>
                </c:pt>
                <c:pt idx="43762">
                  <c:v>21881</c:v>
                </c:pt>
                <c:pt idx="43763">
                  <c:v>21881.5</c:v>
                </c:pt>
                <c:pt idx="43764">
                  <c:v>21882</c:v>
                </c:pt>
                <c:pt idx="43765">
                  <c:v>21882.5</c:v>
                </c:pt>
                <c:pt idx="43766">
                  <c:v>21883</c:v>
                </c:pt>
                <c:pt idx="43767">
                  <c:v>21883.5</c:v>
                </c:pt>
                <c:pt idx="43768">
                  <c:v>21884</c:v>
                </c:pt>
                <c:pt idx="43769">
                  <c:v>21884.5</c:v>
                </c:pt>
                <c:pt idx="43770">
                  <c:v>21885</c:v>
                </c:pt>
                <c:pt idx="43771">
                  <c:v>21885.5</c:v>
                </c:pt>
                <c:pt idx="43772">
                  <c:v>21886</c:v>
                </c:pt>
                <c:pt idx="43773">
                  <c:v>21886.5</c:v>
                </c:pt>
                <c:pt idx="43774">
                  <c:v>21887</c:v>
                </c:pt>
                <c:pt idx="43775">
                  <c:v>21887.5</c:v>
                </c:pt>
                <c:pt idx="43776">
                  <c:v>21888</c:v>
                </c:pt>
                <c:pt idx="43777">
                  <c:v>21888.5</c:v>
                </c:pt>
                <c:pt idx="43778">
                  <c:v>21889</c:v>
                </c:pt>
                <c:pt idx="43779">
                  <c:v>21889.5</c:v>
                </c:pt>
                <c:pt idx="43780">
                  <c:v>21890</c:v>
                </c:pt>
                <c:pt idx="43781">
                  <c:v>21890.5</c:v>
                </c:pt>
                <c:pt idx="43782">
                  <c:v>21891</c:v>
                </c:pt>
                <c:pt idx="43783">
                  <c:v>21891.5</c:v>
                </c:pt>
                <c:pt idx="43784">
                  <c:v>21892</c:v>
                </c:pt>
                <c:pt idx="43785">
                  <c:v>21892.5</c:v>
                </c:pt>
                <c:pt idx="43786">
                  <c:v>21893</c:v>
                </c:pt>
                <c:pt idx="43787">
                  <c:v>21893.5</c:v>
                </c:pt>
                <c:pt idx="43788">
                  <c:v>21894</c:v>
                </c:pt>
                <c:pt idx="43789">
                  <c:v>21894.5</c:v>
                </c:pt>
                <c:pt idx="43790">
                  <c:v>21895</c:v>
                </c:pt>
                <c:pt idx="43791">
                  <c:v>21895.5</c:v>
                </c:pt>
                <c:pt idx="43792">
                  <c:v>21896</c:v>
                </c:pt>
                <c:pt idx="43793">
                  <c:v>21896.5</c:v>
                </c:pt>
                <c:pt idx="43794">
                  <c:v>21897</c:v>
                </c:pt>
                <c:pt idx="43795">
                  <c:v>21897.5</c:v>
                </c:pt>
                <c:pt idx="43796">
                  <c:v>21898</c:v>
                </c:pt>
                <c:pt idx="43797">
                  <c:v>21898.5</c:v>
                </c:pt>
                <c:pt idx="43798">
                  <c:v>21899</c:v>
                </c:pt>
                <c:pt idx="43799">
                  <c:v>21899.5</c:v>
                </c:pt>
                <c:pt idx="43800">
                  <c:v>21900</c:v>
                </c:pt>
                <c:pt idx="43801">
                  <c:v>21900.5</c:v>
                </c:pt>
                <c:pt idx="43802">
                  <c:v>21901</c:v>
                </c:pt>
                <c:pt idx="43803">
                  <c:v>21901.5</c:v>
                </c:pt>
                <c:pt idx="43804">
                  <c:v>21902</c:v>
                </c:pt>
                <c:pt idx="43805">
                  <c:v>21902.5</c:v>
                </c:pt>
                <c:pt idx="43806">
                  <c:v>21903</c:v>
                </c:pt>
                <c:pt idx="43807">
                  <c:v>21903.5</c:v>
                </c:pt>
                <c:pt idx="43808">
                  <c:v>21904</c:v>
                </c:pt>
                <c:pt idx="43809">
                  <c:v>21904.5</c:v>
                </c:pt>
                <c:pt idx="43810">
                  <c:v>21905</c:v>
                </c:pt>
                <c:pt idx="43811">
                  <c:v>21905.5</c:v>
                </c:pt>
                <c:pt idx="43812">
                  <c:v>21906</c:v>
                </c:pt>
                <c:pt idx="43813">
                  <c:v>21906.5</c:v>
                </c:pt>
                <c:pt idx="43814">
                  <c:v>21907</c:v>
                </c:pt>
                <c:pt idx="43815">
                  <c:v>21907.5</c:v>
                </c:pt>
                <c:pt idx="43816">
                  <c:v>21908</c:v>
                </c:pt>
                <c:pt idx="43817">
                  <c:v>21908.5</c:v>
                </c:pt>
                <c:pt idx="43818">
                  <c:v>21909</c:v>
                </c:pt>
                <c:pt idx="43819">
                  <c:v>21909.5</c:v>
                </c:pt>
                <c:pt idx="43820">
                  <c:v>21910</c:v>
                </c:pt>
                <c:pt idx="43821">
                  <c:v>21910.5</c:v>
                </c:pt>
                <c:pt idx="43822">
                  <c:v>21911</c:v>
                </c:pt>
                <c:pt idx="43823">
                  <c:v>21911.5</c:v>
                </c:pt>
                <c:pt idx="43824">
                  <c:v>21912</c:v>
                </c:pt>
                <c:pt idx="43825">
                  <c:v>21912.5</c:v>
                </c:pt>
                <c:pt idx="43826">
                  <c:v>21913</c:v>
                </c:pt>
                <c:pt idx="43827">
                  <c:v>21913.5</c:v>
                </c:pt>
                <c:pt idx="43828">
                  <c:v>21914</c:v>
                </c:pt>
                <c:pt idx="43829">
                  <c:v>21914.5</c:v>
                </c:pt>
                <c:pt idx="43830">
                  <c:v>21915</c:v>
                </c:pt>
                <c:pt idx="43831">
                  <c:v>21915.5</c:v>
                </c:pt>
                <c:pt idx="43832">
                  <c:v>21916</c:v>
                </c:pt>
                <c:pt idx="43833">
                  <c:v>21916.5</c:v>
                </c:pt>
                <c:pt idx="43834">
                  <c:v>21917</c:v>
                </c:pt>
                <c:pt idx="43835">
                  <c:v>21917.5</c:v>
                </c:pt>
                <c:pt idx="43836">
                  <c:v>21918</c:v>
                </c:pt>
                <c:pt idx="43837">
                  <c:v>21918.5</c:v>
                </c:pt>
                <c:pt idx="43838">
                  <c:v>21919</c:v>
                </c:pt>
                <c:pt idx="43839">
                  <c:v>21919.5</c:v>
                </c:pt>
                <c:pt idx="43840">
                  <c:v>21920</c:v>
                </c:pt>
                <c:pt idx="43841">
                  <c:v>21920.5</c:v>
                </c:pt>
                <c:pt idx="43842">
                  <c:v>21921</c:v>
                </c:pt>
                <c:pt idx="43843">
                  <c:v>21921.5</c:v>
                </c:pt>
                <c:pt idx="43844">
                  <c:v>21922</c:v>
                </c:pt>
                <c:pt idx="43845">
                  <c:v>21922.5</c:v>
                </c:pt>
                <c:pt idx="43846">
                  <c:v>21923</c:v>
                </c:pt>
                <c:pt idx="43847">
                  <c:v>21923.5</c:v>
                </c:pt>
                <c:pt idx="43848">
                  <c:v>21924</c:v>
                </c:pt>
                <c:pt idx="43849">
                  <c:v>21924.5</c:v>
                </c:pt>
                <c:pt idx="43850">
                  <c:v>21925</c:v>
                </c:pt>
                <c:pt idx="43851">
                  <c:v>21925.5</c:v>
                </c:pt>
                <c:pt idx="43852">
                  <c:v>21926</c:v>
                </c:pt>
                <c:pt idx="43853">
                  <c:v>21926.5</c:v>
                </c:pt>
                <c:pt idx="43854">
                  <c:v>21927</c:v>
                </c:pt>
                <c:pt idx="43855">
                  <c:v>21927.5</c:v>
                </c:pt>
                <c:pt idx="43856">
                  <c:v>21928</c:v>
                </c:pt>
                <c:pt idx="43857">
                  <c:v>21928.5</c:v>
                </c:pt>
                <c:pt idx="43858">
                  <c:v>21929</c:v>
                </c:pt>
                <c:pt idx="43859">
                  <c:v>21929.5</c:v>
                </c:pt>
                <c:pt idx="43860">
                  <c:v>21930</c:v>
                </c:pt>
                <c:pt idx="43861">
                  <c:v>21930.5</c:v>
                </c:pt>
                <c:pt idx="43862">
                  <c:v>21931</c:v>
                </c:pt>
                <c:pt idx="43863">
                  <c:v>21931.5</c:v>
                </c:pt>
                <c:pt idx="43864">
                  <c:v>21932</c:v>
                </c:pt>
                <c:pt idx="43865">
                  <c:v>21932.5</c:v>
                </c:pt>
                <c:pt idx="43866">
                  <c:v>21933</c:v>
                </c:pt>
                <c:pt idx="43867">
                  <c:v>21933.5</c:v>
                </c:pt>
                <c:pt idx="43868">
                  <c:v>21934</c:v>
                </c:pt>
                <c:pt idx="43869">
                  <c:v>21934.5</c:v>
                </c:pt>
                <c:pt idx="43870">
                  <c:v>21935</c:v>
                </c:pt>
                <c:pt idx="43871">
                  <c:v>21935.5</c:v>
                </c:pt>
                <c:pt idx="43872">
                  <c:v>21936</c:v>
                </c:pt>
                <c:pt idx="43873">
                  <c:v>21936.5</c:v>
                </c:pt>
                <c:pt idx="43874">
                  <c:v>21937</c:v>
                </c:pt>
                <c:pt idx="43875">
                  <c:v>21937.5</c:v>
                </c:pt>
                <c:pt idx="43876">
                  <c:v>21938</c:v>
                </c:pt>
                <c:pt idx="43877">
                  <c:v>21938.5</c:v>
                </c:pt>
                <c:pt idx="43878">
                  <c:v>21939</c:v>
                </c:pt>
                <c:pt idx="43879">
                  <c:v>21939.5</c:v>
                </c:pt>
                <c:pt idx="43880">
                  <c:v>21940</c:v>
                </c:pt>
                <c:pt idx="43881">
                  <c:v>21940.5</c:v>
                </c:pt>
                <c:pt idx="43882">
                  <c:v>21941</c:v>
                </c:pt>
                <c:pt idx="43883">
                  <c:v>21941.5</c:v>
                </c:pt>
                <c:pt idx="43884">
                  <c:v>21942</c:v>
                </c:pt>
                <c:pt idx="43885">
                  <c:v>21942.5</c:v>
                </c:pt>
                <c:pt idx="43886">
                  <c:v>21943</c:v>
                </c:pt>
                <c:pt idx="43887">
                  <c:v>21943.5</c:v>
                </c:pt>
                <c:pt idx="43888">
                  <c:v>21944</c:v>
                </c:pt>
                <c:pt idx="43889">
                  <c:v>21944.5</c:v>
                </c:pt>
                <c:pt idx="43890">
                  <c:v>21945</c:v>
                </c:pt>
                <c:pt idx="43891">
                  <c:v>21945.5</c:v>
                </c:pt>
                <c:pt idx="43892">
                  <c:v>21946</c:v>
                </c:pt>
                <c:pt idx="43893">
                  <c:v>21946.5</c:v>
                </c:pt>
                <c:pt idx="43894">
                  <c:v>21947</c:v>
                </c:pt>
                <c:pt idx="43895">
                  <c:v>21947.5</c:v>
                </c:pt>
                <c:pt idx="43896">
                  <c:v>21948</c:v>
                </c:pt>
                <c:pt idx="43897">
                  <c:v>21948.5</c:v>
                </c:pt>
                <c:pt idx="43898">
                  <c:v>21949</c:v>
                </c:pt>
                <c:pt idx="43899">
                  <c:v>21949.5</c:v>
                </c:pt>
                <c:pt idx="43900">
                  <c:v>21950</c:v>
                </c:pt>
                <c:pt idx="43901">
                  <c:v>21950.5</c:v>
                </c:pt>
                <c:pt idx="43902">
                  <c:v>21951</c:v>
                </c:pt>
                <c:pt idx="43903">
                  <c:v>21951.5</c:v>
                </c:pt>
                <c:pt idx="43904">
                  <c:v>21952</c:v>
                </c:pt>
                <c:pt idx="43905">
                  <c:v>21952.5</c:v>
                </c:pt>
                <c:pt idx="43906">
                  <c:v>21953</c:v>
                </c:pt>
                <c:pt idx="43907">
                  <c:v>21953.5</c:v>
                </c:pt>
                <c:pt idx="43908">
                  <c:v>21954</c:v>
                </c:pt>
                <c:pt idx="43909">
                  <c:v>21954.5</c:v>
                </c:pt>
                <c:pt idx="43910">
                  <c:v>21955</c:v>
                </c:pt>
                <c:pt idx="43911">
                  <c:v>21955.5</c:v>
                </c:pt>
                <c:pt idx="43912">
                  <c:v>21956</c:v>
                </c:pt>
                <c:pt idx="43913">
                  <c:v>21956.5</c:v>
                </c:pt>
                <c:pt idx="43914">
                  <c:v>21957</c:v>
                </c:pt>
                <c:pt idx="43915">
                  <c:v>21957.5</c:v>
                </c:pt>
                <c:pt idx="43916">
                  <c:v>21958</c:v>
                </c:pt>
                <c:pt idx="43917">
                  <c:v>21958.5</c:v>
                </c:pt>
                <c:pt idx="43918">
                  <c:v>21959</c:v>
                </c:pt>
                <c:pt idx="43919">
                  <c:v>21959.5</c:v>
                </c:pt>
                <c:pt idx="43920">
                  <c:v>21960</c:v>
                </c:pt>
                <c:pt idx="43921">
                  <c:v>21960.5</c:v>
                </c:pt>
                <c:pt idx="43922">
                  <c:v>21961</c:v>
                </c:pt>
                <c:pt idx="43923">
                  <c:v>21961.5</c:v>
                </c:pt>
                <c:pt idx="43924">
                  <c:v>21962</c:v>
                </c:pt>
                <c:pt idx="43925">
                  <c:v>21962.5</c:v>
                </c:pt>
                <c:pt idx="43926">
                  <c:v>21963</c:v>
                </c:pt>
                <c:pt idx="43927">
                  <c:v>21963.5</c:v>
                </c:pt>
                <c:pt idx="43928">
                  <c:v>21964</c:v>
                </c:pt>
                <c:pt idx="43929">
                  <c:v>21964.5</c:v>
                </c:pt>
                <c:pt idx="43930">
                  <c:v>21965</c:v>
                </c:pt>
                <c:pt idx="43931">
                  <c:v>21965.5</c:v>
                </c:pt>
                <c:pt idx="43932">
                  <c:v>21966</c:v>
                </c:pt>
                <c:pt idx="43933">
                  <c:v>21966.5</c:v>
                </c:pt>
                <c:pt idx="43934">
                  <c:v>21967</c:v>
                </c:pt>
                <c:pt idx="43935">
                  <c:v>21967.5</c:v>
                </c:pt>
                <c:pt idx="43936">
                  <c:v>21968</c:v>
                </c:pt>
                <c:pt idx="43937">
                  <c:v>21968.5</c:v>
                </c:pt>
                <c:pt idx="43938">
                  <c:v>21969</c:v>
                </c:pt>
                <c:pt idx="43939">
                  <c:v>21969.5</c:v>
                </c:pt>
                <c:pt idx="43940">
                  <c:v>21970</c:v>
                </c:pt>
                <c:pt idx="43941">
                  <c:v>21970.5</c:v>
                </c:pt>
                <c:pt idx="43942">
                  <c:v>21971</c:v>
                </c:pt>
                <c:pt idx="43943">
                  <c:v>21971.5</c:v>
                </c:pt>
                <c:pt idx="43944">
                  <c:v>21972</c:v>
                </c:pt>
                <c:pt idx="43945">
                  <c:v>21972.5</c:v>
                </c:pt>
                <c:pt idx="43946">
                  <c:v>21973</c:v>
                </c:pt>
                <c:pt idx="43947">
                  <c:v>21973.5</c:v>
                </c:pt>
                <c:pt idx="43948">
                  <c:v>21974</c:v>
                </c:pt>
                <c:pt idx="43949">
                  <c:v>21974.5</c:v>
                </c:pt>
                <c:pt idx="43950">
                  <c:v>21975</c:v>
                </c:pt>
                <c:pt idx="43951">
                  <c:v>21975.5</c:v>
                </c:pt>
                <c:pt idx="43952">
                  <c:v>21976</c:v>
                </c:pt>
                <c:pt idx="43953">
                  <c:v>21976.5</c:v>
                </c:pt>
                <c:pt idx="43954">
                  <c:v>21977</c:v>
                </c:pt>
                <c:pt idx="43955">
                  <c:v>21977.5</c:v>
                </c:pt>
                <c:pt idx="43956">
                  <c:v>21978</c:v>
                </c:pt>
                <c:pt idx="43957">
                  <c:v>21978.5</c:v>
                </c:pt>
                <c:pt idx="43958">
                  <c:v>21979</c:v>
                </c:pt>
                <c:pt idx="43959">
                  <c:v>21979.5</c:v>
                </c:pt>
                <c:pt idx="43960">
                  <c:v>21980</c:v>
                </c:pt>
                <c:pt idx="43961">
                  <c:v>21980.5</c:v>
                </c:pt>
                <c:pt idx="43962">
                  <c:v>21981</c:v>
                </c:pt>
                <c:pt idx="43963">
                  <c:v>21981.5</c:v>
                </c:pt>
                <c:pt idx="43964">
                  <c:v>21982</c:v>
                </c:pt>
                <c:pt idx="43965">
                  <c:v>21982.5</c:v>
                </c:pt>
                <c:pt idx="43966">
                  <c:v>21983</c:v>
                </c:pt>
                <c:pt idx="43967">
                  <c:v>21983.5</c:v>
                </c:pt>
                <c:pt idx="43968">
                  <c:v>21984</c:v>
                </c:pt>
                <c:pt idx="43969">
                  <c:v>21984.5</c:v>
                </c:pt>
                <c:pt idx="43970">
                  <c:v>21985</c:v>
                </c:pt>
                <c:pt idx="43971">
                  <c:v>21985.5</c:v>
                </c:pt>
                <c:pt idx="43972">
                  <c:v>21986</c:v>
                </c:pt>
                <c:pt idx="43973">
                  <c:v>21986.5</c:v>
                </c:pt>
                <c:pt idx="43974">
                  <c:v>21987</c:v>
                </c:pt>
                <c:pt idx="43975">
                  <c:v>21987.5</c:v>
                </c:pt>
                <c:pt idx="43976">
                  <c:v>21988</c:v>
                </c:pt>
                <c:pt idx="43977">
                  <c:v>21988.5</c:v>
                </c:pt>
                <c:pt idx="43978">
                  <c:v>21989</c:v>
                </c:pt>
                <c:pt idx="43979">
                  <c:v>21989.5</c:v>
                </c:pt>
                <c:pt idx="43980">
                  <c:v>21990</c:v>
                </c:pt>
                <c:pt idx="43981">
                  <c:v>21990.5</c:v>
                </c:pt>
                <c:pt idx="43982">
                  <c:v>21991</c:v>
                </c:pt>
                <c:pt idx="43983">
                  <c:v>21991.5</c:v>
                </c:pt>
                <c:pt idx="43984">
                  <c:v>21992</c:v>
                </c:pt>
                <c:pt idx="43985">
                  <c:v>21992.5</c:v>
                </c:pt>
                <c:pt idx="43986">
                  <c:v>21993</c:v>
                </c:pt>
                <c:pt idx="43987">
                  <c:v>21993.5</c:v>
                </c:pt>
                <c:pt idx="43988">
                  <c:v>21994</c:v>
                </c:pt>
                <c:pt idx="43989">
                  <c:v>21994.5</c:v>
                </c:pt>
                <c:pt idx="43990">
                  <c:v>21995</c:v>
                </c:pt>
                <c:pt idx="43991">
                  <c:v>21995.5</c:v>
                </c:pt>
                <c:pt idx="43992">
                  <c:v>21996</c:v>
                </c:pt>
                <c:pt idx="43993">
                  <c:v>21996.5</c:v>
                </c:pt>
                <c:pt idx="43994">
                  <c:v>21997</c:v>
                </c:pt>
                <c:pt idx="43995">
                  <c:v>21997.5</c:v>
                </c:pt>
                <c:pt idx="43996">
                  <c:v>21998</c:v>
                </c:pt>
                <c:pt idx="43997">
                  <c:v>21998.5</c:v>
                </c:pt>
                <c:pt idx="43998">
                  <c:v>21999</c:v>
                </c:pt>
                <c:pt idx="43999">
                  <c:v>21999.5</c:v>
                </c:pt>
                <c:pt idx="44000">
                  <c:v>22000</c:v>
                </c:pt>
                <c:pt idx="44001">
                  <c:v>22000.5</c:v>
                </c:pt>
                <c:pt idx="44002">
                  <c:v>22001</c:v>
                </c:pt>
                <c:pt idx="44003">
                  <c:v>22001.5</c:v>
                </c:pt>
                <c:pt idx="44004">
                  <c:v>22002</c:v>
                </c:pt>
                <c:pt idx="44005">
                  <c:v>22002.5</c:v>
                </c:pt>
                <c:pt idx="44006">
                  <c:v>22003</c:v>
                </c:pt>
                <c:pt idx="44007">
                  <c:v>22003.5</c:v>
                </c:pt>
                <c:pt idx="44008">
                  <c:v>22004</c:v>
                </c:pt>
                <c:pt idx="44009">
                  <c:v>22004.5</c:v>
                </c:pt>
                <c:pt idx="44010">
                  <c:v>22005</c:v>
                </c:pt>
                <c:pt idx="44011">
                  <c:v>22005.5</c:v>
                </c:pt>
                <c:pt idx="44012">
                  <c:v>22006</c:v>
                </c:pt>
                <c:pt idx="44013">
                  <c:v>22006.5</c:v>
                </c:pt>
                <c:pt idx="44014">
                  <c:v>22007</c:v>
                </c:pt>
                <c:pt idx="44015">
                  <c:v>22007.5</c:v>
                </c:pt>
                <c:pt idx="44016">
                  <c:v>22008</c:v>
                </c:pt>
                <c:pt idx="44017">
                  <c:v>22008.5</c:v>
                </c:pt>
                <c:pt idx="44018">
                  <c:v>22009</c:v>
                </c:pt>
                <c:pt idx="44019">
                  <c:v>22009.5</c:v>
                </c:pt>
                <c:pt idx="44020">
                  <c:v>22010</c:v>
                </c:pt>
                <c:pt idx="44021">
                  <c:v>22010.5</c:v>
                </c:pt>
                <c:pt idx="44022">
                  <c:v>22011</c:v>
                </c:pt>
                <c:pt idx="44023">
                  <c:v>22011.5</c:v>
                </c:pt>
                <c:pt idx="44024">
                  <c:v>22012</c:v>
                </c:pt>
                <c:pt idx="44025">
                  <c:v>22012.5</c:v>
                </c:pt>
                <c:pt idx="44026">
                  <c:v>22013</c:v>
                </c:pt>
                <c:pt idx="44027">
                  <c:v>22013.5</c:v>
                </c:pt>
                <c:pt idx="44028">
                  <c:v>22014</c:v>
                </c:pt>
                <c:pt idx="44029">
                  <c:v>22014.5</c:v>
                </c:pt>
                <c:pt idx="44030">
                  <c:v>22015</c:v>
                </c:pt>
                <c:pt idx="44031">
                  <c:v>22015.5</c:v>
                </c:pt>
                <c:pt idx="44032">
                  <c:v>22016</c:v>
                </c:pt>
                <c:pt idx="44033">
                  <c:v>22016.5</c:v>
                </c:pt>
                <c:pt idx="44034">
                  <c:v>22017</c:v>
                </c:pt>
                <c:pt idx="44035">
                  <c:v>22017.5</c:v>
                </c:pt>
                <c:pt idx="44036">
                  <c:v>22018</c:v>
                </c:pt>
                <c:pt idx="44037">
                  <c:v>22018.5</c:v>
                </c:pt>
                <c:pt idx="44038">
                  <c:v>22019</c:v>
                </c:pt>
                <c:pt idx="44039">
                  <c:v>22019.5</c:v>
                </c:pt>
                <c:pt idx="44040">
                  <c:v>22020</c:v>
                </c:pt>
                <c:pt idx="44041">
                  <c:v>22020.5</c:v>
                </c:pt>
                <c:pt idx="44042">
                  <c:v>22021</c:v>
                </c:pt>
                <c:pt idx="44043">
                  <c:v>22021.5</c:v>
                </c:pt>
                <c:pt idx="44044">
                  <c:v>22022</c:v>
                </c:pt>
                <c:pt idx="44045">
                  <c:v>22022.5</c:v>
                </c:pt>
                <c:pt idx="44046">
                  <c:v>22023</c:v>
                </c:pt>
                <c:pt idx="44047">
                  <c:v>22023.5</c:v>
                </c:pt>
                <c:pt idx="44048">
                  <c:v>22024</c:v>
                </c:pt>
                <c:pt idx="44049">
                  <c:v>22024.5</c:v>
                </c:pt>
                <c:pt idx="44050">
                  <c:v>22025</c:v>
                </c:pt>
                <c:pt idx="44051">
                  <c:v>22025.5</c:v>
                </c:pt>
                <c:pt idx="44052">
                  <c:v>22026</c:v>
                </c:pt>
                <c:pt idx="44053">
                  <c:v>22026.5</c:v>
                </c:pt>
                <c:pt idx="44054">
                  <c:v>22027</c:v>
                </c:pt>
                <c:pt idx="44055">
                  <c:v>22027.5</c:v>
                </c:pt>
                <c:pt idx="44056">
                  <c:v>22028</c:v>
                </c:pt>
                <c:pt idx="44057">
                  <c:v>22028.5</c:v>
                </c:pt>
                <c:pt idx="44058">
                  <c:v>22029</c:v>
                </c:pt>
                <c:pt idx="44059">
                  <c:v>22029.5</c:v>
                </c:pt>
                <c:pt idx="44060">
                  <c:v>22030</c:v>
                </c:pt>
                <c:pt idx="44061">
                  <c:v>22030.5</c:v>
                </c:pt>
                <c:pt idx="44062">
                  <c:v>22031</c:v>
                </c:pt>
                <c:pt idx="44063">
                  <c:v>22031.5</c:v>
                </c:pt>
                <c:pt idx="44064">
                  <c:v>22032</c:v>
                </c:pt>
                <c:pt idx="44065">
                  <c:v>22032.5</c:v>
                </c:pt>
                <c:pt idx="44066">
                  <c:v>22033</c:v>
                </c:pt>
                <c:pt idx="44067">
                  <c:v>22033.5</c:v>
                </c:pt>
                <c:pt idx="44068">
                  <c:v>22034</c:v>
                </c:pt>
                <c:pt idx="44069">
                  <c:v>22034.5</c:v>
                </c:pt>
                <c:pt idx="44070">
                  <c:v>22035</c:v>
                </c:pt>
                <c:pt idx="44071">
                  <c:v>22035.5</c:v>
                </c:pt>
                <c:pt idx="44072">
                  <c:v>22036</c:v>
                </c:pt>
                <c:pt idx="44073">
                  <c:v>22036.5</c:v>
                </c:pt>
                <c:pt idx="44074">
                  <c:v>22037</c:v>
                </c:pt>
                <c:pt idx="44075">
                  <c:v>22037.5</c:v>
                </c:pt>
                <c:pt idx="44076">
                  <c:v>22038</c:v>
                </c:pt>
                <c:pt idx="44077">
                  <c:v>22038.5</c:v>
                </c:pt>
                <c:pt idx="44078">
                  <c:v>22039</c:v>
                </c:pt>
                <c:pt idx="44079">
                  <c:v>22039.5</c:v>
                </c:pt>
                <c:pt idx="44080">
                  <c:v>22040</c:v>
                </c:pt>
                <c:pt idx="44081">
                  <c:v>22040.5</c:v>
                </c:pt>
                <c:pt idx="44082">
                  <c:v>22041</c:v>
                </c:pt>
                <c:pt idx="44083">
                  <c:v>22041.5</c:v>
                </c:pt>
                <c:pt idx="44084">
                  <c:v>22042</c:v>
                </c:pt>
                <c:pt idx="44085">
                  <c:v>22042.5</c:v>
                </c:pt>
                <c:pt idx="44086">
                  <c:v>22043</c:v>
                </c:pt>
                <c:pt idx="44087">
                  <c:v>22043.5</c:v>
                </c:pt>
                <c:pt idx="44088">
                  <c:v>22044</c:v>
                </c:pt>
                <c:pt idx="44089">
                  <c:v>22044.5</c:v>
                </c:pt>
                <c:pt idx="44090">
                  <c:v>22045</c:v>
                </c:pt>
                <c:pt idx="44091">
                  <c:v>22045.5</c:v>
                </c:pt>
                <c:pt idx="44092">
                  <c:v>22046</c:v>
                </c:pt>
                <c:pt idx="44093">
                  <c:v>22046.5</c:v>
                </c:pt>
                <c:pt idx="44094">
                  <c:v>22047</c:v>
                </c:pt>
                <c:pt idx="44095">
                  <c:v>22047.5</c:v>
                </c:pt>
                <c:pt idx="44096">
                  <c:v>22048</c:v>
                </c:pt>
                <c:pt idx="44097">
                  <c:v>22048.5</c:v>
                </c:pt>
                <c:pt idx="44098">
                  <c:v>22049</c:v>
                </c:pt>
                <c:pt idx="44099">
                  <c:v>22049.5</c:v>
                </c:pt>
                <c:pt idx="44100">
                  <c:v>22050</c:v>
                </c:pt>
                <c:pt idx="44101">
                  <c:v>22050.5</c:v>
                </c:pt>
                <c:pt idx="44102">
                  <c:v>22051</c:v>
                </c:pt>
                <c:pt idx="44103">
                  <c:v>22051.5</c:v>
                </c:pt>
                <c:pt idx="44104">
                  <c:v>22052</c:v>
                </c:pt>
                <c:pt idx="44105">
                  <c:v>22052.5</c:v>
                </c:pt>
                <c:pt idx="44106">
                  <c:v>22053</c:v>
                </c:pt>
                <c:pt idx="44107">
                  <c:v>22053.5</c:v>
                </c:pt>
                <c:pt idx="44108">
                  <c:v>22054</c:v>
                </c:pt>
                <c:pt idx="44109">
                  <c:v>22054.5</c:v>
                </c:pt>
                <c:pt idx="44110">
                  <c:v>22055</c:v>
                </c:pt>
                <c:pt idx="44111">
                  <c:v>22055.5</c:v>
                </c:pt>
                <c:pt idx="44112">
                  <c:v>22056</c:v>
                </c:pt>
                <c:pt idx="44113">
                  <c:v>22056.5</c:v>
                </c:pt>
                <c:pt idx="44114">
                  <c:v>22057</c:v>
                </c:pt>
                <c:pt idx="44115">
                  <c:v>22057.5</c:v>
                </c:pt>
                <c:pt idx="44116">
                  <c:v>22058</c:v>
                </c:pt>
                <c:pt idx="44117">
                  <c:v>22058.5</c:v>
                </c:pt>
                <c:pt idx="44118">
                  <c:v>22059</c:v>
                </c:pt>
                <c:pt idx="44119">
                  <c:v>22059.5</c:v>
                </c:pt>
                <c:pt idx="44120">
                  <c:v>22060</c:v>
                </c:pt>
                <c:pt idx="44121">
                  <c:v>22060.5</c:v>
                </c:pt>
                <c:pt idx="44122">
                  <c:v>22061</c:v>
                </c:pt>
                <c:pt idx="44123">
                  <c:v>22061.5</c:v>
                </c:pt>
                <c:pt idx="44124">
                  <c:v>22062</c:v>
                </c:pt>
                <c:pt idx="44125">
                  <c:v>22062.5</c:v>
                </c:pt>
                <c:pt idx="44126">
                  <c:v>22063</c:v>
                </c:pt>
                <c:pt idx="44127">
                  <c:v>22063.5</c:v>
                </c:pt>
                <c:pt idx="44128">
                  <c:v>22064</c:v>
                </c:pt>
                <c:pt idx="44129">
                  <c:v>22064.5</c:v>
                </c:pt>
                <c:pt idx="44130">
                  <c:v>22065</c:v>
                </c:pt>
                <c:pt idx="44131">
                  <c:v>22065.5</c:v>
                </c:pt>
                <c:pt idx="44132">
                  <c:v>22066</c:v>
                </c:pt>
                <c:pt idx="44133">
                  <c:v>22066.5</c:v>
                </c:pt>
                <c:pt idx="44134">
                  <c:v>22067</c:v>
                </c:pt>
                <c:pt idx="44135">
                  <c:v>22067.5</c:v>
                </c:pt>
                <c:pt idx="44136">
                  <c:v>22068</c:v>
                </c:pt>
                <c:pt idx="44137">
                  <c:v>22068.5</c:v>
                </c:pt>
                <c:pt idx="44138">
                  <c:v>22069</c:v>
                </c:pt>
                <c:pt idx="44139">
                  <c:v>22069.5</c:v>
                </c:pt>
                <c:pt idx="44140">
                  <c:v>22070</c:v>
                </c:pt>
                <c:pt idx="44141">
                  <c:v>22070.5</c:v>
                </c:pt>
                <c:pt idx="44142">
                  <c:v>22071</c:v>
                </c:pt>
                <c:pt idx="44143">
                  <c:v>22071.5</c:v>
                </c:pt>
                <c:pt idx="44144">
                  <c:v>22072</c:v>
                </c:pt>
                <c:pt idx="44145">
                  <c:v>22072.5</c:v>
                </c:pt>
                <c:pt idx="44146">
                  <c:v>22073</c:v>
                </c:pt>
                <c:pt idx="44147">
                  <c:v>22073.5</c:v>
                </c:pt>
                <c:pt idx="44148">
                  <c:v>22074</c:v>
                </c:pt>
                <c:pt idx="44149">
                  <c:v>22074.5</c:v>
                </c:pt>
                <c:pt idx="44150">
                  <c:v>22075</c:v>
                </c:pt>
                <c:pt idx="44151">
                  <c:v>22075.5</c:v>
                </c:pt>
                <c:pt idx="44152">
                  <c:v>22076</c:v>
                </c:pt>
                <c:pt idx="44153">
                  <c:v>22076.5</c:v>
                </c:pt>
                <c:pt idx="44154">
                  <c:v>22077</c:v>
                </c:pt>
                <c:pt idx="44155">
                  <c:v>22077.5</c:v>
                </c:pt>
                <c:pt idx="44156">
                  <c:v>22078</c:v>
                </c:pt>
                <c:pt idx="44157">
                  <c:v>22078.5</c:v>
                </c:pt>
                <c:pt idx="44158">
                  <c:v>22079</c:v>
                </c:pt>
                <c:pt idx="44159">
                  <c:v>22079.5</c:v>
                </c:pt>
                <c:pt idx="44160">
                  <c:v>22080</c:v>
                </c:pt>
                <c:pt idx="44161">
                  <c:v>22080.5</c:v>
                </c:pt>
                <c:pt idx="44162">
                  <c:v>22081</c:v>
                </c:pt>
                <c:pt idx="44163">
                  <c:v>22081.5</c:v>
                </c:pt>
                <c:pt idx="44164">
                  <c:v>22082</c:v>
                </c:pt>
                <c:pt idx="44165">
                  <c:v>22082.5</c:v>
                </c:pt>
                <c:pt idx="44166">
                  <c:v>22083</c:v>
                </c:pt>
                <c:pt idx="44167">
                  <c:v>22083.5</c:v>
                </c:pt>
                <c:pt idx="44168">
                  <c:v>22084</c:v>
                </c:pt>
                <c:pt idx="44169">
                  <c:v>22084.5</c:v>
                </c:pt>
                <c:pt idx="44170">
                  <c:v>22085</c:v>
                </c:pt>
                <c:pt idx="44171">
                  <c:v>22085.5</c:v>
                </c:pt>
                <c:pt idx="44172">
                  <c:v>22086</c:v>
                </c:pt>
                <c:pt idx="44173">
                  <c:v>22086.5</c:v>
                </c:pt>
                <c:pt idx="44174">
                  <c:v>22087</c:v>
                </c:pt>
                <c:pt idx="44175">
                  <c:v>22087.5</c:v>
                </c:pt>
                <c:pt idx="44176">
                  <c:v>22088</c:v>
                </c:pt>
                <c:pt idx="44177">
                  <c:v>22088.5</c:v>
                </c:pt>
                <c:pt idx="44178">
                  <c:v>22089</c:v>
                </c:pt>
                <c:pt idx="44179">
                  <c:v>22089.5</c:v>
                </c:pt>
                <c:pt idx="44180">
                  <c:v>22090</c:v>
                </c:pt>
                <c:pt idx="44181">
                  <c:v>22090.5</c:v>
                </c:pt>
                <c:pt idx="44182">
                  <c:v>22091</c:v>
                </c:pt>
                <c:pt idx="44183">
                  <c:v>22091.5</c:v>
                </c:pt>
                <c:pt idx="44184">
                  <c:v>22092</c:v>
                </c:pt>
                <c:pt idx="44185">
                  <c:v>22092.5</c:v>
                </c:pt>
                <c:pt idx="44186">
                  <c:v>22093</c:v>
                </c:pt>
                <c:pt idx="44187">
                  <c:v>22093.5</c:v>
                </c:pt>
                <c:pt idx="44188">
                  <c:v>22094</c:v>
                </c:pt>
                <c:pt idx="44189">
                  <c:v>22094.5</c:v>
                </c:pt>
                <c:pt idx="44190">
                  <c:v>22095</c:v>
                </c:pt>
                <c:pt idx="44191">
                  <c:v>22095.5</c:v>
                </c:pt>
                <c:pt idx="44192">
                  <c:v>22096</c:v>
                </c:pt>
                <c:pt idx="44193">
                  <c:v>22096.5</c:v>
                </c:pt>
                <c:pt idx="44194">
                  <c:v>22097</c:v>
                </c:pt>
                <c:pt idx="44195">
                  <c:v>22097.5</c:v>
                </c:pt>
                <c:pt idx="44196">
                  <c:v>22098</c:v>
                </c:pt>
                <c:pt idx="44197">
                  <c:v>22098.5</c:v>
                </c:pt>
                <c:pt idx="44198">
                  <c:v>22099</c:v>
                </c:pt>
                <c:pt idx="44199">
                  <c:v>22099.5</c:v>
                </c:pt>
                <c:pt idx="44200">
                  <c:v>22100</c:v>
                </c:pt>
                <c:pt idx="44201">
                  <c:v>22100.5</c:v>
                </c:pt>
                <c:pt idx="44202">
                  <c:v>22101</c:v>
                </c:pt>
                <c:pt idx="44203">
                  <c:v>22101.5</c:v>
                </c:pt>
                <c:pt idx="44204">
                  <c:v>22102</c:v>
                </c:pt>
                <c:pt idx="44205">
                  <c:v>22102.5</c:v>
                </c:pt>
                <c:pt idx="44206">
                  <c:v>22103</c:v>
                </c:pt>
                <c:pt idx="44207">
                  <c:v>22103.5</c:v>
                </c:pt>
                <c:pt idx="44208">
                  <c:v>22104</c:v>
                </c:pt>
                <c:pt idx="44209">
                  <c:v>22104.5</c:v>
                </c:pt>
                <c:pt idx="44210">
                  <c:v>22105</c:v>
                </c:pt>
                <c:pt idx="44211">
                  <c:v>22105.5</c:v>
                </c:pt>
                <c:pt idx="44212">
                  <c:v>22106</c:v>
                </c:pt>
                <c:pt idx="44213">
                  <c:v>22106.5</c:v>
                </c:pt>
                <c:pt idx="44214">
                  <c:v>22107</c:v>
                </c:pt>
                <c:pt idx="44215">
                  <c:v>22107.5</c:v>
                </c:pt>
                <c:pt idx="44216">
                  <c:v>22108</c:v>
                </c:pt>
                <c:pt idx="44217">
                  <c:v>22108.5</c:v>
                </c:pt>
                <c:pt idx="44218">
                  <c:v>22109</c:v>
                </c:pt>
                <c:pt idx="44219">
                  <c:v>22109.5</c:v>
                </c:pt>
                <c:pt idx="44220">
                  <c:v>22110</c:v>
                </c:pt>
                <c:pt idx="44221">
                  <c:v>22110.5</c:v>
                </c:pt>
                <c:pt idx="44222">
                  <c:v>22111</c:v>
                </c:pt>
                <c:pt idx="44223">
                  <c:v>22111.5</c:v>
                </c:pt>
                <c:pt idx="44224">
                  <c:v>22112</c:v>
                </c:pt>
                <c:pt idx="44225">
                  <c:v>22112.5</c:v>
                </c:pt>
                <c:pt idx="44226">
                  <c:v>22113</c:v>
                </c:pt>
                <c:pt idx="44227">
                  <c:v>22113.5</c:v>
                </c:pt>
                <c:pt idx="44228">
                  <c:v>22114</c:v>
                </c:pt>
                <c:pt idx="44229">
                  <c:v>22114.5</c:v>
                </c:pt>
                <c:pt idx="44230">
                  <c:v>22115</c:v>
                </c:pt>
                <c:pt idx="44231">
                  <c:v>22115.5</c:v>
                </c:pt>
                <c:pt idx="44232">
                  <c:v>22116</c:v>
                </c:pt>
                <c:pt idx="44233">
                  <c:v>22116.5</c:v>
                </c:pt>
                <c:pt idx="44234">
                  <c:v>22117</c:v>
                </c:pt>
                <c:pt idx="44235">
                  <c:v>22117.5</c:v>
                </c:pt>
                <c:pt idx="44236">
                  <c:v>22118</c:v>
                </c:pt>
                <c:pt idx="44237">
                  <c:v>22118.5</c:v>
                </c:pt>
                <c:pt idx="44238">
                  <c:v>22119</c:v>
                </c:pt>
                <c:pt idx="44239">
                  <c:v>22119.5</c:v>
                </c:pt>
                <c:pt idx="44240">
                  <c:v>22120</c:v>
                </c:pt>
                <c:pt idx="44241">
                  <c:v>22120.5</c:v>
                </c:pt>
                <c:pt idx="44242">
                  <c:v>22121</c:v>
                </c:pt>
                <c:pt idx="44243">
                  <c:v>22121.5</c:v>
                </c:pt>
                <c:pt idx="44244">
                  <c:v>22122</c:v>
                </c:pt>
                <c:pt idx="44245">
                  <c:v>22122.5</c:v>
                </c:pt>
                <c:pt idx="44246">
                  <c:v>22123</c:v>
                </c:pt>
                <c:pt idx="44247">
                  <c:v>22123.5</c:v>
                </c:pt>
                <c:pt idx="44248">
                  <c:v>22124</c:v>
                </c:pt>
                <c:pt idx="44249">
                  <c:v>22124.5</c:v>
                </c:pt>
                <c:pt idx="44250">
                  <c:v>22125</c:v>
                </c:pt>
                <c:pt idx="44251">
                  <c:v>22125.5</c:v>
                </c:pt>
                <c:pt idx="44252">
                  <c:v>22126</c:v>
                </c:pt>
                <c:pt idx="44253">
                  <c:v>22126.5</c:v>
                </c:pt>
                <c:pt idx="44254">
                  <c:v>22127</c:v>
                </c:pt>
                <c:pt idx="44255">
                  <c:v>22127.5</c:v>
                </c:pt>
                <c:pt idx="44256">
                  <c:v>22128</c:v>
                </c:pt>
                <c:pt idx="44257">
                  <c:v>22128.5</c:v>
                </c:pt>
                <c:pt idx="44258">
                  <c:v>22129</c:v>
                </c:pt>
                <c:pt idx="44259">
                  <c:v>22129.5</c:v>
                </c:pt>
                <c:pt idx="44260">
                  <c:v>22130</c:v>
                </c:pt>
                <c:pt idx="44261">
                  <c:v>22130.5</c:v>
                </c:pt>
                <c:pt idx="44262">
                  <c:v>22131</c:v>
                </c:pt>
                <c:pt idx="44263">
                  <c:v>22131.5</c:v>
                </c:pt>
                <c:pt idx="44264">
                  <c:v>22132</c:v>
                </c:pt>
                <c:pt idx="44265">
                  <c:v>22132.5</c:v>
                </c:pt>
                <c:pt idx="44266">
                  <c:v>22133</c:v>
                </c:pt>
                <c:pt idx="44267">
                  <c:v>22133.5</c:v>
                </c:pt>
                <c:pt idx="44268">
                  <c:v>22134</c:v>
                </c:pt>
                <c:pt idx="44269">
                  <c:v>22134.5</c:v>
                </c:pt>
                <c:pt idx="44270">
                  <c:v>22135</c:v>
                </c:pt>
                <c:pt idx="44271">
                  <c:v>22135.5</c:v>
                </c:pt>
                <c:pt idx="44272">
                  <c:v>22136</c:v>
                </c:pt>
                <c:pt idx="44273">
                  <c:v>22136.5</c:v>
                </c:pt>
                <c:pt idx="44274">
                  <c:v>22137</c:v>
                </c:pt>
                <c:pt idx="44275">
                  <c:v>22137.5</c:v>
                </c:pt>
                <c:pt idx="44276">
                  <c:v>22138</c:v>
                </c:pt>
                <c:pt idx="44277">
                  <c:v>22138.5</c:v>
                </c:pt>
                <c:pt idx="44278">
                  <c:v>22139</c:v>
                </c:pt>
                <c:pt idx="44279">
                  <c:v>22139.5</c:v>
                </c:pt>
                <c:pt idx="44280">
                  <c:v>22140</c:v>
                </c:pt>
                <c:pt idx="44281">
                  <c:v>22140.5</c:v>
                </c:pt>
                <c:pt idx="44282">
                  <c:v>22141</c:v>
                </c:pt>
                <c:pt idx="44283">
                  <c:v>22141.5</c:v>
                </c:pt>
                <c:pt idx="44284">
                  <c:v>22142</c:v>
                </c:pt>
                <c:pt idx="44285">
                  <c:v>22142.5</c:v>
                </c:pt>
                <c:pt idx="44286">
                  <c:v>22143</c:v>
                </c:pt>
                <c:pt idx="44287">
                  <c:v>22143.5</c:v>
                </c:pt>
                <c:pt idx="44288">
                  <c:v>22144</c:v>
                </c:pt>
                <c:pt idx="44289">
                  <c:v>22144.5</c:v>
                </c:pt>
                <c:pt idx="44290">
                  <c:v>22145</c:v>
                </c:pt>
                <c:pt idx="44291">
                  <c:v>22145.5</c:v>
                </c:pt>
                <c:pt idx="44292">
                  <c:v>22146</c:v>
                </c:pt>
                <c:pt idx="44293">
                  <c:v>22146.5</c:v>
                </c:pt>
                <c:pt idx="44294">
                  <c:v>22147</c:v>
                </c:pt>
                <c:pt idx="44295">
                  <c:v>22147.5</c:v>
                </c:pt>
                <c:pt idx="44296">
                  <c:v>22148</c:v>
                </c:pt>
                <c:pt idx="44297">
                  <c:v>22148.5</c:v>
                </c:pt>
                <c:pt idx="44298">
                  <c:v>22149</c:v>
                </c:pt>
                <c:pt idx="44299">
                  <c:v>22149.5</c:v>
                </c:pt>
                <c:pt idx="44300">
                  <c:v>22150</c:v>
                </c:pt>
                <c:pt idx="44301">
                  <c:v>22150.5</c:v>
                </c:pt>
                <c:pt idx="44302">
                  <c:v>22151</c:v>
                </c:pt>
                <c:pt idx="44303">
                  <c:v>22151.5</c:v>
                </c:pt>
                <c:pt idx="44304">
                  <c:v>22152</c:v>
                </c:pt>
                <c:pt idx="44305">
                  <c:v>22152.5</c:v>
                </c:pt>
                <c:pt idx="44306">
                  <c:v>22153</c:v>
                </c:pt>
                <c:pt idx="44307">
                  <c:v>22153.5</c:v>
                </c:pt>
                <c:pt idx="44308">
                  <c:v>22154</c:v>
                </c:pt>
                <c:pt idx="44309">
                  <c:v>22154.5</c:v>
                </c:pt>
                <c:pt idx="44310">
                  <c:v>22155</c:v>
                </c:pt>
                <c:pt idx="44311">
                  <c:v>22155.5</c:v>
                </c:pt>
                <c:pt idx="44312">
                  <c:v>22156</c:v>
                </c:pt>
                <c:pt idx="44313">
                  <c:v>22156.5</c:v>
                </c:pt>
                <c:pt idx="44314">
                  <c:v>22157</c:v>
                </c:pt>
                <c:pt idx="44315">
                  <c:v>22157.5</c:v>
                </c:pt>
                <c:pt idx="44316">
                  <c:v>22158</c:v>
                </c:pt>
                <c:pt idx="44317">
                  <c:v>22158.5</c:v>
                </c:pt>
                <c:pt idx="44318">
                  <c:v>22159</c:v>
                </c:pt>
                <c:pt idx="44319">
                  <c:v>22159.5</c:v>
                </c:pt>
                <c:pt idx="44320">
                  <c:v>22160</c:v>
                </c:pt>
                <c:pt idx="44321">
                  <c:v>22160.5</c:v>
                </c:pt>
                <c:pt idx="44322">
                  <c:v>22161</c:v>
                </c:pt>
                <c:pt idx="44323">
                  <c:v>22161.5</c:v>
                </c:pt>
                <c:pt idx="44324">
                  <c:v>22162</c:v>
                </c:pt>
                <c:pt idx="44325">
                  <c:v>22162.5</c:v>
                </c:pt>
                <c:pt idx="44326">
                  <c:v>22163</c:v>
                </c:pt>
                <c:pt idx="44327">
                  <c:v>22163.5</c:v>
                </c:pt>
                <c:pt idx="44328">
                  <c:v>22164</c:v>
                </c:pt>
                <c:pt idx="44329">
                  <c:v>22164.5</c:v>
                </c:pt>
                <c:pt idx="44330">
                  <c:v>22165</c:v>
                </c:pt>
                <c:pt idx="44331">
                  <c:v>22165.5</c:v>
                </c:pt>
                <c:pt idx="44332">
                  <c:v>22166</c:v>
                </c:pt>
                <c:pt idx="44333">
                  <c:v>22166.5</c:v>
                </c:pt>
                <c:pt idx="44334">
                  <c:v>22167</c:v>
                </c:pt>
                <c:pt idx="44335">
                  <c:v>22167.5</c:v>
                </c:pt>
                <c:pt idx="44336">
                  <c:v>22168</c:v>
                </c:pt>
                <c:pt idx="44337">
                  <c:v>22168.5</c:v>
                </c:pt>
                <c:pt idx="44338">
                  <c:v>22169</c:v>
                </c:pt>
                <c:pt idx="44339">
                  <c:v>22169.5</c:v>
                </c:pt>
                <c:pt idx="44340">
                  <c:v>22170</c:v>
                </c:pt>
                <c:pt idx="44341">
                  <c:v>22170.5</c:v>
                </c:pt>
                <c:pt idx="44342">
                  <c:v>22171</c:v>
                </c:pt>
                <c:pt idx="44343">
                  <c:v>22171.5</c:v>
                </c:pt>
                <c:pt idx="44344">
                  <c:v>22172</c:v>
                </c:pt>
                <c:pt idx="44345">
                  <c:v>22172.5</c:v>
                </c:pt>
                <c:pt idx="44346">
                  <c:v>22173</c:v>
                </c:pt>
                <c:pt idx="44347">
                  <c:v>22173.5</c:v>
                </c:pt>
                <c:pt idx="44348">
                  <c:v>22174</c:v>
                </c:pt>
                <c:pt idx="44349">
                  <c:v>22174.5</c:v>
                </c:pt>
                <c:pt idx="44350">
                  <c:v>22175</c:v>
                </c:pt>
                <c:pt idx="44351">
                  <c:v>22175.5</c:v>
                </c:pt>
                <c:pt idx="44352">
                  <c:v>22176</c:v>
                </c:pt>
                <c:pt idx="44353">
                  <c:v>22176.5</c:v>
                </c:pt>
                <c:pt idx="44354">
                  <c:v>22177</c:v>
                </c:pt>
                <c:pt idx="44355">
                  <c:v>22177.5</c:v>
                </c:pt>
                <c:pt idx="44356">
                  <c:v>22178</c:v>
                </c:pt>
                <c:pt idx="44357">
                  <c:v>22178.5</c:v>
                </c:pt>
                <c:pt idx="44358">
                  <c:v>22179</c:v>
                </c:pt>
                <c:pt idx="44359">
                  <c:v>22179.5</c:v>
                </c:pt>
                <c:pt idx="44360">
                  <c:v>22180</c:v>
                </c:pt>
                <c:pt idx="44361">
                  <c:v>22180.5</c:v>
                </c:pt>
                <c:pt idx="44362">
                  <c:v>22181</c:v>
                </c:pt>
                <c:pt idx="44363">
                  <c:v>22181.5</c:v>
                </c:pt>
                <c:pt idx="44364">
                  <c:v>22182</c:v>
                </c:pt>
                <c:pt idx="44365">
                  <c:v>22182.5</c:v>
                </c:pt>
                <c:pt idx="44366">
                  <c:v>22183</c:v>
                </c:pt>
                <c:pt idx="44367">
                  <c:v>22183.5</c:v>
                </c:pt>
                <c:pt idx="44368">
                  <c:v>22184</c:v>
                </c:pt>
                <c:pt idx="44369">
                  <c:v>22184.5</c:v>
                </c:pt>
                <c:pt idx="44370">
                  <c:v>22185</c:v>
                </c:pt>
                <c:pt idx="44371">
                  <c:v>22185.5</c:v>
                </c:pt>
                <c:pt idx="44372">
                  <c:v>22186</c:v>
                </c:pt>
                <c:pt idx="44373">
                  <c:v>22186.5</c:v>
                </c:pt>
                <c:pt idx="44374">
                  <c:v>22187</c:v>
                </c:pt>
                <c:pt idx="44375">
                  <c:v>22187.5</c:v>
                </c:pt>
                <c:pt idx="44376">
                  <c:v>22188</c:v>
                </c:pt>
                <c:pt idx="44377">
                  <c:v>22188.5</c:v>
                </c:pt>
                <c:pt idx="44378">
                  <c:v>22189</c:v>
                </c:pt>
                <c:pt idx="44379">
                  <c:v>22189.5</c:v>
                </c:pt>
                <c:pt idx="44380">
                  <c:v>22190</c:v>
                </c:pt>
                <c:pt idx="44381">
                  <c:v>22190.5</c:v>
                </c:pt>
                <c:pt idx="44382">
                  <c:v>22191</c:v>
                </c:pt>
                <c:pt idx="44383">
                  <c:v>22191.5</c:v>
                </c:pt>
                <c:pt idx="44384">
                  <c:v>22192</c:v>
                </c:pt>
                <c:pt idx="44385">
                  <c:v>22192.5</c:v>
                </c:pt>
                <c:pt idx="44386">
                  <c:v>22193</c:v>
                </c:pt>
                <c:pt idx="44387">
                  <c:v>22193.5</c:v>
                </c:pt>
                <c:pt idx="44388">
                  <c:v>22194</c:v>
                </c:pt>
                <c:pt idx="44389">
                  <c:v>22194.5</c:v>
                </c:pt>
                <c:pt idx="44390">
                  <c:v>22195</c:v>
                </c:pt>
                <c:pt idx="44391">
                  <c:v>22195.5</c:v>
                </c:pt>
                <c:pt idx="44392">
                  <c:v>22196</c:v>
                </c:pt>
                <c:pt idx="44393">
                  <c:v>22196.5</c:v>
                </c:pt>
                <c:pt idx="44394">
                  <c:v>22197</c:v>
                </c:pt>
                <c:pt idx="44395">
                  <c:v>22197.5</c:v>
                </c:pt>
                <c:pt idx="44396">
                  <c:v>22198</c:v>
                </c:pt>
                <c:pt idx="44397">
                  <c:v>22198.5</c:v>
                </c:pt>
                <c:pt idx="44398">
                  <c:v>22199</c:v>
                </c:pt>
                <c:pt idx="44399">
                  <c:v>22199.5</c:v>
                </c:pt>
                <c:pt idx="44400">
                  <c:v>22200</c:v>
                </c:pt>
                <c:pt idx="44401">
                  <c:v>22200.5</c:v>
                </c:pt>
                <c:pt idx="44402">
                  <c:v>22201</c:v>
                </c:pt>
                <c:pt idx="44403">
                  <c:v>22201.5</c:v>
                </c:pt>
                <c:pt idx="44404">
                  <c:v>22202</c:v>
                </c:pt>
                <c:pt idx="44405">
                  <c:v>22202.5</c:v>
                </c:pt>
                <c:pt idx="44406">
                  <c:v>22203</c:v>
                </c:pt>
                <c:pt idx="44407">
                  <c:v>22203.5</c:v>
                </c:pt>
                <c:pt idx="44408">
                  <c:v>22204</c:v>
                </c:pt>
                <c:pt idx="44409">
                  <c:v>22204.5</c:v>
                </c:pt>
                <c:pt idx="44410">
                  <c:v>22205</c:v>
                </c:pt>
                <c:pt idx="44411">
                  <c:v>22205.5</c:v>
                </c:pt>
                <c:pt idx="44412">
                  <c:v>22206</c:v>
                </c:pt>
                <c:pt idx="44413">
                  <c:v>22206.5</c:v>
                </c:pt>
                <c:pt idx="44414">
                  <c:v>22207</c:v>
                </c:pt>
                <c:pt idx="44415">
                  <c:v>22207.5</c:v>
                </c:pt>
                <c:pt idx="44416">
                  <c:v>22208</c:v>
                </c:pt>
                <c:pt idx="44417">
                  <c:v>22208.5</c:v>
                </c:pt>
                <c:pt idx="44418">
                  <c:v>22209</c:v>
                </c:pt>
                <c:pt idx="44419">
                  <c:v>22209.5</c:v>
                </c:pt>
                <c:pt idx="44420">
                  <c:v>22210</c:v>
                </c:pt>
                <c:pt idx="44421">
                  <c:v>22210.5</c:v>
                </c:pt>
                <c:pt idx="44422">
                  <c:v>22211</c:v>
                </c:pt>
                <c:pt idx="44423">
                  <c:v>22211.5</c:v>
                </c:pt>
                <c:pt idx="44424">
                  <c:v>22212</c:v>
                </c:pt>
                <c:pt idx="44425">
                  <c:v>22212.5</c:v>
                </c:pt>
                <c:pt idx="44426">
                  <c:v>22213</c:v>
                </c:pt>
                <c:pt idx="44427">
                  <c:v>22213.5</c:v>
                </c:pt>
                <c:pt idx="44428">
                  <c:v>22214</c:v>
                </c:pt>
                <c:pt idx="44429">
                  <c:v>22214.5</c:v>
                </c:pt>
                <c:pt idx="44430">
                  <c:v>22215</c:v>
                </c:pt>
                <c:pt idx="44431">
                  <c:v>22215.5</c:v>
                </c:pt>
                <c:pt idx="44432">
                  <c:v>22216</c:v>
                </c:pt>
                <c:pt idx="44433">
                  <c:v>22216.5</c:v>
                </c:pt>
                <c:pt idx="44434">
                  <c:v>22217</c:v>
                </c:pt>
                <c:pt idx="44435">
                  <c:v>22217.5</c:v>
                </c:pt>
                <c:pt idx="44436">
                  <c:v>22218</c:v>
                </c:pt>
                <c:pt idx="44437">
                  <c:v>22218.5</c:v>
                </c:pt>
                <c:pt idx="44438">
                  <c:v>22219</c:v>
                </c:pt>
                <c:pt idx="44439">
                  <c:v>22219.5</c:v>
                </c:pt>
                <c:pt idx="44440">
                  <c:v>22220</c:v>
                </c:pt>
                <c:pt idx="44441">
                  <c:v>22220.5</c:v>
                </c:pt>
                <c:pt idx="44442">
                  <c:v>22221</c:v>
                </c:pt>
                <c:pt idx="44443">
                  <c:v>22221.5</c:v>
                </c:pt>
                <c:pt idx="44444">
                  <c:v>22222</c:v>
                </c:pt>
                <c:pt idx="44445">
                  <c:v>22222.5</c:v>
                </c:pt>
                <c:pt idx="44446">
                  <c:v>22223</c:v>
                </c:pt>
                <c:pt idx="44447">
                  <c:v>22223.5</c:v>
                </c:pt>
                <c:pt idx="44448">
                  <c:v>22224</c:v>
                </c:pt>
                <c:pt idx="44449">
                  <c:v>22224.5</c:v>
                </c:pt>
                <c:pt idx="44450">
                  <c:v>22225</c:v>
                </c:pt>
                <c:pt idx="44451">
                  <c:v>22225.5</c:v>
                </c:pt>
                <c:pt idx="44452">
                  <c:v>22226</c:v>
                </c:pt>
                <c:pt idx="44453">
                  <c:v>22226.5</c:v>
                </c:pt>
                <c:pt idx="44454">
                  <c:v>22227</c:v>
                </c:pt>
                <c:pt idx="44455">
                  <c:v>22227.5</c:v>
                </c:pt>
                <c:pt idx="44456">
                  <c:v>22228</c:v>
                </c:pt>
                <c:pt idx="44457">
                  <c:v>22228.5</c:v>
                </c:pt>
                <c:pt idx="44458">
                  <c:v>22229</c:v>
                </c:pt>
                <c:pt idx="44459">
                  <c:v>22229.5</c:v>
                </c:pt>
                <c:pt idx="44460">
                  <c:v>22230</c:v>
                </c:pt>
                <c:pt idx="44461">
                  <c:v>22230.5</c:v>
                </c:pt>
                <c:pt idx="44462">
                  <c:v>22231</c:v>
                </c:pt>
                <c:pt idx="44463">
                  <c:v>22231.5</c:v>
                </c:pt>
                <c:pt idx="44464">
                  <c:v>22232</c:v>
                </c:pt>
                <c:pt idx="44465">
                  <c:v>22232.5</c:v>
                </c:pt>
                <c:pt idx="44466">
                  <c:v>22233</c:v>
                </c:pt>
                <c:pt idx="44467">
                  <c:v>22233.5</c:v>
                </c:pt>
                <c:pt idx="44468">
                  <c:v>22234</c:v>
                </c:pt>
                <c:pt idx="44469">
                  <c:v>22234.5</c:v>
                </c:pt>
                <c:pt idx="44470">
                  <c:v>22235</c:v>
                </c:pt>
                <c:pt idx="44471">
                  <c:v>22235.5</c:v>
                </c:pt>
                <c:pt idx="44472">
                  <c:v>22236</c:v>
                </c:pt>
                <c:pt idx="44473">
                  <c:v>22236.5</c:v>
                </c:pt>
                <c:pt idx="44474">
                  <c:v>22237</c:v>
                </c:pt>
                <c:pt idx="44475">
                  <c:v>22237.5</c:v>
                </c:pt>
                <c:pt idx="44476">
                  <c:v>22238</c:v>
                </c:pt>
                <c:pt idx="44477">
                  <c:v>22238.5</c:v>
                </c:pt>
                <c:pt idx="44478">
                  <c:v>22239</c:v>
                </c:pt>
                <c:pt idx="44479">
                  <c:v>22239.5</c:v>
                </c:pt>
                <c:pt idx="44480">
                  <c:v>22240</c:v>
                </c:pt>
                <c:pt idx="44481">
                  <c:v>22240.5</c:v>
                </c:pt>
                <c:pt idx="44482">
                  <c:v>22241</c:v>
                </c:pt>
                <c:pt idx="44483">
                  <c:v>22241.5</c:v>
                </c:pt>
                <c:pt idx="44484">
                  <c:v>22242</c:v>
                </c:pt>
                <c:pt idx="44485">
                  <c:v>22242.5</c:v>
                </c:pt>
                <c:pt idx="44486">
                  <c:v>22243</c:v>
                </c:pt>
                <c:pt idx="44487">
                  <c:v>22243.5</c:v>
                </c:pt>
                <c:pt idx="44488">
                  <c:v>22244</c:v>
                </c:pt>
                <c:pt idx="44489">
                  <c:v>22244.5</c:v>
                </c:pt>
                <c:pt idx="44490">
                  <c:v>22245</c:v>
                </c:pt>
                <c:pt idx="44491">
                  <c:v>22245.5</c:v>
                </c:pt>
                <c:pt idx="44492">
                  <c:v>22246</c:v>
                </c:pt>
                <c:pt idx="44493">
                  <c:v>22246.5</c:v>
                </c:pt>
                <c:pt idx="44494">
                  <c:v>22247</c:v>
                </c:pt>
                <c:pt idx="44495">
                  <c:v>22247.5</c:v>
                </c:pt>
                <c:pt idx="44496">
                  <c:v>22248</c:v>
                </c:pt>
                <c:pt idx="44497">
                  <c:v>22248.5</c:v>
                </c:pt>
                <c:pt idx="44498">
                  <c:v>22249</c:v>
                </c:pt>
                <c:pt idx="44499">
                  <c:v>22249.5</c:v>
                </c:pt>
                <c:pt idx="44500">
                  <c:v>22250</c:v>
                </c:pt>
                <c:pt idx="44501">
                  <c:v>22250.5</c:v>
                </c:pt>
                <c:pt idx="44502">
                  <c:v>22251</c:v>
                </c:pt>
                <c:pt idx="44503">
                  <c:v>22251.5</c:v>
                </c:pt>
                <c:pt idx="44504">
                  <c:v>22252</c:v>
                </c:pt>
                <c:pt idx="44505">
                  <c:v>22252.5</c:v>
                </c:pt>
                <c:pt idx="44506">
                  <c:v>22253</c:v>
                </c:pt>
                <c:pt idx="44507">
                  <c:v>22253.5</c:v>
                </c:pt>
                <c:pt idx="44508">
                  <c:v>22254</c:v>
                </c:pt>
                <c:pt idx="44509">
                  <c:v>22254.5</c:v>
                </c:pt>
                <c:pt idx="44510">
                  <c:v>22255</c:v>
                </c:pt>
                <c:pt idx="44511">
                  <c:v>22255.5</c:v>
                </c:pt>
                <c:pt idx="44512">
                  <c:v>22256</c:v>
                </c:pt>
                <c:pt idx="44513">
                  <c:v>22256.5</c:v>
                </c:pt>
                <c:pt idx="44514">
                  <c:v>22257</c:v>
                </c:pt>
                <c:pt idx="44515">
                  <c:v>22257.5</c:v>
                </c:pt>
                <c:pt idx="44516">
                  <c:v>22258</c:v>
                </c:pt>
                <c:pt idx="44517">
                  <c:v>22258.5</c:v>
                </c:pt>
                <c:pt idx="44518">
                  <c:v>22259</c:v>
                </c:pt>
                <c:pt idx="44519">
                  <c:v>22259.5</c:v>
                </c:pt>
                <c:pt idx="44520">
                  <c:v>22260</c:v>
                </c:pt>
                <c:pt idx="44521">
                  <c:v>22260.5</c:v>
                </c:pt>
                <c:pt idx="44522">
                  <c:v>22261</c:v>
                </c:pt>
                <c:pt idx="44523">
                  <c:v>22261.5</c:v>
                </c:pt>
                <c:pt idx="44524">
                  <c:v>22262</c:v>
                </c:pt>
                <c:pt idx="44525">
                  <c:v>22262.5</c:v>
                </c:pt>
                <c:pt idx="44526">
                  <c:v>22263</c:v>
                </c:pt>
                <c:pt idx="44527">
                  <c:v>22263.5</c:v>
                </c:pt>
                <c:pt idx="44528">
                  <c:v>22264</c:v>
                </c:pt>
                <c:pt idx="44529">
                  <c:v>22264.5</c:v>
                </c:pt>
                <c:pt idx="44530">
                  <c:v>22265</c:v>
                </c:pt>
                <c:pt idx="44531">
                  <c:v>22265.5</c:v>
                </c:pt>
                <c:pt idx="44532">
                  <c:v>22266</c:v>
                </c:pt>
                <c:pt idx="44533">
                  <c:v>22266.5</c:v>
                </c:pt>
                <c:pt idx="44534">
                  <c:v>22267</c:v>
                </c:pt>
                <c:pt idx="44535">
                  <c:v>22267.5</c:v>
                </c:pt>
                <c:pt idx="44536">
                  <c:v>22268</c:v>
                </c:pt>
                <c:pt idx="44537">
                  <c:v>22268.5</c:v>
                </c:pt>
                <c:pt idx="44538">
                  <c:v>22269</c:v>
                </c:pt>
                <c:pt idx="44539">
                  <c:v>22269.5</c:v>
                </c:pt>
                <c:pt idx="44540">
                  <c:v>22270</c:v>
                </c:pt>
                <c:pt idx="44541">
                  <c:v>22270.5</c:v>
                </c:pt>
                <c:pt idx="44542">
                  <c:v>22271</c:v>
                </c:pt>
                <c:pt idx="44543">
                  <c:v>22271.5</c:v>
                </c:pt>
                <c:pt idx="44544">
                  <c:v>22272</c:v>
                </c:pt>
                <c:pt idx="44545">
                  <c:v>22272.5</c:v>
                </c:pt>
                <c:pt idx="44546">
                  <c:v>22273</c:v>
                </c:pt>
                <c:pt idx="44547">
                  <c:v>22273.5</c:v>
                </c:pt>
                <c:pt idx="44548">
                  <c:v>22274</c:v>
                </c:pt>
                <c:pt idx="44549">
                  <c:v>22274.5</c:v>
                </c:pt>
                <c:pt idx="44550">
                  <c:v>22275</c:v>
                </c:pt>
                <c:pt idx="44551">
                  <c:v>22275.5</c:v>
                </c:pt>
                <c:pt idx="44552">
                  <c:v>22276</c:v>
                </c:pt>
                <c:pt idx="44553">
                  <c:v>22276.5</c:v>
                </c:pt>
                <c:pt idx="44554">
                  <c:v>22277</c:v>
                </c:pt>
                <c:pt idx="44555">
                  <c:v>22277.5</c:v>
                </c:pt>
                <c:pt idx="44556">
                  <c:v>22278</c:v>
                </c:pt>
                <c:pt idx="44557">
                  <c:v>22278.5</c:v>
                </c:pt>
                <c:pt idx="44558">
                  <c:v>22279</c:v>
                </c:pt>
                <c:pt idx="44559">
                  <c:v>22279.5</c:v>
                </c:pt>
                <c:pt idx="44560">
                  <c:v>22280</c:v>
                </c:pt>
                <c:pt idx="44561">
                  <c:v>22280.5</c:v>
                </c:pt>
                <c:pt idx="44562">
                  <c:v>22281</c:v>
                </c:pt>
                <c:pt idx="44563">
                  <c:v>22281.5</c:v>
                </c:pt>
                <c:pt idx="44564">
                  <c:v>22282</c:v>
                </c:pt>
                <c:pt idx="44565">
                  <c:v>22282.5</c:v>
                </c:pt>
                <c:pt idx="44566">
                  <c:v>22283</c:v>
                </c:pt>
                <c:pt idx="44567">
                  <c:v>22283.5</c:v>
                </c:pt>
                <c:pt idx="44568">
                  <c:v>22284</c:v>
                </c:pt>
                <c:pt idx="44569">
                  <c:v>22284.5</c:v>
                </c:pt>
                <c:pt idx="44570">
                  <c:v>22285</c:v>
                </c:pt>
                <c:pt idx="44571">
                  <c:v>22285.5</c:v>
                </c:pt>
                <c:pt idx="44572">
                  <c:v>22286</c:v>
                </c:pt>
                <c:pt idx="44573">
                  <c:v>22286.5</c:v>
                </c:pt>
                <c:pt idx="44574">
                  <c:v>22287</c:v>
                </c:pt>
                <c:pt idx="44575">
                  <c:v>22287.5</c:v>
                </c:pt>
                <c:pt idx="44576">
                  <c:v>22288</c:v>
                </c:pt>
                <c:pt idx="44577">
                  <c:v>22288.5</c:v>
                </c:pt>
                <c:pt idx="44578">
                  <c:v>22289</c:v>
                </c:pt>
                <c:pt idx="44579">
                  <c:v>22289.5</c:v>
                </c:pt>
                <c:pt idx="44580">
                  <c:v>22290</c:v>
                </c:pt>
                <c:pt idx="44581">
                  <c:v>22290.5</c:v>
                </c:pt>
                <c:pt idx="44582">
                  <c:v>22291</c:v>
                </c:pt>
                <c:pt idx="44583">
                  <c:v>22291.5</c:v>
                </c:pt>
                <c:pt idx="44584">
                  <c:v>22292</c:v>
                </c:pt>
                <c:pt idx="44585">
                  <c:v>22292.5</c:v>
                </c:pt>
                <c:pt idx="44586">
                  <c:v>22293</c:v>
                </c:pt>
                <c:pt idx="44587">
                  <c:v>22293.5</c:v>
                </c:pt>
                <c:pt idx="44588">
                  <c:v>22294</c:v>
                </c:pt>
                <c:pt idx="44589">
                  <c:v>22294.5</c:v>
                </c:pt>
                <c:pt idx="44590">
                  <c:v>22295</c:v>
                </c:pt>
                <c:pt idx="44591">
                  <c:v>22295.5</c:v>
                </c:pt>
                <c:pt idx="44592">
                  <c:v>22296</c:v>
                </c:pt>
                <c:pt idx="44593">
                  <c:v>22296.5</c:v>
                </c:pt>
                <c:pt idx="44594">
                  <c:v>22297</c:v>
                </c:pt>
                <c:pt idx="44595">
                  <c:v>22297.5</c:v>
                </c:pt>
                <c:pt idx="44596">
                  <c:v>22298</c:v>
                </c:pt>
                <c:pt idx="44597">
                  <c:v>22298.5</c:v>
                </c:pt>
                <c:pt idx="44598">
                  <c:v>22299</c:v>
                </c:pt>
                <c:pt idx="44599">
                  <c:v>22299.5</c:v>
                </c:pt>
                <c:pt idx="44600">
                  <c:v>22300</c:v>
                </c:pt>
                <c:pt idx="44601">
                  <c:v>22300.5</c:v>
                </c:pt>
                <c:pt idx="44602">
                  <c:v>22301</c:v>
                </c:pt>
                <c:pt idx="44603">
                  <c:v>22301.5</c:v>
                </c:pt>
                <c:pt idx="44604">
                  <c:v>22302</c:v>
                </c:pt>
                <c:pt idx="44605">
                  <c:v>22302.5</c:v>
                </c:pt>
                <c:pt idx="44606">
                  <c:v>22303</c:v>
                </c:pt>
                <c:pt idx="44607">
                  <c:v>22303.5</c:v>
                </c:pt>
                <c:pt idx="44608">
                  <c:v>22304</c:v>
                </c:pt>
                <c:pt idx="44609">
                  <c:v>22304.5</c:v>
                </c:pt>
                <c:pt idx="44610">
                  <c:v>22305</c:v>
                </c:pt>
                <c:pt idx="44611">
                  <c:v>22305.5</c:v>
                </c:pt>
                <c:pt idx="44612">
                  <c:v>22306</c:v>
                </c:pt>
                <c:pt idx="44613">
                  <c:v>22306.5</c:v>
                </c:pt>
                <c:pt idx="44614">
                  <c:v>22307</c:v>
                </c:pt>
                <c:pt idx="44615">
                  <c:v>22307.5</c:v>
                </c:pt>
                <c:pt idx="44616">
                  <c:v>22308</c:v>
                </c:pt>
                <c:pt idx="44617">
                  <c:v>22308.5</c:v>
                </c:pt>
                <c:pt idx="44618">
                  <c:v>22309</c:v>
                </c:pt>
                <c:pt idx="44619">
                  <c:v>22309.5</c:v>
                </c:pt>
                <c:pt idx="44620">
                  <c:v>22310</c:v>
                </c:pt>
                <c:pt idx="44621">
                  <c:v>22310.5</c:v>
                </c:pt>
                <c:pt idx="44622">
                  <c:v>22311</c:v>
                </c:pt>
                <c:pt idx="44623">
                  <c:v>22311.5</c:v>
                </c:pt>
                <c:pt idx="44624">
                  <c:v>22312</c:v>
                </c:pt>
                <c:pt idx="44625">
                  <c:v>22312.5</c:v>
                </c:pt>
                <c:pt idx="44626">
                  <c:v>22313</c:v>
                </c:pt>
                <c:pt idx="44627">
                  <c:v>22313.5</c:v>
                </c:pt>
                <c:pt idx="44628">
                  <c:v>22314</c:v>
                </c:pt>
                <c:pt idx="44629">
                  <c:v>22314.5</c:v>
                </c:pt>
                <c:pt idx="44630">
                  <c:v>22315</c:v>
                </c:pt>
                <c:pt idx="44631">
                  <c:v>22315.5</c:v>
                </c:pt>
                <c:pt idx="44632">
                  <c:v>22316</c:v>
                </c:pt>
                <c:pt idx="44633">
                  <c:v>22316.5</c:v>
                </c:pt>
                <c:pt idx="44634">
                  <c:v>22317</c:v>
                </c:pt>
                <c:pt idx="44635">
                  <c:v>22317.5</c:v>
                </c:pt>
                <c:pt idx="44636">
                  <c:v>22318</c:v>
                </c:pt>
                <c:pt idx="44637">
                  <c:v>22318.5</c:v>
                </c:pt>
                <c:pt idx="44638">
                  <c:v>22319</c:v>
                </c:pt>
                <c:pt idx="44639">
                  <c:v>22319.5</c:v>
                </c:pt>
                <c:pt idx="44640">
                  <c:v>22320</c:v>
                </c:pt>
                <c:pt idx="44641">
                  <c:v>22320.5</c:v>
                </c:pt>
                <c:pt idx="44642">
                  <c:v>22321</c:v>
                </c:pt>
                <c:pt idx="44643">
                  <c:v>22321.5</c:v>
                </c:pt>
                <c:pt idx="44644">
                  <c:v>22322</c:v>
                </c:pt>
                <c:pt idx="44645">
                  <c:v>22322.5</c:v>
                </c:pt>
                <c:pt idx="44646">
                  <c:v>22323</c:v>
                </c:pt>
                <c:pt idx="44647">
                  <c:v>22323.5</c:v>
                </c:pt>
                <c:pt idx="44648">
                  <c:v>22324</c:v>
                </c:pt>
                <c:pt idx="44649">
                  <c:v>22324.5</c:v>
                </c:pt>
                <c:pt idx="44650">
                  <c:v>22325</c:v>
                </c:pt>
                <c:pt idx="44651">
                  <c:v>22325.5</c:v>
                </c:pt>
                <c:pt idx="44652">
                  <c:v>22326</c:v>
                </c:pt>
                <c:pt idx="44653">
                  <c:v>22326.5</c:v>
                </c:pt>
                <c:pt idx="44654">
                  <c:v>22327</c:v>
                </c:pt>
                <c:pt idx="44655">
                  <c:v>22327.5</c:v>
                </c:pt>
                <c:pt idx="44656">
                  <c:v>22328</c:v>
                </c:pt>
                <c:pt idx="44657">
                  <c:v>22328.5</c:v>
                </c:pt>
                <c:pt idx="44658">
                  <c:v>22329</c:v>
                </c:pt>
                <c:pt idx="44659">
                  <c:v>22329.5</c:v>
                </c:pt>
                <c:pt idx="44660">
                  <c:v>22330</c:v>
                </c:pt>
                <c:pt idx="44661">
                  <c:v>22330.5</c:v>
                </c:pt>
                <c:pt idx="44662">
                  <c:v>22331</c:v>
                </c:pt>
                <c:pt idx="44663">
                  <c:v>22331.5</c:v>
                </c:pt>
                <c:pt idx="44664">
                  <c:v>22332</c:v>
                </c:pt>
                <c:pt idx="44665">
                  <c:v>22332.5</c:v>
                </c:pt>
                <c:pt idx="44666">
                  <c:v>22333</c:v>
                </c:pt>
                <c:pt idx="44667">
                  <c:v>22333.5</c:v>
                </c:pt>
                <c:pt idx="44668">
                  <c:v>22334</c:v>
                </c:pt>
                <c:pt idx="44669">
                  <c:v>22334.5</c:v>
                </c:pt>
                <c:pt idx="44670">
                  <c:v>22335</c:v>
                </c:pt>
                <c:pt idx="44671">
                  <c:v>22335.5</c:v>
                </c:pt>
                <c:pt idx="44672">
                  <c:v>22336</c:v>
                </c:pt>
                <c:pt idx="44673">
                  <c:v>22336.5</c:v>
                </c:pt>
                <c:pt idx="44674">
                  <c:v>22337</c:v>
                </c:pt>
                <c:pt idx="44675">
                  <c:v>22337.5</c:v>
                </c:pt>
                <c:pt idx="44676">
                  <c:v>22338</c:v>
                </c:pt>
                <c:pt idx="44677">
                  <c:v>22338.5</c:v>
                </c:pt>
                <c:pt idx="44678">
                  <c:v>22339</c:v>
                </c:pt>
                <c:pt idx="44679">
                  <c:v>22339.5</c:v>
                </c:pt>
                <c:pt idx="44680">
                  <c:v>22340</c:v>
                </c:pt>
                <c:pt idx="44681">
                  <c:v>22340.5</c:v>
                </c:pt>
                <c:pt idx="44682">
                  <c:v>22341</c:v>
                </c:pt>
                <c:pt idx="44683">
                  <c:v>22341.5</c:v>
                </c:pt>
                <c:pt idx="44684">
                  <c:v>22342</c:v>
                </c:pt>
                <c:pt idx="44685">
                  <c:v>22342.5</c:v>
                </c:pt>
                <c:pt idx="44686">
                  <c:v>22343</c:v>
                </c:pt>
                <c:pt idx="44687">
                  <c:v>22343.5</c:v>
                </c:pt>
                <c:pt idx="44688">
                  <c:v>22344</c:v>
                </c:pt>
                <c:pt idx="44689">
                  <c:v>22344.5</c:v>
                </c:pt>
                <c:pt idx="44690">
                  <c:v>22345</c:v>
                </c:pt>
                <c:pt idx="44691">
                  <c:v>22345.5</c:v>
                </c:pt>
                <c:pt idx="44692">
                  <c:v>22346</c:v>
                </c:pt>
                <c:pt idx="44693">
                  <c:v>22346.5</c:v>
                </c:pt>
                <c:pt idx="44694">
                  <c:v>22347</c:v>
                </c:pt>
                <c:pt idx="44695">
                  <c:v>22347.5</c:v>
                </c:pt>
                <c:pt idx="44696">
                  <c:v>22348</c:v>
                </c:pt>
                <c:pt idx="44697">
                  <c:v>22348.5</c:v>
                </c:pt>
                <c:pt idx="44698">
                  <c:v>22349</c:v>
                </c:pt>
                <c:pt idx="44699">
                  <c:v>22349.5</c:v>
                </c:pt>
                <c:pt idx="44700">
                  <c:v>22350</c:v>
                </c:pt>
                <c:pt idx="44701">
                  <c:v>22350.5</c:v>
                </c:pt>
                <c:pt idx="44702">
                  <c:v>22351</c:v>
                </c:pt>
                <c:pt idx="44703">
                  <c:v>22351.5</c:v>
                </c:pt>
                <c:pt idx="44704">
                  <c:v>22352</c:v>
                </c:pt>
                <c:pt idx="44705">
                  <c:v>22352.5</c:v>
                </c:pt>
                <c:pt idx="44706">
                  <c:v>22353</c:v>
                </c:pt>
                <c:pt idx="44707">
                  <c:v>22353.5</c:v>
                </c:pt>
                <c:pt idx="44708">
                  <c:v>22354</c:v>
                </c:pt>
                <c:pt idx="44709">
                  <c:v>22354.5</c:v>
                </c:pt>
                <c:pt idx="44710">
                  <c:v>22355</c:v>
                </c:pt>
                <c:pt idx="44711">
                  <c:v>22355.5</c:v>
                </c:pt>
                <c:pt idx="44712">
                  <c:v>22356</c:v>
                </c:pt>
                <c:pt idx="44713">
                  <c:v>22356.5</c:v>
                </c:pt>
                <c:pt idx="44714">
                  <c:v>22357</c:v>
                </c:pt>
                <c:pt idx="44715">
                  <c:v>22357.5</c:v>
                </c:pt>
                <c:pt idx="44716">
                  <c:v>22358</c:v>
                </c:pt>
                <c:pt idx="44717">
                  <c:v>22358.5</c:v>
                </c:pt>
                <c:pt idx="44718">
                  <c:v>22359</c:v>
                </c:pt>
                <c:pt idx="44719">
                  <c:v>22359.5</c:v>
                </c:pt>
                <c:pt idx="44720">
                  <c:v>22360</c:v>
                </c:pt>
                <c:pt idx="44721">
                  <c:v>22360.5</c:v>
                </c:pt>
                <c:pt idx="44722">
                  <c:v>22361</c:v>
                </c:pt>
                <c:pt idx="44723">
                  <c:v>22361.5</c:v>
                </c:pt>
                <c:pt idx="44724">
                  <c:v>22362</c:v>
                </c:pt>
                <c:pt idx="44725">
                  <c:v>22362.5</c:v>
                </c:pt>
                <c:pt idx="44726">
                  <c:v>22363</c:v>
                </c:pt>
                <c:pt idx="44727">
                  <c:v>22363.5</c:v>
                </c:pt>
                <c:pt idx="44728">
                  <c:v>22364</c:v>
                </c:pt>
                <c:pt idx="44729">
                  <c:v>22364.5</c:v>
                </c:pt>
                <c:pt idx="44730">
                  <c:v>22365</c:v>
                </c:pt>
                <c:pt idx="44731">
                  <c:v>22365.5</c:v>
                </c:pt>
                <c:pt idx="44732">
                  <c:v>22366</c:v>
                </c:pt>
                <c:pt idx="44733">
                  <c:v>22366.5</c:v>
                </c:pt>
                <c:pt idx="44734">
                  <c:v>22367</c:v>
                </c:pt>
                <c:pt idx="44735">
                  <c:v>22367.5</c:v>
                </c:pt>
                <c:pt idx="44736">
                  <c:v>22368</c:v>
                </c:pt>
                <c:pt idx="44737">
                  <c:v>22368.5</c:v>
                </c:pt>
                <c:pt idx="44738">
                  <c:v>22369</c:v>
                </c:pt>
                <c:pt idx="44739">
                  <c:v>22369.5</c:v>
                </c:pt>
                <c:pt idx="44740">
                  <c:v>22370</c:v>
                </c:pt>
                <c:pt idx="44741">
                  <c:v>22370.5</c:v>
                </c:pt>
                <c:pt idx="44742">
                  <c:v>22371</c:v>
                </c:pt>
                <c:pt idx="44743">
                  <c:v>22371.5</c:v>
                </c:pt>
                <c:pt idx="44744">
                  <c:v>22372</c:v>
                </c:pt>
                <c:pt idx="44745">
                  <c:v>22372.5</c:v>
                </c:pt>
                <c:pt idx="44746">
                  <c:v>22373</c:v>
                </c:pt>
                <c:pt idx="44747">
                  <c:v>22373.5</c:v>
                </c:pt>
                <c:pt idx="44748">
                  <c:v>22374</c:v>
                </c:pt>
                <c:pt idx="44749">
                  <c:v>22374.5</c:v>
                </c:pt>
                <c:pt idx="44750">
                  <c:v>22375</c:v>
                </c:pt>
                <c:pt idx="44751">
                  <c:v>22375.5</c:v>
                </c:pt>
                <c:pt idx="44752">
                  <c:v>22376</c:v>
                </c:pt>
                <c:pt idx="44753">
                  <c:v>22376.5</c:v>
                </c:pt>
                <c:pt idx="44754">
                  <c:v>22377</c:v>
                </c:pt>
                <c:pt idx="44755">
                  <c:v>22377.5</c:v>
                </c:pt>
                <c:pt idx="44756">
                  <c:v>22378</c:v>
                </c:pt>
                <c:pt idx="44757">
                  <c:v>22378.5</c:v>
                </c:pt>
                <c:pt idx="44758">
                  <c:v>22379</c:v>
                </c:pt>
                <c:pt idx="44759">
                  <c:v>22379.5</c:v>
                </c:pt>
                <c:pt idx="44760">
                  <c:v>22380</c:v>
                </c:pt>
                <c:pt idx="44761">
                  <c:v>22380.5</c:v>
                </c:pt>
                <c:pt idx="44762">
                  <c:v>22381</c:v>
                </c:pt>
                <c:pt idx="44763">
                  <c:v>22381.5</c:v>
                </c:pt>
                <c:pt idx="44764">
                  <c:v>22382</c:v>
                </c:pt>
                <c:pt idx="44765">
                  <c:v>22382.5</c:v>
                </c:pt>
                <c:pt idx="44766">
                  <c:v>22383</c:v>
                </c:pt>
                <c:pt idx="44767">
                  <c:v>22383.5</c:v>
                </c:pt>
                <c:pt idx="44768">
                  <c:v>22384</c:v>
                </c:pt>
                <c:pt idx="44769">
                  <c:v>22384.5</c:v>
                </c:pt>
                <c:pt idx="44770">
                  <c:v>22385</c:v>
                </c:pt>
                <c:pt idx="44771">
                  <c:v>22385.5</c:v>
                </c:pt>
                <c:pt idx="44772">
                  <c:v>22386</c:v>
                </c:pt>
                <c:pt idx="44773">
                  <c:v>22386.5</c:v>
                </c:pt>
                <c:pt idx="44774">
                  <c:v>22387</c:v>
                </c:pt>
                <c:pt idx="44775">
                  <c:v>22387.5</c:v>
                </c:pt>
                <c:pt idx="44776">
                  <c:v>22388</c:v>
                </c:pt>
                <c:pt idx="44777">
                  <c:v>22388.5</c:v>
                </c:pt>
                <c:pt idx="44778">
                  <c:v>22389</c:v>
                </c:pt>
                <c:pt idx="44779">
                  <c:v>22389.5</c:v>
                </c:pt>
                <c:pt idx="44780">
                  <c:v>22390</c:v>
                </c:pt>
                <c:pt idx="44781">
                  <c:v>22390.5</c:v>
                </c:pt>
                <c:pt idx="44782">
                  <c:v>22391</c:v>
                </c:pt>
                <c:pt idx="44783">
                  <c:v>22391.5</c:v>
                </c:pt>
                <c:pt idx="44784">
                  <c:v>22392</c:v>
                </c:pt>
                <c:pt idx="44785">
                  <c:v>22392.5</c:v>
                </c:pt>
                <c:pt idx="44786">
                  <c:v>22393</c:v>
                </c:pt>
                <c:pt idx="44787">
                  <c:v>22393.5</c:v>
                </c:pt>
                <c:pt idx="44788">
                  <c:v>22394</c:v>
                </c:pt>
                <c:pt idx="44789">
                  <c:v>22394.5</c:v>
                </c:pt>
                <c:pt idx="44790">
                  <c:v>22395</c:v>
                </c:pt>
                <c:pt idx="44791">
                  <c:v>22395.5</c:v>
                </c:pt>
                <c:pt idx="44792">
                  <c:v>22396</c:v>
                </c:pt>
                <c:pt idx="44793">
                  <c:v>22396.5</c:v>
                </c:pt>
                <c:pt idx="44794">
                  <c:v>22397</c:v>
                </c:pt>
                <c:pt idx="44795">
                  <c:v>22397.5</c:v>
                </c:pt>
                <c:pt idx="44796">
                  <c:v>22398</c:v>
                </c:pt>
                <c:pt idx="44797">
                  <c:v>22398.5</c:v>
                </c:pt>
                <c:pt idx="44798">
                  <c:v>22399</c:v>
                </c:pt>
                <c:pt idx="44799">
                  <c:v>22399.5</c:v>
                </c:pt>
                <c:pt idx="44800">
                  <c:v>22400</c:v>
                </c:pt>
                <c:pt idx="44801">
                  <c:v>22400.5</c:v>
                </c:pt>
                <c:pt idx="44802">
                  <c:v>22401</c:v>
                </c:pt>
                <c:pt idx="44803">
                  <c:v>22401.5</c:v>
                </c:pt>
                <c:pt idx="44804">
                  <c:v>22402</c:v>
                </c:pt>
                <c:pt idx="44805">
                  <c:v>22402.5</c:v>
                </c:pt>
                <c:pt idx="44806">
                  <c:v>22403</c:v>
                </c:pt>
                <c:pt idx="44807">
                  <c:v>22403.5</c:v>
                </c:pt>
                <c:pt idx="44808">
                  <c:v>22404</c:v>
                </c:pt>
                <c:pt idx="44809">
                  <c:v>22404.5</c:v>
                </c:pt>
                <c:pt idx="44810">
                  <c:v>22405</c:v>
                </c:pt>
                <c:pt idx="44811">
                  <c:v>22405.5</c:v>
                </c:pt>
                <c:pt idx="44812">
                  <c:v>22406</c:v>
                </c:pt>
                <c:pt idx="44813">
                  <c:v>22406.5</c:v>
                </c:pt>
                <c:pt idx="44814">
                  <c:v>22407</c:v>
                </c:pt>
                <c:pt idx="44815">
                  <c:v>22407.5</c:v>
                </c:pt>
                <c:pt idx="44816">
                  <c:v>22408</c:v>
                </c:pt>
                <c:pt idx="44817">
                  <c:v>22408.5</c:v>
                </c:pt>
                <c:pt idx="44818">
                  <c:v>22409</c:v>
                </c:pt>
                <c:pt idx="44819">
                  <c:v>22409.5</c:v>
                </c:pt>
                <c:pt idx="44820">
                  <c:v>22410</c:v>
                </c:pt>
                <c:pt idx="44821">
                  <c:v>22410.5</c:v>
                </c:pt>
                <c:pt idx="44822">
                  <c:v>22411</c:v>
                </c:pt>
                <c:pt idx="44823">
                  <c:v>22411.5</c:v>
                </c:pt>
                <c:pt idx="44824">
                  <c:v>22412</c:v>
                </c:pt>
                <c:pt idx="44825">
                  <c:v>22412.5</c:v>
                </c:pt>
                <c:pt idx="44826">
                  <c:v>22413</c:v>
                </c:pt>
                <c:pt idx="44827">
                  <c:v>22413.5</c:v>
                </c:pt>
                <c:pt idx="44828">
                  <c:v>22414</c:v>
                </c:pt>
                <c:pt idx="44829">
                  <c:v>22414.5</c:v>
                </c:pt>
                <c:pt idx="44830">
                  <c:v>22415</c:v>
                </c:pt>
                <c:pt idx="44831">
                  <c:v>22415.5</c:v>
                </c:pt>
                <c:pt idx="44832">
                  <c:v>22416</c:v>
                </c:pt>
                <c:pt idx="44833">
                  <c:v>22416.5</c:v>
                </c:pt>
                <c:pt idx="44834">
                  <c:v>22417</c:v>
                </c:pt>
                <c:pt idx="44835">
                  <c:v>22417.5</c:v>
                </c:pt>
                <c:pt idx="44836">
                  <c:v>22418</c:v>
                </c:pt>
                <c:pt idx="44837">
                  <c:v>22418.5</c:v>
                </c:pt>
                <c:pt idx="44838">
                  <c:v>22419</c:v>
                </c:pt>
                <c:pt idx="44839">
                  <c:v>22419.5</c:v>
                </c:pt>
                <c:pt idx="44840">
                  <c:v>22420</c:v>
                </c:pt>
                <c:pt idx="44841">
                  <c:v>22420.5</c:v>
                </c:pt>
                <c:pt idx="44842">
                  <c:v>22421</c:v>
                </c:pt>
                <c:pt idx="44843">
                  <c:v>22421.5</c:v>
                </c:pt>
                <c:pt idx="44844">
                  <c:v>22422</c:v>
                </c:pt>
                <c:pt idx="44845">
                  <c:v>22422.5</c:v>
                </c:pt>
                <c:pt idx="44846">
                  <c:v>22423</c:v>
                </c:pt>
                <c:pt idx="44847">
                  <c:v>22423.5</c:v>
                </c:pt>
                <c:pt idx="44848">
                  <c:v>22424</c:v>
                </c:pt>
                <c:pt idx="44849">
                  <c:v>22424.5</c:v>
                </c:pt>
                <c:pt idx="44850">
                  <c:v>22425</c:v>
                </c:pt>
                <c:pt idx="44851">
                  <c:v>22425.5</c:v>
                </c:pt>
                <c:pt idx="44852">
                  <c:v>22426</c:v>
                </c:pt>
                <c:pt idx="44853">
                  <c:v>22426.5</c:v>
                </c:pt>
                <c:pt idx="44854">
                  <c:v>22427</c:v>
                </c:pt>
                <c:pt idx="44855">
                  <c:v>22427.5</c:v>
                </c:pt>
                <c:pt idx="44856">
                  <c:v>22428</c:v>
                </c:pt>
                <c:pt idx="44857">
                  <c:v>22428.5</c:v>
                </c:pt>
                <c:pt idx="44858">
                  <c:v>22429</c:v>
                </c:pt>
                <c:pt idx="44859">
                  <c:v>22429.5</c:v>
                </c:pt>
                <c:pt idx="44860">
                  <c:v>22430</c:v>
                </c:pt>
                <c:pt idx="44861">
                  <c:v>22430.5</c:v>
                </c:pt>
                <c:pt idx="44862">
                  <c:v>22431</c:v>
                </c:pt>
                <c:pt idx="44863">
                  <c:v>22431.5</c:v>
                </c:pt>
                <c:pt idx="44864">
                  <c:v>22432</c:v>
                </c:pt>
                <c:pt idx="44865">
                  <c:v>22432.5</c:v>
                </c:pt>
                <c:pt idx="44866">
                  <c:v>22433</c:v>
                </c:pt>
                <c:pt idx="44867">
                  <c:v>22433.5</c:v>
                </c:pt>
                <c:pt idx="44868">
                  <c:v>22434</c:v>
                </c:pt>
                <c:pt idx="44869">
                  <c:v>22434.5</c:v>
                </c:pt>
                <c:pt idx="44870">
                  <c:v>22435</c:v>
                </c:pt>
                <c:pt idx="44871">
                  <c:v>22435.5</c:v>
                </c:pt>
                <c:pt idx="44872">
                  <c:v>22436</c:v>
                </c:pt>
                <c:pt idx="44873">
                  <c:v>22436.5</c:v>
                </c:pt>
                <c:pt idx="44874">
                  <c:v>22437</c:v>
                </c:pt>
                <c:pt idx="44875">
                  <c:v>22437.5</c:v>
                </c:pt>
                <c:pt idx="44876">
                  <c:v>22438</c:v>
                </c:pt>
                <c:pt idx="44877">
                  <c:v>22438.5</c:v>
                </c:pt>
                <c:pt idx="44878">
                  <c:v>22439</c:v>
                </c:pt>
                <c:pt idx="44879">
                  <c:v>22439.5</c:v>
                </c:pt>
                <c:pt idx="44880">
                  <c:v>22440</c:v>
                </c:pt>
                <c:pt idx="44881">
                  <c:v>22440.5</c:v>
                </c:pt>
                <c:pt idx="44882">
                  <c:v>22441</c:v>
                </c:pt>
                <c:pt idx="44883">
                  <c:v>22441.5</c:v>
                </c:pt>
                <c:pt idx="44884">
                  <c:v>22442</c:v>
                </c:pt>
                <c:pt idx="44885">
                  <c:v>22442.5</c:v>
                </c:pt>
                <c:pt idx="44886">
                  <c:v>22443</c:v>
                </c:pt>
                <c:pt idx="44887">
                  <c:v>22443.5</c:v>
                </c:pt>
                <c:pt idx="44888">
                  <c:v>22444</c:v>
                </c:pt>
                <c:pt idx="44889">
                  <c:v>22444.5</c:v>
                </c:pt>
                <c:pt idx="44890">
                  <c:v>22445</c:v>
                </c:pt>
                <c:pt idx="44891">
                  <c:v>22445.5</c:v>
                </c:pt>
                <c:pt idx="44892">
                  <c:v>22446</c:v>
                </c:pt>
                <c:pt idx="44893">
                  <c:v>22446.5</c:v>
                </c:pt>
                <c:pt idx="44894">
                  <c:v>22447</c:v>
                </c:pt>
                <c:pt idx="44895">
                  <c:v>22447.5</c:v>
                </c:pt>
                <c:pt idx="44896">
                  <c:v>22448</c:v>
                </c:pt>
                <c:pt idx="44897">
                  <c:v>22448.5</c:v>
                </c:pt>
                <c:pt idx="44898">
                  <c:v>22449</c:v>
                </c:pt>
                <c:pt idx="44899">
                  <c:v>22449.5</c:v>
                </c:pt>
                <c:pt idx="44900">
                  <c:v>22450</c:v>
                </c:pt>
                <c:pt idx="44901">
                  <c:v>22450.5</c:v>
                </c:pt>
                <c:pt idx="44902">
                  <c:v>22451</c:v>
                </c:pt>
                <c:pt idx="44903">
                  <c:v>22451.5</c:v>
                </c:pt>
                <c:pt idx="44904">
                  <c:v>22452</c:v>
                </c:pt>
                <c:pt idx="44905">
                  <c:v>22452.5</c:v>
                </c:pt>
                <c:pt idx="44906">
                  <c:v>22453</c:v>
                </c:pt>
                <c:pt idx="44907">
                  <c:v>22453.5</c:v>
                </c:pt>
                <c:pt idx="44908">
                  <c:v>22454</c:v>
                </c:pt>
                <c:pt idx="44909">
                  <c:v>22454.5</c:v>
                </c:pt>
                <c:pt idx="44910">
                  <c:v>22455</c:v>
                </c:pt>
                <c:pt idx="44911">
                  <c:v>22455.5</c:v>
                </c:pt>
                <c:pt idx="44912">
                  <c:v>22456</c:v>
                </c:pt>
                <c:pt idx="44913">
                  <c:v>22456.5</c:v>
                </c:pt>
                <c:pt idx="44914">
                  <c:v>22457</c:v>
                </c:pt>
                <c:pt idx="44915">
                  <c:v>22457.5</c:v>
                </c:pt>
                <c:pt idx="44916">
                  <c:v>22458</c:v>
                </c:pt>
                <c:pt idx="44917">
                  <c:v>22458.5</c:v>
                </c:pt>
                <c:pt idx="44918">
                  <c:v>22459</c:v>
                </c:pt>
                <c:pt idx="44919">
                  <c:v>22459.5</c:v>
                </c:pt>
                <c:pt idx="44920">
                  <c:v>22460</c:v>
                </c:pt>
                <c:pt idx="44921">
                  <c:v>22460.5</c:v>
                </c:pt>
                <c:pt idx="44922">
                  <c:v>22461</c:v>
                </c:pt>
                <c:pt idx="44923">
                  <c:v>22461.5</c:v>
                </c:pt>
                <c:pt idx="44924">
                  <c:v>22462</c:v>
                </c:pt>
                <c:pt idx="44925">
                  <c:v>22462.5</c:v>
                </c:pt>
                <c:pt idx="44926">
                  <c:v>22463</c:v>
                </c:pt>
                <c:pt idx="44927">
                  <c:v>22463.5</c:v>
                </c:pt>
                <c:pt idx="44928">
                  <c:v>22464</c:v>
                </c:pt>
                <c:pt idx="44929">
                  <c:v>22464.5</c:v>
                </c:pt>
                <c:pt idx="44930">
                  <c:v>22465</c:v>
                </c:pt>
                <c:pt idx="44931">
                  <c:v>22465.5</c:v>
                </c:pt>
                <c:pt idx="44932">
                  <c:v>22466</c:v>
                </c:pt>
                <c:pt idx="44933">
                  <c:v>22466.5</c:v>
                </c:pt>
                <c:pt idx="44934">
                  <c:v>22467</c:v>
                </c:pt>
                <c:pt idx="44935">
                  <c:v>22467.5</c:v>
                </c:pt>
                <c:pt idx="44936">
                  <c:v>22468</c:v>
                </c:pt>
                <c:pt idx="44937">
                  <c:v>22468.5</c:v>
                </c:pt>
                <c:pt idx="44938">
                  <c:v>22469</c:v>
                </c:pt>
                <c:pt idx="44939">
                  <c:v>22469.5</c:v>
                </c:pt>
                <c:pt idx="44940">
                  <c:v>22470</c:v>
                </c:pt>
                <c:pt idx="44941">
                  <c:v>22470.5</c:v>
                </c:pt>
                <c:pt idx="44942">
                  <c:v>22471</c:v>
                </c:pt>
                <c:pt idx="44943">
                  <c:v>22471.5</c:v>
                </c:pt>
                <c:pt idx="44944">
                  <c:v>22472</c:v>
                </c:pt>
                <c:pt idx="44945">
                  <c:v>22472.5</c:v>
                </c:pt>
                <c:pt idx="44946">
                  <c:v>22473</c:v>
                </c:pt>
                <c:pt idx="44947">
                  <c:v>22473.5</c:v>
                </c:pt>
                <c:pt idx="44948">
                  <c:v>22474</c:v>
                </c:pt>
                <c:pt idx="44949">
                  <c:v>22474.5</c:v>
                </c:pt>
                <c:pt idx="44950">
                  <c:v>22475</c:v>
                </c:pt>
                <c:pt idx="44951">
                  <c:v>22475.5</c:v>
                </c:pt>
                <c:pt idx="44952">
                  <c:v>22476</c:v>
                </c:pt>
                <c:pt idx="44953">
                  <c:v>22476.5</c:v>
                </c:pt>
                <c:pt idx="44954">
                  <c:v>22477</c:v>
                </c:pt>
                <c:pt idx="44955">
                  <c:v>22477.5</c:v>
                </c:pt>
                <c:pt idx="44956">
                  <c:v>22478</c:v>
                </c:pt>
                <c:pt idx="44957">
                  <c:v>22478.5</c:v>
                </c:pt>
                <c:pt idx="44958">
                  <c:v>22479</c:v>
                </c:pt>
                <c:pt idx="44959">
                  <c:v>22479.5</c:v>
                </c:pt>
                <c:pt idx="44960">
                  <c:v>22480</c:v>
                </c:pt>
                <c:pt idx="44961">
                  <c:v>22480.5</c:v>
                </c:pt>
                <c:pt idx="44962">
                  <c:v>22481</c:v>
                </c:pt>
                <c:pt idx="44963">
                  <c:v>22481.5</c:v>
                </c:pt>
                <c:pt idx="44964">
                  <c:v>22482</c:v>
                </c:pt>
                <c:pt idx="44965">
                  <c:v>22482.5</c:v>
                </c:pt>
                <c:pt idx="44966">
                  <c:v>22483</c:v>
                </c:pt>
                <c:pt idx="44967">
                  <c:v>22483.5</c:v>
                </c:pt>
                <c:pt idx="44968">
                  <c:v>22484</c:v>
                </c:pt>
                <c:pt idx="44969">
                  <c:v>22484.5</c:v>
                </c:pt>
                <c:pt idx="44970">
                  <c:v>22485</c:v>
                </c:pt>
                <c:pt idx="44971">
                  <c:v>22485.5</c:v>
                </c:pt>
                <c:pt idx="44972">
                  <c:v>22486</c:v>
                </c:pt>
                <c:pt idx="44973">
                  <c:v>22486.5</c:v>
                </c:pt>
                <c:pt idx="44974">
                  <c:v>22487</c:v>
                </c:pt>
                <c:pt idx="44975">
                  <c:v>22487.5</c:v>
                </c:pt>
                <c:pt idx="44976">
                  <c:v>22488</c:v>
                </c:pt>
                <c:pt idx="44977">
                  <c:v>22488.5</c:v>
                </c:pt>
                <c:pt idx="44978">
                  <c:v>22489</c:v>
                </c:pt>
                <c:pt idx="44979">
                  <c:v>22489.5</c:v>
                </c:pt>
                <c:pt idx="44980">
                  <c:v>22490</c:v>
                </c:pt>
                <c:pt idx="44981">
                  <c:v>22490.5</c:v>
                </c:pt>
                <c:pt idx="44982">
                  <c:v>22491</c:v>
                </c:pt>
                <c:pt idx="44983">
                  <c:v>22491.5</c:v>
                </c:pt>
                <c:pt idx="44984">
                  <c:v>22492</c:v>
                </c:pt>
                <c:pt idx="44985">
                  <c:v>22492.5</c:v>
                </c:pt>
                <c:pt idx="44986">
                  <c:v>22493</c:v>
                </c:pt>
                <c:pt idx="44987">
                  <c:v>22493.5</c:v>
                </c:pt>
                <c:pt idx="44988">
                  <c:v>22494</c:v>
                </c:pt>
                <c:pt idx="44989">
                  <c:v>22494.5</c:v>
                </c:pt>
                <c:pt idx="44990">
                  <c:v>22495</c:v>
                </c:pt>
                <c:pt idx="44991">
                  <c:v>22495.5</c:v>
                </c:pt>
                <c:pt idx="44992">
                  <c:v>22496</c:v>
                </c:pt>
                <c:pt idx="44993">
                  <c:v>22496.5</c:v>
                </c:pt>
                <c:pt idx="44994">
                  <c:v>22497</c:v>
                </c:pt>
                <c:pt idx="44995">
                  <c:v>22497.5</c:v>
                </c:pt>
                <c:pt idx="44996">
                  <c:v>22498</c:v>
                </c:pt>
                <c:pt idx="44997">
                  <c:v>22498.5</c:v>
                </c:pt>
                <c:pt idx="44998">
                  <c:v>22499</c:v>
                </c:pt>
                <c:pt idx="44999">
                  <c:v>22499.5</c:v>
                </c:pt>
                <c:pt idx="45000">
                  <c:v>22500</c:v>
                </c:pt>
                <c:pt idx="45001">
                  <c:v>22500.5</c:v>
                </c:pt>
                <c:pt idx="45002">
                  <c:v>22501</c:v>
                </c:pt>
                <c:pt idx="45003">
                  <c:v>22501.5</c:v>
                </c:pt>
                <c:pt idx="45004">
                  <c:v>22502</c:v>
                </c:pt>
                <c:pt idx="45005">
                  <c:v>22502.5</c:v>
                </c:pt>
                <c:pt idx="45006">
                  <c:v>22503</c:v>
                </c:pt>
                <c:pt idx="45007">
                  <c:v>22503.5</c:v>
                </c:pt>
                <c:pt idx="45008">
                  <c:v>22504</c:v>
                </c:pt>
                <c:pt idx="45009">
                  <c:v>22504.5</c:v>
                </c:pt>
                <c:pt idx="45010">
                  <c:v>22505</c:v>
                </c:pt>
                <c:pt idx="45011">
                  <c:v>22505.5</c:v>
                </c:pt>
                <c:pt idx="45012">
                  <c:v>22506</c:v>
                </c:pt>
                <c:pt idx="45013">
                  <c:v>22506.5</c:v>
                </c:pt>
                <c:pt idx="45014">
                  <c:v>22507</c:v>
                </c:pt>
                <c:pt idx="45015">
                  <c:v>22507.5</c:v>
                </c:pt>
                <c:pt idx="45016">
                  <c:v>22508</c:v>
                </c:pt>
                <c:pt idx="45017">
                  <c:v>22508.5</c:v>
                </c:pt>
                <c:pt idx="45018">
                  <c:v>22509</c:v>
                </c:pt>
                <c:pt idx="45019">
                  <c:v>22509.5</c:v>
                </c:pt>
                <c:pt idx="45020">
                  <c:v>22510</c:v>
                </c:pt>
                <c:pt idx="45021">
                  <c:v>22510.5</c:v>
                </c:pt>
                <c:pt idx="45022">
                  <c:v>22511</c:v>
                </c:pt>
                <c:pt idx="45023">
                  <c:v>22511.5</c:v>
                </c:pt>
                <c:pt idx="45024">
                  <c:v>22512</c:v>
                </c:pt>
                <c:pt idx="45025">
                  <c:v>22512.5</c:v>
                </c:pt>
                <c:pt idx="45026">
                  <c:v>22513</c:v>
                </c:pt>
                <c:pt idx="45027">
                  <c:v>22513.5</c:v>
                </c:pt>
                <c:pt idx="45028">
                  <c:v>22514</c:v>
                </c:pt>
                <c:pt idx="45029">
                  <c:v>22514.5</c:v>
                </c:pt>
                <c:pt idx="45030">
                  <c:v>22515</c:v>
                </c:pt>
                <c:pt idx="45031">
                  <c:v>22515.5</c:v>
                </c:pt>
                <c:pt idx="45032">
                  <c:v>22516</c:v>
                </c:pt>
                <c:pt idx="45033">
                  <c:v>22516.5</c:v>
                </c:pt>
                <c:pt idx="45034">
                  <c:v>22517</c:v>
                </c:pt>
                <c:pt idx="45035">
                  <c:v>22517.5</c:v>
                </c:pt>
                <c:pt idx="45036">
                  <c:v>22518</c:v>
                </c:pt>
                <c:pt idx="45037">
                  <c:v>22518.5</c:v>
                </c:pt>
                <c:pt idx="45038">
                  <c:v>22519</c:v>
                </c:pt>
                <c:pt idx="45039">
                  <c:v>22519.5</c:v>
                </c:pt>
                <c:pt idx="45040">
                  <c:v>22520</c:v>
                </c:pt>
                <c:pt idx="45041">
                  <c:v>22520.5</c:v>
                </c:pt>
                <c:pt idx="45042">
                  <c:v>22521</c:v>
                </c:pt>
                <c:pt idx="45043">
                  <c:v>22521.5</c:v>
                </c:pt>
                <c:pt idx="45044">
                  <c:v>22522</c:v>
                </c:pt>
                <c:pt idx="45045">
                  <c:v>22522.5</c:v>
                </c:pt>
                <c:pt idx="45046">
                  <c:v>22523</c:v>
                </c:pt>
                <c:pt idx="45047">
                  <c:v>22523.5</c:v>
                </c:pt>
                <c:pt idx="45048">
                  <c:v>22524</c:v>
                </c:pt>
                <c:pt idx="45049">
                  <c:v>22524.5</c:v>
                </c:pt>
                <c:pt idx="45050">
                  <c:v>22525</c:v>
                </c:pt>
                <c:pt idx="45051">
                  <c:v>22525.5</c:v>
                </c:pt>
                <c:pt idx="45052">
                  <c:v>22526</c:v>
                </c:pt>
                <c:pt idx="45053">
                  <c:v>22526.5</c:v>
                </c:pt>
                <c:pt idx="45054">
                  <c:v>22527</c:v>
                </c:pt>
                <c:pt idx="45055">
                  <c:v>22527.5</c:v>
                </c:pt>
                <c:pt idx="45056">
                  <c:v>22528</c:v>
                </c:pt>
                <c:pt idx="45057">
                  <c:v>22528.5</c:v>
                </c:pt>
                <c:pt idx="45058">
                  <c:v>22529</c:v>
                </c:pt>
                <c:pt idx="45059">
                  <c:v>22529.5</c:v>
                </c:pt>
                <c:pt idx="45060">
                  <c:v>22530</c:v>
                </c:pt>
                <c:pt idx="45061">
                  <c:v>22530.5</c:v>
                </c:pt>
                <c:pt idx="45062">
                  <c:v>22531</c:v>
                </c:pt>
                <c:pt idx="45063">
                  <c:v>22531.5</c:v>
                </c:pt>
                <c:pt idx="45064">
                  <c:v>22532</c:v>
                </c:pt>
                <c:pt idx="45065">
                  <c:v>22532.5</c:v>
                </c:pt>
                <c:pt idx="45066">
                  <c:v>22533</c:v>
                </c:pt>
                <c:pt idx="45067">
                  <c:v>22533.5</c:v>
                </c:pt>
                <c:pt idx="45068">
                  <c:v>22534</c:v>
                </c:pt>
                <c:pt idx="45069">
                  <c:v>22534.5</c:v>
                </c:pt>
                <c:pt idx="45070">
                  <c:v>22535</c:v>
                </c:pt>
                <c:pt idx="45071">
                  <c:v>22535.5</c:v>
                </c:pt>
                <c:pt idx="45072">
                  <c:v>22536</c:v>
                </c:pt>
                <c:pt idx="45073">
                  <c:v>22536.5</c:v>
                </c:pt>
                <c:pt idx="45074">
                  <c:v>22537</c:v>
                </c:pt>
                <c:pt idx="45075">
                  <c:v>22537.5</c:v>
                </c:pt>
                <c:pt idx="45076">
                  <c:v>22538</c:v>
                </c:pt>
                <c:pt idx="45077">
                  <c:v>22538.5</c:v>
                </c:pt>
                <c:pt idx="45078">
                  <c:v>22539</c:v>
                </c:pt>
                <c:pt idx="45079">
                  <c:v>22539.5</c:v>
                </c:pt>
                <c:pt idx="45080">
                  <c:v>22540</c:v>
                </c:pt>
                <c:pt idx="45081">
                  <c:v>22540.5</c:v>
                </c:pt>
                <c:pt idx="45082">
                  <c:v>22541</c:v>
                </c:pt>
                <c:pt idx="45083">
                  <c:v>22541.5</c:v>
                </c:pt>
                <c:pt idx="45084">
                  <c:v>22542</c:v>
                </c:pt>
                <c:pt idx="45085">
                  <c:v>22542.5</c:v>
                </c:pt>
                <c:pt idx="45086">
                  <c:v>22543</c:v>
                </c:pt>
                <c:pt idx="45087">
                  <c:v>22543.5</c:v>
                </c:pt>
                <c:pt idx="45088">
                  <c:v>22544</c:v>
                </c:pt>
                <c:pt idx="45089">
                  <c:v>22544.5</c:v>
                </c:pt>
                <c:pt idx="45090">
                  <c:v>22545</c:v>
                </c:pt>
                <c:pt idx="45091">
                  <c:v>22545.5</c:v>
                </c:pt>
                <c:pt idx="45092">
                  <c:v>22546</c:v>
                </c:pt>
                <c:pt idx="45093">
                  <c:v>22546.5</c:v>
                </c:pt>
                <c:pt idx="45094">
                  <c:v>22547</c:v>
                </c:pt>
                <c:pt idx="45095">
                  <c:v>22547.5</c:v>
                </c:pt>
                <c:pt idx="45096">
                  <c:v>22548</c:v>
                </c:pt>
                <c:pt idx="45097">
                  <c:v>22548.5</c:v>
                </c:pt>
                <c:pt idx="45098">
                  <c:v>22549</c:v>
                </c:pt>
                <c:pt idx="45099">
                  <c:v>22549.5</c:v>
                </c:pt>
                <c:pt idx="45100">
                  <c:v>22550</c:v>
                </c:pt>
                <c:pt idx="45101">
                  <c:v>22550.5</c:v>
                </c:pt>
                <c:pt idx="45102">
                  <c:v>22551</c:v>
                </c:pt>
                <c:pt idx="45103">
                  <c:v>22551.5</c:v>
                </c:pt>
                <c:pt idx="45104">
                  <c:v>22552</c:v>
                </c:pt>
                <c:pt idx="45105">
                  <c:v>22552.5</c:v>
                </c:pt>
                <c:pt idx="45106">
                  <c:v>22553</c:v>
                </c:pt>
                <c:pt idx="45107">
                  <c:v>22553.5</c:v>
                </c:pt>
                <c:pt idx="45108">
                  <c:v>22554</c:v>
                </c:pt>
                <c:pt idx="45109">
                  <c:v>22554.5</c:v>
                </c:pt>
                <c:pt idx="45110">
                  <c:v>22555</c:v>
                </c:pt>
                <c:pt idx="45111">
                  <c:v>22555.5</c:v>
                </c:pt>
                <c:pt idx="45112">
                  <c:v>22556</c:v>
                </c:pt>
                <c:pt idx="45113">
                  <c:v>22556.5</c:v>
                </c:pt>
                <c:pt idx="45114">
                  <c:v>22557</c:v>
                </c:pt>
                <c:pt idx="45115">
                  <c:v>22557.5</c:v>
                </c:pt>
                <c:pt idx="45116">
                  <c:v>22558</c:v>
                </c:pt>
                <c:pt idx="45117">
                  <c:v>22558.5</c:v>
                </c:pt>
                <c:pt idx="45118">
                  <c:v>22559</c:v>
                </c:pt>
                <c:pt idx="45119">
                  <c:v>22559.5</c:v>
                </c:pt>
                <c:pt idx="45120">
                  <c:v>22560</c:v>
                </c:pt>
                <c:pt idx="45121">
                  <c:v>22560.5</c:v>
                </c:pt>
                <c:pt idx="45122">
                  <c:v>22561</c:v>
                </c:pt>
                <c:pt idx="45123">
                  <c:v>22561.5</c:v>
                </c:pt>
                <c:pt idx="45124">
                  <c:v>22562</c:v>
                </c:pt>
                <c:pt idx="45125">
                  <c:v>22562.5</c:v>
                </c:pt>
                <c:pt idx="45126">
                  <c:v>22563</c:v>
                </c:pt>
                <c:pt idx="45127">
                  <c:v>22563.5</c:v>
                </c:pt>
                <c:pt idx="45128">
                  <c:v>22564</c:v>
                </c:pt>
                <c:pt idx="45129">
                  <c:v>22564.5</c:v>
                </c:pt>
                <c:pt idx="45130">
                  <c:v>22565</c:v>
                </c:pt>
                <c:pt idx="45131">
                  <c:v>22565.5</c:v>
                </c:pt>
                <c:pt idx="45132">
                  <c:v>22566</c:v>
                </c:pt>
                <c:pt idx="45133">
                  <c:v>22566.5</c:v>
                </c:pt>
                <c:pt idx="45134">
                  <c:v>22567</c:v>
                </c:pt>
                <c:pt idx="45135">
                  <c:v>22567.5</c:v>
                </c:pt>
                <c:pt idx="45136">
                  <c:v>22568</c:v>
                </c:pt>
                <c:pt idx="45137">
                  <c:v>22568.5</c:v>
                </c:pt>
                <c:pt idx="45138">
                  <c:v>22569</c:v>
                </c:pt>
                <c:pt idx="45139">
                  <c:v>22569.5</c:v>
                </c:pt>
                <c:pt idx="45140">
                  <c:v>22570</c:v>
                </c:pt>
                <c:pt idx="45141">
                  <c:v>22570.5</c:v>
                </c:pt>
                <c:pt idx="45142">
                  <c:v>22571</c:v>
                </c:pt>
                <c:pt idx="45143">
                  <c:v>22571.5</c:v>
                </c:pt>
                <c:pt idx="45144">
                  <c:v>22572</c:v>
                </c:pt>
                <c:pt idx="45145">
                  <c:v>22572.5</c:v>
                </c:pt>
                <c:pt idx="45146">
                  <c:v>22573</c:v>
                </c:pt>
                <c:pt idx="45147">
                  <c:v>22573.5</c:v>
                </c:pt>
                <c:pt idx="45148">
                  <c:v>22574</c:v>
                </c:pt>
                <c:pt idx="45149">
                  <c:v>22574.5</c:v>
                </c:pt>
                <c:pt idx="45150">
                  <c:v>22575</c:v>
                </c:pt>
                <c:pt idx="45151">
                  <c:v>22575.5</c:v>
                </c:pt>
                <c:pt idx="45152">
                  <c:v>22576</c:v>
                </c:pt>
                <c:pt idx="45153">
                  <c:v>22576.5</c:v>
                </c:pt>
                <c:pt idx="45154">
                  <c:v>22577</c:v>
                </c:pt>
                <c:pt idx="45155">
                  <c:v>22577.5</c:v>
                </c:pt>
                <c:pt idx="45156">
                  <c:v>22578</c:v>
                </c:pt>
                <c:pt idx="45157">
                  <c:v>22578.5</c:v>
                </c:pt>
                <c:pt idx="45158">
                  <c:v>22579</c:v>
                </c:pt>
                <c:pt idx="45159">
                  <c:v>22579.5</c:v>
                </c:pt>
                <c:pt idx="45160">
                  <c:v>22580</c:v>
                </c:pt>
                <c:pt idx="45161">
                  <c:v>22580.5</c:v>
                </c:pt>
                <c:pt idx="45162">
                  <c:v>22581</c:v>
                </c:pt>
                <c:pt idx="45163">
                  <c:v>22581.5</c:v>
                </c:pt>
                <c:pt idx="45164">
                  <c:v>22582</c:v>
                </c:pt>
                <c:pt idx="45165">
                  <c:v>22582.5</c:v>
                </c:pt>
                <c:pt idx="45166">
                  <c:v>22583</c:v>
                </c:pt>
                <c:pt idx="45167">
                  <c:v>22583.5</c:v>
                </c:pt>
                <c:pt idx="45168">
                  <c:v>22584</c:v>
                </c:pt>
                <c:pt idx="45169">
                  <c:v>22584.5</c:v>
                </c:pt>
                <c:pt idx="45170">
                  <c:v>22585</c:v>
                </c:pt>
                <c:pt idx="45171">
                  <c:v>22585.5</c:v>
                </c:pt>
                <c:pt idx="45172">
                  <c:v>22586</c:v>
                </c:pt>
                <c:pt idx="45173">
                  <c:v>22586.5</c:v>
                </c:pt>
                <c:pt idx="45174">
                  <c:v>22587</c:v>
                </c:pt>
                <c:pt idx="45175">
                  <c:v>22587.5</c:v>
                </c:pt>
                <c:pt idx="45176">
                  <c:v>22588</c:v>
                </c:pt>
                <c:pt idx="45177">
                  <c:v>22588.5</c:v>
                </c:pt>
                <c:pt idx="45178">
                  <c:v>22589</c:v>
                </c:pt>
                <c:pt idx="45179">
                  <c:v>22589.5</c:v>
                </c:pt>
                <c:pt idx="45180">
                  <c:v>22590</c:v>
                </c:pt>
                <c:pt idx="45181">
                  <c:v>22590.5</c:v>
                </c:pt>
                <c:pt idx="45182">
                  <c:v>22591</c:v>
                </c:pt>
                <c:pt idx="45183">
                  <c:v>22591.5</c:v>
                </c:pt>
                <c:pt idx="45184">
                  <c:v>22592</c:v>
                </c:pt>
                <c:pt idx="45185">
                  <c:v>22592.5</c:v>
                </c:pt>
                <c:pt idx="45186">
                  <c:v>22593</c:v>
                </c:pt>
                <c:pt idx="45187">
                  <c:v>22593.5</c:v>
                </c:pt>
                <c:pt idx="45188">
                  <c:v>22594</c:v>
                </c:pt>
                <c:pt idx="45189">
                  <c:v>22594.5</c:v>
                </c:pt>
                <c:pt idx="45190">
                  <c:v>22595</c:v>
                </c:pt>
                <c:pt idx="45191">
                  <c:v>22595.5</c:v>
                </c:pt>
                <c:pt idx="45192">
                  <c:v>22596</c:v>
                </c:pt>
                <c:pt idx="45193">
                  <c:v>22596.5</c:v>
                </c:pt>
                <c:pt idx="45194">
                  <c:v>22597</c:v>
                </c:pt>
                <c:pt idx="45195">
                  <c:v>22597.5</c:v>
                </c:pt>
                <c:pt idx="45196">
                  <c:v>22598</c:v>
                </c:pt>
                <c:pt idx="45197">
                  <c:v>22598.5</c:v>
                </c:pt>
                <c:pt idx="45198">
                  <c:v>22599</c:v>
                </c:pt>
                <c:pt idx="45199">
                  <c:v>22599.5</c:v>
                </c:pt>
                <c:pt idx="45200">
                  <c:v>22600</c:v>
                </c:pt>
                <c:pt idx="45201">
                  <c:v>22600.5</c:v>
                </c:pt>
                <c:pt idx="45202">
                  <c:v>22601</c:v>
                </c:pt>
                <c:pt idx="45203">
                  <c:v>22601.5</c:v>
                </c:pt>
                <c:pt idx="45204">
                  <c:v>22602</c:v>
                </c:pt>
                <c:pt idx="45205">
                  <c:v>22602.5</c:v>
                </c:pt>
                <c:pt idx="45206">
                  <c:v>22603</c:v>
                </c:pt>
                <c:pt idx="45207">
                  <c:v>22603.5</c:v>
                </c:pt>
                <c:pt idx="45208">
                  <c:v>22604</c:v>
                </c:pt>
                <c:pt idx="45209">
                  <c:v>22604.5</c:v>
                </c:pt>
                <c:pt idx="45210">
                  <c:v>22605</c:v>
                </c:pt>
                <c:pt idx="45211">
                  <c:v>22605.5</c:v>
                </c:pt>
                <c:pt idx="45212">
                  <c:v>22606</c:v>
                </c:pt>
                <c:pt idx="45213">
                  <c:v>22606.5</c:v>
                </c:pt>
                <c:pt idx="45214">
                  <c:v>22607</c:v>
                </c:pt>
                <c:pt idx="45215">
                  <c:v>22607.5</c:v>
                </c:pt>
                <c:pt idx="45216">
                  <c:v>22608</c:v>
                </c:pt>
                <c:pt idx="45217">
                  <c:v>22608.5</c:v>
                </c:pt>
                <c:pt idx="45218">
                  <c:v>22609</c:v>
                </c:pt>
                <c:pt idx="45219">
                  <c:v>22609.5</c:v>
                </c:pt>
                <c:pt idx="45220">
                  <c:v>22610</c:v>
                </c:pt>
                <c:pt idx="45221">
                  <c:v>22610.5</c:v>
                </c:pt>
                <c:pt idx="45222">
                  <c:v>22611</c:v>
                </c:pt>
                <c:pt idx="45223">
                  <c:v>22611.5</c:v>
                </c:pt>
                <c:pt idx="45224">
                  <c:v>22612</c:v>
                </c:pt>
                <c:pt idx="45225">
                  <c:v>22612.5</c:v>
                </c:pt>
                <c:pt idx="45226">
                  <c:v>22613</c:v>
                </c:pt>
                <c:pt idx="45227">
                  <c:v>22613.5</c:v>
                </c:pt>
                <c:pt idx="45228">
                  <c:v>22614</c:v>
                </c:pt>
                <c:pt idx="45229">
                  <c:v>22614.5</c:v>
                </c:pt>
                <c:pt idx="45230">
                  <c:v>22615</c:v>
                </c:pt>
                <c:pt idx="45231">
                  <c:v>22615.5</c:v>
                </c:pt>
                <c:pt idx="45232">
                  <c:v>22616</c:v>
                </c:pt>
                <c:pt idx="45233">
                  <c:v>22616.5</c:v>
                </c:pt>
                <c:pt idx="45234">
                  <c:v>22617</c:v>
                </c:pt>
                <c:pt idx="45235">
                  <c:v>22617.5</c:v>
                </c:pt>
                <c:pt idx="45236">
                  <c:v>22618</c:v>
                </c:pt>
                <c:pt idx="45237">
                  <c:v>22618.5</c:v>
                </c:pt>
                <c:pt idx="45238">
                  <c:v>22619</c:v>
                </c:pt>
                <c:pt idx="45239">
                  <c:v>22619.5</c:v>
                </c:pt>
                <c:pt idx="45240">
                  <c:v>22620</c:v>
                </c:pt>
                <c:pt idx="45241">
                  <c:v>22620.5</c:v>
                </c:pt>
                <c:pt idx="45242">
                  <c:v>22621</c:v>
                </c:pt>
                <c:pt idx="45243">
                  <c:v>22621.5</c:v>
                </c:pt>
                <c:pt idx="45244">
                  <c:v>22622</c:v>
                </c:pt>
                <c:pt idx="45245">
                  <c:v>22622.5</c:v>
                </c:pt>
                <c:pt idx="45246">
                  <c:v>22623</c:v>
                </c:pt>
                <c:pt idx="45247">
                  <c:v>22623.5</c:v>
                </c:pt>
                <c:pt idx="45248">
                  <c:v>22624</c:v>
                </c:pt>
                <c:pt idx="45249">
                  <c:v>22624.5</c:v>
                </c:pt>
                <c:pt idx="45250">
                  <c:v>22625</c:v>
                </c:pt>
                <c:pt idx="45251">
                  <c:v>22625.5</c:v>
                </c:pt>
                <c:pt idx="45252">
                  <c:v>22626</c:v>
                </c:pt>
                <c:pt idx="45253">
                  <c:v>22626.5</c:v>
                </c:pt>
                <c:pt idx="45254">
                  <c:v>22627</c:v>
                </c:pt>
                <c:pt idx="45255">
                  <c:v>22627.5</c:v>
                </c:pt>
                <c:pt idx="45256">
                  <c:v>22628</c:v>
                </c:pt>
                <c:pt idx="45257">
                  <c:v>22628.5</c:v>
                </c:pt>
                <c:pt idx="45258">
                  <c:v>22629</c:v>
                </c:pt>
                <c:pt idx="45259">
                  <c:v>22629.5</c:v>
                </c:pt>
                <c:pt idx="45260">
                  <c:v>22630</c:v>
                </c:pt>
                <c:pt idx="45261">
                  <c:v>22630.5</c:v>
                </c:pt>
                <c:pt idx="45262">
                  <c:v>22631</c:v>
                </c:pt>
                <c:pt idx="45263">
                  <c:v>22631.5</c:v>
                </c:pt>
                <c:pt idx="45264">
                  <c:v>22632</c:v>
                </c:pt>
                <c:pt idx="45265">
                  <c:v>22632.5</c:v>
                </c:pt>
                <c:pt idx="45266">
                  <c:v>22633</c:v>
                </c:pt>
                <c:pt idx="45267">
                  <c:v>22633.5</c:v>
                </c:pt>
                <c:pt idx="45268">
                  <c:v>22634</c:v>
                </c:pt>
                <c:pt idx="45269">
                  <c:v>22634.5</c:v>
                </c:pt>
                <c:pt idx="45270">
                  <c:v>22635</c:v>
                </c:pt>
                <c:pt idx="45271">
                  <c:v>22635.5</c:v>
                </c:pt>
                <c:pt idx="45272">
                  <c:v>22636</c:v>
                </c:pt>
                <c:pt idx="45273">
                  <c:v>22636.5</c:v>
                </c:pt>
                <c:pt idx="45274">
                  <c:v>22637</c:v>
                </c:pt>
                <c:pt idx="45275">
                  <c:v>22637.5</c:v>
                </c:pt>
                <c:pt idx="45276">
                  <c:v>22638</c:v>
                </c:pt>
                <c:pt idx="45277">
                  <c:v>22638.5</c:v>
                </c:pt>
                <c:pt idx="45278">
                  <c:v>22639</c:v>
                </c:pt>
                <c:pt idx="45279">
                  <c:v>22639.5</c:v>
                </c:pt>
                <c:pt idx="45280">
                  <c:v>22640</c:v>
                </c:pt>
                <c:pt idx="45281">
                  <c:v>22640.5</c:v>
                </c:pt>
                <c:pt idx="45282">
                  <c:v>22641</c:v>
                </c:pt>
                <c:pt idx="45283">
                  <c:v>22641.5</c:v>
                </c:pt>
                <c:pt idx="45284">
                  <c:v>22642</c:v>
                </c:pt>
                <c:pt idx="45285">
                  <c:v>22642.5</c:v>
                </c:pt>
                <c:pt idx="45286">
                  <c:v>22643</c:v>
                </c:pt>
                <c:pt idx="45287">
                  <c:v>22643.5</c:v>
                </c:pt>
                <c:pt idx="45288">
                  <c:v>22644</c:v>
                </c:pt>
                <c:pt idx="45289">
                  <c:v>22644.5</c:v>
                </c:pt>
                <c:pt idx="45290">
                  <c:v>22645</c:v>
                </c:pt>
                <c:pt idx="45291">
                  <c:v>22645.5</c:v>
                </c:pt>
                <c:pt idx="45292">
                  <c:v>22646</c:v>
                </c:pt>
                <c:pt idx="45293">
                  <c:v>22646.5</c:v>
                </c:pt>
                <c:pt idx="45294">
                  <c:v>22647</c:v>
                </c:pt>
                <c:pt idx="45295">
                  <c:v>22647.5</c:v>
                </c:pt>
                <c:pt idx="45296">
                  <c:v>22648</c:v>
                </c:pt>
                <c:pt idx="45297">
                  <c:v>22648.5</c:v>
                </c:pt>
                <c:pt idx="45298">
                  <c:v>22649</c:v>
                </c:pt>
                <c:pt idx="45299">
                  <c:v>22649.5</c:v>
                </c:pt>
                <c:pt idx="45300">
                  <c:v>22650</c:v>
                </c:pt>
                <c:pt idx="45301">
                  <c:v>22650.5</c:v>
                </c:pt>
                <c:pt idx="45302">
                  <c:v>22651</c:v>
                </c:pt>
                <c:pt idx="45303">
                  <c:v>22651.5</c:v>
                </c:pt>
                <c:pt idx="45304">
                  <c:v>22652</c:v>
                </c:pt>
                <c:pt idx="45305">
                  <c:v>22652.5</c:v>
                </c:pt>
                <c:pt idx="45306">
                  <c:v>22653</c:v>
                </c:pt>
                <c:pt idx="45307">
                  <c:v>22653.5</c:v>
                </c:pt>
                <c:pt idx="45308">
                  <c:v>22654</c:v>
                </c:pt>
                <c:pt idx="45309">
                  <c:v>22654.5</c:v>
                </c:pt>
                <c:pt idx="45310">
                  <c:v>22655</c:v>
                </c:pt>
                <c:pt idx="45311">
                  <c:v>22655.5</c:v>
                </c:pt>
                <c:pt idx="45312">
                  <c:v>22656</c:v>
                </c:pt>
                <c:pt idx="45313">
                  <c:v>22656.5</c:v>
                </c:pt>
                <c:pt idx="45314">
                  <c:v>22657</c:v>
                </c:pt>
                <c:pt idx="45315">
                  <c:v>22657.5</c:v>
                </c:pt>
                <c:pt idx="45316">
                  <c:v>22658</c:v>
                </c:pt>
                <c:pt idx="45317">
                  <c:v>22658.5</c:v>
                </c:pt>
                <c:pt idx="45318">
                  <c:v>22659</c:v>
                </c:pt>
                <c:pt idx="45319">
                  <c:v>22659.5</c:v>
                </c:pt>
                <c:pt idx="45320">
                  <c:v>22660</c:v>
                </c:pt>
                <c:pt idx="45321">
                  <c:v>22660.5</c:v>
                </c:pt>
                <c:pt idx="45322">
                  <c:v>22661</c:v>
                </c:pt>
                <c:pt idx="45323">
                  <c:v>22661.5</c:v>
                </c:pt>
                <c:pt idx="45324">
                  <c:v>22662</c:v>
                </c:pt>
                <c:pt idx="45325">
                  <c:v>22662.5</c:v>
                </c:pt>
                <c:pt idx="45326">
                  <c:v>22663</c:v>
                </c:pt>
                <c:pt idx="45327">
                  <c:v>22663.5</c:v>
                </c:pt>
                <c:pt idx="45328">
                  <c:v>22664</c:v>
                </c:pt>
                <c:pt idx="45329">
                  <c:v>22664.5</c:v>
                </c:pt>
                <c:pt idx="45330">
                  <c:v>22665</c:v>
                </c:pt>
                <c:pt idx="45331">
                  <c:v>22665.5</c:v>
                </c:pt>
                <c:pt idx="45332">
                  <c:v>22666</c:v>
                </c:pt>
                <c:pt idx="45333">
                  <c:v>22666.5</c:v>
                </c:pt>
                <c:pt idx="45334">
                  <c:v>22667</c:v>
                </c:pt>
                <c:pt idx="45335">
                  <c:v>22667.5</c:v>
                </c:pt>
                <c:pt idx="45336">
                  <c:v>22668</c:v>
                </c:pt>
                <c:pt idx="45337">
                  <c:v>22668.5</c:v>
                </c:pt>
                <c:pt idx="45338">
                  <c:v>22669</c:v>
                </c:pt>
                <c:pt idx="45339">
                  <c:v>22669.5</c:v>
                </c:pt>
                <c:pt idx="45340">
                  <c:v>22670</c:v>
                </c:pt>
                <c:pt idx="45341">
                  <c:v>22670.5</c:v>
                </c:pt>
                <c:pt idx="45342">
                  <c:v>22671</c:v>
                </c:pt>
                <c:pt idx="45343">
                  <c:v>22671.5</c:v>
                </c:pt>
                <c:pt idx="45344">
                  <c:v>22672</c:v>
                </c:pt>
                <c:pt idx="45345">
                  <c:v>22672.5</c:v>
                </c:pt>
                <c:pt idx="45346">
                  <c:v>22673</c:v>
                </c:pt>
                <c:pt idx="45347">
                  <c:v>22673.5</c:v>
                </c:pt>
                <c:pt idx="45348">
                  <c:v>22674</c:v>
                </c:pt>
                <c:pt idx="45349">
                  <c:v>22674.5</c:v>
                </c:pt>
                <c:pt idx="45350">
                  <c:v>22675</c:v>
                </c:pt>
                <c:pt idx="45351">
                  <c:v>22675.5</c:v>
                </c:pt>
                <c:pt idx="45352">
                  <c:v>22676</c:v>
                </c:pt>
                <c:pt idx="45353">
                  <c:v>22676.5</c:v>
                </c:pt>
                <c:pt idx="45354">
                  <c:v>22677</c:v>
                </c:pt>
                <c:pt idx="45355">
                  <c:v>22677.5</c:v>
                </c:pt>
                <c:pt idx="45356">
                  <c:v>22678</c:v>
                </c:pt>
                <c:pt idx="45357">
                  <c:v>22678.5</c:v>
                </c:pt>
                <c:pt idx="45358">
                  <c:v>22679</c:v>
                </c:pt>
                <c:pt idx="45359">
                  <c:v>22679.5</c:v>
                </c:pt>
                <c:pt idx="45360">
                  <c:v>22680</c:v>
                </c:pt>
                <c:pt idx="45361">
                  <c:v>22680.5</c:v>
                </c:pt>
                <c:pt idx="45362">
                  <c:v>22681</c:v>
                </c:pt>
                <c:pt idx="45363">
                  <c:v>22681.5</c:v>
                </c:pt>
                <c:pt idx="45364">
                  <c:v>22682</c:v>
                </c:pt>
                <c:pt idx="45365">
                  <c:v>22682.5</c:v>
                </c:pt>
                <c:pt idx="45366">
                  <c:v>22683</c:v>
                </c:pt>
                <c:pt idx="45367">
                  <c:v>22683.5</c:v>
                </c:pt>
                <c:pt idx="45368">
                  <c:v>22684</c:v>
                </c:pt>
                <c:pt idx="45369">
                  <c:v>22684.5</c:v>
                </c:pt>
                <c:pt idx="45370">
                  <c:v>22685</c:v>
                </c:pt>
                <c:pt idx="45371">
                  <c:v>22685.5</c:v>
                </c:pt>
                <c:pt idx="45372">
                  <c:v>22686</c:v>
                </c:pt>
                <c:pt idx="45373">
                  <c:v>22686.5</c:v>
                </c:pt>
                <c:pt idx="45374">
                  <c:v>22687</c:v>
                </c:pt>
                <c:pt idx="45375">
                  <c:v>22687.5</c:v>
                </c:pt>
                <c:pt idx="45376">
                  <c:v>22688</c:v>
                </c:pt>
                <c:pt idx="45377">
                  <c:v>22688.5</c:v>
                </c:pt>
                <c:pt idx="45378">
                  <c:v>22689</c:v>
                </c:pt>
                <c:pt idx="45379">
                  <c:v>22689.5</c:v>
                </c:pt>
                <c:pt idx="45380">
                  <c:v>22690</c:v>
                </c:pt>
                <c:pt idx="45381">
                  <c:v>22690.5</c:v>
                </c:pt>
                <c:pt idx="45382">
                  <c:v>22691</c:v>
                </c:pt>
                <c:pt idx="45383">
                  <c:v>22691.5</c:v>
                </c:pt>
                <c:pt idx="45384">
                  <c:v>22692</c:v>
                </c:pt>
                <c:pt idx="45385">
                  <c:v>22692.5</c:v>
                </c:pt>
                <c:pt idx="45386">
                  <c:v>22693</c:v>
                </c:pt>
                <c:pt idx="45387">
                  <c:v>22693.5</c:v>
                </c:pt>
                <c:pt idx="45388">
                  <c:v>22694</c:v>
                </c:pt>
                <c:pt idx="45389">
                  <c:v>22694.5</c:v>
                </c:pt>
                <c:pt idx="45390">
                  <c:v>22695</c:v>
                </c:pt>
                <c:pt idx="45391">
                  <c:v>22695.5</c:v>
                </c:pt>
                <c:pt idx="45392">
                  <c:v>22696</c:v>
                </c:pt>
                <c:pt idx="45393">
                  <c:v>22696.5</c:v>
                </c:pt>
                <c:pt idx="45394">
                  <c:v>22697</c:v>
                </c:pt>
                <c:pt idx="45395">
                  <c:v>22697.5</c:v>
                </c:pt>
                <c:pt idx="45396">
                  <c:v>22698</c:v>
                </c:pt>
                <c:pt idx="45397">
                  <c:v>22698.5</c:v>
                </c:pt>
                <c:pt idx="45398">
                  <c:v>22699</c:v>
                </c:pt>
                <c:pt idx="45399">
                  <c:v>22699.5</c:v>
                </c:pt>
                <c:pt idx="45400">
                  <c:v>22700</c:v>
                </c:pt>
                <c:pt idx="45401">
                  <c:v>22700.5</c:v>
                </c:pt>
                <c:pt idx="45402">
                  <c:v>22701</c:v>
                </c:pt>
                <c:pt idx="45403">
                  <c:v>22701.5</c:v>
                </c:pt>
                <c:pt idx="45404">
                  <c:v>22702</c:v>
                </c:pt>
                <c:pt idx="45405">
                  <c:v>22702.5</c:v>
                </c:pt>
                <c:pt idx="45406">
                  <c:v>22703</c:v>
                </c:pt>
                <c:pt idx="45407">
                  <c:v>22703.5</c:v>
                </c:pt>
                <c:pt idx="45408">
                  <c:v>22704</c:v>
                </c:pt>
                <c:pt idx="45409">
                  <c:v>22704.5</c:v>
                </c:pt>
                <c:pt idx="45410">
                  <c:v>22705</c:v>
                </c:pt>
                <c:pt idx="45411">
                  <c:v>22705.5</c:v>
                </c:pt>
                <c:pt idx="45412">
                  <c:v>22706</c:v>
                </c:pt>
                <c:pt idx="45413">
                  <c:v>22706.5</c:v>
                </c:pt>
                <c:pt idx="45414">
                  <c:v>22707</c:v>
                </c:pt>
                <c:pt idx="45415">
                  <c:v>22707.5</c:v>
                </c:pt>
                <c:pt idx="45416">
                  <c:v>22708</c:v>
                </c:pt>
                <c:pt idx="45417">
                  <c:v>22708.5</c:v>
                </c:pt>
                <c:pt idx="45418">
                  <c:v>22709</c:v>
                </c:pt>
                <c:pt idx="45419">
                  <c:v>22709.5</c:v>
                </c:pt>
                <c:pt idx="45420">
                  <c:v>22710</c:v>
                </c:pt>
                <c:pt idx="45421">
                  <c:v>22710.5</c:v>
                </c:pt>
                <c:pt idx="45422">
                  <c:v>22711</c:v>
                </c:pt>
                <c:pt idx="45423">
                  <c:v>22711.5</c:v>
                </c:pt>
                <c:pt idx="45424">
                  <c:v>22712</c:v>
                </c:pt>
                <c:pt idx="45425">
                  <c:v>22712.5</c:v>
                </c:pt>
                <c:pt idx="45426">
                  <c:v>22713</c:v>
                </c:pt>
                <c:pt idx="45427">
                  <c:v>22713.5</c:v>
                </c:pt>
                <c:pt idx="45428">
                  <c:v>22714</c:v>
                </c:pt>
                <c:pt idx="45429">
                  <c:v>22714.5</c:v>
                </c:pt>
                <c:pt idx="45430">
                  <c:v>22715</c:v>
                </c:pt>
                <c:pt idx="45431">
                  <c:v>22715.5</c:v>
                </c:pt>
                <c:pt idx="45432">
                  <c:v>22716</c:v>
                </c:pt>
                <c:pt idx="45433">
                  <c:v>22716.5</c:v>
                </c:pt>
                <c:pt idx="45434">
                  <c:v>22717</c:v>
                </c:pt>
                <c:pt idx="45435">
                  <c:v>22717.5</c:v>
                </c:pt>
                <c:pt idx="45436">
                  <c:v>22718</c:v>
                </c:pt>
                <c:pt idx="45437">
                  <c:v>22718.5</c:v>
                </c:pt>
                <c:pt idx="45438">
                  <c:v>22719</c:v>
                </c:pt>
                <c:pt idx="45439">
                  <c:v>22719.5</c:v>
                </c:pt>
                <c:pt idx="45440">
                  <c:v>22720</c:v>
                </c:pt>
                <c:pt idx="45441">
                  <c:v>22720.5</c:v>
                </c:pt>
                <c:pt idx="45442">
                  <c:v>22721</c:v>
                </c:pt>
                <c:pt idx="45443">
                  <c:v>22721.5</c:v>
                </c:pt>
                <c:pt idx="45444">
                  <c:v>22722</c:v>
                </c:pt>
                <c:pt idx="45445">
                  <c:v>22722.5</c:v>
                </c:pt>
                <c:pt idx="45446">
                  <c:v>22723</c:v>
                </c:pt>
                <c:pt idx="45447">
                  <c:v>22723.5</c:v>
                </c:pt>
                <c:pt idx="45448">
                  <c:v>22724</c:v>
                </c:pt>
                <c:pt idx="45449">
                  <c:v>22724.5</c:v>
                </c:pt>
                <c:pt idx="45450">
                  <c:v>22725</c:v>
                </c:pt>
                <c:pt idx="45451">
                  <c:v>22725.5</c:v>
                </c:pt>
                <c:pt idx="45452">
                  <c:v>22726</c:v>
                </c:pt>
                <c:pt idx="45453">
                  <c:v>22726.5</c:v>
                </c:pt>
                <c:pt idx="45454">
                  <c:v>22727</c:v>
                </c:pt>
                <c:pt idx="45455">
                  <c:v>22727.5</c:v>
                </c:pt>
                <c:pt idx="45456">
                  <c:v>22728</c:v>
                </c:pt>
                <c:pt idx="45457">
                  <c:v>22728.5</c:v>
                </c:pt>
                <c:pt idx="45458">
                  <c:v>22729</c:v>
                </c:pt>
                <c:pt idx="45459">
                  <c:v>22729.5</c:v>
                </c:pt>
                <c:pt idx="45460">
                  <c:v>22730</c:v>
                </c:pt>
                <c:pt idx="45461">
                  <c:v>22730.5</c:v>
                </c:pt>
                <c:pt idx="45462">
                  <c:v>22731</c:v>
                </c:pt>
                <c:pt idx="45463">
                  <c:v>22731.5</c:v>
                </c:pt>
                <c:pt idx="45464">
                  <c:v>22732</c:v>
                </c:pt>
                <c:pt idx="45465">
                  <c:v>22732.5</c:v>
                </c:pt>
                <c:pt idx="45466">
                  <c:v>22733</c:v>
                </c:pt>
                <c:pt idx="45467">
                  <c:v>22733.5</c:v>
                </c:pt>
                <c:pt idx="45468">
                  <c:v>22734</c:v>
                </c:pt>
                <c:pt idx="45469">
                  <c:v>22734.5</c:v>
                </c:pt>
                <c:pt idx="45470">
                  <c:v>22735</c:v>
                </c:pt>
                <c:pt idx="45471">
                  <c:v>22735.5</c:v>
                </c:pt>
                <c:pt idx="45472">
                  <c:v>22736</c:v>
                </c:pt>
                <c:pt idx="45473">
                  <c:v>22736.5</c:v>
                </c:pt>
                <c:pt idx="45474">
                  <c:v>22737</c:v>
                </c:pt>
                <c:pt idx="45475">
                  <c:v>22737.5</c:v>
                </c:pt>
                <c:pt idx="45476">
                  <c:v>22738</c:v>
                </c:pt>
                <c:pt idx="45477">
                  <c:v>22738.5</c:v>
                </c:pt>
                <c:pt idx="45478">
                  <c:v>22739</c:v>
                </c:pt>
                <c:pt idx="45479">
                  <c:v>22739.5</c:v>
                </c:pt>
                <c:pt idx="45480">
                  <c:v>22740</c:v>
                </c:pt>
                <c:pt idx="45481">
                  <c:v>22740.5</c:v>
                </c:pt>
                <c:pt idx="45482">
                  <c:v>22741</c:v>
                </c:pt>
                <c:pt idx="45483">
                  <c:v>22741.5</c:v>
                </c:pt>
                <c:pt idx="45484">
                  <c:v>22742</c:v>
                </c:pt>
                <c:pt idx="45485">
                  <c:v>22742.5</c:v>
                </c:pt>
                <c:pt idx="45486">
                  <c:v>22743</c:v>
                </c:pt>
                <c:pt idx="45487">
                  <c:v>22743.5</c:v>
                </c:pt>
                <c:pt idx="45488">
                  <c:v>22744</c:v>
                </c:pt>
                <c:pt idx="45489">
                  <c:v>22744.5</c:v>
                </c:pt>
                <c:pt idx="45490">
                  <c:v>22745</c:v>
                </c:pt>
                <c:pt idx="45491">
                  <c:v>22745.5</c:v>
                </c:pt>
                <c:pt idx="45492">
                  <c:v>22746</c:v>
                </c:pt>
                <c:pt idx="45493">
                  <c:v>22746.5</c:v>
                </c:pt>
                <c:pt idx="45494">
                  <c:v>22747</c:v>
                </c:pt>
                <c:pt idx="45495">
                  <c:v>22747.5</c:v>
                </c:pt>
                <c:pt idx="45496">
                  <c:v>22748</c:v>
                </c:pt>
                <c:pt idx="45497">
                  <c:v>22748.5</c:v>
                </c:pt>
                <c:pt idx="45498">
                  <c:v>22749</c:v>
                </c:pt>
                <c:pt idx="45499">
                  <c:v>22749.5</c:v>
                </c:pt>
                <c:pt idx="45500">
                  <c:v>22750</c:v>
                </c:pt>
                <c:pt idx="45501">
                  <c:v>22750.5</c:v>
                </c:pt>
                <c:pt idx="45502">
                  <c:v>22751</c:v>
                </c:pt>
                <c:pt idx="45503">
                  <c:v>22751.5</c:v>
                </c:pt>
                <c:pt idx="45504">
                  <c:v>22752</c:v>
                </c:pt>
                <c:pt idx="45505">
                  <c:v>22752.5</c:v>
                </c:pt>
                <c:pt idx="45506">
                  <c:v>22753</c:v>
                </c:pt>
                <c:pt idx="45507">
                  <c:v>22753.5</c:v>
                </c:pt>
                <c:pt idx="45508">
                  <c:v>22754</c:v>
                </c:pt>
                <c:pt idx="45509">
                  <c:v>22754.5</c:v>
                </c:pt>
                <c:pt idx="45510">
                  <c:v>22755</c:v>
                </c:pt>
                <c:pt idx="45511">
                  <c:v>22755.5</c:v>
                </c:pt>
                <c:pt idx="45512">
                  <c:v>22756</c:v>
                </c:pt>
                <c:pt idx="45513">
                  <c:v>22756.5</c:v>
                </c:pt>
                <c:pt idx="45514">
                  <c:v>22757</c:v>
                </c:pt>
                <c:pt idx="45515">
                  <c:v>22757.5</c:v>
                </c:pt>
                <c:pt idx="45516">
                  <c:v>22758</c:v>
                </c:pt>
                <c:pt idx="45517">
                  <c:v>22758.5</c:v>
                </c:pt>
                <c:pt idx="45518">
                  <c:v>22759</c:v>
                </c:pt>
                <c:pt idx="45519">
                  <c:v>22759.5</c:v>
                </c:pt>
                <c:pt idx="45520">
                  <c:v>22760</c:v>
                </c:pt>
                <c:pt idx="45521">
                  <c:v>22760.5</c:v>
                </c:pt>
                <c:pt idx="45522">
                  <c:v>22761</c:v>
                </c:pt>
                <c:pt idx="45523">
                  <c:v>22761.5</c:v>
                </c:pt>
                <c:pt idx="45524">
                  <c:v>22762</c:v>
                </c:pt>
                <c:pt idx="45525">
                  <c:v>22762.5</c:v>
                </c:pt>
                <c:pt idx="45526">
                  <c:v>22763</c:v>
                </c:pt>
                <c:pt idx="45527">
                  <c:v>22763.5</c:v>
                </c:pt>
                <c:pt idx="45528">
                  <c:v>22764</c:v>
                </c:pt>
                <c:pt idx="45529">
                  <c:v>22764.5</c:v>
                </c:pt>
                <c:pt idx="45530">
                  <c:v>22765</c:v>
                </c:pt>
                <c:pt idx="45531">
                  <c:v>22765.5</c:v>
                </c:pt>
                <c:pt idx="45532">
                  <c:v>22766</c:v>
                </c:pt>
                <c:pt idx="45533">
                  <c:v>22766.5</c:v>
                </c:pt>
                <c:pt idx="45534">
                  <c:v>22767</c:v>
                </c:pt>
                <c:pt idx="45535">
                  <c:v>22767.5</c:v>
                </c:pt>
                <c:pt idx="45536">
                  <c:v>22768</c:v>
                </c:pt>
                <c:pt idx="45537">
                  <c:v>22768.5</c:v>
                </c:pt>
                <c:pt idx="45538">
                  <c:v>22769</c:v>
                </c:pt>
                <c:pt idx="45539">
                  <c:v>22769.5</c:v>
                </c:pt>
                <c:pt idx="45540">
                  <c:v>22770</c:v>
                </c:pt>
                <c:pt idx="45541">
                  <c:v>22770.5</c:v>
                </c:pt>
                <c:pt idx="45542">
                  <c:v>22771</c:v>
                </c:pt>
                <c:pt idx="45543">
                  <c:v>22771.5</c:v>
                </c:pt>
                <c:pt idx="45544">
                  <c:v>22772</c:v>
                </c:pt>
                <c:pt idx="45545">
                  <c:v>22772.5</c:v>
                </c:pt>
                <c:pt idx="45546">
                  <c:v>22773</c:v>
                </c:pt>
                <c:pt idx="45547">
                  <c:v>22773.5</c:v>
                </c:pt>
                <c:pt idx="45548">
                  <c:v>22774</c:v>
                </c:pt>
                <c:pt idx="45549">
                  <c:v>22774.5</c:v>
                </c:pt>
                <c:pt idx="45550">
                  <c:v>22775</c:v>
                </c:pt>
                <c:pt idx="45551">
                  <c:v>22775.5</c:v>
                </c:pt>
                <c:pt idx="45552">
                  <c:v>22776</c:v>
                </c:pt>
                <c:pt idx="45553">
                  <c:v>22776.5</c:v>
                </c:pt>
                <c:pt idx="45554">
                  <c:v>22777</c:v>
                </c:pt>
                <c:pt idx="45555">
                  <c:v>22777.5</c:v>
                </c:pt>
                <c:pt idx="45556">
                  <c:v>22778</c:v>
                </c:pt>
                <c:pt idx="45557">
                  <c:v>22778.5</c:v>
                </c:pt>
                <c:pt idx="45558">
                  <c:v>22779</c:v>
                </c:pt>
                <c:pt idx="45559">
                  <c:v>22779.5</c:v>
                </c:pt>
                <c:pt idx="45560">
                  <c:v>22780</c:v>
                </c:pt>
                <c:pt idx="45561">
                  <c:v>22780.5</c:v>
                </c:pt>
                <c:pt idx="45562">
                  <c:v>22781</c:v>
                </c:pt>
                <c:pt idx="45563">
                  <c:v>22781.5</c:v>
                </c:pt>
                <c:pt idx="45564">
                  <c:v>22782</c:v>
                </c:pt>
                <c:pt idx="45565">
                  <c:v>22782.5</c:v>
                </c:pt>
                <c:pt idx="45566">
                  <c:v>22783</c:v>
                </c:pt>
                <c:pt idx="45567">
                  <c:v>22783.5</c:v>
                </c:pt>
                <c:pt idx="45568">
                  <c:v>22784</c:v>
                </c:pt>
                <c:pt idx="45569">
                  <c:v>22784.5</c:v>
                </c:pt>
                <c:pt idx="45570">
                  <c:v>22785</c:v>
                </c:pt>
                <c:pt idx="45571">
                  <c:v>22785.5</c:v>
                </c:pt>
                <c:pt idx="45572">
                  <c:v>22786</c:v>
                </c:pt>
                <c:pt idx="45573">
                  <c:v>22786.5</c:v>
                </c:pt>
                <c:pt idx="45574">
                  <c:v>22787</c:v>
                </c:pt>
                <c:pt idx="45575">
                  <c:v>22787.5</c:v>
                </c:pt>
                <c:pt idx="45576">
                  <c:v>22788</c:v>
                </c:pt>
                <c:pt idx="45577">
                  <c:v>22788.5</c:v>
                </c:pt>
                <c:pt idx="45578">
                  <c:v>22789</c:v>
                </c:pt>
                <c:pt idx="45579">
                  <c:v>22789.5</c:v>
                </c:pt>
                <c:pt idx="45580">
                  <c:v>22790</c:v>
                </c:pt>
                <c:pt idx="45581">
                  <c:v>22790.5</c:v>
                </c:pt>
                <c:pt idx="45582">
                  <c:v>22791</c:v>
                </c:pt>
                <c:pt idx="45583">
                  <c:v>22791.5</c:v>
                </c:pt>
                <c:pt idx="45584">
                  <c:v>22792</c:v>
                </c:pt>
                <c:pt idx="45585">
                  <c:v>22792.5</c:v>
                </c:pt>
                <c:pt idx="45586">
                  <c:v>22793</c:v>
                </c:pt>
                <c:pt idx="45587">
                  <c:v>22793.5</c:v>
                </c:pt>
                <c:pt idx="45588">
                  <c:v>22794</c:v>
                </c:pt>
                <c:pt idx="45589">
                  <c:v>22794.5</c:v>
                </c:pt>
                <c:pt idx="45590">
                  <c:v>22795</c:v>
                </c:pt>
                <c:pt idx="45591">
                  <c:v>22795.5</c:v>
                </c:pt>
                <c:pt idx="45592">
                  <c:v>22796</c:v>
                </c:pt>
                <c:pt idx="45593">
                  <c:v>22796.5</c:v>
                </c:pt>
                <c:pt idx="45594">
                  <c:v>22797</c:v>
                </c:pt>
                <c:pt idx="45595">
                  <c:v>22797.5</c:v>
                </c:pt>
                <c:pt idx="45596">
                  <c:v>22798</c:v>
                </c:pt>
                <c:pt idx="45597">
                  <c:v>22798.5</c:v>
                </c:pt>
                <c:pt idx="45598">
                  <c:v>22799</c:v>
                </c:pt>
                <c:pt idx="45599">
                  <c:v>22799.5</c:v>
                </c:pt>
                <c:pt idx="45600">
                  <c:v>22800</c:v>
                </c:pt>
                <c:pt idx="45601">
                  <c:v>22800.5</c:v>
                </c:pt>
                <c:pt idx="45602">
                  <c:v>22801</c:v>
                </c:pt>
                <c:pt idx="45603">
                  <c:v>22801.5</c:v>
                </c:pt>
                <c:pt idx="45604">
                  <c:v>22802</c:v>
                </c:pt>
                <c:pt idx="45605">
                  <c:v>22802.5</c:v>
                </c:pt>
                <c:pt idx="45606">
                  <c:v>22803</c:v>
                </c:pt>
                <c:pt idx="45607">
                  <c:v>22803.5</c:v>
                </c:pt>
                <c:pt idx="45608">
                  <c:v>22804</c:v>
                </c:pt>
                <c:pt idx="45609">
                  <c:v>22804.5</c:v>
                </c:pt>
                <c:pt idx="45610">
                  <c:v>22805</c:v>
                </c:pt>
                <c:pt idx="45611">
                  <c:v>22805.5</c:v>
                </c:pt>
                <c:pt idx="45612">
                  <c:v>22806</c:v>
                </c:pt>
                <c:pt idx="45613">
                  <c:v>22806.5</c:v>
                </c:pt>
                <c:pt idx="45614">
                  <c:v>22807</c:v>
                </c:pt>
                <c:pt idx="45615">
                  <c:v>22807.5</c:v>
                </c:pt>
                <c:pt idx="45616">
                  <c:v>22808</c:v>
                </c:pt>
                <c:pt idx="45617">
                  <c:v>22808.5</c:v>
                </c:pt>
                <c:pt idx="45618">
                  <c:v>22809</c:v>
                </c:pt>
                <c:pt idx="45619">
                  <c:v>22809.5</c:v>
                </c:pt>
                <c:pt idx="45620">
                  <c:v>22810</c:v>
                </c:pt>
                <c:pt idx="45621">
                  <c:v>22810.5</c:v>
                </c:pt>
                <c:pt idx="45622">
                  <c:v>22811</c:v>
                </c:pt>
                <c:pt idx="45623">
                  <c:v>22811.5</c:v>
                </c:pt>
                <c:pt idx="45624">
                  <c:v>22812</c:v>
                </c:pt>
                <c:pt idx="45625">
                  <c:v>22812.5</c:v>
                </c:pt>
                <c:pt idx="45626">
                  <c:v>22813</c:v>
                </c:pt>
                <c:pt idx="45627">
                  <c:v>22813.5</c:v>
                </c:pt>
                <c:pt idx="45628">
                  <c:v>22814</c:v>
                </c:pt>
                <c:pt idx="45629">
                  <c:v>22814.5</c:v>
                </c:pt>
                <c:pt idx="45630">
                  <c:v>22815</c:v>
                </c:pt>
                <c:pt idx="45631">
                  <c:v>22815.5</c:v>
                </c:pt>
                <c:pt idx="45632">
                  <c:v>22816</c:v>
                </c:pt>
                <c:pt idx="45633">
                  <c:v>22816.5</c:v>
                </c:pt>
                <c:pt idx="45634">
                  <c:v>22817</c:v>
                </c:pt>
                <c:pt idx="45635">
                  <c:v>22817.5</c:v>
                </c:pt>
                <c:pt idx="45636">
                  <c:v>22818</c:v>
                </c:pt>
                <c:pt idx="45637">
                  <c:v>22818.5</c:v>
                </c:pt>
                <c:pt idx="45638">
                  <c:v>22819</c:v>
                </c:pt>
                <c:pt idx="45639">
                  <c:v>22819.5</c:v>
                </c:pt>
                <c:pt idx="45640">
                  <c:v>22820</c:v>
                </c:pt>
                <c:pt idx="45641">
                  <c:v>22820.5</c:v>
                </c:pt>
                <c:pt idx="45642">
                  <c:v>22821</c:v>
                </c:pt>
                <c:pt idx="45643">
                  <c:v>22821.5</c:v>
                </c:pt>
                <c:pt idx="45644">
                  <c:v>22822</c:v>
                </c:pt>
                <c:pt idx="45645">
                  <c:v>22822.5</c:v>
                </c:pt>
                <c:pt idx="45646">
                  <c:v>22823</c:v>
                </c:pt>
                <c:pt idx="45647">
                  <c:v>22823.5</c:v>
                </c:pt>
                <c:pt idx="45648">
                  <c:v>22824</c:v>
                </c:pt>
                <c:pt idx="45649">
                  <c:v>22824.5</c:v>
                </c:pt>
                <c:pt idx="45650">
                  <c:v>22825</c:v>
                </c:pt>
                <c:pt idx="45651">
                  <c:v>22825.5</c:v>
                </c:pt>
                <c:pt idx="45652">
                  <c:v>22826</c:v>
                </c:pt>
                <c:pt idx="45653">
                  <c:v>22826.5</c:v>
                </c:pt>
                <c:pt idx="45654">
                  <c:v>22827</c:v>
                </c:pt>
                <c:pt idx="45655">
                  <c:v>22827.5</c:v>
                </c:pt>
                <c:pt idx="45656">
                  <c:v>22828</c:v>
                </c:pt>
                <c:pt idx="45657">
                  <c:v>22828.5</c:v>
                </c:pt>
                <c:pt idx="45658">
                  <c:v>22829</c:v>
                </c:pt>
                <c:pt idx="45659">
                  <c:v>22829.5</c:v>
                </c:pt>
                <c:pt idx="45660">
                  <c:v>22830</c:v>
                </c:pt>
                <c:pt idx="45661">
                  <c:v>22830.5</c:v>
                </c:pt>
                <c:pt idx="45662">
                  <c:v>22831</c:v>
                </c:pt>
                <c:pt idx="45663">
                  <c:v>22831.5</c:v>
                </c:pt>
                <c:pt idx="45664">
                  <c:v>22832</c:v>
                </c:pt>
                <c:pt idx="45665">
                  <c:v>22832.5</c:v>
                </c:pt>
                <c:pt idx="45666">
                  <c:v>22833</c:v>
                </c:pt>
                <c:pt idx="45667">
                  <c:v>22833.5</c:v>
                </c:pt>
                <c:pt idx="45668">
                  <c:v>22834</c:v>
                </c:pt>
                <c:pt idx="45669">
                  <c:v>22834.5</c:v>
                </c:pt>
                <c:pt idx="45670">
                  <c:v>22835</c:v>
                </c:pt>
                <c:pt idx="45671">
                  <c:v>22835.5</c:v>
                </c:pt>
                <c:pt idx="45672">
                  <c:v>22836</c:v>
                </c:pt>
                <c:pt idx="45673">
                  <c:v>22836.5</c:v>
                </c:pt>
                <c:pt idx="45674">
                  <c:v>22837</c:v>
                </c:pt>
                <c:pt idx="45675">
                  <c:v>22837.5</c:v>
                </c:pt>
                <c:pt idx="45676">
                  <c:v>22838</c:v>
                </c:pt>
                <c:pt idx="45677">
                  <c:v>22838.5</c:v>
                </c:pt>
                <c:pt idx="45678">
                  <c:v>22839</c:v>
                </c:pt>
                <c:pt idx="45679">
                  <c:v>22839.5</c:v>
                </c:pt>
                <c:pt idx="45680">
                  <c:v>22840</c:v>
                </c:pt>
                <c:pt idx="45681">
                  <c:v>22840.5</c:v>
                </c:pt>
                <c:pt idx="45682">
                  <c:v>22841</c:v>
                </c:pt>
                <c:pt idx="45683">
                  <c:v>22841.5</c:v>
                </c:pt>
                <c:pt idx="45684">
                  <c:v>22842</c:v>
                </c:pt>
                <c:pt idx="45685">
                  <c:v>22842.5</c:v>
                </c:pt>
                <c:pt idx="45686">
                  <c:v>22843</c:v>
                </c:pt>
                <c:pt idx="45687">
                  <c:v>22843.5</c:v>
                </c:pt>
                <c:pt idx="45688">
                  <c:v>22844</c:v>
                </c:pt>
                <c:pt idx="45689">
                  <c:v>22844.5</c:v>
                </c:pt>
                <c:pt idx="45690">
                  <c:v>22845</c:v>
                </c:pt>
                <c:pt idx="45691">
                  <c:v>22845.5</c:v>
                </c:pt>
                <c:pt idx="45692">
                  <c:v>22846</c:v>
                </c:pt>
                <c:pt idx="45693">
                  <c:v>22846.5</c:v>
                </c:pt>
                <c:pt idx="45694">
                  <c:v>22847</c:v>
                </c:pt>
                <c:pt idx="45695">
                  <c:v>22847.5</c:v>
                </c:pt>
                <c:pt idx="45696">
                  <c:v>22848</c:v>
                </c:pt>
                <c:pt idx="45697">
                  <c:v>22848.5</c:v>
                </c:pt>
                <c:pt idx="45698">
                  <c:v>22849</c:v>
                </c:pt>
                <c:pt idx="45699">
                  <c:v>22849.5</c:v>
                </c:pt>
                <c:pt idx="45700">
                  <c:v>22850</c:v>
                </c:pt>
                <c:pt idx="45701">
                  <c:v>22850.5</c:v>
                </c:pt>
                <c:pt idx="45702">
                  <c:v>22851</c:v>
                </c:pt>
                <c:pt idx="45703">
                  <c:v>22851.5</c:v>
                </c:pt>
                <c:pt idx="45704">
                  <c:v>22852</c:v>
                </c:pt>
                <c:pt idx="45705">
                  <c:v>22852.5</c:v>
                </c:pt>
                <c:pt idx="45706">
                  <c:v>22853</c:v>
                </c:pt>
                <c:pt idx="45707">
                  <c:v>22853.5</c:v>
                </c:pt>
                <c:pt idx="45708">
                  <c:v>22854</c:v>
                </c:pt>
                <c:pt idx="45709">
                  <c:v>22854.5</c:v>
                </c:pt>
                <c:pt idx="45710">
                  <c:v>22855</c:v>
                </c:pt>
                <c:pt idx="45711">
                  <c:v>22855.5</c:v>
                </c:pt>
                <c:pt idx="45712">
                  <c:v>22856</c:v>
                </c:pt>
                <c:pt idx="45713">
                  <c:v>22856.5</c:v>
                </c:pt>
                <c:pt idx="45714">
                  <c:v>22857</c:v>
                </c:pt>
                <c:pt idx="45715">
                  <c:v>22857.5</c:v>
                </c:pt>
                <c:pt idx="45716">
                  <c:v>22858</c:v>
                </c:pt>
                <c:pt idx="45717">
                  <c:v>22858.5</c:v>
                </c:pt>
                <c:pt idx="45718">
                  <c:v>22859</c:v>
                </c:pt>
                <c:pt idx="45719">
                  <c:v>22859.5</c:v>
                </c:pt>
                <c:pt idx="45720">
                  <c:v>22860</c:v>
                </c:pt>
                <c:pt idx="45721">
                  <c:v>22860.5</c:v>
                </c:pt>
                <c:pt idx="45722">
                  <c:v>22861</c:v>
                </c:pt>
                <c:pt idx="45723">
                  <c:v>22861.5</c:v>
                </c:pt>
                <c:pt idx="45724">
                  <c:v>22862</c:v>
                </c:pt>
                <c:pt idx="45725">
                  <c:v>22862.5</c:v>
                </c:pt>
                <c:pt idx="45726">
                  <c:v>22863</c:v>
                </c:pt>
                <c:pt idx="45727">
                  <c:v>22863.5</c:v>
                </c:pt>
                <c:pt idx="45728">
                  <c:v>22864</c:v>
                </c:pt>
                <c:pt idx="45729">
                  <c:v>22864.5</c:v>
                </c:pt>
                <c:pt idx="45730">
                  <c:v>22865</c:v>
                </c:pt>
                <c:pt idx="45731">
                  <c:v>22865.5</c:v>
                </c:pt>
                <c:pt idx="45732">
                  <c:v>22866</c:v>
                </c:pt>
                <c:pt idx="45733">
                  <c:v>22866.5</c:v>
                </c:pt>
                <c:pt idx="45734">
                  <c:v>22867</c:v>
                </c:pt>
                <c:pt idx="45735">
                  <c:v>22867.5</c:v>
                </c:pt>
                <c:pt idx="45736">
                  <c:v>22868</c:v>
                </c:pt>
                <c:pt idx="45737">
                  <c:v>22868.5</c:v>
                </c:pt>
                <c:pt idx="45738">
                  <c:v>22869</c:v>
                </c:pt>
                <c:pt idx="45739">
                  <c:v>22869.5</c:v>
                </c:pt>
                <c:pt idx="45740">
                  <c:v>22870</c:v>
                </c:pt>
                <c:pt idx="45741">
                  <c:v>22870.5</c:v>
                </c:pt>
                <c:pt idx="45742">
                  <c:v>22871</c:v>
                </c:pt>
                <c:pt idx="45743">
                  <c:v>22871.5</c:v>
                </c:pt>
                <c:pt idx="45744">
                  <c:v>22872</c:v>
                </c:pt>
                <c:pt idx="45745">
                  <c:v>22872.5</c:v>
                </c:pt>
                <c:pt idx="45746">
                  <c:v>22873</c:v>
                </c:pt>
                <c:pt idx="45747">
                  <c:v>22873.5</c:v>
                </c:pt>
                <c:pt idx="45748">
                  <c:v>22874</c:v>
                </c:pt>
                <c:pt idx="45749">
                  <c:v>22874.5</c:v>
                </c:pt>
                <c:pt idx="45750">
                  <c:v>22875</c:v>
                </c:pt>
                <c:pt idx="45751">
                  <c:v>22875.5</c:v>
                </c:pt>
                <c:pt idx="45752">
                  <c:v>22876</c:v>
                </c:pt>
                <c:pt idx="45753">
                  <c:v>22876.5</c:v>
                </c:pt>
                <c:pt idx="45754">
                  <c:v>22877</c:v>
                </c:pt>
                <c:pt idx="45755">
                  <c:v>22877.5</c:v>
                </c:pt>
                <c:pt idx="45756">
                  <c:v>22878</c:v>
                </c:pt>
                <c:pt idx="45757">
                  <c:v>22878.5</c:v>
                </c:pt>
                <c:pt idx="45758">
                  <c:v>22879</c:v>
                </c:pt>
                <c:pt idx="45759">
                  <c:v>22879.5</c:v>
                </c:pt>
                <c:pt idx="45760">
                  <c:v>22880</c:v>
                </c:pt>
                <c:pt idx="45761">
                  <c:v>22880.5</c:v>
                </c:pt>
                <c:pt idx="45762">
                  <c:v>22881</c:v>
                </c:pt>
                <c:pt idx="45763">
                  <c:v>22881.5</c:v>
                </c:pt>
                <c:pt idx="45764">
                  <c:v>22882</c:v>
                </c:pt>
                <c:pt idx="45765">
                  <c:v>22882.5</c:v>
                </c:pt>
                <c:pt idx="45766">
                  <c:v>22883</c:v>
                </c:pt>
                <c:pt idx="45767">
                  <c:v>22883.5</c:v>
                </c:pt>
                <c:pt idx="45768">
                  <c:v>22884</c:v>
                </c:pt>
                <c:pt idx="45769">
                  <c:v>22884.5</c:v>
                </c:pt>
                <c:pt idx="45770">
                  <c:v>22885</c:v>
                </c:pt>
                <c:pt idx="45771">
                  <c:v>22885.5</c:v>
                </c:pt>
                <c:pt idx="45772">
                  <c:v>22886</c:v>
                </c:pt>
                <c:pt idx="45773">
                  <c:v>22886.5</c:v>
                </c:pt>
                <c:pt idx="45774">
                  <c:v>22887</c:v>
                </c:pt>
                <c:pt idx="45775">
                  <c:v>22887.5</c:v>
                </c:pt>
                <c:pt idx="45776">
                  <c:v>22888</c:v>
                </c:pt>
                <c:pt idx="45777">
                  <c:v>22888.5</c:v>
                </c:pt>
                <c:pt idx="45778">
                  <c:v>22889</c:v>
                </c:pt>
                <c:pt idx="45779">
                  <c:v>22889.5</c:v>
                </c:pt>
                <c:pt idx="45780">
                  <c:v>22890</c:v>
                </c:pt>
                <c:pt idx="45781">
                  <c:v>22890.5</c:v>
                </c:pt>
                <c:pt idx="45782">
                  <c:v>22891</c:v>
                </c:pt>
                <c:pt idx="45783">
                  <c:v>22891.5</c:v>
                </c:pt>
                <c:pt idx="45784">
                  <c:v>22892</c:v>
                </c:pt>
                <c:pt idx="45785">
                  <c:v>22892.5</c:v>
                </c:pt>
                <c:pt idx="45786">
                  <c:v>22893</c:v>
                </c:pt>
                <c:pt idx="45787">
                  <c:v>22893.5</c:v>
                </c:pt>
                <c:pt idx="45788">
                  <c:v>22894</c:v>
                </c:pt>
                <c:pt idx="45789">
                  <c:v>22894.5</c:v>
                </c:pt>
                <c:pt idx="45790">
                  <c:v>22895</c:v>
                </c:pt>
                <c:pt idx="45791">
                  <c:v>22895.5</c:v>
                </c:pt>
                <c:pt idx="45792">
                  <c:v>22896</c:v>
                </c:pt>
                <c:pt idx="45793">
                  <c:v>22896.5</c:v>
                </c:pt>
                <c:pt idx="45794">
                  <c:v>22897</c:v>
                </c:pt>
                <c:pt idx="45795">
                  <c:v>22897.5</c:v>
                </c:pt>
                <c:pt idx="45796">
                  <c:v>22898</c:v>
                </c:pt>
                <c:pt idx="45797">
                  <c:v>22898.5</c:v>
                </c:pt>
                <c:pt idx="45798">
                  <c:v>22899</c:v>
                </c:pt>
                <c:pt idx="45799">
                  <c:v>22899.5</c:v>
                </c:pt>
                <c:pt idx="45800">
                  <c:v>22900</c:v>
                </c:pt>
                <c:pt idx="45801">
                  <c:v>22900.5</c:v>
                </c:pt>
                <c:pt idx="45802">
                  <c:v>22901</c:v>
                </c:pt>
                <c:pt idx="45803">
                  <c:v>22901.5</c:v>
                </c:pt>
                <c:pt idx="45804">
                  <c:v>22902</c:v>
                </c:pt>
                <c:pt idx="45805">
                  <c:v>22902.5</c:v>
                </c:pt>
                <c:pt idx="45806">
                  <c:v>22903</c:v>
                </c:pt>
                <c:pt idx="45807">
                  <c:v>22903.5</c:v>
                </c:pt>
                <c:pt idx="45808">
                  <c:v>22904</c:v>
                </c:pt>
                <c:pt idx="45809">
                  <c:v>22904.5</c:v>
                </c:pt>
                <c:pt idx="45810">
                  <c:v>22905</c:v>
                </c:pt>
                <c:pt idx="45811">
                  <c:v>22905.5</c:v>
                </c:pt>
                <c:pt idx="45812">
                  <c:v>22906</c:v>
                </c:pt>
                <c:pt idx="45813">
                  <c:v>22906.5</c:v>
                </c:pt>
                <c:pt idx="45814">
                  <c:v>22907</c:v>
                </c:pt>
                <c:pt idx="45815">
                  <c:v>22907.5</c:v>
                </c:pt>
                <c:pt idx="45816">
                  <c:v>22908</c:v>
                </c:pt>
                <c:pt idx="45817">
                  <c:v>22908.5</c:v>
                </c:pt>
                <c:pt idx="45818">
                  <c:v>22909</c:v>
                </c:pt>
                <c:pt idx="45819">
                  <c:v>22909.5</c:v>
                </c:pt>
                <c:pt idx="45820">
                  <c:v>22910</c:v>
                </c:pt>
                <c:pt idx="45821">
                  <c:v>22910.5</c:v>
                </c:pt>
                <c:pt idx="45822">
                  <c:v>22911</c:v>
                </c:pt>
                <c:pt idx="45823">
                  <c:v>22911.5</c:v>
                </c:pt>
                <c:pt idx="45824">
                  <c:v>22912</c:v>
                </c:pt>
                <c:pt idx="45825">
                  <c:v>22912.5</c:v>
                </c:pt>
                <c:pt idx="45826">
                  <c:v>22913</c:v>
                </c:pt>
                <c:pt idx="45827">
                  <c:v>22913.5</c:v>
                </c:pt>
                <c:pt idx="45828">
                  <c:v>22914</c:v>
                </c:pt>
                <c:pt idx="45829">
                  <c:v>22914.5</c:v>
                </c:pt>
                <c:pt idx="45830">
                  <c:v>22915</c:v>
                </c:pt>
                <c:pt idx="45831">
                  <c:v>22915.5</c:v>
                </c:pt>
                <c:pt idx="45832">
                  <c:v>22916</c:v>
                </c:pt>
                <c:pt idx="45833">
                  <c:v>22916.5</c:v>
                </c:pt>
                <c:pt idx="45834">
                  <c:v>22917</c:v>
                </c:pt>
                <c:pt idx="45835">
                  <c:v>22917.5</c:v>
                </c:pt>
                <c:pt idx="45836">
                  <c:v>22918</c:v>
                </c:pt>
                <c:pt idx="45837">
                  <c:v>22918.5</c:v>
                </c:pt>
                <c:pt idx="45838">
                  <c:v>22919</c:v>
                </c:pt>
                <c:pt idx="45839">
                  <c:v>22919.5</c:v>
                </c:pt>
                <c:pt idx="45840">
                  <c:v>22920</c:v>
                </c:pt>
                <c:pt idx="45841">
                  <c:v>22920.5</c:v>
                </c:pt>
                <c:pt idx="45842">
                  <c:v>22921</c:v>
                </c:pt>
                <c:pt idx="45843">
                  <c:v>22921.5</c:v>
                </c:pt>
                <c:pt idx="45844">
                  <c:v>22922</c:v>
                </c:pt>
                <c:pt idx="45845">
                  <c:v>22922.5</c:v>
                </c:pt>
                <c:pt idx="45846">
                  <c:v>22923</c:v>
                </c:pt>
                <c:pt idx="45847">
                  <c:v>22923.5</c:v>
                </c:pt>
                <c:pt idx="45848">
                  <c:v>22924</c:v>
                </c:pt>
                <c:pt idx="45849">
                  <c:v>22924.5</c:v>
                </c:pt>
                <c:pt idx="45850">
                  <c:v>22925</c:v>
                </c:pt>
                <c:pt idx="45851">
                  <c:v>22925.5</c:v>
                </c:pt>
                <c:pt idx="45852">
                  <c:v>22926</c:v>
                </c:pt>
                <c:pt idx="45853">
                  <c:v>22926.5</c:v>
                </c:pt>
                <c:pt idx="45854">
                  <c:v>22927</c:v>
                </c:pt>
                <c:pt idx="45855">
                  <c:v>22927.5</c:v>
                </c:pt>
                <c:pt idx="45856">
                  <c:v>22928</c:v>
                </c:pt>
                <c:pt idx="45857">
                  <c:v>22928.5</c:v>
                </c:pt>
                <c:pt idx="45858">
                  <c:v>22929</c:v>
                </c:pt>
                <c:pt idx="45859">
                  <c:v>22929.5</c:v>
                </c:pt>
                <c:pt idx="45860">
                  <c:v>22930</c:v>
                </c:pt>
                <c:pt idx="45861">
                  <c:v>22930.5</c:v>
                </c:pt>
                <c:pt idx="45862">
                  <c:v>22931</c:v>
                </c:pt>
                <c:pt idx="45863">
                  <c:v>22931.5</c:v>
                </c:pt>
                <c:pt idx="45864">
                  <c:v>22932</c:v>
                </c:pt>
                <c:pt idx="45865">
                  <c:v>22932.5</c:v>
                </c:pt>
                <c:pt idx="45866">
                  <c:v>22933</c:v>
                </c:pt>
                <c:pt idx="45867">
                  <c:v>22933.5</c:v>
                </c:pt>
                <c:pt idx="45868">
                  <c:v>22934</c:v>
                </c:pt>
                <c:pt idx="45869">
                  <c:v>22934.5</c:v>
                </c:pt>
                <c:pt idx="45870">
                  <c:v>22935</c:v>
                </c:pt>
                <c:pt idx="45871">
                  <c:v>22935.5</c:v>
                </c:pt>
                <c:pt idx="45872">
                  <c:v>22936</c:v>
                </c:pt>
                <c:pt idx="45873">
                  <c:v>22936.5</c:v>
                </c:pt>
                <c:pt idx="45874">
                  <c:v>22937</c:v>
                </c:pt>
                <c:pt idx="45875">
                  <c:v>22937.5</c:v>
                </c:pt>
                <c:pt idx="45876">
                  <c:v>22938</c:v>
                </c:pt>
                <c:pt idx="45877">
                  <c:v>22938.5</c:v>
                </c:pt>
                <c:pt idx="45878">
                  <c:v>22939</c:v>
                </c:pt>
                <c:pt idx="45879">
                  <c:v>22939.5</c:v>
                </c:pt>
                <c:pt idx="45880">
                  <c:v>22940</c:v>
                </c:pt>
                <c:pt idx="45881">
                  <c:v>22940.5</c:v>
                </c:pt>
                <c:pt idx="45882">
                  <c:v>22941</c:v>
                </c:pt>
                <c:pt idx="45883">
                  <c:v>22941.5</c:v>
                </c:pt>
                <c:pt idx="45884">
                  <c:v>22942</c:v>
                </c:pt>
                <c:pt idx="45885">
                  <c:v>22942.5</c:v>
                </c:pt>
                <c:pt idx="45886">
                  <c:v>22943</c:v>
                </c:pt>
                <c:pt idx="45887">
                  <c:v>22943.5</c:v>
                </c:pt>
                <c:pt idx="45888">
                  <c:v>22944</c:v>
                </c:pt>
                <c:pt idx="45889">
                  <c:v>22944.5</c:v>
                </c:pt>
                <c:pt idx="45890">
                  <c:v>22945</c:v>
                </c:pt>
                <c:pt idx="45891">
                  <c:v>22945.5</c:v>
                </c:pt>
                <c:pt idx="45892">
                  <c:v>22946</c:v>
                </c:pt>
                <c:pt idx="45893">
                  <c:v>22946.5</c:v>
                </c:pt>
                <c:pt idx="45894">
                  <c:v>22947</c:v>
                </c:pt>
                <c:pt idx="45895">
                  <c:v>22947.5</c:v>
                </c:pt>
                <c:pt idx="45896">
                  <c:v>22948</c:v>
                </c:pt>
                <c:pt idx="45897">
                  <c:v>22948.5</c:v>
                </c:pt>
                <c:pt idx="45898">
                  <c:v>22949</c:v>
                </c:pt>
                <c:pt idx="45899">
                  <c:v>22949.5</c:v>
                </c:pt>
                <c:pt idx="45900">
                  <c:v>22950</c:v>
                </c:pt>
                <c:pt idx="45901">
                  <c:v>22950.5</c:v>
                </c:pt>
                <c:pt idx="45902">
                  <c:v>22951</c:v>
                </c:pt>
                <c:pt idx="45903">
                  <c:v>22951.5</c:v>
                </c:pt>
                <c:pt idx="45904">
                  <c:v>22952</c:v>
                </c:pt>
                <c:pt idx="45905">
                  <c:v>22952.5</c:v>
                </c:pt>
                <c:pt idx="45906">
                  <c:v>22953</c:v>
                </c:pt>
                <c:pt idx="45907">
                  <c:v>22953.5</c:v>
                </c:pt>
                <c:pt idx="45908">
                  <c:v>22954</c:v>
                </c:pt>
                <c:pt idx="45909">
                  <c:v>22954.5</c:v>
                </c:pt>
                <c:pt idx="45910">
                  <c:v>22955</c:v>
                </c:pt>
                <c:pt idx="45911">
                  <c:v>22955.5</c:v>
                </c:pt>
                <c:pt idx="45912">
                  <c:v>22956</c:v>
                </c:pt>
                <c:pt idx="45913">
                  <c:v>22956.5</c:v>
                </c:pt>
                <c:pt idx="45914">
                  <c:v>22957</c:v>
                </c:pt>
                <c:pt idx="45915">
                  <c:v>22957.5</c:v>
                </c:pt>
                <c:pt idx="45916">
                  <c:v>22958</c:v>
                </c:pt>
                <c:pt idx="45917">
                  <c:v>22958.5</c:v>
                </c:pt>
                <c:pt idx="45918">
                  <c:v>22959</c:v>
                </c:pt>
                <c:pt idx="45919">
                  <c:v>22959.5</c:v>
                </c:pt>
                <c:pt idx="45920">
                  <c:v>22960</c:v>
                </c:pt>
                <c:pt idx="45921">
                  <c:v>22960.5</c:v>
                </c:pt>
                <c:pt idx="45922">
                  <c:v>22961</c:v>
                </c:pt>
                <c:pt idx="45923">
                  <c:v>22961.5</c:v>
                </c:pt>
                <c:pt idx="45924">
                  <c:v>22962</c:v>
                </c:pt>
                <c:pt idx="45925">
                  <c:v>22962.5</c:v>
                </c:pt>
                <c:pt idx="45926">
                  <c:v>22963</c:v>
                </c:pt>
                <c:pt idx="45927">
                  <c:v>22963.5</c:v>
                </c:pt>
                <c:pt idx="45928">
                  <c:v>22964</c:v>
                </c:pt>
                <c:pt idx="45929">
                  <c:v>22964.5</c:v>
                </c:pt>
                <c:pt idx="45930">
                  <c:v>22965</c:v>
                </c:pt>
                <c:pt idx="45931">
                  <c:v>22965.5</c:v>
                </c:pt>
                <c:pt idx="45932">
                  <c:v>22966</c:v>
                </c:pt>
                <c:pt idx="45933">
                  <c:v>22966.5</c:v>
                </c:pt>
                <c:pt idx="45934">
                  <c:v>22967</c:v>
                </c:pt>
                <c:pt idx="45935">
                  <c:v>22967.5</c:v>
                </c:pt>
                <c:pt idx="45936">
                  <c:v>22968</c:v>
                </c:pt>
                <c:pt idx="45937">
                  <c:v>22968.5</c:v>
                </c:pt>
                <c:pt idx="45938">
                  <c:v>22969</c:v>
                </c:pt>
                <c:pt idx="45939">
                  <c:v>22969.5</c:v>
                </c:pt>
                <c:pt idx="45940">
                  <c:v>22970</c:v>
                </c:pt>
                <c:pt idx="45941">
                  <c:v>22970.5</c:v>
                </c:pt>
                <c:pt idx="45942">
                  <c:v>22971</c:v>
                </c:pt>
                <c:pt idx="45943">
                  <c:v>22971.5</c:v>
                </c:pt>
                <c:pt idx="45944">
                  <c:v>22972</c:v>
                </c:pt>
                <c:pt idx="45945">
                  <c:v>22972.5</c:v>
                </c:pt>
                <c:pt idx="45946">
                  <c:v>22973</c:v>
                </c:pt>
                <c:pt idx="45947">
                  <c:v>22973.5</c:v>
                </c:pt>
                <c:pt idx="45948">
                  <c:v>22974</c:v>
                </c:pt>
                <c:pt idx="45949">
                  <c:v>22974.5</c:v>
                </c:pt>
                <c:pt idx="45950">
                  <c:v>22975</c:v>
                </c:pt>
                <c:pt idx="45951">
                  <c:v>22975.5</c:v>
                </c:pt>
                <c:pt idx="45952">
                  <c:v>22976</c:v>
                </c:pt>
                <c:pt idx="45953">
                  <c:v>22976.5</c:v>
                </c:pt>
                <c:pt idx="45954">
                  <c:v>22977</c:v>
                </c:pt>
                <c:pt idx="45955">
                  <c:v>22977.5</c:v>
                </c:pt>
                <c:pt idx="45956">
                  <c:v>22978</c:v>
                </c:pt>
                <c:pt idx="45957">
                  <c:v>22978.5</c:v>
                </c:pt>
                <c:pt idx="45958">
                  <c:v>22979</c:v>
                </c:pt>
                <c:pt idx="45959">
                  <c:v>22979.5</c:v>
                </c:pt>
                <c:pt idx="45960">
                  <c:v>22980</c:v>
                </c:pt>
                <c:pt idx="45961">
                  <c:v>22980.5</c:v>
                </c:pt>
                <c:pt idx="45962">
                  <c:v>22981</c:v>
                </c:pt>
                <c:pt idx="45963">
                  <c:v>22981.5</c:v>
                </c:pt>
                <c:pt idx="45964">
                  <c:v>22982</c:v>
                </c:pt>
                <c:pt idx="45965">
                  <c:v>22982.5</c:v>
                </c:pt>
                <c:pt idx="45966">
                  <c:v>22983</c:v>
                </c:pt>
                <c:pt idx="45967">
                  <c:v>22983.5</c:v>
                </c:pt>
                <c:pt idx="45968">
                  <c:v>22984</c:v>
                </c:pt>
                <c:pt idx="45969">
                  <c:v>22984.5</c:v>
                </c:pt>
                <c:pt idx="45970">
                  <c:v>22985</c:v>
                </c:pt>
                <c:pt idx="45971">
                  <c:v>22985.5</c:v>
                </c:pt>
                <c:pt idx="45972">
                  <c:v>22986</c:v>
                </c:pt>
                <c:pt idx="45973">
                  <c:v>22986.5</c:v>
                </c:pt>
                <c:pt idx="45974">
                  <c:v>22987</c:v>
                </c:pt>
                <c:pt idx="45975">
                  <c:v>22987.5</c:v>
                </c:pt>
                <c:pt idx="45976">
                  <c:v>22988</c:v>
                </c:pt>
                <c:pt idx="45977">
                  <c:v>22988.5</c:v>
                </c:pt>
                <c:pt idx="45978">
                  <c:v>22989</c:v>
                </c:pt>
                <c:pt idx="45979">
                  <c:v>22989.5</c:v>
                </c:pt>
                <c:pt idx="45980">
                  <c:v>22990</c:v>
                </c:pt>
                <c:pt idx="45981">
                  <c:v>22990.5</c:v>
                </c:pt>
                <c:pt idx="45982">
                  <c:v>22991</c:v>
                </c:pt>
                <c:pt idx="45983">
                  <c:v>22991.5</c:v>
                </c:pt>
                <c:pt idx="45984">
                  <c:v>22992</c:v>
                </c:pt>
                <c:pt idx="45985">
                  <c:v>22992.5</c:v>
                </c:pt>
                <c:pt idx="45986">
                  <c:v>22993</c:v>
                </c:pt>
                <c:pt idx="45987">
                  <c:v>22993.5</c:v>
                </c:pt>
                <c:pt idx="45988">
                  <c:v>22994</c:v>
                </c:pt>
                <c:pt idx="45989">
                  <c:v>22994.5</c:v>
                </c:pt>
                <c:pt idx="45990">
                  <c:v>22995</c:v>
                </c:pt>
                <c:pt idx="45991">
                  <c:v>22995.5</c:v>
                </c:pt>
                <c:pt idx="45992">
                  <c:v>22996</c:v>
                </c:pt>
                <c:pt idx="45993">
                  <c:v>22996.5</c:v>
                </c:pt>
                <c:pt idx="45994">
                  <c:v>22997</c:v>
                </c:pt>
                <c:pt idx="45995">
                  <c:v>22997.5</c:v>
                </c:pt>
                <c:pt idx="45996">
                  <c:v>22998</c:v>
                </c:pt>
                <c:pt idx="45997">
                  <c:v>22998.5</c:v>
                </c:pt>
                <c:pt idx="45998">
                  <c:v>22999</c:v>
                </c:pt>
                <c:pt idx="45999">
                  <c:v>22999.5</c:v>
                </c:pt>
                <c:pt idx="46000">
                  <c:v>23000</c:v>
                </c:pt>
                <c:pt idx="46001">
                  <c:v>23000.5</c:v>
                </c:pt>
                <c:pt idx="46002">
                  <c:v>23001</c:v>
                </c:pt>
                <c:pt idx="46003">
                  <c:v>23001.5</c:v>
                </c:pt>
                <c:pt idx="46004">
                  <c:v>23002</c:v>
                </c:pt>
                <c:pt idx="46005">
                  <c:v>23002.5</c:v>
                </c:pt>
                <c:pt idx="46006">
                  <c:v>23003</c:v>
                </c:pt>
                <c:pt idx="46007">
                  <c:v>23003.5</c:v>
                </c:pt>
                <c:pt idx="46008">
                  <c:v>23004</c:v>
                </c:pt>
                <c:pt idx="46009">
                  <c:v>23004.5</c:v>
                </c:pt>
                <c:pt idx="46010">
                  <c:v>23005</c:v>
                </c:pt>
                <c:pt idx="46011">
                  <c:v>23005.5</c:v>
                </c:pt>
                <c:pt idx="46012">
                  <c:v>23006</c:v>
                </c:pt>
                <c:pt idx="46013">
                  <c:v>23006.5</c:v>
                </c:pt>
                <c:pt idx="46014">
                  <c:v>23007</c:v>
                </c:pt>
                <c:pt idx="46015">
                  <c:v>23007.5</c:v>
                </c:pt>
                <c:pt idx="46016">
                  <c:v>23008</c:v>
                </c:pt>
                <c:pt idx="46017">
                  <c:v>23008.5</c:v>
                </c:pt>
                <c:pt idx="46018">
                  <c:v>23009</c:v>
                </c:pt>
                <c:pt idx="46019">
                  <c:v>23009.5</c:v>
                </c:pt>
                <c:pt idx="46020">
                  <c:v>23010</c:v>
                </c:pt>
                <c:pt idx="46021">
                  <c:v>23010.5</c:v>
                </c:pt>
                <c:pt idx="46022">
                  <c:v>23011</c:v>
                </c:pt>
                <c:pt idx="46023">
                  <c:v>23011.5</c:v>
                </c:pt>
                <c:pt idx="46024">
                  <c:v>23012</c:v>
                </c:pt>
                <c:pt idx="46025">
                  <c:v>23012.5</c:v>
                </c:pt>
                <c:pt idx="46026">
                  <c:v>23013</c:v>
                </c:pt>
                <c:pt idx="46027">
                  <c:v>23013.5</c:v>
                </c:pt>
                <c:pt idx="46028">
                  <c:v>23014</c:v>
                </c:pt>
                <c:pt idx="46029">
                  <c:v>23014.5</c:v>
                </c:pt>
                <c:pt idx="46030">
                  <c:v>23015</c:v>
                </c:pt>
                <c:pt idx="46031">
                  <c:v>23015.5</c:v>
                </c:pt>
                <c:pt idx="46032">
                  <c:v>23016</c:v>
                </c:pt>
                <c:pt idx="46033">
                  <c:v>23016.5</c:v>
                </c:pt>
                <c:pt idx="46034">
                  <c:v>23017</c:v>
                </c:pt>
                <c:pt idx="46035">
                  <c:v>23017.5</c:v>
                </c:pt>
                <c:pt idx="46036">
                  <c:v>23018</c:v>
                </c:pt>
                <c:pt idx="46037">
                  <c:v>23018.5</c:v>
                </c:pt>
                <c:pt idx="46038">
                  <c:v>23019</c:v>
                </c:pt>
                <c:pt idx="46039">
                  <c:v>23019.5</c:v>
                </c:pt>
                <c:pt idx="46040">
                  <c:v>23020</c:v>
                </c:pt>
                <c:pt idx="46041">
                  <c:v>23020.5</c:v>
                </c:pt>
                <c:pt idx="46042">
                  <c:v>23021</c:v>
                </c:pt>
                <c:pt idx="46043">
                  <c:v>23021.5</c:v>
                </c:pt>
                <c:pt idx="46044">
                  <c:v>23022</c:v>
                </c:pt>
                <c:pt idx="46045">
                  <c:v>23022.5</c:v>
                </c:pt>
                <c:pt idx="46046">
                  <c:v>23023</c:v>
                </c:pt>
                <c:pt idx="46047">
                  <c:v>23023.5</c:v>
                </c:pt>
                <c:pt idx="46048">
                  <c:v>23024</c:v>
                </c:pt>
                <c:pt idx="46049">
                  <c:v>23024.5</c:v>
                </c:pt>
                <c:pt idx="46050">
                  <c:v>23025</c:v>
                </c:pt>
                <c:pt idx="46051">
                  <c:v>23025.5</c:v>
                </c:pt>
                <c:pt idx="46052">
                  <c:v>23026</c:v>
                </c:pt>
                <c:pt idx="46053">
                  <c:v>23026.5</c:v>
                </c:pt>
                <c:pt idx="46054">
                  <c:v>23027</c:v>
                </c:pt>
                <c:pt idx="46055">
                  <c:v>23027.5</c:v>
                </c:pt>
                <c:pt idx="46056">
                  <c:v>23028</c:v>
                </c:pt>
                <c:pt idx="46057">
                  <c:v>23028.5</c:v>
                </c:pt>
                <c:pt idx="46058">
                  <c:v>23029</c:v>
                </c:pt>
                <c:pt idx="46059">
                  <c:v>23029.5</c:v>
                </c:pt>
                <c:pt idx="46060">
                  <c:v>23030</c:v>
                </c:pt>
                <c:pt idx="46061">
                  <c:v>23030.5</c:v>
                </c:pt>
                <c:pt idx="46062">
                  <c:v>23031</c:v>
                </c:pt>
                <c:pt idx="46063">
                  <c:v>23031.5</c:v>
                </c:pt>
                <c:pt idx="46064">
                  <c:v>23032</c:v>
                </c:pt>
                <c:pt idx="46065">
                  <c:v>23032.5</c:v>
                </c:pt>
                <c:pt idx="46066">
                  <c:v>23033</c:v>
                </c:pt>
                <c:pt idx="46067">
                  <c:v>23033.5</c:v>
                </c:pt>
                <c:pt idx="46068">
                  <c:v>23034</c:v>
                </c:pt>
                <c:pt idx="46069">
                  <c:v>23034.5</c:v>
                </c:pt>
                <c:pt idx="46070">
                  <c:v>23035</c:v>
                </c:pt>
                <c:pt idx="46071">
                  <c:v>23035.5</c:v>
                </c:pt>
                <c:pt idx="46072">
                  <c:v>23036</c:v>
                </c:pt>
                <c:pt idx="46073">
                  <c:v>23036.5</c:v>
                </c:pt>
                <c:pt idx="46074">
                  <c:v>23037</c:v>
                </c:pt>
                <c:pt idx="46075">
                  <c:v>23037.5</c:v>
                </c:pt>
                <c:pt idx="46076">
                  <c:v>23038</c:v>
                </c:pt>
                <c:pt idx="46077">
                  <c:v>23038.5</c:v>
                </c:pt>
                <c:pt idx="46078">
                  <c:v>23039</c:v>
                </c:pt>
                <c:pt idx="46079">
                  <c:v>23039.5</c:v>
                </c:pt>
                <c:pt idx="46080">
                  <c:v>23040</c:v>
                </c:pt>
                <c:pt idx="46081">
                  <c:v>23040.5</c:v>
                </c:pt>
                <c:pt idx="46082">
                  <c:v>23041</c:v>
                </c:pt>
                <c:pt idx="46083">
                  <c:v>23041.5</c:v>
                </c:pt>
                <c:pt idx="46084">
                  <c:v>23042</c:v>
                </c:pt>
                <c:pt idx="46085">
                  <c:v>23042.5</c:v>
                </c:pt>
                <c:pt idx="46086">
                  <c:v>23043</c:v>
                </c:pt>
                <c:pt idx="46087">
                  <c:v>23043.5</c:v>
                </c:pt>
                <c:pt idx="46088">
                  <c:v>23044</c:v>
                </c:pt>
                <c:pt idx="46089">
                  <c:v>23044.5</c:v>
                </c:pt>
                <c:pt idx="46090">
                  <c:v>23045</c:v>
                </c:pt>
                <c:pt idx="46091">
                  <c:v>23045.5</c:v>
                </c:pt>
                <c:pt idx="46092">
                  <c:v>23046</c:v>
                </c:pt>
                <c:pt idx="46093">
                  <c:v>23046.5</c:v>
                </c:pt>
                <c:pt idx="46094">
                  <c:v>23047</c:v>
                </c:pt>
                <c:pt idx="46095">
                  <c:v>23047.5</c:v>
                </c:pt>
                <c:pt idx="46096">
                  <c:v>23048</c:v>
                </c:pt>
                <c:pt idx="46097">
                  <c:v>23048.5</c:v>
                </c:pt>
                <c:pt idx="46098">
                  <c:v>23049</c:v>
                </c:pt>
                <c:pt idx="46099">
                  <c:v>23049.5</c:v>
                </c:pt>
                <c:pt idx="46100">
                  <c:v>23050</c:v>
                </c:pt>
                <c:pt idx="46101">
                  <c:v>23050.5</c:v>
                </c:pt>
                <c:pt idx="46102">
                  <c:v>23051</c:v>
                </c:pt>
                <c:pt idx="46103">
                  <c:v>23051.5</c:v>
                </c:pt>
                <c:pt idx="46104">
                  <c:v>23052</c:v>
                </c:pt>
                <c:pt idx="46105">
                  <c:v>23052.5</c:v>
                </c:pt>
                <c:pt idx="46106">
                  <c:v>23053</c:v>
                </c:pt>
                <c:pt idx="46107">
                  <c:v>23053.5</c:v>
                </c:pt>
                <c:pt idx="46108">
                  <c:v>23054</c:v>
                </c:pt>
                <c:pt idx="46109">
                  <c:v>23054.5</c:v>
                </c:pt>
                <c:pt idx="46110">
                  <c:v>23055</c:v>
                </c:pt>
                <c:pt idx="46111">
                  <c:v>23055.5</c:v>
                </c:pt>
                <c:pt idx="46112">
                  <c:v>23056</c:v>
                </c:pt>
                <c:pt idx="46113">
                  <c:v>23056.5</c:v>
                </c:pt>
                <c:pt idx="46114">
                  <c:v>23057</c:v>
                </c:pt>
                <c:pt idx="46115">
                  <c:v>23057.5</c:v>
                </c:pt>
                <c:pt idx="46116">
                  <c:v>23058</c:v>
                </c:pt>
                <c:pt idx="46117">
                  <c:v>23058.5</c:v>
                </c:pt>
                <c:pt idx="46118">
                  <c:v>23059</c:v>
                </c:pt>
                <c:pt idx="46119">
                  <c:v>23059.5</c:v>
                </c:pt>
                <c:pt idx="46120">
                  <c:v>23060</c:v>
                </c:pt>
                <c:pt idx="46121">
                  <c:v>23060.5</c:v>
                </c:pt>
                <c:pt idx="46122">
                  <c:v>23061</c:v>
                </c:pt>
                <c:pt idx="46123">
                  <c:v>23061.5</c:v>
                </c:pt>
                <c:pt idx="46124">
                  <c:v>23062</c:v>
                </c:pt>
                <c:pt idx="46125">
                  <c:v>23062.5</c:v>
                </c:pt>
                <c:pt idx="46126">
                  <c:v>23063</c:v>
                </c:pt>
                <c:pt idx="46127">
                  <c:v>23063.5</c:v>
                </c:pt>
                <c:pt idx="46128">
                  <c:v>23064</c:v>
                </c:pt>
                <c:pt idx="46129">
                  <c:v>23064.5</c:v>
                </c:pt>
                <c:pt idx="46130">
                  <c:v>23065</c:v>
                </c:pt>
                <c:pt idx="46131">
                  <c:v>23065.5</c:v>
                </c:pt>
                <c:pt idx="46132">
                  <c:v>23066</c:v>
                </c:pt>
                <c:pt idx="46133">
                  <c:v>23066.5</c:v>
                </c:pt>
                <c:pt idx="46134">
                  <c:v>23067</c:v>
                </c:pt>
                <c:pt idx="46135">
                  <c:v>23067.5</c:v>
                </c:pt>
                <c:pt idx="46136">
                  <c:v>23068</c:v>
                </c:pt>
                <c:pt idx="46137">
                  <c:v>23068.5</c:v>
                </c:pt>
                <c:pt idx="46138">
                  <c:v>23069</c:v>
                </c:pt>
                <c:pt idx="46139">
                  <c:v>23069.5</c:v>
                </c:pt>
                <c:pt idx="46140">
                  <c:v>23070</c:v>
                </c:pt>
                <c:pt idx="46141">
                  <c:v>23070.5</c:v>
                </c:pt>
                <c:pt idx="46142">
                  <c:v>23071</c:v>
                </c:pt>
                <c:pt idx="46143">
                  <c:v>23071.5</c:v>
                </c:pt>
                <c:pt idx="46144">
                  <c:v>23072</c:v>
                </c:pt>
                <c:pt idx="46145">
                  <c:v>23072.5</c:v>
                </c:pt>
                <c:pt idx="46146">
                  <c:v>23073</c:v>
                </c:pt>
                <c:pt idx="46147">
                  <c:v>23073.5</c:v>
                </c:pt>
                <c:pt idx="46148">
                  <c:v>23074</c:v>
                </c:pt>
                <c:pt idx="46149">
                  <c:v>23074.5</c:v>
                </c:pt>
                <c:pt idx="46150">
                  <c:v>23075</c:v>
                </c:pt>
                <c:pt idx="46151">
                  <c:v>23075.5</c:v>
                </c:pt>
                <c:pt idx="46152">
                  <c:v>23076</c:v>
                </c:pt>
                <c:pt idx="46153">
                  <c:v>23076.5</c:v>
                </c:pt>
                <c:pt idx="46154">
                  <c:v>23077</c:v>
                </c:pt>
                <c:pt idx="46155">
                  <c:v>23077.5</c:v>
                </c:pt>
                <c:pt idx="46156">
                  <c:v>23078</c:v>
                </c:pt>
                <c:pt idx="46157">
                  <c:v>23078.5</c:v>
                </c:pt>
                <c:pt idx="46158">
                  <c:v>23079</c:v>
                </c:pt>
                <c:pt idx="46159">
                  <c:v>23079.5</c:v>
                </c:pt>
                <c:pt idx="46160">
                  <c:v>23080</c:v>
                </c:pt>
                <c:pt idx="46161">
                  <c:v>23080.5</c:v>
                </c:pt>
                <c:pt idx="46162">
                  <c:v>23081</c:v>
                </c:pt>
                <c:pt idx="46163">
                  <c:v>23081.5</c:v>
                </c:pt>
                <c:pt idx="46164">
                  <c:v>23082</c:v>
                </c:pt>
                <c:pt idx="46165">
                  <c:v>23082.5</c:v>
                </c:pt>
                <c:pt idx="46166">
                  <c:v>23083</c:v>
                </c:pt>
                <c:pt idx="46167">
                  <c:v>23083.5</c:v>
                </c:pt>
                <c:pt idx="46168">
                  <c:v>23084</c:v>
                </c:pt>
                <c:pt idx="46169">
                  <c:v>23084.5</c:v>
                </c:pt>
                <c:pt idx="46170">
                  <c:v>23085</c:v>
                </c:pt>
                <c:pt idx="46171">
                  <c:v>23085.5</c:v>
                </c:pt>
                <c:pt idx="46172">
                  <c:v>23086</c:v>
                </c:pt>
                <c:pt idx="46173">
                  <c:v>23086.5</c:v>
                </c:pt>
                <c:pt idx="46174">
                  <c:v>23087</c:v>
                </c:pt>
                <c:pt idx="46175">
                  <c:v>23087.5</c:v>
                </c:pt>
                <c:pt idx="46176">
                  <c:v>23088</c:v>
                </c:pt>
                <c:pt idx="46177">
                  <c:v>23088.5</c:v>
                </c:pt>
                <c:pt idx="46178">
                  <c:v>23089</c:v>
                </c:pt>
                <c:pt idx="46179">
                  <c:v>23089.5</c:v>
                </c:pt>
                <c:pt idx="46180">
                  <c:v>23090</c:v>
                </c:pt>
                <c:pt idx="46181">
                  <c:v>23090.5</c:v>
                </c:pt>
                <c:pt idx="46182">
                  <c:v>23091</c:v>
                </c:pt>
                <c:pt idx="46183">
                  <c:v>23091.5</c:v>
                </c:pt>
                <c:pt idx="46184">
                  <c:v>23092</c:v>
                </c:pt>
                <c:pt idx="46185">
                  <c:v>23092.5</c:v>
                </c:pt>
                <c:pt idx="46186">
                  <c:v>23093</c:v>
                </c:pt>
                <c:pt idx="46187">
                  <c:v>23093.5</c:v>
                </c:pt>
                <c:pt idx="46188">
                  <c:v>23094</c:v>
                </c:pt>
                <c:pt idx="46189">
                  <c:v>23094.5</c:v>
                </c:pt>
                <c:pt idx="46190">
                  <c:v>23095</c:v>
                </c:pt>
                <c:pt idx="46191">
                  <c:v>23095.5</c:v>
                </c:pt>
                <c:pt idx="46192">
                  <c:v>23096</c:v>
                </c:pt>
                <c:pt idx="46193">
                  <c:v>23096.5</c:v>
                </c:pt>
                <c:pt idx="46194">
                  <c:v>23097</c:v>
                </c:pt>
                <c:pt idx="46195">
                  <c:v>23097.5</c:v>
                </c:pt>
                <c:pt idx="46196">
                  <c:v>23098</c:v>
                </c:pt>
                <c:pt idx="46197">
                  <c:v>23098.5</c:v>
                </c:pt>
                <c:pt idx="46198">
                  <c:v>23099</c:v>
                </c:pt>
                <c:pt idx="46199">
                  <c:v>23099.5</c:v>
                </c:pt>
                <c:pt idx="46200">
                  <c:v>23100</c:v>
                </c:pt>
                <c:pt idx="46201">
                  <c:v>23100.5</c:v>
                </c:pt>
                <c:pt idx="46202">
                  <c:v>23101</c:v>
                </c:pt>
                <c:pt idx="46203">
                  <c:v>23101.5</c:v>
                </c:pt>
                <c:pt idx="46204">
                  <c:v>23102</c:v>
                </c:pt>
                <c:pt idx="46205">
                  <c:v>23102.5</c:v>
                </c:pt>
                <c:pt idx="46206">
                  <c:v>23103</c:v>
                </c:pt>
                <c:pt idx="46207">
                  <c:v>23103.5</c:v>
                </c:pt>
                <c:pt idx="46208">
                  <c:v>23104</c:v>
                </c:pt>
                <c:pt idx="46209">
                  <c:v>23104.5</c:v>
                </c:pt>
                <c:pt idx="46210">
                  <c:v>23105</c:v>
                </c:pt>
                <c:pt idx="46211">
                  <c:v>23105.5</c:v>
                </c:pt>
                <c:pt idx="46212">
                  <c:v>23106</c:v>
                </c:pt>
                <c:pt idx="46213">
                  <c:v>23106.5</c:v>
                </c:pt>
                <c:pt idx="46214">
                  <c:v>23107</c:v>
                </c:pt>
                <c:pt idx="46215">
                  <c:v>23107.5</c:v>
                </c:pt>
                <c:pt idx="46216">
                  <c:v>23108</c:v>
                </c:pt>
                <c:pt idx="46217">
                  <c:v>23108.5</c:v>
                </c:pt>
                <c:pt idx="46218">
                  <c:v>23109</c:v>
                </c:pt>
                <c:pt idx="46219">
                  <c:v>23109.5</c:v>
                </c:pt>
                <c:pt idx="46220">
                  <c:v>23110</c:v>
                </c:pt>
                <c:pt idx="46221">
                  <c:v>23110.5</c:v>
                </c:pt>
                <c:pt idx="46222">
                  <c:v>23111</c:v>
                </c:pt>
                <c:pt idx="46223">
                  <c:v>23111.5</c:v>
                </c:pt>
                <c:pt idx="46224">
                  <c:v>23112</c:v>
                </c:pt>
                <c:pt idx="46225">
                  <c:v>23112.5</c:v>
                </c:pt>
                <c:pt idx="46226">
                  <c:v>23113</c:v>
                </c:pt>
                <c:pt idx="46227">
                  <c:v>23113.5</c:v>
                </c:pt>
                <c:pt idx="46228">
                  <c:v>23114</c:v>
                </c:pt>
                <c:pt idx="46229">
                  <c:v>23114.5</c:v>
                </c:pt>
                <c:pt idx="46230">
                  <c:v>23115</c:v>
                </c:pt>
                <c:pt idx="46231">
                  <c:v>23115.5</c:v>
                </c:pt>
                <c:pt idx="46232">
                  <c:v>23116</c:v>
                </c:pt>
                <c:pt idx="46233">
                  <c:v>23116.5</c:v>
                </c:pt>
                <c:pt idx="46234">
                  <c:v>23117</c:v>
                </c:pt>
                <c:pt idx="46235">
                  <c:v>23117.5</c:v>
                </c:pt>
                <c:pt idx="46236">
                  <c:v>23118</c:v>
                </c:pt>
                <c:pt idx="46237">
                  <c:v>23118.5</c:v>
                </c:pt>
                <c:pt idx="46238">
                  <c:v>23119</c:v>
                </c:pt>
                <c:pt idx="46239">
                  <c:v>23119.5</c:v>
                </c:pt>
                <c:pt idx="46240">
                  <c:v>23120</c:v>
                </c:pt>
                <c:pt idx="46241">
                  <c:v>23120.5</c:v>
                </c:pt>
                <c:pt idx="46242">
                  <c:v>23121</c:v>
                </c:pt>
                <c:pt idx="46243">
                  <c:v>23121.5</c:v>
                </c:pt>
                <c:pt idx="46244">
                  <c:v>23122</c:v>
                </c:pt>
                <c:pt idx="46245">
                  <c:v>23122.5</c:v>
                </c:pt>
                <c:pt idx="46246">
                  <c:v>23123</c:v>
                </c:pt>
                <c:pt idx="46247">
                  <c:v>23123.5</c:v>
                </c:pt>
                <c:pt idx="46248">
                  <c:v>23124</c:v>
                </c:pt>
                <c:pt idx="46249">
                  <c:v>23124.5</c:v>
                </c:pt>
                <c:pt idx="46250">
                  <c:v>23125</c:v>
                </c:pt>
                <c:pt idx="46251">
                  <c:v>23125.5</c:v>
                </c:pt>
                <c:pt idx="46252">
                  <c:v>23126</c:v>
                </c:pt>
                <c:pt idx="46253">
                  <c:v>23126.5</c:v>
                </c:pt>
                <c:pt idx="46254">
                  <c:v>23127</c:v>
                </c:pt>
                <c:pt idx="46255">
                  <c:v>23127.5</c:v>
                </c:pt>
                <c:pt idx="46256">
                  <c:v>23128</c:v>
                </c:pt>
                <c:pt idx="46257">
                  <c:v>23128.5</c:v>
                </c:pt>
                <c:pt idx="46258">
                  <c:v>23129</c:v>
                </c:pt>
                <c:pt idx="46259">
                  <c:v>23129.5</c:v>
                </c:pt>
                <c:pt idx="46260">
                  <c:v>23130</c:v>
                </c:pt>
                <c:pt idx="46261">
                  <c:v>23130.5</c:v>
                </c:pt>
                <c:pt idx="46262">
                  <c:v>23131</c:v>
                </c:pt>
                <c:pt idx="46263">
                  <c:v>23131.5</c:v>
                </c:pt>
                <c:pt idx="46264">
                  <c:v>23132</c:v>
                </c:pt>
                <c:pt idx="46265">
                  <c:v>23132.5</c:v>
                </c:pt>
                <c:pt idx="46266">
                  <c:v>23133</c:v>
                </c:pt>
                <c:pt idx="46267">
                  <c:v>23133.5</c:v>
                </c:pt>
                <c:pt idx="46268">
                  <c:v>23134</c:v>
                </c:pt>
                <c:pt idx="46269">
                  <c:v>23134.5</c:v>
                </c:pt>
                <c:pt idx="46270">
                  <c:v>23135</c:v>
                </c:pt>
                <c:pt idx="46271">
                  <c:v>23135.5</c:v>
                </c:pt>
                <c:pt idx="46272">
                  <c:v>23136</c:v>
                </c:pt>
                <c:pt idx="46273">
                  <c:v>23136.5</c:v>
                </c:pt>
                <c:pt idx="46274">
                  <c:v>23137</c:v>
                </c:pt>
                <c:pt idx="46275">
                  <c:v>23137.5</c:v>
                </c:pt>
                <c:pt idx="46276">
                  <c:v>23138</c:v>
                </c:pt>
                <c:pt idx="46277">
                  <c:v>23138.5</c:v>
                </c:pt>
                <c:pt idx="46278">
                  <c:v>23139</c:v>
                </c:pt>
                <c:pt idx="46279">
                  <c:v>23139.5</c:v>
                </c:pt>
                <c:pt idx="46280">
                  <c:v>23140</c:v>
                </c:pt>
                <c:pt idx="46281">
                  <c:v>23140.5</c:v>
                </c:pt>
                <c:pt idx="46282">
                  <c:v>23141</c:v>
                </c:pt>
                <c:pt idx="46283">
                  <c:v>23141.5</c:v>
                </c:pt>
                <c:pt idx="46284">
                  <c:v>23142</c:v>
                </c:pt>
                <c:pt idx="46285">
                  <c:v>23142.5</c:v>
                </c:pt>
                <c:pt idx="46286">
                  <c:v>23143</c:v>
                </c:pt>
                <c:pt idx="46287">
                  <c:v>23143.5</c:v>
                </c:pt>
                <c:pt idx="46288">
                  <c:v>23144</c:v>
                </c:pt>
                <c:pt idx="46289">
                  <c:v>23144.5</c:v>
                </c:pt>
                <c:pt idx="46290">
                  <c:v>23145</c:v>
                </c:pt>
                <c:pt idx="46291">
                  <c:v>23145.5</c:v>
                </c:pt>
                <c:pt idx="46292">
                  <c:v>23146</c:v>
                </c:pt>
                <c:pt idx="46293">
                  <c:v>23146.5</c:v>
                </c:pt>
                <c:pt idx="46294">
                  <c:v>23147</c:v>
                </c:pt>
                <c:pt idx="46295">
                  <c:v>23147.5</c:v>
                </c:pt>
                <c:pt idx="46296">
                  <c:v>23148</c:v>
                </c:pt>
                <c:pt idx="46297">
                  <c:v>23148.5</c:v>
                </c:pt>
                <c:pt idx="46298">
                  <c:v>23149</c:v>
                </c:pt>
                <c:pt idx="46299">
                  <c:v>23149.5</c:v>
                </c:pt>
                <c:pt idx="46300">
                  <c:v>23150</c:v>
                </c:pt>
                <c:pt idx="46301">
                  <c:v>23150.5</c:v>
                </c:pt>
                <c:pt idx="46302">
                  <c:v>23151</c:v>
                </c:pt>
                <c:pt idx="46303">
                  <c:v>23151.5</c:v>
                </c:pt>
                <c:pt idx="46304">
                  <c:v>23152</c:v>
                </c:pt>
                <c:pt idx="46305">
                  <c:v>23152.5</c:v>
                </c:pt>
                <c:pt idx="46306">
                  <c:v>23153</c:v>
                </c:pt>
                <c:pt idx="46307">
                  <c:v>23153.5</c:v>
                </c:pt>
                <c:pt idx="46308">
                  <c:v>23154</c:v>
                </c:pt>
                <c:pt idx="46309">
                  <c:v>23154.5</c:v>
                </c:pt>
                <c:pt idx="46310">
                  <c:v>23155</c:v>
                </c:pt>
                <c:pt idx="46311">
                  <c:v>23155.5</c:v>
                </c:pt>
                <c:pt idx="46312">
                  <c:v>23156</c:v>
                </c:pt>
                <c:pt idx="46313">
                  <c:v>23156.5</c:v>
                </c:pt>
                <c:pt idx="46314">
                  <c:v>23157</c:v>
                </c:pt>
                <c:pt idx="46315">
                  <c:v>23157.5</c:v>
                </c:pt>
                <c:pt idx="46316">
                  <c:v>23158</c:v>
                </c:pt>
                <c:pt idx="46317">
                  <c:v>23158.5</c:v>
                </c:pt>
                <c:pt idx="46318">
                  <c:v>23159</c:v>
                </c:pt>
                <c:pt idx="46319">
                  <c:v>23159.5</c:v>
                </c:pt>
                <c:pt idx="46320">
                  <c:v>23160</c:v>
                </c:pt>
                <c:pt idx="46321">
                  <c:v>23160.5</c:v>
                </c:pt>
                <c:pt idx="46322">
                  <c:v>23161</c:v>
                </c:pt>
                <c:pt idx="46323">
                  <c:v>23161.5</c:v>
                </c:pt>
                <c:pt idx="46324">
                  <c:v>23162</c:v>
                </c:pt>
                <c:pt idx="46325">
                  <c:v>23162.5</c:v>
                </c:pt>
                <c:pt idx="46326">
                  <c:v>23163</c:v>
                </c:pt>
                <c:pt idx="46327">
                  <c:v>23163.5</c:v>
                </c:pt>
                <c:pt idx="46328">
                  <c:v>23164</c:v>
                </c:pt>
                <c:pt idx="46329">
                  <c:v>23164.5</c:v>
                </c:pt>
                <c:pt idx="46330">
                  <c:v>23165</c:v>
                </c:pt>
                <c:pt idx="46331">
                  <c:v>23165.5</c:v>
                </c:pt>
                <c:pt idx="46332">
                  <c:v>23166</c:v>
                </c:pt>
                <c:pt idx="46333">
                  <c:v>23166.5</c:v>
                </c:pt>
                <c:pt idx="46334">
                  <c:v>23167</c:v>
                </c:pt>
                <c:pt idx="46335">
                  <c:v>23167.5</c:v>
                </c:pt>
                <c:pt idx="46336">
                  <c:v>23168</c:v>
                </c:pt>
                <c:pt idx="46337">
                  <c:v>23168.5</c:v>
                </c:pt>
                <c:pt idx="46338">
                  <c:v>23169</c:v>
                </c:pt>
                <c:pt idx="46339">
                  <c:v>23169.5</c:v>
                </c:pt>
                <c:pt idx="46340">
                  <c:v>23170</c:v>
                </c:pt>
                <c:pt idx="46341">
                  <c:v>23170.5</c:v>
                </c:pt>
                <c:pt idx="46342">
                  <c:v>23171</c:v>
                </c:pt>
                <c:pt idx="46343">
                  <c:v>23171.5</c:v>
                </c:pt>
                <c:pt idx="46344">
                  <c:v>23172</c:v>
                </c:pt>
                <c:pt idx="46345">
                  <c:v>23172.5</c:v>
                </c:pt>
                <c:pt idx="46346">
                  <c:v>23173</c:v>
                </c:pt>
                <c:pt idx="46347">
                  <c:v>23173.5</c:v>
                </c:pt>
                <c:pt idx="46348">
                  <c:v>23174</c:v>
                </c:pt>
                <c:pt idx="46349">
                  <c:v>23174.5</c:v>
                </c:pt>
                <c:pt idx="46350">
                  <c:v>23175</c:v>
                </c:pt>
                <c:pt idx="46351">
                  <c:v>23175.5</c:v>
                </c:pt>
                <c:pt idx="46352">
                  <c:v>23176</c:v>
                </c:pt>
                <c:pt idx="46353">
                  <c:v>23176.5</c:v>
                </c:pt>
                <c:pt idx="46354">
                  <c:v>23177</c:v>
                </c:pt>
                <c:pt idx="46355">
                  <c:v>23177.5</c:v>
                </c:pt>
                <c:pt idx="46356">
                  <c:v>23178</c:v>
                </c:pt>
                <c:pt idx="46357">
                  <c:v>23178.5</c:v>
                </c:pt>
                <c:pt idx="46358">
                  <c:v>23179</c:v>
                </c:pt>
                <c:pt idx="46359">
                  <c:v>23179.5</c:v>
                </c:pt>
                <c:pt idx="46360">
                  <c:v>23180</c:v>
                </c:pt>
                <c:pt idx="46361">
                  <c:v>23180.5</c:v>
                </c:pt>
                <c:pt idx="46362">
                  <c:v>23181</c:v>
                </c:pt>
                <c:pt idx="46363">
                  <c:v>23181.5</c:v>
                </c:pt>
                <c:pt idx="46364">
                  <c:v>23182</c:v>
                </c:pt>
                <c:pt idx="46365">
                  <c:v>23182.5</c:v>
                </c:pt>
                <c:pt idx="46366">
                  <c:v>23183</c:v>
                </c:pt>
                <c:pt idx="46367">
                  <c:v>23183.5</c:v>
                </c:pt>
                <c:pt idx="46368">
                  <c:v>23184</c:v>
                </c:pt>
                <c:pt idx="46369">
                  <c:v>23184.5</c:v>
                </c:pt>
                <c:pt idx="46370">
                  <c:v>23185</c:v>
                </c:pt>
                <c:pt idx="46371">
                  <c:v>23185.5</c:v>
                </c:pt>
                <c:pt idx="46372">
                  <c:v>23186</c:v>
                </c:pt>
                <c:pt idx="46373">
                  <c:v>23186.5</c:v>
                </c:pt>
                <c:pt idx="46374">
                  <c:v>23187</c:v>
                </c:pt>
                <c:pt idx="46375">
                  <c:v>23187.5</c:v>
                </c:pt>
                <c:pt idx="46376">
                  <c:v>23188</c:v>
                </c:pt>
                <c:pt idx="46377">
                  <c:v>23188.5</c:v>
                </c:pt>
                <c:pt idx="46378">
                  <c:v>23189</c:v>
                </c:pt>
                <c:pt idx="46379">
                  <c:v>23189.5</c:v>
                </c:pt>
                <c:pt idx="46380">
                  <c:v>23190</c:v>
                </c:pt>
                <c:pt idx="46381">
                  <c:v>23190.5</c:v>
                </c:pt>
                <c:pt idx="46382">
                  <c:v>23191</c:v>
                </c:pt>
                <c:pt idx="46383">
                  <c:v>23191.5</c:v>
                </c:pt>
                <c:pt idx="46384">
                  <c:v>23192</c:v>
                </c:pt>
                <c:pt idx="46385">
                  <c:v>23192.5</c:v>
                </c:pt>
                <c:pt idx="46386">
                  <c:v>23193</c:v>
                </c:pt>
                <c:pt idx="46387">
                  <c:v>23193.5</c:v>
                </c:pt>
                <c:pt idx="46388">
                  <c:v>23194</c:v>
                </c:pt>
                <c:pt idx="46389">
                  <c:v>23194.5</c:v>
                </c:pt>
                <c:pt idx="46390">
                  <c:v>23195</c:v>
                </c:pt>
                <c:pt idx="46391">
                  <c:v>23195.5</c:v>
                </c:pt>
                <c:pt idx="46392">
                  <c:v>23196</c:v>
                </c:pt>
                <c:pt idx="46393">
                  <c:v>23196.5</c:v>
                </c:pt>
                <c:pt idx="46394">
                  <c:v>23197</c:v>
                </c:pt>
                <c:pt idx="46395">
                  <c:v>23197.5</c:v>
                </c:pt>
                <c:pt idx="46396">
                  <c:v>23198</c:v>
                </c:pt>
                <c:pt idx="46397">
                  <c:v>23198.5</c:v>
                </c:pt>
                <c:pt idx="46398">
                  <c:v>23199</c:v>
                </c:pt>
                <c:pt idx="46399">
                  <c:v>23199.5</c:v>
                </c:pt>
                <c:pt idx="46400">
                  <c:v>23200</c:v>
                </c:pt>
                <c:pt idx="46401">
                  <c:v>23200.5</c:v>
                </c:pt>
                <c:pt idx="46402">
                  <c:v>23201</c:v>
                </c:pt>
                <c:pt idx="46403">
                  <c:v>23201.5</c:v>
                </c:pt>
                <c:pt idx="46404">
                  <c:v>23202</c:v>
                </c:pt>
                <c:pt idx="46405">
                  <c:v>23202.5</c:v>
                </c:pt>
                <c:pt idx="46406">
                  <c:v>23203</c:v>
                </c:pt>
                <c:pt idx="46407">
                  <c:v>23203.5</c:v>
                </c:pt>
                <c:pt idx="46408">
                  <c:v>23204</c:v>
                </c:pt>
                <c:pt idx="46409">
                  <c:v>23204.5</c:v>
                </c:pt>
                <c:pt idx="46410">
                  <c:v>23205</c:v>
                </c:pt>
                <c:pt idx="46411">
                  <c:v>23205.5</c:v>
                </c:pt>
                <c:pt idx="46412">
                  <c:v>23206</c:v>
                </c:pt>
                <c:pt idx="46413">
                  <c:v>23206.5</c:v>
                </c:pt>
                <c:pt idx="46414">
                  <c:v>23207</c:v>
                </c:pt>
                <c:pt idx="46415">
                  <c:v>23207.5</c:v>
                </c:pt>
                <c:pt idx="46416">
                  <c:v>23208</c:v>
                </c:pt>
                <c:pt idx="46417">
                  <c:v>23208.5</c:v>
                </c:pt>
                <c:pt idx="46418">
                  <c:v>23209</c:v>
                </c:pt>
                <c:pt idx="46419">
                  <c:v>23209.5</c:v>
                </c:pt>
                <c:pt idx="46420">
                  <c:v>23210</c:v>
                </c:pt>
                <c:pt idx="46421">
                  <c:v>23210.5</c:v>
                </c:pt>
                <c:pt idx="46422">
                  <c:v>23211</c:v>
                </c:pt>
                <c:pt idx="46423">
                  <c:v>23211.5</c:v>
                </c:pt>
                <c:pt idx="46424">
                  <c:v>23212</c:v>
                </c:pt>
                <c:pt idx="46425">
                  <c:v>23212.5</c:v>
                </c:pt>
                <c:pt idx="46426">
                  <c:v>23213</c:v>
                </c:pt>
                <c:pt idx="46427">
                  <c:v>23213.5</c:v>
                </c:pt>
                <c:pt idx="46428">
                  <c:v>23214</c:v>
                </c:pt>
                <c:pt idx="46429">
                  <c:v>23214.5</c:v>
                </c:pt>
                <c:pt idx="46430">
                  <c:v>23215</c:v>
                </c:pt>
                <c:pt idx="46431">
                  <c:v>23215.5</c:v>
                </c:pt>
                <c:pt idx="46432">
                  <c:v>23216</c:v>
                </c:pt>
                <c:pt idx="46433">
                  <c:v>23216.5</c:v>
                </c:pt>
                <c:pt idx="46434">
                  <c:v>23217</c:v>
                </c:pt>
                <c:pt idx="46435">
                  <c:v>23217.5</c:v>
                </c:pt>
                <c:pt idx="46436">
                  <c:v>23218</c:v>
                </c:pt>
                <c:pt idx="46437">
                  <c:v>23218.5</c:v>
                </c:pt>
                <c:pt idx="46438">
                  <c:v>23219</c:v>
                </c:pt>
                <c:pt idx="46439">
                  <c:v>23219.5</c:v>
                </c:pt>
                <c:pt idx="46440">
                  <c:v>23220</c:v>
                </c:pt>
                <c:pt idx="46441">
                  <c:v>23220.5</c:v>
                </c:pt>
                <c:pt idx="46442">
                  <c:v>23221</c:v>
                </c:pt>
                <c:pt idx="46443">
                  <c:v>23221.5</c:v>
                </c:pt>
                <c:pt idx="46444">
                  <c:v>23222</c:v>
                </c:pt>
                <c:pt idx="46445">
                  <c:v>23222.5</c:v>
                </c:pt>
                <c:pt idx="46446">
                  <c:v>23223</c:v>
                </c:pt>
                <c:pt idx="46447">
                  <c:v>23223.5</c:v>
                </c:pt>
                <c:pt idx="46448">
                  <c:v>23224</c:v>
                </c:pt>
                <c:pt idx="46449">
                  <c:v>23224.5</c:v>
                </c:pt>
                <c:pt idx="46450">
                  <c:v>23225</c:v>
                </c:pt>
                <c:pt idx="46451">
                  <c:v>23225.5</c:v>
                </c:pt>
                <c:pt idx="46452">
                  <c:v>23226</c:v>
                </c:pt>
                <c:pt idx="46453">
                  <c:v>23226.5</c:v>
                </c:pt>
                <c:pt idx="46454">
                  <c:v>23227</c:v>
                </c:pt>
                <c:pt idx="46455">
                  <c:v>23227.5</c:v>
                </c:pt>
                <c:pt idx="46456">
                  <c:v>23228</c:v>
                </c:pt>
                <c:pt idx="46457">
                  <c:v>23228.5</c:v>
                </c:pt>
                <c:pt idx="46458">
                  <c:v>23229</c:v>
                </c:pt>
                <c:pt idx="46459">
                  <c:v>23229.5</c:v>
                </c:pt>
                <c:pt idx="46460">
                  <c:v>23230</c:v>
                </c:pt>
                <c:pt idx="46461">
                  <c:v>23230.5</c:v>
                </c:pt>
                <c:pt idx="46462">
                  <c:v>23231</c:v>
                </c:pt>
                <c:pt idx="46463">
                  <c:v>23231.5</c:v>
                </c:pt>
                <c:pt idx="46464">
                  <c:v>23232</c:v>
                </c:pt>
                <c:pt idx="46465">
                  <c:v>23232.5</c:v>
                </c:pt>
                <c:pt idx="46466">
                  <c:v>23233</c:v>
                </c:pt>
                <c:pt idx="46467">
                  <c:v>23233.5</c:v>
                </c:pt>
                <c:pt idx="46468">
                  <c:v>23234</c:v>
                </c:pt>
                <c:pt idx="46469">
                  <c:v>23234.5</c:v>
                </c:pt>
                <c:pt idx="46470">
                  <c:v>23235</c:v>
                </c:pt>
                <c:pt idx="46471">
                  <c:v>23235.5</c:v>
                </c:pt>
                <c:pt idx="46472">
                  <c:v>23236</c:v>
                </c:pt>
                <c:pt idx="46473">
                  <c:v>23236.5</c:v>
                </c:pt>
                <c:pt idx="46474">
                  <c:v>23237</c:v>
                </c:pt>
                <c:pt idx="46475">
                  <c:v>23237.5</c:v>
                </c:pt>
                <c:pt idx="46476">
                  <c:v>23238</c:v>
                </c:pt>
                <c:pt idx="46477">
                  <c:v>23238.5</c:v>
                </c:pt>
                <c:pt idx="46478">
                  <c:v>23239</c:v>
                </c:pt>
                <c:pt idx="46479">
                  <c:v>23239.5</c:v>
                </c:pt>
                <c:pt idx="46480">
                  <c:v>23240</c:v>
                </c:pt>
                <c:pt idx="46481">
                  <c:v>23240.5</c:v>
                </c:pt>
                <c:pt idx="46482">
                  <c:v>23241</c:v>
                </c:pt>
                <c:pt idx="46483">
                  <c:v>23241.5</c:v>
                </c:pt>
                <c:pt idx="46484">
                  <c:v>23242</c:v>
                </c:pt>
                <c:pt idx="46485">
                  <c:v>23242.5</c:v>
                </c:pt>
                <c:pt idx="46486">
                  <c:v>23243</c:v>
                </c:pt>
                <c:pt idx="46487">
                  <c:v>23243.5</c:v>
                </c:pt>
                <c:pt idx="46488">
                  <c:v>23244</c:v>
                </c:pt>
                <c:pt idx="46489">
                  <c:v>23244.5</c:v>
                </c:pt>
                <c:pt idx="46490">
                  <c:v>23245</c:v>
                </c:pt>
                <c:pt idx="46491">
                  <c:v>23245.5</c:v>
                </c:pt>
                <c:pt idx="46492">
                  <c:v>23246</c:v>
                </c:pt>
                <c:pt idx="46493">
                  <c:v>23246.5</c:v>
                </c:pt>
                <c:pt idx="46494">
                  <c:v>23247</c:v>
                </c:pt>
                <c:pt idx="46495">
                  <c:v>23247.5</c:v>
                </c:pt>
                <c:pt idx="46496">
                  <c:v>23248</c:v>
                </c:pt>
                <c:pt idx="46497">
                  <c:v>23248.5</c:v>
                </c:pt>
                <c:pt idx="46498">
                  <c:v>23249</c:v>
                </c:pt>
                <c:pt idx="46499">
                  <c:v>23249.5</c:v>
                </c:pt>
                <c:pt idx="46500">
                  <c:v>23250</c:v>
                </c:pt>
                <c:pt idx="46501">
                  <c:v>23250.5</c:v>
                </c:pt>
                <c:pt idx="46502">
                  <c:v>23251</c:v>
                </c:pt>
                <c:pt idx="46503">
                  <c:v>23251.5</c:v>
                </c:pt>
                <c:pt idx="46504">
                  <c:v>23252</c:v>
                </c:pt>
                <c:pt idx="46505">
                  <c:v>23252.5</c:v>
                </c:pt>
                <c:pt idx="46506">
                  <c:v>23253</c:v>
                </c:pt>
                <c:pt idx="46507">
                  <c:v>23253.5</c:v>
                </c:pt>
                <c:pt idx="46508">
                  <c:v>23254</c:v>
                </c:pt>
                <c:pt idx="46509">
                  <c:v>23254.5</c:v>
                </c:pt>
                <c:pt idx="46510">
                  <c:v>23255</c:v>
                </c:pt>
                <c:pt idx="46511">
                  <c:v>23255.5</c:v>
                </c:pt>
                <c:pt idx="46512">
                  <c:v>23256</c:v>
                </c:pt>
                <c:pt idx="46513">
                  <c:v>23256.5</c:v>
                </c:pt>
                <c:pt idx="46514">
                  <c:v>23257</c:v>
                </c:pt>
                <c:pt idx="46515">
                  <c:v>23257.5</c:v>
                </c:pt>
                <c:pt idx="46516">
                  <c:v>23258</c:v>
                </c:pt>
                <c:pt idx="46517">
                  <c:v>23258.5</c:v>
                </c:pt>
                <c:pt idx="46518">
                  <c:v>23259</c:v>
                </c:pt>
                <c:pt idx="46519">
                  <c:v>23259.5</c:v>
                </c:pt>
                <c:pt idx="46520">
                  <c:v>23260</c:v>
                </c:pt>
                <c:pt idx="46521">
                  <c:v>23260.5</c:v>
                </c:pt>
                <c:pt idx="46522">
                  <c:v>23261</c:v>
                </c:pt>
                <c:pt idx="46523">
                  <c:v>23261.5</c:v>
                </c:pt>
                <c:pt idx="46524">
                  <c:v>23262</c:v>
                </c:pt>
                <c:pt idx="46525">
                  <c:v>23262.5</c:v>
                </c:pt>
                <c:pt idx="46526">
                  <c:v>23263</c:v>
                </c:pt>
                <c:pt idx="46527">
                  <c:v>23263.5</c:v>
                </c:pt>
                <c:pt idx="46528">
                  <c:v>23264</c:v>
                </c:pt>
                <c:pt idx="46529">
                  <c:v>23264.5</c:v>
                </c:pt>
                <c:pt idx="46530">
                  <c:v>23265</c:v>
                </c:pt>
                <c:pt idx="46531">
                  <c:v>23265.5</c:v>
                </c:pt>
                <c:pt idx="46532">
                  <c:v>23266</c:v>
                </c:pt>
                <c:pt idx="46533">
                  <c:v>23266.5</c:v>
                </c:pt>
                <c:pt idx="46534">
                  <c:v>23267</c:v>
                </c:pt>
                <c:pt idx="46535">
                  <c:v>23267.5</c:v>
                </c:pt>
                <c:pt idx="46536">
                  <c:v>23268</c:v>
                </c:pt>
                <c:pt idx="46537">
                  <c:v>23268.5</c:v>
                </c:pt>
                <c:pt idx="46538">
                  <c:v>23269</c:v>
                </c:pt>
                <c:pt idx="46539">
                  <c:v>23269.5</c:v>
                </c:pt>
                <c:pt idx="46540">
                  <c:v>23270</c:v>
                </c:pt>
                <c:pt idx="46541">
                  <c:v>23270.5</c:v>
                </c:pt>
                <c:pt idx="46542">
                  <c:v>23271</c:v>
                </c:pt>
                <c:pt idx="46543">
                  <c:v>23271.5</c:v>
                </c:pt>
                <c:pt idx="46544">
                  <c:v>23272</c:v>
                </c:pt>
                <c:pt idx="46545">
                  <c:v>23272.5</c:v>
                </c:pt>
                <c:pt idx="46546">
                  <c:v>23273</c:v>
                </c:pt>
                <c:pt idx="46547">
                  <c:v>23273.5</c:v>
                </c:pt>
                <c:pt idx="46548">
                  <c:v>23274</c:v>
                </c:pt>
                <c:pt idx="46549">
                  <c:v>23274.5</c:v>
                </c:pt>
                <c:pt idx="46550">
                  <c:v>23275</c:v>
                </c:pt>
                <c:pt idx="46551">
                  <c:v>23275.5</c:v>
                </c:pt>
                <c:pt idx="46552">
                  <c:v>23276</c:v>
                </c:pt>
                <c:pt idx="46553">
                  <c:v>23276.5</c:v>
                </c:pt>
                <c:pt idx="46554">
                  <c:v>23277</c:v>
                </c:pt>
                <c:pt idx="46555">
                  <c:v>23277.5</c:v>
                </c:pt>
                <c:pt idx="46556">
                  <c:v>23278</c:v>
                </c:pt>
                <c:pt idx="46557">
                  <c:v>23278.5</c:v>
                </c:pt>
                <c:pt idx="46558">
                  <c:v>23279</c:v>
                </c:pt>
                <c:pt idx="46559">
                  <c:v>23279.5</c:v>
                </c:pt>
                <c:pt idx="46560">
                  <c:v>23280</c:v>
                </c:pt>
                <c:pt idx="46561">
                  <c:v>23280.5</c:v>
                </c:pt>
                <c:pt idx="46562">
                  <c:v>23281</c:v>
                </c:pt>
                <c:pt idx="46563">
                  <c:v>23281.5</c:v>
                </c:pt>
                <c:pt idx="46564">
                  <c:v>23282</c:v>
                </c:pt>
                <c:pt idx="46565">
                  <c:v>23282.5</c:v>
                </c:pt>
                <c:pt idx="46566">
                  <c:v>23283</c:v>
                </c:pt>
                <c:pt idx="46567">
                  <c:v>23283.5</c:v>
                </c:pt>
                <c:pt idx="46568">
                  <c:v>23284</c:v>
                </c:pt>
                <c:pt idx="46569">
                  <c:v>23284.5</c:v>
                </c:pt>
                <c:pt idx="46570">
                  <c:v>23285</c:v>
                </c:pt>
                <c:pt idx="46571">
                  <c:v>23285.5</c:v>
                </c:pt>
                <c:pt idx="46572">
                  <c:v>23286</c:v>
                </c:pt>
                <c:pt idx="46573">
                  <c:v>23286.5</c:v>
                </c:pt>
                <c:pt idx="46574">
                  <c:v>23287</c:v>
                </c:pt>
                <c:pt idx="46575">
                  <c:v>23287.5</c:v>
                </c:pt>
                <c:pt idx="46576">
                  <c:v>23288</c:v>
                </c:pt>
                <c:pt idx="46577">
                  <c:v>23288.5</c:v>
                </c:pt>
                <c:pt idx="46578">
                  <c:v>23289</c:v>
                </c:pt>
                <c:pt idx="46579">
                  <c:v>23289.5</c:v>
                </c:pt>
                <c:pt idx="46580">
                  <c:v>23290</c:v>
                </c:pt>
                <c:pt idx="46581">
                  <c:v>23290.5</c:v>
                </c:pt>
                <c:pt idx="46582">
                  <c:v>23291</c:v>
                </c:pt>
                <c:pt idx="46583">
                  <c:v>23291.5</c:v>
                </c:pt>
                <c:pt idx="46584">
                  <c:v>23292</c:v>
                </c:pt>
                <c:pt idx="46585">
                  <c:v>23292.5</c:v>
                </c:pt>
                <c:pt idx="46586">
                  <c:v>23293</c:v>
                </c:pt>
                <c:pt idx="46587">
                  <c:v>23293.5</c:v>
                </c:pt>
                <c:pt idx="46588">
                  <c:v>23294</c:v>
                </c:pt>
                <c:pt idx="46589">
                  <c:v>23294.5</c:v>
                </c:pt>
                <c:pt idx="46590">
                  <c:v>23295</c:v>
                </c:pt>
                <c:pt idx="46591">
                  <c:v>23295.5</c:v>
                </c:pt>
                <c:pt idx="46592">
                  <c:v>23296</c:v>
                </c:pt>
                <c:pt idx="46593">
                  <c:v>23296.5</c:v>
                </c:pt>
                <c:pt idx="46594">
                  <c:v>23297</c:v>
                </c:pt>
                <c:pt idx="46595">
                  <c:v>23297.5</c:v>
                </c:pt>
                <c:pt idx="46596">
                  <c:v>23298</c:v>
                </c:pt>
                <c:pt idx="46597">
                  <c:v>23298.5</c:v>
                </c:pt>
                <c:pt idx="46598">
                  <c:v>23299</c:v>
                </c:pt>
                <c:pt idx="46599">
                  <c:v>23299.5</c:v>
                </c:pt>
                <c:pt idx="46600">
                  <c:v>23300</c:v>
                </c:pt>
                <c:pt idx="46601">
                  <c:v>23300.5</c:v>
                </c:pt>
                <c:pt idx="46602">
                  <c:v>23301</c:v>
                </c:pt>
                <c:pt idx="46603">
                  <c:v>23301.5</c:v>
                </c:pt>
                <c:pt idx="46604">
                  <c:v>23302</c:v>
                </c:pt>
                <c:pt idx="46605">
                  <c:v>23302.5</c:v>
                </c:pt>
                <c:pt idx="46606">
                  <c:v>23303</c:v>
                </c:pt>
                <c:pt idx="46607">
                  <c:v>23303.5</c:v>
                </c:pt>
                <c:pt idx="46608">
                  <c:v>23304</c:v>
                </c:pt>
                <c:pt idx="46609">
                  <c:v>23304.5</c:v>
                </c:pt>
                <c:pt idx="46610">
                  <c:v>23305</c:v>
                </c:pt>
                <c:pt idx="46611">
                  <c:v>23305.5</c:v>
                </c:pt>
                <c:pt idx="46612">
                  <c:v>23306</c:v>
                </c:pt>
                <c:pt idx="46613">
                  <c:v>23306.5</c:v>
                </c:pt>
                <c:pt idx="46614">
                  <c:v>23307</c:v>
                </c:pt>
                <c:pt idx="46615">
                  <c:v>23307.5</c:v>
                </c:pt>
                <c:pt idx="46616">
                  <c:v>23308</c:v>
                </c:pt>
                <c:pt idx="46617">
                  <c:v>23308.5</c:v>
                </c:pt>
                <c:pt idx="46618">
                  <c:v>23309</c:v>
                </c:pt>
                <c:pt idx="46619">
                  <c:v>23309.5</c:v>
                </c:pt>
                <c:pt idx="46620">
                  <c:v>23310</c:v>
                </c:pt>
                <c:pt idx="46621">
                  <c:v>23310.5</c:v>
                </c:pt>
                <c:pt idx="46622">
                  <c:v>23311</c:v>
                </c:pt>
                <c:pt idx="46623">
                  <c:v>23311.5</c:v>
                </c:pt>
                <c:pt idx="46624">
                  <c:v>23312</c:v>
                </c:pt>
                <c:pt idx="46625">
                  <c:v>23312.5</c:v>
                </c:pt>
                <c:pt idx="46626">
                  <c:v>23313</c:v>
                </c:pt>
                <c:pt idx="46627">
                  <c:v>23313.5</c:v>
                </c:pt>
                <c:pt idx="46628">
                  <c:v>23314</c:v>
                </c:pt>
                <c:pt idx="46629">
                  <c:v>23314.5</c:v>
                </c:pt>
                <c:pt idx="46630">
                  <c:v>23315</c:v>
                </c:pt>
                <c:pt idx="46631">
                  <c:v>23315.5</c:v>
                </c:pt>
                <c:pt idx="46632">
                  <c:v>23316</c:v>
                </c:pt>
                <c:pt idx="46633">
                  <c:v>23316.5</c:v>
                </c:pt>
                <c:pt idx="46634">
                  <c:v>23317</c:v>
                </c:pt>
                <c:pt idx="46635">
                  <c:v>23317.5</c:v>
                </c:pt>
                <c:pt idx="46636">
                  <c:v>23318</c:v>
                </c:pt>
                <c:pt idx="46637">
                  <c:v>23318.5</c:v>
                </c:pt>
                <c:pt idx="46638">
                  <c:v>23319</c:v>
                </c:pt>
                <c:pt idx="46639">
                  <c:v>23319.5</c:v>
                </c:pt>
                <c:pt idx="46640">
                  <c:v>23320</c:v>
                </c:pt>
                <c:pt idx="46641">
                  <c:v>23320.5</c:v>
                </c:pt>
                <c:pt idx="46642">
                  <c:v>23321</c:v>
                </c:pt>
                <c:pt idx="46643">
                  <c:v>23321.5</c:v>
                </c:pt>
                <c:pt idx="46644">
                  <c:v>23322</c:v>
                </c:pt>
                <c:pt idx="46645">
                  <c:v>23322.5</c:v>
                </c:pt>
                <c:pt idx="46646">
                  <c:v>23323</c:v>
                </c:pt>
                <c:pt idx="46647">
                  <c:v>23323.5</c:v>
                </c:pt>
                <c:pt idx="46648">
                  <c:v>23324</c:v>
                </c:pt>
                <c:pt idx="46649">
                  <c:v>23324.5</c:v>
                </c:pt>
                <c:pt idx="46650">
                  <c:v>23325</c:v>
                </c:pt>
                <c:pt idx="46651">
                  <c:v>23325.5</c:v>
                </c:pt>
                <c:pt idx="46652">
                  <c:v>23326</c:v>
                </c:pt>
                <c:pt idx="46653">
                  <c:v>23326.5</c:v>
                </c:pt>
                <c:pt idx="46654">
                  <c:v>23327</c:v>
                </c:pt>
                <c:pt idx="46655">
                  <c:v>23327.5</c:v>
                </c:pt>
                <c:pt idx="46656">
                  <c:v>23328</c:v>
                </c:pt>
                <c:pt idx="46657">
                  <c:v>23328.5</c:v>
                </c:pt>
                <c:pt idx="46658">
                  <c:v>23329</c:v>
                </c:pt>
                <c:pt idx="46659">
                  <c:v>23329.5</c:v>
                </c:pt>
                <c:pt idx="46660">
                  <c:v>23330</c:v>
                </c:pt>
                <c:pt idx="46661">
                  <c:v>23330.5</c:v>
                </c:pt>
                <c:pt idx="46662">
                  <c:v>23331</c:v>
                </c:pt>
                <c:pt idx="46663">
                  <c:v>23331.5</c:v>
                </c:pt>
                <c:pt idx="46664">
                  <c:v>23332</c:v>
                </c:pt>
                <c:pt idx="46665">
                  <c:v>23332.5</c:v>
                </c:pt>
                <c:pt idx="46666">
                  <c:v>23333</c:v>
                </c:pt>
                <c:pt idx="46667">
                  <c:v>23333.5</c:v>
                </c:pt>
                <c:pt idx="46668">
                  <c:v>23334</c:v>
                </c:pt>
                <c:pt idx="46669">
                  <c:v>23334.5</c:v>
                </c:pt>
                <c:pt idx="46670">
                  <c:v>23335</c:v>
                </c:pt>
                <c:pt idx="46671">
                  <c:v>23335.5</c:v>
                </c:pt>
                <c:pt idx="46672">
                  <c:v>23336</c:v>
                </c:pt>
                <c:pt idx="46673">
                  <c:v>23336.5</c:v>
                </c:pt>
                <c:pt idx="46674">
                  <c:v>23337</c:v>
                </c:pt>
                <c:pt idx="46675">
                  <c:v>23337.5</c:v>
                </c:pt>
                <c:pt idx="46676">
                  <c:v>23338</c:v>
                </c:pt>
                <c:pt idx="46677">
                  <c:v>23338.5</c:v>
                </c:pt>
                <c:pt idx="46678">
                  <c:v>23339</c:v>
                </c:pt>
                <c:pt idx="46679">
                  <c:v>23339.5</c:v>
                </c:pt>
                <c:pt idx="46680">
                  <c:v>23340</c:v>
                </c:pt>
                <c:pt idx="46681">
                  <c:v>23340.5</c:v>
                </c:pt>
                <c:pt idx="46682">
                  <c:v>23341</c:v>
                </c:pt>
                <c:pt idx="46683">
                  <c:v>23341.5</c:v>
                </c:pt>
                <c:pt idx="46684">
                  <c:v>23342</c:v>
                </c:pt>
                <c:pt idx="46685">
                  <c:v>23342.5</c:v>
                </c:pt>
                <c:pt idx="46686">
                  <c:v>23343</c:v>
                </c:pt>
                <c:pt idx="46687">
                  <c:v>23343.5</c:v>
                </c:pt>
                <c:pt idx="46688">
                  <c:v>23344</c:v>
                </c:pt>
                <c:pt idx="46689">
                  <c:v>23344.5</c:v>
                </c:pt>
                <c:pt idx="46690">
                  <c:v>23345</c:v>
                </c:pt>
                <c:pt idx="46691">
                  <c:v>23345.5</c:v>
                </c:pt>
                <c:pt idx="46692">
                  <c:v>23346</c:v>
                </c:pt>
                <c:pt idx="46693">
                  <c:v>23346.5</c:v>
                </c:pt>
                <c:pt idx="46694">
                  <c:v>23347</c:v>
                </c:pt>
                <c:pt idx="46695">
                  <c:v>23347.5</c:v>
                </c:pt>
                <c:pt idx="46696">
                  <c:v>23348</c:v>
                </c:pt>
                <c:pt idx="46697">
                  <c:v>23348.5</c:v>
                </c:pt>
                <c:pt idx="46698">
                  <c:v>23349</c:v>
                </c:pt>
                <c:pt idx="46699">
                  <c:v>23349.5</c:v>
                </c:pt>
                <c:pt idx="46700">
                  <c:v>23350</c:v>
                </c:pt>
                <c:pt idx="46701">
                  <c:v>23350.5</c:v>
                </c:pt>
                <c:pt idx="46702">
                  <c:v>23351</c:v>
                </c:pt>
                <c:pt idx="46703">
                  <c:v>23351.5</c:v>
                </c:pt>
                <c:pt idx="46704">
                  <c:v>23352</c:v>
                </c:pt>
                <c:pt idx="46705">
                  <c:v>23352.5</c:v>
                </c:pt>
                <c:pt idx="46706">
                  <c:v>23353</c:v>
                </c:pt>
                <c:pt idx="46707">
                  <c:v>23353.5</c:v>
                </c:pt>
                <c:pt idx="46708">
                  <c:v>23354</c:v>
                </c:pt>
                <c:pt idx="46709">
                  <c:v>23354.5</c:v>
                </c:pt>
                <c:pt idx="46710">
                  <c:v>23355</c:v>
                </c:pt>
                <c:pt idx="46711">
                  <c:v>23355.5</c:v>
                </c:pt>
                <c:pt idx="46712">
                  <c:v>23356</c:v>
                </c:pt>
                <c:pt idx="46713">
                  <c:v>23356.5</c:v>
                </c:pt>
                <c:pt idx="46714">
                  <c:v>23357</c:v>
                </c:pt>
                <c:pt idx="46715">
                  <c:v>23357.5</c:v>
                </c:pt>
                <c:pt idx="46716">
                  <c:v>23358</c:v>
                </c:pt>
                <c:pt idx="46717">
                  <c:v>23358.5</c:v>
                </c:pt>
                <c:pt idx="46718">
                  <c:v>23359</c:v>
                </c:pt>
                <c:pt idx="46719">
                  <c:v>23359.5</c:v>
                </c:pt>
                <c:pt idx="46720">
                  <c:v>23360</c:v>
                </c:pt>
                <c:pt idx="46721">
                  <c:v>23360.5</c:v>
                </c:pt>
                <c:pt idx="46722">
                  <c:v>23361</c:v>
                </c:pt>
                <c:pt idx="46723">
                  <c:v>23361.5</c:v>
                </c:pt>
                <c:pt idx="46724">
                  <c:v>23362</c:v>
                </c:pt>
                <c:pt idx="46725">
                  <c:v>23362.5</c:v>
                </c:pt>
                <c:pt idx="46726">
                  <c:v>23363</c:v>
                </c:pt>
                <c:pt idx="46727">
                  <c:v>23363.5</c:v>
                </c:pt>
                <c:pt idx="46728">
                  <c:v>23364</c:v>
                </c:pt>
                <c:pt idx="46729">
                  <c:v>23364.5</c:v>
                </c:pt>
                <c:pt idx="46730">
                  <c:v>23365</c:v>
                </c:pt>
                <c:pt idx="46731">
                  <c:v>23365.5</c:v>
                </c:pt>
                <c:pt idx="46732">
                  <c:v>23366</c:v>
                </c:pt>
                <c:pt idx="46733">
                  <c:v>23366.5</c:v>
                </c:pt>
                <c:pt idx="46734">
                  <c:v>23367</c:v>
                </c:pt>
                <c:pt idx="46735">
                  <c:v>23367.5</c:v>
                </c:pt>
                <c:pt idx="46736">
                  <c:v>23368</c:v>
                </c:pt>
                <c:pt idx="46737">
                  <c:v>23368.5</c:v>
                </c:pt>
                <c:pt idx="46738">
                  <c:v>23369</c:v>
                </c:pt>
                <c:pt idx="46739">
                  <c:v>23369.5</c:v>
                </c:pt>
                <c:pt idx="46740">
                  <c:v>23370</c:v>
                </c:pt>
                <c:pt idx="46741">
                  <c:v>23370.5</c:v>
                </c:pt>
                <c:pt idx="46742">
                  <c:v>23371</c:v>
                </c:pt>
                <c:pt idx="46743">
                  <c:v>23371.5</c:v>
                </c:pt>
                <c:pt idx="46744">
                  <c:v>23372</c:v>
                </c:pt>
                <c:pt idx="46745">
                  <c:v>23372.5</c:v>
                </c:pt>
                <c:pt idx="46746">
                  <c:v>23373</c:v>
                </c:pt>
                <c:pt idx="46747">
                  <c:v>23373.5</c:v>
                </c:pt>
                <c:pt idx="46748">
                  <c:v>23374</c:v>
                </c:pt>
                <c:pt idx="46749">
                  <c:v>23374.5</c:v>
                </c:pt>
                <c:pt idx="46750">
                  <c:v>23375</c:v>
                </c:pt>
                <c:pt idx="46751">
                  <c:v>23375.5</c:v>
                </c:pt>
                <c:pt idx="46752">
                  <c:v>23376</c:v>
                </c:pt>
                <c:pt idx="46753">
                  <c:v>23376.5</c:v>
                </c:pt>
                <c:pt idx="46754">
                  <c:v>23377</c:v>
                </c:pt>
                <c:pt idx="46755">
                  <c:v>23377.5</c:v>
                </c:pt>
                <c:pt idx="46756">
                  <c:v>23378</c:v>
                </c:pt>
                <c:pt idx="46757">
                  <c:v>23378.5</c:v>
                </c:pt>
                <c:pt idx="46758">
                  <c:v>23379</c:v>
                </c:pt>
                <c:pt idx="46759">
                  <c:v>23379.5</c:v>
                </c:pt>
                <c:pt idx="46760">
                  <c:v>23380</c:v>
                </c:pt>
                <c:pt idx="46761">
                  <c:v>23380.5</c:v>
                </c:pt>
                <c:pt idx="46762">
                  <c:v>23381</c:v>
                </c:pt>
                <c:pt idx="46763">
                  <c:v>23381.5</c:v>
                </c:pt>
                <c:pt idx="46764">
                  <c:v>23382</c:v>
                </c:pt>
                <c:pt idx="46765">
                  <c:v>23382.5</c:v>
                </c:pt>
                <c:pt idx="46766">
                  <c:v>23383</c:v>
                </c:pt>
                <c:pt idx="46767">
                  <c:v>23383.5</c:v>
                </c:pt>
                <c:pt idx="46768">
                  <c:v>23384</c:v>
                </c:pt>
                <c:pt idx="46769">
                  <c:v>23384.5</c:v>
                </c:pt>
                <c:pt idx="46770">
                  <c:v>23385</c:v>
                </c:pt>
                <c:pt idx="46771">
                  <c:v>23385.5</c:v>
                </c:pt>
                <c:pt idx="46772">
                  <c:v>23386</c:v>
                </c:pt>
                <c:pt idx="46773">
                  <c:v>23386.5</c:v>
                </c:pt>
                <c:pt idx="46774">
                  <c:v>23387</c:v>
                </c:pt>
                <c:pt idx="46775">
                  <c:v>23387.5</c:v>
                </c:pt>
                <c:pt idx="46776">
                  <c:v>23388</c:v>
                </c:pt>
                <c:pt idx="46777">
                  <c:v>23388.5</c:v>
                </c:pt>
                <c:pt idx="46778">
                  <c:v>23389</c:v>
                </c:pt>
                <c:pt idx="46779">
                  <c:v>23389.5</c:v>
                </c:pt>
                <c:pt idx="46780">
                  <c:v>23390</c:v>
                </c:pt>
                <c:pt idx="46781">
                  <c:v>23390.5</c:v>
                </c:pt>
                <c:pt idx="46782">
                  <c:v>23391</c:v>
                </c:pt>
                <c:pt idx="46783">
                  <c:v>23391.5</c:v>
                </c:pt>
                <c:pt idx="46784">
                  <c:v>23392</c:v>
                </c:pt>
                <c:pt idx="46785">
                  <c:v>23392.5</c:v>
                </c:pt>
                <c:pt idx="46786">
                  <c:v>23393</c:v>
                </c:pt>
                <c:pt idx="46787">
                  <c:v>23393.5</c:v>
                </c:pt>
                <c:pt idx="46788">
                  <c:v>23394</c:v>
                </c:pt>
                <c:pt idx="46789">
                  <c:v>23394.5</c:v>
                </c:pt>
                <c:pt idx="46790">
                  <c:v>23395</c:v>
                </c:pt>
                <c:pt idx="46791">
                  <c:v>23395.5</c:v>
                </c:pt>
                <c:pt idx="46792">
                  <c:v>23396</c:v>
                </c:pt>
                <c:pt idx="46793">
                  <c:v>23396.5</c:v>
                </c:pt>
                <c:pt idx="46794">
                  <c:v>23397</c:v>
                </c:pt>
                <c:pt idx="46795">
                  <c:v>23397.5</c:v>
                </c:pt>
                <c:pt idx="46796">
                  <c:v>23398</c:v>
                </c:pt>
                <c:pt idx="46797">
                  <c:v>23398.5</c:v>
                </c:pt>
                <c:pt idx="46798">
                  <c:v>23399</c:v>
                </c:pt>
                <c:pt idx="46799">
                  <c:v>23399.5</c:v>
                </c:pt>
                <c:pt idx="46800">
                  <c:v>23400</c:v>
                </c:pt>
                <c:pt idx="46801">
                  <c:v>23400.5</c:v>
                </c:pt>
                <c:pt idx="46802">
                  <c:v>23401</c:v>
                </c:pt>
                <c:pt idx="46803">
                  <c:v>23401.5</c:v>
                </c:pt>
                <c:pt idx="46804">
                  <c:v>23402</c:v>
                </c:pt>
                <c:pt idx="46805">
                  <c:v>23402.5</c:v>
                </c:pt>
                <c:pt idx="46806">
                  <c:v>23403</c:v>
                </c:pt>
                <c:pt idx="46807">
                  <c:v>23403.5</c:v>
                </c:pt>
                <c:pt idx="46808">
                  <c:v>23404</c:v>
                </c:pt>
                <c:pt idx="46809">
                  <c:v>23404.5</c:v>
                </c:pt>
                <c:pt idx="46810">
                  <c:v>23405</c:v>
                </c:pt>
                <c:pt idx="46811">
                  <c:v>23405.5</c:v>
                </c:pt>
                <c:pt idx="46812">
                  <c:v>23406</c:v>
                </c:pt>
                <c:pt idx="46813">
                  <c:v>23406.5</c:v>
                </c:pt>
                <c:pt idx="46814">
                  <c:v>23407</c:v>
                </c:pt>
                <c:pt idx="46815">
                  <c:v>23407.5</c:v>
                </c:pt>
                <c:pt idx="46816">
                  <c:v>23408</c:v>
                </c:pt>
                <c:pt idx="46817">
                  <c:v>23408.5</c:v>
                </c:pt>
                <c:pt idx="46818">
                  <c:v>23409</c:v>
                </c:pt>
                <c:pt idx="46819">
                  <c:v>23409.5</c:v>
                </c:pt>
                <c:pt idx="46820">
                  <c:v>23410</c:v>
                </c:pt>
                <c:pt idx="46821">
                  <c:v>23410.5</c:v>
                </c:pt>
                <c:pt idx="46822">
                  <c:v>23411</c:v>
                </c:pt>
                <c:pt idx="46823">
                  <c:v>23411.5</c:v>
                </c:pt>
                <c:pt idx="46824">
                  <c:v>23412</c:v>
                </c:pt>
                <c:pt idx="46825">
                  <c:v>23412.5</c:v>
                </c:pt>
                <c:pt idx="46826">
                  <c:v>23413</c:v>
                </c:pt>
                <c:pt idx="46827">
                  <c:v>23413.5</c:v>
                </c:pt>
                <c:pt idx="46828">
                  <c:v>23414</c:v>
                </c:pt>
                <c:pt idx="46829">
                  <c:v>23414.5</c:v>
                </c:pt>
                <c:pt idx="46830">
                  <c:v>23415</c:v>
                </c:pt>
                <c:pt idx="46831">
                  <c:v>23415.5</c:v>
                </c:pt>
                <c:pt idx="46832">
                  <c:v>23416</c:v>
                </c:pt>
                <c:pt idx="46833">
                  <c:v>23416.5</c:v>
                </c:pt>
                <c:pt idx="46834">
                  <c:v>23417</c:v>
                </c:pt>
                <c:pt idx="46835">
                  <c:v>23417.5</c:v>
                </c:pt>
                <c:pt idx="46836">
                  <c:v>23418</c:v>
                </c:pt>
                <c:pt idx="46837">
                  <c:v>23418.5</c:v>
                </c:pt>
                <c:pt idx="46838">
                  <c:v>23419</c:v>
                </c:pt>
                <c:pt idx="46839">
                  <c:v>23419.5</c:v>
                </c:pt>
                <c:pt idx="46840">
                  <c:v>23420</c:v>
                </c:pt>
                <c:pt idx="46841">
                  <c:v>23420.5</c:v>
                </c:pt>
                <c:pt idx="46842">
                  <c:v>23421</c:v>
                </c:pt>
                <c:pt idx="46843">
                  <c:v>23421.5</c:v>
                </c:pt>
                <c:pt idx="46844">
                  <c:v>23422</c:v>
                </c:pt>
                <c:pt idx="46845">
                  <c:v>23422.5</c:v>
                </c:pt>
                <c:pt idx="46846">
                  <c:v>23423</c:v>
                </c:pt>
                <c:pt idx="46847">
                  <c:v>23423.5</c:v>
                </c:pt>
                <c:pt idx="46848">
                  <c:v>23424</c:v>
                </c:pt>
                <c:pt idx="46849">
                  <c:v>23424.5</c:v>
                </c:pt>
                <c:pt idx="46850">
                  <c:v>23425</c:v>
                </c:pt>
                <c:pt idx="46851">
                  <c:v>23425.5</c:v>
                </c:pt>
                <c:pt idx="46852">
                  <c:v>23426</c:v>
                </c:pt>
                <c:pt idx="46853">
                  <c:v>23426.5</c:v>
                </c:pt>
                <c:pt idx="46854">
                  <c:v>23427</c:v>
                </c:pt>
                <c:pt idx="46855">
                  <c:v>23427.5</c:v>
                </c:pt>
                <c:pt idx="46856">
                  <c:v>23428</c:v>
                </c:pt>
                <c:pt idx="46857">
                  <c:v>23428.5</c:v>
                </c:pt>
                <c:pt idx="46858">
                  <c:v>23429</c:v>
                </c:pt>
                <c:pt idx="46859">
                  <c:v>23429.5</c:v>
                </c:pt>
                <c:pt idx="46860">
                  <c:v>23430</c:v>
                </c:pt>
                <c:pt idx="46861">
                  <c:v>23430.5</c:v>
                </c:pt>
                <c:pt idx="46862">
                  <c:v>23431</c:v>
                </c:pt>
                <c:pt idx="46863">
                  <c:v>23431.5</c:v>
                </c:pt>
                <c:pt idx="46864">
                  <c:v>23432</c:v>
                </c:pt>
                <c:pt idx="46865">
                  <c:v>23432.5</c:v>
                </c:pt>
                <c:pt idx="46866">
                  <c:v>23433</c:v>
                </c:pt>
                <c:pt idx="46867">
                  <c:v>23433.5</c:v>
                </c:pt>
                <c:pt idx="46868">
                  <c:v>23434</c:v>
                </c:pt>
                <c:pt idx="46869">
                  <c:v>23434.5</c:v>
                </c:pt>
                <c:pt idx="46870">
                  <c:v>23435</c:v>
                </c:pt>
                <c:pt idx="46871">
                  <c:v>23435.5</c:v>
                </c:pt>
                <c:pt idx="46872">
                  <c:v>23436</c:v>
                </c:pt>
                <c:pt idx="46873">
                  <c:v>23436.5</c:v>
                </c:pt>
                <c:pt idx="46874">
                  <c:v>23437</c:v>
                </c:pt>
                <c:pt idx="46875">
                  <c:v>23437.5</c:v>
                </c:pt>
                <c:pt idx="46876">
                  <c:v>23438</c:v>
                </c:pt>
                <c:pt idx="46877">
                  <c:v>23438.5</c:v>
                </c:pt>
                <c:pt idx="46878">
                  <c:v>23439</c:v>
                </c:pt>
                <c:pt idx="46879">
                  <c:v>23439.5</c:v>
                </c:pt>
                <c:pt idx="46880">
                  <c:v>23440</c:v>
                </c:pt>
                <c:pt idx="46881">
                  <c:v>23440.5</c:v>
                </c:pt>
                <c:pt idx="46882">
                  <c:v>23441</c:v>
                </c:pt>
                <c:pt idx="46883">
                  <c:v>23441.5</c:v>
                </c:pt>
                <c:pt idx="46884">
                  <c:v>23442</c:v>
                </c:pt>
                <c:pt idx="46885">
                  <c:v>23442.5</c:v>
                </c:pt>
                <c:pt idx="46886">
                  <c:v>23443</c:v>
                </c:pt>
                <c:pt idx="46887">
                  <c:v>23443.5</c:v>
                </c:pt>
                <c:pt idx="46888">
                  <c:v>23444</c:v>
                </c:pt>
                <c:pt idx="46889">
                  <c:v>23444.5</c:v>
                </c:pt>
                <c:pt idx="46890">
                  <c:v>23445</c:v>
                </c:pt>
                <c:pt idx="46891">
                  <c:v>23445.5</c:v>
                </c:pt>
                <c:pt idx="46892">
                  <c:v>23446</c:v>
                </c:pt>
                <c:pt idx="46893">
                  <c:v>23446.5</c:v>
                </c:pt>
                <c:pt idx="46894">
                  <c:v>23447</c:v>
                </c:pt>
                <c:pt idx="46895">
                  <c:v>23447.5</c:v>
                </c:pt>
                <c:pt idx="46896">
                  <c:v>23448</c:v>
                </c:pt>
                <c:pt idx="46897">
                  <c:v>23448.5</c:v>
                </c:pt>
                <c:pt idx="46898">
                  <c:v>23449</c:v>
                </c:pt>
                <c:pt idx="46899">
                  <c:v>23449.5</c:v>
                </c:pt>
                <c:pt idx="46900">
                  <c:v>23450</c:v>
                </c:pt>
                <c:pt idx="46901">
                  <c:v>23450.5</c:v>
                </c:pt>
                <c:pt idx="46902">
                  <c:v>23451</c:v>
                </c:pt>
                <c:pt idx="46903">
                  <c:v>23451.5</c:v>
                </c:pt>
                <c:pt idx="46904">
                  <c:v>23452</c:v>
                </c:pt>
                <c:pt idx="46905">
                  <c:v>23452.5</c:v>
                </c:pt>
                <c:pt idx="46906">
                  <c:v>23453</c:v>
                </c:pt>
                <c:pt idx="46907">
                  <c:v>23453.5</c:v>
                </c:pt>
                <c:pt idx="46908">
                  <c:v>23454</c:v>
                </c:pt>
                <c:pt idx="46909">
                  <c:v>23454.5</c:v>
                </c:pt>
                <c:pt idx="46910">
                  <c:v>23455</c:v>
                </c:pt>
                <c:pt idx="46911">
                  <c:v>23455.5</c:v>
                </c:pt>
                <c:pt idx="46912">
                  <c:v>23456</c:v>
                </c:pt>
                <c:pt idx="46913">
                  <c:v>23456.5</c:v>
                </c:pt>
                <c:pt idx="46914">
                  <c:v>23457</c:v>
                </c:pt>
                <c:pt idx="46915">
                  <c:v>23457.5</c:v>
                </c:pt>
                <c:pt idx="46916">
                  <c:v>23458</c:v>
                </c:pt>
                <c:pt idx="46917">
                  <c:v>23458.5</c:v>
                </c:pt>
                <c:pt idx="46918">
                  <c:v>23459</c:v>
                </c:pt>
                <c:pt idx="46919">
                  <c:v>23459.5</c:v>
                </c:pt>
                <c:pt idx="46920">
                  <c:v>23460</c:v>
                </c:pt>
                <c:pt idx="46921">
                  <c:v>23460.5</c:v>
                </c:pt>
                <c:pt idx="46922">
                  <c:v>23461</c:v>
                </c:pt>
                <c:pt idx="46923">
                  <c:v>23461.5</c:v>
                </c:pt>
                <c:pt idx="46924">
                  <c:v>23462</c:v>
                </c:pt>
                <c:pt idx="46925">
                  <c:v>23462.5</c:v>
                </c:pt>
                <c:pt idx="46926">
                  <c:v>23463</c:v>
                </c:pt>
                <c:pt idx="46927">
                  <c:v>23463.5</c:v>
                </c:pt>
                <c:pt idx="46928">
                  <c:v>23464</c:v>
                </c:pt>
                <c:pt idx="46929">
                  <c:v>23464.5</c:v>
                </c:pt>
                <c:pt idx="46930">
                  <c:v>23465</c:v>
                </c:pt>
                <c:pt idx="46931">
                  <c:v>23465.5</c:v>
                </c:pt>
                <c:pt idx="46932">
                  <c:v>23466</c:v>
                </c:pt>
                <c:pt idx="46933">
                  <c:v>23466.5</c:v>
                </c:pt>
                <c:pt idx="46934">
                  <c:v>23467</c:v>
                </c:pt>
                <c:pt idx="46935">
                  <c:v>23467.5</c:v>
                </c:pt>
                <c:pt idx="46936">
                  <c:v>23468</c:v>
                </c:pt>
                <c:pt idx="46937">
                  <c:v>23468.5</c:v>
                </c:pt>
                <c:pt idx="46938">
                  <c:v>23469</c:v>
                </c:pt>
                <c:pt idx="46939">
                  <c:v>23469.5</c:v>
                </c:pt>
                <c:pt idx="46940">
                  <c:v>23470</c:v>
                </c:pt>
                <c:pt idx="46941">
                  <c:v>23470.5</c:v>
                </c:pt>
                <c:pt idx="46942">
                  <c:v>23471</c:v>
                </c:pt>
                <c:pt idx="46943">
                  <c:v>23471.5</c:v>
                </c:pt>
                <c:pt idx="46944">
                  <c:v>23472</c:v>
                </c:pt>
                <c:pt idx="46945">
                  <c:v>23472.5</c:v>
                </c:pt>
                <c:pt idx="46946">
                  <c:v>23473</c:v>
                </c:pt>
                <c:pt idx="46947">
                  <c:v>23473.5</c:v>
                </c:pt>
                <c:pt idx="46948">
                  <c:v>23474</c:v>
                </c:pt>
                <c:pt idx="46949">
                  <c:v>23474.5</c:v>
                </c:pt>
                <c:pt idx="46950">
                  <c:v>23475</c:v>
                </c:pt>
                <c:pt idx="46951">
                  <c:v>23475.5</c:v>
                </c:pt>
                <c:pt idx="46952">
                  <c:v>23476</c:v>
                </c:pt>
                <c:pt idx="46953">
                  <c:v>23476.5</c:v>
                </c:pt>
                <c:pt idx="46954">
                  <c:v>23477</c:v>
                </c:pt>
                <c:pt idx="46955">
                  <c:v>23477.5</c:v>
                </c:pt>
                <c:pt idx="46956">
                  <c:v>23478</c:v>
                </c:pt>
                <c:pt idx="46957">
                  <c:v>23478.5</c:v>
                </c:pt>
                <c:pt idx="46958">
                  <c:v>23479</c:v>
                </c:pt>
                <c:pt idx="46959">
                  <c:v>23479.5</c:v>
                </c:pt>
                <c:pt idx="46960">
                  <c:v>23480</c:v>
                </c:pt>
                <c:pt idx="46961">
                  <c:v>23480.5</c:v>
                </c:pt>
                <c:pt idx="46962">
                  <c:v>23481</c:v>
                </c:pt>
                <c:pt idx="46963">
                  <c:v>23481.5</c:v>
                </c:pt>
                <c:pt idx="46964">
                  <c:v>23482</c:v>
                </c:pt>
                <c:pt idx="46965">
                  <c:v>23482.5</c:v>
                </c:pt>
                <c:pt idx="46966">
                  <c:v>23483</c:v>
                </c:pt>
                <c:pt idx="46967">
                  <c:v>23483.5</c:v>
                </c:pt>
                <c:pt idx="46968">
                  <c:v>23484</c:v>
                </c:pt>
                <c:pt idx="46969">
                  <c:v>23484.5</c:v>
                </c:pt>
                <c:pt idx="46970">
                  <c:v>23485</c:v>
                </c:pt>
                <c:pt idx="46971">
                  <c:v>23485.5</c:v>
                </c:pt>
                <c:pt idx="46972">
                  <c:v>23486</c:v>
                </c:pt>
                <c:pt idx="46973">
                  <c:v>23486.5</c:v>
                </c:pt>
                <c:pt idx="46974">
                  <c:v>23487</c:v>
                </c:pt>
                <c:pt idx="46975">
                  <c:v>23487.5</c:v>
                </c:pt>
                <c:pt idx="46976">
                  <c:v>23488</c:v>
                </c:pt>
                <c:pt idx="46977">
                  <c:v>23488.5</c:v>
                </c:pt>
                <c:pt idx="46978">
                  <c:v>23489</c:v>
                </c:pt>
                <c:pt idx="46979">
                  <c:v>23489.5</c:v>
                </c:pt>
                <c:pt idx="46980">
                  <c:v>23490</c:v>
                </c:pt>
                <c:pt idx="46981">
                  <c:v>23490.5</c:v>
                </c:pt>
                <c:pt idx="46982">
                  <c:v>23491</c:v>
                </c:pt>
                <c:pt idx="46983">
                  <c:v>23491.5</c:v>
                </c:pt>
                <c:pt idx="46984">
                  <c:v>23492</c:v>
                </c:pt>
                <c:pt idx="46985">
                  <c:v>23492.5</c:v>
                </c:pt>
                <c:pt idx="46986">
                  <c:v>23493</c:v>
                </c:pt>
                <c:pt idx="46987">
                  <c:v>23493.5</c:v>
                </c:pt>
                <c:pt idx="46988">
                  <c:v>23494</c:v>
                </c:pt>
                <c:pt idx="46989">
                  <c:v>23494.5</c:v>
                </c:pt>
                <c:pt idx="46990">
                  <c:v>23495</c:v>
                </c:pt>
                <c:pt idx="46991">
                  <c:v>23495.5</c:v>
                </c:pt>
                <c:pt idx="46992">
                  <c:v>23496</c:v>
                </c:pt>
                <c:pt idx="46993">
                  <c:v>23496.5</c:v>
                </c:pt>
                <c:pt idx="46994">
                  <c:v>23497</c:v>
                </c:pt>
                <c:pt idx="46995">
                  <c:v>23497.5</c:v>
                </c:pt>
                <c:pt idx="46996">
                  <c:v>23498</c:v>
                </c:pt>
                <c:pt idx="46997">
                  <c:v>23498.5</c:v>
                </c:pt>
                <c:pt idx="46998">
                  <c:v>23499</c:v>
                </c:pt>
                <c:pt idx="46999">
                  <c:v>23499.5</c:v>
                </c:pt>
                <c:pt idx="47000">
                  <c:v>23500</c:v>
                </c:pt>
                <c:pt idx="47001">
                  <c:v>23500.5</c:v>
                </c:pt>
                <c:pt idx="47002">
                  <c:v>23501</c:v>
                </c:pt>
                <c:pt idx="47003">
                  <c:v>23501.5</c:v>
                </c:pt>
                <c:pt idx="47004">
                  <c:v>23502</c:v>
                </c:pt>
                <c:pt idx="47005">
                  <c:v>23502.5</c:v>
                </c:pt>
                <c:pt idx="47006">
                  <c:v>23503</c:v>
                </c:pt>
                <c:pt idx="47007">
                  <c:v>23503.5</c:v>
                </c:pt>
                <c:pt idx="47008">
                  <c:v>23504</c:v>
                </c:pt>
                <c:pt idx="47009">
                  <c:v>23504.5</c:v>
                </c:pt>
                <c:pt idx="47010">
                  <c:v>23505</c:v>
                </c:pt>
                <c:pt idx="47011">
                  <c:v>23505.5</c:v>
                </c:pt>
                <c:pt idx="47012">
                  <c:v>23506</c:v>
                </c:pt>
                <c:pt idx="47013">
                  <c:v>23506.5</c:v>
                </c:pt>
                <c:pt idx="47014">
                  <c:v>23507</c:v>
                </c:pt>
                <c:pt idx="47015">
                  <c:v>23507.5</c:v>
                </c:pt>
                <c:pt idx="47016">
                  <c:v>23508</c:v>
                </c:pt>
                <c:pt idx="47017">
                  <c:v>23508.5</c:v>
                </c:pt>
                <c:pt idx="47018">
                  <c:v>23509</c:v>
                </c:pt>
                <c:pt idx="47019">
                  <c:v>23509.5</c:v>
                </c:pt>
                <c:pt idx="47020">
                  <c:v>23510</c:v>
                </c:pt>
                <c:pt idx="47021">
                  <c:v>23510.5</c:v>
                </c:pt>
                <c:pt idx="47022">
                  <c:v>23511</c:v>
                </c:pt>
                <c:pt idx="47023">
                  <c:v>23511.5</c:v>
                </c:pt>
                <c:pt idx="47024">
                  <c:v>23512</c:v>
                </c:pt>
                <c:pt idx="47025">
                  <c:v>23512.5</c:v>
                </c:pt>
                <c:pt idx="47026">
                  <c:v>23513</c:v>
                </c:pt>
                <c:pt idx="47027">
                  <c:v>23513.5</c:v>
                </c:pt>
                <c:pt idx="47028">
                  <c:v>23514</c:v>
                </c:pt>
                <c:pt idx="47029">
                  <c:v>23514.5</c:v>
                </c:pt>
                <c:pt idx="47030">
                  <c:v>23515</c:v>
                </c:pt>
                <c:pt idx="47031">
                  <c:v>23515.5</c:v>
                </c:pt>
                <c:pt idx="47032">
                  <c:v>23516</c:v>
                </c:pt>
                <c:pt idx="47033">
                  <c:v>23516.5</c:v>
                </c:pt>
                <c:pt idx="47034">
                  <c:v>23517</c:v>
                </c:pt>
                <c:pt idx="47035">
                  <c:v>23517.5</c:v>
                </c:pt>
                <c:pt idx="47036">
                  <c:v>23518</c:v>
                </c:pt>
                <c:pt idx="47037">
                  <c:v>23518.5</c:v>
                </c:pt>
                <c:pt idx="47038">
                  <c:v>23519</c:v>
                </c:pt>
                <c:pt idx="47039">
                  <c:v>23519.5</c:v>
                </c:pt>
                <c:pt idx="47040">
                  <c:v>23520</c:v>
                </c:pt>
                <c:pt idx="47041">
                  <c:v>23520.5</c:v>
                </c:pt>
                <c:pt idx="47042">
                  <c:v>23521</c:v>
                </c:pt>
                <c:pt idx="47043">
                  <c:v>23521.5</c:v>
                </c:pt>
                <c:pt idx="47044">
                  <c:v>23522</c:v>
                </c:pt>
                <c:pt idx="47045">
                  <c:v>23522.5</c:v>
                </c:pt>
                <c:pt idx="47046">
                  <c:v>23523</c:v>
                </c:pt>
                <c:pt idx="47047">
                  <c:v>23523.5</c:v>
                </c:pt>
                <c:pt idx="47048">
                  <c:v>23524</c:v>
                </c:pt>
                <c:pt idx="47049">
                  <c:v>23524.5</c:v>
                </c:pt>
                <c:pt idx="47050">
                  <c:v>23525</c:v>
                </c:pt>
                <c:pt idx="47051">
                  <c:v>23525.5</c:v>
                </c:pt>
                <c:pt idx="47052">
                  <c:v>23526</c:v>
                </c:pt>
                <c:pt idx="47053">
                  <c:v>23526.5</c:v>
                </c:pt>
                <c:pt idx="47054">
                  <c:v>23527</c:v>
                </c:pt>
                <c:pt idx="47055">
                  <c:v>23527.5</c:v>
                </c:pt>
                <c:pt idx="47056">
                  <c:v>23528</c:v>
                </c:pt>
                <c:pt idx="47057">
                  <c:v>23528.5</c:v>
                </c:pt>
                <c:pt idx="47058">
                  <c:v>23529</c:v>
                </c:pt>
                <c:pt idx="47059">
                  <c:v>23529.5</c:v>
                </c:pt>
                <c:pt idx="47060">
                  <c:v>23530</c:v>
                </c:pt>
                <c:pt idx="47061">
                  <c:v>23530.5</c:v>
                </c:pt>
                <c:pt idx="47062">
                  <c:v>23531</c:v>
                </c:pt>
                <c:pt idx="47063">
                  <c:v>23531.5</c:v>
                </c:pt>
                <c:pt idx="47064">
                  <c:v>23532</c:v>
                </c:pt>
                <c:pt idx="47065">
                  <c:v>23532.5</c:v>
                </c:pt>
                <c:pt idx="47066">
                  <c:v>23533</c:v>
                </c:pt>
                <c:pt idx="47067">
                  <c:v>23533.5</c:v>
                </c:pt>
                <c:pt idx="47068">
                  <c:v>23534</c:v>
                </c:pt>
                <c:pt idx="47069">
                  <c:v>23534.5</c:v>
                </c:pt>
                <c:pt idx="47070">
                  <c:v>23535</c:v>
                </c:pt>
                <c:pt idx="47071">
                  <c:v>23535.5</c:v>
                </c:pt>
                <c:pt idx="47072">
                  <c:v>23536</c:v>
                </c:pt>
                <c:pt idx="47073">
                  <c:v>23536.5</c:v>
                </c:pt>
                <c:pt idx="47074">
                  <c:v>23537</c:v>
                </c:pt>
                <c:pt idx="47075">
                  <c:v>23537.5</c:v>
                </c:pt>
                <c:pt idx="47076">
                  <c:v>23538</c:v>
                </c:pt>
                <c:pt idx="47077">
                  <c:v>23538.5</c:v>
                </c:pt>
                <c:pt idx="47078">
                  <c:v>23539</c:v>
                </c:pt>
                <c:pt idx="47079">
                  <c:v>23539.5</c:v>
                </c:pt>
                <c:pt idx="47080">
                  <c:v>23540</c:v>
                </c:pt>
                <c:pt idx="47081">
                  <c:v>23540.5</c:v>
                </c:pt>
                <c:pt idx="47082">
                  <c:v>23541</c:v>
                </c:pt>
                <c:pt idx="47083">
                  <c:v>23541.5</c:v>
                </c:pt>
                <c:pt idx="47084">
                  <c:v>23542</c:v>
                </c:pt>
                <c:pt idx="47085">
                  <c:v>23542.5</c:v>
                </c:pt>
                <c:pt idx="47086">
                  <c:v>23543</c:v>
                </c:pt>
                <c:pt idx="47087">
                  <c:v>23543.5</c:v>
                </c:pt>
                <c:pt idx="47088">
                  <c:v>23544</c:v>
                </c:pt>
                <c:pt idx="47089">
                  <c:v>23544.5</c:v>
                </c:pt>
                <c:pt idx="47090">
                  <c:v>23545</c:v>
                </c:pt>
                <c:pt idx="47091">
                  <c:v>23545.5</c:v>
                </c:pt>
                <c:pt idx="47092">
                  <c:v>23546</c:v>
                </c:pt>
                <c:pt idx="47093">
                  <c:v>23546.5</c:v>
                </c:pt>
                <c:pt idx="47094">
                  <c:v>23547</c:v>
                </c:pt>
                <c:pt idx="47095">
                  <c:v>23547.5</c:v>
                </c:pt>
                <c:pt idx="47096">
                  <c:v>23548</c:v>
                </c:pt>
                <c:pt idx="47097">
                  <c:v>23548.5</c:v>
                </c:pt>
                <c:pt idx="47098">
                  <c:v>23549</c:v>
                </c:pt>
                <c:pt idx="47099">
                  <c:v>23549.5</c:v>
                </c:pt>
                <c:pt idx="47100">
                  <c:v>23550</c:v>
                </c:pt>
                <c:pt idx="47101">
                  <c:v>23550.5</c:v>
                </c:pt>
                <c:pt idx="47102">
                  <c:v>23551</c:v>
                </c:pt>
                <c:pt idx="47103">
                  <c:v>23551.5</c:v>
                </c:pt>
                <c:pt idx="47104">
                  <c:v>23552</c:v>
                </c:pt>
                <c:pt idx="47105">
                  <c:v>23552.5</c:v>
                </c:pt>
                <c:pt idx="47106">
                  <c:v>23553</c:v>
                </c:pt>
                <c:pt idx="47107">
                  <c:v>23553.5</c:v>
                </c:pt>
                <c:pt idx="47108">
                  <c:v>23554</c:v>
                </c:pt>
                <c:pt idx="47109">
                  <c:v>23554.5</c:v>
                </c:pt>
                <c:pt idx="47110">
                  <c:v>23555</c:v>
                </c:pt>
                <c:pt idx="47111">
                  <c:v>23555.5</c:v>
                </c:pt>
                <c:pt idx="47112">
                  <c:v>23556</c:v>
                </c:pt>
                <c:pt idx="47113">
                  <c:v>23556.5</c:v>
                </c:pt>
                <c:pt idx="47114">
                  <c:v>23557</c:v>
                </c:pt>
                <c:pt idx="47115">
                  <c:v>23557.5</c:v>
                </c:pt>
                <c:pt idx="47116">
                  <c:v>23558</c:v>
                </c:pt>
                <c:pt idx="47117">
                  <c:v>23558.5</c:v>
                </c:pt>
                <c:pt idx="47118">
                  <c:v>23559</c:v>
                </c:pt>
                <c:pt idx="47119">
                  <c:v>23559.5</c:v>
                </c:pt>
                <c:pt idx="47120">
                  <c:v>23560</c:v>
                </c:pt>
                <c:pt idx="47121">
                  <c:v>23560.5</c:v>
                </c:pt>
                <c:pt idx="47122">
                  <c:v>23561</c:v>
                </c:pt>
                <c:pt idx="47123">
                  <c:v>23561.5</c:v>
                </c:pt>
                <c:pt idx="47124">
                  <c:v>23562</c:v>
                </c:pt>
                <c:pt idx="47125">
                  <c:v>23562.5</c:v>
                </c:pt>
                <c:pt idx="47126">
                  <c:v>23563</c:v>
                </c:pt>
                <c:pt idx="47127">
                  <c:v>23563.5</c:v>
                </c:pt>
                <c:pt idx="47128">
                  <c:v>23564</c:v>
                </c:pt>
                <c:pt idx="47129">
                  <c:v>23564.5</c:v>
                </c:pt>
                <c:pt idx="47130">
                  <c:v>23565</c:v>
                </c:pt>
                <c:pt idx="47131">
                  <c:v>23565.5</c:v>
                </c:pt>
                <c:pt idx="47132">
                  <c:v>23566</c:v>
                </c:pt>
                <c:pt idx="47133">
                  <c:v>23566.5</c:v>
                </c:pt>
                <c:pt idx="47134">
                  <c:v>23567</c:v>
                </c:pt>
                <c:pt idx="47135">
                  <c:v>23567.5</c:v>
                </c:pt>
                <c:pt idx="47136">
                  <c:v>23568</c:v>
                </c:pt>
                <c:pt idx="47137">
                  <c:v>23568.5</c:v>
                </c:pt>
                <c:pt idx="47138">
                  <c:v>23569</c:v>
                </c:pt>
                <c:pt idx="47139">
                  <c:v>23569.5</c:v>
                </c:pt>
                <c:pt idx="47140">
                  <c:v>23570</c:v>
                </c:pt>
                <c:pt idx="47141">
                  <c:v>23570.5</c:v>
                </c:pt>
                <c:pt idx="47142">
                  <c:v>23571</c:v>
                </c:pt>
                <c:pt idx="47143">
                  <c:v>23571.5</c:v>
                </c:pt>
                <c:pt idx="47144">
                  <c:v>23572</c:v>
                </c:pt>
                <c:pt idx="47145">
                  <c:v>23572.5</c:v>
                </c:pt>
                <c:pt idx="47146">
                  <c:v>23573</c:v>
                </c:pt>
                <c:pt idx="47147">
                  <c:v>23573.5</c:v>
                </c:pt>
                <c:pt idx="47148">
                  <c:v>23574</c:v>
                </c:pt>
                <c:pt idx="47149">
                  <c:v>23574.5</c:v>
                </c:pt>
                <c:pt idx="47150">
                  <c:v>23575</c:v>
                </c:pt>
                <c:pt idx="47151">
                  <c:v>23575.5</c:v>
                </c:pt>
                <c:pt idx="47152">
                  <c:v>23576</c:v>
                </c:pt>
                <c:pt idx="47153">
                  <c:v>23576.5</c:v>
                </c:pt>
                <c:pt idx="47154">
                  <c:v>23577</c:v>
                </c:pt>
                <c:pt idx="47155">
                  <c:v>23577.5</c:v>
                </c:pt>
                <c:pt idx="47156">
                  <c:v>23578</c:v>
                </c:pt>
                <c:pt idx="47157">
                  <c:v>23578.5</c:v>
                </c:pt>
                <c:pt idx="47158">
                  <c:v>23579</c:v>
                </c:pt>
                <c:pt idx="47159">
                  <c:v>23579.5</c:v>
                </c:pt>
                <c:pt idx="47160">
                  <c:v>23580</c:v>
                </c:pt>
                <c:pt idx="47161">
                  <c:v>23580.5</c:v>
                </c:pt>
                <c:pt idx="47162">
                  <c:v>23581</c:v>
                </c:pt>
                <c:pt idx="47163">
                  <c:v>23581.5</c:v>
                </c:pt>
                <c:pt idx="47164">
                  <c:v>23582</c:v>
                </c:pt>
                <c:pt idx="47165">
                  <c:v>23582.5</c:v>
                </c:pt>
                <c:pt idx="47166">
                  <c:v>23583</c:v>
                </c:pt>
                <c:pt idx="47167">
                  <c:v>23583.5</c:v>
                </c:pt>
                <c:pt idx="47168">
                  <c:v>23584</c:v>
                </c:pt>
                <c:pt idx="47169">
                  <c:v>23584.5</c:v>
                </c:pt>
                <c:pt idx="47170">
                  <c:v>23585</c:v>
                </c:pt>
                <c:pt idx="47171">
                  <c:v>23585.5</c:v>
                </c:pt>
                <c:pt idx="47172">
                  <c:v>23586</c:v>
                </c:pt>
                <c:pt idx="47173">
                  <c:v>23586.5</c:v>
                </c:pt>
                <c:pt idx="47174">
                  <c:v>23587</c:v>
                </c:pt>
                <c:pt idx="47175">
                  <c:v>23587.5</c:v>
                </c:pt>
                <c:pt idx="47176">
                  <c:v>23588</c:v>
                </c:pt>
                <c:pt idx="47177">
                  <c:v>23588.5</c:v>
                </c:pt>
                <c:pt idx="47178">
                  <c:v>23589</c:v>
                </c:pt>
                <c:pt idx="47179">
                  <c:v>23589.5</c:v>
                </c:pt>
                <c:pt idx="47180">
                  <c:v>23590</c:v>
                </c:pt>
                <c:pt idx="47181">
                  <c:v>23590.5</c:v>
                </c:pt>
                <c:pt idx="47182">
                  <c:v>23591</c:v>
                </c:pt>
                <c:pt idx="47183">
                  <c:v>23591.5</c:v>
                </c:pt>
                <c:pt idx="47184">
                  <c:v>23592</c:v>
                </c:pt>
                <c:pt idx="47185">
                  <c:v>23592.5</c:v>
                </c:pt>
                <c:pt idx="47186">
                  <c:v>23593</c:v>
                </c:pt>
                <c:pt idx="47187">
                  <c:v>23593.5</c:v>
                </c:pt>
                <c:pt idx="47188">
                  <c:v>23594</c:v>
                </c:pt>
                <c:pt idx="47189">
                  <c:v>23594.5</c:v>
                </c:pt>
                <c:pt idx="47190">
                  <c:v>23595</c:v>
                </c:pt>
                <c:pt idx="47191">
                  <c:v>23595.5</c:v>
                </c:pt>
                <c:pt idx="47192">
                  <c:v>23596</c:v>
                </c:pt>
                <c:pt idx="47193">
                  <c:v>23596.5</c:v>
                </c:pt>
                <c:pt idx="47194">
                  <c:v>23597</c:v>
                </c:pt>
                <c:pt idx="47195">
                  <c:v>23597.5</c:v>
                </c:pt>
                <c:pt idx="47196">
                  <c:v>23598</c:v>
                </c:pt>
                <c:pt idx="47197">
                  <c:v>23598.5</c:v>
                </c:pt>
                <c:pt idx="47198">
                  <c:v>23599</c:v>
                </c:pt>
                <c:pt idx="47199">
                  <c:v>23599.5</c:v>
                </c:pt>
                <c:pt idx="47200">
                  <c:v>23600</c:v>
                </c:pt>
                <c:pt idx="47201">
                  <c:v>23600.5</c:v>
                </c:pt>
                <c:pt idx="47202">
                  <c:v>23601</c:v>
                </c:pt>
                <c:pt idx="47203">
                  <c:v>23601.5</c:v>
                </c:pt>
                <c:pt idx="47204">
                  <c:v>23602</c:v>
                </c:pt>
                <c:pt idx="47205">
                  <c:v>23602.5</c:v>
                </c:pt>
                <c:pt idx="47206">
                  <c:v>23603</c:v>
                </c:pt>
                <c:pt idx="47207">
                  <c:v>23603.5</c:v>
                </c:pt>
                <c:pt idx="47208">
                  <c:v>23604</c:v>
                </c:pt>
                <c:pt idx="47209">
                  <c:v>23604.5</c:v>
                </c:pt>
                <c:pt idx="47210">
                  <c:v>23605</c:v>
                </c:pt>
                <c:pt idx="47211">
                  <c:v>23605.5</c:v>
                </c:pt>
                <c:pt idx="47212">
                  <c:v>23606</c:v>
                </c:pt>
                <c:pt idx="47213">
                  <c:v>23606.5</c:v>
                </c:pt>
                <c:pt idx="47214">
                  <c:v>23607</c:v>
                </c:pt>
                <c:pt idx="47215">
                  <c:v>23607.5</c:v>
                </c:pt>
                <c:pt idx="47216">
                  <c:v>23608</c:v>
                </c:pt>
                <c:pt idx="47217">
                  <c:v>23608.5</c:v>
                </c:pt>
                <c:pt idx="47218">
                  <c:v>23609</c:v>
                </c:pt>
                <c:pt idx="47219">
                  <c:v>23609.5</c:v>
                </c:pt>
                <c:pt idx="47220">
                  <c:v>23610</c:v>
                </c:pt>
                <c:pt idx="47221">
                  <c:v>23610.5</c:v>
                </c:pt>
                <c:pt idx="47222">
                  <c:v>23611</c:v>
                </c:pt>
                <c:pt idx="47223">
                  <c:v>23611.5</c:v>
                </c:pt>
                <c:pt idx="47224">
                  <c:v>23612</c:v>
                </c:pt>
                <c:pt idx="47225">
                  <c:v>23612.5</c:v>
                </c:pt>
                <c:pt idx="47226">
                  <c:v>23613</c:v>
                </c:pt>
                <c:pt idx="47227">
                  <c:v>23613.5</c:v>
                </c:pt>
                <c:pt idx="47228">
                  <c:v>23614</c:v>
                </c:pt>
                <c:pt idx="47229">
                  <c:v>23614.5</c:v>
                </c:pt>
                <c:pt idx="47230">
                  <c:v>23615</c:v>
                </c:pt>
                <c:pt idx="47231">
                  <c:v>23615.5</c:v>
                </c:pt>
                <c:pt idx="47232">
                  <c:v>23616</c:v>
                </c:pt>
                <c:pt idx="47233">
                  <c:v>23616.5</c:v>
                </c:pt>
                <c:pt idx="47234">
                  <c:v>23617</c:v>
                </c:pt>
                <c:pt idx="47235">
                  <c:v>23617.5</c:v>
                </c:pt>
                <c:pt idx="47236">
                  <c:v>23618</c:v>
                </c:pt>
                <c:pt idx="47237">
                  <c:v>23618.5</c:v>
                </c:pt>
                <c:pt idx="47238">
                  <c:v>23619</c:v>
                </c:pt>
                <c:pt idx="47239">
                  <c:v>23619.5</c:v>
                </c:pt>
                <c:pt idx="47240">
                  <c:v>23620</c:v>
                </c:pt>
                <c:pt idx="47241">
                  <c:v>23620.5</c:v>
                </c:pt>
                <c:pt idx="47242">
                  <c:v>23621</c:v>
                </c:pt>
                <c:pt idx="47243">
                  <c:v>23621.5</c:v>
                </c:pt>
                <c:pt idx="47244">
                  <c:v>23622</c:v>
                </c:pt>
                <c:pt idx="47245">
                  <c:v>23622.5</c:v>
                </c:pt>
                <c:pt idx="47246">
                  <c:v>23623</c:v>
                </c:pt>
                <c:pt idx="47247">
                  <c:v>23623.5</c:v>
                </c:pt>
                <c:pt idx="47248">
                  <c:v>23624</c:v>
                </c:pt>
                <c:pt idx="47249">
                  <c:v>23624.5</c:v>
                </c:pt>
                <c:pt idx="47250">
                  <c:v>23625</c:v>
                </c:pt>
                <c:pt idx="47251">
                  <c:v>23625.5</c:v>
                </c:pt>
                <c:pt idx="47252">
                  <c:v>23626</c:v>
                </c:pt>
                <c:pt idx="47253">
                  <c:v>23626.5</c:v>
                </c:pt>
                <c:pt idx="47254">
                  <c:v>23627</c:v>
                </c:pt>
                <c:pt idx="47255">
                  <c:v>23627.5</c:v>
                </c:pt>
                <c:pt idx="47256">
                  <c:v>23628</c:v>
                </c:pt>
                <c:pt idx="47257">
                  <c:v>23628.5</c:v>
                </c:pt>
                <c:pt idx="47258">
                  <c:v>23629</c:v>
                </c:pt>
                <c:pt idx="47259">
                  <c:v>23629.5</c:v>
                </c:pt>
                <c:pt idx="47260">
                  <c:v>23630</c:v>
                </c:pt>
                <c:pt idx="47261">
                  <c:v>23630.5</c:v>
                </c:pt>
                <c:pt idx="47262">
                  <c:v>23631</c:v>
                </c:pt>
                <c:pt idx="47263">
                  <c:v>23631.5</c:v>
                </c:pt>
                <c:pt idx="47264">
                  <c:v>23632</c:v>
                </c:pt>
                <c:pt idx="47265">
                  <c:v>23632.5</c:v>
                </c:pt>
                <c:pt idx="47266">
                  <c:v>23633</c:v>
                </c:pt>
                <c:pt idx="47267">
                  <c:v>23633.5</c:v>
                </c:pt>
                <c:pt idx="47268">
                  <c:v>23634</c:v>
                </c:pt>
                <c:pt idx="47269">
                  <c:v>23634.5</c:v>
                </c:pt>
                <c:pt idx="47270">
                  <c:v>23635</c:v>
                </c:pt>
                <c:pt idx="47271">
                  <c:v>23635.5</c:v>
                </c:pt>
                <c:pt idx="47272">
                  <c:v>23636</c:v>
                </c:pt>
                <c:pt idx="47273">
                  <c:v>23636.5</c:v>
                </c:pt>
                <c:pt idx="47274">
                  <c:v>23637</c:v>
                </c:pt>
                <c:pt idx="47275">
                  <c:v>23637.5</c:v>
                </c:pt>
                <c:pt idx="47276">
                  <c:v>23638</c:v>
                </c:pt>
                <c:pt idx="47277">
                  <c:v>23638.5</c:v>
                </c:pt>
                <c:pt idx="47278">
                  <c:v>23639</c:v>
                </c:pt>
                <c:pt idx="47279">
                  <c:v>23639.5</c:v>
                </c:pt>
                <c:pt idx="47280">
                  <c:v>23640</c:v>
                </c:pt>
                <c:pt idx="47281">
                  <c:v>23640.5</c:v>
                </c:pt>
                <c:pt idx="47282">
                  <c:v>23641</c:v>
                </c:pt>
                <c:pt idx="47283">
                  <c:v>23641.5</c:v>
                </c:pt>
                <c:pt idx="47284">
                  <c:v>23642</c:v>
                </c:pt>
                <c:pt idx="47285">
                  <c:v>23642.5</c:v>
                </c:pt>
                <c:pt idx="47286">
                  <c:v>23643</c:v>
                </c:pt>
                <c:pt idx="47287">
                  <c:v>23643.5</c:v>
                </c:pt>
                <c:pt idx="47288">
                  <c:v>23644</c:v>
                </c:pt>
                <c:pt idx="47289">
                  <c:v>23644.5</c:v>
                </c:pt>
                <c:pt idx="47290">
                  <c:v>23645</c:v>
                </c:pt>
                <c:pt idx="47291">
                  <c:v>23645.5</c:v>
                </c:pt>
                <c:pt idx="47292">
                  <c:v>23646</c:v>
                </c:pt>
                <c:pt idx="47293">
                  <c:v>23646.5</c:v>
                </c:pt>
                <c:pt idx="47294">
                  <c:v>23647</c:v>
                </c:pt>
                <c:pt idx="47295">
                  <c:v>23647.5</c:v>
                </c:pt>
                <c:pt idx="47296">
                  <c:v>23648</c:v>
                </c:pt>
                <c:pt idx="47297">
                  <c:v>23648.5</c:v>
                </c:pt>
                <c:pt idx="47298">
                  <c:v>23649</c:v>
                </c:pt>
                <c:pt idx="47299">
                  <c:v>23649.5</c:v>
                </c:pt>
                <c:pt idx="47300">
                  <c:v>23650</c:v>
                </c:pt>
                <c:pt idx="47301">
                  <c:v>23650.5</c:v>
                </c:pt>
                <c:pt idx="47302">
                  <c:v>23651</c:v>
                </c:pt>
                <c:pt idx="47303">
                  <c:v>23651.5</c:v>
                </c:pt>
                <c:pt idx="47304">
                  <c:v>23652</c:v>
                </c:pt>
                <c:pt idx="47305">
                  <c:v>23652.5</c:v>
                </c:pt>
                <c:pt idx="47306">
                  <c:v>23653</c:v>
                </c:pt>
                <c:pt idx="47307">
                  <c:v>23653.5</c:v>
                </c:pt>
                <c:pt idx="47308">
                  <c:v>23654</c:v>
                </c:pt>
                <c:pt idx="47309">
                  <c:v>23654.5</c:v>
                </c:pt>
                <c:pt idx="47310">
                  <c:v>23655</c:v>
                </c:pt>
                <c:pt idx="47311">
                  <c:v>23655.5</c:v>
                </c:pt>
                <c:pt idx="47312">
                  <c:v>23656</c:v>
                </c:pt>
                <c:pt idx="47313">
                  <c:v>23656.5</c:v>
                </c:pt>
                <c:pt idx="47314">
                  <c:v>23657</c:v>
                </c:pt>
                <c:pt idx="47315">
                  <c:v>23657.5</c:v>
                </c:pt>
                <c:pt idx="47316">
                  <c:v>23658</c:v>
                </c:pt>
                <c:pt idx="47317">
                  <c:v>23658.5</c:v>
                </c:pt>
                <c:pt idx="47318">
                  <c:v>23659</c:v>
                </c:pt>
                <c:pt idx="47319">
                  <c:v>23659.5</c:v>
                </c:pt>
                <c:pt idx="47320">
                  <c:v>23660</c:v>
                </c:pt>
                <c:pt idx="47321">
                  <c:v>23660.5</c:v>
                </c:pt>
                <c:pt idx="47322">
                  <c:v>23661</c:v>
                </c:pt>
                <c:pt idx="47323">
                  <c:v>23661.5</c:v>
                </c:pt>
                <c:pt idx="47324">
                  <c:v>23662</c:v>
                </c:pt>
                <c:pt idx="47325">
                  <c:v>23662.5</c:v>
                </c:pt>
                <c:pt idx="47326">
                  <c:v>23663</c:v>
                </c:pt>
                <c:pt idx="47327">
                  <c:v>23663.5</c:v>
                </c:pt>
                <c:pt idx="47328">
                  <c:v>23664</c:v>
                </c:pt>
                <c:pt idx="47329">
                  <c:v>23664.5</c:v>
                </c:pt>
                <c:pt idx="47330">
                  <c:v>23665</c:v>
                </c:pt>
                <c:pt idx="47331">
                  <c:v>23665.5</c:v>
                </c:pt>
                <c:pt idx="47332">
                  <c:v>23666</c:v>
                </c:pt>
                <c:pt idx="47333">
                  <c:v>23666.5</c:v>
                </c:pt>
                <c:pt idx="47334">
                  <c:v>23667</c:v>
                </c:pt>
                <c:pt idx="47335">
                  <c:v>23667.5</c:v>
                </c:pt>
                <c:pt idx="47336">
                  <c:v>23668</c:v>
                </c:pt>
                <c:pt idx="47337">
                  <c:v>23668.5</c:v>
                </c:pt>
                <c:pt idx="47338">
                  <c:v>23669</c:v>
                </c:pt>
                <c:pt idx="47339">
                  <c:v>23669.5</c:v>
                </c:pt>
                <c:pt idx="47340">
                  <c:v>23670</c:v>
                </c:pt>
                <c:pt idx="47341">
                  <c:v>23670.5</c:v>
                </c:pt>
                <c:pt idx="47342">
                  <c:v>23671</c:v>
                </c:pt>
                <c:pt idx="47343">
                  <c:v>23671.5</c:v>
                </c:pt>
                <c:pt idx="47344">
                  <c:v>23672</c:v>
                </c:pt>
                <c:pt idx="47345">
                  <c:v>23672.5</c:v>
                </c:pt>
                <c:pt idx="47346">
                  <c:v>23673</c:v>
                </c:pt>
                <c:pt idx="47347">
                  <c:v>23673.5</c:v>
                </c:pt>
                <c:pt idx="47348">
                  <c:v>23674</c:v>
                </c:pt>
                <c:pt idx="47349">
                  <c:v>23674.5</c:v>
                </c:pt>
                <c:pt idx="47350">
                  <c:v>23675</c:v>
                </c:pt>
                <c:pt idx="47351">
                  <c:v>23675.5</c:v>
                </c:pt>
                <c:pt idx="47352">
                  <c:v>23676</c:v>
                </c:pt>
                <c:pt idx="47353">
                  <c:v>23676.5</c:v>
                </c:pt>
                <c:pt idx="47354">
                  <c:v>23677</c:v>
                </c:pt>
                <c:pt idx="47355">
                  <c:v>23677.5</c:v>
                </c:pt>
                <c:pt idx="47356">
                  <c:v>23678</c:v>
                </c:pt>
                <c:pt idx="47357">
                  <c:v>23678.5</c:v>
                </c:pt>
                <c:pt idx="47358">
                  <c:v>23679</c:v>
                </c:pt>
                <c:pt idx="47359">
                  <c:v>23679.5</c:v>
                </c:pt>
                <c:pt idx="47360">
                  <c:v>23680</c:v>
                </c:pt>
                <c:pt idx="47361">
                  <c:v>23680.5</c:v>
                </c:pt>
                <c:pt idx="47362">
                  <c:v>23681</c:v>
                </c:pt>
                <c:pt idx="47363">
                  <c:v>23681.5</c:v>
                </c:pt>
                <c:pt idx="47364">
                  <c:v>23682</c:v>
                </c:pt>
                <c:pt idx="47365">
                  <c:v>23682.5</c:v>
                </c:pt>
                <c:pt idx="47366">
                  <c:v>23683</c:v>
                </c:pt>
                <c:pt idx="47367">
                  <c:v>23683.5</c:v>
                </c:pt>
                <c:pt idx="47368">
                  <c:v>23684</c:v>
                </c:pt>
                <c:pt idx="47369">
                  <c:v>23684.5</c:v>
                </c:pt>
                <c:pt idx="47370">
                  <c:v>23685</c:v>
                </c:pt>
                <c:pt idx="47371">
                  <c:v>23685.5</c:v>
                </c:pt>
                <c:pt idx="47372">
                  <c:v>23686</c:v>
                </c:pt>
                <c:pt idx="47373">
                  <c:v>23686.5</c:v>
                </c:pt>
                <c:pt idx="47374">
                  <c:v>23687</c:v>
                </c:pt>
                <c:pt idx="47375">
                  <c:v>23687.5</c:v>
                </c:pt>
                <c:pt idx="47376">
                  <c:v>23688</c:v>
                </c:pt>
                <c:pt idx="47377">
                  <c:v>23688.5</c:v>
                </c:pt>
                <c:pt idx="47378">
                  <c:v>23689</c:v>
                </c:pt>
                <c:pt idx="47379">
                  <c:v>23689.5</c:v>
                </c:pt>
                <c:pt idx="47380">
                  <c:v>23690</c:v>
                </c:pt>
                <c:pt idx="47381">
                  <c:v>23690.5</c:v>
                </c:pt>
                <c:pt idx="47382">
                  <c:v>23691</c:v>
                </c:pt>
                <c:pt idx="47383">
                  <c:v>23691.5</c:v>
                </c:pt>
                <c:pt idx="47384">
                  <c:v>23692</c:v>
                </c:pt>
                <c:pt idx="47385">
                  <c:v>23692.5</c:v>
                </c:pt>
                <c:pt idx="47386">
                  <c:v>23693</c:v>
                </c:pt>
                <c:pt idx="47387">
                  <c:v>23693.5</c:v>
                </c:pt>
                <c:pt idx="47388">
                  <c:v>23694</c:v>
                </c:pt>
                <c:pt idx="47389">
                  <c:v>23694.5</c:v>
                </c:pt>
                <c:pt idx="47390">
                  <c:v>23695</c:v>
                </c:pt>
                <c:pt idx="47391">
                  <c:v>23695.5</c:v>
                </c:pt>
                <c:pt idx="47392">
                  <c:v>23696</c:v>
                </c:pt>
                <c:pt idx="47393">
                  <c:v>23696.5</c:v>
                </c:pt>
                <c:pt idx="47394">
                  <c:v>23697</c:v>
                </c:pt>
                <c:pt idx="47395">
                  <c:v>23697.5</c:v>
                </c:pt>
                <c:pt idx="47396">
                  <c:v>23698</c:v>
                </c:pt>
                <c:pt idx="47397">
                  <c:v>23698.5</c:v>
                </c:pt>
                <c:pt idx="47398">
                  <c:v>23699</c:v>
                </c:pt>
                <c:pt idx="47399">
                  <c:v>23699.5</c:v>
                </c:pt>
                <c:pt idx="47400">
                  <c:v>23700</c:v>
                </c:pt>
                <c:pt idx="47401">
                  <c:v>23700.5</c:v>
                </c:pt>
                <c:pt idx="47402">
                  <c:v>23701</c:v>
                </c:pt>
                <c:pt idx="47403">
                  <c:v>23701.5</c:v>
                </c:pt>
                <c:pt idx="47404">
                  <c:v>23702</c:v>
                </c:pt>
                <c:pt idx="47405">
                  <c:v>23702.5</c:v>
                </c:pt>
                <c:pt idx="47406">
                  <c:v>23703</c:v>
                </c:pt>
                <c:pt idx="47407">
                  <c:v>23703.5</c:v>
                </c:pt>
                <c:pt idx="47408">
                  <c:v>23704</c:v>
                </c:pt>
                <c:pt idx="47409">
                  <c:v>23704.5</c:v>
                </c:pt>
                <c:pt idx="47410">
                  <c:v>23705</c:v>
                </c:pt>
                <c:pt idx="47411">
                  <c:v>23705.5</c:v>
                </c:pt>
                <c:pt idx="47412">
                  <c:v>23706</c:v>
                </c:pt>
                <c:pt idx="47413">
                  <c:v>23706.5</c:v>
                </c:pt>
                <c:pt idx="47414">
                  <c:v>23707</c:v>
                </c:pt>
                <c:pt idx="47415">
                  <c:v>23707.5</c:v>
                </c:pt>
                <c:pt idx="47416">
                  <c:v>23708</c:v>
                </c:pt>
                <c:pt idx="47417">
                  <c:v>23708.5</c:v>
                </c:pt>
                <c:pt idx="47418">
                  <c:v>23709</c:v>
                </c:pt>
                <c:pt idx="47419">
                  <c:v>23709.5</c:v>
                </c:pt>
                <c:pt idx="47420">
                  <c:v>23710</c:v>
                </c:pt>
                <c:pt idx="47421">
                  <c:v>23710.5</c:v>
                </c:pt>
                <c:pt idx="47422">
                  <c:v>23711</c:v>
                </c:pt>
                <c:pt idx="47423">
                  <c:v>23711.5</c:v>
                </c:pt>
                <c:pt idx="47424">
                  <c:v>23712</c:v>
                </c:pt>
                <c:pt idx="47425">
                  <c:v>23712.5</c:v>
                </c:pt>
                <c:pt idx="47426">
                  <c:v>23713</c:v>
                </c:pt>
                <c:pt idx="47427">
                  <c:v>23713.5</c:v>
                </c:pt>
                <c:pt idx="47428">
                  <c:v>23714</c:v>
                </c:pt>
                <c:pt idx="47429">
                  <c:v>23714.5</c:v>
                </c:pt>
                <c:pt idx="47430">
                  <c:v>23715</c:v>
                </c:pt>
                <c:pt idx="47431">
                  <c:v>23715.5</c:v>
                </c:pt>
                <c:pt idx="47432">
                  <c:v>23716</c:v>
                </c:pt>
                <c:pt idx="47433">
                  <c:v>23716.5</c:v>
                </c:pt>
                <c:pt idx="47434">
                  <c:v>23717</c:v>
                </c:pt>
                <c:pt idx="47435">
                  <c:v>23717.5</c:v>
                </c:pt>
                <c:pt idx="47436">
                  <c:v>23718</c:v>
                </c:pt>
                <c:pt idx="47437">
                  <c:v>23718.5</c:v>
                </c:pt>
                <c:pt idx="47438">
                  <c:v>23719</c:v>
                </c:pt>
                <c:pt idx="47439">
                  <c:v>23719.5</c:v>
                </c:pt>
                <c:pt idx="47440">
                  <c:v>23720</c:v>
                </c:pt>
                <c:pt idx="47441">
                  <c:v>23720.5</c:v>
                </c:pt>
                <c:pt idx="47442">
                  <c:v>23721</c:v>
                </c:pt>
                <c:pt idx="47443">
                  <c:v>23721.5</c:v>
                </c:pt>
                <c:pt idx="47444">
                  <c:v>23722</c:v>
                </c:pt>
                <c:pt idx="47445">
                  <c:v>23722.5</c:v>
                </c:pt>
                <c:pt idx="47446">
                  <c:v>23723</c:v>
                </c:pt>
                <c:pt idx="47447">
                  <c:v>23723.5</c:v>
                </c:pt>
                <c:pt idx="47448">
                  <c:v>23724</c:v>
                </c:pt>
                <c:pt idx="47449">
                  <c:v>23724.5</c:v>
                </c:pt>
                <c:pt idx="47450">
                  <c:v>23725</c:v>
                </c:pt>
                <c:pt idx="47451">
                  <c:v>23725.5</c:v>
                </c:pt>
                <c:pt idx="47452">
                  <c:v>23726</c:v>
                </c:pt>
                <c:pt idx="47453">
                  <c:v>23726.5</c:v>
                </c:pt>
                <c:pt idx="47454">
                  <c:v>23727</c:v>
                </c:pt>
                <c:pt idx="47455">
                  <c:v>23727.5</c:v>
                </c:pt>
                <c:pt idx="47456">
                  <c:v>23728</c:v>
                </c:pt>
                <c:pt idx="47457">
                  <c:v>23728.5</c:v>
                </c:pt>
                <c:pt idx="47458">
                  <c:v>23729</c:v>
                </c:pt>
                <c:pt idx="47459">
                  <c:v>23729.5</c:v>
                </c:pt>
                <c:pt idx="47460">
                  <c:v>23730</c:v>
                </c:pt>
                <c:pt idx="47461">
                  <c:v>23730.5</c:v>
                </c:pt>
                <c:pt idx="47462">
                  <c:v>23731</c:v>
                </c:pt>
                <c:pt idx="47463">
                  <c:v>23731.5</c:v>
                </c:pt>
                <c:pt idx="47464">
                  <c:v>23732</c:v>
                </c:pt>
                <c:pt idx="47465">
                  <c:v>23732.5</c:v>
                </c:pt>
                <c:pt idx="47466">
                  <c:v>23733</c:v>
                </c:pt>
                <c:pt idx="47467">
                  <c:v>23733.5</c:v>
                </c:pt>
                <c:pt idx="47468">
                  <c:v>23734</c:v>
                </c:pt>
                <c:pt idx="47469">
                  <c:v>23734.5</c:v>
                </c:pt>
                <c:pt idx="47470">
                  <c:v>23735</c:v>
                </c:pt>
                <c:pt idx="47471">
                  <c:v>23735.5</c:v>
                </c:pt>
                <c:pt idx="47472">
                  <c:v>23736</c:v>
                </c:pt>
                <c:pt idx="47473">
                  <c:v>23736.5</c:v>
                </c:pt>
                <c:pt idx="47474">
                  <c:v>23737</c:v>
                </c:pt>
                <c:pt idx="47475">
                  <c:v>23737.5</c:v>
                </c:pt>
                <c:pt idx="47476">
                  <c:v>23738</c:v>
                </c:pt>
                <c:pt idx="47477">
                  <c:v>23738.5</c:v>
                </c:pt>
                <c:pt idx="47478">
                  <c:v>23739</c:v>
                </c:pt>
                <c:pt idx="47479">
                  <c:v>23739.5</c:v>
                </c:pt>
                <c:pt idx="47480">
                  <c:v>23740</c:v>
                </c:pt>
                <c:pt idx="47481">
                  <c:v>23740.5</c:v>
                </c:pt>
                <c:pt idx="47482">
                  <c:v>23741</c:v>
                </c:pt>
                <c:pt idx="47483">
                  <c:v>23741.5</c:v>
                </c:pt>
                <c:pt idx="47484">
                  <c:v>23742</c:v>
                </c:pt>
                <c:pt idx="47485">
                  <c:v>23742.5</c:v>
                </c:pt>
                <c:pt idx="47486">
                  <c:v>23743</c:v>
                </c:pt>
                <c:pt idx="47487">
                  <c:v>23743.5</c:v>
                </c:pt>
                <c:pt idx="47488">
                  <c:v>23744</c:v>
                </c:pt>
                <c:pt idx="47489">
                  <c:v>23744.5</c:v>
                </c:pt>
                <c:pt idx="47490">
                  <c:v>23745</c:v>
                </c:pt>
                <c:pt idx="47491">
                  <c:v>23745.5</c:v>
                </c:pt>
                <c:pt idx="47492">
                  <c:v>23746</c:v>
                </c:pt>
                <c:pt idx="47493">
                  <c:v>23746.5</c:v>
                </c:pt>
                <c:pt idx="47494">
                  <c:v>23747</c:v>
                </c:pt>
                <c:pt idx="47495">
                  <c:v>23747.5</c:v>
                </c:pt>
                <c:pt idx="47496">
                  <c:v>23748</c:v>
                </c:pt>
                <c:pt idx="47497">
                  <c:v>23748.5</c:v>
                </c:pt>
                <c:pt idx="47498">
                  <c:v>23749</c:v>
                </c:pt>
                <c:pt idx="47499">
                  <c:v>23749.5</c:v>
                </c:pt>
                <c:pt idx="47500">
                  <c:v>23750</c:v>
                </c:pt>
                <c:pt idx="47501">
                  <c:v>23750.5</c:v>
                </c:pt>
                <c:pt idx="47502">
                  <c:v>23751</c:v>
                </c:pt>
                <c:pt idx="47503">
                  <c:v>23751.5</c:v>
                </c:pt>
                <c:pt idx="47504">
                  <c:v>23752</c:v>
                </c:pt>
                <c:pt idx="47505">
                  <c:v>23752.5</c:v>
                </c:pt>
                <c:pt idx="47506">
                  <c:v>23753</c:v>
                </c:pt>
                <c:pt idx="47507">
                  <c:v>23753.5</c:v>
                </c:pt>
                <c:pt idx="47508">
                  <c:v>23754</c:v>
                </c:pt>
                <c:pt idx="47509">
                  <c:v>23754.5</c:v>
                </c:pt>
                <c:pt idx="47510">
                  <c:v>23755</c:v>
                </c:pt>
                <c:pt idx="47511">
                  <c:v>23755.5</c:v>
                </c:pt>
                <c:pt idx="47512">
                  <c:v>23756</c:v>
                </c:pt>
                <c:pt idx="47513">
                  <c:v>23756.5</c:v>
                </c:pt>
                <c:pt idx="47514">
                  <c:v>23757</c:v>
                </c:pt>
                <c:pt idx="47515">
                  <c:v>23757.5</c:v>
                </c:pt>
                <c:pt idx="47516">
                  <c:v>23758</c:v>
                </c:pt>
                <c:pt idx="47517">
                  <c:v>23758.5</c:v>
                </c:pt>
                <c:pt idx="47518">
                  <c:v>23759</c:v>
                </c:pt>
                <c:pt idx="47519">
                  <c:v>23759.5</c:v>
                </c:pt>
                <c:pt idx="47520">
                  <c:v>23760</c:v>
                </c:pt>
                <c:pt idx="47521">
                  <c:v>23760.5</c:v>
                </c:pt>
                <c:pt idx="47522">
                  <c:v>23761</c:v>
                </c:pt>
                <c:pt idx="47523">
                  <c:v>23761.5</c:v>
                </c:pt>
                <c:pt idx="47524">
                  <c:v>23762</c:v>
                </c:pt>
                <c:pt idx="47525">
                  <c:v>23762.5</c:v>
                </c:pt>
                <c:pt idx="47526">
                  <c:v>23763</c:v>
                </c:pt>
                <c:pt idx="47527">
                  <c:v>23763.5</c:v>
                </c:pt>
                <c:pt idx="47528">
                  <c:v>23764</c:v>
                </c:pt>
                <c:pt idx="47529">
                  <c:v>23764.5</c:v>
                </c:pt>
                <c:pt idx="47530">
                  <c:v>23765</c:v>
                </c:pt>
                <c:pt idx="47531">
                  <c:v>23765.5</c:v>
                </c:pt>
                <c:pt idx="47532">
                  <c:v>23766</c:v>
                </c:pt>
                <c:pt idx="47533">
                  <c:v>23766.5</c:v>
                </c:pt>
                <c:pt idx="47534">
                  <c:v>23767</c:v>
                </c:pt>
                <c:pt idx="47535">
                  <c:v>23767.5</c:v>
                </c:pt>
                <c:pt idx="47536">
                  <c:v>23768</c:v>
                </c:pt>
                <c:pt idx="47537">
                  <c:v>23768.5</c:v>
                </c:pt>
                <c:pt idx="47538">
                  <c:v>23769</c:v>
                </c:pt>
                <c:pt idx="47539">
                  <c:v>23769.5</c:v>
                </c:pt>
                <c:pt idx="47540">
                  <c:v>23770</c:v>
                </c:pt>
                <c:pt idx="47541">
                  <c:v>23770.5</c:v>
                </c:pt>
                <c:pt idx="47542">
                  <c:v>23771</c:v>
                </c:pt>
                <c:pt idx="47543">
                  <c:v>23771.5</c:v>
                </c:pt>
                <c:pt idx="47544">
                  <c:v>23772</c:v>
                </c:pt>
                <c:pt idx="47545">
                  <c:v>23772.5</c:v>
                </c:pt>
                <c:pt idx="47546">
                  <c:v>23773</c:v>
                </c:pt>
                <c:pt idx="47547">
                  <c:v>23773.5</c:v>
                </c:pt>
                <c:pt idx="47548">
                  <c:v>23774</c:v>
                </c:pt>
                <c:pt idx="47549">
                  <c:v>23774.5</c:v>
                </c:pt>
                <c:pt idx="47550">
                  <c:v>23775</c:v>
                </c:pt>
                <c:pt idx="47551">
                  <c:v>23775.5</c:v>
                </c:pt>
                <c:pt idx="47552">
                  <c:v>23776</c:v>
                </c:pt>
                <c:pt idx="47553">
                  <c:v>23776.5</c:v>
                </c:pt>
                <c:pt idx="47554">
                  <c:v>23777</c:v>
                </c:pt>
                <c:pt idx="47555">
                  <c:v>23777.5</c:v>
                </c:pt>
                <c:pt idx="47556">
                  <c:v>23778</c:v>
                </c:pt>
                <c:pt idx="47557">
                  <c:v>23778.5</c:v>
                </c:pt>
                <c:pt idx="47558">
                  <c:v>23779</c:v>
                </c:pt>
                <c:pt idx="47559">
                  <c:v>23779.5</c:v>
                </c:pt>
                <c:pt idx="47560">
                  <c:v>23780</c:v>
                </c:pt>
                <c:pt idx="47561">
                  <c:v>23780.5</c:v>
                </c:pt>
                <c:pt idx="47562">
                  <c:v>23781</c:v>
                </c:pt>
                <c:pt idx="47563">
                  <c:v>23781.5</c:v>
                </c:pt>
                <c:pt idx="47564">
                  <c:v>23782</c:v>
                </c:pt>
                <c:pt idx="47565">
                  <c:v>23782.5</c:v>
                </c:pt>
                <c:pt idx="47566">
                  <c:v>23783</c:v>
                </c:pt>
                <c:pt idx="47567">
                  <c:v>23783.5</c:v>
                </c:pt>
                <c:pt idx="47568">
                  <c:v>23784</c:v>
                </c:pt>
                <c:pt idx="47569">
                  <c:v>23784.5</c:v>
                </c:pt>
                <c:pt idx="47570">
                  <c:v>23785</c:v>
                </c:pt>
                <c:pt idx="47571">
                  <c:v>23785.5</c:v>
                </c:pt>
                <c:pt idx="47572">
                  <c:v>23786</c:v>
                </c:pt>
                <c:pt idx="47573">
                  <c:v>23786.5</c:v>
                </c:pt>
                <c:pt idx="47574">
                  <c:v>23787</c:v>
                </c:pt>
                <c:pt idx="47575">
                  <c:v>23787.5</c:v>
                </c:pt>
                <c:pt idx="47576">
                  <c:v>23788</c:v>
                </c:pt>
                <c:pt idx="47577">
                  <c:v>23788.5</c:v>
                </c:pt>
                <c:pt idx="47578">
                  <c:v>23789</c:v>
                </c:pt>
                <c:pt idx="47579">
                  <c:v>23789.5</c:v>
                </c:pt>
                <c:pt idx="47580">
                  <c:v>23790</c:v>
                </c:pt>
                <c:pt idx="47581">
                  <c:v>23790.5</c:v>
                </c:pt>
                <c:pt idx="47582">
                  <c:v>23791</c:v>
                </c:pt>
                <c:pt idx="47583">
                  <c:v>23791.5</c:v>
                </c:pt>
                <c:pt idx="47584">
                  <c:v>23792</c:v>
                </c:pt>
                <c:pt idx="47585">
                  <c:v>23792.5</c:v>
                </c:pt>
                <c:pt idx="47586">
                  <c:v>23793</c:v>
                </c:pt>
                <c:pt idx="47587">
                  <c:v>23793.5</c:v>
                </c:pt>
                <c:pt idx="47588">
                  <c:v>23794</c:v>
                </c:pt>
                <c:pt idx="47589">
                  <c:v>23794.5</c:v>
                </c:pt>
                <c:pt idx="47590">
                  <c:v>23795</c:v>
                </c:pt>
                <c:pt idx="47591">
                  <c:v>23795.5</c:v>
                </c:pt>
                <c:pt idx="47592">
                  <c:v>23796</c:v>
                </c:pt>
                <c:pt idx="47593">
                  <c:v>23796.5</c:v>
                </c:pt>
                <c:pt idx="47594">
                  <c:v>23797</c:v>
                </c:pt>
                <c:pt idx="47595">
                  <c:v>23797.5</c:v>
                </c:pt>
                <c:pt idx="47596">
                  <c:v>23798</c:v>
                </c:pt>
                <c:pt idx="47597">
                  <c:v>23798.5</c:v>
                </c:pt>
                <c:pt idx="47598">
                  <c:v>23799</c:v>
                </c:pt>
                <c:pt idx="47599">
                  <c:v>23799.5</c:v>
                </c:pt>
                <c:pt idx="47600">
                  <c:v>23800</c:v>
                </c:pt>
                <c:pt idx="47601">
                  <c:v>23800.5</c:v>
                </c:pt>
                <c:pt idx="47602">
                  <c:v>23801</c:v>
                </c:pt>
                <c:pt idx="47603">
                  <c:v>23801.5</c:v>
                </c:pt>
                <c:pt idx="47604">
                  <c:v>23802</c:v>
                </c:pt>
                <c:pt idx="47605">
                  <c:v>23802.5</c:v>
                </c:pt>
                <c:pt idx="47606">
                  <c:v>23803</c:v>
                </c:pt>
                <c:pt idx="47607">
                  <c:v>23803.5</c:v>
                </c:pt>
                <c:pt idx="47608">
                  <c:v>23804</c:v>
                </c:pt>
                <c:pt idx="47609">
                  <c:v>23804.5</c:v>
                </c:pt>
                <c:pt idx="47610">
                  <c:v>23805</c:v>
                </c:pt>
                <c:pt idx="47611">
                  <c:v>23805.5</c:v>
                </c:pt>
                <c:pt idx="47612">
                  <c:v>23806</c:v>
                </c:pt>
                <c:pt idx="47613">
                  <c:v>23806.5</c:v>
                </c:pt>
                <c:pt idx="47614">
                  <c:v>23807</c:v>
                </c:pt>
                <c:pt idx="47615">
                  <c:v>23807.5</c:v>
                </c:pt>
                <c:pt idx="47616">
                  <c:v>23808</c:v>
                </c:pt>
                <c:pt idx="47617">
                  <c:v>23808.5</c:v>
                </c:pt>
                <c:pt idx="47618">
                  <c:v>23809</c:v>
                </c:pt>
                <c:pt idx="47619">
                  <c:v>23809.5</c:v>
                </c:pt>
                <c:pt idx="47620">
                  <c:v>23810</c:v>
                </c:pt>
                <c:pt idx="47621">
                  <c:v>23810.5</c:v>
                </c:pt>
                <c:pt idx="47622">
                  <c:v>23811</c:v>
                </c:pt>
                <c:pt idx="47623">
                  <c:v>23811.5</c:v>
                </c:pt>
                <c:pt idx="47624">
                  <c:v>23812</c:v>
                </c:pt>
                <c:pt idx="47625">
                  <c:v>23812.5</c:v>
                </c:pt>
                <c:pt idx="47626">
                  <c:v>23813</c:v>
                </c:pt>
                <c:pt idx="47627">
                  <c:v>23813.5</c:v>
                </c:pt>
                <c:pt idx="47628">
                  <c:v>23814</c:v>
                </c:pt>
                <c:pt idx="47629">
                  <c:v>23814.5</c:v>
                </c:pt>
                <c:pt idx="47630">
                  <c:v>23815</c:v>
                </c:pt>
                <c:pt idx="47631">
                  <c:v>23815.5</c:v>
                </c:pt>
                <c:pt idx="47632">
                  <c:v>23816</c:v>
                </c:pt>
                <c:pt idx="47633">
                  <c:v>23816.5</c:v>
                </c:pt>
                <c:pt idx="47634">
                  <c:v>23817</c:v>
                </c:pt>
                <c:pt idx="47635">
                  <c:v>23817.5</c:v>
                </c:pt>
                <c:pt idx="47636">
                  <c:v>23818</c:v>
                </c:pt>
                <c:pt idx="47637">
                  <c:v>23818.5</c:v>
                </c:pt>
                <c:pt idx="47638">
                  <c:v>23819</c:v>
                </c:pt>
                <c:pt idx="47639">
                  <c:v>23819.5</c:v>
                </c:pt>
                <c:pt idx="47640">
                  <c:v>23820</c:v>
                </c:pt>
                <c:pt idx="47641">
                  <c:v>23820.5</c:v>
                </c:pt>
                <c:pt idx="47642">
                  <c:v>23821</c:v>
                </c:pt>
                <c:pt idx="47643">
                  <c:v>23821.5</c:v>
                </c:pt>
                <c:pt idx="47644">
                  <c:v>23822</c:v>
                </c:pt>
                <c:pt idx="47645">
                  <c:v>23822.5</c:v>
                </c:pt>
                <c:pt idx="47646">
                  <c:v>23823</c:v>
                </c:pt>
                <c:pt idx="47647">
                  <c:v>23823.5</c:v>
                </c:pt>
                <c:pt idx="47648">
                  <c:v>23824</c:v>
                </c:pt>
                <c:pt idx="47649">
                  <c:v>23824.5</c:v>
                </c:pt>
                <c:pt idx="47650">
                  <c:v>23825</c:v>
                </c:pt>
                <c:pt idx="47651">
                  <c:v>23825.5</c:v>
                </c:pt>
                <c:pt idx="47652">
                  <c:v>23826</c:v>
                </c:pt>
                <c:pt idx="47653">
                  <c:v>23826.5</c:v>
                </c:pt>
                <c:pt idx="47654">
                  <c:v>23827</c:v>
                </c:pt>
                <c:pt idx="47655">
                  <c:v>23827.5</c:v>
                </c:pt>
                <c:pt idx="47656">
                  <c:v>23828</c:v>
                </c:pt>
                <c:pt idx="47657">
                  <c:v>23828.5</c:v>
                </c:pt>
                <c:pt idx="47658">
                  <c:v>23829</c:v>
                </c:pt>
                <c:pt idx="47659">
                  <c:v>23829.5</c:v>
                </c:pt>
                <c:pt idx="47660">
                  <c:v>23830</c:v>
                </c:pt>
                <c:pt idx="47661">
                  <c:v>23830.5</c:v>
                </c:pt>
                <c:pt idx="47662">
                  <c:v>23831</c:v>
                </c:pt>
                <c:pt idx="47663">
                  <c:v>23831.5</c:v>
                </c:pt>
                <c:pt idx="47664">
                  <c:v>23832</c:v>
                </c:pt>
                <c:pt idx="47665">
                  <c:v>23832.5</c:v>
                </c:pt>
                <c:pt idx="47666">
                  <c:v>23833</c:v>
                </c:pt>
                <c:pt idx="47667">
                  <c:v>23833.5</c:v>
                </c:pt>
                <c:pt idx="47668">
                  <c:v>23834</c:v>
                </c:pt>
                <c:pt idx="47669">
                  <c:v>23834.5</c:v>
                </c:pt>
                <c:pt idx="47670">
                  <c:v>23835</c:v>
                </c:pt>
                <c:pt idx="47671">
                  <c:v>23835.5</c:v>
                </c:pt>
                <c:pt idx="47672">
                  <c:v>23836</c:v>
                </c:pt>
                <c:pt idx="47673">
                  <c:v>23836.5</c:v>
                </c:pt>
                <c:pt idx="47674">
                  <c:v>23837</c:v>
                </c:pt>
                <c:pt idx="47675">
                  <c:v>23837.5</c:v>
                </c:pt>
                <c:pt idx="47676">
                  <c:v>23838</c:v>
                </c:pt>
                <c:pt idx="47677">
                  <c:v>23838.5</c:v>
                </c:pt>
                <c:pt idx="47678">
                  <c:v>23839</c:v>
                </c:pt>
                <c:pt idx="47679">
                  <c:v>23839.5</c:v>
                </c:pt>
                <c:pt idx="47680">
                  <c:v>23840</c:v>
                </c:pt>
                <c:pt idx="47681">
                  <c:v>23840.5</c:v>
                </c:pt>
                <c:pt idx="47682">
                  <c:v>23841</c:v>
                </c:pt>
                <c:pt idx="47683">
                  <c:v>23841.5</c:v>
                </c:pt>
                <c:pt idx="47684">
                  <c:v>23842</c:v>
                </c:pt>
                <c:pt idx="47685">
                  <c:v>23842.5</c:v>
                </c:pt>
                <c:pt idx="47686">
                  <c:v>23843</c:v>
                </c:pt>
                <c:pt idx="47687">
                  <c:v>23843.5</c:v>
                </c:pt>
                <c:pt idx="47688">
                  <c:v>23844</c:v>
                </c:pt>
                <c:pt idx="47689">
                  <c:v>23844.5</c:v>
                </c:pt>
                <c:pt idx="47690">
                  <c:v>23845</c:v>
                </c:pt>
                <c:pt idx="47691">
                  <c:v>23845.5</c:v>
                </c:pt>
                <c:pt idx="47692">
                  <c:v>23846</c:v>
                </c:pt>
                <c:pt idx="47693">
                  <c:v>23846.5</c:v>
                </c:pt>
                <c:pt idx="47694">
                  <c:v>23847</c:v>
                </c:pt>
                <c:pt idx="47695">
                  <c:v>23847.5</c:v>
                </c:pt>
                <c:pt idx="47696">
                  <c:v>23848</c:v>
                </c:pt>
                <c:pt idx="47697">
                  <c:v>23848.5</c:v>
                </c:pt>
                <c:pt idx="47698">
                  <c:v>23849</c:v>
                </c:pt>
                <c:pt idx="47699">
                  <c:v>23849.5</c:v>
                </c:pt>
                <c:pt idx="47700">
                  <c:v>23850</c:v>
                </c:pt>
                <c:pt idx="47701">
                  <c:v>23850.5</c:v>
                </c:pt>
                <c:pt idx="47702">
                  <c:v>23851</c:v>
                </c:pt>
                <c:pt idx="47703">
                  <c:v>23851.5</c:v>
                </c:pt>
                <c:pt idx="47704">
                  <c:v>23852</c:v>
                </c:pt>
                <c:pt idx="47705">
                  <c:v>23852.5</c:v>
                </c:pt>
                <c:pt idx="47706">
                  <c:v>23853</c:v>
                </c:pt>
                <c:pt idx="47707">
                  <c:v>23853.5</c:v>
                </c:pt>
                <c:pt idx="47708">
                  <c:v>23854</c:v>
                </c:pt>
                <c:pt idx="47709">
                  <c:v>23854.5</c:v>
                </c:pt>
                <c:pt idx="47710">
                  <c:v>23855</c:v>
                </c:pt>
                <c:pt idx="47711">
                  <c:v>23855.5</c:v>
                </c:pt>
                <c:pt idx="47712">
                  <c:v>23856</c:v>
                </c:pt>
                <c:pt idx="47713">
                  <c:v>23856.5</c:v>
                </c:pt>
                <c:pt idx="47714">
                  <c:v>23857</c:v>
                </c:pt>
                <c:pt idx="47715">
                  <c:v>23857.5</c:v>
                </c:pt>
                <c:pt idx="47716">
                  <c:v>23858</c:v>
                </c:pt>
                <c:pt idx="47717">
                  <c:v>23858.5</c:v>
                </c:pt>
                <c:pt idx="47718">
                  <c:v>23859</c:v>
                </c:pt>
                <c:pt idx="47719">
                  <c:v>23859.5</c:v>
                </c:pt>
                <c:pt idx="47720">
                  <c:v>23860</c:v>
                </c:pt>
                <c:pt idx="47721">
                  <c:v>23860.5</c:v>
                </c:pt>
                <c:pt idx="47722">
                  <c:v>23861</c:v>
                </c:pt>
                <c:pt idx="47723">
                  <c:v>23861.5</c:v>
                </c:pt>
                <c:pt idx="47724">
                  <c:v>23862</c:v>
                </c:pt>
                <c:pt idx="47725">
                  <c:v>23862.5</c:v>
                </c:pt>
                <c:pt idx="47726">
                  <c:v>23863</c:v>
                </c:pt>
                <c:pt idx="47727">
                  <c:v>23863.5</c:v>
                </c:pt>
                <c:pt idx="47728">
                  <c:v>23864</c:v>
                </c:pt>
                <c:pt idx="47729">
                  <c:v>23864.5</c:v>
                </c:pt>
                <c:pt idx="47730">
                  <c:v>23865</c:v>
                </c:pt>
                <c:pt idx="47731">
                  <c:v>23865.5</c:v>
                </c:pt>
                <c:pt idx="47732">
                  <c:v>23866</c:v>
                </c:pt>
                <c:pt idx="47733">
                  <c:v>23866.5</c:v>
                </c:pt>
                <c:pt idx="47734">
                  <c:v>23867</c:v>
                </c:pt>
                <c:pt idx="47735">
                  <c:v>23867.5</c:v>
                </c:pt>
                <c:pt idx="47736">
                  <c:v>23868</c:v>
                </c:pt>
                <c:pt idx="47737">
                  <c:v>23868.5</c:v>
                </c:pt>
                <c:pt idx="47738">
                  <c:v>23869</c:v>
                </c:pt>
                <c:pt idx="47739">
                  <c:v>23869.5</c:v>
                </c:pt>
                <c:pt idx="47740">
                  <c:v>23870</c:v>
                </c:pt>
                <c:pt idx="47741">
                  <c:v>23870.5</c:v>
                </c:pt>
                <c:pt idx="47742">
                  <c:v>23871</c:v>
                </c:pt>
                <c:pt idx="47743">
                  <c:v>23871.5</c:v>
                </c:pt>
                <c:pt idx="47744">
                  <c:v>23872</c:v>
                </c:pt>
                <c:pt idx="47745">
                  <c:v>23872.5</c:v>
                </c:pt>
                <c:pt idx="47746">
                  <c:v>23873</c:v>
                </c:pt>
                <c:pt idx="47747">
                  <c:v>23873.5</c:v>
                </c:pt>
                <c:pt idx="47748">
                  <c:v>23874</c:v>
                </c:pt>
                <c:pt idx="47749">
                  <c:v>23874.5</c:v>
                </c:pt>
                <c:pt idx="47750">
                  <c:v>23875</c:v>
                </c:pt>
                <c:pt idx="47751">
                  <c:v>23875.5</c:v>
                </c:pt>
                <c:pt idx="47752">
                  <c:v>23876</c:v>
                </c:pt>
                <c:pt idx="47753">
                  <c:v>23876.5</c:v>
                </c:pt>
                <c:pt idx="47754">
                  <c:v>23877</c:v>
                </c:pt>
                <c:pt idx="47755">
                  <c:v>23877.5</c:v>
                </c:pt>
                <c:pt idx="47756">
                  <c:v>23878</c:v>
                </c:pt>
                <c:pt idx="47757">
                  <c:v>23878.5</c:v>
                </c:pt>
                <c:pt idx="47758">
                  <c:v>23879</c:v>
                </c:pt>
                <c:pt idx="47759">
                  <c:v>23879.5</c:v>
                </c:pt>
                <c:pt idx="47760">
                  <c:v>23880</c:v>
                </c:pt>
                <c:pt idx="47761">
                  <c:v>23880.5</c:v>
                </c:pt>
                <c:pt idx="47762">
                  <c:v>23881</c:v>
                </c:pt>
                <c:pt idx="47763">
                  <c:v>23881.5</c:v>
                </c:pt>
                <c:pt idx="47764">
                  <c:v>23882</c:v>
                </c:pt>
                <c:pt idx="47765">
                  <c:v>23882.5</c:v>
                </c:pt>
                <c:pt idx="47766">
                  <c:v>23883</c:v>
                </c:pt>
                <c:pt idx="47767">
                  <c:v>23883.5</c:v>
                </c:pt>
                <c:pt idx="47768">
                  <c:v>23884</c:v>
                </c:pt>
                <c:pt idx="47769">
                  <c:v>23884.5</c:v>
                </c:pt>
                <c:pt idx="47770">
                  <c:v>23885</c:v>
                </c:pt>
                <c:pt idx="47771">
                  <c:v>23885.5</c:v>
                </c:pt>
                <c:pt idx="47772">
                  <c:v>23886</c:v>
                </c:pt>
                <c:pt idx="47773">
                  <c:v>23886.5</c:v>
                </c:pt>
                <c:pt idx="47774">
                  <c:v>23887</c:v>
                </c:pt>
                <c:pt idx="47775">
                  <c:v>23887.5</c:v>
                </c:pt>
                <c:pt idx="47776">
                  <c:v>23888</c:v>
                </c:pt>
                <c:pt idx="47777">
                  <c:v>23888.5</c:v>
                </c:pt>
                <c:pt idx="47778">
                  <c:v>23889</c:v>
                </c:pt>
                <c:pt idx="47779">
                  <c:v>23889.5</c:v>
                </c:pt>
                <c:pt idx="47780">
                  <c:v>23890</c:v>
                </c:pt>
                <c:pt idx="47781">
                  <c:v>23890.5</c:v>
                </c:pt>
                <c:pt idx="47782">
                  <c:v>23891</c:v>
                </c:pt>
                <c:pt idx="47783">
                  <c:v>23891.5</c:v>
                </c:pt>
                <c:pt idx="47784">
                  <c:v>23892</c:v>
                </c:pt>
                <c:pt idx="47785">
                  <c:v>23892.5</c:v>
                </c:pt>
                <c:pt idx="47786">
                  <c:v>23893</c:v>
                </c:pt>
                <c:pt idx="47787">
                  <c:v>23893.5</c:v>
                </c:pt>
                <c:pt idx="47788">
                  <c:v>23894</c:v>
                </c:pt>
                <c:pt idx="47789">
                  <c:v>23894.5</c:v>
                </c:pt>
                <c:pt idx="47790">
                  <c:v>23895</c:v>
                </c:pt>
                <c:pt idx="47791">
                  <c:v>23895.5</c:v>
                </c:pt>
                <c:pt idx="47792">
                  <c:v>23896</c:v>
                </c:pt>
                <c:pt idx="47793">
                  <c:v>23896.5</c:v>
                </c:pt>
                <c:pt idx="47794">
                  <c:v>23897</c:v>
                </c:pt>
                <c:pt idx="47795">
                  <c:v>23897.5</c:v>
                </c:pt>
                <c:pt idx="47796">
                  <c:v>23898</c:v>
                </c:pt>
                <c:pt idx="47797">
                  <c:v>23898.5</c:v>
                </c:pt>
                <c:pt idx="47798">
                  <c:v>23899</c:v>
                </c:pt>
                <c:pt idx="47799">
                  <c:v>23899.5</c:v>
                </c:pt>
                <c:pt idx="47800">
                  <c:v>23900</c:v>
                </c:pt>
                <c:pt idx="47801">
                  <c:v>23900.5</c:v>
                </c:pt>
                <c:pt idx="47802">
                  <c:v>23901</c:v>
                </c:pt>
                <c:pt idx="47803">
                  <c:v>23901.5</c:v>
                </c:pt>
                <c:pt idx="47804">
                  <c:v>23902</c:v>
                </c:pt>
                <c:pt idx="47805">
                  <c:v>23902.5</c:v>
                </c:pt>
                <c:pt idx="47806">
                  <c:v>23903</c:v>
                </c:pt>
                <c:pt idx="47807">
                  <c:v>23903.5</c:v>
                </c:pt>
                <c:pt idx="47808">
                  <c:v>23904</c:v>
                </c:pt>
                <c:pt idx="47809">
                  <c:v>23904.5</c:v>
                </c:pt>
                <c:pt idx="47810">
                  <c:v>23905</c:v>
                </c:pt>
                <c:pt idx="47811">
                  <c:v>23905.5</c:v>
                </c:pt>
                <c:pt idx="47812">
                  <c:v>23906</c:v>
                </c:pt>
                <c:pt idx="47813">
                  <c:v>23906.5</c:v>
                </c:pt>
                <c:pt idx="47814">
                  <c:v>23907</c:v>
                </c:pt>
                <c:pt idx="47815">
                  <c:v>23907.5</c:v>
                </c:pt>
                <c:pt idx="47816">
                  <c:v>23908</c:v>
                </c:pt>
                <c:pt idx="47817">
                  <c:v>23908.5</c:v>
                </c:pt>
                <c:pt idx="47818">
                  <c:v>23909</c:v>
                </c:pt>
                <c:pt idx="47819">
                  <c:v>23909.5</c:v>
                </c:pt>
                <c:pt idx="47820">
                  <c:v>23910</c:v>
                </c:pt>
                <c:pt idx="47821">
                  <c:v>23910.5</c:v>
                </c:pt>
                <c:pt idx="47822">
                  <c:v>23911</c:v>
                </c:pt>
                <c:pt idx="47823">
                  <c:v>23911.5</c:v>
                </c:pt>
                <c:pt idx="47824">
                  <c:v>23912</c:v>
                </c:pt>
                <c:pt idx="47825">
                  <c:v>23912.5</c:v>
                </c:pt>
                <c:pt idx="47826">
                  <c:v>23913</c:v>
                </c:pt>
                <c:pt idx="47827">
                  <c:v>23913.5</c:v>
                </c:pt>
                <c:pt idx="47828">
                  <c:v>23914</c:v>
                </c:pt>
                <c:pt idx="47829">
                  <c:v>23914.5</c:v>
                </c:pt>
                <c:pt idx="47830">
                  <c:v>23915</c:v>
                </c:pt>
                <c:pt idx="47831">
                  <c:v>23915.5</c:v>
                </c:pt>
                <c:pt idx="47832">
                  <c:v>23916</c:v>
                </c:pt>
                <c:pt idx="47833">
                  <c:v>23916.5</c:v>
                </c:pt>
                <c:pt idx="47834">
                  <c:v>23917</c:v>
                </c:pt>
                <c:pt idx="47835">
                  <c:v>23917.5</c:v>
                </c:pt>
                <c:pt idx="47836">
                  <c:v>23918</c:v>
                </c:pt>
                <c:pt idx="47837">
                  <c:v>23918.5</c:v>
                </c:pt>
                <c:pt idx="47838">
                  <c:v>23919</c:v>
                </c:pt>
                <c:pt idx="47839">
                  <c:v>23919.5</c:v>
                </c:pt>
                <c:pt idx="47840">
                  <c:v>23920</c:v>
                </c:pt>
                <c:pt idx="47841">
                  <c:v>23920.5</c:v>
                </c:pt>
                <c:pt idx="47842">
                  <c:v>23921</c:v>
                </c:pt>
                <c:pt idx="47843">
                  <c:v>23921.5</c:v>
                </c:pt>
                <c:pt idx="47844">
                  <c:v>23922</c:v>
                </c:pt>
                <c:pt idx="47845">
                  <c:v>23922.5</c:v>
                </c:pt>
                <c:pt idx="47846">
                  <c:v>23923</c:v>
                </c:pt>
                <c:pt idx="47847">
                  <c:v>23923.5</c:v>
                </c:pt>
                <c:pt idx="47848">
                  <c:v>23924</c:v>
                </c:pt>
                <c:pt idx="47849">
                  <c:v>23924.5</c:v>
                </c:pt>
                <c:pt idx="47850">
                  <c:v>23925</c:v>
                </c:pt>
                <c:pt idx="47851">
                  <c:v>23925.5</c:v>
                </c:pt>
                <c:pt idx="47852">
                  <c:v>23926</c:v>
                </c:pt>
                <c:pt idx="47853">
                  <c:v>23926.5</c:v>
                </c:pt>
                <c:pt idx="47854">
                  <c:v>23927</c:v>
                </c:pt>
                <c:pt idx="47855">
                  <c:v>23927.5</c:v>
                </c:pt>
                <c:pt idx="47856">
                  <c:v>23928</c:v>
                </c:pt>
                <c:pt idx="47857">
                  <c:v>23928.5</c:v>
                </c:pt>
                <c:pt idx="47858">
                  <c:v>23929</c:v>
                </c:pt>
                <c:pt idx="47859">
                  <c:v>23929.5</c:v>
                </c:pt>
                <c:pt idx="47860">
                  <c:v>23930</c:v>
                </c:pt>
                <c:pt idx="47861">
                  <c:v>23930.5</c:v>
                </c:pt>
                <c:pt idx="47862">
                  <c:v>23931</c:v>
                </c:pt>
                <c:pt idx="47863">
                  <c:v>23931.5</c:v>
                </c:pt>
                <c:pt idx="47864">
                  <c:v>23932</c:v>
                </c:pt>
                <c:pt idx="47865">
                  <c:v>23932.5</c:v>
                </c:pt>
                <c:pt idx="47866">
                  <c:v>23933</c:v>
                </c:pt>
                <c:pt idx="47867">
                  <c:v>23933.5</c:v>
                </c:pt>
                <c:pt idx="47868">
                  <c:v>23934</c:v>
                </c:pt>
                <c:pt idx="47869">
                  <c:v>23934.5</c:v>
                </c:pt>
                <c:pt idx="47870">
                  <c:v>23935</c:v>
                </c:pt>
                <c:pt idx="47871">
                  <c:v>23935.5</c:v>
                </c:pt>
                <c:pt idx="47872">
                  <c:v>23936</c:v>
                </c:pt>
                <c:pt idx="47873">
                  <c:v>23936.5</c:v>
                </c:pt>
                <c:pt idx="47874">
                  <c:v>23937</c:v>
                </c:pt>
                <c:pt idx="47875">
                  <c:v>23937.5</c:v>
                </c:pt>
                <c:pt idx="47876">
                  <c:v>23938</c:v>
                </c:pt>
                <c:pt idx="47877">
                  <c:v>23938.5</c:v>
                </c:pt>
                <c:pt idx="47878">
                  <c:v>23939</c:v>
                </c:pt>
                <c:pt idx="47879">
                  <c:v>23939.5</c:v>
                </c:pt>
                <c:pt idx="47880">
                  <c:v>23940</c:v>
                </c:pt>
                <c:pt idx="47881">
                  <c:v>23940.5</c:v>
                </c:pt>
                <c:pt idx="47882">
                  <c:v>23941</c:v>
                </c:pt>
                <c:pt idx="47883">
                  <c:v>23941.5</c:v>
                </c:pt>
                <c:pt idx="47884">
                  <c:v>23942</c:v>
                </c:pt>
                <c:pt idx="47885">
                  <c:v>23942.5</c:v>
                </c:pt>
                <c:pt idx="47886">
                  <c:v>23943</c:v>
                </c:pt>
                <c:pt idx="47887">
                  <c:v>23943.5</c:v>
                </c:pt>
                <c:pt idx="47888">
                  <c:v>23944</c:v>
                </c:pt>
                <c:pt idx="47889">
                  <c:v>23944.5</c:v>
                </c:pt>
                <c:pt idx="47890">
                  <c:v>23945</c:v>
                </c:pt>
                <c:pt idx="47891">
                  <c:v>23945.5</c:v>
                </c:pt>
                <c:pt idx="47892">
                  <c:v>23946</c:v>
                </c:pt>
                <c:pt idx="47893">
                  <c:v>23946.5</c:v>
                </c:pt>
                <c:pt idx="47894">
                  <c:v>23947</c:v>
                </c:pt>
                <c:pt idx="47895">
                  <c:v>23947.5</c:v>
                </c:pt>
                <c:pt idx="47896">
                  <c:v>23948</c:v>
                </c:pt>
                <c:pt idx="47897">
                  <c:v>23948.5</c:v>
                </c:pt>
                <c:pt idx="47898">
                  <c:v>23949</c:v>
                </c:pt>
                <c:pt idx="47899">
                  <c:v>23949.5</c:v>
                </c:pt>
                <c:pt idx="47900">
                  <c:v>23950</c:v>
                </c:pt>
                <c:pt idx="47901">
                  <c:v>23950.5</c:v>
                </c:pt>
                <c:pt idx="47902">
                  <c:v>23951</c:v>
                </c:pt>
                <c:pt idx="47903">
                  <c:v>23951.5</c:v>
                </c:pt>
                <c:pt idx="47904">
                  <c:v>23952</c:v>
                </c:pt>
                <c:pt idx="47905">
                  <c:v>23952.5</c:v>
                </c:pt>
                <c:pt idx="47906">
                  <c:v>23953</c:v>
                </c:pt>
                <c:pt idx="47907">
                  <c:v>23953.5</c:v>
                </c:pt>
                <c:pt idx="47908">
                  <c:v>23954</c:v>
                </c:pt>
                <c:pt idx="47909">
                  <c:v>23954.5</c:v>
                </c:pt>
                <c:pt idx="47910">
                  <c:v>23955</c:v>
                </c:pt>
                <c:pt idx="47911">
                  <c:v>23955.5</c:v>
                </c:pt>
                <c:pt idx="47912">
                  <c:v>23956</c:v>
                </c:pt>
                <c:pt idx="47913">
                  <c:v>23956.5</c:v>
                </c:pt>
                <c:pt idx="47914">
                  <c:v>23957</c:v>
                </c:pt>
                <c:pt idx="47915">
                  <c:v>23957.5</c:v>
                </c:pt>
                <c:pt idx="47916">
                  <c:v>23958</c:v>
                </c:pt>
                <c:pt idx="47917">
                  <c:v>23958.5</c:v>
                </c:pt>
                <c:pt idx="47918">
                  <c:v>23959</c:v>
                </c:pt>
                <c:pt idx="47919">
                  <c:v>23959.5</c:v>
                </c:pt>
                <c:pt idx="47920">
                  <c:v>23960</c:v>
                </c:pt>
                <c:pt idx="47921">
                  <c:v>23960.5</c:v>
                </c:pt>
                <c:pt idx="47922">
                  <c:v>23961</c:v>
                </c:pt>
                <c:pt idx="47923">
                  <c:v>23961.5</c:v>
                </c:pt>
                <c:pt idx="47924">
                  <c:v>23962</c:v>
                </c:pt>
                <c:pt idx="47925">
                  <c:v>23962.5</c:v>
                </c:pt>
                <c:pt idx="47926">
                  <c:v>23963</c:v>
                </c:pt>
                <c:pt idx="47927">
                  <c:v>23963.5</c:v>
                </c:pt>
                <c:pt idx="47928">
                  <c:v>23964</c:v>
                </c:pt>
                <c:pt idx="47929">
                  <c:v>23964.5</c:v>
                </c:pt>
                <c:pt idx="47930">
                  <c:v>23965</c:v>
                </c:pt>
                <c:pt idx="47931">
                  <c:v>23965.5</c:v>
                </c:pt>
                <c:pt idx="47932">
                  <c:v>23966</c:v>
                </c:pt>
                <c:pt idx="47933">
                  <c:v>23966.5</c:v>
                </c:pt>
                <c:pt idx="47934">
                  <c:v>23967</c:v>
                </c:pt>
                <c:pt idx="47935">
                  <c:v>23967.5</c:v>
                </c:pt>
                <c:pt idx="47936">
                  <c:v>23968</c:v>
                </c:pt>
                <c:pt idx="47937">
                  <c:v>23968.5</c:v>
                </c:pt>
                <c:pt idx="47938">
                  <c:v>23969</c:v>
                </c:pt>
                <c:pt idx="47939">
                  <c:v>23969.5</c:v>
                </c:pt>
                <c:pt idx="47940">
                  <c:v>23970</c:v>
                </c:pt>
                <c:pt idx="47941">
                  <c:v>23970.5</c:v>
                </c:pt>
                <c:pt idx="47942">
                  <c:v>23971</c:v>
                </c:pt>
                <c:pt idx="47943">
                  <c:v>23971.5</c:v>
                </c:pt>
                <c:pt idx="47944">
                  <c:v>23972</c:v>
                </c:pt>
                <c:pt idx="47945">
                  <c:v>23972.5</c:v>
                </c:pt>
                <c:pt idx="47946">
                  <c:v>23973</c:v>
                </c:pt>
                <c:pt idx="47947">
                  <c:v>23973.5</c:v>
                </c:pt>
                <c:pt idx="47948">
                  <c:v>23974</c:v>
                </c:pt>
                <c:pt idx="47949">
                  <c:v>23974.5</c:v>
                </c:pt>
                <c:pt idx="47950">
                  <c:v>23975</c:v>
                </c:pt>
                <c:pt idx="47951">
                  <c:v>23975.5</c:v>
                </c:pt>
                <c:pt idx="47952">
                  <c:v>23976</c:v>
                </c:pt>
                <c:pt idx="47953">
                  <c:v>23976.5</c:v>
                </c:pt>
                <c:pt idx="47954">
                  <c:v>23977</c:v>
                </c:pt>
                <c:pt idx="47955">
                  <c:v>23977.5</c:v>
                </c:pt>
                <c:pt idx="47956">
                  <c:v>23978</c:v>
                </c:pt>
                <c:pt idx="47957">
                  <c:v>23978.5</c:v>
                </c:pt>
                <c:pt idx="47958">
                  <c:v>23979</c:v>
                </c:pt>
                <c:pt idx="47959">
                  <c:v>23979.5</c:v>
                </c:pt>
                <c:pt idx="47960">
                  <c:v>23980</c:v>
                </c:pt>
                <c:pt idx="47961">
                  <c:v>23980.5</c:v>
                </c:pt>
                <c:pt idx="47962">
                  <c:v>23981</c:v>
                </c:pt>
                <c:pt idx="47963">
                  <c:v>23981.5</c:v>
                </c:pt>
                <c:pt idx="47964">
                  <c:v>23982</c:v>
                </c:pt>
                <c:pt idx="47965">
                  <c:v>23982.5</c:v>
                </c:pt>
                <c:pt idx="47966">
                  <c:v>23983</c:v>
                </c:pt>
                <c:pt idx="47967">
                  <c:v>23983.5</c:v>
                </c:pt>
                <c:pt idx="47968">
                  <c:v>23984</c:v>
                </c:pt>
                <c:pt idx="47969">
                  <c:v>23984.5</c:v>
                </c:pt>
                <c:pt idx="47970">
                  <c:v>23985</c:v>
                </c:pt>
                <c:pt idx="47971">
                  <c:v>23985.5</c:v>
                </c:pt>
                <c:pt idx="47972">
                  <c:v>23986</c:v>
                </c:pt>
                <c:pt idx="47973">
                  <c:v>23986.5</c:v>
                </c:pt>
                <c:pt idx="47974">
                  <c:v>23987</c:v>
                </c:pt>
                <c:pt idx="47975">
                  <c:v>23987.5</c:v>
                </c:pt>
                <c:pt idx="47976">
                  <c:v>23988</c:v>
                </c:pt>
                <c:pt idx="47977">
                  <c:v>23988.5</c:v>
                </c:pt>
                <c:pt idx="47978">
                  <c:v>23989</c:v>
                </c:pt>
                <c:pt idx="47979">
                  <c:v>23989.5</c:v>
                </c:pt>
                <c:pt idx="47980">
                  <c:v>23990</c:v>
                </c:pt>
                <c:pt idx="47981">
                  <c:v>23990.5</c:v>
                </c:pt>
                <c:pt idx="47982">
                  <c:v>23991</c:v>
                </c:pt>
                <c:pt idx="47983">
                  <c:v>23991.5</c:v>
                </c:pt>
                <c:pt idx="47984">
                  <c:v>23992</c:v>
                </c:pt>
                <c:pt idx="47985">
                  <c:v>23992.5</c:v>
                </c:pt>
                <c:pt idx="47986">
                  <c:v>23993</c:v>
                </c:pt>
                <c:pt idx="47987">
                  <c:v>23993.5</c:v>
                </c:pt>
                <c:pt idx="47988">
                  <c:v>23994</c:v>
                </c:pt>
                <c:pt idx="47989">
                  <c:v>23994.5</c:v>
                </c:pt>
                <c:pt idx="47990">
                  <c:v>23995</c:v>
                </c:pt>
                <c:pt idx="47991">
                  <c:v>23995.5</c:v>
                </c:pt>
                <c:pt idx="47992">
                  <c:v>23996</c:v>
                </c:pt>
                <c:pt idx="47993">
                  <c:v>23996.5</c:v>
                </c:pt>
                <c:pt idx="47994">
                  <c:v>23997</c:v>
                </c:pt>
                <c:pt idx="47995">
                  <c:v>23997.5</c:v>
                </c:pt>
                <c:pt idx="47996">
                  <c:v>23998</c:v>
                </c:pt>
                <c:pt idx="47997">
                  <c:v>23998.5</c:v>
                </c:pt>
                <c:pt idx="47998">
                  <c:v>23999</c:v>
                </c:pt>
                <c:pt idx="47999">
                  <c:v>23999.5</c:v>
                </c:pt>
                <c:pt idx="48000">
                  <c:v>24000</c:v>
                </c:pt>
                <c:pt idx="48001">
                  <c:v>24000.5</c:v>
                </c:pt>
                <c:pt idx="48002">
                  <c:v>24001</c:v>
                </c:pt>
                <c:pt idx="48003">
                  <c:v>24001.5</c:v>
                </c:pt>
                <c:pt idx="48004">
                  <c:v>24002</c:v>
                </c:pt>
                <c:pt idx="48005">
                  <c:v>24002.5</c:v>
                </c:pt>
                <c:pt idx="48006">
                  <c:v>24003</c:v>
                </c:pt>
                <c:pt idx="48007">
                  <c:v>24003.5</c:v>
                </c:pt>
                <c:pt idx="48008">
                  <c:v>24004</c:v>
                </c:pt>
                <c:pt idx="48009">
                  <c:v>24004.5</c:v>
                </c:pt>
                <c:pt idx="48010">
                  <c:v>24005</c:v>
                </c:pt>
                <c:pt idx="48011">
                  <c:v>24005.5</c:v>
                </c:pt>
                <c:pt idx="48012">
                  <c:v>24006</c:v>
                </c:pt>
                <c:pt idx="48013">
                  <c:v>24006.5</c:v>
                </c:pt>
                <c:pt idx="48014">
                  <c:v>24007</c:v>
                </c:pt>
                <c:pt idx="48015">
                  <c:v>24007.5</c:v>
                </c:pt>
                <c:pt idx="48016">
                  <c:v>24008</c:v>
                </c:pt>
                <c:pt idx="48017">
                  <c:v>24008.5</c:v>
                </c:pt>
                <c:pt idx="48018">
                  <c:v>24009</c:v>
                </c:pt>
                <c:pt idx="48019">
                  <c:v>24009.5</c:v>
                </c:pt>
                <c:pt idx="48020">
                  <c:v>24010</c:v>
                </c:pt>
                <c:pt idx="48021">
                  <c:v>24010.5</c:v>
                </c:pt>
                <c:pt idx="48022">
                  <c:v>24011</c:v>
                </c:pt>
                <c:pt idx="48023">
                  <c:v>24011.5</c:v>
                </c:pt>
                <c:pt idx="48024">
                  <c:v>24012</c:v>
                </c:pt>
                <c:pt idx="48025">
                  <c:v>24012.5</c:v>
                </c:pt>
                <c:pt idx="48026">
                  <c:v>24013</c:v>
                </c:pt>
                <c:pt idx="48027">
                  <c:v>24013.5</c:v>
                </c:pt>
                <c:pt idx="48028">
                  <c:v>24014</c:v>
                </c:pt>
                <c:pt idx="48029">
                  <c:v>24014.5</c:v>
                </c:pt>
                <c:pt idx="48030">
                  <c:v>24015</c:v>
                </c:pt>
                <c:pt idx="48031">
                  <c:v>24015.5</c:v>
                </c:pt>
                <c:pt idx="48032">
                  <c:v>24016</c:v>
                </c:pt>
                <c:pt idx="48033">
                  <c:v>24016.5</c:v>
                </c:pt>
                <c:pt idx="48034">
                  <c:v>24017</c:v>
                </c:pt>
                <c:pt idx="48035">
                  <c:v>24017.5</c:v>
                </c:pt>
                <c:pt idx="48036">
                  <c:v>24018</c:v>
                </c:pt>
                <c:pt idx="48037">
                  <c:v>24018.5</c:v>
                </c:pt>
                <c:pt idx="48038">
                  <c:v>24019</c:v>
                </c:pt>
                <c:pt idx="48039">
                  <c:v>24019.5</c:v>
                </c:pt>
                <c:pt idx="48040">
                  <c:v>24020</c:v>
                </c:pt>
                <c:pt idx="48041">
                  <c:v>24020.5</c:v>
                </c:pt>
                <c:pt idx="48042">
                  <c:v>24021</c:v>
                </c:pt>
                <c:pt idx="48043">
                  <c:v>24021.5</c:v>
                </c:pt>
                <c:pt idx="48044">
                  <c:v>24022</c:v>
                </c:pt>
                <c:pt idx="48045">
                  <c:v>24022.5</c:v>
                </c:pt>
                <c:pt idx="48046">
                  <c:v>24023</c:v>
                </c:pt>
                <c:pt idx="48047">
                  <c:v>24023.5</c:v>
                </c:pt>
                <c:pt idx="48048">
                  <c:v>24024</c:v>
                </c:pt>
                <c:pt idx="48049">
                  <c:v>24024.5</c:v>
                </c:pt>
                <c:pt idx="48050">
                  <c:v>24025</c:v>
                </c:pt>
                <c:pt idx="48051">
                  <c:v>24025.5</c:v>
                </c:pt>
                <c:pt idx="48052">
                  <c:v>24026</c:v>
                </c:pt>
                <c:pt idx="48053">
                  <c:v>24026.5</c:v>
                </c:pt>
                <c:pt idx="48054">
                  <c:v>24027</c:v>
                </c:pt>
                <c:pt idx="48055">
                  <c:v>24027.5</c:v>
                </c:pt>
                <c:pt idx="48056">
                  <c:v>24028</c:v>
                </c:pt>
                <c:pt idx="48057">
                  <c:v>24028.5</c:v>
                </c:pt>
                <c:pt idx="48058">
                  <c:v>24029</c:v>
                </c:pt>
                <c:pt idx="48059">
                  <c:v>24029.5</c:v>
                </c:pt>
                <c:pt idx="48060">
                  <c:v>24030</c:v>
                </c:pt>
                <c:pt idx="48061">
                  <c:v>24030.5</c:v>
                </c:pt>
                <c:pt idx="48062">
                  <c:v>24031</c:v>
                </c:pt>
                <c:pt idx="48063">
                  <c:v>24031.5</c:v>
                </c:pt>
                <c:pt idx="48064">
                  <c:v>24032</c:v>
                </c:pt>
                <c:pt idx="48065">
                  <c:v>24032.5</c:v>
                </c:pt>
                <c:pt idx="48066">
                  <c:v>24033</c:v>
                </c:pt>
                <c:pt idx="48067">
                  <c:v>24033.5</c:v>
                </c:pt>
                <c:pt idx="48068">
                  <c:v>24034</c:v>
                </c:pt>
                <c:pt idx="48069">
                  <c:v>24034.5</c:v>
                </c:pt>
                <c:pt idx="48070">
                  <c:v>24035</c:v>
                </c:pt>
                <c:pt idx="48071">
                  <c:v>24035.5</c:v>
                </c:pt>
                <c:pt idx="48072">
                  <c:v>24036</c:v>
                </c:pt>
                <c:pt idx="48073">
                  <c:v>24036.5</c:v>
                </c:pt>
                <c:pt idx="48074">
                  <c:v>24037</c:v>
                </c:pt>
                <c:pt idx="48075">
                  <c:v>24037.5</c:v>
                </c:pt>
                <c:pt idx="48076">
                  <c:v>24038</c:v>
                </c:pt>
                <c:pt idx="48077">
                  <c:v>24038.5</c:v>
                </c:pt>
                <c:pt idx="48078">
                  <c:v>24039</c:v>
                </c:pt>
                <c:pt idx="48079">
                  <c:v>24039.5</c:v>
                </c:pt>
                <c:pt idx="48080">
                  <c:v>24040</c:v>
                </c:pt>
                <c:pt idx="48081">
                  <c:v>24040.5</c:v>
                </c:pt>
                <c:pt idx="48082">
                  <c:v>24041</c:v>
                </c:pt>
                <c:pt idx="48083">
                  <c:v>24041.5</c:v>
                </c:pt>
                <c:pt idx="48084">
                  <c:v>24042</c:v>
                </c:pt>
                <c:pt idx="48085">
                  <c:v>24042.5</c:v>
                </c:pt>
                <c:pt idx="48086">
                  <c:v>24043</c:v>
                </c:pt>
                <c:pt idx="48087">
                  <c:v>24043.5</c:v>
                </c:pt>
                <c:pt idx="48088">
                  <c:v>24044</c:v>
                </c:pt>
                <c:pt idx="48089">
                  <c:v>24044.5</c:v>
                </c:pt>
                <c:pt idx="48090">
                  <c:v>24045</c:v>
                </c:pt>
                <c:pt idx="48091">
                  <c:v>24045.5</c:v>
                </c:pt>
                <c:pt idx="48092">
                  <c:v>24046</c:v>
                </c:pt>
                <c:pt idx="48093">
                  <c:v>24046.5</c:v>
                </c:pt>
                <c:pt idx="48094">
                  <c:v>24047</c:v>
                </c:pt>
                <c:pt idx="48095">
                  <c:v>24047.5</c:v>
                </c:pt>
                <c:pt idx="48096">
                  <c:v>24048</c:v>
                </c:pt>
                <c:pt idx="48097">
                  <c:v>24048.5</c:v>
                </c:pt>
                <c:pt idx="48098">
                  <c:v>24049</c:v>
                </c:pt>
                <c:pt idx="48099">
                  <c:v>24049.5</c:v>
                </c:pt>
                <c:pt idx="48100">
                  <c:v>24050</c:v>
                </c:pt>
                <c:pt idx="48101">
                  <c:v>24050.5</c:v>
                </c:pt>
                <c:pt idx="48102">
                  <c:v>24051</c:v>
                </c:pt>
                <c:pt idx="48103">
                  <c:v>24051.5</c:v>
                </c:pt>
                <c:pt idx="48104">
                  <c:v>24052</c:v>
                </c:pt>
                <c:pt idx="48105">
                  <c:v>24052.5</c:v>
                </c:pt>
                <c:pt idx="48106">
                  <c:v>24053</c:v>
                </c:pt>
                <c:pt idx="48107">
                  <c:v>24053.5</c:v>
                </c:pt>
                <c:pt idx="48108">
                  <c:v>24054</c:v>
                </c:pt>
                <c:pt idx="48109">
                  <c:v>24054.5</c:v>
                </c:pt>
                <c:pt idx="48110">
                  <c:v>24055</c:v>
                </c:pt>
                <c:pt idx="48111">
                  <c:v>24055.5</c:v>
                </c:pt>
                <c:pt idx="48112">
                  <c:v>24056</c:v>
                </c:pt>
                <c:pt idx="48113">
                  <c:v>24056.5</c:v>
                </c:pt>
                <c:pt idx="48114">
                  <c:v>24057</c:v>
                </c:pt>
                <c:pt idx="48115">
                  <c:v>24057.5</c:v>
                </c:pt>
                <c:pt idx="48116">
                  <c:v>24058</c:v>
                </c:pt>
                <c:pt idx="48117">
                  <c:v>24058.5</c:v>
                </c:pt>
                <c:pt idx="48118">
                  <c:v>24059</c:v>
                </c:pt>
                <c:pt idx="48119">
                  <c:v>24059.5</c:v>
                </c:pt>
                <c:pt idx="48120">
                  <c:v>24060</c:v>
                </c:pt>
                <c:pt idx="48121">
                  <c:v>24060.5</c:v>
                </c:pt>
                <c:pt idx="48122">
                  <c:v>24061</c:v>
                </c:pt>
                <c:pt idx="48123">
                  <c:v>24061.5</c:v>
                </c:pt>
                <c:pt idx="48124">
                  <c:v>24062</c:v>
                </c:pt>
                <c:pt idx="48125">
                  <c:v>24062.5</c:v>
                </c:pt>
                <c:pt idx="48126">
                  <c:v>24063</c:v>
                </c:pt>
                <c:pt idx="48127">
                  <c:v>24063.5</c:v>
                </c:pt>
                <c:pt idx="48128">
                  <c:v>24064</c:v>
                </c:pt>
                <c:pt idx="48129">
                  <c:v>24064.5</c:v>
                </c:pt>
                <c:pt idx="48130">
                  <c:v>24065</c:v>
                </c:pt>
                <c:pt idx="48131">
                  <c:v>24065.5</c:v>
                </c:pt>
                <c:pt idx="48132">
                  <c:v>24066</c:v>
                </c:pt>
                <c:pt idx="48133">
                  <c:v>24066.5</c:v>
                </c:pt>
                <c:pt idx="48134">
                  <c:v>24067</c:v>
                </c:pt>
                <c:pt idx="48135">
                  <c:v>24067.5</c:v>
                </c:pt>
                <c:pt idx="48136">
                  <c:v>24068</c:v>
                </c:pt>
                <c:pt idx="48137">
                  <c:v>24068.5</c:v>
                </c:pt>
                <c:pt idx="48138">
                  <c:v>24069</c:v>
                </c:pt>
                <c:pt idx="48139">
                  <c:v>24069.5</c:v>
                </c:pt>
                <c:pt idx="48140">
                  <c:v>24070</c:v>
                </c:pt>
                <c:pt idx="48141">
                  <c:v>24070.5</c:v>
                </c:pt>
                <c:pt idx="48142">
                  <c:v>24071</c:v>
                </c:pt>
                <c:pt idx="48143">
                  <c:v>24071.5</c:v>
                </c:pt>
                <c:pt idx="48144">
                  <c:v>24072</c:v>
                </c:pt>
                <c:pt idx="48145">
                  <c:v>24072.5</c:v>
                </c:pt>
                <c:pt idx="48146">
                  <c:v>24073</c:v>
                </c:pt>
                <c:pt idx="48147">
                  <c:v>24073.5</c:v>
                </c:pt>
                <c:pt idx="48148">
                  <c:v>24074</c:v>
                </c:pt>
                <c:pt idx="48149">
                  <c:v>24074.5</c:v>
                </c:pt>
                <c:pt idx="48150">
                  <c:v>24075</c:v>
                </c:pt>
                <c:pt idx="48151">
                  <c:v>24075.5</c:v>
                </c:pt>
                <c:pt idx="48152">
                  <c:v>24076</c:v>
                </c:pt>
                <c:pt idx="48153">
                  <c:v>24076.5</c:v>
                </c:pt>
                <c:pt idx="48154">
                  <c:v>24077</c:v>
                </c:pt>
                <c:pt idx="48155">
                  <c:v>24077.5</c:v>
                </c:pt>
                <c:pt idx="48156">
                  <c:v>24078</c:v>
                </c:pt>
                <c:pt idx="48157">
                  <c:v>24078.5</c:v>
                </c:pt>
                <c:pt idx="48158">
                  <c:v>24079</c:v>
                </c:pt>
                <c:pt idx="48159">
                  <c:v>24079.5</c:v>
                </c:pt>
                <c:pt idx="48160">
                  <c:v>24080</c:v>
                </c:pt>
                <c:pt idx="48161">
                  <c:v>24080.5</c:v>
                </c:pt>
                <c:pt idx="48162">
                  <c:v>24081</c:v>
                </c:pt>
                <c:pt idx="48163">
                  <c:v>24081.5</c:v>
                </c:pt>
                <c:pt idx="48164">
                  <c:v>24082</c:v>
                </c:pt>
                <c:pt idx="48165">
                  <c:v>24082.5</c:v>
                </c:pt>
                <c:pt idx="48166">
                  <c:v>24083</c:v>
                </c:pt>
                <c:pt idx="48167">
                  <c:v>24083.5</c:v>
                </c:pt>
                <c:pt idx="48168">
                  <c:v>24084</c:v>
                </c:pt>
                <c:pt idx="48169">
                  <c:v>24084.5</c:v>
                </c:pt>
                <c:pt idx="48170">
                  <c:v>24085</c:v>
                </c:pt>
                <c:pt idx="48171">
                  <c:v>24085.5</c:v>
                </c:pt>
                <c:pt idx="48172">
                  <c:v>24086</c:v>
                </c:pt>
                <c:pt idx="48173">
                  <c:v>24086.5</c:v>
                </c:pt>
                <c:pt idx="48174">
                  <c:v>24087</c:v>
                </c:pt>
                <c:pt idx="48175">
                  <c:v>24087.5</c:v>
                </c:pt>
                <c:pt idx="48176">
                  <c:v>24088</c:v>
                </c:pt>
                <c:pt idx="48177">
                  <c:v>24088.5</c:v>
                </c:pt>
                <c:pt idx="48178">
                  <c:v>24089</c:v>
                </c:pt>
                <c:pt idx="48179">
                  <c:v>24089.5</c:v>
                </c:pt>
                <c:pt idx="48180">
                  <c:v>24090</c:v>
                </c:pt>
                <c:pt idx="48181">
                  <c:v>24090.5</c:v>
                </c:pt>
                <c:pt idx="48182">
                  <c:v>24091</c:v>
                </c:pt>
                <c:pt idx="48183">
                  <c:v>24091.5</c:v>
                </c:pt>
                <c:pt idx="48184">
                  <c:v>24092</c:v>
                </c:pt>
                <c:pt idx="48185">
                  <c:v>24092.5</c:v>
                </c:pt>
                <c:pt idx="48186">
                  <c:v>24093</c:v>
                </c:pt>
                <c:pt idx="48187">
                  <c:v>24093.5</c:v>
                </c:pt>
                <c:pt idx="48188">
                  <c:v>24094</c:v>
                </c:pt>
                <c:pt idx="48189">
                  <c:v>24094.5</c:v>
                </c:pt>
                <c:pt idx="48190">
                  <c:v>24095</c:v>
                </c:pt>
                <c:pt idx="48191">
                  <c:v>24095.5</c:v>
                </c:pt>
                <c:pt idx="48192">
                  <c:v>24096</c:v>
                </c:pt>
                <c:pt idx="48193">
                  <c:v>24096.5</c:v>
                </c:pt>
                <c:pt idx="48194">
                  <c:v>24097</c:v>
                </c:pt>
                <c:pt idx="48195">
                  <c:v>24097.5</c:v>
                </c:pt>
                <c:pt idx="48196">
                  <c:v>24098</c:v>
                </c:pt>
                <c:pt idx="48197">
                  <c:v>24098.5</c:v>
                </c:pt>
                <c:pt idx="48198">
                  <c:v>24099</c:v>
                </c:pt>
                <c:pt idx="48199">
                  <c:v>24099.5</c:v>
                </c:pt>
                <c:pt idx="48200">
                  <c:v>24100</c:v>
                </c:pt>
                <c:pt idx="48201">
                  <c:v>24100.5</c:v>
                </c:pt>
                <c:pt idx="48202">
                  <c:v>24101</c:v>
                </c:pt>
                <c:pt idx="48203">
                  <c:v>24101.5</c:v>
                </c:pt>
                <c:pt idx="48204">
                  <c:v>24102</c:v>
                </c:pt>
                <c:pt idx="48205">
                  <c:v>24102.5</c:v>
                </c:pt>
                <c:pt idx="48206">
                  <c:v>24103</c:v>
                </c:pt>
                <c:pt idx="48207">
                  <c:v>24103.5</c:v>
                </c:pt>
                <c:pt idx="48208">
                  <c:v>24104</c:v>
                </c:pt>
                <c:pt idx="48209">
                  <c:v>24104.5</c:v>
                </c:pt>
                <c:pt idx="48210">
                  <c:v>24105</c:v>
                </c:pt>
                <c:pt idx="48211">
                  <c:v>24105.5</c:v>
                </c:pt>
                <c:pt idx="48212">
                  <c:v>24106</c:v>
                </c:pt>
                <c:pt idx="48213">
                  <c:v>24106.5</c:v>
                </c:pt>
                <c:pt idx="48214">
                  <c:v>24107</c:v>
                </c:pt>
                <c:pt idx="48215">
                  <c:v>24107.5</c:v>
                </c:pt>
                <c:pt idx="48216">
                  <c:v>24108</c:v>
                </c:pt>
                <c:pt idx="48217">
                  <c:v>24108.5</c:v>
                </c:pt>
                <c:pt idx="48218">
                  <c:v>24109</c:v>
                </c:pt>
                <c:pt idx="48219">
                  <c:v>24109.5</c:v>
                </c:pt>
                <c:pt idx="48220">
                  <c:v>24110</c:v>
                </c:pt>
                <c:pt idx="48221">
                  <c:v>24110.5</c:v>
                </c:pt>
                <c:pt idx="48222">
                  <c:v>24111</c:v>
                </c:pt>
                <c:pt idx="48223">
                  <c:v>24111.5</c:v>
                </c:pt>
                <c:pt idx="48224">
                  <c:v>24112</c:v>
                </c:pt>
                <c:pt idx="48225">
                  <c:v>24112.5</c:v>
                </c:pt>
                <c:pt idx="48226">
                  <c:v>24113</c:v>
                </c:pt>
                <c:pt idx="48227">
                  <c:v>24113.5</c:v>
                </c:pt>
                <c:pt idx="48228">
                  <c:v>24114</c:v>
                </c:pt>
                <c:pt idx="48229">
                  <c:v>24114.5</c:v>
                </c:pt>
                <c:pt idx="48230">
                  <c:v>24115</c:v>
                </c:pt>
                <c:pt idx="48231">
                  <c:v>24115.5</c:v>
                </c:pt>
                <c:pt idx="48232">
                  <c:v>24116</c:v>
                </c:pt>
                <c:pt idx="48233">
                  <c:v>24116.5</c:v>
                </c:pt>
                <c:pt idx="48234">
                  <c:v>24117</c:v>
                </c:pt>
                <c:pt idx="48235">
                  <c:v>24117.5</c:v>
                </c:pt>
                <c:pt idx="48236">
                  <c:v>24118</c:v>
                </c:pt>
                <c:pt idx="48237">
                  <c:v>24118.5</c:v>
                </c:pt>
                <c:pt idx="48238">
                  <c:v>24119</c:v>
                </c:pt>
                <c:pt idx="48239">
                  <c:v>24119.5</c:v>
                </c:pt>
                <c:pt idx="48240">
                  <c:v>24120</c:v>
                </c:pt>
                <c:pt idx="48241">
                  <c:v>24120.5</c:v>
                </c:pt>
                <c:pt idx="48242">
                  <c:v>24121</c:v>
                </c:pt>
                <c:pt idx="48243">
                  <c:v>24121.5</c:v>
                </c:pt>
                <c:pt idx="48244">
                  <c:v>24122</c:v>
                </c:pt>
                <c:pt idx="48245">
                  <c:v>24122.5</c:v>
                </c:pt>
                <c:pt idx="48246">
                  <c:v>24123</c:v>
                </c:pt>
                <c:pt idx="48247">
                  <c:v>24123.5</c:v>
                </c:pt>
                <c:pt idx="48248">
                  <c:v>24124</c:v>
                </c:pt>
                <c:pt idx="48249">
                  <c:v>24124.5</c:v>
                </c:pt>
                <c:pt idx="48250">
                  <c:v>24125</c:v>
                </c:pt>
                <c:pt idx="48251">
                  <c:v>24125.5</c:v>
                </c:pt>
                <c:pt idx="48252">
                  <c:v>24126</c:v>
                </c:pt>
                <c:pt idx="48253">
                  <c:v>24126.5</c:v>
                </c:pt>
                <c:pt idx="48254">
                  <c:v>24127</c:v>
                </c:pt>
                <c:pt idx="48255">
                  <c:v>24127.5</c:v>
                </c:pt>
                <c:pt idx="48256">
                  <c:v>24128</c:v>
                </c:pt>
                <c:pt idx="48257">
                  <c:v>24128.5</c:v>
                </c:pt>
                <c:pt idx="48258">
                  <c:v>24129</c:v>
                </c:pt>
                <c:pt idx="48259">
                  <c:v>24129.5</c:v>
                </c:pt>
                <c:pt idx="48260">
                  <c:v>24130</c:v>
                </c:pt>
                <c:pt idx="48261">
                  <c:v>24130.5</c:v>
                </c:pt>
                <c:pt idx="48262">
                  <c:v>24131</c:v>
                </c:pt>
                <c:pt idx="48263">
                  <c:v>24131.5</c:v>
                </c:pt>
                <c:pt idx="48264">
                  <c:v>24132</c:v>
                </c:pt>
                <c:pt idx="48265">
                  <c:v>24132.5</c:v>
                </c:pt>
                <c:pt idx="48266">
                  <c:v>24133</c:v>
                </c:pt>
                <c:pt idx="48267">
                  <c:v>24133.5</c:v>
                </c:pt>
                <c:pt idx="48268">
                  <c:v>24134</c:v>
                </c:pt>
                <c:pt idx="48269">
                  <c:v>24134.5</c:v>
                </c:pt>
                <c:pt idx="48270">
                  <c:v>24135</c:v>
                </c:pt>
                <c:pt idx="48271">
                  <c:v>24135.5</c:v>
                </c:pt>
                <c:pt idx="48272">
                  <c:v>24136</c:v>
                </c:pt>
                <c:pt idx="48273">
                  <c:v>24136.5</c:v>
                </c:pt>
                <c:pt idx="48274">
                  <c:v>24137</c:v>
                </c:pt>
                <c:pt idx="48275">
                  <c:v>24137.5</c:v>
                </c:pt>
                <c:pt idx="48276">
                  <c:v>24138</c:v>
                </c:pt>
                <c:pt idx="48277">
                  <c:v>24138.5</c:v>
                </c:pt>
                <c:pt idx="48278">
                  <c:v>24139</c:v>
                </c:pt>
                <c:pt idx="48279">
                  <c:v>24139.5</c:v>
                </c:pt>
                <c:pt idx="48280">
                  <c:v>24140</c:v>
                </c:pt>
                <c:pt idx="48281">
                  <c:v>24140.5</c:v>
                </c:pt>
                <c:pt idx="48282">
                  <c:v>24141</c:v>
                </c:pt>
                <c:pt idx="48283">
                  <c:v>24141.5</c:v>
                </c:pt>
                <c:pt idx="48284">
                  <c:v>24142</c:v>
                </c:pt>
                <c:pt idx="48285">
                  <c:v>24142.5</c:v>
                </c:pt>
                <c:pt idx="48286">
                  <c:v>24143</c:v>
                </c:pt>
                <c:pt idx="48287">
                  <c:v>24143.5</c:v>
                </c:pt>
                <c:pt idx="48288">
                  <c:v>24144</c:v>
                </c:pt>
                <c:pt idx="48289">
                  <c:v>24144.5</c:v>
                </c:pt>
                <c:pt idx="48290">
                  <c:v>24145</c:v>
                </c:pt>
                <c:pt idx="48291">
                  <c:v>24145.5</c:v>
                </c:pt>
                <c:pt idx="48292">
                  <c:v>24146</c:v>
                </c:pt>
                <c:pt idx="48293">
                  <c:v>24146.5</c:v>
                </c:pt>
                <c:pt idx="48294">
                  <c:v>24147</c:v>
                </c:pt>
                <c:pt idx="48295">
                  <c:v>24147.5</c:v>
                </c:pt>
                <c:pt idx="48296">
                  <c:v>24148</c:v>
                </c:pt>
                <c:pt idx="48297">
                  <c:v>24148.5</c:v>
                </c:pt>
                <c:pt idx="48298">
                  <c:v>24149</c:v>
                </c:pt>
                <c:pt idx="48299">
                  <c:v>24149.5</c:v>
                </c:pt>
                <c:pt idx="48300">
                  <c:v>24150</c:v>
                </c:pt>
                <c:pt idx="48301">
                  <c:v>24150.5</c:v>
                </c:pt>
                <c:pt idx="48302">
                  <c:v>24151</c:v>
                </c:pt>
                <c:pt idx="48303">
                  <c:v>24151.5</c:v>
                </c:pt>
                <c:pt idx="48304">
                  <c:v>24152</c:v>
                </c:pt>
                <c:pt idx="48305">
                  <c:v>24152.5</c:v>
                </c:pt>
                <c:pt idx="48306">
                  <c:v>24153</c:v>
                </c:pt>
                <c:pt idx="48307">
                  <c:v>24153.5</c:v>
                </c:pt>
                <c:pt idx="48308">
                  <c:v>24154</c:v>
                </c:pt>
                <c:pt idx="48309">
                  <c:v>24154.5</c:v>
                </c:pt>
                <c:pt idx="48310">
                  <c:v>24155</c:v>
                </c:pt>
                <c:pt idx="48311">
                  <c:v>24155.5</c:v>
                </c:pt>
                <c:pt idx="48312">
                  <c:v>24156</c:v>
                </c:pt>
                <c:pt idx="48313">
                  <c:v>24156.5</c:v>
                </c:pt>
                <c:pt idx="48314">
                  <c:v>24157</c:v>
                </c:pt>
                <c:pt idx="48315">
                  <c:v>24157.5</c:v>
                </c:pt>
                <c:pt idx="48316">
                  <c:v>24158</c:v>
                </c:pt>
                <c:pt idx="48317">
                  <c:v>24158.5</c:v>
                </c:pt>
                <c:pt idx="48318">
                  <c:v>24159</c:v>
                </c:pt>
                <c:pt idx="48319">
                  <c:v>24159.5</c:v>
                </c:pt>
                <c:pt idx="48320">
                  <c:v>24160</c:v>
                </c:pt>
                <c:pt idx="48321">
                  <c:v>24160.5</c:v>
                </c:pt>
                <c:pt idx="48322">
                  <c:v>24161</c:v>
                </c:pt>
                <c:pt idx="48323">
                  <c:v>24161.5</c:v>
                </c:pt>
                <c:pt idx="48324">
                  <c:v>24162</c:v>
                </c:pt>
                <c:pt idx="48325">
                  <c:v>24162.5</c:v>
                </c:pt>
                <c:pt idx="48326">
                  <c:v>24163</c:v>
                </c:pt>
                <c:pt idx="48327">
                  <c:v>24163.5</c:v>
                </c:pt>
                <c:pt idx="48328">
                  <c:v>24164</c:v>
                </c:pt>
                <c:pt idx="48329">
                  <c:v>24164.5</c:v>
                </c:pt>
                <c:pt idx="48330">
                  <c:v>24165</c:v>
                </c:pt>
                <c:pt idx="48331">
                  <c:v>24165.5</c:v>
                </c:pt>
                <c:pt idx="48332">
                  <c:v>24166</c:v>
                </c:pt>
                <c:pt idx="48333">
                  <c:v>24166.5</c:v>
                </c:pt>
                <c:pt idx="48334">
                  <c:v>24167</c:v>
                </c:pt>
                <c:pt idx="48335">
                  <c:v>24167.5</c:v>
                </c:pt>
                <c:pt idx="48336">
                  <c:v>24168</c:v>
                </c:pt>
                <c:pt idx="48337">
                  <c:v>24168.5</c:v>
                </c:pt>
                <c:pt idx="48338">
                  <c:v>24169</c:v>
                </c:pt>
                <c:pt idx="48339">
                  <c:v>24169.5</c:v>
                </c:pt>
                <c:pt idx="48340">
                  <c:v>24170</c:v>
                </c:pt>
                <c:pt idx="48341">
                  <c:v>24170.5</c:v>
                </c:pt>
                <c:pt idx="48342">
                  <c:v>24171</c:v>
                </c:pt>
                <c:pt idx="48343">
                  <c:v>24171.5</c:v>
                </c:pt>
                <c:pt idx="48344">
                  <c:v>24172</c:v>
                </c:pt>
                <c:pt idx="48345">
                  <c:v>24172.5</c:v>
                </c:pt>
                <c:pt idx="48346">
                  <c:v>24173</c:v>
                </c:pt>
                <c:pt idx="48347">
                  <c:v>24173.5</c:v>
                </c:pt>
                <c:pt idx="48348">
                  <c:v>24174</c:v>
                </c:pt>
                <c:pt idx="48349">
                  <c:v>24174.5</c:v>
                </c:pt>
                <c:pt idx="48350">
                  <c:v>24175</c:v>
                </c:pt>
                <c:pt idx="48351">
                  <c:v>24175.5</c:v>
                </c:pt>
                <c:pt idx="48352">
                  <c:v>24176</c:v>
                </c:pt>
                <c:pt idx="48353">
                  <c:v>24176.5</c:v>
                </c:pt>
                <c:pt idx="48354">
                  <c:v>24177</c:v>
                </c:pt>
                <c:pt idx="48355">
                  <c:v>24177.5</c:v>
                </c:pt>
                <c:pt idx="48356">
                  <c:v>24178</c:v>
                </c:pt>
                <c:pt idx="48357">
                  <c:v>24178.5</c:v>
                </c:pt>
                <c:pt idx="48358">
                  <c:v>24179</c:v>
                </c:pt>
                <c:pt idx="48359">
                  <c:v>24179.5</c:v>
                </c:pt>
                <c:pt idx="48360">
                  <c:v>24180</c:v>
                </c:pt>
                <c:pt idx="48361">
                  <c:v>24180.5</c:v>
                </c:pt>
                <c:pt idx="48362">
                  <c:v>24181</c:v>
                </c:pt>
                <c:pt idx="48363">
                  <c:v>24181.5</c:v>
                </c:pt>
                <c:pt idx="48364">
                  <c:v>24182</c:v>
                </c:pt>
                <c:pt idx="48365">
                  <c:v>24182.5</c:v>
                </c:pt>
                <c:pt idx="48366">
                  <c:v>24183</c:v>
                </c:pt>
                <c:pt idx="48367">
                  <c:v>24183.5</c:v>
                </c:pt>
                <c:pt idx="48368">
                  <c:v>24184</c:v>
                </c:pt>
                <c:pt idx="48369">
                  <c:v>24184.5</c:v>
                </c:pt>
                <c:pt idx="48370">
                  <c:v>24185</c:v>
                </c:pt>
                <c:pt idx="48371">
                  <c:v>24185.5</c:v>
                </c:pt>
                <c:pt idx="48372">
                  <c:v>24186</c:v>
                </c:pt>
                <c:pt idx="48373">
                  <c:v>24186.5</c:v>
                </c:pt>
                <c:pt idx="48374">
                  <c:v>24187</c:v>
                </c:pt>
                <c:pt idx="48375">
                  <c:v>24187.5</c:v>
                </c:pt>
                <c:pt idx="48376">
                  <c:v>24188</c:v>
                </c:pt>
                <c:pt idx="48377">
                  <c:v>24188.5</c:v>
                </c:pt>
                <c:pt idx="48378">
                  <c:v>24189</c:v>
                </c:pt>
                <c:pt idx="48379">
                  <c:v>24189.5</c:v>
                </c:pt>
                <c:pt idx="48380">
                  <c:v>24190</c:v>
                </c:pt>
                <c:pt idx="48381">
                  <c:v>24190.5</c:v>
                </c:pt>
                <c:pt idx="48382">
                  <c:v>24191</c:v>
                </c:pt>
                <c:pt idx="48383">
                  <c:v>24191.5</c:v>
                </c:pt>
                <c:pt idx="48384">
                  <c:v>24192</c:v>
                </c:pt>
                <c:pt idx="48385">
                  <c:v>24192.5</c:v>
                </c:pt>
                <c:pt idx="48386">
                  <c:v>24193</c:v>
                </c:pt>
                <c:pt idx="48387">
                  <c:v>24193.5</c:v>
                </c:pt>
                <c:pt idx="48388">
                  <c:v>24194</c:v>
                </c:pt>
                <c:pt idx="48389">
                  <c:v>24194.5</c:v>
                </c:pt>
                <c:pt idx="48390">
                  <c:v>24195</c:v>
                </c:pt>
                <c:pt idx="48391">
                  <c:v>24195.5</c:v>
                </c:pt>
                <c:pt idx="48392">
                  <c:v>24196</c:v>
                </c:pt>
                <c:pt idx="48393">
                  <c:v>24196.5</c:v>
                </c:pt>
                <c:pt idx="48394">
                  <c:v>24197</c:v>
                </c:pt>
                <c:pt idx="48395">
                  <c:v>24197.5</c:v>
                </c:pt>
                <c:pt idx="48396">
                  <c:v>24198</c:v>
                </c:pt>
                <c:pt idx="48397">
                  <c:v>24198.5</c:v>
                </c:pt>
                <c:pt idx="48398">
                  <c:v>24199</c:v>
                </c:pt>
                <c:pt idx="48399">
                  <c:v>24199.5</c:v>
                </c:pt>
                <c:pt idx="48400">
                  <c:v>24200</c:v>
                </c:pt>
                <c:pt idx="48401">
                  <c:v>24200.5</c:v>
                </c:pt>
                <c:pt idx="48402">
                  <c:v>24201</c:v>
                </c:pt>
                <c:pt idx="48403">
                  <c:v>24201.5</c:v>
                </c:pt>
                <c:pt idx="48404">
                  <c:v>24202</c:v>
                </c:pt>
                <c:pt idx="48405">
                  <c:v>24202.5</c:v>
                </c:pt>
                <c:pt idx="48406">
                  <c:v>24203</c:v>
                </c:pt>
                <c:pt idx="48407">
                  <c:v>24203.5</c:v>
                </c:pt>
                <c:pt idx="48408">
                  <c:v>24204</c:v>
                </c:pt>
                <c:pt idx="48409">
                  <c:v>24204.5</c:v>
                </c:pt>
                <c:pt idx="48410">
                  <c:v>24205</c:v>
                </c:pt>
                <c:pt idx="48411">
                  <c:v>24205.5</c:v>
                </c:pt>
                <c:pt idx="48412">
                  <c:v>24206</c:v>
                </c:pt>
                <c:pt idx="48413">
                  <c:v>24206.5</c:v>
                </c:pt>
                <c:pt idx="48414">
                  <c:v>24207</c:v>
                </c:pt>
                <c:pt idx="48415">
                  <c:v>24207.5</c:v>
                </c:pt>
                <c:pt idx="48416">
                  <c:v>24208</c:v>
                </c:pt>
                <c:pt idx="48417">
                  <c:v>24208.5</c:v>
                </c:pt>
                <c:pt idx="48418">
                  <c:v>24209</c:v>
                </c:pt>
                <c:pt idx="48419">
                  <c:v>24209.5</c:v>
                </c:pt>
                <c:pt idx="48420">
                  <c:v>24210</c:v>
                </c:pt>
                <c:pt idx="48421">
                  <c:v>24210.5</c:v>
                </c:pt>
                <c:pt idx="48422">
                  <c:v>24211</c:v>
                </c:pt>
                <c:pt idx="48423">
                  <c:v>24211.5</c:v>
                </c:pt>
                <c:pt idx="48424">
                  <c:v>24212</c:v>
                </c:pt>
                <c:pt idx="48425">
                  <c:v>24212.5</c:v>
                </c:pt>
                <c:pt idx="48426">
                  <c:v>24213</c:v>
                </c:pt>
                <c:pt idx="48427">
                  <c:v>24213.5</c:v>
                </c:pt>
                <c:pt idx="48428">
                  <c:v>24214</c:v>
                </c:pt>
                <c:pt idx="48429">
                  <c:v>24214.5</c:v>
                </c:pt>
                <c:pt idx="48430">
                  <c:v>24215</c:v>
                </c:pt>
                <c:pt idx="48431">
                  <c:v>24215.5</c:v>
                </c:pt>
                <c:pt idx="48432">
                  <c:v>24216</c:v>
                </c:pt>
                <c:pt idx="48433">
                  <c:v>24216.5</c:v>
                </c:pt>
                <c:pt idx="48434">
                  <c:v>24217</c:v>
                </c:pt>
                <c:pt idx="48435">
                  <c:v>24217.5</c:v>
                </c:pt>
                <c:pt idx="48436">
                  <c:v>24218</c:v>
                </c:pt>
                <c:pt idx="48437">
                  <c:v>24218.5</c:v>
                </c:pt>
                <c:pt idx="48438">
                  <c:v>24219</c:v>
                </c:pt>
                <c:pt idx="48439">
                  <c:v>24219.5</c:v>
                </c:pt>
                <c:pt idx="48440">
                  <c:v>24220</c:v>
                </c:pt>
                <c:pt idx="48441">
                  <c:v>24220.5</c:v>
                </c:pt>
                <c:pt idx="48442">
                  <c:v>24221</c:v>
                </c:pt>
                <c:pt idx="48443">
                  <c:v>24221.5</c:v>
                </c:pt>
                <c:pt idx="48444">
                  <c:v>24222</c:v>
                </c:pt>
                <c:pt idx="48445">
                  <c:v>24222.5</c:v>
                </c:pt>
                <c:pt idx="48446">
                  <c:v>24223</c:v>
                </c:pt>
                <c:pt idx="48447">
                  <c:v>24223.5</c:v>
                </c:pt>
                <c:pt idx="48448">
                  <c:v>24224</c:v>
                </c:pt>
                <c:pt idx="48449">
                  <c:v>24224.5</c:v>
                </c:pt>
                <c:pt idx="48450">
                  <c:v>24225</c:v>
                </c:pt>
                <c:pt idx="48451">
                  <c:v>24225.5</c:v>
                </c:pt>
                <c:pt idx="48452">
                  <c:v>24226</c:v>
                </c:pt>
                <c:pt idx="48453">
                  <c:v>24226.5</c:v>
                </c:pt>
                <c:pt idx="48454">
                  <c:v>24227</c:v>
                </c:pt>
                <c:pt idx="48455">
                  <c:v>24227.5</c:v>
                </c:pt>
                <c:pt idx="48456">
                  <c:v>24228</c:v>
                </c:pt>
                <c:pt idx="48457">
                  <c:v>24228.5</c:v>
                </c:pt>
                <c:pt idx="48458">
                  <c:v>24229</c:v>
                </c:pt>
                <c:pt idx="48459">
                  <c:v>24229.5</c:v>
                </c:pt>
                <c:pt idx="48460">
                  <c:v>24230</c:v>
                </c:pt>
                <c:pt idx="48461">
                  <c:v>24230.5</c:v>
                </c:pt>
                <c:pt idx="48462">
                  <c:v>24231</c:v>
                </c:pt>
                <c:pt idx="48463">
                  <c:v>24231.5</c:v>
                </c:pt>
                <c:pt idx="48464">
                  <c:v>24232</c:v>
                </c:pt>
                <c:pt idx="48465">
                  <c:v>24232.5</c:v>
                </c:pt>
                <c:pt idx="48466">
                  <c:v>24233</c:v>
                </c:pt>
                <c:pt idx="48467">
                  <c:v>24233.5</c:v>
                </c:pt>
                <c:pt idx="48468">
                  <c:v>24234</c:v>
                </c:pt>
                <c:pt idx="48469">
                  <c:v>24234.5</c:v>
                </c:pt>
                <c:pt idx="48470">
                  <c:v>24235</c:v>
                </c:pt>
                <c:pt idx="48471">
                  <c:v>24235.5</c:v>
                </c:pt>
                <c:pt idx="48472">
                  <c:v>24236</c:v>
                </c:pt>
                <c:pt idx="48473">
                  <c:v>24236.5</c:v>
                </c:pt>
                <c:pt idx="48474">
                  <c:v>24237</c:v>
                </c:pt>
                <c:pt idx="48475">
                  <c:v>24237.5</c:v>
                </c:pt>
                <c:pt idx="48476">
                  <c:v>24238</c:v>
                </c:pt>
                <c:pt idx="48477">
                  <c:v>24238.5</c:v>
                </c:pt>
                <c:pt idx="48478">
                  <c:v>24239</c:v>
                </c:pt>
                <c:pt idx="48479">
                  <c:v>24239.5</c:v>
                </c:pt>
                <c:pt idx="48480">
                  <c:v>24240</c:v>
                </c:pt>
                <c:pt idx="48481">
                  <c:v>24240.5</c:v>
                </c:pt>
                <c:pt idx="48482">
                  <c:v>24241</c:v>
                </c:pt>
                <c:pt idx="48483">
                  <c:v>24241.5</c:v>
                </c:pt>
                <c:pt idx="48484">
                  <c:v>24242</c:v>
                </c:pt>
                <c:pt idx="48485">
                  <c:v>24242.5</c:v>
                </c:pt>
                <c:pt idx="48486">
                  <c:v>24243</c:v>
                </c:pt>
                <c:pt idx="48487">
                  <c:v>24243.5</c:v>
                </c:pt>
                <c:pt idx="48488">
                  <c:v>24244</c:v>
                </c:pt>
                <c:pt idx="48489">
                  <c:v>24244.5</c:v>
                </c:pt>
                <c:pt idx="48490">
                  <c:v>24245</c:v>
                </c:pt>
                <c:pt idx="48491">
                  <c:v>24245.5</c:v>
                </c:pt>
                <c:pt idx="48492">
                  <c:v>24246</c:v>
                </c:pt>
                <c:pt idx="48493">
                  <c:v>24246.5</c:v>
                </c:pt>
                <c:pt idx="48494">
                  <c:v>24247</c:v>
                </c:pt>
                <c:pt idx="48495">
                  <c:v>24247.5</c:v>
                </c:pt>
                <c:pt idx="48496">
                  <c:v>24248</c:v>
                </c:pt>
                <c:pt idx="48497">
                  <c:v>24248.5</c:v>
                </c:pt>
                <c:pt idx="48498">
                  <c:v>24249</c:v>
                </c:pt>
                <c:pt idx="48499">
                  <c:v>24249.5</c:v>
                </c:pt>
                <c:pt idx="48500">
                  <c:v>24250</c:v>
                </c:pt>
                <c:pt idx="48501">
                  <c:v>24250.5</c:v>
                </c:pt>
                <c:pt idx="48502">
                  <c:v>24251</c:v>
                </c:pt>
                <c:pt idx="48503">
                  <c:v>24251.5</c:v>
                </c:pt>
                <c:pt idx="48504">
                  <c:v>24252</c:v>
                </c:pt>
                <c:pt idx="48505">
                  <c:v>24252.5</c:v>
                </c:pt>
                <c:pt idx="48506">
                  <c:v>24253</c:v>
                </c:pt>
                <c:pt idx="48507">
                  <c:v>24253.5</c:v>
                </c:pt>
                <c:pt idx="48508">
                  <c:v>24254</c:v>
                </c:pt>
                <c:pt idx="48509">
                  <c:v>24254.5</c:v>
                </c:pt>
                <c:pt idx="48510">
                  <c:v>24255</c:v>
                </c:pt>
                <c:pt idx="48511">
                  <c:v>24255.5</c:v>
                </c:pt>
                <c:pt idx="48512">
                  <c:v>24256</c:v>
                </c:pt>
                <c:pt idx="48513">
                  <c:v>24256.5</c:v>
                </c:pt>
                <c:pt idx="48514">
                  <c:v>24257</c:v>
                </c:pt>
                <c:pt idx="48515">
                  <c:v>24257.5</c:v>
                </c:pt>
                <c:pt idx="48516">
                  <c:v>24258</c:v>
                </c:pt>
                <c:pt idx="48517">
                  <c:v>24258.5</c:v>
                </c:pt>
                <c:pt idx="48518">
                  <c:v>24259</c:v>
                </c:pt>
                <c:pt idx="48519">
                  <c:v>24259.5</c:v>
                </c:pt>
                <c:pt idx="48520">
                  <c:v>24260</c:v>
                </c:pt>
                <c:pt idx="48521">
                  <c:v>24260.5</c:v>
                </c:pt>
                <c:pt idx="48522">
                  <c:v>24261</c:v>
                </c:pt>
                <c:pt idx="48523">
                  <c:v>24261.5</c:v>
                </c:pt>
                <c:pt idx="48524">
                  <c:v>24262</c:v>
                </c:pt>
                <c:pt idx="48525">
                  <c:v>24262.5</c:v>
                </c:pt>
                <c:pt idx="48526">
                  <c:v>24263</c:v>
                </c:pt>
                <c:pt idx="48527">
                  <c:v>24263.5</c:v>
                </c:pt>
                <c:pt idx="48528">
                  <c:v>24264</c:v>
                </c:pt>
                <c:pt idx="48529">
                  <c:v>24264.5</c:v>
                </c:pt>
                <c:pt idx="48530">
                  <c:v>24265</c:v>
                </c:pt>
                <c:pt idx="48531">
                  <c:v>24265.5</c:v>
                </c:pt>
                <c:pt idx="48532">
                  <c:v>24266</c:v>
                </c:pt>
                <c:pt idx="48533">
                  <c:v>24266.5</c:v>
                </c:pt>
                <c:pt idx="48534">
                  <c:v>24267</c:v>
                </c:pt>
                <c:pt idx="48535">
                  <c:v>24267.5</c:v>
                </c:pt>
                <c:pt idx="48536">
                  <c:v>24268</c:v>
                </c:pt>
                <c:pt idx="48537">
                  <c:v>24268.5</c:v>
                </c:pt>
                <c:pt idx="48538">
                  <c:v>24269</c:v>
                </c:pt>
                <c:pt idx="48539">
                  <c:v>24269.5</c:v>
                </c:pt>
                <c:pt idx="48540">
                  <c:v>24270</c:v>
                </c:pt>
                <c:pt idx="48541">
                  <c:v>24270.5</c:v>
                </c:pt>
                <c:pt idx="48542">
                  <c:v>24271</c:v>
                </c:pt>
                <c:pt idx="48543">
                  <c:v>24271.5</c:v>
                </c:pt>
                <c:pt idx="48544">
                  <c:v>24272</c:v>
                </c:pt>
                <c:pt idx="48545">
                  <c:v>24272.5</c:v>
                </c:pt>
                <c:pt idx="48546">
                  <c:v>24273</c:v>
                </c:pt>
                <c:pt idx="48547">
                  <c:v>24273.5</c:v>
                </c:pt>
                <c:pt idx="48548">
                  <c:v>24274</c:v>
                </c:pt>
                <c:pt idx="48549">
                  <c:v>24274.5</c:v>
                </c:pt>
                <c:pt idx="48550">
                  <c:v>24275</c:v>
                </c:pt>
                <c:pt idx="48551">
                  <c:v>24275.5</c:v>
                </c:pt>
                <c:pt idx="48552">
                  <c:v>24276</c:v>
                </c:pt>
                <c:pt idx="48553">
                  <c:v>24276.5</c:v>
                </c:pt>
                <c:pt idx="48554">
                  <c:v>24277</c:v>
                </c:pt>
                <c:pt idx="48555">
                  <c:v>24277.5</c:v>
                </c:pt>
                <c:pt idx="48556">
                  <c:v>24278</c:v>
                </c:pt>
                <c:pt idx="48557">
                  <c:v>24278.5</c:v>
                </c:pt>
                <c:pt idx="48558">
                  <c:v>24279</c:v>
                </c:pt>
                <c:pt idx="48559">
                  <c:v>24279.5</c:v>
                </c:pt>
                <c:pt idx="48560">
                  <c:v>24280</c:v>
                </c:pt>
                <c:pt idx="48561">
                  <c:v>24280.5</c:v>
                </c:pt>
                <c:pt idx="48562">
                  <c:v>24281</c:v>
                </c:pt>
                <c:pt idx="48563">
                  <c:v>24281.5</c:v>
                </c:pt>
                <c:pt idx="48564">
                  <c:v>24282</c:v>
                </c:pt>
                <c:pt idx="48565">
                  <c:v>24282.5</c:v>
                </c:pt>
                <c:pt idx="48566">
                  <c:v>24283</c:v>
                </c:pt>
                <c:pt idx="48567">
                  <c:v>24283.5</c:v>
                </c:pt>
                <c:pt idx="48568">
                  <c:v>24284</c:v>
                </c:pt>
                <c:pt idx="48569">
                  <c:v>24284.5</c:v>
                </c:pt>
                <c:pt idx="48570">
                  <c:v>24285</c:v>
                </c:pt>
                <c:pt idx="48571">
                  <c:v>24285.5</c:v>
                </c:pt>
                <c:pt idx="48572">
                  <c:v>24286</c:v>
                </c:pt>
                <c:pt idx="48573">
                  <c:v>24286.5</c:v>
                </c:pt>
                <c:pt idx="48574">
                  <c:v>24287</c:v>
                </c:pt>
                <c:pt idx="48575">
                  <c:v>24287.5</c:v>
                </c:pt>
                <c:pt idx="48576">
                  <c:v>24288</c:v>
                </c:pt>
                <c:pt idx="48577">
                  <c:v>24288.5</c:v>
                </c:pt>
                <c:pt idx="48578">
                  <c:v>24289</c:v>
                </c:pt>
                <c:pt idx="48579">
                  <c:v>24289.5</c:v>
                </c:pt>
                <c:pt idx="48580">
                  <c:v>24290</c:v>
                </c:pt>
                <c:pt idx="48581">
                  <c:v>24290.5</c:v>
                </c:pt>
                <c:pt idx="48582">
                  <c:v>24291</c:v>
                </c:pt>
                <c:pt idx="48583">
                  <c:v>24291.5</c:v>
                </c:pt>
                <c:pt idx="48584">
                  <c:v>24292</c:v>
                </c:pt>
                <c:pt idx="48585">
                  <c:v>24292.5</c:v>
                </c:pt>
                <c:pt idx="48586">
                  <c:v>24293</c:v>
                </c:pt>
                <c:pt idx="48587">
                  <c:v>24293.5</c:v>
                </c:pt>
                <c:pt idx="48588">
                  <c:v>24294</c:v>
                </c:pt>
                <c:pt idx="48589">
                  <c:v>24294.5</c:v>
                </c:pt>
                <c:pt idx="48590">
                  <c:v>24295</c:v>
                </c:pt>
                <c:pt idx="48591">
                  <c:v>24295.5</c:v>
                </c:pt>
                <c:pt idx="48592">
                  <c:v>24296</c:v>
                </c:pt>
                <c:pt idx="48593">
                  <c:v>24296.5</c:v>
                </c:pt>
                <c:pt idx="48594">
                  <c:v>24297</c:v>
                </c:pt>
                <c:pt idx="48595">
                  <c:v>24297.5</c:v>
                </c:pt>
                <c:pt idx="48596">
                  <c:v>24298</c:v>
                </c:pt>
                <c:pt idx="48597">
                  <c:v>24298.5</c:v>
                </c:pt>
                <c:pt idx="48598">
                  <c:v>24299</c:v>
                </c:pt>
                <c:pt idx="48599">
                  <c:v>24299.5</c:v>
                </c:pt>
                <c:pt idx="48600">
                  <c:v>24300</c:v>
                </c:pt>
                <c:pt idx="48601">
                  <c:v>24300.5</c:v>
                </c:pt>
                <c:pt idx="48602">
                  <c:v>24301</c:v>
                </c:pt>
                <c:pt idx="48603">
                  <c:v>24301.5</c:v>
                </c:pt>
                <c:pt idx="48604">
                  <c:v>24302</c:v>
                </c:pt>
                <c:pt idx="48605">
                  <c:v>24302.5</c:v>
                </c:pt>
                <c:pt idx="48606">
                  <c:v>24303</c:v>
                </c:pt>
                <c:pt idx="48607">
                  <c:v>24303.5</c:v>
                </c:pt>
                <c:pt idx="48608">
                  <c:v>24304</c:v>
                </c:pt>
                <c:pt idx="48609">
                  <c:v>24304.5</c:v>
                </c:pt>
                <c:pt idx="48610">
                  <c:v>24305</c:v>
                </c:pt>
                <c:pt idx="48611">
                  <c:v>24305.5</c:v>
                </c:pt>
                <c:pt idx="48612">
                  <c:v>24306</c:v>
                </c:pt>
                <c:pt idx="48613">
                  <c:v>24306.5</c:v>
                </c:pt>
                <c:pt idx="48614">
                  <c:v>24307</c:v>
                </c:pt>
                <c:pt idx="48615">
                  <c:v>24307.5</c:v>
                </c:pt>
                <c:pt idx="48616">
                  <c:v>24308</c:v>
                </c:pt>
                <c:pt idx="48617">
                  <c:v>24308.5</c:v>
                </c:pt>
                <c:pt idx="48618">
                  <c:v>24309</c:v>
                </c:pt>
                <c:pt idx="48619">
                  <c:v>24309.5</c:v>
                </c:pt>
                <c:pt idx="48620">
                  <c:v>24310</c:v>
                </c:pt>
                <c:pt idx="48621">
                  <c:v>24310.5</c:v>
                </c:pt>
                <c:pt idx="48622">
                  <c:v>24311</c:v>
                </c:pt>
                <c:pt idx="48623">
                  <c:v>24311.5</c:v>
                </c:pt>
                <c:pt idx="48624">
                  <c:v>24312</c:v>
                </c:pt>
                <c:pt idx="48625">
                  <c:v>24312.5</c:v>
                </c:pt>
                <c:pt idx="48626">
                  <c:v>24313</c:v>
                </c:pt>
                <c:pt idx="48627">
                  <c:v>24313.5</c:v>
                </c:pt>
                <c:pt idx="48628">
                  <c:v>24314</c:v>
                </c:pt>
                <c:pt idx="48629">
                  <c:v>24314.5</c:v>
                </c:pt>
                <c:pt idx="48630">
                  <c:v>24315</c:v>
                </c:pt>
                <c:pt idx="48631">
                  <c:v>24315.5</c:v>
                </c:pt>
                <c:pt idx="48632">
                  <c:v>24316</c:v>
                </c:pt>
                <c:pt idx="48633">
                  <c:v>24316.5</c:v>
                </c:pt>
                <c:pt idx="48634">
                  <c:v>24317</c:v>
                </c:pt>
                <c:pt idx="48635">
                  <c:v>24317.5</c:v>
                </c:pt>
                <c:pt idx="48636">
                  <c:v>24318</c:v>
                </c:pt>
                <c:pt idx="48637">
                  <c:v>24318.5</c:v>
                </c:pt>
                <c:pt idx="48638">
                  <c:v>24319</c:v>
                </c:pt>
                <c:pt idx="48639">
                  <c:v>24319.5</c:v>
                </c:pt>
                <c:pt idx="48640">
                  <c:v>24320</c:v>
                </c:pt>
                <c:pt idx="48641">
                  <c:v>24320.5</c:v>
                </c:pt>
                <c:pt idx="48642">
                  <c:v>24321</c:v>
                </c:pt>
                <c:pt idx="48643">
                  <c:v>24321.5</c:v>
                </c:pt>
                <c:pt idx="48644">
                  <c:v>24322</c:v>
                </c:pt>
                <c:pt idx="48645">
                  <c:v>24322.5</c:v>
                </c:pt>
                <c:pt idx="48646">
                  <c:v>24323</c:v>
                </c:pt>
                <c:pt idx="48647">
                  <c:v>24323.5</c:v>
                </c:pt>
                <c:pt idx="48648">
                  <c:v>24324</c:v>
                </c:pt>
                <c:pt idx="48649">
                  <c:v>24324.5</c:v>
                </c:pt>
                <c:pt idx="48650">
                  <c:v>24325</c:v>
                </c:pt>
                <c:pt idx="48651">
                  <c:v>24325.5</c:v>
                </c:pt>
                <c:pt idx="48652">
                  <c:v>24326</c:v>
                </c:pt>
                <c:pt idx="48653">
                  <c:v>24326.5</c:v>
                </c:pt>
                <c:pt idx="48654">
                  <c:v>24327</c:v>
                </c:pt>
                <c:pt idx="48655">
                  <c:v>24327.5</c:v>
                </c:pt>
                <c:pt idx="48656">
                  <c:v>24328</c:v>
                </c:pt>
                <c:pt idx="48657">
                  <c:v>24328.5</c:v>
                </c:pt>
                <c:pt idx="48658">
                  <c:v>24329</c:v>
                </c:pt>
                <c:pt idx="48659">
                  <c:v>24329.5</c:v>
                </c:pt>
                <c:pt idx="48660">
                  <c:v>24330</c:v>
                </c:pt>
                <c:pt idx="48661">
                  <c:v>24330.5</c:v>
                </c:pt>
                <c:pt idx="48662">
                  <c:v>24331</c:v>
                </c:pt>
                <c:pt idx="48663">
                  <c:v>24331.5</c:v>
                </c:pt>
                <c:pt idx="48664">
                  <c:v>24332</c:v>
                </c:pt>
                <c:pt idx="48665">
                  <c:v>24332.5</c:v>
                </c:pt>
                <c:pt idx="48666">
                  <c:v>24333</c:v>
                </c:pt>
                <c:pt idx="48667">
                  <c:v>24333.5</c:v>
                </c:pt>
                <c:pt idx="48668">
                  <c:v>24334</c:v>
                </c:pt>
                <c:pt idx="48669">
                  <c:v>24334.5</c:v>
                </c:pt>
                <c:pt idx="48670">
                  <c:v>24335</c:v>
                </c:pt>
                <c:pt idx="48671">
                  <c:v>24335.5</c:v>
                </c:pt>
                <c:pt idx="48672">
                  <c:v>24336</c:v>
                </c:pt>
                <c:pt idx="48673">
                  <c:v>24336.5</c:v>
                </c:pt>
                <c:pt idx="48674">
                  <c:v>24337</c:v>
                </c:pt>
                <c:pt idx="48675">
                  <c:v>24337.5</c:v>
                </c:pt>
                <c:pt idx="48676">
                  <c:v>24338</c:v>
                </c:pt>
                <c:pt idx="48677">
                  <c:v>24338.5</c:v>
                </c:pt>
                <c:pt idx="48678">
                  <c:v>24339</c:v>
                </c:pt>
                <c:pt idx="48679">
                  <c:v>24339.5</c:v>
                </c:pt>
                <c:pt idx="48680">
                  <c:v>24340</c:v>
                </c:pt>
                <c:pt idx="48681">
                  <c:v>24340.5</c:v>
                </c:pt>
                <c:pt idx="48682">
                  <c:v>24341</c:v>
                </c:pt>
                <c:pt idx="48683">
                  <c:v>24341.5</c:v>
                </c:pt>
                <c:pt idx="48684">
                  <c:v>24342</c:v>
                </c:pt>
                <c:pt idx="48685">
                  <c:v>24342.5</c:v>
                </c:pt>
                <c:pt idx="48686">
                  <c:v>24343</c:v>
                </c:pt>
                <c:pt idx="48687">
                  <c:v>24343.5</c:v>
                </c:pt>
                <c:pt idx="48688">
                  <c:v>24344</c:v>
                </c:pt>
                <c:pt idx="48689">
                  <c:v>24344.5</c:v>
                </c:pt>
                <c:pt idx="48690">
                  <c:v>24345</c:v>
                </c:pt>
                <c:pt idx="48691">
                  <c:v>24345.5</c:v>
                </c:pt>
                <c:pt idx="48692">
                  <c:v>24346</c:v>
                </c:pt>
                <c:pt idx="48693">
                  <c:v>24346.5</c:v>
                </c:pt>
                <c:pt idx="48694">
                  <c:v>24347</c:v>
                </c:pt>
                <c:pt idx="48695">
                  <c:v>24347.5</c:v>
                </c:pt>
                <c:pt idx="48696">
                  <c:v>24348</c:v>
                </c:pt>
                <c:pt idx="48697">
                  <c:v>24348.5</c:v>
                </c:pt>
                <c:pt idx="48698">
                  <c:v>24349</c:v>
                </c:pt>
                <c:pt idx="48699">
                  <c:v>24349.5</c:v>
                </c:pt>
                <c:pt idx="48700">
                  <c:v>24350</c:v>
                </c:pt>
                <c:pt idx="48701">
                  <c:v>24350.5</c:v>
                </c:pt>
                <c:pt idx="48702">
                  <c:v>24351</c:v>
                </c:pt>
                <c:pt idx="48703">
                  <c:v>24351.5</c:v>
                </c:pt>
                <c:pt idx="48704">
                  <c:v>24352</c:v>
                </c:pt>
                <c:pt idx="48705">
                  <c:v>24352.5</c:v>
                </c:pt>
                <c:pt idx="48706">
                  <c:v>24353</c:v>
                </c:pt>
                <c:pt idx="48707">
                  <c:v>24353.5</c:v>
                </c:pt>
                <c:pt idx="48708">
                  <c:v>24354</c:v>
                </c:pt>
                <c:pt idx="48709">
                  <c:v>24354.5</c:v>
                </c:pt>
                <c:pt idx="48710">
                  <c:v>24355</c:v>
                </c:pt>
                <c:pt idx="48711">
                  <c:v>24355.5</c:v>
                </c:pt>
                <c:pt idx="48712">
                  <c:v>24356</c:v>
                </c:pt>
                <c:pt idx="48713">
                  <c:v>24356.5</c:v>
                </c:pt>
                <c:pt idx="48714">
                  <c:v>24357</c:v>
                </c:pt>
                <c:pt idx="48715">
                  <c:v>24357.5</c:v>
                </c:pt>
                <c:pt idx="48716">
                  <c:v>24358</c:v>
                </c:pt>
                <c:pt idx="48717">
                  <c:v>24358.5</c:v>
                </c:pt>
                <c:pt idx="48718">
                  <c:v>24359</c:v>
                </c:pt>
                <c:pt idx="48719">
                  <c:v>24359.5</c:v>
                </c:pt>
                <c:pt idx="48720">
                  <c:v>24360</c:v>
                </c:pt>
                <c:pt idx="48721">
                  <c:v>24360.5</c:v>
                </c:pt>
                <c:pt idx="48722">
                  <c:v>24361</c:v>
                </c:pt>
                <c:pt idx="48723">
                  <c:v>24361.5</c:v>
                </c:pt>
                <c:pt idx="48724">
                  <c:v>24362</c:v>
                </c:pt>
                <c:pt idx="48725">
                  <c:v>24362.5</c:v>
                </c:pt>
                <c:pt idx="48726">
                  <c:v>24363</c:v>
                </c:pt>
                <c:pt idx="48727">
                  <c:v>24363.5</c:v>
                </c:pt>
                <c:pt idx="48728">
                  <c:v>24364</c:v>
                </c:pt>
                <c:pt idx="48729">
                  <c:v>24364.5</c:v>
                </c:pt>
                <c:pt idx="48730">
                  <c:v>24365</c:v>
                </c:pt>
                <c:pt idx="48731">
                  <c:v>24365.5</c:v>
                </c:pt>
                <c:pt idx="48732">
                  <c:v>24366</c:v>
                </c:pt>
                <c:pt idx="48733">
                  <c:v>24366.5</c:v>
                </c:pt>
                <c:pt idx="48734">
                  <c:v>24367</c:v>
                </c:pt>
                <c:pt idx="48735">
                  <c:v>24367.5</c:v>
                </c:pt>
                <c:pt idx="48736">
                  <c:v>24368</c:v>
                </c:pt>
                <c:pt idx="48737">
                  <c:v>24368.5</c:v>
                </c:pt>
                <c:pt idx="48738">
                  <c:v>24369</c:v>
                </c:pt>
                <c:pt idx="48739">
                  <c:v>24369.5</c:v>
                </c:pt>
                <c:pt idx="48740">
                  <c:v>24370</c:v>
                </c:pt>
                <c:pt idx="48741">
                  <c:v>24370.5</c:v>
                </c:pt>
                <c:pt idx="48742">
                  <c:v>24371</c:v>
                </c:pt>
                <c:pt idx="48743">
                  <c:v>24371.5</c:v>
                </c:pt>
                <c:pt idx="48744">
                  <c:v>24372</c:v>
                </c:pt>
                <c:pt idx="48745">
                  <c:v>24372.5</c:v>
                </c:pt>
                <c:pt idx="48746">
                  <c:v>24373</c:v>
                </c:pt>
                <c:pt idx="48747">
                  <c:v>24373.5</c:v>
                </c:pt>
                <c:pt idx="48748">
                  <c:v>24374</c:v>
                </c:pt>
                <c:pt idx="48749">
                  <c:v>24374.5</c:v>
                </c:pt>
                <c:pt idx="48750">
                  <c:v>24375</c:v>
                </c:pt>
                <c:pt idx="48751">
                  <c:v>24375.5</c:v>
                </c:pt>
                <c:pt idx="48752">
                  <c:v>24376</c:v>
                </c:pt>
                <c:pt idx="48753">
                  <c:v>24376.5</c:v>
                </c:pt>
                <c:pt idx="48754">
                  <c:v>24377</c:v>
                </c:pt>
                <c:pt idx="48755">
                  <c:v>24377.5</c:v>
                </c:pt>
                <c:pt idx="48756">
                  <c:v>24378</c:v>
                </c:pt>
                <c:pt idx="48757">
                  <c:v>24378.5</c:v>
                </c:pt>
                <c:pt idx="48758">
                  <c:v>24379</c:v>
                </c:pt>
                <c:pt idx="48759">
                  <c:v>24379.5</c:v>
                </c:pt>
                <c:pt idx="48760">
                  <c:v>24380</c:v>
                </c:pt>
                <c:pt idx="48761">
                  <c:v>24380.5</c:v>
                </c:pt>
                <c:pt idx="48762">
                  <c:v>24381</c:v>
                </c:pt>
                <c:pt idx="48763">
                  <c:v>24381.5</c:v>
                </c:pt>
                <c:pt idx="48764">
                  <c:v>24382</c:v>
                </c:pt>
                <c:pt idx="48765">
                  <c:v>24382.5</c:v>
                </c:pt>
                <c:pt idx="48766">
                  <c:v>24383</c:v>
                </c:pt>
                <c:pt idx="48767">
                  <c:v>24383.5</c:v>
                </c:pt>
                <c:pt idx="48768">
                  <c:v>24384</c:v>
                </c:pt>
                <c:pt idx="48769">
                  <c:v>24384.5</c:v>
                </c:pt>
                <c:pt idx="48770">
                  <c:v>24385</c:v>
                </c:pt>
                <c:pt idx="48771">
                  <c:v>24385.5</c:v>
                </c:pt>
                <c:pt idx="48772">
                  <c:v>24386</c:v>
                </c:pt>
                <c:pt idx="48773">
                  <c:v>24386.5</c:v>
                </c:pt>
                <c:pt idx="48774">
                  <c:v>24387</c:v>
                </c:pt>
                <c:pt idx="48775">
                  <c:v>24387.5</c:v>
                </c:pt>
                <c:pt idx="48776">
                  <c:v>24388</c:v>
                </c:pt>
                <c:pt idx="48777">
                  <c:v>24388.5</c:v>
                </c:pt>
                <c:pt idx="48778">
                  <c:v>24389</c:v>
                </c:pt>
                <c:pt idx="48779">
                  <c:v>24389.5</c:v>
                </c:pt>
                <c:pt idx="48780">
                  <c:v>24390</c:v>
                </c:pt>
                <c:pt idx="48781">
                  <c:v>24390.5</c:v>
                </c:pt>
                <c:pt idx="48782">
                  <c:v>24391</c:v>
                </c:pt>
                <c:pt idx="48783">
                  <c:v>24391.5</c:v>
                </c:pt>
                <c:pt idx="48784">
                  <c:v>24392</c:v>
                </c:pt>
                <c:pt idx="48785">
                  <c:v>24392.5</c:v>
                </c:pt>
                <c:pt idx="48786">
                  <c:v>24393</c:v>
                </c:pt>
                <c:pt idx="48787">
                  <c:v>24393.5</c:v>
                </c:pt>
                <c:pt idx="48788">
                  <c:v>24394</c:v>
                </c:pt>
                <c:pt idx="48789">
                  <c:v>24394.5</c:v>
                </c:pt>
                <c:pt idx="48790">
                  <c:v>24395</c:v>
                </c:pt>
                <c:pt idx="48791">
                  <c:v>24395.5</c:v>
                </c:pt>
                <c:pt idx="48792">
                  <c:v>24396</c:v>
                </c:pt>
                <c:pt idx="48793">
                  <c:v>24396.5</c:v>
                </c:pt>
                <c:pt idx="48794">
                  <c:v>24397</c:v>
                </c:pt>
                <c:pt idx="48795">
                  <c:v>24397.5</c:v>
                </c:pt>
                <c:pt idx="48796">
                  <c:v>24398</c:v>
                </c:pt>
                <c:pt idx="48797">
                  <c:v>24398.5</c:v>
                </c:pt>
                <c:pt idx="48798">
                  <c:v>24399</c:v>
                </c:pt>
                <c:pt idx="48799">
                  <c:v>24399.5</c:v>
                </c:pt>
                <c:pt idx="48800">
                  <c:v>24400</c:v>
                </c:pt>
                <c:pt idx="48801">
                  <c:v>24400.5</c:v>
                </c:pt>
                <c:pt idx="48802">
                  <c:v>24401</c:v>
                </c:pt>
                <c:pt idx="48803">
                  <c:v>24401.5</c:v>
                </c:pt>
                <c:pt idx="48804">
                  <c:v>24402</c:v>
                </c:pt>
                <c:pt idx="48805">
                  <c:v>24402.5</c:v>
                </c:pt>
                <c:pt idx="48806">
                  <c:v>24403</c:v>
                </c:pt>
                <c:pt idx="48807">
                  <c:v>24403.5</c:v>
                </c:pt>
                <c:pt idx="48808">
                  <c:v>24404</c:v>
                </c:pt>
                <c:pt idx="48809">
                  <c:v>24404.5</c:v>
                </c:pt>
                <c:pt idx="48810">
                  <c:v>24405</c:v>
                </c:pt>
                <c:pt idx="48811">
                  <c:v>24405.5</c:v>
                </c:pt>
                <c:pt idx="48812">
                  <c:v>24406</c:v>
                </c:pt>
                <c:pt idx="48813">
                  <c:v>24406.5</c:v>
                </c:pt>
                <c:pt idx="48814">
                  <c:v>24407</c:v>
                </c:pt>
                <c:pt idx="48815">
                  <c:v>24407.5</c:v>
                </c:pt>
                <c:pt idx="48816">
                  <c:v>24408</c:v>
                </c:pt>
                <c:pt idx="48817">
                  <c:v>24408.5</c:v>
                </c:pt>
                <c:pt idx="48818">
                  <c:v>24409</c:v>
                </c:pt>
                <c:pt idx="48819">
                  <c:v>24409.5</c:v>
                </c:pt>
                <c:pt idx="48820">
                  <c:v>24410</c:v>
                </c:pt>
                <c:pt idx="48821">
                  <c:v>24410.5</c:v>
                </c:pt>
                <c:pt idx="48822">
                  <c:v>24411</c:v>
                </c:pt>
                <c:pt idx="48823">
                  <c:v>24411.5</c:v>
                </c:pt>
                <c:pt idx="48824">
                  <c:v>24412</c:v>
                </c:pt>
                <c:pt idx="48825">
                  <c:v>24412.5</c:v>
                </c:pt>
                <c:pt idx="48826">
                  <c:v>24413</c:v>
                </c:pt>
                <c:pt idx="48827">
                  <c:v>24413.5</c:v>
                </c:pt>
                <c:pt idx="48828">
                  <c:v>24414</c:v>
                </c:pt>
                <c:pt idx="48829">
                  <c:v>24414.5</c:v>
                </c:pt>
                <c:pt idx="48830">
                  <c:v>24415</c:v>
                </c:pt>
                <c:pt idx="48831">
                  <c:v>24415.5</c:v>
                </c:pt>
                <c:pt idx="48832">
                  <c:v>24416</c:v>
                </c:pt>
                <c:pt idx="48833">
                  <c:v>24416.5</c:v>
                </c:pt>
                <c:pt idx="48834">
                  <c:v>24417</c:v>
                </c:pt>
                <c:pt idx="48835">
                  <c:v>24417.5</c:v>
                </c:pt>
                <c:pt idx="48836">
                  <c:v>24418</c:v>
                </c:pt>
                <c:pt idx="48837">
                  <c:v>24418.5</c:v>
                </c:pt>
                <c:pt idx="48838">
                  <c:v>24419</c:v>
                </c:pt>
                <c:pt idx="48839">
                  <c:v>24419.5</c:v>
                </c:pt>
                <c:pt idx="48840">
                  <c:v>24420</c:v>
                </c:pt>
                <c:pt idx="48841">
                  <c:v>24420.5</c:v>
                </c:pt>
                <c:pt idx="48842">
                  <c:v>24421</c:v>
                </c:pt>
                <c:pt idx="48843">
                  <c:v>24421.5</c:v>
                </c:pt>
                <c:pt idx="48844">
                  <c:v>24422</c:v>
                </c:pt>
                <c:pt idx="48845">
                  <c:v>24422.5</c:v>
                </c:pt>
                <c:pt idx="48846">
                  <c:v>24423</c:v>
                </c:pt>
                <c:pt idx="48847">
                  <c:v>24423.5</c:v>
                </c:pt>
                <c:pt idx="48848">
                  <c:v>24424</c:v>
                </c:pt>
                <c:pt idx="48849">
                  <c:v>24424.5</c:v>
                </c:pt>
                <c:pt idx="48850">
                  <c:v>24425</c:v>
                </c:pt>
                <c:pt idx="48851">
                  <c:v>24425.5</c:v>
                </c:pt>
                <c:pt idx="48852">
                  <c:v>24426</c:v>
                </c:pt>
                <c:pt idx="48853">
                  <c:v>24426.5</c:v>
                </c:pt>
                <c:pt idx="48854">
                  <c:v>24427</c:v>
                </c:pt>
                <c:pt idx="48855">
                  <c:v>24427.5</c:v>
                </c:pt>
                <c:pt idx="48856">
                  <c:v>24428</c:v>
                </c:pt>
                <c:pt idx="48857">
                  <c:v>24428.5</c:v>
                </c:pt>
                <c:pt idx="48858">
                  <c:v>24429</c:v>
                </c:pt>
                <c:pt idx="48859">
                  <c:v>24429.5</c:v>
                </c:pt>
                <c:pt idx="48860">
                  <c:v>24430</c:v>
                </c:pt>
                <c:pt idx="48861">
                  <c:v>24430.5</c:v>
                </c:pt>
                <c:pt idx="48862">
                  <c:v>24431</c:v>
                </c:pt>
                <c:pt idx="48863">
                  <c:v>24431.5</c:v>
                </c:pt>
                <c:pt idx="48864">
                  <c:v>24432</c:v>
                </c:pt>
                <c:pt idx="48865">
                  <c:v>24432.5</c:v>
                </c:pt>
                <c:pt idx="48866">
                  <c:v>24433</c:v>
                </c:pt>
                <c:pt idx="48867">
                  <c:v>24433.5</c:v>
                </c:pt>
                <c:pt idx="48868">
                  <c:v>24434</c:v>
                </c:pt>
                <c:pt idx="48869">
                  <c:v>24434.5</c:v>
                </c:pt>
                <c:pt idx="48870">
                  <c:v>24435</c:v>
                </c:pt>
                <c:pt idx="48871">
                  <c:v>24435.5</c:v>
                </c:pt>
                <c:pt idx="48872">
                  <c:v>24436</c:v>
                </c:pt>
                <c:pt idx="48873">
                  <c:v>24436.5</c:v>
                </c:pt>
                <c:pt idx="48874">
                  <c:v>24437</c:v>
                </c:pt>
                <c:pt idx="48875">
                  <c:v>24437.5</c:v>
                </c:pt>
                <c:pt idx="48876">
                  <c:v>24438</c:v>
                </c:pt>
                <c:pt idx="48877">
                  <c:v>24438.5</c:v>
                </c:pt>
                <c:pt idx="48878">
                  <c:v>24439</c:v>
                </c:pt>
                <c:pt idx="48879">
                  <c:v>24439.5</c:v>
                </c:pt>
                <c:pt idx="48880">
                  <c:v>24440</c:v>
                </c:pt>
                <c:pt idx="48881">
                  <c:v>24440.5</c:v>
                </c:pt>
                <c:pt idx="48882">
                  <c:v>24441</c:v>
                </c:pt>
                <c:pt idx="48883">
                  <c:v>24441.5</c:v>
                </c:pt>
                <c:pt idx="48884">
                  <c:v>24442</c:v>
                </c:pt>
                <c:pt idx="48885">
                  <c:v>24442.5</c:v>
                </c:pt>
                <c:pt idx="48886">
                  <c:v>24443</c:v>
                </c:pt>
                <c:pt idx="48887">
                  <c:v>24443.5</c:v>
                </c:pt>
                <c:pt idx="48888">
                  <c:v>24444</c:v>
                </c:pt>
                <c:pt idx="48889">
                  <c:v>24444.5</c:v>
                </c:pt>
                <c:pt idx="48890">
                  <c:v>24445</c:v>
                </c:pt>
                <c:pt idx="48891">
                  <c:v>24445.5</c:v>
                </c:pt>
                <c:pt idx="48892">
                  <c:v>24446</c:v>
                </c:pt>
                <c:pt idx="48893">
                  <c:v>24446.5</c:v>
                </c:pt>
                <c:pt idx="48894">
                  <c:v>24447</c:v>
                </c:pt>
                <c:pt idx="48895">
                  <c:v>24447.5</c:v>
                </c:pt>
                <c:pt idx="48896">
                  <c:v>24448</c:v>
                </c:pt>
                <c:pt idx="48897">
                  <c:v>24448.5</c:v>
                </c:pt>
                <c:pt idx="48898">
                  <c:v>24449</c:v>
                </c:pt>
                <c:pt idx="48899">
                  <c:v>24449.5</c:v>
                </c:pt>
                <c:pt idx="48900">
                  <c:v>24450</c:v>
                </c:pt>
                <c:pt idx="48901">
                  <c:v>24450.5</c:v>
                </c:pt>
                <c:pt idx="48902">
                  <c:v>24451</c:v>
                </c:pt>
                <c:pt idx="48903">
                  <c:v>24451.5</c:v>
                </c:pt>
                <c:pt idx="48904">
                  <c:v>24452</c:v>
                </c:pt>
                <c:pt idx="48905">
                  <c:v>24452.5</c:v>
                </c:pt>
                <c:pt idx="48906">
                  <c:v>24453</c:v>
                </c:pt>
                <c:pt idx="48907">
                  <c:v>24453.5</c:v>
                </c:pt>
                <c:pt idx="48908">
                  <c:v>24454</c:v>
                </c:pt>
                <c:pt idx="48909">
                  <c:v>24454.5</c:v>
                </c:pt>
                <c:pt idx="48910">
                  <c:v>24455</c:v>
                </c:pt>
                <c:pt idx="48911">
                  <c:v>24455.5</c:v>
                </c:pt>
                <c:pt idx="48912">
                  <c:v>24456</c:v>
                </c:pt>
                <c:pt idx="48913">
                  <c:v>24456.5</c:v>
                </c:pt>
                <c:pt idx="48914">
                  <c:v>24457</c:v>
                </c:pt>
                <c:pt idx="48915">
                  <c:v>24457.5</c:v>
                </c:pt>
                <c:pt idx="48916">
                  <c:v>24458</c:v>
                </c:pt>
                <c:pt idx="48917">
                  <c:v>24458.5</c:v>
                </c:pt>
                <c:pt idx="48918">
                  <c:v>24459</c:v>
                </c:pt>
                <c:pt idx="48919">
                  <c:v>24459.5</c:v>
                </c:pt>
                <c:pt idx="48920">
                  <c:v>24460</c:v>
                </c:pt>
                <c:pt idx="48921">
                  <c:v>24460.5</c:v>
                </c:pt>
                <c:pt idx="48922">
                  <c:v>24461</c:v>
                </c:pt>
                <c:pt idx="48923">
                  <c:v>24461.5</c:v>
                </c:pt>
                <c:pt idx="48924">
                  <c:v>24462</c:v>
                </c:pt>
                <c:pt idx="48925">
                  <c:v>24462.5</c:v>
                </c:pt>
                <c:pt idx="48926">
                  <c:v>24463</c:v>
                </c:pt>
                <c:pt idx="48927">
                  <c:v>24463.5</c:v>
                </c:pt>
                <c:pt idx="48928">
                  <c:v>24464</c:v>
                </c:pt>
                <c:pt idx="48929">
                  <c:v>24464.5</c:v>
                </c:pt>
                <c:pt idx="48930">
                  <c:v>24465</c:v>
                </c:pt>
                <c:pt idx="48931">
                  <c:v>24465.5</c:v>
                </c:pt>
                <c:pt idx="48932">
                  <c:v>24466</c:v>
                </c:pt>
                <c:pt idx="48933">
                  <c:v>24466.5</c:v>
                </c:pt>
                <c:pt idx="48934">
                  <c:v>24467</c:v>
                </c:pt>
                <c:pt idx="48935">
                  <c:v>24467.5</c:v>
                </c:pt>
                <c:pt idx="48936">
                  <c:v>24468</c:v>
                </c:pt>
                <c:pt idx="48937">
                  <c:v>24468.5</c:v>
                </c:pt>
                <c:pt idx="48938">
                  <c:v>24469</c:v>
                </c:pt>
                <c:pt idx="48939">
                  <c:v>24469.5</c:v>
                </c:pt>
                <c:pt idx="48940">
                  <c:v>24470</c:v>
                </c:pt>
                <c:pt idx="48941">
                  <c:v>24470.5</c:v>
                </c:pt>
                <c:pt idx="48942">
                  <c:v>24471</c:v>
                </c:pt>
                <c:pt idx="48943">
                  <c:v>24471.5</c:v>
                </c:pt>
                <c:pt idx="48944">
                  <c:v>24472</c:v>
                </c:pt>
                <c:pt idx="48945">
                  <c:v>24472.5</c:v>
                </c:pt>
                <c:pt idx="48946">
                  <c:v>24473</c:v>
                </c:pt>
                <c:pt idx="48947">
                  <c:v>24473.5</c:v>
                </c:pt>
                <c:pt idx="48948">
                  <c:v>24474</c:v>
                </c:pt>
                <c:pt idx="48949">
                  <c:v>24474.5</c:v>
                </c:pt>
                <c:pt idx="48950">
                  <c:v>24475</c:v>
                </c:pt>
                <c:pt idx="48951">
                  <c:v>24475.5</c:v>
                </c:pt>
                <c:pt idx="48952">
                  <c:v>24476</c:v>
                </c:pt>
                <c:pt idx="48953">
                  <c:v>24476.5</c:v>
                </c:pt>
                <c:pt idx="48954">
                  <c:v>24477</c:v>
                </c:pt>
                <c:pt idx="48955">
                  <c:v>24477.5</c:v>
                </c:pt>
                <c:pt idx="48956">
                  <c:v>24478</c:v>
                </c:pt>
                <c:pt idx="48957">
                  <c:v>24478.5</c:v>
                </c:pt>
                <c:pt idx="48958">
                  <c:v>24479</c:v>
                </c:pt>
                <c:pt idx="48959">
                  <c:v>24479.5</c:v>
                </c:pt>
                <c:pt idx="48960">
                  <c:v>24480</c:v>
                </c:pt>
                <c:pt idx="48961">
                  <c:v>24480.5</c:v>
                </c:pt>
                <c:pt idx="48962">
                  <c:v>24481</c:v>
                </c:pt>
                <c:pt idx="48963">
                  <c:v>24481.5</c:v>
                </c:pt>
                <c:pt idx="48964">
                  <c:v>24482</c:v>
                </c:pt>
                <c:pt idx="48965">
                  <c:v>24482.5</c:v>
                </c:pt>
                <c:pt idx="48966">
                  <c:v>24483</c:v>
                </c:pt>
                <c:pt idx="48967">
                  <c:v>24483.5</c:v>
                </c:pt>
                <c:pt idx="48968">
                  <c:v>24484</c:v>
                </c:pt>
                <c:pt idx="48969">
                  <c:v>24484.5</c:v>
                </c:pt>
                <c:pt idx="48970">
                  <c:v>24485</c:v>
                </c:pt>
                <c:pt idx="48971">
                  <c:v>24485.5</c:v>
                </c:pt>
                <c:pt idx="48972">
                  <c:v>24486</c:v>
                </c:pt>
                <c:pt idx="48973">
                  <c:v>24486.5</c:v>
                </c:pt>
                <c:pt idx="48974">
                  <c:v>24487</c:v>
                </c:pt>
                <c:pt idx="48975">
                  <c:v>24487.5</c:v>
                </c:pt>
                <c:pt idx="48976">
                  <c:v>24488</c:v>
                </c:pt>
                <c:pt idx="48977">
                  <c:v>24488.5</c:v>
                </c:pt>
                <c:pt idx="48978">
                  <c:v>24489</c:v>
                </c:pt>
                <c:pt idx="48979">
                  <c:v>24489.5</c:v>
                </c:pt>
                <c:pt idx="48980">
                  <c:v>24490</c:v>
                </c:pt>
                <c:pt idx="48981">
                  <c:v>24490.5</c:v>
                </c:pt>
                <c:pt idx="48982">
                  <c:v>24491</c:v>
                </c:pt>
                <c:pt idx="48983">
                  <c:v>24491.5</c:v>
                </c:pt>
                <c:pt idx="48984">
                  <c:v>24492</c:v>
                </c:pt>
                <c:pt idx="48985">
                  <c:v>24492.5</c:v>
                </c:pt>
                <c:pt idx="48986">
                  <c:v>24493</c:v>
                </c:pt>
                <c:pt idx="48987">
                  <c:v>24493.5</c:v>
                </c:pt>
                <c:pt idx="48988">
                  <c:v>24494</c:v>
                </c:pt>
                <c:pt idx="48989">
                  <c:v>24494.5</c:v>
                </c:pt>
                <c:pt idx="48990">
                  <c:v>24495</c:v>
                </c:pt>
                <c:pt idx="48991">
                  <c:v>24495.5</c:v>
                </c:pt>
                <c:pt idx="48992">
                  <c:v>24496</c:v>
                </c:pt>
                <c:pt idx="48993">
                  <c:v>24496.5</c:v>
                </c:pt>
                <c:pt idx="48994">
                  <c:v>24497</c:v>
                </c:pt>
                <c:pt idx="48995">
                  <c:v>24497.5</c:v>
                </c:pt>
                <c:pt idx="48996">
                  <c:v>24498</c:v>
                </c:pt>
                <c:pt idx="48997">
                  <c:v>24498.5</c:v>
                </c:pt>
                <c:pt idx="48998">
                  <c:v>24499</c:v>
                </c:pt>
                <c:pt idx="48999">
                  <c:v>24499.5</c:v>
                </c:pt>
                <c:pt idx="49000">
                  <c:v>24500</c:v>
                </c:pt>
                <c:pt idx="49001">
                  <c:v>24500.5</c:v>
                </c:pt>
                <c:pt idx="49002">
                  <c:v>24501</c:v>
                </c:pt>
                <c:pt idx="49003">
                  <c:v>24501.5</c:v>
                </c:pt>
                <c:pt idx="49004">
                  <c:v>24502</c:v>
                </c:pt>
                <c:pt idx="49005">
                  <c:v>24502.5</c:v>
                </c:pt>
                <c:pt idx="49006">
                  <c:v>24503</c:v>
                </c:pt>
                <c:pt idx="49007">
                  <c:v>24503.5</c:v>
                </c:pt>
                <c:pt idx="49008">
                  <c:v>24504</c:v>
                </c:pt>
                <c:pt idx="49009">
                  <c:v>24504.5</c:v>
                </c:pt>
                <c:pt idx="49010">
                  <c:v>24505</c:v>
                </c:pt>
                <c:pt idx="49011">
                  <c:v>24505.5</c:v>
                </c:pt>
                <c:pt idx="49012">
                  <c:v>24506</c:v>
                </c:pt>
                <c:pt idx="49013">
                  <c:v>24506.5</c:v>
                </c:pt>
                <c:pt idx="49014">
                  <c:v>24507</c:v>
                </c:pt>
                <c:pt idx="49015">
                  <c:v>24507.5</c:v>
                </c:pt>
                <c:pt idx="49016">
                  <c:v>24508</c:v>
                </c:pt>
                <c:pt idx="49017">
                  <c:v>24508.5</c:v>
                </c:pt>
                <c:pt idx="49018">
                  <c:v>24509</c:v>
                </c:pt>
                <c:pt idx="49019">
                  <c:v>24509.5</c:v>
                </c:pt>
                <c:pt idx="49020">
                  <c:v>24510</c:v>
                </c:pt>
                <c:pt idx="49021">
                  <c:v>24510.5</c:v>
                </c:pt>
                <c:pt idx="49022">
                  <c:v>24511</c:v>
                </c:pt>
                <c:pt idx="49023">
                  <c:v>24511.5</c:v>
                </c:pt>
                <c:pt idx="49024">
                  <c:v>24512</c:v>
                </c:pt>
                <c:pt idx="49025">
                  <c:v>24512.5</c:v>
                </c:pt>
                <c:pt idx="49026">
                  <c:v>24513</c:v>
                </c:pt>
                <c:pt idx="49027">
                  <c:v>24513.5</c:v>
                </c:pt>
                <c:pt idx="49028">
                  <c:v>24514</c:v>
                </c:pt>
                <c:pt idx="49029">
                  <c:v>24514.5</c:v>
                </c:pt>
                <c:pt idx="49030">
                  <c:v>24515</c:v>
                </c:pt>
                <c:pt idx="49031">
                  <c:v>24515.5</c:v>
                </c:pt>
                <c:pt idx="49032">
                  <c:v>24516</c:v>
                </c:pt>
                <c:pt idx="49033">
                  <c:v>24516.5</c:v>
                </c:pt>
                <c:pt idx="49034">
                  <c:v>24517</c:v>
                </c:pt>
                <c:pt idx="49035">
                  <c:v>24517.5</c:v>
                </c:pt>
                <c:pt idx="49036">
                  <c:v>24518</c:v>
                </c:pt>
                <c:pt idx="49037">
                  <c:v>24518.5</c:v>
                </c:pt>
                <c:pt idx="49038">
                  <c:v>24519</c:v>
                </c:pt>
                <c:pt idx="49039">
                  <c:v>24519.5</c:v>
                </c:pt>
                <c:pt idx="49040">
                  <c:v>24520</c:v>
                </c:pt>
                <c:pt idx="49041">
                  <c:v>24520.5</c:v>
                </c:pt>
                <c:pt idx="49042">
                  <c:v>24521</c:v>
                </c:pt>
                <c:pt idx="49043">
                  <c:v>24521.5</c:v>
                </c:pt>
                <c:pt idx="49044">
                  <c:v>24522</c:v>
                </c:pt>
                <c:pt idx="49045">
                  <c:v>24522.5</c:v>
                </c:pt>
                <c:pt idx="49046">
                  <c:v>24523</c:v>
                </c:pt>
                <c:pt idx="49047">
                  <c:v>24523.5</c:v>
                </c:pt>
                <c:pt idx="49048">
                  <c:v>24524</c:v>
                </c:pt>
                <c:pt idx="49049">
                  <c:v>24524.5</c:v>
                </c:pt>
                <c:pt idx="49050">
                  <c:v>24525</c:v>
                </c:pt>
                <c:pt idx="49051">
                  <c:v>24525.5</c:v>
                </c:pt>
                <c:pt idx="49052">
                  <c:v>24526</c:v>
                </c:pt>
                <c:pt idx="49053">
                  <c:v>24526.5</c:v>
                </c:pt>
                <c:pt idx="49054">
                  <c:v>24527</c:v>
                </c:pt>
                <c:pt idx="49055">
                  <c:v>24527.5</c:v>
                </c:pt>
                <c:pt idx="49056">
                  <c:v>24528</c:v>
                </c:pt>
                <c:pt idx="49057">
                  <c:v>24528.5</c:v>
                </c:pt>
                <c:pt idx="49058">
                  <c:v>24529</c:v>
                </c:pt>
                <c:pt idx="49059">
                  <c:v>24529.5</c:v>
                </c:pt>
                <c:pt idx="49060">
                  <c:v>24530</c:v>
                </c:pt>
                <c:pt idx="49061">
                  <c:v>24530.5</c:v>
                </c:pt>
                <c:pt idx="49062">
                  <c:v>24531</c:v>
                </c:pt>
                <c:pt idx="49063">
                  <c:v>24531.5</c:v>
                </c:pt>
                <c:pt idx="49064">
                  <c:v>24532</c:v>
                </c:pt>
                <c:pt idx="49065">
                  <c:v>24532.5</c:v>
                </c:pt>
                <c:pt idx="49066">
                  <c:v>24533</c:v>
                </c:pt>
                <c:pt idx="49067">
                  <c:v>24533.5</c:v>
                </c:pt>
                <c:pt idx="49068">
                  <c:v>24534</c:v>
                </c:pt>
                <c:pt idx="49069">
                  <c:v>24534.5</c:v>
                </c:pt>
                <c:pt idx="49070">
                  <c:v>24535</c:v>
                </c:pt>
                <c:pt idx="49071">
                  <c:v>24535.5</c:v>
                </c:pt>
                <c:pt idx="49072">
                  <c:v>24536</c:v>
                </c:pt>
                <c:pt idx="49073">
                  <c:v>24536.5</c:v>
                </c:pt>
                <c:pt idx="49074">
                  <c:v>24537</c:v>
                </c:pt>
                <c:pt idx="49075">
                  <c:v>24537.5</c:v>
                </c:pt>
                <c:pt idx="49076">
                  <c:v>24538</c:v>
                </c:pt>
                <c:pt idx="49077">
                  <c:v>24538.5</c:v>
                </c:pt>
                <c:pt idx="49078">
                  <c:v>24539</c:v>
                </c:pt>
                <c:pt idx="49079">
                  <c:v>24539.5</c:v>
                </c:pt>
                <c:pt idx="49080">
                  <c:v>24540</c:v>
                </c:pt>
                <c:pt idx="49081">
                  <c:v>24540.5</c:v>
                </c:pt>
                <c:pt idx="49082">
                  <c:v>24541</c:v>
                </c:pt>
                <c:pt idx="49083">
                  <c:v>24541.5</c:v>
                </c:pt>
                <c:pt idx="49084">
                  <c:v>24542</c:v>
                </c:pt>
                <c:pt idx="49085">
                  <c:v>24542.5</c:v>
                </c:pt>
                <c:pt idx="49086">
                  <c:v>24543</c:v>
                </c:pt>
                <c:pt idx="49087">
                  <c:v>24543.5</c:v>
                </c:pt>
                <c:pt idx="49088">
                  <c:v>24544</c:v>
                </c:pt>
                <c:pt idx="49089">
                  <c:v>24544.5</c:v>
                </c:pt>
                <c:pt idx="49090">
                  <c:v>24545</c:v>
                </c:pt>
                <c:pt idx="49091">
                  <c:v>24545.5</c:v>
                </c:pt>
                <c:pt idx="49092">
                  <c:v>24546</c:v>
                </c:pt>
                <c:pt idx="49093">
                  <c:v>24546.5</c:v>
                </c:pt>
                <c:pt idx="49094">
                  <c:v>24547</c:v>
                </c:pt>
                <c:pt idx="49095">
                  <c:v>24547.5</c:v>
                </c:pt>
                <c:pt idx="49096">
                  <c:v>24548</c:v>
                </c:pt>
                <c:pt idx="49097">
                  <c:v>24548.5</c:v>
                </c:pt>
                <c:pt idx="49098">
                  <c:v>24549</c:v>
                </c:pt>
                <c:pt idx="49099">
                  <c:v>24549.5</c:v>
                </c:pt>
                <c:pt idx="49100">
                  <c:v>24550</c:v>
                </c:pt>
                <c:pt idx="49101">
                  <c:v>24550.5</c:v>
                </c:pt>
                <c:pt idx="49102">
                  <c:v>24551</c:v>
                </c:pt>
                <c:pt idx="49103">
                  <c:v>24551.5</c:v>
                </c:pt>
                <c:pt idx="49104">
                  <c:v>24552</c:v>
                </c:pt>
                <c:pt idx="49105">
                  <c:v>24552.5</c:v>
                </c:pt>
                <c:pt idx="49106">
                  <c:v>24553</c:v>
                </c:pt>
                <c:pt idx="49107">
                  <c:v>24553.5</c:v>
                </c:pt>
                <c:pt idx="49108">
                  <c:v>24554</c:v>
                </c:pt>
                <c:pt idx="49109">
                  <c:v>24554.5</c:v>
                </c:pt>
                <c:pt idx="49110">
                  <c:v>24555</c:v>
                </c:pt>
                <c:pt idx="49111">
                  <c:v>24555.5</c:v>
                </c:pt>
                <c:pt idx="49112">
                  <c:v>24556</c:v>
                </c:pt>
                <c:pt idx="49113">
                  <c:v>24556.5</c:v>
                </c:pt>
                <c:pt idx="49114">
                  <c:v>24557</c:v>
                </c:pt>
                <c:pt idx="49115">
                  <c:v>24557.5</c:v>
                </c:pt>
                <c:pt idx="49116">
                  <c:v>24558</c:v>
                </c:pt>
                <c:pt idx="49117">
                  <c:v>24558.5</c:v>
                </c:pt>
                <c:pt idx="49118">
                  <c:v>24559</c:v>
                </c:pt>
                <c:pt idx="49119">
                  <c:v>24559.5</c:v>
                </c:pt>
                <c:pt idx="49120">
                  <c:v>24560</c:v>
                </c:pt>
                <c:pt idx="49121">
                  <c:v>24560.5</c:v>
                </c:pt>
                <c:pt idx="49122">
                  <c:v>24561</c:v>
                </c:pt>
                <c:pt idx="49123">
                  <c:v>24561.5</c:v>
                </c:pt>
                <c:pt idx="49124">
                  <c:v>24562</c:v>
                </c:pt>
                <c:pt idx="49125">
                  <c:v>24562.5</c:v>
                </c:pt>
                <c:pt idx="49126">
                  <c:v>24563</c:v>
                </c:pt>
                <c:pt idx="49127">
                  <c:v>24563.5</c:v>
                </c:pt>
                <c:pt idx="49128">
                  <c:v>24564</c:v>
                </c:pt>
                <c:pt idx="49129">
                  <c:v>24564.5</c:v>
                </c:pt>
                <c:pt idx="49130">
                  <c:v>24565</c:v>
                </c:pt>
                <c:pt idx="49131">
                  <c:v>24565.5</c:v>
                </c:pt>
                <c:pt idx="49132">
                  <c:v>24566</c:v>
                </c:pt>
                <c:pt idx="49133">
                  <c:v>24566.5</c:v>
                </c:pt>
                <c:pt idx="49134">
                  <c:v>24567</c:v>
                </c:pt>
                <c:pt idx="49135">
                  <c:v>24567.5</c:v>
                </c:pt>
                <c:pt idx="49136">
                  <c:v>24568</c:v>
                </c:pt>
                <c:pt idx="49137">
                  <c:v>24568.5</c:v>
                </c:pt>
                <c:pt idx="49138">
                  <c:v>24569</c:v>
                </c:pt>
                <c:pt idx="49139">
                  <c:v>24569.5</c:v>
                </c:pt>
                <c:pt idx="49140">
                  <c:v>24570</c:v>
                </c:pt>
                <c:pt idx="49141">
                  <c:v>24570.5</c:v>
                </c:pt>
                <c:pt idx="49142">
                  <c:v>24571</c:v>
                </c:pt>
                <c:pt idx="49143">
                  <c:v>24571.5</c:v>
                </c:pt>
                <c:pt idx="49144">
                  <c:v>24572</c:v>
                </c:pt>
                <c:pt idx="49145">
                  <c:v>24572.5</c:v>
                </c:pt>
                <c:pt idx="49146">
                  <c:v>24573</c:v>
                </c:pt>
                <c:pt idx="49147">
                  <c:v>24573.5</c:v>
                </c:pt>
                <c:pt idx="49148">
                  <c:v>24574</c:v>
                </c:pt>
                <c:pt idx="49149">
                  <c:v>24574.5</c:v>
                </c:pt>
                <c:pt idx="49150">
                  <c:v>24575</c:v>
                </c:pt>
                <c:pt idx="49151">
                  <c:v>24575.5</c:v>
                </c:pt>
                <c:pt idx="49152">
                  <c:v>24576</c:v>
                </c:pt>
                <c:pt idx="49153">
                  <c:v>24576.5</c:v>
                </c:pt>
                <c:pt idx="49154">
                  <c:v>24577</c:v>
                </c:pt>
                <c:pt idx="49155">
                  <c:v>24577.5</c:v>
                </c:pt>
                <c:pt idx="49156">
                  <c:v>24578</c:v>
                </c:pt>
                <c:pt idx="49157">
                  <c:v>24578.5</c:v>
                </c:pt>
                <c:pt idx="49158">
                  <c:v>24579</c:v>
                </c:pt>
                <c:pt idx="49159">
                  <c:v>24579.5</c:v>
                </c:pt>
                <c:pt idx="49160">
                  <c:v>24580</c:v>
                </c:pt>
                <c:pt idx="49161">
                  <c:v>24580.5</c:v>
                </c:pt>
                <c:pt idx="49162">
                  <c:v>24581</c:v>
                </c:pt>
                <c:pt idx="49163">
                  <c:v>24581.5</c:v>
                </c:pt>
                <c:pt idx="49164">
                  <c:v>24582</c:v>
                </c:pt>
                <c:pt idx="49165">
                  <c:v>24582.5</c:v>
                </c:pt>
                <c:pt idx="49166">
                  <c:v>24583</c:v>
                </c:pt>
                <c:pt idx="49167">
                  <c:v>24583.5</c:v>
                </c:pt>
                <c:pt idx="49168">
                  <c:v>24584</c:v>
                </c:pt>
                <c:pt idx="49169">
                  <c:v>24584.5</c:v>
                </c:pt>
                <c:pt idx="49170">
                  <c:v>24585</c:v>
                </c:pt>
                <c:pt idx="49171">
                  <c:v>24585.5</c:v>
                </c:pt>
                <c:pt idx="49172">
                  <c:v>24586</c:v>
                </c:pt>
                <c:pt idx="49173">
                  <c:v>24586.5</c:v>
                </c:pt>
                <c:pt idx="49174">
                  <c:v>24587</c:v>
                </c:pt>
                <c:pt idx="49175">
                  <c:v>24587.5</c:v>
                </c:pt>
                <c:pt idx="49176">
                  <c:v>24588</c:v>
                </c:pt>
                <c:pt idx="49177">
                  <c:v>24588.5</c:v>
                </c:pt>
                <c:pt idx="49178">
                  <c:v>24589</c:v>
                </c:pt>
                <c:pt idx="49179">
                  <c:v>24589.5</c:v>
                </c:pt>
                <c:pt idx="49180">
                  <c:v>24590</c:v>
                </c:pt>
                <c:pt idx="49181">
                  <c:v>24590.5</c:v>
                </c:pt>
                <c:pt idx="49182">
                  <c:v>24591</c:v>
                </c:pt>
                <c:pt idx="49183">
                  <c:v>24591.5</c:v>
                </c:pt>
                <c:pt idx="49184">
                  <c:v>24592</c:v>
                </c:pt>
                <c:pt idx="49185">
                  <c:v>24592.5</c:v>
                </c:pt>
                <c:pt idx="49186">
                  <c:v>24593</c:v>
                </c:pt>
                <c:pt idx="49187">
                  <c:v>24593.5</c:v>
                </c:pt>
                <c:pt idx="49188">
                  <c:v>24594</c:v>
                </c:pt>
                <c:pt idx="49189">
                  <c:v>24594.5</c:v>
                </c:pt>
                <c:pt idx="49190">
                  <c:v>24595</c:v>
                </c:pt>
                <c:pt idx="49191">
                  <c:v>24595.5</c:v>
                </c:pt>
                <c:pt idx="49192">
                  <c:v>24596</c:v>
                </c:pt>
                <c:pt idx="49193">
                  <c:v>24596.5</c:v>
                </c:pt>
                <c:pt idx="49194">
                  <c:v>24597</c:v>
                </c:pt>
                <c:pt idx="49195">
                  <c:v>24597.5</c:v>
                </c:pt>
                <c:pt idx="49196">
                  <c:v>24598</c:v>
                </c:pt>
                <c:pt idx="49197">
                  <c:v>24598.5</c:v>
                </c:pt>
                <c:pt idx="49198">
                  <c:v>24599</c:v>
                </c:pt>
                <c:pt idx="49199">
                  <c:v>24599.5</c:v>
                </c:pt>
                <c:pt idx="49200">
                  <c:v>24600</c:v>
                </c:pt>
                <c:pt idx="49201">
                  <c:v>24600.5</c:v>
                </c:pt>
                <c:pt idx="49202">
                  <c:v>24601</c:v>
                </c:pt>
                <c:pt idx="49203">
                  <c:v>24601.5</c:v>
                </c:pt>
                <c:pt idx="49204">
                  <c:v>24602</c:v>
                </c:pt>
                <c:pt idx="49205">
                  <c:v>24602.5</c:v>
                </c:pt>
                <c:pt idx="49206">
                  <c:v>24603</c:v>
                </c:pt>
                <c:pt idx="49207">
                  <c:v>24603.5</c:v>
                </c:pt>
                <c:pt idx="49208">
                  <c:v>24604</c:v>
                </c:pt>
                <c:pt idx="49209">
                  <c:v>24604.5</c:v>
                </c:pt>
                <c:pt idx="49210">
                  <c:v>24605</c:v>
                </c:pt>
                <c:pt idx="49211">
                  <c:v>24605.5</c:v>
                </c:pt>
                <c:pt idx="49212">
                  <c:v>24606</c:v>
                </c:pt>
                <c:pt idx="49213">
                  <c:v>24606.5</c:v>
                </c:pt>
                <c:pt idx="49214">
                  <c:v>24607</c:v>
                </c:pt>
                <c:pt idx="49215">
                  <c:v>24607.5</c:v>
                </c:pt>
                <c:pt idx="49216">
                  <c:v>24608</c:v>
                </c:pt>
                <c:pt idx="49217">
                  <c:v>24608.5</c:v>
                </c:pt>
                <c:pt idx="49218">
                  <c:v>24609</c:v>
                </c:pt>
                <c:pt idx="49219">
                  <c:v>24609.5</c:v>
                </c:pt>
                <c:pt idx="49220">
                  <c:v>24610</c:v>
                </c:pt>
                <c:pt idx="49221">
                  <c:v>24610.5</c:v>
                </c:pt>
                <c:pt idx="49222">
                  <c:v>24611</c:v>
                </c:pt>
                <c:pt idx="49223">
                  <c:v>24611.5</c:v>
                </c:pt>
                <c:pt idx="49224">
                  <c:v>24612</c:v>
                </c:pt>
                <c:pt idx="49225">
                  <c:v>24612.5</c:v>
                </c:pt>
                <c:pt idx="49226">
                  <c:v>24613</c:v>
                </c:pt>
                <c:pt idx="49227">
                  <c:v>24613.5</c:v>
                </c:pt>
                <c:pt idx="49228">
                  <c:v>24614</c:v>
                </c:pt>
                <c:pt idx="49229">
                  <c:v>24614.5</c:v>
                </c:pt>
                <c:pt idx="49230">
                  <c:v>24615</c:v>
                </c:pt>
                <c:pt idx="49231">
                  <c:v>24615.5</c:v>
                </c:pt>
                <c:pt idx="49232">
                  <c:v>24616</c:v>
                </c:pt>
                <c:pt idx="49233">
                  <c:v>24616.5</c:v>
                </c:pt>
                <c:pt idx="49234">
                  <c:v>24617</c:v>
                </c:pt>
                <c:pt idx="49235">
                  <c:v>24617.5</c:v>
                </c:pt>
                <c:pt idx="49236">
                  <c:v>24618</c:v>
                </c:pt>
                <c:pt idx="49237">
                  <c:v>24618.5</c:v>
                </c:pt>
                <c:pt idx="49238">
                  <c:v>24619</c:v>
                </c:pt>
                <c:pt idx="49239">
                  <c:v>24619.5</c:v>
                </c:pt>
                <c:pt idx="49240">
                  <c:v>24620</c:v>
                </c:pt>
                <c:pt idx="49241">
                  <c:v>24620.5</c:v>
                </c:pt>
                <c:pt idx="49242">
                  <c:v>24621</c:v>
                </c:pt>
                <c:pt idx="49243">
                  <c:v>24621.5</c:v>
                </c:pt>
                <c:pt idx="49244">
                  <c:v>24622</c:v>
                </c:pt>
                <c:pt idx="49245">
                  <c:v>24622.5</c:v>
                </c:pt>
                <c:pt idx="49246">
                  <c:v>24623</c:v>
                </c:pt>
                <c:pt idx="49247">
                  <c:v>24623.5</c:v>
                </c:pt>
                <c:pt idx="49248">
                  <c:v>24624</c:v>
                </c:pt>
                <c:pt idx="49249">
                  <c:v>24624.5</c:v>
                </c:pt>
                <c:pt idx="49250">
                  <c:v>24625</c:v>
                </c:pt>
                <c:pt idx="49251">
                  <c:v>24625.5</c:v>
                </c:pt>
                <c:pt idx="49252">
                  <c:v>24626</c:v>
                </c:pt>
                <c:pt idx="49253">
                  <c:v>24626.5</c:v>
                </c:pt>
                <c:pt idx="49254">
                  <c:v>24627</c:v>
                </c:pt>
                <c:pt idx="49255">
                  <c:v>24627.5</c:v>
                </c:pt>
                <c:pt idx="49256">
                  <c:v>24628</c:v>
                </c:pt>
                <c:pt idx="49257">
                  <c:v>24628.5</c:v>
                </c:pt>
                <c:pt idx="49258">
                  <c:v>24629</c:v>
                </c:pt>
                <c:pt idx="49259">
                  <c:v>24629.5</c:v>
                </c:pt>
                <c:pt idx="49260">
                  <c:v>24630</c:v>
                </c:pt>
                <c:pt idx="49261">
                  <c:v>24630.5</c:v>
                </c:pt>
                <c:pt idx="49262">
                  <c:v>24631</c:v>
                </c:pt>
                <c:pt idx="49263">
                  <c:v>24631.5</c:v>
                </c:pt>
                <c:pt idx="49264">
                  <c:v>24632</c:v>
                </c:pt>
                <c:pt idx="49265">
                  <c:v>24632.5</c:v>
                </c:pt>
                <c:pt idx="49266">
                  <c:v>24633</c:v>
                </c:pt>
                <c:pt idx="49267">
                  <c:v>24633.5</c:v>
                </c:pt>
                <c:pt idx="49268">
                  <c:v>24634</c:v>
                </c:pt>
                <c:pt idx="49269">
                  <c:v>24634.5</c:v>
                </c:pt>
                <c:pt idx="49270">
                  <c:v>24635</c:v>
                </c:pt>
                <c:pt idx="49271">
                  <c:v>24635.5</c:v>
                </c:pt>
                <c:pt idx="49272">
                  <c:v>24636</c:v>
                </c:pt>
                <c:pt idx="49273">
                  <c:v>24636.5</c:v>
                </c:pt>
                <c:pt idx="49274">
                  <c:v>24637</c:v>
                </c:pt>
                <c:pt idx="49275">
                  <c:v>24637.5</c:v>
                </c:pt>
                <c:pt idx="49276">
                  <c:v>24638</c:v>
                </c:pt>
                <c:pt idx="49277">
                  <c:v>24638.5</c:v>
                </c:pt>
                <c:pt idx="49278">
                  <c:v>24639</c:v>
                </c:pt>
                <c:pt idx="49279">
                  <c:v>24639.5</c:v>
                </c:pt>
                <c:pt idx="49280">
                  <c:v>24640</c:v>
                </c:pt>
                <c:pt idx="49281">
                  <c:v>24640.5</c:v>
                </c:pt>
                <c:pt idx="49282">
                  <c:v>24641</c:v>
                </c:pt>
                <c:pt idx="49283">
                  <c:v>24641.5</c:v>
                </c:pt>
                <c:pt idx="49284">
                  <c:v>24642</c:v>
                </c:pt>
                <c:pt idx="49285">
                  <c:v>24642.5</c:v>
                </c:pt>
                <c:pt idx="49286">
                  <c:v>24643</c:v>
                </c:pt>
                <c:pt idx="49287">
                  <c:v>24643.5</c:v>
                </c:pt>
                <c:pt idx="49288">
                  <c:v>24644</c:v>
                </c:pt>
                <c:pt idx="49289">
                  <c:v>24644.5</c:v>
                </c:pt>
                <c:pt idx="49290">
                  <c:v>24645</c:v>
                </c:pt>
                <c:pt idx="49291">
                  <c:v>24645.5</c:v>
                </c:pt>
                <c:pt idx="49292">
                  <c:v>24646</c:v>
                </c:pt>
                <c:pt idx="49293">
                  <c:v>24646.5</c:v>
                </c:pt>
                <c:pt idx="49294">
                  <c:v>24647</c:v>
                </c:pt>
                <c:pt idx="49295">
                  <c:v>24647.5</c:v>
                </c:pt>
                <c:pt idx="49296">
                  <c:v>24648</c:v>
                </c:pt>
                <c:pt idx="49297">
                  <c:v>24648.5</c:v>
                </c:pt>
                <c:pt idx="49298">
                  <c:v>24649</c:v>
                </c:pt>
                <c:pt idx="49299">
                  <c:v>24649.5</c:v>
                </c:pt>
                <c:pt idx="49300">
                  <c:v>24650</c:v>
                </c:pt>
                <c:pt idx="49301">
                  <c:v>24650.5</c:v>
                </c:pt>
                <c:pt idx="49302">
                  <c:v>24651</c:v>
                </c:pt>
                <c:pt idx="49303">
                  <c:v>24651.5</c:v>
                </c:pt>
                <c:pt idx="49304">
                  <c:v>24652</c:v>
                </c:pt>
                <c:pt idx="49305">
                  <c:v>24652.5</c:v>
                </c:pt>
                <c:pt idx="49306">
                  <c:v>24653</c:v>
                </c:pt>
                <c:pt idx="49307">
                  <c:v>24653.5</c:v>
                </c:pt>
                <c:pt idx="49308">
                  <c:v>24654</c:v>
                </c:pt>
                <c:pt idx="49309">
                  <c:v>24654.5</c:v>
                </c:pt>
                <c:pt idx="49310">
                  <c:v>24655</c:v>
                </c:pt>
                <c:pt idx="49311">
                  <c:v>24655.5</c:v>
                </c:pt>
                <c:pt idx="49312">
                  <c:v>24656</c:v>
                </c:pt>
                <c:pt idx="49313">
                  <c:v>24656.5</c:v>
                </c:pt>
                <c:pt idx="49314">
                  <c:v>24657</c:v>
                </c:pt>
                <c:pt idx="49315">
                  <c:v>24657.5</c:v>
                </c:pt>
                <c:pt idx="49316">
                  <c:v>24658</c:v>
                </c:pt>
                <c:pt idx="49317">
                  <c:v>24658.5</c:v>
                </c:pt>
                <c:pt idx="49318">
                  <c:v>24659</c:v>
                </c:pt>
                <c:pt idx="49319">
                  <c:v>24659.5</c:v>
                </c:pt>
                <c:pt idx="49320">
                  <c:v>24660</c:v>
                </c:pt>
                <c:pt idx="49321">
                  <c:v>24660.5</c:v>
                </c:pt>
                <c:pt idx="49322">
                  <c:v>24661</c:v>
                </c:pt>
                <c:pt idx="49323">
                  <c:v>24661.5</c:v>
                </c:pt>
                <c:pt idx="49324">
                  <c:v>24662</c:v>
                </c:pt>
                <c:pt idx="49325">
                  <c:v>24662.5</c:v>
                </c:pt>
                <c:pt idx="49326">
                  <c:v>24663</c:v>
                </c:pt>
                <c:pt idx="49327">
                  <c:v>24663.5</c:v>
                </c:pt>
                <c:pt idx="49328">
                  <c:v>24664</c:v>
                </c:pt>
                <c:pt idx="49329">
                  <c:v>24664.5</c:v>
                </c:pt>
                <c:pt idx="49330">
                  <c:v>24665</c:v>
                </c:pt>
                <c:pt idx="49331">
                  <c:v>24665.5</c:v>
                </c:pt>
                <c:pt idx="49332">
                  <c:v>24666</c:v>
                </c:pt>
                <c:pt idx="49333">
                  <c:v>24666.5</c:v>
                </c:pt>
                <c:pt idx="49334">
                  <c:v>24667</c:v>
                </c:pt>
                <c:pt idx="49335">
                  <c:v>24667.5</c:v>
                </c:pt>
                <c:pt idx="49336">
                  <c:v>24668</c:v>
                </c:pt>
                <c:pt idx="49337">
                  <c:v>24668.5</c:v>
                </c:pt>
                <c:pt idx="49338">
                  <c:v>24669</c:v>
                </c:pt>
                <c:pt idx="49339">
                  <c:v>24669.5</c:v>
                </c:pt>
                <c:pt idx="49340">
                  <c:v>24670</c:v>
                </c:pt>
                <c:pt idx="49341">
                  <c:v>24670.5</c:v>
                </c:pt>
                <c:pt idx="49342">
                  <c:v>24671</c:v>
                </c:pt>
                <c:pt idx="49343">
                  <c:v>24671.5</c:v>
                </c:pt>
                <c:pt idx="49344">
                  <c:v>24672</c:v>
                </c:pt>
                <c:pt idx="49345">
                  <c:v>24672.5</c:v>
                </c:pt>
                <c:pt idx="49346">
                  <c:v>24673</c:v>
                </c:pt>
                <c:pt idx="49347">
                  <c:v>24673.5</c:v>
                </c:pt>
                <c:pt idx="49348">
                  <c:v>24674</c:v>
                </c:pt>
                <c:pt idx="49349">
                  <c:v>24674.5</c:v>
                </c:pt>
                <c:pt idx="49350">
                  <c:v>24675</c:v>
                </c:pt>
                <c:pt idx="49351">
                  <c:v>24675.5</c:v>
                </c:pt>
                <c:pt idx="49352">
                  <c:v>24676</c:v>
                </c:pt>
                <c:pt idx="49353">
                  <c:v>24676.5</c:v>
                </c:pt>
                <c:pt idx="49354">
                  <c:v>24677</c:v>
                </c:pt>
                <c:pt idx="49355">
                  <c:v>24677.5</c:v>
                </c:pt>
                <c:pt idx="49356">
                  <c:v>24678</c:v>
                </c:pt>
                <c:pt idx="49357">
                  <c:v>24678.5</c:v>
                </c:pt>
                <c:pt idx="49358">
                  <c:v>24679</c:v>
                </c:pt>
                <c:pt idx="49359">
                  <c:v>24679.5</c:v>
                </c:pt>
                <c:pt idx="49360">
                  <c:v>24680</c:v>
                </c:pt>
                <c:pt idx="49361">
                  <c:v>24680.5</c:v>
                </c:pt>
                <c:pt idx="49362">
                  <c:v>24681</c:v>
                </c:pt>
                <c:pt idx="49363">
                  <c:v>24681.5</c:v>
                </c:pt>
                <c:pt idx="49364">
                  <c:v>24682</c:v>
                </c:pt>
                <c:pt idx="49365">
                  <c:v>24682.5</c:v>
                </c:pt>
                <c:pt idx="49366">
                  <c:v>24683</c:v>
                </c:pt>
                <c:pt idx="49367">
                  <c:v>24683.5</c:v>
                </c:pt>
                <c:pt idx="49368">
                  <c:v>24684</c:v>
                </c:pt>
                <c:pt idx="49369">
                  <c:v>24684.5</c:v>
                </c:pt>
                <c:pt idx="49370">
                  <c:v>24685</c:v>
                </c:pt>
                <c:pt idx="49371">
                  <c:v>24685.5</c:v>
                </c:pt>
                <c:pt idx="49372">
                  <c:v>24686</c:v>
                </c:pt>
                <c:pt idx="49373">
                  <c:v>24686.5</c:v>
                </c:pt>
                <c:pt idx="49374">
                  <c:v>24687</c:v>
                </c:pt>
                <c:pt idx="49375">
                  <c:v>24687.5</c:v>
                </c:pt>
                <c:pt idx="49376">
                  <c:v>24688</c:v>
                </c:pt>
                <c:pt idx="49377">
                  <c:v>24688.5</c:v>
                </c:pt>
                <c:pt idx="49378">
                  <c:v>24689</c:v>
                </c:pt>
                <c:pt idx="49379">
                  <c:v>24689.5</c:v>
                </c:pt>
                <c:pt idx="49380">
                  <c:v>24690</c:v>
                </c:pt>
                <c:pt idx="49381">
                  <c:v>24690.5</c:v>
                </c:pt>
                <c:pt idx="49382">
                  <c:v>24691</c:v>
                </c:pt>
                <c:pt idx="49383">
                  <c:v>24691.5</c:v>
                </c:pt>
                <c:pt idx="49384">
                  <c:v>24692</c:v>
                </c:pt>
                <c:pt idx="49385">
                  <c:v>24692.5</c:v>
                </c:pt>
                <c:pt idx="49386">
                  <c:v>24693</c:v>
                </c:pt>
                <c:pt idx="49387">
                  <c:v>24693.5</c:v>
                </c:pt>
                <c:pt idx="49388">
                  <c:v>24694</c:v>
                </c:pt>
                <c:pt idx="49389">
                  <c:v>24694.5</c:v>
                </c:pt>
                <c:pt idx="49390">
                  <c:v>24695</c:v>
                </c:pt>
                <c:pt idx="49391">
                  <c:v>24695.5</c:v>
                </c:pt>
                <c:pt idx="49392">
                  <c:v>24696</c:v>
                </c:pt>
                <c:pt idx="49393">
                  <c:v>24696.5</c:v>
                </c:pt>
                <c:pt idx="49394">
                  <c:v>24697</c:v>
                </c:pt>
                <c:pt idx="49395">
                  <c:v>24697.5</c:v>
                </c:pt>
                <c:pt idx="49396">
                  <c:v>24698</c:v>
                </c:pt>
                <c:pt idx="49397">
                  <c:v>24698.5</c:v>
                </c:pt>
                <c:pt idx="49398">
                  <c:v>24699</c:v>
                </c:pt>
                <c:pt idx="49399">
                  <c:v>24699.5</c:v>
                </c:pt>
                <c:pt idx="49400">
                  <c:v>24700</c:v>
                </c:pt>
                <c:pt idx="49401">
                  <c:v>24700.5</c:v>
                </c:pt>
                <c:pt idx="49402">
                  <c:v>24701</c:v>
                </c:pt>
                <c:pt idx="49403">
                  <c:v>24701.5</c:v>
                </c:pt>
                <c:pt idx="49404">
                  <c:v>24702</c:v>
                </c:pt>
                <c:pt idx="49405">
                  <c:v>24702.5</c:v>
                </c:pt>
                <c:pt idx="49406">
                  <c:v>24703</c:v>
                </c:pt>
                <c:pt idx="49407">
                  <c:v>24703.5</c:v>
                </c:pt>
                <c:pt idx="49408">
                  <c:v>24704</c:v>
                </c:pt>
                <c:pt idx="49409">
                  <c:v>24704.5</c:v>
                </c:pt>
                <c:pt idx="49410">
                  <c:v>24705</c:v>
                </c:pt>
                <c:pt idx="49411">
                  <c:v>24705.5</c:v>
                </c:pt>
                <c:pt idx="49412">
                  <c:v>24706</c:v>
                </c:pt>
                <c:pt idx="49413">
                  <c:v>24706.5</c:v>
                </c:pt>
                <c:pt idx="49414">
                  <c:v>24707</c:v>
                </c:pt>
                <c:pt idx="49415">
                  <c:v>24707.5</c:v>
                </c:pt>
                <c:pt idx="49416">
                  <c:v>24708</c:v>
                </c:pt>
                <c:pt idx="49417">
                  <c:v>24708.5</c:v>
                </c:pt>
                <c:pt idx="49418">
                  <c:v>24709</c:v>
                </c:pt>
                <c:pt idx="49419">
                  <c:v>24709.5</c:v>
                </c:pt>
                <c:pt idx="49420">
                  <c:v>24710</c:v>
                </c:pt>
                <c:pt idx="49421">
                  <c:v>24710.5</c:v>
                </c:pt>
                <c:pt idx="49422">
                  <c:v>24711</c:v>
                </c:pt>
                <c:pt idx="49423">
                  <c:v>24711.5</c:v>
                </c:pt>
                <c:pt idx="49424">
                  <c:v>24712</c:v>
                </c:pt>
                <c:pt idx="49425">
                  <c:v>24712.5</c:v>
                </c:pt>
                <c:pt idx="49426">
                  <c:v>24713</c:v>
                </c:pt>
                <c:pt idx="49427">
                  <c:v>24713.5</c:v>
                </c:pt>
                <c:pt idx="49428">
                  <c:v>24714</c:v>
                </c:pt>
                <c:pt idx="49429">
                  <c:v>24714.5</c:v>
                </c:pt>
                <c:pt idx="49430">
                  <c:v>24715</c:v>
                </c:pt>
                <c:pt idx="49431">
                  <c:v>24715.5</c:v>
                </c:pt>
                <c:pt idx="49432">
                  <c:v>24716</c:v>
                </c:pt>
                <c:pt idx="49433">
                  <c:v>24716.5</c:v>
                </c:pt>
                <c:pt idx="49434">
                  <c:v>24717</c:v>
                </c:pt>
                <c:pt idx="49435">
                  <c:v>24717.5</c:v>
                </c:pt>
                <c:pt idx="49436">
                  <c:v>24718</c:v>
                </c:pt>
                <c:pt idx="49437">
                  <c:v>24718.5</c:v>
                </c:pt>
                <c:pt idx="49438">
                  <c:v>24719</c:v>
                </c:pt>
                <c:pt idx="49439">
                  <c:v>24719.5</c:v>
                </c:pt>
                <c:pt idx="49440">
                  <c:v>24720</c:v>
                </c:pt>
                <c:pt idx="49441">
                  <c:v>24720.5</c:v>
                </c:pt>
                <c:pt idx="49442">
                  <c:v>24721</c:v>
                </c:pt>
                <c:pt idx="49443">
                  <c:v>24721.5</c:v>
                </c:pt>
                <c:pt idx="49444">
                  <c:v>24722</c:v>
                </c:pt>
                <c:pt idx="49445">
                  <c:v>24722.5</c:v>
                </c:pt>
                <c:pt idx="49446">
                  <c:v>24723</c:v>
                </c:pt>
                <c:pt idx="49447">
                  <c:v>24723.5</c:v>
                </c:pt>
                <c:pt idx="49448">
                  <c:v>24724</c:v>
                </c:pt>
                <c:pt idx="49449">
                  <c:v>24724.5</c:v>
                </c:pt>
                <c:pt idx="49450">
                  <c:v>24725</c:v>
                </c:pt>
                <c:pt idx="49451">
                  <c:v>24725.5</c:v>
                </c:pt>
                <c:pt idx="49452">
                  <c:v>24726</c:v>
                </c:pt>
                <c:pt idx="49453">
                  <c:v>24726.5</c:v>
                </c:pt>
                <c:pt idx="49454">
                  <c:v>24727</c:v>
                </c:pt>
                <c:pt idx="49455">
                  <c:v>24727.5</c:v>
                </c:pt>
                <c:pt idx="49456">
                  <c:v>24728</c:v>
                </c:pt>
                <c:pt idx="49457">
                  <c:v>24728.5</c:v>
                </c:pt>
                <c:pt idx="49458">
                  <c:v>24729</c:v>
                </c:pt>
                <c:pt idx="49459">
                  <c:v>24729.5</c:v>
                </c:pt>
                <c:pt idx="49460">
                  <c:v>24730</c:v>
                </c:pt>
                <c:pt idx="49461">
                  <c:v>24730.5</c:v>
                </c:pt>
                <c:pt idx="49462">
                  <c:v>24731</c:v>
                </c:pt>
                <c:pt idx="49463">
                  <c:v>24731.5</c:v>
                </c:pt>
                <c:pt idx="49464">
                  <c:v>24732</c:v>
                </c:pt>
                <c:pt idx="49465">
                  <c:v>24732.5</c:v>
                </c:pt>
                <c:pt idx="49466">
                  <c:v>24733</c:v>
                </c:pt>
                <c:pt idx="49467">
                  <c:v>24733.5</c:v>
                </c:pt>
                <c:pt idx="49468">
                  <c:v>24734</c:v>
                </c:pt>
                <c:pt idx="49469">
                  <c:v>24734.5</c:v>
                </c:pt>
                <c:pt idx="49470">
                  <c:v>24735</c:v>
                </c:pt>
                <c:pt idx="49471">
                  <c:v>24735.5</c:v>
                </c:pt>
                <c:pt idx="49472">
                  <c:v>24736</c:v>
                </c:pt>
                <c:pt idx="49473">
                  <c:v>24736.5</c:v>
                </c:pt>
                <c:pt idx="49474">
                  <c:v>24737</c:v>
                </c:pt>
                <c:pt idx="49475">
                  <c:v>24737.5</c:v>
                </c:pt>
                <c:pt idx="49476">
                  <c:v>24738</c:v>
                </c:pt>
                <c:pt idx="49477">
                  <c:v>24738.5</c:v>
                </c:pt>
                <c:pt idx="49478">
                  <c:v>24739</c:v>
                </c:pt>
                <c:pt idx="49479">
                  <c:v>24739.5</c:v>
                </c:pt>
                <c:pt idx="49480">
                  <c:v>24740</c:v>
                </c:pt>
                <c:pt idx="49481">
                  <c:v>24740.5</c:v>
                </c:pt>
                <c:pt idx="49482">
                  <c:v>24741</c:v>
                </c:pt>
                <c:pt idx="49483">
                  <c:v>24741.5</c:v>
                </c:pt>
                <c:pt idx="49484">
                  <c:v>24742</c:v>
                </c:pt>
                <c:pt idx="49485">
                  <c:v>24742.5</c:v>
                </c:pt>
                <c:pt idx="49486">
                  <c:v>24743</c:v>
                </c:pt>
                <c:pt idx="49487">
                  <c:v>24743.5</c:v>
                </c:pt>
                <c:pt idx="49488">
                  <c:v>24744</c:v>
                </c:pt>
                <c:pt idx="49489">
                  <c:v>24744.5</c:v>
                </c:pt>
                <c:pt idx="49490">
                  <c:v>24745</c:v>
                </c:pt>
                <c:pt idx="49491">
                  <c:v>24745.5</c:v>
                </c:pt>
                <c:pt idx="49492">
                  <c:v>24746</c:v>
                </c:pt>
                <c:pt idx="49493">
                  <c:v>24746.5</c:v>
                </c:pt>
                <c:pt idx="49494">
                  <c:v>24747</c:v>
                </c:pt>
                <c:pt idx="49495">
                  <c:v>24747.5</c:v>
                </c:pt>
                <c:pt idx="49496">
                  <c:v>24748</c:v>
                </c:pt>
                <c:pt idx="49497">
                  <c:v>24748.5</c:v>
                </c:pt>
                <c:pt idx="49498">
                  <c:v>24749</c:v>
                </c:pt>
                <c:pt idx="49499">
                  <c:v>24749.5</c:v>
                </c:pt>
                <c:pt idx="49500">
                  <c:v>24750</c:v>
                </c:pt>
                <c:pt idx="49501">
                  <c:v>24750.5</c:v>
                </c:pt>
                <c:pt idx="49502">
                  <c:v>24751</c:v>
                </c:pt>
                <c:pt idx="49503">
                  <c:v>24751.5</c:v>
                </c:pt>
                <c:pt idx="49504">
                  <c:v>24752</c:v>
                </c:pt>
                <c:pt idx="49505">
                  <c:v>24752.5</c:v>
                </c:pt>
                <c:pt idx="49506">
                  <c:v>24753</c:v>
                </c:pt>
                <c:pt idx="49507">
                  <c:v>24753.5</c:v>
                </c:pt>
                <c:pt idx="49508">
                  <c:v>24754</c:v>
                </c:pt>
                <c:pt idx="49509">
                  <c:v>24754.5</c:v>
                </c:pt>
                <c:pt idx="49510">
                  <c:v>24755</c:v>
                </c:pt>
                <c:pt idx="49511">
                  <c:v>24755.5</c:v>
                </c:pt>
                <c:pt idx="49512">
                  <c:v>24756</c:v>
                </c:pt>
                <c:pt idx="49513">
                  <c:v>24756.5</c:v>
                </c:pt>
                <c:pt idx="49514">
                  <c:v>24757</c:v>
                </c:pt>
                <c:pt idx="49515">
                  <c:v>24757.5</c:v>
                </c:pt>
                <c:pt idx="49516">
                  <c:v>24758</c:v>
                </c:pt>
                <c:pt idx="49517">
                  <c:v>24758.5</c:v>
                </c:pt>
                <c:pt idx="49518">
                  <c:v>24759</c:v>
                </c:pt>
                <c:pt idx="49519">
                  <c:v>24759.5</c:v>
                </c:pt>
                <c:pt idx="49520">
                  <c:v>24760</c:v>
                </c:pt>
                <c:pt idx="49521">
                  <c:v>24760.5</c:v>
                </c:pt>
                <c:pt idx="49522">
                  <c:v>24761</c:v>
                </c:pt>
                <c:pt idx="49523">
                  <c:v>24761.5</c:v>
                </c:pt>
                <c:pt idx="49524">
                  <c:v>24762</c:v>
                </c:pt>
                <c:pt idx="49525">
                  <c:v>24762.5</c:v>
                </c:pt>
                <c:pt idx="49526">
                  <c:v>24763</c:v>
                </c:pt>
                <c:pt idx="49527">
                  <c:v>24763.5</c:v>
                </c:pt>
                <c:pt idx="49528">
                  <c:v>24764</c:v>
                </c:pt>
                <c:pt idx="49529">
                  <c:v>24764.5</c:v>
                </c:pt>
                <c:pt idx="49530">
                  <c:v>24765</c:v>
                </c:pt>
                <c:pt idx="49531">
                  <c:v>24765.5</c:v>
                </c:pt>
                <c:pt idx="49532">
                  <c:v>24766</c:v>
                </c:pt>
                <c:pt idx="49533">
                  <c:v>24766.5</c:v>
                </c:pt>
                <c:pt idx="49534">
                  <c:v>24767</c:v>
                </c:pt>
                <c:pt idx="49535">
                  <c:v>24767.5</c:v>
                </c:pt>
                <c:pt idx="49536">
                  <c:v>24768</c:v>
                </c:pt>
                <c:pt idx="49537">
                  <c:v>24768.5</c:v>
                </c:pt>
                <c:pt idx="49538">
                  <c:v>24769</c:v>
                </c:pt>
                <c:pt idx="49539">
                  <c:v>24769.5</c:v>
                </c:pt>
                <c:pt idx="49540">
                  <c:v>24770</c:v>
                </c:pt>
                <c:pt idx="49541">
                  <c:v>24770.5</c:v>
                </c:pt>
                <c:pt idx="49542">
                  <c:v>24771</c:v>
                </c:pt>
                <c:pt idx="49543">
                  <c:v>24771.5</c:v>
                </c:pt>
                <c:pt idx="49544">
                  <c:v>24772</c:v>
                </c:pt>
                <c:pt idx="49545">
                  <c:v>24772.5</c:v>
                </c:pt>
                <c:pt idx="49546">
                  <c:v>24773</c:v>
                </c:pt>
                <c:pt idx="49547">
                  <c:v>24773.5</c:v>
                </c:pt>
                <c:pt idx="49548">
                  <c:v>24774</c:v>
                </c:pt>
                <c:pt idx="49549">
                  <c:v>24774.5</c:v>
                </c:pt>
                <c:pt idx="49550">
                  <c:v>24775</c:v>
                </c:pt>
                <c:pt idx="49551">
                  <c:v>24775.5</c:v>
                </c:pt>
                <c:pt idx="49552">
                  <c:v>24776</c:v>
                </c:pt>
                <c:pt idx="49553">
                  <c:v>24776.5</c:v>
                </c:pt>
                <c:pt idx="49554">
                  <c:v>24777</c:v>
                </c:pt>
                <c:pt idx="49555">
                  <c:v>24777.5</c:v>
                </c:pt>
                <c:pt idx="49556">
                  <c:v>24778</c:v>
                </c:pt>
                <c:pt idx="49557">
                  <c:v>24778.5</c:v>
                </c:pt>
                <c:pt idx="49558">
                  <c:v>24779</c:v>
                </c:pt>
                <c:pt idx="49559">
                  <c:v>24779.5</c:v>
                </c:pt>
                <c:pt idx="49560">
                  <c:v>24780</c:v>
                </c:pt>
                <c:pt idx="49561">
                  <c:v>24780.5</c:v>
                </c:pt>
                <c:pt idx="49562">
                  <c:v>24781</c:v>
                </c:pt>
                <c:pt idx="49563">
                  <c:v>24781.5</c:v>
                </c:pt>
                <c:pt idx="49564">
                  <c:v>24782</c:v>
                </c:pt>
                <c:pt idx="49565">
                  <c:v>24782.5</c:v>
                </c:pt>
                <c:pt idx="49566">
                  <c:v>24783</c:v>
                </c:pt>
                <c:pt idx="49567">
                  <c:v>24783.5</c:v>
                </c:pt>
                <c:pt idx="49568">
                  <c:v>24784</c:v>
                </c:pt>
                <c:pt idx="49569">
                  <c:v>24784.5</c:v>
                </c:pt>
                <c:pt idx="49570">
                  <c:v>24785</c:v>
                </c:pt>
                <c:pt idx="49571">
                  <c:v>24785.5</c:v>
                </c:pt>
                <c:pt idx="49572">
                  <c:v>24786</c:v>
                </c:pt>
                <c:pt idx="49573">
                  <c:v>24786.5</c:v>
                </c:pt>
                <c:pt idx="49574">
                  <c:v>24787</c:v>
                </c:pt>
                <c:pt idx="49575">
                  <c:v>24787.5</c:v>
                </c:pt>
                <c:pt idx="49576">
                  <c:v>24788</c:v>
                </c:pt>
                <c:pt idx="49577">
                  <c:v>24788.5</c:v>
                </c:pt>
                <c:pt idx="49578">
                  <c:v>24789</c:v>
                </c:pt>
                <c:pt idx="49579">
                  <c:v>24789.5</c:v>
                </c:pt>
                <c:pt idx="49580">
                  <c:v>24790</c:v>
                </c:pt>
                <c:pt idx="49581">
                  <c:v>24790.5</c:v>
                </c:pt>
                <c:pt idx="49582">
                  <c:v>24791</c:v>
                </c:pt>
                <c:pt idx="49583">
                  <c:v>24791.5</c:v>
                </c:pt>
                <c:pt idx="49584">
                  <c:v>24792</c:v>
                </c:pt>
                <c:pt idx="49585">
                  <c:v>24792.5</c:v>
                </c:pt>
                <c:pt idx="49586">
                  <c:v>24793</c:v>
                </c:pt>
                <c:pt idx="49587">
                  <c:v>24793.5</c:v>
                </c:pt>
                <c:pt idx="49588">
                  <c:v>24794</c:v>
                </c:pt>
                <c:pt idx="49589">
                  <c:v>24794.5</c:v>
                </c:pt>
                <c:pt idx="49590">
                  <c:v>24795</c:v>
                </c:pt>
                <c:pt idx="49591">
                  <c:v>24795.5</c:v>
                </c:pt>
                <c:pt idx="49592">
                  <c:v>24796</c:v>
                </c:pt>
                <c:pt idx="49593">
                  <c:v>24796.5</c:v>
                </c:pt>
                <c:pt idx="49594">
                  <c:v>24797</c:v>
                </c:pt>
                <c:pt idx="49595">
                  <c:v>24797.5</c:v>
                </c:pt>
                <c:pt idx="49596">
                  <c:v>24798</c:v>
                </c:pt>
                <c:pt idx="49597">
                  <c:v>24798.5</c:v>
                </c:pt>
                <c:pt idx="49598">
                  <c:v>24799</c:v>
                </c:pt>
                <c:pt idx="49599">
                  <c:v>24799.5</c:v>
                </c:pt>
                <c:pt idx="49600">
                  <c:v>24800</c:v>
                </c:pt>
                <c:pt idx="49601">
                  <c:v>24800.5</c:v>
                </c:pt>
                <c:pt idx="49602">
                  <c:v>24801</c:v>
                </c:pt>
                <c:pt idx="49603">
                  <c:v>24801.5</c:v>
                </c:pt>
                <c:pt idx="49604">
                  <c:v>24802</c:v>
                </c:pt>
                <c:pt idx="49605">
                  <c:v>24802.5</c:v>
                </c:pt>
                <c:pt idx="49606">
                  <c:v>24803</c:v>
                </c:pt>
                <c:pt idx="49607">
                  <c:v>24803.5</c:v>
                </c:pt>
                <c:pt idx="49608">
                  <c:v>24804</c:v>
                </c:pt>
                <c:pt idx="49609">
                  <c:v>24804.5</c:v>
                </c:pt>
                <c:pt idx="49610">
                  <c:v>24805</c:v>
                </c:pt>
                <c:pt idx="49611">
                  <c:v>24805.5</c:v>
                </c:pt>
                <c:pt idx="49612">
                  <c:v>24806</c:v>
                </c:pt>
                <c:pt idx="49613">
                  <c:v>24806.5</c:v>
                </c:pt>
                <c:pt idx="49614">
                  <c:v>24807</c:v>
                </c:pt>
                <c:pt idx="49615">
                  <c:v>24807.5</c:v>
                </c:pt>
                <c:pt idx="49616">
                  <c:v>24808</c:v>
                </c:pt>
                <c:pt idx="49617">
                  <c:v>24808.5</c:v>
                </c:pt>
                <c:pt idx="49618">
                  <c:v>24809</c:v>
                </c:pt>
                <c:pt idx="49619">
                  <c:v>24809.5</c:v>
                </c:pt>
                <c:pt idx="49620">
                  <c:v>24810</c:v>
                </c:pt>
                <c:pt idx="49621">
                  <c:v>24810.5</c:v>
                </c:pt>
                <c:pt idx="49622">
                  <c:v>24811</c:v>
                </c:pt>
                <c:pt idx="49623">
                  <c:v>24811.5</c:v>
                </c:pt>
                <c:pt idx="49624">
                  <c:v>24812</c:v>
                </c:pt>
                <c:pt idx="49625">
                  <c:v>24812.5</c:v>
                </c:pt>
                <c:pt idx="49626">
                  <c:v>24813</c:v>
                </c:pt>
                <c:pt idx="49627">
                  <c:v>24813.5</c:v>
                </c:pt>
                <c:pt idx="49628">
                  <c:v>24814</c:v>
                </c:pt>
                <c:pt idx="49629">
                  <c:v>24814.5</c:v>
                </c:pt>
                <c:pt idx="49630">
                  <c:v>24815</c:v>
                </c:pt>
                <c:pt idx="49631">
                  <c:v>24815.5</c:v>
                </c:pt>
                <c:pt idx="49632">
                  <c:v>24816</c:v>
                </c:pt>
                <c:pt idx="49633">
                  <c:v>24816.5</c:v>
                </c:pt>
                <c:pt idx="49634">
                  <c:v>24817</c:v>
                </c:pt>
                <c:pt idx="49635">
                  <c:v>24817.5</c:v>
                </c:pt>
                <c:pt idx="49636">
                  <c:v>24818</c:v>
                </c:pt>
                <c:pt idx="49637">
                  <c:v>24818.5</c:v>
                </c:pt>
                <c:pt idx="49638">
                  <c:v>24819</c:v>
                </c:pt>
                <c:pt idx="49639">
                  <c:v>24819.5</c:v>
                </c:pt>
                <c:pt idx="49640">
                  <c:v>24820</c:v>
                </c:pt>
                <c:pt idx="49641">
                  <c:v>24820.5</c:v>
                </c:pt>
                <c:pt idx="49642">
                  <c:v>24821</c:v>
                </c:pt>
                <c:pt idx="49643">
                  <c:v>24821.5</c:v>
                </c:pt>
                <c:pt idx="49644">
                  <c:v>24822</c:v>
                </c:pt>
                <c:pt idx="49645">
                  <c:v>24822.5</c:v>
                </c:pt>
                <c:pt idx="49646">
                  <c:v>24823</c:v>
                </c:pt>
                <c:pt idx="49647">
                  <c:v>24823.5</c:v>
                </c:pt>
                <c:pt idx="49648">
                  <c:v>24824</c:v>
                </c:pt>
                <c:pt idx="49649">
                  <c:v>24824.5</c:v>
                </c:pt>
                <c:pt idx="49650">
                  <c:v>24825</c:v>
                </c:pt>
                <c:pt idx="49651">
                  <c:v>24825.5</c:v>
                </c:pt>
                <c:pt idx="49652">
                  <c:v>24826</c:v>
                </c:pt>
                <c:pt idx="49653">
                  <c:v>24826.5</c:v>
                </c:pt>
                <c:pt idx="49654">
                  <c:v>24827</c:v>
                </c:pt>
                <c:pt idx="49655">
                  <c:v>24827.5</c:v>
                </c:pt>
                <c:pt idx="49656">
                  <c:v>24828</c:v>
                </c:pt>
                <c:pt idx="49657">
                  <c:v>24828.5</c:v>
                </c:pt>
                <c:pt idx="49658">
                  <c:v>24829</c:v>
                </c:pt>
                <c:pt idx="49659">
                  <c:v>24829.5</c:v>
                </c:pt>
                <c:pt idx="49660">
                  <c:v>24830</c:v>
                </c:pt>
                <c:pt idx="49661">
                  <c:v>24830.5</c:v>
                </c:pt>
                <c:pt idx="49662">
                  <c:v>24831</c:v>
                </c:pt>
                <c:pt idx="49663">
                  <c:v>24831.5</c:v>
                </c:pt>
                <c:pt idx="49664">
                  <c:v>24832</c:v>
                </c:pt>
                <c:pt idx="49665">
                  <c:v>24832.5</c:v>
                </c:pt>
                <c:pt idx="49666">
                  <c:v>24833</c:v>
                </c:pt>
                <c:pt idx="49667">
                  <c:v>24833.5</c:v>
                </c:pt>
                <c:pt idx="49668">
                  <c:v>24834</c:v>
                </c:pt>
                <c:pt idx="49669">
                  <c:v>24834.5</c:v>
                </c:pt>
                <c:pt idx="49670">
                  <c:v>24835</c:v>
                </c:pt>
                <c:pt idx="49671">
                  <c:v>24835.5</c:v>
                </c:pt>
                <c:pt idx="49672">
                  <c:v>24836</c:v>
                </c:pt>
                <c:pt idx="49673">
                  <c:v>24836.5</c:v>
                </c:pt>
                <c:pt idx="49674">
                  <c:v>24837</c:v>
                </c:pt>
                <c:pt idx="49675">
                  <c:v>24837.5</c:v>
                </c:pt>
                <c:pt idx="49676">
                  <c:v>24838</c:v>
                </c:pt>
                <c:pt idx="49677">
                  <c:v>24838.5</c:v>
                </c:pt>
                <c:pt idx="49678">
                  <c:v>24839</c:v>
                </c:pt>
                <c:pt idx="49679">
                  <c:v>24839.5</c:v>
                </c:pt>
                <c:pt idx="49680">
                  <c:v>24840</c:v>
                </c:pt>
                <c:pt idx="49681">
                  <c:v>24840.5</c:v>
                </c:pt>
                <c:pt idx="49682">
                  <c:v>24841</c:v>
                </c:pt>
                <c:pt idx="49683">
                  <c:v>24841.5</c:v>
                </c:pt>
                <c:pt idx="49684">
                  <c:v>24842</c:v>
                </c:pt>
                <c:pt idx="49685">
                  <c:v>24842.5</c:v>
                </c:pt>
                <c:pt idx="49686">
                  <c:v>24843</c:v>
                </c:pt>
                <c:pt idx="49687">
                  <c:v>24843.5</c:v>
                </c:pt>
                <c:pt idx="49688">
                  <c:v>24844</c:v>
                </c:pt>
                <c:pt idx="49689">
                  <c:v>24844.5</c:v>
                </c:pt>
                <c:pt idx="49690">
                  <c:v>24845</c:v>
                </c:pt>
                <c:pt idx="49691">
                  <c:v>24845.5</c:v>
                </c:pt>
                <c:pt idx="49692">
                  <c:v>24846</c:v>
                </c:pt>
                <c:pt idx="49693">
                  <c:v>24846.5</c:v>
                </c:pt>
                <c:pt idx="49694">
                  <c:v>24847</c:v>
                </c:pt>
                <c:pt idx="49695">
                  <c:v>24847.5</c:v>
                </c:pt>
                <c:pt idx="49696">
                  <c:v>24848</c:v>
                </c:pt>
                <c:pt idx="49697">
                  <c:v>24848.5</c:v>
                </c:pt>
                <c:pt idx="49698">
                  <c:v>24849</c:v>
                </c:pt>
                <c:pt idx="49699">
                  <c:v>24849.5</c:v>
                </c:pt>
                <c:pt idx="49700">
                  <c:v>24850</c:v>
                </c:pt>
                <c:pt idx="49701">
                  <c:v>24850.5</c:v>
                </c:pt>
                <c:pt idx="49702">
                  <c:v>24851</c:v>
                </c:pt>
                <c:pt idx="49703">
                  <c:v>24851.5</c:v>
                </c:pt>
                <c:pt idx="49704">
                  <c:v>24852</c:v>
                </c:pt>
                <c:pt idx="49705">
                  <c:v>24852.5</c:v>
                </c:pt>
                <c:pt idx="49706">
                  <c:v>24853</c:v>
                </c:pt>
                <c:pt idx="49707">
                  <c:v>24853.5</c:v>
                </c:pt>
                <c:pt idx="49708">
                  <c:v>24854</c:v>
                </c:pt>
                <c:pt idx="49709">
                  <c:v>24854.5</c:v>
                </c:pt>
                <c:pt idx="49710">
                  <c:v>24855</c:v>
                </c:pt>
                <c:pt idx="49711">
                  <c:v>24855.5</c:v>
                </c:pt>
                <c:pt idx="49712">
                  <c:v>24856</c:v>
                </c:pt>
                <c:pt idx="49713">
                  <c:v>24856.5</c:v>
                </c:pt>
                <c:pt idx="49714">
                  <c:v>24857</c:v>
                </c:pt>
                <c:pt idx="49715">
                  <c:v>24857.5</c:v>
                </c:pt>
                <c:pt idx="49716">
                  <c:v>24858</c:v>
                </c:pt>
                <c:pt idx="49717">
                  <c:v>24858.5</c:v>
                </c:pt>
                <c:pt idx="49718">
                  <c:v>24859</c:v>
                </c:pt>
                <c:pt idx="49719">
                  <c:v>24859.5</c:v>
                </c:pt>
                <c:pt idx="49720">
                  <c:v>24860</c:v>
                </c:pt>
                <c:pt idx="49721">
                  <c:v>24860.5</c:v>
                </c:pt>
                <c:pt idx="49722">
                  <c:v>24861</c:v>
                </c:pt>
                <c:pt idx="49723">
                  <c:v>24861.5</c:v>
                </c:pt>
                <c:pt idx="49724">
                  <c:v>24862</c:v>
                </c:pt>
                <c:pt idx="49725">
                  <c:v>24862.5</c:v>
                </c:pt>
                <c:pt idx="49726">
                  <c:v>24863</c:v>
                </c:pt>
                <c:pt idx="49727">
                  <c:v>24863.5</c:v>
                </c:pt>
                <c:pt idx="49728">
                  <c:v>24864</c:v>
                </c:pt>
                <c:pt idx="49729">
                  <c:v>24864.5</c:v>
                </c:pt>
                <c:pt idx="49730">
                  <c:v>24865</c:v>
                </c:pt>
                <c:pt idx="49731">
                  <c:v>24865.5</c:v>
                </c:pt>
                <c:pt idx="49732">
                  <c:v>24866</c:v>
                </c:pt>
                <c:pt idx="49733">
                  <c:v>24866.5</c:v>
                </c:pt>
                <c:pt idx="49734">
                  <c:v>24867</c:v>
                </c:pt>
                <c:pt idx="49735">
                  <c:v>24867.5</c:v>
                </c:pt>
                <c:pt idx="49736">
                  <c:v>24868</c:v>
                </c:pt>
                <c:pt idx="49737">
                  <c:v>24868.5</c:v>
                </c:pt>
                <c:pt idx="49738">
                  <c:v>24869</c:v>
                </c:pt>
                <c:pt idx="49739">
                  <c:v>24869.5</c:v>
                </c:pt>
                <c:pt idx="49740">
                  <c:v>24870</c:v>
                </c:pt>
                <c:pt idx="49741">
                  <c:v>24870.5</c:v>
                </c:pt>
                <c:pt idx="49742">
                  <c:v>24871</c:v>
                </c:pt>
                <c:pt idx="49743">
                  <c:v>24871.5</c:v>
                </c:pt>
                <c:pt idx="49744">
                  <c:v>24872</c:v>
                </c:pt>
                <c:pt idx="49745">
                  <c:v>24872.5</c:v>
                </c:pt>
                <c:pt idx="49746">
                  <c:v>24873</c:v>
                </c:pt>
                <c:pt idx="49747">
                  <c:v>24873.5</c:v>
                </c:pt>
                <c:pt idx="49748">
                  <c:v>24874</c:v>
                </c:pt>
                <c:pt idx="49749">
                  <c:v>24874.5</c:v>
                </c:pt>
                <c:pt idx="49750">
                  <c:v>24875</c:v>
                </c:pt>
                <c:pt idx="49751">
                  <c:v>24875.5</c:v>
                </c:pt>
                <c:pt idx="49752">
                  <c:v>24876</c:v>
                </c:pt>
                <c:pt idx="49753">
                  <c:v>24876.5</c:v>
                </c:pt>
                <c:pt idx="49754">
                  <c:v>24877</c:v>
                </c:pt>
                <c:pt idx="49755">
                  <c:v>24877.5</c:v>
                </c:pt>
                <c:pt idx="49756">
                  <c:v>24878</c:v>
                </c:pt>
                <c:pt idx="49757">
                  <c:v>24878.5</c:v>
                </c:pt>
                <c:pt idx="49758">
                  <c:v>24879</c:v>
                </c:pt>
                <c:pt idx="49759">
                  <c:v>24879.5</c:v>
                </c:pt>
                <c:pt idx="49760">
                  <c:v>24880</c:v>
                </c:pt>
                <c:pt idx="49761">
                  <c:v>24880.5</c:v>
                </c:pt>
                <c:pt idx="49762">
                  <c:v>24881</c:v>
                </c:pt>
                <c:pt idx="49763">
                  <c:v>24881.5</c:v>
                </c:pt>
                <c:pt idx="49764">
                  <c:v>24882</c:v>
                </c:pt>
                <c:pt idx="49765">
                  <c:v>24882.5</c:v>
                </c:pt>
                <c:pt idx="49766">
                  <c:v>24883</c:v>
                </c:pt>
                <c:pt idx="49767">
                  <c:v>24883.5</c:v>
                </c:pt>
                <c:pt idx="49768">
                  <c:v>24884</c:v>
                </c:pt>
                <c:pt idx="49769">
                  <c:v>24884.5</c:v>
                </c:pt>
                <c:pt idx="49770">
                  <c:v>24885</c:v>
                </c:pt>
                <c:pt idx="49771">
                  <c:v>24885.5</c:v>
                </c:pt>
                <c:pt idx="49772">
                  <c:v>24886</c:v>
                </c:pt>
                <c:pt idx="49773">
                  <c:v>24886.5</c:v>
                </c:pt>
                <c:pt idx="49774">
                  <c:v>24887</c:v>
                </c:pt>
                <c:pt idx="49775">
                  <c:v>24887.5</c:v>
                </c:pt>
                <c:pt idx="49776">
                  <c:v>24888</c:v>
                </c:pt>
                <c:pt idx="49777">
                  <c:v>24888.5</c:v>
                </c:pt>
                <c:pt idx="49778">
                  <c:v>24889</c:v>
                </c:pt>
                <c:pt idx="49779">
                  <c:v>24889.5</c:v>
                </c:pt>
                <c:pt idx="49780">
                  <c:v>24890</c:v>
                </c:pt>
                <c:pt idx="49781">
                  <c:v>24890.5</c:v>
                </c:pt>
                <c:pt idx="49782">
                  <c:v>24891</c:v>
                </c:pt>
                <c:pt idx="49783">
                  <c:v>24891.5</c:v>
                </c:pt>
                <c:pt idx="49784">
                  <c:v>24892</c:v>
                </c:pt>
                <c:pt idx="49785">
                  <c:v>24892.5</c:v>
                </c:pt>
                <c:pt idx="49786">
                  <c:v>24893</c:v>
                </c:pt>
                <c:pt idx="49787">
                  <c:v>24893.5</c:v>
                </c:pt>
                <c:pt idx="49788">
                  <c:v>24894</c:v>
                </c:pt>
                <c:pt idx="49789">
                  <c:v>24894.5</c:v>
                </c:pt>
                <c:pt idx="49790">
                  <c:v>24895</c:v>
                </c:pt>
                <c:pt idx="49791">
                  <c:v>24895.5</c:v>
                </c:pt>
                <c:pt idx="49792">
                  <c:v>24896</c:v>
                </c:pt>
                <c:pt idx="49793">
                  <c:v>24896.5</c:v>
                </c:pt>
                <c:pt idx="49794">
                  <c:v>24897</c:v>
                </c:pt>
                <c:pt idx="49795">
                  <c:v>24897.5</c:v>
                </c:pt>
                <c:pt idx="49796">
                  <c:v>24898</c:v>
                </c:pt>
                <c:pt idx="49797">
                  <c:v>24898.5</c:v>
                </c:pt>
                <c:pt idx="49798">
                  <c:v>24899</c:v>
                </c:pt>
                <c:pt idx="49799">
                  <c:v>24899.5</c:v>
                </c:pt>
                <c:pt idx="49800">
                  <c:v>24900</c:v>
                </c:pt>
                <c:pt idx="49801">
                  <c:v>24900.5</c:v>
                </c:pt>
                <c:pt idx="49802">
                  <c:v>24901</c:v>
                </c:pt>
                <c:pt idx="49803">
                  <c:v>24901.5</c:v>
                </c:pt>
                <c:pt idx="49804">
                  <c:v>24902</c:v>
                </c:pt>
                <c:pt idx="49805">
                  <c:v>24902.5</c:v>
                </c:pt>
                <c:pt idx="49806">
                  <c:v>24903</c:v>
                </c:pt>
                <c:pt idx="49807">
                  <c:v>24903.5</c:v>
                </c:pt>
                <c:pt idx="49808">
                  <c:v>24904</c:v>
                </c:pt>
                <c:pt idx="49809">
                  <c:v>24904.5</c:v>
                </c:pt>
                <c:pt idx="49810">
                  <c:v>24905</c:v>
                </c:pt>
                <c:pt idx="49811">
                  <c:v>24905.5</c:v>
                </c:pt>
                <c:pt idx="49812">
                  <c:v>24906</c:v>
                </c:pt>
                <c:pt idx="49813">
                  <c:v>24906.5</c:v>
                </c:pt>
                <c:pt idx="49814">
                  <c:v>24907</c:v>
                </c:pt>
                <c:pt idx="49815">
                  <c:v>24907.5</c:v>
                </c:pt>
                <c:pt idx="49816">
                  <c:v>24908</c:v>
                </c:pt>
                <c:pt idx="49817">
                  <c:v>24908.5</c:v>
                </c:pt>
                <c:pt idx="49818">
                  <c:v>24909</c:v>
                </c:pt>
                <c:pt idx="49819">
                  <c:v>24909.5</c:v>
                </c:pt>
                <c:pt idx="49820">
                  <c:v>24910</c:v>
                </c:pt>
                <c:pt idx="49821">
                  <c:v>24910.5</c:v>
                </c:pt>
                <c:pt idx="49822">
                  <c:v>24911</c:v>
                </c:pt>
                <c:pt idx="49823">
                  <c:v>24911.5</c:v>
                </c:pt>
                <c:pt idx="49824">
                  <c:v>24912</c:v>
                </c:pt>
                <c:pt idx="49825">
                  <c:v>24912.5</c:v>
                </c:pt>
                <c:pt idx="49826">
                  <c:v>24913</c:v>
                </c:pt>
                <c:pt idx="49827">
                  <c:v>24913.5</c:v>
                </c:pt>
                <c:pt idx="49828">
                  <c:v>24914</c:v>
                </c:pt>
                <c:pt idx="49829">
                  <c:v>24914.5</c:v>
                </c:pt>
                <c:pt idx="49830">
                  <c:v>24915</c:v>
                </c:pt>
                <c:pt idx="49831">
                  <c:v>24915.5</c:v>
                </c:pt>
                <c:pt idx="49832">
                  <c:v>24916</c:v>
                </c:pt>
                <c:pt idx="49833">
                  <c:v>24916.5</c:v>
                </c:pt>
                <c:pt idx="49834">
                  <c:v>24917</c:v>
                </c:pt>
                <c:pt idx="49835">
                  <c:v>24917.5</c:v>
                </c:pt>
                <c:pt idx="49836">
                  <c:v>24918</c:v>
                </c:pt>
                <c:pt idx="49837">
                  <c:v>24918.5</c:v>
                </c:pt>
                <c:pt idx="49838">
                  <c:v>24919</c:v>
                </c:pt>
                <c:pt idx="49839">
                  <c:v>24919.5</c:v>
                </c:pt>
                <c:pt idx="49840">
                  <c:v>24920</c:v>
                </c:pt>
                <c:pt idx="49841">
                  <c:v>24920.5</c:v>
                </c:pt>
                <c:pt idx="49842">
                  <c:v>24921</c:v>
                </c:pt>
                <c:pt idx="49843">
                  <c:v>24921.5</c:v>
                </c:pt>
                <c:pt idx="49844">
                  <c:v>24922</c:v>
                </c:pt>
                <c:pt idx="49845">
                  <c:v>24922.5</c:v>
                </c:pt>
                <c:pt idx="49846">
                  <c:v>24923</c:v>
                </c:pt>
                <c:pt idx="49847">
                  <c:v>24923.5</c:v>
                </c:pt>
                <c:pt idx="49848">
                  <c:v>24924</c:v>
                </c:pt>
                <c:pt idx="49849">
                  <c:v>24924.5</c:v>
                </c:pt>
                <c:pt idx="49850">
                  <c:v>24925</c:v>
                </c:pt>
                <c:pt idx="49851">
                  <c:v>24925.5</c:v>
                </c:pt>
                <c:pt idx="49852">
                  <c:v>24926</c:v>
                </c:pt>
                <c:pt idx="49853">
                  <c:v>24926.5</c:v>
                </c:pt>
                <c:pt idx="49854">
                  <c:v>24927</c:v>
                </c:pt>
                <c:pt idx="49855">
                  <c:v>24927.5</c:v>
                </c:pt>
                <c:pt idx="49856">
                  <c:v>24928</c:v>
                </c:pt>
                <c:pt idx="49857">
                  <c:v>24928.5</c:v>
                </c:pt>
                <c:pt idx="49858">
                  <c:v>24929</c:v>
                </c:pt>
                <c:pt idx="49859">
                  <c:v>24929.5</c:v>
                </c:pt>
                <c:pt idx="49860">
                  <c:v>24930</c:v>
                </c:pt>
                <c:pt idx="49861">
                  <c:v>24930.5</c:v>
                </c:pt>
                <c:pt idx="49862">
                  <c:v>24931</c:v>
                </c:pt>
                <c:pt idx="49863">
                  <c:v>24931.5</c:v>
                </c:pt>
                <c:pt idx="49864">
                  <c:v>24932</c:v>
                </c:pt>
                <c:pt idx="49865">
                  <c:v>24932.5</c:v>
                </c:pt>
                <c:pt idx="49866">
                  <c:v>24933</c:v>
                </c:pt>
                <c:pt idx="49867">
                  <c:v>24933.5</c:v>
                </c:pt>
                <c:pt idx="49868">
                  <c:v>24934</c:v>
                </c:pt>
                <c:pt idx="49869">
                  <c:v>24934.5</c:v>
                </c:pt>
                <c:pt idx="49870">
                  <c:v>24935</c:v>
                </c:pt>
                <c:pt idx="49871">
                  <c:v>24935.5</c:v>
                </c:pt>
                <c:pt idx="49872">
                  <c:v>24936</c:v>
                </c:pt>
                <c:pt idx="49873">
                  <c:v>24936.5</c:v>
                </c:pt>
                <c:pt idx="49874">
                  <c:v>24937</c:v>
                </c:pt>
                <c:pt idx="49875">
                  <c:v>24937.5</c:v>
                </c:pt>
                <c:pt idx="49876">
                  <c:v>24938</c:v>
                </c:pt>
                <c:pt idx="49877">
                  <c:v>24938.5</c:v>
                </c:pt>
                <c:pt idx="49878">
                  <c:v>24939</c:v>
                </c:pt>
                <c:pt idx="49879">
                  <c:v>24939.5</c:v>
                </c:pt>
                <c:pt idx="49880">
                  <c:v>24940</c:v>
                </c:pt>
                <c:pt idx="49881">
                  <c:v>24940.5</c:v>
                </c:pt>
                <c:pt idx="49882">
                  <c:v>24941</c:v>
                </c:pt>
                <c:pt idx="49883">
                  <c:v>24941.5</c:v>
                </c:pt>
                <c:pt idx="49884">
                  <c:v>24942</c:v>
                </c:pt>
                <c:pt idx="49885">
                  <c:v>24942.5</c:v>
                </c:pt>
                <c:pt idx="49886">
                  <c:v>24943</c:v>
                </c:pt>
                <c:pt idx="49887">
                  <c:v>24943.5</c:v>
                </c:pt>
                <c:pt idx="49888">
                  <c:v>24944</c:v>
                </c:pt>
                <c:pt idx="49889">
                  <c:v>24944.5</c:v>
                </c:pt>
                <c:pt idx="49890">
                  <c:v>24945</c:v>
                </c:pt>
                <c:pt idx="49891">
                  <c:v>24945.5</c:v>
                </c:pt>
                <c:pt idx="49892">
                  <c:v>24946</c:v>
                </c:pt>
                <c:pt idx="49893">
                  <c:v>24946.5</c:v>
                </c:pt>
                <c:pt idx="49894">
                  <c:v>24947</c:v>
                </c:pt>
                <c:pt idx="49895">
                  <c:v>24947.5</c:v>
                </c:pt>
                <c:pt idx="49896">
                  <c:v>24948</c:v>
                </c:pt>
                <c:pt idx="49897">
                  <c:v>24948.5</c:v>
                </c:pt>
                <c:pt idx="49898">
                  <c:v>24949</c:v>
                </c:pt>
                <c:pt idx="49899">
                  <c:v>24949.5</c:v>
                </c:pt>
                <c:pt idx="49900">
                  <c:v>24950</c:v>
                </c:pt>
                <c:pt idx="49901">
                  <c:v>24950.5</c:v>
                </c:pt>
                <c:pt idx="49902">
                  <c:v>24951</c:v>
                </c:pt>
                <c:pt idx="49903">
                  <c:v>24951.5</c:v>
                </c:pt>
                <c:pt idx="49904">
                  <c:v>24952</c:v>
                </c:pt>
                <c:pt idx="49905">
                  <c:v>24952.5</c:v>
                </c:pt>
                <c:pt idx="49906">
                  <c:v>24953</c:v>
                </c:pt>
                <c:pt idx="49907">
                  <c:v>24953.5</c:v>
                </c:pt>
                <c:pt idx="49908">
                  <c:v>24954</c:v>
                </c:pt>
                <c:pt idx="49909">
                  <c:v>24954.5</c:v>
                </c:pt>
                <c:pt idx="49910">
                  <c:v>24955</c:v>
                </c:pt>
                <c:pt idx="49911">
                  <c:v>24955.5</c:v>
                </c:pt>
                <c:pt idx="49912">
                  <c:v>24956</c:v>
                </c:pt>
                <c:pt idx="49913">
                  <c:v>24956.5</c:v>
                </c:pt>
                <c:pt idx="49914">
                  <c:v>24957</c:v>
                </c:pt>
                <c:pt idx="49915">
                  <c:v>24957.5</c:v>
                </c:pt>
                <c:pt idx="49916">
                  <c:v>24958</c:v>
                </c:pt>
                <c:pt idx="49917">
                  <c:v>24958.5</c:v>
                </c:pt>
                <c:pt idx="49918">
                  <c:v>24959</c:v>
                </c:pt>
                <c:pt idx="49919">
                  <c:v>24959.5</c:v>
                </c:pt>
                <c:pt idx="49920">
                  <c:v>24960</c:v>
                </c:pt>
                <c:pt idx="49921">
                  <c:v>24960.5</c:v>
                </c:pt>
                <c:pt idx="49922">
                  <c:v>24961</c:v>
                </c:pt>
                <c:pt idx="49923">
                  <c:v>24961.5</c:v>
                </c:pt>
                <c:pt idx="49924">
                  <c:v>24962</c:v>
                </c:pt>
                <c:pt idx="49925">
                  <c:v>24962.5</c:v>
                </c:pt>
                <c:pt idx="49926">
                  <c:v>24963</c:v>
                </c:pt>
                <c:pt idx="49927">
                  <c:v>24963.5</c:v>
                </c:pt>
                <c:pt idx="49928">
                  <c:v>24964</c:v>
                </c:pt>
                <c:pt idx="49929">
                  <c:v>24964.5</c:v>
                </c:pt>
                <c:pt idx="49930">
                  <c:v>24965</c:v>
                </c:pt>
                <c:pt idx="49931">
                  <c:v>24965.5</c:v>
                </c:pt>
                <c:pt idx="49932">
                  <c:v>24966</c:v>
                </c:pt>
                <c:pt idx="49933">
                  <c:v>24966.5</c:v>
                </c:pt>
                <c:pt idx="49934">
                  <c:v>24967</c:v>
                </c:pt>
                <c:pt idx="49935">
                  <c:v>24967.5</c:v>
                </c:pt>
                <c:pt idx="49936">
                  <c:v>24968</c:v>
                </c:pt>
                <c:pt idx="49937">
                  <c:v>24968.5</c:v>
                </c:pt>
                <c:pt idx="49938">
                  <c:v>24969</c:v>
                </c:pt>
                <c:pt idx="49939">
                  <c:v>24969.5</c:v>
                </c:pt>
                <c:pt idx="49940">
                  <c:v>24970</c:v>
                </c:pt>
                <c:pt idx="49941">
                  <c:v>24970.5</c:v>
                </c:pt>
                <c:pt idx="49942">
                  <c:v>24971</c:v>
                </c:pt>
                <c:pt idx="49943">
                  <c:v>24971.5</c:v>
                </c:pt>
                <c:pt idx="49944">
                  <c:v>24972</c:v>
                </c:pt>
                <c:pt idx="49945">
                  <c:v>24972.5</c:v>
                </c:pt>
                <c:pt idx="49946">
                  <c:v>24973</c:v>
                </c:pt>
                <c:pt idx="49947">
                  <c:v>24973.5</c:v>
                </c:pt>
                <c:pt idx="49948">
                  <c:v>24974</c:v>
                </c:pt>
                <c:pt idx="49949">
                  <c:v>24974.5</c:v>
                </c:pt>
                <c:pt idx="49950">
                  <c:v>24975</c:v>
                </c:pt>
                <c:pt idx="49951">
                  <c:v>24975.5</c:v>
                </c:pt>
                <c:pt idx="49952">
                  <c:v>24976</c:v>
                </c:pt>
                <c:pt idx="49953">
                  <c:v>24976.5</c:v>
                </c:pt>
                <c:pt idx="49954">
                  <c:v>24977</c:v>
                </c:pt>
                <c:pt idx="49955">
                  <c:v>24977.5</c:v>
                </c:pt>
                <c:pt idx="49956">
                  <c:v>24978</c:v>
                </c:pt>
                <c:pt idx="49957">
                  <c:v>24978.5</c:v>
                </c:pt>
                <c:pt idx="49958">
                  <c:v>24979</c:v>
                </c:pt>
                <c:pt idx="49959">
                  <c:v>24979.5</c:v>
                </c:pt>
                <c:pt idx="49960">
                  <c:v>24980</c:v>
                </c:pt>
                <c:pt idx="49961">
                  <c:v>24980.5</c:v>
                </c:pt>
                <c:pt idx="49962">
                  <c:v>24981</c:v>
                </c:pt>
                <c:pt idx="49963">
                  <c:v>24981.5</c:v>
                </c:pt>
                <c:pt idx="49964">
                  <c:v>24982</c:v>
                </c:pt>
                <c:pt idx="49965">
                  <c:v>24982.5</c:v>
                </c:pt>
                <c:pt idx="49966">
                  <c:v>24983</c:v>
                </c:pt>
                <c:pt idx="49967">
                  <c:v>24983.5</c:v>
                </c:pt>
                <c:pt idx="49968">
                  <c:v>24984</c:v>
                </c:pt>
                <c:pt idx="49969">
                  <c:v>24984.5</c:v>
                </c:pt>
                <c:pt idx="49970">
                  <c:v>24985</c:v>
                </c:pt>
                <c:pt idx="49971">
                  <c:v>24985.5</c:v>
                </c:pt>
                <c:pt idx="49972">
                  <c:v>24986</c:v>
                </c:pt>
                <c:pt idx="49973">
                  <c:v>24986.5</c:v>
                </c:pt>
                <c:pt idx="49974">
                  <c:v>24987</c:v>
                </c:pt>
                <c:pt idx="49975">
                  <c:v>24987.5</c:v>
                </c:pt>
                <c:pt idx="49976">
                  <c:v>24988</c:v>
                </c:pt>
                <c:pt idx="49977">
                  <c:v>24988.5</c:v>
                </c:pt>
                <c:pt idx="49978">
                  <c:v>24989</c:v>
                </c:pt>
                <c:pt idx="49979">
                  <c:v>24989.5</c:v>
                </c:pt>
                <c:pt idx="49980">
                  <c:v>24990</c:v>
                </c:pt>
                <c:pt idx="49981">
                  <c:v>24990.5</c:v>
                </c:pt>
                <c:pt idx="49982">
                  <c:v>24991</c:v>
                </c:pt>
                <c:pt idx="49983">
                  <c:v>24991.5</c:v>
                </c:pt>
                <c:pt idx="49984">
                  <c:v>24992</c:v>
                </c:pt>
                <c:pt idx="49985">
                  <c:v>24992.5</c:v>
                </c:pt>
                <c:pt idx="49986">
                  <c:v>24993</c:v>
                </c:pt>
                <c:pt idx="49987">
                  <c:v>24993.5</c:v>
                </c:pt>
                <c:pt idx="49988">
                  <c:v>24994</c:v>
                </c:pt>
                <c:pt idx="49989">
                  <c:v>24994.5</c:v>
                </c:pt>
                <c:pt idx="49990">
                  <c:v>24995</c:v>
                </c:pt>
                <c:pt idx="49991">
                  <c:v>24995.5</c:v>
                </c:pt>
                <c:pt idx="49992">
                  <c:v>24996</c:v>
                </c:pt>
                <c:pt idx="49993">
                  <c:v>24996.5</c:v>
                </c:pt>
                <c:pt idx="49994">
                  <c:v>24997</c:v>
                </c:pt>
                <c:pt idx="49995">
                  <c:v>24997.5</c:v>
                </c:pt>
                <c:pt idx="49996">
                  <c:v>24998</c:v>
                </c:pt>
                <c:pt idx="49997">
                  <c:v>24998.5</c:v>
                </c:pt>
                <c:pt idx="49998">
                  <c:v>24999</c:v>
                </c:pt>
                <c:pt idx="49999">
                  <c:v>24999.5</c:v>
                </c:pt>
                <c:pt idx="50000">
                  <c:v>25000</c:v>
                </c:pt>
                <c:pt idx="50001">
                  <c:v>25000.5</c:v>
                </c:pt>
                <c:pt idx="50002">
                  <c:v>25001</c:v>
                </c:pt>
                <c:pt idx="50003">
                  <c:v>25001.5</c:v>
                </c:pt>
                <c:pt idx="50004">
                  <c:v>25002</c:v>
                </c:pt>
                <c:pt idx="50005">
                  <c:v>25002.5</c:v>
                </c:pt>
                <c:pt idx="50006">
                  <c:v>25003</c:v>
                </c:pt>
                <c:pt idx="50007">
                  <c:v>25003.5</c:v>
                </c:pt>
                <c:pt idx="50008">
                  <c:v>25004</c:v>
                </c:pt>
                <c:pt idx="50009">
                  <c:v>25004.5</c:v>
                </c:pt>
                <c:pt idx="50010">
                  <c:v>25005</c:v>
                </c:pt>
                <c:pt idx="50011">
                  <c:v>25005.5</c:v>
                </c:pt>
                <c:pt idx="50012">
                  <c:v>25006</c:v>
                </c:pt>
                <c:pt idx="50013">
                  <c:v>25006.5</c:v>
                </c:pt>
                <c:pt idx="50014">
                  <c:v>25007</c:v>
                </c:pt>
                <c:pt idx="50015">
                  <c:v>25007.5</c:v>
                </c:pt>
                <c:pt idx="50016">
                  <c:v>25008</c:v>
                </c:pt>
                <c:pt idx="50017">
                  <c:v>25008.5</c:v>
                </c:pt>
                <c:pt idx="50018">
                  <c:v>25009</c:v>
                </c:pt>
                <c:pt idx="50019">
                  <c:v>25009.5</c:v>
                </c:pt>
                <c:pt idx="50020">
                  <c:v>25010</c:v>
                </c:pt>
                <c:pt idx="50021">
                  <c:v>25010.5</c:v>
                </c:pt>
                <c:pt idx="50022">
                  <c:v>25011</c:v>
                </c:pt>
                <c:pt idx="50023">
                  <c:v>25011.5</c:v>
                </c:pt>
                <c:pt idx="50024">
                  <c:v>25012</c:v>
                </c:pt>
                <c:pt idx="50025">
                  <c:v>25012.5</c:v>
                </c:pt>
                <c:pt idx="50026">
                  <c:v>25013</c:v>
                </c:pt>
                <c:pt idx="50027">
                  <c:v>25013.5</c:v>
                </c:pt>
                <c:pt idx="50028">
                  <c:v>25014</c:v>
                </c:pt>
                <c:pt idx="50029">
                  <c:v>25014.5</c:v>
                </c:pt>
                <c:pt idx="50030">
                  <c:v>25015</c:v>
                </c:pt>
                <c:pt idx="50031">
                  <c:v>25015.5</c:v>
                </c:pt>
                <c:pt idx="50032">
                  <c:v>25016</c:v>
                </c:pt>
                <c:pt idx="50033">
                  <c:v>25016.5</c:v>
                </c:pt>
                <c:pt idx="50034">
                  <c:v>25017</c:v>
                </c:pt>
                <c:pt idx="50035">
                  <c:v>25017.5</c:v>
                </c:pt>
                <c:pt idx="50036">
                  <c:v>25018</c:v>
                </c:pt>
                <c:pt idx="50037">
                  <c:v>25018.5</c:v>
                </c:pt>
                <c:pt idx="50038">
                  <c:v>25019</c:v>
                </c:pt>
                <c:pt idx="50039">
                  <c:v>25019.5</c:v>
                </c:pt>
                <c:pt idx="50040">
                  <c:v>25020</c:v>
                </c:pt>
                <c:pt idx="50041">
                  <c:v>25020.5</c:v>
                </c:pt>
                <c:pt idx="50042">
                  <c:v>25021</c:v>
                </c:pt>
                <c:pt idx="50043">
                  <c:v>25021.5</c:v>
                </c:pt>
                <c:pt idx="50044">
                  <c:v>25022</c:v>
                </c:pt>
                <c:pt idx="50045">
                  <c:v>25022.5</c:v>
                </c:pt>
                <c:pt idx="50046">
                  <c:v>25023</c:v>
                </c:pt>
                <c:pt idx="50047">
                  <c:v>25023.5</c:v>
                </c:pt>
                <c:pt idx="50048">
                  <c:v>25024</c:v>
                </c:pt>
                <c:pt idx="50049">
                  <c:v>25024.5</c:v>
                </c:pt>
                <c:pt idx="50050">
                  <c:v>25025</c:v>
                </c:pt>
                <c:pt idx="50051">
                  <c:v>25025.5</c:v>
                </c:pt>
                <c:pt idx="50052">
                  <c:v>25026</c:v>
                </c:pt>
                <c:pt idx="50053">
                  <c:v>25026.5</c:v>
                </c:pt>
                <c:pt idx="50054">
                  <c:v>25027</c:v>
                </c:pt>
                <c:pt idx="50055">
                  <c:v>25027.5</c:v>
                </c:pt>
                <c:pt idx="50056">
                  <c:v>25028</c:v>
                </c:pt>
                <c:pt idx="50057">
                  <c:v>25028.5</c:v>
                </c:pt>
                <c:pt idx="50058">
                  <c:v>25029</c:v>
                </c:pt>
                <c:pt idx="50059">
                  <c:v>25029.5</c:v>
                </c:pt>
                <c:pt idx="50060">
                  <c:v>25030</c:v>
                </c:pt>
                <c:pt idx="50061">
                  <c:v>25030.5</c:v>
                </c:pt>
                <c:pt idx="50062">
                  <c:v>25031</c:v>
                </c:pt>
                <c:pt idx="50063">
                  <c:v>25031.5</c:v>
                </c:pt>
                <c:pt idx="50064">
                  <c:v>25032</c:v>
                </c:pt>
                <c:pt idx="50065">
                  <c:v>25032.5</c:v>
                </c:pt>
                <c:pt idx="50066">
                  <c:v>25033</c:v>
                </c:pt>
                <c:pt idx="50067">
                  <c:v>25033.5</c:v>
                </c:pt>
                <c:pt idx="50068">
                  <c:v>25034</c:v>
                </c:pt>
                <c:pt idx="50069">
                  <c:v>25034.5</c:v>
                </c:pt>
                <c:pt idx="50070">
                  <c:v>25035</c:v>
                </c:pt>
                <c:pt idx="50071">
                  <c:v>25035.5</c:v>
                </c:pt>
                <c:pt idx="50072">
                  <c:v>25036</c:v>
                </c:pt>
                <c:pt idx="50073">
                  <c:v>25036.5</c:v>
                </c:pt>
                <c:pt idx="50074">
                  <c:v>25037</c:v>
                </c:pt>
                <c:pt idx="50075">
                  <c:v>25037.5</c:v>
                </c:pt>
                <c:pt idx="50076">
                  <c:v>25038</c:v>
                </c:pt>
                <c:pt idx="50077">
                  <c:v>25038.5</c:v>
                </c:pt>
                <c:pt idx="50078">
                  <c:v>25039</c:v>
                </c:pt>
                <c:pt idx="50079">
                  <c:v>25039.5</c:v>
                </c:pt>
                <c:pt idx="50080">
                  <c:v>25040</c:v>
                </c:pt>
                <c:pt idx="50081">
                  <c:v>25040.5</c:v>
                </c:pt>
                <c:pt idx="50082">
                  <c:v>25041</c:v>
                </c:pt>
                <c:pt idx="50083">
                  <c:v>25041.5</c:v>
                </c:pt>
                <c:pt idx="50084">
                  <c:v>25042</c:v>
                </c:pt>
                <c:pt idx="50085">
                  <c:v>25042.5</c:v>
                </c:pt>
                <c:pt idx="50086">
                  <c:v>25043</c:v>
                </c:pt>
                <c:pt idx="50087">
                  <c:v>25043.5</c:v>
                </c:pt>
                <c:pt idx="50088">
                  <c:v>25044</c:v>
                </c:pt>
                <c:pt idx="50089">
                  <c:v>25044.5</c:v>
                </c:pt>
                <c:pt idx="50090">
                  <c:v>25045</c:v>
                </c:pt>
                <c:pt idx="50091">
                  <c:v>25045.5</c:v>
                </c:pt>
                <c:pt idx="50092">
                  <c:v>25046</c:v>
                </c:pt>
                <c:pt idx="50093">
                  <c:v>25046.5</c:v>
                </c:pt>
                <c:pt idx="50094">
                  <c:v>25047</c:v>
                </c:pt>
                <c:pt idx="50095">
                  <c:v>25047.5</c:v>
                </c:pt>
                <c:pt idx="50096">
                  <c:v>25048</c:v>
                </c:pt>
                <c:pt idx="50097">
                  <c:v>25048.5</c:v>
                </c:pt>
                <c:pt idx="50098">
                  <c:v>25049</c:v>
                </c:pt>
                <c:pt idx="50099">
                  <c:v>25049.5</c:v>
                </c:pt>
                <c:pt idx="50100">
                  <c:v>25050</c:v>
                </c:pt>
                <c:pt idx="50101">
                  <c:v>25050.5</c:v>
                </c:pt>
                <c:pt idx="50102">
                  <c:v>25051</c:v>
                </c:pt>
                <c:pt idx="50103">
                  <c:v>25051.5</c:v>
                </c:pt>
                <c:pt idx="50104">
                  <c:v>25052</c:v>
                </c:pt>
                <c:pt idx="50105">
                  <c:v>25052.5</c:v>
                </c:pt>
                <c:pt idx="50106">
                  <c:v>25053</c:v>
                </c:pt>
                <c:pt idx="50107">
                  <c:v>25053.5</c:v>
                </c:pt>
                <c:pt idx="50108">
                  <c:v>25054</c:v>
                </c:pt>
                <c:pt idx="50109">
                  <c:v>25054.5</c:v>
                </c:pt>
                <c:pt idx="50110">
                  <c:v>25055</c:v>
                </c:pt>
                <c:pt idx="50111">
                  <c:v>25055.5</c:v>
                </c:pt>
                <c:pt idx="50112">
                  <c:v>25056</c:v>
                </c:pt>
                <c:pt idx="50113">
                  <c:v>25056.5</c:v>
                </c:pt>
                <c:pt idx="50114">
                  <c:v>25057</c:v>
                </c:pt>
                <c:pt idx="50115">
                  <c:v>25057.5</c:v>
                </c:pt>
                <c:pt idx="50116">
                  <c:v>25058</c:v>
                </c:pt>
                <c:pt idx="50117">
                  <c:v>25058.5</c:v>
                </c:pt>
                <c:pt idx="50118">
                  <c:v>25059</c:v>
                </c:pt>
                <c:pt idx="50119">
                  <c:v>25059.5</c:v>
                </c:pt>
                <c:pt idx="50120">
                  <c:v>25060</c:v>
                </c:pt>
                <c:pt idx="50121">
                  <c:v>25060.5</c:v>
                </c:pt>
                <c:pt idx="50122">
                  <c:v>25061</c:v>
                </c:pt>
                <c:pt idx="50123">
                  <c:v>25061.5</c:v>
                </c:pt>
                <c:pt idx="50124">
                  <c:v>25062</c:v>
                </c:pt>
                <c:pt idx="50125">
                  <c:v>25062.5</c:v>
                </c:pt>
                <c:pt idx="50126">
                  <c:v>25063</c:v>
                </c:pt>
                <c:pt idx="50127">
                  <c:v>25063.5</c:v>
                </c:pt>
                <c:pt idx="50128">
                  <c:v>25064</c:v>
                </c:pt>
                <c:pt idx="50129">
                  <c:v>25064.5</c:v>
                </c:pt>
                <c:pt idx="50130">
                  <c:v>25065</c:v>
                </c:pt>
                <c:pt idx="50131">
                  <c:v>25065.5</c:v>
                </c:pt>
                <c:pt idx="50132">
                  <c:v>25066</c:v>
                </c:pt>
                <c:pt idx="50133">
                  <c:v>25066.5</c:v>
                </c:pt>
                <c:pt idx="50134">
                  <c:v>25067</c:v>
                </c:pt>
                <c:pt idx="50135">
                  <c:v>25067.5</c:v>
                </c:pt>
                <c:pt idx="50136">
                  <c:v>25068</c:v>
                </c:pt>
                <c:pt idx="50137">
                  <c:v>25068.5</c:v>
                </c:pt>
                <c:pt idx="50138">
                  <c:v>25069</c:v>
                </c:pt>
                <c:pt idx="50139">
                  <c:v>25069.5</c:v>
                </c:pt>
                <c:pt idx="50140">
                  <c:v>25070</c:v>
                </c:pt>
                <c:pt idx="50141">
                  <c:v>25070.5</c:v>
                </c:pt>
                <c:pt idx="50142">
                  <c:v>25071</c:v>
                </c:pt>
                <c:pt idx="50143">
                  <c:v>25071.5</c:v>
                </c:pt>
                <c:pt idx="50144">
                  <c:v>25072</c:v>
                </c:pt>
                <c:pt idx="50145">
                  <c:v>25072.5</c:v>
                </c:pt>
                <c:pt idx="50146">
                  <c:v>25073</c:v>
                </c:pt>
                <c:pt idx="50147">
                  <c:v>25073.5</c:v>
                </c:pt>
                <c:pt idx="50148">
                  <c:v>25074</c:v>
                </c:pt>
                <c:pt idx="50149">
                  <c:v>25074.5</c:v>
                </c:pt>
                <c:pt idx="50150">
                  <c:v>25075</c:v>
                </c:pt>
                <c:pt idx="50151">
                  <c:v>25075.5</c:v>
                </c:pt>
                <c:pt idx="50152">
                  <c:v>25076</c:v>
                </c:pt>
                <c:pt idx="50153">
                  <c:v>25076.5</c:v>
                </c:pt>
                <c:pt idx="50154">
                  <c:v>25077</c:v>
                </c:pt>
                <c:pt idx="50155">
                  <c:v>25077.5</c:v>
                </c:pt>
                <c:pt idx="50156">
                  <c:v>25078</c:v>
                </c:pt>
                <c:pt idx="50157">
                  <c:v>25078.5</c:v>
                </c:pt>
                <c:pt idx="50158">
                  <c:v>25079</c:v>
                </c:pt>
                <c:pt idx="50159">
                  <c:v>25079.5</c:v>
                </c:pt>
                <c:pt idx="50160">
                  <c:v>25080</c:v>
                </c:pt>
                <c:pt idx="50161">
                  <c:v>25080.5</c:v>
                </c:pt>
                <c:pt idx="50162">
                  <c:v>25081</c:v>
                </c:pt>
                <c:pt idx="50163">
                  <c:v>25081.5</c:v>
                </c:pt>
                <c:pt idx="50164">
                  <c:v>25082</c:v>
                </c:pt>
                <c:pt idx="50165">
                  <c:v>25082.5</c:v>
                </c:pt>
                <c:pt idx="50166">
                  <c:v>25083</c:v>
                </c:pt>
                <c:pt idx="50167">
                  <c:v>25083.5</c:v>
                </c:pt>
                <c:pt idx="50168">
                  <c:v>25084</c:v>
                </c:pt>
                <c:pt idx="50169">
                  <c:v>25084.5</c:v>
                </c:pt>
                <c:pt idx="50170">
                  <c:v>25085</c:v>
                </c:pt>
                <c:pt idx="50171">
                  <c:v>25085.5</c:v>
                </c:pt>
                <c:pt idx="50172">
                  <c:v>25086</c:v>
                </c:pt>
                <c:pt idx="50173">
                  <c:v>25086.5</c:v>
                </c:pt>
                <c:pt idx="50174">
                  <c:v>25087</c:v>
                </c:pt>
                <c:pt idx="50175">
                  <c:v>25087.5</c:v>
                </c:pt>
                <c:pt idx="50176">
                  <c:v>25088</c:v>
                </c:pt>
                <c:pt idx="50177">
                  <c:v>25088.5</c:v>
                </c:pt>
                <c:pt idx="50178">
                  <c:v>25089</c:v>
                </c:pt>
                <c:pt idx="50179">
                  <c:v>25089.5</c:v>
                </c:pt>
                <c:pt idx="50180">
                  <c:v>25090</c:v>
                </c:pt>
                <c:pt idx="50181">
                  <c:v>25090.5</c:v>
                </c:pt>
                <c:pt idx="50182">
                  <c:v>25091</c:v>
                </c:pt>
                <c:pt idx="50183">
                  <c:v>25091.5</c:v>
                </c:pt>
                <c:pt idx="50184">
                  <c:v>25092</c:v>
                </c:pt>
                <c:pt idx="50185">
                  <c:v>25092.5</c:v>
                </c:pt>
                <c:pt idx="50186">
                  <c:v>25093</c:v>
                </c:pt>
                <c:pt idx="50187">
                  <c:v>25093.5</c:v>
                </c:pt>
                <c:pt idx="50188">
                  <c:v>25094</c:v>
                </c:pt>
                <c:pt idx="50189">
                  <c:v>25094.5</c:v>
                </c:pt>
                <c:pt idx="50190">
                  <c:v>25095</c:v>
                </c:pt>
                <c:pt idx="50191">
                  <c:v>25095.5</c:v>
                </c:pt>
                <c:pt idx="50192">
                  <c:v>25096</c:v>
                </c:pt>
                <c:pt idx="50193">
                  <c:v>25096.5</c:v>
                </c:pt>
                <c:pt idx="50194">
                  <c:v>25097</c:v>
                </c:pt>
                <c:pt idx="50195">
                  <c:v>25097.5</c:v>
                </c:pt>
                <c:pt idx="50196">
                  <c:v>25098</c:v>
                </c:pt>
                <c:pt idx="50197">
                  <c:v>25098.5</c:v>
                </c:pt>
                <c:pt idx="50198">
                  <c:v>25099</c:v>
                </c:pt>
                <c:pt idx="50199">
                  <c:v>25099.5</c:v>
                </c:pt>
                <c:pt idx="50200">
                  <c:v>25100</c:v>
                </c:pt>
                <c:pt idx="50201">
                  <c:v>25100.5</c:v>
                </c:pt>
                <c:pt idx="50202">
                  <c:v>25101</c:v>
                </c:pt>
                <c:pt idx="50203">
                  <c:v>25101.5</c:v>
                </c:pt>
                <c:pt idx="50204">
                  <c:v>25102</c:v>
                </c:pt>
                <c:pt idx="50205">
                  <c:v>25102.5</c:v>
                </c:pt>
                <c:pt idx="50206">
                  <c:v>25103</c:v>
                </c:pt>
                <c:pt idx="50207">
                  <c:v>25103.5</c:v>
                </c:pt>
                <c:pt idx="50208">
                  <c:v>25104</c:v>
                </c:pt>
                <c:pt idx="50209">
                  <c:v>25104.5</c:v>
                </c:pt>
                <c:pt idx="50210">
                  <c:v>25105</c:v>
                </c:pt>
                <c:pt idx="50211">
                  <c:v>25105.5</c:v>
                </c:pt>
                <c:pt idx="50212">
                  <c:v>25106</c:v>
                </c:pt>
                <c:pt idx="50213">
                  <c:v>25106.5</c:v>
                </c:pt>
                <c:pt idx="50214">
                  <c:v>25107</c:v>
                </c:pt>
                <c:pt idx="50215">
                  <c:v>25107.5</c:v>
                </c:pt>
                <c:pt idx="50216">
                  <c:v>25108</c:v>
                </c:pt>
                <c:pt idx="50217">
                  <c:v>25108.5</c:v>
                </c:pt>
                <c:pt idx="50218">
                  <c:v>25109</c:v>
                </c:pt>
                <c:pt idx="50219">
                  <c:v>25109.5</c:v>
                </c:pt>
                <c:pt idx="50220">
                  <c:v>25110</c:v>
                </c:pt>
                <c:pt idx="50221">
                  <c:v>25110.5</c:v>
                </c:pt>
                <c:pt idx="50222">
                  <c:v>25111</c:v>
                </c:pt>
                <c:pt idx="50223">
                  <c:v>25111.5</c:v>
                </c:pt>
                <c:pt idx="50224">
                  <c:v>25112</c:v>
                </c:pt>
                <c:pt idx="50225">
                  <c:v>25112.5</c:v>
                </c:pt>
                <c:pt idx="50226">
                  <c:v>25113</c:v>
                </c:pt>
                <c:pt idx="50227">
                  <c:v>25113.5</c:v>
                </c:pt>
                <c:pt idx="50228">
                  <c:v>25114</c:v>
                </c:pt>
                <c:pt idx="50229">
                  <c:v>25114.5</c:v>
                </c:pt>
                <c:pt idx="50230">
                  <c:v>25115</c:v>
                </c:pt>
                <c:pt idx="50231">
                  <c:v>25115.5</c:v>
                </c:pt>
                <c:pt idx="50232">
                  <c:v>25116</c:v>
                </c:pt>
                <c:pt idx="50233">
                  <c:v>25116.5</c:v>
                </c:pt>
                <c:pt idx="50234">
                  <c:v>25117</c:v>
                </c:pt>
                <c:pt idx="50235">
                  <c:v>25117.5</c:v>
                </c:pt>
                <c:pt idx="50236">
                  <c:v>25118</c:v>
                </c:pt>
                <c:pt idx="50237">
                  <c:v>25118.5</c:v>
                </c:pt>
                <c:pt idx="50238">
                  <c:v>25119</c:v>
                </c:pt>
                <c:pt idx="50239">
                  <c:v>25119.5</c:v>
                </c:pt>
                <c:pt idx="50240">
                  <c:v>25120</c:v>
                </c:pt>
                <c:pt idx="50241">
                  <c:v>25120.5</c:v>
                </c:pt>
                <c:pt idx="50242">
                  <c:v>25121</c:v>
                </c:pt>
                <c:pt idx="50243">
                  <c:v>25121.5</c:v>
                </c:pt>
                <c:pt idx="50244">
                  <c:v>25122</c:v>
                </c:pt>
                <c:pt idx="50245">
                  <c:v>25122.5</c:v>
                </c:pt>
                <c:pt idx="50246">
                  <c:v>25123</c:v>
                </c:pt>
                <c:pt idx="50247">
                  <c:v>25123.5</c:v>
                </c:pt>
                <c:pt idx="50248">
                  <c:v>25124</c:v>
                </c:pt>
                <c:pt idx="50249">
                  <c:v>25124.5</c:v>
                </c:pt>
                <c:pt idx="50250">
                  <c:v>25125</c:v>
                </c:pt>
                <c:pt idx="50251">
                  <c:v>25125.5</c:v>
                </c:pt>
                <c:pt idx="50252">
                  <c:v>25126</c:v>
                </c:pt>
                <c:pt idx="50253">
                  <c:v>25126.5</c:v>
                </c:pt>
                <c:pt idx="50254">
                  <c:v>25127</c:v>
                </c:pt>
                <c:pt idx="50255">
                  <c:v>25127.5</c:v>
                </c:pt>
                <c:pt idx="50256">
                  <c:v>25128</c:v>
                </c:pt>
                <c:pt idx="50257">
                  <c:v>25128.5</c:v>
                </c:pt>
                <c:pt idx="50258">
                  <c:v>25129</c:v>
                </c:pt>
                <c:pt idx="50259">
                  <c:v>25129.5</c:v>
                </c:pt>
                <c:pt idx="50260">
                  <c:v>25130</c:v>
                </c:pt>
                <c:pt idx="50261">
                  <c:v>25130.5</c:v>
                </c:pt>
                <c:pt idx="50262">
                  <c:v>25131</c:v>
                </c:pt>
                <c:pt idx="50263">
                  <c:v>25131.5</c:v>
                </c:pt>
                <c:pt idx="50264">
                  <c:v>25132</c:v>
                </c:pt>
                <c:pt idx="50265">
                  <c:v>25132.5</c:v>
                </c:pt>
                <c:pt idx="50266">
                  <c:v>25133</c:v>
                </c:pt>
                <c:pt idx="50267">
                  <c:v>25133.5</c:v>
                </c:pt>
                <c:pt idx="50268">
                  <c:v>25134</c:v>
                </c:pt>
                <c:pt idx="50269">
                  <c:v>25134.5</c:v>
                </c:pt>
                <c:pt idx="50270">
                  <c:v>25135</c:v>
                </c:pt>
                <c:pt idx="50271">
                  <c:v>25135.5</c:v>
                </c:pt>
                <c:pt idx="50272">
                  <c:v>25136</c:v>
                </c:pt>
                <c:pt idx="50273">
                  <c:v>25136.5</c:v>
                </c:pt>
                <c:pt idx="50274">
                  <c:v>25137</c:v>
                </c:pt>
                <c:pt idx="50275">
                  <c:v>25137.5</c:v>
                </c:pt>
                <c:pt idx="50276">
                  <c:v>25138</c:v>
                </c:pt>
                <c:pt idx="50277">
                  <c:v>25138.5</c:v>
                </c:pt>
                <c:pt idx="50278">
                  <c:v>25139</c:v>
                </c:pt>
                <c:pt idx="50279">
                  <c:v>25139.5</c:v>
                </c:pt>
                <c:pt idx="50280">
                  <c:v>25140</c:v>
                </c:pt>
                <c:pt idx="50281">
                  <c:v>25140.5</c:v>
                </c:pt>
                <c:pt idx="50282">
                  <c:v>25141</c:v>
                </c:pt>
                <c:pt idx="50283">
                  <c:v>25141.5</c:v>
                </c:pt>
                <c:pt idx="50284">
                  <c:v>25142</c:v>
                </c:pt>
                <c:pt idx="50285">
                  <c:v>25142.5</c:v>
                </c:pt>
                <c:pt idx="50286">
                  <c:v>25143</c:v>
                </c:pt>
                <c:pt idx="50287">
                  <c:v>25143.5</c:v>
                </c:pt>
                <c:pt idx="50288">
                  <c:v>25144</c:v>
                </c:pt>
                <c:pt idx="50289">
                  <c:v>25144.5</c:v>
                </c:pt>
                <c:pt idx="50290">
                  <c:v>25145</c:v>
                </c:pt>
                <c:pt idx="50291">
                  <c:v>25145.5</c:v>
                </c:pt>
                <c:pt idx="50292">
                  <c:v>25146</c:v>
                </c:pt>
                <c:pt idx="50293">
                  <c:v>25146.5</c:v>
                </c:pt>
                <c:pt idx="50294">
                  <c:v>25147</c:v>
                </c:pt>
                <c:pt idx="50295">
                  <c:v>25147.5</c:v>
                </c:pt>
                <c:pt idx="50296">
                  <c:v>25148</c:v>
                </c:pt>
                <c:pt idx="50297">
                  <c:v>25148.5</c:v>
                </c:pt>
                <c:pt idx="50298">
                  <c:v>25149</c:v>
                </c:pt>
                <c:pt idx="50299">
                  <c:v>25149.5</c:v>
                </c:pt>
                <c:pt idx="50300">
                  <c:v>25150</c:v>
                </c:pt>
                <c:pt idx="50301">
                  <c:v>25150.5</c:v>
                </c:pt>
                <c:pt idx="50302">
                  <c:v>25151</c:v>
                </c:pt>
                <c:pt idx="50303">
                  <c:v>25151.5</c:v>
                </c:pt>
                <c:pt idx="50304">
                  <c:v>25152</c:v>
                </c:pt>
                <c:pt idx="50305">
                  <c:v>25152.5</c:v>
                </c:pt>
                <c:pt idx="50306">
                  <c:v>25153</c:v>
                </c:pt>
                <c:pt idx="50307">
                  <c:v>25153.5</c:v>
                </c:pt>
                <c:pt idx="50308">
                  <c:v>25154</c:v>
                </c:pt>
                <c:pt idx="50309">
                  <c:v>25154.5</c:v>
                </c:pt>
                <c:pt idx="50310">
                  <c:v>25155</c:v>
                </c:pt>
                <c:pt idx="50311">
                  <c:v>25155.5</c:v>
                </c:pt>
                <c:pt idx="50312">
                  <c:v>25156</c:v>
                </c:pt>
                <c:pt idx="50313">
                  <c:v>25156.5</c:v>
                </c:pt>
                <c:pt idx="50314">
                  <c:v>25157</c:v>
                </c:pt>
                <c:pt idx="50315">
                  <c:v>25157.5</c:v>
                </c:pt>
                <c:pt idx="50316">
                  <c:v>25158</c:v>
                </c:pt>
                <c:pt idx="50317">
                  <c:v>25158.5</c:v>
                </c:pt>
                <c:pt idx="50318">
                  <c:v>25159</c:v>
                </c:pt>
                <c:pt idx="50319">
                  <c:v>25159.5</c:v>
                </c:pt>
                <c:pt idx="50320">
                  <c:v>25160</c:v>
                </c:pt>
                <c:pt idx="50321">
                  <c:v>25160.5</c:v>
                </c:pt>
                <c:pt idx="50322">
                  <c:v>25161</c:v>
                </c:pt>
                <c:pt idx="50323">
                  <c:v>25161.5</c:v>
                </c:pt>
                <c:pt idx="50324">
                  <c:v>25162</c:v>
                </c:pt>
                <c:pt idx="50325">
                  <c:v>25162.5</c:v>
                </c:pt>
                <c:pt idx="50326">
                  <c:v>25163</c:v>
                </c:pt>
                <c:pt idx="50327">
                  <c:v>25163.5</c:v>
                </c:pt>
                <c:pt idx="50328">
                  <c:v>25164</c:v>
                </c:pt>
                <c:pt idx="50329">
                  <c:v>25164.5</c:v>
                </c:pt>
                <c:pt idx="50330">
                  <c:v>25165</c:v>
                </c:pt>
                <c:pt idx="50331">
                  <c:v>25165.5</c:v>
                </c:pt>
                <c:pt idx="50332">
                  <c:v>25166</c:v>
                </c:pt>
                <c:pt idx="50333">
                  <c:v>25166.5</c:v>
                </c:pt>
                <c:pt idx="50334">
                  <c:v>25167</c:v>
                </c:pt>
                <c:pt idx="50335">
                  <c:v>25167.5</c:v>
                </c:pt>
                <c:pt idx="50336">
                  <c:v>25168</c:v>
                </c:pt>
                <c:pt idx="50337">
                  <c:v>25168.5</c:v>
                </c:pt>
                <c:pt idx="50338">
                  <c:v>25169</c:v>
                </c:pt>
                <c:pt idx="50339">
                  <c:v>25169.5</c:v>
                </c:pt>
                <c:pt idx="50340">
                  <c:v>25170</c:v>
                </c:pt>
                <c:pt idx="50341">
                  <c:v>25170.5</c:v>
                </c:pt>
                <c:pt idx="50342">
                  <c:v>25171</c:v>
                </c:pt>
                <c:pt idx="50343">
                  <c:v>25171.5</c:v>
                </c:pt>
                <c:pt idx="50344">
                  <c:v>25172</c:v>
                </c:pt>
                <c:pt idx="50345">
                  <c:v>25172.5</c:v>
                </c:pt>
                <c:pt idx="50346">
                  <c:v>25173</c:v>
                </c:pt>
                <c:pt idx="50347">
                  <c:v>25173.5</c:v>
                </c:pt>
                <c:pt idx="50348">
                  <c:v>25174</c:v>
                </c:pt>
                <c:pt idx="50349">
                  <c:v>25174.5</c:v>
                </c:pt>
                <c:pt idx="50350">
                  <c:v>25175</c:v>
                </c:pt>
                <c:pt idx="50351">
                  <c:v>25175.5</c:v>
                </c:pt>
                <c:pt idx="50352">
                  <c:v>25176</c:v>
                </c:pt>
                <c:pt idx="50353">
                  <c:v>25176.5</c:v>
                </c:pt>
                <c:pt idx="50354">
                  <c:v>25177</c:v>
                </c:pt>
                <c:pt idx="50355">
                  <c:v>25177.5</c:v>
                </c:pt>
                <c:pt idx="50356">
                  <c:v>25178</c:v>
                </c:pt>
                <c:pt idx="50357">
                  <c:v>25178.5</c:v>
                </c:pt>
                <c:pt idx="50358">
                  <c:v>25179</c:v>
                </c:pt>
                <c:pt idx="50359">
                  <c:v>25179.5</c:v>
                </c:pt>
                <c:pt idx="50360">
                  <c:v>25180</c:v>
                </c:pt>
                <c:pt idx="50361">
                  <c:v>25180.5</c:v>
                </c:pt>
                <c:pt idx="50362">
                  <c:v>25181</c:v>
                </c:pt>
                <c:pt idx="50363">
                  <c:v>25181.5</c:v>
                </c:pt>
                <c:pt idx="50364">
                  <c:v>25182</c:v>
                </c:pt>
                <c:pt idx="50365">
                  <c:v>25182.5</c:v>
                </c:pt>
                <c:pt idx="50366">
                  <c:v>25183</c:v>
                </c:pt>
                <c:pt idx="50367">
                  <c:v>25183.5</c:v>
                </c:pt>
                <c:pt idx="50368">
                  <c:v>25184</c:v>
                </c:pt>
                <c:pt idx="50369">
                  <c:v>25184.5</c:v>
                </c:pt>
                <c:pt idx="50370">
                  <c:v>25185</c:v>
                </c:pt>
                <c:pt idx="50371">
                  <c:v>25185.5</c:v>
                </c:pt>
                <c:pt idx="50372">
                  <c:v>25186</c:v>
                </c:pt>
                <c:pt idx="50373">
                  <c:v>25186.5</c:v>
                </c:pt>
                <c:pt idx="50374">
                  <c:v>25187</c:v>
                </c:pt>
                <c:pt idx="50375">
                  <c:v>25187.5</c:v>
                </c:pt>
                <c:pt idx="50376">
                  <c:v>25188</c:v>
                </c:pt>
                <c:pt idx="50377">
                  <c:v>25188.5</c:v>
                </c:pt>
                <c:pt idx="50378">
                  <c:v>25189</c:v>
                </c:pt>
                <c:pt idx="50379">
                  <c:v>25189.5</c:v>
                </c:pt>
                <c:pt idx="50380">
                  <c:v>25190</c:v>
                </c:pt>
                <c:pt idx="50381">
                  <c:v>25190.5</c:v>
                </c:pt>
                <c:pt idx="50382">
                  <c:v>25191</c:v>
                </c:pt>
                <c:pt idx="50383">
                  <c:v>25191.5</c:v>
                </c:pt>
                <c:pt idx="50384">
                  <c:v>25192</c:v>
                </c:pt>
                <c:pt idx="50385">
                  <c:v>25192.5</c:v>
                </c:pt>
                <c:pt idx="50386">
                  <c:v>25193</c:v>
                </c:pt>
                <c:pt idx="50387">
                  <c:v>25193.5</c:v>
                </c:pt>
                <c:pt idx="50388">
                  <c:v>25194</c:v>
                </c:pt>
                <c:pt idx="50389">
                  <c:v>25194.5</c:v>
                </c:pt>
                <c:pt idx="50390">
                  <c:v>25195</c:v>
                </c:pt>
                <c:pt idx="50391">
                  <c:v>25195.5</c:v>
                </c:pt>
                <c:pt idx="50392">
                  <c:v>25196</c:v>
                </c:pt>
                <c:pt idx="50393">
                  <c:v>25196.5</c:v>
                </c:pt>
                <c:pt idx="50394">
                  <c:v>25197</c:v>
                </c:pt>
                <c:pt idx="50395">
                  <c:v>25197.5</c:v>
                </c:pt>
                <c:pt idx="50396">
                  <c:v>25198</c:v>
                </c:pt>
                <c:pt idx="50397">
                  <c:v>25198.5</c:v>
                </c:pt>
                <c:pt idx="50398">
                  <c:v>25199</c:v>
                </c:pt>
                <c:pt idx="50399">
                  <c:v>25199.5</c:v>
                </c:pt>
                <c:pt idx="50400">
                  <c:v>25200</c:v>
                </c:pt>
                <c:pt idx="50401">
                  <c:v>25200.5</c:v>
                </c:pt>
                <c:pt idx="50402">
                  <c:v>25201</c:v>
                </c:pt>
                <c:pt idx="50403">
                  <c:v>25201.5</c:v>
                </c:pt>
                <c:pt idx="50404">
                  <c:v>25202</c:v>
                </c:pt>
                <c:pt idx="50405">
                  <c:v>25202.5</c:v>
                </c:pt>
                <c:pt idx="50406">
                  <c:v>25203</c:v>
                </c:pt>
                <c:pt idx="50407">
                  <c:v>25203.5</c:v>
                </c:pt>
                <c:pt idx="50408">
                  <c:v>25204</c:v>
                </c:pt>
                <c:pt idx="50409">
                  <c:v>25204.5</c:v>
                </c:pt>
                <c:pt idx="50410">
                  <c:v>25205</c:v>
                </c:pt>
                <c:pt idx="50411">
                  <c:v>25205.5</c:v>
                </c:pt>
                <c:pt idx="50412">
                  <c:v>25206</c:v>
                </c:pt>
                <c:pt idx="50413">
                  <c:v>25206.5</c:v>
                </c:pt>
                <c:pt idx="50414">
                  <c:v>25207</c:v>
                </c:pt>
                <c:pt idx="50415">
                  <c:v>25207.5</c:v>
                </c:pt>
                <c:pt idx="50416">
                  <c:v>25208</c:v>
                </c:pt>
                <c:pt idx="50417">
                  <c:v>25208.5</c:v>
                </c:pt>
                <c:pt idx="50418">
                  <c:v>25209</c:v>
                </c:pt>
                <c:pt idx="50419">
                  <c:v>25209.5</c:v>
                </c:pt>
                <c:pt idx="50420">
                  <c:v>25210</c:v>
                </c:pt>
                <c:pt idx="50421">
                  <c:v>25210.5</c:v>
                </c:pt>
                <c:pt idx="50422">
                  <c:v>25211</c:v>
                </c:pt>
                <c:pt idx="50423">
                  <c:v>25211.5</c:v>
                </c:pt>
                <c:pt idx="50424">
                  <c:v>25212</c:v>
                </c:pt>
                <c:pt idx="50425">
                  <c:v>25212.5</c:v>
                </c:pt>
                <c:pt idx="50426">
                  <c:v>25213</c:v>
                </c:pt>
                <c:pt idx="50427">
                  <c:v>25213.5</c:v>
                </c:pt>
                <c:pt idx="50428">
                  <c:v>25214</c:v>
                </c:pt>
                <c:pt idx="50429">
                  <c:v>25214.5</c:v>
                </c:pt>
                <c:pt idx="50430">
                  <c:v>25215</c:v>
                </c:pt>
                <c:pt idx="50431">
                  <c:v>25215.5</c:v>
                </c:pt>
                <c:pt idx="50432">
                  <c:v>25216</c:v>
                </c:pt>
                <c:pt idx="50433">
                  <c:v>25216.5</c:v>
                </c:pt>
                <c:pt idx="50434">
                  <c:v>25217</c:v>
                </c:pt>
                <c:pt idx="50435">
                  <c:v>25217.5</c:v>
                </c:pt>
                <c:pt idx="50436">
                  <c:v>25218</c:v>
                </c:pt>
                <c:pt idx="50437">
                  <c:v>25218.5</c:v>
                </c:pt>
                <c:pt idx="50438">
                  <c:v>25219</c:v>
                </c:pt>
                <c:pt idx="50439">
                  <c:v>25219.5</c:v>
                </c:pt>
                <c:pt idx="50440">
                  <c:v>25220</c:v>
                </c:pt>
                <c:pt idx="50441">
                  <c:v>25220.5</c:v>
                </c:pt>
                <c:pt idx="50442">
                  <c:v>25221</c:v>
                </c:pt>
                <c:pt idx="50443">
                  <c:v>25221.5</c:v>
                </c:pt>
                <c:pt idx="50444">
                  <c:v>25222</c:v>
                </c:pt>
                <c:pt idx="50445">
                  <c:v>25222.5</c:v>
                </c:pt>
                <c:pt idx="50446">
                  <c:v>25223</c:v>
                </c:pt>
                <c:pt idx="50447">
                  <c:v>25223.5</c:v>
                </c:pt>
                <c:pt idx="50448">
                  <c:v>25224</c:v>
                </c:pt>
                <c:pt idx="50449">
                  <c:v>25224.5</c:v>
                </c:pt>
                <c:pt idx="50450">
                  <c:v>25225</c:v>
                </c:pt>
                <c:pt idx="50451">
                  <c:v>25225.5</c:v>
                </c:pt>
                <c:pt idx="50452">
                  <c:v>25226</c:v>
                </c:pt>
                <c:pt idx="50453">
                  <c:v>25226.5</c:v>
                </c:pt>
                <c:pt idx="50454">
                  <c:v>25227</c:v>
                </c:pt>
                <c:pt idx="50455">
                  <c:v>25227.5</c:v>
                </c:pt>
                <c:pt idx="50456">
                  <c:v>25228</c:v>
                </c:pt>
                <c:pt idx="50457">
                  <c:v>25228.5</c:v>
                </c:pt>
                <c:pt idx="50458">
                  <c:v>25229</c:v>
                </c:pt>
                <c:pt idx="50459">
                  <c:v>25229.5</c:v>
                </c:pt>
                <c:pt idx="50460">
                  <c:v>25230</c:v>
                </c:pt>
                <c:pt idx="50461">
                  <c:v>25230.5</c:v>
                </c:pt>
                <c:pt idx="50462">
                  <c:v>25231</c:v>
                </c:pt>
                <c:pt idx="50463">
                  <c:v>25231.5</c:v>
                </c:pt>
                <c:pt idx="50464">
                  <c:v>25232</c:v>
                </c:pt>
                <c:pt idx="50465">
                  <c:v>25232.5</c:v>
                </c:pt>
                <c:pt idx="50466">
                  <c:v>25233</c:v>
                </c:pt>
                <c:pt idx="50467">
                  <c:v>25233.5</c:v>
                </c:pt>
                <c:pt idx="50468">
                  <c:v>25234</c:v>
                </c:pt>
                <c:pt idx="50469">
                  <c:v>25234.5</c:v>
                </c:pt>
                <c:pt idx="50470">
                  <c:v>25235</c:v>
                </c:pt>
                <c:pt idx="50471">
                  <c:v>25235.5</c:v>
                </c:pt>
                <c:pt idx="50472">
                  <c:v>25236</c:v>
                </c:pt>
                <c:pt idx="50473">
                  <c:v>25236.5</c:v>
                </c:pt>
                <c:pt idx="50474">
                  <c:v>25237</c:v>
                </c:pt>
                <c:pt idx="50475">
                  <c:v>25237.5</c:v>
                </c:pt>
                <c:pt idx="50476">
                  <c:v>25238</c:v>
                </c:pt>
                <c:pt idx="50477">
                  <c:v>25238.5</c:v>
                </c:pt>
                <c:pt idx="50478">
                  <c:v>25239</c:v>
                </c:pt>
                <c:pt idx="50479">
                  <c:v>25239.5</c:v>
                </c:pt>
                <c:pt idx="50480">
                  <c:v>25240</c:v>
                </c:pt>
                <c:pt idx="50481">
                  <c:v>25240.5</c:v>
                </c:pt>
                <c:pt idx="50482">
                  <c:v>25241</c:v>
                </c:pt>
                <c:pt idx="50483">
                  <c:v>25241.5</c:v>
                </c:pt>
                <c:pt idx="50484">
                  <c:v>25242</c:v>
                </c:pt>
                <c:pt idx="50485">
                  <c:v>25242.5</c:v>
                </c:pt>
                <c:pt idx="50486">
                  <c:v>25243</c:v>
                </c:pt>
                <c:pt idx="50487">
                  <c:v>25243.5</c:v>
                </c:pt>
                <c:pt idx="50488">
                  <c:v>25244</c:v>
                </c:pt>
                <c:pt idx="50489">
                  <c:v>25244.5</c:v>
                </c:pt>
                <c:pt idx="50490">
                  <c:v>25245</c:v>
                </c:pt>
                <c:pt idx="50491">
                  <c:v>25245.5</c:v>
                </c:pt>
                <c:pt idx="50492">
                  <c:v>25246</c:v>
                </c:pt>
                <c:pt idx="50493">
                  <c:v>25246.5</c:v>
                </c:pt>
                <c:pt idx="50494">
                  <c:v>25247</c:v>
                </c:pt>
                <c:pt idx="50495">
                  <c:v>25247.5</c:v>
                </c:pt>
                <c:pt idx="50496">
                  <c:v>25248</c:v>
                </c:pt>
                <c:pt idx="50497">
                  <c:v>25248.5</c:v>
                </c:pt>
                <c:pt idx="50498">
                  <c:v>25249</c:v>
                </c:pt>
                <c:pt idx="50499">
                  <c:v>25249.5</c:v>
                </c:pt>
                <c:pt idx="50500">
                  <c:v>25250</c:v>
                </c:pt>
                <c:pt idx="50501">
                  <c:v>25250.5</c:v>
                </c:pt>
                <c:pt idx="50502">
                  <c:v>25251</c:v>
                </c:pt>
                <c:pt idx="50503">
                  <c:v>25251.5</c:v>
                </c:pt>
                <c:pt idx="50504">
                  <c:v>25252</c:v>
                </c:pt>
                <c:pt idx="50505">
                  <c:v>25252.5</c:v>
                </c:pt>
                <c:pt idx="50506">
                  <c:v>25253</c:v>
                </c:pt>
                <c:pt idx="50507">
                  <c:v>25253.5</c:v>
                </c:pt>
                <c:pt idx="50508">
                  <c:v>25254</c:v>
                </c:pt>
                <c:pt idx="50509">
                  <c:v>25254.5</c:v>
                </c:pt>
                <c:pt idx="50510">
                  <c:v>25255</c:v>
                </c:pt>
                <c:pt idx="50511">
                  <c:v>25255.5</c:v>
                </c:pt>
                <c:pt idx="50512">
                  <c:v>25256</c:v>
                </c:pt>
                <c:pt idx="50513">
                  <c:v>25256.5</c:v>
                </c:pt>
                <c:pt idx="50514">
                  <c:v>25257</c:v>
                </c:pt>
                <c:pt idx="50515">
                  <c:v>25257.5</c:v>
                </c:pt>
                <c:pt idx="50516">
                  <c:v>25258</c:v>
                </c:pt>
                <c:pt idx="50517">
                  <c:v>25258.5</c:v>
                </c:pt>
                <c:pt idx="50518">
                  <c:v>25259</c:v>
                </c:pt>
                <c:pt idx="50519">
                  <c:v>25259.5</c:v>
                </c:pt>
                <c:pt idx="50520">
                  <c:v>25260</c:v>
                </c:pt>
                <c:pt idx="50521">
                  <c:v>25260.5</c:v>
                </c:pt>
                <c:pt idx="50522">
                  <c:v>25261</c:v>
                </c:pt>
                <c:pt idx="50523">
                  <c:v>25261.5</c:v>
                </c:pt>
                <c:pt idx="50524">
                  <c:v>25262</c:v>
                </c:pt>
                <c:pt idx="50525">
                  <c:v>25262.5</c:v>
                </c:pt>
                <c:pt idx="50526">
                  <c:v>25263</c:v>
                </c:pt>
                <c:pt idx="50527">
                  <c:v>25263.5</c:v>
                </c:pt>
                <c:pt idx="50528">
                  <c:v>25264</c:v>
                </c:pt>
                <c:pt idx="50529">
                  <c:v>25264.5</c:v>
                </c:pt>
                <c:pt idx="50530">
                  <c:v>25265</c:v>
                </c:pt>
                <c:pt idx="50531">
                  <c:v>25265.5</c:v>
                </c:pt>
                <c:pt idx="50532">
                  <c:v>25266</c:v>
                </c:pt>
                <c:pt idx="50533">
                  <c:v>25266.5</c:v>
                </c:pt>
                <c:pt idx="50534">
                  <c:v>25267</c:v>
                </c:pt>
                <c:pt idx="50535">
                  <c:v>25267.5</c:v>
                </c:pt>
                <c:pt idx="50536">
                  <c:v>25268</c:v>
                </c:pt>
                <c:pt idx="50537">
                  <c:v>25268.5</c:v>
                </c:pt>
                <c:pt idx="50538">
                  <c:v>25269</c:v>
                </c:pt>
                <c:pt idx="50539">
                  <c:v>25269.5</c:v>
                </c:pt>
                <c:pt idx="50540">
                  <c:v>25270</c:v>
                </c:pt>
                <c:pt idx="50541">
                  <c:v>25270.5</c:v>
                </c:pt>
                <c:pt idx="50542">
                  <c:v>25271</c:v>
                </c:pt>
                <c:pt idx="50543">
                  <c:v>25271.5</c:v>
                </c:pt>
                <c:pt idx="50544">
                  <c:v>25272</c:v>
                </c:pt>
                <c:pt idx="50545">
                  <c:v>25272.5</c:v>
                </c:pt>
                <c:pt idx="50546">
                  <c:v>25273</c:v>
                </c:pt>
                <c:pt idx="50547">
                  <c:v>25273.5</c:v>
                </c:pt>
                <c:pt idx="50548">
                  <c:v>25274</c:v>
                </c:pt>
                <c:pt idx="50549">
                  <c:v>25274.5</c:v>
                </c:pt>
                <c:pt idx="50550">
                  <c:v>25275</c:v>
                </c:pt>
                <c:pt idx="50551">
                  <c:v>25275.5</c:v>
                </c:pt>
                <c:pt idx="50552">
                  <c:v>25276</c:v>
                </c:pt>
                <c:pt idx="50553">
                  <c:v>25276.5</c:v>
                </c:pt>
                <c:pt idx="50554">
                  <c:v>25277</c:v>
                </c:pt>
                <c:pt idx="50555">
                  <c:v>25277.5</c:v>
                </c:pt>
                <c:pt idx="50556">
                  <c:v>25278</c:v>
                </c:pt>
                <c:pt idx="50557">
                  <c:v>25278.5</c:v>
                </c:pt>
                <c:pt idx="50558">
                  <c:v>25279</c:v>
                </c:pt>
                <c:pt idx="50559">
                  <c:v>25279.5</c:v>
                </c:pt>
                <c:pt idx="50560">
                  <c:v>25280</c:v>
                </c:pt>
                <c:pt idx="50561">
                  <c:v>25280.5</c:v>
                </c:pt>
                <c:pt idx="50562">
                  <c:v>25281</c:v>
                </c:pt>
                <c:pt idx="50563">
                  <c:v>25281.5</c:v>
                </c:pt>
                <c:pt idx="50564">
                  <c:v>25282</c:v>
                </c:pt>
                <c:pt idx="50565">
                  <c:v>25282.5</c:v>
                </c:pt>
                <c:pt idx="50566">
                  <c:v>25283</c:v>
                </c:pt>
                <c:pt idx="50567">
                  <c:v>25283.5</c:v>
                </c:pt>
                <c:pt idx="50568">
                  <c:v>25284</c:v>
                </c:pt>
                <c:pt idx="50569">
                  <c:v>25284.5</c:v>
                </c:pt>
                <c:pt idx="50570">
                  <c:v>25285</c:v>
                </c:pt>
                <c:pt idx="50571">
                  <c:v>25285.5</c:v>
                </c:pt>
                <c:pt idx="50572">
                  <c:v>25286</c:v>
                </c:pt>
                <c:pt idx="50573">
                  <c:v>25286.5</c:v>
                </c:pt>
                <c:pt idx="50574">
                  <c:v>25287</c:v>
                </c:pt>
                <c:pt idx="50575">
                  <c:v>25287.5</c:v>
                </c:pt>
                <c:pt idx="50576">
                  <c:v>25288</c:v>
                </c:pt>
                <c:pt idx="50577">
                  <c:v>25288.5</c:v>
                </c:pt>
                <c:pt idx="50578">
                  <c:v>25289</c:v>
                </c:pt>
                <c:pt idx="50579">
                  <c:v>25289.5</c:v>
                </c:pt>
                <c:pt idx="50580">
                  <c:v>25290</c:v>
                </c:pt>
                <c:pt idx="50581">
                  <c:v>25290.5</c:v>
                </c:pt>
                <c:pt idx="50582">
                  <c:v>25291</c:v>
                </c:pt>
                <c:pt idx="50583">
                  <c:v>25291.5</c:v>
                </c:pt>
                <c:pt idx="50584">
                  <c:v>25292</c:v>
                </c:pt>
                <c:pt idx="50585">
                  <c:v>25292.5</c:v>
                </c:pt>
                <c:pt idx="50586">
                  <c:v>25293</c:v>
                </c:pt>
                <c:pt idx="50587">
                  <c:v>25293.5</c:v>
                </c:pt>
                <c:pt idx="50588">
                  <c:v>25294</c:v>
                </c:pt>
                <c:pt idx="50589">
                  <c:v>25294.5</c:v>
                </c:pt>
                <c:pt idx="50590">
                  <c:v>25295</c:v>
                </c:pt>
                <c:pt idx="50591">
                  <c:v>25295.5</c:v>
                </c:pt>
                <c:pt idx="50592">
                  <c:v>25296</c:v>
                </c:pt>
                <c:pt idx="50593">
                  <c:v>25296.5</c:v>
                </c:pt>
                <c:pt idx="50594">
                  <c:v>25297</c:v>
                </c:pt>
                <c:pt idx="50595">
                  <c:v>25297.5</c:v>
                </c:pt>
                <c:pt idx="50596">
                  <c:v>25298</c:v>
                </c:pt>
                <c:pt idx="50597">
                  <c:v>25298.5</c:v>
                </c:pt>
                <c:pt idx="50598">
                  <c:v>25299</c:v>
                </c:pt>
                <c:pt idx="50599">
                  <c:v>25299.5</c:v>
                </c:pt>
                <c:pt idx="50600">
                  <c:v>25300</c:v>
                </c:pt>
                <c:pt idx="50601">
                  <c:v>25300.5</c:v>
                </c:pt>
                <c:pt idx="50602">
                  <c:v>25301</c:v>
                </c:pt>
                <c:pt idx="50603">
                  <c:v>25301.5</c:v>
                </c:pt>
                <c:pt idx="50604">
                  <c:v>25302</c:v>
                </c:pt>
                <c:pt idx="50605">
                  <c:v>25302.5</c:v>
                </c:pt>
                <c:pt idx="50606">
                  <c:v>25303</c:v>
                </c:pt>
                <c:pt idx="50607">
                  <c:v>25303.5</c:v>
                </c:pt>
                <c:pt idx="50608">
                  <c:v>25304</c:v>
                </c:pt>
                <c:pt idx="50609">
                  <c:v>25304.5</c:v>
                </c:pt>
                <c:pt idx="50610">
                  <c:v>25305</c:v>
                </c:pt>
                <c:pt idx="50611">
                  <c:v>25305.5</c:v>
                </c:pt>
                <c:pt idx="50612">
                  <c:v>25306</c:v>
                </c:pt>
                <c:pt idx="50613">
                  <c:v>25306.5</c:v>
                </c:pt>
                <c:pt idx="50614">
                  <c:v>25307</c:v>
                </c:pt>
                <c:pt idx="50615">
                  <c:v>25307.5</c:v>
                </c:pt>
                <c:pt idx="50616">
                  <c:v>25308</c:v>
                </c:pt>
                <c:pt idx="50617">
                  <c:v>25308.5</c:v>
                </c:pt>
                <c:pt idx="50618">
                  <c:v>25309</c:v>
                </c:pt>
                <c:pt idx="50619">
                  <c:v>25309.5</c:v>
                </c:pt>
                <c:pt idx="50620">
                  <c:v>25310</c:v>
                </c:pt>
                <c:pt idx="50621">
                  <c:v>25310.5</c:v>
                </c:pt>
                <c:pt idx="50622">
                  <c:v>25311</c:v>
                </c:pt>
                <c:pt idx="50623">
                  <c:v>25311.5</c:v>
                </c:pt>
                <c:pt idx="50624">
                  <c:v>25312</c:v>
                </c:pt>
                <c:pt idx="50625">
                  <c:v>25312.5</c:v>
                </c:pt>
                <c:pt idx="50626">
                  <c:v>25313</c:v>
                </c:pt>
                <c:pt idx="50627">
                  <c:v>25313.5</c:v>
                </c:pt>
                <c:pt idx="50628">
                  <c:v>25314</c:v>
                </c:pt>
                <c:pt idx="50629">
                  <c:v>25314.5</c:v>
                </c:pt>
                <c:pt idx="50630">
                  <c:v>25315</c:v>
                </c:pt>
                <c:pt idx="50631">
                  <c:v>25315.5</c:v>
                </c:pt>
                <c:pt idx="50632">
                  <c:v>25316</c:v>
                </c:pt>
                <c:pt idx="50633">
                  <c:v>25316.5</c:v>
                </c:pt>
                <c:pt idx="50634">
                  <c:v>25317</c:v>
                </c:pt>
                <c:pt idx="50635">
                  <c:v>25317.5</c:v>
                </c:pt>
                <c:pt idx="50636">
                  <c:v>25318</c:v>
                </c:pt>
                <c:pt idx="50637">
                  <c:v>25318.5</c:v>
                </c:pt>
                <c:pt idx="50638">
                  <c:v>25319</c:v>
                </c:pt>
                <c:pt idx="50639">
                  <c:v>25319.5</c:v>
                </c:pt>
                <c:pt idx="50640">
                  <c:v>25320</c:v>
                </c:pt>
                <c:pt idx="50641">
                  <c:v>25320.5</c:v>
                </c:pt>
                <c:pt idx="50642">
                  <c:v>25321</c:v>
                </c:pt>
                <c:pt idx="50643">
                  <c:v>25321.5</c:v>
                </c:pt>
                <c:pt idx="50644">
                  <c:v>25322</c:v>
                </c:pt>
                <c:pt idx="50645">
                  <c:v>25322.5</c:v>
                </c:pt>
                <c:pt idx="50646">
                  <c:v>25323</c:v>
                </c:pt>
                <c:pt idx="50647">
                  <c:v>25323.5</c:v>
                </c:pt>
                <c:pt idx="50648">
                  <c:v>25324</c:v>
                </c:pt>
                <c:pt idx="50649">
                  <c:v>25324.5</c:v>
                </c:pt>
                <c:pt idx="50650">
                  <c:v>25325</c:v>
                </c:pt>
                <c:pt idx="50651">
                  <c:v>25325.5</c:v>
                </c:pt>
                <c:pt idx="50652">
                  <c:v>25326</c:v>
                </c:pt>
                <c:pt idx="50653">
                  <c:v>25326.5</c:v>
                </c:pt>
                <c:pt idx="50654">
                  <c:v>25327</c:v>
                </c:pt>
                <c:pt idx="50655">
                  <c:v>25327.5</c:v>
                </c:pt>
                <c:pt idx="50656">
                  <c:v>25328</c:v>
                </c:pt>
                <c:pt idx="50657">
                  <c:v>25328.5</c:v>
                </c:pt>
                <c:pt idx="50658">
                  <c:v>25329</c:v>
                </c:pt>
                <c:pt idx="50659">
                  <c:v>25329.5</c:v>
                </c:pt>
                <c:pt idx="50660">
                  <c:v>25330</c:v>
                </c:pt>
                <c:pt idx="50661">
                  <c:v>25330.5</c:v>
                </c:pt>
                <c:pt idx="50662">
                  <c:v>25331</c:v>
                </c:pt>
                <c:pt idx="50663">
                  <c:v>25331.5</c:v>
                </c:pt>
                <c:pt idx="50664">
                  <c:v>25332</c:v>
                </c:pt>
                <c:pt idx="50665">
                  <c:v>25332.5</c:v>
                </c:pt>
                <c:pt idx="50666">
                  <c:v>25333</c:v>
                </c:pt>
                <c:pt idx="50667">
                  <c:v>25333.5</c:v>
                </c:pt>
                <c:pt idx="50668">
                  <c:v>25334</c:v>
                </c:pt>
                <c:pt idx="50669">
                  <c:v>25334.5</c:v>
                </c:pt>
                <c:pt idx="50670">
                  <c:v>25335</c:v>
                </c:pt>
                <c:pt idx="50671">
                  <c:v>25335.5</c:v>
                </c:pt>
                <c:pt idx="50672">
                  <c:v>25336</c:v>
                </c:pt>
                <c:pt idx="50673">
                  <c:v>25336.5</c:v>
                </c:pt>
                <c:pt idx="50674">
                  <c:v>25337</c:v>
                </c:pt>
                <c:pt idx="50675">
                  <c:v>25337.5</c:v>
                </c:pt>
                <c:pt idx="50676">
                  <c:v>25338</c:v>
                </c:pt>
                <c:pt idx="50677">
                  <c:v>25338.5</c:v>
                </c:pt>
                <c:pt idx="50678">
                  <c:v>25339</c:v>
                </c:pt>
                <c:pt idx="50679">
                  <c:v>25339.5</c:v>
                </c:pt>
                <c:pt idx="50680">
                  <c:v>25340</c:v>
                </c:pt>
                <c:pt idx="50681">
                  <c:v>25340.5</c:v>
                </c:pt>
                <c:pt idx="50682">
                  <c:v>25341</c:v>
                </c:pt>
                <c:pt idx="50683">
                  <c:v>25341.5</c:v>
                </c:pt>
                <c:pt idx="50684">
                  <c:v>25342</c:v>
                </c:pt>
                <c:pt idx="50685">
                  <c:v>25342.5</c:v>
                </c:pt>
                <c:pt idx="50686">
                  <c:v>25343</c:v>
                </c:pt>
                <c:pt idx="50687">
                  <c:v>25343.5</c:v>
                </c:pt>
                <c:pt idx="50688">
                  <c:v>25344</c:v>
                </c:pt>
                <c:pt idx="50689">
                  <c:v>25344.5</c:v>
                </c:pt>
                <c:pt idx="50690">
                  <c:v>25345</c:v>
                </c:pt>
                <c:pt idx="50691">
                  <c:v>25345.5</c:v>
                </c:pt>
                <c:pt idx="50692">
                  <c:v>25346</c:v>
                </c:pt>
                <c:pt idx="50693">
                  <c:v>25346.5</c:v>
                </c:pt>
                <c:pt idx="50694">
                  <c:v>25347</c:v>
                </c:pt>
                <c:pt idx="50695">
                  <c:v>25347.5</c:v>
                </c:pt>
                <c:pt idx="50696">
                  <c:v>25348</c:v>
                </c:pt>
                <c:pt idx="50697">
                  <c:v>25348.5</c:v>
                </c:pt>
                <c:pt idx="50698">
                  <c:v>25349</c:v>
                </c:pt>
                <c:pt idx="50699">
                  <c:v>25349.5</c:v>
                </c:pt>
                <c:pt idx="50700">
                  <c:v>25350</c:v>
                </c:pt>
                <c:pt idx="50701">
                  <c:v>25350.5</c:v>
                </c:pt>
                <c:pt idx="50702">
                  <c:v>25351</c:v>
                </c:pt>
                <c:pt idx="50703">
                  <c:v>25351.5</c:v>
                </c:pt>
                <c:pt idx="50704">
                  <c:v>25352</c:v>
                </c:pt>
                <c:pt idx="50705">
                  <c:v>25352.5</c:v>
                </c:pt>
                <c:pt idx="50706">
                  <c:v>25353</c:v>
                </c:pt>
                <c:pt idx="50707">
                  <c:v>25353.5</c:v>
                </c:pt>
                <c:pt idx="50708">
                  <c:v>25354</c:v>
                </c:pt>
                <c:pt idx="50709">
                  <c:v>25354.5</c:v>
                </c:pt>
                <c:pt idx="50710">
                  <c:v>25355</c:v>
                </c:pt>
                <c:pt idx="50711">
                  <c:v>25355.5</c:v>
                </c:pt>
                <c:pt idx="50712">
                  <c:v>25356</c:v>
                </c:pt>
                <c:pt idx="50713">
                  <c:v>25356.5</c:v>
                </c:pt>
                <c:pt idx="50714">
                  <c:v>25357</c:v>
                </c:pt>
                <c:pt idx="50715">
                  <c:v>25357.5</c:v>
                </c:pt>
                <c:pt idx="50716">
                  <c:v>25358</c:v>
                </c:pt>
                <c:pt idx="50717">
                  <c:v>25358.5</c:v>
                </c:pt>
                <c:pt idx="50718">
                  <c:v>25359</c:v>
                </c:pt>
                <c:pt idx="50719">
                  <c:v>25359.5</c:v>
                </c:pt>
                <c:pt idx="50720">
                  <c:v>25360</c:v>
                </c:pt>
                <c:pt idx="50721">
                  <c:v>25360.5</c:v>
                </c:pt>
                <c:pt idx="50722">
                  <c:v>25361</c:v>
                </c:pt>
                <c:pt idx="50723">
                  <c:v>25361.5</c:v>
                </c:pt>
                <c:pt idx="50724">
                  <c:v>25362</c:v>
                </c:pt>
                <c:pt idx="50725">
                  <c:v>25362.5</c:v>
                </c:pt>
                <c:pt idx="50726">
                  <c:v>25363</c:v>
                </c:pt>
                <c:pt idx="50727">
                  <c:v>25363.5</c:v>
                </c:pt>
                <c:pt idx="50728">
                  <c:v>25364</c:v>
                </c:pt>
                <c:pt idx="50729">
                  <c:v>25364.5</c:v>
                </c:pt>
                <c:pt idx="50730">
                  <c:v>25365</c:v>
                </c:pt>
                <c:pt idx="50731">
                  <c:v>25365.5</c:v>
                </c:pt>
                <c:pt idx="50732">
                  <c:v>25366</c:v>
                </c:pt>
                <c:pt idx="50733">
                  <c:v>25366.5</c:v>
                </c:pt>
                <c:pt idx="50734">
                  <c:v>25367</c:v>
                </c:pt>
                <c:pt idx="50735">
                  <c:v>25367.5</c:v>
                </c:pt>
                <c:pt idx="50736">
                  <c:v>25368</c:v>
                </c:pt>
                <c:pt idx="50737">
                  <c:v>25368.5</c:v>
                </c:pt>
                <c:pt idx="50738">
                  <c:v>25369</c:v>
                </c:pt>
                <c:pt idx="50739">
                  <c:v>25369.5</c:v>
                </c:pt>
                <c:pt idx="50740">
                  <c:v>25370</c:v>
                </c:pt>
                <c:pt idx="50741">
                  <c:v>25370.5</c:v>
                </c:pt>
                <c:pt idx="50742">
                  <c:v>25371</c:v>
                </c:pt>
                <c:pt idx="50743">
                  <c:v>25371.5</c:v>
                </c:pt>
                <c:pt idx="50744">
                  <c:v>25372</c:v>
                </c:pt>
                <c:pt idx="50745">
                  <c:v>25372.5</c:v>
                </c:pt>
                <c:pt idx="50746">
                  <c:v>25373</c:v>
                </c:pt>
                <c:pt idx="50747">
                  <c:v>25373.5</c:v>
                </c:pt>
                <c:pt idx="50748">
                  <c:v>25374</c:v>
                </c:pt>
                <c:pt idx="50749">
                  <c:v>25374.5</c:v>
                </c:pt>
                <c:pt idx="50750">
                  <c:v>25375</c:v>
                </c:pt>
                <c:pt idx="50751">
                  <c:v>25375.5</c:v>
                </c:pt>
                <c:pt idx="50752">
                  <c:v>25376</c:v>
                </c:pt>
                <c:pt idx="50753">
                  <c:v>25376.5</c:v>
                </c:pt>
                <c:pt idx="50754">
                  <c:v>25377</c:v>
                </c:pt>
                <c:pt idx="50755">
                  <c:v>25377.5</c:v>
                </c:pt>
                <c:pt idx="50756">
                  <c:v>25378</c:v>
                </c:pt>
                <c:pt idx="50757">
                  <c:v>25378.5</c:v>
                </c:pt>
                <c:pt idx="50758">
                  <c:v>25379</c:v>
                </c:pt>
                <c:pt idx="50759">
                  <c:v>25379.5</c:v>
                </c:pt>
                <c:pt idx="50760">
                  <c:v>25380</c:v>
                </c:pt>
                <c:pt idx="50761">
                  <c:v>25380.5</c:v>
                </c:pt>
                <c:pt idx="50762">
                  <c:v>25381</c:v>
                </c:pt>
                <c:pt idx="50763">
                  <c:v>25381.5</c:v>
                </c:pt>
                <c:pt idx="50764">
                  <c:v>25382</c:v>
                </c:pt>
                <c:pt idx="50765">
                  <c:v>25382.5</c:v>
                </c:pt>
                <c:pt idx="50766">
                  <c:v>25383</c:v>
                </c:pt>
                <c:pt idx="50767">
                  <c:v>25383.5</c:v>
                </c:pt>
                <c:pt idx="50768">
                  <c:v>25384</c:v>
                </c:pt>
                <c:pt idx="50769">
                  <c:v>25384.5</c:v>
                </c:pt>
                <c:pt idx="50770">
                  <c:v>25385</c:v>
                </c:pt>
                <c:pt idx="50771">
                  <c:v>25385.5</c:v>
                </c:pt>
                <c:pt idx="50772">
                  <c:v>25386</c:v>
                </c:pt>
                <c:pt idx="50773">
                  <c:v>25386.5</c:v>
                </c:pt>
                <c:pt idx="50774">
                  <c:v>25387</c:v>
                </c:pt>
                <c:pt idx="50775">
                  <c:v>25387.5</c:v>
                </c:pt>
                <c:pt idx="50776">
                  <c:v>25388</c:v>
                </c:pt>
                <c:pt idx="50777">
                  <c:v>25388.5</c:v>
                </c:pt>
                <c:pt idx="50778">
                  <c:v>25389</c:v>
                </c:pt>
                <c:pt idx="50779">
                  <c:v>25389.5</c:v>
                </c:pt>
                <c:pt idx="50780">
                  <c:v>25390</c:v>
                </c:pt>
                <c:pt idx="50781">
                  <c:v>25390.5</c:v>
                </c:pt>
                <c:pt idx="50782">
                  <c:v>25391</c:v>
                </c:pt>
                <c:pt idx="50783">
                  <c:v>25391.5</c:v>
                </c:pt>
                <c:pt idx="50784">
                  <c:v>25392</c:v>
                </c:pt>
                <c:pt idx="50785">
                  <c:v>25392.5</c:v>
                </c:pt>
                <c:pt idx="50786">
                  <c:v>25393</c:v>
                </c:pt>
                <c:pt idx="50787">
                  <c:v>25393.5</c:v>
                </c:pt>
                <c:pt idx="50788">
                  <c:v>25394</c:v>
                </c:pt>
                <c:pt idx="50789">
                  <c:v>25394.5</c:v>
                </c:pt>
                <c:pt idx="50790">
                  <c:v>25395</c:v>
                </c:pt>
                <c:pt idx="50791">
                  <c:v>25395.5</c:v>
                </c:pt>
                <c:pt idx="50792">
                  <c:v>25396</c:v>
                </c:pt>
                <c:pt idx="50793">
                  <c:v>25396.5</c:v>
                </c:pt>
                <c:pt idx="50794">
                  <c:v>25397</c:v>
                </c:pt>
                <c:pt idx="50795">
                  <c:v>25397.5</c:v>
                </c:pt>
                <c:pt idx="50796">
                  <c:v>25398</c:v>
                </c:pt>
                <c:pt idx="50797">
                  <c:v>25398.5</c:v>
                </c:pt>
                <c:pt idx="50798">
                  <c:v>25399</c:v>
                </c:pt>
                <c:pt idx="50799">
                  <c:v>25399.5</c:v>
                </c:pt>
                <c:pt idx="50800">
                  <c:v>25400</c:v>
                </c:pt>
                <c:pt idx="50801">
                  <c:v>25400.5</c:v>
                </c:pt>
                <c:pt idx="50802">
                  <c:v>25401</c:v>
                </c:pt>
                <c:pt idx="50803">
                  <c:v>25401.5</c:v>
                </c:pt>
                <c:pt idx="50804">
                  <c:v>25402</c:v>
                </c:pt>
                <c:pt idx="50805">
                  <c:v>25402.5</c:v>
                </c:pt>
                <c:pt idx="50806">
                  <c:v>25403</c:v>
                </c:pt>
                <c:pt idx="50807">
                  <c:v>25403.5</c:v>
                </c:pt>
                <c:pt idx="50808">
                  <c:v>25404</c:v>
                </c:pt>
                <c:pt idx="50809">
                  <c:v>25404.5</c:v>
                </c:pt>
                <c:pt idx="50810">
                  <c:v>25405</c:v>
                </c:pt>
                <c:pt idx="50811">
                  <c:v>25405.5</c:v>
                </c:pt>
                <c:pt idx="50812">
                  <c:v>25406</c:v>
                </c:pt>
                <c:pt idx="50813">
                  <c:v>25406.5</c:v>
                </c:pt>
                <c:pt idx="50814">
                  <c:v>25407</c:v>
                </c:pt>
                <c:pt idx="50815">
                  <c:v>25407.5</c:v>
                </c:pt>
                <c:pt idx="50816">
                  <c:v>25408</c:v>
                </c:pt>
                <c:pt idx="50817">
                  <c:v>25408.5</c:v>
                </c:pt>
                <c:pt idx="50818">
                  <c:v>25409</c:v>
                </c:pt>
                <c:pt idx="50819">
                  <c:v>25409.5</c:v>
                </c:pt>
                <c:pt idx="50820">
                  <c:v>25410</c:v>
                </c:pt>
                <c:pt idx="50821">
                  <c:v>25410.5</c:v>
                </c:pt>
                <c:pt idx="50822">
                  <c:v>25411</c:v>
                </c:pt>
                <c:pt idx="50823">
                  <c:v>25411.5</c:v>
                </c:pt>
                <c:pt idx="50824">
                  <c:v>25412</c:v>
                </c:pt>
                <c:pt idx="50825">
                  <c:v>25412.5</c:v>
                </c:pt>
                <c:pt idx="50826">
                  <c:v>25413</c:v>
                </c:pt>
                <c:pt idx="50827">
                  <c:v>25413.5</c:v>
                </c:pt>
                <c:pt idx="50828">
                  <c:v>25414</c:v>
                </c:pt>
                <c:pt idx="50829">
                  <c:v>25414.5</c:v>
                </c:pt>
                <c:pt idx="50830">
                  <c:v>25415</c:v>
                </c:pt>
                <c:pt idx="50831">
                  <c:v>25415.5</c:v>
                </c:pt>
                <c:pt idx="50832">
                  <c:v>25416</c:v>
                </c:pt>
                <c:pt idx="50833">
                  <c:v>25416.5</c:v>
                </c:pt>
                <c:pt idx="50834">
                  <c:v>25417</c:v>
                </c:pt>
                <c:pt idx="50835">
                  <c:v>25417.5</c:v>
                </c:pt>
                <c:pt idx="50836">
                  <c:v>25418</c:v>
                </c:pt>
                <c:pt idx="50837">
                  <c:v>25418.5</c:v>
                </c:pt>
                <c:pt idx="50838">
                  <c:v>25419</c:v>
                </c:pt>
                <c:pt idx="50839">
                  <c:v>25419.5</c:v>
                </c:pt>
                <c:pt idx="50840">
                  <c:v>25420</c:v>
                </c:pt>
                <c:pt idx="50841">
                  <c:v>25420.5</c:v>
                </c:pt>
                <c:pt idx="50842">
                  <c:v>25421</c:v>
                </c:pt>
                <c:pt idx="50843">
                  <c:v>25421.5</c:v>
                </c:pt>
                <c:pt idx="50844">
                  <c:v>25422</c:v>
                </c:pt>
                <c:pt idx="50845">
                  <c:v>25422.5</c:v>
                </c:pt>
                <c:pt idx="50846">
                  <c:v>25423</c:v>
                </c:pt>
                <c:pt idx="50847">
                  <c:v>25423.5</c:v>
                </c:pt>
                <c:pt idx="50848">
                  <c:v>25424</c:v>
                </c:pt>
                <c:pt idx="50849">
                  <c:v>25424.5</c:v>
                </c:pt>
                <c:pt idx="50850">
                  <c:v>25425</c:v>
                </c:pt>
                <c:pt idx="50851">
                  <c:v>25425.5</c:v>
                </c:pt>
                <c:pt idx="50852">
                  <c:v>25426</c:v>
                </c:pt>
                <c:pt idx="50853">
                  <c:v>25426.5</c:v>
                </c:pt>
                <c:pt idx="50854">
                  <c:v>25427</c:v>
                </c:pt>
                <c:pt idx="50855">
                  <c:v>25427.5</c:v>
                </c:pt>
                <c:pt idx="50856">
                  <c:v>25428</c:v>
                </c:pt>
                <c:pt idx="50857">
                  <c:v>25428.5</c:v>
                </c:pt>
                <c:pt idx="50858">
                  <c:v>25429</c:v>
                </c:pt>
                <c:pt idx="50859">
                  <c:v>25429.5</c:v>
                </c:pt>
                <c:pt idx="50860">
                  <c:v>25430</c:v>
                </c:pt>
                <c:pt idx="50861">
                  <c:v>25430.5</c:v>
                </c:pt>
                <c:pt idx="50862">
                  <c:v>25431</c:v>
                </c:pt>
                <c:pt idx="50863">
                  <c:v>25431.5</c:v>
                </c:pt>
                <c:pt idx="50864">
                  <c:v>25432</c:v>
                </c:pt>
                <c:pt idx="50865">
                  <c:v>25432.5</c:v>
                </c:pt>
                <c:pt idx="50866">
                  <c:v>25433</c:v>
                </c:pt>
                <c:pt idx="50867">
                  <c:v>25433.5</c:v>
                </c:pt>
                <c:pt idx="50868">
                  <c:v>25434</c:v>
                </c:pt>
                <c:pt idx="50869">
                  <c:v>25434.5</c:v>
                </c:pt>
                <c:pt idx="50870">
                  <c:v>25435</c:v>
                </c:pt>
                <c:pt idx="50871">
                  <c:v>25435.5</c:v>
                </c:pt>
                <c:pt idx="50872">
                  <c:v>25436</c:v>
                </c:pt>
                <c:pt idx="50873">
                  <c:v>25436.5</c:v>
                </c:pt>
                <c:pt idx="50874">
                  <c:v>25437</c:v>
                </c:pt>
                <c:pt idx="50875">
                  <c:v>25437.5</c:v>
                </c:pt>
                <c:pt idx="50876">
                  <c:v>25438</c:v>
                </c:pt>
                <c:pt idx="50877">
                  <c:v>25438.5</c:v>
                </c:pt>
                <c:pt idx="50878">
                  <c:v>25439</c:v>
                </c:pt>
                <c:pt idx="50879">
                  <c:v>25439.5</c:v>
                </c:pt>
                <c:pt idx="50880">
                  <c:v>25440</c:v>
                </c:pt>
                <c:pt idx="50881">
                  <c:v>25440.5</c:v>
                </c:pt>
                <c:pt idx="50882">
                  <c:v>25441</c:v>
                </c:pt>
                <c:pt idx="50883">
                  <c:v>25441.5</c:v>
                </c:pt>
                <c:pt idx="50884">
                  <c:v>25442</c:v>
                </c:pt>
                <c:pt idx="50885">
                  <c:v>25442.5</c:v>
                </c:pt>
                <c:pt idx="50886">
                  <c:v>25443</c:v>
                </c:pt>
                <c:pt idx="50887">
                  <c:v>25443.5</c:v>
                </c:pt>
                <c:pt idx="50888">
                  <c:v>25444</c:v>
                </c:pt>
                <c:pt idx="50889">
                  <c:v>25444.5</c:v>
                </c:pt>
                <c:pt idx="50890">
                  <c:v>25445</c:v>
                </c:pt>
                <c:pt idx="50891">
                  <c:v>25445.5</c:v>
                </c:pt>
                <c:pt idx="50892">
                  <c:v>25446</c:v>
                </c:pt>
                <c:pt idx="50893">
                  <c:v>25446.5</c:v>
                </c:pt>
                <c:pt idx="50894">
                  <c:v>25447</c:v>
                </c:pt>
                <c:pt idx="50895">
                  <c:v>25447.5</c:v>
                </c:pt>
                <c:pt idx="50896">
                  <c:v>25448</c:v>
                </c:pt>
                <c:pt idx="50897">
                  <c:v>25448.5</c:v>
                </c:pt>
                <c:pt idx="50898">
                  <c:v>25449</c:v>
                </c:pt>
                <c:pt idx="50899">
                  <c:v>25449.5</c:v>
                </c:pt>
                <c:pt idx="50900">
                  <c:v>25450</c:v>
                </c:pt>
                <c:pt idx="50901">
                  <c:v>25450.5</c:v>
                </c:pt>
                <c:pt idx="50902">
                  <c:v>25451</c:v>
                </c:pt>
                <c:pt idx="50903">
                  <c:v>25451.5</c:v>
                </c:pt>
                <c:pt idx="50904">
                  <c:v>25452</c:v>
                </c:pt>
                <c:pt idx="50905">
                  <c:v>25452.5</c:v>
                </c:pt>
                <c:pt idx="50906">
                  <c:v>25453</c:v>
                </c:pt>
                <c:pt idx="50907">
                  <c:v>25453.5</c:v>
                </c:pt>
                <c:pt idx="50908">
                  <c:v>25454</c:v>
                </c:pt>
                <c:pt idx="50909">
                  <c:v>25454.5</c:v>
                </c:pt>
                <c:pt idx="50910">
                  <c:v>25455</c:v>
                </c:pt>
                <c:pt idx="50911">
                  <c:v>25455.5</c:v>
                </c:pt>
                <c:pt idx="50912">
                  <c:v>25456</c:v>
                </c:pt>
                <c:pt idx="50913">
                  <c:v>25456.5</c:v>
                </c:pt>
                <c:pt idx="50914">
                  <c:v>25457</c:v>
                </c:pt>
                <c:pt idx="50915">
                  <c:v>25457.5</c:v>
                </c:pt>
                <c:pt idx="50916">
                  <c:v>25458</c:v>
                </c:pt>
                <c:pt idx="50917">
                  <c:v>25458.5</c:v>
                </c:pt>
                <c:pt idx="50918">
                  <c:v>25459</c:v>
                </c:pt>
                <c:pt idx="50919">
                  <c:v>25459.5</c:v>
                </c:pt>
                <c:pt idx="50920">
                  <c:v>25460</c:v>
                </c:pt>
                <c:pt idx="50921">
                  <c:v>25460.5</c:v>
                </c:pt>
                <c:pt idx="50922">
                  <c:v>25461</c:v>
                </c:pt>
                <c:pt idx="50923">
                  <c:v>25461.5</c:v>
                </c:pt>
                <c:pt idx="50924">
                  <c:v>25462</c:v>
                </c:pt>
                <c:pt idx="50925">
                  <c:v>25462.5</c:v>
                </c:pt>
                <c:pt idx="50926">
                  <c:v>25463</c:v>
                </c:pt>
                <c:pt idx="50927">
                  <c:v>25463.5</c:v>
                </c:pt>
                <c:pt idx="50928">
                  <c:v>25464</c:v>
                </c:pt>
                <c:pt idx="50929">
                  <c:v>25464.5</c:v>
                </c:pt>
                <c:pt idx="50930">
                  <c:v>25465</c:v>
                </c:pt>
                <c:pt idx="50931">
                  <c:v>25465.5</c:v>
                </c:pt>
                <c:pt idx="50932">
                  <c:v>25466</c:v>
                </c:pt>
                <c:pt idx="50933">
                  <c:v>25466.5</c:v>
                </c:pt>
                <c:pt idx="50934">
                  <c:v>25467</c:v>
                </c:pt>
                <c:pt idx="50935">
                  <c:v>25467.5</c:v>
                </c:pt>
                <c:pt idx="50936">
                  <c:v>25468</c:v>
                </c:pt>
                <c:pt idx="50937">
                  <c:v>25468.5</c:v>
                </c:pt>
                <c:pt idx="50938">
                  <c:v>25469</c:v>
                </c:pt>
                <c:pt idx="50939">
                  <c:v>25469.5</c:v>
                </c:pt>
                <c:pt idx="50940">
                  <c:v>25470</c:v>
                </c:pt>
                <c:pt idx="50941">
                  <c:v>25470.5</c:v>
                </c:pt>
                <c:pt idx="50942">
                  <c:v>25471</c:v>
                </c:pt>
                <c:pt idx="50943">
                  <c:v>25471.5</c:v>
                </c:pt>
                <c:pt idx="50944">
                  <c:v>25472</c:v>
                </c:pt>
                <c:pt idx="50945">
                  <c:v>25472.5</c:v>
                </c:pt>
                <c:pt idx="50946">
                  <c:v>25473</c:v>
                </c:pt>
                <c:pt idx="50947">
                  <c:v>25473.5</c:v>
                </c:pt>
                <c:pt idx="50948">
                  <c:v>25474</c:v>
                </c:pt>
                <c:pt idx="50949">
                  <c:v>25474.5</c:v>
                </c:pt>
                <c:pt idx="50950">
                  <c:v>25475</c:v>
                </c:pt>
                <c:pt idx="50951">
                  <c:v>25475.5</c:v>
                </c:pt>
                <c:pt idx="50952">
                  <c:v>25476</c:v>
                </c:pt>
                <c:pt idx="50953">
                  <c:v>25476.5</c:v>
                </c:pt>
                <c:pt idx="50954">
                  <c:v>25477</c:v>
                </c:pt>
                <c:pt idx="50955">
                  <c:v>25477.5</c:v>
                </c:pt>
                <c:pt idx="50956">
                  <c:v>25478</c:v>
                </c:pt>
                <c:pt idx="50957">
                  <c:v>25478.5</c:v>
                </c:pt>
                <c:pt idx="50958">
                  <c:v>25479</c:v>
                </c:pt>
                <c:pt idx="50959">
                  <c:v>25479.5</c:v>
                </c:pt>
                <c:pt idx="50960">
                  <c:v>25480</c:v>
                </c:pt>
                <c:pt idx="50961">
                  <c:v>25480.5</c:v>
                </c:pt>
                <c:pt idx="50962">
                  <c:v>25481</c:v>
                </c:pt>
                <c:pt idx="50963">
                  <c:v>25481.5</c:v>
                </c:pt>
                <c:pt idx="50964">
                  <c:v>25482</c:v>
                </c:pt>
                <c:pt idx="50965">
                  <c:v>25482.5</c:v>
                </c:pt>
                <c:pt idx="50966">
                  <c:v>25483</c:v>
                </c:pt>
                <c:pt idx="50967">
                  <c:v>25483.5</c:v>
                </c:pt>
                <c:pt idx="50968">
                  <c:v>25484</c:v>
                </c:pt>
                <c:pt idx="50969">
                  <c:v>25484.5</c:v>
                </c:pt>
                <c:pt idx="50970">
                  <c:v>25485</c:v>
                </c:pt>
                <c:pt idx="50971">
                  <c:v>25485.5</c:v>
                </c:pt>
                <c:pt idx="50972">
                  <c:v>25486</c:v>
                </c:pt>
                <c:pt idx="50973">
                  <c:v>25486.5</c:v>
                </c:pt>
                <c:pt idx="50974">
                  <c:v>25487</c:v>
                </c:pt>
                <c:pt idx="50975">
                  <c:v>25487.5</c:v>
                </c:pt>
                <c:pt idx="50976">
                  <c:v>25488</c:v>
                </c:pt>
                <c:pt idx="50977">
                  <c:v>25488.5</c:v>
                </c:pt>
                <c:pt idx="50978">
                  <c:v>25489</c:v>
                </c:pt>
                <c:pt idx="50979">
                  <c:v>25489.5</c:v>
                </c:pt>
                <c:pt idx="50980">
                  <c:v>25490</c:v>
                </c:pt>
                <c:pt idx="50981">
                  <c:v>25490.5</c:v>
                </c:pt>
                <c:pt idx="50982">
                  <c:v>25491</c:v>
                </c:pt>
                <c:pt idx="50983">
                  <c:v>25491.5</c:v>
                </c:pt>
                <c:pt idx="50984">
                  <c:v>25492</c:v>
                </c:pt>
                <c:pt idx="50985">
                  <c:v>25492.5</c:v>
                </c:pt>
                <c:pt idx="50986">
                  <c:v>25493</c:v>
                </c:pt>
                <c:pt idx="50987">
                  <c:v>25493.5</c:v>
                </c:pt>
                <c:pt idx="50988">
                  <c:v>25494</c:v>
                </c:pt>
                <c:pt idx="50989">
                  <c:v>25494.5</c:v>
                </c:pt>
                <c:pt idx="50990">
                  <c:v>25495</c:v>
                </c:pt>
                <c:pt idx="50991">
                  <c:v>25495.5</c:v>
                </c:pt>
                <c:pt idx="50992">
                  <c:v>25496</c:v>
                </c:pt>
                <c:pt idx="50993">
                  <c:v>25496.5</c:v>
                </c:pt>
                <c:pt idx="50994">
                  <c:v>25497</c:v>
                </c:pt>
                <c:pt idx="50995">
                  <c:v>25497.5</c:v>
                </c:pt>
                <c:pt idx="50996">
                  <c:v>25498</c:v>
                </c:pt>
                <c:pt idx="50997">
                  <c:v>25498.5</c:v>
                </c:pt>
                <c:pt idx="50998">
                  <c:v>25499</c:v>
                </c:pt>
                <c:pt idx="50999">
                  <c:v>25499.5</c:v>
                </c:pt>
                <c:pt idx="51000">
                  <c:v>25500</c:v>
                </c:pt>
                <c:pt idx="51001">
                  <c:v>25500.5</c:v>
                </c:pt>
                <c:pt idx="51002">
                  <c:v>25501</c:v>
                </c:pt>
                <c:pt idx="51003">
                  <c:v>25501.5</c:v>
                </c:pt>
                <c:pt idx="51004">
                  <c:v>25502</c:v>
                </c:pt>
                <c:pt idx="51005">
                  <c:v>25502.5</c:v>
                </c:pt>
                <c:pt idx="51006">
                  <c:v>25503</c:v>
                </c:pt>
                <c:pt idx="51007">
                  <c:v>25503.5</c:v>
                </c:pt>
                <c:pt idx="51008">
                  <c:v>25504</c:v>
                </c:pt>
                <c:pt idx="51009">
                  <c:v>25504.5</c:v>
                </c:pt>
                <c:pt idx="51010">
                  <c:v>25505</c:v>
                </c:pt>
                <c:pt idx="51011">
                  <c:v>25505.5</c:v>
                </c:pt>
                <c:pt idx="51012">
                  <c:v>25506</c:v>
                </c:pt>
                <c:pt idx="51013">
                  <c:v>25506.5</c:v>
                </c:pt>
                <c:pt idx="51014">
                  <c:v>25507</c:v>
                </c:pt>
                <c:pt idx="51015">
                  <c:v>25507.5</c:v>
                </c:pt>
                <c:pt idx="51016">
                  <c:v>25508</c:v>
                </c:pt>
                <c:pt idx="51017">
                  <c:v>25508.5</c:v>
                </c:pt>
                <c:pt idx="51018">
                  <c:v>25509</c:v>
                </c:pt>
                <c:pt idx="51019">
                  <c:v>25509.5</c:v>
                </c:pt>
                <c:pt idx="51020">
                  <c:v>25510</c:v>
                </c:pt>
                <c:pt idx="51021">
                  <c:v>25510.5</c:v>
                </c:pt>
                <c:pt idx="51022">
                  <c:v>25511</c:v>
                </c:pt>
                <c:pt idx="51023">
                  <c:v>25511.5</c:v>
                </c:pt>
                <c:pt idx="51024">
                  <c:v>25512</c:v>
                </c:pt>
                <c:pt idx="51025">
                  <c:v>25512.5</c:v>
                </c:pt>
                <c:pt idx="51026">
                  <c:v>25513</c:v>
                </c:pt>
                <c:pt idx="51027">
                  <c:v>25513.5</c:v>
                </c:pt>
                <c:pt idx="51028">
                  <c:v>25514</c:v>
                </c:pt>
                <c:pt idx="51029">
                  <c:v>25514.5</c:v>
                </c:pt>
                <c:pt idx="51030">
                  <c:v>25515</c:v>
                </c:pt>
                <c:pt idx="51031">
                  <c:v>25515.5</c:v>
                </c:pt>
                <c:pt idx="51032">
                  <c:v>25516</c:v>
                </c:pt>
                <c:pt idx="51033">
                  <c:v>25516.5</c:v>
                </c:pt>
                <c:pt idx="51034">
                  <c:v>25517</c:v>
                </c:pt>
                <c:pt idx="51035">
                  <c:v>25517.5</c:v>
                </c:pt>
                <c:pt idx="51036">
                  <c:v>25518</c:v>
                </c:pt>
                <c:pt idx="51037">
                  <c:v>25518.5</c:v>
                </c:pt>
                <c:pt idx="51038">
                  <c:v>25519</c:v>
                </c:pt>
                <c:pt idx="51039">
                  <c:v>25519.5</c:v>
                </c:pt>
                <c:pt idx="51040">
                  <c:v>25520</c:v>
                </c:pt>
                <c:pt idx="51041">
                  <c:v>25520.5</c:v>
                </c:pt>
                <c:pt idx="51042">
                  <c:v>25521</c:v>
                </c:pt>
                <c:pt idx="51043">
                  <c:v>25521.5</c:v>
                </c:pt>
                <c:pt idx="51044">
                  <c:v>25522</c:v>
                </c:pt>
                <c:pt idx="51045">
                  <c:v>25522.5</c:v>
                </c:pt>
                <c:pt idx="51046">
                  <c:v>25523</c:v>
                </c:pt>
                <c:pt idx="51047">
                  <c:v>25523.5</c:v>
                </c:pt>
                <c:pt idx="51048">
                  <c:v>25524</c:v>
                </c:pt>
                <c:pt idx="51049">
                  <c:v>25524.5</c:v>
                </c:pt>
                <c:pt idx="51050">
                  <c:v>25525</c:v>
                </c:pt>
                <c:pt idx="51051">
                  <c:v>25525.5</c:v>
                </c:pt>
                <c:pt idx="51052">
                  <c:v>25526</c:v>
                </c:pt>
                <c:pt idx="51053">
                  <c:v>25526.5</c:v>
                </c:pt>
                <c:pt idx="51054">
                  <c:v>25527</c:v>
                </c:pt>
                <c:pt idx="51055">
                  <c:v>25527.5</c:v>
                </c:pt>
                <c:pt idx="51056">
                  <c:v>25528</c:v>
                </c:pt>
                <c:pt idx="51057">
                  <c:v>25528.5</c:v>
                </c:pt>
                <c:pt idx="51058">
                  <c:v>25529</c:v>
                </c:pt>
                <c:pt idx="51059">
                  <c:v>25529.5</c:v>
                </c:pt>
                <c:pt idx="51060">
                  <c:v>25530</c:v>
                </c:pt>
                <c:pt idx="51061">
                  <c:v>25530.5</c:v>
                </c:pt>
                <c:pt idx="51062">
                  <c:v>25531</c:v>
                </c:pt>
                <c:pt idx="51063">
                  <c:v>25531.5</c:v>
                </c:pt>
                <c:pt idx="51064">
                  <c:v>25532</c:v>
                </c:pt>
                <c:pt idx="51065">
                  <c:v>25532.5</c:v>
                </c:pt>
                <c:pt idx="51066">
                  <c:v>25533</c:v>
                </c:pt>
                <c:pt idx="51067">
                  <c:v>25533.5</c:v>
                </c:pt>
                <c:pt idx="51068">
                  <c:v>25534</c:v>
                </c:pt>
                <c:pt idx="51069">
                  <c:v>25534.5</c:v>
                </c:pt>
                <c:pt idx="51070">
                  <c:v>25535</c:v>
                </c:pt>
                <c:pt idx="51071">
                  <c:v>25535.5</c:v>
                </c:pt>
                <c:pt idx="51072">
                  <c:v>25536</c:v>
                </c:pt>
                <c:pt idx="51073">
                  <c:v>25536.5</c:v>
                </c:pt>
                <c:pt idx="51074">
                  <c:v>25537</c:v>
                </c:pt>
                <c:pt idx="51075">
                  <c:v>25537.5</c:v>
                </c:pt>
                <c:pt idx="51076">
                  <c:v>25538</c:v>
                </c:pt>
                <c:pt idx="51077">
                  <c:v>25538.5</c:v>
                </c:pt>
                <c:pt idx="51078">
                  <c:v>25539</c:v>
                </c:pt>
                <c:pt idx="51079">
                  <c:v>25539.5</c:v>
                </c:pt>
                <c:pt idx="51080">
                  <c:v>25540</c:v>
                </c:pt>
                <c:pt idx="51081">
                  <c:v>25540.5</c:v>
                </c:pt>
                <c:pt idx="51082">
                  <c:v>25541</c:v>
                </c:pt>
                <c:pt idx="51083">
                  <c:v>25541.5</c:v>
                </c:pt>
                <c:pt idx="51084">
                  <c:v>25542</c:v>
                </c:pt>
                <c:pt idx="51085">
                  <c:v>25542.5</c:v>
                </c:pt>
                <c:pt idx="51086">
                  <c:v>25543</c:v>
                </c:pt>
                <c:pt idx="51087">
                  <c:v>25543.5</c:v>
                </c:pt>
                <c:pt idx="51088">
                  <c:v>25544</c:v>
                </c:pt>
                <c:pt idx="51089">
                  <c:v>25544.5</c:v>
                </c:pt>
                <c:pt idx="51090">
                  <c:v>25545</c:v>
                </c:pt>
                <c:pt idx="51091">
                  <c:v>25545.5</c:v>
                </c:pt>
                <c:pt idx="51092">
                  <c:v>25546</c:v>
                </c:pt>
                <c:pt idx="51093">
                  <c:v>25546.5</c:v>
                </c:pt>
                <c:pt idx="51094">
                  <c:v>25547</c:v>
                </c:pt>
                <c:pt idx="51095">
                  <c:v>25547.5</c:v>
                </c:pt>
                <c:pt idx="51096">
                  <c:v>25548</c:v>
                </c:pt>
                <c:pt idx="51097">
                  <c:v>25548.5</c:v>
                </c:pt>
                <c:pt idx="51098">
                  <c:v>25549</c:v>
                </c:pt>
                <c:pt idx="51099">
                  <c:v>25549.5</c:v>
                </c:pt>
                <c:pt idx="51100">
                  <c:v>25550</c:v>
                </c:pt>
                <c:pt idx="51101">
                  <c:v>25550.5</c:v>
                </c:pt>
                <c:pt idx="51102">
                  <c:v>25551</c:v>
                </c:pt>
                <c:pt idx="51103">
                  <c:v>25551.5</c:v>
                </c:pt>
                <c:pt idx="51104">
                  <c:v>25552</c:v>
                </c:pt>
                <c:pt idx="51105">
                  <c:v>25552.5</c:v>
                </c:pt>
                <c:pt idx="51106">
                  <c:v>25553</c:v>
                </c:pt>
                <c:pt idx="51107">
                  <c:v>25553.5</c:v>
                </c:pt>
                <c:pt idx="51108">
                  <c:v>25554</c:v>
                </c:pt>
                <c:pt idx="51109">
                  <c:v>25554.5</c:v>
                </c:pt>
                <c:pt idx="51110">
                  <c:v>25555</c:v>
                </c:pt>
                <c:pt idx="51111">
                  <c:v>25555.5</c:v>
                </c:pt>
                <c:pt idx="51112">
                  <c:v>25556</c:v>
                </c:pt>
                <c:pt idx="51113">
                  <c:v>25556.5</c:v>
                </c:pt>
                <c:pt idx="51114">
                  <c:v>25557</c:v>
                </c:pt>
                <c:pt idx="51115">
                  <c:v>25557.5</c:v>
                </c:pt>
                <c:pt idx="51116">
                  <c:v>25558</c:v>
                </c:pt>
                <c:pt idx="51117">
                  <c:v>25558.5</c:v>
                </c:pt>
                <c:pt idx="51118">
                  <c:v>25559</c:v>
                </c:pt>
                <c:pt idx="51119">
                  <c:v>25559.5</c:v>
                </c:pt>
                <c:pt idx="51120">
                  <c:v>25560</c:v>
                </c:pt>
                <c:pt idx="51121">
                  <c:v>25560.5</c:v>
                </c:pt>
                <c:pt idx="51122">
                  <c:v>25561</c:v>
                </c:pt>
                <c:pt idx="51123">
                  <c:v>25561.5</c:v>
                </c:pt>
                <c:pt idx="51124">
                  <c:v>25562</c:v>
                </c:pt>
                <c:pt idx="51125">
                  <c:v>25562.5</c:v>
                </c:pt>
                <c:pt idx="51126">
                  <c:v>25563</c:v>
                </c:pt>
                <c:pt idx="51127">
                  <c:v>25563.5</c:v>
                </c:pt>
                <c:pt idx="51128">
                  <c:v>25564</c:v>
                </c:pt>
                <c:pt idx="51129">
                  <c:v>25564.5</c:v>
                </c:pt>
                <c:pt idx="51130">
                  <c:v>25565</c:v>
                </c:pt>
                <c:pt idx="51131">
                  <c:v>25565.5</c:v>
                </c:pt>
                <c:pt idx="51132">
                  <c:v>25566</c:v>
                </c:pt>
                <c:pt idx="51133">
                  <c:v>25566.5</c:v>
                </c:pt>
                <c:pt idx="51134">
                  <c:v>25567</c:v>
                </c:pt>
                <c:pt idx="51135">
                  <c:v>25567.5</c:v>
                </c:pt>
                <c:pt idx="51136">
                  <c:v>25568</c:v>
                </c:pt>
                <c:pt idx="51137">
                  <c:v>25568.5</c:v>
                </c:pt>
                <c:pt idx="51138">
                  <c:v>25569</c:v>
                </c:pt>
                <c:pt idx="51139">
                  <c:v>25569.5</c:v>
                </c:pt>
                <c:pt idx="51140">
                  <c:v>25570</c:v>
                </c:pt>
                <c:pt idx="51141">
                  <c:v>25570.5</c:v>
                </c:pt>
                <c:pt idx="51142">
                  <c:v>25571</c:v>
                </c:pt>
                <c:pt idx="51143">
                  <c:v>25571.5</c:v>
                </c:pt>
                <c:pt idx="51144">
                  <c:v>25572</c:v>
                </c:pt>
                <c:pt idx="51145">
                  <c:v>25572.5</c:v>
                </c:pt>
                <c:pt idx="51146">
                  <c:v>25573</c:v>
                </c:pt>
                <c:pt idx="51147">
                  <c:v>25573.5</c:v>
                </c:pt>
                <c:pt idx="51148">
                  <c:v>25574</c:v>
                </c:pt>
                <c:pt idx="51149">
                  <c:v>25574.5</c:v>
                </c:pt>
                <c:pt idx="51150">
                  <c:v>25575</c:v>
                </c:pt>
                <c:pt idx="51151">
                  <c:v>25575.5</c:v>
                </c:pt>
                <c:pt idx="51152">
                  <c:v>25576</c:v>
                </c:pt>
                <c:pt idx="51153">
                  <c:v>25576.5</c:v>
                </c:pt>
                <c:pt idx="51154">
                  <c:v>25577</c:v>
                </c:pt>
                <c:pt idx="51155">
                  <c:v>25577.5</c:v>
                </c:pt>
                <c:pt idx="51156">
                  <c:v>25578</c:v>
                </c:pt>
                <c:pt idx="51157">
                  <c:v>25578.5</c:v>
                </c:pt>
                <c:pt idx="51158">
                  <c:v>25579</c:v>
                </c:pt>
                <c:pt idx="51159">
                  <c:v>25579.5</c:v>
                </c:pt>
                <c:pt idx="51160">
                  <c:v>25580</c:v>
                </c:pt>
                <c:pt idx="51161">
                  <c:v>25580.5</c:v>
                </c:pt>
                <c:pt idx="51162">
                  <c:v>25581</c:v>
                </c:pt>
                <c:pt idx="51163">
                  <c:v>25581.5</c:v>
                </c:pt>
                <c:pt idx="51164">
                  <c:v>25582</c:v>
                </c:pt>
                <c:pt idx="51165">
                  <c:v>25582.5</c:v>
                </c:pt>
                <c:pt idx="51166">
                  <c:v>25583</c:v>
                </c:pt>
                <c:pt idx="51167">
                  <c:v>25583.5</c:v>
                </c:pt>
                <c:pt idx="51168">
                  <c:v>25584</c:v>
                </c:pt>
                <c:pt idx="51169">
                  <c:v>25584.5</c:v>
                </c:pt>
                <c:pt idx="51170">
                  <c:v>25585</c:v>
                </c:pt>
                <c:pt idx="51171">
                  <c:v>25585.5</c:v>
                </c:pt>
                <c:pt idx="51172">
                  <c:v>25586</c:v>
                </c:pt>
                <c:pt idx="51173">
                  <c:v>25586.5</c:v>
                </c:pt>
                <c:pt idx="51174">
                  <c:v>25587</c:v>
                </c:pt>
                <c:pt idx="51175">
                  <c:v>25587.5</c:v>
                </c:pt>
                <c:pt idx="51176">
                  <c:v>25588</c:v>
                </c:pt>
                <c:pt idx="51177">
                  <c:v>25588.5</c:v>
                </c:pt>
                <c:pt idx="51178">
                  <c:v>25589</c:v>
                </c:pt>
                <c:pt idx="51179">
                  <c:v>25589.5</c:v>
                </c:pt>
                <c:pt idx="51180">
                  <c:v>25590</c:v>
                </c:pt>
                <c:pt idx="51181">
                  <c:v>25590.5</c:v>
                </c:pt>
                <c:pt idx="51182">
                  <c:v>25591</c:v>
                </c:pt>
                <c:pt idx="51183">
                  <c:v>25591.5</c:v>
                </c:pt>
                <c:pt idx="51184">
                  <c:v>25592</c:v>
                </c:pt>
                <c:pt idx="51185">
                  <c:v>25592.5</c:v>
                </c:pt>
                <c:pt idx="51186">
                  <c:v>25593</c:v>
                </c:pt>
                <c:pt idx="51187">
                  <c:v>25593.5</c:v>
                </c:pt>
                <c:pt idx="51188">
                  <c:v>25594</c:v>
                </c:pt>
                <c:pt idx="51189">
                  <c:v>25594.5</c:v>
                </c:pt>
                <c:pt idx="51190">
                  <c:v>25595</c:v>
                </c:pt>
                <c:pt idx="51191">
                  <c:v>25595.5</c:v>
                </c:pt>
                <c:pt idx="51192">
                  <c:v>25596</c:v>
                </c:pt>
                <c:pt idx="51193">
                  <c:v>25596.5</c:v>
                </c:pt>
                <c:pt idx="51194">
                  <c:v>25597</c:v>
                </c:pt>
                <c:pt idx="51195">
                  <c:v>25597.5</c:v>
                </c:pt>
                <c:pt idx="51196">
                  <c:v>25598</c:v>
                </c:pt>
                <c:pt idx="51197">
                  <c:v>25598.5</c:v>
                </c:pt>
                <c:pt idx="51198">
                  <c:v>25599</c:v>
                </c:pt>
                <c:pt idx="51199">
                  <c:v>25599.5</c:v>
                </c:pt>
                <c:pt idx="51200">
                  <c:v>25600</c:v>
                </c:pt>
                <c:pt idx="51201">
                  <c:v>25600.5</c:v>
                </c:pt>
                <c:pt idx="51202">
                  <c:v>25601</c:v>
                </c:pt>
                <c:pt idx="51203">
                  <c:v>25601.5</c:v>
                </c:pt>
                <c:pt idx="51204">
                  <c:v>25602</c:v>
                </c:pt>
                <c:pt idx="51205">
                  <c:v>25602.5</c:v>
                </c:pt>
                <c:pt idx="51206">
                  <c:v>25603</c:v>
                </c:pt>
                <c:pt idx="51207">
                  <c:v>25603.5</c:v>
                </c:pt>
                <c:pt idx="51208">
                  <c:v>25604</c:v>
                </c:pt>
                <c:pt idx="51209">
                  <c:v>25604.5</c:v>
                </c:pt>
                <c:pt idx="51210">
                  <c:v>25605</c:v>
                </c:pt>
                <c:pt idx="51211">
                  <c:v>25605.5</c:v>
                </c:pt>
                <c:pt idx="51212">
                  <c:v>25606</c:v>
                </c:pt>
                <c:pt idx="51213">
                  <c:v>25606.5</c:v>
                </c:pt>
                <c:pt idx="51214">
                  <c:v>25607</c:v>
                </c:pt>
                <c:pt idx="51215">
                  <c:v>25607.5</c:v>
                </c:pt>
                <c:pt idx="51216">
                  <c:v>25608</c:v>
                </c:pt>
                <c:pt idx="51217">
                  <c:v>25608.5</c:v>
                </c:pt>
                <c:pt idx="51218">
                  <c:v>25609</c:v>
                </c:pt>
                <c:pt idx="51219">
                  <c:v>25609.5</c:v>
                </c:pt>
                <c:pt idx="51220">
                  <c:v>25610</c:v>
                </c:pt>
                <c:pt idx="51221">
                  <c:v>25610.5</c:v>
                </c:pt>
                <c:pt idx="51222">
                  <c:v>25611</c:v>
                </c:pt>
                <c:pt idx="51223">
                  <c:v>25611.5</c:v>
                </c:pt>
                <c:pt idx="51224">
                  <c:v>25612</c:v>
                </c:pt>
                <c:pt idx="51225">
                  <c:v>25612.5</c:v>
                </c:pt>
                <c:pt idx="51226">
                  <c:v>25613</c:v>
                </c:pt>
                <c:pt idx="51227">
                  <c:v>25613.5</c:v>
                </c:pt>
                <c:pt idx="51228">
                  <c:v>25614</c:v>
                </c:pt>
                <c:pt idx="51229">
                  <c:v>25614.5</c:v>
                </c:pt>
                <c:pt idx="51230">
                  <c:v>25615</c:v>
                </c:pt>
                <c:pt idx="51231">
                  <c:v>25615.5</c:v>
                </c:pt>
                <c:pt idx="51232">
                  <c:v>25616</c:v>
                </c:pt>
                <c:pt idx="51233">
                  <c:v>25616.5</c:v>
                </c:pt>
                <c:pt idx="51234">
                  <c:v>25617</c:v>
                </c:pt>
                <c:pt idx="51235">
                  <c:v>25617.5</c:v>
                </c:pt>
                <c:pt idx="51236">
                  <c:v>25618</c:v>
                </c:pt>
                <c:pt idx="51237">
                  <c:v>25618.5</c:v>
                </c:pt>
                <c:pt idx="51238">
                  <c:v>25619</c:v>
                </c:pt>
                <c:pt idx="51239">
                  <c:v>25619.5</c:v>
                </c:pt>
                <c:pt idx="51240">
                  <c:v>25620</c:v>
                </c:pt>
                <c:pt idx="51241">
                  <c:v>25620.5</c:v>
                </c:pt>
                <c:pt idx="51242">
                  <c:v>25621</c:v>
                </c:pt>
                <c:pt idx="51243">
                  <c:v>25621.5</c:v>
                </c:pt>
                <c:pt idx="51244">
                  <c:v>25622</c:v>
                </c:pt>
                <c:pt idx="51245">
                  <c:v>25622.5</c:v>
                </c:pt>
                <c:pt idx="51246">
                  <c:v>25623</c:v>
                </c:pt>
                <c:pt idx="51247">
                  <c:v>25623.5</c:v>
                </c:pt>
                <c:pt idx="51248">
                  <c:v>25624</c:v>
                </c:pt>
                <c:pt idx="51249">
                  <c:v>25624.5</c:v>
                </c:pt>
                <c:pt idx="51250">
                  <c:v>25625</c:v>
                </c:pt>
                <c:pt idx="51251">
                  <c:v>25625.5</c:v>
                </c:pt>
                <c:pt idx="51252">
                  <c:v>25626</c:v>
                </c:pt>
                <c:pt idx="51253">
                  <c:v>25626.5</c:v>
                </c:pt>
                <c:pt idx="51254">
                  <c:v>25627</c:v>
                </c:pt>
                <c:pt idx="51255">
                  <c:v>25627.5</c:v>
                </c:pt>
                <c:pt idx="51256">
                  <c:v>25628</c:v>
                </c:pt>
                <c:pt idx="51257">
                  <c:v>25628.5</c:v>
                </c:pt>
                <c:pt idx="51258">
                  <c:v>25629</c:v>
                </c:pt>
                <c:pt idx="51259">
                  <c:v>25629.5</c:v>
                </c:pt>
                <c:pt idx="51260">
                  <c:v>25630</c:v>
                </c:pt>
                <c:pt idx="51261">
                  <c:v>25630.5</c:v>
                </c:pt>
                <c:pt idx="51262">
                  <c:v>25631</c:v>
                </c:pt>
                <c:pt idx="51263">
                  <c:v>25631.5</c:v>
                </c:pt>
                <c:pt idx="51264">
                  <c:v>25632</c:v>
                </c:pt>
                <c:pt idx="51265">
                  <c:v>25632.5</c:v>
                </c:pt>
                <c:pt idx="51266">
                  <c:v>25633</c:v>
                </c:pt>
                <c:pt idx="51267">
                  <c:v>25633.5</c:v>
                </c:pt>
                <c:pt idx="51268">
                  <c:v>25634</c:v>
                </c:pt>
                <c:pt idx="51269">
                  <c:v>25634.5</c:v>
                </c:pt>
                <c:pt idx="51270">
                  <c:v>25635</c:v>
                </c:pt>
                <c:pt idx="51271">
                  <c:v>25635.5</c:v>
                </c:pt>
                <c:pt idx="51272">
                  <c:v>25636</c:v>
                </c:pt>
                <c:pt idx="51273">
                  <c:v>25636.5</c:v>
                </c:pt>
                <c:pt idx="51274">
                  <c:v>25637</c:v>
                </c:pt>
                <c:pt idx="51275">
                  <c:v>25637.5</c:v>
                </c:pt>
                <c:pt idx="51276">
                  <c:v>25638</c:v>
                </c:pt>
                <c:pt idx="51277">
                  <c:v>25638.5</c:v>
                </c:pt>
                <c:pt idx="51278">
                  <c:v>25639</c:v>
                </c:pt>
                <c:pt idx="51279">
                  <c:v>25639.5</c:v>
                </c:pt>
                <c:pt idx="51280">
                  <c:v>25640</c:v>
                </c:pt>
                <c:pt idx="51281">
                  <c:v>25640.5</c:v>
                </c:pt>
                <c:pt idx="51282">
                  <c:v>25641</c:v>
                </c:pt>
                <c:pt idx="51283">
                  <c:v>25641.5</c:v>
                </c:pt>
                <c:pt idx="51284">
                  <c:v>25642</c:v>
                </c:pt>
                <c:pt idx="51285">
                  <c:v>25642.5</c:v>
                </c:pt>
                <c:pt idx="51286">
                  <c:v>25643</c:v>
                </c:pt>
                <c:pt idx="51287">
                  <c:v>25643.5</c:v>
                </c:pt>
                <c:pt idx="51288">
                  <c:v>25644</c:v>
                </c:pt>
                <c:pt idx="51289">
                  <c:v>25644.5</c:v>
                </c:pt>
                <c:pt idx="51290">
                  <c:v>25645</c:v>
                </c:pt>
                <c:pt idx="51291">
                  <c:v>25645.5</c:v>
                </c:pt>
                <c:pt idx="51292">
                  <c:v>25646</c:v>
                </c:pt>
                <c:pt idx="51293">
                  <c:v>25646.5</c:v>
                </c:pt>
                <c:pt idx="51294">
                  <c:v>25647</c:v>
                </c:pt>
                <c:pt idx="51295">
                  <c:v>25647.5</c:v>
                </c:pt>
                <c:pt idx="51296">
                  <c:v>25648</c:v>
                </c:pt>
                <c:pt idx="51297">
                  <c:v>25648.5</c:v>
                </c:pt>
                <c:pt idx="51298">
                  <c:v>25649</c:v>
                </c:pt>
                <c:pt idx="51299">
                  <c:v>25649.5</c:v>
                </c:pt>
                <c:pt idx="51300">
                  <c:v>25650</c:v>
                </c:pt>
                <c:pt idx="51301">
                  <c:v>25650.5</c:v>
                </c:pt>
                <c:pt idx="51302">
                  <c:v>25651</c:v>
                </c:pt>
                <c:pt idx="51303">
                  <c:v>25651.5</c:v>
                </c:pt>
                <c:pt idx="51304">
                  <c:v>25652</c:v>
                </c:pt>
                <c:pt idx="51305">
                  <c:v>25652.5</c:v>
                </c:pt>
                <c:pt idx="51306">
                  <c:v>25653</c:v>
                </c:pt>
                <c:pt idx="51307">
                  <c:v>25653.5</c:v>
                </c:pt>
                <c:pt idx="51308">
                  <c:v>25654</c:v>
                </c:pt>
                <c:pt idx="51309">
                  <c:v>25654.5</c:v>
                </c:pt>
                <c:pt idx="51310">
                  <c:v>25655</c:v>
                </c:pt>
                <c:pt idx="51311">
                  <c:v>25655.5</c:v>
                </c:pt>
                <c:pt idx="51312">
                  <c:v>25656</c:v>
                </c:pt>
                <c:pt idx="51313">
                  <c:v>25656.5</c:v>
                </c:pt>
                <c:pt idx="51314">
                  <c:v>25657</c:v>
                </c:pt>
                <c:pt idx="51315">
                  <c:v>25657.5</c:v>
                </c:pt>
                <c:pt idx="51316">
                  <c:v>25658</c:v>
                </c:pt>
                <c:pt idx="51317">
                  <c:v>25658.5</c:v>
                </c:pt>
                <c:pt idx="51318">
                  <c:v>25659</c:v>
                </c:pt>
                <c:pt idx="51319">
                  <c:v>25659.5</c:v>
                </c:pt>
                <c:pt idx="51320">
                  <c:v>25660</c:v>
                </c:pt>
                <c:pt idx="51321">
                  <c:v>25660.5</c:v>
                </c:pt>
                <c:pt idx="51322">
                  <c:v>25661</c:v>
                </c:pt>
                <c:pt idx="51323">
                  <c:v>25661.5</c:v>
                </c:pt>
                <c:pt idx="51324">
                  <c:v>25662</c:v>
                </c:pt>
                <c:pt idx="51325">
                  <c:v>25662.5</c:v>
                </c:pt>
                <c:pt idx="51326">
                  <c:v>25663</c:v>
                </c:pt>
                <c:pt idx="51327">
                  <c:v>25663.5</c:v>
                </c:pt>
                <c:pt idx="51328">
                  <c:v>25664</c:v>
                </c:pt>
                <c:pt idx="51329">
                  <c:v>25664.5</c:v>
                </c:pt>
                <c:pt idx="51330">
                  <c:v>25665</c:v>
                </c:pt>
                <c:pt idx="51331">
                  <c:v>25665.5</c:v>
                </c:pt>
                <c:pt idx="51332">
                  <c:v>25666</c:v>
                </c:pt>
                <c:pt idx="51333">
                  <c:v>25666.5</c:v>
                </c:pt>
                <c:pt idx="51334">
                  <c:v>25667</c:v>
                </c:pt>
                <c:pt idx="51335">
                  <c:v>25667.5</c:v>
                </c:pt>
                <c:pt idx="51336">
                  <c:v>25668</c:v>
                </c:pt>
                <c:pt idx="51337">
                  <c:v>25668.5</c:v>
                </c:pt>
                <c:pt idx="51338">
                  <c:v>25669</c:v>
                </c:pt>
                <c:pt idx="51339">
                  <c:v>25669.5</c:v>
                </c:pt>
                <c:pt idx="51340">
                  <c:v>25670</c:v>
                </c:pt>
                <c:pt idx="51341">
                  <c:v>25670.5</c:v>
                </c:pt>
                <c:pt idx="51342">
                  <c:v>25671</c:v>
                </c:pt>
                <c:pt idx="51343">
                  <c:v>25671.5</c:v>
                </c:pt>
                <c:pt idx="51344">
                  <c:v>25672</c:v>
                </c:pt>
                <c:pt idx="51345">
                  <c:v>25672.5</c:v>
                </c:pt>
                <c:pt idx="51346">
                  <c:v>25673</c:v>
                </c:pt>
                <c:pt idx="51347">
                  <c:v>25673.5</c:v>
                </c:pt>
                <c:pt idx="51348">
                  <c:v>25674</c:v>
                </c:pt>
                <c:pt idx="51349">
                  <c:v>25674.5</c:v>
                </c:pt>
                <c:pt idx="51350">
                  <c:v>25675</c:v>
                </c:pt>
                <c:pt idx="51351">
                  <c:v>25675.5</c:v>
                </c:pt>
                <c:pt idx="51352">
                  <c:v>25676</c:v>
                </c:pt>
                <c:pt idx="51353">
                  <c:v>25676.5</c:v>
                </c:pt>
                <c:pt idx="51354">
                  <c:v>25677</c:v>
                </c:pt>
                <c:pt idx="51355">
                  <c:v>25677.5</c:v>
                </c:pt>
                <c:pt idx="51356">
                  <c:v>25678</c:v>
                </c:pt>
                <c:pt idx="51357">
                  <c:v>25678.5</c:v>
                </c:pt>
                <c:pt idx="51358">
                  <c:v>25679</c:v>
                </c:pt>
                <c:pt idx="51359">
                  <c:v>25679.5</c:v>
                </c:pt>
                <c:pt idx="51360">
                  <c:v>25680</c:v>
                </c:pt>
                <c:pt idx="51361">
                  <c:v>25680.5</c:v>
                </c:pt>
                <c:pt idx="51362">
                  <c:v>25681</c:v>
                </c:pt>
                <c:pt idx="51363">
                  <c:v>25681.5</c:v>
                </c:pt>
                <c:pt idx="51364">
                  <c:v>25682</c:v>
                </c:pt>
                <c:pt idx="51365">
                  <c:v>25682.5</c:v>
                </c:pt>
                <c:pt idx="51366">
                  <c:v>25683</c:v>
                </c:pt>
                <c:pt idx="51367">
                  <c:v>25683.5</c:v>
                </c:pt>
                <c:pt idx="51368">
                  <c:v>25684</c:v>
                </c:pt>
                <c:pt idx="51369">
                  <c:v>25684.5</c:v>
                </c:pt>
                <c:pt idx="51370">
                  <c:v>25685</c:v>
                </c:pt>
                <c:pt idx="51371">
                  <c:v>25685.5</c:v>
                </c:pt>
                <c:pt idx="51372">
                  <c:v>25686</c:v>
                </c:pt>
                <c:pt idx="51373">
                  <c:v>25686.5</c:v>
                </c:pt>
                <c:pt idx="51374">
                  <c:v>25687</c:v>
                </c:pt>
                <c:pt idx="51375">
                  <c:v>25687.5</c:v>
                </c:pt>
                <c:pt idx="51376">
                  <c:v>25688</c:v>
                </c:pt>
                <c:pt idx="51377">
                  <c:v>25688.5</c:v>
                </c:pt>
                <c:pt idx="51378">
                  <c:v>25689</c:v>
                </c:pt>
                <c:pt idx="51379">
                  <c:v>25689.5</c:v>
                </c:pt>
                <c:pt idx="51380">
                  <c:v>25690</c:v>
                </c:pt>
                <c:pt idx="51381">
                  <c:v>25690.5</c:v>
                </c:pt>
                <c:pt idx="51382">
                  <c:v>25691</c:v>
                </c:pt>
                <c:pt idx="51383">
                  <c:v>25691.5</c:v>
                </c:pt>
                <c:pt idx="51384">
                  <c:v>25692</c:v>
                </c:pt>
                <c:pt idx="51385">
                  <c:v>25692.5</c:v>
                </c:pt>
                <c:pt idx="51386">
                  <c:v>25693</c:v>
                </c:pt>
                <c:pt idx="51387">
                  <c:v>25693.5</c:v>
                </c:pt>
                <c:pt idx="51388">
                  <c:v>25694</c:v>
                </c:pt>
                <c:pt idx="51389">
                  <c:v>25694.5</c:v>
                </c:pt>
                <c:pt idx="51390">
                  <c:v>25695</c:v>
                </c:pt>
                <c:pt idx="51391">
                  <c:v>25695.5</c:v>
                </c:pt>
                <c:pt idx="51392">
                  <c:v>25696</c:v>
                </c:pt>
                <c:pt idx="51393">
                  <c:v>25696.5</c:v>
                </c:pt>
                <c:pt idx="51394">
                  <c:v>25697</c:v>
                </c:pt>
                <c:pt idx="51395">
                  <c:v>25697.5</c:v>
                </c:pt>
                <c:pt idx="51396">
                  <c:v>25698</c:v>
                </c:pt>
                <c:pt idx="51397">
                  <c:v>25698.5</c:v>
                </c:pt>
                <c:pt idx="51398">
                  <c:v>25699</c:v>
                </c:pt>
                <c:pt idx="51399">
                  <c:v>25699.5</c:v>
                </c:pt>
                <c:pt idx="51400">
                  <c:v>25700</c:v>
                </c:pt>
                <c:pt idx="51401">
                  <c:v>25700.5</c:v>
                </c:pt>
                <c:pt idx="51402">
                  <c:v>25701</c:v>
                </c:pt>
                <c:pt idx="51403">
                  <c:v>25701.5</c:v>
                </c:pt>
                <c:pt idx="51404">
                  <c:v>25702</c:v>
                </c:pt>
                <c:pt idx="51405">
                  <c:v>25702.5</c:v>
                </c:pt>
                <c:pt idx="51406">
                  <c:v>25703</c:v>
                </c:pt>
                <c:pt idx="51407">
                  <c:v>25703.5</c:v>
                </c:pt>
                <c:pt idx="51408">
                  <c:v>25704</c:v>
                </c:pt>
                <c:pt idx="51409">
                  <c:v>25704.5</c:v>
                </c:pt>
                <c:pt idx="51410">
                  <c:v>25705</c:v>
                </c:pt>
                <c:pt idx="51411">
                  <c:v>25705.5</c:v>
                </c:pt>
                <c:pt idx="51412">
                  <c:v>25706</c:v>
                </c:pt>
                <c:pt idx="51413">
                  <c:v>25706.5</c:v>
                </c:pt>
                <c:pt idx="51414">
                  <c:v>25707</c:v>
                </c:pt>
                <c:pt idx="51415">
                  <c:v>25707.5</c:v>
                </c:pt>
                <c:pt idx="51416">
                  <c:v>25708</c:v>
                </c:pt>
                <c:pt idx="51417">
                  <c:v>25708.5</c:v>
                </c:pt>
                <c:pt idx="51418">
                  <c:v>25709</c:v>
                </c:pt>
                <c:pt idx="51419">
                  <c:v>25709.5</c:v>
                </c:pt>
                <c:pt idx="51420">
                  <c:v>25710</c:v>
                </c:pt>
                <c:pt idx="51421">
                  <c:v>25710.5</c:v>
                </c:pt>
                <c:pt idx="51422">
                  <c:v>25711</c:v>
                </c:pt>
                <c:pt idx="51423">
                  <c:v>25711.5</c:v>
                </c:pt>
                <c:pt idx="51424">
                  <c:v>25712</c:v>
                </c:pt>
                <c:pt idx="51425">
                  <c:v>25712.5</c:v>
                </c:pt>
                <c:pt idx="51426">
                  <c:v>25713</c:v>
                </c:pt>
                <c:pt idx="51427">
                  <c:v>25713.5</c:v>
                </c:pt>
                <c:pt idx="51428">
                  <c:v>25714</c:v>
                </c:pt>
                <c:pt idx="51429">
                  <c:v>25714.5</c:v>
                </c:pt>
                <c:pt idx="51430">
                  <c:v>25715</c:v>
                </c:pt>
                <c:pt idx="51431">
                  <c:v>25715.5</c:v>
                </c:pt>
                <c:pt idx="51432">
                  <c:v>25716</c:v>
                </c:pt>
                <c:pt idx="51433">
                  <c:v>25716.5</c:v>
                </c:pt>
                <c:pt idx="51434">
                  <c:v>25717</c:v>
                </c:pt>
                <c:pt idx="51435">
                  <c:v>25717.5</c:v>
                </c:pt>
                <c:pt idx="51436">
                  <c:v>25718</c:v>
                </c:pt>
                <c:pt idx="51437">
                  <c:v>25718.5</c:v>
                </c:pt>
                <c:pt idx="51438">
                  <c:v>25719</c:v>
                </c:pt>
                <c:pt idx="51439">
                  <c:v>25719.5</c:v>
                </c:pt>
                <c:pt idx="51440">
                  <c:v>25720</c:v>
                </c:pt>
                <c:pt idx="51441">
                  <c:v>25720.5</c:v>
                </c:pt>
                <c:pt idx="51442">
                  <c:v>25721</c:v>
                </c:pt>
                <c:pt idx="51443">
                  <c:v>25721.5</c:v>
                </c:pt>
                <c:pt idx="51444">
                  <c:v>25722</c:v>
                </c:pt>
                <c:pt idx="51445">
                  <c:v>25722.5</c:v>
                </c:pt>
                <c:pt idx="51446">
                  <c:v>25723</c:v>
                </c:pt>
                <c:pt idx="51447">
                  <c:v>25723.5</c:v>
                </c:pt>
                <c:pt idx="51448">
                  <c:v>25724</c:v>
                </c:pt>
                <c:pt idx="51449">
                  <c:v>25724.5</c:v>
                </c:pt>
                <c:pt idx="51450">
                  <c:v>25725</c:v>
                </c:pt>
                <c:pt idx="51451">
                  <c:v>25725.5</c:v>
                </c:pt>
                <c:pt idx="51452">
                  <c:v>25726</c:v>
                </c:pt>
                <c:pt idx="51453">
                  <c:v>25726.5</c:v>
                </c:pt>
                <c:pt idx="51454">
                  <c:v>25727</c:v>
                </c:pt>
                <c:pt idx="51455">
                  <c:v>25727.5</c:v>
                </c:pt>
                <c:pt idx="51456">
                  <c:v>25728</c:v>
                </c:pt>
                <c:pt idx="51457">
                  <c:v>25728.5</c:v>
                </c:pt>
                <c:pt idx="51458">
                  <c:v>25729</c:v>
                </c:pt>
                <c:pt idx="51459">
                  <c:v>25729.5</c:v>
                </c:pt>
                <c:pt idx="51460">
                  <c:v>25730</c:v>
                </c:pt>
                <c:pt idx="51461">
                  <c:v>25730.5</c:v>
                </c:pt>
                <c:pt idx="51462">
                  <c:v>25731</c:v>
                </c:pt>
                <c:pt idx="51463">
                  <c:v>25731.5</c:v>
                </c:pt>
                <c:pt idx="51464">
                  <c:v>25732</c:v>
                </c:pt>
                <c:pt idx="51465">
                  <c:v>25732.5</c:v>
                </c:pt>
                <c:pt idx="51466">
                  <c:v>25733</c:v>
                </c:pt>
                <c:pt idx="51467">
                  <c:v>25733.5</c:v>
                </c:pt>
                <c:pt idx="51468">
                  <c:v>25734</c:v>
                </c:pt>
                <c:pt idx="51469">
                  <c:v>25734.5</c:v>
                </c:pt>
                <c:pt idx="51470">
                  <c:v>25735</c:v>
                </c:pt>
                <c:pt idx="51471">
                  <c:v>25735.5</c:v>
                </c:pt>
                <c:pt idx="51472">
                  <c:v>25736</c:v>
                </c:pt>
                <c:pt idx="51473">
                  <c:v>25736.5</c:v>
                </c:pt>
                <c:pt idx="51474">
                  <c:v>25737</c:v>
                </c:pt>
                <c:pt idx="51475">
                  <c:v>25737.5</c:v>
                </c:pt>
                <c:pt idx="51476">
                  <c:v>25738</c:v>
                </c:pt>
                <c:pt idx="51477">
                  <c:v>25738.5</c:v>
                </c:pt>
                <c:pt idx="51478">
                  <c:v>25739</c:v>
                </c:pt>
                <c:pt idx="51479">
                  <c:v>25739.5</c:v>
                </c:pt>
                <c:pt idx="51480">
                  <c:v>25740</c:v>
                </c:pt>
                <c:pt idx="51481">
                  <c:v>25740.5</c:v>
                </c:pt>
                <c:pt idx="51482">
                  <c:v>25741</c:v>
                </c:pt>
                <c:pt idx="51483">
                  <c:v>25741.5</c:v>
                </c:pt>
                <c:pt idx="51484">
                  <c:v>25742</c:v>
                </c:pt>
                <c:pt idx="51485">
                  <c:v>25742.5</c:v>
                </c:pt>
                <c:pt idx="51486">
                  <c:v>25743</c:v>
                </c:pt>
                <c:pt idx="51487">
                  <c:v>25743.5</c:v>
                </c:pt>
                <c:pt idx="51488">
                  <c:v>25744</c:v>
                </c:pt>
                <c:pt idx="51489">
                  <c:v>25744.5</c:v>
                </c:pt>
                <c:pt idx="51490">
                  <c:v>25745</c:v>
                </c:pt>
                <c:pt idx="51491">
                  <c:v>25745.5</c:v>
                </c:pt>
                <c:pt idx="51492">
                  <c:v>25746</c:v>
                </c:pt>
                <c:pt idx="51493">
                  <c:v>25746.5</c:v>
                </c:pt>
                <c:pt idx="51494">
                  <c:v>25747</c:v>
                </c:pt>
                <c:pt idx="51495">
                  <c:v>25747.5</c:v>
                </c:pt>
                <c:pt idx="51496">
                  <c:v>25748</c:v>
                </c:pt>
                <c:pt idx="51497">
                  <c:v>25748.5</c:v>
                </c:pt>
                <c:pt idx="51498">
                  <c:v>25749</c:v>
                </c:pt>
                <c:pt idx="51499">
                  <c:v>25749.5</c:v>
                </c:pt>
                <c:pt idx="51500">
                  <c:v>25750</c:v>
                </c:pt>
                <c:pt idx="51501">
                  <c:v>25750.5</c:v>
                </c:pt>
                <c:pt idx="51502">
                  <c:v>25751</c:v>
                </c:pt>
                <c:pt idx="51503">
                  <c:v>25751.5</c:v>
                </c:pt>
                <c:pt idx="51504">
                  <c:v>25752</c:v>
                </c:pt>
                <c:pt idx="51505">
                  <c:v>25752.5</c:v>
                </c:pt>
                <c:pt idx="51506">
                  <c:v>25753</c:v>
                </c:pt>
                <c:pt idx="51507">
                  <c:v>25753.5</c:v>
                </c:pt>
                <c:pt idx="51508">
                  <c:v>25754</c:v>
                </c:pt>
                <c:pt idx="51509">
                  <c:v>25754.5</c:v>
                </c:pt>
                <c:pt idx="51510">
                  <c:v>25755</c:v>
                </c:pt>
                <c:pt idx="51511">
                  <c:v>25755.5</c:v>
                </c:pt>
                <c:pt idx="51512">
                  <c:v>25756</c:v>
                </c:pt>
                <c:pt idx="51513">
                  <c:v>25756.5</c:v>
                </c:pt>
                <c:pt idx="51514">
                  <c:v>25757</c:v>
                </c:pt>
                <c:pt idx="51515">
                  <c:v>25757.5</c:v>
                </c:pt>
                <c:pt idx="51516">
                  <c:v>25758</c:v>
                </c:pt>
                <c:pt idx="51517">
                  <c:v>25758.5</c:v>
                </c:pt>
                <c:pt idx="51518">
                  <c:v>25759</c:v>
                </c:pt>
                <c:pt idx="51519">
                  <c:v>25759.5</c:v>
                </c:pt>
                <c:pt idx="51520">
                  <c:v>25760</c:v>
                </c:pt>
                <c:pt idx="51521">
                  <c:v>25760.5</c:v>
                </c:pt>
                <c:pt idx="51522">
                  <c:v>25761</c:v>
                </c:pt>
                <c:pt idx="51523">
                  <c:v>25761.5</c:v>
                </c:pt>
                <c:pt idx="51524">
                  <c:v>25762</c:v>
                </c:pt>
                <c:pt idx="51525">
                  <c:v>25762.5</c:v>
                </c:pt>
                <c:pt idx="51526">
                  <c:v>25763</c:v>
                </c:pt>
                <c:pt idx="51527">
                  <c:v>25763.5</c:v>
                </c:pt>
                <c:pt idx="51528">
                  <c:v>25764</c:v>
                </c:pt>
                <c:pt idx="51529">
                  <c:v>25764.5</c:v>
                </c:pt>
                <c:pt idx="51530">
                  <c:v>25765</c:v>
                </c:pt>
                <c:pt idx="51531">
                  <c:v>25765.5</c:v>
                </c:pt>
                <c:pt idx="51532">
                  <c:v>25766</c:v>
                </c:pt>
                <c:pt idx="51533">
                  <c:v>25766.5</c:v>
                </c:pt>
                <c:pt idx="51534">
                  <c:v>25767</c:v>
                </c:pt>
                <c:pt idx="51535">
                  <c:v>25767.5</c:v>
                </c:pt>
                <c:pt idx="51536">
                  <c:v>25768</c:v>
                </c:pt>
                <c:pt idx="51537">
                  <c:v>25768.5</c:v>
                </c:pt>
                <c:pt idx="51538">
                  <c:v>25769</c:v>
                </c:pt>
                <c:pt idx="51539">
                  <c:v>25769.5</c:v>
                </c:pt>
                <c:pt idx="51540">
                  <c:v>25770</c:v>
                </c:pt>
                <c:pt idx="51541">
                  <c:v>25770.5</c:v>
                </c:pt>
                <c:pt idx="51542">
                  <c:v>25771</c:v>
                </c:pt>
                <c:pt idx="51543">
                  <c:v>25771.5</c:v>
                </c:pt>
                <c:pt idx="51544">
                  <c:v>25772</c:v>
                </c:pt>
                <c:pt idx="51545">
                  <c:v>25772.5</c:v>
                </c:pt>
                <c:pt idx="51546">
                  <c:v>25773</c:v>
                </c:pt>
                <c:pt idx="51547">
                  <c:v>25773.5</c:v>
                </c:pt>
                <c:pt idx="51548">
                  <c:v>25774</c:v>
                </c:pt>
                <c:pt idx="51549">
                  <c:v>25774.5</c:v>
                </c:pt>
                <c:pt idx="51550">
                  <c:v>25775</c:v>
                </c:pt>
                <c:pt idx="51551">
                  <c:v>25775.5</c:v>
                </c:pt>
                <c:pt idx="51552">
                  <c:v>25776</c:v>
                </c:pt>
                <c:pt idx="51553">
                  <c:v>25776.5</c:v>
                </c:pt>
                <c:pt idx="51554">
                  <c:v>25777</c:v>
                </c:pt>
                <c:pt idx="51555">
                  <c:v>25777.5</c:v>
                </c:pt>
                <c:pt idx="51556">
                  <c:v>25778</c:v>
                </c:pt>
                <c:pt idx="51557">
                  <c:v>25778.5</c:v>
                </c:pt>
                <c:pt idx="51558">
                  <c:v>25779</c:v>
                </c:pt>
                <c:pt idx="51559">
                  <c:v>25779.5</c:v>
                </c:pt>
                <c:pt idx="51560">
                  <c:v>25780</c:v>
                </c:pt>
                <c:pt idx="51561">
                  <c:v>25780.5</c:v>
                </c:pt>
                <c:pt idx="51562">
                  <c:v>25781</c:v>
                </c:pt>
                <c:pt idx="51563">
                  <c:v>25781.5</c:v>
                </c:pt>
                <c:pt idx="51564">
                  <c:v>25782</c:v>
                </c:pt>
                <c:pt idx="51565">
                  <c:v>25782.5</c:v>
                </c:pt>
                <c:pt idx="51566">
                  <c:v>25783</c:v>
                </c:pt>
                <c:pt idx="51567">
                  <c:v>25783.5</c:v>
                </c:pt>
                <c:pt idx="51568">
                  <c:v>25784</c:v>
                </c:pt>
                <c:pt idx="51569">
                  <c:v>25784.5</c:v>
                </c:pt>
                <c:pt idx="51570">
                  <c:v>25785</c:v>
                </c:pt>
                <c:pt idx="51571">
                  <c:v>25785.5</c:v>
                </c:pt>
                <c:pt idx="51572">
                  <c:v>25786</c:v>
                </c:pt>
                <c:pt idx="51573">
                  <c:v>25786.5</c:v>
                </c:pt>
                <c:pt idx="51574">
                  <c:v>25787</c:v>
                </c:pt>
                <c:pt idx="51575">
                  <c:v>25787.5</c:v>
                </c:pt>
                <c:pt idx="51576">
                  <c:v>25788</c:v>
                </c:pt>
                <c:pt idx="51577">
                  <c:v>25788.5</c:v>
                </c:pt>
                <c:pt idx="51578">
                  <c:v>25789</c:v>
                </c:pt>
                <c:pt idx="51579">
                  <c:v>25789.5</c:v>
                </c:pt>
                <c:pt idx="51580">
                  <c:v>25790</c:v>
                </c:pt>
                <c:pt idx="51581">
                  <c:v>25790.5</c:v>
                </c:pt>
                <c:pt idx="51582">
                  <c:v>25791</c:v>
                </c:pt>
                <c:pt idx="51583">
                  <c:v>25791.5</c:v>
                </c:pt>
                <c:pt idx="51584">
                  <c:v>25792</c:v>
                </c:pt>
                <c:pt idx="51585">
                  <c:v>25792.5</c:v>
                </c:pt>
                <c:pt idx="51586">
                  <c:v>25793</c:v>
                </c:pt>
                <c:pt idx="51587">
                  <c:v>25793.5</c:v>
                </c:pt>
                <c:pt idx="51588">
                  <c:v>25794</c:v>
                </c:pt>
                <c:pt idx="51589">
                  <c:v>25794.5</c:v>
                </c:pt>
                <c:pt idx="51590">
                  <c:v>25795</c:v>
                </c:pt>
                <c:pt idx="51591">
                  <c:v>25795.5</c:v>
                </c:pt>
                <c:pt idx="51592">
                  <c:v>25796</c:v>
                </c:pt>
                <c:pt idx="51593">
                  <c:v>25796.5</c:v>
                </c:pt>
                <c:pt idx="51594">
                  <c:v>25797</c:v>
                </c:pt>
                <c:pt idx="51595">
                  <c:v>25797.5</c:v>
                </c:pt>
                <c:pt idx="51596">
                  <c:v>25798</c:v>
                </c:pt>
                <c:pt idx="51597">
                  <c:v>25798.5</c:v>
                </c:pt>
                <c:pt idx="51598">
                  <c:v>25799</c:v>
                </c:pt>
                <c:pt idx="51599">
                  <c:v>25799.5</c:v>
                </c:pt>
                <c:pt idx="51600">
                  <c:v>25800</c:v>
                </c:pt>
                <c:pt idx="51601">
                  <c:v>25800.5</c:v>
                </c:pt>
                <c:pt idx="51602">
                  <c:v>25801</c:v>
                </c:pt>
                <c:pt idx="51603">
                  <c:v>25801.5</c:v>
                </c:pt>
                <c:pt idx="51604">
                  <c:v>25802</c:v>
                </c:pt>
                <c:pt idx="51605">
                  <c:v>25802.5</c:v>
                </c:pt>
                <c:pt idx="51606">
                  <c:v>25803</c:v>
                </c:pt>
                <c:pt idx="51607">
                  <c:v>25803.5</c:v>
                </c:pt>
                <c:pt idx="51608">
                  <c:v>25804</c:v>
                </c:pt>
                <c:pt idx="51609">
                  <c:v>25804.5</c:v>
                </c:pt>
                <c:pt idx="51610">
                  <c:v>25805</c:v>
                </c:pt>
                <c:pt idx="51611">
                  <c:v>25805.5</c:v>
                </c:pt>
                <c:pt idx="51612">
                  <c:v>25806</c:v>
                </c:pt>
                <c:pt idx="51613">
                  <c:v>25806.5</c:v>
                </c:pt>
                <c:pt idx="51614">
                  <c:v>25807</c:v>
                </c:pt>
                <c:pt idx="51615">
                  <c:v>25807.5</c:v>
                </c:pt>
                <c:pt idx="51616">
                  <c:v>25808</c:v>
                </c:pt>
                <c:pt idx="51617">
                  <c:v>25808.5</c:v>
                </c:pt>
                <c:pt idx="51618">
                  <c:v>25809</c:v>
                </c:pt>
                <c:pt idx="51619">
                  <c:v>25809.5</c:v>
                </c:pt>
                <c:pt idx="51620">
                  <c:v>25810</c:v>
                </c:pt>
                <c:pt idx="51621">
                  <c:v>25810.5</c:v>
                </c:pt>
                <c:pt idx="51622">
                  <c:v>25811</c:v>
                </c:pt>
                <c:pt idx="51623">
                  <c:v>25811.5</c:v>
                </c:pt>
                <c:pt idx="51624">
                  <c:v>25812</c:v>
                </c:pt>
                <c:pt idx="51625">
                  <c:v>25812.5</c:v>
                </c:pt>
                <c:pt idx="51626">
                  <c:v>25813</c:v>
                </c:pt>
                <c:pt idx="51627">
                  <c:v>25813.5</c:v>
                </c:pt>
                <c:pt idx="51628">
                  <c:v>25814</c:v>
                </c:pt>
                <c:pt idx="51629">
                  <c:v>25814.5</c:v>
                </c:pt>
                <c:pt idx="51630">
                  <c:v>25815</c:v>
                </c:pt>
                <c:pt idx="51631">
                  <c:v>25815.5</c:v>
                </c:pt>
                <c:pt idx="51632">
                  <c:v>25816</c:v>
                </c:pt>
                <c:pt idx="51633">
                  <c:v>25816.5</c:v>
                </c:pt>
                <c:pt idx="51634">
                  <c:v>25817</c:v>
                </c:pt>
                <c:pt idx="51635">
                  <c:v>25817.5</c:v>
                </c:pt>
                <c:pt idx="51636">
                  <c:v>25818</c:v>
                </c:pt>
                <c:pt idx="51637">
                  <c:v>25818.5</c:v>
                </c:pt>
                <c:pt idx="51638">
                  <c:v>25819</c:v>
                </c:pt>
                <c:pt idx="51639">
                  <c:v>25819.5</c:v>
                </c:pt>
                <c:pt idx="51640">
                  <c:v>25820</c:v>
                </c:pt>
                <c:pt idx="51641">
                  <c:v>25820.5</c:v>
                </c:pt>
                <c:pt idx="51642">
                  <c:v>25821</c:v>
                </c:pt>
                <c:pt idx="51643">
                  <c:v>25821.5</c:v>
                </c:pt>
                <c:pt idx="51644">
                  <c:v>25822</c:v>
                </c:pt>
                <c:pt idx="51645">
                  <c:v>25822.5</c:v>
                </c:pt>
                <c:pt idx="51646">
                  <c:v>25823</c:v>
                </c:pt>
                <c:pt idx="51647">
                  <c:v>25823.5</c:v>
                </c:pt>
                <c:pt idx="51648">
                  <c:v>25824</c:v>
                </c:pt>
                <c:pt idx="51649">
                  <c:v>25824.5</c:v>
                </c:pt>
                <c:pt idx="51650">
                  <c:v>25825</c:v>
                </c:pt>
                <c:pt idx="51651">
                  <c:v>25825.5</c:v>
                </c:pt>
                <c:pt idx="51652">
                  <c:v>25826</c:v>
                </c:pt>
                <c:pt idx="51653">
                  <c:v>25826.5</c:v>
                </c:pt>
                <c:pt idx="51654">
                  <c:v>25827</c:v>
                </c:pt>
                <c:pt idx="51655">
                  <c:v>25827.5</c:v>
                </c:pt>
                <c:pt idx="51656">
                  <c:v>25828</c:v>
                </c:pt>
                <c:pt idx="51657">
                  <c:v>25828.5</c:v>
                </c:pt>
                <c:pt idx="51658">
                  <c:v>25829</c:v>
                </c:pt>
                <c:pt idx="51659">
                  <c:v>25829.5</c:v>
                </c:pt>
                <c:pt idx="51660">
                  <c:v>25830</c:v>
                </c:pt>
                <c:pt idx="51661">
                  <c:v>25830.5</c:v>
                </c:pt>
                <c:pt idx="51662">
                  <c:v>25831</c:v>
                </c:pt>
                <c:pt idx="51663">
                  <c:v>25831.5</c:v>
                </c:pt>
                <c:pt idx="51664">
                  <c:v>25832</c:v>
                </c:pt>
                <c:pt idx="51665">
                  <c:v>25832.5</c:v>
                </c:pt>
                <c:pt idx="51666">
                  <c:v>25833</c:v>
                </c:pt>
                <c:pt idx="51667">
                  <c:v>25833.5</c:v>
                </c:pt>
                <c:pt idx="51668">
                  <c:v>25834</c:v>
                </c:pt>
                <c:pt idx="51669">
                  <c:v>25834.5</c:v>
                </c:pt>
                <c:pt idx="51670">
                  <c:v>25835</c:v>
                </c:pt>
                <c:pt idx="51671">
                  <c:v>25835.5</c:v>
                </c:pt>
                <c:pt idx="51672">
                  <c:v>25836</c:v>
                </c:pt>
                <c:pt idx="51673">
                  <c:v>25836.5</c:v>
                </c:pt>
                <c:pt idx="51674">
                  <c:v>25837</c:v>
                </c:pt>
                <c:pt idx="51675">
                  <c:v>25837.5</c:v>
                </c:pt>
                <c:pt idx="51676">
                  <c:v>25838</c:v>
                </c:pt>
                <c:pt idx="51677">
                  <c:v>25838.5</c:v>
                </c:pt>
                <c:pt idx="51678">
                  <c:v>25839</c:v>
                </c:pt>
                <c:pt idx="51679">
                  <c:v>25839.5</c:v>
                </c:pt>
                <c:pt idx="51680">
                  <c:v>25840</c:v>
                </c:pt>
                <c:pt idx="51681">
                  <c:v>25840.5</c:v>
                </c:pt>
                <c:pt idx="51682">
                  <c:v>25841</c:v>
                </c:pt>
                <c:pt idx="51683">
                  <c:v>25841.5</c:v>
                </c:pt>
                <c:pt idx="51684">
                  <c:v>25842</c:v>
                </c:pt>
                <c:pt idx="51685">
                  <c:v>25842.5</c:v>
                </c:pt>
                <c:pt idx="51686">
                  <c:v>25843</c:v>
                </c:pt>
                <c:pt idx="51687">
                  <c:v>25843.5</c:v>
                </c:pt>
                <c:pt idx="51688">
                  <c:v>25844</c:v>
                </c:pt>
                <c:pt idx="51689">
                  <c:v>25844.5</c:v>
                </c:pt>
                <c:pt idx="51690">
                  <c:v>25845</c:v>
                </c:pt>
                <c:pt idx="51691">
                  <c:v>25845.5</c:v>
                </c:pt>
                <c:pt idx="51692">
                  <c:v>25846</c:v>
                </c:pt>
                <c:pt idx="51693">
                  <c:v>25846.5</c:v>
                </c:pt>
                <c:pt idx="51694">
                  <c:v>25847</c:v>
                </c:pt>
                <c:pt idx="51695">
                  <c:v>25847.5</c:v>
                </c:pt>
                <c:pt idx="51696">
                  <c:v>25848</c:v>
                </c:pt>
                <c:pt idx="51697">
                  <c:v>25848.5</c:v>
                </c:pt>
                <c:pt idx="51698">
                  <c:v>25849</c:v>
                </c:pt>
                <c:pt idx="51699">
                  <c:v>25849.5</c:v>
                </c:pt>
                <c:pt idx="51700">
                  <c:v>25850</c:v>
                </c:pt>
                <c:pt idx="51701">
                  <c:v>25850.5</c:v>
                </c:pt>
                <c:pt idx="51702">
                  <c:v>25851</c:v>
                </c:pt>
                <c:pt idx="51703">
                  <c:v>25851.5</c:v>
                </c:pt>
                <c:pt idx="51704">
                  <c:v>25852</c:v>
                </c:pt>
                <c:pt idx="51705">
                  <c:v>25852.5</c:v>
                </c:pt>
                <c:pt idx="51706">
                  <c:v>25853</c:v>
                </c:pt>
                <c:pt idx="51707">
                  <c:v>25853.5</c:v>
                </c:pt>
                <c:pt idx="51708">
                  <c:v>25854</c:v>
                </c:pt>
                <c:pt idx="51709">
                  <c:v>25854.5</c:v>
                </c:pt>
                <c:pt idx="51710">
                  <c:v>25855</c:v>
                </c:pt>
                <c:pt idx="51711">
                  <c:v>25855.5</c:v>
                </c:pt>
                <c:pt idx="51712">
                  <c:v>25856</c:v>
                </c:pt>
                <c:pt idx="51713">
                  <c:v>25856.5</c:v>
                </c:pt>
                <c:pt idx="51714">
                  <c:v>25857</c:v>
                </c:pt>
                <c:pt idx="51715">
                  <c:v>25857.5</c:v>
                </c:pt>
                <c:pt idx="51716">
                  <c:v>25858</c:v>
                </c:pt>
                <c:pt idx="51717">
                  <c:v>25858.5</c:v>
                </c:pt>
                <c:pt idx="51718">
                  <c:v>25859</c:v>
                </c:pt>
                <c:pt idx="51719">
                  <c:v>25859.5</c:v>
                </c:pt>
                <c:pt idx="51720">
                  <c:v>25860</c:v>
                </c:pt>
                <c:pt idx="51721">
                  <c:v>25860.5</c:v>
                </c:pt>
                <c:pt idx="51722">
                  <c:v>25861</c:v>
                </c:pt>
                <c:pt idx="51723">
                  <c:v>25861.5</c:v>
                </c:pt>
                <c:pt idx="51724">
                  <c:v>25862</c:v>
                </c:pt>
                <c:pt idx="51725">
                  <c:v>25862.5</c:v>
                </c:pt>
                <c:pt idx="51726">
                  <c:v>25863</c:v>
                </c:pt>
                <c:pt idx="51727">
                  <c:v>25863.5</c:v>
                </c:pt>
                <c:pt idx="51728">
                  <c:v>25864</c:v>
                </c:pt>
                <c:pt idx="51729">
                  <c:v>25864.5</c:v>
                </c:pt>
                <c:pt idx="51730">
                  <c:v>25865</c:v>
                </c:pt>
                <c:pt idx="51731">
                  <c:v>25865.5</c:v>
                </c:pt>
                <c:pt idx="51732">
                  <c:v>25866</c:v>
                </c:pt>
                <c:pt idx="51733">
                  <c:v>25866.5</c:v>
                </c:pt>
                <c:pt idx="51734">
                  <c:v>25867</c:v>
                </c:pt>
                <c:pt idx="51735">
                  <c:v>25867.5</c:v>
                </c:pt>
                <c:pt idx="51736">
                  <c:v>25868</c:v>
                </c:pt>
                <c:pt idx="51737">
                  <c:v>25868.5</c:v>
                </c:pt>
                <c:pt idx="51738">
                  <c:v>25869</c:v>
                </c:pt>
                <c:pt idx="51739">
                  <c:v>25869.5</c:v>
                </c:pt>
                <c:pt idx="51740">
                  <c:v>25870</c:v>
                </c:pt>
                <c:pt idx="51741">
                  <c:v>25870.5</c:v>
                </c:pt>
                <c:pt idx="51742">
                  <c:v>25871</c:v>
                </c:pt>
                <c:pt idx="51743">
                  <c:v>25871.5</c:v>
                </c:pt>
                <c:pt idx="51744">
                  <c:v>25872</c:v>
                </c:pt>
                <c:pt idx="51745">
                  <c:v>25872.5</c:v>
                </c:pt>
                <c:pt idx="51746">
                  <c:v>25873</c:v>
                </c:pt>
                <c:pt idx="51747">
                  <c:v>25873.5</c:v>
                </c:pt>
                <c:pt idx="51748">
                  <c:v>25874</c:v>
                </c:pt>
                <c:pt idx="51749">
                  <c:v>25874.5</c:v>
                </c:pt>
                <c:pt idx="51750">
                  <c:v>25875</c:v>
                </c:pt>
                <c:pt idx="51751">
                  <c:v>25875.5</c:v>
                </c:pt>
                <c:pt idx="51752">
                  <c:v>25876</c:v>
                </c:pt>
                <c:pt idx="51753">
                  <c:v>25876.5</c:v>
                </c:pt>
                <c:pt idx="51754">
                  <c:v>25877</c:v>
                </c:pt>
                <c:pt idx="51755">
                  <c:v>25877.5</c:v>
                </c:pt>
                <c:pt idx="51756">
                  <c:v>25878</c:v>
                </c:pt>
                <c:pt idx="51757">
                  <c:v>25878.5</c:v>
                </c:pt>
                <c:pt idx="51758">
                  <c:v>25879</c:v>
                </c:pt>
                <c:pt idx="51759">
                  <c:v>25879.5</c:v>
                </c:pt>
                <c:pt idx="51760">
                  <c:v>25880</c:v>
                </c:pt>
                <c:pt idx="51761">
                  <c:v>25880.5</c:v>
                </c:pt>
                <c:pt idx="51762">
                  <c:v>25881</c:v>
                </c:pt>
                <c:pt idx="51763">
                  <c:v>25881.5</c:v>
                </c:pt>
                <c:pt idx="51764">
                  <c:v>25882</c:v>
                </c:pt>
                <c:pt idx="51765">
                  <c:v>25882.5</c:v>
                </c:pt>
                <c:pt idx="51766">
                  <c:v>25883</c:v>
                </c:pt>
                <c:pt idx="51767">
                  <c:v>25883.5</c:v>
                </c:pt>
                <c:pt idx="51768">
                  <c:v>25884</c:v>
                </c:pt>
                <c:pt idx="51769">
                  <c:v>25884.5</c:v>
                </c:pt>
                <c:pt idx="51770">
                  <c:v>25885</c:v>
                </c:pt>
                <c:pt idx="51771">
                  <c:v>25885.5</c:v>
                </c:pt>
                <c:pt idx="51772">
                  <c:v>25886</c:v>
                </c:pt>
                <c:pt idx="51773">
                  <c:v>25886.5</c:v>
                </c:pt>
                <c:pt idx="51774">
                  <c:v>25887</c:v>
                </c:pt>
                <c:pt idx="51775">
                  <c:v>25887.5</c:v>
                </c:pt>
                <c:pt idx="51776">
                  <c:v>25888</c:v>
                </c:pt>
                <c:pt idx="51777">
                  <c:v>25888.5</c:v>
                </c:pt>
                <c:pt idx="51778">
                  <c:v>25889</c:v>
                </c:pt>
                <c:pt idx="51779">
                  <c:v>25889.5</c:v>
                </c:pt>
                <c:pt idx="51780">
                  <c:v>25890</c:v>
                </c:pt>
                <c:pt idx="51781">
                  <c:v>25890.5</c:v>
                </c:pt>
                <c:pt idx="51782">
                  <c:v>25891</c:v>
                </c:pt>
                <c:pt idx="51783">
                  <c:v>25891.5</c:v>
                </c:pt>
                <c:pt idx="51784">
                  <c:v>25892</c:v>
                </c:pt>
                <c:pt idx="51785">
                  <c:v>25892.5</c:v>
                </c:pt>
                <c:pt idx="51786">
                  <c:v>25893</c:v>
                </c:pt>
                <c:pt idx="51787">
                  <c:v>25893.5</c:v>
                </c:pt>
                <c:pt idx="51788">
                  <c:v>25894</c:v>
                </c:pt>
                <c:pt idx="51789">
                  <c:v>25894.5</c:v>
                </c:pt>
                <c:pt idx="51790">
                  <c:v>25895</c:v>
                </c:pt>
                <c:pt idx="51791">
                  <c:v>25895.5</c:v>
                </c:pt>
                <c:pt idx="51792">
                  <c:v>25896</c:v>
                </c:pt>
                <c:pt idx="51793">
                  <c:v>25896.5</c:v>
                </c:pt>
                <c:pt idx="51794">
                  <c:v>25897</c:v>
                </c:pt>
                <c:pt idx="51795">
                  <c:v>25897.5</c:v>
                </c:pt>
                <c:pt idx="51796">
                  <c:v>25898</c:v>
                </c:pt>
                <c:pt idx="51797">
                  <c:v>25898.5</c:v>
                </c:pt>
                <c:pt idx="51798">
                  <c:v>25899</c:v>
                </c:pt>
                <c:pt idx="51799">
                  <c:v>25899.5</c:v>
                </c:pt>
                <c:pt idx="51800">
                  <c:v>25900</c:v>
                </c:pt>
                <c:pt idx="51801">
                  <c:v>25900.5</c:v>
                </c:pt>
                <c:pt idx="51802">
                  <c:v>25901</c:v>
                </c:pt>
                <c:pt idx="51803">
                  <c:v>25901.5</c:v>
                </c:pt>
                <c:pt idx="51804">
                  <c:v>25902</c:v>
                </c:pt>
                <c:pt idx="51805">
                  <c:v>25902.5</c:v>
                </c:pt>
                <c:pt idx="51806">
                  <c:v>25903</c:v>
                </c:pt>
                <c:pt idx="51807">
                  <c:v>25903.5</c:v>
                </c:pt>
                <c:pt idx="51808">
                  <c:v>25904</c:v>
                </c:pt>
                <c:pt idx="51809">
                  <c:v>25904.5</c:v>
                </c:pt>
                <c:pt idx="51810">
                  <c:v>25905</c:v>
                </c:pt>
                <c:pt idx="51811">
                  <c:v>25905.5</c:v>
                </c:pt>
                <c:pt idx="51812">
                  <c:v>25906</c:v>
                </c:pt>
                <c:pt idx="51813">
                  <c:v>25906.5</c:v>
                </c:pt>
                <c:pt idx="51814">
                  <c:v>25907</c:v>
                </c:pt>
                <c:pt idx="51815">
                  <c:v>25907.5</c:v>
                </c:pt>
                <c:pt idx="51816">
                  <c:v>25908</c:v>
                </c:pt>
                <c:pt idx="51817">
                  <c:v>25908.5</c:v>
                </c:pt>
                <c:pt idx="51818">
                  <c:v>25909</c:v>
                </c:pt>
                <c:pt idx="51819">
                  <c:v>25909.5</c:v>
                </c:pt>
                <c:pt idx="51820">
                  <c:v>25910</c:v>
                </c:pt>
                <c:pt idx="51821">
                  <c:v>25910.5</c:v>
                </c:pt>
                <c:pt idx="51822">
                  <c:v>25911</c:v>
                </c:pt>
                <c:pt idx="51823">
                  <c:v>25911.5</c:v>
                </c:pt>
                <c:pt idx="51824">
                  <c:v>25912</c:v>
                </c:pt>
                <c:pt idx="51825">
                  <c:v>25912.5</c:v>
                </c:pt>
                <c:pt idx="51826">
                  <c:v>25913</c:v>
                </c:pt>
                <c:pt idx="51827">
                  <c:v>25913.5</c:v>
                </c:pt>
                <c:pt idx="51828">
                  <c:v>25914</c:v>
                </c:pt>
                <c:pt idx="51829">
                  <c:v>25914.5</c:v>
                </c:pt>
                <c:pt idx="51830">
                  <c:v>25915</c:v>
                </c:pt>
                <c:pt idx="51831">
                  <c:v>25915.5</c:v>
                </c:pt>
                <c:pt idx="51832">
                  <c:v>25916</c:v>
                </c:pt>
                <c:pt idx="51833">
                  <c:v>25916.5</c:v>
                </c:pt>
                <c:pt idx="51834">
                  <c:v>25917</c:v>
                </c:pt>
                <c:pt idx="51835">
                  <c:v>25917.5</c:v>
                </c:pt>
                <c:pt idx="51836">
                  <c:v>25918</c:v>
                </c:pt>
                <c:pt idx="51837">
                  <c:v>25918.5</c:v>
                </c:pt>
                <c:pt idx="51838">
                  <c:v>25919</c:v>
                </c:pt>
                <c:pt idx="51839">
                  <c:v>25919.5</c:v>
                </c:pt>
                <c:pt idx="51840">
                  <c:v>25920</c:v>
                </c:pt>
                <c:pt idx="51841">
                  <c:v>25920.5</c:v>
                </c:pt>
                <c:pt idx="51842">
                  <c:v>25921</c:v>
                </c:pt>
                <c:pt idx="51843">
                  <c:v>25921.5</c:v>
                </c:pt>
                <c:pt idx="51844">
                  <c:v>25922</c:v>
                </c:pt>
                <c:pt idx="51845">
                  <c:v>25922.5</c:v>
                </c:pt>
                <c:pt idx="51846">
                  <c:v>25923</c:v>
                </c:pt>
                <c:pt idx="51847">
                  <c:v>25923.5</c:v>
                </c:pt>
                <c:pt idx="51848">
                  <c:v>25924</c:v>
                </c:pt>
                <c:pt idx="51849">
                  <c:v>25924.5</c:v>
                </c:pt>
                <c:pt idx="51850">
                  <c:v>25925</c:v>
                </c:pt>
                <c:pt idx="51851">
                  <c:v>25925.5</c:v>
                </c:pt>
                <c:pt idx="51852">
                  <c:v>25926</c:v>
                </c:pt>
                <c:pt idx="51853">
                  <c:v>25926.5</c:v>
                </c:pt>
                <c:pt idx="51854">
                  <c:v>25927</c:v>
                </c:pt>
                <c:pt idx="51855">
                  <c:v>25927.5</c:v>
                </c:pt>
                <c:pt idx="51856">
                  <c:v>25928</c:v>
                </c:pt>
                <c:pt idx="51857">
                  <c:v>25928.5</c:v>
                </c:pt>
                <c:pt idx="51858">
                  <c:v>25929</c:v>
                </c:pt>
                <c:pt idx="51859">
                  <c:v>25929.5</c:v>
                </c:pt>
                <c:pt idx="51860">
                  <c:v>25930</c:v>
                </c:pt>
                <c:pt idx="51861">
                  <c:v>25930.5</c:v>
                </c:pt>
                <c:pt idx="51862">
                  <c:v>25931</c:v>
                </c:pt>
                <c:pt idx="51863">
                  <c:v>25931.5</c:v>
                </c:pt>
                <c:pt idx="51864">
                  <c:v>25932</c:v>
                </c:pt>
                <c:pt idx="51865">
                  <c:v>25932.5</c:v>
                </c:pt>
                <c:pt idx="51866">
                  <c:v>25933</c:v>
                </c:pt>
                <c:pt idx="51867">
                  <c:v>25933.5</c:v>
                </c:pt>
                <c:pt idx="51868">
                  <c:v>25934</c:v>
                </c:pt>
                <c:pt idx="51869">
                  <c:v>25934.5</c:v>
                </c:pt>
                <c:pt idx="51870">
                  <c:v>25935</c:v>
                </c:pt>
                <c:pt idx="51871">
                  <c:v>25935.5</c:v>
                </c:pt>
                <c:pt idx="51872">
                  <c:v>25936</c:v>
                </c:pt>
                <c:pt idx="51873">
                  <c:v>25936.5</c:v>
                </c:pt>
                <c:pt idx="51874">
                  <c:v>25937</c:v>
                </c:pt>
                <c:pt idx="51875">
                  <c:v>25937.5</c:v>
                </c:pt>
                <c:pt idx="51876">
                  <c:v>25938</c:v>
                </c:pt>
                <c:pt idx="51877">
                  <c:v>25938.5</c:v>
                </c:pt>
                <c:pt idx="51878">
                  <c:v>25939</c:v>
                </c:pt>
                <c:pt idx="51879">
                  <c:v>25939.5</c:v>
                </c:pt>
                <c:pt idx="51880">
                  <c:v>25940</c:v>
                </c:pt>
                <c:pt idx="51881">
                  <c:v>25940.5</c:v>
                </c:pt>
                <c:pt idx="51882">
                  <c:v>25941</c:v>
                </c:pt>
                <c:pt idx="51883">
                  <c:v>25941.5</c:v>
                </c:pt>
                <c:pt idx="51884">
                  <c:v>25942</c:v>
                </c:pt>
                <c:pt idx="51885">
                  <c:v>25942.5</c:v>
                </c:pt>
                <c:pt idx="51886">
                  <c:v>25943</c:v>
                </c:pt>
                <c:pt idx="51887">
                  <c:v>25943.5</c:v>
                </c:pt>
                <c:pt idx="51888">
                  <c:v>25944</c:v>
                </c:pt>
                <c:pt idx="51889">
                  <c:v>25944.5</c:v>
                </c:pt>
                <c:pt idx="51890">
                  <c:v>25945</c:v>
                </c:pt>
                <c:pt idx="51891">
                  <c:v>25945.5</c:v>
                </c:pt>
                <c:pt idx="51892">
                  <c:v>25946</c:v>
                </c:pt>
                <c:pt idx="51893">
                  <c:v>25946.5</c:v>
                </c:pt>
                <c:pt idx="51894">
                  <c:v>25947</c:v>
                </c:pt>
                <c:pt idx="51895">
                  <c:v>25947.5</c:v>
                </c:pt>
                <c:pt idx="51896">
                  <c:v>25948</c:v>
                </c:pt>
                <c:pt idx="51897">
                  <c:v>25948.5</c:v>
                </c:pt>
                <c:pt idx="51898">
                  <c:v>25949</c:v>
                </c:pt>
                <c:pt idx="51899">
                  <c:v>25949.5</c:v>
                </c:pt>
                <c:pt idx="51900">
                  <c:v>25950</c:v>
                </c:pt>
                <c:pt idx="51901">
                  <c:v>25950.5</c:v>
                </c:pt>
                <c:pt idx="51902">
                  <c:v>25951</c:v>
                </c:pt>
                <c:pt idx="51903">
                  <c:v>25951.5</c:v>
                </c:pt>
                <c:pt idx="51904">
                  <c:v>25952</c:v>
                </c:pt>
                <c:pt idx="51905">
                  <c:v>25952.5</c:v>
                </c:pt>
                <c:pt idx="51906">
                  <c:v>25953</c:v>
                </c:pt>
                <c:pt idx="51907">
                  <c:v>25953.5</c:v>
                </c:pt>
                <c:pt idx="51908">
                  <c:v>25954</c:v>
                </c:pt>
                <c:pt idx="51909">
                  <c:v>25954.5</c:v>
                </c:pt>
                <c:pt idx="51910">
                  <c:v>25955</c:v>
                </c:pt>
                <c:pt idx="51911">
                  <c:v>25955.5</c:v>
                </c:pt>
                <c:pt idx="51912">
                  <c:v>25956</c:v>
                </c:pt>
                <c:pt idx="51913">
                  <c:v>25956.5</c:v>
                </c:pt>
                <c:pt idx="51914">
                  <c:v>25957</c:v>
                </c:pt>
                <c:pt idx="51915">
                  <c:v>25957.5</c:v>
                </c:pt>
                <c:pt idx="51916">
                  <c:v>25958</c:v>
                </c:pt>
                <c:pt idx="51917">
                  <c:v>25958.5</c:v>
                </c:pt>
                <c:pt idx="51918">
                  <c:v>25959</c:v>
                </c:pt>
                <c:pt idx="51919">
                  <c:v>25959.5</c:v>
                </c:pt>
                <c:pt idx="51920">
                  <c:v>25960</c:v>
                </c:pt>
                <c:pt idx="51921">
                  <c:v>25960.5</c:v>
                </c:pt>
                <c:pt idx="51922">
                  <c:v>25961</c:v>
                </c:pt>
                <c:pt idx="51923">
                  <c:v>25961.5</c:v>
                </c:pt>
                <c:pt idx="51924">
                  <c:v>25962</c:v>
                </c:pt>
                <c:pt idx="51925">
                  <c:v>25962.5</c:v>
                </c:pt>
                <c:pt idx="51926">
                  <c:v>25963</c:v>
                </c:pt>
                <c:pt idx="51927">
                  <c:v>25963.5</c:v>
                </c:pt>
                <c:pt idx="51928">
                  <c:v>25964</c:v>
                </c:pt>
                <c:pt idx="51929">
                  <c:v>25964.5</c:v>
                </c:pt>
                <c:pt idx="51930">
                  <c:v>25965</c:v>
                </c:pt>
                <c:pt idx="51931">
                  <c:v>25965.5</c:v>
                </c:pt>
                <c:pt idx="51932">
                  <c:v>25966</c:v>
                </c:pt>
                <c:pt idx="51933">
                  <c:v>25966.5</c:v>
                </c:pt>
                <c:pt idx="51934">
                  <c:v>25967</c:v>
                </c:pt>
                <c:pt idx="51935">
                  <c:v>25967.5</c:v>
                </c:pt>
                <c:pt idx="51936">
                  <c:v>25968</c:v>
                </c:pt>
                <c:pt idx="51937">
                  <c:v>25968.5</c:v>
                </c:pt>
                <c:pt idx="51938">
                  <c:v>25969</c:v>
                </c:pt>
                <c:pt idx="51939">
                  <c:v>25969.5</c:v>
                </c:pt>
                <c:pt idx="51940">
                  <c:v>25970</c:v>
                </c:pt>
                <c:pt idx="51941">
                  <c:v>25970.5</c:v>
                </c:pt>
                <c:pt idx="51942">
                  <c:v>25971</c:v>
                </c:pt>
                <c:pt idx="51943">
                  <c:v>25971.5</c:v>
                </c:pt>
                <c:pt idx="51944">
                  <c:v>25972</c:v>
                </c:pt>
                <c:pt idx="51945">
                  <c:v>25972.5</c:v>
                </c:pt>
                <c:pt idx="51946">
                  <c:v>25973</c:v>
                </c:pt>
                <c:pt idx="51947">
                  <c:v>25973.5</c:v>
                </c:pt>
                <c:pt idx="51948">
                  <c:v>25974</c:v>
                </c:pt>
                <c:pt idx="51949">
                  <c:v>25974.5</c:v>
                </c:pt>
                <c:pt idx="51950">
                  <c:v>25975</c:v>
                </c:pt>
                <c:pt idx="51951">
                  <c:v>25975.5</c:v>
                </c:pt>
                <c:pt idx="51952">
                  <c:v>25976</c:v>
                </c:pt>
                <c:pt idx="51953">
                  <c:v>25976.5</c:v>
                </c:pt>
                <c:pt idx="51954">
                  <c:v>25977</c:v>
                </c:pt>
                <c:pt idx="51955">
                  <c:v>25977.5</c:v>
                </c:pt>
                <c:pt idx="51956">
                  <c:v>25978</c:v>
                </c:pt>
                <c:pt idx="51957">
                  <c:v>25978.5</c:v>
                </c:pt>
                <c:pt idx="51958">
                  <c:v>25979</c:v>
                </c:pt>
                <c:pt idx="51959">
                  <c:v>25979.5</c:v>
                </c:pt>
                <c:pt idx="51960">
                  <c:v>25980</c:v>
                </c:pt>
                <c:pt idx="51961">
                  <c:v>25980.5</c:v>
                </c:pt>
                <c:pt idx="51962">
                  <c:v>25981</c:v>
                </c:pt>
                <c:pt idx="51963">
                  <c:v>25981.5</c:v>
                </c:pt>
                <c:pt idx="51964">
                  <c:v>25982</c:v>
                </c:pt>
                <c:pt idx="51965">
                  <c:v>25982.5</c:v>
                </c:pt>
                <c:pt idx="51966">
                  <c:v>25983</c:v>
                </c:pt>
                <c:pt idx="51967">
                  <c:v>25983.5</c:v>
                </c:pt>
                <c:pt idx="51968">
                  <c:v>25984</c:v>
                </c:pt>
                <c:pt idx="51969">
                  <c:v>25984.5</c:v>
                </c:pt>
                <c:pt idx="51970">
                  <c:v>25985</c:v>
                </c:pt>
                <c:pt idx="51971">
                  <c:v>25985.5</c:v>
                </c:pt>
                <c:pt idx="51972">
                  <c:v>25986</c:v>
                </c:pt>
                <c:pt idx="51973">
                  <c:v>25986.5</c:v>
                </c:pt>
                <c:pt idx="51974">
                  <c:v>25987</c:v>
                </c:pt>
                <c:pt idx="51975">
                  <c:v>25987.5</c:v>
                </c:pt>
                <c:pt idx="51976">
                  <c:v>25988</c:v>
                </c:pt>
                <c:pt idx="51977">
                  <c:v>25988.5</c:v>
                </c:pt>
                <c:pt idx="51978">
                  <c:v>25989</c:v>
                </c:pt>
                <c:pt idx="51979">
                  <c:v>25989.5</c:v>
                </c:pt>
                <c:pt idx="51980">
                  <c:v>25990</c:v>
                </c:pt>
                <c:pt idx="51981">
                  <c:v>25990.5</c:v>
                </c:pt>
                <c:pt idx="51982">
                  <c:v>25991</c:v>
                </c:pt>
                <c:pt idx="51983">
                  <c:v>25991.5</c:v>
                </c:pt>
                <c:pt idx="51984">
                  <c:v>25992</c:v>
                </c:pt>
                <c:pt idx="51985">
                  <c:v>25992.5</c:v>
                </c:pt>
                <c:pt idx="51986">
                  <c:v>25993</c:v>
                </c:pt>
                <c:pt idx="51987">
                  <c:v>25993.5</c:v>
                </c:pt>
                <c:pt idx="51988">
                  <c:v>25994</c:v>
                </c:pt>
                <c:pt idx="51989">
                  <c:v>25994.5</c:v>
                </c:pt>
                <c:pt idx="51990">
                  <c:v>25995</c:v>
                </c:pt>
                <c:pt idx="51991">
                  <c:v>25995.5</c:v>
                </c:pt>
                <c:pt idx="51992">
                  <c:v>25996</c:v>
                </c:pt>
                <c:pt idx="51993">
                  <c:v>25996.5</c:v>
                </c:pt>
                <c:pt idx="51994">
                  <c:v>25997</c:v>
                </c:pt>
                <c:pt idx="51995">
                  <c:v>25997.5</c:v>
                </c:pt>
                <c:pt idx="51996">
                  <c:v>25998</c:v>
                </c:pt>
                <c:pt idx="51997">
                  <c:v>25998.5</c:v>
                </c:pt>
                <c:pt idx="51998">
                  <c:v>25999</c:v>
                </c:pt>
                <c:pt idx="51999">
                  <c:v>25999.5</c:v>
                </c:pt>
                <c:pt idx="52000">
                  <c:v>26000</c:v>
                </c:pt>
                <c:pt idx="52001">
                  <c:v>26000.5</c:v>
                </c:pt>
                <c:pt idx="52002">
                  <c:v>26001</c:v>
                </c:pt>
                <c:pt idx="52003">
                  <c:v>26001.5</c:v>
                </c:pt>
                <c:pt idx="52004">
                  <c:v>26002</c:v>
                </c:pt>
                <c:pt idx="52005">
                  <c:v>26002.5</c:v>
                </c:pt>
                <c:pt idx="52006">
                  <c:v>26003</c:v>
                </c:pt>
                <c:pt idx="52007">
                  <c:v>26003.5</c:v>
                </c:pt>
                <c:pt idx="52008">
                  <c:v>26004</c:v>
                </c:pt>
                <c:pt idx="52009">
                  <c:v>26004.5</c:v>
                </c:pt>
                <c:pt idx="52010">
                  <c:v>26005</c:v>
                </c:pt>
                <c:pt idx="52011">
                  <c:v>26005.5</c:v>
                </c:pt>
                <c:pt idx="52012">
                  <c:v>26006</c:v>
                </c:pt>
                <c:pt idx="52013">
                  <c:v>26006.5</c:v>
                </c:pt>
                <c:pt idx="52014">
                  <c:v>26007</c:v>
                </c:pt>
                <c:pt idx="52015">
                  <c:v>26007.5</c:v>
                </c:pt>
                <c:pt idx="52016">
                  <c:v>26008</c:v>
                </c:pt>
                <c:pt idx="52017">
                  <c:v>26008.5</c:v>
                </c:pt>
                <c:pt idx="52018">
                  <c:v>26009</c:v>
                </c:pt>
                <c:pt idx="52019">
                  <c:v>26009.5</c:v>
                </c:pt>
                <c:pt idx="52020">
                  <c:v>26010</c:v>
                </c:pt>
                <c:pt idx="52021">
                  <c:v>26010.5</c:v>
                </c:pt>
                <c:pt idx="52022">
                  <c:v>26011</c:v>
                </c:pt>
                <c:pt idx="52023">
                  <c:v>26011.5</c:v>
                </c:pt>
                <c:pt idx="52024">
                  <c:v>26012</c:v>
                </c:pt>
                <c:pt idx="52025">
                  <c:v>26012.5</c:v>
                </c:pt>
                <c:pt idx="52026">
                  <c:v>26013</c:v>
                </c:pt>
                <c:pt idx="52027">
                  <c:v>26013.5</c:v>
                </c:pt>
                <c:pt idx="52028">
                  <c:v>26014</c:v>
                </c:pt>
                <c:pt idx="52029">
                  <c:v>26014.5</c:v>
                </c:pt>
                <c:pt idx="52030">
                  <c:v>26015</c:v>
                </c:pt>
                <c:pt idx="52031">
                  <c:v>26015.5</c:v>
                </c:pt>
                <c:pt idx="52032">
                  <c:v>26016</c:v>
                </c:pt>
                <c:pt idx="52033">
                  <c:v>26016.5</c:v>
                </c:pt>
                <c:pt idx="52034">
                  <c:v>26017</c:v>
                </c:pt>
                <c:pt idx="52035">
                  <c:v>26017.5</c:v>
                </c:pt>
                <c:pt idx="52036">
                  <c:v>26018</c:v>
                </c:pt>
                <c:pt idx="52037">
                  <c:v>26018.5</c:v>
                </c:pt>
                <c:pt idx="52038">
                  <c:v>26019</c:v>
                </c:pt>
                <c:pt idx="52039">
                  <c:v>26019.5</c:v>
                </c:pt>
                <c:pt idx="52040">
                  <c:v>26020</c:v>
                </c:pt>
                <c:pt idx="52041">
                  <c:v>26020.5</c:v>
                </c:pt>
                <c:pt idx="52042">
                  <c:v>26021</c:v>
                </c:pt>
                <c:pt idx="52043">
                  <c:v>26021.5</c:v>
                </c:pt>
                <c:pt idx="52044">
                  <c:v>26022</c:v>
                </c:pt>
                <c:pt idx="52045">
                  <c:v>26022.5</c:v>
                </c:pt>
                <c:pt idx="52046">
                  <c:v>26023</c:v>
                </c:pt>
                <c:pt idx="52047">
                  <c:v>26023.5</c:v>
                </c:pt>
                <c:pt idx="52048">
                  <c:v>26024</c:v>
                </c:pt>
                <c:pt idx="52049">
                  <c:v>26024.5</c:v>
                </c:pt>
                <c:pt idx="52050">
                  <c:v>26025</c:v>
                </c:pt>
                <c:pt idx="52051">
                  <c:v>26025.5</c:v>
                </c:pt>
                <c:pt idx="52052">
                  <c:v>26026</c:v>
                </c:pt>
                <c:pt idx="52053">
                  <c:v>26026.5</c:v>
                </c:pt>
                <c:pt idx="52054">
                  <c:v>26027</c:v>
                </c:pt>
                <c:pt idx="52055">
                  <c:v>26027.5</c:v>
                </c:pt>
                <c:pt idx="52056">
                  <c:v>26028</c:v>
                </c:pt>
                <c:pt idx="52057">
                  <c:v>26028.5</c:v>
                </c:pt>
                <c:pt idx="52058">
                  <c:v>26029</c:v>
                </c:pt>
                <c:pt idx="52059">
                  <c:v>26029.5</c:v>
                </c:pt>
                <c:pt idx="52060">
                  <c:v>26030</c:v>
                </c:pt>
                <c:pt idx="52061">
                  <c:v>26030.5</c:v>
                </c:pt>
                <c:pt idx="52062">
                  <c:v>26031</c:v>
                </c:pt>
                <c:pt idx="52063">
                  <c:v>26031.5</c:v>
                </c:pt>
                <c:pt idx="52064">
                  <c:v>26032</c:v>
                </c:pt>
                <c:pt idx="52065">
                  <c:v>26032.5</c:v>
                </c:pt>
                <c:pt idx="52066">
                  <c:v>26033</c:v>
                </c:pt>
                <c:pt idx="52067">
                  <c:v>26033.5</c:v>
                </c:pt>
                <c:pt idx="52068">
                  <c:v>26034</c:v>
                </c:pt>
                <c:pt idx="52069">
                  <c:v>26034.5</c:v>
                </c:pt>
                <c:pt idx="52070">
                  <c:v>26035</c:v>
                </c:pt>
                <c:pt idx="52071">
                  <c:v>26035.5</c:v>
                </c:pt>
                <c:pt idx="52072">
                  <c:v>26036</c:v>
                </c:pt>
                <c:pt idx="52073">
                  <c:v>26036.5</c:v>
                </c:pt>
                <c:pt idx="52074">
                  <c:v>26037</c:v>
                </c:pt>
                <c:pt idx="52075">
                  <c:v>26037.5</c:v>
                </c:pt>
                <c:pt idx="52076">
                  <c:v>26038</c:v>
                </c:pt>
                <c:pt idx="52077">
                  <c:v>26038.5</c:v>
                </c:pt>
                <c:pt idx="52078">
                  <c:v>26039</c:v>
                </c:pt>
                <c:pt idx="52079">
                  <c:v>26039.5</c:v>
                </c:pt>
                <c:pt idx="52080">
                  <c:v>26040</c:v>
                </c:pt>
                <c:pt idx="52081">
                  <c:v>26040.5</c:v>
                </c:pt>
                <c:pt idx="52082">
                  <c:v>26041</c:v>
                </c:pt>
                <c:pt idx="52083">
                  <c:v>26041.5</c:v>
                </c:pt>
                <c:pt idx="52084">
                  <c:v>26042</c:v>
                </c:pt>
                <c:pt idx="52085">
                  <c:v>26042.5</c:v>
                </c:pt>
                <c:pt idx="52086">
                  <c:v>26043</c:v>
                </c:pt>
                <c:pt idx="52087">
                  <c:v>26043.5</c:v>
                </c:pt>
                <c:pt idx="52088">
                  <c:v>26044</c:v>
                </c:pt>
                <c:pt idx="52089">
                  <c:v>26044.5</c:v>
                </c:pt>
                <c:pt idx="52090">
                  <c:v>26045</c:v>
                </c:pt>
                <c:pt idx="52091">
                  <c:v>26045.5</c:v>
                </c:pt>
                <c:pt idx="52092">
                  <c:v>26046</c:v>
                </c:pt>
                <c:pt idx="52093">
                  <c:v>26046.5</c:v>
                </c:pt>
                <c:pt idx="52094">
                  <c:v>26047</c:v>
                </c:pt>
                <c:pt idx="52095">
                  <c:v>26047.5</c:v>
                </c:pt>
                <c:pt idx="52096">
                  <c:v>26048</c:v>
                </c:pt>
                <c:pt idx="52097">
                  <c:v>26048.5</c:v>
                </c:pt>
                <c:pt idx="52098">
                  <c:v>26049</c:v>
                </c:pt>
                <c:pt idx="52099">
                  <c:v>26049.5</c:v>
                </c:pt>
                <c:pt idx="52100">
                  <c:v>26050</c:v>
                </c:pt>
                <c:pt idx="52101">
                  <c:v>26050.5</c:v>
                </c:pt>
                <c:pt idx="52102">
                  <c:v>26051</c:v>
                </c:pt>
                <c:pt idx="52103">
                  <c:v>26051.5</c:v>
                </c:pt>
                <c:pt idx="52104">
                  <c:v>26052</c:v>
                </c:pt>
                <c:pt idx="52105">
                  <c:v>26052.5</c:v>
                </c:pt>
                <c:pt idx="52106">
                  <c:v>26053</c:v>
                </c:pt>
                <c:pt idx="52107">
                  <c:v>26053.5</c:v>
                </c:pt>
                <c:pt idx="52108">
                  <c:v>26054</c:v>
                </c:pt>
                <c:pt idx="52109">
                  <c:v>26054.5</c:v>
                </c:pt>
                <c:pt idx="52110">
                  <c:v>26055</c:v>
                </c:pt>
                <c:pt idx="52111">
                  <c:v>26055.5</c:v>
                </c:pt>
                <c:pt idx="52112">
                  <c:v>26056</c:v>
                </c:pt>
                <c:pt idx="52113">
                  <c:v>26056.5</c:v>
                </c:pt>
                <c:pt idx="52114">
                  <c:v>26057</c:v>
                </c:pt>
                <c:pt idx="52115">
                  <c:v>26057.5</c:v>
                </c:pt>
                <c:pt idx="52116">
                  <c:v>26058</c:v>
                </c:pt>
                <c:pt idx="52117">
                  <c:v>26058.5</c:v>
                </c:pt>
                <c:pt idx="52118">
                  <c:v>26059</c:v>
                </c:pt>
                <c:pt idx="52119">
                  <c:v>26059.5</c:v>
                </c:pt>
                <c:pt idx="52120">
                  <c:v>26060</c:v>
                </c:pt>
                <c:pt idx="52121">
                  <c:v>26060.5</c:v>
                </c:pt>
                <c:pt idx="52122">
                  <c:v>26061</c:v>
                </c:pt>
                <c:pt idx="52123">
                  <c:v>26061.5</c:v>
                </c:pt>
                <c:pt idx="52124">
                  <c:v>26062</c:v>
                </c:pt>
                <c:pt idx="52125">
                  <c:v>26062.5</c:v>
                </c:pt>
                <c:pt idx="52126">
                  <c:v>26063</c:v>
                </c:pt>
                <c:pt idx="52127">
                  <c:v>26063.5</c:v>
                </c:pt>
                <c:pt idx="52128">
                  <c:v>26064</c:v>
                </c:pt>
                <c:pt idx="52129">
                  <c:v>26064.5</c:v>
                </c:pt>
                <c:pt idx="52130">
                  <c:v>26065</c:v>
                </c:pt>
                <c:pt idx="52131">
                  <c:v>26065.5</c:v>
                </c:pt>
                <c:pt idx="52132">
                  <c:v>26066</c:v>
                </c:pt>
                <c:pt idx="52133">
                  <c:v>26066.5</c:v>
                </c:pt>
                <c:pt idx="52134">
                  <c:v>26067</c:v>
                </c:pt>
                <c:pt idx="52135">
                  <c:v>26067.5</c:v>
                </c:pt>
                <c:pt idx="52136">
                  <c:v>26068</c:v>
                </c:pt>
                <c:pt idx="52137">
                  <c:v>26068.5</c:v>
                </c:pt>
                <c:pt idx="52138">
                  <c:v>26069</c:v>
                </c:pt>
                <c:pt idx="52139">
                  <c:v>26069.5</c:v>
                </c:pt>
                <c:pt idx="52140">
                  <c:v>26070</c:v>
                </c:pt>
                <c:pt idx="52141">
                  <c:v>26070.5</c:v>
                </c:pt>
                <c:pt idx="52142">
                  <c:v>26071</c:v>
                </c:pt>
                <c:pt idx="52143">
                  <c:v>26071.5</c:v>
                </c:pt>
                <c:pt idx="52144">
                  <c:v>26072</c:v>
                </c:pt>
                <c:pt idx="52145">
                  <c:v>26072.5</c:v>
                </c:pt>
                <c:pt idx="52146">
                  <c:v>26073</c:v>
                </c:pt>
                <c:pt idx="52147">
                  <c:v>26073.5</c:v>
                </c:pt>
                <c:pt idx="52148">
                  <c:v>26074</c:v>
                </c:pt>
                <c:pt idx="52149">
                  <c:v>26074.5</c:v>
                </c:pt>
                <c:pt idx="52150">
                  <c:v>26075</c:v>
                </c:pt>
                <c:pt idx="52151">
                  <c:v>26075.5</c:v>
                </c:pt>
                <c:pt idx="52152">
                  <c:v>26076</c:v>
                </c:pt>
                <c:pt idx="52153">
                  <c:v>26076.5</c:v>
                </c:pt>
                <c:pt idx="52154">
                  <c:v>26077</c:v>
                </c:pt>
                <c:pt idx="52155">
                  <c:v>26077.5</c:v>
                </c:pt>
                <c:pt idx="52156">
                  <c:v>26078</c:v>
                </c:pt>
                <c:pt idx="52157">
                  <c:v>26078.5</c:v>
                </c:pt>
                <c:pt idx="52158">
                  <c:v>26079</c:v>
                </c:pt>
                <c:pt idx="52159">
                  <c:v>26079.5</c:v>
                </c:pt>
                <c:pt idx="52160">
                  <c:v>26080</c:v>
                </c:pt>
                <c:pt idx="52161">
                  <c:v>26080.5</c:v>
                </c:pt>
                <c:pt idx="52162">
                  <c:v>26081</c:v>
                </c:pt>
                <c:pt idx="52163">
                  <c:v>26081.5</c:v>
                </c:pt>
                <c:pt idx="52164">
                  <c:v>26082</c:v>
                </c:pt>
                <c:pt idx="52165">
                  <c:v>26082.5</c:v>
                </c:pt>
                <c:pt idx="52166">
                  <c:v>26083</c:v>
                </c:pt>
                <c:pt idx="52167">
                  <c:v>26083.5</c:v>
                </c:pt>
                <c:pt idx="52168">
                  <c:v>26084</c:v>
                </c:pt>
                <c:pt idx="52169">
                  <c:v>26084.5</c:v>
                </c:pt>
                <c:pt idx="52170">
                  <c:v>26085</c:v>
                </c:pt>
                <c:pt idx="52171">
                  <c:v>26085.5</c:v>
                </c:pt>
                <c:pt idx="52172">
                  <c:v>26086</c:v>
                </c:pt>
                <c:pt idx="52173">
                  <c:v>26086.5</c:v>
                </c:pt>
                <c:pt idx="52174">
                  <c:v>26087</c:v>
                </c:pt>
                <c:pt idx="52175">
                  <c:v>26087.5</c:v>
                </c:pt>
                <c:pt idx="52176">
                  <c:v>26088</c:v>
                </c:pt>
                <c:pt idx="52177">
                  <c:v>26088.5</c:v>
                </c:pt>
                <c:pt idx="52178">
                  <c:v>26089</c:v>
                </c:pt>
                <c:pt idx="52179">
                  <c:v>26089.5</c:v>
                </c:pt>
                <c:pt idx="52180">
                  <c:v>26090</c:v>
                </c:pt>
                <c:pt idx="52181">
                  <c:v>26090.5</c:v>
                </c:pt>
                <c:pt idx="52182">
                  <c:v>26091</c:v>
                </c:pt>
                <c:pt idx="52183">
                  <c:v>26091.5</c:v>
                </c:pt>
                <c:pt idx="52184">
                  <c:v>26092</c:v>
                </c:pt>
                <c:pt idx="52185">
                  <c:v>26092.5</c:v>
                </c:pt>
                <c:pt idx="52186">
                  <c:v>26093</c:v>
                </c:pt>
                <c:pt idx="52187">
                  <c:v>26093.5</c:v>
                </c:pt>
                <c:pt idx="52188">
                  <c:v>26094</c:v>
                </c:pt>
                <c:pt idx="52189">
                  <c:v>26094.5</c:v>
                </c:pt>
                <c:pt idx="52190">
                  <c:v>26095</c:v>
                </c:pt>
                <c:pt idx="52191">
                  <c:v>26095.5</c:v>
                </c:pt>
                <c:pt idx="52192">
                  <c:v>26096</c:v>
                </c:pt>
                <c:pt idx="52193">
                  <c:v>26096.5</c:v>
                </c:pt>
                <c:pt idx="52194">
                  <c:v>26097</c:v>
                </c:pt>
                <c:pt idx="52195">
                  <c:v>26097.5</c:v>
                </c:pt>
                <c:pt idx="52196">
                  <c:v>26098</c:v>
                </c:pt>
                <c:pt idx="52197">
                  <c:v>26098.5</c:v>
                </c:pt>
                <c:pt idx="52198">
                  <c:v>26099</c:v>
                </c:pt>
                <c:pt idx="52199">
                  <c:v>26099.5</c:v>
                </c:pt>
                <c:pt idx="52200">
                  <c:v>26100</c:v>
                </c:pt>
                <c:pt idx="52201">
                  <c:v>26100.5</c:v>
                </c:pt>
                <c:pt idx="52202">
                  <c:v>26101</c:v>
                </c:pt>
                <c:pt idx="52203">
                  <c:v>26101.5</c:v>
                </c:pt>
                <c:pt idx="52204">
                  <c:v>26102</c:v>
                </c:pt>
                <c:pt idx="52205">
                  <c:v>26102.5</c:v>
                </c:pt>
                <c:pt idx="52206">
                  <c:v>26103</c:v>
                </c:pt>
                <c:pt idx="52207">
                  <c:v>26103.5</c:v>
                </c:pt>
                <c:pt idx="52208">
                  <c:v>26104</c:v>
                </c:pt>
                <c:pt idx="52209">
                  <c:v>26104.5</c:v>
                </c:pt>
                <c:pt idx="52210">
                  <c:v>26105</c:v>
                </c:pt>
                <c:pt idx="52211">
                  <c:v>26105.5</c:v>
                </c:pt>
                <c:pt idx="52212">
                  <c:v>26106</c:v>
                </c:pt>
                <c:pt idx="52213">
                  <c:v>26106.5</c:v>
                </c:pt>
                <c:pt idx="52214">
                  <c:v>26107</c:v>
                </c:pt>
                <c:pt idx="52215">
                  <c:v>26107.5</c:v>
                </c:pt>
                <c:pt idx="52216">
                  <c:v>26108</c:v>
                </c:pt>
                <c:pt idx="52217">
                  <c:v>26108.5</c:v>
                </c:pt>
                <c:pt idx="52218">
                  <c:v>26109</c:v>
                </c:pt>
                <c:pt idx="52219">
                  <c:v>26109.5</c:v>
                </c:pt>
                <c:pt idx="52220">
                  <c:v>26110</c:v>
                </c:pt>
                <c:pt idx="52221">
                  <c:v>26110.5</c:v>
                </c:pt>
                <c:pt idx="52222">
                  <c:v>26111</c:v>
                </c:pt>
                <c:pt idx="52223">
                  <c:v>26111.5</c:v>
                </c:pt>
                <c:pt idx="52224">
                  <c:v>26112</c:v>
                </c:pt>
                <c:pt idx="52225">
                  <c:v>26112.5</c:v>
                </c:pt>
                <c:pt idx="52226">
                  <c:v>26113</c:v>
                </c:pt>
                <c:pt idx="52227">
                  <c:v>26113.5</c:v>
                </c:pt>
                <c:pt idx="52228">
                  <c:v>26114</c:v>
                </c:pt>
                <c:pt idx="52229">
                  <c:v>26114.5</c:v>
                </c:pt>
                <c:pt idx="52230">
                  <c:v>26115</c:v>
                </c:pt>
                <c:pt idx="52231">
                  <c:v>26115.5</c:v>
                </c:pt>
                <c:pt idx="52232">
                  <c:v>26116</c:v>
                </c:pt>
                <c:pt idx="52233">
                  <c:v>26116.5</c:v>
                </c:pt>
                <c:pt idx="52234">
                  <c:v>26117</c:v>
                </c:pt>
                <c:pt idx="52235">
                  <c:v>26117.5</c:v>
                </c:pt>
                <c:pt idx="52236">
                  <c:v>26118</c:v>
                </c:pt>
                <c:pt idx="52237">
                  <c:v>26118.5</c:v>
                </c:pt>
                <c:pt idx="52238">
                  <c:v>26119</c:v>
                </c:pt>
                <c:pt idx="52239">
                  <c:v>26119.5</c:v>
                </c:pt>
                <c:pt idx="52240">
                  <c:v>26120</c:v>
                </c:pt>
                <c:pt idx="52241">
                  <c:v>26120.5</c:v>
                </c:pt>
                <c:pt idx="52242">
                  <c:v>26121</c:v>
                </c:pt>
                <c:pt idx="52243">
                  <c:v>26121.5</c:v>
                </c:pt>
                <c:pt idx="52244">
                  <c:v>26122</c:v>
                </c:pt>
                <c:pt idx="52245">
                  <c:v>26122.5</c:v>
                </c:pt>
                <c:pt idx="52246">
                  <c:v>26123</c:v>
                </c:pt>
                <c:pt idx="52247">
                  <c:v>26123.5</c:v>
                </c:pt>
                <c:pt idx="52248">
                  <c:v>26124</c:v>
                </c:pt>
                <c:pt idx="52249">
                  <c:v>26124.5</c:v>
                </c:pt>
                <c:pt idx="52250">
                  <c:v>26125</c:v>
                </c:pt>
                <c:pt idx="52251">
                  <c:v>26125.5</c:v>
                </c:pt>
                <c:pt idx="52252">
                  <c:v>26126</c:v>
                </c:pt>
                <c:pt idx="52253">
                  <c:v>26126.5</c:v>
                </c:pt>
                <c:pt idx="52254">
                  <c:v>26127</c:v>
                </c:pt>
                <c:pt idx="52255">
                  <c:v>26127.5</c:v>
                </c:pt>
                <c:pt idx="52256">
                  <c:v>26128</c:v>
                </c:pt>
                <c:pt idx="52257">
                  <c:v>26128.5</c:v>
                </c:pt>
                <c:pt idx="52258">
                  <c:v>26129</c:v>
                </c:pt>
                <c:pt idx="52259">
                  <c:v>26129.5</c:v>
                </c:pt>
                <c:pt idx="52260">
                  <c:v>26130</c:v>
                </c:pt>
                <c:pt idx="52261">
                  <c:v>26130.5</c:v>
                </c:pt>
                <c:pt idx="52262">
                  <c:v>26131</c:v>
                </c:pt>
                <c:pt idx="52263">
                  <c:v>26131.5</c:v>
                </c:pt>
                <c:pt idx="52264">
                  <c:v>26132</c:v>
                </c:pt>
                <c:pt idx="52265">
                  <c:v>26132.5</c:v>
                </c:pt>
                <c:pt idx="52266">
                  <c:v>26133</c:v>
                </c:pt>
                <c:pt idx="52267">
                  <c:v>26133.5</c:v>
                </c:pt>
                <c:pt idx="52268">
                  <c:v>26134</c:v>
                </c:pt>
                <c:pt idx="52269">
                  <c:v>26134.5</c:v>
                </c:pt>
                <c:pt idx="52270">
                  <c:v>26135</c:v>
                </c:pt>
                <c:pt idx="52271">
                  <c:v>26135.5</c:v>
                </c:pt>
                <c:pt idx="52272">
                  <c:v>26136</c:v>
                </c:pt>
                <c:pt idx="52273">
                  <c:v>26136.5</c:v>
                </c:pt>
                <c:pt idx="52274">
                  <c:v>26137</c:v>
                </c:pt>
                <c:pt idx="52275">
                  <c:v>26137.5</c:v>
                </c:pt>
                <c:pt idx="52276">
                  <c:v>26138</c:v>
                </c:pt>
                <c:pt idx="52277">
                  <c:v>26138.5</c:v>
                </c:pt>
                <c:pt idx="52278">
                  <c:v>26139</c:v>
                </c:pt>
                <c:pt idx="52279">
                  <c:v>26139.5</c:v>
                </c:pt>
                <c:pt idx="52280">
                  <c:v>26140</c:v>
                </c:pt>
                <c:pt idx="52281">
                  <c:v>26140.5</c:v>
                </c:pt>
                <c:pt idx="52282">
                  <c:v>26141</c:v>
                </c:pt>
                <c:pt idx="52283">
                  <c:v>26141.5</c:v>
                </c:pt>
                <c:pt idx="52284">
                  <c:v>26142</c:v>
                </c:pt>
                <c:pt idx="52285">
                  <c:v>26142.5</c:v>
                </c:pt>
                <c:pt idx="52286">
                  <c:v>26143</c:v>
                </c:pt>
                <c:pt idx="52287">
                  <c:v>26143.5</c:v>
                </c:pt>
                <c:pt idx="52288">
                  <c:v>26144</c:v>
                </c:pt>
                <c:pt idx="52289">
                  <c:v>26144.5</c:v>
                </c:pt>
                <c:pt idx="52290">
                  <c:v>26145</c:v>
                </c:pt>
                <c:pt idx="52291">
                  <c:v>26145.5</c:v>
                </c:pt>
                <c:pt idx="52292">
                  <c:v>26146</c:v>
                </c:pt>
                <c:pt idx="52293">
                  <c:v>26146.5</c:v>
                </c:pt>
                <c:pt idx="52294">
                  <c:v>26147</c:v>
                </c:pt>
                <c:pt idx="52295">
                  <c:v>26147.5</c:v>
                </c:pt>
                <c:pt idx="52296">
                  <c:v>26148</c:v>
                </c:pt>
                <c:pt idx="52297">
                  <c:v>26148.5</c:v>
                </c:pt>
                <c:pt idx="52298">
                  <c:v>26149</c:v>
                </c:pt>
                <c:pt idx="52299">
                  <c:v>26149.5</c:v>
                </c:pt>
                <c:pt idx="52300">
                  <c:v>26150</c:v>
                </c:pt>
                <c:pt idx="52301">
                  <c:v>26150.5</c:v>
                </c:pt>
                <c:pt idx="52302">
                  <c:v>26151</c:v>
                </c:pt>
                <c:pt idx="52303">
                  <c:v>26151.5</c:v>
                </c:pt>
                <c:pt idx="52304">
                  <c:v>26152</c:v>
                </c:pt>
                <c:pt idx="52305">
                  <c:v>26152.5</c:v>
                </c:pt>
                <c:pt idx="52306">
                  <c:v>26153</c:v>
                </c:pt>
                <c:pt idx="52307">
                  <c:v>26153.5</c:v>
                </c:pt>
                <c:pt idx="52308">
                  <c:v>26154</c:v>
                </c:pt>
                <c:pt idx="52309">
                  <c:v>26154.5</c:v>
                </c:pt>
                <c:pt idx="52310">
                  <c:v>26155</c:v>
                </c:pt>
                <c:pt idx="52311">
                  <c:v>26155.5</c:v>
                </c:pt>
                <c:pt idx="52312">
                  <c:v>26156</c:v>
                </c:pt>
                <c:pt idx="52313">
                  <c:v>26156.5</c:v>
                </c:pt>
                <c:pt idx="52314">
                  <c:v>26157</c:v>
                </c:pt>
                <c:pt idx="52315">
                  <c:v>26157.5</c:v>
                </c:pt>
                <c:pt idx="52316">
                  <c:v>26158</c:v>
                </c:pt>
                <c:pt idx="52317">
                  <c:v>26158.5</c:v>
                </c:pt>
                <c:pt idx="52318">
                  <c:v>26159</c:v>
                </c:pt>
                <c:pt idx="52319">
                  <c:v>26159.5</c:v>
                </c:pt>
                <c:pt idx="52320">
                  <c:v>26160</c:v>
                </c:pt>
                <c:pt idx="52321">
                  <c:v>26160.5</c:v>
                </c:pt>
                <c:pt idx="52322">
                  <c:v>26161</c:v>
                </c:pt>
                <c:pt idx="52323">
                  <c:v>26161.5</c:v>
                </c:pt>
                <c:pt idx="52324">
                  <c:v>26162</c:v>
                </c:pt>
                <c:pt idx="52325">
                  <c:v>26162.5</c:v>
                </c:pt>
                <c:pt idx="52326">
                  <c:v>26163</c:v>
                </c:pt>
                <c:pt idx="52327">
                  <c:v>26163.5</c:v>
                </c:pt>
                <c:pt idx="52328">
                  <c:v>26164</c:v>
                </c:pt>
                <c:pt idx="52329">
                  <c:v>26164.5</c:v>
                </c:pt>
                <c:pt idx="52330">
                  <c:v>26165</c:v>
                </c:pt>
                <c:pt idx="52331">
                  <c:v>26165.5</c:v>
                </c:pt>
                <c:pt idx="52332">
                  <c:v>26166</c:v>
                </c:pt>
                <c:pt idx="52333">
                  <c:v>26166.5</c:v>
                </c:pt>
                <c:pt idx="52334">
                  <c:v>26167</c:v>
                </c:pt>
                <c:pt idx="52335">
                  <c:v>26167.5</c:v>
                </c:pt>
                <c:pt idx="52336">
                  <c:v>26168</c:v>
                </c:pt>
                <c:pt idx="52337">
                  <c:v>26168.5</c:v>
                </c:pt>
                <c:pt idx="52338">
                  <c:v>26169</c:v>
                </c:pt>
                <c:pt idx="52339">
                  <c:v>26169.5</c:v>
                </c:pt>
                <c:pt idx="52340">
                  <c:v>26170</c:v>
                </c:pt>
                <c:pt idx="52341">
                  <c:v>26170.5</c:v>
                </c:pt>
                <c:pt idx="52342">
                  <c:v>26171</c:v>
                </c:pt>
                <c:pt idx="52343">
                  <c:v>26171.5</c:v>
                </c:pt>
                <c:pt idx="52344">
                  <c:v>26172</c:v>
                </c:pt>
                <c:pt idx="52345">
                  <c:v>26172.5</c:v>
                </c:pt>
                <c:pt idx="52346">
                  <c:v>26173</c:v>
                </c:pt>
                <c:pt idx="52347">
                  <c:v>26173.5</c:v>
                </c:pt>
                <c:pt idx="52348">
                  <c:v>26174</c:v>
                </c:pt>
                <c:pt idx="52349">
                  <c:v>26174.5</c:v>
                </c:pt>
                <c:pt idx="52350">
                  <c:v>26175</c:v>
                </c:pt>
                <c:pt idx="52351">
                  <c:v>26175.5</c:v>
                </c:pt>
                <c:pt idx="52352">
                  <c:v>26176</c:v>
                </c:pt>
                <c:pt idx="52353">
                  <c:v>26176.5</c:v>
                </c:pt>
                <c:pt idx="52354">
                  <c:v>26177</c:v>
                </c:pt>
                <c:pt idx="52355">
                  <c:v>26177.5</c:v>
                </c:pt>
                <c:pt idx="52356">
                  <c:v>26178</c:v>
                </c:pt>
                <c:pt idx="52357">
                  <c:v>26178.5</c:v>
                </c:pt>
                <c:pt idx="52358">
                  <c:v>26179</c:v>
                </c:pt>
                <c:pt idx="52359">
                  <c:v>26179.5</c:v>
                </c:pt>
                <c:pt idx="52360">
                  <c:v>26180</c:v>
                </c:pt>
                <c:pt idx="52361">
                  <c:v>26180.5</c:v>
                </c:pt>
                <c:pt idx="52362">
                  <c:v>26181</c:v>
                </c:pt>
                <c:pt idx="52363">
                  <c:v>26181.5</c:v>
                </c:pt>
                <c:pt idx="52364">
                  <c:v>26182</c:v>
                </c:pt>
                <c:pt idx="52365">
                  <c:v>26182.5</c:v>
                </c:pt>
                <c:pt idx="52366">
                  <c:v>26183</c:v>
                </c:pt>
                <c:pt idx="52367">
                  <c:v>26183.5</c:v>
                </c:pt>
                <c:pt idx="52368">
                  <c:v>26184</c:v>
                </c:pt>
                <c:pt idx="52369">
                  <c:v>26184.5</c:v>
                </c:pt>
                <c:pt idx="52370">
                  <c:v>26185</c:v>
                </c:pt>
                <c:pt idx="52371">
                  <c:v>26185.5</c:v>
                </c:pt>
                <c:pt idx="52372">
                  <c:v>26186</c:v>
                </c:pt>
                <c:pt idx="52373">
                  <c:v>26186.5</c:v>
                </c:pt>
                <c:pt idx="52374">
                  <c:v>26187</c:v>
                </c:pt>
                <c:pt idx="52375">
                  <c:v>26187.5</c:v>
                </c:pt>
                <c:pt idx="52376">
                  <c:v>26188</c:v>
                </c:pt>
                <c:pt idx="52377">
                  <c:v>26188.5</c:v>
                </c:pt>
                <c:pt idx="52378">
                  <c:v>26189</c:v>
                </c:pt>
                <c:pt idx="52379">
                  <c:v>26189.5</c:v>
                </c:pt>
                <c:pt idx="52380">
                  <c:v>26190</c:v>
                </c:pt>
                <c:pt idx="52381">
                  <c:v>26190.5</c:v>
                </c:pt>
                <c:pt idx="52382">
                  <c:v>26191</c:v>
                </c:pt>
                <c:pt idx="52383">
                  <c:v>26191.5</c:v>
                </c:pt>
                <c:pt idx="52384">
                  <c:v>26192</c:v>
                </c:pt>
                <c:pt idx="52385">
                  <c:v>26192.5</c:v>
                </c:pt>
                <c:pt idx="52386">
                  <c:v>26193</c:v>
                </c:pt>
                <c:pt idx="52387">
                  <c:v>26193.5</c:v>
                </c:pt>
                <c:pt idx="52388">
                  <c:v>26194</c:v>
                </c:pt>
                <c:pt idx="52389">
                  <c:v>26194.5</c:v>
                </c:pt>
                <c:pt idx="52390">
                  <c:v>26195</c:v>
                </c:pt>
                <c:pt idx="52391">
                  <c:v>26195.5</c:v>
                </c:pt>
                <c:pt idx="52392">
                  <c:v>26196</c:v>
                </c:pt>
                <c:pt idx="52393">
                  <c:v>26196.5</c:v>
                </c:pt>
                <c:pt idx="52394">
                  <c:v>26197</c:v>
                </c:pt>
                <c:pt idx="52395">
                  <c:v>26197.5</c:v>
                </c:pt>
                <c:pt idx="52396">
                  <c:v>26198</c:v>
                </c:pt>
                <c:pt idx="52397">
                  <c:v>26198.5</c:v>
                </c:pt>
                <c:pt idx="52398">
                  <c:v>26199</c:v>
                </c:pt>
                <c:pt idx="52399">
                  <c:v>26199.5</c:v>
                </c:pt>
                <c:pt idx="52400">
                  <c:v>26200</c:v>
                </c:pt>
                <c:pt idx="52401">
                  <c:v>26200.5</c:v>
                </c:pt>
                <c:pt idx="52402">
                  <c:v>26201</c:v>
                </c:pt>
                <c:pt idx="52403">
                  <c:v>26201.5</c:v>
                </c:pt>
                <c:pt idx="52404">
                  <c:v>26202</c:v>
                </c:pt>
                <c:pt idx="52405">
                  <c:v>26202.5</c:v>
                </c:pt>
                <c:pt idx="52406">
                  <c:v>26203</c:v>
                </c:pt>
                <c:pt idx="52407">
                  <c:v>26203.5</c:v>
                </c:pt>
                <c:pt idx="52408">
                  <c:v>26204</c:v>
                </c:pt>
                <c:pt idx="52409">
                  <c:v>26204.5</c:v>
                </c:pt>
                <c:pt idx="52410">
                  <c:v>26205</c:v>
                </c:pt>
                <c:pt idx="52411">
                  <c:v>26205.5</c:v>
                </c:pt>
                <c:pt idx="52412">
                  <c:v>26206</c:v>
                </c:pt>
                <c:pt idx="52413">
                  <c:v>26206.5</c:v>
                </c:pt>
                <c:pt idx="52414">
                  <c:v>26207</c:v>
                </c:pt>
                <c:pt idx="52415">
                  <c:v>26207.5</c:v>
                </c:pt>
                <c:pt idx="52416">
                  <c:v>26208</c:v>
                </c:pt>
                <c:pt idx="52417">
                  <c:v>26208.5</c:v>
                </c:pt>
                <c:pt idx="52418">
                  <c:v>26209</c:v>
                </c:pt>
                <c:pt idx="52419">
                  <c:v>26209.5</c:v>
                </c:pt>
                <c:pt idx="52420">
                  <c:v>26210</c:v>
                </c:pt>
                <c:pt idx="52421">
                  <c:v>26210.5</c:v>
                </c:pt>
                <c:pt idx="52422">
                  <c:v>26211</c:v>
                </c:pt>
                <c:pt idx="52423">
                  <c:v>26211.5</c:v>
                </c:pt>
                <c:pt idx="52424">
                  <c:v>26212</c:v>
                </c:pt>
                <c:pt idx="52425">
                  <c:v>26212.5</c:v>
                </c:pt>
                <c:pt idx="52426">
                  <c:v>26213</c:v>
                </c:pt>
                <c:pt idx="52427">
                  <c:v>26213.5</c:v>
                </c:pt>
                <c:pt idx="52428">
                  <c:v>26214</c:v>
                </c:pt>
                <c:pt idx="52429">
                  <c:v>26214.5</c:v>
                </c:pt>
                <c:pt idx="52430">
                  <c:v>26215</c:v>
                </c:pt>
                <c:pt idx="52431">
                  <c:v>26215.5</c:v>
                </c:pt>
                <c:pt idx="52432">
                  <c:v>26216</c:v>
                </c:pt>
                <c:pt idx="52433">
                  <c:v>26216.5</c:v>
                </c:pt>
                <c:pt idx="52434">
                  <c:v>26217</c:v>
                </c:pt>
                <c:pt idx="52435">
                  <c:v>26217.5</c:v>
                </c:pt>
                <c:pt idx="52436">
                  <c:v>26218</c:v>
                </c:pt>
                <c:pt idx="52437">
                  <c:v>26218.5</c:v>
                </c:pt>
                <c:pt idx="52438">
                  <c:v>26219</c:v>
                </c:pt>
                <c:pt idx="52439">
                  <c:v>26219.5</c:v>
                </c:pt>
                <c:pt idx="52440">
                  <c:v>26220</c:v>
                </c:pt>
                <c:pt idx="52441">
                  <c:v>26220.5</c:v>
                </c:pt>
                <c:pt idx="52442">
                  <c:v>26221</c:v>
                </c:pt>
                <c:pt idx="52443">
                  <c:v>26221.5</c:v>
                </c:pt>
                <c:pt idx="52444">
                  <c:v>26222</c:v>
                </c:pt>
                <c:pt idx="52445">
                  <c:v>26222.5</c:v>
                </c:pt>
                <c:pt idx="52446">
                  <c:v>26223</c:v>
                </c:pt>
                <c:pt idx="52447">
                  <c:v>26223.5</c:v>
                </c:pt>
                <c:pt idx="52448">
                  <c:v>26224</c:v>
                </c:pt>
                <c:pt idx="52449">
                  <c:v>26224.5</c:v>
                </c:pt>
                <c:pt idx="52450">
                  <c:v>26225</c:v>
                </c:pt>
                <c:pt idx="52451">
                  <c:v>26225.5</c:v>
                </c:pt>
                <c:pt idx="52452">
                  <c:v>26226</c:v>
                </c:pt>
                <c:pt idx="52453">
                  <c:v>26226.5</c:v>
                </c:pt>
                <c:pt idx="52454">
                  <c:v>26227</c:v>
                </c:pt>
                <c:pt idx="52455">
                  <c:v>26227.5</c:v>
                </c:pt>
                <c:pt idx="52456">
                  <c:v>26228</c:v>
                </c:pt>
                <c:pt idx="52457">
                  <c:v>26228.5</c:v>
                </c:pt>
                <c:pt idx="52458">
                  <c:v>26229</c:v>
                </c:pt>
                <c:pt idx="52459">
                  <c:v>26229.5</c:v>
                </c:pt>
                <c:pt idx="52460">
                  <c:v>26230</c:v>
                </c:pt>
                <c:pt idx="52461">
                  <c:v>26230.5</c:v>
                </c:pt>
                <c:pt idx="52462">
                  <c:v>26231</c:v>
                </c:pt>
                <c:pt idx="52463">
                  <c:v>26231.5</c:v>
                </c:pt>
                <c:pt idx="52464">
                  <c:v>26232</c:v>
                </c:pt>
                <c:pt idx="52465">
                  <c:v>26232.5</c:v>
                </c:pt>
                <c:pt idx="52466">
                  <c:v>26233</c:v>
                </c:pt>
                <c:pt idx="52467">
                  <c:v>26233.5</c:v>
                </c:pt>
                <c:pt idx="52468">
                  <c:v>26234</c:v>
                </c:pt>
                <c:pt idx="52469">
                  <c:v>26234.5</c:v>
                </c:pt>
                <c:pt idx="52470">
                  <c:v>26235</c:v>
                </c:pt>
                <c:pt idx="52471">
                  <c:v>26235.5</c:v>
                </c:pt>
                <c:pt idx="52472">
                  <c:v>26236</c:v>
                </c:pt>
                <c:pt idx="52473">
                  <c:v>26236.5</c:v>
                </c:pt>
                <c:pt idx="52474">
                  <c:v>26237</c:v>
                </c:pt>
                <c:pt idx="52475">
                  <c:v>26237.5</c:v>
                </c:pt>
                <c:pt idx="52476">
                  <c:v>26238</c:v>
                </c:pt>
                <c:pt idx="52477">
                  <c:v>26238.5</c:v>
                </c:pt>
                <c:pt idx="52478">
                  <c:v>26239</c:v>
                </c:pt>
                <c:pt idx="52479">
                  <c:v>26239.5</c:v>
                </c:pt>
                <c:pt idx="52480">
                  <c:v>26240</c:v>
                </c:pt>
                <c:pt idx="52481">
                  <c:v>26240.5</c:v>
                </c:pt>
                <c:pt idx="52482">
                  <c:v>26241</c:v>
                </c:pt>
                <c:pt idx="52483">
                  <c:v>26241.5</c:v>
                </c:pt>
                <c:pt idx="52484">
                  <c:v>26242</c:v>
                </c:pt>
                <c:pt idx="52485">
                  <c:v>26242.5</c:v>
                </c:pt>
                <c:pt idx="52486">
                  <c:v>26243</c:v>
                </c:pt>
                <c:pt idx="52487">
                  <c:v>26243.5</c:v>
                </c:pt>
                <c:pt idx="52488">
                  <c:v>26244</c:v>
                </c:pt>
                <c:pt idx="52489">
                  <c:v>26244.5</c:v>
                </c:pt>
                <c:pt idx="52490">
                  <c:v>26245</c:v>
                </c:pt>
                <c:pt idx="52491">
                  <c:v>26245.5</c:v>
                </c:pt>
                <c:pt idx="52492">
                  <c:v>26246</c:v>
                </c:pt>
                <c:pt idx="52493">
                  <c:v>26246.5</c:v>
                </c:pt>
                <c:pt idx="52494">
                  <c:v>26247</c:v>
                </c:pt>
                <c:pt idx="52495">
                  <c:v>26247.5</c:v>
                </c:pt>
                <c:pt idx="52496">
                  <c:v>26248</c:v>
                </c:pt>
                <c:pt idx="52497">
                  <c:v>26248.5</c:v>
                </c:pt>
                <c:pt idx="52498">
                  <c:v>26249</c:v>
                </c:pt>
                <c:pt idx="52499">
                  <c:v>26249.5</c:v>
                </c:pt>
                <c:pt idx="52500">
                  <c:v>26250</c:v>
                </c:pt>
                <c:pt idx="52501">
                  <c:v>26250.5</c:v>
                </c:pt>
                <c:pt idx="52502">
                  <c:v>26251</c:v>
                </c:pt>
                <c:pt idx="52503">
                  <c:v>26251.5</c:v>
                </c:pt>
                <c:pt idx="52504">
                  <c:v>26252</c:v>
                </c:pt>
                <c:pt idx="52505">
                  <c:v>26252.5</c:v>
                </c:pt>
                <c:pt idx="52506">
                  <c:v>26253</c:v>
                </c:pt>
                <c:pt idx="52507">
                  <c:v>26253.5</c:v>
                </c:pt>
                <c:pt idx="52508">
                  <c:v>26254</c:v>
                </c:pt>
                <c:pt idx="52509">
                  <c:v>26254.5</c:v>
                </c:pt>
                <c:pt idx="52510">
                  <c:v>26255</c:v>
                </c:pt>
                <c:pt idx="52511">
                  <c:v>26255.5</c:v>
                </c:pt>
                <c:pt idx="52512">
                  <c:v>26256</c:v>
                </c:pt>
                <c:pt idx="52513">
                  <c:v>26256.5</c:v>
                </c:pt>
                <c:pt idx="52514">
                  <c:v>26257</c:v>
                </c:pt>
                <c:pt idx="52515">
                  <c:v>26257.5</c:v>
                </c:pt>
                <c:pt idx="52516">
                  <c:v>26258</c:v>
                </c:pt>
                <c:pt idx="52517">
                  <c:v>26258.5</c:v>
                </c:pt>
                <c:pt idx="52518">
                  <c:v>26259</c:v>
                </c:pt>
                <c:pt idx="52519">
                  <c:v>26259.5</c:v>
                </c:pt>
                <c:pt idx="52520">
                  <c:v>26260</c:v>
                </c:pt>
                <c:pt idx="52521">
                  <c:v>26260.5</c:v>
                </c:pt>
                <c:pt idx="52522">
                  <c:v>26261</c:v>
                </c:pt>
                <c:pt idx="52523">
                  <c:v>26261.5</c:v>
                </c:pt>
                <c:pt idx="52524">
                  <c:v>26262</c:v>
                </c:pt>
                <c:pt idx="52525">
                  <c:v>26262.5</c:v>
                </c:pt>
                <c:pt idx="52526">
                  <c:v>26263</c:v>
                </c:pt>
                <c:pt idx="52527">
                  <c:v>26263.5</c:v>
                </c:pt>
                <c:pt idx="52528">
                  <c:v>26264</c:v>
                </c:pt>
                <c:pt idx="52529">
                  <c:v>26264.5</c:v>
                </c:pt>
                <c:pt idx="52530">
                  <c:v>26265</c:v>
                </c:pt>
                <c:pt idx="52531">
                  <c:v>26265.5</c:v>
                </c:pt>
                <c:pt idx="52532">
                  <c:v>26266</c:v>
                </c:pt>
                <c:pt idx="52533">
                  <c:v>26266.5</c:v>
                </c:pt>
                <c:pt idx="52534">
                  <c:v>26267</c:v>
                </c:pt>
                <c:pt idx="52535">
                  <c:v>26267.5</c:v>
                </c:pt>
                <c:pt idx="52536">
                  <c:v>26268</c:v>
                </c:pt>
                <c:pt idx="52537">
                  <c:v>26268.5</c:v>
                </c:pt>
                <c:pt idx="52538">
                  <c:v>26269</c:v>
                </c:pt>
                <c:pt idx="52539">
                  <c:v>26269.5</c:v>
                </c:pt>
                <c:pt idx="52540">
                  <c:v>26270</c:v>
                </c:pt>
                <c:pt idx="52541">
                  <c:v>26270.5</c:v>
                </c:pt>
                <c:pt idx="52542">
                  <c:v>26271</c:v>
                </c:pt>
                <c:pt idx="52543">
                  <c:v>26271.5</c:v>
                </c:pt>
                <c:pt idx="52544">
                  <c:v>26272</c:v>
                </c:pt>
                <c:pt idx="52545">
                  <c:v>26272.5</c:v>
                </c:pt>
                <c:pt idx="52546">
                  <c:v>26273</c:v>
                </c:pt>
                <c:pt idx="52547">
                  <c:v>26273.5</c:v>
                </c:pt>
                <c:pt idx="52548">
                  <c:v>26274</c:v>
                </c:pt>
                <c:pt idx="52549">
                  <c:v>26274.5</c:v>
                </c:pt>
                <c:pt idx="52550">
                  <c:v>26275</c:v>
                </c:pt>
                <c:pt idx="52551">
                  <c:v>26275.5</c:v>
                </c:pt>
                <c:pt idx="52552">
                  <c:v>26276</c:v>
                </c:pt>
                <c:pt idx="52553">
                  <c:v>26276.5</c:v>
                </c:pt>
                <c:pt idx="52554">
                  <c:v>26277</c:v>
                </c:pt>
                <c:pt idx="52555">
                  <c:v>26277.5</c:v>
                </c:pt>
                <c:pt idx="52556">
                  <c:v>26278</c:v>
                </c:pt>
                <c:pt idx="52557">
                  <c:v>26278.5</c:v>
                </c:pt>
                <c:pt idx="52558">
                  <c:v>26279</c:v>
                </c:pt>
                <c:pt idx="52559">
                  <c:v>26279.5</c:v>
                </c:pt>
                <c:pt idx="52560">
                  <c:v>26280</c:v>
                </c:pt>
                <c:pt idx="52561">
                  <c:v>26280.5</c:v>
                </c:pt>
                <c:pt idx="52562">
                  <c:v>26281</c:v>
                </c:pt>
                <c:pt idx="52563">
                  <c:v>26281.5</c:v>
                </c:pt>
                <c:pt idx="52564">
                  <c:v>26282</c:v>
                </c:pt>
                <c:pt idx="52565">
                  <c:v>26282.5</c:v>
                </c:pt>
                <c:pt idx="52566">
                  <c:v>26283</c:v>
                </c:pt>
                <c:pt idx="52567">
                  <c:v>26283.5</c:v>
                </c:pt>
                <c:pt idx="52568">
                  <c:v>26284</c:v>
                </c:pt>
                <c:pt idx="52569">
                  <c:v>26284.5</c:v>
                </c:pt>
                <c:pt idx="52570">
                  <c:v>26285</c:v>
                </c:pt>
                <c:pt idx="52571">
                  <c:v>26285.5</c:v>
                </c:pt>
                <c:pt idx="52572">
                  <c:v>26286</c:v>
                </c:pt>
                <c:pt idx="52573">
                  <c:v>26286.5</c:v>
                </c:pt>
                <c:pt idx="52574">
                  <c:v>26287</c:v>
                </c:pt>
                <c:pt idx="52575">
                  <c:v>26287.5</c:v>
                </c:pt>
                <c:pt idx="52576">
                  <c:v>26288</c:v>
                </c:pt>
                <c:pt idx="52577">
                  <c:v>26288.5</c:v>
                </c:pt>
                <c:pt idx="52578">
                  <c:v>26289</c:v>
                </c:pt>
                <c:pt idx="52579">
                  <c:v>26289.5</c:v>
                </c:pt>
                <c:pt idx="52580">
                  <c:v>26290</c:v>
                </c:pt>
                <c:pt idx="52581">
                  <c:v>26290.5</c:v>
                </c:pt>
                <c:pt idx="52582">
                  <c:v>26291</c:v>
                </c:pt>
                <c:pt idx="52583">
                  <c:v>26291.5</c:v>
                </c:pt>
                <c:pt idx="52584">
                  <c:v>26292</c:v>
                </c:pt>
                <c:pt idx="52585">
                  <c:v>26292.5</c:v>
                </c:pt>
                <c:pt idx="52586">
                  <c:v>26293</c:v>
                </c:pt>
                <c:pt idx="52587">
                  <c:v>26293.5</c:v>
                </c:pt>
                <c:pt idx="52588">
                  <c:v>26294</c:v>
                </c:pt>
                <c:pt idx="52589">
                  <c:v>26294.5</c:v>
                </c:pt>
                <c:pt idx="52590">
                  <c:v>26295</c:v>
                </c:pt>
                <c:pt idx="52591">
                  <c:v>26295.5</c:v>
                </c:pt>
                <c:pt idx="52592">
                  <c:v>26296</c:v>
                </c:pt>
                <c:pt idx="52593">
                  <c:v>26296.5</c:v>
                </c:pt>
                <c:pt idx="52594">
                  <c:v>26297</c:v>
                </c:pt>
                <c:pt idx="52595">
                  <c:v>26297.5</c:v>
                </c:pt>
                <c:pt idx="52596">
                  <c:v>26298</c:v>
                </c:pt>
                <c:pt idx="52597">
                  <c:v>26298.5</c:v>
                </c:pt>
                <c:pt idx="52598">
                  <c:v>26299</c:v>
                </c:pt>
                <c:pt idx="52599">
                  <c:v>26299.5</c:v>
                </c:pt>
                <c:pt idx="52600">
                  <c:v>26300</c:v>
                </c:pt>
                <c:pt idx="52601">
                  <c:v>26300.5</c:v>
                </c:pt>
                <c:pt idx="52602">
                  <c:v>26301</c:v>
                </c:pt>
                <c:pt idx="52603">
                  <c:v>26301.5</c:v>
                </c:pt>
                <c:pt idx="52604">
                  <c:v>26302</c:v>
                </c:pt>
                <c:pt idx="52605">
                  <c:v>26302.5</c:v>
                </c:pt>
                <c:pt idx="52606">
                  <c:v>26303</c:v>
                </c:pt>
                <c:pt idx="52607">
                  <c:v>26303.5</c:v>
                </c:pt>
                <c:pt idx="52608">
                  <c:v>26304</c:v>
                </c:pt>
                <c:pt idx="52609">
                  <c:v>26304.5</c:v>
                </c:pt>
                <c:pt idx="52610">
                  <c:v>26305</c:v>
                </c:pt>
                <c:pt idx="52611">
                  <c:v>26305.5</c:v>
                </c:pt>
                <c:pt idx="52612">
                  <c:v>26306</c:v>
                </c:pt>
                <c:pt idx="52613">
                  <c:v>26306.5</c:v>
                </c:pt>
                <c:pt idx="52614">
                  <c:v>26307</c:v>
                </c:pt>
                <c:pt idx="52615">
                  <c:v>26307.5</c:v>
                </c:pt>
                <c:pt idx="52616">
                  <c:v>26308</c:v>
                </c:pt>
                <c:pt idx="52617">
                  <c:v>26308.5</c:v>
                </c:pt>
                <c:pt idx="52618">
                  <c:v>26309</c:v>
                </c:pt>
                <c:pt idx="52619">
                  <c:v>26309.5</c:v>
                </c:pt>
                <c:pt idx="52620">
                  <c:v>26310</c:v>
                </c:pt>
                <c:pt idx="52621">
                  <c:v>26310.5</c:v>
                </c:pt>
                <c:pt idx="52622">
                  <c:v>26311</c:v>
                </c:pt>
                <c:pt idx="52623">
                  <c:v>26311.5</c:v>
                </c:pt>
                <c:pt idx="52624">
                  <c:v>26312</c:v>
                </c:pt>
                <c:pt idx="52625">
                  <c:v>26312.5</c:v>
                </c:pt>
                <c:pt idx="52626">
                  <c:v>26313</c:v>
                </c:pt>
                <c:pt idx="52627">
                  <c:v>26313.5</c:v>
                </c:pt>
                <c:pt idx="52628">
                  <c:v>26314</c:v>
                </c:pt>
                <c:pt idx="52629">
                  <c:v>26314.5</c:v>
                </c:pt>
                <c:pt idx="52630">
                  <c:v>26315</c:v>
                </c:pt>
                <c:pt idx="52631">
                  <c:v>26315.5</c:v>
                </c:pt>
                <c:pt idx="52632">
                  <c:v>26316</c:v>
                </c:pt>
                <c:pt idx="52633">
                  <c:v>26316.5</c:v>
                </c:pt>
                <c:pt idx="52634">
                  <c:v>26317</c:v>
                </c:pt>
                <c:pt idx="52635">
                  <c:v>26317.5</c:v>
                </c:pt>
                <c:pt idx="52636">
                  <c:v>26318</c:v>
                </c:pt>
                <c:pt idx="52637">
                  <c:v>26318.5</c:v>
                </c:pt>
                <c:pt idx="52638">
                  <c:v>26319</c:v>
                </c:pt>
                <c:pt idx="52639">
                  <c:v>26319.5</c:v>
                </c:pt>
                <c:pt idx="52640">
                  <c:v>26320</c:v>
                </c:pt>
                <c:pt idx="52641">
                  <c:v>26320.5</c:v>
                </c:pt>
                <c:pt idx="52642">
                  <c:v>26321</c:v>
                </c:pt>
                <c:pt idx="52643">
                  <c:v>26321.5</c:v>
                </c:pt>
                <c:pt idx="52644">
                  <c:v>26322</c:v>
                </c:pt>
                <c:pt idx="52645">
                  <c:v>26322.5</c:v>
                </c:pt>
                <c:pt idx="52646">
                  <c:v>26323</c:v>
                </c:pt>
                <c:pt idx="52647">
                  <c:v>26323.5</c:v>
                </c:pt>
                <c:pt idx="52648">
                  <c:v>26324</c:v>
                </c:pt>
                <c:pt idx="52649">
                  <c:v>26324.5</c:v>
                </c:pt>
                <c:pt idx="52650">
                  <c:v>26325</c:v>
                </c:pt>
                <c:pt idx="52651">
                  <c:v>26325.5</c:v>
                </c:pt>
                <c:pt idx="52652">
                  <c:v>26326</c:v>
                </c:pt>
                <c:pt idx="52653">
                  <c:v>26326.5</c:v>
                </c:pt>
                <c:pt idx="52654">
                  <c:v>26327</c:v>
                </c:pt>
                <c:pt idx="52655">
                  <c:v>26327.5</c:v>
                </c:pt>
                <c:pt idx="52656">
                  <c:v>26328</c:v>
                </c:pt>
                <c:pt idx="52657">
                  <c:v>26328.5</c:v>
                </c:pt>
                <c:pt idx="52658">
                  <c:v>26329</c:v>
                </c:pt>
                <c:pt idx="52659">
                  <c:v>26329.5</c:v>
                </c:pt>
                <c:pt idx="52660">
                  <c:v>26330</c:v>
                </c:pt>
                <c:pt idx="52661">
                  <c:v>26330.5</c:v>
                </c:pt>
                <c:pt idx="52662">
                  <c:v>26331</c:v>
                </c:pt>
                <c:pt idx="52663">
                  <c:v>26331.5</c:v>
                </c:pt>
                <c:pt idx="52664">
                  <c:v>26332</c:v>
                </c:pt>
                <c:pt idx="52665">
                  <c:v>26332.5</c:v>
                </c:pt>
                <c:pt idx="52666">
                  <c:v>26333</c:v>
                </c:pt>
                <c:pt idx="52667">
                  <c:v>26333.5</c:v>
                </c:pt>
                <c:pt idx="52668">
                  <c:v>26334</c:v>
                </c:pt>
                <c:pt idx="52669">
                  <c:v>26334.5</c:v>
                </c:pt>
                <c:pt idx="52670">
                  <c:v>26335</c:v>
                </c:pt>
                <c:pt idx="52671">
                  <c:v>26335.5</c:v>
                </c:pt>
                <c:pt idx="52672">
                  <c:v>26336</c:v>
                </c:pt>
                <c:pt idx="52673">
                  <c:v>26336.5</c:v>
                </c:pt>
                <c:pt idx="52674">
                  <c:v>26337</c:v>
                </c:pt>
                <c:pt idx="52675">
                  <c:v>26337.5</c:v>
                </c:pt>
                <c:pt idx="52676">
                  <c:v>26338</c:v>
                </c:pt>
                <c:pt idx="52677">
                  <c:v>26338.5</c:v>
                </c:pt>
                <c:pt idx="52678">
                  <c:v>26339</c:v>
                </c:pt>
                <c:pt idx="52679">
                  <c:v>26339.5</c:v>
                </c:pt>
                <c:pt idx="52680">
                  <c:v>26340</c:v>
                </c:pt>
                <c:pt idx="52681">
                  <c:v>26340.5</c:v>
                </c:pt>
                <c:pt idx="52682">
                  <c:v>26341</c:v>
                </c:pt>
                <c:pt idx="52683">
                  <c:v>26341.5</c:v>
                </c:pt>
                <c:pt idx="52684">
                  <c:v>26342</c:v>
                </c:pt>
                <c:pt idx="52685">
                  <c:v>26342.5</c:v>
                </c:pt>
                <c:pt idx="52686">
                  <c:v>26343</c:v>
                </c:pt>
                <c:pt idx="52687">
                  <c:v>26343.5</c:v>
                </c:pt>
                <c:pt idx="52688">
                  <c:v>26344</c:v>
                </c:pt>
                <c:pt idx="52689">
                  <c:v>26344.5</c:v>
                </c:pt>
                <c:pt idx="52690">
                  <c:v>26345</c:v>
                </c:pt>
                <c:pt idx="52691">
                  <c:v>26345.5</c:v>
                </c:pt>
                <c:pt idx="52692">
                  <c:v>26346</c:v>
                </c:pt>
                <c:pt idx="52693">
                  <c:v>26346.5</c:v>
                </c:pt>
                <c:pt idx="52694">
                  <c:v>26347</c:v>
                </c:pt>
                <c:pt idx="52695">
                  <c:v>26347.5</c:v>
                </c:pt>
                <c:pt idx="52696">
                  <c:v>26348</c:v>
                </c:pt>
                <c:pt idx="52697">
                  <c:v>26348.5</c:v>
                </c:pt>
                <c:pt idx="52698">
                  <c:v>26349</c:v>
                </c:pt>
                <c:pt idx="52699">
                  <c:v>26349.5</c:v>
                </c:pt>
                <c:pt idx="52700">
                  <c:v>26350</c:v>
                </c:pt>
                <c:pt idx="52701">
                  <c:v>26350.5</c:v>
                </c:pt>
                <c:pt idx="52702">
                  <c:v>26351</c:v>
                </c:pt>
                <c:pt idx="52703">
                  <c:v>26351.5</c:v>
                </c:pt>
                <c:pt idx="52704">
                  <c:v>26352</c:v>
                </c:pt>
                <c:pt idx="52705">
                  <c:v>26352.5</c:v>
                </c:pt>
                <c:pt idx="52706">
                  <c:v>26353</c:v>
                </c:pt>
                <c:pt idx="52707">
                  <c:v>26353.5</c:v>
                </c:pt>
                <c:pt idx="52708">
                  <c:v>26354</c:v>
                </c:pt>
                <c:pt idx="52709">
                  <c:v>26354.5</c:v>
                </c:pt>
                <c:pt idx="52710">
                  <c:v>26355</c:v>
                </c:pt>
                <c:pt idx="52711">
                  <c:v>26355.5</c:v>
                </c:pt>
                <c:pt idx="52712">
                  <c:v>26356</c:v>
                </c:pt>
                <c:pt idx="52713">
                  <c:v>26356.5</c:v>
                </c:pt>
                <c:pt idx="52714">
                  <c:v>26357</c:v>
                </c:pt>
                <c:pt idx="52715">
                  <c:v>26357.5</c:v>
                </c:pt>
                <c:pt idx="52716">
                  <c:v>26358</c:v>
                </c:pt>
                <c:pt idx="52717">
                  <c:v>26358.5</c:v>
                </c:pt>
                <c:pt idx="52718">
                  <c:v>26359</c:v>
                </c:pt>
                <c:pt idx="52719">
                  <c:v>26359.5</c:v>
                </c:pt>
                <c:pt idx="52720">
                  <c:v>26360</c:v>
                </c:pt>
                <c:pt idx="52721">
                  <c:v>26360.5</c:v>
                </c:pt>
                <c:pt idx="52722">
                  <c:v>26361</c:v>
                </c:pt>
                <c:pt idx="52723">
                  <c:v>26361.5</c:v>
                </c:pt>
                <c:pt idx="52724">
                  <c:v>26362</c:v>
                </c:pt>
                <c:pt idx="52725">
                  <c:v>26362.5</c:v>
                </c:pt>
                <c:pt idx="52726">
                  <c:v>26363</c:v>
                </c:pt>
                <c:pt idx="52727">
                  <c:v>26363.5</c:v>
                </c:pt>
                <c:pt idx="52728">
                  <c:v>26364</c:v>
                </c:pt>
                <c:pt idx="52729">
                  <c:v>26364.5</c:v>
                </c:pt>
                <c:pt idx="52730">
                  <c:v>26365</c:v>
                </c:pt>
                <c:pt idx="52731">
                  <c:v>26365.5</c:v>
                </c:pt>
                <c:pt idx="52732">
                  <c:v>26366</c:v>
                </c:pt>
                <c:pt idx="52733">
                  <c:v>26366.5</c:v>
                </c:pt>
                <c:pt idx="52734">
                  <c:v>26367</c:v>
                </c:pt>
                <c:pt idx="52735">
                  <c:v>26367.5</c:v>
                </c:pt>
                <c:pt idx="52736">
                  <c:v>26368</c:v>
                </c:pt>
                <c:pt idx="52737">
                  <c:v>26368.5</c:v>
                </c:pt>
                <c:pt idx="52738">
                  <c:v>26369</c:v>
                </c:pt>
                <c:pt idx="52739">
                  <c:v>26369.5</c:v>
                </c:pt>
                <c:pt idx="52740">
                  <c:v>26370</c:v>
                </c:pt>
                <c:pt idx="52741">
                  <c:v>26370.5</c:v>
                </c:pt>
                <c:pt idx="52742">
                  <c:v>26371</c:v>
                </c:pt>
                <c:pt idx="52743">
                  <c:v>26371.5</c:v>
                </c:pt>
                <c:pt idx="52744">
                  <c:v>26372</c:v>
                </c:pt>
                <c:pt idx="52745">
                  <c:v>26372.5</c:v>
                </c:pt>
                <c:pt idx="52746">
                  <c:v>26373</c:v>
                </c:pt>
                <c:pt idx="52747">
                  <c:v>26373.5</c:v>
                </c:pt>
                <c:pt idx="52748">
                  <c:v>26374</c:v>
                </c:pt>
                <c:pt idx="52749">
                  <c:v>26374.5</c:v>
                </c:pt>
                <c:pt idx="52750">
                  <c:v>26375</c:v>
                </c:pt>
                <c:pt idx="52751">
                  <c:v>26375.5</c:v>
                </c:pt>
                <c:pt idx="52752">
                  <c:v>26376</c:v>
                </c:pt>
                <c:pt idx="52753">
                  <c:v>26376.5</c:v>
                </c:pt>
                <c:pt idx="52754">
                  <c:v>26377</c:v>
                </c:pt>
                <c:pt idx="52755">
                  <c:v>26377.5</c:v>
                </c:pt>
                <c:pt idx="52756">
                  <c:v>26378</c:v>
                </c:pt>
                <c:pt idx="52757">
                  <c:v>26378.5</c:v>
                </c:pt>
                <c:pt idx="52758">
                  <c:v>26379</c:v>
                </c:pt>
                <c:pt idx="52759">
                  <c:v>26379.5</c:v>
                </c:pt>
                <c:pt idx="52760">
                  <c:v>26380</c:v>
                </c:pt>
                <c:pt idx="52761">
                  <c:v>26380.5</c:v>
                </c:pt>
                <c:pt idx="52762">
                  <c:v>26381</c:v>
                </c:pt>
                <c:pt idx="52763">
                  <c:v>26381.5</c:v>
                </c:pt>
                <c:pt idx="52764">
                  <c:v>26382</c:v>
                </c:pt>
                <c:pt idx="52765">
                  <c:v>26382.5</c:v>
                </c:pt>
                <c:pt idx="52766">
                  <c:v>26383</c:v>
                </c:pt>
                <c:pt idx="52767">
                  <c:v>26383.5</c:v>
                </c:pt>
                <c:pt idx="52768">
                  <c:v>26384</c:v>
                </c:pt>
                <c:pt idx="52769">
                  <c:v>26384.5</c:v>
                </c:pt>
                <c:pt idx="52770">
                  <c:v>26385</c:v>
                </c:pt>
                <c:pt idx="52771">
                  <c:v>26385.5</c:v>
                </c:pt>
                <c:pt idx="52772">
                  <c:v>26386</c:v>
                </c:pt>
                <c:pt idx="52773">
                  <c:v>26386.5</c:v>
                </c:pt>
                <c:pt idx="52774">
                  <c:v>26387</c:v>
                </c:pt>
                <c:pt idx="52775">
                  <c:v>26387.5</c:v>
                </c:pt>
                <c:pt idx="52776">
                  <c:v>26388</c:v>
                </c:pt>
                <c:pt idx="52777">
                  <c:v>26388.5</c:v>
                </c:pt>
                <c:pt idx="52778">
                  <c:v>26389</c:v>
                </c:pt>
                <c:pt idx="52779">
                  <c:v>26389.5</c:v>
                </c:pt>
                <c:pt idx="52780">
                  <c:v>26390</c:v>
                </c:pt>
                <c:pt idx="52781">
                  <c:v>26390.5</c:v>
                </c:pt>
                <c:pt idx="52782">
                  <c:v>26391</c:v>
                </c:pt>
                <c:pt idx="52783">
                  <c:v>26391.5</c:v>
                </c:pt>
                <c:pt idx="52784">
                  <c:v>26392</c:v>
                </c:pt>
                <c:pt idx="52785">
                  <c:v>26392.5</c:v>
                </c:pt>
                <c:pt idx="52786">
                  <c:v>26393</c:v>
                </c:pt>
                <c:pt idx="52787">
                  <c:v>26393.5</c:v>
                </c:pt>
                <c:pt idx="52788">
                  <c:v>26394</c:v>
                </c:pt>
                <c:pt idx="52789">
                  <c:v>26394.5</c:v>
                </c:pt>
                <c:pt idx="52790">
                  <c:v>26395</c:v>
                </c:pt>
                <c:pt idx="52791">
                  <c:v>26395.5</c:v>
                </c:pt>
                <c:pt idx="52792">
                  <c:v>26396</c:v>
                </c:pt>
                <c:pt idx="52793">
                  <c:v>26396.5</c:v>
                </c:pt>
                <c:pt idx="52794">
                  <c:v>26397</c:v>
                </c:pt>
                <c:pt idx="52795">
                  <c:v>26397.5</c:v>
                </c:pt>
                <c:pt idx="52796">
                  <c:v>26398</c:v>
                </c:pt>
                <c:pt idx="52797">
                  <c:v>26398.5</c:v>
                </c:pt>
                <c:pt idx="52798">
                  <c:v>26399</c:v>
                </c:pt>
                <c:pt idx="52799">
                  <c:v>26399.5</c:v>
                </c:pt>
                <c:pt idx="52800">
                  <c:v>26400</c:v>
                </c:pt>
                <c:pt idx="52801">
                  <c:v>26400.5</c:v>
                </c:pt>
                <c:pt idx="52802">
                  <c:v>26401</c:v>
                </c:pt>
                <c:pt idx="52803">
                  <c:v>26401.5</c:v>
                </c:pt>
                <c:pt idx="52804">
                  <c:v>26402</c:v>
                </c:pt>
                <c:pt idx="52805">
                  <c:v>26402.5</c:v>
                </c:pt>
                <c:pt idx="52806">
                  <c:v>26403</c:v>
                </c:pt>
                <c:pt idx="52807">
                  <c:v>26403.5</c:v>
                </c:pt>
                <c:pt idx="52808">
                  <c:v>26404</c:v>
                </c:pt>
                <c:pt idx="52809">
                  <c:v>26404.5</c:v>
                </c:pt>
                <c:pt idx="52810">
                  <c:v>26405</c:v>
                </c:pt>
                <c:pt idx="52811">
                  <c:v>26405.5</c:v>
                </c:pt>
                <c:pt idx="52812">
                  <c:v>26406</c:v>
                </c:pt>
                <c:pt idx="52813">
                  <c:v>26406.5</c:v>
                </c:pt>
                <c:pt idx="52814">
                  <c:v>26407</c:v>
                </c:pt>
                <c:pt idx="52815">
                  <c:v>26407.5</c:v>
                </c:pt>
                <c:pt idx="52816">
                  <c:v>26408</c:v>
                </c:pt>
                <c:pt idx="52817">
                  <c:v>26408.5</c:v>
                </c:pt>
                <c:pt idx="52818">
                  <c:v>26409</c:v>
                </c:pt>
                <c:pt idx="52819">
                  <c:v>26409.5</c:v>
                </c:pt>
                <c:pt idx="52820">
                  <c:v>26410</c:v>
                </c:pt>
                <c:pt idx="52821">
                  <c:v>26410.5</c:v>
                </c:pt>
                <c:pt idx="52822">
                  <c:v>26411</c:v>
                </c:pt>
                <c:pt idx="52823">
                  <c:v>26411.5</c:v>
                </c:pt>
                <c:pt idx="52824">
                  <c:v>26412</c:v>
                </c:pt>
                <c:pt idx="52825">
                  <c:v>26412.5</c:v>
                </c:pt>
                <c:pt idx="52826">
                  <c:v>26413</c:v>
                </c:pt>
                <c:pt idx="52827">
                  <c:v>26413.5</c:v>
                </c:pt>
                <c:pt idx="52828">
                  <c:v>26414</c:v>
                </c:pt>
                <c:pt idx="52829">
                  <c:v>26414.5</c:v>
                </c:pt>
                <c:pt idx="52830">
                  <c:v>26415</c:v>
                </c:pt>
                <c:pt idx="52831">
                  <c:v>26415.5</c:v>
                </c:pt>
                <c:pt idx="52832">
                  <c:v>26416</c:v>
                </c:pt>
                <c:pt idx="52833">
                  <c:v>26416.5</c:v>
                </c:pt>
                <c:pt idx="52834">
                  <c:v>26417</c:v>
                </c:pt>
                <c:pt idx="52835">
                  <c:v>26417.5</c:v>
                </c:pt>
                <c:pt idx="52836">
                  <c:v>26418</c:v>
                </c:pt>
                <c:pt idx="52837">
                  <c:v>26418.5</c:v>
                </c:pt>
                <c:pt idx="52838">
                  <c:v>26419</c:v>
                </c:pt>
                <c:pt idx="52839">
                  <c:v>26419.5</c:v>
                </c:pt>
                <c:pt idx="52840">
                  <c:v>26420</c:v>
                </c:pt>
                <c:pt idx="52841">
                  <c:v>26420.5</c:v>
                </c:pt>
                <c:pt idx="52842">
                  <c:v>26421</c:v>
                </c:pt>
                <c:pt idx="52843">
                  <c:v>26421.5</c:v>
                </c:pt>
                <c:pt idx="52844">
                  <c:v>26422</c:v>
                </c:pt>
                <c:pt idx="52845">
                  <c:v>26422.5</c:v>
                </c:pt>
                <c:pt idx="52846">
                  <c:v>26423</c:v>
                </c:pt>
                <c:pt idx="52847">
                  <c:v>26423.5</c:v>
                </c:pt>
                <c:pt idx="52848">
                  <c:v>26424</c:v>
                </c:pt>
                <c:pt idx="52849">
                  <c:v>26424.5</c:v>
                </c:pt>
                <c:pt idx="52850">
                  <c:v>26425</c:v>
                </c:pt>
                <c:pt idx="52851">
                  <c:v>26425.5</c:v>
                </c:pt>
                <c:pt idx="52852">
                  <c:v>26426</c:v>
                </c:pt>
                <c:pt idx="52853">
                  <c:v>26426.5</c:v>
                </c:pt>
                <c:pt idx="52854">
                  <c:v>26427</c:v>
                </c:pt>
                <c:pt idx="52855">
                  <c:v>26427.5</c:v>
                </c:pt>
                <c:pt idx="52856">
                  <c:v>26428</c:v>
                </c:pt>
                <c:pt idx="52857">
                  <c:v>26428.5</c:v>
                </c:pt>
                <c:pt idx="52858">
                  <c:v>26429</c:v>
                </c:pt>
                <c:pt idx="52859">
                  <c:v>26429.5</c:v>
                </c:pt>
                <c:pt idx="52860">
                  <c:v>26430</c:v>
                </c:pt>
                <c:pt idx="52861">
                  <c:v>26430.5</c:v>
                </c:pt>
                <c:pt idx="52862">
                  <c:v>26431</c:v>
                </c:pt>
                <c:pt idx="52863">
                  <c:v>26431.5</c:v>
                </c:pt>
                <c:pt idx="52864">
                  <c:v>26432</c:v>
                </c:pt>
                <c:pt idx="52865">
                  <c:v>26432.5</c:v>
                </c:pt>
                <c:pt idx="52866">
                  <c:v>26433</c:v>
                </c:pt>
                <c:pt idx="52867">
                  <c:v>26433.5</c:v>
                </c:pt>
                <c:pt idx="52868">
                  <c:v>26434</c:v>
                </c:pt>
                <c:pt idx="52869">
                  <c:v>26434.5</c:v>
                </c:pt>
                <c:pt idx="52870">
                  <c:v>26435</c:v>
                </c:pt>
                <c:pt idx="52871">
                  <c:v>26435.5</c:v>
                </c:pt>
                <c:pt idx="52872">
                  <c:v>26436</c:v>
                </c:pt>
                <c:pt idx="52873">
                  <c:v>26436.5</c:v>
                </c:pt>
                <c:pt idx="52874">
                  <c:v>26437</c:v>
                </c:pt>
                <c:pt idx="52875">
                  <c:v>26437.5</c:v>
                </c:pt>
                <c:pt idx="52876">
                  <c:v>26438</c:v>
                </c:pt>
                <c:pt idx="52877">
                  <c:v>26438.5</c:v>
                </c:pt>
                <c:pt idx="52878">
                  <c:v>26439</c:v>
                </c:pt>
                <c:pt idx="52879">
                  <c:v>26439.5</c:v>
                </c:pt>
                <c:pt idx="52880">
                  <c:v>26440</c:v>
                </c:pt>
                <c:pt idx="52881">
                  <c:v>26440.5</c:v>
                </c:pt>
                <c:pt idx="52882">
                  <c:v>26441</c:v>
                </c:pt>
                <c:pt idx="52883">
                  <c:v>26441.5</c:v>
                </c:pt>
                <c:pt idx="52884">
                  <c:v>26442</c:v>
                </c:pt>
                <c:pt idx="52885">
                  <c:v>26442.5</c:v>
                </c:pt>
                <c:pt idx="52886">
                  <c:v>26443</c:v>
                </c:pt>
                <c:pt idx="52887">
                  <c:v>26443.5</c:v>
                </c:pt>
                <c:pt idx="52888">
                  <c:v>26444</c:v>
                </c:pt>
                <c:pt idx="52889">
                  <c:v>26444.5</c:v>
                </c:pt>
                <c:pt idx="52890">
                  <c:v>26445</c:v>
                </c:pt>
                <c:pt idx="52891">
                  <c:v>26445.5</c:v>
                </c:pt>
                <c:pt idx="52892">
                  <c:v>26446</c:v>
                </c:pt>
                <c:pt idx="52893">
                  <c:v>26446.5</c:v>
                </c:pt>
                <c:pt idx="52894">
                  <c:v>26447</c:v>
                </c:pt>
                <c:pt idx="52895">
                  <c:v>26447.5</c:v>
                </c:pt>
                <c:pt idx="52896">
                  <c:v>26448</c:v>
                </c:pt>
                <c:pt idx="52897">
                  <c:v>26448.5</c:v>
                </c:pt>
                <c:pt idx="52898">
                  <c:v>26449</c:v>
                </c:pt>
                <c:pt idx="52899">
                  <c:v>26449.5</c:v>
                </c:pt>
                <c:pt idx="52900">
                  <c:v>26450</c:v>
                </c:pt>
                <c:pt idx="52901">
                  <c:v>26450.5</c:v>
                </c:pt>
                <c:pt idx="52902">
                  <c:v>26451</c:v>
                </c:pt>
                <c:pt idx="52903">
                  <c:v>26451.5</c:v>
                </c:pt>
                <c:pt idx="52904">
                  <c:v>26452</c:v>
                </c:pt>
                <c:pt idx="52905">
                  <c:v>26452.5</c:v>
                </c:pt>
                <c:pt idx="52906">
                  <c:v>26453</c:v>
                </c:pt>
                <c:pt idx="52907">
                  <c:v>26453.5</c:v>
                </c:pt>
                <c:pt idx="52908">
                  <c:v>26454</c:v>
                </c:pt>
                <c:pt idx="52909">
                  <c:v>26454.5</c:v>
                </c:pt>
                <c:pt idx="52910">
                  <c:v>26455</c:v>
                </c:pt>
                <c:pt idx="52911">
                  <c:v>26455.5</c:v>
                </c:pt>
                <c:pt idx="52912">
                  <c:v>26456</c:v>
                </c:pt>
                <c:pt idx="52913">
                  <c:v>26456.5</c:v>
                </c:pt>
                <c:pt idx="52914">
                  <c:v>26457</c:v>
                </c:pt>
                <c:pt idx="52915">
                  <c:v>26457.5</c:v>
                </c:pt>
                <c:pt idx="52916">
                  <c:v>26458</c:v>
                </c:pt>
                <c:pt idx="52917">
                  <c:v>26458.5</c:v>
                </c:pt>
                <c:pt idx="52918">
                  <c:v>26459</c:v>
                </c:pt>
                <c:pt idx="52919">
                  <c:v>26459.5</c:v>
                </c:pt>
                <c:pt idx="52920">
                  <c:v>26460</c:v>
                </c:pt>
                <c:pt idx="52921">
                  <c:v>26460.5</c:v>
                </c:pt>
                <c:pt idx="52922">
                  <c:v>26461</c:v>
                </c:pt>
                <c:pt idx="52923">
                  <c:v>26461.5</c:v>
                </c:pt>
                <c:pt idx="52924">
                  <c:v>26462</c:v>
                </c:pt>
                <c:pt idx="52925">
                  <c:v>26462.5</c:v>
                </c:pt>
                <c:pt idx="52926">
                  <c:v>26463</c:v>
                </c:pt>
                <c:pt idx="52927">
                  <c:v>26463.5</c:v>
                </c:pt>
                <c:pt idx="52928">
                  <c:v>26464</c:v>
                </c:pt>
                <c:pt idx="52929">
                  <c:v>26464.5</c:v>
                </c:pt>
                <c:pt idx="52930">
                  <c:v>26465</c:v>
                </c:pt>
                <c:pt idx="52931">
                  <c:v>26465.5</c:v>
                </c:pt>
                <c:pt idx="52932">
                  <c:v>26466</c:v>
                </c:pt>
                <c:pt idx="52933">
                  <c:v>26466.5</c:v>
                </c:pt>
                <c:pt idx="52934">
                  <c:v>26467</c:v>
                </c:pt>
                <c:pt idx="52935">
                  <c:v>26467.5</c:v>
                </c:pt>
                <c:pt idx="52936">
                  <c:v>26468</c:v>
                </c:pt>
                <c:pt idx="52937">
                  <c:v>26468.5</c:v>
                </c:pt>
                <c:pt idx="52938">
                  <c:v>26469</c:v>
                </c:pt>
                <c:pt idx="52939">
                  <c:v>26469.5</c:v>
                </c:pt>
                <c:pt idx="52940">
                  <c:v>26470</c:v>
                </c:pt>
                <c:pt idx="52941">
                  <c:v>26470.5</c:v>
                </c:pt>
                <c:pt idx="52942">
                  <c:v>26471</c:v>
                </c:pt>
                <c:pt idx="52943">
                  <c:v>26471.5</c:v>
                </c:pt>
                <c:pt idx="52944">
                  <c:v>26472</c:v>
                </c:pt>
                <c:pt idx="52945">
                  <c:v>26472.5</c:v>
                </c:pt>
                <c:pt idx="52946">
                  <c:v>26473</c:v>
                </c:pt>
                <c:pt idx="52947">
                  <c:v>26473.5</c:v>
                </c:pt>
                <c:pt idx="52948">
                  <c:v>26474</c:v>
                </c:pt>
                <c:pt idx="52949">
                  <c:v>26474.5</c:v>
                </c:pt>
                <c:pt idx="52950">
                  <c:v>26475</c:v>
                </c:pt>
                <c:pt idx="52951">
                  <c:v>26475.5</c:v>
                </c:pt>
                <c:pt idx="52952">
                  <c:v>26476</c:v>
                </c:pt>
                <c:pt idx="52953">
                  <c:v>26476.5</c:v>
                </c:pt>
                <c:pt idx="52954">
                  <c:v>26477</c:v>
                </c:pt>
                <c:pt idx="52955">
                  <c:v>26477.5</c:v>
                </c:pt>
                <c:pt idx="52956">
                  <c:v>26478</c:v>
                </c:pt>
                <c:pt idx="52957">
                  <c:v>26478.5</c:v>
                </c:pt>
                <c:pt idx="52958">
                  <c:v>26479</c:v>
                </c:pt>
                <c:pt idx="52959">
                  <c:v>26479.5</c:v>
                </c:pt>
                <c:pt idx="52960">
                  <c:v>26480</c:v>
                </c:pt>
                <c:pt idx="52961">
                  <c:v>26480.5</c:v>
                </c:pt>
                <c:pt idx="52962">
                  <c:v>26481</c:v>
                </c:pt>
                <c:pt idx="52963">
                  <c:v>26481.5</c:v>
                </c:pt>
                <c:pt idx="52964">
                  <c:v>26482</c:v>
                </c:pt>
                <c:pt idx="52965">
                  <c:v>26482.5</c:v>
                </c:pt>
                <c:pt idx="52966">
                  <c:v>26483</c:v>
                </c:pt>
                <c:pt idx="52967">
                  <c:v>26483.5</c:v>
                </c:pt>
                <c:pt idx="52968">
                  <c:v>26484</c:v>
                </c:pt>
                <c:pt idx="52969">
                  <c:v>26484.5</c:v>
                </c:pt>
                <c:pt idx="52970">
                  <c:v>26485</c:v>
                </c:pt>
                <c:pt idx="52971">
                  <c:v>26485.5</c:v>
                </c:pt>
                <c:pt idx="52972">
                  <c:v>26486</c:v>
                </c:pt>
                <c:pt idx="52973">
                  <c:v>26486.5</c:v>
                </c:pt>
                <c:pt idx="52974">
                  <c:v>26487</c:v>
                </c:pt>
                <c:pt idx="52975">
                  <c:v>26487.5</c:v>
                </c:pt>
                <c:pt idx="52976">
                  <c:v>26488</c:v>
                </c:pt>
                <c:pt idx="52977">
                  <c:v>26488.5</c:v>
                </c:pt>
                <c:pt idx="52978">
                  <c:v>26489</c:v>
                </c:pt>
                <c:pt idx="52979">
                  <c:v>26489.5</c:v>
                </c:pt>
                <c:pt idx="52980">
                  <c:v>26490</c:v>
                </c:pt>
                <c:pt idx="52981">
                  <c:v>26490.5</c:v>
                </c:pt>
                <c:pt idx="52982">
                  <c:v>26491</c:v>
                </c:pt>
                <c:pt idx="52983">
                  <c:v>26491.5</c:v>
                </c:pt>
                <c:pt idx="52984">
                  <c:v>26492</c:v>
                </c:pt>
                <c:pt idx="52985">
                  <c:v>26492.5</c:v>
                </c:pt>
                <c:pt idx="52986">
                  <c:v>26493</c:v>
                </c:pt>
                <c:pt idx="52987">
                  <c:v>26493.5</c:v>
                </c:pt>
                <c:pt idx="52988">
                  <c:v>26494</c:v>
                </c:pt>
                <c:pt idx="52989">
                  <c:v>26494.5</c:v>
                </c:pt>
                <c:pt idx="52990">
                  <c:v>26495</c:v>
                </c:pt>
                <c:pt idx="52991">
                  <c:v>26495.5</c:v>
                </c:pt>
                <c:pt idx="52992">
                  <c:v>26496</c:v>
                </c:pt>
                <c:pt idx="52993">
                  <c:v>26496.5</c:v>
                </c:pt>
                <c:pt idx="52994">
                  <c:v>26497</c:v>
                </c:pt>
                <c:pt idx="52995">
                  <c:v>26497.5</c:v>
                </c:pt>
                <c:pt idx="52996">
                  <c:v>26498</c:v>
                </c:pt>
                <c:pt idx="52997">
                  <c:v>26498.5</c:v>
                </c:pt>
                <c:pt idx="52998">
                  <c:v>26499</c:v>
                </c:pt>
                <c:pt idx="52999">
                  <c:v>26499.5</c:v>
                </c:pt>
                <c:pt idx="53000">
                  <c:v>26500</c:v>
                </c:pt>
                <c:pt idx="53001">
                  <c:v>26500.5</c:v>
                </c:pt>
                <c:pt idx="53002">
                  <c:v>26501</c:v>
                </c:pt>
                <c:pt idx="53003">
                  <c:v>26501.5</c:v>
                </c:pt>
                <c:pt idx="53004">
                  <c:v>26502</c:v>
                </c:pt>
                <c:pt idx="53005">
                  <c:v>26502.5</c:v>
                </c:pt>
                <c:pt idx="53006">
                  <c:v>26503</c:v>
                </c:pt>
                <c:pt idx="53007">
                  <c:v>26503.5</c:v>
                </c:pt>
                <c:pt idx="53008">
                  <c:v>26504</c:v>
                </c:pt>
                <c:pt idx="53009">
                  <c:v>26504.5</c:v>
                </c:pt>
                <c:pt idx="53010">
                  <c:v>26505</c:v>
                </c:pt>
                <c:pt idx="53011">
                  <c:v>26505.5</c:v>
                </c:pt>
                <c:pt idx="53012">
                  <c:v>26506</c:v>
                </c:pt>
                <c:pt idx="53013">
                  <c:v>26506.5</c:v>
                </c:pt>
                <c:pt idx="53014">
                  <c:v>26507</c:v>
                </c:pt>
                <c:pt idx="53015">
                  <c:v>26507.5</c:v>
                </c:pt>
                <c:pt idx="53016">
                  <c:v>26508</c:v>
                </c:pt>
                <c:pt idx="53017">
                  <c:v>26508.5</c:v>
                </c:pt>
                <c:pt idx="53018">
                  <c:v>26509</c:v>
                </c:pt>
                <c:pt idx="53019">
                  <c:v>26509.5</c:v>
                </c:pt>
                <c:pt idx="53020">
                  <c:v>26510</c:v>
                </c:pt>
                <c:pt idx="53021">
                  <c:v>26510.5</c:v>
                </c:pt>
                <c:pt idx="53022">
                  <c:v>26511</c:v>
                </c:pt>
                <c:pt idx="53023">
                  <c:v>26511.5</c:v>
                </c:pt>
                <c:pt idx="53024">
                  <c:v>26512</c:v>
                </c:pt>
                <c:pt idx="53025">
                  <c:v>26512.5</c:v>
                </c:pt>
                <c:pt idx="53026">
                  <c:v>26513</c:v>
                </c:pt>
                <c:pt idx="53027">
                  <c:v>26513.5</c:v>
                </c:pt>
                <c:pt idx="53028">
                  <c:v>26514</c:v>
                </c:pt>
                <c:pt idx="53029">
                  <c:v>26514.5</c:v>
                </c:pt>
                <c:pt idx="53030">
                  <c:v>26515</c:v>
                </c:pt>
                <c:pt idx="53031">
                  <c:v>26515.5</c:v>
                </c:pt>
                <c:pt idx="53032">
                  <c:v>26516</c:v>
                </c:pt>
                <c:pt idx="53033">
                  <c:v>26516.5</c:v>
                </c:pt>
                <c:pt idx="53034">
                  <c:v>26517</c:v>
                </c:pt>
                <c:pt idx="53035">
                  <c:v>26517.5</c:v>
                </c:pt>
                <c:pt idx="53036">
                  <c:v>26518</c:v>
                </c:pt>
                <c:pt idx="53037">
                  <c:v>26518.5</c:v>
                </c:pt>
                <c:pt idx="53038">
                  <c:v>26519</c:v>
                </c:pt>
                <c:pt idx="53039">
                  <c:v>26519.5</c:v>
                </c:pt>
                <c:pt idx="53040">
                  <c:v>26520</c:v>
                </c:pt>
                <c:pt idx="53041">
                  <c:v>26520.5</c:v>
                </c:pt>
                <c:pt idx="53042">
                  <c:v>26521</c:v>
                </c:pt>
                <c:pt idx="53043">
                  <c:v>26521.5</c:v>
                </c:pt>
                <c:pt idx="53044">
                  <c:v>26522</c:v>
                </c:pt>
                <c:pt idx="53045">
                  <c:v>26522.5</c:v>
                </c:pt>
                <c:pt idx="53046">
                  <c:v>26523</c:v>
                </c:pt>
                <c:pt idx="53047">
                  <c:v>26523.5</c:v>
                </c:pt>
                <c:pt idx="53048">
                  <c:v>26524</c:v>
                </c:pt>
                <c:pt idx="53049">
                  <c:v>26524.5</c:v>
                </c:pt>
                <c:pt idx="53050">
                  <c:v>26525</c:v>
                </c:pt>
                <c:pt idx="53051">
                  <c:v>26525.5</c:v>
                </c:pt>
                <c:pt idx="53052">
                  <c:v>26526</c:v>
                </c:pt>
                <c:pt idx="53053">
                  <c:v>26526.5</c:v>
                </c:pt>
                <c:pt idx="53054">
                  <c:v>26527</c:v>
                </c:pt>
                <c:pt idx="53055">
                  <c:v>26527.5</c:v>
                </c:pt>
                <c:pt idx="53056">
                  <c:v>26528</c:v>
                </c:pt>
                <c:pt idx="53057">
                  <c:v>26528.5</c:v>
                </c:pt>
                <c:pt idx="53058">
                  <c:v>26529</c:v>
                </c:pt>
                <c:pt idx="53059">
                  <c:v>26529.5</c:v>
                </c:pt>
                <c:pt idx="53060">
                  <c:v>26530</c:v>
                </c:pt>
                <c:pt idx="53061">
                  <c:v>26530.5</c:v>
                </c:pt>
                <c:pt idx="53062">
                  <c:v>26531</c:v>
                </c:pt>
                <c:pt idx="53063">
                  <c:v>26531.5</c:v>
                </c:pt>
                <c:pt idx="53064">
                  <c:v>26532</c:v>
                </c:pt>
                <c:pt idx="53065">
                  <c:v>26532.5</c:v>
                </c:pt>
                <c:pt idx="53066">
                  <c:v>26533</c:v>
                </c:pt>
                <c:pt idx="53067">
                  <c:v>26533.5</c:v>
                </c:pt>
                <c:pt idx="53068">
                  <c:v>26534</c:v>
                </c:pt>
                <c:pt idx="53069">
                  <c:v>26534.5</c:v>
                </c:pt>
                <c:pt idx="53070">
                  <c:v>26535</c:v>
                </c:pt>
                <c:pt idx="53071">
                  <c:v>26535.5</c:v>
                </c:pt>
                <c:pt idx="53072">
                  <c:v>26536</c:v>
                </c:pt>
                <c:pt idx="53073">
                  <c:v>26536.5</c:v>
                </c:pt>
                <c:pt idx="53074">
                  <c:v>26537</c:v>
                </c:pt>
                <c:pt idx="53075">
                  <c:v>26537.5</c:v>
                </c:pt>
                <c:pt idx="53076">
                  <c:v>26538</c:v>
                </c:pt>
                <c:pt idx="53077">
                  <c:v>26538.5</c:v>
                </c:pt>
                <c:pt idx="53078">
                  <c:v>26539</c:v>
                </c:pt>
                <c:pt idx="53079">
                  <c:v>26539.5</c:v>
                </c:pt>
                <c:pt idx="53080">
                  <c:v>26540</c:v>
                </c:pt>
                <c:pt idx="53081">
                  <c:v>26540.5</c:v>
                </c:pt>
                <c:pt idx="53082">
                  <c:v>26541</c:v>
                </c:pt>
                <c:pt idx="53083">
                  <c:v>26541.5</c:v>
                </c:pt>
                <c:pt idx="53084">
                  <c:v>26542</c:v>
                </c:pt>
                <c:pt idx="53085">
                  <c:v>26542.5</c:v>
                </c:pt>
                <c:pt idx="53086">
                  <c:v>26543</c:v>
                </c:pt>
                <c:pt idx="53087">
                  <c:v>26543.5</c:v>
                </c:pt>
                <c:pt idx="53088">
                  <c:v>26544</c:v>
                </c:pt>
                <c:pt idx="53089">
                  <c:v>26544.5</c:v>
                </c:pt>
                <c:pt idx="53090">
                  <c:v>26545</c:v>
                </c:pt>
                <c:pt idx="53091">
                  <c:v>26545.5</c:v>
                </c:pt>
                <c:pt idx="53092">
                  <c:v>26546</c:v>
                </c:pt>
                <c:pt idx="53093">
                  <c:v>26546.5</c:v>
                </c:pt>
                <c:pt idx="53094">
                  <c:v>26547</c:v>
                </c:pt>
                <c:pt idx="53095">
                  <c:v>26547.5</c:v>
                </c:pt>
                <c:pt idx="53096">
                  <c:v>26548</c:v>
                </c:pt>
                <c:pt idx="53097">
                  <c:v>26548.5</c:v>
                </c:pt>
                <c:pt idx="53098">
                  <c:v>26549</c:v>
                </c:pt>
                <c:pt idx="53099">
                  <c:v>26549.5</c:v>
                </c:pt>
                <c:pt idx="53100">
                  <c:v>26550</c:v>
                </c:pt>
                <c:pt idx="53101">
                  <c:v>26550.5</c:v>
                </c:pt>
                <c:pt idx="53102">
                  <c:v>26551</c:v>
                </c:pt>
                <c:pt idx="53103">
                  <c:v>26551.5</c:v>
                </c:pt>
                <c:pt idx="53104">
                  <c:v>26552</c:v>
                </c:pt>
                <c:pt idx="53105">
                  <c:v>26552.5</c:v>
                </c:pt>
                <c:pt idx="53106">
                  <c:v>26553</c:v>
                </c:pt>
                <c:pt idx="53107">
                  <c:v>26553.5</c:v>
                </c:pt>
                <c:pt idx="53108">
                  <c:v>26554</c:v>
                </c:pt>
                <c:pt idx="53109">
                  <c:v>26554.5</c:v>
                </c:pt>
                <c:pt idx="53110">
                  <c:v>26555</c:v>
                </c:pt>
                <c:pt idx="53111">
                  <c:v>26555.5</c:v>
                </c:pt>
                <c:pt idx="53112">
                  <c:v>26556</c:v>
                </c:pt>
                <c:pt idx="53113">
                  <c:v>26556.5</c:v>
                </c:pt>
                <c:pt idx="53114">
                  <c:v>26557</c:v>
                </c:pt>
                <c:pt idx="53115">
                  <c:v>26557.5</c:v>
                </c:pt>
                <c:pt idx="53116">
                  <c:v>26558</c:v>
                </c:pt>
                <c:pt idx="53117">
                  <c:v>26558.5</c:v>
                </c:pt>
                <c:pt idx="53118">
                  <c:v>26559</c:v>
                </c:pt>
                <c:pt idx="53119">
                  <c:v>26559.5</c:v>
                </c:pt>
                <c:pt idx="53120">
                  <c:v>26560</c:v>
                </c:pt>
                <c:pt idx="53121">
                  <c:v>26560.5</c:v>
                </c:pt>
                <c:pt idx="53122">
                  <c:v>26561</c:v>
                </c:pt>
                <c:pt idx="53123">
                  <c:v>26561.5</c:v>
                </c:pt>
                <c:pt idx="53124">
                  <c:v>26562</c:v>
                </c:pt>
                <c:pt idx="53125">
                  <c:v>26562.5</c:v>
                </c:pt>
                <c:pt idx="53126">
                  <c:v>26563</c:v>
                </c:pt>
                <c:pt idx="53127">
                  <c:v>26563.5</c:v>
                </c:pt>
                <c:pt idx="53128">
                  <c:v>26564</c:v>
                </c:pt>
                <c:pt idx="53129">
                  <c:v>26564.5</c:v>
                </c:pt>
                <c:pt idx="53130">
                  <c:v>26565</c:v>
                </c:pt>
                <c:pt idx="53131">
                  <c:v>26565.5</c:v>
                </c:pt>
                <c:pt idx="53132">
                  <c:v>26566</c:v>
                </c:pt>
                <c:pt idx="53133">
                  <c:v>26566.5</c:v>
                </c:pt>
                <c:pt idx="53134">
                  <c:v>26567</c:v>
                </c:pt>
                <c:pt idx="53135">
                  <c:v>26567.5</c:v>
                </c:pt>
                <c:pt idx="53136">
                  <c:v>26568</c:v>
                </c:pt>
                <c:pt idx="53137">
                  <c:v>26568.5</c:v>
                </c:pt>
                <c:pt idx="53138">
                  <c:v>26569</c:v>
                </c:pt>
                <c:pt idx="53139">
                  <c:v>26569.5</c:v>
                </c:pt>
                <c:pt idx="53140">
                  <c:v>26570</c:v>
                </c:pt>
                <c:pt idx="53141">
                  <c:v>26570.5</c:v>
                </c:pt>
                <c:pt idx="53142">
                  <c:v>26571</c:v>
                </c:pt>
                <c:pt idx="53143">
                  <c:v>26571.5</c:v>
                </c:pt>
                <c:pt idx="53144">
                  <c:v>26572</c:v>
                </c:pt>
                <c:pt idx="53145">
                  <c:v>26572.5</c:v>
                </c:pt>
                <c:pt idx="53146">
                  <c:v>26573</c:v>
                </c:pt>
                <c:pt idx="53147">
                  <c:v>26573.5</c:v>
                </c:pt>
                <c:pt idx="53148">
                  <c:v>26574</c:v>
                </c:pt>
                <c:pt idx="53149">
                  <c:v>26574.5</c:v>
                </c:pt>
                <c:pt idx="53150">
                  <c:v>26575</c:v>
                </c:pt>
                <c:pt idx="53151">
                  <c:v>26575.5</c:v>
                </c:pt>
                <c:pt idx="53152">
                  <c:v>26576</c:v>
                </c:pt>
                <c:pt idx="53153">
                  <c:v>26576.5</c:v>
                </c:pt>
                <c:pt idx="53154">
                  <c:v>26577</c:v>
                </c:pt>
                <c:pt idx="53155">
                  <c:v>26577.5</c:v>
                </c:pt>
                <c:pt idx="53156">
                  <c:v>26578</c:v>
                </c:pt>
                <c:pt idx="53157">
                  <c:v>26578.5</c:v>
                </c:pt>
                <c:pt idx="53158">
                  <c:v>26579</c:v>
                </c:pt>
                <c:pt idx="53159">
                  <c:v>26579.5</c:v>
                </c:pt>
                <c:pt idx="53160">
                  <c:v>26580</c:v>
                </c:pt>
                <c:pt idx="53161">
                  <c:v>26580.5</c:v>
                </c:pt>
                <c:pt idx="53162">
                  <c:v>26581</c:v>
                </c:pt>
                <c:pt idx="53163">
                  <c:v>26581.5</c:v>
                </c:pt>
                <c:pt idx="53164">
                  <c:v>26582</c:v>
                </c:pt>
                <c:pt idx="53165">
                  <c:v>26582.5</c:v>
                </c:pt>
                <c:pt idx="53166">
                  <c:v>26583</c:v>
                </c:pt>
                <c:pt idx="53167">
                  <c:v>26583.5</c:v>
                </c:pt>
                <c:pt idx="53168">
                  <c:v>26584</c:v>
                </c:pt>
                <c:pt idx="53169">
                  <c:v>26584.5</c:v>
                </c:pt>
                <c:pt idx="53170">
                  <c:v>26585</c:v>
                </c:pt>
                <c:pt idx="53171">
                  <c:v>26585.5</c:v>
                </c:pt>
                <c:pt idx="53172">
                  <c:v>26586</c:v>
                </c:pt>
                <c:pt idx="53173">
                  <c:v>26586.5</c:v>
                </c:pt>
                <c:pt idx="53174">
                  <c:v>26587</c:v>
                </c:pt>
                <c:pt idx="53175">
                  <c:v>26587.5</c:v>
                </c:pt>
                <c:pt idx="53176">
                  <c:v>26588</c:v>
                </c:pt>
                <c:pt idx="53177">
                  <c:v>26588.5</c:v>
                </c:pt>
                <c:pt idx="53178">
                  <c:v>26589</c:v>
                </c:pt>
                <c:pt idx="53179">
                  <c:v>26589.5</c:v>
                </c:pt>
                <c:pt idx="53180">
                  <c:v>26590</c:v>
                </c:pt>
                <c:pt idx="53181">
                  <c:v>26590.5</c:v>
                </c:pt>
                <c:pt idx="53182">
                  <c:v>26591</c:v>
                </c:pt>
                <c:pt idx="53183">
                  <c:v>26591.5</c:v>
                </c:pt>
                <c:pt idx="53184">
                  <c:v>26592</c:v>
                </c:pt>
                <c:pt idx="53185">
                  <c:v>26592.5</c:v>
                </c:pt>
                <c:pt idx="53186">
                  <c:v>26593</c:v>
                </c:pt>
                <c:pt idx="53187">
                  <c:v>26593.5</c:v>
                </c:pt>
                <c:pt idx="53188">
                  <c:v>26594</c:v>
                </c:pt>
                <c:pt idx="53189">
                  <c:v>26594.5</c:v>
                </c:pt>
                <c:pt idx="53190">
                  <c:v>26595</c:v>
                </c:pt>
                <c:pt idx="53191">
                  <c:v>26595.5</c:v>
                </c:pt>
                <c:pt idx="53192">
                  <c:v>26596</c:v>
                </c:pt>
                <c:pt idx="53193">
                  <c:v>26596.5</c:v>
                </c:pt>
                <c:pt idx="53194">
                  <c:v>26597</c:v>
                </c:pt>
                <c:pt idx="53195">
                  <c:v>26597.5</c:v>
                </c:pt>
                <c:pt idx="53196">
                  <c:v>26598</c:v>
                </c:pt>
                <c:pt idx="53197">
                  <c:v>26598.5</c:v>
                </c:pt>
                <c:pt idx="53198">
                  <c:v>26599</c:v>
                </c:pt>
                <c:pt idx="53199">
                  <c:v>26599.5</c:v>
                </c:pt>
                <c:pt idx="53200">
                  <c:v>26600</c:v>
                </c:pt>
                <c:pt idx="53201">
                  <c:v>26600.5</c:v>
                </c:pt>
                <c:pt idx="53202">
                  <c:v>26601</c:v>
                </c:pt>
                <c:pt idx="53203">
                  <c:v>26601.5</c:v>
                </c:pt>
                <c:pt idx="53204">
                  <c:v>26602</c:v>
                </c:pt>
                <c:pt idx="53205">
                  <c:v>26602.5</c:v>
                </c:pt>
                <c:pt idx="53206">
                  <c:v>26603</c:v>
                </c:pt>
                <c:pt idx="53207">
                  <c:v>26603.5</c:v>
                </c:pt>
                <c:pt idx="53208">
                  <c:v>26604</c:v>
                </c:pt>
                <c:pt idx="53209">
                  <c:v>26604.5</c:v>
                </c:pt>
                <c:pt idx="53210">
                  <c:v>26605</c:v>
                </c:pt>
                <c:pt idx="53211">
                  <c:v>26605.5</c:v>
                </c:pt>
                <c:pt idx="53212">
                  <c:v>26606</c:v>
                </c:pt>
                <c:pt idx="53213">
                  <c:v>26606.5</c:v>
                </c:pt>
                <c:pt idx="53214">
                  <c:v>26607</c:v>
                </c:pt>
                <c:pt idx="53215">
                  <c:v>26607.5</c:v>
                </c:pt>
                <c:pt idx="53216">
                  <c:v>26608</c:v>
                </c:pt>
                <c:pt idx="53217">
                  <c:v>26608.5</c:v>
                </c:pt>
                <c:pt idx="53218">
                  <c:v>26609</c:v>
                </c:pt>
                <c:pt idx="53219">
                  <c:v>26609.5</c:v>
                </c:pt>
                <c:pt idx="53220">
                  <c:v>26610</c:v>
                </c:pt>
                <c:pt idx="53221">
                  <c:v>26610.5</c:v>
                </c:pt>
                <c:pt idx="53222">
                  <c:v>26611</c:v>
                </c:pt>
                <c:pt idx="53223">
                  <c:v>26611.5</c:v>
                </c:pt>
                <c:pt idx="53224">
                  <c:v>26612</c:v>
                </c:pt>
                <c:pt idx="53225">
                  <c:v>26612.5</c:v>
                </c:pt>
                <c:pt idx="53226">
                  <c:v>26613</c:v>
                </c:pt>
                <c:pt idx="53227">
                  <c:v>26613.5</c:v>
                </c:pt>
                <c:pt idx="53228">
                  <c:v>26614</c:v>
                </c:pt>
                <c:pt idx="53229">
                  <c:v>26614.5</c:v>
                </c:pt>
                <c:pt idx="53230">
                  <c:v>26615</c:v>
                </c:pt>
                <c:pt idx="53231">
                  <c:v>26615.5</c:v>
                </c:pt>
                <c:pt idx="53232">
                  <c:v>26616</c:v>
                </c:pt>
                <c:pt idx="53233">
                  <c:v>26616.5</c:v>
                </c:pt>
                <c:pt idx="53234">
                  <c:v>26617</c:v>
                </c:pt>
                <c:pt idx="53235">
                  <c:v>26617.5</c:v>
                </c:pt>
                <c:pt idx="53236">
                  <c:v>26618</c:v>
                </c:pt>
                <c:pt idx="53237">
                  <c:v>26618.5</c:v>
                </c:pt>
                <c:pt idx="53238">
                  <c:v>26619</c:v>
                </c:pt>
                <c:pt idx="53239">
                  <c:v>26619.5</c:v>
                </c:pt>
                <c:pt idx="53240">
                  <c:v>26620</c:v>
                </c:pt>
                <c:pt idx="53241">
                  <c:v>26620.5</c:v>
                </c:pt>
                <c:pt idx="53242">
                  <c:v>26621</c:v>
                </c:pt>
                <c:pt idx="53243">
                  <c:v>26621.5</c:v>
                </c:pt>
                <c:pt idx="53244">
                  <c:v>26622</c:v>
                </c:pt>
                <c:pt idx="53245">
                  <c:v>26622.5</c:v>
                </c:pt>
                <c:pt idx="53246">
                  <c:v>26623</c:v>
                </c:pt>
                <c:pt idx="53247">
                  <c:v>26623.5</c:v>
                </c:pt>
                <c:pt idx="53248">
                  <c:v>26624</c:v>
                </c:pt>
                <c:pt idx="53249">
                  <c:v>26624.5</c:v>
                </c:pt>
                <c:pt idx="53250">
                  <c:v>26625</c:v>
                </c:pt>
                <c:pt idx="53251">
                  <c:v>26625.5</c:v>
                </c:pt>
                <c:pt idx="53252">
                  <c:v>26626</c:v>
                </c:pt>
                <c:pt idx="53253">
                  <c:v>26626.5</c:v>
                </c:pt>
                <c:pt idx="53254">
                  <c:v>26627</c:v>
                </c:pt>
                <c:pt idx="53255">
                  <c:v>26627.5</c:v>
                </c:pt>
                <c:pt idx="53256">
                  <c:v>26628</c:v>
                </c:pt>
                <c:pt idx="53257">
                  <c:v>26628.5</c:v>
                </c:pt>
                <c:pt idx="53258">
                  <c:v>26629</c:v>
                </c:pt>
                <c:pt idx="53259">
                  <c:v>26629.5</c:v>
                </c:pt>
                <c:pt idx="53260">
                  <c:v>26630</c:v>
                </c:pt>
                <c:pt idx="53261">
                  <c:v>26630.5</c:v>
                </c:pt>
                <c:pt idx="53262">
                  <c:v>26631</c:v>
                </c:pt>
                <c:pt idx="53263">
                  <c:v>26631.5</c:v>
                </c:pt>
                <c:pt idx="53264">
                  <c:v>26632</c:v>
                </c:pt>
                <c:pt idx="53265">
                  <c:v>26632.5</c:v>
                </c:pt>
                <c:pt idx="53266">
                  <c:v>26633</c:v>
                </c:pt>
                <c:pt idx="53267">
                  <c:v>26633.5</c:v>
                </c:pt>
                <c:pt idx="53268">
                  <c:v>26634</c:v>
                </c:pt>
                <c:pt idx="53269">
                  <c:v>26634.5</c:v>
                </c:pt>
                <c:pt idx="53270">
                  <c:v>26635</c:v>
                </c:pt>
                <c:pt idx="53271">
                  <c:v>26635.5</c:v>
                </c:pt>
                <c:pt idx="53272">
                  <c:v>26636</c:v>
                </c:pt>
                <c:pt idx="53273">
                  <c:v>26636.5</c:v>
                </c:pt>
                <c:pt idx="53274">
                  <c:v>26637</c:v>
                </c:pt>
                <c:pt idx="53275">
                  <c:v>26637.5</c:v>
                </c:pt>
                <c:pt idx="53276">
                  <c:v>26638</c:v>
                </c:pt>
                <c:pt idx="53277">
                  <c:v>26638.5</c:v>
                </c:pt>
                <c:pt idx="53278">
                  <c:v>26639</c:v>
                </c:pt>
                <c:pt idx="53279">
                  <c:v>26639.5</c:v>
                </c:pt>
                <c:pt idx="53280">
                  <c:v>26640</c:v>
                </c:pt>
                <c:pt idx="53281">
                  <c:v>26640.5</c:v>
                </c:pt>
                <c:pt idx="53282">
                  <c:v>26641</c:v>
                </c:pt>
                <c:pt idx="53283">
                  <c:v>26641.5</c:v>
                </c:pt>
                <c:pt idx="53284">
                  <c:v>26642</c:v>
                </c:pt>
                <c:pt idx="53285">
                  <c:v>26642.5</c:v>
                </c:pt>
                <c:pt idx="53286">
                  <c:v>26643</c:v>
                </c:pt>
                <c:pt idx="53287">
                  <c:v>26643.5</c:v>
                </c:pt>
                <c:pt idx="53288">
                  <c:v>26644</c:v>
                </c:pt>
                <c:pt idx="53289">
                  <c:v>26644.5</c:v>
                </c:pt>
                <c:pt idx="53290">
                  <c:v>26645</c:v>
                </c:pt>
                <c:pt idx="53291">
                  <c:v>26645.5</c:v>
                </c:pt>
                <c:pt idx="53292">
                  <c:v>26646</c:v>
                </c:pt>
                <c:pt idx="53293">
                  <c:v>26646.5</c:v>
                </c:pt>
                <c:pt idx="53294">
                  <c:v>26647</c:v>
                </c:pt>
                <c:pt idx="53295">
                  <c:v>26647.5</c:v>
                </c:pt>
                <c:pt idx="53296">
                  <c:v>26648</c:v>
                </c:pt>
                <c:pt idx="53297">
                  <c:v>26648.5</c:v>
                </c:pt>
                <c:pt idx="53298">
                  <c:v>26649</c:v>
                </c:pt>
                <c:pt idx="53299">
                  <c:v>26649.5</c:v>
                </c:pt>
                <c:pt idx="53300">
                  <c:v>26650</c:v>
                </c:pt>
                <c:pt idx="53301">
                  <c:v>26650.5</c:v>
                </c:pt>
                <c:pt idx="53302">
                  <c:v>26651</c:v>
                </c:pt>
                <c:pt idx="53303">
                  <c:v>26651.5</c:v>
                </c:pt>
                <c:pt idx="53304">
                  <c:v>26652</c:v>
                </c:pt>
                <c:pt idx="53305">
                  <c:v>26652.5</c:v>
                </c:pt>
                <c:pt idx="53306">
                  <c:v>26653</c:v>
                </c:pt>
                <c:pt idx="53307">
                  <c:v>26653.5</c:v>
                </c:pt>
                <c:pt idx="53308">
                  <c:v>26654</c:v>
                </c:pt>
                <c:pt idx="53309">
                  <c:v>26654.5</c:v>
                </c:pt>
                <c:pt idx="53310">
                  <c:v>26655</c:v>
                </c:pt>
                <c:pt idx="53311">
                  <c:v>26655.5</c:v>
                </c:pt>
                <c:pt idx="53312">
                  <c:v>26656</c:v>
                </c:pt>
                <c:pt idx="53313">
                  <c:v>26656.5</c:v>
                </c:pt>
                <c:pt idx="53314">
                  <c:v>26657</c:v>
                </c:pt>
                <c:pt idx="53315">
                  <c:v>26657.5</c:v>
                </c:pt>
                <c:pt idx="53316">
                  <c:v>26658</c:v>
                </c:pt>
                <c:pt idx="53317">
                  <c:v>26658.5</c:v>
                </c:pt>
                <c:pt idx="53318">
                  <c:v>26659</c:v>
                </c:pt>
                <c:pt idx="53319">
                  <c:v>26659.5</c:v>
                </c:pt>
                <c:pt idx="53320">
                  <c:v>26660</c:v>
                </c:pt>
                <c:pt idx="53321">
                  <c:v>26660.5</c:v>
                </c:pt>
                <c:pt idx="53322">
                  <c:v>26661</c:v>
                </c:pt>
                <c:pt idx="53323">
                  <c:v>26661.5</c:v>
                </c:pt>
                <c:pt idx="53324">
                  <c:v>26662</c:v>
                </c:pt>
                <c:pt idx="53325">
                  <c:v>26662.5</c:v>
                </c:pt>
                <c:pt idx="53326">
                  <c:v>26663</c:v>
                </c:pt>
                <c:pt idx="53327">
                  <c:v>26663.5</c:v>
                </c:pt>
                <c:pt idx="53328">
                  <c:v>26664</c:v>
                </c:pt>
                <c:pt idx="53329">
                  <c:v>26664.5</c:v>
                </c:pt>
                <c:pt idx="53330">
                  <c:v>26665</c:v>
                </c:pt>
                <c:pt idx="53331">
                  <c:v>26665.5</c:v>
                </c:pt>
                <c:pt idx="53332">
                  <c:v>26666</c:v>
                </c:pt>
                <c:pt idx="53333">
                  <c:v>26666.5</c:v>
                </c:pt>
                <c:pt idx="53334">
                  <c:v>26667</c:v>
                </c:pt>
                <c:pt idx="53335">
                  <c:v>26667.5</c:v>
                </c:pt>
                <c:pt idx="53336">
                  <c:v>26668</c:v>
                </c:pt>
                <c:pt idx="53337">
                  <c:v>26668.5</c:v>
                </c:pt>
                <c:pt idx="53338">
                  <c:v>26669</c:v>
                </c:pt>
                <c:pt idx="53339">
                  <c:v>26669.5</c:v>
                </c:pt>
                <c:pt idx="53340">
                  <c:v>26670</c:v>
                </c:pt>
                <c:pt idx="53341">
                  <c:v>26670.5</c:v>
                </c:pt>
                <c:pt idx="53342">
                  <c:v>26671</c:v>
                </c:pt>
                <c:pt idx="53343">
                  <c:v>26671.5</c:v>
                </c:pt>
                <c:pt idx="53344">
                  <c:v>26672</c:v>
                </c:pt>
                <c:pt idx="53345">
                  <c:v>26672.5</c:v>
                </c:pt>
                <c:pt idx="53346">
                  <c:v>26673</c:v>
                </c:pt>
                <c:pt idx="53347">
                  <c:v>26673.5</c:v>
                </c:pt>
                <c:pt idx="53348">
                  <c:v>26674</c:v>
                </c:pt>
                <c:pt idx="53349">
                  <c:v>26674.5</c:v>
                </c:pt>
                <c:pt idx="53350">
                  <c:v>26675</c:v>
                </c:pt>
                <c:pt idx="53351">
                  <c:v>26675.5</c:v>
                </c:pt>
                <c:pt idx="53352">
                  <c:v>26676</c:v>
                </c:pt>
                <c:pt idx="53353">
                  <c:v>26676.5</c:v>
                </c:pt>
                <c:pt idx="53354">
                  <c:v>26677</c:v>
                </c:pt>
                <c:pt idx="53355">
                  <c:v>26677.5</c:v>
                </c:pt>
                <c:pt idx="53356">
                  <c:v>26678</c:v>
                </c:pt>
                <c:pt idx="53357">
                  <c:v>26678.5</c:v>
                </c:pt>
                <c:pt idx="53358">
                  <c:v>26679</c:v>
                </c:pt>
                <c:pt idx="53359">
                  <c:v>26679.5</c:v>
                </c:pt>
                <c:pt idx="53360">
                  <c:v>26680</c:v>
                </c:pt>
                <c:pt idx="53361">
                  <c:v>26680.5</c:v>
                </c:pt>
                <c:pt idx="53362">
                  <c:v>26681</c:v>
                </c:pt>
                <c:pt idx="53363">
                  <c:v>26681.5</c:v>
                </c:pt>
                <c:pt idx="53364">
                  <c:v>26682</c:v>
                </c:pt>
                <c:pt idx="53365">
                  <c:v>26682.5</c:v>
                </c:pt>
                <c:pt idx="53366">
                  <c:v>26683</c:v>
                </c:pt>
                <c:pt idx="53367">
                  <c:v>26683.5</c:v>
                </c:pt>
                <c:pt idx="53368">
                  <c:v>26684</c:v>
                </c:pt>
                <c:pt idx="53369">
                  <c:v>26684.5</c:v>
                </c:pt>
                <c:pt idx="53370">
                  <c:v>26685</c:v>
                </c:pt>
                <c:pt idx="53371">
                  <c:v>26685.5</c:v>
                </c:pt>
                <c:pt idx="53372">
                  <c:v>26686</c:v>
                </c:pt>
                <c:pt idx="53373">
                  <c:v>26686.5</c:v>
                </c:pt>
                <c:pt idx="53374">
                  <c:v>26687</c:v>
                </c:pt>
                <c:pt idx="53375">
                  <c:v>26687.5</c:v>
                </c:pt>
                <c:pt idx="53376">
                  <c:v>26688</c:v>
                </c:pt>
                <c:pt idx="53377">
                  <c:v>26688.5</c:v>
                </c:pt>
                <c:pt idx="53378">
                  <c:v>26689</c:v>
                </c:pt>
                <c:pt idx="53379">
                  <c:v>26689.5</c:v>
                </c:pt>
                <c:pt idx="53380">
                  <c:v>26690</c:v>
                </c:pt>
                <c:pt idx="53381">
                  <c:v>26690.5</c:v>
                </c:pt>
                <c:pt idx="53382">
                  <c:v>26691</c:v>
                </c:pt>
                <c:pt idx="53383">
                  <c:v>26691.5</c:v>
                </c:pt>
                <c:pt idx="53384">
                  <c:v>26692</c:v>
                </c:pt>
                <c:pt idx="53385">
                  <c:v>26692.5</c:v>
                </c:pt>
                <c:pt idx="53386">
                  <c:v>26693</c:v>
                </c:pt>
                <c:pt idx="53387">
                  <c:v>26693.5</c:v>
                </c:pt>
                <c:pt idx="53388">
                  <c:v>26694</c:v>
                </c:pt>
                <c:pt idx="53389">
                  <c:v>26694.5</c:v>
                </c:pt>
                <c:pt idx="53390">
                  <c:v>26695</c:v>
                </c:pt>
                <c:pt idx="53391">
                  <c:v>26695.5</c:v>
                </c:pt>
                <c:pt idx="53392">
                  <c:v>26696</c:v>
                </c:pt>
                <c:pt idx="53393">
                  <c:v>26696.5</c:v>
                </c:pt>
                <c:pt idx="53394">
                  <c:v>26697</c:v>
                </c:pt>
                <c:pt idx="53395">
                  <c:v>26697.5</c:v>
                </c:pt>
                <c:pt idx="53396">
                  <c:v>26698</c:v>
                </c:pt>
                <c:pt idx="53397">
                  <c:v>26698.5</c:v>
                </c:pt>
                <c:pt idx="53398">
                  <c:v>26699</c:v>
                </c:pt>
                <c:pt idx="53399">
                  <c:v>26699.5</c:v>
                </c:pt>
                <c:pt idx="53400">
                  <c:v>26700</c:v>
                </c:pt>
                <c:pt idx="53401">
                  <c:v>26700.5</c:v>
                </c:pt>
                <c:pt idx="53402">
                  <c:v>26701</c:v>
                </c:pt>
                <c:pt idx="53403">
                  <c:v>26701.5</c:v>
                </c:pt>
                <c:pt idx="53404">
                  <c:v>26702</c:v>
                </c:pt>
                <c:pt idx="53405">
                  <c:v>26702.5</c:v>
                </c:pt>
                <c:pt idx="53406">
                  <c:v>26703</c:v>
                </c:pt>
                <c:pt idx="53407">
                  <c:v>26703.5</c:v>
                </c:pt>
                <c:pt idx="53408">
                  <c:v>26704</c:v>
                </c:pt>
                <c:pt idx="53409">
                  <c:v>26704.5</c:v>
                </c:pt>
                <c:pt idx="53410">
                  <c:v>26705</c:v>
                </c:pt>
                <c:pt idx="53411">
                  <c:v>26705.5</c:v>
                </c:pt>
                <c:pt idx="53412">
                  <c:v>26706</c:v>
                </c:pt>
                <c:pt idx="53413">
                  <c:v>26706.5</c:v>
                </c:pt>
                <c:pt idx="53414">
                  <c:v>26707</c:v>
                </c:pt>
                <c:pt idx="53415">
                  <c:v>26707.5</c:v>
                </c:pt>
                <c:pt idx="53416">
                  <c:v>26708</c:v>
                </c:pt>
                <c:pt idx="53417">
                  <c:v>26708.5</c:v>
                </c:pt>
                <c:pt idx="53418">
                  <c:v>26709</c:v>
                </c:pt>
                <c:pt idx="53419">
                  <c:v>26709.5</c:v>
                </c:pt>
                <c:pt idx="53420">
                  <c:v>26710</c:v>
                </c:pt>
                <c:pt idx="53421">
                  <c:v>26710.5</c:v>
                </c:pt>
                <c:pt idx="53422">
                  <c:v>26711</c:v>
                </c:pt>
                <c:pt idx="53423">
                  <c:v>26711.5</c:v>
                </c:pt>
                <c:pt idx="53424">
                  <c:v>26712</c:v>
                </c:pt>
                <c:pt idx="53425">
                  <c:v>26712.5</c:v>
                </c:pt>
                <c:pt idx="53426">
                  <c:v>26713</c:v>
                </c:pt>
                <c:pt idx="53427">
                  <c:v>26713.5</c:v>
                </c:pt>
                <c:pt idx="53428">
                  <c:v>26714</c:v>
                </c:pt>
                <c:pt idx="53429">
                  <c:v>26714.5</c:v>
                </c:pt>
                <c:pt idx="53430">
                  <c:v>26715</c:v>
                </c:pt>
                <c:pt idx="53431">
                  <c:v>26715.5</c:v>
                </c:pt>
                <c:pt idx="53432">
                  <c:v>26716</c:v>
                </c:pt>
                <c:pt idx="53433">
                  <c:v>26716.5</c:v>
                </c:pt>
                <c:pt idx="53434">
                  <c:v>26717</c:v>
                </c:pt>
                <c:pt idx="53435">
                  <c:v>26717.5</c:v>
                </c:pt>
                <c:pt idx="53436">
                  <c:v>26718</c:v>
                </c:pt>
                <c:pt idx="53437">
                  <c:v>26718.5</c:v>
                </c:pt>
                <c:pt idx="53438">
                  <c:v>26719</c:v>
                </c:pt>
                <c:pt idx="53439">
                  <c:v>26719.5</c:v>
                </c:pt>
                <c:pt idx="53440">
                  <c:v>26720</c:v>
                </c:pt>
                <c:pt idx="53441">
                  <c:v>26720.5</c:v>
                </c:pt>
                <c:pt idx="53442">
                  <c:v>26721</c:v>
                </c:pt>
                <c:pt idx="53443">
                  <c:v>26721.5</c:v>
                </c:pt>
                <c:pt idx="53444">
                  <c:v>26722</c:v>
                </c:pt>
                <c:pt idx="53445">
                  <c:v>26722.5</c:v>
                </c:pt>
                <c:pt idx="53446">
                  <c:v>26723</c:v>
                </c:pt>
                <c:pt idx="53447">
                  <c:v>26723.5</c:v>
                </c:pt>
                <c:pt idx="53448">
                  <c:v>26724</c:v>
                </c:pt>
                <c:pt idx="53449">
                  <c:v>26724.5</c:v>
                </c:pt>
                <c:pt idx="53450">
                  <c:v>26725</c:v>
                </c:pt>
                <c:pt idx="53451">
                  <c:v>26725.5</c:v>
                </c:pt>
                <c:pt idx="53452">
                  <c:v>26726</c:v>
                </c:pt>
                <c:pt idx="53453">
                  <c:v>26726.5</c:v>
                </c:pt>
                <c:pt idx="53454">
                  <c:v>26727</c:v>
                </c:pt>
                <c:pt idx="53455">
                  <c:v>26727.5</c:v>
                </c:pt>
                <c:pt idx="53456">
                  <c:v>26728</c:v>
                </c:pt>
                <c:pt idx="53457">
                  <c:v>26728.5</c:v>
                </c:pt>
                <c:pt idx="53458">
                  <c:v>26729</c:v>
                </c:pt>
                <c:pt idx="53459">
                  <c:v>26729.5</c:v>
                </c:pt>
                <c:pt idx="53460">
                  <c:v>26730</c:v>
                </c:pt>
                <c:pt idx="53461">
                  <c:v>26730.5</c:v>
                </c:pt>
                <c:pt idx="53462">
                  <c:v>26731</c:v>
                </c:pt>
                <c:pt idx="53463">
                  <c:v>26731.5</c:v>
                </c:pt>
                <c:pt idx="53464">
                  <c:v>26732</c:v>
                </c:pt>
                <c:pt idx="53465">
                  <c:v>26732.5</c:v>
                </c:pt>
                <c:pt idx="53466">
                  <c:v>26733</c:v>
                </c:pt>
                <c:pt idx="53467">
                  <c:v>26733.5</c:v>
                </c:pt>
                <c:pt idx="53468">
                  <c:v>26734</c:v>
                </c:pt>
                <c:pt idx="53469">
                  <c:v>26734.5</c:v>
                </c:pt>
                <c:pt idx="53470">
                  <c:v>26735</c:v>
                </c:pt>
                <c:pt idx="53471">
                  <c:v>26735.5</c:v>
                </c:pt>
                <c:pt idx="53472">
                  <c:v>26736</c:v>
                </c:pt>
                <c:pt idx="53473">
                  <c:v>26736.5</c:v>
                </c:pt>
                <c:pt idx="53474">
                  <c:v>26737</c:v>
                </c:pt>
                <c:pt idx="53475">
                  <c:v>26737.5</c:v>
                </c:pt>
                <c:pt idx="53476">
                  <c:v>26738</c:v>
                </c:pt>
                <c:pt idx="53477">
                  <c:v>26738.5</c:v>
                </c:pt>
                <c:pt idx="53478">
                  <c:v>26739</c:v>
                </c:pt>
                <c:pt idx="53479">
                  <c:v>26739.5</c:v>
                </c:pt>
                <c:pt idx="53480">
                  <c:v>26740</c:v>
                </c:pt>
                <c:pt idx="53481">
                  <c:v>26740.5</c:v>
                </c:pt>
                <c:pt idx="53482">
                  <c:v>26741</c:v>
                </c:pt>
                <c:pt idx="53483">
                  <c:v>26741.5</c:v>
                </c:pt>
                <c:pt idx="53484">
                  <c:v>26742</c:v>
                </c:pt>
                <c:pt idx="53485">
                  <c:v>26742.5</c:v>
                </c:pt>
                <c:pt idx="53486">
                  <c:v>26743</c:v>
                </c:pt>
                <c:pt idx="53487">
                  <c:v>26743.5</c:v>
                </c:pt>
                <c:pt idx="53488">
                  <c:v>26744</c:v>
                </c:pt>
                <c:pt idx="53489">
                  <c:v>26744.5</c:v>
                </c:pt>
                <c:pt idx="53490">
                  <c:v>26745</c:v>
                </c:pt>
                <c:pt idx="53491">
                  <c:v>26745.5</c:v>
                </c:pt>
                <c:pt idx="53492">
                  <c:v>26746</c:v>
                </c:pt>
                <c:pt idx="53493">
                  <c:v>26746.5</c:v>
                </c:pt>
                <c:pt idx="53494">
                  <c:v>26747</c:v>
                </c:pt>
                <c:pt idx="53495">
                  <c:v>26747.5</c:v>
                </c:pt>
                <c:pt idx="53496">
                  <c:v>26748</c:v>
                </c:pt>
                <c:pt idx="53497">
                  <c:v>26748.5</c:v>
                </c:pt>
                <c:pt idx="53498">
                  <c:v>26749</c:v>
                </c:pt>
                <c:pt idx="53499">
                  <c:v>26749.5</c:v>
                </c:pt>
                <c:pt idx="53500">
                  <c:v>26750</c:v>
                </c:pt>
                <c:pt idx="53501">
                  <c:v>26750.5</c:v>
                </c:pt>
                <c:pt idx="53502">
                  <c:v>26751</c:v>
                </c:pt>
                <c:pt idx="53503">
                  <c:v>26751.5</c:v>
                </c:pt>
                <c:pt idx="53504">
                  <c:v>26752</c:v>
                </c:pt>
                <c:pt idx="53505">
                  <c:v>26752.5</c:v>
                </c:pt>
                <c:pt idx="53506">
                  <c:v>26753</c:v>
                </c:pt>
                <c:pt idx="53507">
                  <c:v>26753.5</c:v>
                </c:pt>
                <c:pt idx="53508">
                  <c:v>26754</c:v>
                </c:pt>
                <c:pt idx="53509">
                  <c:v>26754.5</c:v>
                </c:pt>
                <c:pt idx="53510">
                  <c:v>26755</c:v>
                </c:pt>
                <c:pt idx="53511">
                  <c:v>26755.5</c:v>
                </c:pt>
                <c:pt idx="53512">
                  <c:v>26756</c:v>
                </c:pt>
                <c:pt idx="53513">
                  <c:v>26756.5</c:v>
                </c:pt>
                <c:pt idx="53514">
                  <c:v>26757</c:v>
                </c:pt>
                <c:pt idx="53515">
                  <c:v>26757.5</c:v>
                </c:pt>
                <c:pt idx="53516">
                  <c:v>26758</c:v>
                </c:pt>
                <c:pt idx="53517">
                  <c:v>26758.5</c:v>
                </c:pt>
                <c:pt idx="53518">
                  <c:v>26759</c:v>
                </c:pt>
                <c:pt idx="53519">
                  <c:v>26759.5</c:v>
                </c:pt>
                <c:pt idx="53520">
                  <c:v>26760</c:v>
                </c:pt>
                <c:pt idx="53521">
                  <c:v>26760.5</c:v>
                </c:pt>
                <c:pt idx="53522">
                  <c:v>26761</c:v>
                </c:pt>
                <c:pt idx="53523">
                  <c:v>26761.5</c:v>
                </c:pt>
                <c:pt idx="53524">
                  <c:v>26762</c:v>
                </c:pt>
                <c:pt idx="53525">
                  <c:v>26762.5</c:v>
                </c:pt>
                <c:pt idx="53526">
                  <c:v>26763</c:v>
                </c:pt>
                <c:pt idx="53527">
                  <c:v>26763.5</c:v>
                </c:pt>
                <c:pt idx="53528">
                  <c:v>26764</c:v>
                </c:pt>
                <c:pt idx="53529">
                  <c:v>26764.5</c:v>
                </c:pt>
                <c:pt idx="53530">
                  <c:v>26765</c:v>
                </c:pt>
                <c:pt idx="53531">
                  <c:v>26765.5</c:v>
                </c:pt>
                <c:pt idx="53532">
                  <c:v>26766</c:v>
                </c:pt>
                <c:pt idx="53533">
                  <c:v>26766.5</c:v>
                </c:pt>
                <c:pt idx="53534">
                  <c:v>26767</c:v>
                </c:pt>
                <c:pt idx="53535">
                  <c:v>26767.5</c:v>
                </c:pt>
                <c:pt idx="53536">
                  <c:v>26768</c:v>
                </c:pt>
                <c:pt idx="53537">
                  <c:v>26768.5</c:v>
                </c:pt>
                <c:pt idx="53538">
                  <c:v>26769</c:v>
                </c:pt>
                <c:pt idx="53539">
                  <c:v>26769.5</c:v>
                </c:pt>
                <c:pt idx="53540">
                  <c:v>26770</c:v>
                </c:pt>
                <c:pt idx="53541">
                  <c:v>26770.5</c:v>
                </c:pt>
                <c:pt idx="53542">
                  <c:v>26771</c:v>
                </c:pt>
                <c:pt idx="53543">
                  <c:v>26771.5</c:v>
                </c:pt>
                <c:pt idx="53544">
                  <c:v>26772</c:v>
                </c:pt>
                <c:pt idx="53545">
                  <c:v>26772.5</c:v>
                </c:pt>
                <c:pt idx="53546">
                  <c:v>26773</c:v>
                </c:pt>
                <c:pt idx="53547">
                  <c:v>26773.5</c:v>
                </c:pt>
                <c:pt idx="53548">
                  <c:v>26774</c:v>
                </c:pt>
                <c:pt idx="53549">
                  <c:v>26774.5</c:v>
                </c:pt>
                <c:pt idx="53550">
                  <c:v>26775</c:v>
                </c:pt>
                <c:pt idx="53551">
                  <c:v>26775.5</c:v>
                </c:pt>
                <c:pt idx="53552">
                  <c:v>26776</c:v>
                </c:pt>
                <c:pt idx="53553">
                  <c:v>26776.5</c:v>
                </c:pt>
                <c:pt idx="53554">
                  <c:v>26777</c:v>
                </c:pt>
                <c:pt idx="53555">
                  <c:v>26777.5</c:v>
                </c:pt>
                <c:pt idx="53556">
                  <c:v>26778</c:v>
                </c:pt>
                <c:pt idx="53557">
                  <c:v>26778.5</c:v>
                </c:pt>
                <c:pt idx="53558">
                  <c:v>26779</c:v>
                </c:pt>
                <c:pt idx="53559">
                  <c:v>26779.5</c:v>
                </c:pt>
                <c:pt idx="53560">
                  <c:v>26780</c:v>
                </c:pt>
                <c:pt idx="53561">
                  <c:v>26780.5</c:v>
                </c:pt>
                <c:pt idx="53562">
                  <c:v>26781</c:v>
                </c:pt>
                <c:pt idx="53563">
                  <c:v>26781.5</c:v>
                </c:pt>
                <c:pt idx="53564">
                  <c:v>26782</c:v>
                </c:pt>
                <c:pt idx="53565">
                  <c:v>26782.5</c:v>
                </c:pt>
                <c:pt idx="53566">
                  <c:v>26783</c:v>
                </c:pt>
                <c:pt idx="53567">
                  <c:v>26783.5</c:v>
                </c:pt>
                <c:pt idx="53568">
                  <c:v>26784</c:v>
                </c:pt>
                <c:pt idx="53569">
                  <c:v>26784.5</c:v>
                </c:pt>
                <c:pt idx="53570">
                  <c:v>26785</c:v>
                </c:pt>
                <c:pt idx="53571">
                  <c:v>26785.5</c:v>
                </c:pt>
                <c:pt idx="53572">
                  <c:v>26786</c:v>
                </c:pt>
                <c:pt idx="53573">
                  <c:v>26786.5</c:v>
                </c:pt>
                <c:pt idx="53574">
                  <c:v>26787</c:v>
                </c:pt>
                <c:pt idx="53575">
                  <c:v>26787.5</c:v>
                </c:pt>
                <c:pt idx="53576">
                  <c:v>26788</c:v>
                </c:pt>
                <c:pt idx="53577">
                  <c:v>26788.5</c:v>
                </c:pt>
                <c:pt idx="53578">
                  <c:v>26789</c:v>
                </c:pt>
                <c:pt idx="53579">
                  <c:v>26789.5</c:v>
                </c:pt>
                <c:pt idx="53580">
                  <c:v>26790</c:v>
                </c:pt>
                <c:pt idx="53581">
                  <c:v>26790.5</c:v>
                </c:pt>
                <c:pt idx="53582">
                  <c:v>26791</c:v>
                </c:pt>
                <c:pt idx="53583">
                  <c:v>26791.5</c:v>
                </c:pt>
                <c:pt idx="53584">
                  <c:v>26792</c:v>
                </c:pt>
                <c:pt idx="53585">
                  <c:v>26792.5</c:v>
                </c:pt>
                <c:pt idx="53586">
                  <c:v>26793</c:v>
                </c:pt>
                <c:pt idx="53587">
                  <c:v>26793.5</c:v>
                </c:pt>
                <c:pt idx="53588">
                  <c:v>26794</c:v>
                </c:pt>
                <c:pt idx="53589">
                  <c:v>26794.5</c:v>
                </c:pt>
                <c:pt idx="53590">
                  <c:v>26795</c:v>
                </c:pt>
                <c:pt idx="53591">
                  <c:v>26795.5</c:v>
                </c:pt>
                <c:pt idx="53592">
                  <c:v>26796</c:v>
                </c:pt>
                <c:pt idx="53593">
                  <c:v>26796.5</c:v>
                </c:pt>
                <c:pt idx="53594">
                  <c:v>26797</c:v>
                </c:pt>
                <c:pt idx="53595">
                  <c:v>26797.5</c:v>
                </c:pt>
                <c:pt idx="53596">
                  <c:v>26798</c:v>
                </c:pt>
                <c:pt idx="53597">
                  <c:v>26798.5</c:v>
                </c:pt>
                <c:pt idx="53598">
                  <c:v>26799</c:v>
                </c:pt>
                <c:pt idx="53599">
                  <c:v>26799.5</c:v>
                </c:pt>
                <c:pt idx="53600">
                  <c:v>26800</c:v>
                </c:pt>
                <c:pt idx="53601">
                  <c:v>26800.5</c:v>
                </c:pt>
                <c:pt idx="53602">
                  <c:v>26801</c:v>
                </c:pt>
                <c:pt idx="53603">
                  <c:v>26801.5</c:v>
                </c:pt>
                <c:pt idx="53604">
                  <c:v>26802</c:v>
                </c:pt>
                <c:pt idx="53605">
                  <c:v>26802.5</c:v>
                </c:pt>
                <c:pt idx="53606">
                  <c:v>26803</c:v>
                </c:pt>
                <c:pt idx="53607">
                  <c:v>26803.5</c:v>
                </c:pt>
                <c:pt idx="53608">
                  <c:v>26804</c:v>
                </c:pt>
                <c:pt idx="53609">
                  <c:v>26804.5</c:v>
                </c:pt>
                <c:pt idx="53610">
                  <c:v>26805</c:v>
                </c:pt>
                <c:pt idx="53611">
                  <c:v>26805.5</c:v>
                </c:pt>
                <c:pt idx="53612">
                  <c:v>26806</c:v>
                </c:pt>
                <c:pt idx="53613">
                  <c:v>26806.5</c:v>
                </c:pt>
                <c:pt idx="53614">
                  <c:v>26807</c:v>
                </c:pt>
                <c:pt idx="53615">
                  <c:v>26807.5</c:v>
                </c:pt>
                <c:pt idx="53616">
                  <c:v>26808</c:v>
                </c:pt>
                <c:pt idx="53617">
                  <c:v>26808.5</c:v>
                </c:pt>
                <c:pt idx="53618">
                  <c:v>26809</c:v>
                </c:pt>
                <c:pt idx="53619">
                  <c:v>26809.5</c:v>
                </c:pt>
                <c:pt idx="53620">
                  <c:v>26810</c:v>
                </c:pt>
                <c:pt idx="53621">
                  <c:v>26810.5</c:v>
                </c:pt>
                <c:pt idx="53622">
                  <c:v>26811</c:v>
                </c:pt>
                <c:pt idx="53623">
                  <c:v>26811.5</c:v>
                </c:pt>
                <c:pt idx="53624">
                  <c:v>26812</c:v>
                </c:pt>
                <c:pt idx="53625">
                  <c:v>26812.5</c:v>
                </c:pt>
                <c:pt idx="53626">
                  <c:v>26813</c:v>
                </c:pt>
                <c:pt idx="53627">
                  <c:v>26813.5</c:v>
                </c:pt>
                <c:pt idx="53628">
                  <c:v>26814</c:v>
                </c:pt>
                <c:pt idx="53629">
                  <c:v>26814.5</c:v>
                </c:pt>
                <c:pt idx="53630">
                  <c:v>26815</c:v>
                </c:pt>
                <c:pt idx="53631">
                  <c:v>26815.5</c:v>
                </c:pt>
                <c:pt idx="53632">
                  <c:v>26816</c:v>
                </c:pt>
                <c:pt idx="53633">
                  <c:v>26816.5</c:v>
                </c:pt>
                <c:pt idx="53634">
                  <c:v>26817</c:v>
                </c:pt>
                <c:pt idx="53635">
                  <c:v>26817.5</c:v>
                </c:pt>
                <c:pt idx="53636">
                  <c:v>26818</c:v>
                </c:pt>
                <c:pt idx="53637">
                  <c:v>26818.5</c:v>
                </c:pt>
                <c:pt idx="53638">
                  <c:v>26819</c:v>
                </c:pt>
                <c:pt idx="53639">
                  <c:v>26819.5</c:v>
                </c:pt>
                <c:pt idx="53640">
                  <c:v>26820</c:v>
                </c:pt>
                <c:pt idx="53641">
                  <c:v>26820.5</c:v>
                </c:pt>
                <c:pt idx="53642">
                  <c:v>26821</c:v>
                </c:pt>
                <c:pt idx="53643">
                  <c:v>26821.5</c:v>
                </c:pt>
                <c:pt idx="53644">
                  <c:v>26822</c:v>
                </c:pt>
                <c:pt idx="53645">
                  <c:v>26822.5</c:v>
                </c:pt>
                <c:pt idx="53646">
                  <c:v>26823</c:v>
                </c:pt>
                <c:pt idx="53647">
                  <c:v>26823.5</c:v>
                </c:pt>
                <c:pt idx="53648">
                  <c:v>26824</c:v>
                </c:pt>
                <c:pt idx="53649">
                  <c:v>26824.5</c:v>
                </c:pt>
                <c:pt idx="53650">
                  <c:v>26825</c:v>
                </c:pt>
                <c:pt idx="53651">
                  <c:v>26825.5</c:v>
                </c:pt>
                <c:pt idx="53652">
                  <c:v>26826</c:v>
                </c:pt>
                <c:pt idx="53653">
                  <c:v>26826.5</c:v>
                </c:pt>
                <c:pt idx="53654">
                  <c:v>26827</c:v>
                </c:pt>
                <c:pt idx="53655">
                  <c:v>26827.5</c:v>
                </c:pt>
                <c:pt idx="53656">
                  <c:v>26828</c:v>
                </c:pt>
                <c:pt idx="53657">
                  <c:v>26828.5</c:v>
                </c:pt>
                <c:pt idx="53658">
                  <c:v>26829</c:v>
                </c:pt>
                <c:pt idx="53659">
                  <c:v>26829.5</c:v>
                </c:pt>
                <c:pt idx="53660">
                  <c:v>26830</c:v>
                </c:pt>
                <c:pt idx="53661">
                  <c:v>26830.5</c:v>
                </c:pt>
                <c:pt idx="53662">
                  <c:v>26831</c:v>
                </c:pt>
                <c:pt idx="53663">
                  <c:v>26831.5</c:v>
                </c:pt>
                <c:pt idx="53664">
                  <c:v>26832</c:v>
                </c:pt>
                <c:pt idx="53665">
                  <c:v>26832.5</c:v>
                </c:pt>
                <c:pt idx="53666">
                  <c:v>26833</c:v>
                </c:pt>
                <c:pt idx="53667">
                  <c:v>26833.5</c:v>
                </c:pt>
                <c:pt idx="53668">
                  <c:v>26834</c:v>
                </c:pt>
                <c:pt idx="53669">
                  <c:v>26834.5</c:v>
                </c:pt>
                <c:pt idx="53670">
                  <c:v>26835</c:v>
                </c:pt>
                <c:pt idx="53671">
                  <c:v>26835.5</c:v>
                </c:pt>
                <c:pt idx="53672">
                  <c:v>26836</c:v>
                </c:pt>
                <c:pt idx="53673">
                  <c:v>26836.5</c:v>
                </c:pt>
                <c:pt idx="53674">
                  <c:v>26837</c:v>
                </c:pt>
                <c:pt idx="53675">
                  <c:v>26837.5</c:v>
                </c:pt>
                <c:pt idx="53676">
                  <c:v>26838</c:v>
                </c:pt>
                <c:pt idx="53677">
                  <c:v>26838.5</c:v>
                </c:pt>
                <c:pt idx="53678">
                  <c:v>26839</c:v>
                </c:pt>
                <c:pt idx="53679">
                  <c:v>26839.5</c:v>
                </c:pt>
                <c:pt idx="53680">
                  <c:v>26840</c:v>
                </c:pt>
                <c:pt idx="53681">
                  <c:v>26840.5</c:v>
                </c:pt>
                <c:pt idx="53682">
                  <c:v>26841</c:v>
                </c:pt>
                <c:pt idx="53683">
                  <c:v>26841.5</c:v>
                </c:pt>
                <c:pt idx="53684">
                  <c:v>26842</c:v>
                </c:pt>
                <c:pt idx="53685">
                  <c:v>26842.5</c:v>
                </c:pt>
                <c:pt idx="53686">
                  <c:v>26843</c:v>
                </c:pt>
                <c:pt idx="53687">
                  <c:v>26843.5</c:v>
                </c:pt>
                <c:pt idx="53688">
                  <c:v>26844</c:v>
                </c:pt>
                <c:pt idx="53689">
                  <c:v>26844.5</c:v>
                </c:pt>
                <c:pt idx="53690">
                  <c:v>26845</c:v>
                </c:pt>
                <c:pt idx="53691">
                  <c:v>26845.5</c:v>
                </c:pt>
                <c:pt idx="53692">
                  <c:v>26846</c:v>
                </c:pt>
                <c:pt idx="53693">
                  <c:v>26846.5</c:v>
                </c:pt>
                <c:pt idx="53694">
                  <c:v>26847</c:v>
                </c:pt>
                <c:pt idx="53695">
                  <c:v>26847.5</c:v>
                </c:pt>
                <c:pt idx="53696">
                  <c:v>26848</c:v>
                </c:pt>
                <c:pt idx="53697">
                  <c:v>26848.5</c:v>
                </c:pt>
                <c:pt idx="53698">
                  <c:v>26849</c:v>
                </c:pt>
                <c:pt idx="53699">
                  <c:v>26849.5</c:v>
                </c:pt>
                <c:pt idx="53700">
                  <c:v>26850</c:v>
                </c:pt>
                <c:pt idx="53701">
                  <c:v>26850.5</c:v>
                </c:pt>
                <c:pt idx="53702">
                  <c:v>26851</c:v>
                </c:pt>
                <c:pt idx="53703">
                  <c:v>26851.5</c:v>
                </c:pt>
                <c:pt idx="53704">
                  <c:v>26852</c:v>
                </c:pt>
                <c:pt idx="53705">
                  <c:v>26852.5</c:v>
                </c:pt>
                <c:pt idx="53706">
                  <c:v>26853</c:v>
                </c:pt>
                <c:pt idx="53707">
                  <c:v>26853.5</c:v>
                </c:pt>
                <c:pt idx="53708">
                  <c:v>26854</c:v>
                </c:pt>
                <c:pt idx="53709">
                  <c:v>26854.5</c:v>
                </c:pt>
                <c:pt idx="53710">
                  <c:v>26855</c:v>
                </c:pt>
                <c:pt idx="53711">
                  <c:v>26855.5</c:v>
                </c:pt>
                <c:pt idx="53712">
                  <c:v>26856</c:v>
                </c:pt>
                <c:pt idx="53713">
                  <c:v>26856.5</c:v>
                </c:pt>
                <c:pt idx="53714">
                  <c:v>26857</c:v>
                </c:pt>
                <c:pt idx="53715">
                  <c:v>26857.5</c:v>
                </c:pt>
                <c:pt idx="53716">
                  <c:v>26858</c:v>
                </c:pt>
                <c:pt idx="53717">
                  <c:v>26858.5</c:v>
                </c:pt>
                <c:pt idx="53718">
                  <c:v>26859</c:v>
                </c:pt>
                <c:pt idx="53719">
                  <c:v>26859.5</c:v>
                </c:pt>
                <c:pt idx="53720">
                  <c:v>26860</c:v>
                </c:pt>
                <c:pt idx="53721">
                  <c:v>26860.5</c:v>
                </c:pt>
                <c:pt idx="53722">
                  <c:v>26861</c:v>
                </c:pt>
                <c:pt idx="53723">
                  <c:v>26861.5</c:v>
                </c:pt>
                <c:pt idx="53724">
                  <c:v>26862</c:v>
                </c:pt>
                <c:pt idx="53725">
                  <c:v>26862.5</c:v>
                </c:pt>
                <c:pt idx="53726">
                  <c:v>26863</c:v>
                </c:pt>
                <c:pt idx="53727">
                  <c:v>26863.5</c:v>
                </c:pt>
                <c:pt idx="53728">
                  <c:v>26864</c:v>
                </c:pt>
                <c:pt idx="53729">
                  <c:v>26864.5</c:v>
                </c:pt>
                <c:pt idx="53730">
                  <c:v>26865</c:v>
                </c:pt>
                <c:pt idx="53731">
                  <c:v>26865.5</c:v>
                </c:pt>
                <c:pt idx="53732">
                  <c:v>26866</c:v>
                </c:pt>
                <c:pt idx="53733">
                  <c:v>26866.5</c:v>
                </c:pt>
                <c:pt idx="53734">
                  <c:v>26867</c:v>
                </c:pt>
                <c:pt idx="53735">
                  <c:v>26867.5</c:v>
                </c:pt>
                <c:pt idx="53736">
                  <c:v>26868</c:v>
                </c:pt>
                <c:pt idx="53737">
                  <c:v>26868.5</c:v>
                </c:pt>
                <c:pt idx="53738">
                  <c:v>26869</c:v>
                </c:pt>
                <c:pt idx="53739">
                  <c:v>26869.5</c:v>
                </c:pt>
                <c:pt idx="53740">
                  <c:v>26870</c:v>
                </c:pt>
                <c:pt idx="53741">
                  <c:v>26870.5</c:v>
                </c:pt>
                <c:pt idx="53742">
                  <c:v>26871</c:v>
                </c:pt>
                <c:pt idx="53743">
                  <c:v>26871.5</c:v>
                </c:pt>
                <c:pt idx="53744">
                  <c:v>26872</c:v>
                </c:pt>
                <c:pt idx="53745">
                  <c:v>26872.5</c:v>
                </c:pt>
                <c:pt idx="53746">
                  <c:v>26873</c:v>
                </c:pt>
                <c:pt idx="53747">
                  <c:v>26873.5</c:v>
                </c:pt>
                <c:pt idx="53748">
                  <c:v>26874</c:v>
                </c:pt>
                <c:pt idx="53749">
                  <c:v>26874.5</c:v>
                </c:pt>
                <c:pt idx="53750">
                  <c:v>26875</c:v>
                </c:pt>
                <c:pt idx="53751">
                  <c:v>26875.5</c:v>
                </c:pt>
                <c:pt idx="53752">
                  <c:v>26876</c:v>
                </c:pt>
                <c:pt idx="53753">
                  <c:v>26876.5</c:v>
                </c:pt>
                <c:pt idx="53754">
                  <c:v>26877</c:v>
                </c:pt>
                <c:pt idx="53755">
                  <c:v>26877.5</c:v>
                </c:pt>
                <c:pt idx="53756">
                  <c:v>26878</c:v>
                </c:pt>
                <c:pt idx="53757">
                  <c:v>26878.5</c:v>
                </c:pt>
                <c:pt idx="53758">
                  <c:v>26879</c:v>
                </c:pt>
                <c:pt idx="53759">
                  <c:v>26879.5</c:v>
                </c:pt>
                <c:pt idx="53760">
                  <c:v>26880</c:v>
                </c:pt>
                <c:pt idx="53761">
                  <c:v>26880.5</c:v>
                </c:pt>
                <c:pt idx="53762">
                  <c:v>26881</c:v>
                </c:pt>
                <c:pt idx="53763">
                  <c:v>26881.5</c:v>
                </c:pt>
                <c:pt idx="53764">
                  <c:v>26882</c:v>
                </c:pt>
                <c:pt idx="53765">
                  <c:v>26882.5</c:v>
                </c:pt>
                <c:pt idx="53766">
                  <c:v>26883</c:v>
                </c:pt>
                <c:pt idx="53767">
                  <c:v>26883.5</c:v>
                </c:pt>
                <c:pt idx="53768">
                  <c:v>26884</c:v>
                </c:pt>
                <c:pt idx="53769">
                  <c:v>26884.5</c:v>
                </c:pt>
                <c:pt idx="53770">
                  <c:v>26885</c:v>
                </c:pt>
                <c:pt idx="53771">
                  <c:v>26885.5</c:v>
                </c:pt>
                <c:pt idx="53772">
                  <c:v>26886</c:v>
                </c:pt>
                <c:pt idx="53773">
                  <c:v>26886.5</c:v>
                </c:pt>
                <c:pt idx="53774">
                  <c:v>26887</c:v>
                </c:pt>
                <c:pt idx="53775">
                  <c:v>26887.5</c:v>
                </c:pt>
                <c:pt idx="53776">
                  <c:v>26888</c:v>
                </c:pt>
                <c:pt idx="53777">
                  <c:v>26888.5</c:v>
                </c:pt>
                <c:pt idx="53778">
                  <c:v>26889</c:v>
                </c:pt>
                <c:pt idx="53779">
                  <c:v>26889.5</c:v>
                </c:pt>
                <c:pt idx="53780">
                  <c:v>26890</c:v>
                </c:pt>
                <c:pt idx="53781">
                  <c:v>26890.5</c:v>
                </c:pt>
                <c:pt idx="53782">
                  <c:v>26891</c:v>
                </c:pt>
                <c:pt idx="53783">
                  <c:v>26891.5</c:v>
                </c:pt>
                <c:pt idx="53784">
                  <c:v>26892</c:v>
                </c:pt>
                <c:pt idx="53785">
                  <c:v>26892.5</c:v>
                </c:pt>
                <c:pt idx="53786">
                  <c:v>26893</c:v>
                </c:pt>
                <c:pt idx="53787">
                  <c:v>26893.5</c:v>
                </c:pt>
                <c:pt idx="53788">
                  <c:v>26894</c:v>
                </c:pt>
                <c:pt idx="53789">
                  <c:v>26894.5</c:v>
                </c:pt>
                <c:pt idx="53790">
                  <c:v>26895</c:v>
                </c:pt>
                <c:pt idx="53791">
                  <c:v>26895.5</c:v>
                </c:pt>
                <c:pt idx="53792">
                  <c:v>26896</c:v>
                </c:pt>
                <c:pt idx="53793">
                  <c:v>26896.5</c:v>
                </c:pt>
                <c:pt idx="53794">
                  <c:v>26897</c:v>
                </c:pt>
                <c:pt idx="53795">
                  <c:v>26897.5</c:v>
                </c:pt>
                <c:pt idx="53796">
                  <c:v>26898</c:v>
                </c:pt>
                <c:pt idx="53797">
                  <c:v>26898.5</c:v>
                </c:pt>
                <c:pt idx="53798">
                  <c:v>26899</c:v>
                </c:pt>
                <c:pt idx="53799">
                  <c:v>26899.5</c:v>
                </c:pt>
                <c:pt idx="53800">
                  <c:v>26900</c:v>
                </c:pt>
                <c:pt idx="53801">
                  <c:v>26900.5</c:v>
                </c:pt>
                <c:pt idx="53802">
                  <c:v>26901</c:v>
                </c:pt>
                <c:pt idx="53803">
                  <c:v>26901.5</c:v>
                </c:pt>
                <c:pt idx="53804">
                  <c:v>26902</c:v>
                </c:pt>
                <c:pt idx="53805">
                  <c:v>26902.5</c:v>
                </c:pt>
                <c:pt idx="53806">
                  <c:v>26903</c:v>
                </c:pt>
                <c:pt idx="53807">
                  <c:v>26903.5</c:v>
                </c:pt>
                <c:pt idx="53808">
                  <c:v>26904</c:v>
                </c:pt>
                <c:pt idx="53809">
                  <c:v>26904.5</c:v>
                </c:pt>
                <c:pt idx="53810">
                  <c:v>26905</c:v>
                </c:pt>
                <c:pt idx="53811">
                  <c:v>26905.5</c:v>
                </c:pt>
                <c:pt idx="53812">
                  <c:v>26906</c:v>
                </c:pt>
                <c:pt idx="53813">
                  <c:v>26906.5</c:v>
                </c:pt>
                <c:pt idx="53814">
                  <c:v>26907</c:v>
                </c:pt>
                <c:pt idx="53815">
                  <c:v>26907.5</c:v>
                </c:pt>
                <c:pt idx="53816">
                  <c:v>26908</c:v>
                </c:pt>
                <c:pt idx="53817">
                  <c:v>26908.5</c:v>
                </c:pt>
                <c:pt idx="53818">
                  <c:v>26909</c:v>
                </c:pt>
                <c:pt idx="53819">
                  <c:v>26909.5</c:v>
                </c:pt>
                <c:pt idx="53820">
                  <c:v>26910</c:v>
                </c:pt>
                <c:pt idx="53821">
                  <c:v>26910.5</c:v>
                </c:pt>
                <c:pt idx="53822">
                  <c:v>26911</c:v>
                </c:pt>
                <c:pt idx="53823">
                  <c:v>26911.5</c:v>
                </c:pt>
                <c:pt idx="53824">
                  <c:v>26912</c:v>
                </c:pt>
                <c:pt idx="53825">
                  <c:v>26912.5</c:v>
                </c:pt>
                <c:pt idx="53826">
                  <c:v>26913</c:v>
                </c:pt>
                <c:pt idx="53827">
                  <c:v>26913.5</c:v>
                </c:pt>
                <c:pt idx="53828">
                  <c:v>26914</c:v>
                </c:pt>
                <c:pt idx="53829">
                  <c:v>26914.5</c:v>
                </c:pt>
                <c:pt idx="53830">
                  <c:v>26915</c:v>
                </c:pt>
                <c:pt idx="53831">
                  <c:v>26915.5</c:v>
                </c:pt>
                <c:pt idx="53832">
                  <c:v>26916</c:v>
                </c:pt>
                <c:pt idx="53833">
                  <c:v>26916.5</c:v>
                </c:pt>
                <c:pt idx="53834">
                  <c:v>26917</c:v>
                </c:pt>
                <c:pt idx="53835">
                  <c:v>26917.5</c:v>
                </c:pt>
                <c:pt idx="53836">
                  <c:v>26918</c:v>
                </c:pt>
                <c:pt idx="53837">
                  <c:v>26918.5</c:v>
                </c:pt>
                <c:pt idx="53838">
                  <c:v>26919</c:v>
                </c:pt>
                <c:pt idx="53839">
                  <c:v>26919.5</c:v>
                </c:pt>
                <c:pt idx="53840">
                  <c:v>26920</c:v>
                </c:pt>
                <c:pt idx="53841">
                  <c:v>26920.5</c:v>
                </c:pt>
                <c:pt idx="53842">
                  <c:v>26921</c:v>
                </c:pt>
                <c:pt idx="53843">
                  <c:v>26921.5</c:v>
                </c:pt>
                <c:pt idx="53844">
                  <c:v>26922</c:v>
                </c:pt>
                <c:pt idx="53845">
                  <c:v>26922.5</c:v>
                </c:pt>
                <c:pt idx="53846">
                  <c:v>26923</c:v>
                </c:pt>
                <c:pt idx="53847">
                  <c:v>26923.5</c:v>
                </c:pt>
                <c:pt idx="53848">
                  <c:v>26924</c:v>
                </c:pt>
                <c:pt idx="53849">
                  <c:v>26924.5</c:v>
                </c:pt>
                <c:pt idx="53850">
                  <c:v>26925</c:v>
                </c:pt>
                <c:pt idx="53851">
                  <c:v>26925.5</c:v>
                </c:pt>
                <c:pt idx="53852">
                  <c:v>26926</c:v>
                </c:pt>
                <c:pt idx="53853">
                  <c:v>26926.5</c:v>
                </c:pt>
                <c:pt idx="53854">
                  <c:v>26927</c:v>
                </c:pt>
                <c:pt idx="53855">
                  <c:v>26927.5</c:v>
                </c:pt>
                <c:pt idx="53856">
                  <c:v>26928</c:v>
                </c:pt>
                <c:pt idx="53857">
                  <c:v>26928.5</c:v>
                </c:pt>
                <c:pt idx="53858">
                  <c:v>26929</c:v>
                </c:pt>
                <c:pt idx="53859">
                  <c:v>26929.5</c:v>
                </c:pt>
                <c:pt idx="53860">
                  <c:v>26930</c:v>
                </c:pt>
                <c:pt idx="53861">
                  <c:v>26930.5</c:v>
                </c:pt>
                <c:pt idx="53862">
                  <c:v>26931</c:v>
                </c:pt>
                <c:pt idx="53863">
                  <c:v>26931.5</c:v>
                </c:pt>
                <c:pt idx="53864">
                  <c:v>26932</c:v>
                </c:pt>
                <c:pt idx="53865">
                  <c:v>26932.5</c:v>
                </c:pt>
                <c:pt idx="53866">
                  <c:v>26933</c:v>
                </c:pt>
                <c:pt idx="53867">
                  <c:v>26933.5</c:v>
                </c:pt>
                <c:pt idx="53868">
                  <c:v>26934</c:v>
                </c:pt>
                <c:pt idx="53869">
                  <c:v>26934.5</c:v>
                </c:pt>
                <c:pt idx="53870">
                  <c:v>26935</c:v>
                </c:pt>
                <c:pt idx="53871">
                  <c:v>26935.5</c:v>
                </c:pt>
                <c:pt idx="53872">
                  <c:v>26936</c:v>
                </c:pt>
                <c:pt idx="53873">
                  <c:v>26936.5</c:v>
                </c:pt>
                <c:pt idx="53874">
                  <c:v>26937</c:v>
                </c:pt>
                <c:pt idx="53875">
                  <c:v>26937.5</c:v>
                </c:pt>
                <c:pt idx="53876">
                  <c:v>26938</c:v>
                </c:pt>
                <c:pt idx="53877">
                  <c:v>26938.5</c:v>
                </c:pt>
                <c:pt idx="53878">
                  <c:v>26939</c:v>
                </c:pt>
                <c:pt idx="53879">
                  <c:v>26939.5</c:v>
                </c:pt>
                <c:pt idx="53880">
                  <c:v>26940</c:v>
                </c:pt>
                <c:pt idx="53881">
                  <c:v>26940.5</c:v>
                </c:pt>
                <c:pt idx="53882">
                  <c:v>26941</c:v>
                </c:pt>
                <c:pt idx="53883">
                  <c:v>26941.5</c:v>
                </c:pt>
                <c:pt idx="53884">
                  <c:v>26942</c:v>
                </c:pt>
                <c:pt idx="53885">
                  <c:v>26942.5</c:v>
                </c:pt>
                <c:pt idx="53886">
                  <c:v>26943</c:v>
                </c:pt>
                <c:pt idx="53887">
                  <c:v>26943.5</c:v>
                </c:pt>
                <c:pt idx="53888">
                  <c:v>26944</c:v>
                </c:pt>
                <c:pt idx="53889">
                  <c:v>26944.5</c:v>
                </c:pt>
                <c:pt idx="53890">
                  <c:v>26945</c:v>
                </c:pt>
                <c:pt idx="53891">
                  <c:v>26945.5</c:v>
                </c:pt>
                <c:pt idx="53892">
                  <c:v>26946</c:v>
                </c:pt>
                <c:pt idx="53893">
                  <c:v>26946.5</c:v>
                </c:pt>
                <c:pt idx="53894">
                  <c:v>26947</c:v>
                </c:pt>
                <c:pt idx="53895">
                  <c:v>26947.5</c:v>
                </c:pt>
                <c:pt idx="53896">
                  <c:v>26948</c:v>
                </c:pt>
                <c:pt idx="53897">
                  <c:v>26948.5</c:v>
                </c:pt>
                <c:pt idx="53898">
                  <c:v>26949</c:v>
                </c:pt>
                <c:pt idx="53899">
                  <c:v>26949.5</c:v>
                </c:pt>
                <c:pt idx="53900">
                  <c:v>26950</c:v>
                </c:pt>
                <c:pt idx="53901">
                  <c:v>26950.5</c:v>
                </c:pt>
                <c:pt idx="53902">
                  <c:v>26951</c:v>
                </c:pt>
                <c:pt idx="53903">
                  <c:v>26951.5</c:v>
                </c:pt>
                <c:pt idx="53904">
                  <c:v>26952</c:v>
                </c:pt>
                <c:pt idx="53905">
                  <c:v>26952.5</c:v>
                </c:pt>
                <c:pt idx="53906">
                  <c:v>26953</c:v>
                </c:pt>
                <c:pt idx="53907">
                  <c:v>26953.5</c:v>
                </c:pt>
                <c:pt idx="53908">
                  <c:v>26954</c:v>
                </c:pt>
                <c:pt idx="53909">
                  <c:v>26954.5</c:v>
                </c:pt>
                <c:pt idx="53910">
                  <c:v>26955</c:v>
                </c:pt>
                <c:pt idx="53911">
                  <c:v>26955.5</c:v>
                </c:pt>
                <c:pt idx="53912">
                  <c:v>26956</c:v>
                </c:pt>
                <c:pt idx="53913">
                  <c:v>26956.5</c:v>
                </c:pt>
                <c:pt idx="53914">
                  <c:v>26957</c:v>
                </c:pt>
                <c:pt idx="53915">
                  <c:v>26957.5</c:v>
                </c:pt>
                <c:pt idx="53916">
                  <c:v>26958</c:v>
                </c:pt>
                <c:pt idx="53917">
                  <c:v>26958.5</c:v>
                </c:pt>
                <c:pt idx="53918">
                  <c:v>26959</c:v>
                </c:pt>
                <c:pt idx="53919">
                  <c:v>26959.5</c:v>
                </c:pt>
                <c:pt idx="53920">
                  <c:v>26960</c:v>
                </c:pt>
                <c:pt idx="53921">
                  <c:v>26960.5</c:v>
                </c:pt>
                <c:pt idx="53922">
                  <c:v>26961</c:v>
                </c:pt>
                <c:pt idx="53923">
                  <c:v>26961.5</c:v>
                </c:pt>
                <c:pt idx="53924">
                  <c:v>26962</c:v>
                </c:pt>
                <c:pt idx="53925">
                  <c:v>26962.5</c:v>
                </c:pt>
                <c:pt idx="53926">
                  <c:v>26963</c:v>
                </c:pt>
                <c:pt idx="53927">
                  <c:v>26963.5</c:v>
                </c:pt>
                <c:pt idx="53928">
                  <c:v>26964</c:v>
                </c:pt>
                <c:pt idx="53929">
                  <c:v>26964.5</c:v>
                </c:pt>
                <c:pt idx="53930">
                  <c:v>26965</c:v>
                </c:pt>
                <c:pt idx="53931">
                  <c:v>26965.5</c:v>
                </c:pt>
                <c:pt idx="53932">
                  <c:v>26966</c:v>
                </c:pt>
                <c:pt idx="53933">
                  <c:v>26966.5</c:v>
                </c:pt>
                <c:pt idx="53934">
                  <c:v>26967</c:v>
                </c:pt>
                <c:pt idx="53935">
                  <c:v>26967.5</c:v>
                </c:pt>
                <c:pt idx="53936">
                  <c:v>26968</c:v>
                </c:pt>
                <c:pt idx="53937">
                  <c:v>26968.5</c:v>
                </c:pt>
                <c:pt idx="53938">
                  <c:v>26969</c:v>
                </c:pt>
                <c:pt idx="53939">
                  <c:v>26969.5</c:v>
                </c:pt>
                <c:pt idx="53940">
                  <c:v>26970</c:v>
                </c:pt>
                <c:pt idx="53941">
                  <c:v>26970.5</c:v>
                </c:pt>
                <c:pt idx="53942">
                  <c:v>26971</c:v>
                </c:pt>
                <c:pt idx="53943">
                  <c:v>26971.5</c:v>
                </c:pt>
                <c:pt idx="53944">
                  <c:v>26972</c:v>
                </c:pt>
                <c:pt idx="53945">
                  <c:v>26972.5</c:v>
                </c:pt>
                <c:pt idx="53946">
                  <c:v>26973</c:v>
                </c:pt>
                <c:pt idx="53947">
                  <c:v>26973.5</c:v>
                </c:pt>
                <c:pt idx="53948">
                  <c:v>26974</c:v>
                </c:pt>
                <c:pt idx="53949">
                  <c:v>26974.5</c:v>
                </c:pt>
                <c:pt idx="53950">
                  <c:v>26975</c:v>
                </c:pt>
                <c:pt idx="53951">
                  <c:v>26975.5</c:v>
                </c:pt>
                <c:pt idx="53952">
                  <c:v>26976</c:v>
                </c:pt>
                <c:pt idx="53953">
                  <c:v>26976.5</c:v>
                </c:pt>
                <c:pt idx="53954">
                  <c:v>26977</c:v>
                </c:pt>
                <c:pt idx="53955">
                  <c:v>26977.5</c:v>
                </c:pt>
                <c:pt idx="53956">
                  <c:v>26978</c:v>
                </c:pt>
                <c:pt idx="53957">
                  <c:v>26978.5</c:v>
                </c:pt>
                <c:pt idx="53958">
                  <c:v>26979</c:v>
                </c:pt>
                <c:pt idx="53959">
                  <c:v>26979.5</c:v>
                </c:pt>
                <c:pt idx="53960">
                  <c:v>26980</c:v>
                </c:pt>
                <c:pt idx="53961">
                  <c:v>26980.5</c:v>
                </c:pt>
                <c:pt idx="53962">
                  <c:v>26981</c:v>
                </c:pt>
                <c:pt idx="53963">
                  <c:v>26981.5</c:v>
                </c:pt>
                <c:pt idx="53964">
                  <c:v>26982</c:v>
                </c:pt>
                <c:pt idx="53965">
                  <c:v>26982.5</c:v>
                </c:pt>
                <c:pt idx="53966">
                  <c:v>26983</c:v>
                </c:pt>
                <c:pt idx="53967">
                  <c:v>26983.5</c:v>
                </c:pt>
                <c:pt idx="53968">
                  <c:v>26984</c:v>
                </c:pt>
                <c:pt idx="53969">
                  <c:v>26984.5</c:v>
                </c:pt>
                <c:pt idx="53970">
                  <c:v>26985</c:v>
                </c:pt>
                <c:pt idx="53971">
                  <c:v>26985.5</c:v>
                </c:pt>
                <c:pt idx="53972">
                  <c:v>26986</c:v>
                </c:pt>
                <c:pt idx="53973">
                  <c:v>26986.5</c:v>
                </c:pt>
                <c:pt idx="53974">
                  <c:v>26987</c:v>
                </c:pt>
                <c:pt idx="53975">
                  <c:v>26987.5</c:v>
                </c:pt>
                <c:pt idx="53976">
                  <c:v>26988</c:v>
                </c:pt>
                <c:pt idx="53977">
                  <c:v>26988.5</c:v>
                </c:pt>
                <c:pt idx="53978">
                  <c:v>26989</c:v>
                </c:pt>
                <c:pt idx="53979">
                  <c:v>26989.5</c:v>
                </c:pt>
                <c:pt idx="53980">
                  <c:v>26990</c:v>
                </c:pt>
                <c:pt idx="53981">
                  <c:v>26990.5</c:v>
                </c:pt>
                <c:pt idx="53982">
                  <c:v>26991</c:v>
                </c:pt>
                <c:pt idx="53983">
                  <c:v>26991.5</c:v>
                </c:pt>
                <c:pt idx="53984">
                  <c:v>26992</c:v>
                </c:pt>
                <c:pt idx="53985">
                  <c:v>26992.5</c:v>
                </c:pt>
                <c:pt idx="53986">
                  <c:v>26993</c:v>
                </c:pt>
                <c:pt idx="53987">
                  <c:v>26993.5</c:v>
                </c:pt>
                <c:pt idx="53988">
                  <c:v>26994</c:v>
                </c:pt>
                <c:pt idx="53989">
                  <c:v>26994.5</c:v>
                </c:pt>
                <c:pt idx="53990">
                  <c:v>26995</c:v>
                </c:pt>
                <c:pt idx="53991">
                  <c:v>26995.5</c:v>
                </c:pt>
                <c:pt idx="53992">
                  <c:v>26996</c:v>
                </c:pt>
                <c:pt idx="53993">
                  <c:v>26996.5</c:v>
                </c:pt>
                <c:pt idx="53994">
                  <c:v>26997</c:v>
                </c:pt>
                <c:pt idx="53995">
                  <c:v>26997.5</c:v>
                </c:pt>
                <c:pt idx="53996">
                  <c:v>26998</c:v>
                </c:pt>
                <c:pt idx="53997">
                  <c:v>26998.5</c:v>
                </c:pt>
                <c:pt idx="53998">
                  <c:v>26999</c:v>
                </c:pt>
                <c:pt idx="53999">
                  <c:v>26999.5</c:v>
                </c:pt>
                <c:pt idx="54000">
                  <c:v>27000</c:v>
                </c:pt>
                <c:pt idx="54001">
                  <c:v>27000.5</c:v>
                </c:pt>
                <c:pt idx="54002">
                  <c:v>27001</c:v>
                </c:pt>
                <c:pt idx="54003">
                  <c:v>27001.5</c:v>
                </c:pt>
                <c:pt idx="54004">
                  <c:v>27002</c:v>
                </c:pt>
                <c:pt idx="54005">
                  <c:v>27002.5</c:v>
                </c:pt>
                <c:pt idx="54006">
                  <c:v>27003</c:v>
                </c:pt>
                <c:pt idx="54007">
                  <c:v>27003.5</c:v>
                </c:pt>
                <c:pt idx="54008">
                  <c:v>27004</c:v>
                </c:pt>
                <c:pt idx="54009">
                  <c:v>27004.5</c:v>
                </c:pt>
                <c:pt idx="54010">
                  <c:v>27005</c:v>
                </c:pt>
                <c:pt idx="54011">
                  <c:v>27005.5</c:v>
                </c:pt>
                <c:pt idx="54012">
                  <c:v>27006</c:v>
                </c:pt>
                <c:pt idx="54013">
                  <c:v>27006.5</c:v>
                </c:pt>
                <c:pt idx="54014">
                  <c:v>27007</c:v>
                </c:pt>
                <c:pt idx="54015">
                  <c:v>27007.5</c:v>
                </c:pt>
                <c:pt idx="54016">
                  <c:v>27008</c:v>
                </c:pt>
                <c:pt idx="54017">
                  <c:v>27008.5</c:v>
                </c:pt>
                <c:pt idx="54018">
                  <c:v>27009</c:v>
                </c:pt>
                <c:pt idx="54019">
                  <c:v>27009.5</c:v>
                </c:pt>
                <c:pt idx="54020">
                  <c:v>27010</c:v>
                </c:pt>
                <c:pt idx="54021">
                  <c:v>27010.5</c:v>
                </c:pt>
                <c:pt idx="54022">
                  <c:v>27011</c:v>
                </c:pt>
                <c:pt idx="54023">
                  <c:v>27011.5</c:v>
                </c:pt>
                <c:pt idx="54024">
                  <c:v>27012</c:v>
                </c:pt>
                <c:pt idx="54025">
                  <c:v>27012.5</c:v>
                </c:pt>
                <c:pt idx="54026">
                  <c:v>27013</c:v>
                </c:pt>
                <c:pt idx="54027">
                  <c:v>27013.5</c:v>
                </c:pt>
                <c:pt idx="54028">
                  <c:v>27014</c:v>
                </c:pt>
                <c:pt idx="54029">
                  <c:v>27014.5</c:v>
                </c:pt>
                <c:pt idx="54030">
                  <c:v>27015</c:v>
                </c:pt>
                <c:pt idx="54031">
                  <c:v>27015.5</c:v>
                </c:pt>
                <c:pt idx="54032">
                  <c:v>27016</c:v>
                </c:pt>
                <c:pt idx="54033">
                  <c:v>27016.5</c:v>
                </c:pt>
                <c:pt idx="54034">
                  <c:v>27017</c:v>
                </c:pt>
                <c:pt idx="54035">
                  <c:v>27017.5</c:v>
                </c:pt>
                <c:pt idx="54036">
                  <c:v>27018</c:v>
                </c:pt>
                <c:pt idx="54037">
                  <c:v>27018.5</c:v>
                </c:pt>
                <c:pt idx="54038">
                  <c:v>27019</c:v>
                </c:pt>
                <c:pt idx="54039">
                  <c:v>27019.5</c:v>
                </c:pt>
                <c:pt idx="54040">
                  <c:v>27020</c:v>
                </c:pt>
                <c:pt idx="54041">
                  <c:v>27020.5</c:v>
                </c:pt>
                <c:pt idx="54042">
                  <c:v>27021</c:v>
                </c:pt>
                <c:pt idx="54043">
                  <c:v>27021.5</c:v>
                </c:pt>
                <c:pt idx="54044">
                  <c:v>27022</c:v>
                </c:pt>
                <c:pt idx="54045">
                  <c:v>27022.5</c:v>
                </c:pt>
                <c:pt idx="54046">
                  <c:v>27023</c:v>
                </c:pt>
                <c:pt idx="54047">
                  <c:v>27023.5</c:v>
                </c:pt>
                <c:pt idx="54048">
                  <c:v>27024</c:v>
                </c:pt>
                <c:pt idx="54049">
                  <c:v>27024.5</c:v>
                </c:pt>
                <c:pt idx="54050">
                  <c:v>27025</c:v>
                </c:pt>
                <c:pt idx="54051">
                  <c:v>27025.5</c:v>
                </c:pt>
                <c:pt idx="54052">
                  <c:v>27026</c:v>
                </c:pt>
                <c:pt idx="54053">
                  <c:v>27026.5</c:v>
                </c:pt>
                <c:pt idx="54054">
                  <c:v>27027</c:v>
                </c:pt>
                <c:pt idx="54055">
                  <c:v>27027.5</c:v>
                </c:pt>
                <c:pt idx="54056">
                  <c:v>27028</c:v>
                </c:pt>
                <c:pt idx="54057">
                  <c:v>27028.5</c:v>
                </c:pt>
                <c:pt idx="54058">
                  <c:v>27029</c:v>
                </c:pt>
                <c:pt idx="54059">
                  <c:v>27029.5</c:v>
                </c:pt>
                <c:pt idx="54060">
                  <c:v>27030</c:v>
                </c:pt>
                <c:pt idx="54061">
                  <c:v>27030.5</c:v>
                </c:pt>
                <c:pt idx="54062">
                  <c:v>27031</c:v>
                </c:pt>
                <c:pt idx="54063">
                  <c:v>27031.5</c:v>
                </c:pt>
                <c:pt idx="54064">
                  <c:v>27032</c:v>
                </c:pt>
                <c:pt idx="54065">
                  <c:v>27032.5</c:v>
                </c:pt>
                <c:pt idx="54066">
                  <c:v>27033</c:v>
                </c:pt>
                <c:pt idx="54067">
                  <c:v>27033.5</c:v>
                </c:pt>
                <c:pt idx="54068">
                  <c:v>27034</c:v>
                </c:pt>
                <c:pt idx="54069">
                  <c:v>27034.5</c:v>
                </c:pt>
                <c:pt idx="54070">
                  <c:v>27035</c:v>
                </c:pt>
                <c:pt idx="54071">
                  <c:v>27035.5</c:v>
                </c:pt>
                <c:pt idx="54072">
                  <c:v>27036</c:v>
                </c:pt>
                <c:pt idx="54073">
                  <c:v>27036.5</c:v>
                </c:pt>
                <c:pt idx="54074">
                  <c:v>27037</c:v>
                </c:pt>
                <c:pt idx="54075">
                  <c:v>27037.5</c:v>
                </c:pt>
                <c:pt idx="54076">
                  <c:v>27038</c:v>
                </c:pt>
                <c:pt idx="54077">
                  <c:v>27038.5</c:v>
                </c:pt>
                <c:pt idx="54078">
                  <c:v>27039</c:v>
                </c:pt>
                <c:pt idx="54079">
                  <c:v>27039.5</c:v>
                </c:pt>
                <c:pt idx="54080">
                  <c:v>27040</c:v>
                </c:pt>
                <c:pt idx="54081">
                  <c:v>27040.5</c:v>
                </c:pt>
                <c:pt idx="54082">
                  <c:v>27041</c:v>
                </c:pt>
                <c:pt idx="54083">
                  <c:v>27041.5</c:v>
                </c:pt>
                <c:pt idx="54084">
                  <c:v>27042</c:v>
                </c:pt>
                <c:pt idx="54085">
                  <c:v>27042.5</c:v>
                </c:pt>
                <c:pt idx="54086">
                  <c:v>27043</c:v>
                </c:pt>
                <c:pt idx="54087">
                  <c:v>27043.5</c:v>
                </c:pt>
                <c:pt idx="54088">
                  <c:v>27044</c:v>
                </c:pt>
                <c:pt idx="54089">
                  <c:v>27044.5</c:v>
                </c:pt>
                <c:pt idx="54090">
                  <c:v>27045</c:v>
                </c:pt>
                <c:pt idx="54091">
                  <c:v>27045.5</c:v>
                </c:pt>
                <c:pt idx="54092">
                  <c:v>27046</c:v>
                </c:pt>
                <c:pt idx="54093">
                  <c:v>27046.5</c:v>
                </c:pt>
                <c:pt idx="54094">
                  <c:v>27047</c:v>
                </c:pt>
                <c:pt idx="54095">
                  <c:v>27047.5</c:v>
                </c:pt>
                <c:pt idx="54096">
                  <c:v>27048</c:v>
                </c:pt>
                <c:pt idx="54097">
                  <c:v>27048.5</c:v>
                </c:pt>
                <c:pt idx="54098">
                  <c:v>27049</c:v>
                </c:pt>
                <c:pt idx="54099">
                  <c:v>27049.5</c:v>
                </c:pt>
                <c:pt idx="54100">
                  <c:v>27050</c:v>
                </c:pt>
                <c:pt idx="54101">
                  <c:v>27050.5</c:v>
                </c:pt>
                <c:pt idx="54102">
                  <c:v>27051</c:v>
                </c:pt>
                <c:pt idx="54103">
                  <c:v>27051.5</c:v>
                </c:pt>
                <c:pt idx="54104">
                  <c:v>27052</c:v>
                </c:pt>
                <c:pt idx="54105">
                  <c:v>27052.5</c:v>
                </c:pt>
                <c:pt idx="54106">
                  <c:v>27053</c:v>
                </c:pt>
                <c:pt idx="54107">
                  <c:v>27053.5</c:v>
                </c:pt>
                <c:pt idx="54108">
                  <c:v>27054</c:v>
                </c:pt>
                <c:pt idx="54109">
                  <c:v>27054.5</c:v>
                </c:pt>
                <c:pt idx="54110">
                  <c:v>27055</c:v>
                </c:pt>
                <c:pt idx="54111">
                  <c:v>27055.5</c:v>
                </c:pt>
                <c:pt idx="54112">
                  <c:v>27056</c:v>
                </c:pt>
                <c:pt idx="54113">
                  <c:v>27056.5</c:v>
                </c:pt>
                <c:pt idx="54114">
                  <c:v>27057</c:v>
                </c:pt>
                <c:pt idx="54115">
                  <c:v>27057.5</c:v>
                </c:pt>
                <c:pt idx="54116">
                  <c:v>27058</c:v>
                </c:pt>
                <c:pt idx="54117">
                  <c:v>27058.5</c:v>
                </c:pt>
                <c:pt idx="54118">
                  <c:v>27059</c:v>
                </c:pt>
                <c:pt idx="54119">
                  <c:v>27059.5</c:v>
                </c:pt>
                <c:pt idx="54120">
                  <c:v>27060</c:v>
                </c:pt>
                <c:pt idx="54121">
                  <c:v>27060.5</c:v>
                </c:pt>
                <c:pt idx="54122">
                  <c:v>27061</c:v>
                </c:pt>
                <c:pt idx="54123">
                  <c:v>27061.5</c:v>
                </c:pt>
                <c:pt idx="54124">
                  <c:v>27062</c:v>
                </c:pt>
                <c:pt idx="54125">
                  <c:v>27062.5</c:v>
                </c:pt>
                <c:pt idx="54126">
                  <c:v>27063</c:v>
                </c:pt>
                <c:pt idx="54127">
                  <c:v>27063.5</c:v>
                </c:pt>
                <c:pt idx="54128">
                  <c:v>27064</c:v>
                </c:pt>
                <c:pt idx="54129">
                  <c:v>27064.5</c:v>
                </c:pt>
                <c:pt idx="54130">
                  <c:v>27065</c:v>
                </c:pt>
                <c:pt idx="54131">
                  <c:v>27065.5</c:v>
                </c:pt>
                <c:pt idx="54132">
                  <c:v>27066</c:v>
                </c:pt>
                <c:pt idx="54133">
                  <c:v>27066.5</c:v>
                </c:pt>
                <c:pt idx="54134">
                  <c:v>27067</c:v>
                </c:pt>
                <c:pt idx="54135">
                  <c:v>27067.5</c:v>
                </c:pt>
                <c:pt idx="54136">
                  <c:v>27068</c:v>
                </c:pt>
                <c:pt idx="54137">
                  <c:v>27068.5</c:v>
                </c:pt>
                <c:pt idx="54138">
                  <c:v>27069</c:v>
                </c:pt>
                <c:pt idx="54139">
                  <c:v>27069.5</c:v>
                </c:pt>
                <c:pt idx="54140">
                  <c:v>27070</c:v>
                </c:pt>
                <c:pt idx="54141">
                  <c:v>27070.5</c:v>
                </c:pt>
                <c:pt idx="54142">
                  <c:v>27071</c:v>
                </c:pt>
                <c:pt idx="54143">
                  <c:v>27071.5</c:v>
                </c:pt>
                <c:pt idx="54144">
                  <c:v>27072</c:v>
                </c:pt>
                <c:pt idx="54145">
                  <c:v>27072.5</c:v>
                </c:pt>
                <c:pt idx="54146">
                  <c:v>27073</c:v>
                </c:pt>
                <c:pt idx="54147">
                  <c:v>27073.5</c:v>
                </c:pt>
                <c:pt idx="54148">
                  <c:v>27074</c:v>
                </c:pt>
                <c:pt idx="54149">
                  <c:v>27074.5</c:v>
                </c:pt>
                <c:pt idx="54150">
                  <c:v>27075</c:v>
                </c:pt>
                <c:pt idx="54151">
                  <c:v>27075.5</c:v>
                </c:pt>
                <c:pt idx="54152">
                  <c:v>27076</c:v>
                </c:pt>
                <c:pt idx="54153">
                  <c:v>27076.5</c:v>
                </c:pt>
                <c:pt idx="54154">
                  <c:v>27077</c:v>
                </c:pt>
                <c:pt idx="54155">
                  <c:v>27077.5</c:v>
                </c:pt>
                <c:pt idx="54156">
                  <c:v>27078</c:v>
                </c:pt>
                <c:pt idx="54157">
                  <c:v>27078.5</c:v>
                </c:pt>
                <c:pt idx="54158">
                  <c:v>27079</c:v>
                </c:pt>
                <c:pt idx="54159">
                  <c:v>27079.5</c:v>
                </c:pt>
                <c:pt idx="54160">
                  <c:v>27080</c:v>
                </c:pt>
                <c:pt idx="54161">
                  <c:v>27080.5</c:v>
                </c:pt>
                <c:pt idx="54162">
                  <c:v>27081</c:v>
                </c:pt>
                <c:pt idx="54163">
                  <c:v>27081.5</c:v>
                </c:pt>
                <c:pt idx="54164">
                  <c:v>27082</c:v>
                </c:pt>
                <c:pt idx="54165">
                  <c:v>27082.5</c:v>
                </c:pt>
                <c:pt idx="54166">
                  <c:v>27083</c:v>
                </c:pt>
                <c:pt idx="54167">
                  <c:v>27083.5</c:v>
                </c:pt>
                <c:pt idx="54168">
                  <c:v>27084</c:v>
                </c:pt>
                <c:pt idx="54169">
                  <c:v>27084.5</c:v>
                </c:pt>
                <c:pt idx="54170">
                  <c:v>27085</c:v>
                </c:pt>
                <c:pt idx="54171">
                  <c:v>27085.5</c:v>
                </c:pt>
                <c:pt idx="54172">
                  <c:v>27086</c:v>
                </c:pt>
                <c:pt idx="54173">
                  <c:v>27086.5</c:v>
                </c:pt>
                <c:pt idx="54174">
                  <c:v>27087</c:v>
                </c:pt>
                <c:pt idx="54175">
                  <c:v>27087.5</c:v>
                </c:pt>
                <c:pt idx="54176">
                  <c:v>27088</c:v>
                </c:pt>
                <c:pt idx="54177">
                  <c:v>27088.5</c:v>
                </c:pt>
                <c:pt idx="54178">
                  <c:v>27089</c:v>
                </c:pt>
                <c:pt idx="54179">
                  <c:v>27089.5</c:v>
                </c:pt>
                <c:pt idx="54180">
                  <c:v>27090</c:v>
                </c:pt>
                <c:pt idx="54181">
                  <c:v>27090.5</c:v>
                </c:pt>
                <c:pt idx="54182">
                  <c:v>27091</c:v>
                </c:pt>
                <c:pt idx="54183">
                  <c:v>27091.5</c:v>
                </c:pt>
                <c:pt idx="54184">
                  <c:v>27092</c:v>
                </c:pt>
                <c:pt idx="54185">
                  <c:v>27092.5</c:v>
                </c:pt>
                <c:pt idx="54186">
                  <c:v>27093</c:v>
                </c:pt>
                <c:pt idx="54187">
                  <c:v>27093.5</c:v>
                </c:pt>
                <c:pt idx="54188">
                  <c:v>27094</c:v>
                </c:pt>
                <c:pt idx="54189">
                  <c:v>27094.5</c:v>
                </c:pt>
                <c:pt idx="54190">
                  <c:v>27095</c:v>
                </c:pt>
                <c:pt idx="54191">
                  <c:v>27095.5</c:v>
                </c:pt>
                <c:pt idx="54192">
                  <c:v>27096</c:v>
                </c:pt>
                <c:pt idx="54193">
                  <c:v>27096.5</c:v>
                </c:pt>
                <c:pt idx="54194">
                  <c:v>27097</c:v>
                </c:pt>
                <c:pt idx="54195">
                  <c:v>27097.5</c:v>
                </c:pt>
                <c:pt idx="54196">
                  <c:v>27098</c:v>
                </c:pt>
                <c:pt idx="54197">
                  <c:v>27098.5</c:v>
                </c:pt>
                <c:pt idx="54198">
                  <c:v>27099</c:v>
                </c:pt>
                <c:pt idx="54199">
                  <c:v>27099.5</c:v>
                </c:pt>
                <c:pt idx="54200">
                  <c:v>27100</c:v>
                </c:pt>
                <c:pt idx="54201">
                  <c:v>27100.5</c:v>
                </c:pt>
                <c:pt idx="54202">
                  <c:v>27101</c:v>
                </c:pt>
                <c:pt idx="54203">
                  <c:v>27101.5</c:v>
                </c:pt>
                <c:pt idx="54204">
                  <c:v>27102</c:v>
                </c:pt>
                <c:pt idx="54205">
                  <c:v>27102.5</c:v>
                </c:pt>
                <c:pt idx="54206">
                  <c:v>27103</c:v>
                </c:pt>
                <c:pt idx="54207">
                  <c:v>27103.5</c:v>
                </c:pt>
                <c:pt idx="54208">
                  <c:v>27104</c:v>
                </c:pt>
                <c:pt idx="54209">
                  <c:v>27104.5</c:v>
                </c:pt>
                <c:pt idx="54210">
                  <c:v>27105</c:v>
                </c:pt>
                <c:pt idx="54211">
                  <c:v>27105.5</c:v>
                </c:pt>
                <c:pt idx="54212">
                  <c:v>27106</c:v>
                </c:pt>
                <c:pt idx="54213">
                  <c:v>27106.5</c:v>
                </c:pt>
                <c:pt idx="54214">
                  <c:v>27107</c:v>
                </c:pt>
                <c:pt idx="54215">
                  <c:v>27107.5</c:v>
                </c:pt>
                <c:pt idx="54216">
                  <c:v>27108</c:v>
                </c:pt>
                <c:pt idx="54217">
                  <c:v>27108.5</c:v>
                </c:pt>
                <c:pt idx="54218">
                  <c:v>27109</c:v>
                </c:pt>
                <c:pt idx="54219">
                  <c:v>27109.5</c:v>
                </c:pt>
                <c:pt idx="54220">
                  <c:v>27110</c:v>
                </c:pt>
                <c:pt idx="54221">
                  <c:v>27110.5</c:v>
                </c:pt>
                <c:pt idx="54222">
                  <c:v>27111</c:v>
                </c:pt>
                <c:pt idx="54223">
                  <c:v>27111.5</c:v>
                </c:pt>
                <c:pt idx="54224">
                  <c:v>27112</c:v>
                </c:pt>
                <c:pt idx="54225">
                  <c:v>27112.5</c:v>
                </c:pt>
                <c:pt idx="54226">
                  <c:v>27113</c:v>
                </c:pt>
                <c:pt idx="54227">
                  <c:v>27113.5</c:v>
                </c:pt>
                <c:pt idx="54228">
                  <c:v>27114</c:v>
                </c:pt>
                <c:pt idx="54229">
                  <c:v>27114.5</c:v>
                </c:pt>
                <c:pt idx="54230">
                  <c:v>27115</c:v>
                </c:pt>
                <c:pt idx="54231">
                  <c:v>27115.5</c:v>
                </c:pt>
                <c:pt idx="54232">
                  <c:v>27116</c:v>
                </c:pt>
                <c:pt idx="54233">
                  <c:v>27116.5</c:v>
                </c:pt>
                <c:pt idx="54234">
                  <c:v>27117</c:v>
                </c:pt>
                <c:pt idx="54235">
                  <c:v>27117.5</c:v>
                </c:pt>
                <c:pt idx="54236">
                  <c:v>27118</c:v>
                </c:pt>
                <c:pt idx="54237">
                  <c:v>27118.5</c:v>
                </c:pt>
                <c:pt idx="54238">
                  <c:v>27119</c:v>
                </c:pt>
                <c:pt idx="54239">
                  <c:v>27119.5</c:v>
                </c:pt>
                <c:pt idx="54240">
                  <c:v>27120</c:v>
                </c:pt>
                <c:pt idx="54241">
                  <c:v>27120.5</c:v>
                </c:pt>
                <c:pt idx="54242">
                  <c:v>27121</c:v>
                </c:pt>
                <c:pt idx="54243">
                  <c:v>27121.5</c:v>
                </c:pt>
                <c:pt idx="54244">
                  <c:v>27122</c:v>
                </c:pt>
                <c:pt idx="54245">
                  <c:v>27122.5</c:v>
                </c:pt>
                <c:pt idx="54246">
                  <c:v>27123</c:v>
                </c:pt>
                <c:pt idx="54247">
                  <c:v>27123.5</c:v>
                </c:pt>
                <c:pt idx="54248">
                  <c:v>27124</c:v>
                </c:pt>
                <c:pt idx="54249">
                  <c:v>27124.5</c:v>
                </c:pt>
                <c:pt idx="54250">
                  <c:v>27125</c:v>
                </c:pt>
                <c:pt idx="54251">
                  <c:v>27125.5</c:v>
                </c:pt>
                <c:pt idx="54252">
                  <c:v>27126</c:v>
                </c:pt>
                <c:pt idx="54253">
                  <c:v>27126.5</c:v>
                </c:pt>
                <c:pt idx="54254">
                  <c:v>27127</c:v>
                </c:pt>
                <c:pt idx="54255">
                  <c:v>27127.5</c:v>
                </c:pt>
                <c:pt idx="54256">
                  <c:v>27128</c:v>
                </c:pt>
                <c:pt idx="54257">
                  <c:v>27128.5</c:v>
                </c:pt>
                <c:pt idx="54258">
                  <c:v>27129</c:v>
                </c:pt>
                <c:pt idx="54259">
                  <c:v>27129.5</c:v>
                </c:pt>
                <c:pt idx="54260">
                  <c:v>27130</c:v>
                </c:pt>
                <c:pt idx="54261">
                  <c:v>27130.5</c:v>
                </c:pt>
                <c:pt idx="54262">
                  <c:v>27131</c:v>
                </c:pt>
                <c:pt idx="54263">
                  <c:v>27131.5</c:v>
                </c:pt>
                <c:pt idx="54264">
                  <c:v>27132</c:v>
                </c:pt>
                <c:pt idx="54265">
                  <c:v>27132.5</c:v>
                </c:pt>
                <c:pt idx="54266">
                  <c:v>27133</c:v>
                </c:pt>
                <c:pt idx="54267">
                  <c:v>27133.5</c:v>
                </c:pt>
                <c:pt idx="54268">
                  <c:v>27134</c:v>
                </c:pt>
                <c:pt idx="54269">
                  <c:v>27134.5</c:v>
                </c:pt>
                <c:pt idx="54270">
                  <c:v>27135</c:v>
                </c:pt>
                <c:pt idx="54271">
                  <c:v>27135.5</c:v>
                </c:pt>
                <c:pt idx="54272">
                  <c:v>27136</c:v>
                </c:pt>
                <c:pt idx="54273">
                  <c:v>27136.5</c:v>
                </c:pt>
                <c:pt idx="54274">
                  <c:v>27137</c:v>
                </c:pt>
                <c:pt idx="54275">
                  <c:v>27137.5</c:v>
                </c:pt>
                <c:pt idx="54276">
                  <c:v>27138</c:v>
                </c:pt>
                <c:pt idx="54277">
                  <c:v>27138.5</c:v>
                </c:pt>
                <c:pt idx="54278">
                  <c:v>27139</c:v>
                </c:pt>
                <c:pt idx="54279">
                  <c:v>27139.5</c:v>
                </c:pt>
                <c:pt idx="54280">
                  <c:v>27140</c:v>
                </c:pt>
                <c:pt idx="54281">
                  <c:v>27140.5</c:v>
                </c:pt>
                <c:pt idx="54282">
                  <c:v>27141</c:v>
                </c:pt>
                <c:pt idx="54283">
                  <c:v>27141.5</c:v>
                </c:pt>
                <c:pt idx="54284">
                  <c:v>27142</c:v>
                </c:pt>
                <c:pt idx="54285">
                  <c:v>27142.5</c:v>
                </c:pt>
                <c:pt idx="54286">
                  <c:v>27143</c:v>
                </c:pt>
                <c:pt idx="54287">
                  <c:v>27143.5</c:v>
                </c:pt>
                <c:pt idx="54288">
                  <c:v>27144</c:v>
                </c:pt>
                <c:pt idx="54289">
                  <c:v>27144.5</c:v>
                </c:pt>
                <c:pt idx="54290">
                  <c:v>27145</c:v>
                </c:pt>
                <c:pt idx="54291">
                  <c:v>27145.5</c:v>
                </c:pt>
                <c:pt idx="54292">
                  <c:v>27146</c:v>
                </c:pt>
                <c:pt idx="54293">
                  <c:v>27146.5</c:v>
                </c:pt>
                <c:pt idx="54294">
                  <c:v>27147</c:v>
                </c:pt>
                <c:pt idx="54295">
                  <c:v>27147.5</c:v>
                </c:pt>
                <c:pt idx="54296">
                  <c:v>27148</c:v>
                </c:pt>
                <c:pt idx="54297">
                  <c:v>27148.5</c:v>
                </c:pt>
                <c:pt idx="54298">
                  <c:v>27149</c:v>
                </c:pt>
                <c:pt idx="54299">
                  <c:v>27149.5</c:v>
                </c:pt>
                <c:pt idx="54300">
                  <c:v>27150</c:v>
                </c:pt>
                <c:pt idx="54301">
                  <c:v>27150.5</c:v>
                </c:pt>
                <c:pt idx="54302">
                  <c:v>27151</c:v>
                </c:pt>
                <c:pt idx="54303">
                  <c:v>27151.5</c:v>
                </c:pt>
                <c:pt idx="54304">
                  <c:v>27152</c:v>
                </c:pt>
                <c:pt idx="54305">
                  <c:v>27152.5</c:v>
                </c:pt>
                <c:pt idx="54306">
                  <c:v>27153</c:v>
                </c:pt>
                <c:pt idx="54307">
                  <c:v>27153.5</c:v>
                </c:pt>
                <c:pt idx="54308">
                  <c:v>27154</c:v>
                </c:pt>
                <c:pt idx="54309">
                  <c:v>27154.5</c:v>
                </c:pt>
                <c:pt idx="54310">
                  <c:v>27155</c:v>
                </c:pt>
                <c:pt idx="54311">
                  <c:v>27155.5</c:v>
                </c:pt>
                <c:pt idx="54312">
                  <c:v>27156</c:v>
                </c:pt>
                <c:pt idx="54313">
                  <c:v>27156.5</c:v>
                </c:pt>
                <c:pt idx="54314">
                  <c:v>27157</c:v>
                </c:pt>
                <c:pt idx="54315">
                  <c:v>27157.5</c:v>
                </c:pt>
                <c:pt idx="54316">
                  <c:v>27158</c:v>
                </c:pt>
                <c:pt idx="54317">
                  <c:v>27158.5</c:v>
                </c:pt>
                <c:pt idx="54318">
                  <c:v>27159</c:v>
                </c:pt>
                <c:pt idx="54319">
                  <c:v>27159.5</c:v>
                </c:pt>
                <c:pt idx="54320">
                  <c:v>27160</c:v>
                </c:pt>
                <c:pt idx="54321">
                  <c:v>27160.5</c:v>
                </c:pt>
                <c:pt idx="54322">
                  <c:v>27161</c:v>
                </c:pt>
                <c:pt idx="54323">
                  <c:v>27161.5</c:v>
                </c:pt>
                <c:pt idx="54324">
                  <c:v>27162</c:v>
                </c:pt>
                <c:pt idx="54325">
                  <c:v>27162.5</c:v>
                </c:pt>
                <c:pt idx="54326">
                  <c:v>27163</c:v>
                </c:pt>
                <c:pt idx="54327">
                  <c:v>27163.5</c:v>
                </c:pt>
                <c:pt idx="54328">
                  <c:v>27164</c:v>
                </c:pt>
                <c:pt idx="54329">
                  <c:v>27164.5</c:v>
                </c:pt>
                <c:pt idx="54330">
                  <c:v>27165</c:v>
                </c:pt>
                <c:pt idx="54331">
                  <c:v>27165.5</c:v>
                </c:pt>
                <c:pt idx="54332">
                  <c:v>27166</c:v>
                </c:pt>
                <c:pt idx="54333">
                  <c:v>27166.5</c:v>
                </c:pt>
                <c:pt idx="54334">
                  <c:v>27167</c:v>
                </c:pt>
                <c:pt idx="54335">
                  <c:v>27167.5</c:v>
                </c:pt>
                <c:pt idx="54336">
                  <c:v>27168</c:v>
                </c:pt>
                <c:pt idx="54337">
                  <c:v>27168.5</c:v>
                </c:pt>
                <c:pt idx="54338">
                  <c:v>27169</c:v>
                </c:pt>
                <c:pt idx="54339">
                  <c:v>27169.5</c:v>
                </c:pt>
                <c:pt idx="54340">
                  <c:v>27170</c:v>
                </c:pt>
                <c:pt idx="54341">
                  <c:v>27170.5</c:v>
                </c:pt>
                <c:pt idx="54342">
                  <c:v>27171</c:v>
                </c:pt>
                <c:pt idx="54343">
                  <c:v>27171.5</c:v>
                </c:pt>
                <c:pt idx="54344">
                  <c:v>27172</c:v>
                </c:pt>
                <c:pt idx="54345">
                  <c:v>27172.5</c:v>
                </c:pt>
                <c:pt idx="54346">
                  <c:v>27173</c:v>
                </c:pt>
                <c:pt idx="54347">
                  <c:v>27173.5</c:v>
                </c:pt>
                <c:pt idx="54348">
                  <c:v>27174</c:v>
                </c:pt>
                <c:pt idx="54349">
                  <c:v>27174.5</c:v>
                </c:pt>
                <c:pt idx="54350">
                  <c:v>27175</c:v>
                </c:pt>
                <c:pt idx="54351">
                  <c:v>27175.5</c:v>
                </c:pt>
                <c:pt idx="54352">
                  <c:v>27176</c:v>
                </c:pt>
                <c:pt idx="54353">
                  <c:v>27176.5</c:v>
                </c:pt>
                <c:pt idx="54354">
                  <c:v>27177</c:v>
                </c:pt>
                <c:pt idx="54355">
                  <c:v>27177.5</c:v>
                </c:pt>
                <c:pt idx="54356">
                  <c:v>27178</c:v>
                </c:pt>
                <c:pt idx="54357">
                  <c:v>27178.5</c:v>
                </c:pt>
                <c:pt idx="54358">
                  <c:v>27179</c:v>
                </c:pt>
                <c:pt idx="54359">
                  <c:v>27179.5</c:v>
                </c:pt>
                <c:pt idx="54360">
                  <c:v>27180</c:v>
                </c:pt>
                <c:pt idx="54361">
                  <c:v>27180.5</c:v>
                </c:pt>
                <c:pt idx="54362">
                  <c:v>27181</c:v>
                </c:pt>
                <c:pt idx="54363">
                  <c:v>27181.5</c:v>
                </c:pt>
                <c:pt idx="54364">
                  <c:v>27182</c:v>
                </c:pt>
                <c:pt idx="54365">
                  <c:v>27182.5</c:v>
                </c:pt>
                <c:pt idx="54366">
                  <c:v>27183</c:v>
                </c:pt>
                <c:pt idx="54367">
                  <c:v>27183.5</c:v>
                </c:pt>
                <c:pt idx="54368">
                  <c:v>27184</c:v>
                </c:pt>
                <c:pt idx="54369">
                  <c:v>27184.5</c:v>
                </c:pt>
                <c:pt idx="54370">
                  <c:v>27185</c:v>
                </c:pt>
                <c:pt idx="54371">
                  <c:v>27185.5</c:v>
                </c:pt>
                <c:pt idx="54372">
                  <c:v>27186</c:v>
                </c:pt>
                <c:pt idx="54373">
                  <c:v>27186.5</c:v>
                </c:pt>
                <c:pt idx="54374">
                  <c:v>27187</c:v>
                </c:pt>
                <c:pt idx="54375">
                  <c:v>27187.5</c:v>
                </c:pt>
                <c:pt idx="54376">
                  <c:v>27188</c:v>
                </c:pt>
                <c:pt idx="54377">
                  <c:v>27188.5</c:v>
                </c:pt>
                <c:pt idx="54378">
                  <c:v>27189</c:v>
                </c:pt>
                <c:pt idx="54379">
                  <c:v>27189.5</c:v>
                </c:pt>
                <c:pt idx="54380">
                  <c:v>27190</c:v>
                </c:pt>
                <c:pt idx="54381">
                  <c:v>27190.5</c:v>
                </c:pt>
                <c:pt idx="54382">
                  <c:v>27191</c:v>
                </c:pt>
                <c:pt idx="54383">
                  <c:v>27191.5</c:v>
                </c:pt>
                <c:pt idx="54384">
                  <c:v>27192</c:v>
                </c:pt>
                <c:pt idx="54385">
                  <c:v>27192.5</c:v>
                </c:pt>
                <c:pt idx="54386">
                  <c:v>27193</c:v>
                </c:pt>
                <c:pt idx="54387">
                  <c:v>27193.5</c:v>
                </c:pt>
                <c:pt idx="54388">
                  <c:v>27194</c:v>
                </c:pt>
                <c:pt idx="54389">
                  <c:v>27194.5</c:v>
                </c:pt>
                <c:pt idx="54390">
                  <c:v>27195</c:v>
                </c:pt>
                <c:pt idx="54391">
                  <c:v>27195.5</c:v>
                </c:pt>
                <c:pt idx="54392">
                  <c:v>27196</c:v>
                </c:pt>
                <c:pt idx="54393">
                  <c:v>27196.5</c:v>
                </c:pt>
                <c:pt idx="54394">
                  <c:v>27197</c:v>
                </c:pt>
                <c:pt idx="54395">
                  <c:v>27197.5</c:v>
                </c:pt>
                <c:pt idx="54396">
                  <c:v>27198</c:v>
                </c:pt>
                <c:pt idx="54397">
                  <c:v>27198.5</c:v>
                </c:pt>
                <c:pt idx="54398">
                  <c:v>27199</c:v>
                </c:pt>
                <c:pt idx="54399">
                  <c:v>27199.5</c:v>
                </c:pt>
                <c:pt idx="54400">
                  <c:v>27200</c:v>
                </c:pt>
                <c:pt idx="54401">
                  <c:v>27200.5</c:v>
                </c:pt>
                <c:pt idx="54402">
                  <c:v>27201</c:v>
                </c:pt>
                <c:pt idx="54403">
                  <c:v>27201.5</c:v>
                </c:pt>
                <c:pt idx="54404">
                  <c:v>27202</c:v>
                </c:pt>
                <c:pt idx="54405">
                  <c:v>27202.5</c:v>
                </c:pt>
                <c:pt idx="54406">
                  <c:v>27203</c:v>
                </c:pt>
                <c:pt idx="54407">
                  <c:v>27203.5</c:v>
                </c:pt>
                <c:pt idx="54408">
                  <c:v>27204</c:v>
                </c:pt>
                <c:pt idx="54409">
                  <c:v>27204.5</c:v>
                </c:pt>
                <c:pt idx="54410">
                  <c:v>27205</c:v>
                </c:pt>
                <c:pt idx="54411">
                  <c:v>27205.5</c:v>
                </c:pt>
                <c:pt idx="54412">
                  <c:v>27206</c:v>
                </c:pt>
                <c:pt idx="54413">
                  <c:v>27206.5</c:v>
                </c:pt>
                <c:pt idx="54414">
                  <c:v>27207</c:v>
                </c:pt>
                <c:pt idx="54415">
                  <c:v>27207.5</c:v>
                </c:pt>
                <c:pt idx="54416">
                  <c:v>27208</c:v>
                </c:pt>
                <c:pt idx="54417">
                  <c:v>27208.5</c:v>
                </c:pt>
                <c:pt idx="54418">
                  <c:v>27209</c:v>
                </c:pt>
                <c:pt idx="54419">
                  <c:v>27209.5</c:v>
                </c:pt>
                <c:pt idx="54420">
                  <c:v>27210</c:v>
                </c:pt>
                <c:pt idx="54421">
                  <c:v>27210.5</c:v>
                </c:pt>
                <c:pt idx="54422">
                  <c:v>27211</c:v>
                </c:pt>
                <c:pt idx="54423">
                  <c:v>27211.5</c:v>
                </c:pt>
                <c:pt idx="54424">
                  <c:v>27212</c:v>
                </c:pt>
                <c:pt idx="54425">
                  <c:v>27212.5</c:v>
                </c:pt>
                <c:pt idx="54426">
                  <c:v>27213</c:v>
                </c:pt>
                <c:pt idx="54427">
                  <c:v>27213.5</c:v>
                </c:pt>
                <c:pt idx="54428">
                  <c:v>27214</c:v>
                </c:pt>
                <c:pt idx="54429">
                  <c:v>27214.5</c:v>
                </c:pt>
                <c:pt idx="54430">
                  <c:v>27215</c:v>
                </c:pt>
                <c:pt idx="54431">
                  <c:v>27215.5</c:v>
                </c:pt>
                <c:pt idx="54432">
                  <c:v>27216</c:v>
                </c:pt>
                <c:pt idx="54433">
                  <c:v>27216.5</c:v>
                </c:pt>
                <c:pt idx="54434">
                  <c:v>27217</c:v>
                </c:pt>
                <c:pt idx="54435">
                  <c:v>27217.5</c:v>
                </c:pt>
                <c:pt idx="54436">
                  <c:v>27218</c:v>
                </c:pt>
                <c:pt idx="54437">
                  <c:v>27218.5</c:v>
                </c:pt>
                <c:pt idx="54438">
                  <c:v>27219</c:v>
                </c:pt>
                <c:pt idx="54439">
                  <c:v>27219.5</c:v>
                </c:pt>
                <c:pt idx="54440">
                  <c:v>27220</c:v>
                </c:pt>
                <c:pt idx="54441">
                  <c:v>27220.5</c:v>
                </c:pt>
                <c:pt idx="54442">
                  <c:v>27221</c:v>
                </c:pt>
                <c:pt idx="54443">
                  <c:v>27221.5</c:v>
                </c:pt>
                <c:pt idx="54444">
                  <c:v>27222</c:v>
                </c:pt>
                <c:pt idx="54445">
                  <c:v>27222.5</c:v>
                </c:pt>
                <c:pt idx="54446">
                  <c:v>27223</c:v>
                </c:pt>
                <c:pt idx="54447">
                  <c:v>27223.5</c:v>
                </c:pt>
                <c:pt idx="54448">
                  <c:v>27224</c:v>
                </c:pt>
                <c:pt idx="54449">
                  <c:v>27224.5</c:v>
                </c:pt>
                <c:pt idx="54450">
                  <c:v>27225</c:v>
                </c:pt>
                <c:pt idx="54451">
                  <c:v>27225.5</c:v>
                </c:pt>
                <c:pt idx="54452">
                  <c:v>27226</c:v>
                </c:pt>
                <c:pt idx="54453">
                  <c:v>27226.5</c:v>
                </c:pt>
                <c:pt idx="54454">
                  <c:v>27227</c:v>
                </c:pt>
                <c:pt idx="54455">
                  <c:v>27227.5</c:v>
                </c:pt>
                <c:pt idx="54456">
                  <c:v>27228</c:v>
                </c:pt>
                <c:pt idx="54457">
                  <c:v>27228.5</c:v>
                </c:pt>
                <c:pt idx="54458">
                  <c:v>27229</c:v>
                </c:pt>
                <c:pt idx="54459">
                  <c:v>27229.5</c:v>
                </c:pt>
                <c:pt idx="54460">
                  <c:v>27230</c:v>
                </c:pt>
                <c:pt idx="54461">
                  <c:v>27230.5</c:v>
                </c:pt>
                <c:pt idx="54462">
                  <c:v>27231</c:v>
                </c:pt>
                <c:pt idx="54463">
                  <c:v>27231.5</c:v>
                </c:pt>
                <c:pt idx="54464">
                  <c:v>27232</c:v>
                </c:pt>
                <c:pt idx="54465">
                  <c:v>27232.5</c:v>
                </c:pt>
                <c:pt idx="54466">
                  <c:v>27233</c:v>
                </c:pt>
                <c:pt idx="54467">
                  <c:v>27233.5</c:v>
                </c:pt>
                <c:pt idx="54468">
                  <c:v>27234</c:v>
                </c:pt>
                <c:pt idx="54469">
                  <c:v>27234.5</c:v>
                </c:pt>
                <c:pt idx="54470">
                  <c:v>27235</c:v>
                </c:pt>
                <c:pt idx="54471">
                  <c:v>27235.5</c:v>
                </c:pt>
                <c:pt idx="54472">
                  <c:v>27236</c:v>
                </c:pt>
                <c:pt idx="54473">
                  <c:v>27236.5</c:v>
                </c:pt>
                <c:pt idx="54474">
                  <c:v>27237</c:v>
                </c:pt>
                <c:pt idx="54475">
                  <c:v>27237.5</c:v>
                </c:pt>
                <c:pt idx="54476">
                  <c:v>27238</c:v>
                </c:pt>
                <c:pt idx="54477">
                  <c:v>27238.5</c:v>
                </c:pt>
                <c:pt idx="54478">
                  <c:v>27239</c:v>
                </c:pt>
                <c:pt idx="54479">
                  <c:v>27239.5</c:v>
                </c:pt>
                <c:pt idx="54480">
                  <c:v>27240</c:v>
                </c:pt>
                <c:pt idx="54481">
                  <c:v>27240.5</c:v>
                </c:pt>
                <c:pt idx="54482">
                  <c:v>27241</c:v>
                </c:pt>
                <c:pt idx="54483">
                  <c:v>27241.5</c:v>
                </c:pt>
                <c:pt idx="54484">
                  <c:v>27242</c:v>
                </c:pt>
                <c:pt idx="54485">
                  <c:v>27242.5</c:v>
                </c:pt>
                <c:pt idx="54486">
                  <c:v>27243</c:v>
                </c:pt>
                <c:pt idx="54487">
                  <c:v>27243.5</c:v>
                </c:pt>
                <c:pt idx="54488">
                  <c:v>27244</c:v>
                </c:pt>
                <c:pt idx="54489">
                  <c:v>27244.5</c:v>
                </c:pt>
                <c:pt idx="54490">
                  <c:v>27245</c:v>
                </c:pt>
                <c:pt idx="54491">
                  <c:v>27245.5</c:v>
                </c:pt>
                <c:pt idx="54492">
                  <c:v>27246</c:v>
                </c:pt>
                <c:pt idx="54493">
                  <c:v>27246.5</c:v>
                </c:pt>
                <c:pt idx="54494">
                  <c:v>27247</c:v>
                </c:pt>
                <c:pt idx="54495">
                  <c:v>27247.5</c:v>
                </c:pt>
                <c:pt idx="54496">
                  <c:v>27248</c:v>
                </c:pt>
                <c:pt idx="54497">
                  <c:v>27248.5</c:v>
                </c:pt>
                <c:pt idx="54498">
                  <c:v>27249</c:v>
                </c:pt>
                <c:pt idx="54499">
                  <c:v>27249.5</c:v>
                </c:pt>
                <c:pt idx="54500">
                  <c:v>27250</c:v>
                </c:pt>
                <c:pt idx="54501">
                  <c:v>27250.5</c:v>
                </c:pt>
                <c:pt idx="54502">
                  <c:v>27251</c:v>
                </c:pt>
                <c:pt idx="54503">
                  <c:v>27251.5</c:v>
                </c:pt>
                <c:pt idx="54504">
                  <c:v>27252</c:v>
                </c:pt>
                <c:pt idx="54505">
                  <c:v>27252.5</c:v>
                </c:pt>
                <c:pt idx="54506">
                  <c:v>27253</c:v>
                </c:pt>
                <c:pt idx="54507">
                  <c:v>27253.5</c:v>
                </c:pt>
                <c:pt idx="54508">
                  <c:v>27254</c:v>
                </c:pt>
                <c:pt idx="54509">
                  <c:v>27254.5</c:v>
                </c:pt>
                <c:pt idx="54510">
                  <c:v>27255</c:v>
                </c:pt>
                <c:pt idx="54511">
                  <c:v>27255.5</c:v>
                </c:pt>
                <c:pt idx="54512">
                  <c:v>27256</c:v>
                </c:pt>
                <c:pt idx="54513">
                  <c:v>27256.5</c:v>
                </c:pt>
                <c:pt idx="54514">
                  <c:v>27257</c:v>
                </c:pt>
                <c:pt idx="54515">
                  <c:v>27257.5</c:v>
                </c:pt>
                <c:pt idx="54516">
                  <c:v>27258</c:v>
                </c:pt>
                <c:pt idx="54517">
                  <c:v>27258.5</c:v>
                </c:pt>
                <c:pt idx="54518">
                  <c:v>27259</c:v>
                </c:pt>
                <c:pt idx="54519">
                  <c:v>27259.5</c:v>
                </c:pt>
                <c:pt idx="54520">
                  <c:v>27260</c:v>
                </c:pt>
                <c:pt idx="54521">
                  <c:v>27260.5</c:v>
                </c:pt>
                <c:pt idx="54522">
                  <c:v>27261</c:v>
                </c:pt>
                <c:pt idx="54523">
                  <c:v>27261.5</c:v>
                </c:pt>
                <c:pt idx="54524">
                  <c:v>27262</c:v>
                </c:pt>
                <c:pt idx="54525">
                  <c:v>27262.5</c:v>
                </c:pt>
                <c:pt idx="54526">
                  <c:v>27263</c:v>
                </c:pt>
                <c:pt idx="54527">
                  <c:v>27263.5</c:v>
                </c:pt>
                <c:pt idx="54528">
                  <c:v>27264</c:v>
                </c:pt>
                <c:pt idx="54529">
                  <c:v>27264.5</c:v>
                </c:pt>
                <c:pt idx="54530">
                  <c:v>27265</c:v>
                </c:pt>
                <c:pt idx="54531">
                  <c:v>27265.5</c:v>
                </c:pt>
                <c:pt idx="54532">
                  <c:v>27266</c:v>
                </c:pt>
                <c:pt idx="54533">
                  <c:v>27266.5</c:v>
                </c:pt>
                <c:pt idx="54534">
                  <c:v>27267</c:v>
                </c:pt>
                <c:pt idx="54535">
                  <c:v>27267.5</c:v>
                </c:pt>
                <c:pt idx="54536">
                  <c:v>27268</c:v>
                </c:pt>
                <c:pt idx="54537">
                  <c:v>27268.5</c:v>
                </c:pt>
                <c:pt idx="54538">
                  <c:v>27269</c:v>
                </c:pt>
                <c:pt idx="54539">
                  <c:v>27269.5</c:v>
                </c:pt>
                <c:pt idx="54540">
                  <c:v>27270</c:v>
                </c:pt>
                <c:pt idx="54541">
                  <c:v>27270.5</c:v>
                </c:pt>
                <c:pt idx="54542">
                  <c:v>27271</c:v>
                </c:pt>
                <c:pt idx="54543">
                  <c:v>27271.5</c:v>
                </c:pt>
                <c:pt idx="54544">
                  <c:v>27272</c:v>
                </c:pt>
                <c:pt idx="54545">
                  <c:v>27272.5</c:v>
                </c:pt>
                <c:pt idx="54546">
                  <c:v>27273</c:v>
                </c:pt>
                <c:pt idx="54547">
                  <c:v>27273.5</c:v>
                </c:pt>
                <c:pt idx="54548">
                  <c:v>27274</c:v>
                </c:pt>
                <c:pt idx="54549">
                  <c:v>27274.5</c:v>
                </c:pt>
                <c:pt idx="54550">
                  <c:v>27275</c:v>
                </c:pt>
                <c:pt idx="54551">
                  <c:v>27275.5</c:v>
                </c:pt>
                <c:pt idx="54552">
                  <c:v>27276</c:v>
                </c:pt>
                <c:pt idx="54553">
                  <c:v>27276.5</c:v>
                </c:pt>
                <c:pt idx="54554">
                  <c:v>27277</c:v>
                </c:pt>
                <c:pt idx="54555">
                  <c:v>27277.5</c:v>
                </c:pt>
                <c:pt idx="54556">
                  <c:v>27278</c:v>
                </c:pt>
                <c:pt idx="54557">
                  <c:v>27278.5</c:v>
                </c:pt>
                <c:pt idx="54558">
                  <c:v>27279</c:v>
                </c:pt>
                <c:pt idx="54559">
                  <c:v>27279.5</c:v>
                </c:pt>
                <c:pt idx="54560">
                  <c:v>27280</c:v>
                </c:pt>
                <c:pt idx="54561">
                  <c:v>27280.5</c:v>
                </c:pt>
                <c:pt idx="54562">
                  <c:v>27281</c:v>
                </c:pt>
                <c:pt idx="54563">
                  <c:v>27281.5</c:v>
                </c:pt>
                <c:pt idx="54564">
                  <c:v>27282</c:v>
                </c:pt>
                <c:pt idx="54565">
                  <c:v>27282.5</c:v>
                </c:pt>
                <c:pt idx="54566">
                  <c:v>27283</c:v>
                </c:pt>
                <c:pt idx="54567">
                  <c:v>27283.5</c:v>
                </c:pt>
                <c:pt idx="54568">
                  <c:v>27284</c:v>
                </c:pt>
                <c:pt idx="54569">
                  <c:v>27284.5</c:v>
                </c:pt>
                <c:pt idx="54570">
                  <c:v>27285</c:v>
                </c:pt>
                <c:pt idx="54571">
                  <c:v>27285.5</c:v>
                </c:pt>
                <c:pt idx="54572">
                  <c:v>27286</c:v>
                </c:pt>
                <c:pt idx="54573">
                  <c:v>27286.5</c:v>
                </c:pt>
                <c:pt idx="54574">
                  <c:v>27287</c:v>
                </c:pt>
                <c:pt idx="54575">
                  <c:v>27287.5</c:v>
                </c:pt>
                <c:pt idx="54576">
                  <c:v>27288</c:v>
                </c:pt>
                <c:pt idx="54577">
                  <c:v>27288.5</c:v>
                </c:pt>
                <c:pt idx="54578">
                  <c:v>27289</c:v>
                </c:pt>
                <c:pt idx="54579">
                  <c:v>27289.5</c:v>
                </c:pt>
                <c:pt idx="54580">
                  <c:v>27290</c:v>
                </c:pt>
                <c:pt idx="54581">
                  <c:v>27290.5</c:v>
                </c:pt>
                <c:pt idx="54582">
                  <c:v>27291</c:v>
                </c:pt>
                <c:pt idx="54583">
                  <c:v>27291.5</c:v>
                </c:pt>
                <c:pt idx="54584">
                  <c:v>27292</c:v>
                </c:pt>
                <c:pt idx="54585">
                  <c:v>27292.5</c:v>
                </c:pt>
                <c:pt idx="54586">
                  <c:v>27293</c:v>
                </c:pt>
                <c:pt idx="54587">
                  <c:v>27293.5</c:v>
                </c:pt>
                <c:pt idx="54588">
                  <c:v>27294</c:v>
                </c:pt>
                <c:pt idx="54589">
                  <c:v>27294.5</c:v>
                </c:pt>
                <c:pt idx="54590">
                  <c:v>27295</c:v>
                </c:pt>
                <c:pt idx="54591">
                  <c:v>27295.5</c:v>
                </c:pt>
                <c:pt idx="54592">
                  <c:v>27296</c:v>
                </c:pt>
                <c:pt idx="54593">
                  <c:v>27296.5</c:v>
                </c:pt>
                <c:pt idx="54594">
                  <c:v>27297</c:v>
                </c:pt>
                <c:pt idx="54595">
                  <c:v>27297.5</c:v>
                </c:pt>
                <c:pt idx="54596">
                  <c:v>27298</c:v>
                </c:pt>
                <c:pt idx="54597">
                  <c:v>27298.5</c:v>
                </c:pt>
                <c:pt idx="54598">
                  <c:v>27299</c:v>
                </c:pt>
                <c:pt idx="54599">
                  <c:v>27299.5</c:v>
                </c:pt>
                <c:pt idx="54600">
                  <c:v>27300</c:v>
                </c:pt>
                <c:pt idx="54601">
                  <c:v>27300.5</c:v>
                </c:pt>
                <c:pt idx="54602">
                  <c:v>27301</c:v>
                </c:pt>
                <c:pt idx="54603">
                  <c:v>27301.5</c:v>
                </c:pt>
                <c:pt idx="54604">
                  <c:v>27302</c:v>
                </c:pt>
                <c:pt idx="54605">
                  <c:v>27302.5</c:v>
                </c:pt>
                <c:pt idx="54606">
                  <c:v>27303</c:v>
                </c:pt>
                <c:pt idx="54607">
                  <c:v>27303.5</c:v>
                </c:pt>
                <c:pt idx="54608">
                  <c:v>27304</c:v>
                </c:pt>
                <c:pt idx="54609">
                  <c:v>27304.5</c:v>
                </c:pt>
                <c:pt idx="54610">
                  <c:v>27305</c:v>
                </c:pt>
                <c:pt idx="54611">
                  <c:v>27305.5</c:v>
                </c:pt>
                <c:pt idx="54612">
                  <c:v>27306</c:v>
                </c:pt>
                <c:pt idx="54613">
                  <c:v>27306.5</c:v>
                </c:pt>
                <c:pt idx="54614">
                  <c:v>27307</c:v>
                </c:pt>
                <c:pt idx="54615">
                  <c:v>27307.5</c:v>
                </c:pt>
                <c:pt idx="54616">
                  <c:v>27308</c:v>
                </c:pt>
                <c:pt idx="54617">
                  <c:v>27308.5</c:v>
                </c:pt>
                <c:pt idx="54618">
                  <c:v>27309</c:v>
                </c:pt>
                <c:pt idx="54619">
                  <c:v>27309.5</c:v>
                </c:pt>
                <c:pt idx="54620">
                  <c:v>27310</c:v>
                </c:pt>
                <c:pt idx="54621">
                  <c:v>27310.5</c:v>
                </c:pt>
                <c:pt idx="54622">
                  <c:v>27311</c:v>
                </c:pt>
                <c:pt idx="54623">
                  <c:v>27311.5</c:v>
                </c:pt>
                <c:pt idx="54624">
                  <c:v>27312</c:v>
                </c:pt>
                <c:pt idx="54625">
                  <c:v>27312.5</c:v>
                </c:pt>
                <c:pt idx="54626">
                  <c:v>27313</c:v>
                </c:pt>
                <c:pt idx="54627">
                  <c:v>27313.5</c:v>
                </c:pt>
                <c:pt idx="54628">
                  <c:v>27314</c:v>
                </c:pt>
                <c:pt idx="54629">
                  <c:v>27314.5</c:v>
                </c:pt>
                <c:pt idx="54630">
                  <c:v>27315</c:v>
                </c:pt>
                <c:pt idx="54631">
                  <c:v>27315.5</c:v>
                </c:pt>
                <c:pt idx="54632">
                  <c:v>27316</c:v>
                </c:pt>
                <c:pt idx="54633">
                  <c:v>27316.5</c:v>
                </c:pt>
                <c:pt idx="54634">
                  <c:v>27317</c:v>
                </c:pt>
                <c:pt idx="54635">
                  <c:v>27317.5</c:v>
                </c:pt>
                <c:pt idx="54636">
                  <c:v>27318</c:v>
                </c:pt>
                <c:pt idx="54637">
                  <c:v>27318.5</c:v>
                </c:pt>
                <c:pt idx="54638">
                  <c:v>27319</c:v>
                </c:pt>
                <c:pt idx="54639">
                  <c:v>27319.5</c:v>
                </c:pt>
                <c:pt idx="54640">
                  <c:v>27320</c:v>
                </c:pt>
                <c:pt idx="54641">
                  <c:v>27320.5</c:v>
                </c:pt>
                <c:pt idx="54642">
                  <c:v>27321</c:v>
                </c:pt>
                <c:pt idx="54643">
                  <c:v>27321.5</c:v>
                </c:pt>
                <c:pt idx="54644">
                  <c:v>27322</c:v>
                </c:pt>
                <c:pt idx="54645">
                  <c:v>27322.5</c:v>
                </c:pt>
                <c:pt idx="54646">
                  <c:v>27323</c:v>
                </c:pt>
                <c:pt idx="54647">
                  <c:v>27323.5</c:v>
                </c:pt>
                <c:pt idx="54648">
                  <c:v>27324</c:v>
                </c:pt>
                <c:pt idx="54649">
                  <c:v>27324.5</c:v>
                </c:pt>
                <c:pt idx="54650">
                  <c:v>27325</c:v>
                </c:pt>
                <c:pt idx="54651">
                  <c:v>27325.5</c:v>
                </c:pt>
                <c:pt idx="54652">
                  <c:v>27326</c:v>
                </c:pt>
                <c:pt idx="54653">
                  <c:v>27326.5</c:v>
                </c:pt>
                <c:pt idx="54654">
                  <c:v>27327</c:v>
                </c:pt>
                <c:pt idx="54655">
                  <c:v>27327.5</c:v>
                </c:pt>
                <c:pt idx="54656">
                  <c:v>27328</c:v>
                </c:pt>
                <c:pt idx="54657">
                  <c:v>27328.5</c:v>
                </c:pt>
                <c:pt idx="54658">
                  <c:v>27329</c:v>
                </c:pt>
                <c:pt idx="54659">
                  <c:v>27329.5</c:v>
                </c:pt>
                <c:pt idx="54660">
                  <c:v>27330</c:v>
                </c:pt>
                <c:pt idx="54661">
                  <c:v>27330.5</c:v>
                </c:pt>
                <c:pt idx="54662">
                  <c:v>27331</c:v>
                </c:pt>
                <c:pt idx="54663">
                  <c:v>27331.5</c:v>
                </c:pt>
                <c:pt idx="54664">
                  <c:v>27332</c:v>
                </c:pt>
                <c:pt idx="54665">
                  <c:v>27332.5</c:v>
                </c:pt>
                <c:pt idx="54666">
                  <c:v>27333</c:v>
                </c:pt>
                <c:pt idx="54667">
                  <c:v>27333.5</c:v>
                </c:pt>
                <c:pt idx="54668">
                  <c:v>27334</c:v>
                </c:pt>
                <c:pt idx="54669">
                  <c:v>27334.5</c:v>
                </c:pt>
                <c:pt idx="54670">
                  <c:v>27335</c:v>
                </c:pt>
                <c:pt idx="54671">
                  <c:v>27335.5</c:v>
                </c:pt>
                <c:pt idx="54672">
                  <c:v>27336</c:v>
                </c:pt>
                <c:pt idx="54673">
                  <c:v>27336.5</c:v>
                </c:pt>
                <c:pt idx="54674">
                  <c:v>27337</c:v>
                </c:pt>
                <c:pt idx="54675">
                  <c:v>27337.5</c:v>
                </c:pt>
                <c:pt idx="54676">
                  <c:v>27338</c:v>
                </c:pt>
                <c:pt idx="54677">
                  <c:v>27338.5</c:v>
                </c:pt>
                <c:pt idx="54678">
                  <c:v>27339</c:v>
                </c:pt>
                <c:pt idx="54679">
                  <c:v>27339.5</c:v>
                </c:pt>
                <c:pt idx="54680">
                  <c:v>27340</c:v>
                </c:pt>
                <c:pt idx="54681">
                  <c:v>27340.5</c:v>
                </c:pt>
                <c:pt idx="54682">
                  <c:v>27341</c:v>
                </c:pt>
                <c:pt idx="54683">
                  <c:v>27341.5</c:v>
                </c:pt>
                <c:pt idx="54684">
                  <c:v>27342</c:v>
                </c:pt>
                <c:pt idx="54685">
                  <c:v>27342.5</c:v>
                </c:pt>
                <c:pt idx="54686">
                  <c:v>27343</c:v>
                </c:pt>
                <c:pt idx="54687">
                  <c:v>27343.5</c:v>
                </c:pt>
                <c:pt idx="54688">
                  <c:v>27344</c:v>
                </c:pt>
                <c:pt idx="54689">
                  <c:v>27344.5</c:v>
                </c:pt>
                <c:pt idx="54690">
                  <c:v>27345</c:v>
                </c:pt>
                <c:pt idx="54691">
                  <c:v>27345.5</c:v>
                </c:pt>
                <c:pt idx="54692">
                  <c:v>27346</c:v>
                </c:pt>
                <c:pt idx="54693">
                  <c:v>27346.5</c:v>
                </c:pt>
                <c:pt idx="54694">
                  <c:v>27347</c:v>
                </c:pt>
                <c:pt idx="54695">
                  <c:v>27347.5</c:v>
                </c:pt>
                <c:pt idx="54696">
                  <c:v>27348</c:v>
                </c:pt>
                <c:pt idx="54697">
                  <c:v>27348.5</c:v>
                </c:pt>
                <c:pt idx="54698">
                  <c:v>27349</c:v>
                </c:pt>
                <c:pt idx="54699">
                  <c:v>27349.5</c:v>
                </c:pt>
                <c:pt idx="54700">
                  <c:v>27350</c:v>
                </c:pt>
                <c:pt idx="54701">
                  <c:v>27350.5</c:v>
                </c:pt>
                <c:pt idx="54702">
                  <c:v>27351</c:v>
                </c:pt>
                <c:pt idx="54703">
                  <c:v>27351.5</c:v>
                </c:pt>
                <c:pt idx="54704">
                  <c:v>27352</c:v>
                </c:pt>
                <c:pt idx="54705">
                  <c:v>27352.5</c:v>
                </c:pt>
                <c:pt idx="54706">
                  <c:v>27353</c:v>
                </c:pt>
                <c:pt idx="54707">
                  <c:v>27353.5</c:v>
                </c:pt>
                <c:pt idx="54708">
                  <c:v>27354</c:v>
                </c:pt>
                <c:pt idx="54709">
                  <c:v>27354.5</c:v>
                </c:pt>
                <c:pt idx="54710">
                  <c:v>27355</c:v>
                </c:pt>
                <c:pt idx="54711">
                  <c:v>27355.5</c:v>
                </c:pt>
                <c:pt idx="54712">
                  <c:v>27356</c:v>
                </c:pt>
                <c:pt idx="54713">
                  <c:v>27356.5</c:v>
                </c:pt>
                <c:pt idx="54714">
                  <c:v>27357</c:v>
                </c:pt>
                <c:pt idx="54715">
                  <c:v>27357.5</c:v>
                </c:pt>
                <c:pt idx="54716">
                  <c:v>27358</c:v>
                </c:pt>
                <c:pt idx="54717">
                  <c:v>27358.5</c:v>
                </c:pt>
                <c:pt idx="54718">
                  <c:v>27359</c:v>
                </c:pt>
                <c:pt idx="54719">
                  <c:v>27359.5</c:v>
                </c:pt>
                <c:pt idx="54720">
                  <c:v>27360</c:v>
                </c:pt>
                <c:pt idx="54721">
                  <c:v>27360.5</c:v>
                </c:pt>
                <c:pt idx="54722">
                  <c:v>27361</c:v>
                </c:pt>
                <c:pt idx="54723">
                  <c:v>27361.5</c:v>
                </c:pt>
                <c:pt idx="54724">
                  <c:v>27362</c:v>
                </c:pt>
                <c:pt idx="54725">
                  <c:v>27362.5</c:v>
                </c:pt>
                <c:pt idx="54726">
                  <c:v>27363</c:v>
                </c:pt>
                <c:pt idx="54727">
                  <c:v>27363.5</c:v>
                </c:pt>
                <c:pt idx="54728">
                  <c:v>27364</c:v>
                </c:pt>
                <c:pt idx="54729">
                  <c:v>27364.5</c:v>
                </c:pt>
                <c:pt idx="54730">
                  <c:v>27365</c:v>
                </c:pt>
                <c:pt idx="54731">
                  <c:v>27365.5</c:v>
                </c:pt>
                <c:pt idx="54732">
                  <c:v>27366</c:v>
                </c:pt>
                <c:pt idx="54733">
                  <c:v>27366.5</c:v>
                </c:pt>
                <c:pt idx="54734">
                  <c:v>27367</c:v>
                </c:pt>
                <c:pt idx="54735">
                  <c:v>27367.5</c:v>
                </c:pt>
                <c:pt idx="54736">
                  <c:v>27368</c:v>
                </c:pt>
                <c:pt idx="54737">
                  <c:v>27368.5</c:v>
                </c:pt>
                <c:pt idx="54738">
                  <c:v>27369</c:v>
                </c:pt>
                <c:pt idx="54739">
                  <c:v>27369.5</c:v>
                </c:pt>
                <c:pt idx="54740">
                  <c:v>27370</c:v>
                </c:pt>
                <c:pt idx="54741">
                  <c:v>27370.5</c:v>
                </c:pt>
                <c:pt idx="54742">
                  <c:v>27371</c:v>
                </c:pt>
                <c:pt idx="54743">
                  <c:v>27371.5</c:v>
                </c:pt>
                <c:pt idx="54744">
                  <c:v>27372</c:v>
                </c:pt>
                <c:pt idx="54745">
                  <c:v>27372.5</c:v>
                </c:pt>
                <c:pt idx="54746">
                  <c:v>27373</c:v>
                </c:pt>
                <c:pt idx="54747">
                  <c:v>27373.5</c:v>
                </c:pt>
                <c:pt idx="54748">
                  <c:v>27374</c:v>
                </c:pt>
                <c:pt idx="54749">
                  <c:v>27374.5</c:v>
                </c:pt>
                <c:pt idx="54750">
                  <c:v>27375</c:v>
                </c:pt>
                <c:pt idx="54751">
                  <c:v>27375.5</c:v>
                </c:pt>
                <c:pt idx="54752">
                  <c:v>27376</c:v>
                </c:pt>
                <c:pt idx="54753">
                  <c:v>27376.5</c:v>
                </c:pt>
                <c:pt idx="54754">
                  <c:v>27377</c:v>
                </c:pt>
                <c:pt idx="54755">
                  <c:v>27377.5</c:v>
                </c:pt>
                <c:pt idx="54756">
                  <c:v>27378</c:v>
                </c:pt>
                <c:pt idx="54757">
                  <c:v>27378.5</c:v>
                </c:pt>
                <c:pt idx="54758">
                  <c:v>27379</c:v>
                </c:pt>
                <c:pt idx="54759">
                  <c:v>27379.5</c:v>
                </c:pt>
                <c:pt idx="54760">
                  <c:v>27380</c:v>
                </c:pt>
                <c:pt idx="54761">
                  <c:v>27380.5</c:v>
                </c:pt>
                <c:pt idx="54762">
                  <c:v>27381</c:v>
                </c:pt>
                <c:pt idx="54763">
                  <c:v>27381.5</c:v>
                </c:pt>
                <c:pt idx="54764">
                  <c:v>27382</c:v>
                </c:pt>
                <c:pt idx="54765">
                  <c:v>27382.5</c:v>
                </c:pt>
                <c:pt idx="54766">
                  <c:v>27383</c:v>
                </c:pt>
                <c:pt idx="54767">
                  <c:v>27383.5</c:v>
                </c:pt>
                <c:pt idx="54768">
                  <c:v>27384</c:v>
                </c:pt>
                <c:pt idx="54769">
                  <c:v>27384.5</c:v>
                </c:pt>
                <c:pt idx="54770">
                  <c:v>27385</c:v>
                </c:pt>
                <c:pt idx="54771">
                  <c:v>27385.5</c:v>
                </c:pt>
                <c:pt idx="54772">
                  <c:v>27386</c:v>
                </c:pt>
                <c:pt idx="54773">
                  <c:v>27386.5</c:v>
                </c:pt>
                <c:pt idx="54774">
                  <c:v>27387</c:v>
                </c:pt>
                <c:pt idx="54775">
                  <c:v>27387.5</c:v>
                </c:pt>
                <c:pt idx="54776">
                  <c:v>27388</c:v>
                </c:pt>
                <c:pt idx="54777">
                  <c:v>27388.5</c:v>
                </c:pt>
                <c:pt idx="54778">
                  <c:v>27389</c:v>
                </c:pt>
                <c:pt idx="54779">
                  <c:v>27389.5</c:v>
                </c:pt>
                <c:pt idx="54780">
                  <c:v>27390</c:v>
                </c:pt>
                <c:pt idx="54781">
                  <c:v>27390.5</c:v>
                </c:pt>
                <c:pt idx="54782">
                  <c:v>27391</c:v>
                </c:pt>
                <c:pt idx="54783">
                  <c:v>27391.5</c:v>
                </c:pt>
                <c:pt idx="54784">
                  <c:v>27392</c:v>
                </c:pt>
                <c:pt idx="54785">
                  <c:v>27392.5</c:v>
                </c:pt>
                <c:pt idx="54786">
                  <c:v>27393</c:v>
                </c:pt>
                <c:pt idx="54787">
                  <c:v>27393.5</c:v>
                </c:pt>
                <c:pt idx="54788">
                  <c:v>27394</c:v>
                </c:pt>
                <c:pt idx="54789">
                  <c:v>27394.5</c:v>
                </c:pt>
                <c:pt idx="54790">
                  <c:v>27395</c:v>
                </c:pt>
                <c:pt idx="54791">
                  <c:v>27395.5</c:v>
                </c:pt>
                <c:pt idx="54792">
                  <c:v>27396</c:v>
                </c:pt>
                <c:pt idx="54793">
                  <c:v>27396.5</c:v>
                </c:pt>
                <c:pt idx="54794">
                  <c:v>27397</c:v>
                </c:pt>
                <c:pt idx="54795">
                  <c:v>27397.5</c:v>
                </c:pt>
                <c:pt idx="54796">
                  <c:v>27398</c:v>
                </c:pt>
                <c:pt idx="54797">
                  <c:v>27398.5</c:v>
                </c:pt>
                <c:pt idx="54798">
                  <c:v>27399</c:v>
                </c:pt>
                <c:pt idx="54799">
                  <c:v>27399.5</c:v>
                </c:pt>
                <c:pt idx="54800">
                  <c:v>27400</c:v>
                </c:pt>
                <c:pt idx="54801">
                  <c:v>27400.5</c:v>
                </c:pt>
                <c:pt idx="54802">
                  <c:v>27401</c:v>
                </c:pt>
                <c:pt idx="54803">
                  <c:v>27401.5</c:v>
                </c:pt>
                <c:pt idx="54804">
                  <c:v>27402</c:v>
                </c:pt>
                <c:pt idx="54805">
                  <c:v>27402.5</c:v>
                </c:pt>
                <c:pt idx="54806">
                  <c:v>27403</c:v>
                </c:pt>
                <c:pt idx="54807">
                  <c:v>27403.5</c:v>
                </c:pt>
                <c:pt idx="54808">
                  <c:v>27404</c:v>
                </c:pt>
                <c:pt idx="54809">
                  <c:v>27404.5</c:v>
                </c:pt>
                <c:pt idx="54810">
                  <c:v>27405</c:v>
                </c:pt>
                <c:pt idx="54811">
                  <c:v>27405.5</c:v>
                </c:pt>
                <c:pt idx="54812">
                  <c:v>27406</c:v>
                </c:pt>
                <c:pt idx="54813">
                  <c:v>27406.5</c:v>
                </c:pt>
                <c:pt idx="54814">
                  <c:v>27407</c:v>
                </c:pt>
                <c:pt idx="54815">
                  <c:v>27407.5</c:v>
                </c:pt>
                <c:pt idx="54816">
                  <c:v>27408</c:v>
                </c:pt>
                <c:pt idx="54817">
                  <c:v>27408.5</c:v>
                </c:pt>
                <c:pt idx="54818">
                  <c:v>27409</c:v>
                </c:pt>
                <c:pt idx="54819">
                  <c:v>27409.5</c:v>
                </c:pt>
                <c:pt idx="54820">
                  <c:v>27410</c:v>
                </c:pt>
                <c:pt idx="54821">
                  <c:v>27410.5</c:v>
                </c:pt>
                <c:pt idx="54822">
                  <c:v>27411</c:v>
                </c:pt>
                <c:pt idx="54823">
                  <c:v>27411.5</c:v>
                </c:pt>
                <c:pt idx="54824">
                  <c:v>27412</c:v>
                </c:pt>
                <c:pt idx="54825">
                  <c:v>27412.5</c:v>
                </c:pt>
                <c:pt idx="54826">
                  <c:v>27413</c:v>
                </c:pt>
                <c:pt idx="54827">
                  <c:v>27413.5</c:v>
                </c:pt>
                <c:pt idx="54828">
                  <c:v>27414</c:v>
                </c:pt>
                <c:pt idx="54829">
                  <c:v>27414.5</c:v>
                </c:pt>
                <c:pt idx="54830">
                  <c:v>27415</c:v>
                </c:pt>
                <c:pt idx="54831">
                  <c:v>27415.5</c:v>
                </c:pt>
                <c:pt idx="54832">
                  <c:v>27416</c:v>
                </c:pt>
                <c:pt idx="54833">
                  <c:v>27416.5</c:v>
                </c:pt>
                <c:pt idx="54834">
                  <c:v>27417</c:v>
                </c:pt>
                <c:pt idx="54835">
                  <c:v>27417.5</c:v>
                </c:pt>
                <c:pt idx="54836">
                  <c:v>27418</c:v>
                </c:pt>
                <c:pt idx="54837">
                  <c:v>27418.5</c:v>
                </c:pt>
                <c:pt idx="54838">
                  <c:v>27419</c:v>
                </c:pt>
                <c:pt idx="54839">
                  <c:v>27419.5</c:v>
                </c:pt>
                <c:pt idx="54840">
                  <c:v>27420</c:v>
                </c:pt>
                <c:pt idx="54841">
                  <c:v>27420.5</c:v>
                </c:pt>
                <c:pt idx="54842">
                  <c:v>27421</c:v>
                </c:pt>
                <c:pt idx="54843">
                  <c:v>27421.5</c:v>
                </c:pt>
                <c:pt idx="54844">
                  <c:v>27422</c:v>
                </c:pt>
                <c:pt idx="54845">
                  <c:v>27422.5</c:v>
                </c:pt>
                <c:pt idx="54846">
                  <c:v>27423</c:v>
                </c:pt>
                <c:pt idx="54847">
                  <c:v>27423.5</c:v>
                </c:pt>
                <c:pt idx="54848">
                  <c:v>27424</c:v>
                </c:pt>
                <c:pt idx="54849">
                  <c:v>27424.5</c:v>
                </c:pt>
                <c:pt idx="54850">
                  <c:v>27425</c:v>
                </c:pt>
                <c:pt idx="54851">
                  <c:v>27425.5</c:v>
                </c:pt>
                <c:pt idx="54852">
                  <c:v>27426</c:v>
                </c:pt>
                <c:pt idx="54853">
                  <c:v>27426.5</c:v>
                </c:pt>
                <c:pt idx="54854">
                  <c:v>27427</c:v>
                </c:pt>
                <c:pt idx="54855">
                  <c:v>27427.5</c:v>
                </c:pt>
                <c:pt idx="54856">
                  <c:v>27428</c:v>
                </c:pt>
                <c:pt idx="54857">
                  <c:v>27428.5</c:v>
                </c:pt>
                <c:pt idx="54858">
                  <c:v>27429</c:v>
                </c:pt>
                <c:pt idx="54859">
                  <c:v>27429.5</c:v>
                </c:pt>
                <c:pt idx="54860">
                  <c:v>27430</c:v>
                </c:pt>
                <c:pt idx="54861">
                  <c:v>27430.5</c:v>
                </c:pt>
                <c:pt idx="54862">
                  <c:v>27431</c:v>
                </c:pt>
                <c:pt idx="54863">
                  <c:v>27431.5</c:v>
                </c:pt>
                <c:pt idx="54864">
                  <c:v>27432</c:v>
                </c:pt>
                <c:pt idx="54865">
                  <c:v>27432.5</c:v>
                </c:pt>
                <c:pt idx="54866">
                  <c:v>27433</c:v>
                </c:pt>
                <c:pt idx="54867">
                  <c:v>27433.5</c:v>
                </c:pt>
                <c:pt idx="54868">
                  <c:v>27434</c:v>
                </c:pt>
                <c:pt idx="54869">
                  <c:v>27434.5</c:v>
                </c:pt>
                <c:pt idx="54870">
                  <c:v>27435</c:v>
                </c:pt>
                <c:pt idx="54871">
                  <c:v>27435.5</c:v>
                </c:pt>
                <c:pt idx="54872">
                  <c:v>27436</c:v>
                </c:pt>
                <c:pt idx="54873">
                  <c:v>27436.5</c:v>
                </c:pt>
                <c:pt idx="54874">
                  <c:v>27437</c:v>
                </c:pt>
                <c:pt idx="54875">
                  <c:v>27437.5</c:v>
                </c:pt>
                <c:pt idx="54876">
                  <c:v>27438</c:v>
                </c:pt>
                <c:pt idx="54877">
                  <c:v>27438.5</c:v>
                </c:pt>
                <c:pt idx="54878">
                  <c:v>27439</c:v>
                </c:pt>
                <c:pt idx="54879">
                  <c:v>27439.5</c:v>
                </c:pt>
                <c:pt idx="54880">
                  <c:v>27440</c:v>
                </c:pt>
                <c:pt idx="54881">
                  <c:v>27440.5</c:v>
                </c:pt>
                <c:pt idx="54882">
                  <c:v>27441</c:v>
                </c:pt>
                <c:pt idx="54883">
                  <c:v>27441.5</c:v>
                </c:pt>
                <c:pt idx="54884">
                  <c:v>27442</c:v>
                </c:pt>
                <c:pt idx="54885">
                  <c:v>27442.5</c:v>
                </c:pt>
                <c:pt idx="54886">
                  <c:v>27443</c:v>
                </c:pt>
                <c:pt idx="54887">
                  <c:v>27443.5</c:v>
                </c:pt>
                <c:pt idx="54888">
                  <c:v>27444</c:v>
                </c:pt>
                <c:pt idx="54889">
                  <c:v>27444.5</c:v>
                </c:pt>
                <c:pt idx="54890">
                  <c:v>27445</c:v>
                </c:pt>
                <c:pt idx="54891">
                  <c:v>27445.5</c:v>
                </c:pt>
                <c:pt idx="54892">
                  <c:v>27446</c:v>
                </c:pt>
                <c:pt idx="54893">
                  <c:v>27446.5</c:v>
                </c:pt>
                <c:pt idx="54894">
                  <c:v>27447</c:v>
                </c:pt>
                <c:pt idx="54895">
                  <c:v>27447.5</c:v>
                </c:pt>
                <c:pt idx="54896">
                  <c:v>27448</c:v>
                </c:pt>
                <c:pt idx="54897">
                  <c:v>27448.5</c:v>
                </c:pt>
                <c:pt idx="54898">
                  <c:v>27449</c:v>
                </c:pt>
                <c:pt idx="54899">
                  <c:v>27449.5</c:v>
                </c:pt>
                <c:pt idx="54900">
                  <c:v>27450</c:v>
                </c:pt>
                <c:pt idx="54901">
                  <c:v>27450.5</c:v>
                </c:pt>
                <c:pt idx="54902">
                  <c:v>27451</c:v>
                </c:pt>
                <c:pt idx="54903">
                  <c:v>27451.5</c:v>
                </c:pt>
                <c:pt idx="54904">
                  <c:v>27452</c:v>
                </c:pt>
                <c:pt idx="54905">
                  <c:v>27452.5</c:v>
                </c:pt>
                <c:pt idx="54906">
                  <c:v>27453</c:v>
                </c:pt>
                <c:pt idx="54907">
                  <c:v>27453.5</c:v>
                </c:pt>
                <c:pt idx="54908">
                  <c:v>27454</c:v>
                </c:pt>
                <c:pt idx="54909">
                  <c:v>27454.5</c:v>
                </c:pt>
                <c:pt idx="54910">
                  <c:v>27455</c:v>
                </c:pt>
                <c:pt idx="54911">
                  <c:v>27455.5</c:v>
                </c:pt>
                <c:pt idx="54912">
                  <c:v>27456</c:v>
                </c:pt>
                <c:pt idx="54913">
                  <c:v>27456.5</c:v>
                </c:pt>
                <c:pt idx="54914">
                  <c:v>27457</c:v>
                </c:pt>
                <c:pt idx="54915">
                  <c:v>27457.5</c:v>
                </c:pt>
                <c:pt idx="54916">
                  <c:v>27458</c:v>
                </c:pt>
                <c:pt idx="54917">
                  <c:v>27458.5</c:v>
                </c:pt>
                <c:pt idx="54918">
                  <c:v>27459</c:v>
                </c:pt>
                <c:pt idx="54919">
                  <c:v>27459.5</c:v>
                </c:pt>
                <c:pt idx="54920">
                  <c:v>27460</c:v>
                </c:pt>
                <c:pt idx="54921">
                  <c:v>27460.5</c:v>
                </c:pt>
                <c:pt idx="54922">
                  <c:v>27461</c:v>
                </c:pt>
                <c:pt idx="54923">
                  <c:v>27461.5</c:v>
                </c:pt>
                <c:pt idx="54924">
                  <c:v>27462</c:v>
                </c:pt>
                <c:pt idx="54925">
                  <c:v>27462.5</c:v>
                </c:pt>
                <c:pt idx="54926">
                  <c:v>27463</c:v>
                </c:pt>
                <c:pt idx="54927">
                  <c:v>27463.5</c:v>
                </c:pt>
                <c:pt idx="54928">
                  <c:v>27464</c:v>
                </c:pt>
                <c:pt idx="54929">
                  <c:v>27464.5</c:v>
                </c:pt>
                <c:pt idx="54930">
                  <c:v>27465</c:v>
                </c:pt>
                <c:pt idx="54931">
                  <c:v>27465.5</c:v>
                </c:pt>
                <c:pt idx="54932">
                  <c:v>27466</c:v>
                </c:pt>
                <c:pt idx="54933">
                  <c:v>27466.5</c:v>
                </c:pt>
                <c:pt idx="54934">
                  <c:v>27467</c:v>
                </c:pt>
                <c:pt idx="54935">
                  <c:v>27467.5</c:v>
                </c:pt>
                <c:pt idx="54936">
                  <c:v>27468</c:v>
                </c:pt>
                <c:pt idx="54937">
                  <c:v>27468.5</c:v>
                </c:pt>
                <c:pt idx="54938">
                  <c:v>27469</c:v>
                </c:pt>
                <c:pt idx="54939">
                  <c:v>27469.5</c:v>
                </c:pt>
                <c:pt idx="54940">
                  <c:v>27470</c:v>
                </c:pt>
                <c:pt idx="54941">
                  <c:v>27470.5</c:v>
                </c:pt>
                <c:pt idx="54942">
                  <c:v>27471</c:v>
                </c:pt>
                <c:pt idx="54943">
                  <c:v>27471.5</c:v>
                </c:pt>
                <c:pt idx="54944">
                  <c:v>27472</c:v>
                </c:pt>
                <c:pt idx="54945">
                  <c:v>27472.5</c:v>
                </c:pt>
                <c:pt idx="54946">
                  <c:v>27473</c:v>
                </c:pt>
                <c:pt idx="54947">
                  <c:v>27473.5</c:v>
                </c:pt>
                <c:pt idx="54948">
                  <c:v>27474</c:v>
                </c:pt>
                <c:pt idx="54949">
                  <c:v>27474.5</c:v>
                </c:pt>
                <c:pt idx="54950">
                  <c:v>27475</c:v>
                </c:pt>
                <c:pt idx="54951">
                  <c:v>27475.5</c:v>
                </c:pt>
                <c:pt idx="54952">
                  <c:v>27476</c:v>
                </c:pt>
                <c:pt idx="54953">
                  <c:v>27476.5</c:v>
                </c:pt>
                <c:pt idx="54954">
                  <c:v>27477</c:v>
                </c:pt>
                <c:pt idx="54955">
                  <c:v>27477.5</c:v>
                </c:pt>
                <c:pt idx="54956">
                  <c:v>27478</c:v>
                </c:pt>
                <c:pt idx="54957">
                  <c:v>27478.5</c:v>
                </c:pt>
                <c:pt idx="54958">
                  <c:v>27479</c:v>
                </c:pt>
                <c:pt idx="54959">
                  <c:v>27479.5</c:v>
                </c:pt>
                <c:pt idx="54960">
                  <c:v>27480</c:v>
                </c:pt>
                <c:pt idx="54961">
                  <c:v>27480.5</c:v>
                </c:pt>
                <c:pt idx="54962">
                  <c:v>27481</c:v>
                </c:pt>
                <c:pt idx="54963">
                  <c:v>27481.5</c:v>
                </c:pt>
                <c:pt idx="54964">
                  <c:v>27482</c:v>
                </c:pt>
                <c:pt idx="54965">
                  <c:v>27482.5</c:v>
                </c:pt>
                <c:pt idx="54966">
                  <c:v>27483</c:v>
                </c:pt>
                <c:pt idx="54967">
                  <c:v>27483.5</c:v>
                </c:pt>
                <c:pt idx="54968">
                  <c:v>27484</c:v>
                </c:pt>
                <c:pt idx="54969">
                  <c:v>27484.5</c:v>
                </c:pt>
                <c:pt idx="54970">
                  <c:v>27485</c:v>
                </c:pt>
                <c:pt idx="54971">
                  <c:v>27485.5</c:v>
                </c:pt>
                <c:pt idx="54972">
                  <c:v>27486</c:v>
                </c:pt>
                <c:pt idx="54973">
                  <c:v>27486.5</c:v>
                </c:pt>
                <c:pt idx="54974">
                  <c:v>27487</c:v>
                </c:pt>
                <c:pt idx="54975">
                  <c:v>27487.5</c:v>
                </c:pt>
                <c:pt idx="54976">
                  <c:v>27488</c:v>
                </c:pt>
                <c:pt idx="54977">
                  <c:v>27488.5</c:v>
                </c:pt>
                <c:pt idx="54978">
                  <c:v>27489</c:v>
                </c:pt>
                <c:pt idx="54979">
                  <c:v>27489.5</c:v>
                </c:pt>
                <c:pt idx="54980">
                  <c:v>27490</c:v>
                </c:pt>
                <c:pt idx="54981">
                  <c:v>27490.5</c:v>
                </c:pt>
                <c:pt idx="54982">
                  <c:v>27491</c:v>
                </c:pt>
                <c:pt idx="54983">
                  <c:v>27491.5</c:v>
                </c:pt>
                <c:pt idx="54984">
                  <c:v>27492</c:v>
                </c:pt>
                <c:pt idx="54985">
                  <c:v>27492.5</c:v>
                </c:pt>
                <c:pt idx="54986">
                  <c:v>27493</c:v>
                </c:pt>
                <c:pt idx="54987">
                  <c:v>27493.5</c:v>
                </c:pt>
                <c:pt idx="54988">
                  <c:v>27494</c:v>
                </c:pt>
                <c:pt idx="54989">
                  <c:v>27494.5</c:v>
                </c:pt>
                <c:pt idx="54990">
                  <c:v>27495</c:v>
                </c:pt>
                <c:pt idx="54991">
                  <c:v>27495.5</c:v>
                </c:pt>
                <c:pt idx="54992">
                  <c:v>27496</c:v>
                </c:pt>
                <c:pt idx="54993">
                  <c:v>27496.5</c:v>
                </c:pt>
                <c:pt idx="54994">
                  <c:v>27497</c:v>
                </c:pt>
                <c:pt idx="54995">
                  <c:v>27497.5</c:v>
                </c:pt>
                <c:pt idx="54996">
                  <c:v>27498</c:v>
                </c:pt>
                <c:pt idx="54997">
                  <c:v>27498.5</c:v>
                </c:pt>
                <c:pt idx="54998">
                  <c:v>27499</c:v>
                </c:pt>
                <c:pt idx="54999">
                  <c:v>27499.5</c:v>
                </c:pt>
                <c:pt idx="55000">
                  <c:v>27500</c:v>
                </c:pt>
                <c:pt idx="55001">
                  <c:v>27500.5</c:v>
                </c:pt>
                <c:pt idx="55002">
                  <c:v>27501</c:v>
                </c:pt>
                <c:pt idx="55003">
                  <c:v>27501.5</c:v>
                </c:pt>
                <c:pt idx="55004">
                  <c:v>27502</c:v>
                </c:pt>
                <c:pt idx="55005">
                  <c:v>27502.5</c:v>
                </c:pt>
                <c:pt idx="55006">
                  <c:v>27503</c:v>
                </c:pt>
                <c:pt idx="55007">
                  <c:v>27503.5</c:v>
                </c:pt>
                <c:pt idx="55008">
                  <c:v>27504</c:v>
                </c:pt>
                <c:pt idx="55009">
                  <c:v>27504.5</c:v>
                </c:pt>
                <c:pt idx="55010">
                  <c:v>27505</c:v>
                </c:pt>
                <c:pt idx="55011">
                  <c:v>27505.5</c:v>
                </c:pt>
                <c:pt idx="55012">
                  <c:v>27506</c:v>
                </c:pt>
                <c:pt idx="55013">
                  <c:v>27506.5</c:v>
                </c:pt>
                <c:pt idx="55014">
                  <c:v>27507</c:v>
                </c:pt>
                <c:pt idx="55015">
                  <c:v>27507.5</c:v>
                </c:pt>
                <c:pt idx="55016">
                  <c:v>27508</c:v>
                </c:pt>
                <c:pt idx="55017">
                  <c:v>27508.5</c:v>
                </c:pt>
                <c:pt idx="55018">
                  <c:v>27509</c:v>
                </c:pt>
                <c:pt idx="55019">
                  <c:v>27509.5</c:v>
                </c:pt>
                <c:pt idx="55020">
                  <c:v>27510</c:v>
                </c:pt>
                <c:pt idx="55021">
                  <c:v>27510.5</c:v>
                </c:pt>
                <c:pt idx="55022">
                  <c:v>27511</c:v>
                </c:pt>
                <c:pt idx="55023">
                  <c:v>27511.5</c:v>
                </c:pt>
                <c:pt idx="55024">
                  <c:v>27512</c:v>
                </c:pt>
                <c:pt idx="55025">
                  <c:v>27512.5</c:v>
                </c:pt>
                <c:pt idx="55026">
                  <c:v>27513</c:v>
                </c:pt>
                <c:pt idx="55027">
                  <c:v>27513.5</c:v>
                </c:pt>
                <c:pt idx="55028">
                  <c:v>27514</c:v>
                </c:pt>
                <c:pt idx="55029">
                  <c:v>27514.5</c:v>
                </c:pt>
                <c:pt idx="55030">
                  <c:v>27515</c:v>
                </c:pt>
                <c:pt idx="55031">
                  <c:v>27515.5</c:v>
                </c:pt>
                <c:pt idx="55032">
                  <c:v>27516</c:v>
                </c:pt>
                <c:pt idx="55033">
                  <c:v>27516.5</c:v>
                </c:pt>
                <c:pt idx="55034">
                  <c:v>27517</c:v>
                </c:pt>
                <c:pt idx="55035">
                  <c:v>27517.5</c:v>
                </c:pt>
                <c:pt idx="55036">
                  <c:v>27518</c:v>
                </c:pt>
                <c:pt idx="55037">
                  <c:v>27518.5</c:v>
                </c:pt>
                <c:pt idx="55038">
                  <c:v>27519</c:v>
                </c:pt>
                <c:pt idx="55039">
                  <c:v>27519.5</c:v>
                </c:pt>
                <c:pt idx="55040">
                  <c:v>27520</c:v>
                </c:pt>
                <c:pt idx="55041">
                  <c:v>27520.5</c:v>
                </c:pt>
                <c:pt idx="55042">
                  <c:v>27521</c:v>
                </c:pt>
                <c:pt idx="55043">
                  <c:v>27521.5</c:v>
                </c:pt>
                <c:pt idx="55044">
                  <c:v>27522</c:v>
                </c:pt>
                <c:pt idx="55045">
                  <c:v>27522.5</c:v>
                </c:pt>
                <c:pt idx="55046">
                  <c:v>27523</c:v>
                </c:pt>
                <c:pt idx="55047">
                  <c:v>27523.5</c:v>
                </c:pt>
                <c:pt idx="55048">
                  <c:v>27524</c:v>
                </c:pt>
                <c:pt idx="55049">
                  <c:v>27524.5</c:v>
                </c:pt>
                <c:pt idx="55050">
                  <c:v>27525</c:v>
                </c:pt>
                <c:pt idx="55051">
                  <c:v>27525.5</c:v>
                </c:pt>
                <c:pt idx="55052">
                  <c:v>27526</c:v>
                </c:pt>
                <c:pt idx="55053">
                  <c:v>27526.5</c:v>
                </c:pt>
                <c:pt idx="55054">
                  <c:v>27527</c:v>
                </c:pt>
                <c:pt idx="55055">
                  <c:v>27527.5</c:v>
                </c:pt>
                <c:pt idx="55056">
                  <c:v>27528</c:v>
                </c:pt>
                <c:pt idx="55057">
                  <c:v>27528.5</c:v>
                </c:pt>
                <c:pt idx="55058">
                  <c:v>27529</c:v>
                </c:pt>
                <c:pt idx="55059">
                  <c:v>27529.5</c:v>
                </c:pt>
                <c:pt idx="55060">
                  <c:v>27530</c:v>
                </c:pt>
                <c:pt idx="55061">
                  <c:v>27530.5</c:v>
                </c:pt>
                <c:pt idx="55062">
                  <c:v>27531</c:v>
                </c:pt>
                <c:pt idx="55063">
                  <c:v>27531.5</c:v>
                </c:pt>
                <c:pt idx="55064">
                  <c:v>27532</c:v>
                </c:pt>
                <c:pt idx="55065">
                  <c:v>27532.5</c:v>
                </c:pt>
                <c:pt idx="55066">
                  <c:v>27533</c:v>
                </c:pt>
                <c:pt idx="55067">
                  <c:v>27533.5</c:v>
                </c:pt>
                <c:pt idx="55068">
                  <c:v>27534</c:v>
                </c:pt>
                <c:pt idx="55069">
                  <c:v>27534.5</c:v>
                </c:pt>
                <c:pt idx="55070">
                  <c:v>27535</c:v>
                </c:pt>
                <c:pt idx="55071">
                  <c:v>27535.5</c:v>
                </c:pt>
                <c:pt idx="55072">
                  <c:v>27536</c:v>
                </c:pt>
                <c:pt idx="55073">
                  <c:v>27536.5</c:v>
                </c:pt>
                <c:pt idx="55074">
                  <c:v>27537</c:v>
                </c:pt>
                <c:pt idx="55075">
                  <c:v>27537.5</c:v>
                </c:pt>
                <c:pt idx="55076">
                  <c:v>27538</c:v>
                </c:pt>
                <c:pt idx="55077">
                  <c:v>27538.5</c:v>
                </c:pt>
                <c:pt idx="55078">
                  <c:v>27539</c:v>
                </c:pt>
                <c:pt idx="55079">
                  <c:v>27539.5</c:v>
                </c:pt>
                <c:pt idx="55080">
                  <c:v>27540</c:v>
                </c:pt>
                <c:pt idx="55081">
                  <c:v>27540.5</c:v>
                </c:pt>
                <c:pt idx="55082">
                  <c:v>27541</c:v>
                </c:pt>
                <c:pt idx="55083">
                  <c:v>27541.5</c:v>
                </c:pt>
                <c:pt idx="55084">
                  <c:v>27542</c:v>
                </c:pt>
                <c:pt idx="55085">
                  <c:v>27542.5</c:v>
                </c:pt>
                <c:pt idx="55086">
                  <c:v>27543</c:v>
                </c:pt>
                <c:pt idx="55087">
                  <c:v>27543.5</c:v>
                </c:pt>
                <c:pt idx="55088">
                  <c:v>27544</c:v>
                </c:pt>
                <c:pt idx="55089">
                  <c:v>27544.5</c:v>
                </c:pt>
                <c:pt idx="55090">
                  <c:v>27545</c:v>
                </c:pt>
                <c:pt idx="55091">
                  <c:v>27545.5</c:v>
                </c:pt>
                <c:pt idx="55092">
                  <c:v>27546</c:v>
                </c:pt>
                <c:pt idx="55093">
                  <c:v>27546.5</c:v>
                </c:pt>
                <c:pt idx="55094">
                  <c:v>27547</c:v>
                </c:pt>
                <c:pt idx="55095">
                  <c:v>27547.5</c:v>
                </c:pt>
                <c:pt idx="55096">
                  <c:v>27548</c:v>
                </c:pt>
                <c:pt idx="55097">
                  <c:v>27548.5</c:v>
                </c:pt>
                <c:pt idx="55098">
                  <c:v>27549</c:v>
                </c:pt>
                <c:pt idx="55099">
                  <c:v>27549.5</c:v>
                </c:pt>
                <c:pt idx="55100">
                  <c:v>27550</c:v>
                </c:pt>
                <c:pt idx="55101">
                  <c:v>27550.5</c:v>
                </c:pt>
                <c:pt idx="55102">
                  <c:v>27551</c:v>
                </c:pt>
                <c:pt idx="55103">
                  <c:v>27551.5</c:v>
                </c:pt>
                <c:pt idx="55104">
                  <c:v>27552</c:v>
                </c:pt>
                <c:pt idx="55105">
                  <c:v>27552.5</c:v>
                </c:pt>
                <c:pt idx="55106">
                  <c:v>27553</c:v>
                </c:pt>
                <c:pt idx="55107">
                  <c:v>27553.5</c:v>
                </c:pt>
                <c:pt idx="55108">
                  <c:v>27554</c:v>
                </c:pt>
                <c:pt idx="55109">
                  <c:v>27554.5</c:v>
                </c:pt>
                <c:pt idx="55110">
                  <c:v>27555</c:v>
                </c:pt>
                <c:pt idx="55111">
                  <c:v>27555.5</c:v>
                </c:pt>
                <c:pt idx="55112">
                  <c:v>27556</c:v>
                </c:pt>
                <c:pt idx="55113">
                  <c:v>27556.5</c:v>
                </c:pt>
                <c:pt idx="55114">
                  <c:v>27557</c:v>
                </c:pt>
                <c:pt idx="55115">
                  <c:v>27557.5</c:v>
                </c:pt>
                <c:pt idx="55116">
                  <c:v>27558</c:v>
                </c:pt>
                <c:pt idx="55117">
                  <c:v>27558.5</c:v>
                </c:pt>
                <c:pt idx="55118">
                  <c:v>27559</c:v>
                </c:pt>
                <c:pt idx="55119">
                  <c:v>27559.5</c:v>
                </c:pt>
                <c:pt idx="55120">
                  <c:v>27560</c:v>
                </c:pt>
                <c:pt idx="55121">
                  <c:v>27560.5</c:v>
                </c:pt>
                <c:pt idx="55122">
                  <c:v>27561</c:v>
                </c:pt>
                <c:pt idx="55123">
                  <c:v>27561.5</c:v>
                </c:pt>
                <c:pt idx="55124">
                  <c:v>27562</c:v>
                </c:pt>
                <c:pt idx="55125">
                  <c:v>27562.5</c:v>
                </c:pt>
                <c:pt idx="55126">
                  <c:v>27563</c:v>
                </c:pt>
                <c:pt idx="55127">
                  <c:v>27563.5</c:v>
                </c:pt>
                <c:pt idx="55128">
                  <c:v>27564</c:v>
                </c:pt>
                <c:pt idx="55129">
                  <c:v>27564.5</c:v>
                </c:pt>
                <c:pt idx="55130">
                  <c:v>27565</c:v>
                </c:pt>
                <c:pt idx="55131">
                  <c:v>27565.5</c:v>
                </c:pt>
                <c:pt idx="55132">
                  <c:v>27566</c:v>
                </c:pt>
                <c:pt idx="55133">
                  <c:v>27566.5</c:v>
                </c:pt>
                <c:pt idx="55134">
                  <c:v>27567</c:v>
                </c:pt>
                <c:pt idx="55135">
                  <c:v>27567.5</c:v>
                </c:pt>
                <c:pt idx="55136">
                  <c:v>27568</c:v>
                </c:pt>
                <c:pt idx="55137">
                  <c:v>27568.5</c:v>
                </c:pt>
                <c:pt idx="55138">
                  <c:v>27569</c:v>
                </c:pt>
                <c:pt idx="55139">
                  <c:v>27569.5</c:v>
                </c:pt>
                <c:pt idx="55140">
                  <c:v>27570</c:v>
                </c:pt>
                <c:pt idx="55141">
                  <c:v>27570.5</c:v>
                </c:pt>
                <c:pt idx="55142">
                  <c:v>27571</c:v>
                </c:pt>
                <c:pt idx="55143">
                  <c:v>27571.5</c:v>
                </c:pt>
                <c:pt idx="55144">
                  <c:v>27572</c:v>
                </c:pt>
                <c:pt idx="55145">
                  <c:v>27572.5</c:v>
                </c:pt>
                <c:pt idx="55146">
                  <c:v>27573</c:v>
                </c:pt>
                <c:pt idx="55147">
                  <c:v>27573.5</c:v>
                </c:pt>
                <c:pt idx="55148">
                  <c:v>27574</c:v>
                </c:pt>
                <c:pt idx="55149">
                  <c:v>27574.5</c:v>
                </c:pt>
                <c:pt idx="55150">
                  <c:v>27575</c:v>
                </c:pt>
                <c:pt idx="55151">
                  <c:v>27575.5</c:v>
                </c:pt>
                <c:pt idx="55152">
                  <c:v>27576</c:v>
                </c:pt>
                <c:pt idx="55153">
                  <c:v>27576.5</c:v>
                </c:pt>
                <c:pt idx="55154">
                  <c:v>27577</c:v>
                </c:pt>
                <c:pt idx="55155">
                  <c:v>27577.5</c:v>
                </c:pt>
                <c:pt idx="55156">
                  <c:v>27578</c:v>
                </c:pt>
                <c:pt idx="55157">
                  <c:v>27578.5</c:v>
                </c:pt>
                <c:pt idx="55158">
                  <c:v>27579</c:v>
                </c:pt>
                <c:pt idx="55159">
                  <c:v>27579.5</c:v>
                </c:pt>
                <c:pt idx="55160">
                  <c:v>27580</c:v>
                </c:pt>
                <c:pt idx="55161">
                  <c:v>27580.5</c:v>
                </c:pt>
                <c:pt idx="55162">
                  <c:v>27581</c:v>
                </c:pt>
                <c:pt idx="55163">
                  <c:v>27581.5</c:v>
                </c:pt>
                <c:pt idx="55164">
                  <c:v>27582</c:v>
                </c:pt>
                <c:pt idx="55165">
                  <c:v>27582.5</c:v>
                </c:pt>
                <c:pt idx="55166">
                  <c:v>27583</c:v>
                </c:pt>
                <c:pt idx="55167">
                  <c:v>27583.5</c:v>
                </c:pt>
                <c:pt idx="55168">
                  <c:v>27584</c:v>
                </c:pt>
                <c:pt idx="55169">
                  <c:v>27584.5</c:v>
                </c:pt>
                <c:pt idx="55170">
                  <c:v>27585</c:v>
                </c:pt>
                <c:pt idx="55171">
                  <c:v>27585.5</c:v>
                </c:pt>
                <c:pt idx="55172">
                  <c:v>27586</c:v>
                </c:pt>
                <c:pt idx="55173">
                  <c:v>27586.5</c:v>
                </c:pt>
                <c:pt idx="55174">
                  <c:v>27587</c:v>
                </c:pt>
                <c:pt idx="55175">
                  <c:v>27587.5</c:v>
                </c:pt>
                <c:pt idx="55176">
                  <c:v>27588</c:v>
                </c:pt>
                <c:pt idx="55177">
                  <c:v>27588.5</c:v>
                </c:pt>
                <c:pt idx="55178">
                  <c:v>27589</c:v>
                </c:pt>
                <c:pt idx="55179">
                  <c:v>27589.5</c:v>
                </c:pt>
                <c:pt idx="55180">
                  <c:v>27590</c:v>
                </c:pt>
                <c:pt idx="55181">
                  <c:v>27590.5</c:v>
                </c:pt>
                <c:pt idx="55182">
                  <c:v>27591</c:v>
                </c:pt>
                <c:pt idx="55183">
                  <c:v>27591.5</c:v>
                </c:pt>
                <c:pt idx="55184">
                  <c:v>27592</c:v>
                </c:pt>
                <c:pt idx="55185">
                  <c:v>27592.5</c:v>
                </c:pt>
                <c:pt idx="55186">
                  <c:v>27593</c:v>
                </c:pt>
                <c:pt idx="55187">
                  <c:v>27593.5</c:v>
                </c:pt>
                <c:pt idx="55188">
                  <c:v>27594</c:v>
                </c:pt>
                <c:pt idx="55189">
                  <c:v>27594.5</c:v>
                </c:pt>
                <c:pt idx="55190">
                  <c:v>27595</c:v>
                </c:pt>
                <c:pt idx="55191">
                  <c:v>27595.5</c:v>
                </c:pt>
                <c:pt idx="55192">
                  <c:v>27596</c:v>
                </c:pt>
                <c:pt idx="55193">
                  <c:v>27596.5</c:v>
                </c:pt>
                <c:pt idx="55194">
                  <c:v>27597</c:v>
                </c:pt>
                <c:pt idx="55195">
                  <c:v>27597.5</c:v>
                </c:pt>
                <c:pt idx="55196">
                  <c:v>27598</c:v>
                </c:pt>
                <c:pt idx="55197">
                  <c:v>27598.5</c:v>
                </c:pt>
                <c:pt idx="55198">
                  <c:v>27599</c:v>
                </c:pt>
                <c:pt idx="55199">
                  <c:v>27599.5</c:v>
                </c:pt>
                <c:pt idx="55200">
                  <c:v>27600</c:v>
                </c:pt>
                <c:pt idx="55201">
                  <c:v>27600.5</c:v>
                </c:pt>
                <c:pt idx="55202">
                  <c:v>27601</c:v>
                </c:pt>
                <c:pt idx="55203">
                  <c:v>27601.5</c:v>
                </c:pt>
                <c:pt idx="55204">
                  <c:v>27602</c:v>
                </c:pt>
                <c:pt idx="55205">
                  <c:v>27602.5</c:v>
                </c:pt>
                <c:pt idx="55206">
                  <c:v>27603</c:v>
                </c:pt>
                <c:pt idx="55207">
                  <c:v>27603.5</c:v>
                </c:pt>
                <c:pt idx="55208">
                  <c:v>27604</c:v>
                </c:pt>
                <c:pt idx="55209">
                  <c:v>27604.5</c:v>
                </c:pt>
                <c:pt idx="55210">
                  <c:v>27605</c:v>
                </c:pt>
                <c:pt idx="55211">
                  <c:v>27605.5</c:v>
                </c:pt>
                <c:pt idx="55212">
                  <c:v>27606</c:v>
                </c:pt>
                <c:pt idx="55213">
                  <c:v>27606.5</c:v>
                </c:pt>
                <c:pt idx="55214">
                  <c:v>27607</c:v>
                </c:pt>
                <c:pt idx="55215">
                  <c:v>27607.5</c:v>
                </c:pt>
                <c:pt idx="55216">
                  <c:v>27608</c:v>
                </c:pt>
                <c:pt idx="55217">
                  <c:v>27608.5</c:v>
                </c:pt>
                <c:pt idx="55218">
                  <c:v>27609</c:v>
                </c:pt>
                <c:pt idx="55219">
                  <c:v>27609.5</c:v>
                </c:pt>
                <c:pt idx="55220">
                  <c:v>27610</c:v>
                </c:pt>
                <c:pt idx="55221">
                  <c:v>27610.5</c:v>
                </c:pt>
                <c:pt idx="55222">
                  <c:v>27611</c:v>
                </c:pt>
                <c:pt idx="55223">
                  <c:v>27611.5</c:v>
                </c:pt>
                <c:pt idx="55224">
                  <c:v>27612</c:v>
                </c:pt>
                <c:pt idx="55225">
                  <c:v>27612.5</c:v>
                </c:pt>
                <c:pt idx="55226">
                  <c:v>27613</c:v>
                </c:pt>
                <c:pt idx="55227">
                  <c:v>27613.5</c:v>
                </c:pt>
                <c:pt idx="55228">
                  <c:v>27614</c:v>
                </c:pt>
                <c:pt idx="55229">
                  <c:v>27614.5</c:v>
                </c:pt>
                <c:pt idx="55230">
                  <c:v>27615</c:v>
                </c:pt>
                <c:pt idx="55231">
                  <c:v>27615.5</c:v>
                </c:pt>
                <c:pt idx="55232">
                  <c:v>27616</c:v>
                </c:pt>
                <c:pt idx="55233">
                  <c:v>27616.5</c:v>
                </c:pt>
                <c:pt idx="55234">
                  <c:v>27617</c:v>
                </c:pt>
                <c:pt idx="55235">
                  <c:v>27617.5</c:v>
                </c:pt>
                <c:pt idx="55236">
                  <c:v>27618</c:v>
                </c:pt>
                <c:pt idx="55237">
                  <c:v>27618.5</c:v>
                </c:pt>
                <c:pt idx="55238">
                  <c:v>27619</c:v>
                </c:pt>
                <c:pt idx="55239">
                  <c:v>27619.5</c:v>
                </c:pt>
                <c:pt idx="55240">
                  <c:v>27620</c:v>
                </c:pt>
                <c:pt idx="55241">
                  <c:v>27620.5</c:v>
                </c:pt>
                <c:pt idx="55242">
                  <c:v>27621</c:v>
                </c:pt>
                <c:pt idx="55243">
                  <c:v>27621.5</c:v>
                </c:pt>
                <c:pt idx="55244">
                  <c:v>27622</c:v>
                </c:pt>
                <c:pt idx="55245">
                  <c:v>27622.5</c:v>
                </c:pt>
                <c:pt idx="55246">
                  <c:v>27623</c:v>
                </c:pt>
                <c:pt idx="55247">
                  <c:v>27623.5</c:v>
                </c:pt>
                <c:pt idx="55248">
                  <c:v>27624</c:v>
                </c:pt>
                <c:pt idx="55249">
                  <c:v>27624.5</c:v>
                </c:pt>
                <c:pt idx="55250">
                  <c:v>27625</c:v>
                </c:pt>
                <c:pt idx="55251">
                  <c:v>27625.5</c:v>
                </c:pt>
                <c:pt idx="55252">
                  <c:v>27626</c:v>
                </c:pt>
                <c:pt idx="55253">
                  <c:v>27626.5</c:v>
                </c:pt>
                <c:pt idx="55254">
                  <c:v>27627</c:v>
                </c:pt>
                <c:pt idx="55255">
                  <c:v>27627.5</c:v>
                </c:pt>
                <c:pt idx="55256">
                  <c:v>27628</c:v>
                </c:pt>
                <c:pt idx="55257">
                  <c:v>27628.5</c:v>
                </c:pt>
                <c:pt idx="55258">
                  <c:v>27629</c:v>
                </c:pt>
                <c:pt idx="55259">
                  <c:v>27629.5</c:v>
                </c:pt>
                <c:pt idx="55260">
                  <c:v>27630</c:v>
                </c:pt>
                <c:pt idx="55261">
                  <c:v>27630.5</c:v>
                </c:pt>
                <c:pt idx="55262">
                  <c:v>27631</c:v>
                </c:pt>
                <c:pt idx="55263">
                  <c:v>27631.5</c:v>
                </c:pt>
                <c:pt idx="55264">
                  <c:v>27632</c:v>
                </c:pt>
                <c:pt idx="55265">
                  <c:v>27632.5</c:v>
                </c:pt>
                <c:pt idx="55266">
                  <c:v>27633</c:v>
                </c:pt>
                <c:pt idx="55267">
                  <c:v>27633.5</c:v>
                </c:pt>
                <c:pt idx="55268">
                  <c:v>27634</c:v>
                </c:pt>
                <c:pt idx="55269">
                  <c:v>27634.5</c:v>
                </c:pt>
                <c:pt idx="55270">
                  <c:v>27635</c:v>
                </c:pt>
                <c:pt idx="55271">
                  <c:v>27635.5</c:v>
                </c:pt>
                <c:pt idx="55272">
                  <c:v>27636</c:v>
                </c:pt>
                <c:pt idx="55273">
                  <c:v>27636.5</c:v>
                </c:pt>
                <c:pt idx="55274">
                  <c:v>27637</c:v>
                </c:pt>
                <c:pt idx="55275">
                  <c:v>27637.5</c:v>
                </c:pt>
                <c:pt idx="55276">
                  <c:v>27638</c:v>
                </c:pt>
                <c:pt idx="55277">
                  <c:v>27638.5</c:v>
                </c:pt>
                <c:pt idx="55278">
                  <c:v>27639</c:v>
                </c:pt>
                <c:pt idx="55279">
                  <c:v>27639.5</c:v>
                </c:pt>
                <c:pt idx="55280">
                  <c:v>27640</c:v>
                </c:pt>
                <c:pt idx="55281">
                  <c:v>27640.5</c:v>
                </c:pt>
                <c:pt idx="55282">
                  <c:v>27641</c:v>
                </c:pt>
                <c:pt idx="55283">
                  <c:v>27641.5</c:v>
                </c:pt>
                <c:pt idx="55284">
                  <c:v>27642</c:v>
                </c:pt>
                <c:pt idx="55285">
                  <c:v>27642.5</c:v>
                </c:pt>
                <c:pt idx="55286">
                  <c:v>27643</c:v>
                </c:pt>
                <c:pt idx="55287">
                  <c:v>27643.5</c:v>
                </c:pt>
                <c:pt idx="55288">
                  <c:v>27644</c:v>
                </c:pt>
                <c:pt idx="55289">
                  <c:v>27644.5</c:v>
                </c:pt>
                <c:pt idx="55290">
                  <c:v>27645</c:v>
                </c:pt>
                <c:pt idx="55291">
                  <c:v>27645.5</c:v>
                </c:pt>
                <c:pt idx="55292">
                  <c:v>27646</c:v>
                </c:pt>
                <c:pt idx="55293">
                  <c:v>27646.5</c:v>
                </c:pt>
                <c:pt idx="55294">
                  <c:v>27647</c:v>
                </c:pt>
                <c:pt idx="55295">
                  <c:v>27647.5</c:v>
                </c:pt>
                <c:pt idx="55296">
                  <c:v>27648</c:v>
                </c:pt>
                <c:pt idx="55297">
                  <c:v>27648.5</c:v>
                </c:pt>
                <c:pt idx="55298">
                  <c:v>27649</c:v>
                </c:pt>
                <c:pt idx="55299">
                  <c:v>27649.5</c:v>
                </c:pt>
                <c:pt idx="55300">
                  <c:v>27650</c:v>
                </c:pt>
                <c:pt idx="55301">
                  <c:v>27650.5</c:v>
                </c:pt>
                <c:pt idx="55302">
                  <c:v>27651</c:v>
                </c:pt>
                <c:pt idx="55303">
                  <c:v>27651.5</c:v>
                </c:pt>
                <c:pt idx="55304">
                  <c:v>27652</c:v>
                </c:pt>
                <c:pt idx="55305">
                  <c:v>27652.5</c:v>
                </c:pt>
                <c:pt idx="55306">
                  <c:v>27653</c:v>
                </c:pt>
                <c:pt idx="55307">
                  <c:v>27653.5</c:v>
                </c:pt>
                <c:pt idx="55308">
                  <c:v>27654</c:v>
                </c:pt>
                <c:pt idx="55309">
                  <c:v>27654.5</c:v>
                </c:pt>
                <c:pt idx="55310">
                  <c:v>27655</c:v>
                </c:pt>
                <c:pt idx="55311">
                  <c:v>27655.5</c:v>
                </c:pt>
                <c:pt idx="55312">
                  <c:v>27656</c:v>
                </c:pt>
                <c:pt idx="55313">
                  <c:v>27656.5</c:v>
                </c:pt>
                <c:pt idx="55314">
                  <c:v>27657</c:v>
                </c:pt>
                <c:pt idx="55315">
                  <c:v>27657.5</c:v>
                </c:pt>
                <c:pt idx="55316">
                  <c:v>27658</c:v>
                </c:pt>
                <c:pt idx="55317">
                  <c:v>27658.5</c:v>
                </c:pt>
                <c:pt idx="55318">
                  <c:v>27659</c:v>
                </c:pt>
                <c:pt idx="55319">
                  <c:v>27659.5</c:v>
                </c:pt>
                <c:pt idx="55320">
                  <c:v>27660</c:v>
                </c:pt>
                <c:pt idx="55321">
                  <c:v>27660.5</c:v>
                </c:pt>
                <c:pt idx="55322">
                  <c:v>27661</c:v>
                </c:pt>
                <c:pt idx="55323">
                  <c:v>27661.5</c:v>
                </c:pt>
                <c:pt idx="55324">
                  <c:v>27662</c:v>
                </c:pt>
                <c:pt idx="55325">
                  <c:v>27662.5</c:v>
                </c:pt>
                <c:pt idx="55326">
                  <c:v>27663</c:v>
                </c:pt>
                <c:pt idx="55327">
                  <c:v>27663.5</c:v>
                </c:pt>
                <c:pt idx="55328">
                  <c:v>27664</c:v>
                </c:pt>
                <c:pt idx="55329">
                  <c:v>27664.5</c:v>
                </c:pt>
                <c:pt idx="55330">
                  <c:v>27665</c:v>
                </c:pt>
                <c:pt idx="55331">
                  <c:v>27665.5</c:v>
                </c:pt>
                <c:pt idx="55332">
                  <c:v>27666</c:v>
                </c:pt>
                <c:pt idx="55333">
                  <c:v>27666.5</c:v>
                </c:pt>
                <c:pt idx="55334">
                  <c:v>27667</c:v>
                </c:pt>
                <c:pt idx="55335">
                  <c:v>27667.5</c:v>
                </c:pt>
                <c:pt idx="55336">
                  <c:v>27668</c:v>
                </c:pt>
                <c:pt idx="55337">
                  <c:v>27668.5</c:v>
                </c:pt>
                <c:pt idx="55338">
                  <c:v>27669</c:v>
                </c:pt>
                <c:pt idx="55339">
                  <c:v>27669.5</c:v>
                </c:pt>
                <c:pt idx="55340">
                  <c:v>27670</c:v>
                </c:pt>
                <c:pt idx="55341">
                  <c:v>27670.5</c:v>
                </c:pt>
                <c:pt idx="55342">
                  <c:v>27671</c:v>
                </c:pt>
                <c:pt idx="55343">
                  <c:v>27671.5</c:v>
                </c:pt>
                <c:pt idx="55344">
                  <c:v>27672</c:v>
                </c:pt>
                <c:pt idx="55345">
                  <c:v>27672.5</c:v>
                </c:pt>
                <c:pt idx="55346">
                  <c:v>27673</c:v>
                </c:pt>
                <c:pt idx="55347">
                  <c:v>27673.5</c:v>
                </c:pt>
                <c:pt idx="55348">
                  <c:v>27674</c:v>
                </c:pt>
                <c:pt idx="55349">
                  <c:v>27674.5</c:v>
                </c:pt>
                <c:pt idx="55350">
                  <c:v>27675</c:v>
                </c:pt>
                <c:pt idx="55351">
                  <c:v>27675.5</c:v>
                </c:pt>
                <c:pt idx="55352">
                  <c:v>27676</c:v>
                </c:pt>
                <c:pt idx="55353">
                  <c:v>27676.5</c:v>
                </c:pt>
                <c:pt idx="55354">
                  <c:v>27677</c:v>
                </c:pt>
                <c:pt idx="55355">
                  <c:v>27677.5</c:v>
                </c:pt>
                <c:pt idx="55356">
                  <c:v>27678</c:v>
                </c:pt>
                <c:pt idx="55357">
                  <c:v>27678.5</c:v>
                </c:pt>
                <c:pt idx="55358">
                  <c:v>27679</c:v>
                </c:pt>
                <c:pt idx="55359">
                  <c:v>27679.5</c:v>
                </c:pt>
                <c:pt idx="55360">
                  <c:v>27680</c:v>
                </c:pt>
                <c:pt idx="55361">
                  <c:v>27680.5</c:v>
                </c:pt>
                <c:pt idx="55362">
                  <c:v>27681</c:v>
                </c:pt>
                <c:pt idx="55363">
                  <c:v>27681.5</c:v>
                </c:pt>
                <c:pt idx="55364">
                  <c:v>27682</c:v>
                </c:pt>
                <c:pt idx="55365">
                  <c:v>27682.5</c:v>
                </c:pt>
                <c:pt idx="55366">
                  <c:v>27683</c:v>
                </c:pt>
                <c:pt idx="55367">
                  <c:v>27683.5</c:v>
                </c:pt>
                <c:pt idx="55368">
                  <c:v>27684</c:v>
                </c:pt>
                <c:pt idx="55369">
                  <c:v>27684.5</c:v>
                </c:pt>
                <c:pt idx="55370">
                  <c:v>27685</c:v>
                </c:pt>
                <c:pt idx="55371">
                  <c:v>27685.5</c:v>
                </c:pt>
                <c:pt idx="55372">
                  <c:v>27686</c:v>
                </c:pt>
                <c:pt idx="55373">
                  <c:v>27686.5</c:v>
                </c:pt>
                <c:pt idx="55374">
                  <c:v>27687</c:v>
                </c:pt>
                <c:pt idx="55375">
                  <c:v>27687.5</c:v>
                </c:pt>
                <c:pt idx="55376">
                  <c:v>27688</c:v>
                </c:pt>
                <c:pt idx="55377">
                  <c:v>27688.5</c:v>
                </c:pt>
                <c:pt idx="55378">
                  <c:v>27689</c:v>
                </c:pt>
                <c:pt idx="55379">
                  <c:v>27689.5</c:v>
                </c:pt>
                <c:pt idx="55380">
                  <c:v>27690</c:v>
                </c:pt>
                <c:pt idx="55381">
                  <c:v>27690.5</c:v>
                </c:pt>
                <c:pt idx="55382">
                  <c:v>27691</c:v>
                </c:pt>
                <c:pt idx="55383">
                  <c:v>27691.5</c:v>
                </c:pt>
                <c:pt idx="55384">
                  <c:v>27692</c:v>
                </c:pt>
                <c:pt idx="55385">
                  <c:v>27692.5</c:v>
                </c:pt>
                <c:pt idx="55386">
                  <c:v>27693</c:v>
                </c:pt>
                <c:pt idx="55387">
                  <c:v>27693.5</c:v>
                </c:pt>
                <c:pt idx="55388">
                  <c:v>27694</c:v>
                </c:pt>
                <c:pt idx="55389">
                  <c:v>27694.5</c:v>
                </c:pt>
                <c:pt idx="55390">
                  <c:v>27695</c:v>
                </c:pt>
                <c:pt idx="55391">
                  <c:v>27695.5</c:v>
                </c:pt>
                <c:pt idx="55392">
                  <c:v>27696</c:v>
                </c:pt>
                <c:pt idx="55393">
                  <c:v>27696.5</c:v>
                </c:pt>
                <c:pt idx="55394">
                  <c:v>27697</c:v>
                </c:pt>
                <c:pt idx="55395">
                  <c:v>27697.5</c:v>
                </c:pt>
                <c:pt idx="55396">
                  <c:v>27698</c:v>
                </c:pt>
                <c:pt idx="55397">
                  <c:v>27698.5</c:v>
                </c:pt>
                <c:pt idx="55398">
                  <c:v>27699</c:v>
                </c:pt>
                <c:pt idx="55399">
                  <c:v>27699.5</c:v>
                </c:pt>
                <c:pt idx="55400">
                  <c:v>27700</c:v>
                </c:pt>
                <c:pt idx="55401">
                  <c:v>27700.5</c:v>
                </c:pt>
                <c:pt idx="55402">
                  <c:v>27701</c:v>
                </c:pt>
                <c:pt idx="55403">
                  <c:v>27701.5</c:v>
                </c:pt>
                <c:pt idx="55404">
                  <c:v>27702</c:v>
                </c:pt>
                <c:pt idx="55405">
                  <c:v>27702.5</c:v>
                </c:pt>
                <c:pt idx="55406">
                  <c:v>27703</c:v>
                </c:pt>
                <c:pt idx="55407">
                  <c:v>27703.5</c:v>
                </c:pt>
                <c:pt idx="55408">
                  <c:v>27704</c:v>
                </c:pt>
                <c:pt idx="55409">
                  <c:v>27704.5</c:v>
                </c:pt>
                <c:pt idx="55410">
                  <c:v>27705</c:v>
                </c:pt>
                <c:pt idx="55411">
                  <c:v>27705.5</c:v>
                </c:pt>
                <c:pt idx="55412">
                  <c:v>27706</c:v>
                </c:pt>
                <c:pt idx="55413">
                  <c:v>27706.5</c:v>
                </c:pt>
                <c:pt idx="55414">
                  <c:v>27707</c:v>
                </c:pt>
                <c:pt idx="55415">
                  <c:v>27707.5</c:v>
                </c:pt>
                <c:pt idx="55416">
                  <c:v>27708</c:v>
                </c:pt>
                <c:pt idx="55417">
                  <c:v>27708.5</c:v>
                </c:pt>
                <c:pt idx="55418">
                  <c:v>27709</c:v>
                </c:pt>
                <c:pt idx="55419">
                  <c:v>27709.5</c:v>
                </c:pt>
                <c:pt idx="55420">
                  <c:v>27710</c:v>
                </c:pt>
                <c:pt idx="55421">
                  <c:v>27710.5</c:v>
                </c:pt>
                <c:pt idx="55422">
                  <c:v>27711</c:v>
                </c:pt>
                <c:pt idx="55423">
                  <c:v>27711.5</c:v>
                </c:pt>
                <c:pt idx="55424">
                  <c:v>27712</c:v>
                </c:pt>
                <c:pt idx="55425">
                  <c:v>27712.5</c:v>
                </c:pt>
                <c:pt idx="55426">
                  <c:v>27713</c:v>
                </c:pt>
                <c:pt idx="55427">
                  <c:v>27713.5</c:v>
                </c:pt>
                <c:pt idx="55428">
                  <c:v>27714</c:v>
                </c:pt>
                <c:pt idx="55429">
                  <c:v>27714.5</c:v>
                </c:pt>
                <c:pt idx="55430">
                  <c:v>27715</c:v>
                </c:pt>
                <c:pt idx="55431">
                  <c:v>27715.5</c:v>
                </c:pt>
                <c:pt idx="55432">
                  <c:v>27716</c:v>
                </c:pt>
                <c:pt idx="55433">
                  <c:v>27716.5</c:v>
                </c:pt>
                <c:pt idx="55434">
                  <c:v>27717</c:v>
                </c:pt>
                <c:pt idx="55435">
                  <c:v>27717.5</c:v>
                </c:pt>
                <c:pt idx="55436">
                  <c:v>27718</c:v>
                </c:pt>
                <c:pt idx="55437">
                  <c:v>27718.5</c:v>
                </c:pt>
                <c:pt idx="55438">
                  <c:v>27719</c:v>
                </c:pt>
                <c:pt idx="55439">
                  <c:v>27719.5</c:v>
                </c:pt>
                <c:pt idx="55440">
                  <c:v>27720</c:v>
                </c:pt>
                <c:pt idx="55441">
                  <c:v>27720.5</c:v>
                </c:pt>
                <c:pt idx="55442">
                  <c:v>27721</c:v>
                </c:pt>
                <c:pt idx="55443">
                  <c:v>27721.5</c:v>
                </c:pt>
                <c:pt idx="55444">
                  <c:v>27722</c:v>
                </c:pt>
                <c:pt idx="55445">
                  <c:v>27722.5</c:v>
                </c:pt>
                <c:pt idx="55446">
                  <c:v>27723</c:v>
                </c:pt>
                <c:pt idx="55447">
                  <c:v>27723.5</c:v>
                </c:pt>
                <c:pt idx="55448">
                  <c:v>27724</c:v>
                </c:pt>
                <c:pt idx="55449">
                  <c:v>27724.5</c:v>
                </c:pt>
                <c:pt idx="55450">
                  <c:v>27725</c:v>
                </c:pt>
                <c:pt idx="55451">
                  <c:v>27725.5</c:v>
                </c:pt>
                <c:pt idx="55452">
                  <c:v>27726</c:v>
                </c:pt>
                <c:pt idx="55453">
                  <c:v>27726.5</c:v>
                </c:pt>
                <c:pt idx="55454">
                  <c:v>27727</c:v>
                </c:pt>
                <c:pt idx="55455">
                  <c:v>27727.5</c:v>
                </c:pt>
                <c:pt idx="55456">
                  <c:v>27728</c:v>
                </c:pt>
                <c:pt idx="55457">
                  <c:v>27728.5</c:v>
                </c:pt>
                <c:pt idx="55458">
                  <c:v>27729</c:v>
                </c:pt>
                <c:pt idx="55459">
                  <c:v>27729.5</c:v>
                </c:pt>
                <c:pt idx="55460">
                  <c:v>27730</c:v>
                </c:pt>
                <c:pt idx="55461">
                  <c:v>27730.5</c:v>
                </c:pt>
                <c:pt idx="55462">
                  <c:v>27731</c:v>
                </c:pt>
                <c:pt idx="55463">
                  <c:v>27731.5</c:v>
                </c:pt>
                <c:pt idx="55464">
                  <c:v>27732</c:v>
                </c:pt>
                <c:pt idx="55465">
                  <c:v>27732.5</c:v>
                </c:pt>
                <c:pt idx="55466">
                  <c:v>27733</c:v>
                </c:pt>
                <c:pt idx="55467">
                  <c:v>27733.5</c:v>
                </c:pt>
                <c:pt idx="55468">
                  <c:v>27734</c:v>
                </c:pt>
                <c:pt idx="55469">
                  <c:v>27734.5</c:v>
                </c:pt>
                <c:pt idx="55470">
                  <c:v>27735</c:v>
                </c:pt>
                <c:pt idx="55471">
                  <c:v>27735.5</c:v>
                </c:pt>
                <c:pt idx="55472">
                  <c:v>27736</c:v>
                </c:pt>
                <c:pt idx="55473">
                  <c:v>27736.5</c:v>
                </c:pt>
                <c:pt idx="55474">
                  <c:v>27737</c:v>
                </c:pt>
                <c:pt idx="55475">
                  <c:v>27737.5</c:v>
                </c:pt>
                <c:pt idx="55476">
                  <c:v>27738</c:v>
                </c:pt>
                <c:pt idx="55477">
                  <c:v>27738.5</c:v>
                </c:pt>
                <c:pt idx="55478">
                  <c:v>27739</c:v>
                </c:pt>
                <c:pt idx="55479">
                  <c:v>27739.5</c:v>
                </c:pt>
                <c:pt idx="55480">
                  <c:v>27740</c:v>
                </c:pt>
                <c:pt idx="55481">
                  <c:v>27740.5</c:v>
                </c:pt>
                <c:pt idx="55482">
                  <c:v>27741</c:v>
                </c:pt>
                <c:pt idx="55483">
                  <c:v>27741.5</c:v>
                </c:pt>
                <c:pt idx="55484">
                  <c:v>27742</c:v>
                </c:pt>
                <c:pt idx="55485">
                  <c:v>27742.5</c:v>
                </c:pt>
                <c:pt idx="55486">
                  <c:v>27743</c:v>
                </c:pt>
                <c:pt idx="55487">
                  <c:v>27743.5</c:v>
                </c:pt>
                <c:pt idx="55488">
                  <c:v>27744</c:v>
                </c:pt>
                <c:pt idx="55489">
                  <c:v>27744.5</c:v>
                </c:pt>
                <c:pt idx="55490">
                  <c:v>27745</c:v>
                </c:pt>
                <c:pt idx="55491">
                  <c:v>27745.5</c:v>
                </c:pt>
                <c:pt idx="55492">
                  <c:v>27746</c:v>
                </c:pt>
                <c:pt idx="55493">
                  <c:v>27746.5</c:v>
                </c:pt>
                <c:pt idx="55494">
                  <c:v>27747</c:v>
                </c:pt>
                <c:pt idx="55495">
                  <c:v>27747.5</c:v>
                </c:pt>
                <c:pt idx="55496">
                  <c:v>27748</c:v>
                </c:pt>
                <c:pt idx="55497">
                  <c:v>27748.5</c:v>
                </c:pt>
                <c:pt idx="55498">
                  <c:v>27749</c:v>
                </c:pt>
                <c:pt idx="55499">
                  <c:v>27749.5</c:v>
                </c:pt>
                <c:pt idx="55500">
                  <c:v>27750</c:v>
                </c:pt>
                <c:pt idx="55501">
                  <c:v>27750.5</c:v>
                </c:pt>
                <c:pt idx="55502">
                  <c:v>27751</c:v>
                </c:pt>
                <c:pt idx="55503">
                  <c:v>27751.5</c:v>
                </c:pt>
                <c:pt idx="55504">
                  <c:v>27752</c:v>
                </c:pt>
                <c:pt idx="55505">
                  <c:v>27752.5</c:v>
                </c:pt>
                <c:pt idx="55506">
                  <c:v>27753</c:v>
                </c:pt>
                <c:pt idx="55507">
                  <c:v>27753.5</c:v>
                </c:pt>
                <c:pt idx="55508">
                  <c:v>27754</c:v>
                </c:pt>
                <c:pt idx="55509">
                  <c:v>27754.5</c:v>
                </c:pt>
                <c:pt idx="55510">
                  <c:v>27755</c:v>
                </c:pt>
                <c:pt idx="55511">
                  <c:v>27755.5</c:v>
                </c:pt>
                <c:pt idx="55512">
                  <c:v>27756</c:v>
                </c:pt>
                <c:pt idx="55513">
                  <c:v>27756.5</c:v>
                </c:pt>
                <c:pt idx="55514">
                  <c:v>27757</c:v>
                </c:pt>
                <c:pt idx="55515">
                  <c:v>27757.5</c:v>
                </c:pt>
                <c:pt idx="55516">
                  <c:v>27758</c:v>
                </c:pt>
                <c:pt idx="55517">
                  <c:v>27758.5</c:v>
                </c:pt>
                <c:pt idx="55518">
                  <c:v>27759</c:v>
                </c:pt>
                <c:pt idx="55519">
                  <c:v>27759.5</c:v>
                </c:pt>
                <c:pt idx="55520">
                  <c:v>27760</c:v>
                </c:pt>
                <c:pt idx="55521">
                  <c:v>27760.5</c:v>
                </c:pt>
                <c:pt idx="55522">
                  <c:v>27761</c:v>
                </c:pt>
                <c:pt idx="55523">
                  <c:v>27761.5</c:v>
                </c:pt>
                <c:pt idx="55524">
                  <c:v>27762</c:v>
                </c:pt>
                <c:pt idx="55525">
                  <c:v>27762.5</c:v>
                </c:pt>
                <c:pt idx="55526">
                  <c:v>27763</c:v>
                </c:pt>
                <c:pt idx="55527">
                  <c:v>27763.5</c:v>
                </c:pt>
                <c:pt idx="55528">
                  <c:v>27764</c:v>
                </c:pt>
                <c:pt idx="55529">
                  <c:v>27764.5</c:v>
                </c:pt>
                <c:pt idx="55530">
                  <c:v>27765</c:v>
                </c:pt>
                <c:pt idx="55531">
                  <c:v>27765.5</c:v>
                </c:pt>
                <c:pt idx="55532">
                  <c:v>27766</c:v>
                </c:pt>
                <c:pt idx="55533">
                  <c:v>27766.5</c:v>
                </c:pt>
                <c:pt idx="55534">
                  <c:v>27767</c:v>
                </c:pt>
                <c:pt idx="55535">
                  <c:v>27767.5</c:v>
                </c:pt>
                <c:pt idx="55536">
                  <c:v>27768</c:v>
                </c:pt>
                <c:pt idx="55537">
                  <c:v>27768.5</c:v>
                </c:pt>
                <c:pt idx="55538">
                  <c:v>27769</c:v>
                </c:pt>
                <c:pt idx="55539">
                  <c:v>27769.5</c:v>
                </c:pt>
                <c:pt idx="55540">
                  <c:v>27770</c:v>
                </c:pt>
                <c:pt idx="55541">
                  <c:v>27770.5</c:v>
                </c:pt>
                <c:pt idx="55542">
                  <c:v>27771</c:v>
                </c:pt>
                <c:pt idx="55543">
                  <c:v>27771.5</c:v>
                </c:pt>
                <c:pt idx="55544">
                  <c:v>27772</c:v>
                </c:pt>
                <c:pt idx="55545">
                  <c:v>27772.5</c:v>
                </c:pt>
                <c:pt idx="55546">
                  <c:v>27773</c:v>
                </c:pt>
                <c:pt idx="55547">
                  <c:v>27773.5</c:v>
                </c:pt>
                <c:pt idx="55548">
                  <c:v>27774</c:v>
                </c:pt>
                <c:pt idx="55549">
                  <c:v>27774.5</c:v>
                </c:pt>
                <c:pt idx="55550">
                  <c:v>27775</c:v>
                </c:pt>
                <c:pt idx="55551">
                  <c:v>27775.5</c:v>
                </c:pt>
                <c:pt idx="55552">
                  <c:v>27776</c:v>
                </c:pt>
                <c:pt idx="55553">
                  <c:v>27776.5</c:v>
                </c:pt>
                <c:pt idx="55554">
                  <c:v>27777</c:v>
                </c:pt>
                <c:pt idx="55555">
                  <c:v>27777.5</c:v>
                </c:pt>
                <c:pt idx="55556">
                  <c:v>27778</c:v>
                </c:pt>
                <c:pt idx="55557">
                  <c:v>27778.5</c:v>
                </c:pt>
                <c:pt idx="55558">
                  <c:v>27779</c:v>
                </c:pt>
                <c:pt idx="55559">
                  <c:v>27779.5</c:v>
                </c:pt>
                <c:pt idx="55560">
                  <c:v>27780</c:v>
                </c:pt>
                <c:pt idx="55561">
                  <c:v>27780.5</c:v>
                </c:pt>
                <c:pt idx="55562">
                  <c:v>27781</c:v>
                </c:pt>
                <c:pt idx="55563">
                  <c:v>27781.5</c:v>
                </c:pt>
                <c:pt idx="55564">
                  <c:v>27782</c:v>
                </c:pt>
                <c:pt idx="55565">
                  <c:v>27782.5</c:v>
                </c:pt>
                <c:pt idx="55566">
                  <c:v>27783</c:v>
                </c:pt>
                <c:pt idx="55567">
                  <c:v>27783.5</c:v>
                </c:pt>
                <c:pt idx="55568">
                  <c:v>27784</c:v>
                </c:pt>
                <c:pt idx="55569">
                  <c:v>27784.5</c:v>
                </c:pt>
                <c:pt idx="55570">
                  <c:v>27785</c:v>
                </c:pt>
                <c:pt idx="55571">
                  <c:v>27785.5</c:v>
                </c:pt>
                <c:pt idx="55572">
                  <c:v>27786</c:v>
                </c:pt>
                <c:pt idx="55573">
                  <c:v>27786.5</c:v>
                </c:pt>
                <c:pt idx="55574">
                  <c:v>27787</c:v>
                </c:pt>
                <c:pt idx="55575">
                  <c:v>27787.5</c:v>
                </c:pt>
                <c:pt idx="55576">
                  <c:v>27788</c:v>
                </c:pt>
                <c:pt idx="55577">
                  <c:v>27788.5</c:v>
                </c:pt>
                <c:pt idx="55578">
                  <c:v>27789</c:v>
                </c:pt>
                <c:pt idx="55579">
                  <c:v>27789.5</c:v>
                </c:pt>
                <c:pt idx="55580">
                  <c:v>27790</c:v>
                </c:pt>
                <c:pt idx="55581">
                  <c:v>27790.5</c:v>
                </c:pt>
                <c:pt idx="55582">
                  <c:v>27791</c:v>
                </c:pt>
                <c:pt idx="55583">
                  <c:v>27791.5</c:v>
                </c:pt>
                <c:pt idx="55584">
                  <c:v>27792</c:v>
                </c:pt>
                <c:pt idx="55585">
                  <c:v>27792.5</c:v>
                </c:pt>
                <c:pt idx="55586">
                  <c:v>27793</c:v>
                </c:pt>
                <c:pt idx="55587">
                  <c:v>27793.5</c:v>
                </c:pt>
                <c:pt idx="55588">
                  <c:v>27794</c:v>
                </c:pt>
                <c:pt idx="55589">
                  <c:v>27794.5</c:v>
                </c:pt>
                <c:pt idx="55590">
                  <c:v>27795</c:v>
                </c:pt>
                <c:pt idx="55591">
                  <c:v>27795.5</c:v>
                </c:pt>
                <c:pt idx="55592">
                  <c:v>27796</c:v>
                </c:pt>
                <c:pt idx="55593">
                  <c:v>27796.5</c:v>
                </c:pt>
                <c:pt idx="55594">
                  <c:v>27797</c:v>
                </c:pt>
                <c:pt idx="55595">
                  <c:v>27797.5</c:v>
                </c:pt>
                <c:pt idx="55596">
                  <c:v>27798</c:v>
                </c:pt>
                <c:pt idx="55597">
                  <c:v>27798.5</c:v>
                </c:pt>
                <c:pt idx="55598">
                  <c:v>27799</c:v>
                </c:pt>
                <c:pt idx="55599">
                  <c:v>27799.5</c:v>
                </c:pt>
                <c:pt idx="55600">
                  <c:v>27800</c:v>
                </c:pt>
                <c:pt idx="55601">
                  <c:v>27800.5</c:v>
                </c:pt>
                <c:pt idx="55602">
                  <c:v>27801</c:v>
                </c:pt>
                <c:pt idx="55603">
                  <c:v>27801.5</c:v>
                </c:pt>
                <c:pt idx="55604">
                  <c:v>27802</c:v>
                </c:pt>
                <c:pt idx="55605">
                  <c:v>27802.5</c:v>
                </c:pt>
                <c:pt idx="55606">
                  <c:v>27803</c:v>
                </c:pt>
                <c:pt idx="55607">
                  <c:v>27803.5</c:v>
                </c:pt>
                <c:pt idx="55608">
                  <c:v>27804</c:v>
                </c:pt>
                <c:pt idx="55609">
                  <c:v>27804.5</c:v>
                </c:pt>
                <c:pt idx="55610">
                  <c:v>27805</c:v>
                </c:pt>
                <c:pt idx="55611">
                  <c:v>27805.5</c:v>
                </c:pt>
                <c:pt idx="55612">
                  <c:v>27806</c:v>
                </c:pt>
                <c:pt idx="55613">
                  <c:v>27806.5</c:v>
                </c:pt>
                <c:pt idx="55614">
                  <c:v>27807</c:v>
                </c:pt>
                <c:pt idx="55615">
                  <c:v>27807.5</c:v>
                </c:pt>
                <c:pt idx="55616">
                  <c:v>27808</c:v>
                </c:pt>
                <c:pt idx="55617">
                  <c:v>27808.5</c:v>
                </c:pt>
                <c:pt idx="55618">
                  <c:v>27809</c:v>
                </c:pt>
                <c:pt idx="55619">
                  <c:v>27809.5</c:v>
                </c:pt>
                <c:pt idx="55620">
                  <c:v>27810</c:v>
                </c:pt>
                <c:pt idx="55621">
                  <c:v>27810.5</c:v>
                </c:pt>
                <c:pt idx="55622">
                  <c:v>27811</c:v>
                </c:pt>
                <c:pt idx="55623">
                  <c:v>27811.5</c:v>
                </c:pt>
                <c:pt idx="55624">
                  <c:v>27812</c:v>
                </c:pt>
                <c:pt idx="55625">
                  <c:v>27812.5</c:v>
                </c:pt>
                <c:pt idx="55626">
                  <c:v>27813</c:v>
                </c:pt>
                <c:pt idx="55627">
                  <c:v>27813.5</c:v>
                </c:pt>
                <c:pt idx="55628">
                  <c:v>27814</c:v>
                </c:pt>
                <c:pt idx="55629">
                  <c:v>27814.5</c:v>
                </c:pt>
                <c:pt idx="55630">
                  <c:v>27815</c:v>
                </c:pt>
                <c:pt idx="55631">
                  <c:v>27815.5</c:v>
                </c:pt>
                <c:pt idx="55632">
                  <c:v>27816</c:v>
                </c:pt>
                <c:pt idx="55633">
                  <c:v>27816.5</c:v>
                </c:pt>
                <c:pt idx="55634">
                  <c:v>27817</c:v>
                </c:pt>
                <c:pt idx="55635">
                  <c:v>27817.5</c:v>
                </c:pt>
                <c:pt idx="55636">
                  <c:v>27818</c:v>
                </c:pt>
                <c:pt idx="55637">
                  <c:v>27818.5</c:v>
                </c:pt>
                <c:pt idx="55638">
                  <c:v>27819</c:v>
                </c:pt>
                <c:pt idx="55639">
                  <c:v>27819.5</c:v>
                </c:pt>
                <c:pt idx="55640">
                  <c:v>27820</c:v>
                </c:pt>
                <c:pt idx="55641">
                  <c:v>27820.5</c:v>
                </c:pt>
                <c:pt idx="55642">
                  <c:v>27821</c:v>
                </c:pt>
                <c:pt idx="55643">
                  <c:v>27821.5</c:v>
                </c:pt>
                <c:pt idx="55644">
                  <c:v>27822</c:v>
                </c:pt>
                <c:pt idx="55645">
                  <c:v>27822.5</c:v>
                </c:pt>
                <c:pt idx="55646">
                  <c:v>27823</c:v>
                </c:pt>
                <c:pt idx="55647">
                  <c:v>27823.5</c:v>
                </c:pt>
                <c:pt idx="55648">
                  <c:v>27824</c:v>
                </c:pt>
                <c:pt idx="55649">
                  <c:v>27824.5</c:v>
                </c:pt>
                <c:pt idx="55650">
                  <c:v>27825</c:v>
                </c:pt>
                <c:pt idx="55651">
                  <c:v>27825.5</c:v>
                </c:pt>
                <c:pt idx="55652">
                  <c:v>27826</c:v>
                </c:pt>
                <c:pt idx="55653">
                  <c:v>27826.5</c:v>
                </c:pt>
                <c:pt idx="55654">
                  <c:v>27827</c:v>
                </c:pt>
                <c:pt idx="55655">
                  <c:v>27827.5</c:v>
                </c:pt>
                <c:pt idx="55656">
                  <c:v>27828</c:v>
                </c:pt>
                <c:pt idx="55657">
                  <c:v>27828.5</c:v>
                </c:pt>
                <c:pt idx="55658">
                  <c:v>27829</c:v>
                </c:pt>
                <c:pt idx="55659">
                  <c:v>27829.5</c:v>
                </c:pt>
                <c:pt idx="55660">
                  <c:v>27830</c:v>
                </c:pt>
                <c:pt idx="55661">
                  <c:v>27830.5</c:v>
                </c:pt>
                <c:pt idx="55662">
                  <c:v>27831</c:v>
                </c:pt>
                <c:pt idx="55663">
                  <c:v>27831.5</c:v>
                </c:pt>
                <c:pt idx="55664">
                  <c:v>27832</c:v>
                </c:pt>
                <c:pt idx="55665">
                  <c:v>27832.5</c:v>
                </c:pt>
                <c:pt idx="55666">
                  <c:v>27833</c:v>
                </c:pt>
                <c:pt idx="55667">
                  <c:v>27833.5</c:v>
                </c:pt>
                <c:pt idx="55668">
                  <c:v>27834</c:v>
                </c:pt>
                <c:pt idx="55669">
                  <c:v>27834.5</c:v>
                </c:pt>
                <c:pt idx="55670">
                  <c:v>27835</c:v>
                </c:pt>
                <c:pt idx="55671">
                  <c:v>27835.5</c:v>
                </c:pt>
                <c:pt idx="55672">
                  <c:v>27836</c:v>
                </c:pt>
                <c:pt idx="55673">
                  <c:v>27836.5</c:v>
                </c:pt>
                <c:pt idx="55674">
                  <c:v>27837</c:v>
                </c:pt>
                <c:pt idx="55675">
                  <c:v>27837.5</c:v>
                </c:pt>
                <c:pt idx="55676">
                  <c:v>27838</c:v>
                </c:pt>
                <c:pt idx="55677">
                  <c:v>27838.5</c:v>
                </c:pt>
                <c:pt idx="55678">
                  <c:v>27839</c:v>
                </c:pt>
                <c:pt idx="55679">
                  <c:v>27839.5</c:v>
                </c:pt>
                <c:pt idx="55680">
                  <c:v>27840</c:v>
                </c:pt>
                <c:pt idx="55681">
                  <c:v>27840.5</c:v>
                </c:pt>
                <c:pt idx="55682">
                  <c:v>27841</c:v>
                </c:pt>
                <c:pt idx="55683">
                  <c:v>27841.5</c:v>
                </c:pt>
                <c:pt idx="55684">
                  <c:v>27842</c:v>
                </c:pt>
                <c:pt idx="55685">
                  <c:v>27842.5</c:v>
                </c:pt>
                <c:pt idx="55686">
                  <c:v>27843</c:v>
                </c:pt>
                <c:pt idx="55687">
                  <c:v>27843.5</c:v>
                </c:pt>
                <c:pt idx="55688">
                  <c:v>27844</c:v>
                </c:pt>
                <c:pt idx="55689">
                  <c:v>27844.5</c:v>
                </c:pt>
                <c:pt idx="55690">
                  <c:v>27845</c:v>
                </c:pt>
                <c:pt idx="55691">
                  <c:v>27845.5</c:v>
                </c:pt>
                <c:pt idx="55692">
                  <c:v>27846</c:v>
                </c:pt>
                <c:pt idx="55693">
                  <c:v>27846.5</c:v>
                </c:pt>
                <c:pt idx="55694">
                  <c:v>27847</c:v>
                </c:pt>
                <c:pt idx="55695">
                  <c:v>27847.5</c:v>
                </c:pt>
                <c:pt idx="55696">
                  <c:v>27848</c:v>
                </c:pt>
                <c:pt idx="55697">
                  <c:v>27848.5</c:v>
                </c:pt>
                <c:pt idx="55698">
                  <c:v>27849</c:v>
                </c:pt>
                <c:pt idx="55699">
                  <c:v>27849.5</c:v>
                </c:pt>
                <c:pt idx="55700">
                  <c:v>27850</c:v>
                </c:pt>
                <c:pt idx="55701">
                  <c:v>27850.5</c:v>
                </c:pt>
                <c:pt idx="55702">
                  <c:v>27851</c:v>
                </c:pt>
                <c:pt idx="55703">
                  <c:v>27851.5</c:v>
                </c:pt>
                <c:pt idx="55704">
                  <c:v>27852</c:v>
                </c:pt>
                <c:pt idx="55705">
                  <c:v>27852.5</c:v>
                </c:pt>
                <c:pt idx="55706">
                  <c:v>27853</c:v>
                </c:pt>
                <c:pt idx="55707">
                  <c:v>27853.5</c:v>
                </c:pt>
                <c:pt idx="55708">
                  <c:v>27854</c:v>
                </c:pt>
                <c:pt idx="55709">
                  <c:v>27854.5</c:v>
                </c:pt>
                <c:pt idx="55710">
                  <c:v>27855</c:v>
                </c:pt>
                <c:pt idx="55711">
                  <c:v>27855.5</c:v>
                </c:pt>
                <c:pt idx="55712">
                  <c:v>27856</c:v>
                </c:pt>
                <c:pt idx="55713">
                  <c:v>27856.5</c:v>
                </c:pt>
                <c:pt idx="55714">
                  <c:v>27857</c:v>
                </c:pt>
                <c:pt idx="55715">
                  <c:v>27857.5</c:v>
                </c:pt>
                <c:pt idx="55716">
                  <c:v>27858</c:v>
                </c:pt>
                <c:pt idx="55717">
                  <c:v>27858.5</c:v>
                </c:pt>
                <c:pt idx="55718">
                  <c:v>27859</c:v>
                </c:pt>
                <c:pt idx="55719">
                  <c:v>27859.5</c:v>
                </c:pt>
                <c:pt idx="55720">
                  <c:v>27860</c:v>
                </c:pt>
                <c:pt idx="55721">
                  <c:v>27860.5</c:v>
                </c:pt>
                <c:pt idx="55722">
                  <c:v>27861</c:v>
                </c:pt>
                <c:pt idx="55723">
                  <c:v>27861.5</c:v>
                </c:pt>
                <c:pt idx="55724">
                  <c:v>27862</c:v>
                </c:pt>
                <c:pt idx="55725">
                  <c:v>27862.5</c:v>
                </c:pt>
                <c:pt idx="55726">
                  <c:v>27863</c:v>
                </c:pt>
                <c:pt idx="55727">
                  <c:v>27863.5</c:v>
                </c:pt>
                <c:pt idx="55728">
                  <c:v>27864</c:v>
                </c:pt>
                <c:pt idx="55729">
                  <c:v>27864.5</c:v>
                </c:pt>
                <c:pt idx="55730">
                  <c:v>27865</c:v>
                </c:pt>
                <c:pt idx="55731">
                  <c:v>27865.5</c:v>
                </c:pt>
                <c:pt idx="55732">
                  <c:v>27866</c:v>
                </c:pt>
                <c:pt idx="55733">
                  <c:v>27866.5</c:v>
                </c:pt>
                <c:pt idx="55734">
                  <c:v>27867</c:v>
                </c:pt>
                <c:pt idx="55735">
                  <c:v>27867.5</c:v>
                </c:pt>
                <c:pt idx="55736">
                  <c:v>27868</c:v>
                </c:pt>
                <c:pt idx="55737">
                  <c:v>27868.5</c:v>
                </c:pt>
                <c:pt idx="55738">
                  <c:v>27869</c:v>
                </c:pt>
                <c:pt idx="55739">
                  <c:v>27869.5</c:v>
                </c:pt>
                <c:pt idx="55740">
                  <c:v>27870</c:v>
                </c:pt>
                <c:pt idx="55741">
                  <c:v>27870.5</c:v>
                </c:pt>
                <c:pt idx="55742">
                  <c:v>27871</c:v>
                </c:pt>
                <c:pt idx="55743">
                  <c:v>27871.5</c:v>
                </c:pt>
                <c:pt idx="55744">
                  <c:v>27872</c:v>
                </c:pt>
                <c:pt idx="55745">
                  <c:v>27872.5</c:v>
                </c:pt>
                <c:pt idx="55746">
                  <c:v>27873</c:v>
                </c:pt>
                <c:pt idx="55747">
                  <c:v>27873.5</c:v>
                </c:pt>
                <c:pt idx="55748">
                  <c:v>27874</c:v>
                </c:pt>
                <c:pt idx="55749">
                  <c:v>27874.5</c:v>
                </c:pt>
                <c:pt idx="55750">
                  <c:v>27875</c:v>
                </c:pt>
                <c:pt idx="55751">
                  <c:v>27875.5</c:v>
                </c:pt>
                <c:pt idx="55752">
                  <c:v>27876</c:v>
                </c:pt>
                <c:pt idx="55753">
                  <c:v>27876.5</c:v>
                </c:pt>
                <c:pt idx="55754">
                  <c:v>27877</c:v>
                </c:pt>
                <c:pt idx="55755">
                  <c:v>27877.5</c:v>
                </c:pt>
                <c:pt idx="55756">
                  <c:v>27878</c:v>
                </c:pt>
                <c:pt idx="55757">
                  <c:v>27878.5</c:v>
                </c:pt>
                <c:pt idx="55758">
                  <c:v>27879</c:v>
                </c:pt>
                <c:pt idx="55759">
                  <c:v>27879.5</c:v>
                </c:pt>
                <c:pt idx="55760">
                  <c:v>27880</c:v>
                </c:pt>
                <c:pt idx="55761">
                  <c:v>27880.5</c:v>
                </c:pt>
                <c:pt idx="55762">
                  <c:v>27881</c:v>
                </c:pt>
                <c:pt idx="55763">
                  <c:v>27881.5</c:v>
                </c:pt>
                <c:pt idx="55764">
                  <c:v>27882</c:v>
                </c:pt>
                <c:pt idx="55765">
                  <c:v>27882.5</c:v>
                </c:pt>
                <c:pt idx="55766">
                  <c:v>27883</c:v>
                </c:pt>
                <c:pt idx="55767">
                  <c:v>27883.5</c:v>
                </c:pt>
                <c:pt idx="55768">
                  <c:v>27884</c:v>
                </c:pt>
                <c:pt idx="55769">
                  <c:v>27884.5</c:v>
                </c:pt>
                <c:pt idx="55770">
                  <c:v>27885</c:v>
                </c:pt>
                <c:pt idx="55771">
                  <c:v>27885.5</c:v>
                </c:pt>
                <c:pt idx="55772">
                  <c:v>27886</c:v>
                </c:pt>
                <c:pt idx="55773">
                  <c:v>27886.5</c:v>
                </c:pt>
                <c:pt idx="55774">
                  <c:v>27887</c:v>
                </c:pt>
                <c:pt idx="55775">
                  <c:v>27887.5</c:v>
                </c:pt>
                <c:pt idx="55776">
                  <c:v>27888</c:v>
                </c:pt>
                <c:pt idx="55777">
                  <c:v>27888.5</c:v>
                </c:pt>
                <c:pt idx="55778">
                  <c:v>27889</c:v>
                </c:pt>
                <c:pt idx="55779">
                  <c:v>27889.5</c:v>
                </c:pt>
                <c:pt idx="55780">
                  <c:v>27890</c:v>
                </c:pt>
                <c:pt idx="55781">
                  <c:v>27890.5</c:v>
                </c:pt>
                <c:pt idx="55782">
                  <c:v>27891</c:v>
                </c:pt>
                <c:pt idx="55783">
                  <c:v>27891.5</c:v>
                </c:pt>
                <c:pt idx="55784">
                  <c:v>27892</c:v>
                </c:pt>
                <c:pt idx="55785">
                  <c:v>27892.5</c:v>
                </c:pt>
                <c:pt idx="55786">
                  <c:v>27893</c:v>
                </c:pt>
                <c:pt idx="55787">
                  <c:v>27893.5</c:v>
                </c:pt>
                <c:pt idx="55788">
                  <c:v>27894</c:v>
                </c:pt>
                <c:pt idx="55789">
                  <c:v>27894.5</c:v>
                </c:pt>
                <c:pt idx="55790">
                  <c:v>27895</c:v>
                </c:pt>
                <c:pt idx="55791">
                  <c:v>27895.5</c:v>
                </c:pt>
                <c:pt idx="55792">
                  <c:v>27896</c:v>
                </c:pt>
                <c:pt idx="55793">
                  <c:v>27896.5</c:v>
                </c:pt>
                <c:pt idx="55794">
                  <c:v>27897</c:v>
                </c:pt>
                <c:pt idx="55795">
                  <c:v>27897.5</c:v>
                </c:pt>
                <c:pt idx="55796">
                  <c:v>27898</c:v>
                </c:pt>
                <c:pt idx="55797">
                  <c:v>27898.5</c:v>
                </c:pt>
                <c:pt idx="55798">
                  <c:v>27899</c:v>
                </c:pt>
                <c:pt idx="55799">
                  <c:v>27899.5</c:v>
                </c:pt>
                <c:pt idx="55800">
                  <c:v>27900</c:v>
                </c:pt>
                <c:pt idx="55801">
                  <c:v>27900.5</c:v>
                </c:pt>
                <c:pt idx="55802">
                  <c:v>27901</c:v>
                </c:pt>
                <c:pt idx="55803">
                  <c:v>27901.5</c:v>
                </c:pt>
                <c:pt idx="55804">
                  <c:v>27902</c:v>
                </c:pt>
                <c:pt idx="55805">
                  <c:v>27902.5</c:v>
                </c:pt>
                <c:pt idx="55806">
                  <c:v>27903</c:v>
                </c:pt>
                <c:pt idx="55807">
                  <c:v>27903.5</c:v>
                </c:pt>
                <c:pt idx="55808">
                  <c:v>27904</c:v>
                </c:pt>
                <c:pt idx="55809">
                  <c:v>27904.5</c:v>
                </c:pt>
                <c:pt idx="55810">
                  <c:v>27905</c:v>
                </c:pt>
                <c:pt idx="55811">
                  <c:v>27905.5</c:v>
                </c:pt>
                <c:pt idx="55812">
                  <c:v>27906</c:v>
                </c:pt>
                <c:pt idx="55813">
                  <c:v>27906.5</c:v>
                </c:pt>
                <c:pt idx="55814">
                  <c:v>27907</c:v>
                </c:pt>
                <c:pt idx="55815">
                  <c:v>27907.5</c:v>
                </c:pt>
                <c:pt idx="55816">
                  <c:v>27908</c:v>
                </c:pt>
                <c:pt idx="55817">
                  <c:v>27908.5</c:v>
                </c:pt>
                <c:pt idx="55818">
                  <c:v>27909</c:v>
                </c:pt>
                <c:pt idx="55819">
                  <c:v>27909.5</c:v>
                </c:pt>
                <c:pt idx="55820">
                  <c:v>27910</c:v>
                </c:pt>
                <c:pt idx="55821">
                  <c:v>27910.5</c:v>
                </c:pt>
                <c:pt idx="55822">
                  <c:v>27911</c:v>
                </c:pt>
                <c:pt idx="55823">
                  <c:v>27911.5</c:v>
                </c:pt>
                <c:pt idx="55824">
                  <c:v>27912</c:v>
                </c:pt>
                <c:pt idx="55825">
                  <c:v>27912.5</c:v>
                </c:pt>
                <c:pt idx="55826">
                  <c:v>27913</c:v>
                </c:pt>
                <c:pt idx="55827">
                  <c:v>27913.5</c:v>
                </c:pt>
                <c:pt idx="55828">
                  <c:v>27914</c:v>
                </c:pt>
                <c:pt idx="55829">
                  <c:v>27914.5</c:v>
                </c:pt>
                <c:pt idx="55830">
                  <c:v>27915</c:v>
                </c:pt>
                <c:pt idx="55831">
                  <c:v>27915.5</c:v>
                </c:pt>
                <c:pt idx="55832">
                  <c:v>27916</c:v>
                </c:pt>
                <c:pt idx="55833">
                  <c:v>27916.5</c:v>
                </c:pt>
                <c:pt idx="55834">
                  <c:v>27917</c:v>
                </c:pt>
                <c:pt idx="55835">
                  <c:v>27917.5</c:v>
                </c:pt>
                <c:pt idx="55836">
                  <c:v>27918</c:v>
                </c:pt>
                <c:pt idx="55837">
                  <c:v>27918.5</c:v>
                </c:pt>
                <c:pt idx="55838">
                  <c:v>27919</c:v>
                </c:pt>
                <c:pt idx="55839">
                  <c:v>27919.5</c:v>
                </c:pt>
                <c:pt idx="55840">
                  <c:v>27920</c:v>
                </c:pt>
                <c:pt idx="55841">
                  <c:v>27920.5</c:v>
                </c:pt>
                <c:pt idx="55842">
                  <c:v>27921</c:v>
                </c:pt>
                <c:pt idx="55843">
                  <c:v>27921.5</c:v>
                </c:pt>
                <c:pt idx="55844">
                  <c:v>27922</c:v>
                </c:pt>
                <c:pt idx="55845">
                  <c:v>27922.5</c:v>
                </c:pt>
                <c:pt idx="55846">
                  <c:v>27923</c:v>
                </c:pt>
                <c:pt idx="55847">
                  <c:v>27923.5</c:v>
                </c:pt>
                <c:pt idx="55848">
                  <c:v>27924</c:v>
                </c:pt>
                <c:pt idx="55849">
                  <c:v>27924.5</c:v>
                </c:pt>
                <c:pt idx="55850">
                  <c:v>27925</c:v>
                </c:pt>
                <c:pt idx="55851">
                  <c:v>27925.5</c:v>
                </c:pt>
                <c:pt idx="55852">
                  <c:v>27926</c:v>
                </c:pt>
                <c:pt idx="55853">
                  <c:v>27926.5</c:v>
                </c:pt>
                <c:pt idx="55854">
                  <c:v>27927</c:v>
                </c:pt>
                <c:pt idx="55855">
                  <c:v>27927.5</c:v>
                </c:pt>
                <c:pt idx="55856">
                  <c:v>27928</c:v>
                </c:pt>
                <c:pt idx="55857">
                  <c:v>27928.5</c:v>
                </c:pt>
                <c:pt idx="55858">
                  <c:v>27929</c:v>
                </c:pt>
                <c:pt idx="55859">
                  <c:v>27929.5</c:v>
                </c:pt>
                <c:pt idx="55860">
                  <c:v>27930</c:v>
                </c:pt>
                <c:pt idx="55861">
                  <c:v>27930.5</c:v>
                </c:pt>
                <c:pt idx="55862">
                  <c:v>27931</c:v>
                </c:pt>
                <c:pt idx="55863">
                  <c:v>27931.5</c:v>
                </c:pt>
                <c:pt idx="55864">
                  <c:v>27932</c:v>
                </c:pt>
                <c:pt idx="55865">
                  <c:v>27932.5</c:v>
                </c:pt>
                <c:pt idx="55866">
                  <c:v>27933</c:v>
                </c:pt>
                <c:pt idx="55867">
                  <c:v>27933.5</c:v>
                </c:pt>
                <c:pt idx="55868">
                  <c:v>27934</c:v>
                </c:pt>
                <c:pt idx="55869">
                  <c:v>27934.5</c:v>
                </c:pt>
                <c:pt idx="55870">
                  <c:v>27935</c:v>
                </c:pt>
                <c:pt idx="55871">
                  <c:v>27935.5</c:v>
                </c:pt>
                <c:pt idx="55872">
                  <c:v>27936</c:v>
                </c:pt>
                <c:pt idx="55873">
                  <c:v>27936.5</c:v>
                </c:pt>
                <c:pt idx="55874">
                  <c:v>27937</c:v>
                </c:pt>
                <c:pt idx="55875">
                  <c:v>27937.5</c:v>
                </c:pt>
                <c:pt idx="55876">
                  <c:v>27938</c:v>
                </c:pt>
                <c:pt idx="55877">
                  <c:v>27938.5</c:v>
                </c:pt>
                <c:pt idx="55878">
                  <c:v>27939</c:v>
                </c:pt>
                <c:pt idx="55879">
                  <c:v>27939.5</c:v>
                </c:pt>
                <c:pt idx="55880">
                  <c:v>27940</c:v>
                </c:pt>
                <c:pt idx="55881">
                  <c:v>27940.5</c:v>
                </c:pt>
                <c:pt idx="55882">
                  <c:v>27941</c:v>
                </c:pt>
                <c:pt idx="55883">
                  <c:v>27941.5</c:v>
                </c:pt>
                <c:pt idx="55884">
                  <c:v>27942</c:v>
                </c:pt>
                <c:pt idx="55885">
                  <c:v>27942.5</c:v>
                </c:pt>
                <c:pt idx="55886">
                  <c:v>27943</c:v>
                </c:pt>
                <c:pt idx="55887">
                  <c:v>27943.5</c:v>
                </c:pt>
                <c:pt idx="55888">
                  <c:v>27944</c:v>
                </c:pt>
                <c:pt idx="55889">
                  <c:v>27944.5</c:v>
                </c:pt>
                <c:pt idx="55890">
                  <c:v>27945</c:v>
                </c:pt>
                <c:pt idx="55891">
                  <c:v>27945.5</c:v>
                </c:pt>
                <c:pt idx="55892">
                  <c:v>27946</c:v>
                </c:pt>
                <c:pt idx="55893">
                  <c:v>27946.5</c:v>
                </c:pt>
                <c:pt idx="55894">
                  <c:v>27947</c:v>
                </c:pt>
                <c:pt idx="55895">
                  <c:v>27947.5</c:v>
                </c:pt>
                <c:pt idx="55896">
                  <c:v>27948</c:v>
                </c:pt>
                <c:pt idx="55897">
                  <c:v>27948.5</c:v>
                </c:pt>
                <c:pt idx="55898">
                  <c:v>27949</c:v>
                </c:pt>
                <c:pt idx="55899">
                  <c:v>27949.5</c:v>
                </c:pt>
                <c:pt idx="55900">
                  <c:v>27950</c:v>
                </c:pt>
                <c:pt idx="55901">
                  <c:v>27950.5</c:v>
                </c:pt>
                <c:pt idx="55902">
                  <c:v>27951</c:v>
                </c:pt>
                <c:pt idx="55903">
                  <c:v>27951.5</c:v>
                </c:pt>
                <c:pt idx="55904">
                  <c:v>27952</c:v>
                </c:pt>
                <c:pt idx="55905">
                  <c:v>27952.5</c:v>
                </c:pt>
                <c:pt idx="55906">
                  <c:v>27953</c:v>
                </c:pt>
                <c:pt idx="55907">
                  <c:v>27953.5</c:v>
                </c:pt>
                <c:pt idx="55908">
                  <c:v>27954</c:v>
                </c:pt>
                <c:pt idx="55909">
                  <c:v>27954.5</c:v>
                </c:pt>
                <c:pt idx="55910">
                  <c:v>27955</c:v>
                </c:pt>
                <c:pt idx="55911">
                  <c:v>27955.5</c:v>
                </c:pt>
                <c:pt idx="55912">
                  <c:v>27956</c:v>
                </c:pt>
                <c:pt idx="55913">
                  <c:v>27956.5</c:v>
                </c:pt>
                <c:pt idx="55914">
                  <c:v>27957</c:v>
                </c:pt>
                <c:pt idx="55915">
                  <c:v>27957.5</c:v>
                </c:pt>
                <c:pt idx="55916">
                  <c:v>27958</c:v>
                </c:pt>
                <c:pt idx="55917">
                  <c:v>27958.5</c:v>
                </c:pt>
                <c:pt idx="55918">
                  <c:v>27959</c:v>
                </c:pt>
                <c:pt idx="55919">
                  <c:v>27959.5</c:v>
                </c:pt>
                <c:pt idx="55920">
                  <c:v>27960</c:v>
                </c:pt>
                <c:pt idx="55921">
                  <c:v>27960.5</c:v>
                </c:pt>
                <c:pt idx="55922">
                  <c:v>27961</c:v>
                </c:pt>
                <c:pt idx="55923">
                  <c:v>27961.5</c:v>
                </c:pt>
                <c:pt idx="55924">
                  <c:v>27962</c:v>
                </c:pt>
                <c:pt idx="55925">
                  <c:v>27962.5</c:v>
                </c:pt>
                <c:pt idx="55926">
                  <c:v>27963</c:v>
                </c:pt>
                <c:pt idx="55927">
                  <c:v>27963.5</c:v>
                </c:pt>
                <c:pt idx="55928">
                  <c:v>27964</c:v>
                </c:pt>
                <c:pt idx="55929">
                  <c:v>27964.5</c:v>
                </c:pt>
                <c:pt idx="55930">
                  <c:v>27965</c:v>
                </c:pt>
                <c:pt idx="55931">
                  <c:v>27965.5</c:v>
                </c:pt>
                <c:pt idx="55932">
                  <c:v>27966</c:v>
                </c:pt>
                <c:pt idx="55933">
                  <c:v>27966.5</c:v>
                </c:pt>
                <c:pt idx="55934">
                  <c:v>27967</c:v>
                </c:pt>
                <c:pt idx="55935">
                  <c:v>27967.5</c:v>
                </c:pt>
                <c:pt idx="55936">
                  <c:v>27968</c:v>
                </c:pt>
                <c:pt idx="55937">
                  <c:v>27968.5</c:v>
                </c:pt>
                <c:pt idx="55938">
                  <c:v>27969</c:v>
                </c:pt>
                <c:pt idx="55939">
                  <c:v>27969.5</c:v>
                </c:pt>
                <c:pt idx="55940">
                  <c:v>27970</c:v>
                </c:pt>
                <c:pt idx="55941">
                  <c:v>27970.5</c:v>
                </c:pt>
                <c:pt idx="55942">
                  <c:v>27971</c:v>
                </c:pt>
                <c:pt idx="55943">
                  <c:v>27971.5</c:v>
                </c:pt>
                <c:pt idx="55944">
                  <c:v>27972</c:v>
                </c:pt>
                <c:pt idx="55945">
                  <c:v>27972.5</c:v>
                </c:pt>
                <c:pt idx="55946">
                  <c:v>27973</c:v>
                </c:pt>
                <c:pt idx="55947">
                  <c:v>27973.5</c:v>
                </c:pt>
                <c:pt idx="55948">
                  <c:v>27974</c:v>
                </c:pt>
                <c:pt idx="55949">
                  <c:v>27974.5</c:v>
                </c:pt>
                <c:pt idx="55950">
                  <c:v>27975</c:v>
                </c:pt>
                <c:pt idx="55951">
                  <c:v>27975.5</c:v>
                </c:pt>
                <c:pt idx="55952">
                  <c:v>27976</c:v>
                </c:pt>
                <c:pt idx="55953">
                  <c:v>27976.5</c:v>
                </c:pt>
                <c:pt idx="55954">
                  <c:v>27977</c:v>
                </c:pt>
                <c:pt idx="55955">
                  <c:v>27977.5</c:v>
                </c:pt>
                <c:pt idx="55956">
                  <c:v>27978</c:v>
                </c:pt>
                <c:pt idx="55957">
                  <c:v>27978.5</c:v>
                </c:pt>
                <c:pt idx="55958">
                  <c:v>27979</c:v>
                </c:pt>
                <c:pt idx="55959">
                  <c:v>27979.5</c:v>
                </c:pt>
                <c:pt idx="55960">
                  <c:v>27980</c:v>
                </c:pt>
                <c:pt idx="55961">
                  <c:v>27980.5</c:v>
                </c:pt>
                <c:pt idx="55962">
                  <c:v>27981</c:v>
                </c:pt>
                <c:pt idx="55963">
                  <c:v>27981.5</c:v>
                </c:pt>
                <c:pt idx="55964">
                  <c:v>27982</c:v>
                </c:pt>
                <c:pt idx="55965">
                  <c:v>27982.5</c:v>
                </c:pt>
                <c:pt idx="55966">
                  <c:v>27983</c:v>
                </c:pt>
                <c:pt idx="55967">
                  <c:v>27983.5</c:v>
                </c:pt>
                <c:pt idx="55968">
                  <c:v>27984</c:v>
                </c:pt>
                <c:pt idx="55969">
                  <c:v>27984.5</c:v>
                </c:pt>
                <c:pt idx="55970">
                  <c:v>27985</c:v>
                </c:pt>
                <c:pt idx="55971">
                  <c:v>27985.5</c:v>
                </c:pt>
                <c:pt idx="55972">
                  <c:v>27986</c:v>
                </c:pt>
                <c:pt idx="55973">
                  <c:v>27986.5</c:v>
                </c:pt>
                <c:pt idx="55974">
                  <c:v>27987</c:v>
                </c:pt>
                <c:pt idx="55975">
                  <c:v>27987.5</c:v>
                </c:pt>
                <c:pt idx="55976">
                  <c:v>27988</c:v>
                </c:pt>
                <c:pt idx="55977">
                  <c:v>27988.5</c:v>
                </c:pt>
                <c:pt idx="55978">
                  <c:v>27989</c:v>
                </c:pt>
                <c:pt idx="55979">
                  <c:v>27989.5</c:v>
                </c:pt>
                <c:pt idx="55980">
                  <c:v>27990</c:v>
                </c:pt>
                <c:pt idx="55981">
                  <c:v>27990.5</c:v>
                </c:pt>
                <c:pt idx="55982">
                  <c:v>27991</c:v>
                </c:pt>
                <c:pt idx="55983">
                  <c:v>27991.5</c:v>
                </c:pt>
                <c:pt idx="55984">
                  <c:v>27992</c:v>
                </c:pt>
                <c:pt idx="55985">
                  <c:v>27992.5</c:v>
                </c:pt>
                <c:pt idx="55986">
                  <c:v>27993</c:v>
                </c:pt>
                <c:pt idx="55987">
                  <c:v>27993.5</c:v>
                </c:pt>
                <c:pt idx="55988">
                  <c:v>27994</c:v>
                </c:pt>
                <c:pt idx="55989">
                  <c:v>27994.5</c:v>
                </c:pt>
                <c:pt idx="55990">
                  <c:v>27995</c:v>
                </c:pt>
                <c:pt idx="55991">
                  <c:v>27995.5</c:v>
                </c:pt>
                <c:pt idx="55992">
                  <c:v>27996</c:v>
                </c:pt>
                <c:pt idx="55993">
                  <c:v>27996.5</c:v>
                </c:pt>
                <c:pt idx="55994">
                  <c:v>27997</c:v>
                </c:pt>
                <c:pt idx="55995">
                  <c:v>27997.5</c:v>
                </c:pt>
                <c:pt idx="55996">
                  <c:v>27998</c:v>
                </c:pt>
                <c:pt idx="55997">
                  <c:v>27998.5</c:v>
                </c:pt>
                <c:pt idx="55998">
                  <c:v>27999</c:v>
                </c:pt>
                <c:pt idx="55999">
                  <c:v>27999.5</c:v>
                </c:pt>
                <c:pt idx="56000">
                  <c:v>28000</c:v>
                </c:pt>
                <c:pt idx="56001">
                  <c:v>28000.5</c:v>
                </c:pt>
                <c:pt idx="56002">
                  <c:v>28001</c:v>
                </c:pt>
                <c:pt idx="56003">
                  <c:v>28001.5</c:v>
                </c:pt>
                <c:pt idx="56004">
                  <c:v>28002</c:v>
                </c:pt>
                <c:pt idx="56005">
                  <c:v>28002.5</c:v>
                </c:pt>
                <c:pt idx="56006">
                  <c:v>28003</c:v>
                </c:pt>
                <c:pt idx="56007">
                  <c:v>28003.5</c:v>
                </c:pt>
                <c:pt idx="56008">
                  <c:v>28004</c:v>
                </c:pt>
                <c:pt idx="56009">
                  <c:v>28004.5</c:v>
                </c:pt>
                <c:pt idx="56010">
                  <c:v>28005</c:v>
                </c:pt>
                <c:pt idx="56011">
                  <c:v>28005.5</c:v>
                </c:pt>
                <c:pt idx="56012">
                  <c:v>28006</c:v>
                </c:pt>
                <c:pt idx="56013">
                  <c:v>28006.5</c:v>
                </c:pt>
                <c:pt idx="56014">
                  <c:v>28007</c:v>
                </c:pt>
                <c:pt idx="56015">
                  <c:v>28007.5</c:v>
                </c:pt>
                <c:pt idx="56016">
                  <c:v>28008</c:v>
                </c:pt>
                <c:pt idx="56017">
                  <c:v>28008.5</c:v>
                </c:pt>
                <c:pt idx="56018">
                  <c:v>28009</c:v>
                </c:pt>
                <c:pt idx="56019">
                  <c:v>28009.5</c:v>
                </c:pt>
                <c:pt idx="56020">
                  <c:v>28010</c:v>
                </c:pt>
                <c:pt idx="56021">
                  <c:v>28010.5</c:v>
                </c:pt>
                <c:pt idx="56022">
                  <c:v>28011</c:v>
                </c:pt>
                <c:pt idx="56023">
                  <c:v>28011.5</c:v>
                </c:pt>
                <c:pt idx="56024">
                  <c:v>28012</c:v>
                </c:pt>
                <c:pt idx="56025">
                  <c:v>28012.5</c:v>
                </c:pt>
                <c:pt idx="56026">
                  <c:v>28013</c:v>
                </c:pt>
                <c:pt idx="56027">
                  <c:v>28013.5</c:v>
                </c:pt>
                <c:pt idx="56028">
                  <c:v>28014</c:v>
                </c:pt>
                <c:pt idx="56029">
                  <c:v>28014.5</c:v>
                </c:pt>
                <c:pt idx="56030">
                  <c:v>28015</c:v>
                </c:pt>
                <c:pt idx="56031">
                  <c:v>28015.5</c:v>
                </c:pt>
                <c:pt idx="56032">
                  <c:v>28016</c:v>
                </c:pt>
                <c:pt idx="56033">
                  <c:v>28016.5</c:v>
                </c:pt>
                <c:pt idx="56034">
                  <c:v>28017</c:v>
                </c:pt>
                <c:pt idx="56035">
                  <c:v>28017.5</c:v>
                </c:pt>
                <c:pt idx="56036">
                  <c:v>28018</c:v>
                </c:pt>
                <c:pt idx="56037">
                  <c:v>28018.5</c:v>
                </c:pt>
                <c:pt idx="56038">
                  <c:v>28019</c:v>
                </c:pt>
                <c:pt idx="56039">
                  <c:v>28019.5</c:v>
                </c:pt>
                <c:pt idx="56040">
                  <c:v>28020</c:v>
                </c:pt>
                <c:pt idx="56041">
                  <c:v>28020.5</c:v>
                </c:pt>
                <c:pt idx="56042">
                  <c:v>28021</c:v>
                </c:pt>
                <c:pt idx="56043">
                  <c:v>28021.5</c:v>
                </c:pt>
                <c:pt idx="56044">
                  <c:v>28022</c:v>
                </c:pt>
                <c:pt idx="56045">
                  <c:v>28022.5</c:v>
                </c:pt>
                <c:pt idx="56046">
                  <c:v>28023</c:v>
                </c:pt>
                <c:pt idx="56047">
                  <c:v>28023.5</c:v>
                </c:pt>
                <c:pt idx="56048">
                  <c:v>28024</c:v>
                </c:pt>
                <c:pt idx="56049">
                  <c:v>28024.5</c:v>
                </c:pt>
                <c:pt idx="56050">
                  <c:v>28025</c:v>
                </c:pt>
                <c:pt idx="56051">
                  <c:v>28025.5</c:v>
                </c:pt>
                <c:pt idx="56052">
                  <c:v>28026</c:v>
                </c:pt>
                <c:pt idx="56053">
                  <c:v>28026.5</c:v>
                </c:pt>
                <c:pt idx="56054">
                  <c:v>28027</c:v>
                </c:pt>
                <c:pt idx="56055">
                  <c:v>28027.5</c:v>
                </c:pt>
                <c:pt idx="56056">
                  <c:v>28028</c:v>
                </c:pt>
                <c:pt idx="56057">
                  <c:v>28028.5</c:v>
                </c:pt>
                <c:pt idx="56058">
                  <c:v>28029</c:v>
                </c:pt>
                <c:pt idx="56059">
                  <c:v>28029.5</c:v>
                </c:pt>
                <c:pt idx="56060">
                  <c:v>28030</c:v>
                </c:pt>
                <c:pt idx="56061">
                  <c:v>28030.5</c:v>
                </c:pt>
                <c:pt idx="56062">
                  <c:v>28031</c:v>
                </c:pt>
                <c:pt idx="56063">
                  <c:v>28031.5</c:v>
                </c:pt>
                <c:pt idx="56064">
                  <c:v>28032</c:v>
                </c:pt>
                <c:pt idx="56065">
                  <c:v>28032.5</c:v>
                </c:pt>
                <c:pt idx="56066">
                  <c:v>28033</c:v>
                </c:pt>
                <c:pt idx="56067">
                  <c:v>28033.5</c:v>
                </c:pt>
                <c:pt idx="56068">
                  <c:v>28034</c:v>
                </c:pt>
                <c:pt idx="56069">
                  <c:v>28034.5</c:v>
                </c:pt>
                <c:pt idx="56070">
                  <c:v>28035</c:v>
                </c:pt>
                <c:pt idx="56071">
                  <c:v>28035.5</c:v>
                </c:pt>
                <c:pt idx="56072">
                  <c:v>28036</c:v>
                </c:pt>
                <c:pt idx="56073">
                  <c:v>28036.5</c:v>
                </c:pt>
                <c:pt idx="56074">
                  <c:v>28037</c:v>
                </c:pt>
                <c:pt idx="56075">
                  <c:v>28037.5</c:v>
                </c:pt>
                <c:pt idx="56076">
                  <c:v>28038</c:v>
                </c:pt>
                <c:pt idx="56077">
                  <c:v>28038.5</c:v>
                </c:pt>
                <c:pt idx="56078">
                  <c:v>28039</c:v>
                </c:pt>
                <c:pt idx="56079">
                  <c:v>28039.5</c:v>
                </c:pt>
                <c:pt idx="56080">
                  <c:v>28040</c:v>
                </c:pt>
                <c:pt idx="56081">
                  <c:v>28040.5</c:v>
                </c:pt>
                <c:pt idx="56082">
                  <c:v>28041</c:v>
                </c:pt>
                <c:pt idx="56083">
                  <c:v>28041.5</c:v>
                </c:pt>
                <c:pt idx="56084">
                  <c:v>28042</c:v>
                </c:pt>
                <c:pt idx="56085">
                  <c:v>28042.5</c:v>
                </c:pt>
                <c:pt idx="56086">
                  <c:v>28043</c:v>
                </c:pt>
                <c:pt idx="56087">
                  <c:v>28043.5</c:v>
                </c:pt>
                <c:pt idx="56088">
                  <c:v>28044</c:v>
                </c:pt>
                <c:pt idx="56089">
                  <c:v>28044.5</c:v>
                </c:pt>
                <c:pt idx="56090">
                  <c:v>28045</c:v>
                </c:pt>
                <c:pt idx="56091">
                  <c:v>28045.5</c:v>
                </c:pt>
                <c:pt idx="56092">
                  <c:v>28046</c:v>
                </c:pt>
                <c:pt idx="56093">
                  <c:v>28046.5</c:v>
                </c:pt>
                <c:pt idx="56094">
                  <c:v>28047</c:v>
                </c:pt>
                <c:pt idx="56095">
                  <c:v>28047.5</c:v>
                </c:pt>
                <c:pt idx="56096">
                  <c:v>28048</c:v>
                </c:pt>
                <c:pt idx="56097">
                  <c:v>28048.5</c:v>
                </c:pt>
                <c:pt idx="56098">
                  <c:v>28049</c:v>
                </c:pt>
                <c:pt idx="56099">
                  <c:v>28049.5</c:v>
                </c:pt>
                <c:pt idx="56100">
                  <c:v>28050</c:v>
                </c:pt>
                <c:pt idx="56101">
                  <c:v>28050.5</c:v>
                </c:pt>
                <c:pt idx="56102">
                  <c:v>28051</c:v>
                </c:pt>
                <c:pt idx="56103">
                  <c:v>28051.5</c:v>
                </c:pt>
                <c:pt idx="56104">
                  <c:v>28052</c:v>
                </c:pt>
                <c:pt idx="56105">
                  <c:v>28052.5</c:v>
                </c:pt>
                <c:pt idx="56106">
                  <c:v>28053</c:v>
                </c:pt>
                <c:pt idx="56107">
                  <c:v>28053.5</c:v>
                </c:pt>
                <c:pt idx="56108">
                  <c:v>28054</c:v>
                </c:pt>
                <c:pt idx="56109">
                  <c:v>28054.5</c:v>
                </c:pt>
                <c:pt idx="56110">
                  <c:v>28055</c:v>
                </c:pt>
                <c:pt idx="56111">
                  <c:v>28055.5</c:v>
                </c:pt>
                <c:pt idx="56112">
                  <c:v>28056</c:v>
                </c:pt>
                <c:pt idx="56113">
                  <c:v>28056.5</c:v>
                </c:pt>
                <c:pt idx="56114">
                  <c:v>28057</c:v>
                </c:pt>
                <c:pt idx="56115">
                  <c:v>28057.5</c:v>
                </c:pt>
                <c:pt idx="56116">
                  <c:v>28058</c:v>
                </c:pt>
                <c:pt idx="56117">
                  <c:v>28058.5</c:v>
                </c:pt>
                <c:pt idx="56118">
                  <c:v>28059</c:v>
                </c:pt>
                <c:pt idx="56119">
                  <c:v>28059.5</c:v>
                </c:pt>
                <c:pt idx="56120">
                  <c:v>28060</c:v>
                </c:pt>
                <c:pt idx="56121">
                  <c:v>28060.5</c:v>
                </c:pt>
                <c:pt idx="56122">
                  <c:v>28061</c:v>
                </c:pt>
                <c:pt idx="56123">
                  <c:v>28061.5</c:v>
                </c:pt>
                <c:pt idx="56124">
                  <c:v>28062</c:v>
                </c:pt>
                <c:pt idx="56125">
                  <c:v>28062.5</c:v>
                </c:pt>
                <c:pt idx="56126">
                  <c:v>28063</c:v>
                </c:pt>
                <c:pt idx="56127">
                  <c:v>28063.5</c:v>
                </c:pt>
                <c:pt idx="56128">
                  <c:v>28064</c:v>
                </c:pt>
                <c:pt idx="56129">
                  <c:v>28064.5</c:v>
                </c:pt>
                <c:pt idx="56130">
                  <c:v>28065</c:v>
                </c:pt>
                <c:pt idx="56131">
                  <c:v>28065.5</c:v>
                </c:pt>
                <c:pt idx="56132">
                  <c:v>28066</c:v>
                </c:pt>
                <c:pt idx="56133">
                  <c:v>28066.5</c:v>
                </c:pt>
                <c:pt idx="56134">
                  <c:v>28067</c:v>
                </c:pt>
                <c:pt idx="56135">
                  <c:v>28067.5</c:v>
                </c:pt>
                <c:pt idx="56136">
                  <c:v>28068</c:v>
                </c:pt>
                <c:pt idx="56137">
                  <c:v>28068.5</c:v>
                </c:pt>
                <c:pt idx="56138">
                  <c:v>28069</c:v>
                </c:pt>
                <c:pt idx="56139">
                  <c:v>28069.5</c:v>
                </c:pt>
                <c:pt idx="56140">
                  <c:v>28070</c:v>
                </c:pt>
                <c:pt idx="56141">
                  <c:v>28070.5</c:v>
                </c:pt>
                <c:pt idx="56142">
                  <c:v>28071</c:v>
                </c:pt>
                <c:pt idx="56143">
                  <c:v>28071.5</c:v>
                </c:pt>
                <c:pt idx="56144">
                  <c:v>28072</c:v>
                </c:pt>
                <c:pt idx="56145">
                  <c:v>28072.5</c:v>
                </c:pt>
                <c:pt idx="56146">
                  <c:v>28073</c:v>
                </c:pt>
                <c:pt idx="56147">
                  <c:v>28073.5</c:v>
                </c:pt>
                <c:pt idx="56148">
                  <c:v>28074</c:v>
                </c:pt>
                <c:pt idx="56149">
                  <c:v>28074.5</c:v>
                </c:pt>
                <c:pt idx="56150">
                  <c:v>28075</c:v>
                </c:pt>
                <c:pt idx="56151">
                  <c:v>28075.5</c:v>
                </c:pt>
                <c:pt idx="56152">
                  <c:v>28076</c:v>
                </c:pt>
                <c:pt idx="56153">
                  <c:v>28076.5</c:v>
                </c:pt>
                <c:pt idx="56154">
                  <c:v>28077</c:v>
                </c:pt>
                <c:pt idx="56155">
                  <c:v>28077.5</c:v>
                </c:pt>
                <c:pt idx="56156">
                  <c:v>28078</c:v>
                </c:pt>
                <c:pt idx="56157">
                  <c:v>28078.5</c:v>
                </c:pt>
                <c:pt idx="56158">
                  <c:v>28079</c:v>
                </c:pt>
                <c:pt idx="56159">
                  <c:v>28079.5</c:v>
                </c:pt>
                <c:pt idx="56160">
                  <c:v>28080</c:v>
                </c:pt>
                <c:pt idx="56161">
                  <c:v>28080.5</c:v>
                </c:pt>
                <c:pt idx="56162">
                  <c:v>28081</c:v>
                </c:pt>
                <c:pt idx="56163">
                  <c:v>28081.5</c:v>
                </c:pt>
                <c:pt idx="56164">
                  <c:v>28082</c:v>
                </c:pt>
                <c:pt idx="56165">
                  <c:v>28082.5</c:v>
                </c:pt>
                <c:pt idx="56166">
                  <c:v>28083</c:v>
                </c:pt>
                <c:pt idx="56167">
                  <c:v>28083.5</c:v>
                </c:pt>
                <c:pt idx="56168">
                  <c:v>28084</c:v>
                </c:pt>
                <c:pt idx="56169">
                  <c:v>28084.5</c:v>
                </c:pt>
                <c:pt idx="56170">
                  <c:v>28085</c:v>
                </c:pt>
                <c:pt idx="56171">
                  <c:v>28085.5</c:v>
                </c:pt>
                <c:pt idx="56172">
                  <c:v>28086</c:v>
                </c:pt>
                <c:pt idx="56173">
                  <c:v>28086.5</c:v>
                </c:pt>
                <c:pt idx="56174">
                  <c:v>28087</c:v>
                </c:pt>
                <c:pt idx="56175">
                  <c:v>28087.5</c:v>
                </c:pt>
                <c:pt idx="56176">
                  <c:v>28088</c:v>
                </c:pt>
                <c:pt idx="56177">
                  <c:v>28088.5</c:v>
                </c:pt>
                <c:pt idx="56178">
                  <c:v>28089</c:v>
                </c:pt>
                <c:pt idx="56179">
                  <c:v>28089.5</c:v>
                </c:pt>
                <c:pt idx="56180">
                  <c:v>28090</c:v>
                </c:pt>
                <c:pt idx="56181">
                  <c:v>28090.5</c:v>
                </c:pt>
                <c:pt idx="56182">
                  <c:v>28091</c:v>
                </c:pt>
                <c:pt idx="56183">
                  <c:v>28091.5</c:v>
                </c:pt>
                <c:pt idx="56184">
                  <c:v>28092</c:v>
                </c:pt>
                <c:pt idx="56185">
                  <c:v>28092.5</c:v>
                </c:pt>
                <c:pt idx="56186">
                  <c:v>28093</c:v>
                </c:pt>
                <c:pt idx="56187">
                  <c:v>28093.5</c:v>
                </c:pt>
                <c:pt idx="56188">
                  <c:v>28094</c:v>
                </c:pt>
                <c:pt idx="56189">
                  <c:v>28094.5</c:v>
                </c:pt>
                <c:pt idx="56190">
                  <c:v>28095</c:v>
                </c:pt>
                <c:pt idx="56191">
                  <c:v>28095.5</c:v>
                </c:pt>
                <c:pt idx="56192">
                  <c:v>28096</c:v>
                </c:pt>
                <c:pt idx="56193">
                  <c:v>28096.5</c:v>
                </c:pt>
                <c:pt idx="56194">
                  <c:v>28097</c:v>
                </c:pt>
                <c:pt idx="56195">
                  <c:v>28097.5</c:v>
                </c:pt>
                <c:pt idx="56196">
                  <c:v>28098</c:v>
                </c:pt>
                <c:pt idx="56197">
                  <c:v>28098.5</c:v>
                </c:pt>
                <c:pt idx="56198">
                  <c:v>28099</c:v>
                </c:pt>
                <c:pt idx="56199">
                  <c:v>28099.5</c:v>
                </c:pt>
                <c:pt idx="56200">
                  <c:v>28100</c:v>
                </c:pt>
                <c:pt idx="56201">
                  <c:v>28100.5</c:v>
                </c:pt>
                <c:pt idx="56202">
                  <c:v>28101</c:v>
                </c:pt>
                <c:pt idx="56203">
                  <c:v>28101.5</c:v>
                </c:pt>
                <c:pt idx="56204">
                  <c:v>28102</c:v>
                </c:pt>
                <c:pt idx="56205">
                  <c:v>28102.5</c:v>
                </c:pt>
                <c:pt idx="56206">
                  <c:v>28103</c:v>
                </c:pt>
                <c:pt idx="56207">
                  <c:v>28103.5</c:v>
                </c:pt>
                <c:pt idx="56208">
                  <c:v>28104</c:v>
                </c:pt>
                <c:pt idx="56209">
                  <c:v>28104.5</c:v>
                </c:pt>
                <c:pt idx="56210">
                  <c:v>28105</c:v>
                </c:pt>
                <c:pt idx="56211">
                  <c:v>28105.5</c:v>
                </c:pt>
                <c:pt idx="56212">
                  <c:v>28106</c:v>
                </c:pt>
                <c:pt idx="56213">
                  <c:v>28106.5</c:v>
                </c:pt>
                <c:pt idx="56214">
                  <c:v>28107</c:v>
                </c:pt>
                <c:pt idx="56215">
                  <c:v>28107.5</c:v>
                </c:pt>
                <c:pt idx="56216">
                  <c:v>28108</c:v>
                </c:pt>
                <c:pt idx="56217">
                  <c:v>28108.5</c:v>
                </c:pt>
                <c:pt idx="56218">
                  <c:v>28109</c:v>
                </c:pt>
                <c:pt idx="56219">
                  <c:v>28109.5</c:v>
                </c:pt>
                <c:pt idx="56220">
                  <c:v>28110</c:v>
                </c:pt>
                <c:pt idx="56221">
                  <c:v>28110.5</c:v>
                </c:pt>
                <c:pt idx="56222">
                  <c:v>28111</c:v>
                </c:pt>
                <c:pt idx="56223">
                  <c:v>28111.5</c:v>
                </c:pt>
                <c:pt idx="56224">
                  <c:v>28112</c:v>
                </c:pt>
                <c:pt idx="56225">
                  <c:v>28112.5</c:v>
                </c:pt>
                <c:pt idx="56226">
                  <c:v>28113</c:v>
                </c:pt>
                <c:pt idx="56227">
                  <c:v>28113.5</c:v>
                </c:pt>
                <c:pt idx="56228">
                  <c:v>28114</c:v>
                </c:pt>
                <c:pt idx="56229">
                  <c:v>28114.5</c:v>
                </c:pt>
                <c:pt idx="56230">
                  <c:v>28115</c:v>
                </c:pt>
                <c:pt idx="56231">
                  <c:v>28115.5</c:v>
                </c:pt>
                <c:pt idx="56232">
                  <c:v>28116</c:v>
                </c:pt>
                <c:pt idx="56233">
                  <c:v>28116.5</c:v>
                </c:pt>
                <c:pt idx="56234">
                  <c:v>28117</c:v>
                </c:pt>
                <c:pt idx="56235">
                  <c:v>28117.5</c:v>
                </c:pt>
                <c:pt idx="56236">
                  <c:v>28118</c:v>
                </c:pt>
                <c:pt idx="56237">
                  <c:v>28118.5</c:v>
                </c:pt>
                <c:pt idx="56238">
                  <c:v>28119</c:v>
                </c:pt>
                <c:pt idx="56239">
                  <c:v>28119.5</c:v>
                </c:pt>
                <c:pt idx="56240">
                  <c:v>28120</c:v>
                </c:pt>
                <c:pt idx="56241">
                  <c:v>28120.5</c:v>
                </c:pt>
                <c:pt idx="56242">
                  <c:v>28121</c:v>
                </c:pt>
                <c:pt idx="56243">
                  <c:v>28121.5</c:v>
                </c:pt>
                <c:pt idx="56244">
                  <c:v>28122</c:v>
                </c:pt>
                <c:pt idx="56245">
                  <c:v>28122.5</c:v>
                </c:pt>
                <c:pt idx="56246">
                  <c:v>28123</c:v>
                </c:pt>
                <c:pt idx="56247">
                  <c:v>28123.5</c:v>
                </c:pt>
                <c:pt idx="56248">
                  <c:v>28124</c:v>
                </c:pt>
                <c:pt idx="56249">
                  <c:v>28124.5</c:v>
                </c:pt>
                <c:pt idx="56250">
                  <c:v>28125</c:v>
                </c:pt>
                <c:pt idx="56251">
                  <c:v>28125.5</c:v>
                </c:pt>
                <c:pt idx="56252">
                  <c:v>28126</c:v>
                </c:pt>
                <c:pt idx="56253">
                  <c:v>28126.5</c:v>
                </c:pt>
                <c:pt idx="56254">
                  <c:v>28127</c:v>
                </c:pt>
                <c:pt idx="56255">
                  <c:v>28127.5</c:v>
                </c:pt>
                <c:pt idx="56256">
                  <c:v>28128</c:v>
                </c:pt>
                <c:pt idx="56257">
                  <c:v>28128.5</c:v>
                </c:pt>
                <c:pt idx="56258">
                  <c:v>28129</c:v>
                </c:pt>
                <c:pt idx="56259">
                  <c:v>28129.5</c:v>
                </c:pt>
                <c:pt idx="56260">
                  <c:v>28130</c:v>
                </c:pt>
                <c:pt idx="56261">
                  <c:v>28130.5</c:v>
                </c:pt>
                <c:pt idx="56262">
                  <c:v>28131</c:v>
                </c:pt>
                <c:pt idx="56263">
                  <c:v>28131.5</c:v>
                </c:pt>
                <c:pt idx="56264">
                  <c:v>28132</c:v>
                </c:pt>
                <c:pt idx="56265">
                  <c:v>28132.5</c:v>
                </c:pt>
                <c:pt idx="56266">
                  <c:v>28133</c:v>
                </c:pt>
                <c:pt idx="56267">
                  <c:v>28133.5</c:v>
                </c:pt>
                <c:pt idx="56268">
                  <c:v>28134</c:v>
                </c:pt>
                <c:pt idx="56269">
                  <c:v>28134.5</c:v>
                </c:pt>
                <c:pt idx="56270">
                  <c:v>28135</c:v>
                </c:pt>
                <c:pt idx="56271">
                  <c:v>28135.5</c:v>
                </c:pt>
                <c:pt idx="56272">
                  <c:v>28136</c:v>
                </c:pt>
                <c:pt idx="56273">
                  <c:v>28136.5</c:v>
                </c:pt>
                <c:pt idx="56274">
                  <c:v>28137</c:v>
                </c:pt>
                <c:pt idx="56275">
                  <c:v>28137.5</c:v>
                </c:pt>
                <c:pt idx="56276">
                  <c:v>28138</c:v>
                </c:pt>
                <c:pt idx="56277">
                  <c:v>28138.5</c:v>
                </c:pt>
                <c:pt idx="56278">
                  <c:v>28139</c:v>
                </c:pt>
                <c:pt idx="56279">
                  <c:v>28139.5</c:v>
                </c:pt>
                <c:pt idx="56280">
                  <c:v>28140</c:v>
                </c:pt>
                <c:pt idx="56281">
                  <c:v>28140.5</c:v>
                </c:pt>
                <c:pt idx="56282">
                  <c:v>28141</c:v>
                </c:pt>
                <c:pt idx="56283">
                  <c:v>28141.5</c:v>
                </c:pt>
                <c:pt idx="56284">
                  <c:v>28142</c:v>
                </c:pt>
                <c:pt idx="56285">
                  <c:v>28142.5</c:v>
                </c:pt>
                <c:pt idx="56286">
                  <c:v>28143</c:v>
                </c:pt>
                <c:pt idx="56287">
                  <c:v>28143.5</c:v>
                </c:pt>
                <c:pt idx="56288">
                  <c:v>28144</c:v>
                </c:pt>
                <c:pt idx="56289">
                  <c:v>28144.5</c:v>
                </c:pt>
                <c:pt idx="56290">
                  <c:v>28145</c:v>
                </c:pt>
                <c:pt idx="56291">
                  <c:v>28145.5</c:v>
                </c:pt>
                <c:pt idx="56292">
                  <c:v>28146</c:v>
                </c:pt>
                <c:pt idx="56293">
                  <c:v>28146.5</c:v>
                </c:pt>
                <c:pt idx="56294">
                  <c:v>28147</c:v>
                </c:pt>
                <c:pt idx="56295">
                  <c:v>28147.5</c:v>
                </c:pt>
                <c:pt idx="56296">
                  <c:v>28148</c:v>
                </c:pt>
                <c:pt idx="56297">
                  <c:v>28148.5</c:v>
                </c:pt>
                <c:pt idx="56298">
                  <c:v>28149</c:v>
                </c:pt>
                <c:pt idx="56299">
                  <c:v>28149.5</c:v>
                </c:pt>
                <c:pt idx="56300">
                  <c:v>28150</c:v>
                </c:pt>
                <c:pt idx="56301">
                  <c:v>28150.5</c:v>
                </c:pt>
                <c:pt idx="56302">
                  <c:v>28151</c:v>
                </c:pt>
                <c:pt idx="56303">
                  <c:v>28151.5</c:v>
                </c:pt>
                <c:pt idx="56304">
                  <c:v>28152</c:v>
                </c:pt>
                <c:pt idx="56305">
                  <c:v>28152.5</c:v>
                </c:pt>
                <c:pt idx="56306">
                  <c:v>28153</c:v>
                </c:pt>
                <c:pt idx="56307">
                  <c:v>28153.5</c:v>
                </c:pt>
                <c:pt idx="56308">
                  <c:v>28154</c:v>
                </c:pt>
                <c:pt idx="56309">
                  <c:v>28154.5</c:v>
                </c:pt>
                <c:pt idx="56310">
                  <c:v>28155</c:v>
                </c:pt>
                <c:pt idx="56311">
                  <c:v>28155.5</c:v>
                </c:pt>
                <c:pt idx="56312">
                  <c:v>28156</c:v>
                </c:pt>
                <c:pt idx="56313">
                  <c:v>28156.5</c:v>
                </c:pt>
                <c:pt idx="56314">
                  <c:v>28157</c:v>
                </c:pt>
                <c:pt idx="56315">
                  <c:v>28157.5</c:v>
                </c:pt>
                <c:pt idx="56316">
                  <c:v>28158</c:v>
                </c:pt>
                <c:pt idx="56317">
                  <c:v>28158.5</c:v>
                </c:pt>
                <c:pt idx="56318">
                  <c:v>28159</c:v>
                </c:pt>
                <c:pt idx="56319">
                  <c:v>28159.5</c:v>
                </c:pt>
                <c:pt idx="56320">
                  <c:v>28160</c:v>
                </c:pt>
                <c:pt idx="56321">
                  <c:v>28160.5</c:v>
                </c:pt>
                <c:pt idx="56322">
                  <c:v>28161</c:v>
                </c:pt>
                <c:pt idx="56323">
                  <c:v>28161.5</c:v>
                </c:pt>
                <c:pt idx="56324">
                  <c:v>28162</c:v>
                </c:pt>
                <c:pt idx="56325">
                  <c:v>28162.5</c:v>
                </c:pt>
                <c:pt idx="56326">
                  <c:v>28163</c:v>
                </c:pt>
                <c:pt idx="56327">
                  <c:v>28163.5</c:v>
                </c:pt>
                <c:pt idx="56328">
                  <c:v>28164</c:v>
                </c:pt>
                <c:pt idx="56329">
                  <c:v>28164.5</c:v>
                </c:pt>
                <c:pt idx="56330">
                  <c:v>28165</c:v>
                </c:pt>
                <c:pt idx="56331">
                  <c:v>28165.5</c:v>
                </c:pt>
                <c:pt idx="56332">
                  <c:v>28166</c:v>
                </c:pt>
                <c:pt idx="56333">
                  <c:v>28166.5</c:v>
                </c:pt>
                <c:pt idx="56334">
                  <c:v>28167</c:v>
                </c:pt>
                <c:pt idx="56335">
                  <c:v>28167.5</c:v>
                </c:pt>
                <c:pt idx="56336">
                  <c:v>28168</c:v>
                </c:pt>
                <c:pt idx="56337">
                  <c:v>28168.5</c:v>
                </c:pt>
                <c:pt idx="56338">
                  <c:v>28169</c:v>
                </c:pt>
                <c:pt idx="56339">
                  <c:v>28169.5</c:v>
                </c:pt>
                <c:pt idx="56340">
                  <c:v>28170</c:v>
                </c:pt>
                <c:pt idx="56341">
                  <c:v>28170.5</c:v>
                </c:pt>
                <c:pt idx="56342">
                  <c:v>28171</c:v>
                </c:pt>
                <c:pt idx="56343">
                  <c:v>28171.5</c:v>
                </c:pt>
                <c:pt idx="56344">
                  <c:v>28172</c:v>
                </c:pt>
                <c:pt idx="56345">
                  <c:v>28172.5</c:v>
                </c:pt>
                <c:pt idx="56346">
                  <c:v>28173</c:v>
                </c:pt>
                <c:pt idx="56347">
                  <c:v>28173.5</c:v>
                </c:pt>
                <c:pt idx="56348">
                  <c:v>28174</c:v>
                </c:pt>
                <c:pt idx="56349">
                  <c:v>28174.5</c:v>
                </c:pt>
                <c:pt idx="56350">
                  <c:v>28175</c:v>
                </c:pt>
                <c:pt idx="56351">
                  <c:v>28175.5</c:v>
                </c:pt>
                <c:pt idx="56352">
                  <c:v>28176</c:v>
                </c:pt>
                <c:pt idx="56353">
                  <c:v>28176.5</c:v>
                </c:pt>
                <c:pt idx="56354">
                  <c:v>28177</c:v>
                </c:pt>
                <c:pt idx="56355">
                  <c:v>28177.5</c:v>
                </c:pt>
                <c:pt idx="56356">
                  <c:v>28178</c:v>
                </c:pt>
                <c:pt idx="56357">
                  <c:v>28178.5</c:v>
                </c:pt>
                <c:pt idx="56358">
                  <c:v>28179</c:v>
                </c:pt>
                <c:pt idx="56359">
                  <c:v>28179.5</c:v>
                </c:pt>
                <c:pt idx="56360">
                  <c:v>28180</c:v>
                </c:pt>
                <c:pt idx="56361">
                  <c:v>28180.5</c:v>
                </c:pt>
                <c:pt idx="56362">
                  <c:v>28181</c:v>
                </c:pt>
                <c:pt idx="56363">
                  <c:v>28181.5</c:v>
                </c:pt>
                <c:pt idx="56364">
                  <c:v>28182</c:v>
                </c:pt>
                <c:pt idx="56365">
                  <c:v>28182.5</c:v>
                </c:pt>
                <c:pt idx="56366">
                  <c:v>28183</c:v>
                </c:pt>
                <c:pt idx="56367">
                  <c:v>28183.5</c:v>
                </c:pt>
                <c:pt idx="56368">
                  <c:v>28184</c:v>
                </c:pt>
                <c:pt idx="56369">
                  <c:v>28184.5</c:v>
                </c:pt>
                <c:pt idx="56370">
                  <c:v>28185</c:v>
                </c:pt>
                <c:pt idx="56371">
                  <c:v>28185.5</c:v>
                </c:pt>
                <c:pt idx="56372">
                  <c:v>28186</c:v>
                </c:pt>
                <c:pt idx="56373">
                  <c:v>28186.5</c:v>
                </c:pt>
                <c:pt idx="56374">
                  <c:v>28187</c:v>
                </c:pt>
                <c:pt idx="56375">
                  <c:v>28187.5</c:v>
                </c:pt>
                <c:pt idx="56376">
                  <c:v>28188</c:v>
                </c:pt>
                <c:pt idx="56377">
                  <c:v>28188.5</c:v>
                </c:pt>
                <c:pt idx="56378">
                  <c:v>28189</c:v>
                </c:pt>
                <c:pt idx="56379">
                  <c:v>28189.5</c:v>
                </c:pt>
                <c:pt idx="56380">
                  <c:v>28190</c:v>
                </c:pt>
                <c:pt idx="56381">
                  <c:v>28190.5</c:v>
                </c:pt>
                <c:pt idx="56382">
                  <c:v>28191</c:v>
                </c:pt>
                <c:pt idx="56383">
                  <c:v>28191.5</c:v>
                </c:pt>
                <c:pt idx="56384">
                  <c:v>28192</c:v>
                </c:pt>
                <c:pt idx="56385">
                  <c:v>28192.5</c:v>
                </c:pt>
                <c:pt idx="56386">
                  <c:v>28193</c:v>
                </c:pt>
                <c:pt idx="56387">
                  <c:v>28193.5</c:v>
                </c:pt>
                <c:pt idx="56388">
                  <c:v>28194</c:v>
                </c:pt>
                <c:pt idx="56389">
                  <c:v>28194.5</c:v>
                </c:pt>
                <c:pt idx="56390">
                  <c:v>28195</c:v>
                </c:pt>
                <c:pt idx="56391">
                  <c:v>28195.5</c:v>
                </c:pt>
                <c:pt idx="56392">
                  <c:v>28196</c:v>
                </c:pt>
                <c:pt idx="56393">
                  <c:v>28196.5</c:v>
                </c:pt>
                <c:pt idx="56394">
                  <c:v>28197</c:v>
                </c:pt>
                <c:pt idx="56395">
                  <c:v>28197.5</c:v>
                </c:pt>
                <c:pt idx="56396">
                  <c:v>28198</c:v>
                </c:pt>
                <c:pt idx="56397">
                  <c:v>28198.5</c:v>
                </c:pt>
                <c:pt idx="56398">
                  <c:v>28199</c:v>
                </c:pt>
                <c:pt idx="56399">
                  <c:v>28199.5</c:v>
                </c:pt>
                <c:pt idx="56400">
                  <c:v>28200</c:v>
                </c:pt>
                <c:pt idx="56401">
                  <c:v>28200.5</c:v>
                </c:pt>
                <c:pt idx="56402">
                  <c:v>28201</c:v>
                </c:pt>
                <c:pt idx="56403">
                  <c:v>28201.5</c:v>
                </c:pt>
                <c:pt idx="56404">
                  <c:v>28202</c:v>
                </c:pt>
                <c:pt idx="56405">
                  <c:v>28202.5</c:v>
                </c:pt>
                <c:pt idx="56406">
                  <c:v>28203</c:v>
                </c:pt>
                <c:pt idx="56407">
                  <c:v>28203.5</c:v>
                </c:pt>
                <c:pt idx="56408">
                  <c:v>28204</c:v>
                </c:pt>
                <c:pt idx="56409">
                  <c:v>28204.5</c:v>
                </c:pt>
                <c:pt idx="56410">
                  <c:v>28205</c:v>
                </c:pt>
                <c:pt idx="56411">
                  <c:v>28205.5</c:v>
                </c:pt>
                <c:pt idx="56412">
                  <c:v>28206</c:v>
                </c:pt>
                <c:pt idx="56413">
                  <c:v>28206.5</c:v>
                </c:pt>
                <c:pt idx="56414">
                  <c:v>28207</c:v>
                </c:pt>
                <c:pt idx="56415">
                  <c:v>28207.5</c:v>
                </c:pt>
                <c:pt idx="56416">
                  <c:v>28208</c:v>
                </c:pt>
                <c:pt idx="56417">
                  <c:v>28208.5</c:v>
                </c:pt>
                <c:pt idx="56418">
                  <c:v>28209</c:v>
                </c:pt>
                <c:pt idx="56419">
                  <c:v>28209.5</c:v>
                </c:pt>
                <c:pt idx="56420">
                  <c:v>28210</c:v>
                </c:pt>
                <c:pt idx="56421">
                  <c:v>28210.5</c:v>
                </c:pt>
                <c:pt idx="56422">
                  <c:v>28211</c:v>
                </c:pt>
                <c:pt idx="56423">
                  <c:v>28211.5</c:v>
                </c:pt>
                <c:pt idx="56424">
                  <c:v>28212</c:v>
                </c:pt>
                <c:pt idx="56425">
                  <c:v>28212.5</c:v>
                </c:pt>
                <c:pt idx="56426">
                  <c:v>28213</c:v>
                </c:pt>
                <c:pt idx="56427">
                  <c:v>28213.5</c:v>
                </c:pt>
                <c:pt idx="56428">
                  <c:v>28214</c:v>
                </c:pt>
                <c:pt idx="56429">
                  <c:v>28214.5</c:v>
                </c:pt>
                <c:pt idx="56430">
                  <c:v>28215</c:v>
                </c:pt>
                <c:pt idx="56431">
                  <c:v>28215.5</c:v>
                </c:pt>
                <c:pt idx="56432">
                  <c:v>28216</c:v>
                </c:pt>
                <c:pt idx="56433">
                  <c:v>28216.5</c:v>
                </c:pt>
                <c:pt idx="56434">
                  <c:v>28217</c:v>
                </c:pt>
                <c:pt idx="56435">
                  <c:v>28217.5</c:v>
                </c:pt>
                <c:pt idx="56436">
                  <c:v>28218</c:v>
                </c:pt>
                <c:pt idx="56437">
                  <c:v>28218.5</c:v>
                </c:pt>
                <c:pt idx="56438">
                  <c:v>28219</c:v>
                </c:pt>
                <c:pt idx="56439">
                  <c:v>28219.5</c:v>
                </c:pt>
                <c:pt idx="56440">
                  <c:v>28220</c:v>
                </c:pt>
                <c:pt idx="56441">
                  <c:v>28220.5</c:v>
                </c:pt>
                <c:pt idx="56442">
                  <c:v>28221</c:v>
                </c:pt>
                <c:pt idx="56443">
                  <c:v>28221.5</c:v>
                </c:pt>
                <c:pt idx="56444">
                  <c:v>28222</c:v>
                </c:pt>
                <c:pt idx="56445">
                  <c:v>28222.5</c:v>
                </c:pt>
                <c:pt idx="56446">
                  <c:v>28223</c:v>
                </c:pt>
                <c:pt idx="56447">
                  <c:v>28223.5</c:v>
                </c:pt>
                <c:pt idx="56448">
                  <c:v>28224</c:v>
                </c:pt>
                <c:pt idx="56449">
                  <c:v>28224.5</c:v>
                </c:pt>
                <c:pt idx="56450">
                  <c:v>28225</c:v>
                </c:pt>
                <c:pt idx="56451">
                  <c:v>28225.5</c:v>
                </c:pt>
                <c:pt idx="56452">
                  <c:v>28226</c:v>
                </c:pt>
                <c:pt idx="56453">
                  <c:v>28226.5</c:v>
                </c:pt>
                <c:pt idx="56454">
                  <c:v>28227</c:v>
                </c:pt>
                <c:pt idx="56455">
                  <c:v>28227.5</c:v>
                </c:pt>
                <c:pt idx="56456">
                  <c:v>28228</c:v>
                </c:pt>
                <c:pt idx="56457">
                  <c:v>28228.5</c:v>
                </c:pt>
                <c:pt idx="56458">
                  <c:v>28229</c:v>
                </c:pt>
                <c:pt idx="56459">
                  <c:v>28229.5</c:v>
                </c:pt>
                <c:pt idx="56460">
                  <c:v>28230</c:v>
                </c:pt>
                <c:pt idx="56461">
                  <c:v>28230.5</c:v>
                </c:pt>
                <c:pt idx="56462">
                  <c:v>28231</c:v>
                </c:pt>
                <c:pt idx="56463">
                  <c:v>28231.5</c:v>
                </c:pt>
                <c:pt idx="56464">
                  <c:v>28232</c:v>
                </c:pt>
                <c:pt idx="56465">
                  <c:v>28232.5</c:v>
                </c:pt>
                <c:pt idx="56466">
                  <c:v>28233</c:v>
                </c:pt>
                <c:pt idx="56467">
                  <c:v>28233.5</c:v>
                </c:pt>
                <c:pt idx="56468">
                  <c:v>28234</c:v>
                </c:pt>
                <c:pt idx="56469">
                  <c:v>28234.5</c:v>
                </c:pt>
                <c:pt idx="56470">
                  <c:v>28235</c:v>
                </c:pt>
                <c:pt idx="56471">
                  <c:v>28235.5</c:v>
                </c:pt>
                <c:pt idx="56472">
                  <c:v>28236</c:v>
                </c:pt>
                <c:pt idx="56473">
                  <c:v>28236.5</c:v>
                </c:pt>
                <c:pt idx="56474">
                  <c:v>28237</c:v>
                </c:pt>
                <c:pt idx="56475">
                  <c:v>28237.5</c:v>
                </c:pt>
                <c:pt idx="56476">
                  <c:v>28238</c:v>
                </c:pt>
                <c:pt idx="56477">
                  <c:v>28238.5</c:v>
                </c:pt>
                <c:pt idx="56478">
                  <c:v>28239</c:v>
                </c:pt>
                <c:pt idx="56479">
                  <c:v>28239.5</c:v>
                </c:pt>
                <c:pt idx="56480">
                  <c:v>28240</c:v>
                </c:pt>
                <c:pt idx="56481">
                  <c:v>28240.5</c:v>
                </c:pt>
                <c:pt idx="56482">
                  <c:v>28241</c:v>
                </c:pt>
                <c:pt idx="56483">
                  <c:v>28241.5</c:v>
                </c:pt>
                <c:pt idx="56484">
                  <c:v>28242</c:v>
                </c:pt>
                <c:pt idx="56485">
                  <c:v>28242.5</c:v>
                </c:pt>
                <c:pt idx="56486">
                  <c:v>28243</c:v>
                </c:pt>
                <c:pt idx="56487">
                  <c:v>28243.5</c:v>
                </c:pt>
                <c:pt idx="56488">
                  <c:v>28244</c:v>
                </c:pt>
                <c:pt idx="56489">
                  <c:v>28244.5</c:v>
                </c:pt>
                <c:pt idx="56490">
                  <c:v>28245</c:v>
                </c:pt>
                <c:pt idx="56491">
                  <c:v>28245.5</c:v>
                </c:pt>
                <c:pt idx="56492">
                  <c:v>28246</c:v>
                </c:pt>
                <c:pt idx="56493">
                  <c:v>28246.5</c:v>
                </c:pt>
                <c:pt idx="56494">
                  <c:v>28247</c:v>
                </c:pt>
                <c:pt idx="56495">
                  <c:v>28247.5</c:v>
                </c:pt>
                <c:pt idx="56496">
                  <c:v>28248</c:v>
                </c:pt>
                <c:pt idx="56497">
                  <c:v>28248.5</c:v>
                </c:pt>
                <c:pt idx="56498">
                  <c:v>28249</c:v>
                </c:pt>
                <c:pt idx="56499">
                  <c:v>28249.5</c:v>
                </c:pt>
                <c:pt idx="56500">
                  <c:v>28250</c:v>
                </c:pt>
                <c:pt idx="56501">
                  <c:v>28250.5</c:v>
                </c:pt>
                <c:pt idx="56502">
                  <c:v>28251</c:v>
                </c:pt>
                <c:pt idx="56503">
                  <c:v>28251.5</c:v>
                </c:pt>
                <c:pt idx="56504">
                  <c:v>28252</c:v>
                </c:pt>
                <c:pt idx="56505">
                  <c:v>28252.5</c:v>
                </c:pt>
                <c:pt idx="56506">
                  <c:v>28253</c:v>
                </c:pt>
                <c:pt idx="56507">
                  <c:v>28253.5</c:v>
                </c:pt>
                <c:pt idx="56508">
                  <c:v>28254</c:v>
                </c:pt>
                <c:pt idx="56509">
                  <c:v>28254.5</c:v>
                </c:pt>
                <c:pt idx="56510">
                  <c:v>28255</c:v>
                </c:pt>
                <c:pt idx="56511">
                  <c:v>28255.5</c:v>
                </c:pt>
                <c:pt idx="56512">
                  <c:v>28256</c:v>
                </c:pt>
                <c:pt idx="56513">
                  <c:v>28256.5</c:v>
                </c:pt>
                <c:pt idx="56514">
                  <c:v>28257</c:v>
                </c:pt>
                <c:pt idx="56515">
                  <c:v>28257.5</c:v>
                </c:pt>
                <c:pt idx="56516">
                  <c:v>28258</c:v>
                </c:pt>
                <c:pt idx="56517">
                  <c:v>28258.5</c:v>
                </c:pt>
                <c:pt idx="56518">
                  <c:v>28259</c:v>
                </c:pt>
                <c:pt idx="56519">
                  <c:v>28259.5</c:v>
                </c:pt>
                <c:pt idx="56520">
                  <c:v>28260</c:v>
                </c:pt>
                <c:pt idx="56521">
                  <c:v>28260.5</c:v>
                </c:pt>
                <c:pt idx="56522">
                  <c:v>28261</c:v>
                </c:pt>
                <c:pt idx="56523">
                  <c:v>28261.5</c:v>
                </c:pt>
                <c:pt idx="56524">
                  <c:v>28262</c:v>
                </c:pt>
                <c:pt idx="56525">
                  <c:v>28262.5</c:v>
                </c:pt>
                <c:pt idx="56526">
                  <c:v>28263</c:v>
                </c:pt>
                <c:pt idx="56527">
                  <c:v>28263.5</c:v>
                </c:pt>
                <c:pt idx="56528">
                  <c:v>28264</c:v>
                </c:pt>
                <c:pt idx="56529">
                  <c:v>28264.5</c:v>
                </c:pt>
                <c:pt idx="56530">
                  <c:v>28265</c:v>
                </c:pt>
                <c:pt idx="56531">
                  <c:v>28265.5</c:v>
                </c:pt>
                <c:pt idx="56532">
                  <c:v>28266</c:v>
                </c:pt>
                <c:pt idx="56533">
                  <c:v>28266.5</c:v>
                </c:pt>
                <c:pt idx="56534">
                  <c:v>28267</c:v>
                </c:pt>
                <c:pt idx="56535">
                  <c:v>28267.5</c:v>
                </c:pt>
                <c:pt idx="56536">
                  <c:v>28268</c:v>
                </c:pt>
                <c:pt idx="56537">
                  <c:v>28268.5</c:v>
                </c:pt>
                <c:pt idx="56538">
                  <c:v>28269</c:v>
                </c:pt>
                <c:pt idx="56539">
                  <c:v>28269.5</c:v>
                </c:pt>
                <c:pt idx="56540">
                  <c:v>28270</c:v>
                </c:pt>
                <c:pt idx="56541">
                  <c:v>28270.5</c:v>
                </c:pt>
                <c:pt idx="56542">
                  <c:v>28271</c:v>
                </c:pt>
                <c:pt idx="56543">
                  <c:v>28271.5</c:v>
                </c:pt>
                <c:pt idx="56544">
                  <c:v>28272</c:v>
                </c:pt>
                <c:pt idx="56545">
                  <c:v>28272.5</c:v>
                </c:pt>
                <c:pt idx="56546">
                  <c:v>28273</c:v>
                </c:pt>
                <c:pt idx="56547">
                  <c:v>28273.5</c:v>
                </c:pt>
                <c:pt idx="56548">
                  <c:v>28274</c:v>
                </c:pt>
                <c:pt idx="56549">
                  <c:v>28274.5</c:v>
                </c:pt>
                <c:pt idx="56550">
                  <c:v>28275</c:v>
                </c:pt>
                <c:pt idx="56551">
                  <c:v>28275.5</c:v>
                </c:pt>
                <c:pt idx="56552">
                  <c:v>28276</c:v>
                </c:pt>
                <c:pt idx="56553">
                  <c:v>28276.5</c:v>
                </c:pt>
                <c:pt idx="56554">
                  <c:v>28277</c:v>
                </c:pt>
                <c:pt idx="56555">
                  <c:v>28277.5</c:v>
                </c:pt>
                <c:pt idx="56556">
                  <c:v>28278</c:v>
                </c:pt>
                <c:pt idx="56557">
                  <c:v>28278.5</c:v>
                </c:pt>
                <c:pt idx="56558">
                  <c:v>28279</c:v>
                </c:pt>
                <c:pt idx="56559">
                  <c:v>28279.5</c:v>
                </c:pt>
                <c:pt idx="56560">
                  <c:v>28280</c:v>
                </c:pt>
                <c:pt idx="56561">
                  <c:v>28280.5</c:v>
                </c:pt>
                <c:pt idx="56562">
                  <c:v>28281</c:v>
                </c:pt>
                <c:pt idx="56563">
                  <c:v>28281.5</c:v>
                </c:pt>
                <c:pt idx="56564">
                  <c:v>28282</c:v>
                </c:pt>
                <c:pt idx="56565">
                  <c:v>28282.5</c:v>
                </c:pt>
                <c:pt idx="56566">
                  <c:v>28283</c:v>
                </c:pt>
                <c:pt idx="56567">
                  <c:v>28283.5</c:v>
                </c:pt>
                <c:pt idx="56568">
                  <c:v>28284</c:v>
                </c:pt>
                <c:pt idx="56569">
                  <c:v>28284.5</c:v>
                </c:pt>
                <c:pt idx="56570">
                  <c:v>28285</c:v>
                </c:pt>
                <c:pt idx="56571">
                  <c:v>28285.5</c:v>
                </c:pt>
                <c:pt idx="56572">
                  <c:v>28286</c:v>
                </c:pt>
                <c:pt idx="56573">
                  <c:v>28286.5</c:v>
                </c:pt>
                <c:pt idx="56574">
                  <c:v>28287</c:v>
                </c:pt>
                <c:pt idx="56575">
                  <c:v>28287.5</c:v>
                </c:pt>
                <c:pt idx="56576">
                  <c:v>28288</c:v>
                </c:pt>
                <c:pt idx="56577">
                  <c:v>28288.5</c:v>
                </c:pt>
                <c:pt idx="56578">
                  <c:v>28289</c:v>
                </c:pt>
                <c:pt idx="56579">
                  <c:v>28289.5</c:v>
                </c:pt>
                <c:pt idx="56580">
                  <c:v>28290</c:v>
                </c:pt>
                <c:pt idx="56581">
                  <c:v>28290.5</c:v>
                </c:pt>
                <c:pt idx="56582">
                  <c:v>28291</c:v>
                </c:pt>
                <c:pt idx="56583">
                  <c:v>28291.5</c:v>
                </c:pt>
                <c:pt idx="56584">
                  <c:v>28292</c:v>
                </c:pt>
                <c:pt idx="56585">
                  <c:v>28292.5</c:v>
                </c:pt>
                <c:pt idx="56586">
                  <c:v>28293</c:v>
                </c:pt>
                <c:pt idx="56587">
                  <c:v>28293.5</c:v>
                </c:pt>
                <c:pt idx="56588">
                  <c:v>28294</c:v>
                </c:pt>
                <c:pt idx="56589">
                  <c:v>28294.5</c:v>
                </c:pt>
                <c:pt idx="56590">
                  <c:v>28295</c:v>
                </c:pt>
                <c:pt idx="56591">
                  <c:v>28295.5</c:v>
                </c:pt>
                <c:pt idx="56592">
                  <c:v>28296</c:v>
                </c:pt>
                <c:pt idx="56593">
                  <c:v>28296.5</c:v>
                </c:pt>
                <c:pt idx="56594">
                  <c:v>28297</c:v>
                </c:pt>
                <c:pt idx="56595">
                  <c:v>28297.5</c:v>
                </c:pt>
                <c:pt idx="56596">
                  <c:v>28298</c:v>
                </c:pt>
                <c:pt idx="56597">
                  <c:v>28298.5</c:v>
                </c:pt>
                <c:pt idx="56598">
                  <c:v>28299</c:v>
                </c:pt>
                <c:pt idx="56599">
                  <c:v>28299.5</c:v>
                </c:pt>
                <c:pt idx="56600">
                  <c:v>28300</c:v>
                </c:pt>
                <c:pt idx="56601">
                  <c:v>28300.5</c:v>
                </c:pt>
                <c:pt idx="56602">
                  <c:v>28301</c:v>
                </c:pt>
                <c:pt idx="56603">
                  <c:v>28301.5</c:v>
                </c:pt>
                <c:pt idx="56604">
                  <c:v>28302</c:v>
                </c:pt>
                <c:pt idx="56605">
                  <c:v>28302.5</c:v>
                </c:pt>
                <c:pt idx="56606">
                  <c:v>28303</c:v>
                </c:pt>
                <c:pt idx="56607">
                  <c:v>28303.5</c:v>
                </c:pt>
                <c:pt idx="56608">
                  <c:v>28304</c:v>
                </c:pt>
                <c:pt idx="56609">
                  <c:v>28304.5</c:v>
                </c:pt>
                <c:pt idx="56610">
                  <c:v>28305</c:v>
                </c:pt>
                <c:pt idx="56611">
                  <c:v>28305.5</c:v>
                </c:pt>
                <c:pt idx="56612">
                  <c:v>28306</c:v>
                </c:pt>
                <c:pt idx="56613">
                  <c:v>28306.5</c:v>
                </c:pt>
                <c:pt idx="56614">
                  <c:v>28307</c:v>
                </c:pt>
                <c:pt idx="56615">
                  <c:v>28307.5</c:v>
                </c:pt>
                <c:pt idx="56616">
                  <c:v>28308</c:v>
                </c:pt>
                <c:pt idx="56617">
                  <c:v>28308.5</c:v>
                </c:pt>
                <c:pt idx="56618">
                  <c:v>28309</c:v>
                </c:pt>
                <c:pt idx="56619">
                  <c:v>28309.5</c:v>
                </c:pt>
                <c:pt idx="56620">
                  <c:v>28310</c:v>
                </c:pt>
                <c:pt idx="56621">
                  <c:v>28310.5</c:v>
                </c:pt>
                <c:pt idx="56622">
                  <c:v>28311</c:v>
                </c:pt>
                <c:pt idx="56623">
                  <c:v>28311.5</c:v>
                </c:pt>
                <c:pt idx="56624">
                  <c:v>28312</c:v>
                </c:pt>
                <c:pt idx="56625">
                  <c:v>28312.5</c:v>
                </c:pt>
                <c:pt idx="56626">
                  <c:v>28313</c:v>
                </c:pt>
                <c:pt idx="56627">
                  <c:v>28313.5</c:v>
                </c:pt>
                <c:pt idx="56628">
                  <c:v>28314</c:v>
                </c:pt>
                <c:pt idx="56629">
                  <c:v>28314.5</c:v>
                </c:pt>
                <c:pt idx="56630">
                  <c:v>28315</c:v>
                </c:pt>
                <c:pt idx="56631">
                  <c:v>28315.5</c:v>
                </c:pt>
                <c:pt idx="56632">
                  <c:v>28316</c:v>
                </c:pt>
                <c:pt idx="56633">
                  <c:v>28316.5</c:v>
                </c:pt>
                <c:pt idx="56634">
                  <c:v>28317</c:v>
                </c:pt>
                <c:pt idx="56635">
                  <c:v>28317.5</c:v>
                </c:pt>
                <c:pt idx="56636">
                  <c:v>28318</c:v>
                </c:pt>
                <c:pt idx="56637">
                  <c:v>28318.5</c:v>
                </c:pt>
                <c:pt idx="56638">
                  <c:v>28319</c:v>
                </c:pt>
                <c:pt idx="56639">
                  <c:v>28319.5</c:v>
                </c:pt>
                <c:pt idx="56640">
                  <c:v>28320</c:v>
                </c:pt>
                <c:pt idx="56641">
                  <c:v>28320.5</c:v>
                </c:pt>
                <c:pt idx="56642">
                  <c:v>28321</c:v>
                </c:pt>
                <c:pt idx="56643">
                  <c:v>28321.5</c:v>
                </c:pt>
                <c:pt idx="56644">
                  <c:v>28322</c:v>
                </c:pt>
                <c:pt idx="56645">
                  <c:v>28322.5</c:v>
                </c:pt>
                <c:pt idx="56646">
                  <c:v>28323</c:v>
                </c:pt>
                <c:pt idx="56647">
                  <c:v>28323.5</c:v>
                </c:pt>
                <c:pt idx="56648">
                  <c:v>28324</c:v>
                </c:pt>
                <c:pt idx="56649">
                  <c:v>28324.5</c:v>
                </c:pt>
                <c:pt idx="56650">
                  <c:v>28325</c:v>
                </c:pt>
                <c:pt idx="56651">
                  <c:v>28325.5</c:v>
                </c:pt>
                <c:pt idx="56652">
                  <c:v>28326</c:v>
                </c:pt>
                <c:pt idx="56653">
                  <c:v>28326.5</c:v>
                </c:pt>
                <c:pt idx="56654">
                  <c:v>28327</c:v>
                </c:pt>
                <c:pt idx="56655">
                  <c:v>28327.5</c:v>
                </c:pt>
                <c:pt idx="56656">
                  <c:v>28328</c:v>
                </c:pt>
                <c:pt idx="56657">
                  <c:v>28328.5</c:v>
                </c:pt>
                <c:pt idx="56658">
                  <c:v>28329</c:v>
                </c:pt>
                <c:pt idx="56659">
                  <c:v>28329.5</c:v>
                </c:pt>
                <c:pt idx="56660">
                  <c:v>28330</c:v>
                </c:pt>
                <c:pt idx="56661">
                  <c:v>28330.5</c:v>
                </c:pt>
                <c:pt idx="56662">
                  <c:v>28331</c:v>
                </c:pt>
                <c:pt idx="56663">
                  <c:v>28331.5</c:v>
                </c:pt>
                <c:pt idx="56664">
                  <c:v>28332</c:v>
                </c:pt>
                <c:pt idx="56665">
                  <c:v>28332.5</c:v>
                </c:pt>
                <c:pt idx="56666">
                  <c:v>28333</c:v>
                </c:pt>
                <c:pt idx="56667">
                  <c:v>28333.5</c:v>
                </c:pt>
                <c:pt idx="56668">
                  <c:v>28334</c:v>
                </c:pt>
                <c:pt idx="56669">
                  <c:v>28334.5</c:v>
                </c:pt>
                <c:pt idx="56670">
                  <c:v>28335</c:v>
                </c:pt>
                <c:pt idx="56671">
                  <c:v>28335.5</c:v>
                </c:pt>
                <c:pt idx="56672">
                  <c:v>28336</c:v>
                </c:pt>
                <c:pt idx="56673">
                  <c:v>28336.5</c:v>
                </c:pt>
                <c:pt idx="56674">
                  <c:v>28337</c:v>
                </c:pt>
                <c:pt idx="56675">
                  <c:v>28337.5</c:v>
                </c:pt>
                <c:pt idx="56676">
                  <c:v>28338</c:v>
                </c:pt>
                <c:pt idx="56677">
                  <c:v>28338.5</c:v>
                </c:pt>
                <c:pt idx="56678">
                  <c:v>28339</c:v>
                </c:pt>
                <c:pt idx="56679">
                  <c:v>28339.5</c:v>
                </c:pt>
                <c:pt idx="56680">
                  <c:v>28340</c:v>
                </c:pt>
                <c:pt idx="56681">
                  <c:v>28340.5</c:v>
                </c:pt>
                <c:pt idx="56682">
                  <c:v>28341</c:v>
                </c:pt>
                <c:pt idx="56683">
                  <c:v>28341.5</c:v>
                </c:pt>
                <c:pt idx="56684">
                  <c:v>28342</c:v>
                </c:pt>
                <c:pt idx="56685">
                  <c:v>28342.5</c:v>
                </c:pt>
                <c:pt idx="56686">
                  <c:v>28343</c:v>
                </c:pt>
                <c:pt idx="56687">
                  <c:v>28343.5</c:v>
                </c:pt>
                <c:pt idx="56688">
                  <c:v>28344</c:v>
                </c:pt>
                <c:pt idx="56689">
                  <c:v>28344.5</c:v>
                </c:pt>
                <c:pt idx="56690">
                  <c:v>28345</c:v>
                </c:pt>
                <c:pt idx="56691">
                  <c:v>28345.5</c:v>
                </c:pt>
                <c:pt idx="56692">
                  <c:v>28346</c:v>
                </c:pt>
                <c:pt idx="56693">
                  <c:v>28346.5</c:v>
                </c:pt>
                <c:pt idx="56694">
                  <c:v>28347</c:v>
                </c:pt>
                <c:pt idx="56695">
                  <c:v>28347.5</c:v>
                </c:pt>
                <c:pt idx="56696">
                  <c:v>28348</c:v>
                </c:pt>
                <c:pt idx="56697">
                  <c:v>28348.5</c:v>
                </c:pt>
                <c:pt idx="56698">
                  <c:v>28349</c:v>
                </c:pt>
                <c:pt idx="56699">
                  <c:v>28349.5</c:v>
                </c:pt>
                <c:pt idx="56700">
                  <c:v>28350</c:v>
                </c:pt>
                <c:pt idx="56701">
                  <c:v>28350.5</c:v>
                </c:pt>
                <c:pt idx="56702">
                  <c:v>28351</c:v>
                </c:pt>
                <c:pt idx="56703">
                  <c:v>28351.5</c:v>
                </c:pt>
                <c:pt idx="56704">
                  <c:v>28352</c:v>
                </c:pt>
                <c:pt idx="56705">
                  <c:v>28352.5</c:v>
                </c:pt>
                <c:pt idx="56706">
                  <c:v>28353</c:v>
                </c:pt>
                <c:pt idx="56707">
                  <c:v>28353.5</c:v>
                </c:pt>
                <c:pt idx="56708">
                  <c:v>28354</c:v>
                </c:pt>
                <c:pt idx="56709">
                  <c:v>28354.5</c:v>
                </c:pt>
                <c:pt idx="56710">
                  <c:v>28355</c:v>
                </c:pt>
                <c:pt idx="56711">
                  <c:v>28355.5</c:v>
                </c:pt>
                <c:pt idx="56712">
                  <c:v>28356</c:v>
                </c:pt>
                <c:pt idx="56713">
                  <c:v>28356.5</c:v>
                </c:pt>
                <c:pt idx="56714">
                  <c:v>28357</c:v>
                </c:pt>
                <c:pt idx="56715">
                  <c:v>28357.5</c:v>
                </c:pt>
                <c:pt idx="56716">
                  <c:v>28358</c:v>
                </c:pt>
                <c:pt idx="56717">
                  <c:v>28358.5</c:v>
                </c:pt>
                <c:pt idx="56718">
                  <c:v>28359</c:v>
                </c:pt>
                <c:pt idx="56719">
                  <c:v>28359.5</c:v>
                </c:pt>
                <c:pt idx="56720">
                  <c:v>28360</c:v>
                </c:pt>
                <c:pt idx="56721">
                  <c:v>28360.5</c:v>
                </c:pt>
                <c:pt idx="56722">
                  <c:v>28361</c:v>
                </c:pt>
                <c:pt idx="56723">
                  <c:v>28361.5</c:v>
                </c:pt>
                <c:pt idx="56724">
                  <c:v>28362</c:v>
                </c:pt>
                <c:pt idx="56725">
                  <c:v>28362.5</c:v>
                </c:pt>
                <c:pt idx="56726">
                  <c:v>28363</c:v>
                </c:pt>
                <c:pt idx="56727">
                  <c:v>28363.5</c:v>
                </c:pt>
                <c:pt idx="56728">
                  <c:v>28364</c:v>
                </c:pt>
                <c:pt idx="56729">
                  <c:v>28364.5</c:v>
                </c:pt>
                <c:pt idx="56730">
                  <c:v>28365</c:v>
                </c:pt>
                <c:pt idx="56731">
                  <c:v>28365.5</c:v>
                </c:pt>
                <c:pt idx="56732">
                  <c:v>28366</c:v>
                </c:pt>
                <c:pt idx="56733">
                  <c:v>28366.5</c:v>
                </c:pt>
                <c:pt idx="56734">
                  <c:v>28367</c:v>
                </c:pt>
                <c:pt idx="56735">
                  <c:v>28367.5</c:v>
                </c:pt>
                <c:pt idx="56736">
                  <c:v>28368</c:v>
                </c:pt>
                <c:pt idx="56737">
                  <c:v>28368.5</c:v>
                </c:pt>
                <c:pt idx="56738">
                  <c:v>28369</c:v>
                </c:pt>
                <c:pt idx="56739">
                  <c:v>28369.5</c:v>
                </c:pt>
                <c:pt idx="56740">
                  <c:v>28370</c:v>
                </c:pt>
                <c:pt idx="56741">
                  <c:v>28370.5</c:v>
                </c:pt>
                <c:pt idx="56742">
                  <c:v>28371</c:v>
                </c:pt>
                <c:pt idx="56743">
                  <c:v>28371.5</c:v>
                </c:pt>
                <c:pt idx="56744">
                  <c:v>28372</c:v>
                </c:pt>
                <c:pt idx="56745">
                  <c:v>28372.5</c:v>
                </c:pt>
                <c:pt idx="56746">
                  <c:v>28373</c:v>
                </c:pt>
                <c:pt idx="56747">
                  <c:v>28373.5</c:v>
                </c:pt>
                <c:pt idx="56748">
                  <c:v>28374</c:v>
                </c:pt>
                <c:pt idx="56749">
                  <c:v>28374.5</c:v>
                </c:pt>
                <c:pt idx="56750">
                  <c:v>28375</c:v>
                </c:pt>
                <c:pt idx="56751">
                  <c:v>28375.5</c:v>
                </c:pt>
                <c:pt idx="56752">
                  <c:v>28376</c:v>
                </c:pt>
                <c:pt idx="56753">
                  <c:v>28376.5</c:v>
                </c:pt>
                <c:pt idx="56754">
                  <c:v>28377</c:v>
                </c:pt>
                <c:pt idx="56755">
                  <c:v>28377.5</c:v>
                </c:pt>
                <c:pt idx="56756">
                  <c:v>28378</c:v>
                </c:pt>
                <c:pt idx="56757">
                  <c:v>28378.5</c:v>
                </c:pt>
                <c:pt idx="56758">
                  <c:v>28379</c:v>
                </c:pt>
                <c:pt idx="56759">
                  <c:v>28379.5</c:v>
                </c:pt>
                <c:pt idx="56760">
                  <c:v>28380</c:v>
                </c:pt>
                <c:pt idx="56761">
                  <c:v>28380.5</c:v>
                </c:pt>
                <c:pt idx="56762">
                  <c:v>28381</c:v>
                </c:pt>
                <c:pt idx="56763">
                  <c:v>28381.5</c:v>
                </c:pt>
                <c:pt idx="56764">
                  <c:v>28382</c:v>
                </c:pt>
                <c:pt idx="56765">
                  <c:v>28382.5</c:v>
                </c:pt>
                <c:pt idx="56766">
                  <c:v>28383</c:v>
                </c:pt>
                <c:pt idx="56767">
                  <c:v>28383.5</c:v>
                </c:pt>
                <c:pt idx="56768">
                  <c:v>28384</c:v>
                </c:pt>
                <c:pt idx="56769">
                  <c:v>28384.5</c:v>
                </c:pt>
                <c:pt idx="56770">
                  <c:v>28385</c:v>
                </c:pt>
                <c:pt idx="56771">
                  <c:v>28385.5</c:v>
                </c:pt>
                <c:pt idx="56772">
                  <c:v>28386</c:v>
                </c:pt>
                <c:pt idx="56773">
                  <c:v>28386.5</c:v>
                </c:pt>
                <c:pt idx="56774">
                  <c:v>28387</c:v>
                </c:pt>
                <c:pt idx="56775">
                  <c:v>28387.5</c:v>
                </c:pt>
                <c:pt idx="56776">
                  <c:v>28388</c:v>
                </c:pt>
                <c:pt idx="56777">
                  <c:v>28388.5</c:v>
                </c:pt>
                <c:pt idx="56778">
                  <c:v>28389</c:v>
                </c:pt>
                <c:pt idx="56779">
                  <c:v>28389.5</c:v>
                </c:pt>
                <c:pt idx="56780">
                  <c:v>28390</c:v>
                </c:pt>
                <c:pt idx="56781">
                  <c:v>28390.5</c:v>
                </c:pt>
                <c:pt idx="56782">
                  <c:v>28391</c:v>
                </c:pt>
                <c:pt idx="56783">
                  <c:v>28391.5</c:v>
                </c:pt>
                <c:pt idx="56784">
                  <c:v>28392</c:v>
                </c:pt>
                <c:pt idx="56785">
                  <c:v>28392.5</c:v>
                </c:pt>
                <c:pt idx="56786">
                  <c:v>28393</c:v>
                </c:pt>
                <c:pt idx="56787">
                  <c:v>28393.5</c:v>
                </c:pt>
                <c:pt idx="56788">
                  <c:v>28394</c:v>
                </c:pt>
                <c:pt idx="56789">
                  <c:v>28394.5</c:v>
                </c:pt>
                <c:pt idx="56790">
                  <c:v>28395</c:v>
                </c:pt>
                <c:pt idx="56791">
                  <c:v>28395.5</c:v>
                </c:pt>
                <c:pt idx="56792">
                  <c:v>28396</c:v>
                </c:pt>
                <c:pt idx="56793">
                  <c:v>28396.5</c:v>
                </c:pt>
                <c:pt idx="56794">
                  <c:v>28397</c:v>
                </c:pt>
                <c:pt idx="56795">
                  <c:v>28397.5</c:v>
                </c:pt>
                <c:pt idx="56796">
                  <c:v>28398</c:v>
                </c:pt>
                <c:pt idx="56797">
                  <c:v>28398.5</c:v>
                </c:pt>
                <c:pt idx="56798">
                  <c:v>28399</c:v>
                </c:pt>
                <c:pt idx="56799">
                  <c:v>28399.5</c:v>
                </c:pt>
                <c:pt idx="56800">
                  <c:v>28400</c:v>
                </c:pt>
                <c:pt idx="56801">
                  <c:v>28400.5</c:v>
                </c:pt>
                <c:pt idx="56802">
                  <c:v>28401</c:v>
                </c:pt>
                <c:pt idx="56803">
                  <c:v>28401.5</c:v>
                </c:pt>
                <c:pt idx="56804">
                  <c:v>28402</c:v>
                </c:pt>
                <c:pt idx="56805">
                  <c:v>28402.5</c:v>
                </c:pt>
                <c:pt idx="56806">
                  <c:v>28403</c:v>
                </c:pt>
                <c:pt idx="56807">
                  <c:v>28403.5</c:v>
                </c:pt>
                <c:pt idx="56808">
                  <c:v>28404</c:v>
                </c:pt>
                <c:pt idx="56809">
                  <c:v>28404.5</c:v>
                </c:pt>
                <c:pt idx="56810">
                  <c:v>28405</c:v>
                </c:pt>
                <c:pt idx="56811">
                  <c:v>28405.5</c:v>
                </c:pt>
                <c:pt idx="56812">
                  <c:v>28406</c:v>
                </c:pt>
                <c:pt idx="56813">
                  <c:v>28406.5</c:v>
                </c:pt>
                <c:pt idx="56814">
                  <c:v>28407</c:v>
                </c:pt>
                <c:pt idx="56815">
                  <c:v>28407.5</c:v>
                </c:pt>
                <c:pt idx="56816">
                  <c:v>28408</c:v>
                </c:pt>
                <c:pt idx="56817">
                  <c:v>28408.5</c:v>
                </c:pt>
                <c:pt idx="56818">
                  <c:v>28409</c:v>
                </c:pt>
                <c:pt idx="56819">
                  <c:v>28409.5</c:v>
                </c:pt>
                <c:pt idx="56820">
                  <c:v>28410</c:v>
                </c:pt>
                <c:pt idx="56821">
                  <c:v>28410.5</c:v>
                </c:pt>
                <c:pt idx="56822">
                  <c:v>28411</c:v>
                </c:pt>
                <c:pt idx="56823">
                  <c:v>28411.5</c:v>
                </c:pt>
                <c:pt idx="56824">
                  <c:v>28412</c:v>
                </c:pt>
                <c:pt idx="56825">
                  <c:v>28412.5</c:v>
                </c:pt>
                <c:pt idx="56826">
                  <c:v>28413</c:v>
                </c:pt>
                <c:pt idx="56827">
                  <c:v>28413.5</c:v>
                </c:pt>
                <c:pt idx="56828">
                  <c:v>28414</c:v>
                </c:pt>
                <c:pt idx="56829">
                  <c:v>28414.5</c:v>
                </c:pt>
                <c:pt idx="56830">
                  <c:v>28415</c:v>
                </c:pt>
                <c:pt idx="56831">
                  <c:v>28415.5</c:v>
                </c:pt>
                <c:pt idx="56832">
                  <c:v>28416</c:v>
                </c:pt>
                <c:pt idx="56833">
                  <c:v>28416.5</c:v>
                </c:pt>
                <c:pt idx="56834">
                  <c:v>28417</c:v>
                </c:pt>
                <c:pt idx="56835">
                  <c:v>28417.5</c:v>
                </c:pt>
                <c:pt idx="56836">
                  <c:v>28418</c:v>
                </c:pt>
                <c:pt idx="56837">
                  <c:v>28418.5</c:v>
                </c:pt>
                <c:pt idx="56838">
                  <c:v>28419</c:v>
                </c:pt>
                <c:pt idx="56839">
                  <c:v>28419.5</c:v>
                </c:pt>
                <c:pt idx="56840">
                  <c:v>28420</c:v>
                </c:pt>
                <c:pt idx="56841">
                  <c:v>28420.5</c:v>
                </c:pt>
                <c:pt idx="56842">
                  <c:v>28421</c:v>
                </c:pt>
                <c:pt idx="56843">
                  <c:v>28421.5</c:v>
                </c:pt>
                <c:pt idx="56844">
                  <c:v>28422</c:v>
                </c:pt>
                <c:pt idx="56845">
                  <c:v>28422.5</c:v>
                </c:pt>
                <c:pt idx="56846">
                  <c:v>28423</c:v>
                </c:pt>
                <c:pt idx="56847">
                  <c:v>28423.5</c:v>
                </c:pt>
                <c:pt idx="56848">
                  <c:v>28424</c:v>
                </c:pt>
                <c:pt idx="56849">
                  <c:v>28424.5</c:v>
                </c:pt>
                <c:pt idx="56850">
                  <c:v>28425</c:v>
                </c:pt>
                <c:pt idx="56851">
                  <c:v>28425.5</c:v>
                </c:pt>
                <c:pt idx="56852">
                  <c:v>28426</c:v>
                </c:pt>
                <c:pt idx="56853">
                  <c:v>28426.5</c:v>
                </c:pt>
                <c:pt idx="56854">
                  <c:v>28427</c:v>
                </c:pt>
                <c:pt idx="56855">
                  <c:v>28427.5</c:v>
                </c:pt>
                <c:pt idx="56856">
                  <c:v>28428</c:v>
                </c:pt>
                <c:pt idx="56857">
                  <c:v>28428.5</c:v>
                </c:pt>
                <c:pt idx="56858">
                  <c:v>28429</c:v>
                </c:pt>
                <c:pt idx="56859">
                  <c:v>28429.5</c:v>
                </c:pt>
                <c:pt idx="56860">
                  <c:v>28430</c:v>
                </c:pt>
                <c:pt idx="56861">
                  <c:v>28430.5</c:v>
                </c:pt>
                <c:pt idx="56862">
                  <c:v>28431</c:v>
                </c:pt>
                <c:pt idx="56863">
                  <c:v>28431.5</c:v>
                </c:pt>
                <c:pt idx="56864">
                  <c:v>28432</c:v>
                </c:pt>
                <c:pt idx="56865">
                  <c:v>28432.5</c:v>
                </c:pt>
                <c:pt idx="56866">
                  <c:v>28433</c:v>
                </c:pt>
                <c:pt idx="56867">
                  <c:v>28433.5</c:v>
                </c:pt>
                <c:pt idx="56868">
                  <c:v>28434</c:v>
                </c:pt>
                <c:pt idx="56869">
                  <c:v>28434.5</c:v>
                </c:pt>
                <c:pt idx="56870">
                  <c:v>28435</c:v>
                </c:pt>
                <c:pt idx="56871">
                  <c:v>28435.5</c:v>
                </c:pt>
                <c:pt idx="56872">
                  <c:v>28436</c:v>
                </c:pt>
                <c:pt idx="56873">
                  <c:v>28436.5</c:v>
                </c:pt>
                <c:pt idx="56874">
                  <c:v>28437</c:v>
                </c:pt>
                <c:pt idx="56875">
                  <c:v>28437.5</c:v>
                </c:pt>
                <c:pt idx="56876">
                  <c:v>28438</c:v>
                </c:pt>
                <c:pt idx="56877">
                  <c:v>28438.5</c:v>
                </c:pt>
                <c:pt idx="56878">
                  <c:v>28439</c:v>
                </c:pt>
                <c:pt idx="56879">
                  <c:v>28439.5</c:v>
                </c:pt>
                <c:pt idx="56880">
                  <c:v>28440</c:v>
                </c:pt>
                <c:pt idx="56881">
                  <c:v>28440.5</c:v>
                </c:pt>
                <c:pt idx="56882">
                  <c:v>28441</c:v>
                </c:pt>
                <c:pt idx="56883">
                  <c:v>28441.5</c:v>
                </c:pt>
                <c:pt idx="56884">
                  <c:v>28442</c:v>
                </c:pt>
                <c:pt idx="56885">
                  <c:v>28442.5</c:v>
                </c:pt>
                <c:pt idx="56886">
                  <c:v>28443</c:v>
                </c:pt>
                <c:pt idx="56887">
                  <c:v>28443.5</c:v>
                </c:pt>
                <c:pt idx="56888">
                  <c:v>28444</c:v>
                </c:pt>
                <c:pt idx="56889">
                  <c:v>28444.5</c:v>
                </c:pt>
                <c:pt idx="56890">
                  <c:v>28445</c:v>
                </c:pt>
                <c:pt idx="56891">
                  <c:v>28445.5</c:v>
                </c:pt>
                <c:pt idx="56892">
                  <c:v>28446</c:v>
                </c:pt>
                <c:pt idx="56893">
                  <c:v>28446.5</c:v>
                </c:pt>
                <c:pt idx="56894">
                  <c:v>28447</c:v>
                </c:pt>
                <c:pt idx="56895">
                  <c:v>28447.5</c:v>
                </c:pt>
                <c:pt idx="56896">
                  <c:v>28448</c:v>
                </c:pt>
                <c:pt idx="56897">
                  <c:v>28448.5</c:v>
                </c:pt>
                <c:pt idx="56898">
                  <c:v>28449</c:v>
                </c:pt>
                <c:pt idx="56899">
                  <c:v>28449.5</c:v>
                </c:pt>
                <c:pt idx="56900">
                  <c:v>28450</c:v>
                </c:pt>
                <c:pt idx="56901">
                  <c:v>28450.5</c:v>
                </c:pt>
                <c:pt idx="56902">
                  <c:v>28451</c:v>
                </c:pt>
                <c:pt idx="56903">
                  <c:v>28451.5</c:v>
                </c:pt>
                <c:pt idx="56904">
                  <c:v>28452</c:v>
                </c:pt>
                <c:pt idx="56905">
                  <c:v>28452.5</c:v>
                </c:pt>
                <c:pt idx="56906">
                  <c:v>28453</c:v>
                </c:pt>
                <c:pt idx="56907">
                  <c:v>28453.5</c:v>
                </c:pt>
                <c:pt idx="56908">
                  <c:v>28454</c:v>
                </c:pt>
                <c:pt idx="56909">
                  <c:v>28454.5</c:v>
                </c:pt>
                <c:pt idx="56910">
                  <c:v>28455</c:v>
                </c:pt>
                <c:pt idx="56911">
                  <c:v>28455.5</c:v>
                </c:pt>
                <c:pt idx="56912">
                  <c:v>28456</c:v>
                </c:pt>
                <c:pt idx="56913">
                  <c:v>28456.5</c:v>
                </c:pt>
                <c:pt idx="56914">
                  <c:v>28457</c:v>
                </c:pt>
                <c:pt idx="56915">
                  <c:v>28457.5</c:v>
                </c:pt>
                <c:pt idx="56916">
                  <c:v>28458</c:v>
                </c:pt>
                <c:pt idx="56917">
                  <c:v>28458.5</c:v>
                </c:pt>
                <c:pt idx="56918">
                  <c:v>28459</c:v>
                </c:pt>
                <c:pt idx="56919">
                  <c:v>28459.5</c:v>
                </c:pt>
                <c:pt idx="56920">
                  <c:v>28460</c:v>
                </c:pt>
                <c:pt idx="56921">
                  <c:v>28460.5</c:v>
                </c:pt>
                <c:pt idx="56922">
                  <c:v>28461</c:v>
                </c:pt>
                <c:pt idx="56923">
                  <c:v>28461.5</c:v>
                </c:pt>
                <c:pt idx="56924">
                  <c:v>28462</c:v>
                </c:pt>
                <c:pt idx="56925">
                  <c:v>28462.5</c:v>
                </c:pt>
                <c:pt idx="56926">
                  <c:v>28463</c:v>
                </c:pt>
                <c:pt idx="56927">
                  <c:v>28463.5</c:v>
                </c:pt>
                <c:pt idx="56928">
                  <c:v>28464</c:v>
                </c:pt>
                <c:pt idx="56929">
                  <c:v>28464.5</c:v>
                </c:pt>
                <c:pt idx="56930">
                  <c:v>28465</c:v>
                </c:pt>
                <c:pt idx="56931">
                  <c:v>28465.5</c:v>
                </c:pt>
                <c:pt idx="56932">
                  <c:v>28466</c:v>
                </c:pt>
                <c:pt idx="56933">
                  <c:v>28466.5</c:v>
                </c:pt>
                <c:pt idx="56934">
                  <c:v>28467</c:v>
                </c:pt>
                <c:pt idx="56935">
                  <c:v>28467.5</c:v>
                </c:pt>
                <c:pt idx="56936">
                  <c:v>28468</c:v>
                </c:pt>
                <c:pt idx="56937">
                  <c:v>28468.5</c:v>
                </c:pt>
                <c:pt idx="56938">
                  <c:v>28469</c:v>
                </c:pt>
                <c:pt idx="56939">
                  <c:v>28469.5</c:v>
                </c:pt>
                <c:pt idx="56940">
                  <c:v>28470</c:v>
                </c:pt>
                <c:pt idx="56941">
                  <c:v>28470.5</c:v>
                </c:pt>
                <c:pt idx="56942">
                  <c:v>28471</c:v>
                </c:pt>
                <c:pt idx="56943">
                  <c:v>28471.5</c:v>
                </c:pt>
                <c:pt idx="56944">
                  <c:v>28472</c:v>
                </c:pt>
                <c:pt idx="56945">
                  <c:v>28472.5</c:v>
                </c:pt>
                <c:pt idx="56946">
                  <c:v>28473</c:v>
                </c:pt>
                <c:pt idx="56947">
                  <c:v>28473.5</c:v>
                </c:pt>
                <c:pt idx="56948">
                  <c:v>28474</c:v>
                </c:pt>
                <c:pt idx="56949">
                  <c:v>28474.5</c:v>
                </c:pt>
                <c:pt idx="56950">
                  <c:v>28475</c:v>
                </c:pt>
                <c:pt idx="56951">
                  <c:v>28475.5</c:v>
                </c:pt>
                <c:pt idx="56952">
                  <c:v>28476</c:v>
                </c:pt>
                <c:pt idx="56953">
                  <c:v>28476.5</c:v>
                </c:pt>
                <c:pt idx="56954">
                  <c:v>28477</c:v>
                </c:pt>
                <c:pt idx="56955">
                  <c:v>28477.5</c:v>
                </c:pt>
                <c:pt idx="56956">
                  <c:v>28478</c:v>
                </c:pt>
                <c:pt idx="56957">
                  <c:v>28478.5</c:v>
                </c:pt>
                <c:pt idx="56958">
                  <c:v>28479</c:v>
                </c:pt>
                <c:pt idx="56959">
                  <c:v>28479.5</c:v>
                </c:pt>
                <c:pt idx="56960">
                  <c:v>28480</c:v>
                </c:pt>
                <c:pt idx="56961">
                  <c:v>28480.5</c:v>
                </c:pt>
                <c:pt idx="56962">
                  <c:v>28481</c:v>
                </c:pt>
                <c:pt idx="56963">
                  <c:v>28481.5</c:v>
                </c:pt>
                <c:pt idx="56964">
                  <c:v>28482</c:v>
                </c:pt>
                <c:pt idx="56965">
                  <c:v>28482.5</c:v>
                </c:pt>
                <c:pt idx="56966">
                  <c:v>28483</c:v>
                </c:pt>
                <c:pt idx="56967">
                  <c:v>28483.5</c:v>
                </c:pt>
                <c:pt idx="56968">
                  <c:v>28484</c:v>
                </c:pt>
                <c:pt idx="56969">
                  <c:v>28484.5</c:v>
                </c:pt>
                <c:pt idx="56970">
                  <c:v>28485</c:v>
                </c:pt>
                <c:pt idx="56971">
                  <c:v>28485.5</c:v>
                </c:pt>
                <c:pt idx="56972">
                  <c:v>28486</c:v>
                </c:pt>
                <c:pt idx="56973">
                  <c:v>28486.5</c:v>
                </c:pt>
                <c:pt idx="56974">
                  <c:v>28487</c:v>
                </c:pt>
                <c:pt idx="56975">
                  <c:v>28487.5</c:v>
                </c:pt>
                <c:pt idx="56976">
                  <c:v>28488</c:v>
                </c:pt>
                <c:pt idx="56977">
                  <c:v>28488.5</c:v>
                </c:pt>
                <c:pt idx="56978">
                  <c:v>28489</c:v>
                </c:pt>
                <c:pt idx="56979">
                  <c:v>28489.5</c:v>
                </c:pt>
                <c:pt idx="56980">
                  <c:v>28490</c:v>
                </c:pt>
                <c:pt idx="56981">
                  <c:v>28490.5</c:v>
                </c:pt>
                <c:pt idx="56982">
                  <c:v>28491</c:v>
                </c:pt>
                <c:pt idx="56983">
                  <c:v>28491.5</c:v>
                </c:pt>
                <c:pt idx="56984">
                  <c:v>28492</c:v>
                </c:pt>
                <c:pt idx="56985">
                  <c:v>28492.5</c:v>
                </c:pt>
                <c:pt idx="56986">
                  <c:v>28493</c:v>
                </c:pt>
                <c:pt idx="56987">
                  <c:v>28493.5</c:v>
                </c:pt>
                <c:pt idx="56988">
                  <c:v>28494</c:v>
                </c:pt>
                <c:pt idx="56989">
                  <c:v>28494.5</c:v>
                </c:pt>
                <c:pt idx="56990">
                  <c:v>28495</c:v>
                </c:pt>
                <c:pt idx="56991">
                  <c:v>28495.5</c:v>
                </c:pt>
                <c:pt idx="56992">
                  <c:v>28496</c:v>
                </c:pt>
                <c:pt idx="56993">
                  <c:v>28496.5</c:v>
                </c:pt>
                <c:pt idx="56994">
                  <c:v>28497</c:v>
                </c:pt>
                <c:pt idx="56995">
                  <c:v>28497.5</c:v>
                </c:pt>
                <c:pt idx="56996">
                  <c:v>28498</c:v>
                </c:pt>
                <c:pt idx="56997">
                  <c:v>28498.5</c:v>
                </c:pt>
                <c:pt idx="56998">
                  <c:v>28499</c:v>
                </c:pt>
                <c:pt idx="56999">
                  <c:v>28499.5</c:v>
                </c:pt>
                <c:pt idx="57000">
                  <c:v>28500</c:v>
                </c:pt>
                <c:pt idx="57001">
                  <c:v>28500.5</c:v>
                </c:pt>
                <c:pt idx="57002">
                  <c:v>28501</c:v>
                </c:pt>
                <c:pt idx="57003">
                  <c:v>28501.5</c:v>
                </c:pt>
                <c:pt idx="57004">
                  <c:v>28502</c:v>
                </c:pt>
                <c:pt idx="57005">
                  <c:v>28502.5</c:v>
                </c:pt>
                <c:pt idx="57006">
                  <c:v>28503</c:v>
                </c:pt>
                <c:pt idx="57007">
                  <c:v>28503.5</c:v>
                </c:pt>
                <c:pt idx="57008">
                  <c:v>28504</c:v>
                </c:pt>
                <c:pt idx="57009">
                  <c:v>28504.5</c:v>
                </c:pt>
                <c:pt idx="57010">
                  <c:v>28505</c:v>
                </c:pt>
                <c:pt idx="57011">
                  <c:v>28505.5</c:v>
                </c:pt>
                <c:pt idx="57012">
                  <c:v>28506</c:v>
                </c:pt>
                <c:pt idx="57013">
                  <c:v>28506.5</c:v>
                </c:pt>
                <c:pt idx="57014">
                  <c:v>28507</c:v>
                </c:pt>
                <c:pt idx="57015">
                  <c:v>28507.5</c:v>
                </c:pt>
                <c:pt idx="57016">
                  <c:v>28508</c:v>
                </c:pt>
                <c:pt idx="57017">
                  <c:v>28508.5</c:v>
                </c:pt>
                <c:pt idx="57018">
                  <c:v>28509</c:v>
                </c:pt>
                <c:pt idx="57019">
                  <c:v>28509.5</c:v>
                </c:pt>
                <c:pt idx="57020">
                  <c:v>28510</c:v>
                </c:pt>
                <c:pt idx="57021">
                  <c:v>28510.5</c:v>
                </c:pt>
                <c:pt idx="57022">
                  <c:v>28511</c:v>
                </c:pt>
                <c:pt idx="57023">
                  <c:v>28511.5</c:v>
                </c:pt>
                <c:pt idx="57024">
                  <c:v>28512</c:v>
                </c:pt>
                <c:pt idx="57025">
                  <c:v>28512.5</c:v>
                </c:pt>
                <c:pt idx="57026">
                  <c:v>28513</c:v>
                </c:pt>
                <c:pt idx="57027">
                  <c:v>28513.5</c:v>
                </c:pt>
                <c:pt idx="57028">
                  <c:v>28514</c:v>
                </c:pt>
                <c:pt idx="57029">
                  <c:v>28514.5</c:v>
                </c:pt>
                <c:pt idx="57030">
                  <c:v>28515</c:v>
                </c:pt>
                <c:pt idx="57031">
                  <c:v>28515.5</c:v>
                </c:pt>
                <c:pt idx="57032">
                  <c:v>28516</c:v>
                </c:pt>
                <c:pt idx="57033">
                  <c:v>28516.5</c:v>
                </c:pt>
                <c:pt idx="57034">
                  <c:v>28517</c:v>
                </c:pt>
                <c:pt idx="57035">
                  <c:v>28517.5</c:v>
                </c:pt>
                <c:pt idx="57036">
                  <c:v>28518</c:v>
                </c:pt>
                <c:pt idx="57037">
                  <c:v>28518.5</c:v>
                </c:pt>
                <c:pt idx="57038">
                  <c:v>28519</c:v>
                </c:pt>
                <c:pt idx="57039">
                  <c:v>28519.5</c:v>
                </c:pt>
                <c:pt idx="57040">
                  <c:v>28520</c:v>
                </c:pt>
                <c:pt idx="57041">
                  <c:v>28520.5</c:v>
                </c:pt>
                <c:pt idx="57042">
                  <c:v>28521</c:v>
                </c:pt>
                <c:pt idx="57043">
                  <c:v>28521.5</c:v>
                </c:pt>
                <c:pt idx="57044">
                  <c:v>28522</c:v>
                </c:pt>
                <c:pt idx="57045">
                  <c:v>28522.5</c:v>
                </c:pt>
                <c:pt idx="57046">
                  <c:v>28523</c:v>
                </c:pt>
                <c:pt idx="57047">
                  <c:v>28523.5</c:v>
                </c:pt>
                <c:pt idx="57048">
                  <c:v>28524</c:v>
                </c:pt>
                <c:pt idx="57049">
                  <c:v>28524.5</c:v>
                </c:pt>
                <c:pt idx="57050">
                  <c:v>28525</c:v>
                </c:pt>
                <c:pt idx="57051">
                  <c:v>28525.5</c:v>
                </c:pt>
                <c:pt idx="57052">
                  <c:v>28526</c:v>
                </c:pt>
                <c:pt idx="57053">
                  <c:v>28526.5</c:v>
                </c:pt>
                <c:pt idx="57054">
                  <c:v>28527</c:v>
                </c:pt>
                <c:pt idx="57055">
                  <c:v>28527.5</c:v>
                </c:pt>
                <c:pt idx="57056">
                  <c:v>28528</c:v>
                </c:pt>
                <c:pt idx="57057">
                  <c:v>28528.5</c:v>
                </c:pt>
                <c:pt idx="57058">
                  <c:v>28529</c:v>
                </c:pt>
                <c:pt idx="57059">
                  <c:v>28529.5</c:v>
                </c:pt>
                <c:pt idx="57060">
                  <c:v>28530</c:v>
                </c:pt>
                <c:pt idx="57061">
                  <c:v>28530.5</c:v>
                </c:pt>
                <c:pt idx="57062">
                  <c:v>28531</c:v>
                </c:pt>
                <c:pt idx="57063">
                  <c:v>28531.5</c:v>
                </c:pt>
                <c:pt idx="57064">
                  <c:v>28532</c:v>
                </c:pt>
                <c:pt idx="57065">
                  <c:v>28532.5</c:v>
                </c:pt>
                <c:pt idx="57066">
                  <c:v>28533</c:v>
                </c:pt>
                <c:pt idx="57067">
                  <c:v>28533.5</c:v>
                </c:pt>
                <c:pt idx="57068">
                  <c:v>28534</c:v>
                </c:pt>
                <c:pt idx="57069">
                  <c:v>28534.5</c:v>
                </c:pt>
                <c:pt idx="57070">
                  <c:v>28535</c:v>
                </c:pt>
                <c:pt idx="57071">
                  <c:v>28535.5</c:v>
                </c:pt>
                <c:pt idx="57072">
                  <c:v>28536</c:v>
                </c:pt>
                <c:pt idx="57073">
                  <c:v>28536.5</c:v>
                </c:pt>
                <c:pt idx="57074">
                  <c:v>28537</c:v>
                </c:pt>
                <c:pt idx="57075">
                  <c:v>28537.5</c:v>
                </c:pt>
                <c:pt idx="57076">
                  <c:v>28538</c:v>
                </c:pt>
                <c:pt idx="57077">
                  <c:v>28538.5</c:v>
                </c:pt>
                <c:pt idx="57078">
                  <c:v>28539</c:v>
                </c:pt>
                <c:pt idx="57079">
                  <c:v>28539.5</c:v>
                </c:pt>
                <c:pt idx="57080">
                  <c:v>28540</c:v>
                </c:pt>
                <c:pt idx="57081">
                  <c:v>28540.5</c:v>
                </c:pt>
                <c:pt idx="57082">
                  <c:v>28541</c:v>
                </c:pt>
                <c:pt idx="57083">
                  <c:v>28541.5</c:v>
                </c:pt>
                <c:pt idx="57084">
                  <c:v>28542</c:v>
                </c:pt>
                <c:pt idx="57085">
                  <c:v>28542.5</c:v>
                </c:pt>
                <c:pt idx="57086">
                  <c:v>28543</c:v>
                </c:pt>
                <c:pt idx="57087">
                  <c:v>28543.5</c:v>
                </c:pt>
                <c:pt idx="57088">
                  <c:v>28544</c:v>
                </c:pt>
                <c:pt idx="57089">
                  <c:v>28544.5</c:v>
                </c:pt>
                <c:pt idx="57090">
                  <c:v>28545</c:v>
                </c:pt>
                <c:pt idx="57091">
                  <c:v>28545.5</c:v>
                </c:pt>
                <c:pt idx="57092">
                  <c:v>28546</c:v>
                </c:pt>
                <c:pt idx="57093">
                  <c:v>28546.5</c:v>
                </c:pt>
                <c:pt idx="57094">
                  <c:v>28547</c:v>
                </c:pt>
                <c:pt idx="57095">
                  <c:v>28547.5</c:v>
                </c:pt>
                <c:pt idx="57096">
                  <c:v>28548</c:v>
                </c:pt>
                <c:pt idx="57097">
                  <c:v>28548.5</c:v>
                </c:pt>
                <c:pt idx="57098">
                  <c:v>28549</c:v>
                </c:pt>
                <c:pt idx="57099">
                  <c:v>28549.5</c:v>
                </c:pt>
                <c:pt idx="57100">
                  <c:v>28550</c:v>
                </c:pt>
                <c:pt idx="57101">
                  <c:v>28550.5</c:v>
                </c:pt>
                <c:pt idx="57102">
                  <c:v>28551</c:v>
                </c:pt>
                <c:pt idx="57103">
                  <c:v>28551.5</c:v>
                </c:pt>
                <c:pt idx="57104">
                  <c:v>28552</c:v>
                </c:pt>
                <c:pt idx="57105">
                  <c:v>28552.5</c:v>
                </c:pt>
                <c:pt idx="57106">
                  <c:v>28553</c:v>
                </c:pt>
                <c:pt idx="57107">
                  <c:v>28553.5</c:v>
                </c:pt>
                <c:pt idx="57108">
                  <c:v>28554</c:v>
                </c:pt>
                <c:pt idx="57109">
                  <c:v>28554.5</c:v>
                </c:pt>
                <c:pt idx="57110">
                  <c:v>28555</c:v>
                </c:pt>
                <c:pt idx="57111">
                  <c:v>28555.5</c:v>
                </c:pt>
                <c:pt idx="57112">
                  <c:v>28556</c:v>
                </c:pt>
                <c:pt idx="57113">
                  <c:v>28556.5</c:v>
                </c:pt>
                <c:pt idx="57114">
                  <c:v>28557</c:v>
                </c:pt>
                <c:pt idx="57115">
                  <c:v>28557.5</c:v>
                </c:pt>
                <c:pt idx="57116">
                  <c:v>28558</c:v>
                </c:pt>
                <c:pt idx="57117">
                  <c:v>28558.5</c:v>
                </c:pt>
                <c:pt idx="57118">
                  <c:v>28559</c:v>
                </c:pt>
                <c:pt idx="57119">
                  <c:v>28559.5</c:v>
                </c:pt>
                <c:pt idx="57120">
                  <c:v>28560</c:v>
                </c:pt>
                <c:pt idx="57121">
                  <c:v>28560.5</c:v>
                </c:pt>
                <c:pt idx="57122">
                  <c:v>28561</c:v>
                </c:pt>
                <c:pt idx="57123">
                  <c:v>28561.5</c:v>
                </c:pt>
                <c:pt idx="57124">
                  <c:v>28562</c:v>
                </c:pt>
                <c:pt idx="57125">
                  <c:v>28562.5</c:v>
                </c:pt>
                <c:pt idx="57126">
                  <c:v>28563</c:v>
                </c:pt>
                <c:pt idx="57127">
                  <c:v>28563.5</c:v>
                </c:pt>
                <c:pt idx="57128">
                  <c:v>28564</c:v>
                </c:pt>
                <c:pt idx="57129">
                  <c:v>28564.5</c:v>
                </c:pt>
                <c:pt idx="57130">
                  <c:v>28565</c:v>
                </c:pt>
                <c:pt idx="57131">
                  <c:v>28565.5</c:v>
                </c:pt>
                <c:pt idx="57132">
                  <c:v>28566</c:v>
                </c:pt>
                <c:pt idx="57133">
                  <c:v>28566.5</c:v>
                </c:pt>
                <c:pt idx="57134">
                  <c:v>28567</c:v>
                </c:pt>
                <c:pt idx="57135">
                  <c:v>28567.5</c:v>
                </c:pt>
                <c:pt idx="57136">
                  <c:v>28568</c:v>
                </c:pt>
                <c:pt idx="57137">
                  <c:v>28568.5</c:v>
                </c:pt>
                <c:pt idx="57138">
                  <c:v>28569</c:v>
                </c:pt>
                <c:pt idx="57139">
                  <c:v>28569.5</c:v>
                </c:pt>
                <c:pt idx="57140">
                  <c:v>28570</c:v>
                </c:pt>
                <c:pt idx="57141">
                  <c:v>28570.5</c:v>
                </c:pt>
                <c:pt idx="57142">
                  <c:v>28571</c:v>
                </c:pt>
                <c:pt idx="57143">
                  <c:v>28571.5</c:v>
                </c:pt>
                <c:pt idx="57144">
                  <c:v>28572</c:v>
                </c:pt>
                <c:pt idx="57145">
                  <c:v>28572.5</c:v>
                </c:pt>
                <c:pt idx="57146">
                  <c:v>28573</c:v>
                </c:pt>
                <c:pt idx="57147">
                  <c:v>28573.5</c:v>
                </c:pt>
                <c:pt idx="57148">
                  <c:v>28574</c:v>
                </c:pt>
                <c:pt idx="57149">
                  <c:v>28574.5</c:v>
                </c:pt>
                <c:pt idx="57150">
                  <c:v>28575</c:v>
                </c:pt>
                <c:pt idx="57151">
                  <c:v>28575.5</c:v>
                </c:pt>
                <c:pt idx="57152">
                  <c:v>28576</c:v>
                </c:pt>
                <c:pt idx="57153">
                  <c:v>28576.5</c:v>
                </c:pt>
                <c:pt idx="57154">
                  <c:v>28577</c:v>
                </c:pt>
                <c:pt idx="57155">
                  <c:v>28577.5</c:v>
                </c:pt>
                <c:pt idx="57156">
                  <c:v>28578</c:v>
                </c:pt>
                <c:pt idx="57157">
                  <c:v>28578.5</c:v>
                </c:pt>
                <c:pt idx="57158">
                  <c:v>28579</c:v>
                </c:pt>
                <c:pt idx="57159">
                  <c:v>28579.5</c:v>
                </c:pt>
                <c:pt idx="57160">
                  <c:v>28580</c:v>
                </c:pt>
                <c:pt idx="57161">
                  <c:v>28580.5</c:v>
                </c:pt>
                <c:pt idx="57162">
                  <c:v>28581</c:v>
                </c:pt>
                <c:pt idx="57163">
                  <c:v>28581.5</c:v>
                </c:pt>
                <c:pt idx="57164">
                  <c:v>28582</c:v>
                </c:pt>
                <c:pt idx="57165">
                  <c:v>28582.5</c:v>
                </c:pt>
                <c:pt idx="57166">
                  <c:v>28583</c:v>
                </c:pt>
                <c:pt idx="57167">
                  <c:v>28583.5</c:v>
                </c:pt>
                <c:pt idx="57168">
                  <c:v>28584</c:v>
                </c:pt>
                <c:pt idx="57169">
                  <c:v>28584.5</c:v>
                </c:pt>
                <c:pt idx="57170">
                  <c:v>28585</c:v>
                </c:pt>
                <c:pt idx="57171">
                  <c:v>28585.5</c:v>
                </c:pt>
                <c:pt idx="57172">
                  <c:v>28586</c:v>
                </c:pt>
                <c:pt idx="57173">
                  <c:v>28586.5</c:v>
                </c:pt>
                <c:pt idx="57174">
                  <c:v>28587</c:v>
                </c:pt>
                <c:pt idx="57175">
                  <c:v>28587.5</c:v>
                </c:pt>
                <c:pt idx="57176">
                  <c:v>28588</c:v>
                </c:pt>
                <c:pt idx="57177">
                  <c:v>28588.5</c:v>
                </c:pt>
                <c:pt idx="57178">
                  <c:v>28589</c:v>
                </c:pt>
                <c:pt idx="57179">
                  <c:v>28589.5</c:v>
                </c:pt>
                <c:pt idx="57180">
                  <c:v>28590</c:v>
                </c:pt>
                <c:pt idx="57181">
                  <c:v>28590.5</c:v>
                </c:pt>
                <c:pt idx="57182">
                  <c:v>28591</c:v>
                </c:pt>
                <c:pt idx="57183">
                  <c:v>28591.5</c:v>
                </c:pt>
                <c:pt idx="57184">
                  <c:v>28592</c:v>
                </c:pt>
                <c:pt idx="57185">
                  <c:v>28592.5</c:v>
                </c:pt>
                <c:pt idx="57186">
                  <c:v>28593</c:v>
                </c:pt>
                <c:pt idx="57187">
                  <c:v>28593.5</c:v>
                </c:pt>
                <c:pt idx="57188">
                  <c:v>28594</c:v>
                </c:pt>
                <c:pt idx="57189">
                  <c:v>28594.5</c:v>
                </c:pt>
                <c:pt idx="57190">
                  <c:v>28595</c:v>
                </c:pt>
                <c:pt idx="57191">
                  <c:v>28595.5</c:v>
                </c:pt>
                <c:pt idx="57192">
                  <c:v>28596</c:v>
                </c:pt>
                <c:pt idx="57193">
                  <c:v>28596.5</c:v>
                </c:pt>
                <c:pt idx="57194">
                  <c:v>28597</c:v>
                </c:pt>
                <c:pt idx="57195">
                  <c:v>28597.5</c:v>
                </c:pt>
                <c:pt idx="57196">
                  <c:v>28598</c:v>
                </c:pt>
                <c:pt idx="57197">
                  <c:v>28598.5</c:v>
                </c:pt>
                <c:pt idx="57198">
                  <c:v>28599</c:v>
                </c:pt>
                <c:pt idx="57199">
                  <c:v>28599.5</c:v>
                </c:pt>
                <c:pt idx="57200">
                  <c:v>28600</c:v>
                </c:pt>
                <c:pt idx="57201">
                  <c:v>28600.5</c:v>
                </c:pt>
                <c:pt idx="57202">
                  <c:v>28601</c:v>
                </c:pt>
                <c:pt idx="57203">
                  <c:v>28601.5</c:v>
                </c:pt>
                <c:pt idx="57204">
                  <c:v>28602</c:v>
                </c:pt>
                <c:pt idx="57205">
                  <c:v>28602.5</c:v>
                </c:pt>
                <c:pt idx="57206">
                  <c:v>28603</c:v>
                </c:pt>
                <c:pt idx="57207">
                  <c:v>28603.5</c:v>
                </c:pt>
                <c:pt idx="57208">
                  <c:v>28604</c:v>
                </c:pt>
                <c:pt idx="57209">
                  <c:v>28604.5</c:v>
                </c:pt>
                <c:pt idx="57210">
                  <c:v>28605</c:v>
                </c:pt>
                <c:pt idx="57211">
                  <c:v>28605.5</c:v>
                </c:pt>
                <c:pt idx="57212">
                  <c:v>28606</c:v>
                </c:pt>
                <c:pt idx="57213">
                  <c:v>28606.5</c:v>
                </c:pt>
                <c:pt idx="57214">
                  <c:v>28607</c:v>
                </c:pt>
                <c:pt idx="57215">
                  <c:v>28607.5</c:v>
                </c:pt>
                <c:pt idx="57216">
                  <c:v>28608</c:v>
                </c:pt>
                <c:pt idx="57217">
                  <c:v>28608.5</c:v>
                </c:pt>
                <c:pt idx="57218">
                  <c:v>28609</c:v>
                </c:pt>
                <c:pt idx="57219">
                  <c:v>28609.5</c:v>
                </c:pt>
                <c:pt idx="57220">
                  <c:v>28610</c:v>
                </c:pt>
                <c:pt idx="57221">
                  <c:v>28610.5</c:v>
                </c:pt>
                <c:pt idx="57222">
                  <c:v>28611</c:v>
                </c:pt>
                <c:pt idx="57223">
                  <c:v>28611.5</c:v>
                </c:pt>
                <c:pt idx="57224">
                  <c:v>28612</c:v>
                </c:pt>
                <c:pt idx="57225">
                  <c:v>28612.5</c:v>
                </c:pt>
                <c:pt idx="57226">
                  <c:v>28613</c:v>
                </c:pt>
                <c:pt idx="57227">
                  <c:v>28613.5</c:v>
                </c:pt>
                <c:pt idx="57228">
                  <c:v>28614</c:v>
                </c:pt>
                <c:pt idx="57229">
                  <c:v>28614.5</c:v>
                </c:pt>
                <c:pt idx="57230">
                  <c:v>28615</c:v>
                </c:pt>
                <c:pt idx="57231">
                  <c:v>28615.5</c:v>
                </c:pt>
                <c:pt idx="57232">
                  <c:v>28616</c:v>
                </c:pt>
                <c:pt idx="57233">
                  <c:v>28616.5</c:v>
                </c:pt>
                <c:pt idx="57234">
                  <c:v>28617</c:v>
                </c:pt>
                <c:pt idx="57235">
                  <c:v>28617.5</c:v>
                </c:pt>
                <c:pt idx="57236">
                  <c:v>28618</c:v>
                </c:pt>
                <c:pt idx="57237">
                  <c:v>28618.5</c:v>
                </c:pt>
                <c:pt idx="57238">
                  <c:v>28619</c:v>
                </c:pt>
                <c:pt idx="57239">
                  <c:v>28619.5</c:v>
                </c:pt>
                <c:pt idx="57240">
                  <c:v>28620</c:v>
                </c:pt>
                <c:pt idx="57241">
                  <c:v>28620.5</c:v>
                </c:pt>
                <c:pt idx="57242">
                  <c:v>28621</c:v>
                </c:pt>
                <c:pt idx="57243">
                  <c:v>28621.5</c:v>
                </c:pt>
                <c:pt idx="57244">
                  <c:v>28622</c:v>
                </c:pt>
                <c:pt idx="57245">
                  <c:v>28622.5</c:v>
                </c:pt>
                <c:pt idx="57246">
                  <c:v>28623</c:v>
                </c:pt>
                <c:pt idx="57247">
                  <c:v>28623.5</c:v>
                </c:pt>
                <c:pt idx="57248">
                  <c:v>28624</c:v>
                </c:pt>
                <c:pt idx="57249">
                  <c:v>28624.5</c:v>
                </c:pt>
                <c:pt idx="57250">
                  <c:v>28625</c:v>
                </c:pt>
                <c:pt idx="57251">
                  <c:v>28625.5</c:v>
                </c:pt>
                <c:pt idx="57252">
                  <c:v>28626</c:v>
                </c:pt>
                <c:pt idx="57253">
                  <c:v>28626.5</c:v>
                </c:pt>
                <c:pt idx="57254">
                  <c:v>28627</c:v>
                </c:pt>
                <c:pt idx="57255">
                  <c:v>28627.5</c:v>
                </c:pt>
                <c:pt idx="57256">
                  <c:v>28628</c:v>
                </c:pt>
                <c:pt idx="57257">
                  <c:v>28628.5</c:v>
                </c:pt>
                <c:pt idx="57258">
                  <c:v>28629</c:v>
                </c:pt>
                <c:pt idx="57259">
                  <c:v>28629.5</c:v>
                </c:pt>
                <c:pt idx="57260">
                  <c:v>28630</c:v>
                </c:pt>
                <c:pt idx="57261">
                  <c:v>28630.5</c:v>
                </c:pt>
                <c:pt idx="57262">
                  <c:v>28631</c:v>
                </c:pt>
                <c:pt idx="57263">
                  <c:v>28631.5</c:v>
                </c:pt>
                <c:pt idx="57264">
                  <c:v>28632</c:v>
                </c:pt>
                <c:pt idx="57265">
                  <c:v>28632.5</c:v>
                </c:pt>
                <c:pt idx="57266">
                  <c:v>28633</c:v>
                </c:pt>
                <c:pt idx="57267">
                  <c:v>28633.5</c:v>
                </c:pt>
                <c:pt idx="57268">
                  <c:v>28634</c:v>
                </c:pt>
                <c:pt idx="57269">
                  <c:v>28634.5</c:v>
                </c:pt>
                <c:pt idx="57270">
                  <c:v>28635</c:v>
                </c:pt>
                <c:pt idx="57271">
                  <c:v>28635.5</c:v>
                </c:pt>
                <c:pt idx="57272">
                  <c:v>28636</c:v>
                </c:pt>
                <c:pt idx="57273">
                  <c:v>28636.5</c:v>
                </c:pt>
                <c:pt idx="57274">
                  <c:v>28637</c:v>
                </c:pt>
                <c:pt idx="57275">
                  <c:v>28637.5</c:v>
                </c:pt>
                <c:pt idx="57276">
                  <c:v>28638</c:v>
                </c:pt>
                <c:pt idx="57277">
                  <c:v>28638.5</c:v>
                </c:pt>
                <c:pt idx="57278">
                  <c:v>28639</c:v>
                </c:pt>
                <c:pt idx="57279">
                  <c:v>28639.5</c:v>
                </c:pt>
                <c:pt idx="57280">
                  <c:v>28640</c:v>
                </c:pt>
                <c:pt idx="57281">
                  <c:v>28640.5</c:v>
                </c:pt>
                <c:pt idx="57282">
                  <c:v>28641</c:v>
                </c:pt>
                <c:pt idx="57283">
                  <c:v>28641.5</c:v>
                </c:pt>
                <c:pt idx="57284">
                  <c:v>28642</c:v>
                </c:pt>
                <c:pt idx="57285">
                  <c:v>28642.5</c:v>
                </c:pt>
                <c:pt idx="57286">
                  <c:v>28643</c:v>
                </c:pt>
                <c:pt idx="57287">
                  <c:v>28643.5</c:v>
                </c:pt>
                <c:pt idx="57288">
                  <c:v>28644</c:v>
                </c:pt>
                <c:pt idx="57289">
                  <c:v>28644.5</c:v>
                </c:pt>
                <c:pt idx="57290">
                  <c:v>28645</c:v>
                </c:pt>
                <c:pt idx="57291">
                  <c:v>28645.5</c:v>
                </c:pt>
                <c:pt idx="57292">
                  <c:v>28646</c:v>
                </c:pt>
                <c:pt idx="57293">
                  <c:v>28646.5</c:v>
                </c:pt>
                <c:pt idx="57294">
                  <c:v>28647</c:v>
                </c:pt>
                <c:pt idx="57295">
                  <c:v>28647.5</c:v>
                </c:pt>
                <c:pt idx="57296">
                  <c:v>28648</c:v>
                </c:pt>
                <c:pt idx="57297">
                  <c:v>28648.5</c:v>
                </c:pt>
                <c:pt idx="57298">
                  <c:v>28649</c:v>
                </c:pt>
                <c:pt idx="57299">
                  <c:v>28649.5</c:v>
                </c:pt>
                <c:pt idx="57300">
                  <c:v>28650</c:v>
                </c:pt>
                <c:pt idx="57301">
                  <c:v>28650.5</c:v>
                </c:pt>
                <c:pt idx="57302">
                  <c:v>28651</c:v>
                </c:pt>
                <c:pt idx="57303">
                  <c:v>28651.5</c:v>
                </c:pt>
                <c:pt idx="57304">
                  <c:v>28652</c:v>
                </c:pt>
                <c:pt idx="57305">
                  <c:v>28652.5</c:v>
                </c:pt>
                <c:pt idx="57306">
                  <c:v>28653</c:v>
                </c:pt>
                <c:pt idx="57307">
                  <c:v>28653.5</c:v>
                </c:pt>
                <c:pt idx="57308">
                  <c:v>28654</c:v>
                </c:pt>
                <c:pt idx="57309">
                  <c:v>28654.5</c:v>
                </c:pt>
                <c:pt idx="57310">
                  <c:v>28655</c:v>
                </c:pt>
                <c:pt idx="57311">
                  <c:v>28655.5</c:v>
                </c:pt>
                <c:pt idx="57312">
                  <c:v>28656</c:v>
                </c:pt>
                <c:pt idx="57313">
                  <c:v>28656.5</c:v>
                </c:pt>
                <c:pt idx="57314">
                  <c:v>28657</c:v>
                </c:pt>
                <c:pt idx="57315">
                  <c:v>28657.5</c:v>
                </c:pt>
                <c:pt idx="57316">
                  <c:v>28658</c:v>
                </c:pt>
                <c:pt idx="57317">
                  <c:v>28658.5</c:v>
                </c:pt>
                <c:pt idx="57318">
                  <c:v>28659</c:v>
                </c:pt>
                <c:pt idx="57319">
                  <c:v>28659.5</c:v>
                </c:pt>
                <c:pt idx="57320">
                  <c:v>28660</c:v>
                </c:pt>
                <c:pt idx="57321">
                  <c:v>28660.5</c:v>
                </c:pt>
                <c:pt idx="57322">
                  <c:v>28661</c:v>
                </c:pt>
                <c:pt idx="57323">
                  <c:v>28661.5</c:v>
                </c:pt>
                <c:pt idx="57324">
                  <c:v>28662</c:v>
                </c:pt>
                <c:pt idx="57325">
                  <c:v>28662.5</c:v>
                </c:pt>
                <c:pt idx="57326">
                  <c:v>28663</c:v>
                </c:pt>
                <c:pt idx="57327">
                  <c:v>28663.5</c:v>
                </c:pt>
                <c:pt idx="57328">
                  <c:v>28664</c:v>
                </c:pt>
                <c:pt idx="57329">
                  <c:v>28664.5</c:v>
                </c:pt>
                <c:pt idx="57330">
                  <c:v>28665</c:v>
                </c:pt>
                <c:pt idx="57331">
                  <c:v>28665.5</c:v>
                </c:pt>
                <c:pt idx="57332">
                  <c:v>28666</c:v>
                </c:pt>
                <c:pt idx="57333">
                  <c:v>28666.5</c:v>
                </c:pt>
                <c:pt idx="57334">
                  <c:v>28667</c:v>
                </c:pt>
                <c:pt idx="57335">
                  <c:v>28667.5</c:v>
                </c:pt>
                <c:pt idx="57336">
                  <c:v>28668</c:v>
                </c:pt>
                <c:pt idx="57337">
                  <c:v>28668.5</c:v>
                </c:pt>
                <c:pt idx="57338">
                  <c:v>28669</c:v>
                </c:pt>
                <c:pt idx="57339">
                  <c:v>28669.5</c:v>
                </c:pt>
                <c:pt idx="57340">
                  <c:v>28670</c:v>
                </c:pt>
                <c:pt idx="57341">
                  <c:v>28670.5</c:v>
                </c:pt>
                <c:pt idx="57342">
                  <c:v>28671</c:v>
                </c:pt>
                <c:pt idx="57343">
                  <c:v>28671.5</c:v>
                </c:pt>
                <c:pt idx="57344">
                  <c:v>28672</c:v>
                </c:pt>
                <c:pt idx="57345">
                  <c:v>28672.5</c:v>
                </c:pt>
                <c:pt idx="57346">
                  <c:v>28673</c:v>
                </c:pt>
                <c:pt idx="57347">
                  <c:v>28673.5</c:v>
                </c:pt>
                <c:pt idx="57348">
                  <c:v>28674</c:v>
                </c:pt>
                <c:pt idx="57349">
                  <c:v>28674.5</c:v>
                </c:pt>
                <c:pt idx="57350">
                  <c:v>28675</c:v>
                </c:pt>
                <c:pt idx="57351">
                  <c:v>28675.5</c:v>
                </c:pt>
                <c:pt idx="57352">
                  <c:v>28676</c:v>
                </c:pt>
                <c:pt idx="57353">
                  <c:v>28676.5</c:v>
                </c:pt>
                <c:pt idx="57354">
                  <c:v>28677</c:v>
                </c:pt>
                <c:pt idx="57355">
                  <c:v>28677.5</c:v>
                </c:pt>
                <c:pt idx="57356">
                  <c:v>28678</c:v>
                </c:pt>
                <c:pt idx="57357">
                  <c:v>28678.5</c:v>
                </c:pt>
                <c:pt idx="57358">
                  <c:v>28679</c:v>
                </c:pt>
                <c:pt idx="57359">
                  <c:v>28679.5</c:v>
                </c:pt>
                <c:pt idx="57360">
                  <c:v>28680</c:v>
                </c:pt>
                <c:pt idx="57361">
                  <c:v>28680.5</c:v>
                </c:pt>
                <c:pt idx="57362">
                  <c:v>28681</c:v>
                </c:pt>
                <c:pt idx="57363">
                  <c:v>28681.5</c:v>
                </c:pt>
                <c:pt idx="57364">
                  <c:v>28682</c:v>
                </c:pt>
                <c:pt idx="57365">
                  <c:v>28682.5</c:v>
                </c:pt>
                <c:pt idx="57366">
                  <c:v>28683</c:v>
                </c:pt>
                <c:pt idx="57367">
                  <c:v>28683.5</c:v>
                </c:pt>
                <c:pt idx="57368">
                  <c:v>28684</c:v>
                </c:pt>
                <c:pt idx="57369">
                  <c:v>28684.5</c:v>
                </c:pt>
                <c:pt idx="57370">
                  <c:v>28685</c:v>
                </c:pt>
                <c:pt idx="57371">
                  <c:v>28685.5</c:v>
                </c:pt>
                <c:pt idx="57372">
                  <c:v>28686</c:v>
                </c:pt>
                <c:pt idx="57373">
                  <c:v>28686.5</c:v>
                </c:pt>
                <c:pt idx="57374">
                  <c:v>28687</c:v>
                </c:pt>
                <c:pt idx="57375">
                  <c:v>28687.5</c:v>
                </c:pt>
                <c:pt idx="57376">
                  <c:v>28688</c:v>
                </c:pt>
                <c:pt idx="57377">
                  <c:v>28688.5</c:v>
                </c:pt>
                <c:pt idx="57378">
                  <c:v>28689</c:v>
                </c:pt>
                <c:pt idx="57379">
                  <c:v>28689.5</c:v>
                </c:pt>
                <c:pt idx="57380">
                  <c:v>28690</c:v>
                </c:pt>
                <c:pt idx="57381">
                  <c:v>28690.5</c:v>
                </c:pt>
                <c:pt idx="57382">
                  <c:v>28691</c:v>
                </c:pt>
                <c:pt idx="57383">
                  <c:v>28691.5</c:v>
                </c:pt>
                <c:pt idx="57384">
                  <c:v>28692</c:v>
                </c:pt>
                <c:pt idx="57385">
                  <c:v>28692.5</c:v>
                </c:pt>
                <c:pt idx="57386">
                  <c:v>28693</c:v>
                </c:pt>
                <c:pt idx="57387">
                  <c:v>28693.5</c:v>
                </c:pt>
                <c:pt idx="57388">
                  <c:v>28694</c:v>
                </c:pt>
                <c:pt idx="57389">
                  <c:v>28694.5</c:v>
                </c:pt>
                <c:pt idx="57390">
                  <c:v>28695</c:v>
                </c:pt>
                <c:pt idx="57391">
                  <c:v>28695.5</c:v>
                </c:pt>
                <c:pt idx="57392">
                  <c:v>28696</c:v>
                </c:pt>
                <c:pt idx="57393">
                  <c:v>28696.5</c:v>
                </c:pt>
                <c:pt idx="57394">
                  <c:v>28697</c:v>
                </c:pt>
                <c:pt idx="57395">
                  <c:v>28697.5</c:v>
                </c:pt>
                <c:pt idx="57396">
                  <c:v>28698</c:v>
                </c:pt>
                <c:pt idx="57397">
                  <c:v>28698.5</c:v>
                </c:pt>
                <c:pt idx="57398">
                  <c:v>28699</c:v>
                </c:pt>
                <c:pt idx="57399">
                  <c:v>28699.5</c:v>
                </c:pt>
                <c:pt idx="57400">
                  <c:v>28700</c:v>
                </c:pt>
                <c:pt idx="57401">
                  <c:v>28700.5</c:v>
                </c:pt>
                <c:pt idx="57402">
                  <c:v>28701</c:v>
                </c:pt>
                <c:pt idx="57403">
                  <c:v>28701.5</c:v>
                </c:pt>
                <c:pt idx="57404">
                  <c:v>28702</c:v>
                </c:pt>
                <c:pt idx="57405">
                  <c:v>28702.5</c:v>
                </c:pt>
                <c:pt idx="57406">
                  <c:v>28703</c:v>
                </c:pt>
                <c:pt idx="57407">
                  <c:v>28703.5</c:v>
                </c:pt>
                <c:pt idx="57408">
                  <c:v>28704</c:v>
                </c:pt>
                <c:pt idx="57409">
                  <c:v>28704.5</c:v>
                </c:pt>
                <c:pt idx="57410">
                  <c:v>28705</c:v>
                </c:pt>
                <c:pt idx="57411">
                  <c:v>28705.5</c:v>
                </c:pt>
                <c:pt idx="57412">
                  <c:v>28706</c:v>
                </c:pt>
                <c:pt idx="57413">
                  <c:v>28706.5</c:v>
                </c:pt>
                <c:pt idx="57414">
                  <c:v>28707</c:v>
                </c:pt>
                <c:pt idx="57415">
                  <c:v>28707.5</c:v>
                </c:pt>
                <c:pt idx="57416">
                  <c:v>28708</c:v>
                </c:pt>
                <c:pt idx="57417">
                  <c:v>28708.5</c:v>
                </c:pt>
                <c:pt idx="57418">
                  <c:v>28709</c:v>
                </c:pt>
                <c:pt idx="57419">
                  <c:v>28709.5</c:v>
                </c:pt>
                <c:pt idx="57420">
                  <c:v>28710</c:v>
                </c:pt>
                <c:pt idx="57421">
                  <c:v>28710.5</c:v>
                </c:pt>
                <c:pt idx="57422">
                  <c:v>28711</c:v>
                </c:pt>
                <c:pt idx="57423">
                  <c:v>28711.5</c:v>
                </c:pt>
                <c:pt idx="57424">
                  <c:v>28712</c:v>
                </c:pt>
                <c:pt idx="57425">
                  <c:v>28712.5</c:v>
                </c:pt>
                <c:pt idx="57426">
                  <c:v>28713</c:v>
                </c:pt>
                <c:pt idx="57427">
                  <c:v>28713.5</c:v>
                </c:pt>
                <c:pt idx="57428">
                  <c:v>28714</c:v>
                </c:pt>
                <c:pt idx="57429">
                  <c:v>28714.5</c:v>
                </c:pt>
                <c:pt idx="57430">
                  <c:v>28715</c:v>
                </c:pt>
                <c:pt idx="57431">
                  <c:v>28715.5</c:v>
                </c:pt>
                <c:pt idx="57432">
                  <c:v>28716</c:v>
                </c:pt>
                <c:pt idx="57433">
                  <c:v>28716.5</c:v>
                </c:pt>
                <c:pt idx="57434">
                  <c:v>28717</c:v>
                </c:pt>
                <c:pt idx="57435">
                  <c:v>28717.5</c:v>
                </c:pt>
                <c:pt idx="57436">
                  <c:v>28718</c:v>
                </c:pt>
                <c:pt idx="57437">
                  <c:v>28718.5</c:v>
                </c:pt>
                <c:pt idx="57438">
                  <c:v>28719</c:v>
                </c:pt>
                <c:pt idx="57439">
                  <c:v>28719.5</c:v>
                </c:pt>
                <c:pt idx="57440">
                  <c:v>28720</c:v>
                </c:pt>
                <c:pt idx="57441">
                  <c:v>28720.5</c:v>
                </c:pt>
                <c:pt idx="57442">
                  <c:v>28721</c:v>
                </c:pt>
                <c:pt idx="57443">
                  <c:v>28721.5</c:v>
                </c:pt>
                <c:pt idx="57444">
                  <c:v>28722</c:v>
                </c:pt>
                <c:pt idx="57445">
                  <c:v>28722.5</c:v>
                </c:pt>
                <c:pt idx="57446">
                  <c:v>28723</c:v>
                </c:pt>
                <c:pt idx="57447">
                  <c:v>28723.5</c:v>
                </c:pt>
                <c:pt idx="57448">
                  <c:v>28724</c:v>
                </c:pt>
                <c:pt idx="57449">
                  <c:v>28724.5</c:v>
                </c:pt>
                <c:pt idx="57450">
                  <c:v>28725</c:v>
                </c:pt>
                <c:pt idx="57451">
                  <c:v>28725.5</c:v>
                </c:pt>
                <c:pt idx="57452">
                  <c:v>28726</c:v>
                </c:pt>
                <c:pt idx="57453">
                  <c:v>28726.5</c:v>
                </c:pt>
                <c:pt idx="57454">
                  <c:v>28727</c:v>
                </c:pt>
                <c:pt idx="57455">
                  <c:v>28727.5</c:v>
                </c:pt>
                <c:pt idx="57456">
                  <c:v>28728</c:v>
                </c:pt>
                <c:pt idx="57457">
                  <c:v>28728.5</c:v>
                </c:pt>
                <c:pt idx="57458">
                  <c:v>28729</c:v>
                </c:pt>
                <c:pt idx="57459">
                  <c:v>28729.5</c:v>
                </c:pt>
                <c:pt idx="57460">
                  <c:v>28730</c:v>
                </c:pt>
                <c:pt idx="57461">
                  <c:v>28730.5</c:v>
                </c:pt>
                <c:pt idx="57462">
                  <c:v>28731</c:v>
                </c:pt>
                <c:pt idx="57463">
                  <c:v>28731.5</c:v>
                </c:pt>
                <c:pt idx="57464">
                  <c:v>28732</c:v>
                </c:pt>
                <c:pt idx="57465">
                  <c:v>28732.5</c:v>
                </c:pt>
                <c:pt idx="57466">
                  <c:v>28733</c:v>
                </c:pt>
                <c:pt idx="57467">
                  <c:v>28733.5</c:v>
                </c:pt>
                <c:pt idx="57468">
                  <c:v>28734</c:v>
                </c:pt>
                <c:pt idx="57469">
                  <c:v>28734.5</c:v>
                </c:pt>
                <c:pt idx="57470">
                  <c:v>28735</c:v>
                </c:pt>
                <c:pt idx="57471">
                  <c:v>28735.5</c:v>
                </c:pt>
                <c:pt idx="57472">
                  <c:v>28736</c:v>
                </c:pt>
                <c:pt idx="57473">
                  <c:v>28736.5</c:v>
                </c:pt>
                <c:pt idx="57474">
                  <c:v>28737</c:v>
                </c:pt>
                <c:pt idx="57475">
                  <c:v>28737.5</c:v>
                </c:pt>
                <c:pt idx="57476">
                  <c:v>28738</c:v>
                </c:pt>
                <c:pt idx="57477">
                  <c:v>28738.5</c:v>
                </c:pt>
                <c:pt idx="57478">
                  <c:v>28739</c:v>
                </c:pt>
                <c:pt idx="57479">
                  <c:v>28739.5</c:v>
                </c:pt>
                <c:pt idx="57480">
                  <c:v>28740</c:v>
                </c:pt>
                <c:pt idx="57481">
                  <c:v>28740.5</c:v>
                </c:pt>
                <c:pt idx="57482">
                  <c:v>28741</c:v>
                </c:pt>
                <c:pt idx="57483">
                  <c:v>28741.5</c:v>
                </c:pt>
                <c:pt idx="57484">
                  <c:v>28742</c:v>
                </c:pt>
                <c:pt idx="57485">
                  <c:v>28742.5</c:v>
                </c:pt>
                <c:pt idx="57486">
                  <c:v>28743</c:v>
                </c:pt>
                <c:pt idx="57487">
                  <c:v>28743.5</c:v>
                </c:pt>
                <c:pt idx="57488">
                  <c:v>28744</c:v>
                </c:pt>
                <c:pt idx="57489">
                  <c:v>28744.5</c:v>
                </c:pt>
                <c:pt idx="57490">
                  <c:v>28745</c:v>
                </c:pt>
                <c:pt idx="57491">
                  <c:v>28745.5</c:v>
                </c:pt>
                <c:pt idx="57492">
                  <c:v>28746</c:v>
                </c:pt>
                <c:pt idx="57493">
                  <c:v>28746.5</c:v>
                </c:pt>
                <c:pt idx="57494">
                  <c:v>28747</c:v>
                </c:pt>
                <c:pt idx="57495">
                  <c:v>28747.5</c:v>
                </c:pt>
                <c:pt idx="57496">
                  <c:v>28748</c:v>
                </c:pt>
                <c:pt idx="57497">
                  <c:v>28748.5</c:v>
                </c:pt>
                <c:pt idx="57498">
                  <c:v>28749</c:v>
                </c:pt>
                <c:pt idx="57499">
                  <c:v>28749.5</c:v>
                </c:pt>
                <c:pt idx="57500">
                  <c:v>28750</c:v>
                </c:pt>
                <c:pt idx="57501">
                  <c:v>28750.5</c:v>
                </c:pt>
                <c:pt idx="57502">
                  <c:v>28751</c:v>
                </c:pt>
                <c:pt idx="57503">
                  <c:v>28751.5</c:v>
                </c:pt>
                <c:pt idx="57504">
                  <c:v>28752</c:v>
                </c:pt>
                <c:pt idx="57505">
                  <c:v>28752.5</c:v>
                </c:pt>
                <c:pt idx="57506">
                  <c:v>28753</c:v>
                </c:pt>
                <c:pt idx="57507">
                  <c:v>28753.5</c:v>
                </c:pt>
                <c:pt idx="57508">
                  <c:v>28754</c:v>
                </c:pt>
                <c:pt idx="57509">
                  <c:v>28754.5</c:v>
                </c:pt>
                <c:pt idx="57510">
                  <c:v>28755</c:v>
                </c:pt>
                <c:pt idx="57511">
                  <c:v>28755.5</c:v>
                </c:pt>
                <c:pt idx="57512">
                  <c:v>28756</c:v>
                </c:pt>
                <c:pt idx="57513">
                  <c:v>28756.5</c:v>
                </c:pt>
                <c:pt idx="57514">
                  <c:v>28757</c:v>
                </c:pt>
                <c:pt idx="57515">
                  <c:v>28757.5</c:v>
                </c:pt>
                <c:pt idx="57516">
                  <c:v>28758</c:v>
                </c:pt>
                <c:pt idx="57517">
                  <c:v>28758.5</c:v>
                </c:pt>
                <c:pt idx="57518">
                  <c:v>28759</c:v>
                </c:pt>
                <c:pt idx="57519">
                  <c:v>28759.5</c:v>
                </c:pt>
                <c:pt idx="57520">
                  <c:v>28760</c:v>
                </c:pt>
                <c:pt idx="57521">
                  <c:v>28760.5</c:v>
                </c:pt>
                <c:pt idx="57522">
                  <c:v>28761</c:v>
                </c:pt>
                <c:pt idx="57523">
                  <c:v>28761.5</c:v>
                </c:pt>
                <c:pt idx="57524">
                  <c:v>28762</c:v>
                </c:pt>
                <c:pt idx="57525">
                  <c:v>28762.5</c:v>
                </c:pt>
                <c:pt idx="57526">
                  <c:v>28763</c:v>
                </c:pt>
                <c:pt idx="57527">
                  <c:v>28763.5</c:v>
                </c:pt>
                <c:pt idx="57528">
                  <c:v>28764</c:v>
                </c:pt>
                <c:pt idx="57529">
                  <c:v>28764.5</c:v>
                </c:pt>
                <c:pt idx="57530">
                  <c:v>28765</c:v>
                </c:pt>
                <c:pt idx="57531">
                  <c:v>28765.5</c:v>
                </c:pt>
                <c:pt idx="57532">
                  <c:v>28766</c:v>
                </c:pt>
                <c:pt idx="57533">
                  <c:v>28766.5</c:v>
                </c:pt>
                <c:pt idx="57534">
                  <c:v>28767</c:v>
                </c:pt>
                <c:pt idx="57535">
                  <c:v>28767.5</c:v>
                </c:pt>
                <c:pt idx="57536">
                  <c:v>28768</c:v>
                </c:pt>
                <c:pt idx="57537">
                  <c:v>28768.5</c:v>
                </c:pt>
                <c:pt idx="57538">
                  <c:v>28769</c:v>
                </c:pt>
                <c:pt idx="57539">
                  <c:v>28769.5</c:v>
                </c:pt>
                <c:pt idx="57540">
                  <c:v>28770</c:v>
                </c:pt>
                <c:pt idx="57541">
                  <c:v>28770.5</c:v>
                </c:pt>
                <c:pt idx="57542">
                  <c:v>28771</c:v>
                </c:pt>
                <c:pt idx="57543">
                  <c:v>28771.5</c:v>
                </c:pt>
                <c:pt idx="57544">
                  <c:v>28772</c:v>
                </c:pt>
                <c:pt idx="57545">
                  <c:v>28772.5</c:v>
                </c:pt>
                <c:pt idx="57546">
                  <c:v>28773</c:v>
                </c:pt>
                <c:pt idx="57547">
                  <c:v>28773.5</c:v>
                </c:pt>
                <c:pt idx="57548">
                  <c:v>28774</c:v>
                </c:pt>
                <c:pt idx="57549">
                  <c:v>28774.5</c:v>
                </c:pt>
                <c:pt idx="57550">
                  <c:v>28775</c:v>
                </c:pt>
                <c:pt idx="57551">
                  <c:v>28775.5</c:v>
                </c:pt>
                <c:pt idx="57552">
                  <c:v>28776</c:v>
                </c:pt>
                <c:pt idx="57553">
                  <c:v>28776.5</c:v>
                </c:pt>
                <c:pt idx="57554">
                  <c:v>28777</c:v>
                </c:pt>
                <c:pt idx="57555">
                  <c:v>28777.5</c:v>
                </c:pt>
                <c:pt idx="57556">
                  <c:v>28778</c:v>
                </c:pt>
                <c:pt idx="57557">
                  <c:v>28778.5</c:v>
                </c:pt>
                <c:pt idx="57558">
                  <c:v>28779</c:v>
                </c:pt>
                <c:pt idx="57559">
                  <c:v>28779.5</c:v>
                </c:pt>
                <c:pt idx="57560">
                  <c:v>28780</c:v>
                </c:pt>
                <c:pt idx="57561">
                  <c:v>28780.5</c:v>
                </c:pt>
                <c:pt idx="57562">
                  <c:v>28781</c:v>
                </c:pt>
                <c:pt idx="57563">
                  <c:v>28781.5</c:v>
                </c:pt>
                <c:pt idx="57564">
                  <c:v>28782</c:v>
                </c:pt>
                <c:pt idx="57565">
                  <c:v>28782.5</c:v>
                </c:pt>
                <c:pt idx="57566">
                  <c:v>28783</c:v>
                </c:pt>
                <c:pt idx="57567">
                  <c:v>28783.5</c:v>
                </c:pt>
                <c:pt idx="57568">
                  <c:v>28784</c:v>
                </c:pt>
                <c:pt idx="57569">
                  <c:v>28784.5</c:v>
                </c:pt>
                <c:pt idx="57570">
                  <c:v>28785</c:v>
                </c:pt>
                <c:pt idx="57571">
                  <c:v>28785.5</c:v>
                </c:pt>
                <c:pt idx="57572">
                  <c:v>28786</c:v>
                </c:pt>
                <c:pt idx="57573">
                  <c:v>28786.5</c:v>
                </c:pt>
                <c:pt idx="57574">
                  <c:v>28787</c:v>
                </c:pt>
                <c:pt idx="57575">
                  <c:v>28787.5</c:v>
                </c:pt>
                <c:pt idx="57576">
                  <c:v>28788</c:v>
                </c:pt>
                <c:pt idx="57577">
                  <c:v>28788.5</c:v>
                </c:pt>
                <c:pt idx="57578">
                  <c:v>28789</c:v>
                </c:pt>
                <c:pt idx="57579">
                  <c:v>28789.5</c:v>
                </c:pt>
                <c:pt idx="57580">
                  <c:v>28790</c:v>
                </c:pt>
                <c:pt idx="57581">
                  <c:v>28790.5</c:v>
                </c:pt>
                <c:pt idx="57582">
                  <c:v>28791</c:v>
                </c:pt>
                <c:pt idx="57583">
                  <c:v>28791.5</c:v>
                </c:pt>
                <c:pt idx="57584">
                  <c:v>28792</c:v>
                </c:pt>
                <c:pt idx="57585">
                  <c:v>28792.5</c:v>
                </c:pt>
                <c:pt idx="57586">
                  <c:v>28793</c:v>
                </c:pt>
                <c:pt idx="57587">
                  <c:v>28793.5</c:v>
                </c:pt>
                <c:pt idx="57588">
                  <c:v>28794</c:v>
                </c:pt>
                <c:pt idx="57589">
                  <c:v>28794.5</c:v>
                </c:pt>
                <c:pt idx="57590">
                  <c:v>28795</c:v>
                </c:pt>
                <c:pt idx="57591">
                  <c:v>28795.5</c:v>
                </c:pt>
                <c:pt idx="57592">
                  <c:v>28796</c:v>
                </c:pt>
                <c:pt idx="57593">
                  <c:v>28796.5</c:v>
                </c:pt>
                <c:pt idx="57594">
                  <c:v>28797</c:v>
                </c:pt>
                <c:pt idx="57595">
                  <c:v>28797.5</c:v>
                </c:pt>
                <c:pt idx="57596">
                  <c:v>28798</c:v>
                </c:pt>
                <c:pt idx="57597">
                  <c:v>28798.5</c:v>
                </c:pt>
                <c:pt idx="57598">
                  <c:v>28799</c:v>
                </c:pt>
                <c:pt idx="57599">
                  <c:v>28799.5</c:v>
                </c:pt>
                <c:pt idx="57600">
                  <c:v>28800</c:v>
                </c:pt>
                <c:pt idx="57601">
                  <c:v>28800.5</c:v>
                </c:pt>
                <c:pt idx="57602">
                  <c:v>28801</c:v>
                </c:pt>
                <c:pt idx="57603">
                  <c:v>28801.5</c:v>
                </c:pt>
                <c:pt idx="57604">
                  <c:v>28802</c:v>
                </c:pt>
                <c:pt idx="57605">
                  <c:v>28802.5</c:v>
                </c:pt>
                <c:pt idx="57606">
                  <c:v>28803</c:v>
                </c:pt>
                <c:pt idx="57607">
                  <c:v>28803.5</c:v>
                </c:pt>
                <c:pt idx="57608">
                  <c:v>28804</c:v>
                </c:pt>
                <c:pt idx="57609">
                  <c:v>28804.5</c:v>
                </c:pt>
                <c:pt idx="57610">
                  <c:v>28805</c:v>
                </c:pt>
                <c:pt idx="57611">
                  <c:v>28805.5</c:v>
                </c:pt>
                <c:pt idx="57612">
                  <c:v>28806</c:v>
                </c:pt>
                <c:pt idx="57613">
                  <c:v>28806.5</c:v>
                </c:pt>
                <c:pt idx="57614">
                  <c:v>28807</c:v>
                </c:pt>
                <c:pt idx="57615">
                  <c:v>28807.5</c:v>
                </c:pt>
                <c:pt idx="57616">
                  <c:v>28808</c:v>
                </c:pt>
                <c:pt idx="57617">
                  <c:v>28808.5</c:v>
                </c:pt>
                <c:pt idx="57618">
                  <c:v>28809</c:v>
                </c:pt>
                <c:pt idx="57619">
                  <c:v>28809.5</c:v>
                </c:pt>
                <c:pt idx="57620">
                  <c:v>28810</c:v>
                </c:pt>
                <c:pt idx="57621">
                  <c:v>28810.5</c:v>
                </c:pt>
                <c:pt idx="57622">
                  <c:v>28811</c:v>
                </c:pt>
                <c:pt idx="57623">
                  <c:v>28811.5</c:v>
                </c:pt>
                <c:pt idx="57624">
                  <c:v>28812</c:v>
                </c:pt>
                <c:pt idx="57625">
                  <c:v>28812.5</c:v>
                </c:pt>
                <c:pt idx="57626">
                  <c:v>28813</c:v>
                </c:pt>
                <c:pt idx="57627">
                  <c:v>28813.5</c:v>
                </c:pt>
                <c:pt idx="57628">
                  <c:v>28814</c:v>
                </c:pt>
                <c:pt idx="57629">
                  <c:v>28814.5</c:v>
                </c:pt>
                <c:pt idx="57630">
                  <c:v>28815</c:v>
                </c:pt>
                <c:pt idx="57631">
                  <c:v>28815.5</c:v>
                </c:pt>
                <c:pt idx="57632">
                  <c:v>28816</c:v>
                </c:pt>
                <c:pt idx="57633">
                  <c:v>28816.5</c:v>
                </c:pt>
                <c:pt idx="57634">
                  <c:v>28817</c:v>
                </c:pt>
                <c:pt idx="57635">
                  <c:v>28817.5</c:v>
                </c:pt>
                <c:pt idx="57636">
                  <c:v>28818</c:v>
                </c:pt>
                <c:pt idx="57637">
                  <c:v>28818.5</c:v>
                </c:pt>
                <c:pt idx="57638">
                  <c:v>28819</c:v>
                </c:pt>
                <c:pt idx="57639">
                  <c:v>28819.5</c:v>
                </c:pt>
                <c:pt idx="57640">
                  <c:v>28820</c:v>
                </c:pt>
                <c:pt idx="57641">
                  <c:v>28820.5</c:v>
                </c:pt>
                <c:pt idx="57642">
                  <c:v>28821</c:v>
                </c:pt>
                <c:pt idx="57643">
                  <c:v>28821.5</c:v>
                </c:pt>
                <c:pt idx="57644">
                  <c:v>28822</c:v>
                </c:pt>
                <c:pt idx="57645">
                  <c:v>28822.5</c:v>
                </c:pt>
                <c:pt idx="57646">
                  <c:v>28823</c:v>
                </c:pt>
                <c:pt idx="57647">
                  <c:v>28823.5</c:v>
                </c:pt>
                <c:pt idx="57648">
                  <c:v>28824</c:v>
                </c:pt>
                <c:pt idx="57649">
                  <c:v>28824.5</c:v>
                </c:pt>
                <c:pt idx="57650">
                  <c:v>28825</c:v>
                </c:pt>
                <c:pt idx="57651">
                  <c:v>28825.5</c:v>
                </c:pt>
                <c:pt idx="57652">
                  <c:v>28826</c:v>
                </c:pt>
                <c:pt idx="57653">
                  <c:v>28826.5</c:v>
                </c:pt>
                <c:pt idx="57654">
                  <c:v>28827</c:v>
                </c:pt>
                <c:pt idx="57655">
                  <c:v>28827.5</c:v>
                </c:pt>
                <c:pt idx="57656">
                  <c:v>28828</c:v>
                </c:pt>
                <c:pt idx="57657">
                  <c:v>28828.5</c:v>
                </c:pt>
                <c:pt idx="57658">
                  <c:v>28829</c:v>
                </c:pt>
                <c:pt idx="57659">
                  <c:v>28829.5</c:v>
                </c:pt>
                <c:pt idx="57660">
                  <c:v>28830</c:v>
                </c:pt>
                <c:pt idx="57661">
                  <c:v>28830.5</c:v>
                </c:pt>
                <c:pt idx="57662">
                  <c:v>28831</c:v>
                </c:pt>
                <c:pt idx="57663">
                  <c:v>28831.5</c:v>
                </c:pt>
                <c:pt idx="57664">
                  <c:v>28832</c:v>
                </c:pt>
                <c:pt idx="57665">
                  <c:v>28832.5</c:v>
                </c:pt>
                <c:pt idx="57666">
                  <c:v>28833</c:v>
                </c:pt>
                <c:pt idx="57667">
                  <c:v>28833.5</c:v>
                </c:pt>
                <c:pt idx="57668">
                  <c:v>28834</c:v>
                </c:pt>
                <c:pt idx="57669">
                  <c:v>28834.5</c:v>
                </c:pt>
                <c:pt idx="57670">
                  <c:v>28835</c:v>
                </c:pt>
                <c:pt idx="57671">
                  <c:v>28835.5</c:v>
                </c:pt>
                <c:pt idx="57672">
                  <c:v>28836</c:v>
                </c:pt>
                <c:pt idx="57673">
                  <c:v>28836.5</c:v>
                </c:pt>
                <c:pt idx="57674">
                  <c:v>28837</c:v>
                </c:pt>
                <c:pt idx="57675">
                  <c:v>28837.5</c:v>
                </c:pt>
                <c:pt idx="57676">
                  <c:v>28838</c:v>
                </c:pt>
                <c:pt idx="57677">
                  <c:v>28838.5</c:v>
                </c:pt>
                <c:pt idx="57678">
                  <c:v>28839</c:v>
                </c:pt>
                <c:pt idx="57679">
                  <c:v>28839.5</c:v>
                </c:pt>
                <c:pt idx="57680">
                  <c:v>28840</c:v>
                </c:pt>
                <c:pt idx="57681">
                  <c:v>28840.5</c:v>
                </c:pt>
                <c:pt idx="57682">
                  <c:v>28841</c:v>
                </c:pt>
                <c:pt idx="57683">
                  <c:v>28841.5</c:v>
                </c:pt>
                <c:pt idx="57684">
                  <c:v>28842</c:v>
                </c:pt>
                <c:pt idx="57685">
                  <c:v>28842.5</c:v>
                </c:pt>
                <c:pt idx="57686">
                  <c:v>28843</c:v>
                </c:pt>
                <c:pt idx="57687">
                  <c:v>28843.5</c:v>
                </c:pt>
                <c:pt idx="57688">
                  <c:v>28844</c:v>
                </c:pt>
                <c:pt idx="57689">
                  <c:v>28844.5</c:v>
                </c:pt>
                <c:pt idx="57690">
                  <c:v>28845</c:v>
                </c:pt>
                <c:pt idx="57691">
                  <c:v>28845.5</c:v>
                </c:pt>
                <c:pt idx="57692">
                  <c:v>28846</c:v>
                </c:pt>
                <c:pt idx="57693">
                  <c:v>28846.5</c:v>
                </c:pt>
                <c:pt idx="57694">
                  <c:v>28847</c:v>
                </c:pt>
                <c:pt idx="57695">
                  <c:v>28847.5</c:v>
                </c:pt>
                <c:pt idx="57696">
                  <c:v>28848</c:v>
                </c:pt>
                <c:pt idx="57697">
                  <c:v>28848.5</c:v>
                </c:pt>
                <c:pt idx="57698">
                  <c:v>28849</c:v>
                </c:pt>
                <c:pt idx="57699">
                  <c:v>28849.5</c:v>
                </c:pt>
                <c:pt idx="57700">
                  <c:v>28850</c:v>
                </c:pt>
                <c:pt idx="57701">
                  <c:v>28850.5</c:v>
                </c:pt>
                <c:pt idx="57702">
                  <c:v>28851</c:v>
                </c:pt>
                <c:pt idx="57703">
                  <c:v>28851.5</c:v>
                </c:pt>
                <c:pt idx="57704">
                  <c:v>28852</c:v>
                </c:pt>
                <c:pt idx="57705">
                  <c:v>28852.5</c:v>
                </c:pt>
                <c:pt idx="57706">
                  <c:v>28853</c:v>
                </c:pt>
                <c:pt idx="57707">
                  <c:v>28853.5</c:v>
                </c:pt>
                <c:pt idx="57708">
                  <c:v>28854</c:v>
                </c:pt>
                <c:pt idx="57709">
                  <c:v>28854.5</c:v>
                </c:pt>
                <c:pt idx="57710">
                  <c:v>28855</c:v>
                </c:pt>
                <c:pt idx="57711">
                  <c:v>28855.5</c:v>
                </c:pt>
                <c:pt idx="57712">
                  <c:v>28856</c:v>
                </c:pt>
                <c:pt idx="57713">
                  <c:v>28856.5</c:v>
                </c:pt>
                <c:pt idx="57714">
                  <c:v>28857</c:v>
                </c:pt>
                <c:pt idx="57715">
                  <c:v>28857.5</c:v>
                </c:pt>
                <c:pt idx="57716">
                  <c:v>28858</c:v>
                </c:pt>
                <c:pt idx="57717">
                  <c:v>28858.5</c:v>
                </c:pt>
                <c:pt idx="57718">
                  <c:v>28859</c:v>
                </c:pt>
                <c:pt idx="57719">
                  <c:v>28859.5</c:v>
                </c:pt>
                <c:pt idx="57720">
                  <c:v>28860</c:v>
                </c:pt>
                <c:pt idx="57721">
                  <c:v>28860.5</c:v>
                </c:pt>
                <c:pt idx="57722">
                  <c:v>28861</c:v>
                </c:pt>
                <c:pt idx="57723">
                  <c:v>28861.5</c:v>
                </c:pt>
                <c:pt idx="57724">
                  <c:v>28862</c:v>
                </c:pt>
                <c:pt idx="57725">
                  <c:v>28862.5</c:v>
                </c:pt>
                <c:pt idx="57726">
                  <c:v>28863</c:v>
                </c:pt>
                <c:pt idx="57727">
                  <c:v>28863.5</c:v>
                </c:pt>
                <c:pt idx="57728">
                  <c:v>28864</c:v>
                </c:pt>
                <c:pt idx="57729">
                  <c:v>28864.5</c:v>
                </c:pt>
                <c:pt idx="57730">
                  <c:v>28865</c:v>
                </c:pt>
                <c:pt idx="57731">
                  <c:v>28865.5</c:v>
                </c:pt>
                <c:pt idx="57732">
                  <c:v>28866</c:v>
                </c:pt>
                <c:pt idx="57733">
                  <c:v>28866.5</c:v>
                </c:pt>
                <c:pt idx="57734">
                  <c:v>28867</c:v>
                </c:pt>
                <c:pt idx="57735">
                  <c:v>28867.5</c:v>
                </c:pt>
                <c:pt idx="57736">
                  <c:v>28868</c:v>
                </c:pt>
                <c:pt idx="57737">
                  <c:v>28868.5</c:v>
                </c:pt>
                <c:pt idx="57738">
                  <c:v>28869</c:v>
                </c:pt>
                <c:pt idx="57739">
                  <c:v>28869.5</c:v>
                </c:pt>
                <c:pt idx="57740">
                  <c:v>28870</c:v>
                </c:pt>
                <c:pt idx="57741">
                  <c:v>28870.5</c:v>
                </c:pt>
                <c:pt idx="57742">
                  <c:v>28871</c:v>
                </c:pt>
                <c:pt idx="57743">
                  <c:v>28871.5</c:v>
                </c:pt>
                <c:pt idx="57744">
                  <c:v>28872</c:v>
                </c:pt>
                <c:pt idx="57745">
                  <c:v>28872.5</c:v>
                </c:pt>
                <c:pt idx="57746">
                  <c:v>28873</c:v>
                </c:pt>
                <c:pt idx="57747">
                  <c:v>28873.5</c:v>
                </c:pt>
                <c:pt idx="57748">
                  <c:v>28874</c:v>
                </c:pt>
                <c:pt idx="57749">
                  <c:v>28874.5</c:v>
                </c:pt>
                <c:pt idx="57750">
                  <c:v>28875</c:v>
                </c:pt>
                <c:pt idx="57751">
                  <c:v>28875.5</c:v>
                </c:pt>
                <c:pt idx="57752">
                  <c:v>28876</c:v>
                </c:pt>
                <c:pt idx="57753">
                  <c:v>28876.5</c:v>
                </c:pt>
                <c:pt idx="57754">
                  <c:v>28877</c:v>
                </c:pt>
                <c:pt idx="57755">
                  <c:v>28877.5</c:v>
                </c:pt>
                <c:pt idx="57756">
                  <c:v>28878</c:v>
                </c:pt>
                <c:pt idx="57757">
                  <c:v>28878.5</c:v>
                </c:pt>
                <c:pt idx="57758">
                  <c:v>28879</c:v>
                </c:pt>
                <c:pt idx="57759">
                  <c:v>28879.5</c:v>
                </c:pt>
                <c:pt idx="57760">
                  <c:v>28880</c:v>
                </c:pt>
                <c:pt idx="57761">
                  <c:v>28880.5</c:v>
                </c:pt>
                <c:pt idx="57762">
                  <c:v>28881</c:v>
                </c:pt>
                <c:pt idx="57763">
                  <c:v>28881.5</c:v>
                </c:pt>
                <c:pt idx="57764">
                  <c:v>28882</c:v>
                </c:pt>
                <c:pt idx="57765">
                  <c:v>28882.5</c:v>
                </c:pt>
                <c:pt idx="57766">
                  <c:v>28883</c:v>
                </c:pt>
                <c:pt idx="57767">
                  <c:v>28883.5</c:v>
                </c:pt>
                <c:pt idx="57768">
                  <c:v>28884</c:v>
                </c:pt>
                <c:pt idx="57769">
                  <c:v>28884.5</c:v>
                </c:pt>
                <c:pt idx="57770">
                  <c:v>28885</c:v>
                </c:pt>
                <c:pt idx="57771">
                  <c:v>28885.5</c:v>
                </c:pt>
                <c:pt idx="57772">
                  <c:v>28886</c:v>
                </c:pt>
                <c:pt idx="57773">
                  <c:v>28886.5</c:v>
                </c:pt>
                <c:pt idx="57774">
                  <c:v>28887</c:v>
                </c:pt>
                <c:pt idx="57775">
                  <c:v>28887.5</c:v>
                </c:pt>
                <c:pt idx="57776">
                  <c:v>28888</c:v>
                </c:pt>
                <c:pt idx="57777">
                  <c:v>28888.5</c:v>
                </c:pt>
                <c:pt idx="57778">
                  <c:v>28889</c:v>
                </c:pt>
                <c:pt idx="57779">
                  <c:v>28889.5</c:v>
                </c:pt>
                <c:pt idx="57780">
                  <c:v>28890</c:v>
                </c:pt>
                <c:pt idx="57781">
                  <c:v>28890.5</c:v>
                </c:pt>
                <c:pt idx="57782">
                  <c:v>28891</c:v>
                </c:pt>
                <c:pt idx="57783">
                  <c:v>28891.5</c:v>
                </c:pt>
                <c:pt idx="57784">
                  <c:v>28892</c:v>
                </c:pt>
                <c:pt idx="57785">
                  <c:v>28892.5</c:v>
                </c:pt>
                <c:pt idx="57786">
                  <c:v>28893</c:v>
                </c:pt>
                <c:pt idx="57787">
                  <c:v>28893.5</c:v>
                </c:pt>
                <c:pt idx="57788">
                  <c:v>28894</c:v>
                </c:pt>
                <c:pt idx="57789">
                  <c:v>28894.5</c:v>
                </c:pt>
                <c:pt idx="57790">
                  <c:v>28895</c:v>
                </c:pt>
                <c:pt idx="57791">
                  <c:v>28895.5</c:v>
                </c:pt>
                <c:pt idx="57792">
                  <c:v>28896</c:v>
                </c:pt>
                <c:pt idx="57793">
                  <c:v>28896.5</c:v>
                </c:pt>
                <c:pt idx="57794">
                  <c:v>28897</c:v>
                </c:pt>
                <c:pt idx="57795">
                  <c:v>28897.5</c:v>
                </c:pt>
                <c:pt idx="57796">
                  <c:v>28898</c:v>
                </c:pt>
                <c:pt idx="57797">
                  <c:v>28898.5</c:v>
                </c:pt>
                <c:pt idx="57798">
                  <c:v>28899</c:v>
                </c:pt>
                <c:pt idx="57799">
                  <c:v>28899.5</c:v>
                </c:pt>
                <c:pt idx="57800">
                  <c:v>28900</c:v>
                </c:pt>
                <c:pt idx="57801">
                  <c:v>28900.5</c:v>
                </c:pt>
                <c:pt idx="57802">
                  <c:v>28901</c:v>
                </c:pt>
                <c:pt idx="57803">
                  <c:v>28901.5</c:v>
                </c:pt>
                <c:pt idx="57804">
                  <c:v>28902</c:v>
                </c:pt>
                <c:pt idx="57805">
                  <c:v>28902.5</c:v>
                </c:pt>
                <c:pt idx="57806">
                  <c:v>28903</c:v>
                </c:pt>
                <c:pt idx="57807">
                  <c:v>28903.5</c:v>
                </c:pt>
                <c:pt idx="57808">
                  <c:v>28904</c:v>
                </c:pt>
                <c:pt idx="57809">
                  <c:v>28904.5</c:v>
                </c:pt>
                <c:pt idx="57810">
                  <c:v>28905</c:v>
                </c:pt>
                <c:pt idx="57811">
                  <c:v>28905.5</c:v>
                </c:pt>
                <c:pt idx="57812">
                  <c:v>28906</c:v>
                </c:pt>
                <c:pt idx="57813">
                  <c:v>28906.5</c:v>
                </c:pt>
                <c:pt idx="57814">
                  <c:v>28907</c:v>
                </c:pt>
                <c:pt idx="57815">
                  <c:v>28907.5</c:v>
                </c:pt>
                <c:pt idx="57816">
                  <c:v>28908</c:v>
                </c:pt>
                <c:pt idx="57817">
                  <c:v>28908.5</c:v>
                </c:pt>
                <c:pt idx="57818">
                  <c:v>28909</c:v>
                </c:pt>
                <c:pt idx="57819">
                  <c:v>28909.5</c:v>
                </c:pt>
                <c:pt idx="57820">
                  <c:v>28910</c:v>
                </c:pt>
                <c:pt idx="57821">
                  <c:v>28910.5</c:v>
                </c:pt>
                <c:pt idx="57822">
                  <c:v>28911</c:v>
                </c:pt>
                <c:pt idx="57823">
                  <c:v>28911.5</c:v>
                </c:pt>
                <c:pt idx="57824">
                  <c:v>28912</c:v>
                </c:pt>
                <c:pt idx="57825">
                  <c:v>28912.5</c:v>
                </c:pt>
                <c:pt idx="57826">
                  <c:v>28913</c:v>
                </c:pt>
                <c:pt idx="57827">
                  <c:v>28913.5</c:v>
                </c:pt>
                <c:pt idx="57828">
                  <c:v>28914</c:v>
                </c:pt>
                <c:pt idx="57829">
                  <c:v>28914.5</c:v>
                </c:pt>
                <c:pt idx="57830">
                  <c:v>28915</c:v>
                </c:pt>
                <c:pt idx="57831">
                  <c:v>28915.5</c:v>
                </c:pt>
                <c:pt idx="57832">
                  <c:v>28916</c:v>
                </c:pt>
                <c:pt idx="57833">
                  <c:v>28916.5</c:v>
                </c:pt>
                <c:pt idx="57834">
                  <c:v>28917</c:v>
                </c:pt>
                <c:pt idx="57835">
                  <c:v>28917.5</c:v>
                </c:pt>
                <c:pt idx="57836">
                  <c:v>28918</c:v>
                </c:pt>
                <c:pt idx="57837">
                  <c:v>28918.5</c:v>
                </c:pt>
                <c:pt idx="57838">
                  <c:v>28919</c:v>
                </c:pt>
                <c:pt idx="57839">
                  <c:v>28919.5</c:v>
                </c:pt>
                <c:pt idx="57840">
                  <c:v>28920</c:v>
                </c:pt>
                <c:pt idx="57841">
                  <c:v>28920.5</c:v>
                </c:pt>
                <c:pt idx="57842">
                  <c:v>28921</c:v>
                </c:pt>
                <c:pt idx="57843">
                  <c:v>28921.5</c:v>
                </c:pt>
                <c:pt idx="57844">
                  <c:v>28922</c:v>
                </c:pt>
                <c:pt idx="57845">
                  <c:v>28922.5</c:v>
                </c:pt>
                <c:pt idx="57846">
                  <c:v>28923</c:v>
                </c:pt>
                <c:pt idx="57847">
                  <c:v>28923.5</c:v>
                </c:pt>
                <c:pt idx="57848">
                  <c:v>28924</c:v>
                </c:pt>
                <c:pt idx="57849">
                  <c:v>28924.5</c:v>
                </c:pt>
                <c:pt idx="57850">
                  <c:v>28925</c:v>
                </c:pt>
                <c:pt idx="57851">
                  <c:v>28925.5</c:v>
                </c:pt>
                <c:pt idx="57852">
                  <c:v>28926</c:v>
                </c:pt>
                <c:pt idx="57853">
                  <c:v>28926.5</c:v>
                </c:pt>
                <c:pt idx="57854">
                  <c:v>28927</c:v>
                </c:pt>
                <c:pt idx="57855">
                  <c:v>28927.5</c:v>
                </c:pt>
                <c:pt idx="57856">
                  <c:v>28928</c:v>
                </c:pt>
                <c:pt idx="57857">
                  <c:v>28928.5</c:v>
                </c:pt>
                <c:pt idx="57858">
                  <c:v>28929</c:v>
                </c:pt>
                <c:pt idx="57859">
                  <c:v>28929.5</c:v>
                </c:pt>
                <c:pt idx="57860">
                  <c:v>28930</c:v>
                </c:pt>
                <c:pt idx="57861">
                  <c:v>28930.5</c:v>
                </c:pt>
                <c:pt idx="57862">
                  <c:v>28931</c:v>
                </c:pt>
                <c:pt idx="57863">
                  <c:v>28931.5</c:v>
                </c:pt>
                <c:pt idx="57864">
                  <c:v>28932</c:v>
                </c:pt>
                <c:pt idx="57865">
                  <c:v>28932.5</c:v>
                </c:pt>
                <c:pt idx="57866">
                  <c:v>28933</c:v>
                </c:pt>
                <c:pt idx="57867">
                  <c:v>28933.5</c:v>
                </c:pt>
                <c:pt idx="57868">
                  <c:v>28934</c:v>
                </c:pt>
                <c:pt idx="57869">
                  <c:v>28934.5</c:v>
                </c:pt>
                <c:pt idx="57870">
                  <c:v>28935</c:v>
                </c:pt>
                <c:pt idx="57871">
                  <c:v>28935.5</c:v>
                </c:pt>
                <c:pt idx="57872">
                  <c:v>28936</c:v>
                </c:pt>
                <c:pt idx="57873">
                  <c:v>28936.5</c:v>
                </c:pt>
                <c:pt idx="57874">
                  <c:v>28937</c:v>
                </c:pt>
                <c:pt idx="57875">
                  <c:v>28937.5</c:v>
                </c:pt>
                <c:pt idx="57876">
                  <c:v>28938</c:v>
                </c:pt>
                <c:pt idx="57877">
                  <c:v>28938.5</c:v>
                </c:pt>
                <c:pt idx="57878">
                  <c:v>28939</c:v>
                </c:pt>
                <c:pt idx="57879">
                  <c:v>28939.5</c:v>
                </c:pt>
                <c:pt idx="57880">
                  <c:v>28940</c:v>
                </c:pt>
                <c:pt idx="57881">
                  <c:v>28940.5</c:v>
                </c:pt>
                <c:pt idx="57882">
                  <c:v>28941</c:v>
                </c:pt>
                <c:pt idx="57883">
                  <c:v>28941.5</c:v>
                </c:pt>
                <c:pt idx="57884">
                  <c:v>28942</c:v>
                </c:pt>
                <c:pt idx="57885">
                  <c:v>28942.5</c:v>
                </c:pt>
                <c:pt idx="57886">
                  <c:v>28943</c:v>
                </c:pt>
                <c:pt idx="57887">
                  <c:v>28943.5</c:v>
                </c:pt>
                <c:pt idx="57888">
                  <c:v>28944</c:v>
                </c:pt>
                <c:pt idx="57889">
                  <c:v>28944.5</c:v>
                </c:pt>
                <c:pt idx="57890">
                  <c:v>28945</c:v>
                </c:pt>
                <c:pt idx="57891">
                  <c:v>28945.5</c:v>
                </c:pt>
                <c:pt idx="57892">
                  <c:v>28946</c:v>
                </c:pt>
                <c:pt idx="57893">
                  <c:v>28946.5</c:v>
                </c:pt>
                <c:pt idx="57894">
                  <c:v>28947</c:v>
                </c:pt>
                <c:pt idx="57895">
                  <c:v>28947.5</c:v>
                </c:pt>
                <c:pt idx="57896">
                  <c:v>28948</c:v>
                </c:pt>
                <c:pt idx="57897">
                  <c:v>28948.5</c:v>
                </c:pt>
                <c:pt idx="57898">
                  <c:v>28949</c:v>
                </c:pt>
                <c:pt idx="57899">
                  <c:v>28949.5</c:v>
                </c:pt>
                <c:pt idx="57900">
                  <c:v>28950</c:v>
                </c:pt>
                <c:pt idx="57901">
                  <c:v>28950.5</c:v>
                </c:pt>
                <c:pt idx="57902">
                  <c:v>28951</c:v>
                </c:pt>
                <c:pt idx="57903">
                  <c:v>28951.5</c:v>
                </c:pt>
                <c:pt idx="57904">
                  <c:v>28952</c:v>
                </c:pt>
                <c:pt idx="57905">
                  <c:v>28952.5</c:v>
                </c:pt>
                <c:pt idx="57906">
                  <c:v>28953</c:v>
                </c:pt>
                <c:pt idx="57907">
                  <c:v>28953.5</c:v>
                </c:pt>
                <c:pt idx="57908">
                  <c:v>28954</c:v>
                </c:pt>
                <c:pt idx="57909">
                  <c:v>28954.5</c:v>
                </c:pt>
                <c:pt idx="57910">
                  <c:v>28955</c:v>
                </c:pt>
                <c:pt idx="57911">
                  <c:v>28955.5</c:v>
                </c:pt>
                <c:pt idx="57912">
                  <c:v>28956</c:v>
                </c:pt>
                <c:pt idx="57913">
                  <c:v>28956.5</c:v>
                </c:pt>
                <c:pt idx="57914">
                  <c:v>28957</c:v>
                </c:pt>
                <c:pt idx="57915">
                  <c:v>28957.5</c:v>
                </c:pt>
                <c:pt idx="57916">
                  <c:v>28958</c:v>
                </c:pt>
                <c:pt idx="57917">
                  <c:v>28958.5</c:v>
                </c:pt>
                <c:pt idx="57918">
                  <c:v>28959</c:v>
                </c:pt>
                <c:pt idx="57919">
                  <c:v>28959.5</c:v>
                </c:pt>
                <c:pt idx="57920">
                  <c:v>28960</c:v>
                </c:pt>
                <c:pt idx="57921">
                  <c:v>28960.5</c:v>
                </c:pt>
                <c:pt idx="57922">
                  <c:v>28961</c:v>
                </c:pt>
                <c:pt idx="57923">
                  <c:v>28961.5</c:v>
                </c:pt>
                <c:pt idx="57924">
                  <c:v>28962</c:v>
                </c:pt>
                <c:pt idx="57925">
                  <c:v>28962.5</c:v>
                </c:pt>
                <c:pt idx="57926">
                  <c:v>28963</c:v>
                </c:pt>
                <c:pt idx="57927">
                  <c:v>28963.5</c:v>
                </c:pt>
                <c:pt idx="57928">
                  <c:v>28964</c:v>
                </c:pt>
                <c:pt idx="57929">
                  <c:v>28964.5</c:v>
                </c:pt>
                <c:pt idx="57930">
                  <c:v>28965</c:v>
                </c:pt>
                <c:pt idx="57931">
                  <c:v>28965.5</c:v>
                </c:pt>
                <c:pt idx="57932">
                  <c:v>28966</c:v>
                </c:pt>
                <c:pt idx="57933">
                  <c:v>28966.5</c:v>
                </c:pt>
                <c:pt idx="57934">
                  <c:v>28967</c:v>
                </c:pt>
                <c:pt idx="57935">
                  <c:v>28967.5</c:v>
                </c:pt>
                <c:pt idx="57936">
                  <c:v>28968</c:v>
                </c:pt>
                <c:pt idx="57937">
                  <c:v>28968.5</c:v>
                </c:pt>
                <c:pt idx="57938">
                  <c:v>28969</c:v>
                </c:pt>
                <c:pt idx="57939">
                  <c:v>28969.5</c:v>
                </c:pt>
                <c:pt idx="57940">
                  <c:v>28970</c:v>
                </c:pt>
                <c:pt idx="57941">
                  <c:v>28970.5</c:v>
                </c:pt>
                <c:pt idx="57942">
                  <c:v>28971</c:v>
                </c:pt>
                <c:pt idx="57943">
                  <c:v>28971.5</c:v>
                </c:pt>
                <c:pt idx="57944">
                  <c:v>28972</c:v>
                </c:pt>
                <c:pt idx="57945">
                  <c:v>28972.5</c:v>
                </c:pt>
                <c:pt idx="57946">
                  <c:v>28973</c:v>
                </c:pt>
                <c:pt idx="57947">
                  <c:v>28973.5</c:v>
                </c:pt>
                <c:pt idx="57948">
                  <c:v>28974</c:v>
                </c:pt>
                <c:pt idx="57949">
                  <c:v>28974.5</c:v>
                </c:pt>
                <c:pt idx="57950">
                  <c:v>28975</c:v>
                </c:pt>
                <c:pt idx="57951">
                  <c:v>28975.5</c:v>
                </c:pt>
                <c:pt idx="57952">
                  <c:v>28976</c:v>
                </c:pt>
                <c:pt idx="57953">
                  <c:v>28976.5</c:v>
                </c:pt>
                <c:pt idx="57954">
                  <c:v>28977</c:v>
                </c:pt>
                <c:pt idx="57955">
                  <c:v>28977.5</c:v>
                </c:pt>
                <c:pt idx="57956">
                  <c:v>28978</c:v>
                </c:pt>
                <c:pt idx="57957">
                  <c:v>28978.5</c:v>
                </c:pt>
                <c:pt idx="57958">
                  <c:v>28979</c:v>
                </c:pt>
                <c:pt idx="57959">
                  <c:v>28979.5</c:v>
                </c:pt>
                <c:pt idx="57960">
                  <c:v>28980</c:v>
                </c:pt>
                <c:pt idx="57961">
                  <c:v>28980.5</c:v>
                </c:pt>
                <c:pt idx="57962">
                  <c:v>28981</c:v>
                </c:pt>
                <c:pt idx="57963">
                  <c:v>28981.5</c:v>
                </c:pt>
                <c:pt idx="57964">
                  <c:v>28982</c:v>
                </c:pt>
                <c:pt idx="57965">
                  <c:v>28982.5</c:v>
                </c:pt>
                <c:pt idx="57966">
                  <c:v>28983</c:v>
                </c:pt>
                <c:pt idx="57967">
                  <c:v>28983.5</c:v>
                </c:pt>
                <c:pt idx="57968">
                  <c:v>28984</c:v>
                </c:pt>
                <c:pt idx="57969">
                  <c:v>28984.5</c:v>
                </c:pt>
                <c:pt idx="57970">
                  <c:v>28985</c:v>
                </c:pt>
                <c:pt idx="57971">
                  <c:v>28985.5</c:v>
                </c:pt>
                <c:pt idx="57972">
                  <c:v>28986</c:v>
                </c:pt>
                <c:pt idx="57973">
                  <c:v>28986.5</c:v>
                </c:pt>
                <c:pt idx="57974">
                  <c:v>28987</c:v>
                </c:pt>
                <c:pt idx="57975">
                  <c:v>28987.5</c:v>
                </c:pt>
                <c:pt idx="57976">
                  <c:v>28988</c:v>
                </c:pt>
                <c:pt idx="57977">
                  <c:v>28988.5</c:v>
                </c:pt>
                <c:pt idx="57978">
                  <c:v>28989</c:v>
                </c:pt>
                <c:pt idx="57979">
                  <c:v>28989.5</c:v>
                </c:pt>
                <c:pt idx="57980">
                  <c:v>28990</c:v>
                </c:pt>
                <c:pt idx="57981">
                  <c:v>28990.5</c:v>
                </c:pt>
                <c:pt idx="57982">
                  <c:v>28991</c:v>
                </c:pt>
                <c:pt idx="57983">
                  <c:v>28991.5</c:v>
                </c:pt>
                <c:pt idx="57984">
                  <c:v>28992</c:v>
                </c:pt>
                <c:pt idx="57985">
                  <c:v>28992.5</c:v>
                </c:pt>
                <c:pt idx="57986">
                  <c:v>28993</c:v>
                </c:pt>
                <c:pt idx="57987">
                  <c:v>28993.5</c:v>
                </c:pt>
                <c:pt idx="57988">
                  <c:v>28994</c:v>
                </c:pt>
                <c:pt idx="57989">
                  <c:v>28994.5</c:v>
                </c:pt>
                <c:pt idx="57990">
                  <c:v>28995</c:v>
                </c:pt>
                <c:pt idx="57991">
                  <c:v>28995.5</c:v>
                </c:pt>
                <c:pt idx="57992">
                  <c:v>28996</c:v>
                </c:pt>
                <c:pt idx="57993">
                  <c:v>28996.5</c:v>
                </c:pt>
                <c:pt idx="57994">
                  <c:v>28997</c:v>
                </c:pt>
                <c:pt idx="57995">
                  <c:v>28997.5</c:v>
                </c:pt>
                <c:pt idx="57996">
                  <c:v>28998</c:v>
                </c:pt>
                <c:pt idx="57997">
                  <c:v>28998.5</c:v>
                </c:pt>
                <c:pt idx="57998">
                  <c:v>28999</c:v>
                </c:pt>
                <c:pt idx="57999">
                  <c:v>28999.5</c:v>
                </c:pt>
                <c:pt idx="58000">
                  <c:v>29000</c:v>
                </c:pt>
                <c:pt idx="58001">
                  <c:v>29000.5</c:v>
                </c:pt>
                <c:pt idx="58002">
                  <c:v>29001</c:v>
                </c:pt>
                <c:pt idx="58003">
                  <c:v>29001.5</c:v>
                </c:pt>
                <c:pt idx="58004">
                  <c:v>29002</c:v>
                </c:pt>
                <c:pt idx="58005">
                  <c:v>29002.5</c:v>
                </c:pt>
                <c:pt idx="58006">
                  <c:v>29003</c:v>
                </c:pt>
                <c:pt idx="58007">
                  <c:v>29003.5</c:v>
                </c:pt>
                <c:pt idx="58008">
                  <c:v>29004</c:v>
                </c:pt>
                <c:pt idx="58009">
                  <c:v>29004.5</c:v>
                </c:pt>
                <c:pt idx="58010">
                  <c:v>29005</c:v>
                </c:pt>
                <c:pt idx="58011">
                  <c:v>29005.5</c:v>
                </c:pt>
                <c:pt idx="58012">
                  <c:v>29006</c:v>
                </c:pt>
                <c:pt idx="58013">
                  <c:v>29006.5</c:v>
                </c:pt>
                <c:pt idx="58014">
                  <c:v>29007</c:v>
                </c:pt>
                <c:pt idx="58015">
                  <c:v>29007.5</c:v>
                </c:pt>
                <c:pt idx="58016">
                  <c:v>29008</c:v>
                </c:pt>
                <c:pt idx="58017">
                  <c:v>29008.5</c:v>
                </c:pt>
                <c:pt idx="58018">
                  <c:v>29009</c:v>
                </c:pt>
                <c:pt idx="58019">
                  <c:v>29009.5</c:v>
                </c:pt>
                <c:pt idx="58020">
                  <c:v>29010</c:v>
                </c:pt>
                <c:pt idx="58021">
                  <c:v>29010.5</c:v>
                </c:pt>
                <c:pt idx="58022">
                  <c:v>29011</c:v>
                </c:pt>
                <c:pt idx="58023">
                  <c:v>29011.5</c:v>
                </c:pt>
                <c:pt idx="58024">
                  <c:v>29012</c:v>
                </c:pt>
                <c:pt idx="58025">
                  <c:v>29012.5</c:v>
                </c:pt>
                <c:pt idx="58026">
                  <c:v>29013</c:v>
                </c:pt>
                <c:pt idx="58027">
                  <c:v>29013.5</c:v>
                </c:pt>
                <c:pt idx="58028">
                  <c:v>29014</c:v>
                </c:pt>
                <c:pt idx="58029">
                  <c:v>29014.5</c:v>
                </c:pt>
                <c:pt idx="58030">
                  <c:v>29015</c:v>
                </c:pt>
                <c:pt idx="58031">
                  <c:v>29015.5</c:v>
                </c:pt>
                <c:pt idx="58032">
                  <c:v>29016</c:v>
                </c:pt>
                <c:pt idx="58033">
                  <c:v>29016.5</c:v>
                </c:pt>
                <c:pt idx="58034">
                  <c:v>29017</c:v>
                </c:pt>
                <c:pt idx="58035">
                  <c:v>29017.5</c:v>
                </c:pt>
                <c:pt idx="58036">
                  <c:v>29018</c:v>
                </c:pt>
                <c:pt idx="58037">
                  <c:v>29018.5</c:v>
                </c:pt>
                <c:pt idx="58038">
                  <c:v>29019</c:v>
                </c:pt>
                <c:pt idx="58039">
                  <c:v>29019.5</c:v>
                </c:pt>
                <c:pt idx="58040">
                  <c:v>29020</c:v>
                </c:pt>
                <c:pt idx="58041">
                  <c:v>29020.5</c:v>
                </c:pt>
                <c:pt idx="58042">
                  <c:v>29021</c:v>
                </c:pt>
                <c:pt idx="58043">
                  <c:v>29021.5</c:v>
                </c:pt>
                <c:pt idx="58044">
                  <c:v>29022</c:v>
                </c:pt>
                <c:pt idx="58045">
                  <c:v>29022.5</c:v>
                </c:pt>
                <c:pt idx="58046">
                  <c:v>29023</c:v>
                </c:pt>
                <c:pt idx="58047">
                  <c:v>29023.5</c:v>
                </c:pt>
                <c:pt idx="58048">
                  <c:v>29024</c:v>
                </c:pt>
                <c:pt idx="58049">
                  <c:v>29024.5</c:v>
                </c:pt>
                <c:pt idx="58050">
                  <c:v>29025</c:v>
                </c:pt>
                <c:pt idx="58051">
                  <c:v>29025.5</c:v>
                </c:pt>
                <c:pt idx="58052">
                  <c:v>29026</c:v>
                </c:pt>
                <c:pt idx="58053">
                  <c:v>29026.5</c:v>
                </c:pt>
                <c:pt idx="58054">
                  <c:v>29027</c:v>
                </c:pt>
                <c:pt idx="58055">
                  <c:v>29027.5</c:v>
                </c:pt>
                <c:pt idx="58056">
                  <c:v>29028</c:v>
                </c:pt>
                <c:pt idx="58057">
                  <c:v>29028.5</c:v>
                </c:pt>
                <c:pt idx="58058">
                  <c:v>29029</c:v>
                </c:pt>
                <c:pt idx="58059">
                  <c:v>29029.5</c:v>
                </c:pt>
                <c:pt idx="58060">
                  <c:v>29030</c:v>
                </c:pt>
                <c:pt idx="58061">
                  <c:v>29030.5</c:v>
                </c:pt>
                <c:pt idx="58062">
                  <c:v>29031</c:v>
                </c:pt>
                <c:pt idx="58063">
                  <c:v>29031.5</c:v>
                </c:pt>
                <c:pt idx="58064">
                  <c:v>29032</c:v>
                </c:pt>
                <c:pt idx="58065">
                  <c:v>29032.5</c:v>
                </c:pt>
                <c:pt idx="58066">
                  <c:v>29033</c:v>
                </c:pt>
                <c:pt idx="58067">
                  <c:v>29033.5</c:v>
                </c:pt>
                <c:pt idx="58068">
                  <c:v>29034</c:v>
                </c:pt>
                <c:pt idx="58069">
                  <c:v>29034.5</c:v>
                </c:pt>
                <c:pt idx="58070">
                  <c:v>29035</c:v>
                </c:pt>
                <c:pt idx="58071">
                  <c:v>29035.5</c:v>
                </c:pt>
                <c:pt idx="58072">
                  <c:v>29036</c:v>
                </c:pt>
                <c:pt idx="58073">
                  <c:v>29036.5</c:v>
                </c:pt>
                <c:pt idx="58074">
                  <c:v>29037</c:v>
                </c:pt>
                <c:pt idx="58075">
                  <c:v>29037.5</c:v>
                </c:pt>
                <c:pt idx="58076">
                  <c:v>29038</c:v>
                </c:pt>
                <c:pt idx="58077">
                  <c:v>29038.5</c:v>
                </c:pt>
                <c:pt idx="58078">
                  <c:v>29039</c:v>
                </c:pt>
                <c:pt idx="58079">
                  <c:v>29039.5</c:v>
                </c:pt>
                <c:pt idx="58080">
                  <c:v>29040</c:v>
                </c:pt>
                <c:pt idx="58081">
                  <c:v>29040.5</c:v>
                </c:pt>
                <c:pt idx="58082">
                  <c:v>29041</c:v>
                </c:pt>
                <c:pt idx="58083">
                  <c:v>29041.5</c:v>
                </c:pt>
                <c:pt idx="58084">
                  <c:v>29042</c:v>
                </c:pt>
                <c:pt idx="58085">
                  <c:v>29042.5</c:v>
                </c:pt>
                <c:pt idx="58086">
                  <c:v>29043</c:v>
                </c:pt>
                <c:pt idx="58087">
                  <c:v>29043.5</c:v>
                </c:pt>
                <c:pt idx="58088">
                  <c:v>29044</c:v>
                </c:pt>
                <c:pt idx="58089">
                  <c:v>29044.5</c:v>
                </c:pt>
                <c:pt idx="58090">
                  <c:v>29045</c:v>
                </c:pt>
                <c:pt idx="58091">
                  <c:v>29045.5</c:v>
                </c:pt>
                <c:pt idx="58092">
                  <c:v>29046</c:v>
                </c:pt>
                <c:pt idx="58093">
                  <c:v>29046.5</c:v>
                </c:pt>
                <c:pt idx="58094">
                  <c:v>29047</c:v>
                </c:pt>
                <c:pt idx="58095">
                  <c:v>29047.5</c:v>
                </c:pt>
                <c:pt idx="58096">
                  <c:v>29048</c:v>
                </c:pt>
                <c:pt idx="58097">
                  <c:v>29048.5</c:v>
                </c:pt>
                <c:pt idx="58098">
                  <c:v>29049</c:v>
                </c:pt>
                <c:pt idx="58099">
                  <c:v>29049.5</c:v>
                </c:pt>
                <c:pt idx="58100">
                  <c:v>29050</c:v>
                </c:pt>
                <c:pt idx="58101">
                  <c:v>29050.5</c:v>
                </c:pt>
                <c:pt idx="58102">
                  <c:v>29051</c:v>
                </c:pt>
                <c:pt idx="58103">
                  <c:v>29051.5</c:v>
                </c:pt>
                <c:pt idx="58104">
                  <c:v>29052</c:v>
                </c:pt>
                <c:pt idx="58105">
                  <c:v>29052.5</c:v>
                </c:pt>
                <c:pt idx="58106">
                  <c:v>29053</c:v>
                </c:pt>
                <c:pt idx="58107">
                  <c:v>29053.5</c:v>
                </c:pt>
                <c:pt idx="58108">
                  <c:v>29054</c:v>
                </c:pt>
                <c:pt idx="58109">
                  <c:v>29054.5</c:v>
                </c:pt>
                <c:pt idx="58110">
                  <c:v>29055</c:v>
                </c:pt>
                <c:pt idx="58111">
                  <c:v>29055.5</c:v>
                </c:pt>
                <c:pt idx="58112">
                  <c:v>29056</c:v>
                </c:pt>
                <c:pt idx="58113">
                  <c:v>29056.5</c:v>
                </c:pt>
                <c:pt idx="58114">
                  <c:v>29057</c:v>
                </c:pt>
                <c:pt idx="58115">
                  <c:v>29057.5</c:v>
                </c:pt>
                <c:pt idx="58116">
                  <c:v>29058</c:v>
                </c:pt>
                <c:pt idx="58117">
                  <c:v>29058.5</c:v>
                </c:pt>
                <c:pt idx="58118">
                  <c:v>29059</c:v>
                </c:pt>
                <c:pt idx="58119">
                  <c:v>29059.5</c:v>
                </c:pt>
                <c:pt idx="58120">
                  <c:v>29060</c:v>
                </c:pt>
                <c:pt idx="58121">
                  <c:v>29060.5</c:v>
                </c:pt>
                <c:pt idx="58122">
                  <c:v>29061</c:v>
                </c:pt>
                <c:pt idx="58123">
                  <c:v>29061.5</c:v>
                </c:pt>
                <c:pt idx="58124">
                  <c:v>29062</c:v>
                </c:pt>
                <c:pt idx="58125">
                  <c:v>29062.5</c:v>
                </c:pt>
                <c:pt idx="58126">
                  <c:v>29063</c:v>
                </c:pt>
                <c:pt idx="58127">
                  <c:v>29063.5</c:v>
                </c:pt>
                <c:pt idx="58128">
                  <c:v>29064</c:v>
                </c:pt>
                <c:pt idx="58129">
                  <c:v>29064.5</c:v>
                </c:pt>
                <c:pt idx="58130">
                  <c:v>29065</c:v>
                </c:pt>
                <c:pt idx="58131">
                  <c:v>29065.5</c:v>
                </c:pt>
                <c:pt idx="58132">
                  <c:v>29066</c:v>
                </c:pt>
                <c:pt idx="58133">
                  <c:v>29066.5</c:v>
                </c:pt>
                <c:pt idx="58134">
                  <c:v>29067</c:v>
                </c:pt>
                <c:pt idx="58135">
                  <c:v>29067.5</c:v>
                </c:pt>
                <c:pt idx="58136">
                  <c:v>29068</c:v>
                </c:pt>
                <c:pt idx="58137">
                  <c:v>29068.5</c:v>
                </c:pt>
                <c:pt idx="58138">
                  <c:v>29069</c:v>
                </c:pt>
                <c:pt idx="58139">
                  <c:v>29069.5</c:v>
                </c:pt>
                <c:pt idx="58140">
                  <c:v>29070</c:v>
                </c:pt>
                <c:pt idx="58141">
                  <c:v>29070.5</c:v>
                </c:pt>
                <c:pt idx="58142">
                  <c:v>29071</c:v>
                </c:pt>
                <c:pt idx="58143">
                  <c:v>29071.5</c:v>
                </c:pt>
                <c:pt idx="58144">
                  <c:v>29072</c:v>
                </c:pt>
                <c:pt idx="58145">
                  <c:v>29072.5</c:v>
                </c:pt>
                <c:pt idx="58146">
                  <c:v>29073</c:v>
                </c:pt>
                <c:pt idx="58147">
                  <c:v>29073.5</c:v>
                </c:pt>
                <c:pt idx="58148">
                  <c:v>29074</c:v>
                </c:pt>
                <c:pt idx="58149">
                  <c:v>29074.5</c:v>
                </c:pt>
                <c:pt idx="58150">
                  <c:v>29075</c:v>
                </c:pt>
                <c:pt idx="58151">
                  <c:v>29075.5</c:v>
                </c:pt>
                <c:pt idx="58152">
                  <c:v>29076</c:v>
                </c:pt>
                <c:pt idx="58153">
                  <c:v>29076.5</c:v>
                </c:pt>
                <c:pt idx="58154">
                  <c:v>29077</c:v>
                </c:pt>
                <c:pt idx="58155">
                  <c:v>29077.5</c:v>
                </c:pt>
                <c:pt idx="58156">
                  <c:v>29078</c:v>
                </c:pt>
                <c:pt idx="58157">
                  <c:v>29078.5</c:v>
                </c:pt>
                <c:pt idx="58158">
                  <c:v>29079</c:v>
                </c:pt>
                <c:pt idx="58159">
                  <c:v>29079.5</c:v>
                </c:pt>
                <c:pt idx="58160">
                  <c:v>29080</c:v>
                </c:pt>
                <c:pt idx="58161">
                  <c:v>29080.5</c:v>
                </c:pt>
                <c:pt idx="58162">
                  <c:v>29081</c:v>
                </c:pt>
                <c:pt idx="58163">
                  <c:v>29081.5</c:v>
                </c:pt>
                <c:pt idx="58164">
                  <c:v>29082</c:v>
                </c:pt>
                <c:pt idx="58165">
                  <c:v>29082.5</c:v>
                </c:pt>
                <c:pt idx="58166">
                  <c:v>29083</c:v>
                </c:pt>
                <c:pt idx="58167">
                  <c:v>29083.5</c:v>
                </c:pt>
                <c:pt idx="58168">
                  <c:v>29084</c:v>
                </c:pt>
                <c:pt idx="58169">
                  <c:v>29084.5</c:v>
                </c:pt>
                <c:pt idx="58170">
                  <c:v>29085</c:v>
                </c:pt>
                <c:pt idx="58171">
                  <c:v>29085.5</c:v>
                </c:pt>
                <c:pt idx="58172">
                  <c:v>29086</c:v>
                </c:pt>
                <c:pt idx="58173">
                  <c:v>29086.5</c:v>
                </c:pt>
                <c:pt idx="58174">
                  <c:v>29087</c:v>
                </c:pt>
                <c:pt idx="58175">
                  <c:v>29087.5</c:v>
                </c:pt>
                <c:pt idx="58176">
                  <c:v>29088</c:v>
                </c:pt>
                <c:pt idx="58177">
                  <c:v>29088.5</c:v>
                </c:pt>
                <c:pt idx="58178">
                  <c:v>29089</c:v>
                </c:pt>
                <c:pt idx="58179">
                  <c:v>29089.5</c:v>
                </c:pt>
                <c:pt idx="58180">
                  <c:v>29090</c:v>
                </c:pt>
                <c:pt idx="58181">
                  <c:v>29090.5</c:v>
                </c:pt>
                <c:pt idx="58182">
                  <c:v>29091</c:v>
                </c:pt>
                <c:pt idx="58183">
                  <c:v>29091.5</c:v>
                </c:pt>
                <c:pt idx="58184">
                  <c:v>29092</c:v>
                </c:pt>
                <c:pt idx="58185">
                  <c:v>29092.5</c:v>
                </c:pt>
                <c:pt idx="58186">
                  <c:v>29093</c:v>
                </c:pt>
                <c:pt idx="58187">
                  <c:v>29093.5</c:v>
                </c:pt>
                <c:pt idx="58188">
                  <c:v>29094</c:v>
                </c:pt>
                <c:pt idx="58189">
                  <c:v>29094.5</c:v>
                </c:pt>
                <c:pt idx="58190">
                  <c:v>29095</c:v>
                </c:pt>
                <c:pt idx="58191">
                  <c:v>29095.5</c:v>
                </c:pt>
                <c:pt idx="58192">
                  <c:v>29096</c:v>
                </c:pt>
                <c:pt idx="58193">
                  <c:v>29096.5</c:v>
                </c:pt>
                <c:pt idx="58194">
                  <c:v>29097</c:v>
                </c:pt>
                <c:pt idx="58195">
                  <c:v>29097.5</c:v>
                </c:pt>
                <c:pt idx="58196">
                  <c:v>29098</c:v>
                </c:pt>
                <c:pt idx="58197">
                  <c:v>29098.5</c:v>
                </c:pt>
                <c:pt idx="58198">
                  <c:v>29099</c:v>
                </c:pt>
                <c:pt idx="58199">
                  <c:v>29099.5</c:v>
                </c:pt>
                <c:pt idx="58200">
                  <c:v>29100</c:v>
                </c:pt>
                <c:pt idx="58201">
                  <c:v>29100.5</c:v>
                </c:pt>
                <c:pt idx="58202">
                  <c:v>29101</c:v>
                </c:pt>
                <c:pt idx="58203">
                  <c:v>29101.5</c:v>
                </c:pt>
                <c:pt idx="58204">
                  <c:v>29102</c:v>
                </c:pt>
                <c:pt idx="58205">
                  <c:v>29102.5</c:v>
                </c:pt>
                <c:pt idx="58206">
                  <c:v>29103</c:v>
                </c:pt>
                <c:pt idx="58207">
                  <c:v>29103.5</c:v>
                </c:pt>
                <c:pt idx="58208">
                  <c:v>29104</c:v>
                </c:pt>
                <c:pt idx="58209">
                  <c:v>29104.5</c:v>
                </c:pt>
                <c:pt idx="58210">
                  <c:v>29105</c:v>
                </c:pt>
                <c:pt idx="58211">
                  <c:v>29105.5</c:v>
                </c:pt>
                <c:pt idx="58212">
                  <c:v>29106</c:v>
                </c:pt>
                <c:pt idx="58213">
                  <c:v>29106.5</c:v>
                </c:pt>
                <c:pt idx="58214">
                  <c:v>29107</c:v>
                </c:pt>
                <c:pt idx="58215">
                  <c:v>29107.5</c:v>
                </c:pt>
                <c:pt idx="58216">
                  <c:v>29108</c:v>
                </c:pt>
                <c:pt idx="58217">
                  <c:v>29108.5</c:v>
                </c:pt>
                <c:pt idx="58218">
                  <c:v>29109</c:v>
                </c:pt>
                <c:pt idx="58219">
                  <c:v>29109.5</c:v>
                </c:pt>
                <c:pt idx="58220">
                  <c:v>29110</c:v>
                </c:pt>
                <c:pt idx="58221">
                  <c:v>29110.5</c:v>
                </c:pt>
                <c:pt idx="58222">
                  <c:v>29111</c:v>
                </c:pt>
                <c:pt idx="58223">
                  <c:v>29111.5</c:v>
                </c:pt>
                <c:pt idx="58224">
                  <c:v>29112</c:v>
                </c:pt>
                <c:pt idx="58225">
                  <c:v>29112.5</c:v>
                </c:pt>
                <c:pt idx="58226">
                  <c:v>29113</c:v>
                </c:pt>
                <c:pt idx="58227">
                  <c:v>29113.5</c:v>
                </c:pt>
                <c:pt idx="58228">
                  <c:v>29114</c:v>
                </c:pt>
                <c:pt idx="58229">
                  <c:v>29114.5</c:v>
                </c:pt>
                <c:pt idx="58230">
                  <c:v>29115</c:v>
                </c:pt>
                <c:pt idx="58231">
                  <c:v>29115.5</c:v>
                </c:pt>
                <c:pt idx="58232">
                  <c:v>29116</c:v>
                </c:pt>
                <c:pt idx="58233">
                  <c:v>29116.5</c:v>
                </c:pt>
                <c:pt idx="58234">
                  <c:v>29117</c:v>
                </c:pt>
                <c:pt idx="58235">
                  <c:v>29117.5</c:v>
                </c:pt>
                <c:pt idx="58236">
                  <c:v>29118</c:v>
                </c:pt>
                <c:pt idx="58237">
                  <c:v>29118.5</c:v>
                </c:pt>
                <c:pt idx="58238">
                  <c:v>29119</c:v>
                </c:pt>
                <c:pt idx="58239">
                  <c:v>29119.5</c:v>
                </c:pt>
                <c:pt idx="58240">
                  <c:v>29120</c:v>
                </c:pt>
                <c:pt idx="58241">
                  <c:v>29120.5</c:v>
                </c:pt>
                <c:pt idx="58242">
                  <c:v>29121</c:v>
                </c:pt>
                <c:pt idx="58243">
                  <c:v>29121.5</c:v>
                </c:pt>
                <c:pt idx="58244">
                  <c:v>29122</c:v>
                </c:pt>
                <c:pt idx="58245">
                  <c:v>29122.5</c:v>
                </c:pt>
                <c:pt idx="58246">
                  <c:v>29123</c:v>
                </c:pt>
                <c:pt idx="58247">
                  <c:v>29123.5</c:v>
                </c:pt>
                <c:pt idx="58248">
                  <c:v>29124</c:v>
                </c:pt>
                <c:pt idx="58249">
                  <c:v>29124.5</c:v>
                </c:pt>
                <c:pt idx="58250">
                  <c:v>29125</c:v>
                </c:pt>
                <c:pt idx="58251">
                  <c:v>29125.5</c:v>
                </c:pt>
                <c:pt idx="58252">
                  <c:v>29126</c:v>
                </c:pt>
                <c:pt idx="58253">
                  <c:v>29126.5</c:v>
                </c:pt>
                <c:pt idx="58254">
                  <c:v>29127</c:v>
                </c:pt>
                <c:pt idx="58255">
                  <c:v>29127.5</c:v>
                </c:pt>
                <c:pt idx="58256">
                  <c:v>29128</c:v>
                </c:pt>
                <c:pt idx="58257">
                  <c:v>29128.5</c:v>
                </c:pt>
                <c:pt idx="58258">
                  <c:v>29129</c:v>
                </c:pt>
                <c:pt idx="58259">
                  <c:v>29129.5</c:v>
                </c:pt>
                <c:pt idx="58260">
                  <c:v>29130</c:v>
                </c:pt>
                <c:pt idx="58261">
                  <c:v>29130.5</c:v>
                </c:pt>
                <c:pt idx="58262">
                  <c:v>29131</c:v>
                </c:pt>
                <c:pt idx="58263">
                  <c:v>29131.5</c:v>
                </c:pt>
                <c:pt idx="58264">
                  <c:v>29132</c:v>
                </c:pt>
                <c:pt idx="58265">
                  <c:v>29132.5</c:v>
                </c:pt>
                <c:pt idx="58266">
                  <c:v>29133</c:v>
                </c:pt>
                <c:pt idx="58267">
                  <c:v>29133.5</c:v>
                </c:pt>
                <c:pt idx="58268">
                  <c:v>29134</c:v>
                </c:pt>
                <c:pt idx="58269">
                  <c:v>29134.5</c:v>
                </c:pt>
                <c:pt idx="58270">
                  <c:v>29135</c:v>
                </c:pt>
                <c:pt idx="58271">
                  <c:v>29135.5</c:v>
                </c:pt>
                <c:pt idx="58272">
                  <c:v>29136</c:v>
                </c:pt>
                <c:pt idx="58273">
                  <c:v>29136.5</c:v>
                </c:pt>
                <c:pt idx="58274">
                  <c:v>29137</c:v>
                </c:pt>
                <c:pt idx="58275">
                  <c:v>29137.5</c:v>
                </c:pt>
                <c:pt idx="58276">
                  <c:v>29138</c:v>
                </c:pt>
                <c:pt idx="58277">
                  <c:v>29138.5</c:v>
                </c:pt>
                <c:pt idx="58278">
                  <c:v>29139</c:v>
                </c:pt>
                <c:pt idx="58279">
                  <c:v>29139.5</c:v>
                </c:pt>
                <c:pt idx="58280">
                  <c:v>29140</c:v>
                </c:pt>
                <c:pt idx="58281">
                  <c:v>29140.5</c:v>
                </c:pt>
                <c:pt idx="58282">
                  <c:v>29141</c:v>
                </c:pt>
                <c:pt idx="58283">
                  <c:v>29141.5</c:v>
                </c:pt>
                <c:pt idx="58284">
                  <c:v>29142</c:v>
                </c:pt>
                <c:pt idx="58285">
                  <c:v>29142.5</c:v>
                </c:pt>
                <c:pt idx="58286">
                  <c:v>29143</c:v>
                </c:pt>
                <c:pt idx="58287">
                  <c:v>29143.5</c:v>
                </c:pt>
                <c:pt idx="58288">
                  <c:v>29144</c:v>
                </c:pt>
                <c:pt idx="58289">
                  <c:v>29144.5</c:v>
                </c:pt>
                <c:pt idx="58290">
                  <c:v>29145</c:v>
                </c:pt>
                <c:pt idx="58291">
                  <c:v>29145.5</c:v>
                </c:pt>
                <c:pt idx="58292">
                  <c:v>29146</c:v>
                </c:pt>
                <c:pt idx="58293">
                  <c:v>29146.5</c:v>
                </c:pt>
                <c:pt idx="58294">
                  <c:v>29147</c:v>
                </c:pt>
                <c:pt idx="58295">
                  <c:v>29147.5</c:v>
                </c:pt>
                <c:pt idx="58296">
                  <c:v>29148</c:v>
                </c:pt>
                <c:pt idx="58297">
                  <c:v>29148.5</c:v>
                </c:pt>
                <c:pt idx="58298">
                  <c:v>29149</c:v>
                </c:pt>
                <c:pt idx="58299">
                  <c:v>29149.5</c:v>
                </c:pt>
                <c:pt idx="58300">
                  <c:v>29150</c:v>
                </c:pt>
                <c:pt idx="58301">
                  <c:v>29150.5</c:v>
                </c:pt>
                <c:pt idx="58302">
                  <c:v>29151</c:v>
                </c:pt>
                <c:pt idx="58303">
                  <c:v>29151.5</c:v>
                </c:pt>
                <c:pt idx="58304">
                  <c:v>29152</c:v>
                </c:pt>
                <c:pt idx="58305">
                  <c:v>29152.5</c:v>
                </c:pt>
                <c:pt idx="58306">
                  <c:v>29153</c:v>
                </c:pt>
                <c:pt idx="58307">
                  <c:v>29153.5</c:v>
                </c:pt>
                <c:pt idx="58308">
                  <c:v>29154</c:v>
                </c:pt>
                <c:pt idx="58309">
                  <c:v>29154.5</c:v>
                </c:pt>
                <c:pt idx="58310">
                  <c:v>29155</c:v>
                </c:pt>
                <c:pt idx="58311">
                  <c:v>29155.5</c:v>
                </c:pt>
                <c:pt idx="58312">
                  <c:v>29156</c:v>
                </c:pt>
                <c:pt idx="58313">
                  <c:v>29156.5</c:v>
                </c:pt>
                <c:pt idx="58314">
                  <c:v>29157</c:v>
                </c:pt>
                <c:pt idx="58315">
                  <c:v>29157.5</c:v>
                </c:pt>
                <c:pt idx="58316">
                  <c:v>29158</c:v>
                </c:pt>
                <c:pt idx="58317">
                  <c:v>29158.5</c:v>
                </c:pt>
                <c:pt idx="58318">
                  <c:v>29159</c:v>
                </c:pt>
                <c:pt idx="58319">
                  <c:v>29159.5</c:v>
                </c:pt>
                <c:pt idx="58320">
                  <c:v>29160</c:v>
                </c:pt>
                <c:pt idx="58321">
                  <c:v>29160.5</c:v>
                </c:pt>
                <c:pt idx="58322">
                  <c:v>29161</c:v>
                </c:pt>
                <c:pt idx="58323">
                  <c:v>29161.5</c:v>
                </c:pt>
                <c:pt idx="58324">
                  <c:v>29162</c:v>
                </c:pt>
                <c:pt idx="58325">
                  <c:v>29162.5</c:v>
                </c:pt>
                <c:pt idx="58326">
                  <c:v>29163</c:v>
                </c:pt>
                <c:pt idx="58327">
                  <c:v>29163.5</c:v>
                </c:pt>
                <c:pt idx="58328">
                  <c:v>29164</c:v>
                </c:pt>
                <c:pt idx="58329">
                  <c:v>29164.5</c:v>
                </c:pt>
                <c:pt idx="58330">
                  <c:v>29165</c:v>
                </c:pt>
                <c:pt idx="58331">
                  <c:v>29165.5</c:v>
                </c:pt>
                <c:pt idx="58332">
                  <c:v>29166</c:v>
                </c:pt>
                <c:pt idx="58333">
                  <c:v>29166.5</c:v>
                </c:pt>
                <c:pt idx="58334">
                  <c:v>29167</c:v>
                </c:pt>
                <c:pt idx="58335">
                  <c:v>29167.5</c:v>
                </c:pt>
                <c:pt idx="58336">
                  <c:v>29168</c:v>
                </c:pt>
                <c:pt idx="58337">
                  <c:v>29168.5</c:v>
                </c:pt>
                <c:pt idx="58338">
                  <c:v>29169</c:v>
                </c:pt>
                <c:pt idx="58339">
                  <c:v>29169.5</c:v>
                </c:pt>
                <c:pt idx="58340">
                  <c:v>29170</c:v>
                </c:pt>
                <c:pt idx="58341">
                  <c:v>29170.5</c:v>
                </c:pt>
                <c:pt idx="58342">
                  <c:v>29171</c:v>
                </c:pt>
                <c:pt idx="58343">
                  <c:v>29171.5</c:v>
                </c:pt>
                <c:pt idx="58344">
                  <c:v>29172</c:v>
                </c:pt>
                <c:pt idx="58345">
                  <c:v>29172.5</c:v>
                </c:pt>
                <c:pt idx="58346">
                  <c:v>29173</c:v>
                </c:pt>
                <c:pt idx="58347">
                  <c:v>29173.5</c:v>
                </c:pt>
                <c:pt idx="58348">
                  <c:v>29174</c:v>
                </c:pt>
                <c:pt idx="58349">
                  <c:v>29174.5</c:v>
                </c:pt>
                <c:pt idx="58350">
                  <c:v>29175</c:v>
                </c:pt>
                <c:pt idx="58351">
                  <c:v>29175.5</c:v>
                </c:pt>
                <c:pt idx="58352">
                  <c:v>29176</c:v>
                </c:pt>
                <c:pt idx="58353">
                  <c:v>29176.5</c:v>
                </c:pt>
                <c:pt idx="58354">
                  <c:v>29177</c:v>
                </c:pt>
                <c:pt idx="58355">
                  <c:v>29177.5</c:v>
                </c:pt>
                <c:pt idx="58356">
                  <c:v>29178</c:v>
                </c:pt>
                <c:pt idx="58357">
                  <c:v>29178.5</c:v>
                </c:pt>
                <c:pt idx="58358">
                  <c:v>29179</c:v>
                </c:pt>
                <c:pt idx="58359">
                  <c:v>29179.5</c:v>
                </c:pt>
                <c:pt idx="58360">
                  <c:v>29180</c:v>
                </c:pt>
                <c:pt idx="58361">
                  <c:v>29180.5</c:v>
                </c:pt>
                <c:pt idx="58362">
                  <c:v>29181</c:v>
                </c:pt>
                <c:pt idx="58363">
                  <c:v>29181.5</c:v>
                </c:pt>
                <c:pt idx="58364">
                  <c:v>29182</c:v>
                </c:pt>
                <c:pt idx="58365">
                  <c:v>29182.5</c:v>
                </c:pt>
                <c:pt idx="58366">
                  <c:v>29183</c:v>
                </c:pt>
                <c:pt idx="58367">
                  <c:v>29183.5</c:v>
                </c:pt>
                <c:pt idx="58368">
                  <c:v>29184</c:v>
                </c:pt>
                <c:pt idx="58369">
                  <c:v>29184.5</c:v>
                </c:pt>
                <c:pt idx="58370">
                  <c:v>29185</c:v>
                </c:pt>
                <c:pt idx="58371">
                  <c:v>29185.5</c:v>
                </c:pt>
                <c:pt idx="58372">
                  <c:v>29186</c:v>
                </c:pt>
                <c:pt idx="58373">
                  <c:v>29186.5</c:v>
                </c:pt>
                <c:pt idx="58374">
                  <c:v>29187</c:v>
                </c:pt>
                <c:pt idx="58375">
                  <c:v>29187.5</c:v>
                </c:pt>
                <c:pt idx="58376">
                  <c:v>29188</c:v>
                </c:pt>
                <c:pt idx="58377">
                  <c:v>29188.5</c:v>
                </c:pt>
                <c:pt idx="58378">
                  <c:v>29189</c:v>
                </c:pt>
                <c:pt idx="58379">
                  <c:v>29189.5</c:v>
                </c:pt>
                <c:pt idx="58380">
                  <c:v>29190</c:v>
                </c:pt>
                <c:pt idx="58381">
                  <c:v>29190.5</c:v>
                </c:pt>
                <c:pt idx="58382">
                  <c:v>29191</c:v>
                </c:pt>
                <c:pt idx="58383">
                  <c:v>29191.5</c:v>
                </c:pt>
                <c:pt idx="58384">
                  <c:v>29192</c:v>
                </c:pt>
                <c:pt idx="58385">
                  <c:v>29192.5</c:v>
                </c:pt>
                <c:pt idx="58386">
                  <c:v>29193</c:v>
                </c:pt>
                <c:pt idx="58387">
                  <c:v>29193.5</c:v>
                </c:pt>
                <c:pt idx="58388">
                  <c:v>29194</c:v>
                </c:pt>
                <c:pt idx="58389">
                  <c:v>29194.5</c:v>
                </c:pt>
                <c:pt idx="58390">
                  <c:v>29195</c:v>
                </c:pt>
                <c:pt idx="58391">
                  <c:v>29195.5</c:v>
                </c:pt>
                <c:pt idx="58392">
                  <c:v>29196</c:v>
                </c:pt>
                <c:pt idx="58393">
                  <c:v>29196.5</c:v>
                </c:pt>
                <c:pt idx="58394">
                  <c:v>29197</c:v>
                </c:pt>
                <c:pt idx="58395">
                  <c:v>29197.5</c:v>
                </c:pt>
                <c:pt idx="58396">
                  <c:v>29198</c:v>
                </c:pt>
                <c:pt idx="58397">
                  <c:v>29198.5</c:v>
                </c:pt>
                <c:pt idx="58398">
                  <c:v>29199</c:v>
                </c:pt>
                <c:pt idx="58399">
                  <c:v>29199.5</c:v>
                </c:pt>
                <c:pt idx="58400">
                  <c:v>29200</c:v>
                </c:pt>
                <c:pt idx="58401">
                  <c:v>29200.5</c:v>
                </c:pt>
                <c:pt idx="58402">
                  <c:v>29201</c:v>
                </c:pt>
                <c:pt idx="58403">
                  <c:v>29201.5</c:v>
                </c:pt>
                <c:pt idx="58404">
                  <c:v>29202</c:v>
                </c:pt>
                <c:pt idx="58405">
                  <c:v>29202.5</c:v>
                </c:pt>
                <c:pt idx="58406">
                  <c:v>29203</c:v>
                </c:pt>
                <c:pt idx="58407">
                  <c:v>29203.5</c:v>
                </c:pt>
                <c:pt idx="58408">
                  <c:v>29204</c:v>
                </c:pt>
                <c:pt idx="58409">
                  <c:v>29204.5</c:v>
                </c:pt>
                <c:pt idx="58410">
                  <c:v>29205</c:v>
                </c:pt>
                <c:pt idx="58411">
                  <c:v>29205.5</c:v>
                </c:pt>
                <c:pt idx="58412">
                  <c:v>29206</c:v>
                </c:pt>
                <c:pt idx="58413">
                  <c:v>29206.5</c:v>
                </c:pt>
                <c:pt idx="58414">
                  <c:v>29207</c:v>
                </c:pt>
                <c:pt idx="58415">
                  <c:v>29207.5</c:v>
                </c:pt>
                <c:pt idx="58416">
                  <c:v>29208</c:v>
                </c:pt>
                <c:pt idx="58417">
                  <c:v>29208.5</c:v>
                </c:pt>
                <c:pt idx="58418">
                  <c:v>29209</c:v>
                </c:pt>
                <c:pt idx="58419">
                  <c:v>29209.5</c:v>
                </c:pt>
                <c:pt idx="58420">
                  <c:v>29210</c:v>
                </c:pt>
                <c:pt idx="58421">
                  <c:v>29210.5</c:v>
                </c:pt>
                <c:pt idx="58422">
                  <c:v>29211</c:v>
                </c:pt>
                <c:pt idx="58423">
                  <c:v>29211.5</c:v>
                </c:pt>
                <c:pt idx="58424">
                  <c:v>29212</c:v>
                </c:pt>
                <c:pt idx="58425">
                  <c:v>29212.5</c:v>
                </c:pt>
                <c:pt idx="58426">
                  <c:v>29213</c:v>
                </c:pt>
                <c:pt idx="58427">
                  <c:v>29213.5</c:v>
                </c:pt>
                <c:pt idx="58428">
                  <c:v>29214</c:v>
                </c:pt>
                <c:pt idx="58429">
                  <c:v>29214.5</c:v>
                </c:pt>
                <c:pt idx="58430">
                  <c:v>29215</c:v>
                </c:pt>
                <c:pt idx="58431">
                  <c:v>29215.5</c:v>
                </c:pt>
                <c:pt idx="58432">
                  <c:v>29216</c:v>
                </c:pt>
                <c:pt idx="58433">
                  <c:v>29216.5</c:v>
                </c:pt>
                <c:pt idx="58434">
                  <c:v>29217</c:v>
                </c:pt>
                <c:pt idx="58435">
                  <c:v>29217.5</c:v>
                </c:pt>
                <c:pt idx="58436">
                  <c:v>29218</c:v>
                </c:pt>
                <c:pt idx="58437">
                  <c:v>29218.5</c:v>
                </c:pt>
                <c:pt idx="58438">
                  <c:v>29219</c:v>
                </c:pt>
                <c:pt idx="58439">
                  <c:v>29219.5</c:v>
                </c:pt>
                <c:pt idx="58440">
                  <c:v>29220</c:v>
                </c:pt>
                <c:pt idx="58441">
                  <c:v>29220.5</c:v>
                </c:pt>
                <c:pt idx="58442">
                  <c:v>29221</c:v>
                </c:pt>
                <c:pt idx="58443">
                  <c:v>29221.5</c:v>
                </c:pt>
                <c:pt idx="58444">
                  <c:v>29222</c:v>
                </c:pt>
                <c:pt idx="58445">
                  <c:v>29222.5</c:v>
                </c:pt>
                <c:pt idx="58446">
                  <c:v>29223</c:v>
                </c:pt>
                <c:pt idx="58447">
                  <c:v>29223.5</c:v>
                </c:pt>
                <c:pt idx="58448">
                  <c:v>29224</c:v>
                </c:pt>
                <c:pt idx="58449">
                  <c:v>29224.5</c:v>
                </c:pt>
                <c:pt idx="58450">
                  <c:v>29225</c:v>
                </c:pt>
                <c:pt idx="58451">
                  <c:v>29225.5</c:v>
                </c:pt>
                <c:pt idx="58452">
                  <c:v>29226</c:v>
                </c:pt>
                <c:pt idx="58453">
                  <c:v>29226.5</c:v>
                </c:pt>
                <c:pt idx="58454">
                  <c:v>29227</c:v>
                </c:pt>
                <c:pt idx="58455">
                  <c:v>29227.5</c:v>
                </c:pt>
                <c:pt idx="58456">
                  <c:v>29228</c:v>
                </c:pt>
                <c:pt idx="58457">
                  <c:v>29228.5</c:v>
                </c:pt>
                <c:pt idx="58458">
                  <c:v>29229</c:v>
                </c:pt>
                <c:pt idx="58459">
                  <c:v>29229.5</c:v>
                </c:pt>
                <c:pt idx="58460">
                  <c:v>29230</c:v>
                </c:pt>
                <c:pt idx="58461">
                  <c:v>29230.5</c:v>
                </c:pt>
                <c:pt idx="58462">
                  <c:v>29231</c:v>
                </c:pt>
                <c:pt idx="58463">
                  <c:v>29231.5</c:v>
                </c:pt>
                <c:pt idx="58464">
                  <c:v>29232</c:v>
                </c:pt>
                <c:pt idx="58465">
                  <c:v>29232.5</c:v>
                </c:pt>
                <c:pt idx="58466">
                  <c:v>29233</c:v>
                </c:pt>
                <c:pt idx="58467">
                  <c:v>29233.5</c:v>
                </c:pt>
                <c:pt idx="58468">
                  <c:v>29234</c:v>
                </c:pt>
                <c:pt idx="58469">
                  <c:v>29234.5</c:v>
                </c:pt>
                <c:pt idx="58470">
                  <c:v>29235</c:v>
                </c:pt>
                <c:pt idx="58471">
                  <c:v>29235.5</c:v>
                </c:pt>
                <c:pt idx="58472">
                  <c:v>29236</c:v>
                </c:pt>
                <c:pt idx="58473">
                  <c:v>29236.5</c:v>
                </c:pt>
                <c:pt idx="58474">
                  <c:v>29237</c:v>
                </c:pt>
                <c:pt idx="58475">
                  <c:v>29237.5</c:v>
                </c:pt>
                <c:pt idx="58476">
                  <c:v>29238</c:v>
                </c:pt>
                <c:pt idx="58477">
                  <c:v>29238.5</c:v>
                </c:pt>
                <c:pt idx="58478">
                  <c:v>29239</c:v>
                </c:pt>
                <c:pt idx="58479">
                  <c:v>29239.5</c:v>
                </c:pt>
                <c:pt idx="58480">
                  <c:v>29240</c:v>
                </c:pt>
                <c:pt idx="58481">
                  <c:v>29240.5</c:v>
                </c:pt>
                <c:pt idx="58482">
                  <c:v>29241</c:v>
                </c:pt>
                <c:pt idx="58483">
                  <c:v>29241.5</c:v>
                </c:pt>
                <c:pt idx="58484">
                  <c:v>29242</c:v>
                </c:pt>
                <c:pt idx="58485">
                  <c:v>29242.5</c:v>
                </c:pt>
                <c:pt idx="58486">
                  <c:v>29243</c:v>
                </c:pt>
                <c:pt idx="58487">
                  <c:v>29243.5</c:v>
                </c:pt>
                <c:pt idx="58488">
                  <c:v>29244</c:v>
                </c:pt>
                <c:pt idx="58489">
                  <c:v>29244.5</c:v>
                </c:pt>
                <c:pt idx="58490">
                  <c:v>29245</c:v>
                </c:pt>
                <c:pt idx="58491">
                  <c:v>29245.5</c:v>
                </c:pt>
                <c:pt idx="58492">
                  <c:v>29246</c:v>
                </c:pt>
                <c:pt idx="58493">
                  <c:v>29246.5</c:v>
                </c:pt>
                <c:pt idx="58494">
                  <c:v>29247</c:v>
                </c:pt>
                <c:pt idx="58495">
                  <c:v>29247.5</c:v>
                </c:pt>
                <c:pt idx="58496">
                  <c:v>29248</c:v>
                </c:pt>
                <c:pt idx="58497">
                  <c:v>29248.5</c:v>
                </c:pt>
                <c:pt idx="58498">
                  <c:v>29249</c:v>
                </c:pt>
                <c:pt idx="58499">
                  <c:v>29249.5</c:v>
                </c:pt>
                <c:pt idx="58500">
                  <c:v>29250</c:v>
                </c:pt>
                <c:pt idx="58501">
                  <c:v>29250.5</c:v>
                </c:pt>
                <c:pt idx="58502">
                  <c:v>29251</c:v>
                </c:pt>
                <c:pt idx="58503">
                  <c:v>29251.5</c:v>
                </c:pt>
                <c:pt idx="58504">
                  <c:v>29252</c:v>
                </c:pt>
                <c:pt idx="58505">
                  <c:v>29252.5</c:v>
                </c:pt>
                <c:pt idx="58506">
                  <c:v>29253</c:v>
                </c:pt>
                <c:pt idx="58507">
                  <c:v>29253.5</c:v>
                </c:pt>
                <c:pt idx="58508">
                  <c:v>29254</c:v>
                </c:pt>
                <c:pt idx="58509">
                  <c:v>29254.5</c:v>
                </c:pt>
                <c:pt idx="58510">
                  <c:v>29255</c:v>
                </c:pt>
                <c:pt idx="58511">
                  <c:v>29255.5</c:v>
                </c:pt>
                <c:pt idx="58512">
                  <c:v>29256</c:v>
                </c:pt>
                <c:pt idx="58513">
                  <c:v>29256.5</c:v>
                </c:pt>
                <c:pt idx="58514">
                  <c:v>29257</c:v>
                </c:pt>
                <c:pt idx="58515">
                  <c:v>29257.5</c:v>
                </c:pt>
                <c:pt idx="58516">
                  <c:v>29258</c:v>
                </c:pt>
                <c:pt idx="58517">
                  <c:v>29258.5</c:v>
                </c:pt>
                <c:pt idx="58518">
                  <c:v>29259</c:v>
                </c:pt>
                <c:pt idx="58519">
                  <c:v>29259.5</c:v>
                </c:pt>
                <c:pt idx="58520">
                  <c:v>29260</c:v>
                </c:pt>
                <c:pt idx="58521">
                  <c:v>29260.5</c:v>
                </c:pt>
                <c:pt idx="58522">
                  <c:v>29261</c:v>
                </c:pt>
                <c:pt idx="58523">
                  <c:v>29261.5</c:v>
                </c:pt>
                <c:pt idx="58524">
                  <c:v>29262</c:v>
                </c:pt>
                <c:pt idx="58525">
                  <c:v>29262.5</c:v>
                </c:pt>
                <c:pt idx="58526">
                  <c:v>29263</c:v>
                </c:pt>
                <c:pt idx="58527">
                  <c:v>29263.5</c:v>
                </c:pt>
                <c:pt idx="58528">
                  <c:v>29264</c:v>
                </c:pt>
                <c:pt idx="58529">
                  <c:v>29264.5</c:v>
                </c:pt>
                <c:pt idx="58530">
                  <c:v>29265</c:v>
                </c:pt>
                <c:pt idx="58531">
                  <c:v>29265.5</c:v>
                </c:pt>
                <c:pt idx="58532">
                  <c:v>29266</c:v>
                </c:pt>
                <c:pt idx="58533">
                  <c:v>29266.5</c:v>
                </c:pt>
                <c:pt idx="58534">
                  <c:v>29267</c:v>
                </c:pt>
                <c:pt idx="58535">
                  <c:v>29267.5</c:v>
                </c:pt>
                <c:pt idx="58536">
                  <c:v>29268</c:v>
                </c:pt>
                <c:pt idx="58537">
                  <c:v>29268.5</c:v>
                </c:pt>
                <c:pt idx="58538">
                  <c:v>29269</c:v>
                </c:pt>
                <c:pt idx="58539">
                  <c:v>29269.5</c:v>
                </c:pt>
                <c:pt idx="58540">
                  <c:v>29270</c:v>
                </c:pt>
                <c:pt idx="58541">
                  <c:v>29270.5</c:v>
                </c:pt>
                <c:pt idx="58542">
                  <c:v>29271</c:v>
                </c:pt>
                <c:pt idx="58543">
                  <c:v>29271.5</c:v>
                </c:pt>
                <c:pt idx="58544">
                  <c:v>29272</c:v>
                </c:pt>
                <c:pt idx="58545">
                  <c:v>29272.5</c:v>
                </c:pt>
                <c:pt idx="58546">
                  <c:v>29273</c:v>
                </c:pt>
                <c:pt idx="58547">
                  <c:v>29273.5</c:v>
                </c:pt>
                <c:pt idx="58548">
                  <c:v>29274</c:v>
                </c:pt>
                <c:pt idx="58549">
                  <c:v>29274.5</c:v>
                </c:pt>
                <c:pt idx="58550">
                  <c:v>29275</c:v>
                </c:pt>
                <c:pt idx="58551">
                  <c:v>29275.5</c:v>
                </c:pt>
                <c:pt idx="58552">
                  <c:v>29276</c:v>
                </c:pt>
                <c:pt idx="58553">
                  <c:v>29276.5</c:v>
                </c:pt>
                <c:pt idx="58554">
                  <c:v>29277</c:v>
                </c:pt>
                <c:pt idx="58555">
                  <c:v>29277.5</c:v>
                </c:pt>
                <c:pt idx="58556">
                  <c:v>29278</c:v>
                </c:pt>
                <c:pt idx="58557">
                  <c:v>29278.5</c:v>
                </c:pt>
                <c:pt idx="58558">
                  <c:v>29279</c:v>
                </c:pt>
                <c:pt idx="58559">
                  <c:v>29279.5</c:v>
                </c:pt>
                <c:pt idx="58560">
                  <c:v>29280</c:v>
                </c:pt>
                <c:pt idx="58561">
                  <c:v>29280.5</c:v>
                </c:pt>
                <c:pt idx="58562">
                  <c:v>29281</c:v>
                </c:pt>
                <c:pt idx="58563">
                  <c:v>29281.5</c:v>
                </c:pt>
                <c:pt idx="58564">
                  <c:v>29282</c:v>
                </c:pt>
                <c:pt idx="58565">
                  <c:v>29282.5</c:v>
                </c:pt>
                <c:pt idx="58566">
                  <c:v>29283</c:v>
                </c:pt>
                <c:pt idx="58567">
                  <c:v>29283.5</c:v>
                </c:pt>
                <c:pt idx="58568">
                  <c:v>29284</c:v>
                </c:pt>
                <c:pt idx="58569">
                  <c:v>29284.5</c:v>
                </c:pt>
                <c:pt idx="58570">
                  <c:v>29285</c:v>
                </c:pt>
                <c:pt idx="58571">
                  <c:v>29285.5</c:v>
                </c:pt>
                <c:pt idx="58572">
                  <c:v>29286</c:v>
                </c:pt>
                <c:pt idx="58573">
                  <c:v>29286.5</c:v>
                </c:pt>
                <c:pt idx="58574">
                  <c:v>29287</c:v>
                </c:pt>
                <c:pt idx="58575">
                  <c:v>29287.5</c:v>
                </c:pt>
                <c:pt idx="58576">
                  <c:v>29288</c:v>
                </c:pt>
                <c:pt idx="58577">
                  <c:v>29288.5</c:v>
                </c:pt>
                <c:pt idx="58578">
                  <c:v>29289</c:v>
                </c:pt>
                <c:pt idx="58579">
                  <c:v>29289.5</c:v>
                </c:pt>
                <c:pt idx="58580">
                  <c:v>29290</c:v>
                </c:pt>
                <c:pt idx="58581">
                  <c:v>29290.5</c:v>
                </c:pt>
                <c:pt idx="58582">
                  <c:v>29291</c:v>
                </c:pt>
                <c:pt idx="58583">
                  <c:v>29291.5</c:v>
                </c:pt>
                <c:pt idx="58584">
                  <c:v>29292</c:v>
                </c:pt>
                <c:pt idx="58585">
                  <c:v>29292.5</c:v>
                </c:pt>
                <c:pt idx="58586">
                  <c:v>29293</c:v>
                </c:pt>
                <c:pt idx="58587">
                  <c:v>29293.5</c:v>
                </c:pt>
                <c:pt idx="58588">
                  <c:v>29294</c:v>
                </c:pt>
                <c:pt idx="58589">
                  <c:v>29294.5</c:v>
                </c:pt>
                <c:pt idx="58590">
                  <c:v>29295</c:v>
                </c:pt>
                <c:pt idx="58591">
                  <c:v>29295.5</c:v>
                </c:pt>
                <c:pt idx="58592">
                  <c:v>29296</c:v>
                </c:pt>
                <c:pt idx="58593">
                  <c:v>29296.5</c:v>
                </c:pt>
                <c:pt idx="58594">
                  <c:v>29297</c:v>
                </c:pt>
                <c:pt idx="58595">
                  <c:v>29297.5</c:v>
                </c:pt>
                <c:pt idx="58596">
                  <c:v>29298</c:v>
                </c:pt>
                <c:pt idx="58597">
                  <c:v>29298.5</c:v>
                </c:pt>
                <c:pt idx="58598">
                  <c:v>29299</c:v>
                </c:pt>
                <c:pt idx="58599">
                  <c:v>29299.5</c:v>
                </c:pt>
                <c:pt idx="58600">
                  <c:v>29300</c:v>
                </c:pt>
                <c:pt idx="58601">
                  <c:v>29300.5</c:v>
                </c:pt>
                <c:pt idx="58602">
                  <c:v>29301</c:v>
                </c:pt>
                <c:pt idx="58603">
                  <c:v>29301.5</c:v>
                </c:pt>
                <c:pt idx="58604">
                  <c:v>29302</c:v>
                </c:pt>
                <c:pt idx="58605">
                  <c:v>29302.5</c:v>
                </c:pt>
                <c:pt idx="58606">
                  <c:v>29303</c:v>
                </c:pt>
                <c:pt idx="58607">
                  <c:v>29303.5</c:v>
                </c:pt>
                <c:pt idx="58608">
                  <c:v>29304</c:v>
                </c:pt>
                <c:pt idx="58609">
                  <c:v>29304.5</c:v>
                </c:pt>
                <c:pt idx="58610">
                  <c:v>29305</c:v>
                </c:pt>
                <c:pt idx="58611">
                  <c:v>29305.5</c:v>
                </c:pt>
                <c:pt idx="58612">
                  <c:v>29306</c:v>
                </c:pt>
                <c:pt idx="58613">
                  <c:v>29306.5</c:v>
                </c:pt>
                <c:pt idx="58614">
                  <c:v>29307</c:v>
                </c:pt>
                <c:pt idx="58615">
                  <c:v>29307.5</c:v>
                </c:pt>
                <c:pt idx="58616">
                  <c:v>29308</c:v>
                </c:pt>
                <c:pt idx="58617">
                  <c:v>29308.5</c:v>
                </c:pt>
                <c:pt idx="58618">
                  <c:v>29309</c:v>
                </c:pt>
                <c:pt idx="58619">
                  <c:v>29309.5</c:v>
                </c:pt>
                <c:pt idx="58620">
                  <c:v>29310</c:v>
                </c:pt>
                <c:pt idx="58621">
                  <c:v>29310.5</c:v>
                </c:pt>
                <c:pt idx="58622">
                  <c:v>29311</c:v>
                </c:pt>
                <c:pt idx="58623">
                  <c:v>29311.5</c:v>
                </c:pt>
                <c:pt idx="58624">
                  <c:v>29312</c:v>
                </c:pt>
                <c:pt idx="58625">
                  <c:v>29312.5</c:v>
                </c:pt>
                <c:pt idx="58626">
                  <c:v>29313</c:v>
                </c:pt>
                <c:pt idx="58627">
                  <c:v>29313.5</c:v>
                </c:pt>
                <c:pt idx="58628">
                  <c:v>29314</c:v>
                </c:pt>
                <c:pt idx="58629">
                  <c:v>29314.5</c:v>
                </c:pt>
                <c:pt idx="58630">
                  <c:v>29315</c:v>
                </c:pt>
                <c:pt idx="58631">
                  <c:v>29315.5</c:v>
                </c:pt>
                <c:pt idx="58632">
                  <c:v>29316</c:v>
                </c:pt>
                <c:pt idx="58633">
                  <c:v>29316.5</c:v>
                </c:pt>
                <c:pt idx="58634">
                  <c:v>29317</c:v>
                </c:pt>
                <c:pt idx="58635">
                  <c:v>29317.5</c:v>
                </c:pt>
                <c:pt idx="58636">
                  <c:v>29318</c:v>
                </c:pt>
                <c:pt idx="58637">
                  <c:v>29318.5</c:v>
                </c:pt>
                <c:pt idx="58638">
                  <c:v>29319</c:v>
                </c:pt>
                <c:pt idx="58639">
                  <c:v>29319.5</c:v>
                </c:pt>
                <c:pt idx="58640">
                  <c:v>29320</c:v>
                </c:pt>
                <c:pt idx="58641">
                  <c:v>29320.5</c:v>
                </c:pt>
                <c:pt idx="58642">
                  <c:v>29321</c:v>
                </c:pt>
                <c:pt idx="58643">
                  <c:v>29321.5</c:v>
                </c:pt>
                <c:pt idx="58644">
                  <c:v>29322</c:v>
                </c:pt>
                <c:pt idx="58645">
                  <c:v>29322.5</c:v>
                </c:pt>
                <c:pt idx="58646">
                  <c:v>29323</c:v>
                </c:pt>
                <c:pt idx="58647">
                  <c:v>29323.5</c:v>
                </c:pt>
                <c:pt idx="58648">
                  <c:v>29324</c:v>
                </c:pt>
                <c:pt idx="58649">
                  <c:v>29324.5</c:v>
                </c:pt>
                <c:pt idx="58650">
                  <c:v>29325</c:v>
                </c:pt>
                <c:pt idx="58651">
                  <c:v>29325.5</c:v>
                </c:pt>
                <c:pt idx="58652">
                  <c:v>29326</c:v>
                </c:pt>
                <c:pt idx="58653">
                  <c:v>29326.5</c:v>
                </c:pt>
                <c:pt idx="58654">
                  <c:v>29327</c:v>
                </c:pt>
                <c:pt idx="58655">
                  <c:v>29327.5</c:v>
                </c:pt>
                <c:pt idx="58656">
                  <c:v>29328</c:v>
                </c:pt>
                <c:pt idx="58657">
                  <c:v>29328.5</c:v>
                </c:pt>
                <c:pt idx="58658">
                  <c:v>29329</c:v>
                </c:pt>
                <c:pt idx="58659">
                  <c:v>29329.5</c:v>
                </c:pt>
                <c:pt idx="58660">
                  <c:v>29330</c:v>
                </c:pt>
                <c:pt idx="58661">
                  <c:v>29330.5</c:v>
                </c:pt>
                <c:pt idx="58662">
                  <c:v>29331</c:v>
                </c:pt>
                <c:pt idx="58663">
                  <c:v>29331.5</c:v>
                </c:pt>
                <c:pt idx="58664">
                  <c:v>29332</c:v>
                </c:pt>
                <c:pt idx="58665">
                  <c:v>29332.5</c:v>
                </c:pt>
                <c:pt idx="58666">
                  <c:v>29333</c:v>
                </c:pt>
                <c:pt idx="58667">
                  <c:v>29333.5</c:v>
                </c:pt>
                <c:pt idx="58668">
                  <c:v>29334</c:v>
                </c:pt>
                <c:pt idx="58669">
                  <c:v>29334.5</c:v>
                </c:pt>
                <c:pt idx="58670">
                  <c:v>29335</c:v>
                </c:pt>
                <c:pt idx="58671">
                  <c:v>29335.5</c:v>
                </c:pt>
                <c:pt idx="58672">
                  <c:v>29336</c:v>
                </c:pt>
                <c:pt idx="58673">
                  <c:v>29336.5</c:v>
                </c:pt>
                <c:pt idx="58674">
                  <c:v>29337</c:v>
                </c:pt>
                <c:pt idx="58675">
                  <c:v>29337.5</c:v>
                </c:pt>
                <c:pt idx="58676">
                  <c:v>29338</c:v>
                </c:pt>
                <c:pt idx="58677">
                  <c:v>29338.5</c:v>
                </c:pt>
                <c:pt idx="58678">
                  <c:v>29339</c:v>
                </c:pt>
                <c:pt idx="58679">
                  <c:v>29339.5</c:v>
                </c:pt>
                <c:pt idx="58680">
                  <c:v>29340</c:v>
                </c:pt>
                <c:pt idx="58681">
                  <c:v>29340.5</c:v>
                </c:pt>
                <c:pt idx="58682">
                  <c:v>29341</c:v>
                </c:pt>
                <c:pt idx="58683">
                  <c:v>29341.5</c:v>
                </c:pt>
                <c:pt idx="58684">
                  <c:v>29342</c:v>
                </c:pt>
                <c:pt idx="58685">
                  <c:v>29342.5</c:v>
                </c:pt>
                <c:pt idx="58686">
                  <c:v>29343</c:v>
                </c:pt>
                <c:pt idx="58687">
                  <c:v>29343.5</c:v>
                </c:pt>
                <c:pt idx="58688">
                  <c:v>29344</c:v>
                </c:pt>
                <c:pt idx="58689">
                  <c:v>29344.5</c:v>
                </c:pt>
                <c:pt idx="58690">
                  <c:v>29345</c:v>
                </c:pt>
                <c:pt idx="58691">
                  <c:v>29345.5</c:v>
                </c:pt>
                <c:pt idx="58692">
                  <c:v>29346</c:v>
                </c:pt>
                <c:pt idx="58693">
                  <c:v>29346.5</c:v>
                </c:pt>
                <c:pt idx="58694">
                  <c:v>29347</c:v>
                </c:pt>
                <c:pt idx="58695">
                  <c:v>29347.5</c:v>
                </c:pt>
                <c:pt idx="58696">
                  <c:v>29348</c:v>
                </c:pt>
                <c:pt idx="58697">
                  <c:v>29348.5</c:v>
                </c:pt>
                <c:pt idx="58698">
                  <c:v>29349</c:v>
                </c:pt>
                <c:pt idx="58699">
                  <c:v>29349.5</c:v>
                </c:pt>
                <c:pt idx="58700">
                  <c:v>29350</c:v>
                </c:pt>
                <c:pt idx="58701">
                  <c:v>29350.5</c:v>
                </c:pt>
                <c:pt idx="58702">
                  <c:v>29351</c:v>
                </c:pt>
                <c:pt idx="58703">
                  <c:v>29351.5</c:v>
                </c:pt>
                <c:pt idx="58704">
                  <c:v>29352</c:v>
                </c:pt>
                <c:pt idx="58705">
                  <c:v>29352.5</c:v>
                </c:pt>
                <c:pt idx="58706">
                  <c:v>29353</c:v>
                </c:pt>
                <c:pt idx="58707">
                  <c:v>29353.5</c:v>
                </c:pt>
                <c:pt idx="58708">
                  <c:v>29354</c:v>
                </c:pt>
                <c:pt idx="58709">
                  <c:v>29354.5</c:v>
                </c:pt>
                <c:pt idx="58710">
                  <c:v>29355</c:v>
                </c:pt>
                <c:pt idx="58711">
                  <c:v>29355.5</c:v>
                </c:pt>
                <c:pt idx="58712">
                  <c:v>29356</c:v>
                </c:pt>
                <c:pt idx="58713">
                  <c:v>29356.5</c:v>
                </c:pt>
                <c:pt idx="58714">
                  <c:v>29357</c:v>
                </c:pt>
                <c:pt idx="58715">
                  <c:v>29357.5</c:v>
                </c:pt>
                <c:pt idx="58716">
                  <c:v>29358</c:v>
                </c:pt>
                <c:pt idx="58717">
                  <c:v>29358.5</c:v>
                </c:pt>
                <c:pt idx="58718">
                  <c:v>29359</c:v>
                </c:pt>
                <c:pt idx="58719">
                  <c:v>29359.5</c:v>
                </c:pt>
                <c:pt idx="58720">
                  <c:v>29360</c:v>
                </c:pt>
                <c:pt idx="58721">
                  <c:v>29360.5</c:v>
                </c:pt>
                <c:pt idx="58722">
                  <c:v>29361</c:v>
                </c:pt>
                <c:pt idx="58723">
                  <c:v>29361.5</c:v>
                </c:pt>
                <c:pt idx="58724">
                  <c:v>29362</c:v>
                </c:pt>
                <c:pt idx="58725">
                  <c:v>29362.5</c:v>
                </c:pt>
                <c:pt idx="58726">
                  <c:v>29363</c:v>
                </c:pt>
                <c:pt idx="58727">
                  <c:v>29363.5</c:v>
                </c:pt>
                <c:pt idx="58728">
                  <c:v>29364</c:v>
                </c:pt>
                <c:pt idx="58729">
                  <c:v>29364.5</c:v>
                </c:pt>
                <c:pt idx="58730">
                  <c:v>29365</c:v>
                </c:pt>
                <c:pt idx="58731">
                  <c:v>29365.5</c:v>
                </c:pt>
                <c:pt idx="58732">
                  <c:v>29366</c:v>
                </c:pt>
                <c:pt idx="58733">
                  <c:v>29366.5</c:v>
                </c:pt>
                <c:pt idx="58734">
                  <c:v>29367</c:v>
                </c:pt>
                <c:pt idx="58735">
                  <c:v>29367.5</c:v>
                </c:pt>
                <c:pt idx="58736">
                  <c:v>29368</c:v>
                </c:pt>
                <c:pt idx="58737">
                  <c:v>29368.5</c:v>
                </c:pt>
                <c:pt idx="58738">
                  <c:v>29369</c:v>
                </c:pt>
                <c:pt idx="58739">
                  <c:v>29369.5</c:v>
                </c:pt>
                <c:pt idx="58740">
                  <c:v>29370</c:v>
                </c:pt>
                <c:pt idx="58741">
                  <c:v>29370.5</c:v>
                </c:pt>
                <c:pt idx="58742">
                  <c:v>29371</c:v>
                </c:pt>
                <c:pt idx="58743">
                  <c:v>29371.5</c:v>
                </c:pt>
                <c:pt idx="58744">
                  <c:v>29372</c:v>
                </c:pt>
                <c:pt idx="58745">
                  <c:v>29372.5</c:v>
                </c:pt>
                <c:pt idx="58746">
                  <c:v>29373</c:v>
                </c:pt>
                <c:pt idx="58747">
                  <c:v>29373.5</c:v>
                </c:pt>
                <c:pt idx="58748">
                  <c:v>29374</c:v>
                </c:pt>
                <c:pt idx="58749">
                  <c:v>29374.5</c:v>
                </c:pt>
                <c:pt idx="58750">
                  <c:v>29375</c:v>
                </c:pt>
                <c:pt idx="58751">
                  <c:v>29375.5</c:v>
                </c:pt>
                <c:pt idx="58752">
                  <c:v>29376</c:v>
                </c:pt>
                <c:pt idx="58753">
                  <c:v>29376.5</c:v>
                </c:pt>
                <c:pt idx="58754">
                  <c:v>29377</c:v>
                </c:pt>
                <c:pt idx="58755">
                  <c:v>29377.5</c:v>
                </c:pt>
                <c:pt idx="58756">
                  <c:v>29378</c:v>
                </c:pt>
                <c:pt idx="58757">
                  <c:v>29378.5</c:v>
                </c:pt>
                <c:pt idx="58758">
                  <c:v>29379</c:v>
                </c:pt>
                <c:pt idx="58759">
                  <c:v>29379.5</c:v>
                </c:pt>
                <c:pt idx="58760">
                  <c:v>29380</c:v>
                </c:pt>
                <c:pt idx="58761">
                  <c:v>29380.5</c:v>
                </c:pt>
                <c:pt idx="58762">
                  <c:v>29381</c:v>
                </c:pt>
                <c:pt idx="58763">
                  <c:v>29381.5</c:v>
                </c:pt>
                <c:pt idx="58764">
                  <c:v>29382</c:v>
                </c:pt>
                <c:pt idx="58765">
                  <c:v>29382.5</c:v>
                </c:pt>
                <c:pt idx="58766">
                  <c:v>29383</c:v>
                </c:pt>
                <c:pt idx="58767">
                  <c:v>29383.5</c:v>
                </c:pt>
                <c:pt idx="58768">
                  <c:v>29384</c:v>
                </c:pt>
                <c:pt idx="58769">
                  <c:v>29384.5</c:v>
                </c:pt>
                <c:pt idx="58770">
                  <c:v>29385</c:v>
                </c:pt>
                <c:pt idx="58771">
                  <c:v>29385.5</c:v>
                </c:pt>
                <c:pt idx="58772">
                  <c:v>29386</c:v>
                </c:pt>
                <c:pt idx="58773">
                  <c:v>29386.5</c:v>
                </c:pt>
                <c:pt idx="58774">
                  <c:v>29387</c:v>
                </c:pt>
                <c:pt idx="58775">
                  <c:v>29387.5</c:v>
                </c:pt>
                <c:pt idx="58776">
                  <c:v>29388</c:v>
                </c:pt>
                <c:pt idx="58777">
                  <c:v>29388.5</c:v>
                </c:pt>
                <c:pt idx="58778">
                  <c:v>29389</c:v>
                </c:pt>
                <c:pt idx="58779">
                  <c:v>29389.5</c:v>
                </c:pt>
                <c:pt idx="58780">
                  <c:v>29390</c:v>
                </c:pt>
                <c:pt idx="58781">
                  <c:v>29390.5</c:v>
                </c:pt>
                <c:pt idx="58782">
                  <c:v>29391</c:v>
                </c:pt>
                <c:pt idx="58783">
                  <c:v>29391.5</c:v>
                </c:pt>
                <c:pt idx="58784">
                  <c:v>29392</c:v>
                </c:pt>
                <c:pt idx="58785">
                  <c:v>29392.5</c:v>
                </c:pt>
                <c:pt idx="58786">
                  <c:v>29393</c:v>
                </c:pt>
                <c:pt idx="58787">
                  <c:v>29393.5</c:v>
                </c:pt>
                <c:pt idx="58788">
                  <c:v>29394</c:v>
                </c:pt>
                <c:pt idx="58789">
                  <c:v>29394.5</c:v>
                </c:pt>
                <c:pt idx="58790">
                  <c:v>29395</c:v>
                </c:pt>
                <c:pt idx="58791">
                  <c:v>29395.5</c:v>
                </c:pt>
                <c:pt idx="58792">
                  <c:v>29396</c:v>
                </c:pt>
                <c:pt idx="58793">
                  <c:v>29396.5</c:v>
                </c:pt>
                <c:pt idx="58794">
                  <c:v>29397</c:v>
                </c:pt>
                <c:pt idx="58795">
                  <c:v>29397.5</c:v>
                </c:pt>
                <c:pt idx="58796">
                  <c:v>29398</c:v>
                </c:pt>
                <c:pt idx="58797">
                  <c:v>29398.5</c:v>
                </c:pt>
                <c:pt idx="58798">
                  <c:v>29399</c:v>
                </c:pt>
                <c:pt idx="58799">
                  <c:v>29399.5</c:v>
                </c:pt>
                <c:pt idx="58800">
                  <c:v>29400</c:v>
                </c:pt>
                <c:pt idx="58801">
                  <c:v>29400.5</c:v>
                </c:pt>
                <c:pt idx="58802">
                  <c:v>29401</c:v>
                </c:pt>
                <c:pt idx="58803">
                  <c:v>29401.5</c:v>
                </c:pt>
                <c:pt idx="58804">
                  <c:v>29402</c:v>
                </c:pt>
                <c:pt idx="58805">
                  <c:v>29402.5</c:v>
                </c:pt>
                <c:pt idx="58806">
                  <c:v>29403</c:v>
                </c:pt>
                <c:pt idx="58807">
                  <c:v>29403.5</c:v>
                </c:pt>
                <c:pt idx="58808">
                  <c:v>29404</c:v>
                </c:pt>
                <c:pt idx="58809">
                  <c:v>29404.5</c:v>
                </c:pt>
                <c:pt idx="58810">
                  <c:v>29405</c:v>
                </c:pt>
                <c:pt idx="58811">
                  <c:v>29405.5</c:v>
                </c:pt>
                <c:pt idx="58812">
                  <c:v>29406</c:v>
                </c:pt>
                <c:pt idx="58813">
                  <c:v>29406.5</c:v>
                </c:pt>
                <c:pt idx="58814">
                  <c:v>29407</c:v>
                </c:pt>
                <c:pt idx="58815">
                  <c:v>29407.5</c:v>
                </c:pt>
                <c:pt idx="58816">
                  <c:v>29408</c:v>
                </c:pt>
                <c:pt idx="58817">
                  <c:v>29408.5</c:v>
                </c:pt>
                <c:pt idx="58818">
                  <c:v>29409</c:v>
                </c:pt>
                <c:pt idx="58819">
                  <c:v>29409.5</c:v>
                </c:pt>
                <c:pt idx="58820">
                  <c:v>29410</c:v>
                </c:pt>
                <c:pt idx="58821">
                  <c:v>29410.5</c:v>
                </c:pt>
                <c:pt idx="58822">
                  <c:v>29411</c:v>
                </c:pt>
                <c:pt idx="58823">
                  <c:v>29411.5</c:v>
                </c:pt>
                <c:pt idx="58824">
                  <c:v>29412</c:v>
                </c:pt>
                <c:pt idx="58825">
                  <c:v>29412.5</c:v>
                </c:pt>
                <c:pt idx="58826">
                  <c:v>29413</c:v>
                </c:pt>
                <c:pt idx="58827">
                  <c:v>29413.5</c:v>
                </c:pt>
                <c:pt idx="58828">
                  <c:v>29414</c:v>
                </c:pt>
                <c:pt idx="58829">
                  <c:v>29414.5</c:v>
                </c:pt>
                <c:pt idx="58830">
                  <c:v>29415</c:v>
                </c:pt>
                <c:pt idx="58831">
                  <c:v>29415.5</c:v>
                </c:pt>
                <c:pt idx="58832">
                  <c:v>29416</c:v>
                </c:pt>
                <c:pt idx="58833">
                  <c:v>29416.5</c:v>
                </c:pt>
                <c:pt idx="58834">
                  <c:v>29417</c:v>
                </c:pt>
                <c:pt idx="58835">
                  <c:v>29417.5</c:v>
                </c:pt>
                <c:pt idx="58836">
                  <c:v>29418</c:v>
                </c:pt>
                <c:pt idx="58837">
                  <c:v>29418.5</c:v>
                </c:pt>
                <c:pt idx="58838">
                  <c:v>29419</c:v>
                </c:pt>
                <c:pt idx="58839">
                  <c:v>29419.5</c:v>
                </c:pt>
                <c:pt idx="58840">
                  <c:v>29420</c:v>
                </c:pt>
                <c:pt idx="58841">
                  <c:v>29420.5</c:v>
                </c:pt>
                <c:pt idx="58842">
                  <c:v>29421</c:v>
                </c:pt>
                <c:pt idx="58843">
                  <c:v>29421.5</c:v>
                </c:pt>
                <c:pt idx="58844">
                  <c:v>29422</c:v>
                </c:pt>
                <c:pt idx="58845">
                  <c:v>29422.5</c:v>
                </c:pt>
                <c:pt idx="58846">
                  <c:v>29423</c:v>
                </c:pt>
                <c:pt idx="58847">
                  <c:v>29423.5</c:v>
                </c:pt>
                <c:pt idx="58848">
                  <c:v>29424</c:v>
                </c:pt>
                <c:pt idx="58849">
                  <c:v>29424.5</c:v>
                </c:pt>
                <c:pt idx="58850">
                  <c:v>29425</c:v>
                </c:pt>
                <c:pt idx="58851">
                  <c:v>29425.5</c:v>
                </c:pt>
                <c:pt idx="58852">
                  <c:v>29426</c:v>
                </c:pt>
                <c:pt idx="58853">
                  <c:v>29426.5</c:v>
                </c:pt>
                <c:pt idx="58854">
                  <c:v>29427</c:v>
                </c:pt>
                <c:pt idx="58855">
                  <c:v>29427.5</c:v>
                </c:pt>
                <c:pt idx="58856">
                  <c:v>29428</c:v>
                </c:pt>
                <c:pt idx="58857">
                  <c:v>29428.5</c:v>
                </c:pt>
                <c:pt idx="58858">
                  <c:v>29429</c:v>
                </c:pt>
                <c:pt idx="58859">
                  <c:v>29429.5</c:v>
                </c:pt>
                <c:pt idx="58860">
                  <c:v>29430</c:v>
                </c:pt>
                <c:pt idx="58861">
                  <c:v>29430.5</c:v>
                </c:pt>
                <c:pt idx="58862">
                  <c:v>29431</c:v>
                </c:pt>
                <c:pt idx="58863">
                  <c:v>29431.5</c:v>
                </c:pt>
                <c:pt idx="58864">
                  <c:v>29432</c:v>
                </c:pt>
                <c:pt idx="58865">
                  <c:v>29432.5</c:v>
                </c:pt>
                <c:pt idx="58866">
                  <c:v>29433</c:v>
                </c:pt>
                <c:pt idx="58867">
                  <c:v>29433.5</c:v>
                </c:pt>
                <c:pt idx="58868">
                  <c:v>29434</c:v>
                </c:pt>
                <c:pt idx="58869">
                  <c:v>29434.5</c:v>
                </c:pt>
                <c:pt idx="58870">
                  <c:v>29435</c:v>
                </c:pt>
                <c:pt idx="58871">
                  <c:v>29435.5</c:v>
                </c:pt>
                <c:pt idx="58872">
                  <c:v>29436</c:v>
                </c:pt>
                <c:pt idx="58873">
                  <c:v>29436.5</c:v>
                </c:pt>
                <c:pt idx="58874">
                  <c:v>29437</c:v>
                </c:pt>
                <c:pt idx="58875">
                  <c:v>29437.5</c:v>
                </c:pt>
                <c:pt idx="58876">
                  <c:v>29438</c:v>
                </c:pt>
                <c:pt idx="58877">
                  <c:v>29438.5</c:v>
                </c:pt>
                <c:pt idx="58878">
                  <c:v>29439</c:v>
                </c:pt>
                <c:pt idx="58879">
                  <c:v>29439.5</c:v>
                </c:pt>
                <c:pt idx="58880">
                  <c:v>29440</c:v>
                </c:pt>
                <c:pt idx="58881">
                  <c:v>29440.5</c:v>
                </c:pt>
                <c:pt idx="58882">
                  <c:v>29441</c:v>
                </c:pt>
                <c:pt idx="58883">
                  <c:v>29441.5</c:v>
                </c:pt>
                <c:pt idx="58884">
                  <c:v>29442</c:v>
                </c:pt>
                <c:pt idx="58885">
                  <c:v>29442.5</c:v>
                </c:pt>
                <c:pt idx="58886">
                  <c:v>29443</c:v>
                </c:pt>
                <c:pt idx="58887">
                  <c:v>29443.5</c:v>
                </c:pt>
                <c:pt idx="58888">
                  <c:v>29444</c:v>
                </c:pt>
                <c:pt idx="58889">
                  <c:v>29444.5</c:v>
                </c:pt>
                <c:pt idx="58890">
                  <c:v>29445</c:v>
                </c:pt>
                <c:pt idx="58891">
                  <c:v>29445.5</c:v>
                </c:pt>
                <c:pt idx="58892">
                  <c:v>29446</c:v>
                </c:pt>
                <c:pt idx="58893">
                  <c:v>29446.5</c:v>
                </c:pt>
                <c:pt idx="58894">
                  <c:v>29447</c:v>
                </c:pt>
                <c:pt idx="58895">
                  <c:v>29447.5</c:v>
                </c:pt>
                <c:pt idx="58896">
                  <c:v>29448</c:v>
                </c:pt>
                <c:pt idx="58897">
                  <c:v>29448.5</c:v>
                </c:pt>
                <c:pt idx="58898">
                  <c:v>29449</c:v>
                </c:pt>
                <c:pt idx="58899">
                  <c:v>29449.5</c:v>
                </c:pt>
                <c:pt idx="58900">
                  <c:v>29450</c:v>
                </c:pt>
                <c:pt idx="58901">
                  <c:v>29450.5</c:v>
                </c:pt>
                <c:pt idx="58902">
                  <c:v>29451</c:v>
                </c:pt>
                <c:pt idx="58903">
                  <c:v>29451.5</c:v>
                </c:pt>
                <c:pt idx="58904">
                  <c:v>29452</c:v>
                </c:pt>
                <c:pt idx="58905">
                  <c:v>29452.5</c:v>
                </c:pt>
                <c:pt idx="58906">
                  <c:v>29453</c:v>
                </c:pt>
                <c:pt idx="58907">
                  <c:v>29453.5</c:v>
                </c:pt>
                <c:pt idx="58908">
                  <c:v>29454</c:v>
                </c:pt>
                <c:pt idx="58909">
                  <c:v>29454.5</c:v>
                </c:pt>
                <c:pt idx="58910">
                  <c:v>29455</c:v>
                </c:pt>
                <c:pt idx="58911">
                  <c:v>29455.5</c:v>
                </c:pt>
                <c:pt idx="58912">
                  <c:v>29456</c:v>
                </c:pt>
                <c:pt idx="58913">
                  <c:v>29456.5</c:v>
                </c:pt>
                <c:pt idx="58914">
                  <c:v>29457</c:v>
                </c:pt>
                <c:pt idx="58915">
                  <c:v>29457.5</c:v>
                </c:pt>
                <c:pt idx="58916">
                  <c:v>29458</c:v>
                </c:pt>
                <c:pt idx="58917">
                  <c:v>29458.5</c:v>
                </c:pt>
                <c:pt idx="58918">
                  <c:v>29459</c:v>
                </c:pt>
                <c:pt idx="58919">
                  <c:v>29459.5</c:v>
                </c:pt>
                <c:pt idx="58920">
                  <c:v>29460</c:v>
                </c:pt>
                <c:pt idx="58921">
                  <c:v>29460.5</c:v>
                </c:pt>
                <c:pt idx="58922">
                  <c:v>29461</c:v>
                </c:pt>
                <c:pt idx="58923">
                  <c:v>29461.5</c:v>
                </c:pt>
                <c:pt idx="58924">
                  <c:v>29462</c:v>
                </c:pt>
                <c:pt idx="58925">
                  <c:v>29462.5</c:v>
                </c:pt>
                <c:pt idx="58926">
                  <c:v>29463</c:v>
                </c:pt>
                <c:pt idx="58927">
                  <c:v>29463.5</c:v>
                </c:pt>
                <c:pt idx="58928">
                  <c:v>29464</c:v>
                </c:pt>
                <c:pt idx="58929">
                  <c:v>29464.5</c:v>
                </c:pt>
                <c:pt idx="58930">
                  <c:v>29465</c:v>
                </c:pt>
                <c:pt idx="58931">
                  <c:v>29465.5</c:v>
                </c:pt>
                <c:pt idx="58932">
                  <c:v>29466</c:v>
                </c:pt>
                <c:pt idx="58933">
                  <c:v>29466.5</c:v>
                </c:pt>
                <c:pt idx="58934">
                  <c:v>29467</c:v>
                </c:pt>
                <c:pt idx="58935">
                  <c:v>29467.5</c:v>
                </c:pt>
                <c:pt idx="58936">
                  <c:v>29468</c:v>
                </c:pt>
                <c:pt idx="58937">
                  <c:v>29468.5</c:v>
                </c:pt>
                <c:pt idx="58938">
                  <c:v>29469</c:v>
                </c:pt>
                <c:pt idx="58939">
                  <c:v>29469.5</c:v>
                </c:pt>
                <c:pt idx="58940">
                  <c:v>29470</c:v>
                </c:pt>
                <c:pt idx="58941">
                  <c:v>29470.5</c:v>
                </c:pt>
                <c:pt idx="58942">
                  <c:v>29471</c:v>
                </c:pt>
                <c:pt idx="58943">
                  <c:v>29471.5</c:v>
                </c:pt>
                <c:pt idx="58944">
                  <c:v>29472</c:v>
                </c:pt>
                <c:pt idx="58945">
                  <c:v>29472.5</c:v>
                </c:pt>
                <c:pt idx="58946">
                  <c:v>29473</c:v>
                </c:pt>
                <c:pt idx="58947">
                  <c:v>29473.5</c:v>
                </c:pt>
                <c:pt idx="58948">
                  <c:v>29474</c:v>
                </c:pt>
                <c:pt idx="58949">
                  <c:v>29474.5</c:v>
                </c:pt>
                <c:pt idx="58950">
                  <c:v>29475</c:v>
                </c:pt>
                <c:pt idx="58951">
                  <c:v>29475.5</c:v>
                </c:pt>
                <c:pt idx="58952">
                  <c:v>29476</c:v>
                </c:pt>
                <c:pt idx="58953">
                  <c:v>29476.5</c:v>
                </c:pt>
                <c:pt idx="58954">
                  <c:v>29477</c:v>
                </c:pt>
                <c:pt idx="58955">
                  <c:v>29477.5</c:v>
                </c:pt>
                <c:pt idx="58956">
                  <c:v>29478</c:v>
                </c:pt>
                <c:pt idx="58957">
                  <c:v>29478.5</c:v>
                </c:pt>
                <c:pt idx="58958">
                  <c:v>29479</c:v>
                </c:pt>
                <c:pt idx="58959">
                  <c:v>29479.5</c:v>
                </c:pt>
                <c:pt idx="58960">
                  <c:v>29480</c:v>
                </c:pt>
                <c:pt idx="58961">
                  <c:v>29480.5</c:v>
                </c:pt>
                <c:pt idx="58962">
                  <c:v>29481</c:v>
                </c:pt>
                <c:pt idx="58963">
                  <c:v>29481.5</c:v>
                </c:pt>
                <c:pt idx="58964">
                  <c:v>29482</c:v>
                </c:pt>
                <c:pt idx="58965">
                  <c:v>29482.5</c:v>
                </c:pt>
                <c:pt idx="58966">
                  <c:v>29483</c:v>
                </c:pt>
                <c:pt idx="58967">
                  <c:v>29483.5</c:v>
                </c:pt>
                <c:pt idx="58968">
                  <c:v>29484</c:v>
                </c:pt>
                <c:pt idx="58969">
                  <c:v>29484.5</c:v>
                </c:pt>
                <c:pt idx="58970">
                  <c:v>29485</c:v>
                </c:pt>
                <c:pt idx="58971">
                  <c:v>29485.5</c:v>
                </c:pt>
                <c:pt idx="58972">
                  <c:v>29486</c:v>
                </c:pt>
                <c:pt idx="58973">
                  <c:v>29486.5</c:v>
                </c:pt>
                <c:pt idx="58974">
                  <c:v>29487</c:v>
                </c:pt>
                <c:pt idx="58975">
                  <c:v>29487.5</c:v>
                </c:pt>
                <c:pt idx="58976">
                  <c:v>29488</c:v>
                </c:pt>
                <c:pt idx="58977">
                  <c:v>29488.5</c:v>
                </c:pt>
                <c:pt idx="58978">
                  <c:v>29489</c:v>
                </c:pt>
                <c:pt idx="58979">
                  <c:v>29489.5</c:v>
                </c:pt>
                <c:pt idx="58980">
                  <c:v>29490</c:v>
                </c:pt>
                <c:pt idx="58981">
                  <c:v>29490.5</c:v>
                </c:pt>
                <c:pt idx="58982">
                  <c:v>29491</c:v>
                </c:pt>
                <c:pt idx="58983">
                  <c:v>29491.5</c:v>
                </c:pt>
                <c:pt idx="58984">
                  <c:v>29492</c:v>
                </c:pt>
                <c:pt idx="58985">
                  <c:v>29492.5</c:v>
                </c:pt>
                <c:pt idx="58986">
                  <c:v>29493</c:v>
                </c:pt>
                <c:pt idx="58987">
                  <c:v>29493.5</c:v>
                </c:pt>
                <c:pt idx="58988">
                  <c:v>29494</c:v>
                </c:pt>
                <c:pt idx="58989">
                  <c:v>29494.5</c:v>
                </c:pt>
                <c:pt idx="58990">
                  <c:v>29495</c:v>
                </c:pt>
                <c:pt idx="58991">
                  <c:v>29495.5</c:v>
                </c:pt>
                <c:pt idx="58992">
                  <c:v>29496</c:v>
                </c:pt>
                <c:pt idx="58993">
                  <c:v>29496.5</c:v>
                </c:pt>
                <c:pt idx="58994">
                  <c:v>29497</c:v>
                </c:pt>
                <c:pt idx="58995">
                  <c:v>29497.5</c:v>
                </c:pt>
                <c:pt idx="58996">
                  <c:v>29498</c:v>
                </c:pt>
                <c:pt idx="58997">
                  <c:v>29498.5</c:v>
                </c:pt>
                <c:pt idx="58998">
                  <c:v>29499</c:v>
                </c:pt>
                <c:pt idx="58999">
                  <c:v>29499.5</c:v>
                </c:pt>
                <c:pt idx="59000">
                  <c:v>29500</c:v>
                </c:pt>
                <c:pt idx="59001">
                  <c:v>29500.5</c:v>
                </c:pt>
                <c:pt idx="59002">
                  <c:v>29501</c:v>
                </c:pt>
                <c:pt idx="59003">
                  <c:v>29501.5</c:v>
                </c:pt>
                <c:pt idx="59004">
                  <c:v>29502</c:v>
                </c:pt>
                <c:pt idx="59005">
                  <c:v>29502.5</c:v>
                </c:pt>
                <c:pt idx="59006">
                  <c:v>29503</c:v>
                </c:pt>
                <c:pt idx="59007">
                  <c:v>29503.5</c:v>
                </c:pt>
                <c:pt idx="59008">
                  <c:v>29504</c:v>
                </c:pt>
                <c:pt idx="59009">
                  <c:v>29504.5</c:v>
                </c:pt>
                <c:pt idx="59010">
                  <c:v>29505</c:v>
                </c:pt>
                <c:pt idx="59011">
                  <c:v>29505.5</c:v>
                </c:pt>
                <c:pt idx="59012">
                  <c:v>29506</c:v>
                </c:pt>
                <c:pt idx="59013">
                  <c:v>29506.5</c:v>
                </c:pt>
                <c:pt idx="59014">
                  <c:v>29507</c:v>
                </c:pt>
                <c:pt idx="59015">
                  <c:v>29507.5</c:v>
                </c:pt>
                <c:pt idx="59016">
                  <c:v>29508</c:v>
                </c:pt>
                <c:pt idx="59017">
                  <c:v>29508.5</c:v>
                </c:pt>
                <c:pt idx="59018">
                  <c:v>29509</c:v>
                </c:pt>
                <c:pt idx="59019">
                  <c:v>29509.5</c:v>
                </c:pt>
                <c:pt idx="59020">
                  <c:v>29510</c:v>
                </c:pt>
                <c:pt idx="59021">
                  <c:v>29510.5</c:v>
                </c:pt>
                <c:pt idx="59022">
                  <c:v>29511</c:v>
                </c:pt>
                <c:pt idx="59023">
                  <c:v>29511.5</c:v>
                </c:pt>
                <c:pt idx="59024">
                  <c:v>29512</c:v>
                </c:pt>
                <c:pt idx="59025">
                  <c:v>29512.5</c:v>
                </c:pt>
                <c:pt idx="59026">
                  <c:v>29513</c:v>
                </c:pt>
                <c:pt idx="59027">
                  <c:v>29513.5</c:v>
                </c:pt>
                <c:pt idx="59028">
                  <c:v>29514</c:v>
                </c:pt>
                <c:pt idx="59029">
                  <c:v>29514.5</c:v>
                </c:pt>
                <c:pt idx="59030">
                  <c:v>29515</c:v>
                </c:pt>
                <c:pt idx="59031">
                  <c:v>29515.5</c:v>
                </c:pt>
                <c:pt idx="59032">
                  <c:v>29516</c:v>
                </c:pt>
                <c:pt idx="59033">
                  <c:v>29516.5</c:v>
                </c:pt>
                <c:pt idx="59034">
                  <c:v>29517</c:v>
                </c:pt>
                <c:pt idx="59035">
                  <c:v>29517.5</c:v>
                </c:pt>
                <c:pt idx="59036">
                  <c:v>29518</c:v>
                </c:pt>
                <c:pt idx="59037">
                  <c:v>29518.5</c:v>
                </c:pt>
                <c:pt idx="59038">
                  <c:v>29519</c:v>
                </c:pt>
                <c:pt idx="59039">
                  <c:v>29519.5</c:v>
                </c:pt>
                <c:pt idx="59040">
                  <c:v>29520</c:v>
                </c:pt>
                <c:pt idx="59041">
                  <c:v>29520.5</c:v>
                </c:pt>
                <c:pt idx="59042">
                  <c:v>29521</c:v>
                </c:pt>
                <c:pt idx="59043">
                  <c:v>29521.5</c:v>
                </c:pt>
                <c:pt idx="59044">
                  <c:v>29522</c:v>
                </c:pt>
                <c:pt idx="59045">
                  <c:v>29522.5</c:v>
                </c:pt>
                <c:pt idx="59046">
                  <c:v>29523</c:v>
                </c:pt>
                <c:pt idx="59047">
                  <c:v>29523.5</c:v>
                </c:pt>
                <c:pt idx="59048">
                  <c:v>29524</c:v>
                </c:pt>
                <c:pt idx="59049">
                  <c:v>29524.5</c:v>
                </c:pt>
                <c:pt idx="59050">
                  <c:v>29525</c:v>
                </c:pt>
                <c:pt idx="59051">
                  <c:v>29525.5</c:v>
                </c:pt>
                <c:pt idx="59052">
                  <c:v>29526</c:v>
                </c:pt>
                <c:pt idx="59053">
                  <c:v>29526.5</c:v>
                </c:pt>
                <c:pt idx="59054">
                  <c:v>29527</c:v>
                </c:pt>
                <c:pt idx="59055">
                  <c:v>29527.5</c:v>
                </c:pt>
                <c:pt idx="59056">
                  <c:v>29528</c:v>
                </c:pt>
                <c:pt idx="59057">
                  <c:v>29528.5</c:v>
                </c:pt>
                <c:pt idx="59058">
                  <c:v>29529</c:v>
                </c:pt>
                <c:pt idx="59059">
                  <c:v>29529.5</c:v>
                </c:pt>
                <c:pt idx="59060">
                  <c:v>29530</c:v>
                </c:pt>
                <c:pt idx="59061">
                  <c:v>29530.5</c:v>
                </c:pt>
                <c:pt idx="59062">
                  <c:v>29531</c:v>
                </c:pt>
                <c:pt idx="59063">
                  <c:v>29531.5</c:v>
                </c:pt>
                <c:pt idx="59064">
                  <c:v>29532</c:v>
                </c:pt>
                <c:pt idx="59065">
                  <c:v>29532.5</c:v>
                </c:pt>
                <c:pt idx="59066">
                  <c:v>29533</c:v>
                </c:pt>
                <c:pt idx="59067">
                  <c:v>29533.5</c:v>
                </c:pt>
                <c:pt idx="59068">
                  <c:v>29534</c:v>
                </c:pt>
                <c:pt idx="59069">
                  <c:v>29534.5</c:v>
                </c:pt>
                <c:pt idx="59070">
                  <c:v>29535</c:v>
                </c:pt>
                <c:pt idx="59071">
                  <c:v>29535.5</c:v>
                </c:pt>
                <c:pt idx="59072">
                  <c:v>29536</c:v>
                </c:pt>
                <c:pt idx="59073">
                  <c:v>29536.5</c:v>
                </c:pt>
                <c:pt idx="59074">
                  <c:v>29537</c:v>
                </c:pt>
                <c:pt idx="59075">
                  <c:v>29537.5</c:v>
                </c:pt>
                <c:pt idx="59076">
                  <c:v>29538</c:v>
                </c:pt>
                <c:pt idx="59077">
                  <c:v>29538.5</c:v>
                </c:pt>
                <c:pt idx="59078">
                  <c:v>29539</c:v>
                </c:pt>
                <c:pt idx="59079">
                  <c:v>29539.5</c:v>
                </c:pt>
                <c:pt idx="59080">
                  <c:v>29540</c:v>
                </c:pt>
                <c:pt idx="59081">
                  <c:v>29540.5</c:v>
                </c:pt>
                <c:pt idx="59082">
                  <c:v>29541</c:v>
                </c:pt>
                <c:pt idx="59083">
                  <c:v>29541.5</c:v>
                </c:pt>
                <c:pt idx="59084">
                  <c:v>29542</c:v>
                </c:pt>
                <c:pt idx="59085">
                  <c:v>29542.5</c:v>
                </c:pt>
                <c:pt idx="59086">
                  <c:v>29543</c:v>
                </c:pt>
                <c:pt idx="59087">
                  <c:v>29543.5</c:v>
                </c:pt>
                <c:pt idx="59088">
                  <c:v>29544</c:v>
                </c:pt>
                <c:pt idx="59089">
                  <c:v>29544.5</c:v>
                </c:pt>
                <c:pt idx="59090">
                  <c:v>29545</c:v>
                </c:pt>
                <c:pt idx="59091">
                  <c:v>29545.5</c:v>
                </c:pt>
                <c:pt idx="59092">
                  <c:v>29546</c:v>
                </c:pt>
                <c:pt idx="59093">
                  <c:v>29546.5</c:v>
                </c:pt>
                <c:pt idx="59094">
                  <c:v>29547</c:v>
                </c:pt>
                <c:pt idx="59095">
                  <c:v>29547.5</c:v>
                </c:pt>
                <c:pt idx="59096">
                  <c:v>29548</c:v>
                </c:pt>
                <c:pt idx="59097">
                  <c:v>29548.5</c:v>
                </c:pt>
                <c:pt idx="59098">
                  <c:v>29549</c:v>
                </c:pt>
                <c:pt idx="59099">
                  <c:v>29549.5</c:v>
                </c:pt>
                <c:pt idx="59100">
                  <c:v>29550</c:v>
                </c:pt>
                <c:pt idx="59101">
                  <c:v>29550.5</c:v>
                </c:pt>
                <c:pt idx="59102">
                  <c:v>29551</c:v>
                </c:pt>
                <c:pt idx="59103">
                  <c:v>29551.5</c:v>
                </c:pt>
                <c:pt idx="59104">
                  <c:v>29552</c:v>
                </c:pt>
                <c:pt idx="59105">
                  <c:v>29552.5</c:v>
                </c:pt>
                <c:pt idx="59106">
                  <c:v>29553</c:v>
                </c:pt>
                <c:pt idx="59107">
                  <c:v>29553.5</c:v>
                </c:pt>
                <c:pt idx="59108">
                  <c:v>29554</c:v>
                </c:pt>
                <c:pt idx="59109">
                  <c:v>29554.5</c:v>
                </c:pt>
                <c:pt idx="59110">
                  <c:v>29555</c:v>
                </c:pt>
                <c:pt idx="59111">
                  <c:v>29555.5</c:v>
                </c:pt>
                <c:pt idx="59112">
                  <c:v>29556</c:v>
                </c:pt>
                <c:pt idx="59113">
                  <c:v>29556.5</c:v>
                </c:pt>
                <c:pt idx="59114">
                  <c:v>29557</c:v>
                </c:pt>
                <c:pt idx="59115">
                  <c:v>29557.5</c:v>
                </c:pt>
                <c:pt idx="59116">
                  <c:v>29558</c:v>
                </c:pt>
                <c:pt idx="59117">
                  <c:v>29558.5</c:v>
                </c:pt>
                <c:pt idx="59118">
                  <c:v>29559</c:v>
                </c:pt>
                <c:pt idx="59119">
                  <c:v>29559.5</c:v>
                </c:pt>
                <c:pt idx="59120">
                  <c:v>29560</c:v>
                </c:pt>
                <c:pt idx="59121">
                  <c:v>29560.5</c:v>
                </c:pt>
                <c:pt idx="59122">
                  <c:v>29561</c:v>
                </c:pt>
                <c:pt idx="59123">
                  <c:v>29561.5</c:v>
                </c:pt>
                <c:pt idx="59124">
                  <c:v>29562</c:v>
                </c:pt>
                <c:pt idx="59125">
                  <c:v>29562.5</c:v>
                </c:pt>
                <c:pt idx="59126">
                  <c:v>29563</c:v>
                </c:pt>
                <c:pt idx="59127">
                  <c:v>29563.5</c:v>
                </c:pt>
                <c:pt idx="59128">
                  <c:v>29564</c:v>
                </c:pt>
                <c:pt idx="59129">
                  <c:v>29564.5</c:v>
                </c:pt>
                <c:pt idx="59130">
                  <c:v>29565</c:v>
                </c:pt>
                <c:pt idx="59131">
                  <c:v>29565.5</c:v>
                </c:pt>
                <c:pt idx="59132">
                  <c:v>29566</c:v>
                </c:pt>
                <c:pt idx="59133">
                  <c:v>29566.5</c:v>
                </c:pt>
                <c:pt idx="59134">
                  <c:v>29567</c:v>
                </c:pt>
                <c:pt idx="59135">
                  <c:v>29567.5</c:v>
                </c:pt>
                <c:pt idx="59136">
                  <c:v>29568</c:v>
                </c:pt>
                <c:pt idx="59137">
                  <c:v>29568.5</c:v>
                </c:pt>
                <c:pt idx="59138">
                  <c:v>29569</c:v>
                </c:pt>
                <c:pt idx="59139">
                  <c:v>29569.5</c:v>
                </c:pt>
                <c:pt idx="59140">
                  <c:v>29570</c:v>
                </c:pt>
                <c:pt idx="59141">
                  <c:v>29570.5</c:v>
                </c:pt>
                <c:pt idx="59142">
                  <c:v>29571</c:v>
                </c:pt>
                <c:pt idx="59143">
                  <c:v>29571.5</c:v>
                </c:pt>
                <c:pt idx="59144">
                  <c:v>29572</c:v>
                </c:pt>
                <c:pt idx="59145">
                  <c:v>29572.5</c:v>
                </c:pt>
                <c:pt idx="59146">
                  <c:v>29573</c:v>
                </c:pt>
                <c:pt idx="59147">
                  <c:v>29573.5</c:v>
                </c:pt>
                <c:pt idx="59148">
                  <c:v>29574</c:v>
                </c:pt>
                <c:pt idx="59149">
                  <c:v>29574.5</c:v>
                </c:pt>
                <c:pt idx="59150">
                  <c:v>29575</c:v>
                </c:pt>
                <c:pt idx="59151">
                  <c:v>29575.5</c:v>
                </c:pt>
                <c:pt idx="59152">
                  <c:v>29576</c:v>
                </c:pt>
                <c:pt idx="59153">
                  <c:v>29576.5</c:v>
                </c:pt>
                <c:pt idx="59154">
                  <c:v>29577</c:v>
                </c:pt>
                <c:pt idx="59155">
                  <c:v>29577.5</c:v>
                </c:pt>
                <c:pt idx="59156">
                  <c:v>29578</c:v>
                </c:pt>
                <c:pt idx="59157">
                  <c:v>29578.5</c:v>
                </c:pt>
                <c:pt idx="59158">
                  <c:v>29579</c:v>
                </c:pt>
                <c:pt idx="59159">
                  <c:v>29579.5</c:v>
                </c:pt>
                <c:pt idx="59160">
                  <c:v>29580</c:v>
                </c:pt>
                <c:pt idx="59161">
                  <c:v>29580.5</c:v>
                </c:pt>
                <c:pt idx="59162">
                  <c:v>29581</c:v>
                </c:pt>
                <c:pt idx="59163">
                  <c:v>29581.5</c:v>
                </c:pt>
                <c:pt idx="59164">
                  <c:v>29582</c:v>
                </c:pt>
                <c:pt idx="59165">
                  <c:v>29582.5</c:v>
                </c:pt>
                <c:pt idx="59166">
                  <c:v>29583</c:v>
                </c:pt>
                <c:pt idx="59167">
                  <c:v>29583.5</c:v>
                </c:pt>
                <c:pt idx="59168">
                  <c:v>29584</c:v>
                </c:pt>
                <c:pt idx="59169">
                  <c:v>29584.5</c:v>
                </c:pt>
                <c:pt idx="59170">
                  <c:v>29585</c:v>
                </c:pt>
                <c:pt idx="59171">
                  <c:v>29585.5</c:v>
                </c:pt>
                <c:pt idx="59172">
                  <c:v>29586</c:v>
                </c:pt>
                <c:pt idx="59173">
                  <c:v>29586.5</c:v>
                </c:pt>
                <c:pt idx="59174">
                  <c:v>29587</c:v>
                </c:pt>
                <c:pt idx="59175">
                  <c:v>29587.5</c:v>
                </c:pt>
                <c:pt idx="59176">
                  <c:v>29588</c:v>
                </c:pt>
                <c:pt idx="59177">
                  <c:v>29588.5</c:v>
                </c:pt>
                <c:pt idx="59178">
                  <c:v>29589</c:v>
                </c:pt>
                <c:pt idx="59179">
                  <c:v>29589.5</c:v>
                </c:pt>
                <c:pt idx="59180">
                  <c:v>29590</c:v>
                </c:pt>
                <c:pt idx="59181">
                  <c:v>29590.5</c:v>
                </c:pt>
                <c:pt idx="59182">
                  <c:v>29591</c:v>
                </c:pt>
                <c:pt idx="59183">
                  <c:v>29591.5</c:v>
                </c:pt>
                <c:pt idx="59184">
                  <c:v>29592</c:v>
                </c:pt>
                <c:pt idx="59185">
                  <c:v>29592.5</c:v>
                </c:pt>
                <c:pt idx="59186">
                  <c:v>29593</c:v>
                </c:pt>
                <c:pt idx="59187">
                  <c:v>29593.5</c:v>
                </c:pt>
                <c:pt idx="59188">
                  <c:v>29594</c:v>
                </c:pt>
                <c:pt idx="59189">
                  <c:v>29594.5</c:v>
                </c:pt>
                <c:pt idx="59190">
                  <c:v>29595</c:v>
                </c:pt>
                <c:pt idx="59191">
                  <c:v>29595.5</c:v>
                </c:pt>
                <c:pt idx="59192">
                  <c:v>29596</c:v>
                </c:pt>
                <c:pt idx="59193">
                  <c:v>29596.5</c:v>
                </c:pt>
                <c:pt idx="59194">
                  <c:v>29597</c:v>
                </c:pt>
                <c:pt idx="59195">
                  <c:v>29597.5</c:v>
                </c:pt>
                <c:pt idx="59196">
                  <c:v>29598</c:v>
                </c:pt>
                <c:pt idx="59197">
                  <c:v>29598.5</c:v>
                </c:pt>
                <c:pt idx="59198">
                  <c:v>29599</c:v>
                </c:pt>
                <c:pt idx="59199">
                  <c:v>29599.5</c:v>
                </c:pt>
                <c:pt idx="59200">
                  <c:v>29600</c:v>
                </c:pt>
                <c:pt idx="59201">
                  <c:v>29600.5</c:v>
                </c:pt>
                <c:pt idx="59202">
                  <c:v>29601</c:v>
                </c:pt>
                <c:pt idx="59203">
                  <c:v>29601.5</c:v>
                </c:pt>
                <c:pt idx="59204">
                  <c:v>29602</c:v>
                </c:pt>
                <c:pt idx="59205">
                  <c:v>29602.5</c:v>
                </c:pt>
                <c:pt idx="59206">
                  <c:v>29603</c:v>
                </c:pt>
                <c:pt idx="59207">
                  <c:v>29603.5</c:v>
                </c:pt>
                <c:pt idx="59208">
                  <c:v>29604</c:v>
                </c:pt>
                <c:pt idx="59209">
                  <c:v>29604.5</c:v>
                </c:pt>
                <c:pt idx="59210">
                  <c:v>29605</c:v>
                </c:pt>
                <c:pt idx="59211">
                  <c:v>29605.5</c:v>
                </c:pt>
                <c:pt idx="59212">
                  <c:v>29606</c:v>
                </c:pt>
                <c:pt idx="59213">
                  <c:v>29606.5</c:v>
                </c:pt>
                <c:pt idx="59214">
                  <c:v>29607</c:v>
                </c:pt>
                <c:pt idx="59215">
                  <c:v>29607.5</c:v>
                </c:pt>
                <c:pt idx="59216">
                  <c:v>29608</c:v>
                </c:pt>
                <c:pt idx="59217">
                  <c:v>29608.5</c:v>
                </c:pt>
                <c:pt idx="59218">
                  <c:v>29609</c:v>
                </c:pt>
                <c:pt idx="59219">
                  <c:v>29609.5</c:v>
                </c:pt>
                <c:pt idx="59220">
                  <c:v>29610</c:v>
                </c:pt>
                <c:pt idx="59221">
                  <c:v>29610.5</c:v>
                </c:pt>
                <c:pt idx="59222">
                  <c:v>29611</c:v>
                </c:pt>
                <c:pt idx="59223">
                  <c:v>29611.5</c:v>
                </c:pt>
                <c:pt idx="59224">
                  <c:v>29612</c:v>
                </c:pt>
                <c:pt idx="59225">
                  <c:v>29612.5</c:v>
                </c:pt>
                <c:pt idx="59226">
                  <c:v>29613</c:v>
                </c:pt>
                <c:pt idx="59227">
                  <c:v>29613.5</c:v>
                </c:pt>
                <c:pt idx="59228">
                  <c:v>29614</c:v>
                </c:pt>
                <c:pt idx="59229">
                  <c:v>29614.5</c:v>
                </c:pt>
                <c:pt idx="59230">
                  <c:v>29615</c:v>
                </c:pt>
                <c:pt idx="59231">
                  <c:v>29615.5</c:v>
                </c:pt>
                <c:pt idx="59232">
                  <c:v>29616</c:v>
                </c:pt>
                <c:pt idx="59233">
                  <c:v>29616.5</c:v>
                </c:pt>
                <c:pt idx="59234">
                  <c:v>29617</c:v>
                </c:pt>
                <c:pt idx="59235">
                  <c:v>29617.5</c:v>
                </c:pt>
                <c:pt idx="59236">
                  <c:v>29618</c:v>
                </c:pt>
                <c:pt idx="59237">
                  <c:v>29618.5</c:v>
                </c:pt>
                <c:pt idx="59238">
                  <c:v>29619</c:v>
                </c:pt>
                <c:pt idx="59239">
                  <c:v>29619.5</c:v>
                </c:pt>
                <c:pt idx="59240">
                  <c:v>29620</c:v>
                </c:pt>
                <c:pt idx="59241">
                  <c:v>29620.5</c:v>
                </c:pt>
                <c:pt idx="59242">
                  <c:v>29621</c:v>
                </c:pt>
                <c:pt idx="59243">
                  <c:v>29621.5</c:v>
                </c:pt>
                <c:pt idx="59244">
                  <c:v>29622</c:v>
                </c:pt>
                <c:pt idx="59245">
                  <c:v>29622.5</c:v>
                </c:pt>
                <c:pt idx="59246">
                  <c:v>29623</c:v>
                </c:pt>
                <c:pt idx="59247">
                  <c:v>29623.5</c:v>
                </c:pt>
                <c:pt idx="59248">
                  <c:v>29624</c:v>
                </c:pt>
                <c:pt idx="59249">
                  <c:v>29624.5</c:v>
                </c:pt>
                <c:pt idx="59250">
                  <c:v>29625</c:v>
                </c:pt>
                <c:pt idx="59251">
                  <c:v>29625.5</c:v>
                </c:pt>
                <c:pt idx="59252">
                  <c:v>29626</c:v>
                </c:pt>
                <c:pt idx="59253">
                  <c:v>29626.5</c:v>
                </c:pt>
                <c:pt idx="59254">
                  <c:v>29627</c:v>
                </c:pt>
                <c:pt idx="59255">
                  <c:v>29627.5</c:v>
                </c:pt>
                <c:pt idx="59256">
                  <c:v>29628</c:v>
                </c:pt>
                <c:pt idx="59257">
                  <c:v>29628.5</c:v>
                </c:pt>
                <c:pt idx="59258">
                  <c:v>29629</c:v>
                </c:pt>
                <c:pt idx="59259">
                  <c:v>29629.5</c:v>
                </c:pt>
                <c:pt idx="59260">
                  <c:v>29630</c:v>
                </c:pt>
                <c:pt idx="59261">
                  <c:v>29630.5</c:v>
                </c:pt>
                <c:pt idx="59262">
                  <c:v>29631</c:v>
                </c:pt>
                <c:pt idx="59263">
                  <c:v>29631.5</c:v>
                </c:pt>
                <c:pt idx="59264">
                  <c:v>29632</c:v>
                </c:pt>
                <c:pt idx="59265">
                  <c:v>29632.5</c:v>
                </c:pt>
                <c:pt idx="59266">
                  <c:v>29633</c:v>
                </c:pt>
                <c:pt idx="59267">
                  <c:v>29633.5</c:v>
                </c:pt>
                <c:pt idx="59268">
                  <c:v>29634</c:v>
                </c:pt>
                <c:pt idx="59269">
                  <c:v>29634.5</c:v>
                </c:pt>
                <c:pt idx="59270">
                  <c:v>29635</c:v>
                </c:pt>
                <c:pt idx="59271">
                  <c:v>29635.5</c:v>
                </c:pt>
                <c:pt idx="59272">
                  <c:v>29636</c:v>
                </c:pt>
                <c:pt idx="59273">
                  <c:v>29636.5</c:v>
                </c:pt>
                <c:pt idx="59274">
                  <c:v>29637</c:v>
                </c:pt>
                <c:pt idx="59275">
                  <c:v>29637.5</c:v>
                </c:pt>
                <c:pt idx="59276">
                  <c:v>29638</c:v>
                </c:pt>
                <c:pt idx="59277">
                  <c:v>29638.5</c:v>
                </c:pt>
                <c:pt idx="59278">
                  <c:v>29639</c:v>
                </c:pt>
                <c:pt idx="59279">
                  <c:v>29639.5</c:v>
                </c:pt>
                <c:pt idx="59280">
                  <c:v>29640</c:v>
                </c:pt>
                <c:pt idx="59281">
                  <c:v>29640.5</c:v>
                </c:pt>
                <c:pt idx="59282">
                  <c:v>29641</c:v>
                </c:pt>
                <c:pt idx="59283">
                  <c:v>29641.5</c:v>
                </c:pt>
                <c:pt idx="59284">
                  <c:v>29642</c:v>
                </c:pt>
                <c:pt idx="59285">
                  <c:v>29642.5</c:v>
                </c:pt>
                <c:pt idx="59286">
                  <c:v>29643</c:v>
                </c:pt>
                <c:pt idx="59287">
                  <c:v>29643.5</c:v>
                </c:pt>
                <c:pt idx="59288">
                  <c:v>29644</c:v>
                </c:pt>
                <c:pt idx="59289">
                  <c:v>29644.5</c:v>
                </c:pt>
                <c:pt idx="59290">
                  <c:v>29645</c:v>
                </c:pt>
                <c:pt idx="59291">
                  <c:v>29645.5</c:v>
                </c:pt>
                <c:pt idx="59292">
                  <c:v>29646</c:v>
                </c:pt>
                <c:pt idx="59293">
                  <c:v>29646.5</c:v>
                </c:pt>
                <c:pt idx="59294">
                  <c:v>29647</c:v>
                </c:pt>
                <c:pt idx="59295">
                  <c:v>29647.5</c:v>
                </c:pt>
                <c:pt idx="59296">
                  <c:v>29648</c:v>
                </c:pt>
                <c:pt idx="59297">
                  <c:v>29648.5</c:v>
                </c:pt>
                <c:pt idx="59298">
                  <c:v>29649</c:v>
                </c:pt>
                <c:pt idx="59299">
                  <c:v>29649.5</c:v>
                </c:pt>
                <c:pt idx="59300">
                  <c:v>29650</c:v>
                </c:pt>
                <c:pt idx="59301">
                  <c:v>29650.5</c:v>
                </c:pt>
                <c:pt idx="59302">
                  <c:v>29651</c:v>
                </c:pt>
                <c:pt idx="59303">
                  <c:v>29651.5</c:v>
                </c:pt>
                <c:pt idx="59304">
                  <c:v>29652</c:v>
                </c:pt>
                <c:pt idx="59305">
                  <c:v>29652.5</c:v>
                </c:pt>
                <c:pt idx="59306">
                  <c:v>29653</c:v>
                </c:pt>
                <c:pt idx="59307">
                  <c:v>29653.5</c:v>
                </c:pt>
                <c:pt idx="59308">
                  <c:v>29654</c:v>
                </c:pt>
                <c:pt idx="59309">
                  <c:v>29654.5</c:v>
                </c:pt>
                <c:pt idx="59310">
                  <c:v>29655</c:v>
                </c:pt>
                <c:pt idx="59311">
                  <c:v>29655.5</c:v>
                </c:pt>
                <c:pt idx="59312">
                  <c:v>29656</c:v>
                </c:pt>
                <c:pt idx="59313">
                  <c:v>29656.5</c:v>
                </c:pt>
                <c:pt idx="59314">
                  <c:v>29657</c:v>
                </c:pt>
                <c:pt idx="59315">
                  <c:v>29657.5</c:v>
                </c:pt>
                <c:pt idx="59316">
                  <c:v>29658</c:v>
                </c:pt>
                <c:pt idx="59317">
                  <c:v>29658.5</c:v>
                </c:pt>
                <c:pt idx="59318">
                  <c:v>29659</c:v>
                </c:pt>
                <c:pt idx="59319">
                  <c:v>29659.5</c:v>
                </c:pt>
                <c:pt idx="59320">
                  <c:v>29660</c:v>
                </c:pt>
                <c:pt idx="59321">
                  <c:v>29660.5</c:v>
                </c:pt>
                <c:pt idx="59322">
                  <c:v>29661</c:v>
                </c:pt>
                <c:pt idx="59323">
                  <c:v>29661.5</c:v>
                </c:pt>
                <c:pt idx="59324">
                  <c:v>29662</c:v>
                </c:pt>
                <c:pt idx="59325">
                  <c:v>29662.5</c:v>
                </c:pt>
                <c:pt idx="59326">
                  <c:v>29663</c:v>
                </c:pt>
                <c:pt idx="59327">
                  <c:v>29663.5</c:v>
                </c:pt>
                <c:pt idx="59328">
                  <c:v>29664</c:v>
                </c:pt>
                <c:pt idx="59329">
                  <c:v>29664.5</c:v>
                </c:pt>
                <c:pt idx="59330">
                  <c:v>29665</c:v>
                </c:pt>
                <c:pt idx="59331">
                  <c:v>29665.5</c:v>
                </c:pt>
                <c:pt idx="59332">
                  <c:v>29666</c:v>
                </c:pt>
                <c:pt idx="59333">
                  <c:v>29666.5</c:v>
                </c:pt>
                <c:pt idx="59334">
                  <c:v>29667</c:v>
                </c:pt>
                <c:pt idx="59335">
                  <c:v>29667.5</c:v>
                </c:pt>
                <c:pt idx="59336">
                  <c:v>29668</c:v>
                </c:pt>
                <c:pt idx="59337">
                  <c:v>29668.5</c:v>
                </c:pt>
                <c:pt idx="59338">
                  <c:v>29669</c:v>
                </c:pt>
                <c:pt idx="59339">
                  <c:v>29669.5</c:v>
                </c:pt>
                <c:pt idx="59340">
                  <c:v>29670</c:v>
                </c:pt>
                <c:pt idx="59341">
                  <c:v>29670.5</c:v>
                </c:pt>
                <c:pt idx="59342">
                  <c:v>29671</c:v>
                </c:pt>
                <c:pt idx="59343">
                  <c:v>29671.5</c:v>
                </c:pt>
                <c:pt idx="59344">
                  <c:v>29672</c:v>
                </c:pt>
                <c:pt idx="59345">
                  <c:v>29672.5</c:v>
                </c:pt>
                <c:pt idx="59346">
                  <c:v>29673</c:v>
                </c:pt>
                <c:pt idx="59347">
                  <c:v>29673.5</c:v>
                </c:pt>
                <c:pt idx="59348">
                  <c:v>29674</c:v>
                </c:pt>
                <c:pt idx="59349">
                  <c:v>29674.5</c:v>
                </c:pt>
                <c:pt idx="59350">
                  <c:v>29675</c:v>
                </c:pt>
                <c:pt idx="59351">
                  <c:v>29675.5</c:v>
                </c:pt>
                <c:pt idx="59352">
                  <c:v>29676</c:v>
                </c:pt>
                <c:pt idx="59353">
                  <c:v>29676.5</c:v>
                </c:pt>
                <c:pt idx="59354">
                  <c:v>29677</c:v>
                </c:pt>
                <c:pt idx="59355">
                  <c:v>29677.5</c:v>
                </c:pt>
                <c:pt idx="59356">
                  <c:v>29678</c:v>
                </c:pt>
                <c:pt idx="59357">
                  <c:v>29678.5</c:v>
                </c:pt>
                <c:pt idx="59358">
                  <c:v>29679</c:v>
                </c:pt>
                <c:pt idx="59359">
                  <c:v>29679.5</c:v>
                </c:pt>
                <c:pt idx="59360">
                  <c:v>29680</c:v>
                </c:pt>
                <c:pt idx="59361">
                  <c:v>29680.5</c:v>
                </c:pt>
                <c:pt idx="59362">
                  <c:v>29681</c:v>
                </c:pt>
                <c:pt idx="59363">
                  <c:v>29681.5</c:v>
                </c:pt>
                <c:pt idx="59364">
                  <c:v>29682</c:v>
                </c:pt>
                <c:pt idx="59365">
                  <c:v>29682.5</c:v>
                </c:pt>
                <c:pt idx="59366">
                  <c:v>29683</c:v>
                </c:pt>
                <c:pt idx="59367">
                  <c:v>29683.5</c:v>
                </c:pt>
                <c:pt idx="59368">
                  <c:v>29684</c:v>
                </c:pt>
                <c:pt idx="59369">
                  <c:v>29684.5</c:v>
                </c:pt>
                <c:pt idx="59370">
                  <c:v>29685</c:v>
                </c:pt>
                <c:pt idx="59371">
                  <c:v>29685.5</c:v>
                </c:pt>
                <c:pt idx="59372">
                  <c:v>29686</c:v>
                </c:pt>
                <c:pt idx="59373">
                  <c:v>29686.5</c:v>
                </c:pt>
                <c:pt idx="59374">
                  <c:v>29687</c:v>
                </c:pt>
                <c:pt idx="59375">
                  <c:v>29687.5</c:v>
                </c:pt>
                <c:pt idx="59376">
                  <c:v>29688</c:v>
                </c:pt>
                <c:pt idx="59377">
                  <c:v>29688.5</c:v>
                </c:pt>
                <c:pt idx="59378">
                  <c:v>29689</c:v>
                </c:pt>
                <c:pt idx="59379">
                  <c:v>29689.5</c:v>
                </c:pt>
                <c:pt idx="59380">
                  <c:v>29690</c:v>
                </c:pt>
                <c:pt idx="59381">
                  <c:v>29690.5</c:v>
                </c:pt>
                <c:pt idx="59382">
                  <c:v>29691</c:v>
                </c:pt>
                <c:pt idx="59383">
                  <c:v>29691.5</c:v>
                </c:pt>
                <c:pt idx="59384">
                  <c:v>29692</c:v>
                </c:pt>
                <c:pt idx="59385">
                  <c:v>29692.5</c:v>
                </c:pt>
                <c:pt idx="59386">
                  <c:v>29693</c:v>
                </c:pt>
                <c:pt idx="59387">
                  <c:v>29693.5</c:v>
                </c:pt>
                <c:pt idx="59388">
                  <c:v>29694</c:v>
                </c:pt>
                <c:pt idx="59389">
                  <c:v>29694.5</c:v>
                </c:pt>
                <c:pt idx="59390">
                  <c:v>29695</c:v>
                </c:pt>
                <c:pt idx="59391">
                  <c:v>29695.5</c:v>
                </c:pt>
                <c:pt idx="59392">
                  <c:v>29696</c:v>
                </c:pt>
                <c:pt idx="59393">
                  <c:v>29696.5</c:v>
                </c:pt>
                <c:pt idx="59394">
                  <c:v>29697</c:v>
                </c:pt>
                <c:pt idx="59395">
                  <c:v>29697.5</c:v>
                </c:pt>
                <c:pt idx="59396">
                  <c:v>29698</c:v>
                </c:pt>
                <c:pt idx="59397">
                  <c:v>29698.5</c:v>
                </c:pt>
                <c:pt idx="59398">
                  <c:v>29699</c:v>
                </c:pt>
                <c:pt idx="59399">
                  <c:v>29699.5</c:v>
                </c:pt>
                <c:pt idx="59400">
                  <c:v>29700</c:v>
                </c:pt>
                <c:pt idx="59401">
                  <c:v>29700.5</c:v>
                </c:pt>
                <c:pt idx="59402">
                  <c:v>29701</c:v>
                </c:pt>
                <c:pt idx="59403">
                  <c:v>29701.5</c:v>
                </c:pt>
                <c:pt idx="59404">
                  <c:v>29702</c:v>
                </c:pt>
                <c:pt idx="59405">
                  <c:v>29702.5</c:v>
                </c:pt>
                <c:pt idx="59406">
                  <c:v>29703</c:v>
                </c:pt>
                <c:pt idx="59407">
                  <c:v>29703.5</c:v>
                </c:pt>
                <c:pt idx="59408">
                  <c:v>29704</c:v>
                </c:pt>
                <c:pt idx="59409">
                  <c:v>29704.5</c:v>
                </c:pt>
                <c:pt idx="59410">
                  <c:v>29705</c:v>
                </c:pt>
                <c:pt idx="59411">
                  <c:v>29705.5</c:v>
                </c:pt>
                <c:pt idx="59412">
                  <c:v>29706</c:v>
                </c:pt>
                <c:pt idx="59413">
                  <c:v>29706.5</c:v>
                </c:pt>
                <c:pt idx="59414">
                  <c:v>29707</c:v>
                </c:pt>
                <c:pt idx="59415">
                  <c:v>29707.5</c:v>
                </c:pt>
                <c:pt idx="59416">
                  <c:v>29708</c:v>
                </c:pt>
                <c:pt idx="59417">
                  <c:v>29708.5</c:v>
                </c:pt>
                <c:pt idx="59418">
                  <c:v>29709</c:v>
                </c:pt>
                <c:pt idx="59419">
                  <c:v>29709.5</c:v>
                </c:pt>
                <c:pt idx="59420">
                  <c:v>29710</c:v>
                </c:pt>
                <c:pt idx="59421">
                  <c:v>29710.5</c:v>
                </c:pt>
                <c:pt idx="59422">
                  <c:v>29711</c:v>
                </c:pt>
                <c:pt idx="59423">
                  <c:v>29711.5</c:v>
                </c:pt>
                <c:pt idx="59424">
                  <c:v>29712</c:v>
                </c:pt>
                <c:pt idx="59425">
                  <c:v>29712.5</c:v>
                </c:pt>
                <c:pt idx="59426">
                  <c:v>29713</c:v>
                </c:pt>
                <c:pt idx="59427">
                  <c:v>29713.5</c:v>
                </c:pt>
                <c:pt idx="59428">
                  <c:v>29714</c:v>
                </c:pt>
                <c:pt idx="59429">
                  <c:v>29714.5</c:v>
                </c:pt>
                <c:pt idx="59430">
                  <c:v>29715</c:v>
                </c:pt>
                <c:pt idx="59431">
                  <c:v>29715.5</c:v>
                </c:pt>
                <c:pt idx="59432">
                  <c:v>29716</c:v>
                </c:pt>
                <c:pt idx="59433">
                  <c:v>29716.5</c:v>
                </c:pt>
                <c:pt idx="59434">
                  <c:v>29717</c:v>
                </c:pt>
                <c:pt idx="59435">
                  <c:v>29717.5</c:v>
                </c:pt>
                <c:pt idx="59436">
                  <c:v>29718</c:v>
                </c:pt>
                <c:pt idx="59437">
                  <c:v>29718.5</c:v>
                </c:pt>
                <c:pt idx="59438">
                  <c:v>29719</c:v>
                </c:pt>
                <c:pt idx="59439">
                  <c:v>29719.5</c:v>
                </c:pt>
                <c:pt idx="59440">
                  <c:v>29720</c:v>
                </c:pt>
                <c:pt idx="59441">
                  <c:v>29720.5</c:v>
                </c:pt>
                <c:pt idx="59442">
                  <c:v>29721</c:v>
                </c:pt>
                <c:pt idx="59443">
                  <c:v>29721.5</c:v>
                </c:pt>
                <c:pt idx="59444">
                  <c:v>29722</c:v>
                </c:pt>
                <c:pt idx="59445">
                  <c:v>29722.5</c:v>
                </c:pt>
                <c:pt idx="59446">
                  <c:v>29723</c:v>
                </c:pt>
                <c:pt idx="59447">
                  <c:v>29723.5</c:v>
                </c:pt>
                <c:pt idx="59448">
                  <c:v>29724</c:v>
                </c:pt>
                <c:pt idx="59449">
                  <c:v>29724.5</c:v>
                </c:pt>
                <c:pt idx="59450">
                  <c:v>29725</c:v>
                </c:pt>
                <c:pt idx="59451">
                  <c:v>29725.5</c:v>
                </c:pt>
                <c:pt idx="59452">
                  <c:v>29726</c:v>
                </c:pt>
                <c:pt idx="59453">
                  <c:v>29726.5</c:v>
                </c:pt>
                <c:pt idx="59454">
                  <c:v>29727</c:v>
                </c:pt>
                <c:pt idx="59455">
                  <c:v>29727.5</c:v>
                </c:pt>
                <c:pt idx="59456">
                  <c:v>29728</c:v>
                </c:pt>
                <c:pt idx="59457">
                  <c:v>29728.5</c:v>
                </c:pt>
                <c:pt idx="59458">
                  <c:v>29729</c:v>
                </c:pt>
                <c:pt idx="59459">
                  <c:v>29729.5</c:v>
                </c:pt>
                <c:pt idx="59460">
                  <c:v>29730</c:v>
                </c:pt>
                <c:pt idx="59461">
                  <c:v>29730.5</c:v>
                </c:pt>
                <c:pt idx="59462">
                  <c:v>29731</c:v>
                </c:pt>
                <c:pt idx="59463">
                  <c:v>29731.5</c:v>
                </c:pt>
                <c:pt idx="59464">
                  <c:v>29732</c:v>
                </c:pt>
                <c:pt idx="59465">
                  <c:v>29732.5</c:v>
                </c:pt>
                <c:pt idx="59466">
                  <c:v>29733</c:v>
                </c:pt>
                <c:pt idx="59467">
                  <c:v>29733.5</c:v>
                </c:pt>
                <c:pt idx="59468">
                  <c:v>29734</c:v>
                </c:pt>
                <c:pt idx="59469">
                  <c:v>29734.5</c:v>
                </c:pt>
                <c:pt idx="59470">
                  <c:v>29735</c:v>
                </c:pt>
                <c:pt idx="59471">
                  <c:v>29735.5</c:v>
                </c:pt>
                <c:pt idx="59472">
                  <c:v>29736</c:v>
                </c:pt>
                <c:pt idx="59473">
                  <c:v>29736.5</c:v>
                </c:pt>
                <c:pt idx="59474">
                  <c:v>29737</c:v>
                </c:pt>
                <c:pt idx="59475">
                  <c:v>29737.5</c:v>
                </c:pt>
                <c:pt idx="59476">
                  <c:v>29738</c:v>
                </c:pt>
                <c:pt idx="59477">
                  <c:v>29738.5</c:v>
                </c:pt>
                <c:pt idx="59478">
                  <c:v>29739</c:v>
                </c:pt>
                <c:pt idx="59479">
                  <c:v>29739.5</c:v>
                </c:pt>
                <c:pt idx="59480">
                  <c:v>29740</c:v>
                </c:pt>
                <c:pt idx="59481">
                  <c:v>29740.5</c:v>
                </c:pt>
                <c:pt idx="59482">
                  <c:v>29741</c:v>
                </c:pt>
                <c:pt idx="59483">
                  <c:v>29741.5</c:v>
                </c:pt>
                <c:pt idx="59484">
                  <c:v>29742</c:v>
                </c:pt>
                <c:pt idx="59485">
                  <c:v>29742.5</c:v>
                </c:pt>
                <c:pt idx="59486">
                  <c:v>29743</c:v>
                </c:pt>
                <c:pt idx="59487">
                  <c:v>29743.5</c:v>
                </c:pt>
                <c:pt idx="59488">
                  <c:v>29744</c:v>
                </c:pt>
                <c:pt idx="59489">
                  <c:v>29744.5</c:v>
                </c:pt>
                <c:pt idx="59490">
                  <c:v>29745</c:v>
                </c:pt>
                <c:pt idx="59491">
                  <c:v>29745.5</c:v>
                </c:pt>
                <c:pt idx="59492">
                  <c:v>29746</c:v>
                </c:pt>
                <c:pt idx="59493">
                  <c:v>29746.5</c:v>
                </c:pt>
                <c:pt idx="59494">
                  <c:v>29747</c:v>
                </c:pt>
                <c:pt idx="59495">
                  <c:v>29747.5</c:v>
                </c:pt>
                <c:pt idx="59496">
                  <c:v>29748</c:v>
                </c:pt>
                <c:pt idx="59497">
                  <c:v>29748.5</c:v>
                </c:pt>
                <c:pt idx="59498">
                  <c:v>29749</c:v>
                </c:pt>
                <c:pt idx="59499">
                  <c:v>29749.5</c:v>
                </c:pt>
                <c:pt idx="59500">
                  <c:v>29750</c:v>
                </c:pt>
                <c:pt idx="59501">
                  <c:v>29750.5</c:v>
                </c:pt>
                <c:pt idx="59502">
                  <c:v>29751</c:v>
                </c:pt>
                <c:pt idx="59503">
                  <c:v>29751.5</c:v>
                </c:pt>
                <c:pt idx="59504">
                  <c:v>29752</c:v>
                </c:pt>
                <c:pt idx="59505">
                  <c:v>29752.5</c:v>
                </c:pt>
                <c:pt idx="59506">
                  <c:v>29753</c:v>
                </c:pt>
                <c:pt idx="59507">
                  <c:v>29753.5</c:v>
                </c:pt>
                <c:pt idx="59508">
                  <c:v>29754</c:v>
                </c:pt>
                <c:pt idx="59509">
                  <c:v>29754.5</c:v>
                </c:pt>
                <c:pt idx="59510">
                  <c:v>29755</c:v>
                </c:pt>
                <c:pt idx="59511">
                  <c:v>29755.5</c:v>
                </c:pt>
                <c:pt idx="59512">
                  <c:v>29756</c:v>
                </c:pt>
                <c:pt idx="59513">
                  <c:v>29756.5</c:v>
                </c:pt>
                <c:pt idx="59514">
                  <c:v>29757</c:v>
                </c:pt>
                <c:pt idx="59515">
                  <c:v>29757.5</c:v>
                </c:pt>
                <c:pt idx="59516">
                  <c:v>29758</c:v>
                </c:pt>
                <c:pt idx="59517">
                  <c:v>29758.5</c:v>
                </c:pt>
                <c:pt idx="59518">
                  <c:v>29759</c:v>
                </c:pt>
                <c:pt idx="59519">
                  <c:v>29759.5</c:v>
                </c:pt>
                <c:pt idx="59520">
                  <c:v>29760</c:v>
                </c:pt>
                <c:pt idx="59521">
                  <c:v>29760.5</c:v>
                </c:pt>
                <c:pt idx="59522">
                  <c:v>29761</c:v>
                </c:pt>
                <c:pt idx="59523">
                  <c:v>29761.5</c:v>
                </c:pt>
                <c:pt idx="59524">
                  <c:v>29762</c:v>
                </c:pt>
                <c:pt idx="59525">
                  <c:v>29762.5</c:v>
                </c:pt>
                <c:pt idx="59526">
                  <c:v>29763</c:v>
                </c:pt>
                <c:pt idx="59527">
                  <c:v>29763.5</c:v>
                </c:pt>
                <c:pt idx="59528">
                  <c:v>29764</c:v>
                </c:pt>
                <c:pt idx="59529">
                  <c:v>29764.5</c:v>
                </c:pt>
                <c:pt idx="59530">
                  <c:v>29765</c:v>
                </c:pt>
                <c:pt idx="59531">
                  <c:v>29765.5</c:v>
                </c:pt>
                <c:pt idx="59532">
                  <c:v>29766</c:v>
                </c:pt>
                <c:pt idx="59533">
                  <c:v>29766.5</c:v>
                </c:pt>
                <c:pt idx="59534">
                  <c:v>29767</c:v>
                </c:pt>
                <c:pt idx="59535">
                  <c:v>29767.5</c:v>
                </c:pt>
                <c:pt idx="59536">
                  <c:v>29768</c:v>
                </c:pt>
                <c:pt idx="59537">
                  <c:v>29768.5</c:v>
                </c:pt>
                <c:pt idx="59538">
                  <c:v>29769</c:v>
                </c:pt>
                <c:pt idx="59539">
                  <c:v>29769.5</c:v>
                </c:pt>
                <c:pt idx="59540">
                  <c:v>29770</c:v>
                </c:pt>
                <c:pt idx="59541">
                  <c:v>29770.5</c:v>
                </c:pt>
                <c:pt idx="59542">
                  <c:v>29771</c:v>
                </c:pt>
                <c:pt idx="59543">
                  <c:v>29771.5</c:v>
                </c:pt>
                <c:pt idx="59544">
                  <c:v>29772</c:v>
                </c:pt>
                <c:pt idx="59545">
                  <c:v>29772.5</c:v>
                </c:pt>
                <c:pt idx="59546">
                  <c:v>29773</c:v>
                </c:pt>
                <c:pt idx="59547">
                  <c:v>29773.5</c:v>
                </c:pt>
                <c:pt idx="59548">
                  <c:v>29774</c:v>
                </c:pt>
                <c:pt idx="59549">
                  <c:v>29774.5</c:v>
                </c:pt>
                <c:pt idx="59550">
                  <c:v>29775</c:v>
                </c:pt>
                <c:pt idx="59551">
                  <c:v>29775.5</c:v>
                </c:pt>
                <c:pt idx="59552">
                  <c:v>29776</c:v>
                </c:pt>
                <c:pt idx="59553">
                  <c:v>29776.5</c:v>
                </c:pt>
                <c:pt idx="59554">
                  <c:v>29777</c:v>
                </c:pt>
                <c:pt idx="59555">
                  <c:v>29777.5</c:v>
                </c:pt>
                <c:pt idx="59556">
                  <c:v>29778</c:v>
                </c:pt>
                <c:pt idx="59557">
                  <c:v>29778.5</c:v>
                </c:pt>
                <c:pt idx="59558">
                  <c:v>29779</c:v>
                </c:pt>
                <c:pt idx="59559">
                  <c:v>29779.5</c:v>
                </c:pt>
                <c:pt idx="59560">
                  <c:v>29780</c:v>
                </c:pt>
                <c:pt idx="59561">
                  <c:v>29780.5</c:v>
                </c:pt>
                <c:pt idx="59562">
                  <c:v>29781</c:v>
                </c:pt>
                <c:pt idx="59563">
                  <c:v>29781.5</c:v>
                </c:pt>
                <c:pt idx="59564">
                  <c:v>29782</c:v>
                </c:pt>
                <c:pt idx="59565">
                  <c:v>29782.5</c:v>
                </c:pt>
                <c:pt idx="59566">
                  <c:v>29783</c:v>
                </c:pt>
                <c:pt idx="59567">
                  <c:v>29783.5</c:v>
                </c:pt>
                <c:pt idx="59568">
                  <c:v>29784</c:v>
                </c:pt>
                <c:pt idx="59569">
                  <c:v>29784.5</c:v>
                </c:pt>
                <c:pt idx="59570">
                  <c:v>29785</c:v>
                </c:pt>
                <c:pt idx="59571">
                  <c:v>29785.5</c:v>
                </c:pt>
                <c:pt idx="59572">
                  <c:v>29786</c:v>
                </c:pt>
                <c:pt idx="59573">
                  <c:v>29786.5</c:v>
                </c:pt>
                <c:pt idx="59574">
                  <c:v>29787</c:v>
                </c:pt>
                <c:pt idx="59575">
                  <c:v>29787.5</c:v>
                </c:pt>
                <c:pt idx="59576">
                  <c:v>29788</c:v>
                </c:pt>
                <c:pt idx="59577">
                  <c:v>29788.5</c:v>
                </c:pt>
                <c:pt idx="59578">
                  <c:v>29789</c:v>
                </c:pt>
                <c:pt idx="59579">
                  <c:v>29789.5</c:v>
                </c:pt>
                <c:pt idx="59580">
                  <c:v>29790</c:v>
                </c:pt>
                <c:pt idx="59581">
                  <c:v>29790.5</c:v>
                </c:pt>
                <c:pt idx="59582">
                  <c:v>29791</c:v>
                </c:pt>
                <c:pt idx="59583">
                  <c:v>29791.5</c:v>
                </c:pt>
                <c:pt idx="59584">
                  <c:v>29792</c:v>
                </c:pt>
                <c:pt idx="59585">
                  <c:v>29792.5</c:v>
                </c:pt>
                <c:pt idx="59586">
                  <c:v>29793</c:v>
                </c:pt>
                <c:pt idx="59587">
                  <c:v>29793.5</c:v>
                </c:pt>
                <c:pt idx="59588">
                  <c:v>29794</c:v>
                </c:pt>
                <c:pt idx="59589">
                  <c:v>29794.5</c:v>
                </c:pt>
                <c:pt idx="59590">
                  <c:v>29795</c:v>
                </c:pt>
                <c:pt idx="59591">
                  <c:v>29795.5</c:v>
                </c:pt>
                <c:pt idx="59592">
                  <c:v>29796</c:v>
                </c:pt>
                <c:pt idx="59593">
                  <c:v>29796.5</c:v>
                </c:pt>
                <c:pt idx="59594">
                  <c:v>29797</c:v>
                </c:pt>
                <c:pt idx="59595">
                  <c:v>29797.5</c:v>
                </c:pt>
                <c:pt idx="59596">
                  <c:v>29798</c:v>
                </c:pt>
                <c:pt idx="59597">
                  <c:v>29798.5</c:v>
                </c:pt>
                <c:pt idx="59598">
                  <c:v>29799</c:v>
                </c:pt>
                <c:pt idx="59599">
                  <c:v>29799.5</c:v>
                </c:pt>
                <c:pt idx="59600">
                  <c:v>29800</c:v>
                </c:pt>
                <c:pt idx="59601">
                  <c:v>29800.5</c:v>
                </c:pt>
                <c:pt idx="59602">
                  <c:v>29801</c:v>
                </c:pt>
                <c:pt idx="59603">
                  <c:v>29801.5</c:v>
                </c:pt>
                <c:pt idx="59604">
                  <c:v>29802</c:v>
                </c:pt>
                <c:pt idx="59605">
                  <c:v>29802.5</c:v>
                </c:pt>
                <c:pt idx="59606">
                  <c:v>29803</c:v>
                </c:pt>
                <c:pt idx="59607">
                  <c:v>29803.5</c:v>
                </c:pt>
                <c:pt idx="59608">
                  <c:v>29804</c:v>
                </c:pt>
                <c:pt idx="59609">
                  <c:v>29804.5</c:v>
                </c:pt>
                <c:pt idx="59610">
                  <c:v>29805</c:v>
                </c:pt>
                <c:pt idx="59611">
                  <c:v>29805.5</c:v>
                </c:pt>
                <c:pt idx="59612">
                  <c:v>29806</c:v>
                </c:pt>
                <c:pt idx="59613">
                  <c:v>29806.5</c:v>
                </c:pt>
                <c:pt idx="59614">
                  <c:v>29807</c:v>
                </c:pt>
                <c:pt idx="59615">
                  <c:v>29807.5</c:v>
                </c:pt>
                <c:pt idx="59616">
                  <c:v>29808</c:v>
                </c:pt>
                <c:pt idx="59617">
                  <c:v>29808.5</c:v>
                </c:pt>
                <c:pt idx="59618">
                  <c:v>29809</c:v>
                </c:pt>
                <c:pt idx="59619">
                  <c:v>29809.5</c:v>
                </c:pt>
                <c:pt idx="59620">
                  <c:v>29810</c:v>
                </c:pt>
                <c:pt idx="59621">
                  <c:v>29810.5</c:v>
                </c:pt>
                <c:pt idx="59622">
                  <c:v>29811</c:v>
                </c:pt>
                <c:pt idx="59623">
                  <c:v>29811.5</c:v>
                </c:pt>
                <c:pt idx="59624">
                  <c:v>29812</c:v>
                </c:pt>
                <c:pt idx="59625">
                  <c:v>29812.5</c:v>
                </c:pt>
                <c:pt idx="59626">
                  <c:v>29813</c:v>
                </c:pt>
                <c:pt idx="59627">
                  <c:v>29813.5</c:v>
                </c:pt>
                <c:pt idx="59628">
                  <c:v>29814</c:v>
                </c:pt>
                <c:pt idx="59629">
                  <c:v>29814.5</c:v>
                </c:pt>
                <c:pt idx="59630">
                  <c:v>29815</c:v>
                </c:pt>
                <c:pt idx="59631">
                  <c:v>29815.5</c:v>
                </c:pt>
                <c:pt idx="59632">
                  <c:v>29816</c:v>
                </c:pt>
                <c:pt idx="59633">
                  <c:v>29816.5</c:v>
                </c:pt>
                <c:pt idx="59634">
                  <c:v>29817</c:v>
                </c:pt>
                <c:pt idx="59635">
                  <c:v>29817.5</c:v>
                </c:pt>
                <c:pt idx="59636">
                  <c:v>29818</c:v>
                </c:pt>
                <c:pt idx="59637">
                  <c:v>29818.5</c:v>
                </c:pt>
                <c:pt idx="59638">
                  <c:v>29819</c:v>
                </c:pt>
                <c:pt idx="59639">
                  <c:v>29819.5</c:v>
                </c:pt>
                <c:pt idx="59640">
                  <c:v>29820</c:v>
                </c:pt>
                <c:pt idx="59641">
                  <c:v>29820.5</c:v>
                </c:pt>
                <c:pt idx="59642">
                  <c:v>29821</c:v>
                </c:pt>
                <c:pt idx="59643">
                  <c:v>29821.5</c:v>
                </c:pt>
                <c:pt idx="59644">
                  <c:v>29822</c:v>
                </c:pt>
                <c:pt idx="59645">
                  <c:v>29822.5</c:v>
                </c:pt>
                <c:pt idx="59646">
                  <c:v>29823</c:v>
                </c:pt>
                <c:pt idx="59647">
                  <c:v>29823.5</c:v>
                </c:pt>
                <c:pt idx="59648">
                  <c:v>29824</c:v>
                </c:pt>
                <c:pt idx="59649">
                  <c:v>29824.5</c:v>
                </c:pt>
                <c:pt idx="59650">
                  <c:v>29825</c:v>
                </c:pt>
                <c:pt idx="59651">
                  <c:v>29825.5</c:v>
                </c:pt>
                <c:pt idx="59652">
                  <c:v>29826</c:v>
                </c:pt>
                <c:pt idx="59653">
                  <c:v>29826.5</c:v>
                </c:pt>
                <c:pt idx="59654">
                  <c:v>29827</c:v>
                </c:pt>
                <c:pt idx="59655">
                  <c:v>29827.5</c:v>
                </c:pt>
                <c:pt idx="59656">
                  <c:v>29828</c:v>
                </c:pt>
                <c:pt idx="59657">
                  <c:v>29828.5</c:v>
                </c:pt>
                <c:pt idx="59658">
                  <c:v>29829</c:v>
                </c:pt>
                <c:pt idx="59659">
                  <c:v>29829.5</c:v>
                </c:pt>
                <c:pt idx="59660">
                  <c:v>29830</c:v>
                </c:pt>
                <c:pt idx="59661">
                  <c:v>29830.5</c:v>
                </c:pt>
                <c:pt idx="59662">
                  <c:v>29831</c:v>
                </c:pt>
                <c:pt idx="59663">
                  <c:v>29831.5</c:v>
                </c:pt>
                <c:pt idx="59664">
                  <c:v>29832</c:v>
                </c:pt>
                <c:pt idx="59665">
                  <c:v>29832.5</c:v>
                </c:pt>
                <c:pt idx="59666">
                  <c:v>29833</c:v>
                </c:pt>
                <c:pt idx="59667">
                  <c:v>29833.5</c:v>
                </c:pt>
                <c:pt idx="59668">
                  <c:v>29834</c:v>
                </c:pt>
                <c:pt idx="59669">
                  <c:v>29834.5</c:v>
                </c:pt>
                <c:pt idx="59670">
                  <c:v>29835</c:v>
                </c:pt>
                <c:pt idx="59671">
                  <c:v>29835.5</c:v>
                </c:pt>
                <c:pt idx="59672">
                  <c:v>29836</c:v>
                </c:pt>
                <c:pt idx="59673">
                  <c:v>29836.5</c:v>
                </c:pt>
                <c:pt idx="59674">
                  <c:v>29837</c:v>
                </c:pt>
                <c:pt idx="59675">
                  <c:v>29837.5</c:v>
                </c:pt>
                <c:pt idx="59676">
                  <c:v>29838</c:v>
                </c:pt>
                <c:pt idx="59677">
                  <c:v>29838.5</c:v>
                </c:pt>
                <c:pt idx="59678">
                  <c:v>29839</c:v>
                </c:pt>
                <c:pt idx="59679">
                  <c:v>29839.5</c:v>
                </c:pt>
                <c:pt idx="59680">
                  <c:v>29840</c:v>
                </c:pt>
                <c:pt idx="59681">
                  <c:v>29840.5</c:v>
                </c:pt>
                <c:pt idx="59682">
                  <c:v>29841</c:v>
                </c:pt>
                <c:pt idx="59683">
                  <c:v>29841.5</c:v>
                </c:pt>
                <c:pt idx="59684">
                  <c:v>29842</c:v>
                </c:pt>
                <c:pt idx="59685">
                  <c:v>29842.5</c:v>
                </c:pt>
                <c:pt idx="59686">
                  <c:v>29843</c:v>
                </c:pt>
                <c:pt idx="59687">
                  <c:v>29843.5</c:v>
                </c:pt>
                <c:pt idx="59688">
                  <c:v>29844</c:v>
                </c:pt>
                <c:pt idx="59689">
                  <c:v>29844.5</c:v>
                </c:pt>
                <c:pt idx="59690">
                  <c:v>29845</c:v>
                </c:pt>
                <c:pt idx="59691">
                  <c:v>29845.5</c:v>
                </c:pt>
                <c:pt idx="59692">
                  <c:v>29846</c:v>
                </c:pt>
                <c:pt idx="59693">
                  <c:v>29846.5</c:v>
                </c:pt>
                <c:pt idx="59694">
                  <c:v>29847</c:v>
                </c:pt>
                <c:pt idx="59695">
                  <c:v>29847.5</c:v>
                </c:pt>
                <c:pt idx="59696">
                  <c:v>29848</c:v>
                </c:pt>
                <c:pt idx="59697">
                  <c:v>29848.5</c:v>
                </c:pt>
                <c:pt idx="59698">
                  <c:v>29849</c:v>
                </c:pt>
                <c:pt idx="59699">
                  <c:v>29849.5</c:v>
                </c:pt>
                <c:pt idx="59700">
                  <c:v>29850</c:v>
                </c:pt>
                <c:pt idx="59701">
                  <c:v>29850.5</c:v>
                </c:pt>
                <c:pt idx="59702">
                  <c:v>29851</c:v>
                </c:pt>
                <c:pt idx="59703">
                  <c:v>29851.5</c:v>
                </c:pt>
                <c:pt idx="59704">
                  <c:v>29852</c:v>
                </c:pt>
                <c:pt idx="59705">
                  <c:v>29852.5</c:v>
                </c:pt>
                <c:pt idx="59706">
                  <c:v>29853</c:v>
                </c:pt>
                <c:pt idx="59707">
                  <c:v>29853.5</c:v>
                </c:pt>
                <c:pt idx="59708">
                  <c:v>29854</c:v>
                </c:pt>
                <c:pt idx="59709">
                  <c:v>29854.5</c:v>
                </c:pt>
                <c:pt idx="59710">
                  <c:v>29855</c:v>
                </c:pt>
                <c:pt idx="59711">
                  <c:v>29855.5</c:v>
                </c:pt>
                <c:pt idx="59712">
                  <c:v>29856</c:v>
                </c:pt>
                <c:pt idx="59713">
                  <c:v>29856.5</c:v>
                </c:pt>
                <c:pt idx="59714">
                  <c:v>29857</c:v>
                </c:pt>
                <c:pt idx="59715">
                  <c:v>29857.5</c:v>
                </c:pt>
                <c:pt idx="59716">
                  <c:v>29858</c:v>
                </c:pt>
                <c:pt idx="59717">
                  <c:v>29858.5</c:v>
                </c:pt>
                <c:pt idx="59718">
                  <c:v>29859</c:v>
                </c:pt>
                <c:pt idx="59719">
                  <c:v>29859.5</c:v>
                </c:pt>
                <c:pt idx="59720">
                  <c:v>29860</c:v>
                </c:pt>
                <c:pt idx="59721">
                  <c:v>29860.5</c:v>
                </c:pt>
                <c:pt idx="59722">
                  <c:v>29861</c:v>
                </c:pt>
                <c:pt idx="59723">
                  <c:v>29861.5</c:v>
                </c:pt>
                <c:pt idx="59724">
                  <c:v>29862</c:v>
                </c:pt>
                <c:pt idx="59725">
                  <c:v>29862.5</c:v>
                </c:pt>
                <c:pt idx="59726">
                  <c:v>29863</c:v>
                </c:pt>
                <c:pt idx="59727">
                  <c:v>29863.5</c:v>
                </c:pt>
                <c:pt idx="59728">
                  <c:v>29864</c:v>
                </c:pt>
                <c:pt idx="59729">
                  <c:v>29864.5</c:v>
                </c:pt>
                <c:pt idx="59730">
                  <c:v>29865</c:v>
                </c:pt>
                <c:pt idx="59731">
                  <c:v>29865.5</c:v>
                </c:pt>
                <c:pt idx="59732">
                  <c:v>29866</c:v>
                </c:pt>
                <c:pt idx="59733">
                  <c:v>29866.5</c:v>
                </c:pt>
                <c:pt idx="59734">
                  <c:v>29867</c:v>
                </c:pt>
                <c:pt idx="59735">
                  <c:v>29867.5</c:v>
                </c:pt>
                <c:pt idx="59736">
                  <c:v>29868</c:v>
                </c:pt>
                <c:pt idx="59737">
                  <c:v>29868.5</c:v>
                </c:pt>
                <c:pt idx="59738">
                  <c:v>29869</c:v>
                </c:pt>
                <c:pt idx="59739">
                  <c:v>29869.5</c:v>
                </c:pt>
                <c:pt idx="59740">
                  <c:v>29870</c:v>
                </c:pt>
                <c:pt idx="59741">
                  <c:v>29870.5</c:v>
                </c:pt>
                <c:pt idx="59742">
                  <c:v>29871</c:v>
                </c:pt>
                <c:pt idx="59743">
                  <c:v>29871.5</c:v>
                </c:pt>
                <c:pt idx="59744">
                  <c:v>29872</c:v>
                </c:pt>
                <c:pt idx="59745">
                  <c:v>29872.5</c:v>
                </c:pt>
                <c:pt idx="59746">
                  <c:v>29873</c:v>
                </c:pt>
                <c:pt idx="59747">
                  <c:v>29873.5</c:v>
                </c:pt>
                <c:pt idx="59748">
                  <c:v>29874</c:v>
                </c:pt>
                <c:pt idx="59749">
                  <c:v>29874.5</c:v>
                </c:pt>
                <c:pt idx="59750">
                  <c:v>29875</c:v>
                </c:pt>
                <c:pt idx="59751">
                  <c:v>29875.5</c:v>
                </c:pt>
                <c:pt idx="59752">
                  <c:v>29876</c:v>
                </c:pt>
                <c:pt idx="59753">
                  <c:v>29876.5</c:v>
                </c:pt>
                <c:pt idx="59754">
                  <c:v>29877</c:v>
                </c:pt>
                <c:pt idx="59755">
                  <c:v>29877.5</c:v>
                </c:pt>
                <c:pt idx="59756">
                  <c:v>29878</c:v>
                </c:pt>
                <c:pt idx="59757">
                  <c:v>29878.5</c:v>
                </c:pt>
                <c:pt idx="59758">
                  <c:v>29879</c:v>
                </c:pt>
                <c:pt idx="59759">
                  <c:v>29879.5</c:v>
                </c:pt>
                <c:pt idx="59760">
                  <c:v>29880</c:v>
                </c:pt>
                <c:pt idx="59761">
                  <c:v>29880.5</c:v>
                </c:pt>
                <c:pt idx="59762">
                  <c:v>29881</c:v>
                </c:pt>
                <c:pt idx="59763">
                  <c:v>29881.5</c:v>
                </c:pt>
                <c:pt idx="59764">
                  <c:v>29882</c:v>
                </c:pt>
                <c:pt idx="59765">
                  <c:v>29882.5</c:v>
                </c:pt>
                <c:pt idx="59766">
                  <c:v>29883</c:v>
                </c:pt>
                <c:pt idx="59767">
                  <c:v>29883.5</c:v>
                </c:pt>
                <c:pt idx="59768">
                  <c:v>29884</c:v>
                </c:pt>
                <c:pt idx="59769">
                  <c:v>29884.5</c:v>
                </c:pt>
                <c:pt idx="59770">
                  <c:v>29885</c:v>
                </c:pt>
                <c:pt idx="59771">
                  <c:v>29885.5</c:v>
                </c:pt>
                <c:pt idx="59772">
                  <c:v>29886</c:v>
                </c:pt>
                <c:pt idx="59773">
                  <c:v>29886.5</c:v>
                </c:pt>
                <c:pt idx="59774">
                  <c:v>29887</c:v>
                </c:pt>
                <c:pt idx="59775">
                  <c:v>29887.5</c:v>
                </c:pt>
                <c:pt idx="59776">
                  <c:v>29888</c:v>
                </c:pt>
                <c:pt idx="59777">
                  <c:v>29888.5</c:v>
                </c:pt>
                <c:pt idx="59778">
                  <c:v>29889</c:v>
                </c:pt>
                <c:pt idx="59779">
                  <c:v>29889.5</c:v>
                </c:pt>
                <c:pt idx="59780">
                  <c:v>29890</c:v>
                </c:pt>
                <c:pt idx="59781">
                  <c:v>29890.5</c:v>
                </c:pt>
                <c:pt idx="59782">
                  <c:v>29891</c:v>
                </c:pt>
                <c:pt idx="59783">
                  <c:v>29891.5</c:v>
                </c:pt>
                <c:pt idx="59784">
                  <c:v>29892</c:v>
                </c:pt>
                <c:pt idx="59785">
                  <c:v>29892.5</c:v>
                </c:pt>
                <c:pt idx="59786">
                  <c:v>29893</c:v>
                </c:pt>
                <c:pt idx="59787">
                  <c:v>29893.5</c:v>
                </c:pt>
                <c:pt idx="59788">
                  <c:v>29894</c:v>
                </c:pt>
                <c:pt idx="59789">
                  <c:v>29894.5</c:v>
                </c:pt>
                <c:pt idx="59790">
                  <c:v>29895</c:v>
                </c:pt>
                <c:pt idx="59791">
                  <c:v>29895.5</c:v>
                </c:pt>
                <c:pt idx="59792">
                  <c:v>29896</c:v>
                </c:pt>
                <c:pt idx="59793">
                  <c:v>29896.5</c:v>
                </c:pt>
                <c:pt idx="59794">
                  <c:v>29897</c:v>
                </c:pt>
                <c:pt idx="59795">
                  <c:v>29897.5</c:v>
                </c:pt>
                <c:pt idx="59796">
                  <c:v>29898</c:v>
                </c:pt>
                <c:pt idx="59797">
                  <c:v>29898.5</c:v>
                </c:pt>
                <c:pt idx="59798">
                  <c:v>29899</c:v>
                </c:pt>
                <c:pt idx="59799">
                  <c:v>29899.5</c:v>
                </c:pt>
                <c:pt idx="59800">
                  <c:v>29900</c:v>
                </c:pt>
                <c:pt idx="59801">
                  <c:v>29900.5</c:v>
                </c:pt>
                <c:pt idx="59802">
                  <c:v>29901</c:v>
                </c:pt>
                <c:pt idx="59803">
                  <c:v>29901.5</c:v>
                </c:pt>
                <c:pt idx="59804">
                  <c:v>29902</c:v>
                </c:pt>
                <c:pt idx="59805">
                  <c:v>29902.5</c:v>
                </c:pt>
                <c:pt idx="59806">
                  <c:v>29903</c:v>
                </c:pt>
                <c:pt idx="59807">
                  <c:v>29903.5</c:v>
                </c:pt>
                <c:pt idx="59808">
                  <c:v>29904</c:v>
                </c:pt>
                <c:pt idx="59809">
                  <c:v>29904.5</c:v>
                </c:pt>
                <c:pt idx="59810">
                  <c:v>29905</c:v>
                </c:pt>
                <c:pt idx="59811">
                  <c:v>29905.5</c:v>
                </c:pt>
                <c:pt idx="59812">
                  <c:v>29906</c:v>
                </c:pt>
                <c:pt idx="59813">
                  <c:v>29906.5</c:v>
                </c:pt>
                <c:pt idx="59814">
                  <c:v>29907</c:v>
                </c:pt>
                <c:pt idx="59815">
                  <c:v>29907.5</c:v>
                </c:pt>
                <c:pt idx="59816">
                  <c:v>29908</c:v>
                </c:pt>
                <c:pt idx="59817">
                  <c:v>29908.5</c:v>
                </c:pt>
                <c:pt idx="59818">
                  <c:v>29909</c:v>
                </c:pt>
                <c:pt idx="59819">
                  <c:v>29909.5</c:v>
                </c:pt>
                <c:pt idx="59820">
                  <c:v>29910</c:v>
                </c:pt>
                <c:pt idx="59821">
                  <c:v>29910.5</c:v>
                </c:pt>
                <c:pt idx="59822">
                  <c:v>29911</c:v>
                </c:pt>
                <c:pt idx="59823">
                  <c:v>29911.5</c:v>
                </c:pt>
                <c:pt idx="59824">
                  <c:v>29912</c:v>
                </c:pt>
                <c:pt idx="59825">
                  <c:v>29912.5</c:v>
                </c:pt>
                <c:pt idx="59826">
                  <c:v>29913</c:v>
                </c:pt>
                <c:pt idx="59827">
                  <c:v>29913.5</c:v>
                </c:pt>
                <c:pt idx="59828">
                  <c:v>29914</c:v>
                </c:pt>
                <c:pt idx="59829">
                  <c:v>29914.5</c:v>
                </c:pt>
                <c:pt idx="59830">
                  <c:v>29915</c:v>
                </c:pt>
                <c:pt idx="59831">
                  <c:v>29915.5</c:v>
                </c:pt>
                <c:pt idx="59832">
                  <c:v>29916</c:v>
                </c:pt>
                <c:pt idx="59833">
                  <c:v>29916.5</c:v>
                </c:pt>
                <c:pt idx="59834">
                  <c:v>29917</c:v>
                </c:pt>
                <c:pt idx="59835">
                  <c:v>29917.5</c:v>
                </c:pt>
                <c:pt idx="59836">
                  <c:v>29918</c:v>
                </c:pt>
                <c:pt idx="59837">
                  <c:v>29918.5</c:v>
                </c:pt>
                <c:pt idx="59838">
                  <c:v>29919</c:v>
                </c:pt>
                <c:pt idx="59839">
                  <c:v>29919.5</c:v>
                </c:pt>
                <c:pt idx="59840">
                  <c:v>29920</c:v>
                </c:pt>
                <c:pt idx="59841">
                  <c:v>29920.5</c:v>
                </c:pt>
                <c:pt idx="59842">
                  <c:v>29921</c:v>
                </c:pt>
                <c:pt idx="59843">
                  <c:v>29921.5</c:v>
                </c:pt>
                <c:pt idx="59844">
                  <c:v>29922</c:v>
                </c:pt>
                <c:pt idx="59845">
                  <c:v>29922.5</c:v>
                </c:pt>
                <c:pt idx="59846">
                  <c:v>29923</c:v>
                </c:pt>
                <c:pt idx="59847">
                  <c:v>29923.5</c:v>
                </c:pt>
                <c:pt idx="59848">
                  <c:v>29924</c:v>
                </c:pt>
                <c:pt idx="59849">
                  <c:v>29924.5</c:v>
                </c:pt>
                <c:pt idx="59850">
                  <c:v>29925</c:v>
                </c:pt>
                <c:pt idx="59851">
                  <c:v>29925.5</c:v>
                </c:pt>
                <c:pt idx="59852">
                  <c:v>29926</c:v>
                </c:pt>
                <c:pt idx="59853">
                  <c:v>29926.5</c:v>
                </c:pt>
                <c:pt idx="59854">
                  <c:v>29927</c:v>
                </c:pt>
                <c:pt idx="59855">
                  <c:v>29927.5</c:v>
                </c:pt>
                <c:pt idx="59856">
                  <c:v>29928</c:v>
                </c:pt>
                <c:pt idx="59857">
                  <c:v>29928.5</c:v>
                </c:pt>
                <c:pt idx="59858">
                  <c:v>29929</c:v>
                </c:pt>
                <c:pt idx="59859">
                  <c:v>29929.5</c:v>
                </c:pt>
                <c:pt idx="59860">
                  <c:v>29930</c:v>
                </c:pt>
                <c:pt idx="59861">
                  <c:v>29930.5</c:v>
                </c:pt>
                <c:pt idx="59862">
                  <c:v>29931</c:v>
                </c:pt>
                <c:pt idx="59863">
                  <c:v>29931.5</c:v>
                </c:pt>
                <c:pt idx="59864">
                  <c:v>29932</c:v>
                </c:pt>
                <c:pt idx="59865">
                  <c:v>29932.5</c:v>
                </c:pt>
                <c:pt idx="59866">
                  <c:v>29933</c:v>
                </c:pt>
                <c:pt idx="59867">
                  <c:v>29933.5</c:v>
                </c:pt>
                <c:pt idx="59868">
                  <c:v>29934</c:v>
                </c:pt>
                <c:pt idx="59869">
                  <c:v>29934.5</c:v>
                </c:pt>
                <c:pt idx="59870">
                  <c:v>29935</c:v>
                </c:pt>
                <c:pt idx="59871">
                  <c:v>29935.5</c:v>
                </c:pt>
                <c:pt idx="59872">
                  <c:v>29936</c:v>
                </c:pt>
                <c:pt idx="59873">
                  <c:v>29936.5</c:v>
                </c:pt>
                <c:pt idx="59874">
                  <c:v>29937</c:v>
                </c:pt>
                <c:pt idx="59875">
                  <c:v>29937.5</c:v>
                </c:pt>
                <c:pt idx="59876">
                  <c:v>29938</c:v>
                </c:pt>
                <c:pt idx="59877">
                  <c:v>29938.5</c:v>
                </c:pt>
                <c:pt idx="59878">
                  <c:v>29939</c:v>
                </c:pt>
                <c:pt idx="59879">
                  <c:v>29939.5</c:v>
                </c:pt>
                <c:pt idx="59880">
                  <c:v>29940</c:v>
                </c:pt>
                <c:pt idx="59881">
                  <c:v>29940.5</c:v>
                </c:pt>
                <c:pt idx="59882">
                  <c:v>29941</c:v>
                </c:pt>
                <c:pt idx="59883">
                  <c:v>29941.5</c:v>
                </c:pt>
                <c:pt idx="59884">
                  <c:v>29942</c:v>
                </c:pt>
                <c:pt idx="59885">
                  <c:v>29942.5</c:v>
                </c:pt>
                <c:pt idx="59886">
                  <c:v>29943</c:v>
                </c:pt>
                <c:pt idx="59887">
                  <c:v>29943.5</c:v>
                </c:pt>
                <c:pt idx="59888">
                  <c:v>29944</c:v>
                </c:pt>
                <c:pt idx="59889">
                  <c:v>29944.5</c:v>
                </c:pt>
                <c:pt idx="59890">
                  <c:v>29945</c:v>
                </c:pt>
                <c:pt idx="59891">
                  <c:v>29945.5</c:v>
                </c:pt>
                <c:pt idx="59892">
                  <c:v>29946</c:v>
                </c:pt>
                <c:pt idx="59893">
                  <c:v>29946.5</c:v>
                </c:pt>
                <c:pt idx="59894">
                  <c:v>29947</c:v>
                </c:pt>
                <c:pt idx="59895">
                  <c:v>29947.5</c:v>
                </c:pt>
                <c:pt idx="59896">
                  <c:v>29948</c:v>
                </c:pt>
                <c:pt idx="59897">
                  <c:v>29948.5</c:v>
                </c:pt>
                <c:pt idx="59898">
                  <c:v>29949</c:v>
                </c:pt>
                <c:pt idx="59899">
                  <c:v>29949.5</c:v>
                </c:pt>
                <c:pt idx="59900">
                  <c:v>29950</c:v>
                </c:pt>
                <c:pt idx="59901">
                  <c:v>29950.5</c:v>
                </c:pt>
                <c:pt idx="59902">
                  <c:v>29951</c:v>
                </c:pt>
                <c:pt idx="59903">
                  <c:v>29951.5</c:v>
                </c:pt>
                <c:pt idx="59904">
                  <c:v>29952</c:v>
                </c:pt>
                <c:pt idx="59905">
                  <c:v>29952.5</c:v>
                </c:pt>
                <c:pt idx="59906">
                  <c:v>29953</c:v>
                </c:pt>
                <c:pt idx="59907">
                  <c:v>29953.5</c:v>
                </c:pt>
                <c:pt idx="59908">
                  <c:v>29954</c:v>
                </c:pt>
                <c:pt idx="59909">
                  <c:v>29954.5</c:v>
                </c:pt>
                <c:pt idx="59910">
                  <c:v>29955</c:v>
                </c:pt>
                <c:pt idx="59911">
                  <c:v>29955.5</c:v>
                </c:pt>
                <c:pt idx="59912">
                  <c:v>29956</c:v>
                </c:pt>
                <c:pt idx="59913">
                  <c:v>29956.5</c:v>
                </c:pt>
                <c:pt idx="59914">
                  <c:v>29957</c:v>
                </c:pt>
                <c:pt idx="59915">
                  <c:v>29957.5</c:v>
                </c:pt>
                <c:pt idx="59916">
                  <c:v>29958</c:v>
                </c:pt>
                <c:pt idx="59917">
                  <c:v>29958.5</c:v>
                </c:pt>
                <c:pt idx="59918">
                  <c:v>29959</c:v>
                </c:pt>
                <c:pt idx="59919">
                  <c:v>29959.5</c:v>
                </c:pt>
                <c:pt idx="59920">
                  <c:v>29960</c:v>
                </c:pt>
                <c:pt idx="59921">
                  <c:v>29960.5</c:v>
                </c:pt>
                <c:pt idx="59922">
                  <c:v>29961</c:v>
                </c:pt>
                <c:pt idx="59923">
                  <c:v>29961.5</c:v>
                </c:pt>
                <c:pt idx="59924">
                  <c:v>29962</c:v>
                </c:pt>
                <c:pt idx="59925">
                  <c:v>29962.5</c:v>
                </c:pt>
                <c:pt idx="59926">
                  <c:v>29963</c:v>
                </c:pt>
                <c:pt idx="59927">
                  <c:v>29963.5</c:v>
                </c:pt>
                <c:pt idx="59928">
                  <c:v>29964</c:v>
                </c:pt>
                <c:pt idx="59929">
                  <c:v>29964.5</c:v>
                </c:pt>
                <c:pt idx="59930">
                  <c:v>29965</c:v>
                </c:pt>
                <c:pt idx="59931">
                  <c:v>29965.5</c:v>
                </c:pt>
                <c:pt idx="59932">
                  <c:v>29966</c:v>
                </c:pt>
                <c:pt idx="59933">
                  <c:v>29966.5</c:v>
                </c:pt>
                <c:pt idx="59934">
                  <c:v>29967</c:v>
                </c:pt>
                <c:pt idx="59935">
                  <c:v>29967.5</c:v>
                </c:pt>
                <c:pt idx="59936">
                  <c:v>29968</c:v>
                </c:pt>
                <c:pt idx="59937">
                  <c:v>29968.5</c:v>
                </c:pt>
                <c:pt idx="59938">
                  <c:v>29969</c:v>
                </c:pt>
                <c:pt idx="59939">
                  <c:v>29969.5</c:v>
                </c:pt>
                <c:pt idx="59940">
                  <c:v>29970</c:v>
                </c:pt>
                <c:pt idx="59941">
                  <c:v>29970.5</c:v>
                </c:pt>
                <c:pt idx="59942">
                  <c:v>29971</c:v>
                </c:pt>
                <c:pt idx="59943">
                  <c:v>29971.5</c:v>
                </c:pt>
                <c:pt idx="59944">
                  <c:v>29972</c:v>
                </c:pt>
                <c:pt idx="59945">
                  <c:v>29972.5</c:v>
                </c:pt>
                <c:pt idx="59946">
                  <c:v>29973</c:v>
                </c:pt>
                <c:pt idx="59947">
                  <c:v>29973.5</c:v>
                </c:pt>
                <c:pt idx="59948">
                  <c:v>29974</c:v>
                </c:pt>
                <c:pt idx="59949">
                  <c:v>29974.5</c:v>
                </c:pt>
                <c:pt idx="59950">
                  <c:v>29975</c:v>
                </c:pt>
                <c:pt idx="59951">
                  <c:v>29975.5</c:v>
                </c:pt>
                <c:pt idx="59952">
                  <c:v>29976</c:v>
                </c:pt>
                <c:pt idx="59953">
                  <c:v>29976.5</c:v>
                </c:pt>
                <c:pt idx="59954">
                  <c:v>29977</c:v>
                </c:pt>
                <c:pt idx="59955">
                  <c:v>29977.5</c:v>
                </c:pt>
                <c:pt idx="59956">
                  <c:v>29978</c:v>
                </c:pt>
                <c:pt idx="59957">
                  <c:v>29978.5</c:v>
                </c:pt>
                <c:pt idx="59958">
                  <c:v>29979</c:v>
                </c:pt>
                <c:pt idx="59959">
                  <c:v>29979.5</c:v>
                </c:pt>
                <c:pt idx="59960">
                  <c:v>29980</c:v>
                </c:pt>
                <c:pt idx="59961">
                  <c:v>29980.5</c:v>
                </c:pt>
                <c:pt idx="59962">
                  <c:v>29981</c:v>
                </c:pt>
                <c:pt idx="59963">
                  <c:v>29981.5</c:v>
                </c:pt>
                <c:pt idx="59964">
                  <c:v>29982</c:v>
                </c:pt>
                <c:pt idx="59965">
                  <c:v>29982.5</c:v>
                </c:pt>
                <c:pt idx="59966">
                  <c:v>29983</c:v>
                </c:pt>
                <c:pt idx="59967">
                  <c:v>29983.5</c:v>
                </c:pt>
                <c:pt idx="59968">
                  <c:v>29984</c:v>
                </c:pt>
                <c:pt idx="59969">
                  <c:v>29984.5</c:v>
                </c:pt>
                <c:pt idx="59970">
                  <c:v>29985</c:v>
                </c:pt>
                <c:pt idx="59971">
                  <c:v>29985.5</c:v>
                </c:pt>
                <c:pt idx="59972">
                  <c:v>29986</c:v>
                </c:pt>
                <c:pt idx="59973">
                  <c:v>29986.5</c:v>
                </c:pt>
                <c:pt idx="59974">
                  <c:v>29987</c:v>
                </c:pt>
                <c:pt idx="59975">
                  <c:v>29987.5</c:v>
                </c:pt>
                <c:pt idx="59976">
                  <c:v>29988</c:v>
                </c:pt>
                <c:pt idx="59977">
                  <c:v>29988.5</c:v>
                </c:pt>
                <c:pt idx="59978">
                  <c:v>29989</c:v>
                </c:pt>
                <c:pt idx="59979">
                  <c:v>29989.5</c:v>
                </c:pt>
                <c:pt idx="59980">
                  <c:v>29990</c:v>
                </c:pt>
                <c:pt idx="59981">
                  <c:v>29990.5</c:v>
                </c:pt>
                <c:pt idx="59982">
                  <c:v>29991</c:v>
                </c:pt>
                <c:pt idx="59983">
                  <c:v>29991.5</c:v>
                </c:pt>
                <c:pt idx="59984">
                  <c:v>29992</c:v>
                </c:pt>
                <c:pt idx="59985">
                  <c:v>29992.5</c:v>
                </c:pt>
                <c:pt idx="59986">
                  <c:v>29993</c:v>
                </c:pt>
                <c:pt idx="59987">
                  <c:v>29993.5</c:v>
                </c:pt>
                <c:pt idx="59988">
                  <c:v>29994</c:v>
                </c:pt>
                <c:pt idx="59989">
                  <c:v>29994.5</c:v>
                </c:pt>
                <c:pt idx="59990">
                  <c:v>29995</c:v>
                </c:pt>
                <c:pt idx="59991">
                  <c:v>29995.5</c:v>
                </c:pt>
                <c:pt idx="59992">
                  <c:v>29996</c:v>
                </c:pt>
                <c:pt idx="59993">
                  <c:v>29996.5</c:v>
                </c:pt>
                <c:pt idx="59994">
                  <c:v>29997</c:v>
                </c:pt>
                <c:pt idx="59995">
                  <c:v>29997.5</c:v>
                </c:pt>
                <c:pt idx="59996">
                  <c:v>29998</c:v>
                </c:pt>
                <c:pt idx="59997">
                  <c:v>29998.5</c:v>
                </c:pt>
                <c:pt idx="59998">
                  <c:v>29999</c:v>
                </c:pt>
                <c:pt idx="59999">
                  <c:v>29999.5</c:v>
                </c:pt>
                <c:pt idx="60000">
                  <c:v>30000</c:v>
                </c:pt>
                <c:pt idx="60001">
                  <c:v>30000.5</c:v>
                </c:pt>
                <c:pt idx="60002">
                  <c:v>30001</c:v>
                </c:pt>
                <c:pt idx="60003">
                  <c:v>30001.5</c:v>
                </c:pt>
                <c:pt idx="60004">
                  <c:v>30002</c:v>
                </c:pt>
                <c:pt idx="60005">
                  <c:v>30002.5</c:v>
                </c:pt>
                <c:pt idx="60006">
                  <c:v>30003</c:v>
                </c:pt>
                <c:pt idx="60007">
                  <c:v>30003.5</c:v>
                </c:pt>
                <c:pt idx="60008">
                  <c:v>30004</c:v>
                </c:pt>
                <c:pt idx="60009">
                  <c:v>30004.5</c:v>
                </c:pt>
                <c:pt idx="60010">
                  <c:v>30005</c:v>
                </c:pt>
                <c:pt idx="60011">
                  <c:v>30005.5</c:v>
                </c:pt>
                <c:pt idx="60012">
                  <c:v>30006</c:v>
                </c:pt>
                <c:pt idx="60013">
                  <c:v>30006.5</c:v>
                </c:pt>
                <c:pt idx="60014">
                  <c:v>30007</c:v>
                </c:pt>
                <c:pt idx="60015">
                  <c:v>30007.5</c:v>
                </c:pt>
                <c:pt idx="60016">
                  <c:v>30008</c:v>
                </c:pt>
                <c:pt idx="60017">
                  <c:v>30008.5</c:v>
                </c:pt>
                <c:pt idx="60018">
                  <c:v>30009</c:v>
                </c:pt>
                <c:pt idx="60019">
                  <c:v>30009.5</c:v>
                </c:pt>
                <c:pt idx="60020">
                  <c:v>30010</c:v>
                </c:pt>
                <c:pt idx="60021">
                  <c:v>30010.5</c:v>
                </c:pt>
                <c:pt idx="60022">
                  <c:v>30011</c:v>
                </c:pt>
                <c:pt idx="60023">
                  <c:v>30011.5</c:v>
                </c:pt>
                <c:pt idx="60024">
                  <c:v>30012</c:v>
                </c:pt>
                <c:pt idx="60025">
                  <c:v>30012.5</c:v>
                </c:pt>
                <c:pt idx="60026">
                  <c:v>30013</c:v>
                </c:pt>
                <c:pt idx="60027">
                  <c:v>30013.5</c:v>
                </c:pt>
                <c:pt idx="60028">
                  <c:v>30014</c:v>
                </c:pt>
                <c:pt idx="60029">
                  <c:v>30014.5</c:v>
                </c:pt>
                <c:pt idx="60030">
                  <c:v>30015</c:v>
                </c:pt>
                <c:pt idx="60031">
                  <c:v>30015.5</c:v>
                </c:pt>
                <c:pt idx="60032">
                  <c:v>30016</c:v>
                </c:pt>
                <c:pt idx="60033">
                  <c:v>30016.5</c:v>
                </c:pt>
                <c:pt idx="60034">
                  <c:v>30017</c:v>
                </c:pt>
                <c:pt idx="60035">
                  <c:v>30017.5</c:v>
                </c:pt>
                <c:pt idx="60036">
                  <c:v>30018</c:v>
                </c:pt>
                <c:pt idx="60037">
                  <c:v>30018.5</c:v>
                </c:pt>
                <c:pt idx="60038">
                  <c:v>30019</c:v>
                </c:pt>
                <c:pt idx="60039">
                  <c:v>30019.5</c:v>
                </c:pt>
                <c:pt idx="60040">
                  <c:v>30020</c:v>
                </c:pt>
                <c:pt idx="60041">
                  <c:v>30020.5</c:v>
                </c:pt>
                <c:pt idx="60042">
                  <c:v>30021</c:v>
                </c:pt>
                <c:pt idx="60043">
                  <c:v>30021.5</c:v>
                </c:pt>
                <c:pt idx="60044">
                  <c:v>30022</c:v>
                </c:pt>
                <c:pt idx="60045">
                  <c:v>30022.5</c:v>
                </c:pt>
                <c:pt idx="60046">
                  <c:v>30023</c:v>
                </c:pt>
                <c:pt idx="60047">
                  <c:v>30023.5</c:v>
                </c:pt>
                <c:pt idx="60048">
                  <c:v>30024</c:v>
                </c:pt>
                <c:pt idx="60049">
                  <c:v>30024.5</c:v>
                </c:pt>
                <c:pt idx="60050">
                  <c:v>30025</c:v>
                </c:pt>
                <c:pt idx="60051">
                  <c:v>30025.5</c:v>
                </c:pt>
                <c:pt idx="60052">
                  <c:v>30026</c:v>
                </c:pt>
                <c:pt idx="60053">
                  <c:v>30026.5</c:v>
                </c:pt>
                <c:pt idx="60054">
                  <c:v>30027</c:v>
                </c:pt>
                <c:pt idx="60055">
                  <c:v>30027.5</c:v>
                </c:pt>
                <c:pt idx="60056">
                  <c:v>30028</c:v>
                </c:pt>
                <c:pt idx="60057">
                  <c:v>30028.5</c:v>
                </c:pt>
                <c:pt idx="60058">
                  <c:v>30029</c:v>
                </c:pt>
                <c:pt idx="60059">
                  <c:v>30029.5</c:v>
                </c:pt>
                <c:pt idx="60060">
                  <c:v>30030</c:v>
                </c:pt>
                <c:pt idx="60061">
                  <c:v>30030.5</c:v>
                </c:pt>
                <c:pt idx="60062">
                  <c:v>30031</c:v>
                </c:pt>
                <c:pt idx="60063">
                  <c:v>30031.5</c:v>
                </c:pt>
                <c:pt idx="60064">
                  <c:v>30032</c:v>
                </c:pt>
                <c:pt idx="60065">
                  <c:v>30032.5</c:v>
                </c:pt>
                <c:pt idx="60066">
                  <c:v>30033</c:v>
                </c:pt>
                <c:pt idx="60067">
                  <c:v>30033.5</c:v>
                </c:pt>
                <c:pt idx="60068">
                  <c:v>30034</c:v>
                </c:pt>
                <c:pt idx="60069">
                  <c:v>30034.5</c:v>
                </c:pt>
                <c:pt idx="60070">
                  <c:v>30035</c:v>
                </c:pt>
                <c:pt idx="60071">
                  <c:v>30035.5</c:v>
                </c:pt>
                <c:pt idx="60072">
                  <c:v>30036</c:v>
                </c:pt>
                <c:pt idx="60073">
                  <c:v>30036.5</c:v>
                </c:pt>
                <c:pt idx="60074">
                  <c:v>30037</c:v>
                </c:pt>
                <c:pt idx="60075">
                  <c:v>30037.5</c:v>
                </c:pt>
                <c:pt idx="60076">
                  <c:v>30038</c:v>
                </c:pt>
                <c:pt idx="60077">
                  <c:v>30038.5</c:v>
                </c:pt>
                <c:pt idx="60078">
                  <c:v>30039</c:v>
                </c:pt>
                <c:pt idx="60079">
                  <c:v>30039.5</c:v>
                </c:pt>
                <c:pt idx="60080">
                  <c:v>30040</c:v>
                </c:pt>
                <c:pt idx="60081">
                  <c:v>30040.5</c:v>
                </c:pt>
                <c:pt idx="60082">
                  <c:v>30041</c:v>
                </c:pt>
                <c:pt idx="60083">
                  <c:v>30041.5</c:v>
                </c:pt>
                <c:pt idx="60084">
                  <c:v>30042</c:v>
                </c:pt>
                <c:pt idx="60085">
                  <c:v>30042.5</c:v>
                </c:pt>
                <c:pt idx="60086">
                  <c:v>30043</c:v>
                </c:pt>
                <c:pt idx="60087">
                  <c:v>30043.5</c:v>
                </c:pt>
                <c:pt idx="60088">
                  <c:v>30044</c:v>
                </c:pt>
                <c:pt idx="60089">
                  <c:v>30044.5</c:v>
                </c:pt>
                <c:pt idx="60090">
                  <c:v>30045</c:v>
                </c:pt>
                <c:pt idx="60091">
                  <c:v>30045.5</c:v>
                </c:pt>
                <c:pt idx="60092">
                  <c:v>30046</c:v>
                </c:pt>
                <c:pt idx="60093">
                  <c:v>30046.5</c:v>
                </c:pt>
                <c:pt idx="60094">
                  <c:v>30047</c:v>
                </c:pt>
                <c:pt idx="60095">
                  <c:v>30047.5</c:v>
                </c:pt>
                <c:pt idx="60096">
                  <c:v>30048</c:v>
                </c:pt>
                <c:pt idx="60097">
                  <c:v>30048.5</c:v>
                </c:pt>
                <c:pt idx="60098">
                  <c:v>30049</c:v>
                </c:pt>
                <c:pt idx="60099">
                  <c:v>30049.5</c:v>
                </c:pt>
                <c:pt idx="60100">
                  <c:v>30050</c:v>
                </c:pt>
                <c:pt idx="60101">
                  <c:v>30050.5</c:v>
                </c:pt>
                <c:pt idx="60102">
                  <c:v>30051</c:v>
                </c:pt>
                <c:pt idx="60103">
                  <c:v>30051.5</c:v>
                </c:pt>
                <c:pt idx="60104">
                  <c:v>30052</c:v>
                </c:pt>
                <c:pt idx="60105">
                  <c:v>30052.5</c:v>
                </c:pt>
                <c:pt idx="60106">
                  <c:v>30053</c:v>
                </c:pt>
                <c:pt idx="60107">
                  <c:v>30053.5</c:v>
                </c:pt>
                <c:pt idx="60108">
                  <c:v>30054</c:v>
                </c:pt>
                <c:pt idx="60109">
                  <c:v>30054.5</c:v>
                </c:pt>
                <c:pt idx="60110">
                  <c:v>30055</c:v>
                </c:pt>
                <c:pt idx="60111">
                  <c:v>30055.5</c:v>
                </c:pt>
                <c:pt idx="60112">
                  <c:v>30056</c:v>
                </c:pt>
                <c:pt idx="60113">
                  <c:v>30056.5</c:v>
                </c:pt>
                <c:pt idx="60114">
                  <c:v>30057</c:v>
                </c:pt>
                <c:pt idx="60115">
                  <c:v>30057.5</c:v>
                </c:pt>
                <c:pt idx="60116">
                  <c:v>30058</c:v>
                </c:pt>
                <c:pt idx="60117">
                  <c:v>30058.5</c:v>
                </c:pt>
                <c:pt idx="60118">
                  <c:v>30059</c:v>
                </c:pt>
                <c:pt idx="60119">
                  <c:v>30059.5</c:v>
                </c:pt>
                <c:pt idx="60120">
                  <c:v>30060</c:v>
                </c:pt>
                <c:pt idx="60121">
                  <c:v>30060.5</c:v>
                </c:pt>
                <c:pt idx="60122">
                  <c:v>30061</c:v>
                </c:pt>
                <c:pt idx="60123">
                  <c:v>30061.5</c:v>
                </c:pt>
                <c:pt idx="60124">
                  <c:v>30062</c:v>
                </c:pt>
                <c:pt idx="60125">
                  <c:v>30062.5</c:v>
                </c:pt>
                <c:pt idx="60126">
                  <c:v>30063</c:v>
                </c:pt>
                <c:pt idx="60127">
                  <c:v>30063.5</c:v>
                </c:pt>
                <c:pt idx="60128">
                  <c:v>30064</c:v>
                </c:pt>
                <c:pt idx="60129">
                  <c:v>30064.5</c:v>
                </c:pt>
                <c:pt idx="60130">
                  <c:v>30065</c:v>
                </c:pt>
                <c:pt idx="60131">
                  <c:v>30065.5</c:v>
                </c:pt>
                <c:pt idx="60132">
                  <c:v>30066</c:v>
                </c:pt>
                <c:pt idx="60133">
                  <c:v>30066.5</c:v>
                </c:pt>
                <c:pt idx="60134">
                  <c:v>30067</c:v>
                </c:pt>
                <c:pt idx="60135">
                  <c:v>30067.5</c:v>
                </c:pt>
                <c:pt idx="60136">
                  <c:v>30068</c:v>
                </c:pt>
                <c:pt idx="60137">
                  <c:v>30068.5</c:v>
                </c:pt>
                <c:pt idx="60138">
                  <c:v>30069</c:v>
                </c:pt>
                <c:pt idx="60139">
                  <c:v>30069.5</c:v>
                </c:pt>
                <c:pt idx="60140">
                  <c:v>30070</c:v>
                </c:pt>
                <c:pt idx="60141">
                  <c:v>30070.5</c:v>
                </c:pt>
                <c:pt idx="60142">
                  <c:v>30071</c:v>
                </c:pt>
                <c:pt idx="60143">
                  <c:v>30071.5</c:v>
                </c:pt>
                <c:pt idx="60144">
                  <c:v>30072</c:v>
                </c:pt>
                <c:pt idx="60145">
                  <c:v>30072.5</c:v>
                </c:pt>
                <c:pt idx="60146">
                  <c:v>30073</c:v>
                </c:pt>
                <c:pt idx="60147">
                  <c:v>30073.5</c:v>
                </c:pt>
                <c:pt idx="60148">
                  <c:v>30074</c:v>
                </c:pt>
                <c:pt idx="60149">
                  <c:v>30074.5</c:v>
                </c:pt>
                <c:pt idx="60150">
                  <c:v>30075</c:v>
                </c:pt>
                <c:pt idx="60151">
                  <c:v>30075.5</c:v>
                </c:pt>
                <c:pt idx="60152">
                  <c:v>30076</c:v>
                </c:pt>
                <c:pt idx="60153">
                  <c:v>30076.5</c:v>
                </c:pt>
                <c:pt idx="60154">
                  <c:v>30077</c:v>
                </c:pt>
                <c:pt idx="60155">
                  <c:v>30077.5</c:v>
                </c:pt>
                <c:pt idx="60156">
                  <c:v>30078</c:v>
                </c:pt>
                <c:pt idx="60157">
                  <c:v>30078.5</c:v>
                </c:pt>
                <c:pt idx="60158">
                  <c:v>30079</c:v>
                </c:pt>
                <c:pt idx="60159">
                  <c:v>30079.5</c:v>
                </c:pt>
                <c:pt idx="60160">
                  <c:v>30080</c:v>
                </c:pt>
                <c:pt idx="60161">
                  <c:v>30080.5</c:v>
                </c:pt>
                <c:pt idx="60162">
                  <c:v>30081</c:v>
                </c:pt>
                <c:pt idx="60163">
                  <c:v>30081.5</c:v>
                </c:pt>
                <c:pt idx="60164">
                  <c:v>30082</c:v>
                </c:pt>
                <c:pt idx="60165">
                  <c:v>30082.5</c:v>
                </c:pt>
                <c:pt idx="60166">
                  <c:v>30083</c:v>
                </c:pt>
                <c:pt idx="60167">
                  <c:v>30083.5</c:v>
                </c:pt>
                <c:pt idx="60168">
                  <c:v>30084</c:v>
                </c:pt>
                <c:pt idx="60169">
                  <c:v>30084.5</c:v>
                </c:pt>
                <c:pt idx="60170">
                  <c:v>30085</c:v>
                </c:pt>
                <c:pt idx="60171">
                  <c:v>30085.5</c:v>
                </c:pt>
                <c:pt idx="60172">
                  <c:v>30086</c:v>
                </c:pt>
                <c:pt idx="60173">
                  <c:v>30086.5</c:v>
                </c:pt>
                <c:pt idx="60174">
                  <c:v>30087</c:v>
                </c:pt>
                <c:pt idx="60175">
                  <c:v>30087.5</c:v>
                </c:pt>
                <c:pt idx="60176">
                  <c:v>30088</c:v>
                </c:pt>
                <c:pt idx="60177">
                  <c:v>30088.5</c:v>
                </c:pt>
                <c:pt idx="60178">
                  <c:v>30089</c:v>
                </c:pt>
                <c:pt idx="60179">
                  <c:v>30089.5</c:v>
                </c:pt>
                <c:pt idx="60180">
                  <c:v>30090</c:v>
                </c:pt>
                <c:pt idx="60181">
                  <c:v>30090.5</c:v>
                </c:pt>
                <c:pt idx="60182">
                  <c:v>30091</c:v>
                </c:pt>
                <c:pt idx="60183">
                  <c:v>30091.5</c:v>
                </c:pt>
                <c:pt idx="60184">
                  <c:v>30092</c:v>
                </c:pt>
                <c:pt idx="60185">
                  <c:v>30092.5</c:v>
                </c:pt>
                <c:pt idx="60186">
                  <c:v>30093</c:v>
                </c:pt>
                <c:pt idx="60187">
                  <c:v>30093.5</c:v>
                </c:pt>
                <c:pt idx="60188">
                  <c:v>30094</c:v>
                </c:pt>
                <c:pt idx="60189">
                  <c:v>30094.5</c:v>
                </c:pt>
                <c:pt idx="60190">
                  <c:v>30095</c:v>
                </c:pt>
                <c:pt idx="60191">
                  <c:v>30095.5</c:v>
                </c:pt>
                <c:pt idx="60192">
                  <c:v>30096</c:v>
                </c:pt>
                <c:pt idx="60193">
                  <c:v>30096.5</c:v>
                </c:pt>
                <c:pt idx="60194">
                  <c:v>30097</c:v>
                </c:pt>
                <c:pt idx="60195">
                  <c:v>30097.5</c:v>
                </c:pt>
                <c:pt idx="60196">
                  <c:v>30098</c:v>
                </c:pt>
                <c:pt idx="60197">
                  <c:v>30098.5</c:v>
                </c:pt>
                <c:pt idx="60198">
                  <c:v>30099</c:v>
                </c:pt>
                <c:pt idx="60199">
                  <c:v>30099.5</c:v>
                </c:pt>
                <c:pt idx="60200">
                  <c:v>30100</c:v>
                </c:pt>
                <c:pt idx="60201">
                  <c:v>30100.5</c:v>
                </c:pt>
                <c:pt idx="60202">
                  <c:v>30101</c:v>
                </c:pt>
                <c:pt idx="60203">
                  <c:v>30101.5</c:v>
                </c:pt>
                <c:pt idx="60204">
                  <c:v>30102</c:v>
                </c:pt>
                <c:pt idx="60205">
                  <c:v>30102.5</c:v>
                </c:pt>
                <c:pt idx="60206">
                  <c:v>30103</c:v>
                </c:pt>
                <c:pt idx="60207">
                  <c:v>30103.5</c:v>
                </c:pt>
                <c:pt idx="60208">
                  <c:v>30104</c:v>
                </c:pt>
                <c:pt idx="60209">
                  <c:v>30104.5</c:v>
                </c:pt>
                <c:pt idx="60210">
                  <c:v>30105</c:v>
                </c:pt>
                <c:pt idx="60211">
                  <c:v>30105.5</c:v>
                </c:pt>
                <c:pt idx="60212">
                  <c:v>30106</c:v>
                </c:pt>
                <c:pt idx="60213">
                  <c:v>30106.5</c:v>
                </c:pt>
                <c:pt idx="60214">
                  <c:v>30107</c:v>
                </c:pt>
                <c:pt idx="60215">
                  <c:v>30107.5</c:v>
                </c:pt>
                <c:pt idx="60216">
                  <c:v>30108</c:v>
                </c:pt>
                <c:pt idx="60217">
                  <c:v>30108.5</c:v>
                </c:pt>
                <c:pt idx="60218">
                  <c:v>30109</c:v>
                </c:pt>
                <c:pt idx="60219">
                  <c:v>30109.5</c:v>
                </c:pt>
                <c:pt idx="60220">
                  <c:v>30110</c:v>
                </c:pt>
                <c:pt idx="60221">
                  <c:v>30110.5</c:v>
                </c:pt>
                <c:pt idx="60222">
                  <c:v>30111</c:v>
                </c:pt>
                <c:pt idx="60223">
                  <c:v>30111.5</c:v>
                </c:pt>
                <c:pt idx="60224">
                  <c:v>30112</c:v>
                </c:pt>
                <c:pt idx="60225">
                  <c:v>30112.5</c:v>
                </c:pt>
                <c:pt idx="60226">
                  <c:v>30113</c:v>
                </c:pt>
                <c:pt idx="60227">
                  <c:v>30113.5</c:v>
                </c:pt>
                <c:pt idx="60228">
                  <c:v>30114</c:v>
                </c:pt>
                <c:pt idx="60229">
                  <c:v>30114.5</c:v>
                </c:pt>
                <c:pt idx="60230">
                  <c:v>30115</c:v>
                </c:pt>
                <c:pt idx="60231">
                  <c:v>30115.5</c:v>
                </c:pt>
                <c:pt idx="60232">
                  <c:v>30116</c:v>
                </c:pt>
                <c:pt idx="60233">
                  <c:v>30116.5</c:v>
                </c:pt>
                <c:pt idx="60234">
                  <c:v>30117</c:v>
                </c:pt>
                <c:pt idx="60235">
                  <c:v>30117.5</c:v>
                </c:pt>
                <c:pt idx="60236">
                  <c:v>30118</c:v>
                </c:pt>
                <c:pt idx="60237">
                  <c:v>30118.5</c:v>
                </c:pt>
                <c:pt idx="60238">
                  <c:v>30119</c:v>
                </c:pt>
                <c:pt idx="60239">
                  <c:v>30119.5</c:v>
                </c:pt>
                <c:pt idx="60240">
                  <c:v>30120</c:v>
                </c:pt>
                <c:pt idx="60241">
                  <c:v>30120.5</c:v>
                </c:pt>
                <c:pt idx="60242">
                  <c:v>30121</c:v>
                </c:pt>
                <c:pt idx="60243">
                  <c:v>30121.5</c:v>
                </c:pt>
                <c:pt idx="60244">
                  <c:v>30122</c:v>
                </c:pt>
                <c:pt idx="60245">
                  <c:v>30122.5</c:v>
                </c:pt>
                <c:pt idx="60246">
                  <c:v>30123</c:v>
                </c:pt>
                <c:pt idx="60247">
                  <c:v>30123.5</c:v>
                </c:pt>
                <c:pt idx="60248">
                  <c:v>30124</c:v>
                </c:pt>
                <c:pt idx="60249">
                  <c:v>30124.5</c:v>
                </c:pt>
                <c:pt idx="60250">
                  <c:v>30125</c:v>
                </c:pt>
                <c:pt idx="60251">
                  <c:v>30125.5</c:v>
                </c:pt>
                <c:pt idx="60252">
                  <c:v>30126</c:v>
                </c:pt>
                <c:pt idx="60253">
                  <c:v>30126.5</c:v>
                </c:pt>
                <c:pt idx="60254">
                  <c:v>30127</c:v>
                </c:pt>
                <c:pt idx="60255">
                  <c:v>30127.5</c:v>
                </c:pt>
                <c:pt idx="60256">
                  <c:v>30128</c:v>
                </c:pt>
                <c:pt idx="60257">
                  <c:v>30128.5</c:v>
                </c:pt>
                <c:pt idx="60258">
                  <c:v>30129</c:v>
                </c:pt>
                <c:pt idx="60259">
                  <c:v>30129.5</c:v>
                </c:pt>
                <c:pt idx="60260">
                  <c:v>30130</c:v>
                </c:pt>
                <c:pt idx="60261">
                  <c:v>30130.5</c:v>
                </c:pt>
                <c:pt idx="60262">
                  <c:v>30131</c:v>
                </c:pt>
                <c:pt idx="60263">
                  <c:v>30131.5</c:v>
                </c:pt>
                <c:pt idx="60264">
                  <c:v>30132</c:v>
                </c:pt>
                <c:pt idx="60265">
                  <c:v>30132.5</c:v>
                </c:pt>
                <c:pt idx="60266">
                  <c:v>30133</c:v>
                </c:pt>
                <c:pt idx="60267">
                  <c:v>30133.5</c:v>
                </c:pt>
                <c:pt idx="60268">
                  <c:v>30134</c:v>
                </c:pt>
                <c:pt idx="60269">
                  <c:v>30134.5</c:v>
                </c:pt>
                <c:pt idx="60270">
                  <c:v>30135</c:v>
                </c:pt>
                <c:pt idx="60271">
                  <c:v>30135.5</c:v>
                </c:pt>
                <c:pt idx="60272">
                  <c:v>30136</c:v>
                </c:pt>
                <c:pt idx="60273">
                  <c:v>30136.5</c:v>
                </c:pt>
                <c:pt idx="60274">
                  <c:v>30137</c:v>
                </c:pt>
                <c:pt idx="60275">
                  <c:v>30137.5</c:v>
                </c:pt>
                <c:pt idx="60276">
                  <c:v>30138</c:v>
                </c:pt>
                <c:pt idx="60277">
                  <c:v>30138.5</c:v>
                </c:pt>
                <c:pt idx="60278">
                  <c:v>30139</c:v>
                </c:pt>
                <c:pt idx="60279">
                  <c:v>30139.5</c:v>
                </c:pt>
                <c:pt idx="60280">
                  <c:v>30140</c:v>
                </c:pt>
                <c:pt idx="60281">
                  <c:v>30140.5</c:v>
                </c:pt>
                <c:pt idx="60282">
                  <c:v>30141</c:v>
                </c:pt>
                <c:pt idx="60283">
                  <c:v>30141.5</c:v>
                </c:pt>
                <c:pt idx="60284">
                  <c:v>30142</c:v>
                </c:pt>
                <c:pt idx="60285">
                  <c:v>30142.5</c:v>
                </c:pt>
                <c:pt idx="60286">
                  <c:v>30143</c:v>
                </c:pt>
                <c:pt idx="60287">
                  <c:v>30143.5</c:v>
                </c:pt>
                <c:pt idx="60288">
                  <c:v>30144</c:v>
                </c:pt>
                <c:pt idx="60289">
                  <c:v>30144.5</c:v>
                </c:pt>
                <c:pt idx="60290">
                  <c:v>30145</c:v>
                </c:pt>
                <c:pt idx="60291">
                  <c:v>30145.5</c:v>
                </c:pt>
                <c:pt idx="60292">
                  <c:v>30146</c:v>
                </c:pt>
                <c:pt idx="60293">
                  <c:v>30146.5</c:v>
                </c:pt>
                <c:pt idx="60294">
                  <c:v>30147</c:v>
                </c:pt>
                <c:pt idx="60295">
                  <c:v>30147.5</c:v>
                </c:pt>
                <c:pt idx="60296">
                  <c:v>30148</c:v>
                </c:pt>
                <c:pt idx="60297">
                  <c:v>30148.5</c:v>
                </c:pt>
                <c:pt idx="60298">
                  <c:v>30149</c:v>
                </c:pt>
                <c:pt idx="60299">
                  <c:v>30149.5</c:v>
                </c:pt>
                <c:pt idx="60300">
                  <c:v>30150</c:v>
                </c:pt>
                <c:pt idx="60301">
                  <c:v>30150.5</c:v>
                </c:pt>
                <c:pt idx="60302">
                  <c:v>30151</c:v>
                </c:pt>
                <c:pt idx="60303">
                  <c:v>30151.5</c:v>
                </c:pt>
                <c:pt idx="60304">
                  <c:v>30152</c:v>
                </c:pt>
                <c:pt idx="60305">
                  <c:v>30152.5</c:v>
                </c:pt>
                <c:pt idx="60306">
                  <c:v>30153</c:v>
                </c:pt>
                <c:pt idx="60307">
                  <c:v>30153.5</c:v>
                </c:pt>
                <c:pt idx="60308">
                  <c:v>30154</c:v>
                </c:pt>
                <c:pt idx="60309">
                  <c:v>30154.5</c:v>
                </c:pt>
                <c:pt idx="60310">
                  <c:v>30155</c:v>
                </c:pt>
                <c:pt idx="60311">
                  <c:v>30155.5</c:v>
                </c:pt>
                <c:pt idx="60312">
                  <c:v>30156</c:v>
                </c:pt>
                <c:pt idx="60313">
                  <c:v>30156.5</c:v>
                </c:pt>
                <c:pt idx="60314">
                  <c:v>30157</c:v>
                </c:pt>
                <c:pt idx="60315">
                  <c:v>30157.5</c:v>
                </c:pt>
                <c:pt idx="60316">
                  <c:v>30158</c:v>
                </c:pt>
                <c:pt idx="60317">
                  <c:v>30158.5</c:v>
                </c:pt>
                <c:pt idx="60318">
                  <c:v>30159</c:v>
                </c:pt>
                <c:pt idx="60319">
                  <c:v>30159.5</c:v>
                </c:pt>
                <c:pt idx="60320">
                  <c:v>30160</c:v>
                </c:pt>
                <c:pt idx="60321">
                  <c:v>30160.5</c:v>
                </c:pt>
                <c:pt idx="60322">
                  <c:v>30161</c:v>
                </c:pt>
                <c:pt idx="60323">
                  <c:v>30161.5</c:v>
                </c:pt>
                <c:pt idx="60324">
                  <c:v>30162</c:v>
                </c:pt>
                <c:pt idx="60325">
                  <c:v>30162.5</c:v>
                </c:pt>
                <c:pt idx="60326">
                  <c:v>30163</c:v>
                </c:pt>
                <c:pt idx="60327">
                  <c:v>30163.5</c:v>
                </c:pt>
                <c:pt idx="60328">
                  <c:v>30164</c:v>
                </c:pt>
                <c:pt idx="60329">
                  <c:v>30164.5</c:v>
                </c:pt>
                <c:pt idx="60330">
                  <c:v>30165</c:v>
                </c:pt>
                <c:pt idx="60331">
                  <c:v>30165.5</c:v>
                </c:pt>
                <c:pt idx="60332">
                  <c:v>30166</c:v>
                </c:pt>
                <c:pt idx="60333">
                  <c:v>30166.5</c:v>
                </c:pt>
                <c:pt idx="60334">
                  <c:v>30167</c:v>
                </c:pt>
                <c:pt idx="60335">
                  <c:v>30167.5</c:v>
                </c:pt>
                <c:pt idx="60336">
                  <c:v>30168</c:v>
                </c:pt>
                <c:pt idx="60337">
                  <c:v>30168.5</c:v>
                </c:pt>
                <c:pt idx="60338">
                  <c:v>30169</c:v>
                </c:pt>
                <c:pt idx="60339">
                  <c:v>30169.5</c:v>
                </c:pt>
                <c:pt idx="60340">
                  <c:v>30170</c:v>
                </c:pt>
                <c:pt idx="60341">
                  <c:v>30170.5</c:v>
                </c:pt>
                <c:pt idx="60342">
                  <c:v>30171</c:v>
                </c:pt>
                <c:pt idx="60343">
                  <c:v>30171.5</c:v>
                </c:pt>
                <c:pt idx="60344">
                  <c:v>30172</c:v>
                </c:pt>
                <c:pt idx="60345">
                  <c:v>30172.5</c:v>
                </c:pt>
                <c:pt idx="60346">
                  <c:v>30173</c:v>
                </c:pt>
                <c:pt idx="60347">
                  <c:v>30173.5</c:v>
                </c:pt>
                <c:pt idx="60348">
                  <c:v>30174</c:v>
                </c:pt>
                <c:pt idx="60349">
                  <c:v>30174.5</c:v>
                </c:pt>
                <c:pt idx="60350">
                  <c:v>30175</c:v>
                </c:pt>
                <c:pt idx="60351">
                  <c:v>30175.5</c:v>
                </c:pt>
                <c:pt idx="60352">
                  <c:v>30176</c:v>
                </c:pt>
                <c:pt idx="60353">
                  <c:v>30176.5</c:v>
                </c:pt>
                <c:pt idx="60354">
                  <c:v>30177</c:v>
                </c:pt>
                <c:pt idx="60355">
                  <c:v>30177.5</c:v>
                </c:pt>
                <c:pt idx="60356">
                  <c:v>30178</c:v>
                </c:pt>
                <c:pt idx="60357">
                  <c:v>30178.5</c:v>
                </c:pt>
                <c:pt idx="60358">
                  <c:v>30179</c:v>
                </c:pt>
                <c:pt idx="60359">
                  <c:v>30179.5</c:v>
                </c:pt>
                <c:pt idx="60360">
                  <c:v>30180</c:v>
                </c:pt>
                <c:pt idx="60361">
                  <c:v>30180.5</c:v>
                </c:pt>
                <c:pt idx="60362">
                  <c:v>30181</c:v>
                </c:pt>
                <c:pt idx="60363">
                  <c:v>30181.5</c:v>
                </c:pt>
                <c:pt idx="60364">
                  <c:v>30182</c:v>
                </c:pt>
                <c:pt idx="60365">
                  <c:v>30182.5</c:v>
                </c:pt>
                <c:pt idx="60366">
                  <c:v>30183</c:v>
                </c:pt>
                <c:pt idx="60367">
                  <c:v>30183.5</c:v>
                </c:pt>
                <c:pt idx="60368">
                  <c:v>30184</c:v>
                </c:pt>
                <c:pt idx="60369">
                  <c:v>30184.5</c:v>
                </c:pt>
                <c:pt idx="60370">
                  <c:v>30185</c:v>
                </c:pt>
                <c:pt idx="60371">
                  <c:v>30185.5</c:v>
                </c:pt>
                <c:pt idx="60372">
                  <c:v>30186</c:v>
                </c:pt>
                <c:pt idx="60373">
                  <c:v>30186.5</c:v>
                </c:pt>
                <c:pt idx="60374">
                  <c:v>30187</c:v>
                </c:pt>
                <c:pt idx="60375">
                  <c:v>30187.5</c:v>
                </c:pt>
                <c:pt idx="60376">
                  <c:v>30188</c:v>
                </c:pt>
                <c:pt idx="60377">
                  <c:v>30188.5</c:v>
                </c:pt>
                <c:pt idx="60378">
                  <c:v>30189</c:v>
                </c:pt>
                <c:pt idx="60379">
                  <c:v>30189.5</c:v>
                </c:pt>
                <c:pt idx="60380">
                  <c:v>30190</c:v>
                </c:pt>
                <c:pt idx="60381">
                  <c:v>30190.5</c:v>
                </c:pt>
                <c:pt idx="60382">
                  <c:v>30191</c:v>
                </c:pt>
                <c:pt idx="60383">
                  <c:v>30191.5</c:v>
                </c:pt>
                <c:pt idx="60384">
                  <c:v>30192</c:v>
                </c:pt>
                <c:pt idx="60385">
                  <c:v>30192.5</c:v>
                </c:pt>
                <c:pt idx="60386">
                  <c:v>30193</c:v>
                </c:pt>
                <c:pt idx="60387">
                  <c:v>30193.5</c:v>
                </c:pt>
                <c:pt idx="60388">
                  <c:v>30194</c:v>
                </c:pt>
                <c:pt idx="60389">
                  <c:v>30194.5</c:v>
                </c:pt>
                <c:pt idx="60390">
                  <c:v>30195</c:v>
                </c:pt>
                <c:pt idx="60391">
                  <c:v>30195.5</c:v>
                </c:pt>
                <c:pt idx="60392">
                  <c:v>30196</c:v>
                </c:pt>
                <c:pt idx="60393">
                  <c:v>30196.5</c:v>
                </c:pt>
                <c:pt idx="60394">
                  <c:v>30197</c:v>
                </c:pt>
                <c:pt idx="60395">
                  <c:v>30197.5</c:v>
                </c:pt>
                <c:pt idx="60396">
                  <c:v>30198</c:v>
                </c:pt>
                <c:pt idx="60397">
                  <c:v>30198.5</c:v>
                </c:pt>
                <c:pt idx="60398">
                  <c:v>30199</c:v>
                </c:pt>
                <c:pt idx="60399">
                  <c:v>30199.5</c:v>
                </c:pt>
                <c:pt idx="60400">
                  <c:v>30200</c:v>
                </c:pt>
                <c:pt idx="60401">
                  <c:v>30200.5</c:v>
                </c:pt>
                <c:pt idx="60402">
                  <c:v>30201</c:v>
                </c:pt>
                <c:pt idx="60403">
                  <c:v>30201.5</c:v>
                </c:pt>
                <c:pt idx="60404">
                  <c:v>30202</c:v>
                </c:pt>
                <c:pt idx="60405">
                  <c:v>30202.5</c:v>
                </c:pt>
                <c:pt idx="60406">
                  <c:v>30203</c:v>
                </c:pt>
                <c:pt idx="60407">
                  <c:v>30203.5</c:v>
                </c:pt>
                <c:pt idx="60408">
                  <c:v>30204</c:v>
                </c:pt>
                <c:pt idx="60409">
                  <c:v>30204.5</c:v>
                </c:pt>
                <c:pt idx="60410">
                  <c:v>30205</c:v>
                </c:pt>
                <c:pt idx="60411">
                  <c:v>30205.5</c:v>
                </c:pt>
                <c:pt idx="60412">
                  <c:v>30206</c:v>
                </c:pt>
                <c:pt idx="60413">
                  <c:v>30206.5</c:v>
                </c:pt>
                <c:pt idx="60414">
                  <c:v>30207</c:v>
                </c:pt>
                <c:pt idx="60415">
                  <c:v>30207.5</c:v>
                </c:pt>
                <c:pt idx="60416">
                  <c:v>30208</c:v>
                </c:pt>
                <c:pt idx="60417">
                  <c:v>30208.5</c:v>
                </c:pt>
                <c:pt idx="60418">
                  <c:v>30209</c:v>
                </c:pt>
                <c:pt idx="60419">
                  <c:v>30209.5</c:v>
                </c:pt>
                <c:pt idx="60420">
                  <c:v>30210</c:v>
                </c:pt>
                <c:pt idx="60421">
                  <c:v>30210.5</c:v>
                </c:pt>
                <c:pt idx="60422">
                  <c:v>30211</c:v>
                </c:pt>
                <c:pt idx="60423">
                  <c:v>30211.5</c:v>
                </c:pt>
                <c:pt idx="60424">
                  <c:v>30212</c:v>
                </c:pt>
                <c:pt idx="60425">
                  <c:v>30212.5</c:v>
                </c:pt>
                <c:pt idx="60426">
                  <c:v>30213</c:v>
                </c:pt>
                <c:pt idx="60427">
                  <c:v>30213.5</c:v>
                </c:pt>
                <c:pt idx="60428">
                  <c:v>30214</c:v>
                </c:pt>
                <c:pt idx="60429">
                  <c:v>30214.5</c:v>
                </c:pt>
                <c:pt idx="60430">
                  <c:v>30215</c:v>
                </c:pt>
                <c:pt idx="60431">
                  <c:v>30215.5</c:v>
                </c:pt>
                <c:pt idx="60432">
                  <c:v>30216</c:v>
                </c:pt>
                <c:pt idx="60433">
                  <c:v>30216.5</c:v>
                </c:pt>
                <c:pt idx="60434">
                  <c:v>30217</c:v>
                </c:pt>
                <c:pt idx="60435">
                  <c:v>30217.5</c:v>
                </c:pt>
                <c:pt idx="60436">
                  <c:v>30218</c:v>
                </c:pt>
                <c:pt idx="60437">
                  <c:v>30218.5</c:v>
                </c:pt>
                <c:pt idx="60438">
                  <c:v>30219</c:v>
                </c:pt>
                <c:pt idx="60439">
                  <c:v>30219.5</c:v>
                </c:pt>
                <c:pt idx="60440">
                  <c:v>30220</c:v>
                </c:pt>
                <c:pt idx="60441">
                  <c:v>30220.5</c:v>
                </c:pt>
                <c:pt idx="60442">
                  <c:v>30221</c:v>
                </c:pt>
                <c:pt idx="60443">
                  <c:v>30221.5</c:v>
                </c:pt>
                <c:pt idx="60444">
                  <c:v>30222</c:v>
                </c:pt>
                <c:pt idx="60445">
                  <c:v>30222.5</c:v>
                </c:pt>
                <c:pt idx="60446">
                  <c:v>30223</c:v>
                </c:pt>
                <c:pt idx="60447">
                  <c:v>30223.5</c:v>
                </c:pt>
                <c:pt idx="60448">
                  <c:v>30224</c:v>
                </c:pt>
                <c:pt idx="60449">
                  <c:v>30224.5</c:v>
                </c:pt>
                <c:pt idx="60450">
                  <c:v>30225</c:v>
                </c:pt>
                <c:pt idx="60451">
                  <c:v>30225.5</c:v>
                </c:pt>
                <c:pt idx="60452">
                  <c:v>30226</c:v>
                </c:pt>
                <c:pt idx="60453">
                  <c:v>30226.5</c:v>
                </c:pt>
                <c:pt idx="60454">
                  <c:v>30227</c:v>
                </c:pt>
                <c:pt idx="60455">
                  <c:v>30227.5</c:v>
                </c:pt>
                <c:pt idx="60456">
                  <c:v>30228</c:v>
                </c:pt>
                <c:pt idx="60457">
                  <c:v>30228.5</c:v>
                </c:pt>
                <c:pt idx="60458">
                  <c:v>30229</c:v>
                </c:pt>
                <c:pt idx="60459">
                  <c:v>30229.5</c:v>
                </c:pt>
                <c:pt idx="60460">
                  <c:v>30230</c:v>
                </c:pt>
                <c:pt idx="60461">
                  <c:v>30230.5</c:v>
                </c:pt>
                <c:pt idx="60462">
                  <c:v>30231</c:v>
                </c:pt>
                <c:pt idx="60463">
                  <c:v>30231.5</c:v>
                </c:pt>
                <c:pt idx="60464">
                  <c:v>30232</c:v>
                </c:pt>
                <c:pt idx="60465">
                  <c:v>30232.5</c:v>
                </c:pt>
                <c:pt idx="60466">
                  <c:v>30233</c:v>
                </c:pt>
                <c:pt idx="60467">
                  <c:v>30233.5</c:v>
                </c:pt>
                <c:pt idx="60468">
                  <c:v>30234</c:v>
                </c:pt>
                <c:pt idx="60469">
                  <c:v>30234.5</c:v>
                </c:pt>
                <c:pt idx="60470">
                  <c:v>30235</c:v>
                </c:pt>
                <c:pt idx="60471">
                  <c:v>30235.5</c:v>
                </c:pt>
                <c:pt idx="60472">
                  <c:v>30236</c:v>
                </c:pt>
                <c:pt idx="60473">
                  <c:v>30236.5</c:v>
                </c:pt>
                <c:pt idx="60474">
                  <c:v>30237</c:v>
                </c:pt>
                <c:pt idx="60475">
                  <c:v>30237.5</c:v>
                </c:pt>
                <c:pt idx="60476">
                  <c:v>30238</c:v>
                </c:pt>
                <c:pt idx="60477">
                  <c:v>30238.5</c:v>
                </c:pt>
                <c:pt idx="60478">
                  <c:v>30239</c:v>
                </c:pt>
                <c:pt idx="60479">
                  <c:v>30239.5</c:v>
                </c:pt>
                <c:pt idx="60480">
                  <c:v>30240</c:v>
                </c:pt>
                <c:pt idx="60481">
                  <c:v>30240.5</c:v>
                </c:pt>
                <c:pt idx="60482">
                  <c:v>30241</c:v>
                </c:pt>
                <c:pt idx="60483">
                  <c:v>30241.5</c:v>
                </c:pt>
                <c:pt idx="60484">
                  <c:v>30242</c:v>
                </c:pt>
                <c:pt idx="60485">
                  <c:v>30242.5</c:v>
                </c:pt>
                <c:pt idx="60486">
                  <c:v>30243</c:v>
                </c:pt>
                <c:pt idx="60487">
                  <c:v>30243.5</c:v>
                </c:pt>
                <c:pt idx="60488">
                  <c:v>30244</c:v>
                </c:pt>
                <c:pt idx="60489">
                  <c:v>30244.5</c:v>
                </c:pt>
                <c:pt idx="60490">
                  <c:v>30245</c:v>
                </c:pt>
                <c:pt idx="60491">
                  <c:v>30245.5</c:v>
                </c:pt>
                <c:pt idx="60492">
                  <c:v>30246</c:v>
                </c:pt>
                <c:pt idx="60493">
                  <c:v>30246.5</c:v>
                </c:pt>
                <c:pt idx="60494">
                  <c:v>30247</c:v>
                </c:pt>
                <c:pt idx="60495">
                  <c:v>30247.5</c:v>
                </c:pt>
                <c:pt idx="60496">
                  <c:v>30248</c:v>
                </c:pt>
                <c:pt idx="60497">
                  <c:v>30248.5</c:v>
                </c:pt>
                <c:pt idx="60498">
                  <c:v>30249</c:v>
                </c:pt>
                <c:pt idx="60499">
                  <c:v>30249.5</c:v>
                </c:pt>
                <c:pt idx="60500">
                  <c:v>30250</c:v>
                </c:pt>
                <c:pt idx="60501">
                  <c:v>30250.5</c:v>
                </c:pt>
                <c:pt idx="60502">
                  <c:v>30251</c:v>
                </c:pt>
                <c:pt idx="60503">
                  <c:v>30251.5</c:v>
                </c:pt>
                <c:pt idx="60504">
                  <c:v>30252</c:v>
                </c:pt>
                <c:pt idx="60505">
                  <c:v>30252.5</c:v>
                </c:pt>
                <c:pt idx="60506">
                  <c:v>30253</c:v>
                </c:pt>
                <c:pt idx="60507">
                  <c:v>30253.5</c:v>
                </c:pt>
                <c:pt idx="60508">
                  <c:v>30254</c:v>
                </c:pt>
                <c:pt idx="60509">
                  <c:v>30254.5</c:v>
                </c:pt>
                <c:pt idx="60510">
                  <c:v>30255</c:v>
                </c:pt>
                <c:pt idx="60511">
                  <c:v>30255.5</c:v>
                </c:pt>
                <c:pt idx="60512">
                  <c:v>30256</c:v>
                </c:pt>
                <c:pt idx="60513">
                  <c:v>30256.5</c:v>
                </c:pt>
                <c:pt idx="60514">
                  <c:v>30257</c:v>
                </c:pt>
                <c:pt idx="60515">
                  <c:v>30257.5</c:v>
                </c:pt>
                <c:pt idx="60516">
                  <c:v>30258</c:v>
                </c:pt>
                <c:pt idx="60517">
                  <c:v>30258.5</c:v>
                </c:pt>
                <c:pt idx="60518">
                  <c:v>30259</c:v>
                </c:pt>
                <c:pt idx="60519">
                  <c:v>30259.5</c:v>
                </c:pt>
                <c:pt idx="60520">
                  <c:v>30260</c:v>
                </c:pt>
                <c:pt idx="60521">
                  <c:v>30260.5</c:v>
                </c:pt>
                <c:pt idx="60522">
                  <c:v>30261</c:v>
                </c:pt>
                <c:pt idx="60523">
                  <c:v>30261.5</c:v>
                </c:pt>
                <c:pt idx="60524">
                  <c:v>30262</c:v>
                </c:pt>
                <c:pt idx="60525">
                  <c:v>30262.5</c:v>
                </c:pt>
                <c:pt idx="60526">
                  <c:v>30263</c:v>
                </c:pt>
                <c:pt idx="60527">
                  <c:v>30263.5</c:v>
                </c:pt>
                <c:pt idx="60528">
                  <c:v>30264</c:v>
                </c:pt>
                <c:pt idx="60529">
                  <c:v>30264.5</c:v>
                </c:pt>
                <c:pt idx="60530">
                  <c:v>30265</c:v>
                </c:pt>
                <c:pt idx="60531">
                  <c:v>30265.5</c:v>
                </c:pt>
                <c:pt idx="60532">
                  <c:v>30266</c:v>
                </c:pt>
                <c:pt idx="60533">
                  <c:v>30266.5</c:v>
                </c:pt>
                <c:pt idx="60534">
                  <c:v>30267</c:v>
                </c:pt>
                <c:pt idx="60535">
                  <c:v>30267.5</c:v>
                </c:pt>
                <c:pt idx="60536">
                  <c:v>30268</c:v>
                </c:pt>
                <c:pt idx="60537">
                  <c:v>30268.5</c:v>
                </c:pt>
                <c:pt idx="60538">
                  <c:v>30269</c:v>
                </c:pt>
                <c:pt idx="60539">
                  <c:v>30269.5</c:v>
                </c:pt>
                <c:pt idx="60540">
                  <c:v>30270</c:v>
                </c:pt>
                <c:pt idx="60541">
                  <c:v>30270.5</c:v>
                </c:pt>
                <c:pt idx="60542">
                  <c:v>30271</c:v>
                </c:pt>
                <c:pt idx="60543">
                  <c:v>30271.5</c:v>
                </c:pt>
                <c:pt idx="60544">
                  <c:v>30272</c:v>
                </c:pt>
                <c:pt idx="60545">
                  <c:v>30272.5</c:v>
                </c:pt>
                <c:pt idx="60546">
                  <c:v>30273</c:v>
                </c:pt>
                <c:pt idx="60547">
                  <c:v>30273.5</c:v>
                </c:pt>
                <c:pt idx="60548">
                  <c:v>30274</c:v>
                </c:pt>
                <c:pt idx="60549">
                  <c:v>30274.5</c:v>
                </c:pt>
                <c:pt idx="60550">
                  <c:v>30275</c:v>
                </c:pt>
                <c:pt idx="60551">
                  <c:v>30275.5</c:v>
                </c:pt>
                <c:pt idx="60552">
                  <c:v>30276</c:v>
                </c:pt>
                <c:pt idx="60553">
                  <c:v>30276.5</c:v>
                </c:pt>
                <c:pt idx="60554">
                  <c:v>30277</c:v>
                </c:pt>
                <c:pt idx="60555">
                  <c:v>30277.5</c:v>
                </c:pt>
                <c:pt idx="60556">
                  <c:v>30278</c:v>
                </c:pt>
                <c:pt idx="60557">
                  <c:v>30278.5</c:v>
                </c:pt>
                <c:pt idx="60558">
                  <c:v>30279</c:v>
                </c:pt>
                <c:pt idx="60559">
                  <c:v>30279.5</c:v>
                </c:pt>
                <c:pt idx="60560">
                  <c:v>30280</c:v>
                </c:pt>
                <c:pt idx="60561">
                  <c:v>30280.5</c:v>
                </c:pt>
                <c:pt idx="60562">
                  <c:v>30281</c:v>
                </c:pt>
                <c:pt idx="60563">
                  <c:v>30281.5</c:v>
                </c:pt>
                <c:pt idx="60564">
                  <c:v>30282</c:v>
                </c:pt>
                <c:pt idx="60565">
                  <c:v>30282.5</c:v>
                </c:pt>
                <c:pt idx="60566">
                  <c:v>30283</c:v>
                </c:pt>
                <c:pt idx="60567">
                  <c:v>30283.5</c:v>
                </c:pt>
                <c:pt idx="60568">
                  <c:v>30284</c:v>
                </c:pt>
                <c:pt idx="60569">
                  <c:v>30284.5</c:v>
                </c:pt>
                <c:pt idx="60570">
                  <c:v>30285</c:v>
                </c:pt>
                <c:pt idx="60571">
                  <c:v>30285.5</c:v>
                </c:pt>
                <c:pt idx="60572">
                  <c:v>30286</c:v>
                </c:pt>
                <c:pt idx="60573">
                  <c:v>30286.5</c:v>
                </c:pt>
                <c:pt idx="60574">
                  <c:v>30287</c:v>
                </c:pt>
                <c:pt idx="60575">
                  <c:v>30287.5</c:v>
                </c:pt>
                <c:pt idx="60576">
                  <c:v>30288</c:v>
                </c:pt>
                <c:pt idx="60577">
                  <c:v>30288.5</c:v>
                </c:pt>
                <c:pt idx="60578">
                  <c:v>30289</c:v>
                </c:pt>
                <c:pt idx="60579">
                  <c:v>30289.5</c:v>
                </c:pt>
                <c:pt idx="60580">
                  <c:v>30290</c:v>
                </c:pt>
                <c:pt idx="60581">
                  <c:v>30290.5</c:v>
                </c:pt>
                <c:pt idx="60582">
                  <c:v>30291</c:v>
                </c:pt>
                <c:pt idx="60583">
                  <c:v>30291.5</c:v>
                </c:pt>
                <c:pt idx="60584">
                  <c:v>30292</c:v>
                </c:pt>
                <c:pt idx="60585">
                  <c:v>30292.5</c:v>
                </c:pt>
                <c:pt idx="60586">
                  <c:v>30293</c:v>
                </c:pt>
                <c:pt idx="60587">
                  <c:v>30293.5</c:v>
                </c:pt>
                <c:pt idx="60588">
                  <c:v>30294</c:v>
                </c:pt>
                <c:pt idx="60589">
                  <c:v>30294.5</c:v>
                </c:pt>
                <c:pt idx="60590">
                  <c:v>30295</c:v>
                </c:pt>
                <c:pt idx="60591">
                  <c:v>30295.5</c:v>
                </c:pt>
                <c:pt idx="60592">
                  <c:v>30296</c:v>
                </c:pt>
                <c:pt idx="60593">
                  <c:v>30296.5</c:v>
                </c:pt>
                <c:pt idx="60594">
                  <c:v>30297</c:v>
                </c:pt>
                <c:pt idx="60595">
                  <c:v>30297.5</c:v>
                </c:pt>
                <c:pt idx="60596">
                  <c:v>30298</c:v>
                </c:pt>
                <c:pt idx="60597">
                  <c:v>30298.5</c:v>
                </c:pt>
                <c:pt idx="60598">
                  <c:v>30299</c:v>
                </c:pt>
                <c:pt idx="60599">
                  <c:v>30299.5</c:v>
                </c:pt>
                <c:pt idx="60600">
                  <c:v>30300</c:v>
                </c:pt>
                <c:pt idx="60601">
                  <c:v>30300.5</c:v>
                </c:pt>
                <c:pt idx="60602">
                  <c:v>30301</c:v>
                </c:pt>
                <c:pt idx="60603">
                  <c:v>30301.5</c:v>
                </c:pt>
                <c:pt idx="60604">
                  <c:v>30302</c:v>
                </c:pt>
                <c:pt idx="60605">
                  <c:v>30302.5</c:v>
                </c:pt>
                <c:pt idx="60606">
                  <c:v>30303</c:v>
                </c:pt>
                <c:pt idx="60607">
                  <c:v>30303.5</c:v>
                </c:pt>
                <c:pt idx="60608">
                  <c:v>30304</c:v>
                </c:pt>
                <c:pt idx="60609">
                  <c:v>30304.5</c:v>
                </c:pt>
                <c:pt idx="60610">
                  <c:v>30305</c:v>
                </c:pt>
                <c:pt idx="60611">
                  <c:v>30305.5</c:v>
                </c:pt>
                <c:pt idx="60612">
                  <c:v>30306</c:v>
                </c:pt>
                <c:pt idx="60613">
                  <c:v>30306.5</c:v>
                </c:pt>
                <c:pt idx="60614">
                  <c:v>30307</c:v>
                </c:pt>
                <c:pt idx="60615">
                  <c:v>30307.5</c:v>
                </c:pt>
                <c:pt idx="60616">
                  <c:v>30308</c:v>
                </c:pt>
                <c:pt idx="60617">
                  <c:v>30308.5</c:v>
                </c:pt>
                <c:pt idx="60618">
                  <c:v>30309</c:v>
                </c:pt>
                <c:pt idx="60619">
                  <c:v>30309.5</c:v>
                </c:pt>
                <c:pt idx="60620">
                  <c:v>30310</c:v>
                </c:pt>
                <c:pt idx="60621">
                  <c:v>30310.5</c:v>
                </c:pt>
                <c:pt idx="60622">
                  <c:v>30311</c:v>
                </c:pt>
                <c:pt idx="60623">
                  <c:v>30311.5</c:v>
                </c:pt>
                <c:pt idx="60624">
                  <c:v>30312</c:v>
                </c:pt>
                <c:pt idx="60625">
                  <c:v>30312.5</c:v>
                </c:pt>
                <c:pt idx="60626">
                  <c:v>30313</c:v>
                </c:pt>
                <c:pt idx="60627">
                  <c:v>30313.5</c:v>
                </c:pt>
                <c:pt idx="60628">
                  <c:v>30314</c:v>
                </c:pt>
                <c:pt idx="60629">
                  <c:v>30314.5</c:v>
                </c:pt>
                <c:pt idx="60630">
                  <c:v>30315</c:v>
                </c:pt>
                <c:pt idx="60631">
                  <c:v>30315.5</c:v>
                </c:pt>
                <c:pt idx="60632">
                  <c:v>30316</c:v>
                </c:pt>
                <c:pt idx="60633">
                  <c:v>30316.5</c:v>
                </c:pt>
                <c:pt idx="60634">
                  <c:v>30317</c:v>
                </c:pt>
                <c:pt idx="60635">
                  <c:v>30317.5</c:v>
                </c:pt>
                <c:pt idx="60636">
                  <c:v>30318</c:v>
                </c:pt>
                <c:pt idx="60637">
                  <c:v>30318.5</c:v>
                </c:pt>
                <c:pt idx="60638">
                  <c:v>30319</c:v>
                </c:pt>
                <c:pt idx="60639">
                  <c:v>30319.5</c:v>
                </c:pt>
                <c:pt idx="60640">
                  <c:v>30320</c:v>
                </c:pt>
                <c:pt idx="60641">
                  <c:v>30320.5</c:v>
                </c:pt>
                <c:pt idx="60642">
                  <c:v>30321</c:v>
                </c:pt>
                <c:pt idx="60643">
                  <c:v>30321.5</c:v>
                </c:pt>
                <c:pt idx="60644">
                  <c:v>30322</c:v>
                </c:pt>
                <c:pt idx="60645">
                  <c:v>30322.5</c:v>
                </c:pt>
                <c:pt idx="60646">
                  <c:v>30323</c:v>
                </c:pt>
                <c:pt idx="60647">
                  <c:v>30323.5</c:v>
                </c:pt>
                <c:pt idx="60648">
                  <c:v>30324</c:v>
                </c:pt>
                <c:pt idx="60649">
                  <c:v>30324.5</c:v>
                </c:pt>
                <c:pt idx="60650">
                  <c:v>30325</c:v>
                </c:pt>
                <c:pt idx="60651">
                  <c:v>30325.5</c:v>
                </c:pt>
                <c:pt idx="60652">
                  <c:v>30326</c:v>
                </c:pt>
                <c:pt idx="60653">
                  <c:v>30326.5</c:v>
                </c:pt>
                <c:pt idx="60654">
                  <c:v>30327</c:v>
                </c:pt>
                <c:pt idx="60655">
                  <c:v>30327.5</c:v>
                </c:pt>
                <c:pt idx="60656">
                  <c:v>30328</c:v>
                </c:pt>
                <c:pt idx="60657">
                  <c:v>30328.5</c:v>
                </c:pt>
                <c:pt idx="60658">
                  <c:v>30329</c:v>
                </c:pt>
                <c:pt idx="60659">
                  <c:v>30329.5</c:v>
                </c:pt>
                <c:pt idx="60660">
                  <c:v>30330</c:v>
                </c:pt>
                <c:pt idx="60661">
                  <c:v>30330.5</c:v>
                </c:pt>
                <c:pt idx="60662">
                  <c:v>30331</c:v>
                </c:pt>
                <c:pt idx="60663">
                  <c:v>30331.5</c:v>
                </c:pt>
                <c:pt idx="60664">
                  <c:v>30332</c:v>
                </c:pt>
                <c:pt idx="60665">
                  <c:v>30332.5</c:v>
                </c:pt>
                <c:pt idx="60666">
                  <c:v>30333</c:v>
                </c:pt>
                <c:pt idx="60667">
                  <c:v>30333.5</c:v>
                </c:pt>
                <c:pt idx="60668">
                  <c:v>30334</c:v>
                </c:pt>
                <c:pt idx="60669">
                  <c:v>30334.5</c:v>
                </c:pt>
                <c:pt idx="60670">
                  <c:v>30335</c:v>
                </c:pt>
                <c:pt idx="60671">
                  <c:v>30335.5</c:v>
                </c:pt>
                <c:pt idx="60672">
                  <c:v>30336</c:v>
                </c:pt>
                <c:pt idx="60673">
                  <c:v>30336.5</c:v>
                </c:pt>
                <c:pt idx="60674">
                  <c:v>30337</c:v>
                </c:pt>
                <c:pt idx="60675">
                  <c:v>30337.5</c:v>
                </c:pt>
                <c:pt idx="60676">
                  <c:v>30338</c:v>
                </c:pt>
                <c:pt idx="60677">
                  <c:v>30338.5</c:v>
                </c:pt>
                <c:pt idx="60678">
                  <c:v>30339</c:v>
                </c:pt>
                <c:pt idx="60679">
                  <c:v>30339.5</c:v>
                </c:pt>
                <c:pt idx="60680">
                  <c:v>30340</c:v>
                </c:pt>
                <c:pt idx="60681">
                  <c:v>30340.5</c:v>
                </c:pt>
                <c:pt idx="60682">
                  <c:v>30341</c:v>
                </c:pt>
                <c:pt idx="60683">
                  <c:v>30341.5</c:v>
                </c:pt>
                <c:pt idx="60684">
                  <c:v>30342</c:v>
                </c:pt>
                <c:pt idx="60685">
                  <c:v>30342.5</c:v>
                </c:pt>
                <c:pt idx="60686">
                  <c:v>30343</c:v>
                </c:pt>
                <c:pt idx="60687">
                  <c:v>30343.5</c:v>
                </c:pt>
                <c:pt idx="60688">
                  <c:v>30344</c:v>
                </c:pt>
                <c:pt idx="60689">
                  <c:v>30344.5</c:v>
                </c:pt>
                <c:pt idx="60690">
                  <c:v>30345</c:v>
                </c:pt>
                <c:pt idx="60691">
                  <c:v>30345.5</c:v>
                </c:pt>
                <c:pt idx="60692">
                  <c:v>30346</c:v>
                </c:pt>
                <c:pt idx="60693">
                  <c:v>30346.5</c:v>
                </c:pt>
                <c:pt idx="60694">
                  <c:v>30347</c:v>
                </c:pt>
                <c:pt idx="60695">
                  <c:v>30347.5</c:v>
                </c:pt>
                <c:pt idx="60696">
                  <c:v>30348</c:v>
                </c:pt>
                <c:pt idx="60697">
                  <c:v>30348.5</c:v>
                </c:pt>
                <c:pt idx="60698">
                  <c:v>30349</c:v>
                </c:pt>
                <c:pt idx="60699">
                  <c:v>30349.5</c:v>
                </c:pt>
                <c:pt idx="60700">
                  <c:v>30350</c:v>
                </c:pt>
                <c:pt idx="60701">
                  <c:v>30350.5</c:v>
                </c:pt>
                <c:pt idx="60702">
                  <c:v>30351</c:v>
                </c:pt>
                <c:pt idx="60703">
                  <c:v>30351.5</c:v>
                </c:pt>
                <c:pt idx="60704">
                  <c:v>30352</c:v>
                </c:pt>
                <c:pt idx="60705">
                  <c:v>30352.5</c:v>
                </c:pt>
                <c:pt idx="60706">
                  <c:v>30353</c:v>
                </c:pt>
                <c:pt idx="60707">
                  <c:v>30353.5</c:v>
                </c:pt>
                <c:pt idx="60708">
                  <c:v>30354</c:v>
                </c:pt>
                <c:pt idx="60709">
                  <c:v>30354.5</c:v>
                </c:pt>
                <c:pt idx="60710">
                  <c:v>30355</c:v>
                </c:pt>
                <c:pt idx="60711">
                  <c:v>30355.5</c:v>
                </c:pt>
                <c:pt idx="60712">
                  <c:v>30356</c:v>
                </c:pt>
                <c:pt idx="60713">
                  <c:v>30356.5</c:v>
                </c:pt>
                <c:pt idx="60714">
                  <c:v>30357</c:v>
                </c:pt>
                <c:pt idx="60715">
                  <c:v>30357.5</c:v>
                </c:pt>
                <c:pt idx="60716">
                  <c:v>30358</c:v>
                </c:pt>
                <c:pt idx="60717">
                  <c:v>30358.5</c:v>
                </c:pt>
                <c:pt idx="60718">
                  <c:v>30359</c:v>
                </c:pt>
                <c:pt idx="60719">
                  <c:v>30359.5</c:v>
                </c:pt>
                <c:pt idx="60720">
                  <c:v>30360</c:v>
                </c:pt>
                <c:pt idx="60721">
                  <c:v>30360.5</c:v>
                </c:pt>
                <c:pt idx="60722">
                  <c:v>30361</c:v>
                </c:pt>
                <c:pt idx="60723">
                  <c:v>30361.5</c:v>
                </c:pt>
                <c:pt idx="60724">
                  <c:v>30362</c:v>
                </c:pt>
                <c:pt idx="60725">
                  <c:v>30362.5</c:v>
                </c:pt>
                <c:pt idx="60726">
                  <c:v>30363</c:v>
                </c:pt>
                <c:pt idx="60727">
                  <c:v>30363.5</c:v>
                </c:pt>
                <c:pt idx="60728">
                  <c:v>30364</c:v>
                </c:pt>
                <c:pt idx="60729">
                  <c:v>30364.5</c:v>
                </c:pt>
                <c:pt idx="60730">
                  <c:v>30365</c:v>
                </c:pt>
                <c:pt idx="60731">
                  <c:v>30365.5</c:v>
                </c:pt>
                <c:pt idx="60732">
                  <c:v>30366</c:v>
                </c:pt>
                <c:pt idx="60733">
                  <c:v>30366.5</c:v>
                </c:pt>
                <c:pt idx="60734">
                  <c:v>30367</c:v>
                </c:pt>
                <c:pt idx="60735">
                  <c:v>30367.5</c:v>
                </c:pt>
                <c:pt idx="60736">
                  <c:v>30368</c:v>
                </c:pt>
                <c:pt idx="60737">
                  <c:v>30368.5</c:v>
                </c:pt>
                <c:pt idx="60738">
                  <c:v>30369</c:v>
                </c:pt>
                <c:pt idx="60739">
                  <c:v>30369.5</c:v>
                </c:pt>
                <c:pt idx="60740">
                  <c:v>30370</c:v>
                </c:pt>
                <c:pt idx="60741">
                  <c:v>30370.5</c:v>
                </c:pt>
                <c:pt idx="60742">
                  <c:v>30371</c:v>
                </c:pt>
                <c:pt idx="60743">
                  <c:v>30371.5</c:v>
                </c:pt>
                <c:pt idx="60744">
                  <c:v>30372</c:v>
                </c:pt>
                <c:pt idx="60745">
                  <c:v>30372.5</c:v>
                </c:pt>
                <c:pt idx="60746">
                  <c:v>30373</c:v>
                </c:pt>
                <c:pt idx="60747">
                  <c:v>30373.5</c:v>
                </c:pt>
                <c:pt idx="60748">
                  <c:v>30374</c:v>
                </c:pt>
                <c:pt idx="60749">
                  <c:v>30374.5</c:v>
                </c:pt>
                <c:pt idx="60750">
                  <c:v>30375</c:v>
                </c:pt>
                <c:pt idx="60751">
                  <c:v>30375.5</c:v>
                </c:pt>
                <c:pt idx="60752">
                  <c:v>30376</c:v>
                </c:pt>
                <c:pt idx="60753">
                  <c:v>30376.5</c:v>
                </c:pt>
                <c:pt idx="60754">
                  <c:v>30377</c:v>
                </c:pt>
                <c:pt idx="60755">
                  <c:v>30377.5</c:v>
                </c:pt>
                <c:pt idx="60756">
                  <c:v>30378</c:v>
                </c:pt>
                <c:pt idx="60757">
                  <c:v>30378.5</c:v>
                </c:pt>
                <c:pt idx="60758">
                  <c:v>30379</c:v>
                </c:pt>
                <c:pt idx="60759">
                  <c:v>30379.5</c:v>
                </c:pt>
                <c:pt idx="60760">
                  <c:v>30380</c:v>
                </c:pt>
                <c:pt idx="60761">
                  <c:v>30380.5</c:v>
                </c:pt>
                <c:pt idx="60762">
                  <c:v>30381</c:v>
                </c:pt>
                <c:pt idx="60763">
                  <c:v>30381.5</c:v>
                </c:pt>
                <c:pt idx="60764">
                  <c:v>30382</c:v>
                </c:pt>
                <c:pt idx="60765">
                  <c:v>30382.5</c:v>
                </c:pt>
                <c:pt idx="60766">
                  <c:v>30383</c:v>
                </c:pt>
                <c:pt idx="60767">
                  <c:v>30383.5</c:v>
                </c:pt>
                <c:pt idx="60768">
                  <c:v>30384</c:v>
                </c:pt>
                <c:pt idx="60769">
                  <c:v>30384.5</c:v>
                </c:pt>
                <c:pt idx="60770">
                  <c:v>30385</c:v>
                </c:pt>
                <c:pt idx="60771">
                  <c:v>30385.5</c:v>
                </c:pt>
                <c:pt idx="60772">
                  <c:v>30386</c:v>
                </c:pt>
                <c:pt idx="60773">
                  <c:v>30386.5</c:v>
                </c:pt>
                <c:pt idx="60774">
                  <c:v>30387</c:v>
                </c:pt>
                <c:pt idx="60775">
                  <c:v>30387.5</c:v>
                </c:pt>
                <c:pt idx="60776">
                  <c:v>30388</c:v>
                </c:pt>
                <c:pt idx="60777">
                  <c:v>30388.5</c:v>
                </c:pt>
                <c:pt idx="60778">
                  <c:v>30389</c:v>
                </c:pt>
                <c:pt idx="60779">
                  <c:v>30389.5</c:v>
                </c:pt>
                <c:pt idx="60780">
                  <c:v>30390</c:v>
                </c:pt>
                <c:pt idx="60781">
                  <c:v>30390.5</c:v>
                </c:pt>
                <c:pt idx="60782">
                  <c:v>30391</c:v>
                </c:pt>
                <c:pt idx="60783">
                  <c:v>30391.5</c:v>
                </c:pt>
                <c:pt idx="60784">
                  <c:v>30392</c:v>
                </c:pt>
                <c:pt idx="60785">
                  <c:v>30392.5</c:v>
                </c:pt>
                <c:pt idx="60786">
                  <c:v>30393</c:v>
                </c:pt>
                <c:pt idx="60787">
                  <c:v>30393.5</c:v>
                </c:pt>
                <c:pt idx="60788">
                  <c:v>30394</c:v>
                </c:pt>
                <c:pt idx="60789">
                  <c:v>30394.5</c:v>
                </c:pt>
                <c:pt idx="60790">
                  <c:v>30395</c:v>
                </c:pt>
                <c:pt idx="60791">
                  <c:v>30395.5</c:v>
                </c:pt>
                <c:pt idx="60792">
                  <c:v>30396</c:v>
                </c:pt>
                <c:pt idx="60793">
                  <c:v>30396.5</c:v>
                </c:pt>
                <c:pt idx="60794">
                  <c:v>30397</c:v>
                </c:pt>
                <c:pt idx="60795">
                  <c:v>30397.5</c:v>
                </c:pt>
                <c:pt idx="60796">
                  <c:v>30398</c:v>
                </c:pt>
                <c:pt idx="60797">
                  <c:v>30398.5</c:v>
                </c:pt>
                <c:pt idx="60798">
                  <c:v>30399</c:v>
                </c:pt>
                <c:pt idx="60799">
                  <c:v>30399.5</c:v>
                </c:pt>
                <c:pt idx="60800">
                  <c:v>30400</c:v>
                </c:pt>
                <c:pt idx="60801">
                  <c:v>30400.5</c:v>
                </c:pt>
                <c:pt idx="60802">
                  <c:v>30401</c:v>
                </c:pt>
                <c:pt idx="60803">
                  <c:v>30401.5</c:v>
                </c:pt>
                <c:pt idx="60804">
                  <c:v>30402</c:v>
                </c:pt>
                <c:pt idx="60805">
                  <c:v>30402.5</c:v>
                </c:pt>
                <c:pt idx="60806">
                  <c:v>30403</c:v>
                </c:pt>
                <c:pt idx="60807">
                  <c:v>30403.5</c:v>
                </c:pt>
                <c:pt idx="60808">
                  <c:v>30404</c:v>
                </c:pt>
                <c:pt idx="60809">
                  <c:v>30404.5</c:v>
                </c:pt>
                <c:pt idx="60810">
                  <c:v>30405</c:v>
                </c:pt>
                <c:pt idx="60811">
                  <c:v>30405.5</c:v>
                </c:pt>
                <c:pt idx="60812">
                  <c:v>30406</c:v>
                </c:pt>
                <c:pt idx="60813">
                  <c:v>30406.5</c:v>
                </c:pt>
                <c:pt idx="60814">
                  <c:v>30407</c:v>
                </c:pt>
                <c:pt idx="60815">
                  <c:v>30407.5</c:v>
                </c:pt>
                <c:pt idx="60816">
                  <c:v>30408</c:v>
                </c:pt>
                <c:pt idx="60817">
                  <c:v>30408.5</c:v>
                </c:pt>
                <c:pt idx="60818">
                  <c:v>30409</c:v>
                </c:pt>
                <c:pt idx="60819">
                  <c:v>30409.5</c:v>
                </c:pt>
                <c:pt idx="60820">
                  <c:v>30410</c:v>
                </c:pt>
                <c:pt idx="60821">
                  <c:v>30410.5</c:v>
                </c:pt>
                <c:pt idx="60822">
                  <c:v>30411</c:v>
                </c:pt>
                <c:pt idx="60823">
                  <c:v>30411.5</c:v>
                </c:pt>
                <c:pt idx="60824">
                  <c:v>30412</c:v>
                </c:pt>
                <c:pt idx="60825">
                  <c:v>30412.5</c:v>
                </c:pt>
                <c:pt idx="60826">
                  <c:v>30413</c:v>
                </c:pt>
                <c:pt idx="60827">
                  <c:v>30413.5</c:v>
                </c:pt>
                <c:pt idx="60828">
                  <c:v>30414</c:v>
                </c:pt>
                <c:pt idx="60829">
                  <c:v>30414.5</c:v>
                </c:pt>
                <c:pt idx="60830">
                  <c:v>30415</c:v>
                </c:pt>
                <c:pt idx="60831">
                  <c:v>30415.5</c:v>
                </c:pt>
                <c:pt idx="60832">
                  <c:v>30416</c:v>
                </c:pt>
                <c:pt idx="60833">
                  <c:v>30416.5</c:v>
                </c:pt>
                <c:pt idx="60834">
                  <c:v>30417</c:v>
                </c:pt>
                <c:pt idx="60835">
                  <c:v>30417.5</c:v>
                </c:pt>
                <c:pt idx="60836">
                  <c:v>30418</c:v>
                </c:pt>
                <c:pt idx="60837">
                  <c:v>30418.5</c:v>
                </c:pt>
                <c:pt idx="60838">
                  <c:v>30419</c:v>
                </c:pt>
                <c:pt idx="60839">
                  <c:v>30419.5</c:v>
                </c:pt>
                <c:pt idx="60840">
                  <c:v>30420</c:v>
                </c:pt>
                <c:pt idx="60841">
                  <c:v>30420.5</c:v>
                </c:pt>
                <c:pt idx="60842">
                  <c:v>30421</c:v>
                </c:pt>
                <c:pt idx="60843">
                  <c:v>30421.5</c:v>
                </c:pt>
                <c:pt idx="60844">
                  <c:v>30422</c:v>
                </c:pt>
                <c:pt idx="60845">
                  <c:v>30422.5</c:v>
                </c:pt>
                <c:pt idx="60846">
                  <c:v>30423</c:v>
                </c:pt>
                <c:pt idx="60847">
                  <c:v>30423.5</c:v>
                </c:pt>
                <c:pt idx="60848">
                  <c:v>30424</c:v>
                </c:pt>
                <c:pt idx="60849">
                  <c:v>30424.5</c:v>
                </c:pt>
                <c:pt idx="60850">
                  <c:v>30425</c:v>
                </c:pt>
                <c:pt idx="60851">
                  <c:v>30425.5</c:v>
                </c:pt>
                <c:pt idx="60852">
                  <c:v>30426</c:v>
                </c:pt>
                <c:pt idx="60853">
                  <c:v>30426.5</c:v>
                </c:pt>
                <c:pt idx="60854">
                  <c:v>30427</c:v>
                </c:pt>
                <c:pt idx="60855">
                  <c:v>30427.5</c:v>
                </c:pt>
                <c:pt idx="60856">
                  <c:v>30428</c:v>
                </c:pt>
                <c:pt idx="60857">
                  <c:v>30428.5</c:v>
                </c:pt>
                <c:pt idx="60858">
                  <c:v>30429</c:v>
                </c:pt>
                <c:pt idx="60859">
                  <c:v>30429.5</c:v>
                </c:pt>
                <c:pt idx="60860">
                  <c:v>30430</c:v>
                </c:pt>
                <c:pt idx="60861">
                  <c:v>30430.5</c:v>
                </c:pt>
                <c:pt idx="60862">
                  <c:v>30431</c:v>
                </c:pt>
                <c:pt idx="60863">
                  <c:v>30431.5</c:v>
                </c:pt>
                <c:pt idx="60864">
                  <c:v>30432</c:v>
                </c:pt>
                <c:pt idx="60865">
                  <c:v>30432.5</c:v>
                </c:pt>
                <c:pt idx="60866">
                  <c:v>30433</c:v>
                </c:pt>
                <c:pt idx="60867">
                  <c:v>30433.5</c:v>
                </c:pt>
                <c:pt idx="60868">
                  <c:v>30434</c:v>
                </c:pt>
                <c:pt idx="60869">
                  <c:v>30434.5</c:v>
                </c:pt>
                <c:pt idx="60870">
                  <c:v>30435</c:v>
                </c:pt>
                <c:pt idx="60871">
                  <c:v>30435.5</c:v>
                </c:pt>
                <c:pt idx="60872">
                  <c:v>30436</c:v>
                </c:pt>
                <c:pt idx="60873">
                  <c:v>30436.5</c:v>
                </c:pt>
                <c:pt idx="60874">
                  <c:v>30437</c:v>
                </c:pt>
                <c:pt idx="60875">
                  <c:v>30437.5</c:v>
                </c:pt>
                <c:pt idx="60876">
                  <c:v>30438</c:v>
                </c:pt>
                <c:pt idx="60877">
                  <c:v>30438.5</c:v>
                </c:pt>
                <c:pt idx="60878">
                  <c:v>30439</c:v>
                </c:pt>
                <c:pt idx="60879">
                  <c:v>30439.5</c:v>
                </c:pt>
                <c:pt idx="60880">
                  <c:v>30440</c:v>
                </c:pt>
                <c:pt idx="60881">
                  <c:v>30440.5</c:v>
                </c:pt>
                <c:pt idx="60882">
                  <c:v>30441</c:v>
                </c:pt>
                <c:pt idx="60883">
                  <c:v>30441.5</c:v>
                </c:pt>
                <c:pt idx="60884">
                  <c:v>30442</c:v>
                </c:pt>
                <c:pt idx="60885">
                  <c:v>30442.5</c:v>
                </c:pt>
                <c:pt idx="60886">
                  <c:v>30443</c:v>
                </c:pt>
                <c:pt idx="60887">
                  <c:v>30443.5</c:v>
                </c:pt>
                <c:pt idx="60888">
                  <c:v>30444</c:v>
                </c:pt>
                <c:pt idx="60889">
                  <c:v>30444.5</c:v>
                </c:pt>
                <c:pt idx="60890">
                  <c:v>30445</c:v>
                </c:pt>
                <c:pt idx="60891">
                  <c:v>30445.5</c:v>
                </c:pt>
                <c:pt idx="60892">
                  <c:v>30446</c:v>
                </c:pt>
                <c:pt idx="60893">
                  <c:v>30446.5</c:v>
                </c:pt>
                <c:pt idx="60894">
                  <c:v>30447</c:v>
                </c:pt>
                <c:pt idx="60895">
                  <c:v>30447.5</c:v>
                </c:pt>
                <c:pt idx="60896">
                  <c:v>30448</c:v>
                </c:pt>
                <c:pt idx="60897">
                  <c:v>30448.5</c:v>
                </c:pt>
                <c:pt idx="60898">
                  <c:v>30449</c:v>
                </c:pt>
                <c:pt idx="60899">
                  <c:v>30449.5</c:v>
                </c:pt>
                <c:pt idx="60900">
                  <c:v>30450</c:v>
                </c:pt>
                <c:pt idx="60901">
                  <c:v>30450.5</c:v>
                </c:pt>
                <c:pt idx="60902">
                  <c:v>30451</c:v>
                </c:pt>
                <c:pt idx="60903">
                  <c:v>30451.5</c:v>
                </c:pt>
                <c:pt idx="60904">
                  <c:v>30452</c:v>
                </c:pt>
                <c:pt idx="60905">
                  <c:v>30452.5</c:v>
                </c:pt>
                <c:pt idx="60906">
                  <c:v>30453</c:v>
                </c:pt>
                <c:pt idx="60907">
                  <c:v>30453.5</c:v>
                </c:pt>
                <c:pt idx="60908">
                  <c:v>30454</c:v>
                </c:pt>
                <c:pt idx="60909">
                  <c:v>30454.5</c:v>
                </c:pt>
                <c:pt idx="60910">
                  <c:v>30455</c:v>
                </c:pt>
                <c:pt idx="60911">
                  <c:v>30455.5</c:v>
                </c:pt>
                <c:pt idx="60912">
                  <c:v>30456</c:v>
                </c:pt>
                <c:pt idx="60913">
                  <c:v>30456.5</c:v>
                </c:pt>
                <c:pt idx="60914">
                  <c:v>30457</c:v>
                </c:pt>
                <c:pt idx="60915">
                  <c:v>30457.5</c:v>
                </c:pt>
                <c:pt idx="60916">
                  <c:v>30458</c:v>
                </c:pt>
                <c:pt idx="60917">
                  <c:v>30458.5</c:v>
                </c:pt>
                <c:pt idx="60918">
                  <c:v>30459</c:v>
                </c:pt>
                <c:pt idx="60919">
                  <c:v>30459.5</c:v>
                </c:pt>
                <c:pt idx="60920">
                  <c:v>30460</c:v>
                </c:pt>
                <c:pt idx="60921">
                  <c:v>30460.5</c:v>
                </c:pt>
                <c:pt idx="60922">
                  <c:v>30461</c:v>
                </c:pt>
                <c:pt idx="60923">
                  <c:v>30461.5</c:v>
                </c:pt>
                <c:pt idx="60924">
                  <c:v>30462</c:v>
                </c:pt>
                <c:pt idx="60925">
                  <c:v>30462.5</c:v>
                </c:pt>
                <c:pt idx="60926">
                  <c:v>30463</c:v>
                </c:pt>
                <c:pt idx="60927">
                  <c:v>30463.5</c:v>
                </c:pt>
                <c:pt idx="60928">
                  <c:v>30464</c:v>
                </c:pt>
                <c:pt idx="60929">
                  <c:v>30464.5</c:v>
                </c:pt>
                <c:pt idx="60930">
                  <c:v>30465</c:v>
                </c:pt>
                <c:pt idx="60931">
                  <c:v>30465.5</c:v>
                </c:pt>
                <c:pt idx="60932">
                  <c:v>30466</c:v>
                </c:pt>
                <c:pt idx="60933">
                  <c:v>30466.5</c:v>
                </c:pt>
                <c:pt idx="60934">
                  <c:v>30467</c:v>
                </c:pt>
                <c:pt idx="60935">
                  <c:v>30467.5</c:v>
                </c:pt>
                <c:pt idx="60936">
                  <c:v>30468</c:v>
                </c:pt>
                <c:pt idx="60937">
                  <c:v>30468.5</c:v>
                </c:pt>
                <c:pt idx="60938">
                  <c:v>30469</c:v>
                </c:pt>
                <c:pt idx="60939">
                  <c:v>30469.5</c:v>
                </c:pt>
                <c:pt idx="60940">
                  <c:v>30470</c:v>
                </c:pt>
                <c:pt idx="60941">
                  <c:v>30470.5</c:v>
                </c:pt>
                <c:pt idx="60942">
                  <c:v>30471</c:v>
                </c:pt>
                <c:pt idx="60943">
                  <c:v>30471.5</c:v>
                </c:pt>
                <c:pt idx="60944">
                  <c:v>30472</c:v>
                </c:pt>
                <c:pt idx="60945">
                  <c:v>30472.5</c:v>
                </c:pt>
                <c:pt idx="60946">
                  <c:v>30473</c:v>
                </c:pt>
                <c:pt idx="60947">
                  <c:v>30473.5</c:v>
                </c:pt>
                <c:pt idx="60948">
                  <c:v>30474</c:v>
                </c:pt>
                <c:pt idx="60949">
                  <c:v>30474.5</c:v>
                </c:pt>
                <c:pt idx="60950">
                  <c:v>30475</c:v>
                </c:pt>
                <c:pt idx="60951">
                  <c:v>30475.5</c:v>
                </c:pt>
                <c:pt idx="60952">
                  <c:v>30476</c:v>
                </c:pt>
                <c:pt idx="60953">
                  <c:v>30476.5</c:v>
                </c:pt>
                <c:pt idx="60954">
                  <c:v>30477</c:v>
                </c:pt>
                <c:pt idx="60955">
                  <c:v>30477.5</c:v>
                </c:pt>
                <c:pt idx="60956">
                  <c:v>30478</c:v>
                </c:pt>
                <c:pt idx="60957">
                  <c:v>30478.5</c:v>
                </c:pt>
                <c:pt idx="60958">
                  <c:v>30479</c:v>
                </c:pt>
                <c:pt idx="60959">
                  <c:v>30479.5</c:v>
                </c:pt>
                <c:pt idx="60960">
                  <c:v>30480</c:v>
                </c:pt>
                <c:pt idx="60961">
                  <c:v>30480.5</c:v>
                </c:pt>
                <c:pt idx="60962">
                  <c:v>30481</c:v>
                </c:pt>
                <c:pt idx="60963">
                  <c:v>30481.5</c:v>
                </c:pt>
                <c:pt idx="60964">
                  <c:v>30482</c:v>
                </c:pt>
                <c:pt idx="60965">
                  <c:v>30482.5</c:v>
                </c:pt>
                <c:pt idx="60966">
                  <c:v>30483</c:v>
                </c:pt>
                <c:pt idx="60967">
                  <c:v>30483.5</c:v>
                </c:pt>
                <c:pt idx="60968">
                  <c:v>30484</c:v>
                </c:pt>
                <c:pt idx="60969">
                  <c:v>30484.5</c:v>
                </c:pt>
                <c:pt idx="60970">
                  <c:v>30485</c:v>
                </c:pt>
                <c:pt idx="60971">
                  <c:v>30485.5</c:v>
                </c:pt>
                <c:pt idx="60972">
                  <c:v>30486</c:v>
                </c:pt>
                <c:pt idx="60973">
                  <c:v>30486.5</c:v>
                </c:pt>
                <c:pt idx="60974">
                  <c:v>30487</c:v>
                </c:pt>
                <c:pt idx="60975">
                  <c:v>30487.5</c:v>
                </c:pt>
                <c:pt idx="60976">
                  <c:v>30488</c:v>
                </c:pt>
                <c:pt idx="60977">
                  <c:v>30488.5</c:v>
                </c:pt>
                <c:pt idx="60978">
                  <c:v>30489</c:v>
                </c:pt>
                <c:pt idx="60979">
                  <c:v>30489.5</c:v>
                </c:pt>
                <c:pt idx="60980">
                  <c:v>30490</c:v>
                </c:pt>
                <c:pt idx="60981">
                  <c:v>30490.5</c:v>
                </c:pt>
                <c:pt idx="60982">
                  <c:v>30491</c:v>
                </c:pt>
                <c:pt idx="60983">
                  <c:v>30491.5</c:v>
                </c:pt>
                <c:pt idx="60984">
                  <c:v>30492</c:v>
                </c:pt>
                <c:pt idx="60985">
                  <c:v>30492.5</c:v>
                </c:pt>
                <c:pt idx="60986">
                  <c:v>30493</c:v>
                </c:pt>
                <c:pt idx="60987">
                  <c:v>30493.5</c:v>
                </c:pt>
                <c:pt idx="60988">
                  <c:v>30494</c:v>
                </c:pt>
                <c:pt idx="60989">
                  <c:v>30494.5</c:v>
                </c:pt>
                <c:pt idx="60990">
                  <c:v>30495</c:v>
                </c:pt>
                <c:pt idx="60991">
                  <c:v>30495.5</c:v>
                </c:pt>
                <c:pt idx="60992">
                  <c:v>30496</c:v>
                </c:pt>
                <c:pt idx="60993">
                  <c:v>30496.5</c:v>
                </c:pt>
                <c:pt idx="60994">
                  <c:v>30497</c:v>
                </c:pt>
                <c:pt idx="60995">
                  <c:v>30497.5</c:v>
                </c:pt>
                <c:pt idx="60996">
                  <c:v>30498</c:v>
                </c:pt>
                <c:pt idx="60997">
                  <c:v>30498.5</c:v>
                </c:pt>
                <c:pt idx="60998">
                  <c:v>30499</c:v>
                </c:pt>
                <c:pt idx="60999">
                  <c:v>30499.5</c:v>
                </c:pt>
                <c:pt idx="61000">
                  <c:v>30500</c:v>
                </c:pt>
                <c:pt idx="61001">
                  <c:v>30500.5</c:v>
                </c:pt>
                <c:pt idx="61002">
                  <c:v>30501</c:v>
                </c:pt>
                <c:pt idx="61003">
                  <c:v>30501.5</c:v>
                </c:pt>
                <c:pt idx="61004">
                  <c:v>30502</c:v>
                </c:pt>
                <c:pt idx="61005">
                  <c:v>30502.5</c:v>
                </c:pt>
                <c:pt idx="61006">
                  <c:v>30503</c:v>
                </c:pt>
                <c:pt idx="61007">
                  <c:v>30503.5</c:v>
                </c:pt>
                <c:pt idx="61008">
                  <c:v>30504</c:v>
                </c:pt>
                <c:pt idx="61009">
                  <c:v>30504.5</c:v>
                </c:pt>
                <c:pt idx="61010">
                  <c:v>30505</c:v>
                </c:pt>
                <c:pt idx="61011">
                  <c:v>30505.5</c:v>
                </c:pt>
                <c:pt idx="61012">
                  <c:v>30506</c:v>
                </c:pt>
                <c:pt idx="61013">
                  <c:v>30506.5</c:v>
                </c:pt>
                <c:pt idx="61014">
                  <c:v>30507</c:v>
                </c:pt>
                <c:pt idx="61015">
                  <c:v>30507.5</c:v>
                </c:pt>
                <c:pt idx="61016">
                  <c:v>30508</c:v>
                </c:pt>
                <c:pt idx="61017">
                  <c:v>30508.5</c:v>
                </c:pt>
                <c:pt idx="61018">
                  <c:v>30509</c:v>
                </c:pt>
                <c:pt idx="61019">
                  <c:v>30509.5</c:v>
                </c:pt>
                <c:pt idx="61020">
                  <c:v>30510</c:v>
                </c:pt>
                <c:pt idx="61021">
                  <c:v>30510.5</c:v>
                </c:pt>
                <c:pt idx="61022">
                  <c:v>30511</c:v>
                </c:pt>
                <c:pt idx="61023">
                  <c:v>30511.5</c:v>
                </c:pt>
                <c:pt idx="61024">
                  <c:v>30512</c:v>
                </c:pt>
                <c:pt idx="61025">
                  <c:v>30512.5</c:v>
                </c:pt>
                <c:pt idx="61026">
                  <c:v>30513</c:v>
                </c:pt>
                <c:pt idx="61027">
                  <c:v>30513.5</c:v>
                </c:pt>
                <c:pt idx="61028">
                  <c:v>30514</c:v>
                </c:pt>
                <c:pt idx="61029">
                  <c:v>30514.5</c:v>
                </c:pt>
                <c:pt idx="61030">
                  <c:v>30515</c:v>
                </c:pt>
                <c:pt idx="61031">
                  <c:v>30515.5</c:v>
                </c:pt>
                <c:pt idx="61032">
                  <c:v>30516</c:v>
                </c:pt>
                <c:pt idx="61033">
                  <c:v>30516.5</c:v>
                </c:pt>
                <c:pt idx="61034">
                  <c:v>30517</c:v>
                </c:pt>
                <c:pt idx="61035">
                  <c:v>30517.5</c:v>
                </c:pt>
                <c:pt idx="61036">
                  <c:v>30518</c:v>
                </c:pt>
                <c:pt idx="61037">
                  <c:v>30518.5</c:v>
                </c:pt>
                <c:pt idx="61038">
                  <c:v>30519</c:v>
                </c:pt>
                <c:pt idx="61039">
                  <c:v>30519.5</c:v>
                </c:pt>
                <c:pt idx="61040">
                  <c:v>30520</c:v>
                </c:pt>
                <c:pt idx="61041">
                  <c:v>30520.5</c:v>
                </c:pt>
                <c:pt idx="61042">
                  <c:v>30521</c:v>
                </c:pt>
                <c:pt idx="61043">
                  <c:v>30521.5</c:v>
                </c:pt>
                <c:pt idx="61044">
                  <c:v>30522</c:v>
                </c:pt>
                <c:pt idx="61045">
                  <c:v>30522.5</c:v>
                </c:pt>
                <c:pt idx="61046">
                  <c:v>30523</c:v>
                </c:pt>
                <c:pt idx="61047">
                  <c:v>30523.5</c:v>
                </c:pt>
                <c:pt idx="61048">
                  <c:v>30524</c:v>
                </c:pt>
                <c:pt idx="61049">
                  <c:v>30524.5</c:v>
                </c:pt>
                <c:pt idx="61050">
                  <c:v>30525</c:v>
                </c:pt>
                <c:pt idx="61051">
                  <c:v>30525.5</c:v>
                </c:pt>
                <c:pt idx="61052">
                  <c:v>30526</c:v>
                </c:pt>
                <c:pt idx="61053">
                  <c:v>30526.5</c:v>
                </c:pt>
                <c:pt idx="61054">
                  <c:v>30527</c:v>
                </c:pt>
                <c:pt idx="61055">
                  <c:v>30527.5</c:v>
                </c:pt>
                <c:pt idx="61056">
                  <c:v>30528</c:v>
                </c:pt>
                <c:pt idx="61057">
                  <c:v>30528.5</c:v>
                </c:pt>
                <c:pt idx="61058">
                  <c:v>30529</c:v>
                </c:pt>
                <c:pt idx="61059">
                  <c:v>30529.5</c:v>
                </c:pt>
                <c:pt idx="61060">
                  <c:v>30530</c:v>
                </c:pt>
                <c:pt idx="61061">
                  <c:v>30530.5</c:v>
                </c:pt>
                <c:pt idx="61062">
                  <c:v>30531</c:v>
                </c:pt>
                <c:pt idx="61063">
                  <c:v>30531.5</c:v>
                </c:pt>
                <c:pt idx="61064">
                  <c:v>30532</c:v>
                </c:pt>
                <c:pt idx="61065">
                  <c:v>30532.5</c:v>
                </c:pt>
                <c:pt idx="61066">
                  <c:v>30533</c:v>
                </c:pt>
                <c:pt idx="61067">
                  <c:v>30533.5</c:v>
                </c:pt>
                <c:pt idx="61068">
                  <c:v>30534</c:v>
                </c:pt>
                <c:pt idx="61069">
                  <c:v>30534.5</c:v>
                </c:pt>
                <c:pt idx="61070">
                  <c:v>30535</c:v>
                </c:pt>
                <c:pt idx="61071">
                  <c:v>30535.5</c:v>
                </c:pt>
                <c:pt idx="61072">
                  <c:v>30536</c:v>
                </c:pt>
                <c:pt idx="61073">
                  <c:v>30536.5</c:v>
                </c:pt>
                <c:pt idx="61074">
                  <c:v>30537</c:v>
                </c:pt>
                <c:pt idx="61075">
                  <c:v>30537.5</c:v>
                </c:pt>
                <c:pt idx="61076">
                  <c:v>30538</c:v>
                </c:pt>
                <c:pt idx="61077">
                  <c:v>30538.5</c:v>
                </c:pt>
                <c:pt idx="61078">
                  <c:v>30539</c:v>
                </c:pt>
                <c:pt idx="61079">
                  <c:v>30539.5</c:v>
                </c:pt>
                <c:pt idx="61080">
                  <c:v>30540</c:v>
                </c:pt>
                <c:pt idx="61081">
                  <c:v>30540.5</c:v>
                </c:pt>
                <c:pt idx="61082">
                  <c:v>30541</c:v>
                </c:pt>
                <c:pt idx="61083">
                  <c:v>30541.5</c:v>
                </c:pt>
                <c:pt idx="61084">
                  <c:v>30542</c:v>
                </c:pt>
                <c:pt idx="61085">
                  <c:v>30542.5</c:v>
                </c:pt>
                <c:pt idx="61086">
                  <c:v>30543</c:v>
                </c:pt>
                <c:pt idx="61087">
                  <c:v>30543.5</c:v>
                </c:pt>
                <c:pt idx="61088">
                  <c:v>30544</c:v>
                </c:pt>
                <c:pt idx="61089">
                  <c:v>30544.5</c:v>
                </c:pt>
                <c:pt idx="61090">
                  <c:v>30545</c:v>
                </c:pt>
                <c:pt idx="61091">
                  <c:v>30545.5</c:v>
                </c:pt>
                <c:pt idx="61092">
                  <c:v>30546</c:v>
                </c:pt>
                <c:pt idx="61093">
                  <c:v>30546.5</c:v>
                </c:pt>
                <c:pt idx="61094">
                  <c:v>30547</c:v>
                </c:pt>
                <c:pt idx="61095">
                  <c:v>30547.5</c:v>
                </c:pt>
                <c:pt idx="61096">
                  <c:v>30548</c:v>
                </c:pt>
                <c:pt idx="61097">
                  <c:v>30548.5</c:v>
                </c:pt>
                <c:pt idx="61098">
                  <c:v>30549</c:v>
                </c:pt>
                <c:pt idx="61099">
                  <c:v>30549.5</c:v>
                </c:pt>
                <c:pt idx="61100">
                  <c:v>30550</c:v>
                </c:pt>
                <c:pt idx="61101">
                  <c:v>30550.5</c:v>
                </c:pt>
                <c:pt idx="61102">
                  <c:v>30551</c:v>
                </c:pt>
                <c:pt idx="61103">
                  <c:v>30551.5</c:v>
                </c:pt>
                <c:pt idx="61104">
                  <c:v>30552</c:v>
                </c:pt>
                <c:pt idx="61105">
                  <c:v>30552.5</c:v>
                </c:pt>
                <c:pt idx="61106">
                  <c:v>30553</c:v>
                </c:pt>
                <c:pt idx="61107">
                  <c:v>30553.5</c:v>
                </c:pt>
                <c:pt idx="61108">
                  <c:v>30554</c:v>
                </c:pt>
                <c:pt idx="61109">
                  <c:v>30554.5</c:v>
                </c:pt>
                <c:pt idx="61110">
                  <c:v>30555</c:v>
                </c:pt>
                <c:pt idx="61111">
                  <c:v>30555.5</c:v>
                </c:pt>
                <c:pt idx="61112">
                  <c:v>30556</c:v>
                </c:pt>
                <c:pt idx="61113">
                  <c:v>30556.5</c:v>
                </c:pt>
                <c:pt idx="61114">
                  <c:v>30557</c:v>
                </c:pt>
                <c:pt idx="61115">
                  <c:v>30557.5</c:v>
                </c:pt>
                <c:pt idx="61116">
                  <c:v>30558</c:v>
                </c:pt>
                <c:pt idx="61117">
                  <c:v>30558.5</c:v>
                </c:pt>
                <c:pt idx="61118">
                  <c:v>30559</c:v>
                </c:pt>
                <c:pt idx="61119">
                  <c:v>30559.5</c:v>
                </c:pt>
                <c:pt idx="61120">
                  <c:v>30560</c:v>
                </c:pt>
                <c:pt idx="61121">
                  <c:v>30560.5</c:v>
                </c:pt>
                <c:pt idx="61122">
                  <c:v>30561</c:v>
                </c:pt>
                <c:pt idx="61123">
                  <c:v>30561.5</c:v>
                </c:pt>
                <c:pt idx="61124">
                  <c:v>30562</c:v>
                </c:pt>
                <c:pt idx="61125">
                  <c:v>30562.5</c:v>
                </c:pt>
                <c:pt idx="61126">
                  <c:v>30563</c:v>
                </c:pt>
                <c:pt idx="61127">
                  <c:v>30563.5</c:v>
                </c:pt>
                <c:pt idx="61128">
                  <c:v>30564</c:v>
                </c:pt>
                <c:pt idx="61129">
                  <c:v>30564.5</c:v>
                </c:pt>
                <c:pt idx="61130">
                  <c:v>30565</c:v>
                </c:pt>
                <c:pt idx="61131">
                  <c:v>30565.5</c:v>
                </c:pt>
                <c:pt idx="61132">
                  <c:v>30566</c:v>
                </c:pt>
                <c:pt idx="61133">
                  <c:v>30566.5</c:v>
                </c:pt>
                <c:pt idx="61134">
                  <c:v>30567</c:v>
                </c:pt>
                <c:pt idx="61135">
                  <c:v>30567.5</c:v>
                </c:pt>
                <c:pt idx="61136">
                  <c:v>30568</c:v>
                </c:pt>
                <c:pt idx="61137">
                  <c:v>30568.5</c:v>
                </c:pt>
                <c:pt idx="61138">
                  <c:v>30569</c:v>
                </c:pt>
                <c:pt idx="61139">
                  <c:v>30569.5</c:v>
                </c:pt>
                <c:pt idx="61140">
                  <c:v>30570</c:v>
                </c:pt>
                <c:pt idx="61141">
                  <c:v>30570.5</c:v>
                </c:pt>
                <c:pt idx="61142">
                  <c:v>30571</c:v>
                </c:pt>
                <c:pt idx="61143">
                  <c:v>30571.5</c:v>
                </c:pt>
                <c:pt idx="61144">
                  <c:v>30572</c:v>
                </c:pt>
                <c:pt idx="61145">
                  <c:v>30572.5</c:v>
                </c:pt>
                <c:pt idx="61146">
                  <c:v>30573</c:v>
                </c:pt>
                <c:pt idx="61147">
                  <c:v>30573.5</c:v>
                </c:pt>
                <c:pt idx="61148">
                  <c:v>30574</c:v>
                </c:pt>
                <c:pt idx="61149">
                  <c:v>30574.5</c:v>
                </c:pt>
                <c:pt idx="61150">
                  <c:v>30575</c:v>
                </c:pt>
                <c:pt idx="61151">
                  <c:v>30575.5</c:v>
                </c:pt>
                <c:pt idx="61152">
                  <c:v>30576</c:v>
                </c:pt>
                <c:pt idx="61153">
                  <c:v>30576.5</c:v>
                </c:pt>
                <c:pt idx="61154">
                  <c:v>30577</c:v>
                </c:pt>
                <c:pt idx="61155">
                  <c:v>30577.5</c:v>
                </c:pt>
                <c:pt idx="61156">
                  <c:v>30578</c:v>
                </c:pt>
                <c:pt idx="61157">
                  <c:v>30578.5</c:v>
                </c:pt>
                <c:pt idx="61158">
                  <c:v>30579</c:v>
                </c:pt>
                <c:pt idx="61159">
                  <c:v>30579.5</c:v>
                </c:pt>
                <c:pt idx="61160">
                  <c:v>30580</c:v>
                </c:pt>
                <c:pt idx="61161">
                  <c:v>30580.5</c:v>
                </c:pt>
                <c:pt idx="61162">
                  <c:v>30581</c:v>
                </c:pt>
                <c:pt idx="61163">
                  <c:v>30581.5</c:v>
                </c:pt>
                <c:pt idx="61164">
                  <c:v>30582</c:v>
                </c:pt>
                <c:pt idx="61165">
                  <c:v>30582.5</c:v>
                </c:pt>
                <c:pt idx="61166">
                  <c:v>30583</c:v>
                </c:pt>
                <c:pt idx="61167">
                  <c:v>30583.5</c:v>
                </c:pt>
                <c:pt idx="61168">
                  <c:v>30584</c:v>
                </c:pt>
                <c:pt idx="61169">
                  <c:v>30584.5</c:v>
                </c:pt>
                <c:pt idx="61170">
                  <c:v>30585</c:v>
                </c:pt>
                <c:pt idx="61171">
                  <c:v>30585.5</c:v>
                </c:pt>
                <c:pt idx="61172">
                  <c:v>30586</c:v>
                </c:pt>
                <c:pt idx="61173">
                  <c:v>30586.5</c:v>
                </c:pt>
                <c:pt idx="61174">
                  <c:v>30587</c:v>
                </c:pt>
                <c:pt idx="61175">
                  <c:v>30587.5</c:v>
                </c:pt>
                <c:pt idx="61176">
                  <c:v>30588</c:v>
                </c:pt>
                <c:pt idx="61177">
                  <c:v>30588.5</c:v>
                </c:pt>
                <c:pt idx="61178">
                  <c:v>30589</c:v>
                </c:pt>
                <c:pt idx="61179">
                  <c:v>30589.5</c:v>
                </c:pt>
                <c:pt idx="61180">
                  <c:v>30590</c:v>
                </c:pt>
                <c:pt idx="61181">
                  <c:v>30590.5</c:v>
                </c:pt>
                <c:pt idx="61182">
                  <c:v>30591</c:v>
                </c:pt>
                <c:pt idx="61183">
                  <c:v>30591.5</c:v>
                </c:pt>
                <c:pt idx="61184">
                  <c:v>30592</c:v>
                </c:pt>
                <c:pt idx="61185">
                  <c:v>30592.5</c:v>
                </c:pt>
                <c:pt idx="61186">
                  <c:v>30593</c:v>
                </c:pt>
                <c:pt idx="61187">
                  <c:v>30593.5</c:v>
                </c:pt>
                <c:pt idx="61188">
                  <c:v>30594</c:v>
                </c:pt>
                <c:pt idx="61189">
                  <c:v>30594.5</c:v>
                </c:pt>
                <c:pt idx="61190">
                  <c:v>30595</c:v>
                </c:pt>
                <c:pt idx="61191">
                  <c:v>30595.5</c:v>
                </c:pt>
                <c:pt idx="61192">
                  <c:v>30596</c:v>
                </c:pt>
                <c:pt idx="61193">
                  <c:v>30596.5</c:v>
                </c:pt>
                <c:pt idx="61194">
                  <c:v>30597</c:v>
                </c:pt>
                <c:pt idx="61195">
                  <c:v>30597.5</c:v>
                </c:pt>
                <c:pt idx="61196">
                  <c:v>30598</c:v>
                </c:pt>
                <c:pt idx="61197">
                  <c:v>30598.5</c:v>
                </c:pt>
                <c:pt idx="61198">
                  <c:v>30599</c:v>
                </c:pt>
                <c:pt idx="61199">
                  <c:v>30599.5</c:v>
                </c:pt>
                <c:pt idx="61200">
                  <c:v>30600</c:v>
                </c:pt>
                <c:pt idx="61201">
                  <c:v>30600.5</c:v>
                </c:pt>
                <c:pt idx="61202">
                  <c:v>30601</c:v>
                </c:pt>
                <c:pt idx="61203">
                  <c:v>30601.5</c:v>
                </c:pt>
                <c:pt idx="61204">
                  <c:v>30602</c:v>
                </c:pt>
                <c:pt idx="61205">
                  <c:v>30602.5</c:v>
                </c:pt>
                <c:pt idx="61206">
                  <c:v>30603</c:v>
                </c:pt>
                <c:pt idx="61207">
                  <c:v>30603.5</c:v>
                </c:pt>
                <c:pt idx="61208">
                  <c:v>30604</c:v>
                </c:pt>
                <c:pt idx="61209">
                  <c:v>30604.5</c:v>
                </c:pt>
                <c:pt idx="61210">
                  <c:v>30605</c:v>
                </c:pt>
                <c:pt idx="61211">
                  <c:v>30605.5</c:v>
                </c:pt>
                <c:pt idx="61212">
                  <c:v>30606</c:v>
                </c:pt>
                <c:pt idx="61213">
                  <c:v>30606.5</c:v>
                </c:pt>
                <c:pt idx="61214">
                  <c:v>30607</c:v>
                </c:pt>
                <c:pt idx="61215">
                  <c:v>30607.5</c:v>
                </c:pt>
                <c:pt idx="61216">
                  <c:v>30608</c:v>
                </c:pt>
                <c:pt idx="61217">
                  <c:v>30608.5</c:v>
                </c:pt>
                <c:pt idx="61218">
                  <c:v>30609</c:v>
                </c:pt>
                <c:pt idx="61219">
                  <c:v>30609.5</c:v>
                </c:pt>
                <c:pt idx="61220">
                  <c:v>30610</c:v>
                </c:pt>
                <c:pt idx="61221">
                  <c:v>30610.5</c:v>
                </c:pt>
                <c:pt idx="61222">
                  <c:v>30611</c:v>
                </c:pt>
                <c:pt idx="61223">
                  <c:v>30611.5</c:v>
                </c:pt>
                <c:pt idx="61224">
                  <c:v>30612</c:v>
                </c:pt>
                <c:pt idx="61225">
                  <c:v>30612.5</c:v>
                </c:pt>
                <c:pt idx="61226">
                  <c:v>30613</c:v>
                </c:pt>
                <c:pt idx="61227">
                  <c:v>30613.5</c:v>
                </c:pt>
                <c:pt idx="61228">
                  <c:v>30614</c:v>
                </c:pt>
                <c:pt idx="61229">
                  <c:v>30614.5</c:v>
                </c:pt>
                <c:pt idx="61230">
                  <c:v>30615</c:v>
                </c:pt>
                <c:pt idx="61231">
                  <c:v>30615.5</c:v>
                </c:pt>
                <c:pt idx="61232">
                  <c:v>30616</c:v>
                </c:pt>
                <c:pt idx="61233">
                  <c:v>30616.5</c:v>
                </c:pt>
                <c:pt idx="61234">
                  <c:v>30617</c:v>
                </c:pt>
                <c:pt idx="61235">
                  <c:v>30617.5</c:v>
                </c:pt>
                <c:pt idx="61236">
                  <c:v>30618</c:v>
                </c:pt>
                <c:pt idx="61237">
                  <c:v>30618.5</c:v>
                </c:pt>
                <c:pt idx="61238">
                  <c:v>30619</c:v>
                </c:pt>
                <c:pt idx="61239">
                  <c:v>30619.5</c:v>
                </c:pt>
                <c:pt idx="61240">
                  <c:v>30620</c:v>
                </c:pt>
                <c:pt idx="61241">
                  <c:v>30620.5</c:v>
                </c:pt>
                <c:pt idx="61242">
                  <c:v>30621</c:v>
                </c:pt>
                <c:pt idx="61243">
                  <c:v>30621.5</c:v>
                </c:pt>
                <c:pt idx="61244">
                  <c:v>30622</c:v>
                </c:pt>
                <c:pt idx="61245">
                  <c:v>30622.5</c:v>
                </c:pt>
                <c:pt idx="61246">
                  <c:v>30623</c:v>
                </c:pt>
                <c:pt idx="61247">
                  <c:v>30623.5</c:v>
                </c:pt>
                <c:pt idx="61248">
                  <c:v>30624</c:v>
                </c:pt>
                <c:pt idx="61249">
                  <c:v>30624.5</c:v>
                </c:pt>
                <c:pt idx="61250">
                  <c:v>30625</c:v>
                </c:pt>
                <c:pt idx="61251">
                  <c:v>30625.5</c:v>
                </c:pt>
                <c:pt idx="61252">
                  <c:v>30626</c:v>
                </c:pt>
                <c:pt idx="61253">
                  <c:v>30626.5</c:v>
                </c:pt>
                <c:pt idx="61254">
                  <c:v>30627</c:v>
                </c:pt>
                <c:pt idx="61255">
                  <c:v>30627.5</c:v>
                </c:pt>
                <c:pt idx="61256">
                  <c:v>30628</c:v>
                </c:pt>
                <c:pt idx="61257">
                  <c:v>30628.5</c:v>
                </c:pt>
                <c:pt idx="61258">
                  <c:v>30629</c:v>
                </c:pt>
                <c:pt idx="61259">
                  <c:v>30629.5</c:v>
                </c:pt>
                <c:pt idx="61260">
                  <c:v>30630</c:v>
                </c:pt>
                <c:pt idx="61261">
                  <c:v>30630.5</c:v>
                </c:pt>
                <c:pt idx="61262">
                  <c:v>30631</c:v>
                </c:pt>
                <c:pt idx="61263">
                  <c:v>30631.5</c:v>
                </c:pt>
                <c:pt idx="61264">
                  <c:v>30632</c:v>
                </c:pt>
                <c:pt idx="61265">
                  <c:v>30632.5</c:v>
                </c:pt>
                <c:pt idx="61266">
                  <c:v>30633</c:v>
                </c:pt>
                <c:pt idx="61267">
                  <c:v>30633.5</c:v>
                </c:pt>
                <c:pt idx="61268">
                  <c:v>30634</c:v>
                </c:pt>
                <c:pt idx="61269">
                  <c:v>30634.5</c:v>
                </c:pt>
                <c:pt idx="61270">
                  <c:v>30635</c:v>
                </c:pt>
                <c:pt idx="61271">
                  <c:v>30635.5</c:v>
                </c:pt>
                <c:pt idx="61272">
                  <c:v>30636</c:v>
                </c:pt>
                <c:pt idx="61273">
                  <c:v>30636.5</c:v>
                </c:pt>
                <c:pt idx="61274">
                  <c:v>30637</c:v>
                </c:pt>
                <c:pt idx="61275">
                  <c:v>30637.5</c:v>
                </c:pt>
                <c:pt idx="61276">
                  <c:v>30638</c:v>
                </c:pt>
                <c:pt idx="61277">
                  <c:v>30638.5</c:v>
                </c:pt>
                <c:pt idx="61278">
                  <c:v>30639</c:v>
                </c:pt>
                <c:pt idx="61279">
                  <c:v>30639.5</c:v>
                </c:pt>
                <c:pt idx="61280">
                  <c:v>30640</c:v>
                </c:pt>
                <c:pt idx="61281">
                  <c:v>30640.5</c:v>
                </c:pt>
                <c:pt idx="61282">
                  <c:v>30641</c:v>
                </c:pt>
                <c:pt idx="61283">
                  <c:v>30641.5</c:v>
                </c:pt>
                <c:pt idx="61284">
                  <c:v>30642</c:v>
                </c:pt>
                <c:pt idx="61285">
                  <c:v>30642.5</c:v>
                </c:pt>
                <c:pt idx="61286">
                  <c:v>30643</c:v>
                </c:pt>
                <c:pt idx="61287">
                  <c:v>30643.5</c:v>
                </c:pt>
                <c:pt idx="61288">
                  <c:v>30644</c:v>
                </c:pt>
                <c:pt idx="61289">
                  <c:v>30644.5</c:v>
                </c:pt>
                <c:pt idx="61290">
                  <c:v>30645</c:v>
                </c:pt>
                <c:pt idx="61291">
                  <c:v>30645.5</c:v>
                </c:pt>
                <c:pt idx="61292">
                  <c:v>30646</c:v>
                </c:pt>
                <c:pt idx="61293">
                  <c:v>30646.5</c:v>
                </c:pt>
                <c:pt idx="61294">
                  <c:v>30647</c:v>
                </c:pt>
                <c:pt idx="61295">
                  <c:v>30647.5</c:v>
                </c:pt>
                <c:pt idx="61296">
                  <c:v>30648</c:v>
                </c:pt>
                <c:pt idx="61297">
                  <c:v>30648.5</c:v>
                </c:pt>
                <c:pt idx="61298">
                  <c:v>30649</c:v>
                </c:pt>
                <c:pt idx="61299">
                  <c:v>30649.5</c:v>
                </c:pt>
                <c:pt idx="61300">
                  <c:v>30650</c:v>
                </c:pt>
                <c:pt idx="61301">
                  <c:v>30650.5</c:v>
                </c:pt>
                <c:pt idx="61302">
                  <c:v>30651</c:v>
                </c:pt>
                <c:pt idx="61303">
                  <c:v>30651.5</c:v>
                </c:pt>
                <c:pt idx="61304">
                  <c:v>30652</c:v>
                </c:pt>
                <c:pt idx="61305">
                  <c:v>30652.5</c:v>
                </c:pt>
                <c:pt idx="61306">
                  <c:v>30653</c:v>
                </c:pt>
                <c:pt idx="61307">
                  <c:v>30653.5</c:v>
                </c:pt>
                <c:pt idx="61308">
                  <c:v>30654</c:v>
                </c:pt>
                <c:pt idx="61309">
                  <c:v>30654.5</c:v>
                </c:pt>
                <c:pt idx="61310">
                  <c:v>30655</c:v>
                </c:pt>
                <c:pt idx="61311">
                  <c:v>30655.5</c:v>
                </c:pt>
                <c:pt idx="61312">
                  <c:v>30656</c:v>
                </c:pt>
                <c:pt idx="61313">
                  <c:v>30656.5</c:v>
                </c:pt>
                <c:pt idx="61314">
                  <c:v>30657</c:v>
                </c:pt>
                <c:pt idx="61315">
                  <c:v>30657.5</c:v>
                </c:pt>
                <c:pt idx="61316">
                  <c:v>30658</c:v>
                </c:pt>
                <c:pt idx="61317">
                  <c:v>30658.5</c:v>
                </c:pt>
                <c:pt idx="61318">
                  <c:v>30659</c:v>
                </c:pt>
                <c:pt idx="61319">
                  <c:v>30659.5</c:v>
                </c:pt>
                <c:pt idx="61320">
                  <c:v>30660</c:v>
                </c:pt>
                <c:pt idx="61321">
                  <c:v>30660.5</c:v>
                </c:pt>
                <c:pt idx="61322">
                  <c:v>30661</c:v>
                </c:pt>
                <c:pt idx="61323">
                  <c:v>30661.5</c:v>
                </c:pt>
                <c:pt idx="61324">
                  <c:v>30662</c:v>
                </c:pt>
                <c:pt idx="61325">
                  <c:v>30662.5</c:v>
                </c:pt>
                <c:pt idx="61326">
                  <c:v>30663</c:v>
                </c:pt>
                <c:pt idx="61327">
                  <c:v>30663.5</c:v>
                </c:pt>
                <c:pt idx="61328">
                  <c:v>30664</c:v>
                </c:pt>
                <c:pt idx="61329">
                  <c:v>30664.5</c:v>
                </c:pt>
                <c:pt idx="61330">
                  <c:v>30665</c:v>
                </c:pt>
                <c:pt idx="61331">
                  <c:v>30665.5</c:v>
                </c:pt>
                <c:pt idx="61332">
                  <c:v>30666</c:v>
                </c:pt>
                <c:pt idx="61333">
                  <c:v>30666.5</c:v>
                </c:pt>
                <c:pt idx="61334">
                  <c:v>30667</c:v>
                </c:pt>
                <c:pt idx="61335">
                  <c:v>30667.5</c:v>
                </c:pt>
                <c:pt idx="61336">
                  <c:v>30668</c:v>
                </c:pt>
                <c:pt idx="61337">
                  <c:v>30668.5</c:v>
                </c:pt>
                <c:pt idx="61338">
                  <c:v>30669</c:v>
                </c:pt>
                <c:pt idx="61339">
                  <c:v>30669.5</c:v>
                </c:pt>
                <c:pt idx="61340">
                  <c:v>30670</c:v>
                </c:pt>
                <c:pt idx="61341">
                  <c:v>30670.5</c:v>
                </c:pt>
                <c:pt idx="61342">
                  <c:v>30671</c:v>
                </c:pt>
                <c:pt idx="61343">
                  <c:v>30671.5</c:v>
                </c:pt>
                <c:pt idx="61344">
                  <c:v>30672</c:v>
                </c:pt>
                <c:pt idx="61345">
                  <c:v>30672.5</c:v>
                </c:pt>
                <c:pt idx="61346">
                  <c:v>30673</c:v>
                </c:pt>
                <c:pt idx="61347">
                  <c:v>30673.5</c:v>
                </c:pt>
                <c:pt idx="61348">
                  <c:v>30674</c:v>
                </c:pt>
                <c:pt idx="61349">
                  <c:v>30674.5</c:v>
                </c:pt>
                <c:pt idx="61350">
                  <c:v>30675</c:v>
                </c:pt>
                <c:pt idx="61351">
                  <c:v>30675.5</c:v>
                </c:pt>
                <c:pt idx="61352">
                  <c:v>30676</c:v>
                </c:pt>
                <c:pt idx="61353">
                  <c:v>30676.5</c:v>
                </c:pt>
                <c:pt idx="61354">
                  <c:v>30677</c:v>
                </c:pt>
                <c:pt idx="61355">
                  <c:v>30677.5</c:v>
                </c:pt>
                <c:pt idx="61356">
                  <c:v>30678</c:v>
                </c:pt>
                <c:pt idx="61357">
                  <c:v>30678.5</c:v>
                </c:pt>
                <c:pt idx="61358">
                  <c:v>30679</c:v>
                </c:pt>
                <c:pt idx="61359">
                  <c:v>30679.5</c:v>
                </c:pt>
                <c:pt idx="61360">
                  <c:v>30680</c:v>
                </c:pt>
                <c:pt idx="61361">
                  <c:v>30680.5</c:v>
                </c:pt>
                <c:pt idx="61362">
                  <c:v>30681</c:v>
                </c:pt>
                <c:pt idx="61363">
                  <c:v>30681.5</c:v>
                </c:pt>
                <c:pt idx="61364">
                  <c:v>30682</c:v>
                </c:pt>
                <c:pt idx="61365">
                  <c:v>30682.5</c:v>
                </c:pt>
                <c:pt idx="61366">
                  <c:v>30683</c:v>
                </c:pt>
                <c:pt idx="61367">
                  <c:v>30683.5</c:v>
                </c:pt>
                <c:pt idx="61368">
                  <c:v>30684</c:v>
                </c:pt>
                <c:pt idx="61369">
                  <c:v>30684.5</c:v>
                </c:pt>
                <c:pt idx="61370">
                  <c:v>30685</c:v>
                </c:pt>
                <c:pt idx="61371">
                  <c:v>30685.5</c:v>
                </c:pt>
                <c:pt idx="61372">
                  <c:v>30686</c:v>
                </c:pt>
                <c:pt idx="61373">
                  <c:v>30686.5</c:v>
                </c:pt>
                <c:pt idx="61374">
                  <c:v>30687</c:v>
                </c:pt>
                <c:pt idx="61375">
                  <c:v>30687.5</c:v>
                </c:pt>
                <c:pt idx="61376">
                  <c:v>30688</c:v>
                </c:pt>
                <c:pt idx="61377">
                  <c:v>30688.5</c:v>
                </c:pt>
                <c:pt idx="61378">
                  <c:v>30689</c:v>
                </c:pt>
                <c:pt idx="61379">
                  <c:v>30689.5</c:v>
                </c:pt>
                <c:pt idx="61380">
                  <c:v>30690</c:v>
                </c:pt>
                <c:pt idx="61381">
                  <c:v>30690.5</c:v>
                </c:pt>
                <c:pt idx="61382">
                  <c:v>30691</c:v>
                </c:pt>
                <c:pt idx="61383">
                  <c:v>30691.5</c:v>
                </c:pt>
                <c:pt idx="61384">
                  <c:v>30692</c:v>
                </c:pt>
                <c:pt idx="61385">
                  <c:v>30692.5</c:v>
                </c:pt>
                <c:pt idx="61386">
                  <c:v>30693</c:v>
                </c:pt>
                <c:pt idx="61387">
                  <c:v>30693.5</c:v>
                </c:pt>
                <c:pt idx="61388">
                  <c:v>30694</c:v>
                </c:pt>
                <c:pt idx="61389">
                  <c:v>30694.5</c:v>
                </c:pt>
                <c:pt idx="61390">
                  <c:v>30695</c:v>
                </c:pt>
                <c:pt idx="61391">
                  <c:v>30695.5</c:v>
                </c:pt>
                <c:pt idx="61392">
                  <c:v>30696</c:v>
                </c:pt>
                <c:pt idx="61393">
                  <c:v>30696.5</c:v>
                </c:pt>
                <c:pt idx="61394">
                  <c:v>30697</c:v>
                </c:pt>
                <c:pt idx="61395">
                  <c:v>30697.5</c:v>
                </c:pt>
                <c:pt idx="61396">
                  <c:v>30698</c:v>
                </c:pt>
                <c:pt idx="61397">
                  <c:v>30698.5</c:v>
                </c:pt>
                <c:pt idx="61398">
                  <c:v>30699</c:v>
                </c:pt>
                <c:pt idx="61399">
                  <c:v>30699.5</c:v>
                </c:pt>
                <c:pt idx="61400">
                  <c:v>30700</c:v>
                </c:pt>
                <c:pt idx="61401">
                  <c:v>30700.5</c:v>
                </c:pt>
                <c:pt idx="61402">
                  <c:v>30701</c:v>
                </c:pt>
                <c:pt idx="61403">
                  <c:v>30701.5</c:v>
                </c:pt>
                <c:pt idx="61404">
                  <c:v>30702</c:v>
                </c:pt>
                <c:pt idx="61405">
                  <c:v>30702.5</c:v>
                </c:pt>
                <c:pt idx="61406">
                  <c:v>30703</c:v>
                </c:pt>
                <c:pt idx="61407">
                  <c:v>30703.5</c:v>
                </c:pt>
                <c:pt idx="61408">
                  <c:v>30704</c:v>
                </c:pt>
                <c:pt idx="61409">
                  <c:v>30704.5</c:v>
                </c:pt>
                <c:pt idx="61410">
                  <c:v>30705</c:v>
                </c:pt>
                <c:pt idx="61411">
                  <c:v>30705.5</c:v>
                </c:pt>
                <c:pt idx="61412">
                  <c:v>30706</c:v>
                </c:pt>
                <c:pt idx="61413">
                  <c:v>30706.5</c:v>
                </c:pt>
                <c:pt idx="61414">
                  <c:v>30707</c:v>
                </c:pt>
                <c:pt idx="61415">
                  <c:v>30707.5</c:v>
                </c:pt>
                <c:pt idx="61416">
                  <c:v>30708</c:v>
                </c:pt>
                <c:pt idx="61417">
                  <c:v>30708.5</c:v>
                </c:pt>
                <c:pt idx="61418">
                  <c:v>30709</c:v>
                </c:pt>
                <c:pt idx="61419">
                  <c:v>30709.5</c:v>
                </c:pt>
                <c:pt idx="61420">
                  <c:v>30710</c:v>
                </c:pt>
                <c:pt idx="61421">
                  <c:v>30710.5</c:v>
                </c:pt>
                <c:pt idx="61422">
                  <c:v>30711</c:v>
                </c:pt>
                <c:pt idx="61423">
                  <c:v>30711.5</c:v>
                </c:pt>
                <c:pt idx="61424">
                  <c:v>30712</c:v>
                </c:pt>
                <c:pt idx="61425">
                  <c:v>30712.5</c:v>
                </c:pt>
                <c:pt idx="61426">
                  <c:v>30713</c:v>
                </c:pt>
                <c:pt idx="61427">
                  <c:v>30713.5</c:v>
                </c:pt>
                <c:pt idx="61428">
                  <c:v>30714</c:v>
                </c:pt>
                <c:pt idx="61429">
                  <c:v>30714.5</c:v>
                </c:pt>
                <c:pt idx="61430">
                  <c:v>30715</c:v>
                </c:pt>
                <c:pt idx="61431">
                  <c:v>30715.5</c:v>
                </c:pt>
                <c:pt idx="61432">
                  <c:v>30716</c:v>
                </c:pt>
                <c:pt idx="61433">
                  <c:v>30716.5</c:v>
                </c:pt>
                <c:pt idx="61434">
                  <c:v>30717</c:v>
                </c:pt>
                <c:pt idx="61435">
                  <c:v>30717.5</c:v>
                </c:pt>
                <c:pt idx="61436">
                  <c:v>30718</c:v>
                </c:pt>
                <c:pt idx="61437">
                  <c:v>30718.5</c:v>
                </c:pt>
                <c:pt idx="61438">
                  <c:v>30719</c:v>
                </c:pt>
                <c:pt idx="61439">
                  <c:v>30719.5</c:v>
                </c:pt>
                <c:pt idx="61440">
                  <c:v>30720</c:v>
                </c:pt>
                <c:pt idx="61441">
                  <c:v>30720.5</c:v>
                </c:pt>
                <c:pt idx="61442">
                  <c:v>30721</c:v>
                </c:pt>
                <c:pt idx="61443">
                  <c:v>30721.5</c:v>
                </c:pt>
                <c:pt idx="61444">
                  <c:v>30722</c:v>
                </c:pt>
                <c:pt idx="61445">
                  <c:v>30722.5</c:v>
                </c:pt>
                <c:pt idx="61446">
                  <c:v>30723</c:v>
                </c:pt>
                <c:pt idx="61447">
                  <c:v>30723.5</c:v>
                </c:pt>
                <c:pt idx="61448">
                  <c:v>30724</c:v>
                </c:pt>
                <c:pt idx="61449">
                  <c:v>30724.5</c:v>
                </c:pt>
                <c:pt idx="61450">
                  <c:v>30725</c:v>
                </c:pt>
                <c:pt idx="61451">
                  <c:v>30725.5</c:v>
                </c:pt>
                <c:pt idx="61452">
                  <c:v>30726</c:v>
                </c:pt>
                <c:pt idx="61453">
                  <c:v>30726.5</c:v>
                </c:pt>
                <c:pt idx="61454">
                  <c:v>30727</c:v>
                </c:pt>
                <c:pt idx="61455">
                  <c:v>30727.5</c:v>
                </c:pt>
                <c:pt idx="61456">
                  <c:v>30728</c:v>
                </c:pt>
                <c:pt idx="61457">
                  <c:v>30728.5</c:v>
                </c:pt>
                <c:pt idx="61458">
                  <c:v>30729</c:v>
                </c:pt>
                <c:pt idx="61459">
                  <c:v>30729.5</c:v>
                </c:pt>
                <c:pt idx="61460">
                  <c:v>30730</c:v>
                </c:pt>
                <c:pt idx="61461">
                  <c:v>30730.5</c:v>
                </c:pt>
                <c:pt idx="61462">
                  <c:v>30731</c:v>
                </c:pt>
                <c:pt idx="61463">
                  <c:v>30731.5</c:v>
                </c:pt>
                <c:pt idx="61464">
                  <c:v>30732</c:v>
                </c:pt>
                <c:pt idx="61465">
                  <c:v>30732.5</c:v>
                </c:pt>
                <c:pt idx="61466">
                  <c:v>30733</c:v>
                </c:pt>
                <c:pt idx="61467">
                  <c:v>30733.5</c:v>
                </c:pt>
                <c:pt idx="61468">
                  <c:v>30734</c:v>
                </c:pt>
                <c:pt idx="61469">
                  <c:v>30734.5</c:v>
                </c:pt>
                <c:pt idx="61470">
                  <c:v>30735</c:v>
                </c:pt>
                <c:pt idx="61471">
                  <c:v>30735.5</c:v>
                </c:pt>
                <c:pt idx="61472">
                  <c:v>30736</c:v>
                </c:pt>
                <c:pt idx="61473">
                  <c:v>30736.5</c:v>
                </c:pt>
                <c:pt idx="61474">
                  <c:v>30737</c:v>
                </c:pt>
                <c:pt idx="61475">
                  <c:v>30737.5</c:v>
                </c:pt>
                <c:pt idx="61476">
                  <c:v>30738</c:v>
                </c:pt>
                <c:pt idx="61477">
                  <c:v>30738.5</c:v>
                </c:pt>
                <c:pt idx="61478">
                  <c:v>30739</c:v>
                </c:pt>
                <c:pt idx="61479">
                  <c:v>30739.5</c:v>
                </c:pt>
                <c:pt idx="61480">
                  <c:v>30740</c:v>
                </c:pt>
                <c:pt idx="61481">
                  <c:v>30740.5</c:v>
                </c:pt>
                <c:pt idx="61482">
                  <c:v>30741</c:v>
                </c:pt>
                <c:pt idx="61483">
                  <c:v>30741.5</c:v>
                </c:pt>
                <c:pt idx="61484">
                  <c:v>30742</c:v>
                </c:pt>
                <c:pt idx="61485">
                  <c:v>30742.5</c:v>
                </c:pt>
                <c:pt idx="61486">
                  <c:v>30743</c:v>
                </c:pt>
                <c:pt idx="61487">
                  <c:v>30743.5</c:v>
                </c:pt>
                <c:pt idx="61488">
                  <c:v>30744</c:v>
                </c:pt>
                <c:pt idx="61489">
                  <c:v>30744.5</c:v>
                </c:pt>
                <c:pt idx="61490">
                  <c:v>30745</c:v>
                </c:pt>
                <c:pt idx="61491">
                  <c:v>30745.5</c:v>
                </c:pt>
                <c:pt idx="61492">
                  <c:v>30746</c:v>
                </c:pt>
                <c:pt idx="61493">
                  <c:v>30746.5</c:v>
                </c:pt>
                <c:pt idx="61494">
                  <c:v>30747</c:v>
                </c:pt>
                <c:pt idx="61495">
                  <c:v>30747.5</c:v>
                </c:pt>
                <c:pt idx="61496">
                  <c:v>30748</c:v>
                </c:pt>
                <c:pt idx="61497">
                  <c:v>30748.5</c:v>
                </c:pt>
                <c:pt idx="61498">
                  <c:v>30749</c:v>
                </c:pt>
                <c:pt idx="61499">
                  <c:v>30749.5</c:v>
                </c:pt>
                <c:pt idx="61500">
                  <c:v>30750</c:v>
                </c:pt>
                <c:pt idx="61501">
                  <c:v>30750.5</c:v>
                </c:pt>
                <c:pt idx="61502">
                  <c:v>30751</c:v>
                </c:pt>
                <c:pt idx="61503">
                  <c:v>30751.5</c:v>
                </c:pt>
                <c:pt idx="61504">
                  <c:v>30752</c:v>
                </c:pt>
                <c:pt idx="61505">
                  <c:v>30752.5</c:v>
                </c:pt>
                <c:pt idx="61506">
                  <c:v>30753</c:v>
                </c:pt>
                <c:pt idx="61507">
                  <c:v>30753.5</c:v>
                </c:pt>
                <c:pt idx="61508">
                  <c:v>30754</c:v>
                </c:pt>
                <c:pt idx="61509">
                  <c:v>30754.5</c:v>
                </c:pt>
                <c:pt idx="61510">
                  <c:v>30755</c:v>
                </c:pt>
                <c:pt idx="61511">
                  <c:v>30755.5</c:v>
                </c:pt>
                <c:pt idx="61512">
                  <c:v>30756</c:v>
                </c:pt>
                <c:pt idx="61513">
                  <c:v>30756.5</c:v>
                </c:pt>
                <c:pt idx="61514">
                  <c:v>30757</c:v>
                </c:pt>
                <c:pt idx="61515">
                  <c:v>30757.5</c:v>
                </c:pt>
                <c:pt idx="61516">
                  <c:v>30758</c:v>
                </c:pt>
                <c:pt idx="61517">
                  <c:v>30758.5</c:v>
                </c:pt>
                <c:pt idx="61518">
                  <c:v>30759</c:v>
                </c:pt>
                <c:pt idx="61519">
                  <c:v>30759.5</c:v>
                </c:pt>
                <c:pt idx="61520">
                  <c:v>30760</c:v>
                </c:pt>
                <c:pt idx="61521">
                  <c:v>30760.5</c:v>
                </c:pt>
                <c:pt idx="61522">
                  <c:v>30761</c:v>
                </c:pt>
                <c:pt idx="61523">
                  <c:v>30761.5</c:v>
                </c:pt>
                <c:pt idx="61524">
                  <c:v>30762</c:v>
                </c:pt>
                <c:pt idx="61525">
                  <c:v>30762.5</c:v>
                </c:pt>
                <c:pt idx="61526">
                  <c:v>30763</c:v>
                </c:pt>
                <c:pt idx="61527">
                  <c:v>30763.5</c:v>
                </c:pt>
                <c:pt idx="61528">
                  <c:v>30764</c:v>
                </c:pt>
                <c:pt idx="61529">
                  <c:v>30764.5</c:v>
                </c:pt>
                <c:pt idx="61530">
                  <c:v>30765</c:v>
                </c:pt>
                <c:pt idx="61531">
                  <c:v>30765.5</c:v>
                </c:pt>
                <c:pt idx="61532">
                  <c:v>30766</c:v>
                </c:pt>
                <c:pt idx="61533">
                  <c:v>30766.5</c:v>
                </c:pt>
                <c:pt idx="61534">
                  <c:v>30767</c:v>
                </c:pt>
                <c:pt idx="61535">
                  <c:v>30767.5</c:v>
                </c:pt>
                <c:pt idx="61536">
                  <c:v>30768</c:v>
                </c:pt>
                <c:pt idx="61537">
                  <c:v>30768.5</c:v>
                </c:pt>
                <c:pt idx="61538">
                  <c:v>30769</c:v>
                </c:pt>
                <c:pt idx="61539">
                  <c:v>30769.5</c:v>
                </c:pt>
                <c:pt idx="61540">
                  <c:v>30770</c:v>
                </c:pt>
                <c:pt idx="61541">
                  <c:v>30770.5</c:v>
                </c:pt>
                <c:pt idx="61542">
                  <c:v>30771</c:v>
                </c:pt>
                <c:pt idx="61543">
                  <c:v>30771.5</c:v>
                </c:pt>
                <c:pt idx="61544">
                  <c:v>30772</c:v>
                </c:pt>
                <c:pt idx="61545">
                  <c:v>30772.5</c:v>
                </c:pt>
                <c:pt idx="61546">
                  <c:v>30773</c:v>
                </c:pt>
                <c:pt idx="61547">
                  <c:v>30773.5</c:v>
                </c:pt>
                <c:pt idx="61548">
                  <c:v>30774</c:v>
                </c:pt>
                <c:pt idx="61549">
                  <c:v>30774.5</c:v>
                </c:pt>
                <c:pt idx="61550">
                  <c:v>30775</c:v>
                </c:pt>
                <c:pt idx="61551">
                  <c:v>30775.5</c:v>
                </c:pt>
                <c:pt idx="61552">
                  <c:v>30776</c:v>
                </c:pt>
                <c:pt idx="61553">
                  <c:v>30776.5</c:v>
                </c:pt>
                <c:pt idx="61554">
                  <c:v>30777</c:v>
                </c:pt>
                <c:pt idx="61555">
                  <c:v>30777.5</c:v>
                </c:pt>
                <c:pt idx="61556">
                  <c:v>30778</c:v>
                </c:pt>
                <c:pt idx="61557">
                  <c:v>30778.5</c:v>
                </c:pt>
                <c:pt idx="61558">
                  <c:v>30779</c:v>
                </c:pt>
                <c:pt idx="61559">
                  <c:v>30779.5</c:v>
                </c:pt>
                <c:pt idx="61560">
                  <c:v>30780</c:v>
                </c:pt>
                <c:pt idx="61561">
                  <c:v>30780.5</c:v>
                </c:pt>
                <c:pt idx="61562">
                  <c:v>30781</c:v>
                </c:pt>
                <c:pt idx="61563">
                  <c:v>30781.5</c:v>
                </c:pt>
                <c:pt idx="61564">
                  <c:v>30782</c:v>
                </c:pt>
                <c:pt idx="61565">
                  <c:v>30782.5</c:v>
                </c:pt>
                <c:pt idx="61566">
                  <c:v>30783</c:v>
                </c:pt>
                <c:pt idx="61567">
                  <c:v>30783.5</c:v>
                </c:pt>
                <c:pt idx="61568">
                  <c:v>30784</c:v>
                </c:pt>
                <c:pt idx="61569">
                  <c:v>30784.5</c:v>
                </c:pt>
                <c:pt idx="61570">
                  <c:v>30785</c:v>
                </c:pt>
                <c:pt idx="61571">
                  <c:v>30785.5</c:v>
                </c:pt>
                <c:pt idx="61572">
                  <c:v>30786</c:v>
                </c:pt>
                <c:pt idx="61573">
                  <c:v>30786.5</c:v>
                </c:pt>
                <c:pt idx="61574">
                  <c:v>30787</c:v>
                </c:pt>
                <c:pt idx="61575">
                  <c:v>30787.5</c:v>
                </c:pt>
                <c:pt idx="61576">
                  <c:v>30788</c:v>
                </c:pt>
                <c:pt idx="61577">
                  <c:v>30788.5</c:v>
                </c:pt>
                <c:pt idx="61578">
                  <c:v>30789</c:v>
                </c:pt>
                <c:pt idx="61579">
                  <c:v>30789.5</c:v>
                </c:pt>
                <c:pt idx="61580">
                  <c:v>30790</c:v>
                </c:pt>
                <c:pt idx="61581">
                  <c:v>30790.5</c:v>
                </c:pt>
                <c:pt idx="61582">
                  <c:v>30791</c:v>
                </c:pt>
                <c:pt idx="61583">
                  <c:v>30791.5</c:v>
                </c:pt>
                <c:pt idx="61584">
                  <c:v>30792</c:v>
                </c:pt>
                <c:pt idx="61585">
                  <c:v>30792.5</c:v>
                </c:pt>
                <c:pt idx="61586">
                  <c:v>30793</c:v>
                </c:pt>
                <c:pt idx="61587">
                  <c:v>30793.5</c:v>
                </c:pt>
                <c:pt idx="61588">
                  <c:v>30794</c:v>
                </c:pt>
                <c:pt idx="61589">
                  <c:v>30794.5</c:v>
                </c:pt>
                <c:pt idx="61590">
                  <c:v>30795</c:v>
                </c:pt>
                <c:pt idx="61591">
                  <c:v>30795.5</c:v>
                </c:pt>
                <c:pt idx="61592">
                  <c:v>30796</c:v>
                </c:pt>
                <c:pt idx="61593">
                  <c:v>30796.5</c:v>
                </c:pt>
                <c:pt idx="61594">
                  <c:v>30797</c:v>
                </c:pt>
                <c:pt idx="61595">
                  <c:v>30797.5</c:v>
                </c:pt>
                <c:pt idx="61596">
                  <c:v>30798</c:v>
                </c:pt>
                <c:pt idx="61597">
                  <c:v>30798.5</c:v>
                </c:pt>
                <c:pt idx="61598">
                  <c:v>30799</c:v>
                </c:pt>
                <c:pt idx="61599">
                  <c:v>30799.5</c:v>
                </c:pt>
                <c:pt idx="61600">
                  <c:v>30800</c:v>
                </c:pt>
                <c:pt idx="61601">
                  <c:v>30800.5</c:v>
                </c:pt>
                <c:pt idx="61602">
                  <c:v>30801</c:v>
                </c:pt>
                <c:pt idx="61603">
                  <c:v>30801.5</c:v>
                </c:pt>
                <c:pt idx="61604">
                  <c:v>30802</c:v>
                </c:pt>
                <c:pt idx="61605">
                  <c:v>30802.5</c:v>
                </c:pt>
                <c:pt idx="61606">
                  <c:v>30803</c:v>
                </c:pt>
                <c:pt idx="61607">
                  <c:v>30803.5</c:v>
                </c:pt>
                <c:pt idx="61608">
                  <c:v>30804</c:v>
                </c:pt>
                <c:pt idx="61609">
                  <c:v>30804.5</c:v>
                </c:pt>
                <c:pt idx="61610">
                  <c:v>30805</c:v>
                </c:pt>
                <c:pt idx="61611">
                  <c:v>30805.5</c:v>
                </c:pt>
                <c:pt idx="61612">
                  <c:v>30806</c:v>
                </c:pt>
                <c:pt idx="61613">
                  <c:v>30806.5</c:v>
                </c:pt>
                <c:pt idx="61614">
                  <c:v>30807</c:v>
                </c:pt>
                <c:pt idx="61615">
                  <c:v>30807.5</c:v>
                </c:pt>
                <c:pt idx="61616">
                  <c:v>30808</c:v>
                </c:pt>
                <c:pt idx="61617">
                  <c:v>30808.5</c:v>
                </c:pt>
                <c:pt idx="61618">
                  <c:v>30809</c:v>
                </c:pt>
                <c:pt idx="61619">
                  <c:v>30809.5</c:v>
                </c:pt>
                <c:pt idx="61620">
                  <c:v>30810</c:v>
                </c:pt>
                <c:pt idx="61621">
                  <c:v>30810.5</c:v>
                </c:pt>
                <c:pt idx="61622">
                  <c:v>30811</c:v>
                </c:pt>
                <c:pt idx="61623">
                  <c:v>30811.5</c:v>
                </c:pt>
                <c:pt idx="61624">
                  <c:v>30812</c:v>
                </c:pt>
                <c:pt idx="61625">
                  <c:v>30812.5</c:v>
                </c:pt>
                <c:pt idx="61626">
                  <c:v>30813</c:v>
                </c:pt>
                <c:pt idx="61627">
                  <c:v>30813.5</c:v>
                </c:pt>
                <c:pt idx="61628">
                  <c:v>30814</c:v>
                </c:pt>
                <c:pt idx="61629">
                  <c:v>30814.5</c:v>
                </c:pt>
                <c:pt idx="61630">
                  <c:v>30815</c:v>
                </c:pt>
                <c:pt idx="61631">
                  <c:v>30815.5</c:v>
                </c:pt>
                <c:pt idx="61632">
                  <c:v>30816</c:v>
                </c:pt>
                <c:pt idx="61633">
                  <c:v>30816.5</c:v>
                </c:pt>
                <c:pt idx="61634">
                  <c:v>30817</c:v>
                </c:pt>
                <c:pt idx="61635">
                  <c:v>30817.5</c:v>
                </c:pt>
                <c:pt idx="61636">
                  <c:v>30818</c:v>
                </c:pt>
                <c:pt idx="61637">
                  <c:v>30818.5</c:v>
                </c:pt>
                <c:pt idx="61638">
                  <c:v>30819</c:v>
                </c:pt>
                <c:pt idx="61639">
                  <c:v>30819.5</c:v>
                </c:pt>
                <c:pt idx="61640">
                  <c:v>30820</c:v>
                </c:pt>
                <c:pt idx="61641">
                  <c:v>30820.5</c:v>
                </c:pt>
                <c:pt idx="61642">
                  <c:v>30821</c:v>
                </c:pt>
                <c:pt idx="61643">
                  <c:v>30821.5</c:v>
                </c:pt>
                <c:pt idx="61644">
                  <c:v>30822</c:v>
                </c:pt>
                <c:pt idx="61645">
                  <c:v>30822.5</c:v>
                </c:pt>
                <c:pt idx="61646">
                  <c:v>30823</c:v>
                </c:pt>
                <c:pt idx="61647">
                  <c:v>30823.5</c:v>
                </c:pt>
                <c:pt idx="61648">
                  <c:v>30824</c:v>
                </c:pt>
                <c:pt idx="61649">
                  <c:v>30824.5</c:v>
                </c:pt>
                <c:pt idx="61650">
                  <c:v>30825</c:v>
                </c:pt>
                <c:pt idx="61651">
                  <c:v>30825.5</c:v>
                </c:pt>
                <c:pt idx="61652">
                  <c:v>30826</c:v>
                </c:pt>
                <c:pt idx="61653">
                  <c:v>30826.5</c:v>
                </c:pt>
                <c:pt idx="61654">
                  <c:v>30827</c:v>
                </c:pt>
                <c:pt idx="61655">
                  <c:v>30827.5</c:v>
                </c:pt>
                <c:pt idx="61656">
                  <c:v>30828</c:v>
                </c:pt>
                <c:pt idx="61657">
                  <c:v>30828.5</c:v>
                </c:pt>
                <c:pt idx="61658">
                  <c:v>30829</c:v>
                </c:pt>
                <c:pt idx="61659">
                  <c:v>30829.5</c:v>
                </c:pt>
                <c:pt idx="61660">
                  <c:v>30830</c:v>
                </c:pt>
                <c:pt idx="61661">
                  <c:v>30830.5</c:v>
                </c:pt>
                <c:pt idx="61662">
                  <c:v>30831</c:v>
                </c:pt>
                <c:pt idx="61663">
                  <c:v>30831.5</c:v>
                </c:pt>
                <c:pt idx="61664">
                  <c:v>30832</c:v>
                </c:pt>
                <c:pt idx="61665">
                  <c:v>30832.5</c:v>
                </c:pt>
                <c:pt idx="61666">
                  <c:v>30833</c:v>
                </c:pt>
                <c:pt idx="61667">
                  <c:v>30833.5</c:v>
                </c:pt>
                <c:pt idx="61668">
                  <c:v>30834</c:v>
                </c:pt>
                <c:pt idx="61669">
                  <c:v>30834.5</c:v>
                </c:pt>
                <c:pt idx="61670">
                  <c:v>30835</c:v>
                </c:pt>
                <c:pt idx="61671">
                  <c:v>30835.5</c:v>
                </c:pt>
                <c:pt idx="61672">
                  <c:v>30836</c:v>
                </c:pt>
                <c:pt idx="61673">
                  <c:v>30836.5</c:v>
                </c:pt>
                <c:pt idx="61674">
                  <c:v>30837</c:v>
                </c:pt>
                <c:pt idx="61675">
                  <c:v>30837.5</c:v>
                </c:pt>
                <c:pt idx="61676">
                  <c:v>30838</c:v>
                </c:pt>
                <c:pt idx="61677">
                  <c:v>30838.5</c:v>
                </c:pt>
                <c:pt idx="61678">
                  <c:v>30839</c:v>
                </c:pt>
                <c:pt idx="61679">
                  <c:v>30839.5</c:v>
                </c:pt>
                <c:pt idx="61680">
                  <c:v>30840</c:v>
                </c:pt>
                <c:pt idx="61681">
                  <c:v>30840.5</c:v>
                </c:pt>
                <c:pt idx="61682">
                  <c:v>30841</c:v>
                </c:pt>
                <c:pt idx="61683">
                  <c:v>30841.5</c:v>
                </c:pt>
                <c:pt idx="61684">
                  <c:v>30842</c:v>
                </c:pt>
                <c:pt idx="61685">
                  <c:v>30842.5</c:v>
                </c:pt>
                <c:pt idx="61686">
                  <c:v>30843</c:v>
                </c:pt>
                <c:pt idx="61687">
                  <c:v>30843.5</c:v>
                </c:pt>
                <c:pt idx="61688">
                  <c:v>30844</c:v>
                </c:pt>
                <c:pt idx="61689">
                  <c:v>30844.5</c:v>
                </c:pt>
                <c:pt idx="61690">
                  <c:v>30845</c:v>
                </c:pt>
                <c:pt idx="61691">
                  <c:v>30845.5</c:v>
                </c:pt>
                <c:pt idx="61692">
                  <c:v>30846</c:v>
                </c:pt>
                <c:pt idx="61693">
                  <c:v>30846.5</c:v>
                </c:pt>
                <c:pt idx="61694">
                  <c:v>30847</c:v>
                </c:pt>
                <c:pt idx="61695">
                  <c:v>30847.5</c:v>
                </c:pt>
                <c:pt idx="61696">
                  <c:v>30848</c:v>
                </c:pt>
                <c:pt idx="61697">
                  <c:v>30848.5</c:v>
                </c:pt>
                <c:pt idx="61698">
                  <c:v>30849</c:v>
                </c:pt>
                <c:pt idx="61699">
                  <c:v>30849.5</c:v>
                </c:pt>
                <c:pt idx="61700">
                  <c:v>30850</c:v>
                </c:pt>
                <c:pt idx="61701">
                  <c:v>30850.5</c:v>
                </c:pt>
                <c:pt idx="61702">
                  <c:v>30851</c:v>
                </c:pt>
                <c:pt idx="61703">
                  <c:v>30851.5</c:v>
                </c:pt>
                <c:pt idx="61704">
                  <c:v>30852</c:v>
                </c:pt>
                <c:pt idx="61705">
                  <c:v>30852.5</c:v>
                </c:pt>
                <c:pt idx="61706">
                  <c:v>30853</c:v>
                </c:pt>
                <c:pt idx="61707">
                  <c:v>30853.5</c:v>
                </c:pt>
                <c:pt idx="61708">
                  <c:v>30854</c:v>
                </c:pt>
                <c:pt idx="61709">
                  <c:v>30854.5</c:v>
                </c:pt>
                <c:pt idx="61710">
                  <c:v>30855</c:v>
                </c:pt>
                <c:pt idx="61711">
                  <c:v>30855.5</c:v>
                </c:pt>
                <c:pt idx="61712">
                  <c:v>30856</c:v>
                </c:pt>
                <c:pt idx="61713">
                  <c:v>30856.5</c:v>
                </c:pt>
                <c:pt idx="61714">
                  <c:v>30857</c:v>
                </c:pt>
                <c:pt idx="61715">
                  <c:v>30857.5</c:v>
                </c:pt>
                <c:pt idx="61716">
                  <c:v>30858</c:v>
                </c:pt>
                <c:pt idx="61717">
                  <c:v>30858.5</c:v>
                </c:pt>
                <c:pt idx="61718">
                  <c:v>30859</c:v>
                </c:pt>
                <c:pt idx="61719">
                  <c:v>30859.5</c:v>
                </c:pt>
                <c:pt idx="61720">
                  <c:v>30860</c:v>
                </c:pt>
                <c:pt idx="61721">
                  <c:v>30860.5</c:v>
                </c:pt>
                <c:pt idx="61722">
                  <c:v>30861</c:v>
                </c:pt>
                <c:pt idx="61723">
                  <c:v>30861.5</c:v>
                </c:pt>
                <c:pt idx="61724">
                  <c:v>30862</c:v>
                </c:pt>
                <c:pt idx="61725">
                  <c:v>30862.5</c:v>
                </c:pt>
                <c:pt idx="61726">
                  <c:v>30863</c:v>
                </c:pt>
                <c:pt idx="61727">
                  <c:v>30863.5</c:v>
                </c:pt>
                <c:pt idx="61728">
                  <c:v>30864</c:v>
                </c:pt>
                <c:pt idx="61729">
                  <c:v>30864.5</c:v>
                </c:pt>
                <c:pt idx="61730">
                  <c:v>30865</c:v>
                </c:pt>
                <c:pt idx="61731">
                  <c:v>30865.5</c:v>
                </c:pt>
                <c:pt idx="61732">
                  <c:v>30866</c:v>
                </c:pt>
                <c:pt idx="61733">
                  <c:v>30866.5</c:v>
                </c:pt>
                <c:pt idx="61734">
                  <c:v>30867</c:v>
                </c:pt>
                <c:pt idx="61735">
                  <c:v>30867.5</c:v>
                </c:pt>
                <c:pt idx="61736">
                  <c:v>30868</c:v>
                </c:pt>
                <c:pt idx="61737">
                  <c:v>30868.5</c:v>
                </c:pt>
                <c:pt idx="61738">
                  <c:v>30869</c:v>
                </c:pt>
                <c:pt idx="61739">
                  <c:v>30869.5</c:v>
                </c:pt>
                <c:pt idx="61740">
                  <c:v>30870</c:v>
                </c:pt>
                <c:pt idx="61741">
                  <c:v>30870.5</c:v>
                </c:pt>
                <c:pt idx="61742">
                  <c:v>30871</c:v>
                </c:pt>
                <c:pt idx="61743">
                  <c:v>30871.5</c:v>
                </c:pt>
                <c:pt idx="61744">
                  <c:v>30872</c:v>
                </c:pt>
                <c:pt idx="61745">
                  <c:v>30872.5</c:v>
                </c:pt>
                <c:pt idx="61746">
                  <c:v>30873</c:v>
                </c:pt>
                <c:pt idx="61747">
                  <c:v>30873.5</c:v>
                </c:pt>
                <c:pt idx="61748">
                  <c:v>30874</c:v>
                </c:pt>
                <c:pt idx="61749">
                  <c:v>30874.5</c:v>
                </c:pt>
                <c:pt idx="61750">
                  <c:v>30875</c:v>
                </c:pt>
                <c:pt idx="61751">
                  <c:v>30875.5</c:v>
                </c:pt>
                <c:pt idx="61752">
                  <c:v>30876</c:v>
                </c:pt>
                <c:pt idx="61753">
                  <c:v>30876.5</c:v>
                </c:pt>
                <c:pt idx="61754">
                  <c:v>30877</c:v>
                </c:pt>
                <c:pt idx="61755">
                  <c:v>30877.5</c:v>
                </c:pt>
                <c:pt idx="61756">
                  <c:v>30878</c:v>
                </c:pt>
                <c:pt idx="61757">
                  <c:v>30878.5</c:v>
                </c:pt>
                <c:pt idx="61758">
                  <c:v>30879</c:v>
                </c:pt>
                <c:pt idx="61759">
                  <c:v>30879.5</c:v>
                </c:pt>
                <c:pt idx="61760">
                  <c:v>30880</c:v>
                </c:pt>
                <c:pt idx="61761">
                  <c:v>30880.5</c:v>
                </c:pt>
                <c:pt idx="61762">
                  <c:v>30881</c:v>
                </c:pt>
                <c:pt idx="61763">
                  <c:v>30881.5</c:v>
                </c:pt>
                <c:pt idx="61764">
                  <c:v>30882</c:v>
                </c:pt>
                <c:pt idx="61765">
                  <c:v>30882.5</c:v>
                </c:pt>
                <c:pt idx="61766">
                  <c:v>30883</c:v>
                </c:pt>
                <c:pt idx="61767">
                  <c:v>30883.5</c:v>
                </c:pt>
                <c:pt idx="61768">
                  <c:v>30884</c:v>
                </c:pt>
                <c:pt idx="61769">
                  <c:v>30884.5</c:v>
                </c:pt>
                <c:pt idx="61770">
                  <c:v>30885</c:v>
                </c:pt>
                <c:pt idx="61771">
                  <c:v>30885.5</c:v>
                </c:pt>
                <c:pt idx="61772">
                  <c:v>30886</c:v>
                </c:pt>
                <c:pt idx="61773">
                  <c:v>30886.5</c:v>
                </c:pt>
                <c:pt idx="61774">
                  <c:v>30887</c:v>
                </c:pt>
                <c:pt idx="61775">
                  <c:v>30887.5</c:v>
                </c:pt>
                <c:pt idx="61776">
                  <c:v>30888</c:v>
                </c:pt>
                <c:pt idx="61777">
                  <c:v>30888.5</c:v>
                </c:pt>
                <c:pt idx="61778">
                  <c:v>30889</c:v>
                </c:pt>
                <c:pt idx="61779">
                  <c:v>30889.5</c:v>
                </c:pt>
                <c:pt idx="61780">
                  <c:v>30890</c:v>
                </c:pt>
                <c:pt idx="61781">
                  <c:v>30890.5</c:v>
                </c:pt>
                <c:pt idx="61782">
                  <c:v>30891</c:v>
                </c:pt>
                <c:pt idx="61783">
                  <c:v>30891.5</c:v>
                </c:pt>
                <c:pt idx="61784">
                  <c:v>30892</c:v>
                </c:pt>
                <c:pt idx="61785">
                  <c:v>30892.5</c:v>
                </c:pt>
                <c:pt idx="61786">
                  <c:v>30893</c:v>
                </c:pt>
                <c:pt idx="61787">
                  <c:v>30893.5</c:v>
                </c:pt>
                <c:pt idx="61788">
                  <c:v>30894</c:v>
                </c:pt>
                <c:pt idx="61789">
                  <c:v>30894.5</c:v>
                </c:pt>
                <c:pt idx="61790">
                  <c:v>30895</c:v>
                </c:pt>
                <c:pt idx="61791">
                  <c:v>30895.5</c:v>
                </c:pt>
                <c:pt idx="61792">
                  <c:v>30896</c:v>
                </c:pt>
                <c:pt idx="61793">
                  <c:v>30896.5</c:v>
                </c:pt>
                <c:pt idx="61794">
                  <c:v>30897</c:v>
                </c:pt>
                <c:pt idx="61795">
                  <c:v>30897.5</c:v>
                </c:pt>
                <c:pt idx="61796">
                  <c:v>30898</c:v>
                </c:pt>
                <c:pt idx="61797">
                  <c:v>30898.5</c:v>
                </c:pt>
                <c:pt idx="61798">
                  <c:v>30899</c:v>
                </c:pt>
                <c:pt idx="61799">
                  <c:v>30899.5</c:v>
                </c:pt>
                <c:pt idx="61800">
                  <c:v>30900</c:v>
                </c:pt>
                <c:pt idx="61801">
                  <c:v>30900.5</c:v>
                </c:pt>
                <c:pt idx="61802">
                  <c:v>30901</c:v>
                </c:pt>
                <c:pt idx="61803">
                  <c:v>30901.5</c:v>
                </c:pt>
                <c:pt idx="61804">
                  <c:v>30902</c:v>
                </c:pt>
                <c:pt idx="61805">
                  <c:v>30902.5</c:v>
                </c:pt>
                <c:pt idx="61806">
                  <c:v>30903</c:v>
                </c:pt>
                <c:pt idx="61807">
                  <c:v>30903.5</c:v>
                </c:pt>
                <c:pt idx="61808">
                  <c:v>30904</c:v>
                </c:pt>
                <c:pt idx="61809">
                  <c:v>30904.5</c:v>
                </c:pt>
                <c:pt idx="61810">
                  <c:v>30905</c:v>
                </c:pt>
                <c:pt idx="61811">
                  <c:v>30905.5</c:v>
                </c:pt>
                <c:pt idx="61812">
                  <c:v>30906</c:v>
                </c:pt>
                <c:pt idx="61813">
                  <c:v>30906.5</c:v>
                </c:pt>
                <c:pt idx="61814">
                  <c:v>30907</c:v>
                </c:pt>
                <c:pt idx="61815">
                  <c:v>30907.5</c:v>
                </c:pt>
                <c:pt idx="61816">
                  <c:v>30908</c:v>
                </c:pt>
                <c:pt idx="61817">
                  <c:v>30908.5</c:v>
                </c:pt>
                <c:pt idx="61818">
                  <c:v>30909</c:v>
                </c:pt>
                <c:pt idx="61819">
                  <c:v>30909.5</c:v>
                </c:pt>
                <c:pt idx="61820">
                  <c:v>30910</c:v>
                </c:pt>
                <c:pt idx="61821">
                  <c:v>30910.5</c:v>
                </c:pt>
                <c:pt idx="61822">
                  <c:v>30911</c:v>
                </c:pt>
                <c:pt idx="61823">
                  <c:v>30911.5</c:v>
                </c:pt>
                <c:pt idx="61824">
                  <c:v>30912</c:v>
                </c:pt>
                <c:pt idx="61825">
                  <c:v>30912.5</c:v>
                </c:pt>
                <c:pt idx="61826">
                  <c:v>30913</c:v>
                </c:pt>
                <c:pt idx="61827">
                  <c:v>30913.5</c:v>
                </c:pt>
                <c:pt idx="61828">
                  <c:v>30914</c:v>
                </c:pt>
                <c:pt idx="61829">
                  <c:v>30914.5</c:v>
                </c:pt>
                <c:pt idx="61830">
                  <c:v>30915</c:v>
                </c:pt>
                <c:pt idx="61831">
                  <c:v>30915.5</c:v>
                </c:pt>
                <c:pt idx="61832">
                  <c:v>30916</c:v>
                </c:pt>
                <c:pt idx="61833">
                  <c:v>30916.5</c:v>
                </c:pt>
                <c:pt idx="61834">
                  <c:v>30917</c:v>
                </c:pt>
                <c:pt idx="61835">
                  <c:v>30917.5</c:v>
                </c:pt>
                <c:pt idx="61836">
                  <c:v>30918</c:v>
                </c:pt>
                <c:pt idx="61837">
                  <c:v>30918.5</c:v>
                </c:pt>
                <c:pt idx="61838">
                  <c:v>30919</c:v>
                </c:pt>
                <c:pt idx="61839">
                  <c:v>30919.5</c:v>
                </c:pt>
                <c:pt idx="61840">
                  <c:v>30920</c:v>
                </c:pt>
                <c:pt idx="61841">
                  <c:v>30920.5</c:v>
                </c:pt>
                <c:pt idx="61842">
                  <c:v>30921</c:v>
                </c:pt>
                <c:pt idx="61843">
                  <c:v>30921.5</c:v>
                </c:pt>
                <c:pt idx="61844">
                  <c:v>30922</c:v>
                </c:pt>
                <c:pt idx="61845">
                  <c:v>30922.5</c:v>
                </c:pt>
                <c:pt idx="61846">
                  <c:v>30923</c:v>
                </c:pt>
                <c:pt idx="61847">
                  <c:v>30923.5</c:v>
                </c:pt>
                <c:pt idx="61848">
                  <c:v>30924</c:v>
                </c:pt>
                <c:pt idx="61849">
                  <c:v>30924.5</c:v>
                </c:pt>
                <c:pt idx="61850">
                  <c:v>30925</c:v>
                </c:pt>
                <c:pt idx="61851">
                  <c:v>30925.5</c:v>
                </c:pt>
                <c:pt idx="61852">
                  <c:v>30926</c:v>
                </c:pt>
                <c:pt idx="61853">
                  <c:v>30926.5</c:v>
                </c:pt>
                <c:pt idx="61854">
                  <c:v>30927</c:v>
                </c:pt>
                <c:pt idx="61855">
                  <c:v>30927.5</c:v>
                </c:pt>
                <c:pt idx="61856">
                  <c:v>30928</c:v>
                </c:pt>
                <c:pt idx="61857">
                  <c:v>30928.5</c:v>
                </c:pt>
                <c:pt idx="61858">
                  <c:v>30929</c:v>
                </c:pt>
                <c:pt idx="61859">
                  <c:v>30929.5</c:v>
                </c:pt>
                <c:pt idx="61860">
                  <c:v>30930</c:v>
                </c:pt>
                <c:pt idx="61861">
                  <c:v>30930.5</c:v>
                </c:pt>
                <c:pt idx="61862">
                  <c:v>30931</c:v>
                </c:pt>
                <c:pt idx="61863">
                  <c:v>30931.5</c:v>
                </c:pt>
                <c:pt idx="61864">
                  <c:v>30932</c:v>
                </c:pt>
                <c:pt idx="61865">
                  <c:v>30932.5</c:v>
                </c:pt>
                <c:pt idx="61866">
                  <c:v>30933</c:v>
                </c:pt>
                <c:pt idx="61867">
                  <c:v>30933.5</c:v>
                </c:pt>
                <c:pt idx="61868">
                  <c:v>30934</c:v>
                </c:pt>
                <c:pt idx="61869">
                  <c:v>30934.5</c:v>
                </c:pt>
                <c:pt idx="61870">
                  <c:v>30935</c:v>
                </c:pt>
                <c:pt idx="61871">
                  <c:v>30935.5</c:v>
                </c:pt>
                <c:pt idx="61872">
                  <c:v>30936</c:v>
                </c:pt>
                <c:pt idx="61873">
                  <c:v>30936.5</c:v>
                </c:pt>
                <c:pt idx="61874">
                  <c:v>30937</c:v>
                </c:pt>
                <c:pt idx="61875">
                  <c:v>30937.5</c:v>
                </c:pt>
                <c:pt idx="61876">
                  <c:v>30938</c:v>
                </c:pt>
                <c:pt idx="61877">
                  <c:v>30938.5</c:v>
                </c:pt>
                <c:pt idx="61878">
                  <c:v>30939</c:v>
                </c:pt>
                <c:pt idx="61879">
                  <c:v>30939.5</c:v>
                </c:pt>
                <c:pt idx="61880">
                  <c:v>30940</c:v>
                </c:pt>
                <c:pt idx="61881">
                  <c:v>30940.5</c:v>
                </c:pt>
                <c:pt idx="61882">
                  <c:v>30941</c:v>
                </c:pt>
                <c:pt idx="61883">
                  <c:v>30941.5</c:v>
                </c:pt>
                <c:pt idx="61884">
                  <c:v>30942</c:v>
                </c:pt>
                <c:pt idx="61885">
                  <c:v>30942.5</c:v>
                </c:pt>
                <c:pt idx="61886">
                  <c:v>30943</c:v>
                </c:pt>
                <c:pt idx="61887">
                  <c:v>30943.5</c:v>
                </c:pt>
                <c:pt idx="61888">
                  <c:v>30944</c:v>
                </c:pt>
                <c:pt idx="61889">
                  <c:v>30944.5</c:v>
                </c:pt>
                <c:pt idx="61890">
                  <c:v>30945</c:v>
                </c:pt>
                <c:pt idx="61891">
                  <c:v>30945.5</c:v>
                </c:pt>
                <c:pt idx="61892">
                  <c:v>30946</c:v>
                </c:pt>
                <c:pt idx="61893">
                  <c:v>30946.5</c:v>
                </c:pt>
                <c:pt idx="61894">
                  <c:v>30947</c:v>
                </c:pt>
                <c:pt idx="61895">
                  <c:v>30947.5</c:v>
                </c:pt>
                <c:pt idx="61896">
                  <c:v>30948</c:v>
                </c:pt>
                <c:pt idx="61897">
                  <c:v>30948.5</c:v>
                </c:pt>
                <c:pt idx="61898">
                  <c:v>30949</c:v>
                </c:pt>
                <c:pt idx="61899">
                  <c:v>30949.5</c:v>
                </c:pt>
                <c:pt idx="61900">
                  <c:v>30950</c:v>
                </c:pt>
                <c:pt idx="61901">
                  <c:v>30950.5</c:v>
                </c:pt>
                <c:pt idx="61902">
                  <c:v>30951</c:v>
                </c:pt>
                <c:pt idx="61903">
                  <c:v>30951.5</c:v>
                </c:pt>
                <c:pt idx="61904">
                  <c:v>30952</c:v>
                </c:pt>
                <c:pt idx="61905">
                  <c:v>30952.5</c:v>
                </c:pt>
                <c:pt idx="61906">
                  <c:v>30953</c:v>
                </c:pt>
                <c:pt idx="61907">
                  <c:v>30953.5</c:v>
                </c:pt>
                <c:pt idx="61908">
                  <c:v>30954</c:v>
                </c:pt>
                <c:pt idx="61909">
                  <c:v>30954.5</c:v>
                </c:pt>
                <c:pt idx="61910">
                  <c:v>30955</c:v>
                </c:pt>
                <c:pt idx="61911">
                  <c:v>30955.5</c:v>
                </c:pt>
                <c:pt idx="61912">
                  <c:v>30956</c:v>
                </c:pt>
                <c:pt idx="61913">
                  <c:v>30956.5</c:v>
                </c:pt>
                <c:pt idx="61914">
                  <c:v>30957</c:v>
                </c:pt>
                <c:pt idx="61915">
                  <c:v>30957.5</c:v>
                </c:pt>
                <c:pt idx="61916">
                  <c:v>30958</c:v>
                </c:pt>
                <c:pt idx="61917">
                  <c:v>30958.5</c:v>
                </c:pt>
                <c:pt idx="61918">
                  <c:v>30959</c:v>
                </c:pt>
                <c:pt idx="61919">
                  <c:v>30959.5</c:v>
                </c:pt>
                <c:pt idx="61920">
                  <c:v>30960</c:v>
                </c:pt>
                <c:pt idx="61921">
                  <c:v>30960.5</c:v>
                </c:pt>
                <c:pt idx="61922">
                  <c:v>30961</c:v>
                </c:pt>
                <c:pt idx="61923">
                  <c:v>30961.5</c:v>
                </c:pt>
                <c:pt idx="61924">
                  <c:v>30962</c:v>
                </c:pt>
                <c:pt idx="61925">
                  <c:v>30962.5</c:v>
                </c:pt>
                <c:pt idx="61926">
                  <c:v>30963</c:v>
                </c:pt>
                <c:pt idx="61927">
                  <c:v>30963.5</c:v>
                </c:pt>
                <c:pt idx="61928">
                  <c:v>30964</c:v>
                </c:pt>
                <c:pt idx="61929">
                  <c:v>30964.5</c:v>
                </c:pt>
                <c:pt idx="61930">
                  <c:v>30965</c:v>
                </c:pt>
                <c:pt idx="61931">
                  <c:v>30965.5</c:v>
                </c:pt>
                <c:pt idx="61932">
                  <c:v>30966</c:v>
                </c:pt>
                <c:pt idx="61933">
                  <c:v>30966.5</c:v>
                </c:pt>
                <c:pt idx="61934">
                  <c:v>30967</c:v>
                </c:pt>
                <c:pt idx="61935">
                  <c:v>30967.5</c:v>
                </c:pt>
                <c:pt idx="61936">
                  <c:v>30968</c:v>
                </c:pt>
                <c:pt idx="61937">
                  <c:v>30968.5</c:v>
                </c:pt>
                <c:pt idx="61938">
                  <c:v>30969</c:v>
                </c:pt>
                <c:pt idx="61939">
                  <c:v>30969.5</c:v>
                </c:pt>
                <c:pt idx="61940">
                  <c:v>30970</c:v>
                </c:pt>
                <c:pt idx="61941">
                  <c:v>30970.5</c:v>
                </c:pt>
                <c:pt idx="61942">
                  <c:v>30971</c:v>
                </c:pt>
                <c:pt idx="61943">
                  <c:v>30971.5</c:v>
                </c:pt>
                <c:pt idx="61944">
                  <c:v>30972</c:v>
                </c:pt>
                <c:pt idx="61945">
                  <c:v>30972.5</c:v>
                </c:pt>
                <c:pt idx="61946">
                  <c:v>30973</c:v>
                </c:pt>
                <c:pt idx="61947">
                  <c:v>30973.5</c:v>
                </c:pt>
                <c:pt idx="61948">
                  <c:v>30974</c:v>
                </c:pt>
                <c:pt idx="61949">
                  <c:v>30974.5</c:v>
                </c:pt>
                <c:pt idx="61950">
                  <c:v>30975</c:v>
                </c:pt>
                <c:pt idx="61951">
                  <c:v>30975.5</c:v>
                </c:pt>
                <c:pt idx="61952">
                  <c:v>30976</c:v>
                </c:pt>
                <c:pt idx="61953">
                  <c:v>30976.5</c:v>
                </c:pt>
                <c:pt idx="61954">
                  <c:v>30977</c:v>
                </c:pt>
                <c:pt idx="61955">
                  <c:v>30977.5</c:v>
                </c:pt>
                <c:pt idx="61956">
                  <c:v>30978</c:v>
                </c:pt>
                <c:pt idx="61957">
                  <c:v>30978.5</c:v>
                </c:pt>
                <c:pt idx="61958">
                  <c:v>30979</c:v>
                </c:pt>
                <c:pt idx="61959">
                  <c:v>30979.5</c:v>
                </c:pt>
                <c:pt idx="61960">
                  <c:v>30980</c:v>
                </c:pt>
                <c:pt idx="61961">
                  <c:v>30980.5</c:v>
                </c:pt>
                <c:pt idx="61962">
                  <c:v>30981</c:v>
                </c:pt>
                <c:pt idx="61963">
                  <c:v>30981.5</c:v>
                </c:pt>
                <c:pt idx="61964">
                  <c:v>30982</c:v>
                </c:pt>
                <c:pt idx="61965">
                  <c:v>30982.5</c:v>
                </c:pt>
                <c:pt idx="61966">
                  <c:v>30983</c:v>
                </c:pt>
                <c:pt idx="61967">
                  <c:v>30983.5</c:v>
                </c:pt>
                <c:pt idx="61968">
                  <c:v>30984</c:v>
                </c:pt>
                <c:pt idx="61969">
                  <c:v>30984.5</c:v>
                </c:pt>
                <c:pt idx="61970">
                  <c:v>30985</c:v>
                </c:pt>
                <c:pt idx="61971">
                  <c:v>30985.5</c:v>
                </c:pt>
                <c:pt idx="61972">
                  <c:v>30986</c:v>
                </c:pt>
                <c:pt idx="61973">
                  <c:v>30986.5</c:v>
                </c:pt>
                <c:pt idx="61974">
                  <c:v>30987</c:v>
                </c:pt>
                <c:pt idx="61975">
                  <c:v>30987.5</c:v>
                </c:pt>
                <c:pt idx="61976">
                  <c:v>30988</c:v>
                </c:pt>
                <c:pt idx="61977">
                  <c:v>30988.5</c:v>
                </c:pt>
                <c:pt idx="61978">
                  <c:v>30989</c:v>
                </c:pt>
                <c:pt idx="61979">
                  <c:v>30989.5</c:v>
                </c:pt>
                <c:pt idx="61980">
                  <c:v>30990</c:v>
                </c:pt>
                <c:pt idx="61981">
                  <c:v>30990.5</c:v>
                </c:pt>
                <c:pt idx="61982">
                  <c:v>30991</c:v>
                </c:pt>
                <c:pt idx="61983">
                  <c:v>30991.5</c:v>
                </c:pt>
                <c:pt idx="61984">
                  <c:v>30992</c:v>
                </c:pt>
                <c:pt idx="61985">
                  <c:v>30992.5</c:v>
                </c:pt>
                <c:pt idx="61986">
                  <c:v>30993</c:v>
                </c:pt>
                <c:pt idx="61987">
                  <c:v>30993.5</c:v>
                </c:pt>
                <c:pt idx="61988">
                  <c:v>30994</c:v>
                </c:pt>
                <c:pt idx="61989">
                  <c:v>30994.5</c:v>
                </c:pt>
                <c:pt idx="61990">
                  <c:v>30995</c:v>
                </c:pt>
                <c:pt idx="61991">
                  <c:v>30995.5</c:v>
                </c:pt>
                <c:pt idx="61992">
                  <c:v>30996</c:v>
                </c:pt>
                <c:pt idx="61993">
                  <c:v>30996.5</c:v>
                </c:pt>
                <c:pt idx="61994">
                  <c:v>30997</c:v>
                </c:pt>
                <c:pt idx="61995">
                  <c:v>30997.5</c:v>
                </c:pt>
                <c:pt idx="61996">
                  <c:v>30998</c:v>
                </c:pt>
                <c:pt idx="61997">
                  <c:v>30998.5</c:v>
                </c:pt>
                <c:pt idx="61998">
                  <c:v>30999</c:v>
                </c:pt>
                <c:pt idx="61999">
                  <c:v>30999.5</c:v>
                </c:pt>
                <c:pt idx="62000">
                  <c:v>31000</c:v>
                </c:pt>
                <c:pt idx="62001">
                  <c:v>31000.5</c:v>
                </c:pt>
                <c:pt idx="62002">
                  <c:v>31001</c:v>
                </c:pt>
                <c:pt idx="62003">
                  <c:v>31001.5</c:v>
                </c:pt>
                <c:pt idx="62004">
                  <c:v>31002</c:v>
                </c:pt>
                <c:pt idx="62005">
                  <c:v>31002.5</c:v>
                </c:pt>
                <c:pt idx="62006">
                  <c:v>31003</c:v>
                </c:pt>
                <c:pt idx="62007">
                  <c:v>31003.5</c:v>
                </c:pt>
                <c:pt idx="62008">
                  <c:v>31004</c:v>
                </c:pt>
                <c:pt idx="62009">
                  <c:v>31004.5</c:v>
                </c:pt>
                <c:pt idx="62010">
                  <c:v>31005</c:v>
                </c:pt>
                <c:pt idx="62011">
                  <c:v>31005.5</c:v>
                </c:pt>
                <c:pt idx="62012">
                  <c:v>31006</c:v>
                </c:pt>
                <c:pt idx="62013">
                  <c:v>31006.5</c:v>
                </c:pt>
                <c:pt idx="62014">
                  <c:v>31007</c:v>
                </c:pt>
                <c:pt idx="62015">
                  <c:v>31007.5</c:v>
                </c:pt>
                <c:pt idx="62016">
                  <c:v>31008</c:v>
                </c:pt>
                <c:pt idx="62017">
                  <c:v>31008.5</c:v>
                </c:pt>
                <c:pt idx="62018">
                  <c:v>31009</c:v>
                </c:pt>
                <c:pt idx="62019">
                  <c:v>31009.5</c:v>
                </c:pt>
                <c:pt idx="62020">
                  <c:v>31010</c:v>
                </c:pt>
                <c:pt idx="62021">
                  <c:v>31010.5</c:v>
                </c:pt>
                <c:pt idx="62022">
                  <c:v>31011</c:v>
                </c:pt>
                <c:pt idx="62023">
                  <c:v>31011.5</c:v>
                </c:pt>
                <c:pt idx="62024">
                  <c:v>31012</c:v>
                </c:pt>
                <c:pt idx="62025">
                  <c:v>31012.5</c:v>
                </c:pt>
                <c:pt idx="62026">
                  <c:v>31013</c:v>
                </c:pt>
                <c:pt idx="62027">
                  <c:v>31013.5</c:v>
                </c:pt>
                <c:pt idx="62028">
                  <c:v>31014</c:v>
                </c:pt>
                <c:pt idx="62029">
                  <c:v>31014.5</c:v>
                </c:pt>
                <c:pt idx="62030">
                  <c:v>31015</c:v>
                </c:pt>
                <c:pt idx="62031">
                  <c:v>31015.5</c:v>
                </c:pt>
                <c:pt idx="62032">
                  <c:v>31016</c:v>
                </c:pt>
                <c:pt idx="62033">
                  <c:v>31016.5</c:v>
                </c:pt>
                <c:pt idx="62034">
                  <c:v>31017</c:v>
                </c:pt>
                <c:pt idx="62035">
                  <c:v>31017.5</c:v>
                </c:pt>
                <c:pt idx="62036">
                  <c:v>31018</c:v>
                </c:pt>
                <c:pt idx="62037">
                  <c:v>31018.5</c:v>
                </c:pt>
                <c:pt idx="62038">
                  <c:v>31019</c:v>
                </c:pt>
                <c:pt idx="62039">
                  <c:v>31019.5</c:v>
                </c:pt>
                <c:pt idx="62040">
                  <c:v>31020</c:v>
                </c:pt>
                <c:pt idx="62041">
                  <c:v>31020.5</c:v>
                </c:pt>
                <c:pt idx="62042">
                  <c:v>31021</c:v>
                </c:pt>
                <c:pt idx="62043">
                  <c:v>31021.5</c:v>
                </c:pt>
                <c:pt idx="62044">
                  <c:v>31022</c:v>
                </c:pt>
                <c:pt idx="62045">
                  <c:v>31022.5</c:v>
                </c:pt>
                <c:pt idx="62046">
                  <c:v>31023</c:v>
                </c:pt>
                <c:pt idx="62047">
                  <c:v>31023.5</c:v>
                </c:pt>
                <c:pt idx="62048">
                  <c:v>31024</c:v>
                </c:pt>
                <c:pt idx="62049">
                  <c:v>31024.5</c:v>
                </c:pt>
                <c:pt idx="62050">
                  <c:v>31025</c:v>
                </c:pt>
                <c:pt idx="62051">
                  <c:v>31025.5</c:v>
                </c:pt>
                <c:pt idx="62052">
                  <c:v>31026</c:v>
                </c:pt>
                <c:pt idx="62053">
                  <c:v>31026.5</c:v>
                </c:pt>
                <c:pt idx="62054">
                  <c:v>31027</c:v>
                </c:pt>
                <c:pt idx="62055">
                  <c:v>31027.5</c:v>
                </c:pt>
                <c:pt idx="62056">
                  <c:v>31028</c:v>
                </c:pt>
                <c:pt idx="62057">
                  <c:v>31028.5</c:v>
                </c:pt>
                <c:pt idx="62058">
                  <c:v>31029</c:v>
                </c:pt>
                <c:pt idx="62059">
                  <c:v>31029.5</c:v>
                </c:pt>
                <c:pt idx="62060">
                  <c:v>31030</c:v>
                </c:pt>
                <c:pt idx="62061">
                  <c:v>31030.5</c:v>
                </c:pt>
                <c:pt idx="62062">
                  <c:v>31031</c:v>
                </c:pt>
                <c:pt idx="62063">
                  <c:v>31031.5</c:v>
                </c:pt>
                <c:pt idx="62064">
                  <c:v>31032</c:v>
                </c:pt>
                <c:pt idx="62065">
                  <c:v>31032.5</c:v>
                </c:pt>
                <c:pt idx="62066">
                  <c:v>31033</c:v>
                </c:pt>
                <c:pt idx="62067">
                  <c:v>31033.5</c:v>
                </c:pt>
                <c:pt idx="62068">
                  <c:v>31034</c:v>
                </c:pt>
                <c:pt idx="62069">
                  <c:v>31034.5</c:v>
                </c:pt>
                <c:pt idx="62070">
                  <c:v>31035</c:v>
                </c:pt>
                <c:pt idx="62071">
                  <c:v>31035.5</c:v>
                </c:pt>
                <c:pt idx="62072">
                  <c:v>31036</c:v>
                </c:pt>
                <c:pt idx="62073">
                  <c:v>31036.5</c:v>
                </c:pt>
                <c:pt idx="62074">
                  <c:v>31037</c:v>
                </c:pt>
                <c:pt idx="62075">
                  <c:v>31037.5</c:v>
                </c:pt>
                <c:pt idx="62076">
                  <c:v>31038</c:v>
                </c:pt>
                <c:pt idx="62077">
                  <c:v>31038.5</c:v>
                </c:pt>
                <c:pt idx="62078">
                  <c:v>31039</c:v>
                </c:pt>
                <c:pt idx="62079">
                  <c:v>31039.5</c:v>
                </c:pt>
                <c:pt idx="62080">
                  <c:v>31040</c:v>
                </c:pt>
                <c:pt idx="62081">
                  <c:v>31040.5</c:v>
                </c:pt>
                <c:pt idx="62082">
                  <c:v>31041</c:v>
                </c:pt>
                <c:pt idx="62083">
                  <c:v>31041.5</c:v>
                </c:pt>
                <c:pt idx="62084">
                  <c:v>31042</c:v>
                </c:pt>
                <c:pt idx="62085">
                  <c:v>31042.5</c:v>
                </c:pt>
                <c:pt idx="62086">
                  <c:v>31043</c:v>
                </c:pt>
                <c:pt idx="62087">
                  <c:v>31043.5</c:v>
                </c:pt>
                <c:pt idx="62088">
                  <c:v>31044</c:v>
                </c:pt>
                <c:pt idx="62089">
                  <c:v>31044.5</c:v>
                </c:pt>
                <c:pt idx="62090">
                  <c:v>31045</c:v>
                </c:pt>
                <c:pt idx="62091">
                  <c:v>31045.5</c:v>
                </c:pt>
                <c:pt idx="62092">
                  <c:v>31046</c:v>
                </c:pt>
                <c:pt idx="62093">
                  <c:v>31046.5</c:v>
                </c:pt>
                <c:pt idx="62094">
                  <c:v>31047</c:v>
                </c:pt>
                <c:pt idx="62095">
                  <c:v>31047.5</c:v>
                </c:pt>
                <c:pt idx="62096">
                  <c:v>31048</c:v>
                </c:pt>
                <c:pt idx="62097">
                  <c:v>31048.5</c:v>
                </c:pt>
                <c:pt idx="62098">
                  <c:v>31049</c:v>
                </c:pt>
                <c:pt idx="62099">
                  <c:v>31049.5</c:v>
                </c:pt>
                <c:pt idx="62100">
                  <c:v>31050</c:v>
                </c:pt>
                <c:pt idx="62101">
                  <c:v>31050.5</c:v>
                </c:pt>
                <c:pt idx="62102">
                  <c:v>31051</c:v>
                </c:pt>
                <c:pt idx="62103">
                  <c:v>31051.5</c:v>
                </c:pt>
                <c:pt idx="62104">
                  <c:v>31052</c:v>
                </c:pt>
                <c:pt idx="62105">
                  <c:v>31052.5</c:v>
                </c:pt>
                <c:pt idx="62106">
                  <c:v>31053</c:v>
                </c:pt>
                <c:pt idx="62107">
                  <c:v>31053.5</c:v>
                </c:pt>
                <c:pt idx="62108">
                  <c:v>31054</c:v>
                </c:pt>
                <c:pt idx="62109">
                  <c:v>31054.5</c:v>
                </c:pt>
                <c:pt idx="62110">
                  <c:v>31055</c:v>
                </c:pt>
                <c:pt idx="62111">
                  <c:v>31055.5</c:v>
                </c:pt>
                <c:pt idx="62112">
                  <c:v>31056</c:v>
                </c:pt>
                <c:pt idx="62113">
                  <c:v>31056.5</c:v>
                </c:pt>
                <c:pt idx="62114">
                  <c:v>31057</c:v>
                </c:pt>
                <c:pt idx="62115">
                  <c:v>31057.5</c:v>
                </c:pt>
                <c:pt idx="62116">
                  <c:v>31058</c:v>
                </c:pt>
                <c:pt idx="62117">
                  <c:v>31058.5</c:v>
                </c:pt>
                <c:pt idx="62118">
                  <c:v>31059</c:v>
                </c:pt>
                <c:pt idx="62119">
                  <c:v>31059.5</c:v>
                </c:pt>
                <c:pt idx="62120">
                  <c:v>31060</c:v>
                </c:pt>
                <c:pt idx="62121">
                  <c:v>31060.5</c:v>
                </c:pt>
                <c:pt idx="62122">
                  <c:v>31061</c:v>
                </c:pt>
                <c:pt idx="62123">
                  <c:v>31061.5</c:v>
                </c:pt>
                <c:pt idx="62124">
                  <c:v>31062</c:v>
                </c:pt>
                <c:pt idx="62125">
                  <c:v>31062.5</c:v>
                </c:pt>
                <c:pt idx="62126">
                  <c:v>31063</c:v>
                </c:pt>
                <c:pt idx="62127">
                  <c:v>31063.5</c:v>
                </c:pt>
                <c:pt idx="62128">
                  <c:v>31064</c:v>
                </c:pt>
                <c:pt idx="62129">
                  <c:v>31064.5</c:v>
                </c:pt>
                <c:pt idx="62130">
                  <c:v>31065</c:v>
                </c:pt>
                <c:pt idx="62131">
                  <c:v>31065.5</c:v>
                </c:pt>
                <c:pt idx="62132">
                  <c:v>31066</c:v>
                </c:pt>
                <c:pt idx="62133">
                  <c:v>31066.5</c:v>
                </c:pt>
                <c:pt idx="62134">
                  <c:v>31067</c:v>
                </c:pt>
                <c:pt idx="62135">
                  <c:v>31067.5</c:v>
                </c:pt>
                <c:pt idx="62136">
                  <c:v>31068</c:v>
                </c:pt>
                <c:pt idx="62137">
                  <c:v>31068.5</c:v>
                </c:pt>
                <c:pt idx="62138">
                  <c:v>31069</c:v>
                </c:pt>
                <c:pt idx="62139">
                  <c:v>31069.5</c:v>
                </c:pt>
                <c:pt idx="62140">
                  <c:v>31070</c:v>
                </c:pt>
                <c:pt idx="62141">
                  <c:v>31070.5</c:v>
                </c:pt>
                <c:pt idx="62142">
                  <c:v>31071</c:v>
                </c:pt>
                <c:pt idx="62143">
                  <c:v>31071.5</c:v>
                </c:pt>
                <c:pt idx="62144">
                  <c:v>31072</c:v>
                </c:pt>
                <c:pt idx="62145">
                  <c:v>31072.5</c:v>
                </c:pt>
                <c:pt idx="62146">
                  <c:v>31073</c:v>
                </c:pt>
                <c:pt idx="62147">
                  <c:v>31073.5</c:v>
                </c:pt>
                <c:pt idx="62148">
                  <c:v>31074</c:v>
                </c:pt>
                <c:pt idx="62149">
                  <c:v>31074.5</c:v>
                </c:pt>
                <c:pt idx="62150">
                  <c:v>31075</c:v>
                </c:pt>
                <c:pt idx="62151">
                  <c:v>31075.5</c:v>
                </c:pt>
                <c:pt idx="62152">
                  <c:v>31076</c:v>
                </c:pt>
                <c:pt idx="62153">
                  <c:v>31076.5</c:v>
                </c:pt>
                <c:pt idx="62154">
                  <c:v>31077</c:v>
                </c:pt>
                <c:pt idx="62155">
                  <c:v>31077.5</c:v>
                </c:pt>
                <c:pt idx="62156">
                  <c:v>31078</c:v>
                </c:pt>
                <c:pt idx="62157">
                  <c:v>31078.5</c:v>
                </c:pt>
                <c:pt idx="62158">
                  <c:v>31079</c:v>
                </c:pt>
                <c:pt idx="62159">
                  <c:v>31079.5</c:v>
                </c:pt>
                <c:pt idx="62160">
                  <c:v>31080</c:v>
                </c:pt>
                <c:pt idx="62161">
                  <c:v>31080.5</c:v>
                </c:pt>
                <c:pt idx="62162">
                  <c:v>31081</c:v>
                </c:pt>
                <c:pt idx="62163">
                  <c:v>31081.5</c:v>
                </c:pt>
                <c:pt idx="62164">
                  <c:v>31082</c:v>
                </c:pt>
                <c:pt idx="62165">
                  <c:v>31082.5</c:v>
                </c:pt>
                <c:pt idx="62166">
                  <c:v>31083</c:v>
                </c:pt>
                <c:pt idx="62167">
                  <c:v>31083.5</c:v>
                </c:pt>
                <c:pt idx="62168">
                  <c:v>31084</c:v>
                </c:pt>
                <c:pt idx="62169">
                  <c:v>31084.5</c:v>
                </c:pt>
                <c:pt idx="62170">
                  <c:v>31085</c:v>
                </c:pt>
                <c:pt idx="62171">
                  <c:v>31085.5</c:v>
                </c:pt>
                <c:pt idx="62172">
                  <c:v>31086</c:v>
                </c:pt>
                <c:pt idx="62173">
                  <c:v>31086.5</c:v>
                </c:pt>
                <c:pt idx="62174">
                  <c:v>31087</c:v>
                </c:pt>
                <c:pt idx="62175">
                  <c:v>31087.5</c:v>
                </c:pt>
                <c:pt idx="62176">
                  <c:v>31088</c:v>
                </c:pt>
                <c:pt idx="62177">
                  <c:v>31088.5</c:v>
                </c:pt>
                <c:pt idx="62178">
                  <c:v>31089</c:v>
                </c:pt>
                <c:pt idx="62179">
                  <c:v>31089.5</c:v>
                </c:pt>
                <c:pt idx="62180">
                  <c:v>31090</c:v>
                </c:pt>
                <c:pt idx="62181">
                  <c:v>31090.5</c:v>
                </c:pt>
                <c:pt idx="62182">
                  <c:v>31091</c:v>
                </c:pt>
                <c:pt idx="62183">
                  <c:v>31091.5</c:v>
                </c:pt>
                <c:pt idx="62184">
                  <c:v>31092</c:v>
                </c:pt>
                <c:pt idx="62185">
                  <c:v>31092.5</c:v>
                </c:pt>
                <c:pt idx="62186">
                  <c:v>31093</c:v>
                </c:pt>
                <c:pt idx="62187">
                  <c:v>31093.5</c:v>
                </c:pt>
                <c:pt idx="62188">
                  <c:v>31094</c:v>
                </c:pt>
                <c:pt idx="62189">
                  <c:v>31094.5</c:v>
                </c:pt>
                <c:pt idx="62190">
                  <c:v>31095</c:v>
                </c:pt>
                <c:pt idx="62191">
                  <c:v>31095.5</c:v>
                </c:pt>
                <c:pt idx="62192">
                  <c:v>31096</c:v>
                </c:pt>
                <c:pt idx="62193">
                  <c:v>31096.5</c:v>
                </c:pt>
                <c:pt idx="62194">
                  <c:v>31097</c:v>
                </c:pt>
                <c:pt idx="62195">
                  <c:v>31097.5</c:v>
                </c:pt>
                <c:pt idx="62196">
                  <c:v>31098</c:v>
                </c:pt>
                <c:pt idx="62197">
                  <c:v>31098.5</c:v>
                </c:pt>
                <c:pt idx="62198">
                  <c:v>31099</c:v>
                </c:pt>
                <c:pt idx="62199">
                  <c:v>31099.5</c:v>
                </c:pt>
                <c:pt idx="62200">
                  <c:v>31100</c:v>
                </c:pt>
                <c:pt idx="62201">
                  <c:v>31100.5</c:v>
                </c:pt>
                <c:pt idx="62202">
                  <c:v>31101</c:v>
                </c:pt>
                <c:pt idx="62203">
                  <c:v>31101.5</c:v>
                </c:pt>
                <c:pt idx="62204">
                  <c:v>31102</c:v>
                </c:pt>
                <c:pt idx="62205">
                  <c:v>31102.5</c:v>
                </c:pt>
                <c:pt idx="62206">
                  <c:v>31103</c:v>
                </c:pt>
                <c:pt idx="62207">
                  <c:v>31103.5</c:v>
                </c:pt>
                <c:pt idx="62208">
                  <c:v>31104</c:v>
                </c:pt>
                <c:pt idx="62209">
                  <c:v>31104.5</c:v>
                </c:pt>
                <c:pt idx="62210">
                  <c:v>31105</c:v>
                </c:pt>
                <c:pt idx="62211">
                  <c:v>31105.5</c:v>
                </c:pt>
                <c:pt idx="62212">
                  <c:v>31106</c:v>
                </c:pt>
                <c:pt idx="62213">
                  <c:v>31106.5</c:v>
                </c:pt>
                <c:pt idx="62214">
                  <c:v>31107</c:v>
                </c:pt>
                <c:pt idx="62215">
                  <c:v>31107.5</c:v>
                </c:pt>
                <c:pt idx="62216">
                  <c:v>31108</c:v>
                </c:pt>
                <c:pt idx="62217">
                  <c:v>31108.5</c:v>
                </c:pt>
                <c:pt idx="62218">
                  <c:v>31109</c:v>
                </c:pt>
                <c:pt idx="62219">
                  <c:v>31109.5</c:v>
                </c:pt>
                <c:pt idx="62220">
                  <c:v>31110</c:v>
                </c:pt>
                <c:pt idx="62221">
                  <c:v>31110.5</c:v>
                </c:pt>
                <c:pt idx="62222">
                  <c:v>31111</c:v>
                </c:pt>
                <c:pt idx="62223">
                  <c:v>31111.5</c:v>
                </c:pt>
                <c:pt idx="62224">
                  <c:v>31112</c:v>
                </c:pt>
                <c:pt idx="62225">
                  <c:v>31112.5</c:v>
                </c:pt>
                <c:pt idx="62226">
                  <c:v>31113</c:v>
                </c:pt>
                <c:pt idx="62227">
                  <c:v>31113.5</c:v>
                </c:pt>
                <c:pt idx="62228">
                  <c:v>31114</c:v>
                </c:pt>
                <c:pt idx="62229">
                  <c:v>31114.5</c:v>
                </c:pt>
                <c:pt idx="62230">
                  <c:v>31115</c:v>
                </c:pt>
                <c:pt idx="62231">
                  <c:v>31115.5</c:v>
                </c:pt>
                <c:pt idx="62232">
                  <c:v>31116</c:v>
                </c:pt>
                <c:pt idx="62233">
                  <c:v>31116.5</c:v>
                </c:pt>
                <c:pt idx="62234">
                  <c:v>31117</c:v>
                </c:pt>
                <c:pt idx="62235">
                  <c:v>31117.5</c:v>
                </c:pt>
                <c:pt idx="62236">
                  <c:v>31118</c:v>
                </c:pt>
                <c:pt idx="62237">
                  <c:v>31118.5</c:v>
                </c:pt>
                <c:pt idx="62238">
                  <c:v>31119</c:v>
                </c:pt>
                <c:pt idx="62239">
                  <c:v>31119.5</c:v>
                </c:pt>
                <c:pt idx="62240">
                  <c:v>31120</c:v>
                </c:pt>
                <c:pt idx="62241">
                  <c:v>31120.5</c:v>
                </c:pt>
                <c:pt idx="62242">
                  <c:v>31121</c:v>
                </c:pt>
                <c:pt idx="62243">
                  <c:v>31121.5</c:v>
                </c:pt>
                <c:pt idx="62244">
                  <c:v>31122</c:v>
                </c:pt>
                <c:pt idx="62245">
                  <c:v>31122.5</c:v>
                </c:pt>
                <c:pt idx="62246">
                  <c:v>31123</c:v>
                </c:pt>
                <c:pt idx="62247">
                  <c:v>31123.5</c:v>
                </c:pt>
                <c:pt idx="62248">
                  <c:v>31124</c:v>
                </c:pt>
                <c:pt idx="62249">
                  <c:v>31124.5</c:v>
                </c:pt>
                <c:pt idx="62250">
                  <c:v>31125</c:v>
                </c:pt>
                <c:pt idx="62251">
                  <c:v>31125.5</c:v>
                </c:pt>
                <c:pt idx="62252">
                  <c:v>31126</c:v>
                </c:pt>
                <c:pt idx="62253">
                  <c:v>31126.5</c:v>
                </c:pt>
                <c:pt idx="62254">
                  <c:v>31127</c:v>
                </c:pt>
                <c:pt idx="62255">
                  <c:v>31127.5</c:v>
                </c:pt>
                <c:pt idx="62256">
                  <c:v>31128</c:v>
                </c:pt>
                <c:pt idx="62257">
                  <c:v>31128.5</c:v>
                </c:pt>
                <c:pt idx="62258">
                  <c:v>31129</c:v>
                </c:pt>
                <c:pt idx="62259">
                  <c:v>31129.5</c:v>
                </c:pt>
                <c:pt idx="62260">
                  <c:v>31130</c:v>
                </c:pt>
                <c:pt idx="62261">
                  <c:v>31130.5</c:v>
                </c:pt>
                <c:pt idx="62262">
                  <c:v>31131</c:v>
                </c:pt>
                <c:pt idx="62263">
                  <c:v>31131.5</c:v>
                </c:pt>
                <c:pt idx="62264">
                  <c:v>31132</c:v>
                </c:pt>
                <c:pt idx="62265">
                  <c:v>31132.5</c:v>
                </c:pt>
                <c:pt idx="62266">
                  <c:v>31133</c:v>
                </c:pt>
                <c:pt idx="62267">
                  <c:v>31133.5</c:v>
                </c:pt>
                <c:pt idx="62268">
                  <c:v>31134</c:v>
                </c:pt>
                <c:pt idx="62269">
                  <c:v>31134.5</c:v>
                </c:pt>
                <c:pt idx="62270">
                  <c:v>31135</c:v>
                </c:pt>
                <c:pt idx="62271">
                  <c:v>31135.5</c:v>
                </c:pt>
                <c:pt idx="62272">
                  <c:v>31136</c:v>
                </c:pt>
                <c:pt idx="62273">
                  <c:v>31136.5</c:v>
                </c:pt>
                <c:pt idx="62274">
                  <c:v>31137</c:v>
                </c:pt>
                <c:pt idx="62275">
                  <c:v>31137.5</c:v>
                </c:pt>
                <c:pt idx="62276">
                  <c:v>31138</c:v>
                </c:pt>
                <c:pt idx="62277">
                  <c:v>31138.5</c:v>
                </c:pt>
                <c:pt idx="62278">
                  <c:v>31139</c:v>
                </c:pt>
                <c:pt idx="62279">
                  <c:v>31139.5</c:v>
                </c:pt>
                <c:pt idx="62280">
                  <c:v>31140</c:v>
                </c:pt>
                <c:pt idx="62281">
                  <c:v>31140.5</c:v>
                </c:pt>
                <c:pt idx="62282">
                  <c:v>31141</c:v>
                </c:pt>
                <c:pt idx="62283">
                  <c:v>31141.5</c:v>
                </c:pt>
                <c:pt idx="62284">
                  <c:v>31142</c:v>
                </c:pt>
                <c:pt idx="62285">
                  <c:v>31142.5</c:v>
                </c:pt>
                <c:pt idx="62286">
                  <c:v>31143</c:v>
                </c:pt>
                <c:pt idx="62287">
                  <c:v>31143.5</c:v>
                </c:pt>
                <c:pt idx="62288">
                  <c:v>31144</c:v>
                </c:pt>
                <c:pt idx="62289">
                  <c:v>31144.5</c:v>
                </c:pt>
                <c:pt idx="62290">
                  <c:v>31145</c:v>
                </c:pt>
                <c:pt idx="62291">
                  <c:v>31145.5</c:v>
                </c:pt>
                <c:pt idx="62292">
                  <c:v>31146</c:v>
                </c:pt>
                <c:pt idx="62293">
                  <c:v>31146.5</c:v>
                </c:pt>
                <c:pt idx="62294">
                  <c:v>31147</c:v>
                </c:pt>
                <c:pt idx="62295">
                  <c:v>31147.5</c:v>
                </c:pt>
                <c:pt idx="62296">
                  <c:v>31148</c:v>
                </c:pt>
                <c:pt idx="62297">
                  <c:v>31148.5</c:v>
                </c:pt>
                <c:pt idx="62298">
                  <c:v>31149</c:v>
                </c:pt>
                <c:pt idx="62299">
                  <c:v>31149.5</c:v>
                </c:pt>
                <c:pt idx="62300">
                  <c:v>31150</c:v>
                </c:pt>
                <c:pt idx="62301">
                  <c:v>31150.5</c:v>
                </c:pt>
                <c:pt idx="62302">
                  <c:v>31151</c:v>
                </c:pt>
                <c:pt idx="62303">
                  <c:v>31151.5</c:v>
                </c:pt>
                <c:pt idx="62304">
                  <c:v>31152</c:v>
                </c:pt>
                <c:pt idx="62305">
                  <c:v>31152.5</c:v>
                </c:pt>
                <c:pt idx="62306">
                  <c:v>31153</c:v>
                </c:pt>
                <c:pt idx="62307">
                  <c:v>31153.5</c:v>
                </c:pt>
                <c:pt idx="62308">
                  <c:v>31154</c:v>
                </c:pt>
                <c:pt idx="62309">
                  <c:v>31154.5</c:v>
                </c:pt>
                <c:pt idx="62310">
                  <c:v>31155</c:v>
                </c:pt>
                <c:pt idx="62311">
                  <c:v>31155.5</c:v>
                </c:pt>
                <c:pt idx="62312">
                  <c:v>31156</c:v>
                </c:pt>
                <c:pt idx="62313">
                  <c:v>31156.5</c:v>
                </c:pt>
                <c:pt idx="62314">
                  <c:v>31157</c:v>
                </c:pt>
                <c:pt idx="62315">
                  <c:v>31157.5</c:v>
                </c:pt>
                <c:pt idx="62316">
                  <c:v>31158</c:v>
                </c:pt>
                <c:pt idx="62317">
                  <c:v>31158.5</c:v>
                </c:pt>
                <c:pt idx="62318">
                  <c:v>31159</c:v>
                </c:pt>
                <c:pt idx="62319">
                  <c:v>31159.5</c:v>
                </c:pt>
                <c:pt idx="62320">
                  <c:v>31160</c:v>
                </c:pt>
                <c:pt idx="62321">
                  <c:v>31160.5</c:v>
                </c:pt>
                <c:pt idx="62322">
                  <c:v>31161</c:v>
                </c:pt>
                <c:pt idx="62323">
                  <c:v>31161.5</c:v>
                </c:pt>
                <c:pt idx="62324">
                  <c:v>31162</c:v>
                </c:pt>
                <c:pt idx="62325">
                  <c:v>31162.5</c:v>
                </c:pt>
                <c:pt idx="62326">
                  <c:v>31163</c:v>
                </c:pt>
                <c:pt idx="62327">
                  <c:v>31163.5</c:v>
                </c:pt>
                <c:pt idx="62328">
                  <c:v>31164</c:v>
                </c:pt>
                <c:pt idx="62329">
                  <c:v>31164.5</c:v>
                </c:pt>
                <c:pt idx="62330">
                  <c:v>31165</c:v>
                </c:pt>
                <c:pt idx="62331">
                  <c:v>31165.5</c:v>
                </c:pt>
                <c:pt idx="62332">
                  <c:v>31166</c:v>
                </c:pt>
                <c:pt idx="62333">
                  <c:v>31166.5</c:v>
                </c:pt>
                <c:pt idx="62334">
                  <c:v>31167</c:v>
                </c:pt>
                <c:pt idx="62335">
                  <c:v>31167.5</c:v>
                </c:pt>
                <c:pt idx="62336">
                  <c:v>31168</c:v>
                </c:pt>
                <c:pt idx="62337">
                  <c:v>31168.5</c:v>
                </c:pt>
                <c:pt idx="62338">
                  <c:v>31169</c:v>
                </c:pt>
                <c:pt idx="62339">
                  <c:v>31169.5</c:v>
                </c:pt>
                <c:pt idx="62340">
                  <c:v>31170</c:v>
                </c:pt>
                <c:pt idx="62341">
                  <c:v>31170.5</c:v>
                </c:pt>
                <c:pt idx="62342">
                  <c:v>31171</c:v>
                </c:pt>
                <c:pt idx="62343">
                  <c:v>31171.5</c:v>
                </c:pt>
                <c:pt idx="62344">
                  <c:v>31172</c:v>
                </c:pt>
                <c:pt idx="62345">
                  <c:v>31172.5</c:v>
                </c:pt>
                <c:pt idx="62346">
                  <c:v>31173</c:v>
                </c:pt>
                <c:pt idx="62347">
                  <c:v>31173.5</c:v>
                </c:pt>
                <c:pt idx="62348">
                  <c:v>31174</c:v>
                </c:pt>
                <c:pt idx="62349">
                  <c:v>31174.5</c:v>
                </c:pt>
                <c:pt idx="62350">
                  <c:v>31175</c:v>
                </c:pt>
                <c:pt idx="62351">
                  <c:v>31175.5</c:v>
                </c:pt>
                <c:pt idx="62352">
                  <c:v>31176</c:v>
                </c:pt>
                <c:pt idx="62353">
                  <c:v>31176.5</c:v>
                </c:pt>
                <c:pt idx="62354">
                  <c:v>31177</c:v>
                </c:pt>
                <c:pt idx="62355">
                  <c:v>31177.5</c:v>
                </c:pt>
                <c:pt idx="62356">
                  <c:v>31178</c:v>
                </c:pt>
                <c:pt idx="62357">
                  <c:v>31178.5</c:v>
                </c:pt>
                <c:pt idx="62358">
                  <c:v>31179</c:v>
                </c:pt>
                <c:pt idx="62359">
                  <c:v>31179.5</c:v>
                </c:pt>
                <c:pt idx="62360">
                  <c:v>31180</c:v>
                </c:pt>
                <c:pt idx="62361">
                  <c:v>31180.5</c:v>
                </c:pt>
                <c:pt idx="62362">
                  <c:v>31181</c:v>
                </c:pt>
                <c:pt idx="62363">
                  <c:v>31181.5</c:v>
                </c:pt>
                <c:pt idx="62364">
                  <c:v>31182</c:v>
                </c:pt>
                <c:pt idx="62365">
                  <c:v>31182.5</c:v>
                </c:pt>
                <c:pt idx="62366">
                  <c:v>31183</c:v>
                </c:pt>
                <c:pt idx="62367">
                  <c:v>31183.5</c:v>
                </c:pt>
                <c:pt idx="62368">
                  <c:v>31184</c:v>
                </c:pt>
                <c:pt idx="62369">
                  <c:v>31184.5</c:v>
                </c:pt>
                <c:pt idx="62370">
                  <c:v>31185</c:v>
                </c:pt>
                <c:pt idx="62371">
                  <c:v>31185.5</c:v>
                </c:pt>
                <c:pt idx="62372">
                  <c:v>31186</c:v>
                </c:pt>
                <c:pt idx="62373">
                  <c:v>31186.5</c:v>
                </c:pt>
                <c:pt idx="62374">
                  <c:v>31187</c:v>
                </c:pt>
                <c:pt idx="62375">
                  <c:v>31187.5</c:v>
                </c:pt>
                <c:pt idx="62376">
                  <c:v>31188</c:v>
                </c:pt>
                <c:pt idx="62377">
                  <c:v>31188.5</c:v>
                </c:pt>
                <c:pt idx="62378">
                  <c:v>31189</c:v>
                </c:pt>
                <c:pt idx="62379">
                  <c:v>31189.5</c:v>
                </c:pt>
                <c:pt idx="62380">
                  <c:v>31190</c:v>
                </c:pt>
                <c:pt idx="62381">
                  <c:v>31190.5</c:v>
                </c:pt>
                <c:pt idx="62382">
                  <c:v>31191</c:v>
                </c:pt>
                <c:pt idx="62383">
                  <c:v>31191.5</c:v>
                </c:pt>
                <c:pt idx="62384">
                  <c:v>31192</c:v>
                </c:pt>
                <c:pt idx="62385">
                  <c:v>31192.5</c:v>
                </c:pt>
                <c:pt idx="62386">
                  <c:v>31193</c:v>
                </c:pt>
                <c:pt idx="62387">
                  <c:v>31193.5</c:v>
                </c:pt>
                <c:pt idx="62388">
                  <c:v>31194</c:v>
                </c:pt>
                <c:pt idx="62389">
                  <c:v>31194.5</c:v>
                </c:pt>
                <c:pt idx="62390">
                  <c:v>31195</c:v>
                </c:pt>
                <c:pt idx="62391">
                  <c:v>31195.5</c:v>
                </c:pt>
                <c:pt idx="62392">
                  <c:v>31196</c:v>
                </c:pt>
                <c:pt idx="62393">
                  <c:v>31196.5</c:v>
                </c:pt>
                <c:pt idx="62394">
                  <c:v>31197</c:v>
                </c:pt>
                <c:pt idx="62395">
                  <c:v>31197.5</c:v>
                </c:pt>
                <c:pt idx="62396">
                  <c:v>31198</c:v>
                </c:pt>
                <c:pt idx="62397">
                  <c:v>31198.5</c:v>
                </c:pt>
                <c:pt idx="62398">
                  <c:v>31199</c:v>
                </c:pt>
                <c:pt idx="62399">
                  <c:v>31199.5</c:v>
                </c:pt>
                <c:pt idx="62400">
                  <c:v>31200</c:v>
                </c:pt>
                <c:pt idx="62401">
                  <c:v>31200.5</c:v>
                </c:pt>
                <c:pt idx="62402">
                  <c:v>31201</c:v>
                </c:pt>
                <c:pt idx="62403">
                  <c:v>31201.5</c:v>
                </c:pt>
                <c:pt idx="62404">
                  <c:v>31202</c:v>
                </c:pt>
                <c:pt idx="62405">
                  <c:v>31202.5</c:v>
                </c:pt>
                <c:pt idx="62406">
                  <c:v>31203</c:v>
                </c:pt>
                <c:pt idx="62407">
                  <c:v>31203.5</c:v>
                </c:pt>
                <c:pt idx="62408">
                  <c:v>31204</c:v>
                </c:pt>
                <c:pt idx="62409">
                  <c:v>31204.5</c:v>
                </c:pt>
                <c:pt idx="62410">
                  <c:v>31205</c:v>
                </c:pt>
                <c:pt idx="62411">
                  <c:v>31205.5</c:v>
                </c:pt>
                <c:pt idx="62412">
                  <c:v>31206</c:v>
                </c:pt>
                <c:pt idx="62413">
                  <c:v>31206.5</c:v>
                </c:pt>
                <c:pt idx="62414">
                  <c:v>31207</c:v>
                </c:pt>
                <c:pt idx="62415">
                  <c:v>31207.5</c:v>
                </c:pt>
                <c:pt idx="62416">
                  <c:v>31208</c:v>
                </c:pt>
                <c:pt idx="62417">
                  <c:v>31208.5</c:v>
                </c:pt>
                <c:pt idx="62418">
                  <c:v>31209</c:v>
                </c:pt>
                <c:pt idx="62419">
                  <c:v>31209.5</c:v>
                </c:pt>
                <c:pt idx="62420">
                  <c:v>31210</c:v>
                </c:pt>
                <c:pt idx="62421">
                  <c:v>31210.5</c:v>
                </c:pt>
                <c:pt idx="62422">
                  <c:v>31211</c:v>
                </c:pt>
                <c:pt idx="62423">
                  <c:v>31211.5</c:v>
                </c:pt>
                <c:pt idx="62424">
                  <c:v>31212</c:v>
                </c:pt>
                <c:pt idx="62425">
                  <c:v>31212.5</c:v>
                </c:pt>
                <c:pt idx="62426">
                  <c:v>31213</c:v>
                </c:pt>
                <c:pt idx="62427">
                  <c:v>31213.5</c:v>
                </c:pt>
                <c:pt idx="62428">
                  <c:v>31214</c:v>
                </c:pt>
                <c:pt idx="62429">
                  <c:v>31214.5</c:v>
                </c:pt>
                <c:pt idx="62430">
                  <c:v>31215</c:v>
                </c:pt>
                <c:pt idx="62431">
                  <c:v>31215.5</c:v>
                </c:pt>
                <c:pt idx="62432">
                  <c:v>31216</c:v>
                </c:pt>
                <c:pt idx="62433">
                  <c:v>31216.5</c:v>
                </c:pt>
                <c:pt idx="62434">
                  <c:v>31217</c:v>
                </c:pt>
                <c:pt idx="62435">
                  <c:v>31217.5</c:v>
                </c:pt>
                <c:pt idx="62436">
                  <c:v>31218</c:v>
                </c:pt>
                <c:pt idx="62437">
                  <c:v>31218.5</c:v>
                </c:pt>
                <c:pt idx="62438">
                  <c:v>31219</c:v>
                </c:pt>
                <c:pt idx="62439">
                  <c:v>31219.5</c:v>
                </c:pt>
                <c:pt idx="62440">
                  <c:v>31220</c:v>
                </c:pt>
                <c:pt idx="62441">
                  <c:v>31220.5</c:v>
                </c:pt>
                <c:pt idx="62442">
                  <c:v>31221</c:v>
                </c:pt>
                <c:pt idx="62443">
                  <c:v>31221.5</c:v>
                </c:pt>
                <c:pt idx="62444">
                  <c:v>31222</c:v>
                </c:pt>
                <c:pt idx="62445">
                  <c:v>31222.5</c:v>
                </c:pt>
                <c:pt idx="62446">
                  <c:v>31223</c:v>
                </c:pt>
                <c:pt idx="62447">
                  <c:v>31223.5</c:v>
                </c:pt>
                <c:pt idx="62448">
                  <c:v>31224</c:v>
                </c:pt>
                <c:pt idx="62449">
                  <c:v>31224.5</c:v>
                </c:pt>
                <c:pt idx="62450">
                  <c:v>31225</c:v>
                </c:pt>
                <c:pt idx="62451">
                  <c:v>31225.5</c:v>
                </c:pt>
                <c:pt idx="62452">
                  <c:v>31226</c:v>
                </c:pt>
                <c:pt idx="62453">
                  <c:v>31226.5</c:v>
                </c:pt>
                <c:pt idx="62454">
                  <c:v>31227</c:v>
                </c:pt>
                <c:pt idx="62455">
                  <c:v>31227.5</c:v>
                </c:pt>
                <c:pt idx="62456">
                  <c:v>31228</c:v>
                </c:pt>
                <c:pt idx="62457">
                  <c:v>31228.5</c:v>
                </c:pt>
                <c:pt idx="62458">
                  <c:v>31229</c:v>
                </c:pt>
                <c:pt idx="62459">
                  <c:v>31229.5</c:v>
                </c:pt>
                <c:pt idx="62460">
                  <c:v>31230</c:v>
                </c:pt>
                <c:pt idx="62461">
                  <c:v>31230.5</c:v>
                </c:pt>
                <c:pt idx="62462">
                  <c:v>31231</c:v>
                </c:pt>
                <c:pt idx="62463">
                  <c:v>31231.5</c:v>
                </c:pt>
                <c:pt idx="62464">
                  <c:v>31232</c:v>
                </c:pt>
                <c:pt idx="62465">
                  <c:v>31232.5</c:v>
                </c:pt>
                <c:pt idx="62466">
                  <c:v>31233</c:v>
                </c:pt>
                <c:pt idx="62467">
                  <c:v>31233.5</c:v>
                </c:pt>
                <c:pt idx="62468">
                  <c:v>31234</c:v>
                </c:pt>
                <c:pt idx="62469">
                  <c:v>31234.5</c:v>
                </c:pt>
                <c:pt idx="62470">
                  <c:v>31235</c:v>
                </c:pt>
                <c:pt idx="62471">
                  <c:v>31235.5</c:v>
                </c:pt>
                <c:pt idx="62472">
                  <c:v>31236</c:v>
                </c:pt>
                <c:pt idx="62473">
                  <c:v>31236.5</c:v>
                </c:pt>
                <c:pt idx="62474">
                  <c:v>31237</c:v>
                </c:pt>
                <c:pt idx="62475">
                  <c:v>31237.5</c:v>
                </c:pt>
                <c:pt idx="62476">
                  <c:v>31238</c:v>
                </c:pt>
                <c:pt idx="62477">
                  <c:v>31238.5</c:v>
                </c:pt>
                <c:pt idx="62478">
                  <c:v>31239</c:v>
                </c:pt>
                <c:pt idx="62479">
                  <c:v>31239.5</c:v>
                </c:pt>
                <c:pt idx="62480">
                  <c:v>31240</c:v>
                </c:pt>
                <c:pt idx="62481">
                  <c:v>31240.5</c:v>
                </c:pt>
                <c:pt idx="62482">
                  <c:v>31241</c:v>
                </c:pt>
                <c:pt idx="62483">
                  <c:v>31241.5</c:v>
                </c:pt>
                <c:pt idx="62484">
                  <c:v>31242</c:v>
                </c:pt>
                <c:pt idx="62485">
                  <c:v>31242.5</c:v>
                </c:pt>
                <c:pt idx="62486">
                  <c:v>31243</c:v>
                </c:pt>
                <c:pt idx="62487">
                  <c:v>31243.5</c:v>
                </c:pt>
                <c:pt idx="62488">
                  <c:v>31244</c:v>
                </c:pt>
                <c:pt idx="62489">
                  <c:v>31244.5</c:v>
                </c:pt>
                <c:pt idx="62490">
                  <c:v>31245</c:v>
                </c:pt>
                <c:pt idx="62491">
                  <c:v>31245.5</c:v>
                </c:pt>
                <c:pt idx="62492">
                  <c:v>31246</c:v>
                </c:pt>
                <c:pt idx="62493">
                  <c:v>31246.5</c:v>
                </c:pt>
                <c:pt idx="62494">
                  <c:v>31247</c:v>
                </c:pt>
                <c:pt idx="62495">
                  <c:v>31247.5</c:v>
                </c:pt>
                <c:pt idx="62496">
                  <c:v>31248</c:v>
                </c:pt>
                <c:pt idx="62497">
                  <c:v>31248.5</c:v>
                </c:pt>
                <c:pt idx="62498">
                  <c:v>31249</c:v>
                </c:pt>
                <c:pt idx="62499">
                  <c:v>31249.5</c:v>
                </c:pt>
                <c:pt idx="62500">
                  <c:v>31250</c:v>
                </c:pt>
                <c:pt idx="62501">
                  <c:v>31250.5</c:v>
                </c:pt>
                <c:pt idx="62502">
                  <c:v>31251</c:v>
                </c:pt>
                <c:pt idx="62503">
                  <c:v>31251.5</c:v>
                </c:pt>
                <c:pt idx="62504">
                  <c:v>31252</c:v>
                </c:pt>
                <c:pt idx="62505">
                  <c:v>31252.5</c:v>
                </c:pt>
                <c:pt idx="62506">
                  <c:v>31253</c:v>
                </c:pt>
                <c:pt idx="62507">
                  <c:v>31253.5</c:v>
                </c:pt>
                <c:pt idx="62508">
                  <c:v>31254</c:v>
                </c:pt>
                <c:pt idx="62509">
                  <c:v>31254.5</c:v>
                </c:pt>
                <c:pt idx="62510">
                  <c:v>31255</c:v>
                </c:pt>
                <c:pt idx="62511">
                  <c:v>31255.5</c:v>
                </c:pt>
                <c:pt idx="62512">
                  <c:v>31256</c:v>
                </c:pt>
                <c:pt idx="62513">
                  <c:v>31256.5</c:v>
                </c:pt>
                <c:pt idx="62514">
                  <c:v>31257</c:v>
                </c:pt>
                <c:pt idx="62515">
                  <c:v>31257.5</c:v>
                </c:pt>
                <c:pt idx="62516">
                  <c:v>31258</c:v>
                </c:pt>
                <c:pt idx="62517">
                  <c:v>31258.5</c:v>
                </c:pt>
                <c:pt idx="62518">
                  <c:v>31259</c:v>
                </c:pt>
                <c:pt idx="62519">
                  <c:v>31259.5</c:v>
                </c:pt>
                <c:pt idx="62520">
                  <c:v>31260</c:v>
                </c:pt>
                <c:pt idx="62521">
                  <c:v>31260.5</c:v>
                </c:pt>
                <c:pt idx="62522">
                  <c:v>31261</c:v>
                </c:pt>
                <c:pt idx="62523">
                  <c:v>31261.5</c:v>
                </c:pt>
                <c:pt idx="62524">
                  <c:v>31262</c:v>
                </c:pt>
                <c:pt idx="62525">
                  <c:v>31262.5</c:v>
                </c:pt>
                <c:pt idx="62526">
                  <c:v>31263</c:v>
                </c:pt>
                <c:pt idx="62527">
                  <c:v>31263.5</c:v>
                </c:pt>
                <c:pt idx="62528">
                  <c:v>31264</c:v>
                </c:pt>
                <c:pt idx="62529">
                  <c:v>31264.5</c:v>
                </c:pt>
                <c:pt idx="62530">
                  <c:v>31265</c:v>
                </c:pt>
                <c:pt idx="62531">
                  <c:v>31265.5</c:v>
                </c:pt>
                <c:pt idx="62532">
                  <c:v>31266</c:v>
                </c:pt>
                <c:pt idx="62533">
                  <c:v>31266.5</c:v>
                </c:pt>
                <c:pt idx="62534">
                  <c:v>31267</c:v>
                </c:pt>
                <c:pt idx="62535">
                  <c:v>31267.5</c:v>
                </c:pt>
                <c:pt idx="62536">
                  <c:v>31268</c:v>
                </c:pt>
                <c:pt idx="62537">
                  <c:v>31268.5</c:v>
                </c:pt>
                <c:pt idx="62538">
                  <c:v>31269</c:v>
                </c:pt>
                <c:pt idx="62539">
                  <c:v>31269.5</c:v>
                </c:pt>
                <c:pt idx="62540">
                  <c:v>31270</c:v>
                </c:pt>
                <c:pt idx="62541">
                  <c:v>31270.5</c:v>
                </c:pt>
                <c:pt idx="62542">
                  <c:v>31271</c:v>
                </c:pt>
                <c:pt idx="62543">
                  <c:v>31271.5</c:v>
                </c:pt>
                <c:pt idx="62544">
                  <c:v>31272</c:v>
                </c:pt>
                <c:pt idx="62545">
                  <c:v>31272.5</c:v>
                </c:pt>
                <c:pt idx="62546">
                  <c:v>31273</c:v>
                </c:pt>
                <c:pt idx="62547">
                  <c:v>31273.5</c:v>
                </c:pt>
                <c:pt idx="62548">
                  <c:v>31274</c:v>
                </c:pt>
                <c:pt idx="62549">
                  <c:v>31274.5</c:v>
                </c:pt>
                <c:pt idx="62550">
                  <c:v>31275</c:v>
                </c:pt>
                <c:pt idx="62551">
                  <c:v>31275.5</c:v>
                </c:pt>
                <c:pt idx="62552">
                  <c:v>31276</c:v>
                </c:pt>
                <c:pt idx="62553">
                  <c:v>31276.5</c:v>
                </c:pt>
                <c:pt idx="62554">
                  <c:v>31277</c:v>
                </c:pt>
                <c:pt idx="62555">
                  <c:v>31277.5</c:v>
                </c:pt>
                <c:pt idx="62556">
                  <c:v>31278</c:v>
                </c:pt>
                <c:pt idx="62557">
                  <c:v>31278.5</c:v>
                </c:pt>
                <c:pt idx="62558">
                  <c:v>31279</c:v>
                </c:pt>
                <c:pt idx="62559">
                  <c:v>31279.5</c:v>
                </c:pt>
                <c:pt idx="62560">
                  <c:v>31280</c:v>
                </c:pt>
                <c:pt idx="62561">
                  <c:v>31280.5</c:v>
                </c:pt>
                <c:pt idx="62562">
                  <c:v>31281</c:v>
                </c:pt>
                <c:pt idx="62563">
                  <c:v>31281.5</c:v>
                </c:pt>
                <c:pt idx="62564">
                  <c:v>31282</c:v>
                </c:pt>
                <c:pt idx="62565">
                  <c:v>31282.5</c:v>
                </c:pt>
                <c:pt idx="62566">
                  <c:v>31283</c:v>
                </c:pt>
                <c:pt idx="62567">
                  <c:v>31283.5</c:v>
                </c:pt>
                <c:pt idx="62568">
                  <c:v>31284</c:v>
                </c:pt>
                <c:pt idx="62569">
                  <c:v>31284.5</c:v>
                </c:pt>
                <c:pt idx="62570">
                  <c:v>31285</c:v>
                </c:pt>
                <c:pt idx="62571">
                  <c:v>31285.5</c:v>
                </c:pt>
                <c:pt idx="62572">
                  <c:v>31286</c:v>
                </c:pt>
                <c:pt idx="62573">
                  <c:v>31286.5</c:v>
                </c:pt>
                <c:pt idx="62574">
                  <c:v>31287</c:v>
                </c:pt>
                <c:pt idx="62575">
                  <c:v>31287.5</c:v>
                </c:pt>
                <c:pt idx="62576">
                  <c:v>31288</c:v>
                </c:pt>
                <c:pt idx="62577">
                  <c:v>31288.5</c:v>
                </c:pt>
                <c:pt idx="62578">
                  <c:v>31289</c:v>
                </c:pt>
                <c:pt idx="62579">
                  <c:v>31289.5</c:v>
                </c:pt>
                <c:pt idx="62580">
                  <c:v>31290</c:v>
                </c:pt>
                <c:pt idx="62581">
                  <c:v>31290.5</c:v>
                </c:pt>
                <c:pt idx="62582">
                  <c:v>31291</c:v>
                </c:pt>
                <c:pt idx="62583">
                  <c:v>31291.5</c:v>
                </c:pt>
                <c:pt idx="62584">
                  <c:v>31292</c:v>
                </c:pt>
                <c:pt idx="62585">
                  <c:v>31292.5</c:v>
                </c:pt>
                <c:pt idx="62586">
                  <c:v>31293</c:v>
                </c:pt>
                <c:pt idx="62587">
                  <c:v>31293.5</c:v>
                </c:pt>
                <c:pt idx="62588">
                  <c:v>31294</c:v>
                </c:pt>
                <c:pt idx="62589">
                  <c:v>31294.5</c:v>
                </c:pt>
                <c:pt idx="62590">
                  <c:v>31295</c:v>
                </c:pt>
                <c:pt idx="62591">
                  <c:v>31295.5</c:v>
                </c:pt>
                <c:pt idx="62592">
                  <c:v>31296</c:v>
                </c:pt>
                <c:pt idx="62593">
                  <c:v>31296.5</c:v>
                </c:pt>
                <c:pt idx="62594">
                  <c:v>31297</c:v>
                </c:pt>
                <c:pt idx="62595">
                  <c:v>31297.5</c:v>
                </c:pt>
                <c:pt idx="62596">
                  <c:v>31298</c:v>
                </c:pt>
                <c:pt idx="62597">
                  <c:v>31298.5</c:v>
                </c:pt>
                <c:pt idx="62598">
                  <c:v>31299</c:v>
                </c:pt>
                <c:pt idx="62599">
                  <c:v>31299.5</c:v>
                </c:pt>
                <c:pt idx="62600">
                  <c:v>31300</c:v>
                </c:pt>
                <c:pt idx="62601">
                  <c:v>31300.5</c:v>
                </c:pt>
                <c:pt idx="62602">
                  <c:v>31301</c:v>
                </c:pt>
                <c:pt idx="62603">
                  <c:v>31301.5</c:v>
                </c:pt>
                <c:pt idx="62604">
                  <c:v>31302</c:v>
                </c:pt>
                <c:pt idx="62605">
                  <c:v>31302.5</c:v>
                </c:pt>
                <c:pt idx="62606">
                  <c:v>31303</c:v>
                </c:pt>
                <c:pt idx="62607">
                  <c:v>31303.5</c:v>
                </c:pt>
                <c:pt idx="62608">
                  <c:v>31304</c:v>
                </c:pt>
                <c:pt idx="62609">
                  <c:v>31304.5</c:v>
                </c:pt>
                <c:pt idx="62610">
                  <c:v>31305</c:v>
                </c:pt>
                <c:pt idx="62611">
                  <c:v>31305.5</c:v>
                </c:pt>
                <c:pt idx="62612">
                  <c:v>31306</c:v>
                </c:pt>
                <c:pt idx="62613">
                  <c:v>31306.5</c:v>
                </c:pt>
                <c:pt idx="62614">
                  <c:v>31307</c:v>
                </c:pt>
                <c:pt idx="62615">
                  <c:v>31307.5</c:v>
                </c:pt>
                <c:pt idx="62616">
                  <c:v>31308</c:v>
                </c:pt>
                <c:pt idx="62617">
                  <c:v>31308.5</c:v>
                </c:pt>
                <c:pt idx="62618">
                  <c:v>31309</c:v>
                </c:pt>
                <c:pt idx="62619">
                  <c:v>31309.5</c:v>
                </c:pt>
                <c:pt idx="62620">
                  <c:v>31310</c:v>
                </c:pt>
                <c:pt idx="62621">
                  <c:v>31310.5</c:v>
                </c:pt>
                <c:pt idx="62622">
                  <c:v>31311</c:v>
                </c:pt>
                <c:pt idx="62623">
                  <c:v>31311.5</c:v>
                </c:pt>
                <c:pt idx="62624">
                  <c:v>31312</c:v>
                </c:pt>
                <c:pt idx="62625">
                  <c:v>31312.5</c:v>
                </c:pt>
                <c:pt idx="62626">
                  <c:v>31313</c:v>
                </c:pt>
                <c:pt idx="62627">
                  <c:v>31313.5</c:v>
                </c:pt>
                <c:pt idx="62628">
                  <c:v>31314</c:v>
                </c:pt>
                <c:pt idx="62629">
                  <c:v>31314.5</c:v>
                </c:pt>
                <c:pt idx="62630">
                  <c:v>31315</c:v>
                </c:pt>
                <c:pt idx="62631">
                  <c:v>31315.5</c:v>
                </c:pt>
                <c:pt idx="62632">
                  <c:v>31316</c:v>
                </c:pt>
                <c:pt idx="62633">
                  <c:v>31316.5</c:v>
                </c:pt>
                <c:pt idx="62634">
                  <c:v>31317</c:v>
                </c:pt>
                <c:pt idx="62635">
                  <c:v>31317.5</c:v>
                </c:pt>
                <c:pt idx="62636">
                  <c:v>31318</c:v>
                </c:pt>
                <c:pt idx="62637">
                  <c:v>31318.5</c:v>
                </c:pt>
                <c:pt idx="62638">
                  <c:v>31319</c:v>
                </c:pt>
                <c:pt idx="62639">
                  <c:v>31319.5</c:v>
                </c:pt>
                <c:pt idx="62640">
                  <c:v>31320</c:v>
                </c:pt>
                <c:pt idx="62641">
                  <c:v>31320.5</c:v>
                </c:pt>
                <c:pt idx="62642">
                  <c:v>31321</c:v>
                </c:pt>
                <c:pt idx="62643">
                  <c:v>31321.5</c:v>
                </c:pt>
                <c:pt idx="62644">
                  <c:v>31322</c:v>
                </c:pt>
                <c:pt idx="62645">
                  <c:v>31322.5</c:v>
                </c:pt>
                <c:pt idx="62646">
                  <c:v>31323</c:v>
                </c:pt>
                <c:pt idx="62647">
                  <c:v>31323.5</c:v>
                </c:pt>
                <c:pt idx="62648">
                  <c:v>31324</c:v>
                </c:pt>
                <c:pt idx="62649">
                  <c:v>31324.5</c:v>
                </c:pt>
                <c:pt idx="62650">
                  <c:v>31325</c:v>
                </c:pt>
                <c:pt idx="62651">
                  <c:v>31325.5</c:v>
                </c:pt>
                <c:pt idx="62652">
                  <c:v>31326</c:v>
                </c:pt>
                <c:pt idx="62653">
                  <c:v>31326.5</c:v>
                </c:pt>
                <c:pt idx="62654">
                  <c:v>31327</c:v>
                </c:pt>
                <c:pt idx="62655">
                  <c:v>31327.5</c:v>
                </c:pt>
                <c:pt idx="62656">
                  <c:v>31328</c:v>
                </c:pt>
                <c:pt idx="62657">
                  <c:v>31328.5</c:v>
                </c:pt>
                <c:pt idx="62658">
                  <c:v>31329</c:v>
                </c:pt>
                <c:pt idx="62659">
                  <c:v>31329.5</c:v>
                </c:pt>
                <c:pt idx="62660">
                  <c:v>31330</c:v>
                </c:pt>
                <c:pt idx="62661">
                  <c:v>31330.5</c:v>
                </c:pt>
                <c:pt idx="62662">
                  <c:v>31331</c:v>
                </c:pt>
                <c:pt idx="62663">
                  <c:v>31331.5</c:v>
                </c:pt>
                <c:pt idx="62664">
                  <c:v>31332</c:v>
                </c:pt>
                <c:pt idx="62665">
                  <c:v>31332.5</c:v>
                </c:pt>
                <c:pt idx="62666">
                  <c:v>31333</c:v>
                </c:pt>
                <c:pt idx="62667">
                  <c:v>31333.5</c:v>
                </c:pt>
                <c:pt idx="62668">
                  <c:v>31334</c:v>
                </c:pt>
                <c:pt idx="62669">
                  <c:v>31334.5</c:v>
                </c:pt>
                <c:pt idx="62670">
                  <c:v>31335</c:v>
                </c:pt>
                <c:pt idx="62671">
                  <c:v>31335.5</c:v>
                </c:pt>
                <c:pt idx="62672">
                  <c:v>31336</c:v>
                </c:pt>
                <c:pt idx="62673">
                  <c:v>31336.5</c:v>
                </c:pt>
                <c:pt idx="62674">
                  <c:v>31337</c:v>
                </c:pt>
                <c:pt idx="62675">
                  <c:v>31337.5</c:v>
                </c:pt>
                <c:pt idx="62676">
                  <c:v>31338</c:v>
                </c:pt>
                <c:pt idx="62677">
                  <c:v>31338.5</c:v>
                </c:pt>
                <c:pt idx="62678">
                  <c:v>31339</c:v>
                </c:pt>
                <c:pt idx="62679">
                  <c:v>31339.5</c:v>
                </c:pt>
                <c:pt idx="62680">
                  <c:v>31340</c:v>
                </c:pt>
                <c:pt idx="62681">
                  <c:v>31340.5</c:v>
                </c:pt>
                <c:pt idx="62682">
                  <c:v>31341</c:v>
                </c:pt>
                <c:pt idx="62683">
                  <c:v>31341.5</c:v>
                </c:pt>
                <c:pt idx="62684">
                  <c:v>31342</c:v>
                </c:pt>
                <c:pt idx="62685">
                  <c:v>31342.5</c:v>
                </c:pt>
                <c:pt idx="62686">
                  <c:v>31343</c:v>
                </c:pt>
                <c:pt idx="62687">
                  <c:v>31343.5</c:v>
                </c:pt>
                <c:pt idx="62688">
                  <c:v>31344</c:v>
                </c:pt>
                <c:pt idx="62689">
                  <c:v>31344.5</c:v>
                </c:pt>
                <c:pt idx="62690">
                  <c:v>31345</c:v>
                </c:pt>
                <c:pt idx="62691">
                  <c:v>31345.5</c:v>
                </c:pt>
                <c:pt idx="62692">
                  <c:v>31346</c:v>
                </c:pt>
                <c:pt idx="62693">
                  <c:v>31346.5</c:v>
                </c:pt>
                <c:pt idx="62694">
                  <c:v>31347</c:v>
                </c:pt>
                <c:pt idx="62695">
                  <c:v>31347.5</c:v>
                </c:pt>
                <c:pt idx="62696">
                  <c:v>31348</c:v>
                </c:pt>
                <c:pt idx="62697">
                  <c:v>31348.5</c:v>
                </c:pt>
                <c:pt idx="62698">
                  <c:v>31349</c:v>
                </c:pt>
                <c:pt idx="62699">
                  <c:v>31349.5</c:v>
                </c:pt>
                <c:pt idx="62700">
                  <c:v>31350</c:v>
                </c:pt>
                <c:pt idx="62701">
                  <c:v>31350.5</c:v>
                </c:pt>
                <c:pt idx="62702">
                  <c:v>31351</c:v>
                </c:pt>
                <c:pt idx="62703">
                  <c:v>31351.5</c:v>
                </c:pt>
                <c:pt idx="62704">
                  <c:v>31352</c:v>
                </c:pt>
                <c:pt idx="62705">
                  <c:v>31352.5</c:v>
                </c:pt>
                <c:pt idx="62706">
                  <c:v>31353</c:v>
                </c:pt>
                <c:pt idx="62707">
                  <c:v>31353.5</c:v>
                </c:pt>
                <c:pt idx="62708">
                  <c:v>31354</c:v>
                </c:pt>
                <c:pt idx="62709">
                  <c:v>31354.5</c:v>
                </c:pt>
                <c:pt idx="62710">
                  <c:v>31355</c:v>
                </c:pt>
                <c:pt idx="62711">
                  <c:v>31355.5</c:v>
                </c:pt>
                <c:pt idx="62712">
                  <c:v>31356</c:v>
                </c:pt>
                <c:pt idx="62713">
                  <c:v>31356.5</c:v>
                </c:pt>
                <c:pt idx="62714">
                  <c:v>31357</c:v>
                </c:pt>
                <c:pt idx="62715">
                  <c:v>31357.5</c:v>
                </c:pt>
                <c:pt idx="62716">
                  <c:v>31358</c:v>
                </c:pt>
                <c:pt idx="62717">
                  <c:v>31358.5</c:v>
                </c:pt>
                <c:pt idx="62718">
                  <c:v>31359</c:v>
                </c:pt>
                <c:pt idx="62719">
                  <c:v>31359.5</c:v>
                </c:pt>
                <c:pt idx="62720">
                  <c:v>31360</c:v>
                </c:pt>
                <c:pt idx="62721">
                  <c:v>31360.5</c:v>
                </c:pt>
                <c:pt idx="62722">
                  <c:v>31361</c:v>
                </c:pt>
                <c:pt idx="62723">
                  <c:v>31361.5</c:v>
                </c:pt>
                <c:pt idx="62724">
                  <c:v>31362</c:v>
                </c:pt>
                <c:pt idx="62725">
                  <c:v>31362.5</c:v>
                </c:pt>
                <c:pt idx="62726">
                  <c:v>31363</c:v>
                </c:pt>
                <c:pt idx="62727">
                  <c:v>31363.5</c:v>
                </c:pt>
                <c:pt idx="62728">
                  <c:v>31364</c:v>
                </c:pt>
                <c:pt idx="62729">
                  <c:v>31364.5</c:v>
                </c:pt>
                <c:pt idx="62730">
                  <c:v>31365</c:v>
                </c:pt>
                <c:pt idx="62731">
                  <c:v>31365.5</c:v>
                </c:pt>
                <c:pt idx="62732">
                  <c:v>31366</c:v>
                </c:pt>
                <c:pt idx="62733">
                  <c:v>31366.5</c:v>
                </c:pt>
                <c:pt idx="62734">
                  <c:v>31367</c:v>
                </c:pt>
                <c:pt idx="62735">
                  <c:v>31367.5</c:v>
                </c:pt>
                <c:pt idx="62736">
                  <c:v>31368</c:v>
                </c:pt>
                <c:pt idx="62737">
                  <c:v>31368.5</c:v>
                </c:pt>
                <c:pt idx="62738">
                  <c:v>31369</c:v>
                </c:pt>
                <c:pt idx="62739">
                  <c:v>31369.5</c:v>
                </c:pt>
                <c:pt idx="62740">
                  <c:v>31370</c:v>
                </c:pt>
                <c:pt idx="62741">
                  <c:v>31370.5</c:v>
                </c:pt>
                <c:pt idx="62742">
                  <c:v>31371</c:v>
                </c:pt>
                <c:pt idx="62743">
                  <c:v>31371.5</c:v>
                </c:pt>
                <c:pt idx="62744">
                  <c:v>31372</c:v>
                </c:pt>
                <c:pt idx="62745">
                  <c:v>31372.5</c:v>
                </c:pt>
                <c:pt idx="62746">
                  <c:v>31373</c:v>
                </c:pt>
                <c:pt idx="62747">
                  <c:v>31373.5</c:v>
                </c:pt>
                <c:pt idx="62748">
                  <c:v>31374</c:v>
                </c:pt>
                <c:pt idx="62749">
                  <c:v>31374.5</c:v>
                </c:pt>
                <c:pt idx="62750">
                  <c:v>31375</c:v>
                </c:pt>
                <c:pt idx="62751">
                  <c:v>31375.5</c:v>
                </c:pt>
                <c:pt idx="62752">
                  <c:v>31376</c:v>
                </c:pt>
                <c:pt idx="62753">
                  <c:v>31376.5</c:v>
                </c:pt>
                <c:pt idx="62754">
                  <c:v>31377</c:v>
                </c:pt>
                <c:pt idx="62755">
                  <c:v>31377.5</c:v>
                </c:pt>
                <c:pt idx="62756">
                  <c:v>31378</c:v>
                </c:pt>
                <c:pt idx="62757">
                  <c:v>31378.5</c:v>
                </c:pt>
                <c:pt idx="62758">
                  <c:v>31379</c:v>
                </c:pt>
                <c:pt idx="62759">
                  <c:v>31379.5</c:v>
                </c:pt>
                <c:pt idx="62760">
                  <c:v>31380</c:v>
                </c:pt>
                <c:pt idx="62761">
                  <c:v>31380.5</c:v>
                </c:pt>
                <c:pt idx="62762">
                  <c:v>31381</c:v>
                </c:pt>
                <c:pt idx="62763">
                  <c:v>31381.5</c:v>
                </c:pt>
                <c:pt idx="62764">
                  <c:v>31382</c:v>
                </c:pt>
                <c:pt idx="62765">
                  <c:v>31382.5</c:v>
                </c:pt>
                <c:pt idx="62766">
                  <c:v>31383</c:v>
                </c:pt>
                <c:pt idx="62767">
                  <c:v>31383.5</c:v>
                </c:pt>
                <c:pt idx="62768">
                  <c:v>31384</c:v>
                </c:pt>
                <c:pt idx="62769">
                  <c:v>31384.5</c:v>
                </c:pt>
                <c:pt idx="62770">
                  <c:v>31385</c:v>
                </c:pt>
                <c:pt idx="62771">
                  <c:v>31385.5</c:v>
                </c:pt>
                <c:pt idx="62772">
                  <c:v>31386</c:v>
                </c:pt>
                <c:pt idx="62773">
                  <c:v>31386.5</c:v>
                </c:pt>
                <c:pt idx="62774">
                  <c:v>31387</c:v>
                </c:pt>
                <c:pt idx="62775">
                  <c:v>31387.5</c:v>
                </c:pt>
                <c:pt idx="62776">
                  <c:v>31388</c:v>
                </c:pt>
                <c:pt idx="62777">
                  <c:v>31388.5</c:v>
                </c:pt>
                <c:pt idx="62778">
                  <c:v>31389</c:v>
                </c:pt>
                <c:pt idx="62779">
                  <c:v>31389.5</c:v>
                </c:pt>
                <c:pt idx="62780">
                  <c:v>31390</c:v>
                </c:pt>
                <c:pt idx="62781">
                  <c:v>31390.5</c:v>
                </c:pt>
                <c:pt idx="62782">
                  <c:v>31391</c:v>
                </c:pt>
                <c:pt idx="62783">
                  <c:v>31391.5</c:v>
                </c:pt>
                <c:pt idx="62784">
                  <c:v>31392</c:v>
                </c:pt>
                <c:pt idx="62785">
                  <c:v>31392.5</c:v>
                </c:pt>
                <c:pt idx="62786">
                  <c:v>31393</c:v>
                </c:pt>
                <c:pt idx="62787">
                  <c:v>31393.5</c:v>
                </c:pt>
                <c:pt idx="62788">
                  <c:v>31394</c:v>
                </c:pt>
                <c:pt idx="62789">
                  <c:v>31394.5</c:v>
                </c:pt>
                <c:pt idx="62790">
                  <c:v>31395</c:v>
                </c:pt>
                <c:pt idx="62791">
                  <c:v>31395.5</c:v>
                </c:pt>
                <c:pt idx="62792">
                  <c:v>31396</c:v>
                </c:pt>
                <c:pt idx="62793">
                  <c:v>31396.5</c:v>
                </c:pt>
                <c:pt idx="62794">
                  <c:v>31397</c:v>
                </c:pt>
                <c:pt idx="62795">
                  <c:v>31397.5</c:v>
                </c:pt>
                <c:pt idx="62796">
                  <c:v>31398</c:v>
                </c:pt>
                <c:pt idx="62797">
                  <c:v>31398.5</c:v>
                </c:pt>
                <c:pt idx="62798">
                  <c:v>31399</c:v>
                </c:pt>
                <c:pt idx="62799">
                  <c:v>31399.5</c:v>
                </c:pt>
                <c:pt idx="62800">
                  <c:v>31400</c:v>
                </c:pt>
                <c:pt idx="62801">
                  <c:v>31400.5</c:v>
                </c:pt>
                <c:pt idx="62802">
                  <c:v>31401</c:v>
                </c:pt>
                <c:pt idx="62803">
                  <c:v>31401.5</c:v>
                </c:pt>
                <c:pt idx="62804">
                  <c:v>31402</c:v>
                </c:pt>
                <c:pt idx="62805">
                  <c:v>31402.5</c:v>
                </c:pt>
                <c:pt idx="62806">
                  <c:v>31403</c:v>
                </c:pt>
                <c:pt idx="62807">
                  <c:v>31403.5</c:v>
                </c:pt>
                <c:pt idx="62808">
                  <c:v>31404</c:v>
                </c:pt>
                <c:pt idx="62809">
                  <c:v>31404.5</c:v>
                </c:pt>
                <c:pt idx="62810">
                  <c:v>31405</c:v>
                </c:pt>
                <c:pt idx="62811">
                  <c:v>31405.5</c:v>
                </c:pt>
                <c:pt idx="62812">
                  <c:v>31406</c:v>
                </c:pt>
                <c:pt idx="62813">
                  <c:v>31406.5</c:v>
                </c:pt>
                <c:pt idx="62814">
                  <c:v>31407</c:v>
                </c:pt>
                <c:pt idx="62815">
                  <c:v>31407.5</c:v>
                </c:pt>
                <c:pt idx="62816">
                  <c:v>31408</c:v>
                </c:pt>
                <c:pt idx="62817">
                  <c:v>31408.5</c:v>
                </c:pt>
                <c:pt idx="62818">
                  <c:v>31409</c:v>
                </c:pt>
                <c:pt idx="62819">
                  <c:v>31409.5</c:v>
                </c:pt>
                <c:pt idx="62820">
                  <c:v>31410</c:v>
                </c:pt>
                <c:pt idx="62821">
                  <c:v>31410.5</c:v>
                </c:pt>
                <c:pt idx="62822">
                  <c:v>31411</c:v>
                </c:pt>
                <c:pt idx="62823">
                  <c:v>31411.5</c:v>
                </c:pt>
                <c:pt idx="62824">
                  <c:v>31412</c:v>
                </c:pt>
                <c:pt idx="62825">
                  <c:v>31412.5</c:v>
                </c:pt>
                <c:pt idx="62826">
                  <c:v>31413</c:v>
                </c:pt>
                <c:pt idx="62827">
                  <c:v>31413.5</c:v>
                </c:pt>
                <c:pt idx="62828">
                  <c:v>31414</c:v>
                </c:pt>
                <c:pt idx="62829">
                  <c:v>31414.5</c:v>
                </c:pt>
                <c:pt idx="62830">
                  <c:v>31415</c:v>
                </c:pt>
                <c:pt idx="62831">
                  <c:v>31415.5</c:v>
                </c:pt>
                <c:pt idx="62832">
                  <c:v>31416</c:v>
                </c:pt>
                <c:pt idx="62833">
                  <c:v>31416.5</c:v>
                </c:pt>
                <c:pt idx="62834">
                  <c:v>31417</c:v>
                </c:pt>
                <c:pt idx="62835">
                  <c:v>31417.5</c:v>
                </c:pt>
                <c:pt idx="62836">
                  <c:v>31418</c:v>
                </c:pt>
                <c:pt idx="62837">
                  <c:v>31418.5</c:v>
                </c:pt>
                <c:pt idx="62838">
                  <c:v>31419</c:v>
                </c:pt>
                <c:pt idx="62839">
                  <c:v>31419.5</c:v>
                </c:pt>
                <c:pt idx="62840">
                  <c:v>31420</c:v>
                </c:pt>
                <c:pt idx="62841">
                  <c:v>31420.5</c:v>
                </c:pt>
                <c:pt idx="62842">
                  <c:v>31421</c:v>
                </c:pt>
                <c:pt idx="62843">
                  <c:v>31421.5</c:v>
                </c:pt>
                <c:pt idx="62844">
                  <c:v>31422</c:v>
                </c:pt>
                <c:pt idx="62845">
                  <c:v>31422.5</c:v>
                </c:pt>
                <c:pt idx="62846">
                  <c:v>31423</c:v>
                </c:pt>
                <c:pt idx="62847">
                  <c:v>31423.5</c:v>
                </c:pt>
                <c:pt idx="62848">
                  <c:v>31424</c:v>
                </c:pt>
                <c:pt idx="62849">
                  <c:v>31424.5</c:v>
                </c:pt>
                <c:pt idx="62850">
                  <c:v>31425</c:v>
                </c:pt>
                <c:pt idx="62851">
                  <c:v>31425.5</c:v>
                </c:pt>
                <c:pt idx="62852">
                  <c:v>31426</c:v>
                </c:pt>
                <c:pt idx="62853">
                  <c:v>31426.5</c:v>
                </c:pt>
                <c:pt idx="62854">
                  <c:v>31427</c:v>
                </c:pt>
                <c:pt idx="62855">
                  <c:v>31427.5</c:v>
                </c:pt>
                <c:pt idx="62856">
                  <c:v>31428</c:v>
                </c:pt>
                <c:pt idx="62857">
                  <c:v>31428.5</c:v>
                </c:pt>
                <c:pt idx="62858">
                  <c:v>31429</c:v>
                </c:pt>
                <c:pt idx="62859">
                  <c:v>31429.5</c:v>
                </c:pt>
                <c:pt idx="62860">
                  <c:v>31430</c:v>
                </c:pt>
                <c:pt idx="62861">
                  <c:v>31430.5</c:v>
                </c:pt>
                <c:pt idx="62862">
                  <c:v>31431</c:v>
                </c:pt>
                <c:pt idx="62863">
                  <c:v>31431.5</c:v>
                </c:pt>
                <c:pt idx="62864">
                  <c:v>31432</c:v>
                </c:pt>
                <c:pt idx="62865">
                  <c:v>31432.5</c:v>
                </c:pt>
                <c:pt idx="62866">
                  <c:v>31433</c:v>
                </c:pt>
                <c:pt idx="62867">
                  <c:v>31433.5</c:v>
                </c:pt>
                <c:pt idx="62868">
                  <c:v>31434</c:v>
                </c:pt>
                <c:pt idx="62869">
                  <c:v>31434.5</c:v>
                </c:pt>
                <c:pt idx="62870">
                  <c:v>31435</c:v>
                </c:pt>
                <c:pt idx="62871">
                  <c:v>31435.5</c:v>
                </c:pt>
                <c:pt idx="62872">
                  <c:v>31436</c:v>
                </c:pt>
                <c:pt idx="62873">
                  <c:v>31436.5</c:v>
                </c:pt>
                <c:pt idx="62874">
                  <c:v>31437</c:v>
                </c:pt>
                <c:pt idx="62875">
                  <c:v>31437.5</c:v>
                </c:pt>
                <c:pt idx="62876">
                  <c:v>31438</c:v>
                </c:pt>
                <c:pt idx="62877">
                  <c:v>31438.5</c:v>
                </c:pt>
                <c:pt idx="62878">
                  <c:v>31439</c:v>
                </c:pt>
                <c:pt idx="62879">
                  <c:v>31439.5</c:v>
                </c:pt>
                <c:pt idx="62880">
                  <c:v>31440</c:v>
                </c:pt>
                <c:pt idx="62881">
                  <c:v>31440.5</c:v>
                </c:pt>
                <c:pt idx="62882">
                  <c:v>31441</c:v>
                </c:pt>
                <c:pt idx="62883">
                  <c:v>31441.5</c:v>
                </c:pt>
                <c:pt idx="62884">
                  <c:v>31442</c:v>
                </c:pt>
                <c:pt idx="62885">
                  <c:v>31442.5</c:v>
                </c:pt>
                <c:pt idx="62886">
                  <c:v>31443</c:v>
                </c:pt>
                <c:pt idx="62887">
                  <c:v>31443.5</c:v>
                </c:pt>
                <c:pt idx="62888">
                  <c:v>31444</c:v>
                </c:pt>
                <c:pt idx="62889">
                  <c:v>31444.5</c:v>
                </c:pt>
                <c:pt idx="62890">
                  <c:v>31445</c:v>
                </c:pt>
                <c:pt idx="62891">
                  <c:v>31445.5</c:v>
                </c:pt>
                <c:pt idx="62892">
                  <c:v>31446</c:v>
                </c:pt>
                <c:pt idx="62893">
                  <c:v>31446.5</c:v>
                </c:pt>
                <c:pt idx="62894">
                  <c:v>31447</c:v>
                </c:pt>
                <c:pt idx="62895">
                  <c:v>31447.5</c:v>
                </c:pt>
                <c:pt idx="62896">
                  <c:v>31448</c:v>
                </c:pt>
                <c:pt idx="62897">
                  <c:v>31448.5</c:v>
                </c:pt>
                <c:pt idx="62898">
                  <c:v>31449</c:v>
                </c:pt>
                <c:pt idx="62899">
                  <c:v>31449.5</c:v>
                </c:pt>
                <c:pt idx="62900">
                  <c:v>31450</c:v>
                </c:pt>
                <c:pt idx="62901">
                  <c:v>31450.5</c:v>
                </c:pt>
                <c:pt idx="62902">
                  <c:v>31451</c:v>
                </c:pt>
                <c:pt idx="62903">
                  <c:v>31451.5</c:v>
                </c:pt>
                <c:pt idx="62904">
                  <c:v>31452</c:v>
                </c:pt>
                <c:pt idx="62905">
                  <c:v>31452.5</c:v>
                </c:pt>
                <c:pt idx="62906">
                  <c:v>31453</c:v>
                </c:pt>
                <c:pt idx="62907">
                  <c:v>31453.5</c:v>
                </c:pt>
                <c:pt idx="62908">
                  <c:v>31454</c:v>
                </c:pt>
                <c:pt idx="62909">
                  <c:v>31454.5</c:v>
                </c:pt>
                <c:pt idx="62910">
                  <c:v>31455</c:v>
                </c:pt>
                <c:pt idx="62911">
                  <c:v>31455.5</c:v>
                </c:pt>
                <c:pt idx="62912">
                  <c:v>31456</c:v>
                </c:pt>
                <c:pt idx="62913">
                  <c:v>31456.5</c:v>
                </c:pt>
                <c:pt idx="62914">
                  <c:v>31457</c:v>
                </c:pt>
                <c:pt idx="62915">
                  <c:v>31457.5</c:v>
                </c:pt>
                <c:pt idx="62916">
                  <c:v>31458</c:v>
                </c:pt>
                <c:pt idx="62917">
                  <c:v>31458.5</c:v>
                </c:pt>
                <c:pt idx="62918">
                  <c:v>31459</c:v>
                </c:pt>
                <c:pt idx="62919">
                  <c:v>31459.5</c:v>
                </c:pt>
                <c:pt idx="62920">
                  <c:v>31460</c:v>
                </c:pt>
                <c:pt idx="62921">
                  <c:v>31460.5</c:v>
                </c:pt>
                <c:pt idx="62922">
                  <c:v>31461</c:v>
                </c:pt>
                <c:pt idx="62923">
                  <c:v>31461.5</c:v>
                </c:pt>
                <c:pt idx="62924">
                  <c:v>31462</c:v>
                </c:pt>
                <c:pt idx="62925">
                  <c:v>31462.5</c:v>
                </c:pt>
                <c:pt idx="62926">
                  <c:v>31463</c:v>
                </c:pt>
                <c:pt idx="62927">
                  <c:v>31463.5</c:v>
                </c:pt>
                <c:pt idx="62928">
                  <c:v>31464</c:v>
                </c:pt>
                <c:pt idx="62929">
                  <c:v>31464.5</c:v>
                </c:pt>
                <c:pt idx="62930">
                  <c:v>31465</c:v>
                </c:pt>
                <c:pt idx="62931">
                  <c:v>31465.5</c:v>
                </c:pt>
                <c:pt idx="62932">
                  <c:v>31466</c:v>
                </c:pt>
                <c:pt idx="62933">
                  <c:v>31466.5</c:v>
                </c:pt>
                <c:pt idx="62934">
                  <c:v>31467</c:v>
                </c:pt>
                <c:pt idx="62935">
                  <c:v>31467.5</c:v>
                </c:pt>
                <c:pt idx="62936">
                  <c:v>31468</c:v>
                </c:pt>
                <c:pt idx="62937">
                  <c:v>31468.5</c:v>
                </c:pt>
                <c:pt idx="62938">
                  <c:v>31469</c:v>
                </c:pt>
                <c:pt idx="62939">
                  <c:v>31469.5</c:v>
                </c:pt>
                <c:pt idx="62940">
                  <c:v>31470</c:v>
                </c:pt>
                <c:pt idx="62941">
                  <c:v>31470.5</c:v>
                </c:pt>
                <c:pt idx="62942">
                  <c:v>31471</c:v>
                </c:pt>
                <c:pt idx="62943">
                  <c:v>31471.5</c:v>
                </c:pt>
                <c:pt idx="62944">
                  <c:v>31472</c:v>
                </c:pt>
                <c:pt idx="62945">
                  <c:v>31472.5</c:v>
                </c:pt>
                <c:pt idx="62946">
                  <c:v>31473</c:v>
                </c:pt>
                <c:pt idx="62947">
                  <c:v>31473.5</c:v>
                </c:pt>
                <c:pt idx="62948">
                  <c:v>31474</c:v>
                </c:pt>
                <c:pt idx="62949">
                  <c:v>31474.5</c:v>
                </c:pt>
                <c:pt idx="62950">
                  <c:v>31475</c:v>
                </c:pt>
                <c:pt idx="62951">
                  <c:v>31475.5</c:v>
                </c:pt>
                <c:pt idx="62952">
                  <c:v>31476</c:v>
                </c:pt>
                <c:pt idx="62953">
                  <c:v>31476.5</c:v>
                </c:pt>
                <c:pt idx="62954">
                  <c:v>31477</c:v>
                </c:pt>
                <c:pt idx="62955">
                  <c:v>31477.5</c:v>
                </c:pt>
                <c:pt idx="62956">
                  <c:v>31478</c:v>
                </c:pt>
                <c:pt idx="62957">
                  <c:v>31478.5</c:v>
                </c:pt>
                <c:pt idx="62958">
                  <c:v>31479</c:v>
                </c:pt>
                <c:pt idx="62959">
                  <c:v>31479.5</c:v>
                </c:pt>
                <c:pt idx="62960">
                  <c:v>31480</c:v>
                </c:pt>
                <c:pt idx="62961">
                  <c:v>31480.5</c:v>
                </c:pt>
                <c:pt idx="62962">
                  <c:v>31481</c:v>
                </c:pt>
                <c:pt idx="62963">
                  <c:v>31481.5</c:v>
                </c:pt>
                <c:pt idx="62964">
                  <c:v>31482</c:v>
                </c:pt>
                <c:pt idx="62965">
                  <c:v>31482.5</c:v>
                </c:pt>
                <c:pt idx="62966">
                  <c:v>31483</c:v>
                </c:pt>
                <c:pt idx="62967">
                  <c:v>31483.5</c:v>
                </c:pt>
                <c:pt idx="62968">
                  <c:v>31484</c:v>
                </c:pt>
                <c:pt idx="62969">
                  <c:v>31484.5</c:v>
                </c:pt>
                <c:pt idx="62970">
                  <c:v>31485</c:v>
                </c:pt>
                <c:pt idx="62971">
                  <c:v>31485.5</c:v>
                </c:pt>
                <c:pt idx="62972">
                  <c:v>31486</c:v>
                </c:pt>
                <c:pt idx="62973">
                  <c:v>31486.5</c:v>
                </c:pt>
                <c:pt idx="62974">
                  <c:v>31487</c:v>
                </c:pt>
                <c:pt idx="62975">
                  <c:v>31487.5</c:v>
                </c:pt>
                <c:pt idx="62976">
                  <c:v>31488</c:v>
                </c:pt>
                <c:pt idx="62977">
                  <c:v>31488.5</c:v>
                </c:pt>
                <c:pt idx="62978">
                  <c:v>31489</c:v>
                </c:pt>
                <c:pt idx="62979">
                  <c:v>31489.5</c:v>
                </c:pt>
                <c:pt idx="62980">
                  <c:v>31490</c:v>
                </c:pt>
                <c:pt idx="62981">
                  <c:v>31490.5</c:v>
                </c:pt>
                <c:pt idx="62982">
                  <c:v>31491</c:v>
                </c:pt>
                <c:pt idx="62983">
                  <c:v>31491.5</c:v>
                </c:pt>
                <c:pt idx="62984">
                  <c:v>31492</c:v>
                </c:pt>
                <c:pt idx="62985">
                  <c:v>31492.5</c:v>
                </c:pt>
                <c:pt idx="62986">
                  <c:v>31493</c:v>
                </c:pt>
                <c:pt idx="62987">
                  <c:v>31493.5</c:v>
                </c:pt>
                <c:pt idx="62988">
                  <c:v>31494</c:v>
                </c:pt>
                <c:pt idx="62989">
                  <c:v>31494.5</c:v>
                </c:pt>
                <c:pt idx="62990">
                  <c:v>31495</c:v>
                </c:pt>
                <c:pt idx="62991">
                  <c:v>31495.5</c:v>
                </c:pt>
                <c:pt idx="62992">
                  <c:v>31496</c:v>
                </c:pt>
                <c:pt idx="62993">
                  <c:v>31496.5</c:v>
                </c:pt>
                <c:pt idx="62994">
                  <c:v>31497</c:v>
                </c:pt>
                <c:pt idx="62995">
                  <c:v>31497.5</c:v>
                </c:pt>
                <c:pt idx="62996">
                  <c:v>31498</c:v>
                </c:pt>
                <c:pt idx="62997">
                  <c:v>31498.5</c:v>
                </c:pt>
                <c:pt idx="62998">
                  <c:v>31499</c:v>
                </c:pt>
                <c:pt idx="62999">
                  <c:v>31499.5</c:v>
                </c:pt>
                <c:pt idx="63000">
                  <c:v>31500</c:v>
                </c:pt>
                <c:pt idx="63001">
                  <c:v>31500.5</c:v>
                </c:pt>
                <c:pt idx="63002">
                  <c:v>31501</c:v>
                </c:pt>
                <c:pt idx="63003">
                  <c:v>31501.5</c:v>
                </c:pt>
                <c:pt idx="63004">
                  <c:v>31502</c:v>
                </c:pt>
                <c:pt idx="63005">
                  <c:v>31502.5</c:v>
                </c:pt>
                <c:pt idx="63006">
                  <c:v>31503</c:v>
                </c:pt>
                <c:pt idx="63007">
                  <c:v>31503.5</c:v>
                </c:pt>
                <c:pt idx="63008">
                  <c:v>31504</c:v>
                </c:pt>
                <c:pt idx="63009">
                  <c:v>31504.5</c:v>
                </c:pt>
                <c:pt idx="63010">
                  <c:v>31505</c:v>
                </c:pt>
                <c:pt idx="63011">
                  <c:v>31505.5</c:v>
                </c:pt>
                <c:pt idx="63012">
                  <c:v>31506</c:v>
                </c:pt>
                <c:pt idx="63013">
                  <c:v>31506.5</c:v>
                </c:pt>
                <c:pt idx="63014">
                  <c:v>31507</c:v>
                </c:pt>
                <c:pt idx="63015">
                  <c:v>31507.5</c:v>
                </c:pt>
                <c:pt idx="63016">
                  <c:v>31508</c:v>
                </c:pt>
                <c:pt idx="63017">
                  <c:v>31508.5</c:v>
                </c:pt>
                <c:pt idx="63018">
                  <c:v>31509</c:v>
                </c:pt>
                <c:pt idx="63019">
                  <c:v>31509.5</c:v>
                </c:pt>
                <c:pt idx="63020">
                  <c:v>31510</c:v>
                </c:pt>
                <c:pt idx="63021">
                  <c:v>31510.5</c:v>
                </c:pt>
                <c:pt idx="63022">
                  <c:v>31511</c:v>
                </c:pt>
                <c:pt idx="63023">
                  <c:v>31511.5</c:v>
                </c:pt>
                <c:pt idx="63024">
                  <c:v>31512</c:v>
                </c:pt>
                <c:pt idx="63025">
                  <c:v>31512.5</c:v>
                </c:pt>
                <c:pt idx="63026">
                  <c:v>31513</c:v>
                </c:pt>
                <c:pt idx="63027">
                  <c:v>31513.5</c:v>
                </c:pt>
                <c:pt idx="63028">
                  <c:v>31514</c:v>
                </c:pt>
                <c:pt idx="63029">
                  <c:v>31514.5</c:v>
                </c:pt>
                <c:pt idx="63030">
                  <c:v>31515</c:v>
                </c:pt>
                <c:pt idx="63031">
                  <c:v>31515.5</c:v>
                </c:pt>
                <c:pt idx="63032">
                  <c:v>31516</c:v>
                </c:pt>
                <c:pt idx="63033">
                  <c:v>31516.5</c:v>
                </c:pt>
                <c:pt idx="63034">
                  <c:v>31517</c:v>
                </c:pt>
                <c:pt idx="63035">
                  <c:v>31517.5</c:v>
                </c:pt>
                <c:pt idx="63036">
                  <c:v>31518</c:v>
                </c:pt>
                <c:pt idx="63037">
                  <c:v>31518.5</c:v>
                </c:pt>
                <c:pt idx="63038">
                  <c:v>31519</c:v>
                </c:pt>
                <c:pt idx="63039">
                  <c:v>31519.5</c:v>
                </c:pt>
                <c:pt idx="63040">
                  <c:v>31520</c:v>
                </c:pt>
                <c:pt idx="63041">
                  <c:v>31520.5</c:v>
                </c:pt>
                <c:pt idx="63042">
                  <c:v>31521</c:v>
                </c:pt>
                <c:pt idx="63043">
                  <c:v>31521.5</c:v>
                </c:pt>
                <c:pt idx="63044">
                  <c:v>31522</c:v>
                </c:pt>
                <c:pt idx="63045">
                  <c:v>31522.5</c:v>
                </c:pt>
                <c:pt idx="63046">
                  <c:v>31523</c:v>
                </c:pt>
                <c:pt idx="63047">
                  <c:v>31523.5</c:v>
                </c:pt>
                <c:pt idx="63048">
                  <c:v>31524</c:v>
                </c:pt>
                <c:pt idx="63049">
                  <c:v>31524.5</c:v>
                </c:pt>
                <c:pt idx="63050">
                  <c:v>31525</c:v>
                </c:pt>
                <c:pt idx="63051">
                  <c:v>31525.5</c:v>
                </c:pt>
                <c:pt idx="63052">
                  <c:v>31526</c:v>
                </c:pt>
                <c:pt idx="63053">
                  <c:v>31526.5</c:v>
                </c:pt>
                <c:pt idx="63054">
                  <c:v>31527</c:v>
                </c:pt>
                <c:pt idx="63055">
                  <c:v>31527.5</c:v>
                </c:pt>
                <c:pt idx="63056">
                  <c:v>31528</c:v>
                </c:pt>
                <c:pt idx="63057">
                  <c:v>31528.5</c:v>
                </c:pt>
                <c:pt idx="63058">
                  <c:v>31529</c:v>
                </c:pt>
                <c:pt idx="63059">
                  <c:v>31529.5</c:v>
                </c:pt>
                <c:pt idx="63060">
                  <c:v>31530</c:v>
                </c:pt>
                <c:pt idx="63061">
                  <c:v>31530.5</c:v>
                </c:pt>
                <c:pt idx="63062">
                  <c:v>31531</c:v>
                </c:pt>
                <c:pt idx="63063">
                  <c:v>31531.5</c:v>
                </c:pt>
                <c:pt idx="63064">
                  <c:v>31532</c:v>
                </c:pt>
                <c:pt idx="63065">
                  <c:v>31532.5</c:v>
                </c:pt>
                <c:pt idx="63066">
                  <c:v>31533</c:v>
                </c:pt>
                <c:pt idx="63067">
                  <c:v>31533.5</c:v>
                </c:pt>
                <c:pt idx="63068">
                  <c:v>31534</c:v>
                </c:pt>
                <c:pt idx="63069">
                  <c:v>31534.5</c:v>
                </c:pt>
                <c:pt idx="63070">
                  <c:v>31535</c:v>
                </c:pt>
                <c:pt idx="63071">
                  <c:v>31535.5</c:v>
                </c:pt>
                <c:pt idx="63072">
                  <c:v>31536</c:v>
                </c:pt>
                <c:pt idx="63073">
                  <c:v>31536.5</c:v>
                </c:pt>
                <c:pt idx="63074">
                  <c:v>31537</c:v>
                </c:pt>
                <c:pt idx="63075">
                  <c:v>31537.5</c:v>
                </c:pt>
                <c:pt idx="63076">
                  <c:v>31538</c:v>
                </c:pt>
                <c:pt idx="63077">
                  <c:v>31538.5</c:v>
                </c:pt>
                <c:pt idx="63078">
                  <c:v>31539</c:v>
                </c:pt>
                <c:pt idx="63079">
                  <c:v>31539.5</c:v>
                </c:pt>
                <c:pt idx="63080">
                  <c:v>31540</c:v>
                </c:pt>
                <c:pt idx="63081">
                  <c:v>31540.5</c:v>
                </c:pt>
                <c:pt idx="63082">
                  <c:v>31541</c:v>
                </c:pt>
                <c:pt idx="63083">
                  <c:v>31541.5</c:v>
                </c:pt>
                <c:pt idx="63084">
                  <c:v>31542</c:v>
                </c:pt>
                <c:pt idx="63085">
                  <c:v>31542.5</c:v>
                </c:pt>
                <c:pt idx="63086">
                  <c:v>31543</c:v>
                </c:pt>
                <c:pt idx="63087">
                  <c:v>31543.5</c:v>
                </c:pt>
                <c:pt idx="63088">
                  <c:v>31544</c:v>
                </c:pt>
                <c:pt idx="63089">
                  <c:v>31544.5</c:v>
                </c:pt>
                <c:pt idx="63090">
                  <c:v>31545</c:v>
                </c:pt>
                <c:pt idx="63091">
                  <c:v>31545.5</c:v>
                </c:pt>
                <c:pt idx="63092">
                  <c:v>31546</c:v>
                </c:pt>
                <c:pt idx="63093">
                  <c:v>31546.5</c:v>
                </c:pt>
                <c:pt idx="63094">
                  <c:v>31547</c:v>
                </c:pt>
                <c:pt idx="63095">
                  <c:v>31547.5</c:v>
                </c:pt>
                <c:pt idx="63096">
                  <c:v>31548</c:v>
                </c:pt>
                <c:pt idx="63097">
                  <c:v>31548.5</c:v>
                </c:pt>
                <c:pt idx="63098">
                  <c:v>31549</c:v>
                </c:pt>
                <c:pt idx="63099">
                  <c:v>31549.5</c:v>
                </c:pt>
                <c:pt idx="63100">
                  <c:v>31550</c:v>
                </c:pt>
                <c:pt idx="63101">
                  <c:v>31550.5</c:v>
                </c:pt>
                <c:pt idx="63102">
                  <c:v>31551</c:v>
                </c:pt>
                <c:pt idx="63103">
                  <c:v>31551.5</c:v>
                </c:pt>
                <c:pt idx="63104">
                  <c:v>31552</c:v>
                </c:pt>
                <c:pt idx="63105">
                  <c:v>31552.5</c:v>
                </c:pt>
                <c:pt idx="63106">
                  <c:v>31553</c:v>
                </c:pt>
                <c:pt idx="63107">
                  <c:v>31553.5</c:v>
                </c:pt>
                <c:pt idx="63108">
                  <c:v>31554</c:v>
                </c:pt>
                <c:pt idx="63109">
                  <c:v>31554.5</c:v>
                </c:pt>
                <c:pt idx="63110">
                  <c:v>31555</c:v>
                </c:pt>
                <c:pt idx="63111">
                  <c:v>31555.5</c:v>
                </c:pt>
                <c:pt idx="63112">
                  <c:v>31556</c:v>
                </c:pt>
                <c:pt idx="63113">
                  <c:v>31556.5</c:v>
                </c:pt>
                <c:pt idx="63114">
                  <c:v>31557</c:v>
                </c:pt>
                <c:pt idx="63115">
                  <c:v>31557.5</c:v>
                </c:pt>
                <c:pt idx="63116">
                  <c:v>31558</c:v>
                </c:pt>
                <c:pt idx="63117">
                  <c:v>31558.5</c:v>
                </c:pt>
                <c:pt idx="63118">
                  <c:v>31559</c:v>
                </c:pt>
                <c:pt idx="63119">
                  <c:v>31559.5</c:v>
                </c:pt>
                <c:pt idx="63120">
                  <c:v>31560</c:v>
                </c:pt>
                <c:pt idx="63121">
                  <c:v>31560.5</c:v>
                </c:pt>
                <c:pt idx="63122">
                  <c:v>31561</c:v>
                </c:pt>
                <c:pt idx="63123">
                  <c:v>31561.5</c:v>
                </c:pt>
                <c:pt idx="63124">
                  <c:v>31562</c:v>
                </c:pt>
                <c:pt idx="63125">
                  <c:v>31562.5</c:v>
                </c:pt>
                <c:pt idx="63126">
                  <c:v>31563</c:v>
                </c:pt>
                <c:pt idx="63127">
                  <c:v>31563.5</c:v>
                </c:pt>
                <c:pt idx="63128">
                  <c:v>31564</c:v>
                </c:pt>
                <c:pt idx="63129">
                  <c:v>31564.5</c:v>
                </c:pt>
                <c:pt idx="63130">
                  <c:v>31565</c:v>
                </c:pt>
                <c:pt idx="63131">
                  <c:v>31565.5</c:v>
                </c:pt>
                <c:pt idx="63132">
                  <c:v>31566</c:v>
                </c:pt>
                <c:pt idx="63133">
                  <c:v>31566.5</c:v>
                </c:pt>
                <c:pt idx="63134">
                  <c:v>31567</c:v>
                </c:pt>
                <c:pt idx="63135">
                  <c:v>31567.5</c:v>
                </c:pt>
                <c:pt idx="63136">
                  <c:v>31568</c:v>
                </c:pt>
                <c:pt idx="63137">
                  <c:v>31568.5</c:v>
                </c:pt>
                <c:pt idx="63138">
                  <c:v>31569</c:v>
                </c:pt>
                <c:pt idx="63139">
                  <c:v>31569.5</c:v>
                </c:pt>
                <c:pt idx="63140">
                  <c:v>31570</c:v>
                </c:pt>
                <c:pt idx="63141">
                  <c:v>31570.5</c:v>
                </c:pt>
                <c:pt idx="63142">
                  <c:v>31571</c:v>
                </c:pt>
                <c:pt idx="63143">
                  <c:v>31571.5</c:v>
                </c:pt>
                <c:pt idx="63144">
                  <c:v>31572</c:v>
                </c:pt>
                <c:pt idx="63145">
                  <c:v>31572.5</c:v>
                </c:pt>
                <c:pt idx="63146">
                  <c:v>31573</c:v>
                </c:pt>
                <c:pt idx="63147">
                  <c:v>31573.5</c:v>
                </c:pt>
                <c:pt idx="63148">
                  <c:v>31574</c:v>
                </c:pt>
                <c:pt idx="63149">
                  <c:v>31574.5</c:v>
                </c:pt>
                <c:pt idx="63150">
                  <c:v>31575</c:v>
                </c:pt>
                <c:pt idx="63151">
                  <c:v>31575.5</c:v>
                </c:pt>
                <c:pt idx="63152">
                  <c:v>31576</c:v>
                </c:pt>
                <c:pt idx="63153">
                  <c:v>31576.5</c:v>
                </c:pt>
                <c:pt idx="63154">
                  <c:v>31577</c:v>
                </c:pt>
                <c:pt idx="63155">
                  <c:v>31577.5</c:v>
                </c:pt>
                <c:pt idx="63156">
                  <c:v>31578</c:v>
                </c:pt>
                <c:pt idx="63157">
                  <c:v>31578.5</c:v>
                </c:pt>
                <c:pt idx="63158">
                  <c:v>31579</c:v>
                </c:pt>
                <c:pt idx="63159">
                  <c:v>31579.5</c:v>
                </c:pt>
                <c:pt idx="63160">
                  <c:v>31580</c:v>
                </c:pt>
                <c:pt idx="63161">
                  <c:v>31580.5</c:v>
                </c:pt>
                <c:pt idx="63162">
                  <c:v>31581</c:v>
                </c:pt>
                <c:pt idx="63163">
                  <c:v>31581.5</c:v>
                </c:pt>
                <c:pt idx="63164">
                  <c:v>31582</c:v>
                </c:pt>
                <c:pt idx="63165">
                  <c:v>31582.5</c:v>
                </c:pt>
                <c:pt idx="63166">
                  <c:v>31583</c:v>
                </c:pt>
                <c:pt idx="63167">
                  <c:v>31583.5</c:v>
                </c:pt>
                <c:pt idx="63168">
                  <c:v>31584</c:v>
                </c:pt>
                <c:pt idx="63169">
                  <c:v>31584.5</c:v>
                </c:pt>
                <c:pt idx="63170">
                  <c:v>31585</c:v>
                </c:pt>
                <c:pt idx="63171">
                  <c:v>31585.5</c:v>
                </c:pt>
                <c:pt idx="63172">
                  <c:v>31586</c:v>
                </c:pt>
                <c:pt idx="63173">
                  <c:v>31586.5</c:v>
                </c:pt>
                <c:pt idx="63174">
                  <c:v>31587</c:v>
                </c:pt>
                <c:pt idx="63175">
                  <c:v>31587.5</c:v>
                </c:pt>
                <c:pt idx="63176">
                  <c:v>31588</c:v>
                </c:pt>
                <c:pt idx="63177">
                  <c:v>31588.5</c:v>
                </c:pt>
                <c:pt idx="63178">
                  <c:v>31589</c:v>
                </c:pt>
                <c:pt idx="63179">
                  <c:v>31589.5</c:v>
                </c:pt>
                <c:pt idx="63180">
                  <c:v>31590</c:v>
                </c:pt>
                <c:pt idx="63181">
                  <c:v>31590.5</c:v>
                </c:pt>
                <c:pt idx="63182">
                  <c:v>31591</c:v>
                </c:pt>
                <c:pt idx="63183">
                  <c:v>31591.5</c:v>
                </c:pt>
                <c:pt idx="63184">
                  <c:v>31592</c:v>
                </c:pt>
                <c:pt idx="63185">
                  <c:v>31592.5</c:v>
                </c:pt>
                <c:pt idx="63186">
                  <c:v>31593</c:v>
                </c:pt>
                <c:pt idx="63187">
                  <c:v>31593.5</c:v>
                </c:pt>
                <c:pt idx="63188">
                  <c:v>31594</c:v>
                </c:pt>
                <c:pt idx="63189">
                  <c:v>31594.5</c:v>
                </c:pt>
                <c:pt idx="63190">
                  <c:v>31595</c:v>
                </c:pt>
                <c:pt idx="63191">
                  <c:v>31595.5</c:v>
                </c:pt>
                <c:pt idx="63192">
                  <c:v>31596</c:v>
                </c:pt>
                <c:pt idx="63193">
                  <c:v>31596.5</c:v>
                </c:pt>
                <c:pt idx="63194">
                  <c:v>31597</c:v>
                </c:pt>
                <c:pt idx="63195">
                  <c:v>31597.5</c:v>
                </c:pt>
                <c:pt idx="63196">
                  <c:v>31598</c:v>
                </c:pt>
                <c:pt idx="63197">
                  <c:v>31598.5</c:v>
                </c:pt>
                <c:pt idx="63198">
                  <c:v>31599</c:v>
                </c:pt>
                <c:pt idx="63199">
                  <c:v>31599.5</c:v>
                </c:pt>
                <c:pt idx="63200">
                  <c:v>31600</c:v>
                </c:pt>
                <c:pt idx="63201">
                  <c:v>31600.5</c:v>
                </c:pt>
                <c:pt idx="63202">
                  <c:v>31601</c:v>
                </c:pt>
                <c:pt idx="63203">
                  <c:v>31601.5</c:v>
                </c:pt>
                <c:pt idx="63204">
                  <c:v>31602</c:v>
                </c:pt>
                <c:pt idx="63205">
                  <c:v>31602.5</c:v>
                </c:pt>
                <c:pt idx="63206">
                  <c:v>31603</c:v>
                </c:pt>
                <c:pt idx="63207">
                  <c:v>31603.5</c:v>
                </c:pt>
                <c:pt idx="63208">
                  <c:v>31604</c:v>
                </c:pt>
                <c:pt idx="63209">
                  <c:v>31604.5</c:v>
                </c:pt>
                <c:pt idx="63210">
                  <c:v>31605</c:v>
                </c:pt>
                <c:pt idx="63211">
                  <c:v>31605.5</c:v>
                </c:pt>
                <c:pt idx="63212">
                  <c:v>31606</c:v>
                </c:pt>
                <c:pt idx="63213">
                  <c:v>31606.5</c:v>
                </c:pt>
                <c:pt idx="63214">
                  <c:v>31607</c:v>
                </c:pt>
                <c:pt idx="63215">
                  <c:v>31607.5</c:v>
                </c:pt>
                <c:pt idx="63216">
                  <c:v>31608</c:v>
                </c:pt>
                <c:pt idx="63217">
                  <c:v>31608.5</c:v>
                </c:pt>
                <c:pt idx="63218">
                  <c:v>31609</c:v>
                </c:pt>
                <c:pt idx="63219">
                  <c:v>31609.5</c:v>
                </c:pt>
                <c:pt idx="63220">
                  <c:v>31610</c:v>
                </c:pt>
                <c:pt idx="63221">
                  <c:v>31610.5</c:v>
                </c:pt>
                <c:pt idx="63222">
                  <c:v>31611</c:v>
                </c:pt>
                <c:pt idx="63223">
                  <c:v>31611.5</c:v>
                </c:pt>
                <c:pt idx="63224">
                  <c:v>31612</c:v>
                </c:pt>
                <c:pt idx="63225">
                  <c:v>31612.5</c:v>
                </c:pt>
                <c:pt idx="63226">
                  <c:v>31613</c:v>
                </c:pt>
                <c:pt idx="63227">
                  <c:v>31613.5</c:v>
                </c:pt>
                <c:pt idx="63228">
                  <c:v>31614</c:v>
                </c:pt>
                <c:pt idx="63229">
                  <c:v>31614.5</c:v>
                </c:pt>
                <c:pt idx="63230">
                  <c:v>31615</c:v>
                </c:pt>
                <c:pt idx="63231">
                  <c:v>31615.5</c:v>
                </c:pt>
                <c:pt idx="63232">
                  <c:v>31616</c:v>
                </c:pt>
                <c:pt idx="63233">
                  <c:v>31616.5</c:v>
                </c:pt>
                <c:pt idx="63234">
                  <c:v>31617</c:v>
                </c:pt>
                <c:pt idx="63235">
                  <c:v>31617.5</c:v>
                </c:pt>
                <c:pt idx="63236">
                  <c:v>31618</c:v>
                </c:pt>
                <c:pt idx="63237">
                  <c:v>31618.5</c:v>
                </c:pt>
                <c:pt idx="63238">
                  <c:v>31619</c:v>
                </c:pt>
                <c:pt idx="63239">
                  <c:v>31619.5</c:v>
                </c:pt>
                <c:pt idx="63240">
                  <c:v>31620</c:v>
                </c:pt>
                <c:pt idx="63241">
                  <c:v>31620.5</c:v>
                </c:pt>
                <c:pt idx="63242">
                  <c:v>31621</c:v>
                </c:pt>
                <c:pt idx="63243">
                  <c:v>31621.5</c:v>
                </c:pt>
                <c:pt idx="63244">
                  <c:v>31622</c:v>
                </c:pt>
                <c:pt idx="63245">
                  <c:v>31622.5</c:v>
                </c:pt>
                <c:pt idx="63246">
                  <c:v>31623</c:v>
                </c:pt>
                <c:pt idx="63247">
                  <c:v>31623.5</c:v>
                </c:pt>
                <c:pt idx="63248">
                  <c:v>31624</c:v>
                </c:pt>
                <c:pt idx="63249">
                  <c:v>31624.5</c:v>
                </c:pt>
                <c:pt idx="63250">
                  <c:v>31625</c:v>
                </c:pt>
                <c:pt idx="63251">
                  <c:v>31625.5</c:v>
                </c:pt>
                <c:pt idx="63252">
                  <c:v>31626</c:v>
                </c:pt>
                <c:pt idx="63253">
                  <c:v>31626.5</c:v>
                </c:pt>
                <c:pt idx="63254">
                  <c:v>31627</c:v>
                </c:pt>
                <c:pt idx="63255">
                  <c:v>31627.5</c:v>
                </c:pt>
                <c:pt idx="63256">
                  <c:v>31628</c:v>
                </c:pt>
                <c:pt idx="63257">
                  <c:v>31628.5</c:v>
                </c:pt>
                <c:pt idx="63258">
                  <c:v>31629</c:v>
                </c:pt>
                <c:pt idx="63259">
                  <c:v>31629.5</c:v>
                </c:pt>
                <c:pt idx="63260">
                  <c:v>31630</c:v>
                </c:pt>
                <c:pt idx="63261">
                  <c:v>31630.5</c:v>
                </c:pt>
                <c:pt idx="63262">
                  <c:v>31631</c:v>
                </c:pt>
                <c:pt idx="63263">
                  <c:v>31631.5</c:v>
                </c:pt>
                <c:pt idx="63264">
                  <c:v>31632</c:v>
                </c:pt>
                <c:pt idx="63265">
                  <c:v>31632.5</c:v>
                </c:pt>
                <c:pt idx="63266">
                  <c:v>31633</c:v>
                </c:pt>
                <c:pt idx="63267">
                  <c:v>31633.5</c:v>
                </c:pt>
                <c:pt idx="63268">
                  <c:v>31634</c:v>
                </c:pt>
                <c:pt idx="63269">
                  <c:v>31634.5</c:v>
                </c:pt>
                <c:pt idx="63270">
                  <c:v>31635</c:v>
                </c:pt>
                <c:pt idx="63271">
                  <c:v>31635.5</c:v>
                </c:pt>
                <c:pt idx="63272">
                  <c:v>31636</c:v>
                </c:pt>
                <c:pt idx="63273">
                  <c:v>31636.5</c:v>
                </c:pt>
                <c:pt idx="63274">
                  <c:v>31637</c:v>
                </c:pt>
                <c:pt idx="63275">
                  <c:v>31637.5</c:v>
                </c:pt>
                <c:pt idx="63276">
                  <c:v>31638</c:v>
                </c:pt>
                <c:pt idx="63277">
                  <c:v>31638.5</c:v>
                </c:pt>
                <c:pt idx="63278">
                  <c:v>31639</c:v>
                </c:pt>
                <c:pt idx="63279">
                  <c:v>31639.5</c:v>
                </c:pt>
                <c:pt idx="63280">
                  <c:v>31640</c:v>
                </c:pt>
                <c:pt idx="63281">
                  <c:v>31640.5</c:v>
                </c:pt>
                <c:pt idx="63282">
                  <c:v>31641</c:v>
                </c:pt>
                <c:pt idx="63283">
                  <c:v>31641.5</c:v>
                </c:pt>
                <c:pt idx="63284">
                  <c:v>31642</c:v>
                </c:pt>
                <c:pt idx="63285">
                  <c:v>31642.5</c:v>
                </c:pt>
                <c:pt idx="63286">
                  <c:v>31643</c:v>
                </c:pt>
                <c:pt idx="63287">
                  <c:v>31643.5</c:v>
                </c:pt>
                <c:pt idx="63288">
                  <c:v>31644</c:v>
                </c:pt>
                <c:pt idx="63289">
                  <c:v>31644.5</c:v>
                </c:pt>
                <c:pt idx="63290">
                  <c:v>31645</c:v>
                </c:pt>
                <c:pt idx="63291">
                  <c:v>31645.5</c:v>
                </c:pt>
                <c:pt idx="63292">
                  <c:v>31646</c:v>
                </c:pt>
                <c:pt idx="63293">
                  <c:v>31646.5</c:v>
                </c:pt>
                <c:pt idx="63294">
                  <c:v>31647</c:v>
                </c:pt>
                <c:pt idx="63295">
                  <c:v>31647.5</c:v>
                </c:pt>
                <c:pt idx="63296">
                  <c:v>31648</c:v>
                </c:pt>
                <c:pt idx="63297">
                  <c:v>31648.5</c:v>
                </c:pt>
                <c:pt idx="63298">
                  <c:v>31649</c:v>
                </c:pt>
                <c:pt idx="63299">
                  <c:v>31649.5</c:v>
                </c:pt>
                <c:pt idx="63300">
                  <c:v>31650</c:v>
                </c:pt>
                <c:pt idx="63301">
                  <c:v>31650.5</c:v>
                </c:pt>
                <c:pt idx="63302">
                  <c:v>31651</c:v>
                </c:pt>
                <c:pt idx="63303">
                  <c:v>31651.5</c:v>
                </c:pt>
                <c:pt idx="63304">
                  <c:v>31652</c:v>
                </c:pt>
                <c:pt idx="63305">
                  <c:v>31652.5</c:v>
                </c:pt>
                <c:pt idx="63306">
                  <c:v>31653</c:v>
                </c:pt>
                <c:pt idx="63307">
                  <c:v>31653.5</c:v>
                </c:pt>
                <c:pt idx="63308">
                  <c:v>31654</c:v>
                </c:pt>
                <c:pt idx="63309">
                  <c:v>31654.5</c:v>
                </c:pt>
                <c:pt idx="63310">
                  <c:v>31655</c:v>
                </c:pt>
                <c:pt idx="63311">
                  <c:v>31655.5</c:v>
                </c:pt>
                <c:pt idx="63312">
                  <c:v>31656</c:v>
                </c:pt>
                <c:pt idx="63313">
                  <c:v>31656.5</c:v>
                </c:pt>
                <c:pt idx="63314">
                  <c:v>31657</c:v>
                </c:pt>
                <c:pt idx="63315">
                  <c:v>31657.5</c:v>
                </c:pt>
                <c:pt idx="63316">
                  <c:v>31658</c:v>
                </c:pt>
                <c:pt idx="63317">
                  <c:v>31658.5</c:v>
                </c:pt>
                <c:pt idx="63318">
                  <c:v>31659</c:v>
                </c:pt>
                <c:pt idx="63319">
                  <c:v>31659.5</c:v>
                </c:pt>
                <c:pt idx="63320">
                  <c:v>31660</c:v>
                </c:pt>
                <c:pt idx="63321">
                  <c:v>31660.5</c:v>
                </c:pt>
                <c:pt idx="63322">
                  <c:v>31661</c:v>
                </c:pt>
                <c:pt idx="63323">
                  <c:v>31661.5</c:v>
                </c:pt>
                <c:pt idx="63324">
                  <c:v>31662</c:v>
                </c:pt>
                <c:pt idx="63325">
                  <c:v>31662.5</c:v>
                </c:pt>
                <c:pt idx="63326">
                  <c:v>31663</c:v>
                </c:pt>
                <c:pt idx="63327">
                  <c:v>31663.5</c:v>
                </c:pt>
                <c:pt idx="63328">
                  <c:v>31664</c:v>
                </c:pt>
                <c:pt idx="63329">
                  <c:v>31664.5</c:v>
                </c:pt>
                <c:pt idx="63330">
                  <c:v>31665</c:v>
                </c:pt>
                <c:pt idx="63331">
                  <c:v>31665.5</c:v>
                </c:pt>
                <c:pt idx="63332">
                  <c:v>31666</c:v>
                </c:pt>
                <c:pt idx="63333">
                  <c:v>31666.5</c:v>
                </c:pt>
                <c:pt idx="63334">
                  <c:v>31667</c:v>
                </c:pt>
                <c:pt idx="63335">
                  <c:v>31667.5</c:v>
                </c:pt>
                <c:pt idx="63336">
                  <c:v>31668</c:v>
                </c:pt>
                <c:pt idx="63337">
                  <c:v>31668.5</c:v>
                </c:pt>
                <c:pt idx="63338">
                  <c:v>31669</c:v>
                </c:pt>
                <c:pt idx="63339">
                  <c:v>31669.5</c:v>
                </c:pt>
                <c:pt idx="63340">
                  <c:v>31670</c:v>
                </c:pt>
                <c:pt idx="63341">
                  <c:v>31670.5</c:v>
                </c:pt>
                <c:pt idx="63342">
                  <c:v>31671</c:v>
                </c:pt>
                <c:pt idx="63343">
                  <c:v>31671.5</c:v>
                </c:pt>
                <c:pt idx="63344">
                  <c:v>31672</c:v>
                </c:pt>
                <c:pt idx="63345">
                  <c:v>31672.5</c:v>
                </c:pt>
                <c:pt idx="63346">
                  <c:v>31673</c:v>
                </c:pt>
                <c:pt idx="63347">
                  <c:v>31673.5</c:v>
                </c:pt>
                <c:pt idx="63348">
                  <c:v>31674</c:v>
                </c:pt>
                <c:pt idx="63349">
                  <c:v>31674.5</c:v>
                </c:pt>
                <c:pt idx="63350">
                  <c:v>31675</c:v>
                </c:pt>
                <c:pt idx="63351">
                  <c:v>31675.5</c:v>
                </c:pt>
                <c:pt idx="63352">
                  <c:v>31676</c:v>
                </c:pt>
                <c:pt idx="63353">
                  <c:v>31676.5</c:v>
                </c:pt>
                <c:pt idx="63354">
                  <c:v>31677</c:v>
                </c:pt>
                <c:pt idx="63355">
                  <c:v>31677.5</c:v>
                </c:pt>
                <c:pt idx="63356">
                  <c:v>31678</c:v>
                </c:pt>
                <c:pt idx="63357">
                  <c:v>31678.5</c:v>
                </c:pt>
                <c:pt idx="63358">
                  <c:v>31679</c:v>
                </c:pt>
                <c:pt idx="63359">
                  <c:v>31679.5</c:v>
                </c:pt>
                <c:pt idx="63360">
                  <c:v>31680</c:v>
                </c:pt>
                <c:pt idx="63361">
                  <c:v>31680.5</c:v>
                </c:pt>
                <c:pt idx="63362">
                  <c:v>31681</c:v>
                </c:pt>
                <c:pt idx="63363">
                  <c:v>31681.5</c:v>
                </c:pt>
                <c:pt idx="63364">
                  <c:v>31682</c:v>
                </c:pt>
                <c:pt idx="63365">
                  <c:v>31682.5</c:v>
                </c:pt>
                <c:pt idx="63366">
                  <c:v>31683</c:v>
                </c:pt>
                <c:pt idx="63367">
                  <c:v>31683.5</c:v>
                </c:pt>
                <c:pt idx="63368">
                  <c:v>31684</c:v>
                </c:pt>
                <c:pt idx="63369">
                  <c:v>31684.5</c:v>
                </c:pt>
                <c:pt idx="63370">
                  <c:v>31685</c:v>
                </c:pt>
                <c:pt idx="63371">
                  <c:v>31685.5</c:v>
                </c:pt>
                <c:pt idx="63372">
                  <c:v>31686</c:v>
                </c:pt>
                <c:pt idx="63373">
                  <c:v>31686.5</c:v>
                </c:pt>
                <c:pt idx="63374">
                  <c:v>31687</c:v>
                </c:pt>
                <c:pt idx="63375">
                  <c:v>31687.5</c:v>
                </c:pt>
                <c:pt idx="63376">
                  <c:v>31688</c:v>
                </c:pt>
                <c:pt idx="63377">
                  <c:v>31688.5</c:v>
                </c:pt>
                <c:pt idx="63378">
                  <c:v>31689</c:v>
                </c:pt>
                <c:pt idx="63379">
                  <c:v>31689.5</c:v>
                </c:pt>
                <c:pt idx="63380">
                  <c:v>31690</c:v>
                </c:pt>
                <c:pt idx="63381">
                  <c:v>31690.5</c:v>
                </c:pt>
                <c:pt idx="63382">
                  <c:v>31691</c:v>
                </c:pt>
                <c:pt idx="63383">
                  <c:v>31691.5</c:v>
                </c:pt>
                <c:pt idx="63384">
                  <c:v>31692</c:v>
                </c:pt>
                <c:pt idx="63385">
                  <c:v>31692.5</c:v>
                </c:pt>
                <c:pt idx="63386">
                  <c:v>31693</c:v>
                </c:pt>
                <c:pt idx="63387">
                  <c:v>31693.5</c:v>
                </c:pt>
                <c:pt idx="63388">
                  <c:v>31694</c:v>
                </c:pt>
                <c:pt idx="63389">
                  <c:v>31694.5</c:v>
                </c:pt>
                <c:pt idx="63390">
                  <c:v>31695</c:v>
                </c:pt>
                <c:pt idx="63391">
                  <c:v>31695.5</c:v>
                </c:pt>
                <c:pt idx="63392">
                  <c:v>31696</c:v>
                </c:pt>
                <c:pt idx="63393">
                  <c:v>31696.5</c:v>
                </c:pt>
                <c:pt idx="63394">
                  <c:v>31697</c:v>
                </c:pt>
                <c:pt idx="63395">
                  <c:v>31697.5</c:v>
                </c:pt>
                <c:pt idx="63396">
                  <c:v>31698</c:v>
                </c:pt>
                <c:pt idx="63397">
                  <c:v>31698.5</c:v>
                </c:pt>
                <c:pt idx="63398">
                  <c:v>31699</c:v>
                </c:pt>
                <c:pt idx="63399">
                  <c:v>31699.5</c:v>
                </c:pt>
                <c:pt idx="63400">
                  <c:v>31700</c:v>
                </c:pt>
                <c:pt idx="63401">
                  <c:v>31700.5</c:v>
                </c:pt>
                <c:pt idx="63402">
                  <c:v>31701</c:v>
                </c:pt>
                <c:pt idx="63403">
                  <c:v>31701.5</c:v>
                </c:pt>
                <c:pt idx="63404">
                  <c:v>31702</c:v>
                </c:pt>
                <c:pt idx="63405">
                  <c:v>31702.5</c:v>
                </c:pt>
                <c:pt idx="63406">
                  <c:v>31703</c:v>
                </c:pt>
                <c:pt idx="63407">
                  <c:v>31703.5</c:v>
                </c:pt>
                <c:pt idx="63408">
                  <c:v>31704</c:v>
                </c:pt>
                <c:pt idx="63409">
                  <c:v>31704.5</c:v>
                </c:pt>
                <c:pt idx="63410">
                  <c:v>31705</c:v>
                </c:pt>
                <c:pt idx="63411">
                  <c:v>31705.5</c:v>
                </c:pt>
                <c:pt idx="63412">
                  <c:v>31706</c:v>
                </c:pt>
                <c:pt idx="63413">
                  <c:v>31706.5</c:v>
                </c:pt>
                <c:pt idx="63414">
                  <c:v>31707</c:v>
                </c:pt>
                <c:pt idx="63415">
                  <c:v>31707.5</c:v>
                </c:pt>
                <c:pt idx="63416">
                  <c:v>31708</c:v>
                </c:pt>
                <c:pt idx="63417">
                  <c:v>31708.5</c:v>
                </c:pt>
                <c:pt idx="63418">
                  <c:v>31709</c:v>
                </c:pt>
                <c:pt idx="63419">
                  <c:v>31709.5</c:v>
                </c:pt>
                <c:pt idx="63420">
                  <c:v>31710</c:v>
                </c:pt>
                <c:pt idx="63421">
                  <c:v>31710.5</c:v>
                </c:pt>
                <c:pt idx="63422">
                  <c:v>31711</c:v>
                </c:pt>
                <c:pt idx="63423">
                  <c:v>31711.5</c:v>
                </c:pt>
                <c:pt idx="63424">
                  <c:v>31712</c:v>
                </c:pt>
                <c:pt idx="63425">
                  <c:v>31712.5</c:v>
                </c:pt>
                <c:pt idx="63426">
                  <c:v>31713</c:v>
                </c:pt>
                <c:pt idx="63427">
                  <c:v>31713.5</c:v>
                </c:pt>
                <c:pt idx="63428">
                  <c:v>31714</c:v>
                </c:pt>
                <c:pt idx="63429">
                  <c:v>31714.5</c:v>
                </c:pt>
                <c:pt idx="63430">
                  <c:v>31715</c:v>
                </c:pt>
                <c:pt idx="63431">
                  <c:v>31715.5</c:v>
                </c:pt>
                <c:pt idx="63432">
                  <c:v>31716</c:v>
                </c:pt>
                <c:pt idx="63433">
                  <c:v>31716.5</c:v>
                </c:pt>
                <c:pt idx="63434">
                  <c:v>31717</c:v>
                </c:pt>
                <c:pt idx="63435">
                  <c:v>31717.5</c:v>
                </c:pt>
                <c:pt idx="63436">
                  <c:v>31718</c:v>
                </c:pt>
                <c:pt idx="63437">
                  <c:v>31718.5</c:v>
                </c:pt>
                <c:pt idx="63438">
                  <c:v>31719</c:v>
                </c:pt>
                <c:pt idx="63439">
                  <c:v>31719.5</c:v>
                </c:pt>
                <c:pt idx="63440">
                  <c:v>31720</c:v>
                </c:pt>
                <c:pt idx="63441">
                  <c:v>31720.5</c:v>
                </c:pt>
                <c:pt idx="63442">
                  <c:v>31721</c:v>
                </c:pt>
                <c:pt idx="63443">
                  <c:v>31721.5</c:v>
                </c:pt>
                <c:pt idx="63444">
                  <c:v>31722</c:v>
                </c:pt>
                <c:pt idx="63445">
                  <c:v>31722.5</c:v>
                </c:pt>
                <c:pt idx="63446">
                  <c:v>31723</c:v>
                </c:pt>
                <c:pt idx="63447">
                  <c:v>31723.5</c:v>
                </c:pt>
                <c:pt idx="63448">
                  <c:v>31724</c:v>
                </c:pt>
                <c:pt idx="63449">
                  <c:v>31724.5</c:v>
                </c:pt>
                <c:pt idx="63450">
                  <c:v>31725</c:v>
                </c:pt>
                <c:pt idx="63451">
                  <c:v>31725.5</c:v>
                </c:pt>
                <c:pt idx="63452">
                  <c:v>31726</c:v>
                </c:pt>
                <c:pt idx="63453">
                  <c:v>31726.5</c:v>
                </c:pt>
                <c:pt idx="63454">
                  <c:v>31727</c:v>
                </c:pt>
                <c:pt idx="63455">
                  <c:v>31727.5</c:v>
                </c:pt>
                <c:pt idx="63456">
                  <c:v>31728</c:v>
                </c:pt>
                <c:pt idx="63457">
                  <c:v>31728.5</c:v>
                </c:pt>
                <c:pt idx="63458">
                  <c:v>31729</c:v>
                </c:pt>
                <c:pt idx="63459">
                  <c:v>31729.5</c:v>
                </c:pt>
                <c:pt idx="63460">
                  <c:v>31730</c:v>
                </c:pt>
                <c:pt idx="63461">
                  <c:v>31730.5</c:v>
                </c:pt>
                <c:pt idx="63462">
                  <c:v>31731</c:v>
                </c:pt>
                <c:pt idx="63463">
                  <c:v>31731.5</c:v>
                </c:pt>
                <c:pt idx="63464">
                  <c:v>31732</c:v>
                </c:pt>
                <c:pt idx="63465">
                  <c:v>31732.5</c:v>
                </c:pt>
                <c:pt idx="63466">
                  <c:v>31733</c:v>
                </c:pt>
                <c:pt idx="63467">
                  <c:v>31733.5</c:v>
                </c:pt>
                <c:pt idx="63468">
                  <c:v>31734</c:v>
                </c:pt>
                <c:pt idx="63469">
                  <c:v>31734.5</c:v>
                </c:pt>
                <c:pt idx="63470">
                  <c:v>31735</c:v>
                </c:pt>
                <c:pt idx="63471">
                  <c:v>31735.5</c:v>
                </c:pt>
                <c:pt idx="63472">
                  <c:v>31736</c:v>
                </c:pt>
                <c:pt idx="63473">
                  <c:v>31736.5</c:v>
                </c:pt>
                <c:pt idx="63474">
                  <c:v>31737</c:v>
                </c:pt>
                <c:pt idx="63475">
                  <c:v>31737.5</c:v>
                </c:pt>
                <c:pt idx="63476">
                  <c:v>31738</c:v>
                </c:pt>
                <c:pt idx="63477">
                  <c:v>31738.5</c:v>
                </c:pt>
                <c:pt idx="63478">
                  <c:v>31739</c:v>
                </c:pt>
                <c:pt idx="63479">
                  <c:v>31739.5</c:v>
                </c:pt>
                <c:pt idx="63480">
                  <c:v>31740</c:v>
                </c:pt>
                <c:pt idx="63481">
                  <c:v>31740.5</c:v>
                </c:pt>
                <c:pt idx="63482">
                  <c:v>31741</c:v>
                </c:pt>
                <c:pt idx="63483">
                  <c:v>31741.5</c:v>
                </c:pt>
                <c:pt idx="63484">
                  <c:v>31742</c:v>
                </c:pt>
                <c:pt idx="63485">
                  <c:v>31742.5</c:v>
                </c:pt>
                <c:pt idx="63486">
                  <c:v>31743</c:v>
                </c:pt>
                <c:pt idx="63487">
                  <c:v>31743.5</c:v>
                </c:pt>
                <c:pt idx="63488">
                  <c:v>31744</c:v>
                </c:pt>
                <c:pt idx="63489">
                  <c:v>31744.5</c:v>
                </c:pt>
                <c:pt idx="63490">
                  <c:v>31745</c:v>
                </c:pt>
                <c:pt idx="63491">
                  <c:v>31745.5</c:v>
                </c:pt>
                <c:pt idx="63492">
                  <c:v>31746</c:v>
                </c:pt>
                <c:pt idx="63493">
                  <c:v>31746.5</c:v>
                </c:pt>
                <c:pt idx="63494">
                  <c:v>31747</c:v>
                </c:pt>
                <c:pt idx="63495">
                  <c:v>31747.5</c:v>
                </c:pt>
                <c:pt idx="63496">
                  <c:v>31748</c:v>
                </c:pt>
                <c:pt idx="63497">
                  <c:v>31748.5</c:v>
                </c:pt>
                <c:pt idx="63498">
                  <c:v>31749</c:v>
                </c:pt>
                <c:pt idx="63499">
                  <c:v>31749.5</c:v>
                </c:pt>
                <c:pt idx="63500">
                  <c:v>31750</c:v>
                </c:pt>
                <c:pt idx="63501">
                  <c:v>31750.5</c:v>
                </c:pt>
                <c:pt idx="63502">
                  <c:v>31751</c:v>
                </c:pt>
                <c:pt idx="63503">
                  <c:v>31751.5</c:v>
                </c:pt>
                <c:pt idx="63504">
                  <c:v>31752</c:v>
                </c:pt>
                <c:pt idx="63505">
                  <c:v>31752.5</c:v>
                </c:pt>
                <c:pt idx="63506">
                  <c:v>31753</c:v>
                </c:pt>
                <c:pt idx="63507">
                  <c:v>31753.5</c:v>
                </c:pt>
                <c:pt idx="63508">
                  <c:v>31754</c:v>
                </c:pt>
                <c:pt idx="63509">
                  <c:v>31754.5</c:v>
                </c:pt>
                <c:pt idx="63510">
                  <c:v>31755</c:v>
                </c:pt>
                <c:pt idx="63511">
                  <c:v>31755.5</c:v>
                </c:pt>
                <c:pt idx="63512">
                  <c:v>31756</c:v>
                </c:pt>
                <c:pt idx="63513">
                  <c:v>31756.5</c:v>
                </c:pt>
                <c:pt idx="63514">
                  <c:v>31757</c:v>
                </c:pt>
                <c:pt idx="63515">
                  <c:v>31757.5</c:v>
                </c:pt>
                <c:pt idx="63516">
                  <c:v>31758</c:v>
                </c:pt>
                <c:pt idx="63517">
                  <c:v>31758.5</c:v>
                </c:pt>
                <c:pt idx="63518">
                  <c:v>31759</c:v>
                </c:pt>
                <c:pt idx="63519">
                  <c:v>31759.5</c:v>
                </c:pt>
                <c:pt idx="63520">
                  <c:v>31760</c:v>
                </c:pt>
                <c:pt idx="63521">
                  <c:v>31760.5</c:v>
                </c:pt>
                <c:pt idx="63522">
                  <c:v>31761</c:v>
                </c:pt>
                <c:pt idx="63523">
                  <c:v>31761.5</c:v>
                </c:pt>
                <c:pt idx="63524">
                  <c:v>31762</c:v>
                </c:pt>
                <c:pt idx="63525">
                  <c:v>31762.5</c:v>
                </c:pt>
                <c:pt idx="63526">
                  <c:v>31763</c:v>
                </c:pt>
                <c:pt idx="63527">
                  <c:v>31763.5</c:v>
                </c:pt>
                <c:pt idx="63528">
                  <c:v>31764</c:v>
                </c:pt>
                <c:pt idx="63529">
                  <c:v>31764.5</c:v>
                </c:pt>
                <c:pt idx="63530">
                  <c:v>31765</c:v>
                </c:pt>
                <c:pt idx="63531">
                  <c:v>31765.5</c:v>
                </c:pt>
                <c:pt idx="63532">
                  <c:v>31766</c:v>
                </c:pt>
                <c:pt idx="63533">
                  <c:v>31766.5</c:v>
                </c:pt>
                <c:pt idx="63534">
                  <c:v>31767</c:v>
                </c:pt>
                <c:pt idx="63535">
                  <c:v>31767.5</c:v>
                </c:pt>
                <c:pt idx="63536">
                  <c:v>31768</c:v>
                </c:pt>
                <c:pt idx="63537">
                  <c:v>31768.5</c:v>
                </c:pt>
                <c:pt idx="63538">
                  <c:v>31769</c:v>
                </c:pt>
                <c:pt idx="63539">
                  <c:v>31769.5</c:v>
                </c:pt>
                <c:pt idx="63540">
                  <c:v>31770</c:v>
                </c:pt>
                <c:pt idx="63541">
                  <c:v>31770.5</c:v>
                </c:pt>
                <c:pt idx="63542">
                  <c:v>31771</c:v>
                </c:pt>
                <c:pt idx="63543">
                  <c:v>31771.5</c:v>
                </c:pt>
                <c:pt idx="63544">
                  <c:v>31772</c:v>
                </c:pt>
                <c:pt idx="63545">
                  <c:v>31772.5</c:v>
                </c:pt>
                <c:pt idx="63546">
                  <c:v>31773</c:v>
                </c:pt>
                <c:pt idx="63547">
                  <c:v>31773.5</c:v>
                </c:pt>
                <c:pt idx="63548">
                  <c:v>31774</c:v>
                </c:pt>
                <c:pt idx="63549">
                  <c:v>31774.5</c:v>
                </c:pt>
                <c:pt idx="63550">
                  <c:v>31775</c:v>
                </c:pt>
                <c:pt idx="63551">
                  <c:v>31775.5</c:v>
                </c:pt>
                <c:pt idx="63552">
                  <c:v>31776</c:v>
                </c:pt>
                <c:pt idx="63553">
                  <c:v>31776.5</c:v>
                </c:pt>
                <c:pt idx="63554">
                  <c:v>31777</c:v>
                </c:pt>
                <c:pt idx="63555">
                  <c:v>31777.5</c:v>
                </c:pt>
                <c:pt idx="63556">
                  <c:v>31778</c:v>
                </c:pt>
                <c:pt idx="63557">
                  <c:v>31778.5</c:v>
                </c:pt>
                <c:pt idx="63558">
                  <c:v>31779</c:v>
                </c:pt>
                <c:pt idx="63559">
                  <c:v>31779.5</c:v>
                </c:pt>
                <c:pt idx="63560">
                  <c:v>31780</c:v>
                </c:pt>
                <c:pt idx="63561">
                  <c:v>31780.5</c:v>
                </c:pt>
                <c:pt idx="63562">
                  <c:v>31781</c:v>
                </c:pt>
                <c:pt idx="63563">
                  <c:v>31781.5</c:v>
                </c:pt>
                <c:pt idx="63564">
                  <c:v>31782</c:v>
                </c:pt>
                <c:pt idx="63565">
                  <c:v>31782.5</c:v>
                </c:pt>
                <c:pt idx="63566">
                  <c:v>31783</c:v>
                </c:pt>
                <c:pt idx="63567">
                  <c:v>31783.5</c:v>
                </c:pt>
                <c:pt idx="63568">
                  <c:v>31784</c:v>
                </c:pt>
                <c:pt idx="63569">
                  <c:v>31784.5</c:v>
                </c:pt>
                <c:pt idx="63570">
                  <c:v>31785</c:v>
                </c:pt>
                <c:pt idx="63571">
                  <c:v>31785.5</c:v>
                </c:pt>
                <c:pt idx="63572">
                  <c:v>31786</c:v>
                </c:pt>
                <c:pt idx="63573">
                  <c:v>31786.5</c:v>
                </c:pt>
                <c:pt idx="63574">
                  <c:v>31787</c:v>
                </c:pt>
                <c:pt idx="63575">
                  <c:v>31787.5</c:v>
                </c:pt>
                <c:pt idx="63576">
                  <c:v>31788</c:v>
                </c:pt>
                <c:pt idx="63577">
                  <c:v>31788.5</c:v>
                </c:pt>
                <c:pt idx="63578">
                  <c:v>31789</c:v>
                </c:pt>
                <c:pt idx="63579">
                  <c:v>31789.5</c:v>
                </c:pt>
                <c:pt idx="63580">
                  <c:v>31790</c:v>
                </c:pt>
                <c:pt idx="63581">
                  <c:v>31790.5</c:v>
                </c:pt>
                <c:pt idx="63582">
                  <c:v>31791</c:v>
                </c:pt>
                <c:pt idx="63583">
                  <c:v>31791.5</c:v>
                </c:pt>
                <c:pt idx="63584">
                  <c:v>31792</c:v>
                </c:pt>
                <c:pt idx="63585">
                  <c:v>31792.5</c:v>
                </c:pt>
                <c:pt idx="63586">
                  <c:v>31793</c:v>
                </c:pt>
                <c:pt idx="63587">
                  <c:v>31793.5</c:v>
                </c:pt>
                <c:pt idx="63588">
                  <c:v>31794</c:v>
                </c:pt>
                <c:pt idx="63589">
                  <c:v>31794.5</c:v>
                </c:pt>
                <c:pt idx="63590">
                  <c:v>31795</c:v>
                </c:pt>
                <c:pt idx="63591">
                  <c:v>31795.5</c:v>
                </c:pt>
                <c:pt idx="63592">
                  <c:v>31796</c:v>
                </c:pt>
                <c:pt idx="63593">
                  <c:v>31796.5</c:v>
                </c:pt>
                <c:pt idx="63594">
                  <c:v>31797</c:v>
                </c:pt>
                <c:pt idx="63595">
                  <c:v>31797.5</c:v>
                </c:pt>
                <c:pt idx="63596">
                  <c:v>31798</c:v>
                </c:pt>
                <c:pt idx="63597">
                  <c:v>31798.5</c:v>
                </c:pt>
                <c:pt idx="63598">
                  <c:v>31799</c:v>
                </c:pt>
                <c:pt idx="63599">
                  <c:v>31799.5</c:v>
                </c:pt>
                <c:pt idx="63600">
                  <c:v>31800</c:v>
                </c:pt>
                <c:pt idx="63601">
                  <c:v>31800.5</c:v>
                </c:pt>
                <c:pt idx="63602">
                  <c:v>31801</c:v>
                </c:pt>
                <c:pt idx="63603">
                  <c:v>31801.5</c:v>
                </c:pt>
                <c:pt idx="63604">
                  <c:v>31802</c:v>
                </c:pt>
                <c:pt idx="63605">
                  <c:v>31802.5</c:v>
                </c:pt>
                <c:pt idx="63606">
                  <c:v>31803</c:v>
                </c:pt>
                <c:pt idx="63607">
                  <c:v>31803.5</c:v>
                </c:pt>
                <c:pt idx="63608">
                  <c:v>31804</c:v>
                </c:pt>
                <c:pt idx="63609">
                  <c:v>31804.5</c:v>
                </c:pt>
                <c:pt idx="63610">
                  <c:v>31805</c:v>
                </c:pt>
                <c:pt idx="63611">
                  <c:v>31805.5</c:v>
                </c:pt>
                <c:pt idx="63612">
                  <c:v>31806</c:v>
                </c:pt>
                <c:pt idx="63613">
                  <c:v>31806.5</c:v>
                </c:pt>
                <c:pt idx="63614">
                  <c:v>31807</c:v>
                </c:pt>
                <c:pt idx="63615">
                  <c:v>31807.5</c:v>
                </c:pt>
                <c:pt idx="63616">
                  <c:v>31808</c:v>
                </c:pt>
                <c:pt idx="63617">
                  <c:v>31808.5</c:v>
                </c:pt>
                <c:pt idx="63618">
                  <c:v>31809</c:v>
                </c:pt>
                <c:pt idx="63619">
                  <c:v>31809.5</c:v>
                </c:pt>
                <c:pt idx="63620">
                  <c:v>31810</c:v>
                </c:pt>
                <c:pt idx="63621">
                  <c:v>31810.5</c:v>
                </c:pt>
                <c:pt idx="63622">
                  <c:v>31811</c:v>
                </c:pt>
                <c:pt idx="63623">
                  <c:v>31811.5</c:v>
                </c:pt>
                <c:pt idx="63624">
                  <c:v>31812</c:v>
                </c:pt>
                <c:pt idx="63625">
                  <c:v>31812.5</c:v>
                </c:pt>
                <c:pt idx="63626">
                  <c:v>31813</c:v>
                </c:pt>
                <c:pt idx="63627">
                  <c:v>31813.5</c:v>
                </c:pt>
                <c:pt idx="63628">
                  <c:v>31814</c:v>
                </c:pt>
                <c:pt idx="63629">
                  <c:v>31814.5</c:v>
                </c:pt>
                <c:pt idx="63630">
                  <c:v>31815</c:v>
                </c:pt>
                <c:pt idx="63631">
                  <c:v>31815.5</c:v>
                </c:pt>
                <c:pt idx="63632">
                  <c:v>31816</c:v>
                </c:pt>
                <c:pt idx="63633">
                  <c:v>31816.5</c:v>
                </c:pt>
                <c:pt idx="63634">
                  <c:v>31817</c:v>
                </c:pt>
                <c:pt idx="63635">
                  <c:v>31817.5</c:v>
                </c:pt>
                <c:pt idx="63636">
                  <c:v>31818</c:v>
                </c:pt>
                <c:pt idx="63637">
                  <c:v>31818.5</c:v>
                </c:pt>
                <c:pt idx="63638">
                  <c:v>31819</c:v>
                </c:pt>
                <c:pt idx="63639">
                  <c:v>31819.5</c:v>
                </c:pt>
                <c:pt idx="63640">
                  <c:v>31820</c:v>
                </c:pt>
                <c:pt idx="63641">
                  <c:v>31820.5</c:v>
                </c:pt>
                <c:pt idx="63642">
                  <c:v>31821</c:v>
                </c:pt>
                <c:pt idx="63643">
                  <c:v>31821.5</c:v>
                </c:pt>
                <c:pt idx="63644">
                  <c:v>31822</c:v>
                </c:pt>
                <c:pt idx="63645">
                  <c:v>31822.5</c:v>
                </c:pt>
                <c:pt idx="63646">
                  <c:v>31823</c:v>
                </c:pt>
                <c:pt idx="63647">
                  <c:v>31823.5</c:v>
                </c:pt>
                <c:pt idx="63648">
                  <c:v>31824</c:v>
                </c:pt>
                <c:pt idx="63649">
                  <c:v>31824.5</c:v>
                </c:pt>
                <c:pt idx="63650">
                  <c:v>31825</c:v>
                </c:pt>
                <c:pt idx="63651">
                  <c:v>31825.5</c:v>
                </c:pt>
                <c:pt idx="63652">
                  <c:v>31826</c:v>
                </c:pt>
                <c:pt idx="63653">
                  <c:v>31826.5</c:v>
                </c:pt>
                <c:pt idx="63654">
                  <c:v>31827</c:v>
                </c:pt>
                <c:pt idx="63655">
                  <c:v>31827.5</c:v>
                </c:pt>
                <c:pt idx="63656">
                  <c:v>31828</c:v>
                </c:pt>
                <c:pt idx="63657">
                  <c:v>31828.5</c:v>
                </c:pt>
                <c:pt idx="63658">
                  <c:v>31829</c:v>
                </c:pt>
                <c:pt idx="63659">
                  <c:v>31829.5</c:v>
                </c:pt>
                <c:pt idx="63660">
                  <c:v>31830</c:v>
                </c:pt>
                <c:pt idx="63661">
                  <c:v>31830.5</c:v>
                </c:pt>
                <c:pt idx="63662">
                  <c:v>31831</c:v>
                </c:pt>
                <c:pt idx="63663">
                  <c:v>31831.5</c:v>
                </c:pt>
                <c:pt idx="63664">
                  <c:v>31832</c:v>
                </c:pt>
                <c:pt idx="63665">
                  <c:v>31832.5</c:v>
                </c:pt>
                <c:pt idx="63666">
                  <c:v>31833</c:v>
                </c:pt>
                <c:pt idx="63667">
                  <c:v>31833.5</c:v>
                </c:pt>
                <c:pt idx="63668">
                  <c:v>31834</c:v>
                </c:pt>
                <c:pt idx="63669">
                  <c:v>31834.5</c:v>
                </c:pt>
                <c:pt idx="63670">
                  <c:v>31835</c:v>
                </c:pt>
                <c:pt idx="63671">
                  <c:v>31835.5</c:v>
                </c:pt>
                <c:pt idx="63672">
                  <c:v>31836</c:v>
                </c:pt>
                <c:pt idx="63673">
                  <c:v>31836.5</c:v>
                </c:pt>
                <c:pt idx="63674">
                  <c:v>31837</c:v>
                </c:pt>
                <c:pt idx="63675">
                  <c:v>31837.5</c:v>
                </c:pt>
                <c:pt idx="63676">
                  <c:v>31838</c:v>
                </c:pt>
                <c:pt idx="63677">
                  <c:v>31838.5</c:v>
                </c:pt>
                <c:pt idx="63678">
                  <c:v>31839</c:v>
                </c:pt>
                <c:pt idx="63679">
                  <c:v>31839.5</c:v>
                </c:pt>
                <c:pt idx="63680">
                  <c:v>31840</c:v>
                </c:pt>
                <c:pt idx="63681">
                  <c:v>31840.5</c:v>
                </c:pt>
                <c:pt idx="63682">
                  <c:v>31841</c:v>
                </c:pt>
                <c:pt idx="63683">
                  <c:v>31841.5</c:v>
                </c:pt>
                <c:pt idx="63684">
                  <c:v>31842</c:v>
                </c:pt>
                <c:pt idx="63685">
                  <c:v>31842.5</c:v>
                </c:pt>
                <c:pt idx="63686">
                  <c:v>31843</c:v>
                </c:pt>
                <c:pt idx="63687">
                  <c:v>31843.5</c:v>
                </c:pt>
                <c:pt idx="63688">
                  <c:v>31844</c:v>
                </c:pt>
                <c:pt idx="63689">
                  <c:v>31844.5</c:v>
                </c:pt>
                <c:pt idx="63690">
                  <c:v>31845</c:v>
                </c:pt>
                <c:pt idx="63691">
                  <c:v>31845.5</c:v>
                </c:pt>
                <c:pt idx="63692">
                  <c:v>31846</c:v>
                </c:pt>
                <c:pt idx="63693">
                  <c:v>31846.5</c:v>
                </c:pt>
                <c:pt idx="63694">
                  <c:v>31847</c:v>
                </c:pt>
                <c:pt idx="63695">
                  <c:v>31847.5</c:v>
                </c:pt>
                <c:pt idx="63696">
                  <c:v>31848</c:v>
                </c:pt>
                <c:pt idx="63697">
                  <c:v>31848.5</c:v>
                </c:pt>
                <c:pt idx="63698">
                  <c:v>31849</c:v>
                </c:pt>
                <c:pt idx="63699">
                  <c:v>31849.5</c:v>
                </c:pt>
                <c:pt idx="63700">
                  <c:v>31850</c:v>
                </c:pt>
                <c:pt idx="63701">
                  <c:v>31850.5</c:v>
                </c:pt>
                <c:pt idx="63702">
                  <c:v>31851</c:v>
                </c:pt>
                <c:pt idx="63703">
                  <c:v>31851.5</c:v>
                </c:pt>
                <c:pt idx="63704">
                  <c:v>31852</c:v>
                </c:pt>
                <c:pt idx="63705">
                  <c:v>31852.5</c:v>
                </c:pt>
                <c:pt idx="63706">
                  <c:v>31853</c:v>
                </c:pt>
                <c:pt idx="63707">
                  <c:v>31853.5</c:v>
                </c:pt>
                <c:pt idx="63708">
                  <c:v>31854</c:v>
                </c:pt>
                <c:pt idx="63709">
                  <c:v>31854.5</c:v>
                </c:pt>
                <c:pt idx="63710">
                  <c:v>31855</c:v>
                </c:pt>
                <c:pt idx="63711">
                  <c:v>31855.5</c:v>
                </c:pt>
                <c:pt idx="63712">
                  <c:v>31856</c:v>
                </c:pt>
                <c:pt idx="63713">
                  <c:v>31856.5</c:v>
                </c:pt>
                <c:pt idx="63714">
                  <c:v>31857</c:v>
                </c:pt>
                <c:pt idx="63715">
                  <c:v>31857.5</c:v>
                </c:pt>
                <c:pt idx="63716">
                  <c:v>31858</c:v>
                </c:pt>
                <c:pt idx="63717">
                  <c:v>31858.5</c:v>
                </c:pt>
                <c:pt idx="63718">
                  <c:v>31859</c:v>
                </c:pt>
                <c:pt idx="63719">
                  <c:v>31859.5</c:v>
                </c:pt>
                <c:pt idx="63720">
                  <c:v>31860</c:v>
                </c:pt>
                <c:pt idx="63721">
                  <c:v>31860.5</c:v>
                </c:pt>
                <c:pt idx="63722">
                  <c:v>31861</c:v>
                </c:pt>
                <c:pt idx="63723">
                  <c:v>31861.5</c:v>
                </c:pt>
                <c:pt idx="63724">
                  <c:v>31862</c:v>
                </c:pt>
                <c:pt idx="63725">
                  <c:v>31862.5</c:v>
                </c:pt>
                <c:pt idx="63726">
                  <c:v>31863</c:v>
                </c:pt>
                <c:pt idx="63727">
                  <c:v>31863.5</c:v>
                </c:pt>
                <c:pt idx="63728">
                  <c:v>31864</c:v>
                </c:pt>
                <c:pt idx="63729">
                  <c:v>31864.5</c:v>
                </c:pt>
                <c:pt idx="63730">
                  <c:v>31865</c:v>
                </c:pt>
                <c:pt idx="63731">
                  <c:v>31865.5</c:v>
                </c:pt>
                <c:pt idx="63732">
                  <c:v>31866</c:v>
                </c:pt>
                <c:pt idx="63733">
                  <c:v>31866.5</c:v>
                </c:pt>
                <c:pt idx="63734">
                  <c:v>31867</c:v>
                </c:pt>
                <c:pt idx="63735">
                  <c:v>31867.5</c:v>
                </c:pt>
                <c:pt idx="63736">
                  <c:v>31868</c:v>
                </c:pt>
                <c:pt idx="63737">
                  <c:v>31868.5</c:v>
                </c:pt>
                <c:pt idx="63738">
                  <c:v>31869</c:v>
                </c:pt>
                <c:pt idx="63739">
                  <c:v>31869.5</c:v>
                </c:pt>
                <c:pt idx="63740">
                  <c:v>31870</c:v>
                </c:pt>
                <c:pt idx="63741">
                  <c:v>31870.5</c:v>
                </c:pt>
                <c:pt idx="63742">
                  <c:v>31871</c:v>
                </c:pt>
                <c:pt idx="63743">
                  <c:v>31871.5</c:v>
                </c:pt>
                <c:pt idx="63744">
                  <c:v>31872</c:v>
                </c:pt>
                <c:pt idx="63745">
                  <c:v>31872.5</c:v>
                </c:pt>
                <c:pt idx="63746">
                  <c:v>31873</c:v>
                </c:pt>
                <c:pt idx="63747">
                  <c:v>31873.5</c:v>
                </c:pt>
                <c:pt idx="63748">
                  <c:v>31874</c:v>
                </c:pt>
                <c:pt idx="63749">
                  <c:v>31874.5</c:v>
                </c:pt>
                <c:pt idx="63750">
                  <c:v>31875</c:v>
                </c:pt>
                <c:pt idx="63751">
                  <c:v>31875.5</c:v>
                </c:pt>
                <c:pt idx="63752">
                  <c:v>31876</c:v>
                </c:pt>
                <c:pt idx="63753">
                  <c:v>31876.5</c:v>
                </c:pt>
                <c:pt idx="63754">
                  <c:v>31877</c:v>
                </c:pt>
                <c:pt idx="63755">
                  <c:v>31877.5</c:v>
                </c:pt>
                <c:pt idx="63756">
                  <c:v>31878</c:v>
                </c:pt>
                <c:pt idx="63757">
                  <c:v>31878.5</c:v>
                </c:pt>
                <c:pt idx="63758">
                  <c:v>31879</c:v>
                </c:pt>
                <c:pt idx="63759">
                  <c:v>31879.5</c:v>
                </c:pt>
                <c:pt idx="63760">
                  <c:v>31880</c:v>
                </c:pt>
                <c:pt idx="63761">
                  <c:v>31880.5</c:v>
                </c:pt>
                <c:pt idx="63762">
                  <c:v>31881</c:v>
                </c:pt>
                <c:pt idx="63763">
                  <c:v>31881.5</c:v>
                </c:pt>
                <c:pt idx="63764">
                  <c:v>31882</c:v>
                </c:pt>
                <c:pt idx="63765">
                  <c:v>31882.5</c:v>
                </c:pt>
                <c:pt idx="63766">
                  <c:v>31883</c:v>
                </c:pt>
                <c:pt idx="63767">
                  <c:v>31883.5</c:v>
                </c:pt>
                <c:pt idx="63768">
                  <c:v>31884</c:v>
                </c:pt>
                <c:pt idx="63769">
                  <c:v>31884.5</c:v>
                </c:pt>
                <c:pt idx="63770">
                  <c:v>31885</c:v>
                </c:pt>
                <c:pt idx="63771">
                  <c:v>31885.5</c:v>
                </c:pt>
                <c:pt idx="63772">
                  <c:v>31886</c:v>
                </c:pt>
                <c:pt idx="63773">
                  <c:v>31886.5</c:v>
                </c:pt>
                <c:pt idx="63774">
                  <c:v>31887</c:v>
                </c:pt>
                <c:pt idx="63775">
                  <c:v>31887.5</c:v>
                </c:pt>
                <c:pt idx="63776">
                  <c:v>31888</c:v>
                </c:pt>
                <c:pt idx="63777">
                  <c:v>31888.5</c:v>
                </c:pt>
                <c:pt idx="63778">
                  <c:v>31889</c:v>
                </c:pt>
                <c:pt idx="63779">
                  <c:v>31889.5</c:v>
                </c:pt>
                <c:pt idx="63780">
                  <c:v>31890</c:v>
                </c:pt>
                <c:pt idx="63781">
                  <c:v>31890.5</c:v>
                </c:pt>
                <c:pt idx="63782">
                  <c:v>31891</c:v>
                </c:pt>
                <c:pt idx="63783">
                  <c:v>31891.5</c:v>
                </c:pt>
                <c:pt idx="63784">
                  <c:v>31892</c:v>
                </c:pt>
                <c:pt idx="63785">
                  <c:v>31892.5</c:v>
                </c:pt>
                <c:pt idx="63786">
                  <c:v>31893</c:v>
                </c:pt>
                <c:pt idx="63787">
                  <c:v>31893.5</c:v>
                </c:pt>
                <c:pt idx="63788">
                  <c:v>31894</c:v>
                </c:pt>
                <c:pt idx="63789">
                  <c:v>31894.5</c:v>
                </c:pt>
                <c:pt idx="63790">
                  <c:v>31895</c:v>
                </c:pt>
                <c:pt idx="63791">
                  <c:v>31895.5</c:v>
                </c:pt>
                <c:pt idx="63792">
                  <c:v>31896</c:v>
                </c:pt>
                <c:pt idx="63793">
                  <c:v>31896.5</c:v>
                </c:pt>
                <c:pt idx="63794">
                  <c:v>31897</c:v>
                </c:pt>
                <c:pt idx="63795">
                  <c:v>31897.5</c:v>
                </c:pt>
                <c:pt idx="63796">
                  <c:v>31898</c:v>
                </c:pt>
                <c:pt idx="63797">
                  <c:v>31898.5</c:v>
                </c:pt>
                <c:pt idx="63798">
                  <c:v>31899</c:v>
                </c:pt>
                <c:pt idx="63799">
                  <c:v>31899.5</c:v>
                </c:pt>
                <c:pt idx="63800">
                  <c:v>31900</c:v>
                </c:pt>
                <c:pt idx="63801">
                  <c:v>31900.5</c:v>
                </c:pt>
                <c:pt idx="63802">
                  <c:v>31901</c:v>
                </c:pt>
                <c:pt idx="63803">
                  <c:v>31901.5</c:v>
                </c:pt>
                <c:pt idx="63804">
                  <c:v>31902</c:v>
                </c:pt>
                <c:pt idx="63805">
                  <c:v>31902.5</c:v>
                </c:pt>
                <c:pt idx="63806">
                  <c:v>31903</c:v>
                </c:pt>
                <c:pt idx="63807">
                  <c:v>31903.5</c:v>
                </c:pt>
                <c:pt idx="63808">
                  <c:v>31904</c:v>
                </c:pt>
                <c:pt idx="63809">
                  <c:v>31904.5</c:v>
                </c:pt>
                <c:pt idx="63810">
                  <c:v>31905</c:v>
                </c:pt>
                <c:pt idx="63811">
                  <c:v>31905.5</c:v>
                </c:pt>
                <c:pt idx="63812">
                  <c:v>31906</c:v>
                </c:pt>
                <c:pt idx="63813">
                  <c:v>31906.5</c:v>
                </c:pt>
                <c:pt idx="63814">
                  <c:v>31907</c:v>
                </c:pt>
                <c:pt idx="63815">
                  <c:v>31907.5</c:v>
                </c:pt>
                <c:pt idx="63816">
                  <c:v>31908</c:v>
                </c:pt>
                <c:pt idx="63817">
                  <c:v>31908.5</c:v>
                </c:pt>
                <c:pt idx="63818">
                  <c:v>31909</c:v>
                </c:pt>
                <c:pt idx="63819">
                  <c:v>31909.5</c:v>
                </c:pt>
                <c:pt idx="63820">
                  <c:v>31910</c:v>
                </c:pt>
                <c:pt idx="63821">
                  <c:v>31910.5</c:v>
                </c:pt>
                <c:pt idx="63822">
                  <c:v>31911</c:v>
                </c:pt>
                <c:pt idx="63823">
                  <c:v>31911.5</c:v>
                </c:pt>
                <c:pt idx="63824">
                  <c:v>31912</c:v>
                </c:pt>
                <c:pt idx="63825">
                  <c:v>31912.5</c:v>
                </c:pt>
                <c:pt idx="63826">
                  <c:v>31913</c:v>
                </c:pt>
                <c:pt idx="63827">
                  <c:v>31913.5</c:v>
                </c:pt>
                <c:pt idx="63828">
                  <c:v>31914</c:v>
                </c:pt>
                <c:pt idx="63829">
                  <c:v>31914.5</c:v>
                </c:pt>
                <c:pt idx="63830">
                  <c:v>31915</c:v>
                </c:pt>
                <c:pt idx="63831">
                  <c:v>31915.5</c:v>
                </c:pt>
                <c:pt idx="63832">
                  <c:v>31916</c:v>
                </c:pt>
                <c:pt idx="63833">
                  <c:v>31916.5</c:v>
                </c:pt>
                <c:pt idx="63834">
                  <c:v>31917</c:v>
                </c:pt>
                <c:pt idx="63835">
                  <c:v>31917.5</c:v>
                </c:pt>
                <c:pt idx="63836">
                  <c:v>31918</c:v>
                </c:pt>
                <c:pt idx="63837">
                  <c:v>31918.5</c:v>
                </c:pt>
                <c:pt idx="63838">
                  <c:v>31919</c:v>
                </c:pt>
                <c:pt idx="63839">
                  <c:v>31919.5</c:v>
                </c:pt>
                <c:pt idx="63840">
                  <c:v>31920</c:v>
                </c:pt>
                <c:pt idx="63841">
                  <c:v>31920.5</c:v>
                </c:pt>
                <c:pt idx="63842">
                  <c:v>31921</c:v>
                </c:pt>
                <c:pt idx="63843">
                  <c:v>31921.5</c:v>
                </c:pt>
                <c:pt idx="63844">
                  <c:v>31922</c:v>
                </c:pt>
                <c:pt idx="63845">
                  <c:v>31922.5</c:v>
                </c:pt>
                <c:pt idx="63846">
                  <c:v>31923</c:v>
                </c:pt>
                <c:pt idx="63847">
                  <c:v>31923.5</c:v>
                </c:pt>
                <c:pt idx="63848">
                  <c:v>31924</c:v>
                </c:pt>
                <c:pt idx="63849">
                  <c:v>31924.5</c:v>
                </c:pt>
                <c:pt idx="63850">
                  <c:v>31925</c:v>
                </c:pt>
                <c:pt idx="63851">
                  <c:v>31925.5</c:v>
                </c:pt>
                <c:pt idx="63852">
                  <c:v>31926</c:v>
                </c:pt>
                <c:pt idx="63853">
                  <c:v>31926.5</c:v>
                </c:pt>
                <c:pt idx="63854">
                  <c:v>31927</c:v>
                </c:pt>
                <c:pt idx="63855">
                  <c:v>31927.5</c:v>
                </c:pt>
                <c:pt idx="63856">
                  <c:v>31928</c:v>
                </c:pt>
                <c:pt idx="63857">
                  <c:v>31928.5</c:v>
                </c:pt>
                <c:pt idx="63858">
                  <c:v>31929</c:v>
                </c:pt>
                <c:pt idx="63859">
                  <c:v>31929.5</c:v>
                </c:pt>
                <c:pt idx="63860">
                  <c:v>31930</c:v>
                </c:pt>
                <c:pt idx="63861">
                  <c:v>31930.5</c:v>
                </c:pt>
                <c:pt idx="63862">
                  <c:v>31931</c:v>
                </c:pt>
                <c:pt idx="63863">
                  <c:v>31931.5</c:v>
                </c:pt>
                <c:pt idx="63864">
                  <c:v>31932</c:v>
                </c:pt>
                <c:pt idx="63865">
                  <c:v>31932.5</c:v>
                </c:pt>
                <c:pt idx="63866">
                  <c:v>31933</c:v>
                </c:pt>
                <c:pt idx="63867">
                  <c:v>31933.5</c:v>
                </c:pt>
                <c:pt idx="63868">
                  <c:v>31934</c:v>
                </c:pt>
                <c:pt idx="63869">
                  <c:v>31934.5</c:v>
                </c:pt>
                <c:pt idx="63870">
                  <c:v>31935</c:v>
                </c:pt>
                <c:pt idx="63871">
                  <c:v>31935.5</c:v>
                </c:pt>
                <c:pt idx="63872">
                  <c:v>31936</c:v>
                </c:pt>
                <c:pt idx="63873">
                  <c:v>31936.5</c:v>
                </c:pt>
                <c:pt idx="63874">
                  <c:v>31937</c:v>
                </c:pt>
                <c:pt idx="63875">
                  <c:v>31937.5</c:v>
                </c:pt>
                <c:pt idx="63876">
                  <c:v>31938</c:v>
                </c:pt>
                <c:pt idx="63877">
                  <c:v>31938.5</c:v>
                </c:pt>
                <c:pt idx="63878">
                  <c:v>31939</c:v>
                </c:pt>
                <c:pt idx="63879">
                  <c:v>31939.5</c:v>
                </c:pt>
                <c:pt idx="63880">
                  <c:v>31940</c:v>
                </c:pt>
                <c:pt idx="63881">
                  <c:v>31940.5</c:v>
                </c:pt>
                <c:pt idx="63882">
                  <c:v>31941</c:v>
                </c:pt>
                <c:pt idx="63883">
                  <c:v>31941.5</c:v>
                </c:pt>
                <c:pt idx="63884">
                  <c:v>31942</c:v>
                </c:pt>
                <c:pt idx="63885">
                  <c:v>31942.5</c:v>
                </c:pt>
                <c:pt idx="63886">
                  <c:v>31943</c:v>
                </c:pt>
                <c:pt idx="63887">
                  <c:v>31943.5</c:v>
                </c:pt>
                <c:pt idx="63888">
                  <c:v>31944</c:v>
                </c:pt>
                <c:pt idx="63889">
                  <c:v>31944.5</c:v>
                </c:pt>
                <c:pt idx="63890">
                  <c:v>31945</c:v>
                </c:pt>
                <c:pt idx="63891">
                  <c:v>31945.5</c:v>
                </c:pt>
                <c:pt idx="63892">
                  <c:v>31946</c:v>
                </c:pt>
                <c:pt idx="63893">
                  <c:v>31946.5</c:v>
                </c:pt>
                <c:pt idx="63894">
                  <c:v>31947</c:v>
                </c:pt>
                <c:pt idx="63895">
                  <c:v>31947.5</c:v>
                </c:pt>
                <c:pt idx="63896">
                  <c:v>31948</c:v>
                </c:pt>
                <c:pt idx="63897">
                  <c:v>31948.5</c:v>
                </c:pt>
                <c:pt idx="63898">
                  <c:v>31949</c:v>
                </c:pt>
                <c:pt idx="63899">
                  <c:v>31949.5</c:v>
                </c:pt>
                <c:pt idx="63900">
                  <c:v>31950</c:v>
                </c:pt>
                <c:pt idx="63901">
                  <c:v>31950.5</c:v>
                </c:pt>
                <c:pt idx="63902">
                  <c:v>31951</c:v>
                </c:pt>
                <c:pt idx="63903">
                  <c:v>31951.5</c:v>
                </c:pt>
                <c:pt idx="63904">
                  <c:v>31952</c:v>
                </c:pt>
                <c:pt idx="63905">
                  <c:v>31952.5</c:v>
                </c:pt>
                <c:pt idx="63906">
                  <c:v>31953</c:v>
                </c:pt>
                <c:pt idx="63907">
                  <c:v>31953.5</c:v>
                </c:pt>
                <c:pt idx="63908">
                  <c:v>31954</c:v>
                </c:pt>
                <c:pt idx="63909">
                  <c:v>31954.5</c:v>
                </c:pt>
                <c:pt idx="63910">
                  <c:v>31955</c:v>
                </c:pt>
                <c:pt idx="63911">
                  <c:v>31955.5</c:v>
                </c:pt>
                <c:pt idx="63912">
                  <c:v>31956</c:v>
                </c:pt>
                <c:pt idx="63913">
                  <c:v>31956.5</c:v>
                </c:pt>
                <c:pt idx="63914">
                  <c:v>31957</c:v>
                </c:pt>
                <c:pt idx="63915">
                  <c:v>31957.5</c:v>
                </c:pt>
                <c:pt idx="63916">
                  <c:v>31958</c:v>
                </c:pt>
                <c:pt idx="63917">
                  <c:v>31958.5</c:v>
                </c:pt>
                <c:pt idx="63918">
                  <c:v>31959</c:v>
                </c:pt>
                <c:pt idx="63919">
                  <c:v>31959.5</c:v>
                </c:pt>
                <c:pt idx="63920">
                  <c:v>31960</c:v>
                </c:pt>
                <c:pt idx="63921">
                  <c:v>31960.5</c:v>
                </c:pt>
                <c:pt idx="63922">
                  <c:v>31961</c:v>
                </c:pt>
                <c:pt idx="63923">
                  <c:v>31961.5</c:v>
                </c:pt>
                <c:pt idx="63924">
                  <c:v>31962</c:v>
                </c:pt>
                <c:pt idx="63925">
                  <c:v>31962.5</c:v>
                </c:pt>
                <c:pt idx="63926">
                  <c:v>31963</c:v>
                </c:pt>
                <c:pt idx="63927">
                  <c:v>31963.5</c:v>
                </c:pt>
                <c:pt idx="63928">
                  <c:v>31964</c:v>
                </c:pt>
                <c:pt idx="63929">
                  <c:v>31964.5</c:v>
                </c:pt>
                <c:pt idx="63930">
                  <c:v>31965</c:v>
                </c:pt>
                <c:pt idx="63931">
                  <c:v>31965.5</c:v>
                </c:pt>
                <c:pt idx="63932">
                  <c:v>31966</c:v>
                </c:pt>
                <c:pt idx="63933">
                  <c:v>31966.5</c:v>
                </c:pt>
                <c:pt idx="63934">
                  <c:v>31967</c:v>
                </c:pt>
                <c:pt idx="63935">
                  <c:v>31967.5</c:v>
                </c:pt>
                <c:pt idx="63936">
                  <c:v>31968</c:v>
                </c:pt>
                <c:pt idx="63937">
                  <c:v>31968.5</c:v>
                </c:pt>
                <c:pt idx="63938">
                  <c:v>31969</c:v>
                </c:pt>
                <c:pt idx="63939">
                  <c:v>31969.5</c:v>
                </c:pt>
                <c:pt idx="63940">
                  <c:v>31970</c:v>
                </c:pt>
                <c:pt idx="63941">
                  <c:v>31970.5</c:v>
                </c:pt>
                <c:pt idx="63942">
                  <c:v>31971</c:v>
                </c:pt>
                <c:pt idx="63943">
                  <c:v>31971.5</c:v>
                </c:pt>
                <c:pt idx="63944">
                  <c:v>31972</c:v>
                </c:pt>
                <c:pt idx="63945">
                  <c:v>31972.5</c:v>
                </c:pt>
                <c:pt idx="63946">
                  <c:v>31973</c:v>
                </c:pt>
                <c:pt idx="63947">
                  <c:v>31973.5</c:v>
                </c:pt>
                <c:pt idx="63948">
                  <c:v>31974</c:v>
                </c:pt>
                <c:pt idx="63949">
                  <c:v>31974.5</c:v>
                </c:pt>
                <c:pt idx="63950">
                  <c:v>31975</c:v>
                </c:pt>
                <c:pt idx="63951">
                  <c:v>31975.5</c:v>
                </c:pt>
                <c:pt idx="63952">
                  <c:v>31976</c:v>
                </c:pt>
                <c:pt idx="63953">
                  <c:v>31976.5</c:v>
                </c:pt>
                <c:pt idx="63954">
                  <c:v>31977</c:v>
                </c:pt>
                <c:pt idx="63955">
                  <c:v>31977.5</c:v>
                </c:pt>
                <c:pt idx="63956">
                  <c:v>31978</c:v>
                </c:pt>
                <c:pt idx="63957">
                  <c:v>31978.5</c:v>
                </c:pt>
                <c:pt idx="63958">
                  <c:v>31979</c:v>
                </c:pt>
                <c:pt idx="63959">
                  <c:v>31979.5</c:v>
                </c:pt>
                <c:pt idx="63960">
                  <c:v>31980</c:v>
                </c:pt>
                <c:pt idx="63961">
                  <c:v>31980.5</c:v>
                </c:pt>
                <c:pt idx="63962">
                  <c:v>31981</c:v>
                </c:pt>
                <c:pt idx="63963">
                  <c:v>31981.5</c:v>
                </c:pt>
                <c:pt idx="63964">
                  <c:v>31982</c:v>
                </c:pt>
                <c:pt idx="63965">
                  <c:v>31982.5</c:v>
                </c:pt>
                <c:pt idx="63966">
                  <c:v>31983</c:v>
                </c:pt>
                <c:pt idx="63967">
                  <c:v>31983.5</c:v>
                </c:pt>
                <c:pt idx="63968">
                  <c:v>31984</c:v>
                </c:pt>
                <c:pt idx="63969">
                  <c:v>31984.5</c:v>
                </c:pt>
                <c:pt idx="63970">
                  <c:v>31985</c:v>
                </c:pt>
                <c:pt idx="63971">
                  <c:v>31985.5</c:v>
                </c:pt>
                <c:pt idx="63972">
                  <c:v>31986</c:v>
                </c:pt>
                <c:pt idx="63973">
                  <c:v>31986.5</c:v>
                </c:pt>
                <c:pt idx="63974">
                  <c:v>31987</c:v>
                </c:pt>
                <c:pt idx="63975">
                  <c:v>31987.5</c:v>
                </c:pt>
                <c:pt idx="63976">
                  <c:v>31988</c:v>
                </c:pt>
                <c:pt idx="63977">
                  <c:v>31988.5</c:v>
                </c:pt>
                <c:pt idx="63978">
                  <c:v>31989</c:v>
                </c:pt>
                <c:pt idx="63979">
                  <c:v>31989.5</c:v>
                </c:pt>
                <c:pt idx="63980">
                  <c:v>31990</c:v>
                </c:pt>
                <c:pt idx="63981">
                  <c:v>31990.5</c:v>
                </c:pt>
                <c:pt idx="63982">
                  <c:v>31991</c:v>
                </c:pt>
                <c:pt idx="63983">
                  <c:v>31991.5</c:v>
                </c:pt>
                <c:pt idx="63984">
                  <c:v>31992</c:v>
                </c:pt>
                <c:pt idx="63985">
                  <c:v>31992.5</c:v>
                </c:pt>
                <c:pt idx="63986">
                  <c:v>31993</c:v>
                </c:pt>
                <c:pt idx="63987">
                  <c:v>31993.5</c:v>
                </c:pt>
                <c:pt idx="63988">
                  <c:v>31994</c:v>
                </c:pt>
                <c:pt idx="63989">
                  <c:v>31994.5</c:v>
                </c:pt>
                <c:pt idx="63990">
                  <c:v>31995</c:v>
                </c:pt>
                <c:pt idx="63991">
                  <c:v>31995.5</c:v>
                </c:pt>
                <c:pt idx="63992">
                  <c:v>31996</c:v>
                </c:pt>
                <c:pt idx="63993">
                  <c:v>31996.5</c:v>
                </c:pt>
                <c:pt idx="63994">
                  <c:v>31997</c:v>
                </c:pt>
                <c:pt idx="63995">
                  <c:v>31997.5</c:v>
                </c:pt>
                <c:pt idx="63996">
                  <c:v>31998</c:v>
                </c:pt>
                <c:pt idx="63997">
                  <c:v>31998.5</c:v>
                </c:pt>
                <c:pt idx="63998">
                  <c:v>31999</c:v>
                </c:pt>
                <c:pt idx="63999">
                  <c:v>31999.5</c:v>
                </c:pt>
                <c:pt idx="64000">
                  <c:v>32000</c:v>
                </c:pt>
                <c:pt idx="64001">
                  <c:v>32000.5</c:v>
                </c:pt>
                <c:pt idx="64002">
                  <c:v>32001</c:v>
                </c:pt>
                <c:pt idx="64003">
                  <c:v>32001.5</c:v>
                </c:pt>
                <c:pt idx="64004">
                  <c:v>32002</c:v>
                </c:pt>
                <c:pt idx="64005">
                  <c:v>32002.5</c:v>
                </c:pt>
                <c:pt idx="64006">
                  <c:v>32003</c:v>
                </c:pt>
                <c:pt idx="64007">
                  <c:v>32003.5</c:v>
                </c:pt>
                <c:pt idx="64008">
                  <c:v>32004</c:v>
                </c:pt>
                <c:pt idx="64009">
                  <c:v>32004.5</c:v>
                </c:pt>
                <c:pt idx="64010">
                  <c:v>32005</c:v>
                </c:pt>
                <c:pt idx="64011">
                  <c:v>32005.5</c:v>
                </c:pt>
                <c:pt idx="64012">
                  <c:v>32006</c:v>
                </c:pt>
                <c:pt idx="64013">
                  <c:v>32006.5</c:v>
                </c:pt>
                <c:pt idx="64014">
                  <c:v>32007</c:v>
                </c:pt>
                <c:pt idx="64015">
                  <c:v>32007.5</c:v>
                </c:pt>
                <c:pt idx="64016">
                  <c:v>32008</c:v>
                </c:pt>
                <c:pt idx="64017">
                  <c:v>32008.5</c:v>
                </c:pt>
                <c:pt idx="64018">
                  <c:v>32009</c:v>
                </c:pt>
                <c:pt idx="64019">
                  <c:v>32009.5</c:v>
                </c:pt>
                <c:pt idx="64020">
                  <c:v>32010</c:v>
                </c:pt>
                <c:pt idx="64021">
                  <c:v>32010.5</c:v>
                </c:pt>
                <c:pt idx="64022">
                  <c:v>32011</c:v>
                </c:pt>
                <c:pt idx="64023">
                  <c:v>32011.5</c:v>
                </c:pt>
                <c:pt idx="64024">
                  <c:v>32012</c:v>
                </c:pt>
                <c:pt idx="64025">
                  <c:v>32012.5</c:v>
                </c:pt>
                <c:pt idx="64026">
                  <c:v>32013</c:v>
                </c:pt>
                <c:pt idx="64027">
                  <c:v>32013.5</c:v>
                </c:pt>
                <c:pt idx="64028">
                  <c:v>32014</c:v>
                </c:pt>
                <c:pt idx="64029">
                  <c:v>32014.5</c:v>
                </c:pt>
                <c:pt idx="64030">
                  <c:v>32015</c:v>
                </c:pt>
                <c:pt idx="64031">
                  <c:v>32015.5</c:v>
                </c:pt>
                <c:pt idx="64032">
                  <c:v>32016</c:v>
                </c:pt>
                <c:pt idx="64033">
                  <c:v>32016.5</c:v>
                </c:pt>
                <c:pt idx="64034">
                  <c:v>32017</c:v>
                </c:pt>
                <c:pt idx="64035">
                  <c:v>32017.5</c:v>
                </c:pt>
                <c:pt idx="64036">
                  <c:v>32018</c:v>
                </c:pt>
                <c:pt idx="64037">
                  <c:v>32018.5</c:v>
                </c:pt>
                <c:pt idx="64038">
                  <c:v>32019</c:v>
                </c:pt>
                <c:pt idx="64039">
                  <c:v>32019.5</c:v>
                </c:pt>
                <c:pt idx="64040">
                  <c:v>32020</c:v>
                </c:pt>
                <c:pt idx="64041">
                  <c:v>32020.5</c:v>
                </c:pt>
                <c:pt idx="64042">
                  <c:v>32021</c:v>
                </c:pt>
                <c:pt idx="64043">
                  <c:v>32021.5</c:v>
                </c:pt>
                <c:pt idx="64044">
                  <c:v>32022</c:v>
                </c:pt>
                <c:pt idx="64045">
                  <c:v>32022.5</c:v>
                </c:pt>
                <c:pt idx="64046">
                  <c:v>32023</c:v>
                </c:pt>
                <c:pt idx="64047">
                  <c:v>32023.5</c:v>
                </c:pt>
                <c:pt idx="64048">
                  <c:v>32024</c:v>
                </c:pt>
                <c:pt idx="64049">
                  <c:v>32024.5</c:v>
                </c:pt>
                <c:pt idx="64050">
                  <c:v>32025</c:v>
                </c:pt>
                <c:pt idx="64051">
                  <c:v>32025.5</c:v>
                </c:pt>
                <c:pt idx="64052">
                  <c:v>32026</c:v>
                </c:pt>
                <c:pt idx="64053">
                  <c:v>32026.5</c:v>
                </c:pt>
                <c:pt idx="64054">
                  <c:v>32027</c:v>
                </c:pt>
                <c:pt idx="64055">
                  <c:v>32027.5</c:v>
                </c:pt>
                <c:pt idx="64056">
                  <c:v>32028</c:v>
                </c:pt>
                <c:pt idx="64057">
                  <c:v>32028.5</c:v>
                </c:pt>
                <c:pt idx="64058">
                  <c:v>32029</c:v>
                </c:pt>
                <c:pt idx="64059">
                  <c:v>32029.5</c:v>
                </c:pt>
                <c:pt idx="64060">
                  <c:v>32030</c:v>
                </c:pt>
                <c:pt idx="64061">
                  <c:v>32030.5</c:v>
                </c:pt>
                <c:pt idx="64062">
                  <c:v>32031</c:v>
                </c:pt>
                <c:pt idx="64063">
                  <c:v>32031.5</c:v>
                </c:pt>
                <c:pt idx="64064">
                  <c:v>32032</c:v>
                </c:pt>
                <c:pt idx="64065">
                  <c:v>32032.5</c:v>
                </c:pt>
                <c:pt idx="64066">
                  <c:v>32033</c:v>
                </c:pt>
                <c:pt idx="64067">
                  <c:v>32033.5</c:v>
                </c:pt>
                <c:pt idx="64068">
                  <c:v>32034</c:v>
                </c:pt>
                <c:pt idx="64069">
                  <c:v>32034.5</c:v>
                </c:pt>
                <c:pt idx="64070">
                  <c:v>32035</c:v>
                </c:pt>
                <c:pt idx="64071">
                  <c:v>32035.5</c:v>
                </c:pt>
                <c:pt idx="64072">
                  <c:v>32036</c:v>
                </c:pt>
                <c:pt idx="64073">
                  <c:v>32036.5</c:v>
                </c:pt>
                <c:pt idx="64074">
                  <c:v>32037</c:v>
                </c:pt>
                <c:pt idx="64075">
                  <c:v>32037.5</c:v>
                </c:pt>
                <c:pt idx="64076">
                  <c:v>32038</c:v>
                </c:pt>
                <c:pt idx="64077">
                  <c:v>32038.5</c:v>
                </c:pt>
                <c:pt idx="64078">
                  <c:v>32039</c:v>
                </c:pt>
                <c:pt idx="64079">
                  <c:v>32039.5</c:v>
                </c:pt>
                <c:pt idx="64080">
                  <c:v>32040</c:v>
                </c:pt>
                <c:pt idx="64081">
                  <c:v>32040.5</c:v>
                </c:pt>
                <c:pt idx="64082">
                  <c:v>32041</c:v>
                </c:pt>
                <c:pt idx="64083">
                  <c:v>32041.5</c:v>
                </c:pt>
                <c:pt idx="64084">
                  <c:v>32042</c:v>
                </c:pt>
                <c:pt idx="64085">
                  <c:v>32042.5</c:v>
                </c:pt>
                <c:pt idx="64086">
                  <c:v>32043</c:v>
                </c:pt>
                <c:pt idx="64087">
                  <c:v>32043.5</c:v>
                </c:pt>
                <c:pt idx="64088">
                  <c:v>32044</c:v>
                </c:pt>
                <c:pt idx="64089">
                  <c:v>32044.5</c:v>
                </c:pt>
                <c:pt idx="64090">
                  <c:v>32045</c:v>
                </c:pt>
                <c:pt idx="64091">
                  <c:v>32045.5</c:v>
                </c:pt>
                <c:pt idx="64092">
                  <c:v>32046</c:v>
                </c:pt>
                <c:pt idx="64093">
                  <c:v>32046.5</c:v>
                </c:pt>
                <c:pt idx="64094">
                  <c:v>32047</c:v>
                </c:pt>
                <c:pt idx="64095">
                  <c:v>32047.5</c:v>
                </c:pt>
                <c:pt idx="64096">
                  <c:v>32048</c:v>
                </c:pt>
                <c:pt idx="64097">
                  <c:v>32048.5</c:v>
                </c:pt>
                <c:pt idx="64098">
                  <c:v>32049</c:v>
                </c:pt>
                <c:pt idx="64099">
                  <c:v>32049.5</c:v>
                </c:pt>
                <c:pt idx="64100">
                  <c:v>32050</c:v>
                </c:pt>
                <c:pt idx="64101">
                  <c:v>32050.5</c:v>
                </c:pt>
                <c:pt idx="64102">
                  <c:v>32051</c:v>
                </c:pt>
                <c:pt idx="64103">
                  <c:v>32051.5</c:v>
                </c:pt>
                <c:pt idx="64104">
                  <c:v>32052</c:v>
                </c:pt>
                <c:pt idx="64105">
                  <c:v>32052.5</c:v>
                </c:pt>
                <c:pt idx="64106">
                  <c:v>32053</c:v>
                </c:pt>
                <c:pt idx="64107">
                  <c:v>32053.5</c:v>
                </c:pt>
                <c:pt idx="64108">
                  <c:v>32054</c:v>
                </c:pt>
                <c:pt idx="64109">
                  <c:v>32054.5</c:v>
                </c:pt>
                <c:pt idx="64110">
                  <c:v>32055</c:v>
                </c:pt>
                <c:pt idx="64111">
                  <c:v>32055.5</c:v>
                </c:pt>
                <c:pt idx="64112">
                  <c:v>32056</c:v>
                </c:pt>
                <c:pt idx="64113">
                  <c:v>32056.5</c:v>
                </c:pt>
                <c:pt idx="64114">
                  <c:v>32057</c:v>
                </c:pt>
                <c:pt idx="64115">
                  <c:v>32057.5</c:v>
                </c:pt>
                <c:pt idx="64116">
                  <c:v>32058</c:v>
                </c:pt>
                <c:pt idx="64117">
                  <c:v>32058.5</c:v>
                </c:pt>
                <c:pt idx="64118">
                  <c:v>32059</c:v>
                </c:pt>
                <c:pt idx="64119">
                  <c:v>32059.5</c:v>
                </c:pt>
                <c:pt idx="64120">
                  <c:v>32060</c:v>
                </c:pt>
                <c:pt idx="64121">
                  <c:v>32060.5</c:v>
                </c:pt>
                <c:pt idx="64122">
                  <c:v>32061</c:v>
                </c:pt>
                <c:pt idx="64123">
                  <c:v>32061.5</c:v>
                </c:pt>
                <c:pt idx="64124">
                  <c:v>32062</c:v>
                </c:pt>
                <c:pt idx="64125">
                  <c:v>32062.5</c:v>
                </c:pt>
                <c:pt idx="64126">
                  <c:v>32063</c:v>
                </c:pt>
                <c:pt idx="64127">
                  <c:v>32063.5</c:v>
                </c:pt>
                <c:pt idx="64128">
                  <c:v>32064</c:v>
                </c:pt>
                <c:pt idx="64129">
                  <c:v>32064.5</c:v>
                </c:pt>
                <c:pt idx="64130">
                  <c:v>32065</c:v>
                </c:pt>
                <c:pt idx="64131">
                  <c:v>32065.5</c:v>
                </c:pt>
                <c:pt idx="64132">
                  <c:v>32066</c:v>
                </c:pt>
                <c:pt idx="64133">
                  <c:v>32066.5</c:v>
                </c:pt>
                <c:pt idx="64134">
                  <c:v>32067</c:v>
                </c:pt>
                <c:pt idx="64135">
                  <c:v>32067.5</c:v>
                </c:pt>
                <c:pt idx="64136">
                  <c:v>32068</c:v>
                </c:pt>
                <c:pt idx="64137">
                  <c:v>32068.5</c:v>
                </c:pt>
                <c:pt idx="64138">
                  <c:v>32069</c:v>
                </c:pt>
                <c:pt idx="64139">
                  <c:v>32069.5</c:v>
                </c:pt>
                <c:pt idx="64140">
                  <c:v>32070</c:v>
                </c:pt>
                <c:pt idx="64141">
                  <c:v>32070.5</c:v>
                </c:pt>
                <c:pt idx="64142">
                  <c:v>32071</c:v>
                </c:pt>
                <c:pt idx="64143">
                  <c:v>32071.5</c:v>
                </c:pt>
                <c:pt idx="64144">
                  <c:v>32072</c:v>
                </c:pt>
                <c:pt idx="64145">
                  <c:v>32072.5</c:v>
                </c:pt>
                <c:pt idx="64146">
                  <c:v>32073</c:v>
                </c:pt>
                <c:pt idx="64147">
                  <c:v>32073.5</c:v>
                </c:pt>
                <c:pt idx="64148">
                  <c:v>32074</c:v>
                </c:pt>
                <c:pt idx="64149">
                  <c:v>32074.5</c:v>
                </c:pt>
                <c:pt idx="64150">
                  <c:v>32075</c:v>
                </c:pt>
                <c:pt idx="64151">
                  <c:v>32075.5</c:v>
                </c:pt>
                <c:pt idx="64152">
                  <c:v>32076</c:v>
                </c:pt>
                <c:pt idx="64153">
                  <c:v>32076.5</c:v>
                </c:pt>
                <c:pt idx="64154">
                  <c:v>32077</c:v>
                </c:pt>
                <c:pt idx="64155">
                  <c:v>32077.5</c:v>
                </c:pt>
                <c:pt idx="64156">
                  <c:v>32078</c:v>
                </c:pt>
                <c:pt idx="64157">
                  <c:v>32078.5</c:v>
                </c:pt>
                <c:pt idx="64158">
                  <c:v>32079</c:v>
                </c:pt>
                <c:pt idx="64159">
                  <c:v>32079.5</c:v>
                </c:pt>
                <c:pt idx="64160">
                  <c:v>32080</c:v>
                </c:pt>
                <c:pt idx="64161">
                  <c:v>32080.5</c:v>
                </c:pt>
                <c:pt idx="64162">
                  <c:v>32081</c:v>
                </c:pt>
                <c:pt idx="64163">
                  <c:v>32081.5</c:v>
                </c:pt>
                <c:pt idx="64164">
                  <c:v>32082</c:v>
                </c:pt>
                <c:pt idx="64165">
                  <c:v>32082.5</c:v>
                </c:pt>
                <c:pt idx="64166">
                  <c:v>32083</c:v>
                </c:pt>
                <c:pt idx="64167">
                  <c:v>32083.5</c:v>
                </c:pt>
                <c:pt idx="64168">
                  <c:v>32084</c:v>
                </c:pt>
                <c:pt idx="64169">
                  <c:v>32084.5</c:v>
                </c:pt>
                <c:pt idx="64170">
                  <c:v>32085</c:v>
                </c:pt>
                <c:pt idx="64171">
                  <c:v>32085.5</c:v>
                </c:pt>
                <c:pt idx="64172">
                  <c:v>32086</c:v>
                </c:pt>
                <c:pt idx="64173">
                  <c:v>32086.5</c:v>
                </c:pt>
                <c:pt idx="64174">
                  <c:v>32087</c:v>
                </c:pt>
                <c:pt idx="64175">
                  <c:v>32087.5</c:v>
                </c:pt>
                <c:pt idx="64176">
                  <c:v>32088</c:v>
                </c:pt>
                <c:pt idx="64177">
                  <c:v>32088.5</c:v>
                </c:pt>
                <c:pt idx="64178">
                  <c:v>32089</c:v>
                </c:pt>
                <c:pt idx="64179">
                  <c:v>32089.5</c:v>
                </c:pt>
                <c:pt idx="64180">
                  <c:v>32090</c:v>
                </c:pt>
                <c:pt idx="64181">
                  <c:v>32090.5</c:v>
                </c:pt>
                <c:pt idx="64182">
                  <c:v>32091</c:v>
                </c:pt>
                <c:pt idx="64183">
                  <c:v>32091.5</c:v>
                </c:pt>
                <c:pt idx="64184">
                  <c:v>32092</c:v>
                </c:pt>
                <c:pt idx="64185">
                  <c:v>32092.5</c:v>
                </c:pt>
                <c:pt idx="64186">
                  <c:v>32093</c:v>
                </c:pt>
                <c:pt idx="64187">
                  <c:v>32093.5</c:v>
                </c:pt>
                <c:pt idx="64188">
                  <c:v>32094</c:v>
                </c:pt>
                <c:pt idx="64189">
                  <c:v>32094.5</c:v>
                </c:pt>
                <c:pt idx="64190">
                  <c:v>32095</c:v>
                </c:pt>
                <c:pt idx="64191">
                  <c:v>32095.5</c:v>
                </c:pt>
                <c:pt idx="64192">
                  <c:v>32096</c:v>
                </c:pt>
                <c:pt idx="64193">
                  <c:v>32096.5</c:v>
                </c:pt>
                <c:pt idx="64194">
                  <c:v>32097</c:v>
                </c:pt>
                <c:pt idx="64195">
                  <c:v>32097.5</c:v>
                </c:pt>
                <c:pt idx="64196">
                  <c:v>32098</c:v>
                </c:pt>
                <c:pt idx="64197">
                  <c:v>32098.5</c:v>
                </c:pt>
                <c:pt idx="64198">
                  <c:v>32099</c:v>
                </c:pt>
                <c:pt idx="64199">
                  <c:v>32099.5</c:v>
                </c:pt>
                <c:pt idx="64200">
                  <c:v>32100</c:v>
                </c:pt>
                <c:pt idx="64201">
                  <c:v>32100.5</c:v>
                </c:pt>
                <c:pt idx="64202">
                  <c:v>32101</c:v>
                </c:pt>
                <c:pt idx="64203">
                  <c:v>32101.5</c:v>
                </c:pt>
                <c:pt idx="64204">
                  <c:v>32102</c:v>
                </c:pt>
                <c:pt idx="64205">
                  <c:v>32102.5</c:v>
                </c:pt>
                <c:pt idx="64206">
                  <c:v>32103</c:v>
                </c:pt>
                <c:pt idx="64207">
                  <c:v>32103.5</c:v>
                </c:pt>
                <c:pt idx="64208">
                  <c:v>32104</c:v>
                </c:pt>
                <c:pt idx="64209">
                  <c:v>32104.5</c:v>
                </c:pt>
                <c:pt idx="64210">
                  <c:v>32105</c:v>
                </c:pt>
                <c:pt idx="64211">
                  <c:v>32105.5</c:v>
                </c:pt>
                <c:pt idx="64212">
                  <c:v>32106</c:v>
                </c:pt>
                <c:pt idx="64213">
                  <c:v>32106.5</c:v>
                </c:pt>
                <c:pt idx="64214">
                  <c:v>32107</c:v>
                </c:pt>
                <c:pt idx="64215">
                  <c:v>32107.5</c:v>
                </c:pt>
                <c:pt idx="64216">
                  <c:v>32108</c:v>
                </c:pt>
                <c:pt idx="64217">
                  <c:v>32108.5</c:v>
                </c:pt>
                <c:pt idx="64218">
                  <c:v>32109</c:v>
                </c:pt>
                <c:pt idx="64219">
                  <c:v>32109.5</c:v>
                </c:pt>
                <c:pt idx="64220">
                  <c:v>32110</c:v>
                </c:pt>
                <c:pt idx="64221">
                  <c:v>32110.5</c:v>
                </c:pt>
                <c:pt idx="64222">
                  <c:v>32111</c:v>
                </c:pt>
                <c:pt idx="64223">
                  <c:v>32111.5</c:v>
                </c:pt>
                <c:pt idx="64224">
                  <c:v>32112</c:v>
                </c:pt>
                <c:pt idx="64225">
                  <c:v>32112.5</c:v>
                </c:pt>
                <c:pt idx="64226">
                  <c:v>32113</c:v>
                </c:pt>
                <c:pt idx="64227">
                  <c:v>32113.5</c:v>
                </c:pt>
                <c:pt idx="64228">
                  <c:v>32114</c:v>
                </c:pt>
                <c:pt idx="64229">
                  <c:v>32114.5</c:v>
                </c:pt>
                <c:pt idx="64230">
                  <c:v>32115</c:v>
                </c:pt>
                <c:pt idx="64231">
                  <c:v>32115.5</c:v>
                </c:pt>
                <c:pt idx="64232">
                  <c:v>32116</c:v>
                </c:pt>
                <c:pt idx="64233">
                  <c:v>32116.5</c:v>
                </c:pt>
                <c:pt idx="64234">
                  <c:v>32117</c:v>
                </c:pt>
                <c:pt idx="64235">
                  <c:v>32117.5</c:v>
                </c:pt>
                <c:pt idx="64236">
                  <c:v>32118</c:v>
                </c:pt>
                <c:pt idx="64237">
                  <c:v>32118.5</c:v>
                </c:pt>
                <c:pt idx="64238">
                  <c:v>32119</c:v>
                </c:pt>
                <c:pt idx="64239">
                  <c:v>32119.5</c:v>
                </c:pt>
                <c:pt idx="64240">
                  <c:v>32120</c:v>
                </c:pt>
                <c:pt idx="64241">
                  <c:v>32120.5</c:v>
                </c:pt>
                <c:pt idx="64242">
                  <c:v>32121</c:v>
                </c:pt>
                <c:pt idx="64243">
                  <c:v>32121.5</c:v>
                </c:pt>
                <c:pt idx="64244">
                  <c:v>32122</c:v>
                </c:pt>
                <c:pt idx="64245">
                  <c:v>32122.5</c:v>
                </c:pt>
                <c:pt idx="64246">
                  <c:v>32123</c:v>
                </c:pt>
                <c:pt idx="64247">
                  <c:v>32123.5</c:v>
                </c:pt>
                <c:pt idx="64248">
                  <c:v>32124</c:v>
                </c:pt>
                <c:pt idx="64249">
                  <c:v>32124.5</c:v>
                </c:pt>
                <c:pt idx="64250">
                  <c:v>32125</c:v>
                </c:pt>
                <c:pt idx="64251">
                  <c:v>32125.5</c:v>
                </c:pt>
                <c:pt idx="64252">
                  <c:v>32126</c:v>
                </c:pt>
                <c:pt idx="64253">
                  <c:v>32126.5</c:v>
                </c:pt>
                <c:pt idx="64254">
                  <c:v>32127</c:v>
                </c:pt>
                <c:pt idx="64255">
                  <c:v>32127.5</c:v>
                </c:pt>
                <c:pt idx="64256">
                  <c:v>32128</c:v>
                </c:pt>
                <c:pt idx="64257">
                  <c:v>32128.5</c:v>
                </c:pt>
                <c:pt idx="64258">
                  <c:v>32129</c:v>
                </c:pt>
                <c:pt idx="64259">
                  <c:v>32129.5</c:v>
                </c:pt>
                <c:pt idx="64260">
                  <c:v>32130</c:v>
                </c:pt>
                <c:pt idx="64261">
                  <c:v>32130.5</c:v>
                </c:pt>
                <c:pt idx="64262">
                  <c:v>32131</c:v>
                </c:pt>
                <c:pt idx="64263">
                  <c:v>32131.5</c:v>
                </c:pt>
                <c:pt idx="64264">
                  <c:v>32132</c:v>
                </c:pt>
                <c:pt idx="64265">
                  <c:v>32132.5</c:v>
                </c:pt>
                <c:pt idx="64266">
                  <c:v>32133</c:v>
                </c:pt>
                <c:pt idx="64267">
                  <c:v>32133.5</c:v>
                </c:pt>
                <c:pt idx="64268">
                  <c:v>32134</c:v>
                </c:pt>
                <c:pt idx="64269">
                  <c:v>32134.5</c:v>
                </c:pt>
                <c:pt idx="64270">
                  <c:v>32135</c:v>
                </c:pt>
                <c:pt idx="64271">
                  <c:v>32135.5</c:v>
                </c:pt>
                <c:pt idx="64272">
                  <c:v>32136</c:v>
                </c:pt>
                <c:pt idx="64273">
                  <c:v>32136.5</c:v>
                </c:pt>
                <c:pt idx="64274">
                  <c:v>32137</c:v>
                </c:pt>
                <c:pt idx="64275">
                  <c:v>32137.5</c:v>
                </c:pt>
                <c:pt idx="64276">
                  <c:v>32138</c:v>
                </c:pt>
                <c:pt idx="64277">
                  <c:v>32138.5</c:v>
                </c:pt>
                <c:pt idx="64278">
                  <c:v>32139</c:v>
                </c:pt>
                <c:pt idx="64279">
                  <c:v>32139.5</c:v>
                </c:pt>
                <c:pt idx="64280">
                  <c:v>32140</c:v>
                </c:pt>
                <c:pt idx="64281">
                  <c:v>32140.5</c:v>
                </c:pt>
                <c:pt idx="64282">
                  <c:v>32141</c:v>
                </c:pt>
                <c:pt idx="64283">
                  <c:v>32141.5</c:v>
                </c:pt>
                <c:pt idx="64284">
                  <c:v>32142</c:v>
                </c:pt>
                <c:pt idx="64285">
                  <c:v>32142.5</c:v>
                </c:pt>
                <c:pt idx="64286">
                  <c:v>32143</c:v>
                </c:pt>
                <c:pt idx="64287">
                  <c:v>32143.5</c:v>
                </c:pt>
                <c:pt idx="64288">
                  <c:v>32144</c:v>
                </c:pt>
                <c:pt idx="64289">
                  <c:v>32144.5</c:v>
                </c:pt>
                <c:pt idx="64290">
                  <c:v>32145</c:v>
                </c:pt>
                <c:pt idx="64291">
                  <c:v>32145.5</c:v>
                </c:pt>
                <c:pt idx="64292">
                  <c:v>32146</c:v>
                </c:pt>
                <c:pt idx="64293">
                  <c:v>32146.5</c:v>
                </c:pt>
                <c:pt idx="64294">
                  <c:v>32147</c:v>
                </c:pt>
                <c:pt idx="64295">
                  <c:v>32147.5</c:v>
                </c:pt>
                <c:pt idx="64296">
                  <c:v>32148</c:v>
                </c:pt>
                <c:pt idx="64297">
                  <c:v>32148.5</c:v>
                </c:pt>
                <c:pt idx="64298">
                  <c:v>32149</c:v>
                </c:pt>
                <c:pt idx="64299">
                  <c:v>32149.5</c:v>
                </c:pt>
                <c:pt idx="64300">
                  <c:v>32150</c:v>
                </c:pt>
                <c:pt idx="64301">
                  <c:v>32150.5</c:v>
                </c:pt>
                <c:pt idx="64302">
                  <c:v>32151</c:v>
                </c:pt>
                <c:pt idx="64303">
                  <c:v>32151.5</c:v>
                </c:pt>
                <c:pt idx="64304">
                  <c:v>32152</c:v>
                </c:pt>
                <c:pt idx="64305">
                  <c:v>32152.5</c:v>
                </c:pt>
                <c:pt idx="64306">
                  <c:v>32153</c:v>
                </c:pt>
                <c:pt idx="64307">
                  <c:v>32153.5</c:v>
                </c:pt>
                <c:pt idx="64308">
                  <c:v>32154</c:v>
                </c:pt>
                <c:pt idx="64309">
                  <c:v>32154.5</c:v>
                </c:pt>
                <c:pt idx="64310">
                  <c:v>32155</c:v>
                </c:pt>
                <c:pt idx="64311">
                  <c:v>32155.5</c:v>
                </c:pt>
                <c:pt idx="64312">
                  <c:v>32156</c:v>
                </c:pt>
                <c:pt idx="64313">
                  <c:v>32156.5</c:v>
                </c:pt>
                <c:pt idx="64314">
                  <c:v>32157</c:v>
                </c:pt>
                <c:pt idx="64315">
                  <c:v>32157.5</c:v>
                </c:pt>
                <c:pt idx="64316">
                  <c:v>32158</c:v>
                </c:pt>
                <c:pt idx="64317">
                  <c:v>32158.5</c:v>
                </c:pt>
                <c:pt idx="64318">
                  <c:v>32159</c:v>
                </c:pt>
                <c:pt idx="64319">
                  <c:v>32159.5</c:v>
                </c:pt>
                <c:pt idx="64320">
                  <c:v>32160</c:v>
                </c:pt>
                <c:pt idx="64321">
                  <c:v>32160.5</c:v>
                </c:pt>
                <c:pt idx="64322">
                  <c:v>32161</c:v>
                </c:pt>
                <c:pt idx="64323">
                  <c:v>32161.5</c:v>
                </c:pt>
                <c:pt idx="64324">
                  <c:v>32162</c:v>
                </c:pt>
                <c:pt idx="64325">
                  <c:v>32162.5</c:v>
                </c:pt>
                <c:pt idx="64326">
                  <c:v>32163</c:v>
                </c:pt>
                <c:pt idx="64327">
                  <c:v>32163.5</c:v>
                </c:pt>
                <c:pt idx="64328">
                  <c:v>32164</c:v>
                </c:pt>
                <c:pt idx="64329">
                  <c:v>32164.5</c:v>
                </c:pt>
                <c:pt idx="64330">
                  <c:v>32165</c:v>
                </c:pt>
                <c:pt idx="64331">
                  <c:v>32165.5</c:v>
                </c:pt>
                <c:pt idx="64332">
                  <c:v>32166</c:v>
                </c:pt>
                <c:pt idx="64333">
                  <c:v>32166.5</c:v>
                </c:pt>
                <c:pt idx="64334">
                  <c:v>32167</c:v>
                </c:pt>
                <c:pt idx="64335">
                  <c:v>32167.5</c:v>
                </c:pt>
                <c:pt idx="64336">
                  <c:v>32168</c:v>
                </c:pt>
                <c:pt idx="64337">
                  <c:v>32168.5</c:v>
                </c:pt>
                <c:pt idx="64338">
                  <c:v>32169</c:v>
                </c:pt>
                <c:pt idx="64339">
                  <c:v>32169.5</c:v>
                </c:pt>
                <c:pt idx="64340">
                  <c:v>32170</c:v>
                </c:pt>
                <c:pt idx="64341">
                  <c:v>32170.5</c:v>
                </c:pt>
                <c:pt idx="64342">
                  <c:v>32171</c:v>
                </c:pt>
                <c:pt idx="64343">
                  <c:v>32171.5</c:v>
                </c:pt>
                <c:pt idx="64344">
                  <c:v>32172</c:v>
                </c:pt>
                <c:pt idx="64345">
                  <c:v>32172.5</c:v>
                </c:pt>
                <c:pt idx="64346">
                  <c:v>32173</c:v>
                </c:pt>
                <c:pt idx="64347">
                  <c:v>32173.5</c:v>
                </c:pt>
                <c:pt idx="64348">
                  <c:v>32174</c:v>
                </c:pt>
                <c:pt idx="64349">
                  <c:v>32174.5</c:v>
                </c:pt>
                <c:pt idx="64350">
                  <c:v>32175</c:v>
                </c:pt>
                <c:pt idx="64351">
                  <c:v>32175.5</c:v>
                </c:pt>
                <c:pt idx="64352">
                  <c:v>32176</c:v>
                </c:pt>
                <c:pt idx="64353">
                  <c:v>32176.5</c:v>
                </c:pt>
                <c:pt idx="64354">
                  <c:v>32177</c:v>
                </c:pt>
                <c:pt idx="64355">
                  <c:v>32177.5</c:v>
                </c:pt>
                <c:pt idx="64356">
                  <c:v>32178</c:v>
                </c:pt>
                <c:pt idx="64357">
                  <c:v>32178.5</c:v>
                </c:pt>
                <c:pt idx="64358">
                  <c:v>32179</c:v>
                </c:pt>
                <c:pt idx="64359">
                  <c:v>32179.5</c:v>
                </c:pt>
                <c:pt idx="64360">
                  <c:v>32180</c:v>
                </c:pt>
                <c:pt idx="64361">
                  <c:v>32180.5</c:v>
                </c:pt>
                <c:pt idx="64362">
                  <c:v>32181</c:v>
                </c:pt>
                <c:pt idx="64363">
                  <c:v>32181.5</c:v>
                </c:pt>
                <c:pt idx="64364">
                  <c:v>32182</c:v>
                </c:pt>
                <c:pt idx="64365">
                  <c:v>32182.5</c:v>
                </c:pt>
                <c:pt idx="64366">
                  <c:v>32183</c:v>
                </c:pt>
                <c:pt idx="64367">
                  <c:v>32183.5</c:v>
                </c:pt>
                <c:pt idx="64368">
                  <c:v>32184</c:v>
                </c:pt>
                <c:pt idx="64369">
                  <c:v>32184.5</c:v>
                </c:pt>
                <c:pt idx="64370">
                  <c:v>32185</c:v>
                </c:pt>
                <c:pt idx="64371">
                  <c:v>32185.5</c:v>
                </c:pt>
                <c:pt idx="64372">
                  <c:v>32186</c:v>
                </c:pt>
                <c:pt idx="64373">
                  <c:v>32186.5</c:v>
                </c:pt>
                <c:pt idx="64374">
                  <c:v>32187</c:v>
                </c:pt>
                <c:pt idx="64375">
                  <c:v>32187.5</c:v>
                </c:pt>
                <c:pt idx="64376">
                  <c:v>32188</c:v>
                </c:pt>
                <c:pt idx="64377">
                  <c:v>32188.5</c:v>
                </c:pt>
                <c:pt idx="64378">
                  <c:v>32189</c:v>
                </c:pt>
                <c:pt idx="64379">
                  <c:v>32189.5</c:v>
                </c:pt>
                <c:pt idx="64380">
                  <c:v>32190</c:v>
                </c:pt>
                <c:pt idx="64381">
                  <c:v>32190.5</c:v>
                </c:pt>
                <c:pt idx="64382">
                  <c:v>32191</c:v>
                </c:pt>
                <c:pt idx="64383">
                  <c:v>32191.5</c:v>
                </c:pt>
                <c:pt idx="64384">
                  <c:v>32192</c:v>
                </c:pt>
                <c:pt idx="64385">
                  <c:v>32192.5</c:v>
                </c:pt>
                <c:pt idx="64386">
                  <c:v>32193</c:v>
                </c:pt>
                <c:pt idx="64387">
                  <c:v>32193.5</c:v>
                </c:pt>
                <c:pt idx="64388">
                  <c:v>32194</c:v>
                </c:pt>
                <c:pt idx="64389">
                  <c:v>32194.5</c:v>
                </c:pt>
                <c:pt idx="64390">
                  <c:v>32195</c:v>
                </c:pt>
                <c:pt idx="64391">
                  <c:v>32195.5</c:v>
                </c:pt>
                <c:pt idx="64392">
                  <c:v>32196</c:v>
                </c:pt>
                <c:pt idx="64393">
                  <c:v>32196.5</c:v>
                </c:pt>
                <c:pt idx="64394">
                  <c:v>32197</c:v>
                </c:pt>
                <c:pt idx="64395">
                  <c:v>32197.5</c:v>
                </c:pt>
                <c:pt idx="64396">
                  <c:v>32198</c:v>
                </c:pt>
                <c:pt idx="64397">
                  <c:v>32198.5</c:v>
                </c:pt>
                <c:pt idx="64398">
                  <c:v>32199</c:v>
                </c:pt>
                <c:pt idx="64399">
                  <c:v>32199.5</c:v>
                </c:pt>
                <c:pt idx="64400">
                  <c:v>32200</c:v>
                </c:pt>
                <c:pt idx="64401">
                  <c:v>32200.5</c:v>
                </c:pt>
                <c:pt idx="64402">
                  <c:v>32201</c:v>
                </c:pt>
                <c:pt idx="64403">
                  <c:v>32201.5</c:v>
                </c:pt>
                <c:pt idx="64404">
                  <c:v>32202</c:v>
                </c:pt>
                <c:pt idx="64405">
                  <c:v>32202.5</c:v>
                </c:pt>
                <c:pt idx="64406">
                  <c:v>32203</c:v>
                </c:pt>
                <c:pt idx="64407">
                  <c:v>32203.5</c:v>
                </c:pt>
                <c:pt idx="64408">
                  <c:v>32204</c:v>
                </c:pt>
                <c:pt idx="64409">
                  <c:v>32204.5</c:v>
                </c:pt>
                <c:pt idx="64410">
                  <c:v>32205</c:v>
                </c:pt>
                <c:pt idx="64411">
                  <c:v>32205.5</c:v>
                </c:pt>
                <c:pt idx="64412">
                  <c:v>32206</c:v>
                </c:pt>
                <c:pt idx="64413">
                  <c:v>32206.5</c:v>
                </c:pt>
                <c:pt idx="64414">
                  <c:v>32207</c:v>
                </c:pt>
                <c:pt idx="64415">
                  <c:v>32207.5</c:v>
                </c:pt>
                <c:pt idx="64416">
                  <c:v>32208</c:v>
                </c:pt>
                <c:pt idx="64417">
                  <c:v>32208.5</c:v>
                </c:pt>
                <c:pt idx="64418">
                  <c:v>32209</c:v>
                </c:pt>
                <c:pt idx="64419">
                  <c:v>32209.5</c:v>
                </c:pt>
                <c:pt idx="64420">
                  <c:v>32210</c:v>
                </c:pt>
                <c:pt idx="64421">
                  <c:v>32210.5</c:v>
                </c:pt>
                <c:pt idx="64422">
                  <c:v>32211</c:v>
                </c:pt>
                <c:pt idx="64423">
                  <c:v>32211.5</c:v>
                </c:pt>
                <c:pt idx="64424">
                  <c:v>32212</c:v>
                </c:pt>
                <c:pt idx="64425">
                  <c:v>32212.5</c:v>
                </c:pt>
                <c:pt idx="64426">
                  <c:v>32213</c:v>
                </c:pt>
                <c:pt idx="64427">
                  <c:v>32213.5</c:v>
                </c:pt>
                <c:pt idx="64428">
                  <c:v>32214</c:v>
                </c:pt>
                <c:pt idx="64429">
                  <c:v>32214.5</c:v>
                </c:pt>
                <c:pt idx="64430">
                  <c:v>32215</c:v>
                </c:pt>
                <c:pt idx="64431">
                  <c:v>32215.5</c:v>
                </c:pt>
                <c:pt idx="64432">
                  <c:v>32216</c:v>
                </c:pt>
                <c:pt idx="64433">
                  <c:v>32216.5</c:v>
                </c:pt>
                <c:pt idx="64434">
                  <c:v>32217</c:v>
                </c:pt>
                <c:pt idx="64435">
                  <c:v>32217.5</c:v>
                </c:pt>
                <c:pt idx="64436">
                  <c:v>32218</c:v>
                </c:pt>
                <c:pt idx="64437">
                  <c:v>32218.5</c:v>
                </c:pt>
                <c:pt idx="64438">
                  <c:v>32219</c:v>
                </c:pt>
                <c:pt idx="64439">
                  <c:v>32219.5</c:v>
                </c:pt>
                <c:pt idx="64440">
                  <c:v>32220</c:v>
                </c:pt>
                <c:pt idx="64441">
                  <c:v>32220.5</c:v>
                </c:pt>
                <c:pt idx="64442">
                  <c:v>32221</c:v>
                </c:pt>
                <c:pt idx="64443">
                  <c:v>32221.5</c:v>
                </c:pt>
                <c:pt idx="64444">
                  <c:v>32222</c:v>
                </c:pt>
                <c:pt idx="64445">
                  <c:v>32222.5</c:v>
                </c:pt>
                <c:pt idx="64446">
                  <c:v>32223</c:v>
                </c:pt>
                <c:pt idx="64447">
                  <c:v>32223.5</c:v>
                </c:pt>
                <c:pt idx="64448">
                  <c:v>32224</c:v>
                </c:pt>
                <c:pt idx="64449">
                  <c:v>32224.5</c:v>
                </c:pt>
                <c:pt idx="64450">
                  <c:v>32225</c:v>
                </c:pt>
                <c:pt idx="64451">
                  <c:v>32225.5</c:v>
                </c:pt>
                <c:pt idx="64452">
                  <c:v>32226</c:v>
                </c:pt>
                <c:pt idx="64453">
                  <c:v>32226.5</c:v>
                </c:pt>
                <c:pt idx="64454">
                  <c:v>32227</c:v>
                </c:pt>
                <c:pt idx="64455">
                  <c:v>32227.5</c:v>
                </c:pt>
                <c:pt idx="64456">
                  <c:v>32228</c:v>
                </c:pt>
                <c:pt idx="64457">
                  <c:v>32228.5</c:v>
                </c:pt>
                <c:pt idx="64458">
                  <c:v>32229</c:v>
                </c:pt>
                <c:pt idx="64459">
                  <c:v>32229.5</c:v>
                </c:pt>
                <c:pt idx="64460">
                  <c:v>32230</c:v>
                </c:pt>
                <c:pt idx="64461">
                  <c:v>32230.5</c:v>
                </c:pt>
                <c:pt idx="64462">
                  <c:v>32231</c:v>
                </c:pt>
                <c:pt idx="64463">
                  <c:v>32231.5</c:v>
                </c:pt>
                <c:pt idx="64464">
                  <c:v>32232</c:v>
                </c:pt>
                <c:pt idx="64465">
                  <c:v>32232.5</c:v>
                </c:pt>
                <c:pt idx="64466">
                  <c:v>32233</c:v>
                </c:pt>
                <c:pt idx="64467">
                  <c:v>32233.5</c:v>
                </c:pt>
                <c:pt idx="64468">
                  <c:v>32234</c:v>
                </c:pt>
                <c:pt idx="64469">
                  <c:v>32234.5</c:v>
                </c:pt>
                <c:pt idx="64470">
                  <c:v>32235</c:v>
                </c:pt>
                <c:pt idx="64471">
                  <c:v>32235.5</c:v>
                </c:pt>
                <c:pt idx="64472">
                  <c:v>32236</c:v>
                </c:pt>
                <c:pt idx="64473">
                  <c:v>32236.5</c:v>
                </c:pt>
                <c:pt idx="64474">
                  <c:v>32237</c:v>
                </c:pt>
                <c:pt idx="64475">
                  <c:v>32237.5</c:v>
                </c:pt>
                <c:pt idx="64476">
                  <c:v>32238</c:v>
                </c:pt>
                <c:pt idx="64477">
                  <c:v>32238.5</c:v>
                </c:pt>
                <c:pt idx="64478">
                  <c:v>32239</c:v>
                </c:pt>
                <c:pt idx="64479">
                  <c:v>32239.5</c:v>
                </c:pt>
                <c:pt idx="64480">
                  <c:v>32240</c:v>
                </c:pt>
                <c:pt idx="64481">
                  <c:v>32240.5</c:v>
                </c:pt>
                <c:pt idx="64482">
                  <c:v>32241</c:v>
                </c:pt>
                <c:pt idx="64483">
                  <c:v>32241.5</c:v>
                </c:pt>
                <c:pt idx="64484">
                  <c:v>32242</c:v>
                </c:pt>
                <c:pt idx="64485">
                  <c:v>32242.5</c:v>
                </c:pt>
                <c:pt idx="64486">
                  <c:v>32243</c:v>
                </c:pt>
                <c:pt idx="64487">
                  <c:v>32243.5</c:v>
                </c:pt>
                <c:pt idx="64488">
                  <c:v>32244</c:v>
                </c:pt>
                <c:pt idx="64489">
                  <c:v>32244.5</c:v>
                </c:pt>
                <c:pt idx="64490">
                  <c:v>32245</c:v>
                </c:pt>
                <c:pt idx="64491">
                  <c:v>32245.5</c:v>
                </c:pt>
                <c:pt idx="64492">
                  <c:v>32246</c:v>
                </c:pt>
                <c:pt idx="64493">
                  <c:v>32246.5</c:v>
                </c:pt>
                <c:pt idx="64494">
                  <c:v>32247</c:v>
                </c:pt>
                <c:pt idx="64495">
                  <c:v>32247.5</c:v>
                </c:pt>
                <c:pt idx="64496">
                  <c:v>32248</c:v>
                </c:pt>
                <c:pt idx="64497">
                  <c:v>32248.5</c:v>
                </c:pt>
                <c:pt idx="64498">
                  <c:v>32249</c:v>
                </c:pt>
                <c:pt idx="64499">
                  <c:v>32249.5</c:v>
                </c:pt>
                <c:pt idx="64500">
                  <c:v>32250</c:v>
                </c:pt>
                <c:pt idx="64501">
                  <c:v>32250.5</c:v>
                </c:pt>
                <c:pt idx="64502">
                  <c:v>32251</c:v>
                </c:pt>
                <c:pt idx="64503">
                  <c:v>32251.5</c:v>
                </c:pt>
                <c:pt idx="64504">
                  <c:v>32252</c:v>
                </c:pt>
                <c:pt idx="64505">
                  <c:v>32252.5</c:v>
                </c:pt>
                <c:pt idx="64506">
                  <c:v>32253</c:v>
                </c:pt>
                <c:pt idx="64507">
                  <c:v>32253.5</c:v>
                </c:pt>
                <c:pt idx="64508">
                  <c:v>32254</c:v>
                </c:pt>
                <c:pt idx="64509">
                  <c:v>32254.5</c:v>
                </c:pt>
                <c:pt idx="64510">
                  <c:v>32255</c:v>
                </c:pt>
                <c:pt idx="64511">
                  <c:v>32255.5</c:v>
                </c:pt>
                <c:pt idx="64512">
                  <c:v>32256</c:v>
                </c:pt>
                <c:pt idx="64513">
                  <c:v>32256.5</c:v>
                </c:pt>
                <c:pt idx="64514">
                  <c:v>32257</c:v>
                </c:pt>
                <c:pt idx="64515">
                  <c:v>32257.5</c:v>
                </c:pt>
                <c:pt idx="64516">
                  <c:v>32258</c:v>
                </c:pt>
                <c:pt idx="64517">
                  <c:v>32258.5</c:v>
                </c:pt>
                <c:pt idx="64518">
                  <c:v>32259</c:v>
                </c:pt>
                <c:pt idx="64519">
                  <c:v>32259.5</c:v>
                </c:pt>
                <c:pt idx="64520">
                  <c:v>32260</c:v>
                </c:pt>
                <c:pt idx="64521">
                  <c:v>32260.5</c:v>
                </c:pt>
                <c:pt idx="64522">
                  <c:v>32261</c:v>
                </c:pt>
                <c:pt idx="64523">
                  <c:v>32261.5</c:v>
                </c:pt>
                <c:pt idx="64524">
                  <c:v>32262</c:v>
                </c:pt>
                <c:pt idx="64525">
                  <c:v>32262.5</c:v>
                </c:pt>
                <c:pt idx="64526">
                  <c:v>32263</c:v>
                </c:pt>
                <c:pt idx="64527">
                  <c:v>32263.5</c:v>
                </c:pt>
                <c:pt idx="64528">
                  <c:v>32264</c:v>
                </c:pt>
                <c:pt idx="64529">
                  <c:v>32264.5</c:v>
                </c:pt>
                <c:pt idx="64530">
                  <c:v>32265</c:v>
                </c:pt>
                <c:pt idx="64531">
                  <c:v>32265.5</c:v>
                </c:pt>
                <c:pt idx="64532">
                  <c:v>32266</c:v>
                </c:pt>
                <c:pt idx="64533">
                  <c:v>32266.5</c:v>
                </c:pt>
                <c:pt idx="64534">
                  <c:v>32267</c:v>
                </c:pt>
                <c:pt idx="64535">
                  <c:v>32267.5</c:v>
                </c:pt>
                <c:pt idx="64536">
                  <c:v>32268</c:v>
                </c:pt>
                <c:pt idx="64537">
                  <c:v>32268.5</c:v>
                </c:pt>
                <c:pt idx="64538">
                  <c:v>32269</c:v>
                </c:pt>
                <c:pt idx="64539">
                  <c:v>32269.5</c:v>
                </c:pt>
                <c:pt idx="64540">
                  <c:v>32270</c:v>
                </c:pt>
                <c:pt idx="64541">
                  <c:v>32270.5</c:v>
                </c:pt>
                <c:pt idx="64542">
                  <c:v>32271</c:v>
                </c:pt>
                <c:pt idx="64543">
                  <c:v>32271.5</c:v>
                </c:pt>
                <c:pt idx="64544">
                  <c:v>32272</c:v>
                </c:pt>
                <c:pt idx="64545">
                  <c:v>32272.5</c:v>
                </c:pt>
                <c:pt idx="64546">
                  <c:v>32273</c:v>
                </c:pt>
                <c:pt idx="64547">
                  <c:v>32273.5</c:v>
                </c:pt>
                <c:pt idx="64548">
                  <c:v>32274</c:v>
                </c:pt>
                <c:pt idx="64549">
                  <c:v>32274.5</c:v>
                </c:pt>
                <c:pt idx="64550">
                  <c:v>32275</c:v>
                </c:pt>
                <c:pt idx="64551">
                  <c:v>32275.5</c:v>
                </c:pt>
                <c:pt idx="64552">
                  <c:v>32276</c:v>
                </c:pt>
                <c:pt idx="64553">
                  <c:v>32276.5</c:v>
                </c:pt>
                <c:pt idx="64554">
                  <c:v>32277</c:v>
                </c:pt>
                <c:pt idx="64555">
                  <c:v>32277.5</c:v>
                </c:pt>
                <c:pt idx="64556">
                  <c:v>32278</c:v>
                </c:pt>
                <c:pt idx="64557">
                  <c:v>32278.5</c:v>
                </c:pt>
                <c:pt idx="64558">
                  <c:v>32279</c:v>
                </c:pt>
                <c:pt idx="64559">
                  <c:v>32279.5</c:v>
                </c:pt>
                <c:pt idx="64560">
                  <c:v>32280</c:v>
                </c:pt>
                <c:pt idx="64561">
                  <c:v>32280.5</c:v>
                </c:pt>
                <c:pt idx="64562">
                  <c:v>32281</c:v>
                </c:pt>
                <c:pt idx="64563">
                  <c:v>32281.5</c:v>
                </c:pt>
                <c:pt idx="64564">
                  <c:v>32282</c:v>
                </c:pt>
                <c:pt idx="64565">
                  <c:v>32282.5</c:v>
                </c:pt>
                <c:pt idx="64566">
                  <c:v>32283</c:v>
                </c:pt>
                <c:pt idx="64567">
                  <c:v>32283.5</c:v>
                </c:pt>
                <c:pt idx="64568">
                  <c:v>32284</c:v>
                </c:pt>
                <c:pt idx="64569">
                  <c:v>32284.5</c:v>
                </c:pt>
                <c:pt idx="64570">
                  <c:v>32285</c:v>
                </c:pt>
                <c:pt idx="64571">
                  <c:v>32285.5</c:v>
                </c:pt>
                <c:pt idx="64572">
                  <c:v>32286</c:v>
                </c:pt>
                <c:pt idx="64573">
                  <c:v>32286.5</c:v>
                </c:pt>
                <c:pt idx="64574">
                  <c:v>32287</c:v>
                </c:pt>
                <c:pt idx="64575">
                  <c:v>32287.5</c:v>
                </c:pt>
                <c:pt idx="64576">
                  <c:v>32288</c:v>
                </c:pt>
                <c:pt idx="64577">
                  <c:v>32288.5</c:v>
                </c:pt>
                <c:pt idx="64578">
                  <c:v>32289</c:v>
                </c:pt>
                <c:pt idx="64579">
                  <c:v>32289.5</c:v>
                </c:pt>
                <c:pt idx="64580">
                  <c:v>32290</c:v>
                </c:pt>
                <c:pt idx="64581">
                  <c:v>32290.5</c:v>
                </c:pt>
                <c:pt idx="64582">
                  <c:v>32291</c:v>
                </c:pt>
                <c:pt idx="64583">
                  <c:v>32291.5</c:v>
                </c:pt>
                <c:pt idx="64584">
                  <c:v>32292</c:v>
                </c:pt>
                <c:pt idx="64585">
                  <c:v>32292.5</c:v>
                </c:pt>
                <c:pt idx="64586">
                  <c:v>32293</c:v>
                </c:pt>
                <c:pt idx="64587">
                  <c:v>32293.5</c:v>
                </c:pt>
                <c:pt idx="64588">
                  <c:v>32294</c:v>
                </c:pt>
                <c:pt idx="64589">
                  <c:v>32294.5</c:v>
                </c:pt>
                <c:pt idx="64590">
                  <c:v>32295</c:v>
                </c:pt>
                <c:pt idx="64591">
                  <c:v>32295.5</c:v>
                </c:pt>
                <c:pt idx="64592">
                  <c:v>32296</c:v>
                </c:pt>
                <c:pt idx="64593">
                  <c:v>32296.5</c:v>
                </c:pt>
                <c:pt idx="64594">
                  <c:v>32297</c:v>
                </c:pt>
                <c:pt idx="64595">
                  <c:v>32297.5</c:v>
                </c:pt>
                <c:pt idx="64596">
                  <c:v>32298</c:v>
                </c:pt>
                <c:pt idx="64597">
                  <c:v>32298.5</c:v>
                </c:pt>
                <c:pt idx="64598">
                  <c:v>32299</c:v>
                </c:pt>
                <c:pt idx="64599">
                  <c:v>32299.5</c:v>
                </c:pt>
                <c:pt idx="64600">
                  <c:v>32300</c:v>
                </c:pt>
                <c:pt idx="64601">
                  <c:v>32300.5</c:v>
                </c:pt>
                <c:pt idx="64602">
                  <c:v>32301</c:v>
                </c:pt>
                <c:pt idx="64603">
                  <c:v>32301.5</c:v>
                </c:pt>
                <c:pt idx="64604">
                  <c:v>32302</c:v>
                </c:pt>
                <c:pt idx="64605">
                  <c:v>32302.5</c:v>
                </c:pt>
                <c:pt idx="64606">
                  <c:v>32303</c:v>
                </c:pt>
                <c:pt idx="64607">
                  <c:v>32303.5</c:v>
                </c:pt>
                <c:pt idx="64608">
                  <c:v>32304</c:v>
                </c:pt>
                <c:pt idx="64609">
                  <c:v>32304.5</c:v>
                </c:pt>
                <c:pt idx="64610">
                  <c:v>32305</c:v>
                </c:pt>
                <c:pt idx="64611">
                  <c:v>32305.5</c:v>
                </c:pt>
                <c:pt idx="64612">
                  <c:v>32306</c:v>
                </c:pt>
                <c:pt idx="64613">
                  <c:v>32306.5</c:v>
                </c:pt>
                <c:pt idx="64614">
                  <c:v>32307</c:v>
                </c:pt>
                <c:pt idx="64615">
                  <c:v>32307.5</c:v>
                </c:pt>
                <c:pt idx="64616">
                  <c:v>32308</c:v>
                </c:pt>
                <c:pt idx="64617">
                  <c:v>32308.5</c:v>
                </c:pt>
                <c:pt idx="64618">
                  <c:v>32309</c:v>
                </c:pt>
                <c:pt idx="64619">
                  <c:v>32309.5</c:v>
                </c:pt>
                <c:pt idx="64620">
                  <c:v>32310</c:v>
                </c:pt>
                <c:pt idx="64621">
                  <c:v>32310.5</c:v>
                </c:pt>
                <c:pt idx="64622">
                  <c:v>32311</c:v>
                </c:pt>
                <c:pt idx="64623">
                  <c:v>32311.5</c:v>
                </c:pt>
                <c:pt idx="64624">
                  <c:v>32312</c:v>
                </c:pt>
                <c:pt idx="64625">
                  <c:v>32312.5</c:v>
                </c:pt>
                <c:pt idx="64626">
                  <c:v>32313</c:v>
                </c:pt>
                <c:pt idx="64627">
                  <c:v>32313.5</c:v>
                </c:pt>
                <c:pt idx="64628">
                  <c:v>32314</c:v>
                </c:pt>
                <c:pt idx="64629">
                  <c:v>32314.5</c:v>
                </c:pt>
                <c:pt idx="64630">
                  <c:v>32315</c:v>
                </c:pt>
                <c:pt idx="64631">
                  <c:v>32315.5</c:v>
                </c:pt>
                <c:pt idx="64632">
                  <c:v>32316</c:v>
                </c:pt>
                <c:pt idx="64633">
                  <c:v>32316.5</c:v>
                </c:pt>
                <c:pt idx="64634">
                  <c:v>32317</c:v>
                </c:pt>
                <c:pt idx="64635">
                  <c:v>32317.5</c:v>
                </c:pt>
                <c:pt idx="64636">
                  <c:v>32318</c:v>
                </c:pt>
                <c:pt idx="64637">
                  <c:v>32318.5</c:v>
                </c:pt>
                <c:pt idx="64638">
                  <c:v>32319</c:v>
                </c:pt>
                <c:pt idx="64639">
                  <c:v>32319.5</c:v>
                </c:pt>
                <c:pt idx="64640">
                  <c:v>32320</c:v>
                </c:pt>
                <c:pt idx="64641">
                  <c:v>32320.5</c:v>
                </c:pt>
                <c:pt idx="64642">
                  <c:v>32321</c:v>
                </c:pt>
                <c:pt idx="64643">
                  <c:v>32321.5</c:v>
                </c:pt>
                <c:pt idx="64644">
                  <c:v>32322</c:v>
                </c:pt>
                <c:pt idx="64645">
                  <c:v>32322.5</c:v>
                </c:pt>
                <c:pt idx="64646">
                  <c:v>32323</c:v>
                </c:pt>
                <c:pt idx="64647">
                  <c:v>32323.5</c:v>
                </c:pt>
                <c:pt idx="64648">
                  <c:v>32324</c:v>
                </c:pt>
                <c:pt idx="64649">
                  <c:v>32324.5</c:v>
                </c:pt>
                <c:pt idx="64650">
                  <c:v>32325</c:v>
                </c:pt>
                <c:pt idx="64651">
                  <c:v>32325.5</c:v>
                </c:pt>
                <c:pt idx="64652">
                  <c:v>32326</c:v>
                </c:pt>
                <c:pt idx="64653">
                  <c:v>32326.5</c:v>
                </c:pt>
                <c:pt idx="64654">
                  <c:v>32327</c:v>
                </c:pt>
                <c:pt idx="64655">
                  <c:v>32327.5</c:v>
                </c:pt>
                <c:pt idx="64656">
                  <c:v>32328</c:v>
                </c:pt>
                <c:pt idx="64657">
                  <c:v>32328.5</c:v>
                </c:pt>
                <c:pt idx="64658">
                  <c:v>32329</c:v>
                </c:pt>
                <c:pt idx="64659">
                  <c:v>32329.5</c:v>
                </c:pt>
                <c:pt idx="64660">
                  <c:v>32330</c:v>
                </c:pt>
                <c:pt idx="64661">
                  <c:v>32330.5</c:v>
                </c:pt>
                <c:pt idx="64662">
                  <c:v>32331</c:v>
                </c:pt>
                <c:pt idx="64663">
                  <c:v>32331.5</c:v>
                </c:pt>
                <c:pt idx="64664">
                  <c:v>32332</c:v>
                </c:pt>
                <c:pt idx="64665">
                  <c:v>32332.5</c:v>
                </c:pt>
                <c:pt idx="64666">
                  <c:v>32333</c:v>
                </c:pt>
                <c:pt idx="64667">
                  <c:v>32333.5</c:v>
                </c:pt>
                <c:pt idx="64668">
                  <c:v>32334</c:v>
                </c:pt>
                <c:pt idx="64669">
                  <c:v>32334.5</c:v>
                </c:pt>
                <c:pt idx="64670">
                  <c:v>32335</c:v>
                </c:pt>
                <c:pt idx="64671">
                  <c:v>32335.5</c:v>
                </c:pt>
                <c:pt idx="64672">
                  <c:v>32336</c:v>
                </c:pt>
                <c:pt idx="64673">
                  <c:v>32336.5</c:v>
                </c:pt>
                <c:pt idx="64674">
                  <c:v>32337</c:v>
                </c:pt>
                <c:pt idx="64675">
                  <c:v>32337.5</c:v>
                </c:pt>
                <c:pt idx="64676">
                  <c:v>32338</c:v>
                </c:pt>
                <c:pt idx="64677">
                  <c:v>32338.5</c:v>
                </c:pt>
                <c:pt idx="64678">
                  <c:v>32339</c:v>
                </c:pt>
                <c:pt idx="64679">
                  <c:v>32339.5</c:v>
                </c:pt>
                <c:pt idx="64680">
                  <c:v>32340</c:v>
                </c:pt>
                <c:pt idx="64681">
                  <c:v>32340.5</c:v>
                </c:pt>
                <c:pt idx="64682">
                  <c:v>32341</c:v>
                </c:pt>
                <c:pt idx="64683">
                  <c:v>32341.5</c:v>
                </c:pt>
                <c:pt idx="64684">
                  <c:v>32342</c:v>
                </c:pt>
                <c:pt idx="64685">
                  <c:v>32342.5</c:v>
                </c:pt>
                <c:pt idx="64686">
                  <c:v>32343</c:v>
                </c:pt>
                <c:pt idx="64687">
                  <c:v>32343.5</c:v>
                </c:pt>
                <c:pt idx="64688">
                  <c:v>32344</c:v>
                </c:pt>
                <c:pt idx="64689">
                  <c:v>32344.5</c:v>
                </c:pt>
                <c:pt idx="64690">
                  <c:v>32345</c:v>
                </c:pt>
                <c:pt idx="64691">
                  <c:v>32345.5</c:v>
                </c:pt>
                <c:pt idx="64692">
                  <c:v>32346</c:v>
                </c:pt>
                <c:pt idx="64693">
                  <c:v>32346.5</c:v>
                </c:pt>
                <c:pt idx="64694">
                  <c:v>32347</c:v>
                </c:pt>
                <c:pt idx="64695">
                  <c:v>32347.5</c:v>
                </c:pt>
                <c:pt idx="64696">
                  <c:v>32348</c:v>
                </c:pt>
                <c:pt idx="64697">
                  <c:v>32348.5</c:v>
                </c:pt>
                <c:pt idx="64698">
                  <c:v>32349</c:v>
                </c:pt>
                <c:pt idx="64699">
                  <c:v>32349.5</c:v>
                </c:pt>
                <c:pt idx="64700">
                  <c:v>32350</c:v>
                </c:pt>
                <c:pt idx="64701">
                  <c:v>32350.5</c:v>
                </c:pt>
                <c:pt idx="64702">
                  <c:v>32351</c:v>
                </c:pt>
                <c:pt idx="64703">
                  <c:v>32351.5</c:v>
                </c:pt>
                <c:pt idx="64704">
                  <c:v>32352</c:v>
                </c:pt>
                <c:pt idx="64705">
                  <c:v>32352.5</c:v>
                </c:pt>
                <c:pt idx="64706">
                  <c:v>32353</c:v>
                </c:pt>
                <c:pt idx="64707">
                  <c:v>32353.5</c:v>
                </c:pt>
                <c:pt idx="64708">
                  <c:v>32354</c:v>
                </c:pt>
                <c:pt idx="64709">
                  <c:v>32354.5</c:v>
                </c:pt>
                <c:pt idx="64710">
                  <c:v>32355</c:v>
                </c:pt>
                <c:pt idx="64711">
                  <c:v>32355.5</c:v>
                </c:pt>
                <c:pt idx="64712">
                  <c:v>32356</c:v>
                </c:pt>
                <c:pt idx="64713">
                  <c:v>32356.5</c:v>
                </c:pt>
                <c:pt idx="64714">
                  <c:v>32357</c:v>
                </c:pt>
                <c:pt idx="64715">
                  <c:v>32357.5</c:v>
                </c:pt>
                <c:pt idx="64716">
                  <c:v>32358</c:v>
                </c:pt>
                <c:pt idx="64717">
                  <c:v>32358.5</c:v>
                </c:pt>
                <c:pt idx="64718">
                  <c:v>32359</c:v>
                </c:pt>
                <c:pt idx="64719">
                  <c:v>32359.5</c:v>
                </c:pt>
                <c:pt idx="64720">
                  <c:v>32360</c:v>
                </c:pt>
                <c:pt idx="64721">
                  <c:v>32360.5</c:v>
                </c:pt>
                <c:pt idx="64722">
                  <c:v>32361</c:v>
                </c:pt>
                <c:pt idx="64723">
                  <c:v>32361.5</c:v>
                </c:pt>
                <c:pt idx="64724">
                  <c:v>32362</c:v>
                </c:pt>
                <c:pt idx="64725">
                  <c:v>32362.5</c:v>
                </c:pt>
                <c:pt idx="64726">
                  <c:v>32363</c:v>
                </c:pt>
                <c:pt idx="64727">
                  <c:v>32363.5</c:v>
                </c:pt>
                <c:pt idx="64728">
                  <c:v>32364</c:v>
                </c:pt>
                <c:pt idx="64729">
                  <c:v>32364.5</c:v>
                </c:pt>
                <c:pt idx="64730">
                  <c:v>32365</c:v>
                </c:pt>
                <c:pt idx="64731">
                  <c:v>32365.5</c:v>
                </c:pt>
                <c:pt idx="64732">
                  <c:v>32366</c:v>
                </c:pt>
                <c:pt idx="64733">
                  <c:v>32366.5</c:v>
                </c:pt>
                <c:pt idx="64734">
                  <c:v>32367</c:v>
                </c:pt>
                <c:pt idx="64735">
                  <c:v>32367.5</c:v>
                </c:pt>
                <c:pt idx="64736">
                  <c:v>32368</c:v>
                </c:pt>
                <c:pt idx="64737">
                  <c:v>32368.5</c:v>
                </c:pt>
                <c:pt idx="64738">
                  <c:v>32369</c:v>
                </c:pt>
                <c:pt idx="64739">
                  <c:v>32369.5</c:v>
                </c:pt>
                <c:pt idx="64740">
                  <c:v>32370</c:v>
                </c:pt>
                <c:pt idx="64741">
                  <c:v>32370.5</c:v>
                </c:pt>
                <c:pt idx="64742">
                  <c:v>32371</c:v>
                </c:pt>
                <c:pt idx="64743">
                  <c:v>32371.5</c:v>
                </c:pt>
                <c:pt idx="64744">
                  <c:v>32372</c:v>
                </c:pt>
                <c:pt idx="64745">
                  <c:v>32372.5</c:v>
                </c:pt>
                <c:pt idx="64746">
                  <c:v>32373</c:v>
                </c:pt>
                <c:pt idx="64747">
                  <c:v>32373.5</c:v>
                </c:pt>
                <c:pt idx="64748">
                  <c:v>32374</c:v>
                </c:pt>
                <c:pt idx="64749">
                  <c:v>32374.5</c:v>
                </c:pt>
                <c:pt idx="64750">
                  <c:v>32375</c:v>
                </c:pt>
                <c:pt idx="64751">
                  <c:v>32375.5</c:v>
                </c:pt>
                <c:pt idx="64752">
                  <c:v>32376</c:v>
                </c:pt>
                <c:pt idx="64753">
                  <c:v>32376.5</c:v>
                </c:pt>
                <c:pt idx="64754">
                  <c:v>32377</c:v>
                </c:pt>
                <c:pt idx="64755">
                  <c:v>32377.5</c:v>
                </c:pt>
                <c:pt idx="64756">
                  <c:v>32378</c:v>
                </c:pt>
                <c:pt idx="64757">
                  <c:v>32378.5</c:v>
                </c:pt>
                <c:pt idx="64758">
                  <c:v>32379</c:v>
                </c:pt>
                <c:pt idx="64759">
                  <c:v>32379.5</c:v>
                </c:pt>
                <c:pt idx="64760">
                  <c:v>32380</c:v>
                </c:pt>
                <c:pt idx="64761">
                  <c:v>32380.5</c:v>
                </c:pt>
                <c:pt idx="64762">
                  <c:v>32381</c:v>
                </c:pt>
                <c:pt idx="64763">
                  <c:v>32381.5</c:v>
                </c:pt>
                <c:pt idx="64764">
                  <c:v>32382</c:v>
                </c:pt>
                <c:pt idx="64765">
                  <c:v>32382.5</c:v>
                </c:pt>
                <c:pt idx="64766">
                  <c:v>32383</c:v>
                </c:pt>
                <c:pt idx="64767">
                  <c:v>32383.5</c:v>
                </c:pt>
                <c:pt idx="64768">
                  <c:v>32384</c:v>
                </c:pt>
                <c:pt idx="64769">
                  <c:v>32384.5</c:v>
                </c:pt>
                <c:pt idx="64770">
                  <c:v>32385</c:v>
                </c:pt>
                <c:pt idx="64771">
                  <c:v>32385.5</c:v>
                </c:pt>
                <c:pt idx="64772">
                  <c:v>32386</c:v>
                </c:pt>
                <c:pt idx="64773">
                  <c:v>32386.5</c:v>
                </c:pt>
                <c:pt idx="64774">
                  <c:v>32387</c:v>
                </c:pt>
                <c:pt idx="64775">
                  <c:v>32387.5</c:v>
                </c:pt>
                <c:pt idx="64776">
                  <c:v>32388</c:v>
                </c:pt>
                <c:pt idx="64777">
                  <c:v>32388.5</c:v>
                </c:pt>
                <c:pt idx="64778">
                  <c:v>32389</c:v>
                </c:pt>
                <c:pt idx="64779">
                  <c:v>32389.5</c:v>
                </c:pt>
                <c:pt idx="64780">
                  <c:v>32390</c:v>
                </c:pt>
                <c:pt idx="64781">
                  <c:v>32390.5</c:v>
                </c:pt>
                <c:pt idx="64782">
                  <c:v>32391</c:v>
                </c:pt>
                <c:pt idx="64783">
                  <c:v>32391.5</c:v>
                </c:pt>
                <c:pt idx="64784">
                  <c:v>32392</c:v>
                </c:pt>
                <c:pt idx="64785">
                  <c:v>32392.5</c:v>
                </c:pt>
                <c:pt idx="64786">
                  <c:v>32393</c:v>
                </c:pt>
                <c:pt idx="64787">
                  <c:v>32393.5</c:v>
                </c:pt>
                <c:pt idx="64788">
                  <c:v>32394</c:v>
                </c:pt>
                <c:pt idx="64789">
                  <c:v>32394.5</c:v>
                </c:pt>
                <c:pt idx="64790">
                  <c:v>32395</c:v>
                </c:pt>
                <c:pt idx="64791">
                  <c:v>32395.5</c:v>
                </c:pt>
                <c:pt idx="64792">
                  <c:v>32396</c:v>
                </c:pt>
                <c:pt idx="64793">
                  <c:v>32396.5</c:v>
                </c:pt>
                <c:pt idx="64794">
                  <c:v>32397</c:v>
                </c:pt>
                <c:pt idx="64795">
                  <c:v>32397.5</c:v>
                </c:pt>
                <c:pt idx="64796">
                  <c:v>32398</c:v>
                </c:pt>
                <c:pt idx="64797">
                  <c:v>32398.5</c:v>
                </c:pt>
                <c:pt idx="64798">
                  <c:v>32399</c:v>
                </c:pt>
                <c:pt idx="64799">
                  <c:v>32399.5</c:v>
                </c:pt>
                <c:pt idx="64800">
                  <c:v>32400</c:v>
                </c:pt>
                <c:pt idx="64801">
                  <c:v>32400.5</c:v>
                </c:pt>
                <c:pt idx="64802">
                  <c:v>32401</c:v>
                </c:pt>
                <c:pt idx="64803">
                  <c:v>32401.5</c:v>
                </c:pt>
                <c:pt idx="64804">
                  <c:v>32402</c:v>
                </c:pt>
                <c:pt idx="64805">
                  <c:v>32402.5</c:v>
                </c:pt>
                <c:pt idx="64806">
                  <c:v>32403</c:v>
                </c:pt>
                <c:pt idx="64807">
                  <c:v>32403.5</c:v>
                </c:pt>
                <c:pt idx="64808">
                  <c:v>32404</c:v>
                </c:pt>
                <c:pt idx="64809">
                  <c:v>32404.5</c:v>
                </c:pt>
                <c:pt idx="64810">
                  <c:v>32405</c:v>
                </c:pt>
                <c:pt idx="64811">
                  <c:v>32405.5</c:v>
                </c:pt>
                <c:pt idx="64812">
                  <c:v>32406</c:v>
                </c:pt>
                <c:pt idx="64813">
                  <c:v>32406.5</c:v>
                </c:pt>
                <c:pt idx="64814">
                  <c:v>32407</c:v>
                </c:pt>
                <c:pt idx="64815">
                  <c:v>32407.5</c:v>
                </c:pt>
                <c:pt idx="64816">
                  <c:v>32408</c:v>
                </c:pt>
                <c:pt idx="64817">
                  <c:v>32408.5</c:v>
                </c:pt>
                <c:pt idx="64818">
                  <c:v>32409</c:v>
                </c:pt>
                <c:pt idx="64819">
                  <c:v>32409.5</c:v>
                </c:pt>
                <c:pt idx="64820">
                  <c:v>32410</c:v>
                </c:pt>
                <c:pt idx="64821">
                  <c:v>32410.5</c:v>
                </c:pt>
                <c:pt idx="64822">
                  <c:v>32411</c:v>
                </c:pt>
                <c:pt idx="64823">
                  <c:v>32411.5</c:v>
                </c:pt>
                <c:pt idx="64824">
                  <c:v>32412</c:v>
                </c:pt>
                <c:pt idx="64825">
                  <c:v>32412.5</c:v>
                </c:pt>
                <c:pt idx="64826">
                  <c:v>32413</c:v>
                </c:pt>
                <c:pt idx="64827">
                  <c:v>32413.5</c:v>
                </c:pt>
                <c:pt idx="64828">
                  <c:v>32414</c:v>
                </c:pt>
                <c:pt idx="64829">
                  <c:v>32414.5</c:v>
                </c:pt>
                <c:pt idx="64830">
                  <c:v>32415</c:v>
                </c:pt>
                <c:pt idx="64831">
                  <c:v>32415.5</c:v>
                </c:pt>
                <c:pt idx="64832">
                  <c:v>32416</c:v>
                </c:pt>
                <c:pt idx="64833">
                  <c:v>32416.5</c:v>
                </c:pt>
                <c:pt idx="64834">
                  <c:v>32417</c:v>
                </c:pt>
                <c:pt idx="64835">
                  <c:v>32417.5</c:v>
                </c:pt>
                <c:pt idx="64836">
                  <c:v>32418</c:v>
                </c:pt>
                <c:pt idx="64837">
                  <c:v>32418.5</c:v>
                </c:pt>
                <c:pt idx="64838">
                  <c:v>32419</c:v>
                </c:pt>
                <c:pt idx="64839">
                  <c:v>32419.5</c:v>
                </c:pt>
                <c:pt idx="64840">
                  <c:v>32420</c:v>
                </c:pt>
                <c:pt idx="64841">
                  <c:v>32420.5</c:v>
                </c:pt>
                <c:pt idx="64842">
                  <c:v>32421</c:v>
                </c:pt>
                <c:pt idx="64843">
                  <c:v>32421.5</c:v>
                </c:pt>
                <c:pt idx="64844">
                  <c:v>32422</c:v>
                </c:pt>
                <c:pt idx="64845">
                  <c:v>32422.5</c:v>
                </c:pt>
                <c:pt idx="64846">
                  <c:v>32423</c:v>
                </c:pt>
                <c:pt idx="64847">
                  <c:v>32423.5</c:v>
                </c:pt>
                <c:pt idx="64848">
                  <c:v>32424</c:v>
                </c:pt>
                <c:pt idx="64849">
                  <c:v>32424.5</c:v>
                </c:pt>
                <c:pt idx="64850">
                  <c:v>32425</c:v>
                </c:pt>
                <c:pt idx="64851">
                  <c:v>32425.5</c:v>
                </c:pt>
                <c:pt idx="64852">
                  <c:v>32426</c:v>
                </c:pt>
                <c:pt idx="64853">
                  <c:v>32426.5</c:v>
                </c:pt>
                <c:pt idx="64854">
                  <c:v>32427</c:v>
                </c:pt>
                <c:pt idx="64855">
                  <c:v>32427.5</c:v>
                </c:pt>
                <c:pt idx="64856">
                  <c:v>32428</c:v>
                </c:pt>
                <c:pt idx="64857">
                  <c:v>32428.5</c:v>
                </c:pt>
                <c:pt idx="64858">
                  <c:v>32429</c:v>
                </c:pt>
                <c:pt idx="64859">
                  <c:v>32429.5</c:v>
                </c:pt>
                <c:pt idx="64860">
                  <c:v>32430</c:v>
                </c:pt>
                <c:pt idx="64861">
                  <c:v>32430.5</c:v>
                </c:pt>
                <c:pt idx="64862">
                  <c:v>32431</c:v>
                </c:pt>
                <c:pt idx="64863">
                  <c:v>32431.5</c:v>
                </c:pt>
                <c:pt idx="64864">
                  <c:v>32432</c:v>
                </c:pt>
                <c:pt idx="64865">
                  <c:v>32432.5</c:v>
                </c:pt>
                <c:pt idx="64866">
                  <c:v>32433</c:v>
                </c:pt>
                <c:pt idx="64867">
                  <c:v>32433.5</c:v>
                </c:pt>
                <c:pt idx="64868">
                  <c:v>32434</c:v>
                </c:pt>
                <c:pt idx="64869">
                  <c:v>32434.5</c:v>
                </c:pt>
                <c:pt idx="64870">
                  <c:v>32435</c:v>
                </c:pt>
                <c:pt idx="64871">
                  <c:v>32435.5</c:v>
                </c:pt>
                <c:pt idx="64872">
                  <c:v>32436</c:v>
                </c:pt>
                <c:pt idx="64873">
                  <c:v>32436.5</c:v>
                </c:pt>
                <c:pt idx="64874">
                  <c:v>32437</c:v>
                </c:pt>
                <c:pt idx="64875">
                  <c:v>32437.5</c:v>
                </c:pt>
                <c:pt idx="64876">
                  <c:v>32438</c:v>
                </c:pt>
                <c:pt idx="64877">
                  <c:v>32438.5</c:v>
                </c:pt>
                <c:pt idx="64878">
                  <c:v>32439</c:v>
                </c:pt>
                <c:pt idx="64879">
                  <c:v>32439.5</c:v>
                </c:pt>
                <c:pt idx="64880">
                  <c:v>32440</c:v>
                </c:pt>
                <c:pt idx="64881">
                  <c:v>32440.5</c:v>
                </c:pt>
                <c:pt idx="64882">
                  <c:v>32441</c:v>
                </c:pt>
                <c:pt idx="64883">
                  <c:v>32441.5</c:v>
                </c:pt>
                <c:pt idx="64884">
                  <c:v>32442</c:v>
                </c:pt>
                <c:pt idx="64885">
                  <c:v>32442.5</c:v>
                </c:pt>
                <c:pt idx="64886">
                  <c:v>32443</c:v>
                </c:pt>
                <c:pt idx="64887">
                  <c:v>32443.5</c:v>
                </c:pt>
                <c:pt idx="64888">
                  <c:v>32444</c:v>
                </c:pt>
                <c:pt idx="64889">
                  <c:v>32444.5</c:v>
                </c:pt>
                <c:pt idx="64890">
                  <c:v>32445</c:v>
                </c:pt>
                <c:pt idx="64891">
                  <c:v>32445.5</c:v>
                </c:pt>
                <c:pt idx="64892">
                  <c:v>32446</c:v>
                </c:pt>
                <c:pt idx="64893">
                  <c:v>32446.5</c:v>
                </c:pt>
                <c:pt idx="64894">
                  <c:v>32447</c:v>
                </c:pt>
                <c:pt idx="64895">
                  <c:v>32447.5</c:v>
                </c:pt>
                <c:pt idx="64896">
                  <c:v>32448</c:v>
                </c:pt>
                <c:pt idx="64897">
                  <c:v>32448.5</c:v>
                </c:pt>
                <c:pt idx="64898">
                  <c:v>32449</c:v>
                </c:pt>
                <c:pt idx="64899">
                  <c:v>32449.5</c:v>
                </c:pt>
                <c:pt idx="64900">
                  <c:v>32450</c:v>
                </c:pt>
                <c:pt idx="64901">
                  <c:v>32450.5</c:v>
                </c:pt>
                <c:pt idx="64902">
                  <c:v>32451</c:v>
                </c:pt>
                <c:pt idx="64903">
                  <c:v>32451.5</c:v>
                </c:pt>
                <c:pt idx="64904">
                  <c:v>32452</c:v>
                </c:pt>
                <c:pt idx="64905">
                  <c:v>32452.5</c:v>
                </c:pt>
                <c:pt idx="64906">
                  <c:v>32453</c:v>
                </c:pt>
                <c:pt idx="64907">
                  <c:v>32453.5</c:v>
                </c:pt>
                <c:pt idx="64908">
                  <c:v>32454</c:v>
                </c:pt>
                <c:pt idx="64909">
                  <c:v>32454.5</c:v>
                </c:pt>
                <c:pt idx="64910">
                  <c:v>32455</c:v>
                </c:pt>
                <c:pt idx="64911">
                  <c:v>32455.5</c:v>
                </c:pt>
                <c:pt idx="64912">
                  <c:v>32456</c:v>
                </c:pt>
                <c:pt idx="64913">
                  <c:v>32456.5</c:v>
                </c:pt>
                <c:pt idx="64914">
                  <c:v>32457</c:v>
                </c:pt>
                <c:pt idx="64915">
                  <c:v>32457.5</c:v>
                </c:pt>
                <c:pt idx="64916">
                  <c:v>32458</c:v>
                </c:pt>
                <c:pt idx="64917">
                  <c:v>32458.5</c:v>
                </c:pt>
                <c:pt idx="64918">
                  <c:v>32459</c:v>
                </c:pt>
                <c:pt idx="64919">
                  <c:v>32459.5</c:v>
                </c:pt>
                <c:pt idx="64920">
                  <c:v>32460</c:v>
                </c:pt>
                <c:pt idx="64921">
                  <c:v>32460.5</c:v>
                </c:pt>
                <c:pt idx="64922">
                  <c:v>32461</c:v>
                </c:pt>
                <c:pt idx="64923">
                  <c:v>32461.5</c:v>
                </c:pt>
                <c:pt idx="64924">
                  <c:v>32462</c:v>
                </c:pt>
                <c:pt idx="64925">
                  <c:v>32462.5</c:v>
                </c:pt>
                <c:pt idx="64926">
                  <c:v>32463</c:v>
                </c:pt>
                <c:pt idx="64927">
                  <c:v>32463.5</c:v>
                </c:pt>
                <c:pt idx="64928">
                  <c:v>32464</c:v>
                </c:pt>
                <c:pt idx="64929">
                  <c:v>32464.5</c:v>
                </c:pt>
                <c:pt idx="64930">
                  <c:v>32465</c:v>
                </c:pt>
                <c:pt idx="64931">
                  <c:v>32465.5</c:v>
                </c:pt>
                <c:pt idx="64932">
                  <c:v>32466</c:v>
                </c:pt>
                <c:pt idx="64933">
                  <c:v>32466.5</c:v>
                </c:pt>
                <c:pt idx="64934">
                  <c:v>32467</c:v>
                </c:pt>
                <c:pt idx="64935">
                  <c:v>32467.5</c:v>
                </c:pt>
                <c:pt idx="64936">
                  <c:v>32468</c:v>
                </c:pt>
                <c:pt idx="64937">
                  <c:v>32468.5</c:v>
                </c:pt>
                <c:pt idx="64938">
                  <c:v>32469</c:v>
                </c:pt>
                <c:pt idx="64939">
                  <c:v>32469.5</c:v>
                </c:pt>
                <c:pt idx="64940">
                  <c:v>32470</c:v>
                </c:pt>
                <c:pt idx="64941">
                  <c:v>32470.5</c:v>
                </c:pt>
                <c:pt idx="64942">
                  <c:v>32471</c:v>
                </c:pt>
                <c:pt idx="64943">
                  <c:v>32471.5</c:v>
                </c:pt>
                <c:pt idx="64944">
                  <c:v>32472</c:v>
                </c:pt>
                <c:pt idx="64945">
                  <c:v>32472.5</c:v>
                </c:pt>
                <c:pt idx="64946">
                  <c:v>32473</c:v>
                </c:pt>
                <c:pt idx="64947">
                  <c:v>32473.5</c:v>
                </c:pt>
                <c:pt idx="64948">
                  <c:v>32474</c:v>
                </c:pt>
                <c:pt idx="64949">
                  <c:v>32474.5</c:v>
                </c:pt>
                <c:pt idx="64950">
                  <c:v>32475</c:v>
                </c:pt>
                <c:pt idx="64951">
                  <c:v>32475.5</c:v>
                </c:pt>
                <c:pt idx="64952">
                  <c:v>32476</c:v>
                </c:pt>
                <c:pt idx="64953">
                  <c:v>32476.5</c:v>
                </c:pt>
                <c:pt idx="64954">
                  <c:v>32477</c:v>
                </c:pt>
                <c:pt idx="64955">
                  <c:v>32477.5</c:v>
                </c:pt>
                <c:pt idx="64956">
                  <c:v>32478</c:v>
                </c:pt>
                <c:pt idx="64957">
                  <c:v>32478.5</c:v>
                </c:pt>
                <c:pt idx="64958">
                  <c:v>32479</c:v>
                </c:pt>
                <c:pt idx="64959">
                  <c:v>32479.5</c:v>
                </c:pt>
                <c:pt idx="64960">
                  <c:v>32480</c:v>
                </c:pt>
                <c:pt idx="64961">
                  <c:v>32480.5</c:v>
                </c:pt>
                <c:pt idx="64962">
                  <c:v>32481</c:v>
                </c:pt>
                <c:pt idx="64963">
                  <c:v>32481.5</c:v>
                </c:pt>
                <c:pt idx="64964">
                  <c:v>32482</c:v>
                </c:pt>
                <c:pt idx="64965">
                  <c:v>32482.5</c:v>
                </c:pt>
                <c:pt idx="64966">
                  <c:v>32483</c:v>
                </c:pt>
                <c:pt idx="64967">
                  <c:v>32483.5</c:v>
                </c:pt>
                <c:pt idx="64968">
                  <c:v>32484</c:v>
                </c:pt>
                <c:pt idx="64969">
                  <c:v>32484.5</c:v>
                </c:pt>
                <c:pt idx="64970">
                  <c:v>32485</c:v>
                </c:pt>
                <c:pt idx="64971">
                  <c:v>32485.5</c:v>
                </c:pt>
                <c:pt idx="64972">
                  <c:v>32486</c:v>
                </c:pt>
                <c:pt idx="64973">
                  <c:v>32486.5</c:v>
                </c:pt>
                <c:pt idx="64974">
                  <c:v>32487</c:v>
                </c:pt>
                <c:pt idx="64975">
                  <c:v>32487.5</c:v>
                </c:pt>
                <c:pt idx="64976">
                  <c:v>32488</c:v>
                </c:pt>
                <c:pt idx="64977">
                  <c:v>32488.5</c:v>
                </c:pt>
                <c:pt idx="64978">
                  <c:v>32489</c:v>
                </c:pt>
                <c:pt idx="64979">
                  <c:v>32489.5</c:v>
                </c:pt>
                <c:pt idx="64980">
                  <c:v>32490</c:v>
                </c:pt>
                <c:pt idx="64981">
                  <c:v>32490.5</c:v>
                </c:pt>
                <c:pt idx="64982">
                  <c:v>32491</c:v>
                </c:pt>
                <c:pt idx="64983">
                  <c:v>32491.5</c:v>
                </c:pt>
                <c:pt idx="64984">
                  <c:v>32492</c:v>
                </c:pt>
                <c:pt idx="64985">
                  <c:v>32492.5</c:v>
                </c:pt>
                <c:pt idx="64986">
                  <c:v>32493</c:v>
                </c:pt>
                <c:pt idx="64987">
                  <c:v>32493.5</c:v>
                </c:pt>
                <c:pt idx="64988">
                  <c:v>32494</c:v>
                </c:pt>
                <c:pt idx="64989">
                  <c:v>32494.5</c:v>
                </c:pt>
                <c:pt idx="64990">
                  <c:v>32495</c:v>
                </c:pt>
                <c:pt idx="64991">
                  <c:v>32495.5</c:v>
                </c:pt>
                <c:pt idx="64992">
                  <c:v>32496</c:v>
                </c:pt>
                <c:pt idx="64993">
                  <c:v>32496.5</c:v>
                </c:pt>
                <c:pt idx="64994">
                  <c:v>32497</c:v>
                </c:pt>
                <c:pt idx="64995">
                  <c:v>32497.5</c:v>
                </c:pt>
                <c:pt idx="64996">
                  <c:v>32498</c:v>
                </c:pt>
                <c:pt idx="64997">
                  <c:v>32498.5</c:v>
                </c:pt>
                <c:pt idx="64998">
                  <c:v>32499</c:v>
                </c:pt>
                <c:pt idx="64999">
                  <c:v>32499.5</c:v>
                </c:pt>
                <c:pt idx="65000">
                  <c:v>32500</c:v>
                </c:pt>
                <c:pt idx="65001">
                  <c:v>32500.5</c:v>
                </c:pt>
                <c:pt idx="65002">
                  <c:v>32501</c:v>
                </c:pt>
                <c:pt idx="65003">
                  <c:v>32501.5</c:v>
                </c:pt>
                <c:pt idx="65004">
                  <c:v>32502</c:v>
                </c:pt>
                <c:pt idx="65005">
                  <c:v>32502.5</c:v>
                </c:pt>
                <c:pt idx="65006">
                  <c:v>32503</c:v>
                </c:pt>
                <c:pt idx="65007">
                  <c:v>32503.5</c:v>
                </c:pt>
                <c:pt idx="65008">
                  <c:v>32504</c:v>
                </c:pt>
                <c:pt idx="65009">
                  <c:v>32504.5</c:v>
                </c:pt>
                <c:pt idx="65010">
                  <c:v>32505</c:v>
                </c:pt>
                <c:pt idx="65011">
                  <c:v>32505.5</c:v>
                </c:pt>
                <c:pt idx="65012">
                  <c:v>32506</c:v>
                </c:pt>
                <c:pt idx="65013">
                  <c:v>32506.5</c:v>
                </c:pt>
                <c:pt idx="65014">
                  <c:v>32507</c:v>
                </c:pt>
                <c:pt idx="65015">
                  <c:v>32507.5</c:v>
                </c:pt>
                <c:pt idx="65016">
                  <c:v>32508</c:v>
                </c:pt>
                <c:pt idx="65017">
                  <c:v>32508.5</c:v>
                </c:pt>
                <c:pt idx="65018">
                  <c:v>32509</c:v>
                </c:pt>
                <c:pt idx="65019">
                  <c:v>32509.5</c:v>
                </c:pt>
                <c:pt idx="65020">
                  <c:v>32510</c:v>
                </c:pt>
                <c:pt idx="65021">
                  <c:v>32510.5</c:v>
                </c:pt>
                <c:pt idx="65022">
                  <c:v>32511</c:v>
                </c:pt>
                <c:pt idx="65023">
                  <c:v>32511.5</c:v>
                </c:pt>
                <c:pt idx="65024">
                  <c:v>32512</c:v>
                </c:pt>
                <c:pt idx="65025">
                  <c:v>32512.5</c:v>
                </c:pt>
                <c:pt idx="65026">
                  <c:v>32513</c:v>
                </c:pt>
                <c:pt idx="65027">
                  <c:v>32513.5</c:v>
                </c:pt>
                <c:pt idx="65028">
                  <c:v>32514</c:v>
                </c:pt>
                <c:pt idx="65029">
                  <c:v>32514.5</c:v>
                </c:pt>
                <c:pt idx="65030">
                  <c:v>32515</c:v>
                </c:pt>
                <c:pt idx="65031">
                  <c:v>32515.5</c:v>
                </c:pt>
                <c:pt idx="65032">
                  <c:v>32516</c:v>
                </c:pt>
                <c:pt idx="65033">
                  <c:v>32516.5</c:v>
                </c:pt>
                <c:pt idx="65034">
                  <c:v>32517</c:v>
                </c:pt>
                <c:pt idx="65035">
                  <c:v>32517.5</c:v>
                </c:pt>
                <c:pt idx="65036">
                  <c:v>32518</c:v>
                </c:pt>
                <c:pt idx="65037">
                  <c:v>32518.5</c:v>
                </c:pt>
                <c:pt idx="65038">
                  <c:v>32519</c:v>
                </c:pt>
                <c:pt idx="65039">
                  <c:v>32519.5</c:v>
                </c:pt>
                <c:pt idx="65040">
                  <c:v>32520</c:v>
                </c:pt>
                <c:pt idx="65041">
                  <c:v>32520.5</c:v>
                </c:pt>
                <c:pt idx="65042">
                  <c:v>32521</c:v>
                </c:pt>
                <c:pt idx="65043">
                  <c:v>32521.5</c:v>
                </c:pt>
                <c:pt idx="65044">
                  <c:v>32522</c:v>
                </c:pt>
                <c:pt idx="65045">
                  <c:v>32522.5</c:v>
                </c:pt>
                <c:pt idx="65046">
                  <c:v>32523</c:v>
                </c:pt>
                <c:pt idx="65047">
                  <c:v>32523.5</c:v>
                </c:pt>
                <c:pt idx="65048">
                  <c:v>32524</c:v>
                </c:pt>
                <c:pt idx="65049">
                  <c:v>32524.5</c:v>
                </c:pt>
                <c:pt idx="65050">
                  <c:v>32525</c:v>
                </c:pt>
                <c:pt idx="65051">
                  <c:v>32525.5</c:v>
                </c:pt>
                <c:pt idx="65052">
                  <c:v>32526</c:v>
                </c:pt>
                <c:pt idx="65053">
                  <c:v>32526.5</c:v>
                </c:pt>
                <c:pt idx="65054">
                  <c:v>32527</c:v>
                </c:pt>
                <c:pt idx="65055">
                  <c:v>32527.5</c:v>
                </c:pt>
                <c:pt idx="65056">
                  <c:v>32528</c:v>
                </c:pt>
                <c:pt idx="65057">
                  <c:v>32528.5</c:v>
                </c:pt>
                <c:pt idx="65058">
                  <c:v>32529</c:v>
                </c:pt>
                <c:pt idx="65059">
                  <c:v>32529.5</c:v>
                </c:pt>
                <c:pt idx="65060">
                  <c:v>32530</c:v>
                </c:pt>
                <c:pt idx="65061">
                  <c:v>32530.5</c:v>
                </c:pt>
                <c:pt idx="65062">
                  <c:v>32531</c:v>
                </c:pt>
                <c:pt idx="65063">
                  <c:v>32531.5</c:v>
                </c:pt>
                <c:pt idx="65064">
                  <c:v>32532</c:v>
                </c:pt>
                <c:pt idx="65065">
                  <c:v>32532.5</c:v>
                </c:pt>
                <c:pt idx="65066">
                  <c:v>32533</c:v>
                </c:pt>
                <c:pt idx="65067">
                  <c:v>32533.5</c:v>
                </c:pt>
                <c:pt idx="65068">
                  <c:v>32534</c:v>
                </c:pt>
                <c:pt idx="65069">
                  <c:v>32534.5</c:v>
                </c:pt>
                <c:pt idx="65070">
                  <c:v>32535</c:v>
                </c:pt>
                <c:pt idx="65071">
                  <c:v>32535.5</c:v>
                </c:pt>
                <c:pt idx="65072">
                  <c:v>32536</c:v>
                </c:pt>
                <c:pt idx="65073">
                  <c:v>32536.5</c:v>
                </c:pt>
                <c:pt idx="65074">
                  <c:v>32537</c:v>
                </c:pt>
                <c:pt idx="65075">
                  <c:v>32537.5</c:v>
                </c:pt>
                <c:pt idx="65076">
                  <c:v>32538</c:v>
                </c:pt>
                <c:pt idx="65077">
                  <c:v>32538.5</c:v>
                </c:pt>
                <c:pt idx="65078">
                  <c:v>32539</c:v>
                </c:pt>
                <c:pt idx="65079">
                  <c:v>32539.5</c:v>
                </c:pt>
                <c:pt idx="65080">
                  <c:v>32540</c:v>
                </c:pt>
                <c:pt idx="65081">
                  <c:v>32540.5</c:v>
                </c:pt>
                <c:pt idx="65082">
                  <c:v>32541</c:v>
                </c:pt>
                <c:pt idx="65083">
                  <c:v>32541.5</c:v>
                </c:pt>
                <c:pt idx="65084">
                  <c:v>32542</c:v>
                </c:pt>
                <c:pt idx="65085">
                  <c:v>32542.5</c:v>
                </c:pt>
                <c:pt idx="65086">
                  <c:v>32543</c:v>
                </c:pt>
                <c:pt idx="65087">
                  <c:v>32543.5</c:v>
                </c:pt>
                <c:pt idx="65088">
                  <c:v>32544</c:v>
                </c:pt>
                <c:pt idx="65089">
                  <c:v>32544.5</c:v>
                </c:pt>
                <c:pt idx="65090">
                  <c:v>32545</c:v>
                </c:pt>
                <c:pt idx="65091">
                  <c:v>32545.5</c:v>
                </c:pt>
                <c:pt idx="65092">
                  <c:v>32546</c:v>
                </c:pt>
                <c:pt idx="65093">
                  <c:v>32546.5</c:v>
                </c:pt>
                <c:pt idx="65094">
                  <c:v>32547</c:v>
                </c:pt>
                <c:pt idx="65095">
                  <c:v>32547.5</c:v>
                </c:pt>
                <c:pt idx="65096">
                  <c:v>32548</c:v>
                </c:pt>
                <c:pt idx="65097">
                  <c:v>32548.5</c:v>
                </c:pt>
                <c:pt idx="65098">
                  <c:v>32549</c:v>
                </c:pt>
                <c:pt idx="65099">
                  <c:v>32549.5</c:v>
                </c:pt>
                <c:pt idx="65100">
                  <c:v>32550</c:v>
                </c:pt>
                <c:pt idx="65101">
                  <c:v>32550.5</c:v>
                </c:pt>
                <c:pt idx="65102">
                  <c:v>32551</c:v>
                </c:pt>
                <c:pt idx="65103">
                  <c:v>32551.5</c:v>
                </c:pt>
                <c:pt idx="65104">
                  <c:v>32552</c:v>
                </c:pt>
                <c:pt idx="65105">
                  <c:v>32552.5</c:v>
                </c:pt>
                <c:pt idx="65106">
                  <c:v>32553</c:v>
                </c:pt>
                <c:pt idx="65107">
                  <c:v>32553.5</c:v>
                </c:pt>
                <c:pt idx="65108">
                  <c:v>32554</c:v>
                </c:pt>
                <c:pt idx="65109">
                  <c:v>32554.5</c:v>
                </c:pt>
                <c:pt idx="65110">
                  <c:v>32555</c:v>
                </c:pt>
                <c:pt idx="65111">
                  <c:v>32555.5</c:v>
                </c:pt>
                <c:pt idx="65112">
                  <c:v>32556</c:v>
                </c:pt>
                <c:pt idx="65113">
                  <c:v>32556.5</c:v>
                </c:pt>
                <c:pt idx="65114">
                  <c:v>32557</c:v>
                </c:pt>
                <c:pt idx="65115">
                  <c:v>32557.5</c:v>
                </c:pt>
                <c:pt idx="65116">
                  <c:v>32558</c:v>
                </c:pt>
                <c:pt idx="65117">
                  <c:v>32558.5</c:v>
                </c:pt>
                <c:pt idx="65118">
                  <c:v>32559</c:v>
                </c:pt>
                <c:pt idx="65119">
                  <c:v>32559.5</c:v>
                </c:pt>
                <c:pt idx="65120">
                  <c:v>32560</c:v>
                </c:pt>
                <c:pt idx="65121">
                  <c:v>32560.5</c:v>
                </c:pt>
                <c:pt idx="65122">
                  <c:v>32561</c:v>
                </c:pt>
                <c:pt idx="65123">
                  <c:v>32561.5</c:v>
                </c:pt>
                <c:pt idx="65124">
                  <c:v>32562</c:v>
                </c:pt>
                <c:pt idx="65125">
                  <c:v>32562.5</c:v>
                </c:pt>
                <c:pt idx="65126">
                  <c:v>32563</c:v>
                </c:pt>
                <c:pt idx="65127">
                  <c:v>32563.5</c:v>
                </c:pt>
                <c:pt idx="65128">
                  <c:v>32564</c:v>
                </c:pt>
                <c:pt idx="65129">
                  <c:v>32564.5</c:v>
                </c:pt>
                <c:pt idx="65130">
                  <c:v>32565</c:v>
                </c:pt>
                <c:pt idx="65131">
                  <c:v>32565.5</c:v>
                </c:pt>
                <c:pt idx="65132">
                  <c:v>32566</c:v>
                </c:pt>
                <c:pt idx="65133">
                  <c:v>32566.5</c:v>
                </c:pt>
                <c:pt idx="65134">
                  <c:v>32567</c:v>
                </c:pt>
                <c:pt idx="65135">
                  <c:v>32567.5</c:v>
                </c:pt>
                <c:pt idx="65136">
                  <c:v>32568</c:v>
                </c:pt>
                <c:pt idx="65137">
                  <c:v>32568.5</c:v>
                </c:pt>
                <c:pt idx="65138">
                  <c:v>32569</c:v>
                </c:pt>
                <c:pt idx="65139">
                  <c:v>32569.5</c:v>
                </c:pt>
                <c:pt idx="65140">
                  <c:v>32570</c:v>
                </c:pt>
                <c:pt idx="65141">
                  <c:v>32570.5</c:v>
                </c:pt>
                <c:pt idx="65142">
                  <c:v>32571</c:v>
                </c:pt>
                <c:pt idx="65143">
                  <c:v>32571.5</c:v>
                </c:pt>
                <c:pt idx="65144">
                  <c:v>32572</c:v>
                </c:pt>
                <c:pt idx="65145">
                  <c:v>32572.5</c:v>
                </c:pt>
                <c:pt idx="65146">
                  <c:v>32573</c:v>
                </c:pt>
                <c:pt idx="65147">
                  <c:v>32573.5</c:v>
                </c:pt>
                <c:pt idx="65148">
                  <c:v>32574</c:v>
                </c:pt>
                <c:pt idx="65149">
                  <c:v>32574.5</c:v>
                </c:pt>
                <c:pt idx="65150">
                  <c:v>32575</c:v>
                </c:pt>
                <c:pt idx="65151">
                  <c:v>32575.5</c:v>
                </c:pt>
                <c:pt idx="65152">
                  <c:v>32576</c:v>
                </c:pt>
                <c:pt idx="65153">
                  <c:v>32576.5</c:v>
                </c:pt>
                <c:pt idx="65154">
                  <c:v>32577</c:v>
                </c:pt>
                <c:pt idx="65155">
                  <c:v>32577.5</c:v>
                </c:pt>
                <c:pt idx="65156">
                  <c:v>32578</c:v>
                </c:pt>
                <c:pt idx="65157">
                  <c:v>32578.5</c:v>
                </c:pt>
                <c:pt idx="65158">
                  <c:v>32579</c:v>
                </c:pt>
                <c:pt idx="65159">
                  <c:v>32579.5</c:v>
                </c:pt>
                <c:pt idx="65160">
                  <c:v>32580</c:v>
                </c:pt>
                <c:pt idx="65161">
                  <c:v>32580.5</c:v>
                </c:pt>
                <c:pt idx="65162">
                  <c:v>32581</c:v>
                </c:pt>
                <c:pt idx="65163">
                  <c:v>32581.5</c:v>
                </c:pt>
                <c:pt idx="65164">
                  <c:v>32582</c:v>
                </c:pt>
                <c:pt idx="65165">
                  <c:v>32582.5</c:v>
                </c:pt>
                <c:pt idx="65166">
                  <c:v>32583</c:v>
                </c:pt>
                <c:pt idx="65167">
                  <c:v>32583.5</c:v>
                </c:pt>
                <c:pt idx="65168">
                  <c:v>32584</c:v>
                </c:pt>
                <c:pt idx="65169">
                  <c:v>32584.5</c:v>
                </c:pt>
                <c:pt idx="65170">
                  <c:v>32585</c:v>
                </c:pt>
                <c:pt idx="65171">
                  <c:v>32585.5</c:v>
                </c:pt>
                <c:pt idx="65172">
                  <c:v>32586</c:v>
                </c:pt>
                <c:pt idx="65173">
                  <c:v>32586.5</c:v>
                </c:pt>
                <c:pt idx="65174">
                  <c:v>32587</c:v>
                </c:pt>
                <c:pt idx="65175">
                  <c:v>32587.5</c:v>
                </c:pt>
                <c:pt idx="65176">
                  <c:v>32588</c:v>
                </c:pt>
                <c:pt idx="65177">
                  <c:v>32588.5</c:v>
                </c:pt>
                <c:pt idx="65178">
                  <c:v>32589</c:v>
                </c:pt>
                <c:pt idx="65179">
                  <c:v>32589.5</c:v>
                </c:pt>
                <c:pt idx="65180">
                  <c:v>32590</c:v>
                </c:pt>
                <c:pt idx="65181">
                  <c:v>32590.5</c:v>
                </c:pt>
                <c:pt idx="65182">
                  <c:v>32591</c:v>
                </c:pt>
                <c:pt idx="65183">
                  <c:v>32591.5</c:v>
                </c:pt>
                <c:pt idx="65184">
                  <c:v>32592</c:v>
                </c:pt>
                <c:pt idx="65185">
                  <c:v>32592.5</c:v>
                </c:pt>
                <c:pt idx="65186">
                  <c:v>32593</c:v>
                </c:pt>
                <c:pt idx="65187">
                  <c:v>32593.5</c:v>
                </c:pt>
                <c:pt idx="65188">
                  <c:v>32594</c:v>
                </c:pt>
                <c:pt idx="65189">
                  <c:v>32594.5</c:v>
                </c:pt>
                <c:pt idx="65190">
                  <c:v>32595</c:v>
                </c:pt>
                <c:pt idx="65191">
                  <c:v>32595.5</c:v>
                </c:pt>
                <c:pt idx="65192">
                  <c:v>32596</c:v>
                </c:pt>
                <c:pt idx="65193">
                  <c:v>32596.5</c:v>
                </c:pt>
                <c:pt idx="65194">
                  <c:v>32597</c:v>
                </c:pt>
                <c:pt idx="65195">
                  <c:v>32597.5</c:v>
                </c:pt>
                <c:pt idx="65196">
                  <c:v>32598</c:v>
                </c:pt>
                <c:pt idx="65197">
                  <c:v>32598.5</c:v>
                </c:pt>
                <c:pt idx="65198">
                  <c:v>32599</c:v>
                </c:pt>
                <c:pt idx="65199">
                  <c:v>32599.5</c:v>
                </c:pt>
                <c:pt idx="65200">
                  <c:v>32600</c:v>
                </c:pt>
                <c:pt idx="65201">
                  <c:v>32600.5</c:v>
                </c:pt>
                <c:pt idx="65202">
                  <c:v>32601</c:v>
                </c:pt>
                <c:pt idx="65203">
                  <c:v>32601.5</c:v>
                </c:pt>
                <c:pt idx="65204">
                  <c:v>32602</c:v>
                </c:pt>
                <c:pt idx="65205">
                  <c:v>32602.5</c:v>
                </c:pt>
                <c:pt idx="65206">
                  <c:v>32603</c:v>
                </c:pt>
                <c:pt idx="65207">
                  <c:v>32603.5</c:v>
                </c:pt>
                <c:pt idx="65208">
                  <c:v>32604</c:v>
                </c:pt>
                <c:pt idx="65209">
                  <c:v>32604.5</c:v>
                </c:pt>
                <c:pt idx="65210">
                  <c:v>32605</c:v>
                </c:pt>
                <c:pt idx="65211">
                  <c:v>32605.5</c:v>
                </c:pt>
                <c:pt idx="65212">
                  <c:v>32606</c:v>
                </c:pt>
                <c:pt idx="65213">
                  <c:v>32606.5</c:v>
                </c:pt>
                <c:pt idx="65214">
                  <c:v>32607</c:v>
                </c:pt>
                <c:pt idx="65215">
                  <c:v>32607.5</c:v>
                </c:pt>
                <c:pt idx="65216">
                  <c:v>32608</c:v>
                </c:pt>
                <c:pt idx="65217">
                  <c:v>32608.5</c:v>
                </c:pt>
                <c:pt idx="65218">
                  <c:v>32609</c:v>
                </c:pt>
                <c:pt idx="65219">
                  <c:v>32609.5</c:v>
                </c:pt>
                <c:pt idx="65220">
                  <c:v>32610</c:v>
                </c:pt>
                <c:pt idx="65221">
                  <c:v>32610.5</c:v>
                </c:pt>
                <c:pt idx="65222">
                  <c:v>32611</c:v>
                </c:pt>
                <c:pt idx="65223">
                  <c:v>32611.5</c:v>
                </c:pt>
                <c:pt idx="65224">
                  <c:v>32612</c:v>
                </c:pt>
                <c:pt idx="65225">
                  <c:v>32612.5</c:v>
                </c:pt>
                <c:pt idx="65226">
                  <c:v>32613</c:v>
                </c:pt>
                <c:pt idx="65227">
                  <c:v>32613.5</c:v>
                </c:pt>
                <c:pt idx="65228">
                  <c:v>32614</c:v>
                </c:pt>
                <c:pt idx="65229">
                  <c:v>32614.5</c:v>
                </c:pt>
                <c:pt idx="65230">
                  <c:v>32615</c:v>
                </c:pt>
                <c:pt idx="65231">
                  <c:v>32615.5</c:v>
                </c:pt>
                <c:pt idx="65232">
                  <c:v>32616</c:v>
                </c:pt>
                <c:pt idx="65233">
                  <c:v>32616.5</c:v>
                </c:pt>
                <c:pt idx="65234">
                  <c:v>32617</c:v>
                </c:pt>
                <c:pt idx="65235">
                  <c:v>32617.5</c:v>
                </c:pt>
                <c:pt idx="65236">
                  <c:v>32618</c:v>
                </c:pt>
                <c:pt idx="65237">
                  <c:v>32618.5</c:v>
                </c:pt>
                <c:pt idx="65238">
                  <c:v>32619</c:v>
                </c:pt>
                <c:pt idx="65239">
                  <c:v>32619.5</c:v>
                </c:pt>
                <c:pt idx="65240">
                  <c:v>32620</c:v>
                </c:pt>
                <c:pt idx="65241">
                  <c:v>32620.5</c:v>
                </c:pt>
                <c:pt idx="65242">
                  <c:v>32621</c:v>
                </c:pt>
                <c:pt idx="65243">
                  <c:v>32621.5</c:v>
                </c:pt>
                <c:pt idx="65244">
                  <c:v>32622</c:v>
                </c:pt>
                <c:pt idx="65245">
                  <c:v>32622.5</c:v>
                </c:pt>
                <c:pt idx="65246">
                  <c:v>32623</c:v>
                </c:pt>
                <c:pt idx="65247">
                  <c:v>32623.5</c:v>
                </c:pt>
                <c:pt idx="65248">
                  <c:v>32624</c:v>
                </c:pt>
                <c:pt idx="65249">
                  <c:v>32624.5</c:v>
                </c:pt>
                <c:pt idx="65250">
                  <c:v>32625</c:v>
                </c:pt>
                <c:pt idx="65251">
                  <c:v>32625.5</c:v>
                </c:pt>
                <c:pt idx="65252">
                  <c:v>32626</c:v>
                </c:pt>
                <c:pt idx="65253">
                  <c:v>32626.5</c:v>
                </c:pt>
                <c:pt idx="65254">
                  <c:v>32627</c:v>
                </c:pt>
                <c:pt idx="65255">
                  <c:v>32627.5</c:v>
                </c:pt>
                <c:pt idx="65256">
                  <c:v>32628</c:v>
                </c:pt>
                <c:pt idx="65257">
                  <c:v>32628.5</c:v>
                </c:pt>
                <c:pt idx="65258">
                  <c:v>32629</c:v>
                </c:pt>
                <c:pt idx="65259">
                  <c:v>32629.5</c:v>
                </c:pt>
                <c:pt idx="65260">
                  <c:v>32630</c:v>
                </c:pt>
                <c:pt idx="65261">
                  <c:v>32630.5</c:v>
                </c:pt>
                <c:pt idx="65262">
                  <c:v>32631</c:v>
                </c:pt>
                <c:pt idx="65263">
                  <c:v>32631.5</c:v>
                </c:pt>
                <c:pt idx="65264">
                  <c:v>32632</c:v>
                </c:pt>
                <c:pt idx="65265">
                  <c:v>32632.5</c:v>
                </c:pt>
                <c:pt idx="65266">
                  <c:v>32633</c:v>
                </c:pt>
                <c:pt idx="65267">
                  <c:v>32633.5</c:v>
                </c:pt>
                <c:pt idx="65268">
                  <c:v>32634</c:v>
                </c:pt>
                <c:pt idx="65269">
                  <c:v>32634.5</c:v>
                </c:pt>
                <c:pt idx="65270">
                  <c:v>32635</c:v>
                </c:pt>
                <c:pt idx="65271">
                  <c:v>32635.5</c:v>
                </c:pt>
                <c:pt idx="65272">
                  <c:v>32636</c:v>
                </c:pt>
                <c:pt idx="65273">
                  <c:v>32636.5</c:v>
                </c:pt>
                <c:pt idx="65274">
                  <c:v>32637</c:v>
                </c:pt>
                <c:pt idx="65275">
                  <c:v>32637.5</c:v>
                </c:pt>
                <c:pt idx="65276">
                  <c:v>32638</c:v>
                </c:pt>
                <c:pt idx="65277">
                  <c:v>32638.5</c:v>
                </c:pt>
                <c:pt idx="65278">
                  <c:v>32639</c:v>
                </c:pt>
                <c:pt idx="65279">
                  <c:v>32639.5</c:v>
                </c:pt>
                <c:pt idx="65280">
                  <c:v>32640</c:v>
                </c:pt>
                <c:pt idx="65281">
                  <c:v>32640.5</c:v>
                </c:pt>
                <c:pt idx="65282">
                  <c:v>32641</c:v>
                </c:pt>
                <c:pt idx="65283">
                  <c:v>32641.5</c:v>
                </c:pt>
                <c:pt idx="65284">
                  <c:v>32642</c:v>
                </c:pt>
                <c:pt idx="65285">
                  <c:v>32642.5</c:v>
                </c:pt>
                <c:pt idx="65286">
                  <c:v>32643</c:v>
                </c:pt>
                <c:pt idx="65287">
                  <c:v>32643.5</c:v>
                </c:pt>
                <c:pt idx="65288">
                  <c:v>32644</c:v>
                </c:pt>
                <c:pt idx="65289">
                  <c:v>32644.5</c:v>
                </c:pt>
                <c:pt idx="65290">
                  <c:v>32645</c:v>
                </c:pt>
                <c:pt idx="65291">
                  <c:v>32645.5</c:v>
                </c:pt>
                <c:pt idx="65292">
                  <c:v>32646</c:v>
                </c:pt>
                <c:pt idx="65293">
                  <c:v>32646.5</c:v>
                </c:pt>
                <c:pt idx="65294">
                  <c:v>32647</c:v>
                </c:pt>
                <c:pt idx="65295">
                  <c:v>32647.5</c:v>
                </c:pt>
                <c:pt idx="65296">
                  <c:v>32648</c:v>
                </c:pt>
                <c:pt idx="65297">
                  <c:v>32648.5</c:v>
                </c:pt>
                <c:pt idx="65298">
                  <c:v>32649</c:v>
                </c:pt>
                <c:pt idx="65299">
                  <c:v>32649.5</c:v>
                </c:pt>
                <c:pt idx="65300">
                  <c:v>32650</c:v>
                </c:pt>
                <c:pt idx="65301">
                  <c:v>32650.5</c:v>
                </c:pt>
                <c:pt idx="65302">
                  <c:v>32651</c:v>
                </c:pt>
                <c:pt idx="65303">
                  <c:v>32651.5</c:v>
                </c:pt>
                <c:pt idx="65304">
                  <c:v>32652</c:v>
                </c:pt>
                <c:pt idx="65305">
                  <c:v>32652.5</c:v>
                </c:pt>
                <c:pt idx="65306">
                  <c:v>32653</c:v>
                </c:pt>
                <c:pt idx="65307">
                  <c:v>32653.5</c:v>
                </c:pt>
                <c:pt idx="65308">
                  <c:v>32654</c:v>
                </c:pt>
                <c:pt idx="65309">
                  <c:v>32654.5</c:v>
                </c:pt>
                <c:pt idx="65310">
                  <c:v>32655</c:v>
                </c:pt>
                <c:pt idx="65311">
                  <c:v>32655.5</c:v>
                </c:pt>
                <c:pt idx="65312">
                  <c:v>32656</c:v>
                </c:pt>
                <c:pt idx="65313">
                  <c:v>32656.5</c:v>
                </c:pt>
                <c:pt idx="65314">
                  <c:v>32657</c:v>
                </c:pt>
                <c:pt idx="65315">
                  <c:v>32657.5</c:v>
                </c:pt>
                <c:pt idx="65316">
                  <c:v>32658</c:v>
                </c:pt>
                <c:pt idx="65317">
                  <c:v>32658.5</c:v>
                </c:pt>
                <c:pt idx="65318">
                  <c:v>32659</c:v>
                </c:pt>
                <c:pt idx="65319">
                  <c:v>32659.5</c:v>
                </c:pt>
                <c:pt idx="65320">
                  <c:v>32660</c:v>
                </c:pt>
                <c:pt idx="65321">
                  <c:v>32660.5</c:v>
                </c:pt>
                <c:pt idx="65322">
                  <c:v>32661</c:v>
                </c:pt>
                <c:pt idx="65323">
                  <c:v>32661.5</c:v>
                </c:pt>
                <c:pt idx="65324">
                  <c:v>32662</c:v>
                </c:pt>
                <c:pt idx="65325">
                  <c:v>32662.5</c:v>
                </c:pt>
                <c:pt idx="65326">
                  <c:v>32663</c:v>
                </c:pt>
                <c:pt idx="65327">
                  <c:v>32663.5</c:v>
                </c:pt>
                <c:pt idx="65328">
                  <c:v>32664</c:v>
                </c:pt>
                <c:pt idx="65329">
                  <c:v>32664.5</c:v>
                </c:pt>
                <c:pt idx="65330">
                  <c:v>32665</c:v>
                </c:pt>
                <c:pt idx="65331">
                  <c:v>32665.5</c:v>
                </c:pt>
                <c:pt idx="65332">
                  <c:v>32666</c:v>
                </c:pt>
                <c:pt idx="65333">
                  <c:v>32666.5</c:v>
                </c:pt>
                <c:pt idx="65334">
                  <c:v>32667</c:v>
                </c:pt>
                <c:pt idx="65335">
                  <c:v>32667.5</c:v>
                </c:pt>
                <c:pt idx="65336">
                  <c:v>32668</c:v>
                </c:pt>
                <c:pt idx="65337">
                  <c:v>32668.5</c:v>
                </c:pt>
                <c:pt idx="65338">
                  <c:v>32669</c:v>
                </c:pt>
                <c:pt idx="65339">
                  <c:v>32669.5</c:v>
                </c:pt>
                <c:pt idx="65340">
                  <c:v>32670</c:v>
                </c:pt>
                <c:pt idx="65341">
                  <c:v>32670.5</c:v>
                </c:pt>
                <c:pt idx="65342">
                  <c:v>32671</c:v>
                </c:pt>
                <c:pt idx="65343">
                  <c:v>32671.5</c:v>
                </c:pt>
                <c:pt idx="65344">
                  <c:v>32672</c:v>
                </c:pt>
                <c:pt idx="65345">
                  <c:v>32672.5</c:v>
                </c:pt>
                <c:pt idx="65346">
                  <c:v>32673</c:v>
                </c:pt>
                <c:pt idx="65347">
                  <c:v>32673.5</c:v>
                </c:pt>
                <c:pt idx="65348">
                  <c:v>32674</c:v>
                </c:pt>
                <c:pt idx="65349">
                  <c:v>32674.5</c:v>
                </c:pt>
                <c:pt idx="65350">
                  <c:v>32675</c:v>
                </c:pt>
                <c:pt idx="65351">
                  <c:v>32675.5</c:v>
                </c:pt>
                <c:pt idx="65352">
                  <c:v>32676</c:v>
                </c:pt>
                <c:pt idx="65353">
                  <c:v>32676.5</c:v>
                </c:pt>
                <c:pt idx="65354">
                  <c:v>32677</c:v>
                </c:pt>
                <c:pt idx="65355">
                  <c:v>32677.5</c:v>
                </c:pt>
                <c:pt idx="65356">
                  <c:v>32678</c:v>
                </c:pt>
                <c:pt idx="65357">
                  <c:v>32678.5</c:v>
                </c:pt>
                <c:pt idx="65358">
                  <c:v>32679</c:v>
                </c:pt>
                <c:pt idx="65359">
                  <c:v>32679.5</c:v>
                </c:pt>
                <c:pt idx="65360">
                  <c:v>32680</c:v>
                </c:pt>
                <c:pt idx="65361">
                  <c:v>32680.5</c:v>
                </c:pt>
                <c:pt idx="65362">
                  <c:v>32681</c:v>
                </c:pt>
                <c:pt idx="65363">
                  <c:v>32681.5</c:v>
                </c:pt>
                <c:pt idx="65364">
                  <c:v>32682</c:v>
                </c:pt>
                <c:pt idx="65365">
                  <c:v>32682.5</c:v>
                </c:pt>
                <c:pt idx="65366">
                  <c:v>32683</c:v>
                </c:pt>
                <c:pt idx="65367">
                  <c:v>32683.5</c:v>
                </c:pt>
                <c:pt idx="65368">
                  <c:v>32684</c:v>
                </c:pt>
                <c:pt idx="65369">
                  <c:v>32684.5</c:v>
                </c:pt>
                <c:pt idx="65370">
                  <c:v>32685</c:v>
                </c:pt>
                <c:pt idx="65371">
                  <c:v>32685.5</c:v>
                </c:pt>
                <c:pt idx="65372">
                  <c:v>32686</c:v>
                </c:pt>
                <c:pt idx="65373">
                  <c:v>32686.5</c:v>
                </c:pt>
                <c:pt idx="65374">
                  <c:v>32687</c:v>
                </c:pt>
                <c:pt idx="65375">
                  <c:v>32687.5</c:v>
                </c:pt>
                <c:pt idx="65376">
                  <c:v>32688</c:v>
                </c:pt>
                <c:pt idx="65377">
                  <c:v>32688.5</c:v>
                </c:pt>
                <c:pt idx="65378">
                  <c:v>32689</c:v>
                </c:pt>
                <c:pt idx="65379">
                  <c:v>32689.5</c:v>
                </c:pt>
                <c:pt idx="65380">
                  <c:v>32690</c:v>
                </c:pt>
                <c:pt idx="65381">
                  <c:v>32690.5</c:v>
                </c:pt>
                <c:pt idx="65382">
                  <c:v>32691</c:v>
                </c:pt>
                <c:pt idx="65383">
                  <c:v>32691.5</c:v>
                </c:pt>
                <c:pt idx="65384">
                  <c:v>32692</c:v>
                </c:pt>
                <c:pt idx="65385">
                  <c:v>32692.5</c:v>
                </c:pt>
                <c:pt idx="65386">
                  <c:v>32693</c:v>
                </c:pt>
                <c:pt idx="65387">
                  <c:v>32693.5</c:v>
                </c:pt>
                <c:pt idx="65388">
                  <c:v>32694</c:v>
                </c:pt>
                <c:pt idx="65389">
                  <c:v>32694.5</c:v>
                </c:pt>
                <c:pt idx="65390">
                  <c:v>32695</c:v>
                </c:pt>
                <c:pt idx="65391">
                  <c:v>32695.5</c:v>
                </c:pt>
                <c:pt idx="65392">
                  <c:v>32696</c:v>
                </c:pt>
                <c:pt idx="65393">
                  <c:v>32696.5</c:v>
                </c:pt>
                <c:pt idx="65394">
                  <c:v>32697</c:v>
                </c:pt>
                <c:pt idx="65395">
                  <c:v>32697.5</c:v>
                </c:pt>
                <c:pt idx="65396">
                  <c:v>32698</c:v>
                </c:pt>
                <c:pt idx="65397">
                  <c:v>32698.5</c:v>
                </c:pt>
                <c:pt idx="65398">
                  <c:v>32699</c:v>
                </c:pt>
                <c:pt idx="65399">
                  <c:v>32699.5</c:v>
                </c:pt>
                <c:pt idx="65400">
                  <c:v>32700</c:v>
                </c:pt>
                <c:pt idx="65401">
                  <c:v>32700.5</c:v>
                </c:pt>
                <c:pt idx="65402">
                  <c:v>32701</c:v>
                </c:pt>
                <c:pt idx="65403">
                  <c:v>32701.5</c:v>
                </c:pt>
                <c:pt idx="65404">
                  <c:v>32702</c:v>
                </c:pt>
                <c:pt idx="65405">
                  <c:v>32702.5</c:v>
                </c:pt>
                <c:pt idx="65406">
                  <c:v>32703</c:v>
                </c:pt>
                <c:pt idx="65407">
                  <c:v>32703.5</c:v>
                </c:pt>
                <c:pt idx="65408">
                  <c:v>32704</c:v>
                </c:pt>
                <c:pt idx="65409">
                  <c:v>32704.5</c:v>
                </c:pt>
                <c:pt idx="65410">
                  <c:v>32705</c:v>
                </c:pt>
                <c:pt idx="65411">
                  <c:v>32705.5</c:v>
                </c:pt>
                <c:pt idx="65412">
                  <c:v>32706</c:v>
                </c:pt>
                <c:pt idx="65413">
                  <c:v>32706.5</c:v>
                </c:pt>
                <c:pt idx="65414">
                  <c:v>32707</c:v>
                </c:pt>
                <c:pt idx="65415">
                  <c:v>32707.5</c:v>
                </c:pt>
                <c:pt idx="65416">
                  <c:v>32708</c:v>
                </c:pt>
                <c:pt idx="65417">
                  <c:v>32708.5</c:v>
                </c:pt>
                <c:pt idx="65418">
                  <c:v>32709</c:v>
                </c:pt>
                <c:pt idx="65419">
                  <c:v>32709.5</c:v>
                </c:pt>
                <c:pt idx="65420">
                  <c:v>32710</c:v>
                </c:pt>
                <c:pt idx="65421">
                  <c:v>32710.5</c:v>
                </c:pt>
                <c:pt idx="65422">
                  <c:v>32711</c:v>
                </c:pt>
                <c:pt idx="65423">
                  <c:v>32711.5</c:v>
                </c:pt>
                <c:pt idx="65424">
                  <c:v>32712</c:v>
                </c:pt>
                <c:pt idx="65425">
                  <c:v>32712.5</c:v>
                </c:pt>
                <c:pt idx="65426">
                  <c:v>32713</c:v>
                </c:pt>
                <c:pt idx="65427">
                  <c:v>32713.5</c:v>
                </c:pt>
                <c:pt idx="65428">
                  <c:v>32714</c:v>
                </c:pt>
                <c:pt idx="65429">
                  <c:v>32714.5</c:v>
                </c:pt>
                <c:pt idx="65430">
                  <c:v>32715</c:v>
                </c:pt>
                <c:pt idx="65431">
                  <c:v>32715.5</c:v>
                </c:pt>
                <c:pt idx="65432">
                  <c:v>32716</c:v>
                </c:pt>
                <c:pt idx="65433">
                  <c:v>32716.5</c:v>
                </c:pt>
                <c:pt idx="65434">
                  <c:v>32717</c:v>
                </c:pt>
                <c:pt idx="65435">
                  <c:v>32717.5</c:v>
                </c:pt>
                <c:pt idx="65436">
                  <c:v>32718</c:v>
                </c:pt>
                <c:pt idx="65437">
                  <c:v>32718.5</c:v>
                </c:pt>
                <c:pt idx="65438">
                  <c:v>32719</c:v>
                </c:pt>
                <c:pt idx="65439">
                  <c:v>32719.5</c:v>
                </c:pt>
                <c:pt idx="65440">
                  <c:v>32720</c:v>
                </c:pt>
                <c:pt idx="65441">
                  <c:v>32720.5</c:v>
                </c:pt>
                <c:pt idx="65442">
                  <c:v>32721</c:v>
                </c:pt>
                <c:pt idx="65443">
                  <c:v>32721.5</c:v>
                </c:pt>
                <c:pt idx="65444">
                  <c:v>32722</c:v>
                </c:pt>
                <c:pt idx="65445">
                  <c:v>32722.5</c:v>
                </c:pt>
                <c:pt idx="65446">
                  <c:v>32723</c:v>
                </c:pt>
                <c:pt idx="65447">
                  <c:v>32723.5</c:v>
                </c:pt>
                <c:pt idx="65448">
                  <c:v>32724</c:v>
                </c:pt>
                <c:pt idx="65449">
                  <c:v>32724.5</c:v>
                </c:pt>
                <c:pt idx="65450">
                  <c:v>32725</c:v>
                </c:pt>
                <c:pt idx="65451">
                  <c:v>32725.5</c:v>
                </c:pt>
                <c:pt idx="65452">
                  <c:v>32726</c:v>
                </c:pt>
                <c:pt idx="65453">
                  <c:v>32726.5</c:v>
                </c:pt>
                <c:pt idx="65454">
                  <c:v>32727</c:v>
                </c:pt>
                <c:pt idx="65455">
                  <c:v>32727.5</c:v>
                </c:pt>
                <c:pt idx="65456">
                  <c:v>32728</c:v>
                </c:pt>
                <c:pt idx="65457">
                  <c:v>32728.5</c:v>
                </c:pt>
                <c:pt idx="65458">
                  <c:v>32729</c:v>
                </c:pt>
                <c:pt idx="65459">
                  <c:v>32729.5</c:v>
                </c:pt>
                <c:pt idx="65460">
                  <c:v>32730</c:v>
                </c:pt>
                <c:pt idx="65461">
                  <c:v>32730.5</c:v>
                </c:pt>
                <c:pt idx="65462">
                  <c:v>32731</c:v>
                </c:pt>
                <c:pt idx="65463">
                  <c:v>32731.5</c:v>
                </c:pt>
                <c:pt idx="65464">
                  <c:v>32732</c:v>
                </c:pt>
                <c:pt idx="65465">
                  <c:v>32732.5</c:v>
                </c:pt>
                <c:pt idx="65466">
                  <c:v>32733</c:v>
                </c:pt>
                <c:pt idx="65467">
                  <c:v>32733.5</c:v>
                </c:pt>
                <c:pt idx="65468">
                  <c:v>32734</c:v>
                </c:pt>
                <c:pt idx="65469">
                  <c:v>32734.5</c:v>
                </c:pt>
                <c:pt idx="65470">
                  <c:v>32735</c:v>
                </c:pt>
                <c:pt idx="65471">
                  <c:v>32735.5</c:v>
                </c:pt>
                <c:pt idx="65472">
                  <c:v>32736</c:v>
                </c:pt>
                <c:pt idx="65473">
                  <c:v>32736.5</c:v>
                </c:pt>
                <c:pt idx="65474">
                  <c:v>32737</c:v>
                </c:pt>
                <c:pt idx="65475">
                  <c:v>32737.5</c:v>
                </c:pt>
                <c:pt idx="65476">
                  <c:v>32738</c:v>
                </c:pt>
                <c:pt idx="65477">
                  <c:v>32738.5</c:v>
                </c:pt>
                <c:pt idx="65478">
                  <c:v>32739</c:v>
                </c:pt>
                <c:pt idx="65479">
                  <c:v>32739.5</c:v>
                </c:pt>
                <c:pt idx="65480">
                  <c:v>32740</c:v>
                </c:pt>
                <c:pt idx="65481">
                  <c:v>32740.5</c:v>
                </c:pt>
                <c:pt idx="65482">
                  <c:v>32741</c:v>
                </c:pt>
                <c:pt idx="65483">
                  <c:v>32741.5</c:v>
                </c:pt>
                <c:pt idx="65484">
                  <c:v>32742</c:v>
                </c:pt>
                <c:pt idx="65485">
                  <c:v>32742.5</c:v>
                </c:pt>
                <c:pt idx="65486">
                  <c:v>32743</c:v>
                </c:pt>
                <c:pt idx="65487">
                  <c:v>32743.5</c:v>
                </c:pt>
                <c:pt idx="65488">
                  <c:v>32744</c:v>
                </c:pt>
                <c:pt idx="65489">
                  <c:v>32744.5</c:v>
                </c:pt>
                <c:pt idx="65490">
                  <c:v>32745</c:v>
                </c:pt>
                <c:pt idx="65491">
                  <c:v>32745.5</c:v>
                </c:pt>
                <c:pt idx="65492">
                  <c:v>32746</c:v>
                </c:pt>
                <c:pt idx="65493">
                  <c:v>32746.5</c:v>
                </c:pt>
                <c:pt idx="65494">
                  <c:v>32747</c:v>
                </c:pt>
                <c:pt idx="65495">
                  <c:v>32747.5</c:v>
                </c:pt>
                <c:pt idx="65496">
                  <c:v>32748</c:v>
                </c:pt>
                <c:pt idx="65497">
                  <c:v>32748.5</c:v>
                </c:pt>
                <c:pt idx="65498">
                  <c:v>32749</c:v>
                </c:pt>
                <c:pt idx="65499">
                  <c:v>32749.5</c:v>
                </c:pt>
                <c:pt idx="65500">
                  <c:v>32750</c:v>
                </c:pt>
                <c:pt idx="65501">
                  <c:v>32750.5</c:v>
                </c:pt>
                <c:pt idx="65502">
                  <c:v>32751</c:v>
                </c:pt>
                <c:pt idx="65503">
                  <c:v>32751.5</c:v>
                </c:pt>
                <c:pt idx="65504">
                  <c:v>32752</c:v>
                </c:pt>
                <c:pt idx="65505">
                  <c:v>32752.5</c:v>
                </c:pt>
                <c:pt idx="65506">
                  <c:v>32753</c:v>
                </c:pt>
                <c:pt idx="65507">
                  <c:v>32753.5</c:v>
                </c:pt>
                <c:pt idx="65508">
                  <c:v>32754</c:v>
                </c:pt>
                <c:pt idx="65509">
                  <c:v>32754.5</c:v>
                </c:pt>
                <c:pt idx="65510">
                  <c:v>32755</c:v>
                </c:pt>
                <c:pt idx="65511">
                  <c:v>32755.5</c:v>
                </c:pt>
                <c:pt idx="65512">
                  <c:v>32756</c:v>
                </c:pt>
                <c:pt idx="65513">
                  <c:v>32756.5</c:v>
                </c:pt>
                <c:pt idx="65514">
                  <c:v>32757</c:v>
                </c:pt>
                <c:pt idx="65515">
                  <c:v>32757.5</c:v>
                </c:pt>
                <c:pt idx="65516">
                  <c:v>32758</c:v>
                </c:pt>
                <c:pt idx="65517">
                  <c:v>32758.5</c:v>
                </c:pt>
                <c:pt idx="65518">
                  <c:v>32759</c:v>
                </c:pt>
                <c:pt idx="65519">
                  <c:v>32759.5</c:v>
                </c:pt>
                <c:pt idx="65520">
                  <c:v>32760</c:v>
                </c:pt>
                <c:pt idx="65521">
                  <c:v>32760.5</c:v>
                </c:pt>
                <c:pt idx="65522">
                  <c:v>32761</c:v>
                </c:pt>
                <c:pt idx="65523">
                  <c:v>32761.5</c:v>
                </c:pt>
                <c:pt idx="65524">
                  <c:v>32762</c:v>
                </c:pt>
                <c:pt idx="65525">
                  <c:v>32762.5</c:v>
                </c:pt>
                <c:pt idx="65526">
                  <c:v>32763</c:v>
                </c:pt>
                <c:pt idx="65527">
                  <c:v>32763.5</c:v>
                </c:pt>
                <c:pt idx="65528">
                  <c:v>32764</c:v>
                </c:pt>
                <c:pt idx="65529">
                  <c:v>32764.5</c:v>
                </c:pt>
                <c:pt idx="65530">
                  <c:v>32765</c:v>
                </c:pt>
                <c:pt idx="65531">
                  <c:v>32765.5</c:v>
                </c:pt>
                <c:pt idx="65532">
                  <c:v>32766</c:v>
                </c:pt>
                <c:pt idx="65533">
                  <c:v>32766.5</c:v>
                </c:pt>
                <c:pt idx="65534">
                  <c:v>32767</c:v>
                </c:pt>
                <c:pt idx="65535">
                  <c:v>32767.5</c:v>
                </c:pt>
                <c:pt idx="65536">
                  <c:v>32768</c:v>
                </c:pt>
                <c:pt idx="65537">
                  <c:v>32768.5</c:v>
                </c:pt>
                <c:pt idx="65538">
                  <c:v>32769</c:v>
                </c:pt>
                <c:pt idx="65539">
                  <c:v>32769.5</c:v>
                </c:pt>
                <c:pt idx="65540">
                  <c:v>32770</c:v>
                </c:pt>
                <c:pt idx="65541">
                  <c:v>32770.5</c:v>
                </c:pt>
                <c:pt idx="65542">
                  <c:v>32771</c:v>
                </c:pt>
                <c:pt idx="65543">
                  <c:v>32771.5</c:v>
                </c:pt>
                <c:pt idx="65544">
                  <c:v>32772</c:v>
                </c:pt>
                <c:pt idx="65545">
                  <c:v>32772.5</c:v>
                </c:pt>
                <c:pt idx="65546">
                  <c:v>32773</c:v>
                </c:pt>
                <c:pt idx="65547">
                  <c:v>32773.5</c:v>
                </c:pt>
                <c:pt idx="65548">
                  <c:v>32774</c:v>
                </c:pt>
                <c:pt idx="65549">
                  <c:v>32774.5</c:v>
                </c:pt>
                <c:pt idx="65550">
                  <c:v>32775</c:v>
                </c:pt>
                <c:pt idx="65551">
                  <c:v>32775.5</c:v>
                </c:pt>
                <c:pt idx="65552">
                  <c:v>32776</c:v>
                </c:pt>
                <c:pt idx="65553">
                  <c:v>32776.5</c:v>
                </c:pt>
                <c:pt idx="65554">
                  <c:v>32777</c:v>
                </c:pt>
                <c:pt idx="65555">
                  <c:v>32777.5</c:v>
                </c:pt>
                <c:pt idx="65556">
                  <c:v>32778</c:v>
                </c:pt>
                <c:pt idx="65557">
                  <c:v>32778.5</c:v>
                </c:pt>
                <c:pt idx="65558">
                  <c:v>32779</c:v>
                </c:pt>
                <c:pt idx="65559">
                  <c:v>32779.5</c:v>
                </c:pt>
                <c:pt idx="65560">
                  <c:v>32780</c:v>
                </c:pt>
                <c:pt idx="65561">
                  <c:v>32780.5</c:v>
                </c:pt>
                <c:pt idx="65562">
                  <c:v>32781</c:v>
                </c:pt>
                <c:pt idx="65563">
                  <c:v>32781.5</c:v>
                </c:pt>
                <c:pt idx="65564">
                  <c:v>32782</c:v>
                </c:pt>
                <c:pt idx="65565">
                  <c:v>32782.5</c:v>
                </c:pt>
                <c:pt idx="65566">
                  <c:v>32783</c:v>
                </c:pt>
                <c:pt idx="65567">
                  <c:v>32783.5</c:v>
                </c:pt>
                <c:pt idx="65568">
                  <c:v>32784</c:v>
                </c:pt>
                <c:pt idx="65569">
                  <c:v>32784.5</c:v>
                </c:pt>
                <c:pt idx="65570">
                  <c:v>32785</c:v>
                </c:pt>
                <c:pt idx="65571">
                  <c:v>32785.5</c:v>
                </c:pt>
                <c:pt idx="65572">
                  <c:v>32786</c:v>
                </c:pt>
                <c:pt idx="65573">
                  <c:v>32786.5</c:v>
                </c:pt>
                <c:pt idx="65574">
                  <c:v>32787</c:v>
                </c:pt>
                <c:pt idx="65575">
                  <c:v>32787.5</c:v>
                </c:pt>
                <c:pt idx="65576">
                  <c:v>32788</c:v>
                </c:pt>
                <c:pt idx="65577">
                  <c:v>32788.5</c:v>
                </c:pt>
                <c:pt idx="65578">
                  <c:v>32789</c:v>
                </c:pt>
                <c:pt idx="65579">
                  <c:v>32789.5</c:v>
                </c:pt>
                <c:pt idx="65580">
                  <c:v>32790</c:v>
                </c:pt>
                <c:pt idx="65581">
                  <c:v>32790.5</c:v>
                </c:pt>
                <c:pt idx="65582">
                  <c:v>32791</c:v>
                </c:pt>
                <c:pt idx="65583">
                  <c:v>32791.5</c:v>
                </c:pt>
                <c:pt idx="65584">
                  <c:v>32792</c:v>
                </c:pt>
                <c:pt idx="65585">
                  <c:v>32792.5</c:v>
                </c:pt>
                <c:pt idx="65586">
                  <c:v>32793</c:v>
                </c:pt>
                <c:pt idx="65587">
                  <c:v>32793.5</c:v>
                </c:pt>
                <c:pt idx="65588">
                  <c:v>32794</c:v>
                </c:pt>
                <c:pt idx="65589">
                  <c:v>32794.5</c:v>
                </c:pt>
                <c:pt idx="65590">
                  <c:v>32795</c:v>
                </c:pt>
                <c:pt idx="65591">
                  <c:v>32795.5</c:v>
                </c:pt>
                <c:pt idx="65592">
                  <c:v>32796</c:v>
                </c:pt>
                <c:pt idx="65593">
                  <c:v>32796.5</c:v>
                </c:pt>
                <c:pt idx="65594">
                  <c:v>32797</c:v>
                </c:pt>
                <c:pt idx="65595">
                  <c:v>32797.5</c:v>
                </c:pt>
                <c:pt idx="65596">
                  <c:v>32798</c:v>
                </c:pt>
                <c:pt idx="65597">
                  <c:v>32798.5</c:v>
                </c:pt>
                <c:pt idx="65598">
                  <c:v>32799</c:v>
                </c:pt>
                <c:pt idx="65599">
                  <c:v>32799.5</c:v>
                </c:pt>
                <c:pt idx="65600">
                  <c:v>32800</c:v>
                </c:pt>
                <c:pt idx="65601">
                  <c:v>32800.5</c:v>
                </c:pt>
                <c:pt idx="65602">
                  <c:v>32801</c:v>
                </c:pt>
                <c:pt idx="65603">
                  <c:v>32801.5</c:v>
                </c:pt>
                <c:pt idx="65604">
                  <c:v>32802</c:v>
                </c:pt>
                <c:pt idx="65605">
                  <c:v>32802.5</c:v>
                </c:pt>
                <c:pt idx="65606">
                  <c:v>32803</c:v>
                </c:pt>
                <c:pt idx="65607">
                  <c:v>32803.5</c:v>
                </c:pt>
                <c:pt idx="65608">
                  <c:v>32804</c:v>
                </c:pt>
                <c:pt idx="65609">
                  <c:v>32804.5</c:v>
                </c:pt>
                <c:pt idx="65610">
                  <c:v>32805</c:v>
                </c:pt>
                <c:pt idx="65611">
                  <c:v>32805.5</c:v>
                </c:pt>
                <c:pt idx="65612">
                  <c:v>32806</c:v>
                </c:pt>
                <c:pt idx="65613">
                  <c:v>32806.5</c:v>
                </c:pt>
                <c:pt idx="65614">
                  <c:v>32807</c:v>
                </c:pt>
                <c:pt idx="65615">
                  <c:v>32807.5</c:v>
                </c:pt>
                <c:pt idx="65616">
                  <c:v>32808</c:v>
                </c:pt>
                <c:pt idx="65617">
                  <c:v>32808.5</c:v>
                </c:pt>
                <c:pt idx="65618">
                  <c:v>32809</c:v>
                </c:pt>
                <c:pt idx="65619">
                  <c:v>32809.5</c:v>
                </c:pt>
                <c:pt idx="65620">
                  <c:v>32810</c:v>
                </c:pt>
                <c:pt idx="65621">
                  <c:v>32810.5</c:v>
                </c:pt>
                <c:pt idx="65622">
                  <c:v>32811</c:v>
                </c:pt>
                <c:pt idx="65623">
                  <c:v>32811.5</c:v>
                </c:pt>
                <c:pt idx="65624">
                  <c:v>32812</c:v>
                </c:pt>
                <c:pt idx="65625">
                  <c:v>32812.5</c:v>
                </c:pt>
                <c:pt idx="65626">
                  <c:v>32813</c:v>
                </c:pt>
                <c:pt idx="65627">
                  <c:v>32813.5</c:v>
                </c:pt>
                <c:pt idx="65628">
                  <c:v>32814</c:v>
                </c:pt>
                <c:pt idx="65629">
                  <c:v>32814.5</c:v>
                </c:pt>
                <c:pt idx="65630">
                  <c:v>32815</c:v>
                </c:pt>
                <c:pt idx="65631">
                  <c:v>32815.5</c:v>
                </c:pt>
                <c:pt idx="65632">
                  <c:v>32816</c:v>
                </c:pt>
                <c:pt idx="65633">
                  <c:v>32816.5</c:v>
                </c:pt>
                <c:pt idx="65634">
                  <c:v>32817</c:v>
                </c:pt>
                <c:pt idx="65635">
                  <c:v>32817.5</c:v>
                </c:pt>
                <c:pt idx="65636">
                  <c:v>32818</c:v>
                </c:pt>
                <c:pt idx="65637">
                  <c:v>32818.5</c:v>
                </c:pt>
                <c:pt idx="65638">
                  <c:v>32819</c:v>
                </c:pt>
                <c:pt idx="65639">
                  <c:v>32819.5</c:v>
                </c:pt>
                <c:pt idx="65640">
                  <c:v>32820</c:v>
                </c:pt>
                <c:pt idx="65641">
                  <c:v>32820.5</c:v>
                </c:pt>
                <c:pt idx="65642">
                  <c:v>32821</c:v>
                </c:pt>
                <c:pt idx="65643">
                  <c:v>32821.5</c:v>
                </c:pt>
                <c:pt idx="65644">
                  <c:v>32822</c:v>
                </c:pt>
                <c:pt idx="65645">
                  <c:v>32822.5</c:v>
                </c:pt>
                <c:pt idx="65646">
                  <c:v>32823</c:v>
                </c:pt>
                <c:pt idx="65647">
                  <c:v>32823.5</c:v>
                </c:pt>
                <c:pt idx="65648">
                  <c:v>32824</c:v>
                </c:pt>
                <c:pt idx="65649">
                  <c:v>32824.5</c:v>
                </c:pt>
                <c:pt idx="65650">
                  <c:v>32825</c:v>
                </c:pt>
                <c:pt idx="65651">
                  <c:v>32825.5</c:v>
                </c:pt>
                <c:pt idx="65652">
                  <c:v>32826</c:v>
                </c:pt>
                <c:pt idx="65653">
                  <c:v>32826.5</c:v>
                </c:pt>
                <c:pt idx="65654">
                  <c:v>32827</c:v>
                </c:pt>
                <c:pt idx="65655">
                  <c:v>32827.5</c:v>
                </c:pt>
                <c:pt idx="65656">
                  <c:v>32828</c:v>
                </c:pt>
                <c:pt idx="65657">
                  <c:v>32828.5</c:v>
                </c:pt>
                <c:pt idx="65658">
                  <c:v>32829</c:v>
                </c:pt>
                <c:pt idx="65659">
                  <c:v>32829.5</c:v>
                </c:pt>
                <c:pt idx="65660">
                  <c:v>32830</c:v>
                </c:pt>
                <c:pt idx="65661">
                  <c:v>32830.5</c:v>
                </c:pt>
                <c:pt idx="65662">
                  <c:v>32831</c:v>
                </c:pt>
                <c:pt idx="65663">
                  <c:v>32831.5</c:v>
                </c:pt>
                <c:pt idx="65664">
                  <c:v>32832</c:v>
                </c:pt>
                <c:pt idx="65665">
                  <c:v>32832.5</c:v>
                </c:pt>
                <c:pt idx="65666">
                  <c:v>32833</c:v>
                </c:pt>
                <c:pt idx="65667">
                  <c:v>32833.5</c:v>
                </c:pt>
                <c:pt idx="65668">
                  <c:v>32834</c:v>
                </c:pt>
                <c:pt idx="65669">
                  <c:v>32834.5</c:v>
                </c:pt>
                <c:pt idx="65670">
                  <c:v>32835</c:v>
                </c:pt>
                <c:pt idx="65671">
                  <c:v>32835.5</c:v>
                </c:pt>
                <c:pt idx="65672">
                  <c:v>32836</c:v>
                </c:pt>
                <c:pt idx="65673">
                  <c:v>32836.5</c:v>
                </c:pt>
                <c:pt idx="65674">
                  <c:v>32837</c:v>
                </c:pt>
                <c:pt idx="65675">
                  <c:v>32837.5</c:v>
                </c:pt>
                <c:pt idx="65676">
                  <c:v>32838</c:v>
                </c:pt>
                <c:pt idx="65677">
                  <c:v>32838.5</c:v>
                </c:pt>
                <c:pt idx="65678">
                  <c:v>32839</c:v>
                </c:pt>
                <c:pt idx="65679">
                  <c:v>32839.5</c:v>
                </c:pt>
                <c:pt idx="65680">
                  <c:v>32840</c:v>
                </c:pt>
                <c:pt idx="65681">
                  <c:v>32840.5</c:v>
                </c:pt>
                <c:pt idx="65682">
                  <c:v>32841</c:v>
                </c:pt>
                <c:pt idx="65683">
                  <c:v>32841.5</c:v>
                </c:pt>
                <c:pt idx="65684">
                  <c:v>32842</c:v>
                </c:pt>
                <c:pt idx="65685">
                  <c:v>32842.5</c:v>
                </c:pt>
                <c:pt idx="65686">
                  <c:v>32843</c:v>
                </c:pt>
                <c:pt idx="65687">
                  <c:v>32843.5</c:v>
                </c:pt>
                <c:pt idx="65688">
                  <c:v>32844</c:v>
                </c:pt>
                <c:pt idx="65689">
                  <c:v>32844.5</c:v>
                </c:pt>
                <c:pt idx="65690">
                  <c:v>32845</c:v>
                </c:pt>
                <c:pt idx="65691">
                  <c:v>32845.5</c:v>
                </c:pt>
                <c:pt idx="65692">
                  <c:v>32846</c:v>
                </c:pt>
                <c:pt idx="65693">
                  <c:v>32846.5</c:v>
                </c:pt>
                <c:pt idx="65694">
                  <c:v>32847</c:v>
                </c:pt>
                <c:pt idx="65695">
                  <c:v>32847.5</c:v>
                </c:pt>
                <c:pt idx="65696">
                  <c:v>32848</c:v>
                </c:pt>
                <c:pt idx="65697">
                  <c:v>32848.5</c:v>
                </c:pt>
                <c:pt idx="65698">
                  <c:v>32849</c:v>
                </c:pt>
                <c:pt idx="65699">
                  <c:v>32849.5</c:v>
                </c:pt>
                <c:pt idx="65700">
                  <c:v>32850</c:v>
                </c:pt>
                <c:pt idx="65701">
                  <c:v>32850.5</c:v>
                </c:pt>
                <c:pt idx="65702">
                  <c:v>32851</c:v>
                </c:pt>
                <c:pt idx="65703">
                  <c:v>32851.5</c:v>
                </c:pt>
                <c:pt idx="65704">
                  <c:v>32852</c:v>
                </c:pt>
                <c:pt idx="65705">
                  <c:v>32852.5</c:v>
                </c:pt>
                <c:pt idx="65706">
                  <c:v>32853</c:v>
                </c:pt>
                <c:pt idx="65707">
                  <c:v>32853.5</c:v>
                </c:pt>
                <c:pt idx="65708">
                  <c:v>32854</c:v>
                </c:pt>
                <c:pt idx="65709">
                  <c:v>32854.5</c:v>
                </c:pt>
                <c:pt idx="65710">
                  <c:v>32855</c:v>
                </c:pt>
                <c:pt idx="65711">
                  <c:v>32855.5</c:v>
                </c:pt>
                <c:pt idx="65712">
                  <c:v>32856</c:v>
                </c:pt>
                <c:pt idx="65713">
                  <c:v>32856.5</c:v>
                </c:pt>
                <c:pt idx="65714">
                  <c:v>32857</c:v>
                </c:pt>
                <c:pt idx="65715">
                  <c:v>32857.5</c:v>
                </c:pt>
                <c:pt idx="65716">
                  <c:v>32858</c:v>
                </c:pt>
                <c:pt idx="65717">
                  <c:v>32858.5</c:v>
                </c:pt>
                <c:pt idx="65718">
                  <c:v>32859</c:v>
                </c:pt>
                <c:pt idx="65719">
                  <c:v>32859.5</c:v>
                </c:pt>
                <c:pt idx="65720">
                  <c:v>32860</c:v>
                </c:pt>
                <c:pt idx="65721">
                  <c:v>32860.5</c:v>
                </c:pt>
                <c:pt idx="65722">
                  <c:v>32861</c:v>
                </c:pt>
                <c:pt idx="65723">
                  <c:v>32861.5</c:v>
                </c:pt>
                <c:pt idx="65724">
                  <c:v>32862</c:v>
                </c:pt>
                <c:pt idx="65725">
                  <c:v>32862.5</c:v>
                </c:pt>
                <c:pt idx="65726">
                  <c:v>32863</c:v>
                </c:pt>
                <c:pt idx="65727">
                  <c:v>32863.5</c:v>
                </c:pt>
                <c:pt idx="65728">
                  <c:v>32864</c:v>
                </c:pt>
                <c:pt idx="65729">
                  <c:v>32864.5</c:v>
                </c:pt>
                <c:pt idx="65730">
                  <c:v>32865</c:v>
                </c:pt>
                <c:pt idx="65731">
                  <c:v>32865.5</c:v>
                </c:pt>
                <c:pt idx="65732">
                  <c:v>32866</c:v>
                </c:pt>
                <c:pt idx="65733">
                  <c:v>32866.5</c:v>
                </c:pt>
                <c:pt idx="65734">
                  <c:v>32867</c:v>
                </c:pt>
                <c:pt idx="65735">
                  <c:v>32867.5</c:v>
                </c:pt>
                <c:pt idx="65736">
                  <c:v>32868</c:v>
                </c:pt>
                <c:pt idx="65737">
                  <c:v>32868.5</c:v>
                </c:pt>
                <c:pt idx="65738">
                  <c:v>32869</c:v>
                </c:pt>
                <c:pt idx="65739">
                  <c:v>32869.5</c:v>
                </c:pt>
                <c:pt idx="65740">
                  <c:v>32870</c:v>
                </c:pt>
                <c:pt idx="65741">
                  <c:v>32870.5</c:v>
                </c:pt>
                <c:pt idx="65742">
                  <c:v>32871</c:v>
                </c:pt>
                <c:pt idx="65743">
                  <c:v>32871.5</c:v>
                </c:pt>
                <c:pt idx="65744">
                  <c:v>32872</c:v>
                </c:pt>
                <c:pt idx="65745">
                  <c:v>32872.5</c:v>
                </c:pt>
                <c:pt idx="65746">
                  <c:v>32873</c:v>
                </c:pt>
                <c:pt idx="65747">
                  <c:v>32873.5</c:v>
                </c:pt>
                <c:pt idx="65748">
                  <c:v>32874</c:v>
                </c:pt>
                <c:pt idx="65749">
                  <c:v>32874.5</c:v>
                </c:pt>
                <c:pt idx="65750">
                  <c:v>32875</c:v>
                </c:pt>
                <c:pt idx="65751">
                  <c:v>32875.5</c:v>
                </c:pt>
                <c:pt idx="65752">
                  <c:v>32876</c:v>
                </c:pt>
                <c:pt idx="65753">
                  <c:v>32876.5</c:v>
                </c:pt>
                <c:pt idx="65754">
                  <c:v>32877</c:v>
                </c:pt>
                <c:pt idx="65755">
                  <c:v>32877.5</c:v>
                </c:pt>
                <c:pt idx="65756">
                  <c:v>32878</c:v>
                </c:pt>
                <c:pt idx="65757">
                  <c:v>32878.5</c:v>
                </c:pt>
                <c:pt idx="65758">
                  <c:v>32879</c:v>
                </c:pt>
                <c:pt idx="65759">
                  <c:v>32879.5</c:v>
                </c:pt>
                <c:pt idx="65760">
                  <c:v>32880</c:v>
                </c:pt>
                <c:pt idx="65761">
                  <c:v>32880.5</c:v>
                </c:pt>
                <c:pt idx="65762">
                  <c:v>32881</c:v>
                </c:pt>
                <c:pt idx="65763">
                  <c:v>32881.5</c:v>
                </c:pt>
                <c:pt idx="65764">
                  <c:v>32882</c:v>
                </c:pt>
                <c:pt idx="65765">
                  <c:v>32882.5</c:v>
                </c:pt>
                <c:pt idx="65766">
                  <c:v>32883</c:v>
                </c:pt>
                <c:pt idx="65767">
                  <c:v>32883.5</c:v>
                </c:pt>
                <c:pt idx="65768">
                  <c:v>32884</c:v>
                </c:pt>
                <c:pt idx="65769">
                  <c:v>32884.5</c:v>
                </c:pt>
                <c:pt idx="65770">
                  <c:v>32885</c:v>
                </c:pt>
                <c:pt idx="65771">
                  <c:v>32885.5</c:v>
                </c:pt>
                <c:pt idx="65772">
                  <c:v>32886</c:v>
                </c:pt>
                <c:pt idx="65773">
                  <c:v>32886.5</c:v>
                </c:pt>
                <c:pt idx="65774">
                  <c:v>32887</c:v>
                </c:pt>
                <c:pt idx="65775">
                  <c:v>32887.5</c:v>
                </c:pt>
                <c:pt idx="65776">
                  <c:v>32888</c:v>
                </c:pt>
                <c:pt idx="65777">
                  <c:v>32888.5</c:v>
                </c:pt>
                <c:pt idx="65778">
                  <c:v>32889</c:v>
                </c:pt>
                <c:pt idx="65779">
                  <c:v>32889.5</c:v>
                </c:pt>
                <c:pt idx="65780">
                  <c:v>32890</c:v>
                </c:pt>
                <c:pt idx="65781">
                  <c:v>32890.5</c:v>
                </c:pt>
                <c:pt idx="65782">
                  <c:v>32891</c:v>
                </c:pt>
                <c:pt idx="65783">
                  <c:v>32891.5</c:v>
                </c:pt>
                <c:pt idx="65784">
                  <c:v>32892</c:v>
                </c:pt>
                <c:pt idx="65785">
                  <c:v>32892.5</c:v>
                </c:pt>
                <c:pt idx="65786">
                  <c:v>32893</c:v>
                </c:pt>
                <c:pt idx="65787">
                  <c:v>32893.5</c:v>
                </c:pt>
                <c:pt idx="65788">
                  <c:v>32894</c:v>
                </c:pt>
                <c:pt idx="65789">
                  <c:v>32894.5</c:v>
                </c:pt>
                <c:pt idx="65790">
                  <c:v>32895</c:v>
                </c:pt>
                <c:pt idx="65791">
                  <c:v>32895.5</c:v>
                </c:pt>
                <c:pt idx="65792">
                  <c:v>32896</c:v>
                </c:pt>
                <c:pt idx="65793">
                  <c:v>32896.5</c:v>
                </c:pt>
                <c:pt idx="65794">
                  <c:v>32897</c:v>
                </c:pt>
                <c:pt idx="65795">
                  <c:v>32897.5</c:v>
                </c:pt>
                <c:pt idx="65796">
                  <c:v>32898</c:v>
                </c:pt>
                <c:pt idx="65797">
                  <c:v>32898.5</c:v>
                </c:pt>
                <c:pt idx="65798">
                  <c:v>32899</c:v>
                </c:pt>
                <c:pt idx="65799">
                  <c:v>32899.5</c:v>
                </c:pt>
                <c:pt idx="65800">
                  <c:v>32900</c:v>
                </c:pt>
                <c:pt idx="65801">
                  <c:v>32900.5</c:v>
                </c:pt>
                <c:pt idx="65802">
                  <c:v>32901</c:v>
                </c:pt>
                <c:pt idx="65803">
                  <c:v>32901.5</c:v>
                </c:pt>
                <c:pt idx="65804">
                  <c:v>32902</c:v>
                </c:pt>
                <c:pt idx="65805">
                  <c:v>32902.5</c:v>
                </c:pt>
                <c:pt idx="65806">
                  <c:v>32903</c:v>
                </c:pt>
                <c:pt idx="65807">
                  <c:v>32903.5</c:v>
                </c:pt>
                <c:pt idx="65808">
                  <c:v>32904</c:v>
                </c:pt>
                <c:pt idx="65809">
                  <c:v>32904.5</c:v>
                </c:pt>
                <c:pt idx="65810">
                  <c:v>32905</c:v>
                </c:pt>
                <c:pt idx="65811">
                  <c:v>32905.5</c:v>
                </c:pt>
                <c:pt idx="65812">
                  <c:v>32906</c:v>
                </c:pt>
                <c:pt idx="65813">
                  <c:v>32906.5</c:v>
                </c:pt>
                <c:pt idx="65814">
                  <c:v>32907</c:v>
                </c:pt>
                <c:pt idx="65815">
                  <c:v>32907.5</c:v>
                </c:pt>
                <c:pt idx="65816">
                  <c:v>32908</c:v>
                </c:pt>
                <c:pt idx="65817">
                  <c:v>32908.5</c:v>
                </c:pt>
                <c:pt idx="65818">
                  <c:v>32909</c:v>
                </c:pt>
                <c:pt idx="65819">
                  <c:v>32909.5</c:v>
                </c:pt>
                <c:pt idx="65820">
                  <c:v>32910</c:v>
                </c:pt>
                <c:pt idx="65821">
                  <c:v>32910.5</c:v>
                </c:pt>
                <c:pt idx="65822">
                  <c:v>32911</c:v>
                </c:pt>
                <c:pt idx="65823">
                  <c:v>32911.5</c:v>
                </c:pt>
                <c:pt idx="65824">
                  <c:v>32912</c:v>
                </c:pt>
                <c:pt idx="65825">
                  <c:v>32912.5</c:v>
                </c:pt>
                <c:pt idx="65826">
                  <c:v>32913</c:v>
                </c:pt>
                <c:pt idx="65827">
                  <c:v>32913.5</c:v>
                </c:pt>
                <c:pt idx="65828">
                  <c:v>32914</c:v>
                </c:pt>
                <c:pt idx="65829">
                  <c:v>32914.5</c:v>
                </c:pt>
                <c:pt idx="65830">
                  <c:v>32915</c:v>
                </c:pt>
                <c:pt idx="65831">
                  <c:v>32915.5</c:v>
                </c:pt>
                <c:pt idx="65832">
                  <c:v>32916</c:v>
                </c:pt>
                <c:pt idx="65833">
                  <c:v>32916.5</c:v>
                </c:pt>
                <c:pt idx="65834">
                  <c:v>32917</c:v>
                </c:pt>
                <c:pt idx="65835">
                  <c:v>32917.5</c:v>
                </c:pt>
                <c:pt idx="65836">
                  <c:v>32918</c:v>
                </c:pt>
                <c:pt idx="65837">
                  <c:v>32918.5</c:v>
                </c:pt>
                <c:pt idx="65838">
                  <c:v>32919</c:v>
                </c:pt>
                <c:pt idx="65839">
                  <c:v>32919.5</c:v>
                </c:pt>
                <c:pt idx="65840">
                  <c:v>32920</c:v>
                </c:pt>
                <c:pt idx="65841">
                  <c:v>32920.5</c:v>
                </c:pt>
                <c:pt idx="65842">
                  <c:v>32921</c:v>
                </c:pt>
                <c:pt idx="65843">
                  <c:v>32921.5</c:v>
                </c:pt>
                <c:pt idx="65844">
                  <c:v>32922</c:v>
                </c:pt>
                <c:pt idx="65845">
                  <c:v>32922.5</c:v>
                </c:pt>
                <c:pt idx="65846">
                  <c:v>32923</c:v>
                </c:pt>
                <c:pt idx="65847">
                  <c:v>32923.5</c:v>
                </c:pt>
                <c:pt idx="65848">
                  <c:v>32924</c:v>
                </c:pt>
                <c:pt idx="65849">
                  <c:v>32924.5</c:v>
                </c:pt>
                <c:pt idx="65850">
                  <c:v>32925</c:v>
                </c:pt>
                <c:pt idx="65851">
                  <c:v>32925.5</c:v>
                </c:pt>
                <c:pt idx="65852">
                  <c:v>32926</c:v>
                </c:pt>
                <c:pt idx="65853">
                  <c:v>32926.5</c:v>
                </c:pt>
                <c:pt idx="65854">
                  <c:v>32927</c:v>
                </c:pt>
                <c:pt idx="65855">
                  <c:v>32927.5</c:v>
                </c:pt>
                <c:pt idx="65856">
                  <c:v>32928</c:v>
                </c:pt>
                <c:pt idx="65857">
                  <c:v>32928.5</c:v>
                </c:pt>
                <c:pt idx="65858">
                  <c:v>32929</c:v>
                </c:pt>
                <c:pt idx="65859">
                  <c:v>32929.5</c:v>
                </c:pt>
                <c:pt idx="65860">
                  <c:v>32930</c:v>
                </c:pt>
                <c:pt idx="65861">
                  <c:v>32930.5</c:v>
                </c:pt>
                <c:pt idx="65862">
                  <c:v>32931</c:v>
                </c:pt>
                <c:pt idx="65863">
                  <c:v>32931.5</c:v>
                </c:pt>
                <c:pt idx="65864">
                  <c:v>32932</c:v>
                </c:pt>
                <c:pt idx="65865">
                  <c:v>32932.5</c:v>
                </c:pt>
                <c:pt idx="65866">
                  <c:v>32933</c:v>
                </c:pt>
                <c:pt idx="65867">
                  <c:v>32933.5</c:v>
                </c:pt>
                <c:pt idx="65868">
                  <c:v>32934</c:v>
                </c:pt>
                <c:pt idx="65869">
                  <c:v>32934.5</c:v>
                </c:pt>
                <c:pt idx="65870">
                  <c:v>32935</c:v>
                </c:pt>
                <c:pt idx="65871">
                  <c:v>32935.5</c:v>
                </c:pt>
                <c:pt idx="65872">
                  <c:v>32936</c:v>
                </c:pt>
                <c:pt idx="65873">
                  <c:v>32936.5</c:v>
                </c:pt>
                <c:pt idx="65874">
                  <c:v>32937</c:v>
                </c:pt>
                <c:pt idx="65875">
                  <c:v>32937.5</c:v>
                </c:pt>
                <c:pt idx="65876">
                  <c:v>32938</c:v>
                </c:pt>
                <c:pt idx="65877">
                  <c:v>32938.5</c:v>
                </c:pt>
                <c:pt idx="65878">
                  <c:v>32939</c:v>
                </c:pt>
                <c:pt idx="65879">
                  <c:v>32939.5</c:v>
                </c:pt>
                <c:pt idx="65880">
                  <c:v>32940</c:v>
                </c:pt>
                <c:pt idx="65881">
                  <c:v>32940.5</c:v>
                </c:pt>
                <c:pt idx="65882">
                  <c:v>32941</c:v>
                </c:pt>
                <c:pt idx="65883">
                  <c:v>32941.5</c:v>
                </c:pt>
                <c:pt idx="65884">
                  <c:v>32942</c:v>
                </c:pt>
                <c:pt idx="65885">
                  <c:v>32942.5</c:v>
                </c:pt>
                <c:pt idx="65886">
                  <c:v>32943</c:v>
                </c:pt>
                <c:pt idx="65887">
                  <c:v>32943.5</c:v>
                </c:pt>
                <c:pt idx="65888">
                  <c:v>32944</c:v>
                </c:pt>
                <c:pt idx="65889">
                  <c:v>32944.5</c:v>
                </c:pt>
                <c:pt idx="65890">
                  <c:v>32945</c:v>
                </c:pt>
                <c:pt idx="65891">
                  <c:v>32945.5</c:v>
                </c:pt>
                <c:pt idx="65892">
                  <c:v>32946</c:v>
                </c:pt>
                <c:pt idx="65893">
                  <c:v>32946.5</c:v>
                </c:pt>
                <c:pt idx="65894">
                  <c:v>32947</c:v>
                </c:pt>
                <c:pt idx="65895">
                  <c:v>32947.5</c:v>
                </c:pt>
                <c:pt idx="65896">
                  <c:v>32948</c:v>
                </c:pt>
                <c:pt idx="65897">
                  <c:v>32948.5</c:v>
                </c:pt>
                <c:pt idx="65898">
                  <c:v>32949</c:v>
                </c:pt>
                <c:pt idx="65899">
                  <c:v>32949.5</c:v>
                </c:pt>
                <c:pt idx="65900">
                  <c:v>32950</c:v>
                </c:pt>
                <c:pt idx="65901">
                  <c:v>32950.5</c:v>
                </c:pt>
                <c:pt idx="65902">
                  <c:v>32951</c:v>
                </c:pt>
                <c:pt idx="65903">
                  <c:v>32951.5</c:v>
                </c:pt>
                <c:pt idx="65904">
                  <c:v>32952</c:v>
                </c:pt>
                <c:pt idx="65905">
                  <c:v>32952.5</c:v>
                </c:pt>
                <c:pt idx="65906">
                  <c:v>32953</c:v>
                </c:pt>
                <c:pt idx="65907">
                  <c:v>32953.5</c:v>
                </c:pt>
                <c:pt idx="65908">
                  <c:v>32954</c:v>
                </c:pt>
                <c:pt idx="65909">
                  <c:v>32954.5</c:v>
                </c:pt>
                <c:pt idx="65910">
                  <c:v>32955</c:v>
                </c:pt>
                <c:pt idx="65911">
                  <c:v>32955.5</c:v>
                </c:pt>
                <c:pt idx="65912">
                  <c:v>32956</c:v>
                </c:pt>
                <c:pt idx="65913">
                  <c:v>32956.5</c:v>
                </c:pt>
                <c:pt idx="65914">
                  <c:v>32957</c:v>
                </c:pt>
                <c:pt idx="65915">
                  <c:v>32957.5</c:v>
                </c:pt>
                <c:pt idx="65916">
                  <c:v>32958</c:v>
                </c:pt>
                <c:pt idx="65917">
                  <c:v>32958.5</c:v>
                </c:pt>
                <c:pt idx="65918">
                  <c:v>32959</c:v>
                </c:pt>
                <c:pt idx="65919">
                  <c:v>32959.5</c:v>
                </c:pt>
                <c:pt idx="65920">
                  <c:v>32960</c:v>
                </c:pt>
                <c:pt idx="65921">
                  <c:v>32960.5</c:v>
                </c:pt>
                <c:pt idx="65922">
                  <c:v>32961</c:v>
                </c:pt>
                <c:pt idx="65923">
                  <c:v>32961.5</c:v>
                </c:pt>
                <c:pt idx="65924">
                  <c:v>32962</c:v>
                </c:pt>
                <c:pt idx="65925">
                  <c:v>32962.5</c:v>
                </c:pt>
                <c:pt idx="65926">
                  <c:v>32963</c:v>
                </c:pt>
                <c:pt idx="65927">
                  <c:v>32963.5</c:v>
                </c:pt>
                <c:pt idx="65928">
                  <c:v>32964</c:v>
                </c:pt>
                <c:pt idx="65929">
                  <c:v>32964.5</c:v>
                </c:pt>
                <c:pt idx="65930">
                  <c:v>32965</c:v>
                </c:pt>
                <c:pt idx="65931">
                  <c:v>32965.5</c:v>
                </c:pt>
                <c:pt idx="65932">
                  <c:v>32966</c:v>
                </c:pt>
                <c:pt idx="65933">
                  <c:v>32966.5</c:v>
                </c:pt>
                <c:pt idx="65934">
                  <c:v>32967</c:v>
                </c:pt>
                <c:pt idx="65935">
                  <c:v>32967.5</c:v>
                </c:pt>
                <c:pt idx="65936">
                  <c:v>32968</c:v>
                </c:pt>
                <c:pt idx="65937">
                  <c:v>32968.5</c:v>
                </c:pt>
                <c:pt idx="65938">
                  <c:v>32969</c:v>
                </c:pt>
                <c:pt idx="65939">
                  <c:v>32969.5</c:v>
                </c:pt>
                <c:pt idx="65940">
                  <c:v>32970</c:v>
                </c:pt>
                <c:pt idx="65941">
                  <c:v>32970.5</c:v>
                </c:pt>
                <c:pt idx="65942">
                  <c:v>32971</c:v>
                </c:pt>
                <c:pt idx="65943">
                  <c:v>32971.5</c:v>
                </c:pt>
                <c:pt idx="65944">
                  <c:v>32972</c:v>
                </c:pt>
                <c:pt idx="65945">
                  <c:v>32972.5</c:v>
                </c:pt>
                <c:pt idx="65946">
                  <c:v>32973</c:v>
                </c:pt>
                <c:pt idx="65947">
                  <c:v>32973.5</c:v>
                </c:pt>
                <c:pt idx="65948">
                  <c:v>32974</c:v>
                </c:pt>
                <c:pt idx="65949">
                  <c:v>32974.5</c:v>
                </c:pt>
                <c:pt idx="65950">
                  <c:v>32975</c:v>
                </c:pt>
                <c:pt idx="65951">
                  <c:v>32975.5</c:v>
                </c:pt>
                <c:pt idx="65952">
                  <c:v>32976</c:v>
                </c:pt>
                <c:pt idx="65953">
                  <c:v>32976.5</c:v>
                </c:pt>
                <c:pt idx="65954">
                  <c:v>32977</c:v>
                </c:pt>
                <c:pt idx="65955">
                  <c:v>32977.5</c:v>
                </c:pt>
                <c:pt idx="65956">
                  <c:v>32978</c:v>
                </c:pt>
                <c:pt idx="65957">
                  <c:v>32978.5</c:v>
                </c:pt>
                <c:pt idx="65958">
                  <c:v>32979</c:v>
                </c:pt>
                <c:pt idx="65959">
                  <c:v>32979.5</c:v>
                </c:pt>
                <c:pt idx="65960">
                  <c:v>32980</c:v>
                </c:pt>
                <c:pt idx="65961">
                  <c:v>32980.5</c:v>
                </c:pt>
                <c:pt idx="65962">
                  <c:v>32981</c:v>
                </c:pt>
                <c:pt idx="65963">
                  <c:v>32981.5</c:v>
                </c:pt>
                <c:pt idx="65964">
                  <c:v>32982</c:v>
                </c:pt>
                <c:pt idx="65965">
                  <c:v>32982.5</c:v>
                </c:pt>
                <c:pt idx="65966">
                  <c:v>32983</c:v>
                </c:pt>
                <c:pt idx="65967">
                  <c:v>32983.5</c:v>
                </c:pt>
                <c:pt idx="65968">
                  <c:v>32984</c:v>
                </c:pt>
                <c:pt idx="65969">
                  <c:v>32984.5</c:v>
                </c:pt>
                <c:pt idx="65970">
                  <c:v>32985</c:v>
                </c:pt>
                <c:pt idx="65971">
                  <c:v>32985.5</c:v>
                </c:pt>
                <c:pt idx="65972">
                  <c:v>32986</c:v>
                </c:pt>
                <c:pt idx="65973">
                  <c:v>32986.5</c:v>
                </c:pt>
                <c:pt idx="65974">
                  <c:v>32987</c:v>
                </c:pt>
                <c:pt idx="65975">
                  <c:v>32987.5</c:v>
                </c:pt>
                <c:pt idx="65976">
                  <c:v>32988</c:v>
                </c:pt>
                <c:pt idx="65977">
                  <c:v>32988.5</c:v>
                </c:pt>
                <c:pt idx="65978">
                  <c:v>32989</c:v>
                </c:pt>
                <c:pt idx="65979">
                  <c:v>32989.5</c:v>
                </c:pt>
                <c:pt idx="65980">
                  <c:v>32990</c:v>
                </c:pt>
                <c:pt idx="65981">
                  <c:v>32990.5</c:v>
                </c:pt>
                <c:pt idx="65982">
                  <c:v>32991</c:v>
                </c:pt>
                <c:pt idx="65983">
                  <c:v>32991.5</c:v>
                </c:pt>
                <c:pt idx="65984">
                  <c:v>32992</c:v>
                </c:pt>
                <c:pt idx="65985">
                  <c:v>32992.5</c:v>
                </c:pt>
                <c:pt idx="65986">
                  <c:v>32993</c:v>
                </c:pt>
                <c:pt idx="65987">
                  <c:v>32993.5</c:v>
                </c:pt>
                <c:pt idx="65988">
                  <c:v>32994</c:v>
                </c:pt>
                <c:pt idx="65989">
                  <c:v>32994.5</c:v>
                </c:pt>
                <c:pt idx="65990">
                  <c:v>32995</c:v>
                </c:pt>
                <c:pt idx="65991">
                  <c:v>32995.5</c:v>
                </c:pt>
                <c:pt idx="65992">
                  <c:v>32996</c:v>
                </c:pt>
                <c:pt idx="65993">
                  <c:v>32996.5</c:v>
                </c:pt>
                <c:pt idx="65994">
                  <c:v>32997</c:v>
                </c:pt>
                <c:pt idx="65995">
                  <c:v>32997.5</c:v>
                </c:pt>
                <c:pt idx="65996">
                  <c:v>32998</c:v>
                </c:pt>
                <c:pt idx="65997">
                  <c:v>32998.5</c:v>
                </c:pt>
                <c:pt idx="65998">
                  <c:v>32999</c:v>
                </c:pt>
                <c:pt idx="65999">
                  <c:v>32999.5</c:v>
                </c:pt>
                <c:pt idx="66000">
                  <c:v>33000</c:v>
                </c:pt>
                <c:pt idx="66001">
                  <c:v>33000.5</c:v>
                </c:pt>
                <c:pt idx="66002">
                  <c:v>33001</c:v>
                </c:pt>
                <c:pt idx="66003">
                  <c:v>33001.5</c:v>
                </c:pt>
                <c:pt idx="66004">
                  <c:v>33002</c:v>
                </c:pt>
                <c:pt idx="66005">
                  <c:v>33002.5</c:v>
                </c:pt>
                <c:pt idx="66006">
                  <c:v>33003</c:v>
                </c:pt>
                <c:pt idx="66007">
                  <c:v>33003.5</c:v>
                </c:pt>
                <c:pt idx="66008">
                  <c:v>33004</c:v>
                </c:pt>
                <c:pt idx="66009">
                  <c:v>33004.5</c:v>
                </c:pt>
                <c:pt idx="66010">
                  <c:v>33005</c:v>
                </c:pt>
                <c:pt idx="66011">
                  <c:v>33005.5</c:v>
                </c:pt>
                <c:pt idx="66012">
                  <c:v>33006</c:v>
                </c:pt>
                <c:pt idx="66013">
                  <c:v>33006.5</c:v>
                </c:pt>
                <c:pt idx="66014">
                  <c:v>33007</c:v>
                </c:pt>
                <c:pt idx="66015">
                  <c:v>33007.5</c:v>
                </c:pt>
                <c:pt idx="66016">
                  <c:v>33008</c:v>
                </c:pt>
                <c:pt idx="66017">
                  <c:v>33008.5</c:v>
                </c:pt>
                <c:pt idx="66018">
                  <c:v>33009</c:v>
                </c:pt>
                <c:pt idx="66019">
                  <c:v>33009.5</c:v>
                </c:pt>
                <c:pt idx="66020">
                  <c:v>33010</c:v>
                </c:pt>
                <c:pt idx="66021">
                  <c:v>33010.5</c:v>
                </c:pt>
                <c:pt idx="66022">
                  <c:v>33011</c:v>
                </c:pt>
                <c:pt idx="66023">
                  <c:v>33011.5</c:v>
                </c:pt>
                <c:pt idx="66024">
                  <c:v>33012</c:v>
                </c:pt>
                <c:pt idx="66025">
                  <c:v>33012.5</c:v>
                </c:pt>
                <c:pt idx="66026">
                  <c:v>33013</c:v>
                </c:pt>
                <c:pt idx="66027">
                  <c:v>33013.5</c:v>
                </c:pt>
                <c:pt idx="66028">
                  <c:v>33014</c:v>
                </c:pt>
                <c:pt idx="66029">
                  <c:v>33014.5</c:v>
                </c:pt>
                <c:pt idx="66030">
                  <c:v>33015</c:v>
                </c:pt>
                <c:pt idx="66031">
                  <c:v>33015.5</c:v>
                </c:pt>
                <c:pt idx="66032">
                  <c:v>33016</c:v>
                </c:pt>
                <c:pt idx="66033">
                  <c:v>33016.5</c:v>
                </c:pt>
                <c:pt idx="66034">
                  <c:v>33017</c:v>
                </c:pt>
                <c:pt idx="66035">
                  <c:v>33017.5</c:v>
                </c:pt>
                <c:pt idx="66036">
                  <c:v>33018</c:v>
                </c:pt>
                <c:pt idx="66037">
                  <c:v>33018.5</c:v>
                </c:pt>
                <c:pt idx="66038">
                  <c:v>33019</c:v>
                </c:pt>
                <c:pt idx="66039">
                  <c:v>33019.5</c:v>
                </c:pt>
                <c:pt idx="66040">
                  <c:v>33020</c:v>
                </c:pt>
                <c:pt idx="66041">
                  <c:v>33020.5</c:v>
                </c:pt>
                <c:pt idx="66042">
                  <c:v>33021</c:v>
                </c:pt>
                <c:pt idx="66043">
                  <c:v>33021.5</c:v>
                </c:pt>
                <c:pt idx="66044">
                  <c:v>33022</c:v>
                </c:pt>
                <c:pt idx="66045">
                  <c:v>33022.5</c:v>
                </c:pt>
                <c:pt idx="66046">
                  <c:v>33023</c:v>
                </c:pt>
                <c:pt idx="66047">
                  <c:v>33023.5</c:v>
                </c:pt>
                <c:pt idx="66048">
                  <c:v>33024</c:v>
                </c:pt>
                <c:pt idx="66049">
                  <c:v>33024.5</c:v>
                </c:pt>
                <c:pt idx="66050">
                  <c:v>33025</c:v>
                </c:pt>
                <c:pt idx="66051">
                  <c:v>33025.5</c:v>
                </c:pt>
                <c:pt idx="66052">
                  <c:v>33026</c:v>
                </c:pt>
                <c:pt idx="66053">
                  <c:v>33026.5</c:v>
                </c:pt>
                <c:pt idx="66054">
                  <c:v>33027</c:v>
                </c:pt>
                <c:pt idx="66055">
                  <c:v>33027.5</c:v>
                </c:pt>
                <c:pt idx="66056">
                  <c:v>33028</c:v>
                </c:pt>
                <c:pt idx="66057">
                  <c:v>33028.5</c:v>
                </c:pt>
                <c:pt idx="66058">
                  <c:v>33029</c:v>
                </c:pt>
                <c:pt idx="66059">
                  <c:v>33029.5</c:v>
                </c:pt>
                <c:pt idx="66060">
                  <c:v>33030</c:v>
                </c:pt>
                <c:pt idx="66061">
                  <c:v>33030.5</c:v>
                </c:pt>
                <c:pt idx="66062">
                  <c:v>33031</c:v>
                </c:pt>
                <c:pt idx="66063">
                  <c:v>33031.5</c:v>
                </c:pt>
                <c:pt idx="66064">
                  <c:v>33032</c:v>
                </c:pt>
                <c:pt idx="66065">
                  <c:v>33032.5</c:v>
                </c:pt>
                <c:pt idx="66066">
                  <c:v>33033</c:v>
                </c:pt>
                <c:pt idx="66067">
                  <c:v>33033.5</c:v>
                </c:pt>
                <c:pt idx="66068">
                  <c:v>33034</c:v>
                </c:pt>
                <c:pt idx="66069">
                  <c:v>33034.5</c:v>
                </c:pt>
                <c:pt idx="66070">
                  <c:v>33035</c:v>
                </c:pt>
                <c:pt idx="66071">
                  <c:v>33035.5</c:v>
                </c:pt>
                <c:pt idx="66072">
                  <c:v>33036</c:v>
                </c:pt>
                <c:pt idx="66073">
                  <c:v>33036.5</c:v>
                </c:pt>
                <c:pt idx="66074">
                  <c:v>33037</c:v>
                </c:pt>
                <c:pt idx="66075">
                  <c:v>33037.5</c:v>
                </c:pt>
                <c:pt idx="66076">
                  <c:v>33038</c:v>
                </c:pt>
                <c:pt idx="66077">
                  <c:v>33038.5</c:v>
                </c:pt>
                <c:pt idx="66078">
                  <c:v>33039</c:v>
                </c:pt>
                <c:pt idx="66079">
                  <c:v>33039.5</c:v>
                </c:pt>
                <c:pt idx="66080">
                  <c:v>33040</c:v>
                </c:pt>
                <c:pt idx="66081">
                  <c:v>33040.5</c:v>
                </c:pt>
                <c:pt idx="66082">
                  <c:v>33041</c:v>
                </c:pt>
                <c:pt idx="66083">
                  <c:v>33041.5</c:v>
                </c:pt>
                <c:pt idx="66084">
                  <c:v>33042</c:v>
                </c:pt>
                <c:pt idx="66085">
                  <c:v>33042.5</c:v>
                </c:pt>
                <c:pt idx="66086">
                  <c:v>33043</c:v>
                </c:pt>
                <c:pt idx="66087">
                  <c:v>33043.5</c:v>
                </c:pt>
                <c:pt idx="66088">
                  <c:v>33044</c:v>
                </c:pt>
                <c:pt idx="66089">
                  <c:v>33044.5</c:v>
                </c:pt>
                <c:pt idx="66090">
                  <c:v>33045</c:v>
                </c:pt>
                <c:pt idx="66091">
                  <c:v>33045.5</c:v>
                </c:pt>
                <c:pt idx="66092">
                  <c:v>33046</c:v>
                </c:pt>
                <c:pt idx="66093">
                  <c:v>33046.5</c:v>
                </c:pt>
                <c:pt idx="66094">
                  <c:v>33047</c:v>
                </c:pt>
                <c:pt idx="66095">
                  <c:v>33047.5</c:v>
                </c:pt>
                <c:pt idx="66096">
                  <c:v>33048</c:v>
                </c:pt>
                <c:pt idx="66097">
                  <c:v>33048.5</c:v>
                </c:pt>
                <c:pt idx="66098">
                  <c:v>33049</c:v>
                </c:pt>
                <c:pt idx="66099">
                  <c:v>33049.5</c:v>
                </c:pt>
                <c:pt idx="66100">
                  <c:v>33050</c:v>
                </c:pt>
                <c:pt idx="66101">
                  <c:v>33050.5</c:v>
                </c:pt>
                <c:pt idx="66102">
                  <c:v>33051</c:v>
                </c:pt>
                <c:pt idx="66103">
                  <c:v>33051.5</c:v>
                </c:pt>
                <c:pt idx="66104">
                  <c:v>33052</c:v>
                </c:pt>
                <c:pt idx="66105">
                  <c:v>33052.5</c:v>
                </c:pt>
                <c:pt idx="66106">
                  <c:v>33053</c:v>
                </c:pt>
                <c:pt idx="66107">
                  <c:v>33053.5</c:v>
                </c:pt>
                <c:pt idx="66108">
                  <c:v>33054</c:v>
                </c:pt>
                <c:pt idx="66109">
                  <c:v>33054.5</c:v>
                </c:pt>
                <c:pt idx="66110">
                  <c:v>33055</c:v>
                </c:pt>
                <c:pt idx="66111">
                  <c:v>33055.5</c:v>
                </c:pt>
                <c:pt idx="66112">
                  <c:v>33056</c:v>
                </c:pt>
                <c:pt idx="66113">
                  <c:v>33056.5</c:v>
                </c:pt>
                <c:pt idx="66114">
                  <c:v>33057</c:v>
                </c:pt>
                <c:pt idx="66115">
                  <c:v>33057.5</c:v>
                </c:pt>
                <c:pt idx="66116">
                  <c:v>33058</c:v>
                </c:pt>
                <c:pt idx="66117">
                  <c:v>33058.5</c:v>
                </c:pt>
                <c:pt idx="66118">
                  <c:v>33059</c:v>
                </c:pt>
                <c:pt idx="66119">
                  <c:v>33059.5</c:v>
                </c:pt>
                <c:pt idx="66120">
                  <c:v>33060</c:v>
                </c:pt>
                <c:pt idx="66121">
                  <c:v>33060.5</c:v>
                </c:pt>
                <c:pt idx="66122">
                  <c:v>33061</c:v>
                </c:pt>
                <c:pt idx="66123">
                  <c:v>33061.5</c:v>
                </c:pt>
                <c:pt idx="66124">
                  <c:v>33062</c:v>
                </c:pt>
                <c:pt idx="66125">
                  <c:v>33062.5</c:v>
                </c:pt>
                <c:pt idx="66126">
                  <c:v>33063</c:v>
                </c:pt>
                <c:pt idx="66127">
                  <c:v>33063.5</c:v>
                </c:pt>
                <c:pt idx="66128">
                  <c:v>33064</c:v>
                </c:pt>
                <c:pt idx="66129">
                  <c:v>33064.5</c:v>
                </c:pt>
                <c:pt idx="66130">
                  <c:v>33065</c:v>
                </c:pt>
                <c:pt idx="66131">
                  <c:v>33065.5</c:v>
                </c:pt>
                <c:pt idx="66132">
                  <c:v>33066</c:v>
                </c:pt>
                <c:pt idx="66133">
                  <c:v>33066.5</c:v>
                </c:pt>
                <c:pt idx="66134">
                  <c:v>33067</c:v>
                </c:pt>
                <c:pt idx="66135">
                  <c:v>33067.5</c:v>
                </c:pt>
                <c:pt idx="66136">
                  <c:v>33068</c:v>
                </c:pt>
                <c:pt idx="66137">
                  <c:v>33068.5</c:v>
                </c:pt>
                <c:pt idx="66138">
                  <c:v>33069</c:v>
                </c:pt>
                <c:pt idx="66139">
                  <c:v>33069.5</c:v>
                </c:pt>
                <c:pt idx="66140">
                  <c:v>33070</c:v>
                </c:pt>
                <c:pt idx="66141">
                  <c:v>33070.5</c:v>
                </c:pt>
                <c:pt idx="66142">
                  <c:v>33071</c:v>
                </c:pt>
                <c:pt idx="66143">
                  <c:v>33071.5</c:v>
                </c:pt>
                <c:pt idx="66144">
                  <c:v>33072</c:v>
                </c:pt>
                <c:pt idx="66145">
                  <c:v>33072.5</c:v>
                </c:pt>
                <c:pt idx="66146">
                  <c:v>33073</c:v>
                </c:pt>
                <c:pt idx="66147">
                  <c:v>33073.5</c:v>
                </c:pt>
                <c:pt idx="66148">
                  <c:v>33074</c:v>
                </c:pt>
                <c:pt idx="66149">
                  <c:v>33074.5</c:v>
                </c:pt>
                <c:pt idx="66150">
                  <c:v>33075</c:v>
                </c:pt>
                <c:pt idx="66151">
                  <c:v>33075.5</c:v>
                </c:pt>
                <c:pt idx="66152">
                  <c:v>33076</c:v>
                </c:pt>
                <c:pt idx="66153">
                  <c:v>33076.5</c:v>
                </c:pt>
                <c:pt idx="66154">
                  <c:v>33077</c:v>
                </c:pt>
                <c:pt idx="66155">
                  <c:v>33077.5</c:v>
                </c:pt>
                <c:pt idx="66156">
                  <c:v>33078</c:v>
                </c:pt>
                <c:pt idx="66157">
                  <c:v>33078.5</c:v>
                </c:pt>
                <c:pt idx="66158">
                  <c:v>33079</c:v>
                </c:pt>
                <c:pt idx="66159">
                  <c:v>33079.5</c:v>
                </c:pt>
                <c:pt idx="66160">
                  <c:v>33080</c:v>
                </c:pt>
                <c:pt idx="66161">
                  <c:v>33080.5</c:v>
                </c:pt>
                <c:pt idx="66162">
                  <c:v>33081</c:v>
                </c:pt>
                <c:pt idx="66163">
                  <c:v>33081.5</c:v>
                </c:pt>
                <c:pt idx="66164">
                  <c:v>33082</c:v>
                </c:pt>
                <c:pt idx="66165">
                  <c:v>33082.5</c:v>
                </c:pt>
                <c:pt idx="66166">
                  <c:v>33083</c:v>
                </c:pt>
                <c:pt idx="66167">
                  <c:v>33083.5</c:v>
                </c:pt>
                <c:pt idx="66168">
                  <c:v>33084</c:v>
                </c:pt>
                <c:pt idx="66169">
                  <c:v>33084.5</c:v>
                </c:pt>
                <c:pt idx="66170">
                  <c:v>33085</c:v>
                </c:pt>
                <c:pt idx="66171">
                  <c:v>33085.5</c:v>
                </c:pt>
                <c:pt idx="66172">
                  <c:v>33086</c:v>
                </c:pt>
                <c:pt idx="66173">
                  <c:v>33086.5</c:v>
                </c:pt>
                <c:pt idx="66174">
                  <c:v>33087</c:v>
                </c:pt>
                <c:pt idx="66175">
                  <c:v>33087.5</c:v>
                </c:pt>
                <c:pt idx="66176">
                  <c:v>33088</c:v>
                </c:pt>
                <c:pt idx="66177">
                  <c:v>33088.5</c:v>
                </c:pt>
                <c:pt idx="66178">
                  <c:v>33089</c:v>
                </c:pt>
                <c:pt idx="66179">
                  <c:v>33089.5</c:v>
                </c:pt>
                <c:pt idx="66180">
                  <c:v>33090</c:v>
                </c:pt>
                <c:pt idx="66181">
                  <c:v>33090.5</c:v>
                </c:pt>
                <c:pt idx="66182">
                  <c:v>33091</c:v>
                </c:pt>
                <c:pt idx="66183">
                  <c:v>33091.5</c:v>
                </c:pt>
                <c:pt idx="66184">
                  <c:v>33092</c:v>
                </c:pt>
                <c:pt idx="66185">
                  <c:v>33092.5</c:v>
                </c:pt>
                <c:pt idx="66186">
                  <c:v>33093</c:v>
                </c:pt>
                <c:pt idx="66187">
                  <c:v>33093.5</c:v>
                </c:pt>
                <c:pt idx="66188">
                  <c:v>33094</c:v>
                </c:pt>
                <c:pt idx="66189">
                  <c:v>33094.5</c:v>
                </c:pt>
                <c:pt idx="66190">
                  <c:v>33095</c:v>
                </c:pt>
                <c:pt idx="66191">
                  <c:v>33095.5</c:v>
                </c:pt>
                <c:pt idx="66192">
                  <c:v>33096</c:v>
                </c:pt>
                <c:pt idx="66193">
                  <c:v>33096.5</c:v>
                </c:pt>
                <c:pt idx="66194">
                  <c:v>33097</c:v>
                </c:pt>
                <c:pt idx="66195">
                  <c:v>33097.5</c:v>
                </c:pt>
                <c:pt idx="66196">
                  <c:v>33098</c:v>
                </c:pt>
                <c:pt idx="66197">
                  <c:v>33098.5</c:v>
                </c:pt>
                <c:pt idx="66198">
                  <c:v>33099</c:v>
                </c:pt>
                <c:pt idx="66199">
                  <c:v>33099.5</c:v>
                </c:pt>
                <c:pt idx="66200">
                  <c:v>33100</c:v>
                </c:pt>
                <c:pt idx="66201">
                  <c:v>33100.5</c:v>
                </c:pt>
                <c:pt idx="66202">
                  <c:v>33101</c:v>
                </c:pt>
                <c:pt idx="66203">
                  <c:v>33101.5</c:v>
                </c:pt>
                <c:pt idx="66204">
                  <c:v>33102</c:v>
                </c:pt>
                <c:pt idx="66205">
                  <c:v>33102.5</c:v>
                </c:pt>
                <c:pt idx="66206">
                  <c:v>33103</c:v>
                </c:pt>
                <c:pt idx="66207">
                  <c:v>33103.5</c:v>
                </c:pt>
                <c:pt idx="66208">
                  <c:v>33104</c:v>
                </c:pt>
                <c:pt idx="66209">
                  <c:v>33104.5</c:v>
                </c:pt>
                <c:pt idx="66210">
                  <c:v>33105</c:v>
                </c:pt>
                <c:pt idx="66211">
                  <c:v>33105.5</c:v>
                </c:pt>
                <c:pt idx="66212">
                  <c:v>33106</c:v>
                </c:pt>
                <c:pt idx="66213">
                  <c:v>33106.5</c:v>
                </c:pt>
                <c:pt idx="66214">
                  <c:v>33107</c:v>
                </c:pt>
                <c:pt idx="66215">
                  <c:v>33107.5</c:v>
                </c:pt>
                <c:pt idx="66216">
                  <c:v>33108</c:v>
                </c:pt>
                <c:pt idx="66217">
                  <c:v>33108.5</c:v>
                </c:pt>
                <c:pt idx="66218">
                  <c:v>33109</c:v>
                </c:pt>
                <c:pt idx="66219">
                  <c:v>33109.5</c:v>
                </c:pt>
                <c:pt idx="66220">
                  <c:v>33110</c:v>
                </c:pt>
                <c:pt idx="66221">
                  <c:v>33110.5</c:v>
                </c:pt>
                <c:pt idx="66222">
                  <c:v>33111</c:v>
                </c:pt>
                <c:pt idx="66223">
                  <c:v>33111.5</c:v>
                </c:pt>
                <c:pt idx="66224">
                  <c:v>33112</c:v>
                </c:pt>
                <c:pt idx="66225">
                  <c:v>33112.5</c:v>
                </c:pt>
                <c:pt idx="66226">
                  <c:v>33113</c:v>
                </c:pt>
                <c:pt idx="66227">
                  <c:v>33113.5</c:v>
                </c:pt>
                <c:pt idx="66228">
                  <c:v>33114</c:v>
                </c:pt>
                <c:pt idx="66229">
                  <c:v>33114.5</c:v>
                </c:pt>
                <c:pt idx="66230">
                  <c:v>33115</c:v>
                </c:pt>
                <c:pt idx="66231">
                  <c:v>33115.5</c:v>
                </c:pt>
                <c:pt idx="66232">
                  <c:v>33116</c:v>
                </c:pt>
                <c:pt idx="66233">
                  <c:v>33116.5</c:v>
                </c:pt>
                <c:pt idx="66234">
                  <c:v>33117</c:v>
                </c:pt>
                <c:pt idx="66235">
                  <c:v>33117.5</c:v>
                </c:pt>
                <c:pt idx="66236">
                  <c:v>33118</c:v>
                </c:pt>
                <c:pt idx="66237">
                  <c:v>33118.5</c:v>
                </c:pt>
                <c:pt idx="66238">
                  <c:v>33119</c:v>
                </c:pt>
                <c:pt idx="66239">
                  <c:v>33119.5</c:v>
                </c:pt>
                <c:pt idx="66240">
                  <c:v>33120</c:v>
                </c:pt>
                <c:pt idx="66241">
                  <c:v>33120.5</c:v>
                </c:pt>
                <c:pt idx="66242">
                  <c:v>33121</c:v>
                </c:pt>
                <c:pt idx="66243">
                  <c:v>33121.5</c:v>
                </c:pt>
                <c:pt idx="66244">
                  <c:v>33122</c:v>
                </c:pt>
                <c:pt idx="66245">
                  <c:v>33122.5</c:v>
                </c:pt>
                <c:pt idx="66246">
                  <c:v>33123</c:v>
                </c:pt>
                <c:pt idx="66247">
                  <c:v>33123.5</c:v>
                </c:pt>
                <c:pt idx="66248">
                  <c:v>33124</c:v>
                </c:pt>
                <c:pt idx="66249">
                  <c:v>33124.5</c:v>
                </c:pt>
                <c:pt idx="66250">
                  <c:v>33125</c:v>
                </c:pt>
                <c:pt idx="66251">
                  <c:v>33125.5</c:v>
                </c:pt>
                <c:pt idx="66252">
                  <c:v>33126</c:v>
                </c:pt>
                <c:pt idx="66253">
                  <c:v>33126.5</c:v>
                </c:pt>
                <c:pt idx="66254">
                  <c:v>33127</c:v>
                </c:pt>
                <c:pt idx="66255">
                  <c:v>33127.5</c:v>
                </c:pt>
                <c:pt idx="66256">
                  <c:v>33128</c:v>
                </c:pt>
                <c:pt idx="66257">
                  <c:v>33128.5</c:v>
                </c:pt>
                <c:pt idx="66258">
                  <c:v>33129</c:v>
                </c:pt>
                <c:pt idx="66259">
                  <c:v>33129.5</c:v>
                </c:pt>
                <c:pt idx="66260">
                  <c:v>33130</c:v>
                </c:pt>
                <c:pt idx="66261">
                  <c:v>33130.5</c:v>
                </c:pt>
                <c:pt idx="66262">
                  <c:v>33131</c:v>
                </c:pt>
                <c:pt idx="66263">
                  <c:v>33131.5</c:v>
                </c:pt>
                <c:pt idx="66264">
                  <c:v>33132</c:v>
                </c:pt>
                <c:pt idx="66265">
                  <c:v>33132.5</c:v>
                </c:pt>
                <c:pt idx="66266">
                  <c:v>33133</c:v>
                </c:pt>
                <c:pt idx="66267">
                  <c:v>33133.5</c:v>
                </c:pt>
                <c:pt idx="66268">
                  <c:v>33134</c:v>
                </c:pt>
                <c:pt idx="66269">
                  <c:v>33134.5</c:v>
                </c:pt>
                <c:pt idx="66270">
                  <c:v>33135</c:v>
                </c:pt>
                <c:pt idx="66271">
                  <c:v>33135.5</c:v>
                </c:pt>
                <c:pt idx="66272">
                  <c:v>33136</c:v>
                </c:pt>
                <c:pt idx="66273">
                  <c:v>33136.5</c:v>
                </c:pt>
                <c:pt idx="66274">
                  <c:v>33137</c:v>
                </c:pt>
                <c:pt idx="66275">
                  <c:v>33137.5</c:v>
                </c:pt>
                <c:pt idx="66276">
                  <c:v>33138</c:v>
                </c:pt>
                <c:pt idx="66277">
                  <c:v>33138.5</c:v>
                </c:pt>
                <c:pt idx="66278">
                  <c:v>33139</c:v>
                </c:pt>
                <c:pt idx="66279">
                  <c:v>33139.5</c:v>
                </c:pt>
                <c:pt idx="66280">
                  <c:v>33140</c:v>
                </c:pt>
                <c:pt idx="66281">
                  <c:v>33140.5</c:v>
                </c:pt>
                <c:pt idx="66282">
                  <c:v>33141</c:v>
                </c:pt>
                <c:pt idx="66283">
                  <c:v>33141.5</c:v>
                </c:pt>
                <c:pt idx="66284">
                  <c:v>33142</c:v>
                </c:pt>
                <c:pt idx="66285">
                  <c:v>33142.5</c:v>
                </c:pt>
                <c:pt idx="66286">
                  <c:v>33143</c:v>
                </c:pt>
                <c:pt idx="66287">
                  <c:v>33143.5</c:v>
                </c:pt>
                <c:pt idx="66288">
                  <c:v>33144</c:v>
                </c:pt>
                <c:pt idx="66289">
                  <c:v>33144.5</c:v>
                </c:pt>
                <c:pt idx="66290">
                  <c:v>33145</c:v>
                </c:pt>
                <c:pt idx="66291">
                  <c:v>33145.5</c:v>
                </c:pt>
                <c:pt idx="66292">
                  <c:v>33146</c:v>
                </c:pt>
                <c:pt idx="66293">
                  <c:v>33146.5</c:v>
                </c:pt>
                <c:pt idx="66294">
                  <c:v>33147</c:v>
                </c:pt>
                <c:pt idx="66295">
                  <c:v>33147.5</c:v>
                </c:pt>
                <c:pt idx="66296">
                  <c:v>33148</c:v>
                </c:pt>
                <c:pt idx="66297">
                  <c:v>33148.5</c:v>
                </c:pt>
                <c:pt idx="66298">
                  <c:v>33149</c:v>
                </c:pt>
                <c:pt idx="66299">
                  <c:v>33149.5</c:v>
                </c:pt>
                <c:pt idx="66300">
                  <c:v>33150</c:v>
                </c:pt>
                <c:pt idx="66301">
                  <c:v>33150.5</c:v>
                </c:pt>
                <c:pt idx="66302">
                  <c:v>33151</c:v>
                </c:pt>
                <c:pt idx="66303">
                  <c:v>33151.5</c:v>
                </c:pt>
                <c:pt idx="66304">
                  <c:v>33152</c:v>
                </c:pt>
                <c:pt idx="66305">
                  <c:v>33152.5</c:v>
                </c:pt>
                <c:pt idx="66306">
                  <c:v>33153</c:v>
                </c:pt>
                <c:pt idx="66307">
                  <c:v>33153.5</c:v>
                </c:pt>
                <c:pt idx="66308">
                  <c:v>33154</c:v>
                </c:pt>
                <c:pt idx="66309">
                  <c:v>33154.5</c:v>
                </c:pt>
                <c:pt idx="66310">
                  <c:v>33155</c:v>
                </c:pt>
                <c:pt idx="66311">
                  <c:v>33155.5</c:v>
                </c:pt>
                <c:pt idx="66312">
                  <c:v>33156</c:v>
                </c:pt>
                <c:pt idx="66313">
                  <c:v>33156.5</c:v>
                </c:pt>
                <c:pt idx="66314">
                  <c:v>33157</c:v>
                </c:pt>
                <c:pt idx="66315">
                  <c:v>33157.5</c:v>
                </c:pt>
                <c:pt idx="66316">
                  <c:v>33158</c:v>
                </c:pt>
                <c:pt idx="66317">
                  <c:v>33158.5</c:v>
                </c:pt>
                <c:pt idx="66318">
                  <c:v>33159</c:v>
                </c:pt>
                <c:pt idx="66319">
                  <c:v>33159.5</c:v>
                </c:pt>
                <c:pt idx="66320">
                  <c:v>33160</c:v>
                </c:pt>
                <c:pt idx="66321">
                  <c:v>33160.5</c:v>
                </c:pt>
                <c:pt idx="66322">
                  <c:v>33161</c:v>
                </c:pt>
                <c:pt idx="66323">
                  <c:v>33161.5</c:v>
                </c:pt>
                <c:pt idx="66324">
                  <c:v>33162</c:v>
                </c:pt>
                <c:pt idx="66325">
                  <c:v>33162.5</c:v>
                </c:pt>
                <c:pt idx="66326">
                  <c:v>33163</c:v>
                </c:pt>
                <c:pt idx="66327">
                  <c:v>33163.5</c:v>
                </c:pt>
                <c:pt idx="66328">
                  <c:v>33164</c:v>
                </c:pt>
                <c:pt idx="66329">
                  <c:v>33164.5</c:v>
                </c:pt>
                <c:pt idx="66330">
                  <c:v>33165</c:v>
                </c:pt>
                <c:pt idx="66331">
                  <c:v>33165.5</c:v>
                </c:pt>
                <c:pt idx="66332">
                  <c:v>33166</c:v>
                </c:pt>
                <c:pt idx="66333">
                  <c:v>33166.5</c:v>
                </c:pt>
                <c:pt idx="66334">
                  <c:v>33167</c:v>
                </c:pt>
                <c:pt idx="66335">
                  <c:v>33167.5</c:v>
                </c:pt>
                <c:pt idx="66336">
                  <c:v>33168</c:v>
                </c:pt>
                <c:pt idx="66337">
                  <c:v>33168.5</c:v>
                </c:pt>
                <c:pt idx="66338">
                  <c:v>33169</c:v>
                </c:pt>
                <c:pt idx="66339">
                  <c:v>33169.5</c:v>
                </c:pt>
                <c:pt idx="66340">
                  <c:v>33170</c:v>
                </c:pt>
                <c:pt idx="66341">
                  <c:v>33170.5</c:v>
                </c:pt>
                <c:pt idx="66342">
                  <c:v>33171</c:v>
                </c:pt>
                <c:pt idx="66343">
                  <c:v>33171.5</c:v>
                </c:pt>
                <c:pt idx="66344">
                  <c:v>33172</c:v>
                </c:pt>
                <c:pt idx="66345">
                  <c:v>33172.5</c:v>
                </c:pt>
                <c:pt idx="66346">
                  <c:v>33173</c:v>
                </c:pt>
                <c:pt idx="66347">
                  <c:v>33173.5</c:v>
                </c:pt>
                <c:pt idx="66348">
                  <c:v>33174</c:v>
                </c:pt>
                <c:pt idx="66349">
                  <c:v>33174.5</c:v>
                </c:pt>
                <c:pt idx="66350">
                  <c:v>33175</c:v>
                </c:pt>
                <c:pt idx="66351">
                  <c:v>33175.5</c:v>
                </c:pt>
                <c:pt idx="66352">
                  <c:v>33176</c:v>
                </c:pt>
                <c:pt idx="66353">
                  <c:v>33176.5</c:v>
                </c:pt>
                <c:pt idx="66354">
                  <c:v>33177</c:v>
                </c:pt>
                <c:pt idx="66355">
                  <c:v>33177.5</c:v>
                </c:pt>
                <c:pt idx="66356">
                  <c:v>33178</c:v>
                </c:pt>
                <c:pt idx="66357">
                  <c:v>33178.5</c:v>
                </c:pt>
                <c:pt idx="66358">
                  <c:v>33179</c:v>
                </c:pt>
                <c:pt idx="66359">
                  <c:v>33179.5</c:v>
                </c:pt>
                <c:pt idx="66360">
                  <c:v>33180</c:v>
                </c:pt>
                <c:pt idx="66361">
                  <c:v>33180.5</c:v>
                </c:pt>
                <c:pt idx="66362">
                  <c:v>33181</c:v>
                </c:pt>
                <c:pt idx="66363">
                  <c:v>33181.5</c:v>
                </c:pt>
                <c:pt idx="66364">
                  <c:v>33182</c:v>
                </c:pt>
                <c:pt idx="66365">
                  <c:v>33182.5</c:v>
                </c:pt>
                <c:pt idx="66366">
                  <c:v>33183</c:v>
                </c:pt>
                <c:pt idx="66367">
                  <c:v>33183.5</c:v>
                </c:pt>
                <c:pt idx="66368">
                  <c:v>33184</c:v>
                </c:pt>
                <c:pt idx="66369">
                  <c:v>33184.5</c:v>
                </c:pt>
                <c:pt idx="66370">
                  <c:v>33185</c:v>
                </c:pt>
                <c:pt idx="66371">
                  <c:v>33185.5</c:v>
                </c:pt>
                <c:pt idx="66372">
                  <c:v>33186</c:v>
                </c:pt>
                <c:pt idx="66373">
                  <c:v>33186.5</c:v>
                </c:pt>
                <c:pt idx="66374">
                  <c:v>33187</c:v>
                </c:pt>
                <c:pt idx="66375">
                  <c:v>33187.5</c:v>
                </c:pt>
                <c:pt idx="66376">
                  <c:v>33188</c:v>
                </c:pt>
                <c:pt idx="66377">
                  <c:v>33188.5</c:v>
                </c:pt>
                <c:pt idx="66378">
                  <c:v>33189</c:v>
                </c:pt>
                <c:pt idx="66379">
                  <c:v>33189.5</c:v>
                </c:pt>
                <c:pt idx="66380">
                  <c:v>33190</c:v>
                </c:pt>
                <c:pt idx="66381">
                  <c:v>33190.5</c:v>
                </c:pt>
                <c:pt idx="66382">
                  <c:v>33191</c:v>
                </c:pt>
                <c:pt idx="66383">
                  <c:v>33191.5</c:v>
                </c:pt>
                <c:pt idx="66384">
                  <c:v>33192</c:v>
                </c:pt>
                <c:pt idx="66385">
                  <c:v>33192.5</c:v>
                </c:pt>
                <c:pt idx="66386">
                  <c:v>33193</c:v>
                </c:pt>
                <c:pt idx="66387">
                  <c:v>33193.5</c:v>
                </c:pt>
                <c:pt idx="66388">
                  <c:v>33194</c:v>
                </c:pt>
                <c:pt idx="66389">
                  <c:v>33194.5</c:v>
                </c:pt>
                <c:pt idx="66390">
                  <c:v>33195</c:v>
                </c:pt>
                <c:pt idx="66391">
                  <c:v>33195.5</c:v>
                </c:pt>
                <c:pt idx="66392">
                  <c:v>33196</c:v>
                </c:pt>
                <c:pt idx="66393">
                  <c:v>33196.5</c:v>
                </c:pt>
                <c:pt idx="66394">
                  <c:v>33197</c:v>
                </c:pt>
                <c:pt idx="66395">
                  <c:v>33197.5</c:v>
                </c:pt>
                <c:pt idx="66396">
                  <c:v>33198</c:v>
                </c:pt>
                <c:pt idx="66397">
                  <c:v>33198.5</c:v>
                </c:pt>
                <c:pt idx="66398">
                  <c:v>33199</c:v>
                </c:pt>
                <c:pt idx="66399">
                  <c:v>33199.5</c:v>
                </c:pt>
                <c:pt idx="66400">
                  <c:v>33200</c:v>
                </c:pt>
                <c:pt idx="66401">
                  <c:v>33200.5</c:v>
                </c:pt>
                <c:pt idx="66402">
                  <c:v>33201</c:v>
                </c:pt>
                <c:pt idx="66403">
                  <c:v>33201.5</c:v>
                </c:pt>
                <c:pt idx="66404">
                  <c:v>33202</c:v>
                </c:pt>
                <c:pt idx="66405">
                  <c:v>33202.5</c:v>
                </c:pt>
                <c:pt idx="66406">
                  <c:v>33203</c:v>
                </c:pt>
                <c:pt idx="66407">
                  <c:v>33203.5</c:v>
                </c:pt>
                <c:pt idx="66408">
                  <c:v>33204</c:v>
                </c:pt>
                <c:pt idx="66409">
                  <c:v>33204.5</c:v>
                </c:pt>
                <c:pt idx="66410">
                  <c:v>33205</c:v>
                </c:pt>
                <c:pt idx="66411">
                  <c:v>33205.5</c:v>
                </c:pt>
                <c:pt idx="66412">
                  <c:v>33206</c:v>
                </c:pt>
                <c:pt idx="66413">
                  <c:v>33206.5</c:v>
                </c:pt>
                <c:pt idx="66414">
                  <c:v>33207</c:v>
                </c:pt>
                <c:pt idx="66415">
                  <c:v>33207.5</c:v>
                </c:pt>
                <c:pt idx="66416">
                  <c:v>33208</c:v>
                </c:pt>
                <c:pt idx="66417">
                  <c:v>33208.5</c:v>
                </c:pt>
                <c:pt idx="66418">
                  <c:v>33209</c:v>
                </c:pt>
                <c:pt idx="66419">
                  <c:v>33209.5</c:v>
                </c:pt>
                <c:pt idx="66420">
                  <c:v>33210</c:v>
                </c:pt>
                <c:pt idx="66421">
                  <c:v>33210.5</c:v>
                </c:pt>
                <c:pt idx="66422">
                  <c:v>33211</c:v>
                </c:pt>
                <c:pt idx="66423">
                  <c:v>33211.5</c:v>
                </c:pt>
                <c:pt idx="66424">
                  <c:v>33212</c:v>
                </c:pt>
                <c:pt idx="66425">
                  <c:v>33212.5</c:v>
                </c:pt>
                <c:pt idx="66426">
                  <c:v>33213</c:v>
                </c:pt>
                <c:pt idx="66427">
                  <c:v>33213.5</c:v>
                </c:pt>
                <c:pt idx="66428">
                  <c:v>33214</c:v>
                </c:pt>
                <c:pt idx="66429">
                  <c:v>33214.5</c:v>
                </c:pt>
                <c:pt idx="66430">
                  <c:v>33215</c:v>
                </c:pt>
                <c:pt idx="66431">
                  <c:v>33215.5</c:v>
                </c:pt>
                <c:pt idx="66432">
                  <c:v>33216</c:v>
                </c:pt>
                <c:pt idx="66433">
                  <c:v>33216.5</c:v>
                </c:pt>
                <c:pt idx="66434">
                  <c:v>33217</c:v>
                </c:pt>
                <c:pt idx="66435">
                  <c:v>33217.5</c:v>
                </c:pt>
                <c:pt idx="66436">
                  <c:v>33218</c:v>
                </c:pt>
                <c:pt idx="66437">
                  <c:v>33218.5</c:v>
                </c:pt>
                <c:pt idx="66438">
                  <c:v>33219</c:v>
                </c:pt>
                <c:pt idx="66439">
                  <c:v>33219.5</c:v>
                </c:pt>
                <c:pt idx="66440">
                  <c:v>33220</c:v>
                </c:pt>
                <c:pt idx="66441">
                  <c:v>33220.5</c:v>
                </c:pt>
                <c:pt idx="66442">
                  <c:v>33221</c:v>
                </c:pt>
                <c:pt idx="66443">
                  <c:v>33221.5</c:v>
                </c:pt>
                <c:pt idx="66444">
                  <c:v>33222</c:v>
                </c:pt>
                <c:pt idx="66445">
                  <c:v>33222.5</c:v>
                </c:pt>
                <c:pt idx="66446">
                  <c:v>33223</c:v>
                </c:pt>
                <c:pt idx="66447">
                  <c:v>33223.5</c:v>
                </c:pt>
                <c:pt idx="66448">
                  <c:v>33224</c:v>
                </c:pt>
                <c:pt idx="66449">
                  <c:v>33224.5</c:v>
                </c:pt>
                <c:pt idx="66450">
                  <c:v>33225</c:v>
                </c:pt>
                <c:pt idx="66451">
                  <c:v>33225.5</c:v>
                </c:pt>
                <c:pt idx="66452">
                  <c:v>33226</c:v>
                </c:pt>
                <c:pt idx="66453">
                  <c:v>33226.5</c:v>
                </c:pt>
                <c:pt idx="66454">
                  <c:v>33227</c:v>
                </c:pt>
                <c:pt idx="66455">
                  <c:v>33227.5</c:v>
                </c:pt>
                <c:pt idx="66456">
                  <c:v>33228</c:v>
                </c:pt>
                <c:pt idx="66457">
                  <c:v>33228.5</c:v>
                </c:pt>
                <c:pt idx="66458">
                  <c:v>33229</c:v>
                </c:pt>
                <c:pt idx="66459">
                  <c:v>33229.5</c:v>
                </c:pt>
                <c:pt idx="66460">
                  <c:v>33230</c:v>
                </c:pt>
                <c:pt idx="66461">
                  <c:v>33230.5</c:v>
                </c:pt>
                <c:pt idx="66462">
                  <c:v>33231</c:v>
                </c:pt>
                <c:pt idx="66463">
                  <c:v>33231.5</c:v>
                </c:pt>
                <c:pt idx="66464">
                  <c:v>33232</c:v>
                </c:pt>
                <c:pt idx="66465">
                  <c:v>33232.5</c:v>
                </c:pt>
                <c:pt idx="66466">
                  <c:v>33233</c:v>
                </c:pt>
                <c:pt idx="66467">
                  <c:v>33233.5</c:v>
                </c:pt>
                <c:pt idx="66468">
                  <c:v>33234</c:v>
                </c:pt>
                <c:pt idx="66469">
                  <c:v>33234.5</c:v>
                </c:pt>
                <c:pt idx="66470">
                  <c:v>33235</c:v>
                </c:pt>
                <c:pt idx="66471">
                  <c:v>33235.5</c:v>
                </c:pt>
                <c:pt idx="66472">
                  <c:v>33236</c:v>
                </c:pt>
                <c:pt idx="66473">
                  <c:v>33236.5</c:v>
                </c:pt>
                <c:pt idx="66474">
                  <c:v>33237</c:v>
                </c:pt>
                <c:pt idx="66475">
                  <c:v>33237.5</c:v>
                </c:pt>
                <c:pt idx="66476">
                  <c:v>33238</c:v>
                </c:pt>
                <c:pt idx="66477">
                  <c:v>33238.5</c:v>
                </c:pt>
                <c:pt idx="66478">
                  <c:v>33239</c:v>
                </c:pt>
                <c:pt idx="66479">
                  <c:v>33239.5</c:v>
                </c:pt>
                <c:pt idx="66480">
                  <c:v>33240</c:v>
                </c:pt>
                <c:pt idx="66481">
                  <c:v>33240.5</c:v>
                </c:pt>
                <c:pt idx="66482">
                  <c:v>33241</c:v>
                </c:pt>
                <c:pt idx="66483">
                  <c:v>33241.5</c:v>
                </c:pt>
                <c:pt idx="66484">
                  <c:v>33242</c:v>
                </c:pt>
                <c:pt idx="66485">
                  <c:v>33242.5</c:v>
                </c:pt>
                <c:pt idx="66486">
                  <c:v>33243</c:v>
                </c:pt>
                <c:pt idx="66487">
                  <c:v>33243.5</c:v>
                </c:pt>
                <c:pt idx="66488">
                  <c:v>33244</c:v>
                </c:pt>
                <c:pt idx="66489">
                  <c:v>33244.5</c:v>
                </c:pt>
                <c:pt idx="66490">
                  <c:v>33245</c:v>
                </c:pt>
                <c:pt idx="66491">
                  <c:v>33245.5</c:v>
                </c:pt>
                <c:pt idx="66492">
                  <c:v>33246</c:v>
                </c:pt>
                <c:pt idx="66493">
                  <c:v>33246.5</c:v>
                </c:pt>
                <c:pt idx="66494">
                  <c:v>33247</c:v>
                </c:pt>
                <c:pt idx="66495">
                  <c:v>33247.5</c:v>
                </c:pt>
                <c:pt idx="66496">
                  <c:v>33248</c:v>
                </c:pt>
                <c:pt idx="66497">
                  <c:v>33248.5</c:v>
                </c:pt>
                <c:pt idx="66498">
                  <c:v>33249</c:v>
                </c:pt>
                <c:pt idx="66499">
                  <c:v>33249.5</c:v>
                </c:pt>
                <c:pt idx="66500">
                  <c:v>33250</c:v>
                </c:pt>
                <c:pt idx="66501">
                  <c:v>33250.5</c:v>
                </c:pt>
                <c:pt idx="66502">
                  <c:v>33251</c:v>
                </c:pt>
                <c:pt idx="66503">
                  <c:v>33251.5</c:v>
                </c:pt>
                <c:pt idx="66504">
                  <c:v>33252</c:v>
                </c:pt>
                <c:pt idx="66505">
                  <c:v>33252.5</c:v>
                </c:pt>
                <c:pt idx="66506">
                  <c:v>33253</c:v>
                </c:pt>
                <c:pt idx="66507">
                  <c:v>33253.5</c:v>
                </c:pt>
                <c:pt idx="66508">
                  <c:v>33254</c:v>
                </c:pt>
                <c:pt idx="66509">
                  <c:v>33254.5</c:v>
                </c:pt>
                <c:pt idx="66510">
                  <c:v>33255</c:v>
                </c:pt>
                <c:pt idx="66511">
                  <c:v>33255.5</c:v>
                </c:pt>
                <c:pt idx="66512">
                  <c:v>33256</c:v>
                </c:pt>
                <c:pt idx="66513">
                  <c:v>33256.5</c:v>
                </c:pt>
                <c:pt idx="66514">
                  <c:v>33257</c:v>
                </c:pt>
                <c:pt idx="66515">
                  <c:v>33257.5</c:v>
                </c:pt>
                <c:pt idx="66516">
                  <c:v>33258</c:v>
                </c:pt>
                <c:pt idx="66517">
                  <c:v>33258.5</c:v>
                </c:pt>
                <c:pt idx="66518">
                  <c:v>33259</c:v>
                </c:pt>
                <c:pt idx="66519">
                  <c:v>33259.5</c:v>
                </c:pt>
                <c:pt idx="66520">
                  <c:v>33260</c:v>
                </c:pt>
                <c:pt idx="66521">
                  <c:v>33260.5</c:v>
                </c:pt>
                <c:pt idx="66522">
                  <c:v>33261</c:v>
                </c:pt>
                <c:pt idx="66523">
                  <c:v>33261.5</c:v>
                </c:pt>
                <c:pt idx="66524">
                  <c:v>33262</c:v>
                </c:pt>
                <c:pt idx="66525">
                  <c:v>33262.5</c:v>
                </c:pt>
                <c:pt idx="66526">
                  <c:v>33263</c:v>
                </c:pt>
                <c:pt idx="66527">
                  <c:v>33263.5</c:v>
                </c:pt>
                <c:pt idx="66528">
                  <c:v>33264</c:v>
                </c:pt>
                <c:pt idx="66529">
                  <c:v>33264.5</c:v>
                </c:pt>
                <c:pt idx="66530">
                  <c:v>33265</c:v>
                </c:pt>
                <c:pt idx="66531">
                  <c:v>33265.5</c:v>
                </c:pt>
                <c:pt idx="66532">
                  <c:v>33266</c:v>
                </c:pt>
                <c:pt idx="66533">
                  <c:v>33266.5</c:v>
                </c:pt>
                <c:pt idx="66534">
                  <c:v>33267</c:v>
                </c:pt>
                <c:pt idx="66535">
                  <c:v>33267.5</c:v>
                </c:pt>
                <c:pt idx="66536">
                  <c:v>33268</c:v>
                </c:pt>
                <c:pt idx="66537">
                  <c:v>33268.5</c:v>
                </c:pt>
                <c:pt idx="66538">
                  <c:v>33269</c:v>
                </c:pt>
                <c:pt idx="66539">
                  <c:v>33269.5</c:v>
                </c:pt>
                <c:pt idx="66540">
                  <c:v>33270</c:v>
                </c:pt>
                <c:pt idx="66541">
                  <c:v>33270.5</c:v>
                </c:pt>
                <c:pt idx="66542">
                  <c:v>33271</c:v>
                </c:pt>
                <c:pt idx="66543">
                  <c:v>33271.5</c:v>
                </c:pt>
                <c:pt idx="66544">
                  <c:v>33272</c:v>
                </c:pt>
                <c:pt idx="66545">
                  <c:v>33272.5</c:v>
                </c:pt>
                <c:pt idx="66546">
                  <c:v>33273</c:v>
                </c:pt>
                <c:pt idx="66547">
                  <c:v>33273.5</c:v>
                </c:pt>
                <c:pt idx="66548">
                  <c:v>33274</c:v>
                </c:pt>
                <c:pt idx="66549">
                  <c:v>33274.5</c:v>
                </c:pt>
                <c:pt idx="66550">
                  <c:v>33275</c:v>
                </c:pt>
                <c:pt idx="66551">
                  <c:v>33275.5</c:v>
                </c:pt>
                <c:pt idx="66552">
                  <c:v>33276</c:v>
                </c:pt>
                <c:pt idx="66553">
                  <c:v>33276.5</c:v>
                </c:pt>
                <c:pt idx="66554">
                  <c:v>33277</c:v>
                </c:pt>
                <c:pt idx="66555">
                  <c:v>33277.5</c:v>
                </c:pt>
                <c:pt idx="66556">
                  <c:v>33278</c:v>
                </c:pt>
                <c:pt idx="66557">
                  <c:v>33278.5</c:v>
                </c:pt>
                <c:pt idx="66558">
                  <c:v>33279</c:v>
                </c:pt>
                <c:pt idx="66559">
                  <c:v>33279.5</c:v>
                </c:pt>
                <c:pt idx="66560">
                  <c:v>33280</c:v>
                </c:pt>
                <c:pt idx="66561">
                  <c:v>33280.5</c:v>
                </c:pt>
                <c:pt idx="66562">
                  <c:v>33281</c:v>
                </c:pt>
                <c:pt idx="66563">
                  <c:v>33281.5</c:v>
                </c:pt>
                <c:pt idx="66564">
                  <c:v>33282</c:v>
                </c:pt>
                <c:pt idx="66565">
                  <c:v>33282.5</c:v>
                </c:pt>
                <c:pt idx="66566">
                  <c:v>33283</c:v>
                </c:pt>
                <c:pt idx="66567">
                  <c:v>33283.5</c:v>
                </c:pt>
                <c:pt idx="66568">
                  <c:v>33284</c:v>
                </c:pt>
                <c:pt idx="66569">
                  <c:v>33284.5</c:v>
                </c:pt>
                <c:pt idx="66570">
                  <c:v>33285</c:v>
                </c:pt>
                <c:pt idx="66571">
                  <c:v>33285.5</c:v>
                </c:pt>
                <c:pt idx="66572">
                  <c:v>33286</c:v>
                </c:pt>
                <c:pt idx="66573">
                  <c:v>33286.5</c:v>
                </c:pt>
                <c:pt idx="66574">
                  <c:v>33287</c:v>
                </c:pt>
                <c:pt idx="66575">
                  <c:v>33287.5</c:v>
                </c:pt>
                <c:pt idx="66576">
                  <c:v>33288</c:v>
                </c:pt>
                <c:pt idx="66577">
                  <c:v>33288.5</c:v>
                </c:pt>
                <c:pt idx="66578">
                  <c:v>33289</c:v>
                </c:pt>
                <c:pt idx="66579">
                  <c:v>33289.5</c:v>
                </c:pt>
                <c:pt idx="66580">
                  <c:v>33290</c:v>
                </c:pt>
                <c:pt idx="66581">
                  <c:v>33290.5</c:v>
                </c:pt>
                <c:pt idx="66582">
                  <c:v>33291</c:v>
                </c:pt>
                <c:pt idx="66583">
                  <c:v>33291.5</c:v>
                </c:pt>
                <c:pt idx="66584">
                  <c:v>33292</c:v>
                </c:pt>
                <c:pt idx="66585">
                  <c:v>33292.5</c:v>
                </c:pt>
                <c:pt idx="66586">
                  <c:v>33293</c:v>
                </c:pt>
                <c:pt idx="66587">
                  <c:v>33293.5</c:v>
                </c:pt>
                <c:pt idx="66588">
                  <c:v>33294</c:v>
                </c:pt>
                <c:pt idx="66589">
                  <c:v>33294.5</c:v>
                </c:pt>
                <c:pt idx="66590">
                  <c:v>33295</c:v>
                </c:pt>
                <c:pt idx="66591">
                  <c:v>33295.5</c:v>
                </c:pt>
                <c:pt idx="66592">
                  <c:v>33296</c:v>
                </c:pt>
                <c:pt idx="66593">
                  <c:v>33296.5</c:v>
                </c:pt>
                <c:pt idx="66594">
                  <c:v>33297</c:v>
                </c:pt>
                <c:pt idx="66595">
                  <c:v>33297.5</c:v>
                </c:pt>
                <c:pt idx="66596">
                  <c:v>33298</c:v>
                </c:pt>
                <c:pt idx="66597">
                  <c:v>33298.5</c:v>
                </c:pt>
                <c:pt idx="66598">
                  <c:v>33299</c:v>
                </c:pt>
                <c:pt idx="66599">
                  <c:v>33299.5</c:v>
                </c:pt>
                <c:pt idx="66600">
                  <c:v>33300</c:v>
                </c:pt>
                <c:pt idx="66601">
                  <c:v>33300.5</c:v>
                </c:pt>
                <c:pt idx="66602">
                  <c:v>33301</c:v>
                </c:pt>
                <c:pt idx="66603">
                  <c:v>33301.5</c:v>
                </c:pt>
                <c:pt idx="66604">
                  <c:v>33302</c:v>
                </c:pt>
                <c:pt idx="66605">
                  <c:v>33302.5</c:v>
                </c:pt>
                <c:pt idx="66606">
                  <c:v>33303</c:v>
                </c:pt>
                <c:pt idx="66607">
                  <c:v>33303.5</c:v>
                </c:pt>
                <c:pt idx="66608">
                  <c:v>33304</c:v>
                </c:pt>
                <c:pt idx="66609">
                  <c:v>33304.5</c:v>
                </c:pt>
                <c:pt idx="66610">
                  <c:v>33305</c:v>
                </c:pt>
                <c:pt idx="66611">
                  <c:v>33305.5</c:v>
                </c:pt>
                <c:pt idx="66612">
                  <c:v>33306</c:v>
                </c:pt>
                <c:pt idx="66613">
                  <c:v>33306.5</c:v>
                </c:pt>
                <c:pt idx="66614">
                  <c:v>33307</c:v>
                </c:pt>
                <c:pt idx="66615">
                  <c:v>33307.5</c:v>
                </c:pt>
                <c:pt idx="66616">
                  <c:v>33308</c:v>
                </c:pt>
                <c:pt idx="66617">
                  <c:v>33308.5</c:v>
                </c:pt>
                <c:pt idx="66618">
                  <c:v>33309</c:v>
                </c:pt>
                <c:pt idx="66619">
                  <c:v>33309.5</c:v>
                </c:pt>
                <c:pt idx="66620">
                  <c:v>33310</c:v>
                </c:pt>
                <c:pt idx="66621">
                  <c:v>33310.5</c:v>
                </c:pt>
                <c:pt idx="66622">
                  <c:v>33311</c:v>
                </c:pt>
                <c:pt idx="66623">
                  <c:v>33311.5</c:v>
                </c:pt>
                <c:pt idx="66624">
                  <c:v>33312</c:v>
                </c:pt>
                <c:pt idx="66625">
                  <c:v>33312.5</c:v>
                </c:pt>
                <c:pt idx="66626">
                  <c:v>33313</c:v>
                </c:pt>
                <c:pt idx="66627">
                  <c:v>33313.5</c:v>
                </c:pt>
                <c:pt idx="66628">
                  <c:v>33314</c:v>
                </c:pt>
                <c:pt idx="66629">
                  <c:v>33314.5</c:v>
                </c:pt>
                <c:pt idx="66630">
                  <c:v>33315</c:v>
                </c:pt>
                <c:pt idx="66631">
                  <c:v>33315.5</c:v>
                </c:pt>
                <c:pt idx="66632">
                  <c:v>33316</c:v>
                </c:pt>
                <c:pt idx="66633">
                  <c:v>33316.5</c:v>
                </c:pt>
                <c:pt idx="66634">
                  <c:v>33317</c:v>
                </c:pt>
                <c:pt idx="66635">
                  <c:v>33317.5</c:v>
                </c:pt>
                <c:pt idx="66636">
                  <c:v>33318</c:v>
                </c:pt>
                <c:pt idx="66637">
                  <c:v>33318.5</c:v>
                </c:pt>
                <c:pt idx="66638">
                  <c:v>33319</c:v>
                </c:pt>
                <c:pt idx="66639">
                  <c:v>33319.5</c:v>
                </c:pt>
                <c:pt idx="66640">
                  <c:v>33320</c:v>
                </c:pt>
                <c:pt idx="66641">
                  <c:v>33320.5</c:v>
                </c:pt>
                <c:pt idx="66642">
                  <c:v>33321</c:v>
                </c:pt>
                <c:pt idx="66643">
                  <c:v>33321.5</c:v>
                </c:pt>
                <c:pt idx="66644">
                  <c:v>33322</c:v>
                </c:pt>
                <c:pt idx="66645">
                  <c:v>33322.5</c:v>
                </c:pt>
                <c:pt idx="66646">
                  <c:v>33323</c:v>
                </c:pt>
                <c:pt idx="66647">
                  <c:v>33323.5</c:v>
                </c:pt>
                <c:pt idx="66648">
                  <c:v>33324</c:v>
                </c:pt>
                <c:pt idx="66649">
                  <c:v>33324.5</c:v>
                </c:pt>
                <c:pt idx="66650">
                  <c:v>33325</c:v>
                </c:pt>
                <c:pt idx="66651">
                  <c:v>33325.5</c:v>
                </c:pt>
                <c:pt idx="66652">
                  <c:v>33326</c:v>
                </c:pt>
                <c:pt idx="66653">
                  <c:v>33326.5</c:v>
                </c:pt>
                <c:pt idx="66654">
                  <c:v>33327</c:v>
                </c:pt>
                <c:pt idx="66655">
                  <c:v>33327.5</c:v>
                </c:pt>
                <c:pt idx="66656">
                  <c:v>33328</c:v>
                </c:pt>
                <c:pt idx="66657">
                  <c:v>33328.5</c:v>
                </c:pt>
                <c:pt idx="66658">
                  <c:v>33329</c:v>
                </c:pt>
                <c:pt idx="66659">
                  <c:v>33329.5</c:v>
                </c:pt>
                <c:pt idx="66660">
                  <c:v>33330</c:v>
                </c:pt>
                <c:pt idx="66661">
                  <c:v>33330.5</c:v>
                </c:pt>
                <c:pt idx="66662">
                  <c:v>33331</c:v>
                </c:pt>
                <c:pt idx="66663">
                  <c:v>33331.5</c:v>
                </c:pt>
                <c:pt idx="66664">
                  <c:v>33332</c:v>
                </c:pt>
                <c:pt idx="66665">
                  <c:v>33332.5</c:v>
                </c:pt>
                <c:pt idx="66666">
                  <c:v>33333</c:v>
                </c:pt>
                <c:pt idx="66667">
                  <c:v>33333.5</c:v>
                </c:pt>
                <c:pt idx="66668">
                  <c:v>33334</c:v>
                </c:pt>
                <c:pt idx="66669">
                  <c:v>33334.5</c:v>
                </c:pt>
                <c:pt idx="66670">
                  <c:v>33335</c:v>
                </c:pt>
                <c:pt idx="66671">
                  <c:v>33335.5</c:v>
                </c:pt>
                <c:pt idx="66672">
                  <c:v>33336</c:v>
                </c:pt>
                <c:pt idx="66673">
                  <c:v>33336.5</c:v>
                </c:pt>
                <c:pt idx="66674">
                  <c:v>33337</c:v>
                </c:pt>
                <c:pt idx="66675">
                  <c:v>33337.5</c:v>
                </c:pt>
                <c:pt idx="66676">
                  <c:v>33338</c:v>
                </c:pt>
                <c:pt idx="66677">
                  <c:v>33338.5</c:v>
                </c:pt>
                <c:pt idx="66678">
                  <c:v>33339</c:v>
                </c:pt>
                <c:pt idx="66679">
                  <c:v>33339.5</c:v>
                </c:pt>
                <c:pt idx="66680">
                  <c:v>33340</c:v>
                </c:pt>
                <c:pt idx="66681">
                  <c:v>33340.5</c:v>
                </c:pt>
                <c:pt idx="66682">
                  <c:v>33341</c:v>
                </c:pt>
                <c:pt idx="66683">
                  <c:v>33341.5</c:v>
                </c:pt>
                <c:pt idx="66684">
                  <c:v>33342</c:v>
                </c:pt>
                <c:pt idx="66685">
                  <c:v>33342.5</c:v>
                </c:pt>
                <c:pt idx="66686">
                  <c:v>33343</c:v>
                </c:pt>
                <c:pt idx="66687">
                  <c:v>33343.5</c:v>
                </c:pt>
                <c:pt idx="66688">
                  <c:v>33344</c:v>
                </c:pt>
                <c:pt idx="66689">
                  <c:v>33344.5</c:v>
                </c:pt>
                <c:pt idx="66690">
                  <c:v>33345</c:v>
                </c:pt>
                <c:pt idx="66691">
                  <c:v>33345.5</c:v>
                </c:pt>
                <c:pt idx="66692">
                  <c:v>33346</c:v>
                </c:pt>
                <c:pt idx="66693">
                  <c:v>33346.5</c:v>
                </c:pt>
                <c:pt idx="66694">
                  <c:v>33347</c:v>
                </c:pt>
                <c:pt idx="66695">
                  <c:v>33347.5</c:v>
                </c:pt>
                <c:pt idx="66696">
                  <c:v>33348</c:v>
                </c:pt>
                <c:pt idx="66697">
                  <c:v>33348.5</c:v>
                </c:pt>
                <c:pt idx="66698">
                  <c:v>33349</c:v>
                </c:pt>
                <c:pt idx="66699">
                  <c:v>33349.5</c:v>
                </c:pt>
                <c:pt idx="66700">
                  <c:v>33350</c:v>
                </c:pt>
                <c:pt idx="66701">
                  <c:v>33350.5</c:v>
                </c:pt>
                <c:pt idx="66702">
                  <c:v>33351</c:v>
                </c:pt>
                <c:pt idx="66703">
                  <c:v>33351.5</c:v>
                </c:pt>
                <c:pt idx="66704">
                  <c:v>33352</c:v>
                </c:pt>
                <c:pt idx="66705">
                  <c:v>33352.5</c:v>
                </c:pt>
                <c:pt idx="66706">
                  <c:v>33353</c:v>
                </c:pt>
                <c:pt idx="66707">
                  <c:v>33353.5</c:v>
                </c:pt>
                <c:pt idx="66708">
                  <c:v>33354</c:v>
                </c:pt>
                <c:pt idx="66709">
                  <c:v>33354.5</c:v>
                </c:pt>
                <c:pt idx="66710">
                  <c:v>33355</c:v>
                </c:pt>
                <c:pt idx="66711">
                  <c:v>33355.5</c:v>
                </c:pt>
                <c:pt idx="66712">
                  <c:v>33356</c:v>
                </c:pt>
                <c:pt idx="66713">
                  <c:v>33356.5</c:v>
                </c:pt>
                <c:pt idx="66714">
                  <c:v>33357</c:v>
                </c:pt>
                <c:pt idx="66715">
                  <c:v>33357.5</c:v>
                </c:pt>
                <c:pt idx="66716">
                  <c:v>33358</c:v>
                </c:pt>
                <c:pt idx="66717">
                  <c:v>33358.5</c:v>
                </c:pt>
                <c:pt idx="66718">
                  <c:v>33359</c:v>
                </c:pt>
                <c:pt idx="66719">
                  <c:v>33359.5</c:v>
                </c:pt>
                <c:pt idx="66720">
                  <c:v>33360</c:v>
                </c:pt>
                <c:pt idx="66721">
                  <c:v>33360.5</c:v>
                </c:pt>
                <c:pt idx="66722">
                  <c:v>33361</c:v>
                </c:pt>
                <c:pt idx="66723">
                  <c:v>33361.5</c:v>
                </c:pt>
                <c:pt idx="66724">
                  <c:v>33362</c:v>
                </c:pt>
                <c:pt idx="66725">
                  <c:v>33362.5</c:v>
                </c:pt>
                <c:pt idx="66726">
                  <c:v>33363</c:v>
                </c:pt>
                <c:pt idx="66727">
                  <c:v>33363.5</c:v>
                </c:pt>
                <c:pt idx="66728">
                  <c:v>33364</c:v>
                </c:pt>
                <c:pt idx="66729">
                  <c:v>33364.5</c:v>
                </c:pt>
                <c:pt idx="66730">
                  <c:v>33365</c:v>
                </c:pt>
                <c:pt idx="66731">
                  <c:v>33365.5</c:v>
                </c:pt>
                <c:pt idx="66732">
                  <c:v>33366</c:v>
                </c:pt>
                <c:pt idx="66733">
                  <c:v>33366.5</c:v>
                </c:pt>
                <c:pt idx="66734">
                  <c:v>33367</c:v>
                </c:pt>
                <c:pt idx="66735">
                  <c:v>33367.5</c:v>
                </c:pt>
                <c:pt idx="66736">
                  <c:v>33368</c:v>
                </c:pt>
                <c:pt idx="66737">
                  <c:v>33368.5</c:v>
                </c:pt>
                <c:pt idx="66738">
                  <c:v>33369</c:v>
                </c:pt>
                <c:pt idx="66739">
                  <c:v>33369.5</c:v>
                </c:pt>
                <c:pt idx="66740">
                  <c:v>33370</c:v>
                </c:pt>
                <c:pt idx="66741">
                  <c:v>33370.5</c:v>
                </c:pt>
                <c:pt idx="66742">
                  <c:v>33371</c:v>
                </c:pt>
                <c:pt idx="66743">
                  <c:v>33371.5</c:v>
                </c:pt>
                <c:pt idx="66744">
                  <c:v>33372</c:v>
                </c:pt>
                <c:pt idx="66745">
                  <c:v>33372.5</c:v>
                </c:pt>
                <c:pt idx="66746">
                  <c:v>33373</c:v>
                </c:pt>
                <c:pt idx="66747">
                  <c:v>33373.5</c:v>
                </c:pt>
                <c:pt idx="66748">
                  <c:v>33374</c:v>
                </c:pt>
                <c:pt idx="66749">
                  <c:v>33374.5</c:v>
                </c:pt>
                <c:pt idx="66750">
                  <c:v>33375</c:v>
                </c:pt>
                <c:pt idx="66751">
                  <c:v>33375.5</c:v>
                </c:pt>
                <c:pt idx="66752">
                  <c:v>33376</c:v>
                </c:pt>
                <c:pt idx="66753">
                  <c:v>33376.5</c:v>
                </c:pt>
                <c:pt idx="66754">
                  <c:v>33377</c:v>
                </c:pt>
                <c:pt idx="66755">
                  <c:v>33377.5</c:v>
                </c:pt>
                <c:pt idx="66756">
                  <c:v>33378</c:v>
                </c:pt>
                <c:pt idx="66757">
                  <c:v>33378.5</c:v>
                </c:pt>
                <c:pt idx="66758">
                  <c:v>33379</c:v>
                </c:pt>
                <c:pt idx="66759">
                  <c:v>33379.5</c:v>
                </c:pt>
                <c:pt idx="66760">
                  <c:v>33380</c:v>
                </c:pt>
                <c:pt idx="66761">
                  <c:v>33380.5</c:v>
                </c:pt>
                <c:pt idx="66762">
                  <c:v>33381</c:v>
                </c:pt>
                <c:pt idx="66763">
                  <c:v>33381.5</c:v>
                </c:pt>
                <c:pt idx="66764">
                  <c:v>33382</c:v>
                </c:pt>
                <c:pt idx="66765">
                  <c:v>33382.5</c:v>
                </c:pt>
                <c:pt idx="66766">
                  <c:v>33383</c:v>
                </c:pt>
                <c:pt idx="66767">
                  <c:v>33383.5</c:v>
                </c:pt>
                <c:pt idx="66768">
                  <c:v>33384</c:v>
                </c:pt>
                <c:pt idx="66769">
                  <c:v>33384.5</c:v>
                </c:pt>
                <c:pt idx="66770">
                  <c:v>33385</c:v>
                </c:pt>
                <c:pt idx="66771">
                  <c:v>33385.5</c:v>
                </c:pt>
                <c:pt idx="66772">
                  <c:v>33386</c:v>
                </c:pt>
                <c:pt idx="66773">
                  <c:v>33386.5</c:v>
                </c:pt>
                <c:pt idx="66774">
                  <c:v>33387</c:v>
                </c:pt>
                <c:pt idx="66775">
                  <c:v>33387.5</c:v>
                </c:pt>
                <c:pt idx="66776">
                  <c:v>33388</c:v>
                </c:pt>
                <c:pt idx="66777">
                  <c:v>33388.5</c:v>
                </c:pt>
                <c:pt idx="66778">
                  <c:v>33389</c:v>
                </c:pt>
                <c:pt idx="66779">
                  <c:v>33389.5</c:v>
                </c:pt>
                <c:pt idx="66780">
                  <c:v>33390</c:v>
                </c:pt>
                <c:pt idx="66781">
                  <c:v>33390.5</c:v>
                </c:pt>
                <c:pt idx="66782">
                  <c:v>33391</c:v>
                </c:pt>
                <c:pt idx="66783">
                  <c:v>33391.5</c:v>
                </c:pt>
                <c:pt idx="66784">
                  <c:v>33392</c:v>
                </c:pt>
                <c:pt idx="66785">
                  <c:v>33392.5</c:v>
                </c:pt>
                <c:pt idx="66786">
                  <c:v>33393</c:v>
                </c:pt>
                <c:pt idx="66787">
                  <c:v>33393.5</c:v>
                </c:pt>
                <c:pt idx="66788">
                  <c:v>33394</c:v>
                </c:pt>
                <c:pt idx="66789">
                  <c:v>33394.5</c:v>
                </c:pt>
                <c:pt idx="66790">
                  <c:v>33395</c:v>
                </c:pt>
                <c:pt idx="66791">
                  <c:v>33395.5</c:v>
                </c:pt>
                <c:pt idx="66792">
                  <c:v>33396</c:v>
                </c:pt>
                <c:pt idx="66793">
                  <c:v>33396.5</c:v>
                </c:pt>
                <c:pt idx="66794">
                  <c:v>33397</c:v>
                </c:pt>
                <c:pt idx="66795">
                  <c:v>33397.5</c:v>
                </c:pt>
                <c:pt idx="66796">
                  <c:v>33398</c:v>
                </c:pt>
                <c:pt idx="66797">
                  <c:v>33398.5</c:v>
                </c:pt>
                <c:pt idx="66798">
                  <c:v>33399</c:v>
                </c:pt>
                <c:pt idx="66799">
                  <c:v>33399.5</c:v>
                </c:pt>
                <c:pt idx="66800">
                  <c:v>33400</c:v>
                </c:pt>
                <c:pt idx="66801">
                  <c:v>33400.5</c:v>
                </c:pt>
                <c:pt idx="66802">
                  <c:v>33401</c:v>
                </c:pt>
                <c:pt idx="66803">
                  <c:v>33401.5</c:v>
                </c:pt>
                <c:pt idx="66804">
                  <c:v>33402</c:v>
                </c:pt>
                <c:pt idx="66805">
                  <c:v>33402.5</c:v>
                </c:pt>
                <c:pt idx="66806">
                  <c:v>33403</c:v>
                </c:pt>
                <c:pt idx="66807">
                  <c:v>33403.5</c:v>
                </c:pt>
                <c:pt idx="66808">
                  <c:v>33404</c:v>
                </c:pt>
                <c:pt idx="66809">
                  <c:v>33404.5</c:v>
                </c:pt>
                <c:pt idx="66810">
                  <c:v>33405</c:v>
                </c:pt>
                <c:pt idx="66811">
                  <c:v>33405.5</c:v>
                </c:pt>
                <c:pt idx="66812">
                  <c:v>33406</c:v>
                </c:pt>
                <c:pt idx="66813">
                  <c:v>33406.5</c:v>
                </c:pt>
                <c:pt idx="66814">
                  <c:v>33407</c:v>
                </c:pt>
                <c:pt idx="66815">
                  <c:v>33407.5</c:v>
                </c:pt>
                <c:pt idx="66816">
                  <c:v>33408</c:v>
                </c:pt>
                <c:pt idx="66817">
                  <c:v>33408.5</c:v>
                </c:pt>
                <c:pt idx="66818">
                  <c:v>33409</c:v>
                </c:pt>
                <c:pt idx="66819">
                  <c:v>33409.5</c:v>
                </c:pt>
                <c:pt idx="66820">
                  <c:v>33410</c:v>
                </c:pt>
                <c:pt idx="66821">
                  <c:v>33410.5</c:v>
                </c:pt>
                <c:pt idx="66822">
                  <c:v>33411</c:v>
                </c:pt>
                <c:pt idx="66823">
                  <c:v>33411.5</c:v>
                </c:pt>
                <c:pt idx="66824">
                  <c:v>33412</c:v>
                </c:pt>
                <c:pt idx="66825">
                  <c:v>33412.5</c:v>
                </c:pt>
                <c:pt idx="66826">
                  <c:v>33413</c:v>
                </c:pt>
                <c:pt idx="66827">
                  <c:v>33413.5</c:v>
                </c:pt>
                <c:pt idx="66828">
                  <c:v>33414</c:v>
                </c:pt>
                <c:pt idx="66829">
                  <c:v>33414.5</c:v>
                </c:pt>
                <c:pt idx="66830">
                  <c:v>33415</c:v>
                </c:pt>
                <c:pt idx="66831">
                  <c:v>33415.5</c:v>
                </c:pt>
                <c:pt idx="66832">
                  <c:v>33416</c:v>
                </c:pt>
                <c:pt idx="66833">
                  <c:v>33416.5</c:v>
                </c:pt>
                <c:pt idx="66834">
                  <c:v>33417</c:v>
                </c:pt>
                <c:pt idx="66835">
                  <c:v>33417.5</c:v>
                </c:pt>
                <c:pt idx="66836">
                  <c:v>33418</c:v>
                </c:pt>
                <c:pt idx="66837">
                  <c:v>33418.5</c:v>
                </c:pt>
                <c:pt idx="66838">
                  <c:v>33419</c:v>
                </c:pt>
                <c:pt idx="66839">
                  <c:v>33419.5</c:v>
                </c:pt>
                <c:pt idx="66840">
                  <c:v>33420</c:v>
                </c:pt>
                <c:pt idx="66841">
                  <c:v>33420.5</c:v>
                </c:pt>
                <c:pt idx="66842">
                  <c:v>33421</c:v>
                </c:pt>
                <c:pt idx="66843">
                  <c:v>33421.5</c:v>
                </c:pt>
                <c:pt idx="66844">
                  <c:v>33422</c:v>
                </c:pt>
                <c:pt idx="66845">
                  <c:v>33422.5</c:v>
                </c:pt>
                <c:pt idx="66846">
                  <c:v>33423</c:v>
                </c:pt>
                <c:pt idx="66847">
                  <c:v>33423.5</c:v>
                </c:pt>
                <c:pt idx="66848">
                  <c:v>33424</c:v>
                </c:pt>
                <c:pt idx="66849">
                  <c:v>33424.5</c:v>
                </c:pt>
                <c:pt idx="66850">
                  <c:v>33425</c:v>
                </c:pt>
                <c:pt idx="66851">
                  <c:v>33425.5</c:v>
                </c:pt>
                <c:pt idx="66852">
                  <c:v>33426</c:v>
                </c:pt>
                <c:pt idx="66853">
                  <c:v>33426.5</c:v>
                </c:pt>
                <c:pt idx="66854">
                  <c:v>33427</c:v>
                </c:pt>
                <c:pt idx="66855">
                  <c:v>33427.5</c:v>
                </c:pt>
                <c:pt idx="66856">
                  <c:v>33428</c:v>
                </c:pt>
                <c:pt idx="66857">
                  <c:v>33428.5</c:v>
                </c:pt>
                <c:pt idx="66858">
                  <c:v>33429</c:v>
                </c:pt>
                <c:pt idx="66859">
                  <c:v>33429.5</c:v>
                </c:pt>
                <c:pt idx="66860">
                  <c:v>33430</c:v>
                </c:pt>
                <c:pt idx="66861">
                  <c:v>33430.5</c:v>
                </c:pt>
                <c:pt idx="66862">
                  <c:v>33431</c:v>
                </c:pt>
                <c:pt idx="66863">
                  <c:v>33431.5</c:v>
                </c:pt>
                <c:pt idx="66864">
                  <c:v>33432</c:v>
                </c:pt>
                <c:pt idx="66865">
                  <c:v>33432.5</c:v>
                </c:pt>
                <c:pt idx="66866">
                  <c:v>33433</c:v>
                </c:pt>
                <c:pt idx="66867">
                  <c:v>33433.5</c:v>
                </c:pt>
                <c:pt idx="66868">
                  <c:v>33434</c:v>
                </c:pt>
                <c:pt idx="66869">
                  <c:v>33434.5</c:v>
                </c:pt>
                <c:pt idx="66870">
                  <c:v>33435</c:v>
                </c:pt>
                <c:pt idx="66871">
                  <c:v>33435.5</c:v>
                </c:pt>
                <c:pt idx="66872">
                  <c:v>33436</c:v>
                </c:pt>
                <c:pt idx="66873">
                  <c:v>33436.5</c:v>
                </c:pt>
                <c:pt idx="66874">
                  <c:v>33437</c:v>
                </c:pt>
                <c:pt idx="66875">
                  <c:v>33437.5</c:v>
                </c:pt>
                <c:pt idx="66876">
                  <c:v>33438</c:v>
                </c:pt>
                <c:pt idx="66877">
                  <c:v>33438.5</c:v>
                </c:pt>
                <c:pt idx="66878">
                  <c:v>33439</c:v>
                </c:pt>
                <c:pt idx="66879">
                  <c:v>33439.5</c:v>
                </c:pt>
                <c:pt idx="66880">
                  <c:v>33440</c:v>
                </c:pt>
                <c:pt idx="66881">
                  <c:v>33440.5</c:v>
                </c:pt>
                <c:pt idx="66882">
                  <c:v>33441</c:v>
                </c:pt>
                <c:pt idx="66883">
                  <c:v>33441.5</c:v>
                </c:pt>
                <c:pt idx="66884">
                  <c:v>33442</c:v>
                </c:pt>
                <c:pt idx="66885">
                  <c:v>33442.5</c:v>
                </c:pt>
                <c:pt idx="66886">
                  <c:v>33443</c:v>
                </c:pt>
                <c:pt idx="66887">
                  <c:v>33443.5</c:v>
                </c:pt>
                <c:pt idx="66888">
                  <c:v>33444</c:v>
                </c:pt>
                <c:pt idx="66889">
                  <c:v>33444.5</c:v>
                </c:pt>
                <c:pt idx="66890">
                  <c:v>33445</c:v>
                </c:pt>
                <c:pt idx="66891">
                  <c:v>33445.5</c:v>
                </c:pt>
                <c:pt idx="66892">
                  <c:v>33446</c:v>
                </c:pt>
                <c:pt idx="66893">
                  <c:v>33446.5</c:v>
                </c:pt>
                <c:pt idx="66894">
                  <c:v>33447</c:v>
                </c:pt>
                <c:pt idx="66895">
                  <c:v>33447.5</c:v>
                </c:pt>
                <c:pt idx="66896">
                  <c:v>33448</c:v>
                </c:pt>
                <c:pt idx="66897">
                  <c:v>33448.5</c:v>
                </c:pt>
                <c:pt idx="66898">
                  <c:v>33449</c:v>
                </c:pt>
                <c:pt idx="66899">
                  <c:v>33449.5</c:v>
                </c:pt>
                <c:pt idx="66900">
                  <c:v>33450</c:v>
                </c:pt>
                <c:pt idx="66901">
                  <c:v>33450.5</c:v>
                </c:pt>
                <c:pt idx="66902">
                  <c:v>33451</c:v>
                </c:pt>
                <c:pt idx="66903">
                  <c:v>33451.5</c:v>
                </c:pt>
                <c:pt idx="66904">
                  <c:v>33452</c:v>
                </c:pt>
                <c:pt idx="66905">
                  <c:v>33452.5</c:v>
                </c:pt>
                <c:pt idx="66906">
                  <c:v>33453</c:v>
                </c:pt>
                <c:pt idx="66907">
                  <c:v>33453.5</c:v>
                </c:pt>
                <c:pt idx="66908">
                  <c:v>33454</c:v>
                </c:pt>
                <c:pt idx="66909">
                  <c:v>33454.5</c:v>
                </c:pt>
                <c:pt idx="66910">
                  <c:v>33455</c:v>
                </c:pt>
                <c:pt idx="66911">
                  <c:v>33455.5</c:v>
                </c:pt>
                <c:pt idx="66912">
                  <c:v>33456</c:v>
                </c:pt>
                <c:pt idx="66913">
                  <c:v>33456.5</c:v>
                </c:pt>
                <c:pt idx="66914">
                  <c:v>33457</c:v>
                </c:pt>
                <c:pt idx="66915">
                  <c:v>33457.5</c:v>
                </c:pt>
                <c:pt idx="66916">
                  <c:v>33458</c:v>
                </c:pt>
                <c:pt idx="66917">
                  <c:v>33458.5</c:v>
                </c:pt>
                <c:pt idx="66918">
                  <c:v>33459</c:v>
                </c:pt>
                <c:pt idx="66919">
                  <c:v>33459.5</c:v>
                </c:pt>
                <c:pt idx="66920">
                  <c:v>33460</c:v>
                </c:pt>
                <c:pt idx="66921">
                  <c:v>33460.5</c:v>
                </c:pt>
                <c:pt idx="66922">
                  <c:v>33461</c:v>
                </c:pt>
                <c:pt idx="66923">
                  <c:v>33461.5</c:v>
                </c:pt>
                <c:pt idx="66924">
                  <c:v>33462</c:v>
                </c:pt>
                <c:pt idx="66925">
                  <c:v>33462.5</c:v>
                </c:pt>
                <c:pt idx="66926">
                  <c:v>33463</c:v>
                </c:pt>
                <c:pt idx="66927">
                  <c:v>33463.5</c:v>
                </c:pt>
                <c:pt idx="66928">
                  <c:v>33464</c:v>
                </c:pt>
                <c:pt idx="66929">
                  <c:v>33464.5</c:v>
                </c:pt>
                <c:pt idx="66930">
                  <c:v>33465</c:v>
                </c:pt>
                <c:pt idx="66931">
                  <c:v>33465.5</c:v>
                </c:pt>
                <c:pt idx="66932">
                  <c:v>33466</c:v>
                </c:pt>
                <c:pt idx="66933">
                  <c:v>33466.5</c:v>
                </c:pt>
                <c:pt idx="66934">
                  <c:v>33467</c:v>
                </c:pt>
                <c:pt idx="66935">
                  <c:v>33467.5</c:v>
                </c:pt>
                <c:pt idx="66936">
                  <c:v>33468</c:v>
                </c:pt>
                <c:pt idx="66937">
                  <c:v>33468.5</c:v>
                </c:pt>
                <c:pt idx="66938">
                  <c:v>33469</c:v>
                </c:pt>
                <c:pt idx="66939">
                  <c:v>33469.5</c:v>
                </c:pt>
                <c:pt idx="66940">
                  <c:v>33470</c:v>
                </c:pt>
                <c:pt idx="66941">
                  <c:v>33470.5</c:v>
                </c:pt>
                <c:pt idx="66942">
                  <c:v>33471</c:v>
                </c:pt>
                <c:pt idx="66943">
                  <c:v>33471.5</c:v>
                </c:pt>
                <c:pt idx="66944">
                  <c:v>33472</c:v>
                </c:pt>
                <c:pt idx="66945">
                  <c:v>33472.5</c:v>
                </c:pt>
                <c:pt idx="66946">
                  <c:v>33473</c:v>
                </c:pt>
                <c:pt idx="66947">
                  <c:v>33473.5</c:v>
                </c:pt>
                <c:pt idx="66948">
                  <c:v>33474</c:v>
                </c:pt>
                <c:pt idx="66949">
                  <c:v>33474.5</c:v>
                </c:pt>
                <c:pt idx="66950">
                  <c:v>33475</c:v>
                </c:pt>
                <c:pt idx="66951">
                  <c:v>33475.5</c:v>
                </c:pt>
                <c:pt idx="66952">
                  <c:v>33476</c:v>
                </c:pt>
                <c:pt idx="66953">
                  <c:v>33476.5</c:v>
                </c:pt>
                <c:pt idx="66954">
                  <c:v>33477</c:v>
                </c:pt>
                <c:pt idx="66955">
                  <c:v>33477.5</c:v>
                </c:pt>
                <c:pt idx="66956">
                  <c:v>33478</c:v>
                </c:pt>
                <c:pt idx="66957">
                  <c:v>33478.5</c:v>
                </c:pt>
                <c:pt idx="66958">
                  <c:v>33479</c:v>
                </c:pt>
                <c:pt idx="66959">
                  <c:v>33479.5</c:v>
                </c:pt>
                <c:pt idx="66960">
                  <c:v>33480</c:v>
                </c:pt>
                <c:pt idx="66961">
                  <c:v>33480.5</c:v>
                </c:pt>
                <c:pt idx="66962">
                  <c:v>33481</c:v>
                </c:pt>
                <c:pt idx="66963">
                  <c:v>33481.5</c:v>
                </c:pt>
                <c:pt idx="66964">
                  <c:v>33482</c:v>
                </c:pt>
                <c:pt idx="66965">
                  <c:v>33482.5</c:v>
                </c:pt>
                <c:pt idx="66966">
                  <c:v>33483</c:v>
                </c:pt>
                <c:pt idx="66967">
                  <c:v>33483.5</c:v>
                </c:pt>
                <c:pt idx="66968">
                  <c:v>33484</c:v>
                </c:pt>
                <c:pt idx="66969">
                  <c:v>33484.5</c:v>
                </c:pt>
                <c:pt idx="66970">
                  <c:v>33485</c:v>
                </c:pt>
                <c:pt idx="66971">
                  <c:v>33485.5</c:v>
                </c:pt>
                <c:pt idx="66972">
                  <c:v>33486</c:v>
                </c:pt>
                <c:pt idx="66973">
                  <c:v>33486.5</c:v>
                </c:pt>
                <c:pt idx="66974">
                  <c:v>33487</c:v>
                </c:pt>
                <c:pt idx="66975">
                  <c:v>33487.5</c:v>
                </c:pt>
                <c:pt idx="66976">
                  <c:v>33488</c:v>
                </c:pt>
                <c:pt idx="66977">
                  <c:v>33488.5</c:v>
                </c:pt>
                <c:pt idx="66978">
                  <c:v>33489</c:v>
                </c:pt>
                <c:pt idx="66979">
                  <c:v>33489.5</c:v>
                </c:pt>
                <c:pt idx="66980">
                  <c:v>33490</c:v>
                </c:pt>
                <c:pt idx="66981">
                  <c:v>33490.5</c:v>
                </c:pt>
                <c:pt idx="66982">
                  <c:v>33491</c:v>
                </c:pt>
                <c:pt idx="66983">
                  <c:v>33491.5</c:v>
                </c:pt>
                <c:pt idx="66984">
                  <c:v>33492</c:v>
                </c:pt>
                <c:pt idx="66985">
                  <c:v>33492.5</c:v>
                </c:pt>
                <c:pt idx="66986">
                  <c:v>33493</c:v>
                </c:pt>
                <c:pt idx="66987">
                  <c:v>33493.5</c:v>
                </c:pt>
                <c:pt idx="66988">
                  <c:v>33494</c:v>
                </c:pt>
                <c:pt idx="66989">
                  <c:v>33494.5</c:v>
                </c:pt>
                <c:pt idx="66990">
                  <c:v>33495</c:v>
                </c:pt>
                <c:pt idx="66991">
                  <c:v>33495.5</c:v>
                </c:pt>
                <c:pt idx="66992">
                  <c:v>33496</c:v>
                </c:pt>
                <c:pt idx="66993">
                  <c:v>33496.5</c:v>
                </c:pt>
                <c:pt idx="66994">
                  <c:v>33497</c:v>
                </c:pt>
                <c:pt idx="66995">
                  <c:v>33497.5</c:v>
                </c:pt>
                <c:pt idx="66996">
                  <c:v>33498</c:v>
                </c:pt>
                <c:pt idx="66997">
                  <c:v>33498.5</c:v>
                </c:pt>
                <c:pt idx="66998">
                  <c:v>33499</c:v>
                </c:pt>
                <c:pt idx="66999">
                  <c:v>33499.5</c:v>
                </c:pt>
                <c:pt idx="67000">
                  <c:v>33500</c:v>
                </c:pt>
                <c:pt idx="67001">
                  <c:v>33500.5</c:v>
                </c:pt>
                <c:pt idx="67002">
                  <c:v>33501</c:v>
                </c:pt>
                <c:pt idx="67003">
                  <c:v>33501.5</c:v>
                </c:pt>
                <c:pt idx="67004">
                  <c:v>33502</c:v>
                </c:pt>
                <c:pt idx="67005">
                  <c:v>33502.5</c:v>
                </c:pt>
                <c:pt idx="67006">
                  <c:v>33503</c:v>
                </c:pt>
                <c:pt idx="67007">
                  <c:v>33503.5</c:v>
                </c:pt>
                <c:pt idx="67008">
                  <c:v>33504</c:v>
                </c:pt>
                <c:pt idx="67009">
                  <c:v>33504.5</c:v>
                </c:pt>
                <c:pt idx="67010">
                  <c:v>33505</c:v>
                </c:pt>
                <c:pt idx="67011">
                  <c:v>33505.5</c:v>
                </c:pt>
                <c:pt idx="67012">
                  <c:v>33506</c:v>
                </c:pt>
                <c:pt idx="67013">
                  <c:v>33506.5</c:v>
                </c:pt>
                <c:pt idx="67014">
                  <c:v>33507</c:v>
                </c:pt>
                <c:pt idx="67015">
                  <c:v>33507.5</c:v>
                </c:pt>
                <c:pt idx="67016">
                  <c:v>33508</c:v>
                </c:pt>
                <c:pt idx="67017">
                  <c:v>33508.5</c:v>
                </c:pt>
                <c:pt idx="67018">
                  <c:v>33509</c:v>
                </c:pt>
                <c:pt idx="67019">
                  <c:v>33509.5</c:v>
                </c:pt>
                <c:pt idx="67020">
                  <c:v>33510</c:v>
                </c:pt>
                <c:pt idx="67021">
                  <c:v>33510.5</c:v>
                </c:pt>
                <c:pt idx="67022">
                  <c:v>33511</c:v>
                </c:pt>
                <c:pt idx="67023">
                  <c:v>33511.5</c:v>
                </c:pt>
                <c:pt idx="67024">
                  <c:v>33512</c:v>
                </c:pt>
                <c:pt idx="67025">
                  <c:v>33512.5</c:v>
                </c:pt>
                <c:pt idx="67026">
                  <c:v>33513</c:v>
                </c:pt>
                <c:pt idx="67027">
                  <c:v>33513.5</c:v>
                </c:pt>
                <c:pt idx="67028">
                  <c:v>33514</c:v>
                </c:pt>
                <c:pt idx="67029">
                  <c:v>33514.5</c:v>
                </c:pt>
                <c:pt idx="67030">
                  <c:v>33515</c:v>
                </c:pt>
                <c:pt idx="67031">
                  <c:v>33515.5</c:v>
                </c:pt>
                <c:pt idx="67032">
                  <c:v>33516</c:v>
                </c:pt>
                <c:pt idx="67033">
                  <c:v>33516.5</c:v>
                </c:pt>
                <c:pt idx="67034">
                  <c:v>33517</c:v>
                </c:pt>
                <c:pt idx="67035">
                  <c:v>33517.5</c:v>
                </c:pt>
                <c:pt idx="67036">
                  <c:v>33518</c:v>
                </c:pt>
                <c:pt idx="67037">
                  <c:v>33518.5</c:v>
                </c:pt>
                <c:pt idx="67038">
                  <c:v>33519</c:v>
                </c:pt>
                <c:pt idx="67039">
                  <c:v>33519.5</c:v>
                </c:pt>
                <c:pt idx="67040">
                  <c:v>33520</c:v>
                </c:pt>
                <c:pt idx="67041">
                  <c:v>33520.5</c:v>
                </c:pt>
                <c:pt idx="67042">
                  <c:v>33521</c:v>
                </c:pt>
                <c:pt idx="67043">
                  <c:v>33521.5</c:v>
                </c:pt>
                <c:pt idx="67044">
                  <c:v>33522</c:v>
                </c:pt>
                <c:pt idx="67045">
                  <c:v>33522.5</c:v>
                </c:pt>
                <c:pt idx="67046">
                  <c:v>33523</c:v>
                </c:pt>
                <c:pt idx="67047">
                  <c:v>33523.5</c:v>
                </c:pt>
                <c:pt idx="67048">
                  <c:v>33524</c:v>
                </c:pt>
                <c:pt idx="67049">
                  <c:v>33524.5</c:v>
                </c:pt>
                <c:pt idx="67050">
                  <c:v>33525</c:v>
                </c:pt>
                <c:pt idx="67051">
                  <c:v>33525.5</c:v>
                </c:pt>
                <c:pt idx="67052">
                  <c:v>33526</c:v>
                </c:pt>
                <c:pt idx="67053">
                  <c:v>33526.5</c:v>
                </c:pt>
                <c:pt idx="67054">
                  <c:v>33527</c:v>
                </c:pt>
                <c:pt idx="67055">
                  <c:v>33527.5</c:v>
                </c:pt>
                <c:pt idx="67056">
                  <c:v>33528</c:v>
                </c:pt>
                <c:pt idx="67057">
                  <c:v>33528.5</c:v>
                </c:pt>
                <c:pt idx="67058">
                  <c:v>33529</c:v>
                </c:pt>
                <c:pt idx="67059">
                  <c:v>33529.5</c:v>
                </c:pt>
                <c:pt idx="67060">
                  <c:v>33530</c:v>
                </c:pt>
                <c:pt idx="67061">
                  <c:v>33530.5</c:v>
                </c:pt>
                <c:pt idx="67062">
                  <c:v>33531</c:v>
                </c:pt>
                <c:pt idx="67063">
                  <c:v>33531.5</c:v>
                </c:pt>
                <c:pt idx="67064">
                  <c:v>33532</c:v>
                </c:pt>
                <c:pt idx="67065">
                  <c:v>33532.5</c:v>
                </c:pt>
                <c:pt idx="67066">
                  <c:v>33533</c:v>
                </c:pt>
                <c:pt idx="67067">
                  <c:v>33533.5</c:v>
                </c:pt>
                <c:pt idx="67068">
                  <c:v>33534</c:v>
                </c:pt>
                <c:pt idx="67069">
                  <c:v>33534.5</c:v>
                </c:pt>
                <c:pt idx="67070">
                  <c:v>33535</c:v>
                </c:pt>
                <c:pt idx="67071">
                  <c:v>33535.5</c:v>
                </c:pt>
                <c:pt idx="67072">
                  <c:v>33536</c:v>
                </c:pt>
                <c:pt idx="67073">
                  <c:v>33536.5</c:v>
                </c:pt>
                <c:pt idx="67074">
                  <c:v>33537</c:v>
                </c:pt>
                <c:pt idx="67075">
                  <c:v>33537.5</c:v>
                </c:pt>
                <c:pt idx="67076">
                  <c:v>33538</c:v>
                </c:pt>
                <c:pt idx="67077">
                  <c:v>33538.5</c:v>
                </c:pt>
                <c:pt idx="67078">
                  <c:v>33539</c:v>
                </c:pt>
                <c:pt idx="67079">
                  <c:v>33539.5</c:v>
                </c:pt>
                <c:pt idx="67080">
                  <c:v>33540</c:v>
                </c:pt>
                <c:pt idx="67081">
                  <c:v>33540.5</c:v>
                </c:pt>
                <c:pt idx="67082">
                  <c:v>33541</c:v>
                </c:pt>
                <c:pt idx="67083">
                  <c:v>33541.5</c:v>
                </c:pt>
                <c:pt idx="67084">
                  <c:v>33542</c:v>
                </c:pt>
                <c:pt idx="67085">
                  <c:v>33542.5</c:v>
                </c:pt>
                <c:pt idx="67086">
                  <c:v>33543</c:v>
                </c:pt>
                <c:pt idx="67087">
                  <c:v>33543.5</c:v>
                </c:pt>
                <c:pt idx="67088">
                  <c:v>33544</c:v>
                </c:pt>
                <c:pt idx="67089">
                  <c:v>33544.5</c:v>
                </c:pt>
                <c:pt idx="67090">
                  <c:v>33545</c:v>
                </c:pt>
                <c:pt idx="67091">
                  <c:v>33545.5</c:v>
                </c:pt>
                <c:pt idx="67092">
                  <c:v>33546</c:v>
                </c:pt>
                <c:pt idx="67093">
                  <c:v>33546.5</c:v>
                </c:pt>
                <c:pt idx="67094">
                  <c:v>33547</c:v>
                </c:pt>
                <c:pt idx="67095">
                  <c:v>33547.5</c:v>
                </c:pt>
                <c:pt idx="67096">
                  <c:v>33548</c:v>
                </c:pt>
                <c:pt idx="67097">
                  <c:v>33548.5</c:v>
                </c:pt>
                <c:pt idx="67098">
                  <c:v>33549</c:v>
                </c:pt>
                <c:pt idx="67099">
                  <c:v>33549.5</c:v>
                </c:pt>
                <c:pt idx="67100">
                  <c:v>33550</c:v>
                </c:pt>
                <c:pt idx="67101">
                  <c:v>33550.5</c:v>
                </c:pt>
                <c:pt idx="67102">
                  <c:v>33551</c:v>
                </c:pt>
                <c:pt idx="67103">
                  <c:v>33551.5</c:v>
                </c:pt>
                <c:pt idx="67104">
                  <c:v>33552</c:v>
                </c:pt>
                <c:pt idx="67105">
                  <c:v>33552.5</c:v>
                </c:pt>
                <c:pt idx="67106">
                  <c:v>33553</c:v>
                </c:pt>
                <c:pt idx="67107">
                  <c:v>33553.5</c:v>
                </c:pt>
                <c:pt idx="67108">
                  <c:v>33554</c:v>
                </c:pt>
                <c:pt idx="67109">
                  <c:v>33554.5</c:v>
                </c:pt>
                <c:pt idx="67110">
                  <c:v>33555</c:v>
                </c:pt>
                <c:pt idx="67111">
                  <c:v>33555.5</c:v>
                </c:pt>
                <c:pt idx="67112">
                  <c:v>33556</c:v>
                </c:pt>
                <c:pt idx="67113">
                  <c:v>33556.5</c:v>
                </c:pt>
                <c:pt idx="67114">
                  <c:v>33557</c:v>
                </c:pt>
                <c:pt idx="67115">
                  <c:v>33557.5</c:v>
                </c:pt>
                <c:pt idx="67116">
                  <c:v>33558</c:v>
                </c:pt>
                <c:pt idx="67117">
                  <c:v>33558.5</c:v>
                </c:pt>
                <c:pt idx="67118">
                  <c:v>33559</c:v>
                </c:pt>
                <c:pt idx="67119">
                  <c:v>33559.5</c:v>
                </c:pt>
                <c:pt idx="67120">
                  <c:v>33560</c:v>
                </c:pt>
                <c:pt idx="67121">
                  <c:v>33560.5</c:v>
                </c:pt>
                <c:pt idx="67122">
                  <c:v>33561</c:v>
                </c:pt>
                <c:pt idx="67123">
                  <c:v>33561.5</c:v>
                </c:pt>
                <c:pt idx="67124">
                  <c:v>33562</c:v>
                </c:pt>
                <c:pt idx="67125">
                  <c:v>33562.5</c:v>
                </c:pt>
                <c:pt idx="67126">
                  <c:v>33563</c:v>
                </c:pt>
                <c:pt idx="67127">
                  <c:v>33563.5</c:v>
                </c:pt>
                <c:pt idx="67128">
                  <c:v>33564</c:v>
                </c:pt>
                <c:pt idx="67129">
                  <c:v>33564.5</c:v>
                </c:pt>
                <c:pt idx="67130">
                  <c:v>33565</c:v>
                </c:pt>
                <c:pt idx="67131">
                  <c:v>33565.5</c:v>
                </c:pt>
                <c:pt idx="67132">
                  <c:v>33566</c:v>
                </c:pt>
                <c:pt idx="67133">
                  <c:v>33566.5</c:v>
                </c:pt>
                <c:pt idx="67134">
                  <c:v>33567</c:v>
                </c:pt>
                <c:pt idx="67135">
                  <c:v>33567.5</c:v>
                </c:pt>
                <c:pt idx="67136">
                  <c:v>33568</c:v>
                </c:pt>
                <c:pt idx="67137">
                  <c:v>33568.5</c:v>
                </c:pt>
                <c:pt idx="67138">
                  <c:v>33569</c:v>
                </c:pt>
                <c:pt idx="67139">
                  <c:v>33569.5</c:v>
                </c:pt>
                <c:pt idx="67140">
                  <c:v>33570</c:v>
                </c:pt>
                <c:pt idx="67141">
                  <c:v>33570.5</c:v>
                </c:pt>
                <c:pt idx="67142">
                  <c:v>33571</c:v>
                </c:pt>
                <c:pt idx="67143">
                  <c:v>33571.5</c:v>
                </c:pt>
                <c:pt idx="67144">
                  <c:v>33572</c:v>
                </c:pt>
                <c:pt idx="67145">
                  <c:v>33572.5</c:v>
                </c:pt>
                <c:pt idx="67146">
                  <c:v>33573</c:v>
                </c:pt>
                <c:pt idx="67147">
                  <c:v>33573.5</c:v>
                </c:pt>
                <c:pt idx="67148">
                  <c:v>33574</c:v>
                </c:pt>
                <c:pt idx="67149">
                  <c:v>33574.5</c:v>
                </c:pt>
                <c:pt idx="67150">
                  <c:v>33575</c:v>
                </c:pt>
                <c:pt idx="67151">
                  <c:v>33575.5</c:v>
                </c:pt>
                <c:pt idx="67152">
                  <c:v>33576</c:v>
                </c:pt>
                <c:pt idx="67153">
                  <c:v>33576.5</c:v>
                </c:pt>
                <c:pt idx="67154">
                  <c:v>33577</c:v>
                </c:pt>
                <c:pt idx="67155">
                  <c:v>33577.5</c:v>
                </c:pt>
                <c:pt idx="67156">
                  <c:v>33578</c:v>
                </c:pt>
                <c:pt idx="67157">
                  <c:v>33578.5</c:v>
                </c:pt>
                <c:pt idx="67158">
                  <c:v>33579</c:v>
                </c:pt>
                <c:pt idx="67159">
                  <c:v>33579.5</c:v>
                </c:pt>
                <c:pt idx="67160">
                  <c:v>33580</c:v>
                </c:pt>
                <c:pt idx="67161">
                  <c:v>33580.5</c:v>
                </c:pt>
                <c:pt idx="67162">
                  <c:v>33581</c:v>
                </c:pt>
                <c:pt idx="67163">
                  <c:v>33581.5</c:v>
                </c:pt>
                <c:pt idx="67164">
                  <c:v>33582</c:v>
                </c:pt>
                <c:pt idx="67165">
                  <c:v>33582.5</c:v>
                </c:pt>
                <c:pt idx="67166">
                  <c:v>33583</c:v>
                </c:pt>
                <c:pt idx="67167">
                  <c:v>33583.5</c:v>
                </c:pt>
                <c:pt idx="67168">
                  <c:v>33584</c:v>
                </c:pt>
                <c:pt idx="67169">
                  <c:v>33584.5</c:v>
                </c:pt>
                <c:pt idx="67170">
                  <c:v>33585</c:v>
                </c:pt>
                <c:pt idx="67171">
                  <c:v>33585.5</c:v>
                </c:pt>
                <c:pt idx="67172">
                  <c:v>33586</c:v>
                </c:pt>
                <c:pt idx="67173">
                  <c:v>33586.5</c:v>
                </c:pt>
                <c:pt idx="67174">
                  <c:v>33587</c:v>
                </c:pt>
                <c:pt idx="67175">
                  <c:v>33587.5</c:v>
                </c:pt>
                <c:pt idx="67176">
                  <c:v>33588</c:v>
                </c:pt>
                <c:pt idx="67177">
                  <c:v>33588.5</c:v>
                </c:pt>
                <c:pt idx="67178">
                  <c:v>33589</c:v>
                </c:pt>
                <c:pt idx="67179">
                  <c:v>33589.5</c:v>
                </c:pt>
                <c:pt idx="67180">
                  <c:v>33590</c:v>
                </c:pt>
                <c:pt idx="67181">
                  <c:v>33590.5</c:v>
                </c:pt>
                <c:pt idx="67182">
                  <c:v>33591</c:v>
                </c:pt>
                <c:pt idx="67183">
                  <c:v>33591.5</c:v>
                </c:pt>
                <c:pt idx="67184">
                  <c:v>33592</c:v>
                </c:pt>
                <c:pt idx="67185">
                  <c:v>33592.5</c:v>
                </c:pt>
                <c:pt idx="67186">
                  <c:v>33593</c:v>
                </c:pt>
                <c:pt idx="67187">
                  <c:v>33593.5</c:v>
                </c:pt>
                <c:pt idx="67188">
                  <c:v>33594</c:v>
                </c:pt>
                <c:pt idx="67189">
                  <c:v>33594.5</c:v>
                </c:pt>
                <c:pt idx="67190">
                  <c:v>33595</c:v>
                </c:pt>
                <c:pt idx="67191">
                  <c:v>33595.5</c:v>
                </c:pt>
                <c:pt idx="67192">
                  <c:v>33596</c:v>
                </c:pt>
                <c:pt idx="67193">
                  <c:v>33596.5</c:v>
                </c:pt>
                <c:pt idx="67194">
                  <c:v>33597</c:v>
                </c:pt>
                <c:pt idx="67195">
                  <c:v>33597.5</c:v>
                </c:pt>
                <c:pt idx="67196">
                  <c:v>33598</c:v>
                </c:pt>
                <c:pt idx="67197">
                  <c:v>33598.5</c:v>
                </c:pt>
                <c:pt idx="67198">
                  <c:v>33599</c:v>
                </c:pt>
                <c:pt idx="67199">
                  <c:v>33599.5</c:v>
                </c:pt>
                <c:pt idx="67200">
                  <c:v>33600</c:v>
                </c:pt>
                <c:pt idx="67201">
                  <c:v>33600.5</c:v>
                </c:pt>
                <c:pt idx="67202">
                  <c:v>33601</c:v>
                </c:pt>
                <c:pt idx="67203">
                  <c:v>33601.5</c:v>
                </c:pt>
                <c:pt idx="67204">
                  <c:v>33602</c:v>
                </c:pt>
                <c:pt idx="67205">
                  <c:v>33602.5</c:v>
                </c:pt>
                <c:pt idx="67206">
                  <c:v>33603</c:v>
                </c:pt>
                <c:pt idx="67207">
                  <c:v>33603.5</c:v>
                </c:pt>
                <c:pt idx="67208">
                  <c:v>33604</c:v>
                </c:pt>
                <c:pt idx="67209">
                  <c:v>33604.5</c:v>
                </c:pt>
                <c:pt idx="67210">
                  <c:v>33605</c:v>
                </c:pt>
                <c:pt idx="67211">
                  <c:v>33605.5</c:v>
                </c:pt>
                <c:pt idx="67212">
                  <c:v>33606</c:v>
                </c:pt>
                <c:pt idx="67213">
                  <c:v>33606.5</c:v>
                </c:pt>
                <c:pt idx="67214">
                  <c:v>33607</c:v>
                </c:pt>
                <c:pt idx="67215">
                  <c:v>33607.5</c:v>
                </c:pt>
                <c:pt idx="67216">
                  <c:v>33608</c:v>
                </c:pt>
                <c:pt idx="67217">
                  <c:v>33608.5</c:v>
                </c:pt>
                <c:pt idx="67218">
                  <c:v>33609</c:v>
                </c:pt>
                <c:pt idx="67219">
                  <c:v>33609.5</c:v>
                </c:pt>
                <c:pt idx="67220">
                  <c:v>33610</c:v>
                </c:pt>
                <c:pt idx="67221">
                  <c:v>33610.5</c:v>
                </c:pt>
                <c:pt idx="67222">
                  <c:v>33611</c:v>
                </c:pt>
                <c:pt idx="67223">
                  <c:v>33611.5</c:v>
                </c:pt>
                <c:pt idx="67224">
                  <c:v>33612</c:v>
                </c:pt>
                <c:pt idx="67225">
                  <c:v>33612.5</c:v>
                </c:pt>
                <c:pt idx="67226">
                  <c:v>33613</c:v>
                </c:pt>
                <c:pt idx="67227">
                  <c:v>33613.5</c:v>
                </c:pt>
                <c:pt idx="67228">
                  <c:v>33614</c:v>
                </c:pt>
                <c:pt idx="67229">
                  <c:v>33614.5</c:v>
                </c:pt>
                <c:pt idx="67230">
                  <c:v>33615</c:v>
                </c:pt>
                <c:pt idx="67231">
                  <c:v>33615.5</c:v>
                </c:pt>
                <c:pt idx="67232">
                  <c:v>33616</c:v>
                </c:pt>
                <c:pt idx="67233">
                  <c:v>33616.5</c:v>
                </c:pt>
                <c:pt idx="67234">
                  <c:v>33617</c:v>
                </c:pt>
                <c:pt idx="67235">
                  <c:v>33617.5</c:v>
                </c:pt>
                <c:pt idx="67236">
                  <c:v>33618</c:v>
                </c:pt>
                <c:pt idx="67237">
                  <c:v>33618.5</c:v>
                </c:pt>
                <c:pt idx="67238">
                  <c:v>33619</c:v>
                </c:pt>
                <c:pt idx="67239">
                  <c:v>33619.5</c:v>
                </c:pt>
                <c:pt idx="67240">
                  <c:v>33620</c:v>
                </c:pt>
                <c:pt idx="67241">
                  <c:v>33620.5</c:v>
                </c:pt>
                <c:pt idx="67242">
                  <c:v>33621</c:v>
                </c:pt>
                <c:pt idx="67243">
                  <c:v>33621.5</c:v>
                </c:pt>
                <c:pt idx="67244">
                  <c:v>33622</c:v>
                </c:pt>
                <c:pt idx="67245">
                  <c:v>33622.5</c:v>
                </c:pt>
                <c:pt idx="67246">
                  <c:v>33623</c:v>
                </c:pt>
                <c:pt idx="67247">
                  <c:v>33623.5</c:v>
                </c:pt>
                <c:pt idx="67248">
                  <c:v>33624</c:v>
                </c:pt>
                <c:pt idx="67249">
                  <c:v>33624.5</c:v>
                </c:pt>
                <c:pt idx="67250">
                  <c:v>33625</c:v>
                </c:pt>
                <c:pt idx="67251">
                  <c:v>33625.5</c:v>
                </c:pt>
                <c:pt idx="67252">
                  <c:v>33626</c:v>
                </c:pt>
                <c:pt idx="67253">
                  <c:v>33626.5</c:v>
                </c:pt>
                <c:pt idx="67254">
                  <c:v>33627</c:v>
                </c:pt>
                <c:pt idx="67255">
                  <c:v>33627.5</c:v>
                </c:pt>
                <c:pt idx="67256">
                  <c:v>33628</c:v>
                </c:pt>
                <c:pt idx="67257">
                  <c:v>33628.5</c:v>
                </c:pt>
                <c:pt idx="67258">
                  <c:v>33629</c:v>
                </c:pt>
                <c:pt idx="67259">
                  <c:v>33629.5</c:v>
                </c:pt>
                <c:pt idx="67260">
                  <c:v>33630</c:v>
                </c:pt>
                <c:pt idx="67261">
                  <c:v>33630.5</c:v>
                </c:pt>
                <c:pt idx="67262">
                  <c:v>33631</c:v>
                </c:pt>
                <c:pt idx="67263">
                  <c:v>33631.5</c:v>
                </c:pt>
                <c:pt idx="67264">
                  <c:v>33632</c:v>
                </c:pt>
                <c:pt idx="67265">
                  <c:v>33632.5</c:v>
                </c:pt>
                <c:pt idx="67266">
                  <c:v>33633</c:v>
                </c:pt>
                <c:pt idx="67267">
                  <c:v>33633.5</c:v>
                </c:pt>
                <c:pt idx="67268">
                  <c:v>33634</c:v>
                </c:pt>
                <c:pt idx="67269">
                  <c:v>33634.5</c:v>
                </c:pt>
                <c:pt idx="67270">
                  <c:v>33635</c:v>
                </c:pt>
                <c:pt idx="67271">
                  <c:v>33635.5</c:v>
                </c:pt>
                <c:pt idx="67272">
                  <c:v>33636</c:v>
                </c:pt>
                <c:pt idx="67273">
                  <c:v>33636.5</c:v>
                </c:pt>
                <c:pt idx="67274">
                  <c:v>33637</c:v>
                </c:pt>
                <c:pt idx="67275">
                  <c:v>33637.5</c:v>
                </c:pt>
                <c:pt idx="67276">
                  <c:v>33638</c:v>
                </c:pt>
                <c:pt idx="67277">
                  <c:v>33638.5</c:v>
                </c:pt>
                <c:pt idx="67278">
                  <c:v>33639</c:v>
                </c:pt>
                <c:pt idx="67279">
                  <c:v>33639.5</c:v>
                </c:pt>
                <c:pt idx="67280">
                  <c:v>33640</c:v>
                </c:pt>
                <c:pt idx="67281">
                  <c:v>33640.5</c:v>
                </c:pt>
                <c:pt idx="67282">
                  <c:v>33641</c:v>
                </c:pt>
                <c:pt idx="67283">
                  <c:v>33641.5</c:v>
                </c:pt>
                <c:pt idx="67284">
                  <c:v>33642</c:v>
                </c:pt>
                <c:pt idx="67285">
                  <c:v>33642.5</c:v>
                </c:pt>
                <c:pt idx="67286">
                  <c:v>33643</c:v>
                </c:pt>
                <c:pt idx="67287">
                  <c:v>33643.5</c:v>
                </c:pt>
                <c:pt idx="67288">
                  <c:v>33644</c:v>
                </c:pt>
                <c:pt idx="67289">
                  <c:v>33644.5</c:v>
                </c:pt>
                <c:pt idx="67290">
                  <c:v>33645</c:v>
                </c:pt>
                <c:pt idx="67291">
                  <c:v>33645.5</c:v>
                </c:pt>
                <c:pt idx="67292">
                  <c:v>33646</c:v>
                </c:pt>
                <c:pt idx="67293">
                  <c:v>33646.5</c:v>
                </c:pt>
                <c:pt idx="67294">
                  <c:v>33647</c:v>
                </c:pt>
                <c:pt idx="67295">
                  <c:v>33647.5</c:v>
                </c:pt>
                <c:pt idx="67296">
                  <c:v>33648</c:v>
                </c:pt>
                <c:pt idx="67297">
                  <c:v>33648.5</c:v>
                </c:pt>
                <c:pt idx="67298">
                  <c:v>33649</c:v>
                </c:pt>
                <c:pt idx="67299">
                  <c:v>33649.5</c:v>
                </c:pt>
                <c:pt idx="67300">
                  <c:v>33650</c:v>
                </c:pt>
                <c:pt idx="67301">
                  <c:v>33650.5</c:v>
                </c:pt>
                <c:pt idx="67302">
                  <c:v>33651</c:v>
                </c:pt>
                <c:pt idx="67303">
                  <c:v>33651.5</c:v>
                </c:pt>
                <c:pt idx="67304">
                  <c:v>33652</c:v>
                </c:pt>
                <c:pt idx="67305">
                  <c:v>33652.5</c:v>
                </c:pt>
                <c:pt idx="67306">
                  <c:v>33653</c:v>
                </c:pt>
                <c:pt idx="67307">
                  <c:v>33653.5</c:v>
                </c:pt>
                <c:pt idx="67308">
                  <c:v>33654</c:v>
                </c:pt>
                <c:pt idx="67309">
                  <c:v>33654.5</c:v>
                </c:pt>
                <c:pt idx="67310">
                  <c:v>33655</c:v>
                </c:pt>
                <c:pt idx="67311">
                  <c:v>33655.5</c:v>
                </c:pt>
                <c:pt idx="67312">
                  <c:v>33656</c:v>
                </c:pt>
                <c:pt idx="67313">
                  <c:v>33656.5</c:v>
                </c:pt>
                <c:pt idx="67314">
                  <c:v>33657</c:v>
                </c:pt>
                <c:pt idx="67315">
                  <c:v>33657.5</c:v>
                </c:pt>
                <c:pt idx="67316">
                  <c:v>33658</c:v>
                </c:pt>
                <c:pt idx="67317">
                  <c:v>33658.5</c:v>
                </c:pt>
                <c:pt idx="67318">
                  <c:v>33659</c:v>
                </c:pt>
                <c:pt idx="67319">
                  <c:v>33659.5</c:v>
                </c:pt>
                <c:pt idx="67320">
                  <c:v>33660</c:v>
                </c:pt>
                <c:pt idx="67321">
                  <c:v>33660.5</c:v>
                </c:pt>
                <c:pt idx="67322">
                  <c:v>33661</c:v>
                </c:pt>
                <c:pt idx="67323">
                  <c:v>33661.5</c:v>
                </c:pt>
                <c:pt idx="67324">
                  <c:v>33662</c:v>
                </c:pt>
                <c:pt idx="67325">
                  <c:v>33662.5</c:v>
                </c:pt>
                <c:pt idx="67326">
                  <c:v>33663</c:v>
                </c:pt>
                <c:pt idx="67327">
                  <c:v>33663.5</c:v>
                </c:pt>
                <c:pt idx="67328">
                  <c:v>33664</c:v>
                </c:pt>
                <c:pt idx="67329">
                  <c:v>33664.5</c:v>
                </c:pt>
                <c:pt idx="67330">
                  <c:v>33665</c:v>
                </c:pt>
                <c:pt idx="67331">
                  <c:v>33665.5</c:v>
                </c:pt>
                <c:pt idx="67332">
                  <c:v>33666</c:v>
                </c:pt>
                <c:pt idx="67333">
                  <c:v>33666.5</c:v>
                </c:pt>
                <c:pt idx="67334">
                  <c:v>33667</c:v>
                </c:pt>
                <c:pt idx="67335">
                  <c:v>33667.5</c:v>
                </c:pt>
                <c:pt idx="67336">
                  <c:v>33668</c:v>
                </c:pt>
                <c:pt idx="67337">
                  <c:v>33668.5</c:v>
                </c:pt>
                <c:pt idx="67338">
                  <c:v>33669</c:v>
                </c:pt>
                <c:pt idx="67339">
                  <c:v>33669.5</c:v>
                </c:pt>
                <c:pt idx="67340">
                  <c:v>33670</c:v>
                </c:pt>
                <c:pt idx="67341">
                  <c:v>33670.5</c:v>
                </c:pt>
                <c:pt idx="67342">
                  <c:v>33671</c:v>
                </c:pt>
                <c:pt idx="67343">
                  <c:v>33671.5</c:v>
                </c:pt>
                <c:pt idx="67344">
                  <c:v>33672</c:v>
                </c:pt>
                <c:pt idx="67345">
                  <c:v>33672.5</c:v>
                </c:pt>
                <c:pt idx="67346">
                  <c:v>33673</c:v>
                </c:pt>
                <c:pt idx="67347">
                  <c:v>33673.5</c:v>
                </c:pt>
                <c:pt idx="67348">
                  <c:v>33674</c:v>
                </c:pt>
                <c:pt idx="67349">
                  <c:v>33674.5</c:v>
                </c:pt>
                <c:pt idx="67350">
                  <c:v>33675</c:v>
                </c:pt>
                <c:pt idx="67351">
                  <c:v>33675.5</c:v>
                </c:pt>
                <c:pt idx="67352">
                  <c:v>33676</c:v>
                </c:pt>
                <c:pt idx="67353">
                  <c:v>33676.5</c:v>
                </c:pt>
                <c:pt idx="67354">
                  <c:v>33677</c:v>
                </c:pt>
                <c:pt idx="67355">
                  <c:v>33677.5</c:v>
                </c:pt>
                <c:pt idx="67356">
                  <c:v>33678</c:v>
                </c:pt>
                <c:pt idx="67357">
                  <c:v>33678.5</c:v>
                </c:pt>
                <c:pt idx="67358">
                  <c:v>33679</c:v>
                </c:pt>
                <c:pt idx="67359">
                  <c:v>33679.5</c:v>
                </c:pt>
                <c:pt idx="67360">
                  <c:v>33680</c:v>
                </c:pt>
                <c:pt idx="67361">
                  <c:v>33680.5</c:v>
                </c:pt>
                <c:pt idx="67362">
                  <c:v>33681</c:v>
                </c:pt>
                <c:pt idx="67363">
                  <c:v>33681.5</c:v>
                </c:pt>
                <c:pt idx="67364">
                  <c:v>33682</c:v>
                </c:pt>
                <c:pt idx="67365">
                  <c:v>33682.5</c:v>
                </c:pt>
                <c:pt idx="67366">
                  <c:v>33683</c:v>
                </c:pt>
                <c:pt idx="67367">
                  <c:v>33683.5</c:v>
                </c:pt>
                <c:pt idx="67368">
                  <c:v>33684</c:v>
                </c:pt>
                <c:pt idx="67369">
                  <c:v>33684.5</c:v>
                </c:pt>
                <c:pt idx="67370">
                  <c:v>33685</c:v>
                </c:pt>
                <c:pt idx="67371">
                  <c:v>33685.5</c:v>
                </c:pt>
                <c:pt idx="67372">
                  <c:v>33686</c:v>
                </c:pt>
                <c:pt idx="67373">
                  <c:v>33686.5</c:v>
                </c:pt>
                <c:pt idx="67374">
                  <c:v>33687</c:v>
                </c:pt>
                <c:pt idx="67375">
                  <c:v>33687.5</c:v>
                </c:pt>
                <c:pt idx="67376">
                  <c:v>33688</c:v>
                </c:pt>
                <c:pt idx="67377">
                  <c:v>33688.5</c:v>
                </c:pt>
                <c:pt idx="67378">
                  <c:v>33689</c:v>
                </c:pt>
                <c:pt idx="67379">
                  <c:v>33689.5</c:v>
                </c:pt>
                <c:pt idx="67380">
                  <c:v>33690</c:v>
                </c:pt>
                <c:pt idx="67381">
                  <c:v>33690.5</c:v>
                </c:pt>
                <c:pt idx="67382">
                  <c:v>33691</c:v>
                </c:pt>
                <c:pt idx="67383">
                  <c:v>33691.5</c:v>
                </c:pt>
                <c:pt idx="67384">
                  <c:v>33692</c:v>
                </c:pt>
                <c:pt idx="67385">
                  <c:v>33692.5</c:v>
                </c:pt>
                <c:pt idx="67386">
                  <c:v>33693</c:v>
                </c:pt>
                <c:pt idx="67387">
                  <c:v>33693.5</c:v>
                </c:pt>
                <c:pt idx="67388">
                  <c:v>33694</c:v>
                </c:pt>
                <c:pt idx="67389">
                  <c:v>33694.5</c:v>
                </c:pt>
                <c:pt idx="67390">
                  <c:v>33695</c:v>
                </c:pt>
                <c:pt idx="67391">
                  <c:v>33695.5</c:v>
                </c:pt>
                <c:pt idx="67392">
                  <c:v>33696</c:v>
                </c:pt>
                <c:pt idx="67393">
                  <c:v>33696.5</c:v>
                </c:pt>
                <c:pt idx="67394">
                  <c:v>33697</c:v>
                </c:pt>
                <c:pt idx="67395">
                  <c:v>33697.5</c:v>
                </c:pt>
                <c:pt idx="67396">
                  <c:v>33698</c:v>
                </c:pt>
                <c:pt idx="67397">
                  <c:v>33698.5</c:v>
                </c:pt>
                <c:pt idx="67398">
                  <c:v>33699</c:v>
                </c:pt>
                <c:pt idx="67399">
                  <c:v>33699.5</c:v>
                </c:pt>
                <c:pt idx="67400">
                  <c:v>33700</c:v>
                </c:pt>
                <c:pt idx="67401">
                  <c:v>33700.5</c:v>
                </c:pt>
                <c:pt idx="67402">
                  <c:v>33701</c:v>
                </c:pt>
                <c:pt idx="67403">
                  <c:v>33701.5</c:v>
                </c:pt>
                <c:pt idx="67404">
                  <c:v>33702</c:v>
                </c:pt>
                <c:pt idx="67405">
                  <c:v>33702.5</c:v>
                </c:pt>
                <c:pt idx="67406">
                  <c:v>33703</c:v>
                </c:pt>
                <c:pt idx="67407">
                  <c:v>33703.5</c:v>
                </c:pt>
                <c:pt idx="67408">
                  <c:v>33704</c:v>
                </c:pt>
                <c:pt idx="67409">
                  <c:v>33704.5</c:v>
                </c:pt>
                <c:pt idx="67410">
                  <c:v>33705</c:v>
                </c:pt>
                <c:pt idx="67411">
                  <c:v>33705.5</c:v>
                </c:pt>
                <c:pt idx="67412">
                  <c:v>33706</c:v>
                </c:pt>
                <c:pt idx="67413">
                  <c:v>33706.5</c:v>
                </c:pt>
                <c:pt idx="67414">
                  <c:v>33707</c:v>
                </c:pt>
                <c:pt idx="67415">
                  <c:v>33707.5</c:v>
                </c:pt>
                <c:pt idx="67416">
                  <c:v>33708</c:v>
                </c:pt>
                <c:pt idx="67417">
                  <c:v>33708.5</c:v>
                </c:pt>
                <c:pt idx="67418">
                  <c:v>33709</c:v>
                </c:pt>
                <c:pt idx="67419">
                  <c:v>33709.5</c:v>
                </c:pt>
                <c:pt idx="67420">
                  <c:v>33710</c:v>
                </c:pt>
                <c:pt idx="67421">
                  <c:v>33710.5</c:v>
                </c:pt>
                <c:pt idx="67422">
                  <c:v>33711</c:v>
                </c:pt>
                <c:pt idx="67423">
                  <c:v>33711.5</c:v>
                </c:pt>
                <c:pt idx="67424">
                  <c:v>33712</c:v>
                </c:pt>
                <c:pt idx="67425">
                  <c:v>33712.5</c:v>
                </c:pt>
                <c:pt idx="67426">
                  <c:v>33713</c:v>
                </c:pt>
                <c:pt idx="67427">
                  <c:v>33713.5</c:v>
                </c:pt>
                <c:pt idx="67428">
                  <c:v>33714</c:v>
                </c:pt>
                <c:pt idx="67429">
                  <c:v>33714.5</c:v>
                </c:pt>
                <c:pt idx="67430">
                  <c:v>33715</c:v>
                </c:pt>
                <c:pt idx="67431">
                  <c:v>33715.5</c:v>
                </c:pt>
                <c:pt idx="67432">
                  <c:v>33716</c:v>
                </c:pt>
                <c:pt idx="67433">
                  <c:v>33716.5</c:v>
                </c:pt>
                <c:pt idx="67434">
                  <c:v>33717</c:v>
                </c:pt>
                <c:pt idx="67435">
                  <c:v>33717.5</c:v>
                </c:pt>
                <c:pt idx="67436">
                  <c:v>33718</c:v>
                </c:pt>
                <c:pt idx="67437">
                  <c:v>33718.5</c:v>
                </c:pt>
                <c:pt idx="67438">
                  <c:v>33719</c:v>
                </c:pt>
                <c:pt idx="67439">
                  <c:v>33719.5</c:v>
                </c:pt>
                <c:pt idx="67440">
                  <c:v>33720</c:v>
                </c:pt>
                <c:pt idx="67441">
                  <c:v>33720.5</c:v>
                </c:pt>
                <c:pt idx="67442">
                  <c:v>33721</c:v>
                </c:pt>
                <c:pt idx="67443">
                  <c:v>33721.5</c:v>
                </c:pt>
                <c:pt idx="67444">
                  <c:v>33722</c:v>
                </c:pt>
                <c:pt idx="67445">
                  <c:v>33722.5</c:v>
                </c:pt>
                <c:pt idx="67446">
                  <c:v>33723</c:v>
                </c:pt>
                <c:pt idx="67447">
                  <c:v>33723.5</c:v>
                </c:pt>
                <c:pt idx="67448">
                  <c:v>33724</c:v>
                </c:pt>
                <c:pt idx="67449">
                  <c:v>33724.5</c:v>
                </c:pt>
                <c:pt idx="67450">
                  <c:v>33725</c:v>
                </c:pt>
                <c:pt idx="67451">
                  <c:v>33725.5</c:v>
                </c:pt>
                <c:pt idx="67452">
                  <c:v>33726</c:v>
                </c:pt>
                <c:pt idx="67453">
                  <c:v>33726.5</c:v>
                </c:pt>
                <c:pt idx="67454">
                  <c:v>33727</c:v>
                </c:pt>
                <c:pt idx="67455">
                  <c:v>33727.5</c:v>
                </c:pt>
                <c:pt idx="67456">
                  <c:v>33728</c:v>
                </c:pt>
                <c:pt idx="67457">
                  <c:v>33728.5</c:v>
                </c:pt>
                <c:pt idx="67458">
                  <c:v>33729</c:v>
                </c:pt>
                <c:pt idx="67459">
                  <c:v>33729.5</c:v>
                </c:pt>
                <c:pt idx="67460">
                  <c:v>33730</c:v>
                </c:pt>
                <c:pt idx="67461">
                  <c:v>33730.5</c:v>
                </c:pt>
                <c:pt idx="67462">
                  <c:v>33731</c:v>
                </c:pt>
                <c:pt idx="67463">
                  <c:v>33731.5</c:v>
                </c:pt>
                <c:pt idx="67464">
                  <c:v>33732</c:v>
                </c:pt>
                <c:pt idx="67465">
                  <c:v>33732.5</c:v>
                </c:pt>
                <c:pt idx="67466">
                  <c:v>33733</c:v>
                </c:pt>
                <c:pt idx="67467">
                  <c:v>33733.5</c:v>
                </c:pt>
                <c:pt idx="67468">
                  <c:v>33734</c:v>
                </c:pt>
                <c:pt idx="67469">
                  <c:v>33734.5</c:v>
                </c:pt>
                <c:pt idx="67470">
                  <c:v>33735</c:v>
                </c:pt>
                <c:pt idx="67471">
                  <c:v>33735.5</c:v>
                </c:pt>
                <c:pt idx="67472">
                  <c:v>33736</c:v>
                </c:pt>
                <c:pt idx="67473">
                  <c:v>33736.5</c:v>
                </c:pt>
                <c:pt idx="67474">
                  <c:v>33737</c:v>
                </c:pt>
                <c:pt idx="67475">
                  <c:v>33737.5</c:v>
                </c:pt>
                <c:pt idx="67476">
                  <c:v>33738</c:v>
                </c:pt>
                <c:pt idx="67477">
                  <c:v>33738.5</c:v>
                </c:pt>
                <c:pt idx="67478">
                  <c:v>33739</c:v>
                </c:pt>
                <c:pt idx="67479">
                  <c:v>33739.5</c:v>
                </c:pt>
                <c:pt idx="67480">
                  <c:v>33740</c:v>
                </c:pt>
                <c:pt idx="67481">
                  <c:v>33740.5</c:v>
                </c:pt>
                <c:pt idx="67482">
                  <c:v>33741</c:v>
                </c:pt>
                <c:pt idx="67483">
                  <c:v>33741.5</c:v>
                </c:pt>
                <c:pt idx="67484">
                  <c:v>33742</c:v>
                </c:pt>
                <c:pt idx="67485">
                  <c:v>33742.5</c:v>
                </c:pt>
                <c:pt idx="67486">
                  <c:v>33743</c:v>
                </c:pt>
                <c:pt idx="67487">
                  <c:v>33743.5</c:v>
                </c:pt>
                <c:pt idx="67488">
                  <c:v>33744</c:v>
                </c:pt>
                <c:pt idx="67489">
                  <c:v>33744.5</c:v>
                </c:pt>
                <c:pt idx="67490">
                  <c:v>33745</c:v>
                </c:pt>
                <c:pt idx="67491">
                  <c:v>33745.5</c:v>
                </c:pt>
                <c:pt idx="67492">
                  <c:v>33746</c:v>
                </c:pt>
                <c:pt idx="67493">
                  <c:v>33746.5</c:v>
                </c:pt>
                <c:pt idx="67494">
                  <c:v>33747</c:v>
                </c:pt>
                <c:pt idx="67495">
                  <c:v>33747.5</c:v>
                </c:pt>
                <c:pt idx="67496">
                  <c:v>33748</c:v>
                </c:pt>
                <c:pt idx="67497">
                  <c:v>33748.5</c:v>
                </c:pt>
                <c:pt idx="67498">
                  <c:v>33749</c:v>
                </c:pt>
                <c:pt idx="67499">
                  <c:v>33749.5</c:v>
                </c:pt>
                <c:pt idx="67500">
                  <c:v>33750</c:v>
                </c:pt>
                <c:pt idx="67501">
                  <c:v>33750.5</c:v>
                </c:pt>
                <c:pt idx="67502">
                  <c:v>33751</c:v>
                </c:pt>
                <c:pt idx="67503">
                  <c:v>33751.5</c:v>
                </c:pt>
                <c:pt idx="67504">
                  <c:v>33752</c:v>
                </c:pt>
                <c:pt idx="67505">
                  <c:v>33752.5</c:v>
                </c:pt>
                <c:pt idx="67506">
                  <c:v>33753</c:v>
                </c:pt>
                <c:pt idx="67507">
                  <c:v>33753.5</c:v>
                </c:pt>
                <c:pt idx="67508">
                  <c:v>33754</c:v>
                </c:pt>
                <c:pt idx="67509">
                  <c:v>33754.5</c:v>
                </c:pt>
                <c:pt idx="67510">
                  <c:v>33755</c:v>
                </c:pt>
                <c:pt idx="67511">
                  <c:v>33755.5</c:v>
                </c:pt>
                <c:pt idx="67512">
                  <c:v>33756</c:v>
                </c:pt>
                <c:pt idx="67513">
                  <c:v>33756.5</c:v>
                </c:pt>
                <c:pt idx="67514">
                  <c:v>33757</c:v>
                </c:pt>
                <c:pt idx="67515">
                  <c:v>33757.5</c:v>
                </c:pt>
                <c:pt idx="67516">
                  <c:v>33758</c:v>
                </c:pt>
                <c:pt idx="67517">
                  <c:v>33758.5</c:v>
                </c:pt>
                <c:pt idx="67518">
                  <c:v>33759</c:v>
                </c:pt>
                <c:pt idx="67519">
                  <c:v>33759.5</c:v>
                </c:pt>
                <c:pt idx="67520">
                  <c:v>33760</c:v>
                </c:pt>
                <c:pt idx="67521">
                  <c:v>33760.5</c:v>
                </c:pt>
                <c:pt idx="67522">
                  <c:v>33761</c:v>
                </c:pt>
                <c:pt idx="67523">
                  <c:v>33761.5</c:v>
                </c:pt>
                <c:pt idx="67524">
                  <c:v>33762</c:v>
                </c:pt>
                <c:pt idx="67525">
                  <c:v>33762.5</c:v>
                </c:pt>
                <c:pt idx="67526">
                  <c:v>33763</c:v>
                </c:pt>
                <c:pt idx="67527">
                  <c:v>33763.5</c:v>
                </c:pt>
                <c:pt idx="67528">
                  <c:v>33764</c:v>
                </c:pt>
                <c:pt idx="67529">
                  <c:v>33764.5</c:v>
                </c:pt>
                <c:pt idx="67530">
                  <c:v>33765</c:v>
                </c:pt>
                <c:pt idx="67531">
                  <c:v>33765.5</c:v>
                </c:pt>
                <c:pt idx="67532">
                  <c:v>33766</c:v>
                </c:pt>
                <c:pt idx="67533">
                  <c:v>33766.5</c:v>
                </c:pt>
                <c:pt idx="67534">
                  <c:v>33767</c:v>
                </c:pt>
                <c:pt idx="67535">
                  <c:v>33767.5</c:v>
                </c:pt>
                <c:pt idx="67536">
                  <c:v>33768</c:v>
                </c:pt>
                <c:pt idx="67537">
                  <c:v>33768.5</c:v>
                </c:pt>
                <c:pt idx="67538">
                  <c:v>33769</c:v>
                </c:pt>
                <c:pt idx="67539">
                  <c:v>33769.5</c:v>
                </c:pt>
                <c:pt idx="67540">
                  <c:v>33770</c:v>
                </c:pt>
                <c:pt idx="67541">
                  <c:v>33770.5</c:v>
                </c:pt>
                <c:pt idx="67542">
                  <c:v>33771</c:v>
                </c:pt>
                <c:pt idx="67543">
                  <c:v>33771.5</c:v>
                </c:pt>
                <c:pt idx="67544">
                  <c:v>33772</c:v>
                </c:pt>
                <c:pt idx="67545">
                  <c:v>33772.5</c:v>
                </c:pt>
                <c:pt idx="67546">
                  <c:v>33773</c:v>
                </c:pt>
                <c:pt idx="67547">
                  <c:v>33773.5</c:v>
                </c:pt>
                <c:pt idx="67548">
                  <c:v>33774</c:v>
                </c:pt>
                <c:pt idx="67549">
                  <c:v>33774.5</c:v>
                </c:pt>
                <c:pt idx="67550">
                  <c:v>33775</c:v>
                </c:pt>
                <c:pt idx="67551">
                  <c:v>33775.5</c:v>
                </c:pt>
                <c:pt idx="67552">
                  <c:v>33776</c:v>
                </c:pt>
                <c:pt idx="67553">
                  <c:v>33776.5</c:v>
                </c:pt>
                <c:pt idx="67554">
                  <c:v>33777</c:v>
                </c:pt>
                <c:pt idx="67555">
                  <c:v>33777.5</c:v>
                </c:pt>
                <c:pt idx="67556">
                  <c:v>33778</c:v>
                </c:pt>
                <c:pt idx="67557">
                  <c:v>33778.5</c:v>
                </c:pt>
                <c:pt idx="67558">
                  <c:v>33779</c:v>
                </c:pt>
                <c:pt idx="67559">
                  <c:v>33779.5</c:v>
                </c:pt>
                <c:pt idx="67560">
                  <c:v>33780</c:v>
                </c:pt>
                <c:pt idx="67561">
                  <c:v>33780.5</c:v>
                </c:pt>
                <c:pt idx="67562">
                  <c:v>33781</c:v>
                </c:pt>
                <c:pt idx="67563">
                  <c:v>33781.5</c:v>
                </c:pt>
                <c:pt idx="67564">
                  <c:v>33782</c:v>
                </c:pt>
                <c:pt idx="67565">
                  <c:v>33782.5</c:v>
                </c:pt>
                <c:pt idx="67566">
                  <c:v>33783</c:v>
                </c:pt>
                <c:pt idx="67567">
                  <c:v>33783.5</c:v>
                </c:pt>
                <c:pt idx="67568">
                  <c:v>33784</c:v>
                </c:pt>
                <c:pt idx="67569">
                  <c:v>33784.5</c:v>
                </c:pt>
                <c:pt idx="67570">
                  <c:v>33785</c:v>
                </c:pt>
                <c:pt idx="67571">
                  <c:v>33785.5</c:v>
                </c:pt>
                <c:pt idx="67572">
                  <c:v>33786</c:v>
                </c:pt>
                <c:pt idx="67573">
                  <c:v>33786.5</c:v>
                </c:pt>
                <c:pt idx="67574">
                  <c:v>33787</c:v>
                </c:pt>
                <c:pt idx="67575">
                  <c:v>33787.5</c:v>
                </c:pt>
                <c:pt idx="67576">
                  <c:v>33788</c:v>
                </c:pt>
                <c:pt idx="67577">
                  <c:v>33788.5</c:v>
                </c:pt>
                <c:pt idx="67578">
                  <c:v>33789</c:v>
                </c:pt>
                <c:pt idx="67579">
                  <c:v>33789.5</c:v>
                </c:pt>
                <c:pt idx="67580">
                  <c:v>33790</c:v>
                </c:pt>
                <c:pt idx="67581">
                  <c:v>33790.5</c:v>
                </c:pt>
                <c:pt idx="67582">
                  <c:v>33791</c:v>
                </c:pt>
                <c:pt idx="67583">
                  <c:v>33791.5</c:v>
                </c:pt>
                <c:pt idx="67584">
                  <c:v>33792</c:v>
                </c:pt>
                <c:pt idx="67585">
                  <c:v>33792.5</c:v>
                </c:pt>
                <c:pt idx="67586">
                  <c:v>33793</c:v>
                </c:pt>
                <c:pt idx="67587">
                  <c:v>33793.5</c:v>
                </c:pt>
                <c:pt idx="67588">
                  <c:v>33794</c:v>
                </c:pt>
                <c:pt idx="67589">
                  <c:v>33794.5</c:v>
                </c:pt>
                <c:pt idx="67590">
                  <c:v>33795</c:v>
                </c:pt>
                <c:pt idx="67591">
                  <c:v>33795.5</c:v>
                </c:pt>
                <c:pt idx="67592">
                  <c:v>33796</c:v>
                </c:pt>
                <c:pt idx="67593">
                  <c:v>33796.5</c:v>
                </c:pt>
                <c:pt idx="67594">
                  <c:v>33797</c:v>
                </c:pt>
                <c:pt idx="67595">
                  <c:v>33797.5</c:v>
                </c:pt>
                <c:pt idx="67596">
                  <c:v>33798</c:v>
                </c:pt>
                <c:pt idx="67597">
                  <c:v>33798.5</c:v>
                </c:pt>
                <c:pt idx="67598">
                  <c:v>33799</c:v>
                </c:pt>
                <c:pt idx="67599">
                  <c:v>33799.5</c:v>
                </c:pt>
                <c:pt idx="67600">
                  <c:v>33800</c:v>
                </c:pt>
                <c:pt idx="67601">
                  <c:v>33800.5</c:v>
                </c:pt>
                <c:pt idx="67602">
                  <c:v>33801</c:v>
                </c:pt>
                <c:pt idx="67603">
                  <c:v>33801.5</c:v>
                </c:pt>
                <c:pt idx="67604">
                  <c:v>33802</c:v>
                </c:pt>
                <c:pt idx="67605">
                  <c:v>33802.5</c:v>
                </c:pt>
                <c:pt idx="67606">
                  <c:v>33803</c:v>
                </c:pt>
                <c:pt idx="67607">
                  <c:v>33803.5</c:v>
                </c:pt>
                <c:pt idx="67608">
                  <c:v>33804</c:v>
                </c:pt>
                <c:pt idx="67609">
                  <c:v>33804.5</c:v>
                </c:pt>
                <c:pt idx="67610">
                  <c:v>33805</c:v>
                </c:pt>
                <c:pt idx="67611">
                  <c:v>33805.5</c:v>
                </c:pt>
                <c:pt idx="67612">
                  <c:v>33806</c:v>
                </c:pt>
                <c:pt idx="67613">
                  <c:v>33806.5</c:v>
                </c:pt>
                <c:pt idx="67614">
                  <c:v>33807</c:v>
                </c:pt>
                <c:pt idx="67615">
                  <c:v>33807.5</c:v>
                </c:pt>
                <c:pt idx="67616">
                  <c:v>33808</c:v>
                </c:pt>
                <c:pt idx="67617">
                  <c:v>33808.5</c:v>
                </c:pt>
                <c:pt idx="67618">
                  <c:v>33809</c:v>
                </c:pt>
                <c:pt idx="67619">
                  <c:v>33809.5</c:v>
                </c:pt>
                <c:pt idx="67620">
                  <c:v>33810</c:v>
                </c:pt>
                <c:pt idx="67621">
                  <c:v>33810.5</c:v>
                </c:pt>
                <c:pt idx="67622">
                  <c:v>33811</c:v>
                </c:pt>
                <c:pt idx="67623">
                  <c:v>33811.5</c:v>
                </c:pt>
                <c:pt idx="67624">
                  <c:v>33812</c:v>
                </c:pt>
                <c:pt idx="67625">
                  <c:v>33812.5</c:v>
                </c:pt>
                <c:pt idx="67626">
                  <c:v>33813</c:v>
                </c:pt>
                <c:pt idx="67627">
                  <c:v>33813.5</c:v>
                </c:pt>
                <c:pt idx="67628">
                  <c:v>33814</c:v>
                </c:pt>
                <c:pt idx="67629">
                  <c:v>33814.5</c:v>
                </c:pt>
                <c:pt idx="67630">
                  <c:v>33815</c:v>
                </c:pt>
                <c:pt idx="67631">
                  <c:v>33815.5</c:v>
                </c:pt>
                <c:pt idx="67632">
                  <c:v>33816</c:v>
                </c:pt>
                <c:pt idx="67633">
                  <c:v>33816.5</c:v>
                </c:pt>
                <c:pt idx="67634">
                  <c:v>33817</c:v>
                </c:pt>
                <c:pt idx="67635">
                  <c:v>33817.5</c:v>
                </c:pt>
                <c:pt idx="67636">
                  <c:v>33818</c:v>
                </c:pt>
                <c:pt idx="67637">
                  <c:v>33818.5</c:v>
                </c:pt>
                <c:pt idx="67638">
                  <c:v>33819</c:v>
                </c:pt>
                <c:pt idx="67639">
                  <c:v>33819.5</c:v>
                </c:pt>
                <c:pt idx="67640">
                  <c:v>33820</c:v>
                </c:pt>
                <c:pt idx="67641">
                  <c:v>33820.5</c:v>
                </c:pt>
                <c:pt idx="67642">
                  <c:v>33821</c:v>
                </c:pt>
                <c:pt idx="67643">
                  <c:v>33821.5</c:v>
                </c:pt>
                <c:pt idx="67644">
                  <c:v>33822</c:v>
                </c:pt>
                <c:pt idx="67645">
                  <c:v>33822.5</c:v>
                </c:pt>
                <c:pt idx="67646">
                  <c:v>33823</c:v>
                </c:pt>
                <c:pt idx="67647">
                  <c:v>33823.5</c:v>
                </c:pt>
                <c:pt idx="67648">
                  <c:v>33824</c:v>
                </c:pt>
                <c:pt idx="67649">
                  <c:v>33824.5</c:v>
                </c:pt>
                <c:pt idx="67650">
                  <c:v>33825</c:v>
                </c:pt>
                <c:pt idx="67651">
                  <c:v>33825.5</c:v>
                </c:pt>
                <c:pt idx="67652">
                  <c:v>33826</c:v>
                </c:pt>
                <c:pt idx="67653">
                  <c:v>33826.5</c:v>
                </c:pt>
                <c:pt idx="67654">
                  <c:v>33827</c:v>
                </c:pt>
                <c:pt idx="67655">
                  <c:v>33827.5</c:v>
                </c:pt>
                <c:pt idx="67656">
                  <c:v>33828</c:v>
                </c:pt>
                <c:pt idx="67657">
                  <c:v>33828.5</c:v>
                </c:pt>
                <c:pt idx="67658">
                  <c:v>33829</c:v>
                </c:pt>
                <c:pt idx="67659">
                  <c:v>33829.5</c:v>
                </c:pt>
                <c:pt idx="67660">
                  <c:v>33830</c:v>
                </c:pt>
                <c:pt idx="67661">
                  <c:v>33830.5</c:v>
                </c:pt>
                <c:pt idx="67662">
                  <c:v>33831</c:v>
                </c:pt>
                <c:pt idx="67663">
                  <c:v>33831.5</c:v>
                </c:pt>
                <c:pt idx="67664">
                  <c:v>33832</c:v>
                </c:pt>
                <c:pt idx="67665">
                  <c:v>33832.5</c:v>
                </c:pt>
                <c:pt idx="67666">
                  <c:v>33833</c:v>
                </c:pt>
                <c:pt idx="67667">
                  <c:v>33833.5</c:v>
                </c:pt>
                <c:pt idx="67668">
                  <c:v>33834</c:v>
                </c:pt>
                <c:pt idx="67669">
                  <c:v>33834.5</c:v>
                </c:pt>
                <c:pt idx="67670">
                  <c:v>33835</c:v>
                </c:pt>
                <c:pt idx="67671">
                  <c:v>33835.5</c:v>
                </c:pt>
                <c:pt idx="67672">
                  <c:v>33836</c:v>
                </c:pt>
                <c:pt idx="67673">
                  <c:v>33836.5</c:v>
                </c:pt>
                <c:pt idx="67674">
                  <c:v>33837</c:v>
                </c:pt>
                <c:pt idx="67675">
                  <c:v>33837.5</c:v>
                </c:pt>
                <c:pt idx="67676">
                  <c:v>33838</c:v>
                </c:pt>
                <c:pt idx="67677">
                  <c:v>33838.5</c:v>
                </c:pt>
                <c:pt idx="67678">
                  <c:v>33839</c:v>
                </c:pt>
                <c:pt idx="67679">
                  <c:v>33839.5</c:v>
                </c:pt>
                <c:pt idx="67680">
                  <c:v>33840</c:v>
                </c:pt>
                <c:pt idx="67681">
                  <c:v>33840.5</c:v>
                </c:pt>
                <c:pt idx="67682">
                  <c:v>33841</c:v>
                </c:pt>
                <c:pt idx="67683">
                  <c:v>33841.5</c:v>
                </c:pt>
                <c:pt idx="67684">
                  <c:v>33842</c:v>
                </c:pt>
                <c:pt idx="67685">
                  <c:v>33842.5</c:v>
                </c:pt>
                <c:pt idx="67686">
                  <c:v>33843</c:v>
                </c:pt>
                <c:pt idx="67687">
                  <c:v>33843.5</c:v>
                </c:pt>
                <c:pt idx="67688">
                  <c:v>33844</c:v>
                </c:pt>
                <c:pt idx="67689">
                  <c:v>33844.5</c:v>
                </c:pt>
                <c:pt idx="67690">
                  <c:v>33845</c:v>
                </c:pt>
                <c:pt idx="67691">
                  <c:v>33845.5</c:v>
                </c:pt>
                <c:pt idx="67692">
                  <c:v>33846</c:v>
                </c:pt>
                <c:pt idx="67693">
                  <c:v>33846.5</c:v>
                </c:pt>
                <c:pt idx="67694">
                  <c:v>33847</c:v>
                </c:pt>
                <c:pt idx="67695">
                  <c:v>33847.5</c:v>
                </c:pt>
                <c:pt idx="67696">
                  <c:v>33848</c:v>
                </c:pt>
                <c:pt idx="67697">
                  <c:v>33848.5</c:v>
                </c:pt>
                <c:pt idx="67698">
                  <c:v>33849</c:v>
                </c:pt>
                <c:pt idx="67699">
                  <c:v>33849.5</c:v>
                </c:pt>
                <c:pt idx="67700">
                  <c:v>33850</c:v>
                </c:pt>
                <c:pt idx="67701">
                  <c:v>33850.5</c:v>
                </c:pt>
                <c:pt idx="67702">
                  <c:v>33851</c:v>
                </c:pt>
                <c:pt idx="67703">
                  <c:v>33851.5</c:v>
                </c:pt>
                <c:pt idx="67704">
                  <c:v>33852</c:v>
                </c:pt>
                <c:pt idx="67705">
                  <c:v>33852.5</c:v>
                </c:pt>
                <c:pt idx="67706">
                  <c:v>33853</c:v>
                </c:pt>
                <c:pt idx="67707">
                  <c:v>33853.5</c:v>
                </c:pt>
                <c:pt idx="67708">
                  <c:v>33854</c:v>
                </c:pt>
                <c:pt idx="67709">
                  <c:v>33854.5</c:v>
                </c:pt>
                <c:pt idx="67710">
                  <c:v>33855</c:v>
                </c:pt>
                <c:pt idx="67711">
                  <c:v>33855.5</c:v>
                </c:pt>
                <c:pt idx="67712">
                  <c:v>33856</c:v>
                </c:pt>
                <c:pt idx="67713">
                  <c:v>33856.5</c:v>
                </c:pt>
                <c:pt idx="67714">
                  <c:v>33857</c:v>
                </c:pt>
                <c:pt idx="67715">
                  <c:v>33857.5</c:v>
                </c:pt>
                <c:pt idx="67716">
                  <c:v>33858</c:v>
                </c:pt>
                <c:pt idx="67717">
                  <c:v>33858.5</c:v>
                </c:pt>
                <c:pt idx="67718">
                  <c:v>33859</c:v>
                </c:pt>
                <c:pt idx="67719">
                  <c:v>33859.5</c:v>
                </c:pt>
                <c:pt idx="67720">
                  <c:v>33860</c:v>
                </c:pt>
                <c:pt idx="67721">
                  <c:v>33860.5</c:v>
                </c:pt>
                <c:pt idx="67722">
                  <c:v>33861</c:v>
                </c:pt>
                <c:pt idx="67723">
                  <c:v>33861.5</c:v>
                </c:pt>
                <c:pt idx="67724">
                  <c:v>33862</c:v>
                </c:pt>
                <c:pt idx="67725">
                  <c:v>33862.5</c:v>
                </c:pt>
                <c:pt idx="67726">
                  <c:v>33863</c:v>
                </c:pt>
                <c:pt idx="67727">
                  <c:v>33863.5</c:v>
                </c:pt>
                <c:pt idx="67728">
                  <c:v>33864</c:v>
                </c:pt>
                <c:pt idx="67729">
                  <c:v>33864.5</c:v>
                </c:pt>
                <c:pt idx="67730">
                  <c:v>33865</c:v>
                </c:pt>
                <c:pt idx="67731">
                  <c:v>33865.5</c:v>
                </c:pt>
                <c:pt idx="67732">
                  <c:v>33866</c:v>
                </c:pt>
                <c:pt idx="67733">
                  <c:v>33866.5</c:v>
                </c:pt>
                <c:pt idx="67734">
                  <c:v>33867</c:v>
                </c:pt>
                <c:pt idx="67735">
                  <c:v>33867.5</c:v>
                </c:pt>
                <c:pt idx="67736">
                  <c:v>33868</c:v>
                </c:pt>
                <c:pt idx="67737">
                  <c:v>33868.5</c:v>
                </c:pt>
                <c:pt idx="67738">
                  <c:v>33869</c:v>
                </c:pt>
                <c:pt idx="67739">
                  <c:v>33869.5</c:v>
                </c:pt>
                <c:pt idx="67740">
                  <c:v>33870</c:v>
                </c:pt>
                <c:pt idx="67741">
                  <c:v>33870.5</c:v>
                </c:pt>
                <c:pt idx="67742">
                  <c:v>33871</c:v>
                </c:pt>
                <c:pt idx="67743">
                  <c:v>33871.5</c:v>
                </c:pt>
                <c:pt idx="67744">
                  <c:v>33872</c:v>
                </c:pt>
                <c:pt idx="67745">
                  <c:v>33872.5</c:v>
                </c:pt>
                <c:pt idx="67746">
                  <c:v>33873</c:v>
                </c:pt>
                <c:pt idx="67747">
                  <c:v>33873.5</c:v>
                </c:pt>
                <c:pt idx="67748">
                  <c:v>33874</c:v>
                </c:pt>
                <c:pt idx="67749">
                  <c:v>33874.5</c:v>
                </c:pt>
                <c:pt idx="67750">
                  <c:v>33875</c:v>
                </c:pt>
                <c:pt idx="67751">
                  <c:v>33875.5</c:v>
                </c:pt>
                <c:pt idx="67752">
                  <c:v>33876</c:v>
                </c:pt>
                <c:pt idx="67753">
                  <c:v>33876.5</c:v>
                </c:pt>
                <c:pt idx="67754">
                  <c:v>33877</c:v>
                </c:pt>
                <c:pt idx="67755">
                  <c:v>33877.5</c:v>
                </c:pt>
                <c:pt idx="67756">
                  <c:v>33878</c:v>
                </c:pt>
                <c:pt idx="67757">
                  <c:v>33878.5</c:v>
                </c:pt>
                <c:pt idx="67758">
                  <c:v>33879</c:v>
                </c:pt>
                <c:pt idx="67759">
                  <c:v>33879.5</c:v>
                </c:pt>
                <c:pt idx="67760">
                  <c:v>33880</c:v>
                </c:pt>
                <c:pt idx="67761">
                  <c:v>33880.5</c:v>
                </c:pt>
                <c:pt idx="67762">
                  <c:v>33881</c:v>
                </c:pt>
                <c:pt idx="67763">
                  <c:v>33881.5</c:v>
                </c:pt>
                <c:pt idx="67764">
                  <c:v>33882</c:v>
                </c:pt>
                <c:pt idx="67765">
                  <c:v>33882.5</c:v>
                </c:pt>
                <c:pt idx="67766">
                  <c:v>33883</c:v>
                </c:pt>
                <c:pt idx="67767">
                  <c:v>33883.5</c:v>
                </c:pt>
                <c:pt idx="67768">
                  <c:v>33884</c:v>
                </c:pt>
                <c:pt idx="67769">
                  <c:v>33884.5</c:v>
                </c:pt>
                <c:pt idx="67770">
                  <c:v>33885</c:v>
                </c:pt>
                <c:pt idx="67771">
                  <c:v>33885.5</c:v>
                </c:pt>
                <c:pt idx="67772">
                  <c:v>33886</c:v>
                </c:pt>
                <c:pt idx="67773">
                  <c:v>33886.5</c:v>
                </c:pt>
                <c:pt idx="67774">
                  <c:v>33887</c:v>
                </c:pt>
                <c:pt idx="67775">
                  <c:v>33887.5</c:v>
                </c:pt>
                <c:pt idx="67776">
                  <c:v>33888</c:v>
                </c:pt>
                <c:pt idx="67777">
                  <c:v>33888.5</c:v>
                </c:pt>
                <c:pt idx="67778">
                  <c:v>33889</c:v>
                </c:pt>
                <c:pt idx="67779">
                  <c:v>33889.5</c:v>
                </c:pt>
                <c:pt idx="67780">
                  <c:v>33890</c:v>
                </c:pt>
                <c:pt idx="67781">
                  <c:v>33890.5</c:v>
                </c:pt>
                <c:pt idx="67782">
                  <c:v>33891</c:v>
                </c:pt>
                <c:pt idx="67783">
                  <c:v>33891.5</c:v>
                </c:pt>
                <c:pt idx="67784">
                  <c:v>33892</c:v>
                </c:pt>
                <c:pt idx="67785">
                  <c:v>33892.5</c:v>
                </c:pt>
                <c:pt idx="67786">
                  <c:v>33893</c:v>
                </c:pt>
                <c:pt idx="67787">
                  <c:v>33893.5</c:v>
                </c:pt>
                <c:pt idx="67788">
                  <c:v>33894</c:v>
                </c:pt>
                <c:pt idx="67789">
                  <c:v>33894.5</c:v>
                </c:pt>
                <c:pt idx="67790">
                  <c:v>33895</c:v>
                </c:pt>
                <c:pt idx="67791">
                  <c:v>33895.5</c:v>
                </c:pt>
                <c:pt idx="67792">
                  <c:v>33896</c:v>
                </c:pt>
                <c:pt idx="67793">
                  <c:v>33896.5</c:v>
                </c:pt>
                <c:pt idx="67794">
                  <c:v>33897</c:v>
                </c:pt>
                <c:pt idx="67795">
                  <c:v>33897.5</c:v>
                </c:pt>
                <c:pt idx="67796">
                  <c:v>33898</c:v>
                </c:pt>
                <c:pt idx="67797">
                  <c:v>33898.5</c:v>
                </c:pt>
                <c:pt idx="67798">
                  <c:v>33899</c:v>
                </c:pt>
                <c:pt idx="67799">
                  <c:v>33899.5</c:v>
                </c:pt>
                <c:pt idx="67800">
                  <c:v>33900</c:v>
                </c:pt>
                <c:pt idx="67801">
                  <c:v>33900.5</c:v>
                </c:pt>
                <c:pt idx="67802">
                  <c:v>33901</c:v>
                </c:pt>
                <c:pt idx="67803">
                  <c:v>33901.5</c:v>
                </c:pt>
                <c:pt idx="67804">
                  <c:v>33902</c:v>
                </c:pt>
                <c:pt idx="67805">
                  <c:v>33902.5</c:v>
                </c:pt>
                <c:pt idx="67806">
                  <c:v>33903</c:v>
                </c:pt>
                <c:pt idx="67807">
                  <c:v>33903.5</c:v>
                </c:pt>
                <c:pt idx="67808">
                  <c:v>33904</c:v>
                </c:pt>
                <c:pt idx="67809">
                  <c:v>33904.5</c:v>
                </c:pt>
                <c:pt idx="67810">
                  <c:v>33905</c:v>
                </c:pt>
                <c:pt idx="67811">
                  <c:v>33905.5</c:v>
                </c:pt>
                <c:pt idx="67812">
                  <c:v>33906</c:v>
                </c:pt>
                <c:pt idx="67813">
                  <c:v>33906.5</c:v>
                </c:pt>
                <c:pt idx="67814">
                  <c:v>33907</c:v>
                </c:pt>
                <c:pt idx="67815">
                  <c:v>33907.5</c:v>
                </c:pt>
                <c:pt idx="67816">
                  <c:v>33908</c:v>
                </c:pt>
                <c:pt idx="67817">
                  <c:v>33908.5</c:v>
                </c:pt>
                <c:pt idx="67818">
                  <c:v>33909</c:v>
                </c:pt>
                <c:pt idx="67819">
                  <c:v>33909.5</c:v>
                </c:pt>
                <c:pt idx="67820">
                  <c:v>33910</c:v>
                </c:pt>
                <c:pt idx="67821">
                  <c:v>33910.5</c:v>
                </c:pt>
                <c:pt idx="67822">
                  <c:v>33911</c:v>
                </c:pt>
                <c:pt idx="67823">
                  <c:v>33911.5</c:v>
                </c:pt>
                <c:pt idx="67824">
                  <c:v>33912</c:v>
                </c:pt>
                <c:pt idx="67825">
                  <c:v>33912.5</c:v>
                </c:pt>
                <c:pt idx="67826">
                  <c:v>33913</c:v>
                </c:pt>
                <c:pt idx="67827">
                  <c:v>33913.5</c:v>
                </c:pt>
                <c:pt idx="67828">
                  <c:v>33914</c:v>
                </c:pt>
                <c:pt idx="67829">
                  <c:v>33914.5</c:v>
                </c:pt>
                <c:pt idx="67830">
                  <c:v>33915</c:v>
                </c:pt>
                <c:pt idx="67831">
                  <c:v>33915.5</c:v>
                </c:pt>
                <c:pt idx="67832">
                  <c:v>33916</c:v>
                </c:pt>
                <c:pt idx="67833">
                  <c:v>33916.5</c:v>
                </c:pt>
                <c:pt idx="67834">
                  <c:v>33917</c:v>
                </c:pt>
                <c:pt idx="67835">
                  <c:v>33917.5</c:v>
                </c:pt>
                <c:pt idx="67836">
                  <c:v>33918</c:v>
                </c:pt>
                <c:pt idx="67837">
                  <c:v>33918.5</c:v>
                </c:pt>
                <c:pt idx="67838">
                  <c:v>33919</c:v>
                </c:pt>
                <c:pt idx="67839">
                  <c:v>33919.5</c:v>
                </c:pt>
                <c:pt idx="67840">
                  <c:v>33920</c:v>
                </c:pt>
                <c:pt idx="67841">
                  <c:v>33920.5</c:v>
                </c:pt>
                <c:pt idx="67842">
                  <c:v>33921</c:v>
                </c:pt>
                <c:pt idx="67843">
                  <c:v>33921.5</c:v>
                </c:pt>
                <c:pt idx="67844">
                  <c:v>33922</c:v>
                </c:pt>
                <c:pt idx="67845">
                  <c:v>33922.5</c:v>
                </c:pt>
                <c:pt idx="67846">
                  <c:v>33923</c:v>
                </c:pt>
                <c:pt idx="67847">
                  <c:v>33923.5</c:v>
                </c:pt>
                <c:pt idx="67848">
                  <c:v>33924</c:v>
                </c:pt>
                <c:pt idx="67849">
                  <c:v>33924.5</c:v>
                </c:pt>
                <c:pt idx="67850">
                  <c:v>33925</c:v>
                </c:pt>
                <c:pt idx="67851">
                  <c:v>33925.5</c:v>
                </c:pt>
                <c:pt idx="67852">
                  <c:v>33926</c:v>
                </c:pt>
                <c:pt idx="67853">
                  <c:v>33926.5</c:v>
                </c:pt>
                <c:pt idx="67854">
                  <c:v>33927</c:v>
                </c:pt>
                <c:pt idx="67855">
                  <c:v>33927.5</c:v>
                </c:pt>
                <c:pt idx="67856">
                  <c:v>33928</c:v>
                </c:pt>
                <c:pt idx="67857">
                  <c:v>33928.5</c:v>
                </c:pt>
                <c:pt idx="67858">
                  <c:v>33929</c:v>
                </c:pt>
                <c:pt idx="67859">
                  <c:v>33929.5</c:v>
                </c:pt>
                <c:pt idx="67860">
                  <c:v>33930</c:v>
                </c:pt>
                <c:pt idx="67861">
                  <c:v>33930.5</c:v>
                </c:pt>
                <c:pt idx="67862">
                  <c:v>33931</c:v>
                </c:pt>
                <c:pt idx="67863">
                  <c:v>33931.5</c:v>
                </c:pt>
                <c:pt idx="67864">
                  <c:v>33932</c:v>
                </c:pt>
                <c:pt idx="67865">
                  <c:v>33932.5</c:v>
                </c:pt>
                <c:pt idx="67866">
                  <c:v>33933</c:v>
                </c:pt>
                <c:pt idx="67867">
                  <c:v>33933.5</c:v>
                </c:pt>
                <c:pt idx="67868">
                  <c:v>33934</c:v>
                </c:pt>
                <c:pt idx="67869">
                  <c:v>33934.5</c:v>
                </c:pt>
                <c:pt idx="67870">
                  <c:v>33935</c:v>
                </c:pt>
                <c:pt idx="67871">
                  <c:v>33935.5</c:v>
                </c:pt>
                <c:pt idx="67872">
                  <c:v>33936</c:v>
                </c:pt>
                <c:pt idx="67873">
                  <c:v>33936.5</c:v>
                </c:pt>
                <c:pt idx="67874">
                  <c:v>33937</c:v>
                </c:pt>
                <c:pt idx="67875">
                  <c:v>33937.5</c:v>
                </c:pt>
                <c:pt idx="67876">
                  <c:v>33938</c:v>
                </c:pt>
                <c:pt idx="67877">
                  <c:v>33938.5</c:v>
                </c:pt>
                <c:pt idx="67878">
                  <c:v>33939</c:v>
                </c:pt>
                <c:pt idx="67879">
                  <c:v>33939.5</c:v>
                </c:pt>
                <c:pt idx="67880">
                  <c:v>33940</c:v>
                </c:pt>
                <c:pt idx="67881">
                  <c:v>33940.5</c:v>
                </c:pt>
                <c:pt idx="67882">
                  <c:v>33941</c:v>
                </c:pt>
                <c:pt idx="67883">
                  <c:v>33941.5</c:v>
                </c:pt>
                <c:pt idx="67884">
                  <c:v>33942</c:v>
                </c:pt>
                <c:pt idx="67885">
                  <c:v>33942.5</c:v>
                </c:pt>
                <c:pt idx="67886">
                  <c:v>33943</c:v>
                </c:pt>
                <c:pt idx="67887">
                  <c:v>33943.5</c:v>
                </c:pt>
                <c:pt idx="67888">
                  <c:v>33944</c:v>
                </c:pt>
                <c:pt idx="67889">
                  <c:v>33944.5</c:v>
                </c:pt>
                <c:pt idx="67890">
                  <c:v>33945</c:v>
                </c:pt>
                <c:pt idx="67891">
                  <c:v>33945.5</c:v>
                </c:pt>
                <c:pt idx="67892">
                  <c:v>33946</c:v>
                </c:pt>
                <c:pt idx="67893">
                  <c:v>33946.5</c:v>
                </c:pt>
                <c:pt idx="67894">
                  <c:v>33947</c:v>
                </c:pt>
                <c:pt idx="67895">
                  <c:v>33947.5</c:v>
                </c:pt>
                <c:pt idx="67896">
                  <c:v>33948</c:v>
                </c:pt>
                <c:pt idx="67897">
                  <c:v>33948.5</c:v>
                </c:pt>
                <c:pt idx="67898">
                  <c:v>33949</c:v>
                </c:pt>
                <c:pt idx="67899">
                  <c:v>33949.5</c:v>
                </c:pt>
                <c:pt idx="67900">
                  <c:v>33950</c:v>
                </c:pt>
                <c:pt idx="67901">
                  <c:v>33950.5</c:v>
                </c:pt>
                <c:pt idx="67902">
                  <c:v>33951</c:v>
                </c:pt>
                <c:pt idx="67903">
                  <c:v>33951.5</c:v>
                </c:pt>
                <c:pt idx="67904">
                  <c:v>33952</c:v>
                </c:pt>
                <c:pt idx="67905">
                  <c:v>33952.5</c:v>
                </c:pt>
                <c:pt idx="67906">
                  <c:v>33953</c:v>
                </c:pt>
                <c:pt idx="67907">
                  <c:v>33953.5</c:v>
                </c:pt>
                <c:pt idx="67908">
                  <c:v>33954</c:v>
                </c:pt>
                <c:pt idx="67909">
                  <c:v>33954.5</c:v>
                </c:pt>
                <c:pt idx="67910">
                  <c:v>33955</c:v>
                </c:pt>
                <c:pt idx="67911">
                  <c:v>33955.5</c:v>
                </c:pt>
                <c:pt idx="67912">
                  <c:v>33956</c:v>
                </c:pt>
                <c:pt idx="67913">
                  <c:v>33956.5</c:v>
                </c:pt>
                <c:pt idx="67914">
                  <c:v>33957</c:v>
                </c:pt>
                <c:pt idx="67915">
                  <c:v>33957.5</c:v>
                </c:pt>
                <c:pt idx="67916">
                  <c:v>33958</c:v>
                </c:pt>
                <c:pt idx="67917">
                  <c:v>33958.5</c:v>
                </c:pt>
                <c:pt idx="67918">
                  <c:v>33959</c:v>
                </c:pt>
                <c:pt idx="67919">
                  <c:v>33959.5</c:v>
                </c:pt>
                <c:pt idx="67920">
                  <c:v>33960</c:v>
                </c:pt>
                <c:pt idx="67921">
                  <c:v>33960.5</c:v>
                </c:pt>
                <c:pt idx="67922">
                  <c:v>33961</c:v>
                </c:pt>
                <c:pt idx="67923">
                  <c:v>33961.5</c:v>
                </c:pt>
                <c:pt idx="67924">
                  <c:v>33962</c:v>
                </c:pt>
                <c:pt idx="67925">
                  <c:v>33962.5</c:v>
                </c:pt>
                <c:pt idx="67926">
                  <c:v>33963</c:v>
                </c:pt>
                <c:pt idx="67927">
                  <c:v>33963.5</c:v>
                </c:pt>
                <c:pt idx="67928">
                  <c:v>33964</c:v>
                </c:pt>
                <c:pt idx="67929">
                  <c:v>33964.5</c:v>
                </c:pt>
                <c:pt idx="67930">
                  <c:v>33965</c:v>
                </c:pt>
                <c:pt idx="67931">
                  <c:v>33965.5</c:v>
                </c:pt>
                <c:pt idx="67932">
                  <c:v>33966</c:v>
                </c:pt>
                <c:pt idx="67933">
                  <c:v>33966.5</c:v>
                </c:pt>
                <c:pt idx="67934">
                  <c:v>33967</c:v>
                </c:pt>
                <c:pt idx="67935">
                  <c:v>33967.5</c:v>
                </c:pt>
                <c:pt idx="67936">
                  <c:v>33968</c:v>
                </c:pt>
                <c:pt idx="67937">
                  <c:v>33968.5</c:v>
                </c:pt>
                <c:pt idx="67938">
                  <c:v>33969</c:v>
                </c:pt>
                <c:pt idx="67939">
                  <c:v>33969.5</c:v>
                </c:pt>
                <c:pt idx="67940">
                  <c:v>33970</c:v>
                </c:pt>
                <c:pt idx="67941">
                  <c:v>33970.5</c:v>
                </c:pt>
                <c:pt idx="67942">
                  <c:v>33971</c:v>
                </c:pt>
                <c:pt idx="67943">
                  <c:v>33971.5</c:v>
                </c:pt>
                <c:pt idx="67944">
                  <c:v>33972</c:v>
                </c:pt>
                <c:pt idx="67945">
                  <c:v>33972.5</c:v>
                </c:pt>
                <c:pt idx="67946">
                  <c:v>33973</c:v>
                </c:pt>
                <c:pt idx="67947">
                  <c:v>33973.5</c:v>
                </c:pt>
                <c:pt idx="67948">
                  <c:v>33974</c:v>
                </c:pt>
                <c:pt idx="67949">
                  <c:v>33974.5</c:v>
                </c:pt>
                <c:pt idx="67950">
                  <c:v>33975</c:v>
                </c:pt>
                <c:pt idx="67951">
                  <c:v>33975.5</c:v>
                </c:pt>
                <c:pt idx="67952">
                  <c:v>33976</c:v>
                </c:pt>
                <c:pt idx="67953">
                  <c:v>33976.5</c:v>
                </c:pt>
                <c:pt idx="67954">
                  <c:v>33977</c:v>
                </c:pt>
                <c:pt idx="67955">
                  <c:v>33977.5</c:v>
                </c:pt>
                <c:pt idx="67956">
                  <c:v>33978</c:v>
                </c:pt>
                <c:pt idx="67957">
                  <c:v>33978.5</c:v>
                </c:pt>
                <c:pt idx="67958">
                  <c:v>33979</c:v>
                </c:pt>
                <c:pt idx="67959">
                  <c:v>33979.5</c:v>
                </c:pt>
                <c:pt idx="67960">
                  <c:v>33980</c:v>
                </c:pt>
                <c:pt idx="67961">
                  <c:v>33980.5</c:v>
                </c:pt>
                <c:pt idx="67962">
                  <c:v>33981</c:v>
                </c:pt>
                <c:pt idx="67963">
                  <c:v>33981.5</c:v>
                </c:pt>
                <c:pt idx="67964">
                  <c:v>33982</c:v>
                </c:pt>
                <c:pt idx="67965">
                  <c:v>33982.5</c:v>
                </c:pt>
                <c:pt idx="67966">
                  <c:v>33983</c:v>
                </c:pt>
                <c:pt idx="67967">
                  <c:v>33983.5</c:v>
                </c:pt>
                <c:pt idx="67968">
                  <c:v>33984</c:v>
                </c:pt>
                <c:pt idx="67969">
                  <c:v>33984.5</c:v>
                </c:pt>
                <c:pt idx="67970">
                  <c:v>33985</c:v>
                </c:pt>
                <c:pt idx="67971">
                  <c:v>33985.5</c:v>
                </c:pt>
                <c:pt idx="67972">
                  <c:v>33986</c:v>
                </c:pt>
                <c:pt idx="67973">
                  <c:v>33986.5</c:v>
                </c:pt>
                <c:pt idx="67974">
                  <c:v>33987</c:v>
                </c:pt>
                <c:pt idx="67975">
                  <c:v>33987.5</c:v>
                </c:pt>
                <c:pt idx="67976">
                  <c:v>33988</c:v>
                </c:pt>
                <c:pt idx="67977">
                  <c:v>33988.5</c:v>
                </c:pt>
                <c:pt idx="67978">
                  <c:v>33989</c:v>
                </c:pt>
                <c:pt idx="67979">
                  <c:v>33989.5</c:v>
                </c:pt>
                <c:pt idx="67980">
                  <c:v>33990</c:v>
                </c:pt>
                <c:pt idx="67981">
                  <c:v>33990.5</c:v>
                </c:pt>
                <c:pt idx="67982">
                  <c:v>33991</c:v>
                </c:pt>
                <c:pt idx="67983">
                  <c:v>33991.5</c:v>
                </c:pt>
                <c:pt idx="67984">
                  <c:v>33992</c:v>
                </c:pt>
                <c:pt idx="67985">
                  <c:v>33992.5</c:v>
                </c:pt>
                <c:pt idx="67986">
                  <c:v>33993</c:v>
                </c:pt>
                <c:pt idx="67987">
                  <c:v>33993.5</c:v>
                </c:pt>
                <c:pt idx="67988">
                  <c:v>33994</c:v>
                </c:pt>
                <c:pt idx="67989">
                  <c:v>33994.5</c:v>
                </c:pt>
                <c:pt idx="67990">
                  <c:v>33995</c:v>
                </c:pt>
                <c:pt idx="67991">
                  <c:v>33995.5</c:v>
                </c:pt>
                <c:pt idx="67992">
                  <c:v>33996</c:v>
                </c:pt>
                <c:pt idx="67993">
                  <c:v>33996.5</c:v>
                </c:pt>
                <c:pt idx="67994">
                  <c:v>33997</c:v>
                </c:pt>
                <c:pt idx="67995">
                  <c:v>33997.5</c:v>
                </c:pt>
                <c:pt idx="67996">
                  <c:v>33998</c:v>
                </c:pt>
                <c:pt idx="67997">
                  <c:v>33998.5</c:v>
                </c:pt>
                <c:pt idx="67998">
                  <c:v>33999</c:v>
                </c:pt>
                <c:pt idx="67999">
                  <c:v>33999.5</c:v>
                </c:pt>
                <c:pt idx="68000">
                  <c:v>34000</c:v>
                </c:pt>
                <c:pt idx="68001">
                  <c:v>34000.5</c:v>
                </c:pt>
                <c:pt idx="68002">
                  <c:v>34001</c:v>
                </c:pt>
                <c:pt idx="68003">
                  <c:v>34001.5</c:v>
                </c:pt>
                <c:pt idx="68004">
                  <c:v>34002</c:v>
                </c:pt>
                <c:pt idx="68005">
                  <c:v>34002.5</c:v>
                </c:pt>
                <c:pt idx="68006">
                  <c:v>34003</c:v>
                </c:pt>
                <c:pt idx="68007">
                  <c:v>34003.5</c:v>
                </c:pt>
                <c:pt idx="68008">
                  <c:v>34004</c:v>
                </c:pt>
                <c:pt idx="68009">
                  <c:v>34004.5</c:v>
                </c:pt>
                <c:pt idx="68010">
                  <c:v>34005</c:v>
                </c:pt>
                <c:pt idx="68011">
                  <c:v>34005.5</c:v>
                </c:pt>
                <c:pt idx="68012">
                  <c:v>34006</c:v>
                </c:pt>
                <c:pt idx="68013">
                  <c:v>34006.5</c:v>
                </c:pt>
                <c:pt idx="68014">
                  <c:v>34007</c:v>
                </c:pt>
                <c:pt idx="68015">
                  <c:v>34007.5</c:v>
                </c:pt>
                <c:pt idx="68016">
                  <c:v>34008</c:v>
                </c:pt>
                <c:pt idx="68017">
                  <c:v>34008.5</c:v>
                </c:pt>
                <c:pt idx="68018">
                  <c:v>34009</c:v>
                </c:pt>
                <c:pt idx="68019">
                  <c:v>34009.5</c:v>
                </c:pt>
                <c:pt idx="68020">
                  <c:v>34010</c:v>
                </c:pt>
                <c:pt idx="68021">
                  <c:v>34010.5</c:v>
                </c:pt>
                <c:pt idx="68022">
                  <c:v>34011</c:v>
                </c:pt>
                <c:pt idx="68023">
                  <c:v>34011.5</c:v>
                </c:pt>
                <c:pt idx="68024">
                  <c:v>34012</c:v>
                </c:pt>
                <c:pt idx="68025">
                  <c:v>34012.5</c:v>
                </c:pt>
                <c:pt idx="68026">
                  <c:v>34013</c:v>
                </c:pt>
                <c:pt idx="68027">
                  <c:v>34013.5</c:v>
                </c:pt>
                <c:pt idx="68028">
                  <c:v>34014</c:v>
                </c:pt>
                <c:pt idx="68029">
                  <c:v>34014.5</c:v>
                </c:pt>
                <c:pt idx="68030">
                  <c:v>34015</c:v>
                </c:pt>
                <c:pt idx="68031">
                  <c:v>34015.5</c:v>
                </c:pt>
                <c:pt idx="68032">
                  <c:v>34016</c:v>
                </c:pt>
                <c:pt idx="68033">
                  <c:v>34016.5</c:v>
                </c:pt>
                <c:pt idx="68034">
                  <c:v>34017</c:v>
                </c:pt>
                <c:pt idx="68035">
                  <c:v>34017.5</c:v>
                </c:pt>
                <c:pt idx="68036">
                  <c:v>34018</c:v>
                </c:pt>
                <c:pt idx="68037">
                  <c:v>34018.5</c:v>
                </c:pt>
                <c:pt idx="68038">
                  <c:v>34019</c:v>
                </c:pt>
                <c:pt idx="68039">
                  <c:v>34019.5</c:v>
                </c:pt>
                <c:pt idx="68040">
                  <c:v>34020</c:v>
                </c:pt>
                <c:pt idx="68041">
                  <c:v>34020.5</c:v>
                </c:pt>
                <c:pt idx="68042">
                  <c:v>34021</c:v>
                </c:pt>
                <c:pt idx="68043">
                  <c:v>34021.5</c:v>
                </c:pt>
                <c:pt idx="68044">
                  <c:v>34022</c:v>
                </c:pt>
                <c:pt idx="68045">
                  <c:v>34022.5</c:v>
                </c:pt>
                <c:pt idx="68046">
                  <c:v>34023</c:v>
                </c:pt>
                <c:pt idx="68047">
                  <c:v>34023.5</c:v>
                </c:pt>
                <c:pt idx="68048">
                  <c:v>34024</c:v>
                </c:pt>
                <c:pt idx="68049">
                  <c:v>34024.5</c:v>
                </c:pt>
                <c:pt idx="68050">
                  <c:v>34025</c:v>
                </c:pt>
                <c:pt idx="68051">
                  <c:v>34025.5</c:v>
                </c:pt>
                <c:pt idx="68052">
                  <c:v>34026</c:v>
                </c:pt>
                <c:pt idx="68053">
                  <c:v>34026.5</c:v>
                </c:pt>
                <c:pt idx="68054">
                  <c:v>34027</c:v>
                </c:pt>
                <c:pt idx="68055">
                  <c:v>34027.5</c:v>
                </c:pt>
                <c:pt idx="68056">
                  <c:v>34028</c:v>
                </c:pt>
                <c:pt idx="68057">
                  <c:v>34028.5</c:v>
                </c:pt>
                <c:pt idx="68058">
                  <c:v>34029</c:v>
                </c:pt>
                <c:pt idx="68059">
                  <c:v>34029.5</c:v>
                </c:pt>
                <c:pt idx="68060">
                  <c:v>34030</c:v>
                </c:pt>
                <c:pt idx="68061">
                  <c:v>34030.5</c:v>
                </c:pt>
                <c:pt idx="68062">
                  <c:v>34031</c:v>
                </c:pt>
                <c:pt idx="68063">
                  <c:v>34031.5</c:v>
                </c:pt>
                <c:pt idx="68064">
                  <c:v>34032</c:v>
                </c:pt>
                <c:pt idx="68065">
                  <c:v>34032.5</c:v>
                </c:pt>
                <c:pt idx="68066">
                  <c:v>34033</c:v>
                </c:pt>
                <c:pt idx="68067">
                  <c:v>34033.5</c:v>
                </c:pt>
                <c:pt idx="68068">
                  <c:v>34034</c:v>
                </c:pt>
                <c:pt idx="68069">
                  <c:v>34034.5</c:v>
                </c:pt>
                <c:pt idx="68070">
                  <c:v>34035</c:v>
                </c:pt>
                <c:pt idx="68071">
                  <c:v>34035.5</c:v>
                </c:pt>
                <c:pt idx="68072">
                  <c:v>34036</c:v>
                </c:pt>
                <c:pt idx="68073">
                  <c:v>34036.5</c:v>
                </c:pt>
                <c:pt idx="68074">
                  <c:v>34037</c:v>
                </c:pt>
                <c:pt idx="68075">
                  <c:v>34037.5</c:v>
                </c:pt>
                <c:pt idx="68076">
                  <c:v>34038</c:v>
                </c:pt>
                <c:pt idx="68077">
                  <c:v>34038.5</c:v>
                </c:pt>
                <c:pt idx="68078">
                  <c:v>34039</c:v>
                </c:pt>
                <c:pt idx="68079">
                  <c:v>34039.5</c:v>
                </c:pt>
                <c:pt idx="68080">
                  <c:v>34040</c:v>
                </c:pt>
                <c:pt idx="68081">
                  <c:v>34040.5</c:v>
                </c:pt>
                <c:pt idx="68082">
                  <c:v>34041</c:v>
                </c:pt>
                <c:pt idx="68083">
                  <c:v>34041.5</c:v>
                </c:pt>
                <c:pt idx="68084">
                  <c:v>34042</c:v>
                </c:pt>
                <c:pt idx="68085">
                  <c:v>34042.5</c:v>
                </c:pt>
                <c:pt idx="68086">
                  <c:v>34043</c:v>
                </c:pt>
                <c:pt idx="68087">
                  <c:v>34043.5</c:v>
                </c:pt>
                <c:pt idx="68088">
                  <c:v>34044</c:v>
                </c:pt>
                <c:pt idx="68089">
                  <c:v>34044.5</c:v>
                </c:pt>
                <c:pt idx="68090">
                  <c:v>34045</c:v>
                </c:pt>
                <c:pt idx="68091">
                  <c:v>34045.5</c:v>
                </c:pt>
                <c:pt idx="68092">
                  <c:v>34046</c:v>
                </c:pt>
                <c:pt idx="68093">
                  <c:v>34046.5</c:v>
                </c:pt>
                <c:pt idx="68094">
                  <c:v>34047</c:v>
                </c:pt>
                <c:pt idx="68095">
                  <c:v>34047.5</c:v>
                </c:pt>
                <c:pt idx="68096">
                  <c:v>34048</c:v>
                </c:pt>
                <c:pt idx="68097">
                  <c:v>34048.5</c:v>
                </c:pt>
                <c:pt idx="68098">
                  <c:v>34049</c:v>
                </c:pt>
                <c:pt idx="68099">
                  <c:v>34049.5</c:v>
                </c:pt>
                <c:pt idx="68100">
                  <c:v>34050</c:v>
                </c:pt>
                <c:pt idx="68101">
                  <c:v>34050.5</c:v>
                </c:pt>
                <c:pt idx="68102">
                  <c:v>34051</c:v>
                </c:pt>
                <c:pt idx="68103">
                  <c:v>34051.5</c:v>
                </c:pt>
                <c:pt idx="68104">
                  <c:v>34052</c:v>
                </c:pt>
                <c:pt idx="68105">
                  <c:v>34052.5</c:v>
                </c:pt>
                <c:pt idx="68106">
                  <c:v>34053</c:v>
                </c:pt>
                <c:pt idx="68107">
                  <c:v>34053.5</c:v>
                </c:pt>
                <c:pt idx="68108">
                  <c:v>34054</c:v>
                </c:pt>
                <c:pt idx="68109">
                  <c:v>34054.5</c:v>
                </c:pt>
                <c:pt idx="68110">
                  <c:v>34055</c:v>
                </c:pt>
                <c:pt idx="68111">
                  <c:v>34055.5</c:v>
                </c:pt>
                <c:pt idx="68112">
                  <c:v>34056</c:v>
                </c:pt>
                <c:pt idx="68113">
                  <c:v>34056.5</c:v>
                </c:pt>
                <c:pt idx="68114">
                  <c:v>34057</c:v>
                </c:pt>
                <c:pt idx="68115">
                  <c:v>34057.5</c:v>
                </c:pt>
                <c:pt idx="68116">
                  <c:v>34058</c:v>
                </c:pt>
                <c:pt idx="68117">
                  <c:v>34058.5</c:v>
                </c:pt>
                <c:pt idx="68118">
                  <c:v>34059</c:v>
                </c:pt>
                <c:pt idx="68119">
                  <c:v>34059.5</c:v>
                </c:pt>
                <c:pt idx="68120">
                  <c:v>34060</c:v>
                </c:pt>
                <c:pt idx="68121">
                  <c:v>34060.5</c:v>
                </c:pt>
                <c:pt idx="68122">
                  <c:v>34061</c:v>
                </c:pt>
                <c:pt idx="68123">
                  <c:v>34061.5</c:v>
                </c:pt>
                <c:pt idx="68124">
                  <c:v>34062</c:v>
                </c:pt>
                <c:pt idx="68125">
                  <c:v>34062.5</c:v>
                </c:pt>
                <c:pt idx="68126">
                  <c:v>34063</c:v>
                </c:pt>
                <c:pt idx="68127">
                  <c:v>34063.5</c:v>
                </c:pt>
                <c:pt idx="68128">
                  <c:v>34064</c:v>
                </c:pt>
                <c:pt idx="68129">
                  <c:v>34064.5</c:v>
                </c:pt>
                <c:pt idx="68130">
                  <c:v>34065</c:v>
                </c:pt>
                <c:pt idx="68131">
                  <c:v>34065.5</c:v>
                </c:pt>
                <c:pt idx="68132">
                  <c:v>34066</c:v>
                </c:pt>
                <c:pt idx="68133">
                  <c:v>34066.5</c:v>
                </c:pt>
                <c:pt idx="68134">
                  <c:v>34067</c:v>
                </c:pt>
                <c:pt idx="68135">
                  <c:v>34067.5</c:v>
                </c:pt>
                <c:pt idx="68136">
                  <c:v>34068</c:v>
                </c:pt>
                <c:pt idx="68137">
                  <c:v>34068.5</c:v>
                </c:pt>
                <c:pt idx="68138">
                  <c:v>34069</c:v>
                </c:pt>
                <c:pt idx="68139">
                  <c:v>34069.5</c:v>
                </c:pt>
                <c:pt idx="68140">
                  <c:v>34070</c:v>
                </c:pt>
                <c:pt idx="68141">
                  <c:v>34070.5</c:v>
                </c:pt>
                <c:pt idx="68142">
                  <c:v>34071</c:v>
                </c:pt>
                <c:pt idx="68143">
                  <c:v>34071.5</c:v>
                </c:pt>
                <c:pt idx="68144">
                  <c:v>34072</c:v>
                </c:pt>
                <c:pt idx="68145">
                  <c:v>34072.5</c:v>
                </c:pt>
                <c:pt idx="68146">
                  <c:v>34073</c:v>
                </c:pt>
                <c:pt idx="68147">
                  <c:v>34073.5</c:v>
                </c:pt>
                <c:pt idx="68148">
                  <c:v>34074</c:v>
                </c:pt>
                <c:pt idx="68149">
                  <c:v>34074.5</c:v>
                </c:pt>
                <c:pt idx="68150">
                  <c:v>34075</c:v>
                </c:pt>
                <c:pt idx="68151">
                  <c:v>34075.5</c:v>
                </c:pt>
                <c:pt idx="68152">
                  <c:v>34076</c:v>
                </c:pt>
                <c:pt idx="68153">
                  <c:v>34076.5</c:v>
                </c:pt>
                <c:pt idx="68154">
                  <c:v>34077</c:v>
                </c:pt>
                <c:pt idx="68155">
                  <c:v>34077.5</c:v>
                </c:pt>
                <c:pt idx="68156">
                  <c:v>34078</c:v>
                </c:pt>
                <c:pt idx="68157">
                  <c:v>34078.5</c:v>
                </c:pt>
                <c:pt idx="68158">
                  <c:v>34079</c:v>
                </c:pt>
                <c:pt idx="68159">
                  <c:v>34079.5</c:v>
                </c:pt>
                <c:pt idx="68160">
                  <c:v>34080</c:v>
                </c:pt>
                <c:pt idx="68161">
                  <c:v>34080.5</c:v>
                </c:pt>
                <c:pt idx="68162">
                  <c:v>34081</c:v>
                </c:pt>
                <c:pt idx="68163">
                  <c:v>34081.5</c:v>
                </c:pt>
                <c:pt idx="68164">
                  <c:v>34082</c:v>
                </c:pt>
                <c:pt idx="68165">
                  <c:v>34082.5</c:v>
                </c:pt>
                <c:pt idx="68166">
                  <c:v>34083</c:v>
                </c:pt>
                <c:pt idx="68167">
                  <c:v>34083.5</c:v>
                </c:pt>
                <c:pt idx="68168">
                  <c:v>34084</c:v>
                </c:pt>
                <c:pt idx="68169">
                  <c:v>34084.5</c:v>
                </c:pt>
                <c:pt idx="68170">
                  <c:v>34085</c:v>
                </c:pt>
                <c:pt idx="68171">
                  <c:v>34085.5</c:v>
                </c:pt>
                <c:pt idx="68172">
                  <c:v>34086</c:v>
                </c:pt>
                <c:pt idx="68173">
                  <c:v>34086.5</c:v>
                </c:pt>
                <c:pt idx="68174">
                  <c:v>34087</c:v>
                </c:pt>
                <c:pt idx="68175">
                  <c:v>34087.5</c:v>
                </c:pt>
                <c:pt idx="68176">
                  <c:v>34088</c:v>
                </c:pt>
                <c:pt idx="68177">
                  <c:v>34088.5</c:v>
                </c:pt>
                <c:pt idx="68178">
                  <c:v>34089</c:v>
                </c:pt>
                <c:pt idx="68179">
                  <c:v>34089.5</c:v>
                </c:pt>
                <c:pt idx="68180">
                  <c:v>34090</c:v>
                </c:pt>
                <c:pt idx="68181">
                  <c:v>34090.5</c:v>
                </c:pt>
                <c:pt idx="68182">
                  <c:v>34091</c:v>
                </c:pt>
                <c:pt idx="68183">
                  <c:v>34091.5</c:v>
                </c:pt>
                <c:pt idx="68184">
                  <c:v>34092</c:v>
                </c:pt>
                <c:pt idx="68185">
                  <c:v>34092.5</c:v>
                </c:pt>
                <c:pt idx="68186">
                  <c:v>34093</c:v>
                </c:pt>
                <c:pt idx="68187">
                  <c:v>34093.5</c:v>
                </c:pt>
                <c:pt idx="68188">
                  <c:v>34094</c:v>
                </c:pt>
                <c:pt idx="68189">
                  <c:v>34094.5</c:v>
                </c:pt>
                <c:pt idx="68190">
                  <c:v>34095</c:v>
                </c:pt>
                <c:pt idx="68191">
                  <c:v>34095.5</c:v>
                </c:pt>
                <c:pt idx="68192">
                  <c:v>34096</c:v>
                </c:pt>
                <c:pt idx="68193">
                  <c:v>34096.5</c:v>
                </c:pt>
                <c:pt idx="68194">
                  <c:v>34097</c:v>
                </c:pt>
                <c:pt idx="68195">
                  <c:v>34097.5</c:v>
                </c:pt>
                <c:pt idx="68196">
                  <c:v>34098</c:v>
                </c:pt>
                <c:pt idx="68197">
                  <c:v>34098.5</c:v>
                </c:pt>
                <c:pt idx="68198">
                  <c:v>34099</c:v>
                </c:pt>
                <c:pt idx="68199">
                  <c:v>34099.5</c:v>
                </c:pt>
                <c:pt idx="68200">
                  <c:v>34100</c:v>
                </c:pt>
                <c:pt idx="68201">
                  <c:v>34100.5</c:v>
                </c:pt>
                <c:pt idx="68202">
                  <c:v>34101</c:v>
                </c:pt>
                <c:pt idx="68203">
                  <c:v>34101.5</c:v>
                </c:pt>
                <c:pt idx="68204">
                  <c:v>34102</c:v>
                </c:pt>
                <c:pt idx="68205">
                  <c:v>34102.5</c:v>
                </c:pt>
                <c:pt idx="68206">
                  <c:v>34103</c:v>
                </c:pt>
                <c:pt idx="68207">
                  <c:v>34103.5</c:v>
                </c:pt>
                <c:pt idx="68208">
                  <c:v>34104</c:v>
                </c:pt>
                <c:pt idx="68209">
                  <c:v>34104.5</c:v>
                </c:pt>
                <c:pt idx="68210">
                  <c:v>34105</c:v>
                </c:pt>
                <c:pt idx="68211">
                  <c:v>34105.5</c:v>
                </c:pt>
                <c:pt idx="68212">
                  <c:v>34106</c:v>
                </c:pt>
                <c:pt idx="68213">
                  <c:v>34106.5</c:v>
                </c:pt>
                <c:pt idx="68214">
                  <c:v>34107</c:v>
                </c:pt>
                <c:pt idx="68215">
                  <c:v>34107.5</c:v>
                </c:pt>
                <c:pt idx="68216">
                  <c:v>34108</c:v>
                </c:pt>
                <c:pt idx="68217">
                  <c:v>34108.5</c:v>
                </c:pt>
                <c:pt idx="68218">
                  <c:v>34109</c:v>
                </c:pt>
                <c:pt idx="68219">
                  <c:v>34109.5</c:v>
                </c:pt>
                <c:pt idx="68220">
                  <c:v>34110</c:v>
                </c:pt>
                <c:pt idx="68221">
                  <c:v>34110.5</c:v>
                </c:pt>
                <c:pt idx="68222">
                  <c:v>34111</c:v>
                </c:pt>
                <c:pt idx="68223">
                  <c:v>34111.5</c:v>
                </c:pt>
                <c:pt idx="68224">
                  <c:v>34112</c:v>
                </c:pt>
                <c:pt idx="68225">
                  <c:v>34112.5</c:v>
                </c:pt>
                <c:pt idx="68226">
                  <c:v>34113</c:v>
                </c:pt>
                <c:pt idx="68227">
                  <c:v>34113.5</c:v>
                </c:pt>
                <c:pt idx="68228">
                  <c:v>34114</c:v>
                </c:pt>
                <c:pt idx="68229">
                  <c:v>34114.5</c:v>
                </c:pt>
                <c:pt idx="68230">
                  <c:v>34115</c:v>
                </c:pt>
                <c:pt idx="68231">
                  <c:v>34115.5</c:v>
                </c:pt>
                <c:pt idx="68232">
                  <c:v>34116</c:v>
                </c:pt>
                <c:pt idx="68233">
                  <c:v>34116.5</c:v>
                </c:pt>
                <c:pt idx="68234">
                  <c:v>34117</c:v>
                </c:pt>
                <c:pt idx="68235">
                  <c:v>34117.5</c:v>
                </c:pt>
                <c:pt idx="68236">
                  <c:v>34118</c:v>
                </c:pt>
                <c:pt idx="68237">
                  <c:v>34118.5</c:v>
                </c:pt>
                <c:pt idx="68238">
                  <c:v>34119</c:v>
                </c:pt>
                <c:pt idx="68239">
                  <c:v>34119.5</c:v>
                </c:pt>
                <c:pt idx="68240">
                  <c:v>34120</c:v>
                </c:pt>
                <c:pt idx="68241">
                  <c:v>34120.5</c:v>
                </c:pt>
                <c:pt idx="68242">
                  <c:v>34121</c:v>
                </c:pt>
                <c:pt idx="68243">
                  <c:v>34121.5</c:v>
                </c:pt>
                <c:pt idx="68244">
                  <c:v>34122</c:v>
                </c:pt>
                <c:pt idx="68245">
                  <c:v>34122.5</c:v>
                </c:pt>
                <c:pt idx="68246">
                  <c:v>34123</c:v>
                </c:pt>
                <c:pt idx="68247">
                  <c:v>34123.5</c:v>
                </c:pt>
                <c:pt idx="68248">
                  <c:v>34124</c:v>
                </c:pt>
                <c:pt idx="68249">
                  <c:v>34124.5</c:v>
                </c:pt>
                <c:pt idx="68250">
                  <c:v>34125</c:v>
                </c:pt>
                <c:pt idx="68251">
                  <c:v>34125.5</c:v>
                </c:pt>
                <c:pt idx="68252">
                  <c:v>34126</c:v>
                </c:pt>
                <c:pt idx="68253">
                  <c:v>34126.5</c:v>
                </c:pt>
                <c:pt idx="68254">
                  <c:v>34127</c:v>
                </c:pt>
                <c:pt idx="68255">
                  <c:v>34127.5</c:v>
                </c:pt>
                <c:pt idx="68256">
                  <c:v>34128</c:v>
                </c:pt>
                <c:pt idx="68257">
                  <c:v>34128.5</c:v>
                </c:pt>
                <c:pt idx="68258">
                  <c:v>34129</c:v>
                </c:pt>
                <c:pt idx="68259">
                  <c:v>34129.5</c:v>
                </c:pt>
                <c:pt idx="68260">
                  <c:v>34130</c:v>
                </c:pt>
                <c:pt idx="68261">
                  <c:v>34130.5</c:v>
                </c:pt>
                <c:pt idx="68262">
                  <c:v>34131</c:v>
                </c:pt>
                <c:pt idx="68263">
                  <c:v>34131.5</c:v>
                </c:pt>
                <c:pt idx="68264">
                  <c:v>34132</c:v>
                </c:pt>
                <c:pt idx="68265">
                  <c:v>34132.5</c:v>
                </c:pt>
                <c:pt idx="68266">
                  <c:v>34133</c:v>
                </c:pt>
                <c:pt idx="68267">
                  <c:v>34133.5</c:v>
                </c:pt>
                <c:pt idx="68268">
                  <c:v>34134</c:v>
                </c:pt>
                <c:pt idx="68269">
                  <c:v>34134.5</c:v>
                </c:pt>
                <c:pt idx="68270">
                  <c:v>34135</c:v>
                </c:pt>
                <c:pt idx="68271">
                  <c:v>34135.5</c:v>
                </c:pt>
                <c:pt idx="68272">
                  <c:v>34136</c:v>
                </c:pt>
                <c:pt idx="68273">
                  <c:v>34136.5</c:v>
                </c:pt>
                <c:pt idx="68274">
                  <c:v>34137</c:v>
                </c:pt>
                <c:pt idx="68275">
                  <c:v>34137.5</c:v>
                </c:pt>
                <c:pt idx="68276">
                  <c:v>34138</c:v>
                </c:pt>
                <c:pt idx="68277">
                  <c:v>34138.5</c:v>
                </c:pt>
                <c:pt idx="68278">
                  <c:v>34139</c:v>
                </c:pt>
                <c:pt idx="68279">
                  <c:v>34139.5</c:v>
                </c:pt>
                <c:pt idx="68280">
                  <c:v>34140</c:v>
                </c:pt>
                <c:pt idx="68281">
                  <c:v>34140.5</c:v>
                </c:pt>
                <c:pt idx="68282">
                  <c:v>34141</c:v>
                </c:pt>
                <c:pt idx="68283">
                  <c:v>34141.5</c:v>
                </c:pt>
                <c:pt idx="68284">
                  <c:v>34142</c:v>
                </c:pt>
                <c:pt idx="68285">
                  <c:v>34142.5</c:v>
                </c:pt>
                <c:pt idx="68286">
                  <c:v>34143</c:v>
                </c:pt>
                <c:pt idx="68287">
                  <c:v>34143.5</c:v>
                </c:pt>
                <c:pt idx="68288">
                  <c:v>34144</c:v>
                </c:pt>
                <c:pt idx="68289">
                  <c:v>34144.5</c:v>
                </c:pt>
                <c:pt idx="68290">
                  <c:v>34145</c:v>
                </c:pt>
                <c:pt idx="68291">
                  <c:v>34145.5</c:v>
                </c:pt>
                <c:pt idx="68292">
                  <c:v>34146</c:v>
                </c:pt>
                <c:pt idx="68293">
                  <c:v>34146.5</c:v>
                </c:pt>
                <c:pt idx="68294">
                  <c:v>34147</c:v>
                </c:pt>
                <c:pt idx="68295">
                  <c:v>34147.5</c:v>
                </c:pt>
                <c:pt idx="68296">
                  <c:v>34148</c:v>
                </c:pt>
                <c:pt idx="68297">
                  <c:v>34148.5</c:v>
                </c:pt>
                <c:pt idx="68298">
                  <c:v>34149</c:v>
                </c:pt>
                <c:pt idx="68299">
                  <c:v>34149.5</c:v>
                </c:pt>
                <c:pt idx="68300">
                  <c:v>34150</c:v>
                </c:pt>
                <c:pt idx="68301">
                  <c:v>34150.5</c:v>
                </c:pt>
                <c:pt idx="68302">
                  <c:v>34151</c:v>
                </c:pt>
                <c:pt idx="68303">
                  <c:v>34151.5</c:v>
                </c:pt>
                <c:pt idx="68304">
                  <c:v>34152</c:v>
                </c:pt>
                <c:pt idx="68305">
                  <c:v>34152.5</c:v>
                </c:pt>
                <c:pt idx="68306">
                  <c:v>34153</c:v>
                </c:pt>
                <c:pt idx="68307">
                  <c:v>34153.5</c:v>
                </c:pt>
                <c:pt idx="68308">
                  <c:v>34154</c:v>
                </c:pt>
                <c:pt idx="68309">
                  <c:v>34154.5</c:v>
                </c:pt>
                <c:pt idx="68310">
                  <c:v>34155</c:v>
                </c:pt>
                <c:pt idx="68311">
                  <c:v>34155.5</c:v>
                </c:pt>
                <c:pt idx="68312">
                  <c:v>34156</c:v>
                </c:pt>
                <c:pt idx="68313">
                  <c:v>34156.5</c:v>
                </c:pt>
                <c:pt idx="68314">
                  <c:v>34157</c:v>
                </c:pt>
                <c:pt idx="68315">
                  <c:v>34157.5</c:v>
                </c:pt>
                <c:pt idx="68316">
                  <c:v>34158</c:v>
                </c:pt>
                <c:pt idx="68317">
                  <c:v>34158.5</c:v>
                </c:pt>
                <c:pt idx="68318">
                  <c:v>34159</c:v>
                </c:pt>
                <c:pt idx="68319">
                  <c:v>34159.5</c:v>
                </c:pt>
                <c:pt idx="68320">
                  <c:v>34160</c:v>
                </c:pt>
                <c:pt idx="68321">
                  <c:v>34160.5</c:v>
                </c:pt>
                <c:pt idx="68322">
                  <c:v>34161</c:v>
                </c:pt>
                <c:pt idx="68323">
                  <c:v>34161.5</c:v>
                </c:pt>
                <c:pt idx="68324">
                  <c:v>34162</c:v>
                </c:pt>
                <c:pt idx="68325">
                  <c:v>34162.5</c:v>
                </c:pt>
                <c:pt idx="68326">
                  <c:v>34163</c:v>
                </c:pt>
                <c:pt idx="68327">
                  <c:v>34163.5</c:v>
                </c:pt>
                <c:pt idx="68328">
                  <c:v>34164</c:v>
                </c:pt>
                <c:pt idx="68329">
                  <c:v>34164.5</c:v>
                </c:pt>
                <c:pt idx="68330">
                  <c:v>34165</c:v>
                </c:pt>
                <c:pt idx="68331">
                  <c:v>34165.5</c:v>
                </c:pt>
                <c:pt idx="68332">
                  <c:v>34166</c:v>
                </c:pt>
                <c:pt idx="68333">
                  <c:v>34166.5</c:v>
                </c:pt>
                <c:pt idx="68334">
                  <c:v>34167</c:v>
                </c:pt>
                <c:pt idx="68335">
                  <c:v>34167.5</c:v>
                </c:pt>
                <c:pt idx="68336">
                  <c:v>34168</c:v>
                </c:pt>
                <c:pt idx="68337">
                  <c:v>34168.5</c:v>
                </c:pt>
                <c:pt idx="68338">
                  <c:v>34169</c:v>
                </c:pt>
                <c:pt idx="68339">
                  <c:v>34169.5</c:v>
                </c:pt>
                <c:pt idx="68340">
                  <c:v>34170</c:v>
                </c:pt>
                <c:pt idx="68341">
                  <c:v>34170.5</c:v>
                </c:pt>
                <c:pt idx="68342">
                  <c:v>34171</c:v>
                </c:pt>
                <c:pt idx="68343">
                  <c:v>34171.5</c:v>
                </c:pt>
                <c:pt idx="68344">
                  <c:v>34172</c:v>
                </c:pt>
                <c:pt idx="68345">
                  <c:v>34172.5</c:v>
                </c:pt>
                <c:pt idx="68346">
                  <c:v>34173</c:v>
                </c:pt>
                <c:pt idx="68347">
                  <c:v>34173.5</c:v>
                </c:pt>
                <c:pt idx="68348">
                  <c:v>34174</c:v>
                </c:pt>
                <c:pt idx="68349">
                  <c:v>34174.5</c:v>
                </c:pt>
                <c:pt idx="68350">
                  <c:v>34175</c:v>
                </c:pt>
                <c:pt idx="68351">
                  <c:v>34175.5</c:v>
                </c:pt>
                <c:pt idx="68352">
                  <c:v>34176</c:v>
                </c:pt>
                <c:pt idx="68353">
                  <c:v>34176.5</c:v>
                </c:pt>
                <c:pt idx="68354">
                  <c:v>34177</c:v>
                </c:pt>
                <c:pt idx="68355">
                  <c:v>34177.5</c:v>
                </c:pt>
                <c:pt idx="68356">
                  <c:v>34178</c:v>
                </c:pt>
                <c:pt idx="68357">
                  <c:v>34178.5</c:v>
                </c:pt>
                <c:pt idx="68358">
                  <c:v>34179</c:v>
                </c:pt>
                <c:pt idx="68359">
                  <c:v>34179.5</c:v>
                </c:pt>
                <c:pt idx="68360">
                  <c:v>34180</c:v>
                </c:pt>
                <c:pt idx="68361">
                  <c:v>34180.5</c:v>
                </c:pt>
                <c:pt idx="68362">
                  <c:v>34181</c:v>
                </c:pt>
                <c:pt idx="68363">
                  <c:v>34181.5</c:v>
                </c:pt>
                <c:pt idx="68364">
                  <c:v>34182</c:v>
                </c:pt>
                <c:pt idx="68365">
                  <c:v>34182.5</c:v>
                </c:pt>
                <c:pt idx="68366">
                  <c:v>34183</c:v>
                </c:pt>
                <c:pt idx="68367">
                  <c:v>34183.5</c:v>
                </c:pt>
                <c:pt idx="68368">
                  <c:v>34184</c:v>
                </c:pt>
                <c:pt idx="68369">
                  <c:v>34184.5</c:v>
                </c:pt>
                <c:pt idx="68370">
                  <c:v>34185</c:v>
                </c:pt>
                <c:pt idx="68371">
                  <c:v>34185.5</c:v>
                </c:pt>
                <c:pt idx="68372">
                  <c:v>34186</c:v>
                </c:pt>
                <c:pt idx="68373">
                  <c:v>34186.5</c:v>
                </c:pt>
                <c:pt idx="68374">
                  <c:v>34187</c:v>
                </c:pt>
                <c:pt idx="68375">
                  <c:v>34187.5</c:v>
                </c:pt>
                <c:pt idx="68376">
                  <c:v>34188</c:v>
                </c:pt>
                <c:pt idx="68377">
                  <c:v>34188.5</c:v>
                </c:pt>
                <c:pt idx="68378">
                  <c:v>34189</c:v>
                </c:pt>
                <c:pt idx="68379">
                  <c:v>34189.5</c:v>
                </c:pt>
                <c:pt idx="68380">
                  <c:v>34190</c:v>
                </c:pt>
                <c:pt idx="68381">
                  <c:v>34190.5</c:v>
                </c:pt>
                <c:pt idx="68382">
                  <c:v>34191</c:v>
                </c:pt>
                <c:pt idx="68383">
                  <c:v>34191.5</c:v>
                </c:pt>
                <c:pt idx="68384">
                  <c:v>34192</c:v>
                </c:pt>
                <c:pt idx="68385">
                  <c:v>34192.5</c:v>
                </c:pt>
                <c:pt idx="68386">
                  <c:v>34193</c:v>
                </c:pt>
                <c:pt idx="68387">
                  <c:v>34193.5</c:v>
                </c:pt>
                <c:pt idx="68388">
                  <c:v>34194</c:v>
                </c:pt>
                <c:pt idx="68389">
                  <c:v>34194.5</c:v>
                </c:pt>
                <c:pt idx="68390">
                  <c:v>34195</c:v>
                </c:pt>
                <c:pt idx="68391">
                  <c:v>34195.5</c:v>
                </c:pt>
                <c:pt idx="68392">
                  <c:v>34196</c:v>
                </c:pt>
                <c:pt idx="68393">
                  <c:v>34196.5</c:v>
                </c:pt>
                <c:pt idx="68394">
                  <c:v>34197</c:v>
                </c:pt>
                <c:pt idx="68395">
                  <c:v>34197.5</c:v>
                </c:pt>
                <c:pt idx="68396">
                  <c:v>34198</c:v>
                </c:pt>
                <c:pt idx="68397">
                  <c:v>34198.5</c:v>
                </c:pt>
                <c:pt idx="68398">
                  <c:v>34199</c:v>
                </c:pt>
                <c:pt idx="68399">
                  <c:v>34199.5</c:v>
                </c:pt>
                <c:pt idx="68400">
                  <c:v>34200</c:v>
                </c:pt>
                <c:pt idx="68401">
                  <c:v>34200.5</c:v>
                </c:pt>
                <c:pt idx="68402">
                  <c:v>34201</c:v>
                </c:pt>
                <c:pt idx="68403">
                  <c:v>34201.5</c:v>
                </c:pt>
                <c:pt idx="68404">
                  <c:v>34202</c:v>
                </c:pt>
                <c:pt idx="68405">
                  <c:v>34202.5</c:v>
                </c:pt>
                <c:pt idx="68406">
                  <c:v>34203</c:v>
                </c:pt>
                <c:pt idx="68407">
                  <c:v>34203.5</c:v>
                </c:pt>
                <c:pt idx="68408">
                  <c:v>34204</c:v>
                </c:pt>
                <c:pt idx="68409">
                  <c:v>34204.5</c:v>
                </c:pt>
                <c:pt idx="68410">
                  <c:v>34205</c:v>
                </c:pt>
                <c:pt idx="68411">
                  <c:v>34205.5</c:v>
                </c:pt>
                <c:pt idx="68412">
                  <c:v>34206</c:v>
                </c:pt>
                <c:pt idx="68413">
                  <c:v>34206.5</c:v>
                </c:pt>
                <c:pt idx="68414">
                  <c:v>34207</c:v>
                </c:pt>
                <c:pt idx="68415">
                  <c:v>34207.5</c:v>
                </c:pt>
                <c:pt idx="68416">
                  <c:v>34208</c:v>
                </c:pt>
                <c:pt idx="68417">
                  <c:v>34208.5</c:v>
                </c:pt>
                <c:pt idx="68418">
                  <c:v>34209</c:v>
                </c:pt>
                <c:pt idx="68419">
                  <c:v>34209.5</c:v>
                </c:pt>
                <c:pt idx="68420">
                  <c:v>34210</c:v>
                </c:pt>
                <c:pt idx="68421">
                  <c:v>34210.5</c:v>
                </c:pt>
                <c:pt idx="68422">
                  <c:v>34211</c:v>
                </c:pt>
                <c:pt idx="68423">
                  <c:v>34211.5</c:v>
                </c:pt>
                <c:pt idx="68424">
                  <c:v>34212</c:v>
                </c:pt>
                <c:pt idx="68425">
                  <c:v>34212.5</c:v>
                </c:pt>
                <c:pt idx="68426">
                  <c:v>34213</c:v>
                </c:pt>
                <c:pt idx="68427">
                  <c:v>34213.5</c:v>
                </c:pt>
                <c:pt idx="68428">
                  <c:v>34214</c:v>
                </c:pt>
                <c:pt idx="68429">
                  <c:v>34214.5</c:v>
                </c:pt>
                <c:pt idx="68430">
                  <c:v>34215</c:v>
                </c:pt>
                <c:pt idx="68431">
                  <c:v>34215.5</c:v>
                </c:pt>
                <c:pt idx="68432">
                  <c:v>34216</c:v>
                </c:pt>
                <c:pt idx="68433">
                  <c:v>34216.5</c:v>
                </c:pt>
                <c:pt idx="68434">
                  <c:v>34217</c:v>
                </c:pt>
                <c:pt idx="68435">
                  <c:v>34217.5</c:v>
                </c:pt>
                <c:pt idx="68436">
                  <c:v>34218</c:v>
                </c:pt>
                <c:pt idx="68437">
                  <c:v>34218.5</c:v>
                </c:pt>
                <c:pt idx="68438">
                  <c:v>34219</c:v>
                </c:pt>
                <c:pt idx="68439">
                  <c:v>34219.5</c:v>
                </c:pt>
                <c:pt idx="68440">
                  <c:v>34220</c:v>
                </c:pt>
                <c:pt idx="68441">
                  <c:v>34220.5</c:v>
                </c:pt>
                <c:pt idx="68442">
                  <c:v>34221</c:v>
                </c:pt>
                <c:pt idx="68443">
                  <c:v>34221.5</c:v>
                </c:pt>
                <c:pt idx="68444">
                  <c:v>34222</c:v>
                </c:pt>
                <c:pt idx="68445">
                  <c:v>34222.5</c:v>
                </c:pt>
                <c:pt idx="68446">
                  <c:v>34223</c:v>
                </c:pt>
                <c:pt idx="68447">
                  <c:v>34223.5</c:v>
                </c:pt>
                <c:pt idx="68448">
                  <c:v>34224</c:v>
                </c:pt>
                <c:pt idx="68449">
                  <c:v>34224.5</c:v>
                </c:pt>
                <c:pt idx="68450">
                  <c:v>34225</c:v>
                </c:pt>
                <c:pt idx="68451">
                  <c:v>34225.5</c:v>
                </c:pt>
                <c:pt idx="68452">
                  <c:v>34226</c:v>
                </c:pt>
                <c:pt idx="68453">
                  <c:v>34226.5</c:v>
                </c:pt>
                <c:pt idx="68454">
                  <c:v>34227</c:v>
                </c:pt>
                <c:pt idx="68455">
                  <c:v>34227.5</c:v>
                </c:pt>
                <c:pt idx="68456">
                  <c:v>34228</c:v>
                </c:pt>
                <c:pt idx="68457">
                  <c:v>34228.5</c:v>
                </c:pt>
                <c:pt idx="68458">
                  <c:v>34229</c:v>
                </c:pt>
                <c:pt idx="68459">
                  <c:v>34229.5</c:v>
                </c:pt>
                <c:pt idx="68460">
                  <c:v>34230</c:v>
                </c:pt>
                <c:pt idx="68461">
                  <c:v>34230.5</c:v>
                </c:pt>
                <c:pt idx="68462">
                  <c:v>34231</c:v>
                </c:pt>
                <c:pt idx="68463">
                  <c:v>34231.5</c:v>
                </c:pt>
                <c:pt idx="68464">
                  <c:v>34232</c:v>
                </c:pt>
                <c:pt idx="68465">
                  <c:v>34232.5</c:v>
                </c:pt>
                <c:pt idx="68466">
                  <c:v>34233</c:v>
                </c:pt>
                <c:pt idx="68467">
                  <c:v>34233.5</c:v>
                </c:pt>
                <c:pt idx="68468">
                  <c:v>34234</c:v>
                </c:pt>
                <c:pt idx="68469">
                  <c:v>34234.5</c:v>
                </c:pt>
                <c:pt idx="68470">
                  <c:v>34235</c:v>
                </c:pt>
                <c:pt idx="68471">
                  <c:v>34235.5</c:v>
                </c:pt>
                <c:pt idx="68472">
                  <c:v>34236</c:v>
                </c:pt>
                <c:pt idx="68473">
                  <c:v>34236.5</c:v>
                </c:pt>
                <c:pt idx="68474">
                  <c:v>34237</c:v>
                </c:pt>
                <c:pt idx="68475">
                  <c:v>34237.5</c:v>
                </c:pt>
                <c:pt idx="68476">
                  <c:v>34238</c:v>
                </c:pt>
                <c:pt idx="68477">
                  <c:v>34238.5</c:v>
                </c:pt>
                <c:pt idx="68478">
                  <c:v>34239</c:v>
                </c:pt>
                <c:pt idx="68479">
                  <c:v>34239.5</c:v>
                </c:pt>
                <c:pt idx="68480">
                  <c:v>34240</c:v>
                </c:pt>
                <c:pt idx="68481">
                  <c:v>34240.5</c:v>
                </c:pt>
                <c:pt idx="68482">
                  <c:v>34241</c:v>
                </c:pt>
                <c:pt idx="68483">
                  <c:v>34241.5</c:v>
                </c:pt>
                <c:pt idx="68484">
                  <c:v>34242</c:v>
                </c:pt>
                <c:pt idx="68485">
                  <c:v>34242.5</c:v>
                </c:pt>
                <c:pt idx="68486">
                  <c:v>34243</c:v>
                </c:pt>
                <c:pt idx="68487">
                  <c:v>34243.5</c:v>
                </c:pt>
                <c:pt idx="68488">
                  <c:v>34244</c:v>
                </c:pt>
                <c:pt idx="68489">
                  <c:v>34244.5</c:v>
                </c:pt>
                <c:pt idx="68490">
                  <c:v>34245</c:v>
                </c:pt>
                <c:pt idx="68491">
                  <c:v>34245.5</c:v>
                </c:pt>
                <c:pt idx="68492">
                  <c:v>34246</c:v>
                </c:pt>
                <c:pt idx="68493">
                  <c:v>34246.5</c:v>
                </c:pt>
                <c:pt idx="68494">
                  <c:v>34247</c:v>
                </c:pt>
                <c:pt idx="68495">
                  <c:v>34247.5</c:v>
                </c:pt>
                <c:pt idx="68496">
                  <c:v>34248</c:v>
                </c:pt>
                <c:pt idx="68497">
                  <c:v>34248.5</c:v>
                </c:pt>
                <c:pt idx="68498">
                  <c:v>34249</c:v>
                </c:pt>
                <c:pt idx="68499">
                  <c:v>34249.5</c:v>
                </c:pt>
                <c:pt idx="68500">
                  <c:v>34250</c:v>
                </c:pt>
                <c:pt idx="68501">
                  <c:v>34250.5</c:v>
                </c:pt>
                <c:pt idx="68502">
                  <c:v>34251</c:v>
                </c:pt>
                <c:pt idx="68503">
                  <c:v>34251.5</c:v>
                </c:pt>
                <c:pt idx="68504">
                  <c:v>34252</c:v>
                </c:pt>
                <c:pt idx="68505">
                  <c:v>34252.5</c:v>
                </c:pt>
                <c:pt idx="68506">
                  <c:v>34253</c:v>
                </c:pt>
                <c:pt idx="68507">
                  <c:v>34253.5</c:v>
                </c:pt>
                <c:pt idx="68508">
                  <c:v>34254</c:v>
                </c:pt>
                <c:pt idx="68509">
                  <c:v>34254.5</c:v>
                </c:pt>
                <c:pt idx="68510">
                  <c:v>34255</c:v>
                </c:pt>
                <c:pt idx="68511">
                  <c:v>34255.5</c:v>
                </c:pt>
                <c:pt idx="68512">
                  <c:v>34256</c:v>
                </c:pt>
                <c:pt idx="68513">
                  <c:v>34256.5</c:v>
                </c:pt>
                <c:pt idx="68514">
                  <c:v>34257</c:v>
                </c:pt>
                <c:pt idx="68515">
                  <c:v>34257.5</c:v>
                </c:pt>
                <c:pt idx="68516">
                  <c:v>34258</c:v>
                </c:pt>
                <c:pt idx="68517">
                  <c:v>34258.5</c:v>
                </c:pt>
                <c:pt idx="68518">
                  <c:v>34259</c:v>
                </c:pt>
                <c:pt idx="68519">
                  <c:v>34259.5</c:v>
                </c:pt>
                <c:pt idx="68520">
                  <c:v>34260</c:v>
                </c:pt>
                <c:pt idx="68521">
                  <c:v>34260.5</c:v>
                </c:pt>
                <c:pt idx="68522">
                  <c:v>34261</c:v>
                </c:pt>
                <c:pt idx="68523">
                  <c:v>34261.5</c:v>
                </c:pt>
                <c:pt idx="68524">
                  <c:v>34262</c:v>
                </c:pt>
                <c:pt idx="68525">
                  <c:v>34262.5</c:v>
                </c:pt>
                <c:pt idx="68526">
                  <c:v>34263</c:v>
                </c:pt>
                <c:pt idx="68527">
                  <c:v>34263.5</c:v>
                </c:pt>
                <c:pt idx="68528">
                  <c:v>34264</c:v>
                </c:pt>
                <c:pt idx="68529">
                  <c:v>34264.5</c:v>
                </c:pt>
                <c:pt idx="68530">
                  <c:v>34265</c:v>
                </c:pt>
                <c:pt idx="68531">
                  <c:v>34265.5</c:v>
                </c:pt>
                <c:pt idx="68532">
                  <c:v>34266</c:v>
                </c:pt>
                <c:pt idx="68533">
                  <c:v>34266.5</c:v>
                </c:pt>
                <c:pt idx="68534">
                  <c:v>34267</c:v>
                </c:pt>
                <c:pt idx="68535">
                  <c:v>34267.5</c:v>
                </c:pt>
                <c:pt idx="68536">
                  <c:v>34268</c:v>
                </c:pt>
                <c:pt idx="68537">
                  <c:v>34268.5</c:v>
                </c:pt>
                <c:pt idx="68538">
                  <c:v>34269</c:v>
                </c:pt>
                <c:pt idx="68539">
                  <c:v>34269.5</c:v>
                </c:pt>
                <c:pt idx="68540">
                  <c:v>34270</c:v>
                </c:pt>
                <c:pt idx="68541">
                  <c:v>34270.5</c:v>
                </c:pt>
                <c:pt idx="68542">
                  <c:v>34271</c:v>
                </c:pt>
                <c:pt idx="68543">
                  <c:v>34271.5</c:v>
                </c:pt>
                <c:pt idx="68544">
                  <c:v>34272</c:v>
                </c:pt>
                <c:pt idx="68545">
                  <c:v>34272.5</c:v>
                </c:pt>
                <c:pt idx="68546">
                  <c:v>34273</c:v>
                </c:pt>
                <c:pt idx="68547">
                  <c:v>34273.5</c:v>
                </c:pt>
                <c:pt idx="68548">
                  <c:v>34274</c:v>
                </c:pt>
                <c:pt idx="68549">
                  <c:v>34274.5</c:v>
                </c:pt>
                <c:pt idx="68550">
                  <c:v>34275</c:v>
                </c:pt>
                <c:pt idx="68551">
                  <c:v>34275.5</c:v>
                </c:pt>
                <c:pt idx="68552">
                  <c:v>34276</c:v>
                </c:pt>
                <c:pt idx="68553">
                  <c:v>34276.5</c:v>
                </c:pt>
                <c:pt idx="68554">
                  <c:v>34277</c:v>
                </c:pt>
                <c:pt idx="68555">
                  <c:v>34277.5</c:v>
                </c:pt>
                <c:pt idx="68556">
                  <c:v>34278</c:v>
                </c:pt>
                <c:pt idx="68557">
                  <c:v>34278.5</c:v>
                </c:pt>
                <c:pt idx="68558">
                  <c:v>34279</c:v>
                </c:pt>
                <c:pt idx="68559">
                  <c:v>34279.5</c:v>
                </c:pt>
                <c:pt idx="68560">
                  <c:v>34280</c:v>
                </c:pt>
                <c:pt idx="68561">
                  <c:v>34280.5</c:v>
                </c:pt>
                <c:pt idx="68562">
                  <c:v>34281</c:v>
                </c:pt>
                <c:pt idx="68563">
                  <c:v>34281.5</c:v>
                </c:pt>
                <c:pt idx="68564">
                  <c:v>34282</c:v>
                </c:pt>
                <c:pt idx="68565">
                  <c:v>34282.5</c:v>
                </c:pt>
                <c:pt idx="68566">
                  <c:v>34283</c:v>
                </c:pt>
                <c:pt idx="68567">
                  <c:v>34283.5</c:v>
                </c:pt>
                <c:pt idx="68568">
                  <c:v>34284</c:v>
                </c:pt>
                <c:pt idx="68569">
                  <c:v>34284.5</c:v>
                </c:pt>
                <c:pt idx="68570">
                  <c:v>34285</c:v>
                </c:pt>
                <c:pt idx="68571">
                  <c:v>34285.5</c:v>
                </c:pt>
                <c:pt idx="68572">
                  <c:v>34286</c:v>
                </c:pt>
                <c:pt idx="68573">
                  <c:v>34286.5</c:v>
                </c:pt>
                <c:pt idx="68574">
                  <c:v>34287</c:v>
                </c:pt>
                <c:pt idx="68575">
                  <c:v>34287.5</c:v>
                </c:pt>
                <c:pt idx="68576">
                  <c:v>34288</c:v>
                </c:pt>
                <c:pt idx="68577">
                  <c:v>34288.5</c:v>
                </c:pt>
                <c:pt idx="68578">
                  <c:v>34289</c:v>
                </c:pt>
                <c:pt idx="68579">
                  <c:v>34289.5</c:v>
                </c:pt>
                <c:pt idx="68580">
                  <c:v>34290</c:v>
                </c:pt>
                <c:pt idx="68581">
                  <c:v>34290.5</c:v>
                </c:pt>
                <c:pt idx="68582">
                  <c:v>34291</c:v>
                </c:pt>
                <c:pt idx="68583">
                  <c:v>34291.5</c:v>
                </c:pt>
                <c:pt idx="68584">
                  <c:v>34292</c:v>
                </c:pt>
                <c:pt idx="68585">
                  <c:v>34292.5</c:v>
                </c:pt>
                <c:pt idx="68586">
                  <c:v>34293</c:v>
                </c:pt>
                <c:pt idx="68587">
                  <c:v>34293.5</c:v>
                </c:pt>
                <c:pt idx="68588">
                  <c:v>34294</c:v>
                </c:pt>
                <c:pt idx="68589">
                  <c:v>34294.5</c:v>
                </c:pt>
                <c:pt idx="68590">
                  <c:v>34295</c:v>
                </c:pt>
                <c:pt idx="68591">
                  <c:v>34295.5</c:v>
                </c:pt>
                <c:pt idx="68592">
                  <c:v>34296</c:v>
                </c:pt>
                <c:pt idx="68593">
                  <c:v>34296.5</c:v>
                </c:pt>
                <c:pt idx="68594">
                  <c:v>34297</c:v>
                </c:pt>
                <c:pt idx="68595">
                  <c:v>34297.5</c:v>
                </c:pt>
                <c:pt idx="68596">
                  <c:v>34298</c:v>
                </c:pt>
                <c:pt idx="68597">
                  <c:v>34298.5</c:v>
                </c:pt>
                <c:pt idx="68598">
                  <c:v>34299</c:v>
                </c:pt>
                <c:pt idx="68599">
                  <c:v>34299.5</c:v>
                </c:pt>
                <c:pt idx="68600">
                  <c:v>34300</c:v>
                </c:pt>
                <c:pt idx="68601">
                  <c:v>34300.5</c:v>
                </c:pt>
                <c:pt idx="68602">
                  <c:v>34301</c:v>
                </c:pt>
                <c:pt idx="68603">
                  <c:v>34301.5</c:v>
                </c:pt>
                <c:pt idx="68604">
                  <c:v>34302</c:v>
                </c:pt>
                <c:pt idx="68605">
                  <c:v>34302.5</c:v>
                </c:pt>
                <c:pt idx="68606">
                  <c:v>34303</c:v>
                </c:pt>
                <c:pt idx="68607">
                  <c:v>34303.5</c:v>
                </c:pt>
                <c:pt idx="68608">
                  <c:v>34304</c:v>
                </c:pt>
                <c:pt idx="68609">
                  <c:v>34304.5</c:v>
                </c:pt>
                <c:pt idx="68610">
                  <c:v>34305</c:v>
                </c:pt>
                <c:pt idx="68611">
                  <c:v>34305.5</c:v>
                </c:pt>
                <c:pt idx="68612">
                  <c:v>34306</c:v>
                </c:pt>
                <c:pt idx="68613">
                  <c:v>34306.5</c:v>
                </c:pt>
                <c:pt idx="68614">
                  <c:v>34307</c:v>
                </c:pt>
                <c:pt idx="68615">
                  <c:v>34307.5</c:v>
                </c:pt>
                <c:pt idx="68616">
                  <c:v>34308</c:v>
                </c:pt>
                <c:pt idx="68617">
                  <c:v>34308.5</c:v>
                </c:pt>
                <c:pt idx="68618">
                  <c:v>34309</c:v>
                </c:pt>
                <c:pt idx="68619">
                  <c:v>34309.5</c:v>
                </c:pt>
                <c:pt idx="68620">
                  <c:v>34310</c:v>
                </c:pt>
                <c:pt idx="68621">
                  <c:v>34310.5</c:v>
                </c:pt>
                <c:pt idx="68622">
                  <c:v>34311</c:v>
                </c:pt>
                <c:pt idx="68623">
                  <c:v>34311.5</c:v>
                </c:pt>
                <c:pt idx="68624">
                  <c:v>34312</c:v>
                </c:pt>
                <c:pt idx="68625">
                  <c:v>34312.5</c:v>
                </c:pt>
                <c:pt idx="68626">
                  <c:v>34313</c:v>
                </c:pt>
                <c:pt idx="68627">
                  <c:v>34313.5</c:v>
                </c:pt>
                <c:pt idx="68628">
                  <c:v>34314</c:v>
                </c:pt>
                <c:pt idx="68629">
                  <c:v>34314.5</c:v>
                </c:pt>
                <c:pt idx="68630">
                  <c:v>34315</c:v>
                </c:pt>
                <c:pt idx="68631">
                  <c:v>34315.5</c:v>
                </c:pt>
                <c:pt idx="68632">
                  <c:v>34316</c:v>
                </c:pt>
                <c:pt idx="68633">
                  <c:v>34316.5</c:v>
                </c:pt>
                <c:pt idx="68634">
                  <c:v>34317</c:v>
                </c:pt>
                <c:pt idx="68635">
                  <c:v>34317.5</c:v>
                </c:pt>
                <c:pt idx="68636">
                  <c:v>34318</c:v>
                </c:pt>
                <c:pt idx="68637">
                  <c:v>34318.5</c:v>
                </c:pt>
                <c:pt idx="68638">
                  <c:v>34319</c:v>
                </c:pt>
                <c:pt idx="68639">
                  <c:v>34319.5</c:v>
                </c:pt>
                <c:pt idx="68640">
                  <c:v>34320</c:v>
                </c:pt>
                <c:pt idx="68641">
                  <c:v>34320.5</c:v>
                </c:pt>
                <c:pt idx="68642">
                  <c:v>34321</c:v>
                </c:pt>
                <c:pt idx="68643">
                  <c:v>34321.5</c:v>
                </c:pt>
                <c:pt idx="68644">
                  <c:v>34322</c:v>
                </c:pt>
                <c:pt idx="68645">
                  <c:v>34322.5</c:v>
                </c:pt>
                <c:pt idx="68646">
                  <c:v>34323</c:v>
                </c:pt>
                <c:pt idx="68647">
                  <c:v>34323.5</c:v>
                </c:pt>
                <c:pt idx="68648">
                  <c:v>34324</c:v>
                </c:pt>
                <c:pt idx="68649">
                  <c:v>34324.5</c:v>
                </c:pt>
                <c:pt idx="68650">
                  <c:v>34325</c:v>
                </c:pt>
                <c:pt idx="68651">
                  <c:v>34325.5</c:v>
                </c:pt>
                <c:pt idx="68652">
                  <c:v>34326</c:v>
                </c:pt>
                <c:pt idx="68653">
                  <c:v>34326.5</c:v>
                </c:pt>
                <c:pt idx="68654">
                  <c:v>34327</c:v>
                </c:pt>
                <c:pt idx="68655">
                  <c:v>34327.5</c:v>
                </c:pt>
                <c:pt idx="68656">
                  <c:v>34328</c:v>
                </c:pt>
                <c:pt idx="68657">
                  <c:v>34328.5</c:v>
                </c:pt>
                <c:pt idx="68658">
                  <c:v>34329</c:v>
                </c:pt>
                <c:pt idx="68659">
                  <c:v>34329.5</c:v>
                </c:pt>
                <c:pt idx="68660">
                  <c:v>34330</c:v>
                </c:pt>
                <c:pt idx="68661">
                  <c:v>34330.5</c:v>
                </c:pt>
                <c:pt idx="68662">
                  <c:v>34331</c:v>
                </c:pt>
                <c:pt idx="68663">
                  <c:v>34331.5</c:v>
                </c:pt>
                <c:pt idx="68664">
                  <c:v>34332</c:v>
                </c:pt>
                <c:pt idx="68665">
                  <c:v>34332.5</c:v>
                </c:pt>
                <c:pt idx="68666">
                  <c:v>34333</c:v>
                </c:pt>
                <c:pt idx="68667">
                  <c:v>34333.5</c:v>
                </c:pt>
                <c:pt idx="68668">
                  <c:v>34334</c:v>
                </c:pt>
                <c:pt idx="68669">
                  <c:v>34334.5</c:v>
                </c:pt>
                <c:pt idx="68670">
                  <c:v>34335</c:v>
                </c:pt>
                <c:pt idx="68671">
                  <c:v>34335.5</c:v>
                </c:pt>
                <c:pt idx="68672">
                  <c:v>34336</c:v>
                </c:pt>
                <c:pt idx="68673">
                  <c:v>34336.5</c:v>
                </c:pt>
                <c:pt idx="68674">
                  <c:v>34337</c:v>
                </c:pt>
                <c:pt idx="68675">
                  <c:v>34337.5</c:v>
                </c:pt>
                <c:pt idx="68676">
                  <c:v>34338</c:v>
                </c:pt>
                <c:pt idx="68677">
                  <c:v>34338.5</c:v>
                </c:pt>
                <c:pt idx="68678">
                  <c:v>34339</c:v>
                </c:pt>
                <c:pt idx="68679">
                  <c:v>34339.5</c:v>
                </c:pt>
                <c:pt idx="68680">
                  <c:v>34340</c:v>
                </c:pt>
                <c:pt idx="68681">
                  <c:v>34340.5</c:v>
                </c:pt>
                <c:pt idx="68682">
                  <c:v>34341</c:v>
                </c:pt>
                <c:pt idx="68683">
                  <c:v>34341.5</c:v>
                </c:pt>
                <c:pt idx="68684">
                  <c:v>34342</c:v>
                </c:pt>
                <c:pt idx="68685">
                  <c:v>34342.5</c:v>
                </c:pt>
                <c:pt idx="68686">
                  <c:v>34343</c:v>
                </c:pt>
                <c:pt idx="68687">
                  <c:v>34343.5</c:v>
                </c:pt>
                <c:pt idx="68688">
                  <c:v>34344</c:v>
                </c:pt>
                <c:pt idx="68689">
                  <c:v>34344.5</c:v>
                </c:pt>
                <c:pt idx="68690">
                  <c:v>34345</c:v>
                </c:pt>
                <c:pt idx="68691">
                  <c:v>34345.5</c:v>
                </c:pt>
                <c:pt idx="68692">
                  <c:v>34346</c:v>
                </c:pt>
                <c:pt idx="68693">
                  <c:v>34346.5</c:v>
                </c:pt>
                <c:pt idx="68694">
                  <c:v>34347</c:v>
                </c:pt>
                <c:pt idx="68695">
                  <c:v>34347.5</c:v>
                </c:pt>
                <c:pt idx="68696">
                  <c:v>34348</c:v>
                </c:pt>
                <c:pt idx="68697">
                  <c:v>34348.5</c:v>
                </c:pt>
                <c:pt idx="68698">
                  <c:v>34349</c:v>
                </c:pt>
                <c:pt idx="68699">
                  <c:v>34349.5</c:v>
                </c:pt>
                <c:pt idx="68700">
                  <c:v>34350</c:v>
                </c:pt>
                <c:pt idx="68701">
                  <c:v>34350.5</c:v>
                </c:pt>
                <c:pt idx="68702">
                  <c:v>34351</c:v>
                </c:pt>
                <c:pt idx="68703">
                  <c:v>34351.5</c:v>
                </c:pt>
                <c:pt idx="68704">
                  <c:v>34352</c:v>
                </c:pt>
                <c:pt idx="68705">
                  <c:v>34352.5</c:v>
                </c:pt>
                <c:pt idx="68706">
                  <c:v>34353</c:v>
                </c:pt>
                <c:pt idx="68707">
                  <c:v>34353.5</c:v>
                </c:pt>
                <c:pt idx="68708">
                  <c:v>34354</c:v>
                </c:pt>
                <c:pt idx="68709">
                  <c:v>34354.5</c:v>
                </c:pt>
                <c:pt idx="68710">
                  <c:v>34355</c:v>
                </c:pt>
                <c:pt idx="68711">
                  <c:v>34355.5</c:v>
                </c:pt>
                <c:pt idx="68712">
                  <c:v>34356</c:v>
                </c:pt>
                <c:pt idx="68713">
                  <c:v>34356.5</c:v>
                </c:pt>
                <c:pt idx="68714">
                  <c:v>34357</c:v>
                </c:pt>
                <c:pt idx="68715">
                  <c:v>34357.5</c:v>
                </c:pt>
                <c:pt idx="68716">
                  <c:v>34358</c:v>
                </c:pt>
                <c:pt idx="68717">
                  <c:v>34358.5</c:v>
                </c:pt>
                <c:pt idx="68718">
                  <c:v>34359</c:v>
                </c:pt>
                <c:pt idx="68719">
                  <c:v>34359.5</c:v>
                </c:pt>
                <c:pt idx="68720">
                  <c:v>34360</c:v>
                </c:pt>
                <c:pt idx="68721">
                  <c:v>34360.5</c:v>
                </c:pt>
                <c:pt idx="68722">
                  <c:v>34361</c:v>
                </c:pt>
                <c:pt idx="68723">
                  <c:v>34361.5</c:v>
                </c:pt>
                <c:pt idx="68724">
                  <c:v>34362</c:v>
                </c:pt>
                <c:pt idx="68725">
                  <c:v>34362.5</c:v>
                </c:pt>
                <c:pt idx="68726">
                  <c:v>34363</c:v>
                </c:pt>
                <c:pt idx="68727">
                  <c:v>34363.5</c:v>
                </c:pt>
                <c:pt idx="68728">
                  <c:v>34364</c:v>
                </c:pt>
                <c:pt idx="68729">
                  <c:v>34364.5</c:v>
                </c:pt>
                <c:pt idx="68730">
                  <c:v>34365</c:v>
                </c:pt>
                <c:pt idx="68731">
                  <c:v>34365.5</c:v>
                </c:pt>
                <c:pt idx="68732">
                  <c:v>34366</c:v>
                </c:pt>
                <c:pt idx="68733">
                  <c:v>34366.5</c:v>
                </c:pt>
                <c:pt idx="68734">
                  <c:v>34367</c:v>
                </c:pt>
                <c:pt idx="68735">
                  <c:v>34367.5</c:v>
                </c:pt>
                <c:pt idx="68736">
                  <c:v>34368</c:v>
                </c:pt>
                <c:pt idx="68737">
                  <c:v>34368.5</c:v>
                </c:pt>
                <c:pt idx="68738">
                  <c:v>34369</c:v>
                </c:pt>
                <c:pt idx="68739">
                  <c:v>34369.5</c:v>
                </c:pt>
                <c:pt idx="68740">
                  <c:v>34370</c:v>
                </c:pt>
                <c:pt idx="68741">
                  <c:v>34370.5</c:v>
                </c:pt>
                <c:pt idx="68742">
                  <c:v>34371</c:v>
                </c:pt>
                <c:pt idx="68743">
                  <c:v>34371.5</c:v>
                </c:pt>
                <c:pt idx="68744">
                  <c:v>34372</c:v>
                </c:pt>
                <c:pt idx="68745">
                  <c:v>34372.5</c:v>
                </c:pt>
                <c:pt idx="68746">
                  <c:v>34373</c:v>
                </c:pt>
                <c:pt idx="68747">
                  <c:v>34373.5</c:v>
                </c:pt>
                <c:pt idx="68748">
                  <c:v>34374</c:v>
                </c:pt>
                <c:pt idx="68749">
                  <c:v>34374.5</c:v>
                </c:pt>
                <c:pt idx="68750">
                  <c:v>34375</c:v>
                </c:pt>
                <c:pt idx="68751">
                  <c:v>34375.5</c:v>
                </c:pt>
                <c:pt idx="68752">
                  <c:v>34376</c:v>
                </c:pt>
                <c:pt idx="68753">
                  <c:v>34376.5</c:v>
                </c:pt>
                <c:pt idx="68754">
                  <c:v>34377</c:v>
                </c:pt>
                <c:pt idx="68755">
                  <c:v>34377.5</c:v>
                </c:pt>
                <c:pt idx="68756">
                  <c:v>34378</c:v>
                </c:pt>
                <c:pt idx="68757">
                  <c:v>34378.5</c:v>
                </c:pt>
                <c:pt idx="68758">
                  <c:v>34379</c:v>
                </c:pt>
                <c:pt idx="68759">
                  <c:v>34379.5</c:v>
                </c:pt>
                <c:pt idx="68760">
                  <c:v>34380</c:v>
                </c:pt>
                <c:pt idx="68761">
                  <c:v>34380.5</c:v>
                </c:pt>
                <c:pt idx="68762">
                  <c:v>34381</c:v>
                </c:pt>
                <c:pt idx="68763">
                  <c:v>34381.5</c:v>
                </c:pt>
                <c:pt idx="68764">
                  <c:v>34382</c:v>
                </c:pt>
                <c:pt idx="68765">
                  <c:v>34382.5</c:v>
                </c:pt>
                <c:pt idx="68766">
                  <c:v>34383</c:v>
                </c:pt>
                <c:pt idx="68767">
                  <c:v>34383.5</c:v>
                </c:pt>
                <c:pt idx="68768">
                  <c:v>34384</c:v>
                </c:pt>
                <c:pt idx="68769">
                  <c:v>34384.5</c:v>
                </c:pt>
                <c:pt idx="68770">
                  <c:v>34385</c:v>
                </c:pt>
                <c:pt idx="68771">
                  <c:v>34385.5</c:v>
                </c:pt>
                <c:pt idx="68772">
                  <c:v>34386</c:v>
                </c:pt>
                <c:pt idx="68773">
                  <c:v>34386.5</c:v>
                </c:pt>
                <c:pt idx="68774">
                  <c:v>34387</c:v>
                </c:pt>
                <c:pt idx="68775">
                  <c:v>34387.5</c:v>
                </c:pt>
                <c:pt idx="68776">
                  <c:v>34388</c:v>
                </c:pt>
                <c:pt idx="68777">
                  <c:v>34388.5</c:v>
                </c:pt>
                <c:pt idx="68778">
                  <c:v>34389</c:v>
                </c:pt>
                <c:pt idx="68779">
                  <c:v>34389.5</c:v>
                </c:pt>
                <c:pt idx="68780">
                  <c:v>34390</c:v>
                </c:pt>
                <c:pt idx="68781">
                  <c:v>34390.5</c:v>
                </c:pt>
                <c:pt idx="68782">
                  <c:v>34391</c:v>
                </c:pt>
                <c:pt idx="68783">
                  <c:v>34391.5</c:v>
                </c:pt>
                <c:pt idx="68784">
                  <c:v>34392</c:v>
                </c:pt>
                <c:pt idx="68785">
                  <c:v>34392.5</c:v>
                </c:pt>
                <c:pt idx="68786">
                  <c:v>34393</c:v>
                </c:pt>
                <c:pt idx="68787">
                  <c:v>34393.5</c:v>
                </c:pt>
                <c:pt idx="68788">
                  <c:v>34394</c:v>
                </c:pt>
                <c:pt idx="68789">
                  <c:v>34394.5</c:v>
                </c:pt>
                <c:pt idx="68790">
                  <c:v>34395</c:v>
                </c:pt>
                <c:pt idx="68791">
                  <c:v>34395.5</c:v>
                </c:pt>
                <c:pt idx="68792">
                  <c:v>34396</c:v>
                </c:pt>
                <c:pt idx="68793">
                  <c:v>34396.5</c:v>
                </c:pt>
                <c:pt idx="68794">
                  <c:v>34397</c:v>
                </c:pt>
                <c:pt idx="68795">
                  <c:v>34397.5</c:v>
                </c:pt>
                <c:pt idx="68796">
                  <c:v>34398</c:v>
                </c:pt>
                <c:pt idx="68797">
                  <c:v>34398.5</c:v>
                </c:pt>
                <c:pt idx="68798">
                  <c:v>34399</c:v>
                </c:pt>
                <c:pt idx="68799">
                  <c:v>34399.5</c:v>
                </c:pt>
                <c:pt idx="68800">
                  <c:v>34400</c:v>
                </c:pt>
                <c:pt idx="68801">
                  <c:v>34400.5</c:v>
                </c:pt>
                <c:pt idx="68802">
                  <c:v>34401</c:v>
                </c:pt>
                <c:pt idx="68803">
                  <c:v>34401.5</c:v>
                </c:pt>
                <c:pt idx="68804">
                  <c:v>34402</c:v>
                </c:pt>
                <c:pt idx="68805">
                  <c:v>34402.5</c:v>
                </c:pt>
                <c:pt idx="68806">
                  <c:v>34403</c:v>
                </c:pt>
                <c:pt idx="68807">
                  <c:v>34403.5</c:v>
                </c:pt>
                <c:pt idx="68808">
                  <c:v>34404</c:v>
                </c:pt>
                <c:pt idx="68809">
                  <c:v>34404.5</c:v>
                </c:pt>
                <c:pt idx="68810">
                  <c:v>34405</c:v>
                </c:pt>
                <c:pt idx="68811">
                  <c:v>34405.5</c:v>
                </c:pt>
                <c:pt idx="68812">
                  <c:v>34406</c:v>
                </c:pt>
                <c:pt idx="68813">
                  <c:v>34406.5</c:v>
                </c:pt>
                <c:pt idx="68814">
                  <c:v>34407</c:v>
                </c:pt>
                <c:pt idx="68815">
                  <c:v>34407.5</c:v>
                </c:pt>
                <c:pt idx="68816">
                  <c:v>34408</c:v>
                </c:pt>
                <c:pt idx="68817">
                  <c:v>34408.5</c:v>
                </c:pt>
                <c:pt idx="68818">
                  <c:v>34409</c:v>
                </c:pt>
                <c:pt idx="68819">
                  <c:v>34409.5</c:v>
                </c:pt>
                <c:pt idx="68820">
                  <c:v>34410</c:v>
                </c:pt>
                <c:pt idx="68821">
                  <c:v>34410.5</c:v>
                </c:pt>
                <c:pt idx="68822">
                  <c:v>34411</c:v>
                </c:pt>
                <c:pt idx="68823">
                  <c:v>34411.5</c:v>
                </c:pt>
                <c:pt idx="68824">
                  <c:v>34412</c:v>
                </c:pt>
                <c:pt idx="68825">
                  <c:v>34412.5</c:v>
                </c:pt>
                <c:pt idx="68826">
                  <c:v>34413</c:v>
                </c:pt>
                <c:pt idx="68827">
                  <c:v>34413.5</c:v>
                </c:pt>
                <c:pt idx="68828">
                  <c:v>34414</c:v>
                </c:pt>
                <c:pt idx="68829">
                  <c:v>34414.5</c:v>
                </c:pt>
                <c:pt idx="68830">
                  <c:v>34415</c:v>
                </c:pt>
                <c:pt idx="68831">
                  <c:v>34415.5</c:v>
                </c:pt>
                <c:pt idx="68832">
                  <c:v>34416</c:v>
                </c:pt>
                <c:pt idx="68833">
                  <c:v>34416.5</c:v>
                </c:pt>
                <c:pt idx="68834">
                  <c:v>34417</c:v>
                </c:pt>
                <c:pt idx="68835">
                  <c:v>34417.5</c:v>
                </c:pt>
                <c:pt idx="68836">
                  <c:v>34418</c:v>
                </c:pt>
                <c:pt idx="68837">
                  <c:v>34418.5</c:v>
                </c:pt>
                <c:pt idx="68838">
                  <c:v>34419</c:v>
                </c:pt>
                <c:pt idx="68839">
                  <c:v>34419.5</c:v>
                </c:pt>
                <c:pt idx="68840">
                  <c:v>34420</c:v>
                </c:pt>
                <c:pt idx="68841">
                  <c:v>34420.5</c:v>
                </c:pt>
                <c:pt idx="68842">
                  <c:v>34421</c:v>
                </c:pt>
                <c:pt idx="68843">
                  <c:v>34421.5</c:v>
                </c:pt>
                <c:pt idx="68844">
                  <c:v>34422</c:v>
                </c:pt>
                <c:pt idx="68845">
                  <c:v>34422.5</c:v>
                </c:pt>
                <c:pt idx="68846">
                  <c:v>34423</c:v>
                </c:pt>
                <c:pt idx="68847">
                  <c:v>34423.5</c:v>
                </c:pt>
                <c:pt idx="68848">
                  <c:v>34424</c:v>
                </c:pt>
                <c:pt idx="68849">
                  <c:v>34424.5</c:v>
                </c:pt>
                <c:pt idx="68850">
                  <c:v>34425</c:v>
                </c:pt>
                <c:pt idx="68851">
                  <c:v>34425.5</c:v>
                </c:pt>
                <c:pt idx="68852">
                  <c:v>34426</c:v>
                </c:pt>
                <c:pt idx="68853">
                  <c:v>34426.5</c:v>
                </c:pt>
                <c:pt idx="68854">
                  <c:v>34427</c:v>
                </c:pt>
                <c:pt idx="68855">
                  <c:v>34427.5</c:v>
                </c:pt>
                <c:pt idx="68856">
                  <c:v>34428</c:v>
                </c:pt>
                <c:pt idx="68857">
                  <c:v>34428.5</c:v>
                </c:pt>
                <c:pt idx="68858">
                  <c:v>34429</c:v>
                </c:pt>
                <c:pt idx="68859">
                  <c:v>34429.5</c:v>
                </c:pt>
                <c:pt idx="68860">
                  <c:v>34430</c:v>
                </c:pt>
                <c:pt idx="68861">
                  <c:v>34430.5</c:v>
                </c:pt>
                <c:pt idx="68862">
                  <c:v>34431</c:v>
                </c:pt>
                <c:pt idx="68863">
                  <c:v>34431.5</c:v>
                </c:pt>
                <c:pt idx="68864">
                  <c:v>34432</c:v>
                </c:pt>
                <c:pt idx="68865">
                  <c:v>34432.5</c:v>
                </c:pt>
                <c:pt idx="68866">
                  <c:v>34433</c:v>
                </c:pt>
                <c:pt idx="68867">
                  <c:v>34433.5</c:v>
                </c:pt>
                <c:pt idx="68868">
                  <c:v>34434</c:v>
                </c:pt>
                <c:pt idx="68869">
                  <c:v>34434.5</c:v>
                </c:pt>
                <c:pt idx="68870">
                  <c:v>34435</c:v>
                </c:pt>
                <c:pt idx="68871">
                  <c:v>34435.5</c:v>
                </c:pt>
                <c:pt idx="68872">
                  <c:v>34436</c:v>
                </c:pt>
                <c:pt idx="68873">
                  <c:v>34436.5</c:v>
                </c:pt>
                <c:pt idx="68874">
                  <c:v>34437</c:v>
                </c:pt>
                <c:pt idx="68875">
                  <c:v>34437.5</c:v>
                </c:pt>
                <c:pt idx="68876">
                  <c:v>34438</c:v>
                </c:pt>
                <c:pt idx="68877">
                  <c:v>34438.5</c:v>
                </c:pt>
                <c:pt idx="68878">
                  <c:v>34439</c:v>
                </c:pt>
                <c:pt idx="68879">
                  <c:v>34439.5</c:v>
                </c:pt>
                <c:pt idx="68880">
                  <c:v>34440</c:v>
                </c:pt>
                <c:pt idx="68881">
                  <c:v>34440.5</c:v>
                </c:pt>
                <c:pt idx="68882">
                  <c:v>34441</c:v>
                </c:pt>
                <c:pt idx="68883">
                  <c:v>34441.5</c:v>
                </c:pt>
                <c:pt idx="68884">
                  <c:v>34442</c:v>
                </c:pt>
                <c:pt idx="68885">
                  <c:v>34442.5</c:v>
                </c:pt>
                <c:pt idx="68886">
                  <c:v>34443</c:v>
                </c:pt>
                <c:pt idx="68887">
                  <c:v>34443.5</c:v>
                </c:pt>
                <c:pt idx="68888">
                  <c:v>34444</c:v>
                </c:pt>
                <c:pt idx="68889">
                  <c:v>34444.5</c:v>
                </c:pt>
                <c:pt idx="68890">
                  <c:v>34445</c:v>
                </c:pt>
                <c:pt idx="68891">
                  <c:v>34445.5</c:v>
                </c:pt>
                <c:pt idx="68892">
                  <c:v>34446</c:v>
                </c:pt>
                <c:pt idx="68893">
                  <c:v>34446.5</c:v>
                </c:pt>
                <c:pt idx="68894">
                  <c:v>34447</c:v>
                </c:pt>
                <c:pt idx="68895">
                  <c:v>34447.5</c:v>
                </c:pt>
                <c:pt idx="68896">
                  <c:v>34448</c:v>
                </c:pt>
                <c:pt idx="68897">
                  <c:v>34448.5</c:v>
                </c:pt>
                <c:pt idx="68898">
                  <c:v>34449</c:v>
                </c:pt>
                <c:pt idx="68899">
                  <c:v>34449.5</c:v>
                </c:pt>
                <c:pt idx="68900">
                  <c:v>34450</c:v>
                </c:pt>
                <c:pt idx="68901">
                  <c:v>34450.5</c:v>
                </c:pt>
                <c:pt idx="68902">
                  <c:v>34451</c:v>
                </c:pt>
                <c:pt idx="68903">
                  <c:v>34451.5</c:v>
                </c:pt>
                <c:pt idx="68904">
                  <c:v>34452</c:v>
                </c:pt>
                <c:pt idx="68905">
                  <c:v>34452.5</c:v>
                </c:pt>
                <c:pt idx="68906">
                  <c:v>34453</c:v>
                </c:pt>
                <c:pt idx="68907">
                  <c:v>34453.5</c:v>
                </c:pt>
                <c:pt idx="68908">
                  <c:v>34454</c:v>
                </c:pt>
                <c:pt idx="68909">
                  <c:v>34454.5</c:v>
                </c:pt>
                <c:pt idx="68910">
                  <c:v>34455</c:v>
                </c:pt>
                <c:pt idx="68911">
                  <c:v>34455.5</c:v>
                </c:pt>
                <c:pt idx="68912">
                  <c:v>34456</c:v>
                </c:pt>
                <c:pt idx="68913">
                  <c:v>34456.5</c:v>
                </c:pt>
                <c:pt idx="68914">
                  <c:v>34457</c:v>
                </c:pt>
                <c:pt idx="68915">
                  <c:v>34457.5</c:v>
                </c:pt>
                <c:pt idx="68916">
                  <c:v>34458</c:v>
                </c:pt>
                <c:pt idx="68917">
                  <c:v>34458.5</c:v>
                </c:pt>
                <c:pt idx="68918">
                  <c:v>34459</c:v>
                </c:pt>
                <c:pt idx="68919">
                  <c:v>34459.5</c:v>
                </c:pt>
                <c:pt idx="68920">
                  <c:v>34460</c:v>
                </c:pt>
                <c:pt idx="68921">
                  <c:v>34460.5</c:v>
                </c:pt>
                <c:pt idx="68922">
                  <c:v>34461</c:v>
                </c:pt>
                <c:pt idx="68923">
                  <c:v>34461.5</c:v>
                </c:pt>
                <c:pt idx="68924">
                  <c:v>34462</c:v>
                </c:pt>
                <c:pt idx="68925">
                  <c:v>34462.5</c:v>
                </c:pt>
                <c:pt idx="68926">
                  <c:v>34463</c:v>
                </c:pt>
                <c:pt idx="68927">
                  <c:v>34463.5</c:v>
                </c:pt>
                <c:pt idx="68928">
                  <c:v>34464</c:v>
                </c:pt>
                <c:pt idx="68929">
                  <c:v>34464.5</c:v>
                </c:pt>
                <c:pt idx="68930">
                  <c:v>34465</c:v>
                </c:pt>
                <c:pt idx="68931">
                  <c:v>34465.5</c:v>
                </c:pt>
                <c:pt idx="68932">
                  <c:v>34466</c:v>
                </c:pt>
                <c:pt idx="68933">
                  <c:v>34466.5</c:v>
                </c:pt>
                <c:pt idx="68934">
                  <c:v>34467</c:v>
                </c:pt>
                <c:pt idx="68935">
                  <c:v>34467.5</c:v>
                </c:pt>
                <c:pt idx="68936">
                  <c:v>34468</c:v>
                </c:pt>
                <c:pt idx="68937">
                  <c:v>34468.5</c:v>
                </c:pt>
                <c:pt idx="68938">
                  <c:v>34469</c:v>
                </c:pt>
                <c:pt idx="68939">
                  <c:v>34469.5</c:v>
                </c:pt>
                <c:pt idx="68940">
                  <c:v>34470</c:v>
                </c:pt>
                <c:pt idx="68941">
                  <c:v>34470.5</c:v>
                </c:pt>
                <c:pt idx="68942">
                  <c:v>34471</c:v>
                </c:pt>
                <c:pt idx="68943">
                  <c:v>34471.5</c:v>
                </c:pt>
                <c:pt idx="68944">
                  <c:v>34472</c:v>
                </c:pt>
                <c:pt idx="68945">
                  <c:v>34472.5</c:v>
                </c:pt>
                <c:pt idx="68946">
                  <c:v>34473</c:v>
                </c:pt>
                <c:pt idx="68947">
                  <c:v>34473.5</c:v>
                </c:pt>
                <c:pt idx="68948">
                  <c:v>34474</c:v>
                </c:pt>
                <c:pt idx="68949">
                  <c:v>34474.5</c:v>
                </c:pt>
                <c:pt idx="68950">
                  <c:v>34475</c:v>
                </c:pt>
                <c:pt idx="68951">
                  <c:v>34475.5</c:v>
                </c:pt>
                <c:pt idx="68952">
                  <c:v>34476</c:v>
                </c:pt>
                <c:pt idx="68953">
                  <c:v>34476.5</c:v>
                </c:pt>
                <c:pt idx="68954">
                  <c:v>34477</c:v>
                </c:pt>
                <c:pt idx="68955">
                  <c:v>34477.5</c:v>
                </c:pt>
                <c:pt idx="68956">
                  <c:v>34478</c:v>
                </c:pt>
                <c:pt idx="68957">
                  <c:v>34478.5</c:v>
                </c:pt>
                <c:pt idx="68958">
                  <c:v>34479</c:v>
                </c:pt>
                <c:pt idx="68959">
                  <c:v>34479.5</c:v>
                </c:pt>
                <c:pt idx="68960">
                  <c:v>34480</c:v>
                </c:pt>
                <c:pt idx="68961">
                  <c:v>34480.5</c:v>
                </c:pt>
                <c:pt idx="68962">
                  <c:v>34481</c:v>
                </c:pt>
                <c:pt idx="68963">
                  <c:v>34481.5</c:v>
                </c:pt>
                <c:pt idx="68964">
                  <c:v>34482</c:v>
                </c:pt>
                <c:pt idx="68965">
                  <c:v>34482.5</c:v>
                </c:pt>
                <c:pt idx="68966">
                  <c:v>34483</c:v>
                </c:pt>
                <c:pt idx="68967">
                  <c:v>34483.5</c:v>
                </c:pt>
                <c:pt idx="68968">
                  <c:v>34484</c:v>
                </c:pt>
                <c:pt idx="68969">
                  <c:v>34484.5</c:v>
                </c:pt>
                <c:pt idx="68970">
                  <c:v>34485</c:v>
                </c:pt>
                <c:pt idx="68971">
                  <c:v>34485.5</c:v>
                </c:pt>
                <c:pt idx="68972">
                  <c:v>34486</c:v>
                </c:pt>
                <c:pt idx="68973">
                  <c:v>34486.5</c:v>
                </c:pt>
                <c:pt idx="68974">
                  <c:v>34487</c:v>
                </c:pt>
                <c:pt idx="68975">
                  <c:v>34487.5</c:v>
                </c:pt>
                <c:pt idx="68976">
                  <c:v>34488</c:v>
                </c:pt>
                <c:pt idx="68977">
                  <c:v>34488.5</c:v>
                </c:pt>
                <c:pt idx="68978">
                  <c:v>34489</c:v>
                </c:pt>
                <c:pt idx="68979">
                  <c:v>34489.5</c:v>
                </c:pt>
                <c:pt idx="68980">
                  <c:v>34490</c:v>
                </c:pt>
                <c:pt idx="68981">
                  <c:v>34490.5</c:v>
                </c:pt>
                <c:pt idx="68982">
                  <c:v>34491</c:v>
                </c:pt>
                <c:pt idx="68983">
                  <c:v>34491.5</c:v>
                </c:pt>
                <c:pt idx="68984">
                  <c:v>34492</c:v>
                </c:pt>
                <c:pt idx="68985">
                  <c:v>34492.5</c:v>
                </c:pt>
                <c:pt idx="68986">
                  <c:v>34493</c:v>
                </c:pt>
                <c:pt idx="68987">
                  <c:v>34493.5</c:v>
                </c:pt>
                <c:pt idx="68988">
                  <c:v>34494</c:v>
                </c:pt>
                <c:pt idx="68989">
                  <c:v>34494.5</c:v>
                </c:pt>
                <c:pt idx="68990">
                  <c:v>34495</c:v>
                </c:pt>
                <c:pt idx="68991">
                  <c:v>34495.5</c:v>
                </c:pt>
                <c:pt idx="68992">
                  <c:v>34496</c:v>
                </c:pt>
                <c:pt idx="68993">
                  <c:v>34496.5</c:v>
                </c:pt>
                <c:pt idx="68994">
                  <c:v>34497</c:v>
                </c:pt>
                <c:pt idx="68995">
                  <c:v>34497.5</c:v>
                </c:pt>
                <c:pt idx="68996">
                  <c:v>34498</c:v>
                </c:pt>
                <c:pt idx="68997">
                  <c:v>34498.5</c:v>
                </c:pt>
                <c:pt idx="68998">
                  <c:v>34499</c:v>
                </c:pt>
                <c:pt idx="68999">
                  <c:v>34499.5</c:v>
                </c:pt>
                <c:pt idx="69000">
                  <c:v>34500</c:v>
                </c:pt>
                <c:pt idx="69001">
                  <c:v>34500.5</c:v>
                </c:pt>
                <c:pt idx="69002">
                  <c:v>34501</c:v>
                </c:pt>
                <c:pt idx="69003">
                  <c:v>34501.5</c:v>
                </c:pt>
                <c:pt idx="69004">
                  <c:v>34502</c:v>
                </c:pt>
                <c:pt idx="69005">
                  <c:v>34502.5</c:v>
                </c:pt>
                <c:pt idx="69006">
                  <c:v>34503</c:v>
                </c:pt>
                <c:pt idx="69007">
                  <c:v>34503.5</c:v>
                </c:pt>
                <c:pt idx="69008">
                  <c:v>34504</c:v>
                </c:pt>
                <c:pt idx="69009">
                  <c:v>34504.5</c:v>
                </c:pt>
                <c:pt idx="69010">
                  <c:v>34505</c:v>
                </c:pt>
                <c:pt idx="69011">
                  <c:v>34505.5</c:v>
                </c:pt>
                <c:pt idx="69012">
                  <c:v>34506</c:v>
                </c:pt>
                <c:pt idx="69013">
                  <c:v>34506.5</c:v>
                </c:pt>
                <c:pt idx="69014">
                  <c:v>34507</c:v>
                </c:pt>
                <c:pt idx="69015">
                  <c:v>34507.5</c:v>
                </c:pt>
                <c:pt idx="69016">
                  <c:v>34508</c:v>
                </c:pt>
                <c:pt idx="69017">
                  <c:v>34508.5</c:v>
                </c:pt>
                <c:pt idx="69018">
                  <c:v>34509</c:v>
                </c:pt>
                <c:pt idx="69019">
                  <c:v>34509.5</c:v>
                </c:pt>
                <c:pt idx="69020">
                  <c:v>34510</c:v>
                </c:pt>
                <c:pt idx="69021">
                  <c:v>34510.5</c:v>
                </c:pt>
                <c:pt idx="69022">
                  <c:v>34511</c:v>
                </c:pt>
                <c:pt idx="69023">
                  <c:v>34511.5</c:v>
                </c:pt>
                <c:pt idx="69024">
                  <c:v>34512</c:v>
                </c:pt>
                <c:pt idx="69025">
                  <c:v>34512.5</c:v>
                </c:pt>
                <c:pt idx="69026">
                  <c:v>34513</c:v>
                </c:pt>
                <c:pt idx="69027">
                  <c:v>34513.5</c:v>
                </c:pt>
                <c:pt idx="69028">
                  <c:v>34514</c:v>
                </c:pt>
                <c:pt idx="69029">
                  <c:v>34514.5</c:v>
                </c:pt>
                <c:pt idx="69030">
                  <c:v>34515</c:v>
                </c:pt>
                <c:pt idx="69031">
                  <c:v>34515.5</c:v>
                </c:pt>
                <c:pt idx="69032">
                  <c:v>34516</c:v>
                </c:pt>
                <c:pt idx="69033">
                  <c:v>34516.5</c:v>
                </c:pt>
                <c:pt idx="69034">
                  <c:v>34517</c:v>
                </c:pt>
                <c:pt idx="69035">
                  <c:v>34517.5</c:v>
                </c:pt>
                <c:pt idx="69036">
                  <c:v>34518</c:v>
                </c:pt>
                <c:pt idx="69037">
                  <c:v>34518.5</c:v>
                </c:pt>
                <c:pt idx="69038">
                  <c:v>34519</c:v>
                </c:pt>
                <c:pt idx="69039">
                  <c:v>34519.5</c:v>
                </c:pt>
                <c:pt idx="69040">
                  <c:v>34520</c:v>
                </c:pt>
                <c:pt idx="69041">
                  <c:v>34520.5</c:v>
                </c:pt>
                <c:pt idx="69042">
                  <c:v>34521</c:v>
                </c:pt>
                <c:pt idx="69043">
                  <c:v>34521.5</c:v>
                </c:pt>
                <c:pt idx="69044">
                  <c:v>34522</c:v>
                </c:pt>
                <c:pt idx="69045">
                  <c:v>34522.5</c:v>
                </c:pt>
                <c:pt idx="69046">
                  <c:v>34523</c:v>
                </c:pt>
                <c:pt idx="69047">
                  <c:v>34523.5</c:v>
                </c:pt>
                <c:pt idx="69048">
                  <c:v>34524</c:v>
                </c:pt>
                <c:pt idx="69049">
                  <c:v>34524.5</c:v>
                </c:pt>
                <c:pt idx="69050">
                  <c:v>34525</c:v>
                </c:pt>
                <c:pt idx="69051">
                  <c:v>34525.5</c:v>
                </c:pt>
                <c:pt idx="69052">
                  <c:v>34526</c:v>
                </c:pt>
                <c:pt idx="69053">
                  <c:v>34526.5</c:v>
                </c:pt>
                <c:pt idx="69054">
                  <c:v>34527</c:v>
                </c:pt>
                <c:pt idx="69055">
                  <c:v>34527.5</c:v>
                </c:pt>
                <c:pt idx="69056">
                  <c:v>34528</c:v>
                </c:pt>
                <c:pt idx="69057">
                  <c:v>34528.5</c:v>
                </c:pt>
                <c:pt idx="69058">
                  <c:v>34529</c:v>
                </c:pt>
                <c:pt idx="69059">
                  <c:v>34529.5</c:v>
                </c:pt>
                <c:pt idx="69060">
                  <c:v>34530</c:v>
                </c:pt>
                <c:pt idx="69061">
                  <c:v>34530.5</c:v>
                </c:pt>
                <c:pt idx="69062">
                  <c:v>34531</c:v>
                </c:pt>
                <c:pt idx="69063">
                  <c:v>34531.5</c:v>
                </c:pt>
                <c:pt idx="69064">
                  <c:v>34532</c:v>
                </c:pt>
                <c:pt idx="69065">
                  <c:v>34532.5</c:v>
                </c:pt>
                <c:pt idx="69066">
                  <c:v>34533</c:v>
                </c:pt>
                <c:pt idx="69067">
                  <c:v>34533.5</c:v>
                </c:pt>
                <c:pt idx="69068">
                  <c:v>34534</c:v>
                </c:pt>
                <c:pt idx="69069">
                  <c:v>34534.5</c:v>
                </c:pt>
                <c:pt idx="69070">
                  <c:v>34535</c:v>
                </c:pt>
                <c:pt idx="69071">
                  <c:v>34535.5</c:v>
                </c:pt>
                <c:pt idx="69072">
                  <c:v>34536</c:v>
                </c:pt>
                <c:pt idx="69073">
                  <c:v>34536.5</c:v>
                </c:pt>
                <c:pt idx="69074">
                  <c:v>34537</c:v>
                </c:pt>
                <c:pt idx="69075">
                  <c:v>34537.5</c:v>
                </c:pt>
                <c:pt idx="69076">
                  <c:v>34538</c:v>
                </c:pt>
                <c:pt idx="69077">
                  <c:v>34538.5</c:v>
                </c:pt>
                <c:pt idx="69078">
                  <c:v>34539</c:v>
                </c:pt>
                <c:pt idx="69079">
                  <c:v>34539.5</c:v>
                </c:pt>
                <c:pt idx="69080">
                  <c:v>34540</c:v>
                </c:pt>
                <c:pt idx="69081">
                  <c:v>34540.5</c:v>
                </c:pt>
                <c:pt idx="69082">
                  <c:v>34541</c:v>
                </c:pt>
                <c:pt idx="69083">
                  <c:v>34541.5</c:v>
                </c:pt>
                <c:pt idx="69084">
                  <c:v>34542</c:v>
                </c:pt>
                <c:pt idx="69085">
                  <c:v>34542.5</c:v>
                </c:pt>
                <c:pt idx="69086">
                  <c:v>34543</c:v>
                </c:pt>
                <c:pt idx="69087">
                  <c:v>34543.5</c:v>
                </c:pt>
                <c:pt idx="69088">
                  <c:v>34544</c:v>
                </c:pt>
                <c:pt idx="69089">
                  <c:v>34544.5</c:v>
                </c:pt>
                <c:pt idx="69090">
                  <c:v>34545</c:v>
                </c:pt>
                <c:pt idx="69091">
                  <c:v>34545.5</c:v>
                </c:pt>
                <c:pt idx="69092">
                  <c:v>34546</c:v>
                </c:pt>
                <c:pt idx="69093">
                  <c:v>34546.5</c:v>
                </c:pt>
                <c:pt idx="69094">
                  <c:v>34547</c:v>
                </c:pt>
                <c:pt idx="69095">
                  <c:v>34547.5</c:v>
                </c:pt>
                <c:pt idx="69096">
                  <c:v>34548</c:v>
                </c:pt>
                <c:pt idx="69097">
                  <c:v>34548.5</c:v>
                </c:pt>
                <c:pt idx="69098">
                  <c:v>34549</c:v>
                </c:pt>
                <c:pt idx="69099">
                  <c:v>34549.5</c:v>
                </c:pt>
                <c:pt idx="69100">
                  <c:v>34550</c:v>
                </c:pt>
                <c:pt idx="69101">
                  <c:v>34550.5</c:v>
                </c:pt>
                <c:pt idx="69102">
                  <c:v>34551</c:v>
                </c:pt>
                <c:pt idx="69103">
                  <c:v>34551.5</c:v>
                </c:pt>
                <c:pt idx="69104">
                  <c:v>34552</c:v>
                </c:pt>
                <c:pt idx="69105">
                  <c:v>34552.5</c:v>
                </c:pt>
                <c:pt idx="69106">
                  <c:v>34553</c:v>
                </c:pt>
                <c:pt idx="69107">
                  <c:v>34553.5</c:v>
                </c:pt>
                <c:pt idx="69108">
                  <c:v>34554</c:v>
                </c:pt>
                <c:pt idx="69109">
                  <c:v>34554.5</c:v>
                </c:pt>
                <c:pt idx="69110">
                  <c:v>34555</c:v>
                </c:pt>
                <c:pt idx="69111">
                  <c:v>34555.5</c:v>
                </c:pt>
                <c:pt idx="69112">
                  <c:v>34556</c:v>
                </c:pt>
                <c:pt idx="69113">
                  <c:v>34556.5</c:v>
                </c:pt>
                <c:pt idx="69114">
                  <c:v>34557</c:v>
                </c:pt>
                <c:pt idx="69115">
                  <c:v>34557.5</c:v>
                </c:pt>
                <c:pt idx="69116">
                  <c:v>34558</c:v>
                </c:pt>
                <c:pt idx="69117">
                  <c:v>34558.5</c:v>
                </c:pt>
                <c:pt idx="69118">
                  <c:v>34559</c:v>
                </c:pt>
                <c:pt idx="69119">
                  <c:v>34559.5</c:v>
                </c:pt>
                <c:pt idx="69120">
                  <c:v>34560</c:v>
                </c:pt>
                <c:pt idx="69121">
                  <c:v>34560.5</c:v>
                </c:pt>
                <c:pt idx="69122">
                  <c:v>34561</c:v>
                </c:pt>
                <c:pt idx="69123">
                  <c:v>34561.5</c:v>
                </c:pt>
                <c:pt idx="69124">
                  <c:v>34562</c:v>
                </c:pt>
                <c:pt idx="69125">
                  <c:v>34562.5</c:v>
                </c:pt>
                <c:pt idx="69126">
                  <c:v>34563</c:v>
                </c:pt>
                <c:pt idx="69127">
                  <c:v>34563.5</c:v>
                </c:pt>
                <c:pt idx="69128">
                  <c:v>34564</c:v>
                </c:pt>
                <c:pt idx="69129">
                  <c:v>34564.5</c:v>
                </c:pt>
                <c:pt idx="69130">
                  <c:v>34565</c:v>
                </c:pt>
                <c:pt idx="69131">
                  <c:v>34565.5</c:v>
                </c:pt>
                <c:pt idx="69132">
                  <c:v>34566</c:v>
                </c:pt>
                <c:pt idx="69133">
                  <c:v>34566.5</c:v>
                </c:pt>
                <c:pt idx="69134">
                  <c:v>34567</c:v>
                </c:pt>
                <c:pt idx="69135">
                  <c:v>34567.5</c:v>
                </c:pt>
                <c:pt idx="69136">
                  <c:v>34568</c:v>
                </c:pt>
                <c:pt idx="69137">
                  <c:v>34568.5</c:v>
                </c:pt>
                <c:pt idx="69138">
                  <c:v>34569</c:v>
                </c:pt>
                <c:pt idx="69139">
                  <c:v>34569.5</c:v>
                </c:pt>
                <c:pt idx="69140">
                  <c:v>34570</c:v>
                </c:pt>
                <c:pt idx="69141">
                  <c:v>34570.5</c:v>
                </c:pt>
                <c:pt idx="69142">
                  <c:v>34571</c:v>
                </c:pt>
                <c:pt idx="69143">
                  <c:v>34571.5</c:v>
                </c:pt>
                <c:pt idx="69144">
                  <c:v>34572</c:v>
                </c:pt>
                <c:pt idx="69145">
                  <c:v>34572.5</c:v>
                </c:pt>
                <c:pt idx="69146">
                  <c:v>34573</c:v>
                </c:pt>
                <c:pt idx="69147">
                  <c:v>34573.5</c:v>
                </c:pt>
                <c:pt idx="69148">
                  <c:v>34574</c:v>
                </c:pt>
                <c:pt idx="69149">
                  <c:v>34574.5</c:v>
                </c:pt>
                <c:pt idx="69150">
                  <c:v>34575</c:v>
                </c:pt>
                <c:pt idx="69151">
                  <c:v>34575.5</c:v>
                </c:pt>
                <c:pt idx="69152">
                  <c:v>34576</c:v>
                </c:pt>
                <c:pt idx="69153">
                  <c:v>34576.5</c:v>
                </c:pt>
                <c:pt idx="69154">
                  <c:v>34577</c:v>
                </c:pt>
                <c:pt idx="69155">
                  <c:v>34577.5</c:v>
                </c:pt>
                <c:pt idx="69156">
                  <c:v>34578</c:v>
                </c:pt>
                <c:pt idx="69157">
                  <c:v>34578.5</c:v>
                </c:pt>
                <c:pt idx="69158">
                  <c:v>34579</c:v>
                </c:pt>
                <c:pt idx="69159">
                  <c:v>34579.5</c:v>
                </c:pt>
                <c:pt idx="69160">
                  <c:v>34580</c:v>
                </c:pt>
                <c:pt idx="69161">
                  <c:v>34580.5</c:v>
                </c:pt>
                <c:pt idx="69162">
                  <c:v>34581</c:v>
                </c:pt>
                <c:pt idx="69163">
                  <c:v>34581.5</c:v>
                </c:pt>
                <c:pt idx="69164">
                  <c:v>34582</c:v>
                </c:pt>
                <c:pt idx="69165">
                  <c:v>34582.5</c:v>
                </c:pt>
                <c:pt idx="69166">
                  <c:v>34583</c:v>
                </c:pt>
                <c:pt idx="69167">
                  <c:v>34583.5</c:v>
                </c:pt>
                <c:pt idx="69168">
                  <c:v>34584</c:v>
                </c:pt>
                <c:pt idx="69169">
                  <c:v>34584.5</c:v>
                </c:pt>
                <c:pt idx="69170">
                  <c:v>34585</c:v>
                </c:pt>
                <c:pt idx="69171">
                  <c:v>34585.5</c:v>
                </c:pt>
                <c:pt idx="69172">
                  <c:v>34586</c:v>
                </c:pt>
                <c:pt idx="69173">
                  <c:v>34586.5</c:v>
                </c:pt>
                <c:pt idx="69174">
                  <c:v>34587</c:v>
                </c:pt>
                <c:pt idx="69175">
                  <c:v>34587.5</c:v>
                </c:pt>
                <c:pt idx="69176">
                  <c:v>34588</c:v>
                </c:pt>
                <c:pt idx="69177">
                  <c:v>34588.5</c:v>
                </c:pt>
                <c:pt idx="69178">
                  <c:v>34589</c:v>
                </c:pt>
                <c:pt idx="69179">
                  <c:v>34589.5</c:v>
                </c:pt>
                <c:pt idx="69180">
                  <c:v>34590</c:v>
                </c:pt>
                <c:pt idx="69181">
                  <c:v>34590.5</c:v>
                </c:pt>
                <c:pt idx="69182">
                  <c:v>34591</c:v>
                </c:pt>
                <c:pt idx="69183">
                  <c:v>34591.5</c:v>
                </c:pt>
                <c:pt idx="69184">
                  <c:v>34592</c:v>
                </c:pt>
                <c:pt idx="69185">
                  <c:v>34592.5</c:v>
                </c:pt>
                <c:pt idx="69186">
                  <c:v>34593</c:v>
                </c:pt>
                <c:pt idx="69187">
                  <c:v>34593.5</c:v>
                </c:pt>
                <c:pt idx="69188">
                  <c:v>34594</c:v>
                </c:pt>
                <c:pt idx="69189">
                  <c:v>34594.5</c:v>
                </c:pt>
                <c:pt idx="69190">
                  <c:v>34595</c:v>
                </c:pt>
                <c:pt idx="69191">
                  <c:v>34595.5</c:v>
                </c:pt>
                <c:pt idx="69192">
                  <c:v>34596</c:v>
                </c:pt>
                <c:pt idx="69193">
                  <c:v>34596.5</c:v>
                </c:pt>
                <c:pt idx="69194">
                  <c:v>34597</c:v>
                </c:pt>
                <c:pt idx="69195">
                  <c:v>34597.5</c:v>
                </c:pt>
                <c:pt idx="69196">
                  <c:v>34598</c:v>
                </c:pt>
                <c:pt idx="69197">
                  <c:v>34598.5</c:v>
                </c:pt>
                <c:pt idx="69198">
                  <c:v>34599</c:v>
                </c:pt>
                <c:pt idx="69199">
                  <c:v>34599.5</c:v>
                </c:pt>
                <c:pt idx="69200">
                  <c:v>34600</c:v>
                </c:pt>
                <c:pt idx="69201">
                  <c:v>34600.5</c:v>
                </c:pt>
                <c:pt idx="69202">
                  <c:v>34601</c:v>
                </c:pt>
                <c:pt idx="69203">
                  <c:v>34601.5</c:v>
                </c:pt>
                <c:pt idx="69204">
                  <c:v>34602</c:v>
                </c:pt>
                <c:pt idx="69205">
                  <c:v>34602.5</c:v>
                </c:pt>
                <c:pt idx="69206">
                  <c:v>34603</c:v>
                </c:pt>
                <c:pt idx="69207">
                  <c:v>34603.5</c:v>
                </c:pt>
                <c:pt idx="69208">
                  <c:v>34604</c:v>
                </c:pt>
                <c:pt idx="69209">
                  <c:v>34604.5</c:v>
                </c:pt>
                <c:pt idx="69210">
                  <c:v>34605</c:v>
                </c:pt>
                <c:pt idx="69211">
                  <c:v>34605.5</c:v>
                </c:pt>
                <c:pt idx="69212">
                  <c:v>34606</c:v>
                </c:pt>
                <c:pt idx="69213">
                  <c:v>34606.5</c:v>
                </c:pt>
                <c:pt idx="69214">
                  <c:v>34607</c:v>
                </c:pt>
                <c:pt idx="69215">
                  <c:v>34607.5</c:v>
                </c:pt>
                <c:pt idx="69216">
                  <c:v>34608</c:v>
                </c:pt>
                <c:pt idx="69217">
                  <c:v>34608.5</c:v>
                </c:pt>
                <c:pt idx="69218">
                  <c:v>34609</c:v>
                </c:pt>
                <c:pt idx="69219">
                  <c:v>34609.5</c:v>
                </c:pt>
                <c:pt idx="69220">
                  <c:v>34610</c:v>
                </c:pt>
                <c:pt idx="69221">
                  <c:v>34610.5</c:v>
                </c:pt>
                <c:pt idx="69222">
                  <c:v>34611</c:v>
                </c:pt>
                <c:pt idx="69223">
                  <c:v>34611.5</c:v>
                </c:pt>
                <c:pt idx="69224">
                  <c:v>34612</c:v>
                </c:pt>
                <c:pt idx="69225">
                  <c:v>34612.5</c:v>
                </c:pt>
                <c:pt idx="69226">
                  <c:v>34613</c:v>
                </c:pt>
                <c:pt idx="69227">
                  <c:v>34613.5</c:v>
                </c:pt>
                <c:pt idx="69228">
                  <c:v>34614</c:v>
                </c:pt>
                <c:pt idx="69229">
                  <c:v>34614.5</c:v>
                </c:pt>
                <c:pt idx="69230">
                  <c:v>34615</c:v>
                </c:pt>
                <c:pt idx="69231">
                  <c:v>34615.5</c:v>
                </c:pt>
                <c:pt idx="69232">
                  <c:v>34616</c:v>
                </c:pt>
                <c:pt idx="69233">
                  <c:v>34616.5</c:v>
                </c:pt>
                <c:pt idx="69234">
                  <c:v>34617</c:v>
                </c:pt>
                <c:pt idx="69235">
                  <c:v>34617.5</c:v>
                </c:pt>
                <c:pt idx="69236">
                  <c:v>34618</c:v>
                </c:pt>
                <c:pt idx="69237">
                  <c:v>34618.5</c:v>
                </c:pt>
                <c:pt idx="69238">
                  <c:v>34619</c:v>
                </c:pt>
                <c:pt idx="69239">
                  <c:v>34619.5</c:v>
                </c:pt>
                <c:pt idx="69240">
                  <c:v>34620</c:v>
                </c:pt>
                <c:pt idx="69241">
                  <c:v>34620.5</c:v>
                </c:pt>
                <c:pt idx="69242">
                  <c:v>34621</c:v>
                </c:pt>
                <c:pt idx="69243">
                  <c:v>34621.5</c:v>
                </c:pt>
                <c:pt idx="69244">
                  <c:v>34622</c:v>
                </c:pt>
                <c:pt idx="69245">
                  <c:v>34622.5</c:v>
                </c:pt>
                <c:pt idx="69246">
                  <c:v>34623</c:v>
                </c:pt>
                <c:pt idx="69247">
                  <c:v>34623.5</c:v>
                </c:pt>
                <c:pt idx="69248">
                  <c:v>34624</c:v>
                </c:pt>
                <c:pt idx="69249">
                  <c:v>34624.5</c:v>
                </c:pt>
                <c:pt idx="69250">
                  <c:v>34625</c:v>
                </c:pt>
                <c:pt idx="69251">
                  <c:v>34625.5</c:v>
                </c:pt>
                <c:pt idx="69252">
                  <c:v>34626</c:v>
                </c:pt>
                <c:pt idx="69253">
                  <c:v>34626.5</c:v>
                </c:pt>
                <c:pt idx="69254">
                  <c:v>34627</c:v>
                </c:pt>
                <c:pt idx="69255">
                  <c:v>34627.5</c:v>
                </c:pt>
                <c:pt idx="69256">
                  <c:v>34628</c:v>
                </c:pt>
                <c:pt idx="69257">
                  <c:v>34628.5</c:v>
                </c:pt>
                <c:pt idx="69258">
                  <c:v>34629</c:v>
                </c:pt>
                <c:pt idx="69259">
                  <c:v>34629.5</c:v>
                </c:pt>
                <c:pt idx="69260">
                  <c:v>34630</c:v>
                </c:pt>
                <c:pt idx="69261">
                  <c:v>34630.5</c:v>
                </c:pt>
                <c:pt idx="69262">
                  <c:v>34631</c:v>
                </c:pt>
                <c:pt idx="69263">
                  <c:v>34631.5</c:v>
                </c:pt>
                <c:pt idx="69264">
                  <c:v>34632</c:v>
                </c:pt>
                <c:pt idx="69265">
                  <c:v>34632.5</c:v>
                </c:pt>
                <c:pt idx="69266">
                  <c:v>34633</c:v>
                </c:pt>
                <c:pt idx="69267">
                  <c:v>34633.5</c:v>
                </c:pt>
                <c:pt idx="69268">
                  <c:v>34634</c:v>
                </c:pt>
                <c:pt idx="69269">
                  <c:v>34634.5</c:v>
                </c:pt>
                <c:pt idx="69270">
                  <c:v>34635</c:v>
                </c:pt>
                <c:pt idx="69271">
                  <c:v>34635.5</c:v>
                </c:pt>
                <c:pt idx="69272">
                  <c:v>34636</c:v>
                </c:pt>
                <c:pt idx="69273">
                  <c:v>34636.5</c:v>
                </c:pt>
                <c:pt idx="69274">
                  <c:v>34637</c:v>
                </c:pt>
                <c:pt idx="69275">
                  <c:v>34637.5</c:v>
                </c:pt>
                <c:pt idx="69276">
                  <c:v>34638</c:v>
                </c:pt>
                <c:pt idx="69277">
                  <c:v>34638.5</c:v>
                </c:pt>
                <c:pt idx="69278">
                  <c:v>34639</c:v>
                </c:pt>
                <c:pt idx="69279">
                  <c:v>34639.5</c:v>
                </c:pt>
                <c:pt idx="69280">
                  <c:v>34640</c:v>
                </c:pt>
                <c:pt idx="69281">
                  <c:v>34640.5</c:v>
                </c:pt>
                <c:pt idx="69282">
                  <c:v>34641</c:v>
                </c:pt>
                <c:pt idx="69283">
                  <c:v>34641.5</c:v>
                </c:pt>
                <c:pt idx="69284">
                  <c:v>34642</c:v>
                </c:pt>
                <c:pt idx="69285">
                  <c:v>34642.5</c:v>
                </c:pt>
                <c:pt idx="69286">
                  <c:v>34643</c:v>
                </c:pt>
                <c:pt idx="69287">
                  <c:v>34643.5</c:v>
                </c:pt>
                <c:pt idx="69288">
                  <c:v>34644</c:v>
                </c:pt>
                <c:pt idx="69289">
                  <c:v>34644.5</c:v>
                </c:pt>
                <c:pt idx="69290">
                  <c:v>34645</c:v>
                </c:pt>
                <c:pt idx="69291">
                  <c:v>34645.5</c:v>
                </c:pt>
                <c:pt idx="69292">
                  <c:v>34646</c:v>
                </c:pt>
                <c:pt idx="69293">
                  <c:v>34646.5</c:v>
                </c:pt>
                <c:pt idx="69294">
                  <c:v>34647</c:v>
                </c:pt>
                <c:pt idx="69295">
                  <c:v>34647.5</c:v>
                </c:pt>
                <c:pt idx="69296">
                  <c:v>34648</c:v>
                </c:pt>
                <c:pt idx="69297">
                  <c:v>34648.5</c:v>
                </c:pt>
                <c:pt idx="69298">
                  <c:v>34649</c:v>
                </c:pt>
                <c:pt idx="69299">
                  <c:v>34649.5</c:v>
                </c:pt>
                <c:pt idx="69300">
                  <c:v>34650</c:v>
                </c:pt>
                <c:pt idx="69301">
                  <c:v>34650.5</c:v>
                </c:pt>
                <c:pt idx="69302">
                  <c:v>34651</c:v>
                </c:pt>
                <c:pt idx="69303">
                  <c:v>34651.5</c:v>
                </c:pt>
                <c:pt idx="69304">
                  <c:v>34652</c:v>
                </c:pt>
                <c:pt idx="69305">
                  <c:v>34652.5</c:v>
                </c:pt>
                <c:pt idx="69306">
                  <c:v>34653</c:v>
                </c:pt>
                <c:pt idx="69307">
                  <c:v>34653.5</c:v>
                </c:pt>
                <c:pt idx="69308">
                  <c:v>34654</c:v>
                </c:pt>
                <c:pt idx="69309">
                  <c:v>34654.5</c:v>
                </c:pt>
                <c:pt idx="69310">
                  <c:v>34655</c:v>
                </c:pt>
                <c:pt idx="69311">
                  <c:v>34655.5</c:v>
                </c:pt>
                <c:pt idx="69312">
                  <c:v>34656</c:v>
                </c:pt>
                <c:pt idx="69313">
                  <c:v>34656.5</c:v>
                </c:pt>
                <c:pt idx="69314">
                  <c:v>34657</c:v>
                </c:pt>
                <c:pt idx="69315">
                  <c:v>34657.5</c:v>
                </c:pt>
                <c:pt idx="69316">
                  <c:v>34658</c:v>
                </c:pt>
                <c:pt idx="69317">
                  <c:v>34658.5</c:v>
                </c:pt>
                <c:pt idx="69318">
                  <c:v>34659</c:v>
                </c:pt>
                <c:pt idx="69319">
                  <c:v>34659.5</c:v>
                </c:pt>
                <c:pt idx="69320">
                  <c:v>34660</c:v>
                </c:pt>
                <c:pt idx="69321">
                  <c:v>34660.5</c:v>
                </c:pt>
                <c:pt idx="69322">
                  <c:v>34661</c:v>
                </c:pt>
                <c:pt idx="69323">
                  <c:v>34661.5</c:v>
                </c:pt>
                <c:pt idx="69324">
                  <c:v>34662</c:v>
                </c:pt>
                <c:pt idx="69325">
                  <c:v>34662.5</c:v>
                </c:pt>
                <c:pt idx="69326">
                  <c:v>34663</c:v>
                </c:pt>
                <c:pt idx="69327">
                  <c:v>34663.5</c:v>
                </c:pt>
                <c:pt idx="69328">
                  <c:v>34664</c:v>
                </c:pt>
                <c:pt idx="69329">
                  <c:v>34664.5</c:v>
                </c:pt>
                <c:pt idx="69330">
                  <c:v>34665</c:v>
                </c:pt>
                <c:pt idx="69331">
                  <c:v>34665.5</c:v>
                </c:pt>
                <c:pt idx="69332">
                  <c:v>34666</c:v>
                </c:pt>
                <c:pt idx="69333">
                  <c:v>34666.5</c:v>
                </c:pt>
                <c:pt idx="69334">
                  <c:v>34667</c:v>
                </c:pt>
                <c:pt idx="69335">
                  <c:v>34667.5</c:v>
                </c:pt>
                <c:pt idx="69336">
                  <c:v>34668</c:v>
                </c:pt>
                <c:pt idx="69337">
                  <c:v>34668.5</c:v>
                </c:pt>
                <c:pt idx="69338">
                  <c:v>34669</c:v>
                </c:pt>
                <c:pt idx="69339">
                  <c:v>34669.5</c:v>
                </c:pt>
                <c:pt idx="69340">
                  <c:v>34670</c:v>
                </c:pt>
                <c:pt idx="69341">
                  <c:v>34670.5</c:v>
                </c:pt>
                <c:pt idx="69342">
                  <c:v>34671</c:v>
                </c:pt>
                <c:pt idx="69343">
                  <c:v>34671.5</c:v>
                </c:pt>
                <c:pt idx="69344">
                  <c:v>34672</c:v>
                </c:pt>
                <c:pt idx="69345">
                  <c:v>34672.5</c:v>
                </c:pt>
                <c:pt idx="69346">
                  <c:v>34673</c:v>
                </c:pt>
                <c:pt idx="69347">
                  <c:v>34673.5</c:v>
                </c:pt>
                <c:pt idx="69348">
                  <c:v>34674</c:v>
                </c:pt>
                <c:pt idx="69349">
                  <c:v>34674.5</c:v>
                </c:pt>
                <c:pt idx="69350">
                  <c:v>34675</c:v>
                </c:pt>
                <c:pt idx="69351">
                  <c:v>34675.5</c:v>
                </c:pt>
                <c:pt idx="69352">
                  <c:v>34676</c:v>
                </c:pt>
                <c:pt idx="69353">
                  <c:v>34676.5</c:v>
                </c:pt>
                <c:pt idx="69354">
                  <c:v>34677</c:v>
                </c:pt>
                <c:pt idx="69355">
                  <c:v>34677.5</c:v>
                </c:pt>
                <c:pt idx="69356">
                  <c:v>34678</c:v>
                </c:pt>
                <c:pt idx="69357">
                  <c:v>34678.5</c:v>
                </c:pt>
                <c:pt idx="69358">
                  <c:v>34679</c:v>
                </c:pt>
                <c:pt idx="69359">
                  <c:v>34679.5</c:v>
                </c:pt>
                <c:pt idx="69360">
                  <c:v>34680</c:v>
                </c:pt>
                <c:pt idx="69361">
                  <c:v>34680.5</c:v>
                </c:pt>
                <c:pt idx="69362">
                  <c:v>34681</c:v>
                </c:pt>
                <c:pt idx="69363">
                  <c:v>34681.5</c:v>
                </c:pt>
                <c:pt idx="69364">
                  <c:v>34682</c:v>
                </c:pt>
                <c:pt idx="69365">
                  <c:v>34682.5</c:v>
                </c:pt>
                <c:pt idx="69366">
                  <c:v>34683</c:v>
                </c:pt>
                <c:pt idx="69367">
                  <c:v>34683.5</c:v>
                </c:pt>
                <c:pt idx="69368">
                  <c:v>34684</c:v>
                </c:pt>
                <c:pt idx="69369">
                  <c:v>34684.5</c:v>
                </c:pt>
                <c:pt idx="69370">
                  <c:v>34685</c:v>
                </c:pt>
                <c:pt idx="69371">
                  <c:v>34685.5</c:v>
                </c:pt>
                <c:pt idx="69372">
                  <c:v>34686</c:v>
                </c:pt>
                <c:pt idx="69373">
                  <c:v>34686.5</c:v>
                </c:pt>
                <c:pt idx="69374">
                  <c:v>34687</c:v>
                </c:pt>
                <c:pt idx="69375">
                  <c:v>34687.5</c:v>
                </c:pt>
                <c:pt idx="69376">
                  <c:v>34688</c:v>
                </c:pt>
                <c:pt idx="69377">
                  <c:v>34688.5</c:v>
                </c:pt>
                <c:pt idx="69378">
                  <c:v>34689</c:v>
                </c:pt>
                <c:pt idx="69379">
                  <c:v>34689.5</c:v>
                </c:pt>
                <c:pt idx="69380">
                  <c:v>34690</c:v>
                </c:pt>
                <c:pt idx="69381">
                  <c:v>34690.5</c:v>
                </c:pt>
                <c:pt idx="69382">
                  <c:v>34691</c:v>
                </c:pt>
                <c:pt idx="69383">
                  <c:v>34691.5</c:v>
                </c:pt>
                <c:pt idx="69384">
                  <c:v>34692</c:v>
                </c:pt>
                <c:pt idx="69385">
                  <c:v>34692.5</c:v>
                </c:pt>
                <c:pt idx="69386">
                  <c:v>34693</c:v>
                </c:pt>
                <c:pt idx="69387">
                  <c:v>34693.5</c:v>
                </c:pt>
                <c:pt idx="69388">
                  <c:v>34694</c:v>
                </c:pt>
                <c:pt idx="69389">
                  <c:v>34694.5</c:v>
                </c:pt>
                <c:pt idx="69390">
                  <c:v>34695</c:v>
                </c:pt>
                <c:pt idx="69391">
                  <c:v>34695.5</c:v>
                </c:pt>
                <c:pt idx="69392">
                  <c:v>34696</c:v>
                </c:pt>
                <c:pt idx="69393">
                  <c:v>34696.5</c:v>
                </c:pt>
                <c:pt idx="69394">
                  <c:v>34697</c:v>
                </c:pt>
                <c:pt idx="69395">
                  <c:v>34697.5</c:v>
                </c:pt>
                <c:pt idx="69396">
                  <c:v>34698</c:v>
                </c:pt>
                <c:pt idx="69397">
                  <c:v>34698.5</c:v>
                </c:pt>
                <c:pt idx="69398">
                  <c:v>34699</c:v>
                </c:pt>
                <c:pt idx="69399">
                  <c:v>34699.5</c:v>
                </c:pt>
                <c:pt idx="69400">
                  <c:v>34700</c:v>
                </c:pt>
                <c:pt idx="69401">
                  <c:v>34700.5</c:v>
                </c:pt>
                <c:pt idx="69402">
                  <c:v>34701</c:v>
                </c:pt>
                <c:pt idx="69403">
                  <c:v>34701.5</c:v>
                </c:pt>
                <c:pt idx="69404">
                  <c:v>34702</c:v>
                </c:pt>
                <c:pt idx="69405">
                  <c:v>34702.5</c:v>
                </c:pt>
                <c:pt idx="69406">
                  <c:v>34703</c:v>
                </c:pt>
                <c:pt idx="69407">
                  <c:v>34703.5</c:v>
                </c:pt>
                <c:pt idx="69408">
                  <c:v>34704</c:v>
                </c:pt>
                <c:pt idx="69409">
                  <c:v>34704.5</c:v>
                </c:pt>
                <c:pt idx="69410">
                  <c:v>34705</c:v>
                </c:pt>
                <c:pt idx="69411">
                  <c:v>34705.5</c:v>
                </c:pt>
                <c:pt idx="69412">
                  <c:v>34706</c:v>
                </c:pt>
                <c:pt idx="69413">
                  <c:v>34706.5</c:v>
                </c:pt>
                <c:pt idx="69414">
                  <c:v>34707</c:v>
                </c:pt>
                <c:pt idx="69415">
                  <c:v>34707.5</c:v>
                </c:pt>
                <c:pt idx="69416">
                  <c:v>34708</c:v>
                </c:pt>
                <c:pt idx="69417">
                  <c:v>34708.5</c:v>
                </c:pt>
                <c:pt idx="69418">
                  <c:v>34709</c:v>
                </c:pt>
                <c:pt idx="69419">
                  <c:v>34709.5</c:v>
                </c:pt>
                <c:pt idx="69420">
                  <c:v>34710</c:v>
                </c:pt>
                <c:pt idx="69421">
                  <c:v>34710.5</c:v>
                </c:pt>
                <c:pt idx="69422">
                  <c:v>34711</c:v>
                </c:pt>
                <c:pt idx="69423">
                  <c:v>34711.5</c:v>
                </c:pt>
                <c:pt idx="69424">
                  <c:v>34712</c:v>
                </c:pt>
                <c:pt idx="69425">
                  <c:v>34712.5</c:v>
                </c:pt>
                <c:pt idx="69426">
                  <c:v>34713</c:v>
                </c:pt>
                <c:pt idx="69427">
                  <c:v>34713.5</c:v>
                </c:pt>
                <c:pt idx="69428">
                  <c:v>34714</c:v>
                </c:pt>
                <c:pt idx="69429">
                  <c:v>34714.5</c:v>
                </c:pt>
                <c:pt idx="69430">
                  <c:v>34715</c:v>
                </c:pt>
                <c:pt idx="69431">
                  <c:v>34715.5</c:v>
                </c:pt>
                <c:pt idx="69432">
                  <c:v>34716</c:v>
                </c:pt>
                <c:pt idx="69433">
                  <c:v>34716.5</c:v>
                </c:pt>
                <c:pt idx="69434">
                  <c:v>34717</c:v>
                </c:pt>
                <c:pt idx="69435">
                  <c:v>34717.5</c:v>
                </c:pt>
                <c:pt idx="69436">
                  <c:v>34718</c:v>
                </c:pt>
                <c:pt idx="69437">
                  <c:v>34718.5</c:v>
                </c:pt>
                <c:pt idx="69438">
                  <c:v>34719</c:v>
                </c:pt>
                <c:pt idx="69439">
                  <c:v>34719.5</c:v>
                </c:pt>
                <c:pt idx="69440">
                  <c:v>34720</c:v>
                </c:pt>
                <c:pt idx="69441">
                  <c:v>34720.5</c:v>
                </c:pt>
                <c:pt idx="69442">
                  <c:v>34721</c:v>
                </c:pt>
                <c:pt idx="69443">
                  <c:v>34721.5</c:v>
                </c:pt>
                <c:pt idx="69444">
                  <c:v>34722</c:v>
                </c:pt>
                <c:pt idx="69445">
                  <c:v>34722.5</c:v>
                </c:pt>
                <c:pt idx="69446">
                  <c:v>34723</c:v>
                </c:pt>
                <c:pt idx="69447">
                  <c:v>34723.5</c:v>
                </c:pt>
                <c:pt idx="69448">
                  <c:v>34724</c:v>
                </c:pt>
                <c:pt idx="69449">
                  <c:v>34724.5</c:v>
                </c:pt>
                <c:pt idx="69450">
                  <c:v>34725</c:v>
                </c:pt>
                <c:pt idx="69451">
                  <c:v>34725.5</c:v>
                </c:pt>
                <c:pt idx="69452">
                  <c:v>34726</c:v>
                </c:pt>
                <c:pt idx="69453">
                  <c:v>34726.5</c:v>
                </c:pt>
                <c:pt idx="69454">
                  <c:v>34727</c:v>
                </c:pt>
                <c:pt idx="69455">
                  <c:v>34727.5</c:v>
                </c:pt>
                <c:pt idx="69456">
                  <c:v>34728</c:v>
                </c:pt>
                <c:pt idx="69457">
                  <c:v>34728.5</c:v>
                </c:pt>
                <c:pt idx="69458">
                  <c:v>34729</c:v>
                </c:pt>
                <c:pt idx="69459">
                  <c:v>34729.5</c:v>
                </c:pt>
                <c:pt idx="69460">
                  <c:v>34730</c:v>
                </c:pt>
                <c:pt idx="69461">
                  <c:v>34730.5</c:v>
                </c:pt>
                <c:pt idx="69462">
                  <c:v>34731</c:v>
                </c:pt>
                <c:pt idx="69463">
                  <c:v>34731.5</c:v>
                </c:pt>
                <c:pt idx="69464">
                  <c:v>34732</c:v>
                </c:pt>
                <c:pt idx="69465">
                  <c:v>34732.5</c:v>
                </c:pt>
                <c:pt idx="69466">
                  <c:v>34733</c:v>
                </c:pt>
                <c:pt idx="69467">
                  <c:v>34733.5</c:v>
                </c:pt>
                <c:pt idx="69468">
                  <c:v>34734</c:v>
                </c:pt>
                <c:pt idx="69469">
                  <c:v>34734.5</c:v>
                </c:pt>
                <c:pt idx="69470">
                  <c:v>34735</c:v>
                </c:pt>
                <c:pt idx="69471">
                  <c:v>34735.5</c:v>
                </c:pt>
                <c:pt idx="69472">
                  <c:v>34736</c:v>
                </c:pt>
                <c:pt idx="69473">
                  <c:v>34736.5</c:v>
                </c:pt>
                <c:pt idx="69474">
                  <c:v>34737</c:v>
                </c:pt>
                <c:pt idx="69475">
                  <c:v>34737.5</c:v>
                </c:pt>
                <c:pt idx="69476">
                  <c:v>34738</c:v>
                </c:pt>
                <c:pt idx="69477">
                  <c:v>34738.5</c:v>
                </c:pt>
                <c:pt idx="69478">
                  <c:v>34739</c:v>
                </c:pt>
                <c:pt idx="69479">
                  <c:v>34739.5</c:v>
                </c:pt>
                <c:pt idx="69480">
                  <c:v>34740</c:v>
                </c:pt>
                <c:pt idx="69481">
                  <c:v>34740.5</c:v>
                </c:pt>
                <c:pt idx="69482">
                  <c:v>34741</c:v>
                </c:pt>
                <c:pt idx="69483">
                  <c:v>34741.5</c:v>
                </c:pt>
                <c:pt idx="69484">
                  <c:v>34742</c:v>
                </c:pt>
                <c:pt idx="69485">
                  <c:v>34742.5</c:v>
                </c:pt>
                <c:pt idx="69486">
                  <c:v>34743</c:v>
                </c:pt>
                <c:pt idx="69487">
                  <c:v>34743.5</c:v>
                </c:pt>
                <c:pt idx="69488">
                  <c:v>34744</c:v>
                </c:pt>
                <c:pt idx="69489">
                  <c:v>34744.5</c:v>
                </c:pt>
                <c:pt idx="69490">
                  <c:v>34745</c:v>
                </c:pt>
                <c:pt idx="69491">
                  <c:v>34745.5</c:v>
                </c:pt>
                <c:pt idx="69492">
                  <c:v>34746</c:v>
                </c:pt>
                <c:pt idx="69493">
                  <c:v>34746.5</c:v>
                </c:pt>
                <c:pt idx="69494">
                  <c:v>34747</c:v>
                </c:pt>
                <c:pt idx="69495">
                  <c:v>34747.5</c:v>
                </c:pt>
                <c:pt idx="69496">
                  <c:v>34748</c:v>
                </c:pt>
                <c:pt idx="69497">
                  <c:v>34748.5</c:v>
                </c:pt>
                <c:pt idx="69498">
                  <c:v>34749</c:v>
                </c:pt>
                <c:pt idx="69499">
                  <c:v>34749.5</c:v>
                </c:pt>
                <c:pt idx="69500">
                  <c:v>34750</c:v>
                </c:pt>
                <c:pt idx="69501">
                  <c:v>34750.5</c:v>
                </c:pt>
                <c:pt idx="69502">
                  <c:v>34751</c:v>
                </c:pt>
                <c:pt idx="69503">
                  <c:v>34751.5</c:v>
                </c:pt>
                <c:pt idx="69504">
                  <c:v>34752</c:v>
                </c:pt>
                <c:pt idx="69505">
                  <c:v>34752.5</c:v>
                </c:pt>
                <c:pt idx="69506">
                  <c:v>34753</c:v>
                </c:pt>
                <c:pt idx="69507">
                  <c:v>34753.5</c:v>
                </c:pt>
                <c:pt idx="69508">
                  <c:v>34754</c:v>
                </c:pt>
                <c:pt idx="69509">
                  <c:v>34754.5</c:v>
                </c:pt>
                <c:pt idx="69510">
                  <c:v>34755</c:v>
                </c:pt>
                <c:pt idx="69511">
                  <c:v>34755.5</c:v>
                </c:pt>
                <c:pt idx="69512">
                  <c:v>34756</c:v>
                </c:pt>
                <c:pt idx="69513">
                  <c:v>34756.5</c:v>
                </c:pt>
                <c:pt idx="69514">
                  <c:v>34757</c:v>
                </c:pt>
                <c:pt idx="69515">
                  <c:v>34757.5</c:v>
                </c:pt>
                <c:pt idx="69516">
                  <c:v>34758</c:v>
                </c:pt>
                <c:pt idx="69517">
                  <c:v>34758.5</c:v>
                </c:pt>
                <c:pt idx="69518">
                  <c:v>34759</c:v>
                </c:pt>
                <c:pt idx="69519">
                  <c:v>34759.5</c:v>
                </c:pt>
                <c:pt idx="69520">
                  <c:v>34760</c:v>
                </c:pt>
                <c:pt idx="69521">
                  <c:v>34760.5</c:v>
                </c:pt>
                <c:pt idx="69522">
                  <c:v>34761</c:v>
                </c:pt>
                <c:pt idx="69523">
                  <c:v>34761.5</c:v>
                </c:pt>
                <c:pt idx="69524">
                  <c:v>34762</c:v>
                </c:pt>
                <c:pt idx="69525">
                  <c:v>34762.5</c:v>
                </c:pt>
                <c:pt idx="69526">
                  <c:v>34763</c:v>
                </c:pt>
                <c:pt idx="69527">
                  <c:v>34763.5</c:v>
                </c:pt>
                <c:pt idx="69528">
                  <c:v>34764</c:v>
                </c:pt>
                <c:pt idx="69529">
                  <c:v>34764.5</c:v>
                </c:pt>
                <c:pt idx="69530">
                  <c:v>34765</c:v>
                </c:pt>
                <c:pt idx="69531">
                  <c:v>34765.5</c:v>
                </c:pt>
                <c:pt idx="69532">
                  <c:v>34766</c:v>
                </c:pt>
                <c:pt idx="69533">
                  <c:v>34766.5</c:v>
                </c:pt>
                <c:pt idx="69534">
                  <c:v>34767</c:v>
                </c:pt>
                <c:pt idx="69535">
                  <c:v>34767.5</c:v>
                </c:pt>
                <c:pt idx="69536">
                  <c:v>34768</c:v>
                </c:pt>
                <c:pt idx="69537">
                  <c:v>34768.5</c:v>
                </c:pt>
                <c:pt idx="69538">
                  <c:v>34769</c:v>
                </c:pt>
                <c:pt idx="69539">
                  <c:v>34769.5</c:v>
                </c:pt>
                <c:pt idx="69540">
                  <c:v>34770</c:v>
                </c:pt>
                <c:pt idx="69541">
                  <c:v>34770.5</c:v>
                </c:pt>
                <c:pt idx="69542">
                  <c:v>34771</c:v>
                </c:pt>
                <c:pt idx="69543">
                  <c:v>34771.5</c:v>
                </c:pt>
                <c:pt idx="69544">
                  <c:v>34772</c:v>
                </c:pt>
                <c:pt idx="69545">
                  <c:v>34772.5</c:v>
                </c:pt>
                <c:pt idx="69546">
                  <c:v>34773</c:v>
                </c:pt>
                <c:pt idx="69547">
                  <c:v>34773.5</c:v>
                </c:pt>
                <c:pt idx="69548">
                  <c:v>34774</c:v>
                </c:pt>
                <c:pt idx="69549">
                  <c:v>34774.5</c:v>
                </c:pt>
                <c:pt idx="69550">
                  <c:v>34775</c:v>
                </c:pt>
                <c:pt idx="69551">
                  <c:v>34775.5</c:v>
                </c:pt>
                <c:pt idx="69552">
                  <c:v>34776</c:v>
                </c:pt>
                <c:pt idx="69553">
                  <c:v>34776.5</c:v>
                </c:pt>
                <c:pt idx="69554">
                  <c:v>34777</c:v>
                </c:pt>
                <c:pt idx="69555">
                  <c:v>34777.5</c:v>
                </c:pt>
                <c:pt idx="69556">
                  <c:v>34778</c:v>
                </c:pt>
                <c:pt idx="69557">
                  <c:v>34778.5</c:v>
                </c:pt>
                <c:pt idx="69558">
                  <c:v>34779</c:v>
                </c:pt>
                <c:pt idx="69559">
                  <c:v>34779.5</c:v>
                </c:pt>
                <c:pt idx="69560">
                  <c:v>34780</c:v>
                </c:pt>
                <c:pt idx="69561">
                  <c:v>34780.5</c:v>
                </c:pt>
                <c:pt idx="69562">
                  <c:v>34781</c:v>
                </c:pt>
                <c:pt idx="69563">
                  <c:v>34781.5</c:v>
                </c:pt>
                <c:pt idx="69564">
                  <c:v>34782</c:v>
                </c:pt>
                <c:pt idx="69565">
                  <c:v>34782.5</c:v>
                </c:pt>
                <c:pt idx="69566">
                  <c:v>34783</c:v>
                </c:pt>
                <c:pt idx="69567">
                  <c:v>34783.5</c:v>
                </c:pt>
                <c:pt idx="69568">
                  <c:v>34784</c:v>
                </c:pt>
                <c:pt idx="69569">
                  <c:v>34784.5</c:v>
                </c:pt>
                <c:pt idx="69570">
                  <c:v>34785</c:v>
                </c:pt>
                <c:pt idx="69571">
                  <c:v>34785.5</c:v>
                </c:pt>
                <c:pt idx="69572">
                  <c:v>34786</c:v>
                </c:pt>
                <c:pt idx="69573">
                  <c:v>34786.5</c:v>
                </c:pt>
                <c:pt idx="69574">
                  <c:v>34787</c:v>
                </c:pt>
                <c:pt idx="69575">
                  <c:v>34787.5</c:v>
                </c:pt>
                <c:pt idx="69576">
                  <c:v>34788</c:v>
                </c:pt>
                <c:pt idx="69577">
                  <c:v>34788.5</c:v>
                </c:pt>
                <c:pt idx="69578">
                  <c:v>34789</c:v>
                </c:pt>
                <c:pt idx="69579">
                  <c:v>34789.5</c:v>
                </c:pt>
                <c:pt idx="69580">
                  <c:v>34790</c:v>
                </c:pt>
                <c:pt idx="69581">
                  <c:v>34790.5</c:v>
                </c:pt>
                <c:pt idx="69582">
                  <c:v>34791</c:v>
                </c:pt>
                <c:pt idx="69583">
                  <c:v>34791.5</c:v>
                </c:pt>
                <c:pt idx="69584">
                  <c:v>34792</c:v>
                </c:pt>
                <c:pt idx="69585">
                  <c:v>34792.5</c:v>
                </c:pt>
                <c:pt idx="69586">
                  <c:v>34793</c:v>
                </c:pt>
                <c:pt idx="69587">
                  <c:v>34793.5</c:v>
                </c:pt>
                <c:pt idx="69588">
                  <c:v>34794</c:v>
                </c:pt>
                <c:pt idx="69589">
                  <c:v>34794.5</c:v>
                </c:pt>
                <c:pt idx="69590">
                  <c:v>34795</c:v>
                </c:pt>
                <c:pt idx="69591">
                  <c:v>34795.5</c:v>
                </c:pt>
                <c:pt idx="69592">
                  <c:v>34796</c:v>
                </c:pt>
                <c:pt idx="69593">
                  <c:v>34796.5</c:v>
                </c:pt>
                <c:pt idx="69594">
                  <c:v>34797</c:v>
                </c:pt>
                <c:pt idx="69595">
                  <c:v>34797.5</c:v>
                </c:pt>
                <c:pt idx="69596">
                  <c:v>34798</c:v>
                </c:pt>
                <c:pt idx="69597">
                  <c:v>34798.5</c:v>
                </c:pt>
                <c:pt idx="69598">
                  <c:v>34799</c:v>
                </c:pt>
                <c:pt idx="69599">
                  <c:v>34799.5</c:v>
                </c:pt>
                <c:pt idx="69600">
                  <c:v>34800</c:v>
                </c:pt>
                <c:pt idx="69601">
                  <c:v>34800.5</c:v>
                </c:pt>
                <c:pt idx="69602">
                  <c:v>34801</c:v>
                </c:pt>
                <c:pt idx="69603">
                  <c:v>34801.5</c:v>
                </c:pt>
                <c:pt idx="69604">
                  <c:v>34802</c:v>
                </c:pt>
                <c:pt idx="69605">
                  <c:v>34802.5</c:v>
                </c:pt>
                <c:pt idx="69606">
                  <c:v>34803</c:v>
                </c:pt>
                <c:pt idx="69607">
                  <c:v>34803.5</c:v>
                </c:pt>
                <c:pt idx="69608">
                  <c:v>34804</c:v>
                </c:pt>
                <c:pt idx="69609">
                  <c:v>34804.5</c:v>
                </c:pt>
                <c:pt idx="69610">
                  <c:v>34805</c:v>
                </c:pt>
                <c:pt idx="69611">
                  <c:v>34805.5</c:v>
                </c:pt>
                <c:pt idx="69612">
                  <c:v>34806</c:v>
                </c:pt>
                <c:pt idx="69613">
                  <c:v>34806.5</c:v>
                </c:pt>
                <c:pt idx="69614">
                  <c:v>34807</c:v>
                </c:pt>
                <c:pt idx="69615">
                  <c:v>34807.5</c:v>
                </c:pt>
                <c:pt idx="69616">
                  <c:v>34808</c:v>
                </c:pt>
                <c:pt idx="69617">
                  <c:v>34808.5</c:v>
                </c:pt>
                <c:pt idx="69618">
                  <c:v>34809</c:v>
                </c:pt>
                <c:pt idx="69619">
                  <c:v>34809.5</c:v>
                </c:pt>
                <c:pt idx="69620">
                  <c:v>34810</c:v>
                </c:pt>
                <c:pt idx="69621">
                  <c:v>34810.5</c:v>
                </c:pt>
                <c:pt idx="69622">
                  <c:v>34811</c:v>
                </c:pt>
                <c:pt idx="69623">
                  <c:v>34811.5</c:v>
                </c:pt>
                <c:pt idx="69624">
                  <c:v>34812</c:v>
                </c:pt>
                <c:pt idx="69625">
                  <c:v>34812.5</c:v>
                </c:pt>
                <c:pt idx="69626">
                  <c:v>34813</c:v>
                </c:pt>
                <c:pt idx="69627">
                  <c:v>34813.5</c:v>
                </c:pt>
                <c:pt idx="69628">
                  <c:v>34814</c:v>
                </c:pt>
                <c:pt idx="69629">
                  <c:v>34814.5</c:v>
                </c:pt>
                <c:pt idx="69630">
                  <c:v>34815</c:v>
                </c:pt>
                <c:pt idx="69631">
                  <c:v>34815.5</c:v>
                </c:pt>
                <c:pt idx="69632">
                  <c:v>34816</c:v>
                </c:pt>
                <c:pt idx="69633">
                  <c:v>34816.5</c:v>
                </c:pt>
                <c:pt idx="69634">
                  <c:v>34817</c:v>
                </c:pt>
                <c:pt idx="69635">
                  <c:v>34817.5</c:v>
                </c:pt>
                <c:pt idx="69636">
                  <c:v>34818</c:v>
                </c:pt>
                <c:pt idx="69637">
                  <c:v>34818.5</c:v>
                </c:pt>
                <c:pt idx="69638">
                  <c:v>34819</c:v>
                </c:pt>
                <c:pt idx="69639">
                  <c:v>34819.5</c:v>
                </c:pt>
                <c:pt idx="69640">
                  <c:v>34820</c:v>
                </c:pt>
                <c:pt idx="69641">
                  <c:v>34820.5</c:v>
                </c:pt>
                <c:pt idx="69642">
                  <c:v>34821</c:v>
                </c:pt>
                <c:pt idx="69643">
                  <c:v>34821.5</c:v>
                </c:pt>
                <c:pt idx="69644">
                  <c:v>34822</c:v>
                </c:pt>
                <c:pt idx="69645">
                  <c:v>34822.5</c:v>
                </c:pt>
                <c:pt idx="69646">
                  <c:v>34823</c:v>
                </c:pt>
                <c:pt idx="69647">
                  <c:v>34823.5</c:v>
                </c:pt>
                <c:pt idx="69648">
                  <c:v>34824</c:v>
                </c:pt>
                <c:pt idx="69649">
                  <c:v>34824.5</c:v>
                </c:pt>
                <c:pt idx="69650">
                  <c:v>34825</c:v>
                </c:pt>
                <c:pt idx="69651">
                  <c:v>34825.5</c:v>
                </c:pt>
                <c:pt idx="69652">
                  <c:v>34826</c:v>
                </c:pt>
                <c:pt idx="69653">
                  <c:v>34826.5</c:v>
                </c:pt>
                <c:pt idx="69654">
                  <c:v>34827</c:v>
                </c:pt>
                <c:pt idx="69655">
                  <c:v>34827.5</c:v>
                </c:pt>
                <c:pt idx="69656">
                  <c:v>34828</c:v>
                </c:pt>
                <c:pt idx="69657">
                  <c:v>34828.5</c:v>
                </c:pt>
                <c:pt idx="69658">
                  <c:v>34829</c:v>
                </c:pt>
                <c:pt idx="69659">
                  <c:v>34829.5</c:v>
                </c:pt>
                <c:pt idx="69660">
                  <c:v>34830</c:v>
                </c:pt>
                <c:pt idx="69661">
                  <c:v>34830.5</c:v>
                </c:pt>
                <c:pt idx="69662">
                  <c:v>34831</c:v>
                </c:pt>
                <c:pt idx="69663">
                  <c:v>34831.5</c:v>
                </c:pt>
                <c:pt idx="69664">
                  <c:v>34832</c:v>
                </c:pt>
                <c:pt idx="69665">
                  <c:v>34832.5</c:v>
                </c:pt>
                <c:pt idx="69666">
                  <c:v>34833</c:v>
                </c:pt>
                <c:pt idx="69667">
                  <c:v>34833.5</c:v>
                </c:pt>
                <c:pt idx="69668">
                  <c:v>34834</c:v>
                </c:pt>
                <c:pt idx="69669">
                  <c:v>34834.5</c:v>
                </c:pt>
                <c:pt idx="69670">
                  <c:v>34835</c:v>
                </c:pt>
                <c:pt idx="69671">
                  <c:v>34835.5</c:v>
                </c:pt>
                <c:pt idx="69672">
                  <c:v>34836</c:v>
                </c:pt>
                <c:pt idx="69673">
                  <c:v>34836.5</c:v>
                </c:pt>
                <c:pt idx="69674">
                  <c:v>34837</c:v>
                </c:pt>
                <c:pt idx="69675">
                  <c:v>34837.5</c:v>
                </c:pt>
                <c:pt idx="69676">
                  <c:v>34838</c:v>
                </c:pt>
                <c:pt idx="69677">
                  <c:v>34838.5</c:v>
                </c:pt>
                <c:pt idx="69678">
                  <c:v>34839</c:v>
                </c:pt>
                <c:pt idx="69679">
                  <c:v>34839.5</c:v>
                </c:pt>
                <c:pt idx="69680">
                  <c:v>34840</c:v>
                </c:pt>
                <c:pt idx="69681">
                  <c:v>34840.5</c:v>
                </c:pt>
                <c:pt idx="69682">
                  <c:v>34841</c:v>
                </c:pt>
                <c:pt idx="69683">
                  <c:v>34841.5</c:v>
                </c:pt>
                <c:pt idx="69684">
                  <c:v>34842</c:v>
                </c:pt>
                <c:pt idx="69685">
                  <c:v>34842.5</c:v>
                </c:pt>
                <c:pt idx="69686">
                  <c:v>34843</c:v>
                </c:pt>
                <c:pt idx="69687">
                  <c:v>34843.5</c:v>
                </c:pt>
                <c:pt idx="69688">
                  <c:v>34844</c:v>
                </c:pt>
                <c:pt idx="69689">
                  <c:v>34844.5</c:v>
                </c:pt>
                <c:pt idx="69690">
                  <c:v>34845</c:v>
                </c:pt>
                <c:pt idx="69691">
                  <c:v>34845.5</c:v>
                </c:pt>
                <c:pt idx="69692">
                  <c:v>34846</c:v>
                </c:pt>
                <c:pt idx="69693">
                  <c:v>34846.5</c:v>
                </c:pt>
                <c:pt idx="69694">
                  <c:v>34847</c:v>
                </c:pt>
                <c:pt idx="69695">
                  <c:v>34847.5</c:v>
                </c:pt>
                <c:pt idx="69696">
                  <c:v>34848</c:v>
                </c:pt>
                <c:pt idx="69697">
                  <c:v>34848.5</c:v>
                </c:pt>
                <c:pt idx="69698">
                  <c:v>34849</c:v>
                </c:pt>
                <c:pt idx="69699">
                  <c:v>34849.5</c:v>
                </c:pt>
                <c:pt idx="69700">
                  <c:v>34850</c:v>
                </c:pt>
                <c:pt idx="69701">
                  <c:v>34850.5</c:v>
                </c:pt>
                <c:pt idx="69702">
                  <c:v>34851</c:v>
                </c:pt>
                <c:pt idx="69703">
                  <c:v>34851.5</c:v>
                </c:pt>
                <c:pt idx="69704">
                  <c:v>34852</c:v>
                </c:pt>
                <c:pt idx="69705">
                  <c:v>34852.5</c:v>
                </c:pt>
                <c:pt idx="69706">
                  <c:v>34853</c:v>
                </c:pt>
                <c:pt idx="69707">
                  <c:v>34853.5</c:v>
                </c:pt>
                <c:pt idx="69708">
                  <c:v>34854</c:v>
                </c:pt>
                <c:pt idx="69709">
                  <c:v>34854.5</c:v>
                </c:pt>
                <c:pt idx="69710">
                  <c:v>34855</c:v>
                </c:pt>
                <c:pt idx="69711">
                  <c:v>34855.5</c:v>
                </c:pt>
                <c:pt idx="69712">
                  <c:v>34856</c:v>
                </c:pt>
                <c:pt idx="69713">
                  <c:v>34856.5</c:v>
                </c:pt>
                <c:pt idx="69714">
                  <c:v>34857</c:v>
                </c:pt>
                <c:pt idx="69715">
                  <c:v>34857.5</c:v>
                </c:pt>
                <c:pt idx="69716">
                  <c:v>34858</c:v>
                </c:pt>
                <c:pt idx="69717">
                  <c:v>34858.5</c:v>
                </c:pt>
                <c:pt idx="69718">
                  <c:v>34859</c:v>
                </c:pt>
                <c:pt idx="69719">
                  <c:v>34859.5</c:v>
                </c:pt>
                <c:pt idx="69720">
                  <c:v>34860</c:v>
                </c:pt>
                <c:pt idx="69721">
                  <c:v>34860.5</c:v>
                </c:pt>
                <c:pt idx="69722">
                  <c:v>34861</c:v>
                </c:pt>
                <c:pt idx="69723">
                  <c:v>34861.5</c:v>
                </c:pt>
                <c:pt idx="69724">
                  <c:v>34862</c:v>
                </c:pt>
                <c:pt idx="69725">
                  <c:v>34862.5</c:v>
                </c:pt>
                <c:pt idx="69726">
                  <c:v>34863</c:v>
                </c:pt>
                <c:pt idx="69727">
                  <c:v>34863.5</c:v>
                </c:pt>
                <c:pt idx="69728">
                  <c:v>34864</c:v>
                </c:pt>
                <c:pt idx="69729">
                  <c:v>34864.5</c:v>
                </c:pt>
                <c:pt idx="69730">
                  <c:v>34865</c:v>
                </c:pt>
                <c:pt idx="69731">
                  <c:v>34865.5</c:v>
                </c:pt>
                <c:pt idx="69732">
                  <c:v>34866</c:v>
                </c:pt>
                <c:pt idx="69733">
                  <c:v>34866.5</c:v>
                </c:pt>
                <c:pt idx="69734">
                  <c:v>34867</c:v>
                </c:pt>
                <c:pt idx="69735">
                  <c:v>34867.5</c:v>
                </c:pt>
                <c:pt idx="69736">
                  <c:v>34868</c:v>
                </c:pt>
                <c:pt idx="69737">
                  <c:v>34868.5</c:v>
                </c:pt>
                <c:pt idx="69738">
                  <c:v>34869</c:v>
                </c:pt>
                <c:pt idx="69739">
                  <c:v>34869.5</c:v>
                </c:pt>
                <c:pt idx="69740">
                  <c:v>34870</c:v>
                </c:pt>
                <c:pt idx="69741">
                  <c:v>34870.5</c:v>
                </c:pt>
                <c:pt idx="69742">
                  <c:v>34871</c:v>
                </c:pt>
                <c:pt idx="69743">
                  <c:v>34871.5</c:v>
                </c:pt>
                <c:pt idx="69744">
                  <c:v>34872</c:v>
                </c:pt>
                <c:pt idx="69745">
                  <c:v>34872.5</c:v>
                </c:pt>
                <c:pt idx="69746">
                  <c:v>34873</c:v>
                </c:pt>
                <c:pt idx="69747">
                  <c:v>34873.5</c:v>
                </c:pt>
                <c:pt idx="69748">
                  <c:v>34874</c:v>
                </c:pt>
                <c:pt idx="69749">
                  <c:v>34874.5</c:v>
                </c:pt>
                <c:pt idx="69750">
                  <c:v>34875</c:v>
                </c:pt>
                <c:pt idx="69751">
                  <c:v>34875.5</c:v>
                </c:pt>
                <c:pt idx="69752">
                  <c:v>34876</c:v>
                </c:pt>
                <c:pt idx="69753">
                  <c:v>34876.5</c:v>
                </c:pt>
                <c:pt idx="69754">
                  <c:v>34877</c:v>
                </c:pt>
                <c:pt idx="69755">
                  <c:v>34877.5</c:v>
                </c:pt>
                <c:pt idx="69756">
                  <c:v>34878</c:v>
                </c:pt>
                <c:pt idx="69757">
                  <c:v>34878.5</c:v>
                </c:pt>
                <c:pt idx="69758">
                  <c:v>34879</c:v>
                </c:pt>
                <c:pt idx="69759">
                  <c:v>34879.5</c:v>
                </c:pt>
                <c:pt idx="69760">
                  <c:v>34880</c:v>
                </c:pt>
                <c:pt idx="69761">
                  <c:v>34880.5</c:v>
                </c:pt>
                <c:pt idx="69762">
                  <c:v>34881</c:v>
                </c:pt>
                <c:pt idx="69763">
                  <c:v>34881.5</c:v>
                </c:pt>
                <c:pt idx="69764">
                  <c:v>34882</c:v>
                </c:pt>
                <c:pt idx="69765">
                  <c:v>34882.5</c:v>
                </c:pt>
                <c:pt idx="69766">
                  <c:v>34883</c:v>
                </c:pt>
                <c:pt idx="69767">
                  <c:v>34883.5</c:v>
                </c:pt>
                <c:pt idx="69768">
                  <c:v>34884</c:v>
                </c:pt>
                <c:pt idx="69769">
                  <c:v>34884.5</c:v>
                </c:pt>
                <c:pt idx="69770">
                  <c:v>34885</c:v>
                </c:pt>
                <c:pt idx="69771">
                  <c:v>34885.5</c:v>
                </c:pt>
                <c:pt idx="69772">
                  <c:v>34886</c:v>
                </c:pt>
                <c:pt idx="69773">
                  <c:v>34886.5</c:v>
                </c:pt>
                <c:pt idx="69774">
                  <c:v>34887</c:v>
                </c:pt>
                <c:pt idx="69775">
                  <c:v>34887.5</c:v>
                </c:pt>
                <c:pt idx="69776">
                  <c:v>34888</c:v>
                </c:pt>
                <c:pt idx="69777">
                  <c:v>34888.5</c:v>
                </c:pt>
                <c:pt idx="69778">
                  <c:v>34889</c:v>
                </c:pt>
                <c:pt idx="69779">
                  <c:v>34889.5</c:v>
                </c:pt>
                <c:pt idx="69780">
                  <c:v>34890</c:v>
                </c:pt>
                <c:pt idx="69781">
                  <c:v>34890.5</c:v>
                </c:pt>
                <c:pt idx="69782">
                  <c:v>34891</c:v>
                </c:pt>
                <c:pt idx="69783">
                  <c:v>34891.5</c:v>
                </c:pt>
                <c:pt idx="69784">
                  <c:v>34892</c:v>
                </c:pt>
                <c:pt idx="69785">
                  <c:v>34892.5</c:v>
                </c:pt>
                <c:pt idx="69786">
                  <c:v>34893</c:v>
                </c:pt>
                <c:pt idx="69787">
                  <c:v>34893.5</c:v>
                </c:pt>
                <c:pt idx="69788">
                  <c:v>34894</c:v>
                </c:pt>
                <c:pt idx="69789">
                  <c:v>34894.5</c:v>
                </c:pt>
                <c:pt idx="69790">
                  <c:v>34895</c:v>
                </c:pt>
                <c:pt idx="69791">
                  <c:v>34895.5</c:v>
                </c:pt>
                <c:pt idx="69792">
                  <c:v>34896</c:v>
                </c:pt>
                <c:pt idx="69793">
                  <c:v>34896.5</c:v>
                </c:pt>
                <c:pt idx="69794">
                  <c:v>34897</c:v>
                </c:pt>
                <c:pt idx="69795">
                  <c:v>34897.5</c:v>
                </c:pt>
                <c:pt idx="69796">
                  <c:v>34898</c:v>
                </c:pt>
                <c:pt idx="69797">
                  <c:v>34898.5</c:v>
                </c:pt>
                <c:pt idx="69798">
                  <c:v>34899</c:v>
                </c:pt>
                <c:pt idx="69799">
                  <c:v>34899.5</c:v>
                </c:pt>
                <c:pt idx="69800">
                  <c:v>34900</c:v>
                </c:pt>
                <c:pt idx="69801">
                  <c:v>34900.5</c:v>
                </c:pt>
                <c:pt idx="69802">
                  <c:v>34901</c:v>
                </c:pt>
                <c:pt idx="69803">
                  <c:v>34901.5</c:v>
                </c:pt>
                <c:pt idx="69804">
                  <c:v>34902</c:v>
                </c:pt>
                <c:pt idx="69805">
                  <c:v>34902.5</c:v>
                </c:pt>
                <c:pt idx="69806">
                  <c:v>34903</c:v>
                </c:pt>
                <c:pt idx="69807">
                  <c:v>34903.5</c:v>
                </c:pt>
                <c:pt idx="69808">
                  <c:v>34904</c:v>
                </c:pt>
                <c:pt idx="69809">
                  <c:v>34904.5</c:v>
                </c:pt>
                <c:pt idx="69810">
                  <c:v>34905</c:v>
                </c:pt>
                <c:pt idx="69811">
                  <c:v>34905.5</c:v>
                </c:pt>
                <c:pt idx="69812">
                  <c:v>34906</c:v>
                </c:pt>
                <c:pt idx="69813">
                  <c:v>34906.5</c:v>
                </c:pt>
                <c:pt idx="69814">
                  <c:v>34907</c:v>
                </c:pt>
                <c:pt idx="69815">
                  <c:v>34907.5</c:v>
                </c:pt>
                <c:pt idx="69816">
                  <c:v>34908</c:v>
                </c:pt>
                <c:pt idx="69817">
                  <c:v>34908.5</c:v>
                </c:pt>
                <c:pt idx="69818">
                  <c:v>34909</c:v>
                </c:pt>
                <c:pt idx="69819">
                  <c:v>34909.5</c:v>
                </c:pt>
                <c:pt idx="69820">
                  <c:v>34910</c:v>
                </c:pt>
                <c:pt idx="69821">
                  <c:v>34910.5</c:v>
                </c:pt>
                <c:pt idx="69822">
                  <c:v>34911</c:v>
                </c:pt>
                <c:pt idx="69823">
                  <c:v>34911.5</c:v>
                </c:pt>
                <c:pt idx="69824">
                  <c:v>34912</c:v>
                </c:pt>
                <c:pt idx="69825">
                  <c:v>34912.5</c:v>
                </c:pt>
                <c:pt idx="69826">
                  <c:v>34913</c:v>
                </c:pt>
                <c:pt idx="69827">
                  <c:v>34913.5</c:v>
                </c:pt>
                <c:pt idx="69828">
                  <c:v>34914</c:v>
                </c:pt>
                <c:pt idx="69829">
                  <c:v>34914.5</c:v>
                </c:pt>
                <c:pt idx="69830">
                  <c:v>34915</c:v>
                </c:pt>
                <c:pt idx="69831">
                  <c:v>34915.5</c:v>
                </c:pt>
                <c:pt idx="69832">
                  <c:v>34916</c:v>
                </c:pt>
                <c:pt idx="69833">
                  <c:v>34916.5</c:v>
                </c:pt>
                <c:pt idx="69834">
                  <c:v>34917</c:v>
                </c:pt>
                <c:pt idx="69835">
                  <c:v>34917.5</c:v>
                </c:pt>
                <c:pt idx="69836">
                  <c:v>34918</c:v>
                </c:pt>
                <c:pt idx="69837">
                  <c:v>34918.5</c:v>
                </c:pt>
                <c:pt idx="69838">
                  <c:v>34919</c:v>
                </c:pt>
                <c:pt idx="69839">
                  <c:v>34919.5</c:v>
                </c:pt>
                <c:pt idx="69840">
                  <c:v>34920</c:v>
                </c:pt>
                <c:pt idx="69841">
                  <c:v>34920.5</c:v>
                </c:pt>
                <c:pt idx="69842">
                  <c:v>34921</c:v>
                </c:pt>
                <c:pt idx="69843">
                  <c:v>34921.5</c:v>
                </c:pt>
                <c:pt idx="69844">
                  <c:v>34922</c:v>
                </c:pt>
                <c:pt idx="69845">
                  <c:v>34922.5</c:v>
                </c:pt>
                <c:pt idx="69846">
                  <c:v>34923</c:v>
                </c:pt>
                <c:pt idx="69847">
                  <c:v>34923.5</c:v>
                </c:pt>
                <c:pt idx="69848">
                  <c:v>34924</c:v>
                </c:pt>
                <c:pt idx="69849">
                  <c:v>34924.5</c:v>
                </c:pt>
                <c:pt idx="69850">
                  <c:v>34925</c:v>
                </c:pt>
                <c:pt idx="69851">
                  <c:v>34925.5</c:v>
                </c:pt>
                <c:pt idx="69852">
                  <c:v>34926</c:v>
                </c:pt>
                <c:pt idx="69853">
                  <c:v>34926.5</c:v>
                </c:pt>
                <c:pt idx="69854">
                  <c:v>34927</c:v>
                </c:pt>
                <c:pt idx="69855">
                  <c:v>34927.5</c:v>
                </c:pt>
                <c:pt idx="69856">
                  <c:v>34928</c:v>
                </c:pt>
                <c:pt idx="69857">
                  <c:v>34928.5</c:v>
                </c:pt>
                <c:pt idx="69858">
                  <c:v>34929</c:v>
                </c:pt>
                <c:pt idx="69859">
                  <c:v>34929.5</c:v>
                </c:pt>
                <c:pt idx="69860">
                  <c:v>34930</c:v>
                </c:pt>
                <c:pt idx="69861">
                  <c:v>34930.5</c:v>
                </c:pt>
                <c:pt idx="69862">
                  <c:v>34931</c:v>
                </c:pt>
                <c:pt idx="69863">
                  <c:v>34931.5</c:v>
                </c:pt>
                <c:pt idx="69864">
                  <c:v>34932</c:v>
                </c:pt>
                <c:pt idx="69865">
                  <c:v>34932.5</c:v>
                </c:pt>
                <c:pt idx="69866">
                  <c:v>34933</c:v>
                </c:pt>
                <c:pt idx="69867">
                  <c:v>34933.5</c:v>
                </c:pt>
                <c:pt idx="69868">
                  <c:v>34934</c:v>
                </c:pt>
                <c:pt idx="69869">
                  <c:v>34934.5</c:v>
                </c:pt>
                <c:pt idx="69870">
                  <c:v>34935</c:v>
                </c:pt>
                <c:pt idx="69871">
                  <c:v>34935.5</c:v>
                </c:pt>
                <c:pt idx="69872">
                  <c:v>34936</c:v>
                </c:pt>
                <c:pt idx="69873">
                  <c:v>34936.5</c:v>
                </c:pt>
                <c:pt idx="69874">
                  <c:v>34937</c:v>
                </c:pt>
                <c:pt idx="69875">
                  <c:v>34937.5</c:v>
                </c:pt>
                <c:pt idx="69876">
                  <c:v>34938</c:v>
                </c:pt>
                <c:pt idx="69877">
                  <c:v>34938.5</c:v>
                </c:pt>
                <c:pt idx="69878">
                  <c:v>34939</c:v>
                </c:pt>
                <c:pt idx="69879">
                  <c:v>34939.5</c:v>
                </c:pt>
                <c:pt idx="69880">
                  <c:v>34940</c:v>
                </c:pt>
                <c:pt idx="69881">
                  <c:v>34940.5</c:v>
                </c:pt>
                <c:pt idx="69882">
                  <c:v>34941</c:v>
                </c:pt>
                <c:pt idx="69883">
                  <c:v>34941.5</c:v>
                </c:pt>
                <c:pt idx="69884">
                  <c:v>34942</c:v>
                </c:pt>
                <c:pt idx="69885">
                  <c:v>34942.5</c:v>
                </c:pt>
                <c:pt idx="69886">
                  <c:v>34943</c:v>
                </c:pt>
                <c:pt idx="69887">
                  <c:v>34943.5</c:v>
                </c:pt>
                <c:pt idx="69888">
                  <c:v>34944</c:v>
                </c:pt>
                <c:pt idx="69889">
                  <c:v>34944.5</c:v>
                </c:pt>
                <c:pt idx="69890">
                  <c:v>34945</c:v>
                </c:pt>
                <c:pt idx="69891">
                  <c:v>34945.5</c:v>
                </c:pt>
                <c:pt idx="69892">
                  <c:v>34946</c:v>
                </c:pt>
                <c:pt idx="69893">
                  <c:v>34946.5</c:v>
                </c:pt>
                <c:pt idx="69894">
                  <c:v>34947</c:v>
                </c:pt>
                <c:pt idx="69895">
                  <c:v>34947.5</c:v>
                </c:pt>
                <c:pt idx="69896">
                  <c:v>34948</c:v>
                </c:pt>
                <c:pt idx="69897">
                  <c:v>34948.5</c:v>
                </c:pt>
                <c:pt idx="69898">
                  <c:v>34949</c:v>
                </c:pt>
                <c:pt idx="69899">
                  <c:v>34949.5</c:v>
                </c:pt>
                <c:pt idx="69900">
                  <c:v>34950</c:v>
                </c:pt>
                <c:pt idx="69901">
                  <c:v>34950.5</c:v>
                </c:pt>
                <c:pt idx="69902">
                  <c:v>34951</c:v>
                </c:pt>
                <c:pt idx="69903">
                  <c:v>34951.5</c:v>
                </c:pt>
                <c:pt idx="69904">
                  <c:v>34952</c:v>
                </c:pt>
                <c:pt idx="69905">
                  <c:v>34952.5</c:v>
                </c:pt>
                <c:pt idx="69906">
                  <c:v>34953</c:v>
                </c:pt>
                <c:pt idx="69907">
                  <c:v>34953.5</c:v>
                </c:pt>
                <c:pt idx="69908">
                  <c:v>34954</c:v>
                </c:pt>
                <c:pt idx="69909">
                  <c:v>34954.5</c:v>
                </c:pt>
                <c:pt idx="69910">
                  <c:v>34955</c:v>
                </c:pt>
                <c:pt idx="69911">
                  <c:v>34955.5</c:v>
                </c:pt>
                <c:pt idx="69912">
                  <c:v>34956</c:v>
                </c:pt>
                <c:pt idx="69913">
                  <c:v>34956.5</c:v>
                </c:pt>
                <c:pt idx="69914">
                  <c:v>34957</c:v>
                </c:pt>
                <c:pt idx="69915">
                  <c:v>34957.5</c:v>
                </c:pt>
                <c:pt idx="69916">
                  <c:v>34958</c:v>
                </c:pt>
                <c:pt idx="69917">
                  <c:v>34958.5</c:v>
                </c:pt>
                <c:pt idx="69918">
                  <c:v>34959</c:v>
                </c:pt>
                <c:pt idx="69919">
                  <c:v>34959.5</c:v>
                </c:pt>
                <c:pt idx="69920">
                  <c:v>34960</c:v>
                </c:pt>
                <c:pt idx="69921">
                  <c:v>34960.5</c:v>
                </c:pt>
                <c:pt idx="69922">
                  <c:v>34961</c:v>
                </c:pt>
                <c:pt idx="69923">
                  <c:v>34961.5</c:v>
                </c:pt>
                <c:pt idx="69924">
                  <c:v>34962</c:v>
                </c:pt>
                <c:pt idx="69925">
                  <c:v>34962.5</c:v>
                </c:pt>
                <c:pt idx="69926">
                  <c:v>34963</c:v>
                </c:pt>
                <c:pt idx="69927">
                  <c:v>34963.5</c:v>
                </c:pt>
                <c:pt idx="69928">
                  <c:v>34964</c:v>
                </c:pt>
                <c:pt idx="69929">
                  <c:v>34964.5</c:v>
                </c:pt>
                <c:pt idx="69930">
                  <c:v>34965</c:v>
                </c:pt>
                <c:pt idx="69931">
                  <c:v>34965.5</c:v>
                </c:pt>
                <c:pt idx="69932">
                  <c:v>34966</c:v>
                </c:pt>
                <c:pt idx="69933">
                  <c:v>34966.5</c:v>
                </c:pt>
                <c:pt idx="69934">
                  <c:v>34967</c:v>
                </c:pt>
                <c:pt idx="69935">
                  <c:v>34967.5</c:v>
                </c:pt>
                <c:pt idx="69936">
                  <c:v>34968</c:v>
                </c:pt>
                <c:pt idx="69937">
                  <c:v>34968.5</c:v>
                </c:pt>
                <c:pt idx="69938">
                  <c:v>34969</c:v>
                </c:pt>
                <c:pt idx="69939">
                  <c:v>34969.5</c:v>
                </c:pt>
                <c:pt idx="69940">
                  <c:v>34970</c:v>
                </c:pt>
                <c:pt idx="69941">
                  <c:v>34970.5</c:v>
                </c:pt>
                <c:pt idx="69942">
                  <c:v>34971</c:v>
                </c:pt>
                <c:pt idx="69943">
                  <c:v>34971.5</c:v>
                </c:pt>
                <c:pt idx="69944">
                  <c:v>34972</c:v>
                </c:pt>
                <c:pt idx="69945">
                  <c:v>34972.5</c:v>
                </c:pt>
                <c:pt idx="69946">
                  <c:v>34973</c:v>
                </c:pt>
                <c:pt idx="69947">
                  <c:v>34973.5</c:v>
                </c:pt>
                <c:pt idx="69948">
                  <c:v>34974</c:v>
                </c:pt>
                <c:pt idx="69949">
                  <c:v>34974.5</c:v>
                </c:pt>
                <c:pt idx="69950">
                  <c:v>34975</c:v>
                </c:pt>
                <c:pt idx="69951">
                  <c:v>34975.5</c:v>
                </c:pt>
                <c:pt idx="69952">
                  <c:v>34976</c:v>
                </c:pt>
                <c:pt idx="69953">
                  <c:v>34976.5</c:v>
                </c:pt>
                <c:pt idx="69954">
                  <c:v>34977</c:v>
                </c:pt>
                <c:pt idx="69955">
                  <c:v>34977.5</c:v>
                </c:pt>
                <c:pt idx="69956">
                  <c:v>34978</c:v>
                </c:pt>
                <c:pt idx="69957">
                  <c:v>34978.5</c:v>
                </c:pt>
                <c:pt idx="69958">
                  <c:v>34979</c:v>
                </c:pt>
                <c:pt idx="69959">
                  <c:v>34979.5</c:v>
                </c:pt>
                <c:pt idx="69960">
                  <c:v>34980</c:v>
                </c:pt>
                <c:pt idx="69961">
                  <c:v>34980.5</c:v>
                </c:pt>
                <c:pt idx="69962">
                  <c:v>34981</c:v>
                </c:pt>
                <c:pt idx="69963">
                  <c:v>34981.5</c:v>
                </c:pt>
                <c:pt idx="69964">
                  <c:v>34982</c:v>
                </c:pt>
                <c:pt idx="69965">
                  <c:v>34982.5</c:v>
                </c:pt>
                <c:pt idx="69966">
                  <c:v>34983</c:v>
                </c:pt>
                <c:pt idx="69967">
                  <c:v>34983.5</c:v>
                </c:pt>
                <c:pt idx="69968">
                  <c:v>34984</c:v>
                </c:pt>
                <c:pt idx="69969">
                  <c:v>34984.5</c:v>
                </c:pt>
                <c:pt idx="69970">
                  <c:v>34985</c:v>
                </c:pt>
                <c:pt idx="69971">
                  <c:v>34985.5</c:v>
                </c:pt>
                <c:pt idx="69972">
                  <c:v>34986</c:v>
                </c:pt>
                <c:pt idx="69973">
                  <c:v>34986.5</c:v>
                </c:pt>
                <c:pt idx="69974">
                  <c:v>34987</c:v>
                </c:pt>
                <c:pt idx="69975">
                  <c:v>34987.5</c:v>
                </c:pt>
                <c:pt idx="69976">
                  <c:v>34988</c:v>
                </c:pt>
                <c:pt idx="69977">
                  <c:v>34988.5</c:v>
                </c:pt>
                <c:pt idx="69978">
                  <c:v>34989</c:v>
                </c:pt>
                <c:pt idx="69979">
                  <c:v>34989.5</c:v>
                </c:pt>
                <c:pt idx="69980">
                  <c:v>34990</c:v>
                </c:pt>
                <c:pt idx="69981">
                  <c:v>34990.5</c:v>
                </c:pt>
                <c:pt idx="69982">
                  <c:v>34991</c:v>
                </c:pt>
                <c:pt idx="69983">
                  <c:v>34991.5</c:v>
                </c:pt>
                <c:pt idx="69984">
                  <c:v>34992</c:v>
                </c:pt>
                <c:pt idx="69985">
                  <c:v>34992.5</c:v>
                </c:pt>
                <c:pt idx="69986">
                  <c:v>34993</c:v>
                </c:pt>
                <c:pt idx="69987">
                  <c:v>34993.5</c:v>
                </c:pt>
                <c:pt idx="69988">
                  <c:v>34994</c:v>
                </c:pt>
                <c:pt idx="69989">
                  <c:v>34994.5</c:v>
                </c:pt>
                <c:pt idx="69990">
                  <c:v>34995</c:v>
                </c:pt>
                <c:pt idx="69991">
                  <c:v>34995.5</c:v>
                </c:pt>
                <c:pt idx="69992">
                  <c:v>34996</c:v>
                </c:pt>
                <c:pt idx="69993">
                  <c:v>34996.5</c:v>
                </c:pt>
                <c:pt idx="69994">
                  <c:v>34997</c:v>
                </c:pt>
                <c:pt idx="69995">
                  <c:v>34997.5</c:v>
                </c:pt>
                <c:pt idx="69996">
                  <c:v>34998</c:v>
                </c:pt>
                <c:pt idx="69997">
                  <c:v>34998.5</c:v>
                </c:pt>
                <c:pt idx="69998">
                  <c:v>34999</c:v>
                </c:pt>
                <c:pt idx="69999">
                  <c:v>34999.5</c:v>
                </c:pt>
                <c:pt idx="70000">
                  <c:v>35000</c:v>
                </c:pt>
                <c:pt idx="70001">
                  <c:v>35000.5</c:v>
                </c:pt>
                <c:pt idx="70002">
                  <c:v>35001</c:v>
                </c:pt>
                <c:pt idx="70003">
                  <c:v>35001.5</c:v>
                </c:pt>
                <c:pt idx="70004">
                  <c:v>35002</c:v>
                </c:pt>
                <c:pt idx="70005">
                  <c:v>35002.5</c:v>
                </c:pt>
                <c:pt idx="70006">
                  <c:v>35003</c:v>
                </c:pt>
                <c:pt idx="70007">
                  <c:v>35003.5</c:v>
                </c:pt>
                <c:pt idx="70008">
                  <c:v>35004</c:v>
                </c:pt>
                <c:pt idx="70009">
                  <c:v>35004.5</c:v>
                </c:pt>
                <c:pt idx="70010">
                  <c:v>35005</c:v>
                </c:pt>
                <c:pt idx="70011">
                  <c:v>35005.5</c:v>
                </c:pt>
                <c:pt idx="70012">
                  <c:v>35006</c:v>
                </c:pt>
                <c:pt idx="70013">
                  <c:v>35006.5</c:v>
                </c:pt>
                <c:pt idx="70014">
                  <c:v>35007</c:v>
                </c:pt>
                <c:pt idx="70015">
                  <c:v>35007.5</c:v>
                </c:pt>
                <c:pt idx="70016">
                  <c:v>35008</c:v>
                </c:pt>
                <c:pt idx="70017">
                  <c:v>35008.5</c:v>
                </c:pt>
                <c:pt idx="70018">
                  <c:v>35009</c:v>
                </c:pt>
                <c:pt idx="70019">
                  <c:v>35009.5</c:v>
                </c:pt>
                <c:pt idx="70020">
                  <c:v>35010</c:v>
                </c:pt>
                <c:pt idx="70021">
                  <c:v>35010.5</c:v>
                </c:pt>
                <c:pt idx="70022">
                  <c:v>35011</c:v>
                </c:pt>
                <c:pt idx="70023">
                  <c:v>35011.5</c:v>
                </c:pt>
                <c:pt idx="70024">
                  <c:v>35012</c:v>
                </c:pt>
                <c:pt idx="70025">
                  <c:v>35012.5</c:v>
                </c:pt>
                <c:pt idx="70026">
                  <c:v>35013</c:v>
                </c:pt>
                <c:pt idx="70027">
                  <c:v>35013.5</c:v>
                </c:pt>
                <c:pt idx="70028">
                  <c:v>35014</c:v>
                </c:pt>
                <c:pt idx="70029">
                  <c:v>35014.5</c:v>
                </c:pt>
                <c:pt idx="70030">
                  <c:v>35015</c:v>
                </c:pt>
                <c:pt idx="70031">
                  <c:v>35015.5</c:v>
                </c:pt>
                <c:pt idx="70032">
                  <c:v>35016</c:v>
                </c:pt>
                <c:pt idx="70033">
                  <c:v>35016.5</c:v>
                </c:pt>
                <c:pt idx="70034">
                  <c:v>35017</c:v>
                </c:pt>
                <c:pt idx="70035">
                  <c:v>35017.5</c:v>
                </c:pt>
                <c:pt idx="70036">
                  <c:v>35018</c:v>
                </c:pt>
                <c:pt idx="70037">
                  <c:v>35018.5</c:v>
                </c:pt>
                <c:pt idx="70038">
                  <c:v>35019</c:v>
                </c:pt>
                <c:pt idx="70039">
                  <c:v>35019.5</c:v>
                </c:pt>
                <c:pt idx="70040">
                  <c:v>35020</c:v>
                </c:pt>
                <c:pt idx="70041">
                  <c:v>35020.5</c:v>
                </c:pt>
                <c:pt idx="70042">
                  <c:v>35021</c:v>
                </c:pt>
                <c:pt idx="70043">
                  <c:v>35021.5</c:v>
                </c:pt>
                <c:pt idx="70044">
                  <c:v>35022</c:v>
                </c:pt>
                <c:pt idx="70045">
                  <c:v>35022.5</c:v>
                </c:pt>
                <c:pt idx="70046">
                  <c:v>35023</c:v>
                </c:pt>
                <c:pt idx="70047">
                  <c:v>35023.5</c:v>
                </c:pt>
                <c:pt idx="70048">
                  <c:v>35024</c:v>
                </c:pt>
                <c:pt idx="70049">
                  <c:v>35024.5</c:v>
                </c:pt>
                <c:pt idx="70050">
                  <c:v>35025</c:v>
                </c:pt>
                <c:pt idx="70051">
                  <c:v>35025.5</c:v>
                </c:pt>
                <c:pt idx="70052">
                  <c:v>35026</c:v>
                </c:pt>
                <c:pt idx="70053">
                  <c:v>35026.5</c:v>
                </c:pt>
                <c:pt idx="70054">
                  <c:v>35027</c:v>
                </c:pt>
                <c:pt idx="70055">
                  <c:v>35027.5</c:v>
                </c:pt>
                <c:pt idx="70056">
                  <c:v>35028</c:v>
                </c:pt>
                <c:pt idx="70057">
                  <c:v>35028.5</c:v>
                </c:pt>
                <c:pt idx="70058">
                  <c:v>35029</c:v>
                </c:pt>
                <c:pt idx="70059">
                  <c:v>35029.5</c:v>
                </c:pt>
                <c:pt idx="70060">
                  <c:v>35030</c:v>
                </c:pt>
                <c:pt idx="70061">
                  <c:v>35030.5</c:v>
                </c:pt>
                <c:pt idx="70062">
                  <c:v>35031</c:v>
                </c:pt>
                <c:pt idx="70063">
                  <c:v>35031.5</c:v>
                </c:pt>
                <c:pt idx="70064">
                  <c:v>35032</c:v>
                </c:pt>
                <c:pt idx="70065">
                  <c:v>35032.5</c:v>
                </c:pt>
                <c:pt idx="70066">
                  <c:v>35033</c:v>
                </c:pt>
                <c:pt idx="70067">
                  <c:v>35033.5</c:v>
                </c:pt>
                <c:pt idx="70068">
                  <c:v>35034</c:v>
                </c:pt>
                <c:pt idx="70069">
                  <c:v>35034.5</c:v>
                </c:pt>
                <c:pt idx="70070">
                  <c:v>35035</c:v>
                </c:pt>
                <c:pt idx="70071">
                  <c:v>35035.5</c:v>
                </c:pt>
                <c:pt idx="70072">
                  <c:v>35036</c:v>
                </c:pt>
                <c:pt idx="70073">
                  <c:v>35036.5</c:v>
                </c:pt>
                <c:pt idx="70074">
                  <c:v>35037</c:v>
                </c:pt>
                <c:pt idx="70075">
                  <c:v>35037.5</c:v>
                </c:pt>
                <c:pt idx="70076">
                  <c:v>35038</c:v>
                </c:pt>
                <c:pt idx="70077">
                  <c:v>35038.5</c:v>
                </c:pt>
                <c:pt idx="70078">
                  <c:v>35039</c:v>
                </c:pt>
                <c:pt idx="70079">
                  <c:v>35039.5</c:v>
                </c:pt>
                <c:pt idx="70080">
                  <c:v>35040</c:v>
                </c:pt>
                <c:pt idx="70081">
                  <c:v>35040.5</c:v>
                </c:pt>
                <c:pt idx="70082">
                  <c:v>35041</c:v>
                </c:pt>
                <c:pt idx="70083">
                  <c:v>35041.5</c:v>
                </c:pt>
                <c:pt idx="70084">
                  <c:v>35042</c:v>
                </c:pt>
                <c:pt idx="70085">
                  <c:v>35042.5</c:v>
                </c:pt>
                <c:pt idx="70086">
                  <c:v>35043</c:v>
                </c:pt>
                <c:pt idx="70087">
                  <c:v>35043.5</c:v>
                </c:pt>
                <c:pt idx="70088">
                  <c:v>35044</c:v>
                </c:pt>
                <c:pt idx="70089">
                  <c:v>35044.5</c:v>
                </c:pt>
                <c:pt idx="70090">
                  <c:v>35045</c:v>
                </c:pt>
                <c:pt idx="70091">
                  <c:v>35045.5</c:v>
                </c:pt>
                <c:pt idx="70092">
                  <c:v>35046</c:v>
                </c:pt>
                <c:pt idx="70093">
                  <c:v>35046.5</c:v>
                </c:pt>
                <c:pt idx="70094">
                  <c:v>35047</c:v>
                </c:pt>
                <c:pt idx="70095">
                  <c:v>35047.5</c:v>
                </c:pt>
                <c:pt idx="70096">
                  <c:v>35048</c:v>
                </c:pt>
                <c:pt idx="70097">
                  <c:v>35048.5</c:v>
                </c:pt>
                <c:pt idx="70098">
                  <c:v>35049</c:v>
                </c:pt>
                <c:pt idx="70099">
                  <c:v>35049.5</c:v>
                </c:pt>
                <c:pt idx="70100">
                  <c:v>35050</c:v>
                </c:pt>
                <c:pt idx="70101">
                  <c:v>35050.5</c:v>
                </c:pt>
                <c:pt idx="70102">
                  <c:v>35051</c:v>
                </c:pt>
                <c:pt idx="70103">
                  <c:v>35051.5</c:v>
                </c:pt>
                <c:pt idx="70104">
                  <c:v>35052</c:v>
                </c:pt>
                <c:pt idx="70105">
                  <c:v>35052.5</c:v>
                </c:pt>
                <c:pt idx="70106">
                  <c:v>35053</c:v>
                </c:pt>
                <c:pt idx="70107">
                  <c:v>35053.5</c:v>
                </c:pt>
                <c:pt idx="70108">
                  <c:v>35054</c:v>
                </c:pt>
                <c:pt idx="70109">
                  <c:v>35054.5</c:v>
                </c:pt>
                <c:pt idx="70110">
                  <c:v>35055</c:v>
                </c:pt>
                <c:pt idx="70111">
                  <c:v>35055.5</c:v>
                </c:pt>
                <c:pt idx="70112">
                  <c:v>35056</c:v>
                </c:pt>
                <c:pt idx="70113">
                  <c:v>35056.5</c:v>
                </c:pt>
                <c:pt idx="70114">
                  <c:v>35057</c:v>
                </c:pt>
                <c:pt idx="70115">
                  <c:v>35057.5</c:v>
                </c:pt>
                <c:pt idx="70116">
                  <c:v>35058</c:v>
                </c:pt>
                <c:pt idx="70117">
                  <c:v>35058.5</c:v>
                </c:pt>
                <c:pt idx="70118">
                  <c:v>35059</c:v>
                </c:pt>
                <c:pt idx="70119">
                  <c:v>35059.5</c:v>
                </c:pt>
                <c:pt idx="70120">
                  <c:v>35060</c:v>
                </c:pt>
                <c:pt idx="70121">
                  <c:v>35060.5</c:v>
                </c:pt>
                <c:pt idx="70122">
                  <c:v>35061</c:v>
                </c:pt>
                <c:pt idx="70123">
                  <c:v>35061.5</c:v>
                </c:pt>
                <c:pt idx="70124">
                  <c:v>35062</c:v>
                </c:pt>
                <c:pt idx="70125">
                  <c:v>35062.5</c:v>
                </c:pt>
                <c:pt idx="70126">
                  <c:v>35063</c:v>
                </c:pt>
                <c:pt idx="70127">
                  <c:v>35063.5</c:v>
                </c:pt>
                <c:pt idx="70128">
                  <c:v>35064</c:v>
                </c:pt>
                <c:pt idx="70129">
                  <c:v>35064.5</c:v>
                </c:pt>
                <c:pt idx="70130">
                  <c:v>35065</c:v>
                </c:pt>
                <c:pt idx="70131">
                  <c:v>35065.5</c:v>
                </c:pt>
                <c:pt idx="70132">
                  <c:v>35066</c:v>
                </c:pt>
                <c:pt idx="70133">
                  <c:v>35066.5</c:v>
                </c:pt>
                <c:pt idx="70134">
                  <c:v>35067</c:v>
                </c:pt>
                <c:pt idx="70135">
                  <c:v>35067.5</c:v>
                </c:pt>
                <c:pt idx="70136">
                  <c:v>35068</c:v>
                </c:pt>
                <c:pt idx="70137">
                  <c:v>35068.5</c:v>
                </c:pt>
                <c:pt idx="70138">
                  <c:v>35069</c:v>
                </c:pt>
                <c:pt idx="70139">
                  <c:v>35069.5</c:v>
                </c:pt>
                <c:pt idx="70140">
                  <c:v>35070</c:v>
                </c:pt>
                <c:pt idx="70141">
                  <c:v>35070.5</c:v>
                </c:pt>
                <c:pt idx="70142">
                  <c:v>35071</c:v>
                </c:pt>
                <c:pt idx="70143">
                  <c:v>35071.5</c:v>
                </c:pt>
                <c:pt idx="70144">
                  <c:v>35072</c:v>
                </c:pt>
                <c:pt idx="70145">
                  <c:v>35072.5</c:v>
                </c:pt>
                <c:pt idx="70146">
                  <c:v>35073</c:v>
                </c:pt>
                <c:pt idx="70147">
                  <c:v>35073.5</c:v>
                </c:pt>
                <c:pt idx="70148">
                  <c:v>35074</c:v>
                </c:pt>
                <c:pt idx="70149">
                  <c:v>35074.5</c:v>
                </c:pt>
                <c:pt idx="70150">
                  <c:v>35075</c:v>
                </c:pt>
                <c:pt idx="70151">
                  <c:v>35075.5</c:v>
                </c:pt>
                <c:pt idx="70152">
                  <c:v>35076</c:v>
                </c:pt>
                <c:pt idx="70153">
                  <c:v>35076.5</c:v>
                </c:pt>
                <c:pt idx="70154">
                  <c:v>35077</c:v>
                </c:pt>
                <c:pt idx="70155">
                  <c:v>35077.5</c:v>
                </c:pt>
                <c:pt idx="70156">
                  <c:v>35078</c:v>
                </c:pt>
                <c:pt idx="70157">
                  <c:v>35078.5</c:v>
                </c:pt>
                <c:pt idx="70158">
                  <c:v>35079</c:v>
                </c:pt>
                <c:pt idx="70159">
                  <c:v>35079.5</c:v>
                </c:pt>
                <c:pt idx="70160">
                  <c:v>35080</c:v>
                </c:pt>
                <c:pt idx="70161">
                  <c:v>35080.5</c:v>
                </c:pt>
                <c:pt idx="70162">
                  <c:v>35081</c:v>
                </c:pt>
                <c:pt idx="70163">
                  <c:v>35081.5</c:v>
                </c:pt>
                <c:pt idx="70164">
                  <c:v>35082</c:v>
                </c:pt>
                <c:pt idx="70165">
                  <c:v>35082.5</c:v>
                </c:pt>
                <c:pt idx="70166">
                  <c:v>35083</c:v>
                </c:pt>
                <c:pt idx="70167">
                  <c:v>35083.5</c:v>
                </c:pt>
                <c:pt idx="70168">
                  <c:v>35084</c:v>
                </c:pt>
                <c:pt idx="70169">
                  <c:v>35084.5</c:v>
                </c:pt>
                <c:pt idx="70170">
                  <c:v>35085</c:v>
                </c:pt>
                <c:pt idx="70171">
                  <c:v>35085.5</c:v>
                </c:pt>
                <c:pt idx="70172">
                  <c:v>35086</c:v>
                </c:pt>
                <c:pt idx="70173">
                  <c:v>35086.5</c:v>
                </c:pt>
                <c:pt idx="70174">
                  <c:v>35087</c:v>
                </c:pt>
                <c:pt idx="70175">
                  <c:v>35087.5</c:v>
                </c:pt>
                <c:pt idx="70176">
                  <c:v>35088</c:v>
                </c:pt>
                <c:pt idx="70177">
                  <c:v>35088.5</c:v>
                </c:pt>
                <c:pt idx="70178">
                  <c:v>35089</c:v>
                </c:pt>
                <c:pt idx="70179">
                  <c:v>35089.5</c:v>
                </c:pt>
                <c:pt idx="70180">
                  <c:v>35090</c:v>
                </c:pt>
                <c:pt idx="70181">
                  <c:v>35090.5</c:v>
                </c:pt>
                <c:pt idx="70182">
                  <c:v>35091</c:v>
                </c:pt>
                <c:pt idx="70183">
                  <c:v>35091.5</c:v>
                </c:pt>
                <c:pt idx="70184">
                  <c:v>35092</c:v>
                </c:pt>
                <c:pt idx="70185">
                  <c:v>35092.5</c:v>
                </c:pt>
                <c:pt idx="70186">
                  <c:v>35093</c:v>
                </c:pt>
                <c:pt idx="70187">
                  <c:v>35093.5</c:v>
                </c:pt>
                <c:pt idx="70188">
                  <c:v>35094</c:v>
                </c:pt>
                <c:pt idx="70189">
                  <c:v>35094.5</c:v>
                </c:pt>
                <c:pt idx="70190">
                  <c:v>35095</c:v>
                </c:pt>
                <c:pt idx="70191">
                  <c:v>35095.5</c:v>
                </c:pt>
                <c:pt idx="70192">
                  <c:v>35096</c:v>
                </c:pt>
                <c:pt idx="70193">
                  <c:v>35096.5</c:v>
                </c:pt>
                <c:pt idx="70194">
                  <c:v>35097</c:v>
                </c:pt>
                <c:pt idx="70195">
                  <c:v>35097.5</c:v>
                </c:pt>
                <c:pt idx="70196">
                  <c:v>35098</c:v>
                </c:pt>
                <c:pt idx="70197">
                  <c:v>35098.5</c:v>
                </c:pt>
                <c:pt idx="70198">
                  <c:v>35099</c:v>
                </c:pt>
                <c:pt idx="70199">
                  <c:v>35099.5</c:v>
                </c:pt>
                <c:pt idx="70200">
                  <c:v>35100</c:v>
                </c:pt>
                <c:pt idx="70201">
                  <c:v>35100.5</c:v>
                </c:pt>
                <c:pt idx="70202">
                  <c:v>35101</c:v>
                </c:pt>
                <c:pt idx="70203">
                  <c:v>35101.5</c:v>
                </c:pt>
                <c:pt idx="70204">
                  <c:v>35102</c:v>
                </c:pt>
                <c:pt idx="70205">
                  <c:v>35102.5</c:v>
                </c:pt>
                <c:pt idx="70206">
                  <c:v>35103</c:v>
                </c:pt>
                <c:pt idx="70207">
                  <c:v>35103.5</c:v>
                </c:pt>
                <c:pt idx="70208">
                  <c:v>35104</c:v>
                </c:pt>
                <c:pt idx="70209">
                  <c:v>35104.5</c:v>
                </c:pt>
                <c:pt idx="70210">
                  <c:v>35105</c:v>
                </c:pt>
                <c:pt idx="70211">
                  <c:v>35105.5</c:v>
                </c:pt>
                <c:pt idx="70212">
                  <c:v>35106</c:v>
                </c:pt>
                <c:pt idx="70213">
                  <c:v>35106.5</c:v>
                </c:pt>
                <c:pt idx="70214">
                  <c:v>35107</c:v>
                </c:pt>
                <c:pt idx="70215">
                  <c:v>35107.5</c:v>
                </c:pt>
                <c:pt idx="70216">
                  <c:v>35108</c:v>
                </c:pt>
                <c:pt idx="70217">
                  <c:v>35108.5</c:v>
                </c:pt>
                <c:pt idx="70218">
                  <c:v>35109</c:v>
                </c:pt>
                <c:pt idx="70219">
                  <c:v>35109.5</c:v>
                </c:pt>
                <c:pt idx="70220">
                  <c:v>35110</c:v>
                </c:pt>
                <c:pt idx="70221">
                  <c:v>35110.5</c:v>
                </c:pt>
                <c:pt idx="70222">
                  <c:v>35111</c:v>
                </c:pt>
                <c:pt idx="70223">
                  <c:v>35111.5</c:v>
                </c:pt>
                <c:pt idx="70224">
                  <c:v>35112</c:v>
                </c:pt>
                <c:pt idx="70225">
                  <c:v>35112.5</c:v>
                </c:pt>
                <c:pt idx="70226">
                  <c:v>35113</c:v>
                </c:pt>
                <c:pt idx="70227">
                  <c:v>35113.5</c:v>
                </c:pt>
                <c:pt idx="70228">
                  <c:v>35114</c:v>
                </c:pt>
                <c:pt idx="70229">
                  <c:v>35114.5</c:v>
                </c:pt>
                <c:pt idx="70230">
                  <c:v>35115</c:v>
                </c:pt>
                <c:pt idx="70231">
                  <c:v>35115.5</c:v>
                </c:pt>
                <c:pt idx="70232">
                  <c:v>35116</c:v>
                </c:pt>
                <c:pt idx="70233">
                  <c:v>35116.5</c:v>
                </c:pt>
                <c:pt idx="70234">
                  <c:v>35117</c:v>
                </c:pt>
                <c:pt idx="70235">
                  <c:v>35117.5</c:v>
                </c:pt>
                <c:pt idx="70236">
                  <c:v>35118</c:v>
                </c:pt>
                <c:pt idx="70237">
                  <c:v>35118.5</c:v>
                </c:pt>
                <c:pt idx="70238">
                  <c:v>35119</c:v>
                </c:pt>
                <c:pt idx="70239">
                  <c:v>35119.5</c:v>
                </c:pt>
                <c:pt idx="70240">
                  <c:v>35120</c:v>
                </c:pt>
                <c:pt idx="70241">
                  <c:v>35120.5</c:v>
                </c:pt>
                <c:pt idx="70242">
                  <c:v>35121</c:v>
                </c:pt>
                <c:pt idx="70243">
                  <c:v>35121.5</c:v>
                </c:pt>
                <c:pt idx="70244">
                  <c:v>35122</c:v>
                </c:pt>
                <c:pt idx="70245">
                  <c:v>35122.5</c:v>
                </c:pt>
                <c:pt idx="70246">
                  <c:v>35123</c:v>
                </c:pt>
                <c:pt idx="70247">
                  <c:v>35123.5</c:v>
                </c:pt>
                <c:pt idx="70248">
                  <c:v>35124</c:v>
                </c:pt>
                <c:pt idx="70249">
                  <c:v>35124.5</c:v>
                </c:pt>
                <c:pt idx="70250">
                  <c:v>35125</c:v>
                </c:pt>
                <c:pt idx="70251">
                  <c:v>35125.5</c:v>
                </c:pt>
                <c:pt idx="70252">
                  <c:v>35126</c:v>
                </c:pt>
                <c:pt idx="70253">
                  <c:v>35126.5</c:v>
                </c:pt>
                <c:pt idx="70254">
                  <c:v>35127</c:v>
                </c:pt>
                <c:pt idx="70255">
                  <c:v>35127.5</c:v>
                </c:pt>
                <c:pt idx="70256">
                  <c:v>35128</c:v>
                </c:pt>
                <c:pt idx="70257">
                  <c:v>35128.5</c:v>
                </c:pt>
                <c:pt idx="70258">
                  <c:v>35129</c:v>
                </c:pt>
                <c:pt idx="70259">
                  <c:v>35129.5</c:v>
                </c:pt>
                <c:pt idx="70260">
                  <c:v>35130</c:v>
                </c:pt>
                <c:pt idx="70261">
                  <c:v>35130.5</c:v>
                </c:pt>
                <c:pt idx="70262">
                  <c:v>35131</c:v>
                </c:pt>
                <c:pt idx="70263">
                  <c:v>35131.5</c:v>
                </c:pt>
                <c:pt idx="70264">
                  <c:v>35132</c:v>
                </c:pt>
                <c:pt idx="70265">
                  <c:v>35132.5</c:v>
                </c:pt>
                <c:pt idx="70266">
                  <c:v>35133</c:v>
                </c:pt>
                <c:pt idx="70267">
                  <c:v>35133.5</c:v>
                </c:pt>
                <c:pt idx="70268">
                  <c:v>35134</c:v>
                </c:pt>
                <c:pt idx="70269">
                  <c:v>35134.5</c:v>
                </c:pt>
                <c:pt idx="70270">
                  <c:v>35135</c:v>
                </c:pt>
                <c:pt idx="70271">
                  <c:v>35135.5</c:v>
                </c:pt>
                <c:pt idx="70272">
                  <c:v>35136</c:v>
                </c:pt>
                <c:pt idx="70273">
                  <c:v>35136.5</c:v>
                </c:pt>
                <c:pt idx="70274">
                  <c:v>35137</c:v>
                </c:pt>
                <c:pt idx="70275">
                  <c:v>35137.5</c:v>
                </c:pt>
                <c:pt idx="70276">
                  <c:v>35138</c:v>
                </c:pt>
                <c:pt idx="70277">
                  <c:v>35138.5</c:v>
                </c:pt>
                <c:pt idx="70278">
                  <c:v>35139</c:v>
                </c:pt>
                <c:pt idx="70279">
                  <c:v>35139.5</c:v>
                </c:pt>
                <c:pt idx="70280">
                  <c:v>35140</c:v>
                </c:pt>
                <c:pt idx="70281">
                  <c:v>35140.5</c:v>
                </c:pt>
                <c:pt idx="70282">
                  <c:v>35141</c:v>
                </c:pt>
                <c:pt idx="70283">
                  <c:v>35141.5</c:v>
                </c:pt>
                <c:pt idx="70284">
                  <c:v>35142</c:v>
                </c:pt>
                <c:pt idx="70285">
                  <c:v>35142.5</c:v>
                </c:pt>
                <c:pt idx="70286">
                  <c:v>35143</c:v>
                </c:pt>
                <c:pt idx="70287">
                  <c:v>35143.5</c:v>
                </c:pt>
                <c:pt idx="70288">
                  <c:v>35144</c:v>
                </c:pt>
                <c:pt idx="70289">
                  <c:v>35144.5</c:v>
                </c:pt>
                <c:pt idx="70290">
                  <c:v>35145</c:v>
                </c:pt>
                <c:pt idx="70291">
                  <c:v>35145.5</c:v>
                </c:pt>
                <c:pt idx="70292">
                  <c:v>35146</c:v>
                </c:pt>
                <c:pt idx="70293">
                  <c:v>35146.5</c:v>
                </c:pt>
                <c:pt idx="70294">
                  <c:v>35147</c:v>
                </c:pt>
                <c:pt idx="70295">
                  <c:v>35147.5</c:v>
                </c:pt>
                <c:pt idx="70296">
                  <c:v>35148</c:v>
                </c:pt>
                <c:pt idx="70297">
                  <c:v>35148.5</c:v>
                </c:pt>
                <c:pt idx="70298">
                  <c:v>35149</c:v>
                </c:pt>
                <c:pt idx="70299">
                  <c:v>35149.5</c:v>
                </c:pt>
                <c:pt idx="70300">
                  <c:v>35150</c:v>
                </c:pt>
                <c:pt idx="70301">
                  <c:v>35150.5</c:v>
                </c:pt>
                <c:pt idx="70302">
                  <c:v>35151</c:v>
                </c:pt>
                <c:pt idx="70303">
                  <c:v>35151.5</c:v>
                </c:pt>
                <c:pt idx="70304">
                  <c:v>35152</c:v>
                </c:pt>
                <c:pt idx="70305">
                  <c:v>35152.5</c:v>
                </c:pt>
                <c:pt idx="70306">
                  <c:v>35153</c:v>
                </c:pt>
                <c:pt idx="70307">
                  <c:v>35153.5</c:v>
                </c:pt>
                <c:pt idx="70308">
                  <c:v>35154</c:v>
                </c:pt>
                <c:pt idx="70309">
                  <c:v>35154.5</c:v>
                </c:pt>
                <c:pt idx="70310">
                  <c:v>35155</c:v>
                </c:pt>
                <c:pt idx="70311">
                  <c:v>35155.5</c:v>
                </c:pt>
                <c:pt idx="70312">
                  <c:v>35156</c:v>
                </c:pt>
                <c:pt idx="70313">
                  <c:v>35156.5</c:v>
                </c:pt>
                <c:pt idx="70314">
                  <c:v>35157</c:v>
                </c:pt>
                <c:pt idx="70315">
                  <c:v>35157.5</c:v>
                </c:pt>
                <c:pt idx="70316">
                  <c:v>35158</c:v>
                </c:pt>
                <c:pt idx="70317">
                  <c:v>35158.5</c:v>
                </c:pt>
                <c:pt idx="70318">
                  <c:v>35159</c:v>
                </c:pt>
                <c:pt idx="70319">
                  <c:v>35159.5</c:v>
                </c:pt>
                <c:pt idx="70320">
                  <c:v>35160</c:v>
                </c:pt>
                <c:pt idx="70321">
                  <c:v>35160.5</c:v>
                </c:pt>
                <c:pt idx="70322">
                  <c:v>35161</c:v>
                </c:pt>
                <c:pt idx="70323">
                  <c:v>35161.5</c:v>
                </c:pt>
                <c:pt idx="70324">
                  <c:v>35162</c:v>
                </c:pt>
                <c:pt idx="70325">
                  <c:v>35162.5</c:v>
                </c:pt>
                <c:pt idx="70326">
                  <c:v>35163</c:v>
                </c:pt>
                <c:pt idx="70327">
                  <c:v>35163.5</c:v>
                </c:pt>
                <c:pt idx="70328">
                  <c:v>35164</c:v>
                </c:pt>
                <c:pt idx="70329">
                  <c:v>35164.5</c:v>
                </c:pt>
                <c:pt idx="70330">
                  <c:v>35165</c:v>
                </c:pt>
                <c:pt idx="70331">
                  <c:v>35165.5</c:v>
                </c:pt>
                <c:pt idx="70332">
                  <c:v>35166</c:v>
                </c:pt>
                <c:pt idx="70333">
                  <c:v>35166.5</c:v>
                </c:pt>
                <c:pt idx="70334">
                  <c:v>35167</c:v>
                </c:pt>
                <c:pt idx="70335">
                  <c:v>35167.5</c:v>
                </c:pt>
                <c:pt idx="70336">
                  <c:v>35168</c:v>
                </c:pt>
                <c:pt idx="70337">
                  <c:v>35168.5</c:v>
                </c:pt>
                <c:pt idx="70338">
                  <c:v>35169</c:v>
                </c:pt>
                <c:pt idx="70339">
                  <c:v>35169.5</c:v>
                </c:pt>
                <c:pt idx="70340">
                  <c:v>35170</c:v>
                </c:pt>
                <c:pt idx="70341">
                  <c:v>35170.5</c:v>
                </c:pt>
                <c:pt idx="70342">
                  <c:v>35171</c:v>
                </c:pt>
                <c:pt idx="70343">
                  <c:v>35171.5</c:v>
                </c:pt>
                <c:pt idx="70344">
                  <c:v>35172</c:v>
                </c:pt>
                <c:pt idx="70345">
                  <c:v>35172.5</c:v>
                </c:pt>
                <c:pt idx="70346">
                  <c:v>35173</c:v>
                </c:pt>
                <c:pt idx="70347">
                  <c:v>35173.5</c:v>
                </c:pt>
                <c:pt idx="70348">
                  <c:v>35174</c:v>
                </c:pt>
                <c:pt idx="70349">
                  <c:v>35174.5</c:v>
                </c:pt>
                <c:pt idx="70350">
                  <c:v>35175</c:v>
                </c:pt>
                <c:pt idx="70351">
                  <c:v>35175.5</c:v>
                </c:pt>
                <c:pt idx="70352">
                  <c:v>35176</c:v>
                </c:pt>
                <c:pt idx="70353">
                  <c:v>35176.5</c:v>
                </c:pt>
                <c:pt idx="70354">
                  <c:v>35177</c:v>
                </c:pt>
                <c:pt idx="70355">
                  <c:v>35177.5</c:v>
                </c:pt>
                <c:pt idx="70356">
                  <c:v>35178</c:v>
                </c:pt>
                <c:pt idx="70357">
                  <c:v>35178.5</c:v>
                </c:pt>
                <c:pt idx="70358">
                  <c:v>35179</c:v>
                </c:pt>
                <c:pt idx="70359">
                  <c:v>35179.5</c:v>
                </c:pt>
                <c:pt idx="70360">
                  <c:v>35180</c:v>
                </c:pt>
                <c:pt idx="70361">
                  <c:v>35180.5</c:v>
                </c:pt>
                <c:pt idx="70362">
                  <c:v>35181</c:v>
                </c:pt>
                <c:pt idx="70363">
                  <c:v>35181.5</c:v>
                </c:pt>
                <c:pt idx="70364">
                  <c:v>35182</c:v>
                </c:pt>
                <c:pt idx="70365">
                  <c:v>35182.5</c:v>
                </c:pt>
                <c:pt idx="70366">
                  <c:v>35183</c:v>
                </c:pt>
                <c:pt idx="70367">
                  <c:v>35183.5</c:v>
                </c:pt>
                <c:pt idx="70368">
                  <c:v>35184</c:v>
                </c:pt>
                <c:pt idx="70369">
                  <c:v>35184.5</c:v>
                </c:pt>
                <c:pt idx="70370">
                  <c:v>35185</c:v>
                </c:pt>
                <c:pt idx="70371">
                  <c:v>35185.5</c:v>
                </c:pt>
                <c:pt idx="70372">
                  <c:v>35186</c:v>
                </c:pt>
                <c:pt idx="70373">
                  <c:v>35186.5</c:v>
                </c:pt>
                <c:pt idx="70374">
                  <c:v>35187</c:v>
                </c:pt>
                <c:pt idx="70375">
                  <c:v>35187.5</c:v>
                </c:pt>
                <c:pt idx="70376">
                  <c:v>35188</c:v>
                </c:pt>
                <c:pt idx="70377">
                  <c:v>35188.5</c:v>
                </c:pt>
                <c:pt idx="70378">
                  <c:v>35189</c:v>
                </c:pt>
                <c:pt idx="70379">
                  <c:v>35189.5</c:v>
                </c:pt>
                <c:pt idx="70380">
                  <c:v>35190</c:v>
                </c:pt>
                <c:pt idx="70381">
                  <c:v>35190.5</c:v>
                </c:pt>
                <c:pt idx="70382">
                  <c:v>35191</c:v>
                </c:pt>
                <c:pt idx="70383">
                  <c:v>35191.5</c:v>
                </c:pt>
                <c:pt idx="70384">
                  <c:v>35192</c:v>
                </c:pt>
                <c:pt idx="70385">
                  <c:v>35192.5</c:v>
                </c:pt>
                <c:pt idx="70386">
                  <c:v>35193</c:v>
                </c:pt>
                <c:pt idx="70387">
                  <c:v>35193.5</c:v>
                </c:pt>
                <c:pt idx="70388">
                  <c:v>35194</c:v>
                </c:pt>
                <c:pt idx="70389">
                  <c:v>35194.5</c:v>
                </c:pt>
                <c:pt idx="70390">
                  <c:v>35195</c:v>
                </c:pt>
                <c:pt idx="70391">
                  <c:v>35195.5</c:v>
                </c:pt>
                <c:pt idx="70392">
                  <c:v>35196</c:v>
                </c:pt>
                <c:pt idx="70393">
                  <c:v>35196.5</c:v>
                </c:pt>
                <c:pt idx="70394">
                  <c:v>35197</c:v>
                </c:pt>
                <c:pt idx="70395">
                  <c:v>35197.5</c:v>
                </c:pt>
                <c:pt idx="70396">
                  <c:v>35198</c:v>
                </c:pt>
                <c:pt idx="70397">
                  <c:v>35198.5</c:v>
                </c:pt>
                <c:pt idx="70398">
                  <c:v>35199</c:v>
                </c:pt>
                <c:pt idx="70399">
                  <c:v>35199.5</c:v>
                </c:pt>
                <c:pt idx="70400">
                  <c:v>35200</c:v>
                </c:pt>
                <c:pt idx="70401">
                  <c:v>35200.5</c:v>
                </c:pt>
                <c:pt idx="70402">
                  <c:v>35201</c:v>
                </c:pt>
                <c:pt idx="70403">
                  <c:v>35201.5</c:v>
                </c:pt>
                <c:pt idx="70404">
                  <c:v>35202</c:v>
                </c:pt>
                <c:pt idx="70405">
                  <c:v>35202.5</c:v>
                </c:pt>
                <c:pt idx="70406">
                  <c:v>35203</c:v>
                </c:pt>
                <c:pt idx="70407">
                  <c:v>35203.5</c:v>
                </c:pt>
                <c:pt idx="70408">
                  <c:v>35204</c:v>
                </c:pt>
                <c:pt idx="70409">
                  <c:v>35204.5</c:v>
                </c:pt>
                <c:pt idx="70410">
                  <c:v>35205</c:v>
                </c:pt>
                <c:pt idx="70411">
                  <c:v>35205.5</c:v>
                </c:pt>
                <c:pt idx="70412">
                  <c:v>35206</c:v>
                </c:pt>
                <c:pt idx="70413">
                  <c:v>35206.5</c:v>
                </c:pt>
                <c:pt idx="70414">
                  <c:v>35207</c:v>
                </c:pt>
                <c:pt idx="70415">
                  <c:v>35207.5</c:v>
                </c:pt>
                <c:pt idx="70416">
                  <c:v>35208</c:v>
                </c:pt>
                <c:pt idx="70417">
                  <c:v>35208.5</c:v>
                </c:pt>
                <c:pt idx="70418">
                  <c:v>35209</c:v>
                </c:pt>
                <c:pt idx="70419">
                  <c:v>35209.5</c:v>
                </c:pt>
                <c:pt idx="70420">
                  <c:v>35210</c:v>
                </c:pt>
                <c:pt idx="70421">
                  <c:v>35210.5</c:v>
                </c:pt>
                <c:pt idx="70422">
                  <c:v>35211</c:v>
                </c:pt>
                <c:pt idx="70423">
                  <c:v>35211.5</c:v>
                </c:pt>
                <c:pt idx="70424">
                  <c:v>35212</c:v>
                </c:pt>
                <c:pt idx="70425">
                  <c:v>35212.5</c:v>
                </c:pt>
                <c:pt idx="70426">
                  <c:v>35213</c:v>
                </c:pt>
                <c:pt idx="70427">
                  <c:v>35213.5</c:v>
                </c:pt>
                <c:pt idx="70428">
                  <c:v>35214</c:v>
                </c:pt>
                <c:pt idx="70429">
                  <c:v>35214.5</c:v>
                </c:pt>
                <c:pt idx="70430">
                  <c:v>35215</c:v>
                </c:pt>
                <c:pt idx="70431">
                  <c:v>35215.5</c:v>
                </c:pt>
                <c:pt idx="70432">
                  <c:v>35216</c:v>
                </c:pt>
                <c:pt idx="70433">
                  <c:v>35216.5</c:v>
                </c:pt>
                <c:pt idx="70434">
                  <c:v>35217</c:v>
                </c:pt>
                <c:pt idx="70435">
                  <c:v>35217.5</c:v>
                </c:pt>
                <c:pt idx="70436">
                  <c:v>35218</c:v>
                </c:pt>
                <c:pt idx="70437">
                  <c:v>35218.5</c:v>
                </c:pt>
                <c:pt idx="70438">
                  <c:v>35219</c:v>
                </c:pt>
                <c:pt idx="70439">
                  <c:v>35219.5</c:v>
                </c:pt>
                <c:pt idx="70440">
                  <c:v>35220</c:v>
                </c:pt>
                <c:pt idx="70441">
                  <c:v>35220.5</c:v>
                </c:pt>
                <c:pt idx="70442">
                  <c:v>35221</c:v>
                </c:pt>
                <c:pt idx="70443">
                  <c:v>35221.5</c:v>
                </c:pt>
                <c:pt idx="70444">
                  <c:v>35222</c:v>
                </c:pt>
                <c:pt idx="70445">
                  <c:v>35222.5</c:v>
                </c:pt>
                <c:pt idx="70446">
                  <c:v>35223</c:v>
                </c:pt>
                <c:pt idx="70447">
                  <c:v>35223.5</c:v>
                </c:pt>
                <c:pt idx="70448">
                  <c:v>35224</c:v>
                </c:pt>
                <c:pt idx="70449">
                  <c:v>35224.5</c:v>
                </c:pt>
                <c:pt idx="70450">
                  <c:v>35225</c:v>
                </c:pt>
                <c:pt idx="70451">
                  <c:v>35225.5</c:v>
                </c:pt>
                <c:pt idx="70452">
                  <c:v>35226</c:v>
                </c:pt>
                <c:pt idx="70453">
                  <c:v>35226.5</c:v>
                </c:pt>
                <c:pt idx="70454">
                  <c:v>35227</c:v>
                </c:pt>
                <c:pt idx="70455">
                  <c:v>35227.5</c:v>
                </c:pt>
                <c:pt idx="70456">
                  <c:v>35228</c:v>
                </c:pt>
                <c:pt idx="70457">
                  <c:v>35228.5</c:v>
                </c:pt>
                <c:pt idx="70458">
                  <c:v>35229</c:v>
                </c:pt>
                <c:pt idx="70459">
                  <c:v>35229.5</c:v>
                </c:pt>
                <c:pt idx="70460">
                  <c:v>35230</c:v>
                </c:pt>
                <c:pt idx="70461">
                  <c:v>35230.5</c:v>
                </c:pt>
                <c:pt idx="70462">
                  <c:v>35231</c:v>
                </c:pt>
                <c:pt idx="70463">
                  <c:v>35231.5</c:v>
                </c:pt>
                <c:pt idx="70464">
                  <c:v>35232</c:v>
                </c:pt>
                <c:pt idx="70465">
                  <c:v>35232.5</c:v>
                </c:pt>
                <c:pt idx="70466">
                  <c:v>35233</c:v>
                </c:pt>
                <c:pt idx="70467">
                  <c:v>35233.5</c:v>
                </c:pt>
                <c:pt idx="70468">
                  <c:v>35234</c:v>
                </c:pt>
                <c:pt idx="70469">
                  <c:v>35234.5</c:v>
                </c:pt>
                <c:pt idx="70470">
                  <c:v>35235</c:v>
                </c:pt>
                <c:pt idx="70471">
                  <c:v>35235.5</c:v>
                </c:pt>
                <c:pt idx="70472">
                  <c:v>35236</c:v>
                </c:pt>
                <c:pt idx="70473">
                  <c:v>35236.5</c:v>
                </c:pt>
                <c:pt idx="70474">
                  <c:v>35237</c:v>
                </c:pt>
                <c:pt idx="70475">
                  <c:v>35237.5</c:v>
                </c:pt>
                <c:pt idx="70476">
                  <c:v>35238</c:v>
                </c:pt>
                <c:pt idx="70477">
                  <c:v>35238.5</c:v>
                </c:pt>
                <c:pt idx="70478">
                  <c:v>35239</c:v>
                </c:pt>
                <c:pt idx="70479">
                  <c:v>35239.5</c:v>
                </c:pt>
                <c:pt idx="70480">
                  <c:v>35240</c:v>
                </c:pt>
                <c:pt idx="70481">
                  <c:v>35240.5</c:v>
                </c:pt>
                <c:pt idx="70482">
                  <c:v>35241</c:v>
                </c:pt>
                <c:pt idx="70483">
                  <c:v>35241.5</c:v>
                </c:pt>
                <c:pt idx="70484">
                  <c:v>35242</c:v>
                </c:pt>
                <c:pt idx="70485">
                  <c:v>35242.5</c:v>
                </c:pt>
                <c:pt idx="70486">
                  <c:v>35243</c:v>
                </c:pt>
                <c:pt idx="70487">
                  <c:v>35243.5</c:v>
                </c:pt>
                <c:pt idx="70488">
                  <c:v>35244</c:v>
                </c:pt>
                <c:pt idx="70489">
                  <c:v>35244.5</c:v>
                </c:pt>
                <c:pt idx="70490">
                  <c:v>35245</c:v>
                </c:pt>
                <c:pt idx="70491">
                  <c:v>35245.5</c:v>
                </c:pt>
                <c:pt idx="70492">
                  <c:v>35246</c:v>
                </c:pt>
                <c:pt idx="70493">
                  <c:v>35246.5</c:v>
                </c:pt>
                <c:pt idx="70494">
                  <c:v>35247</c:v>
                </c:pt>
                <c:pt idx="70495">
                  <c:v>35247.5</c:v>
                </c:pt>
                <c:pt idx="70496">
                  <c:v>35248</c:v>
                </c:pt>
                <c:pt idx="70497">
                  <c:v>35248.5</c:v>
                </c:pt>
                <c:pt idx="70498">
                  <c:v>35249</c:v>
                </c:pt>
                <c:pt idx="70499">
                  <c:v>35249.5</c:v>
                </c:pt>
                <c:pt idx="70500">
                  <c:v>35250</c:v>
                </c:pt>
                <c:pt idx="70501">
                  <c:v>35250.5</c:v>
                </c:pt>
                <c:pt idx="70502">
                  <c:v>35251</c:v>
                </c:pt>
                <c:pt idx="70503">
                  <c:v>35251.5</c:v>
                </c:pt>
                <c:pt idx="70504">
                  <c:v>35252</c:v>
                </c:pt>
                <c:pt idx="70505">
                  <c:v>35252.5</c:v>
                </c:pt>
                <c:pt idx="70506">
                  <c:v>35253</c:v>
                </c:pt>
                <c:pt idx="70507">
                  <c:v>35253.5</c:v>
                </c:pt>
                <c:pt idx="70508">
                  <c:v>35254</c:v>
                </c:pt>
                <c:pt idx="70509">
                  <c:v>35254.5</c:v>
                </c:pt>
                <c:pt idx="70510">
                  <c:v>35255</c:v>
                </c:pt>
                <c:pt idx="70511">
                  <c:v>35255.5</c:v>
                </c:pt>
                <c:pt idx="70512">
                  <c:v>35256</c:v>
                </c:pt>
                <c:pt idx="70513">
                  <c:v>35256.5</c:v>
                </c:pt>
                <c:pt idx="70514">
                  <c:v>35257</c:v>
                </c:pt>
                <c:pt idx="70515">
                  <c:v>35257.5</c:v>
                </c:pt>
                <c:pt idx="70516">
                  <c:v>35258</c:v>
                </c:pt>
                <c:pt idx="70517">
                  <c:v>35258.5</c:v>
                </c:pt>
                <c:pt idx="70518">
                  <c:v>35259</c:v>
                </c:pt>
                <c:pt idx="70519">
                  <c:v>35259.5</c:v>
                </c:pt>
                <c:pt idx="70520">
                  <c:v>35260</c:v>
                </c:pt>
                <c:pt idx="70521">
                  <c:v>35260.5</c:v>
                </c:pt>
                <c:pt idx="70522">
                  <c:v>35261</c:v>
                </c:pt>
                <c:pt idx="70523">
                  <c:v>35261.5</c:v>
                </c:pt>
                <c:pt idx="70524">
                  <c:v>35262</c:v>
                </c:pt>
                <c:pt idx="70525">
                  <c:v>35262.5</c:v>
                </c:pt>
                <c:pt idx="70526">
                  <c:v>35263</c:v>
                </c:pt>
                <c:pt idx="70527">
                  <c:v>35263.5</c:v>
                </c:pt>
                <c:pt idx="70528">
                  <c:v>35264</c:v>
                </c:pt>
                <c:pt idx="70529">
                  <c:v>35264.5</c:v>
                </c:pt>
                <c:pt idx="70530">
                  <c:v>35265</c:v>
                </c:pt>
                <c:pt idx="70531">
                  <c:v>35265.5</c:v>
                </c:pt>
                <c:pt idx="70532">
                  <c:v>35266</c:v>
                </c:pt>
                <c:pt idx="70533">
                  <c:v>35266.5</c:v>
                </c:pt>
                <c:pt idx="70534">
                  <c:v>35267</c:v>
                </c:pt>
                <c:pt idx="70535">
                  <c:v>35267.5</c:v>
                </c:pt>
                <c:pt idx="70536">
                  <c:v>35268</c:v>
                </c:pt>
                <c:pt idx="70537">
                  <c:v>35268.5</c:v>
                </c:pt>
                <c:pt idx="70538">
                  <c:v>35269</c:v>
                </c:pt>
                <c:pt idx="70539">
                  <c:v>35269.5</c:v>
                </c:pt>
                <c:pt idx="70540">
                  <c:v>35270</c:v>
                </c:pt>
                <c:pt idx="70541">
                  <c:v>35270.5</c:v>
                </c:pt>
                <c:pt idx="70542">
                  <c:v>35271</c:v>
                </c:pt>
                <c:pt idx="70543">
                  <c:v>35271.5</c:v>
                </c:pt>
                <c:pt idx="70544">
                  <c:v>35272</c:v>
                </c:pt>
                <c:pt idx="70545">
                  <c:v>35272.5</c:v>
                </c:pt>
                <c:pt idx="70546">
                  <c:v>35273</c:v>
                </c:pt>
                <c:pt idx="70547">
                  <c:v>35273.5</c:v>
                </c:pt>
                <c:pt idx="70548">
                  <c:v>35274</c:v>
                </c:pt>
                <c:pt idx="70549">
                  <c:v>35274.5</c:v>
                </c:pt>
                <c:pt idx="70550">
                  <c:v>35275</c:v>
                </c:pt>
                <c:pt idx="70551">
                  <c:v>35275.5</c:v>
                </c:pt>
                <c:pt idx="70552">
                  <c:v>35276</c:v>
                </c:pt>
                <c:pt idx="70553">
                  <c:v>35276.5</c:v>
                </c:pt>
                <c:pt idx="70554">
                  <c:v>35277</c:v>
                </c:pt>
                <c:pt idx="70555">
                  <c:v>35277.5</c:v>
                </c:pt>
                <c:pt idx="70556">
                  <c:v>35278</c:v>
                </c:pt>
                <c:pt idx="70557">
                  <c:v>35278.5</c:v>
                </c:pt>
                <c:pt idx="70558">
                  <c:v>35279</c:v>
                </c:pt>
                <c:pt idx="70559">
                  <c:v>35279.5</c:v>
                </c:pt>
                <c:pt idx="70560">
                  <c:v>35280</c:v>
                </c:pt>
                <c:pt idx="70561">
                  <c:v>35280.5</c:v>
                </c:pt>
                <c:pt idx="70562">
                  <c:v>35281</c:v>
                </c:pt>
                <c:pt idx="70563">
                  <c:v>35281.5</c:v>
                </c:pt>
                <c:pt idx="70564">
                  <c:v>35282</c:v>
                </c:pt>
                <c:pt idx="70565">
                  <c:v>35282.5</c:v>
                </c:pt>
                <c:pt idx="70566">
                  <c:v>35283</c:v>
                </c:pt>
                <c:pt idx="70567">
                  <c:v>35283.5</c:v>
                </c:pt>
                <c:pt idx="70568">
                  <c:v>35284</c:v>
                </c:pt>
                <c:pt idx="70569">
                  <c:v>35284.5</c:v>
                </c:pt>
                <c:pt idx="70570">
                  <c:v>35285</c:v>
                </c:pt>
                <c:pt idx="70571">
                  <c:v>35285.5</c:v>
                </c:pt>
                <c:pt idx="70572">
                  <c:v>35286</c:v>
                </c:pt>
                <c:pt idx="70573">
                  <c:v>35286.5</c:v>
                </c:pt>
                <c:pt idx="70574">
                  <c:v>35287</c:v>
                </c:pt>
                <c:pt idx="70575">
                  <c:v>35287.5</c:v>
                </c:pt>
                <c:pt idx="70576">
                  <c:v>35288</c:v>
                </c:pt>
                <c:pt idx="70577">
                  <c:v>35288.5</c:v>
                </c:pt>
                <c:pt idx="70578">
                  <c:v>35289</c:v>
                </c:pt>
                <c:pt idx="70579">
                  <c:v>35289.5</c:v>
                </c:pt>
                <c:pt idx="70580">
                  <c:v>35290</c:v>
                </c:pt>
                <c:pt idx="70581">
                  <c:v>35290.5</c:v>
                </c:pt>
                <c:pt idx="70582">
                  <c:v>35291</c:v>
                </c:pt>
                <c:pt idx="70583">
                  <c:v>35291.5</c:v>
                </c:pt>
                <c:pt idx="70584">
                  <c:v>35292</c:v>
                </c:pt>
                <c:pt idx="70585">
                  <c:v>35292.5</c:v>
                </c:pt>
                <c:pt idx="70586">
                  <c:v>35293</c:v>
                </c:pt>
                <c:pt idx="70587">
                  <c:v>35293.5</c:v>
                </c:pt>
                <c:pt idx="70588">
                  <c:v>35294</c:v>
                </c:pt>
                <c:pt idx="70589">
                  <c:v>35294.5</c:v>
                </c:pt>
                <c:pt idx="70590">
                  <c:v>35295</c:v>
                </c:pt>
                <c:pt idx="70591">
                  <c:v>35295.5</c:v>
                </c:pt>
                <c:pt idx="70592">
                  <c:v>35296</c:v>
                </c:pt>
                <c:pt idx="70593">
                  <c:v>35296.5</c:v>
                </c:pt>
                <c:pt idx="70594">
                  <c:v>35297</c:v>
                </c:pt>
                <c:pt idx="70595">
                  <c:v>35297.5</c:v>
                </c:pt>
                <c:pt idx="70596">
                  <c:v>35298</c:v>
                </c:pt>
                <c:pt idx="70597">
                  <c:v>35298.5</c:v>
                </c:pt>
                <c:pt idx="70598">
                  <c:v>35299</c:v>
                </c:pt>
                <c:pt idx="70599">
                  <c:v>35299.5</c:v>
                </c:pt>
                <c:pt idx="70600">
                  <c:v>35300</c:v>
                </c:pt>
                <c:pt idx="70601">
                  <c:v>35300.5</c:v>
                </c:pt>
                <c:pt idx="70602">
                  <c:v>35301</c:v>
                </c:pt>
                <c:pt idx="70603">
                  <c:v>35301.5</c:v>
                </c:pt>
                <c:pt idx="70604">
                  <c:v>35302</c:v>
                </c:pt>
                <c:pt idx="70605">
                  <c:v>35302.5</c:v>
                </c:pt>
                <c:pt idx="70606">
                  <c:v>35303</c:v>
                </c:pt>
                <c:pt idx="70607">
                  <c:v>35303.5</c:v>
                </c:pt>
                <c:pt idx="70608">
                  <c:v>35304</c:v>
                </c:pt>
                <c:pt idx="70609">
                  <c:v>35304.5</c:v>
                </c:pt>
                <c:pt idx="70610">
                  <c:v>35305</c:v>
                </c:pt>
                <c:pt idx="70611">
                  <c:v>35305.5</c:v>
                </c:pt>
                <c:pt idx="70612">
                  <c:v>35306</c:v>
                </c:pt>
                <c:pt idx="70613">
                  <c:v>35306.5</c:v>
                </c:pt>
                <c:pt idx="70614">
                  <c:v>35307</c:v>
                </c:pt>
                <c:pt idx="70615">
                  <c:v>35307.5</c:v>
                </c:pt>
                <c:pt idx="70616">
                  <c:v>35308</c:v>
                </c:pt>
                <c:pt idx="70617">
                  <c:v>35308.5</c:v>
                </c:pt>
                <c:pt idx="70618">
                  <c:v>35309</c:v>
                </c:pt>
                <c:pt idx="70619">
                  <c:v>35309.5</c:v>
                </c:pt>
                <c:pt idx="70620">
                  <c:v>35310</c:v>
                </c:pt>
                <c:pt idx="70621">
                  <c:v>35310.5</c:v>
                </c:pt>
                <c:pt idx="70622">
                  <c:v>35311</c:v>
                </c:pt>
                <c:pt idx="70623">
                  <c:v>35311.5</c:v>
                </c:pt>
                <c:pt idx="70624">
                  <c:v>35312</c:v>
                </c:pt>
                <c:pt idx="70625">
                  <c:v>35312.5</c:v>
                </c:pt>
                <c:pt idx="70626">
                  <c:v>35313</c:v>
                </c:pt>
                <c:pt idx="70627">
                  <c:v>35313.5</c:v>
                </c:pt>
                <c:pt idx="70628">
                  <c:v>35314</c:v>
                </c:pt>
                <c:pt idx="70629">
                  <c:v>35314.5</c:v>
                </c:pt>
                <c:pt idx="70630">
                  <c:v>35315</c:v>
                </c:pt>
                <c:pt idx="70631">
                  <c:v>35315.5</c:v>
                </c:pt>
                <c:pt idx="70632">
                  <c:v>35316</c:v>
                </c:pt>
                <c:pt idx="70633">
                  <c:v>35316.5</c:v>
                </c:pt>
                <c:pt idx="70634">
                  <c:v>35317</c:v>
                </c:pt>
                <c:pt idx="70635">
                  <c:v>35317.5</c:v>
                </c:pt>
                <c:pt idx="70636">
                  <c:v>35318</c:v>
                </c:pt>
                <c:pt idx="70637">
                  <c:v>35318.5</c:v>
                </c:pt>
                <c:pt idx="70638">
                  <c:v>35319</c:v>
                </c:pt>
                <c:pt idx="70639">
                  <c:v>35319.5</c:v>
                </c:pt>
                <c:pt idx="70640">
                  <c:v>35320</c:v>
                </c:pt>
                <c:pt idx="70641">
                  <c:v>35320.5</c:v>
                </c:pt>
                <c:pt idx="70642">
                  <c:v>35321</c:v>
                </c:pt>
                <c:pt idx="70643">
                  <c:v>35321.5</c:v>
                </c:pt>
                <c:pt idx="70644">
                  <c:v>35322</c:v>
                </c:pt>
                <c:pt idx="70645">
                  <c:v>35322.5</c:v>
                </c:pt>
                <c:pt idx="70646">
                  <c:v>35323</c:v>
                </c:pt>
                <c:pt idx="70647">
                  <c:v>35323.5</c:v>
                </c:pt>
                <c:pt idx="70648">
                  <c:v>35324</c:v>
                </c:pt>
                <c:pt idx="70649">
                  <c:v>35324.5</c:v>
                </c:pt>
                <c:pt idx="70650">
                  <c:v>35325</c:v>
                </c:pt>
                <c:pt idx="70651">
                  <c:v>35325.5</c:v>
                </c:pt>
                <c:pt idx="70652">
                  <c:v>35326</c:v>
                </c:pt>
                <c:pt idx="70653">
                  <c:v>35326.5</c:v>
                </c:pt>
                <c:pt idx="70654">
                  <c:v>35327</c:v>
                </c:pt>
                <c:pt idx="70655">
                  <c:v>35327.5</c:v>
                </c:pt>
                <c:pt idx="70656">
                  <c:v>35328</c:v>
                </c:pt>
                <c:pt idx="70657">
                  <c:v>35328.5</c:v>
                </c:pt>
                <c:pt idx="70658">
                  <c:v>35329</c:v>
                </c:pt>
                <c:pt idx="70659">
                  <c:v>35329.5</c:v>
                </c:pt>
                <c:pt idx="70660">
                  <c:v>35330</c:v>
                </c:pt>
                <c:pt idx="70661">
                  <c:v>35330.5</c:v>
                </c:pt>
                <c:pt idx="70662">
                  <c:v>35331</c:v>
                </c:pt>
                <c:pt idx="70663">
                  <c:v>35331.5</c:v>
                </c:pt>
                <c:pt idx="70664">
                  <c:v>35332</c:v>
                </c:pt>
                <c:pt idx="70665">
                  <c:v>35332.5</c:v>
                </c:pt>
                <c:pt idx="70666">
                  <c:v>35333</c:v>
                </c:pt>
                <c:pt idx="70667">
                  <c:v>35333.5</c:v>
                </c:pt>
                <c:pt idx="70668">
                  <c:v>35334</c:v>
                </c:pt>
                <c:pt idx="70669">
                  <c:v>35334.5</c:v>
                </c:pt>
                <c:pt idx="70670">
                  <c:v>35335</c:v>
                </c:pt>
                <c:pt idx="70671">
                  <c:v>35335.5</c:v>
                </c:pt>
                <c:pt idx="70672">
                  <c:v>35336</c:v>
                </c:pt>
                <c:pt idx="70673">
                  <c:v>35336.5</c:v>
                </c:pt>
                <c:pt idx="70674">
                  <c:v>35337</c:v>
                </c:pt>
                <c:pt idx="70675">
                  <c:v>35337.5</c:v>
                </c:pt>
                <c:pt idx="70676">
                  <c:v>35338</c:v>
                </c:pt>
                <c:pt idx="70677">
                  <c:v>35338.5</c:v>
                </c:pt>
                <c:pt idx="70678">
                  <c:v>35339</c:v>
                </c:pt>
                <c:pt idx="70679">
                  <c:v>35339.5</c:v>
                </c:pt>
                <c:pt idx="70680">
                  <c:v>35340</c:v>
                </c:pt>
                <c:pt idx="70681">
                  <c:v>35340.5</c:v>
                </c:pt>
                <c:pt idx="70682">
                  <c:v>35341</c:v>
                </c:pt>
                <c:pt idx="70683">
                  <c:v>35341.5</c:v>
                </c:pt>
                <c:pt idx="70684">
                  <c:v>35342</c:v>
                </c:pt>
                <c:pt idx="70685">
                  <c:v>35342.5</c:v>
                </c:pt>
                <c:pt idx="70686">
                  <c:v>35343</c:v>
                </c:pt>
                <c:pt idx="70687">
                  <c:v>35343.5</c:v>
                </c:pt>
                <c:pt idx="70688">
                  <c:v>35344</c:v>
                </c:pt>
                <c:pt idx="70689">
                  <c:v>35344.5</c:v>
                </c:pt>
                <c:pt idx="70690">
                  <c:v>35345</c:v>
                </c:pt>
                <c:pt idx="70691">
                  <c:v>35345.5</c:v>
                </c:pt>
                <c:pt idx="70692">
                  <c:v>35346</c:v>
                </c:pt>
                <c:pt idx="70693">
                  <c:v>35346.5</c:v>
                </c:pt>
                <c:pt idx="70694">
                  <c:v>35347</c:v>
                </c:pt>
                <c:pt idx="70695">
                  <c:v>35347.5</c:v>
                </c:pt>
                <c:pt idx="70696">
                  <c:v>35348</c:v>
                </c:pt>
                <c:pt idx="70697">
                  <c:v>35348.5</c:v>
                </c:pt>
                <c:pt idx="70698">
                  <c:v>35349</c:v>
                </c:pt>
                <c:pt idx="70699">
                  <c:v>35349.5</c:v>
                </c:pt>
                <c:pt idx="70700">
                  <c:v>35350</c:v>
                </c:pt>
                <c:pt idx="70701">
                  <c:v>35350.5</c:v>
                </c:pt>
                <c:pt idx="70702">
                  <c:v>35351</c:v>
                </c:pt>
                <c:pt idx="70703">
                  <c:v>35351.5</c:v>
                </c:pt>
                <c:pt idx="70704">
                  <c:v>35352</c:v>
                </c:pt>
                <c:pt idx="70705">
                  <c:v>35352.5</c:v>
                </c:pt>
                <c:pt idx="70706">
                  <c:v>35353</c:v>
                </c:pt>
                <c:pt idx="70707">
                  <c:v>35353.5</c:v>
                </c:pt>
                <c:pt idx="70708">
                  <c:v>35354</c:v>
                </c:pt>
                <c:pt idx="70709">
                  <c:v>35354.5</c:v>
                </c:pt>
                <c:pt idx="70710">
                  <c:v>35355</c:v>
                </c:pt>
                <c:pt idx="70711">
                  <c:v>35355.5</c:v>
                </c:pt>
                <c:pt idx="70712">
                  <c:v>35356</c:v>
                </c:pt>
                <c:pt idx="70713">
                  <c:v>35356.5</c:v>
                </c:pt>
                <c:pt idx="70714">
                  <c:v>35357</c:v>
                </c:pt>
                <c:pt idx="70715">
                  <c:v>35357.5</c:v>
                </c:pt>
                <c:pt idx="70716">
                  <c:v>35358</c:v>
                </c:pt>
                <c:pt idx="70717">
                  <c:v>35358.5</c:v>
                </c:pt>
                <c:pt idx="70718">
                  <c:v>35359</c:v>
                </c:pt>
                <c:pt idx="70719">
                  <c:v>35359.5</c:v>
                </c:pt>
                <c:pt idx="70720">
                  <c:v>35360</c:v>
                </c:pt>
                <c:pt idx="70721">
                  <c:v>35360.5</c:v>
                </c:pt>
                <c:pt idx="70722">
                  <c:v>35361</c:v>
                </c:pt>
                <c:pt idx="70723">
                  <c:v>35361.5</c:v>
                </c:pt>
                <c:pt idx="70724">
                  <c:v>35362</c:v>
                </c:pt>
                <c:pt idx="70725">
                  <c:v>35362.5</c:v>
                </c:pt>
                <c:pt idx="70726">
                  <c:v>35363</c:v>
                </c:pt>
                <c:pt idx="70727">
                  <c:v>35363.5</c:v>
                </c:pt>
                <c:pt idx="70728">
                  <c:v>35364</c:v>
                </c:pt>
                <c:pt idx="70729">
                  <c:v>35364.5</c:v>
                </c:pt>
                <c:pt idx="70730">
                  <c:v>35365</c:v>
                </c:pt>
                <c:pt idx="70731">
                  <c:v>35365.5</c:v>
                </c:pt>
                <c:pt idx="70732">
                  <c:v>35366</c:v>
                </c:pt>
                <c:pt idx="70733">
                  <c:v>35366.5</c:v>
                </c:pt>
                <c:pt idx="70734">
                  <c:v>35367</c:v>
                </c:pt>
                <c:pt idx="70735">
                  <c:v>35367.5</c:v>
                </c:pt>
                <c:pt idx="70736">
                  <c:v>35368</c:v>
                </c:pt>
                <c:pt idx="70737">
                  <c:v>35368.5</c:v>
                </c:pt>
                <c:pt idx="70738">
                  <c:v>35369</c:v>
                </c:pt>
                <c:pt idx="70739">
                  <c:v>35369.5</c:v>
                </c:pt>
                <c:pt idx="70740">
                  <c:v>35370</c:v>
                </c:pt>
                <c:pt idx="70741">
                  <c:v>35370.5</c:v>
                </c:pt>
                <c:pt idx="70742">
                  <c:v>35371</c:v>
                </c:pt>
                <c:pt idx="70743">
                  <c:v>35371.5</c:v>
                </c:pt>
                <c:pt idx="70744">
                  <c:v>35372</c:v>
                </c:pt>
                <c:pt idx="70745">
                  <c:v>35372.5</c:v>
                </c:pt>
                <c:pt idx="70746">
                  <c:v>35373</c:v>
                </c:pt>
                <c:pt idx="70747">
                  <c:v>35373.5</c:v>
                </c:pt>
                <c:pt idx="70748">
                  <c:v>35374</c:v>
                </c:pt>
                <c:pt idx="70749">
                  <c:v>35374.5</c:v>
                </c:pt>
                <c:pt idx="70750">
                  <c:v>35375</c:v>
                </c:pt>
                <c:pt idx="70751">
                  <c:v>35375.5</c:v>
                </c:pt>
                <c:pt idx="70752">
                  <c:v>35376</c:v>
                </c:pt>
                <c:pt idx="70753">
                  <c:v>35376.5</c:v>
                </c:pt>
                <c:pt idx="70754">
                  <c:v>35377</c:v>
                </c:pt>
                <c:pt idx="70755">
                  <c:v>35377.5</c:v>
                </c:pt>
                <c:pt idx="70756">
                  <c:v>35378</c:v>
                </c:pt>
                <c:pt idx="70757">
                  <c:v>35378.5</c:v>
                </c:pt>
                <c:pt idx="70758">
                  <c:v>35379</c:v>
                </c:pt>
                <c:pt idx="70759">
                  <c:v>35379.5</c:v>
                </c:pt>
                <c:pt idx="70760">
                  <c:v>35380</c:v>
                </c:pt>
                <c:pt idx="70761">
                  <c:v>35380.5</c:v>
                </c:pt>
                <c:pt idx="70762">
                  <c:v>35381</c:v>
                </c:pt>
                <c:pt idx="70763">
                  <c:v>35381.5</c:v>
                </c:pt>
                <c:pt idx="70764">
                  <c:v>35382</c:v>
                </c:pt>
                <c:pt idx="70765">
                  <c:v>35382.5</c:v>
                </c:pt>
                <c:pt idx="70766">
                  <c:v>35383</c:v>
                </c:pt>
                <c:pt idx="70767">
                  <c:v>35383.5</c:v>
                </c:pt>
                <c:pt idx="70768">
                  <c:v>35384</c:v>
                </c:pt>
                <c:pt idx="70769">
                  <c:v>35384.5</c:v>
                </c:pt>
                <c:pt idx="70770">
                  <c:v>35385</c:v>
                </c:pt>
                <c:pt idx="70771">
                  <c:v>35385.5</c:v>
                </c:pt>
                <c:pt idx="70772">
                  <c:v>35386</c:v>
                </c:pt>
                <c:pt idx="70773">
                  <c:v>35386.5</c:v>
                </c:pt>
                <c:pt idx="70774">
                  <c:v>35387</c:v>
                </c:pt>
                <c:pt idx="70775">
                  <c:v>35387.5</c:v>
                </c:pt>
                <c:pt idx="70776">
                  <c:v>35388</c:v>
                </c:pt>
                <c:pt idx="70777">
                  <c:v>35388.5</c:v>
                </c:pt>
                <c:pt idx="70778">
                  <c:v>35389</c:v>
                </c:pt>
                <c:pt idx="70779">
                  <c:v>35389.5</c:v>
                </c:pt>
                <c:pt idx="70780">
                  <c:v>35390</c:v>
                </c:pt>
                <c:pt idx="70781">
                  <c:v>35390.5</c:v>
                </c:pt>
                <c:pt idx="70782">
                  <c:v>35391</c:v>
                </c:pt>
                <c:pt idx="70783">
                  <c:v>35391.5</c:v>
                </c:pt>
                <c:pt idx="70784">
                  <c:v>35392</c:v>
                </c:pt>
                <c:pt idx="70785">
                  <c:v>35392.5</c:v>
                </c:pt>
                <c:pt idx="70786">
                  <c:v>35393</c:v>
                </c:pt>
                <c:pt idx="70787">
                  <c:v>35393.5</c:v>
                </c:pt>
                <c:pt idx="70788">
                  <c:v>35394</c:v>
                </c:pt>
                <c:pt idx="70789">
                  <c:v>35394.5</c:v>
                </c:pt>
                <c:pt idx="70790">
                  <c:v>35395</c:v>
                </c:pt>
                <c:pt idx="70791">
                  <c:v>35395.5</c:v>
                </c:pt>
                <c:pt idx="70792">
                  <c:v>35396</c:v>
                </c:pt>
                <c:pt idx="70793">
                  <c:v>35396.5</c:v>
                </c:pt>
                <c:pt idx="70794">
                  <c:v>35397</c:v>
                </c:pt>
                <c:pt idx="70795">
                  <c:v>35397.5</c:v>
                </c:pt>
                <c:pt idx="70796">
                  <c:v>35398</c:v>
                </c:pt>
                <c:pt idx="70797">
                  <c:v>35398.5</c:v>
                </c:pt>
                <c:pt idx="70798">
                  <c:v>35399</c:v>
                </c:pt>
                <c:pt idx="70799">
                  <c:v>35399.5</c:v>
                </c:pt>
                <c:pt idx="70800">
                  <c:v>35400</c:v>
                </c:pt>
                <c:pt idx="70801">
                  <c:v>35400.5</c:v>
                </c:pt>
                <c:pt idx="70802">
                  <c:v>35401</c:v>
                </c:pt>
                <c:pt idx="70803">
                  <c:v>35401.5</c:v>
                </c:pt>
                <c:pt idx="70804">
                  <c:v>35402</c:v>
                </c:pt>
                <c:pt idx="70805">
                  <c:v>35402.5</c:v>
                </c:pt>
                <c:pt idx="70806">
                  <c:v>35403</c:v>
                </c:pt>
                <c:pt idx="70807">
                  <c:v>35403.5</c:v>
                </c:pt>
                <c:pt idx="70808">
                  <c:v>35404</c:v>
                </c:pt>
                <c:pt idx="70809">
                  <c:v>35404.5</c:v>
                </c:pt>
                <c:pt idx="70810">
                  <c:v>35405</c:v>
                </c:pt>
                <c:pt idx="70811">
                  <c:v>35405.5</c:v>
                </c:pt>
                <c:pt idx="70812">
                  <c:v>35406</c:v>
                </c:pt>
                <c:pt idx="70813">
                  <c:v>35406.5</c:v>
                </c:pt>
                <c:pt idx="70814">
                  <c:v>35407</c:v>
                </c:pt>
                <c:pt idx="70815">
                  <c:v>35407.5</c:v>
                </c:pt>
                <c:pt idx="70816">
                  <c:v>35408</c:v>
                </c:pt>
                <c:pt idx="70817">
                  <c:v>35408.5</c:v>
                </c:pt>
                <c:pt idx="70818">
                  <c:v>35409</c:v>
                </c:pt>
                <c:pt idx="70819">
                  <c:v>35409.5</c:v>
                </c:pt>
                <c:pt idx="70820">
                  <c:v>35410</c:v>
                </c:pt>
                <c:pt idx="70821">
                  <c:v>35410.5</c:v>
                </c:pt>
                <c:pt idx="70822">
                  <c:v>35411</c:v>
                </c:pt>
                <c:pt idx="70823">
                  <c:v>35411.5</c:v>
                </c:pt>
                <c:pt idx="70824">
                  <c:v>35412</c:v>
                </c:pt>
                <c:pt idx="70825">
                  <c:v>35412.5</c:v>
                </c:pt>
                <c:pt idx="70826">
                  <c:v>35413</c:v>
                </c:pt>
                <c:pt idx="70827">
                  <c:v>35413.5</c:v>
                </c:pt>
                <c:pt idx="70828">
                  <c:v>35414</c:v>
                </c:pt>
                <c:pt idx="70829">
                  <c:v>35414.5</c:v>
                </c:pt>
                <c:pt idx="70830">
                  <c:v>35415</c:v>
                </c:pt>
                <c:pt idx="70831">
                  <c:v>35415.5</c:v>
                </c:pt>
                <c:pt idx="70832">
                  <c:v>35416</c:v>
                </c:pt>
                <c:pt idx="70833">
                  <c:v>35416.5</c:v>
                </c:pt>
                <c:pt idx="70834">
                  <c:v>35417</c:v>
                </c:pt>
                <c:pt idx="70835">
                  <c:v>35417.5</c:v>
                </c:pt>
                <c:pt idx="70836">
                  <c:v>35418</c:v>
                </c:pt>
                <c:pt idx="70837">
                  <c:v>35418.5</c:v>
                </c:pt>
                <c:pt idx="70838">
                  <c:v>35419</c:v>
                </c:pt>
                <c:pt idx="70839">
                  <c:v>35419.5</c:v>
                </c:pt>
                <c:pt idx="70840">
                  <c:v>35420</c:v>
                </c:pt>
                <c:pt idx="70841">
                  <c:v>35420.5</c:v>
                </c:pt>
                <c:pt idx="70842">
                  <c:v>35421</c:v>
                </c:pt>
                <c:pt idx="70843">
                  <c:v>35421.5</c:v>
                </c:pt>
                <c:pt idx="70844">
                  <c:v>35422</c:v>
                </c:pt>
                <c:pt idx="70845">
                  <c:v>35422.5</c:v>
                </c:pt>
                <c:pt idx="70846">
                  <c:v>35423</c:v>
                </c:pt>
                <c:pt idx="70847">
                  <c:v>35423.5</c:v>
                </c:pt>
                <c:pt idx="70848">
                  <c:v>35424</c:v>
                </c:pt>
                <c:pt idx="70849">
                  <c:v>35424.5</c:v>
                </c:pt>
                <c:pt idx="70850">
                  <c:v>35425</c:v>
                </c:pt>
                <c:pt idx="70851">
                  <c:v>35425.5</c:v>
                </c:pt>
                <c:pt idx="70852">
                  <c:v>35426</c:v>
                </c:pt>
                <c:pt idx="70853">
                  <c:v>35426.5</c:v>
                </c:pt>
                <c:pt idx="70854">
                  <c:v>35427</c:v>
                </c:pt>
                <c:pt idx="70855">
                  <c:v>35427.5</c:v>
                </c:pt>
                <c:pt idx="70856">
                  <c:v>35428</c:v>
                </c:pt>
                <c:pt idx="70857">
                  <c:v>35428.5</c:v>
                </c:pt>
                <c:pt idx="70858">
                  <c:v>35429</c:v>
                </c:pt>
                <c:pt idx="70859">
                  <c:v>35429.5</c:v>
                </c:pt>
                <c:pt idx="70860">
                  <c:v>35430</c:v>
                </c:pt>
                <c:pt idx="70861">
                  <c:v>35430.5</c:v>
                </c:pt>
                <c:pt idx="70862">
                  <c:v>35431</c:v>
                </c:pt>
                <c:pt idx="70863">
                  <c:v>35431.5</c:v>
                </c:pt>
                <c:pt idx="70864">
                  <c:v>35432</c:v>
                </c:pt>
                <c:pt idx="70865">
                  <c:v>35432.5</c:v>
                </c:pt>
                <c:pt idx="70866">
                  <c:v>35433</c:v>
                </c:pt>
                <c:pt idx="70867">
                  <c:v>35433.5</c:v>
                </c:pt>
                <c:pt idx="70868">
                  <c:v>35434</c:v>
                </c:pt>
                <c:pt idx="70869">
                  <c:v>35434.5</c:v>
                </c:pt>
                <c:pt idx="70870">
                  <c:v>35435</c:v>
                </c:pt>
                <c:pt idx="70871">
                  <c:v>35435.5</c:v>
                </c:pt>
                <c:pt idx="70872">
                  <c:v>35436</c:v>
                </c:pt>
                <c:pt idx="70873">
                  <c:v>35436.5</c:v>
                </c:pt>
                <c:pt idx="70874">
                  <c:v>35437</c:v>
                </c:pt>
                <c:pt idx="70875">
                  <c:v>35437.5</c:v>
                </c:pt>
                <c:pt idx="70876">
                  <c:v>35438</c:v>
                </c:pt>
                <c:pt idx="70877">
                  <c:v>35438.5</c:v>
                </c:pt>
                <c:pt idx="70878">
                  <c:v>35439</c:v>
                </c:pt>
                <c:pt idx="70879">
                  <c:v>35439.5</c:v>
                </c:pt>
                <c:pt idx="70880">
                  <c:v>35440</c:v>
                </c:pt>
                <c:pt idx="70881">
                  <c:v>35440.5</c:v>
                </c:pt>
                <c:pt idx="70882">
                  <c:v>35441</c:v>
                </c:pt>
                <c:pt idx="70883">
                  <c:v>35441.5</c:v>
                </c:pt>
                <c:pt idx="70884">
                  <c:v>35442</c:v>
                </c:pt>
                <c:pt idx="70885">
                  <c:v>35442.5</c:v>
                </c:pt>
                <c:pt idx="70886">
                  <c:v>35443</c:v>
                </c:pt>
                <c:pt idx="70887">
                  <c:v>35443.5</c:v>
                </c:pt>
                <c:pt idx="70888">
                  <c:v>35444</c:v>
                </c:pt>
                <c:pt idx="70889">
                  <c:v>35444.5</c:v>
                </c:pt>
                <c:pt idx="70890">
                  <c:v>35445</c:v>
                </c:pt>
                <c:pt idx="70891">
                  <c:v>35445.5</c:v>
                </c:pt>
                <c:pt idx="70892">
                  <c:v>35446</c:v>
                </c:pt>
                <c:pt idx="70893">
                  <c:v>35446.5</c:v>
                </c:pt>
                <c:pt idx="70894">
                  <c:v>35447</c:v>
                </c:pt>
                <c:pt idx="70895">
                  <c:v>35447.5</c:v>
                </c:pt>
                <c:pt idx="70896">
                  <c:v>35448</c:v>
                </c:pt>
                <c:pt idx="70897">
                  <c:v>35448.5</c:v>
                </c:pt>
                <c:pt idx="70898">
                  <c:v>35449</c:v>
                </c:pt>
                <c:pt idx="70899">
                  <c:v>35449.5</c:v>
                </c:pt>
                <c:pt idx="70900">
                  <c:v>35450</c:v>
                </c:pt>
                <c:pt idx="70901">
                  <c:v>35450.5</c:v>
                </c:pt>
                <c:pt idx="70902">
                  <c:v>35451</c:v>
                </c:pt>
                <c:pt idx="70903">
                  <c:v>35451.5</c:v>
                </c:pt>
                <c:pt idx="70904">
                  <c:v>35452</c:v>
                </c:pt>
                <c:pt idx="70905">
                  <c:v>35452.5</c:v>
                </c:pt>
                <c:pt idx="70906">
                  <c:v>35453</c:v>
                </c:pt>
                <c:pt idx="70907">
                  <c:v>35453.5</c:v>
                </c:pt>
                <c:pt idx="70908">
                  <c:v>35454</c:v>
                </c:pt>
                <c:pt idx="70909">
                  <c:v>35454.5</c:v>
                </c:pt>
                <c:pt idx="70910">
                  <c:v>35455</c:v>
                </c:pt>
                <c:pt idx="70911">
                  <c:v>35455.5</c:v>
                </c:pt>
                <c:pt idx="70912">
                  <c:v>35456</c:v>
                </c:pt>
                <c:pt idx="70913">
                  <c:v>35456.5</c:v>
                </c:pt>
                <c:pt idx="70914">
                  <c:v>35457</c:v>
                </c:pt>
                <c:pt idx="70915">
                  <c:v>35457.5</c:v>
                </c:pt>
                <c:pt idx="70916">
                  <c:v>35458</c:v>
                </c:pt>
                <c:pt idx="70917">
                  <c:v>35458.5</c:v>
                </c:pt>
                <c:pt idx="70918">
                  <c:v>35459</c:v>
                </c:pt>
                <c:pt idx="70919">
                  <c:v>35459.5</c:v>
                </c:pt>
                <c:pt idx="70920">
                  <c:v>35460</c:v>
                </c:pt>
                <c:pt idx="70921">
                  <c:v>35460.5</c:v>
                </c:pt>
                <c:pt idx="70922">
                  <c:v>35461</c:v>
                </c:pt>
                <c:pt idx="70923">
                  <c:v>35461.5</c:v>
                </c:pt>
                <c:pt idx="70924">
                  <c:v>35462</c:v>
                </c:pt>
                <c:pt idx="70925">
                  <c:v>35462.5</c:v>
                </c:pt>
                <c:pt idx="70926">
                  <c:v>35463</c:v>
                </c:pt>
                <c:pt idx="70927">
                  <c:v>35463.5</c:v>
                </c:pt>
                <c:pt idx="70928">
                  <c:v>35464</c:v>
                </c:pt>
                <c:pt idx="70929">
                  <c:v>35464.5</c:v>
                </c:pt>
                <c:pt idx="70930">
                  <c:v>35465</c:v>
                </c:pt>
                <c:pt idx="70931">
                  <c:v>35465.5</c:v>
                </c:pt>
                <c:pt idx="70932">
                  <c:v>35466</c:v>
                </c:pt>
                <c:pt idx="70933">
                  <c:v>35466.5</c:v>
                </c:pt>
                <c:pt idx="70934">
                  <c:v>35467</c:v>
                </c:pt>
                <c:pt idx="70935">
                  <c:v>35467.5</c:v>
                </c:pt>
                <c:pt idx="70936">
                  <c:v>35468</c:v>
                </c:pt>
                <c:pt idx="70937">
                  <c:v>35468.5</c:v>
                </c:pt>
                <c:pt idx="70938">
                  <c:v>35469</c:v>
                </c:pt>
                <c:pt idx="70939">
                  <c:v>35469.5</c:v>
                </c:pt>
                <c:pt idx="70940">
                  <c:v>35470</c:v>
                </c:pt>
                <c:pt idx="70941">
                  <c:v>35470.5</c:v>
                </c:pt>
                <c:pt idx="70942">
                  <c:v>35471</c:v>
                </c:pt>
                <c:pt idx="70943">
                  <c:v>35471.5</c:v>
                </c:pt>
                <c:pt idx="70944">
                  <c:v>35472</c:v>
                </c:pt>
                <c:pt idx="70945">
                  <c:v>35472.5</c:v>
                </c:pt>
                <c:pt idx="70946">
                  <c:v>35473</c:v>
                </c:pt>
                <c:pt idx="70947">
                  <c:v>35473.5</c:v>
                </c:pt>
                <c:pt idx="70948">
                  <c:v>35474</c:v>
                </c:pt>
                <c:pt idx="70949">
                  <c:v>35474.5</c:v>
                </c:pt>
                <c:pt idx="70950">
                  <c:v>35475</c:v>
                </c:pt>
                <c:pt idx="70951">
                  <c:v>35475.5</c:v>
                </c:pt>
                <c:pt idx="70952">
                  <c:v>35476</c:v>
                </c:pt>
                <c:pt idx="70953">
                  <c:v>35476.5</c:v>
                </c:pt>
                <c:pt idx="70954">
                  <c:v>35477</c:v>
                </c:pt>
                <c:pt idx="70955">
                  <c:v>35477.5</c:v>
                </c:pt>
                <c:pt idx="70956">
                  <c:v>35478</c:v>
                </c:pt>
                <c:pt idx="70957">
                  <c:v>35478.5</c:v>
                </c:pt>
                <c:pt idx="70958">
                  <c:v>35479</c:v>
                </c:pt>
                <c:pt idx="70959">
                  <c:v>35479.5</c:v>
                </c:pt>
                <c:pt idx="70960">
                  <c:v>35480</c:v>
                </c:pt>
                <c:pt idx="70961">
                  <c:v>35480.5</c:v>
                </c:pt>
                <c:pt idx="70962">
                  <c:v>35481</c:v>
                </c:pt>
                <c:pt idx="70963">
                  <c:v>35481.5</c:v>
                </c:pt>
                <c:pt idx="70964">
                  <c:v>35482</c:v>
                </c:pt>
                <c:pt idx="70965">
                  <c:v>35482.5</c:v>
                </c:pt>
                <c:pt idx="70966">
                  <c:v>35483</c:v>
                </c:pt>
                <c:pt idx="70967">
                  <c:v>35483.5</c:v>
                </c:pt>
                <c:pt idx="70968">
                  <c:v>35484</c:v>
                </c:pt>
                <c:pt idx="70969">
                  <c:v>35484.5</c:v>
                </c:pt>
                <c:pt idx="70970">
                  <c:v>35485</c:v>
                </c:pt>
                <c:pt idx="70971">
                  <c:v>35485.5</c:v>
                </c:pt>
                <c:pt idx="70972">
                  <c:v>35486</c:v>
                </c:pt>
                <c:pt idx="70973">
                  <c:v>35486.5</c:v>
                </c:pt>
                <c:pt idx="70974">
                  <c:v>35487</c:v>
                </c:pt>
                <c:pt idx="70975">
                  <c:v>35487.5</c:v>
                </c:pt>
                <c:pt idx="70976">
                  <c:v>35488</c:v>
                </c:pt>
                <c:pt idx="70977">
                  <c:v>35488.5</c:v>
                </c:pt>
                <c:pt idx="70978">
                  <c:v>35489</c:v>
                </c:pt>
                <c:pt idx="70979">
                  <c:v>35489.5</c:v>
                </c:pt>
                <c:pt idx="70980">
                  <c:v>35490</c:v>
                </c:pt>
                <c:pt idx="70981">
                  <c:v>35490.5</c:v>
                </c:pt>
                <c:pt idx="70982">
                  <c:v>35491</c:v>
                </c:pt>
                <c:pt idx="70983">
                  <c:v>35491.5</c:v>
                </c:pt>
                <c:pt idx="70984">
                  <c:v>35492</c:v>
                </c:pt>
                <c:pt idx="70985">
                  <c:v>35492.5</c:v>
                </c:pt>
                <c:pt idx="70986">
                  <c:v>35493</c:v>
                </c:pt>
                <c:pt idx="70987">
                  <c:v>35493.5</c:v>
                </c:pt>
                <c:pt idx="70988">
                  <c:v>35494</c:v>
                </c:pt>
                <c:pt idx="70989">
                  <c:v>35494.5</c:v>
                </c:pt>
                <c:pt idx="70990">
                  <c:v>35495</c:v>
                </c:pt>
                <c:pt idx="70991">
                  <c:v>35495.5</c:v>
                </c:pt>
                <c:pt idx="70992">
                  <c:v>35496</c:v>
                </c:pt>
                <c:pt idx="70993">
                  <c:v>35496.5</c:v>
                </c:pt>
                <c:pt idx="70994">
                  <c:v>35497</c:v>
                </c:pt>
                <c:pt idx="70995">
                  <c:v>35497.5</c:v>
                </c:pt>
                <c:pt idx="70996">
                  <c:v>35498</c:v>
                </c:pt>
                <c:pt idx="70997">
                  <c:v>35498.5</c:v>
                </c:pt>
                <c:pt idx="70998">
                  <c:v>35499</c:v>
                </c:pt>
                <c:pt idx="70999">
                  <c:v>35499.5</c:v>
                </c:pt>
                <c:pt idx="71000">
                  <c:v>35500</c:v>
                </c:pt>
                <c:pt idx="71001">
                  <c:v>35500.5</c:v>
                </c:pt>
                <c:pt idx="71002">
                  <c:v>35501</c:v>
                </c:pt>
                <c:pt idx="71003">
                  <c:v>35501.5</c:v>
                </c:pt>
                <c:pt idx="71004">
                  <c:v>35502</c:v>
                </c:pt>
                <c:pt idx="71005">
                  <c:v>35502.5</c:v>
                </c:pt>
                <c:pt idx="71006">
                  <c:v>35503</c:v>
                </c:pt>
                <c:pt idx="71007">
                  <c:v>35503.5</c:v>
                </c:pt>
                <c:pt idx="71008">
                  <c:v>35504</c:v>
                </c:pt>
                <c:pt idx="71009">
                  <c:v>35504.5</c:v>
                </c:pt>
                <c:pt idx="71010">
                  <c:v>35505</c:v>
                </c:pt>
                <c:pt idx="71011">
                  <c:v>35505.5</c:v>
                </c:pt>
                <c:pt idx="71012">
                  <c:v>35506</c:v>
                </c:pt>
                <c:pt idx="71013">
                  <c:v>35506.5</c:v>
                </c:pt>
                <c:pt idx="71014">
                  <c:v>35507</c:v>
                </c:pt>
                <c:pt idx="71015">
                  <c:v>35507.5</c:v>
                </c:pt>
                <c:pt idx="71016">
                  <c:v>35508</c:v>
                </c:pt>
                <c:pt idx="71017">
                  <c:v>35508.5</c:v>
                </c:pt>
                <c:pt idx="71018">
                  <c:v>35509</c:v>
                </c:pt>
                <c:pt idx="71019">
                  <c:v>35509.5</c:v>
                </c:pt>
                <c:pt idx="71020">
                  <c:v>35510</c:v>
                </c:pt>
                <c:pt idx="71021">
                  <c:v>35510.5</c:v>
                </c:pt>
                <c:pt idx="71022">
                  <c:v>35511</c:v>
                </c:pt>
                <c:pt idx="71023">
                  <c:v>35511.5</c:v>
                </c:pt>
                <c:pt idx="71024">
                  <c:v>35512</c:v>
                </c:pt>
                <c:pt idx="71025">
                  <c:v>35512.5</c:v>
                </c:pt>
                <c:pt idx="71026">
                  <c:v>35513</c:v>
                </c:pt>
                <c:pt idx="71027">
                  <c:v>35513.5</c:v>
                </c:pt>
                <c:pt idx="71028">
                  <c:v>35514</c:v>
                </c:pt>
                <c:pt idx="71029">
                  <c:v>35514.5</c:v>
                </c:pt>
                <c:pt idx="71030">
                  <c:v>35515</c:v>
                </c:pt>
                <c:pt idx="71031">
                  <c:v>35515.5</c:v>
                </c:pt>
                <c:pt idx="71032">
                  <c:v>35516</c:v>
                </c:pt>
                <c:pt idx="71033">
                  <c:v>35516.5</c:v>
                </c:pt>
                <c:pt idx="71034">
                  <c:v>35517</c:v>
                </c:pt>
                <c:pt idx="71035">
                  <c:v>35517.5</c:v>
                </c:pt>
                <c:pt idx="71036">
                  <c:v>35518</c:v>
                </c:pt>
                <c:pt idx="71037">
                  <c:v>35518.5</c:v>
                </c:pt>
                <c:pt idx="71038">
                  <c:v>35519</c:v>
                </c:pt>
                <c:pt idx="71039">
                  <c:v>35519.5</c:v>
                </c:pt>
                <c:pt idx="71040">
                  <c:v>35520</c:v>
                </c:pt>
                <c:pt idx="71041">
                  <c:v>35520.5</c:v>
                </c:pt>
                <c:pt idx="71042">
                  <c:v>35521</c:v>
                </c:pt>
                <c:pt idx="71043">
                  <c:v>35521.5</c:v>
                </c:pt>
                <c:pt idx="71044">
                  <c:v>35522</c:v>
                </c:pt>
                <c:pt idx="71045">
                  <c:v>35522.5</c:v>
                </c:pt>
                <c:pt idx="71046">
                  <c:v>35523</c:v>
                </c:pt>
                <c:pt idx="71047">
                  <c:v>35523.5</c:v>
                </c:pt>
                <c:pt idx="71048">
                  <c:v>35524</c:v>
                </c:pt>
                <c:pt idx="71049">
                  <c:v>35524.5</c:v>
                </c:pt>
                <c:pt idx="71050">
                  <c:v>35525</c:v>
                </c:pt>
                <c:pt idx="71051">
                  <c:v>35525.5</c:v>
                </c:pt>
                <c:pt idx="71052">
                  <c:v>35526</c:v>
                </c:pt>
                <c:pt idx="71053">
                  <c:v>35526.5</c:v>
                </c:pt>
                <c:pt idx="71054">
                  <c:v>35527</c:v>
                </c:pt>
                <c:pt idx="71055">
                  <c:v>35527.5</c:v>
                </c:pt>
                <c:pt idx="71056">
                  <c:v>35528</c:v>
                </c:pt>
                <c:pt idx="71057">
                  <c:v>35528.5</c:v>
                </c:pt>
                <c:pt idx="71058">
                  <c:v>35529</c:v>
                </c:pt>
                <c:pt idx="71059">
                  <c:v>35529.5</c:v>
                </c:pt>
                <c:pt idx="71060">
                  <c:v>35530</c:v>
                </c:pt>
                <c:pt idx="71061">
                  <c:v>35530.5</c:v>
                </c:pt>
                <c:pt idx="71062">
                  <c:v>35531</c:v>
                </c:pt>
                <c:pt idx="71063">
                  <c:v>35531.5</c:v>
                </c:pt>
                <c:pt idx="71064">
                  <c:v>35532</c:v>
                </c:pt>
                <c:pt idx="71065">
                  <c:v>35532.5</c:v>
                </c:pt>
                <c:pt idx="71066">
                  <c:v>35533</c:v>
                </c:pt>
                <c:pt idx="71067">
                  <c:v>35533.5</c:v>
                </c:pt>
                <c:pt idx="71068">
                  <c:v>35534</c:v>
                </c:pt>
                <c:pt idx="71069">
                  <c:v>35534.5</c:v>
                </c:pt>
                <c:pt idx="71070">
                  <c:v>35535</c:v>
                </c:pt>
                <c:pt idx="71071">
                  <c:v>35535.5</c:v>
                </c:pt>
                <c:pt idx="71072">
                  <c:v>35536</c:v>
                </c:pt>
                <c:pt idx="71073">
                  <c:v>35536.5</c:v>
                </c:pt>
                <c:pt idx="71074">
                  <c:v>35537</c:v>
                </c:pt>
                <c:pt idx="71075">
                  <c:v>35537.5</c:v>
                </c:pt>
                <c:pt idx="71076">
                  <c:v>35538</c:v>
                </c:pt>
                <c:pt idx="71077">
                  <c:v>35538.5</c:v>
                </c:pt>
                <c:pt idx="71078">
                  <c:v>35539</c:v>
                </c:pt>
                <c:pt idx="71079">
                  <c:v>35539.5</c:v>
                </c:pt>
                <c:pt idx="71080">
                  <c:v>35540</c:v>
                </c:pt>
                <c:pt idx="71081">
                  <c:v>35540.5</c:v>
                </c:pt>
                <c:pt idx="71082">
                  <c:v>35541</c:v>
                </c:pt>
                <c:pt idx="71083">
                  <c:v>35541.5</c:v>
                </c:pt>
                <c:pt idx="71084">
                  <c:v>35542</c:v>
                </c:pt>
                <c:pt idx="71085">
                  <c:v>35542.5</c:v>
                </c:pt>
                <c:pt idx="71086">
                  <c:v>35543</c:v>
                </c:pt>
                <c:pt idx="71087">
                  <c:v>35543.5</c:v>
                </c:pt>
                <c:pt idx="71088">
                  <c:v>35544</c:v>
                </c:pt>
                <c:pt idx="71089">
                  <c:v>35544.5</c:v>
                </c:pt>
                <c:pt idx="71090">
                  <c:v>35545</c:v>
                </c:pt>
                <c:pt idx="71091">
                  <c:v>35545.5</c:v>
                </c:pt>
                <c:pt idx="71092">
                  <c:v>35546</c:v>
                </c:pt>
                <c:pt idx="71093">
                  <c:v>35546.5</c:v>
                </c:pt>
                <c:pt idx="71094">
                  <c:v>35547</c:v>
                </c:pt>
                <c:pt idx="71095">
                  <c:v>35547.5</c:v>
                </c:pt>
                <c:pt idx="71096">
                  <c:v>35548</c:v>
                </c:pt>
                <c:pt idx="71097">
                  <c:v>35548.5</c:v>
                </c:pt>
                <c:pt idx="71098">
                  <c:v>35549</c:v>
                </c:pt>
                <c:pt idx="71099">
                  <c:v>35549.5</c:v>
                </c:pt>
                <c:pt idx="71100">
                  <c:v>35550</c:v>
                </c:pt>
                <c:pt idx="71101">
                  <c:v>35550.5</c:v>
                </c:pt>
                <c:pt idx="71102">
                  <c:v>35551</c:v>
                </c:pt>
                <c:pt idx="71103">
                  <c:v>35551.5</c:v>
                </c:pt>
                <c:pt idx="71104">
                  <c:v>35552</c:v>
                </c:pt>
                <c:pt idx="71105">
                  <c:v>35552.5</c:v>
                </c:pt>
                <c:pt idx="71106">
                  <c:v>35553</c:v>
                </c:pt>
                <c:pt idx="71107">
                  <c:v>35553.5</c:v>
                </c:pt>
                <c:pt idx="71108">
                  <c:v>35554</c:v>
                </c:pt>
                <c:pt idx="71109">
                  <c:v>35554.5</c:v>
                </c:pt>
                <c:pt idx="71110">
                  <c:v>35555</c:v>
                </c:pt>
                <c:pt idx="71111">
                  <c:v>35555.5</c:v>
                </c:pt>
                <c:pt idx="71112">
                  <c:v>35556</c:v>
                </c:pt>
                <c:pt idx="71113">
                  <c:v>35556.5</c:v>
                </c:pt>
                <c:pt idx="71114">
                  <c:v>35557</c:v>
                </c:pt>
                <c:pt idx="71115">
                  <c:v>35557.5</c:v>
                </c:pt>
                <c:pt idx="71116">
                  <c:v>35558</c:v>
                </c:pt>
                <c:pt idx="71117">
                  <c:v>35558.5</c:v>
                </c:pt>
                <c:pt idx="71118">
                  <c:v>35559</c:v>
                </c:pt>
                <c:pt idx="71119">
                  <c:v>35559.5</c:v>
                </c:pt>
                <c:pt idx="71120">
                  <c:v>35560</c:v>
                </c:pt>
                <c:pt idx="71121">
                  <c:v>35560.5</c:v>
                </c:pt>
                <c:pt idx="71122">
                  <c:v>35561</c:v>
                </c:pt>
                <c:pt idx="71123">
                  <c:v>35561.5</c:v>
                </c:pt>
                <c:pt idx="71124">
                  <c:v>35562</c:v>
                </c:pt>
                <c:pt idx="71125">
                  <c:v>35562.5</c:v>
                </c:pt>
                <c:pt idx="71126">
                  <c:v>35563</c:v>
                </c:pt>
                <c:pt idx="71127">
                  <c:v>35563.5</c:v>
                </c:pt>
                <c:pt idx="71128">
                  <c:v>35564</c:v>
                </c:pt>
                <c:pt idx="71129">
                  <c:v>35564.5</c:v>
                </c:pt>
                <c:pt idx="71130">
                  <c:v>35565</c:v>
                </c:pt>
                <c:pt idx="71131">
                  <c:v>35565.5</c:v>
                </c:pt>
                <c:pt idx="71132">
                  <c:v>35566</c:v>
                </c:pt>
                <c:pt idx="71133">
                  <c:v>35566.5</c:v>
                </c:pt>
                <c:pt idx="71134">
                  <c:v>35567</c:v>
                </c:pt>
                <c:pt idx="71135">
                  <c:v>35567.5</c:v>
                </c:pt>
                <c:pt idx="71136">
                  <c:v>35568</c:v>
                </c:pt>
                <c:pt idx="71137">
                  <c:v>35568.5</c:v>
                </c:pt>
                <c:pt idx="71138">
                  <c:v>35569</c:v>
                </c:pt>
                <c:pt idx="71139">
                  <c:v>35569.5</c:v>
                </c:pt>
                <c:pt idx="71140">
                  <c:v>35570</c:v>
                </c:pt>
                <c:pt idx="71141">
                  <c:v>35570.5</c:v>
                </c:pt>
                <c:pt idx="71142">
                  <c:v>35571</c:v>
                </c:pt>
                <c:pt idx="71143">
                  <c:v>35571.5</c:v>
                </c:pt>
                <c:pt idx="71144">
                  <c:v>35572</c:v>
                </c:pt>
                <c:pt idx="71145">
                  <c:v>35572.5</c:v>
                </c:pt>
                <c:pt idx="71146">
                  <c:v>35573</c:v>
                </c:pt>
                <c:pt idx="71147">
                  <c:v>35573.5</c:v>
                </c:pt>
                <c:pt idx="71148">
                  <c:v>35574</c:v>
                </c:pt>
                <c:pt idx="71149">
                  <c:v>35574.5</c:v>
                </c:pt>
                <c:pt idx="71150">
                  <c:v>35575</c:v>
                </c:pt>
                <c:pt idx="71151">
                  <c:v>35575.5</c:v>
                </c:pt>
                <c:pt idx="71152">
                  <c:v>35576</c:v>
                </c:pt>
                <c:pt idx="71153">
                  <c:v>35576.5</c:v>
                </c:pt>
                <c:pt idx="71154">
                  <c:v>35577</c:v>
                </c:pt>
                <c:pt idx="71155">
                  <c:v>35577.5</c:v>
                </c:pt>
                <c:pt idx="71156">
                  <c:v>35578</c:v>
                </c:pt>
                <c:pt idx="71157">
                  <c:v>35578.5</c:v>
                </c:pt>
                <c:pt idx="71158">
                  <c:v>35579</c:v>
                </c:pt>
                <c:pt idx="71159">
                  <c:v>35579.5</c:v>
                </c:pt>
                <c:pt idx="71160">
                  <c:v>35580</c:v>
                </c:pt>
                <c:pt idx="71161">
                  <c:v>35580.5</c:v>
                </c:pt>
                <c:pt idx="71162">
                  <c:v>35581</c:v>
                </c:pt>
                <c:pt idx="71163">
                  <c:v>35581.5</c:v>
                </c:pt>
                <c:pt idx="71164">
                  <c:v>35582</c:v>
                </c:pt>
                <c:pt idx="71165">
                  <c:v>35582.5</c:v>
                </c:pt>
                <c:pt idx="71166">
                  <c:v>35583</c:v>
                </c:pt>
                <c:pt idx="71167">
                  <c:v>35583.5</c:v>
                </c:pt>
                <c:pt idx="71168">
                  <c:v>35584</c:v>
                </c:pt>
                <c:pt idx="71169">
                  <c:v>35584.5</c:v>
                </c:pt>
                <c:pt idx="71170">
                  <c:v>35585</c:v>
                </c:pt>
                <c:pt idx="71171">
                  <c:v>35585.5</c:v>
                </c:pt>
                <c:pt idx="71172">
                  <c:v>35586</c:v>
                </c:pt>
                <c:pt idx="71173">
                  <c:v>35586.5</c:v>
                </c:pt>
                <c:pt idx="71174">
                  <c:v>35587</c:v>
                </c:pt>
                <c:pt idx="71175">
                  <c:v>35587.5</c:v>
                </c:pt>
                <c:pt idx="71176">
                  <c:v>35588</c:v>
                </c:pt>
                <c:pt idx="71177">
                  <c:v>35588.5</c:v>
                </c:pt>
                <c:pt idx="71178">
                  <c:v>35589</c:v>
                </c:pt>
                <c:pt idx="71179">
                  <c:v>35589.5</c:v>
                </c:pt>
                <c:pt idx="71180">
                  <c:v>35590</c:v>
                </c:pt>
                <c:pt idx="71181">
                  <c:v>35590.5</c:v>
                </c:pt>
                <c:pt idx="71182">
                  <c:v>35591</c:v>
                </c:pt>
                <c:pt idx="71183">
                  <c:v>35591.5</c:v>
                </c:pt>
                <c:pt idx="71184">
                  <c:v>35592</c:v>
                </c:pt>
                <c:pt idx="71185">
                  <c:v>35592.5</c:v>
                </c:pt>
                <c:pt idx="71186">
                  <c:v>35593</c:v>
                </c:pt>
                <c:pt idx="71187">
                  <c:v>35593.5</c:v>
                </c:pt>
                <c:pt idx="71188">
                  <c:v>35594</c:v>
                </c:pt>
                <c:pt idx="71189">
                  <c:v>35594.5</c:v>
                </c:pt>
                <c:pt idx="71190">
                  <c:v>35595</c:v>
                </c:pt>
                <c:pt idx="71191">
                  <c:v>35595.5</c:v>
                </c:pt>
                <c:pt idx="71192">
                  <c:v>35596</c:v>
                </c:pt>
                <c:pt idx="71193">
                  <c:v>35596.5</c:v>
                </c:pt>
                <c:pt idx="71194">
                  <c:v>35597</c:v>
                </c:pt>
                <c:pt idx="71195">
                  <c:v>35597.5</c:v>
                </c:pt>
                <c:pt idx="71196">
                  <c:v>35598</c:v>
                </c:pt>
                <c:pt idx="71197">
                  <c:v>35598.5</c:v>
                </c:pt>
                <c:pt idx="71198">
                  <c:v>35599</c:v>
                </c:pt>
                <c:pt idx="71199">
                  <c:v>35599.5</c:v>
                </c:pt>
                <c:pt idx="71200">
                  <c:v>35600</c:v>
                </c:pt>
                <c:pt idx="71201">
                  <c:v>35600.5</c:v>
                </c:pt>
                <c:pt idx="71202">
                  <c:v>35601</c:v>
                </c:pt>
                <c:pt idx="71203">
                  <c:v>35601.5</c:v>
                </c:pt>
                <c:pt idx="71204">
                  <c:v>35602</c:v>
                </c:pt>
                <c:pt idx="71205">
                  <c:v>35602.5</c:v>
                </c:pt>
                <c:pt idx="71206">
                  <c:v>35603</c:v>
                </c:pt>
                <c:pt idx="71207">
                  <c:v>35603.5</c:v>
                </c:pt>
                <c:pt idx="71208">
                  <c:v>35604</c:v>
                </c:pt>
                <c:pt idx="71209">
                  <c:v>35604.5</c:v>
                </c:pt>
                <c:pt idx="71210">
                  <c:v>35605</c:v>
                </c:pt>
                <c:pt idx="71211">
                  <c:v>35605.5</c:v>
                </c:pt>
                <c:pt idx="71212">
                  <c:v>35606</c:v>
                </c:pt>
                <c:pt idx="71213">
                  <c:v>35606.5</c:v>
                </c:pt>
                <c:pt idx="71214">
                  <c:v>35607</c:v>
                </c:pt>
                <c:pt idx="71215">
                  <c:v>35607.5</c:v>
                </c:pt>
                <c:pt idx="71216">
                  <c:v>35608</c:v>
                </c:pt>
                <c:pt idx="71217">
                  <c:v>35608.5</c:v>
                </c:pt>
                <c:pt idx="71218">
                  <c:v>35609</c:v>
                </c:pt>
                <c:pt idx="71219">
                  <c:v>35609.5</c:v>
                </c:pt>
                <c:pt idx="71220">
                  <c:v>35610</c:v>
                </c:pt>
                <c:pt idx="71221">
                  <c:v>35610.5</c:v>
                </c:pt>
                <c:pt idx="71222">
                  <c:v>35611</c:v>
                </c:pt>
                <c:pt idx="71223">
                  <c:v>35611.5</c:v>
                </c:pt>
                <c:pt idx="71224">
                  <c:v>35612</c:v>
                </c:pt>
                <c:pt idx="71225">
                  <c:v>35612.5</c:v>
                </c:pt>
                <c:pt idx="71226">
                  <c:v>35613</c:v>
                </c:pt>
                <c:pt idx="71227">
                  <c:v>35613.5</c:v>
                </c:pt>
                <c:pt idx="71228">
                  <c:v>35614</c:v>
                </c:pt>
                <c:pt idx="71229">
                  <c:v>35614.5</c:v>
                </c:pt>
                <c:pt idx="71230">
                  <c:v>35615</c:v>
                </c:pt>
                <c:pt idx="71231">
                  <c:v>35615.5</c:v>
                </c:pt>
                <c:pt idx="71232">
                  <c:v>35616</c:v>
                </c:pt>
                <c:pt idx="71233">
                  <c:v>35616.5</c:v>
                </c:pt>
                <c:pt idx="71234">
                  <c:v>35617</c:v>
                </c:pt>
                <c:pt idx="71235">
                  <c:v>35617.5</c:v>
                </c:pt>
                <c:pt idx="71236">
                  <c:v>35618</c:v>
                </c:pt>
                <c:pt idx="71237">
                  <c:v>35618.5</c:v>
                </c:pt>
                <c:pt idx="71238">
                  <c:v>35619</c:v>
                </c:pt>
                <c:pt idx="71239">
                  <c:v>35619.5</c:v>
                </c:pt>
                <c:pt idx="71240">
                  <c:v>35620</c:v>
                </c:pt>
                <c:pt idx="71241">
                  <c:v>35620.5</c:v>
                </c:pt>
                <c:pt idx="71242">
                  <c:v>35621</c:v>
                </c:pt>
                <c:pt idx="71243">
                  <c:v>35621.5</c:v>
                </c:pt>
                <c:pt idx="71244">
                  <c:v>35622</c:v>
                </c:pt>
                <c:pt idx="71245">
                  <c:v>35622.5</c:v>
                </c:pt>
                <c:pt idx="71246">
                  <c:v>35623</c:v>
                </c:pt>
                <c:pt idx="71247">
                  <c:v>35623.5</c:v>
                </c:pt>
                <c:pt idx="71248">
                  <c:v>35624</c:v>
                </c:pt>
                <c:pt idx="71249">
                  <c:v>35624.5</c:v>
                </c:pt>
                <c:pt idx="71250">
                  <c:v>35625</c:v>
                </c:pt>
                <c:pt idx="71251">
                  <c:v>35625.5</c:v>
                </c:pt>
                <c:pt idx="71252">
                  <c:v>35626</c:v>
                </c:pt>
                <c:pt idx="71253">
                  <c:v>35626.5</c:v>
                </c:pt>
                <c:pt idx="71254">
                  <c:v>35627</c:v>
                </c:pt>
                <c:pt idx="71255">
                  <c:v>35627.5</c:v>
                </c:pt>
                <c:pt idx="71256">
                  <c:v>35628</c:v>
                </c:pt>
                <c:pt idx="71257">
                  <c:v>35628.5</c:v>
                </c:pt>
                <c:pt idx="71258">
                  <c:v>35629</c:v>
                </c:pt>
                <c:pt idx="71259">
                  <c:v>35629.5</c:v>
                </c:pt>
                <c:pt idx="71260">
                  <c:v>35630</c:v>
                </c:pt>
                <c:pt idx="71261">
                  <c:v>35630.5</c:v>
                </c:pt>
                <c:pt idx="71262">
                  <c:v>35631</c:v>
                </c:pt>
                <c:pt idx="71263">
                  <c:v>35631.5</c:v>
                </c:pt>
                <c:pt idx="71264">
                  <c:v>35632</c:v>
                </c:pt>
                <c:pt idx="71265">
                  <c:v>35632.5</c:v>
                </c:pt>
                <c:pt idx="71266">
                  <c:v>35633</c:v>
                </c:pt>
                <c:pt idx="71267">
                  <c:v>35633.5</c:v>
                </c:pt>
                <c:pt idx="71268">
                  <c:v>35634</c:v>
                </c:pt>
                <c:pt idx="71269">
                  <c:v>35634.5</c:v>
                </c:pt>
                <c:pt idx="71270">
                  <c:v>35635</c:v>
                </c:pt>
                <c:pt idx="71271">
                  <c:v>35635.5</c:v>
                </c:pt>
                <c:pt idx="71272">
                  <c:v>35636</c:v>
                </c:pt>
                <c:pt idx="71273">
                  <c:v>35636.5</c:v>
                </c:pt>
                <c:pt idx="71274">
                  <c:v>35637</c:v>
                </c:pt>
                <c:pt idx="71275">
                  <c:v>35637.5</c:v>
                </c:pt>
                <c:pt idx="71276">
                  <c:v>35638</c:v>
                </c:pt>
                <c:pt idx="71277">
                  <c:v>35638.5</c:v>
                </c:pt>
                <c:pt idx="71278">
                  <c:v>35639</c:v>
                </c:pt>
                <c:pt idx="71279">
                  <c:v>35639.5</c:v>
                </c:pt>
                <c:pt idx="71280">
                  <c:v>35640</c:v>
                </c:pt>
                <c:pt idx="71281">
                  <c:v>35640.5</c:v>
                </c:pt>
                <c:pt idx="71282">
                  <c:v>35641</c:v>
                </c:pt>
                <c:pt idx="71283">
                  <c:v>35641.5</c:v>
                </c:pt>
                <c:pt idx="71284">
                  <c:v>35642</c:v>
                </c:pt>
                <c:pt idx="71285">
                  <c:v>35642.5</c:v>
                </c:pt>
                <c:pt idx="71286">
                  <c:v>35643</c:v>
                </c:pt>
                <c:pt idx="71287">
                  <c:v>35643.5</c:v>
                </c:pt>
                <c:pt idx="71288">
                  <c:v>35644</c:v>
                </c:pt>
                <c:pt idx="71289">
                  <c:v>35644.5</c:v>
                </c:pt>
                <c:pt idx="71290">
                  <c:v>35645</c:v>
                </c:pt>
                <c:pt idx="71291">
                  <c:v>35645.5</c:v>
                </c:pt>
                <c:pt idx="71292">
                  <c:v>35646</c:v>
                </c:pt>
                <c:pt idx="71293">
                  <c:v>35646.5</c:v>
                </c:pt>
                <c:pt idx="71294">
                  <c:v>35647</c:v>
                </c:pt>
                <c:pt idx="71295">
                  <c:v>35647.5</c:v>
                </c:pt>
                <c:pt idx="71296">
                  <c:v>35648</c:v>
                </c:pt>
                <c:pt idx="71297">
                  <c:v>35648.5</c:v>
                </c:pt>
                <c:pt idx="71298">
                  <c:v>35649</c:v>
                </c:pt>
                <c:pt idx="71299">
                  <c:v>35649.5</c:v>
                </c:pt>
                <c:pt idx="71300">
                  <c:v>35650</c:v>
                </c:pt>
                <c:pt idx="71301">
                  <c:v>35650.5</c:v>
                </c:pt>
                <c:pt idx="71302">
                  <c:v>35651</c:v>
                </c:pt>
                <c:pt idx="71303">
                  <c:v>35651.5</c:v>
                </c:pt>
                <c:pt idx="71304">
                  <c:v>35652</c:v>
                </c:pt>
                <c:pt idx="71305">
                  <c:v>35652.5</c:v>
                </c:pt>
                <c:pt idx="71306">
                  <c:v>35653</c:v>
                </c:pt>
                <c:pt idx="71307">
                  <c:v>35653.5</c:v>
                </c:pt>
                <c:pt idx="71308">
                  <c:v>35654</c:v>
                </c:pt>
                <c:pt idx="71309">
                  <c:v>35654.5</c:v>
                </c:pt>
                <c:pt idx="71310">
                  <c:v>35655</c:v>
                </c:pt>
                <c:pt idx="71311">
                  <c:v>35655.5</c:v>
                </c:pt>
                <c:pt idx="71312">
                  <c:v>35656</c:v>
                </c:pt>
                <c:pt idx="71313">
                  <c:v>35656.5</c:v>
                </c:pt>
                <c:pt idx="71314">
                  <c:v>35657</c:v>
                </c:pt>
                <c:pt idx="71315">
                  <c:v>35657.5</c:v>
                </c:pt>
                <c:pt idx="71316">
                  <c:v>35658</c:v>
                </c:pt>
                <c:pt idx="71317">
                  <c:v>35658.5</c:v>
                </c:pt>
                <c:pt idx="71318">
                  <c:v>35659</c:v>
                </c:pt>
                <c:pt idx="71319">
                  <c:v>35659.5</c:v>
                </c:pt>
                <c:pt idx="71320">
                  <c:v>35660</c:v>
                </c:pt>
                <c:pt idx="71321">
                  <c:v>35660.5</c:v>
                </c:pt>
                <c:pt idx="71322">
                  <c:v>35661</c:v>
                </c:pt>
                <c:pt idx="71323">
                  <c:v>35661.5</c:v>
                </c:pt>
                <c:pt idx="71324">
                  <c:v>35662</c:v>
                </c:pt>
                <c:pt idx="71325">
                  <c:v>35662.5</c:v>
                </c:pt>
                <c:pt idx="71326">
                  <c:v>35663</c:v>
                </c:pt>
                <c:pt idx="71327">
                  <c:v>35663.5</c:v>
                </c:pt>
                <c:pt idx="71328">
                  <c:v>35664</c:v>
                </c:pt>
                <c:pt idx="71329">
                  <c:v>35664.5</c:v>
                </c:pt>
                <c:pt idx="71330">
                  <c:v>35665</c:v>
                </c:pt>
                <c:pt idx="71331">
                  <c:v>35665.5</c:v>
                </c:pt>
                <c:pt idx="71332">
                  <c:v>35666</c:v>
                </c:pt>
                <c:pt idx="71333">
                  <c:v>35666.5</c:v>
                </c:pt>
                <c:pt idx="71334">
                  <c:v>35667</c:v>
                </c:pt>
                <c:pt idx="71335">
                  <c:v>35667.5</c:v>
                </c:pt>
                <c:pt idx="71336">
                  <c:v>35668</c:v>
                </c:pt>
                <c:pt idx="71337">
                  <c:v>35668.5</c:v>
                </c:pt>
                <c:pt idx="71338">
                  <c:v>35669</c:v>
                </c:pt>
                <c:pt idx="71339">
                  <c:v>35669.5</c:v>
                </c:pt>
                <c:pt idx="71340">
                  <c:v>35670</c:v>
                </c:pt>
                <c:pt idx="71341">
                  <c:v>35670.5</c:v>
                </c:pt>
                <c:pt idx="71342">
                  <c:v>35671</c:v>
                </c:pt>
                <c:pt idx="71343">
                  <c:v>35671.5</c:v>
                </c:pt>
                <c:pt idx="71344">
                  <c:v>35672</c:v>
                </c:pt>
                <c:pt idx="71345">
                  <c:v>35672.5</c:v>
                </c:pt>
                <c:pt idx="71346">
                  <c:v>35673</c:v>
                </c:pt>
                <c:pt idx="71347">
                  <c:v>35673.5</c:v>
                </c:pt>
                <c:pt idx="71348">
                  <c:v>35674</c:v>
                </c:pt>
                <c:pt idx="71349">
                  <c:v>35674.5</c:v>
                </c:pt>
                <c:pt idx="71350">
                  <c:v>35675</c:v>
                </c:pt>
                <c:pt idx="71351">
                  <c:v>35675.5</c:v>
                </c:pt>
                <c:pt idx="71352">
                  <c:v>35676</c:v>
                </c:pt>
                <c:pt idx="71353">
                  <c:v>35676.5</c:v>
                </c:pt>
                <c:pt idx="71354">
                  <c:v>35677</c:v>
                </c:pt>
                <c:pt idx="71355">
                  <c:v>35677.5</c:v>
                </c:pt>
                <c:pt idx="71356">
                  <c:v>35678</c:v>
                </c:pt>
                <c:pt idx="71357">
                  <c:v>35678.5</c:v>
                </c:pt>
                <c:pt idx="71358">
                  <c:v>35679</c:v>
                </c:pt>
                <c:pt idx="71359">
                  <c:v>35679.5</c:v>
                </c:pt>
                <c:pt idx="71360">
                  <c:v>35680</c:v>
                </c:pt>
                <c:pt idx="71361">
                  <c:v>35680.5</c:v>
                </c:pt>
                <c:pt idx="71362">
                  <c:v>35681</c:v>
                </c:pt>
                <c:pt idx="71363">
                  <c:v>35681.5</c:v>
                </c:pt>
                <c:pt idx="71364">
                  <c:v>35682</c:v>
                </c:pt>
                <c:pt idx="71365">
                  <c:v>35682.5</c:v>
                </c:pt>
                <c:pt idx="71366">
                  <c:v>35683</c:v>
                </c:pt>
                <c:pt idx="71367">
                  <c:v>35683.5</c:v>
                </c:pt>
                <c:pt idx="71368">
                  <c:v>35684</c:v>
                </c:pt>
                <c:pt idx="71369">
                  <c:v>35684.5</c:v>
                </c:pt>
                <c:pt idx="71370">
                  <c:v>35685</c:v>
                </c:pt>
                <c:pt idx="71371">
                  <c:v>35685.5</c:v>
                </c:pt>
                <c:pt idx="71372">
                  <c:v>35686</c:v>
                </c:pt>
                <c:pt idx="71373">
                  <c:v>35686.5</c:v>
                </c:pt>
                <c:pt idx="71374">
                  <c:v>35687</c:v>
                </c:pt>
                <c:pt idx="71375">
                  <c:v>35687.5</c:v>
                </c:pt>
                <c:pt idx="71376">
                  <c:v>35688</c:v>
                </c:pt>
                <c:pt idx="71377">
                  <c:v>35688.5</c:v>
                </c:pt>
                <c:pt idx="71378">
                  <c:v>35689</c:v>
                </c:pt>
                <c:pt idx="71379">
                  <c:v>35689.5</c:v>
                </c:pt>
                <c:pt idx="71380">
                  <c:v>35690</c:v>
                </c:pt>
                <c:pt idx="71381">
                  <c:v>35690.5</c:v>
                </c:pt>
                <c:pt idx="71382">
                  <c:v>35691</c:v>
                </c:pt>
                <c:pt idx="71383">
                  <c:v>35691.5</c:v>
                </c:pt>
                <c:pt idx="71384">
                  <c:v>35692</c:v>
                </c:pt>
                <c:pt idx="71385">
                  <c:v>35692.5</c:v>
                </c:pt>
                <c:pt idx="71386">
                  <c:v>35693</c:v>
                </c:pt>
                <c:pt idx="71387">
                  <c:v>35693.5</c:v>
                </c:pt>
                <c:pt idx="71388">
                  <c:v>35694</c:v>
                </c:pt>
                <c:pt idx="71389">
                  <c:v>35694.5</c:v>
                </c:pt>
                <c:pt idx="71390">
                  <c:v>35695</c:v>
                </c:pt>
                <c:pt idx="71391">
                  <c:v>35695.5</c:v>
                </c:pt>
                <c:pt idx="71392">
                  <c:v>35696</c:v>
                </c:pt>
                <c:pt idx="71393">
                  <c:v>35696.5</c:v>
                </c:pt>
                <c:pt idx="71394">
                  <c:v>35697</c:v>
                </c:pt>
                <c:pt idx="71395">
                  <c:v>35697.5</c:v>
                </c:pt>
                <c:pt idx="71396">
                  <c:v>35698</c:v>
                </c:pt>
                <c:pt idx="71397">
                  <c:v>35698.5</c:v>
                </c:pt>
                <c:pt idx="71398">
                  <c:v>35699</c:v>
                </c:pt>
                <c:pt idx="71399">
                  <c:v>35699.5</c:v>
                </c:pt>
                <c:pt idx="71400">
                  <c:v>35700</c:v>
                </c:pt>
                <c:pt idx="71401">
                  <c:v>35700.5</c:v>
                </c:pt>
                <c:pt idx="71402">
                  <c:v>35701</c:v>
                </c:pt>
                <c:pt idx="71403">
                  <c:v>35701.5</c:v>
                </c:pt>
                <c:pt idx="71404">
                  <c:v>35702</c:v>
                </c:pt>
                <c:pt idx="71405">
                  <c:v>35702.5</c:v>
                </c:pt>
                <c:pt idx="71406">
                  <c:v>35703</c:v>
                </c:pt>
                <c:pt idx="71407">
                  <c:v>35703.5</c:v>
                </c:pt>
                <c:pt idx="71408">
                  <c:v>35704</c:v>
                </c:pt>
                <c:pt idx="71409">
                  <c:v>35704.5</c:v>
                </c:pt>
                <c:pt idx="71410">
                  <c:v>35705</c:v>
                </c:pt>
                <c:pt idx="71411">
                  <c:v>35705.5</c:v>
                </c:pt>
                <c:pt idx="71412">
                  <c:v>35706</c:v>
                </c:pt>
                <c:pt idx="71413">
                  <c:v>35706.5</c:v>
                </c:pt>
                <c:pt idx="71414">
                  <c:v>35707</c:v>
                </c:pt>
                <c:pt idx="71415">
                  <c:v>35707.5</c:v>
                </c:pt>
                <c:pt idx="71416">
                  <c:v>35708</c:v>
                </c:pt>
                <c:pt idx="71417">
                  <c:v>35708.5</c:v>
                </c:pt>
                <c:pt idx="71418">
                  <c:v>35709</c:v>
                </c:pt>
                <c:pt idx="71419">
                  <c:v>35709.5</c:v>
                </c:pt>
                <c:pt idx="71420">
                  <c:v>35710</c:v>
                </c:pt>
                <c:pt idx="71421">
                  <c:v>35710.5</c:v>
                </c:pt>
                <c:pt idx="71422">
                  <c:v>35711</c:v>
                </c:pt>
                <c:pt idx="71423">
                  <c:v>35711.5</c:v>
                </c:pt>
                <c:pt idx="71424">
                  <c:v>35712</c:v>
                </c:pt>
                <c:pt idx="71425">
                  <c:v>35712.5</c:v>
                </c:pt>
                <c:pt idx="71426">
                  <c:v>35713</c:v>
                </c:pt>
                <c:pt idx="71427">
                  <c:v>35713.5</c:v>
                </c:pt>
                <c:pt idx="71428">
                  <c:v>35714</c:v>
                </c:pt>
                <c:pt idx="71429">
                  <c:v>35714.5</c:v>
                </c:pt>
                <c:pt idx="71430">
                  <c:v>35715</c:v>
                </c:pt>
                <c:pt idx="71431">
                  <c:v>35715.5</c:v>
                </c:pt>
                <c:pt idx="71432">
                  <c:v>35716</c:v>
                </c:pt>
                <c:pt idx="71433">
                  <c:v>35716.5</c:v>
                </c:pt>
                <c:pt idx="71434">
                  <c:v>35717</c:v>
                </c:pt>
                <c:pt idx="71435">
                  <c:v>35717.5</c:v>
                </c:pt>
                <c:pt idx="71436">
                  <c:v>35718</c:v>
                </c:pt>
                <c:pt idx="71437">
                  <c:v>35718.5</c:v>
                </c:pt>
                <c:pt idx="71438">
                  <c:v>35719</c:v>
                </c:pt>
                <c:pt idx="71439">
                  <c:v>35719.5</c:v>
                </c:pt>
                <c:pt idx="71440">
                  <c:v>35720</c:v>
                </c:pt>
                <c:pt idx="71441">
                  <c:v>35720.5</c:v>
                </c:pt>
                <c:pt idx="71442">
                  <c:v>35721</c:v>
                </c:pt>
                <c:pt idx="71443">
                  <c:v>35721.5</c:v>
                </c:pt>
                <c:pt idx="71444">
                  <c:v>35722</c:v>
                </c:pt>
                <c:pt idx="71445">
                  <c:v>35722.5</c:v>
                </c:pt>
                <c:pt idx="71446">
                  <c:v>35723</c:v>
                </c:pt>
                <c:pt idx="71447">
                  <c:v>35723.5</c:v>
                </c:pt>
                <c:pt idx="71448">
                  <c:v>35724</c:v>
                </c:pt>
                <c:pt idx="71449">
                  <c:v>35724.5</c:v>
                </c:pt>
                <c:pt idx="71450">
                  <c:v>35725</c:v>
                </c:pt>
                <c:pt idx="71451">
                  <c:v>35725.5</c:v>
                </c:pt>
                <c:pt idx="71452">
                  <c:v>35726</c:v>
                </c:pt>
                <c:pt idx="71453">
                  <c:v>35726.5</c:v>
                </c:pt>
                <c:pt idx="71454">
                  <c:v>35727</c:v>
                </c:pt>
                <c:pt idx="71455">
                  <c:v>35727.5</c:v>
                </c:pt>
                <c:pt idx="71456">
                  <c:v>35728</c:v>
                </c:pt>
                <c:pt idx="71457">
                  <c:v>35728.5</c:v>
                </c:pt>
                <c:pt idx="71458">
                  <c:v>35729</c:v>
                </c:pt>
                <c:pt idx="71459">
                  <c:v>35729.5</c:v>
                </c:pt>
                <c:pt idx="71460">
                  <c:v>35730</c:v>
                </c:pt>
                <c:pt idx="71461">
                  <c:v>35730.5</c:v>
                </c:pt>
                <c:pt idx="71462">
                  <c:v>35731</c:v>
                </c:pt>
                <c:pt idx="71463">
                  <c:v>35731.5</c:v>
                </c:pt>
                <c:pt idx="71464">
                  <c:v>35732</c:v>
                </c:pt>
                <c:pt idx="71465">
                  <c:v>35732.5</c:v>
                </c:pt>
                <c:pt idx="71466">
                  <c:v>35733</c:v>
                </c:pt>
                <c:pt idx="71467">
                  <c:v>35733.5</c:v>
                </c:pt>
                <c:pt idx="71468">
                  <c:v>35734</c:v>
                </c:pt>
                <c:pt idx="71469">
                  <c:v>35734.5</c:v>
                </c:pt>
                <c:pt idx="71470">
                  <c:v>35735</c:v>
                </c:pt>
                <c:pt idx="71471">
                  <c:v>35735.5</c:v>
                </c:pt>
                <c:pt idx="71472">
                  <c:v>35736</c:v>
                </c:pt>
                <c:pt idx="71473">
                  <c:v>35736.5</c:v>
                </c:pt>
                <c:pt idx="71474">
                  <c:v>35737</c:v>
                </c:pt>
                <c:pt idx="71475">
                  <c:v>35737.5</c:v>
                </c:pt>
                <c:pt idx="71476">
                  <c:v>35738</c:v>
                </c:pt>
                <c:pt idx="71477">
                  <c:v>35738.5</c:v>
                </c:pt>
                <c:pt idx="71478">
                  <c:v>35739</c:v>
                </c:pt>
                <c:pt idx="71479">
                  <c:v>35739.5</c:v>
                </c:pt>
                <c:pt idx="71480">
                  <c:v>35740</c:v>
                </c:pt>
                <c:pt idx="71481">
                  <c:v>35740.5</c:v>
                </c:pt>
                <c:pt idx="71482">
                  <c:v>35741</c:v>
                </c:pt>
                <c:pt idx="71483">
                  <c:v>35741.5</c:v>
                </c:pt>
                <c:pt idx="71484">
                  <c:v>35742</c:v>
                </c:pt>
                <c:pt idx="71485">
                  <c:v>35742.5</c:v>
                </c:pt>
                <c:pt idx="71486">
                  <c:v>35743</c:v>
                </c:pt>
                <c:pt idx="71487">
                  <c:v>35743.5</c:v>
                </c:pt>
                <c:pt idx="71488">
                  <c:v>35744</c:v>
                </c:pt>
                <c:pt idx="71489">
                  <c:v>35744.5</c:v>
                </c:pt>
                <c:pt idx="71490">
                  <c:v>35745</c:v>
                </c:pt>
                <c:pt idx="71491">
                  <c:v>35745.5</c:v>
                </c:pt>
                <c:pt idx="71492">
                  <c:v>35746</c:v>
                </c:pt>
                <c:pt idx="71493">
                  <c:v>35746.5</c:v>
                </c:pt>
                <c:pt idx="71494">
                  <c:v>35747</c:v>
                </c:pt>
                <c:pt idx="71495">
                  <c:v>35747.5</c:v>
                </c:pt>
                <c:pt idx="71496">
                  <c:v>35748</c:v>
                </c:pt>
                <c:pt idx="71497">
                  <c:v>35748.5</c:v>
                </c:pt>
                <c:pt idx="71498">
                  <c:v>35749</c:v>
                </c:pt>
                <c:pt idx="71499">
                  <c:v>35749.5</c:v>
                </c:pt>
                <c:pt idx="71500">
                  <c:v>35750</c:v>
                </c:pt>
                <c:pt idx="71501">
                  <c:v>35750.5</c:v>
                </c:pt>
                <c:pt idx="71502">
                  <c:v>35751</c:v>
                </c:pt>
                <c:pt idx="71503">
                  <c:v>35751.5</c:v>
                </c:pt>
                <c:pt idx="71504">
                  <c:v>35752</c:v>
                </c:pt>
                <c:pt idx="71505">
                  <c:v>35752.5</c:v>
                </c:pt>
                <c:pt idx="71506">
                  <c:v>35753</c:v>
                </c:pt>
                <c:pt idx="71507">
                  <c:v>35753.5</c:v>
                </c:pt>
                <c:pt idx="71508">
                  <c:v>35754</c:v>
                </c:pt>
                <c:pt idx="71509">
                  <c:v>35754.5</c:v>
                </c:pt>
                <c:pt idx="71510">
                  <c:v>35755</c:v>
                </c:pt>
                <c:pt idx="71511">
                  <c:v>35755.5</c:v>
                </c:pt>
                <c:pt idx="71512">
                  <c:v>35756</c:v>
                </c:pt>
                <c:pt idx="71513">
                  <c:v>35756.5</c:v>
                </c:pt>
                <c:pt idx="71514">
                  <c:v>35757</c:v>
                </c:pt>
                <c:pt idx="71515">
                  <c:v>35757.5</c:v>
                </c:pt>
                <c:pt idx="71516">
                  <c:v>35758</c:v>
                </c:pt>
                <c:pt idx="71517">
                  <c:v>35758.5</c:v>
                </c:pt>
                <c:pt idx="71518">
                  <c:v>35759</c:v>
                </c:pt>
                <c:pt idx="71519">
                  <c:v>35759.5</c:v>
                </c:pt>
                <c:pt idx="71520">
                  <c:v>35760</c:v>
                </c:pt>
                <c:pt idx="71521">
                  <c:v>35760.5</c:v>
                </c:pt>
                <c:pt idx="71522">
                  <c:v>35761</c:v>
                </c:pt>
                <c:pt idx="71523">
                  <c:v>35761.5</c:v>
                </c:pt>
                <c:pt idx="71524">
                  <c:v>35762</c:v>
                </c:pt>
                <c:pt idx="71525">
                  <c:v>35762.5</c:v>
                </c:pt>
                <c:pt idx="71526">
                  <c:v>35763</c:v>
                </c:pt>
                <c:pt idx="71527">
                  <c:v>35763.5</c:v>
                </c:pt>
                <c:pt idx="71528">
                  <c:v>35764</c:v>
                </c:pt>
                <c:pt idx="71529">
                  <c:v>35764.5</c:v>
                </c:pt>
                <c:pt idx="71530">
                  <c:v>35765</c:v>
                </c:pt>
                <c:pt idx="71531">
                  <c:v>35765.5</c:v>
                </c:pt>
                <c:pt idx="71532">
                  <c:v>35766</c:v>
                </c:pt>
                <c:pt idx="71533">
                  <c:v>35766.5</c:v>
                </c:pt>
                <c:pt idx="71534">
                  <c:v>35767</c:v>
                </c:pt>
                <c:pt idx="71535">
                  <c:v>35767.5</c:v>
                </c:pt>
                <c:pt idx="71536">
                  <c:v>35768</c:v>
                </c:pt>
                <c:pt idx="71537">
                  <c:v>35768.5</c:v>
                </c:pt>
                <c:pt idx="71538">
                  <c:v>35769</c:v>
                </c:pt>
                <c:pt idx="71539">
                  <c:v>35769.5</c:v>
                </c:pt>
                <c:pt idx="71540">
                  <c:v>35770</c:v>
                </c:pt>
                <c:pt idx="71541">
                  <c:v>35770.5</c:v>
                </c:pt>
                <c:pt idx="71542">
                  <c:v>35771</c:v>
                </c:pt>
                <c:pt idx="71543">
                  <c:v>35771.5</c:v>
                </c:pt>
                <c:pt idx="71544">
                  <c:v>35772</c:v>
                </c:pt>
                <c:pt idx="71545">
                  <c:v>35772.5</c:v>
                </c:pt>
                <c:pt idx="71546">
                  <c:v>35773</c:v>
                </c:pt>
                <c:pt idx="71547">
                  <c:v>35773.5</c:v>
                </c:pt>
                <c:pt idx="71548">
                  <c:v>35774</c:v>
                </c:pt>
                <c:pt idx="71549">
                  <c:v>35774.5</c:v>
                </c:pt>
                <c:pt idx="71550">
                  <c:v>35775</c:v>
                </c:pt>
                <c:pt idx="71551">
                  <c:v>35775.5</c:v>
                </c:pt>
                <c:pt idx="71552">
                  <c:v>35776</c:v>
                </c:pt>
                <c:pt idx="71553">
                  <c:v>35776.5</c:v>
                </c:pt>
                <c:pt idx="71554">
                  <c:v>35777</c:v>
                </c:pt>
                <c:pt idx="71555">
                  <c:v>35777.5</c:v>
                </c:pt>
                <c:pt idx="71556">
                  <c:v>35778</c:v>
                </c:pt>
                <c:pt idx="71557">
                  <c:v>35778.5</c:v>
                </c:pt>
                <c:pt idx="71558">
                  <c:v>35779</c:v>
                </c:pt>
                <c:pt idx="71559">
                  <c:v>35779.5</c:v>
                </c:pt>
                <c:pt idx="71560">
                  <c:v>35780</c:v>
                </c:pt>
                <c:pt idx="71561">
                  <c:v>35780.5</c:v>
                </c:pt>
                <c:pt idx="71562">
                  <c:v>35781</c:v>
                </c:pt>
                <c:pt idx="71563">
                  <c:v>35781.5</c:v>
                </c:pt>
                <c:pt idx="71564">
                  <c:v>35782</c:v>
                </c:pt>
                <c:pt idx="71565">
                  <c:v>35782.5</c:v>
                </c:pt>
                <c:pt idx="71566">
                  <c:v>35783</c:v>
                </c:pt>
                <c:pt idx="71567">
                  <c:v>35783.5</c:v>
                </c:pt>
                <c:pt idx="71568">
                  <c:v>35784</c:v>
                </c:pt>
                <c:pt idx="71569">
                  <c:v>35784.5</c:v>
                </c:pt>
                <c:pt idx="71570">
                  <c:v>35785</c:v>
                </c:pt>
                <c:pt idx="71571">
                  <c:v>35785.5</c:v>
                </c:pt>
                <c:pt idx="71572">
                  <c:v>35786</c:v>
                </c:pt>
                <c:pt idx="71573">
                  <c:v>35786.5</c:v>
                </c:pt>
                <c:pt idx="71574">
                  <c:v>35787</c:v>
                </c:pt>
                <c:pt idx="71575">
                  <c:v>35787.5</c:v>
                </c:pt>
                <c:pt idx="71576">
                  <c:v>35788</c:v>
                </c:pt>
                <c:pt idx="71577">
                  <c:v>35788.5</c:v>
                </c:pt>
                <c:pt idx="71578">
                  <c:v>35789</c:v>
                </c:pt>
                <c:pt idx="71579">
                  <c:v>35789.5</c:v>
                </c:pt>
                <c:pt idx="71580">
                  <c:v>35790</c:v>
                </c:pt>
                <c:pt idx="71581">
                  <c:v>35790.5</c:v>
                </c:pt>
                <c:pt idx="71582">
                  <c:v>35791</c:v>
                </c:pt>
                <c:pt idx="71583">
                  <c:v>35791.5</c:v>
                </c:pt>
                <c:pt idx="71584">
                  <c:v>35792</c:v>
                </c:pt>
                <c:pt idx="71585">
                  <c:v>35792.5</c:v>
                </c:pt>
                <c:pt idx="71586">
                  <c:v>35793</c:v>
                </c:pt>
                <c:pt idx="71587">
                  <c:v>35793.5</c:v>
                </c:pt>
                <c:pt idx="71588">
                  <c:v>35794</c:v>
                </c:pt>
                <c:pt idx="71589">
                  <c:v>35794.5</c:v>
                </c:pt>
                <c:pt idx="71590">
                  <c:v>35795</c:v>
                </c:pt>
                <c:pt idx="71591">
                  <c:v>35795.5</c:v>
                </c:pt>
                <c:pt idx="71592">
                  <c:v>35796</c:v>
                </c:pt>
                <c:pt idx="71593">
                  <c:v>35796.5</c:v>
                </c:pt>
                <c:pt idx="71594">
                  <c:v>35797</c:v>
                </c:pt>
                <c:pt idx="71595">
                  <c:v>35797.5</c:v>
                </c:pt>
                <c:pt idx="71596">
                  <c:v>35798</c:v>
                </c:pt>
                <c:pt idx="71597">
                  <c:v>35798.5</c:v>
                </c:pt>
                <c:pt idx="71598">
                  <c:v>35799</c:v>
                </c:pt>
                <c:pt idx="71599">
                  <c:v>35799.5</c:v>
                </c:pt>
                <c:pt idx="71600">
                  <c:v>35800</c:v>
                </c:pt>
                <c:pt idx="71601">
                  <c:v>35800.5</c:v>
                </c:pt>
                <c:pt idx="71602">
                  <c:v>35801</c:v>
                </c:pt>
                <c:pt idx="71603">
                  <c:v>35801.5</c:v>
                </c:pt>
                <c:pt idx="71604">
                  <c:v>35802</c:v>
                </c:pt>
                <c:pt idx="71605">
                  <c:v>35802.5</c:v>
                </c:pt>
                <c:pt idx="71606">
                  <c:v>35803</c:v>
                </c:pt>
                <c:pt idx="71607">
                  <c:v>35803.5</c:v>
                </c:pt>
                <c:pt idx="71608">
                  <c:v>35804</c:v>
                </c:pt>
                <c:pt idx="71609">
                  <c:v>35804.5</c:v>
                </c:pt>
                <c:pt idx="71610">
                  <c:v>35805</c:v>
                </c:pt>
                <c:pt idx="71611">
                  <c:v>35805.5</c:v>
                </c:pt>
                <c:pt idx="71612">
                  <c:v>35806</c:v>
                </c:pt>
                <c:pt idx="71613">
                  <c:v>35806.5</c:v>
                </c:pt>
                <c:pt idx="71614">
                  <c:v>35807</c:v>
                </c:pt>
                <c:pt idx="71615">
                  <c:v>35807.5</c:v>
                </c:pt>
                <c:pt idx="71616">
                  <c:v>35808</c:v>
                </c:pt>
                <c:pt idx="71617">
                  <c:v>35808.5</c:v>
                </c:pt>
                <c:pt idx="71618">
                  <c:v>35809</c:v>
                </c:pt>
                <c:pt idx="71619">
                  <c:v>35809.5</c:v>
                </c:pt>
                <c:pt idx="71620">
                  <c:v>35810</c:v>
                </c:pt>
                <c:pt idx="71621">
                  <c:v>35810.5</c:v>
                </c:pt>
                <c:pt idx="71622">
                  <c:v>35811</c:v>
                </c:pt>
                <c:pt idx="71623">
                  <c:v>35811.5</c:v>
                </c:pt>
                <c:pt idx="71624">
                  <c:v>35812</c:v>
                </c:pt>
                <c:pt idx="71625">
                  <c:v>35812.5</c:v>
                </c:pt>
                <c:pt idx="71626">
                  <c:v>35813</c:v>
                </c:pt>
                <c:pt idx="71627">
                  <c:v>35813.5</c:v>
                </c:pt>
                <c:pt idx="71628">
                  <c:v>35814</c:v>
                </c:pt>
                <c:pt idx="71629">
                  <c:v>35814.5</c:v>
                </c:pt>
                <c:pt idx="71630">
                  <c:v>35815</c:v>
                </c:pt>
                <c:pt idx="71631">
                  <c:v>35815.5</c:v>
                </c:pt>
                <c:pt idx="71632">
                  <c:v>35816</c:v>
                </c:pt>
                <c:pt idx="71633">
                  <c:v>35816.5</c:v>
                </c:pt>
                <c:pt idx="71634">
                  <c:v>35817</c:v>
                </c:pt>
                <c:pt idx="71635">
                  <c:v>35817.5</c:v>
                </c:pt>
                <c:pt idx="71636">
                  <c:v>35818</c:v>
                </c:pt>
                <c:pt idx="71637">
                  <c:v>35818.5</c:v>
                </c:pt>
                <c:pt idx="71638">
                  <c:v>35819</c:v>
                </c:pt>
                <c:pt idx="71639">
                  <c:v>35819.5</c:v>
                </c:pt>
                <c:pt idx="71640">
                  <c:v>35820</c:v>
                </c:pt>
                <c:pt idx="71641">
                  <c:v>35820.5</c:v>
                </c:pt>
                <c:pt idx="71642">
                  <c:v>35821</c:v>
                </c:pt>
                <c:pt idx="71643">
                  <c:v>35821.5</c:v>
                </c:pt>
                <c:pt idx="71644">
                  <c:v>35822</c:v>
                </c:pt>
                <c:pt idx="71645">
                  <c:v>35822.5</c:v>
                </c:pt>
                <c:pt idx="71646">
                  <c:v>35823</c:v>
                </c:pt>
                <c:pt idx="71647">
                  <c:v>35823.5</c:v>
                </c:pt>
                <c:pt idx="71648">
                  <c:v>35824</c:v>
                </c:pt>
                <c:pt idx="71649">
                  <c:v>35824.5</c:v>
                </c:pt>
                <c:pt idx="71650">
                  <c:v>35825</c:v>
                </c:pt>
                <c:pt idx="71651">
                  <c:v>35825.5</c:v>
                </c:pt>
                <c:pt idx="71652">
                  <c:v>35826</c:v>
                </c:pt>
                <c:pt idx="71653">
                  <c:v>35826.5</c:v>
                </c:pt>
                <c:pt idx="71654">
                  <c:v>35827</c:v>
                </c:pt>
                <c:pt idx="71655">
                  <c:v>35827.5</c:v>
                </c:pt>
                <c:pt idx="71656">
                  <c:v>35828</c:v>
                </c:pt>
                <c:pt idx="71657">
                  <c:v>35828.5</c:v>
                </c:pt>
                <c:pt idx="71658">
                  <c:v>35829</c:v>
                </c:pt>
                <c:pt idx="71659">
                  <c:v>35829.5</c:v>
                </c:pt>
                <c:pt idx="71660">
                  <c:v>35830</c:v>
                </c:pt>
                <c:pt idx="71661">
                  <c:v>35830.5</c:v>
                </c:pt>
                <c:pt idx="71662">
                  <c:v>35831</c:v>
                </c:pt>
                <c:pt idx="71663">
                  <c:v>35831.5</c:v>
                </c:pt>
                <c:pt idx="71664">
                  <c:v>35832</c:v>
                </c:pt>
                <c:pt idx="71665">
                  <c:v>35832.5</c:v>
                </c:pt>
                <c:pt idx="71666">
                  <c:v>35833</c:v>
                </c:pt>
                <c:pt idx="71667">
                  <c:v>35833.5</c:v>
                </c:pt>
                <c:pt idx="71668">
                  <c:v>35834</c:v>
                </c:pt>
                <c:pt idx="71669">
                  <c:v>35834.5</c:v>
                </c:pt>
                <c:pt idx="71670">
                  <c:v>35835</c:v>
                </c:pt>
                <c:pt idx="71671">
                  <c:v>35835.5</c:v>
                </c:pt>
                <c:pt idx="71672">
                  <c:v>35836</c:v>
                </c:pt>
                <c:pt idx="71673">
                  <c:v>35836.5</c:v>
                </c:pt>
                <c:pt idx="71674">
                  <c:v>35837</c:v>
                </c:pt>
                <c:pt idx="71675">
                  <c:v>35837.5</c:v>
                </c:pt>
                <c:pt idx="71676">
                  <c:v>35838</c:v>
                </c:pt>
                <c:pt idx="71677">
                  <c:v>35838.5</c:v>
                </c:pt>
                <c:pt idx="71678">
                  <c:v>35839</c:v>
                </c:pt>
                <c:pt idx="71679">
                  <c:v>35839.5</c:v>
                </c:pt>
                <c:pt idx="71680">
                  <c:v>35840</c:v>
                </c:pt>
                <c:pt idx="71681">
                  <c:v>35840.5</c:v>
                </c:pt>
                <c:pt idx="71682">
                  <c:v>35841</c:v>
                </c:pt>
                <c:pt idx="71683">
                  <c:v>35841.5</c:v>
                </c:pt>
                <c:pt idx="71684">
                  <c:v>35842</c:v>
                </c:pt>
                <c:pt idx="71685">
                  <c:v>35842.5</c:v>
                </c:pt>
                <c:pt idx="71686">
                  <c:v>35843</c:v>
                </c:pt>
                <c:pt idx="71687">
                  <c:v>35843.5</c:v>
                </c:pt>
                <c:pt idx="71688">
                  <c:v>35844</c:v>
                </c:pt>
                <c:pt idx="71689">
                  <c:v>35844.5</c:v>
                </c:pt>
                <c:pt idx="71690">
                  <c:v>35845</c:v>
                </c:pt>
                <c:pt idx="71691">
                  <c:v>35845.5</c:v>
                </c:pt>
                <c:pt idx="71692">
                  <c:v>35846</c:v>
                </c:pt>
                <c:pt idx="71693">
                  <c:v>35846.5</c:v>
                </c:pt>
                <c:pt idx="71694">
                  <c:v>35847</c:v>
                </c:pt>
                <c:pt idx="71695">
                  <c:v>35847.5</c:v>
                </c:pt>
                <c:pt idx="71696">
                  <c:v>35848</c:v>
                </c:pt>
                <c:pt idx="71697">
                  <c:v>35848.5</c:v>
                </c:pt>
                <c:pt idx="71698">
                  <c:v>35849</c:v>
                </c:pt>
                <c:pt idx="71699">
                  <c:v>35849.5</c:v>
                </c:pt>
                <c:pt idx="71700">
                  <c:v>35850</c:v>
                </c:pt>
                <c:pt idx="71701">
                  <c:v>35850.5</c:v>
                </c:pt>
                <c:pt idx="71702">
                  <c:v>35851</c:v>
                </c:pt>
                <c:pt idx="71703">
                  <c:v>35851.5</c:v>
                </c:pt>
                <c:pt idx="71704">
                  <c:v>35852</c:v>
                </c:pt>
                <c:pt idx="71705">
                  <c:v>35852.5</c:v>
                </c:pt>
                <c:pt idx="71706">
                  <c:v>35853</c:v>
                </c:pt>
                <c:pt idx="71707">
                  <c:v>35853.5</c:v>
                </c:pt>
                <c:pt idx="71708">
                  <c:v>35854</c:v>
                </c:pt>
                <c:pt idx="71709">
                  <c:v>35854.5</c:v>
                </c:pt>
                <c:pt idx="71710">
                  <c:v>35855</c:v>
                </c:pt>
                <c:pt idx="71711">
                  <c:v>35855.5</c:v>
                </c:pt>
                <c:pt idx="71712">
                  <c:v>35856</c:v>
                </c:pt>
                <c:pt idx="71713">
                  <c:v>35856.5</c:v>
                </c:pt>
                <c:pt idx="71714">
                  <c:v>35857</c:v>
                </c:pt>
                <c:pt idx="71715">
                  <c:v>35857.5</c:v>
                </c:pt>
                <c:pt idx="71716">
                  <c:v>35858</c:v>
                </c:pt>
                <c:pt idx="71717">
                  <c:v>35858.5</c:v>
                </c:pt>
                <c:pt idx="71718">
                  <c:v>35859</c:v>
                </c:pt>
                <c:pt idx="71719">
                  <c:v>35859.5</c:v>
                </c:pt>
                <c:pt idx="71720">
                  <c:v>35860</c:v>
                </c:pt>
                <c:pt idx="71721">
                  <c:v>35860.5</c:v>
                </c:pt>
                <c:pt idx="71722">
                  <c:v>35861</c:v>
                </c:pt>
                <c:pt idx="71723">
                  <c:v>35861.5</c:v>
                </c:pt>
                <c:pt idx="71724">
                  <c:v>35862</c:v>
                </c:pt>
                <c:pt idx="71725">
                  <c:v>35862.5</c:v>
                </c:pt>
                <c:pt idx="71726">
                  <c:v>35863</c:v>
                </c:pt>
                <c:pt idx="71727">
                  <c:v>35863.5</c:v>
                </c:pt>
                <c:pt idx="71728">
                  <c:v>35864</c:v>
                </c:pt>
                <c:pt idx="71729">
                  <c:v>35864.5</c:v>
                </c:pt>
                <c:pt idx="71730">
                  <c:v>35865</c:v>
                </c:pt>
                <c:pt idx="71731">
                  <c:v>35865.5</c:v>
                </c:pt>
                <c:pt idx="71732">
                  <c:v>35866</c:v>
                </c:pt>
                <c:pt idx="71733">
                  <c:v>35866.5</c:v>
                </c:pt>
                <c:pt idx="71734">
                  <c:v>35867</c:v>
                </c:pt>
                <c:pt idx="71735">
                  <c:v>35867.5</c:v>
                </c:pt>
                <c:pt idx="71736">
                  <c:v>35868</c:v>
                </c:pt>
                <c:pt idx="71737">
                  <c:v>35868.5</c:v>
                </c:pt>
                <c:pt idx="71738">
                  <c:v>35869</c:v>
                </c:pt>
                <c:pt idx="71739">
                  <c:v>35869.5</c:v>
                </c:pt>
                <c:pt idx="71740">
                  <c:v>35870</c:v>
                </c:pt>
                <c:pt idx="71741">
                  <c:v>35870.5</c:v>
                </c:pt>
                <c:pt idx="71742">
                  <c:v>35871</c:v>
                </c:pt>
                <c:pt idx="71743">
                  <c:v>35871.5</c:v>
                </c:pt>
                <c:pt idx="71744">
                  <c:v>35872</c:v>
                </c:pt>
                <c:pt idx="71745">
                  <c:v>35872.5</c:v>
                </c:pt>
                <c:pt idx="71746">
                  <c:v>35873</c:v>
                </c:pt>
                <c:pt idx="71747">
                  <c:v>35873.5</c:v>
                </c:pt>
                <c:pt idx="71748">
                  <c:v>35874</c:v>
                </c:pt>
                <c:pt idx="71749">
                  <c:v>35874.5</c:v>
                </c:pt>
                <c:pt idx="71750">
                  <c:v>35875</c:v>
                </c:pt>
                <c:pt idx="71751">
                  <c:v>35875.5</c:v>
                </c:pt>
                <c:pt idx="71752">
                  <c:v>35876</c:v>
                </c:pt>
                <c:pt idx="71753">
                  <c:v>35876.5</c:v>
                </c:pt>
                <c:pt idx="71754">
                  <c:v>35877</c:v>
                </c:pt>
                <c:pt idx="71755">
                  <c:v>35877.5</c:v>
                </c:pt>
                <c:pt idx="71756">
                  <c:v>35878</c:v>
                </c:pt>
                <c:pt idx="71757">
                  <c:v>35878.5</c:v>
                </c:pt>
                <c:pt idx="71758">
                  <c:v>35879</c:v>
                </c:pt>
                <c:pt idx="71759">
                  <c:v>35879.5</c:v>
                </c:pt>
                <c:pt idx="71760">
                  <c:v>35880</c:v>
                </c:pt>
                <c:pt idx="71761">
                  <c:v>35880.5</c:v>
                </c:pt>
                <c:pt idx="71762">
                  <c:v>35881</c:v>
                </c:pt>
                <c:pt idx="71763">
                  <c:v>35881.5</c:v>
                </c:pt>
                <c:pt idx="71764">
                  <c:v>35882</c:v>
                </c:pt>
                <c:pt idx="71765">
                  <c:v>35882.5</c:v>
                </c:pt>
                <c:pt idx="71766">
                  <c:v>35883</c:v>
                </c:pt>
                <c:pt idx="71767">
                  <c:v>35883.5</c:v>
                </c:pt>
                <c:pt idx="71768">
                  <c:v>35884</c:v>
                </c:pt>
                <c:pt idx="71769">
                  <c:v>35884.5</c:v>
                </c:pt>
                <c:pt idx="71770">
                  <c:v>35885</c:v>
                </c:pt>
                <c:pt idx="71771">
                  <c:v>35885.5</c:v>
                </c:pt>
                <c:pt idx="71772">
                  <c:v>35886</c:v>
                </c:pt>
                <c:pt idx="71773">
                  <c:v>35886.5</c:v>
                </c:pt>
                <c:pt idx="71774">
                  <c:v>35887</c:v>
                </c:pt>
                <c:pt idx="71775">
                  <c:v>35887.5</c:v>
                </c:pt>
                <c:pt idx="71776">
                  <c:v>35888</c:v>
                </c:pt>
                <c:pt idx="71777">
                  <c:v>35888.5</c:v>
                </c:pt>
                <c:pt idx="71778">
                  <c:v>35889</c:v>
                </c:pt>
                <c:pt idx="71779">
                  <c:v>35889.5</c:v>
                </c:pt>
                <c:pt idx="71780">
                  <c:v>35890</c:v>
                </c:pt>
                <c:pt idx="71781">
                  <c:v>35890.5</c:v>
                </c:pt>
                <c:pt idx="71782">
                  <c:v>35891</c:v>
                </c:pt>
                <c:pt idx="71783">
                  <c:v>35891.5</c:v>
                </c:pt>
                <c:pt idx="71784">
                  <c:v>35892</c:v>
                </c:pt>
                <c:pt idx="71785">
                  <c:v>35892.5</c:v>
                </c:pt>
                <c:pt idx="71786">
                  <c:v>35893</c:v>
                </c:pt>
                <c:pt idx="71787">
                  <c:v>35893.5</c:v>
                </c:pt>
                <c:pt idx="71788">
                  <c:v>35894</c:v>
                </c:pt>
                <c:pt idx="71789">
                  <c:v>35894.5</c:v>
                </c:pt>
                <c:pt idx="71790">
                  <c:v>35895</c:v>
                </c:pt>
                <c:pt idx="71791">
                  <c:v>35895.5</c:v>
                </c:pt>
                <c:pt idx="71792">
                  <c:v>35896</c:v>
                </c:pt>
                <c:pt idx="71793">
                  <c:v>35896.5</c:v>
                </c:pt>
                <c:pt idx="71794">
                  <c:v>35897</c:v>
                </c:pt>
                <c:pt idx="71795">
                  <c:v>35897.5</c:v>
                </c:pt>
                <c:pt idx="71796">
                  <c:v>35898</c:v>
                </c:pt>
                <c:pt idx="71797">
                  <c:v>35898.5</c:v>
                </c:pt>
                <c:pt idx="71798">
                  <c:v>35899</c:v>
                </c:pt>
                <c:pt idx="71799">
                  <c:v>35899.5</c:v>
                </c:pt>
                <c:pt idx="71800">
                  <c:v>35900</c:v>
                </c:pt>
                <c:pt idx="71801">
                  <c:v>35900.5</c:v>
                </c:pt>
                <c:pt idx="71802">
                  <c:v>35901</c:v>
                </c:pt>
                <c:pt idx="71803">
                  <c:v>35901.5</c:v>
                </c:pt>
                <c:pt idx="71804">
                  <c:v>35902</c:v>
                </c:pt>
                <c:pt idx="71805">
                  <c:v>35902.5</c:v>
                </c:pt>
                <c:pt idx="71806">
                  <c:v>35903</c:v>
                </c:pt>
                <c:pt idx="71807">
                  <c:v>35903.5</c:v>
                </c:pt>
                <c:pt idx="71808">
                  <c:v>35904</c:v>
                </c:pt>
                <c:pt idx="71809">
                  <c:v>35904.5</c:v>
                </c:pt>
                <c:pt idx="71810">
                  <c:v>35905</c:v>
                </c:pt>
                <c:pt idx="71811">
                  <c:v>35905.5</c:v>
                </c:pt>
                <c:pt idx="71812">
                  <c:v>35906</c:v>
                </c:pt>
                <c:pt idx="71813">
                  <c:v>35906.5</c:v>
                </c:pt>
                <c:pt idx="71814">
                  <c:v>35907</c:v>
                </c:pt>
                <c:pt idx="71815">
                  <c:v>35907.5</c:v>
                </c:pt>
                <c:pt idx="71816">
                  <c:v>35908</c:v>
                </c:pt>
                <c:pt idx="71817">
                  <c:v>35908.5</c:v>
                </c:pt>
                <c:pt idx="71818">
                  <c:v>35909</c:v>
                </c:pt>
                <c:pt idx="71819">
                  <c:v>35909.5</c:v>
                </c:pt>
                <c:pt idx="71820">
                  <c:v>35910</c:v>
                </c:pt>
                <c:pt idx="71821">
                  <c:v>35910.5</c:v>
                </c:pt>
                <c:pt idx="71822">
                  <c:v>35911</c:v>
                </c:pt>
                <c:pt idx="71823">
                  <c:v>35911.5</c:v>
                </c:pt>
                <c:pt idx="71824">
                  <c:v>35912</c:v>
                </c:pt>
                <c:pt idx="71825">
                  <c:v>35912.5</c:v>
                </c:pt>
                <c:pt idx="71826">
                  <c:v>35913</c:v>
                </c:pt>
                <c:pt idx="71827">
                  <c:v>35913.5</c:v>
                </c:pt>
                <c:pt idx="71828">
                  <c:v>35914</c:v>
                </c:pt>
                <c:pt idx="71829">
                  <c:v>35914.5</c:v>
                </c:pt>
                <c:pt idx="71830">
                  <c:v>35915</c:v>
                </c:pt>
                <c:pt idx="71831">
                  <c:v>35915.5</c:v>
                </c:pt>
                <c:pt idx="71832">
                  <c:v>35916</c:v>
                </c:pt>
                <c:pt idx="71833">
                  <c:v>35916.5</c:v>
                </c:pt>
                <c:pt idx="71834">
                  <c:v>35917</c:v>
                </c:pt>
                <c:pt idx="71835">
                  <c:v>35917.5</c:v>
                </c:pt>
                <c:pt idx="71836">
                  <c:v>35918</c:v>
                </c:pt>
                <c:pt idx="71837">
                  <c:v>35918.5</c:v>
                </c:pt>
                <c:pt idx="71838">
                  <c:v>35919</c:v>
                </c:pt>
                <c:pt idx="71839">
                  <c:v>35919.5</c:v>
                </c:pt>
                <c:pt idx="71840">
                  <c:v>35920</c:v>
                </c:pt>
                <c:pt idx="71841">
                  <c:v>35920.5</c:v>
                </c:pt>
                <c:pt idx="71842">
                  <c:v>35921</c:v>
                </c:pt>
                <c:pt idx="71843">
                  <c:v>35921.5</c:v>
                </c:pt>
                <c:pt idx="71844">
                  <c:v>35922</c:v>
                </c:pt>
                <c:pt idx="71845">
                  <c:v>35922.5</c:v>
                </c:pt>
                <c:pt idx="71846">
                  <c:v>35923</c:v>
                </c:pt>
                <c:pt idx="71847">
                  <c:v>35923.5</c:v>
                </c:pt>
                <c:pt idx="71848">
                  <c:v>35924</c:v>
                </c:pt>
                <c:pt idx="71849">
                  <c:v>35924.5</c:v>
                </c:pt>
                <c:pt idx="71850">
                  <c:v>35925</c:v>
                </c:pt>
                <c:pt idx="71851">
                  <c:v>35925.5</c:v>
                </c:pt>
                <c:pt idx="71852">
                  <c:v>35926</c:v>
                </c:pt>
                <c:pt idx="71853">
                  <c:v>35926.5</c:v>
                </c:pt>
                <c:pt idx="71854">
                  <c:v>35927</c:v>
                </c:pt>
                <c:pt idx="71855">
                  <c:v>35927.5</c:v>
                </c:pt>
                <c:pt idx="71856">
                  <c:v>35928</c:v>
                </c:pt>
                <c:pt idx="71857">
                  <c:v>35928.5</c:v>
                </c:pt>
                <c:pt idx="71858">
                  <c:v>35929</c:v>
                </c:pt>
                <c:pt idx="71859">
                  <c:v>35929.5</c:v>
                </c:pt>
                <c:pt idx="71860">
                  <c:v>35930</c:v>
                </c:pt>
                <c:pt idx="71861">
                  <c:v>35930.5</c:v>
                </c:pt>
                <c:pt idx="71862">
                  <c:v>35931</c:v>
                </c:pt>
                <c:pt idx="71863">
                  <c:v>35931.5</c:v>
                </c:pt>
                <c:pt idx="71864">
                  <c:v>35932</c:v>
                </c:pt>
                <c:pt idx="71865">
                  <c:v>35932.5</c:v>
                </c:pt>
                <c:pt idx="71866">
                  <c:v>35933</c:v>
                </c:pt>
                <c:pt idx="71867">
                  <c:v>35933.5</c:v>
                </c:pt>
                <c:pt idx="71868">
                  <c:v>35934</c:v>
                </c:pt>
                <c:pt idx="71869">
                  <c:v>35934.5</c:v>
                </c:pt>
                <c:pt idx="71870">
                  <c:v>35935</c:v>
                </c:pt>
                <c:pt idx="71871">
                  <c:v>35935.5</c:v>
                </c:pt>
                <c:pt idx="71872">
                  <c:v>35936</c:v>
                </c:pt>
                <c:pt idx="71873">
                  <c:v>35936.5</c:v>
                </c:pt>
                <c:pt idx="71874">
                  <c:v>35937</c:v>
                </c:pt>
                <c:pt idx="71875">
                  <c:v>35937.5</c:v>
                </c:pt>
                <c:pt idx="71876">
                  <c:v>35938</c:v>
                </c:pt>
                <c:pt idx="71877">
                  <c:v>35938.5</c:v>
                </c:pt>
                <c:pt idx="71878">
                  <c:v>35939</c:v>
                </c:pt>
                <c:pt idx="71879">
                  <c:v>35939.5</c:v>
                </c:pt>
                <c:pt idx="71880">
                  <c:v>35940</c:v>
                </c:pt>
                <c:pt idx="71881">
                  <c:v>35940.5</c:v>
                </c:pt>
                <c:pt idx="71882">
                  <c:v>35941</c:v>
                </c:pt>
                <c:pt idx="71883">
                  <c:v>35941.5</c:v>
                </c:pt>
                <c:pt idx="71884">
                  <c:v>35942</c:v>
                </c:pt>
                <c:pt idx="71885">
                  <c:v>35942.5</c:v>
                </c:pt>
                <c:pt idx="71886">
                  <c:v>35943</c:v>
                </c:pt>
                <c:pt idx="71887">
                  <c:v>35943.5</c:v>
                </c:pt>
                <c:pt idx="71888">
                  <c:v>35944</c:v>
                </c:pt>
                <c:pt idx="71889">
                  <c:v>35944.5</c:v>
                </c:pt>
                <c:pt idx="71890">
                  <c:v>35945</c:v>
                </c:pt>
                <c:pt idx="71891">
                  <c:v>35945.5</c:v>
                </c:pt>
                <c:pt idx="71892">
                  <c:v>35946</c:v>
                </c:pt>
                <c:pt idx="71893">
                  <c:v>35946.5</c:v>
                </c:pt>
                <c:pt idx="71894">
                  <c:v>35947</c:v>
                </c:pt>
                <c:pt idx="71895">
                  <c:v>35947.5</c:v>
                </c:pt>
                <c:pt idx="71896">
                  <c:v>35948</c:v>
                </c:pt>
                <c:pt idx="71897">
                  <c:v>35948.5</c:v>
                </c:pt>
                <c:pt idx="71898">
                  <c:v>35949</c:v>
                </c:pt>
                <c:pt idx="71899">
                  <c:v>35949.5</c:v>
                </c:pt>
                <c:pt idx="71900">
                  <c:v>35950</c:v>
                </c:pt>
                <c:pt idx="71901">
                  <c:v>35950.5</c:v>
                </c:pt>
                <c:pt idx="71902">
                  <c:v>35951</c:v>
                </c:pt>
                <c:pt idx="71903">
                  <c:v>35951.5</c:v>
                </c:pt>
                <c:pt idx="71904">
                  <c:v>35952</c:v>
                </c:pt>
                <c:pt idx="71905">
                  <c:v>35952.5</c:v>
                </c:pt>
                <c:pt idx="71906">
                  <c:v>35953</c:v>
                </c:pt>
                <c:pt idx="71907">
                  <c:v>35953.5</c:v>
                </c:pt>
                <c:pt idx="71908">
                  <c:v>35954</c:v>
                </c:pt>
                <c:pt idx="71909">
                  <c:v>35954.5</c:v>
                </c:pt>
                <c:pt idx="71910">
                  <c:v>35955</c:v>
                </c:pt>
                <c:pt idx="71911">
                  <c:v>35955.5</c:v>
                </c:pt>
                <c:pt idx="71912">
                  <c:v>35956</c:v>
                </c:pt>
                <c:pt idx="71913">
                  <c:v>35956.5</c:v>
                </c:pt>
                <c:pt idx="71914">
                  <c:v>35957</c:v>
                </c:pt>
                <c:pt idx="71915">
                  <c:v>35957.5</c:v>
                </c:pt>
                <c:pt idx="71916">
                  <c:v>35958</c:v>
                </c:pt>
                <c:pt idx="71917">
                  <c:v>35958.5</c:v>
                </c:pt>
                <c:pt idx="71918">
                  <c:v>35959</c:v>
                </c:pt>
                <c:pt idx="71919">
                  <c:v>35959.5</c:v>
                </c:pt>
                <c:pt idx="71920">
                  <c:v>35960</c:v>
                </c:pt>
                <c:pt idx="71921">
                  <c:v>35960.5</c:v>
                </c:pt>
                <c:pt idx="71922">
                  <c:v>35961</c:v>
                </c:pt>
                <c:pt idx="71923">
                  <c:v>35961.5</c:v>
                </c:pt>
                <c:pt idx="71924">
                  <c:v>35962</c:v>
                </c:pt>
                <c:pt idx="71925">
                  <c:v>35962.5</c:v>
                </c:pt>
                <c:pt idx="71926">
                  <c:v>35963</c:v>
                </c:pt>
                <c:pt idx="71927">
                  <c:v>35963.5</c:v>
                </c:pt>
                <c:pt idx="71928">
                  <c:v>35964</c:v>
                </c:pt>
                <c:pt idx="71929">
                  <c:v>35964.5</c:v>
                </c:pt>
                <c:pt idx="71930">
                  <c:v>35965</c:v>
                </c:pt>
                <c:pt idx="71931">
                  <c:v>35965.5</c:v>
                </c:pt>
                <c:pt idx="71932">
                  <c:v>35966</c:v>
                </c:pt>
                <c:pt idx="71933">
                  <c:v>35966.5</c:v>
                </c:pt>
                <c:pt idx="71934">
                  <c:v>35967</c:v>
                </c:pt>
                <c:pt idx="71935">
                  <c:v>35967.5</c:v>
                </c:pt>
                <c:pt idx="71936">
                  <c:v>35968</c:v>
                </c:pt>
                <c:pt idx="71937">
                  <c:v>35968.5</c:v>
                </c:pt>
                <c:pt idx="71938">
                  <c:v>35969</c:v>
                </c:pt>
                <c:pt idx="71939">
                  <c:v>35969.5</c:v>
                </c:pt>
                <c:pt idx="71940">
                  <c:v>35970</c:v>
                </c:pt>
                <c:pt idx="71941">
                  <c:v>35970.5</c:v>
                </c:pt>
                <c:pt idx="71942">
                  <c:v>35971</c:v>
                </c:pt>
                <c:pt idx="71943">
                  <c:v>35971.5</c:v>
                </c:pt>
                <c:pt idx="71944">
                  <c:v>35972</c:v>
                </c:pt>
                <c:pt idx="71945">
                  <c:v>35972.5</c:v>
                </c:pt>
                <c:pt idx="71946">
                  <c:v>35973</c:v>
                </c:pt>
                <c:pt idx="71947">
                  <c:v>35973.5</c:v>
                </c:pt>
                <c:pt idx="71948">
                  <c:v>35974</c:v>
                </c:pt>
                <c:pt idx="71949">
                  <c:v>35974.5</c:v>
                </c:pt>
                <c:pt idx="71950">
                  <c:v>35975</c:v>
                </c:pt>
                <c:pt idx="71951">
                  <c:v>35975.5</c:v>
                </c:pt>
                <c:pt idx="71952">
                  <c:v>35976</c:v>
                </c:pt>
                <c:pt idx="71953">
                  <c:v>35976.5</c:v>
                </c:pt>
                <c:pt idx="71954">
                  <c:v>35977</c:v>
                </c:pt>
                <c:pt idx="71955">
                  <c:v>35977.5</c:v>
                </c:pt>
                <c:pt idx="71956">
                  <c:v>35978</c:v>
                </c:pt>
                <c:pt idx="71957">
                  <c:v>35978.5</c:v>
                </c:pt>
                <c:pt idx="71958">
                  <c:v>35979</c:v>
                </c:pt>
                <c:pt idx="71959">
                  <c:v>35979.5</c:v>
                </c:pt>
                <c:pt idx="71960">
                  <c:v>35980</c:v>
                </c:pt>
                <c:pt idx="71961">
                  <c:v>35980.5</c:v>
                </c:pt>
                <c:pt idx="71962">
                  <c:v>35981</c:v>
                </c:pt>
                <c:pt idx="71963">
                  <c:v>35981.5</c:v>
                </c:pt>
                <c:pt idx="71964">
                  <c:v>35982</c:v>
                </c:pt>
                <c:pt idx="71965">
                  <c:v>35982.5</c:v>
                </c:pt>
                <c:pt idx="71966">
                  <c:v>35983</c:v>
                </c:pt>
                <c:pt idx="71967">
                  <c:v>35983.5</c:v>
                </c:pt>
                <c:pt idx="71968">
                  <c:v>35984</c:v>
                </c:pt>
                <c:pt idx="71969">
                  <c:v>35984.5</c:v>
                </c:pt>
                <c:pt idx="71970">
                  <c:v>35985</c:v>
                </c:pt>
                <c:pt idx="71971">
                  <c:v>35985.5</c:v>
                </c:pt>
                <c:pt idx="71972">
                  <c:v>35986</c:v>
                </c:pt>
                <c:pt idx="71973">
                  <c:v>35986.5</c:v>
                </c:pt>
                <c:pt idx="71974">
                  <c:v>35987</c:v>
                </c:pt>
                <c:pt idx="71975">
                  <c:v>35987.5</c:v>
                </c:pt>
                <c:pt idx="71976">
                  <c:v>35988</c:v>
                </c:pt>
                <c:pt idx="71977">
                  <c:v>35988.5</c:v>
                </c:pt>
                <c:pt idx="71978">
                  <c:v>35989</c:v>
                </c:pt>
                <c:pt idx="71979">
                  <c:v>35989.5</c:v>
                </c:pt>
                <c:pt idx="71980">
                  <c:v>35990</c:v>
                </c:pt>
                <c:pt idx="71981">
                  <c:v>35990.5</c:v>
                </c:pt>
                <c:pt idx="71982">
                  <c:v>35991</c:v>
                </c:pt>
                <c:pt idx="71983">
                  <c:v>35991.5</c:v>
                </c:pt>
                <c:pt idx="71984">
                  <c:v>35992</c:v>
                </c:pt>
                <c:pt idx="71985">
                  <c:v>35992.5</c:v>
                </c:pt>
                <c:pt idx="71986">
                  <c:v>35993</c:v>
                </c:pt>
                <c:pt idx="71987">
                  <c:v>35993.5</c:v>
                </c:pt>
                <c:pt idx="71988">
                  <c:v>35994</c:v>
                </c:pt>
                <c:pt idx="71989">
                  <c:v>35994.5</c:v>
                </c:pt>
                <c:pt idx="71990">
                  <c:v>35995</c:v>
                </c:pt>
                <c:pt idx="71991">
                  <c:v>35995.5</c:v>
                </c:pt>
                <c:pt idx="71992">
                  <c:v>35996</c:v>
                </c:pt>
                <c:pt idx="71993">
                  <c:v>35996.5</c:v>
                </c:pt>
                <c:pt idx="71994">
                  <c:v>35997</c:v>
                </c:pt>
                <c:pt idx="71995">
                  <c:v>35997.5</c:v>
                </c:pt>
                <c:pt idx="71996">
                  <c:v>35998</c:v>
                </c:pt>
                <c:pt idx="71997">
                  <c:v>35998.5</c:v>
                </c:pt>
                <c:pt idx="71998">
                  <c:v>35999</c:v>
                </c:pt>
                <c:pt idx="71999">
                  <c:v>35999.5</c:v>
                </c:pt>
                <c:pt idx="72000">
                  <c:v>36000</c:v>
                </c:pt>
                <c:pt idx="72001">
                  <c:v>36000.5</c:v>
                </c:pt>
                <c:pt idx="72002">
                  <c:v>36001</c:v>
                </c:pt>
                <c:pt idx="72003">
                  <c:v>36001.5</c:v>
                </c:pt>
                <c:pt idx="72004">
                  <c:v>36002</c:v>
                </c:pt>
                <c:pt idx="72005">
                  <c:v>36002.5</c:v>
                </c:pt>
                <c:pt idx="72006">
                  <c:v>36003</c:v>
                </c:pt>
                <c:pt idx="72007">
                  <c:v>36003.5</c:v>
                </c:pt>
                <c:pt idx="72008">
                  <c:v>36004</c:v>
                </c:pt>
                <c:pt idx="72009">
                  <c:v>36004.5</c:v>
                </c:pt>
                <c:pt idx="72010">
                  <c:v>36005</c:v>
                </c:pt>
                <c:pt idx="72011">
                  <c:v>36005.5</c:v>
                </c:pt>
                <c:pt idx="72012">
                  <c:v>36006</c:v>
                </c:pt>
                <c:pt idx="72013">
                  <c:v>36006.5</c:v>
                </c:pt>
                <c:pt idx="72014">
                  <c:v>36007</c:v>
                </c:pt>
                <c:pt idx="72015">
                  <c:v>36007.5</c:v>
                </c:pt>
                <c:pt idx="72016">
                  <c:v>36008</c:v>
                </c:pt>
                <c:pt idx="72017">
                  <c:v>36008.5</c:v>
                </c:pt>
                <c:pt idx="72018">
                  <c:v>36009</c:v>
                </c:pt>
                <c:pt idx="72019">
                  <c:v>36009.5</c:v>
                </c:pt>
                <c:pt idx="72020">
                  <c:v>36010</c:v>
                </c:pt>
                <c:pt idx="72021">
                  <c:v>36010.5</c:v>
                </c:pt>
                <c:pt idx="72022">
                  <c:v>36011</c:v>
                </c:pt>
                <c:pt idx="72023">
                  <c:v>36011.5</c:v>
                </c:pt>
                <c:pt idx="72024">
                  <c:v>36012</c:v>
                </c:pt>
                <c:pt idx="72025">
                  <c:v>36012.5</c:v>
                </c:pt>
                <c:pt idx="72026">
                  <c:v>36013</c:v>
                </c:pt>
                <c:pt idx="72027">
                  <c:v>36013.5</c:v>
                </c:pt>
                <c:pt idx="72028">
                  <c:v>36014</c:v>
                </c:pt>
                <c:pt idx="72029">
                  <c:v>36014.5</c:v>
                </c:pt>
                <c:pt idx="72030">
                  <c:v>36015</c:v>
                </c:pt>
                <c:pt idx="72031">
                  <c:v>36015.5</c:v>
                </c:pt>
                <c:pt idx="72032">
                  <c:v>36016</c:v>
                </c:pt>
                <c:pt idx="72033">
                  <c:v>36016.5</c:v>
                </c:pt>
                <c:pt idx="72034">
                  <c:v>36017</c:v>
                </c:pt>
                <c:pt idx="72035">
                  <c:v>36017.5</c:v>
                </c:pt>
                <c:pt idx="72036">
                  <c:v>36018</c:v>
                </c:pt>
                <c:pt idx="72037">
                  <c:v>36018.5</c:v>
                </c:pt>
                <c:pt idx="72038">
                  <c:v>36019</c:v>
                </c:pt>
                <c:pt idx="72039">
                  <c:v>36019.5</c:v>
                </c:pt>
                <c:pt idx="72040">
                  <c:v>36020</c:v>
                </c:pt>
                <c:pt idx="72041">
                  <c:v>36020.5</c:v>
                </c:pt>
                <c:pt idx="72042">
                  <c:v>36021</c:v>
                </c:pt>
                <c:pt idx="72043">
                  <c:v>36021.5</c:v>
                </c:pt>
                <c:pt idx="72044">
                  <c:v>36022</c:v>
                </c:pt>
                <c:pt idx="72045">
                  <c:v>36022.5</c:v>
                </c:pt>
                <c:pt idx="72046">
                  <c:v>36023</c:v>
                </c:pt>
                <c:pt idx="72047">
                  <c:v>36023.5</c:v>
                </c:pt>
                <c:pt idx="72048">
                  <c:v>36024</c:v>
                </c:pt>
                <c:pt idx="72049">
                  <c:v>36024.5</c:v>
                </c:pt>
                <c:pt idx="72050">
                  <c:v>36025</c:v>
                </c:pt>
                <c:pt idx="72051">
                  <c:v>36025.5</c:v>
                </c:pt>
                <c:pt idx="72052">
                  <c:v>36026</c:v>
                </c:pt>
                <c:pt idx="72053">
                  <c:v>36026.5</c:v>
                </c:pt>
                <c:pt idx="72054">
                  <c:v>36027</c:v>
                </c:pt>
                <c:pt idx="72055">
                  <c:v>36027.5</c:v>
                </c:pt>
                <c:pt idx="72056">
                  <c:v>36028</c:v>
                </c:pt>
                <c:pt idx="72057">
                  <c:v>36028.5</c:v>
                </c:pt>
                <c:pt idx="72058">
                  <c:v>36029</c:v>
                </c:pt>
                <c:pt idx="72059">
                  <c:v>36029.5</c:v>
                </c:pt>
                <c:pt idx="72060">
                  <c:v>36030</c:v>
                </c:pt>
                <c:pt idx="72061">
                  <c:v>36030.5</c:v>
                </c:pt>
                <c:pt idx="72062">
                  <c:v>36031</c:v>
                </c:pt>
                <c:pt idx="72063">
                  <c:v>36031.5</c:v>
                </c:pt>
                <c:pt idx="72064">
                  <c:v>36032</c:v>
                </c:pt>
                <c:pt idx="72065">
                  <c:v>36032.5</c:v>
                </c:pt>
                <c:pt idx="72066">
                  <c:v>36033</c:v>
                </c:pt>
                <c:pt idx="72067">
                  <c:v>36033.5</c:v>
                </c:pt>
                <c:pt idx="72068">
                  <c:v>36034</c:v>
                </c:pt>
                <c:pt idx="72069">
                  <c:v>36034.5</c:v>
                </c:pt>
                <c:pt idx="72070">
                  <c:v>36035</c:v>
                </c:pt>
                <c:pt idx="72071">
                  <c:v>36035.5</c:v>
                </c:pt>
                <c:pt idx="72072">
                  <c:v>36036</c:v>
                </c:pt>
                <c:pt idx="72073">
                  <c:v>36036.5</c:v>
                </c:pt>
                <c:pt idx="72074">
                  <c:v>36037</c:v>
                </c:pt>
                <c:pt idx="72075">
                  <c:v>36037.5</c:v>
                </c:pt>
                <c:pt idx="72076">
                  <c:v>36038</c:v>
                </c:pt>
                <c:pt idx="72077">
                  <c:v>36038.5</c:v>
                </c:pt>
                <c:pt idx="72078">
                  <c:v>36039</c:v>
                </c:pt>
                <c:pt idx="72079">
                  <c:v>36039.5</c:v>
                </c:pt>
                <c:pt idx="72080">
                  <c:v>36040</c:v>
                </c:pt>
                <c:pt idx="72081">
                  <c:v>36040.5</c:v>
                </c:pt>
                <c:pt idx="72082">
                  <c:v>36041</c:v>
                </c:pt>
                <c:pt idx="72083">
                  <c:v>36041.5</c:v>
                </c:pt>
                <c:pt idx="72084">
                  <c:v>36042</c:v>
                </c:pt>
                <c:pt idx="72085">
                  <c:v>36042.5</c:v>
                </c:pt>
                <c:pt idx="72086">
                  <c:v>36043</c:v>
                </c:pt>
                <c:pt idx="72087">
                  <c:v>36043.5</c:v>
                </c:pt>
                <c:pt idx="72088">
                  <c:v>36044</c:v>
                </c:pt>
                <c:pt idx="72089">
                  <c:v>36044.5</c:v>
                </c:pt>
                <c:pt idx="72090">
                  <c:v>36045</c:v>
                </c:pt>
                <c:pt idx="72091">
                  <c:v>36045.5</c:v>
                </c:pt>
                <c:pt idx="72092">
                  <c:v>36046</c:v>
                </c:pt>
                <c:pt idx="72093">
                  <c:v>36046.5</c:v>
                </c:pt>
                <c:pt idx="72094">
                  <c:v>36047</c:v>
                </c:pt>
                <c:pt idx="72095">
                  <c:v>36047.5</c:v>
                </c:pt>
                <c:pt idx="72096">
                  <c:v>36048</c:v>
                </c:pt>
                <c:pt idx="72097">
                  <c:v>36048.5</c:v>
                </c:pt>
                <c:pt idx="72098">
                  <c:v>36049</c:v>
                </c:pt>
                <c:pt idx="72099">
                  <c:v>36049.5</c:v>
                </c:pt>
                <c:pt idx="72100">
                  <c:v>36050</c:v>
                </c:pt>
                <c:pt idx="72101">
                  <c:v>36050.5</c:v>
                </c:pt>
                <c:pt idx="72102">
                  <c:v>36051</c:v>
                </c:pt>
                <c:pt idx="72103">
                  <c:v>36051.5</c:v>
                </c:pt>
                <c:pt idx="72104">
                  <c:v>36052</c:v>
                </c:pt>
                <c:pt idx="72105">
                  <c:v>36052.5</c:v>
                </c:pt>
                <c:pt idx="72106">
                  <c:v>36053</c:v>
                </c:pt>
                <c:pt idx="72107">
                  <c:v>36053.5</c:v>
                </c:pt>
                <c:pt idx="72108">
                  <c:v>36054</c:v>
                </c:pt>
                <c:pt idx="72109">
                  <c:v>36054.5</c:v>
                </c:pt>
                <c:pt idx="72110">
                  <c:v>36055</c:v>
                </c:pt>
                <c:pt idx="72111">
                  <c:v>36055.5</c:v>
                </c:pt>
                <c:pt idx="72112">
                  <c:v>36056</c:v>
                </c:pt>
                <c:pt idx="72113">
                  <c:v>36056.5</c:v>
                </c:pt>
                <c:pt idx="72114">
                  <c:v>36057</c:v>
                </c:pt>
                <c:pt idx="72115">
                  <c:v>36057.5</c:v>
                </c:pt>
                <c:pt idx="72116">
                  <c:v>36058</c:v>
                </c:pt>
                <c:pt idx="72117">
                  <c:v>36058.5</c:v>
                </c:pt>
                <c:pt idx="72118">
                  <c:v>36059</c:v>
                </c:pt>
                <c:pt idx="72119">
                  <c:v>36059.5</c:v>
                </c:pt>
                <c:pt idx="72120">
                  <c:v>36060</c:v>
                </c:pt>
                <c:pt idx="72121">
                  <c:v>36060.5</c:v>
                </c:pt>
                <c:pt idx="72122">
                  <c:v>36061</c:v>
                </c:pt>
                <c:pt idx="72123">
                  <c:v>36061.5</c:v>
                </c:pt>
                <c:pt idx="72124">
                  <c:v>36062</c:v>
                </c:pt>
                <c:pt idx="72125">
                  <c:v>36062.5</c:v>
                </c:pt>
                <c:pt idx="72126">
                  <c:v>36063</c:v>
                </c:pt>
                <c:pt idx="72127">
                  <c:v>36063.5</c:v>
                </c:pt>
                <c:pt idx="72128">
                  <c:v>36064</c:v>
                </c:pt>
                <c:pt idx="72129">
                  <c:v>36064.5</c:v>
                </c:pt>
                <c:pt idx="72130">
                  <c:v>36065</c:v>
                </c:pt>
                <c:pt idx="72131">
                  <c:v>36065.5</c:v>
                </c:pt>
                <c:pt idx="72132">
                  <c:v>36066</c:v>
                </c:pt>
                <c:pt idx="72133">
                  <c:v>36066.5</c:v>
                </c:pt>
                <c:pt idx="72134">
                  <c:v>36067</c:v>
                </c:pt>
                <c:pt idx="72135">
                  <c:v>36067.5</c:v>
                </c:pt>
                <c:pt idx="72136">
                  <c:v>36068</c:v>
                </c:pt>
                <c:pt idx="72137">
                  <c:v>36068.5</c:v>
                </c:pt>
                <c:pt idx="72138">
                  <c:v>36069</c:v>
                </c:pt>
                <c:pt idx="72139">
                  <c:v>36069.5</c:v>
                </c:pt>
                <c:pt idx="72140">
                  <c:v>36070</c:v>
                </c:pt>
                <c:pt idx="72141">
                  <c:v>36070.5</c:v>
                </c:pt>
                <c:pt idx="72142">
                  <c:v>36071</c:v>
                </c:pt>
                <c:pt idx="72143">
                  <c:v>36071.5</c:v>
                </c:pt>
                <c:pt idx="72144">
                  <c:v>36072</c:v>
                </c:pt>
                <c:pt idx="72145">
                  <c:v>36072.5</c:v>
                </c:pt>
                <c:pt idx="72146">
                  <c:v>36073</c:v>
                </c:pt>
                <c:pt idx="72147">
                  <c:v>36073.5</c:v>
                </c:pt>
                <c:pt idx="72148">
                  <c:v>36074</c:v>
                </c:pt>
                <c:pt idx="72149">
                  <c:v>36074.5</c:v>
                </c:pt>
                <c:pt idx="72150">
                  <c:v>36075</c:v>
                </c:pt>
                <c:pt idx="72151">
                  <c:v>36075.5</c:v>
                </c:pt>
                <c:pt idx="72152">
                  <c:v>36076</c:v>
                </c:pt>
                <c:pt idx="72153">
                  <c:v>36076.5</c:v>
                </c:pt>
                <c:pt idx="72154">
                  <c:v>36077</c:v>
                </c:pt>
                <c:pt idx="72155">
                  <c:v>36077.5</c:v>
                </c:pt>
                <c:pt idx="72156">
                  <c:v>36078</c:v>
                </c:pt>
                <c:pt idx="72157">
                  <c:v>36078.5</c:v>
                </c:pt>
                <c:pt idx="72158">
                  <c:v>36079</c:v>
                </c:pt>
                <c:pt idx="72159">
                  <c:v>36079.5</c:v>
                </c:pt>
                <c:pt idx="72160">
                  <c:v>36080</c:v>
                </c:pt>
                <c:pt idx="72161">
                  <c:v>36080.5</c:v>
                </c:pt>
                <c:pt idx="72162">
                  <c:v>36081</c:v>
                </c:pt>
                <c:pt idx="72163">
                  <c:v>36081.5</c:v>
                </c:pt>
                <c:pt idx="72164">
                  <c:v>36082</c:v>
                </c:pt>
                <c:pt idx="72165">
                  <c:v>36082.5</c:v>
                </c:pt>
                <c:pt idx="72166">
                  <c:v>36083</c:v>
                </c:pt>
                <c:pt idx="72167">
                  <c:v>36083.5</c:v>
                </c:pt>
                <c:pt idx="72168">
                  <c:v>36084</c:v>
                </c:pt>
                <c:pt idx="72169">
                  <c:v>36084.5</c:v>
                </c:pt>
                <c:pt idx="72170">
                  <c:v>36085</c:v>
                </c:pt>
                <c:pt idx="72171">
                  <c:v>36085.5</c:v>
                </c:pt>
                <c:pt idx="72172">
                  <c:v>36086</c:v>
                </c:pt>
                <c:pt idx="72173">
                  <c:v>36086.5</c:v>
                </c:pt>
                <c:pt idx="72174">
                  <c:v>36087</c:v>
                </c:pt>
                <c:pt idx="72175">
                  <c:v>36087.5</c:v>
                </c:pt>
                <c:pt idx="72176">
                  <c:v>36088</c:v>
                </c:pt>
                <c:pt idx="72177">
                  <c:v>36088.5</c:v>
                </c:pt>
                <c:pt idx="72178">
                  <c:v>36089</c:v>
                </c:pt>
                <c:pt idx="72179">
                  <c:v>36089.5</c:v>
                </c:pt>
                <c:pt idx="72180">
                  <c:v>36090</c:v>
                </c:pt>
                <c:pt idx="72181">
                  <c:v>36090.5</c:v>
                </c:pt>
                <c:pt idx="72182">
                  <c:v>36091</c:v>
                </c:pt>
                <c:pt idx="72183">
                  <c:v>36091.5</c:v>
                </c:pt>
                <c:pt idx="72184">
                  <c:v>36092</c:v>
                </c:pt>
                <c:pt idx="72185">
                  <c:v>36092.5</c:v>
                </c:pt>
                <c:pt idx="72186">
                  <c:v>36093</c:v>
                </c:pt>
                <c:pt idx="72187">
                  <c:v>36093.5</c:v>
                </c:pt>
                <c:pt idx="72188">
                  <c:v>36094</c:v>
                </c:pt>
                <c:pt idx="72189">
                  <c:v>36094.5</c:v>
                </c:pt>
                <c:pt idx="72190">
                  <c:v>36095</c:v>
                </c:pt>
                <c:pt idx="72191">
                  <c:v>36095.5</c:v>
                </c:pt>
                <c:pt idx="72192">
                  <c:v>36096</c:v>
                </c:pt>
                <c:pt idx="72193">
                  <c:v>36096.5</c:v>
                </c:pt>
                <c:pt idx="72194">
                  <c:v>36097</c:v>
                </c:pt>
                <c:pt idx="72195">
                  <c:v>36097.5</c:v>
                </c:pt>
                <c:pt idx="72196">
                  <c:v>36098</c:v>
                </c:pt>
                <c:pt idx="72197">
                  <c:v>36098.5</c:v>
                </c:pt>
                <c:pt idx="72198">
                  <c:v>36099</c:v>
                </c:pt>
                <c:pt idx="72199">
                  <c:v>36099.5</c:v>
                </c:pt>
                <c:pt idx="72200">
                  <c:v>36100</c:v>
                </c:pt>
                <c:pt idx="72201">
                  <c:v>36100.5</c:v>
                </c:pt>
                <c:pt idx="72202">
                  <c:v>36101</c:v>
                </c:pt>
                <c:pt idx="72203">
                  <c:v>36101.5</c:v>
                </c:pt>
                <c:pt idx="72204">
                  <c:v>36102</c:v>
                </c:pt>
                <c:pt idx="72205">
                  <c:v>36102.5</c:v>
                </c:pt>
                <c:pt idx="72206">
                  <c:v>36103</c:v>
                </c:pt>
                <c:pt idx="72207">
                  <c:v>36103.5</c:v>
                </c:pt>
                <c:pt idx="72208">
                  <c:v>36104</c:v>
                </c:pt>
                <c:pt idx="72209">
                  <c:v>36104.5</c:v>
                </c:pt>
                <c:pt idx="72210">
                  <c:v>36105</c:v>
                </c:pt>
                <c:pt idx="72211">
                  <c:v>36105.5</c:v>
                </c:pt>
                <c:pt idx="72212">
                  <c:v>36106</c:v>
                </c:pt>
                <c:pt idx="72213">
                  <c:v>36106.5</c:v>
                </c:pt>
                <c:pt idx="72214">
                  <c:v>36107</c:v>
                </c:pt>
                <c:pt idx="72215">
                  <c:v>36107.5</c:v>
                </c:pt>
                <c:pt idx="72216">
                  <c:v>36108</c:v>
                </c:pt>
                <c:pt idx="72217">
                  <c:v>36108.5</c:v>
                </c:pt>
                <c:pt idx="72218">
                  <c:v>36109</c:v>
                </c:pt>
                <c:pt idx="72219">
                  <c:v>36109.5</c:v>
                </c:pt>
                <c:pt idx="72220">
                  <c:v>36110</c:v>
                </c:pt>
                <c:pt idx="72221">
                  <c:v>36110.5</c:v>
                </c:pt>
                <c:pt idx="72222">
                  <c:v>36111</c:v>
                </c:pt>
                <c:pt idx="72223">
                  <c:v>36111.5</c:v>
                </c:pt>
                <c:pt idx="72224">
                  <c:v>36112</c:v>
                </c:pt>
                <c:pt idx="72225">
                  <c:v>36112.5</c:v>
                </c:pt>
                <c:pt idx="72226">
                  <c:v>36113</c:v>
                </c:pt>
                <c:pt idx="72227">
                  <c:v>36113.5</c:v>
                </c:pt>
                <c:pt idx="72228">
                  <c:v>36114</c:v>
                </c:pt>
                <c:pt idx="72229">
                  <c:v>36114.5</c:v>
                </c:pt>
                <c:pt idx="72230">
                  <c:v>36115</c:v>
                </c:pt>
                <c:pt idx="72231">
                  <c:v>36115.5</c:v>
                </c:pt>
                <c:pt idx="72232">
                  <c:v>36116</c:v>
                </c:pt>
                <c:pt idx="72233">
                  <c:v>36116.5</c:v>
                </c:pt>
                <c:pt idx="72234">
                  <c:v>36117</c:v>
                </c:pt>
                <c:pt idx="72235">
                  <c:v>36117.5</c:v>
                </c:pt>
                <c:pt idx="72236">
                  <c:v>36118</c:v>
                </c:pt>
                <c:pt idx="72237">
                  <c:v>36118.5</c:v>
                </c:pt>
                <c:pt idx="72238">
                  <c:v>36119</c:v>
                </c:pt>
                <c:pt idx="72239">
                  <c:v>36119.5</c:v>
                </c:pt>
                <c:pt idx="72240">
                  <c:v>36120</c:v>
                </c:pt>
                <c:pt idx="72241">
                  <c:v>36120.5</c:v>
                </c:pt>
                <c:pt idx="72242">
                  <c:v>36121</c:v>
                </c:pt>
                <c:pt idx="72243">
                  <c:v>36121.5</c:v>
                </c:pt>
                <c:pt idx="72244">
                  <c:v>36122</c:v>
                </c:pt>
                <c:pt idx="72245">
                  <c:v>36122.5</c:v>
                </c:pt>
                <c:pt idx="72246">
                  <c:v>36123</c:v>
                </c:pt>
                <c:pt idx="72247">
                  <c:v>36123.5</c:v>
                </c:pt>
                <c:pt idx="72248">
                  <c:v>36124</c:v>
                </c:pt>
                <c:pt idx="72249">
                  <c:v>36124.5</c:v>
                </c:pt>
                <c:pt idx="72250">
                  <c:v>36125</c:v>
                </c:pt>
                <c:pt idx="72251">
                  <c:v>36125.5</c:v>
                </c:pt>
                <c:pt idx="72252">
                  <c:v>36126</c:v>
                </c:pt>
                <c:pt idx="72253">
                  <c:v>36126.5</c:v>
                </c:pt>
                <c:pt idx="72254">
                  <c:v>36127</c:v>
                </c:pt>
                <c:pt idx="72255">
                  <c:v>36127.5</c:v>
                </c:pt>
                <c:pt idx="72256">
                  <c:v>36128</c:v>
                </c:pt>
                <c:pt idx="72257">
                  <c:v>36128.5</c:v>
                </c:pt>
                <c:pt idx="72258">
                  <c:v>36129</c:v>
                </c:pt>
                <c:pt idx="72259">
                  <c:v>36129.5</c:v>
                </c:pt>
                <c:pt idx="72260">
                  <c:v>36130</c:v>
                </c:pt>
                <c:pt idx="72261">
                  <c:v>36130.5</c:v>
                </c:pt>
                <c:pt idx="72262">
                  <c:v>36131</c:v>
                </c:pt>
                <c:pt idx="72263">
                  <c:v>36131.5</c:v>
                </c:pt>
                <c:pt idx="72264">
                  <c:v>36132</c:v>
                </c:pt>
                <c:pt idx="72265">
                  <c:v>36132.5</c:v>
                </c:pt>
                <c:pt idx="72266">
                  <c:v>36133</c:v>
                </c:pt>
                <c:pt idx="72267">
                  <c:v>36133.5</c:v>
                </c:pt>
                <c:pt idx="72268">
                  <c:v>36134</c:v>
                </c:pt>
                <c:pt idx="72269">
                  <c:v>36134.5</c:v>
                </c:pt>
                <c:pt idx="72270">
                  <c:v>36135</c:v>
                </c:pt>
                <c:pt idx="72271">
                  <c:v>36135.5</c:v>
                </c:pt>
                <c:pt idx="72272">
                  <c:v>36136</c:v>
                </c:pt>
                <c:pt idx="72273">
                  <c:v>36136.5</c:v>
                </c:pt>
                <c:pt idx="72274">
                  <c:v>36137</c:v>
                </c:pt>
                <c:pt idx="72275">
                  <c:v>36137.5</c:v>
                </c:pt>
                <c:pt idx="72276">
                  <c:v>36138</c:v>
                </c:pt>
                <c:pt idx="72277">
                  <c:v>36138.5</c:v>
                </c:pt>
                <c:pt idx="72278">
                  <c:v>36139</c:v>
                </c:pt>
                <c:pt idx="72279">
                  <c:v>36139.5</c:v>
                </c:pt>
                <c:pt idx="72280">
                  <c:v>36140</c:v>
                </c:pt>
                <c:pt idx="72281">
                  <c:v>36140.5</c:v>
                </c:pt>
                <c:pt idx="72282">
                  <c:v>36141</c:v>
                </c:pt>
                <c:pt idx="72283">
                  <c:v>36141.5</c:v>
                </c:pt>
                <c:pt idx="72284">
                  <c:v>36142</c:v>
                </c:pt>
                <c:pt idx="72285">
                  <c:v>36142.5</c:v>
                </c:pt>
                <c:pt idx="72286">
                  <c:v>36143</c:v>
                </c:pt>
                <c:pt idx="72287">
                  <c:v>36143.5</c:v>
                </c:pt>
                <c:pt idx="72288">
                  <c:v>36144</c:v>
                </c:pt>
                <c:pt idx="72289">
                  <c:v>36144.5</c:v>
                </c:pt>
                <c:pt idx="72290">
                  <c:v>36145</c:v>
                </c:pt>
                <c:pt idx="72291">
                  <c:v>36145.5</c:v>
                </c:pt>
                <c:pt idx="72292">
                  <c:v>36146</c:v>
                </c:pt>
                <c:pt idx="72293">
                  <c:v>36146.5</c:v>
                </c:pt>
                <c:pt idx="72294">
                  <c:v>36147</c:v>
                </c:pt>
                <c:pt idx="72295">
                  <c:v>36147.5</c:v>
                </c:pt>
                <c:pt idx="72296">
                  <c:v>36148</c:v>
                </c:pt>
                <c:pt idx="72297">
                  <c:v>36148.5</c:v>
                </c:pt>
                <c:pt idx="72298">
                  <c:v>36149</c:v>
                </c:pt>
                <c:pt idx="72299">
                  <c:v>36149.5</c:v>
                </c:pt>
                <c:pt idx="72300">
                  <c:v>36150</c:v>
                </c:pt>
                <c:pt idx="72301">
                  <c:v>36150.5</c:v>
                </c:pt>
                <c:pt idx="72302">
                  <c:v>36151</c:v>
                </c:pt>
                <c:pt idx="72303">
                  <c:v>36151.5</c:v>
                </c:pt>
                <c:pt idx="72304">
                  <c:v>36152</c:v>
                </c:pt>
                <c:pt idx="72305">
                  <c:v>36152.5</c:v>
                </c:pt>
                <c:pt idx="72306">
                  <c:v>36153</c:v>
                </c:pt>
                <c:pt idx="72307">
                  <c:v>36153.5</c:v>
                </c:pt>
                <c:pt idx="72308">
                  <c:v>36154</c:v>
                </c:pt>
                <c:pt idx="72309">
                  <c:v>36154.5</c:v>
                </c:pt>
                <c:pt idx="72310">
                  <c:v>36155</c:v>
                </c:pt>
                <c:pt idx="72311">
                  <c:v>36155.5</c:v>
                </c:pt>
                <c:pt idx="72312">
                  <c:v>36156</c:v>
                </c:pt>
                <c:pt idx="72313">
                  <c:v>36156.5</c:v>
                </c:pt>
                <c:pt idx="72314">
                  <c:v>36157</c:v>
                </c:pt>
                <c:pt idx="72315">
                  <c:v>36157.5</c:v>
                </c:pt>
                <c:pt idx="72316">
                  <c:v>36158</c:v>
                </c:pt>
                <c:pt idx="72317">
                  <c:v>36158.5</c:v>
                </c:pt>
                <c:pt idx="72318">
                  <c:v>36159</c:v>
                </c:pt>
                <c:pt idx="72319">
                  <c:v>36159.5</c:v>
                </c:pt>
                <c:pt idx="72320">
                  <c:v>36160</c:v>
                </c:pt>
                <c:pt idx="72321">
                  <c:v>36160.5</c:v>
                </c:pt>
                <c:pt idx="72322">
                  <c:v>36161</c:v>
                </c:pt>
                <c:pt idx="72323">
                  <c:v>36161.5</c:v>
                </c:pt>
                <c:pt idx="72324">
                  <c:v>36162</c:v>
                </c:pt>
                <c:pt idx="72325">
                  <c:v>36162.5</c:v>
                </c:pt>
                <c:pt idx="72326">
                  <c:v>36163</c:v>
                </c:pt>
                <c:pt idx="72327">
                  <c:v>36163.5</c:v>
                </c:pt>
                <c:pt idx="72328">
                  <c:v>36164</c:v>
                </c:pt>
                <c:pt idx="72329">
                  <c:v>36164.5</c:v>
                </c:pt>
                <c:pt idx="72330">
                  <c:v>36165</c:v>
                </c:pt>
                <c:pt idx="72331">
                  <c:v>36165.5</c:v>
                </c:pt>
                <c:pt idx="72332">
                  <c:v>36166</c:v>
                </c:pt>
                <c:pt idx="72333">
                  <c:v>36166.5</c:v>
                </c:pt>
                <c:pt idx="72334">
                  <c:v>36167</c:v>
                </c:pt>
                <c:pt idx="72335">
                  <c:v>36167.5</c:v>
                </c:pt>
                <c:pt idx="72336">
                  <c:v>36168</c:v>
                </c:pt>
                <c:pt idx="72337">
                  <c:v>36168.5</c:v>
                </c:pt>
                <c:pt idx="72338">
                  <c:v>36169</c:v>
                </c:pt>
                <c:pt idx="72339">
                  <c:v>36169.5</c:v>
                </c:pt>
                <c:pt idx="72340">
                  <c:v>36170</c:v>
                </c:pt>
                <c:pt idx="72341">
                  <c:v>36170.5</c:v>
                </c:pt>
                <c:pt idx="72342">
                  <c:v>36171</c:v>
                </c:pt>
                <c:pt idx="72343">
                  <c:v>36171.5</c:v>
                </c:pt>
                <c:pt idx="72344">
                  <c:v>36172</c:v>
                </c:pt>
                <c:pt idx="72345">
                  <c:v>36172.5</c:v>
                </c:pt>
                <c:pt idx="72346">
                  <c:v>36173</c:v>
                </c:pt>
                <c:pt idx="72347">
                  <c:v>36173.5</c:v>
                </c:pt>
                <c:pt idx="72348">
                  <c:v>36174</c:v>
                </c:pt>
                <c:pt idx="72349">
                  <c:v>36174.5</c:v>
                </c:pt>
                <c:pt idx="72350">
                  <c:v>36175</c:v>
                </c:pt>
                <c:pt idx="72351">
                  <c:v>36175.5</c:v>
                </c:pt>
                <c:pt idx="72352">
                  <c:v>36176</c:v>
                </c:pt>
                <c:pt idx="72353">
                  <c:v>36176.5</c:v>
                </c:pt>
                <c:pt idx="72354">
                  <c:v>36177</c:v>
                </c:pt>
                <c:pt idx="72355">
                  <c:v>36177.5</c:v>
                </c:pt>
                <c:pt idx="72356">
                  <c:v>36178</c:v>
                </c:pt>
                <c:pt idx="72357">
                  <c:v>36178.5</c:v>
                </c:pt>
                <c:pt idx="72358">
                  <c:v>36179</c:v>
                </c:pt>
                <c:pt idx="72359">
                  <c:v>36179.5</c:v>
                </c:pt>
                <c:pt idx="72360">
                  <c:v>36180</c:v>
                </c:pt>
                <c:pt idx="72361">
                  <c:v>36180.5</c:v>
                </c:pt>
                <c:pt idx="72362">
                  <c:v>36181</c:v>
                </c:pt>
                <c:pt idx="72363">
                  <c:v>36181.5</c:v>
                </c:pt>
                <c:pt idx="72364">
                  <c:v>36182</c:v>
                </c:pt>
                <c:pt idx="72365">
                  <c:v>36182.5</c:v>
                </c:pt>
                <c:pt idx="72366">
                  <c:v>36183</c:v>
                </c:pt>
                <c:pt idx="72367">
                  <c:v>36183.5</c:v>
                </c:pt>
                <c:pt idx="72368">
                  <c:v>36184</c:v>
                </c:pt>
                <c:pt idx="72369">
                  <c:v>36184.5</c:v>
                </c:pt>
                <c:pt idx="72370">
                  <c:v>36185</c:v>
                </c:pt>
                <c:pt idx="72371">
                  <c:v>36185.5</c:v>
                </c:pt>
                <c:pt idx="72372">
                  <c:v>36186</c:v>
                </c:pt>
                <c:pt idx="72373">
                  <c:v>36186.5</c:v>
                </c:pt>
                <c:pt idx="72374">
                  <c:v>36187</c:v>
                </c:pt>
                <c:pt idx="72375">
                  <c:v>36187.5</c:v>
                </c:pt>
                <c:pt idx="72376">
                  <c:v>36188</c:v>
                </c:pt>
                <c:pt idx="72377">
                  <c:v>36188.5</c:v>
                </c:pt>
                <c:pt idx="72378">
                  <c:v>36189</c:v>
                </c:pt>
                <c:pt idx="72379">
                  <c:v>36189.5</c:v>
                </c:pt>
                <c:pt idx="72380">
                  <c:v>36190</c:v>
                </c:pt>
                <c:pt idx="72381">
                  <c:v>36190.5</c:v>
                </c:pt>
                <c:pt idx="72382">
                  <c:v>36191</c:v>
                </c:pt>
                <c:pt idx="72383">
                  <c:v>36191.5</c:v>
                </c:pt>
                <c:pt idx="72384">
                  <c:v>36192</c:v>
                </c:pt>
                <c:pt idx="72385">
                  <c:v>36192.5</c:v>
                </c:pt>
                <c:pt idx="72386">
                  <c:v>36193</c:v>
                </c:pt>
                <c:pt idx="72387">
                  <c:v>36193.5</c:v>
                </c:pt>
                <c:pt idx="72388">
                  <c:v>36194</c:v>
                </c:pt>
                <c:pt idx="72389">
                  <c:v>36194.5</c:v>
                </c:pt>
                <c:pt idx="72390">
                  <c:v>36195</c:v>
                </c:pt>
                <c:pt idx="72391">
                  <c:v>36195.5</c:v>
                </c:pt>
                <c:pt idx="72392">
                  <c:v>36196</c:v>
                </c:pt>
                <c:pt idx="72393">
                  <c:v>36196.5</c:v>
                </c:pt>
                <c:pt idx="72394">
                  <c:v>36197</c:v>
                </c:pt>
                <c:pt idx="72395">
                  <c:v>36197.5</c:v>
                </c:pt>
                <c:pt idx="72396">
                  <c:v>36198</c:v>
                </c:pt>
                <c:pt idx="72397">
                  <c:v>36198.5</c:v>
                </c:pt>
                <c:pt idx="72398">
                  <c:v>36199</c:v>
                </c:pt>
                <c:pt idx="72399">
                  <c:v>36199.5</c:v>
                </c:pt>
                <c:pt idx="72400">
                  <c:v>36200</c:v>
                </c:pt>
                <c:pt idx="72401">
                  <c:v>36200.5</c:v>
                </c:pt>
                <c:pt idx="72402">
                  <c:v>36201</c:v>
                </c:pt>
                <c:pt idx="72403">
                  <c:v>36201.5</c:v>
                </c:pt>
                <c:pt idx="72404">
                  <c:v>36202</c:v>
                </c:pt>
                <c:pt idx="72405">
                  <c:v>36202.5</c:v>
                </c:pt>
                <c:pt idx="72406">
                  <c:v>36203</c:v>
                </c:pt>
                <c:pt idx="72407">
                  <c:v>36203.5</c:v>
                </c:pt>
                <c:pt idx="72408">
                  <c:v>36204</c:v>
                </c:pt>
                <c:pt idx="72409">
                  <c:v>36204.5</c:v>
                </c:pt>
                <c:pt idx="72410">
                  <c:v>36205</c:v>
                </c:pt>
                <c:pt idx="72411">
                  <c:v>36205.5</c:v>
                </c:pt>
                <c:pt idx="72412">
                  <c:v>36206</c:v>
                </c:pt>
                <c:pt idx="72413">
                  <c:v>36206.5</c:v>
                </c:pt>
                <c:pt idx="72414">
                  <c:v>36207</c:v>
                </c:pt>
                <c:pt idx="72415">
                  <c:v>36207.5</c:v>
                </c:pt>
                <c:pt idx="72416">
                  <c:v>36208</c:v>
                </c:pt>
                <c:pt idx="72417">
                  <c:v>36208.5</c:v>
                </c:pt>
                <c:pt idx="72418">
                  <c:v>36209</c:v>
                </c:pt>
                <c:pt idx="72419">
                  <c:v>36209.5</c:v>
                </c:pt>
                <c:pt idx="72420">
                  <c:v>36210</c:v>
                </c:pt>
                <c:pt idx="72421">
                  <c:v>36210.5</c:v>
                </c:pt>
                <c:pt idx="72422">
                  <c:v>36211</c:v>
                </c:pt>
                <c:pt idx="72423">
                  <c:v>36211.5</c:v>
                </c:pt>
                <c:pt idx="72424">
                  <c:v>36212</c:v>
                </c:pt>
                <c:pt idx="72425">
                  <c:v>36212.5</c:v>
                </c:pt>
                <c:pt idx="72426">
                  <c:v>36213</c:v>
                </c:pt>
                <c:pt idx="72427">
                  <c:v>36213.5</c:v>
                </c:pt>
                <c:pt idx="72428">
                  <c:v>36214</c:v>
                </c:pt>
                <c:pt idx="72429">
                  <c:v>36214.5</c:v>
                </c:pt>
                <c:pt idx="72430">
                  <c:v>36215</c:v>
                </c:pt>
                <c:pt idx="72431">
                  <c:v>36215.5</c:v>
                </c:pt>
                <c:pt idx="72432">
                  <c:v>36216</c:v>
                </c:pt>
                <c:pt idx="72433">
                  <c:v>36216.5</c:v>
                </c:pt>
                <c:pt idx="72434">
                  <c:v>36217</c:v>
                </c:pt>
                <c:pt idx="72435">
                  <c:v>36217.5</c:v>
                </c:pt>
                <c:pt idx="72436">
                  <c:v>36218</c:v>
                </c:pt>
                <c:pt idx="72437">
                  <c:v>36218.5</c:v>
                </c:pt>
                <c:pt idx="72438">
                  <c:v>36219</c:v>
                </c:pt>
                <c:pt idx="72439">
                  <c:v>36219.5</c:v>
                </c:pt>
                <c:pt idx="72440">
                  <c:v>36220</c:v>
                </c:pt>
                <c:pt idx="72441">
                  <c:v>36220.5</c:v>
                </c:pt>
                <c:pt idx="72442">
                  <c:v>36221</c:v>
                </c:pt>
                <c:pt idx="72443">
                  <c:v>36221.5</c:v>
                </c:pt>
                <c:pt idx="72444">
                  <c:v>36222</c:v>
                </c:pt>
                <c:pt idx="72445">
                  <c:v>36222.5</c:v>
                </c:pt>
                <c:pt idx="72446">
                  <c:v>36223</c:v>
                </c:pt>
                <c:pt idx="72447">
                  <c:v>36223.5</c:v>
                </c:pt>
                <c:pt idx="72448">
                  <c:v>36224</c:v>
                </c:pt>
                <c:pt idx="72449">
                  <c:v>36224.5</c:v>
                </c:pt>
                <c:pt idx="72450">
                  <c:v>36225</c:v>
                </c:pt>
                <c:pt idx="72451">
                  <c:v>36225.5</c:v>
                </c:pt>
                <c:pt idx="72452">
                  <c:v>36226</c:v>
                </c:pt>
                <c:pt idx="72453">
                  <c:v>36226.5</c:v>
                </c:pt>
                <c:pt idx="72454">
                  <c:v>36227</c:v>
                </c:pt>
                <c:pt idx="72455">
                  <c:v>36227.5</c:v>
                </c:pt>
                <c:pt idx="72456">
                  <c:v>36228</c:v>
                </c:pt>
                <c:pt idx="72457">
                  <c:v>36228.5</c:v>
                </c:pt>
                <c:pt idx="72458">
                  <c:v>36229</c:v>
                </c:pt>
                <c:pt idx="72459">
                  <c:v>36229.5</c:v>
                </c:pt>
                <c:pt idx="72460">
                  <c:v>36230</c:v>
                </c:pt>
                <c:pt idx="72461">
                  <c:v>36230.5</c:v>
                </c:pt>
                <c:pt idx="72462">
                  <c:v>36231</c:v>
                </c:pt>
                <c:pt idx="72463">
                  <c:v>36231.5</c:v>
                </c:pt>
                <c:pt idx="72464">
                  <c:v>36232</c:v>
                </c:pt>
                <c:pt idx="72465">
                  <c:v>36232.5</c:v>
                </c:pt>
                <c:pt idx="72466">
                  <c:v>36233</c:v>
                </c:pt>
                <c:pt idx="72467">
                  <c:v>36233.5</c:v>
                </c:pt>
                <c:pt idx="72468">
                  <c:v>36234</c:v>
                </c:pt>
                <c:pt idx="72469">
                  <c:v>36234.5</c:v>
                </c:pt>
                <c:pt idx="72470">
                  <c:v>36235</c:v>
                </c:pt>
                <c:pt idx="72471">
                  <c:v>36235.5</c:v>
                </c:pt>
                <c:pt idx="72472">
                  <c:v>36236</c:v>
                </c:pt>
                <c:pt idx="72473">
                  <c:v>36236.5</c:v>
                </c:pt>
                <c:pt idx="72474">
                  <c:v>36237</c:v>
                </c:pt>
                <c:pt idx="72475">
                  <c:v>36237.5</c:v>
                </c:pt>
                <c:pt idx="72476">
                  <c:v>36238</c:v>
                </c:pt>
                <c:pt idx="72477">
                  <c:v>36238.5</c:v>
                </c:pt>
                <c:pt idx="72478">
                  <c:v>36239</c:v>
                </c:pt>
                <c:pt idx="72479">
                  <c:v>36239.5</c:v>
                </c:pt>
                <c:pt idx="72480">
                  <c:v>36240</c:v>
                </c:pt>
                <c:pt idx="72481">
                  <c:v>36240.5</c:v>
                </c:pt>
                <c:pt idx="72482">
                  <c:v>36241</c:v>
                </c:pt>
                <c:pt idx="72483">
                  <c:v>36241.5</c:v>
                </c:pt>
                <c:pt idx="72484">
                  <c:v>36242</c:v>
                </c:pt>
                <c:pt idx="72485">
                  <c:v>36242.5</c:v>
                </c:pt>
                <c:pt idx="72486">
                  <c:v>36243</c:v>
                </c:pt>
                <c:pt idx="72487">
                  <c:v>36243.5</c:v>
                </c:pt>
                <c:pt idx="72488">
                  <c:v>36244</c:v>
                </c:pt>
                <c:pt idx="72489">
                  <c:v>36244.5</c:v>
                </c:pt>
                <c:pt idx="72490">
                  <c:v>36245</c:v>
                </c:pt>
                <c:pt idx="72491">
                  <c:v>36245.5</c:v>
                </c:pt>
                <c:pt idx="72492">
                  <c:v>36246</c:v>
                </c:pt>
                <c:pt idx="72493">
                  <c:v>36246.5</c:v>
                </c:pt>
                <c:pt idx="72494">
                  <c:v>36247</c:v>
                </c:pt>
                <c:pt idx="72495">
                  <c:v>36247.5</c:v>
                </c:pt>
                <c:pt idx="72496">
                  <c:v>36248</c:v>
                </c:pt>
                <c:pt idx="72497">
                  <c:v>36248.5</c:v>
                </c:pt>
                <c:pt idx="72498">
                  <c:v>36249</c:v>
                </c:pt>
                <c:pt idx="72499">
                  <c:v>36249.5</c:v>
                </c:pt>
                <c:pt idx="72500">
                  <c:v>36250</c:v>
                </c:pt>
                <c:pt idx="72501">
                  <c:v>36250.5</c:v>
                </c:pt>
                <c:pt idx="72502">
                  <c:v>36251</c:v>
                </c:pt>
                <c:pt idx="72503">
                  <c:v>36251.5</c:v>
                </c:pt>
                <c:pt idx="72504">
                  <c:v>36252</c:v>
                </c:pt>
                <c:pt idx="72505">
                  <c:v>36252.5</c:v>
                </c:pt>
                <c:pt idx="72506">
                  <c:v>36253</c:v>
                </c:pt>
                <c:pt idx="72507">
                  <c:v>36253.5</c:v>
                </c:pt>
                <c:pt idx="72508">
                  <c:v>36254</c:v>
                </c:pt>
                <c:pt idx="72509">
                  <c:v>36254.5</c:v>
                </c:pt>
                <c:pt idx="72510">
                  <c:v>36255</c:v>
                </c:pt>
                <c:pt idx="72511">
                  <c:v>36255.5</c:v>
                </c:pt>
                <c:pt idx="72512">
                  <c:v>36256</c:v>
                </c:pt>
                <c:pt idx="72513">
                  <c:v>36256.5</c:v>
                </c:pt>
                <c:pt idx="72514">
                  <c:v>36257</c:v>
                </c:pt>
                <c:pt idx="72515">
                  <c:v>36257.5</c:v>
                </c:pt>
                <c:pt idx="72516">
                  <c:v>36258</c:v>
                </c:pt>
                <c:pt idx="72517">
                  <c:v>36258.5</c:v>
                </c:pt>
                <c:pt idx="72518">
                  <c:v>36259</c:v>
                </c:pt>
                <c:pt idx="72519">
                  <c:v>36259.5</c:v>
                </c:pt>
                <c:pt idx="72520">
                  <c:v>36260</c:v>
                </c:pt>
                <c:pt idx="72521">
                  <c:v>36260.5</c:v>
                </c:pt>
                <c:pt idx="72522">
                  <c:v>36261</c:v>
                </c:pt>
                <c:pt idx="72523">
                  <c:v>36261.5</c:v>
                </c:pt>
                <c:pt idx="72524">
                  <c:v>36262</c:v>
                </c:pt>
                <c:pt idx="72525">
                  <c:v>36262.5</c:v>
                </c:pt>
                <c:pt idx="72526">
                  <c:v>36263</c:v>
                </c:pt>
                <c:pt idx="72527">
                  <c:v>36263.5</c:v>
                </c:pt>
                <c:pt idx="72528">
                  <c:v>36264</c:v>
                </c:pt>
                <c:pt idx="72529">
                  <c:v>36264.5</c:v>
                </c:pt>
                <c:pt idx="72530">
                  <c:v>36265</c:v>
                </c:pt>
                <c:pt idx="72531">
                  <c:v>36265.5</c:v>
                </c:pt>
                <c:pt idx="72532">
                  <c:v>36266</c:v>
                </c:pt>
                <c:pt idx="72533">
                  <c:v>36266.5</c:v>
                </c:pt>
                <c:pt idx="72534">
                  <c:v>36267</c:v>
                </c:pt>
                <c:pt idx="72535">
                  <c:v>36267.5</c:v>
                </c:pt>
                <c:pt idx="72536">
                  <c:v>36268</c:v>
                </c:pt>
                <c:pt idx="72537">
                  <c:v>36268.5</c:v>
                </c:pt>
                <c:pt idx="72538">
                  <c:v>36269</c:v>
                </c:pt>
                <c:pt idx="72539">
                  <c:v>36269.5</c:v>
                </c:pt>
                <c:pt idx="72540">
                  <c:v>36270</c:v>
                </c:pt>
                <c:pt idx="72541">
                  <c:v>36270.5</c:v>
                </c:pt>
                <c:pt idx="72542">
                  <c:v>36271</c:v>
                </c:pt>
                <c:pt idx="72543">
                  <c:v>36271.5</c:v>
                </c:pt>
                <c:pt idx="72544">
                  <c:v>36272</c:v>
                </c:pt>
                <c:pt idx="72545">
                  <c:v>36272.5</c:v>
                </c:pt>
                <c:pt idx="72546">
                  <c:v>36273</c:v>
                </c:pt>
                <c:pt idx="72547">
                  <c:v>36273.5</c:v>
                </c:pt>
                <c:pt idx="72548">
                  <c:v>36274</c:v>
                </c:pt>
                <c:pt idx="72549">
                  <c:v>36274.5</c:v>
                </c:pt>
                <c:pt idx="72550">
                  <c:v>36275</c:v>
                </c:pt>
                <c:pt idx="72551">
                  <c:v>36275.5</c:v>
                </c:pt>
                <c:pt idx="72552">
                  <c:v>36276</c:v>
                </c:pt>
                <c:pt idx="72553">
                  <c:v>36276.5</c:v>
                </c:pt>
                <c:pt idx="72554">
                  <c:v>36277</c:v>
                </c:pt>
                <c:pt idx="72555">
                  <c:v>36277.5</c:v>
                </c:pt>
                <c:pt idx="72556">
                  <c:v>36278</c:v>
                </c:pt>
                <c:pt idx="72557">
                  <c:v>36278.5</c:v>
                </c:pt>
                <c:pt idx="72558">
                  <c:v>36279</c:v>
                </c:pt>
                <c:pt idx="72559">
                  <c:v>36279.5</c:v>
                </c:pt>
                <c:pt idx="72560">
                  <c:v>36280</c:v>
                </c:pt>
                <c:pt idx="72561">
                  <c:v>36280.5</c:v>
                </c:pt>
                <c:pt idx="72562">
                  <c:v>36281</c:v>
                </c:pt>
                <c:pt idx="72563">
                  <c:v>36281.5</c:v>
                </c:pt>
                <c:pt idx="72564">
                  <c:v>36282</c:v>
                </c:pt>
                <c:pt idx="72565">
                  <c:v>36282.5</c:v>
                </c:pt>
                <c:pt idx="72566">
                  <c:v>36283</c:v>
                </c:pt>
                <c:pt idx="72567">
                  <c:v>36283.5</c:v>
                </c:pt>
                <c:pt idx="72568">
                  <c:v>36284</c:v>
                </c:pt>
                <c:pt idx="72569">
                  <c:v>36284.5</c:v>
                </c:pt>
                <c:pt idx="72570">
                  <c:v>36285</c:v>
                </c:pt>
                <c:pt idx="72571">
                  <c:v>36285.5</c:v>
                </c:pt>
                <c:pt idx="72572">
                  <c:v>36286</c:v>
                </c:pt>
                <c:pt idx="72573">
                  <c:v>36286.5</c:v>
                </c:pt>
                <c:pt idx="72574">
                  <c:v>36287</c:v>
                </c:pt>
                <c:pt idx="72575">
                  <c:v>36287.5</c:v>
                </c:pt>
                <c:pt idx="72576">
                  <c:v>36288</c:v>
                </c:pt>
                <c:pt idx="72577">
                  <c:v>36288.5</c:v>
                </c:pt>
                <c:pt idx="72578">
                  <c:v>36289</c:v>
                </c:pt>
                <c:pt idx="72579">
                  <c:v>36289.5</c:v>
                </c:pt>
                <c:pt idx="72580">
                  <c:v>36290</c:v>
                </c:pt>
                <c:pt idx="72581">
                  <c:v>36290.5</c:v>
                </c:pt>
                <c:pt idx="72582">
                  <c:v>36291</c:v>
                </c:pt>
                <c:pt idx="72583">
                  <c:v>36291.5</c:v>
                </c:pt>
                <c:pt idx="72584">
                  <c:v>36292</c:v>
                </c:pt>
                <c:pt idx="72585">
                  <c:v>36292.5</c:v>
                </c:pt>
                <c:pt idx="72586">
                  <c:v>36293</c:v>
                </c:pt>
                <c:pt idx="72587">
                  <c:v>36293.5</c:v>
                </c:pt>
                <c:pt idx="72588">
                  <c:v>36294</c:v>
                </c:pt>
                <c:pt idx="72589">
                  <c:v>36294.5</c:v>
                </c:pt>
                <c:pt idx="72590">
                  <c:v>36295</c:v>
                </c:pt>
                <c:pt idx="72591">
                  <c:v>36295.5</c:v>
                </c:pt>
                <c:pt idx="72592">
                  <c:v>36296</c:v>
                </c:pt>
                <c:pt idx="72593">
                  <c:v>36296.5</c:v>
                </c:pt>
                <c:pt idx="72594">
                  <c:v>36297</c:v>
                </c:pt>
                <c:pt idx="72595">
                  <c:v>36297.5</c:v>
                </c:pt>
                <c:pt idx="72596">
                  <c:v>36298</c:v>
                </c:pt>
                <c:pt idx="72597">
                  <c:v>36298.5</c:v>
                </c:pt>
                <c:pt idx="72598">
                  <c:v>36299</c:v>
                </c:pt>
                <c:pt idx="72599">
                  <c:v>36299.5</c:v>
                </c:pt>
                <c:pt idx="72600">
                  <c:v>36300</c:v>
                </c:pt>
                <c:pt idx="72601">
                  <c:v>36300.5</c:v>
                </c:pt>
                <c:pt idx="72602">
                  <c:v>36301</c:v>
                </c:pt>
                <c:pt idx="72603">
                  <c:v>36301.5</c:v>
                </c:pt>
                <c:pt idx="72604">
                  <c:v>36302</c:v>
                </c:pt>
                <c:pt idx="72605">
                  <c:v>36302.5</c:v>
                </c:pt>
                <c:pt idx="72606">
                  <c:v>36303</c:v>
                </c:pt>
                <c:pt idx="72607">
                  <c:v>36303.5</c:v>
                </c:pt>
                <c:pt idx="72608">
                  <c:v>36304</c:v>
                </c:pt>
                <c:pt idx="72609">
                  <c:v>36304.5</c:v>
                </c:pt>
                <c:pt idx="72610">
                  <c:v>36305</c:v>
                </c:pt>
                <c:pt idx="72611">
                  <c:v>36305.5</c:v>
                </c:pt>
                <c:pt idx="72612">
                  <c:v>36306</c:v>
                </c:pt>
                <c:pt idx="72613">
                  <c:v>36306.5</c:v>
                </c:pt>
                <c:pt idx="72614">
                  <c:v>36307</c:v>
                </c:pt>
                <c:pt idx="72615">
                  <c:v>36307.5</c:v>
                </c:pt>
                <c:pt idx="72616">
                  <c:v>36308</c:v>
                </c:pt>
                <c:pt idx="72617">
                  <c:v>36308.5</c:v>
                </c:pt>
                <c:pt idx="72618">
                  <c:v>36309</c:v>
                </c:pt>
                <c:pt idx="72619">
                  <c:v>36309.5</c:v>
                </c:pt>
                <c:pt idx="72620">
                  <c:v>36310</c:v>
                </c:pt>
                <c:pt idx="72621">
                  <c:v>36310.5</c:v>
                </c:pt>
                <c:pt idx="72622">
                  <c:v>36311</c:v>
                </c:pt>
                <c:pt idx="72623">
                  <c:v>36311.5</c:v>
                </c:pt>
                <c:pt idx="72624">
                  <c:v>36312</c:v>
                </c:pt>
                <c:pt idx="72625">
                  <c:v>36312.5</c:v>
                </c:pt>
                <c:pt idx="72626">
                  <c:v>36313</c:v>
                </c:pt>
                <c:pt idx="72627">
                  <c:v>36313.5</c:v>
                </c:pt>
                <c:pt idx="72628">
                  <c:v>36314</c:v>
                </c:pt>
                <c:pt idx="72629">
                  <c:v>36314.5</c:v>
                </c:pt>
                <c:pt idx="72630">
                  <c:v>36315</c:v>
                </c:pt>
                <c:pt idx="72631">
                  <c:v>36315.5</c:v>
                </c:pt>
                <c:pt idx="72632">
                  <c:v>36316</c:v>
                </c:pt>
                <c:pt idx="72633">
                  <c:v>36316.5</c:v>
                </c:pt>
                <c:pt idx="72634">
                  <c:v>36317</c:v>
                </c:pt>
                <c:pt idx="72635">
                  <c:v>36317.5</c:v>
                </c:pt>
                <c:pt idx="72636">
                  <c:v>36318</c:v>
                </c:pt>
                <c:pt idx="72637">
                  <c:v>36318.5</c:v>
                </c:pt>
                <c:pt idx="72638">
                  <c:v>36319</c:v>
                </c:pt>
                <c:pt idx="72639">
                  <c:v>36319.5</c:v>
                </c:pt>
                <c:pt idx="72640">
                  <c:v>36320</c:v>
                </c:pt>
                <c:pt idx="72641">
                  <c:v>36320.5</c:v>
                </c:pt>
                <c:pt idx="72642">
                  <c:v>36321</c:v>
                </c:pt>
                <c:pt idx="72643">
                  <c:v>36321.5</c:v>
                </c:pt>
                <c:pt idx="72644">
                  <c:v>36322</c:v>
                </c:pt>
                <c:pt idx="72645">
                  <c:v>36322.5</c:v>
                </c:pt>
                <c:pt idx="72646">
                  <c:v>36323</c:v>
                </c:pt>
                <c:pt idx="72647">
                  <c:v>36323.5</c:v>
                </c:pt>
                <c:pt idx="72648">
                  <c:v>36324</c:v>
                </c:pt>
                <c:pt idx="72649">
                  <c:v>36324.5</c:v>
                </c:pt>
                <c:pt idx="72650">
                  <c:v>36325</c:v>
                </c:pt>
                <c:pt idx="72651">
                  <c:v>36325.5</c:v>
                </c:pt>
                <c:pt idx="72652">
                  <c:v>36326</c:v>
                </c:pt>
                <c:pt idx="72653">
                  <c:v>36326.5</c:v>
                </c:pt>
                <c:pt idx="72654">
                  <c:v>36327</c:v>
                </c:pt>
                <c:pt idx="72655">
                  <c:v>36327.5</c:v>
                </c:pt>
                <c:pt idx="72656">
                  <c:v>36328</c:v>
                </c:pt>
                <c:pt idx="72657">
                  <c:v>36328.5</c:v>
                </c:pt>
                <c:pt idx="72658">
                  <c:v>36329</c:v>
                </c:pt>
                <c:pt idx="72659">
                  <c:v>36329.5</c:v>
                </c:pt>
                <c:pt idx="72660">
                  <c:v>36330</c:v>
                </c:pt>
                <c:pt idx="72661">
                  <c:v>36330.5</c:v>
                </c:pt>
                <c:pt idx="72662">
                  <c:v>36331</c:v>
                </c:pt>
                <c:pt idx="72663">
                  <c:v>36331.5</c:v>
                </c:pt>
                <c:pt idx="72664">
                  <c:v>36332</c:v>
                </c:pt>
                <c:pt idx="72665">
                  <c:v>36332.5</c:v>
                </c:pt>
                <c:pt idx="72666">
                  <c:v>36333</c:v>
                </c:pt>
                <c:pt idx="72667">
                  <c:v>36333.5</c:v>
                </c:pt>
                <c:pt idx="72668">
                  <c:v>36334</c:v>
                </c:pt>
                <c:pt idx="72669">
                  <c:v>36334.5</c:v>
                </c:pt>
                <c:pt idx="72670">
                  <c:v>36335</c:v>
                </c:pt>
                <c:pt idx="72671">
                  <c:v>36335.5</c:v>
                </c:pt>
                <c:pt idx="72672">
                  <c:v>36336</c:v>
                </c:pt>
                <c:pt idx="72673">
                  <c:v>36336.5</c:v>
                </c:pt>
                <c:pt idx="72674">
                  <c:v>36337</c:v>
                </c:pt>
                <c:pt idx="72675">
                  <c:v>36337.5</c:v>
                </c:pt>
                <c:pt idx="72676">
                  <c:v>36338</c:v>
                </c:pt>
                <c:pt idx="72677">
                  <c:v>36338.5</c:v>
                </c:pt>
                <c:pt idx="72678">
                  <c:v>36339</c:v>
                </c:pt>
                <c:pt idx="72679">
                  <c:v>36339.5</c:v>
                </c:pt>
                <c:pt idx="72680">
                  <c:v>36340</c:v>
                </c:pt>
                <c:pt idx="72681">
                  <c:v>36340.5</c:v>
                </c:pt>
                <c:pt idx="72682">
                  <c:v>36341</c:v>
                </c:pt>
                <c:pt idx="72683">
                  <c:v>36341.5</c:v>
                </c:pt>
                <c:pt idx="72684">
                  <c:v>36342</c:v>
                </c:pt>
                <c:pt idx="72685">
                  <c:v>36342.5</c:v>
                </c:pt>
                <c:pt idx="72686">
                  <c:v>36343</c:v>
                </c:pt>
                <c:pt idx="72687">
                  <c:v>36343.5</c:v>
                </c:pt>
                <c:pt idx="72688">
                  <c:v>36344</c:v>
                </c:pt>
                <c:pt idx="72689">
                  <c:v>36344.5</c:v>
                </c:pt>
                <c:pt idx="72690">
                  <c:v>36345</c:v>
                </c:pt>
                <c:pt idx="72691">
                  <c:v>36345.5</c:v>
                </c:pt>
                <c:pt idx="72692">
                  <c:v>36346</c:v>
                </c:pt>
                <c:pt idx="72693">
                  <c:v>36346.5</c:v>
                </c:pt>
                <c:pt idx="72694">
                  <c:v>36347</c:v>
                </c:pt>
                <c:pt idx="72695">
                  <c:v>36347.5</c:v>
                </c:pt>
                <c:pt idx="72696">
                  <c:v>36348</c:v>
                </c:pt>
                <c:pt idx="72697">
                  <c:v>36348.5</c:v>
                </c:pt>
                <c:pt idx="72698">
                  <c:v>36349</c:v>
                </c:pt>
                <c:pt idx="72699">
                  <c:v>36349.5</c:v>
                </c:pt>
                <c:pt idx="72700">
                  <c:v>36350</c:v>
                </c:pt>
                <c:pt idx="72701">
                  <c:v>36350.5</c:v>
                </c:pt>
                <c:pt idx="72702">
                  <c:v>36351</c:v>
                </c:pt>
                <c:pt idx="72703">
                  <c:v>36351.5</c:v>
                </c:pt>
                <c:pt idx="72704">
                  <c:v>36352</c:v>
                </c:pt>
                <c:pt idx="72705">
                  <c:v>36352.5</c:v>
                </c:pt>
                <c:pt idx="72706">
                  <c:v>36353</c:v>
                </c:pt>
                <c:pt idx="72707">
                  <c:v>36353.5</c:v>
                </c:pt>
                <c:pt idx="72708">
                  <c:v>36354</c:v>
                </c:pt>
                <c:pt idx="72709">
                  <c:v>36354.5</c:v>
                </c:pt>
                <c:pt idx="72710">
                  <c:v>36355</c:v>
                </c:pt>
                <c:pt idx="72711">
                  <c:v>36355.5</c:v>
                </c:pt>
                <c:pt idx="72712">
                  <c:v>36356</c:v>
                </c:pt>
                <c:pt idx="72713">
                  <c:v>36356.5</c:v>
                </c:pt>
                <c:pt idx="72714">
                  <c:v>36357</c:v>
                </c:pt>
                <c:pt idx="72715">
                  <c:v>36357.5</c:v>
                </c:pt>
                <c:pt idx="72716">
                  <c:v>36358</c:v>
                </c:pt>
                <c:pt idx="72717">
                  <c:v>36358.5</c:v>
                </c:pt>
                <c:pt idx="72718">
                  <c:v>36359</c:v>
                </c:pt>
                <c:pt idx="72719">
                  <c:v>36359.5</c:v>
                </c:pt>
                <c:pt idx="72720">
                  <c:v>36360</c:v>
                </c:pt>
                <c:pt idx="72721">
                  <c:v>36360.5</c:v>
                </c:pt>
                <c:pt idx="72722">
                  <c:v>36361</c:v>
                </c:pt>
                <c:pt idx="72723">
                  <c:v>36361.5</c:v>
                </c:pt>
                <c:pt idx="72724">
                  <c:v>36362</c:v>
                </c:pt>
                <c:pt idx="72725">
                  <c:v>36362.5</c:v>
                </c:pt>
                <c:pt idx="72726">
                  <c:v>36363</c:v>
                </c:pt>
                <c:pt idx="72727">
                  <c:v>36363.5</c:v>
                </c:pt>
                <c:pt idx="72728">
                  <c:v>36364</c:v>
                </c:pt>
                <c:pt idx="72729">
                  <c:v>36364.5</c:v>
                </c:pt>
                <c:pt idx="72730">
                  <c:v>36365</c:v>
                </c:pt>
                <c:pt idx="72731">
                  <c:v>36365.5</c:v>
                </c:pt>
                <c:pt idx="72732">
                  <c:v>36366</c:v>
                </c:pt>
                <c:pt idx="72733">
                  <c:v>36366.5</c:v>
                </c:pt>
                <c:pt idx="72734">
                  <c:v>36367</c:v>
                </c:pt>
                <c:pt idx="72735">
                  <c:v>36367.5</c:v>
                </c:pt>
                <c:pt idx="72736">
                  <c:v>36368</c:v>
                </c:pt>
                <c:pt idx="72737">
                  <c:v>36368.5</c:v>
                </c:pt>
                <c:pt idx="72738">
                  <c:v>36369</c:v>
                </c:pt>
                <c:pt idx="72739">
                  <c:v>36369.5</c:v>
                </c:pt>
                <c:pt idx="72740">
                  <c:v>36370</c:v>
                </c:pt>
                <c:pt idx="72741">
                  <c:v>36370.5</c:v>
                </c:pt>
                <c:pt idx="72742">
                  <c:v>36371</c:v>
                </c:pt>
                <c:pt idx="72743">
                  <c:v>36371.5</c:v>
                </c:pt>
                <c:pt idx="72744">
                  <c:v>36372</c:v>
                </c:pt>
                <c:pt idx="72745">
                  <c:v>36372.5</c:v>
                </c:pt>
                <c:pt idx="72746">
                  <c:v>36373</c:v>
                </c:pt>
                <c:pt idx="72747">
                  <c:v>36373.5</c:v>
                </c:pt>
                <c:pt idx="72748">
                  <c:v>36374</c:v>
                </c:pt>
                <c:pt idx="72749">
                  <c:v>36374.5</c:v>
                </c:pt>
                <c:pt idx="72750">
                  <c:v>36375</c:v>
                </c:pt>
                <c:pt idx="72751">
                  <c:v>36375.5</c:v>
                </c:pt>
                <c:pt idx="72752">
                  <c:v>36376</c:v>
                </c:pt>
                <c:pt idx="72753">
                  <c:v>36376.5</c:v>
                </c:pt>
                <c:pt idx="72754">
                  <c:v>36377</c:v>
                </c:pt>
                <c:pt idx="72755">
                  <c:v>36377.5</c:v>
                </c:pt>
                <c:pt idx="72756">
                  <c:v>36378</c:v>
                </c:pt>
                <c:pt idx="72757">
                  <c:v>36378.5</c:v>
                </c:pt>
                <c:pt idx="72758">
                  <c:v>36379</c:v>
                </c:pt>
                <c:pt idx="72759">
                  <c:v>36379.5</c:v>
                </c:pt>
                <c:pt idx="72760">
                  <c:v>36380</c:v>
                </c:pt>
                <c:pt idx="72761">
                  <c:v>36380.5</c:v>
                </c:pt>
                <c:pt idx="72762">
                  <c:v>36381</c:v>
                </c:pt>
                <c:pt idx="72763">
                  <c:v>36381.5</c:v>
                </c:pt>
                <c:pt idx="72764">
                  <c:v>36382</c:v>
                </c:pt>
                <c:pt idx="72765">
                  <c:v>36382.5</c:v>
                </c:pt>
                <c:pt idx="72766">
                  <c:v>36383</c:v>
                </c:pt>
                <c:pt idx="72767">
                  <c:v>36383.5</c:v>
                </c:pt>
                <c:pt idx="72768">
                  <c:v>36384</c:v>
                </c:pt>
                <c:pt idx="72769">
                  <c:v>36384.5</c:v>
                </c:pt>
                <c:pt idx="72770">
                  <c:v>36385</c:v>
                </c:pt>
                <c:pt idx="72771">
                  <c:v>36385.5</c:v>
                </c:pt>
                <c:pt idx="72772">
                  <c:v>36386</c:v>
                </c:pt>
                <c:pt idx="72773">
                  <c:v>36386.5</c:v>
                </c:pt>
                <c:pt idx="72774">
                  <c:v>36387</c:v>
                </c:pt>
                <c:pt idx="72775">
                  <c:v>36387.5</c:v>
                </c:pt>
                <c:pt idx="72776">
                  <c:v>36388</c:v>
                </c:pt>
                <c:pt idx="72777">
                  <c:v>36388.5</c:v>
                </c:pt>
                <c:pt idx="72778">
                  <c:v>36389</c:v>
                </c:pt>
                <c:pt idx="72779">
                  <c:v>36389.5</c:v>
                </c:pt>
                <c:pt idx="72780">
                  <c:v>36390</c:v>
                </c:pt>
                <c:pt idx="72781">
                  <c:v>36390.5</c:v>
                </c:pt>
                <c:pt idx="72782">
                  <c:v>36391</c:v>
                </c:pt>
                <c:pt idx="72783">
                  <c:v>36391.5</c:v>
                </c:pt>
                <c:pt idx="72784">
                  <c:v>36392</c:v>
                </c:pt>
                <c:pt idx="72785">
                  <c:v>36392.5</c:v>
                </c:pt>
                <c:pt idx="72786">
                  <c:v>36393</c:v>
                </c:pt>
                <c:pt idx="72787">
                  <c:v>36393.5</c:v>
                </c:pt>
                <c:pt idx="72788">
                  <c:v>36394</c:v>
                </c:pt>
                <c:pt idx="72789">
                  <c:v>36394.5</c:v>
                </c:pt>
                <c:pt idx="72790">
                  <c:v>36395</c:v>
                </c:pt>
                <c:pt idx="72791">
                  <c:v>36395.5</c:v>
                </c:pt>
                <c:pt idx="72792">
                  <c:v>36396</c:v>
                </c:pt>
                <c:pt idx="72793">
                  <c:v>36396.5</c:v>
                </c:pt>
                <c:pt idx="72794">
                  <c:v>36397</c:v>
                </c:pt>
                <c:pt idx="72795">
                  <c:v>36397.5</c:v>
                </c:pt>
                <c:pt idx="72796">
                  <c:v>36398</c:v>
                </c:pt>
                <c:pt idx="72797">
                  <c:v>36398.5</c:v>
                </c:pt>
                <c:pt idx="72798">
                  <c:v>36399</c:v>
                </c:pt>
                <c:pt idx="72799">
                  <c:v>36399.5</c:v>
                </c:pt>
                <c:pt idx="72800">
                  <c:v>36400</c:v>
                </c:pt>
                <c:pt idx="72801">
                  <c:v>36400.5</c:v>
                </c:pt>
                <c:pt idx="72802">
                  <c:v>36401</c:v>
                </c:pt>
                <c:pt idx="72803">
                  <c:v>36401.5</c:v>
                </c:pt>
                <c:pt idx="72804">
                  <c:v>36402</c:v>
                </c:pt>
                <c:pt idx="72805">
                  <c:v>36402.5</c:v>
                </c:pt>
                <c:pt idx="72806">
                  <c:v>36403</c:v>
                </c:pt>
                <c:pt idx="72807">
                  <c:v>36403.5</c:v>
                </c:pt>
                <c:pt idx="72808">
                  <c:v>36404</c:v>
                </c:pt>
                <c:pt idx="72809">
                  <c:v>36404.5</c:v>
                </c:pt>
                <c:pt idx="72810">
                  <c:v>36405</c:v>
                </c:pt>
                <c:pt idx="72811">
                  <c:v>36405.5</c:v>
                </c:pt>
                <c:pt idx="72812">
                  <c:v>36406</c:v>
                </c:pt>
                <c:pt idx="72813">
                  <c:v>36406.5</c:v>
                </c:pt>
                <c:pt idx="72814">
                  <c:v>36407</c:v>
                </c:pt>
                <c:pt idx="72815">
                  <c:v>36407.5</c:v>
                </c:pt>
                <c:pt idx="72816">
                  <c:v>36408</c:v>
                </c:pt>
                <c:pt idx="72817">
                  <c:v>36408.5</c:v>
                </c:pt>
                <c:pt idx="72818">
                  <c:v>36409</c:v>
                </c:pt>
                <c:pt idx="72819">
                  <c:v>36409.5</c:v>
                </c:pt>
                <c:pt idx="72820">
                  <c:v>36410</c:v>
                </c:pt>
                <c:pt idx="72821">
                  <c:v>36410.5</c:v>
                </c:pt>
                <c:pt idx="72822">
                  <c:v>36411</c:v>
                </c:pt>
                <c:pt idx="72823">
                  <c:v>36411.5</c:v>
                </c:pt>
                <c:pt idx="72824">
                  <c:v>36412</c:v>
                </c:pt>
                <c:pt idx="72825">
                  <c:v>36412.5</c:v>
                </c:pt>
                <c:pt idx="72826">
                  <c:v>36413</c:v>
                </c:pt>
                <c:pt idx="72827">
                  <c:v>36413.5</c:v>
                </c:pt>
                <c:pt idx="72828">
                  <c:v>36414</c:v>
                </c:pt>
                <c:pt idx="72829">
                  <c:v>36414.5</c:v>
                </c:pt>
                <c:pt idx="72830">
                  <c:v>36415</c:v>
                </c:pt>
                <c:pt idx="72831">
                  <c:v>36415.5</c:v>
                </c:pt>
                <c:pt idx="72832">
                  <c:v>36416</c:v>
                </c:pt>
                <c:pt idx="72833">
                  <c:v>36416.5</c:v>
                </c:pt>
                <c:pt idx="72834">
                  <c:v>36417</c:v>
                </c:pt>
                <c:pt idx="72835">
                  <c:v>36417.5</c:v>
                </c:pt>
                <c:pt idx="72836">
                  <c:v>36418</c:v>
                </c:pt>
                <c:pt idx="72837">
                  <c:v>36418.5</c:v>
                </c:pt>
                <c:pt idx="72838">
                  <c:v>36419</c:v>
                </c:pt>
                <c:pt idx="72839">
                  <c:v>36419.5</c:v>
                </c:pt>
                <c:pt idx="72840">
                  <c:v>36420</c:v>
                </c:pt>
                <c:pt idx="72841">
                  <c:v>36420.5</c:v>
                </c:pt>
                <c:pt idx="72842">
                  <c:v>36421</c:v>
                </c:pt>
                <c:pt idx="72843">
                  <c:v>36421.5</c:v>
                </c:pt>
                <c:pt idx="72844">
                  <c:v>36422</c:v>
                </c:pt>
                <c:pt idx="72845">
                  <c:v>36422.5</c:v>
                </c:pt>
                <c:pt idx="72846">
                  <c:v>36423</c:v>
                </c:pt>
                <c:pt idx="72847">
                  <c:v>36423.5</c:v>
                </c:pt>
                <c:pt idx="72848">
                  <c:v>36424</c:v>
                </c:pt>
                <c:pt idx="72849">
                  <c:v>36424.5</c:v>
                </c:pt>
                <c:pt idx="72850">
                  <c:v>36425</c:v>
                </c:pt>
                <c:pt idx="72851">
                  <c:v>36425.5</c:v>
                </c:pt>
                <c:pt idx="72852">
                  <c:v>36426</c:v>
                </c:pt>
                <c:pt idx="72853">
                  <c:v>36426.5</c:v>
                </c:pt>
                <c:pt idx="72854">
                  <c:v>36427</c:v>
                </c:pt>
                <c:pt idx="72855">
                  <c:v>36427.5</c:v>
                </c:pt>
                <c:pt idx="72856">
                  <c:v>36428</c:v>
                </c:pt>
                <c:pt idx="72857">
                  <c:v>36428.5</c:v>
                </c:pt>
                <c:pt idx="72858">
                  <c:v>36429</c:v>
                </c:pt>
                <c:pt idx="72859">
                  <c:v>36429.5</c:v>
                </c:pt>
                <c:pt idx="72860">
                  <c:v>36430</c:v>
                </c:pt>
                <c:pt idx="72861">
                  <c:v>36430.5</c:v>
                </c:pt>
                <c:pt idx="72862">
                  <c:v>36431</c:v>
                </c:pt>
                <c:pt idx="72863">
                  <c:v>36431.5</c:v>
                </c:pt>
                <c:pt idx="72864">
                  <c:v>36432</c:v>
                </c:pt>
                <c:pt idx="72865">
                  <c:v>36432.5</c:v>
                </c:pt>
                <c:pt idx="72866">
                  <c:v>36433</c:v>
                </c:pt>
                <c:pt idx="72867">
                  <c:v>36433.5</c:v>
                </c:pt>
                <c:pt idx="72868">
                  <c:v>36434</c:v>
                </c:pt>
                <c:pt idx="72869">
                  <c:v>36434.5</c:v>
                </c:pt>
                <c:pt idx="72870">
                  <c:v>36435</c:v>
                </c:pt>
                <c:pt idx="72871">
                  <c:v>36435.5</c:v>
                </c:pt>
                <c:pt idx="72872">
                  <c:v>36436</c:v>
                </c:pt>
                <c:pt idx="72873">
                  <c:v>36436.5</c:v>
                </c:pt>
                <c:pt idx="72874">
                  <c:v>36437</c:v>
                </c:pt>
                <c:pt idx="72875">
                  <c:v>36437.5</c:v>
                </c:pt>
                <c:pt idx="72876">
                  <c:v>36438</c:v>
                </c:pt>
                <c:pt idx="72877">
                  <c:v>36438.5</c:v>
                </c:pt>
                <c:pt idx="72878">
                  <c:v>36439</c:v>
                </c:pt>
                <c:pt idx="72879">
                  <c:v>36439.5</c:v>
                </c:pt>
                <c:pt idx="72880">
                  <c:v>36440</c:v>
                </c:pt>
                <c:pt idx="72881">
                  <c:v>36440.5</c:v>
                </c:pt>
                <c:pt idx="72882">
                  <c:v>36441</c:v>
                </c:pt>
                <c:pt idx="72883">
                  <c:v>36441.5</c:v>
                </c:pt>
                <c:pt idx="72884">
                  <c:v>36442</c:v>
                </c:pt>
                <c:pt idx="72885">
                  <c:v>36442.5</c:v>
                </c:pt>
                <c:pt idx="72886">
                  <c:v>36443</c:v>
                </c:pt>
                <c:pt idx="72887">
                  <c:v>36443.5</c:v>
                </c:pt>
                <c:pt idx="72888">
                  <c:v>36444</c:v>
                </c:pt>
                <c:pt idx="72889">
                  <c:v>36444.5</c:v>
                </c:pt>
                <c:pt idx="72890">
                  <c:v>36445</c:v>
                </c:pt>
                <c:pt idx="72891">
                  <c:v>36445.5</c:v>
                </c:pt>
                <c:pt idx="72892">
                  <c:v>36446</c:v>
                </c:pt>
                <c:pt idx="72893">
                  <c:v>36446.5</c:v>
                </c:pt>
                <c:pt idx="72894">
                  <c:v>36447</c:v>
                </c:pt>
                <c:pt idx="72895">
                  <c:v>36447.5</c:v>
                </c:pt>
                <c:pt idx="72896">
                  <c:v>36448</c:v>
                </c:pt>
                <c:pt idx="72897">
                  <c:v>36448.5</c:v>
                </c:pt>
                <c:pt idx="72898">
                  <c:v>36449</c:v>
                </c:pt>
                <c:pt idx="72899">
                  <c:v>36449.5</c:v>
                </c:pt>
                <c:pt idx="72900">
                  <c:v>36450</c:v>
                </c:pt>
                <c:pt idx="72901">
                  <c:v>36450.5</c:v>
                </c:pt>
                <c:pt idx="72902">
                  <c:v>36451</c:v>
                </c:pt>
                <c:pt idx="72903">
                  <c:v>36451.5</c:v>
                </c:pt>
                <c:pt idx="72904">
                  <c:v>36452</c:v>
                </c:pt>
                <c:pt idx="72905">
                  <c:v>36452.5</c:v>
                </c:pt>
                <c:pt idx="72906">
                  <c:v>36453</c:v>
                </c:pt>
                <c:pt idx="72907">
                  <c:v>36453.5</c:v>
                </c:pt>
                <c:pt idx="72908">
                  <c:v>36454</c:v>
                </c:pt>
                <c:pt idx="72909">
                  <c:v>36454.5</c:v>
                </c:pt>
                <c:pt idx="72910">
                  <c:v>36455</c:v>
                </c:pt>
                <c:pt idx="72911">
                  <c:v>36455.5</c:v>
                </c:pt>
                <c:pt idx="72912">
                  <c:v>36456</c:v>
                </c:pt>
                <c:pt idx="72913">
                  <c:v>36456.5</c:v>
                </c:pt>
                <c:pt idx="72914">
                  <c:v>36457</c:v>
                </c:pt>
                <c:pt idx="72915">
                  <c:v>36457.5</c:v>
                </c:pt>
                <c:pt idx="72916">
                  <c:v>36458</c:v>
                </c:pt>
                <c:pt idx="72917">
                  <c:v>36458.5</c:v>
                </c:pt>
                <c:pt idx="72918">
                  <c:v>36459</c:v>
                </c:pt>
                <c:pt idx="72919">
                  <c:v>36459.5</c:v>
                </c:pt>
                <c:pt idx="72920">
                  <c:v>36460</c:v>
                </c:pt>
                <c:pt idx="72921">
                  <c:v>36460.5</c:v>
                </c:pt>
                <c:pt idx="72922">
                  <c:v>36461</c:v>
                </c:pt>
                <c:pt idx="72923">
                  <c:v>36461.5</c:v>
                </c:pt>
                <c:pt idx="72924">
                  <c:v>36462</c:v>
                </c:pt>
                <c:pt idx="72925">
                  <c:v>36462.5</c:v>
                </c:pt>
                <c:pt idx="72926">
                  <c:v>36463</c:v>
                </c:pt>
                <c:pt idx="72927">
                  <c:v>36463.5</c:v>
                </c:pt>
                <c:pt idx="72928">
                  <c:v>36464</c:v>
                </c:pt>
                <c:pt idx="72929">
                  <c:v>36464.5</c:v>
                </c:pt>
                <c:pt idx="72930">
                  <c:v>36465</c:v>
                </c:pt>
                <c:pt idx="72931">
                  <c:v>36465.5</c:v>
                </c:pt>
                <c:pt idx="72932">
                  <c:v>36466</c:v>
                </c:pt>
                <c:pt idx="72933">
                  <c:v>36466.5</c:v>
                </c:pt>
                <c:pt idx="72934">
                  <c:v>36467</c:v>
                </c:pt>
                <c:pt idx="72935">
                  <c:v>36467.5</c:v>
                </c:pt>
                <c:pt idx="72936">
                  <c:v>36468</c:v>
                </c:pt>
                <c:pt idx="72937">
                  <c:v>36468.5</c:v>
                </c:pt>
                <c:pt idx="72938">
                  <c:v>36469</c:v>
                </c:pt>
                <c:pt idx="72939">
                  <c:v>36469.5</c:v>
                </c:pt>
                <c:pt idx="72940">
                  <c:v>36470</c:v>
                </c:pt>
                <c:pt idx="72941">
                  <c:v>36470.5</c:v>
                </c:pt>
                <c:pt idx="72942">
                  <c:v>36471</c:v>
                </c:pt>
                <c:pt idx="72943">
                  <c:v>36471.5</c:v>
                </c:pt>
                <c:pt idx="72944">
                  <c:v>36472</c:v>
                </c:pt>
                <c:pt idx="72945">
                  <c:v>36472.5</c:v>
                </c:pt>
                <c:pt idx="72946">
                  <c:v>36473</c:v>
                </c:pt>
                <c:pt idx="72947">
                  <c:v>36473.5</c:v>
                </c:pt>
                <c:pt idx="72948">
                  <c:v>36474</c:v>
                </c:pt>
                <c:pt idx="72949">
                  <c:v>36474.5</c:v>
                </c:pt>
                <c:pt idx="72950">
                  <c:v>36475</c:v>
                </c:pt>
                <c:pt idx="72951">
                  <c:v>36475.5</c:v>
                </c:pt>
                <c:pt idx="72952">
                  <c:v>36476</c:v>
                </c:pt>
                <c:pt idx="72953">
                  <c:v>36476.5</c:v>
                </c:pt>
                <c:pt idx="72954">
                  <c:v>36477</c:v>
                </c:pt>
                <c:pt idx="72955">
                  <c:v>36477.5</c:v>
                </c:pt>
                <c:pt idx="72956">
                  <c:v>36478</c:v>
                </c:pt>
                <c:pt idx="72957">
                  <c:v>36478.5</c:v>
                </c:pt>
                <c:pt idx="72958">
                  <c:v>36479</c:v>
                </c:pt>
                <c:pt idx="72959">
                  <c:v>36479.5</c:v>
                </c:pt>
                <c:pt idx="72960">
                  <c:v>36480</c:v>
                </c:pt>
                <c:pt idx="72961">
                  <c:v>36480.5</c:v>
                </c:pt>
                <c:pt idx="72962">
                  <c:v>36481</c:v>
                </c:pt>
                <c:pt idx="72963">
                  <c:v>36481.5</c:v>
                </c:pt>
                <c:pt idx="72964">
                  <c:v>36482</c:v>
                </c:pt>
                <c:pt idx="72965">
                  <c:v>36482.5</c:v>
                </c:pt>
                <c:pt idx="72966">
                  <c:v>36483</c:v>
                </c:pt>
                <c:pt idx="72967">
                  <c:v>36483.5</c:v>
                </c:pt>
                <c:pt idx="72968">
                  <c:v>36484</c:v>
                </c:pt>
                <c:pt idx="72969">
                  <c:v>36484.5</c:v>
                </c:pt>
                <c:pt idx="72970">
                  <c:v>36485</c:v>
                </c:pt>
                <c:pt idx="72971">
                  <c:v>36485.5</c:v>
                </c:pt>
                <c:pt idx="72972">
                  <c:v>36486</c:v>
                </c:pt>
                <c:pt idx="72973">
                  <c:v>36486.5</c:v>
                </c:pt>
                <c:pt idx="72974">
                  <c:v>36487</c:v>
                </c:pt>
                <c:pt idx="72975">
                  <c:v>36487.5</c:v>
                </c:pt>
                <c:pt idx="72976">
                  <c:v>36488</c:v>
                </c:pt>
                <c:pt idx="72977">
                  <c:v>36488.5</c:v>
                </c:pt>
                <c:pt idx="72978">
                  <c:v>36489</c:v>
                </c:pt>
                <c:pt idx="72979">
                  <c:v>36489.5</c:v>
                </c:pt>
                <c:pt idx="72980">
                  <c:v>36490</c:v>
                </c:pt>
                <c:pt idx="72981">
                  <c:v>36490.5</c:v>
                </c:pt>
                <c:pt idx="72982">
                  <c:v>36491</c:v>
                </c:pt>
                <c:pt idx="72983">
                  <c:v>36491.5</c:v>
                </c:pt>
                <c:pt idx="72984">
                  <c:v>36492</c:v>
                </c:pt>
                <c:pt idx="72985">
                  <c:v>36492.5</c:v>
                </c:pt>
                <c:pt idx="72986">
                  <c:v>36493</c:v>
                </c:pt>
                <c:pt idx="72987">
                  <c:v>36493.5</c:v>
                </c:pt>
                <c:pt idx="72988">
                  <c:v>36494</c:v>
                </c:pt>
                <c:pt idx="72989">
                  <c:v>36494.5</c:v>
                </c:pt>
                <c:pt idx="72990">
                  <c:v>36495</c:v>
                </c:pt>
                <c:pt idx="72991">
                  <c:v>36495.5</c:v>
                </c:pt>
                <c:pt idx="72992">
                  <c:v>36496</c:v>
                </c:pt>
                <c:pt idx="72993">
                  <c:v>36496.5</c:v>
                </c:pt>
                <c:pt idx="72994">
                  <c:v>36497</c:v>
                </c:pt>
                <c:pt idx="72995">
                  <c:v>36497.5</c:v>
                </c:pt>
                <c:pt idx="72996">
                  <c:v>36498</c:v>
                </c:pt>
                <c:pt idx="72997">
                  <c:v>36498.5</c:v>
                </c:pt>
                <c:pt idx="72998">
                  <c:v>36499</c:v>
                </c:pt>
                <c:pt idx="72999">
                  <c:v>36499.5</c:v>
                </c:pt>
                <c:pt idx="73000">
                  <c:v>36500</c:v>
                </c:pt>
                <c:pt idx="73001">
                  <c:v>36500.5</c:v>
                </c:pt>
                <c:pt idx="73002">
                  <c:v>36501</c:v>
                </c:pt>
                <c:pt idx="73003">
                  <c:v>36501.5</c:v>
                </c:pt>
                <c:pt idx="73004">
                  <c:v>36502</c:v>
                </c:pt>
                <c:pt idx="73005">
                  <c:v>36502.5</c:v>
                </c:pt>
                <c:pt idx="73006">
                  <c:v>36503</c:v>
                </c:pt>
                <c:pt idx="73007">
                  <c:v>36503.5</c:v>
                </c:pt>
                <c:pt idx="73008">
                  <c:v>36504</c:v>
                </c:pt>
                <c:pt idx="73009">
                  <c:v>36504.5</c:v>
                </c:pt>
                <c:pt idx="73010">
                  <c:v>36505</c:v>
                </c:pt>
                <c:pt idx="73011">
                  <c:v>36505.5</c:v>
                </c:pt>
                <c:pt idx="73012">
                  <c:v>36506</c:v>
                </c:pt>
                <c:pt idx="73013">
                  <c:v>36506.5</c:v>
                </c:pt>
                <c:pt idx="73014">
                  <c:v>36507</c:v>
                </c:pt>
                <c:pt idx="73015">
                  <c:v>36507.5</c:v>
                </c:pt>
                <c:pt idx="73016">
                  <c:v>36508</c:v>
                </c:pt>
                <c:pt idx="73017">
                  <c:v>36508.5</c:v>
                </c:pt>
                <c:pt idx="73018">
                  <c:v>36509</c:v>
                </c:pt>
                <c:pt idx="73019">
                  <c:v>36509.5</c:v>
                </c:pt>
                <c:pt idx="73020">
                  <c:v>36510</c:v>
                </c:pt>
                <c:pt idx="73021">
                  <c:v>36510.5</c:v>
                </c:pt>
                <c:pt idx="73022">
                  <c:v>36511</c:v>
                </c:pt>
                <c:pt idx="73023">
                  <c:v>36511.5</c:v>
                </c:pt>
                <c:pt idx="73024">
                  <c:v>36512</c:v>
                </c:pt>
                <c:pt idx="73025">
                  <c:v>36512.5</c:v>
                </c:pt>
                <c:pt idx="73026">
                  <c:v>36513</c:v>
                </c:pt>
                <c:pt idx="73027">
                  <c:v>36513.5</c:v>
                </c:pt>
                <c:pt idx="73028">
                  <c:v>36514</c:v>
                </c:pt>
                <c:pt idx="73029">
                  <c:v>36514.5</c:v>
                </c:pt>
                <c:pt idx="73030">
                  <c:v>36515</c:v>
                </c:pt>
                <c:pt idx="73031">
                  <c:v>36515.5</c:v>
                </c:pt>
                <c:pt idx="73032">
                  <c:v>36516</c:v>
                </c:pt>
                <c:pt idx="73033">
                  <c:v>36516.5</c:v>
                </c:pt>
                <c:pt idx="73034">
                  <c:v>36517</c:v>
                </c:pt>
                <c:pt idx="73035">
                  <c:v>36517.5</c:v>
                </c:pt>
                <c:pt idx="73036">
                  <c:v>36518</c:v>
                </c:pt>
                <c:pt idx="73037">
                  <c:v>36518.5</c:v>
                </c:pt>
                <c:pt idx="73038">
                  <c:v>36519</c:v>
                </c:pt>
                <c:pt idx="73039">
                  <c:v>36519.5</c:v>
                </c:pt>
                <c:pt idx="73040">
                  <c:v>36520</c:v>
                </c:pt>
                <c:pt idx="73041">
                  <c:v>36520.5</c:v>
                </c:pt>
                <c:pt idx="73042">
                  <c:v>36521</c:v>
                </c:pt>
                <c:pt idx="73043">
                  <c:v>36521.5</c:v>
                </c:pt>
                <c:pt idx="73044">
                  <c:v>36522</c:v>
                </c:pt>
                <c:pt idx="73045">
                  <c:v>36522.5</c:v>
                </c:pt>
                <c:pt idx="73046">
                  <c:v>36523</c:v>
                </c:pt>
                <c:pt idx="73047">
                  <c:v>36523.5</c:v>
                </c:pt>
                <c:pt idx="73048">
                  <c:v>36524</c:v>
                </c:pt>
                <c:pt idx="73049">
                  <c:v>36524.5</c:v>
                </c:pt>
                <c:pt idx="73050">
                  <c:v>36525</c:v>
                </c:pt>
                <c:pt idx="73051">
                  <c:v>36525.5</c:v>
                </c:pt>
                <c:pt idx="73052">
                  <c:v>36526</c:v>
                </c:pt>
                <c:pt idx="73053">
                  <c:v>36526.5</c:v>
                </c:pt>
                <c:pt idx="73054">
                  <c:v>36527</c:v>
                </c:pt>
                <c:pt idx="73055">
                  <c:v>36527.5</c:v>
                </c:pt>
                <c:pt idx="73056">
                  <c:v>36528</c:v>
                </c:pt>
                <c:pt idx="73057">
                  <c:v>36528.5</c:v>
                </c:pt>
                <c:pt idx="73058">
                  <c:v>36529</c:v>
                </c:pt>
                <c:pt idx="73059">
                  <c:v>36529.5</c:v>
                </c:pt>
                <c:pt idx="73060">
                  <c:v>36530</c:v>
                </c:pt>
                <c:pt idx="73061">
                  <c:v>36530.5</c:v>
                </c:pt>
                <c:pt idx="73062">
                  <c:v>36531</c:v>
                </c:pt>
                <c:pt idx="73063">
                  <c:v>36531.5</c:v>
                </c:pt>
                <c:pt idx="73064">
                  <c:v>36532</c:v>
                </c:pt>
                <c:pt idx="73065">
                  <c:v>36532.5</c:v>
                </c:pt>
                <c:pt idx="73066">
                  <c:v>36533</c:v>
                </c:pt>
                <c:pt idx="73067">
                  <c:v>36533.5</c:v>
                </c:pt>
                <c:pt idx="73068">
                  <c:v>36534</c:v>
                </c:pt>
                <c:pt idx="73069">
                  <c:v>36534.5</c:v>
                </c:pt>
                <c:pt idx="73070">
                  <c:v>36535</c:v>
                </c:pt>
                <c:pt idx="73071">
                  <c:v>36535.5</c:v>
                </c:pt>
                <c:pt idx="73072">
                  <c:v>36536</c:v>
                </c:pt>
                <c:pt idx="73073">
                  <c:v>36536.5</c:v>
                </c:pt>
                <c:pt idx="73074">
                  <c:v>36537</c:v>
                </c:pt>
                <c:pt idx="73075">
                  <c:v>36537.5</c:v>
                </c:pt>
                <c:pt idx="73076">
                  <c:v>36538</c:v>
                </c:pt>
                <c:pt idx="73077">
                  <c:v>36538.5</c:v>
                </c:pt>
                <c:pt idx="73078">
                  <c:v>36539</c:v>
                </c:pt>
                <c:pt idx="73079">
                  <c:v>36539.5</c:v>
                </c:pt>
                <c:pt idx="73080">
                  <c:v>36540</c:v>
                </c:pt>
                <c:pt idx="73081">
                  <c:v>36540.5</c:v>
                </c:pt>
                <c:pt idx="73082">
                  <c:v>36541</c:v>
                </c:pt>
                <c:pt idx="73083">
                  <c:v>36541.5</c:v>
                </c:pt>
                <c:pt idx="73084">
                  <c:v>36542</c:v>
                </c:pt>
                <c:pt idx="73085">
                  <c:v>36542.5</c:v>
                </c:pt>
                <c:pt idx="73086">
                  <c:v>36543</c:v>
                </c:pt>
                <c:pt idx="73087">
                  <c:v>36543.5</c:v>
                </c:pt>
                <c:pt idx="73088">
                  <c:v>36544</c:v>
                </c:pt>
                <c:pt idx="73089">
                  <c:v>36544.5</c:v>
                </c:pt>
                <c:pt idx="73090">
                  <c:v>36545</c:v>
                </c:pt>
                <c:pt idx="73091">
                  <c:v>36545.5</c:v>
                </c:pt>
                <c:pt idx="73092">
                  <c:v>36546</c:v>
                </c:pt>
                <c:pt idx="73093">
                  <c:v>36546.5</c:v>
                </c:pt>
                <c:pt idx="73094">
                  <c:v>36547</c:v>
                </c:pt>
                <c:pt idx="73095">
                  <c:v>36547.5</c:v>
                </c:pt>
                <c:pt idx="73096">
                  <c:v>36548</c:v>
                </c:pt>
                <c:pt idx="73097">
                  <c:v>36548.5</c:v>
                </c:pt>
                <c:pt idx="73098">
                  <c:v>36549</c:v>
                </c:pt>
                <c:pt idx="73099">
                  <c:v>36549.5</c:v>
                </c:pt>
                <c:pt idx="73100">
                  <c:v>36550</c:v>
                </c:pt>
                <c:pt idx="73101">
                  <c:v>36550.5</c:v>
                </c:pt>
                <c:pt idx="73102">
                  <c:v>36551</c:v>
                </c:pt>
                <c:pt idx="73103">
                  <c:v>36551.5</c:v>
                </c:pt>
                <c:pt idx="73104">
                  <c:v>36552</c:v>
                </c:pt>
                <c:pt idx="73105">
                  <c:v>36552.5</c:v>
                </c:pt>
                <c:pt idx="73106">
                  <c:v>36553</c:v>
                </c:pt>
                <c:pt idx="73107">
                  <c:v>36553.5</c:v>
                </c:pt>
                <c:pt idx="73108">
                  <c:v>36554</c:v>
                </c:pt>
                <c:pt idx="73109">
                  <c:v>36554.5</c:v>
                </c:pt>
                <c:pt idx="73110">
                  <c:v>36555</c:v>
                </c:pt>
                <c:pt idx="73111">
                  <c:v>36555.5</c:v>
                </c:pt>
                <c:pt idx="73112">
                  <c:v>36556</c:v>
                </c:pt>
                <c:pt idx="73113">
                  <c:v>36556.5</c:v>
                </c:pt>
                <c:pt idx="73114">
                  <c:v>36557</c:v>
                </c:pt>
                <c:pt idx="73115">
                  <c:v>36557.5</c:v>
                </c:pt>
                <c:pt idx="73116">
                  <c:v>36558</c:v>
                </c:pt>
                <c:pt idx="73117">
                  <c:v>36558.5</c:v>
                </c:pt>
                <c:pt idx="73118">
                  <c:v>36559</c:v>
                </c:pt>
                <c:pt idx="73119">
                  <c:v>36559.5</c:v>
                </c:pt>
                <c:pt idx="73120">
                  <c:v>36560</c:v>
                </c:pt>
                <c:pt idx="73121">
                  <c:v>36560.5</c:v>
                </c:pt>
                <c:pt idx="73122">
                  <c:v>36561</c:v>
                </c:pt>
                <c:pt idx="73123">
                  <c:v>36561.5</c:v>
                </c:pt>
                <c:pt idx="73124">
                  <c:v>36562</c:v>
                </c:pt>
                <c:pt idx="73125">
                  <c:v>36562.5</c:v>
                </c:pt>
                <c:pt idx="73126">
                  <c:v>36563</c:v>
                </c:pt>
                <c:pt idx="73127">
                  <c:v>36563.5</c:v>
                </c:pt>
                <c:pt idx="73128">
                  <c:v>36564</c:v>
                </c:pt>
                <c:pt idx="73129">
                  <c:v>36564.5</c:v>
                </c:pt>
                <c:pt idx="73130">
                  <c:v>36565</c:v>
                </c:pt>
                <c:pt idx="73131">
                  <c:v>36565.5</c:v>
                </c:pt>
                <c:pt idx="73132">
                  <c:v>36566</c:v>
                </c:pt>
                <c:pt idx="73133">
                  <c:v>36566.5</c:v>
                </c:pt>
                <c:pt idx="73134">
                  <c:v>36567</c:v>
                </c:pt>
                <c:pt idx="73135">
                  <c:v>36567.5</c:v>
                </c:pt>
                <c:pt idx="73136">
                  <c:v>36568</c:v>
                </c:pt>
                <c:pt idx="73137">
                  <c:v>36568.5</c:v>
                </c:pt>
                <c:pt idx="73138">
                  <c:v>36569</c:v>
                </c:pt>
                <c:pt idx="73139">
                  <c:v>36569.5</c:v>
                </c:pt>
                <c:pt idx="73140">
                  <c:v>36570</c:v>
                </c:pt>
                <c:pt idx="73141">
                  <c:v>36570.5</c:v>
                </c:pt>
                <c:pt idx="73142">
                  <c:v>36571</c:v>
                </c:pt>
                <c:pt idx="73143">
                  <c:v>36571.5</c:v>
                </c:pt>
                <c:pt idx="73144">
                  <c:v>36572</c:v>
                </c:pt>
                <c:pt idx="73145">
                  <c:v>36572.5</c:v>
                </c:pt>
                <c:pt idx="73146">
                  <c:v>36573</c:v>
                </c:pt>
                <c:pt idx="73147">
                  <c:v>36573.5</c:v>
                </c:pt>
                <c:pt idx="73148">
                  <c:v>36574</c:v>
                </c:pt>
                <c:pt idx="73149">
                  <c:v>36574.5</c:v>
                </c:pt>
                <c:pt idx="73150">
                  <c:v>36575</c:v>
                </c:pt>
                <c:pt idx="73151">
                  <c:v>36575.5</c:v>
                </c:pt>
                <c:pt idx="73152">
                  <c:v>36576</c:v>
                </c:pt>
                <c:pt idx="73153">
                  <c:v>36576.5</c:v>
                </c:pt>
                <c:pt idx="73154">
                  <c:v>36577</c:v>
                </c:pt>
                <c:pt idx="73155">
                  <c:v>36577.5</c:v>
                </c:pt>
                <c:pt idx="73156">
                  <c:v>36578</c:v>
                </c:pt>
                <c:pt idx="73157">
                  <c:v>36578.5</c:v>
                </c:pt>
                <c:pt idx="73158">
                  <c:v>36579</c:v>
                </c:pt>
                <c:pt idx="73159">
                  <c:v>36579.5</c:v>
                </c:pt>
                <c:pt idx="73160">
                  <c:v>36580</c:v>
                </c:pt>
                <c:pt idx="73161">
                  <c:v>36580.5</c:v>
                </c:pt>
                <c:pt idx="73162">
                  <c:v>36581</c:v>
                </c:pt>
                <c:pt idx="73163">
                  <c:v>36581.5</c:v>
                </c:pt>
                <c:pt idx="73164">
                  <c:v>36582</c:v>
                </c:pt>
                <c:pt idx="73165">
                  <c:v>36582.5</c:v>
                </c:pt>
                <c:pt idx="73166">
                  <c:v>36583</c:v>
                </c:pt>
                <c:pt idx="73167">
                  <c:v>36583.5</c:v>
                </c:pt>
                <c:pt idx="73168">
                  <c:v>36584</c:v>
                </c:pt>
                <c:pt idx="73169">
                  <c:v>36584.5</c:v>
                </c:pt>
                <c:pt idx="73170">
                  <c:v>36585</c:v>
                </c:pt>
                <c:pt idx="73171">
                  <c:v>36585.5</c:v>
                </c:pt>
                <c:pt idx="73172">
                  <c:v>36586</c:v>
                </c:pt>
                <c:pt idx="73173">
                  <c:v>36586.5</c:v>
                </c:pt>
                <c:pt idx="73174">
                  <c:v>36587</c:v>
                </c:pt>
                <c:pt idx="73175">
                  <c:v>36587.5</c:v>
                </c:pt>
                <c:pt idx="73176">
                  <c:v>36588</c:v>
                </c:pt>
                <c:pt idx="73177">
                  <c:v>36588.5</c:v>
                </c:pt>
                <c:pt idx="73178">
                  <c:v>36589</c:v>
                </c:pt>
                <c:pt idx="73179">
                  <c:v>36589.5</c:v>
                </c:pt>
                <c:pt idx="73180">
                  <c:v>36590</c:v>
                </c:pt>
                <c:pt idx="73181">
                  <c:v>36590.5</c:v>
                </c:pt>
                <c:pt idx="73182">
                  <c:v>36591</c:v>
                </c:pt>
                <c:pt idx="73183">
                  <c:v>36591.5</c:v>
                </c:pt>
                <c:pt idx="73184">
                  <c:v>36592</c:v>
                </c:pt>
                <c:pt idx="73185">
                  <c:v>36592.5</c:v>
                </c:pt>
                <c:pt idx="73186">
                  <c:v>36593</c:v>
                </c:pt>
                <c:pt idx="73187">
                  <c:v>36593.5</c:v>
                </c:pt>
                <c:pt idx="73188">
                  <c:v>36594</c:v>
                </c:pt>
                <c:pt idx="73189">
                  <c:v>36594.5</c:v>
                </c:pt>
                <c:pt idx="73190">
                  <c:v>36595</c:v>
                </c:pt>
                <c:pt idx="73191">
                  <c:v>36595.5</c:v>
                </c:pt>
                <c:pt idx="73192">
                  <c:v>36596</c:v>
                </c:pt>
                <c:pt idx="73193">
                  <c:v>36596.5</c:v>
                </c:pt>
                <c:pt idx="73194">
                  <c:v>36597</c:v>
                </c:pt>
                <c:pt idx="73195">
                  <c:v>36597.5</c:v>
                </c:pt>
                <c:pt idx="73196">
                  <c:v>36598</c:v>
                </c:pt>
                <c:pt idx="73197">
                  <c:v>36598.5</c:v>
                </c:pt>
                <c:pt idx="73198">
                  <c:v>36599</c:v>
                </c:pt>
                <c:pt idx="73199">
                  <c:v>36599.5</c:v>
                </c:pt>
                <c:pt idx="73200">
                  <c:v>36600</c:v>
                </c:pt>
                <c:pt idx="73201">
                  <c:v>36600.5</c:v>
                </c:pt>
                <c:pt idx="73202">
                  <c:v>36601</c:v>
                </c:pt>
                <c:pt idx="73203">
                  <c:v>36601.5</c:v>
                </c:pt>
                <c:pt idx="73204">
                  <c:v>36602</c:v>
                </c:pt>
                <c:pt idx="73205">
                  <c:v>36602.5</c:v>
                </c:pt>
                <c:pt idx="73206">
                  <c:v>36603</c:v>
                </c:pt>
                <c:pt idx="73207">
                  <c:v>36603.5</c:v>
                </c:pt>
                <c:pt idx="73208">
                  <c:v>36604</c:v>
                </c:pt>
                <c:pt idx="73209">
                  <c:v>36604.5</c:v>
                </c:pt>
                <c:pt idx="73210">
                  <c:v>36605</c:v>
                </c:pt>
                <c:pt idx="73211">
                  <c:v>36605.5</c:v>
                </c:pt>
                <c:pt idx="73212">
                  <c:v>36606</c:v>
                </c:pt>
                <c:pt idx="73213">
                  <c:v>36606.5</c:v>
                </c:pt>
                <c:pt idx="73214">
                  <c:v>36607</c:v>
                </c:pt>
                <c:pt idx="73215">
                  <c:v>36607.5</c:v>
                </c:pt>
                <c:pt idx="73216">
                  <c:v>36608</c:v>
                </c:pt>
                <c:pt idx="73217">
                  <c:v>36608.5</c:v>
                </c:pt>
                <c:pt idx="73218">
                  <c:v>36609</c:v>
                </c:pt>
                <c:pt idx="73219">
                  <c:v>36609.5</c:v>
                </c:pt>
                <c:pt idx="73220">
                  <c:v>36610</c:v>
                </c:pt>
                <c:pt idx="73221">
                  <c:v>36610.5</c:v>
                </c:pt>
                <c:pt idx="73222">
                  <c:v>36611</c:v>
                </c:pt>
                <c:pt idx="73223">
                  <c:v>36611.5</c:v>
                </c:pt>
                <c:pt idx="73224">
                  <c:v>36612</c:v>
                </c:pt>
                <c:pt idx="73225">
                  <c:v>36612.5</c:v>
                </c:pt>
                <c:pt idx="73226">
                  <c:v>36613</c:v>
                </c:pt>
                <c:pt idx="73227">
                  <c:v>36613.5</c:v>
                </c:pt>
                <c:pt idx="73228">
                  <c:v>36614</c:v>
                </c:pt>
                <c:pt idx="73229">
                  <c:v>36614.5</c:v>
                </c:pt>
                <c:pt idx="73230">
                  <c:v>36615</c:v>
                </c:pt>
                <c:pt idx="73231">
                  <c:v>36615.5</c:v>
                </c:pt>
                <c:pt idx="73232">
                  <c:v>36616</c:v>
                </c:pt>
                <c:pt idx="73233">
                  <c:v>36616.5</c:v>
                </c:pt>
                <c:pt idx="73234">
                  <c:v>36617</c:v>
                </c:pt>
                <c:pt idx="73235">
                  <c:v>36617.5</c:v>
                </c:pt>
                <c:pt idx="73236">
                  <c:v>36618</c:v>
                </c:pt>
                <c:pt idx="73237">
                  <c:v>36618.5</c:v>
                </c:pt>
                <c:pt idx="73238">
                  <c:v>36619</c:v>
                </c:pt>
                <c:pt idx="73239">
                  <c:v>36619.5</c:v>
                </c:pt>
                <c:pt idx="73240">
                  <c:v>36620</c:v>
                </c:pt>
                <c:pt idx="73241">
                  <c:v>36620.5</c:v>
                </c:pt>
                <c:pt idx="73242">
                  <c:v>36621</c:v>
                </c:pt>
                <c:pt idx="73243">
                  <c:v>36621.5</c:v>
                </c:pt>
                <c:pt idx="73244">
                  <c:v>36622</c:v>
                </c:pt>
                <c:pt idx="73245">
                  <c:v>36622.5</c:v>
                </c:pt>
                <c:pt idx="73246">
                  <c:v>36623</c:v>
                </c:pt>
                <c:pt idx="73247">
                  <c:v>36623.5</c:v>
                </c:pt>
                <c:pt idx="73248">
                  <c:v>36624</c:v>
                </c:pt>
                <c:pt idx="73249">
                  <c:v>36624.5</c:v>
                </c:pt>
                <c:pt idx="73250">
                  <c:v>36625</c:v>
                </c:pt>
                <c:pt idx="73251">
                  <c:v>36625.5</c:v>
                </c:pt>
                <c:pt idx="73252">
                  <c:v>36626</c:v>
                </c:pt>
                <c:pt idx="73253">
                  <c:v>36626.5</c:v>
                </c:pt>
                <c:pt idx="73254">
                  <c:v>36627</c:v>
                </c:pt>
                <c:pt idx="73255">
                  <c:v>36627.5</c:v>
                </c:pt>
                <c:pt idx="73256">
                  <c:v>36628</c:v>
                </c:pt>
                <c:pt idx="73257">
                  <c:v>36628.5</c:v>
                </c:pt>
                <c:pt idx="73258">
                  <c:v>36629</c:v>
                </c:pt>
                <c:pt idx="73259">
                  <c:v>36629.5</c:v>
                </c:pt>
                <c:pt idx="73260">
                  <c:v>36630</c:v>
                </c:pt>
                <c:pt idx="73261">
                  <c:v>36630.5</c:v>
                </c:pt>
                <c:pt idx="73262">
                  <c:v>36631</c:v>
                </c:pt>
                <c:pt idx="73263">
                  <c:v>36631.5</c:v>
                </c:pt>
                <c:pt idx="73264">
                  <c:v>36632</c:v>
                </c:pt>
                <c:pt idx="73265">
                  <c:v>36632.5</c:v>
                </c:pt>
                <c:pt idx="73266">
                  <c:v>36633</c:v>
                </c:pt>
                <c:pt idx="73267">
                  <c:v>36633.5</c:v>
                </c:pt>
                <c:pt idx="73268">
                  <c:v>36634</c:v>
                </c:pt>
                <c:pt idx="73269">
                  <c:v>36634.5</c:v>
                </c:pt>
                <c:pt idx="73270">
                  <c:v>36635</c:v>
                </c:pt>
                <c:pt idx="73271">
                  <c:v>36635.5</c:v>
                </c:pt>
                <c:pt idx="73272">
                  <c:v>36636</c:v>
                </c:pt>
                <c:pt idx="73273">
                  <c:v>36636.5</c:v>
                </c:pt>
                <c:pt idx="73274">
                  <c:v>36637</c:v>
                </c:pt>
                <c:pt idx="73275">
                  <c:v>36637.5</c:v>
                </c:pt>
                <c:pt idx="73276">
                  <c:v>36638</c:v>
                </c:pt>
                <c:pt idx="73277">
                  <c:v>36638.5</c:v>
                </c:pt>
                <c:pt idx="73278">
                  <c:v>36639</c:v>
                </c:pt>
                <c:pt idx="73279">
                  <c:v>36639.5</c:v>
                </c:pt>
                <c:pt idx="73280">
                  <c:v>36640</c:v>
                </c:pt>
                <c:pt idx="73281">
                  <c:v>36640.5</c:v>
                </c:pt>
                <c:pt idx="73282">
                  <c:v>36641</c:v>
                </c:pt>
                <c:pt idx="73283">
                  <c:v>36641.5</c:v>
                </c:pt>
                <c:pt idx="73284">
                  <c:v>36642</c:v>
                </c:pt>
                <c:pt idx="73285">
                  <c:v>36642.5</c:v>
                </c:pt>
                <c:pt idx="73286">
                  <c:v>36643</c:v>
                </c:pt>
                <c:pt idx="73287">
                  <c:v>36643.5</c:v>
                </c:pt>
                <c:pt idx="73288">
                  <c:v>36644</c:v>
                </c:pt>
                <c:pt idx="73289">
                  <c:v>36644.5</c:v>
                </c:pt>
                <c:pt idx="73290">
                  <c:v>36645</c:v>
                </c:pt>
                <c:pt idx="73291">
                  <c:v>36645.5</c:v>
                </c:pt>
                <c:pt idx="73292">
                  <c:v>36646</c:v>
                </c:pt>
                <c:pt idx="73293">
                  <c:v>36646.5</c:v>
                </c:pt>
                <c:pt idx="73294">
                  <c:v>36647</c:v>
                </c:pt>
                <c:pt idx="73295">
                  <c:v>36647.5</c:v>
                </c:pt>
                <c:pt idx="73296">
                  <c:v>36648</c:v>
                </c:pt>
                <c:pt idx="73297">
                  <c:v>36648.5</c:v>
                </c:pt>
                <c:pt idx="73298">
                  <c:v>36649</c:v>
                </c:pt>
                <c:pt idx="73299">
                  <c:v>36649.5</c:v>
                </c:pt>
                <c:pt idx="73300">
                  <c:v>36650</c:v>
                </c:pt>
                <c:pt idx="73301">
                  <c:v>36650.5</c:v>
                </c:pt>
                <c:pt idx="73302">
                  <c:v>36651</c:v>
                </c:pt>
                <c:pt idx="73303">
                  <c:v>36651.5</c:v>
                </c:pt>
                <c:pt idx="73304">
                  <c:v>36652</c:v>
                </c:pt>
                <c:pt idx="73305">
                  <c:v>36652.5</c:v>
                </c:pt>
                <c:pt idx="73306">
                  <c:v>36653</c:v>
                </c:pt>
                <c:pt idx="73307">
                  <c:v>36653.5</c:v>
                </c:pt>
                <c:pt idx="73308">
                  <c:v>36654</c:v>
                </c:pt>
                <c:pt idx="73309">
                  <c:v>36654.5</c:v>
                </c:pt>
                <c:pt idx="73310">
                  <c:v>36655</c:v>
                </c:pt>
                <c:pt idx="73311">
                  <c:v>36655.5</c:v>
                </c:pt>
                <c:pt idx="73312">
                  <c:v>36656</c:v>
                </c:pt>
                <c:pt idx="73313">
                  <c:v>36656.5</c:v>
                </c:pt>
                <c:pt idx="73314">
                  <c:v>36657</c:v>
                </c:pt>
                <c:pt idx="73315">
                  <c:v>36657.5</c:v>
                </c:pt>
                <c:pt idx="73316">
                  <c:v>36658</c:v>
                </c:pt>
                <c:pt idx="73317">
                  <c:v>36658.5</c:v>
                </c:pt>
                <c:pt idx="73318">
                  <c:v>36659</c:v>
                </c:pt>
                <c:pt idx="73319">
                  <c:v>36659.5</c:v>
                </c:pt>
                <c:pt idx="73320">
                  <c:v>36660</c:v>
                </c:pt>
                <c:pt idx="73321">
                  <c:v>36660.5</c:v>
                </c:pt>
                <c:pt idx="73322">
                  <c:v>36661</c:v>
                </c:pt>
                <c:pt idx="73323">
                  <c:v>36661.5</c:v>
                </c:pt>
                <c:pt idx="73324">
                  <c:v>36662</c:v>
                </c:pt>
                <c:pt idx="73325">
                  <c:v>36662.5</c:v>
                </c:pt>
                <c:pt idx="73326">
                  <c:v>36663</c:v>
                </c:pt>
                <c:pt idx="73327">
                  <c:v>36663.5</c:v>
                </c:pt>
                <c:pt idx="73328">
                  <c:v>36664</c:v>
                </c:pt>
                <c:pt idx="73329">
                  <c:v>36664.5</c:v>
                </c:pt>
                <c:pt idx="73330">
                  <c:v>36665</c:v>
                </c:pt>
                <c:pt idx="73331">
                  <c:v>36665.5</c:v>
                </c:pt>
                <c:pt idx="73332">
                  <c:v>36666</c:v>
                </c:pt>
                <c:pt idx="73333">
                  <c:v>36666.5</c:v>
                </c:pt>
                <c:pt idx="73334">
                  <c:v>36667</c:v>
                </c:pt>
                <c:pt idx="73335">
                  <c:v>36667.5</c:v>
                </c:pt>
                <c:pt idx="73336">
                  <c:v>36668</c:v>
                </c:pt>
                <c:pt idx="73337">
                  <c:v>36668.5</c:v>
                </c:pt>
                <c:pt idx="73338">
                  <c:v>36669</c:v>
                </c:pt>
                <c:pt idx="73339">
                  <c:v>36669.5</c:v>
                </c:pt>
                <c:pt idx="73340">
                  <c:v>36670</c:v>
                </c:pt>
                <c:pt idx="73341">
                  <c:v>36670.5</c:v>
                </c:pt>
                <c:pt idx="73342">
                  <c:v>36671</c:v>
                </c:pt>
                <c:pt idx="73343">
                  <c:v>36671.5</c:v>
                </c:pt>
                <c:pt idx="73344">
                  <c:v>36672</c:v>
                </c:pt>
                <c:pt idx="73345">
                  <c:v>36672.5</c:v>
                </c:pt>
                <c:pt idx="73346">
                  <c:v>36673</c:v>
                </c:pt>
                <c:pt idx="73347">
                  <c:v>36673.5</c:v>
                </c:pt>
                <c:pt idx="73348">
                  <c:v>36674</c:v>
                </c:pt>
                <c:pt idx="73349">
                  <c:v>36674.5</c:v>
                </c:pt>
                <c:pt idx="73350">
                  <c:v>36675</c:v>
                </c:pt>
                <c:pt idx="73351">
                  <c:v>36675.5</c:v>
                </c:pt>
                <c:pt idx="73352">
                  <c:v>36676</c:v>
                </c:pt>
                <c:pt idx="73353">
                  <c:v>36676.5</c:v>
                </c:pt>
                <c:pt idx="73354">
                  <c:v>36677</c:v>
                </c:pt>
                <c:pt idx="73355">
                  <c:v>36677.5</c:v>
                </c:pt>
                <c:pt idx="73356">
                  <c:v>36678</c:v>
                </c:pt>
                <c:pt idx="73357">
                  <c:v>36678.5</c:v>
                </c:pt>
                <c:pt idx="73358">
                  <c:v>36679</c:v>
                </c:pt>
                <c:pt idx="73359">
                  <c:v>36679.5</c:v>
                </c:pt>
                <c:pt idx="73360">
                  <c:v>36680</c:v>
                </c:pt>
                <c:pt idx="73361">
                  <c:v>36680.5</c:v>
                </c:pt>
                <c:pt idx="73362">
                  <c:v>36681</c:v>
                </c:pt>
                <c:pt idx="73363">
                  <c:v>36681.5</c:v>
                </c:pt>
                <c:pt idx="73364">
                  <c:v>36682</c:v>
                </c:pt>
                <c:pt idx="73365">
                  <c:v>36682.5</c:v>
                </c:pt>
                <c:pt idx="73366">
                  <c:v>36683</c:v>
                </c:pt>
                <c:pt idx="73367">
                  <c:v>36683.5</c:v>
                </c:pt>
                <c:pt idx="73368">
                  <c:v>36684</c:v>
                </c:pt>
                <c:pt idx="73369">
                  <c:v>36684.5</c:v>
                </c:pt>
                <c:pt idx="73370">
                  <c:v>36685</c:v>
                </c:pt>
                <c:pt idx="73371">
                  <c:v>36685.5</c:v>
                </c:pt>
                <c:pt idx="73372">
                  <c:v>36686</c:v>
                </c:pt>
                <c:pt idx="73373">
                  <c:v>36686.5</c:v>
                </c:pt>
                <c:pt idx="73374">
                  <c:v>36687</c:v>
                </c:pt>
                <c:pt idx="73375">
                  <c:v>36687.5</c:v>
                </c:pt>
                <c:pt idx="73376">
                  <c:v>36688</c:v>
                </c:pt>
                <c:pt idx="73377">
                  <c:v>36688.5</c:v>
                </c:pt>
                <c:pt idx="73378">
                  <c:v>36689</c:v>
                </c:pt>
                <c:pt idx="73379">
                  <c:v>36689.5</c:v>
                </c:pt>
                <c:pt idx="73380">
                  <c:v>36690</c:v>
                </c:pt>
                <c:pt idx="73381">
                  <c:v>36690.5</c:v>
                </c:pt>
                <c:pt idx="73382">
                  <c:v>36691</c:v>
                </c:pt>
                <c:pt idx="73383">
                  <c:v>36691.5</c:v>
                </c:pt>
                <c:pt idx="73384">
                  <c:v>36692</c:v>
                </c:pt>
                <c:pt idx="73385">
                  <c:v>36692.5</c:v>
                </c:pt>
                <c:pt idx="73386">
                  <c:v>36693</c:v>
                </c:pt>
                <c:pt idx="73387">
                  <c:v>36693.5</c:v>
                </c:pt>
                <c:pt idx="73388">
                  <c:v>36694</c:v>
                </c:pt>
                <c:pt idx="73389">
                  <c:v>36694.5</c:v>
                </c:pt>
                <c:pt idx="73390">
                  <c:v>36695</c:v>
                </c:pt>
                <c:pt idx="73391">
                  <c:v>36695.5</c:v>
                </c:pt>
                <c:pt idx="73392">
                  <c:v>36696</c:v>
                </c:pt>
                <c:pt idx="73393">
                  <c:v>36696.5</c:v>
                </c:pt>
                <c:pt idx="73394">
                  <c:v>36697</c:v>
                </c:pt>
                <c:pt idx="73395">
                  <c:v>36697.5</c:v>
                </c:pt>
                <c:pt idx="73396">
                  <c:v>36698</c:v>
                </c:pt>
                <c:pt idx="73397">
                  <c:v>36698.5</c:v>
                </c:pt>
                <c:pt idx="73398">
                  <c:v>36699</c:v>
                </c:pt>
                <c:pt idx="73399">
                  <c:v>36699.5</c:v>
                </c:pt>
                <c:pt idx="73400">
                  <c:v>36700</c:v>
                </c:pt>
                <c:pt idx="73401">
                  <c:v>36700.5</c:v>
                </c:pt>
                <c:pt idx="73402">
                  <c:v>36701</c:v>
                </c:pt>
                <c:pt idx="73403">
                  <c:v>36701.5</c:v>
                </c:pt>
                <c:pt idx="73404">
                  <c:v>36702</c:v>
                </c:pt>
                <c:pt idx="73405">
                  <c:v>36702.5</c:v>
                </c:pt>
                <c:pt idx="73406">
                  <c:v>36703</c:v>
                </c:pt>
                <c:pt idx="73407">
                  <c:v>36703.5</c:v>
                </c:pt>
                <c:pt idx="73408">
                  <c:v>36704</c:v>
                </c:pt>
                <c:pt idx="73409">
                  <c:v>36704.5</c:v>
                </c:pt>
                <c:pt idx="73410">
                  <c:v>36705</c:v>
                </c:pt>
                <c:pt idx="73411">
                  <c:v>36705.5</c:v>
                </c:pt>
                <c:pt idx="73412">
                  <c:v>36706</c:v>
                </c:pt>
                <c:pt idx="73413">
                  <c:v>36706.5</c:v>
                </c:pt>
                <c:pt idx="73414">
                  <c:v>36707</c:v>
                </c:pt>
                <c:pt idx="73415">
                  <c:v>36707.5</c:v>
                </c:pt>
                <c:pt idx="73416">
                  <c:v>36708</c:v>
                </c:pt>
                <c:pt idx="73417">
                  <c:v>36708.5</c:v>
                </c:pt>
                <c:pt idx="73418">
                  <c:v>36709</c:v>
                </c:pt>
                <c:pt idx="73419">
                  <c:v>36709.5</c:v>
                </c:pt>
                <c:pt idx="73420">
                  <c:v>36710</c:v>
                </c:pt>
                <c:pt idx="73421">
                  <c:v>36710.5</c:v>
                </c:pt>
                <c:pt idx="73422">
                  <c:v>36711</c:v>
                </c:pt>
                <c:pt idx="73423">
                  <c:v>36711.5</c:v>
                </c:pt>
                <c:pt idx="73424">
                  <c:v>36712</c:v>
                </c:pt>
                <c:pt idx="73425">
                  <c:v>36712.5</c:v>
                </c:pt>
                <c:pt idx="73426">
                  <c:v>36713</c:v>
                </c:pt>
                <c:pt idx="73427">
                  <c:v>36713.5</c:v>
                </c:pt>
                <c:pt idx="73428">
                  <c:v>36714</c:v>
                </c:pt>
                <c:pt idx="73429">
                  <c:v>36714.5</c:v>
                </c:pt>
                <c:pt idx="73430">
                  <c:v>36715</c:v>
                </c:pt>
                <c:pt idx="73431">
                  <c:v>36715.5</c:v>
                </c:pt>
                <c:pt idx="73432">
                  <c:v>36716</c:v>
                </c:pt>
                <c:pt idx="73433">
                  <c:v>36716.5</c:v>
                </c:pt>
                <c:pt idx="73434">
                  <c:v>36717</c:v>
                </c:pt>
                <c:pt idx="73435">
                  <c:v>36717.5</c:v>
                </c:pt>
                <c:pt idx="73436">
                  <c:v>36718</c:v>
                </c:pt>
                <c:pt idx="73437">
                  <c:v>36718.5</c:v>
                </c:pt>
                <c:pt idx="73438">
                  <c:v>36719</c:v>
                </c:pt>
                <c:pt idx="73439">
                  <c:v>36719.5</c:v>
                </c:pt>
                <c:pt idx="73440">
                  <c:v>36720</c:v>
                </c:pt>
                <c:pt idx="73441">
                  <c:v>36720.5</c:v>
                </c:pt>
                <c:pt idx="73442">
                  <c:v>36721</c:v>
                </c:pt>
                <c:pt idx="73443">
                  <c:v>36721.5</c:v>
                </c:pt>
                <c:pt idx="73444">
                  <c:v>36722</c:v>
                </c:pt>
                <c:pt idx="73445">
                  <c:v>36722.5</c:v>
                </c:pt>
                <c:pt idx="73446">
                  <c:v>36723</c:v>
                </c:pt>
                <c:pt idx="73447">
                  <c:v>36723.5</c:v>
                </c:pt>
                <c:pt idx="73448">
                  <c:v>36724</c:v>
                </c:pt>
                <c:pt idx="73449">
                  <c:v>36724.5</c:v>
                </c:pt>
                <c:pt idx="73450">
                  <c:v>36725</c:v>
                </c:pt>
                <c:pt idx="73451">
                  <c:v>36725.5</c:v>
                </c:pt>
                <c:pt idx="73452">
                  <c:v>36726</c:v>
                </c:pt>
                <c:pt idx="73453">
                  <c:v>36726.5</c:v>
                </c:pt>
                <c:pt idx="73454">
                  <c:v>36727</c:v>
                </c:pt>
                <c:pt idx="73455">
                  <c:v>36727.5</c:v>
                </c:pt>
                <c:pt idx="73456">
                  <c:v>36728</c:v>
                </c:pt>
                <c:pt idx="73457">
                  <c:v>36728.5</c:v>
                </c:pt>
                <c:pt idx="73458">
                  <c:v>36729</c:v>
                </c:pt>
                <c:pt idx="73459">
                  <c:v>36729.5</c:v>
                </c:pt>
                <c:pt idx="73460">
                  <c:v>36730</c:v>
                </c:pt>
                <c:pt idx="73461">
                  <c:v>36730.5</c:v>
                </c:pt>
                <c:pt idx="73462">
                  <c:v>36731</c:v>
                </c:pt>
                <c:pt idx="73463">
                  <c:v>36731.5</c:v>
                </c:pt>
                <c:pt idx="73464">
                  <c:v>36732</c:v>
                </c:pt>
                <c:pt idx="73465">
                  <c:v>36732.5</c:v>
                </c:pt>
                <c:pt idx="73466">
                  <c:v>36733</c:v>
                </c:pt>
                <c:pt idx="73467">
                  <c:v>36733.5</c:v>
                </c:pt>
                <c:pt idx="73468">
                  <c:v>36734</c:v>
                </c:pt>
                <c:pt idx="73469">
                  <c:v>36734.5</c:v>
                </c:pt>
                <c:pt idx="73470">
                  <c:v>36735</c:v>
                </c:pt>
                <c:pt idx="73471">
                  <c:v>36735.5</c:v>
                </c:pt>
                <c:pt idx="73472">
                  <c:v>36736</c:v>
                </c:pt>
                <c:pt idx="73473">
                  <c:v>36736.5</c:v>
                </c:pt>
                <c:pt idx="73474">
                  <c:v>36737</c:v>
                </c:pt>
                <c:pt idx="73475">
                  <c:v>36737.5</c:v>
                </c:pt>
                <c:pt idx="73476">
                  <c:v>36738</c:v>
                </c:pt>
                <c:pt idx="73477">
                  <c:v>36738.5</c:v>
                </c:pt>
                <c:pt idx="73478">
                  <c:v>36739</c:v>
                </c:pt>
                <c:pt idx="73479">
                  <c:v>36739.5</c:v>
                </c:pt>
                <c:pt idx="73480">
                  <c:v>36740</c:v>
                </c:pt>
                <c:pt idx="73481">
                  <c:v>36740.5</c:v>
                </c:pt>
                <c:pt idx="73482">
                  <c:v>36741</c:v>
                </c:pt>
                <c:pt idx="73483">
                  <c:v>36741.5</c:v>
                </c:pt>
                <c:pt idx="73484">
                  <c:v>36742</c:v>
                </c:pt>
                <c:pt idx="73485">
                  <c:v>36742.5</c:v>
                </c:pt>
                <c:pt idx="73486">
                  <c:v>36743</c:v>
                </c:pt>
                <c:pt idx="73487">
                  <c:v>36743.5</c:v>
                </c:pt>
                <c:pt idx="73488">
                  <c:v>36744</c:v>
                </c:pt>
                <c:pt idx="73489">
                  <c:v>36744.5</c:v>
                </c:pt>
                <c:pt idx="73490">
                  <c:v>36745</c:v>
                </c:pt>
                <c:pt idx="73491">
                  <c:v>36745.5</c:v>
                </c:pt>
                <c:pt idx="73492">
                  <c:v>36746</c:v>
                </c:pt>
                <c:pt idx="73493">
                  <c:v>36746.5</c:v>
                </c:pt>
                <c:pt idx="73494">
                  <c:v>36747</c:v>
                </c:pt>
                <c:pt idx="73495">
                  <c:v>36747.5</c:v>
                </c:pt>
                <c:pt idx="73496">
                  <c:v>36748</c:v>
                </c:pt>
                <c:pt idx="73497">
                  <c:v>36748.5</c:v>
                </c:pt>
                <c:pt idx="73498">
                  <c:v>36749</c:v>
                </c:pt>
                <c:pt idx="73499">
                  <c:v>36749.5</c:v>
                </c:pt>
                <c:pt idx="73500">
                  <c:v>36750</c:v>
                </c:pt>
                <c:pt idx="73501">
                  <c:v>36750.5</c:v>
                </c:pt>
                <c:pt idx="73502">
                  <c:v>36751</c:v>
                </c:pt>
                <c:pt idx="73503">
                  <c:v>36751.5</c:v>
                </c:pt>
                <c:pt idx="73504">
                  <c:v>36752</c:v>
                </c:pt>
                <c:pt idx="73505">
                  <c:v>36752.5</c:v>
                </c:pt>
                <c:pt idx="73506">
                  <c:v>36753</c:v>
                </c:pt>
                <c:pt idx="73507">
                  <c:v>36753.5</c:v>
                </c:pt>
                <c:pt idx="73508">
                  <c:v>36754</c:v>
                </c:pt>
                <c:pt idx="73509">
                  <c:v>36754.5</c:v>
                </c:pt>
                <c:pt idx="73510">
                  <c:v>36755</c:v>
                </c:pt>
                <c:pt idx="73511">
                  <c:v>36755.5</c:v>
                </c:pt>
                <c:pt idx="73512">
                  <c:v>36756</c:v>
                </c:pt>
                <c:pt idx="73513">
                  <c:v>36756.5</c:v>
                </c:pt>
                <c:pt idx="73514">
                  <c:v>36757</c:v>
                </c:pt>
                <c:pt idx="73515">
                  <c:v>36757.5</c:v>
                </c:pt>
                <c:pt idx="73516">
                  <c:v>36758</c:v>
                </c:pt>
                <c:pt idx="73517">
                  <c:v>36758.5</c:v>
                </c:pt>
                <c:pt idx="73518">
                  <c:v>36759</c:v>
                </c:pt>
                <c:pt idx="73519">
                  <c:v>36759.5</c:v>
                </c:pt>
                <c:pt idx="73520">
                  <c:v>36760</c:v>
                </c:pt>
                <c:pt idx="73521">
                  <c:v>36760.5</c:v>
                </c:pt>
                <c:pt idx="73522">
                  <c:v>36761</c:v>
                </c:pt>
                <c:pt idx="73523">
                  <c:v>36761.5</c:v>
                </c:pt>
                <c:pt idx="73524">
                  <c:v>36762</c:v>
                </c:pt>
                <c:pt idx="73525">
                  <c:v>36762.5</c:v>
                </c:pt>
                <c:pt idx="73526">
                  <c:v>36763</c:v>
                </c:pt>
                <c:pt idx="73527">
                  <c:v>36763.5</c:v>
                </c:pt>
                <c:pt idx="73528">
                  <c:v>36764</c:v>
                </c:pt>
                <c:pt idx="73529">
                  <c:v>36764.5</c:v>
                </c:pt>
                <c:pt idx="73530">
                  <c:v>36765</c:v>
                </c:pt>
                <c:pt idx="73531">
                  <c:v>36765.5</c:v>
                </c:pt>
                <c:pt idx="73532">
                  <c:v>36766</c:v>
                </c:pt>
                <c:pt idx="73533">
                  <c:v>36766.5</c:v>
                </c:pt>
                <c:pt idx="73534">
                  <c:v>36767</c:v>
                </c:pt>
                <c:pt idx="73535">
                  <c:v>36767.5</c:v>
                </c:pt>
                <c:pt idx="73536">
                  <c:v>36768</c:v>
                </c:pt>
                <c:pt idx="73537">
                  <c:v>36768.5</c:v>
                </c:pt>
                <c:pt idx="73538">
                  <c:v>36769</c:v>
                </c:pt>
                <c:pt idx="73539">
                  <c:v>36769.5</c:v>
                </c:pt>
                <c:pt idx="73540">
                  <c:v>36770</c:v>
                </c:pt>
                <c:pt idx="73541">
                  <c:v>36770.5</c:v>
                </c:pt>
                <c:pt idx="73542">
                  <c:v>36771</c:v>
                </c:pt>
                <c:pt idx="73543">
                  <c:v>36771.5</c:v>
                </c:pt>
                <c:pt idx="73544">
                  <c:v>36772</c:v>
                </c:pt>
                <c:pt idx="73545">
                  <c:v>36772.5</c:v>
                </c:pt>
                <c:pt idx="73546">
                  <c:v>36773</c:v>
                </c:pt>
                <c:pt idx="73547">
                  <c:v>36773.5</c:v>
                </c:pt>
                <c:pt idx="73548">
                  <c:v>36774</c:v>
                </c:pt>
                <c:pt idx="73549">
                  <c:v>36774.5</c:v>
                </c:pt>
                <c:pt idx="73550">
                  <c:v>36775</c:v>
                </c:pt>
                <c:pt idx="73551">
                  <c:v>36775.5</c:v>
                </c:pt>
                <c:pt idx="73552">
                  <c:v>36776</c:v>
                </c:pt>
                <c:pt idx="73553">
                  <c:v>36776.5</c:v>
                </c:pt>
                <c:pt idx="73554">
                  <c:v>36777</c:v>
                </c:pt>
                <c:pt idx="73555">
                  <c:v>36777.5</c:v>
                </c:pt>
                <c:pt idx="73556">
                  <c:v>36778</c:v>
                </c:pt>
                <c:pt idx="73557">
                  <c:v>36778.5</c:v>
                </c:pt>
                <c:pt idx="73558">
                  <c:v>36779</c:v>
                </c:pt>
                <c:pt idx="73559">
                  <c:v>36779.5</c:v>
                </c:pt>
                <c:pt idx="73560">
                  <c:v>36780</c:v>
                </c:pt>
                <c:pt idx="73561">
                  <c:v>36780.5</c:v>
                </c:pt>
                <c:pt idx="73562">
                  <c:v>36781</c:v>
                </c:pt>
                <c:pt idx="73563">
                  <c:v>36781.5</c:v>
                </c:pt>
                <c:pt idx="73564">
                  <c:v>36782</c:v>
                </c:pt>
                <c:pt idx="73565">
                  <c:v>36782.5</c:v>
                </c:pt>
                <c:pt idx="73566">
                  <c:v>36783</c:v>
                </c:pt>
                <c:pt idx="73567">
                  <c:v>36783.5</c:v>
                </c:pt>
                <c:pt idx="73568">
                  <c:v>36784</c:v>
                </c:pt>
                <c:pt idx="73569">
                  <c:v>36784.5</c:v>
                </c:pt>
                <c:pt idx="73570">
                  <c:v>36785</c:v>
                </c:pt>
                <c:pt idx="73571">
                  <c:v>36785.5</c:v>
                </c:pt>
                <c:pt idx="73572">
                  <c:v>36786</c:v>
                </c:pt>
                <c:pt idx="73573">
                  <c:v>36786.5</c:v>
                </c:pt>
                <c:pt idx="73574">
                  <c:v>36787</c:v>
                </c:pt>
                <c:pt idx="73575">
                  <c:v>36787.5</c:v>
                </c:pt>
                <c:pt idx="73576">
                  <c:v>36788</c:v>
                </c:pt>
                <c:pt idx="73577">
                  <c:v>36788.5</c:v>
                </c:pt>
                <c:pt idx="73578">
                  <c:v>36789</c:v>
                </c:pt>
                <c:pt idx="73579">
                  <c:v>36789.5</c:v>
                </c:pt>
                <c:pt idx="73580">
                  <c:v>36790</c:v>
                </c:pt>
                <c:pt idx="73581">
                  <c:v>36790.5</c:v>
                </c:pt>
                <c:pt idx="73582">
                  <c:v>36791</c:v>
                </c:pt>
                <c:pt idx="73583">
                  <c:v>36791.5</c:v>
                </c:pt>
                <c:pt idx="73584">
                  <c:v>36792</c:v>
                </c:pt>
                <c:pt idx="73585">
                  <c:v>36792.5</c:v>
                </c:pt>
                <c:pt idx="73586">
                  <c:v>36793</c:v>
                </c:pt>
                <c:pt idx="73587">
                  <c:v>36793.5</c:v>
                </c:pt>
                <c:pt idx="73588">
                  <c:v>36794</c:v>
                </c:pt>
                <c:pt idx="73589">
                  <c:v>36794.5</c:v>
                </c:pt>
                <c:pt idx="73590">
                  <c:v>36795</c:v>
                </c:pt>
                <c:pt idx="73591">
                  <c:v>36795.5</c:v>
                </c:pt>
                <c:pt idx="73592">
                  <c:v>36796</c:v>
                </c:pt>
                <c:pt idx="73593">
                  <c:v>36796.5</c:v>
                </c:pt>
                <c:pt idx="73594">
                  <c:v>36797</c:v>
                </c:pt>
                <c:pt idx="73595">
                  <c:v>36797.5</c:v>
                </c:pt>
                <c:pt idx="73596">
                  <c:v>36798</c:v>
                </c:pt>
                <c:pt idx="73597">
                  <c:v>36798.5</c:v>
                </c:pt>
                <c:pt idx="73598">
                  <c:v>36799</c:v>
                </c:pt>
                <c:pt idx="73599">
                  <c:v>36799.5</c:v>
                </c:pt>
                <c:pt idx="73600">
                  <c:v>36800</c:v>
                </c:pt>
                <c:pt idx="73601">
                  <c:v>36800.5</c:v>
                </c:pt>
                <c:pt idx="73602">
                  <c:v>36801</c:v>
                </c:pt>
                <c:pt idx="73603">
                  <c:v>36801.5</c:v>
                </c:pt>
                <c:pt idx="73604">
                  <c:v>36802</c:v>
                </c:pt>
                <c:pt idx="73605">
                  <c:v>36802.5</c:v>
                </c:pt>
                <c:pt idx="73606">
                  <c:v>36803</c:v>
                </c:pt>
                <c:pt idx="73607">
                  <c:v>36803.5</c:v>
                </c:pt>
                <c:pt idx="73608">
                  <c:v>36804</c:v>
                </c:pt>
                <c:pt idx="73609">
                  <c:v>36804.5</c:v>
                </c:pt>
                <c:pt idx="73610">
                  <c:v>36805</c:v>
                </c:pt>
                <c:pt idx="73611">
                  <c:v>36805.5</c:v>
                </c:pt>
                <c:pt idx="73612">
                  <c:v>36806</c:v>
                </c:pt>
                <c:pt idx="73613">
                  <c:v>36806.5</c:v>
                </c:pt>
                <c:pt idx="73614">
                  <c:v>36807</c:v>
                </c:pt>
                <c:pt idx="73615">
                  <c:v>36807.5</c:v>
                </c:pt>
                <c:pt idx="73616">
                  <c:v>36808</c:v>
                </c:pt>
                <c:pt idx="73617">
                  <c:v>36808.5</c:v>
                </c:pt>
                <c:pt idx="73618">
                  <c:v>36809</c:v>
                </c:pt>
                <c:pt idx="73619">
                  <c:v>36809.5</c:v>
                </c:pt>
                <c:pt idx="73620">
                  <c:v>36810</c:v>
                </c:pt>
                <c:pt idx="73621">
                  <c:v>36810.5</c:v>
                </c:pt>
                <c:pt idx="73622">
                  <c:v>36811</c:v>
                </c:pt>
                <c:pt idx="73623">
                  <c:v>36811.5</c:v>
                </c:pt>
                <c:pt idx="73624">
                  <c:v>36812</c:v>
                </c:pt>
                <c:pt idx="73625">
                  <c:v>36812.5</c:v>
                </c:pt>
                <c:pt idx="73626">
                  <c:v>36813</c:v>
                </c:pt>
                <c:pt idx="73627">
                  <c:v>36813.5</c:v>
                </c:pt>
                <c:pt idx="73628">
                  <c:v>36814</c:v>
                </c:pt>
                <c:pt idx="73629">
                  <c:v>36814.5</c:v>
                </c:pt>
                <c:pt idx="73630">
                  <c:v>36815</c:v>
                </c:pt>
                <c:pt idx="73631">
                  <c:v>36815.5</c:v>
                </c:pt>
                <c:pt idx="73632">
                  <c:v>36816</c:v>
                </c:pt>
                <c:pt idx="73633">
                  <c:v>36816.5</c:v>
                </c:pt>
                <c:pt idx="73634">
                  <c:v>36817</c:v>
                </c:pt>
                <c:pt idx="73635">
                  <c:v>36817.5</c:v>
                </c:pt>
                <c:pt idx="73636">
                  <c:v>36818</c:v>
                </c:pt>
                <c:pt idx="73637">
                  <c:v>36818.5</c:v>
                </c:pt>
                <c:pt idx="73638">
                  <c:v>36819</c:v>
                </c:pt>
                <c:pt idx="73639">
                  <c:v>36819.5</c:v>
                </c:pt>
                <c:pt idx="73640">
                  <c:v>36820</c:v>
                </c:pt>
                <c:pt idx="73641">
                  <c:v>36820.5</c:v>
                </c:pt>
                <c:pt idx="73642">
                  <c:v>36821</c:v>
                </c:pt>
                <c:pt idx="73643">
                  <c:v>36821.5</c:v>
                </c:pt>
                <c:pt idx="73644">
                  <c:v>36822</c:v>
                </c:pt>
                <c:pt idx="73645">
                  <c:v>36822.5</c:v>
                </c:pt>
                <c:pt idx="73646">
                  <c:v>36823</c:v>
                </c:pt>
                <c:pt idx="73647">
                  <c:v>36823.5</c:v>
                </c:pt>
                <c:pt idx="73648">
                  <c:v>36824</c:v>
                </c:pt>
                <c:pt idx="73649">
                  <c:v>36824.5</c:v>
                </c:pt>
                <c:pt idx="73650">
                  <c:v>36825</c:v>
                </c:pt>
                <c:pt idx="73651">
                  <c:v>36825.5</c:v>
                </c:pt>
                <c:pt idx="73652">
                  <c:v>36826</c:v>
                </c:pt>
                <c:pt idx="73653">
                  <c:v>36826.5</c:v>
                </c:pt>
                <c:pt idx="73654">
                  <c:v>36827</c:v>
                </c:pt>
                <c:pt idx="73655">
                  <c:v>36827.5</c:v>
                </c:pt>
                <c:pt idx="73656">
                  <c:v>36828</c:v>
                </c:pt>
                <c:pt idx="73657">
                  <c:v>36828.5</c:v>
                </c:pt>
                <c:pt idx="73658">
                  <c:v>36829</c:v>
                </c:pt>
                <c:pt idx="73659">
                  <c:v>36829.5</c:v>
                </c:pt>
                <c:pt idx="73660">
                  <c:v>36830</c:v>
                </c:pt>
                <c:pt idx="73661">
                  <c:v>36830.5</c:v>
                </c:pt>
                <c:pt idx="73662">
                  <c:v>36831</c:v>
                </c:pt>
                <c:pt idx="73663">
                  <c:v>36831.5</c:v>
                </c:pt>
                <c:pt idx="73664">
                  <c:v>36832</c:v>
                </c:pt>
                <c:pt idx="73665">
                  <c:v>36832.5</c:v>
                </c:pt>
                <c:pt idx="73666">
                  <c:v>36833</c:v>
                </c:pt>
                <c:pt idx="73667">
                  <c:v>36833.5</c:v>
                </c:pt>
                <c:pt idx="73668">
                  <c:v>36834</c:v>
                </c:pt>
                <c:pt idx="73669">
                  <c:v>36834.5</c:v>
                </c:pt>
                <c:pt idx="73670">
                  <c:v>36835</c:v>
                </c:pt>
                <c:pt idx="73671">
                  <c:v>36835.5</c:v>
                </c:pt>
                <c:pt idx="73672">
                  <c:v>36836</c:v>
                </c:pt>
                <c:pt idx="73673">
                  <c:v>36836.5</c:v>
                </c:pt>
                <c:pt idx="73674">
                  <c:v>36837</c:v>
                </c:pt>
                <c:pt idx="73675">
                  <c:v>36837.5</c:v>
                </c:pt>
                <c:pt idx="73676">
                  <c:v>36838</c:v>
                </c:pt>
                <c:pt idx="73677">
                  <c:v>36838.5</c:v>
                </c:pt>
                <c:pt idx="73678">
                  <c:v>36839</c:v>
                </c:pt>
                <c:pt idx="73679">
                  <c:v>36839.5</c:v>
                </c:pt>
                <c:pt idx="73680">
                  <c:v>36840</c:v>
                </c:pt>
                <c:pt idx="73681">
                  <c:v>36840.5</c:v>
                </c:pt>
                <c:pt idx="73682">
                  <c:v>36841</c:v>
                </c:pt>
                <c:pt idx="73683">
                  <c:v>36841.5</c:v>
                </c:pt>
                <c:pt idx="73684">
                  <c:v>36842</c:v>
                </c:pt>
                <c:pt idx="73685">
                  <c:v>36842.5</c:v>
                </c:pt>
                <c:pt idx="73686">
                  <c:v>36843</c:v>
                </c:pt>
                <c:pt idx="73687">
                  <c:v>36843.5</c:v>
                </c:pt>
                <c:pt idx="73688">
                  <c:v>36844</c:v>
                </c:pt>
                <c:pt idx="73689">
                  <c:v>36844.5</c:v>
                </c:pt>
                <c:pt idx="73690">
                  <c:v>36845</c:v>
                </c:pt>
                <c:pt idx="73691">
                  <c:v>36845.5</c:v>
                </c:pt>
                <c:pt idx="73692">
                  <c:v>36846</c:v>
                </c:pt>
                <c:pt idx="73693">
                  <c:v>36846.5</c:v>
                </c:pt>
                <c:pt idx="73694">
                  <c:v>36847</c:v>
                </c:pt>
                <c:pt idx="73695">
                  <c:v>36847.5</c:v>
                </c:pt>
                <c:pt idx="73696">
                  <c:v>36848</c:v>
                </c:pt>
                <c:pt idx="73697">
                  <c:v>36848.5</c:v>
                </c:pt>
                <c:pt idx="73698">
                  <c:v>36849</c:v>
                </c:pt>
                <c:pt idx="73699">
                  <c:v>36849.5</c:v>
                </c:pt>
                <c:pt idx="73700">
                  <c:v>36850</c:v>
                </c:pt>
                <c:pt idx="73701">
                  <c:v>36850.5</c:v>
                </c:pt>
                <c:pt idx="73702">
                  <c:v>36851</c:v>
                </c:pt>
                <c:pt idx="73703">
                  <c:v>36851.5</c:v>
                </c:pt>
                <c:pt idx="73704">
                  <c:v>36852</c:v>
                </c:pt>
                <c:pt idx="73705">
                  <c:v>36852.5</c:v>
                </c:pt>
                <c:pt idx="73706">
                  <c:v>36853</c:v>
                </c:pt>
                <c:pt idx="73707">
                  <c:v>36853.5</c:v>
                </c:pt>
                <c:pt idx="73708">
                  <c:v>36854</c:v>
                </c:pt>
                <c:pt idx="73709">
                  <c:v>36854.5</c:v>
                </c:pt>
                <c:pt idx="73710">
                  <c:v>36855</c:v>
                </c:pt>
                <c:pt idx="73711">
                  <c:v>36855.5</c:v>
                </c:pt>
                <c:pt idx="73712">
                  <c:v>36856</c:v>
                </c:pt>
                <c:pt idx="73713">
                  <c:v>36856.5</c:v>
                </c:pt>
                <c:pt idx="73714">
                  <c:v>36857</c:v>
                </c:pt>
                <c:pt idx="73715">
                  <c:v>36857.5</c:v>
                </c:pt>
                <c:pt idx="73716">
                  <c:v>36858</c:v>
                </c:pt>
                <c:pt idx="73717">
                  <c:v>36858.5</c:v>
                </c:pt>
                <c:pt idx="73718">
                  <c:v>36859</c:v>
                </c:pt>
                <c:pt idx="73719">
                  <c:v>36859.5</c:v>
                </c:pt>
                <c:pt idx="73720">
                  <c:v>36860</c:v>
                </c:pt>
                <c:pt idx="73721">
                  <c:v>36860.5</c:v>
                </c:pt>
                <c:pt idx="73722">
                  <c:v>36861</c:v>
                </c:pt>
                <c:pt idx="73723">
                  <c:v>36861.5</c:v>
                </c:pt>
                <c:pt idx="73724">
                  <c:v>36862</c:v>
                </c:pt>
                <c:pt idx="73725">
                  <c:v>36862.5</c:v>
                </c:pt>
                <c:pt idx="73726">
                  <c:v>36863</c:v>
                </c:pt>
                <c:pt idx="73727">
                  <c:v>36863.5</c:v>
                </c:pt>
                <c:pt idx="73728">
                  <c:v>36864</c:v>
                </c:pt>
                <c:pt idx="73729">
                  <c:v>36864.5</c:v>
                </c:pt>
                <c:pt idx="73730">
                  <c:v>36865</c:v>
                </c:pt>
                <c:pt idx="73731">
                  <c:v>36865.5</c:v>
                </c:pt>
                <c:pt idx="73732">
                  <c:v>36866</c:v>
                </c:pt>
                <c:pt idx="73733">
                  <c:v>36866.5</c:v>
                </c:pt>
                <c:pt idx="73734">
                  <c:v>36867</c:v>
                </c:pt>
                <c:pt idx="73735">
                  <c:v>36867.5</c:v>
                </c:pt>
                <c:pt idx="73736">
                  <c:v>36868</c:v>
                </c:pt>
                <c:pt idx="73737">
                  <c:v>36868.5</c:v>
                </c:pt>
                <c:pt idx="73738">
                  <c:v>36869</c:v>
                </c:pt>
                <c:pt idx="73739">
                  <c:v>36869.5</c:v>
                </c:pt>
                <c:pt idx="73740">
                  <c:v>36870</c:v>
                </c:pt>
                <c:pt idx="73741">
                  <c:v>36870.5</c:v>
                </c:pt>
                <c:pt idx="73742">
                  <c:v>36871</c:v>
                </c:pt>
                <c:pt idx="73743">
                  <c:v>36871.5</c:v>
                </c:pt>
                <c:pt idx="73744">
                  <c:v>36872</c:v>
                </c:pt>
                <c:pt idx="73745">
                  <c:v>36872.5</c:v>
                </c:pt>
                <c:pt idx="73746">
                  <c:v>36873</c:v>
                </c:pt>
                <c:pt idx="73747">
                  <c:v>36873.5</c:v>
                </c:pt>
                <c:pt idx="73748">
                  <c:v>36874</c:v>
                </c:pt>
                <c:pt idx="73749">
                  <c:v>36874.5</c:v>
                </c:pt>
                <c:pt idx="73750">
                  <c:v>36875</c:v>
                </c:pt>
                <c:pt idx="73751">
                  <c:v>36875.5</c:v>
                </c:pt>
                <c:pt idx="73752">
                  <c:v>36876</c:v>
                </c:pt>
                <c:pt idx="73753">
                  <c:v>36876.5</c:v>
                </c:pt>
                <c:pt idx="73754">
                  <c:v>36877</c:v>
                </c:pt>
                <c:pt idx="73755">
                  <c:v>36877.5</c:v>
                </c:pt>
                <c:pt idx="73756">
                  <c:v>36878</c:v>
                </c:pt>
                <c:pt idx="73757">
                  <c:v>36878.5</c:v>
                </c:pt>
                <c:pt idx="73758">
                  <c:v>36879</c:v>
                </c:pt>
                <c:pt idx="73759">
                  <c:v>36879.5</c:v>
                </c:pt>
                <c:pt idx="73760">
                  <c:v>36880</c:v>
                </c:pt>
                <c:pt idx="73761">
                  <c:v>36880.5</c:v>
                </c:pt>
                <c:pt idx="73762">
                  <c:v>36881</c:v>
                </c:pt>
                <c:pt idx="73763">
                  <c:v>36881.5</c:v>
                </c:pt>
                <c:pt idx="73764">
                  <c:v>36882</c:v>
                </c:pt>
                <c:pt idx="73765">
                  <c:v>36882.5</c:v>
                </c:pt>
                <c:pt idx="73766">
                  <c:v>36883</c:v>
                </c:pt>
                <c:pt idx="73767">
                  <c:v>36883.5</c:v>
                </c:pt>
                <c:pt idx="73768">
                  <c:v>36884</c:v>
                </c:pt>
                <c:pt idx="73769">
                  <c:v>36884.5</c:v>
                </c:pt>
                <c:pt idx="73770">
                  <c:v>36885</c:v>
                </c:pt>
                <c:pt idx="73771">
                  <c:v>36885.5</c:v>
                </c:pt>
                <c:pt idx="73772">
                  <c:v>36886</c:v>
                </c:pt>
                <c:pt idx="73773">
                  <c:v>36886.5</c:v>
                </c:pt>
                <c:pt idx="73774">
                  <c:v>36887</c:v>
                </c:pt>
                <c:pt idx="73775">
                  <c:v>36887.5</c:v>
                </c:pt>
                <c:pt idx="73776">
                  <c:v>36888</c:v>
                </c:pt>
                <c:pt idx="73777">
                  <c:v>36888.5</c:v>
                </c:pt>
                <c:pt idx="73778">
                  <c:v>36889</c:v>
                </c:pt>
                <c:pt idx="73779">
                  <c:v>36889.5</c:v>
                </c:pt>
                <c:pt idx="73780">
                  <c:v>36890</c:v>
                </c:pt>
                <c:pt idx="73781">
                  <c:v>36890.5</c:v>
                </c:pt>
                <c:pt idx="73782">
                  <c:v>36891</c:v>
                </c:pt>
                <c:pt idx="73783">
                  <c:v>36891.5</c:v>
                </c:pt>
                <c:pt idx="73784">
                  <c:v>36892</c:v>
                </c:pt>
                <c:pt idx="73785">
                  <c:v>36892.5</c:v>
                </c:pt>
                <c:pt idx="73786">
                  <c:v>36893</c:v>
                </c:pt>
                <c:pt idx="73787">
                  <c:v>36893.5</c:v>
                </c:pt>
                <c:pt idx="73788">
                  <c:v>36894</c:v>
                </c:pt>
                <c:pt idx="73789">
                  <c:v>36894.5</c:v>
                </c:pt>
                <c:pt idx="73790">
                  <c:v>36895</c:v>
                </c:pt>
                <c:pt idx="73791">
                  <c:v>36895.5</c:v>
                </c:pt>
                <c:pt idx="73792">
                  <c:v>36896</c:v>
                </c:pt>
                <c:pt idx="73793">
                  <c:v>36896.5</c:v>
                </c:pt>
                <c:pt idx="73794">
                  <c:v>36897</c:v>
                </c:pt>
                <c:pt idx="73795">
                  <c:v>36897.5</c:v>
                </c:pt>
                <c:pt idx="73796">
                  <c:v>36898</c:v>
                </c:pt>
                <c:pt idx="73797">
                  <c:v>36898.5</c:v>
                </c:pt>
                <c:pt idx="73798">
                  <c:v>36899</c:v>
                </c:pt>
                <c:pt idx="73799">
                  <c:v>36899.5</c:v>
                </c:pt>
                <c:pt idx="73800">
                  <c:v>36900</c:v>
                </c:pt>
                <c:pt idx="73801">
                  <c:v>36900.5</c:v>
                </c:pt>
                <c:pt idx="73802">
                  <c:v>36901</c:v>
                </c:pt>
                <c:pt idx="73803">
                  <c:v>36901.5</c:v>
                </c:pt>
                <c:pt idx="73804">
                  <c:v>36902</c:v>
                </c:pt>
                <c:pt idx="73805">
                  <c:v>36902.5</c:v>
                </c:pt>
                <c:pt idx="73806">
                  <c:v>36903</c:v>
                </c:pt>
                <c:pt idx="73807">
                  <c:v>36903.5</c:v>
                </c:pt>
                <c:pt idx="73808">
                  <c:v>36904</c:v>
                </c:pt>
                <c:pt idx="73809">
                  <c:v>36904.5</c:v>
                </c:pt>
                <c:pt idx="73810">
                  <c:v>36905</c:v>
                </c:pt>
                <c:pt idx="73811">
                  <c:v>36905.5</c:v>
                </c:pt>
                <c:pt idx="73812">
                  <c:v>36906</c:v>
                </c:pt>
                <c:pt idx="73813">
                  <c:v>36906.5</c:v>
                </c:pt>
                <c:pt idx="73814">
                  <c:v>36907</c:v>
                </c:pt>
                <c:pt idx="73815">
                  <c:v>36907.5</c:v>
                </c:pt>
                <c:pt idx="73816">
                  <c:v>36908</c:v>
                </c:pt>
                <c:pt idx="73817">
                  <c:v>36908.5</c:v>
                </c:pt>
                <c:pt idx="73818">
                  <c:v>36909</c:v>
                </c:pt>
                <c:pt idx="73819">
                  <c:v>36909.5</c:v>
                </c:pt>
                <c:pt idx="73820">
                  <c:v>36910</c:v>
                </c:pt>
                <c:pt idx="73821">
                  <c:v>36910.5</c:v>
                </c:pt>
                <c:pt idx="73822">
                  <c:v>36911</c:v>
                </c:pt>
                <c:pt idx="73823">
                  <c:v>36911.5</c:v>
                </c:pt>
                <c:pt idx="73824">
                  <c:v>36912</c:v>
                </c:pt>
                <c:pt idx="73825">
                  <c:v>36912.5</c:v>
                </c:pt>
                <c:pt idx="73826">
                  <c:v>36913</c:v>
                </c:pt>
                <c:pt idx="73827">
                  <c:v>36913.5</c:v>
                </c:pt>
                <c:pt idx="73828">
                  <c:v>36914</c:v>
                </c:pt>
                <c:pt idx="73829">
                  <c:v>36914.5</c:v>
                </c:pt>
                <c:pt idx="73830">
                  <c:v>36915</c:v>
                </c:pt>
                <c:pt idx="73831">
                  <c:v>36915.5</c:v>
                </c:pt>
                <c:pt idx="73832">
                  <c:v>36916</c:v>
                </c:pt>
                <c:pt idx="73833">
                  <c:v>36916.5</c:v>
                </c:pt>
                <c:pt idx="73834">
                  <c:v>36917</c:v>
                </c:pt>
                <c:pt idx="73835">
                  <c:v>36917.5</c:v>
                </c:pt>
                <c:pt idx="73836">
                  <c:v>36918</c:v>
                </c:pt>
                <c:pt idx="73837">
                  <c:v>36918.5</c:v>
                </c:pt>
                <c:pt idx="73838">
                  <c:v>36919</c:v>
                </c:pt>
                <c:pt idx="73839">
                  <c:v>36919.5</c:v>
                </c:pt>
                <c:pt idx="73840">
                  <c:v>36920</c:v>
                </c:pt>
                <c:pt idx="73841">
                  <c:v>36920.5</c:v>
                </c:pt>
                <c:pt idx="73842">
                  <c:v>36921</c:v>
                </c:pt>
                <c:pt idx="73843">
                  <c:v>36921.5</c:v>
                </c:pt>
                <c:pt idx="73844">
                  <c:v>36922</c:v>
                </c:pt>
                <c:pt idx="73845">
                  <c:v>36922.5</c:v>
                </c:pt>
                <c:pt idx="73846">
                  <c:v>36923</c:v>
                </c:pt>
                <c:pt idx="73847">
                  <c:v>36923.5</c:v>
                </c:pt>
                <c:pt idx="73848">
                  <c:v>36924</c:v>
                </c:pt>
                <c:pt idx="73849">
                  <c:v>36924.5</c:v>
                </c:pt>
                <c:pt idx="73850">
                  <c:v>36925</c:v>
                </c:pt>
                <c:pt idx="73851">
                  <c:v>36925.5</c:v>
                </c:pt>
                <c:pt idx="73852">
                  <c:v>36926</c:v>
                </c:pt>
                <c:pt idx="73853">
                  <c:v>36926.5</c:v>
                </c:pt>
                <c:pt idx="73854">
                  <c:v>36927</c:v>
                </c:pt>
                <c:pt idx="73855">
                  <c:v>36927.5</c:v>
                </c:pt>
                <c:pt idx="73856">
                  <c:v>36928</c:v>
                </c:pt>
                <c:pt idx="73857">
                  <c:v>36928.5</c:v>
                </c:pt>
                <c:pt idx="73858">
                  <c:v>36929</c:v>
                </c:pt>
                <c:pt idx="73859">
                  <c:v>36929.5</c:v>
                </c:pt>
                <c:pt idx="73860">
                  <c:v>36930</c:v>
                </c:pt>
                <c:pt idx="73861">
                  <c:v>36930.5</c:v>
                </c:pt>
                <c:pt idx="73862">
                  <c:v>36931</c:v>
                </c:pt>
                <c:pt idx="73863">
                  <c:v>36931.5</c:v>
                </c:pt>
                <c:pt idx="73864">
                  <c:v>36932</c:v>
                </c:pt>
                <c:pt idx="73865">
                  <c:v>36932.5</c:v>
                </c:pt>
                <c:pt idx="73866">
                  <c:v>36933</c:v>
                </c:pt>
                <c:pt idx="73867">
                  <c:v>36933.5</c:v>
                </c:pt>
                <c:pt idx="73868">
                  <c:v>36934</c:v>
                </c:pt>
                <c:pt idx="73869">
                  <c:v>36934.5</c:v>
                </c:pt>
                <c:pt idx="73870">
                  <c:v>36935</c:v>
                </c:pt>
                <c:pt idx="73871">
                  <c:v>36935.5</c:v>
                </c:pt>
                <c:pt idx="73872">
                  <c:v>36936</c:v>
                </c:pt>
                <c:pt idx="73873">
                  <c:v>36936.5</c:v>
                </c:pt>
                <c:pt idx="73874">
                  <c:v>36937</c:v>
                </c:pt>
                <c:pt idx="73875">
                  <c:v>36937.5</c:v>
                </c:pt>
                <c:pt idx="73876">
                  <c:v>36938</c:v>
                </c:pt>
                <c:pt idx="73877">
                  <c:v>36938.5</c:v>
                </c:pt>
                <c:pt idx="73878">
                  <c:v>36939</c:v>
                </c:pt>
                <c:pt idx="73879">
                  <c:v>36939.5</c:v>
                </c:pt>
                <c:pt idx="73880">
                  <c:v>36940</c:v>
                </c:pt>
                <c:pt idx="73881">
                  <c:v>36940.5</c:v>
                </c:pt>
                <c:pt idx="73882">
                  <c:v>36941</c:v>
                </c:pt>
                <c:pt idx="73883">
                  <c:v>36941.5</c:v>
                </c:pt>
                <c:pt idx="73884">
                  <c:v>36942</c:v>
                </c:pt>
                <c:pt idx="73885">
                  <c:v>36942.5</c:v>
                </c:pt>
                <c:pt idx="73886">
                  <c:v>36943</c:v>
                </c:pt>
                <c:pt idx="73887">
                  <c:v>36943.5</c:v>
                </c:pt>
                <c:pt idx="73888">
                  <c:v>36944</c:v>
                </c:pt>
                <c:pt idx="73889">
                  <c:v>36944.5</c:v>
                </c:pt>
                <c:pt idx="73890">
                  <c:v>36945</c:v>
                </c:pt>
                <c:pt idx="73891">
                  <c:v>36945.5</c:v>
                </c:pt>
                <c:pt idx="73892">
                  <c:v>36946</c:v>
                </c:pt>
                <c:pt idx="73893">
                  <c:v>36946.5</c:v>
                </c:pt>
                <c:pt idx="73894">
                  <c:v>36947</c:v>
                </c:pt>
                <c:pt idx="73895">
                  <c:v>36947.5</c:v>
                </c:pt>
                <c:pt idx="73896">
                  <c:v>36948</c:v>
                </c:pt>
                <c:pt idx="73897">
                  <c:v>36948.5</c:v>
                </c:pt>
                <c:pt idx="73898">
                  <c:v>36949</c:v>
                </c:pt>
                <c:pt idx="73899">
                  <c:v>36949.5</c:v>
                </c:pt>
                <c:pt idx="73900">
                  <c:v>36950</c:v>
                </c:pt>
                <c:pt idx="73901">
                  <c:v>36950.5</c:v>
                </c:pt>
                <c:pt idx="73902">
                  <c:v>36951</c:v>
                </c:pt>
                <c:pt idx="73903">
                  <c:v>36951.5</c:v>
                </c:pt>
                <c:pt idx="73904">
                  <c:v>36952</c:v>
                </c:pt>
                <c:pt idx="73905">
                  <c:v>36952.5</c:v>
                </c:pt>
                <c:pt idx="73906">
                  <c:v>36953</c:v>
                </c:pt>
                <c:pt idx="73907">
                  <c:v>36953.5</c:v>
                </c:pt>
                <c:pt idx="73908">
                  <c:v>36954</c:v>
                </c:pt>
                <c:pt idx="73909">
                  <c:v>36954.5</c:v>
                </c:pt>
                <c:pt idx="73910">
                  <c:v>36955</c:v>
                </c:pt>
                <c:pt idx="73911">
                  <c:v>36955.5</c:v>
                </c:pt>
                <c:pt idx="73912">
                  <c:v>36956</c:v>
                </c:pt>
                <c:pt idx="73913">
                  <c:v>36956.5</c:v>
                </c:pt>
                <c:pt idx="73914">
                  <c:v>36957</c:v>
                </c:pt>
                <c:pt idx="73915">
                  <c:v>36957.5</c:v>
                </c:pt>
                <c:pt idx="73916">
                  <c:v>36958</c:v>
                </c:pt>
                <c:pt idx="73917">
                  <c:v>36958.5</c:v>
                </c:pt>
                <c:pt idx="73918">
                  <c:v>36959</c:v>
                </c:pt>
                <c:pt idx="73919">
                  <c:v>36959.5</c:v>
                </c:pt>
                <c:pt idx="73920">
                  <c:v>36960</c:v>
                </c:pt>
                <c:pt idx="73921">
                  <c:v>36960.5</c:v>
                </c:pt>
                <c:pt idx="73922">
                  <c:v>36961</c:v>
                </c:pt>
                <c:pt idx="73923">
                  <c:v>36961.5</c:v>
                </c:pt>
                <c:pt idx="73924">
                  <c:v>36962</c:v>
                </c:pt>
                <c:pt idx="73925">
                  <c:v>36962.5</c:v>
                </c:pt>
                <c:pt idx="73926">
                  <c:v>36963</c:v>
                </c:pt>
                <c:pt idx="73927">
                  <c:v>36963.5</c:v>
                </c:pt>
                <c:pt idx="73928">
                  <c:v>36964</c:v>
                </c:pt>
                <c:pt idx="73929">
                  <c:v>36964.5</c:v>
                </c:pt>
                <c:pt idx="73930">
                  <c:v>36965</c:v>
                </c:pt>
                <c:pt idx="73931">
                  <c:v>36965.5</c:v>
                </c:pt>
                <c:pt idx="73932">
                  <c:v>36966</c:v>
                </c:pt>
                <c:pt idx="73933">
                  <c:v>36966.5</c:v>
                </c:pt>
                <c:pt idx="73934">
                  <c:v>36967</c:v>
                </c:pt>
                <c:pt idx="73935">
                  <c:v>36967.5</c:v>
                </c:pt>
                <c:pt idx="73936">
                  <c:v>36968</c:v>
                </c:pt>
                <c:pt idx="73937">
                  <c:v>36968.5</c:v>
                </c:pt>
                <c:pt idx="73938">
                  <c:v>36969</c:v>
                </c:pt>
                <c:pt idx="73939">
                  <c:v>36969.5</c:v>
                </c:pt>
                <c:pt idx="73940">
                  <c:v>36970</c:v>
                </c:pt>
                <c:pt idx="73941">
                  <c:v>36970.5</c:v>
                </c:pt>
                <c:pt idx="73942">
                  <c:v>36971</c:v>
                </c:pt>
                <c:pt idx="73943">
                  <c:v>36971.5</c:v>
                </c:pt>
                <c:pt idx="73944">
                  <c:v>36972</c:v>
                </c:pt>
                <c:pt idx="73945">
                  <c:v>36972.5</c:v>
                </c:pt>
                <c:pt idx="73946">
                  <c:v>36973</c:v>
                </c:pt>
                <c:pt idx="73947">
                  <c:v>36973.5</c:v>
                </c:pt>
                <c:pt idx="73948">
                  <c:v>36974</c:v>
                </c:pt>
                <c:pt idx="73949">
                  <c:v>36974.5</c:v>
                </c:pt>
                <c:pt idx="73950">
                  <c:v>36975</c:v>
                </c:pt>
                <c:pt idx="73951">
                  <c:v>36975.5</c:v>
                </c:pt>
                <c:pt idx="73952">
                  <c:v>36976</c:v>
                </c:pt>
                <c:pt idx="73953">
                  <c:v>36976.5</c:v>
                </c:pt>
                <c:pt idx="73954">
                  <c:v>36977</c:v>
                </c:pt>
                <c:pt idx="73955">
                  <c:v>36977.5</c:v>
                </c:pt>
                <c:pt idx="73956">
                  <c:v>36978</c:v>
                </c:pt>
                <c:pt idx="73957">
                  <c:v>36978.5</c:v>
                </c:pt>
                <c:pt idx="73958">
                  <c:v>36979</c:v>
                </c:pt>
                <c:pt idx="73959">
                  <c:v>36979.5</c:v>
                </c:pt>
                <c:pt idx="73960">
                  <c:v>36980</c:v>
                </c:pt>
                <c:pt idx="73961">
                  <c:v>36980.5</c:v>
                </c:pt>
                <c:pt idx="73962">
                  <c:v>36981</c:v>
                </c:pt>
                <c:pt idx="73963">
                  <c:v>36981.5</c:v>
                </c:pt>
                <c:pt idx="73964">
                  <c:v>36982</c:v>
                </c:pt>
                <c:pt idx="73965">
                  <c:v>36982.5</c:v>
                </c:pt>
                <c:pt idx="73966">
                  <c:v>36983</c:v>
                </c:pt>
                <c:pt idx="73967">
                  <c:v>36983.5</c:v>
                </c:pt>
                <c:pt idx="73968">
                  <c:v>36984</c:v>
                </c:pt>
                <c:pt idx="73969">
                  <c:v>36984.5</c:v>
                </c:pt>
                <c:pt idx="73970">
                  <c:v>36985</c:v>
                </c:pt>
                <c:pt idx="73971">
                  <c:v>36985.5</c:v>
                </c:pt>
                <c:pt idx="73972">
                  <c:v>36986</c:v>
                </c:pt>
                <c:pt idx="73973">
                  <c:v>36986.5</c:v>
                </c:pt>
                <c:pt idx="73974">
                  <c:v>36987</c:v>
                </c:pt>
                <c:pt idx="73975">
                  <c:v>36987.5</c:v>
                </c:pt>
                <c:pt idx="73976">
                  <c:v>36988</c:v>
                </c:pt>
                <c:pt idx="73977">
                  <c:v>36988.5</c:v>
                </c:pt>
                <c:pt idx="73978">
                  <c:v>36989</c:v>
                </c:pt>
                <c:pt idx="73979">
                  <c:v>36989.5</c:v>
                </c:pt>
                <c:pt idx="73980">
                  <c:v>36990</c:v>
                </c:pt>
                <c:pt idx="73981">
                  <c:v>36990.5</c:v>
                </c:pt>
                <c:pt idx="73982">
                  <c:v>36991</c:v>
                </c:pt>
                <c:pt idx="73983">
                  <c:v>36991.5</c:v>
                </c:pt>
                <c:pt idx="73984">
                  <c:v>36992</c:v>
                </c:pt>
                <c:pt idx="73985">
                  <c:v>36992.5</c:v>
                </c:pt>
                <c:pt idx="73986">
                  <c:v>36993</c:v>
                </c:pt>
                <c:pt idx="73987">
                  <c:v>36993.5</c:v>
                </c:pt>
                <c:pt idx="73988">
                  <c:v>36994</c:v>
                </c:pt>
                <c:pt idx="73989">
                  <c:v>36994.5</c:v>
                </c:pt>
                <c:pt idx="73990">
                  <c:v>36995</c:v>
                </c:pt>
                <c:pt idx="73991">
                  <c:v>36995.5</c:v>
                </c:pt>
                <c:pt idx="73992">
                  <c:v>36996</c:v>
                </c:pt>
                <c:pt idx="73993">
                  <c:v>36996.5</c:v>
                </c:pt>
                <c:pt idx="73994">
                  <c:v>36997</c:v>
                </c:pt>
                <c:pt idx="73995">
                  <c:v>36997.5</c:v>
                </c:pt>
                <c:pt idx="73996">
                  <c:v>36998</c:v>
                </c:pt>
                <c:pt idx="73997">
                  <c:v>36998.5</c:v>
                </c:pt>
                <c:pt idx="73998">
                  <c:v>36999</c:v>
                </c:pt>
                <c:pt idx="73999">
                  <c:v>36999.5</c:v>
                </c:pt>
                <c:pt idx="74000">
                  <c:v>37000</c:v>
                </c:pt>
                <c:pt idx="74001">
                  <c:v>37000.5</c:v>
                </c:pt>
                <c:pt idx="74002">
                  <c:v>37001</c:v>
                </c:pt>
                <c:pt idx="74003">
                  <c:v>37001.5</c:v>
                </c:pt>
                <c:pt idx="74004">
                  <c:v>37002</c:v>
                </c:pt>
                <c:pt idx="74005">
                  <c:v>37002.5</c:v>
                </c:pt>
                <c:pt idx="74006">
                  <c:v>37003</c:v>
                </c:pt>
                <c:pt idx="74007">
                  <c:v>37003.5</c:v>
                </c:pt>
                <c:pt idx="74008">
                  <c:v>37004</c:v>
                </c:pt>
                <c:pt idx="74009">
                  <c:v>37004.5</c:v>
                </c:pt>
                <c:pt idx="74010">
                  <c:v>37005</c:v>
                </c:pt>
                <c:pt idx="74011">
                  <c:v>37005.5</c:v>
                </c:pt>
                <c:pt idx="74012">
                  <c:v>37006</c:v>
                </c:pt>
                <c:pt idx="74013">
                  <c:v>37006.5</c:v>
                </c:pt>
                <c:pt idx="74014">
                  <c:v>37007</c:v>
                </c:pt>
                <c:pt idx="74015">
                  <c:v>37007.5</c:v>
                </c:pt>
                <c:pt idx="74016">
                  <c:v>37008</c:v>
                </c:pt>
                <c:pt idx="74017">
                  <c:v>37008.5</c:v>
                </c:pt>
                <c:pt idx="74018">
                  <c:v>37009</c:v>
                </c:pt>
                <c:pt idx="74019">
                  <c:v>37009.5</c:v>
                </c:pt>
                <c:pt idx="74020">
                  <c:v>37010</c:v>
                </c:pt>
                <c:pt idx="74021">
                  <c:v>37010.5</c:v>
                </c:pt>
                <c:pt idx="74022">
                  <c:v>37011</c:v>
                </c:pt>
                <c:pt idx="74023">
                  <c:v>37011.5</c:v>
                </c:pt>
                <c:pt idx="74024">
                  <c:v>37012</c:v>
                </c:pt>
                <c:pt idx="74025">
                  <c:v>37012.5</c:v>
                </c:pt>
                <c:pt idx="74026">
                  <c:v>37013</c:v>
                </c:pt>
                <c:pt idx="74027">
                  <c:v>37013.5</c:v>
                </c:pt>
                <c:pt idx="74028">
                  <c:v>37014</c:v>
                </c:pt>
                <c:pt idx="74029">
                  <c:v>37014.5</c:v>
                </c:pt>
                <c:pt idx="74030">
                  <c:v>37015</c:v>
                </c:pt>
                <c:pt idx="74031">
                  <c:v>37015.5</c:v>
                </c:pt>
                <c:pt idx="74032">
                  <c:v>37016</c:v>
                </c:pt>
                <c:pt idx="74033">
                  <c:v>37016.5</c:v>
                </c:pt>
                <c:pt idx="74034">
                  <c:v>37017</c:v>
                </c:pt>
                <c:pt idx="74035">
                  <c:v>37017.5</c:v>
                </c:pt>
                <c:pt idx="74036">
                  <c:v>37018</c:v>
                </c:pt>
                <c:pt idx="74037">
                  <c:v>37018.5</c:v>
                </c:pt>
                <c:pt idx="74038">
                  <c:v>37019</c:v>
                </c:pt>
                <c:pt idx="74039">
                  <c:v>37019.5</c:v>
                </c:pt>
                <c:pt idx="74040">
                  <c:v>37020</c:v>
                </c:pt>
                <c:pt idx="74041">
                  <c:v>37020.5</c:v>
                </c:pt>
                <c:pt idx="74042">
                  <c:v>37021</c:v>
                </c:pt>
                <c:pt idx="74043">
                  <c:v>37021.5</c:v>
                </c:pt>
                <c:pt idx="74044">
                  <c:v>37022</c:v>
                </c:pt>
                <c:pt idx="74045">
                  <c:v>37022.5</c:v>
                </c:pt>
                <c:pt idx="74046">
                  <c:v>37023</c:v>
                </c:pt>
                <c:pt idx="74047">
                  <c:v>37023.5</c:v>
                </c:pt>
                <c:pt idx="74048">
                  <c:v>37024</c:v>
                </c:pt>
                <c:pt idx="74049">
                  <c:v>37024.5</c:v>
                </c:pt>
                <c:pt idx="74050">
                  <c:v>37025</c:v>
                </c:pt>
                <c:pt idx="74051">
                  <c:v>37025.5</c:v>
                </c:pt>
                <c:pt idx="74052">
                  <c:v>37026</c:v>
                </c:pt>
                <c:pt idx="74053">
                  <c:v>37026.5</c:v>
                </c:pt>
                <c:pt idx="74054">
                  <c:v>37027</c:v>
                </c:pt>
                <c:pt idx="74055">
                  <c:v>37027.5</c:v>
                </c:pt>
                <c:pt idx="74056">
                  <c:v>37028</c:v>
                </c:pt>
                <c:pt idx="74057">
                  <c:v>37028.5</c:v>
                </c:pt>
                <c:pt idx="74058">
                  <c:v>37029</c:v>
                </c:pt>
                <c:pt idx="74059">
                  <c:v>37029.5</c:v>
                </c:pt>
                <c:pt idx="74060">
                  <c:v>37030</c:v>
                </c:pt>
                <c:pt idx="74061">
                  <c:v>37030.5</c:v>
                </c:pt>
                <c:pt idx="74062">
                  <c:v>37031</c:v>
                </c:pt>
                <c:pt idx="74063">
                  <c:v>37031.5</c:v>
                </c:pt>
                <c:pt idx="74064">
                  <c:v>37032</c:v>
                </c:pt>
                <c:pt idx="74065">
                  <c:v>37032.5</c:v>
                </c:pt>
                <c:pt idx="74066">
                  <c:v>37033</c:v>
                </c:pt>
                <c:pt idx="74067">
                  <c:v>37033.5</c:v>
                </c:pt>
                <c:pt idx="74068">
                  <c:v>37034</c:v>
                </c:pt>
                <c:pt idx="74069">
                  <c:v>37034.5</c:v>
                </c:pt>
                <c:pt idx="74070">
                  <c:v>37035</c:v>
                </c:pt>
                <c:pt idx="74071">
                  <c:v>37035.5</c:v>
                </c:pt>
                <c:pt idx="74072">
                  <c:v>37036</c:v>
                </c:pt>
                <c:pt idx="74073">
                  <c:v>37036.5</c:v>
                </c:pt>
                <c:pt idx="74074">
                  <c:v>37037</c:v>
                </c:pt>
                <c:pt idx="74075">
                  <c:v>37037.5</c:v>
                </c:pt>
                <c:pt idx="74076">
                  <c:v>37038</c:v>
                </c:pt>
                <c:pt idx="74077">
                  <c:v>37038.5</c:v>
                </c:pt>
                <c:pt idx="74078">
                  <c:v>37039</c:v>
                </c:pt>
                <c:pt idx="74079">
                  <c:v>37039.5</c:v>
                </c:pt>
                <c:pt idx="74080">
                  <c:v>37040</c:v>
                </c:pt>
                <c:pt idx="74081">
                  <c:v>37040.5</c:v>
                </c:pt>
                <c:pt idx="74082">
                  <c:v>37041</c:v>
                </c:pt>
                <c:pt idx="74083">
                  <c:v>37041.5</c:v>
                </c:pt>
                <c:pt idx="74084">
                  <c:v>37042</c:v>
                </c:pt>
                <c:pt idx="74085">
                  <c:v>37042.5</c:v>
                </c:pt>
                <c:pt idx="74086">
                  <c:v>37043</c:v>
                </c:pt>
                <c:pt idx="74087">
                  <c:v>37043.5</c:v>
                </c:pt>
                <c:pt idx="74088">
                  <c:v>37044</c:v>
                </c:pt>
                <c:pt idx="74089">
                  <c:v>37044.5</c:v>
                </c:pt>
                <c:pt idx="74090">
                  <c:v>37045</c:v>
                </c:pt>
                <c:pt idx="74091">
                  <c:v>37045.5</c:v>
                </c:pt>
                <c:pt idx="74092">
                  <c:v>37046</c:v>
                </c:pt>
                <c:pt idx="74093">
                  <c:v>37046.5</c:v>
                </c:pt>
                <c:pt idx="74094">
                  <c:v>37047</c:v>
                </c:pt>
                <c:pt idx="74095">
                  <c:v>37047.5</c:v>
                </c:pt>
                <c:pt idx="74096">
                  <c:v>37048</c:v>
                </c:pt>
                <c:pt idx="74097">
                  <c:v>37048.5</c:v>
                </c:pt>
                <c:pt idx="74098">
                  <c:v>37049</c:v>
                </c:pt>
                <c:pt idx="74099">
                  <c:v>37049.5</c:v>
                </c:pt>
                <c:pt idx="74100">
                  <c:v>37050</c:v>
                </c:pt>
                <c:pt idx="74101">
                  <c:v>37050.5</c:v>
                </c:pt>
                <c:pt idx="74102">
                  <c:v>37051</c:v>
                </c:pt>
                <c:pt idx="74103">
                  <c:v>37051.5</c:v>
                </c:pt>
                <c:pt idx="74104">
                  <c:v>37052</c:v>
                </c:pt>
                <c:pt idx="74105">
                  <c:v>37052.5</c:v>
                </c:pt>
                <c:pt idx="74106">
                  <c:v>37053</c:v>
                </c:pt>
                <c:pt idx="74107">
                  <c:v>37053.5</c:v>
                </c:pt>
                <c:pt idx="74108">
                  <c:v>37054</c:v>
                </c:pt>
                <c:pt idx="74109">
                  <c:v>37054.5</c:v>
                </c:pt>
                <c:pt idx="74110">
                  <c:v>37055</c:v>
                </c:pt>
                <c:pt idx="74111">
                  <c:v>37055.5</c:v>
                </c:pt>
                <c:pt idx="74112">
                  <c:v>37056</c:v>
                </c:pt>
                <c:pt idx="74113">
                  <c:v>37056.5</c:v>
                </c:pt>
                <c:pt idx="74114">
                  <c:v>37057</c:v>
                </c:pt>
                <c:pt idx="74115">
                  <c:v>37057.5</c:v>
                </c:pt>
                <c:pt idx="74116">
                  <c:v>37058</c:v>
                </c:pt>
                <c:pt idx="74117">
                  <c:v>37058.5</c:v>
                </c:pt>
                <c:pt idx="74118">
                  <c:v>37059</c:v>
                </c:pt>
                <c:pt idx="74119">
                  <c:v>37059.5</c:v>
                </c:pt>
                <c:pt idx="74120">
                  <c:v>37060</c:v>
                </c:pt>
                <c:pt idx="74121">
                  <c:v>37060.5</c:v>
                </c:pt>
                <c:pt idx="74122">
                  <c:v>37061</c:v>
                </c:pt>
                <c:pt idx="74123">
                  <c:v>37061.5</c:v>
                </c:pt>
                <c:pt idx="74124">
                  <c:v>37062</c:v>
                </c:pt>
                <c:pt idx="74125">
                  <c:v>37062.5</c:v>
                </c:pt>
                <c:pt idx="74126">
                  <c:v>37063</c:v>
                </c:pt>
                <c:pt idx="74127">
                  <c:v>37063.5</c:v>
                </c:pt>
                <c:pt idx="74128">
                  <c:v>37064</c:v>
                </c:pt>
                <c:pt idx="74129">
                  <c:v>37064.5</c:v>
                </c:pt>
                <c:pt idx="74130">
                  <c:v>37065</c:v>
                </c:pt>
                <c:pt idx="74131">
                  <c:v>37065.5</c:v>
                </c:pt>
                <c:pt idx="74132">
                  <c:v>37066</c:v>
                </c:pt>
                <c:pt idx="74133">
                  <c:v>37066.5</c:v>
                </c:pt>
                <c:pt idx="74134">
                  <c:v>37067</c:v>
                </c:pt>
                <c:pt idx="74135">
                  <c:v>37067.5</c:v>
                </c:pt>
                <c:pt idx="74136">
                  <c:v>37068</c:v>
                </c:pt>
                <c:pt idx="74137">
                  <c:v>37068.5</c:v>
                </c:pt>
                <c:pt idx="74138">
                  <c:v>37069</c:v>
                </c:pt>
                <c:pt idx="74139">
                  <c:v>37069.5</c:v>
                </c:pt>
                <c:pt idx="74140">
                  <c:v>37070</c:v>
                </c:pt>
                <c:pt idx="74141">
                  <c:v>37070.5</c:v>
                </c:pt>
                <c:pt idx="74142">
                  <c:v>37071</c:v>
                </c:pt>
                <c:pt idx="74143">
                  <c:v>37071.5</c:v>
                </c:pt>
                <c:pt idx="74144">
                  <c:v>37072</c:v>
                </c:pt>
                <c:pt idx="74145">
                  <c:v>37072.5</c:v>
                </c:pt>
                <c:pt idx="74146">
                  <c:v>37073</c:v>
                </c:pt>
                <c:pt idx="74147">
                  <c:v>37073.5</c:v>
                </c:pt>
                <c:pt idx="74148">
                  <c:v>37074</c:v>
                </c:pt>
                <c:pt idx="74149">
                  <c:v>37074.5</c:v>
                </c:pt>
                <c:pt idx="74150">
                  <c:v>37075</c:v>
                </c:pt>
                <c:pt idx="74151">
                  <c:v>37075.5</c:v>
                </c:pt>
                <c:pt idx="74152">
                  <c:v>37076</c:v>
                </c:pt>
                <c:pt idx="74153">
                  <c:v>37076.5</c:v>
                </c:pt>
                <c:pt idx="74154">
                  <c:v>37077</c:v>
                </c:pt>
                <c:pt idx="74155">
                  <c:v>37077.5</c:v>
                </c:pt>
                <c:pt idx="74156">
                  <c:v>37078</c:v>
                </c:pt>
                <c:pt idx="74157">
                  <c:v>37078.5</c:v>
                </c:pt>
                <c:pt idx="74158">
                  <c:v>37079</c:v>
                </c:pt>
                <c:pt idx="74159">
                  <c:v>37079.5</c:v>
                </c:pt>
                <c:pt idx="74160">
                  <c:v>37080</c:v>
                </c:pt>
                <c:pt idx="74161">
                  <c:v>37080.5</c:v>
                </c:pt>
                <c:pt idx="74162">
                  <c:v>37081</c:v>
                </c:pt>
                <c:pt idx="74163">
                  <c:v>37081.5</c:v>
                </c:pt>
                <c:pt idx="74164">
                  <c:v>37082</c:v>
                </c:pt>
                <c:pt idx="74165">
                  <c:v>37082.5</c:v>
                </c:pt>
                <c:pt idx="74166">
                  <c:v>37083</c:v>
                </c:pt>
                <c:pt idx="74167">
                  <c:v>37083.5</c:v>
                </c:pt>
                <c:pt idx="74168">
                  <c:v>37084</c:v>
                </c:pt>
                <c:pt idx="74169">
                  <c:v>37084.5</c:v>
                </c:pt>
                <c:pt idx="74170">
                  <c:v>37085</c:v>
                </c:pt>
                <c:pt idx="74171">
                  <c:v>37085.5</c:v>
                </c:pt>
                <c:pt idx="74172">
                  <c:v>37086</c:v>
                </c:pt>
                <c:pt idx="74173">
                  <c:v>37086.5</c:v>
                </c:pt>
                <c:pt idx="74174">
                  <c:v>37087</c:v>
                </c:pt>
                <c:pt idx="74175">
                  <c:v>37087.5</c:v>
                </c:pt>
                <c:pt idx="74176">
                  <c:v>37088</c:v>
                </c:pt>
                <c:pt idx="74177">
                  <c:v>37088.5</c:v>
                </c:pt>
                <c:pt idx="74178">
                  <c:v>37089</c:v>
                </c:pt>
                <c:pt idx="74179">
                  <c:v>37089.5</c:v>
                </c:pt>
                <c:pt idx="74180">
                  <c:v>37090</c:v>
                </c:pt>
                <c:pt idx="74181">
                  <c:v>37090.5</c:v>
                </c:pt>
                <c:pt idx="74182">
                  <c:v>37091</c:v>
                </c:pt>
                <c:pt idx="74183">
                  <c:v>37091.5</c:v>
                </c:pt>
                <c:pt idx="74184">
                  <c:v>37092</c:v>
                </c:pt>
                <c:pt idx="74185">
                  <c:v>37092.5</c:v>
                </c:pt>
                <c:pt idx="74186">
                  <c:v>37093</c:v>
                </c:pt>
                <c:pt idx="74187">
                  <c:v>37093.5</c:v>
                </c:pt>
                <c:pt idx="74188">
                  <c:v>37094</c:v>
                </c:pt>
                <c:pt idx="74189">
                  <c:v>37094.5</c:v>
                </c:pt>
                <c:pt idx="74190">
                  <c:v>37095</c:v>
                </c:pt>
                <c:pt idx="74191">
                  <c:v>37095.5</c:v>
                </c:pt>
                <c:pt idx="74192">
                  <c:v>37096</c:v>
                </c:pt>
                <c:pt idx="74193">
                  <c:v>37096.5</c:v>
                </c:pt>
                <c:pt idx="74194">
                  <c:v>37097</c:v>
                </c:pt>
                <c:pt idx="74195">
                  <c:v>37097.5</c:v>
                </c:pt>
                <c:pt idx="74196">
                  <c:v>37098</c:v>
                </c:pt>
                <c:pt idx="74197">
                  <c:v>37098.5</c:v>
                </c:pt>
                <c:pt idx="74198">
                  <c:v>37099</c:v>
                </c:pt>
                <c:pt idx="74199">
                  <c:v>37099.5</c:v>
                </c:pt>
                <c:pt idx="74200">
                  <c:v>37100</c:v>
                </c:pt>
                <c:pt idx="74201">
                  <c:v>37100.5</c:v>
                </c:pt>
                <c:pt idx="74202">
                  <c:v>37101</c:v>
                </c:pt>
                <c:pt idx="74203">
                  <c:v>37101.5</c:v>
                </c:pt>
                <c:pt idx="74204">
                  <c:v>37102</c:v>
                </c:pt>
                <c:pt idx="74205">
                  <c:v>37102.5</c:v>
                </c:pt>
                <c:pt idx="74206">
                  <c:v>37103</c:v>
                </c:pt>
                <c:pt idx="74207">
                  <c:v>37103.5</c:v>
                </c:pt>
                <c:pt idx="74208">
                  <c:v>37104</c:v>
                </c:pt>
                <c:pt idx="74209">
                  <c:v>37104.5</c:v>
                </c:pt>
                <c:pt idx="74210">
                  <c:v>37105</c:v>
                </c:pt>
                <c:pt idx="74211">
                  <c:v>37105.5</c:v>
                </c:pt>
                <c:pt idx="74212">
                  <c:v>37106</c:v>
                </c:pt>
                <c:pt idx="74213">
                  <c:v>37106.5</c:v>
                </c:pt>
                <c:pt idx="74214">
                  <c:v>37107</c:v>
                </c:pt>
                <c:pt idx="74215">
                  <c:v>37107.5</c:v>
                </c:pt>
                <c:pt idx="74216">
                  <c:v>37108</c:v>
                </c:pt>
                <c:pt idx="74217">
                  <c:v>37108.5</c:v>
                </c:pt>
                <c:pt idx="74218">
                  <c:v>37109</c:v>
                </c:pt>
                <c:pt idx="74219">
                  <c:v>37109.5</c:v>
                </c:pt>
                <c:pt idx="74220">
                  <c:v>37110</c:v>
                </c:pt>
                <c:pt idx="74221">
                  <c:v>37110.5</c:v>
                </c:pt>
                <c:pt idx="74222">
                  <c:v>37111</c:v>
                </c:pt>
                <c:pt idx="74223">
                  <c:v>37111.5</c:v>
                </c:pt>
                <c:pt idx="74224">
                  <c:v>37112</c:v>
                </c:pt>
                <c:pt idx="74225">
                  <c:v>37112.5</c:v>
                </c:pt>
                <c:pt idx="74226">
                  <c:v>37113</c:v>
                </c:pt>
                <c:pt idx="74227">
                  <c:v>37113.5</c:v>
                </c:pt>
                <c:pt idx="74228">
                  <c:v>37114</c:v>
                </c:pt>
                <c:pt idx="74229">
                  <c:v>37114.5</c:v>
                </c:pt>
                <c:pt idx="74230">
                  <c:v>37115</c:v>
                </c:pt>
                <c:pt idx="74231">
                  <c:v>37115.5</c:v>
                </c:pt>
                <c:pt idx="74232">
                  <c:v>37116</c:v>
                </c:pt>
                <c:pt idx="74233">
                  <c:v>37116.5</c:v>
                </c:pt>
                <c:pt idx="74234">
                  <c:v>37117</c:v>
                </c:pt>
                <c:pt idx="74235">
                  <c:v>37117.5</c:v>
                </c:pt>
                <c:pt idx="74236">
                  <c:v>37118</c:v>
                </c:pt>
                <c:pt idx="74237">
                  <c:v>37118.5</c:v>
                </c:pt>
                <c:pt idx="74238">
                  <c:v>37119</c:v>
                </c:pt>
                <c:pt idx="74239">
                  <c:v>37119.5</c:v>
                </c:pt>
                <c:pt idx="74240">
                  <c:v>37120</c:v>
                </c:pt>
                <c:pt idx="74241">
                  <c:v>37120.5</c:v>
                </c:pt>
                <c:pt idx="74242">
                  <c:v>37121</c:v>
                </c:pt>
                <c:pt idx="74243">
                  <c:v>37121.5</c:v>
                </c:pt>
                <c:pt idx="74244">
                  <c:v>37122</c:v>
                </c:pt>
                <c:pt idx="74245">
                  <c:v>37122.5</c:v>
                </c:pt>
                <c:pt idx="74246">
                  <c:v>37123</c:v>
                </c:pt>
                <c:pt idx="74247">
                  <c:v>37123.5</c:v>
                </c:pt>
                <c:pt idx="74248">
                  <c:v>37124</c:v>
                </c:pt>
                <c:pt idx="74249">
                  <c:v>37124.5</c:v>
                </c:pt>
                <c:pt idx="74250">
                  <c:v>37125</c:v>
                </c:pt>
                <c:pt idx="74251">
                  <c:v>37125.5</c:v>
                </c:pt>
                <c:pt idx="74252">
                  <c:v>37126</c:v>
                </c:pt>
                <c:pt idx="74253">
                  <c:v>37126.5</c:v>
                </c:pt>
                <c:pt idx="74254">
                  <c:v>37127</c:v>
                </c:pt>
                <c:pt idx="74255">
                  <c:v>37127.5</c:v>
                </c:pt>
                <c:pt idx="74256">
                  <c:v>37128</c:v>
                </c:pt>
                <c:pt idx="74257">
                  <c:v>37128.5</c:v>
                </c:pt>
                <c:pt idx="74258">
                  <c:v>37129</c:v>
                </c:pt>
                <c:pt idx="74259">
                  <c:v>37129.5</c:v>
                </c:pt>
                <c:pt idx="74260">
                  <c:v>37130</c:v>
                </c:pt>
                <c:pt idx="74261">
                  <c:v>37130.5</c:v>
                </c:pt>
                <c:pt idx="74262">
                  <c:v>37131</c:v>
                </c:pt>
                <c:pt idx="74263">
                  <c:v>37131.5</c:v>
                </c:pt>
                <c:pt idx="74264">
                  <c:v>37132</c:v>
                </c:pt>
                <c:pt idx="74265">
                  <c:v>37132.5</c:v>
                </c:pt>
                <c:pt idx="74266">
                  <c:v>37133</c:v>
                </c:pt>
                <c:pt idx="74267">
                  <c:v>37133.5</c:v>
                </c:pt>
                <c:pt idx="74268">
                  <c:v>37134</c:v>
                </c:pt>
                <c:pt idx="74269">
                  <c:v>37134.5</c:v>
                </c:pt>
                <c:pt idx="74270">
                  <c:v>37135</c:v>
                </c:pt>
                <c:pt idx="74271">
                  <c:v>37135.5</c:v>
                </c:pt>
                <c:pt idx="74272">
                  <c:v>37136</c:v>
                </c:pt>
                <c:pt idx="74273">
                  <c:v>37136.5</c:v>
                </c:pt>
                <c:pt idx="74274">
                  <c:v>37137</c:v>
                </c:pt>
                <c:pt idx="74275">
                  <c:v>37137.5</c:v>
                </c:pt>
                <c:pt idx="74276">
                  <c:v>37138</c:v>
                </c:pt>
                <c:pt idx="74277">
                  <c:v>37138.5</c:v>
                </c:pt>
                <c:pt idx="74278">
                  <c:v>37139</c:v>
                </c:pt>
                <c:pt idx="74279">
                  <c:v>37139.5</c:v>
                </c:pt>
                <c:pt idx="74280">
                  <c:v>37140</c:v>
                </c:pt>
                <c:pt idx="74281">
                  <c:v>37140.5</c:v>
                </c:pt>
                <c:pt idx="74282">
                  <c:v>37141</c:v>
                </c:pt>
                <c:pt idx="74283">
                  <c:v>37141.5</c:v>
                </c:pt>
                <c:pt idx="74284">
                  <c:v>37142</c:v>
                </c:pt>
                <c:pt idx="74285">
                  <c:v>37142.5</c:v>
                </c:pt>
                <c:pt idx="74286">
                  <c:v>37143</c:v>
                </c:pt>
                <c:pt idx="74287">
                  <c:v>37143.5</c:v>
                </c:pt>
                <c:pt idx="74288">
                  <c:v>37144</c:v>
                </c:pt>
                <c:pt idx="74289">
                  <c:v>37144.5</c:v>
                </c:pt>
                <c:pt idx="74290">
                  <c:v>37145</c:v>
                </c:pt>
                <c:pt idx="74291">
                  <c:v>37145.5</c:v>
                </c:pt>
                <c:pt idx="74292">
                  <c:v>37146</c:v>
                </c:pt>
                <c:pt idx="74293">
                  <c:v>37146.5</c:v>
                </c:pt>
                <c:pt idx="74294">
                  <c:v>37147</c:v>
                </c:pt>
                <c:pt idx="74295">
                  <c:v>37147.5</c:v>
                </c:pt>
                <c:pt idx="74296">
                  <c:v>37148</c:v>
                </c:pt>
                <c:pt idx="74297">
                  <c:v>37148.5</c:v>
                </c:pt>
                <c:pt idx="74298">
                  <c:v>37149</c:v>
                </c:pt>
                <c:pt idx="74299">
                  <c:v>37149.5</c:v>
                </c:pt>
                <c:pt idx="74300">
                  <c:v>37150</c:v>
                </c:pt>
                <c:pt idx="74301">
                  <c:v>37150.5</c:v>
                </c:pt>
                <c:pt idx="74302">
                  <c:v>37151</c:v>
                </c:pt>
                <c:pt idx="74303">
                  <c:v>37151.5</c:v>
                </c:pt>
                <c:pt idx="74304">
                  <c:v>37152</c:v>
                </c:pt>
                <c:pt idx="74305">
                  <c:v>37152.5</c:v>
                </c:pt>
                <c:pt idx="74306">
                  <c:v>37153</c:v>
                </c:pt>
                <c:pt idx="74307">
                  <c:v>37153.5</c:v>
                </c:pt>
                <c:pt idx="74308">
                  <c:v>37154</c:v>
                </c:pt>
                <c:pt idx="74309">
                  <c:v>37154.5</c:v>
                </c:pt>
                <c:pt idx="74310">
                  <c:v>37155</c:v>
                </c:pt>
                <c:pt idx="74311">
                  <c:v>37155.5</c:v>
                </c:pt>
                <c:pt idx="74312">
                  <c:v>37156</c:v>
                </c:pt>
                <c:pt idx="74313">
                  <c:v>37156.5</c:v>
                </c:pt>
                <c:pt idx="74314">
                  <c:v>37157</c:v>
                </c:pt>
                <c:pt idx="74315">
                  <c:v>37157.5</c:v>
                </c:pt>
                <c:pt idx="74316">
                  <c:v>37158</c:v>
                </c:pt>
                <c:pt idx="74317">
                  <c:v>37158.5</c:v>
                </c:pt>
                <c:pt idx="74318">
                  <c:v>37159</c:v>
                </c:pt>
                <c:pt idx="74319">
                  <c:v>37159.5</c:v>
                </c:pt>
                <c:pt idx="74320">
                  <c:v>37160</c:v>
                </c:pt>
                <c:pt idx="74321">
                  <c:v>37160.5</c:v>
                </c:pt>
                <c:pt idx="74322">
                  <c:v>37161</c:v>
                </c:pt>
                <c:pt idx="74323">
                  <c:v>37161.5</c:v>
                </c:pt>
                <c:pt idx="74324">
                  <c:v>37162</c:v>
                </c:pt>
                <c:pt idx="74325">
                  <c:v>37162.5</c:v>
                </c:pt>
                <c:pt idx="74326">
                  <c:v>37163</c:v>
                </c:pt>
                <c:pt idx="74327">
                  <c:v>37163.5</c:v>
                </c:pt>
                <c:pt idx="74328">
                  <c:v>37164</c:v>
                </c:pt>
                <c:pt idx="74329">
                  <c:v>37164.5</c:v>
                </c:pt>
                <c:pt idx="74330">
                  <c:v>37165</c:v>
                </c:pt>
                <c:pt idx="74331">
                  <c:v>37165.5</c:v>
                </c:pt>
                <c:pt idx="74332">
                  <c:v>37166</c:v>
                </c:pt>
                <c:pt idx="74333">
                  <c:v>37166.5</c:v>
                </c:pt>
                <c:pt idx="74334">
                  <c:v>37167</c:v>
                </c:pt>
                <c:pt idx="74335">
                  <c:v>37167.5</c:v>
                </c:pt>
                <c:pt idx="74336">
                  <c:v>37168</c:v>
                </c:pt>
                <c:pt idx="74337">
                  <c:v>37168.5</c:v>
                </c:pt>
                <c:pt idx="74338">
                  <c:v>37169</c:v>
                </c:pt>
                <c:pt idx="74339">
                  <c:v>37169.5</c:v>
                </c:pt>
                <c:pt idx="74340">
                  <c:v>37170</c:v>
                </c:pt>
                <c:pt idx="74341">
                  <c:v>37170.5</c:v>
                </c:pt>
                <c:pt idx="74342">
                  <c:v>37171</c:v>
                </c:pt>
                <c:pt idx="74343">
                  <c:v>37171.5</c:v>
                </c:pt>
                <c:pt idx="74344">
                  <c:v>37172</c:v>
                </c:pt>
                <c:pt idx="74345">
                  <c:v>37172.5</c:v>
                </c:pt>
                <c:pt idx="74346">
                  <c:v>37173</c:v>
                </c:pt>
                <c:pt idx="74347">
                  <c:v>37173.5</c:v>
                </c:pt>
                <c:pt idx="74348">
                  <c:v>37174</c:v>
                </c:pt>
                <c:pt idx="74349">
                  <c:v>37174.5</c:v>
                </c:pt>
                <c:pt idx="74350">
                  <c:v>37175</c:v>
                </c:pt>
                <c:pt idx="74351">
                  <c:v>37175.5</c:v>
                </c:pt>
                <c:pt idx="74352">
                  <c:v>37176</c:v>
                </c:pt>
                <c:pt idx="74353">
                  <c:v>37176.5</c:v>
                </c:pt>
                <c:pt idx="74354">
                  <c:v>37177</c:v>
                </c:pt>
                <c:pt idx="74355">
                  <c:v>37177.5</c:v>
                </c:pt>
                <c:pt idx="74356">
                  <c:v>37178</c:v>
                </c:pt>
                <c:pt idx="74357">
                  <c:v>37178.5</c:v>
                </c:pt>
                <c:pt idx="74358">
                  <c:v>37179</c:v>
                </c:pt>
                <c:pt idx="74359">
                  <c:v>37179.5</c:v>
                </c:pt>
                <c:pt idx="74360">
                  <c:v>37180</c:v>
                </c:pt>
                <c:pt idx="74361">
                  <c:v>37180.5</c:v>
                </c:pt>
                <c:pt idx="74362">
                  <c:v>37181</c:v>
                </c:pt>
                <c:pt idx="74363">
                  <c:v>37181.5</c:v>
                </c:pt>
                <c:pt idx="74364">
                  <c:v>37182</c:v>
                </c:pt>
                <c:pt idx="74365">
                  <c:v>37182.5</c:v>
                </c:pt>
                <c:pt idx="74366">
                  <c:v>37183</c:v>
                </c:pt>
                <c:pt idx="74367">
                  <c:v>37183.5</c:v>
                </c:pt>
                <c:pt idx="74368">
                  <c:v>37184</c:v>
                </c:pt>
                <c:pt idx="74369">
                  <c:v>37184.5</c:v>
                </c:pt>
                <c:pt idx="74370">
                  <c:v>37185</c:v>
                </c:pt>
                <c:pt idx="74371">
                  <c:v>37185.5</c:v>
                </c:pt>
                <c:pt idx="74372">
                  <c:v>37186</c:v>
                </c:pt>
                <c:pt idx="74373">
                  <c:v>37186.5</c:v>
                </c:pt>
                <c:pt idx="74374">
                  <c:v>37187</c:v>
                </c:pt>
                <c:pt idx="74375">
                  <c:v>37187.5</c:v>
                </c:pt>
                <c:pt idx="74376">
                  <c:v>37188</c:v>
                </c:pt>
                <c:pt idx="74377">
                  <c:v>37188.5</c:v>
                </c:pt>
                <c:pt idx="74378">
                  <c:v>37189</c:v>
                </c:pt>
                <c:pt idx="74379">
                  <c:v>37189.5</c:v>
                </c:pt>
                <c:pt idx="74380">
                  <c:v>37190</c:v>
                </c:pt>
                <c:pt idx="74381">
                  <c:v>37190.5</c:v>
                </c:pt>
                <c:pt idx="74382">
                  <c:v>37191</c:v>
                </c:pt>
                <c:pt idx="74383">
                  <c:v>37191.5</c:v>
                </c:pt>
                <c:pt idx="74384">
                  <c:v>37192</c:v>
                </c:pt>
                <c:pt idx="74385">
                  <c:v>37192.5</c:v>
                </c:pt>
                <c:pt idx="74386">
                  <c:v>37193</c:v>
                </c:pt>
                <c:pt idx="74387">
                  <c:v>37193.5</c:v>
                </c:pt>
                <c:pt idx="74388">
                  <c:v>37194</c:v>
                </c:pt>
                <c:pt idx="74389">
                  <c:v>37194.5</c:v>
                </c:pt>
                <c:pt idx="74390">
                  <c:v>37195</c:v>
                </c:pt>
                <c:pt idx="74391">
                  <c:v>37195.5</c:v>
                </c:pt>
                <c:pt idx="74392">
                  <c:v>37196</c:v>
                </c:pt>
                <c:pt idx="74393">
                  <c:v>37196.5</c:v>
                </c:pt>
                <c:pt idx="74394">
                  <c:v>37197</c:v>
                </c:pt>
                <c:pt idx="74395">
                  <c:v>37197.5</c:v>
                </c:pt>
                <c:pt idx="74396">
                  <c:v>37198</c:v>
                </c:pt>
                <c:pt idx="74397">
                  <c:v>37198.5</c:v>
                </c:pt>
                <c:pt idx="74398">
                  <c:v>37199</c:v>
                </c:pt>
                <c:pt idx="74399">
                  <c:v>37199.5</c:v>
                </c:pt>
                <c:pt idx="74400">
                  <c:v>37200</c:v>
                </c:pt>
                <c:pt idx="74401">
                  <c:v>37200.5</c:v>
                </c:pt>
                <c:pt idx="74402">
                  <c:v>37201</c:v>
                </c:pt>
                <c:pt idx="74403">
                  <c:v>37201.5</c:v>
                </c:pt>
                <c:pt idx="74404">
                  <c:v>37202</c:v>
                </c:pt>
                <c:pt idx="74405">
                  <c:v>37202.5</c:v>
                </c:pt>
                <c:pt idx="74406">
                  <c:v>37203</c:v>
                </c:pt>
                <c:pt idx="74407">
                  <c:v>37203.5</c:v>
                </c:pt>
                <c:pt idx="74408">
                  <c:v>37204</c:v>
                </c:pt>
                <c:pt idx="74409">
                  <c:v>37204.5</c:v>
                </c:pt>
                <c:pt idx="74410">
                  <c:v>37205</c:v>
                </c:pt>
                <c:pt idx="74411">
                  <c:v>37205.5</c:v>
                </c:pt>
                <c:pt idx="74412">
                  <c:v>37206</c:v>
                </c:pt>
                <c:pt idx="74413">
                  <c:v>37206.5</c:v>
                </c:pt>
                <c:pt idx="74414">
                  <c:v>37207</c:v>
                </c:pt>
                <c:pt idx="74415">
                  <c:v>37207.5</c:v>
                </c:pt>
                <c:pt idx="74416">
                  <c:v>37208</c:v>
                </c:pt>
                <c:pt idx="74417">
                  <c:v>37208.5</c:v>
                </c:pt>
                <c:pt idx="74418">
                  <c:v>37209</c:v>
                </c:pt>
                <c:pt idx="74419">
                  <c:v>37209.5</c:v>
                </c:pt>
                <c:pt idx="74420">
                  <c:v>37210</c:v>
                </c:pt>
                <c:pt idx="74421">
                  <c:v>37210.5</c:v>
                </c:pt>
                <c:pt idx="74422">
                  <c:v>37211</c:v>
                </c:pt>
                <c:pt idx="74423">
                  <c:v>37211.5</c:v>
                </c:pt>
                <c:pt idx="74424">
                  <c:v>37212</c:v>
                </c:pt>
                <c:pt idx="74425">
                  <c:v>37212.5</c:v>
                </c:pt>
                <c:pt idx="74426">
                  <c:v>37213</c:v>
                </c:pt>
                <c:pt idx="74427">
                  <c:v>37213.5</c:v>
                </c:pt>
                <c:pt idx="74428">
                  <c:v>37214</c:v>
                </c:pt>
                <c:pt idx="74429">
                  <c:v>37214.5</c:v>
                </c:pt>
                <c:pt idx="74430">
                  <c:v>37215</c:v>
                </c:pt>
                <c:pt idx="74431">
                  <c:v>37215.5</c:v>
                </c:pt>
                <c:pt idx="74432">
                  <c:v>37216</c:v>
                </c:pt>
                <c:pt idx="74433">
                  <c:v>37216.5</c:v>
                </c:pt>
                <c:pt idx="74434">
                  <c:v>37217</c:v>
                </c:pt>
                <c:pt idx="74435">
                  <c:v>37217.5</c:v>
                </c:pt>
                <c:pt idx="74436">
                  <c:v>37218</c:v>
                </c:pt>
                <c:pt idx="74437">
                  <c:v>37218.5</c:v>
                </c:pt>
                <c:pt idx="74438">
                  <c:v>37219</c:v>
                </c:pt>
                <c:pt idx="74439">
                  <c:v>37219.5</c:v>
                </c:pt>
                <c:pt idx="74440">
                  <c:v>37220</c:v>
                </c:pt>
                <c:pt idx="74441">
                  <c:v>37220.5</c:v>
                </c:pt>
                <c:pt idx="74442">
                  <c:v>37221</c:v>
                </c:pt>
                <c:pt idx="74443">
                  <c:v>37221.5</c:v>
                </c:pt>
                <c:pt idx="74444">
                  <c:v>37222</c:v>
                </c:pt>
                <c:pt idx="74445">
                  <c:v>37222.5</c:v>
                </c:pt>
                <c:pt idx="74446">
                  <c:v>37223</c:v>
                </c:pt>
                <c:pt idx="74447">
                  <c:v>37223.5</c:v>
                </c:pt>
                <c:pt idx="74448">
                  <c:v>37224</c:v>
                </c:pt>
                <c:pt idx="74449">
                  <c:v>37224.5</c:v>
                </c:pt>
                <c:pt idx="74450">
                  <c:v>37225</c:v>
                </c:pt>
                <c:pt idx="74451">
                  <c:v>37225.5</c:v>
                </c:pt>
                <c:pt idx="74452">
                  <c:v>37226</c:v>
                </c:pt>
                <c:pt idx="74453">
                  <c:v>37226.5</c:v>
                </c:pt>
                <c:pt idx="74454">
                  <c:v>37227</c:v>
                </c:pt>
                <c:pt idx="74455">
                  <c:v>37227.5</c:v>
                </c:pt>
                <c:pt idx="74456">
                  <c:v>37228</c:v>
                </c:pt>
                <c:pt idx="74457">
                  <c:v>37228.5</c:v>
                </c:pt>
                <c:pt idx="74458">
                  <c:v>37229</c:v>
                </c:pt>
                <c:pt idx="74459">
                  <c:v>37229.5</c:v>
                </c:pt>
                <c:pt idx="74460">
                  <c:v>37230</c:v>
                </c:pt>
                <c:pt idx="74461">
                  <c:v>37230.5</c:v>
                </c:pt>
                <c:pt idx="74462">
                  <c:v>37231</c:v>
                </c:pt>
                <c:pt idx="74463">
                  <c:v>37231.5</c:v>
                </c:pt>
                <c:pt idx="74464">
                  <c:v>37232</c:v>
                </c:pt>
                <c:pt idx="74465">
                  <c:v>37232.5</c:v>
                </c:pt>
                <c:pt idx="74466">
                  <c:v>37233</c:v>
                </c:pt>
                <c:pt idx="74467">
                  <c:v>37233.5</c:v>
                </c:pt>
                <c:pt idx="74468">
                  <c:v>37234</c:v>
                </c:pt>
                <c:pt idx="74469">
                  <c:v>37234.5</c:v>
                </c:pt>
                <c:pt idx="74470">
                  <c:v>37235</c:v>
                </c:pt>
                <c:pt idx="74471">
                  <c:v>37235.5</c:v>
                </c:pt>
                <c:pt idx="74472">
                  <c:v>37236</c:v>
                </c:pt>
                <c:pt idx="74473">
                  <c:v>37236.5</c:v>
                </c:pt>
                <c:pt idx="74474">
                  <c:v>37237</c:v>
                </c:pt>
                <c:pt idx="74475">
                  <c:v>37237.5</c:v>
                </c:pt>
                <c:pt idx="74476">
                  <c:v>37238</c:v>
                </c:pt>
                <c:pt idx="74477">
                  <c:v>37238.5</c:v>
                </c:pt>
                <c:pt idx="74478">
                  <c:v>37239</c:v>
                </c:pt>
                <c:pt idx="74479">
                  <c:v>37239.5</c:v>
                </c:pt>
                <c:pt idx="74480">
                  <c:v>37240</c:v>
                </c:pt>
                <c:pt idx="74481">
                  <c:v>37240.5</c:v>
                </c:pt>
                <c:pt idx="74482">
                  <c:v>37241</c:v>
                </c:pt>
                <c:pt idx="74483">
                  <c:v>37241.5</c:v>
                </c:pt>
                <c:pt idx="74484">
                  <c:v>37242</c:v>
                </c:pt>
                <c:pt idx="74485">
                  <c:v>37242.5</c:v>
                </c:pt>
                <c:pt idx="74486">
                  <c:v>37243</c:v>
                </c:pt>
                <c:pt idx="74487">
                  <c:v>37243.5</c:v>
                </c:pt>
                <c:pt idx="74488">
                  <c:v>37244</c:v>
                </c:pt>
                <c:pt idx="74489">
                  <c:v>37244.5</c:v>
                </c:pt>
                <c:pt idx="74490">
                  <c:v>37245</c:v>
                </c:pt>
                <c:pt idx="74491">
                  <c:v>37245.5</c:v>
                </c:pt>
                <c:pt idx="74492">
                  <c:v>37246</c:v>
                </c:pt>
                <c:pt idx="74493">
                  <c:v>37246.5</c:v>
                </c:pt>
                <c:pt idx="74494">
                  <c:v>37247</c:v>
                </c:pt>
                <c:pt idx="74495">
                  <c:v>37247.5</c:v>
                </c:pt>
                <c:pt idx="74496">
                  <c:v>37248</c:v>
                </c:pt>
                <c:pt idx="74497">
                  <c:v>37248.5</c:v>
                </c:pt>
                <c:pt idx="74498">
                  <c:v>37249</c:v>
                </c:pt>
                <c:pt idx="74499">
                  <c:v>37249.5</c:v>
                </c:pt>
                <c:pt idx="74500">
                  <c:v>37250</c:v>
                </c:pt>
                <c:pt idx="74501">
                  <c:v>37250.5</c:v>
                </c:pt>
                <c:pt idx="74502">
                  <c:v>37251</c:v>
                </c:pt>
                <c:pt idx="74503">
                  <c:v>37251.5</c:v>
                </c:pt>
                <c:pt idx="74504">
                  <c:v>37252</c:v>
                </c:pt>
                <c:pt idx="74505">
                  <c:v>37252.5</c:v>
                </c:pt>
                <c:pt idx="74506">
                  <c:v>37253</c:v>
                </c:pt>
                <c:pt idx="74507">
                  <c:v>37253.5</c:v>
                </c:pt>
                <c:pt idx="74508">
                  <c:v>37254</c:v>
                </c:pt>
                <c:pt idx="74509">
                  <c:v>37254.5</c:v>
                </c:pt>
                <c:pt idx="74510">
                  <c:v>37255</c:v>
                </c:pt>
                <c:pt idx="74511">
                  <c:v>37255.5</c:v>
                </c:pt>
                <c:pt idx="74512">
                  <c:v>37256</c:v>
                </c:pt>
                <c:pt idx="74513">
                  <c:v>37256.5</c:v>
                </c:pt>
                <c:pt idx="74514">
                  <c:v>37257</c:v>
                </c:pt>
                <c:pt idx="74515">
                  <c:v>37257.5</c:v>
                </c:pt>
                <c:pt idx="74516">
                  <c:v>37258</c:v>
                </c:pt>
                <c:pt idx="74517">
                  <c:v>37258.5</c:v>
                </c:pt>
                <c:pt idx="74518">
                  <c:v>37259</c:v>
                </c:pt>
                <c:pt idx="74519">
                  <c:v>37259.5</c:v>
                </c:pt>
                <c:pt idx="74520">
                  <c:v>37260</c:v>
                </c:pt>
                <c:pt idx="74521">
                  <c:v>37260.5</c:v>
                </c:pt>
                <c:pt idx="74522">
                  <c:v>37261</c:v>
                </c:pt>
                <c:pt idx="74523">
                  <c:v>37261.5</c:v>
                </c:pt>
                <c:pt idx="74524">
                  <c:v>37262</c:v>
                </c:pt>
                <c:pt idx="74525">
                  <c:v>37262.5</c:v>
                </c:pt>
                <c:pt idx="74526">
                  <c:v>37263</c:v>
                </c:pt>
                <c:pt idx="74527">
                  <c:v>37263.5</c:v>
                </c:pt>
                <c:pt idx="74528">
                  <c:v>37264</c:v>
                </c:pt>
                <c:pt idx="74529">
                  <c:v>37264.5</c:v>
                </c:pt>
                <c:pt idx="74530">
                  <c:v>37265</c:v>
                </c:pt>
                <c:pt idx="74531">
                  <c:v>37265.5</c:v>
                </c:pt>
                <c:pt idx="74532">
                  <c:v>37266</c:v>
                </c:pt>
                <c:pt idx="74533">
                  <c:v>37266.5</c:v>
                </c:pt>
                <c:pt idx="74534">
                  <c:v>37267</c:v>
                </c:pt>
                <c:pt idx="74535">
                  <c:v>37267.5</c:v>
                </c:pt>
                <c:pt idx="74536">
                  <c:v>37268</c:v>
                </c:pt>
                <c:pt idx="74537">
                  <c:v>37268.5</c:v>
                </c:pt>
                <c:pt idx="74538">
                  <c:v>37269</c:v>
                </c:pt>
                <c:pt idx="74539">
                  <c:v>37269.5</c:v>
                </c:pt>
                <c:pt idx="74540">
                  <c:v>37270</c:v>
                </c:pt>
                <c:pt idx="74541">
                  <c:v>37270.5</c:v>
                </c:pt>
                <c:pt idx="74542">
                  <c:v>37271</c:v>
                </c:pt>
                <c:pt idx="74543">
                  <c:v>37271.5</c:v>
                </c:pt>
                <c:pt idx="74544">
                  <c:v>37272</c:v>
                </c:pt>
                <c:pt idx="74545">
                  <c:v>37272.5</c:v>
                </c:pt>
                <c:pt idx="74546">
                  <c:v>37273</c:v>
                </c:pt>
                <c:pt idx="74547">
                  <c:v>37273.5</c:v>
                </c:pt>
                <c:pt idx="74548">
                  <c:v>37274</c:v>
                </c:pt>
                <c:pt idx="74549">
                  <c:v>37274.5</c:v>
                </c:pt>
                <c:pt idx="74550">
                  <c:v>37275</c:v>
                </c:pt>
                <c:pt idx="74551">
                  <c:v>37275.5</c:v>
                </c:pt>
                <c:pt idx="74552">
                  <c:v>37276</c:v>
                </c:pt>
                <c:pt idx="74553">
                  <c:v>37276.5</c:v>
                </c:pt>
                <c:pt idx="74554">
                  <c:v>37277</c:v>
                </c:pt>
                <c:pt idx="74555">
                  <c:v>37277.5</c:v>
                </c:pt>
                <c:pt idx="74556">
                  <c:v>37278</c:v>
                </c:pt>
                <c:pt idx="74557">
                  <c:v>37278.5</c:v>
                </c:pt>
                <c:pt idx="74558">
                  <c:v>37279</c:v>
                </c:pt>
                <c:pt idx="74559">
                  <c:v>37279.5</c:v>
                </c:pt>
                <c:pt idx="74560">
                  <c:v>37280</c:v>
                </c:pt>
                <c:pt idx="74561">
                  <c:v>37280.5</c:v>
                </c:pt>
                <c:pt idx="74562">
                  <c:v>37281</c:v>
                </c:pt>
                <c:pt idx="74563">
                  <c:v>37281.5</c:v>
                </c:pt>
                <c:pt idx="74564">
                  <c:v>37282</c:v>
                </c:pt>
                <c:pt idx="74565">
                  <c:v>37282.5</c:v>
                </c:pt>
                <c:pt idx="74566">
                  <c:v>37283</c:v>
                </c:pt>
                <c:pt idx="74567">
                  <c:v>37283.5</c:v>
                </c:pt>
                <c:pt idx="74568">
                  <c:v>37284</c:v>
                </c:pt>
                <c:pt idx="74569">
                  <c:v>37284.5</c:v>
                </c:pt>
                <c:pt idx="74570">
                  <c:v>37285</c:v>
                </c:pt>
                <c:pt idx="74571">
                  <c:v>37285.5</c:v>
                </c:pt>
                <c:pt idx="74572">
                  <c:v>37286</c:v>
                </c:pt>
                <c:pt idx="74573">
                  <c:v>37286.5</c:v>
                </c:pt>
                <c:pt idx="74574">
                  <c:v>37287</c:v>
                </c:pt>
                <c:pt idx="74575">
                  <c:v>37287.5</c:v>
                </c:pt>
                <c:pt idx="74576">
                  <c:v>37288</c:v>
                </c:pt>
                <c:pt idx="74577">
                  <c:v>37288.5</c:v>
                </c:pt>
                <c:pt idx="74578">
                  <c:v>37289</c:v>
                </c:pt>
                <c:pt idx="74579">
                  <c:v>37289.5</c:v>
                </c:pt>
                <c:pt idx="74580">
                  <c:v>37290</c:v>
                </c:pt>
                <c:pt idx="74581">
                  <c:v>37290.5</c:v>
                </c:pt>
                <c:pt idx="74582">
                  <c:v>37291</c:v>
                </c:pt>
                <c:pt idx="74583">
                  <c:v>37291.5</c:v>
                </c:pt>
                <c:pt idx="74584">
                  <c:v>37292</c:v>
                </c:pt>
                <c:pt idx="74585">
                  <c:v>37292.5</c:v>
                </c:pt>
                <c:pt idx="74586">
                  <c:v>37293</c:v>
                </c:pt>
                <c:pt idx="74587">
                  <c:v>37293.5</c:v>
                </c:pt>
                <c:pt idx="74588">
                  <c:v>37294</c:v>
                </c:pt>
                <c:pt idx="74589">
                  <c:v>37294.5</c:v>
                </c:pt>
                <c:pt idx="74590">
                  <c:v>37295</c:v>
                </c:pt>
                <c:pt idx="74591">
                  <c:v>37295.5</c:v>
                </c:pt>
                <c:pt idx="74592">
                  <c:v>37296</c:v>
                </c:pt>
                <c:pt idx="74593">
                  <c:v>37296.5</c:v>
                </c:pt>
                <c:pt idx="74594">
                  <c:v>37297</c:v>
                </c:pt>
                <c:pt idx="74595">
                  <c:v>37297.5</c:v>
                </c:pt>
                <c:pt idx="74596">
                  <c:v>37298</c:v>
                </c:pt>
                <c:pt idx="74597">
                  <c:v>37298.5</c:v>
                </c:pt>
                <c:pt idx="74598">
                  <c:v>37299</c:v>
                </c:pt>
                <c:pt idx="74599">
                  <c:v>37299.5</c:v>
                </c:pt>
                <c:pt idx="74600">
                  <c:v>37300</c:v>
                </c:pt>
                <c:pt idx="74601">
                  <c:v>37300.5</c:v>
                </c:pt>
                <c:pt idx="74602">
                  <c:v>37301</c:v>
                </c:pt>
                <c:pt idx="74603">
                  <c:v>37301.5</c:v>
                </c:pt>
                <c:pt idx="74604">
                  <c:v>37302</c:v>
                </c:pt>
                <c:pt idx="74605">
                  <c:v>37302.5</c:v>
                </c:pt>
                <c:pt idx="74606">
                  <c:v>37303</c:v>
                </c:pt>
                <c:pt idx="74607">
                  <c:v>37303.5</c:v>
                </c:pt>
                <c:pt idx="74608">
                  <c:v>37304</c:v>
                </c:pt>
                <c:pt idx="74609">
                  <c:v>37304.5</c:v>
                </c:pt>
                <c:pt idx="74610">
                  <c:v>37305</c:v>
                </c:pt>
                <c:pt idx="74611">
                  <c:v>37305.5</c:v>
                </c:pt>
                <c:pt idx="74612">
                  <c:v>37306</c:v>
                </c:pt>
                <c:pt idx="74613">
                  <c:v>37306.5</c:v>
                </c:pt>
                <c:pt idx="74614">
                  <c:v>37307</c:v>
                </c:pt>
                <c:pt idx="74615">
                  <c:v>37307.5</c:v>
                </c:pt>
                <c:pt idx="74616">
                  <c:v>37308</c:v>
                </c:pt>
                <c:pt idx="74617">
                  <c:v>37308.5</c:v>
                </c:pt>
                <c:pt idx="74618">
                  <c:v>37309</c:v>
                </c:pt>
                <c:pt idx="74619">
                  <c:v>37309.5</c:v>
                </c:pt>
                <c:pt idx="74620">
                  <c:v>37310</c:v>
                </c:pt>
                <c:pt idx="74621">
                  <c:v>37310.5</c:v>
                </c:pt>
                <c:pt idx="74622">
                  <c:v>37311</c:v>
                </c:pt>
                <c:pt idx="74623">
                  <c:v>37311.5</c:v>
                </c:pt>
                <c:pt idx="74624">
                  <c:v>37312</c:v>
                </c:pt>
                <c:pt idx="74625">
                  <c:v>37312.5</c:v>
                </c:pt>
                <c:pt idx="74626">
                  <c:v>37313</c:v>
                </c:pt>
                <c:pt idx="74627">
                  <c:v>37313.5</c:v>
                </c:pt>
                <c:pt idx="74628">
                  <c:v>37314</c:v>
                </c:pt>
                <c:pt idx="74629">
                  <c:v>37314.5</c:v>
                </c:pt>
                <c:pt idx="74630">
                  <c:v>37315</c:v>
                </c:pt>
                <c:pt idx="74631">
                  <c:v>37315.5</c:v>
                </c:pt>
                <c:pt idx="74632">
                  <c:v>37316</c:v>
                </c:pt>
                <c:pt idx="74633">
                  <c:v>37316.5</c:v>
                </c:pt>
                <c:pt idx="74634">
                  <c:v>37317</c:v>
                </c:pt>
                <c:pt idx="74635">
                  <c:v>37317.5</c:v>
                </c:pt>
                <c:pt idx="74636">
                  <c:v>37318</c:v>
                </c:pt>
                <c:pt idx="74637">
                  <c:v>37318.5</c:v>
                </c:pt>
                <c:pt idx="74638">
                  <c:v>37319</c:v>
                </c:pt>
                <c:pt idx="74639">
                  <c:v>37319.5</c:v>
                </c:pt>
                <c:pt idx="74640">
                  <c:v>37320</c:v>
                </c:pt>
                <c:pt idx="74641">
                  <c:v>37320.5</c:v>
                </c:pt>
                <c:pt idx="74642">
                  <c:v>37321</c:v>
                </c:pt>
                <c:pt idx="74643">
                  <c:v>37321.5</c:v>
                </c:pt>
                <c:pt idx="74644">
                  <c:v>37322</c:v>
                </c:pt>
                <c:pt idx="74645">
                  <c:v>37322.5</c:v>
                </c:pt>
                <c:pt idx="74646">
                  <c:v>37323</c:v>
                </c:pt>
                <c:pt idx="74647">
                  <c:v>37323.5</c:v>
                </c:pt>
                <c:pt idx="74648">
                  <c:v>37324</c:v>
                </c:pt>
                <c:pt idx="74649">
                  <c:v>37324.5</c:v>
                </c:pt>
                <c:pt idx="74650">
                  <c:v>37325</c:v>
                </c:pt>
                <c:pt idx="74651">
                  <c:v>37325.5</c:v>
                </c:pt>
                <c:pt idx="74652">
                  <c:v>37326</c:v>
                </c:pt>
                <c:pt idx="74653">
                  <c:v>37326.5</c:v>
                </c:pt>
                <c:pt idx="74654">
                  <c:v>37327</c:v>
                </c:pt>
                <c:pt idx="74655">
                  <c:v>37327.5</c:v>
                </c:pt>
                <c:pt idx="74656">
                  <c:v>37328</c:v>
                </c:pt>
                <c:pt idx="74657">
                  <c:v>37328.5</c:v>
                </c:pt>
                <c:pt idx="74658">
                  <c:v>37329</c:v>
                </c:pt>
                <c:pt idx="74659">
                  <c:v>37329.5</c:v>
                </c:pt>
                <c:pt idx="74660">
                  <c:v>37330</c:v>
                </c:pt>
                <c:pt idx="74661">
                  <c:v>37330.5</c:v>
                </c:pt>
                <c:pt idx="74662">
                  <c:v>37331</c:v>
                </c:pt>
                <c:pt idx="74663">
                  <c:v>37331.5</c:v>
                </c:pt>
                <c:pt idx="74664">
                  <c:v>37332</c:v>
                </c:pt>
                <c:pt idx="74665">
                  <c:v>37332.5</c:v>
                </c:pt>
                <c:pt idx="74666">
                  <c:v>37333</c:v>
                </c:pt>
                <c:pt idx="74667">
                  <c:v>37333.5</c:v>
                </c:pt>
                <c:pt idx="74668">
                  <c:v>37334</c:v>
                </c:pt>
                <c:pt idx="74669">
                  <c:v>37334.5</c:v>
                </c:pt>
                <c:pt idx="74670">
                  <c:v>37335</c:v>
                </c:pt>
                <c:pt idx="74671">
                  <c:v>37335.5</c:v>
                </c:pt>
                <c:pt idx="74672">
                  <c:v>37336</c:v>
                </c:pt>
                <c:pt idx="74673">
                  <c:v>37336.5</c:v>
                </c:pt>
                <c:pt idx="74674">
                  <c:v>37337</c:v>
                </c:pt>
                <c:pt idx="74675">
                  <c:v>37337.5</c:v>
                </c:pt>
                <c:pt idx="74676">
                  <c:v>37338</c:v>
                </c:pt>
                <c:pt idx="74677">
                  <c:v>37338.5</c:v>
                </c:pt>
                <c:pt idx="74678">
                  <c:v>37339</c:v>
                </c:pt>
                <c:pt idx="74679">
                  <c:v>37339.5</c:v>
                </c:pt>
                <c:pt idx="74680">
                  <c:v>37340</c:v>
                </c:pt>
                <c:pt idx="74681">
                  <c:v>37340.5</c:v>
                </c:pt>
                <c:pt idx="74682">
                  <c:v>37341</c:v>
                </c:pt>
                <c:pt idx="74683">
                  <c:v>37341.5</c:v>
                </c:pt>
                <c:pt idx="74684">
                  <c:v>37342</c:v>
                </c:pt>
                <c:pt idx="74685">
                  <c:v>37342.5</c:v>
                </c:pt>
                <c:pt idx="74686">
                  <c:v>37343</c:v>
                </c:pt>
                <c:pt idx="74687">
                  <c:v>37343.5</c:v>
                </c:pt>
                <c:pt idx="74688">
                  <c:v>37344</c:v>
                </c:pt>
                <c:pt idx="74689">
                  <c:v>37344.5</c:v>
                </c:pt>
                <c:pt idx="74690">
                  <c:v>37345</c:v>
                </c:pt>
                <c:pt idx="74691">
                  <c:v>37345.5</c:v>
                </c:pt>
                <c:pt idx="74692">
                  <c:v>37346</c:v>
                </c:pt>
                <c:pt idx="74693">
                  <c:v>37346.5</c:v>
                </c:pt>
                <c:pt idx="74694">
                  <c:v>37347</c:v>
                </c:pt>
                <c:pt idx="74695">
                  <c:v>37347.5</c:v>
                </c:pt>
                <c:pt idx="74696">
                  <c:v>37348</c:v>
                </c:pt>
                <c:pt idx="74697">
                  <c:v>37348.5</c:v>
                </c:pt>
                <c:pt idx="74698">
                  <c:v>37349</c:v>
                </c:pt>
                <c:pt idx="74699">
                  <c:v>37349.5</c:v>
                </c:pt>
                <c:pt idx="74700">
                  <c:v>37350</c:v>
                </c:pt>
                <c:pt idx="74701">
                  <c:v>37350.5</c:v>
                </c:pt>
                <c:pt idx="74702">
                  <c:v>37351</c:v>
                </c:pt>
                <c:pt idx="74703">
                  <c:v>37351.5</c:v>
                </c:pt>
                <c:pt idx="74704">
                  <c:v>37352</c:v>
                </c:pt>
                <c:pt idx="74705">
                  <c:v>37352.5</c:v>
                </c:pt>
                <c:pt idx="74706">
                  <c:v>37353</c:v>
                </c:pt>
                <c:pt idx="74707">
                  <c:v>37353.5</c:v>
                </c:pt>
                <c:pt idx="74708">
                  <c:v>37354</c:v>
                </c:pt>
                <c:pt idx="74709">
                  <c:v>37354.5</c:v>
                </c:pt>
                <c:pt idx="74710">
                  <c:v>37355</c:v>
                </c:pt>
                <c:pt idx="74711">
                  <c:v>37355.5</c:v>
                </c:pt>
                <c:pt idx="74712">
                  <c:v>37356</c:v>
                </c:pt>
                <c:pt idx="74713">
                  <c:v>37356.5</c:v>
                </c:pt>
                <c:pt idx="74714">
                  <c:v>37357</c:v>
                </c:pt>
                <c:pt idx="74715">
                  <c:v>37357.5</c:v>
                </c:pt>
                <c:pt idx="74716">
                  <c:v>37358</c:v>
                </c:pt>
                <c:pt idx="74717">
                  <c:v>37358.5</c:v>
                </c:pt>
                <c:pt idx="74718">
                  <c:v>37359</c:v>
                </c:pt>
                <c:pt idx="74719">
                  <c:v>37359.5</c:v>
                </c:pt>
                <c:pt idx="74720">
                  <c:v>37360</c:v>
                </c:pt>
                <c:pt idx="74721">
                  <c:v>37360.5</c:v>
                </c:pt>
                <c:pt idx="74722">
                  <c:v>37361</c:v>
                </c:pt>
                <c:pt idx="74723">
                  <c:v>37361.5</c:v>
                </c:pt>
                <c:pt idx="74724">
                  <c:v>37362</c:v>
                </c:pt>
                <c:pt idx="74725">
                  <c:v>37362.5</c:v>
                </c:pt>
                <c:pt idx="74726">
                  <c:v>37363</c:v>
                </c:pt>
                <c:pt idx="74727">
                  <c:v>37363.5</c:v>
                </c:pt>
                <c:pt idx="74728">
                  <c:v>37364</c:v>
                </c:pt>
                <c:pt idx="74729">
                  <c:v>37364.5</c:v>
                </c:pt>
                <c:pt idx="74730">
                  <c:v>37365</c:v>
                </c:pt>
                <c:pt idx="74731">
                  <c:v>37365.5</c:v>
                </c:pt>
                <c:pt idx="74732">
                  <c:v>37366</c:v>
                </c:pt>
                <c:pt idx="74733">
                  <c:v>37366.5</c:v>
                </c:pt>
                <c:pt idx="74734">
                  <c:v>37367</c:v>
                </c:pt>
                <c:pt idx="74735">
                  <c:v>37367.5</c:v>
                </c:pt>
                <c:pt idx="74736">
                  <c:v>37368</c:v>
                </c:pt>
                <c:pt idx="74737">
                  <c:v>37368.5</c:v>
                </c:pt>
                <c:pt idx="74738">
                  <c:v>37369</c:v>
                </c:pt>
                <c:pt idx="74739">
                  <c:v>37369.5</c:v>
                </c:pt>
                <c:pt idx="74740">
                  <c:v>37370</c:v>
                </c:pt>
                <c:pt idx="74741">
                  <c:v>37370.5</c:v>
                </c:pt>
                <c:pt idx="74742">
                  <c:v>37371</c:v>
                </c:pt>
                <c:pt idx="74743">
                  <c:v>37371.5</c:v>
                </c:pt>
                <c:pt idx="74744">
                  <c:v>37372</c:v>
                </c:pt>
                <c:pt idx="74745">
                  <c:v>37372.5</c:v>
                </c:pt>
                <c:pt idx="74746">
                  <c:v>37373</c:v>
                </c:pt>
                <c:pt idx="74747">
                  <c:v>37373.5</c:v>
                </c:pt>
                <c:pt idx="74748">
                  <c:v>37374</c:v>
                </c:pt>
                <c:pt idx="74749">
                  <c:v>37374.5</c:v>
                </c:pt>
                <c:pt idx="74750">
                  <c:v>37375</c:v>
                </c:pt>
                <c:pt idx="74751">
                  <c:v>37375.5</c:v>
                </c:pt>
                <c:pt idx="74752">
                  <c:v>37376</c:v>
                </c:pt>
                <c:pt idx="74753">
                  <c:v>37376.5</c:v>
                </c:pt>
                <c:pt idx="74754">
                  <c:v>37377</c:v>
                </c:pt>
                <c:pt idx="74755">
                  <c:v>37377.5</c:v>
                </c:pt>
                <c:pt idx="74756">
                  <c:v>37378</c:v>
                </c:pt>
                <c:pt idx="74757">
                  <c:v>37378.5</c:v>
                </c:pt>
                <c:pt idx="74758">
                  <c:v>37379</c:v>
                </c:pt>
                <c:pt idx="74759">
                  <c:v>37379.5</c:v>
                </c:pt>
                <c:pt idx="74760">
                  <c:v>37380</c:v>
                </c:pt>
                <c:pt idx="74761">
                  <c:v>37380.5</c:v>
                </c:pt>
                <c:pt idx="74762">
                  <c:v>37381</c:v>
                </c:pt>
                <c:pt idx="74763">
                  <c:v>37381.5</c:v>
                </c:pt>
                <c:pt idx="74764">
                  <c:v>37382</c:v>
                </c:pt>
                <c:pt idx="74765">
                  <c:v>37382.5</c:v>
                </c:pt>
                <c:pt idx="74766">
                  <c:v>37383</c:v>
                </c:pt>
                <c:pt idx="74767">
                  <c:v>37383.5</c:v>
                </c:pt>
                <c:pt idx="74768">
                  <c:v>37384</c:v>
                </c:pt>
                <c:pt idx="74769">
                  <c:v>37384.5</c:v>
                </c:pt>
                <c:pt idx="74770">
                  <c:v>37385</c:v>
                </c:pt>
                <c:pt idx="74771">
                  <c:v>37385.5</c:v>
                </c:pt>
                <c:pt idx="74772">
                  <c:v>37386</c:v>
                </c:pt>
                <c:pt idx="74773">
                  <c:v>37386.5</c:v>
                </c:pt>
                <c:pt idx="74774">
                  <c:v>37387</c:v>
                </c:pt>
                <c:pt idx="74775">
                  <c:v>37387.5</c:v>
                </c:pt>
                <c:pt idx="74776">
                  <c:v>37388</c:v>
                </c:pt>
                <c:pt idx="74777">
                  <c:v>37388.5</c:v>
                </c:pt>
                <c:pt idx="74778">
                  <c:v>37389</c:v>
                </c:pt>
                <c:pt idx="74779">
                  <c:v>37389.5</c:v>
                </c:pt>
                <c:pt idx="74780">
                  <c:v>37390</c:v>
                </c:pt>
                <c:pt idx="74781">
                  <c:v>37390.5</c:v>
                </c:pt>
                <c:pt idx="74782">
                  <c:v>37391</c:v>
                </c:pt>
                <c:pt idx="74783">
                  <c:v>37391.5</c:v>
                </c:pt>
                <c:pt idx="74784">
                  <c:v>37392</c:v>
                </c:pt>
                <c:pt idx="74785">
                  <c:v>37392.5</c:v>
                </c:pt>
                <c:pt idx="74786">
                  <c:v>37393</c:v>
                </c:pt>
                <c:pt idx="74787">
                  <c:v>37393.5</c:v>
                </c:pt>
                <c:pt idx="74788">
                  <c:v>37394</c:v>
                </c:pt>
                <c:pt idx="74789">
                  <c:v>37394.5</c:v>
                </c:pt>
                <c:pt idx="74790">
                  <c:v>37395</c:v>
                </c:pt>
                <c:pt idx="74791">
                  <c:v>37395.5</c:v>
                </c:pt>
                <c:pt idx="74792">
                  <c:v>37396</c:v>
                </c:pt>
                <c:pt idx="74793">
                  <c:v>37396.5</c:v>
                </c:pt>
                <c:pt idx="74794">
                  <c:v>37397</c:v>
                </c:pt>
                <c:pt idx="74795">
                  <c:v>37397.5</c:v>
                </c:pt>
                <c:pt idx="74796">
                  <c:v>37398</c:v>
                </c:pt>
                <c:pt idx="74797">
                  <c:v>37398.5</c:v>
                </c:pt>
                <c:pt idx="74798">
                  <c:v>37399</c:v>
                </c:pt>
                <c:pt idx="74799">
                  <c:v>37399.5</c:v>
                </c:pt>
                <c:pt idx="74800">
                  <c:v>37400</c:v>
                </c:pt>
                <c:pt idx="74801">
                  <c:v>37400.5</c:v>
                </c:pt>
                <c:pt idx="74802">
                  <c:v>37401</c:v>
                </c:pt>
                <c:pt idx="74803">
                  <c:v>37401.5</c:v>
                </c:pt>
                <c:pt idx="74804">
                  <c:v>37402</c:v>
                </c:pt>
                <c:pt idx="74805">
                  <c:v>37402.5</c:v>
                </c:pt>
                <c:pt idx="74806">
                  <c:v>37403</c:v>
                </c:pt>
                <c:pt idx="74807">
                  <c:v>37403.5</c:v>
                </c:pt>
                <c:pt idx="74808">
                  <c:v>37404</c:v>
                </c:pt>
                <c:pt idx="74809">
                  <c:v>37404.5</c:v>
                </c:pt>
                <c:pt idx="74810">
                  <c:v>37405</c:v>
                </c:pt>
                <c:pt idx="74811">
                  <c:v>37405.5</c:v>
                </c:pt>
                <c:pt idx="74812">
                  <c:v>37406</c:v>
                </c:pt>
                <c:pt idx="74813">
                  <c:v>37406.5</c:v>
                </c:pt>
                <c:pt idx="74814">
                  <c:v>37407</c:v>
                </c:pt>
                <c:pt idx="74815">
                  <c:v>37407.5</c:v>
                </c:pt>
                <c:pt idx="74816">
                  <c:v>37408</c:v>
                </c:pt>
                <c:pt idx="74817">
                  <c:v>37408.5</c:v>
                </c:pt>
                <c:pt idx="74818">
                  <c:v>37409</c:v>
                </c:pt>
                <c:pt idx="74819">
                  <c:v>37409.5</c:v>
                </c:pt>
                <c:pt idx="74820">
                  <c:v>37410</c:v>
                </c:pt>
                <c:pt idx="74821">
                  <c:v>37410.5</c:v>
                </c:pt>
                <c:pt idx="74822">
                  <c:v>37411</c:v>
                </c:pt>
                <c:pt idx="74823">
                  <c:v>37411.5</c:v>
                </c:pt>
                <c:pt idx="74824">
                  <c:v>37412</c:v>
                </c:pt>
                <c:pt idx="74825">
                  <c:v>37412.5</c:v>
                </c:pt>
                <c:pt idx="74826">
                  <c:v>37413</c:v>
                </c:pt>
                <c:pt idx="74827">
                  <c:v>37413.5</c:v>
                </c:pt>
                <c:pt idx="74828">
                  <c:v>37414</c:v>
                </c:pt>
                <c:pt idx="74829">
                  <c:v>37414.5</c:v>
                </c:pt>
                <c:pt idx="74830">
                  <c:v>37415</c:v>
                </c:pt>
                <c:pt idx="74831">
                  <c:v>37415.5</c:v>
                </c:pt>
                <c:pt idx="74832">
                  <c:v>37416</c:v>
                </c:pt>
                <c:pt idx="74833">
                  <c:v>37416.5</c:v>
                </c:pt>
                <c:pt idx="74834">
                  <c:v>37417</c:v>
                </c:pt>
                <c:pt idx="74835">
                  <c:v>37417.5</c:v>
                </c:pt>
                <c:pt idx="74836">
                  <c:v>37418</c:v>
                </c:pt>
                <c:pt idx="74837">
                  <c:v>37418.5</c:v>
                </c:pt>
                <c:pt idx="74838">
                  <c:v>37419</c:v>
                </c:pt>
                <c:pt idx="74839">
                  <c:v>37419.5</c:v>
                </c:pt>
                <c:pt idx="74840">
                  <c:v>37420</c:v>
                </c:pt>
                <c:pt idx="74841">
                  <c:v>37420.5</c:v>
                </c:pt>
                <c:pt idx="74842">
                  <c:v>37421</c:v>
                </c:pt>
                <c:pt idx="74843">
                  <c:v>37421.5</c:v>
                </c:pt>
                <c:pt idx="74844">
                  <c:v>37422</c:v>
                </c:pt>
                <c:pt idx="74845">
                  <c:v>37422.5</c:v>
                </c:pt>
                <c:pt idx="74846">
                  <c:v>37423</c:v>
                </c:pt>
                <c:pt idx="74847">
                  <c:v>37423.5</c:v>
                </c:pt>
                <c:pt idx="74848">
                  <c:v>37424</c:v>
                </c:pt>
                <c:pt idx="74849">
                  <c:v>37424.5</c:v>
                </c:pt>
                <c:pt idx="74850">
                  <c:v>37425</c:v>
                </c:pt>
                <c:pt idx="74851">
                  <c:v>37425.5</c:v>
                </c:pt>
                <c:pt idx="74852">
                  <c:v>37426</c:v>
                </c:pt>
                <c:pt idx="74853">
                  <c:v>37426.5</c:v>
                </c:pt>
                <c:pt idx="74854">
                  <c:v>37427</c:v>
                </c:pt>
                <c:pt idx="74855">
                  <c:v>37427.5</c:v>
                </c:pt>
                <c:pt idx="74856">
                  <c:v>37428</c:v>
                </c:pt>
                <c:pt idx="74857">
                  <c:v>37428.5</c:v>
                </c:pt>
                <c:pt idx="74858">
                  <c:v>37429</c:v>
                </c:pt>
                <c:pt idx="74859">
                  <c:v>37429.5</c:v>
                </c:pt>
                <c:pt idx="74860">
                  <c:v>37430</c:v>
                </c:pt>
                <c:pt idx="74861">
                  <c:v>37430.5</c:v>
                </c:pt>
                <c:pt idx="74862">
                  <c:v>37431</c:v>
                </c:pt>
                <c:pt idx="74863">
                  <c:v>37431.5</c:v>
                </c:pt>
                <c:pt idx="74864">
                  <c:v>37432</c:v>
                </c:pt>
                <c:pt idx="74865">
                  <c:v>37432.5</c:v>
                </c:pt>
                <c:pt idx="74866">
                  <c:v>37433</c:v>
                </c:pt>
                <c:pt idx="74867">
                  <c:v>37433.5</c:v>
                </c:pt>
                <c:pt idx="74868">
                  <c:v>37434</c:v>
                </c:pt>
                <c:pt idx="74869">
                  <c:v>37434.5</c:v>
                </c:pt>
                <c:pt idx="74870">
                  <c:v>37435</c:v>
                </c:pt>
                <c:pt idx="74871">
                  <c:v>37435.5</c:v>
                </c:pt>
                <c:pt idx="74872">
                  <c:v>37436</c:v>
                </c:pt>
                <c:pt idx="74873">
                  <c:v>37436.5</c:v>
                </c:pt>
                <c:pt idx="74874">
                  <c:v>37437</c:v>
                </c:pt>
                <c:pt idx="74875">
                  <c:v>37437.5</c:v>
                </c:pt>
                <c:pt idx="74876">
                  <c:v>37438</c:v>
                </c:pt>
                <c:pt idx="74877">
                  <c:v>37438.5</c:v>
                </c:pt>
                <c:pt idx="74878">
                  <c:v>37439</c:v>
                </c:pt>
                <c:pt idx="74879">
                  <c:v>37439.5</c:v>
                </c:pt>
                <c:pt idx="74880">
                  <c:v>37440</c:v>
                </c:pt>
                <c:pt idx="74881">
                  <c:v>37440.5</c:v>
                </c:pt>
                <c:pt idx="74882">
                  <c:v>37441</c:v>
                </c:pt>
                <c:pt idx="74883">
                  <c:v>37441.5</c:v>
                </c:pt>
                <c:pt idx="74884">
                  <c:v>37442</c:v>
                </c:pt>
                <c:pt idx="74885">
                  <c:v>37442.5</c:v>
                </c:pt>
                <c:pt idx="74886">
                  <c:v>37443</c:v>
                </c:pt>
                <c:pt idx="74887">
                  <c:v>37443.5</c:v>
                </c:pt>
                <c:pt idx="74888">
                  <c:v>37444</c:v>
                </c:pt>
                <c:pt idx="74889">
                  <c:v>37444.5</c:v>
                </c:pt>
                <c:pt idx="74890">
                  <c:v>37445</c:v>
                </c:pt>
                <c:pt idx="74891">
                  <c:v>37445.5</c:v>
                </c:pt>
                <c:pt idx="74892">
                  <c:v>37446</c:v>
                </c:pt>
                <c:pt idx="74893">
                  <c:v>37446.5</c:v>
                </c:pt>
                <c:pt idx="74894">
                  <c:v>37447</c:v>
                </c:pt>
                <c:pt idx="74895">
                  <c:v>37447.5</c:v>
                </c:pt>
                <c:pt idx="74896">
                  <c:v>37448</c:v>
                </c:pt>
                <c:pt idx="74897">
                  <c:v>37448.5</c:v>
                </c:pt>
                <c:pt idx="74898">
                  <c:v>37449</c:v>
                </c:pt>
                <c:pt idx="74899">
                  <c:v>37449.5</c:v>
                </c:pt>
                <c:pt idx="74900">
                  <c:v>37450</c:v>
                </c:pt>
                <c:pt idx="74901">
                  <c:v>37450.5</c:v>
                </c:pt>
                <c:pt idx="74902">
                  <c:v>37451</c:v>
                </c:pt>
                <c:pt idx="74903">
                  <c:v>37451.5</c:v>
                </c:pt>
                <c:pt idx="74904">
                  <c:v>37452</c:v>
                </c:pt>
                <c:pt idx="74905">
                  <c:v>37452.5</c:v>
                </c:pt>
                <c:pt idx="74906">
                  <c:v>37453</c:v>
                </c:pt>
                <c:pt idx="74907">
                  <c:v>37453.5</c:v>
                </c:pt>
                <c:pt idx="74908">
                  <c:v>37454</c:v>
                </c:pt>
                <c:pt idx="74909">
                  <c:v>37454.5</c:v>
                </c:pt>
                <c:pt idx="74910">
                  <c:v>37455</c:v>
                </c:pt>
                <c:pt idx="74911">
                  <c:v>37455.5</c:v>
                </c:pt>
                <c:pt idx="74912">
                  <c:v>37456</c:v>
                </c:pt>
                <c:pt idx="74913">
                  <c:v>37456.5</c:v>
                </c:pt>
                <c:pt idx="74914">
                  <c:v>37457</c:v>
                </c:pt>
                <c:pt idx="74915">
                  <c:v>37457.5</c:v>
                </c:pt>
                <c:pt idx="74916">
                  <c:v>37458</c:v>
                </c:pt>
                <c:pt idx="74917">
                  <c:v>37458.5</c:v>
                </c:pt>
                <c:pt idx="74918">
                  <c:v>37459</c:v>
                </c:pt>
                <c:pt idx="74919">
                  <c:v>37459.5</c:v>
                </c:pt>
                <c:pt idx="74920">
                  <c:v>37460</c:v>
                </c:pt>
                <c:pt idx="74921">
                  <c:v>37460.5</c:v>
                </c:pt>
                <c:pt idx="74922">
                  <c:v>37461</c:v>
                </c:pt>
                <c:pt idx="74923">
                  <c:v>37461.5</c:v>
                </c:pt>
                <c:pt idx="74924">
                  <c:v>37462</c:v>
                </c:pt>
                <c:pt idx="74925">
                  <c:v>37462.5</c:v>
                </c:pt>
                <c:pt idx="74926">
                  <c:v>37463</c:v>
                </c:pt>
                <c:pt idx="74927">
                  <c:v>37463.5</c:v>
                </c:pt>
                <c:pt idx="74928">
                  <c:v>37464</c:v>
                </c:pt>
                <c:pt idx="74929">
                  <c:v>37464.5</c:v>
                </c:pt>
                <c:pt idx="74930">
                  <c:v>37465</c:v>
                </c:pt>
                <c:pt idx="74931">
                  <c:v>37465.5</c:v>
                </c:pt>
                <c:pt idx="74932">
                  <c:v>37466</c:v>
                </c:pt>
                <c:pt idx="74933">
                  <c:v>37466.5</c:v>
                </c:pt>
                <c:pt idx="74934">
                  <c:v>37467</c:v>
                </c:pt>
                <c:pt idx="74935">
                  <c:v>37467.5</c:v>
                </c:pt>
                <c:pt idx="74936">
                  <c:v>37468</c:v>
                </c:pt>
                <c:pt idx="74937">
                  <c:v>37468.5</c:v>
                </c:pt>
                <c:pt idx="74938">
                  <c:v>37469</c:v>
                </c:pt>
                <c:pt idx="74939">
                  <c:v>37469.5</c:v>
                </c:pt>
                <c:pt idx="74940">
                  <c:v>37470</c:v>
                </c:pt>
                <c:pt idx="74941">
                  <c:v>37470.5</c:v>
                </c:pt>
                <c:pt idx="74942">
                  <c:v>37471</c:v>
                </c:pt>
                <c:pt idx="74943">
                  <c:v>37471.5</c:v>
                </c:pt>
                <c:pt idx="74944">
                  <c:v>37472</c:v>
                </c:pt>
                <c:pt idx="74945">
                  <c:v>37472.5</c:v>
                </c:pt>
                <c:pt idx="74946">
                  <c:v>37473</c:v>
                </c:pt>
                <c:pt idx="74947">
                  <c:v>37473.5</c:v>
                </c:pt>
                <c:pt idx="74948">
                  <c:v>37474</c:v>
                </c:pt>
                <c:pt idx="74949">
                  <c:v>37474.5</c:v>
                </c:pt>
                <c:pt idx="74950">
                  <c:v>37475</c:v>
                </c:pt>
                <c:pt idx="74951">
                  <c:v>37475.5</c:v>
                </c:pt>
                <c:pt idx="74952">
                  <c:v>37476</c:v>
                </c:pt>
                <c:pt idx="74953">
                  <c:v>37476.5</c:v>
                </c:pt>
                <c:pt idx="74954">
                  <c:v>37477</c:v>
                </c:pt>
                <c:pt idx="74955">
                  <c:v>37477.5</c:v>
                </c:pt>
                <c:pt idx="74956">
                  <c:v>37478</c:v>
                </c:pt>
                <c:pt idx="74957">
                  <c:v>37478.5</c:v>
                </c:pt>
                <c:pt idx="74958">
                  <c:v>37479</c:v>
                </c:pt>
                <c:pt idx="74959">
                  <c:v>37479.5</c:v>
                </c:pt>
                <c:pt idx="74960">
                  <c:v>37480</c:v>
                </c:pt>
                <c:pt idx="74961">
                  <c:v>37480.5</c:v>
                </c:pt>
                <c:pt idx="74962">
                  <c:v>37481</c:v>
                </c:pt>
                <c:pt idx="74963">
                  <c:v>37481.5</c:v>
                </c:pt>
                <c:pt idx="74964">
                  <c:v>37482</c:v>
                </c:pt>
                <c:pt idx="74965">
                  <c:v>37482.5</c:v>
                </c:pt>
                <c:pt idx="74966">
                  <c:v>37483</c:v>
                </c:pt>
                <c:pt idx="74967">
                  <c:v>37483.5</c:v>
                </c:pt>
                <c:pt idx="74968">
                  <c:v>37484</c:v>
                </c:pt>
                <c:pt idx="74969">
                  <c:v>37484.5</c:v>
                </c:pt>
                <c:pt idx="74970">
                  <c:v>37485</c:v>
                </c:pt>
                <c:pt idx="74971">
                  <c:v>37485.5</c:v>
                </c:pt>
                <c:pt idx="74972">
                  <c:v>37486</c:v>
                </c:pt>
                <c:pt idx="74973">
                  <c:v>37486.5</c:v>
                </c:pt>
                <c:pt idx="74974">
                  <c:v>37487</c:v>
                </c:pt>
                <c:pt idx="74975">
                  <c:v>37487.5</c:v>
                </c:pt>
                <c:pt idx="74976">
                  <c:v>37488</c:v>
                </c:pt>
                <c:pt idx="74977">
                  <c:v>37488.5</c:v>
                </c:pt>
                <c:pt idx="74978">
                  <c:v>37489</c:v>
                </c:pt>
                <c:pt idx="74979">
                  <c:v>37489.5</c:v>
                </c:pt>
                <c:pt idx="74980">
                  <c:v>37490</c:v>
                </c:pt>
                <c:pt idx="74981">
                  <c:v>37490.5</c:v>
                </c:pt>
                <c:pt idx="74982">
                  <c:v>37491</c:v>
                </c:pt>
                <c:pt idx="74983">
                  <c:v>37491.5</c:v>
                </c:pt>
                <c:pt idx="74984">
                  <c:v>37492</c:v>
                </c:pt>
                <c:pt idx="74985">
                  <c:v>37492.5</c:v>
                </c:pt>
                <c:pt idx="74986">
                  <c:v>37493</c:v>
                </c:pt>
                <c:pt idx="74987">
                  <c:v>37493.5</c:v>
                </c:pt>
                <c:pt idx="74988">
                  <c:v>37494</c:v>
                </c:pt>
                <c:pt idx="74989">
                  <c:v>37494.5</c:v>
                </c:pt>
                <c:pt idx="74990">
                  <c:v>37495</c:v>
                </c:pt>
                <c:pt idx="74991">
                  <c:v>37495.5</c:v>
                </c:pt>
                <c:pt idx="74992">
                  <c:v>37496</c:v>
                </c:pt>
                <c:pt idx="74993">
                  <c:v>37496.5</c:v>
                </c:pt>
                <c:pt idx="74994">
                  <c:v>37497</c:v>
                </c:pt>
                <c:pt idx="74995">
                  <c:v>37497.5</c:v>
                </c:pt>
                <c:pt idx="74996">
                  <c:v>37498</c:v>
                </c:pt>
                <c:pt idx="74997">
                  <c:v>37498.5</c:v>
                </c:pt>
                <c:pt idx="74998">
                  <c:v>37499</c:v>
                </c:pt>
                <c:pt idx="74999">
                  <c:v>37499.5</c:v>
                </c:pt>
                <c:pt idx="75000">
                  <c:v>37500</c:v>
                </c:pt>
                <c:pt idx="75001">
                  <c:v>37500.5</c:v>
                </c:pt>
                <c:pt idx="75002">
                  <c:v>37501</c:v>
                </c:pt>
                <c:pt idx="75003">
                  <c:v>37501.5</c:v>
                </c:pt>
                <c:pt idx="75004">
                  <c:v>37502</c:v>
                </c:pt>
                <c:pt idx="75005">
                  <c:v>37502.5</c:v>
                </c:pt>
                <c:pt idx="75006">
                  <c:v>37503</c:v>
                </c:pt>
                <c:pt idx="75007">
                  <c:v>37503.5</c:v>
                </c:pt>
                <c:pt idx="75008">
                  <c:v>37504</c:v>
                </c:pt>
                <c:pt idx="75009">
                  <c:v>37504.5</c:v>
                </c:pt>
                <c:pt idx="75010">
                  <c:v>37505</c:v>
                </c:pt>
                <c:pt idx="75011">
                  <c:v>37505.5</c:v>
                </c:pt>
                <c:pt idx="75012">
                  <c:v>37506</c:v>
                </c:pt>
                <c:pt idx="75013">
                  <c:v>37506.5</c:v>
                </c:pt>
                <c:pt idx="75014">
                  <c:v>37507</c:v>
                </c:pt>
                <c:pt idx="75015">
                  <c:v>37507.5</c:v>
                </c:pt>
                <c:pt idx="75016">
                  <c:v>37508</c:v>
                </c:pt>
                <c:pt idx="75017">
                  <c:v>37508.5</c:v>
                </c:pt>
                <c:pt idx="75018">
                  <c:v>37509</c:v>
                </c:pt>
                <c:pt idx="75019">
                  <c:v>37509.5</c:v>
                </c:pt>
                <c:pt idx="75020">
                  <c:v>37510</c:v>
                </c:pt>
                <c:pt idx="75021">
                  <c:v>37510.5</c:v>
                </c:pt>
                <c:pt idx="75022">
                  <c:v>37511</c:v>
                </c:pt>
                <c:pt idx="75023">
                  <c:v>37511.5</c:v>
                </c:pt>
                <c:pt idx="75024">
                  <c:v>37512</c:v>
                </c:pt>
                <c:pt idx="75025">
                  <c:v>37512.5</c:v>
                </c:pt>
                <c:pt idx="75026">
                  <c:v>37513</c:v>
                </c:pt>
                <c:pt idx="75027">
                  <c:v>37513.5</c:v>
                </c:pt>
                <c:pt idx="75028">
                  <c:v>37514</c:v>
                </c:pt>
                <c:pt idx="75029">
                  <c:v>37514.5</c:v>
                </c:pt>
                <c:pt idx="75030">
                  <c:v>37515</c:v>
                </c:pt>
                <c:pt idx="75031">
                  <c:v>37515.5</c:v>
                </c:pt>
                <c:pt idx="75032">
                  <c:v>37516</c:v>
                </c:pt>
                <c:pt idx="75033">
                  <c:v>37516.5</c:v>
                </c:pt>
                <c:pt idx="75034">
                  <c:v>37517</c:v>
                </c:pt>
                <c:pt idx="75035">
                  <c:v>37517.5</c:v>
                </c:pt>
                <c:pt idx="75036">
                  <c:v>37518</c:v>
                </c:pt>
                <c:pt idx="75037">
                  <c:v>37518.5</c:v>
                </c:pt>
                <c:pt idx="75038">
                  <c:v>37519</c:v>
                </c:pt>
                <c:pt idx="75039">
                  <c:v>37519.5</c:v>
                </c:pt>
                <c:pt idx="75040">
                  <c:v>37520</c:v>
                </c:pt>
                <c:pt idx="75041">
                  <c:v>37520.5</c:v>
                </c:pt>
                <c:pt idx="75042">
                  <c:v>37521</c:v>
                </c:pt>
                <c:pt idx="75043">
                  <c:v>37521.5</c:v>
                </c:pt>
                <c:pt idx="75044">
                  <c:v>37522</c:v>
                </c:pt>
                <c:pt idx="75045">
                  <c:v>37522.5</c:v>
                </c:pt>
                <c:pt idx="75046">
                  <c:v>37523</c:v>
                </c:pt>
                <c:pt idx="75047">
                  <c:v>37523.5</c:v>
                </c:pt>
                <c:pt idx="75048">
                  <c:v>37524</c:v>
                </c:pt>
                <c:pt idx="75049">
                  <c:v>37524.5</c:v>
                </c:pt>
                <c:pt idx="75050">
                  <c:v>37525</c:v>
                </c:pt>
                <c:pt idx="75051">
                  <c:v>37525.5</c:v>
                </c:pt>
                <c:pt idx="75052">
                  <c:v>37526</c:v>
                </c:pt>
                <c:pt idx="75053">
                  <c:v>37526.5</c:v>
                </c:pt>
                <c:pt idx="75054">
                  <c:v>37527</c:v>
                </c:pt>
                <c:pt idx="75055">
                  <c:v>37527.5</c:v>
                </c:pt>
                <c:pt idx="75056">
                  <c:v>37528</c:v>
                </c:pt>
                <c:pt idx="75057">
                  <c:v>37528.5</c:v>
                </c:pt>
                <c:pt idx="75058">
                  <c:v>37529</c:v>
                </c:pt>
                <c:pt idx="75059">
                  <c:v>37529.5</c:v>
                </c:pt>
                <c:pt idx="75060">
                  <c:v>37530</c:v>
                </c:pt>
                <c:pt idx="75061">
                  <c:v>37530.5</c:v>
                </c:pt>
                <c:pt idx="75062">
                  <c:v>37531</c:v>
                </c:pt>
                <c:pt idx="75063">
                  <c:v>37531.5</c:v>
                </c:pt>
                <c:pt idx="75064">
                  <c:v>37532</c:v>
                </c:pt>
                <c:pt idx="75065">
                  <c:v>37532.5</c:v>
                </c:pt>
                <c:pt idx="75066">
                  <c:v>37533</c:v>
                </c:pt>
                <c:pt idx="75067">
                  <c:v>37533.5</c:v>
                </c:pt>
                <c:pt idx="75068">
                  <c:v>37534</c:v>
                </c:pt>
                <c:pt idx="75069">
                  <c:v>37534.5</c:v>
                </c:pt>
                <c:pt idx="75070">
                  <c:v>37535</c:v>
                </c:pt>
                <c:pt idx="75071">
                  <c:v>37535.5</c:v>
                </c:pt>
                <c:pt idx="75072">
                  <c:v>37536</c:v>
                </c:pt>
                <c:pt idx="75073">
                  <c:v>37536.5</c:v>
                </c:pt>
                <c:pt idx="75074">
                  <c:v>37537</c:v>
                </c:pt>
                <c:pt idx="75075">
                  <c:v>37537.5</c:v>
                </c:pt>
                <c:pt idx="75076">
                  <c:v>37538</c:v>
                </c:pt>
                <c:pt idx="75077">
                  <c:v>37538.5</c:v>
                </c:pt>
                <c:pt idx="75078">
                  <c:v>37539</c:v>
                </c:pt>
                <c:pt idx="75079">
                  <c:v>37539.5</c:v>
                </c:pt>
                <c:pt idx="75080">
                  <c:v>37540</c:v>
                </c:pt>
                <c:pt idx="75081">
                  <c:v>37540.5</c:v>
                </c:pt>
                <c:pt idx="75082">
                  <c:v>37541</c:v>
                </c:pt>
                <c:pt idx="75083">
                  <c:v>37541.5</c:v>
                </c:pt>
                <c:pt idx="75084">
                  <c:v>37542</c:v>
                </c:pt>
                <c:pt idx="75085">
                  <c:v>37542.5</c:v>
                </c:pt>
                <c:pt idx="75086">
                  <c:v>37543</c:v>
                </c:pt>
                <c:pt idx="75087">
                  <c:v>37543.5</c:v>
                </c:pt>
                <c:pt idx="75088">
                  <c:v>37544</c:v>
                </c:pt>
                <c:pt idx="75089">
                  <c:v>37544.5</c:v>
                </c:pt>
                <c:pt idx="75090">
                  <c:v>37545</c:v>
                </c:pt>
                <c:pt idx="75091">
                  <c:v>37545.5</c:v>
                </c:pt>
                <c:pt idx="75092">
                  <c:v>37546</c:v>
                </c:pt>
                <c:pt idx="75093">
                  <c:v>37546.5</c:v>
                </c:pt>
                <c:pt idx="75094">
                  <c:v>37547</c:v>
                </c:pt>
                <c:pt idx="75095">
                  <c:v>37547.5</c:v>
                </c:pt>
                <c:pt idx="75096">
                  <c:v>37548</c:v>
                </c:pt>
                <c:pt idx="75097">
                  <c:v>37548.5</c:v>
                </c:pt>
                <c:pt idx="75098">
                  <c:v>37549</c:v>
                </c:pt>
                <c:pt idx="75099">
                  <c:v>37549.5</c:v>
                </c:pt>
                <c:pt idx="75100">
                  <c:v>37550</c:v>
                </c:pt>
                <c:pt idx="75101">
                  <c:v>37550.5</c:v>
                </c:pt>
                <c:pt idx="75102">
                  <c:v>37551</c:v>
                </c:pt>
                <c:pt idx="75103">
                  <c:v>37551.5</c:v>
                </c:pt>
                <c:pt idx="75104">
                  <c:v>37552</c:v>
                </c:pt>
                <c:pt idx="75105">
                  <c:v>37552.5</c:v>
                </c:pt>
                <c:pt idx="75106">
                  <c:v>37553</c:v>
                </c:pt>
                <c:pt idx="75107">
                  <c:v>37553.5</c:v>
                </c:pt>
                <c:pt idx="75108">
                  <c:v>37554</c:v>
                </c:pt>
                <c:pt idx="75109">
                  <c:v>37554.5</c:v>
                </c:pt>
                <c:pt idx="75110">
                  <c:v>37555</c:v>
                </c:pt>
                <c:pt idx="75111">
                  <c:v>37555.5</c:v>
                </c:pt>
                <c:pt idx="75112">
                  <c:v>37556</c:v>
                </c:pt>
                <c:pt idx="75113">
                  <c:v>37556.5</c:v>
                </c:pt>
                <c:pt idx="75114">
                  <c:v>37557</c:v>
                </c:pt>
                <c:pt idx="75115">
                  <c:v>37557.5</c:v>
                </c:pt>
                <c:pt idx="75116">
                  <c:v>37558</c:v>
                </c:pt>
                <c:pt idx="75117">
                  <c:v>37558.5</c:v>
                </c:pt>
                <c:pt idx="75118">
                  <c:v>37559</c:v>
                </c:pt>
                <c:pt idx="75119">
                  <c:v>37559.5</c:v>
                </c:pt>
                <c:pt idx="75120">
                  <c:v>37560</c:v>
                </c:pt>
                <c:pt idx="75121">
                  <c:v>37560.5</c:v>
                </c:pt>
                <c:pt idx="75122">
                  <c:v>37561</c:v>
                </c:pt>
                <c:pt idx="75123">
                  <c:v>37561.5</c:v>
                </c:pt>
                <c:pt idx="75124">
                  <c:v>37562</c:v>
                </c:pt>
                <c:pt idx="75125">
                  <c:v>37562.5</c:v>
                </c:pt>
                <c:pt idx="75126">
                  <c:v>37563</c:v>
                </c:pt>
                <c:pt idx="75127">
                  <c:v>37563.5</c:v>
                </c:pt>
                <c:pt idx="75128">
                  <c:v>37564</c:v>
                </c:pt>
                <c:pt idx="75129">
                  <c:v>37564.5</c:v>
                </c:pt>
                <c:pt idx="75130">
                  <c:v>37565</c:v>
                </c:pt>
                <c:pt idx="75131">
                  <c:v>37565.5</c:v>
                </c:pt>
                <c:pt idx="75132">
                  <c:v>37566</c:v>
                </c:pt>
                <c:pt idx="75133">
                  <c:v>37566.5</c:v>
                </c:pt>
                <c:pt idx="75134">
                  <c:v>37567</c:v>
                </c:pt>
                <c:pt idx="75135">
                  <c:v>37567.5</c:v>
                </c:pt>
                <c:pt idx="75136">
                  <c:v>37568</c:v>
                </c:pt>
                <c:pt idx="75137">
                  <c:v>37568.5</c:v>
                </c:pt>
                <c:pt idx="75138">
                  <c:v>37569</c:v>
                </c:pt>
                <c:pt idx="75139">
                  <c:v>37569.5</c:v>
                </c:pt>
                <c:pt idx="75140">
                  <c:v>37570</c:v>
                </c:pt>
                <c:pt idx="75141">
                  <c:v>37570.5</c:v>
                </c:pt>
                <c:pt idx="75142">
                  <c:v>37571</c:v>
                </c:pt>
                <c:pt idx="75143">
                  <c:v>37571.5</c:v>
                </c:pt>
                <c:pt idx="75144">
                  <c:v>37572</c:v>
                </c:pt>
                <c:pt idx="75145">
                  <c:v>37572.5</c:v>
                </c:pt>
                <c:pt idx="75146">
                  <c:v>37573</c:v>
                </c:pt>
                <c:pt idx="75147">
                  <c:v>37573.5</c:v>
                </c:pt>
                <c:pt idx="75148">
                  <c:v>37574</c:v>
                </c:pt>
                <c:pt idx="75149">
                  <c:v>37574.5</c:v>
                </c:pt>
                <c:pt idx="75150">
                  <c:v>37575</c:v>
                </c:pt>
                <c:pt idx="75151">
                  <c:v>37575.5</c:v>
                </c:pt>
                <c:pt idx="75152">
                  <c:v>37576</c:v>
                </c:pt>
                <c:pt idx="75153">
                  <c:v>37576.5</c:v>
                </c:pt>
                <c:pt idx="75154">
                  <c:v>37577</c:v>
                </c:pt>
                <c:pt idx="75155">
                  <c:v>37577.5</c:v>
                </c:pt>
                <c:pt idx="75156">
                  <c:v>37578</c:v>
                </c:pt>
                <c:pt idx="75157">
                  <c:v>37578.5</c:v>
                </c:pt>
                <c:pt idx="75158">
                  <c:v>37579</c:v>
                </c:pt>
                <c:pt idx="75159">
                  <c:v>37579.5</c:v>
                </c:pt>
                <c:pt idx="75160">
                  <c:v>37580</c:v>
                </c:pt>
                <c:pt idx="75161">
                  <c:v>37580.5</c:v>
                </c:pt>
                <c:pt idx="75162">
                  <c:v>37581</c:v>
                </c:pt>
                <c:pt idx="75163">
                  <c:v>37581.5</c:v>
                </c:pt>
                <c:pt idx="75164">
                  <c:v>37582</c:v>
                </c:pt>
                <c:pt idx="75165">
                  <c:v>37582.5</c:v>
                </c:pt>
                <c:pt idx="75166">
                  <c:v>37583</c:v>
                </c:pt>
                <c:pt idx="75167">
                  <c:v>37583.5</c:v>
                </c:pt>
                <c:pt idx="75168">
                  <c:v>37584</c:v>
                </c:pt>
                <c:pt idx="75169">
                  <c:v>37584.5</c:v>
                </c:pt>
                <c:pt idx="75170">
                  <c:v>37585</c:v>
                </c:pt>
                <c:pt idx="75171">
                  <c:v>37585.5</c:v>
                </c:pt>
                <c:pt idx="75172">
                  <c:v>37586</c:v>
                </c:pt>
                <c:pt idx="75173">
                  <c:v>37586.5</c:v>
                </c:pt>
                <c:pt idx="75174">
                  <c:v>37587</c:v>
                </c:pt>
                <c:pt idx="75175">
                  <c:v>37587.5</c:v>
                </c:pt>
                <c:pt idx="75176">
                  <c:v>37588</c:v>
                </c:pt>
                <c:pt idx="75177">
                  <c:v>37588.5</c:v>
                </c:pt>
                <c:pt idx="75178">
                  <c:v>37589</c:v>
                </c:pt>
                <c:pt idx="75179">
                  <c:v>37589.5</c:v>
                </c:pt>
                <c:pt idx="75180">
                  <c:v>37590</c:v>
                </c:pt>
                <c:pt idx="75181">
                  <c:v>37590.5</c:v>
                </c:pt>
                <c:pt idx="75182">
                  <c:v>37591</c:v>
                </c:pt>
                <c:pt idx="75183">
                  <c:v>37591.5</c:v>
                </c:pt>
                <c:pt idx="75184">
                  <c:v>37592</c:v>
                </c:pt>
                <c:pt idx="75185">
                  <c:v>37592.5</c:v>
                </c:pt>
                <c:pt idx="75186">
                  <c:v>37593</c:v>
                </c:pt>
                <c:pt idx="75187">
                  <c:v>37593.5</c:v>
                </c:pt>
                <c:pt idx="75188">
                  <c:v>37594</c:v>
                </c:pt>
                <c:pt idx="75189">
                  <c:v>37594.5</c:v>
                </c:pt>
                <c:pt idx="75190">
                  <c:v>37595</c:v>
                </c:pt>
                <c:pt idx="75191">
                  <c:v>37595.5</c:v>
                </c:pt>
                <c:pt idx="75192">
                  <c:v>37596</c:v>
                </c:pt>
                <c:pt idx="75193">
                  <c:v>37596.5</c:v>
                </c:pt>
                <c:pt idx="75194">
                  <c:v>37597</c:v>
                </c:pt>
                <c:pt idx="75195">
                  <c:v>37597.5</c:v>
                </c:pt>
                <c:pt idx="75196">
                  <c:v>37598</c:v>
                </c:pt>
                <c:pt idx="75197">
                  <c:v>37598.5</c:v>
                </c:pt>
                <c:pt idx="75198">
                  <c:v>37599</c:v>
                </c:pt>
                <c:pt idx="75199">
                  <c:v>37599.5</c:v>
                </c:pt>
                <c:pt idx="75200">
                  <c:v>37600</c:v>
                </c:pt>
                <c:pt idx="75201">
                  <c:v>37600.5</c:v>
                </c:pt>
                <c:pt idx="75202">
                  <c:v>37601</c:v>
                </c:pt>
                <c:pt idx="75203">
                  <c:v>37601.5</c:v>
                </c:pt>
                <c:pt idx="75204">
                  <c:v>37602</c:v>
                </c:pt>
                <c:pt idx="75205">
                  <c:v>37602.5</c:v>
                </c:pt>
                <c:pt idx="75206">
                  <c:v>37603</c:v>
                </c:pt>
                <c:pt idx="75207">
                  <c:v>37603.5</c:v>
                </c:pt>
                <c:pt idx="75208">
                  <c:v>37604</c:v>
                </c:pt>
                <c:pt idx="75209">
                  <c:v>37604.5</c:v>
                </c:pt>
                <c:pt idx="75210">
                  <c:v>37605</c:v>
                </c:pt>
                <c:pt idx="75211">
                  <c:v>37605.5</c:v>
                </c:pt>
                <c:pt idx="75212">
                  <c:v>37606</c:v>
                </c:pt>
                <c:pt idx="75213">
                  <c:v>37606.5</c:v>
                </c:pt>
                <c:pt idx="75214">
                  <c:v>37607</c:v>
                </c:pt>
                <c:pt idx="75215">
                  <c:v>37607.5</c:v>
                </c:pt>
                <c:pt idx="75216">
                  <c:v>37608</c:v>
                </c:pt>
                <c:pt idx="75217">
                  <c:v>37608.5</c:v>
                </c:pt>
                <c:pt idx="75218">
                  <c:v>37609</c:v>
                </c:pt>
                <c:pt idx="75219">
                  <c:v>37609.5</c:v>
                </c:pt>
                <c:pt idx="75220">
                  <c:v>37610</c:v>
                </c:pt>
                <c:pt idx="75221">
                  <c:v>37610.5</c:v>
                </c:pt>
                <c:pt idx="75222">
                  <c:v>37611</c:v>
                </c:pt>
                <c:pt idx="75223">
                  <c:v>37611.5</c:v>
                </c:pt>
                <c:pt idx="75224">
                  <c:v>37612</c:v>
                </c:pt>
                <c:pt idx="75225">
                  <c:v>37612.5</c:v>
                </c:pt>
                <c:pt idx="75226">
                  <c:v>37613</c:v>
                </c:pt>
                <c:pt idx="75227">
                  <c:v>37613.5</c:v>
                </c:pt>
                <c:pt idx="75228">
                  <c:v>37614</c:v>
                </c:pt>
                <c:pt idx="75229">
                  <c:v>37614.5</c:v>
                </c:pt>
                <c:pt idx="75230">
                  <c:v>37615</c:v>
                </c:pt>
                <c:pt idx="75231">
                  <c:v>37615.5</c:v>
                </c:pt>
                <c:pt idx="75232">
                  <c:v>37616</c:v>
                </c:pt>
                <c:pt idx="75233">
                  <c:v>37616.5</c:v>
                </c:pt>
                <c:pt idx="75234">
                  <c:v>37617</c:v>
                </c:pt>
                <c:pt idx="75235">
                  <c:v>37617.5</c:v>
                </c:pt>
                <c:pt idx="75236">
                  <c:v>37618</c:v>
                </c:pt>
                <c:pt idx="75237">
                  <c:v>37618.5</c:v>
                </c:pt>
                <c:pt idx="75238">
                  <c:v>37619</c:v>
                </c:pt>
                <c:pt idx="75239">
                  <c:v>37619.5</c:v>
                </c:pt>
                <c:pt idx="75240">
                  <c:v>37620</c:v>
                </c:pt>
                <c:pt idx="75241">
                  <c:v>37620.5</c:v>
                </c:pt>
                <c:pt idx="75242">
                  <c:v>37621</c:v>
                </c:pt>
                <c:pt idx="75243">
                  <c:v>37621.5</c:v>
                </c:pt>
                <c:pt idx="75244">
                  <c:v>37622</c:v>
                </c:pt>
                <c:pt idx="75245">
                  <c:v>37622.5</c:v>
                </c:pt>
                <c:pt idx="75246">
                  <c:v>37623</c:v>
                </c:pt>
                <c:pt idx="75247">
                  <c:v>37623.5</c:v>
                </c:pt>
                <c:pt idx="75248">
                  <c:v>37624</c:v>
                </c:pt>
                <c:pt idx="75249">
                  <c:v>37624.5</c:v>
                </c:pt>
                <c:pt idx="75250">
                  <c:v>37625</c:v>
                </c:pt>
                <c:pt idx="75251">
                  <c:v>37625.5</c:v>
                </c:pt>
                <c:pt idx="75252">
                  <c:v>37626</c:v>
                </c:pt>
                <c:pt idx="75253">
                  <c:v>37626.5</c:v>
                </c:pt>
                <c:pt idx="75254">
                  <c:v>37627</c:v>
                </c:pt>
                <c:pt idx="75255">
                  <c:v>37627.5</c:v>
                </c:pt>
                <c:pt idx="75256">
                  <c:v>37628</c:v>
                </c:pt>
                <c:pt idx="75257">
                  <c:v>37628.5</c:v>
                </c:pt>
                <c:pt idx="75258">
                  <c:v>37629</c:v>
                </c:pt>
                <c:pt idx="75259">
                  <c:v>37629.5</c:v>
                </c:pt>
                <c:pt idx="75260">
                  <c:v>37630</c:v>
                </c:pt>
                <c:pt idx="75261">
                  <c:v>37630.5</c:v>
                </c:pt>
                <c:pt idx="75262">
                  <c:v>37631</c:v>
                </c:pt>
                <c:pt idx="75263">
                  <c:v>37631.5</c:v>
                </c:pt>
                <c:pt idx="75264">
                  <c:v>37632</c:v>
                </c:pt>
                <c:pt idx="75265">
                  <c:v>37632.5</c:v>
                </c:pt>
                <c:pt idx="75266">
                  <c:v>37633</c:v>
                </c:pt>
                <c:pt idx="75267">
                  <c:v>37633.5</c:v>
                </c:pt>
                <c:pt idx="75268">
                  <c:v>37634</c:v>
                </c:pt>
                <c:pt idx="75269">
                  <c:v>37634.5</c:v>
                </c:pt>
                <c:pt idx="75270">
                  <c:v>37635</c:v>
                </c:pt>
                <c:pt idx="75271">
                  <c:v>37635.5</c:v>
                </c:pt>
                <c:pt idx="75272">
                  <c:v>37636</c:v>
                </c:pt>
                <c:pt idx="75273">
                  <c:v>37636.5</c:v>
                </c:pt>
                <c:pt idx="75274">
                  <c:v>37637</c:v>
                </c:pt>
                <c:pt idx="75275">
                  <c:v>37637.5</c:v>
                </c:pt>
                <c:pt idx="75276">
                  <c:v>37638</c:v>
                </c:pt>
                <c:pt idx="75277">
                  <c:v>37638.5</c:v>
                </c:pt>
                <c:pt idx="75278">
                  <c:v>37639</c:v>
                </c:pt>
                <c:pt idx="75279">
                  <c:v>37639.5</c:v>
                </c:pt>
                <c:pt idx="75280">
                  <c:v>37640</c:v>
                </c:pt>
                <c:pt idx="75281">
                  <c:v>37640.5</c:v>
                </c:pt>
                <c:pt idx="75282">
                  <c:v>37641</c:v>
                </c:pt>
                <c:pt idx="75283">
                  <c:v>37641.5</c:v>
                </c:pt>
                <c:pt idx="75284">
                  <c:v>37642</c:v>
                </c:pt>
                <c:pt idx="75285">
                  <c:v>37642.5</c:v>
                </c:pt>
                <c:pt idx="75286">
                  <c:v>37643</c:v>
                </c:pt>
                <c:pt idx="75287">
                  <c:v>37643.5</c:v>
                </c:pt>
                <c:pt idx="75288">
                  <c:v>37644</c:v>
                </c:pt>
                <c:pt idx="75289">
                  <c:v>37644.5</c:v>
                </c:pt>
                <c:pt idx="75290">
                  <c:v>37645</c:v>
                </c:pt>
                <c:pt idx="75291">
                  <c:v>37645.5</c:v>
                </c:pt>
                <c:pt idx="75292">
                  <c:v>37646</c:v>
                </c:pt>
                <c:pt idx="75293">
                  <c:v>37646.5</c:v>
                </c:pt>
                <c:pt idx="75294">
                  <c:v>37647</c:v>
                </c:pt>
                <c:pt idx="75295">
                  <c:v>37647.5</c:v>
                </c:pt>
                <c:pt idx="75296">
                  <c:v>37648</c:v>
                </c:pt>
                <c:pt idx="75297">
                  <c:v>37648.5</c:v>
                </c:pt>
                <c:pt idx="75298">
                  <c:v>37649</c:v>
                </c:pt>
                <c:pt idx="75299">
                  <c:v>37649.5</c:v>
                </c:pt>
                <c:pt idx="75300">
                  <c:v>37650</c:v>
                </c:pt>
                <c:pt idx="75301">
                  <c:v>37650.5</c:v>
                </c:pt>
                <c:pt idx="75302">
                  <c:v>37651</c:v>
                </c:pt>
                <c:pt idx="75303">
                  <c:v>37651.5</c:v>
                </c:pt>
                <c:pt idx="75304">
                  <c:v>37652</c:v>
                </c:pt>
                <c:pt idx="75305">
                  <c:v>37652.5</c:v>
                </c:pt>
                <c:pt idx="75306">
                  <c:v>37653</c:v>
                </c:pt>
                <c:pt idx="75307">
                  <c:v>37653.5</c:v>
                </c:pt>
                <c:pt idx="75308">
                  <c:v>37654</c:v>
                </c:pt>
                <c:pt idx="75309">
                  <c:v>37654.5</c:v>
                </c:pt>
                <c:pt idx="75310">
                  <c:v>37655</c:v>
                </c:pt>
                <c:pt idx="75311">
                  <c:v>37655.5</c:v>
                </c:pt>
                <c:pt idx="75312">
                  <c:v>37656</c:v>
                </c:pt>
                <c:pt idx="75313">
                  <c:v>37656.5</c:v>
                </c:pt>
                <c:pt idx="75314">
                  <c:v>37657</c:v>
                </c:pt>
                <c:pt idx="75315">
                  <c:v>37657.5</c:v>
                </c:pt>
                <c:pt idx="75316">
                  <c:v>37658</c:v>
                </c:pt>
                <c:pt idx="75317">
                  <c:v>37658.5</c:v>
                </c:pt>
                <c:pt idx="75318">
                  <c:v>37659</c:v>
                </c:pt>
                <c:pt idx="75319">
                  <c:v>37659.5</c:v>
                </c:pt>
                <c:pt idx="75320">
                  <c:v>37660</c:v>
                </c:pt>
                <c:pt idx="75321">
                  <c:v>37660.5</c:v>
                </c:pt>
                <c:pt idx="75322">
                  <c:v>37661</c:v>
                </c:pt>
                <c:pt idx="75323">
                  <c:v>37661.5</c:v>
                </c:pt>
                <c:pt idx="75324">
                  <c:v>37662</c:v>
                </c:pt>
                <c:pt idx="75325">
                  <c:v>37662.5</c:v>
                </c:pt>
                <c:pt idx="75326">
                  <c:v>37663</c:v>
                </c:pt>
                <c:pt idx="75327">
                  <c:v>37663.5</c:v>
                </c:pt>
                <c:pt idx="75328">
                  <c:v>37664</c:v>
                </c:pt>
                <c:pt idx="75329">
                  <c:v>37664.5</c:v>
                </c:pt>
                <c:pt idx="75330">
                  <c:v>37665</c:v>
                </c:pt>
                <c:pt idx="75331">
                  <c:v>37665.5</c:v>
                </c:pt>
                <c:pt idx="75332">
                  <c:v>37666</c:v>
                </c:pt>
                <c:pt idx="75333">
                  <c:v>37666.5</c:v>
                </c:pt>
                <c:pt idx="75334">
                  <c:v>37667</c:v>
                </c:pt>
                <c:pt idx="75335">
                  <c:v>37667.5</c:v>
                </c:pt>
                <c:pt idx="75336">
                  <c:v>37668</c:v>
                </c:pt>
                <c:pt idx="75337">
                  <c:v>37668.5</c:v>
                </c:pt>
                <c:pt idx="75338">
                  <c:v>37669</c:v>
                </c:pt>
                <c:pt idx="75339">
                  <c:v>37669.5</c:v>
                </c:pt>
                <c:pt idx="75340">
                  <c:v>37670</c:v>
                </c:pt>
                <c:pt idx="75341">
                  <c:v>37670.5</c:v>
                </c:pt>
                <c:pt idx="75342">
                  <c:v>37671</c:v>
                </c:pt>
                <c:pt idx="75343">
                  <c:v>37671.5</c:v>
                </c:pt>
                <c:pt idx="75344">
                  <c:v>37672</c:v>
                </c:pt>
                <c:pt idx="75345">
                  <c:v>37672.5</c:v>
                </c:pt>
                <c:pt idx="75346">
                  <c:v>37673</c:v>
                </c:pt>
                <c:pt idx="75347">
                  <c:v>37673.5</c:v>
                </c:pt>
                <c:pt idx="75348">
                  <c:v>37674</c:v>
                </c:pt>
                <c:pt idx="75349">
                  <c:v>37674.5</c:v>
                </c:pt>
                <c:pt idx="75350">
                  <c:v>37675</c:v>
                </c:pt>
                <c:pt idx="75351">
                  <c:v>37675.5</c:v>
                </c:pt>
                <c:pt idx="75352">
                  <c:v>37676</c:v>
                </c:pt>
                <c:pt idx="75353">
                  <c:v>37676.5</c:v>
                </c:pt>
                <c:pt idx="75354">
                  <c:v>37677</c:v>
                </c:pt>
                <c:pt idx="75355">
                  <c:v>37677.5</c:v>
                </c:pt>
                <c:pt idx="75356">
                  <c:v>37678</c:v>
                </c:pt>
                <c:pt idx="75357">
                  <c:v>37678.5</c:v>
                </c:pt>
                <c:pt idx="75358">
                  <c:v>37679</c:v>
                </c:pt>
                <c:pt idx="75359">
                  <c:v>37679.5</c:v>
                </c:pt>
                <c:pt idx="75360">
                  <c:v>37680</c:v>
                </c:pt>
                <c:pt idx="75361">
                  <c:v>37680.5</c:v>
                </c:pt>
                <c:pt idx="75362">
                  <c:v>37681</c:v>
                </c:pt>
                <c:pt idx="75363">
                  <c:v>37681.5</c:v>
                </c:pt>
                <c:pt idx="75364">
                  <c:v>37682</c:v>
                </c:pt>
                <c:pt idx="75365">
                  <c:v>37682.5</c:v>
                </c:pt>
                <c:pt idx="75366">
                  <c:v>37683</c:v>
                </c:pt>
                <c:pt idx="75367">
                  <c:v>37683.5</c:v>
                </c:pt>
                <c:pt idx="75368">
                  <c:v>37684</c:v>
                </c:pt>
                <c:pt idx="75369">
                  <c:v>37684.5</c:v>
                </c:pt>
                <c:pt idx="75370">
                  <c:v>37685</c:v>
                </c:pt>
                <c:pt idx="75371">
                  <c:v>37685.5</c:v>
                </c:pt>
                <c:pt idx="75372">
                  <c:v>37686</c:v>
                </c:pt>
                <c:pt idx="75373">
                  <c:v>37686.5</c:v>
                </c:pt>
                <c:pt idx="75374">
                  <c:v>37687</c:v>
                </c:pt>
                <c:pt idx="75375">
                  <c:v>37687.5</c:v>
                </c:pt>
                <c:pt idx="75376">
                  <c:v>37688</c:v>
                </c:pt>
                <c:pt idx="75377">
                  <c:v>37688.5</c:v>
                </c:pt>
                <c:pt idx="75378">
                  <c:v>37689</c:v>
                </c:pt>
                <c:pt idx="75379">
                  <c:v>37689.5</c:v>
                </c:pt>
                <c:pt idx="75380">
                  <c:v>37690</c:v>
                </c:pt>
                <c:pt idx="75381">
                  <c:v>37690.5</c:v>
                </c:pt>
                <c:pt idx="75382">
                  <c:v>37691</c:v>
                </c:pt>
                <c:pt idx="75383">
                  <c:v>37691.5</c:v>
                </c:pt>
                <c:pt idx="75384">
                  <c:v>37692</c:v>
                </c:pt>
                <c:pt idx="75385">
                  <c:v>37692.5</c:v>
                </c:pt>
                <c:pt idx="75386">
                  <c:v>37693</c:v>
                </c:pt>
                <c:pt idx="75387">
                  <c:v>37693.5</c:v>
                </c:pt>
                <c:pt idx="75388">
                  <c:v>37694</c:v>
                </c:pt>
                <c:pt idx="75389">
                  <c:v>37694.5</c:v>
                </c:pt>
                <c:pt idx="75390">
                  <c:v>37695</c:v>
                </c:pt>
                <c:pt idx="75391">
                  <c:v>37695.5</c:v>
                </c:pt>
                <c:pt idx="75392">
                  <c:v>37696</c:v>
                </c:pt>
                <c:pt idx="75393">
                  <c:v>37696.5</c:v>
                </c:pt>
                <c:pt idx="75394">
                  <c:v>37697</c:v>
                </c:pt>
                <c:pt idx="75395">
                  <c:v>37697.5</c:v>
                </c:pt>
                <c:pt idx="75396">
                  <c:v>37698</c:v>
                </c:pt>
                <c:pt idx="75397">
                  <c:v>37698.5</c:v>
                </c:pt>
                <c:pt idx="75398">
                  <c:v>37699</c:v>
                </c:pt>
                <c:pt idx="75399">
                  <c:v>37699.5</c:v>
                </c:pt>
                <c:pt idx="75400">
                  <c:v>37700</c:v>
                </c:pt>
                <c:pt idx="75401">
                  <c:v>37700.5</c:v>
                </c:pt>
                <c:pt idx="75402">
                  <c:v>37701</c:v>
                </c:pt>
                <c:pt idx="75403">
                  <c:v>37701.5</c:v>
                </c:pt>
                <c:pt idx="75404">
                  <c:v>37702</c:v>
                </c:pt>
                <c:pt idx="75405">
                  <c:v>37702.5</c:v>
                </c:pt>
                <c:pt idx="75406">
                  <c:v>37703</c:v>
                </c:pt>
                <c:pt idx="75407">
                  <c:v>37703.5</c:v>
                </c:pt>
                <c:pt idx="75408">
                  <c:v>37704</c:v>
                </c:pt>
                <c:pt idx="75409">
                  <c:v>37704.5</c:v>
                </c:pt>
                <c:pt idx="75410">
                  <c:v>37705</c:v>
                </c:pt>
                <c:pt idx="75411">
                  <c:v>37705.5</c:v>
                </c:pt>
                <c:pt idx="75412">
                  <c:v>37706</c:v>
                </c:pt>
                <c:pt idx="75413">
                  <c:v>37706.5</c:v>
                </c:pt>
                <c:pt idx="75414">
                  <c:v>37707</c:v>
                </c:pt>
                <c:pt idx="75415">
                  <c:v>37707.5</c:v>
                </c:pt>
                <c:pt idx="75416">
                  <c:v>37708</c:v>
                </c:pt>
                <c:pt idx="75417">
                  <c:v>37708.5</c:v>
                </c:pt>
                <c:pt idx="75418">
                  <c:v>37709</c:v>
                </c:pt>
                <c:pt idx="75419">
                  <c:v>37709.5</c:v>
                </c:pt>
                <c:pt idx="75420">
                  <c:v>37710</c:v>
                </c:pt>
                <c:pt idx="75421">
                  <c:v>37710.5</c:v>
                </c:pt>
                <c:pt idx="75422">
                  <c:v>37711</c:v>
                </c:pt>
                <c:pt idx="75423">
                  <c:v>37711.5</c:v>
                </c:pt>
                <c:pt idx="75424">
                  <c:v>37712</c:v>
                </c:pt>
                <c:pt idx="75425">
                  <c:v>37712.5</c:v>
                </c:pt>
                <c:pt idx="75426">
                  <c:v>37713</c:v>
                </c:pt>
                <c:pt idx="75427">
                  <c:v>37713.5</c:v>
                </c:pt>
                <c:pt idx="75428">
                  <c:v>37714</c:v>
                </c:pt>
                <c:pt idx="75429">
                  <c:v>37714.5</c:v>
                </c:pt>
                <c:pt idx="75430">
                  <c:v>37715</c:v>
                </c:pt>
                <c:pt idx="75431">
                  <c:v>37715.5</c:v>
                </c:pt>
                <c:pt idx="75432">
                  <c:v>37716</c:v>
                </c:pt>
                <c:pt idx="75433">
                  <c:v>37716.5</c:v>
                </c:pt>
                <c:pt idx="75434">
                  <c:v>37717</c:v>
                </c:pt>
                <c:pt idx="75435">
                  <c:v>37717.5</c:v>
                </c:pt>
                <c:pt idx="75436">
                  <c:v>37718</c:v>
                </c:pt>
                <c:pt idx="75437">
                  <c:v>37718.5</c:v>
                </c:pt>
                <c:pt idx="75438">
                  <c:v>37719</c:v>
                </c:pt>
                <c:pt idx="75439">
                  <c:v>37719.5</c:v>
                </c:pt>
                <c:pt idx="75440">
                  <c:v>37720</c:v>
                </c:pt>
                <c:pt idx="75441">
                  <c:v>37720.5</c:v>
                </c:pt>
                <c:pt idx="75442">
                  <c:v>37721</c:v>
                </c:pt>
                <c:pt idx="75443">
                  <c:v>37721.5</c:v>
                </c:pt>
                <c:pt idx="75444">
                  <c:v>37722</c:v>
                </c:pt>
                <c:pt idx="75445">
                  <c:v>37722.5</c:v>
                </c:pt>
                <c:pt idx="75446">
                  <c:v>37723</c:v>
                </c:pt>
                <c:pt idx="75447">
                  <c:v>37723.5</c:v>
                </c:pt>
                <c:pt idx="75448">
                  <c:v>37724</c:v>
                </c:pt>
                <c:pt idx="75449">
                  <c:v>37724.5</c:v>
                </c:pt>
                <c:pt idx="75450">
                  <c:v>37725</c:v>
                </c:pt>
                <c:pt idx="75451">
                  <c:v>37725.5</c:v>
                </c:pt>
                <c:pt idx="75452">
                  <c:v>37726</c:v>
                </c:pt>
                <c:pt idx="75453">
                  <c:v>37726.5</c:v>
                </c:pt>
                <c:pt idx="75454">
                  <c:v>37727</c:v>
                </c:pt>
                <c:pt idx="75455">
                  <c:v>37727.5</c:v>
                </c:pt>
                <c:pt idx="75456">
                  <c:v>37728</c:v>
                </c:pt>
                <c:pt idx="75457">
                  <c:v>37728.5</c:v>
                </c:pt>
                <c:pt idx="75458">
                  <c:v>37729</c:v>
                </c:pt>
                <c:pt idx="75459">
                  <c:v>37729.5</c:v>
                </c:pt>
                <c:pt idx="75460">
                  <c:v>37730</c:v>
                </c:pt>
                <c:pt idx="75461">
                  <c:v>37730.5</c:v>
                </c:pt>
                <c:pt idx="75462">
                  <c:v>37731</c:v>
                </c:pt>
                <c:pt idx="75463">
                  <c:v>37731.5</c:v>
                </c:pt>
                <c:pt idx="75464">
                  <c:v>37732</c:v>
                </c:pt>
                <c:pt idx="75465">
                  <c:v>37732.5</c:v>
                </c:pt>
                <c:pt idx="75466">
                  <c:v>37733</c:v>
                </c:pt>
                <c:pt idx="75467">
                  <c:v>37733.5</c:v>
                </c:pt>
                <c:pt idx="75468">
                  <c:v>37734</c:v>
                </c:pt>
                <c:pt idx="75469">
                  <c:v>37734.5</c:v>
                </c:pt>
                <c:pt idx="75470">
                  <c:v>37735</c:v>
                </c:pt>
                <c:pt idx="75471">
                  <c:v>37735.5</c:v>
                </c:pt>
                <c:pt idx="75472">
                  <c:v>37736</c:v>
                </c:pt>
                <c:pt idx="75473">
                  <c:v>37736.5</c:v>
                </c:pt>
                <c:pt idx="75474">
                  <c:v>37737</c:v>
                </c:pt>
                <c:pt idx="75475">
                  <c:v>37737.5</c:v>
                </c:pt>
                <c:pt idx="75476">
                  <c:v>37738</c:v>
                </c:pt>
                <c:pt idx="75477">
                  <c:v>37738.5</c:v>
                </c:pt>
                <c:pt idx="75478">
                  <c:v>37739</c:v>
                </c:pt>
                <c:pt idx="75479">
                  <c:v>37739.5</c:v>
                </c:pt>
                <c:pt idx="75480">
                  <c:v>37740</c:v>
                </c:pt>
                <c:pt idx="75481">
                  <c:v>37740.5</c:v>
                </c:pt>
                <c:pt idx="75482">
                  <c:v>37741</c:v>
                </c:pt>
                <c:pt idx="75483">
                  <c:v>37741.5</c:v>
                </c:pt>
                <c:pt idx="75484">
                  <c:v>37742</c:v>
                </c:pt>
                <c:pt idx="75485">
                  <c:v>37742.5</c:v>
                </c:pt>
                <c:pt idx="75486">
                  <c:v>37743</c:v>
                </c:pt>
                <c:pt idx="75487">
                  <c:v>37743.5</c:v>
                </c:pt>
                <c:pt idx="75488">
                  <c:v>37744</c:v>
                </c:pt>
                <c:pt idx="75489">
                  <c:v>37744.5</c:v>
                </c:pt>
                <c:pt idx="75490">
                  <c:v>37745</c:v>
                </c:pt>
                <c:pt idx="75491">
                  <c:v>37745.5</c:v>
                </c:pt>
                <c:pt idx="75492">
                  <c:v>37746</c:v>
                </c:pt>
                <c:pt idx="75493">
                  <c:v>37746.5</c:v>
                </c:pt>
                <c:pt idx="75494">
                  <c:v>37747</c:v>
                </c:pt>
                <c:pt idx="75495">
                  <c:v>37747.5</c:v>
                </c:pt>
                <c:pt idx="75496">
                  <c:v>37748</c:v>
                </c:pt>
                <c:pt idx="75497">
                  <c:v>37748.5</c:v>
                </c:pt>
                <c:pt idx="75498">
                  <c:v>37749</c:v>
                </c:pt>
                <c:pt idx="75499">
                  <c:v>37749.5</c:v>
                </c:pt>
                <c:pt idx="75500">
                  <c:v>37750</c:v>
                </c:pt>
                <c:pt idx="75501">
                  <c:v>37750.5</c:v>
                </c:pt>
                <c:pt idx="75502">
                  <c:v>37751</c:v>
                </c:pt>
                <c:pt idx="75503">
                  <c:v>37751.5</c:v>
                </c:pt>
                <c:pt idx="75504">
                  <c:v>37752</c:v>
                </c:pt>
                <c:pt idx="75505">
                  <c:v>37752.5</c:v>
                </c:pt>
                <c:pt idx="75506">
                  <c:v>37753</c:v>
                </c:pt>
                <c:pt idx="75507">
                  <c:v>37753.5</c:v>
                </c:pt>
                <c:pt idx="75508">
                  <c:v>37754</c:v>
                </c:pt>
                <c:pt idx="75509">
                  <c:v>37754.5</c:v>
                </c:pt>
                <c:pt idx="75510">
                  <c:v>37755</c:v>
                </c:pt>
                <c:pt idx="75511">
                  <c:v>37755.5</c:v>
                </c:pt>
                <c:pt idx="75512">
                  <c:v>37756</c:v>
                </c:pt>
                <c:pt idx="75513">
                  <c:v>37756.5</c:v>
                </c:pt>
                <c:pt idx="75514">
                  <c:v>37757</c:v>
                </c:pt>
                <c:pt idx="75515">
                  <c:v>37757.5</c:v>
                </c:pt>
                <c:pt idx="75516">
                  <c:v>37758</c:v>
                </c:pt>
                <c:pt idx="75517">
                  <c:v>37758.5</c:v>
                </c:pt>
                <c:pt idx="75518">
                  <c:v>37759</c:v>
                </c:pt>
                <c:pt idx="75519">
                  <c:v>37759.5</c:v>
                </c:pt>
                <c:pt idx="75520">
                  <c:v>37760</c:v>
                </c:pt>
                <c:pt idx="75521">
                  <c:v>37760.5</c:v>
                </c:pt>
                <c:pt idx="75522">
                  <c:v>37761</c:v>
                </c:pt>
                <c:pt idx="75523">
                  <c:v>37761.5</c:v>
                </c:pt>
                <c:pt idx="75524">
                  <c:v>37762</c:v>
                </c:pt>
                <c:pt idx="75525">
                  <c:v>37762.5</c:v>
                </c:pt>
                <c:pt idx="75526">
                  <c:v>37763</c:v>
                </c:pt>
                <c:pt idx="75527">
                  <c:v>37763.5</c:v>
                </c:pt>
                <c:pt idx="75528">
                  <c:v>37764</c:v>
                </c:pt>
                <c:pt idx="75529">
                  <c:v>37764.5</c:v>
                </c:pt>
                <c:pt idx="75530">
                  <c:v>37765</c:v>
                </c:pt>
                <c:pt idx="75531">
                  <c:v>37765.5</c:v>
                </c:pt>
                <c:pt idx="75532">
                  <c:v>37766</c:v>
                </c:pt>
                <c:pt idx="75533">
                  <c:v>37766.5</c:v>
                </c:pt>
                <c:pt idx="75534">
                  <c:v>37767</c:v>
                </c:pt>
                <c:pt idx="75535">
                  <c:v>37767.5</c:v>
                </c:pt>
                <c:pt idx="75536">
                  <c:v>37768</c:v>
                </c:pt>
                <c:pt idx="75537">
                  <c:v>37768.5</c:v>
                </c:pt>
                <c:pt idx="75538">
                  <c:v>37769</c:v>
                </c:pt>
                <c:pt idx="75539">
                  <c:v>37769.5</c:v>
                </c:pt>
                <c:pt idx="75540">
                  <c:v>37770</c:v>
                </c:pt>
                <c:pt idx="75541">
                  <c:v>37770.5</c:v>
                </c:pt>
                <c:pt idx="75542">
                  <c:v>37771</c:v>
                </c:pt>
                <c:pt idx="75543">
                  <c:v>37771.5</c:v>
                </c:pt>
                <c:pt idx="75544">
                  <c:v>37772</c:v>
                </c:pt>
                <c:pt idx="75545">
                  <c:v>37772.5</c:v>
                </c:pt>
                <c:pt idx="75546">
                  <c:v>37773</c:v>
                </c:pt>
                <c:pt idx="75547">
                  <c:v>37773.5</c:v>
                </c:pt>
                <c:pt idx="75548">
                  <c:v>37774</c:v>
                </c:pt>
                <c:pt idx="75549">
                  <c:v>37774.5</c:v>
                </c:pt>
                <c:pt idx="75550">
                  <c:v>37775</c:v>
                </c:pt>
                <c:pt idx="75551">
                  <c:v>37775.5</c:v>
                </c:pt>
                <c:pt idx="75552">
                  <c:v>37776</c:v>
                </c:pt>
                <c:pt idx="75553">
                  <c:v>37776.5</c:v>
                </c:pt>
                <c:pt idx="75554">
                  <c:v>37777</c:v>
                </c:pt>
                <c:pt idx="75555">
                  <c:v>37777.5</c:v>
                </c:pt>
                <c:pt idx="75556">
                  <c:v>37778</c:v>
                </c:pt>
                <c:pt idx="75557">
                  <c:v>37778.5</c:v>
                </c:pt>
                <c:pt idx="75558">
                  <c:v>37779</c:v>
                </c:pt>
                <c:pt idx="75559">
                  <c:v>37779.5</c:v>
                </c:pt>
                <c:pt idx="75560">
                  <c:v>37780</c:v>
                </c:pt>
                <c:pt idx="75561">
                  <c:v>37780.5</c:v>
                </c:pt>
                <c:pt idx="75562">
                  <c:v>37781</c:v>
                </c:pt>
                <c:pt idx="75563">
                  <c:v>37781.5</c:v>
                </c:pt>
                <c:pt idx="75564">
                  <c:v>37782</c:v>
                </c:pt>
                <c:pt idx="75565">
                  <c:v>37782.5</c:v>
                </c:pt>
                <c:pt idx="75566">
                  <c:v>37783</c:v>
                </c:pt>
                <c:pt idx="75567">
                  <c:v>37783.5</c:v>
                </c:pt>
                <c:pt idx="75568">
                  <c:v>37784</c:v>
                </c:pt>
                <c:pt idx="75569">
                  <c:v>37784.5</c:v>
                </c:pt>
                <c:pt idx="75570">
                  <c:v>37785</c:v>
                </c:pt>
                <c:pt idx="75571">
                  <c:v>37785.5</c:v>
                </c:pt>
                <c:pt idx="75572">
                  <c:v>37786</c:v>
                </c:pt>
                <c:pt idx="75573">
                  <c:v>37786.5</c:v>
                </c:pt>
                <c:pt idx="75574">
                  <c:v>37787</c:v>
                </c:pt>
                <c:pt idx="75575">
                  <c:v>37787.5</c:v>
                </c:pt>
                <c:pt idx="75576">
                  <c:v>37788</c:v>
                </c:pt>
                <c:pt idx="75577">
                  <c:v>37788.5</c:v>
                </c:pt>
                <c:pt idx="75578">
                  <c:v>37789</c:v>
                </c:pt>
                <c:pt idx="75579">
                  <c:v>37789.5</c:v>
                </c:pt>
                <c:pt idx="75580">
                  <c:v>37790</c:v>
                </c:pt>
                <c:pt idx="75581">
                  <c:v>37790.5</c:v>
                </c:pt>
                <c:pt idx="75582">
                  <c:v>37791</c:v>
                </c:pt>
                <c:pt idx="75583">
                  <c:v>37791.5</c:v>
                </c:pt>
                <c:pt idx="75584">
                  <c:v>37792</c:v>
                </c:pt>
                <c:pt idx="75585">
                  <c:v>37792.5</c:v>
                </c:pt>
                <c:pt idx="75586">
                  <c:v>37793</c:v>
                </c:pt>
                <c:pt idx="75587">
                  <c:v>37793.5</c:v>
                </c:pt>
                <c:pt idx="75588">
                  <c:v>37794</c:v>
                </c:pt>
                <c:pt idx="75589">
                  <c:v>37794.5</c:v>
                </c:pt>
                <c:pt idx="75590">
                  <c:v>37795</c:v>
                </c:pt>
                <c:pt idx="75591">
                  <c:v>37795.5</c:v>
                </c:pt>
                <c:pt idx="75592">
                  <c:v>37796</c:v>
                </c:pt>
                <c:pt idx="75593">
                  <c:v>37796.5</c:v>
                </c:pt>
                <c:pt idx="75594">
                  <c:v>37797</c:v>
                </c:pt>
                <c:pt idx="75595">
                  <c:v>37797.5</c:v>
                </c:pt>
                <c:pt idx="75596">
                  <c:v>37798</c:v>
                </c:pt>
                <c:pt idx="75597">
                  <c:v>37798.5</c:v>
                </c:pt>
                <c:pt idx="75598">
                  <c:v>37799</c:v>
                </c:pt>
                <c:pt idx="75599">
                  <c:v>37799.5</c:v>
                </c:pt>
                <c:pt idx="75600">
                  <c:v>37800</c:v>
                </c:pt>
                <c:pt idx="75601">
                  <c:v>37800.5</c:v>
                </c:pt>
                <c:pt idx="75602">
                  <c:v>37801</c:v>
                </c:pt>
                <c:pt idx="75603">
                  <c:v>37801.5</c:v>
                </c:pt>
                <c:pt idx="75604">
                  <c:v>37802</c:v>
                </c:pt>
                <c:pt idx="75605">
                  <c:v>37802.5</c:v>
                </c:pt>
                <c:pt idx="75606">
                  <c:v>37803</c:v>
                </c:pt>
                <c:pt idx="75607">
                  <c:v>37803.5</c:v>
                </c:pt>
                <c:pt idx="75608">
                  <c:v>37804</c:v>
                </c:pt>
                <c:pt idx="75609">
                  <c:v>37804.5</c:v>
                </c:pt>
                <c:pt idx="75610">
                  <c:v>37805</c:v>
                </c:pt>
                <c:pt idx="75611">
                  <c:v>37805.5</c:v>
                </c:pt>
                <c:pt idx="75612">
                  <c:v>37806</c:v>
                </c:pt>
                <c:pt idx="75613">
                  <c:v>37806.5</c:v>
                </c:pt>
                <c:pt idx="75614">
                  <c:v>37807</c:v>
                </c:pt>
                <c:pt idx="75615">
                  <c:v>37807.5</c:v>
                </c:pt>
                <c:pt idx="75616">
                  <c:v>37808</c:v>
                </c:pt>
                <c:pt idx="75617">
                  <c:v>37808.5</c:v>
                </c:pt>
                <c:pt idx="75618">
                  <c:v>37809</c:v>
                </c:pt>
                <c:pt idx="75619">
                  <c:v>37809.5</c:v>
                </c:pt>
                <c:pt idx="75620">
                  <c:v>37810</c:v>
                </c:pt>
                <c:pt idx="75621">
                  <c:v>37810.5</c:v>
                </c:pt>
                <c:pt idx="75622">
                  <c:v>37811</c:v>
                </c:pt>
                <c:pt idx="75623">
                  <c:v>37811.5</c:v>
                </c:pt>
                <c:pt idx="75624">
                  <c:v>37812</c:v>
                </c:pt>
                <c:pt idx="75625">
                  <c:v>37812.5</c:v>
                </c:pt>
                <c:pt idx="75626">
                  <c:v>37813</c:v>
                </c:pt>
                <c:pt idx="75627">
                  <c:v>37813.5</c:v>
                </c:pt>
                <c:pt idx="75628">
                  <c:v>37814</c:v>
                </c:pt>
                <c:pt idx="75629">
                  <c:v>37814.5</c:v>
                </c:pt>
                <c:pt idx="75630">
                  <c:v>37815</c:v>
                </c:pt>
                <c:pt idx="75631">
                  <c:v>37815.5</c:v>
                </c:pt>
                <c:pt idx="75632">
                  <c:v>37816</c:v>
                </c:pt>
                <c:pt idx="75633">
                  <c:v>37816.5</c:v>
                </c:pt>
                <c:pt idx="75634">
                  <c:v>37817</c:v>
                </c:pt>
                <c:pt idx="75635">
                  <c:v>37817.5</c:v>
                </c:pt>
                <c:pt idx="75636">
                  <c:v>37818</c:v>
                </c:pt>
                <c:pt idx="75637">
                  <c:v>37818.5</c:v>
                </c:pt>
                <c:pt idx="75638">
                  <c:v>37819</c:v>
                </c:pt>
                <c:pt idx="75639">
                  <c:v>37819.5</c:v>
                </c:pt>
                <c:pt idx="75640">
                  <c:v>37820</c:v>
                </c:pt>
                <c:pt idx="75641">
                  <c:v>37820.5</c:v>
                </c:pt>
                <c:pt idx="75642">
                  <c:v>37821</c:v>
                </c:pt>
                <c:pt idx="75643">
                  <c:v>37821.5</c:v>
                </c:pt>
                <c:pt idx="75644">
                  <c:v>37822</c:v>
                </c:pt>
                <c:pt idx="75645">
                  <c:v>37822.5</c:v>
                </c:pt>
                <c:pt idx="75646">
                  <c:v>37823</c:v>
                </c:pt>
                <c:pt idx="75647">
                  <c:v>37823.5</c:v>
                </c:pt>
                <c:pt idx="75648">
                  <c:v>37824</c:v>
                </c:pt>
                <c:pt idx="75649">
                  <c:v>37824.5</c:v>
                </c:pt>
                <c:pt idx="75650">
                  <c:v>37825</c:v>
                </c:pt>
                <c:pt idx="75651">
                  <c:v>37825.5</c:v>
                </c:pt>
                <c:pt idx="75652">
                  <c:v>37826</c:v>
                </c:pt>
                <c:pt idx="75653">
                  <c:v>37826.5</c:v>
                </c:pt>
                <c:pt idx="75654">
                  <c:v>37827</c:v>
                </c:pt>
                <c:pt idx="75655">
                  <c:v>37827.5</c:v>
                </c:pt>
                <c:pt idx="75656">
                  <c:v>37828</c:v>
                </c:pt>
                <c:pt idx="75657">
                  <c:v>37828.5</c:v>
                </c:pt>
                <c:pt idx="75658">
                  <c:v>37829</c:v>
                </c:pt>
                <c:pt idx="75659">
                  <c:v>37829.5</c:v>
                </c:pt>
                <c:pt idx="75660">
                  <c:v>37830</c:v>
                </c:pt>
                <c:pt idx="75661">
                  <c:v>37830.5</c:v>
                </c:pt>
                <c:pt idx="75662">
                  <c:v>37831</c:v>
                </c:pt>
                <c:pt idx="75663">
                  <c:v>37831.5</c:v>
                </c:pt>
                <c:pt idx="75664">
                  <c:v>37832</c:v>
                </c:pt>
                <c:pt idx="75665">
                  <c:v>37832.5</c:v>
                </c:pt>
                <c:pt idx="75666">
                  <c:v>37833</c:v>
                </c:pt>
                <c:pt idx="75667">
                  <c:v>37833.5</c:v>
                </c:pt>
                <c:pt idx="75668">
                  <c:v>37834</c:v>
                </c:pt>
                <c:pt idx="75669">
                  <c:v>37834.5</c:v>
                </c:pt>
                <c:pt idx="75670">
                  <c:v>37835</c:v>
                </c:pt>
                <c:pt idx="75671">
                  <c:v>37835.5</c:v>
                </c:pt>
                <c:pt idx="75672">
                  <c:v>37836</c:v>
                </c:pt>
                <c:pt idx="75673">
                  <c:v>37836.5</c:v>
                </c:pt>
                <c:pt idx="75674">
                  <c:v>37837</c:v>
                </c:pt>
                <c:pt idx="75675">
                  <c:v>37837.5</c:v>
                </c:pt>
                <c:pt idx="75676">
                  <c:v>37838</c:v>
                </c:pt>
                <c:pt idx="75677">
                  <c:v>37838.5</c:v>
                </c:pt>
                <c:pt idx="75678">
                  <c:v>37839</c:v>
                </c:pt>
                <c:pt idx="75679">
                  <c:v>37839.5</c:v>
                </c:pt>
                <c:pt idx="75680">
                  <c:v>37840</c:v>
                </c:pt>
                <c:pt idx="75681">
                  <c:v>37840.5</c:v>
                </c:pt>
                <c:pt idx="75682">
                  <c:v>37841</c:v>
                </c:pt>
                <c:pt idx="75683">
                  <c:v>37841.5</c:v>
                </c:pt>
                <c:pt idx="75684">
                  <c:v>37842</c:v>
                </c:pt>
                <c:pt idx="75685">
                  <c:v>37842.5</c:v>
                </c:pt>
                <c:pt idx="75686">
                  <c:v>37843</c:v>
                </c:pt>
                <c:pt idx="75687">
                  <c:v>37843.5</c:v>
                </c:pt>
                <c:pt idx="75688">
                  <c:v>37844</c:v>
                </c:pt>
                <c:pt idx="75689">
                  <c:v>37844.5</c:v>
                </c:pt>
                <c:pt idx="75690">
                  <c:v>37845</c:v>
                </c:pt>
                <c:pt idx="75691">
                  <c:v>37845.5</c:v>
                </c:pt>
                <c:pt idx="75692">
                  <c:v>37846</c:v>
                </c:pt>
                <c:pt idx="75693">
                  <c:v>37846.5</c:v>
                </c:pt>
                <c:pt idx="75694">
                  <c:v>37847</c:v>
                </c:pt>
                <c:pt idx="75695">
                  <c:v>37847.5</c:v>
                </c:pt>
                <c:pt idx="75696">
                  <c:v>37848</c:v>
                </c:pt>
                <c:pt idx="75697">
                  <c:v>37848.5</c:v>
                </c:pt>
                <c:pt idx="75698">
                  <c:v>37849</c:v>
                </c:pt>
                <c:pt idx="75699">
                  <c:v>37849.5</c:v>
                </c:pt>
                <c:pt idx="75700">
                  <c:v>37850</c:v>
                </c:pt>
                <c:pt idx="75701">
                  <c:v>37850.5</c:v>
                </c:pt>
                <c:pt idx="75702">
                  <c:v>37851</c:v>
                </c:pt>
                <c:pt idx="75703">
                  <c:v>37851.5</c:v>
                </c:pt>
                <c:pt idx="75704">
                  <c:v>37852</c:v>
                </c:pt>
                <c:pt idx="75705">
                  <c:v>37852.5</c:v>
                </c:pt>
                <c:pt idx="75706">
                  <c:v>37853</c:v>
                </c:pt>
                <c:pt idx="75707">
                  <c:v>37853.5</c:v>
                </c:pt>
                <c:pt idx="75708">
                  <c:v>37854</c:v>
                </c:pt>
                <c:pt idx="75709">
                  <c:v>37854.5</c:v>
                </c:pt>
                <c:pt idx="75710">
                  <c:v>37855</c:v>
                </c:pt>
                <c:pt idx="75711">
                  <c:v>37855.5</c:v>
                </c:pt>
                <c:pt idx="75712">
                  <c:v>37856</c:v>
                </c:pt>
                <c:pt idx="75713">
                  <c:v>37856.5</c:v>
                </c:pt>
                <c:pt idx="75714">
                  <c:v>37857</c:v>
                </c:pt>
                <c:pt idx="75715">
                  <c:v>37857.5</c:v>
                </c:pt>
                <c:pt idx="75716">
                  <c:v>37858</c:v>
                </c:pt>
                <c:pt idx="75717">
                  <c:v>37858.5</c:v>
                </c:pt>
                <c:pt idx="75718">
                  <c:v>37859</c:v>
                </c:pt>
                <c:pt idx="75719">
                  <c:v>37859.5</c:v>
                </c:pt>
                <c:pt idx="75720">
                  <c:v>37860</c:v>
                </c:pt>
                <c:pt idx="75721">
                  <c:v>37860.5</c:v>
                </c:pt>
                <c:pt idx="75722">
                  <c:v>37861</c:v>
                </c:pt>
                <c:pt idx="75723">
                  <c:v>37861.5</c:v>
                </c:pt>
                <c:pt idx="75724">
                  <c:v>37862</c:v>
                </c:pt>
                <c:pt idx="75725">
                  <c:v>37862.5</c:v>
                </c:pt>
                <c:pt idx="75726">
                  <c:v>37863</c:v>
                </c:pt>
                <c:pt idx="75727">
                  <c:v>37863.5</c:v>
                </c:pt>
                <c:pt idx="75728">
                  <c:v>37864</c:v>
                </c:pt>
                <c:pt idx="75729">
                  <c:v>37864.5</c:v>
                </c:pt>
                <c:pt idx="75730">
                  <c:v>37865</c:v>
                </c:pt>
                <c:pt idx="75731">
                  <c:v>37865.5</c:v>
                </c:pt>
                <c:pt idx="75732">
                  <c:v>37866</c:v>
                </c:pt>
                <c:pt idx="75733">
                  <c:v>37866.5</c:v>
                </c:pt>
                <c:pt idx="75734">
                  <c:v>37867</c:v>
                </c:pt>
                <c:pt idx="75735">
                  <c:v>37867.5</c:v>
                </c:pt>
                <c:pt idx="75736">
                  <c:v>37868</c:v>
                </c:pt>
                <c:pt idx="75737">
                  <c:v>37868.5</c:v>
                </c:pt>
                <c:pt idx="75738">
                  <c:v>37869</c:v>
                </c:pt>
                <c:pt idx="75739">
                  <c:v>37869.5</c:v>
                </c:pt>
                <c:pt idx="75740">
                  <c:v>37870</c:v>
                </c:pt>
                <c:pt idx="75741">
                  <c:v>37870.5</c:v>
                </c:pt>
                <c:pt idx="75742">
                  <c:v>37871</c:v>
                </c:pt>
                <c:pt idx="75743">
                  <c:v>37871.5</c:v>
                </c:pt>
                <c:pt idx="75744">
                  <c:v>37872</c:v>
                </c:pt>
                <c:pt idx="75745">
                  <c:v>37872.5</c:v>
                </c:pt>
                <c:pt idx="75746">
                  <c:v>37873</c:v>
                </c:pt>
                <c:pt idx="75747">
                  <c:v>37873.5</c:v>
                </c:pt>
                <c:pt idx="75748">
                  <c:v>37874</c:v>
                </c:pt>
                <c:pt idx="75749">
                  <c:v>37874.5</c:v>
                </c:pt>
                <c:pt idx="75750">
                  <c:v>37875</c:v>
                </c:pt>
                <c:pt idx="75751">
                  <c:v>37875.5</c:v>
                </c:pt>
                <c:pt idx="75752">
                  <c:v>37876</c:v>
                </c:pt>
                <c:pt idx="75753">
                  <c:v>37876.5</c:v>
                </c:pt>
                <c:pt idx="75754">
                  <c:v>37877</c:v>
                </c:pt>
                <c:pt idx="75755">
                  <c:v>37877.5</c:v>
                </c:pt>
                <c:pt idx="75756">
                  <c:v>37878</c:v>
                </c:pt>
                <c:pt idx="75757">
                  <c:v>37878.5</c:v>
                </c:pt>
                <c:pt idx="75758">
                  <c:v>37879</c:v>
                </c:pt>
                <c:pt idx="75759">
                  <c:v>37879.5</c:v>
                </c:pt>
                <c:pt idx="75760">
                  <c:v>37880</c:v>
                </c:pt>
                <c:pt idx="75761">
                  <c:v>37880.5</c:v>
                </c:pt>
                <c:pt idx="75762">
                  <c:v>37881</c:v>
                </c:pt>
                <c:pt idx="75763">
                  <c:v>37881.5</c:v>
                </c:pt>
                <c:pt idx="75764">
                  <c:v>37882</c:v>
                </c:pt>
                <c:pt idx="75765">
                  <c:v>37882.5</c:v>
                </c:pt>
                <c:pt idx="75766">
                  <c:v>37883</c:v>
                </c:pt>
                <c:pt idx="75767">
                  <c:v>37883.5</c:v>
                </c:pt>
                <c:pt idx="75768">
                  <c:v>37884</c:v>
                </c:pt>
                <c:pt idx="75769">
                  <c:v>37884.5</c:v>
                </c:pt>
                <c:pt idx="75770">
                  <c:v>37885</c:v>
                </c:pt>
                <c:pt idx="75771">
                  <c:v>37885.5</c:v>
                </c:pt>
                <c:pt idx="75772">
                  <c:v>37886</c:v>
                </c:pt>
                <c:pt idx="75773">
                  <c:v>37886.5</c:v>
                </c:pt>
                <c:pt idx="75774">
                  <c:v>37887</c:v>
                </c:pt>
                <c:pt idx="75775">
                  <c:v>37887.5</c:v>
                </c:pt>
                <c:pt idx="75776">
                  <c:v>37888</c:v>
                </c:pt>
                <c:pt idx="75777">
                  <c:v>37888.5</c:v>
                </c:pt>
                <c:pt idx="75778">
                  <c:v>37889</c:v>
                </c:pt>
                <c:pt idx="75779">
                  <c:v>37889.5</c:v>
                </c:pt>
                <c:pt idx="75780">
                  <c:v>37890</c:v>
                </c:pt>
                <c:pt idx="75781">
                  <c:v>37890.5</c:v>
                </c:pt>
                <c:pt idx="75782">
                  <c:v>37891</c:v>
                </c:pt>
                <c:pt idx="75783">
                  <c:v>37891.5</c:v>
                </c:pt>
                <c:pt idx="75784">
                  <c:v>37892</c:v>
                </c:pt>
                <c:pt idx="75785">
                  <c:v>37892.5</c:v>
                </c:pt>
                <c:pt idx="75786">
                  <c:v>37893</c:v>
                </c:pt>
                <c:pt idx="75787">
                  <c:v>37893.5</c:v>
                </c:pt>
                <c:pt idx="75788">
                  <c:v>37894</c:v>
                </c:pt>
                <c:pt idx="75789">
                  <c:v>37894.5</c:v>
                </c:pt>
                <c:pt idx="75790">
                  <c:v>37895</c:v>
                </c:pt>
                <c:pt idx="75791">
                  <c:v>37895.5</c:v>
                </c:pt>
                <c:pt idx="75792">
                  <c:v>37896</c:v>
                </c:pt>
                <c:pt idx="75793">
                  <c:v>37896.5</c:v>
                </c:pt>
                <c:pt idx="75794">
                  <c:v>37897</c:v>
                </c:pt>
                <c:pt idx="75795">
                  <c:v>37897.5</c:v>
                </c:pt>
                <c:pt idx="75796">
                  <c:v>37898</c:v>
                </c:pt>
                <c:pt idx="75797">
                  <c:v>37898.5</c:v>
                </c:pt>
                <c:pt idx="75798">
                  <c:v>37899</c:v>
                </c:pt>
                <c:pt idx="75799">
                  <c:v>37899.5</c:v>
                </c:pt>
                <c:pt idx="75800">
                  <c:v>37900</c:v>
                </c:pt>
                <c:pt idx="75801">
                  <c:v>37900.5</c:v>
                </c:pt>
                <c:pt idx="75802">
                  <c:v>37901</c:v>
                </c:pt>
                <c:pt idx="75803">
                  <c:v>37901.5</c:v>
                </c:pt>
                <c:pt idx="75804">
                  <c:v>37902</c:v>
                </c:pt>
                <c:pt idx="75805">
                  <c:v>37902.5</c:v>
                </c:pt>
                <c:pt idx="75806">
                  <c:v>37903</c:v>
                </c:pt>
                <c:pt idx="75807">
                  <c:v>37903.5</c:v>
                </c:pt>
                <c:pt idx="75808">
                  <c:v>37904</c:v>
                </c:pt>
                <c:pt idx="75809">
                  <c:v>37904.5</c:v>
                </c:pt>
                <c:pt idx="75810">
                  <c:v>37905</c:v>
                </c:pt>
                <c:pt idx="75811">
                  <c:v>37905.5</c:v>
                </c:pt>
                <c:pt idx="75812">
                  <c:v>37906</c:v>
                </c:pt>
                <c:pt idx="75813">
                  <c:v>37906.5</c:v>
                </c:pt>
                <c:pt idx="75814">
                  <c:v>37907</c:v>
                </c:pt>
                <c:pt idx="75815">
                  <c:v>37907.5</c:v>
                </c:pt>
                <c:pt idx="75816">
                  <c:v>37908</c:v>
                </c:pt>
                <c:pt idx="75817">
                  <c:v>37908.5</c:v>
                </c:pt>
                <c:pt idx="75818">
                  <c:v>37909</c:v>
                </c:pt>
                <c:pt idx="75819">
                  <c:v>37909.5</c:v>
                </c:pt>
                <c:pt idx="75820">
                  <c:v>37910</c:v>
                </c:pt>
                <c:pt idx="75821">
                  <c:v>37910.5</c:v>
                </c:pt>
                <c:pt idx="75822">
                  <c:v>37911</c:v>
                </c:pt>
                <c:pt idx="75823">
                  <c:v>37911.5</c:v>
                </c:pt>
                <c:pt idx="75824">
                  <c:v>37912</c:v>
                </c:pt>
                <c:pt idx="75825">
                  <c:v>37912.5</c:v>
                </c:pt>
                <c:pt idx="75826">
                  <c:v>37913</c:v>
                </c:pt>
                <c:pt idx="75827">
                  <c:v>37913.5</c:v>
                </c:pt>
                <c:pt idx="75828">
                  <c:v>37914</c:v>
                </c:pt>
                <c:pt idx="75829">
                  <c:v>37914.5</c:v>
                </c:pt>
                <c:pt idx="75830">
                  <c:v>37915</c:v>
                </c:pt>
                <c:pt idx="75831">
                  <c:v>37915.5</c:v>
                </c:pt>
                <c:pt idx="75832">
                  <c:v>37916</c:v>
                </c:pt>
                <c:pt idx="75833">
                  <c:v>37916.5</c:v>
                </c:pt>
                <c:pt idx="75834">
                  <c:v>37917</c:v>
                </c:pt>
                <c:pt idx="75835">
                  <c:v>37917.5</c:v>
                </c:pt>
                <c:pt idx="75836">
                  <c:v>37918</c:v>
                </c:pt>
                <c:pt idx="75837">
                  <c:v>37918.5</c:v>
                </c:pt>
                <c:pt idx="75838">
                  <c:v>37919</c:v>
                </c:pt>
                <c:pt idx="75839">
                  <c:v>37919.5</c:v>
                </c:pt>
                <c:pt idx="75840">
                  <c:v>37920</c:v>
                </c:pt>
                <c:pt idx="75841">
                  <c:v>37920.5</c:v>
                </c:pt>
                <c:pt idx="75842">
                  <c:v>37921</c:v>
                </c:pt>
                <c:pt idx="75843">
                  <c:v>37921.5</c:v>
                </c:pt>
                <c:pt idx="75844">
                  <c:v>37922</c:v>
                </c:pt>
                <c:pt idx="75845">
                  <c:v>37922.5</c:v>
                </c:pt>
                <c:pt idx="75846">
                  <c:v>37923</c:v>
                </c:pt>
                <c:pt idx="75847">
                  <c:v>37923.5</c:v>
                </c:pt>
                <c:pt idx="75848">
                  <c:v>37924</c:v>
                </c:pt>
                <c:pt idx="75849">
                  <c:v>37924.5</c:v>
                </c:pt>
                <c:pt idx="75850">
                  <c:v>37925</c:v>
                </c:pt>
                <c:pt idx="75851">
                  <c:v>37925.5</c:v>
                </c:pt>
                <c:pt idx="75852">
                  <c:v>37926</c:v>
                </c:pt>
                <c:pt idx="75853">
                  <c:v>37926.5</c:v>
                </c:pt>
                <c:pt idx="75854">
                  <c:v>37927</c:v>
                </c:pt>
                <c:pt idx="75855">
                  <c:v>37927.5</c:v>
                </c:pt>
                <c:pt idx="75856">
                  <c:v>37928</c:v>
                </c:pt>
                <c:pt idx="75857">
                  <c:v>37928.5</c:v>
                </c:pt>
                <c:pt idx="75858">
                  <c:v>37929</c:v>
                </c:pt>
                <c:pt idx="75859">
                  <c:v>37929.5</c:v>
                </c:pt>
                <c:pt idx="75860">
                  <c:v>37930</c:v>
                </c:pt>
                <c:pt idx="75861">
                  <c:v>37930.5</c:v>
                </c:pt>
                <c:pt idx="75862">
                  <c:v>37931</c:v>
                </c:pt>
                <c:pt idx="75863">
                  <c:v>37931.5</c:v>
                </c:pt>
                <c:pt idx="75864">
                  <c:v>37932</c:v>
                </c:pt>
                <c:pt idx="75865">
                  <c:v>37932.5</c:v>
                </c:pt>
                <c:pt idx="75866">
                  <c:v>37933</c:v>
                </c:pt>
                <c:pt idx="75867">
                  <c:v>37933.5</c:v>
                </c:pt>
                <c:pt idx="75868">
                  <c:v>37934</c:v>
                </c:pt>
                <c:pt idx="75869">
                  <c:v>37934.5</c:v>
                </c:pt>
                <c:pt idx="75870">
                  <c:v>37935</c:v>
                </c:pt>
                <c:pt idx="75871">
                  <c:v>37935.5</c:v>
                </c:pt>
                <c:pt idx="75872">
                  <c:v>37936</c:v>
                </c:pt>
                <c:pt idx="75873">
                  <c:v>37936.5</c:v>
                </c:pt>
                <c:pt idx="75874">
                  <c:v>37937</c:v>
                </c:pt>
                <c:pt idx="75875">
                  <c:v>37937.5</c:v>
                </c:pt>
                <c:pt idx="75876">
                  <c:v>37938</c:v>
                </c:pt>
                <c:pt idx="75877">
                  <c:v>37938.5</c:v>
                </c:pt>
                <c:pt idx="75878">
                  <c:v>37939</c:v>
                </c:pt>
                <c:pt idx="75879">
                  <c:v>37939.5</c:v>
                </c:pt>
                <c:pt idx="75880">
                  <c:v>37940</c:v>
                </c:pt>
                <c:pt idx="75881">
                  <c:v>37940.5</c:v>
                </c:pt>
                <c:pt idx="75882">
                  <c:v>37941</c:v>
                </c:pt>
                <c:pt idx="75883">
                  <c:v>37941.5</c:v>
                </c:pt>
                <c:pt idx="75884">
                  <c:v>37942</c:v>
                </c:pt>
                <c:pt idx="75885">
                  <c:v>37942.5</c:v>
                </c:pt>
                <c:pt idx="75886">
                  <c:v>37943</c:v>
                </c:pt>
                <c:pt idx="75887">
                  <c:v>37943.5</c:v>
                </c:pt>
                <c:pt idx="75888">
                  <c:v>37944</c:v>
                </c:pt>
                <c:pt idx="75889">
                  <c:v>37944.5</c:v>
                </c:pt>
                <c:pt idx="75890">
                  <c:v>37945</c:v>
                </c:pt>
                <c:pt idx="75891">
                  <c:v>37945.5</c:v>
                </c:pt>
                <c:pt idx="75892">
                  <c:v>37946</c:v>
                </c:pt>
                <c:pt idx="75893">
                  <c:v>37946.5</c:v>
                </c:pt>
                <c:pt idx="75894">
                  <c:v>37947</c:v>
                </c:pt>
                <c:pt idx="75895">
                  <c:v>37947.5</c:v>
                </c:pt>
                <c:pt idx="75896">
                  <c:v>37948</c:v>
                </c:pt>
                <c:pt idx="75897">
                  <c:v>37948.5</c:v>
                </c:pt>
                <c:pt idx="75898">
                  <c:v>37949</c:v>
                </c:pt>
                <c:pt idx="75899">
                  <c:v>37949.5</c:v>
                </c:pt>
                <c:pt idx="75900">
                  <c:v>37950</c:v>
                </c:pt>
                <c:pt idx="75901">
                  <c:v>37950.5</c:v>
                </c:pt>
                <c:pt idx="75902">
                  <c:v>37951</c:v>
                </c:pt>
                <c:pt idx="75903">
                  <c:v>37951.5</c:v>
                </c:pt>
                <c:pt idx="75904">
                  <c:v>37952</c:v>
                </c:pt>
                <c:pt idx="75905">
                  <c:v>37952.5</c:v>
                </c:pt>
                <c:pt idx="75906">
                  <c:v>37953</c:v>
                </c:pt>
                <c:pt idx="75907">
                  <c:v>37953.5</c:v>
                </c:pt>
                <c:pt idx="75908">
                  <c:v>37954</c:v>
                </c:pt>
                <c:pt idx="75909">
                  <c:v>37954.5</c:v>
                </c:pt>
                <c:pt idx="75910">
                  <c:v>37955</c:v>
                </c:pt>
                <c:pt idx="75911">
                  <c:v>37955.5</c:v>
                </c:pt>
                <c:pt idx="75912">
                  <c:v>37956</c:v>
                </c:pt>
                <c:pt idx="75913">
                  <c:v>37956.5</c:v>
                </c:pt>
                <c:pt idx="75914">
                  <c:v>37957</c:v>
                </c:pt>
                <c:pt idx="75915">
                  <c:v>37957.5</c:v>
                </c:pt>
                <c:pt idx="75916">
                  <c:v>37958</c:v>
                </c:pt>
                <c:pt idx="75917">
                  <c:v>37958.5</c:v>
                </c:pt>
                <c:pt idx="75918">
                  <c:v>37959</c:v>
                </c:pt>
                <c:pt idx="75919">
                  <c:v>37959.5</c:v>
                </c:pt>
                <c:pt idx="75920">
                  <c:v>37960</c:v>
                </c:pt>
                <c:pt idx="75921">
                  <c:v>37960.5</c:v>
                </c:pt>
                <c:pt idx="75922">
                  <c:v>37961</c:v>
                </c:pt>
                <c:pt idx="75923">
                  <c:v>37961.5</c:v>
                </c:pt>
                <c:pt idx="75924">
                  <c:v>37962</c:v>
                </c:pt>
                <c:pt idx="75925">
                  <c:v>37962.5</c:v>
                </c:pt>
                <c:pt idx="75926">
                  <c:v>37963</c:v>
                </c:pt>
                <c:pt idx="75927">
                  <c:v>37963.5</c:v>
                </c:pt>
                <c:pt idx="75928">
                  <c:v>37964</c:v>
                </c:pt>
                <c:pt idx="75929">
                  <c:v>37964.5</c:v>
                </c:pt>
                <c:pt idx="75930">
                  <c:v>37965</c:v>
                </c:pt>
                <c:pt idx="75931">
                  <c:v>37965.5</c:v>
                </c:pt>
                <c:pt idx="75932">
                  <c:v>37966</c:v>
                </c:pt>
                <c:pt idx="75933">
                  <c:v>37966.5</c:v>
                </c:pt>
                <c:pt idx="75934">
                  <c:v>37967</c:v>
                </c:pt>
                <c:pt idx="75935">
                  <c:v>37967.5</c:v>
                </c:pt>
                <c:pt idx="75936">
                  <c:v>37968</c:v>
                </c:pt>
                <c:pt idx="75937">
                  <c:v>37968.5</c:v>
                </c:pt>
                <c:pt idx="75938">
                  <c:v>37969</c:v>
                </c:pt>
                <c:pt idx="75939">
                  <c:v>37969.5</c:v>
                </c:pt>
                <c:pt idx="75940">
                  <c:v>37970</c:v>
                </c:pt>
                <c:pt idx="75941">
                  <c:v>37970.5</c:v>
                </c:pt>
                <c:pt idx="75942">
                  <c:v>37971</c:v>
                </c:pt>
                <c:pt idx="75943">
                  <c:v>37971.5</c:v>
                </c:pt>
                <c:pt idx="75944">
                  <c:v>37972</c:v>
                </c:pt>
                <c:pt idx="75945">
                  <c:v>37972.5</c:v>
                </c:pt>
                <c:pt idx="75946">
                  <c:v>37973</c:v>
                </c:pt>
                <c:pt idx="75947">
                  <c:v>37973.5</c:v>
                </c:pt>
                <c:pt idx="75948">
                  <c:v>37974</c:v>
                </c:pt>
                <c:pt idx="75949">
                  <c:v>37974.5</c:v>
                </c:pt>
                <c:pt idx="75950">
                  <c:v>37975</c:v>
                </c:pt>
                <c:pt idx="75951">
                  <c:v>37975.5</c:v>
                </c:pt>
                <c:pt idx="75952">
                  <c:v>37976</c:v>
                </c:pt>
                <c:pt idx="75953">
                  <c:v>37976.5</c:v>
                </c:pt>
                <c:pt idx="75954">
                  <c:v>37977</c:v>
                </c:pt>
                <c:pt idx="75955">
                  <c:v>37977.5</c:v>
                </c:pt>
                <c:pt idx="75956">
                  <c:v>37978</c:v>
                </c:pt>
                <c:pt idx="75957">
                  <c:v>37978.5</c:v>
                </c:pt>
                <c:pt idx="75958">
                  <c:v>37979</c:v>
                </c:pt>
                <c:pt idx="75959">
                  <c:v>37979.5</c:v>
                </c:pt>
                <c:pt idx="75960">
                  <c:v>37980</c:v>
                </c:pt>
                <c:pt idx="75961">
                  <c:v>37980.5</c:v>
                </c:pt>
                <c:pt idx="75962">
                  <c:v>37981</c:v>
                </c:pt>
                <c:pt idx="75963">
                  <c:v>37981.5</c:v>
                </c:pt>
                <c:pt idx="75964">
                  <c:v>37982</c:v>
                </c:pt>
                <c:pt idx="75965">
                  <c:v>37982.5</c:v>
                </c:pt>
                <c:pt idx="75966">
                  <c:v>37983</c:v>
                </c:pt>
                <c:pt idx="75967">
                  <c:v>37983.5</c:v>
                </c:pt>
                <c:pt idx="75968">
                  <c:v>37984</c:v>
                </c:pt>
                <c:pt idx="75969">
                  <c:v>37984.5</c:v>
                </c:pt>
                <c:pt idx="75970">
                  <c:v>37985</c:v>
                </c:pt>
                <c:pt idx="75971">
                  <c:v>37985.5</c:v>
                </c:pt>
                <c:pt idx="75972">
                  <c:v>37986</c:v>
                </c:pt>
                <c:pt idx="75973">
                  <c:v>37986.5</c:v>
                </c:pt>
                <c:pt idx="75974">
                  <c:v>37987</c:v>
                </c:pt>
                <c:pt idx="75975">
                  <c:v>37987.5</c:v>
                </c:pt>
                <c:pt idx="75976">
                  <c:v>37988</c:v>
                </c:pt>
                <c:pt idx="75977">
                  <c:v>37988.5</c:v>
                </c:pt>
                <c:pt idx="75978">
                  <c:v>37989</c:v>
                </c:pt>
                <c:pt idx="75979">
                  <c:v>37989.5</c:v>
                </c:pt>
                <c:pt idx="75980">
                  <c:v>37990</c:v>
                </c:pt>
                <c:pt idx="75981">
                  <c:v>37990.5</c:v>
                </c:pt>
                <c:pt idx="75982">
                  <c:v>37991</c:v>
                </c:pt>
                <c:pt idx="75983">
                  <c:v>37991.5</c:v>
                </c:pt>
                <c:pt idx="75984">
                  <c:v>37992</c:v>
                </c:pt>
                <c:pt idx="75985">
                  <c:v>37992.5</c:v>
                </c:pt>
                <c:pt idx="75986">
                  <c:v>37993</c:v>
                </c:pt>
                <c:pt idx="75987">
                  <c:v>37993.5</c:v>
                </c:pt>
                <c:pt idx="75988">
                  <c:v>37994</c:v>
                </c:pt>
                <c:pt idx="75989">
                  <c:v>37994.5</c:v>
                </c:pt>
                <c:pt idx="75990">
                  <c:v>37995</c:v>
                </c:pt>
                <c:pt idx="75991">
                  <c:v>37995.5</c:v>
                </c:pt>
                <c:pt idx="75992">
                  <c:v>37996</c:v>
                </c:pt>
                <c:pt idx="75993">
                  <c:v>37996.5</c:v>
                </c:pt>
                <c:pt idx="75994">
                  <c:v>37997</c:v>
                </c:pt>
                <c:pt idx="75995">
                  <c:v>37997.5</c:v>
                </c:pt>
                <c:pt idx="75996">
                  <c:v>37998</c:v>
                </c:pt>
                <c:pt idx="75997">
                  <c:v>37998.5</c:v>
                </c:pt>
                <c:pt idx="75998">
                  <c:v>37999</c:v>
                </c:pt>
                <c:pt idx="75999">
                  <c:v>37999.5</c:v>
                </c:pt>
                <c:pt idx="76000">
                  <c:v>38000</c:v>
                </c:pt>
                <c:pt idx="76001">
                  <c:v>38000.5</c:v>
                </c:pt>
                <c:pt idx="76002">
                  <c:v>38001</c:v>
                </c:pt>
                <c:pt idx="76003">
                  <c:v>38001.5</c:v>
                </c:pt>
                <c:pt idx="76004">
                  <c:v>38002</c:v>
                </c:pt>
                <c:pt idx="76005">
                  <c:v>38002.5</c:v>
                </c:pt>
                <c:pt idx="76006">
                  <c:v>38003</c:v>
                </c:pt>
                <c:pt idx="76007">
                  <c:v>38003.5</c:v>
                </c:pt>
                <c:pt idx="76008">
                  <c:v>38004</c:v>
                </c:pt>
                <c:pt idx="76009">
                  <c:v>38004.5</c:v>
                </c:pt>
                <c:pt idx="76010">
                  <c:v>38005</c:v>
                </c:pt>
                <c:pt idx="76011">
                  <c:v>38005.5</c:v>
                </c:pt>
                <c:pt idx="76012">
                  <c:v>38006</c:v>
                </c:pt>
                <c:pt idx="76013">
                  <c:v>38006.5</c:v>
                </c:pt>
                <c:pt idx="76014">
                  <c:v>38007</c:v>
                </c:pt>
                <c:pt idx="76015">
                  <c:v>38007.5</c:v>
                </c:pt>
                <c:pt idx="76016">
                  <c:v>38008</c:v>
                </c:pt>
                <c:pt idx="76017">
                  <c:v>38008.5</c:v>
                </c:pt>
                <c:pt idx="76018">
                  <c:v>38009</c:v>
                </c:pt>
                <c:pt idx="76019">
                  <c:v>38009.5</c:v>
                </c:pt>
                <c:pt idx="76020">
                  <c:v>38010</c:v>
                </c:pt>
                <c:pt idx="76021">
                  <c:v>38010.5</c:v>
                </c:pt>
                <c:pt idx="76022">
                  <c:v>38011</c:v>
                </c:pt>
                <c:pt idx="76023">
                  <c:v>38011.5</c:v>
                </c:pt>
                <c:pt idx="76024">
                  <c:v>38012</c:v>
                </c:pt>
                <c:pt idx="76025">
                  <c:v>38012.5</c:v>
                </c:pt>
                <c:pt idx="76026">
                  <c:v>38013</c:v>
                </c:pt>
                <c:pt idx="76027">
                  <c:v>38013.5</c:v>
                </c:pt>
                <c:pt idx="76028">
                  <c:v>38014</c:v>
                </c:pt>
                <c:pt idx="76029">
                  <c:v>38014.5</c:v>
                </c:pt>
                <c:pt idx="76030">
                  <c:v>38015</c:v>
                </c:pt>
                <c:pt idx="76031">
                  <c:v>38015.5</c:v>
                </c:pt>
                <c:pt idx="76032">
                  <c:v>38016</c:v>
                </c:pt>
                <c:pt idx="76033">
                  <c:v>38016.5</c:v>
                </c:pt>
                <c:pt idx="76034">
                  <c:v>38017</c:v>
                </c:pt>
                <c:pt idx="76035">
                  <c:v>38017.5</c:v>
                </c:pt>
                <c:pt idx="76036">
                  <c:v>38018</c:v>
                </c:pt>
                <c:pt idx="76037">
                  <c:v>38018.5</c:v>
                </c:pt>
                <c:pt idx="76038">
                  <c:v>38019</c:v>
                </c:pt>
                <c:pt idx="76039">
                  <c:v>38019.5</c:v>
                </c:pt>
                <c:pt idx="76040">
                  <c:v>38020</c:v>
                </c:pt>
                <c:pt idx="76041">
                  <c:v>38020.5</c:v>
                </c:pt>
                <c:pt idx="76042">
                  <c:v>38021</c:v>
                </c:pt>
                <c:pt idx="76043">
                  <c:v>38021.5</c:v>
                </c:pt>
                <c:pt idx="76044">
                  <c:v>38022</c:v>
                </c:pt>
                <c:pt idx="76045">
                  <c:v>38022.5</c:v>
                </c:pt>
                <c:pt idx="76046">
                  <c:v>38023</c:v>
                </c:pt>
                <c:pt idx="76047">
                  <c:v>38023.5</c:v>
                </c:pt>
                <c:pt idx="76048">
                  <c:v>38024</c:v>
                </c:pt>
                <c:pt idx="76049">
                  <c:v>38024.5</c:v>
                </c:pt>
                <c:pt idx="76050">
                  <c:v>38025</c:v>
                </c:pt>
                <c:pt idx="76051">
                  <c:v>38025.5</c:v>
                </c:pt>
                <c:pt idx="76052">
                  <c:v>38026</c:v>
                </c:pt>
                <c:pt idx="76053">
                  <c:v>38026.5</c:v>
                </c:pt>
                <c:pt idx="76054">
                  <c:v>38027</c:v>
                </c:pt>
                <c:pt idx="76055">
                  <c:v>38027.5</c:v>
                </c:pt>
                <c:pt idx="76056">
                  <c:v>38028</c:v>
                </c:pt>
                <c:pt idx="76057">
                  <c:v>38028.5</c:v>
                </c:pt>
                <c:pt idx="76058">
                  <c:v>38029</c:v>
                </c:pt>
                <c:pt idx="76059">
                  <c:v>38029.5</c:v>
                </c:pt>
                <c:pt idx="76060">
                  <c:v>38030</c:v>
                </c:pt>
                <c:pt idx="76061">
                  <c:v>38030.5</c:v>
                </c:pt>
                <c:pt idx="76062">
                  <c:v>38031</c:v>
                </c:pt>
                <c:pt idx="76063">
                  <c:v>38031.5</c:v>
                </c:pt>
                <c:pt idx="76064">
                  <c:v>38032</c:v>
                </c:pt>
                <c:pt idx="76065">
                  <c:v>38032.5</c:v>
                </c:pt>
                <c:pt idx="76066">
                  <c:v>38033</c:v>
                </c:pt>
                <c:pt idx="76067">
                  <c:v>38033.5</c:v>
                </c:pt>
                <c:pt idx="76068">
                  <c:v>38034</c:v>
                </c:pt>
                <c:pt idx="76069">
                  <c:v>38034.5</c:v>
                </c:pt>
                <c:pt idx="76070">
                  <c:v>38035</c:v>
                </c:pt>
                <c:pt idx="76071">
                  <c:v>38035.5</c:v>
                </c:pt>
                <c:pt idx="76072">
                  <c:v>38036</c:v>
                </c:pt>
                <c:pt idx="76073">
                  <c:v>38036.5</c:v>
                </c:pt>
                <c:pt idx="76074">
                  <c:v>38037</c:v>
                </c:pt>
                <c:pt idx="76075">
                  <c:v>38037.5</c:v>
                </c:pt>
                <c:pt idx="76076">
                  <c:v>38038</c:v>
                </c:pt>
                <c:pt idx="76077">
                  <c:v>38038.5</c:v>
                </c:pt>
                <c:pt idx="76078">
                  <c:v>38039</c:v>
                </c:pt>
                <c:pt idx="76079">
                  <c:v>38039.5</c:v>
                </c:pt>
                <c:pt idx="76080">
                  <c:v>38040</c:v>
                </c:pt>
                <c:pt idx="76081">
                  <c:v>38040.5</c:v>
                </c:pt>
                <c:pt idx="76082">
                  <c:v>38041</c:v>
                </c:pt>
                <c:pt idx="76083">
                  <c:v>38041.5</c:v>
                </c:pt>
                <c:pt idx="76084">
                  <c:v>38042</c:v>
                </c:pt>
                <c:pt idx="76085">
                  <c:v>38042.5</c:v>
                </c:pt>
                <c:pt idx="76086">
                  <c:v>38043</c:v>
                </c:pt>
                <c:pt idx="76087">
                  <c:v>38043.5</c:v>
                </c:pt>
                <c:pt idx="76088">
                  <c:v>38044</c:v>
                </c:pt>
                <c:pt idx="76089">
                  <c:v>38044.5</c:v>
                </c:pt>
                <c:pt idx="76090">
                  <c:v>38045</c:v>
                </c:pt>
                <c:pt idx="76091">
                  <c:v>38045.5</c:v>
                </c:pt>
                <c:pt idx="76092">
                  <c:v>38046</c:v>
                </c:pt>
                <c:pt idx="76093">
                  <c:v>38046.5</c:v>
                </c:pt>
                <c:pt idx="76094">
                  <c:v>38047</c:v>
                </c:pt>
                <c:pt idx="76095">
                  <c:v>38047.5</c:v>
                </c:pt>
                <c:pt idx="76096">
                  <c:v>38048</c:v>
                </c:pt>
                <c:pt idx="76097">
                  <c:v>38048.5</c:v>
                </c:pt>
                <c:pt idx="76098">
                  <c:v>38049</c:v>
                </c:pt>
                <c:pt idx="76099">
                  <c:v>38049.5</c:v>
                </c:pt>
                <c:pt idx="76100">
                  <c:v>38050</c:v>
                </c:pt>
                <c:pt idx="76101">
                  <c:v>38050.5</c:v>
                </c:pt>
                <c:pt idx="76102">
                  <c:v>38051</c:v>
                </c:pt>
                <c:pt idx="76103">
                  <c:v>38051.5</c:v>
                </c:pt>
                <c:pt idx="76104">
                  <c:v>38052</c:v>
                </c:pt>
                <c:pt idx="76105">
                  <c:v>38052.5</c:v>
                </c:pt>
                <c:pt idx="76106">
                  <c:v>38053</c:v>
                </c:pt>
                <c:pt idx="76107">
                  <c:v>38053.5</c:v>
                </c:pt>
                <c:pt idx="76108">
                  <c:v>38054</c:v>
                </c:pt>
                <c:pt idx="76109">
                  <c:v>38054.5</c:v>
                </c:pt>
                <c:pt idx="76110">
                  <c:v>38055</c:v>
                </c:pt>
                <c:pt idx="76111">
                  <c:v>38055.5</c:v>
                </c:pt>
                <c:pt idx="76112">
                  <c:v>38056</c:v>
                </c:pt>
                <c:pt idx="76113">
                  <c:v>38056.5</c:v>
                </c:pt>
                <c:pt idx="76114">
                  <c:v>38057</c:v>
                </c:pt>
                <c:pt idx="76115">
                  <c:v>38057.5</c:v>
                </c:pt>
                <c:pt idx="76116">
                  <c:v>38058</c:v>
                </c:pt>
                <c:pt idx="76117">
                  <c:v>38058.5</c:v>
                </c:pt>
                <c:pt idx="76118">
                  <c:v>38059</c:v>
                </c:pt>
                <c:pt idx="76119">
                  <c:v>38059.5</c:v>
                </c:pt>
                <c:pt idx="76120">
                  <c:v>38060</c:v>
                </c:pt>
                <c:pt idx="76121">
                  <c:v>38060.5</c:v>
                </c:pt>
                <c:pt idx="76122">
                  <c:v>38061</c:v>
                </c:pt>
                <c:pt idx="76123">
                  <c:v>38061.5</c:v>
                </c:pt>
                <c:pt idx="76124">
                  <c:v>38062</c:v>
                </c:pt>
                <c:pt idx="76125">
                  <c:v>38062.5</c:v>
                </c:pt>
                <c:pt idx="76126">
                  <c:v>38063</c:v>
                </c:pt>
                <c:pt idx="76127">
                  <c:v>38063.5</c:v>
                </c:pt>
                <c:pt idx="76128">
                  <c:v>38064</c:v>
                </c:pt>
                <c:pt idx="76129">
                  <c:v>38064.5</c:v>
                </c:pt>
                <c:pt idx="76130">
                  <c:v>38065</c:v>
                </c:pt>
                <c:pt idx="76131">
                  <c:v>38065.5</c:v>
                </c:pt>
                <c:pt idx="76132">
                  <c:v>38066</c:v>
                </c:pt>
                <c:pt idx="76133">
                  <c:v>38066.5</c:v>
                </c:pt>
                <c:pt idx="76134">
                  <c:v>38067</c:v>
                </c:pt>
                <c:pt idx="76135">
                  <c:v>38067.5</c:v>
                </c:pt>
                <c:pt idx="76136">
                  <c:v>38068</c:v>
                </c:pt>
                <c:pt idx="76137">
                  <c:v>38068.5</c:v>
                </c:pt>
                <c:pt idx="76138">
                  <c:v>38069</c:v>
                </c:pt>
                <c:pt idx="76139">
                  <c:v>38069.5</c:v>
                </c:pt>
                <c:pt idx="76140">
                  <c:v>38070</c:v>
                </c:pt>
                <c:pt idx="76141">
                  <c:v>38070.5</c:v>
                </c:pt>
                <c:pt idx="76142">
                  <c:v>38071</c:v>
                </c:pt>
                <c:pt idx="76143">
                  <c:v>38071.5</c:v>
                </c:pt>
                <c:pt idx="76144">
                  <c:v>38072</c:v>
                </c:pt>
                <c:pt idx="76145">
                  <c:v>38072.5</c:v>
                </c:pt>
                <c:pt idx="76146">
                  <c:v>38073</c:v>
                </c:pt>
                <c:pt idx="76147">
                  <c:v>38073.5</c:v>
                </c:pt>
                <c:pt idx="76148">
                  <c:v>38074</c:v>
                </c:pt>
                <c:pt idx="76149">
                  <c:v>38074.5</c:v>
                </c:pt>
                <c:pt idx="76150">
                  <c:v>38075</c:v>
                </c:pt>
                <c:pt idx="76151">
                  <c:v>38075.5</c:v>
                </c:pt>
                <c:pt idx="76152">
                  <c:v>38076</c:v>
                </c:pt>
                <c:pt idx="76153">
                  <c:v>38076.5</c:v>
                </c:pt>
                <c:pt idx="76154">
                  <c:v>38077</c:v>
                </c:pt>
                <c:pt idx="76155">
                  <c:v>38077.5</c:v>
                </c:pt>
                <c:pt idx="76156">
                  <c:v>38078</c:v>
                </c:pt>
                <c:pt idx="76157">
                  <c:v>38078.5</c:v>
                </c:pt>
                <c:pt idx="76158">
                  <c:v>38079</c:v>
                </c:pt>
                <c:pt idx="76159">
                  <c:v>38079.5</c:v>
                </c:pt>
                <c:pt idx="76160">
                  <c:v>38080</c:v>
                </c:pt>
                <c:pt idx="76161">
                  <c:v>38080.5</c:v>
                </c:pt>
                <c:pt idx="76162">
                  <c:v>38081</c:v>
                </c:pt>
                <c:pt idx="76163">
                  <c:v>38081.5</c:v>
                </c:pt>
                <c:pt idx="76164">
                  <c:v>38082</c:v>
                </c:pt>
                <c:pt idx="76165">
                  <c:v>38082.5</c:v>
                </c:pt>
                <c:pt idx="76166">
                  <c:v>38083</c:v>
                </c:pt>
                <c:pt idx="76167">
                  <c:v>38083.5</c:v>
                </c:pt>
                <c:pt idx="76168">
                  <c:v>38084</c:v>
                </c:pt>
                <c:pt idx="76169">
                  <c:v>38084.5</c:v>
                </c:pt>
                <c:pt idx="76170">
                  <c:v>38085</c:v>
                </c:pt>
                <c:pt idx="76171">
                  <c:v>38085.5</c:v>
                </c:pt>
                <c:pt idx="76172">
                  <c:v>38086</c:v>
                </c:pt>
                <c:pt idx="76173">
                  <c:v>38086.5</c:v>
                </c:pt>
                <c:pt idx="76174">
                  <c:v>38087</c:v>
                </c:pt>
                <c:pt idx="76175">
                  <c:v>38087.5</c:v>
                </c:pt>
                <c:pt idx="76176">
                  <c:v>38088</c:v>
                </c:pt>
                <c:pt idx="76177">
                  <c:v>38088.5</c:v>
                </c:pt>
                <c:pt idx="76178">
                  <c:v>38089</c:v>
                </c:pt>
                <c:pt idx="76179">
                  <c:v>38089.5</c:v>
                </c:pt>
                <c:pt idx="76180">
                  <c:v>38090</c:v>
                </c:pt>
                <c:pt idx="76181">
                  <c:v>38090.5</c:v>
                </c:pt>
                <c:pt idx="76182">
                  <c:v>38091</c:v>
                </c:pt>
                <c:pt idx="76183">
                  <c:v>38091.5</c:v>
                </c:pt>
                <c:pt idx="76184">
                  <c:v>38092</c:v>
                </c:pt>
                <c:pt idx="76185">
                  <c:v>38092.5</c:v>
                </c:pt>
                <c:pt idx="76186">
                  <c:v>38093</c:v>
                </c:pt>
                <c:pt idx="76187">
                  <c:v>38093.5</c:v>
                </c:pt>
                <c:pt idx="76188">
                  <c:v>38094</c:v>
                </c:pt>
                <c:pt idx="76189">
                  <c:v>38094.5</c:v>
                </c:pt>
                <c:pt idx="76190">
                  <c:v>38095</c:v>
                </c:pt>
                <c:pt idx="76191">
                  <c:v>38095.5</c:v>
                </c:pt>
                <c:pt idx="76192">
                  <c:v>38096</c:v>
                </c:pt>
                <c:pt idx="76193">
                  <c:v>38096.5</c:v>
                </c:pt>
                <c:pt idx="76194">
                  <c:v>38097</c:v>
                </c:pt>
                <c:pt idx="76195">
                  <c:v>38097.5</c:v>
                </c:pt>
                <c:pt idx="76196">
                  <c:v>38098</c:v>
                </c:pt>
                <c:pt idx="76197">
                  <c:v>38098.5</c:v>
                </c:pt>
                <c:pt idx="76198">
                  <c:v>38099</c:v>
                </c:pt>
                <c:pt idx="76199">
                  <c:v>38099.5</c:v>
                </c:pt>
                <c:pt idx="76200">
                  <c:v>38100</c:v>
                </c:pt>
                <c:pt idx="76201">
                  <c:v>38100.5</c:v>
                </c:pt>
                <c:pt idx="76202">
                  <c:v>38101</c:v>
                </c:pt>
                <c:pt idx="76203">
                  <c:v>38101.5</c:v>
                </c:pt>
                <c:pt idx="76204">
                  <c:v>38102</c:v>
                </c:pt>
                <c:pt idx="76205">
                  <c:v>38102.5</c:v>
                </c:pt>
                <c:pt idx="76206">
                  <c:v>38103</c:v>
                </c:pt>
                <c:pt idx="76207">
                  <c:v>38103.5</c:v>
                </c:pt>
                <c:pt idx="76208">
                  <c:v>38104</c:v>
                </c:pt>
                <c:pt idx="76209">
                  <c:v>38104.5</c:v>
                </c:pt>
                <c:pt idx="76210">
                  <c:v>38105</c:v>
                </c:pt>
                <c:pt idx="76211">
                  <c:v>38105.5</c:v>
                </c:pt>
                <c:pt idx="76212">
                  <c:v>38106</c:v>
                </c:pt>
                <c:pt idx="76213">
                  <c:v>38106.5</c:v>
                </c:pt>
                <c:pt idx="76214">
                  <c:v>38107</c:v>
                </c:pt>
                <c:pt idx="76215">
                  <c:v>38107.5</c:v>
                </c:pt>
                <c:pt idx="76216">
                  <c:v>38108</c:v>
                </c:pt>
                <c:pt idx="76217">
                  <c:v>38108.5</c:v>
                </c:pt>
                <c:pt idx="76218">
                  <c:v>38109</c:v>
                </c:pt>
                <c:pt idx="76219">
                  <c:v>38109.5</c:v>
                </c:pt>
                <c:pt idx="76220">
                  <c:v>38110</c:v>
                </c:pt>
                <c:pt idx="76221">
                  <c:v>38110.5</c:v>
                </c:pt>
                <c:pt idx="76222">
                  <c:v>38111</c:v>
                </c:pt>
                <c:pt idx="76223">
                  <c:v>38111.5</c:v>
                </c:pt>
                <c:pt idx="76224">
                  <c:v>38112</c:v>
                </c:pt>
                <c:pt idx="76225">
                  <c:v>38112.5</c:v>
                </c:pt>
                <c:pt idx="76226">
                  <c:v>38113</c:v>
                </c:pt>
                <c:pt idx="76227">
                  <c:v>38113.5</c:v>
                </c:pt>
                <c:pt idx="76228">
                  <c:v>38114</c:v>
                </c:pt>
                <c:pt idx="76229">
                  <c:v>38114.5</c:v>
                </c:pt>
                <c:pt idx="76230">
                  <c:v>38115</c:v>
                </c:pt>
                <c:pt idx="76231">
                  <c:v>38115.5</c:v>
                </c:pt>
                <c:pt idx="76232">
                  <c:v>38116</c:v>
                </c:pt>
                <c:pt idx="76233">
                  <c:v>38116.5</c:v>
                </c:pt>
                <c:pt idx="76234">
                  <c:v>38117</c:v>
                </c:pt>
                <c:pt idx="76235">
                  <c:v>38117.5</c:v>
                </c:pt>
                <c:pt idx="76236">
                  <c:v>38118</c:v>
                </c:pt>
                <c:pt idx="76237">
                  <c:v>38118.5</c:v>
                </c:pt>
                <c:pt idx="76238">
                  <c:v>38119</c:v>
                </c:pt>
                <c:pt idx="76239">
                  <c:v>38119.5</c:v>
                </c:pt>
                <c:pt idx="76240">
                  <c:v>38120</c:v>
                </c:pt>
                <c:pt idx="76241">
                  <c:v>38120.5</c:v>
                </c:pt>
                <c:pt idx="76242">
                  <c:v>38121</c:v>
                </c:pt>
                <c:pt idx="76243">
                  <c:v>38121.5</c:v>
                </c:pt>
                <c:pt idx="76244">
                  <c:v>38122</c:v>
                </c:pt>
                <c:pt idx="76245">
                  <c:v>38122.5</c:v>
                </c:pt>
                <c:pt idx="76246">
                  <c:v>38123</c:v>
                </c:pt>
                <c:pt idx="76247">
                  <c:v>38123.5</c:v>
                </c:pt>
                <c:pt idx="76248">
                  <c:v>38124</c:v>
                </c:pt>
                <c:pt idx="76249">
                  <c:v>38124.5</c:v>
                </c:pt>
                <c:pt idx="76250">
                  <c:v>38125</c:v>
                </c:pt>
                <c:pt idx="76251">
                  <c:v>38125.5</c:v>
                </c:pt>
                <c:pt idx="76252">
                  <c:v>38126</c:v>
                </c:pt>
                <c:pt idx="76253">
                  <c:v>38126.5</c:v>
                </c:pt>
                <c:pt idx="76254">
                  <c:v>38127</c:v>
                </c:pt>
                <c:pt idx="76255">
                  <c:v>38127.5</c:v>
                </c:pt>
                <c:pt idx="76256">
                  <c:v>38128</c:v>
                </c:pt>
                <c:pt idx="76257">
                  <c:v>38128.5</c:v>
                </c:pt>
                <c:pt idx="76258">
                  <c:v>38129</c:v>
                </c:pt>
                <c:pt idx="76259">
                  <c:v>38129.5</c:v>
                </c:pt>
                <c:pt idx="76260">
                  <c:v>38130</c:v>
                </c:pt>
                <c:pt idx="76261">
                  <c:v>38130.5</c:v>
                </c:pt>
                <c:pt idx="76262">
                  <c:v>38131</c:v>
                </c:pt>
                <c:pt idx="76263">
                  <c:v>38131.5</c:v>
                </c:pt>
                <c:pt idx="76264">
                  <c:v>38132</c:v>
                </c:pt>
                <c:pt idx="76265">
                  <c:v>38132.5</c:v>
                </c:pt>
                <c:pt idx="76266">
                  <c:v>38133</c:v>
                </c:pt>
                <c:pt idx="76267">
                  <c:v>38133.5</c:v>
                </c:pt>
                <c:pt idx="76268">
                  <c:v>38134</c:v>
                </c:pt>
                <c:pt idx="76269">
                  <c:v>38134.5</c:v>
                </c:pt>
                <c:pt idx="76270">
                  <c:v>38135</c:v>
                </c:pt>
                <c:pt idx="76271">
                  <c:v>38135.5</c:v>
                </c:pt>
                <c:pt idx="76272">
                  <c:v>38136</c:v>
                </c:pt>
                <c:pt idx="76273">
                  <c:v>38136.5</c:v>
                </c:pt>
                <c:pt idx="76274">
                  <c:v>38137</c:v>
                </c:pt>
                <c:pt idx="76275">
                  <c:v>38137.5</c:v>
                </c:pt>
                <c:pt idx="76276">
                  <c:v>38138</c:v>
                </c:pt>
                <c:pt idx="76277">
                  <c:v>38138.5</c:v>
                </c:pt>
                <c:pt idx="76278">
                  <c:v>38139</c:v>
                </c:pt>
                <c:pt idx="76279">
                  <c:v>38139.5</c:v>
                </c:pt>
                <c:pt idx="76280">
                  <c:v>38140</c:v>
                </c:pt>
                <c:pt idx="76281">
                  <c:v>38140.5</c:v>
                </c:pt>
                <c:pt idx="76282">
                  <c:v>38141</c:v>
                </c:pt>
                <c:pt idx="76283">
                  <c:v>38141.5</c:v>
                </c:pt>
                <c:pt idx="76284">
                  <c:v>38142</c:v>
                </c:pt>
                <c:pt idx="76285">
                  <c:v>38142.5</c:v>
                </c:pt>
                <c:pt idx="76286">
                  <c:v>38143</c:v>
                </c:pt>
                <c:pt idx="76287">
                  <c:v>38143.5</c:v>
                </c:pt>
                <c:pt idx="76288">
                  <c:v>38144</c:v>
                </c:pt>
                <c:pt idx="76289">
                  <c:v>38144.5</c:v>
                </c:pt>
                <c:pt idx="76290">
                  <c:v>38145</c:v>
                </c:pt>
                <c:pt idx="76291">
                  <c:v>38145.5</c:v>
                </c:pt>
                <c:pt idx="76292">
                  <c:v>38146</c:v>
                </c:pt>
                <c:pt idx="76293">
                  <c:v>38146.5</c:v>
                </c:pt>
                <c:pt idx="76294">
                  <c:v>38147</c:v>
                </c:pt>
                <c:pt idx="76295">
                  <c:v>38147.5</c:v>
                </c:pt>
                <c:pt idx="76296">
                  <c:v>38148</c:v>
                </c:pt>
                <c:pt idx="76297">
                  <c:v>38148.5</c:v>
                </c:pt>
                <c:pt idx="76298">
                  <c:v>38149</c:v>
                </c:pt>
                <c:pt idx="76299">
                  <c:v>38149.5</c:v>
                </c:pt>
                <c:pt idx="76300">
                  <c:v>38150</c:v>
                </c:pt>
                <c:pt idx="76301">
                  <c:v>38150.5</c:v>
                </c:pt>
                <c:pt idx="76302">
                  <c:v>38151</c:v>
                </c:pt>
                <c:pt idx="76303">
                  <c:v>38151.5</c:v>
                </c:pt>
                <c:pt idx="76304">
                  <c:v>38152</c:v>
                </c:pt>
                <c:pt idx="76305">
                  <c:v>38152.5</c:v>
                </c:pt>
                <c:pt idx="76306">
                  <c:v>38153</c:v>
                </c:pt>
                <c:pt idx="76307">
                  <c:v>38153.5</c:v>
                </c:pt>
                <c:pt idx="76308">
                  <c:v>38154</c:v>
                </c:pt>
                <c:pt idx="76309">
                  <c:v>38154.5</c:v>
                </c:pt>
                <c:pt idx="76310">
                  <c:v>38155</c:v>
                </c:pt>
                <c:pt idx="76311">
                  <c:v>38155.5</c:v>
                </c:pt>
                <c:pt idx="76312">
                  <c:v>38156</c:v>
                </c:pt>
                <c:pt idx="76313">
                  <c:v>38156.5</c:v>
                </c:pt>
                <c:pt idx="76314">
                  <c:v>38157</c:v>
                </c:pt>
                <c:pt idx="76315">
                  <c:v>38157.5</c:v>
                </c:pt>
                <c:pt idx="76316">
                  <c:v>38158</c:v>
                </c:pt>
                <c:pt idx="76317">
                  <c:v>38158.5</c:v>
                </c:pt>
                <c:pt idx="76318">
                  <c:v>38159</c:v>
                </c:pt>
                <c:pt idx="76319">
                  <c:v>38159.5</c:v>
                </c:pt>
                <c:pt idx="76320">
                  <c:v>38160</c:v>
                </c:pt>
                <c:pt idx="76321">
                  <c:v>38160.5</c:v>
                </c:pt>
                <c:pt idx="76322">
                  <c:v>38161</c:v>
                </c:pt>
                <c:pt idx="76323">
                  <c:v>38161.5</c:v>
                </c:pt>
                <c:pt idx="76324">
                  <c:v>38162</c:v>
                </c:pt>
                <c:pt idx="76325">
                  <c:v>38162.5</c:v>
                </c:pt>
                <c:pt idx="76326">
                  <c:v>38163</c:v>
                </c:pt>
                <c:pt idx="76327">
                  <c:v>38163.5</c:v>
                </c:pt>
                <c:pt idx="76328">
                  <c:v>38164</c:v>
                </c:pt>
                <c:pt idx="76329">
                  <c:v>38164.5</c:v>
                </c:pt>
                <c:pt idx="76330">
                  <c:v>38165</c:v>
                </c:pt>
                <c:pt idx="76331">
                  <c:v>38165.5</c:v>
                </c:pt>
                <c:pt idx="76332">
                  <c:v>38166</c:v>
                </c:pt>
                <c:pt idx="76333">
                  <c:v>38166.5</c:v>
                </c:pt>
                <c:pt idx="76334">
                  <c:v>38167</c:v>
                </c:pt>
                <c:pt idx="76335">
                  <c:v>38167.5</c:v>
                </c:pt>
                <c:pt idx="76336">
                  <c:v>38168</c:v>
                </c:pt>
                <c:pt idx="76337">
                  <c:v>38168.5</c:v>
                </c:pt>
                <c:pt idx="76338">
                  <c:v>38169</c:v>
                </c:pt>
                <c:pt idx="76339">
                  <c:v>38169.5</c:v>
                </c:pt>
                <c:pt idx="76340">
                  <c:v>38170</c:v>
                </c:pt>
                <c:pt idx="76341">
                  <c:v>38170.5</c:v>
                </c:pt>
                <c:pt idx="76342">
                  <c:v>38171</c:v>
                </c:pt>
                <c:pt idx="76343">
                  <c:v>38171.5</c:v>
                </c:pt>
                <c:pt idx="76344">
                  <c:v>38172</c:v>
                </c:pt>
                <c:pt idx="76345">
                  <c:v>38172.5</c:v>
                </c:pt>
                <c:pt idx="76346">
                  <c:v>38173</c:v>
                </c:pt>
                <c:pt idx="76347">
                  <c:v>38173.5</c:v>
                </c:pt>
                <c:pt idx="76348">
                  <c:v>38174</c:v>
                </c:pt>
                <c:pt idx="76349">
                  <c:v>38174.5</c:v>
                </c:pt>
                <c:pt idx="76350">
                  <c:v>38175</c:v>
                </c:pt>
                <c:pt idx="76351">
                  <c:v>38175.5</c:v>
                </c:pt>
                <c:pt idx="76352">
                  <c:v>38176</c:v>
                </c:pt>
                <c:pt idx="76353">
                  <c:v>38176.5</c:v>
                </c:pt>
                <c:pt idx="76354">
                  <c:v>38177</c:v>
                </c:pt>
                <c:pt idx="76355">
                  <c:v>38177.5</c:v>
                </c:pt>
                <c:pt idx="76356">
                  <c:v>38178</c:v>
                </c:pt>
                <c:pt idx="76357">
                  <c:v>38178.5</c:v>
                </c:pt>
                <c:pt idx="76358">
                  <c:v>38179</c:v>
                </c:pt>
                <c:pt idx="76359">
                  <c:v>38179.5</c:v>
                </c:pt>
                <c:pt idx="76360">
                  <c:v>38180</c:v>
                </c:pt>
                <c:pt idx="76361">
                  <c:v>38180.5</c:v>
                </c:pt>
                <c:pt idx="76362">
                  <c:v>38181</c:v>
                </c:pt>
                <c:pt idx="76363">
                  <c:v>38181.5</c:v>
                </c:pt>
                <c:pt idx="76364">
                  <c:v>38182</c:v>
                </c:pt>
                <c:pt idx="76365">
                  <c:v>38182.5</c:v>
                </c:pt>
                <c:pt idx="76366">
                  <c:v>38183</c:v>
                </c:pt>
                <c:pt idx="76367">
                  <c:v>38183.5</c:v>
                </c:pt>
                <c:pt idx="76368">
                  <c:v>38184</c:v>
                </c:pt>
                <c:pt idx="76369">
                  <c:v>38184.5</c:v>
                </c:pt>
                <c:pt idx="76370">
                  <c:v>38185</c:v>
                </c:pt>
                <c:pt idx="76371">
                  <c:v>38185.5</c:v>
                </c:pt>
                <c:pt idx="76372">
                  <c:v>38186</c:v>
                </c:pt>
                <c:pt idx="76373">
                  <c:v>38186.5</c:v>
                </c:pt>
                <c:pt idx="76374">
                  <c:v>38187</c:v>
                </c:pt>
                <c:pt idx="76375">
                  <c:v>38187.5</c:v>
                </c:pt>
                <c:pt idx="76376">
                  <c:v>38188</c:v>
                </c:pt>
                <c:pt idx="76377">
                  <c:v>38188.5</c:v>
                </c:pt>
                <c:pt idx="76378">
                  <c:v>38189</c:v>
                </c:pt>
                <c:pt idx="76379">
                  <c:v>38189.5</c:v>
                </c:pt>
                <c:pt idx="76380">
                  <c:v>38190</c:v>
                </c:pt>
                <c:pt idx="76381">
                  <c:v>38190.5</c:v>
                </c:pt>
                <c:pt idx="76382">
                  <c:v>38191</c:v>
                </c:pt>
                <c:pt idx="76383">
                  <c:v>38191.5</c:v>
                </c:pt>
                <c:pt idx="76384">
                  <c:v>38192</c:v>
                </c:pt>
                <c:pt idx="76385">
                  <c:v>38192.5</c:v>
                </c:pt>
                <c:pt idx="76386">
                  <c:v>38193</c:v>
                </c:pt>
                <c:pt idx="76387">
                  <c:v>38193.5</c:v>
                </c:pt>
                <c:pt idx="76388">
                  <c:v>38194</c:v>
                </c:pt>
                <c:pt idx="76389">
                  <c:v>38194.5</c:v>
                </c:pt>
                <c:pt idx="76390">
                  <c:v>38195</c:v>
                </c:pt>
                <c:pt idx="76391">
                  <c:v>38195.5</c:v>
                </c:pt>
                <c:pt idx="76392">
                  <c:v>38196</c:v>
                </c:pt>
                <c:pt idx="76393">
                  <c:v>38196.5</c:v>
                </c:pt>
                <c:pt idx="76394">
                  <c:v>38197</c:v>
                </c:pt>
                <c:pt idx="76395">
                  <c:v>38197.5</c:v>
                </c:pt>
                <c:pt idx="76396">
                  <c:v>38198</c:v>
                </c:pt>
                <c:pt idx="76397">
                  <c:v>38198.5</c:v>
                </c:pt>
                <c:pt idx="76398">
                  <c:v>38199</c:v>
                </c:pt>
                <c:pt idx="76399">
                  <c:v>38199.5</c:v>
                </c:pt>
                <c:pt idx="76400">
                  <c:v>38200</c:v>
                </c:pt>
                <c:pt idx="76401">
                  <c:v>38200.5</c:v>
                </c:pt>
                <c:pt idx="76402">
                  <c:v>38201</c:v>
                </c:pt>
                <c:pt idx="76403">
                  <c:v>38201.5</c:v>
                </c:pt>
                <c:pt idx="76404">
                  <c:v>38202</c:v>
                </c:pt>
                <c:pt idx="76405">
                  <c:v>38202.5</c:v>
                </c:pt>
                <c:pt idx="76406">
                  <c:v>38203</c:v>
                </c:pt>
                <c:pt idx="76407">
                  <c:v>38203.5</c:v>
                </c:pt>
                <c:pt idx="76408">
                  <c:v>38204</c:v>
                </c:pt>
                <c:pt idx="76409">
                  <c:v>38204.5</c:v>
                </c:pt>
                <c:pt idx="76410">
                  <c:v>38205</c:v>
                </c:pt>
                <c:pt idx="76411">
                  <c:v>38205.5</c:v>
                </c:pt>
                <c:pt idx="76412">
                  <c:v>38206</c:v>
                </c:pt>
                <c:pt idx="76413">
                  <c:v>38206.5</c:v>
                </c:pt>
                <c:pt idx="76414">
                  <c:v>38207</c:v>
                </c:pt>
                <c:pt idx="76415">
                  <c:v>38207.5</c:v>
                </c:pt>
                <c:pt idx="76416">
                  <c:v>38208</c:v>
                </c:pt>
                <c:pt idx="76417">
                  <c:v>38208.5</c:v>
                </c:pt>
                <c:pt idx="76418">
                  <c:v>38209</c:v>
                </c:pt>
                <c:pt idx="76419">
                  <c:v>38209.5</c:v>
                </c:pt>
                <c:pt idx="76420">
                  <c:v>38210</c:v>
                </c:pt>
                <c:pt idx="76421">
                  <c:v>38210.5</c:v>
                </c:pt>
                <c:pt idx="76422">
                  <c:v>38211</c:v>
                </c:pt>
                <c:pt idx="76423">
                  <c:v>38211.5</c:v>
                </c:pt>
                <c:pt idx="76424">
                  <c:v>38212</c:v>
                </c:pt>
                <c:pt idx="76425">
                  <c:v>38212.5</c:v>
                </c:pt>
                <c:pt idx="76426">
                  <c:v>38213</c:v>
                </c:pt>
                <c:pt idx="76427">
                  <c:v>38213.5</c:v>
                </c:pt>
                <c:pt idx="76428">
                  <c:v>38214</c:v>
                </c:pt>
                <c:pt idx="76429">
                  <c:v>38214.5</c:v>
                </c:pt>
                <c:pt idx="76430">
                  <c:v>38215</c:v>
                </c:pt>
                <c:pt idx="76431">
                  <c:v>38215.5</c:v>
                </c:pt>
                <c:pt idx="76432">
                  <c:v>38216</c:v>
                </c:pt>
                <c:pt idx="76433">
                  <c:v>38216.5</c:v>
                </c:pt>
                <c:pt idx="76434">
                  <c:v>38217</c:v>
                </c:pt>
                <c:pt idx="76435">
                  <c:v>38217.5</c:v>
                </c:pt>
                <c:pt idx="76436">
                  <c:v>38218</c:v>
                </c:pt>
                <c:pt idx="76437">
                  <c:v>38218.5</c:v>
                </c:pt>
                <c:pt idx="76438">
                  <c:v>38219</c:v>
                </c:pt>
                <c:pt idx="76439">
                  <c:v>38219.5</c:v>
                </c:pt>
                <c:pt idx="76440">
                  <c:v>38220</c:v>
                </c:pt>
                <c:pt idx="76441">
                  <c:v>38220.5</c:v>
                </c:pt>
                <c:pt idx="76442">
                  <c:v>38221</c:v>
                </c:pt>
                <c:pt idx="76443">
                  <c:v>38221.5</c:v>
                </c:pt>
                <c:pt idx="76444">
                  <c:v>38222</c:v>
                </c:pt>
                <c:pt idx="76445">
                  <c:v>38222.5</c:v>
                </c:pt>
                <c:pt idx="76446">
                  <c:v>38223</c:v>
                </c:pt>
                <c:pt idx="76447">
                  <c:v>38223.5</c:v>
                </c:pt>
                <c:pt idx="76448">
                  <c:v>38224</c:v>
                </c:pt>
                <c:pt idx="76449">
                  <c:v>38224.5</c:v>
                </c:pt>
                <c:pt idx="76450">
                  <c:v>38225</c:v>
                </c:pt>
                <c:pt idx="76451">
                  <c:v>38225.5</c:v>
                </c:pt>
                <c:pt idx="76452">
                  <c:v>38226</c:v>
                </c:pt>
                <c:pt idx="76453">
                  <c:v>38226.5</c:v>
                </c:pt>
                <c:pt idx="76454">
                  <c:v>38227</c:v>
                </c:pt>
                <c:pt idx="76455">
                  <c:v>38227.5</c:v>
                </c:pt>
                <c:pt idx="76456">
                  <c:v>38228</c:v>
                </c:pt>
                <c:pt idx="76457">
                  <c:v>38228.5</c:v>
                </c:pt>
                <c:pt idx="76458">
                  <c:v>38229</c:v>
                </c:pt>
                <c:pt idx="76459">
                  <c:v>38229.5</c:v>
                </c:pt>
                <c:pt idx="76460">
                  <c:v>38230</c:v>
                </c:pt>
                <c:pt idx="76461">
                  <c:v>38230.5</c:v>
                </c:pt>
                <c:pt idx="76462">
                  <c:v>38231</c:v>
                </c:pt>
                <c:pt idx="76463">
                  <c:v>38231.5</c:v>
                </c:pt>
                <c:pt idx="76464">
                  <c:v>38232</c:v>
                </c:pt>
                <c:pt idx="76465">
                  <c:v>38232.5</c:v>
                </c:pt>
                <c:pt idx="76466">
                  <c:v>38233</c:v>
                </c:pt>
                <c:pt idx="76467">
                  <c:v>38233.5</c:v>
                </c:pt>
                <c:pt idx="76468">
                  <c:v>38234</c:v>
                </c:pt>
                <c:pt idx="76469">
                  <c:v>38234.5</c:v>
                </c:pt>
                <c:pt idx="76470">
                  <c:v>38235</c:v>
                </c:pt>
                <c:pt idx="76471">
                  <c:v>38235.5</c:v>
                </c:pt>
                <c:pt idx="76472">
                  <c:v>38236</c:v>
                </c:pt>
                <c:pt idx="76473">
                  <c:v>38236.5</c:v>
                </c:pt>
                <c:pt idx="76474">
                  <c:v>38237</c:v>
                </c:pt>
                <c:pt idx="76475">
                  <c:v>38237.5</c:v>
                </c:pt>
                <c:pt idx="76476">
                  <c:v>38238</c:v>
                </c:pt>
                <c:pt idx="76477">
                  <c:v>38238.5</c:v>
                </c:pt>
                <c:pt idx="76478">
                  <c:v>38239</c:v>
                </c:pt>
                <c:pt idx="76479">
                  <c:v>38239.5</c:v>
                </c:pt>
                <c:pt idx="76480">
                  <c:v>38240</c:v>
                </c:pt>
                <c:pt idx="76481">
                  <c:v>38240.5</c:v>
                </c:pt>
                <c:pt idx="76482">
                  <c:v>38241</c:v>
                </c:pt>
                <c:pt idx="76483">
                  <c:v>38241.5</c:v>
                </c:pt>
                <c:pt idx="76484">
                  <c:v>38242</c:v>
                </c:pt>
                <c:pt idx="76485">
                  <c:v>38242.5</c:v>
                </c:pt>
                <c:pt idx="76486">
                  <c:v>38243</c:v>
                </c:pt>
                <c:pt idx="76487">
                  <c:v>38243.5</c:v>
                </c:pt>
                <c:pt idx="76488">
                  <c:v>38244</c:v>
                </c:pt>
                <c:pt idx="76489">
                  <c:v>38244.5</c:v>
                </c:pt>
                <c:pt idx="76490">
                  <c:v>38245</c:v>
                </c:pt>
                <c:pt idx="76491">
                  <c:v>38245.5</c:v>
                </c:pt>
                <c:pt idx="76492">
                  <c:v>38246</c:v>
                </c:pt>
                <c:pt idx="76493">
                  <c:v>38246.5</c:v>
                </c:pt>
                <c:pt idx="76494">
                  <c:v>38247</c:v>
                </c:pt>
                <c:pt idx="76495">
                  <c:v>38247.5</c:v>
                </c:pt>
                <c:pt idx="76496">
                  <c:v>38248</c:v>
                </c:pt>
                <c:pt idx="76497">
                  <c:v>38248.5</c:v>
                </c:pt>
                <c:pt idx="76498">
                  <c:v>38249</c:v>
                </c:pt>
                <c:pt idx="76499">
                  <c:v>38249.5</c:v>
                </c:pt>
                <c:pt idx="76500">
                  <c:v>38250</c:v>
                </c:pt>
                <c:pt idx="76501">
                  <c:v>38250.5</c:v>
                </c:pt>
                <c:pt idx="76502">
                  <c:v>38251</c:v>
                </c:pt>
                <c:pt idx="76503">
                  <c:v>38251.5</c:v>
                </c:pt>
                <c:pt idx="76504">
                  <c:v>38252</c:v>
                </c:pt>
                <c:pt idx="76505">
                  <c:v>38252.5</c:v>
                </c:pt>
                <c:pt idx="76506">
                  <c:v>38253</c:v>
                </c:pt>
                <c:pt idx="76507">
                  <c:v>38253.5</c:v>
                </c:pt>
                <c:pt idx="76508">
                  <c:v>38254</c:v>
                </c:pt>
                <c:pt idx="76509">
                  <c:v>38254.5</c:v>
                </c:pt>
                <c:pt idx="76510">
                  <c:v>38255</c:v>
                </c:pt>
                <c:pt idx="76511">
                  <c:v>38255.5</c:v>
                </c:pt>
                <c:pt idx="76512">
                  <c:v>38256</c:v>
                </c:pt>
                <c:pt idx="76513">
                  <c:v>38256.5</c:v>
                </c:pt>
                <c:pt idx="76514">
                  <c:v>38257</c:v>
                </c:pt>
                <c:pt idx="76515">
                  <c:v>38257.5</c:v>
                </c:pt>
                <c:pt idx="76516">
                  <c:v>38258</c:v>
                </c:pt>
                <c:pt idx="76517">
                  <c:v>38258.5</c:v>
                </c:pt>
                <c:pt idx="76518">
                  <c:v>38259</c:v>
                </c:pt>
                <c:pt idx="76519">
                  <c:v>38259.5</c:v>
                </c:pt>
                <c:pt idx="76520">
                  <c:v>38260</c:v>
                </c:pt>
                <c:pt idx="76521">
                  <c:v>38260.5</c:v>
                </c:pt>
                <c:pt idx="76522">
                  <c:v>38261</c:v>
                </c:pt>
                <c:pt idx="76523">
                  <c:v>38261.5</c:v>
                </c:pt>
                <c:pt idx="76524">
                  <c:v>38262</c:v>
                </c:pt>
                <c:pt idx="76525">
                  <c:v>38262.5</c:v>
                </c:pt>
                <c:pt idx="76526">
                  <c:v>38263</c:v>
                </c:pt>
                <c:pt idx="76527">
                  <c:v>38263.5</c:v>
                </c:pt>
                <c:pt idx="76528">
                  <c:v>38264</c:v>
                </c:pt>
                <c:pt idx="76529">
                  <c:v>38264.5</c:v>
                </c:pt>
                <c:pt idx="76530">
                  <c:v>38265</c:v>
                </c:pt>
                <c:pt idx="76531">
                  <c:v>38265.5</c:v>
                </c:pt>
                <c:pt idx="76532">
                  <c:v>38266</c:v>
                </c:pt>
                <c:pt idx="76533">
                  <c:v>38266.5</c:v>
                </c:pt>
                <c:pt idx="76534">
                  <c:v>38267</c:v>
                </c:pt>
                <c:pt idx="76535">
                  <c:v>38267.5</c:v>
                </c:pt>
                <c:pt idx="76536">
                  <c:v>38268</c:v>
                </c:pt>
                <c:pt idx="76537">
                  <c:v>38268.5</c:v>
                </c:pt>
                <c:pt idx="76538">
                  <c:v>38269</c:v>
                </c:pt>
                <c:pt idx="76539">
                  <c:v>38269.5</c:v>
                </c:pt>
                <c:pt idx="76540">
                  <c:v>38270</c:v>
                </c:pt>
                <c:pt idx="76541">
                  <c:v>38270.5</c:v>
                </c:pt>
                <c:pt idx="76542">
                  <c:v>38271</c:v>
                </c:pt>
                <c:pt idx="76543">
                  <c:v>38271.5</c:v>
                </c:pt>
                <c:pt idx="76544">
                  <c:v>38272</c:v>
                </c:pt>
                <c:pt idx="76545">
                  <c:v>38272.5</c:v>
                </c:pt>
                <c:pt idx="76546">
                  <c:v>38273</c:v>
                </c:pt>
                <c:pt idx="76547">
                  <c:v>38273.5</c:v>
                </c:pt>
                <c:pt idx="76548">
                  <c:v>38274</c:v>
                </c:pt>
                <c:pt idx="76549">
                  <c:v>38274.5</c:v>
                </c:pt>
                <c:pt idx="76550">
                  <c:v>38275</c:v>
                </c:pt>
                <c:pt idx="76551">
                  <c:v>38275.5</c:v>
                </c:pt>
                <c:pt idx="76552">
                  <c:v>38276</c:v>
                </c:pt>
                <c:pt idx="76553">
                  <c:v>38276.5</c:v>
                </c:pt>
                <c:pt idx="76554">
                  <c:v>38277</c:v>
                </c:pt>
                <c:pt idx="76555">
                  <c:v>38277.5</c:v>
                </c:pt>
                <c:pt idx="76556">
                  <c:v>38278</c:v>
                </c:pt>
                <c:pt idx="76557">
                  <c:v>38278.5</c:v>
                </c:pt>
                <c:pt idx="76558">
                  <c:v>38279</c:v>
                </c:pt>
                <c:pt idx="76559">
                  <c:v>38279.5</c:v>
                </c:pt>
                <c:pt idx="76560">
                  <c:v>38280</c:v>
                </c:pt>
                <c:pt idx="76561">
                  <c:v>38280.5</c:v>
                </c:pt>
                <c:pt idx="76562">
                  <c:v>38281</c:v>
                </c:pt>
                <c:pt idx="76563">
                  <c:v>38281.5</c:v>
                </c:pt>
                <c:pt idx="76564">
                  <c:v>38282</c:v>
                </c:pt>
                <c:pt idx="76565">
                  <c:v>38282.5</c:v>
                </c:pt>
                <c:pt idx="76566">
                  <c:v>38283</c:v>
                </c:pt>
                <c:pt idx="76567">
                  <c:v>38283.5</c:v>
                </c:pt>
                <c:pt idx="76568">
                  <c:v>38284</c:v>
                </c:pt>
                <c:pt idx="76569">
                  <c:v>38284.5</c:v>
                </c:pt>
                <c:pt idx="76570">
                  <c:v>38285</c:v>
                </c:pt>
                <c:pt idx="76571">
                  <c:v>38285.5</c:v>
                </c:pt>
                <c:pt idx="76572">
                  <c:v>38286</c:v>
                </c:pt>
                <c:pt idx="76573">
                  <c:v>38286.5</c:v>
                </c:pt>
                <c:pt idx="76574">
                  <c:v>38287</c:v>
                </c:pt>
                <c:pt idx="76575">
                  <c:v>38287.5</c:v>
                </c:pt>
                <c:pt idx="76576">
                  <c:v>38288</c:v>
                </c:pt>
                <c:pt idx="76577">
                  <c:v>38288.5</c:v>
                </c:pt>
                <c:pt idx="76578">
                  <c:v>38289</c:v>
                </c:pt>
                <c:pt idx="76579">
                  <c:v>38289.5</c:v>
                </c:pt>
                <c:pt idx="76580">
                  <c:v>38290</c:v>
                </c:pt>
                <c:pt idx="76581">
                  <c:v>38290.5</c:v>
                </c:pt>
                <c:pt idx="76582">
                  <c:v>38291</c:v>
                </c:pt>
                <c:pt idx="76583">
                  <c:v>38291.5</c:v>
                </c:pt>
                <c:pt idx="76584">
                  <c:v>38292</c:v>
                </c:pt>
                <c:pt idx="76585">
                  <c:v>38292.5</c:v>
                </c:pt>
                <c:pt idx="76586">
                  <c:v>38293</c:v>
                </c:pt>
                <c:pt idx="76587">
                  <c:v>38293.5</c:v>
                </c:pt>
                <c:pt idx="76588">
                  <c:v>38294</c:v>
                </c:pt>
                <c:pt idx="76589">
                  <c:v>38294.5</c:v>
                </c:pt>
                <c:pt idx="76590">
                  <c:v>38295</c:v>
                </c:pt>
                <c:pt idx="76591">
                  <c:v>38295.5</c:v>
                </c:pt>
                <c:pt idx="76592">
                  <c:v>38296</c:v>
                </c:pt>
                <c:pt idx="76593">
                  <c:v>38296.5</c:v>
                </c:pt>
                <c:pt idx="76594">
                  <c:v>38297</c:v>
                </c:pt>
                <c:pt idx="76595">
                  <c:v>38297.5</c:v>
                </c:pt>
                <c:pt idx="76596">
                  <c:v>38298</c:v>
                </c:pt>
                <c:pt idx="76597">
                  <c:v>38298.5</c:v>
                </c:pt>
                <c:pt idx="76598">
                  <c:v>38299</c:v>
                </c:pt>
                <c:pt idx="76599">
                  <c:v>38299.5</c:v>
                </c:pt>
                <c:pt idx="76600">
                  <c:v>38300</c:v>
                </c:pt>
                <c:pt idx="76601">
                  <c:v>38300.5</c:v>
                </c:pt>
                <c:pt idx="76602">
                  <c:v>38301</c:v>
                </c:pt>
                <c:pt idx="76603">
                  <c:v>38301.5</c:v>
                </c:pt>
                <c:pt idx="76604">
                  <c:v>38302</c:v>
                </c:pt>
                <c:pt idx="76605">
                  <c:v>38302.5</c:v>
                </c:pt>
                <c:pt idx="76606">
                  <c:v>38303</c:v>
                </c:pt>
                <c:pt idx="76607">
                  <c:v>38303.5</c:v>
                </c:pt>
                <c:pt idx="76608">
                  <c:v>38304</c:v>
                </c:pt>
                <c:pt idx="76609">
                  <c:v>38304.5</c:v>
                </c:pt>
                <c:pt idx="76610">
                  <c:v>38305</c:v>
                </c:pt>
                <c:pt idx="76611">
                  <c:v>38305.5</c:v>
                </c:pt>
                <c:pt idx="76612">
                  <c:v>38306</c:v>
                </c:pt>
                <c:pt idx="76613">
                  <c:v>38306.5</c:v>
                </c:pt>
                <c:pt idx="76614">
                  <c:v>38307</c:v>
                </c:pt>
                <c:pt idx="76615">
                  <c:v>38307.5</c:v>
                </c:pt>
                <c:pt idx="76616">
                  <c:v>38308</c:v>
                </c:pt>
                <c:pt idx="76617">
                  <c:v>38308.5</c:v>
                </c:pt>
                <c:pt idx="76618">
                  <c:v>38309</c:v>
                </c:pt>
                <c:pt idx="76619">
                  <c:v>38309.5</c:v>
                </c:pt>
                <c:pt idx="76620">
                  <c:v>38310</c:v>
                </c:pt>
                <c:pt idx="76621">
                  <c:v>38310.5</c:v>
                </c:pt>
                <c:pt idx="76622">
                  <c:v>38311</c:v>
                </c:pt>
                <c:pt idx="76623">
                  <c:v>38311.5</c:v>
                </c:pt>
                <c:pt idx="76624">
                  <c:v>38312</c:v>
                </c:pt>
                <c:pt idx="76625">
                  <c:v>38312.5</c:v>
                </c:pt>
                <c:pt idx="76626">
                  <c:v>38313</c:v>
                </c:pt>
                <c:pt idx="76627">
                  <c:v>38313.5</c:v>
                </c:pt>
                <c:pt idx="76628">
                  <c:v>38314</c:v>
                </c:pt>
                <c:pt idx="76629">
                  <c:v>38314.5</c:v>
                </c:pt>
                <c:pt idx="76630">
                  <c:v>38315</c:v>
                </c:pt>
                <c:pt idx="76631">
                  <c:v>38315.5</c:v>
                </c:pt>
                <c:pt idx="76632">
                  <c:v>38316</c:v>
                </c:pt>
                <c:pt idx="76633">
                  <c:v>38316.5</c:v>
                </c:pt>
                <c:pt idx="76634">
                  <c:v>38317</c:v>
                </c:pt>
                <c:pt idx="76635">
                  <c:v>38317.5</c:v>
                </c:pt>
                <c:pt idx="76636">
                  <c:v>38318</c:v>
                </c:pt>
                <c:pt idx="76637">
                  <c:v>38318.5</c:v>
                </c:pt>
                <c:pt idx="76638">
                  <c:v>38319</c:v>
                </c:pt>
                <c:pt idx="76639">
                  <c:v>38319.5</c:v>
                </c:pt>
                <c:pt idx="76640">
                  <c:v>38320</c:v>
                </c:pt>
                <c:pt idx="76641">
                  <c:v>38320.5</c:v>
                </c:pt>
                <c:pt idx="76642">
                  <c:v>38321</c:v>
                </c:pt>
                <c:pt idx="76643">
                  <c:v>38321.5</c:v>
                </c:pt>
                <c:pt idx="76644">
                  <c:v>38322</c:v>
                </c:pt>
                <c:pt idx="76645">
                  <c:v>38322.5</c:v>
                </c:pt>
                <c:pt idx="76646">
                  <c:v>38323</c:v>
                </c:pt>
                <c:pt idx="76647">
                  <c:v>38323.5</c:v>
                </c:pt>
                <c:pt idx="76648">
                  <c:v>38324</c:v>
                </c:pt>
                <c:pt idx="76649">
                  <c:v>38324.5</c:v>
                </c:pt>
                <c:pt idx="76650">
                  <c:v>38325</c:v>
                </c:pt>
                <c:pt idx="76651">
                  <c:v>38325.5</c:v>
                </c:pt>
                <c:pt idx="76652">
                  <c:v>38326</c:v>
                </c:pt>
                <c:pt idx="76653">
                  <c:v>38326.5</c:v>
                </c:pt>
                <c:pt idx="76654">
                  <c:v>38327</c:v>
                </c:pt>
                <c:pt idx="76655">
                  <c:v>38327.5</c:v>
                </c:pt>
                <c:pt idx="76656">
                  <c:v>38328</c:v>
                </c:pt>
                <c:pt idx="76657">
                  <c:v>38328.5</c:v>
                </c:pt>
                <c:pt idx="76658">
                  <c:v>38329</c:v>
                </c:pt>
                <c:pt idx="76659">
                  <c:v>38329.5</c:v>
                </c:pt>
                <c:pt idx="76660">
                  <c:v>38330</c:v>
                </c:pt>
                <c:pt idx="76661">
                  <c:v>38330.5</c:v>
                </c:pt>
                <c:pt idx="76662">
                  <c:v>38331</c:v>
                </c:pt>
                <c:pt idx="76663">
                  <c:v>38331.5</c:v>
                </c:pt>
                <c:pt idx="76664">
                  <c:v>38332</c:v>
                </c:pt>
                <c:pt idx="76665">
                  <c:v>38332.5</c:v>
                </c:pt>
                <c:pt idx="76666">
                  <c:v>38333</c:v>
                </c:pt>
                <c:pt idx="76667">
                  <c:v>38333.5</c:v>
                </c:pt>
                <c:pt idx="76668">
                  <c:v>38334</c:v>
                </c:pt>
                <c:pt idx="76669">
                  <c:v>38334.5</c:v>
                </c:pt>
                <c:pt idx="76670">
                  <c:v>38335</c:v>
                </c:pt>
                <c:pt idx="76671">
                  <c:v>38335.5</c:v>
                </c:pt>
                <c:pt idx="76672">
                  <c:v>38336</c:v>
                </c:pt>
                <c:pt idx="76673">
                  <c:v>38336.5</c:v>
                </c:pt>
                <c:pt idx="76674">
                  <c:v>38337</c:v>
                </c:pt>
                <c:pt idx="76675">
                  <c:v>38337.5</c:v>
                </c:pt>
                <c:pt idx="76676">
                  <c:v>38338</c:v>
                </c:pt>
                <c:pt idx="76677">
                  <c:v>38338.5</c:v>
                </c:pt>
                <c:pt idx="76678">
                  <c:v>38339</c:v>
                </c:pt>
                <c:pt idx="76679">
                  <c:v>38339.5</c:v>
                </c:pt>
                <c:pt idx="76680">
                  <c:v>38340</c:v>
                </c:pt>
                <c:pt idx="76681">
                  <c:v>38340.5</c:v>
                </c:pt>
                <c:pt idx="76682">
                  <c:v>38341</c:v>
                </c:pt>
                <c:pt idx="76683">
                  <c:v>38341.5</c:v>
                </c:pt>
                <c:pt idx="76684">
                  <c:v>38342</c:v>
                </c:pt>
                <c:pt idx="76685">
                  <c:v>38342.5</c:v>
                </c:pt>
                <c:pt idx="76686">
                  <c:v>38343</c:v>
                </c:pt>
                <c:pt idx="76687">
                  <c:v>38343.5</c:v>
                </c:pt>
                <c:pt idx="76688">
                  <c:v>38344</c:v>
                </c:pt>
                <c:pt idx="76689">
                  <c:v>38344.5</c:v>
                </c:pt>
                <c:pt idx="76690">
                  <c:v>38345</c:v>
                </c:pt>
                <c:pt idx="76691">
                  <c:v>38345.5</c:v>
                </c:pt>
                <c:pt idx="76692">
                  <c:v>38346</c:v>
                </c:pt>
                <c:pt idx="76693">
                  <c:v>38346.5</c:v>
                </c:pt>
                <c:pt idx="76694">
                  <c:v>38347</c:v>
                </c:pt>
                <c:pt idx="76695">
                  <c:v>38347.5</c:v>
                </c:pt>
                <c:pt idx="76696">
                  <c:v>38348</c:v>
                </c:pt>
                <c:pt idx="76697">
                  <c:v>38348.5</c:v>
                </c:pt>
                <c:pt idx="76698">
                  <c:v>38349</c:v>
                </c:pt>
                <c:pt idx="76699">
                  <c:v>38349.5</c:v>
                </c:pt>
                <c:pt idx="76700">
                  <c:v>38350</c:v>
                </c:pt>
                <c:pt idx="76701">
                  <c:v>38350.5</c:v>
                </c:pt>
                <c:pt idx="76702">
                  <c:v>38351</c:v>
                </c:pt>
                <c:pt idx="76703">
                  <c:v>38351.5</c:v>
                </c:pt>
                <c:pt idx="76704">
                  <c:v>38352</c:v>
                </c:pt>
                <c:pt idx="76705">
                  <c:v>38352.5</c:v>
                </c:pt>
                <c:pt idx="76706">
                  <c:v>38353</c:v>
                </c:pt>
                <c:pt idx="76707">
                  <c:v>38353.5</c:v>
                </c:pt>
                <c:pt idx="76708">
                  <c:v>38354</c:v>
                </c:pt>
                <c:pt idx="76709">
                  <c:v>38354.5</c:v>
                </c:pt>
                <c:pt idx="76710">
                  <c:v>38355</c:v>
                </c:pt>
                <c:pt idx="76711">
                  <c:v>38355.5</c:v>
                </c:pt>
                <c:pt idx="76712">
                  <c:v>38356</c:v>
                </c:pt>
                <c:pt idx="76713">
                  <c:v>38356.5</c:v>
                </c:pt>
                <c:pt idx="76714">
                  <c:v>38357</c:v>
                </c:pt>
                <c:pt idx="76715">
                  <c:v>38357.5</c:v>
                </c:pt>
                <c:pt idx="76716">
                  <c:v>38358</c:v>
                </c:pt>
                <c:pt idx="76717">
                  <c:v>38358.5</c:v>
                </c:pt>
                <c:pt idx="76718">
                  <c:v>38359</c:v>
                </c:pt>
                <c:pt idx="76719">
                  <c:v>38359.5</c:v>
                </c:pt>
                <c:pt idx="76720">
                  <c:v>38360</c:v>
                </c:pt>
                <c:pt idx="76721">
                  <c:v>38360.5</c:v>
                </c:pt>
                <c:pt idx="76722">
                  <c:v>38361</c:v>
                </c:pt>
                <c:pt idx="76723">
                  <c:v>38361.5</c:v>
                </c:pt>
                <c:pt idx="76724">
                  <c:v>38362</c:v>
                </c:pt>
                <c:pt idx="76725">
                  <c:v>38362.5</c:v>
                </c:pt>
                <c:pt idx="76726">
                  <c:v>38363</c:v>
                </c:pt>
                <c:pt idx="76727">
                  <c:v>38363.5</c:v>
                </c:pt>
                <c:pt idx="76728">
                  <c:v>38364</c:v>
                </c:pt>
                <c:pt idx="76729">
                  <c:v>38364.5</c:v>
                </c:pt>
                <c:pt idx="76730">
                  <c:v>38365</c:v>
                </c:pt>
                <c:pt idx="76731">
                  <c:v>38365.5</c:v>
                </c:pt>
                <c:pt idx="76732">
                  <c:v>38366</c:v>
                </c:pt>
                <c:pt idx="76733">
                  <c:v>38366.5</c:v>
                </c:pt>
                <c:pt idx="76734">
                  <c:v>38367</c:v>
                </c:pt>
                <c:pt idx="76735">
                  <c:v>38367.5</c:v>
                </c:pt>
                <c:pt idx="76736">
                  <c:v>38368</c:v>
                </c:pt>
                <c:pt idx="76737">
                  <c:v>38368.5</c:v>
                </c:pt>
                <c:pt idx="76738">
                  <c:v>38369</c:v>
                </c:pt>
                <c:pt idx="76739">
                  <c:v>38369.5</c:v>
                </c:pt>
                <c:pt idx="76740">
                  <c:v>38370</c:v>
                </c:pt>
                <c:pt idx="76741">
                  <c:v>38370.5</c:v>
                </c:pt>
                <c:pt idx="76742">
                  <c:v>38371</c:v>
                </c:pt>
                <c:pt idx="76743">
                  <c:v>38371.5</c:v>
                </c:pt>
                <c:pt idx="76744">
                  <c:v>38372</c:v>
                </c:pt>
                <c:pt idx="76745">
                  <c:v>38372.5</c:v>
                </c:pt>
                <c:pt idx="76746">
                  <c:v>38373</c:v>
                </c:pt>
                <c:pt idx="76747">
                  <c:v>38373.5</c:v>
                </c:pt>
                <c:pt idx="76748">
                  <c:v>38374</c:v>
                </c:pt>
                <c:pt idx="76749">
                  <c:v>38374.5</c:v>
                </c:pt>
                <c:pt idx="76750">
                  <c:v>38375</c:v>
                </c:pt>
                <c:pt idx="76751">
                  <c:v>38375.5</c:v>
                </c:pt>
                <c:pt idx="76752">
                  <c:v>38376</c:v>
                </c:pt>
                <c:pt idx="76753">
                  <c:v>38376.5</c:v>
                </c:pt>
                <c:pt idx="76754">
                  <c:v>38377</c:v>
                </c:pt>
                <c:pt idx="76755">
                  <c:v>38377.5</c:v>
                </c:pt>
                <c:pt idx="76756">
                  <c:v>38378</c:v>
                </c:pt>
                <c:pt idx="76757">
                  <c:v>38378.5</c:v>
                </c:pt>
                <c:pt idx="76758">
                  <c:v>38379</c:v>
                </c:pt>
                <c:pt idx="76759">
                  <c:v>38379.5</c:v>
                </c:pt>
                <c:pt idx="76760">
                  <c:v>38380</c:v>
                </c:pt>
                <c:pt idx="76761">
                  <c:v>38380.5</c:v>
                </c:pt>
                <c:pt idx="76762">
                  <c:v>38381</c:v>
                </c:pt>
                <c:pt idx="76763">
                  <c:v>38381.5</c:v>
                </c:pt>
                <c:pt idx="76764">
                  <c:v>38382</c:v>
                </c:pt>
                <c:pt idx="76765">
                  <c:v>38382.5</c:v>
                </c:pt>
                <c:pt idx="76766">
                  <c:v>38383</c:v>
                </c:pt>
                <c:pt idx="76767">
                  <c:v>38383.5</c:v>
                </c:pt>
                <c:pt idx="76768">
                  <c:v>38384</c:v>
                </c:pt>
                <c:pt idx="76769">
                  <c:v>38384.5</c:v>
                </c:pt>
                <c:pt idx="76770">
                  <c:v>38385</c:v>
                </c:pt>
                <c:pt idx="76771">
                  <c:v>38385.5</c:v>
                </c:pt>
                <c:pt idx="76772">
                  <c:v>38386</c:v>
                </c:pt>
                <c:pt idx="76773">
                  <c:v>38386.5</c:v>
                </c:pt>
                <c:pt idx="76774">
                  <c:v>38387</c:v>
                </c:pt>
                <c:pt idx="76775">
                  <c:v>38387.5</c:v>
                </c:pt>
                <c:pt idx="76776">
                  <c:v>38388</c:v>
                </c:pt>
                <c:pt idx="76777">
                  <c:v>38388.5</c:v>
                </c:pt>
                <c:pt idx="76778">
                  <c:v>38389</c:v>
                </c:pt>
                <c:pt idx="76779">
                  <c:v>38389.5</c:v>
                </c:pt>
                <c:pt idx="76780">
                  <c:v>38390</c:v>
                </c:pt>
                <c:pt idx="76781">
                  <c:v>38390.5</c:v>
                </c:pt>
                <c:pt idx="76782">
                  <c:v>38391</c:v>
                </c:pt>
                <c:pt idx="76783">
                  <c:v>38391.5</c:v>
                </c:pt>
                <c:pt idx="76784">
                  <c:v>38392</c:v>
                </c:pt>
                <c:pt idx="76785">
                  <c:v>38392.5</c:v>
                </c:pt>
                <c:pt idx="76786">
                  <c:v>38393</c:v>
                </c:pt>
                <c:pt idx="76787">
                  <c:v>38393.5</c:v>
                </c:pt>
                <c:pt idx="76788">
                  <c:v>38394</c:v>
                </c:pt>
                <c:pt idx="76789">
                  <c:v>38394.5</c:v>
                </c:pt>
                <c:pt idx="76790">
                  <c:v>38395</c:v>
                </c:pt>
                <c:pt idx="76791">
                  <c:v>38395.5</c:v>
                </c:pt>
                <c:pt idx="76792">
                  <c:v>38396</c:v>
                </c:pt>
                <c:pt idx="76793">
                  <c:v>38396.5</c:v>
                </c:pt>
                <c:pt idx="76794">
                  <c:v>38397</c:v>
                </c:pt>
                <c:pt idx="76795">
                  <c:v>38397.5</c:v>
                </c:pt>
                <c:pt idx="76796">
                  <c:v>38398</c:v>
                </c:pt>
                <c:pt idx="76797">
                  <c:v>38398.5</c:v>
                </c:pt>
                <c:pt idx="76798">
                  <c:v>38399</c:v>
                </c:pt>
                <c:pt idx="76799">
                  <c:v>38399.5</c:v>
                </c:pt>
                <c:pt idx="76800">
                  <c:v>38400</c:v>
                </c:pt>
                <c:pt idx="76801">
                  <c:v>38400.5</c:v>
                </c:pt>
                <c:pt idx="76802">
                  <c:v>38401</c:v>
                </c:pt>
                <c:pt idx="76803">
                  <c:v>38401.5</c:v>
                </c:pt>
                <c:pt idx="76804">
                  <c:v>38402</c:v>
                </c:pt>
                <c:pt idx="76805">
                  <c:v>38402.5</c:v>
                </c:pt>
                <c:pt idx="76806">
                  <c:v>38403</c:v>
                </c:pt>
                <c:pt idx="76807">
                  <c:v>38403.5</c:v>
                </c:pt>
                <c:pt idx="76808">
                  <c:v>38404</c:v>
                </c:pt>
                <c:pt idx="76809">
                  <c:v>38404.5</c:v>
                </c:pt>
                <c:pt idx="76810">
                  <c:v>38405</c:v>
                </c:pt>
                <c:pt idx="76811">
                  <c:v>38405.5</c:v>
                </c:pt>
                <c:pt idx="76812">
                  <c:v>38406</c:v>
                </c:pt>
                <c:pt idx="76813">
                  <c:v>38406.5</c:v>
                </c:pt>
                <c:pt idx="76814">
                  <c:v>38407</c:v>
                </c:pt>
                <c:pt idx="76815">
                  <c:v>38407.5</c:v>
                </c:pt>
                <c:pt idx="76816">
                  <c:v>38408</c:v>
                </c:pt>
                <c:pt idx="76817">
                  <c:v>38408.5</c:v>
                </c:pt>
                <c:pt idx="76818">
                  <c:v>38409</c:v>
                </c:pt>
                <c:pt idx="76819">
                  <c:v>38409.5</c:v>
                </c:pt>
                <c:pt idx="76820">
                  <c:v>38410</c:v>
                </c:pt>
                <c:pt idx="76821">
                  <c:v>38410.5</c:v>
                </c:pt>
                <c:pt idx="76822">
                  <c:v>38411</c:v>
                </c:pt>
                <c:pt idx="76823">
                  <c:v>38411.5</c:v>
                </c:pt>
                <c:pt idx="76824">
                  <c:v>38412</c:v>
                </c:pt>
                <c:pt idx="76825">
                  <c:v>38412.5</c:v>
                </c:pt>
                <c:pt idx="76826">
                  <c:v>38413</c:v>
                </c:pt>
                <c:pt idx="76827">
                  <c:v>38413.5</c:v>
                </c:pt>
                <c:pt idx="76828">
                  <c:v>38414</c:v>
                </c:pt>
                <c:pt idx="76829">
                  <c:v>38414.5</c:v>
                </c:pt>
                <c:pt idx="76830">
                  <c:v>38415</c:v>
                </c:pt>
                <c:pt idx="76831">
                  <c:v>38415.5</c:v>
                </c:pt>
                <c:pt idx="76832">
                  <c:v>38416</c:v>
                </c:pt>
                <c:pt idx="76833">
                  <c:v>38416.5</c:v>
                </c:pt>
                <c:pt idx="76834">
                  <c:v>38417</c:v>
                </c:pt>
                <c:pt idx="76835">
                  <c:v>38417.5</c:v>
                </c:pt>
                <c:pt idx="76836">
                  <c:v>38418</c:v>
                </c:pt>
                <c:pt idx="76837">
                  <c:v>38418.5</c:v>
                </c:pt>
                <c:pt idx="76838">
                  <c:v>38419</c:v>
                </c:pt>
                <c:pt idx="76839">
                  <c:v>38419.5</c:v>
                </c:pt>
                <c:pt idx="76840">
                  <c:v>38420</c:v>
                </c:pt>
                <c:pt idx="76841">
                  <c:v>38420.5</c:v>
                </c:pt>
                <c:pt idx="76842">
                  <c:v>38421</c:v>
                </c:pt>
                <c:pt idx="76843">
                  <c:v>38421.5</c:v>
                </c:pt>
                <c:pt idx="76844">
                  <c:v>38422</c:v>
                </c:pt>
                <c:pt idx="76845">
                  <c:v>38422.5</c:v>
                </c:pt>
                <c:pt idx="76846">
                  <c:v>38423</c:v>
                </c:pt>
                <c:pt idx="76847">
                  <c:v>38423.5</c:v>
                </c:pt>
                <c:pt idx="76848">
                  <c:v>38424</c:v>
                </c:pt>
                <c:pt idx="76849">
                  <c:v>38424.5</c:v>
                </c:pt>
                <c:pt idx="76850">
                  <c:v>38425</c:v>
                </c:pt>
                <c:pt idx="76851">
                  <c:v>38425.5</c:v>
                </c:pt>
                <c:pt idx="76852">
                  <c:v>38426</c:v>
                </c:pt>
                <c:pt idx="76853">
                  <c:v>38426.5</c:v>
                </c:pt>
                <c:pt idx="76854">
                  <c:v>38427</c:v>
                </c:pt>
                <c:pt idx="76855">
                  <c:v>38427.5</c:v>
                </c:pt>
                <c:pt idx="76856">
                  <c:v>38428</c:v>
                </c:pt>
                <c:pt idx="76857">
                  <c:v>38428.5</c:v>
                </c:pt>
                <c:pt idx="76858">
                  <c:v>38429</c:v>
                </c:pt>
                <c:pt idx="76859">
                  <c:v>38429.5</c:v>
                </c:pt>
                <c:pt idx="76860">
                  <c:v>38430</c:v>
                </c:pt>
                <c:pt idx="76861">
                  <c:v>38430.5</c:v>
                </c:pt>
                <c:pt idx="76862">
                  <c:v>38431</c:v>
                </c:pt>
                <c:pt idx="76863">
                  <c:v>38431.5</c:v>
                </c:pt>
                <c:pt idx="76864">
                  <c:v>38432</c:v>
                </c:pt>
                <c:pt idx="76865">
                  <c:v>38432.5</c:v>
                </c:pt>
                <c:pt idx="76866">
                  <c:v>38433</c:v>
                </c:pt>
                <c:pt idx="76867">
                  <c:v>38433.5</c:v>
                </c:pt>
                <c:pt idx="76868">
                  <c:v>38434</c:v>
                </c:pt>
                <c:pt idx="76869">
                  <c:v>38434.5</c:v>
                </c:pt>
                <c:pt idx="76870">
                  <c:v>38435</c:v>
                </c:pt>
                <c:pt idx="76871">
                  <c:v>38435.5</c:v>
                </c:pt>
                <c:pt idx="76872">
                  <c:v>38436</c:v>
                </c:pt>
                <c:pt idx="76873">
                  <c:v>38436.5</c:v>
                </c:pt>
                <c:pt idx="76874">
                  <c:v>38437</c:v>
                </c:pt>
                <c:pt idx="76875">
                  <c:v>38437.5</c:v>
                </c:pt>
                <c:pt idx="76876">
                  <c:v>38438</c:v>
                </c:pt>
                <c:pt idx="76877">
                  <c:v>38438.5</c:v>
                </c:pt>
                <c:pt idx="76878">
                  <c:v>38439</c:v>
                </c:pt>
                <c:pt idx="76879">
                  <c:v>38439.5</c:v>
                </c:pt>
                <c:pt idx="76880">
                  <c:v>38440</c:v>
                </c:pt>
                <c:pt idx="76881">
                  <c:v>38440.5</c:v>
                </c:pt>
                <c:pt idx="76882">
                  <c:v>38441</c:v>
                </c:pt>
                <c:pt idx="76883">
                  <c:v>38441.5</c:v>
                </c:pt>
                <c:pt idx="76884">
                  <c:v>38442</c:v>
                </c:pt>
                <c:pt idx="76885">
                  <c:v>38442.5</c:v>
                </c:pt>
                <c:pt idx="76886">
                  <c:v>38443</c:v>
                </c:pt>
                <c:pt idx="76887">
                  <c:v>38443.5</c:v>
                </c:pt>
                <c:pt idx="76888">
                  <c:v>38444</c:v>
                </c:pt>
                <c:pt idx="76889">
                  <c:v>38444.5</c:v>
                </c:pt>
                <c:pt idx="76890">
                  <c:v>38445</c:v>
                </c:pt>
                <c:pt idx="76891">
                  <c:v>38445.5</c:v>
                </c:pt>
                <c:pt idx="76892">
                  <c:v>38446</c:v>
                </c:pt>
                <c:pt idx="76893">
                  <c:v>38446.5</c:v>
                </c:pt>
                <c:pt idx="76894">
                  <c:v>38447</c:v>
                </c:pt>
                <c:pt idx="76895">
                  <c:v>38447.5</c:v>
                </c:pt>
                <c:pt idx="76896">
                  <c:v>38448</c:v>
                </c:pt>
                <c:pt idx="76897">
                  <c:v>38448.5</c:v>
                </c:pt>
                <c:pt idx="76898">
                  <c:v>38449</c:v>
                </c:pt>
                <c:pt idx="76899">
                  <c:v>38449.5</c:v>
                </c:pt>
                <c:pt idx="76900">
                  <c:v>38450</c:v>
                </c:pt>
                <c:pt idx="76901">
                  <c:v>38450.5</c:v>
                </c:pt>
                <c:pt idx="76902">
                  <c:v>38451</c:v>
                </c:pt>
                <c:pt idx="76903">
                  <c:v>38451.5</c:v>
                </c:pt>
                <c:pt idx="76904">
                  <c:v>38452</c:v>
                </c:pt>
                <c:pt idx="76905">
                  <c:v>38452.5</c:v>
                </c:pt>
                <c:pt idx="76906">
                  <c:v>38453</c:v>
                </c:pt>
                <c:pt idx="76907">
                  <c:v>38453.5</c:v>
                </c:pt>
                <c:pt idx="76908">
                  <c:v>38454</c:v>
                </c:pt>
                <c:pt idx="76909">
                  <c:v>38454.5</c:v>
                </c:pt>
                <c:pt idx="76910">
                  <c:v>38455</c:v>
                </c:pt>
                <c:pt idx="76911">
                  <c:v>38455.5</c:v>
                </c:pt>
                <c:pt idx="76912">
                  <c:v>38456</c:v>
                </c:pt>
                <c:pt idx="76913">
                  <c:v>38456.5</c:v>
                </c:pt>
                <c:pt idx="76914">
                  <c:v>38457</c:v>
                </c:pt>
                <c:pt idx="76915">
                  <c:v>38457.5</c:v>
                </c:pt>
                <c:pt idx="76916">
                  <c:v>38458</c:v>
                </c:pt>
                <c:pt idx="76917">
                  <c:v>38458.5</c:v>
                </c:pt>
                <c:pt idx="76918">
                  <c:v>38459</c:v>
                </c:pt>
                <c:pt idx="76919">
                  <c:v>38459.5</c:v>
                </c:pt>
                <c:pt idx="76920">
                  <c:v>38460</c:v>
                </c:pt>
                <c:pt idx="76921">
                  <c:v>38460.5</c:v>
                </c:pt>
                <c:pt idx="76922">
                  <c:v>38461</c:v>
                </c:pt>
                <c:pt idx="76923">
                  <c:v>38461.5</c:v>
                </c:pt>
                <c:pt idx="76924">
                  <c:v>38462</c:v>
                </c:pt>
                <c:pt idx="76925">
                  <c:v>38462.5</c:v>
                </c:pt>
                <c:pt idx="76926">
                  <c:v>38463</c:v>
                </c:pt>
                <c:pt idx="76927">
                  <c:v>38463.5</c:v>
                </c:pt>
                <c:pt idx="76928">
                  <c:v>38464</c:v>
                </c:pt>
                <c:pt idx="76929">
                  <c:v>38464.5</c:v>
                </c:pt>
                <c:pt idx="76930">
                  <c:v>38465</c:v>
                </c:pt>
                <c:pt idx="76931">
                  <c:v>38465.5</c:v>
                </c:pt>
                <c:pt idx="76932">
                  <c:v>38466</c:v>
                </c:pt>
                <c:pt idx="76933">
                  <c:v>38466.5</c:v>
                </c:pt>
                <c:pt idx="76934">
                  <c:v>38467</c:v>
                </c:pt>
                <c:pt idx="76935">
                  <c:v>38467.5</c:v>
                </c:pt>
                <c:pt idx="76936">
                  <c:v>38468</c:v>
                </c:pt>
                <c:pt idx="76937">
                  <c:v>38468.5</c:v>
                </c:pt>
                <c:pt idx="76938">
                  <c:v>38469</c:v>
                </c:pt>
                <c:pt idx="76939">
                  <c:v>38469.5</c:v>
                </c:pt>
                <c:pt idx="76940">
                  <c:v>38470</c:v>
                </c:pt>
                <c:pt idx="76941">
                  <c:v>38470.5</c:v>
                </c:pt>
                <c:pt idx="76942">
                  <c:v>38471</c:v>
                </c:pt>
                <c:pt idx="76943">
                  <c:v>38471.5</c:v>
                </c:pt>
                <c:pt idx="76944">
                  <c:v>38472</c:v>
                </c:pt>
                <c:pt idx="76945">
                  <c:v>38472.5</c:v>
                </c:pt>
                <c:pt idx="76946">
                  <c:v>38473</c:v>
                </c:pt>
                <c:pt idx="76947">
                  <c:v>38473.5</c:v>
                </c:pt>
                <c:pt idx="76948">
                  <c:v>38474</c:v>
                </c:pt>
                <c:pt idx="76949">
                  <c:v>38474.5</c:v>
                </c:pt>
                <c:pt idx="76950">
                  <c:v>38475</c:v>
                </c:pt>
                <c:pt idx="76951">
                  <c:v>38475.5</c:v>
                </c:pt>
                <c:pt idx="76952">
                  <c:v>38476</c:v>
                </c:pt>
                <c:pt idx="76953">
                  <c:v>38476.5</c:v>
                </c:pt>
                <c:pt idx="76954">
                  <c:v>38477</c:v>
                </c:pt>
                <c:pt idx="76955">
                  <c:v>38477.5</c:v>
                </c:pt>
                <c:pt idx="76956">
                  <c:v>38478</c:v>
                </c:pt>
                <c:pt idx="76957">
                  <c:v>38478.5</c:v>
                </c:pt>
                <c:pt idx="76958">
                  <c:v>38479</c:v>
                </c:pt>
                <c:pt idx="76959">
                  <c:v>38479.5</c:v>
                </c:pt>
                <c:pt idx="76960">
                  <c:v>38480</c:v>
                </c:pt>
                <c:pt idx="76961">
                  <c:v>38480.5</c:v>
                </c:pt>
                <c:pt idx="76962">
                  <c:v>38481</c:v>
                </c:pt>
                <c:pt idx="76963">
                  <c:v>38481.5</c:v>
                </c:pt>
                <c:pt idx="76964">
                  <c:v>38482</c:v>
                </c:pt>
                <c:pt idx="76965">
                  <c:v>38482.5</c:v>
                </c:pt>
                <c:pt idx="76966">
                  <c:v>38483</c:v>
                </c:pt>
                <c:pt idx="76967">
                  <c:v>38483.5</c:v>
                </c:pt>
                <c:pt idx="76968">
                  <c:v>38484</c:v>
                </c:pt>
                <c:pt idx="76969">
                  <c:v>38484.5</c:v>
                </c:pt>
                <c:pt idx="76970">
                  <c:v>38485</c:v>
                </c:pt>
                <c:pt idx="76971">
                  <c:v>38485.5</c:v>
                </c:pt>
                <c:pt idx="76972">
                  <c:v>38486</c:v>
                </c:pt>
                <c:pt idx="76973">
                  <c:v>38486.5</c:v>
                </c:pt>
                <c:pt idx="76974">
                  <c:v>38487</c:v>
                </c:pt>
                <c:pt idx="76975">
                  <c:v>38487.5</c:v>
                </c:pt>
                <c:pt idx="76976">
                  <c:v>38488</c:v>
                </c:pt>
                <c:pt idx="76977">
                  <c:v>38488.5</c:v>
                </c:pt>
                <c:pt idx="76978">
                  <c:v>38489</c:v>
                </c:pt>
                <c:pt idx="76979">
                  <c:v>38489.5</c:v>
                </c:pt>
                <c:pt idx="76980">
                  <c:v>38490</c:v>
                </c:pt>
                <c:pt idx="76981">
                  <c:v>38490.5</c:v>
                </c:pt>
                <c:pt idx="76982">
                  <c:v>38491</c:v>
                </c:pt>
                <c:pt idx="76983">
                  <c:v>38491.5</c:v>
                </c:pt>
                <c:pt idx="76984">
                  <c:v>38492</c:v>
                </c:pt>
                <c:pt idx="76985">
                  <c:v>38492.5</c:v>
                </c:pt>
                <c:pt idx="76986">
                  <c:v>38493</c:v>
                </c:pt>
                <c:pt idx="76987">
                  <c:v>38493.5</c:v>
                </c:pt>
                <c:pt idx="76988">
                  <c:v>38494</c:v>
                </c:pt>
                <c:pt idx="76989">
                  <c:v>38494.5</c:v>
                </c:pt>
                <c:pt idx="76990">
                  <c:v>38495</c:v>
                </c:pt>
                <c:pt idx="76991">
                  <c:v>38495.5</c:v>
                </c:pt>
                <c:pt idx="76992">
                  <c:v>38496</c:v>
                </c:pt>
                <c:pt idx="76993">
                  <c:v>38496.5</c:v>
                </c:pt>
                <c:pt idx="76994">
                  <c:v>38497</c:v>
                </c:pt>
                <c:pt idx="76995">
                  <c:v>38497.5</c:v>
                </c:pt>
                <c:pt idx="76996">
                  <c:v>38498</c:v>
                </c:pt>
                <c:pt idx="76997">
                  <c:v>38498.5</c:v>
                </c:pt>
                <c:pt idx="76998">
                  <c:v>38499</c:v>
                </c:pt>
                <c:pt idx="76999">
                  <c:v>38499.5</c:v>
                </c:pt>
                <c:pt idx="77000">
                  <c:v>38500</c:v>
                </c:pt>
                <c:pt idx="77001">
                  <c:v>38500.5</c:v>
                </c:pt>
                <c:pt idx="77002">
                  <c:v>38501</c:v>
                </c:pt>
                <c:pt idx="77003">
                  <c:v>38501.5</c:v>
                </c:pt>
                <c:pt idx="77004">
                  <c:v>38502</c:v>
                </c:pt>
                <c:pt idx="77005">
                  <c:v>38502.5</c:v>
                </c:pt>
                <c:pt idx="77006">
                  <c:v>38503</c:v>
                </c:pt>
                <c:pt idx="77007">
                  <c:v>38503.5</c:v>
                </c:pt>
                <c:pt idx="77008">
                  <c:v>38504</c:v>
                </c:pt>
                <c:pt idx="77009">
                  <c:v>38504.5</c:v>
                </c:pt>
                <c:pt idx="77010">
                  <c:v>38505</c:v>
                </c:pt>
                <c:pt idx="77011">
                  <c:v>38505.5</c:v>
                </c:pt>
                <c:pt idx="77012">
                  <c:v>38506</c:v>
                </c:pt>
                <c:pt idx="77013">
                  <c:v>38506.5</c:v>
                </c:pt>
                <c:pt idx="77014">
                  <c:v>38507</c:v>
                </c:pt>
                <c:pt idx="77015">
                  <c:v>38507.5</c:v>
                </c:pt>
                <c:pt idx="77016">
                  <c:v>38508</c:v>
                </c:pt>
                <c:pt idx="77017">
                  <c:v>38508.5</c:v>
                </c:pt>
                <c:pt idx="77018">
                  <c:v>38509</c:v>
                </c:pt>
                <c:pt idx="77019">
                  <c:v>38509.5</c:v>
                </c:pt>
                <c:pt idx="77020">
                  <c:v>38510</c:v>
                </c:pt>
                <c:pt idx="77021">
                  <c:v>38510.5</c:v>
                </c:pt>
                <c:pt idx="77022">
                  <c:v>38511</c:v>
                </c:pt>
                <c:pt idx="77023">
                  <c:v>38511.5</c:v>
                </c:pt>
                <c:pt idx="77024">
                  <c:v>38512</c:v>
                </c:pt>
                <c:pt idx="77025">
                  <c:v>38512.5</c:v>
                </c:pt>
                <c:pt idx="77026">
                  <c:v>38513</c:v>
                </c:pt>
                <c:pt idx="77027">
                  <c:v>38513.5</c:v>
                </c:pt>
                <c:pt idx="77028">
                  <c:v>38514</c:v>
                </c:pt>
                <c:pt idx="77029">
                  <c:v>38514.5</c:v>
                </c:pt>
                <c:pt idx="77030">
                  <c:v>38515</c:v>
                </c:pt>
                <c:pt idx="77031">
                  <c:v>38515.5</c:v>
                </c:pt>
                <c:pt idx="77032">
                  <c:v>38516</c:v>
                </c:pt>
                <c:pt idx="77033">
                  <c:v>38516.5</c:v>
                </c:pt>
                <c:pt idx="77034">
                  <c:v>38517</c:v>
                </c:pt>
                <c:pt idx="77035">
                  <c:v>38517.5</c:v>
                </c:pt>
                <c:pt idx="77036">
                  <c:v>38518</c:v>
                </c:pt>
                <c:pt idx="77037">
                  <c:v>38518.5</c:v>
                </c:pt>
                <c:pt idx="77038">
                  <c:v>38519</c:v>
                </c:pt>
                <c:pt idx="77039">
                  <c:v>38519.5</c:v>
                </c:pt>
                <c:pt idx="77040">
                  <c:v>38520</c:v>
                </c:pt>
                <c:pt idx="77041">
                  <c:v>38520.5</c:v>
                </c:pt>
                <c:pt idx="77042">
                  <c:v>38521</c:v>
                </c:pt>
                <c:pt idx="77043">
                  <c:v>38521.5</c:v>
                </c:pt>
                <c:pt idx="77044">
                  <c:v>38522</c:v>
                </c:pt>
                <c:pt idx="77045">
                  <c:v>38522.5</c:v>
                </c:pt>
                <c:pt idx="77046">
                  <c:v>38523</c:v>
                </c:pt>
                <c:pt idx="77047">
                  <c:v>38523.5</c:v>
                </c:pt>
                <c:pt idx="77048">
                  <c:v>38524</c:v>
                </c:pt>
                <c:pt idx="77049">
                  <c:v>38524.5</c:v>
                </c:pt>
                <c:pt idx="77050">
                  <c:v>38525</c:v>
                </c:pt>
                <c:pt idx="77051">
                  <c:v>38525.5</c:v>
                </c:pt>
                <c:pt idx="77052">
                  <c:v>38526</c:v>
                </c:pt>
                <c:pt idx="77053">
                  <c:v>38526.5</c:v>
                </c:pt>
                <c:pt idx="77054">
                  <c:v>38527</c:v>
                </c:pt>
                <c:pt idx="77055">
                  <c:v>38527.5</c:v>
                </c:pt>
                <c:pt idx="77056">
                  <c:v>38528</c:v>
                </c:pt>
                <c:pt idx="77057">
                  <c:v>38528.5</c:v>
                </c:pt>
                <c:pt idx="77058">
                  <c:v>38529</c:v>
                </c:pt>
                <c:pt idx="77059">
                  <c:v>38529.5</c:v>
                </c:pt>
                <c:pt idx="77060">
                  <c:v>38530</c:v>
                </c:pt>
                <c:pt idx="77061">
                  <c:v>38530.5</c:v>
                </c:pt>
                <c:pt idx="77062">
                  <c:v>38531</c:v>
                </c:pt>
                <c:pt idx="77063">
                  <c:v>38531.5</c:v>
                </c:pt>
                <c:pt idx="77064">
                  <c:v>38532</c:v>
                </c:pt>
                <c:pt idx="77065">
                  <c:v>38532.5</c:v>
                </c:pt>
                <c:pt idx="77066">
                  <c:v>38533</c:v>
                </c:pt>
                <c:pt idx="77067">
                  <c:v>38533.5</c:v>
                </c:pt>
                <c:pt idx="77068">
                  <c:v>38534</c:v>
                </c:pt>
                <c:pt idx="77069">
                  <c:v>38534.5</c:v>
                </c:pt>
                <c:pt idx="77070">
                  <c:v>38535</c:v>
                </c:pt>
                <c:pt idx="77071">
                  <c:v>38535.5</c:v>
                </c:pt>
                <c:pt idx="77072">
                  <c:v>38536</c:v>
                </c:pt>
                <c:pt idx="77073">
                  <c:v>38536.5</c:v>
                </c:pt>
                <c:pt idx="77074">
                  <c:v>38537</c:v>
                </c:pt>
                <c:pt idx="77075">
                  <c:v>38537.5</c:v>
                </c:pt>
                <c:pt idx="77076">
                  <c:v>38538</c:v>
                </c:pt>
                <c:pt idx="77077">
                  <c:v>38538.5</c:v>
                </c:pt>
                <c:pt idx="77078">
                  <c:v>38539</c:v>
                </c:pt>
                <c:pt idx="77079">
                  <c:v>38539.5</c:v>
                </c:pt>
                <c:pt idx="77080">
                  <c:v>38540</c:v>
                </c:pt>
                <c:pt idx="77081">
                  <c:v>38540.5</c:v>
                </c:pt>
                <c:pt idx="77082">
                  <c:v>38541</c:v>
                </c:pt>
                <c:pt idx="77083">
                  <c:v>38541.5</c:v>
                </c:pt>
                <c:pt idx="77084">
                  <c:v>38542</c:v>
                </c:pt>
                <c:pt idx="77085">
                  <c:v>38542.5</c:v>
                </c:pt>
                <c:pt idx="77086">
                  <c:v>38543</c:v>
                </c:pt>
                <c:pt idx="77087">
                  <c:v>38543.5</c:v>
                </c:pt>
                <c:pt idx="77088">
                  <c:v>38544</c:v>
                </c:pt>
                <c:pt idx="77089">
                  <c:v>38544.5</c:v>
                </c:pt>
                <c:pt idx="77090">
                  <c:v>38545</c:v>
                </c:pt>
                <c:pt idx="77091">
                  <c:v>38545.5</c:v>
                </c:pt>
                <c:pt idx="77092">
                  <c:v>38546</c:v>
                </c:pt>
                <c:pt idx="77093">
                  <c:v>38546.5</c:v>
                </c:pt>
                <c:pt idx="77094">
                  <c:v>38547</c:v>
                </c:pt>
                <c:pt idx="77095">
                  <c:v>38547.5</c:v>
                </c:pt>
                <c:pt idx="77096">
                  <c:v>38548</c:v>
                </c:pt>
                <c:pt idx="77097">
                  <c:v>38548.5</c:v>
                </c:pt>
                <c:pt idx="77098">
                  <c:v>38549</c:v>
                </c:pt>
                <c:pt idx="77099">
                  <c:v>38549.5</c:v>
                </c:pt>
                <c:pt idx="77100">
                  <c:v>38550</c:v>
                </c:pt>
                <c:pt idx="77101">
                  <c:v>38550.5</c:v>
                </c:pt>
                <c:pt idx="77102">
                  <c:v>38551</c:v>
                </c:pt>
                <c:pt idx="77103">
                  <c:v>38551.5</c:v>
                </c:pt>
                <c:pt idx="77104">
                  <c:v>38552</c:v>
                </c:pt>
                <c:pt idx="77105">
                  <c:v>38552.5</c:v>
                </c:pt>
                <c:pt idx="77106">
                  <c:v>38553</c:v>
                </c:pt>
                <c:pt idx="77107">
                  <c:v>38553.5</c:v>
                </c:pt>
                <c:pt idx="77108">
                  <c:v>38554</c:v>
                </c:pt>
                <c:pt idx="77109">
                  <c:v>38554.5</c:v>
                </c:pt>
                <c:pt idx="77110">
                  <c:v>38555</c:v>
                </c:pt>
                <c:pt idx="77111">
                  <c:v>38555.5</c:v>
                </c:pt>
                <c:pt idx="77112">
                  <c:v>38556</c:v>
                </c:pt>
                <c:pt idx="77113">
                  <c:v>38556.5</c:v>
                </c:pt>
                <c:pt idx="77114">
                  <c:v>38557</c:v>
                </c:pt>
                <c:pt idx="77115">
                  <c:v>38557.5</c:v>
                </c:pt>
                <c:pt idx="77116">
                  <c:v>38558</c:v>
                </c:pt>
                <c:pt idx="77117">
                  <c:v>38558.5</c:v>
                </c:pt>
                <c:pt idx="77118">
                  <c:v>38559</c:v>
                </c:pt>
                <c:pt idx="77119">
                  <c:v>38559.5</c:v>
                </c:pt>
                <c:pt idx="77120">
                  <c:v>38560</c:v>
                </c:pt>
                <c:pt idx="77121">
                  <c:v>38560.5</c:v>
                </c:pt>
                <c:pt idx="77122">
                  <c:v>38561</c:v>
                </c:pt>
                <c:pt idx="77123">
                  <c:v>38561.5</c:v>
                </c:pt>
                <c:pt idx="77124">
                  <c:v>38562</c:v>
                </c:pt>
                <c:pt idx="77125">
                  <c:v>38562.5</c:v>
                </c:pt>
                <c:pt idx="77126">
                  <c:v>38563</c:v>
                </c:pt>
                <c:pt idx="77127">
                  <c:v>38563.5</c:v>
                </c:pt>
                <c:pt idx="77128">
                  <c:v>38564</c:v>
                </c:pt>
                <c:pt idx="77129">
                  <c:v>38564.5</c:v>
                </c:pt>
                <c:pt idx="77130">
                  <c:v>38565</c:v>
                </c:pt>
                <c:pt idx="77131">
                  <c:v>38565.5</c:v>
                </c:pt>
                <c:pt idx="77132">
                  <c:v>38566</c:v>
                </c:pt>
                <c:pt idx="77133">
                  <c:v>38566.5</c:v>
                </c:pt>
                <c:pt idx="77134">
                  <c:v>38567</c:v>
                </c:pt>
                <c:pt idx="77135">
                  <c:v>38567.5</c:v>
                </c:pt>
                <c:pt idx="77136">
                  <c:v>38568</c:v>
                </c:pt>
                <c:pt idx="77137">
                  <c:v>38568.5</c:v>
                </c:pt>
                <c:pt idx="77138">
                  <c:v>38569</c:v>
                </c:pt>
                <c:pt idx="77139">
                  <c:v>38569.5</c:v>
                </c:pt>
                <c:pt idx="77140">
                  <c:v>38570</c:v>
                </c:pt>
                <c:pt idx="77141">
                  <c:v>38570.5</c:v>
                </c:pt>
                <c:pt idx="77142">
                  <c:v>38571</c:v>
                </c:pt>
                <c:pt idx="77143">
                  <c:v>38571.5</c:v>
                </c:pt>
                <c:pt idx="77144">
                  <c:v>38572</c:v>
                </c:pt>
                <c:pt idx="77145">
                  <c:v>38572.5</c:v>
                </c:pt>
                <c:pt idx="77146">
                  <c:v>38573</c:v>
                </c:pt>
                <c:pt idx="77147">
                  <c:v>38573.5</c:v>
                </c:pt>
                <c:pt idx="77148">
                  <c:v>38574</c:v>
                </c:pt>
                <c:pt idx="77149">
                  <c:v>38574.5</c:v>
                </c:pt>
                <c:pt idx="77150">
                  <c:v>38575</c:v>
                </c:pt>
                <c:pt idx="77151">
                  <c:v>38575.5</c:v>
                </c:pt>
                <c:pt idx="77152">
                  <c:v>38576</c:v>
                </c:pt>
                <c:pt idx="77153">
                  <c:v>38576.5</c:v>
                </c:pt>
                <c:pt idx="77154">
                  <c:v>38577</c:v>
                </c:pt>
                <c:pt idx="77155">
                  <c:v>38577.5</c:v>
                </c:pt>
                <c:pt idx="77156">
                  <c:v>38578</c:v>
                </c:pt>
                <c:pt idx="77157">
                  <c:v>38578.5</c:v>
                </c:pt>
                <c:pt idx="77158">
                  <c:v>38579</c:v>
                </c:pt>
                <c:pt idx="77159">
                  <c:v>38579.5</c:v>
                </c:pt>
                <c:pt idx="77160">
                  <c:v>38580</c:v>
                </c:pt>
                <c:pt idx="77161">
                  <c:v>38580.5</c:v>
                </c:pt>
                <c:pt idx="77162">
                  <c:v>38581</c:v>
                </c:pt>
                <c:pt idx="77163">
                  <c:v>38581.5</c:v>
                </c:pt>
                <c:pt idx="77164">
                  <c:v>38582</c:v>
                </c:pt>
                <c:pt idx="77165">
                  <c:v>38582.5</c:v>
                </c:pt>
                <c:pt idx="77166">
                  <c:v>38583</c:v>
                </c:pt>
                <c:pt idx="77167">
                  <c:v>38583.5</c:v>
                </c:pt>
                <c:pt idx="77168">
                  <c:v>38584</c:v>
                </c:pt>
                <c:pt idx="77169">
                  <c:v>38584.5</c:v>
                </c:pt>
                <c:pt idx="77170">
                  <c:v>38585</c:v>
                </c:pt>
                <c:pt idx="77171">
                  <c:v>38585.5</c:v>
                </c:pt>
                <c:pt idx="77172">
                  <c:v>38586</c:v>
                </c:pt>
                <c:pt idx="77173">
                  <c:v>38586.5</c:v>
                </c:pt>
                <c:pt idx="77174">
                  <c:v>38587</c:v>
                </c:pt>
                <c:pt idx="77175">
                  <c:v>38587.5</c:v>
                </c:pt>
                <c:pt idx="77176">
                  <c:v>38588</c:v>
                </c:pt>
                <c:pt idx="77177">
                  <c:v>38588.5</c:v>
                </c:pt>
                <c:pt idx="77178">
                  <c:v>38589</c:v>
                </c:pt>
                <c:pt idx="77179">
                  <c:v>38589.5</c:v>
                </c:pt>
                <c:pt idx="77180">
                  <c:v>38590</c:v>
                </c:pt>
                <c:pt idx="77181">
                  <c:v>38590.5</c:v>
                </c:pt>
                <c:pt idx="77182">
                  <c:v>38591</c:v>
                </c:pt>
                <c:pt idx="77183">
                  <c:v>38591.5</c:v>
                </c:pt>
                <c:pt idx="77184">
                  <c:v>38592</c:v>
                </c:pt>
                <c:pt idx="77185">
                  <c:v>38592.5</c:v>
                </c:pt>
                <c:pt idx="77186">
                  <c:v>38593</c:v>
                </c:pt>
                <c:pt idx="77187">
                  <c:v>38593.5</c:v>
                </c:pt>
                <c:pt idx="77188">
                  <c:v>38594</c:v>
                </c:pt>
                <c:pt idx="77189">
                  <c:v>38594.5</c:v>
                </c:pt>
                <c:pt idx="77190">
                  <c:v>38595</c:v>
                </c:pt>
                <c:pt idx="77191">
                  <c:v>38595.5</c:v>
                </c:pt>
                <c:pt idx="77192">
                  <c:v>38596</c:v>
                </c:pt>
                <c:pt idx="77193">
                  <c:v>38596.5</c:v>
                </c:pt>
                <c:pt idx="77194">
                  <c:v>38597</c:v>
                </c:pt>
                <c:pt idx="77195">
                  <c:v>38597.5</c:v>
                </c:pt>
                <c:pt idx="77196">
                  <c:v>38598</c:v>
                </c:pt>
                <c:pt idx="77197">
                  <c:v>38598.5</c:v>
                </c:pt>
                <c:pt idx="77198">
                  <c:v>38599</c:v>
                </c:pt>
                <c:pt idx="77199">
                  <c:v>38599.5</c:v>
                </c:pt>
                <c:pt idx="77200">
                  <c:v>38600</c:v>
                </c:pt>
                <c:pt idx="77201">
                  <c:v>38600.5</c:v>
                </c:pt>
                <c:pt idx="77202">
                  <c:v>38601</c:v>
                </c:pt>
                <c:pt idx="77203">
                  <c:v>38601.5</c:v>
                </c:pt>
                <c:pt idx="77204">
                  <c:v>38602</c:v>
                </c:pt>
                <c:pt idx="77205">
                  <c:v>38602.5</c:v>
                </c:pt>
                <c:pt idx="77206">
                  <c:v>38603</c:v>
                </c:pt>
                <c:pt idx="77207">
                  <c:v>38603.5</c:v>
                </c:pt>
                <c:pt idx="77208">
                  <c:v>38604</c:v>
                </c:pt>
                <c:pt idx="77209">
                  <c:v>38604.5</c:v>
                </c:pt>
                <c:pt idx="77210">
                  <c:v>38605</c:v>
                </c:pt>
                <c:pt idx="77211">
                  <c:v>38605.5</c:v>
                </c:pt>
                <c:pt idx="77212">
                  <c:v>38606</c:v>
                </c:pt>
                <c:pt idx="77213">
                  <c:v>38606.5</c:v>
                </c:pt>
                <c:pt idx="77214">
                  <c:v>38607</c:v>
                </c:pt>
                <c:pt idx="77215">
                  <c:v>38607.5</c:v>
                </c:pt>
                <c:pt idx="77216">
                  <c:v>38608</c:v>
                </c:pt>
                <c:pt idx="77217">
                  <c:v>38608.5</c:v>
                </c:pt>
                <c:pt idx="77218">
                  <c:v>38609</c:v>
                </c:pt>
                <c:pt idx="77219">
                  <c:v>38609.5</c:v>
                </c:pt>
                <c:pt idx="77220">
                  <c:v>38610</c:v>
                </c:pt>
                <c:pt idx="77221">
                  <c:v>38610.5</c:v>
                </c:pt>
                <c:pt idx="77222">
                  <c:v>38611</c:v>
                </c:pt>
                <c:pt idx="77223">
                  <c:v>38611.5</c:v>
                </c:pt>
                <c:pt idx="77224">
                  <c:v>38612</c:v>
                </c:pt>
                <c:pt idx="77225">
                  <c:v>38612.5</c:v>
                </c:pt>
                <c:pt idx="77226">
                  <c:v>38613</c:v>
                </c:pt>
                <c:pt idx="77227">
                  <c:v>38613.5</c:v>
                </c:pt>
                <c:pt idx="77228">
                  <c:v>38614</c:v>
                </c:pt>
                <c:pt idx="77229">
                  <c:v>38614.5</c:v>
                </c:pt>
                <c:pt idx="77230">
                  <c:v>38615</c:v>
                </c:pt>
                <c:pt idx="77231">
                  <c:v>38615.5</c:v>
                </c:pt>
                <c:pt idx="77232">
                  <c:v>38616</c:v>
                </c:pt>
                <c:pt idx="77233">
                  <c:v>38616.5</c:v>
                </c:pt>
                <c:pt idx="77234">
                  <c:v>38617</c:v>
                </c:pt>
                <c:pt idx="77235">
                  <c:v>38617.5</c:v>
                </c:pt>
                <c:pt idx="77236">
                  <c:v>38618</c:v>
                </c:pt>
                <c:pt idx="77237">
                  <c:v>38618.5</c:v>
                </c:pt>
                <c:pt idx="77238">
                  <c:v>38619</c:v>
                </c:pt>
                <c:pt idx="77239">
                  <c:v>38619.5</c:v>
                </c:pt>
                <c:pt idx="77240">
                  <c:v>38620</c:v>
                </c:pt>
                <c:pt idx="77241">
                  <c:v>38620.5</c:v>
                </c:pt>
                <c:pt idx="77242">
                  <c:v>38621</c:v>
                </c:pt>
                <c:pt idx="77243">
                  <c:v>38621.5</c:v>
                </c:pt>
                <c:pt idx="77244">
                  <c:v>38622</c:v>
                </c:pt>
                <c:pt idx="77245">
                  <c:v>38622.5</c:v>
                </c:pt>
                <c:pt idx="77246">
                  <c:v>38623</c:v>
                </c:pt>
                <c:pt idx="77247">
                  <c:v>38623.5</c:v>
                </c:pt>
                <c:pt idx="77248">
                  <c:v>38624</c:v>
                </c:pt>
                <c:pt idx="77249">
                  <c:v>38624.5</c:v>
                </c:pt>
                <c:pt idx="77250">
                  <c:v>38625</c:v>
                </c:pt>
                <c:pt idx="77251">
                  <c:v>38625.5</c:v>
                </c:pt>
                <c:pt idx="77252">
                  <c:v>38626</c:v>
                </c:pt>
                <c:pt idx="77253">
                  <c:v>38626.5</c:v>
                </c:pt>
                <c:pt idx="77254">
                  <c:v>38627</c:v>
                </c:pt>
                <c:pt idx="77255">
                  <c:v>38627.5</c:v>
                </c:pt>
                <c:pt idx="77256">
                  <c:v>38628</c:v>
                </c:pt>
                <c:pt idx="77257">
                  <c:v>38628.5</c:v>
                </c:pt>
                <c:pt idx="77258">
                  <c:v>38629</c:v>
                </c:pt>
                <c:pt idx="77259">
                  <c:v>38629.5</c:v>
                </c:pt>
                <c:pt idx="77260">
                  <c:v>38630</c:v>
                </c:pt>
                <c:pt idx="77261">
                  <c:v>38630.5</c:v>
                </c:pt>
                <c:pt idx="77262">
                  <c:v>38631</c:v>
                </c:pt>
                <c:pt idx="77263">
                  <c:v>38631.5</c:v>
                </c:pt>
                <c:pt idx="77264">
                  <c:v>38632</c:v>
                </c:pt>
                <c:pt idx="77265">
                  <c:v>38632.5</c:v>
                </c:pt>
                <c:pt idx="77266">
                  <c:v>38633</c:v>
                </c:pt>
                <c:pt idx="77267">
                  <c:v>38633.5</c:v>
                </c:pt>
                <c:pt idx="77268">
                  <c:v>38634</c:v>
                </c:pt>
                <c:pt idx="77269">
                  <c:v>38634.5</c:v>
                </c:pt>
                <c:pt idx="77270">
                  <c:v>38635</c:v>
                </c:pt>
                <c:pt idx="77271">
                  <c:v>38635.5</c:v>
                </c:pt>
                <c:pt idx="77272">
                  <c:v>38636</c:v>
                </c:pt>
                <c:pt idx="77273">
                  <c:v>38636.5</c:v>
                </c:pt>
                <c:pt idx="77274">
                  <c:v>38637</c:v>
                </c:pt>
                <c:pt idx="77275">
                  <c:v>38637.5</c:v>
                </c:pt>
                <c:pt idx="77276">
                  <c:v>38638</c:v>
                </c:pt>
                <c:pt idx="77277">
                  <c:v>38638.5</c:v>
                </c:pt>
                <c:pt idx="77278">
                  <c:v>38639</c:v>
                </c:pt>
                <c:pt idx="77279">
                  <c:v>38639.5</c:v>
                </c:pt>
                <c:pt idx="77280">
                  <c:v>38640</c:v>
                </c:pt>
                <c:pt idx="77281">
                  <c:v>38640.5</c:v>
                </c:pt>
                <c:pt idx="77282">
                  <c:v>38641</c:v>
                </c:pt>
                <c:pt idx="77283">
                  <c:v>38641.5</c:v>
                </c:pt>
                <c:pt idx="77284">
                  <c:v>38642</c:v>
                </c:pt>
                <c:pt idx="77285">
                  <c:v>38642.5</c:v>
                </c:pt>
                <c:pt idx="77286">
                  <c:v>38643</c:v>
                </c:pt>
                <c:pt idx="77287">
                  <c:v>38643.5</c:v>
                </c:pt>
                <c:pt idx="77288">
                  <c:v>38644</c:v>
                </c:pt>
                <c:pt idx="77289">
                  <c:v>38644.5</c:v>
                </c:pt>
                <c:pt idx="77290">
                  <c:v>38645</c:v>
                </c:pt>
                <c:pt idx="77291">
                  <c:v>38645.5</c:v>
                </c:pt>
                <c:pt idx="77292">
                  <c:v>38646</c:v>
                </c:pt>
                <c:pt idx="77293">
                  <c:v>38646.5</c:v>
                </c:pt>
                <c:pt idx="77294">
                  <c:v>38647</c:v>
                </c:pt>
                <c:pt idx="77295">
                  <c:v>38647.5</c:v>
                </c:pt>
                <c:pt idx="77296">
                  <c:v>38648</c:v>
                </c:pt>
                <c:pt idx="77297">
                  <c:v>38648.5</c:v>
                </c:pt>
                <c:pt idx="77298">
                  <c:v>38649</c:v>
                </c:pt>
                <c:pt idx="77299">
                  <c:v>38649.5</c:v>
                </c:pt>
                <c:pt idx="77300">
                  <c:v>38650</c:v>
                </c:pt>
                <c:pt idx="77301">
                  <c:v>38650.5</c:v>
                </c:pt>
                <c:pt idx="77302">
                  <c:v>38651</c:v>
                </c:pt>
                <c:pt idx="77303">
                  <c:v>38651.5</c:v>
                </c:pt>
                <c:pt idx="77304">
                  <c:v>38652</c:v>
                </c:pt>
                <c:pt idx="77305">
                  <c:v>38652.5</c:v>
                </c:pt>
                <c:pt idx="77306">
                  <c:v>38653</c:v>
                </c:pt>
                <c:pt idx="77307">
                  <c:v>38653.5</c:v>
                </c:pt>
                <c:pt idx="77308">
                  <c:v>38654</c:v>
                </c:pt>
                <c:pt idx="77309">
                  <c:v>38654.5</c:v>
                </c:pt>
                <c:pt idx="77310">
                  <c:v>38655</c:v>
                </c:pt>
                <c:pt idx="77311">
                  <c:v>38655.5</c:v>
                </c:pt>
                <c:pt idx="77312">
                  <c:v>38656</c:v>
                </c:pt>
                <c:pt idx="77313">
                  <c:v>38656.5</c:v>
                </c:pt>
                <c:pt idx="77314">
                  <c:v>38657</c:v>
                </c:pt>
                <c:pt idx="77315">
                  <c:v>38657.5</c:v>
                </c:pt>
                <c:pt idx="77316">
                  <c:v>38658</c:v>
                </c:pt>
                <c:pt idx="77317">
                  <c:v>38658.5</c:v>
                </c:pt>
                <c:pt idx="77318">
                  <c:v>38659</c:v>
                </c:pt>
                <c:pt idx="77319">
                  <c:v>38659.5</c:v>
                </c:pt>
                <c:pt idx="77320">
                  <c:v>38660</c:v>
                </c:pt>
                <c:pt idx="77321">
                  <c:v>38660.5</c:v>
                </c:pt>
                <c:pt idx="77322">
                  <c:v>38661</c:v>
                </c:pt>
                <c:pt idx="77323">
                  <c:v>38661.5</c:v>
                </c:pt>
                <c:pt idx="77324">
                  <c:v>38662</c:v>
                </c:pt>
                <c:pt idx="77325">
                  <c:v>38662.5</c:v>
                </c:pt>
                <c:pt idx="77326">
                  <c:v>38663</c:v>
                </c:pt>
                <c:pt idx="77327">
                  <c:v>38663.5</c:v>
                </c:pt>
                <c:pt idx="77328">
                  <c:v>38664</c:v>
                </c:pt>
                <c:pt idx="77329">
                  <c:v>38664.5</c:v>
                </c:pt>
                <c:pt idx="77330">
                  <c:v>38665</c:v>
                </c:pt>
                <c:pt idx="77331">
                  <c:v>38665.5</c:v>
                </c:pt>
                <c:pt idx="77332">
                  <c:v>38666</c:v>
                </c:pt>
                <c:pt idx="77333">
                  <c:v>38666.5</c:v>
                </c:pt>
                <c:pt idx="77334">
                  <c:v>38667</c:v>
                </c:pt>
                <c:pt idx="77335">
                  <c:v>38667.5</c:v>
                </c:pt>
                <c:pt idx="77336">
                  <c:v>38668</c:v>
                </c:pt>
                <c:pt idx="77337">
                  <c:v>38668.5</c:v>
                </c:pt>
                <c:pt idx="77338">
                  <c:v>38669</c:v>
                </c:pt>
                <c:pt idx="77339">
                  <c:v>38669.5</c:v>
                </c:pt>
                <c:pt idx="77340">
                  <c:v>38670</c:v>
                </c:pt>
                <c:pt idx="77341">
                  <c:v>38670.5</c:v>
                </c:pt>
                <c:pt idx="77342">
                  <c:v>38671</c:v>
                </c:pt>
                <c:pt idx="77343">
                  <c:v>38671.5</c:v>
                </c:pt>
                <c:pt idx="77344">
                  <c:v>38672</c:v>
                </c:pt>
                <c:pt idx="77345">
                  <c:v>38672.5</c:v>
                </c:pt>
                <c:pt idx="77346">
                  <c:v>38673</c:v>
                </c:pt>
                <c:pt idx="77347">
                  <c:v>38673.5</c:v>
                </c:pt>
                <c:pt idx="77348">
                  <c:v>38674</c:v>
                </c:pt>
                <c:pt idx="77349">
                  <c:v>38674.5</c:v>
                </c:pt>
                <c:pt idx="77350">
                  <c:v>38675</c:v>
                </c:pt>
                <c:pt idx="77351">
                  <c:v>38675.5</c:v>
                </c:pt>
                <c:pt idx="77352">
                  <c:v>38676</c:v>
                </c:pt>
                <c:pt idx="77353">
                  <c:v>38676.5</c:v>
                </c:pt>
                <c:pt idx="77354">
                  <c:v>38677</c:v>
                </c:pt>
                <c:pt idx="77355">
                  <c:v>38677.5</c:v>
                </c:pt>
                <c:pt idx="77356">
                  <c:v>38678</c:v>
                </c:pt>
                <c:pt idx="77357">
                  <c:v>38678.5</c:v>
                </c:pt>
                <c:pt idx="77358">
                  <c:v>38679</c:v>
                </c:pt>
                <c:pt idx="77359">
                  <c:v>38679.5</c:v>
                </c:pt>
                <c:pt idx="77360">
                  <c:v>38680</c:v>
                </c:pt>
                <c:pt idx="77361">
                  <c:v>38680.5</c:v>
                </c:pt>
                <c:pt idx="77362">
                  <c:v>38681</c:v>
                </c:pt>
                <c:pt idx="77363">
                  <c:v>38681.5</c:v>
                </c:pt>
                <c:pt idx="77364">
                  <c:v>38682</c:v>
                </c:pt>
                <c:pt idx="77365">
                  <c:v>38682.5</c:v>
                </c:pt>
                <c:pt idx="77366">
                  <c:v>38683</c:v>
                </c:pt>
                <c:pt idx="77367">
                  <c:v>38683.5</c:v>
                </c:pt>
                <c:pt idx="77368">
                  <c:v>38684</c:v>
                </c:pt>
                <c:pt idx="77369">
                  <c:v>38684.5</c:v>
                </c:pt>
                <c:pt idx="77370">
                  <c:v>38685</c:v>
                </c:pt>
                <c:pt idx="77371">
                  <c:v>38685.5</c:v>
                </c:pt>
                <c:pt idx="77372">
                  <c:v>38686</c:v>
                </c:pt>
                <c:pt idx="77373">
                  <c:v>38686.5</c:v>
                </c:pt>
                <c:pt idx="77374">
                  <c:v>38687</c:v>
                </c:pt>
                <c:pt idx="77375">
                  <c:v>38687.5</c:v>
                </c:pt>
                <c:pt idx="77376">
                  <c:v>38688</c:v>
                </c:pt>
                <c:pt idx="77377">
                  <c:v>38688.5</c:v>
                </c:pt>
                <c:pt idx="77378">
                  <c:v>38689</c:v>
                </c:pt>
                <c:pt idx="77379">
                  <c:v>38689.5</c:v>
                </c:pt>
                <c:pt idx="77380">
                  <c:v>38690</c:v>
                </c:pt>
                <c:pt idx="77381">
                  <c:v>38690.5</c:v>
                </c:pt>
                <c:pt idx="77382">
                  <c:v>38691</c:v>
                </c:pt>
                <c:pt idx="77383">
                  <c:v>38691.5</c:v>
                </c:pt>
                <c:pt idx="77384">
                  <c:v>38692</c:v>
                </c:pt>
                <c:pt idx="77385">
                  <c:v>38692.5</c:v>
                </c:pt>
                <c:pt idx="77386">
                  <c:v>38693</c:v>
                </c:pt>
                <c:pt idx="77387">
                  <c:v>38693.5</c:v>
                </c:pt>
                <c:pt idx="77388">
                  <c:v>38694</c:v>
                </c:pt>
                <c:pt idx="77389">
                  <c:v>38694.5</c:v>
                </c:pt>
                <c:pt idx="77390">
                  <c:v>38695</c:v>
                </c:pt>
                <c:pt idx="77391">
                  <c:v>38695.5</c:v>
                </c:pt>
                <c:pt idx="77392">
                  <c:v>38696</c:v>
                </c:pt>
                <c:pt idx="77393">
                  <c:v>38696.5</c:v>
                </c:pt>
                <c:pt idx="77394">
                  <c:v>38697</c:v>
                </c:pt>
                <c:pt idx="77395">
                  <c:v>38697.5</c:v>
                </c:pt>
                <c:pt idx="77396">
                  <c:v>38698</c:v>
                </c:pt>
                <c:pt idx="77397">
                  <c:v>38698.5</c:v>
                </c:pt>
                <c:pt idx="77398">
                  <c:v>38699</c:v>
                </c:pt>
                <c:pt idx="77399">
                  <c:v>38699.5</c:v>
                </c:pt>
                <c:pt idx="77400">
                  <c:v>38700</c:v>
                </c:pt>
                <c:pt idx="77401">
                  <c:v>38700.5</c:v>
                </c:pt>
                <c:pt idx="77402">
                  <c:v>38701</c:v>
                </c:pt>
                <c:pt idx="77403">
                  <c:v>38701.5</c:v>
                </c:pt>
                <c:pt idx="77404">
                  <c:v>38702</c:v>
                </c:pt>
                <c:pt idx="77405">
                  <c:v>38702.5</c:v>
                </c:pt>
                <c:pt idx="77406">
                  <c:v>38703</c:v>
                </c:pt>
                <c:pt idx="77407">
                  <c:v>38703.5</c:v>
                </c:pt>
                <c:pt idx="77408">
                  <c:v>38704</c:v>
                </c:pt>
                <c:pt idx="77409">
                  <c:v>38704.5</c:v>
                </c:pt>
                <c:pt idx="77410">
                  <c:v>38705</c:v>
                </c:pt>
                <c:pt idx="77411">
                  <c:v>38705.5</c:v>
                </c:pt>
                <c:pt idx="77412">
                  <c:v>38706</c:v>
                </c:pt>
                <c:pt idx="77413">
                  <c:v>38706.5</c:v>
                </c:pt>
                <c:pt idx="77414">
                  <c:v>38707</c:v>
                </c:pt>
                <c:pt idx="77415">
                  <c:v>38707.5</c:v>
                </c:pt>
                <c:pt idx="77416">
                  <c:v>38708</c:v>
                </c:pt>
                <c:pt idx="77417">
                  <c:v>38708.5</c:v>
                </c:pt>
                <c:pt idx="77418">
                  <c:v>38709</c:v>
                </c:pt>
                <c:pt idx="77419">
                  <c:v>38709.5</c:v>
                </c:pt>
                <c:pt idx="77420">
                  <c:v>38710</c:v>
                </c:pt>
                <c:pt idx="77421">
                  <c:v>38710.5</c:v>
                </c:pt>
                <c:pt idx="77422">
                  <c:v>38711</c:v>
                </c:pt>
                <c:pt idx="77423">
                  <c:v>38711.5</c:v>
                </c:pt>
                <c:pt idx="77424">
                  <c:v>38712</c:v>
                </c:pt>
                <c:pt idx="77425">
                  <c:v>38712.5</c:v>
                </c:pt>
                <c:pt idx="77426">
                  <c:v>38713</c:v>
                </c:pt>
                <c:pt idx="77427">
                  <c:v>38713.5</c:v>
                </c:pt>
                <c:pt idx="77428">
                  <c:v>38714</c:v>
                </c:pt>
                <c:pt idx="77429">
                  <c:v>38714.5</c:v>
                </c:pt>
                <c:pt idx="77430">
                  <c:v>38715</c:v>
                </c:pt>
                <c:pt idx="77431">
                  <c:v>38715.5</c:v>
                </c:pt>
                <c:pt idx="77432">
                  <c:v>38716</c:v>
                </c:pt>
                <c:pt idx="77433">
                  <c:v>38716.5</c:v>
                </c:pt>
                <c:pt idx="77434">
                  <c:v>38717</c:v>
                </c:pt>
                <c:pt idx="77435">
                  <c:v>38717.5</c:v>
                </c:pt>
                <c:pt idx="77436">
                  <c:v>38718</c:v>
                </c:pt>
                <c:pt idx="77437">
                  <c:v>38718.5</c:v>
                </c:pt>
                <c:pt idx="77438">
                  <c:v>38719</c:v>
                </c:pt>
                <c:pt idx="77439">
                  <c:v>38719.5</c:v>
                </c:pt>
                <c:pt idx="77440">
                  <c:v>38720</c:v>
                </c:pt>
                <c:pt idx="77441">
                  <c:v>38720.5</c:v>
                </c:pt>
                <c:pt idx="77442">
                  <c:v>38721</c:v>
                </c:pt>
                <c:pt idx="77443">
                  <c:v>38721.5</c:v>
                </c:pt>
                <c:pt idx="77444">
                  <c:v>38722</c:v>
                </c:pt>
                <c:pt idx="77445">
                  <c:v>38722.5</c:v>
                </c:pt>
                <c:pt idx="77446">
                  <c:v>38723</c:v>
                </c:pt>
                <c:pt idx="77447">
                  <c:v>38723.5</c:v>
                </c:pt>
                <c:pt idx="77448">
                  <c:v>38724</c:v>
                </c:pt>
                <c:pt idx="77449">
                  <c:v>38724.5</c:v>
                </c:pt>
                <c:pt idx="77450">
                  <c:v>38725</c:v>
                </c:pt>
                <c:pt idx="77451">
                  <c:v>38725.5</c:v>
                </c:pt>
                <c:pt idx="77452">
                  <c:v>38726</c:v>
                </c:pt>
                <c:pt idx="77453">
                  <c:v>38726.5</c:v>
                </c:pt>
                <c:pt idx="77454">
                  <c:v>38727</c:v>
                </c:pt>
                <c:pt idx="77455">
                  <c:v>38727.5</c:v>
                </c:pt>
                <c:pt idx="77456">
                  <c:v>38728</c:v>
                </c:pt>
                <c:pt idx="77457">
                  <c:v>38728.5</c:v>
                </c:pt>
                <c:pt idx="77458">
                  <c:v>38729</c:v>
                </c:pt>
                <c:pt idx="77459">
                  <c:v>38729.5</c:v>
                </c:pt>
                <c:pt idx="77460">
                  <c:v>38730</c:v>
                </c:pt>
                <c:pt idx="77461">
                  <c:v>38730.5</c:v>
                </c:pt>
                <c:pt idx="77462">
                  <c:v>38731</c:v>
                </c:pt>
                <c:pt idx="77463">
                  <c:v>38731.5</c:v>
                </c:pt>
                <c:pt idx="77464">
                  <c:v>38732</c:v>
                </c:pt>
                <c:pt idx="77465">
                  <c:v>38732.5</c:v>
                </c:pt>
                <c:pt idx="77466">
                  <c:v>38733</c:v>
                </c:pt>
                <c:pt idx="77467">
                  <c:v>38733.5</c:v>
                </c:pt>
                <c:pt idx="77468">
                  <c:v>38734</c:v>
                </c:pt>
                <c:pt idx="77469">
                  <c:v>38734.5</c:v>
                </c:pt>
                <c:pt idx="77470">
                  <c:v>38735</c:v>
                </c:pt>
                <c:pt idx="77471">
                  <c:v>38735.5</c:v>
                </c:pt>
                <c:pt idx="77472">
                  <c:v>38736</c:v>
                </c:pt>
                <c:pt idx="77473">
                  <c:v>38736.5</c:v>
                </c:pt>
                <c:pt idx="77474">
                  <c:v>38737</c:v>
                </c:pt>
                <c:pt idx="77475">
                  <c:v>38737.5</c:v>
                </c:pt>
                <c:pt idx="77476">
                  <c:v>38738</c:v>
                </c:pt>
                <c:pt idx="77477">
                  <c:v>38738.5</c:v>
                </c:pt>
                <c:pt idx="77478">
                  <c:v>38739</c:v>
                </c:pt>
                <c:pt idx="77479">
                  <c:v>38739.5</c:v>
                </c:pt>
                <c:pt idx="77480">
                  <c:v>38740</c:v>
                </c:pt>
                <c:pt idx="77481">
                  <c:v>38740.5</c:v>
                </c:pt>
                <c:pt idx="77482">
                  <c:v>38741</c:v>
                </c:pt>
                <c:pt idx="77483">
                  <c:v>38741.5</c:v>
                </c:pt>
                <c:pt idx="77484">
                  <c:v>38742</c:v>
                </c:pt>
                <c:pt idx="77485">
                  <c:v>38742.5</c:v>
                </c:pt>
                <c:pt idx="77486">
                  <c:v>38743</c:v>
                </c:pt>
                <c:pt idx="77487">
                  <c:v>38743.5</c:v>
                </c:pt>
                <c:pt idx="77488">
                  <c:v>38744</c:v>
                </c:pt>
                <c:pt idx="77489">
                  <c:v>38744.5</c:v>
                </c:pt>
                <c:pt idx="77490">
                  <c:v>38745</c:v>
                </c:pt>
                <c:pt idx="77491">
                  <c:v>38745.5</c:v>
                </c:pt>
                <c:pt idx="77492">
                  <c:v>38746</c:v>
                </c:pt>
                <c:pt idx="77493">
                  <c:v>38746.5</c:v>
                </c:pt>
                <c:pt idx="77494">
                  <c:v>38747</c:v>
                </c:pt>
                <c:pt idx="77495">
                  <c:v>38747.5</c:v>
                </c:pt>
                <c:pt idx="77496">
                  <c:v>38748</c:v>
                </c:pt>
                <c:pt idx="77497">
                  <c:v>38748.5</c:v>
                </c:pt>
                <c:pt idx="77498">
                  <c:v>38749</c:v>
                </c:pt>
                <c:pt idx="77499">
                  <c:v>38749.5</c:v>
                </c:pt>
                <c:pt idx="77500">
                  <c:v>38750</c:v>
                </c:pt>
                <c:pt idx="77501">
                  <c:v>38750.5</c:v>
                </c:pt>
                <c:pt idx="77502">
                  <c:v>38751</c:v>
                </c:pt>
                <c:pt idx="77503">
                  <c:v>38751.5</c:v>
                </c:pt>
                <c:pt idx="77504">
                  <c:v>38752</c:v>
                </c:pt>
                <c:pt idx="77505">
                  <c:v>38752.5</c:v>
                </c:pt>
                <c:pt idx="77506">
                  <c:v>38753</c:v>
                </c:pt>
                <c:pt idx="77507">
                  <c:v>38753.5</c:v>
                </c:pt>
                <c:pt idx="77508">
                  <c:v>38754</c:v>
                </c:pt>
                <c:pt idx="77509">
                  <c:v>38754.5</c:v>
                </c:pt>
                <c:pt idx="77510">
                  <c:v>38755</c:v>
                </c:pt>
                <c:pt idx="77511">
                  <c:v>38755.5</c:v>
                </c:pt>
                <c:pt idx="77512">
                  <c:v>38756</c:v>
                </c:pt>
                <c:pt idx="77513">
                  <c:v>38756.5</c:v>
                </c:pt>
                <c:pt idx="77514">
                  <c:v>38757</c:v>
                </c:pt>
                <c:pt idx="77515">
                  <c:v>38757.5</c:v>
                </c:pt>
                <c:pt idx="77516">
                  <c:v>38758</c:v>
                </c:pt>
                <c:pt idx="77517">
                  <c:v>38758.5</c:v>
                </c:pt>
                <c:pt idx="77518">
                  <c:v>38759</c:v>
                </c:pt>
                <c:pt idx="77519">
                  <c:v>38759.5</c:v>
                </c:pt>
                <c:pt idx="77520">
                  <c:v>38760</c:v>
                </c:pt>
                <c:pt idx="77521">
                  <c:v>38760.5</c:v>
                </c:pt>
                <c:pt idx="77522">
                  <c:v>38761</c:v>
                </c:pt>
                <c:pt idx="77523">
                  <c:v>38761.5</c:v>
                </c:pt>
                <c:pt idx="77524">
                  <c:v>38762</c:v>
                </c:pt>
                <c:pt idx="77525">
                  <c:v>38762.5</c:v>
                </c:pt>
                <c:pt idx="77526">
                  <c:v>38763</c:v>
                </c:pt>
                <c:pt idx="77527">
                  <c:v>38763.5</c:v>
                </c:pt>
                <c:pt idx="77528">
                  <c:v>38764</c:v>
                </c:pt>
                <c:pt idx="77529">
                  <c:v>38764.5</c:v>
                </c:pt>
                <c:pt idx="77530">
                  <c:v>38765</c:v>
                </c:pt>
                <c:pt idx="77531">
                  <c:v>38765.5</c:v>
                </c:pt>
                <c:pt idx="77532">
                  <c:v>38766</c:v>
                </c:pt>
                <c:pt idx="77533">
                  <c:v>38766.5</c:v>
                </c:pt>
                <c:pt idx="77534">
                  <c:v>38767</c:v>
                </c:pt>
                <c:pt idx="77535">
                  <c:v>38767.5</c:v>
                </c:pt>
                <c:pt idx="77536">
                  <c:v>38768</c:v>
                </c:pt>
                <c:pt idx="77537">
                  <c:v>38768.5</c:v>
                </c:pt>
                <c:pt idx="77538">
                  <c:v>38769</c:v>
                </c:pt>
                <c:pt idx="77539">
                  <c:v>38769.5</c:v>
                </c:pt>
                <c:pt idx="77540">
                  <c:v>38770</c:v>
                </c:pt>
                <c:pt idx="77541">
                  <c:v>38770.5</c:v>
                </c:pt>
                <c:pt idx="77542">
                  <c:v>38771</c:v>
                </c:pt>
                <c:pt idx="77543">
                  <c:v>38771.5</c:v>
                </c:pt>
                <c:pt idx="77544">
                  <c:v>38772</c:v>
                </c:pt>
                <c:pt idx="77545">
                  <c:v>38772.5</c:v>
                </c:pt>
                <c:pt idx="77546">
                  <c:v>38773</c:v>
                </c:pt>
                <c:pt idx="77547">
                  <c:v>38773.5</c:v>
                </c:pt>
                <c:pt idx="77548">
                  <c:v>38774</c:v>
                </c:pt>
                <c:pt idx="77549">
                  <c:v>38774.5</c:v>
                </c:pt>
                <c:pt idx="77550">
                  <c:v>38775</c:v>
                </c:pt>
                <c:pt idx="77551">
                  <c:v>38775.5</c:v>
                </c:pt>
                <c:pt idx="77552">
                  <c:v>38776</c:v>
                </c:pt>
                <c:pt idx="77553">
                  <c:v>38776.5</c:v>
                </c:pt>
                <c:pt idx="77554">
                  <c:v>38777</c:v>
                </c:pt>
                <c:pt idx="77555">
                  <c:v>38777.5</c:v>
                </c:pt>
                <c:pt idx="77556">
                  <c:v>38778</c:v>
                </c:pt>
                <c:pt idx="77557">
                  <c:v>38778.5</c:v>
                </c:pt>
                <c:pt idx="77558">
                  <c:v>38779</c:v>
                </c:pt>
                <c:pt idx="77559">
                  <c:v>38779.5</c:v>
                </c:pt>
                <c:pt idx="77560">
                  <c:v>38780</c:v>
                </c:pt>
                <c:pt idx="77561">
                  <c:v>38780.5</c:v>
                </c:pt>
                <c:pt idx="77562">
                  <c:v>38781</c:v>
                </c:pt>
                <c:pt idx="77563">
                  <c:v>38781.5</c:v>
                </c:pt>
                <c:pt idx="77564">
                  <c:v>38782</c:v>
                </c:pt>
                <c:pt idx="77565">
                  <c:v>38782.5</c:v>
                </c:pt>
                <c:pt idx="77566">
                  <c:v>38783</c:v>
                </c:pt>
                <c:pt idx="77567">
                  <c:v>38783.5</c:v>
                </c:pt>
                <c:pt idx="77568">
                  <c:v>38784</c:v>
                </c:pt>
                <c:pt idx="77569">
                  <c:v>38784.5</c:v>
                </c:pt>
                <c:pt idx="77570">
                  <c:v>38785</c:v>
                </c:pt>
                <c:pt idx="77571">
                  <c:v>38785.5</c:v>
                </c:pt>
                <c:pt idx="77572">
                  <c:v>38786</c:v>
                </c:pt>
                <c:pt idx="77573">
                  <c:v>38786.5</c:v>
                </c:pt>
                <c:pt idx="77574">
                  <c:v>38787</c:v>
                </c:pt>
                <c:pt idx="77575">
                  <c:v>38787.5</c:v>
                </c:pt>
                <c:pt idx="77576">
                  <c:v>38788</c:v>
                </c:pt>
                <c:pt idx="77577">
                  <c:v>38788.5</c:v>
                </c:pt>
                <c:pt idx="77578">
                  <c:v>38789</c:v>
                </c:pt>
                <c:pt idx="77579">
                  <c:v>38789.5</c:v>
                </c:pt>
                <c:pt idx="77580">
                  <c:v>38790</c:v>
                </c:pt>
                <c:pt idx="77581">
                  <c:v>38790.5</c:v>
                </c:pt>
                <c:pt idx="77582">
                  <c:v>38791</c:v>
                </c:pt>
                <c:pt idx="77583">
                  <c:v>38791.5</c:v>
                </c:pt>
                <c:pt idx="77584">
                  <c:v>38792</c:v>
                </c:pt>
                <c:pt idx="77585">
                  <c:v>38792.5</c:v>
                </c:pt>
                <c:pt idx="77586">
                  <c:v>38793</c:v>
                </c:pt>
                <c:pt idx="77587">
                  <c:v>38793.5</c:v>
                </c:pt>
                <c:pt idx="77588">
                  <c:v>38794</c:v>
                </c:pt>
                <c:pt idx="77589">
                  <c:v>38794.5</c:v>
                </c:pt>
                <c:pt idx="77590">
                  <c:v>38795</c:v>
                </c:pt>
                <c:pt idx="77591">
                  <c:v>38795.5</c:v>
                </c:pt>
                <c:pt idx="77592">
                  <c:v>38796</c:v>
                </c:pt>
                <c:pt idx="77593">
                  <c:v>38796.5</c:v>
                </c:pt>
                <c:pt idx="77594">
                  <c:v>38797</c:v>
                </c:pt>
                <c:pt idx="77595">
                  <c:v>38797.5</c:v>
                </c:pt>
                <c:pt idx="77596">
                  <c:v>38798</c:v>
                </c:pt>
                <c:pt idx="77597">
                  <c:v>38798.5</c:v>
                </c:pt>
                <c:pt idx="77598">
                  <c:v>38799</c:v>
                </c:pt>
                <c:pt idx="77599">
                  <c:v>38799.5</c:v>
                </c:pt>
                <c:pt idx="77600">
                  <c:v>38800</c:v>
                </c:pt>
                <c:pt idx="77601">
                  <c:v>38800.5</c:v>
                </c:pt>
                <c:pt idx="77602">
                  <c:v>38801</c:v>
                </c:pt>
                <c:pt idx="77603">
                  <c:v>38801.5</c:v>
                </c:pt>
                <c:pt idx="77604">
                  <c:v>38802</c:v>
                </c:pt>
                <c:pt idx="77605">
                  <c:v>38802.5</c:v>
                </c:pt>
                <c:pt idx="77606">
                  <c:v>38803</c:v>
                </c:pt>
                <c:pt idx="77607">
                  <c:v>38803.5</c:v>
                </c:pt>
                <c:pt idx="77608">
                  <c:v>38804</c:v>
                </c:pt>
                <c:pt idx="77609">
                  <c:v>38804.5</c:v>
                </c:pt>
                <c:pt idx="77610">
                  <c:v>38805</c:v>
                </c:pt>
                <c:pt idx="77611">
                  <c:v>38805.5</c:v>
                </c:pt>
                <c:pt idx="77612">
                  <c:v>38806</c:v>
                </c:pt>
                <c:pt idx="77613">
                  <c:v>38806.5</c:v>
                </c:pt>
                <c:pt idx="77614">
                  <c:v>38807</c:v>
                </c:pt>
                <c:pt idx="77615">
                  <c:v>38807.5</c:v>
                </c:pt>
                <c:pt idx="77616">
                  <c:v>38808</c:v>
                </c:pt>
                <c:pt idx="77617">
                  <c:v>38808.5</c:v>
                </c:pt>
                <c:pt idx="77618">
                  <c:v>38809</c:v>
                </c:pt>
                <c:pt idx="77619">
                  <c:v>38809.5</c:v>
                </c:pt>
                <c:pt idx="77620">
                  <c:v>38810</c:v>
                </c:pt>
                <c:pt idx="77621">
                  <c:v>38810.5</c:v>
                </c:pt>
                <c:pt idx="77622">
                  <c:v>38811</c:v>
                </c:pt>
                <c:pt idx="77623">
                  <c:v>38811.5</c:v>
                </c:pt>
                <c:pt idx="77624">
                  <c:v>38812</c:v>
                </c:pt>
                <c:pt idx="77625">
                  <c:v>38812.5</c:v>
                </c:pt>
                <c:pt idx="77626">
                  <c:v>38813</c:v>
                </c:pt>
                <c:pt idx="77627">
                  <c:v>38813.5</c:v>
                </c:pt>
                <c:pt idx="77628">
                  <c:v>38814</c:v>
                </c:pt>
                <c:pt idx="77629">
                  <c:v>38814.5</c:v>
                </c:pt>
                <c:pt idx="77630">
                  <c:v>38815</c:v>
                </c:pt>
                <c:pt idx="77631">
                  <c:v>38815.5</c:v>
                </c:pt>
                <c:pt idx="77632">
                  <c:v>38816</c:v>
                </c:pt>
                <c:pt idx="77633">
                  <c:v>38816.5</c:v>
                </c:pt>
                <c:pt idx="77634">
                  <c:v>38817</c:v>
                </c:pt>
                <c:pt idx="77635">
                  <c:v>38817.5</c:v>
                </c:pt>
                <c:pt idx="77636">
                  <c:v>38818</c:v>
                </c:pt>
                <c:pt idx="77637">
                  <c:v>38818.5</c:v>
                </c:pt>
                <c:pt idx="77638">
                  <c:v>38819</c:v>
                </c:pt>
                <c:pt idx="77639">
                  <c:v>38819.5</c:v>
                </c:pt>
                <c:pt idx="77640">
                  <c:v>38820</c:v>
                </c:pt>
                <c:pt idx="77641">
                  <c:v>38820.5</c:v>
                </c:pt>
                <c:pt idx="77642">
                  <c:v>38821</c:v>
                </c:pt>
                <c:pt idx="77643">
                  <c:v>38821.5</c:v>
                </c:pt>
                <c:pt idx="77644">
                  <c:v>38822</c:v>
                </c:pt>
                <c:pt idx="77645">
                  <c:v>38822.5</c:v>
                </c:pt>
                <c:pt idx="77646">
                  <c:v>38823</c:v>
                </c:pt>
                <c:pt idx="77647">
                  <c:v>38823.5</c:v>
                </c:pt>
                <c:pt idx="77648">
                  <c:v>38824</c:v>
                </c:pt>
                <c:pt idx="77649">
                  <c:v>38824.5</c:v>
                </c:pt>
                <c:pt idx="77650">
                  <c:v>38825</c:v>
                </c:pt>
                <c:pt idx="77651">
                  <c:v>38825.5</c:v>
                </c:pt>
                <c:pt idx="77652">
                  <c:v>38826</c:v>
                </c:pt>
                <c:pt idx="77653">
                  <c:v>38826.5</c:v>
                </c:pt>
                <c:pt idx="77654">
                  <c:v>38827</c:v>
                </c:pt>
                <c:pt idx="77655">
                  <c:v>38827.5</c:v>
                </c:pt>
                <c:pt idx="77656">
                  <c:v>38828</c:v>
                </c:pt>
                <c:pt idx="77657">
                  <c:v>38828.5</c:v>
                </c:pt>
                <c:pt idx="77658">
                  <c:v>38829</c:v>
                </c:pt>
                <c:pt idx="77659">
                  <c:v>38829.5</c:v>
                </c:pt>
                <c:pt idx="77660">
                  <c:v>38830</c:v>
                </c:pt>
                <c:pt idx="77661">
                  <c:v>38830.5</c:v>
                </c:pt>
                <c:pt idx="77662">
                  <c:v>38831</c:v>
                </c:pt>
                <c:pt idx="77663">
                  <c:v>38831.5</c:v>
                </c:pt>
                <c:pt idx="77664">
                  <c:v>38832</c:v>
                </c:pt>
                <c:pt idx="77665">
                  <c:v>38832.5</c:v>
                </c:pt>
                <c:pt idx="77666">
                  <c:v>38833</c:v>
                </c:pt>
                <c:pt idx="77667">
                  <c:v>38833.5</c:v>
                </c:pt>
                <c:pt idx="77668">
                  <c:v>38834</c:v>
                </c:pt>
                <c:pt idx="77669">
                  <c:v>38834.5</c:v>
                </c:pt>
                <c:pt idx="77670">
                  <c:v>38835</c:v>
                </c:pt>
                <c:pt idx="77671">
                  <c:v>38835.5</c:v>
                </c:pt>
                <c:pt idx="77672">
                  <c:v>38836</c:v>
                </c:pt>
                <c:pt idx="77673">
                  <c:v>38836.5</c:v>
                </c:pt>
                <c:pt idx="77674">
                  <c:v>38837</c:v>
                </c:pt>
                <c:pt idx="77675">
                  <c:v>38837.5</c:v>
                </c:pt>
                <c:pt idx="77676">
                  <c:v>38838</c:v>
                </c:pt>
                <c:pt idx="77677">
                  <c:v>38838.5</c:v>
                </c:pt>
                <c:pt idx="77678">
                  <c:v>38839</c:v>
                </c:pt>
                <c:pt idx="77679">
                  <c:v>38839.5</c:v>
                </c:pt>
                <c:pt idx="77680">
                  <c:v>38840</c:v>
                </c:pt>
                <c:pt idx="77681">
                  <c:v>38840.5</c:v>
                </c:pt>
                <c:pt idx="77682">
                  <c:v>38841</c:v>
                </c:pt>
                <c:pt idx="77683">
                  <c:v>38841.5</c:v>
                </c:pt>
                <c:pt idx="77684">
                  <c:v>38842</c:v>
                </c:pt>
                <c:pt idx="77685">
                  <c:v>38842.5</c:v>
                </c:pt>
                <c:pt idx="77686">
                  <c:v>38843</c:v>
                </c:pt>
                <c:pt idx="77687">
                  <c:v>38843.5</c:v>
                </c:pt>
                <c:pt idx="77688">
                  <c:v>38844</c:v>
                </c:pt>
                <c:pt idx="77689">
                  <c:v>38844.5</c:v>
                </c:pt>
                <c:pt idx="77690">
                  <c:v>38845</c:v>
                </c:pt>
                <c:pt idx="77691">
                  <c:v>38845.5</c:v>
                </c:pt>
                <c:pt idx="77692">
                  <c:v>38846</c:v>
                </c:pt>
                <c:pt idx="77693">
                  <c:v>38846.5</c:v>
                </c:pt>
                <c:pt idx="77694">
                  <c:v>38847</c:v>
                </c:pt>
                <c:pt idx="77695">
                  <c:v>38847.5</c:v>
                </c:pt>
                <c:pt idx="77696">
                  <c:v>38848</c:v>
                </c:pt>
                <c:pt idx="77697">
                  <c:v>38848.5</c:v>
                </c:pt>
                <c:pt idx="77698">
                  <c:v>38849</c:v>
                </c:pt>
                <c:pt idx="77699">
                  <c:v>38849.5</c:v>
                </c:pt>
                <c:pt idx="77700">
                  <c:v>38850</c:v>
                </c:pt>
                <c:pt idx="77701">
                  <c:v>38850.5</c:v>
                </c:pt>
                <c:pt idx="77702">
                  <c:v>38851</c:v>
                </c:pt>
                <c:pt idx="77703">
                  <c:v>38851.5</c:v>
                </c:pt>
                <c:pt idx="77704">
                  <c:v>38852</c:v>
                </c:pt>
                <c:pt idx="77705">
                  <c:v>38852.5</c:v>
                </c:pt>
                <c:pt idx="77706">
                  <c:v>38853</c:v>
                </c:pt>
                <c:pt idx="77707">
                  <c:v>38853.5</c:v>
                </c:pt>
                <c:pt idx="77708">
                  <c:v>38854</c:v>
                </c:pt>
                <c:pt idx="77709">
                  <c:v>38854.5</c:v>
                </c:pt>
                <c:pt idx="77710">
                  <c:v>38855</c:v>
                </c:pt>
                <c:pt idx="77711">
                  <c:v>38855.5</c:v>
                </c:pt>
                <c:pt idx="77712">
                  <c:v>38856</c:v>
                </c:pt>
                <c:pt idx="77713">
                  <c:v>38856.5</c:v>
                </c:pt>
                <c:pt idx="77714">
                  <c:v>38857</c:v>
                </c:pt>
                <c:pt idx="77715">
                  <c:v>38857.5</c:v>
                </c:pt>
                <c:pt idx="77716">
                  <c:v>38858</c:v>
                </c:pt>
                <c:pt idx="77717">
                  <c:v>38858.5</c:v>
                </c:pt>
                <c:pt idx="77718">
                  <c:v>38859</c:v>
                </c:pt>
                <c:pt idx="77719">
                  <c:v>38859.5</c:v>
                </c:pt>
                <c:pt idx="77720">
                  <c:v>38860</c:v>
                </c:pt>
                <c:pt idx="77721">
                  <c:v>38860.5</c:v>
                </c:pt>
                <c:pt idx="77722">
                  <c:v>38861</c:v>
                </c:pt>
                <c:pt idx="77723">
                  <c:v>38861.5</c:v>
                </c:pt>
                <c:pt idx="77724">
                  <c:v>38862</c:v>
                </c:pt>
                <c:pt idx="77725">
                  <c:v>38862.5</c:v>
                </c:pt>
                <c:pt idx="77726">
                  <c:v>38863</c:v>
                </c:pt>
                <c:pt idx="77727">
                  <c:v>38863.5</c:v>
                </c:pt>
                <c:pt idx="77728">
                  <c:v>38864</c:v>
                </c:pt>
                <c:pt idx="77729">
                  <c:v>38864.5</c:v>
                </c:pt>
                <c:pt idx="77730">
                  <c:v>38865</c:v>
                </c:pt>
                <c:pt idx="77731">
                  <c:v>38865.5</c:v>
                </c:pt>
                <c:pt idx="77732">
                  <c:v>38866</c:v>
                </c:pt>
                <c:pt idx="77733">
                  <c:v>38866.5</c:v>
                </c:pt>
                <c:pt idx="77734">
                  <c:v>38867</c:v>
                </c:pt>
                <c:pt idx="77735">
                  <c:v>38867.5</c:v>
                </c:pt>
                <c:pt idx="77736">
                  <c:v>38868</c:v>
                </c:pt>
                <c:pt idx="77737">
                  <c:v>38868.5</c:v>
                </c:pt>
                <c:pt idx="77738">
                  <c:v>38869</c:v>
                </c:pt>
                <c:pt idx="77739">
                  <c:v>38869.5</c:v>
                </c:pt>
                <c:pt idx="77740">
                  <c:v>38870</c:v>
                </c:pt>
                <c:pt idx="77741">
                  <c:v>38870.5</c:v>
                </c:pt>
                <c:pt idx="77742">
                  <c:v>38871</c:v>
                </c:pt>
                <c:pt idx="77743">
                  <c:v>38871.5</c:v>
                </c:pt>
                <c:pt idx="77744">
                  <c:v>38872</c:v>
                </c:pt>
                <c:pt idx="77745">
                  <c:v>38872.5</c:v>
                </c:pt>
                <c:pt idx="77746">
                  <c:v>38873</c:v>
                </c:pt>
                <c:pt idx="77747">
                  <c:v>38873.5</c:v>
                </c:pt>
                <c:pt idx="77748">
                  <c:v>38874</c:v>
                </c:pt>
                <c:pt idx="77749">
                  <c:v>38874.5</c:v>
                </c:pt>
                <c:pt idx="77750">
                  <c:v>38875</c:v>
                </c:pt>
                <c:pt idx="77751">
                  <c:v>38875.5</c:v>
                </c:pt>
                <c:pt idx="77752">
                  <c:v>38876</c:v>
                </c:pt>
                <c:pt idx="77753">
                  <c:v>38876.5</c:v>
                </c:pt>
                <c:pt idx="77754">
                  <c:v>38877</c:v>
                </c:pt>
                <c:pt idx="77755">
                  <c:v>38877.5</c:v>
                </c:pt>
                <c:pt idx="77756">
                  <c:v>38878</c:v>
                </c:pt>
                <c:pt idx="77757">
                  <c:v>38878.5</c:v>
                </c:pt>
                <c:pt idx="77758">
                  <c:v>38879</c:v>
                </c:pt>
                <c:pt idx="77759">
                  <c:v>38879.5</c:v>
                </c:pt>
                <c:pt idx="77760">
                  <c:v>38880</c:v>
                </c:pt>
                <c:pt idx="77761">
                  <c:v>38880.5</c:v>
                </c:pt>
                <c:pt idx="77762">
                  <c:v>38881</c:v>
                </c:pt>
                <c:pt idx="77763">
                  <c:v>38881.5</c:v>
                </c:pt>
                <c:pt idx="77764">
                  <c:v>38882</c:v>
                </c:pt>
                <c:pt idx="77765">
                  <c:v>38882.5</c:v>
                </c:pt>
                <c:pt idx="77766">
                  <c:v>38883</c:v>
                </c:pt>
                <c:pt idx="77767">
                  <c:v>38883.5</c:v>
                </c:pt>
                <c:pt idx="77768">
                  <c:v>38884</c:v>
                </c:pt>
                <c:pt idx="77769">
                  <c:v>38884.5</c:v>
                </c:pt>
                <c:pt idx="77770">
                  <c:v>38885</c:v>
                </c:pt>
                <c:pt idx="77771">
                  <c:v>38885.5</c:v>
                </c:pt>
                <c:pt idx="77772">
                  <c:v>38886</c:v>
                </c:pt>
                <c:pt idx="77773">
                  <c:v>38886.5</c:v>
                </c:pt>
                <c:pt idx="77774">
                  <c:v>38887</c:v>
                </c:pt>
                <c:pt idx="77775">
                  <c:v>38887.5</c:v>
                </c:pt>
                <c:pt idx="77776">
                  <c:v>38888</c:v>
                </c:pt>
                <c:pt idx="77777">
                  <c:v>38888.5</c:v>
                </c:pt>
                <c:pt idx="77778">
                  <c:v>38889</c:v>
                </c:pt>
                <c:pt idx="77779">
                  <c:v>38889.5</c:v>
                </c:pt>
                <c:pt idx="77780">
                  <c:v>38890</c:v>
                </c:pt>
                <c:pt idx="77781">
                  <c:v>38890.5</c:v>
                </c:pt>
                <c:pt idx="77782">
                  <c:v>38891</c:v>
                </c:pt>
                <c:pt idx="77783">
                  <c:v>38891.5</c:v>
                </c:pt>
                <c:pt idx="77784">
                  <c:v>38892</c:v>
                </c:pt>
                <c:pt idx="77785">
                  <c:v>38892.5</c:v>
                </c:pt>
                <c:pt idx="77786">
                  <c:v>38893</c:v>
                </c:pt>
                <c:pt idx="77787">
                  <c:v>38893.5</c:v>
                </c:pt>
                <c:pt idx="77788">
                  <c:v>38894</c:v>
                </c:pt>
                <c:pt idx="77789">
                  <c:v>38894.5</c:v>
                </c:pt>
                <c:pt idx="77790">
                  <c:v>38895</c:v>
                </c:pt>
                <c:pt idx="77791">
                  <c:v>38895.5</c:v>
                </c:pt>
                <c:pt idx="77792">
                  <c:v>38896</c:v>
                </c:pt>
                <c:pt idx="77793">
                  <c:v>38896.5</c:v>
                </c:pt>
                <c:pt idx="77794">
                  <c:v>38897</c:v>
                </c:pt>
                <c:pt idx="77795">
                  <c:v>38897.5</c:v>
                </c:pt>
                <c:pt idx="77796">
                  <c:v>38898</c:v>
                </c:pt>
                <c:pt idx="77797">
                  <c:v>38898.5</c:v>
                </c:pt>
                <c:pt idx="77798">
                  <c:v>38899</c:v>
                </c:pt>
                <c:pt idx="77799">
                  <c:v>38899.5</c:v>
                </c:pt>
                <c:pt idx="77800">
                  <c:v>38900</c:v>
                </c:pt>
                <c:pt idx="77801">
                  <c:v>38900.5</c:v>
                </c:pt>
                <c:pt idx="77802">
                  <c:v>38901</c:v>
                </c:pt>
                <c:pt idx="77803">
                  <c:v>38901.5</c:v>
                </c:pt>
                <c:pt idx="77804">
                  <c:v>38902</c:v>
                </c:pt>
                <c:pt idx="77805">
                  <c:v>38902.5</c:v>
                </c:pt>
                <c:pt idx="77806">
                  <c:v>38903</c:v>
                </c:pt>
                <c:pt idx="77807">
                  <c:v>38903.5</c:v>
                </c:pt>
                <c:pt idx="77808">
                  <c:v>38904</c:v>
                </c:pt>
                <c:pt idx="77809">
                  <c:v>38904.5</c:v>
                </c:pt>
                <c:pt idx="77810">
                  <c:v>38905</c:v>
                </c:pt>
                <c:pt idx="77811">
                  <c:v>38905.5</c:v>
                </c:pt>
                <c:pt idx="77812">
                  <c:v>38906</c:v>
                </c:pt>
                <c:pt idx="77813">
                  <c:v>38906.5</c:v>
                </c:pt>
                <c:pt idx="77814">
                  <c:v>38907</c:v>
                </c:pt>
                <c:pt idx="77815">
                  <c:v>38907.5</c:v>
                </c:pt>
                <c:pt idx="77816">
                  <c:v>38908</c:v>
                </c:pt>
                <c:pt idx="77817">
                  <c:v>38908.5</c:v>
                </c:pt>
                <c:pt idx="77818">
                  <c:v>38909</c:v>
                </c:pt>
                <c:pt idx="77819">
                  <c:v>38909.5</c:v>
                </c:pt>
                <c:pt idx="77820">
                  <c:v>38910</c:v>
                </c:pt>
                <c:pt idx="77821">
                  <c:v>38910.5</c:v>
                </c:pt>
                <c:pt idx="77822">
                  <c:v>38911</c:v>
                </c:pt>
                <c:pt idx="77823">
                  <c:v>38911.5</c:v>
                </c:pt>
                <c:pt idx="77824">
                  <c:v>38912</c:v>
                </c:pt>
                <c:pt idx="77825">
                  <c:v>38912.5</c:v>
                </c:pt>
                <c:pt idx="77826">
                  <c:v>38913</c:v>
                </c:pt>
                <c:pt idx="77827">
                  <c:v>38913.5</c:v>
                </c:pt>
                <c:pt idx="77828">
                  <c:v>38914</c:v>
                </c:pt>
                <c:pt idx="77829">
                  <c:v>38914.5</c:v>
                </c:pt>
                <c:pt idx="77830">
                  <c:v>38915</c:v>
                </c:pt>
                <c:pt idx="77831">
                  <c:v>38915.5</c:v>
                </c:pt>
                <c:pt idx="77832">
                  <c:v>38916</c:v>
                </c:pt>
                <c:pt idx="77833">
                  <c:v>38916.5</c:v>
                </c:pt>
                <c:pt idx="77834">
                  <c:v>38917</c:v>
                </c:pt>
                <c:pt idx="77835">
                  <c:v>38917.5</c:v>
                </c:pt>
                <c:pt idx="77836">
                  <c:v>38918</c:v>
                </c:pt>
                <c:pt idx="77837">
                  <c:v>38918.5</c:v>
                </c:pt>
                <c:pt idx="77838">
                  <c:v>38919</c:v>
                </c:pt>
                <c:pt idx="77839">
                  <c:v>38919.5</c:v>
                </c:pt>
                <c:pt idx="77840">
                  <c:v>38920</c:v>
                </c:pt>
                <c:pt idx="77841">
                  <c:v>38920.5</c:v>
                </c:pt>
                <c:pt idx="77842">
                  <c:v>38921</c:v>
                </c:pt>
                <c:pt idx="77843">
                  <c:v>38921.5</c:v>
                </c:pt>
                <c:pt idx="77844">
                  <c:v>38922</c:v>
                </c:pt>
                <c:pt idx="77845">
                  <c:v>38922.5</c:v>
                </c:pt>
                <c:pt idx="77846">
                  <c:v>38923</c:v>
                </c:pt>
                <c:pt idx="77847">
                  <c:v>38923.5</c:v>
                </c:pt>
                <c:pt idx="77848">
                  <c:v>38924</c:v>
                </c:pt>
                <c:pt idx="77849">
                  <c:v>38924.5</c:v>
                </c:pt>
                <c:pt idx="77850">
                  <c:v>38925</c:v>
                </c:pt>
                <c:pt idx="77851">
                  <c:v>38925.5</c:v>
                </c:pt>
                <c:pt idx="77852">
                  <c:v>38926</c:v>
                </c:pt>
                <c:pt idx="77853">
                  <c:v>38926.5</c:v>
                </c:pt>
                <c:pt idx="77854">
                  <c:v>38927</c:v>
                </c:pt>
                <c:pt idx="77855">
                  <c:v>38927.5</c:v>
                </c:pt>
                <c:pt idx="77856">
                  <c:v>38928</c:v>
                </c:pt>
                <c:pt idx="77857">
                  <c:v>38928.5</c:v>
                </c:pt>
                <c:pt idx="77858">
                  <c:v>38929</c:v>
                </c:pt>
                <c:pt idx="77859">
                  <c:v>38929.5</c:v>
                </c:pt>
                <c:pt idx="77860">
                  <c:v>38930</c:v>
                </c:pt>
                <c:pt idx="77861">
                  <c:v>38930.5</c:v>
                </c:pt>
                <c:pt idx="77862">
                  <c:v>38931</c:v>
                </c:pt>
                <c:pt idx="77863">
                  <c:v>38931.5</c:v>
                </c:pt>
                <c:pt idx="77864">
                  <c:v>38932</c:v>
                </c:pt>
                <c:pt idx="77865">
                  <c:v>38932.5</c:v>
                </c:pt>
                <c:pt idx="77866">
                  <c:v>38933</c:v>
                </c:pt>
                <c:pt idx="77867">
                  <c:v>38933.5</c:v>
                </c:pt>
                <c:pt idx="77868">
                  <c:v>38934</c:v>
                </c:pt>
                <c:pt idx="77869">
                  <c:v>38934.5</c:v>
                </c:pt>
                <c:pt idx="77870">
                  <c:v>38935</c:v>
                </c:pt>
                <c:pt idx="77871">
                  <c:v>38935.5</c:v>
                </c:pt>
                <c:pt idx="77872">
                  <c:v>38936</c:v>
                </c:pt>
                <c:pt idx="77873">
                  <c:v>38936.5</c:v>
                </c:pt>
                <c:pt idx="77874">
                  <c:v>38937</c:v>
                </c:pt>
                <c:pt idx="77875">
                  <c:v>38937.5</c:v>
                </c:pt>
                <c:pt idx="77876">
                  <c:v>38938</c:v>
                </c:pt>
                <c:pt idx="77877">
                  <c:v>38938.5</c:v>
                </c:pt>
                <c:pt idx="77878">
                  <c:v>38939</c:v>
                </c:pt>
                <c:pt idx="77879">
                  <c:v>38939.5</c:v>
                </c:pt>
                <c:pt idx="77880">
                  <c:v>38940</c:v>
                </c:pt>
                <c:pt idx="77881">
                  <c:v>38940.5</c:v>
                </c:pt>
                <c:pt idx="77882">
                  <c:v>38941</c:v>
                </c:pt>
                <c:pt idx="77883">
                  <c:v>38941.5</c:v>
                </c:pt>
                <c:pt idx="77884">
                  <c:v>38942</c:v>
                </c:pt>
                <c:pt idx="77885">
                  <c:v>38942.5</c:v>
                </c:pt>
                <c:pt idx="77886">
                  <c:v>38943</c:v>
                </c:pt>
                <c:pt idx="77887">
                  <c:v>38943.5</c:v>
                </c:pt>
                <c:pt idx="77888">
                  <c:v>38944</c:v>
                </c:pt>
                <c:pt idx="77889">
                  <c:v>38944.5</c:v>
                </c:pt>
                <c:pt idx="77890">
                  <c:v>38945</c:v>
                </c:pt>
                <c:pt idx="77891">
                  <c:v>38945.5</c:v>
                </c:pt>
                <c:pt idx="77892">
                  <c:v>38946</c:v>
                </c:pt>
                <c:pt idx="77893">
                  <c:v>38946.5</c:v>
                </c:pt>
                <c:pt idx="77894">
                  <c:v>38947</c:v>
                </c:pt>
                <c:pt idx="77895">
                  <c:v>38947.5</c:v>
                </c:pt>
                <c:pt idx="77896">
                  <c:v>38948</c:v>
                </c:pt>
                <c:pt idx="77897">
                  <c:v>38948.5</c:v>
                </c:pt>
                <c:pt idx="77898">
                  <c:v>38949</c:v>
                </c:pt>
                <c:pt idx="77899">
                  <c:v>38949.5</c:v>
                </c:pt>
                <c:pt idx="77900">
                  <c:v>38950</c:v>
                </c:pt>
                <c:pt idx="77901">
                  <c:v>38950.5</c:v>
                </c:pt>
                <c:pt idx="77902">
                  <c:v>38951</c:v>
                </c:pt>
                <c:pt idx="77903">
                  <c:v>38951.5</c:v>
                </c:pt>
                <c:pt idx="77904">
                  <c:v>38952</c:v>
                </c:pt>
                <c:pt idx="77905">
                  <c:v>38952.5</c:v>
                </c:pt>
                <c:pt idx="77906">
                  <c:v>38953</c:v>
                </c:pt>
                <c:pt idx="77907">
                  <c:v>38953.5</c:v>
                </c:pt>
                <c:pt idx="77908">
                  <c:v>38954</c:v>
                </c:pt>
                <c:pt idx="77909">
                  <c:v>38954.5</c:v>
                </c:pt>
                <c:pt idx="77910">
                  <c:v>38955</c:v>
                </c:pt>
                <c:pt idx="77911">
                  <c:v>38955.5</c:v>
                </c:pt>
                <c:pt idx="77912">
                  <c:v>38956</c:v>
                </c:pt>
                <c:pt idx="77913">
                  <c:v>38956.5</c:v>
                </c:pt>
                <c:pt idx="77914">
                  <c:v>38957</c:v>
                </c:pt>
                <c:pt idx="77915">
                  <c:v>38957.5</c:v>
                </c:pt>
                <c:pt idx="77916">
                  <c:v>38958</c:v>
                </c:pt>
                <c:pt idx="77917">
                  <c:v>38958.5</c:v>
                </c:pt>
                <c:pt idx="77918">
                  <c:v>38959</c:v>
                </c:pt>
                <c:pt idx="77919">
                  <c:v>38959.5</c:v>
                </c:pt>
                <c:pt idx="77920">
                  <c:v>38960</c:v>
                </c:pt>
                <c:pt idx="77921">
                  <c:v>38960.5</c:v>
                </c:pt>
                <c:pt idx="77922">
                  <c:v>38961</c:v>
                </c:pt>
                <c:pt idx="77923">
                  <c:v>38961.5</c:v>
                </c:pt>
                <c:pt idx="77924">
                  <c:v>38962</c:v>
                </c:pt>
                <c:pt idx="77925">
                  <c:v>38962.5</c:v>
                </c:pt>
                <c:pt idx="77926">
                  <c:v>38963</c:v>
                </c:pt>
                <c:pt idx="77927">
                  <c:v>38963.5</c:v>
                </c:pt>
                <c:pt idx="77928">
                  <c:v>38964</c:v>
                </c:pt>
                <c:pt idx="77929">
                  <c:v>38964.5</c:v>
                </c:pt>
                <c:pt idx="77930">
                  <c:v>38965</c:v>
                </c:pt>
                <c:pt idx="77931">
                  <c:v>38965.5</c:v>
                </c:pt>
                <c:pt idx="77932">
                  <c:v>38966</c:v>
                </c:pt>
                <c:pt idx="77933">
                  <c:v>38966.5</c:v>
                </c:pt>
                <c:pt idx="77934">
                  <c:v>38967</c:v>
                </c:pt>
                <c:pt idx="77935">
                  <c:v>38967.5</c:v>
                </c:pt>
                <c:pt idx="77936">
                  <c:v>38968</c:v>
                </c:pt>
                <c:pt idx="77937">
                  <c:v>38968.5</c:v>
                </c:pt>
                <c:pt idx="77938">
                  <c:v>38969</c:v>
                </c:pt>
                <c:pt idx="77939">
                  <c:v>38969.5</c:v>
                </c:pt>
                <c:pt idx="77940">
                  <c:v>38970</c:v>
                </c:pt>
                <c:pt idx="77941">
                  <c:v>38970.5</c:v>
                </c:pt>
                <c:pt idx="77942">
                  <c:v>38971</c:v>
                </c:pt>
                <c:pt idx="77943">
                  <c:v>38971.5</c:v>
                </c:pt>
                <c:pt idx="77944">
                  <c:v>38972</c:v>
                </c:pt>
                <c:pt idx="77945">
                  <c:v>38972.5</c:v>
                </c:pt>
                <c:pt idx="77946">
                  <c:v>38973</c:v>
                </c:pt>
                <c:pt idx="77947">
                  <c:v>38973.5</c:v>
                </c:pt>
                <c:pt idx="77948">
                  <c:v>38974</c:v>
                </c:pt>
                <c:pt idx="77949">
                  <c:v>38974.5</c:v>
                </c:pt>
                <c:pt idx="77950">
                  <c:v>38975</c:v>
                </c:pt>
                <c:pt idx="77951">
                  <c:v>38975.5</c:v>
                </c:pt>
                <c:pt idx="77952">
                  <c:v>38976</c:v>
                </c:pt>
                <c:pt idx="77953">
                  <c:v>38976.5</c:v>
                </c:pt>
                <c:pt idx="77954">
                  <c:v>38977</c:v>
                </c:pt>
                <c:pt idx="77955">
                  <c:v>38977.5</c:v>
                </c:pt>
                <c:pt idx="77956">
                  <c:v>38978</c:v>
                </c:pt>
                <c:pt idx="77957">
                  <c:v>38978.5</c:v>
                </c:pt>
                <c:pt idx="77958">
                  <c:v>38979</c:v>
                </c:pt>
                <c:pt idx="77959">
                  <c:v>38979.5</c:v>
                </c:pt>
                <c:pt idx="77960">
                  <c:v>38980</c:v>
                </c:pt>
                <c:pt idx="77961">
                  <c:v>38980.5</c:v>
                </c:pt>
                <c:pt idx="77962">
                  <c:v>38981</c:v>
                </c:pt>
                <c:pt idx="77963">
                  <c:v>38981.5</c:v>
                </c:pt>
                <c:pt idx="77964">
                  <c:v>38982</c:v>
                </c:pt>
                <c:pt idx="77965">
                  <c:v>38982.5</c:v>
                </c:pt>
                <c:pt idx="77966">
                  <c:v>38983</c:v>
                </c:pt>
                <c:pt idx="77967">
                  <c:v>38983.5</c:v>
                </c:pt>
                <c:pt idx="77968">
                  <c:v>38984</c:v>
                </c:pt>
                <c:pt idx="77969">
                  <c:v>38984.5</c:v>
                </c:pt>
                <c:pt idx="77970">
                  <c:v>38985</c:v>
                </c:pt>
                <c:pt idx="77971">
                  <c:v>38985.5</c:v>
                </c:pt>
                <c:pt idx="77972">
                  <c:v>38986</c:v>
                </c:pt>
                <c:pt idx="77973">
                  <c:v>38986.5</c:v>
                </c:pt>
                <c:pt idx="77974">
                  <c:v>38987</c:v>
                </c:pt>
                <c:pt idx="77975">
                  <c:v>38987.5</c:v>
                </c:pt>
                <c:pt idx="77976">
                  <c:v>38988</c:v>
                </c:pt>
                <c:pt idx="77977">
                  <c:v>38988.5</c:v>
                </c:pt>
                <c:pt idx="77978">
                  <c:v>38989</c:v>
                </c:pt>
                <c:pt idx="77979">
                  <c:v>38989.5</c:v>
                </c:pt>
                <c:pt idx="77980">
                  <c:v>38990</c:v>
                </c:pt>
                <c:pt idx="77981">
                  <c:v>38990.5</c:v>
                </c:pt>
                <c:pt idx="77982">
                  <c:v>38991</c:v>
                </c:pt>
                <c:pt idx="77983">
                  <c:v>38991.5</c:v>
                </c:pt>
                <c:pt idx="77984">
                  <c:v>38992</c:v>
                </c:pt>
                <c:pt idx="77985">
                  <c:v>38992.5</c:v>
                </c:pt>
                <c:pt idx="77986">
                  <c:v>38993</c:v>
                </c:pt>
                <c:pt idx="77987">
                  <c:v>38993.5</c:v>
                </c:pt>
                <c:pt idx="77988">
                  <c:v>38994</c:v>
                </c:pt>
                <c:pt idx="77989">
                  <c:v>38994.5</c:v>
                </c:pt>
                <c:pt idx="77990">
                  <c:v>38995</c:v>
                </c:pt>
                <c:pt idx="77991">
                  <c:v>38995.5</c:v>
                </c:pt>
                <c:pt idx="77992">
                  <c:v>38996</c:v>
                </c:pt>
                <c:pt idx="77993">
                  <c:v>38996.5</c:v>
                </c:pt>
                <c:pt idx="77994">
                  <c:v>38997</c:v>
                </c:pt>
                <c:pt idx="77995">
                  <c:v>38997.5</c:v>
                </c:pt>
                <c:pt idx="77996">
                  <c:v>38998</c:v>
                </c:pt>
                <c:pt idx="77997">
                  <c:v>38998.5</c:v>
                </c:pt>
                <c:pt idx="77998">
                  <c:v>38999</c:v>
                </c:pt>
                <c:pt idx="77999">
                  <c:v>38999.5</c:v>
                </c:pt>
                <c:pt idx="78000">
                  <c:v>39000</c:v>
                </c:pt>
                <c:pt idx="78001">
                  <c:v>39000.5</c:v>
                </c:pt>
                <c:pt idx="78002">
                  <c:v>39001</c:v>
                </c:pt>
                <c:pt idx="78003">
                  <c:v>39001.5</c:v>
                </c:pt>
                <c:pt idx="78004">
                  <c:v>39002</c:v>
                </c:pt>
                <c:pt idx="78005">
                  <c:v>39002.5</c:v>
                </c:pt>
                <c:pt idx="78006">
                  <c:v>39003</c:v>
                </c:pt>
                <c:pt idx="78007">
                  <c:v>39003.5</c:v>
                </c:pt>
                <c:pt idx="78008">
                  <c:v>39004</c:v>
                </c:pt>
                <c:pt idx="78009">
                  <c:v>39004.5</c:v>
                </c:pt>
                <c:pt idx="78010">
                  <c:v>39005</c:v>
                </c:pt>
                <c:pt idx="78011">
                  <c:v>39005.5</c:v>
                </c:pt>
                <c:pt idx="78012">
                  <c:v>39006</c:v>
                </c:pt>
                <c:pt idx="78013">
                  <c:v>39006.5</c:v>
                </c:pt>
                <c:pt idx="78014">
                  <c:v>39007</c:v>
                </c:pt>
                <c:pt idx="78015">
                  <c:v>39007.5</c:v>
                </c:pt>
                <c:pt idx="78016">
                  <c:v>39008</c:v>
                </c:pt>
                <c:pt idx="78017">
                  <c:v>39008.5</c:v>
                </c:pt>
                <c:pt idx="78018">
                  <c:v>39009</c:v>
                </c:pt>
                <c:pt idx="78019">
                  <c:v>39009.5</c:v>
                </c:pt>
                <c:pt idx="78020">
                  <c:v>39010</c:v>
                </c:pt>
                <c:pt idx="78021">
                  <c:v>39010.5</c:v>
                </c:pt>
                <c:pt idx="78022">
                  <c:v>39011</c:v>
                </c:pt>
                <c:pt idx="78023">
                  <c:v>39011.5</c:v>
                </c:pt>
                <c:pt idx="78024">
                  <c:v>39012</c:v>
                </c:pt>
                <c:pt idx="78025">
                  <c:v>39012.5</c:v>
                </c:pt>
                <c:pt idx="78026">
                  <c:v>39013</c:v>
                </c:pt>
                <c:pt idx="78027">
                  <c:v>39013.5</c:v>
                </c:pt>
                <c:pt idx="78028">
                  <c:v>39014</c:v>
                </c:pt>
                <c:pt idx="78029">
                  <c:v>39014.5</c:v>
                </c:pt>
                <c:pt idx="78030">
                  <c:v>39015</c:v>
                </c:pt>
                <c:pt idx="78031">
                  <c:v>39015.5</c:v>
                </c:pt>
                <c:pt idx="78032">
                  <c:v>39016</c:v>
                </c:pt>
                <c:pt idx="78033">
                  <c:v>39016.5</c:v>
                </c:pt>
                <c:pt idx="78034">
                  <c:v>39017</c:v>
                </c:pt>
                <c:pt idx="78035">
                  <c:v>39017.5</c:v>
                </c:pt>
                <c:pt idx="78036">
                  <c:v>39018</c:v>
                </c:pt>
                <c:pt idx="78037">
                  <c:v>39018.5</c:v>
                </c:pt>
                <c:pt idx="78038">
                  <c:v>39019</c:v>
                </c:pt>
                <c:pt idx="78039">
                  <c:v>39019.5</c:v>
                </c:pt>
                <c:pt idx="78040">
                  <c:v>39020</c:v>
                </c:pt>
                <c:pt idx="78041">
                  <c:v>39020.5</c:v>
                </c:pt>
                <c:pt idx="78042">
                  <c:v>39021</c:v>
                </c:pt>
                <c:pt idx="78043">
                  <c:v>39021.5</c:v>
                </c:pt>
                <c:pt idx="78044">
                  <c:v>39022</c:v>
                </c:pt>
                <c:pt idx="78045">
                  <c:v>39022.5</c:v>
                </c:pt>
                <c:pt idx="78046">
                  <c:v>39023</c:v>
                </c:pt>
                <c:pt idx="78047">
                  <c:v>39023.5</c:v>
                </c:pt>
                <c:pt idx="78048">
                  <c:v>39024</c:v>
                </c:pt>
                <c:pt idx="78049">
                  <c:v>39024.5</c:v>
                </c:pt>
                <c:pt idx="78050">
                  <c:v>39025</c:v>
                </c:pt>
                <c:pt idx="78051">
                  <c:v>39025.5</c:v>
                </c:pt>
                <c:pt idx="78052">
                  <c:v>39026</c:v>
                </c:pt>
                <c:pt idx="78053">
                  <c:v>39026.5</c:v>
                </c:pt>
                <c:pt idx="78054">
                  <c:v>39027</c:v>
                </c:pt>
                <c:pt idx="78055">
                  <c:v>39027.5</c:v>
                </c:pt>
                <c:pt idx="78056">
                  <c:v>39028</c:v>
                </c:pt>
                <c:pt idx="78057">
                  <c:v>39028.5</c:v>
                </c:pt>
                <c:pt idx="78058">
                  <c:v>39029</c:v>
                </c:pt>
                <c:pt idx="78059">
                  <c:v>39029.5</c:v>
                </c:pt>
                <c:pt idx="78060">
                  <c:v>39030</c:v>
                </c:pt>
                <c:pt idx="78061">
                  <c:v>39030.5</c:v>
                </c:pt>
                <c:pt idx="78062">
                  <c:v>39031</c:v>
                </c:pt>
                <c:pt idx="78063">
                  <c:v>39031.5</c:v>
                </c:pt>
                <c:pt idx="78064">
                  <c:v>39032</c:v>
                </c:pt>
                <c:pt idx="78065">
                  <c:v>39032.5</c:v>
                </c:pt>
                <c:pt idx="78066">
                  <c:v>39033</c:v>
                </c:pt>
                <c:pt idx="78067">
                  <c:v>39033.5</c:v>
                </c:pt>
                <c:pt idx="78068">
                  <c:v>39034</c:v>
                </c:pt>
                <c:pt idx="78069">
                  <c:v>39034.5</c:v>
                </c:pt>
                <c:pt idx="78070">
                  <c:v>39035</c:v>
                </c:pt>
                <c:pt idx="78071">
                  <c:v>39035.5</c:v>
                </c:pt>
                <c:pt idx="78072">
                  <c:v>39036</c:v>
                </c:pt>
                <c:pt idx="78073">
                  <c:v>39036.5</c:v>
                </c:pt>
                <c:pt idx="78074">
                  <c:v>39037</c:v>
                </c:pt>
                <c:pt idx="78075">
                  <c:v>39037.5</c:v>
                </c:pt>
                <c:pt idx="78076">
                  <c:v>39038</c:v>
                </c:pt>
                <c:pt idx="78077">
                  <c:v>39038.5</c:v>
                </c:pt>
                <c:pt idx="78078">
                  <c:v>39039</c:v>
                </c:pt>
                <c:pt idx="78079">
                  <c:v>39039.5</c:v>
                </c:pt>
                <c:pt idx="78080">
                  <c:v>39040</c:v>
                </c:pt>
                <c:pt idx="78081">
                  <c:v>39040.5</c:v>
                </c:pt>
                <c:pt idx="78082">
                  <c:v>39041</c:v>
                </c:pt>
                <c:pt idx="78083">
                  <c:v>39041.5</c:v>
                </c:pt>
                <c:pt idx="78084">
                  <c:v>39042</c:v>
                </c:pt>
                <c:pt idx="78085">
                  <c:v>39042.5</c:v>
                </c:pt>
                <c:pt idx="78086">
                  <c:v>39043</c:v>
                </c:pt>
                <c:pt idx="78087">
                  <c:v>39043.5</c:v>
                </c:pt>
                <c:pt idx="78088">
                  <c:v>39044</c:v>
                </c:pt>
                <c:pt idx="78089">
                  <c:v>39044.5</c:v>
                </c:pt>
                <c:pt idx="78090">
                  <c:v>39045</c:v>
                </c:pt>
                <c:pt idx="78091">
                  <c:v>39045.5</c:v>
                </c:pt>
                <c:pt idx="78092">
                  <c:v>39046</c:v>
                </c:pt>
                <c:pt idx="78093">
                  <c:v>39046.5</c:v>
                </c:pt>
                <c:pt idx="78094">
                  <c:v>39047</c:v>
                </c:pt>
                <c:pt idx="78095">
                  <c:v>39047.5</c:v>
                </c:pt>
                <c:pt idx="78096">
                  <c:v>39048</c:v>
                </c:pt>
                <c:pt idx="78097">
                  <c:v>39048.5</c:v>
                </c:pt>
                <c:pt idx="78098">
                  <c:v>39049</c:v>
                </c:pt>
                <c:pt idx="78099">
                  <c:v>39049.5</c:v>
                </c:pt>
                <c:pt idx="78100">
                  <c:v>39050</c:v>
                </c:pt>
                <c:pt idx="78101">
                  <c:v>39050.5</c:v>
                </c:pt>
                <c:pt idx="78102">
                  <c:v>39051</c:v>
                </c:pt>
                <c:pt idx="78103">
                  <c:v>39051.5</c:v>
                </c:pt>
                <c:pt idx="78104">
                  <c:v>39052</c:v>
                </c:pt>
                <c:pt idx="78105">
                  <c:v>39052.5</c:v>
                </c:pt>
                <c:pt idx="78106">
                  <c:v>39053</c:v>
                </c:pt>
                <c:pt idx="78107">
                  <c:v>39053.5</c:v>
                </c:pt>
                <c:pt idx="78108">
                  <c:v>39054</c:v>
                </c:pt>
                <c:pt idx="78109">
                  <c:v>39054.5</c:v>
                </c:pt>
                <c:pt idx="78110">
                  <c:v>39055</c:v>
                </c:pt>
                <c:pt idx="78111">
                  <c:v>39055.5</c:v>
                </c:pt>
                <c:pt idx="78112">
                  <c:v>39056</c:v>
                </c:pt>
                <c:pt idx="78113">
                  <c:v>39056.5</c:v>
                </c:pt>
                <c:pt idx="78114">
                  <c:v>39057</c:v>
                </c:pt>
                <c:pt idx="78115">
                  <c:v>39057.5</c:v>
                </c:pt>
                <c:pt idx="78116">
                  <c:v>39058</c:v>
                </c:pt>
                <c:pt idx="78117">
                  <c:v>39058.5</c:v>
                </c:pt>
                <c:pt idx="78118">
                  <c:v>39059</c:v>
                </c:pt>
                <c:pt idx="78119">
                  <c:v>39059.5</c:v>
                </c:pt>
                <c:pt idx="78120">
                  <c:v>39060</c:v>
                </c:pt>
                <c:pt idx="78121">
                  <c:v>39060.5</c:v>
                </c:pt>
                <c:pt idx="78122">
                  <c:v>39061</c:v>
                </c:pt>
                <c:pt idx="78123">
                  <c:v>39061.5</c:v>
                </c:pt>
                <c:pt idx="78124">
                  <c:v>39062</c:v>
                </c:pt>
                <c:pt idx="78125">
                  <c:v>39062.5</c:v>
                </c:pt>
                <c:pt idx="78126">
                  <c:v>39063</c:v>
                </c:pt>
                <c:pt idx="78127">
                  <c:v>39063.5</c:v>
                </c:pt>
                <c:pt idx="78128">
                  <c:v>39064</c:v>
                </c:pt>
                <c:pt idx="78129">
                  <c:v>39064.5</c:v>
                </c:pt>
                <c:pt idx="78130">
                  <c:v>39065</c:v>
                </c:pt>
                <c:pt idx="78131">
                  <c:v>39065.5</c:v>
                </c:pt>
                <c:pt idx="78132">
                  <c:v>39066</c:v>
                </c:pt>
                <c:pt idx="78133">
                  <c:v>39066.5</c:v>
                </c:pt>
                <c:pt idx="78134">
                  <c:v>39067</c:v>
                </c:pt>
                <c:pt idx="78135">
                  <c:v>39067.5</c:v>
                </c:pt>
                <c:pt idx="78136">
                  <c:v>39068</c:v>
                </c:pt>
                <c:pt idx="78137">
                  <c:v>39068.5</c:v>
                </c:pt>
                <c:pt idx="78138">
                  <c:v>39069</c:v>
                </c:pt>
                <c:pt idx="78139">
                  <c:v>39069.5</c:v>
                </c:pt>
                <c:pt idx="78140">
                  <c:v>39070</c:v>
                </c:pt>
                <c:pt idx="78141">
                  <c:v>39070.5</c:v>
                </c:pt>
                <c:pt idx="78142">
                  <c:v>39071</c:v>
                </c:pt>
                <c:pt idx="78143">
                  <c:v>39071.5</c:v>
                </c:pt>
                <c:pt idx="78144">
                  <c:v>39072</c:v>
                </c:pt>
                <c:pt idx="78145">
                  <c:v>39072.5</c:v>
                </c:pt>
                <c:pt idx="78146">
                  <c:v>39073</c:v>
                </c:pt>
                <c:pt idx="78147">
                  <c:v>39073.5</c:v>
                </c:pt>
                <c:pt idx="78148">
                  <c:v>39074</c:v>
                </c:pt>
                <c:pt idx="78149">
                  <c:v>39074.5</c:v>
                </c:pt>
                <c:pt idx="78150">
                  <c:v>39075</c:v>
                </c:pt>
                <c:pt idx="78151">
                  <c:v>39075.5</c:v>
                </c:pt>
                <c:pt idx="78152">
                  <c:v>39076</c:v>
                </c:pt>
                <c:pt idx="78153">
                  <c:v>39076.5</c:v>
                </c:pt>
                <c:pt idx="78154">
                  <c:v>39077</c:v>
                </c:pt>
                <c:pt idx="78155">
                  <c:v>39077.5</c:v>
                </c:pt>
                <c:pt idx="78156">
                  <c:v>39078</c:v>
                </c:pt>
                <c:pt idx="78157">
                  <c:v>39078.5</c:v>
                </c:pt>
                <c:pt idx="78158">
                  <c:v>39079</c:v>
                </c:pt>
                <c:pt idx="78159">
                  <c:v>39079.5</c:v>
                </c:pt>
                <c:pt idx="78160">
                  <c:v>39080</c:v>
                </c:pt>
                <c:pt idx="78161">
                  <c:v>39080.5</c:v>
                </c:pt>
                <c:pt idx="78162">
                  <c:v>39081</c:v>
                </c:pt>
                <c:pt idx="78163">
                  <c:v>39081.5</c:v>
                </c:pt>
                <c:pt idx="78164">
                  <c:v>39082</c:v>
                </c:pt>
                <c:pt idx="78165">
                  <c:v>39082.5</c:v>
                </c:pt>
                <c:pt idx="78166">
                  <c:v>39083</c:v>
                </c:pt>
                <c:pt idx="78167">
                  <c:v>39083.5</c:v>
                </c:pt>
                <c:pt idx="78168">
                  <c:v>39084</c:v>
                </c:pt>
                <c:pt idx="78169">
                  <c:v>39084.5</c:v>
                </c:pt>
                <c:pt idx="78170">
                  <c:v>39085</c:v>
                </c:pt>
                <c:pt idx="78171">
                  <c:v>39085.5</c:v>
                </c:pt>
                <c:pt idx="78172">
                  <c:v>39086</c:v>
                </c:pt>
                <c:pt idx="78173">
                  <c:v>39086.5</c:v>
                </c:pt>
                <c:pt idx="78174">
                  <c:v>39087</c:v>
                </c:pt>
                <c:pt idx="78175">
                  <c:v>39087.5</c:v>
                </c:pt>
                <c:pt idx="78176">
                  <c:v>39088</c:v>
                </c:pt>
                <c:pt idx="78177">
                  <c:v>39088.5</c:v>
                </c:pt>
                <c:pt idx="78178">
                  <c:v>39089</c:v>
                </c:pt>
                <c:pt idx="78179">
                  <c:v>39089.5</c:v>
                </c:pt>
                <c:pt idx="78180">
                  <c:v>39090</c:v>
                </c:pt>
                <c:pt idx="78181">
                  <c:v>39090.5</c:v>
                </c:pt>
                <c:pt idx="78182">
                  <c:v>39091</c:v>
                </c:pt>
                <c:pt idx="78183">
                  <c:v>39091.5</c:v>
                </c:pt>
                <c:pt idx="78184">
                  <c:v>39092</c:v>
                </c:pt>
                <c:pt idx="78185">
                  <c:v>39092.5</c:v>
                </c:pt>
                <c:pt idx="78186">
                  <c:v>39093</c:v>
                </c:pt>
                <c:pt idx="78187">
                  <c:v>39093.5</c:v>
                </c:pt>
                <c:pt idx="78188">
                  <c:v>39094</c:v>
                </c:pt>
                <c:pt idx="78189">
                  <c:v>39094.5</c:v>
                </c:pt>
                <c:pt idx="78190">
                  <c:v>39095</c:v>
                </c:pt>
                <c:pt idx="78191">
                  <c:v>39095.5</c:v>
                </c:pt>
                <c:pt idx="78192">
                  <c:v>39096</c:v>
                </c:pt>
                <c:pt idx="78193">
                  <c:v>39096.5</c:v>
                </c:pt>
                <c:pt idx="78194">
                  <c:v>39097</c:v>
                </c:pt>
                <c:pt idx="78195">
                  <c:v>39097.5</c:v>
                </c:pt>
                <c:pt idx="78196">
                  <c:v>39098</c:v>
                </c:pt>
                <c:pt idx="78197">
                  <c:v>39098.5</c:v>
                </c:pt>
                <c:pt idx="78198">
                  <c:v>39099</c:v>
                </c:pt>
                <c:pt idx="78199">
                  <c:v>39099.5</c:v>
                </c:pt>
                <c:pt idx="78200">
                  <c:v>39100</c:v>
                </c:pt>
                <c:pt idx="78201">
                  <c:v>39100.5</c:v>
                </c:pt>
                <c:pt idx="78202">
                  <c:v>39101</c:v>
                </c:pt>
                <c:pt idx="78203">
                  <c:v>39101.5</c:v>
                </c:pt>
                <c:pt idx="78204">
                  <c:v>39102</c:v>
                </c:pt>
                <c:pt idx="78205">
                  <c:v>39102.5</c:v>
                </c:pt>
                <c:pt idx="78206">
                  <c:v>39103</c:v>
                </c:pt>
                <c:pt idx="78207">
                  <c:v>39103.5</c:v>
                </c:pt>
                <c:pt idx="78208">
                  <c:v>39104</c:v>
                </c:pt>
                <c:pt idx="78209">
                  <c:v>39104.5</c:v>
                </c:pt>
                <c:pt idx="78210">
                  <c:v>39105</c:v>
                </c:pt>
                <c:pt idx="78211">
                  <c:v>39105.5</c:v>
                </c:pt>
                <c:pt idx="78212">
                  <c:v>39106</c:v>
                </c:pt>
                <c:pt idx="78213">
                  <c:v>39106.5</c:v>
                </c:pt>
                <c:pt idx="78214">
                  <c:v>39107</c:v>
                </c:pt>
                <c:pt idx="78215">
                  <c:v>39107.5</c:v>
                </c:pt>
                <c:pt idx="78216">
                  <c:v>39108</c:v>
                </c:pt>
                <c:pt idx="78217">
                  <c:v>39108.5</c:v>
                </c:pt>
                <c:pt idx="78218">
                  <c:v>39109</c:v>
                </c:pt>
                <c:pt idx="78219">
                  <c:v>39109.5</c:v>
                </c:pt>
                <c:pt idx="78220">
                  <c:v>39110</c:v>
                </c:pt>
                <c:pt idx="78221">
                  <c:v>39110.5</c:v>
                </c:pt>
                <c:pt idx="78222">
                  <c:v>39111</c:v>
                </c:pt>
                <c:pt idx="78223">
                  <c:v>39111.5</c:v>
                </c:pt>
                <c:pt idx="78224">
                  <c:v>39112</c:v>
                </c:pt>
                <c:pt idx="78225">
                  <c:v>39112.5</c:v>
                </c:pt>
                <c:pt idx="78226">
                  <c:v>39113</c:v>
                </c:pt>
                <c:pt idx="78227">
                  <c:v>39113.5</c:v>
                </c:pt>
                <c:pt idx="78228">
                  <c:v>39114</c:v>
                </c:pt>
                <c:pt idx="78229">
                  <c:v>39114.5</c:v>
                </c:pt>
                <c:pt idx="78230">
                  <c:v>39115</c:v>
                </c:pt>
                <c:pt idx="78231">
                  <c:v>39115.5</c:v>
                </c:pt>
                <c:pt idx="78232">
                  <c:v>39116</c:v>
                </c:pt>
                <c:pt idx="78233">
                  <c:v>39116.5</c:v>
                </c:pt>
                <c:pt idx="78234">
                  <c:v>39117</c:v>
                </c:pt>
                <c:pt idx="78235">
                  <c:v>39117.5</c:v>
                </c:pt>
                <c:pt idx="78236">
                  <c:v>39118</c:v>
                </c:pt>
                <c:pt idx="78237">
                  <c:v>39118.5</c:v>
                </c:pt>
                <c:pt idx="78238">
                  <c:v>39119</c:v>
                </c:pt>
                <c:pt idx="78239">
                  <c:v>39119.5</c:v>
                </c:pt>
                <c:pt idx="78240">
                  <c:v>39120</c:v>
                </c:pt>
                <c:pt idx="78241">
                  <c:v>39120.5</c:v>
                </c:pt>
                <c:pt idx="78242">
                  <c:v>39121</c:v>
                </c:pt>
                <c:pt idx="78243">
                  <c:v>39121.5</c:v>
                </c:pt>
                <c:pt idx="78244">
                  <c:v>39122</c:v>
                </c:pt>
                <c:pt idx="78245">
                  <c:v>39122.5</c:v>
                </c:pt>
                <c:pt idx="78246">
                  <c:v>39123</c:v>
                </c:pt>
                <c:pt idx="78247">
                  <c:v>39123.5</c:v>
                </c:pt>
                <c:pt idx="78248">
                  <c:v>39124</c:v>
                </c:pt>
                <c:pt idx="78249">
                  <c:v>39124.5</c:v>
                </c:pt>
                <c:pt idx="78250">
                  <c:v>39125</c:v>
                </c:pt>
                <c:pt idx="78251">
                  <c:v>39125.5</c:v>
                </c:pt>
                <c:pt idx="78252">
                  <c:v>39126</c:v>
                </c:pt>
                <c:pt idx="78253">
                  <c:v>39126.5</c:v>
                </c:pt>
                <c:pt idx="78254">
                  <c:v>39127</c:v>
                </c:pt>
                <c:pt idx="78255">
                  <c:v>39127.5</c:v>
                </c:pt>
                <c:pt idx="78256">
                  <c:v>39128</c:v>
                </c:pt>
                <c:pt idx="78257">
                  <c:v>39128.5</c:v>
                </c:pt>
                <c:pt idx="78258">
                  <c:v>39129</c:v>
                </c:pt>
                <c:pt idx="78259">
                  <c:v>39129.5</c:v>
                </c:pt>
                <c:pt idx="78260">
                  <c:v>39130</c:v>
                </c:pt>
                <c:pt idx="78261">
                  <c:v>39130.5</c:v>
                </c:pt>
                <c:pt idx="78262">
                  <c:v>39131</c:v>
                </c:pt>
                <c:pt idx="78263">
                  <c:v>39131.5</c:v>
                </c:pt>
                <c:pt idx="78264">
                  <c:v>39132</c:v>
                </c:pt>
                <c:pt idx="78265">
                  <c:v>39132.5</c:v>
                </c:pt>
                <c:pt idx="78266">
                  <c:v>39133</c:v>
                </c:pt>
                <c:pt idx="78267">
                  <c:v>39133.5</c:v>
                </c:pt>
                <c:pt idx="78268">
                  <c:v>39134</c:v>
                </c:pt>
                <c:pt idx="78269">
                  <c:v>39134.5</c:v>
                </c:pt>
                <c:pt idx="78270">
                  <c:v>39135</c:v>
                </c:pt>
                <c:pt idx="78271">
                  <c:v>39135.5</c:v>
                </c:pt>
                <c:pt idx="78272">
                  <c:v>39136</c:v>
                </c:pt>
                <c:pt idx="78273">
                  <c:v>39136.5</c:v>
                </c:pt>
                <c:pt idx="78274">
                  <c:v>39137</c:v>
                </c:pt>
                <c:pt idx="78275">
                  <c:v>39137.5</c:v>
                </c:pt>
                <c:pt idx="78276">
                  <c:v>39138</c:v>
                </c:pt>
                <c:pt idx="78277">
                  <c:v>39138.5</c:v>
                </c:pt>
                <c:pt idx="78278">
                  <c:v>39139</c:v>
                </c:pt>
                <c:pt idx="78279">
                  <c:v>39139.5</c:v>
                </c:pt>
                <c:pt idx="78280">
                  <c:v>39140</c:v>
                </c:pt>
                <c:pt idx="78281">
                  <c:v>39140.5</c:v>
                </c:pt>
                <c:pt idx="78282">
                  <c:v>39141</c:v>
                </c:pt>
                <c:pt idx="78283">
                  <c:v>39141.5</c:v>
                </c:pt>
                <c:pt idx="78284">
                  <c:v>39142</c:v>
                </c:pt>
                <c:pt idx="78285">
                  <c:v>39142.5</c:v>
                </c:pt>
                <c:pt idx="78286">
                  <c:v>39143</c:v>
                </c:pt>
                <c:pt idx="78287">
                  <c:v>39143.5</c:v>
                </c:pt>
                <c:pt idx="78288">
                  <c:v>39144</c:v>
                </c:pt>
                <c:pt idx="78289">
                  <c:v>39144.5</c:v>
                </c:pt>
                <c:pt idx="78290">
                  <c:v>39145</c:v>
                </c:pt>
                <c:pt idx="78291">
                  <c:v>39145.5</c:v>
                </c:pt>
                <c:pt idx="78292">
                  <c:v>39146</c:v>
                </c:pt>
                <c:pt idx="78293">
                  <c:v>39146.5</c:v>
                </c:pt>
                <c:pt idx="78294">
                  <c:v>39147</c:v>
                </c:pt>
                <c:pt idx="78295">
                  <c:v>39147.5</c:v>
                </c:pt>
                <c:pt idx="78296">
                  <c:v>39148</c:v>
                </c:pt>
                <c:pt idx="78297">
                  <c:v>39148.5</c:v>
                </c:pt>
                <c:pt idx="78298">
                  <c:v>39149</c:v>
                </c:pt>
                <c:pt idx="78299">
                  <c:v>39149.5</c:v>
                </c:pt>
                <c:pt idx="78300">
                  <c:v>39150</c:v>
                </c:pt>
                <c:pt idx="78301">
                  <c:v>39150.5</c:v>
                </c:pt>
                <c:pt idx="78302">
                  <c:v>39151</c:v>
                </c:pt>
                <c:pt idx="78303">
                  <c:v>39151.5</c:v>
                </c:pt>
                <c:pt idx="78304">
                  <c:v>39152</c:v>
                </c:pt>
                <c:pt idx="78305">
                  <c:v>39152.5</c:v>
                </c:pt>
                <c:pt idx="78306">
                  <c:v>39153</c:v>
                </c:pt>
                <c:pt idx="78307">
                  <c:v>39153.5</c:v>
                </c:pt>
                <c:pt idx="78308">
                  <c:v>39154</c:v>
                </c:pt>
                <c:pt idx="78309">
                  <c:v>39154.5</c:v>
                </c:pt>
                <c:pt idx="78310">
                  <c:v>39155</c:v>
                </c:pt>
                <c:pt idx="78311">
                  <c:v>39155.5</c:v>
                </c:pt>
                <c:pt idx="78312">
                  <c:v>39156</c:v>
                </c:pt>
                <c:pt idx="78313">
                  <c:v>39156.5</c:v>
                </c:pt>
                <c:pt idx="78314">
                  <c:v>39157</c:v>
                </c:pt>
                <c:pt idx="78315">
                  <c:v>39157.5</c:v>
                </c:pt>
                <c:pt idx="78316">
                  <c:v>39158</c:v>
                </c:pt>
                <c:pt idx="78317">
                  <c:v>39158.5</c:v>
                </c:pt>
                <c:pt idx="78318">
                  <c:v>39159</c:v>
                </c:pt>
                <c:pt idx="78319">
                  <c:v>39159.5</c:v>
                </c:pt>
                <c:pt idx="78320">
                  <c:v>39160</c:v>
                </c:pt>
                <c:pt idx="78321">
                  <c:v>39160.5</c:v>
                </c:pt>
                <c:pt idx="78322">
                  <c:v>39161</c:v>
                </c:pt>
                <c:pt idx="78323">
                  <c:v>39161.5</c:v>
                </c:pt>
                <c:pt idx="78324">
                  <c:v>39162</c:v>
                </c:pt>
                <c:pt idx="78325">
                  <c:v>39162.5</c:v>
                </c:pt>
                <c:pt idx="78326">
                  <c:v>39163</c:v>
                </c:pt>
                <c:pt idx="78327">
                  <c:v>39163.5</c:v>
                </c:pt>
                <c:pt idx="78328">
                  <c:v>39164</c:v>
                </c:pt>
                <c:pt idx="78329">
                  <c:v>39164.5</c:v>
                </c:pt>
                <c:pt idx="78330">
                  <c:v>39165</c:v>
                </c:pt>
                <c:pt idx="78331">
                  <c:v>39165.5</c:v>
                </c:pt>
                <c:pt idx="78332">
                  <c:v>39166</c:v>
                </c:pt>
                <c:pt idx="78333">
                  <c:v>39166.5</c:v>
                </c:pt>
                <c:pt idx="78334">
                  <c:v>39167</c:v>
                </c:pt>
                <c:pt idx="78335">
                  <c:v>39167.5</c:v>
                </c:pt>
                <c:pt idx="78336">
                  <c:v>39168</c:v>
                </c:pt>
                <c:pt idx="78337">
                  <c:v>39168.5</c:v>
                </c:pt>
                <c:pt idx="78338">
                  <c:v>39169</c:v>
                </c:pt>
                <c:pt idx="78339">
                  <c:v>39169.5</c:v>
                </c:pt>
                <c:pt idx="78340">
                  <c:v>39170</c:v>
                </c:pt>
                <c:pt idx="78341">
                  <c:v>39170.5</c:v>
                </c:pt>
                <c:pt idx="78342">
                  <c:v>39171</c:v>
                </c:pt>
                <c:pt idx="78343">
                  <c:v>39171.5</c:v>
                </c:pt>
                <c:pt idx="78344">
                  <c:v>39172</c:v>
                </c:pt>
                <c:pt idx="78345">
                  <c:v>39172.5</c:v>
                </c:pt>
                <c:pt idx="78346">
                  <c:v>39173</c:v>
                </c:pt>
                <c:pt idx="78347">
                  <c:v>39173.5</c:v>
                </c:pt>
                <c:pt idx="78348">
                  <c:v>39174</c:v>
                </c:pt>
                <c:pt idx="78349">
                  <c:v>39174.5</c:v>
                </c:pt>
                <c:pt idx="78350">
                  <c:v>39175</c:v>
                </c:pt>
                <c:pt idx="78351">
                  <c:v>39175.5</c:v>
                </c:pt>
                <c:pt idx="78352">
                  <c:v>39176</c:v>
                </c:pt>
                <c:pt idx="78353">
                  <c:v>39176.5</c:v>
                </c:pt>
                <c:pt idx="78354">
                  <c:v>39177</c:v>
                </c:pt>
                <c:pt idx="78355">
                  <c:v>39177.5</c:v>
                </c:pt>
                <c:pt idx="78356">
                  <c:v>39178</c:v>
                </c:pt>
                <c:pt idx="78357">
                  <c:v>39178.5</c:v>
                </c:pt>
                <c:pt idx="78358">
                  <c:v>39179</c:v>
                </c:pt>
                <c:pt idx="78359">
                  <c:v>39179.5</c:v>
                </c:pt>
                <c:pt idx="78360">
                  <c:v>39180</c:v>
                </c:pt>
                <c:pt idx="78361">
                  <c:v>39180.5</c:v>
                </c:pt>
                <c:pt idx="78362">
                  <c:v>39181</c:v>
                </c:pt>
                <c:pt idx="78363">
                  <c:v>39181.5</c:v>
                </c:pt>
                <c:pt idx="78364">
                  <c:v>39182</c:v>
                </c:pt>
                <c:pt idx="78365">
                  <c:v>39182.5</c:v>
                </c:pt>
                <c:pt idx="78366">
                  <c:v>39183</c:v>
                </c:pt>
                <c:pt idx="78367">
                  <c:v>39183.5</c:v>
                </c:pt>
                <c:pt idx="78368">
                  <c:v>39184</c:v>
                </c:pt>
                <c:pt idx="78369">
                  <c:v>39184.5</c:v>
                </c:pt>
                <c:pt idx="78370">
                  <c:v>39185</c:v>
                </c:pt>
                <c:pt idx="78371">
                  <c:v>39185.5</c:v>
                </c:pt>
                <c:pt idx="78372">
                  <c:v>39186</c:v>
                </c:pt>
                <c:pt idx="78373">
                  <c:v>39186.5</c:v>
                </c:pt>
                <c:pt idx="78374">
                  <c:v>39187</c:v>
                </c:pt>
                <c:pt idx="78375">
                  <c:v>39187.5</c:v>
                </c:pt>
                <c:pt idx="78376">
                  <c:v>39188</c:v>
                </c:pt>
                <c:pt idx="78377">
                  <c:v>39188.5</c:v>
                </c:pt>
                <c:pt idx="78378">
                  <c:v>39189</c:v>
                </c:pt>
                <c:pt idx="78379">
                  <c:v>39189.5</c:v>
                </c:pt>
                <c:pt idx="78380">
                  <c:v>39190</c:v>
                </c:pt>
                <c:pt idx="78381">
                  <c:v>39190.5</c:v>
                </c:pt>
                <c:pt idx="78382">
                  <c:v>39191</c:v>
                </c:pt>
                <c:pt idx="78383">
                  <c:v>39191.5</c:v>
                </c:pt>
                <c:pt idx="78384">
                  <c:v>39192</c:v>
                </c:pt>
                <c:pt idx="78385">
                  <c:v>39192.5</c:v>
                </c:pt>
                <c:pt idx="78386">
                  <c:v>39193</c:v>
                </c:pt>
                <c:pt idx="78387">
                  <c:v>39193.5</c:v>
                </c:pt>
                <c:pt idx="78388">
                  <c:v>39194</c:v>
                </c:pt>
                <c:pt idx="78389">
                  <c:v>39194.5</c:v>
                </c:pt>
                <c:pt idx="78390">
                  <c:v>39195</c:v>
                </c:pt>
                <c:pt idx="78391">
                  <c:v>39195.5</c:v>
                </c:pt>
                <c:pt idx="78392">
                  <c:v>39196</c:v>
                </c:pt>
                <c:pt idx="78393">
                  <c:v>39196.5</c:v>
                </c:pt>
                <c:pt idx="78394">
                  <c:v>39197</c:v>
                </c:pt>
                <c:pt idx="78395">
                  <c:v>39197.5</c:v>
                </c:pt>
                <c:pt idx="78396">
                  <c:v>39198</c:v>
                </c:pt>
                <c:pt idx="78397">
                  <c:v>39198.5</c:v>
                </c:pt>
                <c:pt idx="78398">
                  <c:v>39199</c:v>
                </c:pt>
                <c:pt idx="78399">
                  <c:v>39199.5</c:v>
                </c:pt>
                <c:pt idx="78400">
                  <c:v>39200</c:v>
                </c:pt>
                <c:pt idx="78401">
                  <c:v>39200.5</c:v>
                </c:pt>
                <c:pt idx="78402">
                  <c:v>39201</c:v>
                </c:pt>
                <c:pt idx="78403">
                  <c:v>39201.5</c:v>
                </c:pt>
                <c:pt idx="78404">
                  <c:v>39202</c:v>
                </c:pt>
                <c:pt idx="78405">
                  <c:v>39202.5</c:v>
                </c:pt>
                <c:pt idx="78406">
                  <c:v>39203</c:v>
                </c:pt>
                <c:pt idx="78407">
                  <c:v>39203.5</c:v>
                </c:pt>
                <c:pt idx="78408">
                  <c:v>39204</c:v>
                </c:pt>
                <c:pt idx="78409">
                  <c:v>39204.5</c:v>
                </c:pt>
                <c:pt idx="78410">
                  <c:v>39205</c:v>
                </c:pt>
                <c:pt idx="78411">
                  <c:v>39205.5</c:v>
                </c:pt>
                <c:pt idx="78412">
                  <c:v>39206</c:v>
                </c:pt>
                <c:pt idx="78413">
                  <c:v>39206.5</c:v>
                </c:pt>
                <c:pt idx="78414">
                  <c:v>39207</c:v>
                </c:pt>
                <c:pt idx="78415">
                  <c:v>39207.5</c:v>
                </c:pt>
                <c:pt idx="78416">
                  <c:v>39208</c:v>
                </c:pt>
                <c:pt idx="78417">
                  <c:v>39208.5</c:v>
                </c:pt>
                <c:pt idx="78418">
                  <c:v>39209</c:v>
                </c:pt>
                <c:pt idx="78419">
                  <c:v>39209.5</c:v>
                </c:pt>
                <c:pt idx="78420">
                  <c:v>39210</c:v>
                </c:pt>
                <c:pt idx="78421">
                  <c:v>39210.5</c:v>
                </c:pt>
                <c:pt idx="78422">
                  <c:v>39211</c:v>
                </c:pt>
                <c:pt idx="78423">
                  <c:v>39211.5</c:v>
                </c:pt>
                <c:pt idx="78424">
                  <c:v>39212</c:v>
                </c:pt>
                <c:pt idx="78425">
                  <c:v>39212.5</c:v>
                </c:pt>
                <c:pt idx="78426">
                  <c:v>39213</c:v>
                </c:pt>
                <c:pt idx="78427">
                  <c:v>39213.5</c:v>
                </c:pt>
                <c:pt idx="78428">
                  <c:v>39214</c:v>
                </c:pt>
                <c:pt idx="78429">
                  <c:v>39214.5</c:v>
                </c:pt>
                <c:pt idx="78430">
                  <c:v>39215</c:v>
                </c:pt>
                <c:pt idx="78431">
                  <c:v>39215.5</c:v>
                </c:pt>
                <c:pt idx="78432">
                  <c:v>39216</c:v>
                </c:pt>
                <c:pt idx="78433">
                  <c:v>39216.5</c:v>
                </c:pt>
                <c:pt idx="78434">
                  <c:v>39217</c:v>
                </c:pt>
                <c:pt idx="78435">
                  <c:v>39217.5</c:v>
                </c:pt>
                <c:pt idx="78436">
                  <c:v>39218</c:v>
                </c:pt>
                <c:pt idx="78437">
                  <c:v>39218.5</c:v>
                </c:pt>
                <c:pt idx="78438">
                  <c:v>39219</c:v>
                </c:pt>
                <c:pt idx="78439">
                  <c:v>39219.5</c:v>
                </c:pt>
                <c:pt idx="78440">
                  <c:v>39220</c:v>
                </c:pt>
                <c:pt idx="78441">
                  <c:v>39220.5</c:v>
                </c:pt>
                <c:pt idx="78442">
                  <c:v>39221</c:v>
                </c:pt>
                <c:pt idx="78443">
                  <c:v>39221.5</c:v>
                </c:pt>
                <c:pt idx="78444">
                  <c:v>39222</c:v>
                </c:pt>
                <c:pt idx="78445">
                  <c:v>39222.5</c:v>
                </c:pt>
                <c:pt idx="78446">
                  <c:v>39223</c:v>
                </c:pt>
                <c:pt idx="78447">
                  <c:v>39223.5</c:v>
                </c:pt>
                <c:pt idx="78448">
                  <c:v>39224</c:v>
                </c:pt>
                <c:pt idx="78449">
                  <c:v>39224.5</c:v>
                </c:pt>
                <c:pt idx="78450">
                  <c:v>39225</c:v>
                </c:pt>
                <c:pt idx="78451">
                  <c:v>39225.5</c:v>
                </c:pt>
                <c:pt idx="78452">
                  <c:v>39226</c:v>
                </c:pt>
                <c:pt idx="78453">
                  <c:v>39226.5</c:v>
                </c:pt>
                <c:pt idx="78454">
                  <c:v>39227</c:v>
                </c:pt>
                <c:pt idx="78455">
                  <c:v>39227.5</c:v>
                </c:pt>
                <c:pt idx="78456">
                  <c:v>39228</c:v>
                </c:pt>
                <c:pt idx="78457">
                  <c:v>39228.5</c:v>
                </c:pt>
                <c:pt idx="78458">
                  <c:v>39229</c:v>
                </c:pt>
                <c:pt idx="78459">
                  <c:v>39229.5</c:v>
                </c:pt>
                <c:pt idx="78460">
                  <c:v>39230</c:v>
                </c:pt>
                <c:pt idx="78461">
                  <c:v>39230.5</c:v>
                </c:pt>
                <c:pt idx="78462">
                  <c:v>39231</c:v>
                </c:pt>
                <c:pt idx="78463">
                  <c:v>39231.5</c:v>
                </c:pt>
                <c:pt idx="78464">
                  <c:v>39232</c:v>
                </c:pt>
                <c:pt idx="78465">
                  <c:v>39232.5</c:v>
                </c:pt>
                <c:pt idx="78466">
                  <c:v>39233</c:v>
                </c:pt>
                <c:pt idx="78467">
                  <c:v>39233.5</c:v>
                </c:pt>
                <c:pt idx="78468">
                  <c:v>39234</c:v>
                </c:pt>
                <c:pt idx="78469">
                  <c:v>39234.5</c:v>
                </c:pt>
                <c:pt idx="78470">
                  <c:v>39235</c:v>
                </c:pt>
                <c:pt idx="78471">
                  <c:v>39235.5</c:v>
                </c:pt>
                <c:pt idx="78472">
                  <c:v>39236</c:v>
                </c:pt>
                <c:pt idx="78473">
                  <c:v>39236.5</c:v>
                </c:pt>
                <c:pt idx="78474">
                  <c:v>39237</c:v>
                </c:pt>
                <c:pt idx="78475">
                  <c:v>39237.5</c:v>
                </c:pt>
                <c:pt idx="78476">
                  <c:v>39238</c:v>
                </c:pt>
                <c:pt idx="78477">
                  <c:v>39238.5</c:v>
                </c:pt>
                <c:pt idx="78478">
                  <c:v>39239</c:v>
                </c:pt>
                <c:pt idx="78479">
                  <c:v>39239.5</c:v>
                </c:pt>
                <c:pt idx="78480">
                  <c:v>39240</c:v>
                </c:pt>
                <c:pt idx="78481">
                  <c:v>39240.5</c:v>
                </c:pt>
                <c:pt idx="78482">
                  <c:v>39241</c:v>
                </c:pt>
                <c:pt idx="78483">
                  <c:v>39241.5</c:v>
                </c:pt>
                <c:pt idx="78484">
                  <c:v>39242</c:v>
                </c:pt>
                <c:pt idx="78485">
                  <c:v>39242.5</c:v>
                </c:pt>
                <c:pt idx="78486">
                  <c:v>39243</c:v>
                </c:pt>
                <c:pt idx="78487">
                  <c:v>39243.5</c:v>
                </c:pt>
                <c:pt idx="78488">
                  <c:v>39244</c:v>
                </c:pt>
                <c:pt idx="78489">
                  <c:v>39244.5</c:v>
                </c:pt>
                <c:pt idx="78490">
                  <c:v>39245</c:v>
                </c:pt>
                <c:pt idx="78491">
                  <c:v>39245.5</c:v>
                </c:pt>
                <c:pt idx="78492">
                  <c:v>39246</c:v>
                </c:pt>
                <c:pt idx="78493">
                  <c:v>39246.5</c:v>
                </c:pt>
                <c:pt idx="78494">
                  <c:v>39247</c:v>
                </c:pt>
                <c:pt idx="78495">
                  <c:v>39247.5</c:v>
                </c:pt>
                <c:pt idx="78496">
                  <c:v>39248</c:v>
                </c:pt>
                <c:pt idx="78497">
                  <c:v>39248.5</c:v>
                </c:pt>
                <c:pt idx="78498">
                  <c:v>39249</c:v>
                </c:pt>
                <c:pt idx="78499">
                  <c:v>39249.5</c:v>
                </c:pt>
                <c:pt idx="78500">
                  <c:v>39250</c:v>
                </c:pt>
                <c:pt idx="78501">
                  <c:v>39250.5</c:v>
                </c:pt>
                <c:pt idx="78502">
                  <c:v>39251</c:v>
                </c:pt>
                <c:pt idx="78503">
                  <c:v>39251.5</c:v>
                </c:pt>
                <c:pt idx="78504">
                  <c:v>39252</c:v>
                </c:pt>
                <c:pt idx="78505">
                  <c:v>39252.5</c:v>
                </c:pt>
                <c:pt idx="78506">
                  <c:v>39253</c:v>
                </c:pt>
                <c:pt idx="78507">
                  <c:v>39253.5</c:v>
                </c:pt>
                <c:pt idx="78508">
                  <c:v>39254</c:v>
                </c:pt>
                <c:pt idx="78509">
                  <c:v>39254.5</c:v>
                </c:pt>
                <c:pt idx="78510">
                  <c:v>39255</c:v>
                </c:pt>
                <c:pt idx="78511">
                  <c:v>39255.5</c:v>
                </c:pt>
                <c:pt idx="78512">
                  <c:v>39256</c:v>
                </c:pt>
                <c:pt idx="78513">
                  <c:v>39256.5</c:v>
                </c:pt>
                <c:pt idx="78514">
                  <c:v>39257</c:v>
                </c:pt>
                <c:pt idx="78515">
                  <c:v>39257.5</c:v>
                </c:pt>
                <c:pt idx="78516">
                  <c:v>39258</c:v>
                </c:pt>
                <c:pt idx="78517">
                  <c:v>39258.5</c:v>
                </c:pt>
                <c:pt idx="78518">
                  <c:v>39259</c:v>
                </c:pt>
                <c:pt idx="78519">
                  <c:v>39259.5</c:v>
                </c:pt>
                <c:pt idx="78520">
                  <c:v>39260</c:v>
                </c:pt>
                <c:pt idx="78521">
                  <c:v>39260.5</c:v>
                </c:pt>
                <c:pt idx="78522">
                  <c:v>39261</c:v>
                </c:pt>
                <c:pt idx="78523">
                  <c:v>39261.5</c:v>
                </c:pt>
                <c:pt idx="78524">
                  <c:v>39262</c:v>
                </c:pt>
                <c:pt idx="78525">
                  <c:v>39262.5</c:v>
                </c:pt>
                <c:pt idx="78526">
                  <c:v>39263</c:v>
                </c:pt>
                <c:pt idx="78527">
                  <c:v>39263.5</c:v>
                </c:pt>
                <c:pt idx="78528">
                  <c:v>39264</c:v>
                </c:pt>
                <c:pt idx="78529">
                  <c:v>39264.5</c:v>
                </c:pt>
                <c:pt idx="78530">
                  <c:v>39265</c:v>
                </c:pt>
                <c:pt idx="78531">
                  <c:v>39265.5</c:v>
                </c:pt>
                <c:pt idx="78532">
                  <c:v>39266</c:v>
                </c:pt>
                <c:pt idx="78533">
                  <c:v>39266.5</c:v>
                </c:pt>
                <c:pt idx="78534">
                  <c:v>39267</c:v>
                </c:pt>
                <c:pt idx="78535">
                  <c:v>39267.5</c:v>
                </c:pt>
                <c:pt idx="78536">
                  <c:v>39268</c:v>
                </c:pt>
                <c:pt idx="78537">
                  <c:v>39268.5</c:v>
                </c:pt>
                <c:pt idx="78538">
                  <c:v>39269</c:v>
                </c:pt>
                <c:pt idx="78539">
                  <c:v>39269.5</c:v>
                </c:pt>
                <c:pt idx="78540">
                  <c:v>39270</c:v>
                </c:pt>
                <c:pt idx="78541">
                  <c:v>39270.5</c:v>
                </c:pt>
                <c:pt idx="78542">
                  <c:v>39271</c:v>
                </c:pt>
                <c:pt idx="78543">
                  <c:v>39271.5</c:v>
                </c:pt>
                <c:pt idx="78544">
                  <c:v>39272</c:v>
                </c:pt>
                <c:pt idx="78545">
                  <c:v>39272.5</c:v>
                </c:pt>
                <c:pt idx="78546">
                  <c:v>39273</c:v>
                </c:pt>
                <c:pt idx="78547">
                  <c:v>39273.5</c:v>
                </c:pt>
                <c:pt idx="78548">
                  <c:v>39274</c:v>
                </c:pt>
                <c:pt idx="78549">
                  <c:v>39274.5</c:v>
                </c:pt>
                <c:pt idx="78550">
                  <c:v>39275</c:v>
                </c:pt>
                <c:pt idx="78551">
                  <c:v>39275.5</c:v>
                </c:pt>
                <c:pt idx="78552">
                  <c:v>39276</c:v>
                </c:pt>
                <c:pt idx="78553">
                  <c:v>39276.5</c:v>
                </c:pt>
                <c:pt idx="78554">
                  <c:v>39277</c:v>
                </c:pt>
                <c:pt idx="78555">
                  <c:v>39277.5</c:v>
                </c:pt>
                <c:pt idx="78556">
                  <c:v>39278</c:v>
                </c:pt>
                <c:pt idx="78557">
                  <c:v>39278.5</c:v>
                </c:pt>
                <c:pt idx="78558">
                  <c:v>39279</c:v>
                </c:pt>
                <c:pt idx="78559">
                  <c:v>39279.5</c:v>
                </c:pt>
                <c:pt idx="78560">
                  <c:v>39280</c:v>
                </c:pt>
                <c:pt idx="78561">
                  <c:v>39280.5</c:v>
                </c:pt>
                <c:pt idx="78562">
                  <c:v>39281</c:v>
                </c:pt>
                <c:pt idx="78563">
                  <c:v>39281.5</c:v>
                </c:pt>
                <c:pt idx="78564">
                  <c:v>39282</c:v>
                </c:pt>
                <c:pt idx="78565">
                  <c:v>39282.5</c:v>
                </c:pt>
                <c:pt idx="78566">
                  <c:v>39283</c:v>
                </c:pt>
                <c:pt idx="78567">
                  <c:v>39283.5</c:v>
                </c:pt>
                <c:pt idx="78568">
                  <c:v>39284</c:v>
                </c:pt>
                <c:pt idx="78569">
                  <c:v>39284.5</c:v>
                </c:pt>
                <c:pt idx="78570">
                  <c:v>39285</c:v>
                </c:pt>
                <c:pt idx="78571">
                  <c:v>39285.5</c:v>
                </c:pt>
                <c:pt idx="78572">
                  <c:v>39286</c:v>
                </c:pt>
                <c:pt idx="78573">
                  <c:v>39286.5</c:v>
                </c:pt>
                <c:pt idx="78574">
                  <c:v>39287</c:v>
                </c:pt>
                <c:pt idx="78575">
                  <c:v>39287.5</c:v>
                </c:pt>
                <c:pt idx="78576">
                  <c:v>39288</c:v>
                </c:pt>
                <c:pt idx="78577">
                  <c:v>39288.5</c:v>
                </c:pt>
                <c:pt idx="78578">
                  <c:v>39289</c:v>
                </c:pt>
                <c:pt idx="78579">
                  <c:v>39289.5</c:v>
                </c:pt>
                <c:pt idx="78580">
                  <c:v>39290</c:v>
                </c:pt>
                <c:pt idx="78581">
                  <c:v>39290.5</c:v>
                </c:pt>
                <c:pt idx="78582">
                  <c:v>39291</c:v>
                </c:pt>
                <c:pt idx="78583">
                  <c:v>39291.5</c:v>
                </c:pt>
                <c:pt idx="78584">
                  <c:v>39292</c:v>
                </c:pt>
                <c:pt idx="78585">
                  <c:v>39292.5</c:v>
                </c:pt>
                <c:pt idx="78586">
                  <c:v>39293</c:v>
                </c:pt>
                <c:pt idx="78587">
                  <c:v>39293.5</c:v>
                </c:pt>
                <c:pt idx="78588">
                  <c:v>39294</c:v>
                </c:pt>
                <c:pt idx="78589">
                  <c:v>39294.5</c:v>
                </c:pt>
                <c:pt idx="78590">
                  <c:v>39295</c:v>
                </c:pt>
                <c:pt idx="78591">
                  <c:v>39295.5</c:v>
                </c:pt>
                <c:pt idx="78592">
                  <c:v>39296</c:v>
                </c:pt>
                <c:pt idx="78593">
                  <c:v>39296.5</c:v>
                </c:pt>
                <c:pt idx="78594">
                  <c:v>39297</c:v>
                </c:pt>
                <c:pt idx="78595">
                  <c:v>39297.5</c:v>
                </c:pt>
                <c:pt idx="78596">
                  <c:v>39298</c:v>
                </c:pt>
                <c:pt idx="78597">
                  <c:v>39298.5</c:v>
                </c:pt>
                <c:pt idx="78598">
                  <c:v>39299</c:v>
                </c:pt>
                <c:pt idx="78599">
                  <c:v>39299.5</c:v>
                </c:pt>
                <c:pt idx="78600">
                  <c:v>39300</c:v>
                </c:pt>
                <c:pt idx="78601">
                  <c:v>39300.5</c:v>
                </c:pt>
                <c:pt idx="78602">
                  <c:v>39301</c:v>
                </c:pt>
                <c:pt idx="78603">
                  <c:v>39301.5</c:v>
                </c:pt>
                <c:pt idx="78604">
                  <c:v>39302</c:v>
                </c:pt>
                <c:pt idx="78605">
                  <c:v>39302.5</c:v>
                </c:pt>
                <c:pt idx="78606">
                  <c:v>39303</c:v>
                </c:pt>
                <c:pt idx="78607">
                  <c:v>39303.5</c:v>
                </c:pt>
                <c:pt idx="78608">
                  <c:v>39304</c:v>
                </c:pt>
                <c:pt idx="78609">
                  <c:v>39304.5</c:v>
                </c:pt>
                <c:pt idx="78610">
                  <c:v>39305</c:v>
                </c:pt>
                <c:pt idx="78611">
                  <c:v>39305.5</c:v>
                </c:pt>
                <c:pt idx="78612">
                  <c:v>39306</c:v>
                </c:pt>
                <c:pt idx="78613">
                  <c:v>39306.5</c:v>
                </c:pt>
                <c:pt idx="78614">
                  <c:v>39307</c:v>
                </c:pt>
                <c:pt idx="78615">
                  <c:v>39307.5</c:v>
                </c:pt>
                <c:pt idx="78616">
                  <c:v>39308</c:v>
                </c:pt>
                <c:pt idx="78617">
                  <c:v>39308.5</c:v>
                </c:pt>
                <c:pt idx="78618">
                  <c:v>39309</c:v>
                </c:pt>
                <c:pt idx="78619">
                  <c:v>39309.5</c:v>
                </c:pt>
                <c:pt idx="78620">
                  <c:v>39310</c:v>
                </c:pt>
                <c:pt idx="78621">
                  <c:v>39310.5</c:v>
                </c:pt>
                <c:pt idx="78622">
                  <c:v>39311</c:v>
                </c:pt>
                <c:pt idx="78623">
                  <c:v>39311.5</c:v>
                </c:pt>
                <c:pt idx="78624">
                  <c:v>39312</c:v>
                </c:pt>
                <c:pt idx="78625">
                  <c:v>39312.5</c:v>
                </c:pt>
                <c:pt idx="78626">
                  <c:v>39313</c:v>
                </c:pt>
                <c:pt idx="78627">
                  <c:v>39313.5</c:v>
                </c:pt>
                <c:pt idx="78628">
                  <c:v>39314</c:v>
                </c:pt>
                <c:pt idx="78629">
                  <c:v>39314.5</c:v>
                </c:pt>
                <c:pt idx="78630">
                  <c:v>39315</c:v>
                </c:pt>
                <c:pt idx="78631">
                  <c:v>39315.5</c:v>
                </c:pt>
                <c:pt idx="78632">
                  <c:v>39316</c:v>
                </c:pt>
                <c:pt idx="78633">
                  <c:v>39316.5</c:v>
                </c:pt>
                <c:pt idx="78634">
                  <c:v>39317</c:v>
                </c:pt>
                <c:pt idx="78635">
                  <c:v>39317.5</c:v>
                </c:pt>
                <c:pt idx="78636">
                  <c:v>39318</c:v>
                </c:pt>
                <c:pt idx="78637">
                  <c:v>39318.5</c:v>
                </c:pt>
                <c:pt idx="78638">
                  <c:v>39319</c:v>
                </c:pt>
                <c:pt idx="78639">
                  <c:v>39319.5</c:v>
                </c:pt>
                <c:pt idx="78640">
                  <c:v>39320</c:v>
                </c:pt>
                <c:pt idx="78641">
                  <c:v>39320.5</c:v>
                </c:pt>
                <c:pt idx="78642">
                  <c:v>39321</c:v>
                </c:pt>
                <c:pt idx="78643">
                  <c:v>39321.5</c:v>
                </c:pt>
                <c:pt idx="78644">
                  <c:v>39322</c:v>
                </c:pt>
                <c:pt idx="78645">
                  <c:v>39322.5</c:v>
                </c:pt>
                <c:pt idx="78646">
                  <c:v>39323</c:v>
                </c:pt>
                <c:pt idx="78647">
                  <c:v>39323.5</c:v>
                </c:pt>
                <c:pt idx="78648">
                  <c:v>39324</c:v>
                </c:pt>
                <c:pt idx="78649">
                  <c:v>39324.5</c:v>
                </c:pt>
                <c:pt idx="78650">
                  <c:v>39325</c:v>
                </c:pt>
                <c:pt idx="78651">
                  <c:v>39325.5</c:v>
                </c:pt>
                <c:pt idx="78652">
                  <c:v>39326</c:v>
                </c:pt>
                <c:pt idx="78653">
                  <c:v>39326.5</c:v>
                </c:pt>
                <c:pt idx="78654">
                  <c:v>39327</c:v>
                </c:pt>
                <c:pt idx="78655">
                  <c:v>39327.5</c:v>
                </c:pt>
                <c:pt idx="78656">
                  <c:v>39328</c:v>
                </c:pt>
                <c:pt idx="78657">
                  <c:v>39328.5</c:v>
                </c:pt>
                <c:pt idx="78658">
                  <c:v>39329</c:v>
                </c:pt>
                <c:pt idx="78659">
                  <c:v>39329.5</c:v>
                </c:pt>
                <c:pt idx="78660">
                  <c:v>39330</c:v>
                </c:pt>
                <c:pt idx="78661">
                  <c:v>39330.5</c:v>
                </c:pt>
                <c:pt idx="78662">
                  <c:v>39331</c:v>
                </c:pt>
                <c:pt idx="78663">
                  <c:v>39331.5</c:v>
                </c:pt>
                <c:pt idx="78664">
                  <c:v>39332</c:v>
                </c:pt>
                <c:pt idx="78665">
                  <c:v>39332.5</c:v>
                </c:pt>
                <c:pt idx="78666">
                  <c:v>39333</c:v>
                </c:pt>
                <c:pt idx="78667">
                  <c:v>39333.5</c:v>
                </c:pt>
                <c:pt idx="78668">
                  <c:v>39334</c:v>
                </c:pt>
                <c:pt idx="78669">
                  <c:v>39334.5</c:v>
                </c:pt>
                <c:pt idx="78670">
                  <c:v>39335</c:v>
                </c:pt>
                <c:pt idx="78671">
                  <c:v>39335.5</c:v>
                </c:pt>
                <c:pt idx="78672">
                  <c:v>39336</c:v>
                </c:pt>
                <c:pt idx="78673">
                  <c:v>39336.5</c:v>
                </c:pt>
                <c:pt idx="78674">
                  <c:v>39337</c:v>
                </c:pt>
                <c:pt idx="78675">
                  <c:v>39337.5</c:v>
                </c:pt>
                <c:pt idx="78676">
                  <c:v>39338</c:v>
                </c:pt>
                <c:pt idx="78677">
                  <c:v>39338.5</c:v>
                </c:pt>
                <c:pt idx="78678">
                  <c:v>39339</c:v>
                </c:pt>
                <c:pt idx="78679">
                  <c:v>39339.5</c:v>
                </c:pt>
                <c:pt idx="78680">
                  <c:v>39340</c:v>
                </c:pt>
                <c:pt idx="78681">
                  <c:v>39340.5</c:v>
                </c:pt>
                <c:pt idx="78682">
                  <c:v>39341</c:v>
                </c:pt>
                <c:pt idx="78683">
                  <c:v>39341.5</c:v>
                </c:pt>
                <c:pt idx="78684">
                  <c:v>39342</c:v>
                </c:pt>
                <c:pt idx="78685">
                  <c:v>39342.5</c:v>
                </c:pt>
                <c:pt idx="78686">
                  <c:v>39343</c:v>
                </c:pt>
                <c:pt idx="78687">
                  <c:v>39343.5</c:v>
                </c:pt>
                <c:pt idx="78688">
                  <c:v>39344</c:v>
                </c:pt>
                <c:pt idx="78689">
                  <c:v>39344.5</c:v>
                </c:pt>
                <c:pt idx="78690">
                  <c:v>39345</c:v>
                </c:pt>
                <c:pt idx="78691">
                  <c:v>39345.5</c:v>
                </c:pt>
                <c:pt idx="78692">
                  <c:v>39346</c:v>
                </c:pt>
                <c:pt idx="78693">
                  <c:v>39346.5</c:v>
                </c:pt>
                <c:pt idx="78694">
                  <c:v>39347</c:v>
                </c:pt>
                <c:pt idx="78695">
                  <c:v>39347.5</c:v>
                </c:pt>
                <c:pt idx="78696">
                  <c:v>39348</c:v>
                </c:pt>
                <c:pt idx="78697">
                  <c:v>39348.5</c:v>
                </c:pt>
                <c:pt idx="78698">
                  <c:v>39349</c:v>
                </c:pt>
                <c:pt idx="78699">
                  <c:v>39349.5</c:v>
                </c:pt>
                <c:pt idx="78700">
                  <c:v>39350</c:v>
                </c:pt>
                <c:pt idx="78701">
                  <c:v>39350.5</c:v>
                </c:pt>
                <c:pt idx="78702">
                  <c:v>39351</c:v>
                </c:pt>
                <c:pt idx="78703">
                  <c:v>39351.5</c:v>
                </c:pt>
                <c:pt idx="78704">
                  <c:v>39352</c:v>
                </c:pt>
                <c:pt idx="78705">
                  <c:v>39352.5</c:v>
                </c:pt>
                <c:pt idx="78706">
                  <c:v>39353</c:v>
                </c:pt>
                <c:pt idx="78707">
                  <c:v>39353.5</c:v>
                </c:pt>
                <c:pt idx="78708">
                  <c:v>39354</c:v>
                </c:pt>
                <c:pt idx="78709">
                  <c:v>39354.5</c:v>
                </c:pt>
                <c:pt idx="78710">
                  <c:v>39355</c:v>
                </c:pt>
                <c:pt idx="78711">
                  <c:v>39355.5</c:v>
                </c:pt>
                <c:pt idx="78712">
                  <c:v>39356</c:v>
                </c:pt>
                <c:pt idx="78713">
                  <c:v>39356.5</c:v>
                </c:pt>
                <c:pt idx="78714">
                  <c:v>39357</c:v>
                </c:pt>
                <c:pt idx="78715">
                  <c:v>39357.5</c:v>
                </c:pt>
                <c:pt idx="78716">
                  <c:v>39358</c:v>
                </c:pt>
                <c:pt idx="78717">
                  <c:v>39358.5</c:v>
                </c:pt>
                <c:pt idx="78718">
                  <c:v>39359</c:v>
                </c:pt>
                <c:pt idx="78719">
                  <c:v>39359.5</c:v>
                </c:pt>
                <c:pt idx="78720">
                  <c:v>39360</c:v>
                </c:pt>
                <c:pt idx="78721">
                  <c:v>39360.5</c:v>
                </c:pt>
                <c:pt idx="78722">
                  <c:v>39361</c:v>
                </c:pt>
                <c:pt idx="78723">
                  <c:v>39361.5</c:v>
                </c:pt>
                <c:pt idx="78724">
                  <c:v>39362</c:v>
                </c:pt>
                <c:pt idx="78725">
                  <c:v>39362.5</c:v>
                </c:pt>
                <c:pt idx="78726">
                  <c:v>39363</c:v>
                </c:pt>
                <c:pt idx="78727">
                  <c:v>39363.5</c:v>
                </c:pt>
                <c:pt idx="78728">
                  <c:v>39364</c:v>
                </c:pt>
                <c:pt idx="78729">
                  <c:v>39364.5</c:v>
                </c:pt>
                <c:pt idx="78730">
                  <c:v>39365</c:v>
                </c:pt>
                <c:pt idx="78731">
                  <c:v>39365.5</c:v>
                </c:pt>
                <c:pt idx="78732">
                  <c:v>39366</c:v>
                </c:pt>
                <c:pt idx="78733">
                  <c:v>39366.5</c:v>
                </c:pt>
                <c:pt idx="78734">
                  <c:v>39367</c:v>
                </c:pt>
                <c:pt idx="78735">
                  <c:v>39367.5</c:v>
                </c:pt>
                <c:pt idx="78736">
                  <c:v>39368</c:v>
                </c:pt>
                <c:pt idx="78737">
                  <c:v>39368.5</c:v>
                </c:pt>
                <c:pt idx="78738">
                  <c:v>39369</c:v>
                </c:pt>
                <c:pt idx="78739">
                  <c:v>39369.5</c:v>
                </c:pt>
                <c:pt idx="78740">
                  <c:v>39370</c:v>
                </c:pt>
                <c:pt idx="78741">
                  <c:v>39370.5</c:v>
                </c:pt>
                <c:pt idx="78742">
                  <c:v>39371</c:v>
                </c:pt>
                <c:pt idx="78743">
                  <c:v>39371.5</c:v>
                </c:pt>
                <c:pt idx="78744">
                  <c:v>39372</c:v>
                </c:pt>
                <c:pt idx="78745">
                  <c:v>39372.5</c:v>
                </c:pt>
                <c:pt idx="78746">
                  <c:v>39373</c:v>
                </c:pt>
                <c:pt idx="78747">
                  <c:v>39373.5</c:v>
                </c:pt>
                <c:pt idx="78748">
                  <c:v>39374</c:v>
                </c:pt>
                <c:pt idx="78749">
                  <c:v>39374.5</c:v>
                </c:pt>
                <c:pt idx="78750">
                  <c:v>39375</c:v>
                </c:pt>
                <c:pt idx="78751">
                  <c:v>39375.5</c:v>
                </c:pt>
                <c:pt idx="78752">
                  <c:v>39376</c:v>
                </c:pt>
                <c:pt idx="78753">
                  <c:v>39376.5</c:v>
                </c:pt>
                <c:pt idx="78754">
                  <c:v>39377</c:v>
                </c:pt>
                <c:pt idx="78755">
                  <c:v>39377.5</c:v>
                </c:pt>
                <c:pt idx="78756">
                  <c:v>39378</c:v>
                </c:pt>
                <c:pt idx="78757">
                  <c:v>39378.5</c:v>
                </c:pt>
                <c:pt idx="78758">
                  <c:v>39379</c:v>
                </c:pt>
                <c:pt idx="78759">
                  <c:v>39379.5</c:v>
                </c:pt>
                <c:pt idx="78760">
                  <c:v>39380</c:v>
                </c:pt>
                <c:pt idx="78761">
                  <c:v>39380.5</c:v>
                </c:pt>
                <c:pt idx="78762">
                  <c:v>39381</c:v>
                </c:pt>
                <c:pt idx="78763">
                  <c:v>39381.5</c:v>
                </c:pt>
                <c:pt idx="78764">
                  <c:v>39382</c:v>
                </c:pt>
                <c:pt idx="78765">
                  <c:v>39382.5</c:v>
                </c:pt>
                <c:pt idx="78766">
                  <c:v>39383</c:v>
                </c:pt>
                <c:pt idx="78767">
                  <c:v>39383.5</c:v>
                </c:pt>
                <c:pt idx="78768">
                  <c:v>39384</c:v>
                </c:pt>
                <c:pt idx="78769">
                  <c:v>39384.5</c:v>
                </c:pt>
                <c:pt idx="78770">
                  <c:v>39385</c:v>
                </c:pt>
                <c:pt idx="78771">
                  <c:v>39385.5</c:v>
                </c:pt>
                <c:pt idx="78772">
                  <c:v>39386</c:v>
                </c:pt>
                <c:pt idx="78773">
                  <c:v>39386.5</c:v>
                </c:pt>
                <c:pt idx="78774">
                  <c:v>39387</c:v>
                </c:pt>
                <c:pt idx="78775">
                  <c:v>39387.5</c:v>
                </c:pt>
                <c:pt idx="78776">
                  <c:v>39388</c:v>
                </c:pt>
                <c:pt idx="78777">
                  <c:v>39388.5</c:v>
                </c:pt>
                <c:pt idx="78778">
                  <c:v>39389</c:v>
                </c:pt>
                <c:pt idx="78779">
                  <c:v>39389.5</c:v>
                </c:pt>
                <c:pt idx="78780">
                  <c:v>39390</c:v>
                </c:pt>
                <c:pt idx="78781">
                  <c:v>39390.5</c:v>
                </c:pt>
                <c:pt idx="78782">
                  <c:v>39391</c:v>
                </c:pt>
                <c:pt idx="78783">
                  <c:v>39391.5</c:v>
                </c:pt>
                <c:pt idx="78784">
                  <c:v>39392</c:v>
                </c:pt>
                <c:pt idx="78785">
                  <c:v>39392.5</c:v>
                </c:pt>
                <c:pt idx="78786">
                  <c:v>39393</c:v>
                </c:pt>
                <c:pt idx="78787">
                  <c:v>39393.5</c:v>
                </c:pt>
                <c:pt idx="78788">
                  <c:v>39394</c:v>
                </c:pt>
                <c:pt idx="78789">
                  <c:v>39394.5</c:v>
                </c:pt>
                <c:pt idx="78790">
                  <c:v>39395</c:v>
                </c:pt>
                <c:pt idx="78791">
                  <c:v>39395.5</c:v>
                </c:pt>
                <c:pt idx="78792">
                  <c:v>39396</c:v>
                </c:pt>
                <c:pt idx="78793">
                  <c:v>39396.5</c:v>
                </c:pt>
                <c:pt idx="78794">
                  <c:v>39397</c:v>
                </c:pt>
                <c:pt idx="78795">
                  <c:v>39397.5</c:v>
                </c:pt>
                <c:pt idx="78796">
                  <c:v>39398</c:v>
                </c:pt>
                <c:pt idx="78797">
                  <c:v>39398.5</c:v>
                </c:pt>
                <c:pt idx="78798">
                  <c:v>39399</c:v>
                </c:pt>
                <c:pt idx="78799">
                  <c:v>39399.5</c:v>
                </c:pt>
                <c:pt idx="78800">
                  <c:v>39400</c:v>
                </c:pt>
                <c:pt idx="78801">
                  <c:v>39400.5</c:v>
                </c:pt>
                <c:pt idx="78802">
                  <c:v>39401</c:v>
                </c:pt>
                <c:pt idx="78803">
                  <c:v>39401.5</c:v>
                </c:pt>
                <c:pt idx="78804">
                  <c:v>39402</c:v>
                </c:pt>
                <c:pt idx="78805">
                  <c:v>39402.5</c:v>
                </c:pt>
                <c:pt idx="78806">
                  <c:v>39403</c:v>
                </c:pt>
                <c:pt idx="78807">
                  <c:v>39403.5</c:v>
                </c:pt>
                <c:pt idx="78808">
                  <c:v>39404</c:v>
                </c:pt>
                <c:pt idx="78809">
                  <c:v>39404.5</c:v>
                </c:pt>
                <c:pt idx="78810">
                  <c:v>39405</c:v>
                </c:pt>
                <c:pt idx="78811">
                  <c:v>39405.5</c:v>
                </c:pt>
                <c:pt idx="78812">
                  <c:v>39406</c:v>
                </c:pt>
                <c:pt idx="78813">
                  <c:v>39406.5</c:v>
                </c:pt>
                <c:pt idx="78814">
                  <c:v>39407</c:v>
                </c:pt>
                <c:pt idx="78815">
                  <c:v>39407.5</c:v>
                </c:pt>
                <c:pt idx="78816">
                  <c:v>39408</c:v>
                </c:pt>
                <c:pt idx="78817">
                  <c:v>39408.5</c:v>
                </c:pt>
                <c:pt idx="78818">
                  <c:v>39409</c:v>
                </c:pt>
                <c:pt idx="78819">
                  <c:v>39409.5</c:v>
                </c:pt>
                <c:pt idx="78820">
                  <c:v>39410</c:v>
                </c:pt>
                <c:pt idx="78821">
                  <c:v>39410.5</c:v>
                </c:pt>
                <c:pt idx="78822">
                  <c:v>39411</c:v>
                </c:pt>
                <c:pt idx="78823">
                  <c:v>39411.5</c:v>
                </c:pt>
                <c:pt idx="78824">
                  <c:v>39412</c:v>
                </c:pt>
                <c:pt idx="78825">
                  <c:v>39412.5</c:v>
                </c:pt>
                <c:pt idx="78826">
                  <c:v>39413</c:v>
                </c:pt>
                <c:pt idx="78827">
                  <c:v>39413.5</c:v>
                </c:pt>
                <c:pt idx="78828">
                  <c:v>39414</c:v>
                </c:pt>
                <c:pt idx="78829">
                  <c:v>39414.5</c:v>
                </c:pt>
                <c:pt idx="78830">
                  <c:v>39415</c:v>
                </c:pt>
                <c:pt idx="78831">
                  <c:v>39415.5</c:v>
                </c:pt>
                <c:pt idx="78832">
                  <c:v>39416</c:v>
                </c:pt>
                <c:pt idx="78833">
                  <c:v>39416.5</c:v>
                </c:pt>
                <c:pt idx="78834">
                  <c:v>39417</c:v>
                </c:pt>
                <c:pt idx="78835">
                  <c:v>39417.5</c:v>
                </c:pt>
                <c:pt idx="78836">
                  <c:v>39418</c:v>
                </c:pt>
                <c:pt idx="78837">
                  <c:v>39418.5</c:v>
                </c:pt>
                <c:pt idx="78838">
                  <c:v>39419</c:v>
                </c:pt>
                <c:pt idx="78839">
                  <c:v>39419.5</c:v>
                </c:pt>
                <c:pt idx="78840">
                  <c:v>39420</c:v>
                </c:pt>
                <c:pt idx="78841">
                  <c:v>39420.5</c:v>
                </c:pt>
                <c:pt idx="78842">
                  <c:v>39421</c:v>
                </c:pt>
                <c:pt idx="78843">
                  <c:v>39421.5</c:v>
                </c:pt>
                <c:pt idx="78844">
                  <c:v>39422</c:v>
                </c:pt>
                <c:pt idx="78845">
                  <c:v>39422.5</c:v>
                </c:pt>
                <c:pt idx="78846">
                  <c:v>39423</c:v>
                </c:pt>
                <c:pt idx="78847">
                  <c:v>39423.5</c:v>
                </c:pt>
                <c:pt idx="78848">
                  <c:v>39424</c:v>
                </c:pt>
                <c:pt idx="78849">
                  <c:v>39424.5</c:v>
                </c:pt>
                <c:pt idx="78850">
                  <c:v>39425</c:v>
                </c:pt>
                <c:pt idx="78851">
                  <c:v>39425.5</c:v>
                </c:pt>
                <c:pt idx="78852">
                  <c:v>39426</c:v>
                </c:pt>
                <c:pt idx="78853">
                  <c:v>39426.5</c:v>
                </c:pt>
                <c:pt idx="78854">
                  <c:v>39427</c:v>
                </c:pt>
                <c:pt idx="78855">
                  <c:v>39427.5</c:v>
                </c:pt>
                <c:pt idx="78856">
                  <c:v>39428</c:v>
                </c:pt>
                <c:pt idx="78857">
                  <c:v>39428.5</c:v>
                </c:pt>
                <c:pt idx="78858">
                  <c:v>39429</c:v>
                </c:pt>
                <c:pt idx="78859">
                  <c:v>39429.5</c:v>
                </c:pt>
                <c:pt idx="78860">
                  <c:v>39430</c:v>
                </c:pt>
                <c:pt idx="78861">
                  <c:v>39430.5</c:v>
                </c:pt>
                <c:pt idx="78862">
                  <c:v>39431</c:v>
                </c:pt>
                <c:pt idx="78863">
                  <c:v>39431.5</c:v>
                </c:pt>
                <c:pt idx="78864">
                  <c:v>39432</c:v>
                </c:pt>
                <c:pt idx="78865">
                  <c:v>39432.5</c:v>
                </c:pt>
                <c:pt idx="78866">
                  <c:v>39433</c:v>
                </c:pt>
                <c:pt idx="78867">
                  <c:v>39433.5</c:v>
                </c:pt>
                <c:pt idx="78868">
                  <c:v>39434</c:v>
                </c:pt>
                <c:pt idx="78869">
                  <c:v>39434.5</c:v>
                </c:pt>
                <c:pt idx="78870">
                  <c:v>39435</c:v>
                </c:pt>
                <c:pt idx="78871">
                  <c:v>39435.5</c:v>
                </c:pt>
                <c:pt idx="78872">
                  <c:v>39436</c:v>
                </c:pt>
                <c:pt idx="78873">
                  <c:v>39436.5</c:v>
                </c:pt>
                <c:pt idx="78874">
                  <c:v>39437</c:v>
                </c:pt>
                <c:pt idx="78875">
                  <c:v>39437.5</c:v>
                </c:pt>
                <c:pt idx="78876">
                  <c:v>39438</c:v>
                </c:pt>
                <c:pt idx="78877">
                  <c:v>39438.5</c:v>
                </c:pt>
                <c:pt idx="78878">
                  <c:v>39439</c:v>
                </c:pt>
                <c:pt idx="78879">
                  <c:v>39439.5</c:v>
                </c:pt>
                <c:pt idx="78880">
                  <c:v>39440</c:v>
                </c:pt>
                <c:pt idx="78881">
                  <c:v>39440.5</c:v>
                </c:pt>
                <c:pt idx="78882">
                  <c:v>39441</c:v>
                </c:pt>
                <c:pt idx="78883">
                  <c:v>39441.5</c:v>
                </c:pt>
                <c:pt idx="78884">
                  <c:v>39442</c:v>
                </c:pt>
                <c:pt idx="78885">
                  <c:v>39442.5</c:v>
                </c:pt>
                <c:pt idx="78886">
                  <c:v>39443</c:v>
                </c:pt>
                <c:pt idx="78887">
                  <c:v>39443.5</c:v>
                </c:pt>
                <c:pt idx="78888">
                  <c:v>39444</c:v>
                </c:pt>
                <c:pt idx="78889">
                  <c:v>39444.5</c:v>
                </c:pt>
                <c:pt idx="78890">
                  <c:v>39445</c:v>
                </c:pt>
                <c:pt idx="78891">
                  <c:v>39445.5</c:v>
                </c:pt>
                <c:pt idx="78892">
                  <c:v>39446</c:v>
                </c:pt>
                <c:pt idx="78893">
                  <c:v>39446.5</c:v>
                </c:pt>
                <c:pt idx="78894">
                  <c:v>39447</c:v>
                </c:pt>
                <c:pt idx="78895">
                  <c:v>39447.5</c:v>
                </c:pt>
                <c:pt idx="78896">
                  <c:v>39448</c:v>
                </c:pt>
                <c:pt idx="78897">
                  <c:v>39448.5</c:v>
                </c:pt>
                <c:pt idx="78898">
                  <c:v>39449</c:v>
                </c:pt>
                <c:pt idx="78899">
                  <c:v>39449.5</c:v>
                </c:pt>
                <c:pt idx="78900">
                  <c:v>39450</c:v>
                </c:pt>
                <c:pt idx="78901">
                  <c:v>39450.5</c:v>
                </c:pt>
                <c:pt idx="78902">
                  <c:v>39451</c:v>
                </c:pt>
                <c:pt idx="78903">
                  <c:v>39451.5</c:v>
                </c:pt>
                <c:pt idx="78904">
                  <c:v>39452</c:v>
                </c:pt>
                <c:pt idx="78905">
                  <c:v>39452.5</c:v>
                </c:pt>
                <c:pt idx="78906">
                  <c:v>39453</c:v>
                </c:pt>
                <c:pt idx="78907">
                  <c:v>39453.5</c:v>
                </c:pt>
                <c:pt idx="78908">
                  <c:v>39454</c:v>
                </c:pt>
                <c:pt idx="78909">
                  <c:v>39454.5</c:v>
                </c:pt>
                <c:pt idx="78910">
                  <c:v>39455</c:v>
                </c:pt>
                <c:pt idx="78911">
                  <c:v>39455.5</c:v>
                </c:pt>
                <c:pt idx="78912">
                  <c:v>39456</c:v>
                </c:pt>
                <c:pt idx="78913">
                  <c:v>39456.5</c:v>
                </c:pt>
                <c:pt idx="78914">
                  <c:v>39457</c:v>
                </c:pt>
                <c:pt idx="78915">
                  <c:v>39457.5</c:v>
                </c:pt>
                <c:pt idx="78916">
                  <c:v>39458</c:v>
                </c:pt>
                <c:pt idx="78917">
                  <c:v>39458.5</c:v>
                </c:pt>
                <c:pt idx="78918">
                  <c:v>39459</c:v>
                </c:pt>
                <c:pt idx="78919">
                  <c:v>39459.5</c:v>
                </c:pt>
                <c:pt idx="78920">
                  <c:v>39460</c:v>
                </c:pt>
                <c:pt idx="78921">
                  <c:v>39460.5</c:v>
                </c:pt>
                <c:pt idx="78922">
                  <c:v>39461</c:v>
                </c:pt>
                <c:pt idx="78923">
                  <c:v>39461.5</c:v>
                </c:pt>
                <c:pt idx="78924">
                  <c:v>39462</c:v>
                </c:pt>
                <c:pt idx="78925">
                  <c:v>39462.5</c:v>
                </c:pt>
                <c:pt idx="78926">
                  <c:v>39463</c:v>
                </c:pt>
                <c:pt idx="78927">
                  <c:v>39463.5</c:v>
                </c:pt>
                <c:pt idx="78928">
                  <c:v>39464</c:v>
                </c:pt>
                <c:pt idx="78929">
                  <c:v>39464.5</c:v>
                </c:pt>
                <c:pt idx="78930">
                  <c:v>39465</c:v>
                </c:pt>
                <c:pt idx="78931">
                  <c:v>39465.5</c:v>
                </c:pt>
                <c:pt idx="78932">
                  <c:v>39466</c:v>
                </c:pt>
                <c:pt idx="78933">
                  <c:v>39466.5</c:v>
                </c:pt>
                <c:pt idx="78934">
                  <c:v>39467</c:v>
                </c:pt>
                <c:pt idx="78935">
                  <c:v>39467.5</c:v>
                </c:pt>
                <c:pt idx="78936">
                  <c:v>39468</c:v>
                </c:pt>
                <c:pt idx="78937">
                  <c:v>39468.5</c:v>
                </c:pt>
                <c:pt idx="78938">
                  <c:v>39469</c:v>
                </c:pt>
                <c:pt idx="78939">
                  <c:v>39469.5</c:v>
                </c:pt>
                <c:pt idx="78940">
                  <c:v>39470</c:v>
                </c:pt>
                <c:pt idx="78941">
                  <c:v>39470.5</c:v>
                </c:pt>
                <c:pt idx="78942">
                  <c:v>39471</c:v>
                </c:pt>
                <c:pt idx="78943">
                  <c:v>39471.5</c:v>
                </c:pt>
                <c:pt idx="78944">
                  <c:v>39472</c:v>
                </c:pt>
                <c:pt idx="78945">
                  <c:v>39472.5</c:v>
                </c:pt>
                <c:pt idx="78946">
                  <c:v>39473</c:v>
                </c:pt>
                <c:pt idx="78947">
                  <c:v>39473.5</c:v>
                </c:pt>
                <c:pt idx="78948">
                  <c:v>39474</c:v>
                </c:pt>
                <c:pt idx="78949">
                  <c:v>39474.5</c:v>
                </c:pt>
                <c:pt idx="78950">
                  <c:v>39475</c:v>
                </c:pt>
                <c:pt idx="78951">
                  <c:v>39475.5</c:v>
                </c:pt>
                <c:pt idx="78952">
                  <c:v>39476</c:v>
                </c:pt>
                <c:pt idx="78953">
                  <c:v>39476.5</c:v>
                </c:pt>
                <c:pt idx="78954">
                  <c:v>39477</c:v>
                </c:pt>
                <c:pt idx="78955">
                  <c:v>39477.5</c:v>
                </c:pt>
                <c:pt idx="78956">
                  <c:v>39478</c:v>
                </c:pt>
                <c:pt idx="78957">
                  <c:v>39478.5</c:v>
                </c:pt>
                <c:pt idx="78958">
                  <c:v>39479</c:v>
                </c:pt>
                <c:pt idx="78959">
                  <c:v>39479.5</c:v>
                </c:pt>
                <c:pt idx="78960">
                  <c:v>39480</c:v>
                </c:pt>
                <c:pt idx="78961">
                  <c:v>39480.5</c:v>
                </c:pt>
                <c:pt idx="78962">
                  <c:v>39481</c:v>
                </c:pt>
                <c:pt idx="78963">
                  <c:v>39481.5</c:v>
                </c:pt>
                <c:pt idx="78964">
                  <c:v>39482</c:v>
                </c:pt>
                <c:pt idx="78965">
                  <c:v>39482.5</c:v>
                </c:pt>
                <c:pt idx="78966">
                  <c:v>39483</c:v>
                </c:pt>
                <c:pt idx="78967">
                  <c:v>39483.5</c:v>
                </c:pt>
                <c:pt idx="78968">
                  <c:v>39484</c:v>
                </c:pt>
                <c:pt idx="78969">
                  <c:v>39484.5</c:v>
                </c:pt>
                <c:pt idx="78970">
                  <c:v>39485</c:v>
                </c:pt>
                <c:pt idx="78971">
                  <c:v>39485.5</c:v>
                </c:pt>
                <c:pt idx="78972">
                  <c:v>39486</c:v>
                </c:pt>
                <c:pt idx="78973">
                  <c:v>39486.5</c:v>
                </c:pt>
                <c:pt idx="78974">
                  <c:v>39487</c:v>
                </c:pt>
                <c:pt idx="78975">
                  <c:v>39487.5</c:v>
                </c:pt>
                <c:pt idx="78976">
                  <c:v>39488</c:v>
                </c:pt>
                <c:pt idx="78977">
                  <c:v>39488.5</c:v>
                </c:pt>
                <c:pt idx="78978">
                  <c:v>39489</c:v>
                </c:pt>
                <c:pt idx="78979">
                  <c:v>39489.5</c:v>
                </c:pt>
                <c:pt idx="78980">
                  <c:v>39490</c:v>
                </c:pt>
                <c:pt idx="78981">
                  <c:v>39490.5</c:v>
                </c:pt>
                <c:pt idx="78982">
                  <c:v>39491</c:v>
                </c:pt>
                <c:pt idx="78983">
                  <c:v>39491.5</c:v>
                </c:pt>
                <c:pt idx="78984">
                  <c:v>39492</c:v>
                </c:pt>
                <c:pt idx="78985">
                  <c:v>39492.5</c:v>
                </c:pt>
                <c:pt idx="78986">
                  <c:v>39493</c:v>
                </c:pt>
                <c:pt idx="78987">
                  <c:v>39493.5</c:v>
                </c:pt>
                <c:pt idx="78988">
                  <c:v>39494</c:v>
                </c:pt>
                <c:pt idx="78989">
                  <c:v>39494.5</c:v>
                </c:pt>
                <c:pt idx="78990">
                  <c:v>39495</c:v>
                </c:pt>
                <c:pt idx="78991">
                  <c:v>39495.5</c:v>
                </c:pt>
                <c:pt idx="78992">
                  <c:v>39496</c:v>
                </c:pt>
                <c:pt idx="78993">
                  <c:v>39496.5</c:v>
                </c:pt>
                <c:pt idx="78994">
                  <c:v>39497</c:v>
                </c:pt>
                <c:pt idx="78995">
                  <c:v>39497.5</c:v>
                </c:pt>
                <c:pt idx="78996">
                  <c:v>39498</c:v>
                </c:pt>
                <c:pt idx="78997">
                  <c:v>39498.5</c:v>
                </c:pt>
                <c:pt idx="78998">
                  <c:v>39499</c:v>
                </c:pt>
                <c:pt idx="78999">
                  <c:v>39499.5</c:v>
                </c:pt>
                <c:pt idx="79000">
                  <c:v>39500</c:v>
                </c:pt>
                <c:pt idx="79001">
                  <c:v>39500.5</c:v>
                </c:pt>
                <c:pt idx="79002">
                  <c:v>39501</c:v>
                </c:pt>
                <c:pt idx="79003">
                  <c:v>39501.5</c:v>
                </c:pt>
                <c:pt idx="79004">
                  <c:v>39502</c:v>
                </c:pt>
                <c:pt idx="79005">
                  <c:v>39502.5</c:v>
                </c:pt>
                <c:pt idx="79006">
                  <c:v>39503</c:v>
                </c:pt>
                <c:pt idx="79007">
                  <c:v>39503.5</c:v>
                </c:pt>
                <c:pt idx="79008">
                  <c:v>39504</c:v>
                </c:pt>
                <c:pt idx="79009">
                  <c:v>39504.5</c:v>
                </c:pt>
                <c:pt idx="79010">
                  <c:v>39505</c:v>
                </c:pt>
                <c:pt idx="79011">
                  <c:v>39505.5</c:v>
                </c:pt>
                <c:pt idx="79012">
                  <c:v>39506</c:v>
                </c:pt>
                <c:pt idx="79013">
                  <c:v>39506.5</c:v>
                </c:pt>
                <c:pt idx="79014">
                  <c:v>39507</c:v>
                </c:pt>
                <c:pt idx="79015">
                  <c:v>39507.5</c:v>
                </c:pt>
                <c:pt idx="79016">
                  <c:v>39508</c:v>
                </c:pt>
                <c:pt idx="79017">
                  <c:v>39508.5</c:v>
                </c:pt>
                <c:pt idx="79018">
                  <c:v>39509</c:v>
                </c:pt>
                <c:pt idx="79019">
                  <c:v>39509.5</c:v>
                </c:pt>
                <c:pt idx="79020">
                  <c:v>39510</c:v>
                </c:pt>
                <c:pt idx="79021">
                  <c:v>39510.5</c:v>
                </c:pt>
                <c:pt idx="79022">
                  <c:v>39511</c:v>
                </c:pt>
                <c:pt idx="79023">
                  <c:v>39511.5</c:v>
                </c:pt>
                <c:pt idx="79024">
                  <c:v>39512</c:v>
                </c:pt>
                <c:pt idx="79025">
                  <c:v>39512.5</c:v>
                </c:pt>
                <c:pt idx="79026">
                  <c:v>39513</c:v>
                </c:pt>
                <c:pt idx="79027">
                  <c:v>39513.5</c:v>
                </c:pt>
                <c:pt idx="79028">
                  <c:v>39514</c:v>
                </c:pt>
                <c:pt idx="79029">
                  <c:v>39514.5</c:v>
                </c:pt>
                <c:pt idx="79030">
                  <c:v>39515</c:v>
                </c:pt>
                <c:pt idx="79031">
                  <c:v>39515.5</c:v>
                </c:pt>
                <c:pt idx="79032">
                  <c:v>39516</c:v>
                </c:pt>
                <c:pt idx="79033">
                  <c:v>39516.5</c:v>
                </c:pt>
                <c:pt idx="79034">
                  <c:v>39517</c:v>
                </c:pt>
                <c:pt idx="79035">
                  <c:v>39517.5</c:v>
                </c:pt>
                <c:pt idx="79036">
                  <c:v>39518</c:v>
                </c:pt>
                <c:pt idx="79037">
                  <c:v>39518.5</c:v>
                </c:pt>
                <c:pt idx="79038">
                  <c:v>39519</c:v>
                </c:pt>
                <c:pt idx="79039">
                  <c:v>39519.5</c:v>
                </c:pt>
                <c:pt idx="79040">
                  <c:v>39520</c:v>
                </c:pt>
                <c:pt idx="79041">
                  <c:v>39520.5</c:v>
                </c:pt>
                <c:pt idx="79042">
                  <c:v>39521</c:v>
                </c:pt>
                <c:pt idx="79043">
                  <c:v>39521.5</c:v>
                </c:pt>
                <c:pt idx="79044">
                  <c:v>39522</c:v>
                </c:pt>
                <c:pt idx="79045">
                  <c:v>39522.5</c:v>
                </c:pt>
                <c:pt idx="79046">
                  <c:v>39523</c:v>
                </c:pt>
                <c:pt idx="79047">
                  <c:v>39523.5</c:v>
                </c:pt>
                <c:pt idx="79048">
                  <c:v>39524</c:v>
                </c:pt>
                <c:pt idx="79049">
                  <c:v>39524.5</c:v>
                </c:pt>
                <c:pt idx="79050">
                  <c:v>39525</c:v>
                </c:pt>
                <c:pt idx="79051">
                  <c:v>39525.5</c:v>
                </c:pt>
                <c:pt idx="79052">
                  <c:v>39526</c:v>
                </c:pt>
                <c:pt idx="79053">
                  <c:v>39526.5</c:v>
                </c:pt>
                <c:pt idx="79054">
                  <c:v>39527</c:v>
                </c:pt>
                <c:pt idx="79055">
                  <c:v>39527.5</c:v>
                </c:pt>
                <c:pt idx="79056">
                  <c:v>39528</c:v>
                </c:pt>
                <c:pt idx="79057">
                  <c:v>39528.5</c:v>
                </c:pt>
                <c:pt idx="79058">
                  <c:v>39529</c:v>
                </c:pt>
                <c:pt idx="79059">
                  <c:v>39529.5</c:v>
                </c:pt>
                <c:pt idx="79060">
                  <c:v>39530</c:v>
                </c:pt>
                <c:pt idx="79061">
                  <c:v>39530.5</c:v>
                </c:pt>
                <c:pt idx="79062">
                  <c:v>39531</c:v>
                </c:pt>
                <c:pt idx="79063">
                  <c:v>39531.5</c:v>
                </c:pt>
                <c:pt idx="79064">
                  <c:v>39532</c:v>
                </c:pt>
                <c:pt idx="79065">
                  <c:v>39532.5</c:v>
                </c:pt>
                <c:pt idx="79066">
                  <c:v>39533</c:v>
                </c:pt>
                <c:pt idx="79067">
                  <c:v>39533.5</c:v>
                </c:pt>
                <c:pt idx="79068">
                  <c:v>39534</c:v>
                </c:pt>
                <c:pt idx="79069">
                  <c:v>39534.5</c:v>
                </c:pt>
                <c:pt idx="79070">
                  <c:v>39535</c:v>
                </c:pt>
                <c:pt idx="79071">
                  <c:v>39535.5</c:v>
                </c:pt>
                <c:pt idx="79072">
                  <c:v>39536</c:v>
                </c:pt>
                <c:pt idx="79073">
                  <c:v>39536.5</c:v>
                </c:pt>
                <c:pt idx="79074">
                  <c:v>39537</c:v>
                </c:pt>
                <c:pt idx="79075">
                  <c:v>39537.5</c:v>
                </c:pt>
                <c:pt idx="79076">
                  <c:v>39538</c:v>
                </c:pt>
                <c:pt idx="79077">
                  <c:v>39538.5</c:v>
                </c:pt>
                <c:pt idx="79078">
                  <c:v>39539</c:v>
                </c:pt>
                <c:pt idx="79079">
                  <c:v>39539.5</c:v>
                </c:pt>
                <c:pt idx="79080">
                  <c:v>39540</c:v>
                </c:pt>
                <c:pt idx="79081">
                  <c:v>39540.5</c:v>
                </c:pt>
                <c:pt idx="79082">
                  <c:v>39541</c:v>
                </c:pt>
                <c:pt idx="79083">
                  <c:v>39541.5</c:v>
                </c:pt>
                <c:pt idx="79084">
                  <c:v>39542</c:v>
                </c:pt>
                <c:pt idx="79085">
                  <c:v>39542.5</c:v>
                </c:pt>
                <c:pt idx="79086">
                  <c:v>39543</c:v>
                </c:pt>
                <c:pt idx="79087">
                  <c:v>39543.5</c:v>
                </c:pt>
                <c:pt idx="79088">
                  <c:v>39544</c:v>
                </c:pt>
                <c:pt idx="79089">
                  <c:v>39544.5</c:v>
                </c:pt>
                <c:pt idx="79090">
                  <c:v>39545</c:v>
                </c:pt>
                <c:pt idx="79091">
                  <c:v>39545.5</c:v>
                </c:pt>
                <c:pt idx="79092">
                  <c:v>39546</c:v>
                </c:pt>
                <c:pt idx="79093">
                  <c:v>39546.5</c:v>
                </c:pt>
                <c:pt idx="79094">
                  <c:v>39547</c:v>
                </c:pt>
                <c:pt idx="79095">
                  <c:v>39547.5</c:v>
                </c:pt>
                <c:pt idx="79096">
                  <c:v>39548</c:v>
                </c:pt>
                <c:pt idx="79097">
                  <c:v>39548.5</c:v>
                </c:pt>
                <c:pt idx="79098">
                  <c:v>39549</c:v>
                </c:pt>
                <c:pt idx="79099">
                  <c:v>39549.5</c:v>
                </c:pt>
                <c:pt idx="79100">
                  <c:v>39550</c:v>
                </c:pt>
                <c:pt idx="79101">
                  <c:v>39550.5</c:v>
                </c:pt>
                <c:pt idx="79102">
                  <c:v>39551</c:v>
                </c:pt>
                <c:pt idx="79103">
                  <c:v>39551.5</c:v>
                </c:pt>
                <c:pt idx="79104">
                  <c:v>39552</c:v>
                </c:pt>
                <c:pt idx="79105">
                  <c:v>39552.5</c:v>
                </c:pt>
                <c:pt idx="79106">
                  <c:v>39553</c:v>
                </c:pt>
                <c:pt idx="79107">
                  <c:v>39553.5</c:v>
                </c:pt>
                <c:pt idx="79108">
                  <c:v>39554</c:v>
                </c:pt>
                <c:pt idx="79109">
                  <c:v>39554.5</c:v>
                </c:pt>
                <c:pt idx="79110">
                  <c:v>39555</c:v>
                </c:pt>
                <c:pt idx="79111">
                  <c:v>39555.5</c:v>
                </c:pt>
                <c:pt idx="79112">
                  <c:v>39556</c:v>
                </c:pt>
                <c:pt idx="79113">
                  <c:v>39556.5</c:v>
                </c:pt>
                <c:pt idx="79114">
                  <c:v>39557</c:v>
                </c:pt>
                <c:pt idx="79115">
                  <c:v>39557.5</c:v>
                </c:pt>
                <c:pt idx="79116">
                  <c:v>39558</c:v>
                </c:pt>
                <c:pt idx="79117">
                  <c:v>39558.5</c:v>
                </c:pt>
                <c:pt idx="79118">
                  <c:v>39559</c:v>
                </c:pt>
                <c:pt idx="79119">
                  <c:v>39559.5</c:v>
                </c:pt>
                <c:pt idx="79120">
                  <c:v>39560</c:v>
                </c:pt>
                <c:pt idx="79121">
                  <c:v>39560.5</c:v>
                </c:pt>
                <c:pt idx="79122">
                  <c:v>39561</c:v>
                </c:pt>
                <c:pt idx="79123">
                  <c:v>39561.5</c:v>
                </c:pt>
                <c:pt idx="79124">
                  <c:v>39562</c:v>
                </c:pt>
                <c:pt idx="79125">
                  <c:v>39562.5</c:v>
                </c:pt>
                <c:pt idx="79126">
                  <c:v>39563</c:v>
                </c:pt>
                <c:pt idx="79127">
                  <c:v>39563.5</c:v>
                </c:pt>
                <c:pt idx="79128">
                  <c:v>39564</c:v>
                </c:pt>
                <c:pt idx="79129">
                  <c:v>39564.5</c:v>
                </c:pt>
                <c:pt idx="79130">
                  <c:v>39565</c:v>
                </c:pt>
                <c:pt idx="79131">
                  <c:v>39565.5</c:v>
                </c:pt>
                <c:pt idx="79132">
                  <c:v>39566</c:v>
                </c:pt>
                <c:pt idx="79133">
                  <c:v>39566.5</c:v>
                </c:pt>
                <c:pt idx="79134">
                  <c:v>39567</c:v>
                </c:pt>
                <c:pt idx="79135">
                  <c:v>39567.5</c:v>
                </c:pt>
                <c:pt idx="79136">
                  <c:v>39568</c:v>
                </c:pt>
                <c:pt idx="79137">
                  <c:v>39568.5</c:v>
                </c:pt>
                <c:pt idx="79138">
                  <c:v>39569</c:v>
                </c:pt>
                <c:pt idx="79139">
                  <c:v>39569.5</c:v>
                </c:pt>
                <c:pt idx="79140">
                  <c:v>39570</c:v>
                </c:pt>
                <c:pt idx="79141">
                  <c:v>39570.5</c:v>
                </c:pt>
                <c:pt idx="79142">
                  <c:v>39571</c:v>
                </c:pt>
                <c:pt idx="79143">
                  <c:v>39571.5</c:v>
                </c:pt>
                <c:pt idx="79144">
                  <c:v>39572</c:v>
                </c:pt>
                <c:pt idx="79145">
                  <c:v>39572.5</c:v>
                </c:pt>
                <c:pt idx="79146">
                  <c:v>39573</c:v>
                </c:pt>
                <c:pt idx="79147">
                  <c:v>39573.5</c:v>
                </c:pt>
                <c:pt idx="79148">
                  <c:v>39574</c:v>
                </c:pt>
                <c:pt idx="79149">
                  <c:v>39574.5</c:v>
                </c:pt>
                <c:pt idx="79150">
                  <c:v>39575</c:v>
                </c:pt>
                <c:pt idx="79151">
                  <c:v>39575.5</c:v>
                </c:pt>
                <c:pt idx="79152">
                  <c:v>39576</c:v>
                </c:pt>
                <c:pt idx="79153">
                  <c:v>39576.5</c:v>
                </c:pt>
                <c:pt idx="79154">
                  <c:v>39577</c:v>
                </c:pt>
                <c:pt idx="79155">
                  <c:v>39577.5</c:v>
                </c:pt>
                <c:pt idx="79156">
                  <c:v>39578</c:v>
                </c:pt>
                <c:pt idx="79157">
                  <c:v>39578.5</c:v>
                </c:pt>
                <c:pt idx="79158">
                  <c:v>39579</c:v>
                </c:pt>
                <c:pt idx="79159">
                  <c:v>39579.5</c:v>
                </c:pt>
                <c:pt idx="79160">
                  <c:v>39580</c:v>
                </c:pt>
                <c:pt idx="79161">
                  <c:v>39580.5</c:v>
                </c:pt>
                <c:pt idx="79162">
                  <c:v>39581</c:v>
                </c:pt>
                <c:pt idx="79163">
                  <c:v>39581.5</c:v>
                </c:pt>
                <c:pt idx="79164">
                  <c:v>39582</c:v>
                </c:pt>
                <c:pt idx="79165">
                  <c:v>39582.5</c:v>
                </c:pt>
                <c:pt idx="79166">
                  <c:v>39583</c:v>
                </c:pt>
                <c:pt idx="79167">
                  <c:v>39583.5</c:v>
                </c:pt>
                <c:pt idx="79168">
                  <c:v>39584</c:v>
                </c:pt>
                <c:pt idx="79169">
                  <c:v>39584.5</c:v>
                </c:pt>
                <c:pt idx="79170">
                  <c:v>39585</c:v>
                </c:pt>
                <c:pt idx="79171">
                  <c:v>39585.5</c:v>
                </c:pt>
                <c:pt idx="79172">
                  <c:v>39586</c:v>
                </c:pt>
                <c:pt idx="79173">
                  <c:v>39586.5</c:v>
                </c:pt>
                <c:pt idx="79174">
                  <c:v>39587</c:v>
                </c:pt>
                <c:pt idx="79175">
                  <c:v>39587.5</c:v>
                </c:pt>
                <c:pt idx="79176">
                  <c:v>39588</c:v>
                </c:pt>
                <c:pt idx="79177">
                  <c:v>39588.5</c:v>
                </c:pt>
                <c:pt idx="79178">
                  <c:v>39589</c:v>
                </c:pt>
                <c:pt idx="79179">
                  <c:v>39589.5</c:v>
                </c:pt>
                <c:pt idx="79180">
                  <c:v>39590</c:v>
                </c:pt>
                <c:pt idx="79181">
                  <c:v>39590.5</c:v>
                </c:pt>
                <c:pt idx="79182">
                  <c:v>39591</c:v>
                </c:pt>
                <c:pt idx="79183">
                  <c:v>39591.5</c:v>
                </c:pt>
                <c:pt idx="79184">
                  <c:v>39592</c:v>
                </c:pt>
                <c:pt idx="79185">
                  <c:v>39592.5</c:v>
                </c:pt>
                <c:pt idx="79186">
                  <c:v>39593</c:v>
                </c:pt>
                <c:pt idx="79187">
                  <c:v>39593.5</c:v>
                </c:pt>
                <c:pt idx="79188">
                  <c:v>39594</c:v>
                </c:pt>
                <c:pt idx="79189">
                  <c:v>39594.5</c:v>
                </c:pt>
                <c:pt idx="79190">
                  <c:v>39595</c:v>
                </c:pt>
                <c:pt idx="79191">
                  <c:v>39595.5</c:v>
                </c:pt>
                <c:pt idx="79192">
                  <c:v>39596</c:v>
                </c:pt>
                <c:pt idx="79193">
                  <c:v>39596.5</c:v>
                </c:pt>
                <c:pt idx="79194">
                  <c:v>39597</c:v>
                </c:pt>
                <c:pt idx="79195">
                  <c:v>39597.5</c:v>
                </c:pt>
                <c:pt idx="79196">
                  <c:v>39598</c:v>
                </c:pt>
                <c:pt idx="79197">
                  <c:v>39598.5</c:v>
                </c:pt>
                <c:pt idx="79198">
                  <c:v>39599</c:v>
                </c:pt>
                <c:pt idx="79199">
                  <c:v>39599.5</c:v>
                </c:pt>
                <c:pt idx="79200">
                  <c:v>39600</c:v>
                </c:pt>
                <c:pt idx="79201">
                  <c:v>39600.5</c:v>
                </c:pt>
                <c:pt idx="79202">
                  <c:v>39601</c:v>
                </c:pt>
                <c:pt idx="79203">
                  <c:v>39601.5</c:v>
                </c:pt>
                <c:pt idx="79204">
                  <c:v>39602</c:v>
                </c:pt>
                <c:pt idx="79205">
                  <c:v>39602.5</c:v>
                </c:pt>
                <c:pt idx="79206">
                  <c:v>39603</c:v>
                </c:pt>
                <c:pt idx="79207">
                  <c:v>39603.5</c:v>
                </c:pt>
                <c:pt idx="79208">
                  <c:v>39604</c:v>
                </c:pt>
                <c:pt idx="79209">
                  <c:v>39604.5</c:v>
                </c:pt>
                <c:pt idx="79210">
                  <c:v>39605</c:v>
                </c:pt>
                <c:pt idx="79211">
                  <c:v>39605.5</c:v>
                </c:pt>
                <c:pt idx="79212">
                  <c:v>39606</c:v>
                </c:pt>
                <c:pt idx="79213">
                  <c:v>39606.5</c:v>
                </c:pt>
                <c:pt idx="79214">
                  <c:v>39607</c:v>
                </c:pt>
                <c:pt idx="79215">
                  <c:v>39607.5</c:v>
                </c:pt>
                <c:pt idx="79216">
                  <c:v>39608</c:v>
                </c:pt>
                <c:pt idx="79217">
                  <c:v>39608.5</c:v>
                </c:pt>
                <c:pt idx="79218">
                  <c:v>39609</c:v>
                </c:pt>
                <c:pt idx="79219">
                  <c:v>39609.5</c:v>
                </c:pt>
                <c:pt idx="79220">
                  <c:v>39610</c:v>
                </c:pt>
                <c:pt idx="79221">
                  <c:v>39610.5</c:v>
                </c:pt>
                <c:pt idx="79222">
                  <c:v>39611</c:v>
                </c:pt>
                <c:pt idx="79223">
                  <c:v>39611.5</c:v>
                </c:pt>
                <c:pt idx="79224">
                  <c:v>39612</c:v>
                </c:pt>
                <c:pt idx="79225">
                  <c:v>39612.5</c:v>
                </c:pt>
                <c:pt idx="79226">
                  <c:v>39613</c:v>
                </c:pt>
                <c:pt idx="79227">
                  <c:v>39613.5</c:v>
                </c:pt>
                <c:pt idx="79228">
                  <c:v>39614</c:v>
                </c:pt>
                <c:pt idx="79229">
                  <c:v>39614.5</c:v>
                </c:pt>
                <c:pt idx="79230">
                  <c:v>39615</c:v>
                </c:pt>
                <c:pt idx="79231">
                  <c:v>39615.5</c:v>
                </c:pt>
                <c:pt idx="79232">
                  <c:v>39616</c:v>
                </c:pt>
                <c:pt idx="79233">
                  <c:v>39616.5</c:v>
                </c:pt>
                <c:pt idx="79234">
                  <c:v>39617</c:v>
                </c:pt>
                <c:pt idx="79235">
                  <c:v>39617.5</c:v>
                </c:pt>
                <c:pt idx="79236">
                  <c:v>39618</c:v>
                </c:pt>
                <c:pt idx="79237">
                  <c:v>39618.5</c:v>
                </c:pt>
                <c:pt idx="79238">
                  <c:v>39619</c:v>
                </c:pt>
                <c:pt idx="79239">
                  <c:v>39619.5</c:v>
                </c:pt>
                <c:pt idx="79240">
                  <c:v>39620</c:v>
                </c:pt>
                <c:pt idx="79241">
                  <c:v>39620.5</c:v>
                </c:pt>
                <c:pt idx="79242">
                  <c:v>39621</c:v>
                </c:pt>
                <c:pt idx="79243">
                  <c:v>39621.5</c:v>
                </c:pt>
                <c:pt idx="79244">
                  <c:v>39622</c:v>
                </c:pt>
                <c:pt idx="79245">
                  <c:v>39622.5</c:v>
                </c:pt>
                <c:pt idx="79246">
                  <c:v>39623</c:v>
                </c:pt>
                <c:pt idx="79247">
                  <c:v>39623.5</c:v>
                </c:pt>
                <c:pt idx="79248">
                  <c:v>39624</c:v>
                </c:pt>
                <c:pt idx="79249">
                  <c:v>39624.5</c:v>
                </c:pt>
                <c:pt idx="79250">
                  <c:v>39625</c:v>
                </c:pt>
                <c:pt idx="79251">
                  <c:v>39625.5</c:v>
                </c:pt>
                <c:pt idx="79252">
                  <c:v>39626</c:v>
                </c:pt>
                <c:pt idx="79253">
                  <c:v>39626.5</c:v>
                </c:pt>
                <c:pt idx="79254">
                  <c:v>39627</c:v>
                </c:pt>
                <c:pt idx="79255">
                  <c:v>39627.5</c:v>
                </c:pt>
                <c:pt idx="79256">
                  <c:v>39628</c:v>
                </c:pt>
                <c:pt idx="79257">
                  <c:v>39628.5</c:v>
                </c:pt>
                <c:pt idx="79258">
                  <c:v>39629</c:v>
                </c:pt>
                <c:pt idx="79259">
                  <c:v>39629.5</c:v>
                </c:pt>
                <c:pt idx="79260">
                  <c:v>39630</c:v>
                </c:pt>
                <c:pt idx="79261">
                  <c:v>39630.5</c:v>
                </c:pt>
                <c:pt idx="79262">
                  <c:v>39631</c:v>
                </c:pt>
                <c:pt idx="79263">
                  <c:v>39631.5</c:v>
                </c:pt>
                <c:pt idx="79264">
                  <c:v>39632</c:v>
                </c:pt>
                <c:pt idx="79265">
                  <c:v>39632.5</c:v>
                </c:pt>
                <c:pt idx="79266">
                  <c:v>39633</c:v>
                </c:pt>
                <c:pt idx="79267">
                  <c:v>39633.5</c:v>
                </c:pt>
                <c:pt idx="79268">
                  <c:v>39634</c:v>
                </c:pt>
                <c:pt idx="79269">
                  <c:v>39634.5</c:v>
                </c:pt>
                <c:pt idx="79270">
                  <c:v>39635</c:v>
                </c:pt>
                <c:pt idx="79271">
                  <c:v>39635.5</c:v>
                </c:pt>
                <c:pt idx="79272">
                  <c:v>39636</c:v>
                </c:pt>
                <c:pt idx="79273">
                  <c:v>39636.5</c:v>
                </c:pt>
                <c:pt idx="79274">
                  <c:v>39637</c:v>
                </c:pt>
                <c:pt idx="79275">
                  <c:v>39637.5</c:v>
                </c:pt>
                <c:pt idx="79276">
                  <c:v>39638</c:v>
                </c:pt>
                <c:pt idx="79277">
                  <c:v>39638.5</c:v>
                </c:pt>
                <c:pt idx="79278">
                  <c:v>39639</c:v>
                </c:pt>
                <c:pt idx="79279">
                  <c:v>39639.5</c:v>
                </c:pt>
                <c:pt idx="79280">
                  <c:v>39640</c:v>
                </c:pt>
                <c:pt idx="79281">
                  <c:v>39640.5</c:v>
                </c:pt>
                <c:pt idx="79282">
                  <c:v>39641</c:v>
                </c:pt>
                <c:pt idx="79283">
                  <c:v>39641.5</c:v>
                </c:pt>
                <c:pt idx="79284">
                  <c:v>39642</c:v>
                </c:pt>
                <c:pt idx="79285">
                  <c:v>39642.5</c:v>
                </c:pt>
                <c:pt idx="79286">
                  <c:v>39643</c:v>
                </c:pt>
                <c:pt idx="79287">
                  <c:v>39643.5</c:v>
                </c:pt>
                <c:pt idx="79288">
                  <c:v>39644</c:v>
                </c:pt>
                <c:pt idx="79289">
                  <c:v>39644.5</c:v>
                </c:pt>
                <c:pt idx="79290">
                  <c:v>39645</c:v>
                </c:pt>
                <c:pt idx="79291">
                  <c:v>39645.5</c:v>
                </c:pt>
                <c:pt idx="79292">
                  <c:v>39646</c:v>
                </c:pt>
                <c:pt idx="79293">
                  <c:v>39646.5</c:v>
                </c:pt>
                <c:pt idx="79294">
                  <c:v>39647</c:v>
                </c:pt>
                <c:pt idx="79295">
                  <c:v>39647.5</c:v>
                </c:pt>
                <c:pt idx="79296">
                  <c:v>39648</c:v>
                </c:pt>
                <c:pt idx="79297">
                  <c:v>39648.5</c:v>
                </c:pt>
                <c:pt idx="79298">
                  <c:v>39649</c:v>
                </c:pt>
                <c:pt idx="79299">
                  <c:v>39649.5</c:v>
                </c:pt>
                <c:pt idx="79300">
                  <c:v>39650</c:v>
                </c:pt>
                <c:pt idx="79301">
                  <c:v>39650.5</c:v>
                </c:pt>
                <c:pt idx="79302">
                  <c:v>39651</c:v>
                </c:pt>
                <c:pt idx="79303">
                  <c:v>39651.5</c:v>
                </c:pt>
                <c:pt idx="79304">
                  <c:v>39652</c:v>
                </c:pt>
                <c:pt idx="79305">
                  <c:v>39652.5</c:v>
                </c:pt>
                <c:pt idx="79306">
                  <c:v>39653</c:v>
                </c:pt>
                <c:pt idx="79307">
                  <c:v>39653.5</c:v>
                </c:pt>
                <c:pt idx="79308">
                  <c:v>39654</c:v>
                </c:pt>
                <c:pt idx="79309">
                  <c:v>39654.5</c:v>
                </c:pt>
                <c:pt idx="79310">
                  <c:v>39655</c:v>
                </c:pt>
                <c:pt idx="79311">
                  <c:v>39655.5</c:v>
                </c:pt>
                <c:pt idx="79312">
                  <c:v>39656</c:v>
                </c:pt>
                <c:pt idx="79313">
                  <c:v>39656.5</c:v>
                </c:pt>
                <c:pt idx="79314">
                  <c:v>39657</c:v>
                </c:pt>
                <c:pt idx="79315">
                  <c:v>39657.5</c:v>
                </c:pt>
                <c:pt idx="79316">
                  <c:v>39658</c:v>
                </c:pt>
                <c:pt idx="79317">
                  <c:v>39658.5</c:v>
                </c:pt>
                <c:pt idx="79318">
                  <c:v>39659</c:v>
                </c:pt>
                <c:pt idx="79319">
                  <c:v>39659.5</c:v>
                </c:pt>
                <c:pt idx="79320">
                  <c:v>39660</c:v>
                </c:pt>
                <c:pt idx="79321">
                  <c:v>39660.5</c:v>
                </c:pt>
                <c:pt idx="79322">
                  <c:v>39661</c:v>
                </c:pt>
                <c:pt idx="79323">
                  <c:v>39661.5</c:v>
                </c:pt>
                <c:pt idx="79324">
                  <c:v>39662</c:v>
                </c:pt>
                <c:pt idx="79325">
                  <c:v>39662.5</c:v>
                </c:pt>
                <c:pt idx="79326">
                  <c:v>39663</c:v>
                </c:pt>
                <c:pt idx="79327">
                  <c:v>39663.5</c:v>
                </c:pt>
                <c:pt idx="79328">
                  <c:v>39664</c:v>
                </c:pt>
                <c:pt idx="79329">
                  <c:v>39664.5</c:v>
                </c:pt>
                <c:pt idx="79330">
                  <c:v>39665</c:v>
                </c:pt>
                <c:pt idx="79331">
                  <c:v>39665.5</c:v>
                </c:pt>
                <c:pt idx="79332">
                  <c:v>39666</c:v>
                </c:pt>
                <c:pt idx="79333">
                  <c:v>39666.5</c:v>
                </c:pt>
                <c:pt idx="79334">
                  <c:v>39667</c:v>
                </c:pt>
                <c:pt idx="79335">
                  <c:v>39667.5</c:v>
                </c:pt>
                <c:pt idx="79336">
                  <c:v>39668</c:v>
                </c:pt>
                <c:pt idx="79337">
                  <c:v>39668.5</c:v>
                </c:pt>
                <c:pt idx="79338">
                  <c:v>39669</c:v>
                </c:pt>
                <c:pt idx="79339">
                  <c:v>39669.5</c:v>
                </c:pt>
                <c:pt idx="79340">
                  <c:v>39670</c:v>
                </c:pt>
                <c:pt idx="79341">
                  <c:v>39670.5</c:v>
                </c:pt>
                <c:pt idx="79342">
                  <c:v>39671</c:v>
                </c:pt>
                <c:pt idx="79343">
                  <c:v>39671.5</c:v>
                </c:pt>
                <c:pt idx="79344">
                  <c:v>39672</c:v>
                </c:pt>
                <c:pt idx="79345">
                  <c:v>39672.5</c:v>
                </c:pt>
                <c:pt idx="79346">
                  <c:v>39673</c:v>
                </c:pt>
                <c:pt idx="79347">
                  <c:v>39673.5</c:v>
                </c:pt>
                <c:pt idx="79348">
                  <c:v>39674</c:v>
                </c:pt>
                <c:pt idx="79349">
                  <c:v>39674.5</c:v>
                </c:pt>
                <c:pt idx="79350">
                  <c:v>39675</c:v>
                </c:pt>
                <c:pt idx="79351">
                  <c:v>39675.5</c:v>
                </c:pt>
                <c:pt idx="79352">
                  <c:v>39676</c:v>
                </c:pt>
                <c:pt idx="79353">
                  <c:v>39676.5</c:v>
                </c:pt>
                <c:pt idx="79354">
                  <c:v>39677</c:v>
                </c:pt>
                <c:pt idx="79355">
                  <c:v>39677.5</c:v>
                </c:pt>
                <c:pt idx="79356">
                  <c:v>39678</c:v>
                </c:pt>
                <c:pt idx="79357">
                  <c:v>39678.5</c:v>
                </c:pt>
                <c:pt idx="79358">
                  <c:v>39679</c:v>
                </c:pt>
                <c:pt idx="79359">
                  <c:v>39679.5</c:v>
                </c:pt>
                <c:pt idx="79360">
                  <c:v>39680</c:v>
                </c:pt>
                <c:pt idx="79361">
                  <c:v>39680.5</c:v>
                </c:pt>
                <c:pt idx="79362">
                  <c:v>39681</c:v>
                </c:pt>
                <c:pt idx="79363">
                  <c:v>39681.5</c:v>
                </c:pt>
                <c:pt idx="79364">
                  <c:v>39682</c:v>
                </c:pt>
                <c:pt idx="79365">
                  <c:v>39682.5</c:v>
                </c:pt>
                <c:pt idx="79366">
                  <c:v>39683</c:v>
                </c:pt>
                <c:pt idx="79367">
                  <c:v>39683.5</c:v>
                </c:pt>
                <c:pt idx="79368">
                  <c:v>39684</c:v>
                </c:pt>
                <c:pt idx="79369">
                  <c:v>39684.5</c:v>
                </c:pt>
                <c:pt idx="79370">
                  <c:v>39685</c:v>
                </c:pt>
                <c:pt idx="79371">
                  <c:v>39685.5</c:v>
                </c:pt>
                <c:pt idx="79372">
                  <c:v>39686</c:v>
                </c:pt>
                <c:pt idx="79373">
                  <c:v>39686.5</c:v>
                </c:pt>
                <c:pt idx="79374">
                  <c:v>39687</c:v>
                </c:pt>
                <c:pt idx="79375">
                  <c:v>39687.5</c:v>
                </c:pt>
                <c:pt idx="79376">
                  <c:v>39688</c:v>
                </c:pt>
                <c:pt idx="79377">
                  <c:v>39688.5</c:v>
                </c:pt>
                <c:pt idx="79378">
                  <c:v>39689</c:v>
                </c:pt>
                <c:pt idx="79379">
                  <c:v>39689.5</c:v>
                </c:pt>
                <c:pt idx="79380">
                  <c:v>39690</c:v>
                </c:pt>
                <c:pt idx="79381">
                  <c:v>39690.5</c:v>
                </c:pt>
                <c:pt idx="79382">
                  <c:v>39691</c:v>
                </c:pt>
                <c:pt idx="79383">
                  <c:v>39691.5</c:v>
                </c:pt>
                <c:pt idx="79384">
                  <c:v>39692</c:v>
                </c:pt>
                <c:pt idx="79385">
                  <c:v>39692.5</c:v>
                </c:pt>
                <c:pt idx="79386">
                  <c:v>39693</c:v>
                </c:pt>
                <c:pt idx="79387">
                  <c:v>39693.5</c:v>
                </c:pt>
                <c:pt idx="79388">
                  <c:v>39694</c:v>
                </c:pt>
                <c:pt idx="79389">
                  <c:v>39694.5</c:v>
                </c:pt>
                <c:pt idx="79390">
                  <c:v>39695</c:v>
                </c:pt>
                <c:pt idx="79391">
                  <c:v>39695.5</c:v>
                </c:pt>
                <c:pt idx="79392">
                  <c:v>39696</c:v>
                </c:pt>
                <c:pt idx="79393">
                  <c:v>39696.5</c:v>
                </c:pt>
                <c:pt idx="79394">
                  <c:v>39697</c:v>
                </c:pt>
                <c:pt idx="79395">
                  <c:v>39697.5</c:v>
                </c:pt>
                <c:pt idx="79396">
                  <c:v>39698</c:v>
                </c:pt>
                <c:pt idx="79397">
                  <c:v>39698.5</c:v>
                </c:pt>
                <c:pt idx="79398">
                  <c:v>39699</c:v>
                </c:pt>
                <c:pt idx="79399">
                  <c:v>39699.5</c:v>
                </c:pt>
                <c:pt idx="79400">
                  <c:v>39700</c:v>
                </c:pt>
                <c:pt idx="79401">
                  <c:v>39700.5</c:v>
                </c:pt>
                <c:pt idx="79402">
                  <c:v>39701</c:v>
                </c:pt>
                <c:pt idx="79403">
                  <c:v>39701.5</c:v>
                </c:pt>
                <c:pt idx="79404">
                  <c:v>39702</c:v>
                </c:pt>
                <c:pt idx="79405">
                  <c:v>39702.5</c:v>
                </c:pt>
                <c:pt idx="79406">
                  <c:v>39703</c:v>
                </c:pt>
                <c:pt idx="79407">
                  <c:v>39703.5</c:v>
                </c:pt>
                <c:pt idx="79408">
                  <c:v>39704</c:v>
                </c:pt>
                <c:pt idx="79409">
                  <c:v>39704.5</c:v>
                </c:pt>
                <c:pt idx="79410">
                  <c:v>39705</c:v>
                </c:pt>
                <c:pt idx="79411">
                  <c:v>39705.5</c:v>
                </c:pt>
                <c:pt idx="79412">
                  <c:v>39706</c:v>
                </c:pt>
                <c:pt idx="79413">
                  <c:v>39706.5</c:v>
                </c:pt>
                <c:pt idx="79414">
                  <c:v>39707</c:v>
                </c:pt>
                <c:pt idx="79415">
                  <c:v>39707.5</c:v>
                </c:pt>
                <c:pt idx="79416">
                  <c:v>39708</c:v>
                </c:pt>
                <c:pt idx="79417">
                  <c:v>39708.5</c:v>
                </c:pt>
                <c:pt idx="79418">
                  <c:v>39709</c:v>
                </c:pt>
                <c:pt idx="79419">
                  <c:v>39709.5</c:v>
                </c:pt>
                <c:pt idx="79420">
                  <c:v>39710</c:v>
                </c:pt>
                <c:pt idx="79421">
                  <c:v>39710.5</c:v>
                </c:pt>
                <c:pt idx="79422">
                  <c:v>39711</c:v>
                </c:pt>
                <c:pt idx="79423">
                  <c:v>39711.5</c:v>
                </c:pt>
                <c:pt idx="79424">
                  <c:v>39712</c:v>
                </c:pt>
                <c:pt idx="79425">
                  <c:v>39712.5</c:v>
                </c:pt>
                <c:pt idx="79426">
                  <c:v>39713</c:v>
                </c:pt>
                <c:pt idx="79427">
                  <c:v>39713.5</c:v>
                </c:pt>
                <c:pt idx="79428">
                  <c:v>39714</c:v>
                </c:pt>
                <c:pt idx="79429">
                  <c:v>39714.5</c:v>
                </c:pt>
                <c:pt idx="79430">
                  <c:v>39715</c:v>
                </c:pt>
                <c:pt idx="79431">
                  <c:v>39715.5</c:v>
                </c:pt>
                <c:pt idx="79432">
                  <c:v>39716</c:v>
                </c:pt>
                <c:pt idx="79433">
                  <c:v>39716.5</c:v>
                </c:pt>
                <c:pt idx="79434">
                  <c:v>39717</c:v>
                </c:pt>
                <c:pt idx="79435">
                  <c:v>39717.5</c:v>
                </c:pt>
                <c:pt idx="79436">
                  <c:v>39718</c:v>
                </c:pt>
                <c:pt idx="79437">
                  <c:v>39718.5</c:v>
                </c:pt>
                <c:pt idx="79438">
                  <c:v>39719</c:v>
                </c:pt>
                <c:pt idx="79439">
                  <c:v>39719.5</c:v>
                </c:pt>
                <c:pt idx="79440">
                  <c:v>39720</c:v>
                </c:pt>
                <c:pt idx="79441">
                  <c:v>39720.5</c:v>
                </c:pt>
                <c:pt idx="79442">
                  <c:v>39721</c:v>
                </c:pt>
                <c:pt idx="79443">
                  <c:v>39721.5</c:v>
                </c:pt>
                <c:pt idx="79444">
                  <c:v>39722</c:v>
                </c:pt>
                <c:pt idx="79445">
                  <c:v>39722.5</c:v>
                </c:pt>
                <c:pt idx="79446">
                  <c:v>39723</c:v>
                </c:pt>
                <c:pt idx="79447">
                  <c:v>39723.5</c:v>
                </c:pt>
                <c:pt idx="79448">
                  <c:v>39724</c:v>
                </c:pt>
                <c:pt idx="79449">
                  <c:v>39724.5</c:v>
                </c:pt>
                <c:pt idx="79450">
                  <c:v>39725</c:v>
                </c:pt>
                <c:pt idx="79451">
                  <c:v>39725.5</c:v>
                </c:pt>
                <c:pt idx="79452">
                  <c:v>39726</c:v>
                </c:pt>
                <c:pt idx="79453">
                  <c:v>39726.5</c:v>
                </c:pt>
                <c:pt idx="79454">
                  <c:v>39727</c:v>
                </c:pt>
                <c:pt idx="79455">
                  <c:v>39727.5</c:v>
                </c:pt>
                <c:pt idx="79456">
                  <c:v>39728</c:v>
                </c:pt>
                <c:pt idx="79457">
                  <c:v>39728.5</c:v>
                </c:pt>
                <c:pt idx="79458">
                  <c:v>39729</c:v>
                </c:pt>
                <c:pt idx="79459">
                  <c:v>39729.5</c:v>
                </c:pt>
                <c:pt idx="79460">
                  <c:v>39730</c:v>
                </c:pt>
                <c:pt idx="79461">
                  <c:v>39730.5</c:v>
                </c:pt>
                <c:pt idx="79462">
                  <c:v>39731</c:v>
                </c:pt>
                <c:pt idx="79463">
                  <c:v>39731.5</c:v>
                </c:pt>
                <c:pt idx="79464">
                  <c:v>39732</c:v>
                </c:pt>
                <c:pt idx="79465">
                  <c:v>39732.5</c:v>
                </c:pt>
                <c:pt idx="79466">
                  <c:v>39733</c:v>
                </c:pt>
                <c:pt idx="79467">
                  <c:v>39733.5</c:v>
                </c:pt>
                <c:pt idx="79468">
                  <c:v>39734</c:v>
                </c:pt>
                <c:pt idx="79469">
                  <c:v>39734.5</c:v>
                </c:pt>
                <c:pt idx="79470">
                  <c:v>39735</c:v>
                </c:pt>
                <c:pt idx="79471">
                  <c:v>39735.5</c:v>
                </c:pt>
                <c:pt idx="79472">
                  <c:v>39736</c:v>
                </c:pt>
                <c:pt idx="79473">
                  <c:v>39736.5</c:v>
                </c:pt>
                <c:pt idx="79474">
                  <c:v>39737</c:v>
                </c:pt>
                <c:pt idx="79475">
                  <c:v>39737.5</c:v>
                </c:pt>
                <c:pt idx="79476">
                  <c:v>39738</c:v>
                </c:pt>
                <c:pt idx="79477">
                  <c:v>39738.5</c:v>
                </c:pt>
                <c:pt idx="79478">
                  <c:v>39739</c:v>
                </c:pt>
                <c:pt idx="79479">
                  <c:v>39739.5</c:v>
                </c:pt>
                <c:pt idx="79480">
                  <c:v>39740</c:v>
                </c:pt>
                <c:pt idx="79481">
                  <c:v>39740.5</c:v>
                </c:pt>
                <c:pt idx="79482">
                  <c:v>39741</c:v>
                </c:pt>
                <c:pt idx="79483">
                  <c:v>39741.5</c:v>
                </c:pt>
                <c:pt idx="79484">
                  <c:v>39742</c:v>
                </c:pt>
                <c:pt idx="79485">
                  <c:v>39742.5</c:v>
                </c:pt>
                <c:pt idx="79486">
                  <c:v>39743</c:v>
                </c:pt>
                <c:pt idx="79487">
                  <c:v>39743.5</c:v>
                </c:pt>
                <c:pt idx="79488">
                  <c:v>39744</c:v>
                </c:pt>
                <c:pt idx="79489">
                  <c:v>39744.5</c:v>
                </c:pt>
                <c:pt idx="79490">
                  <c:v>39745</c:v>
                </c:pt>
                <c:pt idx="79491">
                  <c:v>39745.5</c:v>
                </c:pt>
                <c:pt idx="79492">
                  <c:v>39746</c:v>
                </c:pt>
                <c:pt idx="79493">
                  <c:v>39746.5</c:v>
                </c:pt>
                <c:pt idx="79494">
                  <c:v>39747</c:v>
                </c:pt>
                <c:pt idx="79495">
                  <c:v>39747.5</c:v>
                </c:pt>
                <c:pt idx="79496">
                  <c:v>39748</c:v>
                </c:pt>
                <c:pt idx="79497">
                  <c:v>39748.5</c:v>
                </c:pt>
                <c:pt idx="79498">
                  <c:v>39749</c:v>
                </c:pt>
                <c:pt idx="79499">
                  <c:v>39749.5</c:v>
                </c:pt>
                <c:pt idx="79500">
                  <c:v>39750</c:v>
                </c:pt>
                <c:pt idx="79501">
                  <c:v>39750.5</c:v>
                </c:pt>
                <c:pt idx="79502">
                  <c:v>39751</c:v>
                </c:pt>
                <c:pt idx="79503">
                  <c:v>39751.5</c:v>
                </c:pt>
                <c:pt idx="79504">
                  <c:v>39752</c:v>
                </c:pt>
                <c:pt idx="79505">
                  <c:v>39752.5</c:v>
                </c:pt>
                <c:pt idx="79506">
                  <c:v>39753</c:v>
                </c:pt>
                <c:pt idx="79507">
                  <c:v>39753.5</c:v>
                </c:pt>
                <c:pt idx="79508">
                  <c:v>39754</c:v>
                </c:pt>
                <c:pt idx="79509">
                  <c:v>39754.5</c:v>
                </c:pt>
                <c:pt idx="79510">
                  <c:v>39755</c:v>
                </c:pt>
                <c:pt idx="79511">
                  <c:v>39755.5</c:v>
                </c:pt>
                <c:pt idx="79512">
                  <c:v>39756</c:v>
                </c:pt>
                <c:pt idx="79513">
                  <c:v>39756.5</c:v>
                </c:pt>
                <c:pt idx="79514">
                  <c:v>39757</c:v>
                </c:pt>
                <c:pt idx="79515">
                  <c:v>39757.5</c:v>
                </c:pt>
                <c:pt idx="79516">
                  <c:v>39758</c:v>
                </c:pt>
                <c:pt idx="79517">
                  <c:v>39758.5</c:v>
                </c:pt>
                <c:pt idx="79518">
                  <c:v>39759</c:v>
                </c:pt>
                <c:pt idx="79519">
                  <c:v>39759.5</c:v>
                </c:pt>
                <c:pt idx="79520">
                  <c:v>39760</c:v>
                </c:pt>
                <c:pt idx="79521">
                  <c:v>39760.5</c:v>
                </c:pt>
                <c:pt idx="79522">
                  <c:v>39761</c:v>
                </c:pt>
                <c:pt idx="79523">
                  <c:v>39761.5</c:v>
                </c:pt>
                <c:pt idx="79524">
                  <c:v>39762</c:v>
                </c:pt>
                <c:pt idx="79525">
                  <c:v>39762.5</c:v>
                </c:pt>
                <c:pt idx="79526">
                  <c:v>39763</c:v>
                </c:pt>
                <c:pt idx="79527">
                  <c:v>39763.5</c:v>
                </c:pt>
                <c:pt idx="79528">
                  <c:v>39764</c:v>
                </c:pt>
                <c:pt idx="79529">
                  <c:v>39764.5</c:v>
                </c:pt>
                <c:pt idx="79530">
                  <c:v>39765</c:v>
                </c:pt>
                <c:pt idx="79531">
                  <c:v>39765.5</c:v>
                </c:pt>
                <c:pt idx="79532">
                  <c:v>39766</c:v>
                </c:pt>
                <c:pt idx="79533">
                  <c:v>39766.5</c:v>
                </c:pt>
                <c:pt idx="79534">
                  <c:v>39767</c:v>
                </c:pt>
                <c:pt idx="79535">
                  <c:v>39767.5</c:v>
                </c:pt>
                <c:pt idx="79536">
                  <c:v>39768</c:v>
                </c:pt>
                <c:pt idx="79537">
                  <c:v>39768.5</c:v>
                </c:pt>
                <c:pt idx="79538">
                  <c:v>39769</c:v>
                </c:pt>
                <c:pt idx="79539">
                  <c:v>39769.5</c:v>
                </c:pt>
                <c:pt idx="79540">
                  <c:v>39770</c:v>
                </c:pt>
                <c:pt idx="79541">
                  <c:v>39770.5</c:v>
                </c:pt>
                <c:pt idx="79542">
                  <c:v>39771</c:v>
                </c:pt>
                <c:pt idx="79543">
                  <c:v>39771.5</c:v>
                </c:pt>
                <c:pt idx="79544">
                  <c:v>39772</c:v>
                </c:pt>
                <c:pt idx="79545">
                  <c:v>39772.5</c:v>
                </c:pt>
                <c:pt idx="79546">
                  <c:v>39773</c:v>
                </c:pt>
                <c:pt idx="79547">
                  <c:v>39773.5</c:v>
                </c:pt>
                <c:pt idx="79548">
                  <c:v>39774</c:v>
                </c:pt>
                <c:pt idx="79549">
                  <c:v>39774.5</c:v>
                </c:pt>
                <c:pt idx="79550">
                  <c:v>39775</c:v>
                </c:pt>
                <c:pt idx="79551">
                  <c:v>39775.5</c:v>
                </c:pt>
                <c:pt idx="79552">
                  <c:v>39776</c:v>
                </c:pt>
                <c:pt idx="79553">
                  <c:v>39776.5</c:v>
                </c:pt>
                <c:pt idx="79554">
                  <c:v>39777</c:v>
                </c:pt>
                <c:pt idx="79555">
                  <c:v>39777.5</c:v>
                </c:pt>
                <c:pt idx="79556">
                  <c:v>39778</c:v>
                </c:pt>
                <c:pt idx="79557">
                  <c:v>39778.5</c:v>
                </c:pt>
                <c:pt idx="79558">
                  <c:v>39779</c:v>
                </c:pt>
                <c:pt idx="79559">
                  <c:v>39779.5</c:v>
                </c:pt>
                <c:pt idx="79560">
                  <c:v>39780</c:v>
                </c:pt>
                <c:pt idx="79561">
                  <c:v>39780.5</c:v>
                </c:pt>
                <c:pt idx="79562">
                  <c:v>39781</c:v>
                </c:pt>
                <c:pt idx="79563">
                  <c:v>39781.5</c:v>
                </c:pt>
                <c:pt idx="79564">
                  <c:v>39782</c:v>
                </c:pt>
                <c:pt idx="79565">
                  <c:v>39782.5</c:v>
                </c:pt>
                <c:pt idx="79566">
                  <c:v>39783</c:v>
                </c:pt>
                <c:pt idx="79567">
                  <c:v>39783.5</c:v>
                </c:pt>
                <c:pt idx="79568">
                  <c:v>39784</c:v>
                </c:pt>
                <c:pt idx="79569">
                  <c:v>39784.5</c:v>
                </c:pt>
                <c:pt idx="79570">
                  <c:v>39785</c:v>
                </c:pt>
                <c:pt idx="79571">
                  <c:v>39785.5</c:v>
                </c:pt>
                <c:pt idx="79572">
                  <c:v>39786</c:v>
                </c:pt>
                <c:pt idx="79573">
                  <c:v>39786.5</c:v>
                </c:pt>
                <c:pt idx="79574">
                  <c:v>39787</c:v>
                </c:pt>
                <c:pt idx="79575">
                  <c:v>39787.5</c:v>
                </c:pt>
                <c:pt idx="79576">
                  <c:v>39788</c:v>
                </c:pt>
                <c:pt idx="79577">
                  <c:v>39788.5</c:v>
                </c:pt>
                <c:pt idx="79578">
                  <c:v>39789</c:v>
                </c:pt>
                <c:pt idx="79579">
                  <c:v>39789.5</c:v>
                </c:pt>
                <c:pt idx="79580">
                  <c:v>39790</c:v>
                </c:pt>
                <c:pt idx="79581">
                  <c:v>39790.5</c:v>
                </c:pt>
                <c:pt idx="79582">
                  <c:v>39791</c:v>
                </c:pt>
                <c:pt idx="79583">
                  <c:v>39791.5</c:v>
                </c:pt>
                <c:pt idx="79584">
                  <c:v>39792</c:v>
                </c:pt>
                <c:pt idx="79585">
                  <c:v>39792.5</c:v>
                </c:pt>
                <c:pt idx="79586">
                  <c:v>39793</c:v>
                </c:pt>
                <c:pt idx="79587">
                  <c:v>39793.5</c:v>
                </c:pt>
                <c:pt idx="79588">
                  <c:v>39794</c:v>
                </c:pt>
                <c:pt idx="79589">
                  <c:v>39794.5</c:v>
                </c:pt>
                <c:pt idx="79590">
                  <c:v>39795</c:v>
                </c:pt>
                <c:pt idx="79591">
                  <c:v>39795.5</c:v>
                </c:pt>
                <c:pt idx="79592">
                  <c:v>39796</c:v>
                </c:pt>
                <c:pt idx="79593">
                  <c:v>39796.5</c:v>
                </c:pt>
                <c:pt idx="79594">
                  <c:v>39797</c:v>
                </c:pt>
                <c:pt idx="79595">
                  <c:v>39797.5</c:v>
                </c:pt>
                <c:pt idx="79596">
                  <c:v>39798</c:v>
                </c:pt>
                <c:pt idx="79597">
                  <c:v>39798.5</c:v>
                </c:pt>
                <c:pt idx="79598">
                  <c:v>39799</c:v>
                </c:pt>
                <c:pt idx="79599">
                  <c:v>39799.5</c:v>
                </c:pt>
                <c:pt idx="79600">
                  <c:v>39800</c:v>
                </c:pt>
                <c:pt idx="79601">
                  <c:v>39800.5</c:v>
                </c:pt>
                <c:pt idx="79602">
                  <c:v>39801</c:v>
                </c:pt>
                <c:pt idx="79603">
                  <c:v>39801.5</c:v>
                </c:pt>
                <c:pt idx="79604">
                  <c:v>39802</c:v>
                </c:pt>
                <c:pt idx="79605">
                  <c:v>39802.5</c:v>
                </c:pt>
                <c:pt idx="79606">
                  <c:v>39803</c:v>
                </c:pt>
                <c:pt idx="79607">
                  <c:v>39803.5</c:v>
                </c:pt>
                <c:pt idx="79608">
                  <c:v>39804</c:v>
                </c:pt>
                <c:pt idx="79609">
                  <c:v>39804.5</c:v>
                </c:pt>
                <c:pt idx="79610">
                  <c:v>39805</c:v>
                </c:pt>
                <c:pt idx="79611">
                  <c:v>39805.5</c:v>
                </c:pt>
                <c:pt idx="79612">
                  <c:v>39806</c:v>
                </c:pt>
                <c:pt idx="79613">
                  <c:v>39806.5</c:v>
                </c:pt>
                <c:pt idx="79614">
                  <c:v>39807</c:v>
                </c:pt>
                <c:pt idx="79615">
                  <c:v>39807.5</c:v>
                </c:pt>
                <c:pt idx="79616">
                  <c:v>39808</c:v>
                </c:pt>
                <c:pt idx="79617">
                  <c:v>39808.5</c:v>
                </c:pt>
                <c:pt idx="79618">
                  <c:v>39809</c:v>
                </c:pt>
                <c:pt idx="79619">
                  <c:v>39809.5</c:v>
                </c:pt>
                <c:pt idx="79620">
                  <c:v>39810</c:v>
                </c:pt>
                <c:pt idx="79621">
                  <c:v>39810.5</c:v>
                </c:pt>
                <c:pt idx="79622">
                  <c:v>39811</c:v>
                </c:pt>
                <c:pt idx="79623">
                  <c:v>39811.5</c:v>
                </c:pt>
                <c:pt idx="79624">
                  <c:v>39812</c:v>
                </c:pt>
                <c:pt idx="79625">
                  <c:v>39812.5</c:v>
                </c:pt>
                <c:pt idx="79626">
                  <c:v>39813</c:v>
                </c:pt>
                <c:pt idx="79627">
                  <c:v>39813.5</c:v>
                </c:pt>
                <c:pt idx="79628">
                  <c:v>39814</c:v>
                </c:pt>
                <c:pt idx="79629">
                  <c:v>39814.5</c:v>
                </c:pt>
                <c:pt idx="79630">
                  <c:v>39815</c:v>
                </c:pt>
                <c:pt idx="79631">
                  <c:v>39815.5</c:v>
                </c:pt>
                <c:pt idx="79632">
                  <c:v>39816</c:v>
                </c:pt>
                <c:pt idx="79633">
                  <c:v>39816.5</c:v>
                </c:pt>
                <c:pt idx="79634">
                  <c:v>39817</c:v>
                </c:pt>
                <c:pt idx="79635">
                  <c:v>39817.5</c:v>
                </c:pt>
                <c:pt idx="79636">
                  <c:v>39818</c:v>
                </c:pt>
                <c:pt idx="79637">
                  <c:v>39818.5</c:v>
                </c:pt>
                <c:pt idx="79638">
                  <c:v>39819</c:v>
                </c:pt>
                <c:pt idx="79639">
                  <c:v>39819.5</c:v>
                </c:pt>
                <c:pt idx="79640">
                  <c:v>39820</c:v>
                </c:pt>
                <c:pt idx="79641">
                  <c:v>39820.5</c:v>
                </c:pt>
                <c:pt idx="79642">
                  <c:v>39821</c:v>
                </c:pt>
                <c:pt idx="79643">
                  <c:v>39821.5</c:v>
                </c:pt>
                <c:pt idx="79644">
                  <c:v>39822</c:v>
                </c:pt>
                <c:pt idx="79645">
                  <c:v>39822.5</c:v>
                </c:pt>
                <c:pt idx="79646">
                  <c:v>39823</c:v>
                </c:pt>
                <c:pt idx="79647">
                  <c:v>39823.5</c:v>
                </c:pt>
                <c:pt idx="79648">
                  <c:v>39824</c:v>
                </c:pt>
                <c:pt idx="79649">
                  <c:v>39824.5</c:v>
                </c:pt>
                <c:pt idx="79650">
                  <c:v>39825</c:v>
                </c:pt>
                <c:pt idx="79651">
                  <c:v>39825.5</c:v>
                </c:pt>
                <c:pt idx="79652">
                  <c:v>39826</c:v>
                </c:pt>
                <c:pt idx="79653">
                  <c:v>39826.5</c:v>
                </c:pt>
                <c:pt idx="79654">
                  <c:v>39827</c:v>
                </c:pt>
                <c:pt idx="79655">
                  <c:v>39827.5</c:v>
                </c:pt>
                <c:pt idx="79656">
                  <c:v>39828</c:v>
                </c:pt>
                <c:pt idx="79657">
                  <c:v>39828.5</c:v>
                </c:pt>
                <c:pt idx="79658">
                  <c:v>39829</c:v>
                </c:pt>
                <c:pt idx="79659">
                  <c:v>39829.5</c:v>
                </c:pt>
                <c:pt idx="79660">
                  <c:v>39830</c:v>
                </c:pt>
                <c:pt idx="79661">
                  <c:v>39830.5</c:v>
                </c:pt>
                <c:pt idx="79662">
                  <c:v>39831</c:v>
                </c:pt>
                <c:pt idx="79663">
                  <c:v>39831.5</c:v>
                </c:pt>
                <c:pt idx="79664">
                  <c:v>39832</c:v>
                </c:pt>
                <c:pt idx="79665">
                  <c:v>39832.5</c:v>
                </c:pt>
                <c:pt idx="79666">
                  <c:v>39833</c:v>
                </c:pt>
                <c:pt idx="79667">
                  <c:v>39833.5</c:v>
                </c:pt>
                <c:pt idx="79668">
                  <c:v>39834</c:v>
                </c:pt>
                <c:pt idx="79669">
                  <c:v>39834.5</c:v>
                </c:pt>
                <c:pt idx="79670">
                  <c:v>39835</c:v>
                </c:pt>
                <c:pt idx="79671">
                  <c:v>39835.5</c:v>
                </c:pt>
                <c:pt idx="79672">
                  <c:v>39836</c:v>
                </c:pt>
                <c:pt idx="79673">
                  <c:v>39836.5</c:v>
                </c:pt>
                <c:pt idx="79674">
                  <c:v>39837</c:v>
                </c:pt>
                <c:pt idx="79675">
                  <c:v>39837.5</c:v>
                </c:pt>
                <c:pt idx="79676">
                  <c:v>39838</c:v>
                </c:pt>
                <c:pt idx="79677">
                  <c:v>39838.5</c:v>
                </c:pt>
                <c:pt idx="79678">
                  <c:v>39839</c:v>
                </c:pt>
                <c:pt idx="79679">
                  <c:v>39839.5</c:v>
                </c:pt>
                <c:pt idx="79680">
                  <c:v>39840</c:v>
                </c:pt>
                <c:pt idx="79681">
                  <c:v>39840.5</c:v>
                </c:pt>
                <c:pt idx="79682">
                  <c:v>39841</c:v>
                </c:pt>
                <c:pt idx="79683">
                  <c:v>39841.5</c:v>
                </c:pt>
                <c:pt idx="79684">
                  <c:v>39842</c:v>
                </c:pt>
                <c:pt idx="79685">
                  <c:v>39842.5</c:v>
                </c:pt>
                <c:pt idx="79686">
                  <c:v>39843</c:v>
                </c:pt>
                <c:pt idx="79687">
                  <c:v>39843.5</c:v>
                </c:pt>
                <c:pt idx="79688">
                  <c:v>39844</c:v>
                </c:pt>
                <c:pt idx="79689">
                  <c:v>39844.5</c:v>
                </c:pt>
                <c:pt idx="79690">
                  <c:v>39845</c:v>
                </c:pt>
                <c:pt idx="79691">
                  <c:v>39845.5</c:v>
                </c:pt>
                <c:pt idx="79692">
                  <c:v>39846</c:v>
                </c:pt>
                <c:pt idx="79693">
                  <c:v>39846.5</c:v>
                </c:pt>
                <c:pt idx="79694">
                  <c:v>39847</c:v>
                </c:pt>
                <c:pt idx="79695">
                  <c:v>39847.5</c:v>
                </c:pt>
                <c:pt idx="79696">
                  <c:v>39848</c:v>
                </c:pt>
                <c:pt idx="79697">
                  <c:v>39848.5</c:v>
                </c:pt>
                <c:pt idx="79698">
                  <c:v>39849</c:v>
                </c:pt>
                <c:pt idx="79699">
                  <c:v>39849.5</c:v>
                </c:pt>
                <c:pt idx="79700">
                  <c:v>39850</c:v>
                </c:pt>
                <c:pt idx="79701">
                  <c:v>39850.5</c:v>
                </c:pt>
                <c:pt idx="79702">
                  <c:v>39851</c:v>
                </c:pt>
                <c:pt idx="79703">
                  <c:v>39851.5</c:v>
                </c:pt>
                <c:pt idx="79704">
                  <c:v>39852</c:v>
                </c:pt>
                <c:pt idx="79705">
                  <c:v>39852.5</c:v>
                </c:pt>
                <c:pt idx="79706">
                  <c:v>39853</c:v>
                </c:pt>
                <c:pt idx="79707">
                  <c:v>39853.5</c:v>
                </c:pt>
                <c:pt idx="79708">
                  <c:v>39854</c:v>
                </c:pt>
                <c:pt idx="79709">
                  <c:v>39854.5</c:v>
                </c:pt>
                <c:pt idx="79710">
                  <c:v>39855</c:v>
                </c:pt>
                <c:pt idx="79711">
                  <c:v>39855.5</c:v>
                </c:pt>
                <c:pt idx="79712">
                  <c:v>39856</c:v>
                </c:pt>
                <c:pt idx="79713">
                  <c:v>39856.5</c:v>
                </c:pt>
                <c:pt idx="79714">
                  <c:v>39857</c:v>
                </c:pt>
                <c:pt idx="79715">
                  <c:v>39857.5</c:v>
                </c:pt>
                <c:pt idx="79716">
                  <c:v>39858</c:v>
                </c:pt>
                <c:pt idx="79717">
                  <c:v>39858.5</c:v>
                </c:pt>
                <c:pt idx="79718">
                  <c:v>39859</c:v>
                </c:pt>
                <c:pt idx="79719">
                  <c:v>39859.5</c:v>
                </c:pt>
                <c:pt idx="79720">
                  <c:v>39860</c:v>
                </c:pt>
                <c:pt idx="79721">
                  <c:v>39860.5</c:v>
                </c:pt>
                <c:pt idx="79722">
                  <c:v>39861</c:v>
                </c:pt>
                <c:pt idx="79723">
                  <c:v>39861.5</c:v>
                </c:pt>
                <c:pt idx="79724">
                  <c:v>39862</c:v>
                </c:pt>
                <c:pt idx="79725">
                  <c:v>39862.5</c:v>
                </c:pt>
                <c:pt idx="79726">
                  <c:v>39863</c:v>
                </c:pt>
                <c:pt idx="79727">
                  <c:v>39863.5</c:v>
                </c:pt>
                <c:pt idx="79728">
                  <c:v>39864</c:v>
                </c:pt>
                <c:pt idx="79729">
                  <c:v>39864.5</c:v>
                </c:pt>
                <c:pt idx="79730">
                  <c:v>39865</c:v>
                </c:pt>
                <c:pt idx="79731">
                  <c:v>39865.5</c:v>
                </c:pt>
                <c:pt idx="79732">
                  <c:v>39866</c:v>
                </c:pt>
                <c:pt idx="79733">
                  <c:v>39866.5</c:v>
                </c:pt>
                <c:pt idx="79734">
                  <c:v>39867</c:v>
                </c:pt>
                <c:pt idx="79735">
                  <c:v>39867.5</c:v>
                </c:pt>
                <c:pt idx="79736">
                  <c:v>39868</c:v>
                </c:pt>
                <c:pt idx="79737">
                  <c:v>39868.5</c:v>
                </c:pt>
                <c:pt idx="79738">
                  <c:v>39869</c:v>
                </c:pt>
                <c:pt idx="79739">
                  <c:v>39869.5</c:v>
                </c:pt>
                <c:pt idx="79740">
                  <c:v>39870</c:v>
                </c:pt>
                <c:pt idx="79741">
                  <c:v>39870.5</c:v>
                </c:pt>
                <c:pt idx="79742">
                  <c:v>39871</c:v>
                </c:pt>
                <c:pt idx="79743">
                  <c:v>39871.5</c:v>
                </c:pt>
                <c:pt idx="79744">
                  <c:v>39872</c:v>
                </c:pt>
                <c:pt idx="79745">
                  <c:v>39872.5</c:v>
                </c:pt>
                <c:pt idx="79746">
                  <c:v>39873</c:v>
                </c:pt>
                <c:pt idx="79747">
                  <c:v>39873.5</c:v>
                </c:pt>
                <c:pt idx="79748">
                  <c:v>39874</c:v>
                </c:pt>
                <c:pt idx="79749">
                  <c:v>39874.5</c:v>
                </c:pt>
                <c:pt idx="79750">
                  <c:v>39875</c:v>
                </c:pt>
                <c:pt idx="79751">
                  <c:v>39875.5</c:v>
                </c:pt>
                <c:pt idx="79752">
                  <c:v>39876</c:v>
                </c:pt>
                <c:pt idx="79753">
                  <c:v>39876.5</c:v>
                </c:pt>
                <c:pt idx="79754">
                  <c:v>39877</c:v>
                </c:pt>
                <c:pt idx="79755">
                  <c:v>39877.5</c:v>
                </c:pt>
                <c:pt idx="79756">
                  <c:v>39878</c:v>
                </c:pt>
                <c:pt idx="79757">
                  <c:v>39878.5</c:v>
                </c:pt>
                <c:pt idx="79758">
                  <c:v>39879</c:v>
                </c:pt>
                <c:pt idx="79759">
                  <c:v>39879.5</c:v>
                </c:pt>
                <c:pt idx="79760">
                  <c:v>39880</c:v>
                </c:pt>
                <c:pt idx="79761">
                  <c:v>39880.5</c:v>
                </c:pt>
                <c:pt idx="79762">
                  <c:v>39881</c:v>
                </c:pt>
                <c:pt idx="79763">
                  <c:v>39881.5</c:v>
                </c:pt>
                <c:pt idx="79764">
                  <c:v>39882</c:v>
                </c:pt>
                <c:pt idx="79765">
                  <c:v>39882.5</c:v>
                </c:pt>
                <c:pt idx="79766">
                  <c:v>39883</c:v>
                </c:pt>
                <c:pt idx="79767">
                  <c:v>39883.5</c:v>
                </c:pt>
                <c:pt idx="79768">
                  <c:v>39884</c:v>
                </c:pt>
                <c:pt idx="79769">
                  <c:v>39884.5</c:v>
                </c:pt>
                <c:pt idx="79770">
                  <c:v>39885</c:v>
                </c:pt>
                <c:pt idx="79771">
                  <c:v>39885.5</c:v>
                </c:pt>
                <c:pt idx="79772">
                  <c:v>39886</c:v>
                </c:pt>
                <c:pt idx="79773">
                  <c:v>39886.5</c:v>
                </c:pt>
                <c:pt idx="79774">
                  <c:v>39887</c:v>
                </c:pt>
                <c:pt idx="79775">
                  <c:v>39887.5</c:v>
                </c:pt>
                <c:pt idx="79776">
                  <c:v>39888</c:v>
                </c:pt>
                <c:pt idx="79777">
                  <c:v>39888.5</c:v>
                </c:pt>
                <c:pt idx="79778">
                  <c:v>39889</c:v>
                </c:pt>
                <c:pt idx="79779">
                  <c:v>39889.5</c:v>
                </c:pt>
                <c:pt idx="79780">
                  <c:v>39890</c:v>
                </c:pt>
                <c:pt idx="79781">
                  <c:v>39890.5</c:v>
                </c:pt>
                <c:pt idx="79782">
                  <c:v>39891</c:v>
                </c:pt>
                <c:pt idx="79783">
                  <c:v>39891.5</c:v>
                </c:pt>
                <c:pt idx="79784">
                  <c:v>39892</c:v>
                </c:pt>
                <c:pt idx="79785">
                  <c:v>39892.5</c:v>
                </c:pt>
                <c:pt idx="79786">
                  <c:v>39893</c:v>
                </c:pt>
                <c:pt idx="79787">
                  <c:v>39893.5</c:v>
                </c:pt>
                <c:pt idx="79788">
                  <c:v>39894</c:v>
                </c:pt>
                <c:pt idx="79789">
                  <c:v>39894.5</c:v>
                </c:pt>
                <c:pt idx="79790">
                  <c:v>39895</c:v>
                </c:pt>
                <c:pt idx="79791">
                  <c:v>39895.5</c:v>
                </c:pt>
                <c:pt idx="79792">
                  <c:v>39896</c:v>
                </c:pt>
                <c:pt idx="79793">
                  <c:v>39896.5</c:v>
                </c:pt>
                <c:pt idx="79794">
                  <c:v>39897</c:v>
                </c:pt>
                <c:pt idx="79795">
                  <c:v>39897.5</c:v>
                </c:pt>
                <c:pt idx="79796">
                  <c:v>39898</c:v>
                </c:pt>
                <c:pt idx="79797">
                  <c:v>39898.5</c:v>
                </c:pt>
                <c:pt idx="79798">
                  <c:v>39899</c:v>
                </c:pt>
                <c:pt idx="79799">
                  <c:v>39899.5</c:v>
                </c:pt>
                <c:pt idx="79800">
                  <c:v>39900</c:v>
                </c:pt>
                <c:pt idx="79801">
                  <c:v>39900.5</c:v>
                </c:pt>
                <c:pt idx="79802">
                  <c:v>39901</c:v>
                </c:pt>
                <c:pt idx="79803">
                  <c:v>39901.5</c:v>
                </c:pt>
                <c:pt idx="79804">
                  <c:v>39902</c:v>
                </c:pt>
                <c:pt idx="79805">
                  <c:v>39902.5</c:v>
                </c:pt>
                <c:pt idx="79806">
                  <c:v>39903</c:v>
                </c:pt>
                <c:pt idx="79807">
                  <c:v>39903.5</c:v>
                </c:pt>
                <c:pt idx="79808">
                  <c:v>39904</c:v>
                </c:pt>
                <c:pt idx="79809">
                  <c:v>39904.5</c:v>
                </c:pt>
                <c:pt idx="79810">
                  <c:v>39905</c:v>
                </c:pt>
                <c:pt idx="79811">
                  <c:v>39905.5</c:v>
                </c:pt>
                <c:pt idx="79812">
                  <c:v>39906</c:v>
                </c:pt>
                <c:pt idx="79813">
                  <c:v>39906.5</c:v>
                </c:pt>
                <c:pt idx="79814">
                  <c:v>39907</c:v>
                </c:pt>
                <c:pt idx="79815">
                  <c:v>39907.5</c:v>
                </c:pt>
                <c:pt idx="79816">
                  <c:v>39908</c:v>
                </c:pt>
                <c:pt idx="79817">
                  <c:v>39908.5</c:v>
                </c:pt>
                <c:pt idx="79818">
                  <c:v>39909</c:v>
                </c:pt>
                <c:pt idx="79819">
                  <c:v>39909.5</c:v>
                </c:pt>
                <c:pt idx="79820">
                  <c:v>39910</c:v>
                </c:pt>
                <c:pt idx="79821">
                  <c:v>39910.5</c:v>
                </c:pt>
                <c:pt idx="79822">
                  <c:v>39911</c:v>
                </c:pt>
                <c:pt idx="79823">
                  <c:v>39911.5</c:v>
                </c:pt>
                <c:pt idx="79824">
                  <c:v>39912</c:v>
                </c:pt>
                <c:pt idx="79825">
                  <c:v>39912.5</c:v>
                </c:pt>
                <c:pt idx="79826">
                  <c:v>39913</c:v>
                </c:pt>
                <c:pt idx="79827">
                  <c:v>39913.5</c:v>
                </c:pt>
                <c:pt idx="79828">
                  <c:v>39914</c:v>
                </c:pt>
                <c:pt idx="79829">
                  <c:v>39914.5</c:v>
                </c:pt>
                <c:pt idx="79830">
                  <c:v>39915</c:v>
                </c:pt>
                <c:pt idx="79831">
                  <c:v>39915.5</c:v>
                </c:pt>
                <c:pt idx="79832">
                  <c:v>39916</c:v>
                </c:pt>
                <c:pt idx="79833">
                  <c:v>39916.5</c:v>
                </c:pt>
                <c:pt idx="79834">
                  <c:v>39917</c:v>
                </c:pt>
                <c:pt idx="79835">
                  <c:v>39917.5</c:v>
                </c:pt>
                <c:pt idx="79836">
                  <c:v>39918</c:v>
                </c:pt>
                <c:pt idx="79837">
                  <c:v>39918.5</c:v>
                </c:pt>
                <c:pt idx="79838">
                  <c:v>39919</c:v>
                </c:pt>
                <c:pt idx="79839">
                  <c:v>39919.5</c:v>
                </c:pt>
                <c:pt idx="79840">
                  <c:v>39920</c:v>
                </c:pt>
                <c:pt idx="79841">
                  <c:v>39920.5</c:v>
                </c:pt>
                <c:pt idx="79842">
                  <c:v>39921</c:v>
                </c:pt>
                <c:pt idx="79843">
                  <c:v>39921.5</c:v>
                </c:pt>
                <c:pt idx="79844">
                  <c:v>39922</c:v>
                </c:pt>
                <c:pt idx="79845">
                  <c:v>39922.5</c:v>
                </c:pt>
                <c:pt idx="79846">
                  <c:v>39923</c:v>
                </c:pt>
                <c:pt idx="79847">
                  <c:v>39923.5</c:v>
                </c:pt>
                <c:pt idx="79848">
                  <c:v>39924</c:v>
                </c:pt>
                <c:pt idx="79849">
                  <c:v>39924.5</c:v>
                </c:pt>
                <c:pt idx="79850">
                  <c:v>39925</c:v>
                </c:pt>
                <c:pt idx="79851">
                  <c:v>39925.5</c:v>
                </c:pt>
                <c:pt idx="79852">
                  <c:v>39926</c:v>
                </c:pt>
                <c:pt idx="79853">
                  <c:v>39926.5</c:v>
                </c:pt>
                <c:pt idx="79854">
                  <c:v>39927</c:v>
                </c:pt>
                <c:pt idx="79855">
                  <c:v>39927.5</c:v>
                </c:pt>
                <c:pt idx="79856">
                  <c:v>39928</c:v>
                </c:pt>
                <c:pt idx="79857">
                  <c:v>39928.5</c:v>
                </c:pt>
                <c:pt idx="79858">
                  <c:v>39929</c:v>
                </c:pt>
                <c:pt idx="79859">
                  <c:v>39929.5</c:v>
                </c:pt>
                <c:pt idx="79860">
                  <c:v>39930</c:v>
                </c:pt>
                <c:pt idx="79861">
                  <c:v>39930.5</c:v>
                </c:pt>
                <c:pt idx="79862">
                  <c:v>39931</c:v>
                </c:pt>
                <c:pt idx="79863">
                  <c:v>39931.5</c:v>
                </c:pt>
                <c:pt idx="79864">
                  <c:v>39932</c:v>
                </c:pt>
                <c:pt idx="79865">
                  <c:v>39932.5</c:v>
                </c:pt>
                <c:pt idx="79866">
                  <c:v>39933</c:v>
                </c:pt>
                <c:pt idx="79867">
                  <c:v>39933.5</c:v>
                </c:pt>
                <c:pt idx="79868">
                  <c:v>39934</c:v>
                </c:pt>
                <c:pt idx="79869">
                  <c:v>39934.5</c:v>
                </c:pt>
                <c:pt idx="79870">
                  <c:v>39935</c:v>
                </c:pt>
                <c:pt idx="79871">
                  <c:v>39935.5</c:v>
                </c:pt>
                <c:pt idx="79872">
                  <c:v>39936</c:v>
                </c:pt>
                <c:pt idx="79873">
                  <c:v>39936.5</c:v>
                </c:pt>
                <c:pt idx="79874">
                  <c:v>39937</c:v>
                </c:pt>
                <c:pt idx="79875">
                  <c:v>39937.5</c:v>
                </c:pt>
                <c:pt idx="79876">
                  <c:v>39938</c:v>
                </c:pt>
                <c:pt idx="79877">
                  <c:v>39938.5</c:v>
                </c:pt>
                <c:pt idx="79878">
                  <c:v>39939</c:v>
                </c:pt>
                <c:pt idx="79879">
                  <c:v>39939.5</c:v>
                </c:pt>
                <c:pt idx="79880">
                  <c:v>39940</c:v>
                </c:pt>
                <c:pt idx="79881">
                  <c:v>39940.5</c:v>
                </c:pt>
                <c:pt idx="79882">
                  <c:v>39941</c:v>
                </c:pt>
                <c:pt idx="79883">
                  <c:v>39941.5</c:v>
                </c:pt>
                <c:pt idx="79884">
                  <c:v>39942</c:v>
                </c:pt>
                <c:pt idx="79885">
                  <c:v>39942.5</c:v>
                </c:pt>
                <c:pt idx="79886">
                  <c:v>39943</c:v>
                </c:pt>
                <c:pt idx="79887">
                  <c:v>39943.5</c:v>
                </c:pt>
                <c:pt idx="79888">
                  <c:v>39944</c:v>
                </c:pt>
                <c:pt idx="79889">
                  <c:v>39944.5</c:v>
                </c:pt>
                <c:pt idx="79890">
                  <c:v>39945</c:v>
                </c:pt>
                <c:pt idx="79891">
                  <c:v>39945.5</c:v>
                </c:pt>
                <c:pt idx="79892">
                  <c:v>39946</c:v>
                </c:pt>
                <c:pt idx="79893">
                  <c:v>39946.5</c:v>
                </c:pt>
                <c:pt idx="79894">
                  <c:v>39947</c:v>
                </c:pt>
                <c:pt idx="79895">
                  <c:v>39947.5</c:v>
                </c:pt>
                <c:pt idx="79896">
                  <c:v>39948</c:v>
                </c:pt>
                <c:pt idx="79897">
                  <c:v>39948.5</c:v>
                </c:pt>
                <c:pt idx="79898">
                  <c:v>39949</c:v>
                </c:pt>
                <c:pt idx="79899">
                  <c:v>39949.5</c:v>
                </c:pt>
                <c:pt idx="79900">
                  <c:v>39950</c:v>
                </c:pt>
                <c:pt idx="79901">
                  <c:v>39950.5</c:v>
                </c:pt>
                <c:pt idx="79902">
                  <c:v>39951</c:v>
                </c:pt>
                <c:pt idx="79903">
                  <c:v>39951.5</c:v>
                </c:pt>
                <c:pt idx="79904">
                  <c:v>39952</c:v>
                </c:pt>
                <c:pt idx="79905">
                  <c:v>39952.5</c:v>
                </c:pt>
                <c:pt idx="79906">
                  <c:v>39953</c:v>
                </c:pt>
                <c:pt idx="79907">
                  <c:v>39953.5</c:v>
                </c:pt>
                <c:pt idx="79908">
                  <c:v>39954</c:v>
                </c:pt>
                <c:pt idx="79909">
                  <c:v>39954.5</c:v>
                </c:pt>
                <c:pt idx="79910">
                  <c:v>39955</c:v>
                </c:pt>
                <c:pt idx="79911">
                  <c:v>39955.5</c:v>
                </c:pt>
                <c:pt idx="79912">
                  <c:v>39956</c:v>
                </c:pt>
                <c:pt idx="79913">
                  <c:v>39956.5</c:v>
                </c:pt>
                <c:pt idx="79914">
                  <c:v>39957</c:v>
                </c:pt>
                <c:pt idx="79915">
                  <c:v>39957.5</c:v>
                </c:pt>
                <c:pt idx="79916">
                  <c:v>39958</c:v>
                </c:pt>
                <c:pt idx="79917">
                  <c:v>39958.5</c:v>
                </c:pt>
                <c:pt idx="79918">
                  <c:v>39959</c:v>
                </c:pt>
                <c:pt idx="79919">
                  <c:v>39959.5</c:v>
                </c:pt>
                <c:pt idx="79920">
                  <c:v>39960</c:v>
                </c:pt>
                <c:pt idx="79921">
                  <c:v>39960.5</c:v>
                </c:pt>
                <c:pt idx="79922">
                  <c:v>39961</c:v>
                </c:pt>
                <c:pt idx="79923">
                  <c:v>39961.5</c:v>
                </c:pt>
                <c:pt idx="79924">
                  <c:v>39962</c:v>
                </c:pt>
                <c:pt idx="79925">
                  <c:v>39962.5</c:v>
                </c:pt>
                <c:pt idx="79926">
                  <c:v>39963</c:v>
                </c:pt>
                <c:pt idx="79927">
                  <c:v>39963.5</c:v>
                </c:pt>
                <c:pt idx="79928">
                  <c:v>39964</c:v>
                </c:pt>
                <c:pt idx="79929">
                  <c:v>39964.5</c:v>
                </c:pt>
                <c:pt idx="79930">
                  <c:v>39965</c:v>
                </c:pt>
                <c:pt idx="79931">
                  <c:v>39965.5</c:v>
                </c:pt>
                <c:pt idx="79932">
                  <c:v>39966</c:v>
                </c:pt>
                <c:pt idx="79933">
                  <c:v>39966.5</c:v>
                </c:pt>
                <c:pt idx="79934">
                  <c:v>39967</c:v>
                </c:pt>
                <c:pt idx="79935">
                  <c:v>39967.5</c:v>
                </c:pt>
                <c:pt idx="79936">
                  <c:v>39968</c:v>
                </c:pt>
                <c:pt idx="79937">
                  <c:v>39968.5</c:v>
                </c:pt>
                <c:pt idx="79938">
                  <c:v>39969</c:v>
                </c:pt>
                <c:pt idx="79939">
                  <c:v>39969.5</c:v>
                </c:pt>
                <c:pt idx="79940">
                  <c:v>39970</c:v>
                </c:pt>
                <c:pt idx="79941">
                  <c:v>39970.5</c:v>
                </c:pt>
                <c:pt idx="79942">
                  <c:v>39971</c:v>
                </c:pt>
                <c:pt idx="79943">
                  <c:v>39971.5</c:v>
                </c:pt>
                <c:pt idx="79944">
                  <c:v>39972</c:v>
                </c:pt>
                <c:pt idx="79945">
                  <c:v>39972.5</c:v>
                </c:pt>
                <c:pt idx="79946">
                  <c:v>39973</c:v>
                </c:pt>
                <c:pt idx="79947">
                  <c:v>39973.5</c:v>
                </c:pt>
                <c:pt idx="79948">
                  <c:v>39974</c:v>
                </c:pt>
                <c:pt idx="79949">
                  <c:v>39974.5</c:v>
                </c:pt>
                <c:pt idx="79950">
                  <c:v>39975</c:v>
                </c:pt>
                <c:pt idx="79951">
                  <c:v>39975.5</c:v>
                </c:pt>
                <c:pt idx="79952">
                  <c:v>39976</c:v>
                </c:pt>
                <c:pt idx="79953">
                  <c:v>39976.5</c:v>
                </c:pt>
                <c:pt idx="79954">
                  <c:v>39977</c:v>
                </c:pt>
                <c:pt idx="79955">
                  <c:v>39977.5</c:v>
                </c:pt>
                <c:pt idx="79956">
                  <c:v>39978</c:v>
                </c:pt>
                <c:pt idx="79957">
                  <c:v>39978.5</c:v>
                </c:pt>
                <c:pt idx="79958">
                  <c:v>39979</c:v>
                </c:pt>
                <c:pt idx="79959">
                  <c:v>39979.5</c:v>
                </c:pt>
                <c:pt idx="79960">
                  <c:v>39980</c:v>
                </c:pt>
                <c:pt idx="79961">
                  <c:v>39980.5</c:v>
                </c:pt>
                <c:pt idx="79962">
                  <c:v>39981</c:v>
                </c:pt>
                <c:pt idx="79963">
                  <c:v>39981.5</c:v>
                </c:pt>
                <c:pt idx="79964">
                  <c:v>39982</c:v>
                </c:pt>
                <c:pt idx="79965">
                  <c:v>39982.5</c:v>
                </c:pt>
                <c:pt idx="79966">
                  <c:v>39983</c:v>
                </c:pt>
                <c:pt idx="79967">
                  <c:v>39983.5</c:v>
                </c:pt>
                <c:pt idx="79968">
                  <c:v>39984</c:v>
                </c:pt>
                <c:pt idx="79969">
                  <c:v>39984.5</c:v>
                </c:pt>
                <c:pt idx="79970">
                  <c:v>39985</c:v>
                </c:pt>
                <c:pt idx="79971">
                  <c:v>39985.5</c:v>
                </c:pt>
                <c:pt idx="79972">
                  <c:v>39986</c:v>
                </c:pt>
                <c:pt idx="79973">
                  <c:v>39986.5</c:v>
                </c:pt>
                <c:pt idx="79974">
                  <c:v>39987</c:v>
                </c:pt>
                <c:pt idx="79975">
                  <c:v>39987.5</c:v>
                </c:pt>
                <c:pt idx="79976">
                  <c:v>39988</c:v>
                </c:pt>
                <c:pt idx="79977">
                  <c:v>39988.5</c:v>
                </c:pt>
                <c:pt idx="79978">
                  <c:v>39989</c:v>
                </c:pt>
                <c:pt idx="79979">
                  <c:v>39989.5</c:v>
                </c:pt>
                <c:pt idx="79980">
                  <c:v>39990</c:v>
                </c:pt>
                <c:pt idx="79981">
                  <c:v>39990.5</c:v>
                </c:pt>
                <c:pt idx="79982">
                  <c:v>39991</c:v>
                </c:pt>
                <c:pt idx="79983">
                  <c:v>39991.5</c:v>
                </c:pt>
                <c:pt idx="79984">
                  <c:v>39992</c:v>
                </c:pt>
                <c:pt idx="79985">
                  <c:v>39992.5</c:v>
                </c:pt>
                <c:pt idx="79986">
                  <c:v>39993</c:v>
                </c:pt>
                <c:pt idx="79987">
                  <c:v>39993.5</c:v>
                </c:pt>
                <c:pt idx="79988">
                  <c:v>39994</c:v>
                </c:pt>
                <c:pt idx="79989">
                  <c:v>39994.5</c:v>
                </c:pt>
                <c:pt idx="79990">
                  <c:v>39995</c:v>
                </c:pt>
                <c:pt idx="79991">
                  <c:v>39995.5</c:v>
                </c:pt>
                <c:pt idx="79992">
                  <c:v>39996</c:v>
                </c:pt>
                <c:pt idx="79993">
                  <c:v>39996.5</c:v>
                </c:pt>
                <c:pt idx="79994">
                  <c:v>39997</c:v>
                </c:pt>
                <c:pt idx="79995">
                  <c:v>39997.5</c:v>
                </c:pt>
                <c:pt idx="79996">
                  <c:v>39998</c:v>
                </c:pt>
                <c:pt idx="79997">
                  <c:v>39998.5</c:v>
                </c:pt>
                <c:pt idx="79998">
                  <c:v>39999</c:v>
                </c:pt>
                <c:pt idx="79999">
                  <c:v>39999.5</c:v>
                </c:pt>
                <c:pt idx="80000">
                  <c:v>40000</c:v>
                </c:pt>
                <c:pt idx="80001">
                  <c:v>40000.5</c:v>
                </c:pt>
                <c:pt idx="80002">
                  <c:v>40001</c:v>
                </c:pt>
                <c:pt idx="80003">
                  <c:v>40001.5</c:v>
                </c:pt>
                <c:pt idx="80004">
                  <c:v>40002</c:v>
                </c:pt>
                <c:pt idx="80005">
                  <c:v>40002.5</c:v>
                </c:pt>
                <c:pt idx="80006">
                  <c:v>40003</c:v>
                </c:pt>
                <c:pt idx="80007">
                  <c:v>40003.5</c:v>
                </c:pt>
                <c:pt idx="80008">
                  <c:v>40004</c:v>
                </c:pt>
                <c:pt idx="80009">
                  <c:v>40004.5</c:v>
                </c:pt>
                <c:pt idx="80010">
                  <c:v>40005</c:v>
                </c:pt>
                <c:pt idx="80011">
                  <c:v>40005.5</c:v>
                </c:pt>
                <c:pt idx="80012">
                  <c:v>40006</c:v>
                </c:pt>
                <c:pt idx="80013">
                  <c:v>40006.5</c:v>
                </c:pt>
                <c:pt idx="80014">
                  <c:v>40007</c:v>
                </c:pt>
                <c:pt idx="80015">
                  <c:v>40007.5</c:v>
                </c:pt>
                <c:pt idx="80016">
                  <c:v>40008</c:v>
                </c:pt>
                <c:pt idx="80017">
                  <c:v>40008.5</c:v>
                </c:pt>
                <c:pt idx="80018">
                  <c:v>40009</c:v>
                </c:pt>
                <c:pt idx="80019">
                  <c:v>40009.5</c:v>
                </c:pt>
                <c:pt idx="80020">
                  <c:v>40010</c:v>
                </c:pt>
                <c:pt idx="80021">
                  <c:v>40010.5</c:v>
                </c:pt>
                <c:pt idx="80022">
                  <c:v>40011</c:v>
                </c:pt>
                <c:pt idx="80023">
                  <c:v>40011.5</c:v>
                </c:pt>
                <c:pt idx="80024">
                  <c:v>40012</c:v>
                </c:pt>
                <c:pt idx="80025">
                  <c:v>40012.5</c:v>
                </c:pt>
                <c:pt idx="80026">
                  <c:v>40013</c:v>
                </c:pt>
                <c:pt idx="80027">
                  <c:v>40013.5</c:v>
                </c:pt>
                <c:pt idx="80028">
                  <c:v>40014</c:v>
                </c:pt>
                <c:pt idx="80029">
                  <c:v>40014.5</c:v>
                </c:pt>
                <c:pt idx="80030">
                  <c:v>40015</c:v>
                </c:pt>
                <c:pt idx="80031">
                  <c:v>40015.5</c:v>
                </c:pt>
                <c:pt idx="80032">
                  <c:v>40016</c:v>
                </c:pt>
                <c:pt idx="80033">
                  <c:v>40016.5</c:v>
                </c:pt>
                <c:pt idx="80034">
                  <c:v>40017</c:v>
                </c:pt>
                <c:pt idx="80035">
                  <c:v>40017.5</c:v>
                </c:pt>
                <c:pt idx="80036">
                  <c:v>40018</c:v>
                </c:pt>
                <c:pt idx="80037">
                  <c:v>40018.5</c:v>
                </c:pt>
                <c:pt idx="80038">
                  <c:v>40019</c:v>
                </c:pt>
                <c:pt idx="80039">
                  <c:v>40019.5</c:v>
                </c:pt>
                <c:pt idx="80040">
                  <c:v>40020</c:v>
                </c:pt>
                <c:pt idx="80041">
                  <c:v>40020.5</c:v>
                </c:pt>
                <c:pt idx="80042">
                  <c:v>40021</c:v>
                </c:pt>
                <c:pt idx="80043">
                  <c:v>40021.5</c:v>
                </c:pt>
                <c:pt idx="80044">
                  <c:v>40022</c:v>
                </c:pt>
                <c:pt idx="80045">
                  <c:v>40022.5</c:v>
                </c:pt>
                <c:pt idx="80046">
                  <c:v>40023</c:v>
                </c:pt>
                <c:pt idx="80047">
                  <c:v>40023.5</c:v>
                </c:pt>
                <c:pt idx="80048">
                  <c:v>40024</c:v>
                </c:pt>
                <c:pt idx="80049">
                  <c:v>40024.5</c:v>
                </c:pt>
                <c:pt idx="80050">
                  <c:v>40025</c:v>
                </c:pt>
                <c:pt idx="80051">
                  <c:v>40025.5</c:v>
                </c:pt>
                <c:pt idx="80052">
                  <c:v>40026</c:v>
                </c:pt>
                <c:pt idx="80053">
                  <c:v>40026.5</c:v>
                </c:pt>
                <c:pt idx="80054">
                  <c:v>40027</c:v>
                </c:pt>
                <c:pt idx="80055">
                  <c:v>40027.5</c:v>
                </c:pt>
                <c:pt idx="80056">
                  <c:v>40028</c:v>
                </c:pt>
                <c:pt idx="80057">
                  <c:v>40028.5</c:v>
                </c:pt>
                <c:pt idx="80058">
                  <c:v>40029</c:v>
                </c:pt>
                <c:pt idx="80059">
                  <c:v>40029.5</c:v>
                </c:pt>
                <c:pt idx="80060">
                  <c:v>40030</c:v>
                </c:pt>
                <c:pt idx="80061">
                  <c:v>40030.5</c:v>
                </c:pt>
                <c:pt idx="80062">
                  <c:v>40031</c:v>
                </c:pt>
                <c:pt idx="80063">
                  <c:v>40031.5</c:v>
                </c:pt>
                <c:pt idx="80064">
                  <c:v>40032</c:v>
                </c:pt>
                <c:pt idx="80065">
                  <c:v>40032.5</c:v>
                </c:pt>
                <c:pt idx="80066">
                  <c:v>40033</c:v>
                </c:pt>
                <c:pt idx="80067">
                  <c:v>40033.5</c:v>
                </c:pt>
                <c:pt idx="80068">
                  <c:v>40034</c:v>
                </c:pt>
                <c:pt idx="80069">
                  <c:v>40034.5</c:v>
                </c:pt>
                <c:pt idx="80070">
                  <c:v>40035</c:v>
                </c:pt>
                <c:pt idx="80071">
                  <c:v>40035.5</c:v>
                </c:pt>
                <c:pt idx="80072">
                  <c:v>40036</c:v>
                </c:pt>
                <c:pt idx="80073">
                  <c:v>40036.5</c:v>
                </c:pt>
                <c:pt idx="80074">
                  <c:v>40037</c:v>
                </c:pt>
                <c:pt idx="80075">
                  <c:v>40037.5</c:v>
                </c:pt>
                <c:pt idx="80076">
                  <c:v>40038</c:v>
                </c:pt>
                <c:pt idx="80077">
                  <c:v>40038.5</c:v>
                </c:pt>
                <c:pt idx="80078">
                  <c:v>40039</c:v>
                </c:pt>
                <c:pt idx="80079">
                  <c:v>40039.5</c:v>
                </c:pt>
                <c:pt idx="80080">
                  <c:v>40040</c:v>
                </c:pt>
                <c:pt idx="80081">
                  <c:v>40040.5</c:v>
                </c:pt>
                <c:pt idx="80082">
                  <c:v>40041</c:v>
                </c:pt>
                <c:pt idx="80083">
                  <c:v>40041.5</c:v>
                </c:pt>
                <c:pt idx="80084">
                  <c:v>40042</c:v>
                </c:pt>
                <c:pt idx="80085">
                  <c:v>40042.5</c:v>
                </c:pt>
                <c:pt idx="80086">
                  <c:v>40043</c:v>
                </c:pt>
                <c:pt idx="80087">
                  <c:v>40043.5</c:v>
                </c:pt>
                <c:pt idx="80088">
                  <c:v>40044</c:v>
                </c:pt>
                <c:pt idx="80089">
                  <c:v>40044.5</c:v>
                </c:pt>
                <c:pt idx="80090">
                  <c:v>40045</c:v>
                </c:pt>
                <c:pt idx="80091">
                  <c:v>40045.5</c:v>
                </c:pt>
                <c:pt idx="80092">
                  <c:v>40046</c:v>
                </c:pt>
                <c:pt idx="80093">
                  <c:v>40046.5</c:v>
                </c:pt>
                <c:pt idx="80094">
                  <c:v>40047</c:v>
                </c:pt>
                <c:pt idx="80095">
                  <c:v>40047.5</c:v>
                </c:pt>
                <c:pt idx="80096">
                  <c:v>40048</c:v>
                </c:pt>
                <c:pt idx="80097">
                  <c:v>40048.5</c:v>
                </c:pt>
                <c:pt idx="80098">
                  <c:v>40049</c:v>
                </c:pt>
                <c:pt idx="80099">
                  <c:v>40049.5</c:v>
                </c:pt>
                <c:pt idx="80100">
                  <c:v>40050</c:v>
                </c:pt>
                <c:pt idx="80101">
                  <c:v>40050.5</c:v>
                </c:pt>
                <c:pt idx="80102">
                  <c:v>40051</c:v>
                </c:pt>
                <c:pt idx="80103">
                  <c:v>40051.5</c:v>
                </c:pt>
                <c:pt idx="80104">
                  <c:v>40052</c:v>
                </c:pt>
                <c:pt idx="80105">
                  <c:v>40052.5</c:v>
                </c:pt>
                <c:pt idx="80106">
                  <c:v>40053</c:v>
                </c:pt>
                <c:pt idx="80107">
                  <c:v>40053.5</c:v>
                </c:pt>
                <c:pt idx="80108">
                  <c:v>40054</c:v>
                </c:pt>
                <c:pt idx="80109">
                  <c:v>40054.5</c:v>
                </c:pt>
                <c:pt idx="80110">
                  <c:v>40055</c:v>
                </c:pt>
                <c:pt idx="80111">
                  <c:v>40055.5</c:v>
                </c:pt>
                <c:pt idx="80112">
                  <c:v>40056</c:v>
                </c:pt>
                <c:pt idx="80113">
                  <c:v>40056.5</c:v>
                </c:pt>
                <c:pt idx="80114">
                  <c:v>40057</c:v>
                </c:pt>
                <c:pt idx="80115">
                  <c:v>40057.5</c:v>
                </c:pt>
                <c:pt idx="80116">
                  <c:v>40058</c:v>
                </c:pt>
                <c:pt idx="80117">
                  <c:v>40058.5</c:v>
                </c:pt>
                <c:pt idx="80118">
                  <c:v>40059</c:v>
                </c:pt>
                <c:pt idx="80119">
                  <c:v>40059.5</c:v>
                </c:pt>
                <c:pt idx="80120">
                  <c:v>40060</c:v>
                </c:pt>
                <c:pt idx="80121">
                  <c:v>40060.5</c:v>
                </c:pt>
                <c:pt idx="80122">
                  <c:v>40061</c:v>
                </c:pt>
                <c:pt idx="80123">
                  <c:v>40061.5</c:v>
                </c:pt>
                <c:pt idx="80124">
                  <c:v>40062</c:v>
                </c:pt>
                <c:pt idx="80125">
                  <c:v>40062.5</c:v>
                </c:pt>
                <c:pt idx="80126">
                  <c:v>40063</c:v>
                </c:pt>
                <c:pt idx="80127">
                  <c:v>40063.5</c:v>
                </c:pt>
                <c:pt idx="80128">
                  <c:v>40064</c:v>
                </c:pt>
                <c:pt idx="80129">
                  <c:v>40064.5</c:v>
                </c:pt>
                <c:pt idx="80130">
                  <c:v>40065</c:v>
                </c:pt>
                <c:pt idx="80131">
                  <c:v>40065.5</c:v>
                </c:pt>
                <c:pt idx="80132">
                  <c:v>40066</c:v>
                </c:pt>
                <c:pt idx="80133">
                  <c:v>40066.5</c:v>
                </c:pt>
                <c:pt idx="80134">
                  <c:v>40067</c:v>
                </c:pt>
                <c:pt idx="80135">
                  <c:v>40067.5</c:v>
                </c:pt>
                <c:pt idx="80136">
                  <c:v>40068</c:v>
                </c:pt>
                <c:pt idx="80137">
                  <c:v>40068.5</c:v>
                </c:pt>
                <c:pt idx="80138">
                  <c:v>40069</c:v>
                </c:pt>
                <c:pt idx="80139">
                  <c:v>40069.5</c:v>
                </c:pt>
                <c:pt idx="80140">
                  <c:v>40070</c:v>
                </c:pt>
                <c:pt idx="80141">
                  <c:v>40070.5</c:v>
                </c:pt>
                <c:pt idx="80142">
                  <c:v>40071</c:v>
                </c:pt>
                <c:pt idx="80143">
                  <c:v>40071.5</c:v>
                </c:pt>
                <c:pt idx="80144">
                  <c:v>40072</c:v>
                </c:pt>
                <c:pt idx="80145">
                  <c:v>40072.5</c:v>
                </c:pt>
                <c:pt idx="80146">
                  <c:v>40073</c:v>
                </c:pt>
                <c:pt idx="80147">
                  <c:v>40073.5</c:v>
                </c:pt>
                <c:pt idx="80148">
                  <c:v>40074</c:v>
                </c:pt>
                <c:pt idx="80149">
                  <c:v>40074.5</c:v>
                </c:pt>
                <c:pt idx="80150">
                  <c:v>40075</c:v>
                </c:pt>
                <c:pt idx="80151">
                  <c:v>40075.5</c:v>
                </c:pt>
                <c:pt idx="80152">
                  <c:v>40076</c:v>
                </c:pt>
                <c:pt idx="80153">
                  <c:v>40076.5</c:v>
                </c:pt>
                <c:pt idx="80154">
                  <c:v>40077</c:v>
                </c:pt>
                <c:pt idx="80155">
                  <c:v>40077.5</c:v>
                </c:pt>
                <c:pt idx="80156">
                  <c:v>40078</c:v>
                </c:pt>
                <c:pt idx="80157">
                  <c:v>40078.5</c:v>
                </c:pt>
                <c:pt idx="80158">
                  <c:v>40079</c:v>
                </c:pt>
                <c:pt idx="80159">
                  <c:v>40079.5</c:v>
                </c:pt>
                <c:pt idx="80160">
                  <c:v>40080</c:v>
                </c:pt>
                <c:pt idx="80161">
                  <c:v>40080.5</c:v>
                </c:pt>
                <c:pt idx="80162">
                  <c:v>40081</c:v>
                </c:pt>
                <c:pt idx="80163">
                  <c:v>40081.5</c:v>
                </c:pt>
                <c:pt idx="80164">
                  <c:v>40082</c:v>
                </c:pt>
                <c:pt idx="80165">
                  <c:v>40082.5</c:v>
                </c:pt>
                <c:pt idx="80166">
                  <c:v>40083</c:v>
                </c:pt>
                <c:pt idx="80167">
                  <c:v>40083.5</c:v>
                </c:pt>
                <c:pt idx="80168">
                  <c:v>40084</c:v>
                </c:pt>
                <c:pt idx="80169">
                  <c:v>40084.5</c:v>
                </c:pt>
                <c:pt idx="80170">
                  <c:v>40085</c:v>
                </c:pt>
                <c:pt idx="80171">
                  <c:v>40085.5</c:v>
                </c:pt>
                <c:pt idx="80172">
                  <c:v>40086</c:v>
                </c:pt>
                <c:pt idx="80173">
                  <c:v>40086.5</c:v>
                </c:pt>
                <c:pt idx="80174">
                  <c:v>40087</c:v>
                </c:pt>
                <c:pt idx="80175">
                  <c:v>40087.5</c:v>
                </c:pt>
                <c:pt idx="80176">
                  <c:v>40088</c:v>
                </c:pt>
                <c:pt idx="80177">
                  <c:v>40088.5</c:v>
                </c:pt>
                <c:pt idx="80178">
                  <c:v>40089</c:v>
                </c:pt>
                <c:pt idx="80179">
                  <c:v>40089.5</c:v>
                </c:pt>
                <c:pt idx="80180">
                  <c:v>40090</c:v>
                </c:pt>
                <c:pt idx="80181">
                  <c:v>40090.5</c:v>
                </c:pt>
                <c:pt idx="80182">
                  <c:v>40091</c:v>
                </c:pt>
                <c:pt idx="80183">
                  <c:v>40091.5</c:v>
                </c:pt>
                <c:pt idx="80184">
                  <c:v>40092</c:v>
                </c:pt>
                <c:pt idx="80185">
                  <c:v>40092.5</c:v>
                </c:pt>
                <c:pt idx="80186">
                  <c:v>40093</c:v>
                </c:pt>
                <c:pt idx="80187">
                  <c:v>40093.5</c:v>
                </c:pt>
                <c:pt idx="80188">
                  <c:v>40094</c:v>
                </c:pt>
                <c:pt idx="80189">
                  <c:v>40094.5</c:v>
                </c:pt>
                <c:pt idx="80190">
                  <c:v>40095</c:v>
                </c:pt>
                <c:pt idx="80191">
                  <c:v>40095.5</c:v>
                </c:pt>
                <c:pt idx="80192">
                  <c:v>40096</c:v>
                </c:pt>
                <c:pt idx="80193">
                  <c:v>40096.5</c:v>
                </c:pt>
                <c:pt idx="80194">
                  <c:v>40097</c:v>
                </c:pt>
                <c:pt idx="80195">
                  <c:v>40097.5</c:v>
                </c:pt>
                <c:pt idx="80196">
                  <c:v>40098</c:v>
                </c:pt>
                <c:pt idx="80197">
                  <c:v>40098.5</c:v>
                </c:pt>
                <c:pt idx="80198">
                  <c:v>40099</c:v>
                </c:pt>
                <c:pt idx="80199">
                  <c:v>40099.5</c:v>
                </c:pt>
                <c:pt idx="80200">
                  <c:v>40100</c:v>
                </c:pt>
                <c:pt idx="80201">
                  <c:v>40100.5</c:v>
                </c:pt>
                <c:pt idx="80202">
                  <c:v>40101</c:v>
                </c:pt>
                <c:pt idx="80203">
                  <c:v>40101.5</c:v>
                </c:pt>
                <c:pt idx="80204">
                  <c:v>40102</c:v>
                </c:pt>
                <c:pt idx="80205">
                  <c:v>40102.5</c:v>
                </c:pt>
                <c:pt idx="80206">
                  <c:v>40103</c:v>
                </c:pt>
                <c:pt idx="80207">
                  <c:v>40103.5</c:v>
                </c:pt>
                <c:pt idx="80208">
                  <c:v>40104</c:v>
                </c:pt>
                <c:pt idx="80209">
                  <c:v>40104.5</c:v>
                </c:pt>
                <c:pt idx="80210">
                  <c:v>40105</c:v>
                </c:pt>
                <c:pt idx="80211">
                  <c:v>40105.5</c:v>
                </c:pt>
                <c:pt idx="80212">
                  <c:v>40106</c:v>
                </c:pt>
                <c:pt idx="80213">
                  <c:v>40106.5</c:v>
                </c:pt>
                <c:pt idx="80214">
                  <c:v>40107</c:v>
                </c:pt>
                <c:pt idx="80215">
                  <c:v>40107.5</c:v>
                </c:pt>
                <c:pt idx="80216">
                  <c:v>40108</c:v>
                </c:pt>
                <c:pt idx="80217">
                  <c:v>40108.5</c:v>
                </c:pt>
                <c:pt idx="80218">
                  <c:v>40109</c:v>
                </c:pt>
                <c:pt idx="80219">
                  <c:v>40109.5</c:v>
                </c:pt>
                <c:pt idx="80220">
                  <c:v>40110</c:v>
                </c:pt>
                <c:pt idx="80221">
                  <c:v>40110.5</c:v>
                </c:pt>
                <c:pt idx="80222">
                  <c:v>40111</c:v>
                </c:pt>
                <c:pt idx="80223">
                  <c:v>40111.5</c:v>
                </c:pt>
                <c:pt idx="80224">
                  <c:v>40112</c:v>
                </c:pt>
                <c:pt idx="80225">
                  <c:v>40112.5</c:v>
                </c:pt>
                <c:pt idx="80226">
                  <c:v>40113</c:v>
                </c:pt>
                <c:pt idx="80227">
                  <c:v>40113.5</c:v>
                </c:pt>
                <c:pt idx="80228">
                  <c:v>40114</c:v>
                </c:pt>
                <c:pt idx="80229">
                  <c:v>40114.5</c:v>
                </c:pt>
                <c:pt idx="80230">
                  <c:v>40115</c:v>
                </c:pt>
                <c:pt idx="80231">
                  <c:v>40115.5</c:v>
                </c:pt>
                <c:pt idx="80232">
                  <c:v>40116</c:v>
                </c:pt>
                <c:pt idx="80233">
                  <c:v>40116.5</c:v>
                </c:pt>
                <c:pt idx="80234">
                  <c:v>40117</c:v>
                </c:pt>
                <c:pt idx="80235">
                  <c:v>40117.5</c:v>
                </c:pt>
                <c:pt idx="80236">
                  <c:v>40118</c:v>
                </c:pt>
                <c:pt idx="80237">
                  <c:v>40118.5</c:v>
                </c:pt>
                <c:pt idx="80238">
                  <c:v>40119</c:v>
                </c:pt>
                <c:pt idx="80239">
                  <c:v>40119.5</c:v>
                </c:pt>
                <c:pt idx="80240">
                  <c:v>40120</c:v>
                </c:pt>
                <c:pt idx="80241">
                  <c:v>40120.5</c:v>
                </c:pt>
                <c:pt idx="80242">
                  <c:v>40121</c:v>
                </c:pt>
                <c:pt idx="80243">
                  <c:v>40121.5</c:v>
                </c:pt>
                <c:pt idx="80244">
                  <c:v>40122</c:v>
                </c:pt>
                <c:pt idx="80245">
                  <c:v>40122.5</c:v>
                </c:pt>
                <c:pt idx="80246">
                  <c:v>40123</c:v>
                </c:pt>
                <c:pt idx="80247">
                  <c:v>40123.5</c:v>
                </c:pt>
                <c:pt idx="80248">
                  <c:v>40124</c:v>
                </c:pt>
                <c:pt idx="80249">
                  <c:v>40124.5</c:v>
                </c:pt>
                <c:pt idx="80250">
                  <c:v>40125</c:v>
                </c:pt>
                <c:pt idx="80251">
                  <c:v>40125.5</c:v>
                </c:pt>
                <c:pt idx="80252">
                  <c:v>40126</c:v>
                </c:pt>
                <c:pt idx="80253">
                  <c:v>40126.5</c:v>
                </c:pt>
                <c:pt idx="80254">
                  <c:v>40127</c:v>
                </c:pt>
                <c:pt idx="80255">
                  <c:v>40127.5</c:v>
                </c:pt>
                <c:pt idx="80256">
                  <c:v>40128</c:v>
                </c:pt>
                <c:pt idx="80257">
                  <c:v>40128.5</c:v>
                </c:pt>
                <c:pt idx="80258">
                  <c:v>40129</c:v>
                </c:pt>
                <c:pt idx="80259">
                  <c:v>40129.5</c:v>
                </c:pt>
                <c:pt idx="80260">
                  <c:v>40130</c:v>
                </c:pt>
                <c:pt idx="80261">
                  <c:v>40130.5</c:v>
                </c:pt>
                <c:pt idx="80262">
                  <c:v>40131</c:v>
                </c:pt>
                <c:pt idx="80263">
                  <c:v>40131.5</c:v>
                </c:pt>
                <c:pt idx="80264">
                  <c:v>40132</c:v>
                </c:pt>
                <c:pt idx="80265">
                  <c:v>40132.5</c:v>
                </c:pt>
                <c:pt idx="80266">
                  <c:v>40133</c:v>
                </c:pt>
                <c:pt idx="80267">
                  <c:v>40133.5</c:v>
                </c:pt>
                <c:pt idx="80268">
                  <c:v>40134</c:v>
                </c:pt>
                <c:pt idx="80269">
                  <c:v>40134.5</c:v>
                </c:pt>
                <c:pt idx="80270">
                  <c:v>40135</c:v>
                </c:pt>
                <c:pt idx="80271">
                  <c:v>40135.5</c:v>
                </c:pt>
                <c:pt idx="80272">
                  <c:v>40136</c:v>
                </c:pt>
                <c:pt idx="80273">
                  <c:v>40136.5</c:v>
                </c:pt>
                <c:pt idx="80274">
                  <c:v>40137</c:v>
                </c:pt>
                <c:pt idx="80275">
                  <c:v>40137.5</c:v>
                </c:pt>
                <c:pt idx="80276">
                  <c:v>40138</c:v>
                </c:pt>
                <c:pt idx="80277">
                  <c:v>40138.5</c:v>
                </c:pt>
                <c:pt idx="80278">
                  <c:v>40139</c:v>
                </c:pt>
                <c:pt idx="80279">
                  <c:v>40139.5</c:v>
                </c:pt>
                <c:pt idx="80280">
                  <c:v>40140</c:v>
                </c:pt>
                <c:pt idx="80281">
                  <c:v>40140.5</c:v>
                </c:pt>
                <c:pt idx="80282">
                  <c:v>40141</c:v>
                </c:pt>
                <c:pt idx="80283">
                  <c:v>40141.5</c:v>
                </c:pt>
                <c:pt idx="80284">
                  <c:v>40142</c:v>
                </c:pt>
                <c:pt idx="80285">
                  <c:v>40142.5</c:v>
                </c:pt>
                <c:pt idx="80286">
                  <c:v>40143</c:v>
                </c:pt>
                <c:pt idx="80287">
                  <c:v>40143.5</c:v>
                </c:pt>
                <c:pt idx="80288">
                  <c:v>40144</c:v>
                </c:pt>
                <c:pt idx="80289">
                  <c:v>40144.5</c:v>
                </c:pt>
                <c:pt idx="80290">
                  <c:v>40145</c:v>
                </c:pt>
                <c:pt idx="80291">
                  <c:v>40145.5</c:v>
                </c:pt>
                <c:pt idx="80292">
                  <c:v>40146</c:v>
                </c:pt>
                <c:pt idx="80293">
                  <c:v>40146.5</c:v>
                </c:pt>
                <c:pt idx="80294">
                  <c:v>40147</c:v>
                </c:pt>
                <c:pt idx="80295">
                  <c:v>40147.5</c:v>
                </c:pt>
                <c:pt idx="80296">
                  <c:v>40148</c:v>
                </c:pt>
                <c:pt idx="80297">
                  <c:v>40148.5</c:v>
                </c:pt>
                <c:pt idx="80298">
                  <c:v>40149</c:v>
                </c:pt>
                <c:pt idx="80299">
                  <c:v>40149.5</c:v>
                </c:pt>
                <c:pt idx="80300">
                  <c:v>40150</c:v>
                </c:pt>
                <c:pt idx="80301">
                  <c:v>40150.5</c:v>
                </c:pt>
                <c:pt idx="80302">
                  <c:v>40151</c:v>
                </c:pt>
                <c:pt idx="80303">
                  <c:v>40151.5</c:v>
                </c:pt>
                <c:pt idx="80304">
                  <c:v>40152</c:v>
                </c:pt>
                <c:pt idx="80305">
                  <c:v>40152.5</c:v>
                </c:pt>
                <c:pt idx="80306">
                  <c:v>40153</c:v>
                </c:pt>
                <c:pt idx="80307">
                  <c:v>40153.5</c:v>
                </c:pt>
                <c:pt idx="80308">
                  <c:v>40154</c:v>
                </c:pt>
                <c:pt idx="80309">
                  <c:v>40154.5</c:v>
                </c:pt>
                <c:pt idx="80310">
                  <c:v>40155</c:v>
                </c:pt>
                <c:pt idx="80311">
                  <c:v>40155.5</c:v>
                </c:pt>
                <c:pt idx="80312">
                  <c:v>40156</c:v>
                </c:pt>
                <c:pt idx="80313">
                  <c:v>40156.5</c:v>
                </c:pt>
                <c:pt idx="80314">
                  <c:v>40157</c:v>
                </c:pt>
                <c:pt idx="80315">
                  <c:v>40157.5</c:v>
                </c:pt>
                <c:pt idx="80316">
                  <c:v>40158</c:v>
                </c:pt>
                <c:pt idx="80317">
                  <c:v>40158.5</c:v>
                </c:pt>
                <c:pt idx="80318">
                  <c:v>40159</c:v>
                </c:pt>
                <c:pt idx="80319">
                  <c:v>40159.5</c:v>
                </c:pt>
                <c:pt idx="80320">
                  <c:v>40160</c:v>
                </c:pt>
                <c:pt idx="80321">
                  <c:v>40160.5</c:v>
                </c:pt>
                <c:pt idx="80322">
                  <c:v>40161</c:v>
                </c:pt>
                <c:pt idx="80323">
                  <c:v>40161.5</c:v>
                </c:pt>
                <c:pt idx="80324">
                  <c:v>40162</c:v>
                </c:pt>
                <c:pt idx="80325">
                  <c:v>40162.5</c:v>
                </c:pt>
                <c:pt idx="80326">
                  <c:v>40163</c:v>
                </c:pt>
                <c:pt idx="80327">
                  <c:v>40163.5</c:v>
                </c:pt>
                <c:pt idx="80328">
                  <c:v>40164</c:v>
                </c:pt>
                <c:pt idx="80329">
                  <c:v>40164.5</c:v>
                </c:pt>
                <c:pt idx="80330">
                  <c:v>40165</c:v>
                </c:pt>
                <c:pt idx="80331">
                  <c:v>40165.5</c:v>
                </c:pt>
                <c:pt idx="80332">
                  <c:v>40166</c:v>
                </c:pt>
                <c:pt idx="80333">
                  <c:v>40166.5</c:v>
                </c:pt>
                <c:pt idx="80334">
                  <c:v>40167</c:v>
                </c:pt>
                <c:pt idx="80335">
                  <c:v>40167.5</c:v>
                </c:pt>
                <c:pt idx="80336">
                  <c:v>40168</c:v>
                </c:pt>
                <c:pt idx="80337">
                  <c:v>40168.5</c:v>
                </c:pt>
                <c:pt idx="80338">
                  <c:v>40169</c:v>
                </c:pt>
                <c:pt idx="80339">
                  <c:v>40169.5</c:v>
                </c:pt>
                <c:pt idx="80340">
                  <c:v>40170</c:v>
                </c:pt>
                <c:pt idx="80341">
                  <c:v>40170.5</c:v>
                </c:pt>
                <c:pt idx="80342">
                  <c:v>40171</c:v>
                </c:pt>
                <c:pt idx="80343">
                  <c:v>40171.5</c:v>
                </c:pt>
                <c:pt idx="80344">
                  <c:v>40172</c:v>
                </c:pt>
                <c:pt idx="80345">
                  <c:v>40172.5</c:v>
                </c:pt>
                <c:pt idx="80346">
                  <c:v>40173</c:v>
                </c:pt>
                <c:pt idx="80347">
                  <c:v>40173.5</c:v>
                </c:pt>
                <c:pt idx="80348">
                  <c:v>40174</c:v>
                </c:pt>
                <c:pt idx="80349">
                  <c:v>40174.5</c:v>
                </c:pt>
                <c:pt idx="80350">
                  <c:v>40175</c:v>
                </c:pt>
                <c:pt idx="80351">
                  <c:v>40175.5</c:v>
                </c:pt>
                <c:pt idx="80352">
                  <c:v>40176</c:v>
                </c:pt>
                <c:pt idx="80353">
                  <c:v>40176.5</c:v>
                </c:pt>
                <c:pt idx="80354">
                  <c:v>40177</c:v>
                </c:pt>
                <c:pt idx="80355">
                  <c:v>40177.5</c:v>
                </c:pt>
                <c:pt idx="80356">
                  <c:v>40178</c:v>
                </c:pt>
                <c:pt idx="80357">
                  <c:v>40178.5</c:v>
                </c:pt>
                <c:pt idx="80358">
                  <c:v>40179</c:v>
                </c:pt>
                <c:pt idx="80359">
                  <c:v>40179.5</c:v>
                </c:pt>
                <c:pt idx="80360">
                  <c:v>40180</c:v>
                </c:pt>
                <c:pt idx="80361">
                  <c:v>40180.5</c:v>
                </c:pt>
                <c:pt idx="80362">
                  <c:v>40181</c:v>
                </c:pt>
                <c:pt idx="80363">
                  <c:v>40181.5</c:v>
                </c:pt>
                <c:pt idx="80364">
                  <c:v>40182</c:v>
                </c:pt>
                <c:pt idx="80365">
                  <c:v>40182.5</c:v>
                </c:pt>
                <c:pt idx="80366">
                  <c:v>40183</c:v>
                </c:pt>
                <c:pt idx="80367">
                  <c:v>40183.5</c:v>
                </c:pt>
                <c:pt idx="80368">
                  <c:v>40184</c:v>
                </c:pt>
                <c:pt idx="80369">
                  <c:v>40184.5</c:v>
                </c:pt>
                <c:pt idx="80370">
                  <c:v>40185</c:v>
                </c:pt>
                <c:pt idx="80371">
                  <c:v>40185.5</c:v>
                </c:pt>
                <c:pt idx="80372">
                  <c:v>40186</c:v>
                </c:pt>
                <c:pt idx="80373">
                  <c:v>40186.5</c:v>
                </c:pt>
                <c:pt idx="80374">
                  <c:v>40187</c:v>
                </c:pt>
                <c:pt idx="80375">
                  <c:v>40187.5</c:v>
                </c:pt>
                <c:pt idx="80376">
                  <c:v>40188</c:v>
                </c:pt>
                <c:pt idx="80377">
                  <c:v>40188.5</c:v>
                </c:pt>
                <c:pt idx="80378">
                  <c:v>40189</c:v>
                </c:pt>
                <c:pt idx="80379">
                  <c:v>40189.5</c:v>
                </c:pt>
                <c:pt idx="80380">
                  <c:v>40190</c:v>
                </c:pt>
                <c:pt idx="80381">
                  <c:v>40190.5</c:v>
                </c:pt>
                <c:pt idx="80382">
                  <c:v>40191</c:v>
                </c:pt>
                <c:pt idx="80383">
                  <c:v>40191.5</c:v>
                </c:pt>
                <c:pt idx="80384">
                  <c:v>40192</c:v>
                </c:pt>
                <c:pt idx="80385">
                  <c:v>40192.5</c:v>
                </c:pt>
                <c:pt idx="80386">
                  <c:v>40193</c:v>
                </c:pt>
                <c:pt idx="80387">
                  <c:v>40193.5</c:v>
                </c:pt>
                <c:pt idx="80388">
                  <c:v>40194</c:v>
                </c:pt>
                <c:pt idx="80389">
                  <c:v>40194.5</c:v>
                </c:pt>
                <c:pt idx="80390">
                  <c:v>40195</c:v>
                </c:pt>
                <c:pt idx="80391">
                  <c:v>40195.5</c:v>
                </c:pt>
                <c:pt idx="80392">
                  <c:v>40196</c:v>
                </c:pt>
                <c:pt idx="80393">
                  <c:v>40196.5</c:v>
                </c:pt>
                <c:pt idx="80394">
                  <c:v>40197</c:v>
                </c:pt>
                <c:pt idx="80395">
                  <c:v>40197.5</c:v>
                </c:pt>
                <c:pt idx="80396">
                  <c:v>40198</c:v>
                </c:pt>
                <c:pt idx="80397">
                  <c:v>40198.5</c:v>
                </c:pt>
                <c:pt idx="80398">
                  <c:v>40199</c:v>
                </c:pt>
                <c:pt idx="80399">
                  <c:v>40199.5</c:v>
                </c:pt>
                <c:pt idx="80400">
                  <c:v>40200</c:v>
                </c:pt>
                <c:pt idx="80401">
                  <c:v>40200.5</c:v>
                </c:pt>
                <c:pt idx="80402">
                  <c:v>40201</c:v>
                </c:pt>
                <c:pt idx="80403">
                  <c:v>40201.5</c:v>
                </c:pt>
                <c:pt idx="80404">
                  <c:v>40202</c:v>
                </c:pt>
                <c:pt idx="80405">
                  <c:v>40202.5</c:v>
                </c:pt>
                <c:pt idx="80406">
                  <c:v>40203</c:v>
                </c:pt>
                <c:pt idx="80407">
                  <c:v>40203.5</c:v>
                </c:pt>
                <c:pt idx="80408">
                  <c:v>40204</c:v>
                </c:pt>
                <c:pt idx="80409">
                  <c:v>40204.5</c:v>
                </c:pt>
                <c:pt idx="80410">
                  <c:v>40205</c:v>
                </c:pt>
                <c:pt idx="80411">
                  <c:v>40205.5</c:v>
                </c:pt>
                <c:pt idx="80412">
                  <c:v>40206</c:v>
                </c:pt>
                <c:pt idx="80413">
                  <c:v>40206.5</c:v>
                </c:pt>
                <c:pt idx="80414">
                  <c:v>40207</c:v>
                </c:pt>
                <c:pt idx="80415">
                  <c:v>40207.5</c:v>
                </c:pt>
                <c:pt idx="80416">
                  <c:v>40208</c:v>
                </c:pt>
                <c:pt idx="80417">
                  <c:v>40208.5</c:v>
                </c:pt>
                <c:pt idx="80418">
                  <c:v>40209</c:v>
                </c:pt>
                <c:pt idx="80419">
                  <c:v>40209.5</c:v>
                </c:pt>
                <c:pt idx="80420">
                  <c:v>40210</c:v>
                </c:pt>
                <c:pt idx="80421">
                  <c:v>40210.5</c:v>
                </c:pt>
                <c:pt idx="80422">
                  <c:v>40211</c:v>
                </c:pt>
                <c:pt idx="80423">
                  <c:v>40211.5</c:v>
                </c:pt>
                <c:pt idx="80424">
                  <c:v>40212</c:v>
                </c:pt>
                <c:pt idx="80425">
                  <c:v>40212.5</c:v>
                </c:pt>
                <c:pt idx="80426">
                  <c:v>40213</c:v>
                </c:pt>
                <c:pt idx="80427">
                  <c:v>40213.5</c:v>
                </c:pt>
                <c:pt idx="80428">
                  <c:v>40214</c:v>
                </c:pt>
                <c:pt idx="80429">
                  <c:v>40214.5</c:v>
                </c:pt>
                <c:pt idx="80430">
                  <c:v>40215</c:v>
                </c:pt>
                <c:pt idx="80431">
                  <c:v>40215.5</c:v>
                </c:pt>
                <c:pt idx="80432">
                  <c:v>40216</c:v>
                </c:pt>
                <c:pt idx="80433">
                  <c:v>40216.5</c:v>
                </c:pt>
                <c:pt idx="80434">
                  <c:v>40217</c:v>
                </c:pt>
                <c:pt idx="80435">
                  <c:v>40217.5</c:v>
                </c:pt>
                <c:pt idx="80436">
                  <c:v>40218</c:v>
                </c:pt>
                <c:pt idx="80437">
                  <c:v>40218.5</c:v>
                </c:pt>
                <c:pt idx="80438">
                  <c:v>40219</c:v>
                </c:pt>
                <c:pt idx="80439">
                  <c:v>40219.5</c:v>
                </c:pt>
                <c:pt idx="80440">
                  <c:v>40220</c:v>
                </c:pt>
                <c:pt idx="80441">
                  <c:v>40220.5</c:v>
                </c:pt>
                <c:pt idx="80442">
                  <c:v>40221</c:v>
                </c:pt>
                <c:pt idx="80443">
                  <c:v>40221.5</c:v>
                </c:pt>
                <c:pt idx="80444">
                  <c:v>40222</c:v>
                </c:pt>
                <c:pt idx="80445">
                  <c:v>40222.5</c:v>
                </c:pt>
                <c:pt idx="80446">
                  <c:v>40223</c:v>
                </c:pt>
                <c:pt idx="80447">
                  <c:v>40223.5</c:v>
                </c:pt>
                <c:pt idx="80448">
                  <c:v>40224</c:v>
                </c:pt>
                <c:pt idx="80449">
                  <c:v>40224.5</c:v>
                </c:pt>
                <c:pt idx="80450">
                  <c:v>40225</c:v>
                </c:pt>
                <c:pt idx="80451">
                  <c:v>40225.5</c:v>
                </c:pt>
                <c:pt idx="80452">
                  <c:v>40226</c:v>
                </c:pt>
                <c:pt idx="80453">
                  <c:v>40226.5</c:v>
                </c:pt>
                <c:pt idx="80454">
                  <c:v>40227</c:v>
                </c:pt>
                <c:pt idx="80455">
                  <c:v>40227.5</c:v>
                </c:pt>
                <c:pt idx="80456">
                  <c:v>40228</c:v>
                </c:pt>
                <c:pt idx="80457">
                  <c:v>40228.5</c:v>
                </c:pt>
                <c:pt idx="80458">
                  <c:v>40229</c:v>
                </c:pt>
                <c:pt idx="80459">
                  <c:v>40229.5</c:v>
                </c:pt>
                <c:pt idx="80460">
                  <c:v>40230</c:v>
                </c:pt>
                <c:pt idx="80461">
                  <c:v>40230.5</c:v>
                </c:pt>
                <c:pt idx="80462">
                  <c:v>40231</c:v>
                </c:pt>
                <c:pt idx="80463">
                  <c:v>40231.5</c:v>
                </c:pt>
                <c:pt idx="80464">
                  <c:v>40232</c:v>
                </c:pt>
                <c:pt idx="80465">
                  <c:v>40232.5</c:v>
                </c:pt>
                <c:pt idx="80466">
                  <c:v>40233</c:v>
                </c:pt>
                <c:pt idx="80467">
                  <c:v>40233.5</c:v>
                </c:pt>
                <c:pt idx="80468">
                  <c:v>40234</c:v>
                </c:pt>
                <c:pt idx="80469">
                  <c:v>40234.5</c:v>
                </c:pt>
                <c:pt idx="80470">
                  <c:v>40235</c:v>
                </c:pt>
                <c:pt idx="80471">
                  <c:v>40235.5</c:v>
                </c:pt>
                <c:pt idx="80472">
                  <c:v>40236</c:v>
                </c:pt>
                <c:pt idx="80473">
                  <c:v>40236.5</c:v>
                </c:pt>
                <c:pt idx="80474">
                  <c:v>40237</c:v>
                </c:pt>
                <c:pt idx="80475">
                  <c:v>40237.5</c:v>
                </c:pt>
                <c:pt idx="80476">
                  <c:v>40238</c:v>
                </c:pt>
                <c:pt idx="80477">
                  <c:v>40238.5</c:v>
                </c:pt>
                <c:pt idx="80478">
                  <c:v>40239</c:v>
                </c:pt>
                <c:pt idx="80479">
                  <c:v>40239.5</c:v>
                </c:pt>
                <c:pt idx="80480">
                  <c:v>40240</c:v>
                </c:pt>
                <c:pt idx="80481">
                  <c:v>40240.5</c:v>
                </c:pt>
                <c:pt idx="80482">
                  <c:v>40241</c:v>
                </c:pt>
                <c:pt idx="80483">
                  <c:v>40241.5</c:v>
                </c:pt>
                <c:pt idx="80484">
                  <c:v>40242</c:v>
                </c:pt>
                <c:pt idx="80485">
                  <c:v>40242.5</c:v>
                </c:pt>
                <c:pt idx="80486">
                  <c:v>40243</c:v>
                </c:pt>
                <c:pt idx="80487">
                  <c:v>40243.5</c:v>
                </c:pt>
                <c:pt idx="80488">
                  <c:v>40244</c:v>
                </c:pt>
                <c:pt idx="80489">
                  <c:v>40244.5</c:v>
                </c:pt>
                <c:pt idx="80490">
                  <c:v>40245</c:v>
                </c:pt>
                <c:pt idx="80491">
                  <c:v>40245.5</c:v>
                </c:pt>
                <c:pt idx="80492">
                  <c:v>40246</c:v>
                </c:pt>
                <c:pt idx="80493">
                  <c:v>40246.5</c:v>
                </c:pt>
                <c:pt idx="80494">
                  <c:v>40247</c:v>
                </c:pt>
                <c:pt idx="80495">
                  <c:v>40247.5</c:v>
                </c:pt>
                <c:pt idx="80496">
                  <c:v>40248</c:v>
                </c:pt>
                <c:pt idx="80497">
                  <c:v>40248.5</c:v>
                </c:pt>
                <c:pt idx="80498">
                  <c:v>40249</c:v>
                </c:pt>
                <c:pt idx="80499">
                  <c:v>40249.5</c:v>
                </c:pt>
                <c:pt idx="80500">
                  <c:v>40250</c:v>
                </c:pt>
                <c:pt idx="80501">
                  <c:v>40250.5</c:v>
                </c:pt>
                <c:pt idx="80502">
                  <c:v>40251</c:v>
                </c:pt>
                <c:pt idx="80503">
                  <c:v>40251.5</c:v>
                </c:pt>
                <c:pt idx="80504">
                  <c:v>40252</c:v>
                </c:pt>
                <c:pt idx="80505">
                  <c:v>40252.5</c:v>
                </c:pt>
                <c:pt idx="80506">
                  <c:v>40253</c:v>
                </c:pt>
                <c:pt idx="80507">
                  <c:v>40253.5</c:v>
                </c:pt>
                <c:pt idx="80508">
                  <c:v>40254</c:v>
                </c:pt>
                <c:pt idx="80509">
                  <c:v>40254.5</c:v>
                </c:pt>
                <c:pt idx="80510">
                  <c:v>40255</c:v>
                </c:pt>
                <c:pt idx="80511">
                  <c:v>40255.5</c:v>
                </c:pt>
                <c:pt idx="80512">
                  <c:v>40256</c:v>
                </c:pt>
                <c:pt idx="80513">
                  <c:v>40256.5</c:v>
                </c:pt>
                <c:pt idx="80514">
                  <c:v>40257</c:v>
                </c:pt>
                <c:pt idx="80515">
                  <c:v>40257.5</c:v>
                </c:pt>
                <c:pt idx="80516">
                  <c:v>40258</c:v>
                </c:pt>
                <c:pt idx="80517">
                  <c:v>40258.5</c:v>
                </c:pt>
                <c:pt idx="80518">
                  <c:v>40259</c:v>
                </c:pt>
                <c:pt idx="80519">
                  <c:v>40259.5</c:v>
                </c:pt>
                <c:pt idx="80520">
                  <c:v>40260</c:v>
                </c:pt>
                <c:pt idx="80521">
                  <c:v>40260.5</c:v>
                </c:pt>
                <c:pt idx="80522">
                  <c:v>40261</c:v>
                </c:pt>
                <c:pt idx="80523">
                  <c:v>40261.5</c:v>
                </c:pt>
                <c:pt idx="80524">
                  <c:v>40262</c:v>
                </c:pt>
                <c:pt idx="80525">
                  <c:v>40262.5</c:v>
                </c:pt>
                <c:pt idx="80526">
                  <c:v>40263</c:v>
                </c:pt>
                <c:pt idx="80527">
                  <c:v>40263.5</c:v>
                </c:pt>
                <c:pt idx="80528">
                  <c:v>40264</c:v>
                </c:pt>
                <c:pt idx="80529">
                  <c:v>40264.5</c:v>
                </c:pt>
                <c:pt idx="80530">
                  <c:v>40265</c:v>
                </c:pt>
                <c:pt idx="80531">
                  <c:v>40265.5</c:v>
                </c:pt>
                <c:pt idx="80532">
                  <c:v>40266</c:v>
                </c:pt>
                <c:pt idx="80533">
                  <c:v>40266.5</c:v>
                </c:pt>
                <c:pt idx="80534">
                  <c:v>40267</c:v>
                </c:pt>
                <c:pt idx="80535">
                  <c:v>40267.5</c:v>
                </c:pt>
                <c:pt idx="80536">
                  <c:v>40268</c:v>
                </c:pt>
                <c:pt idx="80537">
                  <c:v>40268.5</c:v>
                </c:pt>
                <c:pt idx="80538">
                  <c:v>40269</c:v>
                </c:pt>
                <c:pt idx="80539">
                  <c:v>40269.5</c:v>
                </c:pt>
                <c:pt idx="80540">
                  <c:v>40270</c:v>
                </c:pt>
                <c:pt idx="80541">
                  <c:v>40270.5</c:v>
                </c:pt>
                <c:pt idx="80542">
                  <c:v>40271</c:v>
                </c:pt>
                <c:pt idx="80543">
                  <c:v>40271.5</c:v>
                </c:pt>
                <c:pt idx="80544">
                  <c:v>40272</c:v>
                </c:pt>
                <c:pt idx="80545">
                  <c:v>40272.5</c:v>
                </c:pt>
                <c:pt idx="80546">
                  <c:v>40273</c:v>
                </c:pt>
                <c:pt idx="80547">
                  <c:v>40273.5</c:v>
                </c:pt>
                <c:pt idx="80548">
                  <c:v>40274</c:v>
                </c:pt>
                <c:pt idx="80549">
                  <c:v>40274.5</c:v>
                </c:pt>
                <c:pt idx="80550">
                  <c:v>40275</c:v>
                </c:pt>
                <c:pt idx="80551">
                  <c:v>40275.5</c:v>
                </c:pt>
                <c:pt idx="80552">
                  <c:v>40276</c:v>
                </c:pt>
                <c:pt idx="80553">
                  <c:v>40276.5</c:v>
                </c:pt>
                <c:pt idx="80554">
                  <c:v>40277</c:v>
                </c:pt>
                <c:pt idx="80555">
                  <c:v>40277.5</c:v>
                </c:pt>
                <c:pt idx="80556">
                  <c:v>40278</c:v>
                </c:pt>
                <c:pt idx="80557">
                  <c:v>40278.5</c:v>
                </c:pt>
                <c:pt idx="80558">
                  <c:v>40279</c:v>
                </c:pt>
                <c:pt idx="80559">
                  <c:v>40279.5</c:v>
                </c:pt>
                <c:pt idx="80560">
                  <c:v>40280</c:v>
                </c:pt>
                <c:pt idx="80561">
                  <c:v>40280.5</c:v>
                </c:pt>
                <c:pt idx="80562">
                  <c:v>40281</c:v>
                </c:pt>
                <c:pt idx="80563">
                  <c:v>40281.5</c:v>
                </c:pt>
                <c:pt idx="80564">
                  <c:v>40282</c:v>
                </c:pt>
                <c:pt idx="80565">
                  <c:v>40282.5</c:v>
                </c:pt>
                <c:pt idx="80566">
                  <c:v>40283</c:v>
                </c:pt>
                <c:pt idx="80567">
                  <c:v>40283.5</c:v>
                </c:pt>
                <c:pt idx="80568">
                  <c:v>40284</c:v>
                </c:pt>
                <c:pt idx="80569">
                  <c:v>40284.5</c:v>
                </c:pt>
                <c:pt idx="80570">
                  <c:v>40285</c:v>
                </c:pt>
                <c:pt idx="80571">
                  <c:v>40285.5</c:v>
                </c:pt>
                <c:pt idx="80572">
                  <c:v>40286</c:v>
                </c:pt>
                <c:pt idx="80573">
                  <c:v>40286.5</c:v>
                </c:pt>
                <c:pt idx="80574">
                  <c:v>40287</c:v>
                </c:pt>
                <c:pt idx="80575">
                  <c:v>40287.5</c:v>
                </c:pt>
                <c:pt idx="80576">
                  <c:v>40288</c:v>
                </c:pt>
                <c:pt idx="80577">
                  <c:v>40288.5</c:v>
                </c:pt>
                <c:pt idx="80578">
                  <c:v>40289</c:v>
                </c:pt>
                <c:pt idx="80579">
                  <c:v>40289.5</c:v>
                </c:pt>
                <c:pt idx="80580">
                  <c:v>40290</c:v>
                </c:pt>
                <c:pt idx="80581">
                  <c:v>40290.5</c:v>
                </c:pt>
                <c:pt idx="80582">
                  <c:v>40291</c:v>
                </c:pt>
                <c:pt idx="80583">
                  <c:v>40291.5</c:v>
                </c:pt>
                <c:pt idx="80584">
                  <c:v>40292</c:v>
                </c:pt>
                <c:pt idx="80585">
                  <c:v>40292.5</c:v>
                </c:pt>
                <c:pt idx="80586">
                  <c:v>40293</c:v>
                </c:pt>
                <c:pt idx="80587">
                  <c:v>40293.5</c:v>
                </c:pt>
                <c:pt idx="80588">
                  <c:v>40294</c:v>
                </c:pt>
                <c:pt idx="80589">
                  <c:v>40294.5</c:v>
                </c:pt>
                <c:pt idx="80590">
                  <c:v>40295</c:v>
                </c:pt>
                <c:pt idx="80591">
                  <c:v>40295.5</c:v>
                </c:pt>
                <c:pt idx="80592">
                  <c:v>40296</c:v>
                </c:pt>
                <c:pt idx="80593">
                  <c:v>40296.5</c:v>
                </c:pt>
                <c:pt idx="80594">
                  <c:v>40297</c:v>
                </c:pt>
                <c:pt idx="80595">
                  <c:v>40297.5</c:v>
                </c:pt>
                <c:pt idx="80596">
                  <c:v>40298</c:v>
                </c:pt>
                <c:pt idx="80597">
                  <c:v>40298.5</c:v>
                </c:pt>
                <c:pt idx="80598">
                  <c:v>40299</c:v>
                </c:pt>
                <c:pt idx="80599">
                  <c:v>40299.5</c:v>
                </c:pt>
                <c:pt idx="80600">
                  <c:v>40300</c:v>
                </c:pt>
                <c:pt idx="80601">
                  <c:v>40300.5</c:v>
                </c:pt>
                <c:pt idx="80602">
                  <c:v>40301</c:v>
                </c:pt>
                <c:pt idx="80603">
                  <c:v>40301.5</c:v>
                </c:pt>
                <c:pt idx="80604">
                  <c:v>40302</c:v>
                </c:pt>
                <c:pt idx="80605">
                  <c:v>40302.5</c:v>
                </c:pt>
                <c:pt idx="80606">
                  <c:v>40303</c:v>
                </c:pt>
                <c:pt idx="80607">
                  <c:v>40303.5</c:v>
                </c:pt>
                <c:pt idx="80608">
                  <c:v>40304</c:v>
                </c:pt>
                <c:pt idx="80609">
                  <c:v>40304.5</c:v>
                </c:pt>
                <c:pt idx="80610">
                  <c:v>40305</c:v>
                </c:pt>
                <c:pt idx="80611">
                  <c:v>40305.5</c:v>
                </c:pt>
                <c:pt idx="80612">
                  <c:v>40306</c:v>
                </c:pt>
                <c:pt idx="80613">
                  <c:v>40306.5</c:v>
                </c:pt>
                <c:pt idx="80614">
                  <c:v>40307</c:v>
                </c:pt>
                <c:pt idx="80615">
                  <c:v>40307.5</c:v>
                </c:pt>
                <c:pt idx="80616">
                  <c:v>40308</c:v>
                </c:pt>
                <c:pt idx="80617">
                  <c:v>40308.5</c:v>
                </c:pt>
                <c:pt idx="80618">
                  <c:v>40309</c:v>
                </c:pt>
                <c:pt idx="80619">
                  <c:v>40309.5</c:v>
                </c:pt>
                <c:pt idx="80620">
                  <c:v>40310</c:v>
                </c:pt>
                <c:pt idx="80621">
                  <c:v>40310.5</c:v>
                </c:pt>
                <c:pt idx="80622">
                  <c:v>40311</c:v>
                </c:pt>
                <c:pt idx="80623">
                  <c:v>40311.5</c:v>
                </c:pt>
                <c:pt idx="80624">
                  <c:v>40312</c:v>
                </c:pt>
                <c:pt idx="80625">
                  <c:v>40312.5</c:v>
                </c:pt>
                <c:pt idx="80626">
                  <c:v>40313</c:v>
                </c:pt>
                <c:pt idx="80627">
                  <c:v>40313.5</c:v>
                </c:pt>
                <c:pt idx="80628">
                  <c:v>40314</c:v>
                </c:pt>
                <c:pt idx="80629">
                  <c:v>40314.5</c:v>
                </c:pt>
                <c:pt idx="80630">
                  <c:v>40315</c:v>
                </c:pt>
                <c:pt idx="80631">
                  <c:v>40315.5</c:v>
                </c:pt>
                <c:pt idx="80632">
                  <c:v>40316</c:v>
                </c:pt>
                <c:pt idx="80633">
                  <c:v>40316.5</c:v>
                </c:pt>
                <c:pt idx="80634">
                  <c:v>40317</c:v>
                </c:pt>
                <c:pt idx="80635">
                  <c:v>40317.5</c:v>
                </c:pt>
                <c:pt idx="80636">
                  <c:v>40318</c:v>
                </c:pt>
                <c:pt idx="80637">
                  <c:v>40318.5</c:v>
                </c:pt>
                <c:pt idx="80638">
                  <c:v>40319</c:v>
                </c:pt>
                <c:pt idx="80639">
                  <c:v>40319.5</c:v>
                </c:pt>
                <c:pt idx="80640">
                  <c:v>40320</c:v>
                </c:pt>
                <c:pt idx="80641">
                  <c:v>40320.5</c:v>
                </c:pt>
                <c:pt idx="80642">
                  <c:v>40321</c:v>
                </c:pt>
                <c:pt idx="80643">
                  <c:v>40321.5</c:v>
                </c:pt>
                <c:pt idx="80644">
                  <c:v>40322</c:v>
                </c:pt>
                <c:pt idx="80645">
                  <c:v>40322.5</c:v>
                </c:pt>
                <c:pt idx="80646">
                  <c:v>40323</c:v>
                </c:pt>
                <c:pt idx="80647">
                  <c:v>40323.5</c:v>
                </c:pt>
                <c:pt idx="80648">
                  <c:v>40324</c:v>
                </c:pt>
                <c:pt idx="80649">
                  <c:v>40324.5</c:v>
                </c:pt>
                <c:pt idx="80650">
                  <c:v>40325</c:v>
                </c:pt>
                <c:pt idx="80651">
                  <c:v>40325.5</c:v>
                </c:pt>
                <c:pt idx="80652">
                  <c:v>40326</c:v>
                </c:pt>
                <c:pt idx="80653">
                  <c:v>40326.5</c:v>
                </c:pt>
                <c:pt idx="80654">
                  <c:v>40327</c:v>
                </c:pt>
                <c:pt idx="80655">
                  <c:v>40327.5</c:v>
                </c:pt>
                <c:pt idx="80656">
                  <c:v>40328</c:v>
                </c:pt>
                <c:pt idx="80657">
                  <c:v>40328.5</c:v>
                </c:pt>
                <c:pt idx="80658">
                  <c:v>40329</c:v>
                </c:pt>
                <c:pt idx="80659">
                  <c:v>40329.5</c:v>
                </c:pt>
                <c:pt idx="80660">
                  <c:v>40330</c:v>
                </c:pt>
                <c:pt idx="80661">
                  <c:v>40330.5</c:v>
                </c:pt>
                <c:pt idx="80662">
                  <c:v>40331</c:v>
                </c:pt>
                <c:pt idx="80663">
                  <c:v>40331.5</c:v>
                </c:pt>
                <c:pt idx="80664">
                  <c:v>40332</c:v>
                </c:pt>
                <c:pt idx="80665">
                  <c:v>40332.5</c:v>
                </c:pt>
                <c:pt idx="80666">
                  <c:v>40333</c:v>
                </c:pt>
                <c:pt idx="80667">
                  <c:v>40333.5</c:v>
                </c:pt>
                <c:pt idx="80668">
                  <c:v>40334</c:v>
                </c:pt>
                <c:pt idx="80669">
                  <c:v>40334.5</c:v>
                </c:pt>
                <c:pt idx="80670">
                  <c:v>40335</c:v>
                </c:pt>
                <c:pt idx="80671">
                  <c:v>40335.5</c:v>
                </c:pt>
                <c:pt idx="80672">
                  <c:v>40336</c:v>
                </c:pt>
                <c:pt idx="80673">
                  <c:v>40336.5</c:v>
                </c:pt>
                <c:pt idx="80674">
                  <c:v>40337</c:v>
                </c:pt>
                <c:pt idx="80675">
                  <c:v>40337.5</c:v>
                </c:pt>
                <c:pt idx="80676">
                  <c:v>40338</c:v>
                </c:pt>
                <c:pt idx="80677">
                  <c:v>40338.5</c:v>
                </c:pt>
                <c:pt idx="80678">
                  <c:v>40339</c:v>
                </c:pt>
                <c:pt idx="80679">
                  <c:v>40339.5</c:v>
                </c:pt>
                <c:pt idx="80680">
                  <c:v>40340</c:v>
                </c:pt>
                <c:pt idx="80681">
                  <c:v>40340.5</c:v>
                </c:pt>
                <c:pt idx="80682">
                  <c:v>40341</c:v>
                </c:pt>
                <c:pt idx="80683">
                  <c:v>40341.5</c:v>
                </c:pt>
                <c:pt idx="80684">
                  <c:v>40342</c:v>
                </c:pt>
                <c:pt idx="80685">
                  <c:v>40342.5</c:v>
                </c:pt>
                <c:pt idx="80686">
                  <c:v>40343</c:v>
                </c:pt>
                <c:pt idx="80687">
                  <c:v>40343.5</c:v>
                </c:pt>
                <c:pt idx="80688">
                  <c:v>40344</c:v>
                </c:pt>
                <c:pt idx="80689">
                  <c:v>40344.5</c:v>
                </c:pt>
                <c:pt idx="80690">
                  <c:v>40345</c:v>
                </c:pt>
                <c:pt idx="80691">
                  <c:v>40345.5</c:v>
                </c:pt>
                <c:pt idx="80692">
                  <c:v>40346</c:v>
                </c:pt>
                <c:pt idx="80693">
                  <c:v>40346.5</c:v>
                </c:pt>
                <c:pt idx="80694">
                  <c:v>40347</c:v>
                </c:pt>
                <c:pt idx="80695">
                  <c:v>40347.5</c:v>
                </c:pt>
                <c:pt idx="80696">
                  <c:v>40348</c:v>
                </c:pt>
                <c:pt idx="80697">
                  <c:v>40348.5</c:v>
                </c:pt>
                <c:pt idx="80698">
                  <c:v>40349</c:v>
                </c:pt>
                <c:pt idx="80699">
                  <c:v>40349.5</c:v>
                </c:pt>
                <c:pt idx="80700">
                  <c:v>40350</c:v>
                </c:pt>
                <c:pt idx="80701">
                  <c:v>40350.5</c:v>
                </c:pt>
                <c:pt idx="80702">
                  <c:v>40351</c:v>
                </c:pt>
                <c:pt idx="80703">
                  <c:v>40351.5</c:v>
                </c:pt>
                <c:pt idx="80704">
                  <c:v>40352</c:v>
                </c:pt>
                <c:pt idx="80705">
                  <c:v>40352.5</c:v>
                </c:pt>
                <c:pt idx="80706">
                  <c:v>40353</c:v>
                </c:pt>
                <c:pt idx="80707">
                  <c:v>40353.5</c:v>
                </c:pt>
                <c:pt idx="80708">
                  <c:v>40354</c:v>
                </c:pt>
                <c:pt idx="80709">
                  <c:v>40354.5</c:v>
                </c:pt>
                <c:pt idx="80710">
                  <c:v>40355</c:v>
                </c:pt>
                <c:pt idx="80711">
                  <c:v>40355.5</c:v>
                </c:pt>
                <c:pt idx="80712">
                  <c:v>40356</c:v>
                </c:pt>
                <c:pt idx="80713">
                  <c:v>40356.5</c:v>
                </c:pt>
                <c:pt idx="80714">
                  <c:v>40357</c:v>
                </c:pt>
                <c:pt idx="80715">
                  <c:v>40357.5</c:v>
                </c:pt>
                <c:pt idx="80716">
                  <c:v>40358</c:v>
                </c:pt>
                <c:pt idx="80717">
                  <c:v>40358.5</c:v>
                </c:pt>
                <c:pt idx="80718">
                  <c:v>40359</c:v>
                </c:pt>
                <c:pt idx="80719">
                  <c:v>40359.5</c:v>
                </c:pt>
                <c:pt idx="80720">
                  <c:v>40360</c:v>
                </c:pt>
                <c:pt idx="80721">
                  <c:v>40360.5</c:v>
                </c:pt>
                <c:pt idx="80722">
                  <c:v>40361</c:v>
                </c:pt>
                <c:pt idx="80723">
                  <c:v>40361.5</c:v>
                </c:pt>
                <c:pt idx="80724">
                  <c:v>40362</c:v>
                </c:pt>
                <c:pt idx="80725">
                  <c:v>40362.5</c:v>
                </c:pt>
                <c:pt idx="80726">
                  <c:v>40363</c:v>
                </c:pt>
                <c:pt idx="80727">
                  <c:v>40363.5</c:v>
                </c:pt>
                <c:pt idx="80728">
                  <c:v>40364</c:v>
                </c:pt>
                <c:pt idx="80729">
                  <c:v>40364.5</c:v>
                </c:pt>
                <c:pt idx="80730">
                  <c:v>40365</c:v>
                </c:pt>
                <c:pt idx="80731">
                  <c:v>40365.5</c:v>
                </c:pt>
                <c:pt idx="80732">
                  <c:v>40366</c:v>
                </c:pt>
                <c:pt idx="80733">
                  <c:v>40366.5</c:v>
                </c:pt>
                <c:pt idx="80734">
                  <c:v>40367</c:v>
                </c:pt>
                <c:pt idx="80735">
                  <c:v>40367.5</c:v>
                </c:pt>
                <c:pt idx="80736">
                  <c:v>40368</c:v>
                </c:pt>
                <c:pt idx="80737">
                  <c:v>40368.5</c:v>
                </c:pt>
                <c:pt idx="80738">
                  <c:v>40369</c:v>
                </c:pt>
                <c:pt idx="80739">
                  <c:v>40369.5</c:v>
                </c:pt>
                <c:pt idx="80740">
                  <c:v>40370</c:v>
                </c:pt>
                <c:pt idx="80741">
                  <c:v>40370.5</c:v>
                </c:pt>
                <c:pt idx="80742">
                  <c:v>40371</c:v>
                </c:pt>
                <c:pt idx="80743">
                  <c:v>40371.5</c:v>
                </c:pt>
                <c:pt idx="80744">
                  <c:v>40372</c:v>
                </c:pt>
                <c:pt idx="80745">
                  <c:v>40372.5</c:v>
                </c:pt>
                <c:pt idx="80746">
                  <c:v>40373</c:v>
                </c:pt>
                <c:pt idx="80747">
                  <c:v>40373.5</c:v>
                </c:pt>
                <c:pt idx="80748">
                  <c:v>40374</c:v>
                </c:pt>
                <c:pt idx="80749">
                  <c:v>40374.5</c:v>
                </c:pt>
                <c:pt idx="80750">
                  <c:v>40375</c:v>
                </c:pt>
                <c:pt idx="80751">
                  <c:v>40375.5</c:v>
                </c:pt>
                <c:pt idx="80752">
                  <c:v>40376</c:v>
                </c:pt>
                <c:pt idx="80753">
                  <c:v>40376.5</c:v>
                </c:pt>
                <c:pt idx="80754">
                  <c:v>40377</c:v>
                </c:pt>
                <c:pt idx="80755">
                  <c:v>40377.5</c:v>
                </c:pt>
                <c:pt idx="80756">
                  <c:v>40378</c:v>
                </c:pt>
                <c:pt idx="80757">
                  <c:v>40378.5</c:v>
                </c:pt>
                <c:pt idx="80758">
                  <c:v>40379</c:v>
                </c:pt>
                <c:pt idx="80759">
                  <c:v>40379.5</c:v>
                </c:pt>
                <c:pt idx="80760">
                  <c:v>40380</c:v>
                </c:pt>
                <c:pt idx="80761">
                  <c:v>40380.5</c:v>
                </c:pt>
                <c:pt idx="80762">
                  <c:v>40381</c:v>
                </c:pt>
                <c:pt idx="80763">
                  <c:v>40381.5</c:v>
                </c:pt>
                <c:pt idx="80764">
                  <c:v>40382</c:v>
                </c:pt>
                <c:pt idx="80765">
                  <c:v>40382.5</c:v>
                </c:pt>
                <c:pt idx="80766">
                  <c:v>40383</c:v>
                </c:pt>
                <c:pt idx="80767">
                  <c:v>40383.5</c:v>
                </c:pt>
                <c:pt idx="80768">
                  <c:v>40384</c:v>
                </c:pt>
                <c:pt idx="80769">
                  <c:v>40384.5</c:v>
                </c:pt>
                <c:pt idx="80770">
                  <c:v>40385</c:v>
                </c:pt>
                <c:pt idx="80771">
                  <c:v>40385.5</c:v>
                </c:pt>
                <c:pt idx="80772">
                  <c:v>40386</c:v>
                </c:pt>
                <c:pt idx="80773">
                  <c:v>40386.5</c:v>
                </c:pt>
                <c:pt idx="80774">
                  <c:v>40387</c:v>
                </c:pt>
                <c:pt idx="80775">
                  <c:v>40387.5</c:v>
                </c:pt>
                <c:pt idx="80776">
                  <c:v>40388</c:v>
                </c:pt>
                <c:pt idx="80777">
                  <c:v>40388.5</c:v>
                </c:pt>
                <c:pt idx="80778">
                  <c:v>40389</c:v>
                </c:pt>
                <c:pt idx="80779">
                  <c:v>40389.5</c:v>
                </c:pt>
                <c:pt idx="80780">
                  <c:v>40390</c:v>
                </c:pt>
                <c:pt idx="80781">
                  <c:v>40390.5</c:v>
                </c:pt>
                <c:pt idx="80782">
                  <c:v>40391</c:v>
                </c:pt>
                <c:pt idx="80783">
                  <c:v>40391.5</c:v>
                </c:pt>
                <c:pt idx="80784">
                  <c:v>40392</c:v>
                </c:pt>
                <c:pt idx="80785">
                  <c:v>40392.5</c:v>
                </c:pt>
                <c:pt idx="80786">
                  <c:v>40393</c:v>
                </c:pt>
                <c:pt idx="80787">
                  <c:v>40393.5</c:v>
                </c:pt>
                <c:pt idx="80788">
                  <c:v>40394</c:v>
                </c:pt>
                <c:pt idx="80789">
                  <c:v>40394.5</c:v>
                </c:pt>
                <c:pt idx="80790">
                  <c:v>40395</c:v>
                </c:pt>
                <c:pt idx="80791">
                  <c:v>40395.5</c:v>
                </c:pt>
                <c:pt idx="80792">
                  <c:v>40396</c:v>
                </c:pt>
                <c:pt idx="80793">
                  <c:v>40396.5</c:v>
                </c:pt>
                <c:pt idx="80794">
                  <c:v>40397</c:v>
                </c:pt>
                <c:pt idx="80795">
                  <c:v>40397.5</c:v>
                </c:pt>
                <c:pt idx="80796">
                  <c:v>40398</c:v>
                </c:pt>
                <c:pt idx="80797">
                  <c:v>40398.5</c:v>
                </c:pt>
                <c:pt idx="80798">
                  <c:v>40399</c:v>
                </c:pt>
                <c:pt idx="80799">
                  <c:v>40399.5</c:v>
                </c:pt>
                <c:pt idx="80800">
                  <c:v>40400</c:v>
                </c:pt>
                <c:pt idx="80801">
                  <c:v>40400.5</c:v>
                </c:pt>
                <c:pt idx="80802">
                  <c:v>40401</c:v>
                </c:pt>
                <c:pt idx="80803">
                  <c:v>40401.5</c:v>
                </c:pt>
                <c:pt idx="80804">
                  <c:v>40402</c:v>
                </c:pt>
                <c:pt idx="80805">
                  <c:v>40402.5</c:v>
                </c:pt>
                <c:pt idx="80806">
                  <c:v>40403</c:v>
                </c:pt>
                <c:pt idx="80807">
                  <c:v>40403.5</c:v>
                </c:pt>
                <c:pt idx="80808">
                  <c:v>40404</c:v>
                </c:pt>
                <c:pt idx="80809">
                  <c:v>40404.5</c:v>
                </c:pt>
                <c:pt idx="80810">
                  <c:v>40405</c:v>
                </c:pt>
                <c:pt idx="80811">
                  <c:v>40405.5</c:v>
                </c:pt>
                <c:pt idx="80812">
                  <c:v>40406</c:v>
                </c:pt>
                <c:pt idx="80813">
                  <c:v>40406.5</c:v>
                </c:pt>
                <c:pt idx="80814">
                  <c:v>40407</c:v>
                </c:pt>
                <c:pt idx="80815">
                  <c:v>40407.5</c:v>
                </c:pt>
                <c:pt idx="80816">
                  <c:v>40408</c:v>
                </c:pt>
                <c:pt idx="80817">
                  <c:v>40408.5</c:v>
                </c:pt>
                <c:pt idx="80818">
                  <c:v>40409</c:v>
                </c:pt>
                <c:pt idx="80819">
                  <c:v>40409.5</c:v>
                </c:pt>
                <c:pt idx="80820">
                  <c:v>40410</c:v>
                </c:pt>
                <c:pt idx="80821">
                  <c:v>40410.5</c:v>
                </c:pt>
                <c:pt idx="80822">
                  <c:v>40411</c:v>
                </c:pt>
                <c:pt idx="80823">
                  <c:v>40411.5</c:v>
                </c:pt>
                <c:pt idx="80824">
                  <c:v>40412</c:v>
                </c:pt>
                <c:pt idx="80825">
                  <c:v>40412.5</c:v>
                </c:pt>
                <c:pt idx="80826">
                  <c:v>40413</c:v>
                </c:pt>
                <c:pt idx="80827">
                  <c:v>40413.5</c:v>
                </c:pt>
                <c:pt idx="80828">
                  <c:v>40414</c:v>
                </c:pt>
                <c:pt idx="80829">
                  <c:v>40414.5</c:v>
                </c:pt>
                <c:pt idx="80830">
                  <c:v>40415</c:v>
                </c:pt>
                <c:pt idx="80831">
                  <c:v>40415.5</c:v>
                </c:pt>
                <c:pt idx="80832">
                  <c:v>40416</c:v>
                </c:pt>
                <c:pt idx="80833">
                  <c:v>40416.5</c:v>
                </c:pt>
                <c:pt idx="80834">
                  <c:v>40417</c:v>
                </c:pt>
                <c:pt idx="80835">
                  <c:v>40417.5</c:v>
                </c:pt>
                <c:pt idx="80836">
                  <c:v>40418</c:v>
                </c:pt>
                <c:pt idx="80837">
                  <c:v>40418.5</c:v>
                </c:pt>
                <c:pt idx="80838">
                  <c:v>40419</c:v>
                </c:pt>
                <c:pt idx="80839">
                  <c:v>40419.5</c:v>
                </c:pt>
                <c:pt idx="80840">
                  <c:v>40420</c:v>
                </c:pt>
                <c:pt idx="80841">
                  <c:v>40420.5</c:v>
                </c:pt>
                <c:pt idx="80842">
                  <c:v>40421</c:v>
                </c:pt>
                <c:pt idx="80843">
                  <c:v>40421.5</c:v>
                </c:pt>
                <c:pt idx="80844">
                  <c:v>40422</c:v>
                </c:pt>
                <c:pt idx="80845">
                  <c:v>40422.5</c:v>
                </c:pt>
                <c:pt idx="80846">
                  <c:v>40423</c:v>
                </c:pt>
                <c:pt idx="80847">
                  <c:v>40423.5</c:v>
                </c:pt>
                <c:pt idx="80848">
                  <c:v>40424</c:v>
                </c:pt>
                <c:pt idx="80849">
                  <c:v>40424.5</c:v>
                </c:pt>
                <c:pt idx="80850">
                  <c:v>40425</c:v>
                </c:pt>
                <c:pt idx="80851">
                  <c:v>40425.5</c:v>
                </c:pt>
                <c:pt idx="80852">
                  <c:v>40426</c:v>
                </c:pt>
                <c:pt idx="80853">
                  <c:v>40426.5</c:v>
                </c:pt>
                <c:pt idx="80854">
                  <c:v>40427</c:v>
                </c:pt>
                <c:pt idx="80855">
                  <c:v>40427.5</c:v>
                </c:pt>
                <c:pt idx="80856">
                  <c:v>40428</c:v>
                </c:pt>
                <c:pt idx="80857">
                  <c:v>40428.5</c:v>
                </c:pt>
                <c:pt idx="80858">
                  <c:v>40429</c:v>
                </c:pt>
                <c:pt idx="80859">
                  <c:v>40429.5</c:v>
                </c:pt>
                <c:pt idx="80860">
                  <c:v>40430</c:v>
                </c:pt>
                <c:pt idx="80861">
                  <c:v>40430.5</c:v>
                </c:pt>
                <c:pt idx="80862">
                  <c:v>40431</c:v>
                </c:pt>
                <c:pt idx="80863">
                  <c:v>40431.5</c:v>
                </c:pt>
                <c:pt idx="80864">
                  <c:v>40432</c:v>
                </c:pt>
                <c:pt idx="80865">
                  <c:v>40432.5</c:v>
                </c:pt>
                <c:pt idx="80866">
                  <c:v>40433</c:v>
                </c:pt>
                <c:pt idx="80867">
                  <c:v>40433.5</c:v>
                </c:pt>
                <c:pt idx="80868">
                  <c:v>40434</c:v>
                </c:pt>
                <c:pt idx="80869">
                  <c:v>40434.5</c:v>
                </c:pt>
                <c:pt idx="80870">
                  <c:v>40435</c:v>
                </c:pt>
                <c:pt idx="80871">
                  <c:v>40435.5</c:v>
                </c:pt>
                <c:pt idx="80872">
                  <c:v>40436</c:v>
                </c:pt>
                <c:pt idx="80873">
                  <c:v>40436.5</c:v>
                </c:pt>
                <c:pt idx="80874">
                  <c:v>40437</c:v>
                </c:pt>
                <c:pt idx="80875">
                  <c:v>40437.5</c:v>
                </c:pt>
                <c:pt idx="80876">
                  <c:v>40438</c:v>
                </c:pt>
                <c:pt idx="80877">
                  <c:v>40438.5</c:v>
                </c:pt>
                <c:pt idx="80878">
                  <c:v>40439</c:v>
                </c:pt>
                <c:pt idx="80879">
                  <c:v>40439.5</c:v>
                </c:pt>
                <c:pt idx="80880">
                  <c:v>40440</c:v>
                </c:pt>
                <c:pt idx="80881">
                  <c:v>40440.5</c:v>
                </c:pt>
                <c:pt idx="80882">
                  <c:v>40441</c:v>
                </c:pt>
                <c:pt idx="80883">
                  <c:v>40441.5</c:v>
                </c:pt>
                <c:pt idx="80884">
                  <c:v>40442</c:v>
                </c:pt>
                <c:pt idx="80885">
                  <c:v>40442.5</c:v>
                </c:pt>
                <c:pt idx="80886">
                  <c:v>40443</c:v>
                </c:pt>
                <c:pt idx="80887">
                  <c:v>40443.5</c:v>
                </c:pt>
                <c:pt idx="80888">
                  <c:v>40444</c:v>
                </c:pt>
                <c:pt idx="80889">
                  <c:v>40444.5</c:v>
                </c:pt>
                <c:pt idx="80890">
                  <c:v>40445</c:v>
                </c:pt>
                <c:pt idx="80891">
                  <c:v>40445.5</c:v>
                </c:pt>
                <c:pt idx="80892">
                  <c:v>40446</c:v>
                </c:pt>
                <c:pt idx="80893">
                  <c:v>40446.5</c:v>
                </c:pt>
                <c:pt idx="80894">
                  <c:v>40447</c:v>
                </c:pt>
                <c:pt idx="80895">
                  <c:v>40447.5</c:v>
                </c:pt>
                <c:pt idx="80896">
                  <c:v>40448</c:v>
                </c:pt>
                <c:pt idx="80897">
                  <c:v>40448.5</c:v>
                </c:pt>
                <c:pt idx="80898">
                  <c:v>40449</c:v>
                </c:pt>
                <c:pt idx="80899">
                  <c:v>40449.5</c:v>
                </c:pt>
                <c:pt idx="80900">
                  <c:v>40450</c:v>
                </c:pt>
                <c:pt idx="80901">
                  <c:v>40450.5</c:v>
                </c:pt>
                <c:pt idx="80902">
                  <c:v>40451</c:v>
                </c:pt>
                <c:pt idx="80903">
                  <c:v>40451.5</c:v>
                </c:pt>
                <c:pt idx="80904">
                  <c:v>40452</c:v>
                </c:pt>
                <c:pt idx="80905">
                  <c:v>40452.5</c:v>
                </c:pt>
                <c:pt idx="80906">
                  <c:v>40453</c:v>
                </c:pt>
                <c:pt idx="80907">
                  <c:v>40453.5</c:v>
                </c:pt>
                <c:pt idx="80908">
                  <c:v>40454</c:v>
                </c:pt>
                <c:pt idx="80909">
                  <c:v>40454.5</c:v>
                </c:pt>
                <c:pt idx="80910">
                  <c:v>40455</c:v>
                </c:pt>
                <c:pt idx="80911">
                  <c:v>40455.5</c:v>
                </c:pt>
                <c:pt idx="80912">
                  <c:v>40456</c:v>
                </c:pt>
                <c:pt idx="80913">
                  <c:v>40456.5</c:v>
                </c:pt>
                <c:pt idx="80914">
                  <c:v>40457</c:v>
                </c:pt>
                <c:pt idx="80915">
                  <c:v>40457.5</c:v>
                </c:pt>
                <c:pt idx="80916">
                  <c:v>40458</c:v>
                </c:pt>
                <c:pt idx="80917">
                  <c:v>40458.5</c:v>
                </c:pt>
                <c:pt idx="80918">
                  <c:v>40459</c:v>
                </c:pt>
                <c:pt idx="80919">
                  <c:v>40459.5</c:v>
                </c:pt>
                <c:pt idx="80920">
                  <c:v>40460</c:v>
                </c:pt>
                <c:pt idx="80921">
                  <c:v>40460.5</c:v>
                </c:pt>
                <c:pt idx="80922">
                  <c:v>40461</c:v>
                </c:pt>
                <c:pt idx="80923">
                  <c:v>40461.5</c:v>
                </c:pt>
                <c:pt idx="80924">
                  <c:v>40462</c:v>
                </c:pt>
                <c:pt idx="80925">
                  <c:v>40462.5</c:v>
                </c:pt>
                <c:pt idx="80926">
                  <c:v>40463</c:v>
                </c:pt>
                <c:pt idx="80927">
                  <c:v>40463.5</c:v>
                </c:pt>
                <c:pt idx="80928">
                  <c:v>40464</c:v>
                </c:pt>
                <c:pt idx="80929">
                  <c:v>40464.5</c:v>
                </c:pt>
                <c:pt idx="80930">
                  <c:v>40465</c:v>
                </c:pt>
                <c:pt idx="80931">
                  <c:v>40465.5</c:v>
                </c:pt>
                <c:pt idx="80932">
                  <c:v>40466</c:v>
                </c:pt>
                <c:pt idx="80933">
                  <c:v>40466.5</c:v>
                </c:pt>
                <c:pt idx="80934">
                  <c:v>40467</c:v>
                </c:pt>
                <c:pt idx="80935">
                  <c:v>40467.5</c:v>
                </c:pt>
                <c:pt idx="80936">
                  <c:v>40468</c:v>
                </c:pt>
                <c:pt idx="80937">
                  <c:v>40468.5</c:v>
                </c:pt>
                <c:pt idx="80938">
                  <c:v>40469</c:v>
                </c:pt>
                <c:pt idx="80939">
                  <c:v>40469.5</c:v>
                </c:pt>
                <c:pt idx="80940">
                  <c:v>40470</c:v>
                </c:pt>
                <c:pt idx="80941">
                  <c:v>40470.5</c:v>
                </c:pt>
                <c:pt idx="80942">
                  <c:v>40471</c:v>
                </c:pt>
                <c:pt idx="80943">
                  <c:v>40471.5</c:v>
                </c:pt>
                <c:pt idx="80944">
                  <c:v>40472</c:v>
                </c:pt>
                <c:pt idx="80945">
                  <c:v>40472.5</c:v>
                </c:pt>
                <c:pt idx="80946">
                  <c:v>40473</c:v>
                </c:pt>
                <c:pt idx="80947">
                  <c:v>40473.5</c:v>
                </c:pt>
                <c:pt idx="80948">
                  <c:v>40474</c:v>
                </c:pt>
                <c:pt idx="80949">
                  <c:v>40474.5</c:v>
                </c:pt>
                <c:pt idx="80950">
                  <c:v>40475</c:v>
                </c:pt>
                <c:pt idx="80951">
                  <c:v>40475.5</c:v>
                </c:pt>
                <c:pt idx="80952">
                  <c:v>40476</c:v>
                </c:pt>
                <c:pt idx="80953">
                  <c:v>40476.5</c:v>
                </c:pt>
                <c:pt idx="80954">
                  <c:v>40477</c:v>
                </c:pt>
                <c:pt idx="80955">
                  <c:v>40477.5</c:v>
                </c:pt>
                <c:pt idx="80956">
                  <c:v>40478</c:v>
                </c:pt>
                <c:pt idx="80957">
                  <c:v>40478.5</c:v>
                </c:pt>
                <c:pt idx="80958">
                  <c:v>40479</c:v>
                </c:pt>
                <c:pt idx="80959">
                  <c:v>40479.5</c:v>
                </c:pt>
                <c:pt idx="80960">
                  <c:v>40480</c:v>
                </c:pt>
                <c:pt idx="80961">
                  <c:v>40480.5</c:v>
                </c:pt>
                <c:pt idx="80962">
                  <c:v>40481</c:v>
                </c:pt>
                <c:pt idx="80963">
                  <c:v>40481.5</c:v>
                </c:pt>
                <c:pt idx="80964">
                  <c:v>40482</c:v>
                </c:pt>
                <c:pt idx="80965">
                  <c:v>40482.5</c:v>
                </c:pt>
                <c:pt idx="80966">
                  <c:v>40483</c:v>
                </c:pt>
                <c:pt idx="80967">
                  <c:v>40483.5</c:v>
                </c:pt>
                <c:pt idx="80968">
                  <c:v>40484</c:v>
                </c:pt>
                <c:pt idx="80969">
                  <c:v>40484.5</c:v>
                </c:pt>
                <c:pt idx="80970">
                  <c:v>40485</c:v>
                </c:pt>
                <c:pt idx="80971">
                  <c:v>40485.5</c:v>
                </c:pt>
                <c:pt idx="80972">
                  <c:v>40486</c:v>
                </c:pt>
                <c:pt idx="80973">
                  <c:v>40486.5</c:v>
                </c:pt>
                <c:pt idx="80974">
                  <c:v>40487</c:v>
                </c:pt>
                <c:pt idx="80975">
                  <c:v>40487.5</c:v>
                </c:pt>
                <c:pt idx="80976">
                  <c:v>40488</c:v>
                </c:pt>
                <c:pt idx="80977">
                  <c:v>40488.5</c:v>
                </c:pt>
                <c:pt idx="80978">
                  <c:v>40489</c:v>
                </c:pt>
                <c:pt idx="80979">
                  <c:v>40489.5</c:v>
                </c:pt>
                <c:pt idx="80980">
                  <c:v>40490</c:v>
                </c:pt>
                <c:pt idx="80981">
                  <c:v>40490.5</c:v>
                </c:pt>
                <c:pt idx="80982">
                  <c:v>40491</c:v>
                </c:pt>
                <c:pt idx="80983">
                  <c:v>40491.5</c:v>
                </c:pt>
                <c:pt idx="80984">
                  <c:v>40492</c:v>
                </c:pt>
                <c:pt idx="80985">
                  <c:v>40492.5</c:v>
                </c:pt>
                <c:pt idx="80986">
                  <c:v>40493</c:v>
                </c:pt>
                <c:pt idx="80987">
                  <c:v>40493.5</c:v>
                </c:pt>
                <c:pt idx="80988">
                  <c:v>40494</c:v>
                </c:pt>
                <c:pt idx="80989">
                  <c:v>40494.5</c:v>
                </c:pt>
                <c:pt idx="80990">
                  <c:v>40495</c:v>
                </c:pt>
                <c:pt idx="80991">
                  <c:v>40495.5</c:v>
                </c:pt>
                <c:pt idx="80992">
                  <c:v>40496</c:v>
                </c:pt>
                <c:pt idx="80993">
                  <c:v>40496.5</c:v>
                </c:pt>
                <c:pt idx="80994">
                  <c:v>40497</c:v>
                </c:pt>
                <c:pt idx="80995">
                  <c:v>40497.5</c:v>
                </c:pt>
                <c:pt idx="80996">
                  <c:v>40498</c:v>
                </c:pt>
                <c:pt idx="80997">
                  <c:v>40498.5</c:v>
                </c:pt>
                <c:pt idx="80998">
                  <c:v>40499</c:v>
                </c:pt>
                <c:pt idx="80999">
                  <c:v>40499.5</c:v>
                </c:pt>
                <c:pt idx="81000">
                  <c:v>40500</c:v>
                </c:pt>
                <c:pt idx="81001">
                  <c:v>40500.5</c:v>
                </c:pt>
                <c:pt idx="81002">
                  <c:v>40501</c:v>
                </c:pt>
                <c:pt idx="81003">
                  <c:v>40501.5</c:v>
                </c:pt>
                <c:pt idx="81004">
                  <c:v>40502</c:v>
                </c:pt>
                <c:pt idx="81005">
                  <c:v>40502.5</c:v>
                </c:pt>
                <c:pt idx="81006">
                  <c:v>40503</c:v>
                </c:pt>
                <c:pt idx="81007">
                  <c:v>40503.5</c:v>
                </c:pt>
                <c:pt idx="81008">
                  <c:v>40504</c:v>
                </c:pt>
                <c:pt idx="81009">
                  <c:v>40504.5</c:v>
                </c:pt>
                <c:pt idx="81010">
                  <c:v>40505</c:v>
                </c:pt>
                <c:pt idx="81011">
                  <c:v>40505.5</c:v>
                </c:pt>
                <c:pt idx="81012">
                  <c:v>40506</c:v>
                </c:pt>
                <c:pt idx="81013">
                  <c:v>40506.5</c:v>
                </c:pt>
                <c:pt idx="81014">
                  <c:v>40507</c:v>
                </c:pt>
                <c:pt idx="81015">
                  <c:v>40507.5</c:v>
                </c:pt>
                <c:pt idx="81016">
                  <c:v>40508</c:v>
                </c:pt>
                <c:pt idx="81017">
                  <c:v>40508.5</c:v>
                </c:pt>
                <c:pt idx="81018">
                  <c:v>40509</c:v>
                </c:pt>
                <c:pt idx="81019">
                  <c:v>40509.5</c:v>
                </c:pt>
                <c:pt idx="81020">
                  <c:v>40510</c:v>
                </c:pt>
                <c:pt idx="81021">
                  <c:v>40510.5</c:v>
                </c:pt>
                <c:pt idx="81022">
                  <c:v>40511</c:v>
                </c:pt>
                <c:pt idx="81023">
                  <c:v>40511.5</c:v>
                </c:pt>
                <c:pt idx="81024">
                  <c:v>40512</c:v>
                </c:pt>
                <c:pt idx="81025">
                  <c:v>40512.5</c:v>
                </c:pt>
                <c:pt idx="81026">
                  <c:v>40513</c:v>
                </c:pt>
                <c:pt idx="81027">
                  <c:v>40513.5</c:v>
                </c:pt>
                <c:pt idx="81028">
                  <c:v>40514</c:v>
                </c:pt>
                <c:pt idx="81029">
                  <c:v>40514.5</c:v>
                </c:pt>
                <c:pt idx="81030">
                  <c:v>40515</c:v>
                </c:pt>
                <c:pt idx="81031">
                  <c:v>40515.5</c:v>
                </c:pt>
                <c:pt idx="81032">
                  <c:v>40516</c:v>
                </c:pt>
                <c:pt idx="81033">
                  <c:v>40516.5</c:v>
                </c:pt>
                <c:pt idx="81034">
                  <c:v>40517</c:v>
                </c:pt>
                <c:pt idx="81035">
                  <c:v>40517.5</c:v>
                </c:pt>
                <c:pt idx="81036">
                  <c:v>40518</c:v>
                </c:pt>
                <c:pt idx="81037">
                  <c:v>40518.5</c:v>
                </c:pt>
                <c:pt idx="81038">
                  <c:v>40519</c:v>
                </c:pt>
                <c:pt idx="81039">
                  <c:v>40519.5</c:v>
                </c:pt>
                <c:pt idx="81040">
                  <c:v>40520</c:v>
                </c:pt>
                <c:pt idx="81041">
                  <c:v>40520.5</c:v>
                </c:pt>
                <c:pt idx="81042">
                  <c:v>40521</c:v>
                </c:pt>
                <c:pt idx="81043">
                  <c:v>40521.5</c:v>
                </c:pt>
                <c:pt idx="81044">
                  <c:v>40522</c:v>
                </c:pt>
                <c:pt idx="81045">
                  <c:v>40522.5</c:v>
                </c:pt>
                <c:pt idx="81046">
                  <c:v>40523</c:v>
                </c:pt>
                <c:pt idx="81047">
                  <c:v>40523.5</c:v>
                </c:pt>
                <c:pt idx="81048">
                  <c:v>40524</c:v>
                </c:pt>
                <c:pt idx="81049">
                  <c:v>40524.5</c:v>
                </c:pt>
                <c:pt idx="81050">
                  <c:v>40525</c:v>
                </c:pt>
                <c:pt idx="81051">
                  <c:v>40525.5</c:v>
                </c:pt>
                <c:pt idx="81052">
                  <c:v>40526</c:v>
                </c:pt>
                <c:pt idx="81053">
                  <c:v>40526.5</c:v>
                </c:pt>
                <c:pt idx="81054">
                  <c:v>40527</c:v>
                </c:pt>
                <c:pt idx="81055">
                  <c:v>40527.5</c:v>
                </c:pt>
                <c:pt idx="81056">
                  <c:v>40528</c:v>
                </c:pt>
                <c:pt idx="81057">
                  <c:v>40528.5</c:v>
                </c:pt>
                <c:pt idx="81058">
                  <c:v>40529</c:v>
                </c:pt>
                <c:pt idx="81059">
                  <c:v>40529.5</c:v>
                </c:pt>
                <c:pt idx="81060">
                  <c:v>40530</c:v>
                </c:pt>
                <c:pt idx="81061">
                  <c:v>40530.5</c:v>
                </c:pt>
                <c:pt idx="81062">
                  <c:v>40531</c:v>
                </c:pt>
                <c:pt idx="81063">
                  <c:v>40531.5</c:v>
                </c:pt>
                <c:pt idx="81064">
                  <c:v>40532</c:v>
                </c:pt>
                <c:pt idx="81065">
                  <c:v>40532.5</c:v>
                </c:pt>
                <c:pt idx="81066">
                  <c:v>40533</c:v>
                </c:pt>
                <c:pt idx="81067">
                  <c:v>40533.5</c:v>
                </c:pt>
                <c:pt idx="81068">
                  <c:v>40534</c:v>
                </c:pt>
                <c:pt idx="81069">
                  <c:v>40534.5</c:v>
                </c:pt>
                <c:pt idx="81070">
                  <c:v>40535</c:v>
                </c:pt>
                <c:pt idx="81071">
                  <c:v>40535.5</c:v>
                </c:pt>
                <c:pt idx="81072">
                  <c:v>40536</c:v>
                </c:pt>
                <c:pt idx="81073">
                  <c:v>40536.5</c:v>
                </c:pt>
                <c:pt idx="81074">
                  <c:v>40537</c:v>
                </c:pt>
                <c:pt idx="81075">
                  <c:v>40537.5</c:v>
                </c:pt>
                <c:pt idx="81076">
                  <c:v>40538</c:v>
                </c:pt>
                <c:pt idx="81077">
                  <c:v>40538.5</c:v>
                </c:pt>
                <c:pt idx="81078">
                  <c:v>40539</c:v>
                </c:pt>
                <c:pt idx="81079">
                  <c:v>40539.5</c:v>
                </c:pt>
                <c:pt idx="81080">
                  <c:v>40540</c:v>
                </c:pt>
                <c:pt idx="81081">
                  <c:v>40540.5</c:v>
                </c:pt>
                <c:pt idx="81082">
                  <c:v>40541</c:v>
                </c:pt>
                <c:pt idx="81083">
                  <c:v>40541.5</c:v>
                </c:pt>
                <c:pt idx="81084">
                  <c:v>40542</c:v>
                </c:pt>
                <c:pt idx="81085">
                  <c:v>40542.5</c:v>
                </c:pt>
                <c:pt idx="81086">
                  <c:v>40543</c:v>
                </c:pt>
                <c:pt idx="81087">
                  <c:v>40543.5</c:v>
                </c:pt>
                <c:pt idx="81088">
                  <c:v>40544</c:v>
                </c:pt>
                <c:pt idx="81089">
                  <c:v>40544.5</c:v>
                </c:pt>
                <c:pt idx="81090">
                  <c:v>40545</c:v>
                </c:pt>
                <c:pt idx="81091">
                  <c:v>40545.5</c:v>
                </c:pt>
                <c:pt idx="81092">
                  <c:v>40546</c:v>
                </c:pt>
                <c:pt idx="81093">
                  <c:v>40546.5</c:v>
                </c:pt>
                <c:pt idx="81094">
                  <c:v>40547</c:v>
                </c:pt>
                <c:pt idx="81095">
                  <c:v>40547.5</c:v>
                </c:pt>
                <c:pt idx="81096">
                  <c:v>40548</c:v>
                </c:pt>
                <c:pt idx="81097">
                  <c:v>40548.5</c:v>
                </c:pt>
                <c:pt idx="81098">
                  <c:v>40549</c:v>
                </c:pt>
                <c:pt idx="81099">
                  <c:v>40549.5</c:v>
                </c:pt>
                <c:pt idx="81100">
                  <c:v>40550</c:v>
                </c:pt>
                <c:pt idx="81101">
                  <c:v>40550.5</c:v>
                </c:pt>
                <c:pt idx="81102">
                  <c:v>40551</c:v>
                </c:pt>
                <c:pt idx="81103">
                  <c:v>40551.5</c:v>
                </c:pt>
                <c:pt idx="81104">
                  <c:v>40552</c:v>
                </c:pt>
                <c:pt idx="81105">
                  <c:v>40552.5</c:v>
                </c:pt>
                <c:pt idx="81106">
                  <c:v>40553</c:v>
                </c:pt>
                <c:pt idx="81107">
                  <c:v>40553.5</c:v>
                </c:pt>
                <c:pt idx="81108">
                  <c:v>40554</c:v>
                </c:pt>
                <c:pt idx="81109">
                  <c:v>40554.5</c:v>
                </c:pt>
                <c:pt idx="81110">
                  <c:v>40555</c:v>
                </c:pt>
                <c:pt idx="81111">
                  <c:v>40555.5</c:v>
                </c:pt>
                <c:pt idx="81112">
                  <c:v>40556</c:v>
                </c:pt>
                <c:pt idx="81113">
                  <c:v>40556.5</c:v>
                </c:pt>
                <c:pt idx="81114">
                  <c:v>40557</c:v>
                </c:pt>
                <c:pt idx="81115">
                  <c:v>40557.5</c:v>
                </c:pt>
                <c:pt idx="81116">
                  <c:v>40558</c:v>
                </c:pt>
                <c:pt idx="81117">
                  <c:v>40558.5</c:v>
                </c:pt>
                <c:pt idx="81118">
                  <c:v>40559</c:v>
                </c:pt>
                <c:pt idx="81119">
                  <c:v>40559.5</c:v>
                </c:pt>
                <c:pt idx="81120">
                  <c:v>40560</c:v>
                </c:pt>
                <c:pt idx="81121">
                  <c:v>40560.5</c:v>
                </c:pt>
                <c:pt idx="81122">
                  <c:v>40561</c:v>
                </c:pt>
                <c:pt idx="81123">
                  <c:v>40561.5</c:v>
                </c:pt>
                <c:pt idx="81124">
                  <c:v>40562</c:v>
                </c:pt>
                <c:pt idx="81125">
                  <c:v>40562.5</c:v>
                </c:pt>
                <c:pt idx="81126">
                  <c:v>40563</c:v>
                </c:pt>
                <c:pt idx="81127">
                  <c:v>40563.5</c:v>
                </c:pt>
                <c:pt idx="81128">
                  <c:v>40564</c:v>
                </c:pt>
                <c:pt idx="81129">
                  <c:v>40564.5</c:v>
                </c:pt>
                <c:pt idx="81130">
                  <c:v>40565</c:v>
                </c:pt>
                <c:pt idx="81131">
                  <c:v>40565.5</c:v>
                </c:pt>
                <c:pt idx="81132">
                  <c:v>40566</c:v>
                </c:pt>
                <c:pt idx="81133">
                  <c:v>40566.5</c:v>
                </c:pt>
                <c:pt idx="81134">
                  <c:v>40567</c:v>
                </c:pt>
                <c:pt idx="81135">
                  <c:v>40567.5</c:v>
                </c:pt>
                <c:pt idx="81136">
                  <c:v>40568</c:v>
                </c:pt>
                <c:pt idx="81137">
                  <c:v>40568.5</c:v>
                </c:pt>
                <c:pt idx="81138">
                  <c:v>40569</c:v>
                </c:pt>
                <c:pt idx="81139">
                  <c:v>40569.5</c:v>
                </c:pt>
                <c:pt idx="81140">
                  <c:v>40570</c:v>
                </c:pt>
                <c:pt idx="81141">
                  <c:v>40570.5</c:v>
                </c:pt>
                <c:pt idx="81142">
                  <c:v>40571</c:v>
                </c:pt>
                <c:pt idx="81143">
                  <c:v>40571.5</c:v>
                </c:pt>
                <c:pt idx="81144">
                  <c:v>40572</c:v>
                </c:pt>
                <c:pt idx="81145">
                  <c:v>40572.5</c:v>
                </c:pt>
                <c:pt idx="81146">
                  <c:v>40573</c:v>
                </c:pt>
                <c:pt idx="81147">
                  <c:v>40573.5</c:v>
                </c:pt>
                <c:pt idx="81148">
                  <c:v>40574</c:v>
                </c:pt>
                <c:pt idx="81149">
                  <c:v>40574.5</c:v>
                </c:pt>
                <c:pt idx="81150">
                  <c:v>40575</c:v>
                </c:pt>
                <c:pt idx="81151">
                  <c:v>40575.5</c:v>
                </c:pt>
                <c:pt idx="81152">
                  <c:v>40576</c:v>
                </c:pt>
                <c:pt idx="81153">
                  <c:v>40576.5</c:v>
                </c:pt>
                <c:pt idx="81154">
                  <c:v>40577</c:v>
                </c:pt>
                <c:pt idx="81155">
                  <c:v>40577.5</c:v>
                </c:pt>
                <c:pt idx="81156">
                  <c:v>40578</c:v>
                </c:pt>
                <c:pt idx="81157">
                  <c:v>40578.5</c:v>
                </c:pt>
                <c:pt idx="81158">
                  <c:v>40579</c:v>
                </c:pt>
                <c:pt idx="81159">
                  <c:v>40579.5</c:v>
                </c:pt>
                <c:pt idx="81160">
                  <c:v>40580</c:v>
                </c:pt>
                <c:pt idx="81161">
                  <c:v>40580.5</c:v>
                </c:pt>
                <c:pt idx="81162">
                  <c:v>40581</c:v>
                </c:pt>
                <c:pt idx="81163">
                  <c:v>40581.5</c:v>
                </c:pt>
                <c:pt idx="81164">
                  <c:v>40582</c:v>
                </c:pt>
                <c:pt idx="81165">
                  <c:v>40582.5</c:v>
                </c:pt>
                <c:pt idx="81166">
                  <c:v>40583</c:v>
                </c:pt>
                <c:pt idx="81167">
                  <c:v>40583.5</c:v>
                </c:pt>
                <c:pt idx="81168">
                  <c:v>40584</c:v>
                </c:pt>
                <c:pt idx="81169">
                  <c:v>40584.5</c:v>
                </c:pt>
                <c:pt idx="81170">
                  <c:v>40585</c:v>
                </c:pt>
                <c:pt idx="81171">
                  <c:v>40585.5</c:v>
                </c:pt>
                <c:pt idx="81172">
                  <c:v>40586</c:v>
                </c:pt>
                <c:pt idx="81173">
                  <c:v>40586.5</c:v>
                </c:pt>
                <c:pt idx="81174">
                  <c:v>40587</c:v>
                </c:pt>
                <c:pt idx="81175">
                  <c:v>40587.5</c:v>
                </c:pt>
                <c:pt idx="81176">
                  <c:v>40588</c:v>
                </c:pt>
                <c:pt idx="81177">
                  <c:v>40588.5</c:v>
                </c:pt>
                <c:pt idx="81178">
                  <c:v>40589</c:v>
                </c:pt>
                <c:pt idx="81179">
                  <c:v>40589.5</c:v>
                </c:pt>
                <c:pt idx="81180">
                  <c:v>40590</c:v>
                </c:pt>
                <c:pt idx="81181">
                  <c:v>40590.5</c:v>
                </c:pt>
                <c:pt idx="81182">
                  <c:v>40591</c:v>
                </c:pt>
                <c:pt idx="81183">
                  <c:v>40591.5</c:v>
                </c:pt>
                <c:pt idx="81184">
                  <c:v>40592</c:v>
                </c:pt>
                <c:pt idx="81185">
                  <c:v>40592.5</c:v>
                </c:pt>
                <c:pt idx="81186">
                  <c:v>40593</c:v>
                </c:pt>
                <c:pt idx="81187">
                  <c:v>40593.5</c:v>
                </c:pt>
                <c:pt idx="81188">
                  <c:v>40594</c:v>
                </c:pt>
                <c:pt idx="81189">
                  <c:v>40594.5</c:v>
                </c:pt>
                <c:pt idx="81190">
                  <c:v>40595</c:v>
                </c:pt>
                <c:pt idx="81191">
                  <c:v>40595.5</c:v>
                </c:pt>
                <c:pt idx="81192">
                  <c:v>40596</c:v>
                </c:pt>
                <c:pt idx="81193">
                  <c:v>40596.5</c:v>
                </c:pt>
                <c:pt idx="81194">
                  <c:v>40597</c:v>
                </c:pt>
                <c:pt idx="81195">
                  <c:v>40597.5</c:v>
                </c:pt>
                <c:pt idx="81196">
                  <c:v>40598</c:v>
                </c:pt>
                <c:pt idx="81197">
                  <c:v>40598.5</c:v>
                </c:pt>
                <c:pt idx="81198">
                  <c:v>40599</c:v>
                </c:pt>
                <c:pt idx="81199">
                  <c:v>40599.5</c:v>
                </c:pt>
                <c:pt idx="81200">
                  <c:v>40600</c:v>
                </c:pt>
                <c:pt idx="81201">
                  <c:v>40600.5</c:v>
                </c:pt>
                <c:pt idx="81202">
                  <c:v>40601</c:v>
                </c:pt>
                <c:pt idx="81203">
                  <c:v>40601.5</c:v>
                </c:pt>
                <c:pt idx="81204">
                  <c:v>40602</c:v>
                </c:pt>
                <c:pt idx="81205">
                  <c:v>40602.5</c:v>
                </c:pt>
                <c:pt idx="81206">
                  <c:v>40603</c:v>
                </c:pt>
                <c:pt idx="81207">
                  <c:v>40603.5</c:v>
                </c:pt>
                <c:pt idx="81208">
                  <c:v>40604</c:v>
                </c:pt>
                <c:pt idx="81209">
                  <c:v>40604.5</c:v>
                </c:pt>
                <c:pt idx="81210">
                  <c:v>40605</c:v>
                </c:pt>
                <c:pt idx="81211">
                  <c:v>40605.5</c:v>
                </c:pt>
                <c:pt idx="81212">
                  <c:v>40606</c:v>
                </c:pt>
                <c:pt idx="81213">
                  <c:v>40606.5</c:v>
                </c:pt>
                <c:pt idx="81214">
                  <c:v>40607</c:v>
                </c:pt>
                <c:pt idx="81215">
                  <c:v>40607.5</c:v>
                </c:pt>
                <c:pt idx="81216">
                  <c:v>40608</c:v>
                </c:pt>
                <c:pt idx="81217">
                  <c:v>40608.5</c:v>
                </c:pt>
                <c:pt idx="81218">
                  <c:v>40609</c:v>
                </c:pt>
                <c:pt idx="81219">
                  <c:v>40609.5</c:v>
                </c:pt>
                <c:pt idx="81220">
                  <c:v>40610</c:v>
                </c:pt>
                <c:pt idx="81221">
                  <c:v>40610.5</c:v>
                </c:pt>
                <c:pt idx="81222">
                  <c:v>40611</c:v>
                </c:pt>
                <c:pt idx="81223">
                  <c:v>40611.5</c:v>
                </c:pt>
                <c:pt idx="81224">
                  <c:v>40612</c:v>
                </c:pt>
                <c:pt idx="81225">
                  <c:v>40612.5</c:v>
                </c:pt>
                <c:pt idx="81226">
                  <c:v>40613</c:v>
                </c:pt>
                <c:pt idx="81227">
                  <c:v>40613.5</c:v>
                </c:pt>
                <c:pt idx="81228">
                  <c:v>40614</c:v>
                </c:pt>
                <c:pt idx="81229">
                  <c:v>40614.5</c:v>
                </c:pt>
                <c:pt idx="81230">
                  <c:v>40615</c:v>
                </c:pt>
                <c:pt idx="81231">
                  <c:v>40615.5</c:v>
                </c:pt>
                <c:pt idx="81232">
                  <c:v>40616</c:v>
                </c:pt>
                <c:pt idx="81233">
                  <c:v>40616.5</c:v>
                </c:pt>
                <c:pt idx="81234">
                  <c:v>40617</c:v>
                </c:pt>
                <c:pt idx="81235">
                  <c:v>40617.5</c:v>
                </c:pt>
                <c:pt idx="81236">
                  <c:v>40618</c:v>
                </c:pt>
                <c:pt idx="81237">
                  <c:v>40618.5</c:v>
                </c:pt>
                <c:pt idx="81238">
                  <c:v>40619</c:v>
                </c:pt>
                <c:pt idx="81239">
                  <c:v>40619.5</c:v>
                </c:pt>
                <c:pt idx="81240">
                  <c:v>40620</c:v>
                </c:pt>
                <c:pt idx="81241">
                  <c:v>40620.5</c:v>
                </c:pt>
                <c:pt idx="81242">
                  <c:v>40621</c:v>
                </c:pt>
                <c:pt idx="81243">
                  <c:v>40621.5</c:v>
                </c:pt>
                <c:pt idx="81244">
                  <c:v>40622</c:v>
                </c:pt>
                <c:pt idx="81245">
                  <c:v>40622.5</c:v>
                </c:pt>
                <c:pt idx="81246">
                  <c:v>40623</c:v>
                </c:pt>
                <c:pt idx="81247">
                  <c:v>40623.5</c:v>
                </c:pt>
                <c:pt idx="81248">
                  <c:v>40624</c:v>
                </c:pt>
                <c:pt idx="81249">
                  <c:v>40624.5</c:v>
                </c:pt>
                <c:pt idx="81250">
                  <c:v>40625</c:v>
                </c:pt>
                <c:pt idx="81251">
                  <c:v>40625.5</c:v>
                </c:pt>
                <c:pt idx="81252">
                  <c:v>40626</c:v>
                </c:pt>
                <c:pt idx="81253">
                  <c:v>40626.5</c:v>
                </c:pt>
                <c:pt idx="81254">
                  <c:v>40627</c:v>
                </c:pt>
                <c:pt idx="81255">
                  <c:v>40627.5</c:v>
                </c:pt>
                <c:pt idx="81256">
                  <c:v>40628</c:v>
                </c:pt>
                <c:pt idx="81257">
                  <c:v>40628.5</c:v>
                </c:pt>
                <c:pt idx="81258">
                  <c:v>40629</c:v>
                </c:pt>
                <c:pt idx="81259">
                  <c:v>40629.5</c:v>
                </c:pt>
                <c:pt idx="81260">
                  <c:v>40630</c:v>
                </c:pt>
                <c:pt idx="81261">
                  <c:v>40630.5</c:v>
                </c:pt>
                <c:pt idx="81262">
                  <c:v>40631</c:v>
                </c:pt>
                <c:pt idx="81263">
                  <c:v>40631.5</c:v>
                </c:pt>
                <c:pt idx="81264">
                  <c:v>40632</c:v>
                </c:pt>
                <c:pt idx="81265">
                  <c:v>40632.5</c:v>
                </c:pt>
                <c:pt idx="81266">
                  <c:v>40633</c:v>
                </c:pt>
                <c:pt idx="81267">
                  <c:v>40633.5</c:v>
                </c:pt>
                <c:pt idx="81268">
                  <c:v>40634</c:v>
                </c:pt>
                <c:pt idx="81269">
                  <c:v>40634.5</c:v>
                </c:pt>
                <c:pt idx="81270">
                  <c:v>40635</c:v>
                </c:pt>
                <c:pt idx="81271">
                  <c:v>40635.5</c:v>
                </c:pt>
                <c:pt idx="81272">
                  <c:v>40636</c:v>
                </c:pt>
                <c:pt idx="81273">
                  <c:v>40636.5</c:v>
                </c:pt>
                <c:pt idx="81274">
                  <c:v>40637</c:v>
                </c:pt>
                <c:pt idx="81275">
                  <c:v>40637.5</c:v>
                </c:pt>
                <c:pt idx="81276">
                  <c:v>40638</c:v>
                </c:pt>
                <c:pt idx="81277">
                  <c:v>40638.5</c:v>
                </c:pt>
                <c:pt idx="81278">
                  <c:v>40639</c:v>
                </c:pt>
                <c:pt idx="81279">
                  <c:v>40639.5</c:v>
                </c:pt>
                <c:pt idx="81280">
                  <c:v>40640</c:v>
                </c:pt>
                <c:pt idx="81281">
                  <c:v>40640.5</c:v>
                </c:pt>
                <c:pt idx="81282">
                  <c:v>40641</c:v>
                </c:pt>
                <c:pt idx="81283">
                  <c:v>40641.5</c:v>
                </c:pt>
                <c:pt idx="81284">
                  <c:v>40642</c:v>
                </c:pt>
                <c:pt idx="81285">
                  <c:v>40642.5</c:v>
                </c:pt>
                <c:pt idx="81286">
                  <c:v>40643</c:v>
                </c:pt>
                <c:pt idx="81287">
                  <c:v>40643.5</c:v>
                </c:pt>
                <c:pt idx="81288">
                  <c:v>40644</c:v>
                </c:pt>
                <c:pt idx="81289">
                  <c:v>40644.5</c:v>
                </c:pt>
                <c:pt idx="81290">
                  <c:v>40645</c:v>
                </c:pt>
                <c:pt idx="81291">
                  <c:v>40645.5</c:v>
                </c:pt>
                <c:pt idx="81292">
                  <c:v>40646</c:v>
                </c:pt>
                <c:pt idx="81293">
                  <c:v>40646.5</c:v>
                </c:pt>
                <c:pt idx="81294">
                  <c:v>40647</c:v>
                </c:pt>
                <c:pt idx="81295">
                  <c:v>40647.5</c:v>
                </c:pt>
                <c:pt idx="81296">
                  <c:v>40648</c:v>
                </c:pt>
                <c:pt idx="81297">
                  <c:v>40648.5</c:v>
                </c:pt>
                <c:pt idx="81298">
                  <c:v>40649</c:v>
                </c:pt>
                <c:pt idx="81299">
                  <c:v>40649.5</c:v>
                </c:pt>
                <c:pt idx="81300">
                  <c:v>40650</c:v>
                </c:pt>
                <c:pt idx="81301">
                  <c:v>40650.5</c:v>
                </c:pt>
                <c:pt idx="81302">
                  <c:v>40651</c:v>
                </c:pt>
                <c:pt idx="81303">
                  <c:v>40651.5</c:v>
                </c:pt>
                <c:pt idx="81304">
                  <c:v>40652</c:v>
                </c:pt>
                <c:pt idx="81305">
                  <c:v>40652.5</c:v>
                </c:pt>
                <c:pt idx="81306">
                  <c:v>40653</c:v>
                </c:pt>
                <c:pt idx="81307">
                  <c:v>40653.5</c:v>
                </c:pt>
                <c:pt idx="81308">
                  <c:v>40654</c:v>
                </c:pt>
                <c:pt idx="81309">
                  <c:v>40654.5</c:v>
                </c:pt>
                <c:pt idx="81310">
                  <c:v>40655</c:v>
                </c:pt>
                <c:pt idx="81311">
                  <c:v>40655.5</c:v>
                </c:pt>
                <c:pt idx="81312">
                  <c:v>40656</c:v>
                </c:pt>
                <c:pt idx="81313">
                  <c:v>40656.5</c:v>
                </c:pt>
                <c:pt idx="81314">
                  <c:v>40657</c:v>
                </c:pt>
                <c:pt idx="81315">
                  <c:v>40657.5</c:v>
                </c:pt>
                <c:pt idx="81316">
                  <c:v>40658</c:v>
                </c:pt>
                <c:pt idx="81317">
                  <c:v>40658.5</c:v>
                </c:pt>
                <c:pt idx="81318">
                  <c:v>40659</c:v>
                </c:pt>
                <c:pt idx="81319">
                  <c:v>40659.5</c:v>
                </c:pt>
                <c:pt idx="81320">
                  <c:v>40660</c:v>
                </c:pt>
                <c:pt idx="81321">
                  <c:v>40660.5</c:v>
                </c:pt>
                <c:pt idx="81322">
                  <c:v>40661</c:v>
                </c:pt>
                <c:pt idx="81323">
                  <c:v>40661.5</c:v>
                </c:pt>
                <c:pt idx="81324">
                  <c:v>40662</c:v>
                </c:pt>
                <c:pt idx="81325">
                  <c:v>40662.5</c:v>
                </c:pt>
                <c:pt idx="81326">
                  <c:v>40663</c:v>
                </c:pt>
                <c:pt idx="81327">
                  <c:v>40663.5</c:v>
                </c:pt>
                <c:pt idx="81328">
                  <c:v>40664</c:v>
                </c:pt>
                <c:pt idx="81329">
                  <c:v>40664.5</c:v>
                </c:pt>
                <c:pt idx="81330">
                  <c:v>40665</c:v>
                </c:pt>
                <c:pt idx="81331">
                  <c:v>40665.5</c:v>
                </c:pt>
                <c:pt idx="81332">
                  <c:v>40666</c:v>
                </c:pt>
                <c:pt idx="81333">
                  <c:v>40666.5</c:v>
                </c:pt>
                <c:pt idx="81334">
                  <c:v>40667</c:v>
                </c:pt>
                <c:pt idx="81335">
                  <c:v>40667.5</c:v>
                </c:pt>
                <c:pt idx="81336">
                  <c:v>40668</c:v>
                </c:pt>
                <c:pt idx="81337">
                  <c:v>40668.5</c:v>
                </c:pt>
                <c:pt idx="81338">
                  <c:v>40669</c:v>
                </c:pt>
                <c:pt idx="81339">
                  <c:v>40669.5</c:v>
                </c:pt>
                <c:pt idx="81340">
                  <c:v>40670</c:v>
                </c:pt>
                <c:pt idx="81341">
                  <c:v>40670.5</c:v>
                </c:pt>
                <c:pt idx="81342">
                  <c:v>40671</c:v>
                </c:pt>
                <c:pt idx="81343">
                  <c:v>40671.5</c:v>
                </c:pt>
                <c:pt idx="81344">
                  <c:v>40672</c:v>
                </c:pt>
                <c:pt idx="81345">
                  <c:v>40672.5</c:v>
                </c:pt>
                <c:pt idx="81346">
                  <c:v>40673</c:v>
                </c:pt>
                <c:pt idx="81347">
                  <c:v>40673.5</c:v>
                </c:pt>
                <c:pt idx="81348">
                  <c:v>40674</c:v>
                </c:pt>
                <c:pt idx="81349">
                  <c:v>40674.5</c:v>
                </c:pt>
                <c:pt idx="81350">
                  <c:v>40675</c:v>
                </c:pt>
                <c:pt idx="81351">
                  <c:v>40675.5</c:v>
                </c:pt>
                <c:pt idx="81352">
                  <c:v>40676</c:v>
                </c:pt>
                <c:pt idx="81353">
                  <c:v>40676.5</c:v>
                </c:pt>
                <c:pt idx="81354">
                  <c:v>40677</c:v>
                </c:pt>
                <c:pt idx="81355">
                  <c:v>40677.5</c:v>
                </c:pt>
                <c:pt idx="81356">
                  <c:v>40678</c:v>
                </c:pt>
                <c:pt idx="81357">
                  <c:v>40678.5</c:v>
                </c:pt>
                <c:pt idx="81358">
                  <c:v>40679</c:v>
                </c:pt>
                <c:pt idx="81359">
                  <c:v>40679.5</c:v>
                </c:pt>
                <c:pt idx="81360">
                  <c:v>40680</c:v>
                </c:pt>
                <c:pt idx="81361">
                  <c:v>40680.5</c:v>
                </c:pt>
                <c:pt idx="81362">
                  <c:v>40681</c:v>
                </c:pt>
                <c:pt idx="81363">
                  <c:v>40681.5</c:v>
                </c:pt>
                <c:pt idx="81364">
                  <c:v>40682</c:v>
                </c:pt>
                <c:pt idx="81365">
                  <c:v>40682.5</c:v>
                </c:pt>
                <c:pt idx="81366">
                  <c:v>40683</c:v>
                </c:pt>
                <c:pt idx="81367">
                  <c:v>40683.5</c:v>
                </c:pt>
                <c:pt idx="81368">
                  <c:v>40684</c:v>
                </c:pt>
                <c:pt idx="81369">
                  <c:v>40684.5</c:v>
                </c:pt>
                <c:pt idx="81370">
                  <c:v>40685</c:v>
                </c:pt>
                <c:pt idx="81371">
                  <c:v>40685.5</c:v>
                </c:pt>
                <c:pt idx="81372">
                  <c:v>40686</c:v>
                </c:pt>
                <c:pt idx="81373">
                  <c:v>40686.5</c:v>
                </c:pt>
                <c:pt idx="81374">
                  <c:v>40687</c:v>
                </c:pt>
                <c:pt idx="81375">
                  <c:v>40687.5</c:v>
                </c:pt>
                <c:pt idx="81376">
                  <c:v>40688</c:v>
                </c:pt>
                <c:pt idx="81377">
                  <c:v>40688.5</c:v>
                </c:pt>
                <c:pt idx="81378">
                  <c:v>40689</c:v>
                </c:pt>
                <c:pt idx="81379">
                  <c:v>40689.5</c:v>
                </c:pt>
                <c:pt idx="81380">
                  <c:v>40690</c:v>
                </c:pt>
                <c:pt idx="81381">
                  <c:v>40690.5</c:v>
                </c:pt>
                <c:pt idx="81382">
                  <c:v>40691</c:v>
                </c:pt>
                <c:pt idx="81383">
                  <c:v>40691.5</c:v>
                </c:pt>
                <c:pt idx="81384">
                  <c:v>40692</c:v>
                </c:pt>
                <c:pt idx="81385">
                  <c:v>40692.5</c:v>
                </c:pt>
                <c:pt idx="81386">
                  <c:v>40693</c:v>
                </c:pt>
                <c:pt idx="81387">
                  <c:v>40693.5</c:v>
                </c:pt>
                <c:pt idx="81388">
                  <c:v>40694</c:v>
                </c:pt>
                <c:pt idx="81389">
                  <c:v>40694.5</c:v>
                </c:pt>
                <c:pt idx="81390">
                  <c:v>40695</c:v>
                </c:pt>
                <c:pt idx="81391">
                  <c:v>40695.5</c:v>
                </c:pt>
                <c:pt idx="81392">
                  <c:v>40696</c:v>
                </c:pt>
                <c:pt idx="81393">
                  <c:v>40696.5</c:v>
                </c:pt>
                <c:pt idx="81394">
                  <c:v>40697</c:v>
                </c:pt>
                <c:pt idx="81395">
                  <c:v>40697.5</c:v>
                </c:pt>
                <c:pt idx="81396">
                  <c:v>40698</c:v>
                </c:pt>
                <c:pt idx="81397">
                  <c:v>40698.5</c:v>
                </c:pt>
                <c:pt idx="81398">
                  <c:v>40699</c:v>
                </c:pt>
                <c:pt idx="81399">
                  <c:v>40699.5</c:v>
                </c:pt>
                <c:pt idx="81400">
                  <c:v>40700</c:v>
                </c:pt>
                <c:pt idx="81401">
                  <c:v>40700.5</c:v>
                </c:pt>
                <c:pt idx="81402">
                  <c:v>40701</c:v>
                </c:pt>
                <c:pt idx="81403">
                  <c:v>40701.5</c:v>
                </c:pt>
                <c:pt idx="81404">
                  <c:v>40702</c:v>
                </c:pt>
                <c:pt idx="81405">
                  <c:v>40702.5</c:v>
                </c:pt>
                <c:pt idx="81406">
                  <c:v>40703</c:v>
                </c:pt>
                <c:pt idx="81407">
                  <c:v>40703.5</c:v>
                </c:pt>
                <c:pt idx="81408">
                  <c:v>40704</c:v>
                </c:pt>
                <c:pt idx="81409">
                  <c:v>40704.5</c:v>
                </c:pt>
                <c:pt idx="81410">
                  <c:v>40705</c:v>
                </c:pt>
                <c:pt idx="81411">
                  <c:v>40705.5</c:v>
                </c:pt>
                <c:pt idx="81412">
                  <c:v>40706</c:v>
                </c:pt>
                <c:pt idx="81413">
                  <c:v>40706.5</c:v>
                </c:pt>
                <c:pt idx="81414">
                  <c:v>40707</c:v>
                </c:pt>
                <c:pt idx="81415">
                  <c:v>40707.5</c:v>
                </c:pt>
                <c:pt idx="81416">
                  <c:v>40708</c:v>
                </c:pt>
                <c:pt idx="81417">
                  <c:v>40708.5</c:v>
                </c:pt>
                <c:pt idx="81418">
                  <c:v>40709</c:v>
                </c:pt>
                <c:pt idx="81419">
                  <c:v>40709.5</c:v>
                </c:pt>
                <c:pt idx="81420">
                  <c:v>40710</c:v>
                </c:pt>
                <c:pt idx="81421">
                  <c:v>40710.5</c:v>
                </c:pt>
                <c:pt idx="81422">
                  <c:v>40711</c:v>
                </c:pt>
                <c:pt idx="81423">
                  <c:v>40711.5</c:v>
                </c:pt>
                <c:pt idx="81424">
                  <c:v>40712</c:v>
                </c:pt>
                <c:pt idx="81425">
                  <c:v>40712.5</c:v>
                </c:pt>
                <c:pt idx="81426">
                  <c:v>40713</c:v>
                </c:pt>
                <c:pt idx="81427">
                  <c:v>40713.5</c:v>
                </c:pt>
                <c:pt idx="81428">
                  <c:v>40714</c:v>
                </c:pt>
                <c:pt idx="81429">
                  <c:v>40714.5</c:v>
                </c:pt>
                <c:pt idx="81430">
                  <c:v>40715</c:v>
                </c:pt>
                <c:pt idx="81431">
                  <c:v>40715.5</c:v>
                </c:pt>
                <c:pt idx="81432">
                  <c:v>40716</c:v>
                </c:pt>
                <c:pt idx="81433">
                  <c:v>40716.5</c:v>
                </c:pt>
                <c:pt idx="81434">
                  <c:v>40717</c:v>
                </c:pt>
                <c:pt idx="81435">
                  <c:v>40717.5</c:v>
                </c:pt>
                <c:pt idx="81436">
                  <c:v>40718</c:v>
                </c:pt>
                <c:pt idx="81437">
                  <c:v>40718.5</c:v>
                </c:pt>
                <c:pt idx="81438">
                  <c:v>40719</c:v>
                </c:pt>
                <c:pt idx="81439">
                  <c:v>40719.5</c:v>
                </c:pt>
                <c:pt idx="81440">
                  <c:v>40720</c:v>
                </c:pt>
                <c:pt idx="81441">
                  <c:v>40720.5</c:v>
                </c:pt>
                <c:pt idx="81442">
                  <c:v>40721</c:v>
                </c:pt>
                <c:pt idx="81443">
                  <c:v>40721.5</c:v>
                </c:pt>
                <c:pt idx="81444">
                  <c:v>40722</c:v>
                </c:pt>
                <c:pt idx="81445">
                  <c:v>40722.5</c:v>
                </c:pt>
                <c:pt idx="81446">
                  <c:v>40723</c:v>
                </c:pt>
                <c:pt idx="81447">
                  <c:v>40723.5</c:v>
                </c:pt>
                <c:pt idx="81448">
                  <c:v>40724</c:v>
                </c:pt>
                <c:pt idx="81449">
                  <c:v>40724.5</c:v>
                </c:pt>
                <c:pt idx="81450">
                  <c:v>40725</c:v>
                </c:pt>
                <c:pt idx="81451">
                  <c:v>40725.5</c:v>
                </c:pt>
                <c:pt idx="81452">
                  <c:v>40726</c:v>
                </c:pt>
                <c:pt idx="81453">
                  <c:v>40726.5</c:v>
                </c:pt>
                <c:pt idx="81454">
                  <c:v>40727</c:v>
                </c:pt>
                <c:pt idx="81455">
                  <c:v>40727.5</c:v>
                </c:pt>
                <c:pt idx="81456">
                  <c:v>40728</c:v>
                </c:pt>
                <c:pt idx="81457">
                  <c:v>40728.5</c:v>
                </c:pt>
                <c:pt idx="81458">
                  <c:v>40729</c:v>
                </c:pt>
                <c:pt idx="81459">
                  <c:v>40729.5</c:v>
                </c:pt>
                <c:pt idx="81460">
                  <c:v>40730</c:v>
                </c:pt>
                <c:pt idx="81461">
                  <c:v>40730.5</c:v>
                </c:pt>
                <c:pt idx="81462">
                  <c:v>40731</c:v>
                </c:pt>
                <c:pt idx="81463">
                  <c:v>40731.5</c:v>
                </c:pt>
                <c:pt idx="81464">
                  <c:v>40732</c:v>
                </c:pt>
                <c:pt idx="81465">
                  <c:v>40732.5</c:v>
                </c:pt>
                <c:pt idx="81466">
                  <c:v>40733</c:v>
                </c:pt>
                <c:pt idx="81467">
                  <c:v>40733.5</c:v>
                </c:pt>
                <c:pt idx="81468">
                  <c:v>40734</c:v>
                </c:pt>
                <c:pt idx="81469">
                  <c:v>40734.5</c:v>
                </c:pt>
                <c:pt idx="81470">
                  <c:v>40735</c:v>
                </c:pt>
                <c:pt idx="81471">
                  <c:v>40735.5</c:v>
                </c:pt>
                <c:pt idx="81472">
                  <c:v>40736</c:v>
                </c:pt>
                <c:pt idx="81473">
                  <c:v>40736.5</c:v>
                </c:pt>
                <c:pt idx="81474">
                  <c:v>40737</c:v>
                </c:pt>
                <c:pt idx="81475">
                  <c:v>40737.5</c:v>
                </c:pt>
                <c:pt idx="81476">
                  <c:v>40738</c:v>
                </c:pt>
                <c:pt idx="81477">
                  <c:v>40738.5</c:v>
                </c:pt>
                <c:pt idx="81478">
                  <c:v>40739</c:v>
                </c:pt>
                <c:pt idx="81479">
                  <c:v>40739.5</c:v>
                </c:pt>
                <c:pt idx="81480">
                  <c:v>40740</c:v>
                </c:pt>
                <c:pt idx="81481">
                  <c:v>40740.5</c:v>
                </c:pt>
                <c:pt idx="81482">
                  <c:v>40741</c:v>
                </c:pt>
                <c:pt idx="81483">
                  <c:v>40741.5</c:v>
                </c:pt>
                <c:pt idx="81484">
                  <c:v>40742</c:v>
                </c:pt>
                <c:pt idx="81485">
                  <c:v>40742.5</c:v>
                </c:pt>
                <c:pt idx="81486">
                  <c:v>40743</c:v>
                </c:pt>
                <c:pt idx="81487">
                  <c:v>40743.5</c:v>
                </c:pt>
                <c:pt idx="81488">
                  <c:v>40744</c:v>
                </c:pt>
                <c:pt idx="81489">
                  <c:v>40744.5</c:v>
                </c:pt>
                <c:pt idx="81490">
                  <c:v>40745</c:v>
                </c:pt>
                <c:pt idx="81491">
                  <c:v>40745.5</c:v>
                </c:pt>
                <c:pt idx="81492">
                  <c:v>40746</c:v>
                </c:pt>
                <c:pt idx="81493">
                  <c:v>40746.5</c:v>
                </c:pt>
                <c:pt idx="81494">
                  <c:v>40747</c:v>
                </c:pt>
                <c:pt idx="81495">
                  <c:v>40747.5</c:v>
                </c:pt>
                <c:pt idx="81496">
                  <c:v>40748</c:v>
                </c:pt>
                <c:pt idx="81497">
                  <c:v>40748.5</c:v>
                </c:pt>
                <c:pt idx="81498">
                  <c:v>40749</c:v>
                </c:pt>
                <c:pt idx="81499">
                  <c:v>40749.5</c:v>
                </c:pt>
                <c:pt idx="81500">
                  <c:v>40750</c:v>
                </c:pt>
                <c:pt idx="81501">
                  <c:v>40750.5</c:v>
                </c:pt>
                <c:pt idx="81502">
                  <c:v>40751</c:v>
                </c:pt>
                <c:pt idx="81503">
                  <c:v>40751.5</c:v>
                </c:pt>
                <c:pt idx="81504">
                  <c:v>40752</c:v>
                </c:pt>
                <c:pt idx="81505">
                  <c:v>40752.5</c:v>
                </c:pt>
                <c:pt idx="81506">
                  <c:v>40753</c:v>
                </c:pt>
                <c:pt idx="81507">
                  <c:v>40753.5</c:v>
                </c:pt>
                <c:pt idx="81508">
                  <c:v>40754</c:v>
                </c:pt>
                <c:pt idx="81509">
                  <c:v>40754.5</c:v>
                </c:pt>
                <c:pt idx="81510">
                  <c:v>40755</c:v>
                </c:pt>
                <c:pt idx="81511">
                  <c:v>40755.5</c:v>
                </c:pt>
                <c:pt idx="81512">
                  <c:v>40756</c:v>
                </c:pt>
                <c:pt idx="81513">
                  <c:v>40756.5</c:v>
                </c:pt>
                <c:pt idx="81514">
                  <c:v>40757</c:v>
                </c:pt>
                <c:pt idx="81515">
                  <c:v>40757.5</c:v>
                </c:pt>
                <c:pt idx="81516">
                  <c:v>40758</c:v>
                </c:pt>
                <c:pt idx="81517">
                  <c:v>40758.5</c:v>
                </c:pt>
                <c:pt idx="81518">
                  <c:v>40759</c:v>
                </c:pt>
                <c:pt idx="81519">
                  <c:v>40759.5</c:v>
                </c:pt>
                <c:pt idx="81520">
                  <c:v>40760</c:v>
                </c:pt>
                <c:pt idx="81521">
                  <c:v>40760.5</c:v>
                </c:pt>
                <c:pt idx="81522">
                  <c:v>40761</c:v>
                </c:pt>
                <c:pt idx="81523">
                  <c:v>40761.5</c:v>
                </c:pt>
                <c:pt idx="81524">
                  <c:v>40762</c:v>
                </c:pt>
                <c:pt idx="81525">
                  <c:v>40762.5</c:v>
                </c:pt>
                <c:pt idx="81526">
                  <c:v>40763</c:v>
                </c:pt>
                <c:pt idx="81527">
                  <c:v>40763.5</c:v>
                </c:pt>
                <c:pt idx="81528">
                  <c:v>40764</c:v>
                </c:pt>
                <c:pt idx="81529">
                  <c:v>40764.5</c:v>
                </c:pt>
                <c:pt idx="81530">
                  <c:v>40765</c:v>
                </c:pt>
                <c:pt idx="81531">
                  <c:v>40765.5</c:v>
                </c:pt>
                <c:pt idx="81532">
                  <c:v>40766</c:v>
                </c:pt>
                <c:pt idx="81533">
                  <c:v>40766.5</c:v>
                </c:pt>
                <c:pt idx="81534">
                  <c:v>40767</c:v>
                </c:pt>
                <c:pt idx="81535">
                  <c:v>40767.5</c:v>
                </c:pt>
                <c:pt idx="81536">
                  <c:v>40768</c:v>
                </c:pt>
                <c:pt idx="81537">
                  <c:v>40768.5</c:v>
                </c:pt>
                <c:pt idx="81538">
                  <c:v>40769</c:v>
                </c:pt>
                <c:pt idx="81539">
                  <c:v>40769.5</c:v>
                </c:pt>
                <c:pt idx="81540">
                  <c:v>40770</c:v>
                </c:pt>
                <c:pt idx="81541">
                  <c:v>40770.5</c:v>
                </c:pt>
                <c:pt idx="81542">
                  <c:v>40771</c:v>
                </c:pt>
                <c:pt idx="81543">
                  <c:v>40771.5</c:v>
                </c:pt>
                <c:pt idx="81544">
                  <c:v>40772</c:v>
                </c:pt>
                <c:pt idx="81545">
                  <c:v>40772.5</c:v>
                </c:pt>
                <c:pt idx="81546">
                  <c:v>40773</c:v>
                </c:pt>
                <c:pt idx="81547">
                  <c:v>40773.5</c:v>
                </c:pt>
                <c:pt idx="81548">
                  <c:v>40774</c:v>
                </c:pt>
                <c:pt idx="81549">
                  <c:v>40774.5</c:v>
                </c:pt>
                <c:pt idx="81550">
                  <c:v>40775</c:v>
                </c:pt>
                <c:pt idx="81551">
                  <c:v>40775.5</c:v>
                </c:pt>
                <c:pt idx="81552">
                  <c:v>40776</c:v>
                </c:pt>
                <c:pt idx="81553">
                  <c:v>40776.5</c:v>
                </c:pt>
                <c:pt idx="81554">
                  <c:v>40777</c:v>
                </c:pt>
                <c:pt idx="81555">
                  <c:v>40777.5</c:v>
                </c:pt>
                <c:pt idx="81556">
                  <c:v>40778</c:v>
                </c:pt>
                <c:pt idx="81557">
                  <c:v>40778.5</c:v>
                </c:pt>
                <c:pt idx="81558">
                  <c:v>40779</c:v>
                </c:pt>
                <c:pt idx="81559">
                  <c:v>40779.5</c:v>
                </c:pt>
                <c:pt idx="81560">
                  <c:v>40780</c:v>
                </c:pt>
                <c:pt idx="81561">
                  <c:v>40780.5</c:v>
                </c:pt>
                <c:pt idx="81562">
                  <c:v>40781</c:v>
                </c:pt>
                <c:pt idx="81563">
                  <c:v>40781.5</c:v>
                </c:pt>
                <c:pt idx="81564">
                  <c:v>40782</c:v>
                </c:pt>
                <c:pt idx="81565">
                  <c:v>40782.5</c:v>
                </c:pt>
                <c:pt idx="81566">
                  <c:v>40783</c:v>
                </c:pt>
                <c:pt idx="81567">
                  <c:v>40783.5</c:v>
                </c:pt>
                <c:pt idx="81568">
                  <c:v>40784</c:v>
                </c:pt>
                <c:pt idx="81569">
                  <c:v>40784.5</c:v>
                </c:pt>
                <c:pt idx="81570">
                  <c:v>40785</c:v>
                </c:pt>
                <c:pt idx="81571">
                  <c:v>40785.5</c:v>
                </c:pt>
                <c:pt idx="81572">
                  <c:v>40786</c:v>
                </c:pt>
                <c:pt idx="81573">
                  <c:v>40786.5</c:v>
                </c:pt>
                <c:pt idx="81574">
                  <c:v>40787</c:v>
                </c:pt>
                <c:pt idx="81575">
                  <c:v>40787.5</c:v>
                </c:pt>
                <c:pt idx="81576">
                  <c:v>40788</c:v>
                </c:pt>
                <c:pt idx="81577">
                  <c:v>40788.5</c:v>
                </c:pt>
                <c:pt idx="81578">
                  <c:v>40789</c:v>
                </c:pt>
                <c:pt idx="81579">
                  <c:v>40789.5</c:v>
                </c:pt>
                <c:pt idx="81580">
                  <c:v>40790</c:v>
                </c:pt>
                <c:pt idx="81581">
                  <c:v>40790.5</c:v>
                </c:pt>
                <c:pt idx="81582">
                  <c:v>40791</c:v>
                </c:pt>
                <c:pt idx="81583">
                  <c:v>40791.5</c:v>
                </c:pt>
                <c:pt idx="81584">
                  <c:v>40792</c:v>
                </c:pt>
                <c:pt idx="81585">
                  <c:v>40792.5</c:v>
                </c:pt>
                <c:pt idx="81586">
                  <c:v>40793</c:v>
                </c:pt>
                <c:pt idx="81587">
                  <c:v>40793.5</c:v>
                </c:pt>
                <c:pt idx="81588">
                  <c:v>40794</c:v>
                </c:pt>
                <c:pt idx="81589">
                  <c:v>40794.5</c:v>
                </c:pt>
                <c:pt idx="81590">
                  <c:v>40795</c:v>
                </c:pt>
                <c:pt idx="81591">
                  <c:v>40795.5</c:v>
                </c:pt>
                <c:pt idx="81592">
                  <c:v>40796</c:v>
                </c:pt>
                <c:pt idx="81593">
                  <c:v>40796.5</c:v>
                </c:pt>
                <c:pt idx="81594">
                  <c:v>40797</c:v>
                </c:pt>
                <c:pt idx="81595">
                  <c:v>40797.5</c:v>
                </c:pt>
                <c:pt idx="81596">
                  <c:v>40798</c:v>
                </c:pt>
                <c:pt idx="81597">
                  <c:v>40798.5</c:v>
                </c:pt>
                <c:pt idx="81598">
                  <c:v>40799</c:v>
                </c:pt>
                <c:pt idx="81599">
                  <c:v>40799.5</c:v>
                </c:pt>
                <c:pt idx="81600">
                  <c:v>40800</c:v>
                </c:pt>
                <c:pt idx="81601">
                  <c:v>40800.5</c:v>
                </c:pt>
                <c:pt idx="81602">
                  <c:v>40801</c:v>
                </c:pt>
                <c:pt idx="81603">
                  <c:v>40801.5</c:v>
                </c:pt>
                <c:pt idx="81604">
                  <c:v>40802</c:v>
                </c:pt>
                <c:pt idx="81605">
                  <c:v>40802.5</c:v>
                </c:pt>
                <c:pt idx="81606">
                  <c:v>40803</c:v>
                </c:pt>
                <c:pt idx="81607">
                  <c:v>40803.5</c:v>
                </c:pt>
                <c:pt idx="81608">
                  <c:v>40804</c:v>
                </c:pt>
                <c:pt idx="81609">
                  <c:v>40804.5</c:v>
                </c:pt>
                <c:pt idx="81610">
                  <c:v>40805</c:v>
                </c:pt>
                <c:pt idx="81611">
                  <c:v>40805.5</c:v>
                </c:pt>
                <c:pt idx="81612">
                  <c:v>40806</c:v>
                </c:pt>
                <c:pt idx="81613">
                  <c:v>40806.5</c:v>
                </c:pt>
                <c:pt idx="81614">
                  <c:v>40807</c:v>
                </c:pt>
                <c:pt idx="81615">
                  <c:v>40807.5</c:v>
                </c:pt>
                <c:pt idx="81616">
                  <c:v>40808</c:v>
                </c:pt>
                <c:pt idx="81617">
                  <c:v>40808.5</c:v>
                </c:pt>
                <c:pt idx="81618">
                  <c:v>40809</c:v>
                </c:pt>
                <c:pt idx="81619">
                  <c:v>40809.5</c:v>
                </c:pt>
                <c:pt idx="81620">
                  <c:v>40810</c:v>
                </c:pt>
                <c:pt idx="81621">
                  <c:v>40810.5</c:v>
                </c:pt>
                <c:pt idx="81622">
                  <c:v>40811</c:v>
                </c:pt>
                <c:pt idx="81623">
                  <c:v>40811.5</c:v>
                </c:pt>
                <c:pt idx="81624">
                  <c:v>40812</c:v>
                </c:pt>
                <c:pt idx="81625">
                  <c:v>40812.5</c:v>
                </c:pt>
                <c:pt idx="81626">
                  <c:v>40813</c:v>
                </c:pt>
                <c:pt idx="81627">
                  <c:v>40813.5</c:v>
                </c:pt>
                <c:pt idx="81628">
                  <c:v>40814</c:v>
                </c:pt>
                <c:pt idx="81629">
                  <c:v>40814.5</c:v>
                </c:pt>
                <c:pt idx="81630">
                  <c:v>40815</c:v>
                </c:pt>
                <c:pt idx="81631">
                  <c:v>40815.5</c:v>
                </c:pt>
                <c:pt idx="81632">
                  <c:v>40816</c:v>
                </c:pt>
                <c:pt idx="81633">
                  <c:v>40816.5</c:v>
                </c:pt>
                <c:pt idx="81634">
                  <c:v>40817</c:v>
                </c:pt>
                <c:pt idx="81635">
                  <c:v>40817.5</c:v>
                </c:pt>
                <c:pt idx="81636">
                  <c:v>40818</c:v>
                </c:pt>
                <c:pt idx="81637">
                  <c:v>40818.5</c:v>
                </c:pt>
                <c:pt idx="81638">
                  <c:v>40819</c:v>
                </c:pt>
                <c:pt idx="81639">
                  <c:v>40819.5</c:v>
                </c:pt>
                <c:pt idx="81640">
                  <c:v>40820</c:v>
                </c:pt>
                <c:pt idx="81641">
                  <c:v>40820.5</c:v>
                </c:pt>
                <c:pt idx="81642">
                  <c:v>40821</c:v>
                </c:pt>
                <c:pt idx="81643">
                  <c:v>40821.5</c:v>
                </c:pt>
                <c:pt idx="81644">
                  <c:v>40822</c:v>
                </c:pt>
                <c:pt idx="81645">
                  <c:v>40822.5</c:v>
                </c:pt>
                <c:pt idx="81646">
                  <c:v>40823</c:v>
                </c:pt>
                <c:pt idx="81647">
                  <c:v>40823.5</c:v>
                </c:pt>
                <c:pt idx="81648">
                  <c:v>40824</c:v>
                </c:pt>
                <c:pt idx="81649">
                  <c:v>40824.5</c:v>
                </c:pt>
                <c:pt idx="81650">
                  <c:v>40825</c:v>
                </c:pt>
                <c:pt idx="81651">
                  <c:v>40825.5</c:v>
                </c:pt>
                <c:pt idx="81652">
                  <c:v>40826</c:v>
                </c:pt>
                <c:pt idx="81653">
                  <c:v>40826.5</c:v>
                </c:pt>
                <c:pt idx="81654">
                  <c:v>40827</c:v>
                </c:pt>
                <c:pt idx="81655">
                  <c:v>40827.5</c:v>
                </c:pt>
                <c:pt idx="81656">
                  <c:v>40828</c:v>
                </c:pt>
                <c:pt idx="81657">
                  <c:v>40828.5</c:v>
                </c:pt>
                <c:pt idx="81658">
                  <c:v>40829</c:v>
                </c:pt>
                <c:pt idx="81659">
                  <c:v>40829.5</c:v>
                </c:pt>
                <c:pt idx="81660">
                  <c:v>40830</c:v>
                </c:pt>
                <c:pt idx="81661">
                  <c:v>40830.5</c:v>
                </c:pt>
                <c:pt idx="81662">
                  <c:v>40831</c:v>
                </c:pt>
                <c:pt idx="81663">
                  <c:v>40831.5</c:v>
                </c:pt>
                <c:pt idx="81664">
                  <c:v>40832</c:v>
                </c:pt>
                <c:pt idx="81665">
                  <c:v>40832.5</c:v>
                </c:pt>
                <c:pt idx="81666">
                  <c:v>40833</c:v>
                </c:pt>
                <c:pt idx="81667">
                  <c:v>40833.5</c:v>
                </c:pt>
                <c:pt idx="81668">
                  <c:v>40834</c:v>
                </c:pt>
                <c:pt idx="81669">
                  <c:v>40834.5</c:v>
                </c:pt>
                <c:pt idx="81670">
                  <c:v>40835</c:v>
                </c:pt>
                <c:pt idx="81671">
                  <c:v>40835.5</c:v>
                </c:pt>
                <c:pt idx="81672">
                  <c:v>40836</c:v>
                </c:pt>
                <c:pt idx="81673">
                  <c:v>40836.5</c:v>
                </c:pt>
                <c:pt idx="81674">
                  <c:v>40837</c:v>
                </c:pt>
                <c:pt idx="81675">
                  <c:v>40837.5</c:v>
                </c:pt>
                <c:pt idx="81676">
                  <c:v>40838</c:v>
                </c:pt>
                <c:pt idx="81677">
                  <c:v>40838.5</c:v>
                </c:pt>
                <c:pt idx="81678">
                  <c:v>40839</c:v>
                </c:pt>
                <c:pt idx="81679">
                  <c:v>40839.5</c:v>
                </c:pt>
                <c:pt idx="81680">
                  <c:v>40840</c:v>
                </c:pt>
                <c:pt idx="81681">
                  <c:v>40840.5</c:v>
                </c:pt>
                <c:pt idx="81682">
                  <c:v>40841</c:v>
                </c:pt>
                <c:pt idx="81683">
                  <c:v>40841.5</c:v>
                </c:pt>
                <c:pt idx="81684">
                  <c:v>40842</c:v>
                </c:pt>
                <c:pt idx="81685">
                  <c:v>40842.5</c:v>
                </c:pt>
                <c:pt idx="81686">
                  <c:v>40843</c:v>
                </c:pt>
                <c:pt idx="81687">
                  <c:v>40843.5</c:v>
                </c:pt>
                <c:pt idx="81688">
                  <c:v>40844</c:v>
                </c:pt>
                <c:pt idx="81689">
                  <c:v>40844.5</c:v>
                </c:pt>
                <c:pt idx="81690">
                  <c:v>40845</c:v>
                </c:pt>
                <c:pt idx="81691">
                  <c:v>40845.5</c:v>
                </c:pt>
                <c:pt idx="81692">
                  <c:v>40846</c:v>
                </c:pt>
                <c:pt idx="81693">
                  <c:v>40846.5</c:v>
                </c:pt>
                <c:pt idx="81694">
                  <c:v>40847</c:v>
                </c:pt>
                <c:pt idx="81695">
                  <c:v>40847.5</c:v>
                </c:pt>
                <c:pt idx="81696">
                  <c:v>40848</c:v>
                </c:pt>
                <c:pt idx="81697">
                  <c:v>40848.5</c:v>
                </c:pt>
                <c:pt idx="81698">
                  <c:v>40849</c:v>
                </c:pt>
                <c:pt idx="81699">
                  <c:v>40849.5</c:v>
                </c:pt>
                <c:pt idx="81700">
                  <c:v>40850</c:v>
                </c:pt>
                <c:pt idx="81701">
                  <c:v>40850.5</c:v>
                </c:pt>
                <c:pt idx="81702">
                  <c:v>40851</c:v>
                </c:pt>
                <c:pt idx="81703">
                  <c:v>40851.5</c:v>
                </c:pt>
                <c:pt idx="81704">
                  <c:v>40852</c:v>
                </c:pt>
                <c:pt idx="81705">
                  <c:v>40852.5</c:v>
                </c:pt>
                <c:pt idx="81706">
                  <c:v>40853</c:v>
                </c:pt>
                <c:pt idx="81707">
                  <c:v>40853.5</c:v>
                </c:pt>
                <c:pt idx="81708">
                  <c:v>40854</c:v>
                </c:pt>
                <c:pt idx="81709">
                  <c:v>40854.5</c:v>
                </c:pt>
                <c:pt idx="81710">
                  <c:v>40855</c:v>
                </c:pt>
                <c:pt idx="81711">
                  <c:v>40855.5</c:v>
                </c:pt>
                <c:pt idx="81712">
                  <c:v>40856</c:v>
                </c:pt>
                <c:pt idx="81713">
                  <c:v>40856.5</c:v>
                </c:pt>
                <c:pt idx="81714">
                  <c:v>40857</c:v>
                </c:pt>
                <c:pt idx="81715">
                  <c:v>40857.5</c:v>
                </c:pt>
                <c:pt idx="81716">
                  <c:v>40858</c:v>
                </c:pt>
                <c:pt idx="81717">
                  <c:v>40858.5</c:v>
                </c:pt>
                <c:pt idx="81718">
                  <c:v>40859</c:v>
                </c:pt>
                <c:pt idx="81719">
                  <c:v>40859.5</c:v>
                </c:pt>
                <c:pt idx="81720">
                  <c:v>40860</c:v>
                </c:pt>
                <c:pt idx="81721">
                  <c:v>40860.5</c:v>
                </c:pt>
                <c:pt idx="81722">
                  <c:v>40861</c:v>
                </c:pt>
                <c:pt idx="81723">
                  <c:v>40861.5</c:v>
                </c:pt>
                <c:pt idx="81724">
                  <c:v>40862</c:v>
                </c:pt>
                <c:pt idx="81725">
                  <c:v>40862.5</c:v>
                </c:pt>
                <c:pt idx="81726">
                  <c:v>40863</c:v>
                </c:pt>
                <c:pt idx="81727">
                  <c:v>40863.5</c:v>
                </c:pt>
                <c:pt idx="81728">
                  <c:v>40864</c:v>
                </c:pt>
                <c:pt idx="81729">
                  <c:v>40864.5</c:v>
                </c:pt>
                <c:pt idx="81730">
                  <c:v>40865</c:v>
                </c:pt>
                <c:pt idx="81731">
                  <c:v>40865.5</c:v>
                </c:pt>
                <c:pt idx="81732">
                  <c:v>40866</c:v>
                </c:pt>
                <c:pt idx="81733">
                  <c:v>40866.5</c:v>
                </c:pt>
                <c:pt idx="81734">
                  <c:v>40867</c:v>
                </c:pt>
                <c:pt idx="81735">
                  <c:v>40867.5</c:v>
                </c:pt>
                <c:pt idx="81736">
                  <c:v>40868</c:v>
                </c:pt>
                <c:pt idx="81737">
                  <c:v>40868.5</c:v>
                </c:pt>
                <c:pt idx="81738">
                  <c:v>40869</c:v>
                </c:pt>
                <c:pt idx="81739">
                  <c:v>40869.5</c:v>
                </c:pt>
                <c:pt idx="81740">
                  <c:v>40870</c:v>
                </c:pt>
                <c:pt idx="81741">
                  <c:v>40870.5</c:v>
                </c:pt>
                <c:pt idx="81742">
                  <c:v>40871</c:v>
                </c:pt>
                <c:pt idx="81743">
                  <c:v>40871.5</c:v>
                </c:pt>
                <c:pt idx="81744">
                  <c:v>40872</c:v>
                </c:pt>
                <c:pt idx="81745">
                  <c:v>40872.5</c:v>
                </c:pt>
                <c:pt idx="81746">
                  <c:v>40873</c:v>
                </c:pt>
                <c:pt idx="81747">
                  <c:v>40873.5</c:v>
                </c:pt>
                <c:pt idx="81748">
                  <c:v>40874</c:v>
                </c:pt>
                <c:pt idx="81749">
                  <c:v>40874.5</c:v>
                </c:pt>
                <c:pt idx="81750">
                  <c:v>40875</c:v>
                </c:pt>
                <c:pt idx="81751">
                  <c:v>40875.5</c:v>
                </c:pt>
                <c:pt idx="81752">
                  <c:v>40876</c:v>
                </c:pt>
                <c:pt idx="81753">
                  <c:v>40876.5</c:v>
                </c:pt>
                <c:pt idx="81754">
                  <c:v>40877</c:v>
                </c:pt>
                <c:pt idx="81755">
                  <c:v>40877.5</c:v>
                </c:pt>
                <c:pt idx="81756">
                  <c:v>40878</c:v>
                </c:pt>
                <c:pt idx="81757">
                  <c:v>40878.5</c:v>
                </c:pt>
                <c:pt idx="81758">
                  <c:v>40879</c:v>
                </c:pt>
                <c:pt idx="81759">
                  <c:v>40879.5</c:v>
                </c:pt>
                <c:pt idx="81760">
                  <c:v>40880</c:v>
                </c:pt>
                <c:pt idx="81761">
                  <c:v>40880.5</c:v>
                </c:pt>
                <c:pt idx="81762">
                  <c:v>40881</c:v>
                </c:pt>
                <c:pt idx="81763">
                  <c:v>40881.5</c:v>
                </c:pt>
                <c:pt idx="81764">
                  <c:v>40882</c:v>
                </c:pt>
                <c:pt idx="81765">
                  <c:v>40882.5</c:v>
                </c:pt>
                <c:pt idx="81766">
                  <c:v>40883</c:v>
                </c:pt>
                <c:pt idx="81767">
                  <c:v>40883.5</c:v>
                </c:pt>
                <c:pt idx="81768">
                  <c:v>40884</c:v>
                </c:pt>
                <c:pt idx="81769">
                  <c:v>40884.5</c:v>
                </c:pt>
                <c:pt idx="81770">
                  <c:v>40885</c:v>
                </c:pt>
                <c:pt idx="81771">
                  <c:v>40885.5</c:v>
                </c:pt>
                <c:pt idx="81772">
                  <c:v>40886</c:v>
                </c:pt>
                <c:pt idx="81773">
                  <c:v>40886.5</c:v>
                </c:pt>
                <c:pt idx="81774">
                  <c:v>40887</c:v>
                </c:pt>
                <c:pt idx="81775">
                  <c:v>40887.5</c:v>
                </c:pt>
                <c:pt idx="81776">
                  <c:v>40888</c:v>
                </c:pt>
                <c:pt idx="81777">
                  <c:v>40888.5</c:v>
                </c:pt>
                <c:pt idx="81778">
                  <c:v>40889</c:v>
                </c:pt>
                <c:pt idx="81779">
                  <c:v>40889.5</c:v>
                </c:pt>
                <c:pt idx="81780">
                  <c:v>40890</c:v>
                </c:pt>
                <c:pt idx="81781">
                  <c:v>40890.5</c:v>
                </c:pt>
                <c:pt idx="81782">
                  <c:v>40891</c:v>
                </c:pt>
                <c:pt idx="81783">
                  <c:v>40891.5</c:v>
                </c:pt>
                <c:pt idx="81784">
                  <c:v>40892</c:v>
                </c:pt>
                <c:pt idx="81785">
                  <c:v>40892.5</c:v>
                </c:pt>
                <c:pt idx="81786">
                  <c:v>40893</c:v>
                </c:pt>
                <c:pt idx="81787">
                  <c:v>40893.5</c:v>
                </c:pt>
                <c:pt idx="81788">
                  <c:v>40894</c:v>
                </c:pt>
                <c:pt idx="81789">
                  <c:v>40894.5</c:v>
                </c:pt>
                <c:pt idx="81790">
                  <c:v>40895</c:v>
                </c:pt>
                <c:pt idx="81791">
                  <c:v>40895.5</c:v>
                </c:pt>
                <c:pt idx="81792">
                  <c:v>40896</c:v>
                </c:pt>
                <c:pt idx="81793">
                  <c:v>40896.5</c:v>
                </c:pt>
                <c:pt idx="81794">
                  <c:v>40897</c:v>
                </c:pt>
                <c:pt idx="81795">
                  <c:v>40897.5</c:v>
                </c:pt>
                <c:pt idx="81796">
                  <c:v>40898</c:v>
                </c:pt>
                <c:pt idx="81797">
                  <c:v>40898.5</c:v>
                </c:pt>
                <c:pt idx="81798">
                  <c:v>40899</c:v>
                </c:pt>
                <c:pt idx="81799">
                  <c:v>40899.5</c:v>
                </c:pt>
                <c:pt idx="81800">
                  <c:v>40900</c:v>
                </c:pt>
                <c:pt idx="81801">
                  <c:v>40900.5</c:v>
                </c:pt>
                <c:pt idx="81802">
                  <c:v>40901</c:v>
                </c:pt>
                <c:pt idx="81803">
                  <c:v>40901.5</c:v>
                </c:pt>
                <c:pt idx="81804">
                  <c:v>40902</c:v>
                </c:pt>
                <c:pt idx="81805">
                  <c:v>40902.5</c:v>
                </c:pt>
                <c:pt idx="81806">
                  <c:v>40903</c:v>
                </c:pt>
                <c:pt idx="81807">
                  <c:v>40903.5</c:v>
                </c:pt>
                <c:pt idx="81808">
                  <c:v>40904</c:v>
                </c:pt>
                <c:pt idx="81809">
                  <c:v>40904.5</c:v>
                </c:pt>
                <c:pt idx="81810">
                  <c:v>40905</c:v>
                </c:pt>
                <c:pt idx="81811">
                  <c:v>40905.5</c:v>
                </c:pt>
                <c:pt idx="81812">
                  <c:v>40906</c:v>
                </c:pt>
                <c:pt idx="81813">
                  <c:v>40906.5</c:v>
                </c:pt>
                <c:pt idx="81814">
                  <c:v>40907</c:v>
                </c:pt>
                <c:pt idx="81815">
                  <c:v>40907.5</c:v>
                </c:pt>
                <c:pt idx="81816">
                  <c:v>40908</c:v>
                </c:pt>
                <c:pt idx="81817">
                  <c:v>40908.5</c:v>
                </c:pt>
                <c:pt idx="81818">
                  <c:v>40909</c:v>
                </c:pt>
                <c:pt idx="81819">
                  <c:v>40909.5</c:v>
                </c:pt>
                <c:pt idx="81820">
                  <c:v>40910</c:v>
                </c:pt>
                <c:pt idx="81821">
                  <c:v>40910.5</c:v>
                </c:pt>
                <c:pt idx="81822">
                  <c:v>40911</c:v>
                </c:pt>
                <c:pt idx="81823">
                  <c:v>40911.5</c:v>
                </c:pt>
                <c:pt idx="81824">
                  <c:v>40912</c:v>
                </c:pt>
                <c:pt idx="81825">
                  <c:v>40912.5</c:v>
                </c:pt>
                <c:pt idx="81826">
                  <c:v>40913</c:v>
                </c:pt>
                <c:pt idx="81827">
                  <c:v>40913.5</c:v>
                </c:pt>
                <c:pt idx="81828">
                  <c:v>40914</c:v>
                </c:pt>
                <c:pt idx="81829">
                  <c:v>40914.5</c:v>
                </c:pt>
                <c:pt idx="81830">
                  <c:v>40915</c:v>
                </c:pt>
                <c:pt idx="81831">
                  <c:v>40915.5</c:v>
                </c:pt>
                <c:pt idx="81832">
                  <c:v>40916</c:v>
                </c:pt>
                <c:pt idx="81833">
                  <c:v>40916.5</c:v>
                </c:pt>
                <c:pt idx="81834">
                  <c:v>40917</c:v>
                </c:pt>
                <c:pt idx="81835">
                  <c:v>40917.5</c:v>
                </c:pt>
                <c:pt idx="81836">
                  <c:v>40918</c:v>
                </c:pt>
                <c:pt idx="81837">
                  <c:v>40918.5</c:v>
                </c:pt>
                <c:pt idx="81838">
                  <c:v>40919</c:v>
                </c:pt>
                <c:pt idx="81839">
                  <c:v>40919.5</c:v>
                </c:pt>
                <c:pt idx="81840">
                  <c:v>40920</c:v>
                </c:pt>
                <c:pt idx="81841">
                  <c:v>40920.5</c:v>
                </c:pt>
                <c:pt idx="81842">
                  <c:v>40921</c:v>
                </c:pt>
                <c:pt idx="81843">
                  <c:v>40921.5</c:v>
                </c:pt>
                <c:pt idx="81844">
                  <c:v>40922</c:v>
                </c:pt>
                <c:pt idx="81845">
                  <c:v>40922.5</c:v>
                </c:pt>
                <c:pt idx="81846">
                  <c:v>40923</c:v>
                </c:pt>
                <c:pt idx="81847">
                  <c:v>40923.5</c:v>
                </c:pt>
                <c:pt idx="81848">
                  <c:v>40924</c:v>
                </c:pt>
                <c:pt idx="81849">
                  <c:v>40924.5</c:v>
                </c:pt>
                <c:pt idx="81850">
                  <c:v>40925</c:v>
                </c:pt>
                <c:pt idx="81851">
                  <c:v>40925.5</c:v>
                </c:pt>
                <c:pt idx="81852">
                  <c:v>40926</c:v>
                </c:pt>
                <c:pt idx="81853">
                  <c:v>40926.5</c:v>
                </c:pt>
                <c:pt idx="81854">
                  <c:v>40927</c:v>
                </c:pt>
                <c:pt idx="81855">
                  <c:v>40927.5</c:v>
                </c:pt>
                <c:pt idx="81856">
                  <c:v>40928</c:v>
                </c:pt>
                <c:pt idx="81857">
                  <c:v>40928.5</c:v>
                </c:pt>
                <c:pt idx="81858">
                  <c:v>40929</c:v>
                </c:pt>
                <c:pt idx="81859">
                  <c:v>40929.5</c:v>
                </c:pt>
                <c:pt idx="81860">
                  <c:v>40930</c:v>
                </c:pt>
                <c:pt idx="81861">
                  <c:v>40930.5</c:v>
                </c:pt>
                <c:pt idx="81862">
                  <c:v>40931</c:v>
                </c:pt>
                <c:pt idx="81863">
                  <c:v>40931.5</c:v>
                </c:pt>
                <c:pt idx="81864">
                  <c:v>40932</c:v>
                </c:pt>
                <c:pt idx="81865">
                  <c:v>40932.5</c:v>
                </c:pt>
                <c:pt idx="81866">
                  <c:v>40933</c:v>
                </c:pt>
                <c:pt idx="81867">
                  <c:v>40933.5</c:v>
                </c:pt>
                <c:pt idx="81868">
                  <c:v>40934</c:v>
                </c:pt>
                <c:pt idx="81869">
                  <c:v>40934.5</c:v>
                </c:pt>
                <c:pt idx="81870">
                  <c:v>40935</c:v>
                </c:pt>
                <c:pt idx="81871">
                  <c:v>40935.5</c:v>
                </c:pt>
                <c:pt idx="81872">
                  <c:v>40936</c:v>
                </c:pt>
                <c:pt idx="81873">
                  <c:v>40936.5</c:v>
                </c:pt>
                <c:pt idx="81874">
                  <c:v>40937</c:v>
                </c:pt>
                <c:pt idx="81875">
                  <c:v>40937.5</c:v>
                </c:pt>
                <c:pt idx="81876">
                  <c:v>40938</c:v>
                </c:pt>
                <c:pt idx="81877">
                  <c:v>40938.5</c:v>
                </c:pt>
                <c:pt idx="81878">
                  <c:v>40939</c:v>
                </c:pt>
                <c:pt idx="81879">
                  <c:v>40939.5</c:v>
                </c:pt>
                <c:pt idx="81880">
                  <c:v>40940</c:v>
                </c:pt>
                <c:pt idx="81881">
                  <c:v>40940.5</c:v>
                </c:pt>
                <c:pt idx="81882">
                  <c:v>40941</c:v>
                </c:pt>
                <c:pt idx="81883">
                  <c:v>40941.5</c:v>
                </c:pt>
                <c:pt idx="81884">
                  <c:v>40942</c:v>
                </c:pt>
                <c:pt idx="81885">
                  <c:v>40942.5</c:v>
                </c:pt>
                <c:pt idx="81886">
                  <c:v>40943</c:v>
                </c:pt>
                <c:pt idx="81887">
                  <c:v>40943.5</c:v>
                </c:pt>
                <c:pt idx="81888">
                  <c:v>40944</c:v>
                </c:pt>
                <c:pt idx="81889">
                  <c:v>40944.5</c:v>
                </c:pt>
                <c:pt idx="81890">
                  <c:v>40945</c:v>
                </c:pt>
                <c:pt idx="81891">
                  <c:v>40945.5</c:v>
                </c:pt>
                <c:pt idx="81892">
                  <c:v>40946</c:v>
                </c:pt>
                <c:pt idx="81893">
                  <c:v>40946.5</c:v>
                </c:pt>
                <c:pt idx="81894">
                  <c:v>40947</c:v>
                </c:pt>
                <c:pt idx="81895">
                  <c:v>40947.5</c:v>
                </c:pt>
                <c:pt idx="81896">
                  <c:v>40948</c:v>
                </c:pt>
                <c:pt idx="81897">
                  <c:v>40948.5</c:v>
                </c:pt>
                <c:pt idx="81898">
                  <c:v>40949</c:v>
                </c:pt>
                <c:pt idx="81899">
                  <c:v>40949.5</c:v>
                </c:pt>
                <c:pt idx="81900">
                  <c:v>40950</c:v>
                </c:pt>
                <c:pt idx="81901">
                  <c:v>40950.5</c:v>
                </c:pt>
                <c:pt idx="81902">
                  <c:v>40951</c:v>
                </c:pt>
                <c:pt idx="81903">
                  <c:v>40951.5</c:v>
                </c:pt>
                <c:pt idx="81904">
                  <c:v>40952</c:v>
                </c:pt>
                <c:pt idx="81905">
                  <c:v>40952.5</c:v>
                </c:pt>
                <c:pt idx="81906">
                  <c:v>40953</c:v>
                </c:pt>
                <c:pt idx="81907">
                  <c:v>40953.5</c:v>
                </c:pt>
                <c:pt idx="81908">
                  <c:v>40954</c:v>
                </c:pt>
                <c:pt idx="81909">
                  <c:v>40954.5</c:v>
                </c:pt>
                <c:pt idx="81910">
                  <c:v>40955</c:v>
                </c:pt>
                <c:pt idx="81911">
                  <c:v>40955.5</c:v>
                </c:pt>
                <c:pt idx="81912">
                  <c:v>40956</c:v>
                </c:pt>
                <c:pt idx="81913">
                  <c:v>40956.5</c:v>
                </c:pt>
                <c:pt idx="81914">
                  <c:v>40957</c:v>
                </c:pt>
                <c:pt idx="81915">
                  <c:v>40957.5</c:v>
                </c:pt>
                <c:pt idx="81916">
                  <c:v>40958</c:v>
                </c:pt>
                <c:pt idx="81917">
                  <c:v>40958.5</c:v>
                </c:pt>
                <c:pt idx="81918">
                  <c:v>40959</c:v>
                </c:pt>
                <c:pt idx="81919">
                  <c:v>40959.5</c:v>
                </c:pt>
                <c:pt idx="81920">
                  <c:v>40960</c:v>
                </c:pt>
                <c:pt idx="81921">
                  <c:v>40960.5</c:v>
                </c:pt>
                <c:pt idx="81922">
                  <c:v>40961</c:v>
                </c:pt>
                <c:pt idx="81923">
                  <c:v>40961.5</c:v>
                </c:pt>
                <c:pt idx="81924">
                  <c:v>40962</c:v>
                </c:pt>
                <c:pt idx="81925">
                  <c:v>40962.5</c:v>
                </c:pt>
                <c:pt idx="81926">
                  <c:v>40963</c:v>
                </c:pt>
                <c:pt idx="81927">
                  <c:v>40963.5</c:v>
                </c:pt>
                <c:pt idx="81928">
                  <c:v>40964</c:v>
                </c:pt>
                <c:pt idx="81929">
                  <c:v>40964.5</c:v>
                </c:pt>
                <c:pt idx="81930">
                  <c:v>40965</c:v>
                </c:pt>
                <c:pt idx="81931">
                  <c:v>40965.5</c:v>
                </c:pt>
                <c:pt idx="81932">
                  <c:v>40966</c:v>
                </c:pt>
                <c:pt idx="81933">
                  <c:v>40966.5</c:v>
                </c:pt>
                <c:pt idx="81934">
                  <c:v>40967</c:v>
                </c:pt>
                <c:pt idx="81935">
                  <c:v>40967.5</c:v>
                </c:pt>
                <c:pt idx="81936">
                  <c:v>40968</c:v>
                </c:pt>
                <c:pt idx="81937">
                  <c:v>40968.5</c:v>
                </c:pt>
                <c:pt idx="81938">
                  <c:v>40969</c:v>
                </c:pt>
                <c:pt idx="81939">
                  <c:v>40969.5</c:v>
                </c:pt>
                <c:pt idx="81940">
                  <c:v>40970</c:v>
                </c:pt>
                <c:pt idx="81941">
                  <c:v>40970.5</c:v>
                </c:pt>
                <c:pt idx="81942">
                  <c:v>40971</c:v>
                </c:pt>
                <c:pt idx="81943">
                  <c:v>40971.5</c:v>
                </c:pt>
                <c:pt idx="81944">
                  <c:v>40972</c:v>
                </c:pt>
                <c:pt idx="81945">
                  <c:v>40972.5</c:v>
                </c:pt>
                <c:pt idx="81946">
                  <c:v>40973</c:v>
                </c:pt>
                <c:pt idx="81947">
                  <c:v>40973.5</c:v>
                </c:pt>
                <c:pt idx="81948">
                  <c:v>40974</c:v>
                </c:pt>
                <c:pt idx="81949">
                  <c:v>40974.5</c:v>
                </c:pt>
                <c:pt idx="81950">
                  <c:v>40975</c:v>
                </c:pt>
                <c:pt idx="81951">
                  <c:v>40975.5</c:v>
                </c:pt>
                <c:pt idx="81952">
                  <c:v>40976</c:v>
                </c:pt>
                <c:pt idx="81953">
                  <c:v>40976.5</c:v>
                </c:pt>
                <c:pt idx="81954">
                  <c:v>40977</c:v>
                </c:pt>
                <c:pt idx="81955">
                  <c:v>40977.5</c:v>
                </c:pt>
                <c:pt idx="81956">
                  <c:v>40978</c:v>
                </c:pt>
                <c:pt idx="81957">
                  <c:v>40978.5</c:v>
                </c:pt>
                <c:pt idx="81958">
                  <c:v>40979</c:v>
                </c:pt>
                <c:pt idx="81959">
                  <c:v>40979.5</c:v>
                </c:pt>
                <c:pt idx="81960">
                  <c:v>40980</c:v>
                </c:pt>
                <c:pt idx="81961">
                  <c:v>40980.5</c:v>
                </c:pt>
                <c:pt idx="81962">
                  <c:v>40981</c:v>
                </c:pt>
                <c:pt idx="81963">
                  <c:v>40981.5</c:v>
                </c:pt>
                <c:pt idx="81964">
                  <c:v>40982</c:v>
                </c:pt>
                <c:pt idx="81965">
                  <c:v>40982.5</c:v>
                </c:pt>
                <c:pt idx="81966">
                  <c:v>40983</c:v>
                </c:pt>
                <c:pt idx="81967">
                  <c:v>40983.5</c:v>
                </c:pt>
                <c:pt idx="81968">
                  <c:v>40984</c:v>
                </c:pt>
                <c:pt idx="81969">
                  <c:v>40984.5</c:v>
                </c:pt>
                <c:pt idx="81970">
                  <c:v>40985</c:v>
                </c:pt>
                <c:pt idx="81971">
                  <c:v>40985.5</c:v>
                </c:pt>
                <c:pt idx="81972">
                  <c:v>40986</c:v>
                </c:pt>
                <c:pt idx="81973">
                  <c:v>40986.5</c:v>
                </c:pt>
                <c:pt idx="81974">
                  <c:v>40987</c:v>
                </c:pt>
                <c:pt idx="81975">
                  <c:v>40987.5</c:v>
                </c:pt>
                <c:pt idx="81976">
                  <c:v>40988</c:v>
                </c:pt>
                <c:pt idx="81977">
                  <c:v>40988.5</c:v>
                </c:pt>
                <c:pt idx="81978">
                  <c:v>40989</c:v>
                </c:pt>
                <c:pt idx="81979">
                  <c:v>40989.5</c:v>
                </c:pt>
                <c:pt idx="81980">
                  <c:v>40990</c:v>
                </c:pt>
                <c:pt idx="81981">
                  <c:v>40990.5</c:v>
                </c:pt>
                <c:pt idx="81982">
                  <c:v>40991</c:v>
                </c:pt>
                <c:pt idx="81983">
                  <c:v>40991.5</c:v>
                </c:pt>
                <c:pt idx="81984">
                  <c:v>40992</c:v>
                </c:pt>
                <c:pt idx="81985">
                  <c:v>40992.5</c:v>
                </c:pt>
                <c:pt idx="81986">
                  <c:v>40993</c:v>
                </c:pt>
                <c:pt idx="81987">
                  <c:v>40993.5</c:v>
                </c:pt>
                <c:pt idx="81988">
                  <c:v>40994</c:v>
                </c:pt>
                <c:pt idx="81989">
                  <c:v>40994.5</c:v>
                </c:pt>
                <c:pt idx="81990">
                  <c:v>40995</c:v>
                </c:pt>
                <c:pt idx="81991">
                  <c:v>40995.5</c:v>
                </c:pt>
                <c:pt idx="81992">
                  <c:v>40996</c:v>
                </c:pt>
                <c:pt idx="81993">
                  <c:v>40996.5</c:v>
                </c:pt>
                <c:pt idx="81994">
                  <c:v>40997</c:v>
                </c:pt>
                <c:pt idx="81995">
                  <c:v>40997.5</c:v>
                </c:pt>
                <c:pt idx="81996">
                  <c:v>40998</c:v>
                </c:pt>
                <c:pt idx="81997">
                  <c:v>40998.5</c:v>
                </c:pt>
                <c:pt idx="81998">
                  <c:v>40999</c:v>
                </c:pt>
                <c:pt idx="81999">
                  <c:v>40999.5</c:v>
                </c:pt>
                <c:pt idx="82000">
                  <c:v>41000</c:v>
                </c:pt>
                <c:pt idx="82001">
                  <c:v>41000.5</c:v>
                </c:pt>
                <c:pt idx="82002">
                  <c:v>41001</c:v>
                </c:pt>
                <c:pt idx="82003">
                  <c:v>41001.5</c:v>
                </c:pt>
                <c:pt idx="82004">
                  <c:v>41002</c:v>
                </c:pt>
                <c:pt idx="82005">
                  <c:v>41002.5</c:v>
                </c:pt>
                <c:pt idx="82006">
                  <c:v>41003</c:v>
                </c:pt>
                <c:pt idx="82007">
                  <c:v>41003.5</c:v>
                </c:pt>
                <c:pt idx="82008">
                  <c:v>41004</c:v>
                </c:pt>
                <c:pt idx="82009">
                  <c:v>41004.5</c:v>
                </c:pt>
                <c:pt idx="82010">
                  <c:v>41005</c:v>
                </c:pt>
                <c:pt idx="82011">
                  <c:v>41005.5</c:v>
                </c:pt>
                <c:pt idx="82012">
                  <c:v>41006</c:v>
                </c:pt>
                <c:pt idx="82013">
                  <c:v>41006.5</c:v>
                </c:pt>
                <c:pt idx="82014">
                  <c:v>41007</c:v>
                </c:pt>
                <c:pt idx="82015">
                  <c:v>41007.5</c:v>
                </c:pt>
                <c:pt idx="82016">
                  <c:v>41008</c:v>
                </c:pt>
                <c:pt idx="82017">
                  <c:v>41008.5</c:v>
                </c:pt>
                <c:pt idx="82018">
                  <c:v>41009</c:v>
                </c:pt>
                <c:pt idx="82019">
                  <c:v>41009.5</c:v>
                </c:pt>
                <c:pt idx="82020">
                  <c:v>41010</c:v>
                </c:pt>
                <c:pt idx="82021">
                  <c:v>41010.5</c:v>
                </c:pt>
                <c:pt idx="82022">
                  <c:v>41011</c:v>
                </c:pt>
                <c:pt idx="82023">
                  <c:v>41011.5</c:v>
                </c:pt>
                <c:pt idx="82024">
                  <c:v>41012</c:v>
                </c:pt>
                <c:pt idx="82025">
                  <c:v>41012.5</c:v>
                </c:pt>
                <c:pt idx="82026">
                  <c:v>41013</c:v>
                </c:pt>
                <c:pt idx="82027">
                  <c:v>41013.5</c:v>
                </c:pt>
                <c:pt idx="82028">
                  <c:v>41014</c:v>
                </c:pt>
                <c:pt idx="82029">
                  <c:v>41014.5</c:v>
                </c:pt>
                <c:pt idx="82030">
                  <c:v>41015</c:v>
                </c:pt>
                <c:pt idx="82031">
                  <c:v>41015.5</c:v>
                </c:pt>
                <c:pt idx="82032">
                  <c:v>41016</c:v>
                </c:pt>
                <c:pt idx="82033">
                  <c:v>41016.5</c:v>
                </c:pt>
                <c:pt idx="82034">
                  <c:v>41017</c:v>
                </c:pt>
                <c:pt idx="82035">
                  <c:v>41017.5</c:v>
                </c:pt>
                <c:pt idx="82036">
                  <c:v>41018</c:v>
                </c:pt>
                <c:pt idx="82037">
                  <c:v>41018.5</c:v>
                </c:pt>
                <c:pt idx="82038">
                  <c:v>41019</c:v>
                </c:pt>
                <c:pt idx="82039">
                  <c:v>41019.5</c:v>
                </c:pt>
                <c:pt idx="82040">
                  <c:v>41020</c:v>
                </c:pt>
                <c:pt idx="82041">
                  <c:v>41020.5</c:v>
                </c:pt>
                <c:pt idx="82042">
                  <c:v>41021</c:v>
                </c:pt>
                <c:pt idx="82043">
                  <c:v>41021.5</c:v>
                </c:pt>
                <c:pt idx="82044">
                  <c:v>41022</c:v>
                </c:pt>
                <c:pt idx="82045">
                  <c:v>41022.5</c:v>
                </c:pt>
                <c:pt idx="82046">
                  <c:v>41023</c:v>
                </c:pt>
                <c:pt idx="82047">
                  <c:v>41023.5</c:v>
                </c:pt>
                <c:pt idx="82048">
                  <c:v>41024</c:v>
                </c:pt>
                <c:pt idx="82049">
                  <c:v>41024.5</c:v>
                </c:pt>
                <c:pt idx="82050">
                  <c:v>41025</c:v>
                </c:pt>
                <c:pt idx="82051">
                  <c:v>41025.5</c:v>
                </c:pt>
                <c:pt idx="82052">
                  <c:v>41026</c:v>
                </c:pt>
                <c:pt idx="82053">
                  <c:v>41026.5</c:v>
                </c:pt>
                <c:pt idx="82054">
                  <c:v>41027</c:v>
                </c:pt>
                <c:pt idx="82055">
                  <c:v>41027.5</c:v>
                </c:pt>
                <c:pt idx="82056">
                  <c:v>41028</c:v>
                </c:pt>
                <c:pt idx="82057">
                  <c:v>41028.5</c:v>
                </c:pt>
                <c:pt idx="82058">
                  <c:v>41029</c:v>
                </c:pt>
                <c:pt idx="82059">
                  <c:v>41029.5</c:v>
                </c:pt>
                <c:pt idx="82060">
                  <c:v>41030</c:v>
                </c:pt>
                <c:pt idx="82061">
                  <c:v>41030.5</c:v>
                </c:pt>
                <c:pt idx="82062">
                  <c:v>41031</c:v>
                </c:pt>
                <c:pt idx="82063">
                  <c:v>41031.5</c:v>
                </c:pt>
                <c:pt idx="82064">
                  <c:v>41032</c:v>
                </c:pt>
                <c:pt idx="82065">
                  <c:v>41032.5</c:v>
                </c:pt>
                <c:pt idx="82066">
                  <c:v>41033</c:v>
                </c:pt>
                <c:pt idx="82067">
                  <c:v>41033.5</c:v>
                </c:pt>
                <c:pt idx="82068">
                  <c:v>41034</c:v>
                </c:pt>
                <c:pt idx="82069">
                  <c:v>41034.5</c:v>
                </c:pt>
                <c:pt idx="82070">
                  <c:v>41035</c:v>
                </c:pt>
                <c:pt idx="82071">
                  <c:v>41035.5</c:v>
                </c:pt>
                <c:pt idx="82072">
                  <c:v>41036</c:v>
                </c:pt>
                <c:pt idx="82073">
                  <c:v>41036.5</c:v>
                </c:pt>
                <c:pt idx="82074">
                  <c:v>41037</c:v>
                </c:pt>
                <c:pt idx="82075">
                  <c:v>41037.5</c:v>
                </c:pt>
                <c:pt idx="82076">
                  <c:v>41038</c:v>
                </c:pt>
                <c:pt idx="82077">
                  <c:v>41038.5</c:v>
                </c:pt>
                <c:pt idx="82078">
                  <c:v>41039</c:v>
                </c:pt>
                <c:pt idx="82079">
                  <c:v>41039.5</c:v>
                </c:pt>
                <c:pt idx="82080">
                  <c:v>41040</c:v>
                </c:pt>
                <c:pt idx="82081">
                  <c:v>41040.5</c:v>
                </c:pt>
                <c:pt idx="82082">
                  <c:v>41041</c:v>
                </c:pt>
                <c:pt idx="82083">
                  <c:v>41041.5</c:v>
                </c:pt>
                <c:pt idx="82084">
                  <c:v>41042</c:v>
                </c:pt>
                <c:pt idx="82085">
                  <c:v>41042.5</c:v>
                </c:pt>
                <c:pt idx="82086">
                  <c:v>41043</c:v>
                </c:pt>
                <c:pt idx="82087">
                  <c:v>41043.5</c:v>
                </c:pt>
                <c:pt idx="82088">
                  <c:v>41044</c:v>
                </c:pt>
                <c:pt idx="82089">
                  <c:v>41044.5</c:v>
                </c:pt>
                <c:pt idx="82090">
                  <c:v>41045</c:v>
                </c:pt>
                <c:pt idx="82091">
                  <c:v>41045.5</c:v>
                </c:pt>
                <c:pt idx="82092">
                  <c:v>41046</c:v>
                </c:pt>
                <c:pt idx="82093">
                  <c:v>41046.5</c:v>
                </c:pt>
                <c:pt idx="82094">
                  <c:v>41047</c:v>
                </c:pt>
                <c:pt idx="82095">
                  <c:v>41047.5</c:v>
                </c:pt>
                <c:pt idx="82096">
                  <c:v>41048</c:v>
                </c:pt>
                <c:pt idx="82097">
                  <c:v>41048.5</c:v>
                </c:pt>
                <c:pt idx="82098">
                  <c:v>41049</c:v>
                </c:pt>
                <c:pt idx="82099">
                  <c:v>41049.5</c:v>
                </c:pt>
                <c:pt idx="82100">
                  <c:v>41050</c:v>
                </c:pt>
                <c:pt idx="82101">
                  <c:v>41050.5</c:v>
                </c:pt>
                <c:pt idx="82102">
                  <c:v>41051</c:v>
                </c:pt>
                <c:pt idx="82103">
                  <c:v>41051.5</c:v>
                </c:pt>
                <c:pt idx="82104">
                  <c:v>41052</c:v>
                </c:pt>
                <c:pt idx="82105">
                  <c:v>41052.5</c:v>
                </c:pt>
                <c:pt idx="82106">
                  <c:v>41053</c:v>
                </c:pt>
                <c:pt idx="82107">
                  <c:v>41053.5</c:v>
                </c:pt>
                <c:pt idx="82108">
                  <c:v>41054</c:v>
                </c:pt>
                <c:pt idx="82109">
                  <c:v>41054.5</c:v>
                </c:pt>
                <c:pt idx="82110">
                  <c:v>41055</c:v>
                </c:pt>
                <c:pt idx="82111">
                  <c:v>41055.5</c:v>
                </c:pt>
                <c:pt idx="82112">
                  <c:v>41056</c:v>
                </c:pt>
                <c:pt idx="82113">
                  <c:v>41056.5</c:v>
                </c:pt>
                <c:pt idx="82114">
                  <c:v>41057</c:v>
                </c:pt>
                <c:pt idx="82115">
                  <c:v>41057.5</c:v>
                </c:pt>
                <c:pt idx="82116">
                  <c:v>41058</c:v>
                </c:pt>
                <c:pt idx="82117">
                  <c:v>41058.5</c:v>
                </c:pt>
                <c:pt idx="82118">
                  <c:v>41059</c:v>
                </c:pt>
                <c:pt idx="82119">
                  <c:v>41059.5</c:v>
                </c:pt>
                <c:pt idx="82120">
                  <c:v>41060</c:v>
                </c:pt>
                <c:pt idx="82121">
                  <c:v>41060.5</c:v>
                </c:pt>
                <c:pt idx="82122">
                  <c:v>41061</c:v>
                </c:pt>
                <c:pt idx="82123">
                  <c:v>41061.5</c:v>
                </c:pt>
                <c:pt idx="82124">
                  <c:v>41062</c:v>
                </c:pt>
                <c:pt idx="82125">
                  <c:v>41062.5</c:v>
                </c:pt>
                <c:pt idx="82126">
                  <c:v>41063</c:v>
                </c:pt>
                <c:pt idx="82127">
                  <c:v>41063.5</c:v>
                </c:pt>
                <c:pt idx="82128">
                  <c:v>41064</c:v>
                </c:pt>
                <c:pt idx="82129">
                  <c:v>41064.5</c:v>
                </c:pt>
                <c:pt idx="82130">
                  <c:v>41065</c:v>
                </c:pt>
                <c:pt idx="82131">
                  <c:v>41065.5</c:v>
                </c:pt>
                <c:pt idx="82132">
                  <c:v>41066</c:v>
                </c:pt>
                <c:pt idx="82133">
                  <c:v>41066.5</c:v>
                </c:pt>
                <c:pt idx="82134">
                  <c:v>41067</c:v>
                </c:pt>
                <c:pt idx="82135">
                  <c:v>41067.5</c:v>
                </c:pt>
                <c:pt idx="82136">
                  <c:v>41068</c:v>
                </c:pt>
                <c:pt idx="82137">
                  <c:v>41068.5</c:v>
                </c:pt>
                <c:pt idx="82138">
                  <c:v>41069</c:v>
                </c:pt>
                <c:pt idx="82139">
                  <c:v>41069.5</c:v>
                </c:pt>
                <c:pt idx="82140">
                  <c:v>41070</c:v>
                </c:pt>
                <c:pt idx="82141">
                  <c:v>41070.5</c:v>
                </c:pt>
                <c:pt idx="82142">
                  <c:v>41071</c:v>
                </c:pt>
                <c:pt idx="82143">
                  <c:v>41071.5</c:v>
                </c:pt>
                <c:pt idx="82144">
                  <c:v>41072</c:v>
                </c:pt>
                <c:pt idx="82145">
                  <c:v>41072.5</c:v>
                </c:pt>
                <c:pt idx="82146">
                  <c:v>41073</c:v>
                </c:pt>
                <c:pt idx="82147">
                  <c:v>41073.5</c:v>
                </c:pt>
                <c:pt idx="82148">
                  <c:v>41074</c:v>
                </c:pt>
                <c:pt idx="82149">
                  <c:v>41074.5</c:v>
                </c:pt>
                <c:pt idx="82150">
                  <c:v>41075</c:v>
                </c:pt>
                <c:pt idx="82151">
                  <c:v>41075.5</c:v>
                </c:pt>
                <c:pt idx="82152">
                  <c:v>41076</c:v>
                </c:pt>
                <c:pt idx="82153">
                  <c:v>41076.5</c:v>
                </c:pt>
                <c:pt idx="82154">
                  <c:v>41077</c:v>
                </c:pt>
                <c:pt idx="82155">
                  <c:v>41077.5</c:v>
                </c:pt>
                <c:pt idx="82156">
                  <c:v>41078</c:v>
                </c:pt>
                <c:pt idx="82157">
                  <c:v>41078.5</c:v>
                </c:pt>
                <c:pt idx="82158">
                  <c:v>41079</c:v>
                </c:pt>
                <c:pt idx="82159">
                  <c:v>41079.5</c:v>
                </c:pt>
                <c:pt idx="82160">
                  <c:v>41080</c:v>
                </c:pt>
                <c:pt idx="82161">
                  <c:v>41080.5</c:v>
                </c:pt>
                <c:pt idx="82162">
                  <c:v>41081</c:v>
                </c:pt>
                <c:pt idx="82163">
                  <c:v>41081.5</c:v>
                </c:pt>
                <c:pt idx="82164">
                  <c:v>41082</c:v>
                </c:pt>
                <c:pt idx="82165">
                  <c:v>41082.5</c:v>
                </c:pt>
                <c:pt idx="82166">
                  <c:v>41083</c:v>
                </c:pt>
                <c:pt idx="82167">
                  <c:v>41083.5</c:v>
                </c:pt>
                <c:pt idx="82168">
                  <c:v>41084</c:v>
                </c:pt>
                <c:pt idx="82169">
                  <c:v>41084.5</c:v>
                </c:pt>
                <c:pt idx="82170">
                  <c:v>41085</c:v>
                </c:pt>
                <c:pt idx="82171">
                  <c:v>41085.5</c:v>
                </c:pt>
                <c:pt idx="82172">
                  <c:v>41086</c:v>
                </c:pt>
                <c:pt idx="82173">
                  <c:v>41086.5</c:v>
                </c:pt>
                <c:pt idx="82174">
                  <c:v>41087</c:v>
                </c:pt>
                <c:pt idx="82175">
                  <c:v>41087.5</c:v>
                </c:pt>
                <c:pt idx="82176">
                  <c:v>41088</c:v>
                </c:pt>
                <c:pt idx="82177">
                  <c:v>41088.5</c:v>
                </c:pt>
                <c:pt idx="82178">
                  <c:v>41089</c:v>
                </c:pt>
                <c:pt idx="82179">
                  <c:v>41089.5</c:v>
                </c:pt>
                <c:pt idx="82180">
                  <c:v>41090</c:v>
                </c:pt>
                <c:pt idx="82181">
                  <c:v>41090.5</c:v>
                </c:pt>
                <c:pt idx="82182">
                  <c:v>41091</c:v>
                </c:pt>
                <c:pt idx="82183">
                  <c:v>41091.5</c:v>
                </c:pt>
                <c:pt idx="82184">
                  <c:v>41092</c:v>
                </c:pt>
                <c:pt idx="82185">
                  <c:v>41092.5</c:v>
                </c:pt>
                <c:pt idx="82186">
                  <c:v>41093</c:v>
                </c:pt>
                <c:pt idx="82187">
                  <c:v>41093.5</c:v>
                </c:pt>
                <c:pt idx="82188">
                  <c:v>41094</c:v>
                </c:pt>
                <c:pt idx="82189">
                  <c:v>41094.5</c:v>
                </c:pt>
                <c:pt idx="82190">
                  <c:v>41095</c:v>
                </c:pt>
                <c:pt idx="82191">
                  <c:v>41095.5</c:v>
                </c:pt>
                <c:pt idx="82192">
                  <c:v>41096</c:v>
                </c:pt>
                <c:pt idx="82193">
                  <c:v>41096.5</c:v>
                </c:pt>
                <c:pt idx="82194">
                  <c:v>41097</c:v>
                </c:pt>
                <c:pt idx="82195">
                  <c:v>41097.5</c:v>
                </c:pt>
                <c:pt idx="82196">
                  <c:v>41098</c:v>
                </c:pt>
                <c:pt idx="82197">
                  <c:v>41098.5</c:v>
                </c:pt>
                <c:pt idx="82198">
                  <c:v>41099</c:v>
                </c:pt>
                <c:pt idx="82199">
                  <c:v>41099.5</c:v>
                </c:pt>
                <c:pt idx="82200">
                  <c:v>41100</c:v>
                </c:pt>
                <c:pt idx="82201">
                  <c:v>41100.5</c:v>
                </c:pt>
                <c:pt idx="82202">
                  <c:v>41101</c:v>
                </c:pt>
                <c:pt idx="82203">
                  <c:v>41101.5</c:v>
                </c:pt>
                <c:pt idx="82204">
                  <c:v>41102</c:v>
                </c:pt>
                <c:pt idx="82205">
                  <c:v>41102.5</c:v>
                </c:pt>
                <c:pt idx="82206">
                  <c:v>41103</c:v>
                </c:pt>
                <c:pt idx="82207">
                  <c:v>41103.5</c:v>
                </c:pt>
                <c:pt idx="82208">
                  <c:v>41104</c:v>
                </c:pt>
                <c:pt idx="82209">
                  <c:v>41104.5</c:v>
                </c:pt>
                <c:pt idx="82210">
                  <c:v>41105</c:v>
                </c:pt>
                <c:pt idx="82211">
                  <c:v>41105.5</c:v>
                </c:pt>
                <c:pt idx="82212">
                  <c:v>41106</c:v>
                </c:pt>
                <c:pt idx="82213">
                  <c:v>41106.5</c:v>
                </c:pt>
                <c:pt idx="82214">
                  <c:v>41107</c:v>
                </c:pt>
                <c:pt idx="82215">
                  <c:v>41107.5</c:v>
                </c:pt>
                <c:pt idx="82216">
                  <c:v>41108</c:v>
                </c:pt>
                <c:pt idx="82217">
                  <c:v>41108.5</c:v>
                </c:pt>
                <c:pt idx="82218">
                  <c:v>41109</c:v>
                </c:pt>
                <c:pt idx="82219">
                  <c:v>41109.5</c:v>
                </c:pt>
                <c:pt idx="82220">
                  <c:v>41110</c:v>
                </c:pt>
                <c:pt idx="82221">
                  <c:v>41110.5</c:v>
                </c:pt>
                <c:pt idx="82222">
                  <c:v>41111</c:v>
                </c:pt>
                <c:pt idx="82223">
                  <c:v>41111.5</c:v>
                </c:pt>
                <c:pt idx="82224">
                  <c:v>41112</c:v>
                </c:pt>
                <c:pt idx="82225">
                  <c:v>41112.5</c:v>
                </c:pt>
                <c:pt idx="82226">
                  <c:v>41113</c:v>
                </c:pt>
                <c:pt idx="82227">
                  <c:v>41113.5</c:v>
                </c:pt>
                <c:pt idx="82228">
                  <c:v>41114</c:v>
                </c:pt>
                <c:pt idx="82229">
                  <c:v>41114.5</c:v>
                </c:pt>
                <c:pt idx="82230">
                  <c:v>41115</c:v>
                </c:pt>
                <c:pt idx="82231">
                  <c:v>41115.5</c:v>
                </c:pt>
                <c:pt idx="82232">
                  <c:v>41116</c:v>
                </c:pt>
                <c:pt idx="82233">
                  <c:v>41116.5</c:v>
                </c:pt>
                <c:pt idx="82234">
                  <c:v>41117</c:v>
                </c:pt>
                <c:pt idx="82235">
                  <c:v>41117.5</c:v>
                </c:pt>
                <c:pt idx="82236">
                  <c:v>41118</c:v>
                </c:pt>
                <c:pt idx="82237">
                  <c:v>41118.5</c:v>
                </c:pt>
                <c:pt idx="82238">
                  <c:v>41119</c:v>
                </c:pt>
                <c:pt idx="82239">
                  <c:v>41119.5</c:v>
                </c:pt>
                <c:pt idx="82240">
                  <c:v>41120</c:v>
                </c:pt>
                <c:pt idx="82241">
                  <c:v>41120.5</c:v>
                </c:pt>
                <c:pt idx="82242">
                  <c:v>41121</c:v>
                </c:pt>
                <c:pt idx="82243">
                  <c:v>41121.5</c:v>
                </c:pt>
                <c:pt idx="82244">
                  <c:v>41122</c:v>
                </c:pt>
                <c:pt idx="82245">
                  <c:v>41122.5</c:v>
                </c:pt>
                <c:pt idx="82246">
                  <c:v>41123</c:v>
                </c:pt>
                <c:pt idx="82247">
                  <c:v>41123.5</c:v>
                </c:pt>
                <c:pt idx="82248">
                  <c:v>41124</c:v>
                </c:pt>
                <c:pt idx="82249">
                  <c:v>41124.5</c:v>
                </c:pt>
                <c:pt idx="82250">
                  <c:v>41125</c:v>
                </c:pt>
                <c:pt idx="82251">
                  <c:v>41125.5</c:v>
                </c:pt>
                <c:pt idx="82252">
                  <c:v>41126</c:v>
                </c:pt>
                <c:pt idx="82253">
                  <c:v>41126.5</c:v>
                </c:pt>
                <c:pt idx="82254">
                  <c:v>41127</c:v>
                </c:pt>
                <c:pt idx="82255">
                  <c:v>41127.5</c:v>
                </c:pt>
                <c:pt idx="82256">
                  <c:v>41128</c:v>
                </c:pt>
                <c:pt idx="82257">
                  <c:v>41128.5</c:v>
                </c:pt>
                <c:pt idx="82258">
                  <c:v>41129</c:v>
                </c:pt>
                <c:pt idx="82259">
                  <c:v>41129.5</c:v>
                </c:pt>
                <c:pt idx="82260">
                  <c:v>41130</c:v>
                </c:pt>
                <c:pt idx="82261">
                  <c:v>41130.5</c:v>
                </c:pt>
                <c:pt idx="82262">
                  <c:v>41131</c:v>
                </c:pt>
                <c:pt idx="82263">
                  <c:v>41131.5</c:v>
                </c:pt>
                <c:pt idx="82264">
                  <c:v>41132</c:v>
                </c:pt>
                <c:pt idx="82265">
                  <c:v>41132.5</c:v>
                </c:pt>
                <c:pt idx="82266">
                  <c:v>41133</c:v>
                </c:pt>
                <c:pt idx="82267">
                  <c:v>41133.5</c:v>
                </c:pt>
                <c:pt idx="82268">
                  <c:v>41134</c:v>
                </c:pt>
                <c:pt idx="82269">
                  <c:v>41134.5</c:v>
                </c:pt>
                <c:pt idx="82270">
                  <c:v>41135</c:v>
                </c:pt>
                <c:pt idx="82271">
                  <c:v>41135.5</c:v>
                </c:pt>
                <c:pt idx="82272">
                  <c:v>41136</c:v>
                </c:pt>
                <c:pt idx="82273">
                  <c:v>41136.5</c:v>
                </c:pt>
                <c:pt idx="82274">
                  <c:v>41137</c:v>
                </c:pt>
                <c:pt idx="82275">
                  <c:v>41137.5</c:v>
                </c:pt>
                <c:pt idx="82276">
                  <c:v>41138</c:v>
                </c:pt>
                <c:pt idx="82277">
                  <c:v>41138.5</c:v>
                </c:pt>
                <c:pt idx="82278">
                  <c:v>41139</c:v>
                </c:pt>
                <c:pt idx="82279">
                  <c:v>41139.5</c:v>
                </c:pt>
                <c:pt idx="82280">
                  <c:v>41140</c:v>
                </c:pt>
                <c:pt idx="82281">
                  <c:v>41140.5</c:v>
                </c:pt>
                <c:pt idx="82282">
                  <c:v>41141</c:v>
                </c:pt>
                <c:pt idx="82283">
                  <c:v>41141.5</c:v>
                </c:pt>
                <c:pt idx="82284">
                  <c:v>41142</c:v>
                </c:pt>
                <c:pt idx="82285">
                  <c:v>41142.5</c:v>
                </c:pt>
                <c:pt idx="82286">
                  <c:v>41143</c:v>
                </c:pt>
                <c:pt idx="82287">
                  <c:v>41143.5</c:v>
                </c:pt>
                <c:pt idx="82288">
                  <c:v>41144</c:v>
                </c:pt>
                <c:pt idx="82289">
                  <c:v>41144.5</c:v>
                </c:pt>
                <c:pt idx="82290">
                  <c:v>41145</c:v>
                </c:pt>
                <c:pt idx="82291">
                  <c:v>41145.5</c:v>
                </c:pt>
                <c:pt idx="82292">
                  <c:v>41146</c:v>
                </c:pt>
                <c:pt idx="82293">
                  <c:v>41146.5</c:v>
                </c:pt>
                <c:pt idx="82294">
                  <c:v>41147</c:v>
                </c:pt>
                <c:pt idx="82295">
                  <c:v>41147.5</c:v>
                </c:pt>
                <c:pt idx="82296">
                  <c:v>41148</c:v>
                </c:pt>
                <c:pt idx="82297">
                  <c:v>41148.5</c:v>
                </c:pt>
                <c:pt idx="82298">
                  <c:v>41149</c:v>
                </c:pt>
                <c:pt idx="82299">
                  <c:v>41149.5</c:v>
                </c:pt>
                <c:pt idx="82300">
                  <c:v>41150</c:v>
                </c:pt>
                <c:pt idx="82301">
                  <c:v>41150.5</c:v>
                </c:pt>
                <c:pt idx="82302">
                  <c:v>41151</c:v>
                </c:pt>
                <c:pt idx="82303">
                  <c:v>41151.5</c:v>
                </c:pt>
                <c:pt idx="82304">
                  <c:v>41152</c:v>
                </c:pt>
                <c:pt idx="82305">
                  <c:v>41152.5</c:v>
                </c:pt>
                <c:pt idx="82306">
                  <c:v>41153</c:v>
                </c:pt>
                <c:pt idx="82307">
                  <c:v>41153.5</c:v>
                </c:pt>
                <c:pt idx="82308">
                  <c:v>41154</c:v>
                </c:pt>
                <c:pt idx="82309">
                  <c:v>41154.5</c:v>
                </c:pt>
                <c:pt idx="82310">
                  <c:v>41155</c:v>
                </c:pt>
                <c:pt idx="82311">
                  <c:v>41155.5</c:v>
                </c:pt>
                <c:pt idx="82312">
                  <c:v>41156</c:v>
                </c:pt>
                <c:pt idx="82313">
                  <c:v>41156.5</c:v>
                </c:pt>
                <c:pt idx="82314">
                  <c:v>41157</c:v>
                </c:pt>
                <c:pt idx="82315">
                  <c:v>41157.5</c:v>
                </c:pt>
                <c:pt idx="82316">
                  <c:v>41158</c:v>
                </c:pt>
                <c:pt idx="82317">
                  <c:v>41158.5</c:v>
                </c:pt>
                <c:pt idx="82318">
                  <c:v>41159</c:v>
                </c:pt>
                <c:pt idx="82319">
                  <c:v>41159.5</c:v>
                </c:pt>
                <c:pt idx="82320">
                  <c:v>41160</c:v>
                </c:pt>
                <c:pt idx="82321">
                  <c:v>41160.5</c:v>
                </c:pt>
                <c:pt idx="82322">
                  <c:v>41161</c:v>
                </c:pt>
                <c:pt idx="82323">
                  <c:v>41161.5</c:v>
                </c:pt>
                <c:pt idx="82324">
                  <c:v>41162</c:v>
                </c:pt>
                <c:pt idx="82325">
                  <c:v>41162.5</c:v>
                </c:pt>
                <c:pt idx="82326">
                  <c:v>41163</c:v>
                </c:pt>
                <c:pt idx="82327">
                  <c:v>41163.5</c:v>
                </c:pt>
                <c:pt idx="82328">
                  <c:v>41164</c:v>
                </c:pt>
                <c:pt idx="82329">
                  <c:v>41164.5</c:v>
                </c:pt>
                <c:pt idx="82330">
                  <c:v>41165</c:v>
                </c:pt>
                <c:pt idx="82331">
                  <c:v>41165.5</c:v>
                </c:pt>
                <c:pt idx="82332">
                  <c:v>41166</c:v>
                </c:pt>
                <c:pt idx="82333">
                  <c:v>41166.5</c:v>
                </c:pt>
                <c:pt idx="82334">
                  <c:v>41167</c:v>
                </c:pt>
                <c:pt idx="82335">
                  <c:v>41167.5</c:v>
                </c:pt>
                <c:pt idx="82336">
                  <c:v>41168</c:v>
                </c:pt>
                <c:pt idx="82337">
                  <c:v>41168.5</c:v>
                </c:pt>
                <c:pt idx="82338">
                  <c:v>41169</c:v>
                </c:pt>
                <c:pt idx="82339">
                  <c:v>41169.5</c:v>
                </c:pt>
                <c:pt idx="82340">
                  <c:v>41170</c:v>
                </c:pt>
                <c:pt idx="82341">
                  <c:v>41170.5</c:v>
                </c:pt>
                <c:pt idx="82342">
                  <c:v>41171</c:v>
                </c:pt>
                <c:pt idx="82343">
                  <c:v>41171.5</c:v>
                </c:pt>
                <c:pt idx="82344">
                  <c:v>41172</c:v>
                </c:pt>
                <c:pt idx="82345">
                  <c:v>41172.5</c:v>
                </c:pt>
                <c:pt idx="82346">
                  <c:v>41173</c:v>
                </c:pt>
                <c:pt idx="82347">
                  <c:v>41173.5</c:v>
                </c:pt>
                <c:pt idx="82348">
                  <c:v>41174</c:v>
                </c:pt>
                <c:pt idx="82349">
                  <c:v>41174.5</c:v>
                </c:pt>
                <c:pt idx="82350">
                  <c:v>41175</c:v>
                </c:pt>
                <c:pt idx="82351">
                  <c:v>41175.5</c:v>
                </c:pt>
                <c:pt idx="82352">
                  <c:v>41176</c:v>
                </c:pt>
                <c:pt idx="82353">
                  <c:v>41176.5</c:v>
                </c:pt>
                <c:pt idx="82354">
                  <c:v>41177</c:v>
                </c:pt>
                <c:pt idx="82355">
                  <c:v>41177.5</c:v>
                </c:pt>
                <c:pt idx="82356">
                  <c:v>41178</c:v>
                </c:pt>
                <c:pt idx="82357">
                  <c:v>41178.5</c:v>
                </c:pt>
                <c:pt idx="82358">
                  <c:v>41179</c:v>
                </c:pt>
                <c:pt idx="82359">
                  <c:v>41179.5</c:v>
                </c:pt>
                <c:pt idx="82360">
                  <c:v>41180</c:v>
                </c:pt>
                <c:pt idx="82361">
                  <c:v>41180.5</c:v>
                </c:pt>
                <c:pt idx="82362">
                  <c:v>41181</c:v>
                </c:pt>
                <c:pt idx="82363">
                  <c:v>41181.5</c:v>
                </c:pt>
                <c:pt idx="82364">
                  <c:v>41182</c:v>
                </c:pt>
                <c:pt idx="82365">
                  <c:v>41182.5</c:v>
                </c:pt>
                <c:pt idx="82366">
                  <c:v>41183</c:v>
                </c:pt>
                <c:pt idx="82367">
                  <c:v>41183.5</c:v>
                </c:pt>
                <c:pt idx="82368">
                  <c:v>41184</c:v>
                </c:pt>
                <c:pt idx="82369">
                  <c:v>41184.5</c:v>
                </c:pt>
                <c:pt idx="82370">
                  <c:v>41185</c:v>
                </c:pt>
                <c:pt idx="82371">
                  <c:v>41185.5</c:v>
                </c:pt>
                <c:pt idx="82372">
                  <c:v>41186</c:v>
                </c:pt>
                <c:pt idx="82373">
                  <c:v>41186.5</c:v>
                </c:pt>
                <c:pt idx="82374">
                  <c:v>41187</c:v>
                </c:pt>
                <c:pt idx="82375">
                  <c:v>41187.5</c:v>
                </c:pt>
                <c:pt idx="82376">
                  <c:v>41188</c:v>
                </c:pt>
                <c:pt idx="82377">
                  <c:v>41188.5</c:v>
                </c:pt>
                <c:pt idx="82378">
                  <c:v>41189</c:v>
                </c:pt>
                <c:pt idx="82379">
                  <c:v>41189.5</c:v>
                </c:pt>
                <c:pt idx="82380">
                  <c:v>41190</c:v>
                </c:pt>
                <c:pt idx="82381">
                  <c:v>41190.5</c:v>
                </c:pt>
                <c:pt idx="82382">
                  <c:v>41191</c:v>
                </c:pt>
                <c:pt idx="82383">
                  <c:v>41191.5</c:v>
                </c:pt>
                <c:pt idx="82384">
                  <c:v>41192</c:v>
                </c:pt>
                <c:pt idx="82385">
                  <c:v>41192.5</c:v>
                </c:pt>
                <c:pt idx="82386">
                  <c:v>41193</c:v>
                </c:pt>
                <c:pt idx="82387">
                  <c:v>41193.5</c:v>
                </c:pt>
                <c:pt idx="82388">
                  <c:v>41194</c:v>
                </c:pt>
                <c:pt idx="82389">
                  <c:v>41194.5</c:v>
                </c:pt>
                <c:pt idx="82390">
                  <c:v>41195</c:v>
                </c:pt>
                <c:pt idx="82391">
                  <c:v>41195.5</c:v>
                </c:pt>
                <c:pt idx="82392">
                  <c:v>41196</c:v>
                </c:pt>
                <c:pt idx="82393">
                  <c:v>41196.5</c:v>
                </c:pt>
                <c:pt idx="82394">
                  <c:v>41197</c:v>
                </c:pt>
                <c:pt idx="82395">
                  <c:v>41197.5</c:v>
                </c:pt>
                <c:pt idx="82396">
                  <c:v>41198</c:v>
                </c:pt>
                <c:pt idx="82397">
                  <c:v>41198.5</c:v>
                </c:pt>
                <c:pt idx="82398">
                  <c:v>41199</c:v>
                </c:pt>
                <c:pt idx="82399">
                  <c:v>41199.5</c:v>
                </c:pt>
                <c:pt idx="82400">
                  <c:v>41200</c:v>
                </c:pt>
                <c:pt idx="82401">
                  <c:v>41200.5</c:v>
                </c:pt>
                <c:pt idx="82402">
                  <c:v>41201</c:v>
                </c:pt>
                <c:pt idx="82403">
                  <c:v>41201.5</c:v>
                </c:pt>
                <c:pt idx="82404">
                  <c:v>41202</c:v>
                </c:pt>
                <c:pt idx="82405">
                  <c:v>41202.5</c:v>
                </c:pt>
                <c:pt idx="82406">
                  <c:v>41203</c:v>
                </c:pt>
                <c:pt idx="82407">
                  <c:v>41203.5</c:v>
                </c:pt>
                <c:pt idx="82408">
                  <c:v>41204</c:v>
                </c:pt>
                <c:pt idx="82409">
                  <c:v>41204.5</c:v>
                </c:pt>
                <c:pt idx="82410">
                  <c:v>41205</c:v>
                </c:pt>
                <c:pt idx="82411">
                  <c:v>41205.5</c:v>
                </c:pt>
                <c:pt idx="82412">
                  <c:v>41206</c:v>
                </c:pt>
                <c:pt idx="82413">
                  <c:v>41206.5</c:v>
                </c:pt>
                <c:pt idx="82414">
                  <c:v>41207</c:v>
                </c:pt>
                <c:pt idx="82415">
                  <c:v>41207.5</c:v>
                </c:pt>
                <c:pt idx="82416">
                  <c:v>41208</c:v>
                </c:pt>
                <c:pt idx="82417">
                  <c:v>41208.5</c:v>
                </c:pt>
                <c:pt idx="82418">
                  <c:v>41209</c:v>
                </c:pt>
                <c:pt idx="82419">
                  <c:v>41209.5</c:v>
                </c:pt>
                <c:pt idx="82420">
                  <c:v>41210</c:v>
                </c:pt>
                <c:pt idx="82421">
                  <c:v>41210.5</c:v>
                </c:pt>
                <c:pt idx="82422">
                  <c:v>41211</c:v>
                </c:pt>
                <c:pt idx="82423">
                  <c:v>41211.5</c:v>
                </c:pt>
                <c:pt idx="82424">
                  <c:v>41212</c:v>
                </c:pt>
                <c:pt idx="82425">
                  <c:v>41212.5</c:v>
                </c:pt>
                <c:pt idx="82426">
                  <c:v>41213</c:v>
                </c:pt>
                <c:pt idx="82427">
                  <c:v>41213.5</c:v>
                </c:pt>
                <c:pt idx="82428">
                  <c:v>41214</c:v>
                </c:pt>
                <c:pt idx="82429">
                  <c:v>41214.5</c:v>
                </c:pt>
                <c:pt idx="82430">
                  <c:v>41215</c:v>
                </c:pt>
                <c:pt idx="82431">
                  <c:v>41215.5</c:v>
                </c:pt>
                <c:pt idx="82432">
                  <c:v>41216</c:v>
                </c:pt>
                <c:pt idx="82433">
                  <c:v>41216.5</c:v>
                </c:pt>
                <c:pt idx="82434">
                  <c:v>41217</c:v>
                </c:pt>
                <c:pt idx="82435">
                  <c:v>41217.5</c:v>
                </c:pt>
                <c:pt idx="82436">
                  <c:v>41218</c:v>
                </c:pt>
                <c:pt idx="82437">
                  <c:v>41218.5</c:v>
                </c:pt>
                <c:pt idx="82438">
                  <c:v>41219</c:v>
                </c:pt>
                <c:pt idx="82439">
                  <c:v>41219.5</c:v>
                </c:pt>
                <c:pt idx="82440">
                  <c:v>41220</c:v>
                </c:pt>
                <c:pt idx="82441">
                  <c:v>41220.5</c:v>
                </c:pt>
                <c:pt idx="82442">
                  <c:v>41221</c:v>
                </c:pt>
                <c:pt idx="82443">
                  <c:v>41221.5</c:v>
                </c:pt>
                <c:pt idx="82444">
                  <c:v>41222</c:v>
                </c:pt>
                <c:pt idx="82445">
                  <c:v>41222.5</c:v>
                </c:pt>
                <c:pt idx="82446">
                  <c:v>41223</c:v>
                </c:pt>
                <c:pt idx="82447">
                  <c:v>41223.5</c:v>
                </c:pt>
                <c:pt idx="82448">
                  <c:v>41224</c:v>
                </c:pt>
                <c:pt idx="82449">
                  <c:v>41224.5</c:v>
                </c:pt>
                <c:pt idx="82450">
                  <c:v>41225</c:v>
                </c:pt>
                <c:pt idx="82451">
                  <c:v>41225.5</c:v>
                </c:pt>
                <c:pt idx="82452">
                  <c:v>41226</c:v>
                </c:pt>
                <c:pt idx="82453">
                  <c:v>41226.5</c:v>
                </c:pt>
                <c:pt idx="82454">
                  <c:v>41227</c:v>
                </c:pt>
                <c:pt idx="82455">
                  <c:v>41227.5</c:v>
                </c:pt>
                <c:pt idx="82456">
                  <c:v>41228</c:v>
                </c:pt>
                <c:pt idx="82457">
                  <c:v>41228.5</c:v>
                </c:pt>
                <c:pt idx="82458">
                  <c:v>41229</c:v>
                </c:pt>
                <c:pt idx="82459">
                  <c:v>41229.5</c:v>
                </c:pt>
                <c:pt idx="82460">
                  <c:v>41230</c:v>
                </c:pt>
                <c:pt idx="82461">
                  <c:v>41230.5</c:v>
                </c:pt>
                <c:pt idx="82462">
                  <c:v>41231</c:v>
                </c:pt>
                <c:pt idx="82463">
                  <c:v>41231.5</c:v>
                </c:pt>
                <c:pt idx="82464">
                  <c:v>41232</c:v>
                </c:pt>
                <c:pt idx="82465">
                  <c:v>41232.5</c:v>
                </c:pt>
                <c:pt idx="82466">
                  <c:v>41233</c:v>
                </c:pt>
                <c:pt idx="82467">
                  <c:v>41233.5</c:v>
                </c:pt>
                <c:pt idx="82468">
                  <c:v>41234</c:v>
                </c:pt>
                <c:pt idx="82469">
                  <c:v>41234.5</c:v>
                </c:pt>
                <c:pt idx="82470">
                  <c:v>41235</c:v>
                </c:pt>
                <c:pt idx="82471">
                  <c:v>41235.5</c:v>
                </c:pt>
                <c:pt idx="82472">
                  <c:v>41236</c:v>
                </c:pt>
                <c:pt idx="82473">
                  <c:v>41236.5</c:v>
                </c:pt>
                <c:pt idx="82474">
                  <c:v>41237</c:v>
                </c:pt>
                <c:pt idx="82475">
                  <c:v>41237.5</c:v>
                </c:pt>
                <c:pt idx="82476">
                  <c:v>41238</c:v>
                </c:pt>
                <c:pt idx="82477">
                  <c:v>41238.5</c:v>
                </c:pt>
                <c:pt idx="82478">
                  <c:v>41239</c:v>
                </c:pt>
                <c:pt idx="82479">
                  <c:v>41239.5</c:v>
                </c:pt>
                <c:pt idx="82480">
                  <c:v>41240</c:v>
                </c:pt>
                <c:pt idx="82481">
                  <c:v>41240.5</c:v>
                </c:pt>
                <c:pt idx="82482">
                  <c:v>41241</c:v>
                </c:pt>
                <c:pt idx="82483">
                  <c:v>41241.5</c:v>
                </c:pt>
                <c:pt idx="82484">
                  <c:v>41242</c:v>
                </c:pt>
                <c:pt idx="82485">
                  <c:v>41242.5</c:v>
                </c:pt>
                <c:pt idx="82486">
                  <c:v>41243</c:v>
                </c:pt>
                <c:pt idx="82487">
                  <c:v>41243.5</c:v>
                </c:pt>
                <c:pt idx="82488">
                  <c:v>41244</c:v>
                </c:pt>
                <c:pt idx="82489">
                  <c:v>41244.5</c:v>
                </c:pt>
                <c:pt idx="82490">
                  <c:v>41245</c:v>
                </c:pt>
                <c:pt idx="82491">
                  <c:v>41245.5</c:v>
                </c:pt>
                <c:pt idx="82492">
                  <c:v>41246</c:v>
                </c:pt>
                <c:pt idx="82493">
                  <c:v>41246.5</c:v>
                </c:pt>
                <c:pt idx="82494">
                  <c:v>41247</c:v>
                </c:pt>
                <c:pt idx="82495">
                  <c:v>41247.5</c:v>
                </c:pt>
                <c:pt idx="82496">
                  <c:v>41248</c:v>
                </c:pt>
                <c:pt idx="82497">
                  <c:v>41248.5</c:v>
                </c:pt>
                <c:pt idx="82498">
                  <c:v>41249</c:v>
                </c:pt>
                <c:pt idx="82499">
                  <c:v>41249.5</c:v>
                </c:pt>
                <c:pt idx="82500">
                  <c:v>41250</c:v>
                </c:pt>
                <c:pt idx="82501">
                  <c:v>41250.5</c:v>
                </c:pt>
                <c:pt idx="82502">
                  <c:v>41251</c:v>
                </c:pt>
                <c:pt idx="82503">
                  <c:v>41251.5</c:v>
                </c:pt>
                <c:pt idx="82504">
                  <c:v>41252</c:v>
                </c:pt>
                <c:pt idx="82505">
                  <c:v>41252.5</c:v>
                </c:pt>
                <c:pt idx="82506">
                  <c:v>41253</c:v>
                </c:pt>
                <c:pt idx="82507">
                  <c:v>41253.5</c:v>
                </c:pt>
                <c:pt idx="82508">
                  <c:v>41254</c:v>
                </c:pt>
                <c:pt idx="82509">
                  <c:v>41254.5</c:v>
                </c:pt>
                <c:pt idx="82510">
                  <c:v>41255</c:v>
                </c:pt>
                <c:pt idx="82511">
                  <c:v>41255.5</c:v>
                </c:pt>
                <c:pt idx="82512">
                  <c:v>41256</c:v>
                </c:pt>
                <c:pt idx="82513">
                  <c:v>41256.5</c:v>
                </c:pt>
                <c:pt idx="82514">
                  <c:v>41257</c:v>
                </c:pt>
                <c:pt idx="82515">
                  <c:v>41257.5</c:v>
                </c:pt>
                <c:pt idx="82516">
                  <c:v>41258</c:v>
                </c:pt>
                <c:pt idx="82517">
                  <c:v>41258.5</c:v>
                </c:pt>
                <c:pt idx="82518">
                  <c:v>41259</c:v>
                </c:pt>
                <c:pt idx="82519">
                  <c:v>41259.5</c:v>
                </c:pt>
                <c:pt idx="82520">
                  <c:v>41260</c:v>
                </c:pt>
                <c:pt idx="82521">
                  <c:v>41260.5</c:v>
                </c:pt>
                <c:pt idx="82522">
                  <c:v>41261</c:v>
                </c:pt>
                <c:pt idx="82523">
                  <c:v>41261.5</c:v>
                </c:pt>
                <c:pt idx="82524">
                  <c:v>41262</c:v>
                </c:pt>
                <c:pt idx="82525">
                  <c:v>41262.5</c:v>
                </c:pt>
                <c:pt idx="82526">
                  <c:v>41263</c:v>
                </c:pt>
                <c:pt idx="82527">
                  <c:v>41263.5</c:v>
                </c:pt>
                <c:pt idx="82528">
                  <c:v>41264</c:v>
                </c:pt>
                <c:pt idx="82529">
                  <c:v>41264.5</c:v>
                </c:pt>
                <c:pt idx="82530">
                  <c:v>41265</c:v>
                </c:pt>
                <c:pt idx="82531">
                  <c:v>41265.5</c:v>
                </c:pt>
                <c:pt idx="82532">
                  <c:v>41266</c:v>
                </c:pt>
                <c:pt idx="82533">
                  <c:v>41266.5</c:v>
                </c:pt>
                <c:pt idx="82534">
                  <c:v>41267</c:v>
                </c:pt>
                <c:pt idx="82535">
                  <c:v>41267.5</c:v>
                </c:pt>
                <c:pt idx="82536">
                  <c:v>41268</c:v>
                </c:pt>
                <c:pt idx="82537">
                  <c:v>41268.5</c:v>
                </c:pt>
                <c:pt idx="82538">
                  <c:v>41269</c:v>
                </c:pt>
                <c:pt idx="82539">
                  <c:v>41269.5</c:v>
                </c:pt>
                <c:pt idx="82540">
                  <c:v>41270</c:v>
                </c:pt>
                <c:pt idx="82541">
                  <c:v>41270.5</c:v>
                </c:pt>
                <c:pt idx="82542">
                  <c:v>41271</c:v>
                </c:pt>
                <c:pt idx="82543">
                  <c:v>41271.5</c:v>
                </c:pt>
                <c:pt idx="82544">
                  <c:v>41272</c:v>
                </c:pt>
                <c:pt idx="82545">
                  <c:v>41272.5</c:v>
                </c:pt>
                <c:pt idx="82546">
                  <c:v>41273</c:v>
                </c:pt>
                <c:pt idx="82547">
                  <c:v>41273.5</c:v>
                </c:pt>
                <c:pt idx="82548">
                  <c:v>41274</c:v>
                </c:pt>
                <c:pt idx="82549">
                  <c:v>41274.5</c:v>
                </c:pt>
                <c:pt idx="82550">
                  <c:v>41275</c:v>
                </c:pt>
                <c:pt idx="82551">
                  <c:v>41275.5</c:v>
                </c:pt>
                <c:pt idx="82552">
                  <c:v>41276</c:v>
                </c:pt>
                <c:pt idx="82553">
                  <c:v>41276.5</c:v>
                </c:pt>
                <c:pt idx="82554">
                  <c:v>41277</c:v>
                </c:pt>
                <c:pt idx="82555">
                  <c:v>41277.5</c:v>
                </c:pt>
                <c:pt idx="82556">
                  <c:v>41278</c:v>
                </c:pt>
                <c:pt idx="82557">
                  <c:v>41278.5</c:v>
                </c:pt>
                <c:pt idx="82558">
                  <c:v>41279</c:v>
                </c:pt>
                <c:pt idx="82559">
                  <c:v>41279.5</c:v>
                </c:pt>
                <c:pt idx="82560">
                  <c:v>41280</c:v>
                </c:pt>
                <c:pt idx="82561">
                  <c:v>41280.5</c:v>
                </c:pt>
                <c:pt idx="82562">
                  <c:v>41281</c:v>
                </c:pt>
                <c:pt idx="82563">
                  <c:v>41281.5</c:v>
                </c:pt>
                <c:pt idx="82564">
                  <c:v>41282</c:v>
                </c:pt>
                <c:pt idx="82565">
                  <c:v>41282.5</c:v>
                </c:pt>
                <c:pt idx="82566">
                  <c:v>41283</c:v>
                </c:pt>
                <c:pt idx="82567">
                  <c:v>41283.5</c:v>
                </c:pt>
                <c:pt idx="82568">
                  <c:v>41284</c:v>
                </c:pt>
                <c:pt idx="82569">
                  <c:v>41284.5</c:v>
                </c:pt>
                <c:pt idx="82570">
                  <c:v>41285</c:v>
                </c:pt>
                <c:pt idx="82571">
                  <c:v>41285.5</c:v>
                </c:pt>
                <c:pt idx="82572">
                  <c:v>41286</c:v>
                </c:pt>
                <c:pt idx="82573">
                  <c:v>41286.5</c:v>
                </c:pt>
                <c:pt idx="82574">
                  <c:v>41287</c:v>
                </c:pt>
                <c:pt idx="82575">
                  <c:v>41287.5</c:v>
                </c:pt>
                <c:pt idx="82576">
                  <c:v>41288</c:v>
                </c:pt>
                <c:pt idx="82577">
                  <c:v>41288.5</c:v>
                </c:pt>
                <c:pt idx="82578">
                  <c:v>41289</c:v>
                </c:pt>
                <c:pt idx="82579">
                  <c:v>41289.5</c:v>
                </c:pt>
                <c:pt idx="82580">
                  <c:v>41290</c:v>
                </c:pt>
                <c:pt idx="82581">
                  <c:v>41290.5</c:v>
                </c:pt>
                <c:pt idx="82582">
                  <c:v>41291</c:v>
                </c:pt>
                <c:pt idx="82583">
                  <c:v>41291.5</c:v>
                </c:pt>
                <c:pt idx="82584">
                  <c:v>41292</c:v>
                </c:pt>
                <c:pt idx="82585">
                  <c:v>41292.5</c:v>
                </c:pt>
                <c:pt idx="82586">
                  <c:v>41293</c:v>
                </c:pt>
                <c:pt idx="82587">
                  <c:v>41293.5</c:v>
                </c:pt>
                <c:pt idx="82588">
                  <c:v>41294</c:v>
                </c:pt>
                <c:pt idx="82589">
                  <c:v>41294.5</c:v>
                </c:pt>
                <c:pt idx="82590">
                  <c:v>41295</c:v>
                </c:pt>
                <c:pt idx="82591">
                  <c:v>41295.5</c:v>
                </c:pt>
                <c:pt idx="82592">
                  <c:v>41296</c:v>
                </c:pt>
                <c:pt idx="82593">
                  <c:v>41296.5</c:v>
                </c:pt>
                <c:pt idx="82594">
                  <c:v>41297</c:v>
                </c:pt>
                <c:pt idx="82595">
                  <c:v>41297.5</c:v>
                </c:pt>
                <c:pt idx="82596">
                  <c:v>41298</c:v>
                </c:pt>
                <c:pt idx="82597">
                  <c:v>41298.5</c:v>
                </c:pt>
                <c:pt idx="82598">
                  <c:v>41299</c:v>
                </c:pt>
                <c:pt idx="82599">
                  <c:v>41299.5</c:v>
                </c:pt>
                <c:pt idx="82600">
                  <c:v>41300</c:v>
                </c:pt>
                <c:pt idx="82601">
                  <c:v>41300.5</c:v>
                </c:pt>
                <c:pt idx="82602">
                  <c:v>41301</c:v>
                </c:pt>
                <c:pt idx="82603">
                  <c:v>41301.5</c:v>
                </c:pt>
                <c:pt idx="82604">
                  <c:v>41302</c:v>
                </c:pt>
                <c:pt idx="82605">
                  <c:v>41302.5</c:v>
                </c:pt>
                <c:pt idx="82606">
                  <c:v>41303</c:v>
                </c:pt>
                <c:pt idx="82607">
                  <c:v>41303.5</c:v>
                </c:pt>
                <c:pt idx="82608">
                  <c:v>41304</c:v>
                </c:pt>
                <c:pt idx="82609">
                  <c:v>41304.5</c:v>
                </c:pt>
                <c:pt idx="82610">
                  <c:v>41305</c:v>
                </c:pt>
                <c:pt idx="82611">
                  <c:v>41305.5</c:v>
                </c:pt>
                <c:pt idx="82612">
                  <c:v>41306</c:v>
                </c:pt>
                <c:pt idx="82613">
                  <c:v>41306.5</c:v>
                </c:pt>
                <c:pt idx="82614">
                  <c:v>41307</c:v>
                </c:pt>
                <c:pt idx="82615">
                  <c:v>41307.5</c:v>
                </c:pt>
                <c:pt idx="82616">
                  <c:v>41308</c:v>
                </c:pt>
                <c:pt idx="82617">
                  <c:v>41308.5</c:v>
                </c:pt>
                <c:pt idx="82618">
                  <c:v>41309</c:v>
                </c:pt>
                <c:pt idx="82619">
                  <c:v>41309.5</c:v>
                </c:pt>
                <c:pt idx="82620">
                  <c:v>41310</c:v>
                </c:pt>
                <c:pt idx="82621">
                  <c:v>41310.5</c:v>
                </c:pt>
                <c:pt idx="82622">
                  <c:v>41311</c:v>
                </c:pt>
                <c:pt idx="82623">
                  <c:v>41311.5</c:v>
                </c:pt>
                <c:pt idx="82624">
                  <c:v>41312</c:v>
                </c:pt>
                <c:pt idx="82625">
                  <c:v>41312.5</c:v>
                </c:pt>
                <c:pt idx="82626">
                  <c:v>41313</c:v>
                </c:pt>
                <c:pt idx="82627">
                  <c:v>41313.5</c:v>
                </c:pt>
                <c:pt idx="82628">
                  <c:v>41314</c:v>
                </c:pt>
                <c:pt idx="82629">
                  <c:v>41314.5</c:v>
                </c:pt>
                <c:pt idx="82630">
                  <c:v>41315</c:v>
                </c:pt>
                <c:pt idx="82631">
                  <c:v>41315.5</c:v>
                </c:pt>
                <c:pt idx="82632">
                  <c:v>41316</c:v>
                </c:pt>
                <c:pt idx="82633">
                  <c:v>41316.5</c:v>
                </c:pt>
                <c:pt idx="82634">
                  <c:v>41317</c:v>
                </c:pt>
                <c:pt idx="82635">
                  <c:v>41317.5</c:v>
                </c:pt>
                <c:pt idx="82636">
                  <c:v>41318</c:v>
                </c:pt>
                <c:pt idx="82637">
                  <c:v>41318.5</c:v>
                </c:pt>
                <c:pt idx="82638">
                  <c:v>41319</c:v>
                </c:pt>
                <c:pt idx="82639">
                  <c:v>41319.5</c:v>
                </c:pt>
                <c:pt idx="82640">
                  <c:v>41320</c:v>
                </c:pt>
                <c:pt idx="82641">
                  <c:v>41320.5</c:v>
                </c:pt>
                <c:pt idx="82642">
                  <c:v>41321</c:v>
                </c:pt>
                <c:pt idx="82643">
                  <c:v>41321.5</c:v>
                </c:pt>
                <c:pt idx="82644">
                  <c:v>41322</c:v>
                </c:pt>
                <c:pt idx="82645">
                  <c:v>41322.5</c:v>
                </c:pt>
                <c:pt idx="82646">
                  <c:v>41323</c:v>
                </c:pt>
                <c:pt idx="82647">
                  <c:v>41323.5</c:v>
                </c:pt>
                <c:pt idx="82648">
                  <c:v>41324</c:v>
                </c:pt>
                <c:pt idx="82649">
                  <c:v>41324.5</c:v>
                </c:pt>
                <c:pt idx="82650">
                  <c:v>41325</c:v>
                </c:pt>
                <c:pt idx="82651">
                  <c:v>41325.5</c:v>
                </c:pt>
                <c:pt idx="82652">
                  <c:v>41326</c:v>
                </c:pt>
                <c:pt idx="82653">
                  <c:v>41326.5</c:v>
                </c:pt>
                <c:pt idx="82654">
                  <c:v>41327</c:v>
                </c:pt>
                <c:pt idx="82655">
                  <c:v>41327.5</c:v>
                </c:pt>
                <c:pt idx="82656">
                  <c:v>41328</c:v>
                </c:pt>
                <c:pt idx="82657">
                  <c:v>41328.5</c:v>
                </c:pt>
                <c:pt idx="82658">
                  <c:v>41329</c:v>
                </c:pt>
                <c:pt idx="82659">
                  <c:v>41329.5</c:v>
                </c:pt>
                <c:pt idx="82660">
                  <c:v>41330</c:v>
                </c:pt>
                <c:pt idx="82661">
                  <c:v>41330.5</c:v>
                </c:pt>
                <c:pt idx="82662">
                  <c:v>41331</c:v>
                </c:pt>
                <c:pt idx="82663">
                  <c:v>41331.5</c:v>
                </c:pt>
                <c:pt idx="82664">
                  <c:v>41332</c:v>
                </c:pt>
                <c:pt idx="82665">
                  <c:v>41332.5</c:v>
                </c:pt>
                <c:pt idx="82666">
                  <c:v>41333</c:v>
                </c:pt>
                <c:pt idx="82667">
                  <c:v>41333.5</c:v>
                </c:pt>
                <c:pt idx="82668">
                  <c:v>41334</c:v>
                </c:pt>
                <c:pt idx="82669">
                  <c:v>41334.5</c:v>
                </c:pt>
                <c:pt idx="82670">
                  <c:v>41335</c:v>
                </c:pt>
                <c:pt idx="82671">
                  <c:v>41335.5</c:v>
                </c:pt>
                <c:pt idx="82672">
                  <c:v>41336</c:v>
                </c:pt>
                <c:pt idx="82673">
                  <c:v>41336.5</c:v>
                </c:pt>
                <c:pt idx="82674">
                  <c:v>41337</c:v>
                </c:pt>
                <c:pt idx="82675">
                  <c:v>41337.5</c:v>
                </c:pt>
                <c:pt idx="82676">
                  <c:v>41338</c:v>
                </c:pt>
                <c:pt idx="82677">
                  <c:v>41338.5</c:v>
                </c:pt>
                <c:pt idx="82678">
                  <c:v>41339</c:v>
                </c:pt>
                <c:pt idx="82679">
                  <c:v>41339.5</c:v>
                </c:pt>
                <c:pt idx="82680">
                  <c:v>41340</c:v>
                </c:pt>
                <c:pt idx="82681">
                  <c:v>41340.5</c:v>
                </c:pt>
                <c:pt idx="82682">
                  <c:v>41341</c:v>
                </c:pt>
                <c:pt idx="82683">
                  <c:v>41341.5</c:v>
                </c:pt>
                <c:pt idx="82684">
                  <c:v>41342</c:v>
                </c:pt>
                <c:pt idx="82685">
                  <c:v>41342.5</c:v>
                </c:pt>
                <c:pt idx="82686">
                  <c:v>41343</c:v>
                </c:pt>
                <c:pt idx="82687">
                  <c:v>41343.5</c:v>
                </c:pt>
                <c:pt idx="82688">
                  <c:v>41344</c:v>
                </c:pt>
                <c:pt idx="82689">
                  <c:v>41344.5</c:v>
                </c:pt>
                <c:pt idx="82690">
                  <c:v>41345</c:v>
                </c:pt>
                <c:pt idx="82691">
                  <c:v>41345.5</c:v>
                </c:pt>
                <c:pt idx="82692">
                  <c:v>41346</c:v>
                </c:pt>
                <c:pt idx="82693">
                  <c:v>41346.5</c:v>
                </c:pt>
                <c:pt idx="82694">
                  <c:v>41347</c:v>
                </c:pt>
                <c:pt idx="82695">
                  <c:v>41347.5</c:v>
                </c:pt>
                <c:pt idx="82696">
                  <c:v>41348</c:v>
                </c:pt>
                <c:pt idx="82697">
                  <c:v>41348.5</c:v>
                </c:pt>
                <c:pt idx="82698">
                  <c:v>41349</c:v>
                </c:pt>
                <c:pt idx="82699">
                  <c:v>41349.5</c:v>
                </c:pt>
                <c:pt idx="82700">
                  <c:v>41350</c:v>
                </c:pt>
                <c:pt idx="82701">
                  <c:v>41350.5</c:v>
                </c:pt>
                <c:pt idx="82702">
                  <c:v>41351</c:v>
                </c:pt>
                <c:pt idx="82703">
                  <c:v>41351.5</c:v>
                </c:pt>
                <c:pt idx="82704">
                  <c:v>41352</c:v>
                </c:pt>
                <c:pt idx="82705">
                  <c:v>41352.5</c:v>
                </c:pt>
                <c:pt idx="82706">
                  <c:v>41353</c:v>
                </c:pt>
                <c:pt idx="82707">
                  <c:v>41353.5</c:v>
                </c:pt>
                <c:pt idx="82708">
                  <c:v>41354</c:v>
                </c:pt>
                <c:pt idx="82709">
                  <c:v>41354.5</c:v>
                </c:pt>
                <c:pt idx="82710">
                  <c:v>41355</c:v>
                </c:pt>
                <c:pt idx="82711">
                  <c:v>41355.5</c:v>
                </c:pt>
                <c:pt idx="82712">
                  <c:v>41356</c:v>
                </c:pt>
                <c:pt idx="82713">
                  <c:v>41356.5</c:v>
                </c:pt>
                <c:pt idx="82714">
                  <c:v>41357</c:v>
                </c:pt>
                <c:pt idx="82715">
                  <c:v>41357.5</c:v>
                </c:pt>
                <c:pt idx="82716">
                  <c:v>41358</c:v>
                </c:pt>
                <c:pt idx="82717">
                  <c:v>41358.5</c:v>
                </c:pt>
                <c:pt idx="82718">
                  <c:v>41359</c:v>
                </c:pt>
                <c:pt idx="82719">
                  <c:v>41359.5</c:v>
                </c:pt>
                <c:pt idx="82720">
                  <c:v>41360</c:v>
                </c:pt>
                <c:pt idx="82721">
                  <c:v>41360.5</c:v>
                </c:pt>
                <c:pt idx="82722">
                  <c:v>41361</c:v>
                </c:pt>
                <c:pt idx="82723">
                  <c:v>41361.5</c:v>
                </c:pt>
                <c:pt idx="82724">
                  <c:v>41362</c:v>
                </c:pt>
                <c:pt idx="82725">
                  <c:v>41362.5</c:v>
                </c:pt>
                <c:pt idx="82726">
                  <c:v>41363</c:v>
                </c:pt>
                <c:pt idx="82727">
                  <c:v>41363.5</c:v>
                </c:pt>
                <c:pt idx="82728">
                  <c:v>41364</c:v>
                </c:pt>
                <c:pt idx="82729">
                  <c:v>41364.5</c:v>
                </c:pt>
                <c:pt idx="82730">
                  <c:v>41365</c:v>
                </c:pt>
                <c:pt idx="82731">
                  <c:v>41365.5</c:v>
                </c:pt>
                <c:pt idx="82732">
                  <c:v>41366</c:v>
                </c:pt>
                <c:pt idx="82733">
                  <c:v>41366.5</c:v>
                </c:pt>
                <c:pt idx="82734">
                  <c:v>41367</c:v>
                </c:pt>
                <c:pt idx="82735">
                  <c:v>41367.5</c:v>
                </c:pt>
                <c:pt idx="82736">
                  <c:v>41368</c:v>
                </c:pt>
                <c:pt idx="82737">
                  <c:v>41368.5</c:v>
                </c:pt>
                <c:pt idx="82738">
                  <c:v>41369</c:v>
                </c:pt>
                <c:pt idx="82739">
                  <c:v>41369.5</c:v>
                </c:pt>
                <c:pt idx="82740">
                  <c:v>41370</c:v>
                </c:pt>
                <c:pt idx="82741">
                  <c:v>41370.5</c:v>
                </c:pt>
                <c:pt idx="82742">
                  <c:v>41371</c:v>
                </c:pt>
                <c:pt idx="82743">
                  <c:v>41371.5</c:v>
                </c:pt>
                <c:pt idx="82744">
                  <c:v>41372</c:v>
                </c:pt>
                <c:pt idx="82745">
                  <c:v>41372.5</c:v>
                </c:pt>
                <c:pt idx="82746">
                  <c:v>41373</c:v>
                </c:pt>
                <c:pt idx="82747">
                  <c:v>41373.5</c:v>
                </c:pt>
                <c:pt idx="82748">
                  <c:v>41374</c:v>
                </c:pt>
                <c:pt idx="82749">
                  <c:v>41374.5</c:v>
                </c:pt>
                <c:pt idx="82750">
                  <c:v>41375</c:v>
                </c:pt>
                <c:pt idx="82751">
                  <c:v>41375.5</c:v>
                </c:pt>
                <c:pt idx="82752">
                  <c:v>41376</c:v>
                </c:pt>
                <c:pt idx="82753">
                  <c:v>41376.5</c:v>
                </c:pt>
                <c:pt idx="82754">
                  <c:v>41377</c:v>
                </c:pt>
                <c:pt idx="82755">
                  <c:v>41377.5</c:v>
                </c:pt>
                <c:pt idx="82756">
                  <c:v>41378</c:v>
                </c:pt>
                <c:pt idx="82757">
                  <c:v>41378.5</c:v>
                </c:pt>
                <c:pt idx="82758">
                  <c:v>41379</c:v>
                </c:pt>
                <c:pt idx="82759">
                  <c:v>41379.5</c:v>
                </c:pt>
                <c:pt idx="82760">
                  <c:v>41380</c:v>
                </c:pt>
                <c:pt idx="82761">
                  <c:v>41380.5</c:v>
                </c:pt>
                <c:pt idx="82762">
                  <c:v>41381</c:v>
                </c:pt>
                <c:pt idx="82763">
                  <c:v>41381.5</c:v>
                </c:pt>
                <c:pt idx="82764">
                  <c:v>41382</c:v>
                </c:pt>
                <c:pt idx="82765">
                  <c:v>41382.5</c:v>
                </c:pt>
                <c:pt idx="82766">
                  <c:v>41383</c:v>
                </c:pt>
                <c:pt idx="82767">
                  <c:v>41383.5</c:v>
                </c:pt>
                <c:pt idx="82768">
                  <c:v>41384</c:v>
                </c:pt>
                <c:pt idx="82769">
                  <c:v>41384.5</c:v>
                </c:pt>
                <c:pt idx="82770">
                  <c:v>41385</c:v>
                </c:pt>
                <c:pt idx="82771">
                  <c:v>41385.5</c:v>
                </c:pt>
                <c:pt idx="82772">
                  <c:v>41386</c:v>
                </c:pt>
                <c:pt idx="82773">
                  <c:v>41386.5</c:v>
                </c:pt>
                <c:pt idx="82774">
                  <c:v>41387</c:v>
                </c:pt>
                <c:pt idx="82775">
                  <c:v>41387.5</c:v>
                </c:pt>
                <c:pt idx="82776">
                  <c:v>41388</c:v>
                </c:pt>
                <c:pt idx="82777">
                  <c:v>41388.5</c:v>
                </c:pt>
                <c:pt idx="82778">
                  <c:v>41389</c:v>
                </c:pt>
                <c:pt idx="82779">
                  <c:v>41389.5</c:v>
                </c:pt>
                <c:pt idx="82780">
                  <c:v>41390</c:v>
                </c:pt>
                <c:pt idx="82781">
                  <c:v>41390.5</c:v>
                </c:pt>
                <c:pt idx="82782">
                  <c:v>41391</c:v>
                </c:pt>
                <c:pt idx="82783">
                  <c:v>41391.5</c:v>
                </c:pt>
                <c:pt idx="82784">
                  <c:v>41392</c:v>
                </c:pt>
                <c:pt idx="82785">
                  <c:v>41392.5</c:v>
                </c:pt>
                <c:pt idx="82786">
                  <c:v>41393</c:v>
                </c:pt>
                <c:pt idx="82787">
                  <c:v>41393.5</c:v>
                </c:pt>
                <c:pt idx="82788">
                  <c:v>41394</c:v>
                </c:pt>
                <c:pt idx="82789">
                  <c:v>41394.5</c:v>
                </c:pt>
                <c:pt idx="82790">
                  <c:v>41395</c:v>
                </c:pt>
                <c:pt idx="82791">
                  <c:v>41395.5</c:v>
                </c:pt>
                <c:pt idx="82792">
                  <c:v>41396</c:v>
                </c:pt>
                <c:pt idx="82793">
                  <c:v>41396.5</c:v>
                </c:pt>
                <c:pt idx="82794">
                  <c:v>41397</c:v>
                </c:pt>
                <c:pt idx="82795">
                  <c:v>41397.5</c:v>
                </c:pt>
                <c:pt idx="82796">
                  <c:v>41398</c:v>
                </c:pt>
                <c:pt idx="82797">
                  <c:v>41398.5</c:v>
                </c:pt>
                <c:pt idx="82798">
                  <c:v>41399</c:v>
                </c:pt>
                <c:pt idx="82799">
                  <c:v>41399.5</c:v>
                </c:pt>
                <c:pt idx="82800">
                  <c:v>41400</c:v>
                </c:pt>
                <c:pt idx="82801">
                  <c:v>41400.5</c:v>
                </c:pt>
                <c:pt idx="82802">
                  <c:v>41401</c:v>
                </c:pt>
                <c:pt idx="82803">
                  <c:v>41401.5</c:v>
                </c:pt>
                <c:pt idx="82804">
                  <c:v>41402</c:v>
                </c:pt>
                <c:pt idx="82805">
                  <c:v>41402.5</c:v>
                </c:pt>
                <c:pt idx="82806">
                  <c:v>41403</c:v>
                </c:pt>
                <c:pt idx="82807">
                  <c:v>41403.5</c:v>
                </c:pt>
                <c:pt idx="82808">
                  <c:v>41404</c:v>
                </c:pt>
                <c:pt idx="82809">
                  <c:v>41404.5</c:v>
                </c:pt>
                <c:pt idx="82810">
                  <c:v>41405</c:v>
                </c:pt>
                <c:pt idx="82811">
                  <c:v>41405.5</c:v>
                </c:pt>
                <c:pt idx="82812">
                  <c:v>41406</c:v>
                </c:pt>
                <c:pt idx="82813">
                  <c:v>41406.5</c:v>
                </c:pt>
                <c:pt idx="82814">
                  <c:v>41407</c:v>
                </c:pt>
                <c:pt idx="82815">
                  <c:v>41407.5</c:v>
                </c:pt>
                <c:pt idx="82816">
                  <c:v>41408</c:v>
                </c:pt>
                <c:pt idx="82817">
                  <c:v>41408.5</c:v>
                </c:pt>
                <c:pt idx="82818">
                  <c:v>41409</c:v>
                </c:pt>
                <c:pt idx="82819">
                  <c:v>41409.5</c:v>
                </c:pt>
                <c:pt idx="82820">
                  <c:v>41410</c:v>
                </c:pt>
                <c:pt idx="82821">
                  <c:v>41410.5</c:v>
                </c:pt>
                <c:pt idx="82822">
                  <c:v>41411</c:v>
                </c:pt>
                <c:pt idx="82823">
                  <c:v>41411.5</c:v>
                </c:pt>
                <c:pt idx="82824">
                  <c:v>41412</c:v>
                </c:pt>
                <c:pt idx="82825">
                  <c:v>41412.5</c:v>
                </c:pt>
                <c:pt idx="82826">
                  <c:v>41413</c:v>
                </c:pt>
                <c:pt idx="82827">
                  <c:v>41413.5</c:v>
                </c:pt>
                <c:pt idx="82828">
                  <c:v>41414</c:v>
                </c:pt>
                <c:pt idx="82829">
                  <c:v>41414.5</c:v>
                </c:pt>
                <c:pt idx="82830">
                  <c:v>41415</c:v>
                </c:pt>
                <c:pt idx="82831">
                  <c:v>41415.5</c:v>
                </c:pt>
                <c:pt idx="82832">
                  <c:v>41416</c:v>
                </c:pt>
                <c:pt idx="82833">
                  <c:v>41416.5</c:v>
                </c:pt>
                <c:pt idx="82834">
                  <c:v>41417</c:v>
                </c:pt>
                <c:pt idx="82835">
                  <c:v>41417.5</c:v>
                </c:pt>
                <c:pt idx="82836">
                  <c:v>41418</c:v>
                </c:pt>
                <c:pt idx="82837">
                  <c:v>41418.5</c:v>
                </c:pt>
                <c:pt idx="82838">
                  <c:v>41419</c:v>
                </c:pt>
                <c:pt idx="82839">
                  <c:v>41419.5</c:v>
                </c:pt>
                <c:pt idx="82840">
                  <c:v>41420</c:v>
                </c:pt>
                <c:pt idx="82841">
                  <c:v>41420.5</c:v>
                </c:pt>
                <c:pt idx="82842">
                  <c:v>41421</c:v>
                </c:pt>
                <c:pt idx="82843">
                  <c:v>41421.5</c:v>
                </c:pt>
                <c:pt idx="82844">
                  <c:v>41422</c:v>
                </c:pt>
                <c:pt idx="82845">
                  <c:v>41422.5</c:v>
                </c:pt>
                <c:pt idx="82846">
                  <c:v>41423</c:v>
                </c:pt>
                <c:pt idx="82847">
                  <c:v>41423.5</c:v>
                </c:pt>
                <c:pt idx="82848">
                  <c:v>41424</c:v>
                </c:pt>
                <c:pt idx="82849">
                  <c:v>41424.5</c:v>
                </c:pt>
                <c:pt idx="82850">
                  <c:v>41425</c:v>
                </c:pt>
                <c:pt idx="82851">
                  <c:v>41425.5</c:v>
                </c:pt>
                <c:pt idx="82852">
                  <c:v>41426</c:v>
                </c:pt>
                <c:pt idx="82853">
                  <c:v>41426.5</c:v>
                </c:pt>
                <c:pt idx="82854">
                  <c:v>41427</c:v>
                </c:pt>
                <c:pt idx="82855">
                  <c:v>41427.5</c:v>
                </c:pt>
                <c:pt idx="82856">
                  <c:v>41428</c:v>
                </c:pt>
                <c:pt idx="82857">
                  <c:v>41428.5</c:v>
                </c:pt>
                <c:pt idx="82858">
                  <c:v>41429</c:v>
                </c:pt>
                <c:pt idx="82859">
                  <c:v>41429.5</c:v>
                </c:pt>
                <c:pt idx="82860">
                  <c:v>41430</c:v>
                </c:pt>
                <c:pt idx="82861">
                  <c:v>41430.5</c:v>
                </c:pt>
                <c:pt idx="82862">
                  <c:v>41431</c:v>
                </c:pt>
                <c:pt idx="82863">
                  <c:v>41431.5</c:v>
                </c:pt>
                <c:pt idx="82864">
                  <c:v>41432</c:v>
                </c:pt>
                <c:pt idx="82865">
                  <c:v>41432.5</c:v>
                </c:pt>
                <c:pt idx="82866">
                  <c:v>41433</c:v>
                </c:pt>
                <c:pt idx="82867">
                  <c:v>41433.5</c:v>
                </c:pt>
                <c:pt idx="82868">
                  <c:v>41434</c:v>
                </c:pt>
                <c:pt idx="82869">
                  <c:v>41434.5</c:v>
                </c:pt>
                <c:pt idx="82870">
                  <c:v>41435</c:v>
                </c:pt>
                <c:pt idx="82871">
                  <c:v>41435.5</c:v>
                </c:pt>
                <c:pt idx="82872">
                  <c:v>41436</c:v>
                </c:pt>
                <c:pt idx="82873">
                  <c:v>41436.5</c:v>
                </c:pt>
                <c:pt idx="82874">
                  <c:v>41437</c:v>
                </c:pt>
                <c:pt idx="82875">
                  <c:v>41437.5</c:v>
                </c:pt>
                <c:pt idx="82876">
                  <c:v>41438</c:v>
                </c:pt>
                <c:pt idx="82877">
                  <c:v>41438.5</c:v>
                </c:pt>
                <c:pt idx="82878">
                  <c:v>41439</c:v>
                </c:pt>
                <c:pt idx="82879">
                  <c:v>41439.5</c:v>
                </c:pt>
                <c:pt idx="82880">
                  <c:v>41440</c:v>
                </c:pt>
                <c:pt idx="82881">
                  <c:v>41440.5</c:v>
                </c:pt>
                <c:pt idx="82882">
                  <c:v>41441</c:v>
                </c:pt>
                <c:pt idx="82883">
                  <c:v>41441.5</c:v>
                </c:pt>
                <c:pt idx="82884">
                  <c:v>41442</c:v>
                </c:pt>
                <c:pt idx="82885">
                  <c:v>41442.5</c:v>
                </c:pt>
                <c:pt idx="82886">
                  <c:v>41443</c:v>
                </c:pt>
                <c:pt idx="82887">
                  <c:v>41443.5</c:v>
                </c:pt>
                <c:pt idx="82888">
                  <c:v>41444</c:v>
                </c:pt>
                <c:pt idx="82889">
                  <c:v>41444.5</c:v>
                </c:pt>
                <c:pt idx="82890">
                  <c:v>41445</c:v>
                </c:pt>
                <c:pt idx="82891">
                  <c:v>41445.5</c:v>
                </c:pt>
                <c:pt idx="82892">
                  <c:v>41446</c:v>
                </c:pt>
                <c:pt idx="82893">
                  <c:v>41446.5</c:v>
                </c:pt>
                <c:pt idx="82894">
                  <c:v>41447</c:v>
                </c:pt>
                <c:pt idx="82895">
                  <c:v>41447.5</c:v>
                </c:pt>
                <c:pt idx="82896">
                  <c:v>41448</c:v>
                </c:pt>
                <c:pt idx="82897">
                  <c:v>41448.5</c:v>
                </c:pt>
                <c:pt idx="82898">
                  <c:v>41449</c:v>
                </c:pt>
                <c:pt idx="82899">
                  <c:v>41449.5</c:v>
                </c:pt>
                <c:pt idx="82900">
                  <c:v>41450</c:v>
                </c:pt>
                <c:pt idx="82901">
                  <c:v>41450.5</c:v>
                </c:pt>
                <c:pt idx="82902">
                  <c:v>41451</c:v>
                </c:pt>
                <c:pt idx="82903">
                  <c:v>41451.5</c:v>
                </c:pt>
                <c:pt idx="82904">
                  <c:v>41452</c:v>
                </c:pt>
                <c:pt idx="82905">
                  <c:v>41452.5</c:v>
                </c:pt>
                <c:pt idx="82906">
                  <c:v>41453</c:v>
                </c:pt>
                <c:pt idx="82907">
                  <c:v>41453.5</c:v>
                </c:pt>
                <c:pt idx="82908">
                  <c:v>41454</c:v>
                </c:pt>
                <c:pt idx="82909">
                  <c:v>41454.5</c:v>
                </c:pt>
                <c:pt idx="82910">
                  <c:v>41455</c:v>
                </c:pt>
                <c:pt idx="82911">
                  <c:v>41455.5</c:v>
                </c:pt>
                <c:pt idx="82912">
                  <c:v>41456</c:v>
                </c:pt>
                <c:pt idx="82913">
                  <c:v>41456.5</c:v>
                </c:pt>
                <c:pt idx="82914">
                  <c:v>41457</c:v>
                </c:pt>
                <c:pt idx="82915">
                  <c:v>41457.5</c:v>
                </c:pt>
                <c:pt idx="82916">
                  <c:v>41458</c:v>
                </c:pt>
                <c:pt idx="82917">
                  <c:v>41458.5</c:v>
                </c:pt>
                <c:pt idx="82918">
                  <c:v>41459</c:v>
                </c:pt>
                <c:pt idx="82919">
                  <c:v>41459.5</c:v>
                </c:pt>
                <c:pt idx="82920">
                  <c:v>41460</c:v>
                </c:pt>
                <c:pt idx="82921">
                  <c:v>41460.5</c:v>
                </c:pt>
                <c:pt idx="82922">
                  <c:v>41461</c:v>
                </c:pt>
                <c:pt idx="82923">
                  <c:v>41461.5</c:v>
                </c:pt>
                <c:pt idx="82924">
                  <c:v>41462</c:v>
                </c:pt>
                <c:pt idx="82925">
                  <c:v>41462.5</c:v>
                </c:pt>
                <c:pt idx="82926">
                  <c:v>41463</c:v>
                </c:pt>
                <c:pt idx="82927">
                  <c:v>41463.5</c:v>
                </c:pt>
                <c:pt idx="82928">
                  <c:v>41464</c:v>
                </c:pt>
                <c:pt idx="82929">
                  <c:v>41464.5</c:v>
                </c:pt>
                <c:pt idx="82930">
                  <c:v>41465</c:v>
                </c:pt>
                <c:pt idx="82931">
                  <c:v>41465.5</c:v>
                </c:pt>
                <c:pt idx="82932">
                  <c:v>41466</c:v>
                </c:pt>
                <c:pt idx="82933">
                  <c:v>41466.5</c:v>
                </c:pt>
                <c:pt idx="82934">
                  <c:v>41467</c:v>
                </c:pt>
                <c:pt idx="82935">
                  <c:v>41467.5</c:v>
                </c:pt>
                <c:pt idx="82936">
                  <c:v>41468</c:v>
                </c:pt>
                <c:pt idx="82937">
                  <c:v>41468.5</c:v>
                </c:pt>
                <c:pt idx="82938">
                  <c:v>41469</c:v>
                </c:pt>
                <c:pt idx="82939">
                  <c:v>41469.5</c:v>
                </c:pt>
                <c:pt idx="82940">
                  <c:v>41470</c:v>
                </c:pt>
                <c:pt idx="82941">
                  <c:v>41470.5</c:v>
                </c:pt>
                <c:pt idx="82942">
                  <c:v>41471</c:v>
                </c:pt>
                <c:pt idx="82943">
                  <c:v>41471.5</c:v>
                </c:pt>
                <c:pt idx="82944">
                  <c:v>41472</c:v>
                </c:pt>
                <c:pt idx="82945">
                  <c:v>41472.5</c:v>
                </c:pt>
                <c:pt idx="82946">
                  <c:v>41473</c:v>
                </c:pt>
                <c:pt idx="82947">
                  <c:v>41473.5</c:v>
                </c:pt>
                <c:pt idx="82948">
                  <c:v>41474</c:v>
                </c:pt>
                <c:pt idx="82949">
                  <c:v>41474.5</c:v>
                </c:pt>
                <c:pt idx="82950">
                  <c:v>41475</c:v>
                </c:pt>
                <c:pt idx="82951">
                  <c:v>41475.5</c:v>
                </c:pt>
                <c:pt idx="82952">
                  <c:v>41476</c:v>
                </c:pt>
                <c:pt idx="82953">
                  <c:v>41476.5</c:v>
                </c:pt>
                <c:pt idx="82954">
                  <c:v>41477</c:v>
                </c:pt>
                <c:pt idx="82955">
                  <c:v>41477.5</c:v>
                </c:pt>
                <c:pt idx="82956">
                  <c:v>41478</c:v>
                </c:pt>
                <c:pt idx="82957">
                  <c:v>41478.5</c:v>
                </c:pt>
                <c:pt idx="82958">
                  <c:v>41479</c:v>
                </c:pt>
                <c:pt idx="82959">
                  <c:v>41479.5</c:v>
                </c:pt>
                <c:pt idx="82960">
                  <c:v>41480</c:v>
                </c:pt>
                <c:pt idx="82961">
                  <c:v>41480.5</c:v>
                </c:pt>
                <c:pt idx="82962">
                  <c:v>41481</c:v>
                </c:pt>
                <c:pt idx="82963">
                  <c:v>41481.5</c:v>
                </c:pt>
                <c:pt idx="82964">
                  <c:v>41482</c:v>
                </c:pt>
                <c:pt idx="82965">
                  <c:v>41482.5</c:v>
                </c:pt>
                <c:pt idx="82966">
                  <c:v>41483</c:v>
                </c:pt>
                <c:pt idx="82967">
                  <c:v>41483.5</c:v>
                </c:pt>
                <c:pt idx="82968">
                  <c:v>41484</c:v>
                </c:pt>
                <c:pt idx="82969">
                  <c:v>41484.5</c:v>
                </c:pt>
                <c:pt idx="82970">
                  <c:v>41485</c:v>
                </c:pt>
                <c:pt idx="82971">
                  <c:v>41485.5</c:v>
                </c:pt>
                <c:pt idx="82972">
                  <c:v>41486</c:v>
                </c:pt>
                <c:pt idx="82973">
                  <c:v>41486.5</c:v>
                </c:pt>
                <c:pt idx="82974">
                  <c:v>41487</c:v>
                </c:pt>
                <c:pt idx="82975">
                  <c:v>41487.5</c:v>
                </c:pt>
                <c:pt idx="82976">
                  <c:v>41488</c:v>
                </c:pt>
                <c:pt idx="82977">
                  <c:v>41488.5</c:v>
                </c:pt>
                <c:pt idx="82978">
                  <c:v>41489</c:v>
                </c:pt>
                <c:pt idx="82979">
                  <c:v>41489.5</c:v>
                </c:pt>
                <c:pt idx="82980">
                  <c:v>41490</c:v>
                </c:pt>
                <c:pt idx="82981">
                  <c:v>41490.5</c:v>
                </c:pt>
                <c:pt idx="82982">
                  <c:v>41491</c:v>
                </c:pt>
                <c:pt idx="82983">
                  <c:v>41491.5</c:v>
                </c:pt>
                <c:pt idx="82984">
                  <c:v>41492</c:v>
                </c:pt>
                <c:pt idx="82985">
                  <c:v>41492.5</c:v>
                </c:pt>
                <c:pt idx="82986">
                  <c:v>41493</c:v>
                </c:pt>
                <c:pt idx="82987">
                  <c:v>41493.5</c:v>
                </c:pt>
                <c:pt idx="82988">
                  <c:v>41494</c:v>
                </c:pt>
                <c:pt idx="82989">
                  <c:v>41494.5</c:v>
                </c:pt>
                <c:pt idx="82990">
                  <c:v>41495</c:v>
                </c:pt>
                <c:pt idx="82991">
                  <c:v>41495.5</c:v>
                </c:pt>
                <c:pt idx="82992">
                  <c:v>41496</c:v>
                </c:pt>
                <c:pt idx="82993">
                  <c:v>41496.5</c:v>
                </c:pt>
                <c:pt idx="82994">
                  <c:v>41497</c:v>
                </c:pt>
                <c:pt idx="82995">
                  <c:v>41497.5</c:v>
                </c:pt>
                <c:pt idx="82996">
                  <c:v>41498</c:v>
                </c:pt>
                <c:pt idx="82997">
                  <c:v>41498.5</c:v>
                </c:pt>
                <c:pt idx="82998">
                  <c:v>41499</c:v>
                </c:pt>
                <c:pt idx="82999">
                  <c:v>41499.5</c:v>
                </c:pt>
                <c:pt idx="83000">
                  <c:v>41500</c:v>
                </c:pt>
                <c:pt idx="83001">
                  <c:v>41500.5</c:v>
                </c:pt>
                <c:pt idx="83002">
                  <c:v>41501</c:v>
                </c:pt>
                <c:pt idx="83003">
                  <c:v>41501.5</c:v>
                </c:pt>
                <c:pt idx="83004">
                  <c:v>41502</c:v>
                </c:pt>
                <c:pt idx="83005">
                  <c:v>41502.5</c:v>
                </c:pt>
                <c:pt idx="83006">
                  <c:v>41503</c:v>
                </c:pt>
                <c:pt idx="83007">
                  <c:v>41503.5</c:v>
                </c:pt>
                <c:pt idx="83008">
                  <c:v>41504</c:v>
                </c:pt>
                <c:pt idx="83009">
                  <c:v>41504.5</c:v>
                </c:pt>
                <c:pt idx="83010">
                  <c:v>41505</c:v>
                </c:pt>
                <c:pt idx="83011">
                  <c:v>41505.5</c:v>
                </c:pt>
                <c:pt idx="83012">
                  <c:v>41506</c:v>
                </c:pt>
                <c:pt idx="83013">
                  <c:v>41506.5</c:v>
                </c:pt>
                <c:pt idx="83014">
                  <c:v>41507</c:v>
                </c:pt>
                <c:pt idx="83015">
                  <c:v>41507.5</c:v>
                </c:pt>
                <c:pt idx="83016">
                  <c:v>41508</c:v>
                </c:pt>
                <c:pt idx="83017">
                  <c:v>41508.5</c:v>
                </c:pt>
                <c:pt idx="83018">
                  <c:v>41509</c:v>
                </c:pt>
                <c:pt idx="83019">
                  <c:v>41509.5</c:v>
                </c:pt>
                <c:pt idx="83020">
                  <c:v>41510</c:v>
                </c:pt>
                <c:pt idx="83021">
                  <c:v>41510.5</c:v>
                </c:pt>
                <c:pt idx="83022">
                  <c:v>41511</c:v>
                </c:pt>
                <c:pt idx="83023">
                  <c:v>41511.5</c:v>
                </c:pt>
                <c:pt idx="83024">
                  <c:v>41512</c:v>
                </c:pt>
                <c:pt idx="83025">
                  <c:v>41512.5</c:v>
                </c:pt>
                <c:pt idx="83026">
                  <c:v>41513</c:v>
                </c:pt>
                <c:pt idx="83027">
                  <c:v>41513.5</c:v>
                </c:pt>
                <c:pt idx="83028">
                  <c:v>41514</c:v>
                </c:pt>
                <c:pt idx="83029">
                  <c:v>41514.5</c:v>
                </c:pt>
                <c:pt idx="83030">
                  <c:v>41515</c:v>
                </c:pt>
                <c:pt idx="83031">
                  <c:v>41515.5</c:v>
                </c:pt>
                <c:pt idx="83032">
                  <c:v>41516</c:v>
                </c:pt>
                <c:pt idx="83033">
                  <c:v>41516.5</c:v>
                </c:pt>
                <c:pt idx="83034">
                  <c:v>41517</c:v>
                </c:pt>
                <c:pt idx="83035">
                  <c:v>41517.5</c:v>
                </c:pt>
                <c:pt idx="83036">
                  <c:v>41518</c:v>
                </c:pt>
                <c:pt idx="83037">
                  <c:v>41518.5</c:v>
                </c:pt>
                <c:pt idx="83038">
                  <c:v>41519</c:v>
                </c:pt>
                <c:pt idx="83039">
                  <c:v>41519.5</c:v>
                </c:pt>
                <c:pt idx="83040">
                  <c:v>41520</c:v>
                </c:pt>
                <c:pt idx="83041">
                  <c:v>41520.5</c:v>
                </c:pt>
                <c:pt idx="83042">
                  <c:v>41521</c:v>
                </c:pt>
                <c:pt idx="83043">
                  <c:v>41521.5</c:v>
                </c:pt>
                <c:pt idx="83044">
                  <c:v>41522</c:v>
                </c:pt>
                <c:pt idx="83045">
                  <c:v>41522.5</c:v>
                </c:pt>
                <c:pt idx="83046">
                  <c:v>41523</c:v>
                </c:pt>
                <c:pt idx="83047">
                  <c:v>41523.5</c:v>
                </c:pt>
                <c:pt idx="83048">
                  <c:v>41524</c:v>
                </c:pt>
                <c:pt idx="83049">
                  <c:v>41524.5</c:v>
                </c:pt>
                <c:pt idx="83050">
                  <c:v>41525</c:v>
                </c:pt>
                <c:pt idx="83051">
                  <c:v>41525.5</c:v>
                </c:pt>
                <c:pt idx="83052">
                  <c:v>41526</c:v>
                </c:pt>
                <c:pt idx="83053">
                  <c:v>41526.5</c:v>
                </c:pt>
                <c:pt idx="83054">
                  <c:v>41527</c:v>
                </c:pt>
                <c:pt idx="83055">
                  <c:v>41527.5</c:v>
                </c:pt>
                <c:pt idx="83056">
                  <c:v>41528</c:v>
                </c:pt>
                <c:pt idx="83057">
                  <c:v>41528.5</c:v>
                </c:pt>
                <c:pt idx="83058">
                  <c:v>41529</c:v>
                </c:pt>
                <c:pt idx="83059">
                  <c:v>41529.5</c:v>
                </c:pt>
                <c:pt idx="83060">
                  <c:v>41530</c:v>
                </c:pt>
                <c:pt idx="83061">
                  <c:v>41530.5</c:v>
                </c:pt>
                <c:pt idx="83062">
                  <c:v>41531</c:v>
                </c:pt>
                <c:pt idx="83063">
                  <c:v>41531.5</c:v>
                </c:pt>
                <c:pt idx="83064">
                  <c:v>41532</c:v>
                </c:pt>
                <c:pt idx="83065">
                  <c:v>41532.5</c:v>
                </c:pt>
                <c:pt idx="83066">
                  <c:v>41533</c:v>
                </c:pt>
                <c:pt idx="83067">
                  <c:v>41533.5</c:v>
                </c:pt>
                <c:pt idx="83068">
                  <c:v>41534</c:v>
                </c:pt>
                <c:pt idx="83069">
                  <c:v>41534.5</c:v>
                </c:pt>
                <c:pt idx="83070">
                  <c:v>41535</c:v>
                </c:pt>
                <c:pt idx="83071">
                  <c:v>41535.5</c:v>
                </c:pt>
                <c:pt idx="83072">
                  <c:v>41536</c:v>
                </c:pt>
                <c:pt idx="83073">
                  <c:v>41536.5</c:v>
                </c:pt>
                <c:pt idx="83074">
                  <c:v>41537</c:v>
                </c:pt>
                <c:pt idx="83075">
                  <c:v>41537.5</c:v>
                </c:pt>
                <c:pt idx="83076">
                  <c:v>41538</c:v>
                </c:pt>
                <c:pt idx="83077">
                  <c:v>41538.5</c:v>
                </c:pt>
                <c:pt idx="83078">
                  <c:v>41539</c:v>
                </c:pt>
                <c:pt idx="83079">
                  <c:v>41539.5</c:v>
                </c:pt>
                <c:pt idx="83080">
                  <c:v>41540</c:v>
                </c:pt>
                <c:pt idx="83081">
                  <c:v>41540.5</c:v>
                </c:pt>
                <c:pt idx="83082">
                  <c:v>41541</c:v>
                </c:pt>
                <c:pt idx="83083">
                  <c:v>41541.5</c:v>
                </c:pt>
                <c:pt idx="83084">
                  <c:v>41542</c:v>
                </c:pt>
                <c:pt idx="83085">
                  <c:v>41542.5</c:v>
                </c:pt>
                <c:pt idx="83086">
                  <c:v>41543</c:v>
                </c:pt>
                <c:pt idx="83087">
                  <c:v>41543.5</c:v>
                </c:pt>
                <c:pt idx="83088">
                  <c:v>41544</c:v>
                </c:pt>
                <c:pt idx="83089">
                  <c:v>41544.5</c:v>
                </c:pt>
                <c:pt idx="83090">
                  <c:v>41545</c:v>
                </c:pt>
                <c:pt idx="83091">
                  <c:v>41545.5</c:v>
                </c:pt>
                <c:pt idx="83092">
                  <c:v>41546</c:v>
                </c:pt>
                <c:pt idx="83093">
                  <c:v>41546.5</c:v>
                </c:pt>
                <c:pt idx="83094">
                  <c:v>41547</c:v>
                </c:pt>
                <c:pt idx="83095">
                  <c:v>41547.5</c:v>
                </c:pt>
                <c:pt idx="83096">
                  <c:v>41548</c:v>
                </c:pt>
                <c:pt idx="83097">
                  <c:v>41548.5</c:v>
                </c:pt>
                <c:pt idx="83098">
                  <c:v>41549</c:v>
                </c:pt>
                <c:pt idx="83099">
                  <c:v>41549.5</c:v>
                </c:pt>
                <c:pt idx="83100">
                  <c:v>41550</c:v>
                </c:pt>
                <c:pt idx="83101">
                  <c:v>41550.5</c:v>
                </c:pt>
                <c:pt idx="83102">
                  <c:v>41551</c:v>
                </c:pt>
                <c:pt idx="83103">
                  <c:v>41551.5</c:v>
                </c:pt>
                <c:pt idx="83104">
                  <c:v>41552</c:v>
                </c:pt>
                <c:pt idx="83105">
                  <c:v>41552.5</c:v>
                </c:pt>
                <c:pt idx="83106">
                  <c:v>41553</c:v>
                </c:pt>
                <c:pt idx="83107">
                  <c:v>41553.5</c:v>
                </c:pt>
                <c:pt idx="83108">
                  <c:v>41554</c:v>
                </c:pt>
                <c:pt idx="83109">
                  <c:v>41554.5</c:v>
                </c:pt>
                <c:pt idx="83110">
                  <c:v>41555</c:v>
                </c:pt>
                <c:pt idx="83111">
                  <c:v>41555.5</c:v>
                </c:pt>
                <c:pt idx="83112">
                  <c:v>41556</c:v>
                </c:pt>
                <c:pt idx="83113">
                  <c:v>41556.5</c:v>
                </c:pt>
                <c:pt idx="83114">
                  <c:v>41557</c:v>
                </c:pt>
                <c:pt idx="83115">
                  <c:v>41557.5</c:v>
                </c:pt>
                <c:pt idx="83116">
                  <c:v>41558</c:v>
                </c:pt>
                <c:pt idx="83117">
                  <c:v>41558.5</c:v>
                </c:pt>
                <c:pt idx="83118">
                  <c:v>41559</c:v>
                </c:pt>
                <c:pt idx="83119">
                  <c:v>41559.5</c:v>
                </c:pt>
                <c:pt idx="83120">
                  <c:v>41560</c:v>
                </c:pt>
                <c:pt idx="83121">
                  <c:v>41560.5</c:v>
                </c:pt>
                <c:pt idx="83122">
                  <c:v>41561</c:v>
                </c:pt>
                <c:pt idx="83123">
                  <c:v>41561.5</c:v>
                </c:pt>
                <c:pt idx="83124">
                  <c:v>41562</c:v>
                </c:pt>
                <c:pt idx="83125">
                  <c:v>41562.5</c:v>
                </c:pt>
                <c:pt idx="83126">
                  <c:v>41563</c:v>
                </c:pt>
                <c:pt idx="83127">
                  <c:v>41563.5</c:v>
                </c:pt>
                <c:pt idx="83128">
                  <c:v>41564</c:v>
                </c:pt>
                <c:pt idx="83129">
                  <c:v>41564.5</c:v>
                </c:pt>
                <c:pt idx="83130">
                  <c:v>41565</c:v>
                </c:pt>
                <c:pt idx="83131">
                  <c:v>41565.5</c:v>
                </c:pt>
                <c:pt idx="83132">
                  <c:v>41566</c:v>
                </c:pt>
                <c:pt idx="83133">
                  <c:v>41566.5</c:v>
                </c:pt>
                <c:pt idx="83134">
                  <c:v>41567</c:v>
                </c:pt>
                <c:pt idx="83135">
                  <c:v>41567.5</c:v>
                </c:pt>
                <c:pt idx="83136">
                  <c:v>41568</c:v>
                </c:pt>
                <c:pt idx="83137">
                  <c:v>41568.5</c:v>
                </c:pt>
                <c:pt idx="83138">
                  <c:v>41569</c:v>
                </c:pt>
                <c:pt idx="83139">
                  <c:v>41569.5</c:v>
                </c:pt>
                <c:pt idx="83140">
                  <c:v>41570</c:v>
                </c:pt>
                <c:pt idx="83141">
                  <c:v>41570.5</c:v>
                </c:pt>
                <c:pt idx="83142">
                  <c:v>41571</c:v>
                </c:pt>
                <c:pt idx="83143">
                  <c:v>41571.5</c:v>
                </c:pt>
                <c:pt idx="83144">
                  <c:v>41572</c:v>
                </c:pt>
                <c:pt idx="83145">
                  <c:v>41572.5</c:v>
                </c:pt>
                <c:pt idx="83146">
                  <c:v>41573</c:v>
                </c:pt>
                <c:pt idx="83147">
                  <c:v>41573.5</c:v>
                </c:pt>
                <c:pt idx="83148">
                  <c:v>41574</c:v>
                </c:pt>
                <c:pt idx="83149">
                  <c:v>41574.5</c:v>
                </c:pt>
                <c:pt idx="83150">
                  <c:v>41575</c:v>
                </c:pt>
                <c:pt idx="83151">
                  <c:v>41575.5</c:v>
                </c:pt>
                <c:pt idx="83152">
                  <c:v>41576</c:v>
                </c:pt>
                <c:pt idx="83153">
                  <c:v>41576.5</c:v>
                </c:pt>
                <c:pt idx="83154">
                  <c:v>41577</c:v>
                </c:pt>
                <c:pt idx="83155">
                  <c:v>41577.5</c:v>
                </c:pt>
                <c:pt idx="83156">
                  <c:v>41578</c:v>
                </c:pt>
                <c:pt idx="83157">
                  <c:v>41578.5</c:v>
                </c:pt>
                <c:pt idx="83158">
                  <c:v>41579</c:v>
                </c:pt>
                <c:pt idx="83159">
                  <c:v>41579.5</c:v>
                </c:pt>
                <c:pt idx="83160">
                  <c:v>41580</c:v>
                </c:pt>
                <c:pt idx="83161">
                  <c:v>41580.5</c:v>
                </c:pt>
                <c:pt idx="83162">
                  <c:v>41581</c:v>
                </c:pt>
                <c:pt idx="83163">
                  <c:v>41581.5</c:v>
                </c:pt>
                <c:pt idx="83164">
                  <c:v>41582</c:v>
                </c:pt>
                <c:pt idx="83165">
                  <c:v>41582.5</c:v>
                </c:pt>
                <c:pt idx="83166">
                  <c:v>41583</c:v>
                </c:pt>
                <c:pt idx="83167">
                  <c:v>41583.5</c:v>
                </c:pt>
                <c:pt idx="83168">
                  <c:v>41584</c:v>
                </c:pt>
                <c:pt idx="83169">
                  <c:v>41584.5</c:v>
                </c:pt>
                <c:pt idx="83170">
                  <c:v>41585</c:v>
                </c:pt>
                <c:pt idx="83171">
                  <c:v>41585.5</c:v>
                </c:pt>
                <c:pt idx="83172">
                  <c:v>41586</c:v>
                </c:pt>
                <c:pt idx="83173">
                  <c:v>41586.5</c:v>
                </c:pt>
                <c:pt idx="83174">
                  <c:v>41587</c:v>
                </c:pt>
                <c:pt idx="83175">
                  <c:v>41587.5</c:v>
                </c:pt>
                <c:pt idx="83176">
                  <c:v>41588</c:v>
                </c:pt>
                <c:pt idx="83177">
                  <c:v>41588.5</c:v>
                </c:pt>
                <c:pt idx="83178">
                  <c:v>41589</c:v>
                </c:pt>
                <c:pt idx="83179">
                  <c:v>41589.5</c:v>
                </c:pt>
                <c:pt idx="83180">
                  <c:v>41590</c:v>
                </c:pt>
                <c:pt idx="83181">
                  <c:v>41590.5</c:v>
                </c:pt>
                <c:pt idx="83182">
                  <c:v>41591</c:v>
                </c:pt>
                <c:pt idx="83183">
                  <c:v>41591.5</c:v>
                </c:pt>
                <c:pt idx="83184">
                  <c:v>41592</c:v>
                </c:pt>
                <c:pt idx="83185">
                  <c:v>41592.5</c:v>
                </c:pt>
                <c:pt idx="83186">
                  <c:v>41593</c:v>
                </c:pt>
                <c:pt idx="83187">
                  <c:v>41593.5</c:v>
                </c:pt>
                <c:pt idx="83188">
                  <c:v>41594</c:v>
                </c:pt>
                <c:pt idx="83189">
                  <c:v>41594.5</c:v>
                </c:pt>
                <c:pt idx="83190">
                  <c:v>41595</c:v>
                </c:pt>
                <c:pt idx="83191">
                  <c:v>41595.5</c:v>
                </c:pt>
                <c:pt idx="83192">
                  <c:v>41596</c:v>
                </c:pt>
                <c:pt idx="83193">
                  <c:v>41596.5</c:v>
                </c:pt>
                <c:pt idx="83194">
                  <c:v>41597</c:v>
                </c:pt>
                <c:pt idx="83195">
                  <c:v>41597.5</c:v>
                </c:pt>
                <c:pt idx="83196">
                  <c:v>41598</c:v>
                </c:pt>
                <c:pt idx="83197">
                  <c:v>41598.5</c:v>
                </c:pt>
                <c:pt idx="83198">
                  <c:v>41599</c:v>
                </c:pt>
                <c:pt idx="83199">
                  <c:v>41599.5</c:v>
                </c:pt>
                <c:pt idx="83200">
                  <c:v>41600</c:v>
                </c:pt>
                <c:pt idx="83201">
                  <c:v>41600.5</c:v>
                </c:pt>
                <c:pt idx="83202">
                  <c:v>41601</c:v>
                </c:pt>
                <c:pt idx="83203">
                  <c:v>41601.5</c:v>
                </c:pt>
                <c:pt idx="83204">
                  <c:v>41602</c:v>
                </c:pt>
                <c:pt idx="83205">
                  <c:v>41602.5</c:v>
                </c:pt>
                <c:pt idx="83206">
                  <c:v>41603</c:v>
                </c:pt>
                <c:pt idx="83207">
                  <c:v>41603.5</c:v>
                </c:pt>
                <c:pt idx="83208">
                  <c:v>41604</c:v>
                </c:pt>
                <c:pt idx="83209">
                  <c:v>41604.5</c:v>
                </c:pt>
                <c:pt idx="83210">
                  <c:v>41605</c:v>
                </c:pt>
                <c:pt idx="83211">
                  <c:v>41605.5</c:v>
                </c:pt>
                <c:pt idx="83212">
                  <c:v>41606</c:v>
                </c:pt>
                <c:pt idx="83213">
                  <c:v>41606.5</c:v>
                </c:pt>
                <c:pt idx="83214">
                  <c:v>41607</c:v>
                </c:pt>
                <c:pt idx="83215">
                  <c:v>41607.5</c:v>
                </c:pt>
                <c:pt idx="83216">
                  <c:v>41608</c:v>
                </c:pt>
                <c:pt idx="83217">
                  <c:v>41608.5</c:v>
                </c:pt>
                <c:pt idx="83218">
                  <c:v>41609</c:v>
                </c:pt>
                <c:pt idx="83219">
                  <c:v>41609.5</c:v>
                </c:pt>
                <c:pt idx="83220">
                  <c:v>41610</c:v>
                </c:pt>
                <c:pt idx="83221">
                  <c:v>41610.5</c:v>
                </c:pt>
                <c:pt idx="83222">
                  <c:v>41611</c:v>
                </c:pt>
                <c:pt idx="83223">
                  <c:v>41611.5</c:v>
                </c:pt>
                <c:pt idx="83224">
                  <c:v>41612</c:v>
                </c:pt>
                <c:pt idx="83225">
                  <c:v>41612.5</c:v>
                </c:pt>
                <c:pt idx="83226">
                  <c:v>41613</c:v>
                </c:pt>
                <c:pt idx="83227">
                  <c:v>41613.5</c:v>
                </c:pt>
                <c:pt idx="83228">
                  <c:v>41614</c:v>
                </c:pt>
                <c:pt idx="83229">
                  <c:v>41614.5</c:v>
                </c:pt>
                <c:pt idx="83230">
                  <c:v>41615</c:v>
                </c:pt>
                <c:pt idx="83231">
                  <c:v>41615.5</c:v>
                </c:pt>
                <c:pt idx="83232">
                  <c:v>41616</c:v>
                </c:pt>
                <c:pt idx="83233">
                  <c:v>41616.5</c:v>
                </c:pt>
                <c:pt idx="83234">
                  <c:v>41617</c:v>
                </c:pt>
                <c:pt idx="83235">
                  <c:v>41617.5</c:v>
                </c:pt>
                <c:pt idx="83236">
                  <c:v>41618</c:v>
                </c:pt>
                <c:pt idx="83237">
                  <c:v>41618.5</c:v>
                </c:pt>
                <c:pt idx="83238">
                  <c:v>41619</c:v>
                </c:pt>
                <c:pt idx="83239">
                  <c:v>41619.5</c:v>
                </c:pt>
                <c:pt idx="83240">
                  <c:v>41620</c:v>
                </c:pt>
                <c:pt idx="83241">
                  <c:v>41620.5</c:v>
                </c:pt>
                <c:pt idx="83242">
                  <c:v>41621</c:v>
                </c:pt>
                <c:pt idx="83243">
                  <c:v>41621.5</c:v>
                </c:pt>
                <c:pt idx="83244">
                  <c:v>41622</c:v>
                </c:pt>
                <c:pt idx="83245">
                  <c:v>41622.5</c:v>
                </c:pt>
                <c:pt idx="83246">
                  <c:v>41623</c:v>
                </c:pt>
                <c:pt idx="83247">
                  <c:v>41623.5</c:v>
                </c:pt>
                <c:pt idx="83248">
                  <c:v>41624</c:v>
                </c:pt>
                <c:pt idx="83249">
                  <c:v>41624.5</c:v>
                </c:pt>
                <c:pt idx="83250">
                  <c:v>41625</c:v>
                </c:pt>
                <c:pt idx="83251">
                  <c:v>41625.5</c:v>
                </c:pt>
                <c:pt idx="83252">
                  <c:v>41626</c:v>
                </c:pt>
                <c:pt idx="83253">
                  <c:v>41626.5</c:v>
                </c:pt>
                <c:pt idx="83254">
                  <c:v>41627</c:v>
                </c:pt>
                <c:pt idx="83255">
                  <c:v>41627.5</c:v>
                </c:pt>
                <c:pt idx="83256">
                  <c:v>41628</c:v>
                </c:pt>
                <c:pt idx="83257">
                  <c:v>41628.5</c:v>
                </c:pt>
                <c:pt idx="83258">
                  <c:v>41629</c:v>
                </c:pt>
                <c:pt idx="83259">
                  <c:v>41629.5</c:v>
                </c:pt>
                <c:pt idx="83260">
                  <c:v>41630</c:v>
                </c:pt>
                <c:pt idx="83261">
                  <c:v>41630.5</c:v>
                </c:pt>
                <c:pt idx="83262">
                  <c:v>41631</c:v>
                </c:pt>
                <c:pt idx="83263">
                  <c:v>41631.5</c:v>
                </c:pt>
                <c:pt idx="83264">
                  <c:v>41632</c:v>
                </c:pt>
                <c:pt idx="83265">
                  <c:v>41632.5</c:v>
                </c:pt>
                <c:pt idx="83266">
                  <c:v>41633</c:v>
                </c:pt>
                <c:pt idx="83267">
                  <c:v>41633.5</c:v>
                </c:pt>
                <c:pt idx="83268">
                  <c:v>41634</c:v>
                </c:pt>
                <c:pt idx="83269">
                  <c:v>41634.5</c:v>
                </c:pt>
                <c:pt idx="83270">
                  <c:v>41635</c:v>
                </c:pt>
                <c:pt idx="83271">
                  <c:v>41635.5</c:v>
                </c:pt>
                <c:pt idx="83272">
                  <c:v>41636</c:v>
                </c:pt>
                <c:pt idx="83273">
                  <c:v>41636.5</c:v>
                </c:pt>
                <c:pt idx="83274">
                  <c:v>41637</c:v>
                </c:pt>
                <c:pt idx="83275">
                  <c:v>41637.5</c:v>
                </c:pt>
                <c:pt idx="83276">
                  <c:v>41638</c:v>
                </c:pt>
                <c:pt idx="83277">
                  <c:v>41638.5</c:v>
                </c:pt>
                <c:pt idx="83278">
                  <c:v>41639</c:v>
                </c:pt>
                <c:pt idx="83279">
                  <c:v>41639.5</c:v>
                </c:pt>
                <c:pt idx="83280">
                  <c:v>41640</c:v>
                </c:pt>
                <c:pt idx="83281">
                  <c:v>41640.5</c:v>
                </c:pt>
                <c:pt idx="83282">
                  <c:v>41641</c:v>
                </c:pt>
                <c:pt idx="83283">
                  <c:v>41641.5</c:v>
                </c:pt>
                <c:pt idx="83284">
                  <c:v>41642</c:v>
                </c:pt>
                <c:pt idx="83285">
                  <c:v>41642.5</c:v>
                </c:pt>
                <c:pt idx="83286">
                  <c:v>41643</c:v>
                </c:pt>
                <c:pt idx="83287">
                  <c:v>41643.5</c:v>
                </c:pt>
                <c:pt idx="83288">
                  <c:v>41644</c:v>
                </c:pt>
                <c:pt idx="83289">
                  <c:v>41644.5</c:v>
                </c:pt>
                <c:pt idx="83290">
                  <c:v>41645</c:v>
                </c:pt>
                <c:pt idx="83291">
                  <c:v>41645.5</c:v>
                </c:pt>
                <c:pt idx="83292">
                  <c:v>41646</c:v>
                </c:pt>
                <c:pt idx="83293">
                  <c:v>41646.5</c:v>
                </c:pt>
                <c:pt idx="83294">
                  <c:v>41647</c:v>
                </c:pt>
                <c:pt idx="83295">
                  <c:v>41647.5</c:v>
                </c:pt>
                <c:pt idx="83296">
                  <c:v>41648</c:v>
                </c:pt>
                <c:pt idx="83297">
                  <c:v>41648.5</c:v>
                </c:pt>
                <c:pt idx="83298">
                  <c:v>41649</c:v>
                </c:pt>
                <c:pt idx="83299">
                  <c:v>41649.5</c:v>
                </c:pt>
                <c:pt idx="83300">
                  <c:v>41650</c:v>
                </c:pt>
                <c:pt idx="83301">
                  <c:v>41650.5</c:v>
                </c:pt>
                <c:pt idx="83302">
                  <c:v>41651</c:v>
                </c:pt>
                <c:pt idx="83303">
                  <c:v>41651.5</c:v>
                </c:pt>
                <c:pt idx="83304">
                  <c:v>41652</c:v>
                </c:pt>
                <c:pt idx="83305">
                  <c:v>41652.5</c:v>
                </c:pt>
                <c:pt idx="83306">
                  <c:v>41653</c:v>
                </c:pt>
                <c:pt idx="83307">
                  <c:v>41653.5</c:v>
                </c:pt>
                <c:pt idx="83308">
                  <c:v>41654</c:v>
                </c:pt>
                <c:pt idx="83309">
                  <c:v>41654.5</c:v>
                </c:pt>
                <c:pt idx="83310">
                  <c:v>41655</c:v>
                </c:pt>
                <c:pt idx="83311">
                  <c:v>41655.5</c:v>
                </c:pt>
                <c:pt idx="83312">
                  <c:v>41656</c:v>
                </c:pt>
                <c:pt idx="83313">
                  <c:v>41656.5</c:v>
                </c:pt>
                <c:pt idx="83314">
                  <c:v>41657</c:v>
                </c:pt>
                <c:pt idx="83315">
                  <c:v>41657.5</c:v>
                </c:pt>
                <c:pt idx="83316">
                  <c:v>41658</c:v>
                </c:pt>
                <c:pt idx="83317">
                  <c:v>41658.5</c:v>
                </c:pt>
                <c:pt idx="83318">
                  <c:v>41659</c:v>
                </c:pt>
                <c:pt idx="83319">
                  <c:v>41659.5</c:v>
                </c:pt>
                <c:pt idx="83320">
                  <c:v>41660</c:v>
                </c:pt>
                <c:pt idx="83321">
                  <c:v>41660.5</c:v>
                </c:pt>
                <c:pt idx="83322">
                  <c:v>41661</c:v>
                </c:pt>
                <c:pt idx="83323">
                  <c:v>41661.5</c:v>
                </c:pt>
                <c:pt idx="83324">
                  <c:v>41662</c:v>
                </c:pt>
                <c:pt idx="83325">
                  <c:v>41662.5</c:v>
                </c:pt>
                <c:pt idx="83326">
                  <c:v>41663</c:v>
                </c:pt>
                <c:pt idx="83327">
                  <c:v>41663.5</c:v>
                </c:pt>
                <c:pt idx="83328">
                  <c:v>41664</c:v>
                </c:pt>
                <c:pt idx="83329">
                  <c:v>41664.5</c:v>
                </c:pt>
                <c:pt idx="83330">
                  <c:v>41665</c:v>
                </c:pt>
                <c:pt idx="83331">
                  <c:v>41665.5</c:v>
                </c:pt>
                <c:pt idx="83332">
                  <c:v>41666</c:v>
                </c:pt>
                <c:pt idx="83333">
                  <c:v>41666.5</c:v>
                </c:pt>
                <c:pt idx="83334">
                  <c:v>41667</c:v>
                </c:pt>
                <c:pt idx="83335">
                  <c:v>41667.5</c:v>
                </c:pt>
                <c:pt idx="83336">
                  <c:v>41668</c:v>
                </c:pt>
                <c:pt idx="83337">
                  <c:v>41668.5</c:v>
                </c:pt>
                <c:pt idx="83338">
                  <c:v>41669</c:v>
                </c:pt>
                <c:pt idx="83339">
                  <c:v>41669.5</c:v>
                </c:pt>
                <c:pt idx="83340">
                  <c:v>41670</c:v>
                </c:pt>
                <c:pt idx="83341">
                  <c:v>41670.5</c:v>
                </c:pt>
                <c:pt idx="83342">
                  <c:v>41671</c:v>
                </c:pt>
                <c:pt idx="83343">
                  <c:v>41671.5</c:v>
                </c:pt>
                <c:pt idx="83344">
                  <c:v>41672</c:v>
                </c:pt>
                <c:pt idx="83345">
                  <c:v>41672.5</c:v>
                </c:pt>
                <c:pt idx="83346">
                  <c:v>41673</c:v>
                </c:pt>
                <c:pt idx="83347">
                  <c:v>41673.5</c:v>
                </c:pt>
                <c:pt idx="83348">
                  <c:v>41674</c:v>
                </c:pt>
                <c:pt idx="83349">
                  <c:v>41674.5</c:v>
                </c:pt>
                <c:pt idx="83350">
                  <c:v>41675</c:v>
                </c:pt>
                <c:pt idx="83351">
                  <c:v>41675.5</c:v>
                </c:pt>
                <c:pt idx="83352">
                  <c:v>41676</c:v>
                </c:pt>
                <c:pt idx="83353">
                  <c:v>41676.5</c:v>
                </c:pt>
                <c:pt idx="83354">
                  <c:v>41677</c:v>
                </c:pt>
                <c:pt idx="83355">
                  <c:v>41677.5</c:v>
                </c:pt>
                <c:pt idx="83356">
                  <c:v>41678</c:v>
                </c:pt>
                <c:pt idx="83357">
                  <c:v>41678.5</c:v>
                </c:pt>
                <c:pt idx="83358">
                  <c:v>41679</c:v>
                </c:pt>
                <c:pt idx="83359">
                  <c:v>41679.5</c:v>
                </c:pt>
                <c:pt idx="83360">
                  <c:v>41680</c:v>
                </c:pt>
                <c:pt idx="83361">
                  <c:v>41680.5</c:v>
                </c:pt>
                <c:pt idx="83362">
                  <c:v>41681</c:v>
                </c:pt>
                <c:pt idx="83363">
                  <c:v>41681.5</c:v>
                </c:pt>
                <c:pt idx="83364">
                  <c:v>41682</c:v>
                </c:pt>
                <c:pt idx="83365">
                  <c:v>41682.5</c:v>
                </c:pt>
                <c:pt idx="83366">
                  <c:v>41683</c:v>
                </c:pt>
                <c:pt idx="83367">
                  <c:v>41683.5</c:v>
                </c:pt>
                <c:pt idx="83368">
                  <c:v>41684</c:v>
                </c:pt>
                <c:pt idx="83369">
                  <c:v>41684.5</c:v>
                </c:pt>
                <c:pt idx="83370">
                  <c:v>41685</c:v>
                </c:pt>
                <c:pt idx="83371">
                  <c:v>41685.5</c:v>
                </c:pt>
                <c:pt idx="83372">
                  <c:v>41686</c:v>
                </c:pt>
                <c:pt idx="83373">
                  <c:v>41686.5</c:v>
                </c:pt>
                <c:pt idx="83374">
                  <c:v>41687</c:v>
                </c:pt>
                <c:pt idx="83375">
                  <c:v>41687.5</c:v>
                </c:pt>
                <c:pt idx="83376">
                  <c:v>41688</c:v>
                </c:pt>
                <c:pt idx="83377">
                  <c:v>41688.5</c:v>
                </c:pt>
                <c:pt idx="83378">
                  <c:v>41689</c:v>
                </c:pt>
                <c:pt idx="83379">
                  <c:v>41689.5</c:v>
                </c:pt>
                <c:pt idx="83380">
                  <c:v>41690</c:v>
                </c:pt>
                <c:pt idx="83381">
                  <c:v>41690.5</c:v>
                </c:pt>
                <c:pt idx="83382">
                  <c:v>41691</c:v>
                </c:pt>
                <c:pt idx="83383">
                  <c:v>41691.5</c:v>
                </c:pt>
                <c:pt idx="83384">
                  <c:v>41692</c:v>
                </c:pt>
                <c:pt idx="83385">
                  <c:v>41692.5</c:v>
                </c:pt>
                <c:pt idx="83386">
                  <c:v>41693</c:v>
                </c:pt>
                <c:pt idx="83387">
                  <c:v>41693.5</c:v>
                </c:pt>
                <c:pt idx="83388">
                  <c:v>41694</c:v>
                </c:pt>
                <c:pt idx="83389">
                  <c:v>41694.5</c:v>
                </c:pt>
                <c:pt idx="83390">
                  <c:v>41695</c:v>
                </c:pt>
                <c:pt idx="83391">
                  <c:v>41695.5</c:v>
                </c:pt>
                <c:pt idx="83392">
                  <c:v>41696</c:v>
                </c:pt>
                <c:pt idx="83393">
                  <c:v>41696.5</c:v>
                </c:pt>
                <c:pt idx="83394">
                  <c:v>41697</c:v>
                </c:pt>
                <c:pt idx="83395">
                  <c:v>41697.5</c:v>
                </c:pt>
                <c:pt idx="83396">
                  <c:v>41698</c:v>
                </c:pt>
                <c:pt idx="83397">
                  <c:v>41698.5</c:v>
                </c:pt>
                <c:pt idx="83398">
                  <c:v>41699</c:v>
                </c:pt>
                <c:pt idx="83399">
                  <c:v>41699.5</c:v>
                </c:pt>
                <c:pt idx="83400">
                  <c:v>41700</c:v>
                </c:pt>
                <c:pt idx="83401">
                  <c:v>41700.5</c:v>
                </c:pt>
                <c:pt idx="83402">
                  <c:v>41701</c:v>
                </c:pt>
                <c:pt idx="83403">
                  <c:v>41701.5</c:v>
                </c:pt>
                <c:pt idx="83404">
                  <c:v>41702</c:v>
                </c:pt>
                <c:pt idx="83405">
                  <c:v>41702.5</c:v>
                </c:pt>
                <c:pt idx="83406">
                  <c:v>41703</c:v>
                </c:pt>
                <c:pt idx="83407">
                  <c:v>41703.5</c:v>
                </c:pt>
                <c:pt idx="83408">
                  <c:v>41704</c:v>
                </c:pt>
                <c:pt idx="83409">
                  <c:v>41704.5</c:v>
                </c:pt>
                <c:pt idx="83410">
                  <c:v>41705</c:v>
                </c:pt>
                <c:pt idx="83411">
                  <c:v>41705.5</c:v>
                </c:pt>
                <c:pt idx="83412">
                  <c:v>41706</c:v>
                </c:pt>
                <c:pt idx="83413">
                  <c:v>41706.5</c:v>
                </c:pt>
                <c:pt idx="83414">
                  <c:v>41707</c:v>
                </c:pt>
                <c:pt idx="83415">
                  <c:v>41707.5</c:v>
                </c:pt>
                <c:pt idx="83416">
                  <c:v>41708</c:v>
                </c:pt>
                <c:pt idx="83417">
                  <c:v>41708.5</c:v>
                </c:pt>
                <c:pt idx="83418">
                  <c:v>41709</c:v>
                </c:pt>
                <c:pt idx="83419">
                  <c:v>41709.5</c:v>
                </c:pt>
                <c:pt idx="83420">
                  <c:v>41710</c:v>
                </c:pt>
                <c:pt idx="83421">
                  <c:v>41710.5</c:v>
                </c:pt>
                <c:pt idx="83422">
                  <c:v>41711</c:v>
                </c:pt>
                <c:pt idx="83423">
                  <c:v>41711.5</c:v>
                </c:pt>
                <c:pt idx="83424">
                  <c:v>41712</c:v>
                </c:pt>
                <c:pt idx="83425">
                  <c:v>41712.5</c:v>
                </c:pt>
                <c:pt idx="83426">
                  <c:v>41713</c:v>
                </c:pt>
                <c:pt idx="83427">
                  <c:v>41713.5</c:v>
                </c:pt>
                <c:pt idx="83428">
                  <c:v>41714</c:v>
                </c:pt>
                <c:pt idx="83429">
                  <c:v>41714.5</c:v>
                </c:pt>
                <c:pt idx="83430">
                  <c:v>41715</c:v>
                </c:pt>
                <c:pt idx="83431">
                  <c:v>41715.5</c:v>
                </c:pt>
                <c:pt idx="83432">
                  <c:v>41716</c:v>
                </c:pt>
                <c:pt idx="83433">
                  <c:v>41716.5</c:v>
                </c:pt>
                <c:pt idx="83434">
                  <c:v>41717</c:v>
                </c:pt>
                <c:pt idx="83435">
                  <c:v>41717.5</c:v>
                </c:pt>
                <c:pt idx="83436">
                  <c:v>41718</c:v>
                </c:pt>
                <c:pt idx="83437">
                  <c:v>41718.5</c:v>
                </c:pt>
                <c:pt idx="83438">
                  <c:v>41719</c:v>
                </c:pt>
                <c:pt idx="83439">
                  <c:v>41719.5</c:v>
                </c:pt>
                <c:pt idx="83440">
                  <c:v>41720</c:v>
                </c:pt>
                <c:pt idx="83441">
                  <c:v>41720.5</c:v>
                </c:pt>
                <c:pt idx="83442">
                  <c:v>41721</c:v>
                </c:pt>
                <c:pt idx="83443">
                  <c:v>41721.5</c:v>
                </c:pt>
                <c:pt idx="83444">
                  <c:v>41722</c:v>
                </c:pt>
                <c:pt idx="83445">
                  <c:v>41722.5</c:v>
                </c:pt>
                <c:pt idx="83446">
                  <c:v>41723</c:v>
                </c:pt>
                <c:pt idx="83447">
                  <c:v>41723.5</c:v>
                </c:pt>
                <c:pt idx="83448">
                  <c:v>41724</c:v>
                </c:pt>
                <c:pt idx="83449">
                  <c:v>41724.5</c:v>
                </c:pt>
                <c:pt idx="83450">
                  <c:v>41725</c:v>
                </c:pt>
                <c:pt idx="83451">
                  <c:v>41725.5</c:v>
                </c:pt>
                <c:pt idx="83452">
                  <c:v>41726</c:v>
                </c:pt>
                <c:pt idx="83453">
                  <c:v>41726.5</c:v>
                </c:pt>
                <c:pt idx="83454">
                  <c:v>41727</c:v>
                </c:pt>
                <c:pt idx="83455">
                  <c:v>41727.5</c:v>
                </c:pt>
                <c:pt idx="83456">
                  <c:v>41728</c:v>
                </c:pt>
                <c:pt idx="83457">
                  <c:v>41728.5</c:v>
                </c:pt>
                <c:pt idx="83458">
                  <c:v>41729</c:v>
                </c:pt>
                <c:pt idx="83459">
                  <c:v>41729.5</c:v>
                </c:pt>
                <c:pt idx="83460">
                  <c:v>41730</c:v>
                </c:pt>
                <c:pt idx="83461">
                  <c:v>41730.5</c:v>
                </c:pt>
                <c:pt idx="83462">
                  <c:v>41731</c:v>
                </c:pt>
                <c:pt idx="83463">
                  <c:v>41731.5</c:v>
                </c:pt>
                <c:pt idx="83464">
                  <c:v>41732</c:v>
                </c:pt>
                <c:pt idx="83465">
                  <c:v>41732.5</c:v>
                </c:pt>
                <c:pt idx="83466">
                  <c:v>41733</c:v>
                </c:pt>
                <c:pt idx="83467">
                  <c:v>41733.5</c:v>
                </c:pt>
                <c:pt idx="83468">
                  <c:v>41734</c:v>
                </c:pt>
                <c:pt idx="83469">
                  <c:v>41734.5</c:v>
                </c:pt>
                <c:pt idx="83470">
                  <c:v>41735</c:v>
                </c:pt>
                <c:pt idx="83471">
                  <c:v>41735.5</c:v>
                </c:pt>
                <c:pt idx="83472">
                  <c:v>41736</c:v>
                </c:pt>
                <c:pt idx="83473">
                  <c:v>41736.5</c:v>
                </c:pt>
                <c:pt idx="83474">
                  <c:v>41737</c:v>
                </c:pt>
                <c:pt idx="83475">
                  <c:v>41737.5</c:v>
                </c:pt>
                <c:pt idx="83476">
                  <c:v>41738</c:v>
                </c:pt>
                <c:pt idx="83477">
                  <c:v>41738.5</c:v>
                </c:pt>
                <c:pt idx="83478">
                  <c:v>41739</c:v>
                </c:pt>
                <c:pt idx="83479">
                  <c:v>41739.5</c:v>
                </c:pt>
                <c:pt idx="83480">
                  <c:v>41740</c:v>
                </c:pt>
                <c:pt idx="83481">
                  <c:v>41740.5</c:v>
                </c:pt>
                <c:pt idx="83482">
                  <c:v>41741</c:v>
                </c:pt>
                <c:pt idx="83483">
                  <c:v>41741.5</c:v>
                </c:pt>
                <c:pt idx="83484">
                  <c:v>41742</c:v>
                </c:pt>
                <c:pt idx="83485">
                  <c:v>41742.5</c:v>
                </c:pt>
                <c:pt idx="83486">
                  <c:v>41743</c:v>
                </c:pt>
                <c:pt idx="83487">
                  <c:v>41743.5</c:v>
                </c:pt>
                <c:pt idx="83488">
                  <c:v>41744</c:v>
                </c:pt>
                <c:pt idx="83489">
                  <c:v>41744.5</c:v>
                </c:pt>
                <c:pt idx="83490">
                  <c:v>41745</c:v>
                </c:pt>
                <c:pt idx="83491">
                  <c:v>41745.5</c:v>
                </c:pt>
                <c:pt idx="83492">
                  <c:v>41746</c:v>
                </c:pt>
                <c:pt idx="83493">
                  <c:v>41746.5</c:v>
                </c:pt>
                <c:pt idx="83494">
                  <c:v>41747</c:v>
                </c:pt>
                <c:pt idx="83495">
                  <c:v>41747.5</c:v>
                </c:pt>
                <c:pt idx="83496">
                  <c:v>41748</c:v>
                </c:pt>
                <c:pt idx="83497">
                  <c:v>41748.5</c:v>
                </c:pt>
                <c:pt idx="83498">
                  <c:v>41749</c:v>
                </c:pt>
                <c:pt idx="83499">
                  <c:v>41749.5</c:v>
                </c:pt>
                <c:pt idx="83500">
                  <c:v>41750</c:v>
                </c:pt>
                <c:pt idx="83501">
                  <c:v>41750.5</c:v>
                </c:pt>
                <c:pt idx="83502">
                  <c:v>41751</c:v>
                </c:pt>
                <c:pt idx="83503">
                  <c:v>41751.5</c:v>
                </c:pt>
                <c:pt idx="83504">
                  <c:v>41752</c:v>
                </c:pt>
                <c:pt idx="83505">
                  <c:v>41752.5</c:v>
                </c:pt>
                <c:pt idx="83506">
                  <c:v>41753</c:v>
                </c:pt>
                <c:pt idx="83507">
                  <c:v>41753.5</c:v>
                </c:pt>
                <c:pt idx="83508">
                  <c:v>41754</c:v>
                </c:pt>
                <c:pt idx="83509">
                  <c:v>41754.5</c:v>
                </c:pt>
                <c:pt idx="83510">
                  <c:v>41755</c:v>
                </c:pt>
                <c:pt idx="83511">
                  <c:v>41755.5</c:v>
                </c:pt>
                <c:pt idx="83512">
                  <c:v>41756</c:v>
                </c:pt>
                <c:pt idx="83513">
                  <c:v>41756.5</c:v>
                </c:pt>
                <c:pt idx="83514">
                  <c:v>41757</c:v>
                </c:pt>
                <c:pt idx="83515">
                  <c:v>41757.5</c:v>
                </c:pt>
                <c:pt idx="83516">
                  <c:v>41758</c:v>
                </c:pt>
                <c:pt idx="83517">
                  <c:v>41758.5</c:v>
                </c:pt>
                <c:pt idx="83518">
                  <c:v>41759</c:v>
                </c:pt>
                <c:pt idx="83519">
                  <c:v>41759.5</c:v>
                </c:pt>
                <c:pt idx="83520">
                  <c:v>41760</c:v>
                </c:pt>
                <c:pt idx="83521">
                  <c:v>41760.5</c:v>
                </c:pt>
                <c:pt idx="83522">
                  <c:v>41761</c:v>
                </c:pt>
                <c:pt idx="83523">
                  <c:v>41761.5</c:v>
                </c:pt>
                <c:pt idx="83524">
                  <c:v>41762</c:v>
                </c:pt>
                <c:pt idx="83525">
                  <c:v>41762.5</c:v>
                </c:pt>
                <c:pt idx="83526">
                  <c:v>41763</c:v>
                </c:pt>
                <c:pt idx="83527">
                  <c:v>41763.5</c:v>
                </c:pt>
                <c:pt idx="83528">
                  <c:v>41764</c:v>
                </c:pt>
                <c:pt idx="83529">
                  <c:v>41764.5</c:v>
                </c:pt>
                <c:pt idx="83530">
                  <c:v>41765</c:v>
                </c:pt>
                <c:pt idx="83531">
                  <c:v>41765.5</c:v>
                </c:pt>
                <c:pt idx="83532">
                  <c:v>41766</c:v>
                </c:pt>
                <c:pt idx="83533">
                  <c:v>41766.5</c:v>
                </c:pt>
                <c:pt idx="83534">
                  <c:v>41767</c:v>
                </c:pt>
                <c:pt idx="83535">
                  <c:v>41767.5</c:v>
                </c:pt>
                <c:pt idx="83536">
                  <c:v>41768</c:v>
                </c:pt>
                <c:pt idx="83537">
                  <c:v>41768.5</c:v>
                </c:pt>
                <c:pt idx="83538">
                  <c:v>41769</c:v>
                </c:pt>
                <c:pt idx="83539">
                  <c:v>41769.5</c:v>
                </c:pt>
                <c:pt idx="83540">
                  <c:v>41770</c:v>
                </c:pt>
                <c:pt idx="83541">
                  <c:v>41770.5</c:v>
                </c:pt>
                <c:pt idx="83542">
                  <c:v>41771</c:v>
                </c:pt>
                <c:pt idx="83543">
                  <c:v>41771.5</c:v>
                </c:pt>
                <c:pt idx="83544">
                  <c:v>41772</c:v>
                </c:pt>
                <c:pt idx="83545">
                  <c:v>41772.5</c:v>
                </c:pt>
                <c:pt idx="83546">
                  <c:v>41773</c:v>
                </c:pt>
                <c:pt idx="83547">
                  <c:v>41773.5</c:v>
                </c:pt>
                <c:pt idx="83548">
                  <c:v>41774</c:v>
                </c:pt>
                <c:pt idx="83549">
                  <c:v>41774.5</c:v>
                </c:pt>
                <c:pt idx="83550">
                  <c:v>41775</c:v>
                </c:pt>
                <c:pt idx="83551">
                  <c:v>41775.5</c:v>
                </c:pt>
                <c:pt idx="83552">
                  <c:v>41776</c:v>
                </c:pt>
                <c:pt idx="83553">
                  <c:v>41776.5</c:v>
                </c:pt>
                <c:pt idx="83554">
                  <c:v>41777</c:v>
                </c:pt>
                <c:pt idx="83555">
                  <c:v>41777.5</c:v>
                </c:pt>
                <c:pt idx="83556">
                  <c:v>41778</c:v>
                </c:pt>
                <c:pt idx="83557">
                  <c:v>41778.5</c:v>
                </c:pt>
                <c:pt idx="83558">
                  <c:v>41779</c:v>
                </c:pt>
                <c:pt idx="83559">
                  <c:v>41779.5</c:v>
                </c:pt>
                <c:pt idx="83560">
                  <c:v>41780</c:v>
                </c:pt>
                <c:pt idx="83561">
                  <c:v>41780.5</c:v>
                </c:pt>
                <c:pt idx="83562">
                  <c:v>41781</c:v>
                </c:pt>
                <c:pt idx="83563">
                  <c:v>41781.5</c:v>
                </c:pt>
                <c:pt idx="83564">
                  <c:v>41782</c:v>
                </c:pt>
                <c:pt idx="83565">
                  <c:v>41782.5</c:v>
                </c:pt>
                <c:pt idx="83566">
                  <c:v>41783</c:v>
                </c:pt>
                <c:pt idx="83567">
                  <c:v>41783.5</c:v>
                </c:pt>
                <c:pt idx="83568">
                  <c:v>41784</c:v>
                </c:pt>
                <c:pt idx="83569">
                  <c:v>41784.5</c:v>
                </c:pt>
                <c:pt idx="83570">
                  <c:v>41785</c:v>
                </c:pt>
                <c:pt idx="83571">
                  <c:v>41785.5</c:v>
                </c:pt>
                <c:pt idx="83572">
                  <c:v>41786</c:v>
                </c:pt>
                <c:pt idx="83573">
                  <c:v>41786.5</c:v>
                </c:pt>
                <c:pt idx="83574">
                  <c:v>41787</c:v>
                </c:pt>
                <c:pt idx="83575">
                  <c:v>41787.5</c:v>
                </c:pt>
                <c:pt idx="83576">
                  <c:v>41788</c:v>
                </c:pt>
                <c:pt idx="83577">
                  <c:v>41788.5</c:v>
                </c:pt>
                <c:pt idx="83578">
                  <c:v>41789</c:v>
                </c:pt>
                <c:pt idx="83579">
                  <c:v>41789.5</c:v>
                </c:pt>
                <c:pt idx="83580">
                  <c:v>41790</c:v>
                </c:pt>
                <c:pt idx="83581">
                  <c:v>41790.5</c:v>
                </c:pt>
                <c:pt idx="83582">
                  <c:v>41791</c:v>
                </c:pt>
                <c:pt idx="83583">
                  <c:v>41791.5</c:v>
                </c:pt>
                <c:pt idx="83584">
                  <c:v>41792</c:v>
                </c:pt>
                <c:pt idx="83585">
                  <c:v>41792.5</c:v>
                </c:pt>
                <c:pt idx="83586">
                  <c:v>41793</c:v>
                </c:pt>
                <c:pt idx="83587">
                  <c:v>41793.5</c:v>
                </c:pt>
                <c:pt idx="83588">
                  <c:v>41794</c:v>
                </c:pt>
                <c:pt idx="83589">
                  <c:v>41794.5</c:v>
                </c:pt>
                <c:pt idx="83590">
                  <c:v>41795</c:v>
                </c:pt>
                <c:pt idx="83591">
                  <c:v>41795.5</c:v>
                </c:pt>
                <c:pt idx="83592">
                  <c:v>41796</c:v>
                </c:pt>
                <c:pt idx="83593">
                  <c:v>41796.5</c:v>
                </c:pt>
                <c:pt idx="83594">
                  <c:v>41797</c:v>
                </c:pt>
                <c:pt idx="83595">
                  <c:v>41797.5</c:v>
                </c:pt>
                <c:pt idx="83596">
                  <c:v>41798</c:v>
                </c:pt>
                <c:pt idx="83597">
                  <c:v>41798.5</c:v>
                </c:pt>
                <c:pt idx="83598">
                  <c:v>41799</c:v>
                </c:pt>
                <c:pt idx="83599">
                  <c:v>41799.5</c:v>
                </c:pt>
                <c:pt idx="83600">
                  <c:v>41800</c:v>
                </c:pt>
                <c:pt idx="83601">
                  <c:v>41800.5</c:v>
                </c:pt>
                <c:pt idx="83602">
                  <c:v>41801</c:v>
                </c:pt>
                <c:pt idx="83603">
                  <c:v>41801.5</c:v>
                </c:pt>
                <c:pt idx="83604">
                  <c:v>41802</c:v>
                </c:pt>
                <c:pt idx="83605">
                  <c:v>41802.5</c:v>
                </c:pt>
                <c:pt idx="83606">
                  <c:v>41803</c:v>
                </c:pt>
                <c:pt idx="83607">
                  <c:v>41803.5</c:v>
                </c:pt>
                <c:pt idx="83608">
                  <c:v>41804</c:v>
                </c:pt>
                <c:pt idx="83609">
                  <c:v>41804.5</c:v>
                </c:pt>
                <c:pt idx="83610">
                  <c:v>41805</c:v>
                </c:pt>
                <c:pt idx="83611">
                  <c:v>41805.5</c:v>
                </c:pt>
                <c:pt idx="83612">
                  <c:v>41806</c:v>
                </c:pt>
                <c:pt idx="83613">
                  <c:v>41806.5</c:v>
                </c:pt>
                <c:pt idx="83614">
                  <c:v>41807</c:v>
                </c:pt>
                <c:pt idx="83615">
                  <c:v>41807.5</c:v>
                </c:pt>
                <c:pt idx="83616">
                  <c:v>41808</c:v>
                </c:pt>
                <c:pt idx="83617">
                  <c:v>41808.5</c:v>
                </c:pt>
                <c:pt idx="83618">
                  <c:v>41809</c:v>
                </c:pt>
                <c:pt idx="83619">
                  <c:v>41809.5</c:v>
                </c:pt>
                <c:pt idx="83620">
                  <c:v>41810</c:v>
                </c:pt>
                <c:pt idx="83621">
                  <c:v>41810.5</c:v>
                </c:pt>
                <c:pt idx="83622">
                  <c:v>41811</c:v>
                </c:pt>
                <c:pt idx="83623">
                  <c:v>41811.5</c:v>
                </c:pt>
                <c:pt idx="83624">
                  <c:v>41812</c:v>
                </c:pt>
                <c:pt idx="83625">
                  <c:v>41812.5</c:v>
                </c:pt>
                <c:pt idx="83626">
                  <c:v>41813</c:v>
                </c:pt>
                <c:pt idx="83627">
                  <c:v>41813.5</c:v>
                </c:pt>
                <c:pt idx="83628">
                  <c:v>41814</c:v>
                </c:pt>
                <c:pt idx="83629">
                  <c:v>41814.5</c:v>
                </c:pt>
                <c:pt idx="83630">
                  <c:v>41815</c:v>
                </c:pt>
                <c:pt idx="83631">
                  <c:v>41815.5</c:v>
                </c:pt>
                <c:pt idx="83632">
                  <c:v>41816</c:v>
                </c:pt>
                <c:pt idx="83633">
                  <c:v>41816.5</c:v>
                </c:pt>
                <c:pt idx="83634">
                  <c:v>41817</c:v>
                </c:pt>
                <c:pt idx="83635">
                  <c:v>41817.5</c:v>
                </c:pt>
                <c:pt idx="83636">
                  <c:v>41818</c:v>
                </c:pt>
                <c:pt idx="83637">
                  <c:v>41818.5</c:v>
                </c:pt>
                <c:pt idx="83638">
                  <c:v>41819</c:v>
                </c:pt>
                <c:pt idx="83639">
                  <c:v>41819.5</c:v>
                </c:pt>
                <c:pt idx="83640">
                  <c:v>41820</c:v>
                </c:pt>
                <c:pt idx="83641">
                  <c:v>41820.5</c:v>
                </c:pt>
                <c:pt idx="83642">
                  <c:v>41821</c:v>
                </c:pt>
                <c:pt idx="83643">
                  <c:v>41821.5</c:v>
                </c:pt>
                <c:pt idx="83644">
                  <c:v>41822</c:v>
                </c:pt>
                <c:pt idx="83645">
                  <c:v>41822.5</c:v>
                </c:pt>
                <c:pt idx="83646">
                  <c:v>41823</c:v>
                </c:pt>
                <c:pt idx="83647">
                  <c:v>41823.5</c:v>
                </c:pt>
                <c:pt idx="83648">
                  <c:v>41824</c:v>
                </c:pt>
                <c:pt idx="83649">
                  <c:v>41824.5</c:v>
                </c:pt>
                <c:pt idx="83650">
                  <c:v>41825</c:v>
                </c:pt>
                <c:pt idx="83651">
                  <c:v>41825.5</c:v>
                </c:pt>
                <c:pt idx="83652">
                  <c:v>41826</c:v>
                </c:pt>
                <c:pt idx="83653">
                  <c:v>41826.5</c:v>
                </c:pt>
                <c:pt idx="83654">
                  <c:v>41827</c:v>
                </c:pt>
                <c:pt idx="83655">
                  <c:v>41827.5</c:v>
                </c:pt>
                <c:pt idx="83656">
                  <c:v>41828</c:v>
                </c:pt>
                <c:pt idx="83657">
                  <c:v>41828.5</c:v>
                </c:pt>
                <c:pt idx="83658">
                  <c:v>41829</c:v>
                </c:pt>
                <c:pt idx="83659">
                  <c:v>41829.5</c:v>
                </c:pt>
                <c:pt idx="83660">
                  <c:v>41830</c:v>
                </c:pt>
                <c:pt idx="83661">
                  <c:v>41830.5</c:v>
                </c:pt>
                <c:pt idx="83662">
                  <c:v>41831</c:v>
                </c:pt>
                <c:pt idx="83663">
                  <c:v>41831.5</c:v>
                </c:pt>
                <c:pt idx="83664">
                  <c:v>41832</c:v>
                </c:pt>
                <c:pt idx="83665">
                  <c:v>41832.5</c:v>
                </c:pt>
                <c:pt idx="83666">
                  <c:v>41833</c:v>
                </c:pt>
                <c:pt idx="83667">
                  <c:v>41833.5</c:v>
                </c:pt>
                <c:pt idx="83668">
                  <c:v>41834</c:v>
                </c:pt>
                <c:pt idx="83669">
                  <c:v>41834.5</c:v>
                </c:pt>
                <c:pt idx="83670">
                  <c:v>41835</c:v>
                </c:pt>
                <c:pt idx="83671">
                  <c:v>41835.5</c:v>
                </c:pt>
                <c:pt idx="83672">
                  <c:v>41836</c:v>
                </c:pt>
                <c:pt idx="83673">
                  <c:v>41836.5</c:v>
                </c:pt>
                <c:pt idx="83674">
                  <c:v>41837</c:v>
                </c:pt>
                <c:pt idx="83675">
                  <c:v>41837.5</c:v>
                </c:pt>
                <c:pt idx="83676">
                  <c:v>41838</c:v>
                </c:pt>
                <c:pt idx="83677">
                  <c:v>41838.5</c:v>
                </c:pt>
                <c:pt idx="83678">
                  <c:v>41839</c:v>
                </c:pt>
                <c:pt idx="83679">
                  <c:v>41839.5</c:v>
                </c:pt>
                <c:pt idx="83680">
                  <c:v>41840</c:v>
                </c:pt>
                <c:pt idx="83681">
                  <c:v>41840.5</c:v>
                </c:pt>
                <c:pt idx="83682">
                  <c:v>41841</c:v>
                </c:pt>
                <c:pt idx="83683">
                  <c:v>41841.5</c:v>
                </c:pt>
                <c:pt idx="83684">
                  <c:v>41842</c:v>
                </c:pt>
                <c:pt idx="83685">
                  <c:v>41842.5</c:v>
                </c:pt>
                <c:pt idx="83686">
                  <c:v>41843</c:v>
                </c:pt>
                <c:pt idx="83687">
                  <c:v>41843.5</c:v>
                </c:pt>
                <c:pt idx="83688">
                  <c:v>41844</c:v>
                </c:pt>
                <c:pt idx="83689">
                  <c:v>41844.5</c:v>
                </c:pt>
                <c:pt idx="83690">
                  <c:v>41845</c:v>
                </c:pt>
                <c:pt idx="83691">
                  <c:v>41845.5</c:v>
                </c:pt>
                <c:pt idx="83692">
                  <c:v>41846</c:v>
                </c:pt>
                <c:pt idx="83693">
                  <c:v>41846.5</c:v>
                </c:pt>
                <c:pt idx="83694">
                  <c:v>41847</c:v>
                </c:pt>
                <c:pt idx="83695">
                  <c:v>41847.5</c:v>
                </c:pt>
                <c:pt idx="83696">
                  <c:v>41848</c:v>
                </c:pt>
                <c:pt idx="83697">
                  <c:v>41848.5</c:v>
                </c:pt>
                <c:pt idx="83698">
                  <c:v>41849</c:v>
                </c:pt>
                <c:pt idx="83699">
                  <c:v>41849.5</c:v>
                </c:pt>
                <c:pt idx="83700">
                  <c:v>41850</c:v>
                </c:pt>
                <c:pt idx="83701">
                  <c:v>41850.5</c:v>
                </c:pt>
                <c:pt idx="83702">
                  <c:v>41851</c:v>
                </c:pt>
                <c:pt idx="83703">
                  <c:v>41851.5</c:v>
                </c:pt>
                <c:pt idx="83704">
                  <c:v>41852</c:v>
                </c:pt>
                <c:pt idx="83705">
                  <c:v>41852.5</c:v>
                </c:pt>
                <c:pt idx="83706">
                  <c:v>41853</c:v>
                </c:pt>
                <c:pt idx="83707">
                  <c:v>41853.5</c:v>
                </c:pt>
                <c:pt idx="83708">
                  <c:v>41854</c:v>
                </c:pt>
                <c:pt idx="83709">
                  <c:v>41854.5</c:v>
                </c:pt>
                <c:pt idx="83710">
                  <c:v>41855</c:v>
                </c:pt>
                <c:pt idx="83711">
                  <c:v>41855.5</c:v>
                </c:pt>
                <c:pt idx="83712">
                  <c:v>41856</c:v>
                </c:pt>
                <c:pt idx="83713">
                  <c:v>41856.5</c:v>
                </c:pt>
                <c:pt idx="83714">
                  <c:v>41857</c:v>
                </c:pt>
                <c:pt idx="83715">
                  <c:v>41857.5</c:v>
                </c:pt>
                <c:pt idx="83716">
                  <c:v>41858</c:v>
                </c:pt>
                <c:pt idx="83717">
                  <c:v>41858.5</c:v>
                </c:pt>
                <c:pt idx="83718">
                  <c:v>41859</c:v>
                </c:pt>
                <c:pt idx="83719">
                  <c:v>41859.5</c:v>
                </c:pt>
                <c:pt idx="83720">
                  <c:v>41860</c:v>
                </c:pt>
                <c:pt idx="83721">
                  <c:v>41860.5</c:v>
                </c:pt>
                <c:pt idx="83722">
                  <c:v>41861</c:v>
                </c:pt>
                <c:pt idx="83723">
                  <c:v>41861.5</c:v>
                </c:pt>
                <c:pt idx="83724">
                  <c:v>41862</c:v>
                </c:pt>
                <c:pt idx="83725">
                  <c:v>41862.5</c:v>
                </c:pt>
                <c:pt idx="83726">
                  <c:v>41863</c:v>
                </c:pt>
                <c:pt idx="83727">
                  <c:v>41863.5</c:v>
                </c:pt>
                <c:pt idx="83728">
                  <c:v>41864</c:v>
                </c:pt>
                <c:pt idx="83729">
                  <c:v>41864.5</c:v>
                </c:pt>
                <c:pt idx="83730">
                  <c:v>41865</c:v>
                </c:pt>
                <c:pt idx="83731">
                  <c:v>41865.5</c:v>
                </c:pt>
                <c:pt idx="83732">
                  <c:v>41866</c:v>
                </c:pt>
                <c:pt idx="83733">
                  <c:v>41866.5</c:v>
                </c:pt>
                <c:pt idx="83734">
                  <c:v>41867</c:v>
                </c:pt>
                <c:pt idx="83735">
                  <c:v>41867.5</c:v>
                </c:pt>
                <c:pt idx="83736">
                  <c:v>41868</c:v>
                </c:pt>
                <c:pt idx="83737">
                  <c:v>41868.5</c:v>
                </c:pt>
                <c:pt idx="83738">
                  <c:v>41869</c:v>
                </c:pt>
                <c:pt idx="83739">
                  <c:v>41869.5</c:v>
                </c:pt>
                <c:pt idx="83740">
                  <c:v>41870</c:v>
                </c:pt>
                <c:pt idx="83741">
                  <c:v>41870.5</c:v>
                </c:pt>
                <c:pt idx="83742">
                  <c:v>41871</c:v>
                </c:pt>
                <c:pt idx="83743">
                  <c:v>41871.5</c:v>
                </c:pt>
                <c:pt idx="83744">
                  <c:v>41872</c:v>
                </c:pt>
                <c:pt idx="83745">
                  <c:v>41872.5</c:v>
                </c:pt>
                <c:pt idx="83746">
                  <c:v>41873</c:v>
                </c:pt>
                <c:pt idx="83747">
                  <c:v>41873.5</c:v>
                </c:pt>
                <c:pt idx="83748">
                  <c:v>41874</c:v>
                </c:pt>
                <c:pt idx="83749">
                  <c:v>41874.5</c:v>
                </c:pt>
                <c:pt idx="83750">
                  <c:v>41875</c:v>
                </c:pt>
                <c:pt idx="83751">
                  <c:v>41875.5</c:v>
                </c:pt>
                <c:pt idx="83752">
                  <c:v>41876</c:v>
                </c:pt>
                <c:pt idx="83753">
                  <c:v>41876.5</c:v>
                </c:pt>
                <c:pt idx="83754">
                  <c:v>41877</c:v>
                </c:pt>
                <c:pt idx="83755">
                  <c:v>41877.5</c:v>
                </c:pt>
                <c:pt idx="83756">
                  <c:v>41878</c:v>
                </c:pt>
                <c:pt idx="83757">
                  <c:v>41878.5</c:v>
                </c:pt>
                <c:pt idx="83758">
                  <c:v>41879</c:v>
                </c:pt>
                <c:pt idx="83759">
                  <c:v>41879.5</c:v>
                </c:pt>
                <c:pt idx="83760">
                  <c:v>41880</c:v>
                </c:pt>
                <c:pt idx="83761">
                  <c:v>41880.5</c:v>
                </c:pt>
                <c:pt idx="83762">
                  <c:v>41881</c:v>
                </c:pt>
                <c:pt idx="83763">
                  <c:v>41881.5</c:v>
                </c:pt>
                <c:pt idx="83764">
                  <c:v>41882</c:v>
                </c:pt>
                <c:pt idx="83765">
                  <c:v>41882.5</c:v>
                </c:pt>
                <c:pt idx="83766">
                  <c:v>41883</c:v>
                </c:pt>
                <c:pt idx="83767">
                  <c:v>41883.5</c:v>
                </c:pt>
                <c:pt idx="83768">
                  <c:v>41884</c:v>
                </c:pt>
                <c:pt idx="83769">
                  <c:v>41884.5</c:v>
                </c:pt>
                <c:pt idx="83770">
                  <c:v>41885</c:v>
                </c:pt>
                <c:pt idx="83771">
                  <c:v>41885.5</c:v>
                </c:pt>
                <c:pt idx="83772">
                  <c:v>41886</c:v>
                </c:pt>
                <c:pt idx="83773">
                  <c:v>41886.5</c:v>
                </c:pt>
                <c:pt idx="83774">
                  <c:v>41887</c:v>
                </c:pt>
                <c:pt idx="83775">
                  <c:v>41887.5</c:v>
                </c:pt>
                <c:pt idx="83776">
                  <c:v>41888</c:v>
                </c:pt>
                <c:pt idx="83777">
                  <c:v>41888.5</c:v>
                </c:pt>
                <c:pt idx="83778">
                  <c:v>41889</c:v>
                </c:pt>
                <c:pt idx="83779">
                  <c:v>41889.5</c:v>
                </c:pt>
                <c:pt idx="83780">
                  <c:v>41890</c:v>
                </c:pt>
                <c:pt idx="83781">
                  <c:v>41890.5</c:v>
                </c:pt>
                <c:pt idx="83782">
                  <c:v>41891</c:v>
                </c:pt>
                <c:pt idx="83783">
                  <c:v>41891.5</c:v>
                </c:pt>
                <c:pt idx="83784">
                  <c:v>41892</c:v>
                </c:pt>
                <c:pt idx="83785">
                  <c:v>41892.5</c:v>
                </c:pt>
                <c:pt idx="83786">
                  <c:v>41893</c:v>
                </c:pt>
                <c:pt idx="83787">
                  <c:v>41893.5</c:v>
                </c:pt>
                <c:pt idx="83788">
                  <c:v>41894</c:v>
                </c:pt>
                <c:pt idx="83789">
                  <c:v>41894.5</c:v>
                </c:pt>
                <c:pt idx="83790">
                  <c:v>41895</c:v>
                </c:pt>
                <c:pt idx="83791">
                  <c:v>41895.5</c:v>
                </c:pt>
                <c:pt idx="83792">
                  <c:v>41896</c:v>
                </c:pt>
                <c:pt idx="83793">
                  <c:v>41896.5</c:v>
                </c:pt>
                <c:pt idx="83794">
                  <c:v>41897</c:v>
                </c:pt>
                <c:pt idx="83795">
                  <c:v>41897.5</c:v>
                </c:pt>
                <c:pt idx="83796">
                  <c:v>41898</c:v>
                </c:pt>
                <c:pt idx="83797">
                  <c:v>41898.5</c:v>
                </c:pt>
                <c:pt idx="83798">
                  <c:v>41899</c:v>
                </c:pt>
                <c:pt idx="83799">
                  <c:v>41899.5</c:v>
                </c:pt>
                <c:pt idx="83800">
                  <c:v>41900</c:v>
                </c:pt>
                <c:pt idx="83801">
                  <c:v>41900.5</c:v>
                </c:pt>
                <c:pt idx="83802">
                  <c:v>41901</c:v>
                </c:pt>
                <c:pt idx="83803">
                  <c:v>41901.5</c:v>
                </c:pt>
                <c:pt idx="83804">
                  <c:v>41902</c:v>
                </c:pt>
                <c:pt idx="83805">
                  <c:v>41902.5</c:v>
                </c:pt>
                <c:pt idx="83806">
                  <c:v>41903</c:v>
                </c:pt>
                <c:pt idx="83807">
                  <c:v>41903.5</c:v>
                </c:pt>
                <c:pt idx="83808">
                  <c:v>41904</c:v>
                </c:pt>
                <c:pt idx="83809">
                  <c:v>41904.5</c:v>
                </c:pt>
                <c:pt idx="83810">
                  <c:v>41905</c:v>
                </c:pt>
                <c:pt idx="83811">
                  <c:v>41905.5</c:v>
                </c:pt>
                <c:pt idx="83812">
                  <c:v>41906</c:v>
                </c:pt>
                <c:pt idx="83813">
                  <c:v>41906.5</c:v>
                </c:pt>
                <c:pt idx="83814">
                  <c:v>41907</c:v>
                </c:pt>
                <c:pt idx="83815">
                  <c:v>41907.5</c:v>
                </c:pt>
                <c:pt idx="83816">
                  <c:v>41908</c:v>
                </c:pt>
                <c:pt idx="83817">
                  <c:v>41908.5</c:v>
                </c:pt>
                <c:pt idx="83818">
                  <c:v>41909</c:v>
                </c:pt>
                <c:pt idx="83819">
                  <c:v>41909.5</c:v>
                </c:pt>
                <c:pt idx="83820">
                  <c:v>41910</c:v>
                </c:pt>
                <c:pt idx="83821">
                  <c:v>41910.5</c:v>
                </c:pt>
                <c:pt idx="83822">
                  <c:v>41911</c:v>
                </c:pt>
                <c:pt idx="83823">
                  <c:v>41911.5</c:v>
                </c:pt>
                <c:pt idx="83824">
                  <c:v>41912</c:v>
                </c:pt>
                <c:pt idx="83825">
                  <c:v>41912.5</c:v>
                </c:pt>
                <c:pt idx="83826">
                  <c:v>41913</c:v>
                </c:pt>
                <c:pt idx="83827">
                  <c:v>41913.5</c:v>
                </c:pt>
                <c:pt idx="83828">
                  <c:v>41914</c:v>
                </c:pt>
                <c:pt idx="83829">
                  <c:v>41914.5</c:v>
                </c:pt>
                <c:pt idx="83830">
                  <c:v>41915</c:v>
                </c:pt>
                <c:pt idx="83831">
                  <c:v>41915.5</c:v>
                </c:pt>
                <c:pt idx="83832">
                  <c:v>41916</c:v>
                </c:pt>
                <c:pt idx="83833">
                  <c:v>41916.5</c:v>
                </c:pt>
                <c:pt idx="83834">
                  <c:v>41917</c:v>
                </c:pt>
                <c:pt idx="83835">
                  <c:v>41917.5</c:v>
                </c:pt>
                <c:pt idx="83836">
                  <c:v>41918</c:v>
                </c:pt>
                <c:pt idx="83837">
                  <c:v>41918.5</c:v>
                </c:pt>
                <c:pt idx="83838">
                  <c:v>41919</c:v>
                </c:pt>
                <c:pt idx="83839">
                  <c:v>41919.5</c:v>
                </c:pt>
                <c:pt idx="83840">
                  <c:v>41920</c:v>
                </c:pt>
                <c:pt idx="83841">
                  <c:v>41920.5</c:v>
                </c:pt>
                <c:pt idx="83842">
                  <c:v>41921</c:v>
                </c:pt>
                <c:pt idx="83843">
                  <c:v>41921.5</c:v>
                </c:pt>
                <c:pt idx="83844">
                  <c:v>41922</c:v>
                </c:pt>
                <c:pt idx="83845">
                  <c:v>41922.5</c:v>
                </c:pt>
                <c:pt idx="83846">
                  <c:v>41923</c:v>
                </c:pt>
                <c:pt idx="83847">
                  <c:v>41923.5</c:v>
                </c:pt>
                <c:pt idx="83848">
                  <c:v>41924</c:v>
                </c:pt>
                <c:pt idx="83849">
                  <c:v>41924.5</c:v>
                </c:pt>
                <c:pt idx="83850">
                  <c:v>41925</c:v>
                </c:pt>
                <c:pt idx="83851">
                  <c:v>41925.5</c:v>
                </c:pt>
                <c:pt idx="83852">
                  <c:v>41926</c:v>
                </c:pt>
                <c:pt idx="83853">
                  <c:v>41926.5</c:v>
                </c:pt>
                <c:pt idx="83854">
                  <c:v>41927</c:v>
                </c:pt>
                <c:pt idx="83855">
                  <c:v>41927.5</c:v>
                </c:pt>
                <c:pt idx="83856">
                  <c:v>41928</c:v>
                </c:pt>
                <c:pt idx="83857">
                  <c:v>41928.5</c:v>
                </c:pt>
                <c:pt idx="83858">
                  <c:v>41929</c:v>
                </c:pt>
                <c:pt idx="83859">
                  <c:v>41929.5</c:v>
                </c:pt>
                <c:pt idx="83860">
                  <c:v>41930</c:v>
                </c:pt>
                <c:pt idx="83861">
                  <c:v>41930.5</c:v>
                </c:pt>
                <c:pt idx="83862">
                  <c:v>41931</c:v>
                </c:pt>
                <c:pt idx="83863">
                  <c:v>41931.5</c:v>
                </c:pt>
                <c:pt idx="83864">
                  <c:v>41932</c:v>
                </c:pt>
                <c:pt idx="83865">
                  <c:v>41932.5</c:v>
                </c:pt>
                <c:pt idx="83866">
                  <c:v>41933</c:v>
                </c:pt>
                <c:pt idx="83867">
                  <c:v>41933.5</c:v>
                </c:pt>
                <c:pt idx="83868">
                  <c:v>41934</c:v>
                </c:pt>
                <c:pt idx="83869">
                  <c:v>41934.5</c:v>
                </c:pt>
                <c:pt idx="83870">
                  <c:v>41935</c:v>
                </c:pt>
                <c:pt idx="83871">
                  <c:v>41935.5</c:v>
                </c:pt>
                <c:pt idx="83872">
                  <c:v>41936</c:v>
                </c:pt>
                <c:pt idx="83873">
                  <c:v>41936.5</c:v>
                </c:pt>
                <c:pt idx="83874">
                  <c:v>41937</c:v>
                </c:pt>
                <c:pt idx="83875">
                  <c:v>41937.5</c:v>
                </c:pt>
                <c:pt idx="83876">
                  <c:v>41938</c:v>
                </c:pt>
                <c:pt idx="83877">
                  <c:v>41938.5</c:v>
                </c:pt>
                <c:pt idx="83878">
                  <c:v>41939</c:v>
                </c:pt>
                <c:pt idx="83879">
                  <c:v>41939.5</c:v>
                </c:pt>
                <c:pt idx="83880">
                  <c:v>41940</c:v>
                </c:pt>
                <c:pt idx="83881">
                  <c:v>41940.5</c:v>
                </c:pt>
                <c:pt idx="83882">
                  <c:v>41941</c:v>
                </c:pt>
                <c:pt idx="83883">
                  <c:v>41941.5</c:v>
                </c:pt>
                <c:pt idx="83884">
                  <c:v>41942</c:v>
                </c:pt>
                <c:pt idx="83885">
                  <c:v>41942.5</c:v>
                </c:pt>
                <c:pt idx="83886">
                  <c:v>41943</c:v>
                </c:pt>
                <c:pt idx="83887">
                  <c:v>41943.5</c:v>
                </c:pt>
                <c:pt idx="83888">
                  <c:v>41944</c:v>
                </c:pt>
                <c:pt idx="83889">
                  <c:v>41944.5</c:v>
                </c:pt>
                <c:pt idx="83890">
                  <c:v>41945</c:v>
                </c:pt>
                <c:pt idx="83891">
                  <c:v>41945.5</c:v>
                </c:pt>
                <c:pt idx="83892">
                  <c:v>41946</c:v>
                </c:pt>
                <c:pt idx="83893">
                  <c:v>41946.5</c:v>
                </c:pt>
                <c:pt idx="83894">
                  <c:v>41947</c:v>
                </c:pt>
                <c:pt idx="83895">
                  <c:v>41947.5</c:v>
                </c:pt>
                <c:pt idx="83896">
                  <c:v>41948</c:v>
                </c:pt>
                <c:pt idx="83897">
                  <c:v>41948.5</c:v>
                </c:pt>
                <c:pt idx="83898">
                  <c:v>41949</c:v>
                </c:pt>
                <c:pt idx="83899">
                  <c:v>41949.5</c:v>
                </c:pt>
                <c:pt idx="83900">
                  <c:v>41950</c:v>
                </c:pt>
                <c:pt idx="83901">
                  <c:v>41950.5</c:v>
                </c:pt>
                <c:pt idx="83902">
                  <c:v>41951</c:v>
                </c:pt>
                <c:pt idx="83903">
                  <c:v>41951.5</c:v>
                </c:pt>
                <c:pt idx="83904">
                  <c:v>41952</c:v>
                </c:pt>
                <c:pt idx="83905">
                  <c:v>41952.5</c:v>
                </c:pt>
                <c:pt idx="83906">
                  <c:v>41953</c:v>
                </c:pt>
                <c:pt idx="83907">
                  <c:v>41953.5</c:v>
                </c:pt>
                <c:pt idx="83908">
                  <c:v>41954</c:v>
                </c:pt>
                <c:pt idx="83909">
                  <c:v>41954.5</c:v>
                </c:pt>
                <c:pt idx="83910">
                  <c:v>41955</c:v>
                </c:pt>
                <c:pt idx="83911">
                  <c:v>41955.5</c:v>
                </c:pt>
                <c:pt idx="83912">
                  <c:v>41956</c:v>
                </c:pt>
                <c:pt idx="83913">
                  <c:v>41956.5</c:v>
                </c:pt>
                <c:pt idx="83914">
                  <c:v>41957</c:v>
                </c:pt>
                <c:pt idx="83915">
                  <c:v>41957.5</c:v>
                </c:pt>
                <c:pt idx="83916">
                  <c:v>41958</c:v>
                </c:pt>
                <c:pt idx="83917">
                  <c:v>41958.5</c:v>
                </c:pt>
                <c:pt idx="83918">
                  <c:v>41959</c:v>
                </c:pt>
                <c:pt idx="83919">
                  <c:v>41959.5</c:v>
                </c:pt>
                <c:pt idx="83920">
                  <c:v>41960</c:v>
                </c:pt>
                <c:pt idx="83921">
                  <c:v>41960.5</c:v>
                </c:pt>
                <c:pt idx="83922">
                  <c:v>41961</c:v>
                </c:pt>
                <c:pt idx="83923">
                  <c:v>41961.5</c:v>
                </c:pt>
                <c:pt idx="83924">
                  <c:v>41962</c:v>
                </c:pt>
                <c:pt idx="83925">
                  <c:v>41962.5</c:v>
                </c:pt>
                <c:pt idx="83926">
                  <c:v>41963</c:v>
                </c:pt>
                <c:pt idx="83927">
                  <c:v>41963.5</c:v>
                </c:pt>
                <c:pt idx="83928">
                  <c:v>41964</c:v>
                </c:pt>
                <c:pt idx="83929">
                  <c:v>41964.5</c:v>
                </c:pt>
                <c:pt idx="83930">
                  <c:v>41965</c:v>
                </c:pt>
                <c:pt idx="83931">
                  <c:v>41965.5</c:v>
                </c:pt>
                <c:pt idx="83932">
                  <c:v>41966</c:v>
                </c:pt>
                <c:pt idx="83933">
                  <c:v>41966.5</c:v>
                </c:pt>
                <c:pt idx="83934">
                  <c:v>41967</c:v>
                </c:pt>
                <c:pt idx="83935">
                  <c:v>41967.5</c:v>
                </c:pt>
                <c:pt idx="83936">
                  <c:v>41968</c:v>
                </c:pt>
                <c:pt idx="83937">
                  <c:v>41968.5</c:v>
                </c:pt>
                <c:pt idx="83938">
                  <c:v>41969</c:v>
                </c:pt>
                <c:pt idx="83939">
                  <c:v>41969.5</c:v>
                </c:pt>
                <c:pt idx="83940">
                  <c:v>41970</c:v>
                </c:pt>
                <c:pt idx="83941">
                  <c:v>41970.5</c:v>
                </c:pt>
                <c:pt idx="83942">
                  <c:v>41971</c:v>
                </c:pt>
                <c:pt idx="83943">
                  <c:v>41971.5</c:v>
                </c:pt>
                <c:pt idx="83944">
                  <c:v>41972</c:v>
                </c:pt>
                <c:pt idx="83945">
                  <c:v>41972.5</c:v>
                </c:pt>
                <c:pt idx="83946">
                  <c:v>41973</c:v>
                </c:pt>
                <c:pt idx="83947">
                  <c:v>41973.5</c:v>
                </c:pt>
                <c:pt idx="83948">
                  <c:v>41974</c:v>
                </c:pt>
                <c:pt idx="83949">
                  <c:v>41974.5</c:v>
                </c:pt>
                <c:pt idx="83950">
                  <c:v>41975</c:v>
                </c:pt>
                <c:pt idx="83951">
                  <c:v>41975.5</c:v>
                </c:pt>
                <c:pt idx="83952">
                  <c:v>41976</c:v>
                </c:pt>
                <c:pt idx="83953">
                  <c:v>41976.5</c:v>
                </c:pt>
                <c:pt idx="83954">
                  <c:v>41977</c:v>
                </c:pt>
                <c:pt idx="83955">
                  <c:v>41977.5</c:v>
                </c:pt>
                <c:pt idx="83956">
                  <c:v>41978</c:v>
                </c:pt>
                <c:pt idx="83957">
                  <c:v>41978.5</c:v>
                </c:pt>
                <c:pt idx="83958">
                  <c:v>41979</c:v>
                </c:pt>
                <c:pt idx="83959">
                  <c:v>41979.5</c:v>
                </c:pt>
                <c:pt idx="83960">
                  <c:v>41980</c:v>
                </c:pt>
                <c:pt idx="83961">
                  <c:v>41980.5</c:v>
                </c:pt>
                <c:pt idx="83962">
                  <c:v>41981</c:v>
                </c:pt>
                <c:pt idx="83963">
                  <c:v>41981.5</c:v>
                </c:pt>
                <c:pt idx="83964">
                  <c:v>41982</c:v>
                </c:pt>
                <c:pt idx="83965">
                  <c:v>41982.5</c:v>
                </c:pt>
                <c:pt idx="83966">
                  <c:v>41983</c:v>
                </c:pt>
                <c:pt idx="83967">
                  <c:v>41983.5</c:v>
                </c:pt>
                <c:pt idx="83968">
                  <c:v>41984</c:v>
                </c:pt>
                <c:pt idx="83969">
                  <c:v>41984.5</c:v>
                </c:pt>
                <c:pt idx="83970">
                  <c:v>41985</c:v>
                </c:pt>
                <c:pt idx="83971">
                  <c:v>41985.5</c:v>
                </c:pt>
                <c:pt idx="83972">
                  <c:v>41986</c:v>
                </c:pt>
                <c:pt idx="83973">
                  <c:v>41986.5</c:v>
                </c:pt>
                <c:pt idx="83974">
                  <c:v>41987</c:v>
                </c:pt>
                <c:pt idx="83975">
                  <c:v>41987.5</c:v>
                </c:pt>
                <c:pt idx="83976">
                  <c:v>41988</c:v>
                </c:pt>
                <c:pt idx="83977">
                  <c:v>41988.5</c:v>
                </c:pt>
                <c:pt idx="83978">
                  <c:v>41989</c:v>
                </c:pt>
                <c:pt idx="83979">
                  <c:v>41989.5</c:v>
                </c:pt>
                <c:pt idx="83980">
                  <c:v>41990</c:v>
                </c:pt>
                <c:pt idx="83981">
                  <c:v>41990.5</c:v>
                </c:pt>
                <c:pt idx="83982">
                  <c:v>41991</c:v>
                </c:pt>
                <c:pt idx="83983">
                  <c:v>41991.5</c:v>
                </c:pt>
                <c:pt idx="83984">
                  <c:v>41992</c:v>
                </c:pt>
                <c:pt idx="83985">
                  <c:v>41992.5</c:v>
                </c:pt>
                <c:pt idx="83986">
                  <c:v>41993</c:v>
                </c:pt>
                <c:pt idx="83987">
                  <c:v>41993.5</c:v>
                </c:pt>
                <c:pt idx="83988">
                  <c:v>41994</c:v>
                </c:pt>
                <c:pt idx="83989">
                  <c:v>41994.5</c:v>
                </c:pt>
                <c:pt idx="83990">
                  <c:v>41995</c:v>
                </c:pt>
                <c:pt idx="83991">
                  <c:v>41995.5</c:v>
                </c:pt>
                <c:pt idx="83992">
                  <c:v>41996</c:v>
                </c:pt>
                <c:pt idx="83993">
                  <c:v>41996.5</c:v>
                </c:pt>
                <c:pt idx="83994">
                  <c:v>41997</c:v>
                </c:pt>
                <c:pt idx="83995">
                  <c:v>41997.5</c:v>
                </c:pt>
                <c:pt idx="83996">
                  <c:v>41998</c:v>
                </c:pt>
                <c:pt idx="83997">
                  <c:v>41998.5</c:v>
                </c:pt>
                <c:pt idx="83998">
                  <c:v>41999</c:v>
                </c:pt>
                <c:pt idx="83999">
                  <c:v>41999.5</c:v>
                </c:pt>
                <c:pt idx="84000">
                  <c:v>42000</c:v>
                </c:pt>
                <c:pt idx="84001">
                  <c:v>42000.5</c:v>
                </c:pt>
                <c:pt idx="84002">
                  <c:v>42001</c:v>
                </c:pt>
                <c:pt idx="84003">
                  <c:v>42001.5</c:v>
                </c:pt>
                <c:pt idx="84004">
                  <c:v>42002</c:v>
                </c:pt>
                <c:pt idx="84005">
                  <c:v>42002.5</c:v>
                </c:pt>
                <c:pt idx="84006">
                  <c:v>42003</c:v>
                </c:pt>
                <c:pt idx="84007">
                  <c:v>42003.5</c:v>
                </c:pt>
                <c:pt idx="84008">
                  <c:v>42004</c:v>
                </c:pt>
                <c:pt idx="84009">
                  <c:v>42004.5</c:v>
                </c:pt>
                <c:pt idx="84010">
                  <c:v>42005</c:v>
                </c:pt>
                <c:pt idx="84011">
                  <c:v>42005.5</c:v>
                </c:pt>
                <c:pt idx="84012">
                  <c:v>42006</c:v>
                </c:pt>
                <c:pt idx="84013">
                  <c:v>42006.5</c:v>
                </c:pt>
                <c:pt idx="84014">
                  <c:v>42007</c:v>
                </c:pt>
                <c:pt idx="84015">
                  <c:v>42007.5</c:v>
                </c:pt>
                <c:pt idx="84016">
                  <c:v>42008</c:v>
                </c:pt>
                <c:pt idx="84017">
                  <c:v>42008.5</c:v>
                </c:pt>
                <c:pt idx="84018">
                  <c:v>42009</c:v>
                </c:pt>
                <c:pt idx="84019">
                  <c:v>42009.5</c:v>
                </c:pt>
                <c:pt idx="84020">
                  <c:v>42010</c:v>
                </c:pt>
                <c:pt idx="84021">
                  <c:v>42010.5</c:v>
                </c:pt>
                <c:pt idx="84022">
                  <c:v>42011</c:v>
                </c:pt>
                <c:pt idx="84023">
                  <c:v>42011.5</c:v>
                </c:pt>
                <c:pt idx="84024">
                  <c:v>42012</c:v>
                </c:pt>
                <c:pt idx="84025">
                  <c:v>42012.5</c:v>
                </c:pt>
                <c:pt idx="84026">
                  <c:v>42013</c:v>
                </c:pt>
                <c:pt idx="84027">
                  <c:v>42013.5</c:v>
                </c:pt>
                <c:pt idx="84028">
                  <c:v>42014</c:v>
                </c:pt>
                <c:pt idx="84029">
                  <c:v>42014.5</c:v>
                </c:pt>
                <c:pt idx="84030">
                  <c:v>42015</c:v>
                </c:pt>
                <c:pt idx="84031">
                  <c:v>42015.5</c:v>
                </c:pt>
                <c:pt idx="84032">
                  <c:v>42016</c:v>
                </c:pt>
                <c:pt idx="84033">
                  <c:v>42016.5</c:v>
                </c:pt>
                <c:pt idx="84034">
                  <c:v>42017</c:v>
                </c:pt>
                <c:pt idx="84035">
                  <c:v>42017.5</c:v>
                </c:pt>
                <c:pt idx="84036">
                  <c:v>42018</c:v>
                </c:pt>
                <c:pt idx="84037">
                  <c:v>42018.5</c:v>
                </c:pt>
                <c:pt idx="84038">
                  <c:v>42019</c:v>
                </c:pt>
                <c:pt idx="84039">
                  <c:v>42019.5</c:v>
                </c:pt>
                <c:pt idx="84040">
                  <c:v>42020</c:v>
                </c:pt>
                <c:pt idx="84041">
                  <c:v>42020.5</c:v>
                </c:pt>
                <c:pt idx="84042">
                  <c:v>42021</c:v>
                </c:pt>
                <c:pt idx="84043">
                  <c:v>42021.5</c:v>
                </c:pt>
                <c:pt idx="84044">
                  <c:v>42022</c:v>
                </c:pt>
                <c:pt idx="84045">
                  <c:v>42022.5</c:v>
                </c:pt>
                <c:pt idx="84046">
                  <c:v>42023</c:v>
                </c:pt>
                <c:pt idx="84047">
                  <c:v>42023.5</c:v>
                </c:pt>
                <c:pt idx="84048">
                  <c:v>42024</c:v>
                </c:pt>
                <c:pt idx="84049">
                  <c:v>42024.5</c:v>
                </c:pt>
                <c:pt idx="84050">
                  <c:v>42025</c:v>
                </c:pt>
                <c:pt idx="84051">
                  <c:v>42025.5</c:v>
                </c:pt>
                <c:pt idx="84052">
                  <c:v>42026</c:v>
                </c:pt>
                <c:pt idx="84053">
                  <c:v>42026.5</c:v>
                </c:pt>
                <c:pt idx="84054">
                  <c:v>42027</c:v>
                </c:pt>
                <c:pt idx="84055">
                  <c:v>42027.5</c:v>
                </c:pt>
                <c:pt idx="84056">
                  <c:v>42028</c:v>
                </c:pt>
                <c:pt idx="84057">
                  <c:v>42028.5</c:v>
                </c:pt>
                <c:pt idx="84058">
                  <c:v>42029</c:v>
                </c:pt>
                <c:pt idx="84059">
                  <c:v>42029.5</c:v>
                </c:pt>
                <c:pt idx="84060">
                  <c:v>42030</c:v>
                </c:pt>
                <c:pt idx="84061">
                  <c:v>42030.5</c:v>
                </c:pt>
                <c:pt idx="84062">
                  <c:v>42031</c:v>
                </c:pt>
                <c:pt idx="84063">
                  <c:v>42031.5</c:v>
                </c:pt>
                <c:pt idx="84064">
                  <c:v>42032</c:v>
                </c:pt>
                <c:pt idx="84065">
                  <c:v>42032.5</c:v>
                </c:pt>
                <c:pt idx="84066">
                  <c:v>42033</c:v>
                </c:pt>
                <c:pt idx="84067">
                  <c:v>42033.5</c:v>
                </c:pt>
                <c:pt idx="84068">
                  <c:v>42034</c:v>
                </c:pt>
                <c:pt idx="84069">
                  <c:v>42034.5</c:v>
                </c:pt>
                <c:pt idx="84070">
                  <c:v>42035</c:v>
                </c:pt>
                <c:pt idx="84071">
                  <c:v>42035.5</c:v>
                </c:pt>
                <c:pt idx="84072">
                  <c:v>42036</c:v>
                </c:pt>
                <c:pt idx="84073">
                  <c:v>42036.5</c:v>
                </c:pt>
                <c:pt idx="84074">
                  <c:v>42037</c:v>
                </c:pt>
                <c:pt idx="84075">
                  <c:v>42037.5</c:v>
                </c:pt>
                <c:pt idx="84076">
                  <c:v>42038</c:v>
                </c:pt>
                <c:pt idx="84077">
                  <c:v>42038.5</c:v>
                </c:pt>
                <c:pt idx="84078">
                  <c:v>42039</c:v>
                </c:pt>
                <c:pt idx="84079">
                  <c:v>42039.5</c:v>
                </c:pt>
                <c:pt idx="84080">
                  <c:v>42040</c:v>
                </c:pt>
                <c:pt idx="84081">
                  <c:v>42040.5</c:v>
                </c:pt>
                <c:pt idx="84082">
                  <c:v>42041</c:v>
                </c:pt>
                <c:pt idx="84083">
                  <c:v>42041.5</c:v>
                </c:pt>
                <c:pt idx="84084">
                  <c:v>42042</c:v>
                </c:pt>
                <c:pt idx="84085">
                  <c:v>42042.5</c:v>
                </c:pt>
                <c:pt idx="84086">
                  <c:v>42043</c:v>
                </c:pt>
                <c:pt idx="84087">
                  <c:v>42043.5</c:v>
                </c:pt>
                <c:pt idx="84088">
                  <c:v>42044</c:v>
                </c:pt>
                <c:pt idx="84089">
                  <c:v>42044.5</c:v>
                </c:pt>
                <c:pt idx="84090">
                  <c:v>42045</c:v>
                </c:pt>
                <c:pt idx="84091">
                  <c:v>42045.5</c:v>
                </c:pt>
                <c:pt idx="84092">
                  <c:v>42046</c:v>
                </c:pt>
                <c:pt idx="84093">
                  <c:v>42046.5</c:v>
                </c:pt>
                <c:pt idx="84094">
                  <c:v>42047</c:v>
                </c:pt>
                <c:pt idx="84095">
                  <c:v>42047.5</c:v>
                </c:pt>
                <c:pt idx="84096">
                  <c:v>42048</c:v>
                </c:pt>
                <c:pt idx="84097">
                  <c:v>42048.5</c:v>
                </c:pt>
                <c:pt idx="84098">
                  <c:v>42049</c:v>
                </c:pt>
                <c:pt idx="84099">
                  <c:v>42049.5</c:v>
                </c:pt>
                <c:pt idx="84100">
                  <c:v>42050</c:v>
                </c:pt>
                <c:pt idx="84101">
                  <c:v>42050.5</c:v>
                </c:pt>
                <c:pt idx="84102">
                  <c:v>42051</c:v>
                </c:pt>
                <c:pt idx="84103">
                  <c:v>42051.5</c:v>
                </c:pt>
                <c:pt idx="84104">
                  <c:v>42052</c:v>
                </c:pt>
                <c:pt idx="84105">
                  <c:v>42052.5</c:v>
                </c:pt>
                <c:pt idx="84106">
                  <c:v>42053</c:v>
                </c:pt>
                <c:pt idx="84107">
                  <c:v>42053.5</c:v>
                </c:pt>
                <c:pt idx="84108">
                  <c:v>42054</c:v>
                </c:pt>
                <c:pt idx="84109">
                  <c:v>42054.5</c:v>
                </c:pt>
                <c:pt idx="84110">
                  <c:v>42055</c:v>
                </c:pt>
                <c:pt idx="84111">
                  <c:v>42055.5</c:v>
                </c:pt>
                <c:pt idx="84112">
                  <c:v>42056</c:v>
                </c:pt>
                <c:pt idx="84113">
                  <c:v>42056.5</c:v>
                </c:pt>
                <c:pt idx="84114">
                  <c:v>42057</c:v>
                </c:pt>
                <c:pt idx="84115">
                  <c:v>42057.5</c:v>
                </c:pt>
                <c:pt idx="84116">
                  <c:v>42058</c:v>
                </c:pt>
                <c:pt idx="84117">
                  <c:v>42058.5</c:v>
                </c:pt>
                <c:pt idx="84118">
                  <c:v>42059</c:v>
                </c:pt>
                <c:pt idx="84119">
                  <c:v>42059.5</c:v>
                </c:pt>
                <c:pt idx="84120">
                  <c:v>42060</c:v>
                </c:pt>
                <c:pt idx="84121">
                  <c:v>42060.5</c:v>
                </c:pt>
                <c:pt idx="84122">
                  <c:v>42061</c:v>
                </c:pt>
                <c:pt idx="84123">
                  <c:v>42061.5</c:v>
                </c:pt>
                <c:pt idx="84124">
                  <c:v>42062</c:v>
                </c:pt>
                <c:pt idx="84125">
                  <c:v>42062.5</c:v>
                </c:pt>
                <c:pt idx="84126">
                  <c:v>42063</c:v>
                </c:pt>
                <c:pt idx="84127">
                  <c:v>42063.5</c:v>
                </c:pt>
                <c:pt idx="84128">
                  <c:v>42064</c:v>
                </c:pt>
                <c:pt idx="84129">
                  <c:v>42064.5</c:v>
                </c:pt>
                <c:pt idx="84130">
                  <c:v>42065</c:v>
                </c:pt>
                <c:pt idx="84131">
                  <c:v>42065.5</c:v>
                </c:pt>
                <c:pt idx="84132">
                  <c:v>42066</c:v>
                </c:pt>
                <c:pt idx="84133">
                  <c:v>42066.5</c:v>
                </c:pt>
                <c:pt idx="84134">
                  <c:v>42067</c:v>
                </c:pt>
                <c:pt idx="84135">
                  <c:v>42067.5</c:v>
                </c:pt>
                <c:pt idx="84136">
                  <c:v>42068</c:v>
                </c:pt>
                <c:pt idx="84137">
                  <c:v>42068.5</c:v>
                </c:pt>
                <c:pt idx="84138">
                  <c:v>42069</c:v>
                </c:pt>
                <c:pt idx="84139">
                  <c:v>42069.5</c:v>
                </c:pt>
                <c:pt idx="84140">
                  <c:v>42070</c:v>
                </c:pt>
                <c:pt idx="84141">
                  <c:v>42070.5</c:v>
                </c:pt>
                <c:pt idx="84142">
                  <c:v>42071</c:v>
                </c:pt>
                <c:pt idx="84143">
                  <c:v>42071.5</c:v>
                </c:pt>
                <c:pt idx="84144">
                  <c:v>42072</c:v>
                </c:pt>
                <c:pt idx="84145">
                  <c:v>42072.5</c:v>
                </c:pt>
                <c:pt idx="84146">
                  <c:v>42073</c:v>
                </c:pt>
                <c:pt idx="84147">
                  <c:v>42073.5</c:v>
                </c:pt>
                <c:pt idx="84148">
                  <c:v>42074</c:v>
                </c:pt>
                <c:pt idx="84149">
                  <c:v>42074.5</c:v>
                </c:pt>
                <c:pt idx="84150">
                  <c:v>42075</c:v>
                </c:pt>
                <c:pt idx="84151">
                  <c:v>42075.5</c:v>
                </c:pt>
                <c:pt idx="84152">
                  <c:v>42076</c:v>
                </c:pt>
                <c:pt idx="84153">
                  <c:v>42076.5</c:v>
                </c:pt>
                <c:pt idx="84154">
                  <c:v>42077</c:v>
                </c:pt>
                <c:pt idx="84155">
                  <c:v>42077.5</c:v>
                </c:pt>
                <c:pt idx="84156">
                  <c:v>42078</c:v>
                </c:pt>
                <c:pt idx="84157">
                  <c:v>42078.5</c:v>
                </c:pt>
                <c:pt idx="84158">
                  <c:v>42079</c:v>
                </c:pt>
                <c:pt idx="84159">
                  <c:v>42079.5</c:v>
                </c:pt>
                <c:pt idx="84160">
                  <c:v>42080</c:v>
                </c:pt>
                <c:pt idx="84161">
                  <c:v>42080.5</c:v>
                </c:pt>
                <c:pt idx="84162">
                  <c:v>42081</c:v>
                </c:pt>
                <c:pt idx="84163">
                  <c:v>42081.5</c:v>
                </c:pt>
                <c:pt idx="84164">
                  <c:v>42082</c:v>
                </c:pt>
                <c:pt idx="84165">
                  <c:v>42082.5</c:v>
                </c:pt>
                <c:pt idx="84166">
                  <c:v>42083</c:v>
                </c:pt>
                <c:pt idx="84167">
                  <c:v>42083.5</c:v>
                </c:pt>
                <c:pt idx="84168">
                  <c:v>42084</c:v>
                </c:pt>
                <c:pt idx="84169">
                  <c:v>42084.5</c:v>
                </c:pt>
                <c:pt idx="84170">
                  <c:v>42085</c:v>
                </c:pt>
                <c:pt idx="84171">
                  <c:v>42085.5</c:v>
                </c:pt>
                <c:pt idx="84172">
                  <c:v>42086</c:v>
                </c:pt>
                <c:pt idx="84173">
                  <c:v>42086.5</c:v>
                </c:pt>
                <c:pt idx="84174">
                  <c:v>42087</c:v>
                </c:pt>
                <c:pt idx="84175">
                  <c:v>42087.5</c:v>
                </c:pt>
                <c:pt idx="84176">
                  <c:v>42088</c:v>
                </c:pt>
                <c:pt idx="84177">
                  <c:v>42088.5</c:v>
                </c:pt>
                <c:pt idx="84178">
                  <c:v>42089</c:v>
                </c:pt>
                <c:pt idx="84179">
                  <c:v>42089.5</c:v>
                </c:pt>
                <c:pt idx="84180">
                  <c:v>42090</c:v>
                </c:pt>
                <c:pt idx="84181">
                  <c:v>42090.5</c:v>
                </c:pt>
                <c:pt idx="84182">
                  <c:v>42091</c:v>
                </c:pt>
                <c:pt idx="84183">
                  <c:v>42091.5</c:v>
                </c:pt>
                <c:pt idx="84184">
                  <c:v>42092</c:v>
                </c:pt>
                <c:pt idx="84185">
                  <c:v>42092.5</c:v>
                </c:pt>
                <c:pt idx="84186">
                  <c:v>42093</c:v>
                </c:pt>
                <c:pt idx="84187">
                  <c:v>42093.5</c:v>
                </c:pt>
                <c:pt idx="84188">
                  <c:v>42094</c:v>
                </c:pt>
                <c:pt idx="84189">
                  <c:v>42094.5</c:v>
                </c:pt>
                <c:pt idx="84190">
                  <c:v>42095</c:v>
                </c:pt>
                <c:pt idx="84191">
                  <c:v>42095.5</c:v>
                </c:pt>
                <c:pt idx="84192">
                  <c:v>42096</c:v>
                </c:pt>
                <c:pt idx="84193">
                  <c:v>42096.5</c:v>
                </c:pt>
                <c:pt idx="84194">
                  <c:v>42097</c:v>
                </c:pt>
                <c:pt idx="84195">
                  <c:v>42097.5</c:v>
                </c:pt>
                <c:pt idx="84196">
                  <c:v>42098</c:v>
                </c:pt>
                <c:pt idx="84197">
                  <c:v>42098.5</c:v>
                </c:pt>
                <c:pt idx="84198">
                  <c:v>42099</c:v>
                </c:pt>
                <c:pt idx="84199">
                  <c:v>42099.5</c:v>
                </c:pt>
                <c:pt idx="84200">
                  <c:v>42100</c:v>
                </c:pt>
                <c:pt idx="84201">
                  <c:v>42100.5</c:v>
                </c:pt>
                <c:pt idx="84202">
                  <c:v>42101</c:v>
                </c:pt>
                <c:pt idx="84203">
                  <c:v>42101.5</c:v>
                </c:pt>
                <c:pt idx="84204">
                  <c:v>42102</c:v>
                </c:pt>
                <c:pt idx="84205">
                  <c:v>42102.5</c:v>
                </c:pt>
                <c:pt idx="84206">
                  <c:v>42103</c:v>
                </c:pt>
                <c:pt idx="84207">
                  <c:v>42103.5</c:v>
                </c:pt>
                <c:pt idx="84208">
                  <c:v>42104</c:v>
                </c:pt>
                <c:pt idx="84209">
                  <c:v>42104.5</c:v>
                </c:pt>
                <c:pt idx="84210">
                  <c:v>42105</c:v>
                </c:pt>
                <c:pt idx="84211">
                  <c:v>42105.5</c:v>
                </c:pt>
                <c:pt idx="84212">
                  <c:v>42106</c:v>
                </c:pt>
                <c:pt idx="84213">
                  <c:v>42106.5</c:v>
                </c:pt>
                <c:pt idx="84214">
                  <c:v>42107</c:v>
                </c:pt>
                <c:pt idx="84215">
                  <c:v>42107.5</c:v>
                </c:pt>
                <c:pt idx="84216">
                  <c:v>42108</c:v>
                </c:pt>
                <c:pt idx="84217">
                  <c:v>42108.5</c:v>
                </c:pt>
                <c:pt idx="84218">
                  <c:v>42109</c:v>
                </c:pt>
                <c:pt idx="84219">
                  <c:v>42109.5</c:v>
                </c:pt>
                <c:pt idx="84220">
                  <c:v>42110</c:v>
                </c:pt>
                <c:pt idx="84221">
                  <c:v>42110.5</c:v>
                </c:pt>
                <c:pt idx="84222">
                  <c:v>42111</c:v>
                </c:pt>
                <c:pt idx="84223">
                  <c:v>42111.5</c:v>
                </c:pt>
                <c:pt idx="84224">
                  <c:v>42112</c:v>
                </c:pt>
                <c:pt idx="84225">
                  <c:v>42112.5</c:v>
                </c:pt>
                <c:pt idx="84226">
                  <c:v>42113</c:v>
                </c:pt>
                <c:pt idx="84227">
                  <c:v>42113.5</c:v>
                </c:pt>
                <c:pt idx="84228">
                  <c:v>42114</c:v>
                </c:pt>
                <c:pt idx="84229">
                  <c:v>42114.5</c:v>
                </c:pt>
                <c:pt idx="84230">
                  <c:v>42115</c:v>
                </c:pt>
                <c:pt idx="84231">
                  <c:v>42115.5</c:v>
                </c:pt>
                <c:pt idx="84232">
                  <c:v>42116</c:v>
                </c:pt>
                <c:pt idx="84233">
                  <c:v>42116.5</c:v>
                </c:pt>
                <c:pt idx="84234">
                  <c:v>42117</c:v>
                </c:pt>
                <c:pt idx="84235">
                  <c:v>42117.5</c:v>
                </c:pt>
                <c:pt idx="84236">
                  <c:v>42118</c:v>
                </c:pt>
                <c:pt idx="84237">
                  <c:v>42118.5</c:v>
                </c:pt>
                <c:pt idx="84238">
                  <c:v>42119</c:v>
                </c:pt>
                <c:pt idx="84239">
                  <c:v>42119.5</c:v>
                </c:pt>
                <c:pt idx="84240">
                  <c:v>42120</c:v>
                </c:pt>
                <c:pt idx="84241">
                  <c:v>42120.5</c:v>
                </c:pt>
                <c:pt idx="84242">
                  <c:v>42121</c:v>
                </c:pt>
                <c:pt idx="84243">
                  <c:v>42121.5</c:v>
                </c:pt>
                <c:pt idx="84244">
                  <c:v>42122</c:v>
                </c:pt>
                <c:pt idx="84245">
                  <c:v>42122.5</c:v>
                </c:pt>
                <c:pt idx="84246">
                  <c:v>42123</c:v>
                </c:pt>
                <c:pt idx="84247">
                  <c:v>42123.5</c:v>
                </c:pt>
                <c:pt idx="84248">
                  <c:v>42124</c:v>
                </c:pt>
                <c:pt idx="84249">
                  <c:v>42124.5</c:v>
                </c:pt>
                <c:pt idx="84250">
                  <c:v>42125</c:v>
                </c:pt>
                <c:pt idx="84251">
                  <c:v>42125.5</c:v>
                </c:pt>
                <c:pt idx="84252">
                  <c:v>42126</c:v>
                </c:pt>
                <c:pt idx="84253">
                  <c:v>42126.5</c:v>
                </c:pt>
                <c:pt idx="84254">
                  <c:v>42127</c:v>
                </c:pt>
                <c:pt idx="84255">
                  <c:v>42127.5</c:v>
                </c:pt>
                <c:pt idx="84256">
                  <c:v>42128</c:v>
                </c:pt>
                <c:pt idx="84257">
                  <c:v>42128.5</c:v>
                </c:pt>
                <c:pt idx="84258">
                  <c:v>42129</c:v>
                </c:pt>
                <c:pt idx="84259">
                  <c:v>42129.5</c:v>
                </c:pt>
                <c:pt idx="84260">
                  <c:v>42130</c:v>
                </c:pt>
                <c:pt idx="84261">
                  <c:v>42130.5</c:v>
                </c:pt>
                <c:pt idx="84262">
                  <c:v>42131</c:v>
                </c:pt>
                <c:pt idx="84263">
                  <c:v>42131.5</c:v>
                </c:pt>
                <c:pt idx="84264">
                  <c:v>42132</c:v>
                </c:pt>
                <c:pt idx="84265">
                  <c:v>42132.5</c:v>
                </c:pt>
                <c:pt idx="84266">
                  <c:v>42133</c:v>
                </c:pt>
                <c:pt idx="84267">
                  <c:v>42133.5</c:v>
                </c:pt>
                <c:pt idx="84268">
                  <c:v>42134</c:v>
                </c:pt>
                <c:pt idx="84269">
                  <c:v>42134.5</c:v>
                </c:pt>
                <c:pt idx="84270">
                  <c:v>42135</c:v>
                </c:pt>
                <c:pt idx="84271">
                  <c:v>42135.5</c:v>
                </c:pt>
                <c:pt idx="84272">
                  <c:v>42136</c:v>
                </c:pt>
                <c:pt idx="84273">
                  <c:v>42136.5</c:v>
                </c:pt>
                <c:pt idx="84274">
                  <c:v>42137</c:v>
                </c:pt>
                <c:pt idx="84275">
                  <c:v>42137.5</c:v>
                </c:pt>
                <c:pt idx="84276">
                  <c:v>42138</c:v>
                </c:pt>
                <c:pt idx="84277">
                  <c:v>42138.5</c:v>
                </c:pt>
                <c:pt idx="84278">
                  <c:v>42139</c:v>
                </c:pt>
                <c:pt idx="84279">
                  <c:v>42139.5</c:v>
                </c:pt>
                <c:pt idx="84280">
                  <c:v>42140</c:v>
                </c:pt>
                <c:pt idx="84281">
                  <c:v>42140.5</c:v>
                </c:pt>
                <c:pt idx="84282">
                  <c:v>42141</c:v>
                </c:pt>
                <c:pt idx="84283">
                  <c:v>42141.5</c:v>
                </c:pt>
                <c:pt idx="84284">
                  <c:v>42142</c:v>
                </c:pt>
                <c:pt idx="84285">
                  <c:v>42142.5</c:v>
                </c:pt>
                <c:pt idx="84286">
                  <c:v>42143</c:v>
                </c:pt>
                <c:pt idx="84287">
                  <c:v>42143.5</c:v>
                </c:pt>
                <c:pt idx="84288">
                  <c:v>42144</c:v>
                </c:pt>
                <c:pt idx="84289">
                  <c:v>42144.5</c:v>
                </c:pt>
                <c:pt idx="84290">
                  <c:v>42145</c:v>
                </c:pt>
                <c:pt idx="84291">
                  <c:v>42145.5</c:v>
                </c:pt>
                <c:pt idx="84292">
                  <c:v>42146</c:v>
                </c:pt>
                <c:pt idx="84293">
                  <c:v>42146.5</c:v>
                </c:pt>
                <c:pt idx="84294">
                  <c:v>42147</c:v>
                </c:pt>
                <c:pt idx="84295">
                  <c:v>42147.5</c:v>
                </c:pt>
                <c:pt idx="84296">
                  <c:v>42148</c:v>
                </c:pt>
                <c:pt idx="84297">
                  <c:v>42148.5</c:v>
                </c:pt>
                <c:pt idx="84298">
                  <c:v>42149</c:v>
                </c:pt>
                <c:pt idx="84299">
                  <c:v>42149.5</c:v>
                </c:pt>
                <c:pt idx="84300">
                  <c:v>42150</c:v>
                </c:pt>
                <c:pt idx="84301">
                  <c:v>42150.5</c:v>
                </c:pt>
                <c:pt idx="84302">
                  <c:v>42151</c:v>
                </c:pt>
                <c:pt idx="84303">
                  <c:v>42151.5</c:v>
                </c:pt>
                <c:pt idx="84304">
                  <c:v>42152</c:v>
                </c:pt>
                <c:pt idx="84305">
                  <c:v>42152.5</c:v>
                </c:pt>
                <c:pt idx="84306">
                  <c:v>42153</c:v>
                </c:pt>
                <c:pt idx="84307">
                  <c:v>42153.5</c:v>
                </c:pt>
                <c:pt idx="84308">
                  <c:v>42154</c:v>
                </c:pt>
                <c:pt idx="84309">
                  <c:v>42154.5</c:v>
                </c:pt>
                <c:pt idx="84310">
                  <c:v>42155</c:v>
                </c:pt>
                <c:pt idx="84311">
                  <c:v>42155.5</c:v>
                </c:pt>
                <c:pt idx="84312">
                  <c:v>42156</c:v>
                </c:pt>
                <c:pt idx="84313">
                  <c:v>42156.5</c:v>
                </c:pt>
                <c:pt idx="84314">
                  <c:v>42157</c:v>
                </c:pt>
                <c:pt idx="84315">
                  <c:v>42157.5</c:v>
                </c:pt>
                <c:pt idx="84316">
                  <c:v>42158</c:v>
                </c:pt>
                <c:pt idx="84317">
                  <c:v>42158.5</c:v>
                </c:pt>
                <c:pt idx="84318">
                  <c:v>42159</c:v>
                </c:pt>
                <c:pt idx="84319">
                  <c:v>42159.5</c:v>
                </c:pt>
                <c:pt idx="84320">
                  <c:v>42160</c:v>
                </c:pt>
                <c:pt idx="84321">
                  <c:v>42160.5</c:v>
                </c:pt>
                <c:pt idx="84322">
                  <c:v>42161</c:v>
                </c:pt>
                <c:pt idx="84323">
                  <c:v>42161.5</c:v>
                </c:pt>
                <c:pt idx="84324">
                  <c:v>42162</c:v>
                </c:pt>
                <c:pt idx="84325">
                  <c:v>42162.5</c:v>
                </c:pt>
                <c:pt idx="84326">
                  <c:v>42163</c:v>
                </c:pt>
                <c:pt idx="84327">
                  <c:v>42163.5</c:v>
                </c:pt>
                <c:pt idx="84328">
                  <c:v>42164</c:v>
                </c:pt>
                <c:pt idx="84329">
                  <c:v>42164.5</c:v>
                </c:pt>
                <c:pt idx="84330">
                  <c:v>42165</c:v>
                </c:pt>
                <c:pt idx="84331">
                  <c:v>42165.5</c:v>
                </c:pt>
                <c:pt idx="84332">
                  <c:v>42166</c:v>
                </c:pt>
                <c:pt idx="84333">
                  <c:v>42166.5</c:v>
                </c:pt>
                <c:pt idx="84334">
                  <c:v>42167</c:v>
                </c:pt>
                <c:pt idx="84335">
                  <c:v>42167.5</c:v>
                </c:pt>
                <c:pt idx="84336">
                  <c:v>42168</c:v>
                </c:pt>
                <c:pt idx="84337">
                  <c:v>42168.5</c:v>
                </c:pt>
                <c:pt idx="84338">
                  <c:v>42169</c:v>
                </c:pt>
                <c:pt idx="84339">
                  <c:v>42169.5</c:v>
                </c:pt>
                <c:pt idx="84340">
                  <c:v>42170</c:v>
                </c:pt>
                <c:pt idx="84341">
                  <c:v>42170.5</c:v>
                </c:pt>
                <c:pt idx="84342">
                  <c:v>42171</c:v>
                </c:pt>
                <c:pt idx="84343">
                  <c:v>42171.5</c:v>
                </c:pt>
                <c:pt idx="84344">
                  <c:v>42172</c:v>
                </c:pt>
                <c:pt idx="84345">
                  <c:v>42172.5</c:v>
                </c:pt>
                <c:pt idx="84346">
                  <c:v>42173</c:v>
                </c:pt>
                <c:pt idx="84347">
                  <c:v>42173.5</c:v>
                </c:pt>
                <c:pt idx="84348">
                  <c:v>42174</c:v>
                </c:pt>
                <c:pt idx="84349">
                  <c:v>42174.5</c:v>
                </c:pt>
                <c:pt idx="84350">
                  <c:v>42175</c:v>
                </c:pt>
                <c:pt idx="84351">
                  <c:v>42175.5</c:v>
                </c:pt>
                <c:pt idx="84352">
                  <c:v>42176</c:v>
                </c:pt>
                <c:pt idx="84353">
                  <c:v>42176.5</c:v>
                </c:pt>
                <c:pt idx="84354">
                  <c:v>42177</c:v>
                </c:pt>
                <c:pt idx="84355">
                  <c:v>42177.5</c:v>
                </c:pt>
                <c:pt idx="84356">
                  <c:v>42178</c:v>
                </c:pt>
                <c:pt idx="84357">
                  <c:v>42178.5</c:v>
                </c:pt>
                <c:pt idx="84358">
                  <c:v>42179</c:v>
                </c:pt>
                <c:pt idx="84359">
                  <c:v>42179.5</c:v>
                </c:pt>
                <c:pt idx="84360">
                  <c:v>42180</c:v>
                </c:pt>
                <c:pt idx="84361">
                  <c:v>42180.5</c:v>
                </c:pt>
                <c:pt idx="84362">
                  <c:v>42181</c:v>
                </c:pt>
                <c:pt idx="84363">
                  <c:v>42181.5</c:v>
                </c:pt>
                <c:pt idx="84364">
                  <c:v>42182</c:v>
                </c:pt>
                <c:pt idx="84365">
                  <c:v>42182.5</c:v>
                </c:pt>
                <c:pt idx="84366">
                  <c:v>42183</c:v>
                </c:pt>
                <c:pt idx="84367">
                  <c:v>42183.5</c:v>
                </c:pt>
                <c:pt idx="84368">
                  <c:v>42184</c:v>
                </c:pt>
                <c:pt idx="84369">
                  <c:v>42184.5</c:v>
                </c:pt>
                <c:pt idx="84370">
                  <c:v>42185</c:v>
                </c:pt>
                <c:pt idx="84371">
                  <c:v>42185.5</c:v>
                </c:pt>
                <c:pt idx="84372">
                  <c:v>42186</c:v>
                </c:pt>
                <c:pt idx="84373">
                  <c:v>42186.5</c:v>
                </c:pt>
                <c:pt idx="84374">
                  <c:v>42187</c:v>
                </c:pt>
                <c:pt idx="84375">
                  <c:v>42187.5</c:v>
                </c:pt>
                <c:pt idx="84376">
                  <c:v>42188</c:v>
                </c:pt>
                <c:pt idx="84377">
                  <c:v>42188.5</c:v>
                </c:pt>
                <c:pt idx="84378">
                  <c:v>42189</c:v>
                </c:pt>
                <c:pt idx="84379">
                  <c:v>42189.5</c:v>
                </c:pt>
                <c:pt idx="84380">
                  <c:v>42190</c:v>
                </c:pt>
                <c:pt idx="84381">
                  <c:v>42190.5</c:v>
                </c:pt>
                <c:pt idx="84382">
                  <c:v>42191</c:v>
                </c:pt>
                <c:pt idx="84383">
                  <c:v>42191.5</c:v>
                </c:pt>
                <c:pt idx="84384">
                  <c:v>42192</c:v>
                </c:pt>
                <c:pt idx="84385">
                  <c:v>42192.5</c:v>
                </c:pt>
                <c:pt idx="84386">
                  <c:v>42193</c:v>
                </c:pt>
                <c:pt idx="84387">
                  <c:v>42193.5</c:v>
                </c:pt>
                <c:pt idx="84388">
                  <c:v>42194</c:v>
                </c:pt>
                <c:pt idx="84389">
                  <c:v>42194.5</c:v>
                </c:pt>
                <c:pt idx="84390">
                  <c:v>42195</c:v>
                </c:pt>
                <c:pt idx="84391">
                  <c:v>42195.5</c:v>
                </c:pt>
                <c:pt idx="84392">
                  <c:v>42196</c:v>
                </c:pt>
                <c:pt idx="84393">
                  <c:v>42196.5</c:v>
                </c:pt>
                <c:pt idx="84394">
                  <c:v>42197</c:v>
                </c:pt>
                <c:pt idx="84395">
                  <c:v>42197.5</c:v>
                </c:pt>
                <c:pt idx="84396">
                  <c:v>42198</c:v>
                </c:pt>
                <c:pt idx="84397">
                  <c:v>42198.5</c:v>
                </c:pt>
                <c:pt idx="84398">
                  <c:v>42199</c:v>
                </c:pt>
                <c:pt idx="84399">
                  <c:v>42199.5</c:v>
                </c:pt>
                <c:pt idx="84400">
                  <c:v>42200</c:v>
                </c:pt>
                <c:pt idx="84401">
                  <c:v>42200.5</c:v>
                </c:pt>
                <c:pt idx="84402">
                  <c:v>42201</c:v>
                </c:pt>
                <c:pt idx="84403">
                  <c:v>42201.5</c:v>
                </c:pt>
                <c:pt idx="84404">
                  <c:v>42202</c:v>
                </c:pt>
                <c:pt idx="84405">
                  <c:v>42202.5</c:v>
                </c:pt>
                <c:pt idx="84406">
                  <c:v>42203</c:v>
                </c:pt>
                <c:pt idx="84407">
                  <c:v>42203.5</c:v>
                </c:pt>
                <c:pt idx="84408">
                  <c:v>42204</c:v>
                </c:pt>
                <c:pt idx="84409">
                  <c:v>42204.5</c:v>
                </c:pt>
                <c:pt idx="84410">
                  <c:v>42205</c:v>
                </c:pt>
                <c:pt idx="84411">
                  <c:v>42205.5</c:v>
                </c:pt>
                <c:pt idx="84412">
                  <c:v>42206</c:v>
                </c:pt>
                <c:pt idx="84413">
                  <c:v>42206.5</c:v>
                </c:pt>
                <c:pt idx="84414">
                  <c:v>42207</c:v>
                </c:pt>
                <c:pt idx="84415">
                  <c:v>42207.5</c:v>
                </c:pt>
                <c:pt idx="84416">
                  <c:v>42208</c:v>
                </c:pt>
                <c:pt idx="84417">
                  <c:v>42208.5</c:v>
                </c:pt>
                <c:pt idx="84418">
                  <c:v>42209</c:v>
                </c:pt>
                <c:pt idx="84419">
                  <c:v>42209.5</c:v>
                </c:pt>
                <c:pt idx="84420">
                  <c:v>42210</c:v>
                </c:pt>
                <c:pt idx="84421">
                  <c:v>42210.5</c:v>
                </c:pt>
                <c:pt idx="84422">
                  <c:v>42211</c:v>
                </c:pt>
                <c:pt idx="84423">
                  <c:v>42211.5</c:v>
                </c:pt>
                <c:pt idx="84424">
                  <c:v>42212</c:v>
                </c:pt>
                <c:pt idx="84425">
                  <c:v>42212.5</c:v>
                </c:pt>
                <c:pt idx="84426">
                  <c:v>42213</c:v>
                </c:pt>
                <c:pt idx="84427">
                  <c:v>42213.5</c:v>
                </c:pt>
                <c:pt idx="84428">
                  <c:v>42214</c:v>
                </c:pt>
                <c:pt idx="84429">
                  <c:v>42214.5</c:v>
                </c:pt>
                <c:pt idx="84430">
                  <c:v>42215</c:v>
                </c:pt>
                <c:pt idx="84431">
                  <c:v>42215.5</c:v>
                </c:pt>
                <c:pt idx="84432">
                  <c:v>42216</c:v>
                </c:pt>
                <c:pt idx="84433">
                  <c:v>42216.5</c:v>
                </c:pt>
                <c:pt idx="84434">
                  <c:v>42217</c:v>
                </c:pt>
                <c:pt idx="84435">
                  <c:v>42217.5</c:v>
                </c:pt>
                <c:pt idx="84436">
                  <c:v>42218</c:v>
                </c:pt>
                <c:pt idx="84437">
                  <c:v>42218.5</c:v>
                </c:pt>
                <c:pt idx="84438">
                  <c:v>42219</c:v>
                </c:pt>
                <c:pt idx="84439">
                  <c:v>42219.5</c:v>
                </c:pt>
                <c:pt idx="84440">
                  <c:v>42220</c:v>
                </c:pt>
                <c:pt idx="84441">
                  <c:v>42220.5</c:v>
                </c:pt>
                <c:pt idx="84442">
                  <c:v>42221</c:v>
                </c:pt>
                <c:pt idx="84443">
                  <c:v>42221.5</c:v>
                </c:pt>
                <c:pt idx="84444">
                  <c:v>42222</c:v>
                </c:pt>
                <c:pt idx="84445">
                  <c:v>42222.5</c:v>
                </c:pt>
                <c:pt idx="84446">
                  <c:v>42223</c:v>
                </c:pt>
                <c:pt idx="84447">
                  <c:v>42223.5</c:v>
                </c:pt>
                <c:pt idx="84448">
                  <c:v>42224</c:v>
                </c:pt>
                <c:pt idx="84449">
                  <c:v>42224.5</c:v>
                </c:pt>
                <c:pt idx="84450">
                  <c:v>42225</c:v>
                </c:pt>
                <c:pt idx="84451">
                  <c:v>42225.5</c:v>
                </c:pt>
                <c:pt idx="84452">
                  <c:v>42226</c:v>
                </c:pt>
                <c:pt idx="84453">
                  <c:v>42226.5</c:v>
                </c:pt>
                <c:pt idx="84454">
                  <c:v>42227</c:v>
                </c:pt>
                <c:pt idx="84455">
                  <c:v>42227.5</c:v>
                </c:pt>
                <c:pt idx="84456">
                  <c:v>42228</c:v>
                </c:pt>
                <c:pt idx="84457">
                  <c:v>42228.5</c:v>
                </c:pt>
                <c:pt idx="84458">
                  <c:v>42229</c:v>
                </c:pt>
                <c:pt idx="84459">
                  <c:v>42229.5</c:v>
                </c:pt>
                <c:pt idx="84460">
                  <c:v>42230</c:v>
                </c:pt>
                <c:pt idx="84461">
                  <c:v>42230.5</c:v>
                </c:pt>
                <c:pt idx="84462">
                  <c:v>42231</c:v>
                </c:pt>
                <c:pt idx="84463">
                  <c:v>42231.5</c:v>
                </c:pt>
                <c:pt idx="84464">
                  <c:v>42232</c:v>
                </c:pt>
                <c:pt idx="84465">
                  <c:v>42232.5</c:v>
                </c:pt>
                <c:pt idx="84466">
                  <c:v>42233</c:v>
                </c:pt>
                <c:pt idx="84467">
                  <c:v>42233.5</c:v>
                </c:pt>
                <c:pt idx="84468">
                  <c:v>42234</c:v>
                </c:pt>
                <c:pt idx="84469">
                  <c:v>42234.5</c:v>
                </c:pt>
                <c:pt idx="84470">
                  <c:v>42235</c:v>
                </c:pt>
                <c:pt idx="84471">
                  <c:v>42235.5</c:v>
                </c:pt>
                <c:pt idx="84472">
                  <c:v>42236</c:v>
                </c:pt>
                <c:pt idx="84473">
                  <c:v>42236.5</c:v>
                </c:pt>
                <c:pt idx="84474">
                  <c:v>42237</c:v>
                </c:pt>
                <c:pt idx="84475">
                  <c:v>42237.5</c:v>
                </c:pt>
                <c:pt idx="84476">
                  <c:v>42238</c:v>
                </c:pt>
                <c:pt idx="84477">
                  <c:v>42238.5</c:v>
                </c:pt>
                <c:pt idx="84478">
                  <c:v>42239</c:v>
                </c:pt>
                <c:pt idx="84479">
                  <c:v>42239.5</c:v>
                </c:pt>
                <c:pt idx="84480">
                  <c:v>42240</c:v>
                </c:pt>
                <c:pt idx="84481">
                  <c:v>42240.5</c:v>
                </c:pt>
                <c:pt idx="84482">
                  <c:v>42241</c:v>
                </c:pt>
                <c:pt idx="84483">
                  <c:v>42241.5</c:v>
                </c:pt>
                <c:pt idx="84484">
                  <c:v>42242</c:v>
                </c:pt>
                <c:pt idx="84485">
                  <c:v>42242.5</c:v>
                </c:pt>
                <c:pt idx="84486">
                  <c:v>42243</c:v>
                </c:pt>
                <c:pt idx="84487">
                  <c:v>42243.5</c:v>
                </c:pt>
                <c:pt idx="84488">
                  <c:v>42244</c:v>
                </c:pt>
                <c:pt idx="84489">
                  <c:v>42244.5</c:v>
                </c:pt>
                <c:pt idx="84490">
                  <c:v>42245</c:v>
                </c:pt>
                <c:pt idx="84491">
                  <c:v>42245.5</c:v>
                </c:pt>
                <c:pt idx="84492">
                  <c:v>42246</c:v>
                </c:pt>
                <c:pt idx="84493">
                  <c:v>42246.5</c:v>
                </c:pt>
                <c:pt idx="84494">
                  <c:v>42247</c:v>
                </c:pt>
                <c:pt idx="84495">
                  <c:v>42247.5</c:v>
                </c:pt>
                <c:pt idx="84496">
                  <c:v>42248</c:v>
                </c:pt>
                <c:pt idx="84497">
                  <c:v>42248.5</c:v>
                </c:pt>
                <c:pt idx="84498">
                  <c:v>42249</c:v>
                </c:pt>
                <c:pt idx="84499">
                  <c:v>42249.5</c:v>
                </c:pt>
                <c:pt idx="84500">
                  <c:v>42250</c:v>
                </c:pt>
                <c:pt idx="84501">
                  <c:v>42250.5</c:v>
                </c:pt>
                <c:pt idx="84502">
                  <c:v>42251</c:v>
                </c:pt>
                <c:pt idx="84503">
                  <c:v>42251.5</c:v>
                </c:pt>
                <c:pt idx="84504">
                  <c:v>42252</c:v>
                </c:pt>
                <c:pt idx="84505">
                  <c:v>42252.5</c:v>
                </c:pt>
                <c:pt idx="84506">
                  <c:v>42253</c:v>
                </c:pt>
                <c:pt idx="84507">
                  <c:v>42253.5</c:v>
                </c:pt>
                <c:pt idx="84508">
                  <c:v>42254</c:v>
                </c:pt>
                <c:pt idx="84509">
                  <c:v>42254.5</c:v>
                </c:pt>
                <c:pt idx="84510">
                  <c:v>42255</c:v>
                </c:pt>
                <c:pt idx="84511">
                  <c:v>42255.5</c:v>
                </c:pt>
                <c:pt idx="84512">
                  <c:v>42256</c:v>
                </c:pt>
                <c:pt idx="84513">
                  <c:v>42256.5</c:v>
                </c:pt>
                <c:pt idx="84514">
                  <c:v>42257</c:v>
                </c:pt>
                <c:pt idx="84515">
                  <c:v>42257.5</c:v>
                </c:pt>
                <c:pt idx="84516">
                  <c:v>42258</c:v>
                </c:pt>
                <c:pt idx="84517">
                  <c:v>42258.5</c:v>
                </c:pt>
                <c:pt idx="84518">
                  <c:v>42259</c:v>
                </c:pt>
                <c:pt idx="84519">
                  <c:v>42259.5</c:v>
                </c:pt>
                <c:pt idx="84520">
                  <c:v>42260</c:v>
                </c:pt>
                <c:pt idx="84521">
                  <c:v>42260.5</c:v>
                </c:pt>
                <c:pt idx="84522">
                  <c:v>42261</c:v>
                </c:pt>
                <c:pt idx="84523">
                  <c:v>42261.5</c:v>
                </c:pt>
                <c:pt idx="84524">
                  <c:v>42262</c:v>
                </c:pt>
                <c:pt idx="84525">
                  <c:v>42262.5</c:v>
                </c:pt>
                <c:pt idx="84526">
                  <c:v>42263</c:v>
                </c:pt>
                <c:pt idx="84527">
                  <c:v>42263.5</c:v>
                </c:pt>
                <c:pt idx="84528">
                  <c:v>42264</c:v>
                </c:pt>
                <c:pt idx="84529">
                  <c:v>42264.5</c:v>
                </c:pt>
                <c:pt idx="84530">
                  <c:v>42265</c:v>
                </c:pt>
                <c:pt idx="84531">
                  <c:v>42265.5</c:v>
                </c:pt>
                <c:pt idx="84532">
                  <c:v>42266</c:v>
                </c:pt>
                <c:pt idx="84533">
                  <c:v>42266.5</c:v>
                </c:pt>
                <c:pt idx="84534">
                  <c:v>42267</c:v>
                </c:pt>
                <c:pt idx="84535">
                  <c:v>42267.5</c:v>
                </c:pt>
                <c:pt idx="84536">
                  <c:v>42268</c:v>
                </c:pt>
                <c:pt idx="84537">
                  <c:v>42268.5</c:v>
                </c:pt>
                <c:pt idx="84538">
                  <c:v>42269</c:v>
                </c:pt>
                <c:pt idx="84539">
                  <c:v>42269.5</c:v>
                </c:pt>
                <c:pt idx="84540">
                  <c:v>42270</c:v>
                </c:pt>
                <c:pt idx="84541">
                  <c:v>42270.5</c:v>
                </c:pt>
                <c:pt idx="84542">
                  <c:v>42271</c:v>
                </c:pt>
                <c:pt idx="84543">
                  <c:v>42271.5</c:v>
                </c:pt>
                <c:pt idx="84544">
                  <c:v>42272</c:v>
                </c:pt>
                <c:pt idx="84545">
                  <c:v>42272.5</c:v>
                </c:pt>
                <c:pt idx="84546">
                  <c:v>42273</c:v>
                </c:pt>
                <c:pt idx="84547">
                  <c:v>42273.5</c:v>
                </c:pt>
                <c:pt idx="84548">
                  <c:v>42274</c:v>
                </c:pt>
                <c:pt idx="84549">
                  <c:v>42274.5</c:v>
                </c:pt>
                <c:pt idx="84550">
                  <c:v>42275</c:v>
                </c:pt>
                <c:pt idx="84551">
                  <c:v>42275.5</c:v>
                </c:pt>
                <c:pt idx="84552">
                  <c:v>42276</c:v>
                </c:pt>
                <c:pt idx="84553">
                  <c:v>42276.5</c:v>
                </c:pt>
                <c:pt idx="84554">
                  <c:v>42277</c:v>
                </c:pt>
                <c:pt idx="84555">
                  <c:v>42277.5</c:v>
                </c:pt>
                <c:pt idx="84556">
                  <c:v>42278</c:v>
                </c:pt>
                <c:pt idx="84557">
                  <c:v>42278.5</c:v>
                </c:pt>
                <c:pt idx="84558">
                  <c:v>42279</c:v>
                </c:pt>
                <c:pt idx="84559">
                  <c:v>42279.5</c:v>
                </c:pt>
                <c:pt idx="84560">
                  <c:v>42280</c:v>
                </c:pt>
                <c:pt idx="84561">
                  <c:v>42280.5</c:v>
                </c:pt>
                <c:pt idx="84562">
                  <c:v>42281</c:v>
                </c:pt>
                <c:pt idx="84563">
                  <c:v>42281.5</c:v>
                </c:pt>
                <c:pt idx="84564">
                  <c:v>42282</c:v>
                </c:pt>
                <c:pt idx="84565">
                  <c:v>42282.5</c:v>
                </c:pt>
                <c:pt idx="84566">
                  <c:v>42283</c:v>
                </c:pt>
                <c:pt idx="84567">
                  <c:v>42283.5</c:v>
                </c:pt>
                <c:pt idx="84568">
                  <c:v>42284</c:v>
                </c:pt>
                <c:pt idx="84569">
                  <c:v>42284.5</c:v>
                </c:pt>
                <c:pt idx="84570">
                  <c:v>42285</c:v>
                </c:pt>
                <c:pt idx="84571">
                  <c:v>42285.5</c:v>
                </c:pt>
                <c:pt idx="84572">
                  <c:v>42286</c:v>
                </c:pt>
                <c:pt idx="84573">
                  <c:v>42286.5</c:v>
                </c:pt>
                <c:pt idx="84574">
                  <c:v>42287</c:v>
                </c:pt>
                <c:pt idx="84575">
                  <c:v>42287.5</c:v>
                </c:pt>
                <c:pt idx="84576">
                  <c:v>42288</c:v>
                </c:pt>
                <c:pt idx="84577">
                  <c:v>42288.5</c:v>
                </c:pt>
                <c:pt idx="84578">
                  <c:v>42289</c:v>
                </c:pt>
                <c:pt idx="84579">
                  <c:v>42289.5</c:v>
                </c:pt>
                <c:pt idx="84580">
                  <c:v>42290</c:v>
                </c:pt>
                <c:pt idx="84581">
                  <c:v>42290.5</c:v>
                </c:pt>
                <c:pt idx="84582">
                  <c:v>42291</c:v>
                </c:pt>
                <c:pt idx="84583">
                  <c:v>42291.5</c:v>
                </c:pt>
                <c:pt idx="84584">
                  <c:v>42292</c:v>
                </c:pt>
                <c:pt idx="84585">
                  <c:v>42292.5</c:v>
                </c:pt>
                <c:pt idx="84586">
                  <c:v>42293</c:v>
                </c:pt>
                <c:pt idx="84587">
                  <c:v>42293.5</c:v>
                </c:pt>
                <c:pt idx="84588">
                  <c:v>42294</c:v>
                </c:pt>
                <c:pt idx="84589">
                  <c:v>42294.5</c:v>
                </c:pt>
                <c:pt idx="84590">
                  <c:v>42295</c:v>
                </c:pt>
                <c:pt idx="84591">
                  <c:v>42295.5</c:v>
                </c:pt>
                <c:pt idx="84592">
                  <c:v>42296</c:v>
                </c:pt>
                <c:pt idx="84593">
                  <c:v>42296.5</c:v>
                </c:pt>
                <c:pt idx="84594">
                  <c:v>42297</c:v>
                </c:pt>
                <c:pt idx="84595">
                  <c:v>42297.5</c:v>
                </c:pt>
                <c:pt idx="84596">
                  <c:v>42298</c:v>
                </c:pt>
                <c:pt idx="84597">
                  <c:v>42298.5</c:v>
                </c:pt>
                <c:pt idx="84598">
                  <c:v>42299</c:v>
                </c:pt>
                <c:pt idx="84599">
                  <c:v>42299.5</c:v>
                </c:pt>
                <c:pt idx="84600">
                  <c:v>42300</c:v>
                </c:pt>
                <c:pt idx="84601">
                  <c:v>42300.5</c:v>
                </c:pt>
                <c:pt idx="84602">
                  <c:v>42301</c:v>
                </c:pt>
                <c:pt idx="84603">
                  <c:v>42301.5</c:v>
                </c:pt>
                <c:pt idx="84604">
                  <c:v>42302</c:v>
                </c:pt>
                <c:pt idx="84605">
                  <c:v>42302.5</c:v>
                </c:pt>
                <c:pt idx="84606">
                  <c:v>42303</c:v>
                </c:pt>
                <c:pt idx="84607">
                  <c:v>42303.5</c:v>
                </c:pt>
                <c:pt idx="84608">
                  <c:v>42304</c:v>
                </c:pt>
                <c:pt idx="84609">
                  <c:v>42304.5</c:v>
                </c:pt>
                <c:pt idx="84610">
                  <c:v>42305</c:v>
                </c:pt>
                <c:pt idx="84611">
                  <c:v>42305.5</c:v>
                </c:pt>
                <c:pt idx="84612">
                  <c:v>42306</c:v>
                </c:pt>
                <c:pt idx="84613">
                  <c:v>42306.5</c:v>
                </c:pt>
                <c:pt idx="84614">
                  <c:v>42307</c:v>
                </c:pt>
                <c:pt idx="84615">
                  <c:v>42307.5</c:v>
                </c:pt>
                <c:pt idx="84616">
                  <c:v>42308</c:v>
                </c:pt>
                <c:pt idx="84617">
                  <c:v>42308.5</c:v>
                </c:pt>
                <c:pt idx="84618">
                  <c:v>42309</c:v>
                </c:pt>
                <c:pt idx="84619">
                  <c:v>42309.5</c:v>
                </c:pt>
                <c:pt idx="84620">
                  <c:v>42310</c:v>
                </c:pt>
                <c:pt idx="84621">
                  <c:v>42310.5</c:v>
                </c:pt>
                <c:pt idx="84622">
                  <c:v>42311</c:v>
                </c:pt>
                <c:pt idx="84623">
                  <c:v>42311.5</c:v>
                </c:pt>
                <c:pt idx="84624">
                  <c:v>42312</c:v>
                </c:pt>
                <c:pt idx="84625">
                  <c:v>42312.5</c:v>
                </c:pt>
                <c:pt idx="84626">
                  <c:v>42313</c:v>
                </c:pt>
                <c:pt idx="84627">
                  <c:v>42313.5</c:v>
                </c:pt>
                <c:pt idx="84628">
                  <c:v>42314</c:v>
                </c:pt>
                <c:pt idx="84629">
                  <c:v>42314.5</c:v>
                </c:pt>
                <c:pt idx="84630">
                  <c:v>42315</c:v>
                </c:pt>
                <c:pt idx="84631">
                  <c:v>42315.5</c:v>
                </c:pt>
                <c:pt idx="84632">
                  <c:v>42316</c:v>
                </c:pt>
                <c:pt idx="84633">
                  <c:v>42316.5</c:v>
                </c:pt>
                <c:pt idx="84634">
                  <c:v>42317</c:v>
                </c:pt>
                <c:pt idx="84635">
                  <c:v>42317.5</c:v>
                </c:pt>
                <c:pt idx="84636">
                  <c:v>42318</c:v>
                </c:pt>
                <c:pt idx="84637">
                  <c:v>42318.5</c:v>
                </c:pt>
                <c:pt idx="84638">
                  <c:v>42319</c:v>
                </c:pt>
                <c:pt idx="84639">
                  <c:v>42319.5</c:v>
                </c:pt>
                <c:pt idx="84640">
                  <c:v>42320</c:v>
                </c:pt>
                <c:pt idx="84641">
                  <c:v>42320.5</c:v>
                </c:pt>
                <c:pt idx="84642">
                  <c:v>42321</c:v>
                </c:pt>
                <c:pt idx="84643">
                  <c:v>42321.5</c:v>
                </c:pt>
                <c:pt idx="84644">
                  <c:v>42322</c:v>
                </c:pt>
                <c:pt idx="84645">
                  <c:v>42322.5</c:v>
                </c:pt>
                <c:pt idx="84646">
                  <c:v>42323</c:v>
                </c:pt>
                <c:pt idx="84647">
                  <c:v>42323.5</c:v>
                </c:pt>
                <c:pt idx="84648">
                  <c:v>42324</c:v>
                </c:pt>
                <c:pt idx="84649">
                  <c:v>42324.5</c:v>
                </c:pt>
                <c:pt idx="84650">
                  <c:v>42325</c:v>
                </c:pt>
                <c:pt idx="84651">
                  <c:v>42325.5</c:v>
                </c:pt>
                <c:pt idx="84652">
                  <c:v>42326</c:v>
                </c:pt>
                <c:pt idx="84653">
                  <c:v>42326.5</c:v>
                </c:pt>
                <c:pt idx="84654">
                  <c:v>42327</c:v>
                </c:pt>
                <c:pt idx="84655">
                  <c:v>42327.5</c:v>
                </c:pt>
                <c:pt idx="84656">
                  <c:v>42328</c:v>
                </c:pt>
                <c:pt idx="84657">
                  <c:v>42328.5</c:v>
                </c:pt>
                <c:pt idx="84658">
                  <c:v>42329</c:v>
                </c:pt>
                <c:pt idx="84659">
                  <c:v>42329.5</c:v>
                </c:pt>
                <c:pt idx="84660">
                  <c:v>42330</c:v>
                </c:pt>
                <c:pt idx="84661">
                  <c:v>42330.5</c:v>
                </c:pt>
                <c:pt idx="84662">
                  <c:v>42331</c:v>
                </c:pt>
                <c:pt idx="84663">
                  <c:v>42331.5</c:v>
                </c:pt>
                <c:pt idx="84664">
                  <c:v>42332</c:v>
                </c:pt>
                <c:pt idx="84665">
                  <c:v>42332.5</c:v>
                </c:pt>
                <c:pt idx="84666">
                  <c:v>42333</c:v>
                </c:pt>
                <c:pt idx="84667">
                  <c:v>42333.5</c:v>
                </c:pt>
                <c:pt idx="84668">
                  <c:v>42334</c:v>
                </c:pt>
                <c:pt idx="84669">
                  <c:v>42334.5</c:v>
                </c:pt>
                <c:pt idx="84670">
                  <c:v>42335</c:v>
                </c:pt>
                <c:pt idx="84671">
                  <c:v>42335.5</c:v>
                </c:pt>
                <c:pt idx="84672">
                  <c:v>42336</c:v>
                </c:pt>
                <c:pt idx="84673">
                  <c:v>42336.5</c:v>
                </c:pt>
                <c:pt idx="84674">
                  <c:v>42337</c:v>
                </c:pt>
                <c:pt idx="84675">
                  <c:v>42337.5</c:v>
                </c:pt>
                <c:pt idx="84676">
                  <c:v>42338</c:v>
                </c:pt>
                <c:pt idx="84677">
                  <c:v>42338.5</c:v>
                </c:pt>
                <c:pt idx="84678">
                  <c:v>42339</c:v>
                </c:pt>
                <c:pt idx="84679">
                  <c:v>42339.5</c:v>
                </c:pt>
                <c:pt idx="84680">
                  <c:v>42340</c:v>
                </c:pt>
                <c:pt idx="84681">
                  <c:v>42340.5</c:v>
                </c:pt>
                <c:pt idx="84682">
                  <c:v>42341</c:v>
                </c:pt>
                <c:pt idx="84683">
                  <c:v>42341.5</c:v>
                </c:pt>
                <c:pt idx="84684">
                  <c:v>42342</c:v>
                </c:pt>
                <c:pt idx="84685">
                  <c:v>42342.5</c:v>
                </c:pt>
                <c:pt idx="84686">
                  <c:v>42343</c:v>
                </c:pt>
                <c:pt idx="84687">
                  <c:v>42343.5</c:v>
                </c:pt>
                <c:pt idx="84688">
                  <c:v>42344</c:v>
                </c:pt>
                <c:pt idx="84689">
                  <c:v>42344.5</c:v>
                </c:pt>
                <c:pt idx="84690">
                  <c:v>42345</c:v>
                </c:pt>
                <c:pt idx="84691">
                  <c:v>42345.5</c:v>
                </c:pt>
                <c:pt idx="84692">
                  <c:v>42346</c:v>
                </c:pt>
                <c:pt idx="84693">
                  <c:v>42346.5</c:v>
                </c:pt>
                <c:pt idx="84694">
                  <c:v>42347</c:v>
                </c:pt>
                <c:pt idx="84695">
                  <c:v>42347.5</c:v>
                </c:pt>
                <c:pt idx="84696">
                  <c:v>42348</c:v>
                </c:pt>
                <c:pt idx="84697">
                  <c:v>42348.5</c:v>
                </c:pt>
                <c:pt idx="84698">
                  <c:v>42349</c:v>
                </c:pt>
                <c:pt idx="84699">
                  <c:v>42349.5</c:v>
                </c:pt>
                <c:pt idx="84700">
                  <c:v>42350</c:v>
                </c:pt>
                <c:pt idx="84701">
                  <c:v>42350.5</c:v>
                </c:pt>
                <c:pt idx="84702">
                  <c:v>42351</c:v>
                </c:pt>
                <c:pt idx="84703">
                  <c:v>42351.5</c:v>
                </c:pt>
                <c:pt idx="84704">
                  <c:v>42352</c:v>
                </c:pt>
                <c:pt idx="84705">
                  <c:v>42352.5</c:v>
                </c:pt>
                <c:pt idx="84706">
                  <c:v>42353</c:v>
                </c:pt>
                <c:pt idx="84707">
                  <c:v>42353.5</c:v>
                </c:pt>
                <c:pt idx="84708">
                  <c:v>42354</c:v>
                </c:pt>
                <c:pt idx="84709">
                  <c:v>42354.5</c:v>
                </c:pt>
                <c:pt idx="84710">
                  <c:v>42355</c:v>
                </c:pt>
                <c:pt idx="84711">
                  <c:v>42355.5</c:v>
                </c:pt>
                <c:pt idx="84712">
                  <c:v>42356</c:v>
                </c:pt>
                <c:pt idx="84713">
                  <c:v>42356.5</c:v>
                </c:pt>
                <c:pt idx="84714">
                  <c:v>42357</c:v>
                </c:pt>
                <c:pt idx="84715">
                  <c:v>42357.5</c:v>
                </c:pt>
                <c:pt idx="84716">
                  <c:v>42358</c:v>
                </c:pt>
                <c:pt idx="84717">
                  <c:v>42358.5</c:v>
                </c:pt>
                <c:pt idx="84718">
                  <c:v>42359</c:v>
                </c:pt>
                <c:pt idx="84719">
                  <c:v>42359.5</c:v>
                </c:pt>
                <c:pt idx="84720">
                  <c:v>42360</c:v>
                </c:pt>
                <c:pt idx="84721">
                  <c:v>42360.5</c:v>
                </c:pt>
                <c:pt idx="84722">
                  <c:v>42361</c:v>
                </c:pt>
                <c:pt idx="84723">
                  <c:v>42361.5</c:v>
                </c:pt>
                <c:pt idx="84724">
                  <c:v>42362</c:v>
                </c:pt>
                <c:pt idx="84725">
                  <c:v>42362.5</c:v>
                </c:pt>
                <c:pt idx="84726">
                  <c:v>42363</c:v>
                </c:pt>
                <c:pt idx="84727">
                  <c:v>42363.5</c:v>
                </c:pt>
                <c:pt idx="84728">
                  <c:v>42364</c:v>
                </c:pt>
                <c:pt idx="84729">
                  <c:v>42364.5</c:v>
                </c:pt>
                <c:pt idx="84730">
                  <c:v>42365</c:v>
                </c:pt>
                <c:pt idx="84731">
                  <c:v>42365.5</c:v>
                </c:pt>
                <c:pt idx="84732">
                  <c:v>42366</c:v>
                </c:pt>
                <c:pt idx="84733">
                  <c:v>42366.5</c:v>
                </c:pt>
                <c:pt idx="84734">
                  <c:v>42367</c:v>
                </c:pt>
                <c:pt idx="84735">
                  <c:v>42367.5</c:v>
                </c:pt>
                <c:pt idx="84736">
                  <c:v>42368</c:v>
                </c:pt>
                <c:pt idx="84737">
                  <c:v>42368.5</c:v>
                </c:pt>
                <c:pt idx="84738">
                  <c:v>42369</c:v>
                </c:pt>
                <c:pt idx="84739">
                  <c:v>42369.5</c:v>
                </c:pt>
                <c:pt idx="84740">
                  <c:v>42370</c:v>
                </c:pt>
                <c:pt idx="84741">
                  <c:v>42370.5</c:v>
                </c:pt>
                <c:pt idx="84742">
                  <c:v>42371</c:v>
                </c:pt>
                <c:pt idx="84743">
                  <c:v>42371.5</c:v>
                </c:pt>
                <c:pt idx="84744">
                  <c:v>42372</c:v>
                </c:pt>
                <c:pt idx="84745">
                  <c:v>42372.5</c:v>
                </c:pt>
                <c:pt idx="84746">
                  <c:v>42373</c:v>
                </c:pt>
                <c:pt idx="84747">
                  <c:v>42373.5</c:v>
                </c:pt>
                <c:pt idx="84748">
                  <c:v>42374</c:v>
                </c:pt>
                <c:pt idx="84749">
                  <c:v>42374.5</c:v>
                </c:pt>
                <c:pt idx="84750">
                  <c:v>42375</c:v>
                </c:pt>
                <c:pt idx="84751">
                  <c:v>42375.5</c:v>
                </c:pt>
                <c:pt idx="84752">
                  <c:v>42376</c:v>
                </c:pt>
                <c:pt idx="84753">
                  <c:v>42376.5</c:v>
                </c:pt>
                <c:pt idx="84754">
                  <c:v>42377</c:v>
                </c:pt>
                <c:pt idx="84755">
                  <c:v>42377.5</c:v>
                </c:pt>
                <c:pt idx="84756">
                  <c:v>42378</c:v>
                </c:pt>
                <c:pt idx="84757">
                  <c:v>42378.5</c:v>
                </c:pt>
                <c:pt idx="84758">
                  <c:v>42379</c:v>
                </c:pt>
                <c:pt idx="84759">
                  <c:v>42379.5</c:v>
                </c:pt>
                <c:pt idx="84760">
                  <c:v>42380</c:v>
                </c:pt>
                <c:pt idx="84761">
                  <c:v>42380.5</c:v>
                </c:pt>
                <c:pt idx="84762">
                  <c:v>42381</c:v>
                </c:pt>
                <c:pt idx="84763">
                  <c:v>42381.5</c:v>
                </c:pt>
                <c:pt idx="84764">
                  <c:v>42382</c:v>
                </c:pt>
                <c:pt idx="84765">
                  <c:v>42382.5</c:v>
                </c:pt>
                <c:pt idx="84766">
                  <c:v>42383</c:v>
                </c:pt>
                <c:pt idx="84767">
                  <c:v>42383.5</c:v>
                </c:pt>
                <c:pt idx="84768">
                  <c:v>42384</c:v>
                </c:pt>
                <c:pt idx="84769">
                  <c:v>42384.5</c:v>
                </c:pt>
                <c:pt idx="84770">
                  <c:v>42385</c:v>
                </c:pt>
                <c:pt idx="84771">
                  <c:v>42385.5</c:v>
                </c:pt>
                <c:pt idx="84772">
                  <c:v>42386</c:v>
                </c:pt>
                <c:pt idx="84773">
                  <c:v>42386.5</c:v>
                </c:pt>
                <c:pt idx="84774">
                  <c:v>42387</c:v>
                </c:pt>
                <c:pt idx="84775">
                  <c:v>42387.5</c:v>
                </c:pt>
                <c:pt idx="84776">
                  <c:v>42388</c:v>
                </c:pt>
                <c:pt idx="84777">
                  <c:v>42388.5</c:v>
                </c:pt>
                <c:pt idx="84778">
                  <c:v>42389</c:v>
                </c:pt>
                <c:pt idx="84779">
                  <c:v>42389.5</c:v>
                </c:pt>
                <c:pt idx="84780">
                  <c:v>42390</c:v>
                </c:pt>
                <c:pt idx="84781">
                  <c:v>42390.5</c:v>
                </c:pt>
                <c:pt idx="84782">
                  <c:v>42391</c:v>
                </c:pt>
                <c:pt idx="84783">
                  <c:v>42391.5</c:v>
                </c:pt>
                <c:pt idx="84784">
                  <c:v>42392</c:v>
                </c:pt>
                <c:pt idx="84785">
                  <c:v>42392.5</c:v>
                </c:pt>
                <c:pt idx="84786">
                  <c:v>42393</c:v>
                </c:pt>
                <c:pt idx="84787">
                  <c:v>42393.5</c:v>
                </c:pt>
                <c:pt idx="84788">
                  <c:v>42394</c:v>
                </c:pt>
                <c:pt idx="84789">
                  <c:v>42394.5</c:v>
                </c:pt>
                <c:pt idx="84790">
                  <c:v>42395</c:v>
                </c:pt>
                <c:pt idx="84791">
                  <c:v>42395.5</c:v>
                </c:pt>
                <c:pt idx="84792">
                  <c:v>42396</c:v>
                </c:pt>
                <c:pt idx="84793">
                  <c:v>42396.5</c:v>
                </c:pt>
                <c:pt idx="84794">
                  <c:v>42397</c:v>
                </c:pt>
                <c:pt idx="84795">
                  <c:v>42397.5</c:v>
                </c:pt>
                <c:pt idx="84796">
                  <c:v>42398</c:v>
                </c:pt>
                <c:pt idx="84797">
                  <c:v>42398.5</c:v>
                </c:pt>
                <c:pt idx="84798">
                  <c:v>42399</c:v>
                </c:pt>
                <c:pt idx="84799">
                  <c:v>42399.5</c:v>
                </c:pt>
                <c:pt idx="84800">
                  <c:v>42400</c:v>
                </c:pt>
                <c:pt idx="84801">
                  <c:v>42400.5</c:v>
                </c:pt>
                <c:pt idx="84802">
                  <c:v>42401</c:v>
                </c:pt>
                <c:pt idx="84803">
                  <c:v>42401.5</c:v>
                </c:pt>
                <c:pt idx="84804">
                  <c:v>42402</c:v>
                </c:pt>
                <c:pt idx="84805">
                  <c:v>42402.5</c:v>
                </c:pt>
                <c:pt idx="84806">
                  <c:v>42403</c:v>
                </c:pt>
                <c:pt idx="84807">
                  <c:v>42403.5</c:v>
                </c:pt>
                <c:pt idx="84808">
                  <c:v>42404</c:v>
                </c:pt>
                <c:pt idx="84809">
                  <c:v>42404.5</c:v>
                </c:pt>
                <c:pt idx="84810">
                  <c:v>42405</c:v>
                </c:pt>
                <c:pt idx="84811">
                  <c:v>42405.5</c:v>
                </c:pt>
                <c:pt idx="84812">
                  <c:v>42406</c:v>
                </c:pt>
                <c:pt idx="84813">
                  <c:v>42406.5</c:v>
                </c:pt>
                <c:pt idx="84814">
                  <c:v>42407</c:v>
                </c:pt>
                <c:pt idx="84815">
                  <c:v>42407.5</c:v>
                </c:pt>
                <c:pt idx="84816">
                  <c:v>42408</c:v>
                </c:pt>
                <c:pt idx="84817">
                  <c:v>42408.5</c:v>
                </c:pt>
                <c:pt idx="84818">
                  <c:v>42409</c:v>
                </c:pt>
                <c:pt idx="84819">
                  <c:v>42409.5</c:v>
                </c:pt>
                <c:pt idx="84820">
                  <c:v>42410</c:v>
                </c:pt>
                <c:pt idx="84821">
                  <c:v>42410.5</c:v>
                </c:pt>
                <c:pt idx="84822">
                  <c:v>42411</c:v>
                </c:pt>
                <c:pt idx="84823">
                  <c:v>42411.5</c:v>
                </c:pt>
                <c:pt idx="84824">
                  <c:v>42412</c:v>
                </c:pt>
                <c:pt idx="84825">
                  <c:v>42412.5</c:v>
                </c:pt>
                <c:pt idx="84826">
                  <c:v>42413</c:v>
                </c:pt>
                <c:pt idx="84827">
                  <c:v>42413.5</c:v>
                </c:pt>
                <c:pt idx="84828">
                  <c:v>42414</c:v>
                </c:pt>
                <c:pt idx="84829">
                  <c:v>42414.5</c:v>
                </c:pt>
                <c:pt idx="84830">
                  <c:v>42415</c:v>
                </c:pt>
                <c:pt idx="84831">
                  <c:v>42415.5</c:v>
                </c:pt>
                <c:pt idx="84832">
                  <c:v>42416</c:v>
                </c:pt>
                <c:pt idx="84833">
                  <c:v>42416.5</c:v>
                </c:pt>
                <c:pt idx="84834">
                  <c:v>42417</c:v>
                </c:pt>
                <c:pt idx="84835">
                  <c:v>42417.5</c:v>
                </c:pt>
                <c:pt idx="84836">
                  <c:v>42418</c:v>
                </c:pt>
                <c:pt idx="84837">
                  <c:v>42418.5</c:v>
                </c:pt>
                <c:pt idx="84838">
                  <c:v>42419</c:v>
                </c:pt>
                <c:pt idx="84839">
                  <c:v>42419.5</c:v>
                </c:pt>
                <c:pt idx="84840">
                  <c:v>42420</c:v>
                </c:pt>
                <c:pt idx="84841">
                  <c:v>42420.5</c:v>
                </c:pt>
                <c:pt idx="84842">
                  <c:v>42421</c:v>
                </c:pt>
                <c:pt idx="84843">
                  <c:v>42421.5</c:v>
                </c:pt>
                <c:pt idx="84844">
                  <c:v>42422</c:v>
                </c:pt>
                <c:pt idx="84845">
                  <c:v>42422.5</c:v>
                </c:pt>
                <c:pt idx="84846">
                  <c:v>42423</c:v>
                </c:pt>
                <c:pt idx="84847">
                  <c:v>42423.5</c:v>
                </c:pt>
                <c:pt idx="84848">
                  <c:v>42424</c:v>
                </c:pt>
                <c:pt idx="84849">
                  <c:v>42424.5</c:v>
                </c:pt>
                <c:pt idx="84850">
                  <c:v>42425</c:v>
                </c:pt>
                <c:pt idx="84851">
                  <c:v>42425.5</c:v>
                </c:pt>
                <c:pt idx="84852">
                  <c:v>42426</c:v>
                </c:pt>
                <c:pt idx="84853">
                  <c:v>42426.5</c:v>
                </c:pt>
                <c:pt idx="84854">
                  <c:v>42427</c:v>
                </c:pt>
                <c:pt idx="84855">
                  <c:v>42427.5</c:v>
                </c:pt>
                <c:pt idx="84856">
                  <c:v>42428</c:v>
                </c:pt>
                <c:pt idx="84857">
                  <c:v>42428.5</c:v>
                </c:pt>
                <c:pt idx="84858">
                  <c:v>42429</c:v>
                </c:pt>
                <c:pt idx="84859">
                  <c:v>42429.5</c:v>
                </c:pt>
                <c:pt idx="84860">
                  <c:v>42430</c:v>
                </c:pt>
                <c:pt idx="84861">
                  <c:v>42430.5</c:v>
                </c:pt>
                <c:pt idx="84862">
                  <c:v>42431</c:v>
                </c:pt>
                <c:pt idx="84863">
                  <c:v>42431.5</c:v>
                </c:pt>
                <c:pt idx="84864">
                  <c:v>42432</c:v>
                </c:pt>
                <c:pt idx="84865">
                  <c:v>42432.5</c:v>
                </c:pt>
                <c:pt idx="84866">
                  <c:v>42433</c:v>
                </c:pt>
                <c:pt idx="84867">
                  <c:v>42433.5</c:v>
                </c:pt>
                <c:pt idx="84868">
                  <c:v>42434</c:v>
                </c:pt>
                <c:pt idx="84869">
                  <c:v>42434.5</c:v>
                </c:pt>
                <c:pt idx="84870">
                  <c:v>42435</c:v>
                </c:pt>
                <c:pt idx="84871">
                  <c:v>42435.5</c:v>
                </c:pt>
                <c:pt idx="84872">
                  <c:v>42436</c:v>
                </c:pt>
                <c:pt idx="84873">
                  <c:v>42436.5</c:v>
                </c:pt>
                <c:pt idx="84874">
                  <c:v>42437</c:v>
                </c:pt>
                <c:pt idx="84875">
                  <c:v>42437.5</c:v>
                </c:pt>
                <c:pt idx="84876">
                  <c:v>42438</c:v>
                </c:pt>
                <c:pt idx="84877">
                  <c:v>42438.5</c:v>
                </c:pt>
                <c:pt idx="84878">
                  <c:v>42439</c:v>
                </c:pt>
                <c:pt idx="84879">
                  <c:v>42439.5</c:v>
                </c:pt>
                <c:pt idx="84880">
                  <c:v>42440</c:v>
                </c:pt>
                <c:pt idx="84881">
                  <c:v>42440.5</c:v>
                </c:pt>
                <c:pt idx="84882">
                  <c:v>42441</c:v>
                </c:pt>
                <c:pt idx="84883">
                  <c:v>42441.5</c:v>
                </c:pt>
                <c:pt idx="84884">
                  <c:v>42442</c:v>
                </c:pt>
                <c:pt idx="84885">
                  <c:v>42442.5</c:v>
                </c:pt>
                <c:pt idx="84886">
                  <c:v>42443</c:v>
                </c:pt>
                <c:pt idx="84887">
                  <c:v>42443.5</c:v>
                </c:pt>
                <c:pt idx="84888">
                  <c:v>42444</c:v>
                </c:pt>
                <c:pt idx="84889">
                  <c:v>42444.5</c:v>
                </c:pt>
                <c:pt idx="84890">
                  <c:v>42445</c:v>
                </c:pt>
                <c:pt idx="84891">
                  <c:v>42445.5</c:v>
                </c:pt>
                <c:pt idx="84892">
                  <c:v>42446</c:v>
                </c:pt>
                <c:pt idx="84893">
                  <c:v>42446.5</c:v>
                </c:pt>
                <c:pt idx="84894">
                  <c:v>42447</c:v>
                </c:pt>
                <c:pt idx="84895">
                  <c:v>42447.5</c:v>
                </c:pt>
                <c:pt idx="84896">
                  <c:v>42448</c:v>
                </c:pt>
                <c:pt idx="84897">
                  <c:v>42448.5</c:v>
                </c:pt>
                <c:pt idx="84898">
                  <c:v>42449</c:v>
                </c:pt>
                <c:pt idx="84899">
                  <c:v>42449.5</c:v>
                </c:pt>
                <c:pt idx="84900">
                  <c:v>42450</c:v>
                </c:pt>
                <c:pt idx="84901">
                  <c:v>42450.5</c:v>
                </c:pt>
                <c:pt idx="84902">
                  <c:v>42451</c:v>
                </c:pt>
                <c:pt idx="84903">
                  <c:v>42451.5</c:v>
                </c:pt>
                <c:pt idx="84904">
                  <c:v>42452</c:v>
                </c:pt>
                <c:pt idx="84905">
                  <c:v>42452.5</c:v>
                </c:pt>
                <c:pt idx="84906">
                  <c:v>42453</c:v>
                </c:pt>
                <c:pt idx="84907">
                  <c:v>42453.5</c:v>
                </c:pt>
                <c:pt idx="84908">
                  <c:v>42454</c:v>
                </c:pt>
                <c:pt idx="84909">
                  <c:v>42454.5</c:v>
                </c:pt>
                <c:pt idx="84910">
                  <c:v>42455</c:v>
                </c:pt>
                <c:pt idx="84911">
                  <c:v>42455.5</c:v>
                </c:pt>
                <c:pt idx="84912">
                  <c:v>42456</c:v>
                </c:pt>
                <c:pt idx="84913">
                  <c:v>42456.5</c:v>
                </c:pt>
                <c:pt idx="84914">
                  <c:v>42457</c:v>
                </c:pt>
                <c:pt idx="84915">
                  <c:v>42457.5</c:v>
                </c:pt>
                <c:pt idx="84916">
                  <c:v>42458</c:v>
                </c:pt>
                <c:pt idx="84917">
                  <c:v>42458.5</c:v>
                </c:pt>
                <c:pt idx="84918">
                  <c:v>42459</c:v>
                </c:pt>
                <c:pt idx="84919">
                  <c:v>42459.5</c:v>
                </c:pt>
                <c:pt idx="84920">
                  <c:v>42460</c:v>
                </c:pt>
                <c:pt idx="84921">
                  <c:v>42460.5</c:v>
                </c:pt>
                <c:pt idx="84922">
                  <c:v>42461</c:v>
                </c:pt>
                <c:pt idx="84923">
                  <c:v>42461.5</c:v>
                </c:pt>
                <c:pt idx="84924">
                  <c:v>42462</c:v>
                </c:pt>
                <c:pt idx="84925">
                  <c:v>42462.5</c:v>
                </c:pt>
                <c:pt idx="84926">
                  <c:v>42463</c:v>
                </c:pt>
                <c:pt idx="84927">
                  <c:v>42463.5</c:v>
                </c:pt>
                <c:pt idx="84928">
                  <c:v>42464</c:v>
                </c:pt>
                <c:pt idx="84929">
                  <c:v>42464.5</c:v>
                </c:pt>
                <c:pt idx="84930">
                  <c:v>42465</c:v>
                </c:pt>
                <c:pt idx="84931">
                  <c:v>42465.5</c:v>
                </c:pt>
                <c:pt idx="84932">
                  <c:v>42466</c:v>
                </c:pt>
                <c:pt idx="84933">
                  <c:v>42466.5</c:v>
                </c:pt>
                <c:pt idx="84934">
                  <c:v>42467</c:v>
                </c:pt>
                <c:pt idx="84935">
                  <c:v>42467.5</c:v>
                </c:pt>
                <c:pt idx="84936">
                  <c:v>42468</c:v>
                </c:pt>
                <c:pt idx="84937">
                  <c:v>42468.5</c:v>
                </c:pt>
                <c:pt idx="84938">
                  <c:v>42469</c:v>
                </c:pt>
                <c:pt idx="84939">
                  <c:v>42469.5</c:v>
                </c:pt>
                <c:pt idx="84940">
                  <c:v>42470</c:v>
                </c:pt>
                <c:pt idx="84941">
                  <c:v>42470.5</c:v>
                </c:pt>
                <c:pt idx="84942">
                  <c:v>42471</c:v>
                </c:pt>
                <c:pt idx="84943">
                  <c:v>42471.5</c:v>
                </c:pt>
                <c:pt idx="84944">
                  <c:v>42472</c:v>
                </c:pt>
                <c:pt idx="84945">
                  <c:v>42472.5</c:v>
                </c:pt>
                <c:pt idx="84946">
                  <c:v>42473</c:v>
                </c:pt>
                <c:pt idx="84947">
                  <c:v>42473.5</c:v>
                </c:pt>
                <c:pt idx="84948">
                  <c:v>42474</c:v>
                </c:pt>
                <c:pt idx="84949">
                  <c:v>42474.5</c:v>
                </c:pt>
                <c:pt idx="84950">
                  <c:v>42475</c:v>
                </c:pt>
                <c:pt idx="84951">
                  <c:v>42475.5</c:v>
                </c:pt>
                <c:pt idx="84952">
                  <c:v>42476</c:v>
                </c:pt>
                <c:pt idx="84953">
                  <c:v>42476.5</c:v>
                </c:pt>
                <c:pt idx="84954">
                  <c:v>42477</c:v>
                </c:pt>
                <c:pt idx="84955">
                  <c:v>42477.5</c:v>
                </c:pt>
                <c:pt idx="84956">
                  <c:v>42478</c:v>
                </c:pt>
                <c:pt idx="84957">
                  <c:v>42478.5</c:v>
                </c:pt>
                <c:pt idx="84958">
                  <c:v>42479</c:v>
                </c:pt>
                <c:pt idx="84959">
                  <c:v>42479.5</c:v>
                </c:pt>
                <c:pt idx="84960">
                  <c:v>42480</c:v>
                </c:pt>
                <c:pt idx="84961">
                  <c:v>42480.5</c:v>
                </c:pt>
                <c:pt idx="84962">
                  <c:v>42481</c:v>
                </c:pt>
                <c:pt idx="84963">
                  <c:v>42481.5</c:v>
                </c:pt>
                <c:pt idx="84964">
                  <c:v>42482</c:v>
                </c:pt>
                <c:pt idx="84965">
                  <c:v>42482.5</c:v>
                </c:pt>
                <c:pt idx="84966">
                  <c:v>42483</c:v>
                </c:pt>
                <c:pt idx="84967">
                  <c:v>42483.5</c:v>
                </c:pt>
                <c:pt idx="84968">
                  <c:v>42484</c:v>
                </c:pt>
                <c:pt idx="84969">
                  <c:v>42484.5</c:v>
                </c:pt>
                <c:pt idx="84970">
                  <c:v>42485</c:v>
                </c:pt>
                <c:pt idx="84971">
                  <c:v>42485.5</c:v>
                </c:pt>
                <c:pt idx="84972">
                  <c:v>42486</c:v>
                </c:pt>
                <c:pt idx="84973">
                  <c:v>42486.5</c:v>
                </c:pt>
                <c:pt idx="84974">
                  <c:v>42487</c:v>
                </c:pt>
                <c:pt idx="84975">
                  <c:v>42487.5</c:v>
                </c:pt>
                <c:pt idx="84976">
                  <c:v>42488</c:v>
                </c:pt>
                <c:pt idx="84977">
                  <c:v>42488.5</c:v>
                </c:pt>
                <c:pt idx="84978">
                  <c:v>42489</c:v>
                </c:pt>
                <c:pt idx="84979">
                  <c:v>42489.5</c:v>
                </c:pt>
                <c:pt idx="84980">
                  <c:v>42490</c:v>
                </c:pt>
                <c:pt idx="84981">
                  <c:v>42490.5</c:v>
                </c:pt>
                <c:pt idx="84982">
                  <c:v>42491</c:v>
                </c:pt>
                <c:pt idx="84983">
                  <c:v>42491.5</c:v>
                </c:pt>
                <c:pt idx="84984">
                  <c:v>42492</c:v>
                </c:pt>
                <c:pt idx="84985">
                  <c:v>42492.5</c:v>
                </c:pt>
                <c:pt idx="84986">
                  <c:v>42493</c:v>
                </c:pt>
                <c:pt idx="84987">
                  <c:v>42493.5</c:v>
                </c:pt>
                <c:pt idx="84988">
                  <c:v>42494</c:v>
                </c:pt>
                <c:pt idx="84989">
                  <c:v>42494.5</c:v>
                </c:pt>
                <c:pt idx="84990">
                  <c:v>42495</c:v>
                </c:pt>
                <c:pt idx="84991">
                  <c:v>42495.5</c:v>
                </c:pt>
                <c:pt idx="84992">
                  <c:v>42496</c:v>
                </c:pt>
                <c:pt idx="84993">
                  <c:v>42496.5</c:v>
                </c:pt>
                <c:pt idx="84994">
                  <c:v>42497</c:v>
                </c:pt>
                <c:pt idx="84995">
                  <c:v>42497.5</c:v>
                </c:pt>
                <c:pt idx="84996">
                  <c:v>42498</c:v>
                </c:pt>
                <c:pt idx="84997">
                  <c:v>42498.5</c:v>
                </c:pt>
                <c:pt idx="84998">
                  <c:v>42499</c:v>
                </c:pt>
                <c:pt idx="84999">
                  <c:v>42499.5</c:v>
                </c:pt>
                <c:pt idx="85000">
                  <c:v>42500</c:v>
                </c:pt>
                <c:pt idx="85001">
                  <c:v>42500.5</c:v>
                </c:pt>
                <c:pt idx="85002">
                  <c:v>42501</c:v>
                </c:pt>
                <c:pt idx="85003">
                  <c:v>42501.5</c:v>
                </c:pt>
                <c:pt idx="85004">
                  <c:v>42502</c:v>
                </c:pt>
                <c:pt idx="85005">
                  <c:v>42502.5</c:v>
                </c:pt>
                <c:pt idx="85006">
                  <c:v>42503</c:v>
                </c:pt>
                <c:pt idx="85007">
                  <c:v>42503.5</c:v>
                </c:pt>
                <c:pt idx="85008">
                  <c:v>42504</c:v>
                </c:pt>
                <c:pt idx="85009">
                  <c:v>42504.5</c:v>
                </c:pt>
                <c:pt idx="85010">
                  <c:v>42505</c:v>
                </c:pt>
                <c:pt idx="85011">
                  <c:v>42505.5</c:v>
                </c:pt>
                <c:pt idx="85012">
                  <c:v>42506</c:v>
                </c:pt>
                <c:pt idx="85013">
                  <c:v>42506.5</c:v>
                </c:pt>
                <c:pt idx="85014">
                  <c:v>42507</c:v>
                </c:pt>
                <c:pt idx="85015">
                  <c:v>42507.5</c:v>
                </c:pt>
                <c:pt idx="85016">
                  <c:v>42508</c:v>
                </c:pt>
                <c:pt idx="85017">
                  <c:v>42508.5</c:v>
                </c:pt>
                <c:pt idx="85018">
                  <c:v>42509</c:v>
                </c:pt>
                <c:pt idx="85019">
                  <c:v>42509.5</c:v>
                </c:pt>
                <c:pt idx="85020">
                  <c:v>42510</c:v>
                </c:pt>
                <c:pt idx="85021">
                  <c:v>42510.5</c:v>
                </c:pt>
                <c:pt idx="85022">
                  <c:v>42511</c:v>
                </c:pt>
                <c:pt idx="85023">
                  <c:v>42511.5</c:v>
                </c:pt>
                <c:pt idx="85024">
                  <c:v>42512</c:v>
                </c:pt>
                <c:pt idx="85025">
                  <c:v>42512.5</c:v>
                </c:pt>
                <c:pt idx="85026">
                  <c:v>42513</c:v>
                </c:pt>
                <c:pt idx="85027">
                  <c:v>42513.5</c:v>
                </c:pt>
                <c:pt idx="85028">
                  <c:v>42514</c:v>
                </c:pt>
                <c:pt idx="85029">
                  <c:v>42514.5</c:v>
                </c:pt>
                <c:pt idx="85030">
                  <c:v>42515</c:v>
                </c:pt>
                <c:pt idx="85031">
                  <c:v>42515.5</c:v>
                </c:pt>
                <c:pt idx="85032">
                  <c:v>42516</c:v>
                </c:pt>
                <c:pt idx="85033">
                  <c:v>42516.5</c:v>
                </c:pt>
                <c:pt idx="85034">
                  <c:v>42517</c:v>
                </c:pt>
                <c:pt idx="85035">
                  <c:v>42517.5</c:v>
                </c:pt>
                <c:pt idx="85036">
                  <c:v>42518</c:v>
                </c:pt>
                <c:pt idx="85037">
                  <c:v>42518.5</c:v>
                </c:pt>
                <c:pt idx="85038">
                  <c:v>42519</c:v>
                </c:pt>
                <c:pt idx="85039">
                  <c:v>42519.5</c:v>
                </c:pt>
                <c:pt idx="85040">
                  <c:v>42520</c:v>
                </c:pt>
                <c:pt idx="85041">
                  <c:v>42520.5</c:v>
                </c:pt>
                <c:pt idx="85042">
                  <c:v>42521</c:v>
                </c:pt>
                <c:pt idx="85043">
                  <c:v>42521.5</c:v>
                </c:pt>
                <c:pt idx="85044">
                  <c:v>42522</c:v>
                </c:pt>
                <c:pt idx="85045">
                  <c:v>42522.5</c:v>
                </c:pt>
                <c:pt idx="85046">
                  <c:v>42523</c:v>
                </c:pt>
                <c:pt idx="85047">
                  <c:v>42523.5</c:v>
                </c:pt>
                <c:pt idx="85048">
                  <c:v>42524</c:v>
                </c:pt>
                <c:pt idx="85049">
                  <c:v>42524.5</c:v>
                </c:pt>
                <c:pt idx="85050">
                  <c:v>42525</c:v>
                </c:pt>
                <c:pt idx="85051">
                  <c:v>42525.5</c:v>
                </c:pt>
                <c:pt idx="85052">
                  <c:v>42526</c:v>
                </c:pt>
                <c:pt idx="85053">
                  <c:v>42526.5</c:v>
                </c:pt>
                <c:pt idx="85054">
                  <c:v>42527</c:v>
                </c:pt>
                <c:pt idx="85055">
                  <c:v>42527.5</c:v>
                </c:pt>
                <c:pt idx="85056">
                  <c:v>42528</c:v>
                </c:pt>
                <c:pt idx="85057">
                  <c:v>42528.5</c:v>
                </c:pt>
                <c:pt idx="85058">
                  <c:v>42529</c:v>
                </c:pt>
                <c:pt idx="85059">
                  <c:v>42529.5</c:v>
                </c:pt>
                <c:pt idx="85060">
                  <c:v>42530</c:v>
                </c:pt>
                <c:pt idx="85061">
                  <c:v>42530.5</c:v>
                </c:pt>
                <c:pt idx="85062">
                  <c:v>42531</c:v>
                </c:pt>
                <c:pt idx="85063">
                  <c:v>42531.5</c:v>
                </c:pt>
                <c:pt idx="85064">
                  <c:v>42532</c:v>
                </c:pt>
                <c:pt idx="85065">
                  <c:v>42532.5</c:v>
                </c:pt>
                <c:pt idx="85066">
                  <c:v>42533</c:v>
                </c:pt>
                <c:pt idx="85067">
                  <c:v>42533.5</c:v>
                </c:pt>
                <c:pt idx="85068">
                  <c:v>42534</c:v>
                </c:pt>
                <c:pt idx="85069">
                  <c:v>42534.5</c:v>
                </c:pt>
                <c:pt idx="85070">
                  <c:v>42535</c:v>
                </c:pt>
                <c:pt idx="85071">
                  <c:v>42535.5</c:v>
                </c:pt>
                <c:pt idx="85072">
                  <c:v>42536</c:v>
                </c:pt>
                <c:pt idx="85073">
                  <c:v>42536.5</c:v>
                </c:pt>
                <c:pt idx="85074">
                  <c:v>42537</c:v>
                </c:pt>
                <c:pt idx="85075">
                  <c:v>42537.5</c:v>
                </c:pt>
                <c:pt idx="85076">
                  <c:v>42538</c:v>
                </c:pt>
                <c:pt idx="85077">
                  <c:v>42538.5</c:v>
                </c:pt>
                <c:pt idx="85078">
                  <c:v>42539</c:v>
                </c:pt>
                <c:pt idx="85079">
                  <c:v>42539.5</c:v>
                </c:pt>
                <c:pt idx="85080">
                  <c:v>42540</c:v>
                </c:pt>
                <c:pt idx="85081">
                  <c:v>42540.5</c:v>
                </c:pt>
                <c:pt idx="85082">
                  <c:v>42541</c:v>
                </c:pt>
                <c:pt idx="85083">
                  <c:v>42541.5</c:v>
                </c:pt>
                <c:pt idx="85084">
                  <c:v>42542</c:v>
                </c:pt>
                <c:pt idx="85085">
                  <c:v>42542.5</c:v>
                </c:pt>
                <c:pt idx="85086">
                  <c:v>42543</c:v>
                </c:pt>
                <c:pt idx="85087">
                  <c:v>42543.5</c:v>
                </c:pt>
                <c:pt idx="85088">
                  <c:v>42544</c:v>
                </c:pt>
                <c:pt idx="85089">
                  <c:v>42544.5</c:v>
                </c:pt>
                <c:pt idx="85090">
                  <c:v>42545</c:v>
                </c:pt>
                <c:pt idx="85091">
                  <c:v>42545.5</c:v>
                </c:pt>
                <c:pt idx="85092">
                  <c:v>42546</c:v>
                </c:pt>
                <c:pt idx="85093">
                  <c:v>42546.5</c:v>
                </c:pt>
                <c:pt idx="85094">
                  <c:v>42547</c:v>
                </c:pt>
                <c:pt idx="85095">
                  <c:v>42547.5</c:v>
                </c:pt>
                <c:pt idx="85096">
                  <c:v>42548</c:v>
                </c:pt>
                <c:pt idx="85097">
                  <c:v>42548.5</c:v>
                </c:pt>
                <c:pt idx="85098">
                  <c:v>42549</c:v>
                </c:pt>
                <c:pt idx="85099">
                  <c:v>42549.5</c:v>
                </c:pt>
                <c:pt idx="85100">
                  <c:v>42550</c:v>
                </c:pt>
                <c:pt idx="85101">
                  <c:v>42550.5</c:v>
                </c:pt>
                <c:pt idx="85102">
                  <c:v>42551</c:v>
                </c:pt>
                <c:pt idx="85103">
                  <c:v>42551.5</c:v>
                </c:pt>
                <c:pt idx="85104">
                  <c:v>42552</c:v>
                </c:pt>
                <c:pt idx="85105">
                  <c:v>42552.5</c:v>
                </c:pt>
                <c:pt idx="85106">
                  <c:v>42553</c:v>
                </c:pt>
                <c:pt idx="85107">
                  <c:v>42553.5</c:v>
                </c:pt>
                <c:pt idx="85108">
                  <c:v>42554</c:v>
                </c:pt>
                <c:pt idx="85109">
                  <c:v>42554.5</c:v>
                </c:pt>
                <c:pt idx="85110">
                  <c:v>42555</c:v>
                </c:pt>
                <c:pt idx="85111">
                  <c:v>42555.5</c:v>
                </c:pt>
                <c:pt idx="85112">
                  <c:v>42556</c:v>
                </c:pt>
                <c:pt idx="85113">
                  <c:v>42556.5</c:v>
                </c:pt>
                <c:pt idx="85114">
                  <c:v>42557</c:v>
                </c:pt>
                <c:pt idx="85115">
                  <c:v>42557.5</c:v>
                </c:pt>
                <c:pt idx="85116">
                  <c:v>42558</c:v>
                </c:pt>
                <c:pt idx="85117">
                  <c:v>42558.5</c:v>
                </c:pt>
                <c:pt idx="85118">
                  <c:v>42559</c:v>
                </c:pt>
                <c:pt idx="85119">
                  <c:v>42559.5</c:v>
                </c:pt>
                <c:pt idx="85120">
                  <c:v>42560</c:v>
                </c:pt>
                <c:pt idx="85121">
                  <c:v>42560.5</c:v>
                </c:pt>
                <c:pt idx="85122">
                  <c:v>42561</c:v>
                </c:pt>
                <c:pt idx="85123">
                  <c:v>42561.5</c:v>
                </c:pt>
                <c:pt idx="85124">
                  <c:v>42562</c:v>
                </c:pt>
                <c:pt idx="85125">
                  <c:v>42562.5</c:v>
                </c:pt>
                <c:pt idx="85126">
                  <c:v>42563</c:v>
                </c:pt>
                <c:pt idx="85127">
                  <c:v>42563.5</c:v>
                </c:pt>
                <c:pt idx="85128">
                  <c:v>42564</c:v>
                </c:pt>
                <c:pt idx="85129">
                  <c:v>42564.5</c:v>
                </c:pt>
                <c:pt idx="85130">
                  <c:v>42565</c:v>
                </c:pt>
                <c:pt idx="85131">
                  <c:v>42565.5</c:v>
                </c:pt>
                <c:pt idx="85132">
                  <c:v>42566</c:v>
                </c:pt>
                <c:pt idx="85133">
                  <c:v>42566.5</c:v>
                </c:pt>
                <c:pt idx="85134">
                  <c:v>42567</c:v>
                </c:pt>
                <c:pt idx="85135">
                  <c:v>42567.5</c:v>
                </c:pt>
                <c:pt idx="85136">
                  <c:v>42568</c:v>
                </c:pt>
                <c:pt idx="85137">
                  <c:v>42568.5</c:v>
                </c:pt>
                <c:pt idx="85138">
                  <c:v>42569</c:v>
                </c:pt>
                <c:pt idx="85139">
                  <c:v>42569.5</c:v>
                </c:pt>
                <c:pt idx="85140">
                  <c:v>42570</c:v>
                </c:pt>
                <c:pt idx="85141">
                  <c:v>42570.5</c:v>
                </c:pt>
                <c:pt idx="85142">
                  <c:v>42571</c:v>
                </c:pt>
                <c:pt idx="85143">
                  <c:v>42571.5</c:v>
                </c:pt>
                <c:pt idx="85144">
                  <c:v>42572</c:v>
                </c:pt>
                <c:pt idx="85145">
                  <c:v>42572.5</c:v>
                </c:pt>
                <c:pt idx="85146">
                  <c:v>42573</c:v>
                </c:pt>
                <c:pt idx="85147">
                  <c:v>42573.5</c:v>
                </c:pt>
                <c:pt idx="85148">
                  <c:v>42574</c:v>
                </c:pt>
                <c:pt idx="85149">
                  <c:v>42574.5</c:v>
                </c:pt>
                <c:pt idx="85150">
                  <c:v>42575</c:v>
                </c:pt>
                <c:pt idx="85151">
                  <c:v>42575.5</c:v>
                </c:pt>
                <c:pt idx="85152">
                  <c:v>42576</c:v>
                </c:pt>
                <c:pt idx="85153">
                  <c:v>42576.5</c:v>
                </c:pt>
                <c:pt idx="85154">
                  <c:v>42577</c:v>
                </c:pt>
                <c:pt idx="85155">
                  <c:v>42577.5</c:v>
                </c:pt>
                <c:pt idx="85156">
                  <c:v>42578</c:v>
                </c:pt>
                <c:pt idx="85157">
                  <c:v>42578.5</c:v>
                </c:pt>
                <c:pt idx="85158">
                  <c:v>42579</c:v>
                </c:pt>
                <c:pt idx="85159">
                  <c:v>42579.5</c:v>
                </c:pt>
                <c:pt idx="85160">
                  <c:v>42580</c:v>
                </c:pt>
                <c:pt idx="85161">
                  <c:v>42580.5</c:v>
                </c:pt>
                <c:pt idx="85162">
                  <c:v>42581</c:v>
                </c:pt>
                <c:pt idx="85163">
                  <c:v>42581.5</c:v>
                </c:pt>
                <c:pt idx="85164">
                  <c:v>42582</c:v>
                </c:pt>
                <c:pt idx="85165">
                  <c:v>42582.5</c:v>
                </c:pt>
                <c:pt idx="85166">
                  <c:v>42583</c:v>
                </c:pt>
                <c:pt idx="85167">
                  <c:v>42583.5</c:v>
                </c:pt>
                <c:pt idx="85168">
                  <c:v>42584</c:v>
                </c:pt>
                <c:pt idx="85169">
                  <c:v>42584.5</c:v>
                </c:pt>
                <c:pt idx="85170">
                  <c:v>42585</c:v>
                </c:pt>
                <c:pt idx="85171">
                  <c:v>42585.5</c:v>
                </c:pt>
                <c:pt idx="85172">
                  <c:v>42586</c:v>
                </c:pt>
                <c:pt idx="85173">
                  <c:v>42586.5</c:v>
                </c:pt>
                <c:pt idx="85174">
                  <c:v>42587</c:v>
                </c:pt>
                <c:pt idx="85175">
                  <c:v>42587.5</c:v>
                </c:pt>
                <c:pt idx="85176">
                  <c:v>42588</c:v>
                </c:pt>
                <c:pt idx="85177">
                  <c:v>42588.5</c:v>
                </c:pt>
                <c:pt idx="85178">
                  <c:v>42589</c:v>
                </c:pt>
                <c:pt idx="85179">
                  <c:v>42589.5</c:v>
                </c:pt>
                <c:pt idx="85180">
                  <c:v>42590</c:v>
                </c:pt>
                <c:pt idx="85181">
                  <c:v>42590.5</c:v>
                </c:pt>
                <c:pt idx="85182">
                  <c:v>42591</c:v>
                </c:pt>
                <c:pt idx="85183">
                  <c:v>42591.5</c:v>
                </c:pt>
                <c:pt idx="85184">
                  <c:v>42592</c:v>
                </c:pt>
                <c:pt idx="85185">
                  <c:v>42592.5</c:v>
                </c:pt>
                <c:pt idx="85186">
                  <c:v>42593</c:v>
                </c:pt>
                <c:pt idx="85187">
                  <c:v>42593.5</c:v>
                </c:pt>
                <c:pt idx="85188">
                  <c:v>42594</c:v>
                </c:pt>
                <c:pt idx="85189">
                  <c:v>42594.5</c:v>
                </c:pt>
                <c:pt idx="85190">
                  <c:v>42595</c:v>
                </c:pt>
                <c:pt idx="85191">
                  <c:v>42595.5</c:v>
                </c:pt>
                <c:pt idx="85192">
                  <c:v>42596</c:v>
                </c:pt>
                <c:pt idx="85193">
                  <c:v>42596.5</c:v>
                </c:pt>
                <c:pt idx="85194">
                  <c:v>42597</c:v>
                </c:pt>
                <c:pt idx="85195">
                  <c:v>42597.5</c:v>
                </c:pt>
                <c:pt idx="85196">
                  <c:v>42598</c:v>
                </c:pt>
                <c:pt idx="85197">
                  <c:v>42598.5</c:v>
                </c:pt>
                <c:pt idx="85198">
                  <c:v>42599</c:v>
                </c:pt>
                <c:pt idx="85199">
                  <c:v>42599.5</c:v>
                </c:pt>
                <c:pt idx="85200">
                  <c:v>42600</c:v>
                </c:pt>
                <c:pt idx="85201">
                  <c:v>42600.5</c:v>
                </c:pt>
                <c:pt idx="85202">
                  <c:v>42601</c:v>
                </c:pt>
                <c:pt idx="85203">
                  <c:v>42601.5</c:v>
                </c:pt>
                <c:pt idx="85204">
                  <c:v>42602</c:v>
                </c:pt>
                <c:pt idx="85205">
                  <c:v>42602.5</c:v>
                </c:pt>
                <c:pt idx="85206">
                  <c:v>42603</c:v>
                </c:pt>
                <c:pt idx="85207">
                  <c:v>42603.5</c:v>
                </c:pt>
                <c:pt idx="85208">
                  <c:v>42604</c:v>
                </c:pt>
                <c:pt idx="85209">
                  <c:v>42604.5</c:v>
                </c:pt>
                <c:pt idx="85210">
                  <c:v>42605</c:v>
                </c:pt>
                <c:pt idx="85211">
                  <c:v>42605.5</c:v>
                </c:pt>
                <c:pt idx="85212">
                  <c:v>42606</c:v>
                </c:pt>
                <c:pt idx="85213">
                  <c:v>42606.5</c:v>
                </c:pt>
                <c:pt idx="85214">
                  <c:v>42607</c:v>
                </c:pt>
                <c:pt idx="85215">
                  <c:v>42607.5</c:v>
                </c:pt>
                <c:pt idx="85216">
                  <c:v>42608</c:v>
                </c:pt>
                <c:pt idx="85217">
                  <c:v>42608.5</c:v>
                </c:pt>
                <c:pt idx="85218">
                  <c:v>42609</c:v>
                </c:pt>
                <c:pt idx="85219">
                  <c:v>42609.5</c:v>
                </c:pt>
                <c:pt idx="85220">
                  <c:v>42610</c:v>
                </c:pt>
                <c:pt idx="85221">
                  <c:v>42610.5</c:v>
                </c:pt>
                <c:pt idx="85222">
                  <c:v>42611</c:v>
                </c:pt>
                <c:pt idx="85223">
                  <c:v>42611.5</c:v>
                </c:pt>
                <c:pt idx="85224">
                  <c:v>42612</c:v>
                </c:pt>
                <c:pt idx="85225">
                  <c:v>42612.5</c:v>
                </c:pt>
                <c:pt idx="85226">
                  <c:v>42613</c:v>
                </c:pt>
                <c:pt idx="85227">
                  <c:v>42613.5</c:v>
                </c:pt>
                <c:pt idx="85228">
                  <c:v>42614</c:v>
                </c:pt>
                <c:pt idx="85229">
                  <c:v>42614.5</c:v>
                </c:pt>
                <c:pt idx="85230">
                  <c:v>42615</c:v>
                </c:pt>
                <c:pt idx="85231">
                  <c:v>42615.5</c:v>
                </c:pt>
                <c:pt idx="85232">
                  <c:v>42616</c:v>
                </c:pt>
                <c:pt idx="85233">
                  <c:v>42616.5</c:v>
                </c:pt>
                <c:pt idx="85234">
                  <c:v>42617</c:v>
                </c:pt>
                <c:pt idx="85235">
                  <c:v>42617.5</c:v>
                </c:pt>
                <c:pt idx="85236">
                  <c:v>42618</c:v>
                </c:pt>
                <c:pt idx="85237">
                  <c:v>42618.5</c:v>
                </c:pt>
                <c:pt idx="85238">
                  <c:v>42619</c:v>
                </c:pt>
                <c:pt idx="85239">
                  <c:v>42619.5</c:v>
                </c:pt>
                <c:pt idx="85240">
                  <c:v>42620</c:v>
                </c:pt>
                <c:pt idx="85241">
                  <c:v>42620.5</c:v>
                </c:pt>
                <c:pt idx="85242">
                  <c:v>42621</c:v>
                </c:pt>
                <c:pt idx="85243">
                  <c:v>42621.5</c:v>
                </c:pt>
                <c:pt idx="85244">
                  <c:v>42622</c:v>
                </c:pt>
                <c:pt idx="85245">
                  <c:v>42622.5</c:v>
                </c:pt>
                <c:pt idx="85246">
                  <c:v>42623</c:v>
                </c:pt>
                <c:pt idx="85247">
                  <c:v>42623.5</c:v>
                </c:pt>
                <c:pt idx="85248">
                  <c:v>42624</c:v>
                </c:pt>
                <c:pt idx="85249">
                  <c:v>42624.5</c:v>
                </c:pt>
                <c:pt idx="85250">
                  <c:v>42625</c:v>
                </c:pt>
                <c:pt idx="85251">
                  <c:v>42625.5</c:v>
                </c:pt>
                <c:pt idx="85252">
                  <c:v>42626</c:v>
                </c:pt>
                <c:pt idx="85253">
                  <c:v>42626.5</c:v>
                </c:pt>
                <c:pt idx="85254">
                  <c:v>42627</c:v>
                </c:pt>
                <c:pt idx="85255">
                  <c:v>42627.5</c:v>
                </c:pt>
                <c:pt idx="85256">
                  <c:v>42628</c:v>
                </c:pt>
                <c:pt idx="85257">
                  <c:v>42628.5</c:v>
                </c:pt>
                <c:pt idx="85258">
                  <c:v>42629</c:v>
                </c:pt>
                <c:pt idx="85259">
                  <c:v>42629.5</c:v>
                </c:pt>
                <c:pt idx="85260">
                  <c:v>42630</c:v>
                </c:pt>
                <c:pt idx="85261">
                  <c:v>42630.5</c:v>
                </c:pt>
                <c:pt idx="85262">
                  <c:v>42631</c:v>
                </c:pt>
                <c:pt idx="85263">
                  <c:v>42631.5</c:v>
                </c:pt>
                <c:pt idx="85264">
                  <c:v>42632</c:v>
                </c:pt>
                <c:pt idx="85265">
                  <c:v>42632.5</c:v>
                </c:pt>
                <c:pt idx="85266">
                  <c:v>42633</c:v>
                </c:pt>
                <c:pt idx="85267">
                  <c:v>42633.5</c:v>
                </c:pt>
                <c:pt idx="85268">
                  <c:v>42634</c:v>
                </c:pt>
                <c:pt idx="85269">
                  <c:v>42634.5</c:v>
                </c:pt>
                <c:pt idx="85270">
                  <c:v>42635</c:v>
                </c:pt>
                <c:pt idx="85271">
                  <c:v>42635.5</c:v>
                </c:pt>
                <c:pt idx="85272">
                  <c:v>42636</c:v>
                </c:pt>
                <c:pt idx="85273">
                  <c:v>42636.5</c:v>
                </c:pt>
                <c:pt idx="85274">
                  <c:v>42637</c:v>
                </c:pt>
                <c:pt idx="85275">
                  <c:v>42637.5</c:v>
                </c:pt>
                <c:pt idx="85276">
                  <c:v>42638</c:v>
                </c:pt>
                <c:pt idx="85277">
                  <c:v>42638.5</c:v>
                </c:pt>
                <c:pt idx="85278">
                  <c:v>42639</c:v>
                </c:pt>
                <c:pt idx="85279">
                  <c:v>42639.5</c:v>
                </c:pt>
                <c:pt idx="85280">
                  <c:v>42640</c:v>
                </c:pt>
                <c:pt idx="85281">
                  <c:v>42640.5</c:v>
                </c:pt>
                <c:pt idx="85282">
                  <c:v>42641</c:v>
                </c:pt>
                <c:pt idx="85283">
                  <c:v>42641.5</c:v>
                </c:pt>
                <c:pt idx="85284">
                  <c:v>42642</c:v>
                </c:pt>
                <c:pt idx="85285">
                  <c:v>42642.5</c:v>
                </c:pt>
                <c:pt idx="85286">
                  <c:v>42643</c:v>
                </c:pt>
                <c:pt idx="85287">
                  <c:v>42643.5</c:v>
                </c:pt>
                <c:pt idx="85288">
                  <c:v>42644</c:v>
                </c:pt>
                <c:pt idx="85289">
                  <c:v>42644.5</c:v>
                </c:pt>
                <c:pt idx="85290">
                  <c:v>42645</c:v>
                </c:pt>
                <c:pt idx="85291">
                  <c:v>42645.5</c:v>
                </c:pt>
                <c:pt idx="85292">
                  <c:v>42646</c:v>
                </c:pt>
                <c:pt idx="85293">
                  <c:v>42646.5</c:v>
                </c:pt>
                <c:pt idx="85294">
                  <c:v>42647</c:v>
                </c:pt>
                <c:pt idx="85295">
                  <c:v>42647.5</c:v>
                </c:pt>
                <c:pt idx="85296">
                  <c:v>42648</c:v>
                </c:pt>
                <c:pt idx="85297">
                  <c:v>42648.5</c:v>
                </c:pt>
                <c:pt idx="85298">
                  <c:v>42649</c:v>
                </c:pt>
                <c:pt idx="85299">
                  <c:v>42649.5</c:v>
                </c:pt>
                <c:pt idx="85300">
                  <c:v>42650</c:v>
                </c:pt>
                <c:pt idx="85301">
                  <c:v>42650.5</c:v>
                </c:pt>
                <c:pt idx="85302">
                  <c:v>42651</c:v>
                </c:pt>
                <c:pt idx="85303">
                  <c:v>42651.5</c:v>
                </c:pt>
                <c:pt idx="85304">
                  <c:v>42652</c:v>
                </c:pt>
                <c:pt idx="85305">
                  <c:v>42652.5</c:v>
                </c:pt>
                <c:pt idx="85306">
                  <c:v>42653</c:v>
                </c:pt>
                <c:pt idx="85307">
                  <c:v>42653.5</c:v>
                </c:pt>
                <c:pt idx="85308">
                  <c:v>42654</c:v>
                </c:pt>
                <c:pt idx="85309">
                  <c:v>42654.5</c:v>
                </c:pt>
                <c:pt idx="85310">
                  <c:v>42655</c:v>
                </c:pt>
                <c:pt idx="85311">
                  <c:v>42655.5</c:v>
                </c:pt>
                <c:pt idx="85312">
                  <c:v>42656</c:v>
                </c:pt>
                <c:pt idx="85313">
                  <c:v>42656.5</c:v>
                </c:pt>
                <c:pt idx="85314">
                  <c:v>42657</c:v>
                </c:pt>
                <c:pt idx="85315">
                  <c:v>42657.5</c:v>
                </c:pt>
                <c:pt idx="85316">
                  <c:v>42658</c:v>
                </c:pt>
                <c:pt idx="85317">
                  <c:v>42658.5</c:v>
                </c:pt>
                <c:pt idx="85318">
                  <c:v>42659</c:v>
                </c:pt>
                <c:pt idx="85319">
                  <c:v>42659.5</c:v>
                </c:pt>
                <c:pt idx="85320">
                  <c:v>42660</c:v>
                </c:pt>
                <c:pt idx="85321">
                  <c:v>42660.5</c:v>
                </c:pt>
                <c:pt idx="85322">
                  <c:v>42661</c:v>
                </c:pt>
                <c:pt idx="85323">
                  <c:v>42661.5</c:v>
                </c:pt>
                <c:pt idx="85324">
                  <c:v>42662</c:v>
                </c:pt>
                <c:pt idx="85325">
                  <c:v>42662.5</c:v>
                </c:pt>
                <c:pt idx="85326">
                  <c:v>42663</c:v>
                </c:pt>
                <c:pt idx="85327">
                  <c:v>42663.5</c:v>
                </c:pt>
                <c:pt idx="85328">
                  <c:v>42664</c:v>
                </c:pt>
                <c:pt idx="85329">
                  <c:v>42664.5</c:v>
                </c:pt>
                <c:pt idx="85330">
                  <c:v>42665</c:v>
                </c:pt>
                <c:pt idx="85331">
                  <c:v>42665.5</c:v>
                </c:pt>
                <c:pt idx="85332">
                  <c:v>42666</c:v>
                </c:pt>
                <c:pt idx="85333">
                  <c:v>42666.5</c:v>
                </c:pt>
                <c:pt idx="85334">
                  <c:v>42667</c:v>
                </c:pt>
                <c:pt idx="85335">
                  <c:v>42667.5</c:v>
                </c:pt>
                <c:pt idx="85336">
                  <c:v>42668</c:v>
                </c:pt>
                <c:pt idx="85337">
                  <c:v>42668.5</c:v>
                </c:pt>
                <c:pt idx="85338">
                  <c:v>42669</c:v>
                </c:pt>
                <c:pt idx="85339">
                  <c:v>42669.5</c:v>
                </c:pt>
                <c:pt idx="85340">
                  <c:v>42670</c:v>
                </c:pt>
                <c:pt idx="85341">
                  <c:v>42670.5</c:v>
                </c:pt>
                <c:pt idx="85342">
                  <c:v>42671</c:v>
                </c:pt>
                <c:pt idx="85343">
                  <c:v>42671.5</c:v>
                </c:pt>
                <c:pt idx="85344">
                  <c:v>42672</c:v>
                </c:pt>
                <c:pt idx="85345">
                  <c:v>42672.5</c:v>
                </c:pt>
                <c:pt idx="85346">
                  <c:v>42673</c:v>
                </c:pt>
                <c:pt idx="85347">
                  <c:v>42673.5</c:v>
                </c:pt>
                <c:pt idx="85348">
                  <c:v>42674</c:v>
                </c:pt>
                <c:pt idx="85349">
                  <c:v>42674.5</c:v>
                </c:pt>
                <c:pt idx="85350">
                  <c:v>42675</c:v>
                </c:pt>
                <c:pt idx="85351">
                  <c:v>42675.5</c:v>
                </c:pt>
                <c:pt idx="85352">
                  <c:v>42676</c:v>
                </c:pt>
                <c:pt idx="85353">
                  <c:v>42676.5</c:v>
                </c:pt>
                <c:pt idx="85354">
                  <c:v>42677</c:v>
                </c:pt>
                <c:pt idx="85355">
                  <c:v>42677.5</c:v>
                </c:pt>
                <c:pt idx="85356">
                  <c:v>42678</c:v>
                </c:pt>
                <c:pt idx="85357">
                  <c:v>42678.5</c:v>
                </c:pt>
                <c:pt idx="85358">
                  <c:v>42679</c:v>
                </c:pt>
                <c:pt idx="85359">
                  <c:v>42679.5</c:v>
                </c:pt>
                <c:pt idx="85360">
                  <c:v>42680</c:v>
                </c:pt>
                <c:pt idx="85361">
                  <c:v>42680.5</c:v>
                </c:pt>
                <c:pt idx="85362">
                  <c:v>42681</c:v>
                </c:pt>
                <c:pt idx="85363">
                  <c:v>42681.5</c:v>
                </c:pt>
                <c:pt idx="85364">
                  <c:v>42682</c:v>
                </c:pt>
                <c:pt idx="85365">
                  <c:v>42682.5</c:v>
                </c:pt>
                <c:pt idx="85366">
                  <c:v>42683</c:v>
                </c:pt>
                <c:pt idx="85367">
                  <c:v>42683.5</c:v>
                </c:pt>
                <c:pt idx="85368">
                  <c:v>42684</c:v>
                </c:pt>
                <c:pt idx="85369">
                  <c:v>42684.5</c:v>
                </c:pt>
                <c:pt idx="85370">
                  <c:v>42685</c:v>
                </c:pt>
                <c:pt idx="85371">
                  <c:v>42685.5</c:v>
                </c:pt>
                <c:pt idx="85372">
                  <c:v>42686</c:v>
                </c:pt>
                <c:pt idx="85373">
                  <c:v>42686.5</c:v>
                </c:pt>
                <c:pt idx="85374">
                  <c:v>42687</c:v>
                </c:pt>
                <c:pt idx="85375">
                  <c:v>42687.5</c:v>
                </c:pt>
                <c:pt idx="85376">
                  <c:v>42688</c:v>
                </c:pt>
                <c:pt idx="85377">
                  <c:v>42688.5</c:v>
                </c:pt>
                <c:pt idx="85378">
                  <c:v>42689</c:v>
                </c:pt>
                <c:pt idx="85379">
                  <c:v>42689.5</c:v>
                </c:pt>
                <c:pt idx="85380">
                  <c:v>42690</c:v>
                </c:pt>
                <c:pt idx="85381">
                  <c:v>42690.5</c:v>
                </c:pt>
                <c:pt idx="85382">
                  <c:v>42691</c:v>
                </c:pt>
                <c:pt idx="85383">
                  <c:v>42691.5</c:v>
                </c:pt>
                <c:pt idx="85384">
                  <c:v>42692</c:v>
                </c:pt>
                <c:pt idx="85385">
                  <c:v>42692.5</c:v>
                </c:pt>
                <c:pt idx="85386">
                  <c:v>42693</c:v>
                </c:pt>
                <c:pt idx="85387">
                  <c:v>42693.5</c:v>
                </c:pt>
                <c:pt idx="85388">
                  <c:v>42694</c:v>
                </c:pt>
                <c:pt idx="85389">
                  <c:v>42694.5</c:v>
                </c:pt>
                <c:pt idx="85390">
                  <c:v>42695</c:v>
                </c:pt>
                <c:pt idx="85391">
                  <c:v>42695.5</c:v>
                </c:pt>
                <c:pt idx="85392">
                  <c:v>42696</c:v>
                </c:pt>
                <c:pt idx="85393">
                  <c:v>42696.5</c:v>
                </c:pt>
                <c:pt idx="85394">
                  <c:v>42697</c:v>
                </c:pt>
                <c:pt idx="85395">
                  <c:v>42697.5</c:v>
                </c:pt>
                <c:pt idx="85396">
                  <c:v>42698</c:v>
                </c:pt>
                <c:pt idx="85397">
                  <c:v>42698.5</c:v>
                </c:pt>
                <c:pt idx="85398">
                  <c:v>42699</c:v>
                </c:pt>
                <c:pt idx="85399">
                  <c:v>42699.5</c:v>
                </c:pt>
                <c:pt idx="85400">
                  <c:v>42700</c:v>
                </c:pt>
                <c:pt idx="85401">
                  <c:v>42700.5</c:v>
                </c:pt>
                <c:pt idx="85402">
                  <c:v>42701</c:v>
                </c:pt>
                <c:pt idx="85403">
                  <c:v>42701.5</c:v>
                </c:pt>
                <c:pt idx="85404">
                  <c:v>42702</c:v>
                </c:pt>
                <c:pt idx="85405">
                  <c:v>42702.5</c:v>
                </c:pt>
                <c:pt idx="85406">
                  <c:v>42703</c:v>
                </c:pt>
                <c:pt idx="85407">
                  <c:v>42703.5</c:v>
                </c:pt>
                <c:pt idx="85408">
                  <c:v>42704</c:v>
                </c:pt>
                <c:pt idx="85409">
                  <c:v>42704.5</c:v>
                </c:pt>
                <c:pt idx="85410">
                  <c:v>42705</c:v>
                </c:pt>
                <c:pt idx="85411">
                  <c:v>42705.5</c:v>
                </c:pt>
                <c:pt idx="85412">
                  <c:v>42706</c:v>
                </c:pt>
                <c:pt idx="85413">
                  <c:v>42706.5</c:v>
                </c:pt>
                <c:pt idx="85414">
                  <c:v>42707</c:v>
                </c:pt>
                <c:pt idx="85415">
                  <c:v>42707.5</c:v>
                </c:pt>
                <c:pt idx="85416">
                  <c:v>42708</c:v>
                </c:pt>
                <c:pt idx="85417">
                  <c:v>42708.5</c:v>
                </c:pt>
                <c:pt idx="85418">
                  <c:v>42709</c:v>
                </c:pt>
                <c:pt idx="85419">
                  <c:v>42709.5</c:v>
                </c:pt>
                <c:pt idx="85420">
                  <c:v>42710</c:v>
                </c:pt>
                <c:pt idx="85421">
                  <c:v>42710.5</c:v>
                </c:pt>
                <c:pt idx="85422">
                  <c:v>42711</c:v>
                </c:pt>
                <c:pt idx="85423">
                  <c:v>42711.5</c:v>
                </c:pt>
                <c:pt idx="85424">
                  <c:v>42712</c:v>
                </c:pt>
                <c:pt idx="85425">
                  <c:v>42712.5</c:v>
                </c:pt>
                <c:pt idx="85426">
                  <c:v>42713</c:v>
                </c:pt>
                <c:pt idx="85427">
                  <c:v>42713.5</c:v>
                </c:pt>
                <c:pt idx="85428">
                  <c:v>42714</c:v>
                </c:pt>
                <c:pt idx="85429">
                  <c:v>42714.5</c:v>
                </c:pt>
                <c:pt idx="85430">
                  <c:v>42715</c:v>
                </c:pt>
                <c:pt idx="85431">
                  <c:v>42715.5</c:v>
                </c:pt>
                <c:pt idx="85432">
                  <c:v>42716</c:v>
                </c:pt>
                <c:pt idx="85433">
                  <c:v>42716.5</c:v>
                </c:pt>
                <c:pt idx="85434">
                  <c:v>42717</c:v>
                </c:pt>
                <c:pt idx="85435">
                  <c:v>42717.5</c:v>
                </c:pt>
                <c:pt idx="85436">
                  <c:v>42718</c:v>
                </c:pt>
                <c:pt idx="85437">
                  <c:v>42718.5</c:v>
                </c:pt>
                <c:pt idx="85438">
                  <c:v>42719</c:v>
                </c:pt>
                <c:pt idx="85439">
                  <c:v>42719.5</c:v>
                </c:pt>
                <c:pt idx="85440">
                  <c:v>42720</c:v>
                </c:pt>
                <c:pt idx="85441">
                  <c:v>42720.5</c:v>
                </c:pt>
                <c:pt idx="85442">
                  <c:v>42721</c:v>
                </c:pt>
                <c:pt idx="85443">
                  <c:v>42721.5</c:v>
                </c:pt>
                <c:pt idx="85444">
                  <c:v>42722</c:v>
                </c:pt>
                <c:pt idx="85445">
                  <c:v>42722.5</c:v>
                </c:pt>
                <c:pt idx="85446">
                  <c:v>42723</c:v>
                </c:pt>
                <c:pt idx="85447">
                  <c:v>42723.5</c:v>
                </c:pt>
                <c:pt idx="85448">
                  <c:v>42724</c:v>
                </c:pt>
                <c:pt idx="85449">
                  <c:v>42724.5</c:v>
                </c:pt>
                <c:pt idx="85450">
                  <c:v>42725</c:v>
                </c:pt>
                <c:pt idx="85451">
                  <c:v>42725.5</c:v>
                </c:pt>
                <c:pt idx="85452">
                  <c:v>42726</c:v>
                </c:pt>
                <c:pt idx="85453">
                  <c:v>42726.5</c:v>
                </c:pt>
                <c:pt idx="85454">
                  <c:v>42727</c:v>
                </c:pt>
                <c:pt idx="85455">
                  <c:v>42727.5</c:v>
                </c:pt>
                <c:pt idx="85456">
                  <c:v>42728</c:v>
                </c:pt>
                <c:pt idx="85457">
                  <c:v>42728.5</c:v>
                </c:pt>
                <c:pt idx="85458">
                  <c:v>42729</c:v>
                </c:pt>
                <c:pt idx="85459">
                  <c:v>42729.5</c:v>
                </c:pt>
                <c:pt idx="85460">
                  <c:v>42730</c:v>
                </c:pt>
                <c:pt idx="85461">
                  <c:v>42730.5</c:v>
                </c:pt>
                <c:pt idx="85462">
                  <c:v>42731</c:v>
                </c:pt>
                <c:pt idx="85463">
                  <c:v>42731.5</c:v>
                </c:pt>
                <c:pt idx="85464">
                  <c:v>42732</c:v>
                </c:pt>
                <c:pt idx="85465">
                  <c:v>42732.5</c:v>
                </c:pt>
                <c:pt idx="85466">
                  <c:v>42733</c:v>
                </c:pt>
                <c:pt idx="85467">
                  <c:v>42733.5</c:v>
                </c:pt>
                <c:pt idx="85468">
                  <c:v>42734</c:v>
                </c:pt>
                <c:pt idx="85469">
                  <c:v>42734.5</c:v>
                </c:pt>
                <c:pt idx="85470">
                  <c:v>42735</c:v>
                </c:pt>
                <c:pt idx="85471">
                  <c:v>42735.5</c:v>
                </c:pt>
                <c:pt idx="85472">
                  <c:v>42736</c:v>
                </c:pt>
                <c:pt idx="85473">
                  <c:v>42736.5</c:v>
                </c:pt>
                <c:pt idx="85474">
                  <c:v>42737</c:v>
                </c:pt>
                <c:pt idx="85475">
                  <c:v>42737.5</c:v>
                </c:pt>
                <c:pt idx="85476">
                  <c:v>42738</c:v>
                </c:pt>
                <c:pt idx="85477">
                  <c:v>42738.5</c:v>
                </c:pt>
                <c:pt idx="85478">
                  <c:v>42739</c:v>
                </c:pt>
                <c:pt idx="85479">
                  <c:v>42739.5</c:v>
                </c:pt>
                <c:pt idx="85480">
                  <c:v>42740</c:v>
                </c:pt>
                <c:pt idx="85481">
                  <c:v>42740.5</c:v>
                </c:pt>
                <c:pt idx="85482">
                  <c:v>42741</c:v>
                </c:pt>
                <c:pt idx="85483">
                  <c:v>42741.5</c:v>
                </c:pt>
                <c:pt idx="85484">
                  <c:v>42742</c:v>
                </c:pt>
                <c:pt idx="85485">
                  <c:v>42742.5</c:v>
                </c:pt>
                <c:pt idx="85486">
                  <c:v>42743</c:v>
                </c:pt>
                <c:pt idx="85487">
                  <c:v>42743.5</c:v>
                </c:pt>
                <c:pt idx="85488">
                  <c:v>42744</c:v>
                </c:pt>
                <c:pt idx="85489">
                  <c:v>42744.5</c:v>
                </c:pt>
                <c:pt idx="85490">
                  <c:v>42745</c:v>
                </c:pt>
                <c:pt idx="85491">
                  <c:v>42745.5</c:v>
                </c:pt>
                <c:pt idx="85492">
                  <c:v>42746</c:v>
                </c:pt>
                <c:pt idx="85493">
                  <c:v>42746.5</c:v>
                </c:pt>
                <c:pt idx="85494">
                  <c:v>42747</c:v>
                </c:pt>
                <c:pt idx="85495">
                  <c:v>42747.5</c:v>
                </c:pt>
                <c:pt idx="85496">
                  <c:v>42748</c:v>
                </c:pt>
                <c:pt idx="85497">
                  <c:v>42748.5</c:v>
                </c:pt>
                <c:pt idx="85498">
                  <c:v>42749</c:v>
                </c:pt>
                <c:pt idx="85499">
                  <c:v>42749.5</c:v>
                </c:pt>
                <c:pt idx="85500">
                  <c:v>42750</c:v>
                </c:pt>
                <c:pt idx="85501">
                  <c:v>42750.5</c:v>
                </c:pt>
                <c:pt idx="85502">
                  <c:v>42751</c:v>
                </c:pt>
                <c:pt idx="85503">
                  <c:v>42751.5</c:v>
                </c:pt>
                <c:pt idx="85504">
                  <c:v>42752</c:v>
                </c:pt>
                <c:pt idx="85505">
                  <c:v>42752.5</c:v>
                </c:pt>
                <c:pt idx="85506">
                  <c:v>42753</c:v>
                </c:pt>
                <c:pt idx="85507">
                  <c:v>42753.5</c:v>
                </c:pt>
                <c:pt idx="85508">
                  <c:v>42754</c:v>
                </c:pt>
                <c:pt idx="85509">
                  <c:v>42754.5</c:v>
                </c:pt>
                <c:pt idx="85510">
                  <c:v>42755</c:v>
                </c:pt>
                <c:pt idx="85511">
                  <c:v>42755.5</c:v>
                </c:pt>
                <c:pt idx="85512">
                  <c:v>42756</c:v>
                </c:pt>
                <c:pt idx="85513">
                  <c:v>42756.5</c:v>
                </c:pt>
                <c:pt idx="85514">
                  <c:v>42757</c:v>
                </c:pt>
                <c:pt idx="85515">
                  <c:v>42757.5</c:v>
                </c:pt>
                <c:pt idx="85516">
                  <c:v>42758</c:v>
                </c:pt>
                <c:pt idx="85517">
                  <c:v>42758.5</c:v>
                </c:pt>
                <c:pt idx="85518">
                  <c:v>42759</c:v>
                </c:pt>
                <c:pt idx="85519">
                  <c:v>42759.5</c:v>
                </c:pt>
                <c:pt idx="85520">
                  <c:v>42760</c:v>
                </c:pt>
                <c:pt idx="85521">
                  <c:v>42760.5</c:v>
                </c:pt>
                <c:pt idx="85522">
                  <c:v>42761</c:v>
                </c:pt>
                <c:pt idx="85523">
                  <c:v>42761.5</c:v>
                </c:pt>
                <c:pt idx="85524">
                  <c:v>42762</c:v>
                </c:pt>
                <c:pt idx="85525">
                  <c:v>42762.5</c:v>
                </c:pt>
                <c:pt idx="85526">
                  <c:v>42763</c:v>
                </c:pt>
                <c:pt idx="85527">
                  <c:v>42763.5</c:v>
                </c:pt>
                <c:pt idx="85528">
                  <c:v>42764</c:v>
                </c:pt>
                <c:pt idx="85529">
                  <c:v>42764.5</c:v>
                </c:pt>
                <c:pt idx="85530">
                  <c:v>42765</c:v>
                </c:pt>
                <c:pt idx="85531">
                  <c:v>42765.5</c:v>
                </c:pt>
                <c:pt idx="85532">
                  <c:v>42766</c:v>
                </c:pt>
                <c:pt idx="85533">
                  <c:v>42766.5</c:v>
                </c:pt>
                <c:pt idx="85534">
                  <c:v>42767</c:v>
                </c:pt>
                <c:pt idx="85535">
                  <c:v>42767.5</c:v>
                </c:pt>
                <c:pt idx="85536">
                  <c:v>42768</c:v>
                </c:pt>
                <c:pt idx="85537">
                  <c:v>42768.5</c:v>
                </c:pt>
                <c:pt idx="85538">
                  <c:v>42769</c:v>
                </c:pt>
                <c:pt idx="85539">
                  <c:v>42769.5</c:v>
                </c:pt>
                <c:pt idx="85540">
                  <c:v>42770</c:v>
                </c:pt>
                <c:pt idx="85541">
                  <c:v>42770.5</c:v>
                </c:pt>
                <c:pt idx="85542">
                  <c:v>42771</c:v>
                </c:pt>
                <c:pt idx="85543">
                  <c:v>42771.5</c:v>
                </c:pt>
                <c:pt idx="85544">
                  <c:v>42772</c:v>
                </c:pt>
                <c:pt idx="85545">
                  <c:v>42772.5</c:v>
                </c:pt>
                <c:pt idx="85546">
                  <c:v>42773</c:v>
                </c:pt>
                <c:pt idx="85547">
                  <c:v>42773.5</c:v>
                </c:pt>
                <c:pt idx="85548">
                  <c:v>42774</c:v>
                </c:pt>
                <c:pt idx="85549">
                  <c:v>42774.5</c:v>
                </c:pt>
                <c:pt idx="85550">
                  <c:v>42775</c:v>
                </c:pt>
                <c:pt idx="85551">
                  <c:v>42775.5</c:v>
                </c:pt>
                <c:pt idx="85552">
                  <c:v>42776</c:v>
                </c:pt>
                <c:pt idx="85553">
                  <c:v>42776.5</c:v>
                </c:pt>
                <c:pt idx="85554">
                  <c:v>42777</c:v>
                </c:pt>
                <c:pt idx="85555">
                  <c:v>42777.5</c:v>
                </c:pt>
                <c:pt idx="85556">
                  <c:v>42778</c:v>
                </c:pt>
                <c:pt idx="85557">
                  <c:v>42778.5</c:v>
                </c:pt>
                <c:pt idx="85558">
                  <c:v>42779</c:v>
                </c:pt>
                <c:pt idx="85559">
                  <c:v>42779.5</c:v>
                </c:pt>
                <c:pt idx="85560">
                  <c:v>42780</c:v>
                </c:pt>
                <c:pt idx="85561">
                  <c:v>42780.5</c:v>
                </c:pt>
                <c:pt idx="85562">
                  <c:v>42781</c:v>
                </c:pt>
                <c:pt idx="85563">
                  <c:v>42781.5</c:v>
                </c:pt>
                <c:pt idx="85564">
                  <c:v>42782</c:v>
                </c:pt>
                <c:pt idx="85565">
                  <c:v>42782.5</c:v>
                </c:pt>
                <c:pt idx="85566">
                  <c:v>42783</c:v>
                </c:pt>
                <c:pt idx="85567">
                  <c:v>42783.5</c:v>
                </c:pt>
                <c:pt idx="85568">
                  <c:v>42784</c:v>
                </c:pt>
                <c:pt idx="85569">
                  <c:v>42784.5</c:v>
                </c:pt>
                <c:pt idx="85570">
                  <c:v>42785</c:v>
                </c:pt>
                <c:pt idx="85571">
                  <c:v>42785.5</c:v>
                </c:pt>
                <c:pt idx="85572">
                  <c:v>42786</c:v>
                </c:pt>
                <c:pt idx="85573">
                  <c:v>42786.5</c:v>
                </c:pt>
                <c:pt idx="85574">
                  <c:v>42787</c:v>
                </c:pt>
                <c:pt idx="85575">
                  <c:v>42787.5</c:v>
                </c:pt>
                <c:pt idx="85576">
                  <c:v>42788</c:v>
                </c:pt>
                <c:pt idx="85577">
                  <c:v>42788.5</c:v>
                </c:pt>
                <c:pt idx="85578">
                  <c:v>42789</c:v>
                </c:pt>
                <c:pt idx="85579">
                  <c:v>42789.5</c:v>
                </c:pt>
                <c:pt idx="85580">
                  <c:v>42790</c:v>
                </c:pt>
                <c:pt idx="85581">
                  <c:v>42790.5</c:v>
                </c:pt>
                <c:pt idx="85582">
                  <c:v>42791</c:v>
                </c:pt>
                <c:pt idx="85583">
                  <c:v>42791.5</c:v>
                </c:pt>
                <c:pt idx="85584">
                  <c:v>42792</c:v>
                </c:pt>
                <c:pt idx="85585">
                  <c:v>42792.5</c:v>
                </c:pt>
                <c:pt idx="85586">
                  <c:v>42793</c:v>
                </c:pt>
                <c:pt idx="85587">
                  <c:v>42793.5</c:v>
                </c:pt>
                <c:pt idx="85588">
                  <c:v>42794</c:v>
                </c:pt>
                <c:pt idx="85589">
                  <c:v>42794.5</c:v>
                </c:pt>
                <c:pt idx="85590">
                  <c:v>42795</c:v>
                </c:pt>
                <c:pt idx="85591">
                  <c:v>42795.5</c:v>
                </c:pt>
                <c:pt idx="85592">
                  <c:v>42796</c:v>
                </c:pt>
                <c:pt idx="85593">
                  <c:v>42796.5</c:v>
                </c:pt>
                <c:pt idx="85594">
                  <c:v>42797</c:v>
                </c:pt>
                <c:pt idx="85595">
                  <c:v>42797.5</c:v>
                </c:pt>
                <c:pt idx="85596">
                  <c:v>42798</c:v>
                </c:pt>
                <c:pt idx="85597">
                  <c:v>42798.5</c:v>
                </c:pt>
                <c:pt idx="85598">
                  <c:v>42799</c:v>
                </c:pt>
                <c:pt idx="85599">
                  <c:v>42799.5</c:v>
                </c:pt>
                <c:pt idx="85600">
                  <c:v>42800</c:v>
                </c:pt>
                <c:pt idx="85601">
                  <c:v>42800.5</c:v>
                </c:pt>
                <c:pt idx="85602">
                  <c:v>42801</c:v>
                </c:pt>
                <c:pt idx="85603">
                  <c:v>42801.5</c:v>
                </c:pt>
                <c:pt idx="85604">
                  <c:v>42802</c:v>
                </c:pt>
                <c:pt idx="85605">
                  <c:v>42802.5</c:v>
                </c:pt>
                <c:pt idx="85606">
                  <c:v>42803</c:v>
                </c:pt>
                <c:pt idx="85607">
                  <c:v>42803.5</c:v>
                </c:pt>
                <c:pt idx="85608">
                  <c:v>42804</c:v>
                </c:pt>
                <c:pt idx="85609">
                  <c:v>42804.5</c:v>
                </c:pt>
                <c:pt idx="85610">
                  <c:v>42805</c:v>
                </c:pt>
                <c:pt idx="85611">
                  <c:v>42805.5</c:v>
                </c:pt>
                <c:pt idx="85612">
                  <c:v>42806</c:v>
                </c:pt>
                <c:pt idx="85613">
                  <c:v>42806.5</c:v>
                </c:pt>
                <c:pt idx="85614">
                  <c:v>42807</c:v>
                </c:pt>
                <c:pt idx="85615">
                  <c:v>42807.5</c:v>
                </c:pt>
                <c:pt idx="85616">
                  <c:v>42808</c:v>
                </c:pt>
                <c:pt idx="85617">
                  <c:v>42808.5</c:v>
                </c:pt>
                <c:pt idx="85618">
                  <c:v>42809</c:v>
                </c:pt>
                <c:pt idx="85619">
                  <c:v>42809.5</c:v>
                </c:pt>
                <c:pt idx="85620">
                  <c:v>42810</c:v>
                </c:pt>
                <c:pt idx="85621">
                  <c:v>42810.5</c:v>
                </c:pt>
                <c:pt idx="85622">
                  <c:v>42811</c:v>
                </c:pt>
                <c:pt idx="85623">
                  <c:v>42811.5</c:v>
                </c:pt>
                <c:pt idx="85624">
                  <c:v>42812</c:v>
                </c:pt>
                <c:pt idx="85625">
                  <c:v>42812.5</c:v>
                </c:pt>
                <c:pt idx="85626">
                  <c:v>42813</c:v>
                </c:pt>
                <c:pt idx="85627">
                  <c:v>42813.5</c:v>
                </c:pt>
                <c:pt idx="85628">
                  <c:v>42814</c:v>
                </c:pt>
                <c:pt idx="85629">
                  <c:v>42814.5</c:v>
                </c:pt>
                <c:pt idx="85630">
                  <c:v>42815</c:v>
                </c:pt>
                <c:pt idx="85631">
                  <c:v>42815.5</c:v>
                </c:pt>
                <c:pt idx="85632">
                  <c:v>42816</c:v>
                </c:pt>
                <c:pt idx="85633">
                  <c:v>42816.5</c:v>
                </c:pt>
                <c:pt idx="85634">
                  <c:v>42817</c:v>
                </c:pt>
                <c:pt idx="85635">
                  <c:v>42817.5</c:v>
                </c:pt>
                <c:pt idx="85636">
                  <c:v>42818</c:v>
                </c:pt>
                <c:pt idx="85637">
                  <c:v>42818.5</c:v>
                </c:pt>
                <c:pt idx="85638">
                  <c:v>42819</c:v>
                </c:pt>
                <c:pt idx="85639">
                  <c:v>42819.5</c:v>
                </c:pt>
                <c:pt idx="85640">
                  <c:v>42820</c:v>
                </c:pt>
                <c:pt idx="85641">
                  <c:v>42820.5</c:v>
                </c:pt>
                <c:pt idx="85642">
                  <c:v>42821</c:v>
                </c:pt>
                <c:pt idx="85643">
                  <c:v>42821.5</c:v>
                </c:pt>
                <c:pt idx="85644">
                  <c:v>42822</c:v>
                </c:pt>
                <c:pt idx="85645">
                  <c:v>42822.5</c:v>
                </c:pt>
                <c:pt idx="85646">
                  <c:v>42823</c:v>
                </c:pt>
                <c:pt idx="85647">
                  <c:v>42823.5</c:v>
                </c:pt>
                <c:pt idx="85648">
                  <c:v>42824</c:v>
                </c:pt>
                <c:pt idx="85649">
                  <c:v>42824.5</c:v>
                </c:pt>
                <c:pt idx="85650">
                  <c:v>42825</c:v>
                </c:pt>
                <c:pt idx="85651">
                  <c:v>42825.5</c:v>
                </c:pt>
                <c:pt idx="85652">
                  <c:v>42826</c:v>
                </c:pt>
                <c:pt idx="85653">
                  <c:v>42826.5</c:v>
                </c:pt>
                <c:pt idx="85654">
                  <c:v>42827</c:v>
                </c:pt>
                <c:pt idx="85655">
                  <c:v>42827.5</c:v>
                </c:pt>
                <c:pt idx="85656">
                  <c:v>42828</c:v>
                </c:pt>
                <c:pt idx="85657">
                  <c:v>42828.5</c:v>
                </c:pt>
                <c:pt idx="85658">
                  <c:v>42829</c:v>
                </c:pt>
                <c:pt idx="85659">
                  <c:v>42829.5</c:v>
                </c:pt>
                <c:pt idx="85660">
                  <c:v>42830</c:v>
                </c:pt>
                <c:pt idx="85661">
                  <c:v>42830.5</c:v>
                </c:pt>
                <c:pt idx="85662">
                  <c:v>42831</c:v>
                </c:pt>
                <c:pt idx="85663">
                  <c:v>42831.5</c:v>
                </c:pt>
                <c:pt idx="85664">
                  <c:v>42832</c:v>
                </c:pt>
                <c:pt idx="85665">
                  <c:v>42832.5</c:v>
                </c:pt>
                <c:pt idx="85666">
                  <c:v>42833</c:v>
                </c:pt>
                <c:pt idx="85667">
                  <c:v>42833.5</c:v>
                </c:pt>
                <c:pt idx="85668">
                  <c:v>42834</c:v>
                </c:pt>
                <c:pt idx="85669">
                  <c:v>42834.5</c:v>
                </c:pt>
                <c:pt idx="85670">
                  <c:v>42835</c:v>
                </c:pt>
                <c:pt idx="85671">
                  <c:v>42835.5</c:v>
                </c:pt>
                <c:pt idx="85672">
                  <c:v>42836</c:v>
                </c:pt>
                <c:pt idx="85673">
                  <c:v>42836.5</c:v>
                </c:pt>
                <c:pt idx="85674">
                  <c:v>42837</c:v>
                </c:pt>
                <c:pt idx="85675">
                  <c:v>42837.5</c:v>
                </c:pt>
                <c:pt idx="85676">
                  <c:v>42838</c:v>
                </c:pt>
                <c:pt idx="85677">
                  <c:v>42838.5</c:v>
                </c:pt>
                <c:pt idx="85678">
                  <c:v>42839</c:v>
                </c:pt>
                <c:pt idx="85679">
                  <c:v>42839.5</c:v>
                </c:pt>
                <c:pt idx="85680">
                  <c:v>42840</c:v>
                </c:pt>
                <c:pt idx="85681">
                  <c:v>42840.5</c:v>
                </c:pt>
                <c:pt idx="85682">
                  <c:v>42841</c:v>
                </c:pt>
                <c:pt idx="85683">
                  <c:v>42841.5</c:v>
                </c:pt>
                <c:pt idx="85684">
                  <c:v>42842</c:v>
                </c:pt>
                <c:pt idx="85685">
                  <c:v>42842.5</c:v>
                </c:pt>
                <c:pt idx="85686">
                  <c:v>42843</c:v>
                </c:pt>
                <c:pt idx="85687">
                  <c:v>42843.5</c:v>
                </c:pt>
                <c:pt idx="85688">
                  <c:v>42844</c:v>
                </c:pt>
                <c:pt idx="85689">
                  <c:v>42844.5</c:v>
                </c:pt>
                <c:pt idx="85690">
                  <c:v>42845</c:v>
                </c:pt>
                <c:pt idx="85691">
                  <c:v>42845.5</c:v>
                </c:pt>
                <c:pt idx="85692">
                  <c:v>42846</c:v>
                </c:pt>
                <c:pt idx="85693">
                  <c:v>42846.5</c:v>
                </c:pt>
                <c:pt idx="85694">
                  <c:v>42847</c:v>
                </c:pt>
                <c:pt idx="85695">
                  <c:v>42847.5</c:v>
                </c:pt>
                <c:pt idx="85696">
                  <c:v>42848</c:v>
                </c:pt>
                <c:pt idx="85697">
                  <c:v>42848.5</c:v>
                </c:pt>
                <c:pt idx="85698">
                  <c:v>42849</c:v>
                </c:pt>
                <c:pt idx="85699">
                  <c:v>42849.5</c:v>
                </c:pt>
                <c:pt idx="85700">
                  <c:v>42850</c:v>
                </c:pt>
                <c:pt idx="85701">
                  <c:v>42850.5</c:v>
                </c:pt>
                <c:pt idx="85702">
                  <c:v>42851</c:v>
                </c:pt>
                <c:pt idx="85703">
                  <c:v>42851.5</c:v>
                </c:pt>
                <c:pt idx="85704">
                  <c:v>42852</c:v>
                </c:pt>
                <c:pt idx="85705">
                  <c:v>42852.5</c:v>
                </c:pt>
                <c:pt idx="85706">
                  <c:v>42853</c:v>
                </c:pt>
                <c:pt idx="85707">
                  <c:v>42853.5</c:v>
                </c:pt>
                <c:pt idx="85708">
                  <c:v>42854</c:v>
                </c:pt>
                <c:pt idx="85709">
                  <c:v>42854.5</c:v>
                </c:pt>
                <c:pt idx="85710">
                  <c:v>42855</c:v>
                </c:pt>
                <c:pt idx="85711">
                  <c:v>42855.5</c:v>
                </c:pt>
                <c:pt idx="85712">
                  <c:v>42856</c:v>
                </c:pt>
                <c:pt idx="85713">
                  <c:v>42856.5</c:v>
                </c:pt>
                <c:pt idx="85714">
                  <c:v>42857</c:v>
                </c:pt>
                <c:pt idx="85715">
                  <c:v>42857.5</c:v>
                </c:pt>
                <c:pt idx="85716">
                  <c:v>42858</c:v>
                </c:pt>
                <c:pt idx="85717">
                  <c:v>42858.5</c:v>
                </c:pt>
                <c:pt idx="85718">
                  <c:v>42859</c:v>
                </c:pt>
                <c:pt idx="85719">
                  <c:v>42859.5</c:v>
                </c:pt>
                <c:pt idx="85720">
                  <c:v>42860</c:v>
                </c:pt>
                <c:pt idx="85721">
                  <c:v>42860.5</c:v>
                </c:pt>
                <c:pt idx="85722">
                  <c:v>42861</c:v>
                </c:pt>
                <c:pt idx="85723">
                  <c:v>42861.5</c:v>
                </c:pt>
                <c:pt idx="85724">
                  <c:v>42862</c:v>
                </c:pt>
                <c:pt idx="85725">
                  <c:v>42862.5</c:v>
                </c:pt>
                <c:pt idx="85726">
                  <c:v>42863</c:v>
                </c:pt>
                <c:pt idx="85727">
                  <c:v>42863.5</c:v>
                </c:pt>
                <c:pt idx="85728">
                  <c:v>42864</c:v>
                </c:pt>
                <c:pt idx="85729">
                  <c:v>42864.5</c:v>
                </c:pt>
                <c:pt idx="85730">
                  <c:v>42865</c:v>
                </c:pt>
                <c:pt idx="85731">
                  <c:v>42865.5</c:v>
                </c:pt>
                <c:pt idx="85732">
                  <c:v>42866</c:v>
                </c:pt>
                <c:pt idx="85733">
                  <c:v>42866.5</c:v>
                </c:pt>
                <c:pt idx="85734">
                  <c:v>42867</c:v>
                </c:pt>
                <c:pt idx="85735">
                  <c:v>42867.5</c:v>
                </c:pt>
                <c:pt idx="85736">
                  <c:v>42868</c:v>
                </c:pt>
                <c:pt idx="85737">
                  <c:v>42868.5</c:v>
                </c:pt>
                <c:pt idx="85738">
                  <c:v>42869</c:v>
                </c:pt>
                <c:pt idx="85739">
                  <c:v>42869.5</c:v>
                </c:pt>
                <c:pt idx="85740">
                  <c:v>42870</c:v>
                </c:pt>
                <c:pt idx="85741">
                  <c:v>42870.5</c:v>
                </c:pt>
                <c:pt idx="85742">
                  <c:v>42871</c:v>
                </c:pt>
                <c:pt idx="85743">
                  <c:v>42871.5</c:v>
                </c:pt>
                <c:pt idx="85744">
                  <c:v>42872</c:v>
                </c:pt>
                <c:pt idx="85745">
                  <c:v>42872.5</c:v>
                </c:pt>
                <c:pt idx="85746">
                  <c:v>42873</c:v>
                </c:pt>
                <c:pt idx="85747">
                  <c:v>42873.5</c:v>
                </c:pt>
                <c:pt idx="85748">
                  <c:v>42874</c:v>
                </c:pt>
                <c:pt idx="85749">
                  <c:v>42874.5</c:v>
                </c:pt>
                <c:pt idx="85750">
                  <c:v>42875</c:v>
                </c:pt>
                <c:pt idx="85751">
                  <c:v>42875.5</c:v>
                </c:pt>
                <c:pt idx="85752">
                  <c:v>42876</c:v>
                </c:pt>
                <c:pt idx="85753">
                  <c:v>42876.5</c:v>
                </c:pt>
                <c:pt idx="85754">
                  <c:v>42877</c:v>
                </c:pt>
                <c:pt idx="85755">
                  <c:v>42877.5</c:v>
                </c:pt>
                <c:pt idx="85756">
                  <c:v>42878</c:v>
                </c:pt>
                <c:pt idx="85757">
                  <c:v>42878.5</c:v>
                </c:pt>
                <c:pt idx="85758">
                  <c:v>42879</c:v>
                </c:pt>
                <c:pt idx="85759">
                  <c:v>42879.5</c:v>
                </c:pt>
                <c:pt idx="85760">
                  <c:v>42880</c:v>
                </c:pt>
                <c:pt idx="85761">
                  <c:v>42880.5</c:v>
                </c:pt>
                <c:pt idx="85762">
                  <c:v>42881</c:v>
                </c:pt>
                <c:pt idx="85763">
                  <c:v>42881.5</c:v>
                </c:pt>
                <c:pt idx="85764">
                  <c:v>42882</c:v>
                </c:pt>
                <c:pt idx="85765">
                  <c:v>42882.5</c:v>
                </c:pt>
                <c:pt idx="85766">
                  <c:v>42883</c:v>
                </c:pt>
                <c:pt idx="85767">
                  <c:v>42883.5</c:v>
                </c:pt>
                <c:pt idx="85768">
                  <c:v>42884</c:v>
                </c:pt>
                <c:pt idx="85769">
                  <c:v>42884.5</c:v>
                </c:pt>
                <c:pt idx="85770">
                  <c:v>42885</c:v>
                </c:pt>
                <c:pt idx="85771">
                  <c:v>42885.5</c:v>
                </c:pt>
                <c:pt idx="85772">
                  <c:v>42886</c:v>
                </c:pt>
                <c:pt idx="85773">
                  <c:v>42886.5</c:v>
                </c:pt>
                <c:pt idx="85774">
                  <c:v>42887</c:v>
                </c:pt>
                <c:pt idx="85775">
                  <c:v>42887.5</c:v>
                </c:pt>
                <c:pt idx="85776">
                  <c:v>42888</c:v>
                </c:pt>
                <c:pt idx="85777">
                  <c:v>42888.5</c:v>
                </c:pt>
                <c:pt idx="85778">
                  <c:v>42889</c:v>
                </c:pt>
                <c:pt idx="85779">
                  <c:v>42889.5</c:v>
                </c:pt>
                <c:pt idx="85780">
                  <c:v>42890</c:v>
                </c:pt>
                <c:pt idx="85781">
                  <c:v>42890.5</c:v>
                </c:pt>
                <c:pt idx="85782">
                  <c:v>42891</c:v>
                </c:pt>
                <c:pt idx="85783">
                  <c:v>42891.5</c:v>
                </c:pt>
                <c:pt idx="85784">
                  <c:v>42892</c:v>
                </c:pt>
                <c:pt idx="85785">
                  <c:v>42892.5</c:v>
                </c:pt>
                <c:pt idx="85786">
                  <c:v>42893</c:v>
                </c:pt>
                <c:pt idx="85787">
                  <c:v>42893.5</c:v>
                </c:pt>
                <c:pt idx="85788">
                  <c:v>42894</c:v>
                </c:pt>
                <c:pt idx="85789">
                  <c:v>42894.5</c:v>
                </c:pt>
                <c:pt idx="85790">
                  <c:v>42895</c:v>
                </c:pt>
                <c:pt idx="85791">
                  <c:v>42895.5</c:v>
                </c:pt>
                <c:pt idx="85792">
                  <c:v>42896</c:v>
                </c:pt>
                <c:pt idx="85793">
                  <c:v>42896.5</c:v>
                </c:pt>
                <c:pt idx="85794">
                  <c:v>42897</c:v>
                </c:pt>
                <c:pt idx="85795">
                  <c:v>42897.5</c:v>
                </c:pt>
                <c:pt idx="85796">
                  <c:v>42898</c:v>
                </c:pt>
                <c:pt idx="85797">
                  <c:v>42898.5</c:v>
                </c:pt>
                <c:pt idx="85798">
                  <c:v>42899</c:v>
                </c:pt>
                <c:pt idx="85799">
                  <c:v>42899.5</c:v>
                </c:pt>
                <c:pt idx="85800">
                  <c:v>42900</c:v>
                </c:pt>
                <c:pt idx="85801">
                  <c:v>42900.5</c:v>
                </c:pt>
                <c:pt idx="85802">
                  <c:v>42901</c:v>
                </c:pt>
                <c:pt idx="85803">
                  <c:v>42901.5</c:v>
                </c:pt>
                <c:pt idx="85804">
                  <c:v>42902</c:v>
                </c:pt>
                <c:pt idx="85805">
                  <c:v>42902.5</c:v>
                </c:pt>
                <c:pt idx="85806">
                  <c:v>42903</c:v>
                </c:pt>
                <c:pt idx="85807">
                  <c:v>42903.5</c:v>
                </c:pt>
                <c:pt idx="85808">
                  <c:v>42904</c:v>
                </c:pt>
                <c:pt idx="85809">
                  <c:v>42904.5</c:v>
                </c:pt>
                <c:pt idx="85810">
                  <c:v>42905</c:v>
                </c:pt>
                <c:pt idx="85811">
                  <c:v>42905.5</c:v>
                </c:pt>
                <c:pt idx="85812">
                  <c:v>42906</c:v>
                </c:pt>
                <c:pt idx="85813">
                  <c:v>42906.5</c:v>
                </c:pt>
                <c:pt idx="85814">
                  <c:v>42907</c:v>
                </c:pt>
                <c:pt idx="85815">
                  <c:v>42907.5</c:v>
                </c:pt>
                <c:pt idx="85816">
                  <c:v>42908</c:v>
                </c:pt>
                <c:pt idx="85817">
                  <c:v>42908.5</c:v>
                </c:pt>
                <c:pt idx="85818">
                  <c:v>42909</c:v>
                </c:pt>
                <c:pt idx="85819">
                  <c:v>42909.5</c:v>
                </c:pt>
                <c:pt idx="85820">
                  <c:v>42910</c:v>
                </c:pt>
                <c:pt idx="85821">
                  <c:v>42910.5</c:v>
                </c:pt>
                <c:pt idx="85822">
                  <c:v>42911</c:v>
                </c:pt>
                <c:pt idx="85823">
                  <c:v>42911.5</c:v>
                </c:pt>
                <c:pt idx="85824">
                  <c:v>42912</c:v>
                </c:pt>
                <c:pt idx="85825">
                  <c:v>42912.5</c:v>
                </c:pt>
                <c:pt idx="85826">
                  <c:v>42913</c:v>
                </c:pt>
                <c:pt idx="85827">
                  <c:v>42913.5</c:v>
                </c:pt>
                <c:pt idx="85828">
                  <c:v>42914</c:v>
                </c:pt>
                <c:pt idx="85829">
                  <c:v>42914.5</c:v>
                </c:pt>
                <c:pt idx="85830">
                  <c:v>42915</c:v>
                </c:pt>
                <c:pt idx="85831">
                  <c:v>42915.5</c:v>
                </c:pt>
                <c:pt idx="85832">
                  <c:v>42916</c:v>
                </c:pt>
                <c:pt idx="85833">
                  <c:v>42916.5</c:v>
                </c:pt>
                <c:pt idx="85834">
                  <c:v>42917</c:v>
                </c:pt>
                <c:pt idx="85835">
                  <c:v>42917.5</c:v>
                </c:pt>
                <c:pt idx="85836">
                  <c:v>42918</c:v>
                </c:pt>
                <c:pt idx="85837">
                  <c:v>42918.5</c:v>
                </c:pt>
                <c:pt idx="85838">
                  <c:v>42919</c:v>
                </c:pt>
                <c:pt idx="85839">
                  <c:v>42919.5</c:v>
                </c:pt>
                <c:pt idx="85840">
                  <c:v>42920</c:v>
                </c:pt>
                <c:pt idx="85841">
                  <c:v>42920.5</c:v>
                </c:pt>
                <c:pt idx="85842">
                  <c:v>42921</c:v>
                </c:pt>
                <c:pt idx="85843">
                  <c:v>42921.5</c:v>
                </c:pt>
                <c:pt idx="85844">
                  <c:v>42922</c:v>
                </c:pt>
                <c:pt idx="85845">
                  <c:v>42922.5</c:v>
                </c:pt>
                <c:pt idx="85846">
                  <c:v>42923</c:v>
                </c:pt>
                <c:pt idx="85847">
                  <c:v>42923.5</c:v>
                </c:pt>
                <c:pt idx="85848">
                  <c:v>42924</c:v>
                </c:pt>
                <c:pt idx="85849">
                  <c:v>42924.5</c:v>
                </c:pt>
                <c:pt idx="85850">
                  <c:v>42925</c:v>
                </c:pt>
                <c:pt idx="85851">
                  <c:v>42925.5</c:v>
                </c:pt>
                <c:pt idx="85852">
                  <c:v>42926</c:v>
                </c:pt>
                <c:pt idx="85853">
                  <c:v>42926.5</c:v>
                </c:pt>
                <c:pt idx="85854">
                  <c:v>42927</c:v>
                </c:pt>
                <c:pt idx="85855">
                  <c:v>42927.5</c:v>
                </c:pt>
                <c:pt idx="85856">
                  <c:v>42928</c:v>
                </c:pt>
                <c:pt idx="85857">
                  <c:v>42928.5</c:v>
                </c:pt>
                <c:pt idx="85858">
                  <c:v>42929</c:v>
                </c:pt>
                <c:pt idx="85859">
                  <c:v>42929.5</c:v>
                </c:pt>
                <c:pt idx="85860">
                  <c:v>42930</c:v>
                </c:pt>
                <c:pt idx="85861">
                  <c:v>42930.5</c:v>
                </c:pt>
                <c:pt idx="85862">
                  <c:v>42931</c:v>
                </c:pt>
                <c:pt idx="85863">
                  <c:v>42931.5</c:v>
                </c:pt>
                <c:pt idx="85864">
                  <c:v>42932</c:v>
                </c:pt>
                <c:pt idx="85865">
                  <c:v>42932.5</c:v>
                </c:pt>
                <c:pt idx="85866">
                  <c:v>42933</c:v>
                </c:pt>
                <c:pt idx="85867">
                  <c:v>42933.5</c:v>
                </c:pt>
                <c:pt idx="85868">
                  <c:v>42934</c:v>
                </c:pt>
                <c:pt idx="85869">
                  <c:v>42934.5</c:v>
                </c:pt>
                <c:pt idx="85870">
                  <c:v>42935</c:v>
                </c:pt>
                <c:pt idx="85871">
                  <c:v>42935.5</c:v>
                </c:pt>
                <c:pt idx="85872">
                  <c:v>42936</c:v>
                </c:pt>
                <c:pt idx="85873">
                  <c:v>42936.5</c:v>
                </c:pt>
                <c:pt idx="85874">
                  <c:v>42937</c:v>
                </c:pt>
                <c:pt idx="85875">
                  <c:v>42937.5</c:v>
                </c:pt>
                <c:pt idx="85876">
                  <c:v>42938</c:v>
                </c:pt>
                <c:pt idx="85877">
                  <c:v>42938.5</c:v>
                </c:pt>
                <c:pt idx="85878">
                  <c:v>42939</c:v>
                </c:pt>
                <c:pt idx="85879">
                  <c:v>42939.5</c:v>
                </c:pt>
                <c:pt idx="85880">
                  <c:v>42940</c:v>
                </c:pt>
                <c:pt idx="85881">
                  <c:v>42940.5</c:v>
                </c:pt>
                <c:pt idx="85882">
                  <c:v>42941</c:v>
                </c:pt>
                <c:pt idx="85883">
                  <c:v>42941.5</c:v>
                </c:pt>
                <c:pt idx="85884">
                  <c:v>42942</c:v>
                </c:pt>
                <c:pt idx="85885">
                  <c:v>42942.5</c:v>
                </c:pt>
                <c:pt idx="85886">
                  <c:v>42943</c:v>
                </c:pt>
                <c:pt idx="85887">
                  <c:v>42943.5</c:v>
                </c:pt>
                <c:pt idx="85888">
                  <c:v>42944</c:v>
                </c:pt>
                <c:pt idx="85889">
                  <c:v>42944.5</c:v>
                </c:pt>
                <c:pt idx="85890">
                  <c:v>42945</c:v>
                </c:pt>
                <c:pt idx="85891">
                  <c:v>42945.5</c:v>
                </c:pt>
                <c:pt idx="85892">
                  <c:v>42946</c:v>
                </c:pt>
                <c:pt idx="85893">
                  <c:v>42946.5</c:v>
                </c:pt>
                <c:pt idx="85894">
                  <c:v>42947</c:v>
                </c:pt>
                <c:pt idx="85895">
                  <c:v>42947.5</c:v>
                </c:pt>
                <c:pt idx="85896">
                  <c:v>42948</c:v>
                </c:pt>
                <c:pt idx="85897">
                  <c:v>42948.5</c:v>
                </c:pt>
                <c:pt idx="85898">
                  <c:v>42949</c:v>
                </c:pt>
                <c:pt idx="85899">
                  <c:v>42949.5</c:v>
                </c:pt>
                <c:pt idx="85900">
                  <c:v>42950</c:v>
                </c:pt>
                <c:pt idx="85901">
                  <c:v>42950.5</c:v>
                </c:pt>
                <c:pt idx="85902">
                  <c:v>42951</c:v>
                </c:pt>
                <c:pt idx="85903">
                  <c:v>42951.5</c:v>
                </c:pt>
                <c:pt idx="85904">
                  <c:v>42952</c:v>
                </c:pt>
                <c:pt idx="85905">
                  <c:v>42952.5</c:v>
                </c:pt>
                <c:pt idx="85906">
                  <c:v>42953</c:v>
                </c:pt>
                <c:pt idx="85907">
                  <c:v>42953.5</c:v>
                </c:pt>
                <c:pt idx="85908">
                  <c:v>42954</c:v>
                </c:pt>
                <c:pt idx="85909">
                  <c:v>42954.5</c:v>
                </c:pt>
                <c:pt idx="85910">
                  <c:v>42955</c:v>
                </c:pt>
                <c:pt idx="85911">
                  <c:v>42955.5</c:v>
                </c:pt>
                <c:pt idx="85912">
                  <c:v>42956</c:v>
                </c:pt>
                <c:pt idx="85913">
                  <c:v>42956.5</c:v>
                </c:pt>
                <c:pt idx="85914">
                  <c:v>42957</c:v>
                </c:pt>
                <c:pt idx="85915">
                  <c:v>42957.5</c:v>
                </c:pt>
                <c:pt idx="85916">
                  <c:v>42958</c:v>
                </c:pt>
                <c:pt idx="85917">
                  <c:v>42958.5</c:v>
                </c:pt>
                <c:pt idx="85918">
                  <c:v>42959</c:v>
                </c:pt>
                <c:pt idx="85919">
                  <c:v>42959.5</c:v>
                </c:pt>
                <c:pt idx="85920">
                  <c:v>42960</c:v>
                </c:pt>
                <c:pt idx="85921">
                  <c:v>42960.5</c:v>
                </c:pt>
                <c:pt idx="85922">
                  <c:v>42961</c:v>
                </c:pt>
                <c:pt idx="85923">
                  <c:v>42961.5</c:v>
                </c:pt>
                <c:pt idx="85924">
                  <c:v>42962</c:v>
                </c:pt>
                <c:pt idx="85925">
                  <c:v>42962.5</c:v>
                </c:pt>
                <c:pt idx="85926">
                  <c:v>42963</c:v>
                </c:pt>
                <c:pt idx="85927">
                  <c:v>42963.5</c:v>
                </c:pt>
                <c:pt idx="85928">
                  <c:v>42964</c:v>
                </c:pt>
                <c:pt idx="85929">
                  <c:v>42964.5</c:v>
                </c:pt>
                <c:pt idx="85930">
                  <c:v>42965</c:v>
                </c:pt>
                <c:pt idx="85931">
                  <c:v>42965.5</c:v>
                </c:pt>
                <c:pt idx="85932">
                  <c:v>42966</c:v>
                </c:pt>
                <c:pt idx="85933">
                  <c:v>42966.5</c:v>
                </c:pt>
                <c:pt idx="85934">
                  <c:v>42967</c:v>
                </c:pt>
                <c:pt idx="85935">
                  <c:v>42967.5</c:v>
                </c:pt>
                <c:pt idx="85936">
                  <c:v>42968</c:v>
                </c:pt>
                <c:pt idx="85937">
                  <c:v>42968.5</c:v>
                </c:pt>
                <c:pt idx="85938">
                  <c:v>42969</c:v>
                </c:pt>
                <c:pt idx="85939">
                  <c:v>42969.5</c:v>
                </c:pt>
                <c:pt idx="85940">
                  <c:v>42970</c:v>
                </c:pt>
                <c:pt idx="85941">
                  <c:v>42970.5</c:v>
                </c:pt>
                <c:pt idx="85942">
                  <c:v>42971</c:v>
                </c:pt>
                <c:pt idx="85943">
                  <c:v>42971.5</c:v>
                </c:pt>
                <c:pt idx="85944">
                  <c:v>42972</c:v>
                </c:pt>
                <c:pt idx="85945">
                  <c:v>42972.5</c:v>
                </c:pt>
                <c:pt idx="85946">
                  <c:v>42973</c:v>
                </c:pt>
                <c:pt idx="85947">
                  <c:v>42973.5</c:v>
                </c:pt>
                <c:pt idx="85948">
                  <c:v>42974</c:v>
                </c:pt>
                <c:pt idx="85949">
                  <c:v>42974.5</c:v>
                </c:pt>
                <c:pt idx="85950">
                  <c:v>42975</c:v>
                </c:pt>
                <c:pt idx="85951">
                  <c:v>42975.5</c:v>
                </c:pt>
                <c:pt idx="85952">
                  <c:v>42976</c:v>
                </c:pt>
                <c:pt idx="85953">
                  <c:v>42976.5</c:v>
                </c:pt>
                <c:pt idx="85954">
                  <c:v>42977</c:v>
                </c:pt>
                <c:pt idx="85955">
                  <c:v>42977.5</c:v>
                </c:pt>
                <c:pt idx="85956">
                  <c:v>42978</c:v>
                </c:pt>
                <c:pt idx="85957">
                  <c:v>42978.5</c:v>
                </c:pt>
                <c:pt idx="85958">
                  <c:v>42979</c:v>
                </c:pt>
                <c:pt idx="85959">
                  <c:v>42979.5</c:v>
                </c:pt>
                <c:pt idx="85960">
                  <c:v>42980</c:v>
                </c:pt>
                <c:pt idx="85961">
                  <c:v>42980.5</c:v>
                </c:pt>
                <c:pt idx="85962">
                  <c:v>42981</c:v>
                </c:pt>
                <c:pt idx="85963">
                  <c:v>42981.5</c:v>
                </c:pt>
                <c:pt idx="85964">
                  <c:v>42982</c:v>
                </c:pt>
                <c:pt idx="85965">
                  <c:v>42982.5</c:v>
                </c:pt>
                <c:pt idx="85966">
                  <c:v>42983</c:v>
                </c:pt>
                <c:pt idx="85967">
                  <c:v>42983.5</c:v>
                </c:pt>
                <c:pt idx="85968">
                  <c:v>42984</c:v>
                </c:pt>
                <c:pt idx="85969">
                  <c:v>42984.5</c:v>
                </c:pt>
                <c:pt idx="85970">
                  <c:v>42985</c:v>
                </c:pt>
                <c:pt idx="85971">
                  <c:v>42985.5</c:v>
                </c:pt>
                <c:pt idx="85972">
                  <c:v>42986</c:v>
                </c:pt>
                <c:pt idx="85973">
                  <c:v>42986.5</c:v>
                </c:pt>
                <c:pt idx="85974">
                  <c:v>42987</c:v>
                </c:pt>
                <c:pt idx="85975">
                  <c:v>42987.5</c:v>
                </c:pt>
                <c:pt idx="85976">
                  <c:v>42988</c:v>
                </c:pt>
                <c:pt idx="85977">
                  <c:v>42988.5</c:v>
                </c:pt>
                <c:pt idx="85978">
                  <c:v>42989</c:v>
                </c:pt>
                <c:pt idx="85979">
                  <c:v>42989.5</c:v>
                </c:pt>
                <c:pt idx="85980">
                  <c:v>42990</c:v>
                </c:pt>
                <c:pt idx="85981">
                  <c:v>42990.5</c:v>
                </c:pt>
                <c:pt idx="85982">
                  <c:v>42991</c:v>
                </c:pt>
                <c:pt idx="85983">
                  <c:v>42991.5</c:v>
                </c:pt>
                <c:pt idx="85984">
                  <c:v>42992</c:v>
                </c:pt>
                <c:pt idx="85985">
                  <c:v>42992.5</c:v>
                </c:pt>
                <c:pt idx="85986">
                  <c:v>42993</c:v>
                </c:pt>
                <c:pt idx="85987">
                  <c:v>42993.5</c:v>
                </c:pt>
                <c:pt idx="85988">
                  <c:v>42994</c:v>
                </c:pt>
                <c:pt idx="85989">
                  <c:v>42994.5</c:v>
                </c:pt>
                <c:pt idx="85990">
                  <c:v>42995</c:v>
                </c:pt>
                <c:pt idx="85991">
                  <c:v>42995.5</c:v>
                </c:pt>
                <c:pt idx="85992">
                  <c:v>42996</c:v>
                </c:pt>
                <c:pt idx="85993">
                  <c:v>42996.5</c:v>
                </c:pt>
                <c:pt idx="85994">
                  <c:v>42997</c:v>
                </c:pt>
                <c:pt idx="85995">
                  <c:v>42997.5</c:v>
                </c:pt>
                <c:pt idx="85996">
                  <c:v>42998</c:v>
                </c:pt>
                <c:pt idx="85997">
                  <c:v>42998.5</c:v>
                </c:pt>
                <c:pt idx="85998">
                  <c:v>42999</c:v>
                </c:pt>
                <c:pt idx="85999">
                  <c:v>42999.5</c:v>
                </c:pt>
                <c:pt idx="86000">
                  <c:v>43000</c:v>
                </c:pt>
                <c:pt idx="86001">
                  <c:v>43000.5</c:v>
                </c:pt>
                <c:pt idx="86002">
                  <c:v>43001</c:v>
                </c:pt>
                <c:pt idx="86003">
                  <c:v>43001.5</c:v>
                </c:pt>
                <c:pt idx="86004">
                  <c:v>43002</c:v>
                </c:pt>
                <c:pt idx="86005">
                  <c:v>43002.5</c:v>
                </c:pt>
                <c:pt idx="86006">
                  <c:v>43003</c:v>
                </c:pt>
                <c:pt idx="86007">
                  <c:v>43003.5</c:v>
                </c:pt>
                <c:pt idx="86008">
                  <c:v>43004</c:v>
                </c:pt>
                <c:pt idx="86009">
                  <c:v>43004.5</c:v>
                </c:pt>
                <c:pt idx="86010">
                  <c:v>43005</c:v>
                </c:pt>
                <c:pt idx="86011">
                  <c:v>43005.5</c:v>
                </c:pt>
                <c:pt idx="86012">
                  <c:v>43006</c:v>
                </c:pt>
                <c:pt idx="86013">
                  <c:v>43006.5</c:v>
                </c:pt>
                <c:pt idx="86014">
                  <c:v>43007</c:v>
                </c:pt>
                <c:pt idx="86015">
                  <c:v>43007.5</c:v>
                </c:pt>
                <c:pt idx="86016">
                  <c:v>43008</c:v>
                </c:pt>
                <c:pt idx="86017">
                  <c:v>43008.5</c:v>
                </c:pt>
                <c:pt idx="86018">
                  <c:v>43009</c:v>
                </c:pt>
                <c:pt idx="86019">
                  <c:v>43009.5</c:v>
                </c:pt>
                <c:pt idx="86020">
                  <c:v>43010</c:v>
                </c:pt>
                <c:pt idx="86021">
                  <c:v>43010.5</c:v>
                </c:pt>
                <c:pt idx="86022">
                  <c:v>43011</c:v>
                </c:pt>
                <c:pt idx="86023">
                  <c:v>43011.5</c:v>
                </c:pt>
                <c:pt idx="86024">
                  <c:v>43012</c:v>
                </c:pt>
                <c:pt idx="86025">
                  <c:v>43012.5</c:v>
                </c:pt>
                <c:pt idx="86026">
                  <c:v>43013</c:v>
                </c:pt>
                <c:pt idx="86027">
                  <c:v>43013.5</c:v>
                </c:pt>
                <c:pt idx="86028">
                  <c:v>43014</c:v>
                </c:pt>
                <c:pt idx="86029">
                  <c:v>43014.5</c:v>
                </c:pt>
                <c:pt idx="86030">
                  <c:v>43015</c:v>
                </c:pt>
                <c:pt idx="86031">
                  <c:v>43015.5</c:v>
                </c:pt>
                <c:pt idx="86032">
                  <c:v>43016</c:v>
                </c:pt>
                <c:pt idx="86033">
                  <c:v>43016.5</c:v>
                </c:pt>
                <c:pt idx="86034">
                  <c:v>43017</c:v>
                </c:pt>
                <c:pt idx="86035">
                  <c:v>43017.5</c:v>
                </c:pt>
                <c:pt idx="86036">
                  <c:v>43018</c:v>
                </c:pt>
                <c:pt idx="86037">
                  <c:v>43018.5</c:v>
                </c:pt>
                <c:pt idx="86038">
                  <c:v>43019</c:v>
                </c:pt>
                <c:pt idx="86039">
                  <c:v>43019.5</c:v>
                </c:pt>
                <c:pt idx="86040">
                  <c:v>43020</c:v>
                </c:pt>
                <c:pt idx="86041">
                  <c:v>43020.5</c:v>
                </c:pt>
                <c:pt idx="86042">
                  <c:v>43021</c:v>
                </c:pt>
                <c:pt idx="86043">
                  <c:v>43021.5</c:v>
                </c:pt>
                <c:pt idx="86044">
                  <c:v>43022</c:v>
                </c:pt>
                <c:pt idx="86045">
                  <c:v>43022.5</c:v>
                </c:pt>
                <c:pt idx="86046">
                  <c:v>43023</c:v>
                </c:pt>
                <c:pt idx="86047">
                  <c:v>43023.5</c:v>
                </c:pt>
                <c:pt idx="86048">
                  <c:v>43024</c:v>
                </c:pt>
                <c:pt idx="86049">
                  <c:v>43024.5</c:v>
                </c:pt>
                <c:pt idx="86050">
                  <c:v>43025</c:v>
                </c:pt>
                <c:pt idx="86051">
                  <c:v>43025.5</c:v>
                </c:pt>
                <c:pt idx="86052">
                  <c:v>43026</c:v>
                </c:pt>
                <c:pt idx="86053">
                  <c:v>43026.5</c:v>
                </c:pt>
                <c:pt idx="86054">
                  <c:v>43027</c:v>
                </c:pt>
                <c:pt idx="86055">
                  <c:v>43027.5</c:v>
                </c:pt>
                <c:pt idx="86056">
                  <c:v>43028</c:v>
                </c:pt>
                <c:pt idx="86057">
                  <c:v>43028.5</c:v>
                </c:pt>
                <c:pt idx="86058">
                  <c:v>43029</c:v>
                </c:pt>
                <c:pt idx="86059">
                  <c:v>43029.5</c:v>
                </c:pt>
                <c:pt idx="86060">
                  <c:v>43030</c:v>
                </c:pt>
                <c:pt idx="86061">
                  <c:v>43030.5</c:v>
                </c:pt>
                <c:pt idx="86062">
                  <c:v>43031</c:v>
                </c:pt>
                <c:pt idx="86063">
                  <c:v>43031.5</c:v>
                </c:pt>
                <c:pt idx="86064">
                  <c:v>43032</c:v>
                </c:pt>
                <c:pt idx="86065">
                  <c:v>43032.5</c:v>
                </c:pt>
                <c:pt idx="86066">
                  <c:v>43033</c:v>
                </c:pt>
                <c:pt idx="86067">
                  <c:v>43033.5</c:v>
                </c:pt>
                <c:pt idx="86068">
                  <c:v>43034</c:v>
                </c:pt>
                <c:pt idx="86069">
                  <c:v>43034.5</c:v>
                </c:pt>
                <c:pt idx="86070">
                  <c:v>43035</c:v>
                </c:pt>
                <c:pt idx="86071">
                  <c:v>43035.5</c:v>
                </c:pt>
                <c:pt idx="86072">
                  <c:v>43036</c:v>
                </c:pt>
                <c:pt idx="86073">
                  <c:v>43036.5</c:v>
                </c:pt>
                <c:pt idx="86074">
                  <c:v>43037</c:v>
                </c:pt>
                <c:pt idx="86075">
                  <c:v>43037.5</c:v>
                </c:pt>
                <c:pt idx="86076">
                  <c:v>43038</c:v>
                </c:pt>
                <c:pt idx="86077">
                  <c:v>43038.5</c:v>
                </c:pt>
                <c:pt idx="86078">
                  <c:v>43039</c:v>
                </c:pt>
                <c:pt idx="86079">
                  <c:v>43039.5</c:v>
                </c:pt>
                <c:pt idx="86080">
                  <c:v>43040</c:v>
                </c:pt>
                <c:pt idx="86081">
                  <c:v>43040.5</c:v>
                </c:pt>
                <c:pt idx="86082">
                  <c:v>43041</c:v>
                </c:pt>
                <c:pt idx="86083">
                  <c:v>43041.5</c:v>
                </c:pt>
                <c:pt idx="86084">
                  <c:v>43042</c:v>
                </c:pt>
                <c:pt idx="86085">
                  <c:v>43042.5</c:v>
                </c:pt>
                <c:pt idx="86086">
                  <c:v>43043</c:v>
                </c:pt>
                <c:pt idx="86087">
                  <c:v>43043.5</c:v>
                </c:pt>
                <c:pt idx="86088">
                  <c:v>43044</c:v>
                </c:pt>
                <c:pt idx="86089">
                  <c:v>43044.5</c:v>
                </c:pt>
                <c:pt idx="86090">
                  <c:v>43045</c:v>
                </c:pt>
                <c:pt idx="86091">
                  <c:v>43045.5</c:v>
                </c:pt>
                <c:pt idx="86092">
                  <c:v>43046</c:v>
                </c:pt>
                <c:pt idx="86093">
                  <c:v>43046.5</c:v>
                </c:pt>
                <c:pt idx="86094">
                  <c:v>43047</c:v>
                </c:pt>
                <c:pt idx="86095">
                  <c:v>43047.5</c:v>
                </c:pt>
                <c:pt idx="86096">
                  <c:v>43048</c:v>
                </c:pt>
                <c:pt idx="86097">
                  <c:v>43048.5</c:v>
                </c:pt>
                <c:pt idx="86098">
                  <c:v>43049</c:v>
                </c:pt>
                <c:pt idx="86099">
                  <c:v>43049.5</c:v>
                </c:pt>
                <c:pt idx="86100">
                  <c:v>43050</c:v>
                </c:pt>
                <c:pt idx="86101">
                  <c:v>43050.5</c:v>
                </c:pt>
                <c:pt idx="86102">
                  <c:v>43051</c:v>
                </c:pt>
                <c:pt idx="86103">
                  <c:v>43051.5</c:v>
                </c:pt>
                <c:pt idx="86104">
                  <c:v>43052</c:v>
                </c:pt>
                <c:pt idx="86105">
                  <c:v>43052.5</c:v>
                </c:pt>
                <c:pt idx="86106">
                  <c:v>43053</c:v>
                </c:pt>
                <c:pt idx="86107">
                  <c:v>43053.5</c:v>
                </c:pt>
                <c:pt idx="86108">
                  <c:v>43054</c:v>
                </c:pt>
                <c:pt idx="86109">
                  <c:v>43054.5</c:v>
                </c:pt>
                <c:pt idx="86110">
                  <c:v>43055</c:v>
                </c:pt>
                <c:pt idx="86111">
                  <c:v>43055.5</c:v>
                </c:pt>
                <c:pt idx="86112">
                  <c:v>43056</c:v>
                </c:pt>
                <c:pt idx="86113">
                  <c:v>43056.5</c:v>
                </c:pt>
                <c:pt idx="86114">
                  <c:v>43057</c:v>
                </c:pt>
                <c:pt idx="86115">
                  <c:v>43057.5</c:v>
                </c:pt>
                <c:pt idx="86116">
                  <c:v>43058</c:v>
                </c:pt>
                <c:pt idx="86117">
                  <c:v>43058.5</c:v>
                </c:pt>
                <c:pt idx="86118">
                  <c:v>43059</c:v>
                </c:pt>
                <c:pt idx="86119">
                  <c:v>43059.5</c:v>
                </c:pt>
                <c:pt idx="86120">
                  <c:v>43060</c:v>
                </c:pt>
                <c:pt idx="86121">
                  <c:v>43060.5</c:v>
                </c:pt>
                <c:pt idx="86122">
                  <c:v>43061</c:v>
                </c:pt>
                <c:pt idx="86123">
                  <c:v>43061.5</c:v>
                </c:pt>
                <c:pt idx="86124">
                  <c:v>43062</c:v>
                </c:pt>
                <c:pt idx="86125">
                  <c:v>43062.5</c:v>
                </c:pt>
                <c:pt idx="86126">
                  <c:v>43063</c:v>
                </c:pt>
                <c:pt idx="86127">
                  <c:v>43063.5</c:v>
                </c:pt>
                <c:pt idx="86128">
                  <c:v>43064</c:v>
                </c:pt>
                <c:pt idx="86129">
                  <c:v>43064.5</c:v>
                </c:pt>
                <c:pt idx="86130">
                  <c:v>43065</c:v>
                </c:pt>
                <c:pt idx="86131">
                  <c:v>43065.5</c:v>
                </c:pt>
                <c:pt idx="86132">
                  <c:v>43066</c:v>
                </c:pt>
                <c:pt idx="86133">
                  <c:v>43066.5</c:v>
                </c:pt>
                <c:pt idx="86134">
                  <c:v>43067</c:v>
                </c:pt>
                <c:pt idx="86135">
                  <c:v>43067.5</c:v>
                </c:pt>
                <c:pt idx="86136">
                  <c:v>43068</c:v>
                </c:pt>
                <c:pt idx="86137">
                  <c:v>43068.5</c:v>
                </c:pt>
                <c:pt idx="86138">
                  <c:v>43069</c:v>
                </c:pt>
                <c:pt idx="86139">
                  <c:v>43069.5</c:v>
                </c:pt>
                <c:pt idx="86140">
                  <c:v>43070</c:v>
                </c:pt>
                <c:pt idx="86141">
                  <c:v>43070.5</c:v>
                </c:pt>
                <c:pt idx="86142">
                  <c:v>43071</c:v>
                </c:pt>
                <c:pt idx="86143">
                  <c:v>43071.5</c:v>
                </c:pt>
                <c:pt idx="86144">
                  <c:v>43072</c:v>
                </c:pt>
                <c:pt idx="86145">
                  <c:v>43072.5</c:v>
                </c:pt>
                <c:pt idx="86146">
                  <c:v>43073</c:v>
                </c:pt>
                <c:pt idx="86147">
                  <c:v>43073.5</c:v>
                </c:pt>
                <c:pt idx="86148">
                  <c:v>43074</c:v>
                </c:pt>
                <c:pt idx="86149">
                  <c:v>43074.5</c:v>
                </c:pt>
                <c:pt idx="86150">
                  <c:v>43075</c:v>
                </c:pt>
                <c:pt idx="86151">
                  <c:v>43075.5</c:v>
                </c:pt>
                <c:pt idx="86152">
                  <c:v>43076</c:v>
                </c:pt>
                <c:pt idx="86153">
                  <c:v>43076.5</c:v>
                </c:pt>
                <c:pt idx="86154">
                  <c:v>43077</c:v>
                </c:pt>
                <c:pt idx="86155">
                  <c:v>43077.5</c:v>
                </c:pt>
                <c:pt idx="86156">
                  <c:v>43078</c:v>
                </c:pt>
                <c:pt idx="86157">
                  <c:v>43078.5</c:v>
                </c:pt>
                <c:pt idx="86158">
                  <c:v>43079</c:v>
                </c:pt>
                <c:pt idx="86159">
                  <c:v>43079.5</c:v>
                </c:pt>
                <c:pt idx="86160">
                  <c:v>43080</c:v>
                </c:pt>
                <c:pt idx="86161">
                  <c:v>43080.5</c:v>
                </c:pt>
                <c:pt idx="86162">
                  <c:v>43081</c:v>
                </c:pt>
                <c:pt idx="86163">
                  <c:v>43081.5</c:v>
                </c:pt>
                <c:pt idx="86164">
                  <c:v>43082</c:v>
                </c:pt>
                <c:pt idx="86165">
                  <c:v>43082.5</c:v>
                </c:pt>
                <c:pt idx="86166">
                  <c:v>43083</c:v>
                </c:pt>
                <c:pt idx="86167">
                  <c:v>43083.5</c:v>
                </c:pt>
                <c:pt idx="86168">
                  <c:v>43084</c:v>
                </c:pt>
                <c:pt idx="86169">
                  <c:v>43084.5</c:v>
                </c:pt>
                <c:pt idx="86170">
                  <c:v>43085</c:v>
                </c:pt>
                <c:pt idx="86171">
                  <c:v>43085.5</c:v>
                </c:pt>
                <c:pt idx="86172">
                  <c:v>43086</c:v>
                </c:pt>
                <c:pt idx="86173">
                  <c:v>43086.5</c:v>
                </c:pt>
                <c:pt idx="86174">
                  <c:v>43087</c:v>
                </c:pt>
                <c:pt idx="86175">
                  <c:v>43087.5</c:v>
                </c:pt>
                <c:pt idx="86176">
                  <c:v>43088</c:v>
                </c:pt>
                <c:pt idx="86177">
                  <c:v>43088.5</c:v>
                </c:pt>
                <c:pt idx="86178">
                  <c:v>43089</c:v>
                </c:pt>
                <c:pt idx="86179">
                  <c:v>43089.5</c:v>
                </c:pt>
                <c:pt idx="86180">
                  <c:v>43090</c:v>
                </c:pt>
                <c:pt idx="86181">
                  <c:v>43090.5</c:v>
                </c:pt>
                <c:pt idx="86182">
                  <c:v>43091</c:v>
                </c:pt>
                <c:pt idx="86183">
                  <c:v>43091.5</c:v>
                </c:pt>
                <c:pt idx="86184">
                  <c:v>43092</c:v>
                </c:pt>
                <c:pt idx="86185">
                  <c:v>43092.5</c:v>
                </c:pt>
                <c:pt idx="86186">
                  <c:v>43093</c:v>
                </c:pt>
                <c:pt idx="86187">
                  <c:v>43093.5</c:v>
                </c:pt>
                <c:pt idx="86188">
                  <c:v>43094</c:v>
                </c:pt>
                <c:pt idx="86189">
                  <c:v>43094.5</c:v>
                </c:pt>
                <c:pt idx="86190">
                  <c:v>43095</c:v>
                </c:pt>
                <c:pt idx="86191">
                  <c:v>43095.5</c:v>
                </c:pt>
                <c:pt idx="86192">
                  <c:v>43096</c:v>
                </c:pt>
                <c:pt idx="86193">
                  <c:v>43096.5</c:v>
                </c:pt>
                <c:pt idx="86194">
                  <c:v>43097</c:v>
                </c:pt>
                <c:pt idx="86195">
                  <c:v>43097.5</c:v>
                </c:pt>
                <c:pt idx="86196">
                  <c:v>43098</c:v>
                </c:pt>
                <c:pt idx="86197">
                  <c:v>43098.5</c:v>
                </c:pt>
                <c:pt idx="86198">
                  <c:v>43099</c:v>
                </c:pt>
                <c:pt idx="86199">
                  <c:v>43099.5</c:v>
                </c:pt>
                <c:pt idx="86200">
                  <c:v>43100</c:v>
                </c:pt>
                <c:pt idx="86201">
                  <c:v>43100.5</c:v>
                </c:pt>
                <c:pt idx="86202">
                  <c:v>43101</c:v>
                </c:pt>
                <c:pt idx="86203">
                  <c:v>43101.5</c:v>
                </c:pt>
                <c:pt idx="86204">
                  <c:v>43102</c:v>
                </c:pt>
                <c:pt idx="86205">
                  <c:v>43102.5</c:v>
                </c:pt>
                <c:pt idx="86206">
                  <c:v>43103</c:v>
                </c:pt>
                <c:pt idx="86207">
                  <c:v>43103.5</c:v>
                </c:pt>
                <c:pt idx="86208">
                  <c:v>43104</c:v>
                </c:pt>
                <c:pt idx="86209">
                  <c:v>43104.5</c:v>
                </c:pt>
                <c:pt idx="86210">
                  <c:v>43105</c:v>
                </c:pt>
                <c:pt idx="86211">
                  <c:v>43105.5</c:v>
                </c:pt>
                <c:pt idx="86212">
                  <c:v>43106</c:v>
                </c:pt>
                <c:pt idx="86213">
                  <c:v>43106.5</c:v>
                </c:pt>
                <c:pt idx="86214">
                  <c:v>43107</c:v>
                </c:pt>
                <c:pt idx="86215">
                  <c:v>43107.5</c:v>
                </c:pt>
                <c:pt idx="86216">
                  <c:v>43108</c:v>
                </c:pt>
                <c:pt idx="86217">
                  <c:v>43108.5</c:v>
                </c:pt>
                <c:pt idx="86218">
                  <c:v>43109</c:v>
                </c:pt>
                <c:pt idx="86219">
                  <c:v>43109.5</c:v>
                </c:pt>
                <c:pt idx="86220">
                  <c:v>43110</c:v>
                </c:pt>
                <c:pt idx="86221">
                  <c:v>43110.5</c:v>
                </c:pt>
                <c:pt idx="86222">
                  <c:v>43111</c:v>
                </c:pt>
                <c:pt idx="86223">
                  <c:v>43111.5</c:v>
                </c:pt>
                <c:pt idx="86224">
                  <c:v>43112</c:v>
                </c:pt>
                <c:pt idx="86225">
                  <c:v>43112.5</c:v>
                </c:pt>
                <c:pt idx="86226">
                  <c:v>43113</c:v>
                </c:pt>
                <c:pt idx="86227">
                  <c:v>43113.5</c:v>
                </c:pt>
                <c:pt idx="86228">
                  <c:v>43114</c:v>
                </c:pt>
                <c:pt idx="86229">
                  <c:v>43114.5</c:v>
                </c:pt>
                <c:pt idx="86230">
                  <c:v>43115</c:v>
                </c:pt>
                <c:pt idx="86231">
                  <c:v>43115.5</c:v>
                </c:pt>
                <c:pt idx="86232">
                  <c:v>43116</c:v>
                </c:pt>
                <c:pt idx="86233">
                  <c:v>43116.5</c:v>
                </c:pt>
                <c:pt idx="86234">
                  <c:v>43117</c:v>
                </c:pt>
                <c:pt idx="86235">
                  <c:v>43117.5</c:v>
                </c:pt>
                <c:pt idx="86236">
                  <c:v>43118</c:v>
                </c:pt>
                <c:pt idx="86237">
                  <c:v>43118.5</c:v>
                </c:pt>
                <c:pt idx="86238">
                  <c:v>43119</c:v>
                </c:pt>
                <c:pt idx="86239">
                  <c:v>43119.5</c:v>
                </c:pt>
                <c:pt idx="86240">
                  <c:v>43120</c:v>
                </c:pt>
                <c:pt idx="86241">
                  <c:v>43120.5</c:v>
                </c:pt>
                <c:pt idx="86242">
                  <c:v>43121</c:v>
                </c:pt>
                <c:pt idx="86243">
                  <c:v>43121.5</c:v>
                </c:pt>
                <c:pt idx="86244">
                  <c:v>43122</c:v>
                </c:pt>
                <c:pt idx="86245">
                  <c:v>43122.5</c:v>
                </c:pt>
                <c:pt idx="86246">
                  <c:v>43123</c:v>
                </c:pt>
                <c:pt idx="86247">
                  <c:v>43123.5</c:v>
                </c:pt>
                <c:pt idx="86248">
                  <c:v>43124</c:v>
                </c:pt>
                <c:pt idx="86249">
                  <c:v>43124.5</c:v>
                </c:pt>
                <c:pt idx="86250">
                  <c:v>43125</c:v>
                </c:pt>
                <c:pt idx="86251">
                  <c:v>43125.5</c:v>
                </c:pt>
                <c:pt idx="86252">
                  <c:v>43126</c:v>
                </c:pt>
                <c:pt idx="86253">
                  <c:v>43126.5</c:v>
                </c:pt>
                <c:pt idx="86254">
                  <c:v>43127</c:v>
                </c:pt>
                <c:pt idx="86255">
                  <c:v>43127.5</c:v>
                </c:pt>
                <c:pt idx="86256">
                  <c:v>43128</c:v>
                </c:pt>
                <c:pt idx="86257">
                  <c:v>43128.5</c:v>
                </c:pt>
                <c:pt idx="86258">
                  <c:v>43129</c:v>
                </c:pt>
                <c:pt idx="86259">
                  <c:v>43129.5</c:v>
                </c:pt>
                <c:pt idx="86260">
                  <c:v>43130</c:v>
                </c:pt>
                <c:pt idx="86261">
                  <c:v>43130.5</c:v>
                </c:pt>
                <c:pt idx="86262">
                  <c:v>43131</c:v>
                </c:pt>
                <c:pt idx="86263">
                  <c:v>43131.5</c:v>
                </c:pt>
                <c:pt idx="86264">
                  <c:v>43132</c:v>
                </c:pt>
                <c:pt idx="86265">
                  <c:v>43132.5</c:v>
                </c:pt>
                <c:pt idx="86266">
                  <c:v>43133</c:v>
                </c:pt>
                <c:pt idx="86267">
                  <c:v>43133.5</c:v>
                </c:pt>
                <c:pt idx="86268">
                  <c:v>43134</c:v>
                </c:pt>
                <c:pt idx="86269">
                  <c:v>43134.5</c:v>
                </c:pt>
                <c:pt idx="86270">
                  <c:v>43135</c:v>
                </c:pt>
                <c:pt idx="86271">
                  <c:v>43135.5</c:v>
                </c:pt>
                <c:pt idx="86272">
                  <c:v>43136</c:v>
                </c:pt>
                <c:pt idx="86273">
                  <c:v>43136.5</c:v>
                </c:pt>
                <c:pt idx="86274">
                  <c:v>43137</c:v>
                </c:pt>
                <c:pt idx="86275">
                  <c:v>43137.5</c:v>
                </c:pt>
                <c:pt idx="86276">
                  <c:v>43138</c:v>
                </c:pt>
                <c:pt idx="86277">
                  <c:v>43138.5</c:v>
                </c:pt>
                <c:pt idx="86278">
                  <c:v>43139</c:v>
                </c:pt>
                <c:pt idx="86279">
                  <c:v>43139.5</c:v>
                </c:pt>
                <c:pt idx="86280">
                  <c:v>43140</c:v>
                </c:pt>
                <c:pt idx="86281">
                  <c:v>43140.5</c:v>
                </c:pt>
                <c:pt idx="86282">
                  <c:v>43141</c:v>
                </c:pt>
                <c:pt idx="86283">
                  <c:v>43141.5</c:v>
                </c:pt>
                <c:pt idx="86284">
                  <c:v>43142</c:v>
                </c:pt>
                <c:pt idx="86285">
                  <c:v>43142.5</c:v>
                </c:pt>
                <c:pt idx="86286">
                  <c:v>43143</c:v>
                </c:pt>
                <c:pt idx="86287">
                  <c:v>43143.5</c:v>
                </c:pt>
                <c:pt idx="86288">
                  <c:v>43144</c:v>
                </c:pt>
                <c:pt idx="86289">
                  <c:v>43144.5</c:v>
                </c:pt>
                <c:pt idx="86290">
                  <c:v>43145</c:v>
                </c:pt>
                <c:pt idx="86291">
                  <c:v>43145.5</c:v>
                </c:pt>
                <c:pt idx="86292">
                  <c:v>43146</c:v>
                </c:pt>
                <c:pt idx="86293">
                  <c:v>43146.5</c:v>
                </c:pt>
                <c:pt idx="86294">
                  <c:v>43147</c:v>
                </c:pt>
                <c:pt idx="86295">
                  <c:v>43147.5</c:v>
                </c:pt>
                <c:pt idx="86296">
                  <c:v>43148</c:v>
                </c:pt>
                <c:pt idx="86297">
                  <c:v>43148.5</c:v>
                </c:pt>
                <c:pt idx="86298">
                  <c:v>43149</c:v>
                </c:pt>
                <c:pt idx="86299">
                  <c:v>43149.5</c:v>
                </c:pt>
                <c:pt idx="86300">
                  <c:v>43150</c:v>
                </c:pt>
                <c:pt idx="86301">
                  <c:v>43150.5</c:v>
                </c:pt>
                <c:pt idx="86302">
                  <c:v>43151</c:v>
                </c:pt>
                <c:pt idx="86303">
                  <c:v>43151.5</c:v>
                </c:pt>
                <c:pt idx="86304">
                  <c:v>43152</c:v>
                </c:pt>
                <c:pt idx="86305">
                  <c:v>43152.5</c:v>
                </c:pt>
                <c:pt idx="86306">
                  <c:v>43153</c:v>
                </c:pt>
                <c:pt idx="86307">
                  <c:v>43153.5</c:v>
                </c:pt>
                <c:pt idx="86308">
                  <c:v>43154</c:v>
                </c:pt>
                <c:pt idx="86309">
                  <c:v>43154.5</c:v>
                </c:pt>
                <c:pt idx="86310">
                  <c:v>43155</c:v>
                </c:pt>
                <c:pt idx="86311">
                  <c:v>43155.5</c:v>
                </c:pt>
                <c:pt idx="86312">
                  <c:v>43156</c:v>
                </c:pt>
                <c:pt idx="86313">
                  <c:v>43156.5</c:v>
                </c:pt>
                <c:pt idx="86314">
                  <c:v>43157</c:v>
                </c:pt>
                <c:pt idx="86315">
                  <c:v>43157.5</c:v>
                </c:pt>
                <c:pt idx="86316">
                  <c:v>43158</c:v>
                </c:pt>
                <c:pt idx="86317">
                  <c:v>43158.5</c:v>
                </c:pt>
                <c:pt idx="86318">
                  <c:v>43159</c:v>
                </c:pt>
                <c:pt idx="86319">
                  <c:v>43159.5</c:v>
                </c:pt>
                <c:pt idx="86320">
                  <c:v>43160</c:v>
                </c:pt>
                <c:pt idx="86321">
                  <c:v>43160.5</c:v>
                </c:pt>
                <c:pt idx="86322">
                  <c:v>43161</c:v>
                </c:pt>
                <c:pt idx="86323">
                  <c:v>43161.5</c:v>
                </c:pt>
                <c:pt idx="86324">
                  <c:v>43162</c:v>
                </c:pt>
                <c:pt idx="86325">
                  <c:v>43162.5</c:v>
                </c:pt>
                <c:pt idx="86326">
                  <c:v>43163</c:v>
                </c:pt>
                <c:pt idx="86327">
                  <c:v>43163.5</c:v>
                </c:pt>
                <c:pt idx="86328">
                  <c:v>43164</c:v>
                </c:pt>
                <c:pt idx="86329">
                  <c:v>43164.5</c:v>
                </c:pt>
                <c:pt idx="86330">
                  <c:v>43165</c:v>
                </c:pt>
                <c:pt idx="86331">
                  <c:v>43165.5</c:v>
                </c:pt>
                <c:pt idx="86332">
                  <c:v>43166</c:v>
                </c:pt>
                <c:pt idx="86333">
                  <c:v>43166.5</c:v>
                </c:pt>
                <c:pt idx="86334">
                  <c:v>43167</c:v>
                </c:pt>
                <c:pt idx="86335">
                  <c:v>43167.5</c:v>
                </c:pt>
                <c:pt idx="86336">
                  <c:v>43168</c:v>
                </c:pt>
                <c:pt idx="86337">
                  <c:v>43168.5</c:v>
                </c:pt>
                <c:pt idx="86338">
                  <c:v>43169</c:v>
                </c:pt>
                <c:pt idx="86339">
                  <c:v>43169.5</c:v>
                </c:pt>
                <c:pt idx="86340">
                  <c:v>43170</c:v>
                </c:pt>
                <c:pt idx="86341">
                  <c:v>43170.5</c:v>
                </c:pt>
                <c:pt idx="86342">
                  <c:v>43171</c:v>
                </c:pt>
                <c:pt idx="86343">
                  <c:v>43171.5</c:v>
                </c:pt>
                <c:pt idx="86344">
                  <c:v>43172</c:v>
                </c:pt>
                <c:pt idx="86345">
                  <c:v>43172.5</c:v>
                </c:pt>
                <c:pt idx="86346">
                  <c:v>43173</c:v>
                </c:pt>
                <c:pt idx="86347">
                  <c:v>43173.5</c:v>
                </c:pt>
                <c:pt idx="86348">
                  <c:v>43174</c:v>
                </c:pt>
                <c:pt idx="86349">
                  <c:v>43174.5</c:v>
                </c:pt>
                <c:pt idx="86350">
                  <c:v>43175</c:v>
                </c:pt>
                <c:pt idx="86351">
                  <c:v>43175.5</c:v>
                </c:pt>
                <c:pt idx="86352">
                  <c:v>43176</c:v>
                </c:pt>
                <c:pt idx="86353">
                  <c:v>43176.5</c:v>
                </c:pt>
                <c:pt idx="86354">
                  <c:v>43177</c:v>
                </c:pt>
                <c:pt idx="86355">
                  <c:v>43177.5</c:v>
                </c:pt>
                <c:pt idx="86356">
                  <c:v>43178</c:v>
                </c:pt>
                <c:pt idx="86357">
                  <c:v>43178.5</c:v>
                </c:pt>
                <c:pt idx="86358">
                  <c:v>43179</c:v>
                </c:pt>
                <c:pt idx="86359">
                  <c:v>43179.5</c:v>
                </c:pt>
                <c:pt idx="86360">
                  <c:v>43180</c:v>
                </c:pt>
                <c:pt idx="86361">
                  <c:v>43180.5</c:v>
                </c:pt>
                <c:pt idx="86362">
                  <c:v>43181</c:v>
                </c:pt>
                <c:pt idx="86363">
                  <c:v>43181.5</c:v>
                </c:pt>
                <c:pt idx="86364">
                  <c:v>43182</c:v>
                </c:pt>
                <c:pt idx="86365">
                  <c:v>43182.5</c:v>
                </c:pt>
                <c:pt idx="86366">
                  <c:v>43183</c:v>
                </c:pt>
                <c:pt idx="86367">
                  <c:v>43183.5</c:v>
                </c:pt>
                <c:pt idx="86368">
                  <c:v>43184</c:v>
                </c:pt>
                <c:pt idx="86369">
                  <c:v>43184.5</c:v>
                </c:pt>
                <c:pt idx="86370">
                  <c:v>43185</c:v>
                </c:pt>
                <c:pt idx="86371">
                  <c:v>43185.5</c:v>
                </c:pt>
                <c:pt idx="86372">
                  <c:v>43186</c:v>
                </c:pt>
                <c:pt idx="86373">
                  <c:v>43186.5</c:v>
                </c:pt>
                <c:pt idx="86374">
                  <c:v>43187</c:v>
                </c:pt>
                <c:pt idx="86375">
                  <c:v>43187.5</c:v>
                </c:pt>
                <c:pt idx="86376">
                  <c:v>43188</c:v>
                </c:pt>
                <c:pt idx="86377">
                  <c:v>43188.5</c:v>
                </c:pt>
                <c:pt idx="86378">
                  <c:v>43189</c:v>
                </c:pt>
                <c:pt idx="86379">
                  <c:v>43189.5</c:v>
                </c:pt>
                <c:pt idx="86380">
                  <c:v>43190</c:v>
                </c:pt>
                <c:pt idx="86381">
                  <c:v>43190.5</c:v>
                </c:pt>
                <c:pt idx="86382">
                  <c:v>43191</c:v>
                </c:pt>
                <c:pt idx="86383">
                  <c:v>43191.5</c:v>
                </c:pt>
                <c:pt idx="86384">
                  <c:v>43192</c:v>
                </c:pt>
                <c:pt idx="86385">
                  <c:v>43192.5</c:v>
                </c:pt>
                <c:pt idx="86386">
                  <c:v>43193</c:v>
                </c:pt>
                <c:pt idx="86387">
                  <c:v>43193.5</c:v>
                </c:pt>
                <c:pt idx="86388">
                  <c:v>43194</c:v>
                </c:pt>
                <c:pt idx="86389">
                  <c:v>43194.5</c:v>
                </c:pt>
                <c:pt idx="86390">
                  <c:v>43195</c:v>
                </c:pt>
                <c:pt idx="86391">
                  <c:v>43195.5</c:v>
                </c:pt>
                <c:pt idx="86392">
                  <c:v>43196</c:v>
                </c:pt>
                <c:pt idx="86393">
                  <c:v>43196.5</c:v>
                </c:pt>
                <c:pt idx="86394">
                  <c:v>43197</c:v>
                </c:pt>
                <c:pt idx="86395">
                  <c:v>43197.5</c:v>
                </c:pt>
                <c:pt idx="86396">
                  <c:v>43198</c:v>
                </c:pt>
                <c:pt idx="86397">
                  <c:v>43198.5</c:v>
                </c:pt>
                <c:pt idx="86398">
                  <c:v>43199</c:v>
                </c:pt>
                <c:pt idx="86399">
                  <c:v>43199.5</c:v>
                </c:pt>
                <c:pt idx="86400">
                  <c:v>43200</c:v>
                </c:pt>
                <c:pt idx="86401">
                  <c:v>43200.5</c:v>
                </c:pt>
                <c:pt idx="86402">
                  <c:v>43201</c:v>
                </c:pt>
                <c:pt idx="86403">
                  <c:v>43201.5</c:v>
                </c:pt>
                <c:pt idx="86404">
                  <c:v>43202</c:v>
                </c:pt>
                <c:pt idx="86405">
                  <c:v>43202.5</c:v>
                </c:pt>
                <c:pt idx="86406">
                  <c:v>43203</c:v>
                </c:pt>
                <c:pt idx="86407">
                  <c:v>43203.5</c:v>
                </c:pt>
                <c:pt idx="86408">
                  <c:v>43204</c:v>
                </c:pt>
                <c:pt idx="86409">
                  <c:v>43204.5</c:v>
                </c:pt>
                <c:pt idx="86410">
                  <c:v>43205</c:v>
                </c:pt>
                <c:pt idx="86411">
                  <c:v>43205.5</c:v>
                </c:pt>
                <c:pt idx="86412">
                  <c:v>43206</c:v>
                </c:pt>
                <c:pt idx="86413">
                  <c:v>43206.5</c:v>
                </c:pt>
                <c:pt idx="86414">
                  <c:v>43207</c:v>
                </c:pt>
                <c:pt idx="86415">
                  <c:v>43207.5</c:v>
                </c:pt>
                <c:pt idx="86416">
                  <c:v>43208</c:v>
                </c:pt>
                <c:pt idx="86417">
                  <c:v>43208.5</c:v>
                </c:pt>
                <c:pt idx="86418">
                  <c:v>43209</c:v>
                </c:pt>
                <c:pt idx="86419">
                  <c:v>43209.5</c:v>
                </c:pt>
                <c:pt idx="86420">
                  <c:v>43210</c:v>
                </c:pt>
                <c:pt idx="86421">
                  <c:v>43210.5</c:v>
                </c:pt>
                <c:pt idx="86422">
                  <c:v>43211</c:v>
                </c:pt>
                <c:pt idx="86423">
                  <c:v>43211.5</c:v>
                </c:pt>
                <c:pt idx="86424">
                  <c:v>43212</c:v>
                </c:pt>
                <c:pt idx="86425">
                  <c:v>43212.5</c:v>
                </c:pt>
                <c:pt idx="86426">
                  <c:v>43213</c:v>
                </c:pt>
                <c:pt idx="86427">
                  <c:v>43213.5</c:v>
                </c:pt>
                <c:pt idx="86428">
                  <c:v>43214</c:v>
                </c:pt>
                <c:pt idx="86429">
                  <c:v>43214.5</c:v>
                </c:pt>
                <c:pt idx="86430">
                  <c:v>43215</c:v>
                </c:pt>
                <c:pt idx="86431">
                  <c:v>43215.5</c:v>
                </c:pt>
                <c:pt idx="86432">
                  <c:v>43216</c:v>
                </c:pt>
                <c:pt idx="86433">
                  <c:v>43216.5</c:v>
                </c:pt>
                <c:pt idx="86434">
                  <c:v>43217</c:v>
                </c:pt>
                <c:pt idx="86435">
                  <c:v>43217.5</c:v>
                </c:pt>
                <c:pt idx="86436">
                  <c:v>43218</c:v>
                </c:pt>
                <c:pt idx="86437">
                  <c:v>43218.5</c:v>
                </c:pt>
                <c:pt idx="86438">
                  <c:v>43219</c:v>
                </c:pt>
                <c:pt idx="86439">
                  <c:v>43219.5</c:v>
                </c:pt>
                <c:pt idx="86440">
                  <c:v>43220</c:v>
                </c:pt>
                <c:pt idx="86441">
                  <c:v>43220.5</c:v>
                </c:pt>
                <c:pt idx="86442">
                  <c:v>43221</c:v>
                </c:pt>
                <c:pt idx="86443">
                  <c:v>43221.5</c:v>
                </c:pt>
                <c:pt idx="86444">
                  <c:v>43222</c:v>
                </c:pt>
                <c:pt idx="86445">
                  <c:v>43222.5</c:v>
                </c:pt>
                <c:pt idx="86446">
                  <c:v>43223</c:v>
                </c:pt>
                <c:pt idx="86447">
                  <c:v>43223.5</c:v>
                </c:pt>
                <c:pt idx="86448">
                  <c:v>43224</c:v>
                </c:pt>
                <c:pt idx="86449">
                  <c:v>43224.5</c:v>
                </c:pt>
                <c:pt idx="86450">
                  <c:v>43225</c:v>
                </c:pt>
                <c:pt idx="86451">
                  <c:v>43225.5</c:v>
                </c:pt>
                <c:pt idx="86452">
                  <c:v>43226</c:v>
                </c:pt>
                <c:pt idx="86453">
                  <c:v>43226.5</c:v>
                </c:pt>
                <c:pt idx="86454">
                  <c:v>43227</c:v>
                </c:pt>
                <c:pt idx="86455">
                  <c:v>43227.5</c:v>
                </c:pt>
                <c:pt idx="86456">
                  <c:v>43228</c:v>
                </c:pt>
                <c:pt idx="86457">
                  <c:v>43228.5</c:v>
                </c:pt>
                <c:pt idx="86458">
                  <c:v>43229</c:v>
                </c:pt>
                <c:pt idx="86459">
                  <c:v>43229.5</c:v>
                </c:pt>
                <c:pt idx="86460">
                  <c:v>43230</c:v>
                </c:pt>
                <c:pt idx="86461">
                  <c:v>43230.5</c:v>
                </c:pt>
                <c:pt idx="86462">
                  <c:v>43231</c:v>
                </c:pt>
                <c:pt idx="86463">
                  <c:v>43231.5</c:v>
                </c:pt>
                <c:pt idx="86464">
                  <c:v>43232</c:v>
                </c:pt>
                <c:pt idx="86465">
                  <c:v>43232.5</c:v>
                </c:pt>
                <c:pt idx="86466">
                  <c:v>43233</c:v>
                </c:pt>
                <c:pt idx="86467">
                  <c:v>43233.5</c:v>
                </c:pt>
                <c:pt idx="86468">
                  <c:v>43234</c:v>
                </c:pt>
                <c:pt idx="86469">
                  <c:v>43234.5</c:v>
                </c:pt>
                <c:pt idx="86470">
                  <c:v>43235</c:v>
                </c:pt>
                <c:pt idx="86471">
                  <c:v>43235.5</c:v>
                </c:pt>
                <c:pt idx="86472">
                  <c:v>43236</c:v>
                </c:pt>
                <c:pt idx="86473">
                  <c:v>43236.5</c:v>
                </c:pt>
                <c:pt idx="86474">
                  <c:v>43237</c:v>
                </c:pt>
                <c:pt idx="86475">
                  <c:v>43237.5</c:v>
                </c:pt>
                <c:pt idx="86476">
                  <c:v>43238</c:v>
                </c:pt>
                <c:pt idx="86477">
                  <c:v>43238.5</c:v>
                </c:pt>
                <c:pt idx="86478">
                  <c:v>43239</c:v>
                </c:pt>
                <c:pt idx="86479">
                  <c:v>43239.5</c:v>
                </c:pt>
                <c:pt idx="86480">
                  <c:v>43240</c:v>
                </c:pt>
                <c:pt idx="86481">
                  <c:v>43240.5</c:v>
                </c:pt>
                <c:pt idx="86482">
                  <c:v>43241</c:v>
                </c:pt>
                <c:pt idx="86483">
                  <c:v>43241.5</c:v>
                </c:pt>
                <c:pt idx="86484">
                  <c:v>43242</c:v>
                </c:pt>
                <c:pt idx="86485">
                  <c:v>43242.5</c:v>
                </c:pt>
                <c:pt idx="86486">
                  <c:v>43243</c:v>
                </c:pt>
                <c:pt idx="86487">
                  <c:v>43243.5</c:v>
                </c:pt>
                <c:pt idx="86488">
                  <c:v>43244</c:v>
                </c:pt>
                <c:pt idx="86489">
                  <c:v>43244.5</c:v>
                </c:pt>
                <c:pt idx="86490">
                  <c:v>43245</c:v>
                </c:pt>
                <c:pt idx="86491">
                  <c:v>43245.5</c:v>
                </c:pt>
                <c:pt idx="86492">
                  <c:v>43246</c:v>
                </c:pt>
                <c:pt idx="86493">
                  <c:v>43246.5</c:v>
                </c:pt>
                <c:pt idx="86494">
                  <c:v>43247</c:v>
                </c:pt>
                <c:pt idx="86495">
                  <c:v>43247.5</c:v>
                </c:pt>
                <c:pt idx="86496">
                  <c:v>43248</c:v>
                </c:pt>
                <c:pt idx="86497">
                  <c:v>43248.5</c:v>
                </c:pt>
                <c:pt idx="86498">
                  <c:v>43249</c:v>
                </c:pt>
                <c:pt idx="86499">
                  <c:v>43249.5</c:v>
                </c:pt>
                <c:pt idx="86500">
                  <c:v>43250</c:v>
                </c:pt>
                <c:pt idx="86501">
                  <c:v>43250.5</c:v>
                </c:pt>
                <c:pt idx="86502">
                  <c:v>43251</c:v>
                </c:pt>
                <c:pt idx="86503">
                  <c:v>43251.5</c:v>
                </c:pt>
                <c:pt idx="86504">
                  <c:v>43252</c:v>
                </c:pt>
                <c:pt idx="86505">
                  <c:v>43252.5</c:v>
                </c:pt>
                <c:pt idx="86506">
                  <c:v>43253</c:v>
                </c:pt>
                <c:pt idx="86507">
                  <c:v>43253.5</c:v>
                </c:pt>
                <c:pt idx="86508">
                  <c:v>43254</c:v>
                </c:pt>
                <c:pt idx="86509">
                  <c:v>43254.5</c:v>
                </c:pt>
                <c:pt idx="86510">
                  <c:v>43255</c:v>
                </c:pt>
                <c:pt idx="86511">
                  <c:v>43255.5</c:v>
                </c:pt>
                <c:pt idx="86512">
                  <c:v>43256</c:v>
                </c:pt>
                <c:pt idx="86513">
                  <c:v>43256.5</c:v>
                </c:pt>
                <c:pt idx="86514">
                  <c:v>43257</c:v>
                </c:pt>
                <c:pt idx="86515">
                  <c:v>43257.5</c:v>
                </c:pt>
                <c:pt idx="86516">
                  <c:v>43258</c:v>
                </c:pt>
                <c:pt idx="86517">
                  <c:v>43258.5</c:v>
                </c:pt>
                <c:pt idx="86518">
                  <c:v>43259</c:v>
                </c:pt>
                <c:pt idx="86519">
                  <c:v>43259.5</c:v>
                </c:pt>
                <c:pt idx="86520">
                  <c:v>43260</c:v>
                </c:pt>
                <c:pt idx="86521">
                  <c:v>43260.5</c:v>
                </c:pt>
                <c:pt idx="86522">
                  <c:v>43261</c:v>
                </c:pt>
                <c:pt idx="86523">
                  <c:v>43261.5</c:v>
                </c:pt>
                <c:pt idx="86524">
                  <c:v>43262</c:v>
                </c:pt>
                <c:pt idx="86525">
                  <c:v>43262.5</c:v>
                </c:pt>
                <c:pt idx="86526">
                  <c:v>43263</c:v>
                </c:pt>
                <c:pt idx="86527">
                  <c:v>43263.5</c:v>
                </c:pt>
                <c:pt idx="86528">
                  <c:v>43264</c:v>
                </c:pt>
                <c:pt idx="86529">
                  <c:v>43264.5</c:v>
                </c:pt>
                <c:pt idx="86530">
                  <c:v>43265</c:v>
                </c:pt>
                <c:pt idx="86531">
                  <c:v>43265.5</c:v>
                </c:pt>
                <c:pt idx="86532">
                  <c:v>43266</c:v>
                </c:pt>
                <c:pt idx="86533">
                  <c:v>43266.5</c:v>
                </c:pt>
                <c:pt idx="86534">
                  <c:v>43267</c:v>
                </c:pt>
                <c:pt idx="86535">
                  <c:v>43267.5</c:v>
                </c:pt>
                <c:pt idx="86536">
                  <c:v>43268</c:v>
                </c:pt>
                <c:pt idx="86537">
                  <c:v>43268.5</c:v>
                </c:pt>
                <c:pt idx="86538">
                  <c:v>43269</c:v>
                </c:pt>
                <c:pt idx="86539">
                  <c:v>43269.5</c:v>
                </c:pt>
                <c:pt idx="86540">
                  <c:v>43270</c:v>
                </c:pt>
                <c:pt idx="86541">
                  <c:v>43270.5</c:v>
                </c:pt>
                <c:pt idx="86542">
                  <c:v>43271</c:v>
                </c:pt>
                <c:pt idx="86543">
                  <c:v>43271.5</c:v>
                </c:pt>
                <c:pt idx="86544">
                  <c:v>43272</c:v>
                </c:pt>
                <c:pt idx="86545">
                  <c:v>43272.5</c:v>
                </c:pt>
                <c:pt idx="86546">
                  <c:v>43273</c:v>
                </c:pt>
                <c:pt idx="86547">
                  <c:v>43273.5</c:v>
                </c:pt>
                <c:pt idx="86548">
                  <c:v>43274</c:v>
                </c:pt>
                <c:pt idx="86549">
                  <c:v>43274.5</c:v>
                </c:pt>
                <c:pt idx="86550">
                  <c:v>43275</c:v>
                </c:pt>
                <c:pt idx="86551">
                  <c:v>43275.5</c:v>
                </c:pt>
                <c:pt idx="86552">
                  <c:v>43276</c:v>
                </c:pt>
                <c:pt idx="86553">
                  <c:v>43276.5</c:v>
                </c:pt>
                <c:pt idx="86554">
                  <c:v>43277</c:v>
                </c:pt>
                <c:pt idx="86555">
                  <c:v>43277.5</c:v>
                </c:pt>
                <c:pt idx="86556">
                  <c:v>43278</c:v>
                </c:pt>
                <c:pt idx="86557">
                  <c:v>43278.5</c:v>
                </c:pt>
                <c:pt idx="86558">
                  <c:v>43279</c:v>
                </c:pt>
                <c:pt idx="86559">
                  <c:v>43279.5</c:v>
                </c:pt>
                <c:pt idx="86560">
                  <c:v>43280</c:v>
                </c:pt>
                <c:pt idx="86561">
                  <c:v>43280.5</c:v>
                </c:pt>
                <c:pt idx="86562">
                  <c:v>43281</c:v>
                </c:pt>
                <c:pt idx="86563">
                  <c:v>43281.5</c:v>
                </c:pt>
                <c:pt idx="86564">
                  <c:v>43282</c:v>
                </c:pt>
                <c:pt idx="86565">
                  <c:v>43282.5</c:v>
                </c:pt>
                <c:pt idx="86566">
                  <c:v>43283</c:v>
                </c:pt>
                <c:pt idx="86567">
                  <c:v>43283.5</c:v>
                </c:pt>
                <c:pt idx="86568">
                  <c:v>43284</c:v>
                </c:pt>
                <c:pt idx="86569">
                  <c:v>43284.5</c:v>
                </c:pt>
                <c:pt idx="86570">
                  <c:v>43285</c:v>
                </c:pt>
                <c:pt idx="86571">
                  <c:v>43285.5</c:v>
                </c:pt>
                <c:pt idx="86572">
                  <c:v>43286</c:v>
                </c:pt>
                <c:pt idx="86573">
                  <c:v>43286.5</c:v>
                </c:pt>
                <c:pt idx="86574">
                  <c:v>43287</c:v>
                </c:pt>
                <c:pt idx="86575">
                  <c:v>43287.5</c:v>
                </c:pt>
                <c:pt idx="86576">
                  <c:v>43288</c:v>
                </c:pt>
                <c:pt idx="86577">
                  <c:v>43288.5</c:v>
                </c:pt>
                <c:pt idx="86578">
                  <c:v>43289</c:v>
                </c:pt>
                <c:pt idx="86579">
                  <c:v>43289.5</c:v>
                </c:pt>
                <c:pt idx="86580">
                  <c:v>43290</c:v>
                </c:pt>
                <c:pt idx="86581">
                  <c:v>43290.5</c:v>
                </c:pt>
                <c:pt idx="86582">
                  <c:v>43291</c:v>
                </c:pt>
                <c:pt idx="86583">
                  <c:v>43291.5</c:v>
                </c:pt>
                <c:pt idx="86584">
                  <c:v>43292</c:v>
                </c:pt>
                <c:pt idx="86585">
                  <c:v>43292.5</c:v>
                </c:pt>
                <c:pt idx="86586">
                  <c:v>43293</c:v>
                </c:pt>
                <c:pt idx="86587">
                  <c:v>43293.5</c:v>
                </c:pt>
                <c:pt idx="86588">
                  <c:v>43294</c:v>
                </c:pt>
                <c:pt idx="86589">
                  <c:v>43294.5</c:v>
                </c:pt>
                <c:pt idx="86590">
                  <c:v>43295</c:v>
                </c:pt>
                <c:pt idx="86591">
                  <c:v>43295.5</c:v>
                </c:pt>
                <c:pt idx="86592">
                  <c:v>43296</c:v>
                </c:pt>
                <c:pt idx="86593">
                  <c:v>43296.5</c:v>
                </c:pt>
                <c:pt idx="86594">
                  <c:v>43297</c:v>
                </c:pt>
                <c:pt idx="86595">
                  <c:v>43297.5</c:v>
                </c:pt>
                <c:pt idx="86596">
                  <c:v>43298</c:v>
                </c:pt>
                <c:pt idx="86597">
                  <c:v>43298.5</c:v>
                </c:pt>
                <c:pt idx="86598">
                  <c:v>43299</c:v>
                </c:pt>
                <c:pt idx="86599">
                  <c:v>43299.5</c:v>
                </c:pt>
                <c:pt idx="86600">
                  <c:v>43300</c:v>
                </c:pt>
                <c:pt idx="86601">
                  <c:v>43300.5</c:v>
                </c:pt>
                <c:pt idx="86602">
                  <c:v>43301</c:v>
                </c:pt>
                <c:pt idx="86603">
                  <c:v>43301.5</c:v>
                </c:pt>
                <c:pt idx="86604">
                  <c:v>43302</c:v>
                </c:pt>
                <c:pt idx="86605">
                  <c:v>43302.5</c:v>
                </c:pt>
                <c:pt idx="86606">
                  <c:v>43303</c:v>
                </c:pt>
                <c:pt idx="86607">
                  <c:v>43303.5</c:v>
                </c:pt>
                <c:pt idx="86608">
                  <c:v>43304</c:v>
                </c:pt>
                <c:pt idx="86609">
                  <c:v>43304.5</c:v>
                </c:pt>
                <c:pt idx="86610">
                  <c:v>43305</c:v>
                </c:pt>
                <c:pt idx="86611">
                  <c:v>43305.5</c:v>
                </c:pt>
                <c:pt idx="86612">
                  <c:v>43306</c:v>
                </c:pt>
                <c:pt idx="86613">
                  <c:v>43306.5</c:v>
                </c:pt>
                <c:pt idx="86614">
                  <c:v>43307</c:v>
                </c:pt>
                <c:pt idx="86615">
                  <c:v>43307.5</c:v>
                </c:pt>
                <c:pt idx="86616">
                  <c:v>43308</c:v>
                </c:pt>
                <c:pt idx="86617">
                  <c:v>43308.5</c:v>
                </c:pt>
                <c:pt idx="86618">
                  <c:v>43309</c:v>
                </c:pt>
                <c:pt idx="86619">
                  <c:v>43309.5</c:v>
                </c:pt>
                <c:pt idx="86620">
                  <c:v>43310</c:v>
                </c:pt>
                <c:pt idx="86621">
                  <c:v>43310.5</c:v>
                </c:pt>
                <c:pt idx="86622">
                  <c:v>43311</c:v>
                </c:pt>
                <c:pt idx="86623">
                  <c:v>43311.5</c:v>
                </c:pt>
                <c:pt idx="86624">
                  <c:v>43312</c:v>
                </c:pt>
                <c:pt idx="86625">
                  <c:v>43312.5</c:v>
                </c:pt>
                <c:pt idx="86626">
                  <c:v>43313</c:v>
                </c:pt>
                <c:pt idx="86627">
                  <c:v>43313.5</c:v>
                </c:pt>
                <c:pt idx="86628">
                  <c:v>43314</c:v>
                </c:pt>
                <c:pt idx="86629">
                  <c:v>43314.5</c:v>
                </c:pt>
                <c:pt idx="86630">
                  <c:v>43315</c:v>
                </c:pt>
                <c:pt idx="86631">
                  <c:v>43315.5</c:v>
                </c:pt>
                <c:pt idx="86632">
                  <c:v>43316</c:v>
                </c:pt>
                <c:pt idx="86633">
                  <c:v>43316.5</c:v>
                </c:pt>
                <c:pt idx="86634">
                  <c:v>43317</c:v>
                </c:pt>
                <c:pt idx="86635">
                  <c:v>43317.5</c:v>
                </c:pt>
                <c:pt idx="86636">
                  <c:v>43318</c:v>
                </c:pt>
                <c:pt idx="86637">
                  <c:v>43318.5</c:v>
                </c:pt>
                <c:pt idx="86638">
                  <c:v>43319</c:v>
                </c:pt>
                <c:pt idx="86639">
                  <c:v>43319.5</c:v>
                </c:pt>
                <c:pt idx="86640">
                  <c:v>43320</c:v>
                </c:pt>
                <c:pt idx="86641">
                  <c:v>43320.5</c:v>
                </c:pt>
                <c:pt idx="86642">
                  <c:v>43321</c:v>
                </c:pt>
                <c:pt idx="86643">
                  <c:v>43321.5</c:v>
                </c:pt>
                <c:pt idx="86644">
                  <c:v>43322</c:v>
                </c:pt>
                <c:pt idx="86645">
                  <c:v>43322.5</c:v>
                </c:pt>
                <c:pt idx="86646">
                  <c:v>43323</c:v>
                </c:pt>
                <c:pt idx="86647">
                  <c:v>43323.5</c:v>
                </c:pt>
                <c:pt idx="86648">
                  <c:v>43324</c:v>
                </c:pt>
                <c:pt idx="86649">
                  <c:v>43324.5</c:v>
                </c:pt>
                <c:pt idx="86650">
                  <c:v>43325</c:v>
                </c:pt>
                <c:pt idx="86651">
                  <c:v>43325.5</c:v>
                </c:pt>
                <c:pt idx="86652">
                  <c:v>43326</c:v>
                </c:pt>
                <c:pt idx="86653">
                  <c:v>43326.5</c:v>
                </c:pt>
                <c:pt idx="86654">
                  <c:v>43327</c:v>
                </c:pt>
                <c:pt idx="86655">
                  <c:v>43327.5</c:v>
                </c:pt>
                <c:pt idx="86656">
                  <c:v>43328</c:v>
                </c:pt>
                <c:pt idx="86657">
                  <c:v>43328.5</c:v>
                </c:pt>
                <c:pt idx="86658">
                  <c:v>43329</c:v>
                </c:pt>
                <c:pt idx="86659">
                  <c:v>43329.5</c:v>
                </c:pt>
                <c:pt idx="86660">
                  <c:v>43330</c:v>
                </c:pt>
                <c:pt idx="86661">
                  <c:v>43330.5</c:v>
                </c:pt>
                <c:pt idx="86662">
                  <c:v>43331</c:v>
                </c:pt>
                <c:pt idx="86663">
                  <c:v>43331.5</c:v>
                </c:pt>
                <c:pt idx="86664">
                  <c:v>43332</c:v>
                </c:pt>
                <c:pt idx="86665">
                  <c:v>43332.5</c:v>
                </c:pt>
                <c:pt idx="86666">
                  <c:v>43333</c:v>
                </c:pt>
                <c:pt idx="86667">
                  <c:v>43333.5</c:v>
                </c:pt>
                <c:pt idx="86668">
                  <c:v>43334</c:v>
                </c:pt>
                <c:pt idx="86669">
                  <c:v>43334.5</c:v>
                </c:pt>
                <c:pt idx="86670">
                  <c:v>43335</c:v>
                </c:pt>
                <c:pt idx="86671">
                  <c:v>43335.5</c:v>
                </c:pt>
                <c:pt idx="86672">
                  <c:v>43336</c:v>
                </c:pt>
                <c:pt idx="86673">
                  <c:v>43336.5</c:v>
                </c:pt>
                <c:pt idx="86674">
                  <c:v>43337</c:v>
                </c:pt>
                <c:pt idx="86675">
                  <c:v>43337.5</c:v>
                </c:pt>
                <c:pt idx="86676">
                  <c:v>43338</c:v>
                </c:pt>
                <c:pt idx="86677">
                  <c:v>43338.5</c:v>
                </c:pt>
                <c:pt idx="86678">
                  <c:v>43339</c:v>
                </c:pt>
                <c:pt idx="86679">
                  <c:v>43339.5</c:v>
                </c:pt>
                <c:pt idx="86680">
                  <c:v>43340</c:v>
                </c:pt>
                <c:pt idx="86681">
                  <c:v>43340.5</c:v>
                </c:pt>
                <c:pt idx="86682">
                  <c:v>43341</c:v>
                </c:pt>
                <c:pt idx="86683">
                  <c:v>43341.5</c:v>
                </c:pt>
                <c:pt idx="86684">
                  <c:v>43342</c:v>
                </c:pt>
                <c:pt idx="86685">
                  <c:v>43342.5</c:v>
                </c:pt>
                <c:pt idx="86686">
                  <c:v>43343</c:v>
                </c:pt>
                <c:pt idx="86687">
                  <c:v>43343.5</c:v>
                </c:pt>
                <c:pt idx="86688">
                  <c:v>43344</c:v>
                </c:pt>
                <c:pt idx="86689">
                  <c:v>43344.5</c:v>
                </c:pt>
                <c:pt idx="86690">
                  <c:v>43345</c:v>
                </c:pt>
                <c:pt idx="86691">
                  <c:v>43345.5</c:v>
                </c:pt>
                <c:pt idx="86692">
                  <c:v>43346</c:v>
                </c:pt>
                <c:pt idx="86693">
                  <c:v>43346.5</c:v>
                </c:pt>
                <c:pt idx="86694">
                  <c:v>43347</c:v>
                </c:pt>
                <c:pt idx="86695">
                  <c:v>43347.5</c:v>
                </c:pt>
                <c:pt idx="86696">
                  <c:v>43348</c:v>
                </c:pt>
                <c:pt idx="86697">
                  <c:v>43348.5</c:v>
                </c:pt>
                <c:pt idx="86698">
                  <c:v>43349</c:v>
                </c:pt>
                <c:pt idx="86699">
                  <c:v>43349.5</c:v>
                </c:pt>
                <c:pt idx="86700">
                  <c:v>43350</c:v>
                </c:pt>
                <c:pt idx="86701">
                  <c:v>43350.5</c:v>
                </c:pt>
                <c:pt idx="86702">
                  <c:v>43351</c:v>
                </c:pt>
                <c:pt idx="86703">
                  <c:v>43351.5</c:v>
                </c:pt>
                <c:pt idx="86704">
                  <c:v>43352</c:v>
                </c:pt>
                <c:pt idx="86705">
                  <c:v>43352.5</c:v>
                </c:pt>
                <c:pt idx="86706">
                  <c:v>43353</c:v>
                </c:pt>
                <c:pt idx="86707">
                  <c:v>43353.5</c:v>
                </c:pt>
                <c:pt idx="86708">
                  <c:v>43354</c:v>
                </c:pt>
                <c:pt idx="86709">
                  <c:v>43354.5</c:v>
                </c:pt>
                <c:pt idx="86710">
                  <c:v>43355</c:v>
                </c:pt>
                <c:pt idx="86711">
                  <c:v>43355.5</c:v>
                </c:pt>
                <c:pt idx="86712">
                  <c:v>43356</c:v>
                </c:pt>
                <c:pt idx="86713">
                  <c:v>43356.5</c:v>
                </c:pt>
                <c:pt idx="86714">
                  <c:v>43357</c:v>
                </c:pt>
                <c:pt idx="86715">
                  <c:v>43357.5</c:v>
                </c:pt>
                <c:pt idx="86716">
                  <c:v>43358</c:v>
                </c:pt>
                <c:pt idx="86717">
                  <c:v>43358.5</c:v>
                </c:pt>
                <c:pt idx="86718">
                  <c:v>43359</c:v>
                </c:pt>
                <c:pt idx="86719">
                  <c:v>43359.5</c:v>
                </c:pt>
                <c:pt idx="86720">
                  <c:v>43360</c:v>
                </c:pt>
                <c:pt idx="86721">
                  <c:v>43360.5</c:v>
                </c:pt>
                <c:pt idx="86722">
                  <c:v>43361</c:v>
                </c:pt>
                <c:pt idx="86723">
                  <c:v>43361.5</c:v>
                </c:pt>
                <c:pt idx="86724">
                  <c:v>43362</c:v>
                </c:pt>
                <c:pt idx="86725">
                  <c:v>43362.5</c:v>
                </c:pt>
                <c:pt idx="86726">
                  <c:v>43363</c:v>
                </c:pt>
                <c:pt idx="86727">
                  <c:v>43363.5</c:v>
                </c:pt>
                <c:pt idx="86728">
                  <c:v>43364</c:v>
                </c:pt>
                <c:pt idx="86729">
                  <c:v>43364.5</c:v>
                </c:pt>
                <c:pt idx="86730">
                  <c:v>43365</c:v>
                </c:pt>
                <c:pt idx="86731">
                  <c:v>43365.5</c:v>
                </c:pt>
                <c:pt idx="86732">
                  <c:v>43366</c:v>
                </c:pt>
                <c:pt idx="86733">
                  <c:v>43366.5</c:v>
                </c:pt>
                <c:pt idx="86734">
                  <c:v>43367</c:v>
                </c:pt>
                <c:pt idx="86735">
                  <c:v>43367.5</c:v>
                </c:pt>
                <c:pt idx="86736">
                  <c:v>43368</c:v>
                </c:pt>
                <c:pt idx="86737">
                  <c:v>43368.5</c:v>
                </c:pt>
                <c:pt idx="86738">
                  <c:v>43369</c:v>
                </c:pt>
                <c:pt idx="86739">
                  <c:v>43369.5</c:v>
                </c:pt>
                <c:pt idx="86740">
                  <c:v>43370</c:v>
                </c:pt>
                <c:pt idx="86741">
                  <c:v>43370.5</c:v>
                </c:pt>
                <c:pt idx="86742">
                  <c:v>43371</c:v>
                </c:pt>
                <c:pt idx="86743">
                  <c:v>43371.5</c:v>
                </c:pt>
                <c:pt idx="86744">
                  <c:v>43372</c:v>
                </c:pt>
                <c:pt idx="86745">
                  <c:v>43372.5</c:v>
                </c:pt>
                <c:pt idx="86746">
                  <c:v>43373</c:v>
                </c:pt>
                <c:pt idx="86747">
                  <c:v>43373.5</c:v>
                </c:pt>
                <c:pt idx="86748">
                  <c:v>43374</c:v>
                </c:pt>
                <c:pt idx="86749">
                  <c:v>43374.5</c:v>
                </c:pt>
                <c:pt idx="86750">
                  <c:v>43375</c:v>
                </c:pt>
                <c:pt idx="86751">
                  <c:v>43375.5</c:v>
                </c:pt>
                <c:pt idx="86752">
                  <c:v>43376</c:v>
                </c:pt>
                <c:pt idx="86753">
                  <c:v>43376.5</c:v>
                </c:pt>
                <c:pt idx="86754">
                  <c:v>43377</c:v>
                </c:pt>
                <c:pt idx="86755">
                  <c:v>43377.5</c:v>
                </c:pt>
                <c:pt idx="86756">
                  <c:v>43378</c:v>
                </c:pt>
                <c:pt idx="86757">
                  <c:v>43378.5</c:v>
                </c:pt>
                <c:pt idx="86758">
                  <c:v>43379</c:v>
                </c:pt>
                <c:pt idx="86759">
                  <c:v>43379.5</c:v>
                </c:pt>
                <c:pt idx="86760">
                  <c:v>43380</c:v>
                </c:pt>
                <c:pt idx="86761">
                  <c:v>43380.5</c:v>
                </c:pt>
                <c:pt idx="86762">
                  <c:v>43381</c:v>
                </c:pt>
                <c:pt idx="86763">
                  <c:v>43381.5</c:v>
                </c:pt>
                <c:pt idx="86764">
                  <c:v>43382</c:v>
                </c:pt>
                <c:pt idx="86765">
                  <c:v>43382.5</c:v>
                </c:pt>
                <c:pt idx="86766">
                  <c:v>43383</c:v>
                </c:pt>
                <c:pt idx="86767">
                  <c:v>43383.5</c:v>
                </c:pt>
                <c:pt idx="86768">
                  <c:v>43384</c:v>
                </c:pt>
                <c:pt idx="86769">
                  <c:v>43384.5</c:v>
                </c:pt>
                <c:pt idx="86770">
                  <c:v>43385</c:v>
                </c:pt>
                <c:pt idx="86771">
                  <c:v>43385.5</c:v>
                </c:pt>
                <c:pt idx="86772">
                  <c:v>43386</c:v>
                </c:pt>
                <c:pt idx="86773">
                  <c:v>43386.5</c:v>
                </c:pt>
                <c:pt idx="86774">
                  <c:v>43387</c:v>
                </c:pt>
                <c:pt idx="86775">
                  <c:v>43387.5</c:v>
                </c:pt>
                <c:pt idx="86776">
                  <c:v>43388</c:v>
                </c:pt>
                <c:pt idx="86777">
                  <c:v>43388.5</c:v>
                </c:pt>
                <c:pt idx="86778">
                  <c:v>43389</c:v>
                </c:pt>
                <c:pt idx="86779">
                  <c:v>43389.5</c:v>
                </c:pt>
                <c:pt idx="86780">
                  <c:v>43390</c:v>
                </c:pt>
                <c:pt idx="86781">
                  <c:v>43390.5</c:v>
                </c:pt>
                <c:pt idx="86782">
                  <c:v>43391</c:v>
                </c:pt>
                <c:pt idx="86783">
                  <c:v>43391.5</c:v>
                </c:pt>
                <c:pt idx="86784">
                  <c:v>43392</c:v>
                </c:pt>
                <c:pt idx="86785">
                  <c:v>43392.5</c:v>
                </c:pt>
                <c:pt idx="86786">
                  <c:v>43393</c:v>
                </c:pt>
                <c:pt idx="86787">
                  <c:v>43393.5</c:v>
                </c:pt>
                <c:pt idx="86788">
                  <c:v>43394</c:v>
                </c:pt>
                <c:pt idx="86789">
                  <c:v>43394.5</c:v>
                </c:pt>
                <c:pt idx="86790">
                  <c:v>43395</c:v>
                </c:pt>
                <c:pt idx="86791">
                  <c:v>43395.5</c:v>
                </c:pt>
                <c:pt idx="86792">
                  <c:v>43396</c:v>
                </c:pt>
                <c:pt idx="86793">
                  <c:v>43396.5</c:v>
                </c:pt>
                <c:pt idx="86794">
                  <c:v>43397</c:v>
                </c:pt>
                <c:pt idx="86795">
                  <c:v>43397.5</c:v>
                </c:pt>
                <c:pt idx="86796">
                  <c:v>43398</c:v>
                </c:pt>
                <c:pt idx="86797">
                  <c:v>43398.5</c:v>
                </c:pt>
                <c:pt idx="86798">
                  <c:v>43399</c:v>
                </c:pt>
                <c:pt idx="86799">
                  <c:v>43399.5</c:v>
                </c:pt>
                <c:pt idx="86800">
                  <c:v>43400</c:v>
                </c:pt>
                <c:pt idx="86801">
                  <c:v>43400.5</c:v>
                </c:pt>
                <c:pt idx="86802">
                  <c:v>43401</c:v>
                </c:pt>
                <c:pt idx="86803">
                  <c:v>43401.5</c:v>
                </c:pt>
                <c:pt idx="86804">
                  <c:v>43402</c:v>
                </c:pt>
                <c:pt idx="86805">
                  <c:v>43402.5</c:v>
                </c:pt>
                <c:pt idx="86806">
                  <c:v>43403</c:v>
                </c:pt>
                <c:pt idx="86807">
                  <c:v>43403.5</c:v>
                </c:pt>
                <c:pt idx="86808">
                  <c:v>43404</c:v>
                </c:pt>
                <c:pt idx="86809">
                  <c:v>43404.5</c:v>
                </c:pt>
                <c:pt idx="86810">
                  <c:v>43405</c:v>
                </c:pt>
                <c:pt idx="86811">
                  <c:v>43405.5</c:v>
                </c:pt>
                <c:pt idx="86812">
                  <c:v>43406</c:v>
                </c:pt>
                <c:pt idx="86813">
                  <c:v>43406.5</c:v>
                </c:pt>
                <c:pt idx="86814">
                  <c:v>43407</c:v>
                </c:pt>
                <c:pt idx="86815">
                  <c:v>43407.5</c:v>
                </c:pt>
                <c:pt idx="86816">
                  <c:v>43408</c:v>
                </c:pt>
                <c:pt idx="86817">
                  <c:v>43408.5</c:v>
                </c:pt>
                <c:pt idx="86818">
                  <c:v>43409</c:v>
                </c:pt>
                <c:pt idx="86819">
                  <c:v>43409.5</c:v>
                </c:pt>
                <c:pt idx="86820">
                  <c:v>43410</c:v>
                </c:pt>
                <c:pt idx="86821">
                  <c:v>43410.5</c:v>
                </c:pt>
                <c:pt idx="86822">
                  <c:v>43411</c:v>
                </c:pt>
                <c:pt idx="86823">
                  <c:v>43411.5</c:v>
                </c:pt>
                <c:pt idx="86824">
                  <c:v>43412</c:v>
                </c:pt>
                <c:pt idx="86825">
                  <c:v>43412.5</c:v>
                </c:pt>
                <c:pt idx="86826">
                  <c:v>43413</c:v>
                </c:pt>
                <c:pt idx="86827">
                  <c:v>43413.5</c:v>
                </c:pt>
                <c:pt idx="86828">
                  <c:v>43414</c:v>
                </c:pt>
                <c:pt idx="86829">
                  <c:v>43414.5</c:v>
                </c:pt>
                <c:pt idx="86830">
                  <c:v>43415</c:v>
                </c:pt>
                <c:pt idx="86831">
                  <c:v>43415.5</c:v>
                </c:pt>
                <c:pt idx="86832">
                  <c:v>43416</c:v>
                </c:pt>
                <c:pt idx="86833">
                  <c:v>43416.5</c:v>
                </c:pt>
                <c:pt idx="86834">
                  <c:v>43417</c:v>
                </c:pt>
                <c:pt idx="86835">
                  <c:v>43417.5</c:v>
                </c:pt>
                <c:pt idx="86836">
                  <c:v>43418</c:v>
                </c:pt>
                <c:pt idx="86837">
                  <c:v>43418.5</c:v>
                </c:pt>
                <c:pt idx="86838">
                  <c:v>43419</c:v>
                </c:pt>
                <c:pt idx="86839">
                  <c:v>43419.5</c:v>
                </c:pt>
                <c:pt idx="86840">
                  <c:v>43420</c:v>
                </c:pt>
                <c:pt idx="86841">
                  <c:v>43420.5</c:v>
                </c:pt>
                <c:pt idx="86842">
                  <c:v>43421</c:v>
                </c:pt>
                <c:pt idx="86843">
                  <c:v>43421.5</c:v>
                </c:pt>
                <c:pt idx="86844">
                  <c:v>43422</c:v>
                </c:pt>
                <c:pt idx="86845">
                  <c:v>43422.5</c:v>
                </c:pt>
                <c:pt idx="86846">
                  <c:v>43423</c:v>
                </c:pt>
                <c:pt idx="86847">
                  <c:v>43423.5</c:v>
                </c:pt>
                <c:pt idx="86848">
                  <c:v>43424</c:v>
                </c:pt>
                <c:pt idx="86849">
                  <c:v>43424.5</c:v>
                </c:pt>
                <c:pt idx="86850">
                  <c:v>43425</c:v>
                </c:pt>
                <c:pt idx="86851">
                  <c:v>43425.5</c:v>
                </c:pt>
                <c:pt idx="86852">
                  <c:v>43426</c:v>
                </c:pt>
                <c:pt idx="86853">
                  <c:v>43426.5</c:v>
                </c:pt>
                <c:pt idx="86854">
                  <c:v>43427</c:v>
                </c:pt>
                <c:pt idx="86855">
                  <c:v>43427.5</c:v>
                </c:pt>
                <c:pt idx="86856">
                  <c:v>43428</c:v>
                </c:pt>
                <c:pt idx="86857">
                  <c:v>43428.5</c:v>
                </c:pt>
                <c:pt idx="86858">
                  <c:v>43429</c:v>
                </c:pt>
                <c:pt idx="86859">
                  <c:v>43429.5</c:v>
                </c:pt>
                <c:pt idx="86860">
                  <c:v>43430</c:v>
                </c:pt>
                <c:pt idx="86861">
                  <c:v>43430.5</c:v>
                </c:pt>
                <c:pt idx="86862">
                  <c:v>43431</c:v>
                </c:pt>
                <c:pt idx="86863">
                  <c:v>43431.5</c:v>
                </c:pt>
                <c:pt idx="86864">
                  <c:v>43432</c:v>
                </c:pt>
                <c:pt idx="86865">
                  <c:v>43432.5</c:v>
                </c:pt>
                <c:pt idx="86866">
                  <c:v>43433</c:v>
                </c:pt>
                <c:pt idx="86867">
                  <c:v>43433.5</c:v>
                </c:pt>
                <c:pt idx="86868">
                  <c:v>43434</c:v>
                </c:pt>
                <c:pt idx="86869">
                  <c:v>43434.5</c:v>
                </c:pt>
                <c:pt idx="86870">
                  <c:v>43435</c:v>
                </c:pt>
                <c:pt idx="86871">
                  <c:v>43435.5</c:v>
                </c:pt>
                <c:pt idx="86872">
                  <c:v>43436</c:v>
                </c:pt>
                <c:pt idx="86873">
                  <c:v>43436.5</c:v>
                </c:pt>
                <c:pt idx="86874">
                  <c:v>43437</c:v>
                </c:pt>
                <c:pt idx="86875">
                  <c:v>43437.5</c:v>
                </c:pt>
                <c:pt idx="86876">
                  <c:v>43438</c:v>
                </c:pt>
                <c:pt idx="86877">
                  <c:v>43438.5</c:v>
                </c:pt>
                <c:pt idx="86878">
                  <c:v>43439</c:v>
                </c:pt>
                <c:pt idx="86879">
                  <c:v>43439.5</c:v>
                </c:pt>
                <c:pt idx="86880">
                  <c:v>43440</c:v>
                </c:pt>
                <c:pt idx="86881">
                  <c:v>43440.5</c:v>
                </c:pt>
                <c:pt idx="86882">
                  <c:v>43441</c:v>
                </c:pt>
                <c:pt idx="86883">
                  <c:v>43441.5</c:v>
                </c:pt>
                <c:pt idx="86884">
                  <c:v>43442</c:v>
                </c:pt>
                <c:pt idx="86885">
                  <c:v>43442.5</c:v>
                </c:pt>
                <c:pt idx="86886">
                  <c:v>43443</c:v>
                </c:pt>
                <c:pt idx="86887">
                  <c:v>43443.5</c:v>
                </c:pt>
                <c:pt idx="86888">
                  <c:v>43444</c:v>
                </c:pt>
                <c:pt idx="86889">
                  <c:v>43444.5</c:v>
                </c:pt>
                <c:pt idx="86890">
                  <c:v>43445</c:v>
                </c:pt>
                <c:pt idx="86891">
                  <c:v>43445.5</c:v>
                </c:pt>
                <c:pt idx="86892">
                  <c:v>43446</c:v>
                </c:pt>
                <c:pt idx="86893">
                  <c:v>43446.5</c:v>
                </c:pt>
                <c:pt idx="86894">
                  <c:v>43447</c:v>
                </c:pt>
                <c:pt idx="86895">
                  <c:v>43447.5</c:v>
                </c:pt>
                <c:pt idx="86896">
                  <c:v>43448</c:v>
                </c:pt>
                <c:pt idx="86897">
                  <c:v>43448.5</c:v>
                </c:pt>
                <c:pt idx="86898">
                  <c:v>43449</c:v>
                </c:pt>
                <c:pt idx="86899">
                  <c:v>43449.5</c:v>
                </c:pt>
                <c:pt idx="86900">
                  <c:v>43450</c:v>
                </c:pt>
                <c:pt idx="86901">
                  <c:v>43450.5</c:v>
                </c:pt>
                <c:pt idx="86902">
                  <c:v>43451</c:v>
                </c:pt>
                <c:pt idx="86903">
                  <c:v>43451.5</c:v>
                </c:pt>
                <c:pt idx="86904">
                  <c:v>43452</c:v>
                </c:pt>
                <c:pt idx="86905">
                  <c:v>43452.5</c:v>
                </c:pt>
                <c:pt idx="86906">
                  <c:v>43453</c:v>
                </c:pt>
                <c:pt idx="86907">
                  <c:v>43453.5</c:v>
                </c:pt>
                <c:pt idx="86908">
                  <c:v>43454</c:v>
                </c:pt>
                <c:pt idx="86909">
                  <c:v>43454.5</c:v>
                </c:pt>
                <c:pt idx="86910">
                  <c:v>43455</c:v>
                </c:pt>
                <c:pt idx="86911">
                  <c:v>43455.5</c:v>
                </c:pt>
                <c:pt idx="86912">
                  <c:v>43456</c:v>
                </c:pt>
                <c:pt idx="86913">
                  <c:v>43456.5</c:v>
                </c:pt>
                <c:pt idx="86914">
                  <c:v>43457</c:v>
                </c:pt>
                <c:pt idx="86915">
                  <c:v>43457.5</c:v>
                </c:pt>
                <c:pt idx="86916">
                  <c:v>43458</c:v>
                </c:pt>
                <c:pt idx="86917">
                  <c:v>43458.5</c:v>
                </c:pt>
                <c:pt idx="86918">
                  <c:v>43459</c:v>
                </c:pt>
                <c:pt idx="86919">
                  <c:v>43459.5</c:v>
                </c:pt>
                <c:pt idx="86920">
                  <c:v>43460</c:v>
                </c:pt>
                <c:pt idx="86921">
                  <c:v>43460.5</c:v>
                </c:pt>
                <c:pt idx="86922">
                  <c:v>43461</c:v>
                </c:pt>
                <c:pt idx="86923">
                  <c:v>43461.5</c:v>
                </c:pt>
                <c:pt idx="86924">
                  <c:v>43462</c:v>
                </c:pt>
                <c:pt idx="86925">
                  <c:v>43462.5</c:v>
                </c:pt>
                <c:pt idx="86926">
                  <c:v>43463</c:v>
                </c:pt>
                <c:pt idx="86927">
                  <c:v>43463.5</c:v>
                </c:pt>
                <c:pt idx="86928">
                  <c:v>43464</c:v>
                </c:pt>
                <c:pt idx="86929">
                  <c:v>43464.5</c:v>
                </c:pt>
                <c:pt idx="86930">
                  <c:v>43465</c:v>
                </c:pt>
                <c:pt idx="86931">
                  <c:v>43465.5</c:v>
                </c:pt>
                <c:pt idx="86932">
                  <c:v>43466</c:v>
                </c:pt>
                <c:pt idx="86933">
                  <c:v>43466.5</c:v>
                </c:pt>
                <c:pt idx="86934">
                  <c:v>43467</c:v>
                </c:pt>
                <c:pt idx="86935">
                  <c:v>43467.5</c:v>
                </c:pt>
                <c:pt idx="86936">
                  <c:v>43468</c:v>
                </c:pt>
                <c:pt idx="86937">
                  <c:v>43468.5</c:v>
                </c:pt>
                <c:pt idx="86938">
                  <c:v>43469</c:v>
                </c:pt>
                <c:pt idx="86939">
                  <c:v>43469.5</c:v>
                </c:pt>
                <c:pt idx="86940">
                  <c:v>43470</c:v>
                </c:pt>
                <c:pt idx="86941">
                  <c:v>43470.5</c:v>
                </c:pt>
                <c:pt idx="86942">
                  <c:v>43471</c:v>
                </c:pt>
                <c:pt idx="86943">
                  <c:v>43471.5</c:v>
                </c:pt>
                <c:pt idx="86944">
                  <c:v>43472</c:v>
                </c:pt>
                <c:pt idx="86945">
                  <c:v>43472.5</c:v>
                </c:pt>
                <c:pt idx="86946">
                  <c:v>43473</c:v>
                </c:pt>
                <c:pt idx="86947">
                  <c:v>43473.5</c:v>
                </c:pt>
                <c:pt idx="86948">
                  <c:v>43474</c:v>
                </c:pt>
                <c:pt idx="86949">
                  <c:v>43474.5</c:v>
                </c:pt>
                <c:pt idx="86950">
                  <c:v>43475</c:v>
                </c:pt>
                <c:pt idx="86951">
                  <c:v>43475.5</c:v>
                </c:pt>
                <c:pt idx="86952">
                  <c:v>43476</c:v>
                </c:pt>
                <c:pt idx="86953">
                  <c:v>43476.5</c:v>
                </c:pt>
                <c:pt idx="86954">
                  <c:v>43477</c:v>
                </c:pt>
                <c:pt idx="86955">
                  <c:v>43477.5</c:v>
                </c:pt>
                <c:pt idx="86956">
                  <c:v>43478</c:v>
                </c:pt>
                <c:pt idx="86957">
                  <c:v>43478.5</c:v>
                </c:pt>
                <c:pt idx="86958">
                  <c:v>43479</c:v>
                </c:pt>
                <c:pt idx="86959">
                  <c:v>43479.5</c:v>
                </c:pt>
                <c:pt idx="86960">
                  <c:v>43480</c:v>
                </c:pt>
                <c:pt idx="86961">
                  <c:v>43480.5</c:v>
                </c:pt>
                <c:pt idx="86962">
                  <c:v>43481</c:v>
                </c:pt>
                <c:pt idx="86963">
                  <c:v>43481.5</c:v>
                </c:pt>
                <c:pt idx="86964">
                  <c:v>43482</c:v>
                </c:pt>
                <c:pt idx="86965">
                  <c:v>43482.5</c:v>
                </c:pt>
                <c:pt idx="86966">
                  <c:v>43483</c:v>
                </c:pt>
                <c:pt idx="86967">
                  <c:v>43483.5</c:v>
                </c:pt>
                <c:pt idx="86968">
                  <c:v>43484</c:v>
                </c:pt>
                <c:pt idx="86969">
                  <c:v>43484.5</c:v>
                </c:pt>
                <c:pt idx="86970">
                  <c:v>43485</c:v>
                </c:pt>
                <c:pt idx="86971">
                  <c:v>43485.5</c:v>
                </c:pt>
                <c:pt idx="86972">
                  <c:v>43486</c:v>
                </c:pt>
                <c:pt idx="86973">
                  <c:v>43486.5</c:v>
                </c:pt>
                <c:pt idx="86974">
                  <c:v>43487</c:v>
                </c:pt>
                <c:pt idx="86975">
                  <c:v>43487.5</c:v>
                </c:pt>
                <c:pt idx="86976">
                  <c:v>43488</c:v>
                </c:pt>
                <c:pt idx="86977">
                  <c:v>43488.5</c:v>
                </c:pt>
                <c:pt idx="86978">
                  <c:v>43489</c:v>
                </c:pt>
                <c:pt idx="86979">
                  <c:v>43489.5</c:v>
                </c:pt>
                <c:pt idx="86980">
                  <c:v>43490</c:v>
                </c:pt>
                <c:pt idx="86981">
                  <c:v>43490.5</c:v>
                </c:pt>
                <c:pt idx="86982">
                  <c:v>43491</c:v>
                </c:pt>
                <c:pt idx="86983">
                  <c:v>43491.5</c:v>
                </c:pt>
                <c:pt idx="86984">
                  <c:v>43492</c:v>
                </c:pt>
                <c:pt idx="86985">
                  <c:v>43492.5</c:v>
                </c:pt>
                <c:pt idx="86986">
                  <c:v>43493</c:v>
                </c:pt>
                <c:pt idx="86987">
                  <c:v>43493.5</c:v>
                </c:pt>
                <c:pt idx="86988">
                  <c:v>43494</c:v>
                </c:pt>
                <c:pt idx="86989">
                  <c:v>43494.5</c:v>
                </c:pt>
                <c:pt idx="86990">
                  <c:v>43495</c:v>
                </c:pt>
                <c:pt idx="86991">
                  <c:v>43495.5</c:v>
                </c:pt>
                <c:pt idx="86992">
                  <c:v>43496</c:v>
                </c:pt>
                <c:pt idx="86993">
                  <c:v>43496.5</c:v>
                </c:pt>
                <c:pt idx="86994">
                  <c:v>43497</c:v>
                </c:pt>
                <c:pt idx="86995">
                  <c:v>43497.5</c:v>
                </c:pt>
                <c:pt idx="86996">
                  <c:v>43498</c:v>
                </c:pt>
                <c:pt idx="86997">
                  <c:v>43498.5</c:v>
                </c:pt>
                <c:pt idx="86998">
                  <c:v>43499</c:v>
                </c:pt>
                <c:pt idx="86999">
                  <c:v>43499.5</c:v>
                </c:pt>
                <c:pt idx="87000">
                  <c:v>43500</c:v>
                </c:pt>
                <c:pt idx="87001">
                  <c:v>43500.5</c:v>
                </c:pt>
                <c:pt idx="87002">
                  <c:v>43501</c:v>
                </c:pt>
                <c:pt idx="87003">
                  <c:v>43501.5</c:v>
                </c:pt>
                <c:pt idx="87004">
                  <c:v>43502</c:v>
                </c:pt>
                <c:pt idx="87005">
                  <c:v>43502.5</c:v>
                </c:pt>
                <c:pt idx="87006">
                  <c:v>43503</c:v>
                </c:pt>
                <c:pt idx="87007">
                  <c:v>43503.5</c:v>
                </c:pt>
                <c:pt idx="87008">
                  <c:v>43504</c:v>
                </c:pt>
                <c:pt idx="87009">
                  <c:v>43504.5</c:v>
                </c:pt>
                <c:pt idx="87010">
                  <c:v>43505</c:v>
                </c:pt>
                <c:pt idx="87011">
                  <c:v>43505.5</c:v>
                </c:pt>
                <c:pt idx="87012">
                  <c:v>43506</c:v>
                </c:pt>
                <c:pt idx="87013">
                  <c:v>43506.5</c:v>
                </c:pt>
                <c:pt idx="87014">
                  <c:v>43507</c:v>
                </c:pt>
                <c:pt idx="87015">
                  <c:v>43507.5</c:v>
                </c:pt>
                <c:pt idx="87016">
                  <c:v>43508</c:v>
                </c:pt>
                <c:pt idx="87017">
                  <c:v>43508.5</c:v>
                </c:pt>
                <c:pt idx="87018">
                  <c:v>43509</c:v>
                </c:pt>
                <c:pt idx="87019">
                  <c:v>43509.5</c:v>
                </c:pt>
                <c:pt idx="87020">
                  <c:v>43510</c:v>
                </c:pt>
                <c:pt idx="87021">
                  <c:v>43510.5</c:v>
                </c:pt>
                <c:pt idx="87022">
                  <c:v>43511</c:v>
                </c:pt>
                <c:pt idx="87023">
                  <c:v>43511.5</c:v>
                </c:pt>
                <c:pt idx="87024">
                  <c:v>43512</c:v>
                </c:pt>
                <c:pt idx="87025">
                  <c:v>43512.5</c:v>
                </c:pt>
                <c:pt idx="87026">
                  <c:v>43513</c:v>
                </c:pt>
                <c:pt idx="87027">
                  <c:v>43513.5</c:v>
                </c:pt>
                <c:pt idx="87028">
                  <c:v>43514</c:v>
                </c:pt>
                <c:pt idx="87029">
                  <c:v>43514.5</c:v>
                </c:pt>
                <c:pt idx="87030">
                  <c:v>43515</c:v>
                </c:pt>
                <c:pt idx="87031">
                  <c:v>43515.5</c:v>
                </c:pt>
                <c:pt idx="87032">
                  <c:v>43516</c:v>
                </c:pt>
                <c:pt idx="87033">
                  <c:v>43516.5</c:v>
                </c:pt>
                <c:pt idx="87034">
                  <c:v>43517</c:v>
                </c:pt>
                <c:pt idx="87035">
                  <c:v>43517.5</c:v>
                </c:pt>
                <c:pt idx="87036">
                  <c:v>43518</c:v>
                </c:pt>
                <c:pt idx="87037">
                  <c:v>43518.5</c:v>
                </c:pt>
                <c:pt idx="87038">
                  <c:v>43519</c:v>
                </c:pt>
                <c:pt idx="87039">
                  <c:v>43519.5</c:v>
                </c:pt>
                <c:pt idx="87040">
                  <c:v>43520</c:v>
                </c:pt>
                <c:pt idx="87041">
                  <c:v>43520.5</c:v>
                </c:pt>
                <c:pt idx="87042">
                  <c:v>43521</c:v>
                </c:pt>
                <c:pt idx="87043">
                  <c:v>43521.5</c:v>
                </c:pt>
                <c:pt idx="87044">
                  <c:v>43522</c:v>
                </c:pt>
                <c:pt idx="87045">
                  <c:v>43522.5</c:v>
                </c:pt>
                <c:pt idx="87046">
                  <c:v>43523</c:v>
                </c:pt>
                <c:pt idx="87047">
                  <c:v>43523.5</c:v>
                </c:pt>
                <c:pt idx="87048">
                  <c:v>43524</c:v>
                </c:pt>
                <c:pt idx="87049">
                  <c:v>43524.5</c:v>
                </c:pt>
                <c:pt idx="87050">
                  <c:v>43525</c:v>
                </c:pt>
                <c:pt idx="87051">
                  <c:v>43525.5</c:v>
                </c:pt>
                <c:pt idx="87052">
                  <c:v>43526</c:v>
                </c:pt>
                <c:pt idx="87053">
                  <c:v>43526.5</c:v>
                </c:pt>
                <c:pt idx="87054">
                  <c:v>43527</c:v>
                </c:pt>
                <c:pt idx="87055">
                  <c:v>43527.5</c:v>
                </c:pt>
                <c:pt idx="87056">
                  <c:v>43528</c:v>
                </c:pt>
                <c:pt idx="87057">
                  <c:v>43528.5</c:v>
                </c:pt>
                <c:pt idx="87058">
                  <c:v>43529</c:v>
                </c:pt>
                <c:pt idx="87059">
                  <c:v>43529.5</c:v>
                </c:pt>
                <c:pt idx="87060">
                  <c:v>43530</c:v>
                </c:pt>
                <c:pt idx="87061">
                  <c:v>43530.5</c:v>
                </c:pt>
                <c:pt idx="87062">
                  <c:v>43531</c:v>
                </c:pt>
                <c:pt idx="87063">
                  <c:v>43531.5</c:v>
                </c:pt>
                <c:pt idx="87064">
                  <c:v>43532</c:v>
                </c:pt>
                <c:pt idx="87065">
                  <c:v>43532.5</c:v>
                </c:pt>
                <c:pt idx="87066">
                  <c:v>43533</c:v>
                </c:pt>
                <c:pt idx="87067">
                  <c:v>43533.5</c:v>
                </c:pt>
                <c:pt idx="87068">
                  <c:v>43534</c:v>
                </c:pt>
                <c:pt idx="87069">
                  <c:v>43534.5</c:v>
                </c:pt>
                <c:pt idx="87070">
                  <c:v>43535</c:v>
                </c:pt>
                <c:pt idx="87071">
                  <c:v>43535.5</c:v>
                </c:pt>
                <c:pt idx="87072">
                  <c:v>43536</c:v>
                </c:pt>
                <c:pt idx="87073">
                  <c:v>43536.5</c:v>
                </c:pt>
                <c:pt idx="87074">
                  <c:v>43537</c:v>
                </c:pt>
                <c:pt idx="87075">
                  <c:v>43537.5</c:v>
                </c:pt>
                <c:pt idx="87076">
                  <c:v>43538</c:v>
                </c:pt>
                <c:pt idx="87077">
                  <c:v>43538.5</c:v>
                </c:pt>
                <c:pt idx="87078">
                  <c:v>43539</c:v>
                </c:pt>
                <c:pt idx="87079">
                  <c:v>43539.5</c:v>
                </c:pt>
                <c:pt idx="87080">
                  <c:v>43540</c:v>
                </c:pt>
                <c:pt idx="87081">
                  <c:v>43540.5</c:v>
                </c:pt>
                <c:pt idx="87082">
                  <c:v>43541</c:v>
                </c:pt>
                <c:pt idx="87083">
                  <c:v>43541.5</c:v>
                </c:pt>
                <c:pt idx="87084">
                  <c:v>43542</c:v>
                </c:pt>
                <c:pt idx="87085">
                  <c:v>43542.5</c:v>
                </c:pt>
                <c:pt idx="87086">
                  <c:v>43543</c:v>
                </c:pt>
                <c:pt idx="87087">
                  <c:v>43543.5</c:v>
                </c:pt>
                <c:pt idx="87088">
                  <c:v>43544</c:v>
                </c:pt>
                <c:pt idx="87089">
                  <c:v>43544.5</c:v>
                </c:pt>
                <c:pt idx="87090">
                  <c:v>43545</c:v>
                </c:pt>
                <c:pt idx="87091">
                  <c:v>43545.5</c:v>
                </c:pt>
                <c:pt idx="87092">
                  <c:v>43546</c:v>
                </c:pt>
                <c:pt idx="87093">
                  <c:v>43546.5</c:v>
                </c:pt>
                <c:pt idx="87094">
                  <c:v>43547</c:v>
                </c:pt>
                <c:pt idx="87095">
                  <c:v>43547.5</c:v>
                </c:pt>
                <c:pt idx="87096">
                  <c:v>43548</c:v>
                </c:pt>
                <c:pt idx="87097">
                  <c:v>43548.5</c:v>
                </c:pt>
                <c:pt idx="87098">
                  <c:v>43549</c:v>
                </c:pt>
                <c:pt idx="87099">
                  <c:v>43549.5</c:v>
                </c:pt>
                <c:pt idx="87100">
                  <c:v>43550</c:v>
                </c:pt>
                <c:pt idx="87101">
                  <c:v>43550.5</c:v>
                </c:pt>
                <c:pt idx="87102">
                  <c:v>43551</c:v>
                </c:pt>
                <c:pt idx="87103">
                  <c:v>43551.5</c:v>
                </c:pt>
                <c:pt idx="87104">
                  <c:v>43552</c:v>
                </c:pt>
                <c:pt idx="87105">
                  <c:v>43552.5</c:v>
                </c:pt>
                <c:pt idx="87106">
                  <c:v>43553</c:v>
                </c:pt>
                <c:pt idx="87107">
                  <c:v>43553.5</c:v>
                </c:pt>
                <c:pt idx="87108">
                  <c:v>43554</c:v>
                </c:pt>
                <c:pt idx="87109">
                  <c:v>43554.5</c:v>
                </c:pt>
                <c:pt idx="87110">
                  <c:v>43555</c:v>
                </c:pt>
                <c:pt idx="87111">
                  <c:v>43555.5</c:v>
                </c:pt>
                <c:pt idx="87112">
                  <c:v>43556</c:v>
                </c:pt>
                <c:pt idx="87113">
                  <c:v>43556.5</c:v>
                </c:pt>
                <c:pt idx="87114">
                  <c:v>43557</c:v>
                </c:pt>
                <c:pt idx="87115">
                  <c:v>43557.5</c:v>
                </c:pt>
                <c:pt idx="87116">
                  <c:v>43558</c:v>
                </c:pt>
                <c:pt idx="87117">
                  <c:v>43558.5</c:v>
                </c:pt>
                <c:pt idx="87118">
                  <c:v>43559</c:v>
                </c:pt>
                <c:pt idx="87119">
                  <c:v>43559.5</c:v>
                </c:pt>
                <c:pt idx="87120">
                  <c:v>43560</c:v>
                </c:pt>
                <c:pt idx="87121">
                  <c:v>43560.5</c:v>
                </c:pt>
                <c:pt idx="87122">
                  <c:v>43561</c:v>
                </c:pt>
                <c:pt idx="87123">
                  <c:v>43561.5</c:v>
                </c:pt>
                <c:pt idx="87124">
                  <c:v>43562</c:v>
                </c:pt>
                <c:pt idx="87125">
                  <c:v>43562.5</c:v>
                </c:pt>
                <c:pt idx="87126">
                  <c:v>43563</c:v>
                </c:pt>
                <c:pt idx="87127">
                  <c:v>43563.5</c:v>
                </c:pt>
                <c:pt idx="87128">
                  <c:v>43564</c:v>
                </c:pt>
                <c:pt idx="87129">
                  <c:v>43564.5</c:v>
                </c:pt>
                <c:pt idx="87130">
                  <c:v>43565</c:v>
                </c:pt>
                <c:pt idx="87131">
                  <c:v>43565.5</c:v>
                </c:pt>
                <c:pt idx="87132">
                  <c:v>43566</c:v>
                </c:pt>
                <c:pt idx="87133">
                  <c:v>43566.5</c:v>
                </c:pt>
                <c:pt idx="87134">
                  <c:v>43567</c:v>
                </c:pt>
                <c:pt idx="87135">
                  <c:v>43567.5</c:v>
                </c:pt>
                <c:pt idx="87136">
                  <c:v>43568</c:v>
                </c:pt>
                <c:pt idx="87137">
                  <c:v>43568.5</c:v>
                </c:pt>
                <c:pt idx="87138">
                  <c:v>43569</c:v>
                </c:pt>
                <c:pt idx="87139">
                  <c:v>43569.5</c:v>
                </c:pt>
                <c:pt idx="87140">
                  <c:v>43570</c:v>
                </c:pt>
                <c:pt idx="87141">
                  <c:v>43570.5</c:v>
                </c:pt>
                <c:pt idx="87142">
                  <c:v>43571</c:v>
                </c:pt>
                <c:pt idx="87143">
                  <c:v>43571.5</c:v>
                </c:pt>
                <c:pt idx="87144">
                  <c:v>43572</c:v>
                </c:pt>
                <c:pt idx="87145">
                  <c:v>43572.5</c:v>
                </c:pt>
                <c:pt idx="87146">
                  <c:v>43573</c:v>
                </c:pt>
                <c:pt idx="87147">
                  <c:v>43573.5</c:v>
                </c:pt>
                <c:pt idx="87148">
                  <c:v>43574</c:v>
                </c:pt>
                <c:pt idx="87149">
                  <c:v>43574.5</c:v>
                </c:pt>
                <c:pt idx="87150">
                  <c:v>43575</c:v>
                </c:pt>
                <c:pt idx="87151">
                  <c:v>43575.5</c:v>
                </c:pt>
                <c:pt idx="87152">
                  <c:v>43576</c:v>
                </c:pt>
                <c:pt idx="87153">
                  <c:v>43576.5</c:v>
                </c:pt>
                <c:pt idx="87154">
                  <c:v>43577</c:v>
                </c:pt>
                <c:pt idx="87155">
                  <c:v>43577.5</c:v>
                </c:pt>
                <c:pt idx="87156">
                  <c:v>43578</c:v>
                </c:pt>
                <c:pt idx="87157">
                  <c:v>43578.5</c:v>
                </c:pt>
                <c:pt idx="87158">
                  <c:v>43579</c:v>
                </c:pt>
                <c:pt idx="87159">
                  <c:v>43579.5</c:v>
                </c:pt>
                <c:pt idx="87160">
                  <c:v>43580</c:v>
                </c:pt>
                <c:pt idx="87161">
                  <c:v>43580.5</c:v>
                </c:pt>
                <c:pt idx="87162">
                  <c:v>43581</c:v>
                </c:pt>
                <c:pt idx="87163">
                  <c:v>43581.5</c:v>
                </c:pt>
                <c:pt idx="87164">
                  <c:v>43582</c:v>
                </c:pt>
                <c:pt idx="87165">
                  <c:v>43582.5</c:v>
                </c:pt>
                <c:pt idx="87166">
                  <c:v>43583</c:v>
                </c:pt>
                <c:pt idx="87167">
                  <c:v>43583.5</c:v>
                </c:pt>
                <c:pt idx="87168">
                  <c:v>43584</c:v>
                </c:pt>
                <c:pt idx="87169">
                  <c:v>43584.5</c:v>
                </c:pt>
                <c:pt idx="87170">
                  <c:v>43585</c:v>
                </c:pt>
                <c:pt idx="87171">
                  <c:v>43585.5</c:v>
                </c:pt>
                <c:pt idx="87172">
                  <c:v>43586</c:v>
                </c:pt>
                <c:pt idx="87173">
                  <c:v>43586.5</c:v>
                </c:pt>
                <c:pt idx="87174">
                  <c:v>43587</c:v>
                </c:pt>
                <c:pt idx="87175">
                  <c:v>43587.5</c:v>
                </c:pt>
                <c:pt idx="87176">
                  <c:v>43588</c:v>
                </c:pt>
                <c:pt idx="87177">
                  <c:v>43588.5</c:v>
                </c:pt>
                <c:pt idx="87178">
                  <c:v>43589</c:v>
                </c:pt>
                <c:pt idx="87179">
                  <c:v>43589.5</c:v>
                </c:pt>
                <c:pt idx="87180">
                  <c:v>43590</c:v>
                </c:pt>
                <c:pt idx="87181">
                  <c:v>43590.5</c:v>
                </c:pt>
                <c:pt idx="87182">
                  <c:v>43591</c:v>
                </c:pt>
                <c:pt idx="87183">
                  <c:v>43591.5</c:v>
                </c:pt>
                <c:pt idx="87184">
                  <c:v>43592</c:v>
                </c:pt>
                <c:pt idx="87185">
                  <c:v>43592.5</c:v>
                </c:pt>
                <c:pt idx="87186">
                  <c:v>43593</c:v>
                </c:pt>
                <c:pt idx="87187">
                  <c:v>43593.5</c:v>
                </c:pt>
                <c:pt idx="87188">
                  <c:v>43594</c:v>
                </c:pt>
                <c:pt idx="87189">
                  <c:v>43594.5</c:v>
                </c:pt>
                <c:pt idx="87190">
                  <c:v>43595</c:v>
                </c:pt>
                <c:pt idx="87191">
                  <c:v>43595.5</c:v>
                </c:pt>
                <c:pt idx="87192">
                  <c:v>43596</c:v>
                </c:pt>
                <c:pt idx="87193">
                  <c:v>43596.5</c:v>
                </c:pt>
                <c:pt idx="87194">
                  <c:v>43597</c:v>
                </c:pt>
                <c:pt idx="87195">
                  <c:v>43597.5</c:v>
                </c:pt>
                <c:pt idx="87196">
                  <c:v>43598</c:v>
                </c:pt>
                <c:pt idx="87197">
                  <c:v>43598.5</c:v>
                </c:pt>
                <c:pt idx="87198">
                  <c:v>43599</c:v>
                </c:pt>
                <c:pt idx="87199">
                  <c:v>43599.5</c:v>
                </c:pt>
                <c:pt idx="87200">
                  <c:v>43600</c:v>
                </c:pt>
                <c:pt idx="87201">
                  <c:v>43600.5</c:v>
                </c:pt>
                <c:pt idx="87202">
                  <c:v>43601</c:v>
                </c:pt>
                <c:pt idx="87203">
                  <c:v>43601.5</c:v>
                </c:pt>
                <c:pt idx="87204">
                  <c:v>43602</c:v>
                </c:pt>
                <c:pt idx="87205">
                  <c:v>43602.5</c:v>
                </c:pt>
                <c:pt idx="87206">
                  <c:v>43603</c:v>
                </c:pt>
                <c:pt idx="87207">
                  <c:v>43603.5</c:v>
                </c:pt>
                <c:pt idx="87208">
                  <c:v>43604</c:v>
                </c:pt>
                <c:pt idx="87209">
                  <c:v>43604.5</c:v>
                </c:pt>
                <c:pt idx="87210">
                  <c:v>43605</c:v>
                </c:pt>
                <c:pt idx="87211">
                  <c:v>43605.5</c:v>
                </c:pt>
                <c:pt idx="87212">
                  <c:v>43606</c:v>
                </c:pt>
                <c:pt idx="87213">
                  <c:v>43606.5</c:v>
                </c:pt>
                <c:pt idx="87214">
                  <c:v>43607</c:v>
                </c:pt>
                <c:pt idx="87215">
                  <c:v>43607.5</c:v>
                </c:pt>
                <c:pt idx="87216">
                  <c:v>43608</c:v>
                </c:pt>
                <c:pt idx="87217">
                  <c:v>43608.5</c:v>
                </c:pt>
                <c:pt idx="87218">
                  <c:v>43609</c:v>
                </c:pt>
                <c:pt idx="87219">
                  <c:v>43609.5</c:v>
                </c:pt>
                <c:pt idx="87220">
                  <c:v>43610</c:v>
                </c:pt>
                <c:pt idx="87221">
                  <c:v>43610.5</c:v>
                </c:pt>
                <c:pt idx="87222">
                  <c:v>43611</c:v>
                </c:pt>
                <c:pt idx="87223">
                  <c:v>43611.5</c:v>
                </c:pt>
                <c:pt idx="87224">
                  <c:v>43612</c:v>
                </c:pt>
                <c:pt idx="87225">
                  <c:v>43612.5</c:v>
                </c:pt>
                <c:pt idx="87226">
                  <c:v>43613</c:v>
                </c:pt>
                <c:pt idx="87227">
                  <c:v>43613.5</c:v>
                </c:pt>
                <c:pt idx="87228">
                  <c:v>43614</c:v>
                </c:pt>
                <c:pt idx="87229">
                  <c:v>43614.5</c:v>
                </c:pt>
                <c:pt idx="87230">
                  <c:v>43615</c:v>
                </c:pt>
                <c:pt idx="87231">
                  <c:v>43615.5</c:v>
                </c:pt>
                <c:pt idx="87232">
                  <c:v>43616</c:v>
                </c:pt>
                <c:pt idx="87233">
                  <c:v>43616.5</c:v>
                </c:pt>
                <c:pt idx="87234">
                  <c:v>43617</c:v>
                </c:pt>
                <c:pt idx="87235">
                  <c:v>43617.5</c:v>
                </c:pt>
                <c:pt idx="87236">
                  <c:v>43618</c:v>
                </c:pt>
                <c:pt idx="87237">
                  <c:v>43618.5</c:v>
                </c:pt>
                <c:pt idx="87238">
                  <c:v>43619</c:v>
                </c:pt>
                <c:pt idx="87239">
                  <c:v>43619.5</c:v>
                </c:pt>
                <c:pt idx="87240">
                  <c:v>43620</c:v>
                </c:pt>
                <c:pt idx="87241">
                  <c:v>43620.5</c:v>
                </c:pt>
                <c:pt idx="87242">
                  <c:v>43621</c:v>
                </c:pt>
                <c:pt idx="87243">
                  <c:v>43621.5</c:v>
                </c:pt>
                <c:pt idx="87244">
                  <c:v>43622</c:v>
                </c:pt>
                <c:pt idx="87245">
                  <c:v>43622.5</c:v>
                </c:pt>
                <c:pt idx="87246">
                  <c:v>43623</c:v>
                </c:pt>
                <c:pt idx="87247">
                  <c:v>43623.5</c:v>
                </c:pt>
                <c:pt idx="87248">
                  <c:v>43624</c:v>
                </c:pt>
                <c:pt idx="87249">
                  <c:v>43624.5</c:v>
                </c:pt>
                <c:pt idx="87250">
                  <c:v>43625</c:v>
                </c:pt>
                <c:pt idx="87251">
                  <c:v>43625.5</c:v>
                </c:pt>
                <c:pt idx="87252">
                  <c:v>43626</c:v>
                </c:pt>
                <c:pt idx="87253">
                  <c:v>43626.5</c:v>
                </c:pt>
                <c:pt idx="87254">
                  <c:v>43627</c:v>
                </c:pt>
                <c:pt idx="87255">
                  <c:v>43627.5</c:v>
                </c:pt>
                <c:pt idx="87256">
                  <c:v>43628</c:v>
                </c:pt>
                <c:pt idx="87257">
                  <c:v>43628.5</c:v>
                </c:pt>
                <c:pt idx="87258">
                  <c:v>43629</c:v>
                </c:pt>
                <c:pt idx="87259">
                  <c:v>43629.5</c:v>
                </c:pt>
                <c:pt idx="87260">
                  <c:v>43630</c:v>
                </c:pt>
                <c:pt idx="87261">
                  <c:v>43630.5</c:v>
                </c:pt>
                <c:pt idx="87262">
                  <c:v>43631</c:v>
                </c:pt>
                <c:pt idx="87263">
                  <c:v>43631.5</c:v>
                </c:pt>
                <c:pt idx="87264">
                  <c:v>43632</c:v>
                </c:pt>
                <c:pt idx="87265">
                  <c:v>43632.5</c:v>
                </c:pt>
                <c:pt idx="87266">
                  <c:v>43633</c:v>
                </c:pt>
                <c:pt idx="87267">
                  <c:v>43633.5</c:v>
                </c:pt>
                <c:pt idx="87268">
                  <c:v>43634</c:v>
                </c:pt>
                <c:pt idx="87269">
                  <c:v>43634.5</c:v>
                </c:pt>
                <c:pt idx="87270">
                  <c:v>43635</c:v>
                </c:pt>
                <c:pt idx="87271">
                  <c:v>43635.5</c:v>
                </c:pt>
                <c:pt idx="87272">
                  <c:v>43636</c:v>
                </c:pt>
                <c:pt idx="87273">
                  <c:v>43636.5</c:v>
                </c:pt>
                <c:pt idx="87274">
                  <c:v>43637</c:v>
                </c:pt>
                <c:pt idx="87275">
                  <c:v>43637.5</c:v>
                </c:pt>
                <c:pt idx="87276">
                  <c:v>43638</c:v>
                </c:pt>
                <c:pt idx="87277">
                  <c:v>43638.5</c:v>
                </c:pt>
                <c:pt idx="87278">
                  <c:v>43639</c:v>
                </c:pt>
                <c:pt idx="87279">
                  <c:v>43639.5</c:v>
                </c:pt>
                <c:pt idx="87280">
                  <c:v>43640</c:v>
                </c:pt>
                <c:pt idx="87281">
                  <c:v>43640.5</c:v>
                </c:pt>
                <c:pt idx="87282">
                  <c:v>43641</c:v>
                </c:pt>
                <c:pt idx="87283">
                  <c:v>43641.5</c:v>
                </c:pt>
                <c:pt idx="87284">
                  <c:v>43642</c:v>
                </c:pt>
                <c:pt idx="87285">
                  <c:v>43642.5</c:v>
                </c:pt>
                <c:pt idx="87286">
                  <c:v>43643</c:v>
                </c:pt>
                <c:pt idx="87287">
                  <c:v>43643.5</c:v>
                </c:pt>
                <c:pt idx="87288">
                  <c:v>43644</c:v>
                </c:pt>
                <c:pt idx="87289">
                  <c:v>43644.5</c:v>
                </c:pt>
                <c:pt idx="87290">
                  <c:v>43645</c:v>
                </c:pt>
                <c:pt idx="87291">
                  <c:v>43645.5</c:v>
                </c:pt>
                <c:pt idx="87292">
                  <c:v>43646</c:v>
                </c:pt>
                <c:pt idx="87293">
                  <c:v>43646.5</c:v>
                </c:pt>
                <c:pt idx="87294">
                  <c:v>43647</c:v>
                </c:pt>
                <c:pt idx="87295">
                  <c:v>43647.5</c:v>
                </c:pt>
                <c:pt idx="87296">
                  <c:v>43648</c:v>
                </c:pt>
                <c:pt idx="87297">
                  <c:v>43648.5</c:v>
                </c:pt>
                <c:pt idx="87298">
                  <c:v>43649</c:v>
                </c:pt>
                <c:pt idx="87299">
                  <c:v>43649.5</c:v>
                </c:pt>
                <c:pt idx="87300">
                  <c:v>43650</c:v>
                </c:pt>
                <c:pt idx="87301">
                  <c:v>43650.5</c:v>
                </c:pt>
                <c:pt idx="87302">
                  <c:v>43651</c:v>
                </c:pt>
                <c:pt idx="87303">
                  <c:v>43651.5</c:v>
                </c:pt>
                <c:pt idx="87304">
                  <c:v>43652</c:v>
                </c:pt>
                <c:pt idx="87305">
                  <c:v>43652.5</c:v>
                </c:pt>
                <c:pt idx="87306">
                  <c:v>43653</c:v>
                </c:pt>
                <c:pt idx="87307">
                  <c:v>43653.5</c:v>
                </c:pt>
                <c:pt idx="87308">
                  <c:v>43654</c:v>
                </c:pt>
                <c:pt idx="87309">
                  <c:v>43654.5</c:v>
                </c:pt>
                <c:pt idx="87310">
                  <c:v>43655</c:v>
                </c:pt>
                <c:pt idx="87311">
                  <c:v>43655.5</c:v>
                </c:pt>
                <c:pt idx="87312">
                  <c:v>43656</c:v>
                </c:pt>
                <c:pt idx="87313">
                  <c:v>43656.5</c:v>
                </c:pt>
                <c:pt idx="87314">
                  <c:v>43657</c:v>
                </c:pt>
                <c:pt idx="87315">
                  <c:v>43657.5</c:v>
                </c:pt>
                <c:pt idx="87316">
                  <c:v>43658</c:v>
                </c:pt>
                <c:pt idx="87317">
                  <c:v>43658.5</c:v>
                </c:pt>
                <c:pt idx="87318">
                  <c:v>43659</c:v>
                </c:pt>
                <c:pt idx="87319">
                  <c:v>43659.5</c:v>
                </c:pt>
                <c:pt idx="87320">
                  <c:v>43660</c:v>
                </c:pt>
                <c:pt idx="87321">
                  <c:v>43660.5</c:v>
                </c:pt>
                <c:pt idx="87322">
                  <c:v>43661</c:v>
                </c:pt>
                <c:pt idx="87323">
                  <c:v>43661.5</c:v>
                </c:pt>
                <c:pt idx="87324">
                  <c:v>43662</c:v>
                </c:pt>
                <c:pt idx="87325">
                  <c:v>43662.5</c:v>
                </c:pt>
                <c:pt idx="87326">
                  <c:v>43663</c:v>
                </c:pt>
                <c:pt idx="87327">
                  <c:v>43663.5</c:v>
                </c:pt>
                <c:pt idx="87328">
                  <c:v>43664</c:v>
                </c:pt>
                <c:pt idx="87329">
                  <c:v>43664.5</c:v>
                </c:pt>
                <c:pt idx="87330">
                  <c:v>43665</c:v>
                </c:pt>
                <c:pt idx="87331">
                  <c:v>43665.5</c:v>
                </c:pt>
                <c:pt idx="87332">
                  <c:v>43666</c:v>
                </c:pt>
                <c:pt idx="87333">
                  <c:v>43666.5</c:v>
                </c:pt>
                <c:pt idx="87334">
                  <c:v>43667</c:v>
                </c:pt>
                <c:pt idx="87335">
                  <c:v>43667.5</c:v>
                </c:pt>
                <c:pt idx="87336">
                  <c:v>43668</c:v>
                </c:pt>
                <c:pt idx="87337">
                  <c:v>43668.5</c:v>
                </c:pt>
                <c:pt idx="87338">
                  <c:v>43669</c:v>
                </c:pt>
                <c:pt idx="87339">
                  <c:v>43669.5</c:v>
                </c:pt>
                <c:pt idx="87340">
                  <c:v>43670</c:v>
                </c:pt>
                <c:pt idx="87341">
                  <c:v>43670.5</c:v>
                </c:pt>
                <c:pt idx="87342">
                  <c:v>43671</c:v>
                </c:pt>
                <c:pt idx="87343">
                  <c:v>43671.5</c:v>
                </c:pt>
                <c:pt idx="87344">
                  <c:v>43672</c:v>
                </c:pt>
                <c:pt idx="87345">
                  <c:v>43672.5</c:v>
                </c:pt>
                <c:pt idx="87346">
                  <c:v>43673</c:v>
                </c:pt>
                <c:pt idx="87347">
                  <c:v>43673.5</c:v>
                </c:pt>
                <c:pt idx="87348">
                  <c:v>43674</c:v>
                </c:pt>
                <c:pt idx="87349">
                  <c:v>43674.5</c:v>
                </c:pt>
                <c:pt idx="87350">
                  <c:v>43675</c:v>
                </c:pt>
                <c:pt idx="87351">
                  <c:v>43675.5</c:v>
                </c:pt>
                <c:pt idx="87352">
                  <c:v>43676</c:v>
                </c:pt>
                <c:pt idx="87353">
                  <c:v>43676.5</c:v>
                </c:pt>
                <c:pt idx="87354">
                  <c:v>43677</c:v>
                </c:pt>
                <c:pt idx="87355">
                  <c:v>43677.5</c:v>
                </c:pt>
                <c:pt idx="87356">
                  <c:v>43678</c:v>
                </c:pt>
                <c:pt idx="87357">
                  <c:v>43678.5</c:v>
                </c:pt>
                <c:pt idx="87358">
                  <c:v>43679</c:v>
                </c:pt>
                <c:pt idx="87359">
                  <c:v>43679.5</c:v>
                </c:pt>
                <c:pt idx="87360">
                  <c:v>43680</c:v>
                </c:pt>
                <c:pt idx="87361">
                  <c:v>43680.5</c:v>
                </c:pt>
                <c:pt idx="87362">
                  <c:v>43681</c:v>
                </c:pt>
                <c:pt idx="87363">
                  <c:v>43681.5</c:v>
                </c:pt>
                <c:pt idx="87364">
                  <c:v>43682</c:v>
                </c:pt>
                <c:pt idx="87365">
                  <c:v>43682.5</c:v>
                </c:pt>
                <c:pt idx="87366">
                  <c:v>43683</c:v>
                </c:pt>
                <c:pt idx="87367">
                  <c:v>43683.5</c:v>
                </c:pt>
                <c:pt idx="87368">
                  <c:v>43684</c:v>
                </c:pt>
                <c:pt idx="87369">
                  <c:v>43684.5</c:v>
                </c:pt>
                <c:pt idx="87370">
                  <c:v>43685</c:v>
                </c:pt>
                <c:pt idx="87371">
                  <c:v>43685.5</c:v>
                </c:pt>
                <c:pt idx="87372">
                  <c:v>43686</c:v>
                </c:pt>
                <c:pt idx="87373">
                  <c:v>43686.5</c:v>
                </c:pt>
                <c:pt idx="87374">
                  <c:v>43687</c:v>
                </c:pt>
                <c:pt idx="87375">
                  <c:v>43687.5</c:v>
                </c:pt>
                <c:pt idx="87376">
                  <c:v>43688</c:v>
                </c:pt>
                <c:pt idx="87377">
                  <c:v>43688.5</c:v>
                </c:pt>
                <c:pt idx="87378">
                  <c:v>43689</c:v>
                </c:pt>
                <c:pt idx="87379">
                  <c:v>43689.5</c:v>
                </c:pt>
                <c:pt idx="87380">
                  <c:v>43690</c:v>
                </c:pt>
                <c:pt idx="87381">
                  <c:v>43690.5</c:v>
                </c:pt>
                <c:pt idx="87382">
                  <c:v>43691</c:v>
                </c:pt>
                <c:pt idx="87383">
                  <c:v>43691.5</c:v>
                </c:pt>
                <c:pt idx="87384">
                  <c:v>43692</c:v>
                </c:pt>
                <c:pt idx="87385">
                  <c:v>43692.5</c:v>
                </c:pt>
                <c:pt idx="87386">
                  <c:v>43693</c:v>
                </c:pt>
                <c:pt idx="87387">
                  <c:v>43693.5</c:v>
                </c:pt>
                <c:pt idx="87388">
                  <c:v>43694</c:v>
                </c:pt>
                <c:pt idx="87389">
                  <c:v>43694.5</c:v>
                </c:pt>
                <c:pt idx="87390">
                  <c:v>43695</c:v>
                </c:pt>
                <c:pt idx="87391">
                  <c:v>43695.5</c:v>
                </c:pt>
                <c:pt idx="87392">
                  <c:v>43696</c:v>
                </c:pt>
                <c:pt idx="87393">
                  <c:v>43696.5</c:v>
                </c:pt>
                <c:pt idx="87394">
                  <c:v>43697</c:v>
                </c:pt>
                <c:pt idx="87395">
                  <c:v>43697.5</c:v>
                </c:pt>
                <c:pt idx="87396">
                  <c:v>43698</c:v>
                </c:pt>
                <c:pt idx="87397">
                  <c:v>43698.5</c:v>
                </c:pt>
                <c:pt idx="87398">
                  <c:v>43699</c:v>
                </c:pt>
                <c:pt idx="87399">
                  <c:v>43699.5</c:v>
                </c:pt>
                <c:pt idx="87400">
                  <c:v>43700</c:v>
                </c:pt>
                <c:pt idx="87401">
                  <c:v>43700.5</c:v>
                </c:pt>
                <c:pt idx="87402">
                  <c:v>43701</c:v>
                </c:pt>
                <c:pt idx="87403">
                  <c:v>43701.5</c:v>
                </c:pt>
                <c:pt idx="87404">
                  <c:v>43702</c:v>
                </c:pt>
                <c:pt idx="87405">
                  <c:v>43702.5</c:v>
                </c:pt>
                <c:pt idx="87406">
                  <c:v>43703</c:v>
                </c:pt>
                <c:pt idx="87407">
                  <c:v>43703.5</c:v>
                </c:pt>
                <c:pt idx="87408">
                  <c:v>43704</c:v>
                </c:pt>
                <c:pt idx="87409">
                  <c:v>43704.5</c:v>
                </c:pt>
                <c:pt idx="87410">
                  <c:v>43705</c:v>
                </c:pt>
                <c:pt idx="87411">
                  <c:v>43705.5</c:v>
                </c:pt>
                <c:pt idx="87412">
                  <c:v>43706</c:v>
                </c:pt>
                <c:pt idx="87413">
                  <c:v>43706.5</c:v>
                </c:pt>
                <c:pt idx="87414">
                  <c:v>43707</c:v>
                </c:pt>
                <c:pt idx="87415">
                  <c:v>43707.5</c:v>
                </c:pt>
                <c:pt idx="87416">
                  <c:v>43708</c:v>
                </c:pt>
                <c:pt idx="87417">
                  <c:v>43708.5</c:v>
                </c:pt>
                <c:pt idx="87418">
                  <c:v>43709</c:v>
                </c:pt>
                <c:pt idx="87419">
                  <c:v>43709.5</c:v>
                </c:pt>
                <c:pt idx="87420">
                  <c:v>43710</c:v>
                </c:pt>
                <c:pt idx="87421">
                  <c:v>43710.5</c:v>
                </c:pt>
                <c:pt idx="87422">
                  <c:v>43711</c:v>
                </c:pt>
                <c:pt idx="87423">
                  <c:v>43711.5</c:v>
                </c:pt>
                <c:pt idx="87424">
                  <c:v>43712</c:v>
                </c:pt>
                <c:pt idx="87425">
                  <c:v>43712.5</c:v>
                </c:pt>
                <c:pt idx="87426">
                  <c:v>43713</c:v>
                </c:pt>
                <c:pt idx="87427">
                  <c:v>43713.5</c:v>
                </c:pt>
                <c:pt idx="87428">
                  <c:v>43714</c:v>
                </c:pt>
                <c:pt idx="87429">
                  <c:v>43714.5</c:v>
                </c:pt>
                <c:pt idx="87430">
                  <c:v>43715</c:v>
                </c:pt>
                <c:pt idx="87431">
                  <c:v>43715.5</c:v>
                </c:pt>
                <c:pt idx="87432">
                  <c:v>43716</c:v>
                </c:pt>
                <c:pt idx="87433">
                  <c:v>43716.5</c:v>
                </c:pt>
                <c:pt idx="87434">
                  <c:v>43717</c:v>
                </c:pt>
                <c:pt idx="87435">
                  <c:v>43717.5</c:v>
                </c:pt>
                <c:pt idx="87436">
                  <c:v>43718</c:v>
                </c:pt>
                <c:pt idx="87437">
                  <c:v>43718.5</c:v>
                </c:pt>
                <c:pt idx="87438">
                  <c:v>43719</c:v>
                </c:pt>
                <c:pt idx="87439">
                  <c:v>43719.5</c:v>
                </c:pt>
                <c:pt idx="87440">
                  <c:v>43720</c:v>
                </c:pt>
                <c:pt idx="87441">
                  <c:v>43720.5</c:v>
                </c:pt>
                <c:pt idx="87442">
                  <c:v>43721</c:v>
                </c:pt>
                <c:pt idx="87443">
                  <c:v>43721.5</c:v>
                </c:pt>
                <c:pt idx="87444">
                  <c:v>43722</c:v>
                </c:pt>
                <c:pt idx="87445">
                  <c:v>43722.5</c:v>
                </c:pt>
                <c:pt idx="87446">
                  <c:v>43723</c:v>
                </c:pt>
                <c:pt idx="87447">
                  <c:v>43723.5</c:v>
                </c:pt>
                <c:pt idx="87448">
                  <c:v>43724</c:v>
                </c:pt>
                <c:pt idx="87449">
                  <c:v>43724.5</c:v>
                </c:pt>
                <c:pt idx="87450">
                  <c:v>43725</c:v>
                </c:pt>
                <c:pt idx="87451">
                  <c:v>43725.5</c:v>
                </c:pt>
                <c:pt idx="87452">
                  <c:v>43726</c:v>
                </c:pt>
                <c:pt idx="87453">
                  <c:v>43726.5</c:v>
                </c:pt>
                <c:pt idx="87454">
                  <c:v>43727</c:v>
                </c:pt>
                <c:pt idx="87455">
                  <c:v>43727.5</c:v>
                </c:pt>
                <c:pt idx="87456">
                  <c:v>43728</c:v>
                </c:pt>
                <c:pt idx="87457">
                  <c:v>43728.5</c:v>
                </c:pt>
                <c:pt idx="87458">
                  <c:v>43729</c:v>
                </c:pt>
                <c:pt idx="87459">
                  <c:v>43729.5</c:v>
                </c:pt>
                <c:pt idx="87460">
                  <c:v>43730</c:v>
                </c:pt>
                <c:pt idx="87461">
                  <c:v>43730.5</c:v>
                </c:pt>
                <c:pt idx="87462">
                  <c:v>43731</c:v>
                </c:pt>
                <c:pt idx="87463">
                  <c:v>43731.5</c:v>
                </c:pt>
                <c:pt idx="87464">
                  <c:v>43732</c:v>
                </c:pt>
                <c:pt idx="87465">
                  <c:v>43732.5</c:v>
                </c:pt>
                <c:pt idx="87466">
                  <c:v>43733</c:v>
                </c:pt>
                <c:pt idx="87467">
                  <c:v>43733.5</c:v>
                </c:pt>
                <c:pt idx="87468">
                  <c:v>43734</c:v>
                </c:pt>
                <c:pt idx="87469">
                  <c:v>43734.5</c:v>
                </c:pt>
                <c:pt idx="87470">
                  <c:v>43735</c:v>
                </c:pt>
                <c:pt idx="87471">
                  <c:v>43735.5</c:v>
                </c:pt>
                <c:pt idx="87472">
                  <c:v>43736</c:v>
                </c:pt>
                <c:pt idx="87473">
                  <c:v>43736.5</c:v>
                </c:pt>
                <c:pt idx="87474">
                  <c:v>43737</c:v>
                </c:pt>
                <c:pt idx="87475">
                  <c:v>43737.5</c:v>
                </c:pt>
                <c:pt idx="87476">
                  <c:v>43738</c:v>
                </c:pt>
                <c:pt idx="87477">
                  <c:v>43738.5</c:v>
                </c:pt>
                <c:pt idx="87478">
                  <c:v>43739</c:v>
                </c:pt>
                <c:pt idx="87479">
                  <c:v>43739.5</c:v>
                </c:pt>
                <c:pt idx="87480">
                  <c:v>43740</c:v>
                </c:pt>
                <c:pt idx="87481">
                  <c:v>43740.5</c:v>
                </c:pt>
                <c:pt idx="87482">
                  <c:v>43741</c:v>
                </c:pt>
                <c:pt idx="87483">
                  <c:v>43741.5</c:v>
                </c:pt>
                <c:pt idx="87484">
                  <c:v>43742</c:v>
                </c:pt>
                <c:pt idx="87485">
                  <c:v>43742.5</c:v>
                </c:pt>
                <c:pt idx="87486">
                  <c:v>43743</c:v>
                </c:pt>
                <c:pt idx="87487">
                  <c:v>43743.5</c:v>
                </c:pt>
                <c:pt idx="87488">
                  <c:v>43744</c:v>
                </c:pt>
                <c:pt idx="87489">
                  <c:v>43744.5</c:v>
                </c:pt>
                <c:pt idx="87490">
                  <c:v>43745</c:v>
                </c:pt>
                <c:pt idx="87491">
                  <c:v>43745.5</c:v>
                </c:pt>
                <c:pt idx="87492">
                  <c:v>43746</c:v>
                </c:pt>
                <c:pt idx="87493">
                  <c:v>43746.5</c:v>
                </c:pt>
                <c:pt idx="87494">
                  <c:v>43747</c:v>
                </c:pt>
                <c:pt idx="87495">
                  <c:v>43747.5</c:v>
                </c:pt>
                <c:pt idx="87496">
                  <c:v>43748</c:v>
                </c:pt>
                <c:pt idx="87497">
                  <c:v>43748.5</c:v>
                </c:pt>
                <c:pt idx="87498">
                  <c:v>43749</c:v>
                </c:pt>
                <c:pt idx="87499">
                  <c:v>43749.5</c:v>
                </c:pt>
                <c:pt idx="87500">
                  <c:v>43750</c:v>
                </c:pt>
                <c:pt idx="87501">
                  <c:v>43750.5</c:v>
                </c:pt>
                <c:pt idx="87502">
                  <c:v>43751</c:v>
                </c:pt>
                <c:pt idx="87503">
                  <c:v>43751.5</c:v>
                </c:pt>
                <c:pt idx="87504">
                  <c:v>43752</c:v>
                </c:pt>
                <c:pt idx="87505">
                  <c:v>43752.5</c:v>
                </c:pt>
                <c:pt idx="87506">
                  <c:v>43753</c:v>
                </c:pt>
                <c:pt idx="87507">
                  <c:v>43753.5</c:v>
                </c:pt>
                <c:pt idx="87508">
                  <c:v>43754</c:v>
                </c:pt>
                <c:pt idx="87509">
                  <c:v>43754.5</c:v>
                </c:pt>
                <c:pt idx="87510">
                  <c:v>43755</c:v>
                </c:pt>
                <c:pt idx="87511">
                  <c:v>43755.5</c:v>
                </c:pt>
                <c:pt idx="87512">
                  <c:v>43756</c:v>
                </c:pt>
                <c:pt idx="87513">
                  <c:v>43756.5</c:v>
                </c:pt>
                <c:pt idx="87514">
                  <c:v>43757</c:v>
                </c:pt>
                <c:pt idx="87515">
                  <c:v>43757.5</c:v>
                </c:pt>
                <c:pt idx="87516">
                  <c:v>43758</c:v>
                </c:pt>
                <c:pt idx="87517">
                  <c:v>43758.5</c:v>
                </c:pt>
                <c:pt idx="87518">
                  <c:v>43759</c:v>
                </c:pt>
                <c:pt idx="87519">
                  <c:v>43759.5</c:v>
                </c:pt>
                <c:pt idx="87520">
                  <c:v>43760</c:v>
                </c:pt>
                <c:pt idx="87521">
                  <c:v>43760.5</c:v>
                </c:pt>
                <c:pt idx="87522">
                  <c:v>43761</c:v>
                </c:pt>
                <c:pt idx="87523">
                  <c:v>43761.5</c:v>
                </c:pt>
                <c:pt idx="87524">
                  <c:v>43762</c:v>
                </c:pt>
                <c:pt idx="87525">
                  <c:v>43762.5</c:v>
                </c:pt>
                <c:pt idx="87526">
                  <c:v>43763</c:v>
                </c:pt>
                <c:pt idx="87527">
                  <c:v>43763.5</c:v>
                </c:pt>
                <c:pt idx="87528">
                  <c:v>43764</c:v>
                </c:pt>
                <c:pt idx="87529">
                  <c:v>43764.5</c:v>
                </c:pt>
                <c:pt idx="87530">
                  <c:v>43765</c:v>
                </c:pt>
                <c:pt idx="87531">
                  <c:v>43765.5</c:v>
                </c:pt>
                <c:pt idx="87532">
                  <c:v>43766</c:v>
                </c:pt>
                <c:pt idx="87533">
                  <c:v>43766.5</c:v>
                </c:pt>
                <c:pt idx="87534">
                  <c:v>43767</c:v>
                </c:pt>
                <c:pt idx="87535">
                  <c:v>43767.5</c:v>
                </c:pt>
                <c:pt idx="87536">
                  <c:v>43768</c:v>
                </c:pt>
                <c:pt idx="87537">
                  <c:v>43768.5</c:v>
                </c:pt>
                <c:pt idx="87538">
                  <c:v>43769</c:v>
                </c:pt>
                <c:pt idx="87539">
                  <c:v>43769.5</c:v>
                </c:pt>
                <c:pt idx="87540">
                  <c:v>43770</c:v>
                </c:pt>
                <c:pt idx="87541">
                  <c:v>43770.5</c:v>
                </c:pt>
                <c:pt idx="87542">
                  <c:v>43771</c:v>
                </c:pt>
                <c:pt idx="87543">
                  <c:v>43771.5</c:v>
                </c:pt>
                <c:pt idx="87544">
                  <c:v>43772</c:v>
                </c:pt>
                <c:pt idx="87545">
                  <c:v>43772.5</c:v>
                </c:pt>
                <c:pt idx="87546">
                  <c:v>43773</c:v>
                </c:pt>
                <c:pt idx="87547">
                  <c:v>43773.5</c:v>
                </c:pt>
                <c:pt idx="87548">
                  <c:v>43774</c:v>
                </c:pt>
                <c:pt idx="87549">
                  <c:v>43774.5</c:v>
                </c:pt>
                <c:pt idx="87550">
                  <c:v>43775</c:v>
                </c:pt>
                <c:pt idx="87551">
                  <c:v>43775.5</c:v>
                </c:pt>
                <c:pt idx="87552">
                  <c:v>43776</c:v>
                </c:pt>
                <c:pt idx="87553">
                  <c:v>43776.5</c:v>
                </c:pt>
                <c:pt idx="87554">
                  <c:v>43777</c:v>
                </c:pt>
                <c:pt idx="87555">
                  <c:v>43777.5</c:v>
                </c:pt>
                <c:pt idx="87556">
                  <c:v>43778</c:v>
                </c:pt>
                <c:pt idx="87557">
                  <c:v>43778.5</c:v>
                </c:pt>
                <c:pt idx="87558">
                  <c:v>43779</c:v>
                </c:pt>
                <c:pt idx="87559">
                  <c:v>43779.5</c:v>
                </c:pt>
                <c:pt idx="87560">
                  <c:v>43780</c:v>
                </c:pt>
                <c:pt idx="87561">
                  <c:v>43780.5</c:v>
                </c:pt>
                <c:pt idx="87562">
                  <c:v>43781</c:v>
                </c:pt>
                <c:pt idx="87563">
                  <c:v>43781.5</c:v>
                </c:pt>
                <c:pt idx="87564">
                  <c:v>43782</c:v>
                </c:pt>
                <c:pt idx="87565">
                  <c:v>43782.5</c:v>
                </c:pt>
                <c:pt idx="87566">
                  <c:v>43783</c:v>
                </c:pt>
                <c:pt idx="87567">
                  <c:v>43783.5</c:v>
                </c:pt>
                <c:pt idx="87568">
                  <c:v>43784</c:v>
                </c:pt>
                <c:pt idx="87569">
                  <c:v>43784.5</c:v>
                </c:pt>
                <c:pt idx="87570">
                  <c:v>43785</c:v>
                </c:pt>
                <c:pt idx="87571">
                  <c:v>43785.5</c:v>
                </c:pt>
                <c:pt idx="87572">
                  <c:v>43786</c:v>
                </c:pt>
                <c:pt idx="87573">
                  <c:v>43786.5</c:v>
                </c:pt>
                <c:pt idx="87574">
                  <c:v>43787</c:v>
                </c:pt>
                <c:pt idx="87575">
                  <c:v>43787.5</c:v>
                </c:pt>
                <c:pt idx="87576">
                  <c:v>43788</c:v>
                </c:pt>
                <c:pt idx="87577">
                  <c:v>43788.5</c:v>
                </c:pt>
                <c:pt idx="87578">
                  <c:v>43789</c:v>
                </c:pt>
                <c:pt idx="87579">
                  <c:v>43789.5</c:v>
                </c:pt>
                <c:pt idx="87580">
                  <c:v>43790</c:v>
                </c:pt>
                <c:pt idx="87581">
                  <c:v>43790.5</c:v>
                </c:pt>
                <c:pt idx="87582">
                  <c:v>43791</c:v>
                </c:pt>
                <c:pt idx="87583">
                  <c:v>43791.5</c:v>
                </c:pt>
                <c:pt idx="87584">
                  <c:v>43792</c:v>
                </c:pt>
                <c:pt idx="87585">
                  <c:v>43792.5</c:v>
                </c:pt>
                <c:pt idx="87586">
                  <c:v>43793</c:v>
                </c:pt>
                <c:pt idx="87587">
                  <c:v>43793.5</c:v>
                </c:pt>
                <c:pt idx="87588">
                  <c:v>43794</c:v>
                </c:pt>
                <c:pt idx="87589">
                  <c:v>43794.5</c:v>
                </c:pt>
                <c:pt idx="87590">
                  <c:v>43795</c:v>
                </c:pt>
                <c:pt idx="87591">
                  <c:v>43795.5</c:v>
                </c:pt>
                <c:pt idx="87592">
                  <c:v>43796</c:v>
                </c:pt>
                <c:pt idx="87593">
                  <c:v>43796.5</c:v>
                </c:pt>
                <c:pt idx="87594">
                  <c:v>43797</c:v>
                </c:pt>
                <c:pt idx="87595">
                  <c:v>43797.5</c:v>
                </c:pt>
                <c:pt idx="87596">
                  <c:v>43798</c:v>
                </c:pt>
                <c:pt idx="87597">
                  <c:v>43798.5</c:v>
                </c:pt>
                <c:pt idx="87598">
                  <c:v>43799</c:v>
                </c:pt>
                <c:pt idx="87599">
                  <c:v>43799.5</c:v>
                </c:pt>
                <c:pt idx="87600">
                  <c:v>43800</c:v>
                </c:pt>
                <c:pt idx="87601">
                  <c:v>43800.5</c:v>
                </c:pt>
                <c:pt idx="87602">
                  <c:v>43801</c:v>
                </c:pt>
                <c:pt idx="87603">
                  <c:v>43801.5</c:v>
                </c:pt>
                <c:pt idx="87604">
                  <c:v>43802</c:v>
                </c:pt>
                <c:pt idx="87605">
                  <c:v>43802.5</c:v>
                </c:pt>
                <c:pt idx="87606">
                  <c:v>43803</c:v>
                </c:pt>
                <c:pt idx="87607">
                  <c:v>43803.5</c:v>
                </c:pt>
                <c:pt idx="87608">
                  <c:v>43804</c:v>
                </c:pt>
                <c:pt idx="87609">
                  <c:v>43804.5</c:v>
                </c:pt>
                <c:pt idx="87610">
                  <c:v>43805</c:v>
                </c:pt>
                <c:pt idx="87611">
                  <c:v>43805.5</c:v>
                </c:pt>
                <c:pt idx="87612">
                  <c:v>43806</c:v>
                </c:pt>
                <c:pt idx="87613">
                  <c:v>43806.5</c:v>
                </c:pt>
                <c:pt idx="87614">
                  <c:v>43807</c:v>
                </c:pt>
                <c:pt idx="87615">
                  <c:v>43807.5</c:v>
                </c:pt>
                <c:pt idx="87616">
                  <c:v>43808</c:v>
                </c:pt>
                <c:pt idx="87617">
                  <c:v>43808.5</c:v>
                </c:pt>
                <c:pt idx="87618">
                  <c:v>43809</c:v>
                </c:pt>
                <c:pt idx="87619">
                  <c:v>43809.5</c:v>
                </c:pt>
                <c:pt idx="87620">
                  <c:v>43810</c:v>
                </c:pt>
                <c:pt idx="87621">
                  <c:v>43810.5</c:v>
                </c:pt>
                <c:pt idx="87622">
                  <c:v>43811</c:v>
                </c:pt>
                <c:pt idx="87623">
                  <c:v>43811.5</c:v>
                </c:pt>
                <c:pt idx="87624">
                  <c:v>43812</c:v>
                </c:pt>
                <c:pt idx="87625">
                  <c:v>43812.5</c:v>
                </c:pt>
                <c:pt idx="87626">
                  <c:v>43813</c:v>
                </c:pt>
                <c:pt idx="87627">
                  <c:v>43813.5</c:v>
                </c:pt>
                <c:pt idx="87628">
                  <c:v>43814</c:v>
                </c:pt>
                <c:pt idx="87629">
                  <c:v>43814.5</c:v>
                </c:pt>
                <c:pt idx="87630">
                  <c:v>43815</c:v>
                </c:pt>
                <c:pt idx="87631">
                  <c:v>43815.5</c:v>
                </c:pt>
                <c:pt idx="87632">
                  <c:v>43816</c:v>
                </c:pt>
                <c:pt idx="87633">
                  <c:v>43816.5</c:v>
                </c:pt>
                <c:pt idx="87634">
                  <c:v>43817</c:v>
                </c:pt>
                <c:pt idx="87635">
                  <c:v>43817.5</c:v>
                </c:pt>
                <c:pt idx="87636">
                  <c:v>43818</c:v>
                </c:pt>
                <c:pt idx="87637">
                  <c:v>43818.5</c:v>
                </c:pt>
                <c:pt idx="87638">
                  <c:v>43819</c:v>
                </c:pt>
                <c:pt idx="87639">
                  <c:v>43819.5</c:v>
                </c:pt>
                <c:pt idx="87640">
                  <c:v>43820</c:v>
                </c:pt>
                <c:pt idx="87641">
                  <c:v>43820.5</c:v>
                </c:pt>
                <c:pt idx="87642">
                  <c:v>43821</c:v>
                </c:pt>
                <c:pt idx="87643">
                  <c:v>43821.5</c:v>
                </c:pt>
                <c:pt idx="87644">
                  <c:v>43822</c:v>
                </c:pt>
                <c:pt idx="87645">
                  <c:v>43822.5</c:v>
                </c:pt>
                <c:pt idx="87646">
                  <c:v>43823</c:v>
                </c:pt>
                <c:pt idx="87647">
                  <c:v>43823.5</c:v>
                </c:pt>
                <c:pt idx="87648">
                  <c:v>43824</c:v>
                </c:pt>
                <c:pt idx="87649">
                  <c:v>43824.5</c:v>
                </c:pt>
                <c:pt idx="87650">
                  <c:v>43825</c:v>
                </c:pt>
                <c:pt idx="87651">
                  <c:v>43825.5</c:v>
                </c:pt>
                <c:pt idx="87652">
                  <c:v>43826</c:v>
                </c:pt>
                <c:pt idx="87653">
                  <c:v>43826.5</c:v>
                </c:pt>
                <c:pt idx="87654">
                  <c:v>43827</c:v>
                </c:pt>
                <c:pt idx="87655">
                  <c:v>43827.5</c:v>
                </c:pt>
                <c:pt idx="87656">
                  <c:v>43828</c:v>
                </c:pt>
                <c:pt idx="87657">
                  <c:v>43828.5</c:v>
                </c:pt>
                <c:pt idx="87658">
                  <c:v>43829</c:v>
                </c:pt>
                <c:pt idx="87659">
                  <c:v>43829.5</c:v>
                </c:pt>
                <c:pt idx="87660">
                  <c:v>43830</c:v>
                </c:pt>
                <c:pt idx="87661">
                  <c:v>43830.5</c:v>
                </c:pt>
                <c:pt idx="87662">
                  <c:v>43831</c:v>
                </c:pt>
                <c:pt idx="87663">
                  <c:v>43831.5</c:v>
                </c:pt>
                <c:pt idx="87664">
                  <c:v>43832</c:v>
                </c:pt>
                <c:pt idx="87665">
                  <c:v>43832.5</c:v>
                </c:pt>
                <c:pt idx="87666">
                  <c:v>43833</c:v>
                </c:pt>
                <c:pt idx="87667">
                  <c:v>43833.5</c:v>
                </c:pt>
                <c:pt idx="87668">
                  <c:v>43834</c:v>
                </c:pt>
                <c:pt idx="87669">
                  <c:v>43834.5</c:v>
                </c:pt>
                <c:pt idx="87670">
                  <c:v>43835</c:v>
                </c:pt>
                <c:pt idx="87671">
                  <c:v>43835.5</c:v>
                </c:pt>
                <c:pt idx="87672">
                  <c:v>43836</c:v>
                </c:pt>
                <c:pt idx="87673">
                  <c:v>43836.5</c:v>
                </c:pt>
                <c:pt idx="87674">
                  <c:v>43837</c:v>
                </c:pt>
                <c:pt idx="87675">
                  <c:v>43837.5</c:v>
                </c:pt>
                <c:pt idx="87676">
                  <c:v>43838</c:v>
                </c:pt>
                <c:pt idx="87677">
                  <c:v>43838.5</c:v>
                </c:pt>
                <c:pt idx="87678">
                  <c:v>43839</c:v>
                </c:pt>
                <c:pt idx="87679">
                  <c:v>43839.5</c:v>
                </c:pt>
                <c:pt idx="87680">
                  <c:v>43840</c:v>
                </c:pt>
                <c:pt idx="87681">
                  <c:v>43840.5</c:v>
                </c:pt>
                <c:pt idx="87682">
                  <c:v>43841</c:v>
                </c:pt>
                <c:pt idx="87683">
                  <c:v>43841.5</c:v>
                </c:pt>
                <c:pt idx="87684">
                  <c:v>43842</c:v>
                </c:pt>
                <c:pt idx="87685">
                  <c:v>43842.5</c:v>
                </c:pt>
                <c:pt idx="87686">
                  <c:v>43843</c:v>
                </c:pt>
                <c:pt idx="87687">
                  <c:v>43843.5</c:v>
                </c:pt>
                <c:pt idx="87688">
                  <c:v>43844</c:v>
                </c:pt>
                <c:pt idx="87689">
                  <c:v>43844.5</c:v>
                </c:pt>
                <c:pt idx="87690">
                  <c:v>43845</c:v>
                </c:pt>
                <c:pt idx="87691">
                  <c:v>43845.5</c:v>
                </c:pt>
                <c:pt idx="87692">
                  <c:v>43846</c:v>
                </c:pt>
                <c:pt idx="87693">
                  <c:v>43846.5</c:v>
                </c:pt>
                <c:pt idx="87694">
                  <c:v>43847</c:v>
                </c:pt>
                <c:pt idx="87695">
                  <c:v>43847.5</c:v>
                </c:pt>
                <c:pt idx="87696">
                  <c:v>43848</c:v>
                </c:pt>
                <c:pt idx="87697">
                  <c:v>43848.5</c:v>
                </c:pt>
                <c:pt idx="87698">
                  <c:v>43849</c:v>
                </c:pt>
                <c:pt idx="87699">
                  <c:v>43849.5</c:v>
                </c:pt>
                <c:pt idx="87700">
                  <c:v>43850</c:v>
                </c:pt>
                <c:pt idx="87701">
                  <c:v>43850.5</c:v>
                </c:pt>
                <c:pt idx="87702">
                  <c:v>43851</c:v>
                </c:pt>
                <c:pt idx="87703">
                  <c:v>43851.5</c:v>
                </c:pt>
                <c:pt idx="87704">
                  <c:v>43852</c:v>
                </c:pt>
                <c:pt idx="87705">
                  <c:v>43852.5</c:v>
                </c:pt>
                <c:pt idx="87706">
                  <c:v>43853</c:v>
                </c:pt>
                <c:pt idx="87707">
                  <c:v>43853.5</c:v>
                </c:pt>
                <c:pt idx="87708">
                  <c:v>43854</c:v>
                </c:pt>
                <c:pt idx="87709">
                  <c:v>43854.5</c:v>
                </c:pt>
                <c:pt idx="87710">
                  <c:v>43855</c:v>
                </c:pt>
                <c:pt idx="87711">
                  <c:v>43855.5</c:v>
                </c:pt>
                <c:pt idx="87712">
                  <c:v>43856</c:v>
                </c:pt>
                <c:pt idx="87713">
                  <c:v>43856.5</c:v>
                </c:pt>
                <c:pt idx="87714">
                  <c:v>43857</c:v>
                </c:pt>
                <c:pt idx="87715">
                  <c:v>43857.5</c:v>
                </c:pt>
                <c:pt idx="87716">
                  <c:v>43858</c:v>
                </c:pt>
                <c:pt idx="87717">
                  <c:v>43858.5</c:v>
                </c:pt>
                <c:pt idx="87718">
                  <c:v>43859</c:v>
                </c:pt>
                <c:pt idx="87719">
                  <c:v>43859.5</c:v>
                </c:pt>
                <c:pt idx="87720">
                  <c:v>43860</c:v>
                </c:pt>
                <c:pt idx="87721">
                  <c:v>43860.5</c:v>
                </c:pt>
                <c:pt idx="87722">
                  <c:v>43861</c:v>
                </c:pt>
                <c:pt idx="87723">
                  <c:v>43861.5</c:v>
                </c:pt>
                <c:pt idx="87724">
                  <c:v>43862</c:v>
                </c:pt>
                <c:pt idx="87725">
                  <c:v>43862.5</c:v>
                </c:pt>
                <c:pt idx="87726">
                  <c:v>43863</c:v>
                </c:pt>
                <c:pt idx="87727">
                  <c:v>43863.5</c:v>
                </c:pt>
                <c:pt idx="87728">
                  <c:v>43864</c:v>
                </c:pt>
                <c:pt idx="87729">
                  <c:v>43864.5</c:v>
                </c:pt>
                <c:pt idx="87730">
                  <c:v>43865</c:v>
                </c:pt>
                <c:pt idx="87731">
                  <c:v>43865.5</c:v>
                </c:pt>
                <c:pt idx="87732">
                  <c:v>43866</c:v>
                </c:pt>
                <c:pt idx="87733">
                  <c:v>43866.5</c:v>
                </c:pt>
                <c:pt idx="87734">
                  <c:v>43867</c:v>
                </c:pt>
                <c:pt idx="87735">
                  <c:v>43867.5</c:v>
                </c:pt>
                <c:pt idx="87736">
                  <c:v>43868</c:v>
                </c:pt>
                <c:pt idx="87737">
                  <c:v>43868.5</c:v>
                </c:pt>
                <c:pt idx="87738">
                  <c:v>43869</c:v>
                </c:pt>
                <c:pt idx="87739">
                  <c:v>43869.5</c:v>
                </c:pt>
                <c:pt idx="87740">
                  <c:v>43870</c:v>
                </c:pt>
                <c:pt idx="87741">
                  <c:v>43870.5</c:v>
                </c:pt>
                <c:pt idx="87742">
                  <c:v>43871</c:v>
                </c:pt>
                <c:pt idx="87743">
                  <c:v>43871.5</c:v>
                </c:pt>
                <c:pt idx="87744">
                  <c:v>43872</c:v>
                </c:pt>
                <c:pt idx="87745">
                  <c:v>43872.5</c:v>
                </c:pt>
                <c:pt idx="87746">
                  <c:v>43873</c:v>
                </c:pt>
                <c:pt idx="87747">
                  <c:v>43873.5</c:v>
                </c:pt>
                <c:pt idx="87748">
                  <c:v>43874</c:v>
                </c:pt>
                <c:pt idx="87749">
                  <c:v>43874.5</c:v>
                </c:pt>
                <c:pt idx="87750">
                  <c:v>43875</c:v>
                </c:pt>
                <c:pt idx="87751">
                  <c:v>43875.5</c:v>
                </c:pt>
                <c:pt idx="87752">
                  <c:v>43876</c:v>
                </c:pt>
                <c:pt idx="87753">
                  <c:v>43876.5</c:v>
                </c:pt>
                <c:pt idx="87754">
                  <c:v>43877</c:v>
                </c:pt>
                <c:pt idx="87755">
                  <c:v>43877.5</c:v>
                </c:pt>
                <c:pt idx="87756">
                  <c:v>43878</c:v>
                </c:pt>
                <c:pt idx="87757">
                  <c:v>43878.5</c:v>
                </c:pt>
                <c:pt idx="87758">
                  <c:v>43879</c:v>
                </c:pt>
                <c:pt idx="87759">
                  <c:v>43879.5</c:v>
                </c:pt>
                <c:pt idx="87760">
                  <c:v>43880</c:v>
                </c:pt>
                <c:pt idx="87761">
                  <c:v>43880.5</c:v>
                </c:pt>
                <c:pt idx="87762">
                  <c:v>43881</c:v>
                </c:pt>
                <c:pt idx="87763">
                  <c:v>43881.5</c:v>
                </c:pt>
                <c:pt idx="87764">
                  <c:v>43882</c:v>
                </c:pt>
                <c:pt idx="87765">
                  <c:v>43882.5</c:v>
                </c:pt>
                <c:pt idx="87766">
                  <c:v>43883</c:v>
                </c:pt>
                <c:pt idx="87767">
                  <c:v>43883.5</c:v>
                </c:pt>
                <c:pt idx="87768">
                  <c:v>43884</c:v>
                </c:pt>
                <c:pt idx="87769">
                  <c:v>43884.5</c:v>
                </c:pt>
                <c:pt idx="87770">
                  <c:v>43885</c:v>
                </c:pt>
                <c:pt idx="87771">
                  <c:v>43885.5</c:v>
                </c:pt>
                <c:pt idx="87772">
                  <c:v>43886</c:v>
                </c:pt>
                <c:pt idx="87773">
                  <c:v>43886.5</c:v>
                </c:pt>
                <c:pt idx="87774">
                  <c:v>43887</c:v>
                </c:pt>
                <c:pt idx="87775">
                  <c:v>43887.5</c:v>
                </c:pt>
                <c:pt idx="87776">
                  <c:v>43888</c:v>
                </c:pt>
                <c:pt idx="87777">
                  <c:v>43888.5</c:v>
                </c:pt>
                <c:pt idx="87778">
                  <c:v>43889</c:v>
                </c:pt>
                <c:pt idx="87779">
                  <c:v>43889.5</c:v>
                </c:pt>
                <c:pt idx="87780">
                  <c:v>43890</c:v>
                </c:pt>
                <c:pt idx="87781">
                  <c:v>43890.5</c:v>
                </c:pt>
                <c:pt idx="87782">
                  <c:v>43891</c:v>
                </c:pt>
                <c:pt idx="87783">
                  <c:v>43891.5</c:v>
                </c:pt>
                <c:pt idx="87784">
                  <c:v>43892</c:v>
                </c:pt>
                <c:pt idx="87785">
                  <c:v>43892.5</c:v>
                </c:pt>
                <c:pt idx="87786">
                  <c:v>43893</c:v>
                </c:pt>
                <c:pt idx="87787">
                  <c:v>43893.5</c:v>
                </c:pt>
                <c:pt idx="87788">
                  <c:v>43894</c:v>
                </c:pt>
                <c:pt idx="87789">
                  <c:v>43894.5</c:v>
                </c:pt>
                <c:pt idx="87790">
                  <c:v>43895</c:v>
                </c:pt>
                <c:pt idx="87791">
                  <c:v>43895.5</c:v>
                </c:pt>
                <c:pt idx="87792">
                  <c:v>43896</c:v>
                </c:pt>
                <c:pt idx="87793">
                  <c:v>43896.5</c:v>
                </c:pt>
                <c:pt idx="87794">
                  <c:v>43897</c:v>
                </c:pt>
                <c:pt idx="87795">
                  <c:v>43897.5</c:v>
                </c:pt>
                <c:pt idx="87796">
                  <c:v>43898</c:v>
                </c:pt>
                <c:pt idx="87797">
                  <c:v>43898.5</c:v>
                </c:pt>
                <c:pt idx="87798">
                  <c:v>43899</c:v>
                </c:pt>
                <c:pt idx="87799">
                  <c:v>43899.5</c:v>
                </c:pt>
                <c:pt idx="87800">
                  <c:v>43900</c:v>
                </c:pt>
                <c:pt idx="87801">
                  <c:v>43900.5</c:v>
                </c:pt>
                <c:pt idx="87802">
                  <c:v>43901</c:v>
                </c:pt>
                <c:pt idx="87803">
                  <c:v>43901.5</c:v>
                </c:pt>
                <c:pt idx="87804">
                  <c:v>43902</c:v>
                </c:pt>
                <c:pt idx="87805">
                  <c:v>43902.5</c:v>
                </c:pt>
                <c:pt idx="87806">
                  <c:v>43903</c:v>
                </c:pt>
                <c:pt idx="87807">
                  <c:v>43903.5</c:v>
                </c:pt>
                <c:pt idx="87808">
                  <c:v>43904</c:v>
                </c:pt>
                <c:pt idx="87809">
                  <c:v>43904.5</c:v>
                </c:pt>
                <c:pt idx="87810">
                  <c:v>43905</c:v>
                </c:pt>
                <c:pt idx="87811">
                  <c:v>43905.5</c:v>
                </c:pt>
                <c:pt idx="87812">
                  <c:v>43906</c:v>
                </c:pt>
                <c:pt idx="87813">
                  <c:v>43906.5</c:v>
                </c:pt>
                <c:pt idx="87814">
                  <c:v>43907</c:v>
                </c:pt>
                <c:pt idx="87815">
                  <c:v>43907.5</c:v>
                </c:pt>
                <c:pt idx="87816">
                  <c:v>43908</c:v>
                </c:pt>
                <c:pt idx="87817">
                  <c:v>43908.5</c:v>
                </c:pt>
                <c:pt idx="87818">
                  <c:v>43909</c:v>
                </c:pt>
                <c:pt idx="87819">
                  <c:v>43909.5</c:v>
                </c:pt>
                <c:pt idx="87820">
                  <c:v>43910</c:v>
                </c:pt>
                <c:pt idx="87821">
                  <c:v>43910.5</c:v>
                </c:pt>
                <c:pt idx="87822">
                  <c:v>43911</c:v>
                </c:pt>
                <c:pt idx="87823">
                  <c:v>43911.5</c:v>
                </c:pt>
                <c:pt idx="87824">
                  <c:v>43912</c:v>
                </c:pt>
                <c:pt idx="87825">
                  <c:v>43912.5</c:v>
                </c:pt>
                <c:pt idx="87826">
                  <c:v>43913</c:v>
                </c:pt>
                <c:pt idx="87827">
                  <c:v>43913.5</c:v>
                </c:pt>
                <c:pt idx="87828">
                  <c:v>43914</c:v>
                </c:pt>
                <c:pt idx="87829">
                  <c:v>43914.5</c:v>
                </c:pt>
                <c:pt idx="87830">
                  <c:v>43915</c:v>
                </c:pt>
                <c:pt idx="87831">
                  <c:v>43915.5</c:v>
                </c:pt>
                <c:pt idx="87832">
                  <c:v>43916</c:v>
                </c:pt>
                <c:pt idx="87833">
                  <c:v>43916.5</c:v>
                </c:pt>
                <c:pt idx="87834">
                  <c:v>43917</c:v>
                </c:pt>
                <c:pt idx="87835">
                  <c:v>43917.5</c:v>
                </c:pt>
                <c:pt idx="87836">
                  <c:v>43918</c:v>
                </c:pt>
                <c:pt idx="87837">
                  <c:v>43918.5</c:v>
                </c:pt>
                <c:pt idx="87838">
                  <c:v>43919</c:v>
                </c:pt>
                <c:pt idx="87839">
                  <c:v>43919.5</c:v>
                </c:pt>
                <c:pt idx="87840">
                  <c:v>43920</c:v>
                </c:pt>
                <c:pt idx="87841">
                  <c:v>43920.5</c:v>
                </c:pt>
                <c:pt idx="87842">
                  <c:v>43921</c:v>
                </c:pt>
                <c:pt idx="87843">
                  <c:v>43921.5</c:v>
                </c:pt>
                <c:pt idx="87844">
                  <c:v>43922</c:v>
                </c:pt>
                <c:pt idx="87845">
                  <c:v>43922.5</c:v>
                </c:pt>
                <c:pt idx="87846">
                  <c:v>43923</c:v>
                </c:pt>
                <c:pt idx="87847">
                  <c:v>43923.5</c:v>
                </c:pt>
                <c:pt idx="87848">
                  <c:v>43924</c:v>
                </c:pt>
                <c:pt idx="87849">
                  <c:v>43924.5</c:v>
                </c:pt>
                <c:pt idx="87850">
                  <c:v>43925</c:v>
                </c:pt>
                <c:pt idx="87851">
                  <c:v>43925.5</c:v>
                </c:pt>
                <c:pt idx="87852">
                  <c:v>43926</c:v>
                </c:pt>
                <c:pt idx="87853">
                  <c:v>43926.5</c:v>
                </c:pt>
                <c:pt idx="87854">
                  <c:v>43927</c:v>
                </c:pt>
                <c:pt idx="87855">
                  <c:v>43927.5</c:v>
                </c:pt>
                <c:pt idx="87856">
                  <c:v>43928</c:v>
                </c:pt>
                <c:pt idx="87857">
                  <c:v>43928.5</c:v>
                </c:pt>
                <c:pt idx="87858">
                  <c:v>43929</c:v>
                </c:pt>
                <c:pt idx="87859">
                  <c:v>43929.5</c:v>
                </c:pt>
                <c:pt idx="87860">
                  <c:v>43930</c:v>
                </c:pt>
                <c:pt idx="87861">
                  <c:v>43930.5</c:v>
                </c:pt>
                <c:pt idx="87862">
                  <c:v>43931</c:v>
                </c:pt>
                <c:pt idx="87863">
                  <c:v>43931.5</c:v>
                </c:pt>
                <c:pt idx="87864">
                  <c:v>43932</c:v>
                </c:pt>
                <c:pt idx="87865">
                  <c:v>43932.5</c:v>
                </c:pt>
                <c:pt idx="87866">
                  <c:v>43933</c:v>
                </c:pt>
                <c:pt idx="87867">
                  <c:v>43933.5</c:v>
                </c:pt>
                <c:pt idx="87868">
                  <c:v>43934</c:v>
                </c:pt>
                <c:pt idx="87869">
                  <c:v>43934.5</c:v>
                </c:pt>
                <c:pt idx="87870">
                  <c:v>43935</c:v>
                </c:pt>
                <c:pt idx="87871">
                  <c:v>43935.5</c:v>
                </c:pt>
                <c:pt idx="87872">
                  <c:v>43936</c:v>
                </c:pt>
                <c:pt idx="87873">
                  <c:v>43936.5</c:v>
                </c:pt>
                <c:pt idx="87874">
                  <c:v>43937</c:v>
                </c:pt>
                <c:pt idx="87875">
                  <c:v>43937.5</c:v>
                </c:pt>
                <c:pt idx="87876">
                  <c:v>43938</c:v>
                </c:pt>
                <c:pt idx="87877">
                  <c:v>43938.5</c:v>
                </c:pt>
                <c:pt idx="87878">
                  <c:v>43939</c:v>
                </c:pt>
                <c:pt idx="87879">
                  <c:v>43939.5</c:v>
                </c:pt>
                <c:pt idx="87880">
                  <c:v>43940</c:v>
                </c:pt>
                <c:pt idx="87881">
                  <c:v>43940.5</c:v>
                </c:pt>
                <c:pt idx="87882">
                  <c:v>43941</c:v>
                </c:pt>
                <c:pt idx="87883">
                  <c:v>43941.5</c:v>
                </c:pt>
                <c:pt idx="87884">
                  <c:v>43942</c:v>
                </c:pt>
                <c:pt idx="87885">
                  <c:v>43942.5</c:v>
                </c:pt>
                <c:pt idx="87886">
                  <c:v>43943</c:v>
                </c:pt>
                <c:pt idx="87887">
                  <c:v>43943.5</c:v>
                </c:pt>
                <c:pt idx="87888">
                  <c:v>43944</c:v>
                </c:pt>
                <c:pt idx="87889">
                  <c:v>43944.5</c:v>
                </c:pt>
                <c:pt idx="87890">
                  <c:v>43945</c:v>
                </c:pt>
                <c:pt idx="87891">
                  <c:v>43945.5</c:v>
                </c:pt>
                <c:pt idx="87892">
                  <c:v>43946</c:v>
                </c:pt>
                <c:pt idx="87893">
                  <c:v>43946.5</c:v>
                </c:pt>
                <c:pt idx="87894">
                  <c:v>43947</c:v>
                </c:pt>
                <c:pt idx="87895">
                  <c:v>43947.5</c:v>
                </c:pt>
                <c:pt idx="87896">
                  <c:v>43948</c:v>
                </c:pt>
                <c:pt idx="87897">
                  <c:v>43948.5</c:v>
                </c:pt>
                <c:pt idx="87898">
                  <c:v>43949</c:v>
                </c:pt>
                <c:pt idx="87899">
                  <c:v>43949.5</c:v>
                </c:pt>
                <c:pt idx="87900">
                  <c:v>43950</c:v>
                </c:pt>
                <c:pt idx="87901">
                  <c:v>43950.5</c:v>
                </c:pt>
                <c:pt idx="87902">
                  <c:v>43951</c:v>
                </c:pt>
                <c:pt idx="87903">
                  <c:v>43951.5</c:v>
                </c:pt>
                <c:pt idx="87904">
                  <c:v>43952</c:v>
                </c:pt>
                <c:pt idx="87905">
                  <c:v>43952.5</c:v>
                </c:pt>
                <c:pt idx="87906">
                  <c:v>43953</c:v>
                </c:pt>
                <c:pt idx="87907">
                  <c:v>43953.5</c:v>
                </c:pt>
                <c:pt idx="87908">
                  <c:v>43954</c:v>
                </c:pt>
                <c:pt idx="87909">
                  <c:v>43954.5</c:v>
                </c:pt>
                <c:pt idx="87910">
                  <c:v>43955</c:v>
                </c:pt>
                <c:pt idx="87911">
                  <c:v>43955.5</c:v>
                </c:pt>
                <c:pt idx="87912">
                  <c:v>43956</c:v>
                </c:pt>
                <c:pt idx="87913">
                  <c:v>43956.5</c:v>
                </c:pt>
                <c:pt idx="87914">
                  <c:v>43957</c:v>
                </c:pt>
                <c:pt idx="87915">
                  <c:v>43957.5</c:v>
                </c:pt>
                <c:pt idx="87916">
                  <c:v>43958</c:v>
                </c:pt>
                <c:pt idx="87917">
                  <c:v>43958.5</c:v>
                </c:pt>
                <c:pt idx="87918">
                  <c:v>43959</c:v>
                </c:pt>
                <c:pt idx="87919">
                  <c:v>43959.5</c:v>
                </c:pt>
                <c:pt idx="87920">
                  <c:v>43960</c:v>
                </c:pt>
                <c:pt idx="87921">
                  <c:v>43960.5</c:v>
                </c:pt>
                <c:pt idx="87922">
                  <c:v>43961</c:v>
                </c:pt>
                <c:pt idx="87923">
                  <c:v>43961.5</c:v>
                </c:pt>
                <c:pt idx="87924">
                  <c:v>43962</c:v>
                </c:pt>
                <c:pt idx="87925">
                  <c:v>43962.5</c:v>
                </c:pt>
                <c:pt idx="87926">
                  <c:v>43963</c:v>
                </c:pt>
                <c:pt idx="87927">
                  <c:v>43963.5</c:v>
                </c:pt>
                <c:pt idx="87928">
                  <c:v>43964</c:v>
                </c:pt>
                <c:pt idx="87929">
                  <c:v>43964.5</c:v>
                </c:pt>
                <c:pt idx="87930">
                  <c:v>43965</c:v>
                </c:pt>
                <c:pt idx="87931">
                  <c:v>43965.5</c:v>
                </c:pt>
                <c:pt idx="87932">
                  <c:v>43966</c:v>
                </c:pt>
                <c:pt idx="87933">
                  <c:v>43966.5</c:v>
                </c:pt>
                <c:pt idx="87934">
                  <c:v>43967</c:v>
                </c:pt>
                <c:pt idx="87935">
                  <c:v>43967.5</c:v>
                </c:pt>
                <c:pt idx="87936">
                  <c:v>43968</c:v>
                </c:pt>
                <c:pt idx="87937">
                  <c:v>43968.5</c:v>
                </c:pt>
                <c:pt idx="87938">
                  <c:v>43969</c:v>
                </c:pt>
                <c:pt idx="87939">
                  <c:v>43969.5</c:v>
                </c:pt>
                <c:pt idx="87940">
                  <c:v>43970</c:v>
                </c:pt>
                <c:pt idx="87941">
                  <c:v>43970.5</c:v>
                </c:pt>
                <c:pt idx="87942">
                  <c:v>43971</c:v>
                </c:pt>
                <c:pt idx="87943">
                  <c:v>43971.5</c:v>
                </c:pt>
                <c:pt idx="87944">
                  <c:v>43972</c:v>
                </c:pt>
                <c:pt idx="87945">
                  <c:v>43972.5</c:v>
                </c:pt>
                <c:pt idx="87946">
                  <c:v>43973</c:v>
                </c:pt>
                <c:pt idx="87947">
                  <c:v>43973.5</c:v>
                </c:pt>
                <c:pt idx="87948">
                  <c:v>43974</c:v>
                </c:pt>
                <c:pt idx="87949">
                  <c:v>43974.5</c:v>
                </c:pt>
                <c:pt idx="87950">
                  <c:v>43975</c:v>
                </c:pt>
                <c:pt idx="87951">
                  <c:v>43975.5</c:v>
                </c:pt>
                <c:pt idx="87952">
                  <c:v>43976</c:v>
                </c:pt>
                <c:pt idx="87953">
                  <c:v>43976.5</c:v>
                </c:pt>
                <c:pt idx="87954">
                  <c:v>43977</c:v>
                </c:pt>
                <c:pt idx="87955">
                  <c:v>43977.5</c:v>
                </c:pt>
                <c:pt idx="87956">
                  <c:v>43978</c:v>
                </c:pt>
                <c:pt idx="87957">
                  <c:v>43978.5</c:v>
                </c:pt>
                <c:pt idx="87958">
                  <c:v>43979</c:v>
                </c:pt>
                <c:pt idx="87959">
                  <c:v>43979.5</c:v>
                </c:pt>
                <c:pt idx="87960">
                  <c:v>43980</c:v>
                </c:pt>
                <c:pt idx="87961">
                  <c:v>43980.5</c:v>
                </c:pt>
                <c:pt idx="87962">
                  <c:v>43981</c:v>
                </c:pt>
                <c:pt idx="87963">
                  <c:v>43981.5</c:v>
                </c:pt>
                <c:pt idx="87964">
                  <c:v>43982</c:v>
                </c:pt>
                <c:pt idx="87965">
                  <c:v>43982.5</c:v>
                </c:pt>
                <c:pt idx="87966">
                  <c:v>43983</c:v>
                </c:pt>
                <c:pt idx="87967">
                  <c:v>43983.5</c:v>
                </c:pt>
                <c:pt idx="87968">
                  <c:v>43984</c:v>
                </c:pt>
                <c:pt idx="87969">
                  <c:v>43984.5</c:v>
                </c:pt>
                <c:pt idx="87970">
                  <c:v>43985</c:v>
                </c:pt>
                <c:pt idx="87971">
                  <c:v>43985.5</c:v>
                </c:pt>
                <c:pt idx="87972">
                  <c:v>43986</c:v>
                </c:pt>
                <c:pt idx="87973">
                  <c:v>43986.5</c:v>
                </c:pt>
                <c:pt idx="87974">
                  <c:v>43987</c:v>
                </c:pt>
                <c:pt idx="87975">
                  <c:v>43987.5</c:v>
                </c:pt>
                <c:pt idx="87976">
                  <c:v>43988</c:v>
                </c:pt>
                <c:pt idx="87977">
                  <c:v>43988.5</c:v>
                </c:pt>
                <c:pt idx="87978">
                  <c:v>43989</c:v>
                </c:pt>
                <c:pt idx="87979">
                  <c:v>43989.5</c:v>
                </c:pt>
                <c:pt idx="87980">
                  <c:v>43990</c:v>
                </c:pt>
                <c:pt idx="87981">
                  <c:v>43990.5</c:v>
                </c:pt>
                <c:pt idx="87982">
                  <c:v>43991</c:v>
                </c:pt>
                <c:pt idx="87983">
                  <c:v>43991.5</c:v>
                </c:pt>
                <c:pt idx="87984">
                  <c:v>43992</c:v>
                </c:pt>
                <c:pt idx="87985">
                  <c:v>43992.5</c:v>
                </c:pt>
                <c:pt idx="87986">
                  <c:v>43993</c:v>
                </c:pt>
                <c:pt idx="87987">
                  <c:v>43993.5</c:v>
                </c:pt>
                <c:pt idx="87988">
                  <c:v>43994</c:v>
                </c:pt>
                <c:pt idx="87989">
                  <c:v>43994.5</c:v>
                </c:pt>
                <c:pt idx="87990">
                  <c:v>43995</c:v>
                </c:pt>
                <c:pt idx="87991">
                  <c:v>43995.5</c:v>
                </c:pt>
                <c:pt idx="87992">
                  <c:v>43996</c:v>
                </c:pt>
                <c:pt idx="87993">
                  <c:v>43996.5</c:v>
                </c:pt>
                <c:pt idx="87994">
                  <c:v>43997</c:v>
                </c:pt>
                <c:pt idx="87995">
                  <c:v>43997.5</c:v>
                </c:pt>
                <c:pt idx="87996">
                  <c:v>43998</c:v>
                </c:pt>
                <c:pt idx="87997">
                  <c:v>43998.5</c:v>
                </c:pt>
                <c:pt idx="87998">
                  <c:v>43999</c:v>
                </c:pt>
                <c:pt idx="87999">
                  <c:v>43999.5</c:v>
                </c:pt>
                <c:pt idx="88000">
                  <c:v>44000</c:v>
                </c:pt>
                <c:pt idx="88001">
                  <c:v>44000.5</c:v>
                </c:pt>
                <c:pt idx="88002">
                  <c:v>44001</c:v>
                </c:pt>
                <c:pt idx="88003">
                  <c:v>44001.5</c:v>
                </c:pt>
                <c:pt idx="88004">
                  <c:v>44002</c:v>
                </c:pt>
                <c:pt idx="88005">
                  <c:v>44002.5</c:v>
                </c:pt>
                <c:pt idx="88006">
                  <c:v>44003</c:v>
                </c:pt>
                <c:pt idx="88007">
                  <c:v>44003.5</c:v>
                </c:pt>
                <c:pt idx="88008">
                  <c:v>44004</c:v>
                </c:pt>
                <c:pt idx="88009">
                  <c:v>44004.5</c:v>
                </c:pt>
                <c:pt idx="88010">
                  <c:v>44005</c:v>
                </c:pt>
                <c:pt idx="88011">
                  <c:v>44005.5</c:v>
                </c:pt>
                <c:pt idx="88012">
                  <c:v>44006</c:v>
                </c:pt>
                <c:pt idx="88013">
                  <c:v>44006.5</c:v>
                </c:pt>
                <c:pt idx="88014">
                  <c:v>44007</c:v>
                </c:pt>
                <c:pt idx="88015">
                  <c:v>44007.5</c:v>
                </c:pt>
                <c:pt idx="88016">
                  <c:v>44008</c:v>
                </c:pt>
                <c:pt idx="88017">
                  <c:v>44008.5</c:v>
                </c:pt>
                <c:pt idx="88018">
                  <c:v>44009</c:v>
                </c:pt>
                <c:pt idx="88019">
                  <c:v>44009.5</c:v>
                </c:pt>
                <c:pt idx="88020">
                  <c:v>44010</c:v>
                </c:pt>
                <c:pt idx="88021">
                  <c:v>44010.5</c:v>
                </c:pt>
                <c:pt idx="88022">
                  <c:v>44011</c:v>
                </c:pt>
                <c:pt idx="88023">
                  <c:v>44011.5</c:v>
                </c:pt>
                <c:pt idx="88024">
                  <c:v>44012</c:v>
                </c:pt>
                <c:pt idx="88025">
                  <c:v>44012.5</c:v>
                </c:pt>
                <c:pt idx="88026">
                  <c:v>44013</c:v>
                </c:pt>
                <c:pt idx="88027">
                  <c:v>44013.5</c:v>
                </c:pt>
                <c:pt idx="88028">
                  <c:v>44014</c:v>
                </c:pt>
                <c:pt idx="88029">
                  <c:v>44014.5</c:v>
                </c:pt>
                <c:pt idx="88030">
                  <c:v>44015</c:v>
                </c:pt>
                <c:pt idx="88031">
                  <c:v>44015.5</c:v>
                </c:pt>
                <c:pt idx="88032">
                  <c:v>44016</c:v>
                </c:pt>
                <c:pt idx="88033">
                  <c:v>44016.5</c:v>
                </c:pt>
                <c:pt idx="88034">
                  <c:v>44017</c:v>
                </c:pt>
                <c:pt idx="88035">
                  <c:v>44017.5</c:v>
                </c:pt>
                <c:pt idx="88036">
                  <c:v>44018</c:v>
                </c:pt>
                <c:pt idx="88037">
                  <c:v>44018.5</c:v>
                </c:pt>
                <c:pt idx="88038">
                  <c:v>44019</c:v>
                </c:pt>
                <c:pt idx="88039">
                  <c:v>44019.5</c:v>
                </c:pt>
                <c:pt idx="88040">
                  <c:v>44020</c:v>
                </c:pt>
                <c:pt idx="88041">
                  <c:v>44020.5</c:v>
                </c:pt>
                <c:pt idx="88042">
                  <c:v>44021</c:v>
                </c:pt>
                <c:pt idx="88043">
                  <c:v>44021.5</c:v>
                </c:pt>
                <c:pt idx="88044">
                  <c:v>44022</c:v>
                </c:pt>
                <c:pt idx="88045">
                  <c:v>44022.5</c:v>
                </c:pt>
                <c:pt idx="88046">
                  <c:v>44023</c:v>
                </c:pt>
                <c:pt idx="88047">
                  <c:v>44023.5</c:v>
                </c:pt>
                <c:pt idx="88048">
                  <c:v>44024</c:v>
                </c:pt>
                <c:pt idx="88049">
                  <c:v>44024.5</c:v>
                </c:pt>
                <c:pt idx="88050">
                  <c:v>44025</c:v>
                </c:pt>
                <c:pt idx="88051">
                  <c:v>44025.5</c:v>
                </c:pt>
                <c:pt idx="88052">
                  <c:v>44026</c:v>
                </c:pt>
                <c:pt idx="88053">
                  <c:v>44026.5</c:v>
                </c:pt>
                <c:pt idx="88054">
                  <c:v>44027</c:v>
                </c:pt>
                <c:pt idx="88055">
                  <c:v>44027.5</c:v>
                </c:pt>
                <c:pt idx="88056">
                  <c:v>44028</c:v>
                </c:pt>
                <c:pt idx="88057">
                  <c:v>44028.5</c:v>
                </c:pt>
                <c:pt idx="88058">
                  <c:v>44029</c:v>
                </c:pt>
                <c:pt idx="88059">
                  <c:v>44029.5</c:v>
                </c:pt>
                <c:pt idx="88060">
                  <c:v>44030</c:v>
                </c:pt>
                <c:pt idx="88061">
                  <c:v>44030.5</c:v>
                </c:pt>
                <c:pt idx="88062">
                  <c:v>44031</c:v>
                </c:pt>
                <c:pt idx="88063">
                  <c:v>44031.5</c:v>
                </c:pt>
                <c:pt idx="88064">
                  <c:v>44032</c:v>
                </c:pt>
                <c:pt idx="88065">
                  <c:v>44032.5</c:v>
                </c:pt>
                <c:pt idx="88066">
                  <c:v>44033</c:v>
                </c:pt>
                <c:pt idx="88067">
                  <c:v>44033.5</c:v>
                </c:pt>
                <c:pt idx="88068">
                  <c:v>44034</c:v>
                </c:pt>
                <c:pt idx="88069">
                  <c:v>44034.5</c:v>
                </c:pt>
                <c:pt idx="88070">
                  <c:v>44035</c:v>
                </c:pt>
                <c:pt idx="88071">
                  <c:v>44035.5</c:v>
                </c:pt>
                <c:pt idx="88072">
                  <c:v>44036</c:v>
                </c:pt>
                <c:pt idx="88073">
                  <c:v>44036.5</c:v>
                </c:pt>
                <c:pt idx="88074">
                  <c:v>44037</c:v>
                </c:pt>
                <c:pt idx="88075">
                  <c:v>44037.5</c:v>
                </c:pt>
                <c:pt idx="88076">
                  <c:v>44038</c:v>
                </c:pt>
                <c:pt idx="88077">
                  <c:v>44038.5</c:v>
                </c:pt>
                <c:pt idx="88078">
                  <c:v>44039</c:v>
                </c:pt>
                <c:pt idx="88079">
                  <c:v>44039.5</c:v>
                </c:pt>
                <c:pt idx="88080">
                  <c:v>44040</c:v>
                </c:pt>
                <c:pt idx="88081">
                  <c:v>44040.5</c:v>
                </c:pt>
                <c:pt idx="88082">
                  <c:v>44041</c:v>
                </c:pt>
                <c:pt idx="88083">
                  <c:v>44041.5</c:v>
                </c:pt>
                <c:pt idx="88084">
                  <c:v>44042</c:v>
                </c:pt>
                <c:pt idx="88085">
                  <c:v>44042.5</c:v>
                </c:pt>
                <c:pt idx="88086">
                  <c:v>44043</c:v>
                </c:pt>
                <c:pt idx="88087">
                  <c:v>44043.5</c:v>
                </c:pt>
                <c:pt idx="88088">
                  <c:v>44044</c:v>
                </c:pt>
                <c:pt idx="88089">
                  <c:v>44044.5</c:v>
                </c:pt>
                <c:pt idx="88090">
                  <c:v>44045</c:v>
                </c:pt>
                <c:pt idx="88091">
                  <c:v>44045.5</c:v>
                </c:pt>
                <c:pt idx="88092">
                  <c:v>44046</c:v>
                </c:pt>
                <c:pt idx="88093">
                  <c:v>44046.5</c:v>
                </c:pt>
                <c:pt idx="88094">
                  <c:v>44047</c:v>
                </c:pt>
                <c:pt idx="88095">
                  <c:v>44047.5</c:v>
                </c:pt>
                <c:pt idx="88096">
                  <c:v>44048</c:v>
                </c:pt>
                <c:pt idx="88097">
                  <c:v>44048.5</c:v>
                </c:pt>
                <c:pt idx="88098">
                  <c:v>44049</c:v>
                </c:pt>
                <c:pt idx="88099">
                  <c:v>44049.5</c:v>
                </c:pt>
                <c:pt idx="88100">
                  <c:v>44050</c:v>
                </c:pt>
                <c:pt idx="88101">
                  <c:v>44050.5</c:v>
                </c:pt>
                <c:pt idx="88102">
                  <c:v>44051</c:v>
                </c:pt>
                <c:pt idx="88103">
                  <c:v>44051.5</c:v>
                </c:pt>
                <c:pt idx="88104">
                  <c:v>44052</c:v>
                </c:pt>
                <c:pt idx="88105">
                  <c:v>44052.5</c:v>
                </c:pt>
                <c:pt idx="88106">
                  <c:v>44053</c:v>
                </c:pt>
                <c:pt idx="88107">
                  <c:v>44053.5</c:v>
                </c:pt>
                <c:pt idx="88108">
                  <c:v>44054</c:v>
                </c:pt>
                <c:pt idx="88109">
                  <c:v>44054.5</c:v>
                </c:pt>
                <c:pt idx="88110">
                  <c:v>44055</c:v>
                </c:pt>
                <c:pt idx="88111">
                  <c:v>44055.5</c:v>
                </c:pt>
                <c:pt idx="88112">
                  <c:v>44056</c:v>
                </c:pt>
                <c:pt idx="88113">
                  <c:v>44056.5</c:v>
                </c:pt>
                <c:pt idx="88114">
                  <c:v>44057</c:v>
                </c:pt>
                <c:pt idx="88115">
                  <c:v>44057.5</c:v>
                </c:pt>
                <c:pt idx="88116">
                  <c:v>44058</c:v>
                </c:pt>
                <c:pt idx="88117">
                  <c:v>44058.5</c:v>
                </c:pt>
                <c:pt idx="88118">
                  <c:v>44059</c:v>
                </c:pt>
                <c:pt idx="88119">
                  <c:v>44059.5</c:v>
                </c:pt>
                <c:pt idx="88120">
                  <c:v>44060</c:v>
                </c:pt>
                <c:pt idx="88121">
                  <c:v>44060.5</c:v>
                </c:pt>
                <c:pt idx="88122">
                  <c:v>44061</c:v>
                </c:pt>
                <c:pt idx="88123">
                  <c:v>44061.5</c:v>
                </c:pt>
                <c:pt idx="88124">
                  <c:v>44062</c:v>
                </c:pt>
                <c:pt idx="88125">
                  <c:v>44062.5</c:v>
                </c:pt>
                <c:pt idx="88126">
                  <c:v>44063</c:v>
                </c:pt>
                <c:pt idx="88127">
                  <c:v>44063.5</c:v>
                </c:pt>
                <c:pt idx="88128">
                  <c:v>44064</c:v>
                </c:pt>
                <c:pt idx="88129">
                  <c:v>44064.5</c:v>
                </c:pt>
                <c:pt idx="88130">
                  <c:v>44065</c:v>
                </c:pt>
                <c:pt idx="88131">
                  <c:v>44065.5</c:v>
                </c:pt>
                <c:pt idx="88132">
                  <c:v>44066</c:v>
                </c:pt>
                <c:pt idx="88133">
                  <c:v>44066.5</c:v>
                </c:pt>
                <c:pt idx="88134">
                  <c:v>44067</c:v>
                </c:pt>
                <c:pt idx="88135">
                  <c:v>44067.5</c:v>
                </c:pt>
                <c:pt idx="88136">
                  <c:v>44068</c:v>
                </c:pt>
                <c:pt idx="88137">
                  <c:v>44068.5</c:v>
                </c:pt>
                <c:pt idx="88138">
                  <c:v>44069</c:v>
                </c:pt>
                <c:pt idx="88139">
                  <c:v>44069.5</c:v>
                </c:pt>
                <c:pt idx="88140">
                  <c:v>44070</c:v>
                </c:pt>
                <c:pt idx="88141">
                  <c:v>44070.5</c:v>
                </c:pt>
                <c:pt idx="88142">
                  <c:v>44071</c:v>
                </c:pt>
                <c:pt idx="88143">
                  <c:v>44071.5</c:v>
                </c:pt>
                <c:pt idx="88144">
                  <c:v>44072</c:v>
                </c:pt>
                <c:pt idx="88145">
                  <c:v>44072.5</c:v>
                </c:pt>
                <c:pt idx="88146">
                  <c:v>44073</c:v>
                </c:pt>
                <c:pt idx="88147">
                  <c:v>44073.5</c:v>
                </c:pt>
                <c:pt idx="88148">
                  <c:v>44074</c:v>
                </c:pt>
                <c:pt idx="88149">
                  <c:v>44074.5</c:v>
                </c:pt>
                <c:pt idx="88150">
                  <c:v>44075</c:v>
                </c:pt>
                <c:pt idx="88151">
                  <c:v>44075.5</c:v>
                </c:pt>
                <c:pt idx="88152">
                  <c:v>44076</c:v>
                </c:pt>
                <c:pt idx="88153">
                  <c:v>44076.5</c:v>
                </c:pt>
                <c:pt idx="88154">
                  <c:v>44077</c:v>
                </c:pt>
                <c:pt idx="88155">
                  <c:v>44077.5</c:v>
                </c:pt>
                <c:pt idx="88156">
                  <c:v>44078</c:v>
                </c:pt>
                <c:pt idx="88157">
                  <c:v>44078.5</c:v>
                </c:pt>
                <c:pt idx="88158">
                  <c:v>44079</c:v>
                </c:pt>
                <c:pt idx="88159">
                  <c:v>44079.5</c:v>
                </c:pt>
                <c:pt idx="88160">
                  <c:v>44080</c:v>
                </c:pt>
                <c:pt idx="88161">
                  <c:v>44080.5</c:v>
                </c:pt>
                <c:pt idx="88162">
                  <c:v>44081</c:v>
                </c:pt>
                <c:pt idx="88163">
                  <c:v>44081.5</c:v>
                </c:pt>
                <c:pt idx="88164">
                  <c:v>44082</c:v>
                </c:pt>
                <c:pt idx="88165">
                  <c:v>44082.5</c:v>
                </c:pt>
                <c:pt idx="88166">
                  <c:v>44083</c:v>
                </c:pt>
                <c:pt idx="88167">
                  <c:v>44083.5</c:v>
                </c:pt>
                <c:pt idx="88168">
                  <c:v>44084</c:v>
                </c:pt>
                <c:pt idx="88169">
                  <c:v>44084.5</c:v>
                </c:pt>
                <c:pt idx="88170">
                  <c:v>44085</c:v>
                </c:pt>
                <c:pt idx="88171">
                  <c:v>44085.5</c:v>
                </c:pt>
                <c:pt idx="88172">
                  <c:v>44086</c:v>
                </c:pt>
                <c:pt idx="88173">
                  <c:v>44086.5</c:v>
                </c:pt>
                <c:pt idx="88174">
                  <c:v>44087</c:v>
                </c:pt>
                <c:pt idx="88175">
                  <c:v>44087.5</c:v>
                </c:pt>
                <c:pt idx="88176">
                  <c:v>44088</c:v>
                </c:pt>
                <c:pt idx="88177">
                  <c:v>44088.5</c:v>
                </c:pt>
                <c:pt idx="88178">
                  <c:v>44089</c:v>
                </c:pt>
                <c:pt idx="88179">
                  <c:v>44089.5</c:v>
                </c:pt>
                <c:pt idx="88180">
                  <c:v>44090</c:v>
                </c:pt>
                <c:pt idx="88181">
                  <c:v>44090.5</c:v>
                </c:pt>
                <c:pt idx="88182">
                  <c:v>44091</c:v>
                </c:pt>
                <c:pt idx="88183">
                  <c:v>44091.5</c:v>
                </c:pt>
                <c:pt idx="88184">
                  <c:v>44092</c:v>
                </c:pt>
                <c:pt idx="88185">
                  <c:v>44092.5</c:v>
                </c:pt>
                <c:pt idx="88186">
                  <c:v>44093</c:v>
                </c:pt>
                <c:pt idx="88187">
                  <c:v>44093.5</c:v>
                </c:pt>
                <c:pt idx="88188">
                  <c:v>44094</c:v>
                </c:pt>
                <c:pt idx="88189">
                  <c:v>44094.5</c:v>
                </c:pt>
                <c:pt idx="88190">
                  <c:v>44095</c:v>
                </c:pt>
                <c:pt idx="88191">
                  <c:v>44095.5</c:v>
                </c:pt>
                <c:pt idx="88192">
                  <c:v>44096</c:v>
                </c:pt>
                <c:pt idx="88193">
                  <c:v>44096.5</c:v>
                </c:pt>
                <c:pt idx="88194">
                  <c:v>44097</c:v>
                </c:pt>
                <c:pt idx="88195">
                  <c:v>44097.5</c:v>
                </c:pt>
                <c:pt idx="88196">
                  <c:v>44098</c:v>
                </c:pt>
                <c:pt idx="88197">
                  <c:v>44098.5</c:v>
                </c:pt>
                <c:pt idx="88198">
                  <c:v>44099</c:v>
                </c:pt>
                <c:pt idx="88199">
                  <c:v>44099.5</c:v>
                </c:pt>
                <c:pt idx="88200">
                  <c:v>44100</c:v>
                </c:pt>
                <c:pt idx="88201">
                  <c:v>44100.5</c:v>
                </c:pt>
                <c:pt idx="88202">
                  <c:v>44101</c:v>
                </c:pt>
                <c:pt idx="88203">
                  <c:v>44101.5</c:v>
                </c:pt>
                <c:pt idx="88204">
                  <c:v>44102</c:v>
                </c:pt>
                <c:pt idx="88205">
                  <c:v>44102.5</c:v>
                </c:pt>
                <c:pt idx="88206">
                  <c:v>44103</c:v>
                </c:pt>
                <c:pt idx="88207">
                  <c:v>44103.5</c:v>
                </c:pt>
                <c:pt idx="88208">
                  <c:v>44104</c:v>
                </c:pt>
                <c:pt idx="88209">
                  <c:v>44104.5</c:v>
                </c:pt>
                <c:pt idx="88210">
                  <c:v>44105</c:v>
                </c:pt>
                <c:pt idx="88211">
                  <c:v>44105.5</c:v>
                </c:pt>
                <c:pt idx="88212">
                  <c:v>44106</c:v>
                </c:pt>
                <c:pt idx="88213">
                  <c:v>44106.5</c:v>
                </c:pt>
                <c:pt idx="88214">
                  <c:v>44107</c:v>
                </c:pt>
                <c:pt idx="88215">
                  <c:v>44107.5</c:v>
                </c:pt>
                <c:pt idx="88216">
                  <c:v>44108</c:v>
                </c:pt>
                <c:pt idx="88217">
                  <c:v>44108.5</c:v>
                </c:pt>
                <c:pt idx="88218">
                  <c:v>44109</c:v>
                </c:pt>
                <c:pt idx="88219">
                  <c:v>44109.5</c:v>
                </c:pt>
                <c:pt idx="88220">
                  <c:v>44110</c:v>
                </c:pt>
                <c:pt idx="88221">
                  <c:v>44110.5</c:v>
                </c:pt>
                <c:pt idx="88222">
                  <c:v>44111</c:v>
                </c:pt>
                <c:pt idx="88223">
                  <c:v>44111.5</c:v>
                </c:pt>
                <c:pt idx="88224">
                  <c:v>44112</c:v>
                </c:pt>
                <c:pt idx="88225">
                  <c:v>44112.5</c:v>
                </c:pt>
                <c:pt idx="88226">
                  <c:v>44113</c:v>
                </c:pt>
                <c:pt idx="88227">
                  <c:v>44113.5</c:v>
                </c:pt>
                <c:pt idx="88228">
                  <c:v>44114</c:v>
                </c:pt>
                <c:pt idx="88229">
                  <c:v>44114.5</c:v>
                </c:pt>
                <c:pt idx="88230">
                  <c:v>44115</c:v>
                </c:pt>
                <c:pt idx="88231">
                  <c:v>44115.5</c:v>
                </c:pt>
                <c:pt idx="88232">
                  <c:v>44116</c:v>
                </c:pt>
                <c:pt idx="88233">
                  <c:v>44116.5</c:v>
                </c:pt>
                <c:pt idx="88234">
                  <c:v>44117</c:v>
                </c:pt>
                <c:pt idx="88235">
                  <c:v>44117.5</c:v>
                </c:pt>
                <c:pt idx="88236">
                  <c:v>44118</c:v>
                </c:pt>
                <c:pt idx="88237">
                  <c:v>44118.5</c:v>
                </c:pt>
                <c:pt idx="88238">
                  <c:v>44119</c:v>
                </c:pt>
                <c:pt idx="88239">
                  <c:v>44119.5</c:v>
                </c:pt>
                <c:pt idx="88240">
                  <c:v>44120</c:v>
                </c:pt>
                <c:pt idx="88241">
                  <c:v>44120.5</c:v>
                </c:pt>
                <c:pt idx="88242">
                  <c:v>44121</c:v>
                </c:pt>
                <c:pt idx="88243">
                  <c:v>44121.5</c:v>
                </c:pt>
                <c:pt idx="88244">
                  <c:v>44122</c:v>
                </c:pt>
                <c:pt idx="88245">
                  <c:v>44122.5</c:v>
                </c:pt>
                <c:pt idx="88246">
                  <c:v>44123</c:v>
                </c:pt>
                <c:pt idx="88247">
                  <c:v>44123.5</c:v>
                </c:pt>
                <c:pt idx="88248">
                  <c:v>44124</c:v>
                </c:pt>
                <c:pt idx="88249">
                  <c:v>44124.5</c:v>
                </c:pt>
                <c:pt idx="88250">
                  <c:v>44125</c:v>
                </c:pt>
                <c:pt idx="88251">
                  <c:v>44125.5</c:v>
                </c:pt>
                <c:pt idx="88252">
                  <c:v>44126</c:v>
                </c:pt>
                <c:pt idx="88253">
                  <c:v>44126.5</c:v>
                </c:pt>
                <c:pt idx="88254">
                  <c:v>44127</c:v>
                </c:pt>
                <c:pt idx="88255">
                  <c:v>44127.5</c:v>
                </c:pt>
                <c:pt idx="88256">
                  <c:v>44128</c:v>
                </c:pt>
                <c:pt idx="88257">
                  <c:v>44128.5</c:v>
                </c:pt>
                <c:pt idx="88258">
                  <c:v>44129</c:v>
                </c:pt>
                <c:pt idx="88259">
                  <c:v>44129.5</c:v>
                </c:pt>
                <c:pt idx="88260">
                  <c:v>44130</c:v>
                </c:pt>
                <c:pt idx="88261">
                  <c:v>44130.5</c:v>
                </c:pt>
                <c:pt idx="88262">
                  <c:v>44131</c:v>
                </c:pt>
                <c:pt idx="88263">
                  <c:v>44131.5</c:v>
                </c:pt>
                <c:pt idx="88264">
                  <c:v>44132</c:v>
                </c:pt>
                <c:pt idx="88265">
                  <c:v>44132.5</c:v>
                </c:pt>
                <c:pt idx="88266">
                  <c:v>44133</c:v>
                </c:pt>
                <c:pt idx="88267">
                  <c:v>44133.5</c:v>
                </c:pt>
                <c:pt idx="88268">
                  <c:v>44134</c:v>
                </c:pt>
                <c:pt idx="88269">
                  <c:v>44134.5</c:v>
                </c:pt>
                <c:pt idx="88270">
                  <c:v>44135</c:v>
                </c:pt>
                <c:pt idx="88271">
                  <c:v>44135.5</c:v>
                </c:pt>
                <c:pt idx="88272">
                  <c:v>44136</c:v>
                </c:pt>
                <c:pt idx="88273">
                  <c:v>44136.5</c:v>
                </c:pt>
                <c:pt idx="88274">
                  <c:v>44137</c:v>
                </c:pt>
                <c:pt idx="88275">
                  <c:v>44137.5</c:v>
                </c:pt>
                <c:pt idx="88276">
                  <c:v>44138</c:v>
                </c:pt>
                <c:pt idx="88277">
                  <c:v>44138.5</c:v>
                </c:pt>
                <c:pt idx="88278">
                  <c:v>44139</c:v>
                </c:pt>
                <c:pt idx="88279">
                  <c:v>44139.5</c:v>
                </c:pt>
                <c:pt idx="88280">
                  <c:v>44140</c:v>
                </c:pt>
                <c:pt idx="88281">
                  <c:v>44140.5</c:v>
                </c:pt>
                <c:pt idx="88282">
                  <c:v>44141</c:v>
                </c:pt>
                <c:pt idx="88283">
                  <c:v>44141.5</c:v>
                </c:pt>
                <c:pt idx="88284">
                  <c:v>44142</c:v>
                </c:pt>
                <c:pt idx="88285">
                  <c:v>44142.5</c:v>
                </c:pt>
                <c:pt idx="88286">
                  <c:v>44143</c:v>
                </c:pt>
                <c:pt idx="88287">
                  <c:v>44143.5</c:v>
                </c:pt>
                <c:pt idx="88288">
                  <c:v>44144</c:v>
                </c:pt>
                <c:pt idx="88289">
                  <c:v>44144.5</c:v>
                </c:pt>
                <c:pt idx="88290">
                  <c:v>44145</c:v>
                </c:pt>
                <c:pt idx="88291">
                  <c:v>44145.5</c:v>
                </c:pt>
                <c:pt idx="88292">
                  <c:v>44146</c:v>
                </c:pt>
                <c:pt idx="88293">
                  <c:v>44146.5</c:v>
                </c:pt>
                <c:pt idx="88294">
                  <c:v>44147</c:v>
                </c:pt>
                <c:pt idx="88295">
                  <c:v>44147.5</c:v>
                </c:pt>
                <c:pt idx="88296">
                  <c:v>44148</c:v>
                </c:pt>
                <c:pt idx="88297">
                  <c:v>44148.5</c:v>
                </c:pt>
                <c:pt idx="88298">
                  <c:v>44149</c:v>
                </c:pt>
                <c:pt idx="88299">
                  <c:v>44149.5</c:v>
                </c:pt>
                <c:pt idx="88300">
                  <c:v>44150</c:v>
                </c:pt>
                <c:pt idx="88301">
                  <c:v>44150.5</c:v>
                </c:pt>
                <c:pt idx="88302">
                  <c:v>44151</c:v>
                </c:pt>
                <c:pt idx="88303">
                  <c:v>44151.5</c:v>
                </c:pt>
                <c:pt idx="88304">
                  <c:v>44152</c:v>
                </c:pt>
                <c:pt idx="88305">
                  <c:v>44152.5</c:v>
                </c:pt>
                <c:pt idx="88306">
                  <c:v>44153</c:v>
                </c:pt>
                <c:pt idx="88307">
                  <c:v>44153.5</c:v>
                </c:pt>
                <c:pt idx="88308">
                  <c:v>44154</c:v>
                </c:pt>
                <c:pt idx="88309">
                  <c:v>44154.5</c:v>
                </c:pt>
                <c:pt idx="88310">
                  <c:v>44155</c:v>
                </c:pt>
                <c:pt idx="88311">
                  <c:v>44155.5</c:v>
                </c:pt>
                <c:pt idx="88312">
                  <c:v>44156</c:v>
                </c:pt>
                <c:pt idx="88313">
                  <c:v>44156.5</c:v>
                </c:pt>
                <c:pt idx="88314">
                  <c:v>44157</c:v>
                </c:pt>
                <c:pt idx="88315">
                  <c:v>44157.5</c:v>
                </c:pt>
                <c:pt idx="88316">
                  <c:v>44158</c:v>
                </c:pt>
                <c:pt idx="88317">
                  <c:v>44158.5</c:v>
                </c:pt>
                <c:pt idx="88318">
                  <c:v>44159</c:v>
                </c:pt>
                <c:pt idx="88319">
                  <c:v>44159.5</c:v>
                </c:pt>
                <c:pt idx="88320">
                  <c:v>44160</c:v>
                </c:pt>
                <c:pt idx="88321">
                  <c:v>44160.5</c:v>
                </c:pt>
                <c:pt idx="88322">
                  <c:v>44161</c:v>
                </c:pt>
                <c:pt idx="88323">
                  <c:v>44161.5</c:v>
                </c:pt>
                <c:pt idx="88324">
                  <c:v>44162</c:v>
                </c:pt>
                <c:pt idx="88325">
                  <c:v>44162.5</c:v>
                </c:pt>
                <c:pt idx="88326">
                  <c:v>44163</c:v>
                </c:pt>
                <c:pt idx="88327">
                  <c:v>44163.5</c:v>
                </c:pt>
                <c:pt idx="88328">
                  <c:v>44164</c:v>
                </c:pt>
                <c:pt idx="88329">
                  <c:v>44164.5</c:v>
                </c:pt>
                <c:pt idx="88330">
                  <c:v>44165</c:v>
                </c:pt>
                <c:pt idx="88331">
                  <c:v>44165.5</c:v>
                </c:pt>
                <c:pt idx="88332">
                  <c:v>44166</c:v>
                </c:pt>
                <c:pt idx="88333">
                  <c:v>44166.5</c:v>
                </c:pt>
                <c:pt idx="88334">
                  <c:v>44167</c:v>
                </c:pt>
                <c:pt idx="88335">
                  <c:v>44167.5</c:v>
                </c:pt>
                <c:pt idx="88336">
                  <c:v>44168</c:v>
                </c:pt>
                <c:pt idx="88337">
                  <c:v>44168.5</c:v>
                </c:pt>
                <c:pt idx="88338">
                  <c:v>44169</c:v>
                </c:pt>
                <c:pt idx="88339">
                  <c:v>44169.5</c:v>
                </c:pt>
                <c:pt idx="88340">
                  <c:v>44170</c:v>
                </c:pt>
                <c:pt idx="88341">
                  <c:v>44170.5</c:v>
                </c:pt>
                <c:pt idx="88342">
                  <c:v>44171</c:v>
                </c:pt>
                <c:pt idx="88343">
                  <c:v>44171.5</c:v>
                </c:pt>
                <c:pt idx="88344">
                  <c:v>44172</c:v>
                </c:pt>
                <c:pt idx="88345">
                  <c:v>44172.5</c:v>
                </c:pt>
                <c:pt idx="88346">
                  <c:v>44173</c:v>
                </c:pt>
                <c:pt idx="88347">
                  <c:v>44173.5</c:v>
                </c:pt>
                <c:pt idx="88348">
                  <c:v>44174</c:v>
                </c:pt>
                <c:pt idx="88349">
                  <c:v>44174.5</c:v>
                </c:pt>
                <c:pt idx="88350">
                  <c:v>44175</c:v>
                </c:pt>
                <c:pt idx="88351">
                  <c:v>44175.5</c:v>
                </c:pt>
                <c:pt idx="88352">
                  <c:v>44176</c:v>
                </c:pt>
                <c:pt idx="88353">
                  <c:v>44176.5</c:v>
                </c:pt>
                <c:pt idx="88354">
                  <c:v>44177</c:v>
                </c:pt>
                <c:pt idx="88355">
                  <c:v>44177.5</c:v>
                </c:pt>
                <c:pt idx="88356">
                  <c:v>44178</c:v>
                </c:pt>
                <c:pt idx="88357">
                  <c:v>44178.5</c:v>
                </c:pt>
                <c:pt idx="88358">
                  <c:v>44179</c:v>
                </c:pt>
                <c:pt idx="88359">
                  <c:v>44179.5</c:v>
                </c:pt>
                <c:pt idx="88360">
                  <c:v>44180</c:v>
                </c:pt>
                <c:pt idx="88361">
                  <c:v>44180.5</c:v>
                </c:pt>
                <c:pt idx="88362">
                  <c:v>44181</c:v>
                </c:pt>
                <c:pt idx="88363">
                  <c:v>44181.5</c:v>
                </c:pt>
                <c:pt idx="88364">
                  <c:v>44182</c:v>
                </c:pt>
                <c:pt idx="88365">
                  <c:v>44182.5</c:v>
                </c:pt>
                <c:pt idx="88366">
                  <c:v>44183</c:v>
                </c:pt>
                <c:pt idx="88367">
                  <c:v>44183.5</c:v>
                </c:pt>
                <c:pt idx="88368">
                  <c:v>44184</c:v>
                </c:pt>
                <c:pt idx="88369">
                  <c:v>44184.5</c:v>
                </c:pt>
                <c:pt idx="88370">
                  <c:v>44185</c:v>
                </c:pt>
                <c:pt idx="88371">
                  <c:v>44185.5</c:v>
                </c:pt>
                <c:pt idx="88372">
                  <c:v>44186</c:v>
                </c:pt>
                <c:pt idx="88373">
                  <c:v>44186.5</c:v>
                </c:pt>
                <c:pt idx="88374">
                  <c:v>44187</c:v>
                </c:pt>
                <c:pt idx="88375">
                  <c:v>44187.5</c:v>
                </c:pt>
                <c:pt idx="88376">
                  <c:v>44188</c:v>
                </c:pt>
                <c:pt idx="88377">
                  <c:v>44188.5</c:v>
                </c:pt>
                <c:pt idx="88378">
                  <c:v>44189</c:v>
                </c:pt>
                <c:pt idx="88379">
                  <c:v>44189.5</c:v>
                </c:pt>
                <c:pt idx="88380">
                  <c:v>44190</c:v>
                </c:pt>
                <c:pt idx="88381">
                  <c:v>44190.5</c:v>
                </c:pt>
                <c:pt idx="88382">
                  <c:v>44191</c:v>
                </c:pt>
                <c:pt idx="88383">
                  <c:v>44191.5</c:v>
                </c:pt>
                <c:pt idx="88384">
                  <c:v>44192</c:v>
                </c:pt>
                <c:pt idx="88385">
                  <c:v>44192.5</c:v>
                </c:pt>
                <c:pt idx="88386">
                  <c:v>44193</c:v>
                </c:pt>
                <c:pt idx="88387">
                  <c:v>44193.5</c:v>
                </c:pt>
                <c:pt idx="88388">
                  <c:v>44194</c:v>
                </c:pt>
                <c:pt idx="88389">
                  <c:v>44194.5</c:v>
                </c:pt>
                <c:pt idx="88390">
                  <c:v>44195</c:v>
                </c:pt>
                <c:pt idx="88391">
                  <c:v>44195.5</c:v>
                </c:pt>
                <c:pt idx="88392">
                  <c:v>44196</c:v>
                </c:pt>
                <c:pt idx="88393">
                  <c:v>44196.5</c:v>
                </c:pt>
                <c:pt idx="88394">
                  <c:v>44197</c:v>
                </c:pt>
                <c:pt idx="88395">
                  <c:v>44197.5</c:v>
                </c:pt>
                <c:pt idx="88396">
                  <c:v>44198</c:v>
                </c:pt>
                <c:pt idx="88397">
                  <c:v>44198.5</c:v>
                </c:pt>
                <c:pt idx="88398">
                  <c:v>44199</c:v>
                </c:pt>
                <c:pt idx="88399">
                  <c:v>44199.5</c:v>
                </c:pt>
                <c:pt idx="88400">
                  <c:v>44200</c:v>
                </c:pt>
                <c:pt idx="88401">
                  <c:v>44200.5</c:v>
                </c:pt>
                <c:pt idx="88402">
                  <c:v>44201</c:v>
                </c:pt>
                <c:pt idx="88403">
                  <c:v>44201.5</c:v>
                </c:pt>
                <c:pt idx="88404">
                  <c:v>44202</c:v>
                </c:pt>
                <c:pt idx="88405">
                  <c:v>44202.5</c:v>
                </c:pt>
                <c:pt idx="88406">
                  <c:v>44203</c:v>
                </c:pt>
                <c:pt idx="88407">
                  <c:v>44203.5</c:v>
                </c:pt>
                <c:pt idx="88408">
                  <c:v>44204</c:v>
                </c:pt>
                <c:pt idx="88409">
                  <c:v>44204.5</c:v>
                </c:pt>
                <c:pt idx="88410">
                  <c:v>44205</c:v>
                </c:pt>
                <c:pt idx="88411">
                  <c:v>44205.5</c:v>
                </c:pt>
                <c:pt idx="88412">
                  <c:v>44206</c:v>
                </c:pt>
                <c:pt idx="88413">
                  <c:v>44206.5</c:v>
                </c:pt>
                <c:pt idx="88414">
                  <c:v>44207</c:v>
                </c:pt>
                <c:pt idx="88415">
                  <c:v>44207.5</c:v>
                </c:pt>
                <c:pt idx="88416">
                  <c:v>44208</c:v>
                </c:pt>
                <c:pt idx="88417">
                  <c:v>44208.5</c:v>
                </c:pt>
                <c:pt idx="88418">
                  <c:v>44209</c:v>
                </c:pt>
                <c:pt idx="88419">
                  <c:v>44209.5</c:v>
                </c:pt>
                <c:pt idx="88420">
                  <c:v>44210</c:v>
                </c:pt>
                <c:pt idx="88421">
                  <c:v>44210.5</c:v>
                </c:pt>
                <c:pt idx="88422">
                  <c:v>44211</c:v>
                </c:pt>
                <c:pt idx="88423">
                  <c:v>44211.5</c:v>
                </c:pt>
                <c:pt idx="88424">
                  <c:v>44212</c:v>
                </c:pt>
                <c:pt idx="88425">
                  <c:v>44212.5</c:v>
                </c:pt>
                <c:pt idx="88426">
                  <c:v>44213</c:v>
                </c:pt>
                <c:pt idx="88427">
                  <c:v>44213.5</c:v>
                </c:pt>
                <c:pt idx="88428">
                  <c:v>44214</c:v>
                </c:pt>
                <c:pt idx="88429">
                  <c:v>44214.5</c:v>
                </c:pt>
                <c:pt idx="88430">
                  <c:v>44215</c:v>
                </c:pt>
                <c:pt idx="88431">
                  <c:v>44215.5</c:v>
                </c:pt>
                <c:pt idx="88432">
                  <c:v>44216</c:v>
                </c:pt>
                <c:pt idx="88433">
                  <c:v>44216.5</c:v>
                </c:pt>
                <c:pt idx="88434">
                  <c:v>44217</c:v>
                </c:pt>
                <c:pt idx="88435">
                  <c:v>44217.5</c:v>
                </c:pt>
                <c:pt idx="88436">
                  <c:v>44218</c:v>
                </c:pt>
                <c:pt idx="88437">
                  <c:v>44218.5</c:v>
                </c:pt>
                <c:pt idx="88438">
                  <c:v>44219</c:v>
                </c:pt>
                <c:pt idx="88439">
                  <c:v>44219.5</c:v>
                </c:pt>
                <c:pt idx="88440">
                  <c:v>44220</c:v>
                </c:pt>
                <c:pt idx="88441">
                  <c:v>44220.5</c:v>
                </c:pt>
                <c:pt idx="88442">
                  <c:v>44221</c:v>
                </c:pt>
                <c:pt idx="88443">
                  <c:v>44221.5</c:v>
                </c:pt>
                <c:pt idx="88444">
                  <c:v>44222</c:v>
                </c:pt>
                <c:pt idx="88445">
                  <c:v>44222.5</c:v>
                </c:pt>
                <c:pt idx="88446">
                  <c:v>44223</c:v>
                </c:pt>
                <c:pt idx="88447">
                  <c:v>44223.5</c:v>
                </c:pt>
                <c:pt idx="88448">
                  <c:v>44224</c:v>
                </c:pt>
                <c:pt idx="88449">
                  <c:v>44224.5</c:v>
                </c:pt>
                <c:pt idx="88450">
                  <c:v>44225</c:v>
                </c:pt>
                <c:pt idx="88451">
                  <c:v>44225.5</c:v>
                </c:pt>
                <c:pt idx="88452">
                  <c:v>44226</c:v>
                </c:pt>
                <c:pt idx="88453">
                  <c:v>44226.5</c:v>
                </c:pt>
                <c:pt idx="88454">
                  <c:v>44227</c:v>
                </c:pt>
                <c:pt idx="88455">
                  <c:v>44227.5</c:v>
                </c:pt>
                <c:pt idx="88456">
                  <c:v>44228</c:v>
                </c:pt>
                <c:pt idx="88457">
                  <c:v>44228.5</c:v>
                </c:pt>
                <c:pt idx="88458">
                  <c:v>44229</c:v>
                </c:pt>
                <c:pt idx="88459">
                  <c:v>44229.5</c:v>
                </c:pt>
                <c:pt idx="88460">
                  <c:v>44230</c:v>
                </c:pt>
                <c:pt idx="88461">
                  <c:v>44230.5</c:v>
                </c:pt>
                <c:pt idx="88462">
                  <c:v>44231</c:v>
                </c:pt>
                <c:pt idx="88463">
                  <c:v>44231.5</c:v>
                </c:pt>
                <c:pt idx="88464">
                  <c:v>44232</c:v>
                </c:pt>
                <c:pt idx="88465">
                  <c:v>44232.5</c:v>
                </c:pt>
                <c:pt idx="88466">
                  <c:v>44233</c:v>
                </c:pt>
                <c:pt idx="88467">
                  <c:v>44233.5</c:v>
                </c:pt>
                <c:pt idx="88468">
                  <c:v>44234</c:v>
                </c:pt>
                <c:pt idx="88469">
                  <c:v>44234.5</c:v>
                </c:pt>
                <c:pt idx="88470">
                  <c:v>44235</c:v>
                </c:pt>
                <c:pt idx="88471">
                  <c:v>44235.5</c:v>
                </c:pt>
                <c:pt idx="88472">
                  <c:v>44236</c:v>
                </c:pt>
                <c:pt idx="88473">
                  <c:v>44236.5</c:v>
                </c:pt>
                <c:pt idx="88474">
                  <c:v>44237</c:v>
                </c:pt>
                <c:pt idx="88475">
                  <c:v>44237.5</c:v>
                </c:pt>
                <c:pt idx="88476">
                  <c:v>44238</c:v>
                </c:pt>
                <c:pt idx="88477">
                  <c:v>44238.5</c:v>
                </c:pt>
                <c:pt idx="88478">
                  <c:v>44239</c:v>
                </c:pt>
                <c:pt idx="88479">
                  <c:v>44239.5</c:v>
                </c:pt>
                <c:pt idx="88480">
                  <c:v>44240</c:v>
                </c:pt>
                <c:pt idx="88481">
                  <c:v>44240.5</c:v>
                </c:pt>
                <c:pt idx="88482">
                  <c:v>44241</c:v>
                </c:pt>
                <c:pt idx="88483">
                  <c:v>44241.5</c:v>
                </c:pt>
                <c:pt idx="88484">
                  <c:v>44242</c:v>
                </c:pt>
                <c:pt idx="88485">
                  <c:v>44242.5</c:v>
                </c:pt>
                <c:pt idx="88486">
                  <c:v>44243</c:v>
                </c:pt>
                <c:pt idx="88487">
                  <c:v>44243.5</c:v>
                </c:pt>
                <c:pt idx="88488">
                  <c:v>44244</c:v>
                </c:pt>
                <c:pt idx="88489">
                  <c:v>44244.5</c:v>
                </c:pt>
                <c:pt idx="88490">
                  <c:v>44245</c:v>
                </c:pt>
                <c:pt idx="88491">
                  <c:v>44245.5</c:v>
                </c:pt>
                <c:pt idx="88492">
                  <c:v>44246</c:v>
                </c:pt>
                <c:pt idx="88493">
                  <c:v>44246.5</c:v>
                </c:pt>
                <c:pt idx="88494">
                  <c:v>44247</c:v>
                </c:pt>
                <c:pt idx="88495">
                  <c:v>44247.5</c:v>
                </c:pt>
                <c:pt idx="88496">
                  <c:v>44248</c:v>
                </c:pt>
                <c:pt idx="88497">
                  <c:v>44248.5</c:v>
                </c:pt>
                <c:pt idx="88498">
                  <c:v>44249</c:v>
                </c:pt>
                <c:pt idx="88499">
                  <c:v>44249.5</c:v>
                </c:pt>
                <c:pt idx="88500">
                  <c:v>44250</c:v>
                </c:pt>
                <c:pt idx="88501">
                  <c:v>44250.5</c:v>
                </c:pt>
                <c:pt idx="88502">
                  <c:v>44251</c:v>
                </c:pt>
                <c:pt idx="88503">
                  <c:v>44251.5</c:v>
                </c:pt>
                <c:pt idx="88504">
                  <c:v>44252</c:v>
                </c:pt>
                <c:pt idx="88505">
                  <c:v>44252.5</c:v>
                </c:pt>
                <c:pt idx="88506">
                  <c:v>44253</c:v>
                </c:pt>
                <c:pt idx="88507">
                  <c:v>44253.5</c:v>
                </c:pt>
                <c:pt idx="88508">
                  <c:v>44254</c:v>
                </c:pt>
                <c:pt idx="88509">
                  <c:v>44254.5</c:v>
                </c:pt>
                <c:pt idx="88510">
                  <c:v>44255</c:v>
                </c:pt>
                <c:pt idx="88511">
                  <c:v>44255.5</c:v>
                </c:pt>
                <c:pt idx="88512">
                  <c:v>44256</c:v>
                </c:pt>
                <c:pt idx="88513">
                  <c:v>44256.5</c:v>
                </c:pt>
                <c:pt idx="88514">
                  <c:v>44257</c:v>
                </c:pt>
                <c:pt idx="88515">
                  <c:v>44257.5</c:v>
                </c:pt>
                <c:pt idx="88516">
                  <c:v>44258</c:v>
                </c:pt>
                <c:pt idx="88517">
                  <c:v>44258.5</c:v>
                </c:pt>
                <c:pt idx="88518">
                  <c:v>44259</c:v>
                </c:pt>
                <c:pt idx="88519">
                  <c:v>44259.5</c:v>
                </c:pt>
                <c:pt idx="88520">
                  <c:v>44260</c:v>
                </c:pt>
                <c:pt idx="88521">
                  <c:v>44260.5</c:v>
                </c:pt>
                <c:pt idx="88522">
                  <c:v>44261</c:v>
                </c:pt>
                <c:pt idx="88523">
                  <c:v>44261.5</c:v>
                </c:pt>
                <c:pt idx="88524">
                  <c:v>44262</c:v>
                </c:pt>
                <c:pt idx="88525">
                  <c:v>44262.5</c:v>
                </c:pt>
                <c:pt idx="88526">
                  <c:v>44263</c:v>
                </c:pt>
                <c:pt idx="88527">
                  <c:v>44263.5</c:v>
                </c:pt>
                <c:pt idx="88528">
                  <c:v>44264</c:v>
                </c:pt>
                <c:pt idx="88529">
                  <c:v>44264.5</c:v>
                </c:pt>
                <c:pt idx="88530">
                  <c:v>44265</c:v>
                </c:pt>
                <c:pt idx="88531">
                  <c:v>44265.5</c:v>
                </c:pt>
                <c:pt idx="88532">
                  <c:v>44266</c:v>
                </c:pt>
                <c:pt idx="88533">
                  <c:v>44266.5</c:v>
                </c:pt>
                <c:pt idx="88534">
                  <c:v>44267</c:v>
                </c:pt>
                <c:pt idx="88535">
                  <c:v>44267.5</c:v>
                </c:pt>
                <c:pt idx="88536">
                  <c:v>44268</c:v>
                </c:pt>
                <c:pt idx="88537">
                  <c:v>44268.5</c:v>
                </c:pt>
                <c:pt idx="88538">
                  <c:v>44269</c:v>
                </c:pt>
                <c:pt idx="88539">
                  <c:v>44269.5</c:v>
                </c:pt>
                <c:pt idx="88540">
                  <c:v>44270</c:v>
                </c:pt>
                <c:pt idx="88541">
                  <c:v>44270.5</c:v>
                </c:pt>
                <c:pt idx="88542">
                  <c:v>44271</c:v>
                </c:pt>
                <c:pt idx="88543">
                  <c:v>44271.5</c:v>
                </c:pt>
                <c:pt idx="88544">
                  <c:v>44272</c:v>
                </c:pt>
                <c:pt idx="88545">
                  <c:v>44272.5</c:v>
                </c:pt>
                <c:pt idx="88546">
                  <c:v>44273</c:v>
                </c:pt>
                <c:pt idx="88547">
                  <c:v>44273.5</c:v>
                </c:pt>
                <c:pt idx="88548">
                  <c:v>44274</c:v>
                </c:pt>
                <c:pt idx="88549">
                  <c:v>44274.5</c:v>
                </c:pt>
                <c:pt idx="88550">
                  <c:v>44275</c:v>
                </c:pt>
                <c:pt idx="88551">
                  <c:v>44275.5</c:v>
                </c:pt>
                <c:pt idx="88552">
                  <c:v>44276</c:v>
                </c:pt>
                <c:pt idx="88553">
                  <c:v>44276.5</c:v>
                </c:pt>
                <c:pt idx="88554">
                  <c:v>44277</c:v>
                </c:pt>
                <c:pt idx="88555">
                  <c:v>44277.5</c:v>
                </c:pt>
                <c:pt idx="88556">
                  <c:v>44278</c:v>
                </c:pt>
                <c:pt idx="88557">
                  <c:v>44278.5</c:v>
                </c:pt>
                <c:pt idx="88558">
                  <c:v>44279</c:v>
                </c:pt>
                <c:pt idx="88559">
                  <c:v>44279.5</c:v>
                </c:pt>
                <c:pt idx="88560">
                  <c:v>44280</c:v>
                </c:pt>
                <c:pt idx="88561">
                  <c:v>44280.5</c:v>
                </c:pt>
                <c:pt idx="88562">
                  <c:v>44281</c:v>
                </c:pt>
                <c:pt idx="88563">
                  <c:v>44281.5</c:v>
                </c:pt>
                <c:pt idx="88564">
                  <c:v>44282</c:v>
                </c:pt>
                <c:pt idx="88565">
                  <c:v>44282.5</c:v>
                </c:pt>
                <c:pt idx="88566">
                  <c:v>44283</c:v>
                </c:pt>
                <c:pt idx="88567">
                  <c:v>44283.5</c:v>
                </c:pt>
                <c:pt idx="88568">
                  <c:v>44284</c:v>
                </c:pt>
                <c:pt idx="88569">
                  <c:v>44284.5</c:v>
                </c:pt>
                <c:pt idx="88570">
                  <c:v>44285</c:v>
                </c:pt>
                <c:pt idx="88571">
                  <c:v>44285.5</c:v>
                </c:pt>
                <c:pt idx="88572">
                  <c:v>44286</c:v>
                </c:pt>
                <c:pt idx="88573">
                  <c:v>44286.5</c:v>
                </c:pt>
                <c:pt idx="88574">
                  <c:v>44287</c:v>
                </c:pt>
                <c:pt idx="88575">
                  <c:v>44287.5</c:v>
                </c:pt>
                <c:pt idx="88576">
                  <c:v>44288</c:v>
                </c:pt>
                <c:pt idx="88577">
                  <c:v>44288.5</c:v>
                </c:pt>
                <c:pt idx="88578">
                  <c:v>44289</c:v>
                </c:pt>
                <c:pt idx="88579">
                  <c:v>44289.5</c:v>
                </c:pt>
                <c:pt idx="88580">
                  <c:v>44290</c:v>
                </c:pt>
                <c:pt idx="88581">
                  <c:v>44290.5</c:v>
                </c:pt>
                <c:pt idx="88582">
                  <c:v>44291</c:v>
                </c:pt>
                <c:pt idx="88583">
                  <c:v>44291.5</c:v>
                </c:pt>
                <c:pt idx="88584">
                  <c:v>44292</c:v>
                </c:pt>
                <c:pt idx="88585">
                  <c:v>44292.5</c:v>
                </c:pt>
                <c:pt idx="88586">
                  <c:v>44293</c:v>
                </c:pt>
                <c:pt idx="88587">
                  <c:v>44293.5</c:v>
                </c:pt>
                <c:pt idx="88588">
                  <c:v>44294</c:v>
                </c:pt>
                <c:pt idx="88589">
                  <c:v>44294.5</c:v>
                </c:pt>
                <c:pt idx="88590">
                  <c:v>44295</c:v>
                </c:pt>
                <c:pt idx="88591">
                  <c:v>44295.5</c:v>
                </c:pt>
                <c:pt idx="88592">
                  <c:v>44296</c:v>
                </c:pt>
                <c:pt idx="88593">
                  <c:v>44296.5</c:v>
                </c:pt>
                <c:pt idx="88594">
                  <c:v>44297</c:v>
                </c:pt>
                <c:pt idx="88595">
                  <c:v>44297.5</c:v>
                </c:pt>
                <c:pt idx="88596">
                  <c:v>44298</c:v>
                </c:pt>
                <c:pt idx="88597">
                  <c:v>44298.5</c:v>
                </c:pt>
                <c:pt idx="88598">
                  <c:v>44299</c:v>
                </c:pt>
                <c:pt idx="88599">
                  <c:v>44299.5</c:v>
                </c:pt>
                <c:pt idx="88600">
                  <c:v>44300</c:v>
                </c:pt>
                <c:pt idx="88601">
                  <c:v>44300.5</c:v>
                </c:pt>
                <c:pt idx="88602">
                  <c:v>44301</c:v>
                </c:pt>
                <c:pt idx="88603">
                  <c:v>44301.5</c:v>
                </c:pt>
                <c:pt idx="88604">
                  <c:v>44302</c:v>
                </c:pt>
                <c:pt idx="88605">
                  <c:v>44302.5</c:v>
                </c:pt>
                <c:pt idx="88606">
                  <c:v>44303</c:v>
                </c:pt>
                <c:pt idx="88607">
                  <c:v>44303.5</c:v>
                </c:pt>
                <c:pt idx="88608">
                  <c:v>44304</c:v>
                </c:pt>
                <c:pt idx="88609">
                  <c:v>44304.5</c:v>
                </c:pt>
                <c:pt idx="88610">
                  <c:v>44305</c:v>
                </c:pt>
                <c:pt idx="88611">
                  <c:v>44305.5</c:v>
                </c:pt>
                <c:pt idx="88612">
                  <c:v>44306</c:v>
                </c:pt>
                <c:pt idx="88613">
                  <c:v>44306.5</c:v>
                </c:pt>
                <c:pt idx="88614">
                  <c:v>44307</c:v>
                </c:pt>
                <c:pt idx="88615">
                  <c:v>44307.5</c:v>
                </c:pt>
                <c:pt idx="88616">
                  <c:v>44308</c:v>
                </c:pt>
                <c:pt idx="88617">
                  <c:v>44308.5</c:v>
                </c:pt>
                <c:pt idx="88618">
                  <c:v>44309</c:v>
                </c:pt>
                <c:pt idx="88619">
                  <c:v>44309.5</c:v>
                </c:pt>
                <c:pt idx="88620">
                  <c:v>44310</c:v>
                </c:pt>
                <c:pt idx="88621">
                  <c:v>44310.5</c:v>
                </c:pt>
                <c:pt idx="88622">
                  <c:v>44311</c:v>
                </c:pt>
                <c:pt idx="88623">
                  <c:v>44311.5</c:v>
                </c:pt>
                <c:pt idx="88624">
                  <c:v>44312</c:v>
                </c:pt>
                <c:pt idx="88625">
                  <c:v>44312.5</c:v>
                </c:pt>
                <c:pt idx="88626">
                  <c:v>44313</c:v>
                </c:pt>
                <c:pt idx="88627">
                  <c:v>44313.5</c:v>
                </c:pt>
                <c:pt idx="88628">
                  <c:v>44314</c:v>
                </c:pt>
                <c:pt idx="88629">
                  <c:v>44314.5</c:v>
                </c:pt>
                <c:pt idx="88630">
                  <c:v>44315</c:v>
                </c:pt>
                <c:pt idx="88631">
                  <c:v>44315.5</c:v>
                </c:pt>
                <c:pt idx="88632">
                  <c:v>44316</c:v>
                </c:pt>
                <c:pt idx="88633">
                  <c:v>44316.5</c:v>
                </c:pt>
                <c:pt idx="88634">
                  <c:v>44317</c:v>
                </c:pt>
                <c:pt idx="88635">
                  <c:v>44317.5</c:v>
                </c:pt>
                <c:pt idx="88636">
                  <c:v>44318</c:v>
                </c:pt>
                <c:pt idx="88637">
                  <c:v>44318.5</c:v>
                </c:pt>
                <c:pt idx="88638">
                  <c:v>44319</c:v>
                </c:pt>
                <c:pt idx="88639">
                  <c:v>44319.5</c:v>
                </c:pt>
                <c:pt idx="88640">
                  <c:v>44320</c:v>
                </c:pt>
                <c:pt idx="88641">
                  <c:v>44320.5</c:v>
                </c:pt>
                <c:pt idx="88642">
                  <c:v>44321</c:v>
                </c:pt>
                <c:pt idx="88643">
                  <c:v>44321.5</c:v>
                </c:pt>
                <c:pt idx="88644">
                  <c:v>44322</c:v>
                </c:pt>
                <c:pt idx="88645">
                  <c:v>44322.5</c:v>
                </c:pt>
                <c:pt idx="88646">
                  <c:v>44323</c:v>
                </c:pt>
                <c:pt idx="88647">
                  <c:v>44323.5</c:v>
                </c:pt>
                <c:pt idx="88648">
                  <c:v>44324</c:v>
                </c:pt>
                <c:pt idx="88649">
                  <c:v>44324.5</c:v>
                </c:pt>
                <c:pt idx="88650">
                  <c:v>44325</c:v>
                </c:pt>
                <c:pt idx="88651">
                  <c:v>44325.5</c:v>
                </c:pt>
                <c:pt idx="88652">
                  <c:v>44326</c:v>
                </c:pt>
                <c:pt idx="88653">
                  <c:v>44326.5</c:v>
                </c:pt>
                <c:pt idx="88654">
                  <c:v>44327</c:v>
                </c:pt>
                <c:pt idx="88655">
                  <c:v>44327.5</c:v>
                </c:pt>
                <c:pt idx="88656">
                  <c:v>44328</c:v>
                </c:pt>
                <c:pt idx="88657">
                  <c:v>44328.5</c:v>
                </c:pt>
                <c:pt idx="88658">
                  <c:v>44329</c:v>
                </c:pt>
                <c:pt idx="88659">
                  <c:v>44329.5</c:v>
                </c:pt>
                <c:pt idx="88660">
                  <c:v>44330</c:v>
                </c:pt>
                <c:pt idx="88661">
                  <c:v>44330.5</c:v>
                </c:pt>
                <c:pt idx="88662">
                  <c:v>44331</c:v>
                </c:pt>
                <c:pt idx="88663">
                  <c:v>44331.5</c:v>
                </c:pt>
                <c:pt idx="88664">
                  <c:v>44332</c:v>
                </c:pt>
                <c:pt idx="88665">
                  <c:v>44332.5</c:v>
                </c:pt>
                <c:pt idx="88666">
                  <c:v>44333</c:v>
                </c:pt>
                <c:pt idx="88667">
                  <c:v>44333.5</c:v>
                </c:pt>
                <c:pt idx="88668">
                  <c:v>44334</c:v>
                </c:pt>
                <c:pt idx="88669">
                  <c:v>44334.5</c:v>
                </c:pt>
                <c:pt idx="88670">
                  <c:v>44335</c:v>
                </c:pt>
                <c:pt idx="88671">
                  <c:v>44335.5</c:v>
                </c:pt>
                <c:pt idx="88672">
                  <c:v>44336</c:v>
                </c:pt>
                <c:pt idx="88673">
                  <c:v>44336.5</c:v>
                </c:pt>
                <c:pt idx="88674">
                  <c:v>44337</c:v>
                </c:pt>
                <c:pt idx="88675">
                  <c:v>44337.5</c:v>
                </c:pt>
                <c:pt idx="88676">
                  <c:v>44338</c:v>
                </c:pt>
                <c:pt idx="88677">
                  <c:v>44338.5</c:v>
                </c:pt>
                <c:pt idx="88678">
                  <c:v>44339</c:v>
                </c:pt>
                <c:pt idx="88679">
                  <c:v>44339.5</c:v>
                </c:pt>
                <c:pt idx="88680">
                  <c:v>44340</c:v>
                </c:pt>
                <c:pt idx="88681">
                  <c:v>44340.5</c:v>
                </c:pt>
                <c:pt idx="88682">
                  <c:v>44341</c:v>
                </c:pt>
                <c:pt idx="88683">
                  <c:v>44341.5</c:v>
                </c:pt>
                <c:pt idx="88684">
                  <c:v>44342</c:v>
                </c:pt>
                <c:pt idx="88685">
                  <c:v>44342.5</c:v>
                </c:pt>
                <c:pt idx="88686">
                  <c:v>44343</c:v>
                </c:pt>
                <c:pt idx="88687">
                  <c:v>44343.5</c:v>
                </c:pt>
                <c:pt idx="88688">
                  <c:v>44344</c:v>
                </c:pt>
                <c:pt idx="88689">
                  <c:v>44344.5</c:v>
                </c:pt>
                <c:pt idx="88690">
                  <c:v>44345</c:v>
                </c:pt>
                <c:pt idx="88691">
                  <c:v>44345.5</c:v>
                </c:pt>
                <c:pt idx="88692">
                  <c:v>44346</c:v>
                </c:pt>
                <c:pt idx="88693">
                  <c:v>44346.5</c:v>
                </c:pt>
                <c:pt idx="88694">
                  <c:v>44347</c:v>
                </c:pt>
                <c:pt idx="88695">
                  <c:v>44347.5</c:v>
                </c:pt>
                <c:pt idx="88696">
                  <c:v>44348</c:v>
                </c:pt>
                <c:pt idx="88697">
                  <c:v>44348.5</c:v>
                </c:pt>
                <c:pt idx="88698">
                  <c:v>44349</c:v>
                </c:pt>
                <c:pt idx="88699">
                  <c:v>44349.5</c:v>
                </c:pt>
                <c:pt idx="88700">
                  <c:v>44350</c:v>
                </c:pt>
                <c:pt idx="88701">
                  <c:v>44350.5</c:v>
                </c:pt>
                <c:pt idx="88702">
                  <c:v>44351</c:v>
                </c:pt>
                <c:pt idx="88703">
                  <c:v>44351.5</c:v>
                </c:pt>
                <c:pt idx="88704">
                  <c:v>44352</c:v>
                </c:pt>
                <c:pt idx="88705">
                  <c:v>44352.5</c:v>
                </c:pt>
                <c:pt idx="88706">
                  <c:v>44353</c:v>
                </c:pt>
                <c:pt idx="88707">
                  <c:v>44353.5</c:v>
                </c:pt>
                <c:pt idx="88708">
                  <c:v>44354</c:v>
                </c:pt>
                <c:pt idx="88709">
                  <c:v>44354.5</c:v>
                </c:pt>
                <c:pt idx="88710">
                  <c:v>44355</c:v>
                </c:pt>
                <c:pt idx="88711">
                  <c:v>44355.5</c:v>
                </c:pt>
                <c:pt idx="88712">
                  <c:v>44356</c:v>
                </c:pt>
                <c:pt idx="88713">
                  <c:v>44356.5</c:v>
                </c:pt>
                <c:pt idx="88714">
                  <c:v>44357</c:v>
                </c:pt>
                <c:pt idx="88715">
                  <c:v>44357.5</c:v>
                </c:pt>
                <c:pt idx="88716">
                  <c:v>44358</c:v>
                </c:pt>
                <c:pt idx="88717">
                  <c:v>44358.5</c:v>
                </c:pt>
                <c:pt idx="88718">
                  <c:v>44359</c:v>
                </c:pt>
                <c:pt idx="88719">
                  <c:v>44359.5</c:v>
                </c:pt>
                <c:pt idx="88720">
                  <c:v>44360</c:v>
                </c:pt>
                <c:pt idx="88721">
                  <c:v>44360.5</c:v>
                </c:pt>
                <c:pt idx="88722">
                  <c:v>44361</c:v>
                </c:pt>
                <c:pt idx="88723">
                  <c:v>44361.5</c:v>
                </c:pt>
                <c:pt idx="88724">
                  <c:v>44362</c:v>
                </c:pt>
                <c:pt idx="88725">
                  <c:v>44362.5</c:v>
                </c:pt>
                <c:pt idx="88726">
                  <c:v>44363</c:v>
                </c:pt>
                <c:pt idx="88727">
                  <c:v>44363.5</c:v>
                </c:pt>
                <c:pt idx="88728">
                  <c:v>44364</c:v>
                </c:pt>
                <c:pt idx="88729">
                  <c:v>44364.5</c:v>
                </c:pt>
                <c:pt idx="88730">
                  <c:v>44365</c:v>
                </c:pt>
                <c:pt idx="88731">
                  <c:v>44365.5</c:v>
                </c:pt>
                <c:pt idx="88732">
                  <c:v>44366</c:v>
                </c:pt>
                <c:pt idx="88733">
                  <c:v>44366.5</c:v>
                </c:pt>
                <c:pt idx="88734">
                  <c:v>44367</c:v>
                </c:pt>
                <c:pt idx="88735">
                  <c:v>44367.5</c:v>
                </c:pt>
                <c:pt idx="88736">
                  <c:v>44368</c:v>
                </c:pt>
                <c:pt idx="88737">
                  <c:v>44368.5</c:v>
                </c:pt>
                <c:pt idx="88738">
                  <c:v>44369</c:v>
                </c:pt>
                <c:pt idx="88739">
                  <c:v>44369.5</c:v>
                </c:pt>
                <c:pt idx="88740">
                  <c:v>44370</c:v>
                </c:pt>
                <c:pt idx="88741">
                  <c:v>44370.5</c:v>
                </c:pt>
                <c:pt idx="88742">
                  <c:v>44371</c:v>
                </c:pt>
                <c:pt idx="88743">
                  <c:v>44371.5</c:v>
                </c:pt>
                <c:pt idx="88744">
                  <c:v>44372</c:v>
                </c:pt>
                <c:pt idx="88745">
                  <c:v>44372.5</c:v>
                </c:pt>
                <c:pt idx="88746">
                  <c:v>44373</c:v>
                </c:pt>
                <c:pt idx="88747">
                  <c:v>44373.5</c:v>
                </c:pt>
                <c:pt idx="88748">
                  <c:v>44374</c:v>
                </c:pt>
                <c:pt idx="88749">
                  <c:v>44374.5</c:v>
                </c:pt>
                <c:pt idx="88750">
                  <c:v>44375</c:v>
                </c:pt>
                <c:pt idx="88751">
                  <c:v>44375.5</c:v>
                </c:pt>
                <c:pt idx="88752">
                  <c:v>44376</c:v>
                </c:pt>
                <c:pt idx="88753">
                  <c:v>44376.5</c:v>
                </c:pt>
                <c:pt idx="88754">
                  <c:v>44377</c:v>
                </c:pt>
                <c:pt idx="88755">
                  <c:v>44377.5</c:v>
                </c:pt>
                <c:pt idx="88756">
                  <c:v>44378</c:v>
                </c:pt>
                <c:pt idx="88757">
                  <c:v>44378.5</c:v>
                </c:pt>
                <c:pt idx="88758">
                  <c:v>44379</c:v>
                </c:pt>
                <c:pt idx="88759">
                  <c:v>44379.5</c:v>
                </c:pt>
                <c:pt idx="88760">
                  <c:v>44380</c:v>
                </c:pt>
                <c:pt idx="88761">
                  <c:v>44380.5</c:v>
                </c:pt>
                <c:pt idx="88762">
                  <c:v>44381</c:v>
                </c:pt>
                <c:pt idx="88763">
                  <c:v>44381.5</c:v>
                </c:pt>
                <c:pt idx="88764">
                  <c:v>44382</c:v>
                </c:pt>
                <c:pt idx="88765">
                  <c:v>44382.5</c:v>
                </c:pt>
                <c:pt idx="88766">
                  <c:v>44383</c:v>
                </c:pt>
                <c:pt idx="88767">
                  <c:v>44383.5</c:v>
                </c:pt>
                <c:pt idx="88768">
                  <c:v>44384</c:v>
                </c:pt>
                <c:pt idx="88769">
                  <c:v>44384.5</c:v>
                </c:pt>
                <c:pt idx="88770">
                  <c:v>44385</c:v>
                </c:pt>
                <c:pt idx="88771">
                  <c:v>44385.5</c:v>
                </c:pt>
                <c:pt idx="88772">
                  <c:v>44386</c:v>
                </c:pt>
                <c:pt idx="88773">
                  <c:v>44386.5</c:v>
                </c:pt>
                <c:pt idx="88774">
                  <c:v>44387</c:v>
                </c:pt>
                <c:pt idx="88775">
                  <c:v>44387.5</c:v>
                </c:pt>
                <c:pt idx="88776">
                  <c:v>44388</c:v>
                </c:pt>
                <c:pt idx="88777">
                  <c:v>44388.5</c:v>
                </c:pt>
                <c:pt idx="88778">
                  <c:v>44389</c:v>
                </c:pt>
                <c:pt idx="88779">
                  <c:v>44389.5</c:v>
                </c:pt>
                <c:pt idx="88780">
                  <c:v>44390</c:v>
                </c:pt>
                <c:pt idx="88781">
                  <c:v>44390.5</c:v>
                </c:pt>
                <c:pt idx="88782">
                  <c:v>44391</c:v>
                </c:pt>
                <c:pt idx="88783">
                  <c:v>44391.5</c:v>
                </c:pt>
                <c:pt idx="88784">
                  <c:v>44392</c:v>
                </c:pt>
                <c:pt idx="88785">
                  <c:v>44392.5</c:v>
                </c:pt>
                <c:pt idx="88786">
                  <c:v>44393</c:v>
                </c:pt>
                <c:pt idx="88787">
                  <c:v>44393.5</c:v>
                </c:pt>
                <c:pt idx="88788">
                  <c:v>44394</c:v>
                </c:pt>
                <c:pt idx="88789">
                  <c:v>44394.5</c:v>
                </c:pt>
                <c:pt idx="88790">
                  <c:v>44395</c:v>
                </c:pt>
                <c:pt idx="88791">
                  <c:v>44395.5</c:v>
                </c:pt>
                <c:pt idx="88792">
                  <c:v>44396</c:v>
                </c:pt>
                <c:pt idx="88793">
                  <c:v>44396.5</c:v>
                </c:pt>
                <c:pt idx="88794">
                  <c:v>44397</c:v>
                </c:pt>
                <c:pt idx="88795">
                  <c:v>44397.5</c:v>
                </c:pt>
                <c:pt idx="88796">
                  <c:v>44398</c:v>
                </c:pt>
                <c:pt idx="88797">
                  <c:v>44398.5</c:v>
                </c:pt>
                <c:pt idx="88798">
                  <c:v>44399</c:v>
                </c:pt>
                <c:pt idx="88799">
                  <c:v>44399.5</c:v>
                </c:pt>
                <c:pt idx="88800">
                  <c:v>44400</c:v>
                </c:pt>
                <c:pt idx="88801">
                  <c:v>44400.5</c:v>
                </c:pt>
                <c:pt idx="88802">
                  <c:v>44401</c:v>
                </c:pt>
                <c:pt idx="88803">
                  <c:v>44401.5</c:v>
                </c:pt>
                <c:pt idx="88804">
                  <c:v>44402</c:v>
                </c:pt>
                <c:pt idx="88805">
                  <c:v>44402.5</c:v>
                </c:pt>
                <c:pt idx="88806">
                  <c:v>44403</c:v>
                </c:pt>
                <c:pt idx="88807">
                  <c:v>44403.5</c:v>
                </c:pt>
                <c:pt idx="88808">
                  <c:v>44404</c:v>
                </c:pt>
                <c:pt idx="88809">
                  <c:v>44404.5</c:v>
                </c:pt>
                <c:pt idx="88810">
                  <c:v>44405</c:v>
                </c:pt>
                <c:pt idx="88811">
                  <c:v>44405.5</c:v>
                </c:pt>
                <c:pt idx="88812">
                  <c:v>44406</c:v>
                </c:pt>
                <c:pt idx="88813">
                  <c:v>44406.5</c:v>
                </c:pt>
                <c:pt idx="88814">
                  <c:v>44407</c:v>
                </c:pt>
                <c:pt idx="88815">
                  <c:v>44407.5</c:v>
                </c:pt>
                <c:pt idx="88816">
                  <c:v>44408</c:v>
                </c:pt>
                <c:pt idx="88817">
                  <c:v>44408.5</c:v>
                </c:pt>
                <c:pt idx="88818">
                  <c:v>44409</c:v>
                </c:pt>
                <c:pt idx="88819">
                  <c:v>44409.5</c:v>
                </c:pt>
                <c:pt idx="88820">
                  <c:v>44410</c:v>
                </c:pt>
                <c:pt idx="88821">
                  <c:v>44410.5</c:v>
                </c:pt>
                <c:pt idx="88822">
                  <c:v>44411</c:v>
                </c:pt>
                <c:pt idx="88823">
                  <c:v>44411.5</c:v>
                </c:pt>
                <c:pt idx="88824">
                  <c:v>44412</c:v>
                </c:pt>
                <c:pt idx="88825">
                  <c:v>44412.5</c:v>
                </c:pt>
                <c:pt idx="88826">
                  <c:v>44413</c:v>
                </c:pt>
                <c:pt idx="88827">
                  <c:v>44413.5</c:v>
                </c:pt>
                <c:pt idx="88828">
                  <c:v>44414</c:v>
                </c:pt>
                <c:pt idx="88829">
                  <c:v>44414.5</c:v>
                </c:pt>
                <c:pt idx="88830">
                  <c:v>44415</c:v>
                </c:pt>
                <c:pt idx="88831">
                  <c:v>44415.5</c:v>
                </c:pt>
                <c:pt idx="88832">
                  <c:v>44416</c:v>
                </c:pt>
                <c:pt idx="88833">
                  <c:v>44416.5</c:v>
                </c:pt>
                <c:pt idx="88834">
                  <c:v>44417</c:v>
                </c:pt>
                <c:pt idx="88835">
                  <c:v>44417.5</c:v>
                </c:pt>
                <c:pt idx="88836">
                  <c:v>44418</c:v>
                </c:pt>
                <c:pt idx="88837">
                  <c:v>44418.5</c:v>
                </c:pt>
                <c:pt idx="88838">
                  <c:v>44419</c:v>
                </c:pt>
                <c:pt idx="88839">
                  <c:v>44419.5</c:v>
                </c:pt>
                <c:pt idx="88840">
                  <c:v>44420</c:v>
                </c:pt>
                <c:pt idx="88841">
                  <c:v>44420.5</c:v>
                </c:pt>
                <c:pt idx="88842">
                  <c:v>44421</c:v>
                </c:pt>
                <c:pt idx="88843">
                  <c:v>44421.5</c:v>
                </c:pt>
                <c:pt idx="88844">
                  <c:v>44422</c:v>
                </c:pt>
                <c:pt idx="88845">
                  <c:v>44422.5</c:v>
                </c:pt>
                <c:pt idx="88846">
                  <c:v>44423</c:v>
                </c:pt>
                <c:pt idx="88847">
                  <c:v>44423.5</c:v>
                </c:pt>
                <c:pt idx="88848">
                  <c:v>44424</c:v>
                </c:pt>
                <c:pt idx="88849">
                  <c:v>44424.5</c:v>
                </c:pt>
                <c:pt idx="88850">
                  <c:v>44425</c:v>
                </c:pt>
                <c:pt idx="88851">
                  <c:v>44425.5</c:v>
                </c:pt>
                <c:pt idx="88852">
                  <c:v>44426</c:v>
                </c:pt>
                <c:pt idx="88853">
                  <c:v>44426.5</c:v>
                </c:pt>
                <c:pt idx="88854">
                  <c:v>44427</c:v>
                </c:pt>
                <c:pt idx="88855">
                  <c:v>44427.5</c:v>
                </c:pt>
                <c:pt idx="88856">
                  <c:v>44428</c:v>
                </c:pt>
                <c:pt idx="88857">
                  <c:v>44428.5</c:v>
                </c:pt>
                <c:pt idx="88858">
                  <c:v>44429</c:v>
                </c:pt>
                <c:pt idx="88859">
                  <c:v>44429.5</c:v>
                </c:pt>
                <c:pt idx="88860">
                  <c:v>44430</c:v>
                </c:pt>
                <c:pt idx="88861">
                  <c:v>44430.5</c:v>
                </c:pt>
                <c:pt idx="88862">
                  <c:v>44431</c:v>
                </c:pt>
                <c:pt idx="88863">
                  <c:v>44431.5</c:v>
                </c:pt>
                <c:pt idx="88864">
                  <c:v>44432</c:v>
                </c:pt>
                <c:pt idx="88865">
                  <c:v>44432.5</c:v>
                </c:pt>
                <c:pt idx="88866">
                  <c:v>44433</c:v>
                </c:pt>
                <c:pt idx="88867">
                  <c:v>44433.5</c:v>
                </c:pt>
                <c:pt idx="88868">
                  <c:v>44434</c:v>
                </c:pt>
                <c:pt idx="88869">
                  <c:v>44434.5</c:v>
                </c:pt>
                <c:pt idx="88870">
                  <c:v>44435</c:v>
                </c:pt>
                <c:pt idx="88871">
                  <c:v>44435.5</c:v>
                </c:pt>
                <c:pt idx="88872">
                  <c:v>44436</c:v>
                </c:pt>
                <c:pt idx="88873">
                  <c:v>44436.5</c:v>
                </c:pt>
                <c:pt idx="88874">
                  <c:v>44437</c:v>
                </c:pt>
                <c:pt idx="88875">
                  <c:v>44437.5</c:v>
                </c:pt>
                <c:pt idx="88876">
                  <c:v>44438</c:v>
                </c:pt>
                <c:pt idx="88877">
                  <c:v>44438.5</c:v>
                </c:pt>
                <c:pt idx="88878">
                  <c:v>44439</c:v>
                </c:pt>
                <c:pt idx="88879">
                  <c:v>44439.5</c:v>
                </c:pt>
                <c:pt idx="88880">
                  <c:v>44440</c:v>
                </c:pt>
                <c:pt idx="88881">
                  <c:v>44440.5</c:v>
                </c:pt>
                <c:pt idx="88882">
                  <c:v>44441</c:v>
                </c:pt>
                <c:pt idx="88883">
                  <c:v>44441.5</c:v>
                </c:pt>
                <c:pt idx="88884">
                  <c:v>44442</c:v>
                </c:pt>
                <c:pt idx="88885">
                  <c:v>44442.5</c:v>
                </c:pt>
                <c:pt idx="88886">
                  <c:v>44443</c:v>
                </c:pt>
                <c:pt idx="88887">
                  <c:v>44443.5</c:v>
                </c:pt>
                <c:pt idx="88888">
                  <c:v>44444</c:v>
                </c:pt>
                <c:pt idx="88889">
                  <c:v>44444.5</c:v>
                </c:pt>
                <c:pt idx="88890">
                  <c:v>44445</c:v>
                </c:pt>
                <c:pt idx="88891">
                  <c:v>44445.5</c:v>
                </c:pt>
                <c:pt idx="88892">
                  <c:v>44446</c:v>
                </c:pt>
                <c:pt idx="88893">
                  <c:v>44446.5</c:v>
                </c:pt>
                <c:pt idx="88894">
                  <c:v>44447</c:v>
                </c:pt>
                <c:pt idx="88895">
                  <c:v>44447.5</c:v>
                </c:pt>
                <c:pt idx="88896">
                  <c:v>44448</c:v>
                </c:pt>
                <c:pt idx="88897">
                  <c:v>44448.5</c:v>
                </c:pt>
                <c:pt idx="88898">
                  <c:v>44449</c:v>
                </c:pt>
                <c:pt idx="88899">
                  <c:v>44449.5</c:v>
                </c:pt>
                <c:pt idx="88900">
                  <c:v>44450</c:v>
                </c:pt>
                <c:pt idx="88901">
                  <c:v>44450.5</c:v>
                </c:pt>
                <c:pt idx="88902">
                  <c:v>44451</c:v>
                </c:pt>
                <c:pt idx="88903">
                  <c:v>44451.5</c:v>
                </c:pt>
                <c:pt idx="88904">
                  <c:v>44452</c:v>
                </c:pt>
                <c:pt idx="88905">
                  <c:v>44452.5</c:v>
                </c:pt>
                <c:pt idx="88906">
                  <c:v>44453</c:v>
                </c:pt>
                <c:pt idx="88907">
                  <c:v>44453.5</c:v>
                </c:pt>
                <c:pt idx="88908">
                  <c:v>44454</c:v>
                </c:pt>
                <c:pt idx="88909">
                  <c:v>44454.5</c:v>
                </c:pt>
                <c:pt idx="88910">
                  <c:v>44455</c:v>
                </c:pt>
                <c:pt idx="88911">
                  <c:v>44455.5</c:v>
                </c:pt>
                <c:pt idx="88912">
                  <c:v>44456</c:v>
                </c:pt>
                <c:pt idx="88913">
                  <c:v>44456.5</c:v>
                </c:pt>
                <c:pt idx="88914">
                  <c:v>44457</c:v>
                </c:pt>
                <c:pt idx="88915">
                  <c:v>44457.5</c:v>
                </c:pt>
                <c:pt idx="88916">
                  <c:v>44458</c:v>
                </c:pt>
                <c:pt idx="88917">
                  <c:v>44458.5</c:v>
                </c:pt>
                <c:pt idx="88918">
                  <c:v>44459</c:v>
                </c:pt>
                <c:pt idx="88919">
                  <c:v>44459.5</c:v>
                </c:pt>
                <c:pt idx="88920">
                  <c:v>44460</c:v>
                </c:pt>
                <c:pt idx="88921">
                  <c:v>44460.5</c:v>
                </c:pt>
                <c:pt idx="88922">
                  <c:v>44461</c:v>
                </c:pt>
                <c:pt idx="88923">
                  <c:v>44461.5</c:v>
                </c:pt>
                <c:pt idx="88924">
                  <c:v>44462</c:v>
                </c:pt>
                <c:pt idx="88925">
                  <c:v>44462.5</c:v>
                </c:pt>
                <c:pt idx="88926">
                  <c:v>44463</c:v>
                </c:pt>
                <c:pt idx="88927">
                  <c:v>44463.5</c:v>
                </c:pt>
                <c:pt idx="88928">
                  <c:v>44464</c:v>
                </c:pt>
                <c:pt idx="88929">
                  <c:v>44464.5</c:v>
                </c:pt>
                <c:pt idx="88930">
                  <c:v>44465</c:v>
                </c:pt>
                <c:pt idx="88931">
                  <c:v>44465.5</c:v>
                </c:pt>
                <c:pt idx="88932">
                  <c:v>44466</c:v>
                </c:pt>
                <c:pt idx="88933">
                  <c:v>44466.5</c:v>
                </c:pt>
                <c:pt idx="88934">
                  <c:v>44467</c:v>
                </c:pt>
                <c:pt idx="88935">
                  <c:v>44467.5</c:v>
                </c:pt>
                <c:pt idx="88936">
                  <c:v>44468</c:v>
                </c:pt>
                <c:pt idx="88937">
                  <c:v>44468.5</c:v>
                </c:pt>
                <c:pt idx="88938">
                  <c:v>44469</c:v>
                </c:pt>
                <c:pt idx="88939">
                  <c:v>44469.5</c:v>
                </c:pt>
                <c:pt idx="88940">
                  <c:v>44470</c:v>
                </c:pt>
                <c:pt idx="88941">
                  <c:v>44470.5</c:v>
                </c:pt>
                <c:pt idx="88942">
                  <c:v>44471</c:v>
                </c:pt>
                <c:pt idx="88943">
                  <c:v>44471.5</c:v>
                </c:pt>
                <c:pt idx="88944">
                  <c:v>44472</c:v>
                </c:pt>
                <c:pt idx="88945">
                  <c:v>44472.5</c:v>
                </c:pt>
                <c:pt idx="88946">
                  <c:v>44473</c:v>
                </c:pt>
                <c:pt idx="88947">
                  <c:v>44473.5</c:v>
                </c:pt>
                <c:pt idx="88948">
                  <c:v>44474</c:v>
                </c:pt>
                <c:pt idx="88949">
                  <c:v>44474.5</c:v>
                </c:pt>
                <c:pt idx="88950">
                  <c:v>44475</c:v>
                </c:pt>
                <c:pt idx="88951">
                  <c:v>44475.5</c:v>
                </c:pt>
                <c:pt idx="88952">
                  <c:v>44476</c:v>
                </c:pt>
                <c:pt idx="88953">
                  <c:v>44476.5</c:v>
                </c:pt>
                <c:pt idx="88954">
                  <c:v>44477</c:v>
                </c:pt>
                <c:pt idx="88955">
                  <c:v>44477.5</c:v>
                </c:pt>
                <c:pt idx="88956">
                  <c:v>44478</c:v>
                </c:pt>
                <c:pt idx="88957">
                  <c:v>44478.5</c:v>
                </c:pt>
                <c:pt idx="88958">
                  <c:v>44479</c:v>
                </c:pt>
                <c:pt idx="88959">
                  <c:v>44479.5</c:v>
                </c:pt>
                <c:pt idx="88960">
                  <c:v>44480</c:v>
                </c:pt>
                <c:pt idx="88961">
                  <c:v>44480.5</c:v>
                </c:pt>
                <c:pt idx="88962">
                  <c:v>44481</c:v>
                </c:pt>
                <c:pt idx="88963">
                  <c:v>44481.5</c:v>
                </c:pt>
                <c:pt idx="88964">
                  <c:v>44482</c:v>
                </c:pt>
                <c:pt idx="88965">
                  <c:v>44482.5</c:v>
                </c:pt>
                <c:pt idx="88966">
                  <c:v>44483</c:v>
                </c:pt>
                <c:pt idx="88967">
                  <c:v>44483.5</c:v>
                </c:pt>
                <c:pt idx="88968">
                  <c:v>44484</c:v>
                </c:pt>
                <c:pt idx="88969">
                  <c:v>44484.5</c:v>
                </c:pt>
                <c:pt idx="88970">
                  <c:v>44485</c:v>
                </c:pt>
                <c:pt idx="88971">
                  <c:v>44485.5</c:v>
                </c:pt>
                <c:pt idx="88972">
                  <c:v>44486</c:v>
                </c:pt>
                <c:pt idx="88973">
                  <c:v>44486.5</c:v>
                </c:pt>
                <c:pt idx="88974">
                  <c:v>44487</c:v>
                </c:pt>
                <c:pt idx="88975">
                  <c:v>44487.5</c:v>
                </c:pt>
                <c:pt idx="88976">
                  <c:v>44488</c:v>
                </c:pt>
                <c:pt idx="88977">
                  <c:v>44488.5</c:v>
                </c:pt>
                <c:pt idx="88978">
                  <c:v>44489</c:v>
                </c:pt>
                <c:pt idx="88979">
                  <c:v>44489.5</c:v>
                </c:pt>
                <c:pt idx="88980">
                  <c:v>44490</c:v>
                </c:pt>
                <c:pt idx="88981">
                  <c:v>44490.5</c:v>
                </c:pt>
                <c:pt idx="88982">
                  <c:v>44491</c:v>
                </c:pt>
                <c:pt idx="88983">
                  <c:v>44491.5</c:v>
                </c:pt>
                <c:pt idx="88984">
                  <c:v>44492</c:v>
                </c:pt>
                <c:pt idx="88985">
                  <c:v>44492.5</c:v>
                </c:pt>
                <c:pt idx="88986">
                  <c:v>44493</c:v>
                </c:pt>
                <c:pt idx="88987">
                  <c:v>44493.5</c:v>
                </c:pt>
                <c:pt idx="88988">
                  <c:v>44494</c:v>
                </c:pt>
                <c:pt idx="88989">
                  <c:v>44494.5</c:v>
                </c:pt>
                <c:pt idx="88990">
                  <c:v>44495</c:v>
                </c:pt>
                <c:pt idx="88991">
                  <c:v>44495.5</c:v>
                </c:pt>
                <c:pt idx="88992">
                  <c:v>44496</c:v>
                </c:pt>
                <c:pt idx="88993">
                  <c:v>44496.5</c:v>
                </c:pt>
                <c:pt idx="88994">
                  <c:v>44497</c:v>
                </c:pt>
                <c:pt idx="88995">
                  <c:v>44497.5</c:v>
                </c:pt>
                <c:pt idx="88996">
                  <c:v>44498</c:v>
                </c:pt>
                <c:pt idx="88997">
                  <c:v>44498.5</c:v>
                </c:pt>
                <c:pt idx="88998">
                  <c:v>44499</c:v>
                </c:pt>
                <c:pt idx="88999">
                  <c:v>44499.5</c:v>
                </c:pt>
                <c:pt idx="89000">
                  <c:v>44500</c:v>
                </c:pt>
                <c:pt idx="89001">
                  <c:v>44500.5</c:v>
                </c:pt>
                <c:pt idx="89002">
                  <c:v>44501</c:v>
                </c:pt>
                <c:pt idx="89003">
                  <c:v>44501.5</c:v>
                </c:pt>
                <c:pt idx="89004">
                  <c:v>44502</c:v>
                </c:pt>
                <c:pt idx="89005">
                  <c:v>44502.5</c:v>
                </c:pt>
                <c:pt idx="89006">
                  <c:v>44503</c:v>
                </c:pt>
                <c:pt idx="89007">
                  <c:v>44503.5</c:v>
                </c:pt>
                <c:pt idx="89008">
                  <c:v>44504</c:v>
                </c:pt>
                <c:pt idx="89009">
                  <c:v>44504.5</c:v>
                </c:pt>
                <c:pt idx="89010">
                  <c:v>44505</c:v>
                </c:pt>
                <c:pt idx="89011">
                  <c:v>44505.5</c:v>
                </c:pt>
                <c:pt idx="89012">
                  <c:v>44506</c:v>
                </c:pt>
                <c:pt idx="89013">
                  <c:v>44506.5</c:v>
                </c:pt>
                <c:pt idx="89014">
                  <c:v>44507</c:v>
                </c:pt>
                <c:pt idx="89015">
                  <c:v>44507.5</c:v>
                </c:pt>
                <c:pt idx="89016">
                  <c:v>44508</c:v>
                </c:pt>
                <c:pt idx="89017">
                  <c:v>44508.5</c:v>
                </c:pt>
                <c:pt idx="89018">
                  <c:v>44509</c:v>
                </c:pt>
                <c:pt idx="89019">
                  <c:v>44509.5</c:v>
                </c:pt>
                <c:pt idx="89020">
                  <c:v>44510</c:v>
                </c:pt>
                <c:pt idx="89021">
                  <c:v>44510.5</c:v>
                </c:pt>
                <c:pt idx="89022">
                  <c:v>44511</c:v>
                </c:pt>
                <c:pt idx="89023">
                  <c:v>44511.5</c:v>
                </c:pt>
                <c:pt idx="89024">
                  <c:v>44512</c:v>
                </c:pt>
                <c:pt idx="89025">
                  <c:v>44512.5</c:v>
                </c:pt>
                <c:pt idx="89026">
                  <c:v>44513</c:v>
                </c:pt>
                <c:pt idx="89027">
                  <c:v>44513.5</c:v>
                </c:pt>
                <c:pt idx="89028">
                  <c:v>44514</c:v>
                </c:pt>
                <c:pt idx="89029">
                  <c:v>44514.5</c:v>
                </c:pt>
                <c:pt idx="89030">
                  <c:v>44515</c:v>
                </c:pt>
                <c:pt idx="89031">
                  <c:v>44515.5</c:v>
                </c:pt>
                <c:pt idx="89032">
                  <c:v>44516</c:v>
                </c:pt>
                <c:pt idx="89033">
                  <c:v>44516.5</c:v>
                </c:pt>
                <c:pt idx="89034">
                  <c:v>44517</c:v>
                </c:pt>
                <c:pt idx="89035">
                  <c:v>44517.5</c:v>
                </c:pt>
                <c:pt idx="89036">
                  <c:v>44518</c:v>
                </c:pt>
                <c:pt idx="89037">
                  <c:v>44518.5</c:v>
                </c:pt>
                <c:pt idx="89038">
                  <c:v>44519</c:v>
                </c:pt>
                <c:pt idx="89039">
                  <c:v>44519.5</c:v>
                </c:pt>
                <c:pt idx="89040">
                  <c:v>44520</c:v>
                </c:pt>
                <c:pt idx="89041">
                  <c:v>44520.5</c:v>
                </c:pt>
                <c:pt idx="89042">
                  <c:v>44521</c:v>
                </c:pt>
                <c:pt idx="89043">
                  <c:v>44521.5</c:v>
                </c:pt>
                <c:pt idx="89044">
                  <c:v>44522</c:v>
                </c:pt>
                <c:pt idx="89045">
                  <c:v>44522.5</c:v>
                </c:pt>
                <c:pt idx="89046">
                  <c:v>44523</c:v>
                </c:pt>
                <c:pt idx="89047">
                  <c:v>44523.5</c:v>
                </c:pt>
                <c:pt idx="89048">
                  <c:v>44524</c:v>
                </c:pt>
                <c:pt idx="89049">
                  <c:v>44524.5</c:v>
                </c:pt>
                <c:pt idx="89050">
                  <c:v>44525</c:v>
                </c:pt>
                <c:pt idx="89051">
                  <c:v>44525.5</c:v>
                </c:pt>
                <c:pt idx="89052">
                  <c:v>44526</c:v>
                </c:pt>
                <c:pt idx="89053">
                  <c:v>44526.5</c:v>
                </c:pt>
                <c:pt idx="89054">
                  <c:v>44527</c:v>
                </c:pt>
                <c:pt idx="89055">
                  <c:v>44527.5</c:v>
                </c:pt>
                <c:pt idx="89056">
                  <c:v>44528</c:v>
                </c:pt>
                <c:pt idx="89057">
                  <c:v>44528.5</c:v>
                </c:pt>
                <c:pt idx="89058">
                  <c:v>44529</c:v>
                </c:pt>
                <c:pt idx="89059">
                  <c:v>44529.5</c:v>
                </c:pt>
                <c:pt idx="89060">
                  <c:v>44530</c:v>
                </c:pt>
                <c:pt idx="89061">
                  <c:v>44530.5</c:v>
                </c:pt>
                <c:pt idx="89062">
                  <c:v>44531</c:v>
                </c:pt>
                <c:pt idx="89063">
                  <c:v>44531.5</c:v>
                </c:pt>
                <c:pt idx="89064">
                  <c:v>44532</c:v>
                </c:pt>
                <c:pt idx="89065">
                  <c:v>44532.5</c:v>
                </c:pt>
                <c:pt idx="89066">
                  <c:v>44533</c:v>
                </c:pt>
                <c:pt idx="89067">
                  <c:v>44533.5</c:v>
                </c:pt>
                <c:pt idx="89068">
                  <c:v>44534</c:v>
                </c:pt>
                <c:pt idx="89069">
                  <c:v>44534.5</c:v>
                </c:pt>
                <c:pt idx="89070">
                  <c:v>44535</c:v>
                </c:pt>
                <c:pt idx="89071">
                  <c:v>44535.5</c:v>
                </c:pt>
                <c:pt idx="89072">
                  <c:v>44536</c:v>
                </c:pt>
                <c:pt idx="89073">
                  <c:v>44536.5</c:v>
                </c:pt>
                <c:pt idx="89074">
                  <c:v>44537</c:v>
                </c:pt>
                <c:pt idx="89075">
                  <c:v>44537.5</c:v>
                </c:pt>
                <c:pt idx="89076">
                  <c:v>44538</c:v>
                </c:pt>
                <c:pt idx="89077">
                  <c:v>44538.5</c:v>
                </c:pt>
                <c:pt idx="89078">
                  <c:v>44539</c:v>
                </c:pt>
                <c:pt idx="89079">
                  <c:v>44539.5</c:v>
                </c:pt>
                <c:pt idx="89080">
                  <c:v>44540</c:v>
                </c:pt>
                <c:pt idx="89081">
                  <c:v>44540.5</c:v>
                </c:pt>
                <c:pt idx="89082">
                  <c:v>44541</c:v>
                </c:pt>
                <c:pt idx="89083">
                  <c:v>44541.5</c:v>
                </c:pt>
                <c:pt idx="89084">
                  <c:v>44542</c:v>
                </c:pt>
                <c:pt idx="89085">
                  <c:v>44542.5</c:v>
                </c:pt>
                <c:pt idx="89086">
                  <c:v>44543</c:v>
                </c:pt>
                <c:pt idx="89087">
                  <c:v>44543.5</c:v>
                </c:pt>
                <c:pt idx="89088">
                  <c:v>44544</c:v>
                </c:pt>
                <c:pt idx="89089">
                  <c:v>44544.5</c:v>
                </c:pt>
                <c:pt idx="89090">
                  <c:v>44545</c:v>
                </c:pt>
                <c:pt idx="89091">
                  <c:v>44545.5</c:v>
                </c:pt>
                <c:pt idx="89092">
                  <c:v>44546</c:v>
                </c:pt>
                <c:pt idx="89093">
                  <c:v>44546.5</c:v>
                </c:pt>
                <c:pt idx="89094">
                  <c:v>44547</c:v>
                </c:pt>
                <c:pt idx="89095">
                  <c:v>44547.5</c:v>
                </c:pt>
                <c:pt idx="89096">
                  <c:v>44548</c:v>
                </c:pt>
                <c:pt idx="89097">
                  <c:v>44548.5</c:v>
                </c:pt>
                <c:pt idx="89098">
                  <c:v>44549</c:v>
                </c:pt>
                <c:pt idx="89099">
                  <c:v>44549.5</c:v>
                </c:pt>
                <c:pt idx="89100">
                  <c:v>44550</c:v>
                </c:pt>
                <c:pt idx="89101">
                  <c:v>44550.5</c:v>
                </c:pt>
                <c:pt idx="89102">
                  <c:v>44551</c:v>
                </c:pt>
                <c:pt idx="89103">
                  <c:v>44551.5</c:v>
                </c:pt>
                <c:pt idx="89104">
                  <c:v>44552</c:v>
                </c:pt>
                <c:pt idx="89105">
                  <c:v>44552.5</c:v>
                </c:pt>
                <c:pt idx="89106">
                  <c:v>44553</c:v>
                </c:pt>
                <c:pt idx="89107">
                  <c:v>44553.5</c:v>
                </c:pt>
                <c:pt idx="89108">
                  <c:v>44554</c:v>
                </c:pt>
                <c:pt idx="89109">
                  <c:v>44554.5</c:v>
                </c:pt>
                <c:pt idx="89110">
                  <c:v>44555</c:v>
                </c:pt>
                <c:pt idx="89111">
                  <c:v>44555.5</c:v>
                </c:pt>
                <c:pt idx="89112">
                  <c:v>44556</c:v>
                </c:pt>
                <c:pt idx="89113">
                  <c:v>44556.5</c:v>
                </c:pt>
                <c:pt idx="89114">
                  <c:v>44557</c:v>
                </c:pt>
                <c:pt idx="89115">
                  <c:v>44557.5</c:v>
                </c:pt>
                <c:pt idx="89116">
                  <c:v>44558</c:v>
                </c:pt>
                <c:pt idx="89117">
                  <c:v>44558.5</c:v>
                </c:pt>
                <c:pt idx="89118">
                  <c:v>44559</c:v>
                </c:pt>
                <c:pt idx="89119">
                  <c:v>44559.5</c:v>
                </c:pt>
                <c:pt idx="89120">
                  <c:v>44560</c:v>
                </c:pt>
                <c:pt idx="89121">
                  <c:v>44560.5</c:v>
                </c:pt>
                <c:pt idx="89122">
                  <c:v>44561</c:v>
                </c:pt>
                <c:pt idx="89123">
                  <c:v>44561.5</c:v>
                </c:pt>
                <c:pt idx="89124">
                  <c:v>44562</c:v>
                </c:pt>
                <c:pt idx="89125">
                  <c:v>44562.5</c:v>
                </c:pt>
                <c:pt idx="89126">
                  <c:v>44563</c:v>
                </c:pt>
                <c:pt idx="89127">
                  <c:v>44563.5</c:v>
                </c:pt>
                <c:pt idx="89128">
                  <c:v>44564</c:v>
                </c:pt>
                <c:pt idx="89129">
                  <c:v>44564.5</c:v>
                </c:pt>
                <c:pt idx="89130">
                  <c:v>44565</c:v>
                </c:pt>
                <c:pt idx="89131">
                  <c:v>44565.5</c:v>
                </c:pt>
                <c:pt idx="89132">
                  <c:v>44566</c:v>
                </c:pt>
                <c:pt idx="89133">
                  <c:v>44566.5</c:v>
                </c:pt>
                <c:pt idx="89134">
                  <c:v>44567</c:v>
                </c:pt>
                <c:pt idx="89135">
                  <c:v>44567.5</c:v>
                </c:pt>
                <c:pt idx="89136">
                  <c:v>44568</c:v>
                </c:pt>
                <c:pt idx="89137">
                  <c:v>44568.5</c:v>
                </c:pt>
                <c:pt idx="89138">
                  <c:v>44569</c:v>
                </c:pt>
                <c:pt idx="89139">
                  <c:v>44569.5</c:v>
                </c:pt>
                <c:pt idx="89140">
                  <c:v>44570</c:v>
                </c:pt>
                <c:pt idx="89141">
                  <c:v>44570.5</c:v>
                </c:pt>
                <c:pt idx="89142">
                  <c:v>44571</c:v>
                </c:pt>
                <c:pt idx="89143">
                  <c:v>44571.5</c:v>
                </c:pt>
                <c:pt idx="89144">
                  <c:v>44572</c:v>
                </c:pt>
                <c:pt idx="89145">
                  <c:v>44572.5</c:v>
                </c:pt>
                <c:pt idx="89146">
                  <c:v>44573</c:v>
                </c:pt>
                <c:pt idx="89147">
                  <c:v>44573.5</c:v>
                </c:pt>
                <c:pt idx="89148">
                  <c:v>44574</c:v>
                </c:pt>
                <c:pt idx="89149">
                  <c:v>44574.5</c:v>
                </c:pt>
                <c:pt idx="89150">
                  <c:v>44575</c:v>
                </c:pt>
                <c:pt idx="89151">
                  <c:v>44575.5</c:v>
                </c:pt>
                <c:pt idx="89152">
                  <c:v>44576</c:v>
                </c:pt>
                <c:pt idx="89153">
                  <c:v>44576.5</c:v>
                </c:pt>
                <c:pt idx="89154">
                  <c:v>44577</c:v>
                </c:pt>
                <c:pt idx="89155">
                  <c:v>44577.5</c:v>
                </c:pt>
                <c:pt idx="89156">
                  <c:v>44578</c:v>
                </c:pt>
                <c:pt idx="89157">
                  <c:v>44578.5</c:v>
                </c:pt>
                <c:pt idx="89158">
                  <c:v>44579</c:v>
                </c:pt>
                <c:pt idx="89159">
                  <c:v>44579.5</c:v>
                </c:pt>
                <c:pt idx="89160">
                  <c:v>44580</c:v>
                </c:pt>
                <c:pt idx="89161">
                  <c:v>44580.5</c:v>
                </c:pt>
                <c:pt idx="89162">
                  <c:v>44581</c:v>
                </c:pt>
                <c:pt idx="89163">
                  <c:v>44581.5</c:v>
                </c:pt>
                <c:pt idx="89164">
                  <c:v>44582</c:v>
                </c:pt>
                <c:pt idx="89165">
                  <c:v>44582.5</c:v>
                </c:pt>
                <c:pt idx="89166">
                  <c:v>44583</c:v>
                </c:pt>
                <c:pt idx="89167">
                  <c:v>44583.5</c:v>
                </c:pt>
                <c:pt idx="89168">
                  <c:v>44584</c:v>
                </c:pt>
                <c:pt idx="89169">
                  <c:v>44584.5</c:v>
                </c:pt>
                <c:pt idx="89170">
                  <c:v>44585</c:v>
                </c:pt>
                <c:pt idx="89171">
                  <c:v>44585.5</c:v>
                </c:pt>
                <c:pt idx="89172">
                  <c:v>44586</c:v>
                </c:pt>
                <c:pt idx="89173">
                  <c:v>44586.5</c:v>
                </c:pt>
                <c:pt idx="89174">
                  <c:v>44587</c:v>
                </c:pt>
                <c:pt idx="89175">
                  <c:v>44587.5</c:v>
                </c:pt>
                <c:pt idx="89176">
                  <c:v>44588</c:v>
                </c:pt>
                <c:pt idx="89177">
                  <c:v>44588.5</c:v>
                </c:pt>
                <c:pt idx="89178">
                  <c:v>44589</c:v>
                </c:pt>
                <c:pt idx="89179">
                  <c:v>44589.5</c:v>
                </c:pt>
                <c:pt idx="89180">
                  <c:v>44590</c:v>
                </c:pt>
                <c:pt idx="89181">
                  <c:v>44590.5</c:v>
                </c:pt>
                <c:pt idx="89182">
                  <c:v>44591</c:v>
                </c:pt>
                <c:pt idx="89183">
                  <c:v>44591.5</c:v>
                </c:pt>
                <c:pt idx="89184">
                  <c:v>44592</c:v>
                </c:pt>
                <c:pt idx="89185">
                  <c:v>44592.5</c:v>
                </c:pt>
                <c:pt idx="89186">
                  <c:v>44593</c:v>
                </c:pt>
                <c:pt idx="89187">
                  <c:v>44593.5</c:v>
                </c:pt>
                <c:pt idx="89188">
                  <c:v>44594</c:v>
                </c:pt>
                <c:pt idx="89189">
                  <c:v>44594.5</c:v>
                </c:pt>
                <c:pt idx="89190">
                  <c:v>44595</c:v>
                </c:pt>
                <c:pt idx="89191">
                  <c:v>44595.5</c:v>
                </c:pt>
                <c:pt idx="89192">
                  <c:v>44596</c:v>
                </c:pt>
                <c:pt idx="89193">
                  <c:v>44596.5</c:v>
                </c:pt>
                <c:pt idx="89194">
                  <c:v>44597</c:v>
                </c:pt>
                <c:pt idx="89195">
                  <c:v>44597.5</c:v>
                </c:pt>
                <c:pt idx="89196">
                  <c:v>44598</c:v>
                </c:pt>
                <c:pt idx="89197">
                  <c:v>44598.5</c:v>
                </c:pt>
                <c:pt idx="89198">
                  <c:v>44599</c:v>
                </c:pt>
                <c:pt idx="89199">
                  <c:v>44599.5</c:v>
                </c:pt>
                <c:pt idx="89200">
                  <c:v>44600</c:v>
                </c:pt>
                <c:pt idx="89201">
                  <c:v>44600.5</c:v>
                </c:pt>
                <c:pt idx="89202">
                  <c:v>44601</c:v>
                </c:pt>
                <c:pt idx="89203">
                  <c:v>44601.5</c:v>
                </c:pt>
                <c:pt idx="89204">
                  <c:v>44602</c:v>
                </c:pt>
                <c:pt idx="89205">
                  <c:v>44602.5</c:v>
                </c:pt>
                <c:pt idx="89206">
                  <c:v>44603</c:v>
                </c:pt>
                <c:pt idx="89207">
                  <c:v>44603.5</c:v>
                </c:pt>
                <c:pt idx="89208">
                  <c:v>44604</c:v>
                </c:pt>
                <c:pt idx="89209">
                  <c:v>44604.5</c:v>
                </c:pt>
                <c:pt idx="89210">
                  <c:v>44605</c:v>
                </c:pt>
                <c:pt idx="89211">
                  <c:v>44605.5</c:v>
                </c:pt>
                <c:pt idx="89212">
                  <c:v>44606</c:v>
                </c:pt>
                <c:pt idx="89213">
                  <c:v>44606.5</c:v>
                </c:pt>
                <c:pt idx="89214">
                  <c:v>44607</c:v>
                </c:pt>
                <c:pt idx="89215">
                  <c:v>44607.5</c:v>
                </c:pt>
                <c:pt idx="89216">
                  <c:v>44608</c:v>
                </c:pt>
                <c:pt idx="89217">
                  <c:v>44608.5</c:v>
                </c:pt>
                <c:pt idx="89218">
                  <c:v>44609</c:v>
                </c:pt>
                <c:pt idx="89219">
                  <c:v>44609.5</c:v>
                </c:pt>
                <c:pt idx="89220">
                  <c:v>44610</c:v>
                </c:pt>
                <c:pt idx="89221">
                  <c:v>44610.5</c:v>
                </c:pt>
                <c:pt idx="89222">
                  <c:v>44611</c:v>
                </c:pt>
                <c:pt idx="89223">
                  <c:v>44611.5</c:v>
                </c:pt>
                <c:pt idx="89224">
                  <c:v>44612</c:v>
                </c:pt>
                <c:pt idx="89225">
                  <c:v>44612.5</c:v>
                </c:pt>
                <c:pt idx="89226">
                  <c:v>44613</c:v>
                </c:pt>
                <c:pt idx="89227">
                  <c:v>44613.5</c:v>
                </c:pt>
                <c:pt idx="89228">
                  <c:v>44614</c:v>
                </c:pt>
                <c:pt idx="89229">
                  <c:v>44614.5</c:v>
                </c:pt>
                <c:pt idx="89230">
                  <c:v>44615</c:v>
                </c:pt>
                <c:pt idx="89231">
                  <c:v>44615.5</c:v>
                </c:pt>
                <c:pt idx="89232">
                  <c:v>44616</c:v>
                </c:pt>
                <c:pt idx="89233">
                  <c:v>44616.5</c:v>
                </c:pt>
                <c:pt idx="89234">
                  <c:v>44617</c:v>
                </c:pt>
                <c:pt idx="89235">
                  <c:v>44617.5</c:v>
                </c:pt>
                <c:pt idx="89236">
                  <c:v>44618</c:v>
                </c:pt>
                <c:pt idx="89237">
                  <c:v>44618.5</c:v>
                </c:pt>
                <c:pt idx="89238">
                  <c:v>44619</c:v>
                </c:pt>
                <c:pt idx="89239">
                  <c:v>44619.5</c:v>
                </c:pt>
                <c:pt idx="89240">
                  <c:v>44620</c:v>
                </c:pt>
                <c:pt idx="89241">
                  <c:v>44620.5</c:v>
                </c:pt>
                <c:pt idx="89242">
                  <c:v>44621</c:v>
                </c:pt>
                <c:pt idx="89243">
                  <c:v>44621.5</c:v>
                </c:pt>
                <c:pt idx="89244">
                  <c:v>44622</c:v>
                </c:pt>
                <c:pt idx="89245">
                  <c:v>44622.5</c:v>
                </c:pt>
                <c:pt idx="89246">
                  <c:v>44623</c:v>
                </c:pt>
                <c:pt idx="89247">
                  <c:v>44623.5</c:v>
                </c:pt>
                <c:pt idx="89248">
                  <c:v>44624</c:v>
                </c:pt>
                <c:pt idx="89249">
                  <c:v>44624.5</c:v>
                </c:pt>
                <c:pt idx="89250">
                  <c:v>44625</c:v>
                </c:pt>
                <c:pt idx="89251">
                  <c:v>44625.5</c:v>
                </c:pt>
                <c:pt idx="89252">
                  <c:v>44626</c:v>
                </c:pt>
                <c:pt idx="89253">
                  <c:v>44626.5</c:v>
                </c:pt>
                <c:pt idx="89254">
                  <c:v>44627</c:v>
                </c:pt>
                <c:pt idx="89255">
                  <c:v>44627.5</c:v>
                </c:pt>
                <c:pt idx="89256">
                  <c:v>44628</c:v>
                </c:pt>
                <c:pt idx="89257">
                  <c:v>44628.5</c:v>
                </c:pt>
                <c:pt idx="89258">
                  <c:v>44629</c:v>
                </c:pt>
                <c:pt idx="89259">
                  <c:v>44629.5</c:v>
                </c:pt>
                <c:pt idx="89260">
                  <c:v>44630</c:v>
                </c:pt>
                <c:pt idx="89261">
                  <c:v>44630.5</c:v>
                </c:pt>
                <c:pt idx="89262">
                  <c:v>44631</c:v>
                </c:pt>
                <c:pt idx="89263">
                  <c:v>44631.5</c:v>
                </c:pt>
                <c:pt idx="89264">
                  <c:v>44632</c:v>
                </c:pt>
                <c:pt idx="89265">
                  <c:v>44632.5</c:v>
                </c:pt>
                <c:pt idx="89266">
                  <c:v>44633</c:v>
                </c:pt>
                <c:pt idx="89267">
                  <c:v>44633.5</c:v>
                </c:pt>
                <c:pt idx="89268">
                  <c:v>44634</c:v>
                </c:pt>
                <c:pt idx="89269">
                  <c:v>44634.5</c:v>
                </c:pt>
                <c:pt idx="89270">
                  <c:v>44635</c:v>
                </c:pt>
                <c:pt idx="89271">
                  <c:v>44635.5</c:v>
                </c:pt>
                <c:pt idx="89272">
                  <c:v>44636</c:v>
                </c:pt>
                <c:pt idx="89273">
                  <c:v>44636.5</c:v>
                </c:pt>
                <c:pt idx="89274">
                  <c:v>44637</c:v>
                </c:pt>
                <c:pt idx="89275">
                  <c:v>44637.5</c:v>
                </c:pt>
                <c:pt idx="89276">
                  <c:v>44638</c:v>
                </c:pt>
                <c:pt idx="89277">
                  <c:v>44638.5</c:v>
                </c:pt>
                <c:pt idx="89278">
                  <c:v>44639</c:v>
                </c:pt>
                <c:pt idx="89279">
                  <c:v>44639.5</c:v>
                </c:pt>
                <c:pt idx="89280">
                  <c:v>44640</c:v>
                </c:pt>
                <c:pt idx="89281">
                  <c:v>44640.5</c:v>
                </c:pt>
                <c:pt idx="89282">
                  <c:v>44641</c:v>
                </c:pt>
                <c:pt idx="89283">
                  <c:v>44641.5</c:v>
                </c:pt>
                <c:pt idx="89284">
                  <c:v>44642</c:v>
                </c:pt>
                <c:pt idx="89285">
                  <c:v>44642.5</c:v>
                </c:pt>
                <c:pt idx="89286">
                  <c:v>44643</c:v>
                </c:pt>
                <c:pt idx="89287">
                  <c:v>44643.5</c:v>
                </c:pt>
                <c:pt idx="89288">
                  <c:v>44644</c:v>
                </c:pt>
                <c:pt idx="89289">
                  <c:v>44644.5</c:v>
                </c:pt>
                <c:pt idx="89290">
                  <c:v>44645</c:v>
                </c:pt>
                <c:pt idx="89291">
                  <c:v>44645.5</c:v>
                </c:pt>
                <c:pt idx="89292">
                  <c:v>44646</c:v>
                </c:pt>
                <c:pt idx="89293">
                  <c:v>44646.5</c:v>
                </c:pt>
                <c:pt idx="89294">
                  <c:v>44647</c:v>
                </c:pt>
                <c:pt idx="89295">
                  <c:v>44647.5</c:v>
                </c:pt>
                <c:pt idx="89296">
                  <c:v>44648</c:v>
                </c:pt>
                <c:pt idx="89297">
                  <c:v>44648.5</c:v>
                </c:pt>
                <c:pt idx="89298">
                  <c:v>44649</c:v>
                </c:pt>
                <c:pt idx="89299">
                  <c:v>44649.5</c:v>
                </c:pt>
                <c:pt idx="89300">
                  <c:v>44650</c:v>
                </c:pt>
                <c:pt idx="89301">
                  <c:v>44650.5</c:v>
                </c:pt>
                <c:pt idx="89302">
                  <c:v>44651</c:v>
                </c:pt>
                <c:pt idx="89303">
                  <c:v>44651.5</c:v>
                </c:pt>
                <c:pt idx="89304">
                  <c:v>44652</c:v>
                </c:pt>
                <c:pt idx="89305">
                  <c:v>44652.5</c:v>
                </c:pt>
                <c:pt idx="89306">
                  <c:v>44653</c:v>
                </c:pt>
                <c:pt idx="89307">
                  <c:v>44653.5</c:v>
                </c:pt>
                <c:pt idx="89308">
                  <c:v>44654</c:v>
                </c:pt>
                <c:pt idx="89309">
                  <c:v>44654.5</c:v>
                </c:pt>
                <c:pt idx="89310">
                  <c:v>44655</c:v>
                </c:pt>
                <c:pt idx="89311">
                  <c:v>44655.5</c:v>
                </c:pt>
                <c:pt idx="89312">
                  <c:v>44656</c:v>
                </c:pt>
                <c:pt idx="89313">
                  <c:v>44656.5</c:v>
                </c:pt>
                <c:pt idx="89314">
                  <c:v>44657</c:v>
                </c:pt>
                <c:pt idx="89315">
                  <c:v>44657.5</c:v>
                </c:pt>
                <c:pt idx="89316">
                  <c:v>44658</c:v>
                </c:pt>
                <c:pt idx="89317">
                  <c:v>44658.5</c:v>
                </c:pt>
                <c:pt idx="89318">
                  <c:v>44659</c:v>
                </c:pt>
                <c:pt idx="89319">
                  <c:v>44659.5</c:v>
                </c:pt>
                <c:pt idx="89320">
                  <c:v>44660</c:v>
                </c:pt>
                <c:pt idx="89321">
                  <c:v>44660.5</c:v>
                </c:pt>
                <c:pt idx="89322">
                  <c:v>44661</c:v>
                </c:pt>
                <c:pt idx="89323">
                  <c:v>44661.5</c:v>
                </c:pt>
                <c:pt idx="89324">
                  <c:v>44662</c:v>
                </c:pt>
                <c:pt idx="89325">
                  <c:v>44662.5</c:v>
                </c:pt>
                <c:pt idx="89326">
                  <c:v>44663</c:v>
                </c:pt>
                <c:pt idx="89327">
                  <c:v>44663.5</c:v>
                </c:pt>
                <c:pt idx="89328">
                  <c:v>44664</c:v>
                </c:pt>
                <c:pt idx="89329">
                  <c:v>44664.5</c:v>
                </c:pt>
                <c:pt idx="89330">
                  <c:v>44665</c:v>
                </c:pt>
                <c:pt idx="89331">
                  <c:v>44665.5</c:v>
                </c:pt>
                <c:pt idx="89332">
                  <c:v>44666</c:v>
                </c:pt>
                <c:pt idx="89333">
                  <c:v>44666.5</c:v>
                </c:pt>
                <c:pt idx="89334">
                  <c:v>44667</c:v>
                </c:pt>
                <c:pt idx="89335">
                  <c:v>44667.5</c:v>
                </c:pt>
                <c:pt idx="89336">
                  <c:v>44668</c:v>
                </c:pt>
                <c:pt idx="89337">
                  <c:v>44668.5</c:v>
                </c:pt>
                <c:pt idx="89338">
                  <c:v>44669</c:v>
                </c:pt>
                <c:pt idx="89339">
                  <c:v>44669.5</c:v>
                </c:pt>
                <c:pt idx="89340">
                  <c:v>44670</c:v>
                </c:pt>
                <c:pt idx="89341">
                  <c:v>44670.5</c:v>
                </c:pt>
                <c:pt idx="89342">
                  <c:v>44671</c:v>
                </c:pt>
                <c:pt idx="89343">
                  <c:v>44671.5</c:v>
                </c:pt>
                <c:pt idx="89344">
                  <c:v>44672</c:v>
                </c:pt>
                <c:pt idx="89345">
                  <c:v>44672.5</c:v>
                </c:pt>
                <c:pt idx="89346">
                  <c:v>44673</c:v>
                </c:pt>
                <c:pt idx="89347">
                  <c:v>44673.5</c:v>
                </c:pt>
                <c:pt idx="89348">
                  <c:v>44674</c:v>
                </c:pt>
                <c:pt idx="89349">
                  <c:v>44674.5</c:v>
                </c:pt>
                <c:pt idx="89350">
                  <c:v>44675</c:v>
                </c:pt>
                <c:pt idx="89351">
                  <c:v>44675.5</c:v>
                </c:pt>
                <c:pt idx="89352">
                  <c:v>44676</c:v>
                </c:pt>
                <c:pt idx="89353">
                  <c:v>44676.5</c:v>
                </c:pt>
                <c:pt idx="89354">
                  <c:v>44677</c:v>
                </c:pt>
                <c:pt idx="89355">
                  <c:v>44677.5</c:v>
                </c:pt>
                <c:pt idx="89356">
                  <c:v>44678</c:v>
                </c:pt>
                <c:pt idx="89357">
                  <c:v>44678.5</c:v>
                </c:pt>
                <c:pt idx="89358">
                  <c:v>44679</c:v>
                </c:pt>
                <c:pt idx="89359">
                  <c:v>44679.5</c:v>
                </c:pt>
                <c:pt idx="89360">
                  <c:v>44680</c:v>
                </c:pt>
                <c:pt idx="89361">
                  <c:v>44680.5</c:v>
                </c:pt>
                <c:pt idx="89362">
                  <c:v>44681</c:v>
                </c:pt>
                <c:pt idx="89363">
                  <c:v>44681.5</c:v>
                </c:pt>
                <c:pt idx="89364">
                  <c:v>44682</c:v>
                </c:pt>
                <c:pt idx="89365">
                  <c:v>44682.5</c:v>
                </c:pt>
                <c:pt idx="89366">
                  <c:v>44683</c:v>
                </c:pt>
                <c:pt idx="89367">
                  <c:v>44683.5</c:v>
                </c:pt>
                <c:pt idx="89368">
                  <c:v>44684</c:v>
                </c:pt>
                <c:pt idx="89369">
                  <c:v>44684.5</c:v>
                </c:pt>
                <c:pt idx="89370">
                  <c:v>44685</c:v>
                </c:pt>
                <c:pt idx="89371">
                  <c:v>44685.5</c:v>
                </c:pt>
                <c:pt idx="89372">
                  <c:v>44686</c:v>
                </c:pt>
                <c:pt idx="89373">
                  <c:v>44686.5</c:v>
                </c:pt>
                <c:pt idx="89374">
                  <c:v>44687</c:v>
                </c:pt>
                <c:pt idx="89375">
                  <c:v>44687.5</c:v>
                </c:pt>
                <c:pt idx="89376">
                  <c:v>44688</c:v>
                </c:pt>
                <c:pt idx="89377">
                  <c:v>44688.5</c:v>
                </c:pt>
                <c:pt idx="89378">
                  <c:v>44689</c:v>
                </c:pt>
                <c:pt idx="89379">
                  <c:v>44689.5</c:v>
                </c:pt>
                <c:pt idx="89380">
                  <c:v>44690</c:v>
                </c:pt>
                <c:pt idx="89381">
                  <c:v>44690.5</c:v>
                </c:pt>
                <c:pt idx="89382">
                  <c:v>44691</c:v>
                </c:pt>
                <c:pt idx="89383">
                  <c:v>44691.5</c:v>
                </c:pt>
                <c:pt idx="89384">
                  <c:v>44692</c:v>
                </c:pt>
                <c:pt idx="89385">
                  <c:v>44692.5</c:v>
                </c:pt>
                <c:pt idx="89386">
                  <c:v>44693</c:v>
                </c:pt>
                <c:pt idx="89387">
                  <c:v>44693.5</c:v>
                </c:pt>
                <c:pt idx="89388">
                  <c:v>44694</c:v>
                </c:pt>
                <c:pt idx="89389">
                  <c:v>44694.5</c:v>
                </c:pt>
                <c:pt idx="89390">
                  <c:v>44695</c:v>
                </c:pt>
                <c:pt idx="89391">
                  <c:v>44695.5</c:v>
                </c:pt>
                <c:pt idx="89392">
                  <c:v>44696</c:v>
                </c:pt>
                <c:pt idx="89393">
                  <c:v>44696.5</c:v>
                </c:pt>
                <c:pt idx="89394">
                  <c:v>44697</c:v>
                </c:pt>
                <c:pt idx="89395">
                  <c:v>44697.5</c:v>
                </c:pt>
                <c:pt idx="89396">
                  <c:v>44698</c:v>
                </c:pt>
                <c:pt idx="89397">
                  <c:v>44698.5</c:v>
                </c:pt>
                <c:pt idx="89398">
                  <c:v>44699</c:v>
                </c:pt>
                <c:pt idx="89399">
                  <c:v>44699.5</c:v>
                </c:pt>
                <c:pt idx="89400">
                  <c:v>44700</c:v>
                </c:pt>
                <c:pt idx="89401">
                  <c:v>44700.5</c:v>
                </c:pt>
                <c:pt idx="89402">
                  <c:v>44701</c:v>
                </c:pt>
                <c:pt idx="89403">
                  <c:v>44701.5</c:v>
                </c:pt>
                <c:pt idx="89404">
                  <c:v>44702</c:v>
                </c:pt>
                <c:pt idx="89405">
                  <c:v>44702.5</c:v>
                </c:pt>
                <c:pt idx="89406">
                  <c:v>44703</c:v>
                </c:pt>
                <c:pt idx="89407">
                  <c:v>44703.5</c:v>
                </c:pt>
                <c:pt idx="89408">
                  <c:v>44704</c:v>
                </c:pt>
                <c:pt idx="89409">
                  <c:v>44704.5</c:v>
                </c:pt>
                <c:pt idx="89410">
                  <c:v>44705</c:v>
                </c:pt>
                <c:pt idx="89411">
                  <c:v>44705.5</c:v>
                </c:pt>
                <c:pt idx="89412">
                  <c:v>44706</c:v>
                </c:pt>
                <c:pt idx="89413">
                  <c:v>44706.5</c:v>
                </c:pt>
                <c:pt idx="89414">
                  <c:v>44707</c:v>
                </c:pt>
                <c:pt idx="89415">
                  <c:v>44707.5</c:v>
                </c:pt>
                <c:pt idx="89416">
                  <c:v>44708</c:v>
                </c:pt>
                <c:pt idx="89417">
                  <c:v>44708.5</c:v>
                </c:pt>
                <c:pt idx="89418">
                  <c:v>44709</c:v>
                </c:pt>
                <c:pt idx="89419">
                  <c:v>44709.5</c:v>
                </c:pt>
                <c:pt idx="89420">
                  <c:v>44710</c:v>
                </c:pt>
                <c:pt idx="89421">
                  <c:v>44710.5</c:v>
                </c:pt>
                <c:pt idx="89422">
                  <c:v>44711</c:v>
                </c:pt>
                <c:pt idx="89423">
                  <c:v>44711.5</c:v>
                </c:pt>
                <c:pt idx="89424">
                  <c:v>44712</c:v>
                </c:pt>
                <c:pt idx="89425">
                  <c:v>44712.5</c:v>
                </c:pt>
                <c:pt idx="89426">
                  <c:v>44713</c:v>
                </c:pt>
                <c:pt idx="89427">
                  <c:v>44713.5</c:v>
                </c:pt>
                <c:pt idx="89428">
                  <c:v>44714</c:v>
                </c:pt>
                <c:pt idx="89429">
                  <c:v>44714.5</c:v>
                </c:pt>
                <c:pt idx="89430">
                  <c:v>44715</c:v>
                </c:pt>
                <c:pt idx="89431">
                  <c:v>44715.5</c:v>
                </c:pt>
                <c:pt idx="89432">
                  <c:v>44716</c:v>
                </c:pt>
                <c:pt idx="89433">
                  <c:v>44716.5</c:v>
                </c:pt>
                <c:pt idx="89434">
                  <c:v>44717</c:v>
                </c:pt>
                <c:pt idx="89435">
                  <c:v>44717.5</c:v>
                </c:pt>
                <c:pt idx="89436">
                  <c:v>44718</c:v>
                </c:pt>
                <c:pt idx="89437">
                  <c:v>44718.5</c:v>
                </c:pt>
                <c:pt idx="89438">
                  <c:v>44719</c:v>
                </c:pt>
                <c:pt idx="89439">
                  <c:v>44719.5</c:v>
                </c:pt>
                <c:pt idx="89440">
                  <c:v>44720</c:v>
                </c:pt>
                <c:pt idx="89441">
                  <c:v>44720.5</c:v>
                </c:pt>
                <c:pt idx="89442">
                  <c:v>44721</c:v>
                </c:pt>
                <c:pt idx="89443">
                  <c:v>44721.5</c:v>
                </c:pt>
                <c:pt idx="89444">
                  <c:v>44722</c:v>
                </c:pt>
                <c:pt idx="89445">
                  <c:v>44722.5</c:v>
                </c:pt>
                <c:pt idx="89446">
                  <c:v>44723</c:v>
                </c:pt>
                <c:pt idx="89447">
                  <c:v>44723.5</c:v>
                </c:pt>
                <c:pt idx="89448">
                  <c:v>44724</c:v>
                </c:pt>
                <c:pt idx="89449">
                  <c:v>44724.5</c:v>
                </c:pt>
                <c:pt idx="89450">
                  <c:v>44725</c:v>
                </c:pt>
                <c:pt idx="89451">
                  <c:v>44725.5</c:v>
                </c:pt>
                <c:pt idx="89452">
                  <c:v>44726</c:v>
                </c:pt>
                <c:pt idx="89453">
                  <c:v>44726.5</c:v>
                </c:pt>
                <c:pt idx="89454">
                  <c:v>44727</c:v>
                </c:pt>
                <c:pt idx="89455">
                  <c:v>44727.5</c:v>
                </c:pt>
                <c:pt idx="89456">
                  <c:v>44728</c:v>
                </c:pt>
                <c:pt idx="89457">
                  <c:v>44728.5</c:v>
                </c:pt>
                <c:pt idx="89458">
                  <c:v>44729</c:v>
                </c:pt>
                <c:pt idx="89459">
                  <c:v>44729.5</c:v>
                </c:pt>
                <c:pt idx="89460">
                  <c:v>44730</c:v>
                </c:pt>
                <c:pt idx="89461">
                  <c:v>44730.5</c:v>
                </c:pt>
                <c:pt idx="89462">
                  <c:v>44731</c:v>
                </c:pt>
                <c:pt idx="89463">
                  <c:v>44731.5</c:v>
                </c:pt>
                <c:pt idx="89464">
                  <c:v>44732</c:v>
                </c:pt>
                <c:pt idx="89465">
                  <c:v>44732.5</c:v>
                </c:pt>
                <c:pt idx="89466">
                  <c:v>44733</c:v>
                </c:pt>
                <c:pt idx="89467">
                  <c:v>44733.5</c:v>
                </c:pt>
                <c:pt idx="89468">
                  <c:v>44734</c:v>
                </c:pt>
                <c:pt idx="89469">
                  <c:v>44734.5</c:v>
                </c:pt>
                <c:pt idx="89470">
                  <c:v>44735</c:v>
                </c:pt>
                <c:pt idx="89471">
                  <c:v>44735.5</c:v>
                </c:pt>
                <c:pt idx="89472">
                  <c:v>44736</c:v>
                </c:pt>
                <c:pt idx="89473">
                  <c:v>44736.5</c:v>
                </c:pt>
                <c:pt idx="89474">
                  <c:v>44737</c:v>
                </c:pt>
                <c:pt idx="89475">
                  <c:v>44737.5</c:v>
                </c:pt>
                <c:pt idx="89476">
                  <c:v>44738</c:v>
                </c:pt>
                <c:pt idx="89477">
                  <c:v>44738.5</c:v>
                </c:pt>
                <c:pt idx="89478">
                  <c:v>44739</c:v>
                </c:pt>
                <c:pt idx="89479">
                  <c:v>44739.5</c:v>
                </c:pt>
                <c:pt idx="89480">
                  <c:v>44740</c:v>
                </c:pt>
                <c:pt idx="89481">
                  <c:v>44740.5</c:v>
                </c:pt>
                <c:pt idx="89482">
                  <c:v>44741</c:v>
                </c:pt>
                <c:pt idx="89483">
                  <c:v>44741.5</c:v>
                </c:pt>
                <c:pt idx="89484">
                  <c:v>44742</c:v>
                </c:pt>
                <c:pt idx="89485">
                  <c:v>44742.5</c:v>
                </c:pt>
                <c:pt idx="89486">
                  <c:v>44743</c:v>
                </c:pt>
                <c:pt idx="89487">
                  <c:v>44743.5</c:v>
                </c:pt>
                <c:pt idx="89488">
                  <c:v>44744</c:v>
                </c:pt>
                <c:pt idx="89489">
                  <c:v>44744.5</c:v>
                </c:pt>
                <c:pt idx="89490">
                  <c:v>44745</c:v>
                </c:pt>
                <c:pt idx="89491">
                  <c:v>44745.5</c:v>
                </c:pt>
                <c:pt idx="89492">
                  <c:v>44746</c:v>
                </c:pt>
                <c:pt idx="89493">
                  <c:v>44746.5</c:v>
                </c:pt>
                <c:pt idx="89494">
                  <c:v>44747</c:v>
                </c:pt>
                <c:pt idx="89495">
                  <c:v>44747.5</c:v>
                </c:pt>
                <c:pt idx="89496">
                  <c:v>44748</c:v>
                </c:pt>
                <c:pt idx="89497">
                  <c:v>44748.5</c:v>
                </c:pt>
                <c:pt idx="89498">
                  <c:v>44749</c:v>
                </c:pt>
                <c:pt idx="89499">
                  <c:v>44749.5</c:v>
                </c:pt>
                <c:pt idx="89500">
                  <c:v>44750</c:v>
                </c:pt>
                <c:pt idx="89501">
                  <c:v>44750.5</c:v>
                </c:pt>
                <c:pt idx="89502">
                  <c:v>44751</c:v>
                </c:pt>
                <c:pt idx="89503">
                  <c:v>44751.5</c:v>
                </c:pt>
                <c:pt idx="89504">
                  <c:v>44752</c:v>
                </c:pt>
                <c:pt idx="89505">
                  <c:v>44752.5</c:v>
                </c:pt>
                <c:pt idx="89506">
                  <c:v>44753</c:v>
                </c:pt>
                <c:pt idx="89507">
                  <c:v>44753.5</c:v>
                </c:pt>
                <c:pt idx="89508">
                  <c:v>44754</c:v>
                </c:pt>
                <c:pt idx="89509">
                  <c:v>44754.5</c:v>
                </c:pt>
                <c:pt idx="89510">
                  <c:v>44755</c:v>
                </c:pt>
                <c:pt idx="89511">
                  <c:v>44755.5</c:v>
                </c:pt>
                <c:pt idx="89512">
                  <c:v>44756</c:v>
                </c:pt>
                <c:pt idx="89513">
                  <c:v>44756.5</c:v>
                </c:pt>
                <c:pt idx="89514">
                  <c:v>44757</c:v>
                </c:pt>
                <c:pt idx="89515">
                  <c:v>44757.5</c:v>
                </c:pt>
                <c:pt idx="89516">
                  <c:v>44758</c:v>
                </c:pt>
                <c:pt idx="89517">
                  <c:v>44758.5</c:v>
                </c:pt>
                <c:pt idx="89518">
                  <c:v>44759</c:v>
                </c:pt>
                <c:pt idx="89519">
                  <c:v>44759.5</c:v>
                </c:pt>
                <c:pt idx="89520">
                  <c:v>44760</c:v>
                </c:pt>
                <c:pt idx="89521">
                  <c:v>44760.5</c:v>
                </c:pt>
                <c:pt idx="89522">
                  <c:v>44761</c:v>
                </c:pt>
                <c:pt idx="89523">
                  <c:v>44761.5</c:v>
                </c:pt>
                <c:pt idx="89524">
                  <c:v>44762</c:v>
                </c:pt>
                <c:pt idx="89525">
                  <c:v>44762.5</c:v>
                </c:pt>
                <c:pt idx="89526">
                  <c:v>44763</c:v>
                </c:pt>
                <c:pt idx="89527">
                  <c:v>44763.5</c:v>
                </c:pt>
                <c:pt idx="89528">
                  <c:v>44764</c:v>
                </c:pt>
                <c:pt idx="89529">
                  <c:v>44764.5</c:v>
                </c:pt>
                <c:pt idx="89530">
                  <c:v>44765</c:v>
                </c:pt>
                <c:pt idx="89531">
                  <c:v>44765.5</c:v>
                </c:pt>
                <c:pt idx="89532">
                  <c:v>44766</c:v>
                </c:pt>
                <c:pt idx="89533">
                  <c:v>44766.5</c:v>
                </c:pt>
                <c:pt idx="89534">
                  <c:v>44767</c:v>
                </c:pt>
                <c:pt idx="89535">
                  <c:v>44767.5</c:v>
                </c:pt>
                <c:pt idx="89536">
                  <c:v>44768</c:v>
                </c:pt>
                <c:pt idx="89537">
                  <c:v>44768.5</c:v>
                </c:pt>
                <c:pt idx="89538">
                  <c:v>44769</c:v>
                </c:pt>
                <c:pt idx="89539">
                  <c:v>44769.5</c:v>
                </c:pt>
                <c:pt idx="89540">
                  <c:v>44770</c:v>
                </c:pt>
                <c:pt idx="89541">
                  <c:v>44770.5</c:v>
                </c:pt>
                <c:pt idx="89542">
                  <c:v>44771</c:v>
                </c:pt>
                <c:pt idx="89543">
                  <c:v>44771.5</c:v>
                </c:pt>
                <c:pt idx="89544">
                  <c:v>44772</c:v>
                </c:pt>
                <c:pt idx="89545">
                  <c:v>44772.5</c:v>
                </c:pt>
                <c:pt idx="89546">
                  <c:v>44773</c:v>
                </c:pt>
                <c:pt idx="89547">
                  <c:v>44773.5</c:v>
                </c:pt>
                <c:pt idx="89548">
                  <c:v>44774</c:v>
                </c:pt>
                <c:pt idx="89549">
                  <c:v>44774.5</c:v>
                </c:pt>
                <c:pt idx="89550">
                  <c:v>44775</c:v>
                </c:pt>
                <c:pt idx="89551">
                  <c:v>44775.5</c:v>
                </c:pt>
                <c:pt idx="89552">
                  <c:v>44776</c:v>
                </c:pt>
                <c:pt idx="89553">
                  <c:v>44776.5</c:v>
                </c:pt>
                <c:pt idx="89554">
                  <c:v>44777</c:v>
                </c:pt>
                <c:pt idx="89555">
                  <c:v>44777.5</c:v>
                </c:pt>
                <c:pt idx="89556">
                  <c:v>44778</c:v>
                </c:pt>
                <c:pt idx="89557">
                  <c:v>44778.5</c:v>
                </c:pt>
                <c:pt idx="89558">
                  <c:v>44779</c:v>
                </c:pt>
                <c:pt idx="89559">
                  <c:v>44779.5</c:v>
                </c:pt>
                <c:pt idx="89560">
                  <c:v>44780</c:v>
                </c:pt>
                <c:pt idx="89561">
                  <c:v>44780.5</c:v>
                </c:pt>
                <c:pt idx="89562">
                  <c:v>44781</c:v>
                </c:pt>
                <c:pt idx="89563">
                  <c:v>44781.5</c:v>
                </c:pt>
                <c:pt idx="89564">
                  <c:v>44782</c:v>
                </c:pt>
                <c:pt idx="89565">
                  <c:v>44782.5</c:v>
                </c:pt>
                <c:pt idx="89566">
                  <c:v>44783</c:v>
                </c:pt>
                <c:pt idx="89567">
                  <c:v>44783.5</c:v>
                </c:pt>
                <c:pt idx="89568">
                  <c:v>44784</c:v>
                </c:pt>
                <c:pt idx="89569">
                  <c:v>44784.5</c:v>
                </c:pt>
                <c:pt idx="89570">
                  <c:v>44785</c:v>
                </c:pt>
                <c:pt idx="89571">
                  <c:v>44785.5</c:v>
                </c:pt>
                <c:pt idx="89572">
                  <c:v>44786</c:v>
                </c:pt>
                <c:pt idx="89573">
                  <c:v>44786.5</c:v>
                </c:pt>
                <c:pt idx="89574">
                  <c:v>44787</c:v>
                </c:pt>
                <c:pt idx="89575">
                  <c:v>44787.5</c:v>
                </c:pt>
                <c:pt idx="89576">
                  <c:v>44788</c:v>
                </c:pt>
                <c:pt idx="89577">
                  <c:v>44788.5</c:v>
                </c:pt>
                <c:pt idx="89578">
                  <c:v>44789</c:v>
                </c:pt>
                <c:pt idx="89579">
                  <c:v>44789.5</c:v>
                </c:pt>
                <c:pt idx="89580">
                  <c:v>44790</c:v>
                </c:pt>
                <c:pt idx="89581">
                  <c:v>44790.5</c:v>
                </c:pt>
                <c:pt idx="89582">
                  <c:v>44791</c:v>
                </c:pt>
                <c:pt idx="89583">
                  <c:v>44791.5</c:v>
                </c:pt>
                <c:pt idx="89584">
                  <c:v>44792</c:v>
                </c:pt>
                <c:pt idx="89585">
                  <c:v>44792.5</c:v>
                </c:pt>
                <c:pt idx="89586">
                  <c:v>44793</c:v>
                </c:pt>
                <c:pt idx="89587">
                  <c:v>44793.5</c:v>
                </c:pt>
                <c:pt idx="89588">
                  <c:v>44794</c:v>
                </c:pt>
                <c:pt idx="89589">
                  <c:v>44794.5</c:v>
                </c:pt>
                <c:pt idx="89590">
                  <c:v>44795</c:v>
                </c:pt>
                <c:pt idx="89591">
                  <c:v>44795.5</c:v>
                </c:pt>
                <c:pt idx="89592">
                  <c:v>44796</c:v>
                </c:pt>
                <c:pt idx="89593">
                  <c:v>44796.5</c:v>
                </c:pt>
                <c:pt idx="89594">
                  <c:v>44797</c:v>
                </c:pt>
                <c:pt idx="89595">
                  <c:v>44797.5</c:v>
                </c:pt>
                <c:pt idx="89596">
                  <c:v>44798</c:v>
                </c:pt>
                <c:pt idx="89597">
                  <c:v>44798.5</c:v>
                </c:pt>
                <c:pt idx="89598">
                  <c:v>44799</c:v>
                </c:pt>
                <c:pt idx="89599">
                  <c:v>44799.5</c:v>
                </c:pt>
                <c:pt idx="89600">
                  <c:v>44800</c:v>
                </c:pt>
                <c:pt idx="89601">
                  <c:v>44800.5</c:v>
                </c:pt>
                <c:pt idx="89602">
                  <c:v>44801</c:v>
                </c:pt>
                <c:pt idx="89603">
                  <c:v>44801.5</c:v>
                </c:pt>
                <c:pt idx="89604">
                  <c:v>44802</c:v>
                </c:pt>
                <c:pt idx="89605">
                  <c:v>44802.5</c:v>
                </c:pt>
                <c:pt idx="89606">
                  <c:v>44803</c:v>
                </c:pt>
                <c:pt idx="89607">
                  <c:v>44803.5</c:v>
                </c:pt>
                <c:pt idx="89608">
                  <c:v>44804</c:v>
                </c:pt>
                <c:pt idx="89609">
                  <c:v>44804.5</c:v>
                </c:pt>
                <c:pt idx="89610">
                  <c:v>44805</c:v>
                </c:pt>
                <c:pt idx="89611">
                  <c:v>44805.5</c:v>
                </c:pt>
                <c:pt idx="89612">
                  <c:v>44806</c:v>
                </c:pt>
                <c:pt idx="89613">
                  <c:v>44806.5</c:v>
                </c:pt>
                <c:pt idx="89614">
                  <c:v>44807</c:v>
                </c:pt>
                <c:pt idx="89615">
                  <c:v>44807.5</c:v>
                </c:pt>
                <c:pt idx="89616">
                  <c:v>44808</c:v>
                </c:pt>
                <c:pt idx="89617">
                  <c:v>44808.5</c:v>
                </c:pt>
                <c:pt idx="89618">
                  <c:v>44809</c:v>
                </c:pt>
                <c:pt idx="89619">
                  <c:v>44809.5</c:v>
                </c:pt>
                <c:pt idx="89620">
                  <c:v>44810</c:v>
                </c:pt>
                <c:pt idx="89621">
                  <c:v>44810.5</c:v>
                </c:pt>
                <c:pt idx="89622">
                  <c:v>44811</c:v>
                </c:pt>
                <c:pt idx="89623">
                  <c:v>44811.5</c:v>
                </c:pt>
                <c:pt idx="89624">
                  <c:v>44812</c:v>
                </c:pt>
                <c:pt idx="89625">
                  <c:v>44812.5</c:v>
                </c:pt>
                <c:pt idx="89626">
                  <c:v>44813</c:v>
                </c:pt>
                <c:pt idx="89627">
                  <c:v>44813.5</c:v>
                </c:pt>
                <c:pt idx="89628">
                  <c:v>44814</c:v>
                </c:pt>
                <c:pt idx="89629">
                  <c:v>44814.5</c:v>
                </c:pt>
                <c:pt idx="89630">
                  <c:v>44815</c:v>
                </c:pt>
                <c:pt idx="89631">
                  <c:v>44815.5</c:v>
                </c:pt>
                <c:pt idx="89632">
                  <c:v>44816</c:v>
                </c:pt>
                <c:pt idx="89633">
                  <c:v>44816.5</c:v>
                </c:pt>
                <c:pt idx="89634">
                  <c:v>44817</c:v>
                </c:pt>
                <c:pt idx="89635">
                  <c:v>44817.5</c:v>
                </c:pt>
                <c:pt idx="89636">
                  <c:v>44818</c:v>
                </c:pt>
                <c:pt idx="89637">
                  <c:v>44818.5</c:v>
                </c:pt>
                <c:pt idx="89638">
                  <c:v>44819</c:v>
                </c:pt>
                <c:pt idx="89639">
                  <c:v>44819.5</c:v>
                </c:pt>
                <c:pt idx="89640">
                  <c:v>44820</c:v>
                </c:pt>
                <c:pt idx="89641">
                  <c:v>44820.5</c:v>
                </c:pt>
                <c:pt idx="89642">
                  <c:v>44821</c:v>
                </c:pt>
                <c:pt idx="89643">
                  <c:v>44821.5</c:v>
                </c:pt>
                <c:pt idx="89644">
                  <c:v>44822</c:v>
                </c:pt>
                <c:pt idx="89645">
                  <c:v>44822.5</c:v>
                </c:pt>
                <c:pt idx="89646">
                  <c:v>44823</c:v>
                </c:pt>
                <c:pt idx="89647">
                  <c:v>44823.5</c:v>
                </c:pt>
                <c:pt idx="89648">
                  <c:v>44824</c:v>
                </c:pt>
                <c:pt idx="89649">
                  <c:v>44824.5</c:v>
                </c:pt>
                <c:pt idx="89650">
                  <c:v>44825</c:v>
                </c:pt>
                <c:pt idx="89651">
                  <c:v>44825.5</c:v>
                </c:pt>
                <c:pt idx="89652">
                  <c:v>44826</c:v>
                </c:pt>
                <c:pt idx="89653">
                  <c:v>44826.5</c:v>
                </c:pt>
                <c:pt idx="89654">
                  <c:v>44827</c:v>
                </c:pt>
                <c:pt idx="89655">
                  <c:v>44827.5</c:v>
                </c:pt>
                <c:pt idx="89656">
                  <c:v>44828</c:v>
                </c:pt>
                <c:pt idx="89657">
                  <c:v>44828.5</c:v>
                </c:pt>
                <c:pt idx="89658">
                  <c:v>44829</c:v>
                </c:pt>
                <c:pt idx="89659">
                  <c:v>44829.5</c:v>
                </c:pt>
                <c:pt idx="89660">
                  <c:v>44830</c:v>
                </c:pt>
                <c:pt idx="89661">
                  <c:v>44830.5</c:v>
                </c:pt>
                <c:pt idx="89662">
                  <c:v>44831</c:v>
                </c:pt>
                <c:pt idx="89663">
                  <c:v>44831.5</c:v>
                </c:pt>
                <c:pt idx="89664">
                  <c:v>44832</c:v>
                </c:pt>
                <c:pt idx="89665">
                  <c:v>44832.5</c:v>
                </c:pt>
                <c:pt idx="89666">
                  <c:v>44833</c:v>
                </c:pt>
                <c:pt idx="89667">
                  <c:v>44833.5</c:v>
                </c:pt>
                <c:pt idx="89668">
                  <c:v>44834</c:v>
                </c:pt>
                <c:pt idx="89669">
                  <c:v>44834.5</c:v>
                </c:pt>
                <c:pt idx="89670">
                  <c:v>44835</c:v>
                </c:pt>
                <c:pt idx="89671">
                  <c:v>44835.5</c:v>
                </c:pt>
                <c:pt idx="89672">
                  <c:v>44836</c:v>
                </c:pt>
                <c:pt idx="89673">
                  <c:v>44836.5</c:v>
                </c:pt>
                <c:pt idx="89674">
                  <c:v>44837</c:v>
                </c:pt>
                <c:pt idx="89675">
                  <c:v>44837.5</c:v>
                </c:pt>
                <c:pt idx="89676">
                  <c:v>44838</c:v>
                </c:pt>
                <c:pt idx="89677">
                  <c:v>44838.5</c:v>
                </c:pt>
                <c:pt idx="89678">
                  <c:v>44839</c:v>
                </c:pt>
                <c:pt idx="89679">
                  <c:v>44839.5</c:v>
                </c:pt>
                <c:pt idx="89680">
                  <c:v>44840</c:v>
                </c:pt>
                <c:pt idx="89681">
                  <c:v>44840.5</c:v>
                </c:pt>
                <c:pt idx="89682">
                  <c:v>44841</c:v>
                </c:pt>
                <c:pt idx="89683">
                  <c:v>44841.5</c:v>
                </c:pt>
                <c:pt idx="89684">
                  <c:v>44842</c:v>
                </c:pt>
                <c:pt idx="89685">
                  <c:v>44842.5</c:v>
                </c:pt>
                <c:pt idx="89686">
                  <c:v>44843</c:v>
                </c:pt>
                <c:pt idx="89687">
                  <c:v>44843.5</c:v>
                </c:pt>
                <c:pt idx="89688">
                  <c:v>44844</c:v>
                </c:pt>
                <c:pt idx="89689">
                  <c:v>44844.5</c:v>
                </c:pt>
                <c:pt idx="89690">
                  <c:v>44845</c:v>
                </c:pt>
                <c:pt idx="89691">
                  <c:v>44845.5</c:v>
                </c:pt>
                <c:pt idx="89692">
                  <c:v>44846</c:v>
                </c:pt>
                <c:pt idx="89693">
                  <c:v>44846.5</c:v>
                </c:pt>
                <c:pt idx="89694">
                  <c:v>44847</c:v>
                </c:pt>
                <c:pt idx="89695">
                  <c:v>44847.5</c:v>
                </c:pt>
                <c:pt idx="89696">
                  <c:v>44848</c:v>
                </c:pt>
                <c:pt idx="89697">
                  <c:v>44848.5</c:v>
                </c:pt>
                <c:pt idx="89698">
                  <c:v>44849</c:v>
                </c:pt>
                <c:pt idx="89699">
                  <c:v>44849.5</c:v>
                </c:pt>
                <c:pt idx="89700">
                  <c:v>44850</c:v>
                </c:pt>
                <c:pt idx="89701">
                  <c:v>44850.5</c:v>
                </c:pt>
                <c:pt idx="89702">
                  <c:v>44851</c:v>
                </c:pt>
                <c:pt idx="89703">
                  <c:v>44851.5</c:v>
                </c:pt>
                <c:pt idx="89704">
                  <c:v>44852</c:v>
                </c:pt>
                <c:pt idx="89705">
                  <c:v>44852.5</c:v>
                </c:pt>
                <c:pt idx="89706">
                  <c:v>44853</c:v>
                </c:pt>
                <c:pt idx="89707">
                  <c:v>44853.5</c:v>
                </c:pt>
                <c:pt idx="89708">
                  <c:v>44854</c:v>
                </c:pt>
                <c:pt idx="89709">
                  <c:v>44854.5</c:v>
                </c:pt>
                <c:pt idx="89710">
                  <c:v>44855</c:v>
                </c:pt>
                <c:pt idx="89711">
                  <c:v>44855.5</c:v>
                </c:pt>
                <c:pt idx="89712">
                  <c:v>44856</c:v>
                </c:pt>
                <c:pt idx="89713">
                  <c:v>44856.5</c:v>
                </c:pt>
                <c:pt idx="89714">
                  <c:v>44857</c:v>
                </c:pt>
                <c:pt idx="89715">
                  <c:v>44857.5</c:v>
                </c:pt>
                <c:pt idx="89716">
                  <c:v>44858</c:v>
                </c:pt>
                <c:pt idx="89717">
                  <c:v>44858.5</c:v>
                </c:pt>
                <c:pt idx="89718">
                  <c:v>44859</c:v>
                </c:pt>
                <c:pt idx="89719">
                  <c:v>44859.5</c:v>
                </c:pt>
                <c:pt idx="89720">
                  <c:v>44860</c:v>
                </c:pt>
                <c:pt idx="89721">
                  <c:v>44860.5</c:v>
                </c:pt>
                <c:pt idx="89722">
                  <c:v>44861</c:v>
                </c:pt>
                <c:pt idx="89723">
                  <c:v>44861.5</c:v>
                </c:pt>
                <c:pt idx="89724">
                  <c:v>44862</c:v>
                </c:pt>
                <c:pt idx="89725">
                  <c:v>44862.5</c:v>
                </c:pt>
                <c:pt idx="89726">
                  <c:v>44863</c:v>
                </c:pt>
                <c:pt idx="89727">
                  <c:v>44863.5</c:v>
                </c:pt>
                <c:pt idx="89728">
                  <c:v>44864</c:v>
                </c:pt>
                <c:pt idx="89729">
                  <c:v>44864.5</c:v>
                </c:pt>
                <c:pt idx="89730">
                  <c:v>44865</c:v>
                </c:pt>
                <c:pt idx="89731">
                  <c:v>44865.5</c:v>
                </c:pt>
                <c:pt idx="89732">
                  <c:v>44866</c:v>
                </c:pt>
                <c:pt idx="89733">
                  <c:v>44866.5</c:v>
                </c:pt>
                <c:pt idx="89734">
                  <c:v>44867</c:v>
                </c:pt>
                <c:pt idx="89735">
                  <c:v>44867.5</c:v>
                </c:pt>
                <c:pt idx="89736">
                  <c:v>44868</c:v>
                </c:pt>
                <c:pt idx="89737">
                  <c:v>44868.5</c:v>
                </c:pt>
                <c:pt idx="89738">
                  <c:v>44869</c:v>
                </c:pt>
                <c:pt idx="89739">
                  <c:v>44869.5</c:v>
                </c:pt>
                <c:pt idx="89740">
                  <c:v>44870</c:v>
                </c:pt>
                <c:pt idx="89741">
                  <c:v>44870.5</c:v>
                </c:pt>
                <c:pt idx="89742">
                  <c:v>44871</c:v>
                </c:pt>
                <c:pt idx="89743">
                  <c:v>44871.5</c:v>
                </c:pt>
                <c:pt idx="89744">
                  <c:v>44872</c:v>
                </c:pt>
                <c:pt idx="89745">
                  <c:v>44872.5</c:v>
                </c:pt>
                <c:pt idx="89746">
                  <c:v>44873</c:v>
                </c:pt>
                <c:pt idx="89747">
                  <c:v>44873.5</c:v>
                </c:pt>
                <c:pt idx="89748">
                  <c:v>44874</c:v>
                </c:pt>
                <c:pt idx="89749">
                  <c:v>44874.5</c:v>
                </c:pt>
                <c:pt idx="89750">
                  <c:v>44875</c:v>
                </c:pt>
                <c:pt idx="89751">
                  <c:v>44875.5</c:v>
                </c:pt>
                <c:pt idx="89752">
                  <c:v>44876</c:v>
                </c:pt>
                <c:pt idx="89753">
                  <c:v>44876.5</c:v>
                </c:pt>
                <c:pt idx="89754">
                  <c:v>44877</c:v>
                </c:pt>
                <c:pt idx="89755">
                  <c:v>44877.5</c:v>
                </c:pt>
                <c:pt idx="89756">
                  <c:v>44878</c:v>
                </c:pt>
                <c:pt idx="89757">
                  <c:v>44878.5</c:v>
                </c:pt>
                <c:pt idx="89758">
                  <c:v>44879</c:v>
                </c:pt>
                <c:pt idx="89759">
                  <c:v>44879.5</c:v>
                </c:pt>
                <c:pt idx="89760">
                  <c:v>44880</c:v>
                </c:pt>
                <c:pt idx="89761">
                  <c:v>44880.5</c:v>
                </c:pt>
                <c:pt idx="89762">
                  <c:v>44881</c:v>
                </c:pt>
                <c:pt idx="89763">
                  <c:v>44881.5</c:v>
                </c:pt>
                <c:pt idx="89764">
                  <c:v>44882</c:v>
                </c:pt>
                <c:pt idx="89765">
                  <c:v>44882.5</c:v>
                </c:pt>
                <c:pt idx="89766">
                  <c:v>44883</c:v>
                </c:pt>
                <c:pt idx="89767">
                  <c:v>44883.5</c:v>
                </c:pt>
                <c:pt idx="89768">
                  <c:v>44884</c:v>
                </c:pt>
                <c:pt idx="89769">
                  <c:v>44884.5</c:v>
                </c:pt>
                <c:pt idx="89770">
                  <c:v>44885</c:v>
                </c:pt>
                <c:pt idx="89771">
                  <c:v>44885.5</c:v>
                </c:pt>
                <c:pt idx="89772">
                  <c:v>44886</c:v>
                </c:pt>
                <c:pt idx="89773">
                  <c:v>44886.5</c:v>
                </c:pt>
                <c:pt idx="89774">
                  <c:v>44887</c:v>
                </c:pt>
                <c:pt idx="89775">
                  <c:v>44887.5</c:v>
                </c:pt>
                <c:pt idx="89776">
                  <c:v>44888</c:v>
                </c:pt>
                <c:pt idx="89777">
                  <c:v>44888.5</c:v>
                </c:pt>
                <c:pt idx="89778">
                  <c:v>44889</c:v>
                </c:pt>
                <c:pt idx="89779">
                  <c:v>44889.5</c:v>
                </c:pt>
                <c:pt idx="89780">
                  <c:v>44890</c:v>
                </c:pt>
                <c:pt idx="89781">
                  <c:v>44890.5</c:v>
                </c:pt>
                <c:pt idx="89782">
                  <c:v>44891</c:v>
                </c:pt>
                <c:pt idx="89783">
                  <c:v>44891.5</c:v>
                </c:pt>
                <c:pt idx="89784">
                  <c:v>44892</c:v>
                </c:pt>
                <c:pt idx="89785">
                  <c:v>44892.5</c:v>
                </c:pt>
                <c:pt idx="89786">
                  <c:v>44893</c:v>
                </c:pt>
                <c:pt idx="89787">
                  <c:v>44893.5</c:v>
                </c:pt>
                <c:pt idx="89788">
                  <c:v>44894</c:v>
                </c:pt>
                <c:pt idx="89789">
                  <c:v>44894.5</c:v>
                </c:pt>
                <c:pt idx="89790">
                  <c:v>44895</c:v>
                </c:pt>
                <c:pt idx="89791">
                  <c:v>44895.5</c:v>
                </c:pt>
                <c:pt idx="89792">
                  <c:v>44896</c:v>
                </c:pt>
                <c:pt idx="89793">
                  <c:v>44896.5</c:v>
                </c:pt>
                <c:pt idx="89794">
                  <c:v>44897</c:v>
                </c:pt>
                <c:pt idx="89795">
                  <c:v>44897.5</c:v>
                </c:pt>
                <c:pt idx="89796">
                  <c:v>44898</c:v>
                </c:pt>
                <c:pt idx="89797">
                  <c:v>44898.5</c:v>
                </c:pt>
                <c:pt idx="89798">
                  <c:v>44899</c:v>
                </c:pt>
                <c:pt idx="89799">
                  <c:v>44899.5</c:v>
                </c:pt>
                <c:pt idx="89800">
                  <c:v>44900</c:v>
                </c:pt>
                <c:pt idx="89801">
                  <c:v>44900.5</c:v>
                </c:pt>
                <c:pt idx="89802">
                  <c:v>44901</c:v>
                </c:pt>
                <c:pt idx="89803">
                  <c:v>44901.5</c:v>
                </c:pt>
                <c:pt idx="89804">
                  <c:v>44902</c:v>
                </c:pt>
                <c:pt idx="89805">
                  <c:v>44902.5</c:v>
                </c:pt>
                <c:pt idx="89806">
                  <c:v>44903</c:v>
                </c:pt>
                <c:pt idx="89807">
                  <c:v>44903.5</c:v>
                </c:pt>
                <c:pt idx="89808">
                  <c:v>44904</c:v>
                </c:pt>
                <c:pt idx="89809">
                  <c:v>44904.5</c:v>
                </c:pt>
                <c:pt idx="89810">
                  <c:v>44905</c:v>
                </c:pt>
                <c:pt idx="89811">
                  <c:v>44905.5</c:v>
                </c:pt>
                <c:pt idx="89812">
                  <c:v>44906</c:v>
                </c:pt>
                <c:pt idx="89813">
                  <c:v>44906.5</c:v>
                </c:pt>
                <c:pt idx="89814">
                  <c:v>44907</c:v>
                </c:pt>
                <c:pt idx="89815">
                  <c:v>44907.5</c:v>
                </c:pt>
                <c:pt idx="89816">
                  <c:v>44908</c:v>
                </c:pt>
                <c:pt idx="89817">
                  <c:v>44908.5</c:v>
                </c:pt>
                <c:pt idx="89818">
                  <c:v>44909</c:v>
                </c:pt>
                <c:pt idx="89819">
                  <c:v>44909.5</c:v>
                </c:pt>
                <c:pt idx="89820">
                  <c:v>44910</c:v>
                </c:pt>
                <c:pt idx="89821">
                  <c:v>44910.5</c:v>
                </c:pt>
                <c:pt idx="89822">
                  <c:v>44911</c:v>
                </c:pt>
                <c:pt idx="89823">
                  <c:v>44911.5</c:v>
                </c:pt>
                <c:pt idx="89824">
                  <c:v>44912</c:v>
                </c:pt>
                <c:pt idx="89825">
                  <c:v>44912.5</c:v>
                </c:pt>
                <c:pt idx="89826">
                  <c:v>44913</c:v>
                </c:pt>
                <c:pt idx="89827">
                  <c:v>44913.5</c:v>
                </c:pt>
                <c:pt idx="89828">
                  <c:v>44914</c:v>
                </c:pt>
                <c:pt idx="89829">
                  <c:v>44914.5</c:v>
                </c:pt>
                <c:pt idx="89830">
                  <c:v>44915</c:v>
                </c:pt>
                <c:pt idx="89831">
                  <c:v>44915.5</c:v>
                </c:pt>
                <c:pt idx="89832">
                  <c:v>44916</c:v>
                </c:pt>
                <c:pt idx="89833">
                  <c:v>44916.5</c:v>
                </c:pt>
                <c:pt idx="89834">
                  <c:v>44917</c:v>
                </c:pt>
                <c:pt idx="89835">
                  <c:v>44917.5</c:v>
                </c:pt>
                <c:pt idx="89836">
                  <c:v>44918</c:v>
                </c:pt>
                <c:pt idx="89837">
                  <c:v>44918.5</c:v>
                </c:pt>
                <c:pt idx="89838">
                  <c:v>44919</c:v>
                </c:pt>
                <c:pt idx="89839">
                  <c:v>44919.5</c:v>
                </c:pt>
                <c:pt idx="89840">
                  <c:v>44920</c:v>
                </c:pt>
                <c:pt idx="89841">
                  <c:v>44920.5</c:v>
                </c:pt>
                <c:pt idx="89842">
                  <c:v>44921</c:v>
                </c:pt>
                <c:pt idx="89843">
                  <c:v>44921.5</c:v>
                </c:pt>
                <c:pt idx="89844">
                  <c:v>44922</c:v>
                </c:pt>
                <c:pt idx="89845">
                  <c:v>44922.5</c:v>
                </c:pt>
                <c:pt idx="89846">
                  <c:v>44923</c:v>
                </c:pt>
                <c:pt idx="89847">
                  <c:v>44923.5</c:v>
                </c:pt>
                <c:pt idx="89848">
                  <c:v>44924</c:v>
                </c:pt>
                <c:pt idx="89849">
                  <c:v>44924.5</c:v>
                </c:pt>
                <c:pt idx="89850">
                  <c:v>44925</c:v>
                </c:pt>
                <c:pt idx="89851">
                  <c:v>44925.5</c:v>
                </c:pt>
                <c:pt idx="89852">
                  <c:v>44926</c:v>
                </c:pt>
                <c:pt idx="89853">
                  <c:v>44926.5</c:v>
                </c:pt>
                <c:pt idx="89854">
                  <c:v>44927</c:v>
                </c:pt>
                <c:pt idx="89855">
                  <c:v>44927.5</c:v>
                </c:pt>
                <c:pt idx="89856">
                  <c:v>44928</c:v>
                </c:pt>
                <c:pt idx="89857">
                  <c:v>44928.5</c:v>
                </c:pt>
                <c:pt idx="89858">
                  <c:v>44929</c:v>
                </c:pt>
                <c:pt idx="89859">
                  <c:v>44929.5</c:v>
                </c:pt>
                <c:pt idx="89860">
                  <c:v>44930</c:v>
                </c:pt>
                <c:pt idx="89861">
                  <c:v>44930.5</c:v>
                </c:pt>
                <c:pt idx="89862">
                  <c:v>44931</c:v>
                </c:pt>
                <c:pt idx="89863">
                  <c:v>44931.5</c:v>
                </c:pt>
                <c:pt idx="89864">
                  <c:v>44932</c:v>
                </c:pt>
                <c:pt idx="89865">
                  <c:v>44932.5</c:v>
                </c:pt>
                <c:pt idx="89866">
                  <c:v>44933</c:v>
                </c:pt>
                <c:pt idx="89867">
                  <c:v>44933.5</c:v>
                </c:pt>
                <c:pt idx="89868">
                  <c:v>44934</c:v>
                </c:pt>
                <c:pt idx="89869">
                  <c:v>44934.5</c:v>
                </c:pt>
                <c:pt idx="89870">
                  <c:v>44935</c:v>
                </c:pt>
                <c:pt idx="89871">
                  <c:v>44935.5</c:v>
                </c:pt>
                <c:pt idx="89872">
                  <c:v>44936</c:v>
                </c:pt>
                <c:pt idx="89873">
                  <c:v>44936.5</c:v>
                </c:pt>
                <c:pt idx="89874">
                  <c:v>44937</c:v>
                </c:pt>
                <c:pt idx="89875">
                  <c:v>44937.5</c:v>
                </c:pt>
                <c:pt idx="89876">
                  <c:v>44938</c:v>
                </c:pt>
                <c:pt idx="89877">
                  <c:v>44938.5</c:v>
                </c:pt>
                <c:pt idx="89878">
                  <c:v>44939</c:v>
                </c:pt>
                <c:pt idx="89879">
                  <c:v>44939.5</c:v>
                </c:pt>
                <c:pt idx="89880">
                  <c:v>44940</c:v>
                </c:pt>
                <c:pt idx="89881">
                  <c:v>44940.5</c:v>
                </c:pt>
                <c:pt idx="89882">
                  <c:v>44941</c:v>
                </c:pt>
                <c:pt idx="89883">
                  <c:v>44941.5</c:v>
                </c:pt>
                <c:pt idx="89884">
                  <c:v>44942</c:v>
                </c:pt>
                <c:pt idx="89885">
                  <c:v>44942.5</c:v>
                </c:pt>
                <c:pt idx="89886">
                  <c:v>44943</c:v>
                </c:pt>
                <c:pt idx="89887">
                  <c:v>44943.5</c:v>
                </c:pt>
                <c:pt idx="89888">
                  <c:v>44944</c:v>
                </c:pt>
                <c:pt idx="89889">
                  <c:v>44944.5</c:v>
                </c:pt>
                <c:pt idx="89890">
                  <c:v>44945</c:v>
                </c:pt>
                <c:pt idx="89891">
                  <c:v>44945.5</c:v>
                </c:pt>
                <c:pt idx="89892">
                  <c:v>44946</c:v>
                </c:pt>
                <c:pt idx="89893">
                  <c:v>44946.5</c:v>
                </c:pt>
                <c:pt idx="89894">
                  <c:v>44947</c:v>
                </c:pt>
                <c:pt idx="89895">
                  <c:v>44947.5</c:v>
                </c:pt>
                <c:pt idx="89896">
                  <c:v>44948</c:v>
                </c:pt>
                <c:pt idx="89897">
                  <c:v>44948.5</c:v>
                </c:pt>
                <c:pt idx="89898">
                  <c:v>44949</c:v>
                </c:pt>
                <c:pt idx="89899">
                  <c:v>44949.5</c:v>
                </c:pt>
                <c:pt idx="89900">
                  <c:v>44950</c:v>
                </c:pt>
                <c:pt idx="89901">
                  <c:v>44950.5</c:v>
                </c:pt>
                <c:pt idx="89902">
                  <c:v>44951</c:v>
                </c:pt>
                <c:pt idx="89903">
                  <c:v>44951.5</c:v>
                </c:pt>
                <c:pt idx="89904">
                  <c:v>44952</c:v>
                </c:pt>
                <c:pt idx="89905">
                  <c:v>44952.5</c:v>
                </c:pt>
                <c:pt idx="89906">
                  <c:v>44953</c:v>
                </c:pt>
                <c:pt idx="89907">
                  <c:v>44953.5</c:v>
                </c:pt>
                <c:pt idx="89908">
                  <c:v>44954</c:v>
                </c:pt>
                <c:pt idx="89909">
                  <c:v>44954.5</c:v>
                </c:pt>
                <c:pt idx="89910">
                  <c:v>44955</c:v>
                </c:pt>
                <c:pt idx="89911">
                  <c:v>44955.5</c:v>
                </c:pt>
                <c:pt idx="89912">
                  <c:v>44956</c:v>
                </c:pt>
                <c:pt idx="89913">
                  <c:v>44956.5</c:v>
                </c:pt>
                <c:pt idx="89914">
                  <c:v>44957</c:v>
                </c:pt>
                <c:pt idx="89915">
                  <c:v>44957.5</c:v>
                </c:pt>
                <c:pt idx="89916">
                  <c:v>44958</c:v>
                </c:pt>
                <c:pt idx="89917">
                  <c:v>44958.5</c:v>
                </c:pt>
                <c:pt idx="89918">
                  <c:v>44959</c:v>
                </c:pt>
                <c:pt idx="89919">
                  <c:v>44959.5</c:v>
                </c:pt>
                <c:pt idx="89920">
                  <c:v>44960</c:v>
                </c:pt>
                <c:pt idx="89921">
                  <c:v>44960.5</c:v>
                </c:pt>
                <c:pt idx="89922">
                  <c:v>44961</c:v>
                </c:pt>
                <c:pt idx="89923">
                  <c:v>44961.5</c:v>
                </c:pt>
                <c:pt idx="89924">
                  <c:v>44962</c:v>
                </c:pt>
                <c:pt idx="89925">
                  <c:v>44962.5</c:v>
                </c:pt>
                <c:pt idx="89926">
                  <c:v>44963</c:v>
                </c:pt>
                <c:pt idx="89927">
                  <c:v>44963.5</c:v>
                </c:pt>
                <c:pt idx="89928">
                  <c:v>44964</c:v>
                </c:pt>
                <c:pt idx="89929">
                  <c:v>44964.5</c:v>
                </c:pt>
                <c:pt idx="89930">
                  <c:v>44965</c:v>
                </c:pt>
                <c:pt idx="89931">
                  <c:v>44965.5</c:v>
                </c:pt>
                <c:pt idx="89932">
                  <c:v>44966</c:v>
                </c:pt>
                <c:pt idx="89933">
                  <c:v>44966.5</c:v>
                </c:pt>
                <c:pt idx="89934">
                  <c:v>44967</c:v>
                </c:pt>
                <c:pt idx="89935">
                  <c:v>44967.5</c:v>
                </c:pt>
                <c:pt idx="89936">
                  <c:v>44968</c:v>
                </c:pt>
                <c:pt idx="89937">
                  <c:v>44968.5</c:v>
                </c:pt>
                <c:pt idx="89938">
                  <c:v>44969</c:v>
                </c:pt>
                <c:pt idx="89939">
                  <c:v>44969.5</c:v>
                </c:pt>
                <c:pt idx="89940">
                  <c:v>44970</c:v>
                </c:pt>
                <c:pt idx="89941">
                  <c:v>44970.5</c:v>
                </c:pt>
                <c:pt idx="89942">
                  <c:v>44971</c:v>
                </c:pt>
                <c:pt idx="89943">
                  <c:v>44971.5</c:v>
                </c:pt>
                <c:pt idx="89944">
                  <c:v>44972</c:v>
                </c:pt>
                <c:pt idx="89945">
                  <c:v>44972.5</c:v>
                </c:pt>
                <c:pt idx="89946">
                  <c:v>44973</c:v>
                </c:pt>
                <c:pt idx="89947">
                  <c:v>44973.5</c:v>
                </c:pt>
                <c:pt idx="89948">
                  <c:v>44974</c:v>
                </c:pt>
                <c:pt idx="89949">
                  <c:v>44974.5</c:v>
                </c:pt>
                <c:pt idx="89950">
                  <c:v>44975</c:v>
                </c:pt>
                <c:pt idx="89951">
                  <c:v>44975.5</c:v>
                </c:pt>
                <c:pt idx="89952">
                  <c:v>44976</c:v>
                </c:pt>
                <c:pt idx="89953">
                  <c:v>44976.5</c:v>
                </c:pt>
                <c:pt idx="89954">
                  <c:v>44977</c:v>
                </c:pt>
                <c:pt idx="89955">
                  <c:v>44977.5</c:v>
                </c:pt>
                <c:pt idx="89956">
                  <c:v>44978</c:v>
                </c:pt>
                <c:pt idx="89957">
                  <c:v>44978.5</c:v>
                </c:pt>
                <c:pt idx="89958">
                  <c:v>44979</c:v>
                </c:pt>
                <c:pt idx="89959">
                  <c:v>44979.5</c:v>
                </c:pt>
                <c:pt idx="89960">
                  <c:v>44980</c:v>
                </c:pt>
                <c:pt idx="89961">
                  <c:v>44980.5</c:v>
                </c:pt>
                <c:pt idx="89962">
                  <c:v>44981</c:v>
                </c:pt>
                <c:pt idx="89963">
                  <c:v>44981.5</c:v>
                </c:pt>
                <c:pt idx="89964">
                  <c:v>44982</c:v>
                </c:pt>
                <c:pt idx="89965">
                  <c:v>44982.5</c:v>
                </c:pt>
                <c:pt idx="89966">
                  <c:v>44983</c:v>
                </c:pt>
                <c:pt idx="89967">
                  <c:v>44983.5</c:v>
                </c:pt>
                <c:pt idx="89968">
                  <c:v>44984</c:v>
                </c:pt>
                <c:pt idx="89969">
                  <c:v>44984.5</c:v>
                </c:pt>
                <c:pt idx="89970">
                  <c:v>44985</c:v>
                </c:pt>
                <c:pt idx="89971">
                  <c:v>44985.5</c:v>
                </c:pt>
                <c:pt idx="89972">
                  <c:v>44986</c:v>
                </c:pt>
                <c:pt idx="89973">
                  <c:v>44986.5</c:v>
                </c:pt>
                <c:pt idx="89974">
                  <c:v>44987</c:v>
                </c:pt>
                <c:pt idx="89975">
                  <c:v>44987.5</c:v>
                </c:pt>
                <c:pt idx="89976">
                  <c:v>44988</c:v>
                </c:pt>
                <c:pt idx="89977">
                  <c:v>44988.5</c:v>
                </c:pt>
                <c:pt idx="89978">
                  <c:v>44989</c:v>
                </c:pt>
                <c:pt idx="89979">
                  <c:v>44989.5</c:v>
                </c:pt>
                <c:pt idx="89980">
                  <c:v>44990</c:v>
                </c:pt>
                <c:pt idx="89981">
                  <c:v>44990.5</c:v>
                </c:pt>
                <c:pt idx="89982">
                  <c:v>44991</c:v>
                </c:pt>
                <c:pt idx="89983">
                  <c:v>44991.5</c:v>
                </c:pt>
                <c:pt idx="89984">
                  <c:v>44992</c:v>
                </c:pt>
                <c:pt idx="89985">
                  <c:v>44992.5</c:v>
                </c:pt>
                <c:pt idx="89986">
                  <c:v>44993</c:v>
                </c:pt>
                <c:pt idx="89987">
                  <c:v>44993.5</c:v>
                </c:pt>
                <c:pt idx="89988">
                  <c:v>44994</c:v>
                </c:pt>
                <c:pt idx="89989">
                  <c:v>44994.5</c:v>
                </c:pt>
                <c:pt idx="89990">
                  <c:v>44995</c:v>
                </c:pt>
                <c:pt idx="89991">
                  <c:v>44995.5</c:v>
                </c:pt>
                <c:pt idx="89992">
                  <c:v>44996</c:v>
                </c:pt>
                <c:pt idx="89993">
                  <c:v>44996.5</c:v>
                </c:pt>
                <c:pt idx="89994">
                  <c:v>44997</c:v>
                </c:pt>
                <c:pt idx="89995">
                  <c:v>44997.5</c:v>
                </c:pt>
                <c:pt idx="89996">
                  <c:v>44998</c:v>
                </c:pt>
                <c:pt idx="89997">
                  <c:v>44998.5</c:v>
                </c:pt>
                <c:pt idx="89998">
                  <c:v>44999</c:v>
                </c:pt>
                <c:pt idx="89999">
                  <c:v>44999.5</c:v>
                </c:pt>
                <c:pt idx="90000">
                  <c:v>45000</c:v>
                </c:pt>
                <c:pt idx="90001">
                  <c:v>45000.5</c:v>
                </c:pt>
                <c:pt idx="90002">
                  <c:v>45001</c:v>
                </c:pt>
                <c:pt idx="90003">
                  <c:v>45001.5</c:v>
                </c:pt>
                <c:pt idx="90004">
                  <c:v>45002</c:v>
                </c:pt>
                <c:pt idx="90005">
                  <c:v>45002.5</c:v>
                </c:pt>
                <c:pt idx="90006">
                  <c:v>45003</c:v>
                </c:pt>
                <c:pt idx="90007">
                  <c:v>45003.5</c:v>
                </c:pt>
                <c:pt idx="90008">
                  <c:v>45004</c:v>
                </c:pt>
                <c:pt idx="90009">
                  <c:v>45004.5</c:v>
                </c:pt>
                <c:pt idx="90010">
                  <c:v>45005</c:v>
                </c:pt>
                <c:pt idx="90011">
                  <c:v>45005.5</c:v>
                </c:pt>
                <c:pt idx="90012">
                  <c:v>45006</c:v>
                </c:pt>
                <c:pt idx="90013">
                  <c:v>45006.5</c:v>
                </c:pt>
                <c:pt idx="90014">
                  <c:v>45007</c:v>
                </c:pt>
                <c:pt idx="90015">
                  <c:v>45007.5</c:v>
                </c:pt>
                <c:pt idx="90016">
                  <c:v>45008</c:v>
                </c:pt>
                <c:pt idx="90017">
                  <c:v>45008.5</c:v>
                </c:pt>
                <c:pt idx="90018">
                  <c:v>45009</c:v>
                </c:pt>
                <c:pt idx="90019">
                  <c:v>45009.5</c:v>
                </c:pt>
                <c:pt idx="90020">
                  <c:v>45010</c:v>
                </c:pt>
                <c:pt idx="90021">
                  <c:v>45010.5</c:v>
                </c:pt>
                <c:pt idx="90022">
                  <c:v>45011</c:v>
                </c:pt>
                <c:pt idx="90023">
                  <c:v>45011.5</c:v>
                </c:pt>
                <c:pt idx="90024">
                  <c:v>45012</c:v>
                </c:pt>
                <c:pt idx="90025">
                  <c:v>45012.5</c:v>
                </c:pt>
                <c:pt idx="90026">
                  <c:v>45013</c:v>
                </c:pt>
                <c:pt idx="90027">
                  <c:v>45013.5</c:v>
                </c:pt>
                <c:pt idx="90028">
                  <c:v>45014</c:v>
                </c:pt>
                <c:pt idx="90029">
                  <c:v>45014.5</c:v>
                </c:pt>
                <c:pt idx="90030">
                  <c:v>45015</c:v>
                </c:pt>
                <c:pt idx="90031">
                  <c:v>45015.5</c:v>
                </c:pt>
                <c:pt idx="90032">
                  <c:v>45016</c:v>
                </c:pt>
                <c:pt idx="90033">
                  <c:v>45016.5</c:v>
                </c:pt>
                <c:pt idx="90034">
                  <c:v>45017</c:v>
                </c:pt>
                <c:pt idx="90035">
                  <c:v>45017.5</c:v>
                </c:pt>
                <c:pt idx="90036">
                  <c:v>45018</c:v>
                </c:pt>
                <c:pt idx="90037">
                  <c:v>45018.5</c:v>
                </c:pt>
                <c:pt idx="90038">
                  <c:v>45019</c:v>
                </c:pt>
                <c:pt idx="90039">
                  <c:v>45019.5</c:v>
                </c:pt>
                <c:pt idx="90040">
                  <c:v>45020</c:v>
                </c:pt>
                <c:pt idx="90041">
                  <c:v>45020.5</c:v>
                </c:pt>
                <c:pt idx="90042">
                  <c:v>45021</c:v>
                </c:pt>
                <c:pt idx="90043">
                  <c:v>45021.5</c:v>
                </c:pt>
                <c:pt idx="90044">
                  <c:v>45022</c:v>
                </c:pt>
                <c:pt idx="90045">
                  <c:v>45022.5</c:v>
                </c:pt>
                <c:pt idx="90046">
                  <c:v>45023</c:v>
                </c:pt>
                <c:pt idx="90047">
                  <c:v>45023.5</c:v>
                </c:pt>
                <c:pt idx="90048">
                  <c:v>45024</c:v>
                </c:pt>
                <c:pt idx="90049">
                  <c:v>45024.5</c:v>
                </c:pt>
                <c:pt idx="90050">
                  <c:v>45025</c:v>
                </c:pt>
                <c:pt idx="90051">
                  <c:v>45025.5</c:v>
                </c:pt>
                <c:pt idx="90052">
                  <c:v>45026</c:v>
                </c:pt>
                <c:pt idx="90053">
                  <c:v>45026.5</c:v>
                </c:pt>
                <c:pt idx="90054">
                  <c:v>45027</c:v>
                </c:pt>
                <c:pt idx="90055">
                  <c:v>45027.5</c:v>
                </c:pt>
                <c:pt idx="90056">
                  <c:v>45028</c:v>
                </c:pt>
                <c:pt idx="90057">
                  <c:v>45028.5</c:v>
                </c:pt>
                <c:pt idx="90058">
                  <c:v>45029</c:v>
                </c:pt>
                <c:pt idx="90059">
                  <c:v>45029.5</c:v>
                </c:pt>
                <c:pt idx="90060">
                  <c:v>45030</c:v>
                </c:pt>
                <c:pt idx="90061">
                  <c:v>45030.5</c:v>
                </c:pt>
                <c:pt idx="90062">
                  <c:v>45031</c:v>
                </c:pt>
                <c:pt idx="90063">
                  <c:v>45031.5</c:v>
                </c:pt>
                <c:pt idx="90064">
                  <c:v>45032</c:v>
                </c:pt>
                <c:pt idx="90065">
                  <c:v>45032.5</c:v>
                </c:pt>
                <c:pt idx="90066">
                  <c:v>45033</c:v>
                </c:pt>
                <c:pt idx="90067">
                  <c:v>45033.5</c:v>
                </c:pt>
                <c:pt idx="90068">
                  <c:v>45034</c:v>
                </c:pt>
                <c:pt idx="90069">
                  <c:v>45034.5</c:v>
                </c:pt>
                <c:pt idx="90070">
                  <c:v>45035</c:v>
                </c:pt>
                <c:pt idx="90071">
                  <c:v>45035.5</c:v>
                </c:pt>
                <c:pt idx="90072">
                  <c:v>45036</c:v>
                </c:pt>
                <c:pt idx="90073">
                  <c:v>45036.5</c:v>
                </c:pt>
                <c:pt idx="90074">
                  <c:v>45037</c:v>
                </c:pt>
                <c:pt idx="90075">
                  <c:v>45037.5</c:v>
                </c:pt>
                <c:pt idx="90076">
                  <c:v>45038</c:v>
                </c:pt>
                <c:pt idx="90077">
                  <c:v>45038.5</c:v>
                </c:pt>
                <c:pt idx="90078">
                  <c:v>45039</c:v>
                </c:pt>
                <c:pt idx="90079">
                  <c:v>45039.5</c:v>
                </c:pt>
                <c:pt idx="90080">
                  <c:v>45040</c:v>
                </c:pt>
                <c:pt idx="90081">
                  <c:v>45040.5</c:v>
                </c:pt>
                <c:pt idx="90082">
                  <c:v>45041</c:v>
                </c:pt>
                <c:pt idx="90083">
                  <c:v>45041.5</c:v>
                </c:pt>
                <c:pt idx="90084">
                  <c:v>45042</c:v>
                </c:pt>
                <c:pt idx="90085">
                  <c:v>45042.5</c:v>
                </c:pt>
                <c:pt idx="90086">
                  <c:v>45043</c:v>
                </c:pt>
                <c:pt idx="90087">
                  <c:v>45043.5</c:v>
                </c:pt>
                <c:pt idx="90088">
                  <c:v>45044</c:v>
                </c:pt>
                <c:pt idx="90089">
                  <c:v>45044.5</c:v>
                </c:pt>
                <c:pt idx="90090">
                  <c:v>45045</c:v>
                </c:pt>
                <c:pt idx="90091">
                  <c:v>45045.5</c:v>
                </c:pt>
                <c:pt idx="90092">
                  <c:v>45046</c:v>
                </c:pt>
                <c:pt idx="90093">
                  <c:v>45046.5</c:v>
                </c:pt>
                <c:pt idx="90094">
                  <c:v>45047</c:v>
                </c:pt>
                <c:pt idx="90095">
                  <c:v>45047.5</c:v>
                </c:pt>
                <c:pt idx="90096">
                  <c:v>45048</c:v>
                </c:pt>
                <c:pt idx="90097">
                  <c:v>45048.5</c:v>
                </c:pt>
                <c:pt idx="90098">
                  <c:v>45049</c:v>
                </c:pt>
                <c:pt idx="90099">
                  <c:v>45049.5</c:v>
                </c:pt>
                <c:pt idx="90100">
                  <c:v>45050</c:v>
                </c:pt>
                <c:pt idx="90101">
                  <c:v>45050.5</c:v>
                </c:pt>
                <c:pt idx="90102">
                  <c:v>45051</c:v>
                </c:pt>
                <c:pt idx="90103">
                  <c:v>45051.5</c:v>
                </c:pt>
                <c:pt idx="90104">
                  <c:v>45052</c:v>
                </c:pt>
                <c:pt idx="90105">
                  <c:v>45052.5</c:v>
                </c:pt>
                <c:pt idx="90106">
                  <c:v>45053</c:v>
                </c:pt>
                <c:pt idx="90107">
                  <c:v>45053.5</c:v>
                </c:pt>
                <c:pt idx="90108">
                  <c:v>45054</c:v>
                </c:pt>
                <c:pt idx="90109">
                  <c:v>45054.5</c:v>
                </c:pt>
                <c:pt idx="90110">
                  <c:v>45055</c:v>
                </c:pt>
                <c:pt idx="90111">
                  <c:v>45055.5</c:v>
                </c:pt>
                <c:pt idx="90112">
                  <c:v>45056</c:v>
                </c:pt>
                <c:pt idx="90113">
                  <c:v>45056.5</c:v>
                </c:pt>
                <c:pt idx="90114">
                  <c:v>45057</c:v>
                </c:pt>
                <c:pt idx="90115">
                  <c:v>45057.5</c:v>
                </c:pt>
                <c:pt idx="90116">
                  <c:v>45058</c:v>
                </c:pt>
                <c:pt idx="90117">
                  <c:v>45058.5</c:v>
                </c:pt>
                <c:pt idx="90118">
                  <c:v>45059</c:v>
                </c:pt>
                <c:pt idx="90119">
                  <c:v>45059.5</c:v>
                </c:pt>
                <c:pt idx="90120">
                  <c:v>45060</c:v>
                </c:pt>
                <c:pt idx="90121">
                  <c:v>45060.5</c:v>
                </c:pt>
                <c:pt idx="90122">
                  <c:v>45061</c:v>
                </c:pt>
                <c:pt idx="90123">
                  <c:v>45061.5</c:v>
                </c:pt>
                <c:pt idx="90124">
                  <c:v>45062</c:v>
                </c:pt>
                <c:pt idx="90125">
                  <c:v>45062.5</c:v>
                </c:pt>
                <c:pt idx="90126">
                  <c:v>45063</c:v>
                </c:pt>
                <c:pt idx="90127">
                  <c:v>45063.5</c:v>
                </c:pt>
                <c:pt idx="90128">
                  <c:v>45064</c:v>
                </c:pt>
                <c:pt idx="90129">
                  <c:v>45064.5</c:v>
                </c:pt>
                <c:pt idx="90130">
                  <c:v>45065</c:v>
                </c:pt>
                <c:pt idx="90131">
                  <c:v>45065.5</c:v>
                </c:pt>
                <c:pt idx="90132">
                  <c:v>45066</c:v>
                </c:pt>
                <c:pt idx="90133">
                  <c:v>45066.5</c:v>
                </c:pt>
                <c:pt idx="90134">
                  <c:v>45067</c:v>
                </c:pt>
                <c:pt idx="90135">
                  <c:v>45067.5</c:v>
                </c:pt>
                <c:pt idx="90136">
                  <c:v>45068</c:v>
                </c:pt>
                <c:pt idx="90137">
                  <c:v>45068.5</c:v>
                </c:pt>
                <c:pt idx="90138">
                  <c:v>45069</c:v>
                </c:pt>
                <c:pt idx="90139">
                  <c:v>45069.5</c:v>
                </c:pt>
                <c:pt idx="90140">
                  <c:v>45070</c:v>
                </c:pt>
                <c:pt idx="90141">
                  <c:v>45070.5</c:v>
                </c:pt>
                <c:pt idx="90142">
                  <c:v>45071</c:v>
                </c:pt>
                <c:pt idx="90143">
                  <c:v>45071.5</c:v>
                </c:pt>
                <c:pt idx="90144">
                  <c:v>45072</c:v>
                </c:pt>
                <c:pt idx="90145">
                  <c:v>45072.5</c:v>
                </c:pt>
                <c:pt idx="90146">
                  <c:v>45073</c:v>
                </c:pt>
                <c:pt idx="90147">
                  <c:v>45073.5</c:v>
                </c:pt>
                <c:pt idx="90148">
                  <c:v>45074</c:v>
                </c:pt>
                <c:pt idx="90149">
                  <c:v>45074.5</c:v>
                </c:pt>
                <c:pt idx="90150">
                  <c:v>45075</c:v>
                </c:pt>
                <c:pt idx="90151">
                  <c:v>45075.5</c:v>
                </c:pt>
                <c:pt idx="90152">
                  <c:v>45076</c:v>
                </c:pt>
                <c:pt idx="90153">
                  <c:v>45076.5</c:v>
                </c:pt>
                <c:pt idx="90154">
                  <c:v>45077</c:v>
                </c:pt>
                <c:pt idx="90155">
                  <c:v>45077.5</c:v>
                </c:pt>
                <c:pt idx="90156">
                  <c:v>45078</c:v>
                </c:pt>
                <c:pt idx="90157">
                  <c:v>45078.5</c:v>
                </c:pt>
                <c:pt idx="90158">
                  <c:v>45079</c:v>
                </c:pt>
                <c:pt idx="90159">
                  <c:v>45079.5</c:v>
                </c:pt>
                <c:pt idx="90160">
                  <c:v>45080</c:v>
                </c:pt>
                <c:pt idx="90161">
                  <c:v>45080.5</c:v>
                </c:pt>
                <c:pt idx="90162">
                  <c:v>45081</c:v>
                </c:pt>
                <c:pt idx="90163">
                  <c:v>45081.5</c:v>
                </c:pt>
                <c:pt idx="90164">
                  <c:v>45082</c:v>
                </c:pt>
                <c:pt idx="90165">
                  <c:v>45082.5</c:v>
                </c:pt>
                <c:pt idx="90166">
                  <c:v>45083</c:v>
                </c:pt>
                <c:pt idx="90167">
                  <c:v>45083.5</c:v>
                </c:pt>
                <c:pt idx="90168">
                  <c:v>45084</c:v>
                </c:pt>
                <c:pt idx="90169">
                  <c:v>45084.5</c:v>
                </c:pt>
                <c:pt idx="90170">
                  <c:v>45085</c:v>
                </c:pt>
                <c:pt idx="90171">
                  <c:v>45085.5</c:v>
                </c:pt>
                <c:pt idx="90172">
                  <c:v>45086</c:v>
                </c:pt>
                <c:pt idx="90173">
                  <c:v>45086.5</c:v>
                </c:pt>
                <c:pt idx="90174">
                  <c:v>45087</c:v>
                </c:pt>
                <c:pt idx="90175">
                  <c:v>45087.5</c:v>
                </c:pt>
                <c:pt idx="90176">
                  <c:v>45088</c:v>
                </c:pt>
                <c:pt idx="90177">
                  <c:v>45088.5</c:v>
                </c:pt>
                <c:pt idx="90178">
                  <c:v>45089</c:v>
                </c:pt>
                <c:pt idx="90179">
                  <c:v>45089.5</c:v>
                </c:pt>
                <c:pt idx="90180">
                  <c:v>45090</c:v>
                </c:pt>
                <c:pt idx="90181">
                  <c:v>45090.5</c:v>
                </c:pt>
                <c:pt idx="90182">
                  <c:v>45091</c:v>
                </c:pt>
                <c:pt idx="90183">
                  <c:v>45091.5</c:v>
                </c:pt>
                <c:pt idx="90184">
                  <c:v>45092</c:v>
                </c:pt>
                <c:pt idx="90185">
                  <c:v>45092.5</c:v>
                </c:pt>
                <c:pt idx="90186">
                  <c:v>45093</c:v>
                </c:pt>
                <c:pt idx="90187">
                  <c:v>45093.5</c:v>
                </c:pt>
                <c:pt idx="90188">
                  <c:v>45094</c:v>
                </c:pt>
                <c:pt idx="90189">
                  <c:v>45094.5</c:v>
                </c:pt>
                <c:pt idx="90190">
                  <c:v>45095</c:v>
                </c:pt>
                <c:pt idx="90191">
                  <c:v>45095.5</c:v>
                </c:pt>
                <c:pt idx="90192">
                  <c:v>45096</c:v>
                </c:pt>
                <c:pt idx="90193">
                  <c:v>45096.5</c:v>
                </c:pt>
                <c:pt idx="90194">
                  <c:v>45097</c:v>
                </c:pt>
                <c:pt idx="90195">
                  <c:v>45097.5</c:v>
                </c:pt>
                <c:pt idx="90196">
                  <c:v>45098</c:v>
                </c:pt>
                <c:pt idx="90197">
                  <c:v>45098.5</c:v>
                </c:pt>
                <c:pt idx="90198">
                  <c:v>45099</c:v>
                </c:pt>
                <c:pt idx="90199">
                  <c:v>45099.5</c:v>
                </c:pt>
                <c:pt idx="90200">
                  <c:v>45100</c:v>
                </c:pt>
                <c:pt idx="90201">
                  <c:v>45100.5</c:v>
                </c:pt>
                <c:pt idx="90202">
                  <c:v>45101</c:v>
                </c:pt>
                <c:pt idx="90203">
                  <c:v>45101.5</c:v>
                </c:pt>
                <c:pt idx="90204">
                  <c:v>45102</c:v>
                </c:pt>
                <c:pt idx="90205">
                  <c:v>45102.5</c:v>
                </c:pt>
                <c:pt idx="90206">
                  <c:v>45103</c:v>
                </c:pt>
                <c:pt idx="90207">
                  <c:v>45103.5</c:v>
                </c:pt>
                <c:pt idx="90208">
                  <c:v>45104</c:v>
                </c:pt>
                <c:pt idx="90209">
                  <c:v>45104.5</c:v>
                </c:pt>
                <c:pt idx="90210">
                  <c:v>45105</c:v>
                </c:pt>
                <c:pt idx="90211">
                  <c:v>45105.5</c:v>
                </c:pt>
                <c:pt idx="90212">
                  <c:v>45106</c:v>
                </c:pt>
                <c:pt idx="90213">
                  <c:v>45106.5</c:v>
                </c:pt>
                <c:pt idx="90214">
                  <c:v>45107</c:v>
                </c:pt>
                <c:pt idx="90215">
                  <c:v>45107.5</c:v>
                </c:pt>
                <c:pt idx="90216">
                  <c:v>45108</c:v>
                </c:pt>
                <c:pt idx="90217">
                  <c:v>45108.5</c:v>
                </c:pt>
                <c:pt idx="90218">
                  <c:v>45109</c:v>
                </c:pt>
                <c:pt idx="90219">
                  <c:v>45109.5</c:v>
                </c:pt>
                <c:pt idx="90220">
                  <c:v>45110</c:v>
                </c:pt>
                <c:pt idx="90221">
                  <c:v>45110.5</c:v>
                </c:pt>
                <c:pt idx="90222">
                  <c:v>45111</c:v>
                </c:pt>
                <c:pt idx="90223">
                  <c:v>45111.5</c:v>
                </c:pt>
                <c:pt idx="90224">
                  <c:v>45112</c:v>
                </c:pt>
                <c:pt idx="90225">
                  <c:v>45112.5</c:v>
                </c:pt>
                <c:pt idx="90226">
                  <c:v>45113</c:v>
                </c:pt>
                <c:pt idx="90227">
                  <c:v>45113.5</c:v>
                </c:pt>
                <c:pt idx="90228">
                  <c:v>45114</c:v>
                </c:pt>
                <c:pt idx="90229">
                  <c:v>45114.5</c:v>
                </c:pt>
                <c:pt idx="90230">
                  <c:v>45115</c:v>
                </c:pt>
                <c:pt idx="90231">
                  <c:v>45115.5</c:v>
                </c:pt>
                <c:pt idx="90232">
                  <c:v>45116</c:v>
                </c:pt>
                <c:pt idx="90233">
                  <c:v>45116.5</c:v>
                </c:pt>
                <c:pt idx="90234">
                  <c:v>45117</c:v>
                </c:pt>
                <c:pt idx="90235">
                  <c:v>45117.5</c:v>
                </c:pt>
                <c:pt idx="90236">
                  <c:v>45118</c:v>
                </c:pt>
                <c:pt idx="90237">
                  <c:v>45118.5</c:v>
                </c:pt>
                <c:pt idx="90238">
                  <c:v>45119</c:v>
                </c:pt>
                <c:pt idx="90239">
                  <c:v>45119.5</c:v>
                </c:pt>
                <c:pt idx="90240">
                  <c:v>45120</c:v>
                </c:pt>
                <c:pt idx="90241">
                  <c:v>45120.5</c:v>
                </c:pt>
                <c:pt idx="90242">
                  <c:v>45121</c:v>
                </c:pt>
                <c:pt idx="90243">
                  <c:v>45121.5</c:v>
                </c:pt>
                <c:pt idx="90244">
                  <c:v>45122</c:v>
                </c:pt>
                <c:pt idx="90245">
                  <c:v>45122.5</c:v>
                </c:pt>
                <c:pt idx="90246">
                  <c:v>45123</c:v>
                </c:pt>
                <c:pt idx="90247">
                  <c:v>45123.5</c:v>
                </c:pt>
                <c:pt idx="90248">
                  <c:v>45124</c:v>
                </c:pt>
                <c:pt idx="90249">
                  <c:v>45124.5</c:v>
                </c:pt>
                <c:pt idx="90250">
                  <c:v>45125</c:v>
                </c:pt>
                <c:pt idx="90251">
                  <c:v>45125.5</c:v>
                </c:pt>
                <c:pt idx="90252">
                  <c:v>45126</c:v>
                </c:pt>
                <c:pt idx="90253">
                  <c:v>45126.5</c:v>
                </c:pt>
                <c:pt idx="90254">
                  <c:v>45127</c:v>
                </c:pt>
                <c:pt idx="90255">
                  <c:v>45127.5</c:v>
                </c:pt>
                <c:pt idx="90256">
                  <c:v>45128</c:v>
                </c:pt>
                <c:pt idx="90257">
                  <c:v>45128.5</c:v>
                </c:pt>
                <c:pt idx="90258">
                  <c:v>45129</c:v>
                </c:pt>
                <c:pt idx="90259">
                  <c:v>45129.5</c:v>
                </c:pt>
                <c:pt idx="90260">
                  <c:v>45130</c:v>
                </c:pt>
                <c:pt idx="90261">
                  <c:v>45130.5</c:v>
                </c:pt>
                <c:pt idx="90262">
                  <c:v>45131</c:v>
                </c:pt>
                <c:pt idx="90263">
                  <c:v>45131.5</c:v>
                </c:pt>
                <c:pt idx="90264">
                  <c:v>45132</c:v>
                </c:pt>
                <c:pt idx="90265">
                  <c:v>45132.5</c:v>
                </c:pt>
                <c:pt idx="90266">
                  <c:v>45133</c:v>
                </c:pt>
                <c:pt idx="90267">
                  <c:v>45133.5</c:v>
                </c:pt>
                <c:pt idx="90268">
                  <c:v>45134</c:v>
                </c:pt>
                <c:pt idx="90269">
                  <c:v>45134.5</c:v>
                </c:pt>
                <c:pt idx="90270">
                  <c:v>45135</c:v>
                </c:pt>
                <c:pt idx="90271">
                  <c:v>45135.5</c:v>
                </c:pt>
                <c:pt idx="90272">
                  <c:v>45136</c:v>
                </c:pt>
                <c:pt idx="90273">
                  <c:v>45136.5</c:v>
                </c:pt>
                <c:pt idx="90274">
                  <c:v>45137</c:v>
                </c:pt>
                <c:pt idx="90275">
                  <c:v>45137.5</c:v>
                </c:pt>
                <c:pt idx="90276">
                  <c:v>45138</c:v>
                </c:pt>
                <c:pt idx="90277">
                  <c:v>45138.5</c:v>
                </c:pt>
                <c:pt idx="90278">
                  <c:v>45139</c:v>
                </c:pt>
                <c:pt idx="90279">
                  <c:v>45139.5</c:v>
                </c:pt>
                <c:pt idx="90280">
                  <c:v>45140</c:v>
                </c:pt>
                <c:pt idx="90281">
                  <c:v>45140.5</c:v>
                </c:pt>
                <c:pt idx="90282">
                  <c:v>45141</c:v>
                </c:pt>
                <c:pt idx="90283">
                  <c:v>45141.5</c:v>
                </c:pt>
                <c:pt idx="90284">
                  <c:v>45142</c:v>
                </c:pt>
                <c:pt idx="90285">
                  <c:v>45142.5</c:v>
                </c:pt>
                <c:pt idx="90286">
                  <c:v>45143</c:v>
                </c:pt>
                <c:pt idx="90287">
                  <c:v>45143.5</c:v>
                </c:pt>
                <c:pt idx="90288">
                  <c:v>45144</c:v>
                </c:pt>
                <c:pt idx="90289">
                  <c:v>45144.5</c:v>
                </c:pt>
                <c:pt idx="90290">
                  <c:v>45145</c:v>
                </c:pt>
                <c:pt idx="90291">
                  <c:v>45145.5</c:v>
                </c:pt>
                <c:pt idx="90292">
                  <c:v>45146</c:v>
                </c:pt>
                <c:pt idx="90293">
                  <c:v>45146.5</c:v>
                </c:pt>
                <c:pt idx="90294">
                  <c:v>45147</c:v>
                </c:pt>
                <c:pt idx="90295">
                  <c:v>45147.5</c:v>
                </c:pt>
                <c:pt idx="90296">
                  <c:v>45148</c:v>
                </c:pt>
                <c:pt idx="90297">
                  <c:v>45148.5</c:v>
                </c:pt>
                <c:pt idx="90298">
                  <c:v>45149</c:v>
                </c:pt>
                <c:pt idx="90299">
                  <c:v>45149.5</c:v>
                </c:pt>
                <c:pt idx="90300">
                  <c:v>45150</c:v>
                </c:pt>
                <c:pt idx="90301">
                  <c:v>45150.5</c:v>
                </c:pt>
                <c:pt idx="90302">
                  <c:v>45151</c:v>
                </c:pt>
                <c:pt idx="90303">
                  <c:v>45151.5</c:v>
                </c:pt>
                <c:pt idx="90304">
                  <c:v>45152</c:v>
                </c:pt>
                <c:pt idx="90305">
                  <c:v>45152.5</c:v>
                </c:pt>
                <c:pt idx="90306">
                  <c:v>45153</c:v>
                </c:pt>
                <c:pt idx="90307">
                  <c:v>45153.5</c:v>
                </c:pt>
                <c:pt idx="90308">
                  <c:v>45154</c:v>
                </c:pt>
                <c:pt idx="90309">
                  <c:v>45154.5</c:v>
                </c:pt>
                <c:pt idx="90310">
                  <c:v>45155</c:v>
                </c:pt>
                <c:pt idx="90311">
                  <c:v>45155.5</c:v>
                </c:pt>
                <c:pt idx="90312">
                  <c:v>45156</c:v>
                </c:pt>
                <c:pt idx="90313">
                  <c:v>45156.5</c:v>
                </c:pt>
                <c:pt idx="90314">
                  <c:v>45157</c:v>
                </c:pt>
                <c:pt idx="90315">
                  <c:v>45157.5</c:v>
                </c:pt>
                <c:pt idx="90316">
                  <c:v>45158</c:v>
                </c:pt>
                <c:pt idx="90317">
                  <c:v>45158.5</c:v>
                </c:pt>
                <c:pt idx="90318">
                  <c:v>45159</c:v>
                </c:pt>
                <c:pt idx="90319">
                  <c:v>45159.5</c:v>
                </c:pt>
                <c:pt idx="90320">
                  <c:v>45160</c:v>
                </c:pt>
                <c:pt idx="90321">
                  <c:v>45160.5</c:v>
                </c:pt>
                <c:pt idx="90322">
                  <c:v>45161</c:v>
                </c:pt>
                <c:pt idx="90323">
                  <c:v>45161.5</c:v>
                </c:pt>
                <c:pt idx="90324">
                  <c:v>45162</c:v>
                </c:pt>
                <c:pt idx="90325">
                  <c:v>45162.5</c:v>
                </c:pt>
                <c:pt idx="90326">
                  <c:v>45163</c:v>
                </c:pt>
                <c:pt idx="90327">
                  <c:v>45163.5</c:v>
                </c:pt>
                <c:pt idx="90328">
                  <c:v>45164</c:v>
                </c:pt>
                <c:pt idx="90329">
                  <c:v>45164.5</c:v>
                </c:pt>
                <c:pt idx="90330">
                  <c:v>45165</c:v>
                </c:pt>
                <c:pt idx="90331">
                  <c:v>45165.5</c:v>
                </c:pt>
                <c:pt idx="90332">
                  <c:v>45166</c:v>
                </c:pt>
                <c:pt idx="90333">
                  <c:v>45166.5</c:v>
                </c:pt>
                <c:pt idx="90334">
                  <c:v>45167</c:v>
                </c:pt>
                <c:pt idx="90335">
                  <c:v>45167.5</c:v>
                </c:pt>
                <c:pt idx="90336">
                  <c:v>45168</c:v>
                </c:pt>
                <c:pt idx="90337">
                  <c:v>45168.5</c:v>
                </c:pt>
                <c:pt idx="90338">
                  <c:v>45169</c:v>
                </c:pt>
                <c:pt idx="90339">
                  <c:v>45169.5</c:v>
                </c:pt>
                <c:pt idx="90340">
                  <c:v>45170</c:v>
                </c:pt>
                <c:pt idx="90341">
                  <c:v>45170.5</c:v>
                </c:pt>
                <c:pt idx="90342">
                  <c:v>45171</c:v>
                </c:pt>
                <c:pt idx="90343">
                  <c:v>45171.5</c:v>
                </c:pt>
                <c:pt idx="90344">
                  <c:v>45172</c:v>
                </c:pt>
                <c:pt idx="90345">
                  <c:v>45172.5</c:v>
                </c:pt>
                <c:pt idx="90346">
                  <c:v>45173</c:v>
                </c:pt>
                <c:pt idx="90347">
                  <c:v>45173.5</c:v>
                </c:pt>
                <c:pt idx="90348">
                  <c:v>45174</c:v>
                </c:pt>
                <c:pt idx="90349">
                  <c:v>45174.5</c:v>
                </c:pt>
                <c:pt idx="90350">
                  <c:v>45175</c:v>
                </c:pt>
                <c:pt idx="90351">
                  <c:v>45175.5</c:v>
                </c:pt>
                <c:pt idx="90352">
                  <c:v>45176</c:v>
                </c:pt>
                <c:pt idx="90353">
                  <c:v>45176.5</c:v>
                </c:pt>
                <c:pt idx="90354">
                  <c:v>45177</c:v>
                </c:pt>
                <c:pt idx="90355">
                  <c:v>45177.5</c:v>
                </c:pt>
                <c:pt idx="90356">
                  <c:v>45178</c:v>
                </c:pt>
                <c:pt idx="90357">
                  <c:v>45178.5</c:v>
                </c:pt>
                <c:pt idx="90358">
                  <c:v>45179</c:v>
                </c:pt>
                <c:pt idx="90359">
                  <c:v>45179.5</c:v>
                </c:pt>
                <c:pt idx="90360">
                  <c:v>45180</c:v>
                </c:pt>
                <c:pt idx="90361">
                  <c:v>45180.5</c:v>
                </c:pt>
                <c:pt idx="90362">
                  <c:v>45181</c:v>
                </c:pt>
                <c:pt idx="90363">
                  <c:v>45181.5</c:v>
                </c:pt>
                <c:pt idx="90364">
                  <c:v>45182</c:v>
                </c:pt>
                <c:pt idx="90365">
                  <c:v>45182.5</c:v>
                </c:pt>
                <c:pt idx="90366">
                  <c:v>45183</c:v>
                </c:pt>
                <c:pt idx="90367">
                  <c:v>45183.5</c:v>
                </c:pt>
                <c:pt idx="90368">
                  <c:v>45184</c:v>
                </c:pt>
                <c:pt idx="90369">
                  <c:v>45184.5</c:v>
                </c:pt>
                <c:pt idx="90370">
                  <c:v>45185</c:v>
                </c:pt>
                <c:pt idx="90371">
                  <c:v>45185.5</c:v>
                </c:pt>
                <c:pt idx="90372">
                  <c:v>45186</c:v>
                </c:pt>
                <c:pt idx="90373">
                  <c:v>45186.5</c:v>
                </c:pt>
                <c:pt idx="90374">
                  <c:v>45187</c:v>
                </c:pt>
                <c:pt idx="90375">
                  <c:v>45187.5</c:v>
                </c:pt>
                <c:pt idx="90376">
                  <c:v>45188</c:v>
                </c:pt>
                <c:pt idx="90377">
                  <c:v>45188.5</c:v>
                </c:pt>
                <c:pt idx="90378">
                  <c:v>45189</c:v>
                </c:pt>
                <c:pt idx="90379">
                  <c:v>45189.5</c:v>
                </c:pt>
                <c:pt idx="90380">
                  <c:v>45190</c:v>
                </c:pt>
                <c:pt idx="90381">
                  <c:v>45190.5</c:v>
                </c:pt>
                <c:pt idx="90382">
                  <c:v>45191</c:v>
                </c:pt>
                <c:pt idx="90383">
                  <c:v>45191.5</c:v>
                </c:pt>
                <c:pt idx="90384">
                  <c:v>45192</c:v>
                </c:pt>
                <c:pt idx="90385">
                  <c:v>45192.5</c:v>
                </c:pt>
                <c:pt idx="90386">
                  <c:v>45193</c:v>
                </c:pt>
                <c:pt idx="90387">
                  <c:v>45193.5</c:v>
                </c:pt>
                <c:pt idx="90388">
                  <c:v>45194</c:v>
                </c:pt>
                <c:pt idx="90389">
                  <c:v>45194.5</c:v>
                </c:pt>
                <c:pt idx="90390">
                  <c:v>45195</c:v>
                </c:pt>
                <c:pt idx="90391">
                  <c:v>45195.5</c:v>
                </c:pt>
                <c:pt idx="90392">
                  <c:v>45196</c:v>
                </c:pt>
                <c:pt idx="90393">
                  <c:v>45196.5</c:v>
                </c:pt>
                <c:pt idx="90394">
                  <c:v>45197</c:v>
                </c:pt>
                <c:pt idx="90395">
                  <c:v>45197.5</c:v>
                </c:pt>
                <c:pt idx="90396">
                  <c:v>45198</c:v>
                </c:pt>
                <c:pt idx="90397">
                  <c:v>45198.5</c:v>
                </c:pt>
                <c:pt idx="90398">
                  <c:v>45199</c:v>
                </c:pt>
                <c:pt idx="90399">
                  <c:v>45199.5</c:v>
                </c:pt>
                <c:pt idx="90400">
                  <c:v>45200</c:v>
                </c:pt>
                <c:pt idx="90401">
                  <c:v>45200.5</c:v>
                </c:pt>
                <c:pt idx="90402">
                  <c:v>45201</c:v>
                </c:pt>
                <c:pt idx="90403">
                  <c:v>45201.5</c:v>
                </c:pt>
                <c:pt idx="90404">
                  <c:v>45202</c:v>
                </c:pt>
                <c:pt idx="90405">
                  <c:v>45202.5</c:v>
                </c:pt>
                <c:pt idx="90406">
                  <c:v>45203</c:v>
                </c:pt>
                <c:pt idx="90407">
                  <c:v>45203.5</c:v>
                </c:pt>
                <c:pt idx="90408">
                  <c:v>45204</c:v>
                </c:pt>
                <c:pt idx="90409">
                  <c:v>45204.5</c:v>
                </c:pt>
                <c:pt idx="90410">
                  <c:v>45205</c:v>
                </c:pt>
                <c:pt idx="90411">
                  <c:v>45205.5</c:v>
                </c:pt>
                <c:pt idx="90412">
                  <c:v>45206</c:v>
                </c:pt>
                <c:pt idx="90413">
                  <c:v>45206.5</c:v>
                </c:pt>
                <c:pt idx="90414">
                  <c:v>45207</c:v>
                </c:pt>
                <c:pt idx="90415">
                  <c:v>45207.5</c:v>
                </c:pt>
                <c:pt idx="90416">
                  <c:v>45208</c:v>
                </c:pt>
                <c:pt idx="90417">
                  <c:v>45208.5</c:v>
                </c:pt>
                <c:pt idx="90418">
                  <c:v>45209</c:v>
                </c:pt>
                <c:pt idx="90419">
                  <c:v>45209.5</c:v>
                </c:pt>
                <c:pt idx="90420">
                  <c:v>45210</c:v>
                </c:pt>
                <c:pt idx="90421">
                  <c:v>45210.5</c:v>
                </c:pt>
                <c:pt idx="90422">
                  <c:v>45211</c:v>
                </c:pt>
                <c:pt idx="90423">
                  <c:v>45211.5</c:v>
                </c:pt>
                <c:pt idx="90424">
                  <c:v>45212</c:v>
                </c:pt>
                <c:pt idx="90425">
                  <c:v>45212.5</c:v>
                </c:pt>
                <c:pt idx="90426">
                  <c:v>45213</c:v>
                </c:pt>
                <c:pt idx="90427">
                  <c:v>45213.5</c:v>
                </c:pt>
                <c:pt idx="90428">
                  <c:v>45214</c:v>
                </c:pt>
                <c:pt idx="90429">
                  <c:v>45214.5</c:v>
                </c:pt>
                <c:pt idx="90430">
                  <c:v>45215</c:v>
                </c:pt>
                <c:pt idx="90431">
                  <c:v>45215.5</c:v>
                </c:pt>
                <c:pt idx="90432">
                  <c:v>45216</c:v>
                </c:pt>
                <c:pt idx="90433">
                  <c:v>45216.5</c:v>
                </c:pt>
                <c:pt idx="90434">
                  <c:v>45217</c:v>
                </c:pt>
                <c:pt idx="90435">
                  <c:v>45217.5</c:v>
                </c:pt>
                <c:pt idx="90436">
                  <c:v>45218</c:v>
                </c:pt>
                <c:pt idx="90437">
                  <c:v>45218.5</c:v>
                </c:pt>
                <c:pt idx="90438">
                  <c:v>45219</c:v>
                </c:pt>
                <c:pt idx="90439">
                  <c:v>45219.5</c:v>
                </c:pt>
                <c:pt idx="90440">
                  <c:v>45220</c:v>
                </c:pt>
                <c:pt idx="90441">
                  <c:v>45220.5</c:v>
                </c:pt>
                <c:pt idx="90442">
                  <c:v>45221</c:v>
                </c:pt>
                <c:pt idx="90443">
                  <c:v>45221.5</c:v>
                </c:pt>
                <c:pt idx="90444">
                  <c:v>45222</c:v>
                </c:pt>
                <c:pt idx="90445">
                  <c:v>45222.5</c:v>
                </c:pt>
                <c:pt idx="90446">
                  <c:v>45223</c:v>
                </c:pt>
                <c:pt idx="90447">
                  <c:v>45223.5</c:v>
                </c:pt>
                <c:pt idx="90448">
                  <c:v>45224</c:v>
                </c:pt>
                <c:pt idx="90449">
                  <c:v>45224.5</c:v>
                </c:pt>
                <c:pt idx="90450">
                  <c:v>45225</c:v>
                </c:pt>
                <c:pt idx="90451">
                  <c:v>45225.5</c:v>
                </c:pt>
                <c:pt idx="90452">
                  <c:v>45226</c:v>
                </c:pt>
                <c:pt idx="90453">
                  <c:v>45226.5</c:v>
                </c:pt>
                <c:pt idx="90454">
                  <c:v>45227</c:v>
                </c:pt>
                <c:pt idx="90455">
                  <c:v>45227.5</c:v>
                </c:pt>
                <c:pt idx="90456">
                  <c:v>45228</c:v>
                </c:pt>
                <c:pt idx="90457">
                  <c:v>45228.5</c:v>
                </c:pt>
                <c:pt idx="90458">
                  <c:v>45229</c:v>
                </c:pt>
                <c:pt idx="90459">
                  <c:v>45229.5</c:v>
                </c:pt>
                <c:pt idx="90460">
                  <c:v>45230</c:v>
                </c:pt>
                <c:pt idx="90461">
                  <c:v>45230.5</c:v>
                </c:pt>
                <c:pt idx="90462">
                  <c:v>45231</c:v>
                </c:pt>
                <c:pt idx="90463">
                  <c:v>45231.5</c:v>
                </c:pt>
                <c:pt idx="90464">
                  <c:v>45232</c:v>
                </c:pt>
                <c:pt idx="90465">
                  <c:v>45232.5</c:v>
                </c:pt>
                <c:pt idx="90466">
                  <c:v>45233</c:v>
                </c:pt>
                <c:pt idx="90467">
                  <c:v>45233.5</c:v>
                </c:pt>
                <c:pt idx="90468">
                  <c:v>45234</c:v>
                </c:pt>
                <c:pt idx="90469">
                  <c:v>45234.5</c:v>
                </c:pt>
                <c:pt idx="90470">
                  <c:v>45235</c:v>
                </c:pt>
                <c:pt idx="90471">
                  <c:v>45235.5</c:v>
                </c:pt>
                <c:pt idx="90472">
                  <c:v>45236</c:v>
                </c:pt>
                <c:pt idx="90473">
                  <c:v>45236.5</c:v>
                </c:pt>
                <c:pt idx="90474">
                  <c:v>45237</c:v>
                </c:pt>
                <c:pt idx="90475">
                  <c:v>45237.5</c:v>
                </c:pt>
                <c:pt idx="90476">
                  <c:v>45238</c:v>
                </c:pt>
                <c:pt idx="90477">
                  <c:v>45238.5</c:v>
                </c:pt>
                <c:pt idx="90478">
                  <c:v>45239</c:v>
                </c:pt>
                <c:pt idx="90479">
                  <c:v>45239.5</c:v>
                </c:pt>
                <c:pt idx="90480">
                  <c:v>45240</c:v>
                </c:pt>
                <c:pt idx="90481">
                  <c:v>45240.5</c:v>
                </c:pt>
                <c:pt idx="90482">
                  <c:v>45241</c:v>
                </c:pt>
                <c:pt idx="90483">
                  <c:v>45241.5</c:v>
                </c:pt>
                <c:pt idx="90484">
                  <c:v>45242</c:v>
                </c:pt>
                <c:pt idx="90485">
                  <c:v>45242.5</c:v>
                </c:pt>
                <c:pt idx="90486">
                  <c:v>45243</c:v>
                </c:pt>
                <c:pt idx="90487">
                  <c:v>45243.5</c:v>
                </c:pt>
                <c:pt idx="90488">
                  <c:v>45244</c:v>
                </c:pt>
                <c:pt idx="90489">
                  <c:v>45244.5</c:v>
                </c:pt>
                <c:pt idx="90490">
                  <c:v>45245</c:v>
                </c:pt>
                <c:pt idx="90491">
                  <c:v>45245.5</c:v>
                </c:pt>
                <c:pt idx="90492">
                  <c:v>45246</c:v>
                </c:pt>
                <c:pt idx="90493">
                  <c:v>45246.5</c:v>
                </c:pt>
                <c:pt idx="90494">
                  <c:v>45247</c:v>
                </c:pt>
                <c:pt idx="90495">
                  <c:v>45247.5</c:v>
                </c:pt>
                <c:pt idx="90496">
                  <c:v>45248</c:v>
                </c:pt>
                <c:pt idx="90497">
                  <c:v>45248.5</c:v>
                </c:pt>
                <c:pt idx="90498">
                  <c:v>45249</c:v>
                </c:pt>
                <c:pt idx="90499">
                  <c:v>45249.5</c:v>
                </c:pt>
                <c:pt idx="90500">
                  <c:v>45250</c:v>
                </c:pt>
                <c:pt idx="90501">
                  <c:v>45250.5</c:v>
                </c:pt>
                <c:pt idx="90502">
                  <c:v>45251</c:v>
                </c:pt>
                <c:pt idx="90503">
                  <c:v>45251.5</c:v>
                </c:pt>
                <c:pt idx="90504">
                  <c:v>45252</c:v>
                </c:pt>
                <c:pt idx="90505">
                  <c:v>45252.5</c:v>
                </c:pt>
                <c:pt idx="90506">
                  <c:v>45253</c:v>
                </c:pt>
                <c:pt idx="90507">
                  <c:v>45253.5</c:v>
                </c:pt>
                <c:pt idx="90508">
                  <c:v>45254</c:v>
                </c:pt>
                <c:pt idx="90509">
                  <c:v>45254.5</c:v>
                </c:pt>
                <c:pt idx="90510">
                  <c:v>45255</c:v>
                </c:pt>
                <c:pt idx="90511">
                  <c:v>45255.5</c:v>
                </c:pt>
                <c:pt idx="90512">
                  <c:v>45256</c:v>
                </c:pt>
                <c:pt idx="90513">
                  <c:v>45256.5</c:v>
                </c:pt>
                <c:pt idx="90514">
                  <c:v>45257</c:v>
                </c:pt>
                <c:pt idx="90515">
                  <c:v>45257.5</c:v>
                </c:pt>
                <c:pt idx="90516">
                  <c:v>45258</c:v>
                </c:pt>
                <c:pt idx="90517">
                  <c:v>45258.5</c:v>
                </c:pt>
                <c:pt idx="90518">
                  <c:v>45259</c:v>
                </c:pt>
                <c:pt idx="90519">
                  <c:v>45259.5</c:v>
                </c:pt>
                <c:pt idx="90520">
                  <c:v>45260</c:v>
                </c:pt>
                <c:pt idx="90521">
                  <c:v>45260.5</c:v>
                </c:pt>
                <c:pt idx="90522">
                  <c:v>45261</c:v>
                </c:pt>
                <c:pt idx="90523">
                  <c:v>45261.5</c:v>
                </c:pt>
                <c:pt idx="90524">
                  <c:v>45262</c:v>
                </c:pt>
                <c:pt idx="90525">
                  <c:v>45262.5</c:v>
                </c:pt>
                <c:pt idx="90526">
                  <c:v>45263</c:v>
                </c:pt>
                <c:pt idx="90527">
                  <c:v>45263.5</c:v>
                </c:pt>
                <c:pt idx="90528">
                  <c:v>45264</c:v>
                </c:pt>
                <c:pt idx="90529">
                  <c:v>45264.5</c:v>
                </c:pt>
                <c:pt idx="90530">
                  <c:v>45265</c:v>
                </c:pt>
                <c:pt idx="90531">
                  <c:v>45265.5</c:v>
                </c:pt>
                <c:pt idx="90532">
                  <c:v>45266</c:v>
                </c:pt>
                <c:pt idx="90533">
                  <c:v>45266.5</c:v>
                </c:pt>
                <c:pt idx="90534">
                  <c:v>45267</c:v>
                </c:pt>
                <c:pt idx="90535">
                  <c:v>45267.5</c:v>
                </c:pt>
                <c:pt idx="90536">
                  <c:v>45268</c:v>
                </c:pt>
                <c:pt idx="90537">
                  <c:v>45268.5</c:v>
                </c:pt>
                <c:pt idx="90538">
                  <c:v>45269</c:v>
                </c:pt>
                <c:pt idx="90539">
                  <c:v>45269.5</c:v>
                </c:pt>
                <c:pt idx="90540">
                  <c:v>45270</c:v>
                </c:pt>
                <c:pt idx="90541">
                  <c:v>45270.5</c:v>
                </c:pt>
                <c:pt idx="90542">
                  <c:v>45271</c:v>
                </c:pt>
                <c:pt idx="90543">
                  <c:v>45271.5</c:v>
                </c:pt>
                <c:pt idx="90544">
                  <c:v>45272</c:v>
                </c:pt>
                <c:pt idx="90545">
                  <c:v>45272.5</c:v>
                </c:pt>
                <c:pt idx="90546">
                  <c:v>45273</c:v>
                </c:pt>
                <c:pt idx="90547">
                  <c:v>45273.5</c:v>
                </c:pt>
                <c:pt idx="90548">
                  <c:v>45274</c:v>
                </c:pt>
                <c:pt idx="90549">
                  <c:v>45274.5</c:v>
                </c:pt>
                <c:pt idx="90550">
                  <c:v>45275</c:v>
                </c:pt>
                <c:pt idx="90551">
                  <c:v>45275.5</c:v>
                </c:pt>
                <c:pt idx="90552">
                  <c:v>45276</c:v>
                </c:pt>
                <c:pt idx="90553">
                  <c:v>45276.5</c:v>
                </c:pt>
                <c:pt idx="90554">
                  <c:v>45277</c:v>
                </c:pt>
                <c:pt idx="90555">
                  <c:v>45277.5</c:v>
                </c:pt>
                <c:pt idx="90556">
                  <c:v>45278</c:v>
                </c:pt>
                <c:pt idx="90557">
                  <c:v>45278.5</c:v>
                </c:pt>
                <c:pt idx="90558">
                  <c:v>45279</c:v>
                </c:pt>
                <c:pt idx="90559">
                  <c:v>45279.5</c:v>
                </c:pt>
                <c:pt idx="90560">
                  <c:v>45280</c:v>
                </c:pt>
                <c:pt idx="90561">
                  <c:v>45280.5</c:v>
                </c:pt>
                <c:pt idx="90562">
                  <c:v>45281</c:v>
                </c:pt>
                <c:pt idx="90563">
                  <c:v>45281.5</c:v>
                </c:pt>
                <c:pt idx="90564">
                  <c:v>45282</c:v>
                </c:pt>
                <c:pt idx="90565">
                  <c:v>45282.5</c:v>
                </c:pt>
                <c:pt idx="90566">
                  <c:v>45283</c:v>
                </c:pt>
                <c:pt idx="90567">
                  <c:v>45283.5</c:v>
                </c:pt>
                <c:pt idx="90568">
                  <c:v>45284</c:v>
                </c:pt>
                <c:pt idx="90569">
                  <c:v>45284.5</c:v>
                </c:pt>
                <c:pt idx="90570">
                  <c:v>45285</c:v>
                </c:pt>
                <c:pt idx="90571">
                  <c:v>45285.5</c:v>
                </c:pt>
                <c:pt idx="90572">
                  <c:v>45286</c:v>
                </c:pt>
                <c:pt idx="90573">
                  <c:v>45286.5</c:v>
                </c:pt>
                <c:pt idx="90574">
                  <c:v>45287</c:v>
                </c:pt>
                <c:pt idx="90575">
                  <c:v>45287.5</c:v>
                </c:pt>
                <c:pt idx="90576">
                  <c:v>45288</c:v>
                </c:pt>
                <c:pt idx="90577">
                  <c:v>45288.5</c:v>
                </c:pt>
                <c:pt idx="90578">
                  <c:v>45289</c:v>
                </c:pt>
                <c:pt idx="90579">
                  <c:v>45289.5</c:v>
                </c:pt>
                <c:pt idx="90580">
                  <c:v>45290</c:v>
                </c:pt>
                <c:pt idx="90581">
                  <c:v>45290.5</c:v>
                </c:pt>
                <c:pt idx="90582">
                  <c:v>45291</c:v>
                </c:pt>
                <c:pt idx="90583">
                  <c:v>45291.5</c:v>
                </c:pt>
                <c:pt idx="90584">
                  <c:v>45292</c:v>
                </c:pt>
                <c:pt idx="90585">
                  <c:v>45292.5</c:v>
                </c:pt>
                <c:pt idx="90586">
                  <c:v>45293</c:v>
                </c:pt>
                <c:pt idx="90587">
                  <c:v>45293.5</c:v>
                </c:pt>
                <c:pt idx="90588">
                  <c:v>45294</c:v>
                </c:pt>
                <c:pt idx="90589">
                  <c:v>45294.5</c:v>
                </c:pt>
                <c:pt idx="90590">
                  <c:v>45295</c:v>
                </c:pt>
                <c:pt idx="90591">
                  <c:v>45295.5</c:v>
                </c:pt>
                <c:pt idx="90592">
                  <c:v>45296</c:v>
                </c:pt>
                <c:pt idx="90593">
                  <c:v>45296.5</c:v>
                </c:pt>
                <c:pt idx="90594">
                  <c:v>45297</c:v>
                </c:pt>
                <c:pt idx="90595">
                  <c:v>45297.5</c:v>
                </c:pt>
                <c:pt idx="90596">
                  <c:v>45298</c:v>
                </c:pt>
                <c:pt idx="90597">
                  <c:v>45298.5</c:v>
                </c:pt>
                <c:pt idx="90598">
                  <c:v>45299</c:v>
                </c:pt>
                <c:pt idx="90599">
                  <c:v>45299.5</c:v>
                </c:pt>
                <c:pt idx="90600">
                  <c:v>45300</c:v>
                </c:pt>
                <c:pt idx="90601">
                  <c:v>45300.5</c:v>
                </c:pt>
                <c:pt idx="90602">
                  <c:v>45301</c:v>
                </c:pt>
                <c:pt idx="90603">
                  <c:v>45301.5</c:v>
                </c:pt>
                <c:pt idx="90604">
                  <c:v>45302</c:v>
                </c:pt>
                <c:pt idx="90605">
                  <c:v>45302.5</c:v>
                </c:pt>
                <c:pt idx="90606">
                  <c:v>45303</c:v>
                </c:pt>
                <c:pt idx="90607">
                  <c:v>45303.5</c:v>
                </c:pt>
                <c:pt idx="90608">
                  <c:v>45304</c:v>
                </c:pt>
                <c:pt idx="90609">
                  <c:v>45304.5</c:v>
                </c:pt>
                <c:pt idx="90610">
                  <c:v>45305</c:v>
                </c:pt>
                <c:pt idx="90611">
                  <c:v>45305.5</c:v>
                </c:pt>
                <c:pt idx="90612">
                  <c:v>45306</c:v>
                </c:pt>
                <c:pt idx="90613">
                  <c:v>45306.5</c:v>
                </c:pt>
                <c:pt idx="90614">
                  <c:v>45307</c:v>
                </c:pt>
                <c:pt idx="90615">
                  <c:v>45307.5</c:v>
                </c:pt>
                <c:pt idx="90616">
                  <c:v>45308</c:v>
                </c:pt>
                <c:pt idx="90617">
                  <c:v>45308.5</c:v>
                </c:pt>
                <c:pt idx="90618">
                  <c:v>45309</c:v>
                </c:pt>
                <c:pt idx="90619">
                  <c:v>45309.5</c:v>
                </c:pt>
                <c:pt idx="90620">
                  <c:v>45310</c:v>
                </c:pt>
                <c:pt idx="90621">
                  <c:v>45310.5</c:v>
                </c:pt>
                <c:pt idx="90622">
                  <c:v>45311</c:v>
                </c:pt>
                <c:pt idx="90623">
                  <c:v>45311.5</c:v>
                </c:pt>
                <c:pt idx="90624">
                  <c:v>45312</c:v>
                </c:pt>
                <c:pt idx="90625">
                  <c:v>45312.5</c:v>
                </c:pt>
                <c:pt idx="90626">
                  <c:v>45313</c:v>
                </c:pt>
                <c:pt idx="90627">
                  <c:v>45313.5</c:v>
                </c:pt>
                <c:pt idx="90628">
                  <c:v>45314</c:v>
                </c:pt>
                <c:pt idx="90629">
                  <c:v>45314.5</c:v>
                </c:pt>
                <c:pt idx="90630">
                  <c:v>45315</c:v>
                </c:pt>
                <c:pt idx="90631">
                  <c:v>45315.5</c:v>
                </c:pt>
                <c:pt idx="90632">
                  <c:v>45316</c:v>
                </c:pt>
                <c:pt idx="90633">
                  <c:v>45316.5</c:v>
                </c:pt>
                <c:pt idx="90634">
                  <c:v>45317</c:v>
                </c:pt>
                <c:pt idx="90635">
                  <c:v>45317.5</c:v>
                </c:pt>
                <c:pt idx="90636">
                  <c:v>45318</c:v>
                </c:pt>
                <c:pt idx="90637">
                  <c:v>45318.5</c:v>
                </c:pt>
                <c:pt idx="90638">
                  <c:v>45319</c:v>
                </c:pt>
                <c:pt idx="90639">
                  <c:v>45319.5</c:v>
                </c:pt>
                <c:pt idx="90640">
                  <c:v>45320</c:v>
                </c:pt>
                <c:pt idx="90641">
                  <c:v>45320.5</c:v>
                </c:pt>
                <c:pt idx="90642">
                  <c:v>45321</c:v>
                </c:pt>
                <c:pt idx="90643">
                  <c:v>45321.5</c:v>
                </c:pt>
                <c:pt idx="90644">
                  <c:v>45322</c:v>
                </c:pt>
                <c:pt idx="90645">
                  <c:v>45322.5</c:v>
                </c:pt>
                <c:pt idx="90646">
                  <c:v>45323</c:v>
                </c:pt>
                <c:pt idx="90647">
                  <c:v>45323.5</c:v>
                </c:pt>
                <c:pt idx="90648">
                  <c:v>45324</c:v>
                </c:pt>
                <c:pt idx="90649">
                  <c:v>45324.5</c:v>
                </c:pt>
                <c:pt idx="90650">
                  <c:v>45325</c:v>
                </c:pt>
                <c:pt idx="90651">
                  <c:v>45325.5</c:v>
                </c:pt>
                <c:pt idx="90652">
                  <c:v>45326</c:v>
                </c:pt>
                <c:pt idx="90653">
                  <c:v>45326.5</c:v>
                </c:pt>
                <c:pt idx="90654">
                  <c:v>45327</c:v>
                </c:pt>
                <c:pt idx="90655">
                  <c:v>45327.5</c:v>
                </c:pt>
                <c:pt idx="90656">
                  <c:v>45328</c:v>
                </c:pt>
                <c:pt idx="90657">
                  <c:v>45328.5</c:v>
                </c:pt>
                <c:pt idx="90658">
                  <c:v>45329</c:v>
                </c:pt>
                <c:pt idx="90659">
                  <c:v>45329.5</c:v>
                </c:pt>
                <c:pt idx="90660">
                  <c:v>45330</c:v>
                </c:pt>
                <c:pt idx="90661">
                  <c:v>45330.5</c:v>
                </c:pt>
                <c:pt idx="90662">
                  <c:v>45331</c:v>
                </c:pt>
                <c:pt idx="90663">
                  <c:v>45331.5</c:v>
                </c:pt>
                <c:pt idx="90664">
                  <c:v>45332</c:v>
                </c:pt>
                <c:pt idx="90665">
                  <c:v>45332.5</c:v>
                </c:pt>
                <c:pt idx="90666">
                  <c:v>45333</c:v>
                </c:pt>
                <c:pt idx="90667">
                  <c:v>45333.5</c:v>
                </c:pt>
                <c:pt idx="90668">
                  <c:v>45334</c:v>
                </c:pt>
                <c:pt idx="90669">
                  <c:v>45334.5</c:v>
                </c:pt>
                <c:pt idx="90670">
                  <c:v>45335</c:v>
                </c:pt>
                <c:pt idx="90671">
                  <c:v>45335.5</c:v>
                </c:pt>
                <c:pt idx="90672">
                  <c:v>45336</c:v>
                </c:pt>
                <c:pt idx="90673">
                  <c:v>45336.5</c:v>
                </c:pt>
                <c:pt idx="90674">
                  <c:v>45337</c:v>
                </c:pt>
                <c:pt idx="90675">
                  <c:v>45337.5</c:v>
                </c:pt>
                <c:pt idx="90676">
                  <c:v>45338</c:v>
                </c:pt>
                <c:pt idx="90677">
                  <c:v>45338.5</c:v>
                </c:pt>
                <c:pt idx="90678">
                  <c:v>45339</c:v>
                </c:pt>
                <c:pt idx="90679">
                  <c:v>45339.5</c:v>
                </c:pt>
                <c:pt idx="90680">
                  <c:v>45340</c:v>
                </c:pt>
                <c:pt idx="90681">
                  <c:v>45340.5</c:v>
                </c:pt>
                <c:pt idx="90682">
                  <c:v>45341</c:v>
                </c:pt>
                <c:pt idx="90683">
                  <c:v>45341.5</c:v>
                </c:pt>
                <c:pt idx="90684">
                  <c:v>45342</c:v>
                </c:pt>
                <c:pt idx="90685">
                  <c:v>45342.5</c:v>
                </c:pt>
                <c:pt idx="90686">
                  <c:v>45343</c:v>
                </c:pt>
                <c:pt idx="90687">
                  <c:v>45343.5</c:v>
                </c:pt>
                <c:pt idx="90688">
                  <c:v>45344</c:v>
                </c:pt>
                <c:pt idx="90689">
                  <c:v>45344.5</c:v>
                </c:pt>
                <c:pt idx="90690">
                  <c:v>45345</c:v>
                </c:pt>
                <c:pt idx="90691">
                  <c:v>45345.5</c:v>
                </c:pt>
                <c:pt idx="90692">
                  <c:v>45346</c:v>
                </c:pt>
                <c:pt idx="90693">
                  <c:v>45346.5</c:v>
                </c:pt>
                <c:pt idx="90694">
                  <c:v>45347</c:v>
                </c:pt>
                <c:pt idx="90695">
                  <c:v>45347.5</c:v>
                </c:pt>
                <c:pt idx="90696">
                  <c:v>45348</c:v>
                </c:pt>
                <c:pt idx="90697">
                  <c:v>45348.5</c:v>
                </c:pt>
                <c:pt idx="90698">
                  <c:v>45349</c:v>
                </c:pt>
                <c:pt idx="90699">
                  <c:v>45349.5</c:v>
                </c:pt>
                <c:pt idx="90700">
                  <c:v>45350</c:v>
                </c:pt>
                <c:pt idx="90701">
                  <c:v>45350.5</c:v>
                </c:pt>
                <c:pt idx="90702">
                  <c:v>45351</c:v>
                </c:pt>
                <c:pt idx="90703">
                  <c:v>45351.5</c:v>
                </c:pt>
                <c:pt idx="90704">
                  <c:v>45352</c:v>
                </c:pt>
                <c:pt idx="90705">
                  <c:v>45352.5</c:v>
                </c:pt>
                <c:pt idx="90706">
                  <c:v>45353</c:v>
                </c:pt>
                <c:pt idx="90707">
                  <c:v>45353.5</c:v>
                </c:pt>
                <c:pt idx="90708">
                  <c:v>45354</c:v>
                </c:pt>
                <c:pt idx="90709">
                  <c:v>45354.5</c:v>
                </c:pt>
                <c:pt idx="90710">
                  <c:v>45355</c:v>
                </c:pt>
                <c:pt idx="90711">
                  <c:v>45355.5</c:v>
                </c:pt>
                <c:pt idx="90712">
                  <c:v>45356</c:v>
                </c:pt>
                <c:pt idx="90713">
                  <c:v>45356.5</c:v>
                </c:pt>
                <c:pt idx="90714">
                  <c:v>45357</c:v>
                </c:pt>
                <c:pt idx="90715">
                  <c:v>45357.5</c:v>
                </c:pt>
                <c:pt idx="90716">
                  <c:v>45358</c:v>
                </c:pt>
                <c:pt idx="90717">
                  <c:v>45358.5</c:v>
                </c:pt>
                <c:pt idx="90718">
                  <c:v>45359</c:v>
                </c:pt>
                <c:pt idx="90719">
                  <c:v>45359.5</c:v>
                </c:pt>
                <c:pt idx="90720">
                  <c:v>45360</c:v>
                </c:pt>
                <c:pt idx="90721">
                  <c:v>45360.5</c:v>
                </c:pt>
                <c:pt idx="90722">
                  <c:v>45361</c:v>
                </c:pt>
                <c:pt idx="90723">
                  <c:v>45361.5</c:v>
                </c:pt>
                <c:pt idx="90724">
                  <c:v>45362</c:v>
                </c:pt>
                <c:pt idx="90725">
                  <c:v>45362.5</c:v>
                </c:pt>
                <c:pt idx="90726">
                  <c:v>45363</c:v>
                </c:pt>
                <c:pt idx="90727">
                  <c:v>45363.5</c:v>
                </c:pt>
                <c:pt idx="90728">
                  <c:v>45364</c:v>
                </c:pt>
                <c:pt idx="90729">
                  <c:v>45364.5</c:v>
                </c:pt>
                <c:pt idx="90730">
                  <c:v>45365</c:v>
                </c:pt>
                <c:pt idx="90731">
                  <c:v>45365.5</c:v>
                </c:pt>
                <c:pt idx="90732">
                  <c:v>45366</c:v>
                </c:pt>
                <c:pt idx="90733">
                  <c:v>45366.5</c:v>
                </c:pt>
                <c:pt idx="90734">
                  <c:v>45367</c:v>
                </c:pt>
                <c:pt idx="90735">
                  <c:v>45367.5</c:v>
                </c:pt>
                <c:pt idx="90736">
                  <c:v>45368</c:v>
                </c:pt>
                <c:pt idx="90737">
                  <c:v>45368.5</c:v>
                </c:pt>
                <c:pt idx="90738">
                  <c:v>45369</c:v>
                </c:pt>
                <c:pt idx="90739">
                  <c:v>45369.5</c:v>
                </c:pt>
                <c:pt idx="90740">
                  <c:v>45370</c:v>
                </c:pt>
                <c:pt idx="90741">
                  <c:v>45370.5</c:v>
                </c:pt>
                <c:pt idx="90742">
                  <c:v>45371</c:v>
                </c:pt>
                <c:pt idx="90743">
                  <c:v>45371.5</c:v>
                </c:pt>
                <c:pt idx="90744">
                  <c:v>45372</c:v>
                </c:pt>
                <c:pt idx="90745">
                  <c:v>45372.5</c:v>
                </c:pt>
                <c:pt idx="90746">
                  <c:v>45373</c:v>
                </c:pt>
                <c:pt idx="90747">
                  <c:v>45373.5</c:v>
                </c:pt>
                <c:pt idx="90748">
                  <c:v>45374</c:v>
                </c:pt>
                <c:pt idx="90749">
                  <c:v>45374.5</c:v>
                </c:pt>
                <c:pt idx="90750">
                  <c:v>45375</c:v>
                </c:pt>
                <c:pt idx="90751">
                  <c:v>45375.5</c:v>
                </c:pt>
                <c:pt idx="90752">
                  <c:v>45376</c:v>
                </c:pt>
                <c:pt idx="90753">
                  <c:v>45376.5</c:v>
                </c:pt>
                <c:pt idx="90754">
                  <c:v>45377</c:v>
                </c:pt>
                <c:pt idx="90755">
                  <c:v>45377.5</c:v>
                </c:pt>
                <c:pt idx="90756">
                  <c:v>45378</c:v>
                </c:pt>
                <c:pt idx="90757">
                  <c:v>45378.5</c:v>
                </c:pt>
                <c:pt idx="90758">
                  <c:v>45379</c:v>
                </c:pt>
                <c:pt idx="90759">
                  <c:v>45379.5</c:v>
                </c:pt>
                <c:pt idx="90760">
                  <c:v>45380</c:v>
                </c:pt>
                <c:pt idx="90761">
                  <c:v>45380.5</c:v>
                </c:pt>
                <c:pt idx="90762">
                  <c:v>45381</c:v>
                </c:pt>
                <c:pt idx="90763">
                  <c:v>45381.5</c:v>
                </c:pt>
                <c:pt idx="90764">
                  <c:v>45382</c:v>
                </c:pt>
                <c:pt idx="90765">
                  <c:v>45382.5</c:v>
                </c:pt>
                <c:pt idx="90766">
                  <c:v>45383</c:v>
                </c:pt>
                <c:pt idx="90767">
                  <c:v>45383.5</c:v>
                </c:pt>
                <c:pt idx="90768">
                  <c:v>45384</c:v>
                </c:pt>
                <c:pt idx="90769">
                  <c:v>45384.5</c:v>
                </c:pt>
                <c:pt idx="90770">
                  <c:v>45385</c:v>
                </c:pt>
                <c:pt idx="90771">
                  <c:v>45385.5</c:v>
                </c:pt>
                <c:pt idx="90772">
                  <c:v>45386</c:v>
                </c:pt>
                <c:pt idx="90773">
                  <c:v>45386.5</c:v>
                </c:pt>
                <c:pt idx="90774">
                  <c:v>45387</c:v>
                </c:pt>
                <c:pt idx="90775">
                  <c:v>45387.5</c:v>
                </c:pt>
                <c:pt idx="90776">
                  <c:v>45388</c:v>
                </c:pt>
                <c:pt idx="90777">
                  <c:v>45388.5</c:v>
                </c:pt>
                <c:pt idx="90778">
                  <c:v>45389</c:v>
                </c:pt>
                <c:pt idx="90779">
                  <c:v>45389.5</c:v>
                </c:pt>
                <c:pt idx="90780">
                  <c:v>45390</c:v>
                </c:pt>
                <c:pt idx="90781">
                  <c:v>45390.5</c:v>
                </c:pt>
                <c:pt idx="90782">
                  <c:v>45391</c:v>
                </c:pt>
                <c:pt idx="90783">
                  <c:v>45391.5</c:v>
                </c:pt>
                <c:pt idx="90784">
                  <c:v>45392</c:v>
                </c:pt>
                <c:pt idx="90785">
                  <c:v>45392.5</c:v>
                </c:pt>
                <c:pt idx="90786">
                  <c:v>45393</c:v>
                </c:pt>
                <c:pt idx="90787">
                  <c:v>45393.5</c:v>
                </c:pt>
                <c:pt idx="90788">
                  <c:v>45394</c:v>
                </c:pt>
                <c:pt idx="90789">
                  <c:v>45394.5</c:v>
                </c:pt>
                <c:pt idx="90790">
                  <c:v>45395</c:v>
                </c:pt>
                <c:pt idx="90791">
                  <c:v>45395.5</c:v>
                </c:pt>
                <c:pt idx="90792">
                  <c:v>45396</c:v>
                </c:pt>
                <c:pt idx="90793">
                  <c:v>45396.5</c:v>
                </c:pt>
                <c:pt idx="90794">
                  <c:v>45397</c:v>
                </c:pt>
                <c:pt idx="90795">
                  <c:v>45397.5</c:v>
                </c:pt>
                <c:pt idx="90796">
                  <c:v>45398</c:v>
                </c:pt>
                <c:pt idx="90797">
                  <c:v>45398.5</c:v>
                </c:pt>
                <c:pt idx="90798">
                  <c:v>45399</c:v>
                </c:pt>
                <c:pt idx="90799">
                  <c:v>45399.5</c:v>
                </c:pt>
                <c:pt idx="90800">
                  <c:v>45400</c:v>
                </c:pt>
                <c:pt idx="90801">
                  <c:v>45400.5</c:v>
                </c:pt>
                <c:pt idx="90802">
                  <c:v>45401</c:v>
                </c:pt>
                <c:pt idx="90803">
                  <c:v>45401.5</c:v>
                </c:pt>
                <c:pt idx="90804">
                  <c:v>45402</c:v>
                </c:pt>
                <c:pt idx="90805">
                  <c:v>45402.5</c:v>
                </c:pt>
                <c:pt idx="90806">
                  <c:v>45403</c:v>
                </c:pt>
                <c:pt idx="90807">
                  <c:v>45403.5</c:v>
                </c:pt>
                <c:pt idx="90808">
                  <c:v>45404</c:v>
                </c:pt>
                <c:pt idx="90809">
                  <c:v>45404.5</c:v>
                </c:pt>
                <c:pt idx="90810">
                  <c:v>45405</c:v>
                </c:pt>
                <c:pt idx="90811">
                  <c:v>45405.5</c:v>
                </c:pt>
                <c:pt idx="90812">
                  <c:v>45406</c:v>
                </c:pt>
                <c:pt idx="90813">
                  <c:v>45406.5</c:v>
                </c:pt>
                <c:pt idx="90814">
                  <c:v>45407</c:v>
                </c:pt>
                <c:pt idx="90815">
                  <c:v>45407.5</c:v>
                </c:pt>
                <c:pt idx="90816">
                  <c:v>45408</c:v>
                </c:pt>
                <c:pt idx="90817">
                  <c:v>45408.5</c:v>
                </c:pt>
                <c:pt idx="90818">
                  <c:v>45409</c:v>
                </c:pt>
                <c:pt idx="90819">
                  <c:v>45409.5</c:v>
                </c:pt>
                <c:pt idx="90820">
                  <c:v>45410</c:v>
                </c:pt>
                <c:pt idx="90821">
                  <c:v>45410.5</c:v>
                </c:pt>
                <c:pt idx="90822">
                  <c:v>45411</c:v>
                </c:pt>
                <c:pt idx="90823">
                  <c:v>45411.5</c:v>
                </c:pt>
                <c:pt idx="90824">
                  <c:v>45412</c:v>
                </c:pt>
                <c:pt idx="90825">
                  <c:v>45412.5</c:v>
                </c:pt>
                <c:pt idx="90826">
                  <c:v>45413</c:v>
                </c:pt>
                <c:pt idx="90827">
                  <c:v>45413.5</c:v>
                </c:pt>
                <c:pt idx="90828">
                  <c:v>45414</c:v>
                </c:pt>
                <c:pt idx="90829">
                  <c:v>45414.5</c:v>
                </c:pt>
                <c:pt idx="90830">
                  <c:v>45415</c:v>
                </c:pt>
                <c:pt idx="90831">
                  <c:v>45415.5</c:v>
                </c:pt>
                <c:pt idx="90832">
                  <c:v>45416</c:v>
                </c:pt>
                <c:pt idx="90833">
                  <c:v>45416.5</c:v>
                </c:pt>
                <c:pt idx="90834">
                  <c:v>45417</c:v>
                </c:pt>
                <c:pt idx="90835">
                  <c:v>45417.5</c:v>
                </c:pt>
                <c:pt idx="90836">
                  <c:v>45418</c:v>
                </c:pt>
                <c:pt idx="90837">
                  <c:v>45418.5</c:v>
                </c:pt>
                <c:pt idx="90838">
                  <c:v>45419</c:v>
                </c:pt>
                <c:pt idx="90839">
                  <c:v>45419.5</c:v>
                </c:pt>
                <c:pt idx="90840">
                  <c:v>45420</c:v>
                </c:pt>
                <c:pt idx="90841">
                  <c:v>45420.5</c:v>
                </c:pt>
                <c:pt idx="90842">
                  <c:v>45421</c:v>
                </c:pt>
                <c:pt idx="90843">
                  <c:v>45421.5</c:v>
                </c:pt>
                <c:pt idx="90844">
                  <c:v>45422</c:v>
                </c:pt>
                <c:pt idx="90845">
                  <c:v>45422.5</c:v>
                </c:pt>
                <c:pt idx="90846">
                  <c:v>45423</c:v>
                </c:pt>
                <c:pt idx="90847">
                  <c:v>45423.5</c:v>
                </c:pt>
                <c:pt idx="90848">
                  <c:v>45424</c:v>
                </c:pt>
                <c:pt idx="90849">
                  <c:v>45424.5</c:v>
                </c:pt>
                <c:pt idx="90850">
                  <c:v>45425</c:v>
                </c:pt>
                <c:pt idx="90851">
                  <c:v>45425.5</c:v>
                </c:pt>
                <c:pt idx="90852">
                  <c:v>45426</c:v>
                </c:pt>
                <c:pt idx="90853">
                  <c:v>45426.5</c:v>
                </c:pt>
                <c:pt idx="90854">
                  <c:v>45427</c:v>
                </c:pt>
                <c:pt idx="90855">
                  <c:v>45427.5</c:v>
                </c:pt>
                <c:pt idx="90856">
                  <c:v>45428</c:v>
                </c:pt>
                <c:pt idx="90857">
                  <c:v>45428.5</c:v>
                </c:pt>
                <c:pt idx="90858">
                  <c:v>45429</c:v>
                </c:pt>
                <c:pt idx="90859">
                  <c:v>45429.5</c:v>
                </c:pt>
                <c:pt idx="90860">
                  <c:v>45430</c:v>
                </c:pt>
                <c:pt idx="90861">
                  <c:v>45430.5</c:v>
                </c:pt>
                <c:pt idx="90862">
                  <c:v>45431</c:v>
                </c:pt>
                <c:pt idx="90863">
                  <c:v>45431.5</c:v>
                </c:pt>
                <c:pt idx="90864">
                  <c:v>45432</c:v>
                </c:pt>
                <c:pt idx="90865">
                  <c:v>45432.5</c:v>
                </c:pt>
                <c:pt idx="90866">
                  <c:v>45433</c:v>
                </c:pt>
                <c:pt idx="90867">
                  <c:v>45433.5</c:v>
                </c:pt>
                <c:pt idx="90868">
                  <c:v>45434</c:v>
                </c:pt>
                <c:pt idx="90869">
                  <c:v>45434.5</c:v>
                </c:pt>
                <c:pt idx="90870">
                  <c:v>45435</c:v>
                </c:pt>
                <c:pt idx="90871">
                  <c:v>45435.5</c:v>
                </c:pt>
                <c:pt idx="90872">
                  <c:v>45436</c:v>
                </c:pt>
                <c:pt idx="90873">
                  <c:v>45436.5</c:v>
                </c:pt>
                <c:pt idx="90874">
                  <c:v>45437</c:v>
                </c:pt>
                <c:pt idx="90875">
                  <c:v>45437.5</c:v>
                </c:pt>
                <c:pt idx="90876">
                  <c:v>45438</c:v>
                </c:pt>
                <c:pt idx="90877">
                  <c:v>45438.5</c:v>
                </c:pt>
                <c:pt idx="90878">
                  <c:v>45439</c:v>
                </c:pt>
                <c:pt idx="90879">
                  <c:v>45439.5</c:v>
                </c:pt>
                <c:pt idx="90880">
                  <c:v>45440</c:v>
                </c:pt>
                <c:pt idx="90881">
                  <c:v>45440.5</c:v>
                </c:pt>
                <c:pt idx="90882">
                  <c:v>45441</c:v>
                </c:pt>
                <c:pt idx="90883">
                  <c:v>45441.5</c:v>
                </c:pt>
                <c:pt idx="90884">
                  <c:v>45442</c:v>
                </c:pt>
                <c:pt idx="90885">
                  <c:v>45442.5</c:v>
                </c:pt>
                <c:pt idx="90886">
                  <c:v>45443</c:v>
                </c:pt>
                <c:pt idx="90887">
                  <c:v>45443.5</c:v>
                </c:pt>
                <c:pt idx="90888">
                  <c:v>45444</c:v>
                </c:pt>
                <c:pt idx="90889">
                  <c:v>45444.5</c:v>
                </c:pt>
                <c:pt idx="90890">
                  <c:v>45445</c:v>
                </c:pt>
                <c:pt idx="90891">
                  <c:v>45445.5</c:v>
                </c:pt>
                <c:pt idx="90892">
                  <c:v>45446</c:v>
                </c:pt>
                <c:pt idx="90893">
                  <c:v>45446.5</c:v>
                </c:pt>
                <c:pt idx="90894">
                  <c:v>45447</c:v>
                </c:pt>
                <c:pt idx="90895">
                  <c:v>45447.5</c:v>
                </c:pt>
                <c:pt idx="90896">
                  <c:v>45448</c:v>
                </c:pt>
                <c:pt idx="90897">
                  <c:v>45448.5</c:v>
                </c:pt>
                <c:pt idx="90898">
                  <c:v>45449</c:v>
                </c:pt>
                <c:pt idx="90899">
                  <c:v>45449.5</c:v>
                </c:pt>
                <c:pt idx="90900">
                  <c:v>45450</c:v>
                </c:pt>
                <c:pt idx="90901">
                  <c:v>45450.5</c:v>
                </c:pt>
                <c:pt idx="90902">
                  <c:v>45451</c:v>
                </c:pt>
                <c:pt idx="90903">
                  <c:v>45451.5</c:v>
                </c:pt>
                <c:pt idx="90904">
                  <c:v>45452</c:v>
                </c:pt>
                <c:pt idx="90905">
                  <c:v>45452.5</c:v>
                </c:pt>
                <c:pt idx="90906">
                  <c:v>45453</c:v>
                </c:pt>
                <c:pt idx="90907">
                  <c:v>45453.5</c:v>
                </c:pt>
                <c:pt idx="90908">
                  <c:v>45454</c:v>
                </c:pt>
                <c:pt idx="90909">
                  <c:v>45454.5</c:v>
                </c:pt>
                <c:pt idx="90910">
                  <c:v>45455</c:v>
                </c:pt>
                <c:pt idx="90911">
                  <c:v>45455.5</c:v>
                </c:pt>
                <c:pt idx="90912">
                  <c:v>45456</c:v>
                </c:pt>
                <c:pt idx="90913">
                  <c:v>45456.5</c:v>
                </c:pt>
                <c:pt idx="90914">
                  <c:v>45457</c:v>
                </c:pt>
                <c:pt idx="90915">
                  <c:v>45457.5</c:v>
                </c:pt>
                <c:pt idx="90916">
                  <c:v>45458</c:v>
                </c:pt>
                <c:pt idx="90917">
                  <c:v>45458.5</c:v>
                </c:pt>
                <c:pt idx="90918">
                  <c:v>45459</c:v>
                </c:pt>
                <c:pt idx="90919">
                  <c:v>45459.5</c:v>
                </c:pt>
                <c:pt idx="90920">
                  <c:v>45460</c:v>
                </c:pt>
                <c:pt idx="90921">
                  <c:v>45460.5</c:v>
                </c:pt>
                <c:pt idx="90922">
                  <c:v>45461</c:v>
                </c:pt>
                <c:pt idx="90923">
                  <c:v>45461.5</c:v>
                </c:pt>
                <c:pt idx="90924">
                  <c:v>45462</c:v>
                </c:pt>
                <c:pt idx="90925">
                  <c:v>45462.5</c:v>
                </c:pt>
                <c:pt idx="90926">
                  <c:v>45463</c:v>
                </c:pt>
                <c:pt idx="90927">
                  <c:v>45463.5</c:v>
                </c:pt>
                <c:pt idx="90928">
                  <c:v>45464</c:v>
                </c:pt>
                <c:pt idx="90929">
                  <c:v>45464.5</c:v>
                </c:pt>
                <c:pt idx="90930">
                  <c:v>45465</c:v>
                </c:pt>
                <c:pt idx="90931">
                  <c:v>45465.5</c:v>
                </c:pt>
                <c:pt idx="90932">
                  <c:v>45466</c:v>
                </c:pt>
                <c:pt idx="90933">
                  <c:v>45466.5</c:v>
                </c:pt>
                <c:pt idx="90934">
                  <c:v>45467</c:v>
                </c:pt>
                <c:pt idx="90935">
                  <c:v>45467.5</c:v>
                </c:pt>
                <c:pt idx="90936">
                  <c:v>45468</c:v>
                </c:pt>
                <c:pt idx="90937">
                  <c:v>45468.5</c:v>
                </c:pt>
                <c:pt idx="90938">
                  <c:v>45469</c:v>
                </c:pt>
                <c:pt idx="90939">
                  <c:v>45469.5</c:v>
                </c:pt>
                <c:pt idx="90940">
                  <c:v>45470</c:v>
                </c:pt>
                <c:pt idx="90941">
                  <c:v>45470.5</c:v>
                </c:pt>
                <c:pt idx="90942">
                  <c:v>45471</c:v>
                </c:pt>
                <c:pt idx="90943">
                  <c:v>45471.5</c:v>
                </c:pt>
                <c:pt idx="90944">
                  <c:v>45472</c:v>
                </c:pt>
                <c:pt idx="90945">
                  <c:v>45472.5</c:v>
                </c:pt>
                <c:pt idx="90946">
                  <c:v>45473</c:v>
                </c:pt>
                <c:pt idx="90947">
                  <c:v>45473.5</c:v>
                </c:pt>
                <c:pt idx="90948">
                  <c:v>45474</c:v>
                </c:pt>
                <c:pt idx="90949">
                  <c:v>45474.5</c:v>
                </c:pt>
                <c:pt idx="90950">
                  <c:v>45475</c:v>
                </c:pt>
                <c:pt idx="90951">
                  <c:v>45475.5</c:v>
                </c:pt>
                <c:pt idx="90952">
                  <c:v>45476</c:v>
                </c:pt>
                <c:pt idx="90953">
                  <c:v>45476.5</c:v>
                </c:pt>
                <c:pt idx="90954">
                  <c:v>45477</c:v>
                </c:pt>
                <c:pt idx="90955">
                  <c:v>45477.5</c:v>
                </c:pt>
                <c:pt idx="90956">
                  <c:v>45478</c:v>
                </c:pt>
                <c:pt idx="90957">
                  <c:v>45478.5</c:v>
                </c:pt>
                <c:pt idx="90958">
                  <c:v>45479</c:v>
                </c:pt>
                <c:pt idx="90959">
                  <c:v>45479.5</c:v>
                </c:pt>
                <c:pt idx="90960">
                  <c:v>45480</c:v>
                </c:pt>
                <c:pt idx="90961">
                  <c:v>45480.5</c:v>
                </c:pt>
                <c:pt idx="90962">
                  <c:v>45481</c:v>
                </c:pt>
                <c:pt idx="90963">
                  <c:v>45481.5</c:v>
                </c:pt>
                <c:pt idx="90964">
                  <c:v>45482</c:v>
                </c:pt>
                <c:pt idx="90965">
                  <c:v>45482.5</c:v>
                </c:pt>
                <c:pt idx="90966">
                  <c:v>45483</c:v>
                </c:pt>
                <c:pt idx="90967">
                  <c:v>45483.5</c:v>
                </c:pt>
                <c:pt idx="90968">
                  <c:v>45484</c:v>
                </c:pt>
                <c:pt idx="90969">
                  <c:v>45484.5</c:v>
                </c:pt>
                <c:pt idx="90970">
                  <c:v>45485</c:v>
                </c:pt>
                <c:pt idx="90971">
                  <c:v>45485.5</c:v>
                </c:pt>
                <c:pt idx="90972">
                  <c:v>45486</c:v>
                </c:pt>
                <c:pt idx="90973">
                  <c:v>45486.5</c:v>
                </c:pt>
                <c:pt idx="90974">
                  <c:v>45487</c:v>
                </c:pt>
                <c:pt idx="90975">
                  <c:v>45487.5</c:v>
                </c:pt>
                <c:pt idx="90976">
                  <c:v>45488</c:v>
                </c:pt>
                <c:pt idx="90977">
                  <c:v>45488.5</c:v>
                </c:pt>
                <c:pt idx="90978">
                  <c:v>45489</c:v>
                </c:pt>
                <c:pt idx="90979">
                  <c:v>45489.5</c:v>
                </c:pt>
                <c:pt idx="90980">
                  <c:v>45490</c:v>
                </c:pt>
                <c:pt idx="90981">
                  <c:v>45490.5</c:v>
                </c:pt>
                <c:pt idx="90982">
                  <c:v>45491</c:v>
                </c:pt>
                <c:pt idx="90983">
                  <c:v>45491.5</c:v>
                </c:pt>
                <c:pt idx="90984">
                  <c:v>45492</c:v>
                </c:pt>
                <c:pt idx="90985">
                  <c:v>45492.5</c:v>
                </c:pt>
                <c:pt idx="90986">
                  <c:v>45493</c:v>
                </c:pt>
                <c:pt idx="90987">
                  <c:v>45493.5</c:v>
                </c:pt>
                <c:pt idx="90988">
                  <c:v>45494</c:v>
                </c:pt>
                <c:pt idx="90989">
                  <c:v>45494.5</c:v>
                </c:pt>
                <c:pt idx="90990">
                  <c:v>45495</c:v>
                </c:pt>
                <c:pt idx="90991">
                  <c:v>45495.5</c:v>
                </c:pt>
                <c:pt idx="90992">
                  <c:v>45496</c:v>
                </c:pt>
                <c:pt idx="90993">
                  <c:v>45496.5</c:v>
                </c:pt>
                <c:pt idx="90994">
                  <c:v>45497</c:v>
                </c:pt>
                <c:pt idx="90995">
                  <c:v>45497.5</c:v>
                </c:pt>
                <c:pt idx="90996">
                  <c:v>45498</c:v>
                </c:pt>
                <c:pt idx="90997">
                  <c:v>45498.5</c:v>
                </c:pt>
                <c:pt idx="90998">
                  <c:v>45499</c:v>
                </c:pt>
                <c:pt idx="90999">
                  <c:v>45499.5</c:v>
                </c:pt>
                <c:pt idx="91000">
                  <c:v>45500</c:v>
                </c:pt>
                <c:pt idx="91001">
                  <c:v>45500.5</c:v>
                </c:pt>
                <c:pt idx="91002">
                  <c:v>45501</c:v>
                </c:pt>
                <c:pt idx="91003">
                  <c:v>45501.5</c:v>
                </c:pt>
                <c:pt idx="91004">
                  <c:v>45502</c:v>
                </c:pt>
                <c:pt idx="91005">
                  <c:v>45502.5</c:v>
                </c:pt>
                <c:pt idx="91006">
                  <c:v>45503</c:v>
                </c:pt>
                <c:pt idx="91007">
                  <c:v>45503.5</c:v>
                </c:pt>
                <c:pt idx="91008">
                  <c:v>45504</c:v>
                </c:pt>
                <c:pt idx="91009">
                  <c:v>45504.5</c:v>
                </c:pt>
                <c:pt idx="91010">
                  <c:v>45505</c:v>
                </c:pt>
                <c:pt idx="91011">
                  <c:v>45505.5</c:v>
                </c:pt>
                <c:pt idx="91012">
                  <c:v>45506</c:v>
                </c:pt>
                <c:pt idx="91013">
                  <c:v>45506.5</c:v>
                </c:pt>
                <c:pt idx="91014">
                  <c:v>45507</c:v>
                </c:pt>
                <c:pt idx="91015">
                  <c:v>45507.5</c:v>
                </c:pt>
                <c:pt idx="91016">
                  <c:v>45508</c:v>
                </c:pt>
                <c:pt idx="91017">
                  <c:v>45508.5</c:v>
                </c:pt>
                <c:pt idx="91018">
                  <c:v>45509</c:v>
                </c:pt>
                <c:pt idx="91019">
                  <c:v>45509.5</c:v>
                </c:pt>
                <c:pt idx="91020">
                  <c:v>45510</c:v>
                </c:pt>
                <c:pt idx="91021">
                  <c:v>45510.5</c:v>
                </c:pt>
                <c:pt idx="91022">
                  <c:v>45511</c:v>
                </c:pt>
                <c:pt idx="91023">
                  <c:v>45511.5</c:v>
                </c:pt>
                <c:pt idx="91024">
                  <c:v>45512</c:v>
                </c:pt>
                <c:pt idx="91025">
                  <c:v>45512.5</c:v>
                </c:pt>
                <c:pt idx="91026">
                  <c:v>45513</c:v>
                </c:pt>
                <c:pt idx="91027">
                  <c:v>45513.5</c:v>
                </c:pt>
                <c:pt idx="91028">
                  <c:v>45514</c:v>
                </c:pt>
                <c:pt idx="91029">
                  <c:v>45514.5</c:v>
                </c:pt>
                <c:pt idx="91030">
                  <c:v>45515</c:v>
                </c:pt>
                <c:pt idx="91031">
                  <c:v>45515.5</c:v>
                </c:pt>
                <c:pt idx="91032">
                  <c:v>45516</c:v>
                </c:pt>
                <c:pt idx="91033">
                  <c:v>45516.5</c:v>
                </c:pt>
                <c:pt idx="91034">
                  <c:v>45517</c:v>
                </c:pt>
                <c:pt idx="91035">
                  <c:v>45517.5</c:v>
                </c:pt>
                <c:pt idx="91036">
                  <c:v>45518</c:v>
                </c:pt>
                <c:pt idx="91037">
                  <c:v>45518.5</c:v>
                </c:pt>
                <c:pt idx="91038">
                  <c:v>45519</c:v>
                </c:pt>
                <c:pt idx="91039">
                  <c:v>45519.5</c:v>
                </c:pt>
                <c:pt idx="91040">
                  <c:v>45520</c:v>
                </c:pt>
                <c:pt idx="91041">
                  <c:v>45520.5</c:v>
                </c:pt>
                <c:pt idx="91042">
                  <c:v>45521</c:v>
                </c:pt>
                <c:pt idx="91043">
                  <c:v>45521.5</c:v>
                </c:pt>
                <c:pt idx="91044">
                  <c:v>45522</c:v>
                </c:pt>
                <c:pt idx="91045">
                  <c:v>45522.5</c:v>
                </c:pt>
                <c:pt idx="91046">
                  <c:v>45523</c:v>
                </c:pt>
                <c:pt idx="91047">
                  <c:v>45523.5</c:v>
                </c:pt>
                <c:pt idx="91048">
                  <c:v>45524</c:v>
                </c:pt>
                <c:pt idx="91049">
                  <c:v>45524.5</c:v>
                </c:pt>
                <c:pt idx="91050">
                  <c:v>45525</c:v>
                </c:pt>
                <c:pt idx="91051">
                  <c:v>45525.5</c:v>
                </c:pt>
                <c:pt idx="91052">
                  <c:v>45526</c:v>
                </c:pt>
                <c:pt idx="91053">
                  <c:v>45526.5</c:v>
                </c:pt>
                <c:pt idx="91054">
                  <c:v>45527</c:v>
                </c:pt>
                <c:pt idx="91055">
                  <c:v>45527.5</c:v>
                </c:pt>
                <c:pt idx="91056">
                  <c:v>45528</c:v>
                </c:pt>
                <c:pt idx="91057">
                  <c:v>45528.5</c:v>
                </c:pt>
                <c:pt idx="91058">
                  <c:v>45529</c:v>
                </c:pt>
                <c:pt idx="91059">
                  <c:v>45529.5</c:v>
                </c:pt>
                <c:pt idx="91060">
                  <c:v>45530</c:v>
                </c:pt>
                <c:pt idx="91061">
                  <c:v>45530.5</c:v>
                </c:pt>
                <c:pt idx="91062">
                  <c:v>45531</c:v>
                </c:pt>
                <c:pt idx="91063">
                  <c:v>45531.5</c:v>
                </c:pt>
                <c:pt idx="91064">
                  <c:v>45532</c:v>
                </c:pt>
                <c:pt idx="91065">
                  <c:v>45532.5</c:v>
                </c:pt>
                <c:pt idx="91066">
                  <c:v>45533</c:v>
                </c:pt>
                <c:pt idx="91067">
                  <c:v>45533.5</c:v>
                </c:pt>
                <c:pt idx="91068">
                  <c:v>45534</c:v>
                </c:pt>
                <c:pt idx="91069">
                  <c:v>45534.5</c:v>
                </c:pt>
                <c:pt idx="91070">
                  <c:v>45535</c:v>
                </c:pt>
                <c:pt idx="91071">
                  <c:v>45535.5</c:v>
                </c:pt>
                <c:pt idx="91072">
                  <c:v>45536</c:v>
                </c:pt>
                <c:pt idx="91073">
                  <c:v>45536.5</c:v>
                </c:pt>
                <c:pt idx="91074">
                  <c:v>45537</c:v>
                </c:pt>
                <c:pt idx="91075">
                  <c:v>45537.5</c:v>
                </c:pt>
                <c:pt idx="91076">
                  <c:v>45538</c:v>
                </c:pt>
                <c:pt idx="91077">
                  <c:v>45538.5</c:v>
                </c:pt>
                <c:pt idx="91078">
                  <c:v>45539</c:v>
                </c:pt>
                <c:pt idx="91079">
                  <c:v>45539.5</c:v>
                </c:pt>
                <c:pt idx="91080">
                  <c:v>45540</c:v>
                </c:pt>
                <c:pt idx="91081">
                  <c:v>45540.5</c:v>
                </c:pt>
                <c:pt idx="91082">
                  <c:v>45541</c:v>
                </c:pt>
                <c:pt idx="91083">
                  <c:v>45541.5</c:v>
                </c:pt>
                <c:pt idx="91084">
                  <c:v>45542</c:v>
                </c:pt>
                <c:pt idx="91085">
                  <c:v>45542.5</c:v>
                </c:pt>
                <c:pt idx="91086">
                  <c:v>45543</c:v>
                </c:pt>
                <c:pt idx="91087">
                  <c:v>45543.5</c:v>
                </c:pt>
                <c:pt idx="91088">
                  <c:v>45544</c:v>
                </c:pt>
                <c:pt idx="91089">
                  <c:v>45544.5</c:v>
                </c:pt>
                <c:pt idx="91090">
                  <c:v>45545</c:v>
                </c:pt>
                <c:pt idx="91091">
                  <c:v>45545.5</c:v>
                </c:pt>
                <c:pt idx="91092">
                  <c:v>45546</c:v>
                </c:pt>
                <c:pt idx="91093">
                  <c:v>45546.5</c:v>
                </c:pt>
                <c:pt idx="91094">
                  <c:v>45547</c:v>
                </c:pt>
                <c:pt idx="91095">
                  <c:v>45547.5</c:v>
                </c:pt>
                <c:pt idx="91096">
                  <c:v>45548</c:v>
                </c:pt>
                <c:pt idx="91097">
                  <c:v>45548.5</c:v>
                </c:pt>
                <c:pt idx="91098">
                  <c:v>45549</c:v>
                </c:pt>
                <c:pt idx="91099">
                  <c:v>45549.5</c:v>
                </c:pt>
                <c:pt idx="91100">
                  <c:v>45550</c:v>
                </c:pt>
                <c:pt idx="91101">
                  <c:v>45550.5</c:v>
                </c:pt>
                <c:pt idx="91102">
                  <c:v>45551</c:v>
                </c:pt>
                <c:pt idx="91103">
                  <c:v>45551.5</c:v>
                </c:pt>
                <c:pt idx="91104">
                  <c:v>45552</c:v>
                </c:pt>
                <c:pt idx="91105">
                  <c:v>45552.5</c:v>
                </c:pt>
                <c:pt idx="91106">
                  <c:v>45553</c:v>
                </c:pt>
                <c:pt idx="91107">
                  <c:v>45553.5</c:v>
                </c:pt>
                <c:pt idx="91108">
                  <c:v>45554</c:v>
                </c:pt>
                <c:pt idx="91109">
                  <c:v>45554.5</c:v>
                </c:pt>
                <c:pt idx="91110">
                  <c:v>45555</c:v>
                </c:pt>
                <c:pt idx="91111">
                  <c:v>45555.5</c:v>
                </c:pt>
                <c:pt idx="91112">
                  <c:v>45556</c:v>
                </c:pt>
                <c:pt idx="91113">
                  <c:v>45556.5</c:v>
                </c:pt>
                <c:pt idx="91114">
                  <c:v>45557</c:v>
                </c:pt>
                <c:pt idx="91115">
                  <c:v>45557.5</c:v>
                </c:pt>
                <c:pt idx="91116">
                  <c:v>45558</c:v>
                </c:pt>
                <c:pt idx="91117">
                  <c:v>45558.5</c:v>
                </c:pt>
                <c:pt idx="91118">
                  <c:v>45559</c:v>
                </c:pt>
                <c:pt idx="91119">
                  <c:v>45559.5</c:v>
                </c:pt>
                <c:pt idx="91120">
                  <c:v>45560</c:v>
                </c:pt>
                <c:pt idx="91121">
                  <c:v>45560.5</c:v>
                </c:pt>
                <c:pt idx="91122">
                  <c:v>45561</c:v>
                </c:pt>
                <c:pt idx="91123">
                  <c:v>45561.5</c:v>
                </c:pt>
                <c:pt idx="91124">
                  <c:v>45562</c:v>
                </c:pt>
                <c:pt idx="91125">
                  <c:v>45562.5</c:v>
                </c:pt>
                <c:pt idx="91126">
                  <c:v>45563</c:v>
                </c:pt>
                <c:pt idx="91127">
                  <c:v>45563.5</c:v>
                </c:pt>
                <c:pt idx="91128">
                  <c:v>45564</c:v>
                </c:pt>
                <c:pt idx="91129">
                  <c:v>45564.5</c:v>
                </c:pt>
                <c:pt idx="91130">
                  <c:v>45565</c:v>
                </c:pt>
                <c:pt idx="91131">
                  <c:v>45565.5</c:v>
                </c:pt>
                <c:pt idx="91132">
                  <c:v>45566</c:v>
                </c:pt>
                <c:pt idx="91133">
                  <c:v>45566.5</c:v>
                </c:pt>
                <c:pt idx="91134">
                  <c:v>45567</c:v>
                </c:pt>
                <c:pt idx="91135">
                  <c:v>45567.5</c:v>
                </c:pt>
                <c:pt idx="91136">
                  <c:v>45568</c:v>
                </c:pt>
                <c:pt idx="91137">
                  <c:v>45568.5</c:v>
                </c:pt>
                <c:pt idx="91138">
                  <c:v>45569</c:v>
                </c:pt>
                <c:pt idx="91139">
                  <c:v>45569.5</c:v>
                </c:pt>
                <c:pt idx="91140">
                  <c:v>45570</c:v>
                </c:pt>
                <c:pt idx="91141">
                  <c:v>45570.5</c:v>
                </c:pt>
                <c:pt idx="91142">
                  <c:v>45571</c:v>
                </c:pt>
                <c:pt idx="91143">
                  <c:v>45571.5</c:v>
                </c:pt>
                <c:pt idx="91144">
                  <c:v>45572</c:v>
                </c:pt>
                <c:pt idx="91145">
                  <c:v>45572.5</c:v>
                </c:pt>
                <c:pt idx="91146">
                  <c:v>45573</c:v>
                </c:pt>
                <c:pt idx="91147">
                  <c:v>45573.5</c:v>
                </c:pt>
                <c:pt idx="91148">
                  <c:v>45574</c:v>
                </c:pt>
                <c:pt idx="91149">
                  <c:v>45574.5</c:v>
                </c:pt>
                <c:pt idx="91150">
                  <c:v>45575</c:v>
                </c:pt>
                <c:pt idx="91151">
                  <c:v>45575.5</c:v>
                </c:pt>
                <c:pt idx="91152">
                  <c:v>45576</c:v>
                </c:pt>
                <c:pt idx="91153">
                  <c:v>45576.5</c:v>
                </c:pt>
                <c:pt idx="91154">
                  <c:v>45577</c:v>
                </c:pt>
                <c:pt idx="91155">
                  <c:v>45577.5</c:v>
                </c:pt>
                <c:pt idx="91156">
                  <c:v>45578</c:v>
                </c:pt>
                <c:pt idx="91157">
                  <c:v>45578.5</c:v>
                </c:pt>
                <c:pt idx="91158">
                  <c:v>45579</c:v>
                </c:pt>
                <c:pt idx="91159">
                  <c:v>45579.5</c:v>
                </c:pt>
                <c:pt idx="91160">
                  <c:v>45580</c:v>
                </c:pt>
                <c:pt idx="91161">
                  <c:v>45580.5</c:v>
                </c:pt>
                <c:pt idx="91162">
                  <c:v>45581</c:v>
                </c:pt>
                <c:pt idx="91163">
                  <c:v>45581.5</c:v>
                </c:pt>
                <c:pt idx="91164">
                  <c:v>45582</c:v>
                </c:pt>
                <c:pt idx="91165">
                  <c:v>45582.5</c:v>
                </c:pt>
                <c:pt idx="91166">
                  <c:v>45583</c:v>
                </c:pt>
                <c:pt idx="91167">
                  <c:v>45583.5</c:v>
                </c:pt>
                <c:pt idx="91168">
                  <c:v>45584</c:v>
                </c:pt>
                <c:pt idx="91169">
                  <c:v>45584.5</c:v>
                </c:pt>
                <c:pt idx="91170">
                  <c:v>45585</c:v>
                </c:pt>
                <c:pt idx="91171">
                  <c:v>45585.5</c:v>
                </c:pt>
                <c:pt idx="91172">
                  <c:v>45586</c:v>
                </c:pt>
                <c:pt idx="91173">
                  <c:v>45586.5</c:v>
                </c:pt>
                <c:pt idx="91174">
                  <c:v>45587</c:v>
                </c:pt>
                <c:pt idx="91175">
                  <c:v>45587.5</c:v>
                </c:pt>
                <c:pt idx="91176">
                  <c:v>45588</c:v>
                </c:pt>
                <c:pt idx="91177">
                  <c:v>45588.5</c:v>
                </c:pt>
                <c:pt idx="91178">
                  <c:v>45589</c:v>
                </c:pt>
                <c:pt idx="91179">
                  <c:v>45589.5</c:v>
                </c:pt>
                <c:pt idx="91180">
                  <c:v>45590</c:v>
                </c:pt>
                <c:pt idx="91181">
                  <c:v>45590.5</c:v>
                </c:pt>
                <c:pt idx="91182">
                  <c:v>45591</c:v>
                </c:pt>
                <c:pt idx="91183">
                  <c:v>45591.5</c:v>
                </c:pt>
                <c:pt idx="91184">
                  <c:v>45592</c:v>
                </c:pt>
                <c:pt idx="91185">
                  <c:v>45592.5</c:v>
                </c:pt>
                <c:pt idx="91186">
                  <c:v>45593</c:v>
                </c:pt>
                <c:pt idx="91187">
                  <c:v>45593.5</c:v>
                </c:pt>
                <c:pt idx="91188">
                  <c:v>45594</c:v>
                </c:pt>
                <c:pt idx="91189">
                  <c:v>45594.5</c:v>
                </c:pt>
                <c:pt idx="91190">
                  <c:v>45595</c:v>
                </c:pt>
                <c:pt idx="91191">
                  <c:v>45595.5</c:v>
                </c:pt>
                <c:pt idx="91192">
                  <c:v>45596</c:v>
                </c:pt>
                <c:pt idx="91193">
                  <c:v>45596.5</c:v>
                </c:pt>
                <c:pt idx="91194">
                  <c:v>45597</c:v>
                </c:pt>
                <c:pt idx="91195">
                  <c:v>45597.5</c:v>
                </c:pt>
                <c:pt idx="91196">
                  <c:v>45598</c:v>
                </c:pt>
                <c:pt idx="91197">
                  <c:v>45598.5</c:v>
                </c:pt>
                <c:pt idx="91198">
                  <c:v>45599</c:v>
                </c:pt>
                <c:pt idx="91199">
                  <c:v>45599.5</c:v>
                </c:pt>
                <c:pt idx="91200">
                  <c:v>45600</c:v>
                </c:pt>
                <c:pt idx="91201">
                  <c:v>45600.5</c:v>
                </c:pt>
                <c:pt idx="91202">
                  <c:v>45601</c:v>
                </c:pt>
                <c:pt idx="91203">
                  <c:v>45601.5</c:v>
                </c:pt>
                <c:pt idx="91204">
                  <c:v>45602</c:v>
                </c:pt>
                <c:pt idx="91205">
                  <c:v>45602.5</c:v>
                </c:pt>
                <c:pt idx="91206">
                  <c:v>45603</c:v>
                </c:pt>
                <c:pt idx="91207">
                  <c:v>45603.5</c:v>
                </c:pt>
                <c:pt idx="91208">
                  <c:v>45604</c:v>
                </c:pt>
                <c:pt idx="91209">
                  <c:v>45604.5</c:v>
                </c:pt>
                <c:pt idx="91210">
                  <c:v>45605</c:v>
                </c:pt>
                <c:pt idx="91211">
                  <c:v>45605.5</c:v>
                </c:pt>
                <c:pt idx="91212">
                  <c:v>45606</c:v>
                </c:pt>
                <c:pt idx="91213">
                  <c:v>45606.5</c:v>
                </c:pt>
                <c:pt idx="91214">
                  <c:v>45607</c:v>
                </c:pt>
                <c:pt idx="91215">
                  <c:v>45607.5</c:v>
                </c:pt>
                <c:pt idx="91216">
                  <c:v>45608</c:v>
                </c:pt>
                <c:pt idx="91217">
                  <c:v>45608.5</c:v>
                </c:pt>
                <c:pt idx="91218">
                  <c:v>45609</c:v>
                </c:pt>
                <c:pt idx="91219">
                  <c:v>45609.5</c:v>
                </c:pt>
                <c:pt idx="91220">
                  <c:v>45610</c:v>
                </c:pt>
                <c:pt idx="91221">
                  <c:v>45610.5</c:v>
                </c:pt>
                <c:pt idx="91222">
                  <c:v>45611</c:v>
                </c:pt>
                <c:pt idx="91223">
                  <c:v>45611.5</c:v>
                </c:pt>
                <c:pt idx="91224">
                  <c:v>45612</c:v>
                </c:pt>
                <c:pt idx="91225">
                  <c:v>45612.5</c:v>
                </c:pt>
                <c:pt idx="91226">
                  <c:v>45613</c:v>
                </c:pt>
                <c:pt idx="91227">
                  <c:v>45613.5</c:v>
                </c:pt>
                <c:pt idx="91228">
                  <c:v>45614</c:v>
                </c:pt>
                <c:pt idx="91229">
                  <c:v>45614.5</c:v>
                </c:pt>
                <c:pt idx="91230">
                  <c:v>45615</c:v>
                </c:pt>
                <c:pt idx="91231">
                  <c:v>45615.5</c:v>
                </c:pt>
                <c:pt idx="91232">
                  <c:v>45616</c:v>
                </c:pt>
                <c:pt idx="91233">
                  <c:v>45616.5</c:v>
                </c:pt>
                <c:pt idx="91234">
                  <c:v>45617</c:v>
                </c:pt>
                <c:pt idx="91235">
                  <c:v>45617.5</c:v>
                </c:pt>
                <c:pt idx="91236">
                  <c:v>45618</c:v>
                </c:pt>
                <c:pt idx="91237">
                  <c:v>45618.5</c:v>
                </c:pt>
                <c:pt idx="91238">
                  <c:v>45619</c:v>
                </c:pt>
                <c:pt idx="91239">
                  <c:v>45619.5</c:v>
                </c:pt>
                <c:pt idx="91240">
                  <c:v>45620</c:v>
                </c:pt>
                <c:pt idx="91241">
                  <c:v>45620.5</c:v>
                </c:pt>
                <c:pt idx="91242">
                  <c:v>45621</c:v>
                </c:pt>
                <c:pt idx="91243">
                  <c:v>45621.5</c:v>
                </c:pt>
                <c:pt idx="91244">
                  <c:v>45622</c:v>
                </c:pt>
                <c:pt idx="91245">
                  <c:v>45622.5</c:v>
                </c:pt>
                <c:pt idx="91246">
                  <c:v>45623</c:v>
                </c:pt>
                <c:pt idx="91247">
                  <c:v>45623.5</c:v>
                </c:pt>
                <c:pt idx="91248">
                  <c:v>45624</c:v>
                </c:pt>
                <c:pt idx="91249">
                  <c:v>45624.5</c:v>
                </c:pt>
                <c:pt idx="91250">
                  <c:v>45625</c:v>
                </c:pt>
                <c:pt idx="91251">
                  <c:v>45625.5</c:v>
                </c:pt>
                <c:pt idx="91252">
                  <c:v>45626</c:v>
                </c:pt>
                <c:pt idx="91253">
                  <c:v>45626.5</c:v>
                </c:pt>
                <c:pt idx="91254">
                  <c:v>45627</c:v>
                </c:pt>
                <c:pt idx="91255">
                  <c:v>45627.5</c:v>
                </c:pt>
                <c:pt idx="91256">
                  <c:v>45628</c:v>
                </c:pt>
                <c:pt idx="91257">
                  <c:v>45628.5</c:v>
                </c:pt>
                <c:pt idx="91258">
                  <c:v>45629</c:v>
                </c:pt>
                <c:pt idx="91259">
                  <c:v>45629.5</c:v>
                </c:pt>
                <c:pt idx="91260">
                  <c:v>45630</c:v>
                </c:pt>
                <c:pt idx="91261">
                  <c:v>45630.5</c:v>
                </c:pt>
                <c:pt idx="91262">
                  <c:v>45631</c:v>
                </c:pt>
                <c:pt idx="91263">
                  <c:v>45631.5</c:v>
                </c:pt>
                <c:pt idx="91264">
                  <c:v>45632</c:v>
                </c:pt>
                <c:pt idx="91265">
                  <c:v>45632.5</c:v>
                </c:pt>
                <c:pt idx="91266">
                  <c:v>45633</c:v>
                </c:pt>
                <c:pt idx="91267">
                  <c:v>45633.5</c:v>
                </c:pt>
                <c:pt idx="91268">
                  <c:v>45634</c:v>
                </c:pt>
                <c:pt idx="91269">
                  <c:v>45634.5</c:v>
                </c:pt>
                <c:pt idx="91270">
                  <c:v>45635</c:v>
                </c:pt>
                <c:pt idx="91271">
                  <c:v>45635.5</c:v>
                </c:pt>
                <c:pt idx="91272">
                  <c:v>45636</c:v>
                </c:pt>
                <c:pt idx="91273">
                  <c:v>45636.5</c:v>
                </c:pt>
                <c:pt idx="91274">
                  <c:v>45637</c:v>
                </c:pt>
                <c:pt idx="91275">
                  <c:v>45637.5</c:v>
                </c:pt>
                <c:pt idx="91276">
                  <c:v>45638</c:v>
                </c:pt>
                <c:pt idx="91277">
                  <c:v>45638.5</c:v>
                </c:pt>
                <c:pt idx="91278">
                  <c:v>45639</c:v>
                </c:pt>
                <c:pt idx="91279">
                  <c:v>45639.5</c:v>
                </c:pt>
                <c:pt idx="91280">
                  <c:v>45640</c:v>
                </c:pt>
                <c:pt idx="91281">
                  <c:v>45640.5</c:v>
                </c:pt>
                <c:pt idx="91282">
                  <c:v>45641</c:v>
                </c:pt>
                <c:pt idx="91283">
                  <c:v>45641.5</c:v>
                </c:pt>
                <c:pt idx="91284">
                  <c:v>45642</c:v>
                </c:pt>
                <c:pt idx="91285">
                  <c:v>45642.5</c:v>
                </c:pt>
                <c:pt idx="91286">
                  <c:v>45643</c:v>
                </c:pt>
                <c:pt idx="91287">
                  <c:v>45643.5</c:v>
                </c:pt>
                <c:pt idx="91288">
                  <c:v>45644</c:v>
                </c:pt>
                <c:pt idx="91289">
                  <c:v>45644.5</c:v>
                </c:pt>
                <c:pt idx="91290">
                  <c:v>45645</c:v>
                </c:pt>
                <c:pt idx="91291">
                  <c:v>45645.5</c:v>
                </c:pt>
                <c:pt idx="91292">
                  <c:v>45646</c:v>
                </c:pt>
                <c:pt idx="91293">
                  <c:v>45646.5</c:v>
                </c:pt>
                <c:pt idx="91294">
                  <c:v>45647</c:v>
                </c:pt>
                <c:pt idx="91295">
                  <c:v>45647.5</c:v>
                </c:pt>
                <c:pt idx="91296">
                  <c:v>45648</c:v>
                </c:pt>
                <c:pt idx="91297">
                  <c:v>45648.5</c:v>
                </c:pt>
                <c:pt idx="91298">
                  <c:v>45649</c:v>
                </c:pt>
                <c:pt idx="91299">
                  <c:v>45649.5</c:v>
                </c:pt>
                <c:pt idx="91300">
                  <c:v>45650</c:v>
                </c:pt>
                <c:pt idx="91301">
                  <c:v>45650.5</c:v>
                </c:pt>
                <c:pt idx="91302">
                  <c:v>45651</c:v>
                </c:pt>
                <c:pt idx="91303">
                  <c:v>45651.5</c:v>
                </c:pt>
                <c:pt idx="91304">
                  <c:v>45652</c:v>
                </c:pt>
                <c:pt idx="91305">
                  <c:v>45652.5</c:v>
                </c:pt>
                <c:pt idx="91306">
                  <c:v>45653</c:v>
                </c:pt>
                <c:pt idx="91307">
                  <c:v>45653.5</c:v>
                </c:pt>
                <c:pt idx="91308">
                  <c:v>45654</c:v>
                </c:pt>
                <c:pt idx="91309">
                  <c:v>45654.5</c:v>
                </c:pt>
                <c:pt idx="91310">
                  <c:v>45655</c:v>
                </c:pt>
                <c:pt idx="91311">
                  <c:v>45655.5</c:v>
                </c:pt>
                <c:pt idx="91312">
                  <c:v>45656</c:v>
                </c:pt>
                <c:pt idx="91313">
                  <c:v>45656.5</c:v>
                </c:pt>
                <c:pt idx="91314">
                  <c:v>45657</c:v>
                </c:pt>
                <c:pt idx="91315">
                  <c:v>45657.5</c:v>
                </c:pt>
                <c:pt idx="91316">
                  <c:v>45658</c:v>
                </c:pt>
                <c:pt idx="91317">
                  <c:v>45658.5</c:v>
                </c:pt>
                <c:pt idx="91318">
                  <c:v>45659</c:v>
                </c:pt>
                <c:pt idx="91319">
                  <c:v>45659.5</c:v>
                </c:pt>
                <c:pt idx="91320">
                  <c:v>45660</c:v>
                </c:pt>
                <c:pt idx="91321">
                  <c:v>45660.5</c:v>
                </c:pt>
                <c:pt idx="91322">
                  <c:v>45661</c:v>
                </c:pt>
                <c:pt idx="91323">
                  <c:v>45661.5</c:v>
                </c:pt>
                <c:pt idx="91324">
                  <c:v>45662</c:v>
                </c:pt>
                <c:pt idx="91325">
                  <c:v>45662.5</c:v>
                </c:pt>
                <c:pt idx="91326">
                  <c:v>45663</c:v>
                </c:pt>
                <c:pt idx="91327">
                  <c:v>45663.5</c:v>
                </c:pt>
                <c:pt idx="91328">
                  <c:v>45664</c:v>
                </c:pt>
                <c:pt idx="91329">
                  <c:v>45664.5</c:v>
                </c:pt>
                <c:pt idx="91330">
                  <c:v>45665</c:v>
                </c:pt>
                <c:pt idx="91331">
                  <c:v>45665.5</c:v>
                </c:pt>
                <c:pt idx="91332">
                  <c:v>45666</c:v>
                </c:pt>
                <c:pt idx="91333">
                  <c:v>45666.5</c:v>
                </c:pt>
                <c:pt idx="91334">
                  <c:v>45667</c:v>
                </c:pt>
                <c:pt idx="91335">
                  <c:v>45667.5</c:v>
                </c:pt>
                <c:pt idx="91336">
                  <c:v>45668</c:v>
                </c:pt>
                <c:pt idx="91337">
                  <c:v>45668.5</c:v>
                </c:pt>
                <c:pt idx="91338">
                  <c:v>45669</c:v>
                </c:pt>
                <c:pt idx="91339">
                  <c:v>45669.5</c:v>
                </c:pt>
                <c:pt idx="91340">
                  <c:v>45670</c:v>
                </c:pt>
                <c:pt idx="91341">
                  <c:v>45670.5</c:v>
                </c:pt>
                <c:pt idx="91342">
                  <c:v>45671</c:v>
                </c:pt>
                <c:pt idx="91343">
                  <c:v>45671.5</c:v>
                </c:pt>
                <c:pt idx="91344">
                  <c:v>45672</c:v>
                </c:pt>
                <c:pt idx="91345">
                  <c:v>45672.5</c:v>
                </c:pt>
                <c:pt idx="91346">
                  <c:v>45673</c:v>
                </c:pt>
                <c:pt idx="91347">
                  <c:v>45673.5</c:v>
                </c:pt>
                <c:pt idx="91348">
                  <c:v>45674</c:v>
                </c:pt>
                <c:pt idx="91349">
                  <c:v>45674.5</c:v>
                </c:pt>
                <c:pt idx="91350">
                  <c:v>45675</c:v>
                </c:pt>
                <c:pt idx="91351">
                  <c:v>45675.5</c:v>
                </c:pt>
                <c:pt idx="91352">
                  <c:v>45676</c:v>
                </c:pt>
                <c:pt idx="91353">
                  <c:v>45676.5</c:v>
                </c:pt>
                <c:pt idx="91354">
                  <c:v>45677</c:v>
                </c:pt>
                <c:pt idx="91355">
                  <c:v>45677.5</c:v>
                </c:pt>
                <c:pt idx="91356">
                  <c:v>45678</c:v>
                </c:pt>
                <c:pt idx="91357">
                  <c:v>45678.5</c:v>
                </c:pt>
                <c:pt idx="91358">
                  <c:v>45679</c:v>
                </c:pt>
                <c:pt idx="91359">
                  <c:v>45679.5</c:v>
                </c:pt>
                <c:pt idx="91360">
                  <c:v>45680</c:v>
                </c:pt>
                <c:pt idx="91361">
                  <c:v>45680.5</c:v>
                </c:pt>
                <c:pt idx="91362">
                  <c:v>45681</c:v>
                </c:pt>
                <c:pt idx="91363">
                  <c:v>45681.5</c:v>
                </c:pt>
                <c:pt idx="91364">
                  <c:v>45682</c:v>
                </c:pt>
                <c:pt idx="91365">
                  <c:v>45682.5</c:v>
                </c:pt>
                <c:pt idx="91366">
                  <c:v>45683</c:v>
                </c:pt>
                <c:pt idx="91367">
                  <c:v>45683.5</c:v>
                </c:pt>
                <c:pt idx="91368">
                  <c:v>45684</c:v>
                </c:pt>
                <c:pt idx="91369">
                  <c:v>45684.5</c:v>
                </c:pt>
                <c:pt idx="91370">
                  <c:v>45685</c:v>
                </c:pt>
                <c:pt idx="91371">
                  <c:v>45685.5</c:v>
                </c:pt>
                <c:pt idx="91372">
                  <c:v>45686</c:v>
                </c:pt>
                <c:pt idx="91373">
                  <c:v>45686.5</c:v>
                </c:pt>
                <c:pt idx="91374">
                  <c:v>45687</c:v>
                </c:pt>
                <c:pt idx="91375">
                  <c:v>45687.5</c:v>
                </c:pt>
                <c:pt idx="91376">
                  <c:v>45688</c:v>
                </c:pt>
                <c:pt idx="91377">
                  <c:v>45688.5</c:v>
                </c:pt>
                <c:pt idx="91378">
                  <c:v>45689</c:v>
                </c:pt>
                <c:pt idx="91379">
                  <c:v>45689.5</c:v>
                </c:pt>
                <c:pt idx="91380">
                  <c:v>45690</c:v>
                </c:pt>
                <c:pt idx="91381">
                  <c:v>45690.5</c:v>
                </c:pt>
                <c:pt idx="91382">
                  <c:v>45691</c:v>
                </c:pt>
                <c:pt idx="91383">
                  <c:v>45691.5</c:v>
                </c:pt>
                <c:pt idx="91384">
                  <c:v>45692</c:v>
                </c:pt>
                <c:pt idx="91385">
                  <c:v>45692.5</c:v>
                </c:pt>
                <c:pt idx="91386">
                  <c:v>45693</c:v>
                </c:pt>
                <c:pt idx="91387">
                  <c:v>45693.5</c:v>
                </c:pt>
                <c:pt idx="91388">
                  <c:v>45694</c:v>
                </c:pt>
                <c:pt idx="91389">
                  <c:v>45694.5</c:v>
                </c:pt>
                <c:pt idx="91390">
                  <c:v>45695</c:v>
                </c:pt>
                <c:pt idx="91391">
                  <c:v>45695.5</c:v>
                </c:pt>
                <c:pt idx="91392">
                  <c:v>45696</c:v>
                </c:pt>
                <c:pt idx="91393">
                  <c:v>45696.5</c:v>
                </c:pt>
                <c:pt idx="91394">
                  <c:v>45697</c:v>
                </c:pt>
                <c:pt idx="91395">
                  <c:v>45697.5</c:v>
                </c:pt>
                <c:pt idx="91396">
                  <c:v>45698</c:v>
                </c:pt>
                <c:pt idx="91397">
                  <c:v>45698.5</c:v>
                </c:pt>
                <c:pt idx="91398">
                  <c:v>45699</c:v>
                </c:pt>
                <c:pt idx="91399">
                  <c:v>45699.5</c:v>
                </c:pt>
                <c:pt idx="91400">
                  <c:v>45700</c:v>
                </c:pt>
                <c:pt idx="91401">
                  <c:v>45700.5</c:v>
                </c:pt>
                <c:pt idx="91402">
                  <c:v>45701</c:v>
                </c:pt>
                <c:pt idx="91403">
                  <c:v>45701.5</c:v>
                </c:pt>
                <c:pt idx="91404">
                  <c:v>45702</c:v>
                </c:pt>
                <c:pt idx="91405">
                  <c:v>45702.5</c:v>
                </c:pt>
                <c:pt idx="91406">
                  <c:v>45703</c:v>
                </c:pt>
                <c:pt idx="91407">
                  <c:v>45703.5</c:v>
                </c:pt>
                <c:pt idx="91408">
                  <c:v>45704</c:v>
                </c:pt>
                <c:pt idx="91409">
                  <c:v>45704.5</c:v>
                </c:pt>
                <c:pt idx="91410">
                  <c:v>45705</c:v>
                </c:pt>
                <c:pt idx="91411">
                  <c:v>45705.5</c:v>
                </c:pt>
                <c:pt idx="91412">
                  <c:v>45706</c:v>
                </c:pt>
                <c:pt idx="91413">
                  <c:v>45706.5</c:v>
                </c:pt>
                <c:pt idx="91414">
                  <c:v>45707</c:v>
                </c:pt>
                <c:pt idx="91415">
                  <c:v>45707.5</c:v>
                </c:pt>
                <c:pt idx="91416">
                  <c:v>45708</c:v>
                </c:pt>
                <c:pt idx="91417">
                  <c:v>45708.5</c:v>
                </c:pt>
                <c:pt idx="91418">
                  <c:v>45709</c:v>
                </c:pt>
                <c:pt idx="91419">
                  <c:v>45709.5</c:v>
                </c:pt>
                <c:pt idx="91420">
                  <c:v>45710</c:v>
                </c:pt>
                <c:pt idx="91421">
                  <c:v>45710.5</c:v>
                </c:pt>
                <c:pt idx="91422">
                  <c:v>45711</c:v>
                </c:pt>
                <c:pt idx="91423">
                  <c:v>45711.5</c:v>
                </c:pt>
                <c:pt idx="91424">
                  <c:v>45712</c:v>
                </c:pt>
                <c:pt idx="91425">
                  <c:v>45712.5</c:v>
                </c:pt>
                <c:pt idx="91426">
                  <c:v>45713</c:v>
                </c:pt>
                <c:pt idx="91427">
                  <c:v>45713.5</c:v>
                </c:pt>
                <c:pt idx="91428">
                  <c:v>45714</c:v>
                </c:pt>
                <c:pt idx="91429">
                  <c:v>45714.5</c:v>
                </c:pt>
                <c:pt idx="91430">
                  <c:v>45715</c:v>
                </c:pt>
                <c:pt idx="91431">
                  <c:v>45715.5</c:v>
                </c:pt>
                <c:pt idx="91432">
                  <c:v>45716</c:v>
                </c:pt>
                <c:pt idx="91433">
                  <c:v>45716.5</c:v>
                </c:pt>
                <c:pt idx="91434">
                  <c:v>45717</c:v>
                </c:pt>
                <c:pt idx="91435">
                  <c:v>45717.5</c:v>
                </c:pt>
                <c:pt idx="91436">
                  <c:v>45718</c:v>
                </c:pt>
                <c:pt idx="91437">
                  <c:v>45718.5</c:v>
                </c:pt>
                <c:pt idx="91438">
                  <c:v>45719</c:v>
                </c:pt>
                <c:pt idx="91439">
                  <c:v>45719.5</c:v>
                </c:pt>
                <c:pt idx="91440">
                  <c:v>45720</c:v>
                </c:pt>
                <c:pt idx="91441">
                  <c:v>45720.5</c:v>
                </c:pt>
                <c:pt idx="91442">
                  <c:v>45721</c:v>
                </c:pt>
                <c:pt idx="91443">
                  <c:v>45721.5</c:v>
                </c:pt>
                <c:pt idx="91444">
                  <c:v>45722</c:v>
                </c:pt>
                <c:pt idx="91445">
                  <c:v>45722.5</c:v>
                </c:pt>
                <c:pt idx="91446">
                  <c:v>45723</c:v>
                </c:pt>
                <c:pt idx="91447">
                  <c:v>45723.5</c:v>
                </c:pt>
                <c:pt idx="91448">
                  <c:v>45724</c:v>
                </c:pt>
                <c:pt idx="91449">
                  <c:v>45724.5</c:v>
                </c:pt>
                <c:pt idx="91450">
                  <c:v>45725</c:v>
                </c:pt>
                <c:pt idx="91451">
                  <c:v>45725.5</c:v>
                </c:pt>
                <c:pt idx="91452">
                  <c:v>45726</c:v>
                </c:pt>
                <c:pt idx="91453">
                  <c:v>45726.5</c:v>
                </c:pt>
                <c:pt idx="91454">
                  <c:v>45727</c:v>
                </c:pt>
                <c:pt idx="91455">
                  <c:v>45727.5</c:v>
                </c:pt>
                <c:pt idx="91456">
                  <c:v>45728</c:v>
                </c:pt>
                <c:pt idx="91457">
                  <c:v>45728.5</c:v>
                </c:pt>
                <c:pt idx="91458">
                  <c:v>45729</c:v>
                </c:pt>
                <c:pt idx="91459">
                  <c:v>45729.5</c:v>
                </c:pt>
                <c:pt idx="91460">
                  <c:v>45730</c:v>
                </c:pt>
                <c:pt idx="91461">
                  <c:v>45730.5</c:v>
                </c:pt>
                <c:pt idx="91462">
                  <c:v>45731</c:v>
                </c:pt>
                <c:pt idx="91463">
                  <c:v>45731.5</c:v>
                </c:pt>
                <c:pt idx="91464">
                  <c:v>45732</c:v>
                </c:pt>
                <c:pt idx="91465">
                  <c:v>45732.5</c:v>
                </c:pt>
                <c:pt idx="91466">
                  <c:v>45733</c:v>
                </c:pt>
                <c:pt idx="91467">
                  <c:v>45733.5</c:v>
                </c:pt>
                <c:pt idx="91468">
                  <c:v>45734</c:v>
                </c:pt>
                <c:pt idx="91469">
                  <c:v>45734.5</c:v>
                </c:pt>
                <c:pt idx="91470">
                  <c:v>45735</c:v>
                </c:pt>
                <c:pt idx="91471">
                  <c:v>45735.5</c:v>
                </c:pt>
                <c:pt idx="91472">
                  <c:v>45736</c:v>
                </c:pt>
                <c:pt idx="91473">
                  <c:v>45736.5</c:v>
                </c:pt>
                <c:pt idx="91474">
                  <c:v>45737</c:v>
                </c:pt>
                <c:pt idx="91475">
                  <c:v>45737.5</c:v>
                </c:pt>
                <c:pt idx="91476">
                  <c:v>45738</c:v>
                </c:pt>
                <c:pt idx="91477">
                  <c:v>45738.5</c:v>
                </c:pt>
                <c:pt idx="91478">
                  <c:v>45739</c:v>
                </c:pt>
                <c:pt idx="91479">
                  <c:v>45739.5</c:v>
                </c:pt>
                <c:pt idx="91480">
                  <c:v>45740</c:v>
                </c:pt>
                <c:pt idx="91481">
                  <c:v>45740.5</c:v>
                </c:pt>
                <c:pt idx="91482">
                  <c:v>45741</c:v>
                </c:pt>
                <c:pt idx="91483">
                  <c:v>45741.5</c:v>
                </c:pt>
                <c:pt idx="91484">
                  <c:v>45742</c:v>
                </c:pt>
                <c:pt idx="91485">
                  <c:v>45742.5</c:v>
                </c:pt>
                <c:pt idx="91486">
                  <c:v>45743</c:v>
                </c:pt>
                <c:pt idx="91487">
                  <c:v>45743.5</c:v>
                </c:pt>
                <c:pt idx="91488">
                  <c:v>45744</c:v>
                </c:pt>
                <c:pt idx="91489">
                  <c:v>45744.5</c:v>
                </c:pt>
                <c:pt idx="91490">
                  <c:v>45745</c:v>
                </c:pt>
                <c:pt idx="91491">
                  <c:v>45745.5</c:v>
                </c:pt>
                <c:pt idx="91492">
                  <c:v>45746</c:v>
                </c:pt>
                <c:pt idx="91493">
                  <c:v>45746.5</c:v>
                </c:pt>
                <c:pt idx="91494">
                  <c:v>45747</c:v>
                </c:pt>
                <c:pt idx="91495">
                  <c:v>45747.5</c:v>
                </c:pt>
                <c:pt idx="91496">
                  <c:v>45748</c:v>
                </c:pt>
                <c:pt idx="91497">
                  <c:v>45748.5</c:v>
                </c:pt>
                <c:pt idx="91498">
                  <c:v>45749</c:v>
                </c:pt>
                <c:pt idx="91499">
                  <c:v>45749.5</c:v>
                </c:pt>
                <c:pt idx="91500">
                  <c:v>45750</c:v>
                </c:pt>
                <c:pt idx="91501">
                  <c:v>45750.5</c:v>
                </c:pt>
                <c:pt idx="91502">
                  <c:v>45751</c:v>
                </c:pt>
                <c:pt idx="91503">
                  <c:v>45751.5</c:v>
                </c:pt>
                <c:pt idx="91504">
                  <c:v>45752</c:v>
                </c:pt>
                <c:pt idx="91505">
                  <c:v>45752.5</c:v>
                </c:pt>
                <c:pt idx="91506">
                  <c:v>45753</c:v>
                </c:pt>
                <c:pt idx="91507">
                  <c:v>45753.5</c:v>
                </c:pt>
                <c:pt idx="91508">
                  <c:v>45754</c:v>
                </c:pt>
                <c:pt idx="91509">
                  <c:v>45754.5</c:v>
                </c:pt>
                <c:pt idx="91510">
                  <c:v>45755</c:v>
                </c:pt>
                <c:pt idx="91511">
                  <c:v>45755.5</c:v>
                </c:pt>
                <c:pt idx="91512">
                  <c:v>45756</c:v>
                </c:pt>
                <c:pt idx="91513">
                  <c:v>45756.5</c:v>
                </c:pt>
                <c:pt idx="91514">
                  <c:v>45757</c:v>
                </c:pt>
                <c:pt idx="91515">
                  <c:v>45757.5</c:v>
                </c:pt>
                <c:pt idx="91516">
                  <c:v>45758</c:v>
                </c:pt>
                <c:pt idx="91517">
                  <c:v>45758.5</c:v>
                </c:pt>
                <c:pt idx="91518">
                  <c:v>45759</c:v>
                </c:pt>
                <c:pt idx="91519">
                  <c:v>45759.5</c:v>
                </c:pt>
                <c:pt idx="91520">
                  <c:v>45760</c:v>
                </c:pt>
                <c:pt idx="91521">
                  <c:v>45760.5</c:v>
                </c:pt>
                <c:pt idx="91522">
                  <c:v>45761</c:v>
                </c:pt>
                <c:pt idx="91523">
                  <c:v>45761.5</c:v>
                </c:pt>
                <c:pt idx="91524">
                  <c:v>45762</c:v>
                </c:pt>
                <c:pt idx="91525">
                  <c:v>45762.5</c:v>
                </c:pt>
                <c:pt idx="91526">
                  <c:v>45763</c:v>
                </c:pt>
                <c:pt idx="91527">
                  <c:v>45763.5</c:v>
                </c:pt>
                <c:pt idx="91528">
                  <c:v>45764</c:v>
                </c:pt>
                <c:pt idx="91529">
                  <c:v>45764.5</c:v>
                </c:pt>
                <c:pt idx="91530">
                  <c:v>45765</c:v>
                </c:pt>
                <c:pt idx="91531">
                  <c:v>45765.5</c:v>
                </c:pt>
                <c:pt idx="91532">
                  <c:v>45766</c:v>
                </c:pt>
                <c:pt idx="91533">
                  <c:v>45766.5</c:v>
                </c:pt>
                <c:pt idx="91534">
                  <c:v>45767</c:v>
                </c:pt>
                <c:pt idx="91535">
                  <c:v>45767.5</c:v>
                </c:pt>
                <c:pt idx="91536">
                  <c:v>45768</c:v>
                </c:pt>
                <c:pt idx="91537">
                  <c:v>45768.5</c:v>
                </c:pt>
                <c:pt idx="91538">
                  <c:v>45769</c:v>
                </c:pt>
                <c:pt idx="91539">
                  <c:v>45769.5</c:v>
                </c:pt>
                <c:pt idx="91540">
                  <c:v>45770</c:v>
                </c:pt>
                <c:pt idx="91541">
                  <c:v>45770.5</c:v>
                </c:pt>
                <c:pt idx="91542">
                  <c:v>45771</c:v>
                </c:pt>
                <c:pt idx="91543">
                  <c:v>45771.5</c:v>
                </c:pt>
                <c:pt idx="91544">
                  <c:v>45772</c:v>
                </c:pt>
                <c:pt idx="91545">
                  <c:v>45772.5</c:v>
                </c:pt>
                <c:pt idx="91546">
                  <c:v>45773</c:v>
                </c:pt>
                <c:pt idx="91547">
                  <c:v>45773.5</c:v>
                </c:pt>
                <c:pt idx="91548">
                  <c:v>45774</c:v>
                </c:pt>
                <c:pt idx="91549">
                  <c:v>45774.5</c:v>
                </c:pt>
                <c:pt idx="91550">
                  <c:v>45775</c:v>
                </c:pt>
                <c:pt idx="91551">
                  <c:v>45775.5</c:v>
                </c:pt>
                <c:pt idx="91552">
                  <c:v>45776</c:v>
                </c:pt>
                <c:pt idx="91553">
                  <c:v>45776.5</c:v>
                </c:pt>
                <c:pt idx="91554">
                  <c:v>45777</c:v>
                </c:pt>
                <c:pt idx="91555">
                  <c:v>45777.5</c:v>
                </c:pt>
                <c:pt idx="91556">
                  <c:v>45778</c:v>
                </c:pt>
                <c:pt idx="91557">
                  <c:v>45778.5</c:v>
                </c:pt>
                <c:pt idx="91558">
                  <c:v>45779</c:v>
                </c:pt>
                <c:pt idx="91559">
                  <c:v>45779.5</c:v>
                </c:pt>
                <c:pt idx="91560">
                  <c:v>45780</c:v>
                </c:pt>
                <c:pt idx="91561">
                  <c:v>45780.5</c:v>
                </c:pt>
                <c:pt idx="91562">
                  <c:v>45781</c:v>
                </c:pt>
                <c:pt idx="91563">
                  <c:v>45781.5</c:v>
                </c:pt>
                <c:pt idx="91564">
                  <c:v>45782</c:v>
                </c:pt>
                <c:pt idx="91565">
                  <c:v>45782.5</c:v>
                </c:pt>
                <c:pt idx="91566">
                  <c:v>45783</c:v>
                </c:pt>
                <c:pt idx="91567">
                  <c:v>45783.5</c:v>
                </c:pt>
                <c:pt idx="91568">
                  <c:v>45784</c:v>
                </c:pt>
                <c:pt idx="91569">
                  <c:v>45784.5</c:v>
                </c:pt>
                <c:pt idx="91570">
                  <c:v>45785</c:v>
                </c:pt>
                <c:pt idx="91571">
                  <c:v>45785.5</c:v>
                </c:pt>
                <c:pt idx="91572">
                  <c:v>45786</c:v>
                </c:pt>
                <c:pt idx="91573">
                  <c:v>45786.5</c:v>
                </c:pt>
                <c:pt idx="91574">
                  <c:v>45787</c:v>
                </c:pt>
                <c:pt idx="91575">
                  <c:v>45787.5</c:v>
                </c:pt>
                <c:pt idx="91576">
                  <c:v>45788</c:v>
                </c:pt>
                <c:pt idx="91577">
                  <c:v>45788.5</c:v>
                </c:pt>
                <c:pt idx="91578">
                  <c:v>45789</c:v>
                </c:pt>
                <c:pt idx="91579">
                  <c:v>45789.5</c:v>
                </c:pt>
                <c:pt idx="91580">
                  <c:v>45790</c:v>
                </c:pt>
                <c:pt idx="91581">
                  <c:v>45790.5</c:v>
                </c:pt>
                <c:pt idx="91582">
                  <c:v>45791</c:v>
                </c:pt>
                <c:pt idx="91583">
                  <c:v>45791.5</c:v>
                </c:pt>
                <c:pt idx="91584">
                  <c:v>45792</c:v>
                </c:pt>
                <c:pt idx="91585">
                  <c:v>45792.5</c:v>
                </c:pt>
                <c:pt idx="91586">
                  <c:v>45793</c:v>
                </c:pt>
                <c:pt idx="91587">
                  <c:v>45793.5</c:v>
                </c:pt>
                <c:pt idx="91588">
                  <c:v>45794</c:v>
                </c:pt>
                <c:pt idx="91589">
                  <c:v>45794.5</c:v>
                </c:pt>
                <c:pt idx="91590">
                  <c:v>45795</c:v>
                </c:pt>
                <c:pt idx="91591">
                  <c:v>45795.5</c:v>
                </c:pt>
                <c:pt idx="91592">
                  <c:v>45796</c:v>
                </c:pt>
                <c:pt idx="91593">
                  <c:v>45796.5</c:v>
                </c:pt>
                <c:pt idx="91594">
                  <c:v>45797</c:v>
                </c:pt>
                <c:pt idx="91595">
                  <c:v>45797.5</c:v>
                </c:pt>
                <c:pt idx="91596">
                  <c:v>45798</c:v>
                </c:pt>
                <c:pt idx="91597">
                  <c:v>45798.5</c:v>
                </c:pt>
                <c:pt idx="91598">
                  <c:v>45799</c:v>
                </c:pt>
                <c:pt idx="91599">
                  <c:v>45799.5</c:v>
                </c:pt>
                <c:pt idx="91600">
                  <c:v>45800</c:v>
                </c:pt>
                <c:pt idx="91601">
                  <c:v>45800.5</c:v>
                </c:pt>
                <c:pt idx="91602">
                  <c:v>45801</c:v>
                </c:pt>
                <c:pt idx="91603">
                  <c:v>45801.5</c:v>
                </c:pt>
                <c:pt idx="91604">
                  <c:v>45802</c:v>
                </c:pt>
                <c:pt idx="91605">
                  <c:v>45802.5</c:v>
                </c:pt>
                <c:pt idx="91606">
                  <c:v>45803</c:v>
                </c:pt>
                <c:pt idx="91607">
                  <c:v>45803.5</c:v>
                </c:pt>
                <c:pt idx="91608">
                  <c:v>45804</c:v>
                </c:pt>
                <c:pt idx="91609">
                  <c:v>45804.5</c:v>
                </c:pt>
                <c:pt idx="91610">
                  <c:v>45805</c:v>
                </c:pt>
                <c:pt idx="91611">
                  <c:v>45805.5</c:v>
                </c:pt>
                <c:pt idx="91612">
                  <c:v>45806</c:v>
                </c:pt>
                <c:pt idx="91613">
                  <c:v>45806.5</c:v>
                </c:pt>
                <c:pt idx="91614">
                  <c:v>45807</c:v>
                </c:pt>
                <c:pt idx="91615">
                  <c:v>45807.5</c:v>
                </c:pt>
                <c:pt idx="91616">
                  <c:v>45808</c:v>
                </c:pt>
                <c:pt idx="91617">
                  <c:v>45808.5</c:v>
                </c:pt>
                <c:pt idx="91618">
                  <c:v>45809</c:v>
                </c:pt>
                <c:pt idx="91619">
                  <c:v>45809.5</c:v>
                </c:pt>
                <c:pt idx="91620">
                  <c:v>45810</c:v>
                </c:pt>
                <c:pt idx="91621">
                  <c:v>45810.5</c:v>
                </c:pt>
                <c:pt idx="91622">
                  <c:v>45811</c:v>
                </c:pt>
                <c:pt idx="91623">
                  <c:v>45811.5</c:v>
                </c:pt>
                <c:pt idx="91624">
                  <c:v>45812</c:v>
                </c:pt>
                <c:pt idx="91625">
                  <c:v>45812.5</c:v>
                </c:pt>
                <c:pt idx="91626">
                  <c:v>45813</c:v>
                </c:pt>
                <c:pt idx="91627">
                  <c:v>45813.5</c:v>
                </c:pt>
                <c:pt idx="91628">
                  <c:v>45814</c:v>
                </c:pt>
                <c:pt idx="91629">
                  <c:v>45814.5</c:v>
                </c:pt>
                <c:pt idx="91630">
                  <c:v>45815</c:v>
                </c:pt>
                <c:pt idx="91631">
                  <c:v>45815.5</c:v>
                </c:pt>
                <c:pt idx="91632">
                  <c:v>45816</c:v>
                </c:pt>
                <c:pt idx="91633">
                  <c:v>45816.5</c:v>
                </c:pt>
                <c:pt idx="91634">
                  <c:v>45817</c:v>
                </c:pt>
                <c:pt idx="91635">
                  <c:v>45817.5</c:v>
                </c:pt>
                <c:pt idx="91636">
                  <c:v>45818</c:v>
                </c:pt>
                <c:pt idx="91637">
                  <c:v>45818.5</c:v>
                </c:pt>
                <c:pt idx="91638">
                  <c:v>45819</c:v>
                </c:pt>
                <c:pt idx="91639">
                  <c:v>45819.5</c:v>
                </c:pt>
                <c:pt idx="91640">
                  <c:v>45820</c:v>
                </c:pt>
                <c:pt idx="91641">
                  <c:v>45820.5</c:v>
                </c:pt>
                <c:pt idx="91642">
                  <c:v>45821</c:v>
                </c:pt>
                <c:pt idx="91643">
                  <c:v>45821.5</c:v>
                </c:pt>
                <c:pt idx="91644">
                  <c:v>45822</c:v>
                </c:pt>
                <c:pt idx="91645">
                  <c:v>45822.5</c:v>
                </c:pt>
                <c:pt idx="91646">
                  <c:v>45823</c:v>
                </c:pt>
                <c:pt idx="91647">
                  <c:v>45823.5</c:v>
                </c:pt>
                <c:pt idx="91648">
                  <c:v>45824</c:v>
                </c:pt>
                <c:pt idx="91649">
                  <c:v>45824.5</c:v>
                </c:pt>
                <c:pt idx="91650">
                  <c:v>45825</c:v>
                </c:pt>
                <c:pt idx="91651">
                  <c:v>45825.5</c:v>
                </c:pt>
                <c:pt idx="91652">
                  <c:v>45826</c:v>
                </c:pt>
                <c:pt idx="91653">
                  <c:v>45826.5</c:v>
                </c:pt>
                <c:pt idx="91654">
                  <c:v>45827</c:v>
                </c:pt>
                <c:pt idx="91655">
                  <c:v>45827.5</c:v>
                </c:pt>
                <c:pt idx="91656">
                  <c:v>45828</c:v>
                </c:pt>
                <c:pt idx="91657">
                  <c:v>45828.5</c:v>
                </c:pt>
                <c:pt idx="91658">
                  <c:v>45829</c:v>
                </c:pt>
                <c:pt idx="91659">
                  <c:v>45829.5</c:v>
                </c:pt>
                <c:pt idx="91660">
                  <c:v>45830</c:v>
                </c:pt>
                <c:pt idx="91661">
                  <c:v>45830.5</c:v>
                </c:pt>
                <c:pt idx="91662">
                  <c:v>45831</c:v>
                </c:pt>
                <c:pt idx="91663">
                  <c:v>45831.5</c:v>
                </c:pt>
                <c:pt idx="91664">
                  <c:v>45832</c:v>
                </c:pt>
                <c:pt idx="91665">
                  <c:v>45832.5</c:v>
                </c:pt>
                <c:pt idx="91666">
                  <c:v>45833</c:v>
                </c:pt>
                <c:pt idx="91667">
                  <c:v>45833.5</c:v>
                </c:pt>
                <c:pt idx="91668">
                  <c:v>45834</c:v>
                </c:pt>
                <c:pt idx="91669">
                  <c:v>45834.5</c:v>
                </c:pt>
                <c:pt idx="91670">
                  <c:v>45835</c:v>
                </c:pt>
                <c:pt idx="91671">
                  <c:v>45835.5</c:v>
                </c:pt>
                <c:pt idx="91672">
                  <c:v>45836</c:v>
                </c:pt>
                <c:pt idx="91673">
                  <c:v>45836.5</c:v>
                </c:pt>
                <c:pt idx="91674">
                  <c:v>45837</c:v>
                </c:pt>
                <c:pt idx="91675">
                  <c:v>45837.5</c:v>
                </c:pt>
                <c:pt idx="91676">
                  <c:v>45838</c:v>
                </c:pt>
                <c:pt idx="91677">
                  <c:v>45838.5</c:v>
                </c:pt>
                <c:pt idx="91678">
                  <c:v>45839</c:v>
                </c:pt>
                <c:pt idx="91679">
                  <c:v>45839.5</c:v>
                </c:pt>
                <c:pt idx="91680">
                  <c:v>45840</c:v>
                </c:pt>
                <c:pt idx="91681">
                  <c:v>45840.5</c:v>
                </c:pt>
                <c:pt idx="91682">
                  <c:v>45841</c:v>
                </c:pt>
                <c:pt idx="91683">
                  <c:v>45841.5</c:v>
                </c:pt>
                <c:pt idx="91684">
                  <c:v>45842</c:v>
                </c:pt>
                <c:pt idx="91685">
                  <c:v>45842.5</c:v>
                </c:pt>
                <c:pt idx="91686">
                  <c:v>45843</c:v>
                </c:pt>
                <c:pt idx="91687">
                  <c:v>45843.5</c:v>
                </c:pt>
                <c:pt idx="91688">
                  <c:v>45844</c:v>
                </c:pt>
                <c:pt idx="91689">
                  <c:v>45844.5</c:v>
                </c:pt>
                <c:pt idx="91690">
                  <c:v>45845</c:v>
                </c:pt>
                <c:pt idx="91691">
                  <c:v>45845.5</c:v>
                </c:pt>
                <c:pt idx="91692">
                  <c:v>45846</c:v>
                </c:pt>
                <c:pt idx="91693">
                  <c:v>45846.5</c:v>
                </c:pt>
                <c:pt idx="91694">
                  <c:v>45847</c:v>
                </c:pt>
                <c:pt idx="91695">
                  <c:v>45847.5</c:v>
                </c:pt>
                <c:pt idx="91696">
                  <c:v>45848</c:v>
                </c:pt>
                <c:pt idx="91697">
                  <c:v>45848.5</c:v>
                </c:pt>
                <c:pt idx="91698">
                  <c:v>45849</c:v>
                </c:pt>
                <c:pt idx="91699">
                  <c:v>45849.5</c:v>
                </c:pt>
                <c:pt idx="91700">
                  <c:v>45850</c:v>
                </c:pt>
                <c:pt idx="91701">
                  <c:v>45850.5</c:v>
                </c:pt>
                <c:pt idx="91702">
                  <c:v>45851</c:v>
                </c:pt>
                <c:pt idx="91703">
                  <c:v>45851.5</c:v>
                </c:pt>
                <c:pt idx="91704">
                  <c:v>45852</c:v>
                </c:pt>
                <c:pt idx="91705">
                  <c:v>45852.5</c:v>
                </c:pt>
                <c:pt idx="91706">
                  <c:v>45853</c:v>
                </c:pt>
                <c:pt idx="91707">
                  <c:v>45853.5</c:v>
                </c:pt>
                <c:pt idx="91708">
                  <c:v>45854</c:v>
                </c:pt>
                <c:pt idx="91709">
                  <c:v>45854.5</c:v>
                </c:pt>
                <c:pt idx="91710">
                  <c:v>45855</c:v>
                </c:pt>
                <c:pt idx="91711">
                  <c:v>45855.5</c:v>
                </c:pt>
                <c:pt idx="91712">
                  <c:v>45856</c:v>
                </c:pt>
                <c:pt idx="91713">
                  <c:v>45856.5</c:v>
                </c:pt>
                <c:pt idx="91714">
                  <c:v>45857</c:v>
                </c:pt>
                <c:pt idx="91715">
                  <c:v>45857.5</c:v>
                </c:pt>
                <c:pt idx="91716">
                  <c:v>45858</c:v>
                </c:pt>
                <c:pt idx="91717">
                  <c:v>45858.5</c:v>
                </c:pt>
                <c:pt idx="91718">
                  <c:v>45859</c:v>
                </c:pt>
                <c:pt idx="91719">
                  <c:v>45859.5</c:v>
                </c:pt>
                <c:pt idx="91720">
                  <c:v>45860</c:v>
                </c:pt>
                <c:pt idx="91721">
                  <c:v>45860.5</c:v>
                </c:pt>
                <c:pt idx="91722">
                  <c:v>45861</c:v>
                </c:pt>
                <c:pt idx="91723">
                  <c:v>45861.5</c:v>
                </c:pt>
                <c:pt idx="91724">
                  <c:v>45862</c:v>
                </c:pt>
                <c:pt idx="91725">
                  <c:v>45862.5</c:v>
                </c:pt>
                <c:pt idx="91726">
                  <c:v>45863</c:v>
                </c:pt>
                <c:pt idx="91727">
                  <c:v>45863.5</c:v>
                </c:pt>
                <c:pt idx="91728">
                  <c:v>45864</c:v>
                </c:pt>
                <c:pt idx="91729">
                  <c:v>45864.5</c:v>
                </c:pt>
                <c:pt idx="91730">
                  <c:v>45865</c:v>
                </c:pt>
                <c:pt idx="91731">
                  <c:v>45865.5</c:v>
                </c:pt>
                <c:pt idx="91732">
                  <c:v>45866</c:v>
                </c:pt>
                <c:pt idx="91733">
                  <c:v>45866.5</c:v>
                </c:pt>
                <c:pt idx="91734">
                  <c:v>45867</c:v>
                </c:pt>
                <c:pt idx="91735">
                  <c:v>45867.5</c:v>
                </c:pt>
                <c:pt idx="91736">
                  <c:v>45868</c:v>
                </c:pt>
                <c:pt idx="91737">
                  <c:v>45868.5</c:v>
                </c:pt>
                <c:pt idx="91738">
                  <c:v>45869</c:v>
                </c:pt>
                <c:pt idx="91739">
                  <c:v>45869.5</c:v>
                </c:pt>
                <c:pt idx="91740">
                  <c:v>45870</c:v>
                </c:pt>
                <c:pt idx="91741">
                  <c:v>45870.5</c:v>
                </c:pt>
                <c:pt idx="91742">
                  <c:v>45871</c:v>
                </c:pt>
                <c:pt idx="91743">
                  <c:v>45871.5</c:v>
                </c:pt>
                <c:pt idx="91744">
                  <c:v>45872</c:v>
                </c:pt>
                <c:pt idx="91745">
                  <c:v>45872.5</c:v>
                </c:pt>
                <c:pt idx="91746">
                  <c:v>45873</c:v>
                </c:pt>
                <c:pt idx="91747">
                  <c:v>45873.5</c:v>
                </c:pt>
                <c:pt idx="91748">
                  <c:v>45874</c:v>
                </c:pt>
                <c:pt idx="91749">
                  <c:v>45874.5</c:v>
                </c:pt>
                <c:pt idx="91750">
                  <c:v>45875</c:v>
                </c:pt>
                <c:pt idx="91751">
                  <c:v>45875.5</c:v>
                </c:pt>
                <c:pt idx="91752">
                  <c:v>45876</c:v>
                </c:pt>
                <c:pt idx="91753">
                  <c:v>45876.5</c:v>
                </c:pt>
                <c:pt idx="91754">
                  <c:v>45877</c:v>
                </c:pt>
                <c:pt idx="91755">
                  <c:v>45877.5</c:v>
                </c:pt>
                <c:pt idx="91756">
                  <c:v>45878</c:v>
                </c:pt>
                <c:pt idx="91757">
                  <c:v>45878.5</c:v>
                </c:pt>
                <c:pt idx="91758">
                  <c:v>45879</c:v>
                </c:pt>
                <c:pt idx="91759">
                  <c:v>45879.5</c:v>
                </c:pt>
                <c:pt idx="91760">
                  <c:v>45880</c:v>
                </c:pt>
                <c:pt idx="91761">
                  <c:v>45880.5</c:v>
                </c:pt>
                <c:pt idx="91762">
                  <c:v>45881</c:v>
                </c:pt>
                <c:pt idx="91763">
                  <c:v>45881.5</c:v>
                </c:pt>
                <c:pt idx="91764">
                  <c:v>45882</c:v>
                </c:pt>
                <c:pt idx="91765">
                  <c:v>45882.5</c:v>
                </c:pt>
                <c:pt idx="91766">
                  <c:v>45883</c:v>
                </c:pt>
                <c:pt idx="91767">
                  <c:v>45883.5</c:v>
                </c:pt>
                <c:pt idx="91768">
                  <c:v>45884</c:v>
                </c:pt>
                <c:pt idx="91769">
                  <c:v>45884.5</c:v>
                </c:pt>
                <c:pt idx="91770">
                  <c:v>45885</c:v>
                </c:pt>
                <c:pt idx="91771">
                  <c:v>45885.5</c:v>
                </c:pt>
                <c:pt idx="91772">
                  <c:v>45886</c:v>
                </c:pt>
                <c:pt idx="91773">
                  <c:v>45886.5</c:v>
                </c:pt>
                <c:pt idx="91774">
                  <c:v>45887</c:v>
                </c:pt>
                <c:pt idx="91775">
                  <c:v>45887.5</c:v>
                </c:pt>
                <c:pt idx="91776">
                  <c:v>45888</c:v>
                </c:pt>
                <c:pt idx="91777">
                  <c:v>45888.5</c:v>
                </c:pt>
                <c:pt idx="91778">
                  <c:v>45889</c:v>
                </c:pt>
                <c:pt idx="91779">
                  <c:v>45889.5</c:v>
                </c:pt>
                <c:pt idx="91780">
                  <c:v>45890</c:v>
                </c:pt>
                <c:pt idx="91781">
                  <c:v>45890.5</c:v>
                </c:pt>
                <c:pt idx="91782">
                  <c:v>45891</c:v>
                </c:pt>
                <c:pt idx="91783">
                  <c:v>45891.5</c:v>
                </c:pt>
                <c:pt idx="91784">
                  <c:v>45892</c:v>
                </c:pt>
                <c:pt idx="91785">
                  <c:v>45892.5</c:v>
                </c:pt>
                <c:pt idx="91786">
                  <c:v>45893</c:v>
                </c:pt>
                <c:pt idx="91787">
                  <c:v>45893.5</c:v>
                </c:pt>
                <c:pt idx="91788">
                  <c:v>45894</c:v>
                </c:pt>
                <c:pt idx="91789">
                  <c:v>45894.5</c:v>
                </c:pt>
                <c:pt idx="91790">
                  <c:v>45895</c:v>
                </c:pt>
                <c:pt idx="91791">
                  <c:v>45895.5</c:v>
                </c:pt>
                <c:pt idx="91792">
                  <c:v>45896</c:v>
                </c:pt>
                <c:pt idx="91793">
                  <c:v>45896.5</c:v>
                </c:pt>
                <c:pt idx="91794">
                  <c:v>45897</c:v>
                </c:pt>
                <c:pt idx="91795">
                  <c:v>45897.5</c:v>
                </c:pt>
                <c:pt idx="91796">
                  <c:v>45898</c:v>
                </c:pt>
                <c:pt idx="91797">
                  <c:v>45898.5</c:v>
                </c:pt>
                <c:pt idx="91798">
                  <c:v>45899</c:v>
                </c:pt>
                <c:pt idx="91799">
                  <c:v>45899.5</c:v>
                </c:pt>
                <c:pt idx="91800">
                  <c:v>45900</c:v>
                </c:pt>
                <c:pt idx="91801">
                  <c:v>45900.5</c:v>
                </c:pt>
                <c:pt idx="91802">
                  <c:v>45901</c:v>
                </c:pt>
                <c:pt idx="91803">
                  <c:v>45901.5</c:v>
                </c:pt>
                <c:pt idx="91804">
                  <c:v>45902</c:v>
                </c:pt>
                <c:pt idx="91805">
                  <c:v>45902.5</c:v>
                </c:pt>
                <c:pt idx="91806">
                  <c:v>45903</c:v>
                </c:pt>
                <c:pt idx="91807">
                  <c:v>45903.5</c:v>
                </c:pt>
                <c:pt idx="91808">
                  <c:v>45904</c:v>
                </c:pt>
                <c:pt idx="91809">
                  <c:v>45904.5</c:v>
                </c:pt>
                <c:pt idx="91810">
                  <c:v>45905</c:v>
                </c:pt>
                <c:pt idx="91811">
                  <c:v>45905.5</c:v>
                </c:pt>
                <c:pt idx="91812">
                  <c:v>45906</c:v>
                </c:pt>
                <c:pt idx="91813">
                  <c:v>45906.5</c:v>
                </c:pt>
                <c:pt idx="91814">
                  <c:v>45907</c:v>
                </c:pt>
                <c:pt idx="91815">
                  <c:v>45907.5</c:v>
                </c:pt>
                <c:pt idx="91816">
                  <c:v>45908</c:v>
                </c:pt>
                <c:pt idx="91817">
                  <c:v>45908.5</c:v>
                </c:pt>
                <c:pt idx="91818">
                  <c:v>45909</c:v>
                </c:pt>
                <c:pt idx="91819">
                  <c:v>45909.5</c:v>
                </c:pt>
                <c:pt idx="91820">
                  <c:v>45910</c:v>
                </c:pt>
                <c:pt idx="91821">
                  <c:v>45910.5</c:v>
                </c:pt>
                <c:pt idx="91822">
                  <c:v>45911</c:v>
                </c:pt>
                <c:pt idx="91823">
                  <c:v>45911.5</c:v>
                </c:pt>
                <c:pt idx="91824">
                  <c:v>45912</c:v>
                </c:pt>
                <c:pt idx="91825">
                  <c:v>45912.5</c:v>
                </c:pt>
                <c:pt idx="91826">
                  <c:v>45913</c:v>
                </c:pt>
                <c:pt idx="91827">
                  <c:v>45913.5</c:v>
                </c:pt>
                <c:pt idx="91828">
                  <c:v>45914</c:v>
                </c:pt>
                <c:pt idx="91829">
                  <c:v>45914.5</c:v>
                </c:pt>
                <c:pt idx="91830">
                  <c:v>45915</c:v>
                </c:pt>
                <c:pt idx="91831">
                  <c:v>45915.5</c:v>
                </c:pt>
                <c:pt idx="91832">
                  <c:v>45916</c:v>
                </c:pt>
                <c:pt idx="91833">
                  <c:v>45916.5</c:v>
                </c:pt>
                <c:pt idx="91834">
                  <c:v>45917</c:v>
                </c:pt>
                <c:pt idx="91835">
                  <c:v>45917.5</c:v>
                </c:pt>
                <c:pt idx="91836">
                  <c:v>45918</c:v>
                </c:pt>
                <c:pt idx="91837">
                  <c:v>45918.5</c:v>
                </c:pt>
                <c:pt idx="91838">
                  <c:v>45919</c:v>
                </c:pt>
                <c:pt idx="91839">
                  <c:v>45919.5</c:v>
                </c:pt>
                <c:pt idx="91840">
                  <c:v>45920</c:v>
                </c:pt>
                <c:pt idx="91841">
                  <c:v>45920.5</c:v>
                </c:pt>
                <c:pt idx="91842">
                  <c:v>45921</c:v>
                </c:pt>
                <c:pt idx="91843">
                  <c:v>45921.5</c:v>
                </c:pt>
                <c:pt idx="91844">
                  <c:v>45922</c:v>
                </c:pt>
                <c:pt idx="91845">
                  <c:v>45922.5</c:v>
                </c:pt>
                <c:pt idx="91846">
                  <c:v>45923</c:v>
                </c:pt>
                <c:pt idx="91847">
                  <c:v>45923.5</c:v>
                </c:pt>
                <c:pt idx="91848">
                  <c:v>45924</c:v>
                </c:pt>
                <c:pt idx="91849">
                  <c:v>45924.5</c:v>
                </c:pt>
                <c:pt idx="91850">
                  <c:v>45925</c:v>
                </c:pt>
                <c:pt idx="91851">
                  <c:v>45925.5</c:v>
                </c:pt>
                <c:pt idx="91852">
                  <c:v>45926</c:v>
                </c:pt>
                <c:pt idx="91853">
                  <c:v>45926.5</c:v>
                </c:pt>
                <c:pt idx="91854">
                  <c:v>45927</c:v>
                </c:pt>
                <c:pt idx="91855">
                  <c:v>45927.5</c:v>
                </c:pt>
                <c:pt idx="91856">
                  <c:v>45928</c:v>
                </c:pt>
                <c:pt idx="91857">
                  <c:v>45928.5</c:v>
                </c:pt>
                <c:pt idx="91858">
                  <c:v>45929</c:v>
                </c:pt>
                <c:pt idx="91859">
                  <c:v>45929.5</c:v>
                </c:pt>
                <c:pt idx="91860">
                  <c:v>45930</c:v>
                </c:pt>
                <c:pt idx="91861">
                  <c:v>45930.5</c:v>
                </c:pt>
                <c:pt idx="91862">
                  <c:v>45931</c:v>
                </c:pt>
                <c:pt idx="91863">
                  <c:v>45931.5</c:v>
                </c:pt>
                <c:pt idx="91864">
                  <c:v>45932</c:v>
                </c:pt>
                <c:pt idx="91865">
                  <c:v>45932.5</c:v>
                </c:pt>
                <c:pt idx="91866">
                  <c:v>45933</c:v>
                </c:pt>
                <c:pt idx="91867">
                  <c:v>45933.5</c:v>
                </c:pt>
                <c:pt idx="91868">
                  <c:v>45934</c:v>
                </c:pt>
                <c:pt idx="91869">
                  <c:v>45934.5</c:v>
                </c:pt>
                <c:pt idx="91870">
                  <c:v>45935</c:v>
                </c:pt>
                <c:pt idx="91871">
                  <c:v>45935.5</c:v>
                </c:pt>
                <c:pt idx="91872">
                  <c:v>45936</c:v>
                </c:pt>
                <c:pt idx="91873">
                  <c:v>45936.5</c:v>
                </c:pt>
                <c:pt idx="91874">
                  <c:v>45937</c:v>
                </c:pt>
                <c:pt idx="91875">
                  <c:v>45937.5</c:v>
                </c:pt>
                <c:pt idx="91876">
                  <c:v>45938</c:v>
                </c:pt>
                <c:pt idx="91877">
                  <c:v>45938.5</c:v>
                </c:pt>
                <c:pt idx="91878">
                  <c:v>45939</c:v>
                </c:pt>
                <c:pt idx="91879">
                  <c:v>45939.5</c:v>
                </c:pt>
                <c:pt idx="91880">
                  <c:v>45940</c:v>
                </c:pt>
                <c:pt idx="91881">
                  <c:v>45940.5</c:v>
                </c:pt>
                <c:pt idx="91882">
                  <c:v>45941</c:v>
                </c:pt>
                <c:pt idx="91883">
                  <c:v>45941.5</c:v>
                </c:pt>
                <c:pt idx="91884">
                  <c:v>45942</c:v>
                </c:pt>
                <c:pt idx="91885">
                  <c:v>45942.5</c:v>
                </c:pt>
                <c:pt idx="91886">
                  <c:v>45943</c:v>
                </c:pt>
                <c:pt idx="91887">
                  <c:v>45943.5</c:v>
                </c:pt>
                <c:pt idx="91888">
                  <c:v>45944</c:v>
                </c:pt>
                <c:pt idx="91889">
                  <c:v>45944.5</c:v>
                </c:pt>
                <c:pt idx="91890">
                  <c:v>45945</c:v>
                </c:pt>
                <c:pt idx="91891">
                  <c:v>45945.5</c:v>
                </c:pt>
                <c:pt idx="91892">
                  <c:v>45946</c:v>
                </c:pt>
                <c:pt idx="91893">
                  <c:v>45946.5</c:v>
                </c:pt>
                <c:pt idx="91894">
                  <c:v>45947</c:v>
                </c:pt>
                <c:pt idx="91895">
                  <c:v>45947.5</c:v>
                </c:pt>
                <c:pt idx="91896">
                  <c:v>45948</c:v>
                </c:pt>
                <c:pt idx="91897">
                  <c:v>45948.5</c:v>
                </c:pt>
                <c:pt idx="91898">
                  <c:v>45949</c:v>
                </c:pt>
                <c:pt idx="91899">
                  <c:v>45949.5</c:v>
                </c:pt>
                <c:pt idx="91900">
                  <c:v>45950</c:v>
                </c:pt>
                <c:pt idx="91901">
                  <c:v>45950.5</c:v>
                </c:pt>
                <c:pt idx="91902">
                  <c:v>45951</c:v>
                </c:pt>
                <c:pt idx="91903">
                  <c:v>45951.5</c:v>
                </c:pt>
                <c:pt idx="91904">
                  <c:v>45952</c:v>
                </c:pt>
                <c:pt idx="91905">
                  <c:v>45952.5</c:v>
                </c:pt>
                <c:pt idx="91906">
                  <c:v>45953</c:v>
                </c:pt>
                <c:pt idx="91907">
                  <c:v>45953.5</c:v>
                </c:pt>
                <c:pt idx="91908">
                  <c:v>45954</c:v>
                </c:pt>
                <c:pt idx="91909">
                  <c:v>45954.5</c:v>
                </c:pt>
                <c:pt idx="91910">
                  <c:v>45955</c:v>
                </c:pt>
                <c:pt idx="91911">
                  <c:v>45955.5</c:v>
                </c:pt>
                <c:pt idx="91912">
                  <c:v>45956</c:v>
                </c:pt>
                <c:pt idx="91913">
                  <c:v>45956.5</c:v>
                </c:pt>
                <c:pt idx="91914">
                  <c:v>45957</c:v>
                </c:pt>
                <c:pt idx="91915">
                  <c:v>45957.5</c:v>
                </c:pt>
                <c:pt idx="91916">
                  <c:v>45958</c:v>
                </c:pt>
                <c:pt idx="91917">
                  <c:v>45958.5</c:v>
                </c:pt>
                <c:pt idx="91918">
                  <c:v>45959</c:v>
                </c:pt>
                <c:pt idx="91919">
                  <c:v>45959.5</c:v>
                </c:pt>
                <c:pt idx="91920">
                  <c:v>45960</c:v>
                </c:pt>
                <c:pt idx="91921">
                  <c:v>45960.5</c:v>
                </c:pt>
                <c:pt idx="91922">
                  <c:v>45961</c:v>
                </c:pt>
                <c:pt idx="91923">
                  <c:v>45961.5</c:v>
                </c:pt>
                <c:pt idx="91924">
                  <c:v>45962</c:v>
                </c:pt>
                <c:pt idx="91925">
                  <c:v>45962.5</c:v>
                </c:pt>
                <c:pt idx="91926">
                  <c:v>45963</c:v>
                </c:pt>
                <c:pt idx="91927">
                  <c:v>45963.5</c:v>
                </c:pt>
                <c:pt idx="91928">
                  <c:v>45964</c:v>
                </c:pt>
                <c:pt idx="91929">
                  <c:v>45964.5</c:v>
                </c:pt>
                <c:pt idx="91930">
                  <c:v>45965</c:v>
                </c:pt>
                <c:pt idx="91931">
                  <c:v>45965.5</c:v>
                </c:pt>
                <c:pt idx="91932">
                  <c:v>45966</c:v>
                </c:pt>
                <c:pt idx="91933">
                  <c:v>45966.5</c:v>
                </c:pt>
                <c:pt idx="91934">
                  <c:v>45967</c:v>
                </c:pt>
                <c:pt idx="91935">
                  <c:v>45967.5</c:v>
                </c:pt>
                <c:pt idx="91936">
                  <c:v>45968</c:v>
                </c:pt>
                <c:pt idx="91937">
                  <c:v>45968.5</c:v>
                </c:pt>
                <c:pt idx="91938">
                  <c:v>45969</c:v>
                </c:pt>
                <c:pt idx="91939">
                  <c:v>45969.5</c:v>
                </c:pt>
                <c:pt idx="91940">
                  <c:v>45970</c:v>
                </c:pt>
                <c:pt idx="91941">
                  <c:v>45970.5</c:v>
                </c:pt>
                <c:pt idx="91942">
                  <c:v>45971</c:v>
                </c:pt>
                <c:pt idx="91943">
                  <c:v>45971.5</c:v>
                </c:pt>
                <c:pt idx="91944">
                  <c:v>45972</c:v>
                </c:pt>
                <c:pt idx="91945">
                  <c:v>45972.5</c:v>
                </c:pt>
                <c:pt idx="91946">
                  <c:v>45973</c:v>
                </c:pt>
                <c:pt idx="91947">
                  <c:v>45973.5</c:v>
                </c:pt>
                <c:pt idx="91948">
                  <c:v>45974</c:v>
                </c:pt>
                <c:pt idx="91949">
                  <c:v>45974.5</c:v>
                </c:pt>
                <c:pt idx="91950">
                  <c:v>45975</c:v>
                </c:pt>
                <c:pt idx="91951">
                  <c:v>45975.5</c:v>
                </c:pt>
                <c:pt idx="91952">
                  <c:v>45976</c:v>
                </c:pt>
                <c:pt idx="91953">
                  <c:v>45976.5</c:v>
                </c:pt>
                <c:pt idx="91954">
                  <c:v>45977</c:v>
                </c:pt>
                <c:pt idx="91955">
                  <c:v>45977.5</c:v>
                </c:pt>
                <c:pt idx="91956">
                  <c:v>45978</c:v>
                </c:pt>
                <c:pt idx="91957">
                  <c:v>45978.5</c:v>
                </c:pt>
                <c:pt idx="91958">
                  <c:v>45979</c:v>
                </c:pt>
                <c:pt idx="91959">
                  <c:v>45979.5</c:v>
                </c:pt>
                <c:pt idx="91960">
                  <c:v>45980</c:v>
                </c:pt>
                <c:pt idx="91961">
                  <c:v>45980.5</c:v>
                </c:pt>
                <c:pt idx="91962">
                  <c:v>45981</c:v>
                </c:pt>
                <c:pt idx="91963">
                  <c:v>45981.5</c:v>
                </c:pt>
                <c:pt idx="91964">
                  <c:v>45982</c:v>
                </c:pt>
                <c:pt idx="91965">
                  <c:v>45982.5</c:v>
                </c:pt>
                <c:pt idx="91966">
                  <c:v>45983</c:v>
                </c:pt>
                <c:pt idx="91967">
                  <c:v>45983.5</c:v>
                </c:pt>
                <c:pt idx="91968">
                  <c:v>45984</c:v>
                </c:pt>
                <c:pt idx="91969">
                  <c:v>45984.5</c:v>
                </c:pt>
                <c:pt idx="91970">
                  <c:v>45985</c:v>
                </c:pt>
                <c:pt idx="91971">
                  <c:v>45985.5</c:v>
                </c:pt>
                <c:pt idx="91972">
                  <c:v>45986</c:v>
                </c:pt>
                <c:pt idx="91973">
                  <c:v>45986.5</c:v>
                </c:pt>
                <c:pt idx="91974">
                  <c:v>45987</c:v>
                </c:pt>
                <c:pt idx="91975">
                  <c:v>45987.5</c:v>
                </c:pt>
                <c:pt idx="91976">
                  <c:v>45988</c:v>
                </c:pt>
                <c:pt idx="91977">
                  <c:v>45988.5</c:v>
                </c:pt>
                <c:pt idx="91978">
                  <c:v>45989</c:v>
                </c:pt>
                <c:pt idx="91979">
                  <c:v>45989.5</c:v>
                </c:pt>
                <c:pt idx="91980">
                  <c:v>45990</c:v>
                </c:pt>
                <c:pt idx="91981">
                  <c:v>45990.5</c:v>
                </c:pt>
                <c:pt idx="91982">
                  <c:v>45991</c:v>
                </c:pt>
                <c:pt idx="91983">
                  <c:v>45991.5</c:v>
                </c:pt>
                <c:pt idx="91984">
                  <c:v>45992</c:v>
                </c:pt>
                <c:pt idx="91985">
                  <c:v>45992.5</c:v>
                </c:pt>
                <c:pt idx="91986">
                  <c:v>45993</c:v>
                </c:pt>
                <c:pt idx="91987">
                  <c:v>45993.5</c:v>
                </c:pt>
                <c:pt idx="91988">
                  <c:v>45994</c:v>
                </c:pt>
                <c:pt idx="91989">
                  <c:v>45994.5</c:v>
                </c:pt>
                <c:pt idx="91990">
                  <c:v>45995</c:v>
                </c:pt>
                <c:pt idx="91991">
                  <c:v>45995.5</c:v>
                </c:pt>
                <c:pt idx="91992">
                  <c:v>45996</c:v>
                </c:pt>
                <c:pt idx="91993">
                  <c:v>45996.5</c:v>
                </c:pt>
                <c:pt idx="91994">
                  <c:v>45997</c:v>
                </c:pt>
                <c:pt idx="91995">
                  <c:v>45997.5</c:v>
                </c:pt>
                <c:pt idx="91996">
                  <c:v>45998</c:v>
                </c:pt>
                <c:pt idx="91997">
                  <c:v>45998.5</c:v>
                </c:pt>
                <c:pt idx="91998">
                  <c:v>45999</c:v>
                </c:pt>
                <c:pt idx="91999">
                  <c:v>45999.5</c:v>
                </c:pt>
                <c:pt idx="92000">
                  <c:v>46000</c:v>
                </c:pt>
                <c:pt idx="92001">
                  <c:v>46000.5</c:v>
                </c:pt>
                <c:pt idx="92002">
                  <c:v>46001</c:v>
                </c:pt>
                <c:pt idx="92003">
                  <c:v>46001.5</c:v>
                </c:pt>
                <c:pt idx="92004">
                  <c:v>46002</c:v>
                </c:pt>
                <c:pt idx="92005">
                  <c:v>46002.5</c:v>
                </c:pt>
                <c:pt idx="92006">
                  <c:v>46003</c:v>
                </c:pt>
                <c:pt idx="92007">
                  <c:v>46003.5</c:v>
                </c:pt>
                <c:pt idx="92008">
                  <c:v>46004</c:v>
                </c:pt>
                <c:pt idx="92009">
                  <c:v>46004.5</c:v>
                </c:pt>
                <c:pt idx="92010">
                  <c:v>46005</c:v>
                </c:pt>
                <c:pt idx="92011">
                  <c:v>46005.5</c:v>
                </c:pt>
                <c:pt idx="92012">
                  <c:v>46006</c:v>
                </c:pt>
                <c:pt idx="92013">
                  <c:v>46006.5</c:v>
                </c:pt>
                <c:pt idx="92014">
                  <c:v>46007</c:v>
                </c:pt>
                <c:pt idx="92015">
                  <c:v>46007.5</c:v>
                </c:pt>
                <c:pt idx="92016">
                  <c:v>46008</c:v>
                </c:pt>
                <c:pt idx="92017">
                  <c:v>46008.5</c:v>
                </c:pt>
                <c:pt idx="92018">
                  <c:v>46009</c:v>
                </c:pt>
                <c:pt idx="92019">
                  <c:v>46009.5</c:v>
                </c:pt>
                <c:pt idx="92020">
                  <c:v>46010</c:v>
                </c:pt>
                <c:pt idx="92021">
                  <c:v>46010.5</c:v>
                </c:pt>
                <c:pt idx="92022">
                  <c:v>46011</c:v>
                </c:pt>
                <c:pt idx="92023">
                  <c:v>46011.5</c:v>
                </c:pt>
                <c:pt idx="92024">
                  <c:v>46012</c:v>
                </c:pt>
                <c:pt idx="92025">
                  <c:v>46012.5</c:v>
                </c:pt>
                <c:pt idx="92026">
                  <c:v>46013</c:v>
                </c:pt>
                <c:pt idx="92027">
                  <c:v>46013.5</c:v>
                </c:pt>
                <c:pt idx="92028">
                  <c:v>46014</c:v>
                </c:pt>
                <c:pt idx="92029">
                  <c:v>46014.5</c:v>
                </c:pt>
                <c:pt idx="92030">
                  <c:v>46015</c:v>
                </c:pt>
                <c:pt idx="92031">
                  <c:v>46015.5</c:v>
                </c:pt>
                <c:pt idx="92032">
                  <c:v>46016</c:v>
                </c:pt>
                <c:pt idx="92033">
                  <c:v>46016.5</c:v>
                </c:pt>
                <c:pt idx="92034">
                  <c:v>46017</c:v>
                </c:pt>
                <c:pt idx="92035">
                  <c:v>46017.5</c:v>
                </c:pt>
                <c:pt idx="92036">
                  <c:v>46018</c:v>
                </c:pt>
                <c:pt idx="92037">
                  <c:v>46018.5</c:v>
                </c:pt>
                <c:pt idx="92038">
                  <c:v>46019</c:v>
                </c:pt>
                <c:pt idx="92039">
                  <c:v>46019.5</c:v>
                </c:pt>
                <c:pt idx="92040">
                  <c:v>46020</c:v>
                </c:pt>
                <c:pt idx="92041">
                  <c:v>46020.5</c:v>
                </c:pt>
                <c:pt idx="92042">
                  <c:v>46021</c:v>
                </c:pt>
                <c:pt idx="92043">
                  <c:v>46021.5</c:v>
                </c:pt>
                <c:pt idx="92044">
                  <c:v>46022</c:v>
                </c:pt>
                <c:pt idx="92045">
                  <c:v>46022.5</c:v>
                </c:pt>
                <c:pt idx="92046">
                  <c:v>46023</c:v>
                </c:pt>
                <c:pt idx="92047">
                  <c:v>46023.5</c:v>
                </c:pt>
                <c:pt idx="92048">
                  <c:v>46024</c:v>
                </c:pt>
                <c:pt idx="92049">
                  <c:v>46024.5</c:v>
                </c:pt>
                <c:pt idx="92050">
                  <c:v>46025</c:v>
                </c:pt>
                <c:pt idx="92051">
                  <c:v>46025.5</c:v>
                </c:pt>
                <c:pt idx="92052">
                  <c:v>46026</c:v>
                </c:pt>
                <c:pt idx="92053">
                  <c:v>46026.5</c:v>
                </c:pt>
                <c:pt idx="92054">
                  <c:v>46027</c:v>
                </c:pt>
                <c:pt idx="92055">
                  <c:v>46027.5</c:v>
                </c:pt>
                <c:pt idx="92056">
                  <c:v>46028</c:v>
                </c:pt>
                <c:pt idx="92057">
                  <c:v>46028.5</c:v>
                </c:pt>
                <c:pt idx="92058">
                  <c:v>46029</c:v>
                </c:pt>
                <c:pt idx="92059">
                  <c:v>46029.5</c:v>
                </c:pt>
                <c:pt idx="92060">
                  <c:v>46030</c:v>
                </c:pt>
                <c:pt idx="92061">
                  <c:v>46030.5</c:v>
                </c:pt>
                <c:pt idx="92062">
                  <c:v>46031</c:v>
                </c:pt>
                <c:pt idx="92063">
                  <c:v>46031.5</c:v>
                </c:pt>
                <c:pt idx="92064">
                  <c:v>46032</c:v>
                </c:pt>
                <c:pt idx="92065">
                  <c:v>46032.5</c:v>
                </c:pt>
                <c:pt idx="92066">
                  <c:v>46033</c:v>
                </c:pt>
                <c:pt idx="92067">
                  <c:v>46033.5</c:v>
                </c:pt>
                <c:pt idx="92068">
                  <c:v>46034</c:v>
                </c:pt>
                <c:pt idx="92069">
                  <c:v>46034.5</c:v>
                </c:pt>
                <c:pt idx="92070">
                  <c:v>46035</c:v>
                </c:pt>
                <c:pt idx="92071">
                  <c:v>46035.5</c:v>
                </c:pt>
                <c:pt idx="92072">
                  <c:v>46036</c:v>
                </c:pt>
                <c:pt idx="92073">
                  <c:v>46036.5</c:v>
                </c:pt>
                <c:pt idx="92074">
                  <c:v>46037</c:v>
                </c:pt>
                <c:pt idx="92075">
                  <c:v>46037.5</c:v>
                </c:pt>
                <c:pt idx="92076">
                  <c:v>46038</c:v>
                </c:pt>
                <c:pt idx="92077">
                  <c:v>46038.5</c:v>
                </c:pt>
                <c:pt idx="92078">
                  <c:v>46039</c:v>
                </c:pt>
                <c:pt idx="92079">
                  <c:v>46039.5</c:v>
                </c:pt>
                <c:pt idx="92080">
                  <c:v>46040</c:v>
                </c:pt>
                <c:pt idx="92081">
                  <c:v>46040.5</c:v>
                </c:pt>
                <c:pt idx="92082">
                  <c:v>46041</c:v>
                </c:pt>
                <c:pt idx="92083">
                  <c:v>46041.5</c:v>
                </c:pt>
                <c:pt idx="92084">
                  <c:v>46042</c:v>
                </c:pt>
                <c:pt idx="92085">
                  <c:v>46042.5</c:v>
                </c:pt>
                <c:pt idx="92086">
                  <c:v>46043</c:v>
                </c:pt>
                <c:pt idx="92087">
                  <c:v>46043.5</c:v>
                </c:pt>
                <c:pt idx="92088">
                  <c:v>46044</c:v>
                </c:pt>
                <c:pt idx="92089">
                  <c:v>46044.5</c:v>
                </c:pt>
                <c:pt idx="92090">
                  <c:v>46045</c:v>
                </c:pt>
                <c:pt idx="92091">
                  <c:v>46045.5</c:v>
                </c:pt>
                <c:pt idx="92092">
                  <c:v>46046</c:v>
                </c:pt>
                <c:pt idx="92093">
                  <c:v>46046.5</c:v>
                </c:pt>
                <c:pt idx="92094">
                  <c:v>46047</c:v>
                </c:pt>
                <c:pt idx="92095">
                  <c:v>46047.5</c:v>
                </c:pt>
                <c:pt idx="92096">
                  <c:v>46048</c:v>
                </c:pt>
                <c:pt idx="92097">
                  <c:v>46048.5</c:v>
                </c:pt>
                <c:pt idx="92098">
                  <c:v>46049</c:v>
                </c:pt>
                <c:pt idx="92099">
                  <c:v>46049.5</c:v>
                </c:pt>
                <c:pt idx="92100">
                  <c:v>46050</c:v>
                </c:pt>
                <c:pt idx="92101">
                  <c:v>46050.5</c:v>
                </c:pt>
                <c:pt idx="92102">
                  <c:v>46051</c:v>
                </c:pt>
                <c:pt idx="92103">
                  <c:v>46051.5</c:v>
                </c:pt>
                <c:pt idx="92104">
                  <c:v>46052</c:v>
                </c:pt>
                <c:pt idx="92105">
                  <c:v>46052.5</c:v>
                </c:pt>
                <c:pt idx="92106">
                  <c:v>46053</c:v>
                </c:pt>
                <c:pt idx="92107">
                  <c:v>46053.5</c:v>
                </c:pt>
                <c:pt idx="92108">
                  <c:v>46054</c:v>
                </c:pt>
                <c:pt idx="92109">
                  <c:v>46054.5</c:v>
                </c:pt>
                <c:pt idx="92110">
                  <c:v>46055</c:v>
                </c:pt>
                <c:pt idx="92111">
                  <c:v>46055.5</c:v>
                </c:pt>
                <c:pt idx="92112">
                  <c:v>46056</c:v>
                </c:pt>
                <c:pt idx="92113">
                  <c:v>46056.5</c:v>
                </c:pt>
                <c:pt idx="92114">
                  <c:v>46057</c:v>
                </c:pt>
                <c:pt idx="92115">
                  <c:v>46057.5</c:v>
                </c:pt>
                <c:pt idx="92116">
                  <c:v>46058</c:v>
                </c:pt>
                <c:pt idx="92117">
                  <c:v>46058.5</c:v>
                </c:pt>
                <c:pt idx="92118">
                  <c:v>46059</c:v>
                </c:pt>
                <c:pt idx="92119">
                  <c:v>46059.5</c:v>
                </c:pt>
                <c:pt idx="92120">
                  <c:v>46060</c:v>
                </c:pt>
                <c:pt idx="92121">
                  <c:v>46060.5</c:v>
                </c:pt>
                <c:pt idx="92122">
                  <c:v>46061</c:v>
                </c:pt>
                <c:pt idx="92123">
                  <c:v>46061.5</c:v>
                </c:pt>
                <c:pt idx="92124">
                  <c:v>46062</c:v>
                </c:pt>
                <c:pt idx="92125">
                  <c:v>46062.5</c:v>
                </c:pt>
                <c:pt idx="92126">
                  <c:v>46063</c:v>
                </c:pt>
                <c:pt idx="92127">
                  <c:v>46063.5</c:v>
                </c:pt>
                <c:pt idx="92128">
                  <c:v>46064</c:v>
                </c:pt>
                <c:pt idx="92129">
                  <c:v>46064.5</c:v>
                </c:pt>
                <c:pt idx="92130">
                  <c:v>46065</c:v>
                </c:pt>
                <c:pt idx="92131">
                  <c:v>46065.5</c:v>
                </c:pt>
                <c:pt idx="92132">
                  <c:v>46066</c:v>
                </c:pt>
                <c:pt idx="92133">
                  <c:v>46066.5</c:v>
                </c:pt>
                <c:pt idx="92134">
                  <c:v>46067</c:v>
                </c:pt>
                <c:pt idx="92135">
                  <c:v>46067.5</c:v>
                </c:pt>
                <c:pt idx="92136">
                  <c:v>46068</c:v>
                </c:pt>
                <c:pt idx="92137">
                  <c:v>46068.5</c:v>
                </c:pt>
                <c:pt idx="92138">
                  <c:v>46069</c:v>
                </c:pt>
                <c:pt idx="92139">
                  <c:v>46069.5</c:v>
                </c:pt>
                <c:pt idx="92140">
                  <c:v>46070</c:v>
                </c:pt>
                <c:pt idx="92141">
                  <c:v>46070.5</c:v>
                </c:pt>
                <c:pt idx="92142">
                  <c:v>46071</c:v>
                </c:pt>
                <c:pt idx="92143">
                  <c:v>46071.5</c:v>
                </c:pt>
                <c:pt idx="92144">
                  <c:v>46072</c:v>
                </c:pt>
                <c:pt idx="92145">
                  <c:v>46072.5</c:v>
                </c:pt>
                <c:pt idx="92146">
                  <c:v>46073</c:v>
                </c:pt>
                <c:pt idx="92147">
                  <c:v>46073.5</c:v>
                </c:pt>
                <c:pt idx="92148">
                  <c:v>46074</c:v>
                </c:pt>
                <c:pt idx="92149">
                  <c:v>46074.5</c:v>
                </c:pt>
                <c:pt idx="92150">
                  <c:v>46075</c:v>
                </c:pt>
                <c:pt idx="92151">
                  <c:v>46075.5</c:v>
                </c:pt>
                <c:pt idx="92152">
                  <c:v>46076</c:v>
                </c:pt>
                <c:pt idx="92153">
                  <c:v>46076.5</c:v>
                </c:pt>
                <c:pt idx="92154">
                  <c:v>46077</c:v>
                </c:pt>
                <c:pt idx="92155">
                  <c:v>46077.5</c:v>
                </c:pt>
                <c:pt idx="92156">
                  <c:v>46078</c:v>
                </c:pt>
                <c:pt idx="92157">
                  <c:v>46078.5</c:v>
                </c:pt>
                <c:pt idx="92158">
                  <c:v>46079</c:v>
                </c:pt>
                <c:pt idx="92159">
                  <c:v>46079.5</c:v>
                </c:pt>
                <c:pt idx="92160">
                  <c:v>46080</c:v>
                </c:pt>
                <c:pt idx="92161">
                  <c:v>46080.5</c:v>
                </c:pt>
                <c:pt idx="92162">
                  <c:v>46081</c:v>
                </c:pt>
                <c:pt idx="92163">
                  <c:v>46081.5</c:v>
                </c:pt>
                <c:pt idx="92164">
                  <c:v>46082</c:v>
                </c:pt>
                <c:pt idx="92165">
                  <c:v>46082.5</c:v>
                </c:pt>
                <c:pt idx="92166">
                  <c:v>46083</c:v>
                </c:pt>
                <c:pt idx="92167">
                  <c:v>46083.5</c:v>
                </c:pt>
                <c:pt idx="92168">
                  <c:v>46084</c:v>
                </c:pt>
                <c:pt idx="92169">
                  <c:v>46084.5</c:v>
                </c:pt>
                <c:pt idx="92170">
                  <c:v>46085</c:v>
                </c:pt>
                <c:pt idx="92171">
                  <c:v>46085.5</c:v>
                </c:pt>
                <c:pt idx="92172">
                  <c:v>46086</c:v>
                </c:pt>
                <c:pt idx="92173">
                  <c:v>46086.5</c:v>
                </c:pt>
                <c:pt idx="92174">
                  <c:v>46087</c:v>
                </c:pt>
                <c:pt idx="92175">
                  <c:v>46087.5</c:v>
                </c:pt>
                <c:pt idx="92176">
                  <c:v>46088</c:v>
                </c:pt>
                <c:pt idx="92177">
                  <c:v>46088.5</c:v>
                </c:pt>
                <c:pt idx="92178">
                  <c:v>46089</c:v>
                </c:pt>
                <c:pt idx="92179">
                  <c:v>46089.5</c:v>
                </c:pt>
                <c:pt idx="92180">
                  <c:v>46090</c:v>
                </c:pt>
                <c:pt idx="92181">
                  <c:v>46090.5</c:v>
                </c:pt>
                <c:pt idx="92182">
                  <c:v>46091</c:v>
                </c:pt>
                <c:pt idx="92183">
                  <c:v>46091.5</c:v>
                </c:pt>
                <c:pt idx="92184">
                  <c:v>46092</c:v>
                </c:pt>
                <c:pt idx="92185">
                  <c:v>46092.5</c:v>
                </c:pt>
                <c:pt idx="92186">
                  <c:v>46093</c:v>
                </c:pt>
                <c:pt idx="92187">
                  <c:v>46093.5</c:v>
                </c:pt>
                <c:pt idx="92188">
                  <c:v>46094</c:v>
                </c:pt>
                <c:pt idx="92189">
                  <c:v>46094.5</c:v>
                </c:pt>
                <c:pt idx="92190">
                  <c:v>46095</c:v>
                </c:pt>
                <c:pt idx="92191">
                  <c:v>46095.5</c:v>
                </c:pt>
                <c:pt idx="92192">
                  <c:v>46096</c:v>
                </c:pt>
                <c:pt idx="92193">
                  <c:v>46096.5</c:v>
                </c:pt>
                <c:pt idx="92194">
                  <c:v>46097</c:v>
                </c:pt>
                <c:pt idx="92195">
                  <c:v>46097.5</c:v>
                </c:pt>
                <c:pt idx="92196">
                  <c:v>46098</c:v>
                </c:pt>
                <c:pt idx="92197">
                  <c:v>46098.5</c:v>
                </c:pt>
                <c:pt idx="92198">
                  <c:v>46099</c:v>
                </c:pt>
                <c:pt idx="92199">
                  <c:v>46099.5</c:v>
                </c:pt>
                <c:pt idx="92200">
                  <c:v>46100</c:v>
                </c:pt>
                <c:pt idx="92201">
                  <c:v>46100.5</c:v>
                </c:pt>
                <c:pt idx="92202">
                  <c:v>46101</c:v>
                </c:pt>
                <c:pt idx="92203">
                  <c:v>46101.5</c:v>
                </c:pt>
                <c:pt idx="92204">
                  <c:v>46102</c:v>
                </c:pt>
                <c:pt idx="92205">
                  <c:v>46102.5</c:v>
                </c:pt>
                <c:pt idx="92206">
                  <c:v>46103</c:v>
                </c:pt>
                <c:pt idx="92207">
                  <c:v>46103.5</c:v>
                </c:pt>
                <c:pt idx="92208">
                  <c:v>46104</c:v>
                </c:pt>
                <c:pt idx="92209">
                  <c:v>46104.5</c:v>
                </c:pt>
                <c:pt idx="92210">
                  <c:v>46105</c:v>
                </c:pt>
                <c:pt idx="92211">
                  <c:v>46105.5</c:v>
                </c:pt>
                <c:pt idx="92212">
                  <c:v>46106</c:v>
                </c:pt>
                <c:pt idx="92213">
                  <c:v>46106.5</c:v>
                </c:pt>
                <c:pt idx="92214">
                  <c:v>46107</c:v>
                </c:pt>
                <c:pt idx="92215">
                  <c:v>46107.5</c:v>
                </c:pt>
                <c:pt idx="92216">
                  <c:v>46108</c:v>
                </c:pt>
                <c:pt idx="92217">
                  <c:v>46108.5</c:v>
                </c:pt>
                <c:pt idx="92218">
                  <c:v>46109</c:v>
                </c:pt>
                <c:pt idx="92219">
                  <c:v>46109.5</c:v>
                </c:pt>
                <c:pt idx="92220">
                  <c:v>46110</c:v>
                </c:pt>
                <c:pt idx="92221">
                  <c:v>46110.5</c:v>
                </c:pt>
                <c:pt idx="92222">
                  <c:v>46111</c:v>
                </c:pt>
                <c:pt idx="92223">
                  <c:v>46111.5</c:v>
                </c:pt>
                <c:pt idx="92224">
                  <c:v>46112</c:v>
                </c:pt>
                <c:pt idx="92225">
                  <c:v>46112.5</c:v>
                </c:pt>
                <c:pt idx="92226">
                  <c:v>46113</c:v>
                </c:pt>
                <c:pt idx="92227">
                  <c:v>46113.5</c:v>
                </c:pt>
                <c:pt idx="92228">
                  <c:v>46114</c:v>
                </c:pt>
                <c:pt idx="92229">
                  <c:v>46114.5</c:v>
                </c:pt>
                <c:pt idx="92230">
                  <c:v>46115</c:v>
                </c:pt>
                <c:pt idx="92231">
                  <c:v>46115.5</c:v>
                </c:pt>
                <c:pt idx="92232">
                  <c:v>46116</c:v>
                </c:pt>
                <c:pt idx="92233">
                  <c:v>46116.5</c:v>
                </c:pt>
                <c:pt idx="92234">
                  <c:v>46117</c:v>
                </c:pt>
                <c:pt idx="92235">
                  <c:v>46117.5</c:v>
                </c:pt>
                <c:pt idx="92236">
                  <c:v>46118</c:v>
                </c:pt>
                <c:pt idx="92237">
                  <c:v>46118.5</c:v>
                </c:pt>
                <c:pt idx="92238">
                  <c:v>46119</c:v>
                </c:pt>
                <c:pt idx="92239">
                  <c:v>46119.5</c:v>
                </c:pt>
                <c:pt idx="92240">
                  <c:v>46120</c:v>
                </c:pt>
                <c:pt idx="92241">
                  <c:v>46120.5</c:v>
                </c:pt>
                <c:pt idx="92242">
                  <c:v>46121</c:v>
                </c:pt>
                <c:pt idx="92243">
                  <c:v>46121.5</c:v>
                </c:pt>
                <c:pt idx="92244">
                  <c:v>46122</c:v>
                </c:pt>
                <c:pt idx="92245">
                  <c:v>46122.5</c:v>
                </c:pt>
                <c:pt idx="92246">
                  <c:v>46123</c:v>
                </c:pt>
                <c:pt idx="92247">
                  <c:v>46123.5</c:v>
                </c:pt>
                <c:pt idx="92248">
                  <c:v>46124</c:v>
                </c:pt>
                <c:pt idx="92249">
                  <c:v>46124.5</c:v>
                </c:pt>
                <c:pt idx="92250">
                  <c:v>46125</c:v>
                </c:pt>
                <c:pt idx="92251">
                  <c:v>46125.5</c:v>
                </c:pt>
                <c:pt idx="92252">
                  <c:v>46126</c:v>
                </c:pt>
                <c:pt idx="92253">
                  <c:v>46126.5</c:v>
                </c:pt>
                <c:pt idx="92254">
                  <c:v>46127</c:v>
                </c:pt>
                <c:pt idx="92255">
                  <c:v>46127.5</c:v>
                </c:pt>
                <c:pt idx="92256">
                  <c:v>46128</c:v>
                </c:pt>
                <c:pt idx="92257">
                  <c:v>46128.5</c:v>
                </c:pt>
                <c:pt idx="92258">
                  <c:v>46129</c:v>
                </c:pt>
                <c:pt idx="92259">
                  <c:v>46129.5</c:v>
                </c:pt>
                <c:pt idx="92260">
                  <c:v>46130</c:v>
                </c:pt>
                <c:pt idx="92261">
                  <c:v>46130.5</c:v>
                </c:pt>
                <c:pt idx="92262">
                  <c:v>46131</c:v>
                </c:pt>
                <c:pt idx="92263">
                  <c:v>46131.5</c:v>
                </c:pt>
                <c:pt idx="92264">
                  <c:v>46132</c:v>
                </c:pt>
                <c:pt idx="92265">
                  <c:v>46132.5</c:v>
                </c:pt>
                <c:pt idx="92266">
                  <c:v>46133</c:v>
                </c:pt>
                <c:pt idx="92267">
                  <c:v>46133.5</c:v>
                </c:pt>
                <c:pt idx="92268">
                  <c:v>46134</c:v>
                </c:pt>
                <c:pt idx="92269">
                  <c:v>46134.5</c:v>
                </c:pt>
                <c:pt idx="92270">
                  <c:v>46135</c:v>
                </c:pt>
                <c:pt idx="92271">
                  <c:v>46135.5</c:v>
                </c:pt>
                <c:pt idx="92272">
                  <c:v>46136</c:v>
                </c:pt>
                <c:pt idx="92273">
                  <c:v>46136.5</c:v>
                </c:pt>
                <c:pt idx="92274">
                  <c:v>46137</c:v>
                </c:pt>
                <c:pt idx="92275">
                  <c:v>46137.5</c:v>
                </c:pt>
                <c:pt idx="92276">
                  <c:v>46138</c:v>
                </c:pt>
                <c:pt idx="92277">
                  <c:v>46138.5</c:v>
                </c:pt>
                <c:pt idx="92278">
                  <c:v>46139</c:v>
                </c:pt>
                <c:pt idx="92279">
                  <c:v>46139.5</c:v>
                </c:pt>
                <c:pt idx="92280">
                  <c:v>46140</c:v>
                </c:pt>
                <c:pt idx="92281">
                  <c:v>46140.5</c:v>
                </c:pt>
                <c:pt idx="92282">
                  <c:v>46141</c:v>
                </c:pt>
                <c:pt idx="92283">
                  <c:v>46141.5</c:v>
                </c:pt>
                <c:pt idx="92284">
                  <c:v>46142</c:v>
                </c:pt>
                <c:pt idx="92285">
                  <c:v>46142.5</c:v>
                </c:pt>
                <c:pt idx="92286">
                  <c:v>46143</c:v>
                </c:pt>
                <c:pt idx="92287">
                  <c:v>46143.5</c:v>
                </c:pt>
                <c:pt idx="92288">
                  <c:v>46144</c:v>
                </c:pt>
                <c:pt idx="92289">
                  <c:v>46144.5</c:v>
                </c:pt>
                <c:pt idx="92290">
                  <c:v>46145</c:v>
                </c:pt>
                <c:pt idx="92291">
                  <c:v>46145.5</c:v>
                </c:pt>
                <c:pt idx="92292">
                  <c:v>46146</c:v>
                </c:pt>
                <c:pt idx="92293">
                  <c:v>46146.5</c:v>
                </c:pt>
                <c:pt idx="92294">
                  <c:v>46147</c:v>
                </c:pt>
                <c:pt idx="92295">
                  <c:v>46147.5</c:v>
                </c:pt>
                <c:pt idx="92296">
                  <c:v>46148</c:v>
                </c:pt>
                <c:pt idx="92297">
                  <c:v>46148.5</c:v>
                </c:pt>
                <c:pt idx="92298">
                  <c:v>46149</c:v>
                </c:pt>
                <c:pt idx="92299">
                  <c:v>46149.5</c:v>
                </c:pt>
                <c:pt idx="92300">
                  <c:v>46150</c:v>
                </c:pt>
                <c:pt idx="92301">
                  <c:v>46150.5</c:v>
                </c:pt>
                <c:pt idx="92302">
                  <c:v>46151</c:v>
                </c:pt>
                <c:pt idx="92303">
                  <c:v>46151.5</c:v>
                </c:pt>
                <c:pt idx="92304">
                  <c:v>46152</c:v>
                </c:pt>
                <c:pt idx="92305">
                  <c:v>46152.5</c:v>
                </c:pt>
                <c:pt idx="92306">
                  <c:v>46153</c:v>
                </c:pt>
                <c:pt idx="92307">
                  <c:v>46153.5</c:v>
                </c:pt>
                <c:pt idx="92308">
                  <c:v>46154</c:v>
                </c:pt>
                <c:pt idx="92309">
                  <c:v>46154.5</c:v>
                </c:pt>
                <c:pt idx="92310">
                  <c:v>46155</c:v>
                </c:pt>
                <c:pt idx="92311">
                  <c:v>46155.5</c:v>
                </c:pt>
                <c:pt idx="92312">
                  <c:v>46156</c:v>
                </c:pt>
                <c:pt idx="92313">
                  <c:v>46156.5</c:v>
                </c:pt>
                <c:pt idx="92314">
                  <c:v>46157</c:v>
                </c:pt>
                <c:pt idx="92315">
                  <c:v>46157.5</c:v>
                </c:pt>
                <c:pt idx="92316">
                  <c:v>46158</c:v>
                </c:pt>
                <c:pt idx="92317">
                  <c:v>46158.5</c:v>
                </c:pt>
                <c:pt idx="92318">
                  <c:v>46159</c:v>
                </c:pt>
                <c:pt idx="92319">
                  <c:v>46159.5</c:v>
                </c:pt>
                <c:pt idx="92320">
                  <c:v>46160</c:v>
                </c:pt>
                <c:pt idx="92321">
                  <c:v>46160.5</c:v>
                </c:pt>
                <c:pt idx="92322">
                  <c:v>46161</c:v>
                </c:pt>
                <c:pt idx="92323">
                  <c:v>46161.5</c:v>
                </c:pt>
                <c:pt idx="92324">
                  <c:v>46162</c:v>
                </c:pt>
                <c:pt idx="92325">
                  <c:v>46162.5</c:v>
                </c:pt>
                <c:pt idx="92326">
                  <c:v>46163</c:v>
                </c:pt>
                <c:pt idx="92327">
                  <c:v>46163.5</c:v>
                </c:pt>
                <c:pt idx="92328">
                  <c:v>46164</c:v>
                </c:pt>
                <c:pt idx="92329">
                  <c:v>46164.5</c:v>
                </c:pt>
                <c:pt idx="92330">
                  <c:v>46165</c:v>
                </c:pt>
                <c:pt idx="92331">
                  <c:v>46165.5</c:v>
                </c:pt>
                <c:pt idx="92332">
                  <c:v>46166</c:v>
                </c:pt>
                <c:pt idx="92333">
                  <c:v>46166.5</c:v>
                </c:pt>
                <c:pt idx="92334">
                  <c:v>46167</c:v>
                </c:pt>
                <c:pt idx="92335">
                  <c:v>46167.5</c:v>
                </c:pt>
                <c:pt idx="92336">
                  <c:v>46168</c:v>
                </c:pt>
                <c:pt idx="92337">
                  <c:v>46168.5</c:v>
                </c:pt>
                <c:pt idx="92338">
                  <c:v>46169</c:v>
                </c:pt>
                <c:pt idx="92339">
                  <c:v>46169.5</c:v>
                </c:pt>
                <c:pt idx="92340">
                  <c:v>46170</c:v>
                </c:pt>
                <c:pt idx="92341">
                  <c:v>46170.5</c:v>
                </c:pt>
                <c:pt idx="92342">
                  <c:v>46171</c:v>
                </c:pt>
                <c:pt idx="92343">
                  <c:v>46171.5</c:v>
                </c:pt>
                <c:pt idx="92344">
                  <c:v>46172</c:v>
                </c:pt>
                <c:pt idx="92345">
                  <c:v>46172.5</c:v>
                </c:pt>
                <c:pt idx="92346">
                  <c:v>46173</c:v>
                </c:pt>
                <c:pt idx="92347">
                  <c:v>46173.5</c:v>
                </c:pt>
                <c:pt idx="92348">
                  <c:v>46174</c:v>
                </c:pt>
                <c:pt idx="92349">
                  <c:v>46174.5</c:v>
                </c:pt>
                <c:pt idx="92350">
                  <c:v>46175</c:v>
                </c:pt>
                <c:pt idx="92351">
                  <c:v>46175.5</c:v>
                </c:pt>
                <c:pt idx="92352">
                  <c:v>46176</c:v>
                </c:pt>
                <c:pt idx="92353">
                  <c:v>46176.5</c:v>
                </c:pt>
                <c:pt idx="92354">
                  <c:v>46177</c:v>
                </c:pt>
                <c:pt idx="92355">
                  <c:v>46177.5</c:v>
                </c:pt>
                <c:pt idx="92356">
                  <c:v>46178</c:v>
                </c:pt>
                <c:pt idx="92357">
                  <c:v>46178.5</c:v>
                </c:pt>
                <c:pt idx="92358">
                  <c:v>46179</c:v>
                </c:pt>
                <c:pt idx="92359">
                  <c:v>46179.5</c:v>
                </c:pt>
                <c:pt idx="92360">
                  <c:v>46180</c:v>
                </c:pt>
                <c:pt idx="92361">
                  <c:v>46180.5</c:v>
                </c:pt>
                <c:pt idx="92362">
                  <c:v>46181</c:v>
                </c:pt>
                <c:pt idx="92363">
                  <c:v>46181.5</c:v>
                </c:pt>
                <c:pt idx="92364">
                  <c:v>46182</c:v>
                </c:pt>
                <c:pt idx="92365">
                  <c:v>46182.5</c:v>
                </c:pt>
                <c:pt idx="92366">
                  <c:v>46183</c:v>
                </c:pt>
                <c:pt idx="92367">
                  <c:v>46183.5</c:v>
                </c:pt>
                <c:pt idx="92368">
                  <c:v>46184</c:v>
                </c:pt>
                <c:pt idx="92369">
                  <c:v>46184.5</c:v>
                </c:pt>
                <c:pt idx="92370">
                  <c:v>46185</c:v>
                </c:pt>
                <c:pt idx="92371">
                  <c:v>46185.5</c:v>
                </c:pt>
                <c:pt idx="92372">
                  <c:v>46186</c:v>
                </c:pt>
                <c:pt idx="92373">
                  <c:v>46186.5</c:v>
                </c:pt>
                <c:pt idx="92374">
                  <c:v>46187</c:v>
                </c:pt>
                <c:pt idx="92375">
                  <c:v>46187.5</c:v>
                </c:pt>
                <c:pt idx="92376">
                  <c:v>46188</c:v>
                </c:pt>
                <c:pt idx="92377">
                  <c:v>46188.5</c:v>
                </c:pt>
                <c:pt idx="92378">
                  <c:v>46189</c:v>
                </c:pt>
                <c:pt idx="92379">
                  <c:v>46189.5</c:v>
                </c:pt>
                <c:pt idx="92380">
                  <c:v>46190</c:v>
                </c:pt>
                <c:pt idx="92381">
                  <c:v>46190.5</c:v>
                </c:pt>
                <c:pt idx="92382">
                  <c:v>46191</c:v>
                </c:pt>
                <c:pt idx="92383">
                  <c:v>46191.5</c:v>
                </c:pt>
                <c:pt idx="92384">
                  <c:v>46192</c:v>
                </c:pt>
                <c:pt idx="92385">
                  <c:v>46192.5</c:v>
                </c:pt>
                <c:pt idx="92386">
                  <c:v>46193</c:v>
                </c:pt>
                <c:pt idx="92387">
                  <c:v>46193.5</c:v>
                </c:pt>
                <c:pt idx="92388">
                  <c:v>46194</c:v>
                </c:pt>
                <c:pt idx="92389">
                  <c:v>46194.5</c:v>
                </c:pt>
                <c:pt idx="92390">
                  <c:v>46195</c:v>
                </c:pt>
                <c:pt idx="92391">
                  <c:v>46195.5</c:v>
                </c:pt>
                <c:pt idx="92392">
                  <c:v>46196</c:v>
                </c:pt>
                <c:pt idx="92393">
                  <c:v>46196.5</c:v>
                </c:pt>
                <c:pt idx="92394">
                  <c:v>46197</c:v>
                </c:pt>
                <c:pt idx="92395">
                  <c:v>46197.5</c:v>
                </c:pt>
                <c:pt idx="92396">
                  <c:v>46198</c:v>
                </c:pt>
                <c:pt idx="92397">
                  <c:v>46198.5</c:v>
                </c:pt>
                <c:pt idx="92398">
                  <c:v>46199</c:v>
                </c:pt>
                <c:pt idx="92399">
                  <c:v>46199.5</c:v>
                </c:pt>
                <c:pt idx="92400">
                  <c:v>46200</c:v>
                </c:pt>
                <c:pt idx="92401">
                  <c:v>46200.5</c:v>
                </c:pt>
                <c:pt idx="92402">
                  <c:v>46201</c:v>
                </c:pt>
                <c:pt idx="92403">
                  <c:v>46201.5</c:v>
                </c:pt>
                <c:pt idx="92404">
                  <c:v>46202</c:v>
                </c:pt>
                <c:pt idx="92405">
                  <c:v>46202.5</c:v>
                </c:pt>
                <c:pt idx="92406">
                  <c:v>46203</c:v>
                </c:pt>
                <c:pt idx="92407">
                  <c:v>46203.5</c:v>
                </c:pt>
                <c:pt idx="92408">
                  <c:v>46204</c:v>
                </c:pt>
                <c:pt idx="92409">
                  <c:v>46204.5</c:v>
                </c:pt>
                <c:pt idx="92410">
                  <c:v>46205</c:v>
                </c:pt>
                <c:pt idx="92411">
                  <c:v>46205.5</c:v>
                </c:pt>
                <c:pt idx="92412">
                  <c:v>46206</c:v>
                </c:pt>
                <c:pt idx="92413">
                  <c:v>46206.5</c:v>
                </c:pt>
                <c:pt idx="92414">
                  <c:v>46207</c:v>
                </c:pt>
                <c:pt idx="92415">
                  <c:v>46207.5</c:v>
                </c:pt>
                <c:pt idx="92416">
                  <c:v>46208</c:v>
                </c:pt>
                <c:pt idx="92417">
                  <c:v>46208.5</c:v>
                </c:pt>
                <c:pt idx="92418">
                  <c:v>46209</c:v>
                </c:pt>
                <c:pt idx="92419">
                  <c:v>46209.5</c:v>
                </c:pt>
                <c:pt idx="92420">
                  <c:v>46210</c:v>
                </c:pt>
                <c:pt idx="92421">
                  <c:v>46210.5</c:v>
                </c:pt>
                <c:pt idx="92422">
                  <c:v>46211</c:v>
                </c:pt>
                <c:pt idx="92423">
                  <c:v>46211.5</c:v>
                </c:pt>
                <c:pt idx="92424">
                  <c:v>46212</c:v>
                </c:pt>
                <c:pt idx="92425">
                  <c:v>46212.5</c:v>
                </c:pt>
                <c:pt idx="92426">
                  <c:v>46213</c:v>
                </c:pt>
                <c:pt idx="92427">
                  <c:v>46213.5</c:v>
                </c:pt>
                <c:pt idx="92428">
                  <c:v>46214</c:v>
                </c:pt>
                <c:pt idx="92429">
                  <c:v>46214.5</c:v>
                </c:pt>
                <c:pt idx="92430">
                  <c:v>46215</c:v>
                </c:pt>
                <c:pt idx="92431">
                  <c:v>46215.5</c:v>
                </c:pt>
                <c:pt idx="92432">
                  <c:v>46216</c:v>
                </c:pt>
                <c:pt idx="92433">
                  <c:v>46216.5</c:v>
                </c:pt>
                <c:pt idx="92434">
                  <c:v>46217</c:v>
                </c:pt>
                <c:pt idx="92435">
                  <c:v>46217.5</c:v>
                </c:pt>
                <c:pt idx="92436">
                  <c:v>46218</c:v>
                </c:pt>
                <c:pt idx="92437">
                  <c:v>46218.5</c:v>
                </c:pt>
                <c:pt idx="92438">
                  <c:v>46219</c:v>
                </c:pt>
                <c:pt idx="92439">
                  <c:v>46219.5</c:v>
                </c:pt>
                <c:pt idx="92440">
                  <c:v>46220</c:v>
                </c:pt>
                <c:pt idx="92441">
                  <c:v>46220.5</c:v>
                </c:pt>
                <c:pt idx="92442">
                  <c:v>46221</c:v>
                </c:pt>
                <c:pt idx="92443">
                  <c:v>46221.5</c:v>
                </c:pt>
                <c:pt idx="92444">
                  <c:v>46222</c:v>
                </c:pt>
                <c:pt idx="92445">
                  <c:v>46222.5</c:v>
                </c:pt>
                <c:pt idx="92446">
                  <c:v>46223</c:v>
                </c:pt>
                <c:pt idx="92447">
                  <c:v>46223.5</c:v>
                </c:pt>
                <c:pt idx="92448">
                  <c:v>46224</c:v>
                </c:pt>
                <c:pt idx="92449">
                  <c:v>46224.5</c:v>
                </c:pt>
                <c:pt idx="92450">
                  <c:v>46225</c:v>
                </c:pt>
                <c:pt idx="92451">
                  <c:v>46225.5</c:v>
                </c:pt>
                <c:pt idx="92452">
                  <c:v>46226</c:v>
                </c:pt>
                <c:pt idx="92453">
                  <c:v>46226.5</c:v>
                </c:pt>
                <c:pt idx="92454">
                  <c:v>46227</c:v>
                </c:pt>
                <c:pt idx="92455">
                  <c:v>46227.5</c:v>
                </c:pt>
                <c:pt idx="92456">
                  <c:v>46228</c:v>
                </c:pt>
                <c:pt idx="92457">
                  <c:v>46228.5</c:v>
                </c:pt>
                <c:pt idx="92458">
                  <c:v>46229</c:v>
                </c:pt>
                <c:pt idx="92459">
                  <c:v>46229.5</c:v>
                </c:pt>
                <c:pt idx="92460">
                  <c:v>46230</c:v>
                </c:pt>
                <c:pt idx="92461">
                  <c:v>46230.5</c:v>
                </c:pt>
                <c:pt idx="92462">
                  <c:v>46231</c:v>
                </c:pt>
                <c:pt idx="92463">
                  <c:v>46231.5</c:v>
                </c:pt>
                <c:pt idx="92464">
                  <c:v>46232</c:v>
                </c:pt>
                <c:pt idx="92465">
                  <c:v>46232.5</c:v>
                </c:pt>
                <c:pt idx="92466">
                  <c:v>46233</c:v>
                </c:pt>
                <c:pt idx="92467">
                  <c:v>46233.5</c:v>
                </c:pt>
                <c:pt idx="92468">
                  <c:v>46234</c:v>
                </c:pt>
                <c:pt idx="92469">
                  <c:v>46234.5</c:v>
                </c:pt>
                <c:pt idx="92470">
                  <c:v>46235</c:v>
                </c:pt>
                <c:pt idx="92471">
                  <c:v>46235.5</c:v>
                </c:pt>
                <c:pt idx="92472">
                  <c:v>46236</c:v>
                </c:pt>
                <c:pt idx="92473">
                  <c:v>46236.5</c:v>
                </c:pt>
                <c:pt idx="92474">
                  <c:v>46237</c:v>
                </c:pt>
                <c:pt idx="92475">
                  <c:v>46237.5</c:v>
                </c:pt>
                <c:pt idx="92476">
                  <c:v>46238</c:v>
                </c:pt>
                <c:pt idx="92477">
                  <c:v>46238.5</c:v>
                </c:pt>
                <c:pt idx="92478">
                  <c:v>46239</c:v>
                </c:pt>
                <c:pt idx="92479">
                  <c:v>46239.5</c:v>
                </c:pt>
                <c:pt idx="92480">
                  <c:v>46240</c:v>
                </c:pt>
                <c:pt idx="92481">
                  <c:v>46240.5</c:v>
                </c:pt>
                <c:pt idx="92482">
                  <c:v>46241</c:v>
                </c:pt>
                <c:pt idx="92483">
                  <c:v>46241.5</c:v>
                </c:pt>
                <c:pt idx="92484">
                  <c:v>46242</c:v>
                </c:pt>
                <c:pt idx="92485">
                  <c:v>46242.5</c:v>
                </c:pt>
                <c:pt idx="92486">
                  <c:v>46243</c:v>
                </c:pt>
                <c:pt idx="92487">
                  <c:v>46243.5</c:v>
                </c:pt>
                <c:pt idx="92488">
                  <c:v>46244</c:v>
                </c:pt>
                <c:pt idx="92489">
                  <c:v>46244.5</c:v>
                </c:pt>
                <c:pt idx="92490">
                  <c:v>46245</c:v>
                </c:pt>
                <c:pt idx="92491">
                  <c:v>46245.5</c:v>
                </c:pt>
                <c:pt idx="92492">
                  <c:v>46246</c:v>
                </c:pt>
                <c:pt idx="92493">
                  <c:v>46246.5</c:v>
                </c:pt>
                <c:pt idx="92494">
                  <c:v>46247</c:v>
                </c:pt>
                <c:pt idx="92495">
                  <c:v>46247.5</c:v>
                </c:pt>
                <c:pt idx="92496">
                  <c:v>46248</c:v>
                </c:pt>
                <c:pt idx="92497">
                  <c:v>46248.5</c:v>
                </c:pt>
                <c:pt idx="92498">
                  <c:v>46249</c:v>
                </c:pt>
                <c:pt idx="92499">
                  <c:v>46249.5</c:v>
                </c:pt>
                <c:pt idx="92500">
                  <c:v>46250</c:v>
                </c:pt>
                <c:pt idx="92501">
                  <c:v>46250.5</c:v>
                </c:pt>
                <c:pt idx="92502">
                  <c:v>46251</c:v>
                </c:pt>
                <c:pt idx="92503">
                  <c:v>46251.5</c:v>
                </c:pt>
                <c:pt idx="92504">
                  <c:v>46252</c:v>
                </c:pt>
                <c:pt idx="92505">
                  <c:v>46252.5</c:v>
                </c:pt>
                <c:pt idx="92506">
                  <c:v>46253</c:v>
                </c:pt>
                <c:pt idx="92507">
                  <c:v>46253.5</c:v>
                </c:pt>
                <c:pt idx="92508">
                  <c:v>46254</c:v>
                </c:pt>
                <c:pt idx="92509">
                  <c:v>46254.5</c:v>
                </c:pt>
                <c:pt idx="92510">
                  <c:v>46255</c:v>
                </c:pt>
                <c:pt idx="92511">
                  <c:v>46255.5</c:v>
                </c:pt>
                <c:pt idx="92512">
                  <c:v>46256</c:v>
                </c:pt>
                <c:pt idx="92513">
                  <c:v>46256.5</c:v>
                </c:pt>
                <c:pt idx="92514">
                  <c:v>46257</c:v>
                </c:pt>
                <c:pt idx="92515">
                  <c:v>46257.5</c:v>
                </c:pt>
                <c:pt idx="92516">
                  <c:v>46258</c:v>
                </c:pt>
                <c:pt idx="92517">
                  <c:v>46258.5</c:v>
                </c:pt>
                <c:pt idx="92518">
                  <c:v>46259</c:v>
                </c:pt>
                <c:pt idx="92519">
                  <c:v>46259.5</c:v>
                </c:pt>
                <c:pt idx="92520">
                  <c:v>46260</c:v>
                </c:pt>
                <c:pt idx="92521">
                  <c:v>46260.5</c:v>
                </c:pt>
                <c:pt idx="92522">
                  <c:v>46261</c:v>
                </c:pt>
                <c:pt idx="92523">
                  <c:v>46261.5</c:v>
                </c:pt>
                <c:pt idx="92524">
                  <c:v>46262</c:v>
                </c:pt>
                <c:pt idx="92525">
                  <c:v>46262.5</c:v>
                </c:pt>
                <c:pt idx="92526">
                  <c:v>46263</c:v>
                </c:pt>
                <c:pt idx="92527">
                  <c:v>46263.5</c:v>
                </c:pt>
                <c:pt idx="92528">
                  <c:v>46264</c:v>
                </c:pt>
                <c:pt idx="92529">
                  <c:v>46264.5</c:v>
                </c:pt>
                <c:pt idx="92530">
                  <c:v>46265</c:v>
                </c:pt>
                <c:pt idx="92531">
                  <c:v>46265.5</c:v>
                </c:pt>
                <c:pt idx="92532">
                  <c:v>46266</c:v>
                </c:pt>
                <c:pt idx="92533">
                  <c:v>46266.5</c:v>
                </c:pt>
                <c:pt idx="92534">
                  <c:v>46267</c:v>
                </c:pt>
                <c:pt idx="92535">
                  <c:v>46267.5</c:v>
                </c:pt>
                <c:pt idx="92536">
                  <c:v>46268</c:v>
                </c:pt>
                <c:pt idx="92537">
                  <c:v>46268.5</c:v>
                </c:pt>
                <c:pt idx="92538">
                  <c:v>46269</c:v>
                </c:pt>
                <c:pt idx="92539">
                  <c:v>46269.5</c:v>
                </c:pt>
                <c:pt idx="92540">
                  <c:v>46270</c:v>
                </c:pt>
                <c:pt idx="92541">
                  <c:v>46270.5</c:v>
                </c:pt>
                <c:pt idx="92542">
                  <c:v>46271</c:v>
                </c:pt>
                <c:pt idx="92543">
                  <c:v>46271.5</c:v>
                </c:pt>
                <c:pt idx="92544">
                  <c:v>46272</c:v>
                </c:pt>
                <c:pt idx="92545">
                  <c:v>46272.5</c:v>
                </c:pt>
                <c:pt idx="92546">
                  <c:v>46273</c:v>
                </c:pt>
                <c:pt idx="92547">
                  <c:v>46273.5</c:v>
                </c:pt>
                <c:pt idx="92548">
                  <c:v>46274</c:v>
                </c:pt>
                <c:pt idx="92549">
                  <c:v>46274.5</c:v>
                </c:pt>
                <c:pt idx="92550">
                  <c:v>46275</c:v>
                </c:pt>
                <c:pt idx="92551">
                  <c:v>46275.5</c:v>
                </c:pt>
                <c:pt idx="92552">
                  <c:v>46276</c:v>
                </c:pt>
                <c:pt idx="92553">
                  <c:v>46276.5</c:v>
                </c:pt>
                <c:pt idx="92554">
                  <c:v>46277</c:v>
                </c:pt>
                <c:pt idx="92555">
                  <c:v>46277.5</c:v>
                </c:pt>
                <c:pt idx="92556">
                  <c:v>46278</c:v>
                </c:pt>
                <c:pt idx="92557">
                  <c:v>46278.5</c:v>
                </c:pt>
                <c:pt idx="92558">
                  <c:v>46279</c:v>
                </c:pt>
                <c:pt idx="92559">
                  <c:v>46279.5</c:v>
                </c:pt>
                <c:pt idx="92560">
                  <c:v>46280</c:v>
                </c:pt>
                <c:pt idx="92561">
                  <c:v>46280.5</c:v>
                </c:pt>
                <c:pt idx="92562">
                  <c:v>46281</c:v>
                </c:pt>
                <c:pt idx="92563">
                  <c:v>46281.5</c:v>
                </c:pt>
                <c:pt idx="92564">
                  <c:v>46282</c:v>
                </c:pt>
                <c:pt idx="92565">
                  <c:v>46282.5</c:v>
                </c:pt>
                <c:pt idx="92566">
                  <c:v>46283</c:v>
                </c:pt>
                <c:pt idx="92567">
                  <c:v>46283.5</c:v>
                </c:pt>
                <c:pt idx="92568">
                  <c:v>46284</c:v>
                </c:pt>
                <c:pt idx="92569">
                  <c:v>46284.5</c:v>
                </c:pt>
                <c:pt idx="92570">
                  <c:v>46285</c:v>
                </c:pt>
                <c:pt idx="92571">
                  <c:v>46285.5</c:v>
                </c:pt>
                <c:pt idx="92572">
                  <c:v>46286</c:v>
                </c:pt>
                <c:pt idx="92573">
                  <c:v>46286.5</c:v>
                </c:pt>
                <c:pt idx="92574">
                  <c:v>46287</c:v>
                </c:pt>
                <c:pt idx="92575">
                  <c:v>46287.5</c:v>
                </c:pt>
                <c:pt idx="92576">
                  <c:v>46288</c:v>
                </c:pt>
                <c:pt idx="92577">
                  <c:v>46288.5</c:v>
                </c:pt>
                <c:pt idx="92578">
                  <c:v>46289</c:v>
                </c:pt>
                <c:pt idx="92579">
                  <c:v>46289.5</c:v>
                </c:pt>
                <c:pt idx="92580">
                  <c:v>46290</c:v>
                </c:pt>
                <c:pt idx="92581">
                  <c:v>46290.5</c:v>
                </c:pt>
                <c:pt idx="92582">
                  <c:v>46291</c:v>
                </c:pt>
                <c:pt idx="92583">
                  <c:v>46291.5</c:v>
                </c:pt>
                <c:pt idx="92584">
                  <c:v>46292</c:v>
                </c:pt>
                <c:pt idx="92585">
                  <c:v>46292.5</c:v>
                </c:pt>
                <c:pt idx="92586">
                  <c:v>46293</c:v>
                </c:pt>
                <c:pt idx="92587">
                  <c:v>46293.5</c:v>
                </c:pt>
                <c:pt idx="92588">
                  <c:v>46294</c:v>
                </c:pt>
                <c:pt idx="92589">
                  <c:v>46294.5</c:v>
                </c:pt>
                <c:pt idx="92590">
                  <c:v>46295</c:v>
                </c:pt>
                <c:pt idx="92591">
                  <c:v>46295.5</c:v>
                </c:pt>
                <c:pt idx="92592">
                  <c:v>46296</c:v>
                </c:pt>
                <c:pt idx="92593">
                  <c:v>46296.5</c:v>
                </c:pt>
                <c:pt idx="92594">
                  <c:v>46297</c:v>
                </c:pt>
                <c:pt idx="92595">
                  <c:v>46297.5</c:v>
                </c:pt>
                <c:pt idx="92596">
                  <c:v>46298</c:v>
                </c:pt>
                <c:pt idx="92597">
                  <c:v>46298.5</c:v>
                </c:pt>
                <c:pt idx="92598">
                  <c:v>46299</c:v>
                </c:pt>
                <c:pt idx="92599">
                  <c:v>46299.5</c:v>
                </c:pt>
                <c:pt idx="92600">
                  <c:v>46300</c:v>
                </c:pt>
                <c:pt idx="92601">
                  <c:v>46300.5</c:v>
                </c:pt>
                <c:pt idx="92602">
                  <c:v>46301</c:v>
                </c:pt>
                <c:pt idx="92603">
                  <c:v>46301.5</c:v>
                </c:pt>
                <c:pt idx="92604">
                  <c:v>46302</c:v>
                </c:pt>
                <c:pt idx="92605">
                  <c:v>46302.5</c:v>
                </c:pt>
                <c:pt idx="92606">
                  <c:v>46303</c:v>
                </c:pt>
                <c:pt idx="92607">
                  <c:v>46303.5</c:v>
                </c:pt>
                <c:pt idx="92608">
                  <c:v>46304</c:v>
                </c:pt>
                <c:pt idx="92609">
                  <c:v>46304.5</c:v>
                </c:pt>
                <c:pt idx="92610">
                  <c:v>46305</c:v>
                </c:pt>
                <c:pt idx="92611">
                  <c:v>46305.5</c:v>
                </c:pt>
                <c:pt idx="92612">
                  <c:v>46306</c:v>
                </c:pt>
                <c:pt idx="92613">
                  <c:v>46306.5</c:v>
                </c:pt>
                <c:pt idx="92614">
                  <c:v>46307</c:v>
                </c:pt>
                <c:pt idx="92615">
                  <c:v>46307.5</c:v>
                </c:pt>
                <c:pt idx="92616">
                  <c:v>46308</c:v>
                </c:pt>
                <c:pt idx="92617">
                  <c:v>46308.5</c:v>
                </c:pt>
                <c:pt idx="92618">
                  <c:v>46309</c:v>
                </c:pt>
                <c:pt idx="92619">
                  <c:v>46309.5</c:v>
                </c:pt>
                <c:pt idx="92620">
                  <c:v>46310</c:v>
                </c:pt>
                <c:pt idx="92621">
                  <c:v>46310.5</c:v>
                </c:pt>
                <c:pt idx="92622">
                  <c:v>46311</c:v>
                </c:pt>
                <c:pt idx="92623">
                  <c:v>46311.5</c:v>
                </c:pt>
                <c:pt idx="92624">
                  <c:v>46312</c:v>
                </c:pt>
                <c:pt idx="92625">
                  <c:v>46312.5</c:v>
                </c:pt>
                <c:pt idx="92626">
                  <c:v>46313</c:v>
                </c:pt>
                <c:pt idx="92627">
                  <c:v>46313.5</c:v>
                </c:pt>
                <c:pt idx="92628">
                  <c:v>46314</c:v>
                </c:pt>
                <c:pt idx="92629">
                  <c:v>46314.5</c:v>
                </c:pt>
                <c:pt idx="92630">
                  <c:v>46315</c:v>
                </c:pt>
                <c:pt idx="92631">
                  <c:v>46315.5</c:v>
                </c:pt>
                <c:pt idx="92632">
                  <c:v>46316</c:v>
                </c:pt>
                <c:pt idx="92633">
                  <c:v>46316.5</c:v>
                </c:pt>
                <c:pt idx="92634">
                  <c:v>46317</c:v>
                </c:pt>
                <c:pt idx="92635">
                  <c:v>46317.5</c:v>
                </c:pt>
                <c:pt idx="92636">
                  <c:v>46318</c:v>
                </c:pt>
                <c:pt idx="92637">
                  <c:v>46318.5</c:v>
                </c:pt>
                <c:pt idx="92638">
                  <c:v>46319</c:v>
                </c:pt>
                <c:pt idx="92639">
                  <c:v>46319.5</c:v>
                </c:pt>
                <c:pt idx="92640">
                  <c:v>46320</c:v>
                </c:pt>
                <c:pt idx="92641">
                  <c:v>46320.5</c:v>
                </c:pt>
                <c:pt idx="92642">
                  <c:v>46321</c:v>
                </c:pt>
                <c:pt idx="92643">
                  <c:v>46321.5</c:v>
                </c:pt>
                <c:pt idx="92644">
                  <c:v>46322</c:v>
                </c:pt>
                <c:pt idx="92645">
                  <c:v>46322.5</c:v>
                </c:pt>
                <c:pt idx="92646">
                  <c:v>46323</c:v>
                </c:pt>
                <c:pt idx="92647">
                  <c:v>46323.5</c:v>
                </c:pt>
                <c:pt idx="92648">
                  <c:v>46324</c:v>
                </c:pt>
                <c:pt idx="92649">
                  <c:v>46324.5</c:v>
                </c:pt>
                <c:pt idx="92650">
                  <c:v>46325</c:v>
                </c:pt>
                <c:pt idx="92651">
                  <c:v>46325.5</c:v>
                </c:pt>
                <c:pt idx="92652">
                  <c:v>46326</c:v>
                </c:pt>
                <c:pt idx="92653">
                  <c:v>46326.5</c:v>
                </c:pt>
                <c:pt idx="92654">
                  <c:v>46327</c:v>
                </c:pt>
                <c:pt idx="92655">
                  <c:v>46327.5</c:v>
                </c:pt>
                <c:pt idx="92656">
                  <c:v>46328</c:v>
                </c:pt>
                <c:pt idx="92657">
                  <c:v>46328.5</c:v>
                </c:pt>
                <c:pt idx="92658">
                  <c:v>46329</c:v>
                </c:pt>
                <c:pt idx="92659">
                  <c:v>46329.5</c:v>
                </c:pt>
                <c:pt idx="92660">
                  <c:v>46330</c:v>
                </c:pt>
                <c:pt idx="92661">
                  <c:v>46330.5</c:v>
                </c:pt>
                <c:pt idx="92662">
                  <c:v>46331</c:v>
                </c:pt>
                <c:pt idx="92663">
                  <c:v>46331.5</c:v>
                </c:pt>
                <c:pt idx="92664">
                  <c:v>46332</c:v>
                </c:pt>
                <c:pt idx="92665">
                  <c:v>46332.5</c:v>
                </c:pt>
                <c:pt idx="92666">
                  <c:v>46333</c:v>
                </c:pt>
                <c:pt idx="92667">
                  <c:v>46333.5</c:v>
                </c:pt>
                <c:pt idx="92668">
                  <c:v>46334</c:v>
                </c:pt>
                <c:pt idx="92669">
                  <c:v>46334.5</c:v>
                </c:pt>
                <c:pt idx="92670">
                  <c:v>46335</c:v>
                </c:pt>
                <c:pt idx="92671">
                  <c:v>46335.5</c:v>
                </c:pt>
                <c:pt idx="92672">
                  <c:v>46336</c:v>
                </c:pt>
                <c:pt idx="92673">
                  <c:v>46336.5</c:v>
                </c:pt>
                <c:pt idx="92674">
                  <c:v>46337</c:v>
                </c:pt>
                <c:pt idx="92675">
                  <c:v>46337.5</c:v>
                </c:pt>
                <c:pt idx="92676">
                  <c:v>46338</c:v>
                </c:pt>
                <c:pt idx="92677">
                  <c:v>46338.5</c:v>
                </c:pt>
                <c:pt idx="92678">
                  <c:v>46339</c:v>
                </c:pt>
                <c:pt idx="92679">
                  <c:v>46339.5</c:v>
                </c:pt>
                <c:pt idx="92680">
                  <c:v>46340</c:v>
                </c:pt>
                <c:pt idx="92681">
                  <c:v>46340.5</c:v>
                </c:pt>
                <c:pt idx="92682">
                  <c:v>46341</c:v>
                </c:pt>
                <c:pt idx="92683">
                  <c:v>46341.5</c:v>
                </c:pt>
                <c:pt idx="92684">
                  <c:v>46342</c:v>
                </c:pt>
                <c:pt idx="92685">
                  <c:v>46342.5</c:v>
                </c:pt>
                <c:pt idx="92686">
                  <c:v>46343</c:v>
                </c:pt>
                <c:pt idx="92687">
                  <c:v>46343.5</c:v>
                </c:pt>
                <c:pt idx="92688">
                  <c:v>46344</c:v>
                </c:pt>
                <c:pt idx="92689">
                  <c:v>46344.5</c:v>
                </c:pt>
                <c:pt idx="92690">
                  <c:v>46345</c:v>
                </c:pt>
                <c:pt idx="92691">
                  <c:v>46345.5</c:v>
                </c:pt>
                <c:pt idx="92692">
                  <c:v>46346</c:v>
                </c:pt>
                <c:pt idx="92693">
                  <c:v>46346.5</c:v>
                </c:pt>
                <c:pt idx="92694">
                  <c:v>46347</c:v>
                </c:pt>
                <c:pt idx="92695">
                  <c:v>46347.5</c:v>
                </c:pt>
                <c:pt idx="92696">
                  <c:v>46348</c:v>
                </c:pt>
                <c:pt idx="92697">
                  <c:v>46348.5</c:v>
                </c:pt>
                <c:pt idx="92698">
                  <c:v>46349</c:v>
                </c:pt>
                <c:pt idx="92699">
                  <c:v>46349.5</c:v>
                </c:pt>
                <c:pt idx="92700">
                  <c:v>46350</c:v>
                </c:pt>
                <c:pt idx="92701">
                  <c:v>46350.5</c:v>
                </c:pt>
                <c:pt idx="92702">
                  <c:v>46351</c:v>
                </c:pt>
                <c:pt idx="92703">
                  <c:v>46351.5</c:v>
                </c:pt>
                <c:pt idx="92704">
                  <c:v>46352</c:v>
                </c:pt>
                <c:pt idx="92705">
                  <c:v>46352.5</c:v>
                </c:pt>
                <c:pt idx="92706">
                  <c:v>46353</c:v>
                </c:pt>
                <c:pt idx="92707">
                  <c:v>46353.5</c:v>
                </c:pt>
                <c:pt idx="92708">
                  <c:v>46354</c:v>
                </c:pt>
                <c:pt idx="92709">
                  <c:v>46354.5</c:v>
                </c:pt>
                <c:pt idx="92710">
                  <c:v>46355</c:v>
                </c:pt>
                <c:pt idx="92711">
                  <c:v>46355.5</c:v>
                </c:pt>
                <c:pt idx="92712">
                  <c:v>46356</c:v>
                </c:pt>
                <c:pt idx="92713">
                  <c:v>46356.5</c:v>
                </c:pt>
                <c:pt idx="92714">
                  <c:v>46357</c:v>
                </c:pt>
                <c:pt idx="92715">
                  <c:v>46357.5</c:v>
                </c:pt>
                <c:pt idx="92716">
                  <c:v>46358</c:v>
                </c:pt>
                <c:pt idx="92717">
                  <c:v>46358.5</c:v>
                </c:pt>
                <c:pt idx="92718">
                  <c:v>46359</c:v>
                </c:pt>
                <c:pt idx="92719">
                  <c:v>46359.5</c:v>
                </c:pt>
                <c:pt idx="92720">
                  <c:v>46360</c:v>
                </c:pt>
                <c:pt idx="92721">
                  <c:v>46360.5</c:v>
                </c:pt>
                <c:pt idx="92722">
                  <c:v>46361</c:v>
                </c:pt>
                <c:pt idx="92723">
                  <c:v>46361.5</c:v>
                </c:pt>
                <c:pt idx="92724">
                  <c:v>46362</c:v>
                </c:pt>
                <c:pt idx="92725">
                  <c:v>46362.5</c:v>
                </c:pt>
                <c:pt idx="92726">
                  <c:v>46363</c:v>
                </c:pt>
                <c:pt idx="92727">
                  <c:v>46363.5</c:v>
                </c:pt>
                <c:pt idx="92728">
                  <c:v>46364</c:v>
                </c:pt>
                <c:pt idx="92729">
                  <c:v>46364.5</c:v>
                </c:pt>
                <c:pt idx="92730">
                  <c:v>46365</c:v>
                </c:pt>
                <c:pt idx="92731">
                  <c:v>46365.5</c:v>
                </c:pt>
                <c:pt idx="92732">
                  <c:v>46366</c:v>
                </c:pt>
                <c:pt idx="92733">
                  <c:v>46366.5</c:v>
                </c:pt>
                <c:pt idx="92734">
                  <c:v>46367</c:v>
                </c:pt>
                <c:pt idx="92735">
                  <c:v>46367.5</c:v>
                </c:pt>
                <c:pt idx="92736">
                  <c:v>46368</c:v>
                </c:pt>
                <c:pt idx="92737">
                  <c:v>46368.5</c:v>
                </c:pt>
                <c:pt idx="92738">
                  <c:v>46369</c:v>
                </c:pt>
                <c:pt idx="92739">
                  <c:v>46369.5</c:v>
                </c:pt>
                <c:pt idx="92740">
                  <c:v>46370</c:v>
                </c:pt>
                <c:pt idx="92741">
                  <c:v>46370.5</c:v>
                </c:pt>
                <c:pt idx="92742">
                  <c:v>46371</c:v>
                </c:pt>
                <c:pt idx="92743">
                  <c:v>46371.5</c:v>
                </c:pt>
                <c:pt idx="92744">
                  <c:v>46372</c:v>
                </c:pt>
                <c:pt idx="92745">
                  <c:v>46372.5</c:v>
                </c:pt>
                <c:pt idx="92746">
                  <c:v>46373</c:v>
                </c:pt>
                <c:pt idx="92747">
                  <c:v>46373.5</c:v>
                </c:pt>
                <c:pt idx="92748">
                  <c:v>46374</c:v>
                </c:pt>
                <c:pt idx="92749">
                  <c:v>46374.5</c:v>
                </c:pt>
                <c:pt idx="92750">
                  <c:v>46375</c:v>
                </c:pt>
                <c:pt idx="92751">
                  <c:v>46375.5</c:v>
                </c:pt>
                <c:pt idx="92752">
                  <c:v>46376</c:v>
                </c:pt>
                <c:pt idx="92753">
                  <c:v>46376.5</c:v>
                </c:pt>
                <c:pt idx="92754">
                  <c:v>46377</c:v>
                </c:pt>
                <c:pt idx="92755">
                  <c:v>46377.5</c:v>
                </c:pt>
                <c:pt idx="92756">
                  <c:v>46378</c:v>
                </c:pt>
                <c:pt idx="92757">
                  <c:v>46378.5</c:v>
                </c:pt>
                <c:pt idx="92758">
                  <c:v>46379</c:v>
                </c:pt>
                <c:pt idx="92759">
                  <c:v>46379.5</c:v>
                </c:pt>
                <c:pt idx="92760">
                  <c:v>46380</c:v>
                </c:pt>
                <c:pt idx="92761">
                  <c:v>46380.5</c:v>
                </c:pt>
                <c:pt idx="92762">
                  <c:v>46381</c:v>
                </c:pt>
                <c:pt idx="92763">
                  <c:v>46381.5</c:v>
                </c:pt>
                <c:pt idx="92764">
                  <c:v>46382</c:v>
                </c:pt>
                <c:pt idx="92765">
                  <c:v>46382.5</c:v>
                </c:pt>
                <c:pt idx="92766">
                  <c:v>46383</c:v>
                </c:pt>
                <c:pt idx="92767">
                  <c:v>46383.5</c:v>
                </c:pt>
                <c:pt idx="92768">
                  <c:v>46384</c:v>
                </c:pt>
                <c:pt idx="92769">
                  <c:v>46384.5</c:v>
                </c:pt>
                <c:pt idx="92770">
                  <c:v>46385</c:v>
                </c:pt>
                <c:pt idx="92771">
                  <c:v>46385.5</c:v>
                </c:pt>
                <c:pt idx="92772">
                  <c:v>46386</c:v>
                </c:pt>
                <c:pt idx="92773">
                  <c:v>46386.5</c:v>
                </c:pt>
                <c:pt idx="92774">
                  <c:v>46387</c:v>
                </c:pt>
                <c:pt idx="92775">
                  <c:v>46387.5</c:v>
                </c:pt>
                <c:pt idx="92776">
                  <c:v>46388</c:v>
                </c:pt>
                <c:pt idx="92777">
                  <c:v>46388.5</c:v>
                </c:pt>
                <c:pt idx="92778">
                  <c:v>46389</c:v>
                </c:pt>
                <c:pt idx="92779">
                  <c:v>46389.5</c:v>
                </c:pt>
                <c:pt idx="92780">
                  <c:v>46390</c:v>
                </c:pt>
                <c:pt idx="92781">
                  <c:v>46390.5</c:v>
                </c:pt>
                <c:pt idx="92782">
                  <c:v>46391</c:v>
                </c:pt>
                <c:pt idx="92783">
                  <c:v>46391.5</c:v>
                </c:pt>
                <c:pt idx="92784">
                  <c:v>46392</c:v>
                </c:pt>
                <c:pt idx="92785">
                  <c:v>46392.5</c:v>
                </c:pt>
                <c:pt idx="92786">
                  <c:v>46393</c:v>
                </c:pt>
                <c:pt idx="92787">
                  <c:v>46393.5</c:v>
                </c:pt>
                <c:pt idx="92788">
                  <c:v>46394</c:v>
                </c:pt>
                <c:pt idx="92789">
                  <c:v>46394.5</c:v>
                </c:pt>
                <c:pt idx="92790">
                  <c:v>46395</c:v>
                </c:pt>
                <c:pt idx="92791">
                  <c:v>46395.5</c:v>
                </c:pt>
                <c:pt idx="92792">
                  <c:v>46396</c:v>
                </c:pt>
                <c:pt idx="92793">
                  <c:v>46396.5</c:v>
                </c:pt>
                <c:pt idx="92794">
                  <c:v>46397</c:v>
                </c:pt>
                <c:pt idx="92795">
                  <c:v>46397.5</c:v>
                </c:pt>
                <c:pt idx="92796">
                  <c:v>46398</c:v>
                </c:pt>
                <c:pt idx="92797">
                  <c:v>46398.5</c:v>
                </c:pt>
                <c:pt idx="92798">
                  <c:v>46399</c:v>
                </c:pt>
                <c:pt idx="92799">
                  <c:v>46399.5</c:v>
                </c:pt>
                <c:pt idx="92800">
                  <c:v>46400</c:v>
                </c:pt>
                <c:pt idx="92801">
                  <c:v>46400.5</c:v>
                </c:pt>
                <c:pt idx="92802">
                  <c:v>46401</c:v>
                </c:pt>
                <c:pt idx="92803">
                  <c:v>46401.5</c:v>
                </c:pt>
                <c:pt idx="92804">
                  <c:v>46402</c:v>
                </c:pt>
                <c:pt idx="92805">
                  <c:v>46402.5</c:v>
                </c:pt>
                <c:pt idx="92806">
                  <c:v>46403</c:v>
                </c:pt>
                <c:pt idx="92807">
                  <c:v>46403.5</c:v>
                </c:pt>
                <c:pt idx="92808">
                  <c:v>46404</c:v>
                </c:pt>
                <c:pt idx="92809">
                  <c:v>46404.5</c:v>
                </c:pt>
                <c:pt idx="92810">
                  <c:v>46405</c:v>
                </c:pt>
                <c:pt idx="92811">
                  <c:v>46405.5</c:v>
                </c:pt>
                <c:pt idx="92812">
                  <c:v>46406</c:v>
                </c:pt>
                <c:pt idx="92813">
                  <c:v>46406.5</c:v>
                </c:pt>
                <c:pt idx="92814">
                  <c:v>46407</c:v>
                </c:pt>
                <c:pt idx="92815">
                  <c:v>46407.5</c:v>
                </c:pt>
                <c:pt idx="92816">
                  <c:v>46408</c:v>
                </c:pt>
                <c:pt idx="92817">
                  <c:v>46408.5</c:v>
                </c:pt>
                <c:pt idx="92818">
                  <c:v>46409</c:v>
                </c:pt>
                <c:pt idx="92819">
                  <c:v>46409.5</c:v>
                </c:pt>
                <c:pt idx="92820">
                  <c:v>46410</c:v>
                </c:pt>
                <c:pt idx="92821">
                  <c:v>46410.5</c:v>
                </c:pt>
                <c:pt idx="92822">
                  <c:v>46411</c:v>
                </c:pt>
                <c:pt idx="92823">
                  <c:v>46411.5</c:v>
                </c:pt>
                <c:pt idx="92824">
                  <c:v>46412</c:v>
                </c:pt>
                <c:pt idx="92825">
                  <c:v>46412.5</c:v>
                </c:pt>
                <c:pt idx="92826">
                  <c:v>46413</c:v>
                </c:pt>
                <c:pt idx="92827">
                  <c:v>46413.5</c:v>
                </c:pt>
                <c:pt idx="92828">
                  <c:v>46414</c:v>
                </c:pt>
                <c:pt idx="92829">
                  <c:v>46414.5</c:v>
                </c:pt>
                <c:pt idx="92830">
                  <c:v>46415</c:v>
                </c:pt>
                <c:pt idx="92831">
                  <c:v>46415.5</c:v>
                </c:pt>
                <c:pt idx="92832">
                  <c:v>46416</c:v>
                </c:pt>
                <c:pt idx="92833">
                  <c:v>46416.5</c:v>
                </c:pt>
                <c:pt idx="92834">
                  <c:v>46417</c:v>
                </c:pt>
                <c:pt idx="92835">
                  <c:v>46417.5</c:v>
                </c:pt>
                <c:pt idx="92836">
                  <c:v>46418</c:v>
                </c:pt>
                <c:pt idx="92837">
                  <c:v>46418.5</c:v>
                </c:pt>
                <c:pt idx="92838">
                  <c:v>46419</c:v>
                </c:pt>
                <c:pt idx="92839">
                  <c:v>46419.5</c:v>
                </c:pt>
                <c:pt idx="92840">
                  <c:v>46420</c:v>
                </c:pt>
                <c:pt idx="92841">
                  <c:v>46420.5</c:v>
                </c:pt>
                <c:pt idx="92842">
                  <c:v>46421</c:v>
                </c:pt>
                <c:pt idx="92843">
                  <c:v>46421.5</c:v>
                </c:pt>
                <c:pt idx="92844">
                  <c:v>46422</c:v>
                </c:pt>
                <c:pt idx="92845">
                  <c:v>46422.5</c:v>
                </c:pt>
                <c:pt idx="92846">
                  <c:v>46423</c:v>
                </c:pt>
                <c:pt idx="92847">
                  <c:v>46423.5</c:v>
                </c:pt>
                <c:pt idx="92848">
                  <c:v>46424</c:v>
                </c:pt>
                <c:pt idx="92849">
                  <c:v>46424.5</c:v>
                </c:pt>
                <c:pt idx="92850">
                  <c:v>46425</c:v>
                </c:pt>
                <c:pt idx="92851">
                  <c:v>46425.5</c:v>
                </c:pt>
                <c:pt idx="92852">
                  <c:v>46426</c:v>
                </c:pt>
                <c:pt idx="92853">
                  <c:v>46426.5</c:v>
                </c:pt>
                <c:pt idx="92854">
                  <c:v>46427</c:v>
                </c:pt>
                <c:pt idx="92855">
                  <c:v>46427.5</c:v>
                </c:pt>
                <c:pt idx="92856">
                  <c:v>46428</c:v>
                </c:pt>
                <c:pt idx="92857">
                  <c:v>46428.5</c:v>
                </c:pt>
                <c:pt idx="92858">
                  <c:v>46429</c:v>
                </c:pt>
                <c:pt idx="92859">
                  <c:v>46429.5</c:v>
                </c:pt>
                <c:pt idx="92860">
                  <c:v>46430</c:v>
                </c:pt>
                <c:pt idx="92861">
                  <c:v>46430.5</c:v>
                </c:pt>
                <c:pt idx="92862">
                  <c:v>46431</c:v>
                </c:pt>
                <c:pt idx="92863">
                  <c:v>46431.5</c:v>
                </c:pt>
                <c:pt idx="92864">
                  <c:v>46432</c:v>
                </c:pt>
                <c:pt idx="92865">
                  <c:v>46432.5</c:v>
                </c:pt>
                <c:pt idx="92866">
                  <c:v>46433</c:v>
                </c:pt>
                <c:pt idx="92867">
                  <c:v>46433.5</c:v>
                </c:pt>
                <c:pt idx="92868">
                  <c:v>46434</c:v>
                </c:pt>
                <c:pt idx="92869">
                  <c:v>46434.5</c:v>
                </c:pt>
                <c:pt idx="92870">
                  <c:v>46435</c:v>
                </c:pt>
                <c:pt idx="92871">
                  <c:v>46435.5</c:v>
                </c:pt>
                <c:pt idx="92872">
                  <c:v>46436</c:v>
                </c:pt>
                <c:pt idx="92873">
                  <c:v>46436.5</c:v>
                </c:pt>
                <c:pt idx="92874">
                  <c:v>46437</c:v>
                </c:pt>
                <c:pt idx="92875">
                  <c:v>46437.5</c:v>
                </c:pt>
                <c:pt idx="92876">
                  <c:v>46438</c:v>
                </c:pt>
                <c:pt idx="92877">
                  <c:v>46438.5</c:v>
                </c:pt>
                <c:pt idx="92878">
                  <c:v>46439</c:v>
                </c:pt>
                <c:pt idx="92879">
                  <c:v>46439.5</c:v>
                </c:pt>
                <c:pt idx="92880">
                  <c:v>46440</c:v>
                </c:pt>
                <c:pt idx="92881">
                  <c:v>46440.5</c:v>
                </c:pt>
                <c:pt idx="92882">
                  <c:v>46441</c:v>
                </c:pt>
                <c:pt idx="92883">
                  <c:v>46441.5</c:v>
                </c:pt>
                <c:pt idx="92884">
                  <c:v>46442</c:v>
                </c:pt>
                <c:pt idx="92885">
                  <c:v>46442.5</c:v>
                </c:pt>
                <c:pt idx="92886">
                  <c:v>46443</c:v>
                </c:pt>
                <c:pt idx="92887">
                  <c:v>46443.5</c:v>
                </c:pt>
                <c:pt idx="92888">
                  <c:v>46444</c:v>
                </c:pt>
                <c:pt idx="92889">
                  <c:v>46444.5</c:v>
                </c:pt>
                <c:pt idx="92890">
                  <c:v>46445</c:v>
                </c:pt>
                <c:pt idx="92891">
                  <c:v>46445.5</c:v>
                </c:pt>
                <c:pt idx="92892">
                  <c:v>46446</c:v>
                </c:pt>
                <c:pt idx="92893">
                  <c:v>46446.5</c:v>
                </c:pt>
                <c:pt idx="92894">
                  <c:v>46447</c:v>
                </c:pt>
                <c:pt idx="92895">
                  <c:v>46447.5</c:v>
                </c:pt>
                <c:pt idx="92896">
                  <c:v>46448</c:v>
                </c:pt>
                <c:pt idx="92897">
                  <c:v>46448.5</c:v>
                </c:pt>
                <c:pt idx="92898">
                  <c:v>46449</c:v>
                </c:pt>
                <c:pt idx="92899">
                  <c:v>46449.5</c:v>
                </c:pt>
                <c:pt idx="92900">
                  <c:v>46450</c:v>
                </c:pt>
                <c:pt idx="92901">
                  <c:v>46450.5</c:v>
                </c:pt>
                <c:pt idx="92902">
                  <c:v>46451</c:v>
                </c:pt>
                <c:pt idx="92903">
                  <c:v>46451.5</c:v>
                </c:pt>
                <c:pt idx="92904">
                  <c:v>46452</c:v>
                </c:pt>
                <c:pt idx="92905">
                  <c:v>46452.5</c:v>
                </c:pt>
                <c:pt idx="92906">
                  <c:v>46453</c:v>
                </c:pt>
                <c:pt idx="92907">
                  <c:v>46453.5</c:v>
                </c:pt>
                <c:pt idx="92908">
                  <c:v>46454</c:v>
                </c:pt>
                <c:pt idx="92909">
                  <c:v>46454.5</c:v>
                </c:pt>
                <c:pt idx="92910">
                  <c:v>46455</c:v>
                </c:pt>
                <c:pt idx="92911">
                  <c:v>46455.5</c:v>
                </c:pt>
                <c:pt idx="92912">
                  <c:v>46456</c:v>
                </c:pt>
                <c:pt idx="92913">
                  <c:v>46456.5</c:v>
                </c:pt>
                <c:pt idx="92914">
                  <c:v>46457</c:v>
                </c:pt>
                <c:pt idx="92915">
                  <c:v>46457.5</c:v>
                </c:pt>
                <c:pt idx="92916">
                  <c:v>46458</c:v>
                </c:pt>
                <c:pt idx="92917">
                  <c:v>46458.5</c:v>
                </c:pt>
                <c:pt idx="92918">
                  <c:v>46459</c:v>
                </c:pt>
                <c:pt idx="92919">
                  <c:v>46459.5</c:v>
                </c:pt>
                <c:pt idx="92920">
                  <c:v>46460</c:v>
                </c:pt>
                <c:pt idx="92921">
                  <c:v>46460.5</c:v>
                </c:pt>
                <c:pt idx="92922">
                  <c:v>46461</c:v>
                </c:pt>
                <c:pt idx="92923">
                  <c:v>46461.5</c:v>
                </c:pt>
                <c:pt idx="92924">
                  <c:v>46462</c:v>
                </c:pt>
                <c:pt idx="92925">
                  <c:v>46462.5</c:v>
                </c:pt>
                <c:pt idx="92926">
                  <c:v>46463</c:v>
                </c:pt>
                <c:pt idx="92927">
                  <c:v>46463.5</c:v>
                </c:pt>
                <c:pt idx="92928">
                  <c:v>46464</c:v>
                </c:pt>
                <c:pt idx="92929">
                  <c:v>46464.5</c:v>
                </c:pt>
                <c:pt idx="92930">
                  <c:v>46465</c:v>
                </c:pt>
                <c:pt idx="92931">
                  <c:v>46465.5</c:v>
                </c:pt>
                <c:pt idx="92932">
                  <c:v>46466</c:v>
                </c:pt>
                <c:pt idx="92933">
                  <c:v>46466.5</c:v>
                </c:pt>
                <c:pt idx="92934">
                  <c:v>46467</c:v>
                </c:pt>
                <c:pt idx="92935">
                  <c:v>46467.5</c:v>
                </c:pt>
                <c:pt idx="92936">
                  <c:v>46468</c:v>
                </c:pt>
                <c:pt idx="92937">
                  <c:v>46468.5</c:v>
                </c:pt>
                <c:pt idx="92938">
                  <c:v>46469</c:v>
                </c:pt>
                <c:pt idx="92939">
                  <c:v>46469.5</c:v>
                </c:pt>
                <c:pt idx="92940">
                  <c:v>46470</c:v>
                </c:pt>
                <c:pt idx="92941">
                  <c:v>46470.5</c:v>
                </c:pt>
                <c:pt idx="92942">
                  <c:v>46471</c:v>
                </c:pt>
                <c:pt idx="92943">
                  <c:v>46471.5</c:v>
                </c:pt>
                <c:pt idx="92944">
                  <c:v>46472</c:v>
                </c:pt>
                <c:pt idx="92945">
                  <c:v>46472.5</c:v>
                </c:pt>
                <c:pt idx="92946">
                  <c:v>46473</c:v>
                </c:pt>
                <c:pt idx="92947">
                  <c:v>46473.5</c:v>
                </c:pt>
                <c:pt idx="92948">
                  <c:v>46474</c:v>
                </c:pt>
                <c:pt idx="92949">
                  <c:v>46474.5</c:v>
                </c:pt>
                <c:pt idx="92950">
                  <c:v>46475</c:v>
                </c:pt>
                <c:pt idx="92951">
                  <c:v>46475.5</c:v>
                </c:pt>
                <c:pt idx="92952">
                  <c:v>46476</c:v>
                </c:pt>
                <c:pt idx="92953">
                  <c:v>46476.5</c:v>
                </c:pt>
                <c:pt idx="92954">
                  <c:v>46477</c:v>
                </c:pt>
                <c:pt idx="92955">
                  <c:v>46477.5</c:v>
                </c:pt>
                <c:pt idx="92956">
                  <c:v>46478</c:v>
                </c:pt>
                <c:pt idx="92957">
                  <c:v>46478.5</c:v>
                </c:pt>
                <c:pt idx="92958">
                  <c:v>46479</c:v>
                </c:pt>
                <c:pt idx="92959">
                  <c:v>46479.5</c:v>
                </c:pt>
                <c:pt idx="92960">
                  <c:v>46480</c:v>
                </c:pt>
                <c:pt idx="92961">
                  <c:v>46480.5</c:v>
                </c:pt>
                <c:pt idx="92962">
                  <c:v>46481</c:v>
                </c:pt>
                <c:pt idx="92963">
                  <c:v>46481.5</c:v>
                </c:pt>
                <c:pt idx="92964">
                  <c:v>46482</c:v>
                </c:pt>
                <c:pt idx="92965">
                  <c:v>46482.5</c:v>
                </c:pt>
                <c:pt idx="92966">
                  <c:v>46483</c:v>
                </c:pt>
                <c:pt idx="92967">
                  <c:v>46483.5</c:v>
                </c:pt>
                <c:pt idx="92968">
                  <c:v>46484</c:v>
                </c:pt>
                <c:pt idx="92969">
                  <c:v>46484.5</c:v>
                </c:pt>
                <c:pt idx="92970">
                  <c:v>46485</c:v>
                </c:pt>
                <c:pt idx="92971">
                  <c:v>46485.5</c:v>
                </c:pt>
                <c:pt idx="92972">
                  <c:v>46486</c:v>
                </c:pt>
                <c:pt idx="92973">
                  <c:v>46486.5</c:v>
                </c:pt>
                <c:pt idx="92974">
                  <c:v>46487</c:v>
                </c:pt>
                <c:pt idx="92975">
                  <c:v>46487.5</c:v>
                </c:pt>
                <c:pt idx="92976">
                  <c:v>46488</c:v>
                </c:pt>
                <c:pt idx="92977">
                  <c:v>46488.5</c:v>
                </c:pt>
                <c:pt idx="92978">
                  <c:v>46489</c:v>
                </c:pt>
                <c:pt idx="92979">
                  <c:v>46489.5</c:v>
                </c:pt>
                <c:pt idx="92980">
                  <c:v>46490</c:v>
                </c:pt>
                <c:pt idx="92981">
                  <c:v>46490.5</c:v>
                </c:pt>
                <c:pt idx="92982">
                  <c:v>46491</c:v>
                </c:pt>
                <c:pt idx="92983">
                  <c:v>46491.5</c:v>
                </c:pt>
                <c:pt idx="92984">
                  <c:v>46492</c:v>
                </c:pt>
                <c:pt idx="92985">
                  <c:v>46492.5</c:v>
                </c:pt>
                <c:pt idx="92986">
                  <c:v>46493</c:v>
                </c:pt>
                <c:pt idx="92987">
                  <c:v>46493.5</c:v>
                </c:pt>
                <c:pt idx="92988">
                  <c:v>46494</c:v>
                </c:pt>
                <c:pt idx="92989">
                  <c:v>46494.5</c:v>
                </c:pt>
                <c:pt idx="92990">
                  <c:v>46495</c:v>
                </c:pt>
                <c:pt idx="92991">
                  <c:v>46495.5</c:v>
                </c:pt>
                <c:pt idx="92992">
                  <c:v>46496</c:v>
                </c:pt>
                <c:pt idx="92993">
                  <c:v>46496.5</c:v>
                </c:pt>
                <c:pt idx="92994">
                  <c:v>46497</c:v>
                </c:pt>
                <c:pt idx="92995">
                  <c:v>46497.5</c:v>
                </c:pt>
                <c:pt idx="92996">
                  <c:v>46498</c:v>
                </c:pt>
                <c:pt idx="92997">
                  <c:v>46498.5</c:v>
                </c:pt>
                <c:pt idx="92998">
                  <c:v>46499</c:v>
                </c:pt>
                <c:pt idx="92999">
                  <c:v>46499.5</c:v>
                </c:pt>
                <c:pt idx="93000">
                  <c:v>46500</c:v>
                </c:pt>
                <c:pt idx="93001">
                  <c:v>46500.5</c:v>
                </c:pt>
                <c:pt idx="93002">
                  <c:v>46501</c:v>
                </c:pt>
                <c:pt idx="93003">
                  <c:v>46501.5</c:v>
                </c:pt>
                <c:pt idx="93004">
                  <c:v>46502</c:v>
                </c:pt>
                <c:pt idx="93005">
                  <c:v>46502.5</c:v>
                </c:pt>
                <c:pt idx="93006">
                  <c:v>46503</c:v>
                </c:pt>
                <c:pt idx="93007">
                  <c:v>46503.5</c:v>
                </c:pt>
                <c:pt idx="93008">
                  <c:v>46504</c:v>
                </c:pt>
                <c:pt idx="93009">
                  <c:v>46504.5</c:v>
                </c:pt>
                <c:pt idx="93010">
                  <c:v>46505</c:v>
                </c:pt>
                <c:pt idx="93011">
                  <c:v>46505.5</c:v>
                </c:pt>
                <c:pt idx="93012">
                  <c:v>46506</c:v>
                </c:pt>
                <c:pt idx="93013">
                  <c:v>46506.5</c:v>
                </c:pt>
                <c:pt idx="93014">
                  <c:v>46507</c:v>
                </c:pt>
                <c:pt idx="93015">
                  <c:v>46507.5</c:v>
                </c:pt>
                <c:pt idx="93016">
                  <c:v>46508</c:v>
                </c:pt>
                <c:pt idx="93017">
                  <c:v>46508.5</c:v>
                </c:pt>
                <c:pt idx="93018">
                  <c:v>46509</c:v>
                </c:pt>
                <c:pt idx="93019">
                  <c:v>46509.5</c:v>
                </c:pt>
                <c:pt idx="93020">
                  <c:v>46510</c:v>
                </c:pt>
                <c:pt idx="93021">
                  <c:v>46510.5</c:v>
                </c:pt>
                <c:pt idx="93022">
                  <c:v>46511</c:v>
                </c:pt>
                <c:pt idx="93023">
                  <c:v>46511.5</c:v>
                </c:pt>
                <c:pt idx="93024">
                  <c:v>46512</c:v>
                </c:pt>
                <c:pt idx="93025">
                  <c:v>46512.5</c:v>
                </c:pt>
                <c:pt idx="93026">
                  <c:v>46513</c:v>
                </c:pt>
                <c:pt idx="93027">
                  <c:v>46513.5</c:v>
                </c:pt>
                <c:pt idx="93028">
                  <c:v>46514</c:v>
                </c:pt>
                <c:pt idx="93029">
                  <c:v>46514.5</c:v>
                </c:pt>
                <c:pt idx="93030">
                  <c:v>46515</c:v>
                </c:pt>
                <c:pt idx="93031">
                  <c:v>46515.5</c:v>
                </c:pt>
                <c:pt idx="93032">
                  <c:v>46516</c:v>
                </c:pt>
                <c:pt idx="93033">
                  <c:v>46516.5</c:v>
                </c:pt>
                <c:pt idx="93034">
                  <c:v>46517</c:v>
                </c:pt>
                <c:pt idx="93035">
                  <c:v>46517.5</c:v>
                </c:pt>
                <c:pt idx="93036">
                  <c:v>46518</c:v>
                </c:pt>
                <c:pt idx="93037">
                  <c:v>46518.5</c:v>
                </c:pt>
                <c:pt idx="93038">
                  <c:v>46519</c:v>
                </c:pt>
                <c:pt idx="93039">
                  <c:v>46519.5</c:v>
                </c:pt>
                <c:pt idx="93040">
                  <c:v>46520</c:v>
                </c:pt>
                <c:pt idx="93041">
                  <c:v>46520.5</c:v>
                </c:pt>
                <c:pt idx="93042">
                  <c:v>46521</c:v>
                </c:pt>
                <c:pt idx="93043">
                  <c:v>46521.5</c:v>
                </c:pt>
                <c:pt idx="93044">
                  <c:v>46522</c:v>
                </c:pt>
                <c:pt idx="93045">
                  <c:v>46522.5</c:v>
                </c:pt>
                <c:pt idx="93046">
                  <c:v>46523</c:v>
                </c:pt>
                <c:pt idx="93047">
                  <c:v>46523.5</c:v>
                </c:pt>
                <c:pt idx="93048">
                  <c:v>46524</c:v>
                </c:pt>
                <c:pt idx="93049">
                  <c:v>46524.5</c:v>
                </c:pt>
                <c:pt idx="93050">
                  <c:v>46525</c:v>
                </c:pt>
                <c:pt idx="93051">
                  <c:v>46525.5</c:v>
                </c:pt>
                <c:pt idx="93052">
                  <c:v>46526</c:v>
                </c:pt>
                <c:pt idx="93053">
                  <c:v>46526.5</c:v>
                </c:pt>
                <c:pt idx="93054">
                  <c:v>46527</c:v>
                </c:pt>
                <c:pt idx="93055">
                  <c:v>46527.5</c:v>
                </c:pt>
                <c:pt idx="93056">
                  <c:v>46528</c:v>
                </c:pt>
                <c:pt idx="93057">
                  <c:v>46528.5</c:v>
                </c:pt>
                <c:pt idx="93058">
                  <c:v>46529</c:v>
                </c:pt>
                <c:pt idx="93059">
                  <c:v>46529.5</c:v>
                </c:pt>
                <c:pt idx="93060">
                  <c:v>46530</c:v>
                </c:pt>
                <c:pt idx="93061">
                  <c:v>46530.5</c:v>
                </c:pt>
                <c:pt idx="93062">
                  <c:v>46531</c:v>
                </c:pt>
                <c:pt idx="93063">
                  <c:v>46531.5</c:v>
                </c:pt>
                <c:pt idx="93064">
                  <c:v>46532</c:v>
                </c:pt>
                <c:pt idx="93065">
                  <c:v>46532.5</c:v>
                </c:pt>
                <c:pt idx="93066">
                  <c:v>46533</c:v>
                </c:pt>
                <c:pt idx="93067">
                  <c:v>46533.5</c:v>
                </c:pt>
                <c:pt idx="93068">
                  <c:v>46534</c:v>
                </c:pt>
                <c:pt idx="93069">
                  <c:v>46534.5</c:v>
                </c:pt>
                <c:pt idx="93070">
                  <c:v>46535</c:v>
                </c:pt>
                <c:pt idx="93071">
                  <c:v>46535.5</c:v>
                </c:pt>
                <c:pt idx="93072">
                  <c:v>46536</c:v>
                </c:pt>
                <c:pt idx="93073">
                  <c:v>46536.5</c:v>
                </c:pt>
                <c:pt idx="93074">
                  <c:v>46537</c:v>
                </c:pt>
                <c:pt idx="93075">
                  <c:v>46537.5</c:v>
                </c:pt>
                <c:pt idx="93076">
                  <c:v>46538</c:v>
                </c:pt>
                <c:pt idx="93077">
                  <c:v>46538.5</c:v>
                </c:pt>
                <c:pt idx="93078">
                  <c:v>46539</c:v>
                </c:pt>
                <c:pt idx="93079">
                  <c:v>46539.5</c:v>
                </c:pt>
                <c:pt idx="93080">
                  <c:v>46540</c:v>
                </c:pt>
                <c:pt idx="93081">
                  <c:v>46540.5</c:v>
                </c:pt>
                <c:pt idx="93082">
                  <c:v>46541</c:v>
                </c:pt>
                <c:pt idx="93083">
                  <c:v>46541.5</c:v>
                </c:pt>
                <c:pt idx="93084">
                  <c:v>46542</c:v>
                </c:pt>
                <c:pt idx="93085">
                  <c:v>46542.5</c:v>
                </c:pt>
                <c:pt idx="93086">
                  <c:v>46543</c:v>
                </c:pt>
                <c:pt idx="93087">
                  <c:v>46543.5</c:v>
                </c:pt>
                <c:pt idx="93088">
                  <c:v>46544</c:v>
                </c:pt>
                <c:pt idx="93089">
                  <c:v>46544.5</c:v>
                </c:pt>
                <c:pt idx="93090">
                  <c:v>46545</c:v>
                </c:pt>
                <c:pt idx="93091">
                  <c:v>46545.5</c:v>
                </c:pt>
                <c:pt idx="93092">
                  <c:v>46546</c:v>
                </c:pt>
                <c:pt idx="93093">
                  <c:v>46546.5</c:v>
                </c:pt>
                <c:pt idx="93094">
                  <c:v>46547</c:v>
                </c:pt>
                <c:pt idx="93095">
                  <c:v>46547.5</c:v>
                </c:pt>
                <c:pt idx="93096">
                  <c:v>46548</c:v>
                </c:pt>
                <c:pt idx="93097">
                  <c:v>46548.5</c:v>
                </c:pt>
                <c:pt idx="93098">
                  <c:v>46549</c:v>
                </c:pt>
                <c:pt idx="93099">
                  <c:v>46549.5</c:v>
                </c:pt>
                <c:pt idx="93100">
                  <c:v>46550</c:v>
                </c:pt>
                <c:pt idx="93101">
                  <c:v>46550.5</c:v>
                </c:pt>
                <c:pt idx="93102">
                  <c:v>46551</c:v>
                </c:pt>
                <c:pt idx="93103">
                  <c:v>46551.5</c:v>
                </c:pt>
                <c:pt idx="93104">
                  <c:v>46552</c:v>
                </c:pt>
                <c:pt idx="93105">
                  <c:v>46552.5</c:v>
                </c:pt>
                <c:pt idx="93106">
                  <c:v>46553</c:v>
                </c:pt>
                <c:pt idx="93107">
                  <c:v>46553.5</c:v>
                </c:pt>
                <c:pt idx="93108">
                  <c:v>46554</c:v>
                </c:pt>
                <c:pt idx="93109">
                  <c:v>46554.5</c:v>
                </c:pt>
                <c:pt idx="93110">
                  <c:v>46555</c:v>
                </c:pt>
                <c:pt idx="93111">
                  <c:v>46555.5</c:v>
                </c:pt>
                <c:pt idx="93112">
                  <c:v>46556</c:v>
                </c:pt>
                <c:pt idx="93113">
                  <c:v>46556.5</c:v>
                </c:pt>
                <c:pt idx="93114">
                  <c:v>46557</c:v>
                </c:pt>
                <c:pt idx="93115">
                  <c:v>46557.5</c:v>
                </c:pt>
                <c:pt idx="93116">
                  <c:v>46558</c:v>
                </c:pt>
                <c:pt idx="93117">
                  <c:v>46558.5</c:v>
                </c:pt>
                <c:pt idx="93118">
                  <c:v>46559</c:v>
                </c:pt>
                <c:pt idx="93119">
                  <c:v>46559.5</c:v>
                </c:pt>
                <c:pt idx="93120">
                  <c:v>46560</c:v>
                </c:pt>
                <c:pt idx="93121">
                  <c:v>46560.5</c:v>
                </c:pt>
                <c:pt idx="93122">
                  <c:v>46561</c:v>
                </c:pt>
                <c:pt idx="93123">
                  <c:v>46561.5</c:v>
                </c:pt>
                <c:pt idx="93124">
                  <c:v>46562</c:v>
                </c:pt>
                <c:pt idx="93125">
                  <c:v>46562.5</c:v>
                </c:pt>
                <c:pt idx="93126">
                  <c:v>46563</c:v>
                </c:pt>
                <c:pt idx="93127">
                  <c:v>46563.5</c:v>
                </c:pt>
                <c:pt idx="93128">
                  <c:v>46564</c:v>
                </c:pt>
                <c:pt idx="93129">
                  <c:v>46564.5</c:v>
                </c:pt>
                <c:pt idx="93130">
                  <c:v>46565</c:v>
                </c:pt>
                <c:pt idx="93131">
                  <c:v>46565.5</c:v>
                </c:pt>
                <c:pt idx="93132">
                  <c:v>46566</c:v>
                </c:pt>
                <c:pt idx="93133">
                  <c:v>46566.5</c:v>
                </c:pt>
                <c:pt idx="93134">
                  <c:v>46567</c:v>
                </c:pt>
                <c:pt idx="93135">
                  <c:v>46567.5</c:v>
                </c:pt>
                <c:pt idx="93136">
                  <c:v>46568</c:v>
                </c:pt>
                <c:pt idx="93137">
                  <c:v>46568.5</c:v>
                </c:pt>
                <c:pt idx="93138">
                  <c:v>46569</c:v>
                </c:pt>
                <c:pt idx="93139">
                  <c:v>46569.5</c:v>
                </c:pt>
                <c:pt idx="93140">
                  <c:v>46570</c:v>
                </c:pt>
                <c:pt idx="93141">
                  <c:v>46570.5</c:v>
                </c:pt>
                <c:pt idx="93142">
                  <c:v>46571</c:v>
                </c:pt>
                <c:pt idx="93143">
                  <c:v>46571.5</c:v>
                </c:pt>
                <c:pt idx="93144">
                  <c:v>46572</c:v>
                </c:pt>
                <c:pt idx="93145">
                  <c:v>46572.5</c:v>
                </c:pt>
                <c:pt idx="93146">
                  <c:v>46573</c:v>
                </c:pt>
                <c:pt idx="93147">
                  <c:v>46573.5</c:v>
                </c:pt>
                <c:pt idx="93148">
                  <c:v>46574</c:v>
                </c:pt>
                <c:pt idx="93149">
                  <c:v>46574.5</c:v>
                </c:pt>
                <c:pt idx="93150">
                  <c:v>46575</c:v>
                </c:pt>
                <c:pt idx="93151">
                  <c:v>46575.5</c:v>
                </c:pt>
                <c:pt idx="93152">
                  <c:v>46576</c:v>
                </c:pt>
                <c:pt idx="93153">
                  <c:v>46576.5</c:v>
                </c:pt>
                <c:pt idx="93154">
                  <c:v>46577</c:v>
                </c:pt>
                <c:pt idx="93155">
                  <c:v>46577.5</c:v>
                </c:pt>
                <c:pt idx="93156">
                  <c:v>46578</c:v>
                </c:pt>
                <c:pt idx="93157">
                  <c:v>46578.5</c:v>
                </c:pt>
                <c:pt idx="93158">
                  <c:v>46579</c:v>
                </c:pt>
                <c:pt idx="93159">
                  <c:v>46579.5</c:v>
                </c:pt>
                <c:pt idx="93160">
                  <c:v>46580</c:v>
                </c:pt>
                <c:pt idx="93161">
                  <c:v>46580.5</c:v>
                </c:pt>
                <c:pt idx="93162">
                  <c:v>46581</c:v>
                </c:pt>
                <c:pt idx="93163">
                  <c:v>46581.5</c:v>
                </c:pt>
                <c:pt idx="93164">
                  <c:v>46582</c:v>
                </c:pt>
                <c:pt idx="93165">
                  <c:v>46582.5</c:v>
                </c:pt>
                <c:pt idx="93166">
                  <c:v>46583</c:v>
                </c:pt>
                <c:pt idx="93167">
                  <c:v>46583.5</c:v>
                </c:pt>
                <c:pt idx="93168">
                  <c:v>46584</c:v>
                </c:pt>
                <c:pt idx="93169">
                  <c:v>46584.5</c:v>
                </c:pt>
                <c:pt idx="93170">
                  <c:v>46585</c:v>
                </c:pt>
                <c:pt idx="93171">
                  <c:v>46585.5</c:v>
                </c:pt>
                <c:pt idx="93172">
                  <c:v>46586</c:v>
                </c:pt>
                <c:pt idx="93173">
                  <c:v>46586.5</c:v>
                </c:pt>
                <c:pt idx="93174">
                  <c:v>46587</c:v>
                </c:pt>
                <c:pt idx="93175">
                  <c:v>46587.5</c:v>
                </c:pt>
                <c:pt idx="93176">
                  <c:v>46588</c:v>
                </c:pt>
                <c:pt idx="93177">
                  <c:v>46588.5</c:v>
                </c:pt>
                <c:pt idx="93178">
                  <c:v>46589</c:v>
                </c:pt>
                <c:pt idx="93179">
                  <c:v>46589.5</c:v>
                </c:pt>
                <c:pt idx="93180">
                  <c:v>46590</c:v>
                </c:pt>
                <c:pt idx="93181">
                  <c:v>46590.5</c:v>
                </c:pt>
                <c:pt idx="93182">
                  <c:v>46591</c:v>
                </c:pt>
                <c:pt idx="93183">
                  <c:v>46591.5</c:v>
                </c:pt>
                <c:pt idx="93184">
                  <c:v>46592</c:v>
                </c:pt>
                <c:pt idx="93185">
                  <c:v>46592.5</c:v>
                </c:pt>
                <c:pt idx="93186">
                  <c:v>46593</c:v>
                </c:pt>
                <c:pt idx="93187">
                  <c:v>46593.5</c:v>
                </c:pt>
                <c:pt idx="93188">
                  <c:v>46594</c:v>
                </c:pt>
                <c:pt idx="93189">
                  <c:v>46594.5</c:v>
                </c:pt>
                <c:pt idx="93190">
                  <c:v>46595</c:v>
                </c:pt>
                <c:pt idx="93191">
                  <c:v>46595.5</c:v>
                </c:pt>
                <c:pt idx="93192">
                  <c:v>46596</c:v>
                </c:pt>
                <c:pt idx="93193">
                  <c:v>46596.5</c:v>
                </c:pt>
                <c:pt idx="93194">
                  <c:v>46597</c:v>
                </c:pt>
                <c:pt idx="93195">
                  <c:v>46597.5</c:v>
                </c:pt>
                <c:pt idx="93196">
                  <c:v>46598</c:v>
                </c:pt>
                <c:pt idx="93197">
                  <c:v>46598.5</c:v>
                </c:pt>
                <c:pt idx="93198">
                  <c:v>46599</c:v>
                </c:pt>
                <c:pt idx="93199">
                  <c:v>46599.5</c:v>
                </c:pt>
                <c:pt idx="93200">
                  <c:v>46600</c:v>
                </c:pt>
                <c:pt idx="93201">
                  <c:v>46600.5</c:v>
                </c:pt>
                <c:pt idx="93202">
                  <c:v>46601</c:v>
                </c:pt>
                <c:pt idx="93203">
                  <c:v>46601.5</c:v>
                </c:pt>
                <c:pt idx="93204">
                  <c:v>46602</c:v>
                </c:pt>
                <c:pt idx="93205">
                  <c:v>46602.5</c:v>
                </c:pt>
                <c:pt idx="93206">
                  <c:v>46603</c:v>
                </c:pt>
                <c:pt idx="93207">
                  <c:v>46603.5</c:v>
                </c:pt>
                <c:pt idx="93208">
                  <c:v>46604</c:v>
                </c:pt>
                <c:pt idx="93209">
                  <c:v>46604.5</c:v>
                </c:pt>
                <c:pt idx="93210">
                  <c:v>46605</c:v>
                </c:pt>
                <c:pt idx="93211">
                  <c:v>46605.5</c:v>
                </c:pt>
                <c:pt idx="93212">
                  <c:v>46606</c:v>
                </c:pt>
                <c:pt idx="93213">
                  <c:v>46606.5</c:v>
                </c:pt>
                <c:pt idx="93214">
                  <c:v>46607</c:v>
                </c:pt>
                <c:pt idx="93215">
                  <c:v>46607.5</c:v>
                </c:pt>
                <c:pt idx="93216">
                  <c:v>46608</c:v>
                </c:pt>
                <c:pt idx="93217">
                  <c:v>46608.5</c:v>
                </c:pt>
                <c:pt idx="93218">
                  <c:v>46609</c:v>
                </c:pt>
                <c:pt idx="93219">
                  <c:v>46609.5</c:v>
                </c:pt>
                <c:pt idx="93220">
                  <c:v>46610</c:v>
                </c:pt>
                <c:pt idx="93221">
                  <c:v>46610.5</c:v>
                </c:pt>
                <c:pt idx="93222">
                  <c:v>46611</c:v>
                </c:pt>
                <c:pt idx="93223">
                  <c:v>46611.5</c:v>
                </c:pt>
                <c:pt idx="93224">
                  <c:v>46612</c:v>
                </c:pt>
                <c:pt idx="93225">
                  <c:v>46612.5</c:v>
                </c:pt>
                <c:pt idx="93226">
                  <c:v>46613</c:v>
                </c:pt>
                <c:pt idx="93227">
                  <c:v>46613.5</c:v>
                </c:pt>
                <c:pt idx="93228">
                  <c:v>46614</c:v>
                </c:pt>
                <c:pt idx="93229">
                  <c:v>46614.5</c:v>
                </c:pt>
                <c:pt idx="93230">
                  <c:v>46615</c:v>
                </c:pt>
                <c:pt idx="93231">
                  <c:v>46615.5</c:v>
                </c:pt>
                <c:pt idx="93232">
                  <c:v>46616</c:v>
                </c:pt>
                <c:pt idx="93233">
                  <c:v>46616.5</c:v>
                </c:pt>
                <c:pt idx="93234">
                  <c:v>46617</c:v>
                </c:pt>
                <c:pt idx="93235">
                  <c:v>46617.5</c:v>
                </c:pt>
                <c:pt idx="93236">
                  <c:v>46618</c:v>
                </c:pt>
                <c:pt idx="93237">
                  <c:v>46618.5</c:v>
                </c:pt>
                <c:pt idx="93238">
                  <c:v>46619</c:v>
                </c:pt>
                <c:pt idx="93239">
                  <c:v>46619.5</c:v>
                </c:pt>
                <c:pt idx="93240">
                  <c:v>46620</c:v>
                </c:pt>
                <c:pt idx="93241">
                  <c:v>46620.5</c:v>
                </c:pt>
                <c:pt idx="93242">
                  <c:v>46621</c:v>
                </c:pt>
                <c:pt idx="93243">
                  <c:v>46621.5</c:v>
                </c:pt>
                <c:pt idx="93244">
                  <c:v>46622</c:v>
                </c:pt>
                <c:pt idx="93245">
                  <c:v>46622.5</c:v>
                </c:pt>
                <c:pt idx="93246">
                  <c:v>46623</c:v>
                </c:pt>
                <c:pt idx="93247">
                  <c:v>46623.5</c:v>
                </c:pt>
                <c:pt idx="93248">
                  <c:v>46624</c:v>
                </c:pt>
                <c:pt idx="93249">
                  <c:v>46624.5</c:v>
                </c:pt>
                <c:pt idx="93250">
                  <c:v>46625</c:v>
                </c:pt>
                <c:pt idx="93251">
                  <c:v>46625.5</c:v>
                </c:pt>
                <c:pt idx="93252">
                  <c:v>46626</c:v>
                </c:pt>
                <c:pt idx="93253">
                  <c:v>46626.5</c:v>
                </c:pt>
                <c:pt idx="93254">
                  <c:v>46627</c:v>
                </c:pt>
                <c:pt idx="93255">
                  <c:v>46627.5</c:v>
                </c:pt>
                <c:pt idx="93256">
                  <c:v>46628</c:v>
                </c:pt>
                <c:pt idx="93257">
                  <c:v>46628.5</c:v>
                </c:pt>
                <c:pt idx="93258">
                  <c:v>46629</c:v>
                </c:pt>
                <c:pt idx="93259">
                  <c:v>46629.5</c:v>
                </c:pt>
                <c:pt idx="93260">
                  <c:v>46630</c:v>
                </c:pt>
                <c:pt idx="93261">
                  <c:v>46630.5</c:v>
                </c:pt>
                <c:pt idx="93262">
                  <c:v>46631</c:v>
                </c:pt>
                <c:pt idx="93263">
                  <c:v>46631.5</c:v>
                </c:pt>
                <c:pt idx="93264">
                  <c:v>46632</c:v>
                </c:pt>
                <c:pt idx="93265">
                  <c:v>46632.5</c:v>
                </c:pt>
                <c:pt idx="93266">
                  <c:v>46633</c:v>
                </c:pt>
                <c:pt idx="93267">
                  <c:v>46633.5</c:v>
                </c:pt>
                <c:pt idx="93268">
                  <c:v>46634</c:v>
                </c:pt>
                <c:pt idx="93269">
                  <c:v>46634.5</c:v>
                </c:pt>
                <c:pt idx="93270">
                  <c:v>46635</c:v>
                </c:pt>
                <c:pt idx="93271">
                  <c:v>46635.5</c:v>
                </c:pt>
                <c:pt idx="93272">
                  <c:v>46636</c:v>
                </c:pt>
                <c:pt idx="93273">
                  <c:v>46636.5</c:v>
                </c:pt>
                <c:pt idx="93274">
                  <c:v>46637</c:v>
                </c:pt>
                <c:pt idx="93275">
                  <c:v>46637.5</c:v>
                </c:pt>
                <c:pt idx="93276">
                  <c:v>46638</c:v>
                </c:pt>
                <c:pt idx="93277">
                  <c:v>46638.5</c:v>
                </c:pt>
                <c:pt idx="93278">
                  <c:v>46639</c:v>
                </c:pt>
                <c:pt idx="93279">
                  <c:v>46639.5</c:v>
                </c:pt>
                <c:pt idx="93280">
                  <c:v>46640</c:v>
                </c:pt>
                <c:pt idx="93281">
                  <c:v>46640.5</c:v>
                </c:pt>
                <c:pt idx="93282">
                  <c:v>46641</c:v>
                </c:pt>
                <c:pt idx="93283">
                  <c:v>46641.5</c:v>
                </c:pt>
                <c:pt idx="93284">
                  <c:v>46642</c:v>
                </c:pt>
                <c:pt idx="93285">
                  <c:v>46642.5</c:v>
                </c:pt>
                <c:pt idx="93286">
                  <c:v>46643</c:v>
                </c:pt>
                <c:pt idx="93287">
                  <c:v>46643.5</c:v>
                </c:pt>
                <c:pt idx="93288">
                  <c:v>46644</c:v>
                </c:pt>
                <c:pt idx="93289">
                  <c:v>46644.5</c:v>
                </c:pt>
                <c:pt idx="93290">
                  <c:v>46645</c:v>
                </c:pt>
                <c:pt idx="93291">
                  <c:v>46645.5</c:v>
                </c:pt>
                <c:pt idx="93292">
                  <c:v>46646</c:v>
                </c:pt>
                <c:pt idx="93293">
                  <c:v>46646.5</c:v>
                </c:pt>
                <c:pt idx="93294">
                  <c:v>46647</c:v>
                </c:pt>
                <c:pt idx="93295">
                  <c:v>46647.5</c:v>
                </c:pt>
                <c:pt idx="93296">
                  <c:v>46648</c:v>
                </c:pt>
                <c:pt idx="93297">
                  <c:v>46648.5</c:v>
                </c:pt>
                <c:pt idx="93298">
                  <c:v>46649</c:v>
                </c:pt>
                <c:pt idx="93299">
                  <c:v>46649.5</c:v>
                </c:pt>
                <c:pt idx="93300">
                  <c:v>46650</c:v>
                </c:pt>
                <c:pt idx="93301">
                  <c:v>46650.5</c:v>
                </c:pt>
                <c:pt idx="93302">
                  <c:v>46651</c:v>
                </c:pt>
                <c:pt idx="93303">
                  <c:v>46651.5</c:v>
                </c:pt>
                <c:pt idx="93304">
                  <c:v>46652</c:v>
                </c:pt>
                <c:pt idx="93305">
                  <c:v>46652.5</c:v>
                </c:pt>
                <c:pt idx="93306">
                  <c:v>46653</c:v>
                </c:pt>
                <c:pt idx="93307">
                  <c:v>46653.5</c:v>
                </c:pt>
                <c:pt idx="93308">
                  <c:v>46654</c:v>
                </c:pt>
                <c:pt idx="93309">
                  <c:v>46654.5</c:v>
                </c:pt>
                <c:pt idx="93310">
                  <c:v>46655</c:v>
                </c:pt>
                <c:pt idx="93311">
                  <c:v>46655.5</c:v>
                </c:pt>
                <c:pt idx="93312">
                  <c:v>46656</c:v>
                </c:pt>
                <c:pt idx="93313">
                  <c:v>46656.5</c:v>
                </c:pt>
                <c:pt idx="93314">
                  <c:v>46657</c:v>
                </c:pt>
                <c:pt idx="93315">
                  <c:v>46657.5</c:v>
                </c:pt>
                <c:pt idx="93316">
                  <c:v>46658</c:v>
                </c:pt>
                <c:pt idx="93317">
                  <c:v>46658.5</c:v>
                </c:pt>
                <c:pt idx="93318">
                  <c:v>46659</c:v>
                </c:pt>
                <c:pt idx="93319">
                  <c:v>46659.5</c:v>
                </c:pt>
                <c:pt idx="93320">
                  <c:v>46660</c:v>
                </c:pt>
                <c:pt idx="93321">
                  <c:v>46660.5</c:v>
                </c:pt>
                <c:pt idx="93322">
                  <c:v>46661</c:v>
                </c:pt>
                <c:pt idx="93323">
                  <c:v>46661.5</c:v>
                </c:pt>
                <c:pt idx="93324">
                  <c:v>46662</c:v>
                </c:pt>
                <c:pt idx="93325">
                  <c:v>46662.5</c:v>
                </c:pt>
                <c:pt idx="93326">
                  <c:v>46663</c:v>
                </c:pt>
                <c:pt idx="93327">
                  <c:v>46663.5</c:v>
                </c:pt>
                <c:pt idx="93328">
                  <c:v>46664</c:v>
                </c:pt>
                <c:pt idx="93329">
                  <c:v>46664.5</c:v>
                </c:pt>
                <c:pt idx="93330">
                  <c:v>46665</c:v>
                </c:pt>
                <c:pt idx="93331">
                  <c:v>46665.5</c:v>
                </c:pt>
                <c:pt idx="93332">
                  <c:v>46666</c:v>
                </c:pt>
                <c:pt idx="93333">
                  <c:v>46666.5</c:v>
                </c:pt>
                <c:pt idx="93334">
                  <c:v>46667</c:v>
                </c:pt>
                <c:pt idx="93335">
                  <c:v>46667.5</c:v>
                </c:pt>
                <c:pt idx="93336">
                  <c:v>46668</c:v>
                </c:pt>
                <c:pt idx="93337">
                  <c:v>46668.5</c:v>
                </c:pt>
                <c:pt idx="93338">
                  <c:v>46669</c:v>
                </c:pt>
                <c:pt idx="93339">
                  <c:v>46669.5</c:v>
                </c:pt>
                <c:pt idx="93340">
                  <c:v>46670</c:v>
                </c:pt>
                <c:pt idx="93341">
                  <c:v>46670.5</c:v>
                </c:pt>
                <c:pt idx="93342">
                  <c:v>46671</c:v>
                </c:pt>
                <c:pt idx="93343">
                  <c:v>46671.5</c:v>
                </c:pt>
                <c:pt idx="93344">
                  <c:v>46672</c:v>
                </c:pt>
                <c:pt idx="93345">
                  <c:v>46672.5</c:v>
                </c:pt>
                <c:pt idx="93346">
                  <c:v>46673</c:v>
                </c:pt>
                <c:pt idx="93347">
                  <c:v>46673.5</c:v>
                </c:pt>
                <c:pt idx="93348">
                  <c:v>46674</c:v>
                </c:pt>
                <c:pt idx="93349">
                  <c:v>46674.5</c:v>
                </c:pt>
                <c:pt idx="93350">
                  <c:v>46675</c:v>
                </c:pt>
                <c:pt idx="93351">
                  <c:v>46675.5</c:v>
                </c:pt>
                <c:pt idx="93352">
                  <c:v>46676</c:v>
                </c:pt>
                <c:pt idx="93353">
                  <c:v>46676.5</c:v>
                </c:pt>
                <c:pt idx="93354">
                  <c:v>46677</c:v>
                </c:pt>
                <c:pt idx="93355">
                  <c:v>46677.5</c:v>
                </c:pt>
                <c:pt idx="93356">
                  <c:v>46678</c:v>
                </c:pt>
                <c:pt idx="93357">
                  <c:v>46678.5</c:v>
                </c:pt>
                <c:pt idx="93358">
                  <c:v>46679</c:v>
                </c:pt>
                <c:pt idx="93359">
                  <c:v>46679.5</c:v>
                </c:pt>
                <c:pt idx="93360">
                  <c:v>46680</c:v>
                </c:pt>
                <c:pt idx="93361">
                  <c:v>46680.5</c:v>
                </c:pt>
                <c:pt idx="93362">
                  <c:v>46681</c:v>
                </c:pt>
                <c:pt idx="93363">
                  <c:v>46681.5</c:v>
                </c:pt>
                <c:pt idx="93364">
                  <c:v>46682</c:v>
                </c:pt>
                <c:pt idx="93365">
                  <c:v>46682.5</c:v>
                </c:pt>
                <c:pt idx="93366">
                  <c:v>46683</c:v>
                </c:pt>
                <c:pt idx="93367">
                  <c:v>46683.5</c:v>
                </c:pt>
                <c:pt idx="93368">
                  <c:v>46684</c:v>
                </c:pt>
                <c:pt idx="93369">
                  <c:v>46684.5</c:v>
                </c:pt>
                <c:pt idx="93370">
                  <c:v>46685</c:v>
                </c:pt>
                <c:pt idx="93371">
                  <c:v>46685.5</c:v>
                </c:pt>
                <c:pt idx="93372">
                  <c:v>46686</c:v>
                </c:pt>
                <c:pt idx="93373">
                  <c:v>46686.5</c:v>
                </c:pt>
                <c:pt idx="93374">
                  <c:v>46687</c:v>
                </c:pt>
                <c:pt idx="93375">
                  <c:v>46687.5</c:v>
                </c:pt>
                <c:pt idx="93376">
                  <c:v>46688</c:v>
                </c:pt>
                <c:pt idx="93377">
                  <c:v>46688.5</c:v>
                </c:pt>
                <c:pt idx="93378">
                  <c:v>46689</c:v>
                </c:pt>
                <c:pt idx="93379">
                  <c:v>46689.5</c:v>
                </c:pt>
                <c:pt idx="93380">
                  <c:v>46690</c:v>
                </c:pt>
                <c:pt idx="93381">
                  <c:v>46690.5</c:v>
                </c:pt>
                <c:pt idx="93382">
                  <c:v>46691</c:v>
                </c:pt>
                <c:pt idx="93383">
                  <c:v>46691.5</c:v>
                </c:pt>
                <c:pt idx="93384">
                  <c:v>46692</c:v>
                </c:pt>
                <c:pt idx="93385">
                  <c:v>46692.5</c:v>
                </c:pt>
                <c:pt idx="93386">
                  <c:v>46693</c:v>
                </c:pt>
                <c:pt idx="93387">
                  <c:v>46693.5</c:v>
                </c:pt>
                <c:pt idx="93388">
                  <c:v>46694</c:v>
                </c:pt>
                <c:pt idx="93389">
                  <c:v>46694.5</c:v>
                </c:pt>
                <c:pt idx="93390">
                  <c:v>46695</c:v>
                </c:pt>
                <c:pt idx="93391">
                  <c:v>46695.5</c:v>
                </c:pt>
                <c:pt idx="93392">
                  <c:v>46696</c:v>
                </c:pt>
                <c:pt idx="93393">
                  <c:v>46696.5</c:v>
                </c:pt>
                <c:pt idx="93394">
                  <c:v>46697</c:v>
                </c:pt>
                <c:pt idx="93395">
                  <c:v>46697.5</c:v>
                </c:pt>
                <c:pt idx="93396">
                  <c:v>46698</c:v>
                </c:pt>
                <c:pt idx="93397">
                  <c:v>46698.5</c:v>
                </c:pt>
                <c:pt idx="93398">
                  <c:v>46699</c:v>
                </c:pt>
                <c:pt idx="93399">
                  <c:v>46699.5</c:v>
                </c:pt>
                <c:pt idx="93400">
                  <c:v>46700</c:v>
                </c:pt>
                <c:pt idx="93401">
                  <c:v>46700.5</c:v>
                </c:pt>
                <c:pt idx="93402">
                  <c:v>46701</c:v>
                </c:pt>
                <c:pt idx="93403">
                  <c:v>46701.5</c:v>
                </c:pt>
                <c:pt idx="93404">
                  <c:v>46702</c:v>
                </c:pt>
                <c:pt idx="93405">
                  <c:v>46702.5</c:v>
                </c:pt>
                <c:pt idx="93406">
                  <c:v>46703</c:v>
                </c:pt>
                <c:pt idx="93407">
                  <c:v>46703.5</c:v>
                </c:pt>
                <c:pt idx="93408">
                  <c:v>46704</c:v>
                </c:pt>
                <c:pt idx="93409">
                  <c:v>46704.5</c:v>
                </c:pt>
                <c:pt idx="93410">
                  <c:v>46705</c:v>
                </c:pt>
                <c:pt idx="93411">
                  <c:v>46705.5</c:v>
                </c:pt>
                <c:pt idx="93412">
                  <c:v>46706</c:v>
                </c:pt>
                <c:pt idx="93413">
                  <c:v>46706.5</c:v>
                </c:pt>
                <c:pt idx="93414">
                  <c:v>46707</c:v>
                </c:pt>
                <c:pt idx="93415">
                  <c:v>46707.5</c:v>
                </c:pt>
                <c:pt idx="93416">
                  <c:v>46708</c:v>
                </c:pt>
                <c:pt idx="93417">
                  <c:v>46708.5</c:v>
                </c:pt>
                <c:pt idx="93418">
                  <c:v>46709</c:v>
                </c:pt>
                <c:pt idx="93419">
                  <c:v>46709.5</c:v>
                </c:pt>
                <c:pt idx="93420">
                  <c:v>46710</c:v>
                </c:pt>
                <c:pt idx="93421">
                  <c:v>46710.5</c:v>
                </c:pt>
                <c:pt idx="93422">
                  <c:v>46711</c:v>
                </c:pt>
                <c:pt idx="93423">
                  <c:v>46711.5</c:v>
                </c:pt>
                <c:pt idx="93424">
                  <c:v>46712</c:v>
                </c:pt>
                <c:pt idx="93425">
                  <c:v>46712.5</c:v>
                </c:pt>
                <c:pt idx="93426">
                  <c:v>46713</c:v>
                </c:pt>
                <c:pt idx="93427">
                  <c:v>46713.5</c:v>
                </c:pt>
                <c:pt idx="93428">
                  <c:v>46714</c:v>
                </c:pt>
                <c:pt idx="93429">
                  <c:v>46714.5</c:v>
                </c:pt>
                <c:pt idx="93430">
                  <c:v>46715</c:v>
                </c:pt>
                <c:pt idx="93431">
                  <c:v>46715.5</c:v>
                </c:pt>
                <c:pt idx="93432">
                  <c:v>46716</c:v>
                </c:pt>
                <c:pt idx="93433">
                  <c:v>46716.5</c:v>
                </c:pt>
                <c:pt idx="93434">
                  <c:v>46717</c:v>
                </c:pt>
                <c:pt idx="93435">
                  <c:v>46717.5</c:v>
                </c:pt>
                <c:pt idx="93436">
                  <c:v>46718</c:v>
                </c:pt>
                <c:pt idx="93437">
                  <c:v>46718.5</c:v>
                </c:pt>
                <c:pt idx="93438">
                  <c:v>46719</c:v>
                </c:pt>
                <c:pt idx="93439">
                  <c:v>46719.5</c:v>
                </c:pt>
                <c:pt idx="93440">
                  <c:v>46720</c:v>
                </c:pt>
                <c:pt idx="93441">
                  <c:v>46720.5</c:v>
                </c:pt>
                <c:pt idx="93442">
                  <c:v>46721</c:v>
                </c:pt>
                <c:pt idx="93443">
                  <c:v>46721.5</c:v>
                </c:pt>
                <c:pt idx="93444">
                  <c:v>46722</c:v>
                </c:pt>
                <c:pt idx="93445">
                  <c:v>46722.5</c:v>
                </c:pt>
                <c:pt idx="93446">
                  <c:v>46723</c:v>
                </c:pt>
                <c:pt idx="93447">
                  <c:v>46723.5</c:v>
                </c:pt>
                <c:pt idx="93448">
                  <c:v>46724</c:v>
                </c:pt>
                <c:pt idx="93449">
                  <c:v>46724.5</c:v>
                </c:pt>
                <c:pt idx="93450">
                  <c:v>46725</c:v>
                </c:pt>
                <c:pt idx="93451">
                  <c:v>46725.5</c:v>
                </c:pt>
                <c:pt idx="93452">
                  <c:v>46726</c:v>
                </c:pt>
                <c:pt idx="93453">
                  <c:v>46726.5</c:v>
                </c:pt>
                <c:pt idx="93454">
                  <c:v>46727</c:v>
                </c:pt>
                <c:pt idx="93455">
                  <c:v>46727.5</c:v>
                </c:pt>
                <c:pt idx="93456">
                  <c:v>46728</c:v>
                </c:pt>
                <c:pt idx="93457">
                  <c:v>46728.5</c:v>
                </c:pt>
                <c:pt idx="93458">
                  <c:v>46729</c:v>
                </c:pt>
                <c:pt idx="93459">
                  <c:v>46729.5</c:v>
                </c:pt>
                <c:pt idx="93460">
                  <c:v>46730</c:v>
                </c:pt>
                <c:pt idx="93461">
                  <c:v>46730.5</c:v>
                </c:pt>
                <c:pt idx="93462">
                  <c:v>46731</c:v>
                </c:pt>
                <c:pt idx="93463">
                  <c:v>46731.5</c:v>
                </c:pt>
                <c:pt idx="93464">
                  <c:v>46732</c:v>
                </c:pt>
                <c:pt idx="93465">
                  <c:v>46732.5</c:v>
                </c:pt>
                <c:pt idx="93466">
                  <c:v>46733</c:v>
                </c:pt>
                <c:pt idx="93467">
                  <c:v>46733.5</c:v>
                </c:pt>
                <c:pt idx="93468">
                  <c:v>46734</c:v>
                </c:pt>
                <c:pt idx="93469">
                  <c:v>46734.5</c:v>
                </c:pt>
                <c:pt idx="93470">
                  <c:v>46735</c:v>
                </c:pt>
                <c:pt idx="93471">
                  <c:v>46735.5</c:v>
                </c:pt>
                <c:pt idx="93472">
                  <c:v>46736</c:v>
                </c:pt>
                <c:pt idx="93473">
                  <c:v>46736.5</c:v>
                </c:pt>
                <c:pt idx="93474">
                  <c:v>46737</c:v>
                </c:pt>
                <c:pt idx="93475">
                  <c:v>46737.5</c:v>
                </c:pt>
                <c:pt idx="93476">
                  <c:v>46738</c:v>
                </c:pt>
                <c:pt idx="93477">
                  <c:v>46738.5</c:v>
                </c:pt>
                <c:pt idx="93478">
                  <c:v>46739</c:v>
                </c:pt>
                <c:pt idx="93479">
                  <c:v>46739.5</c:v>
                </c:pt>
                <c:pt idx="93480">
                  <c:v>46740</c:v>
                </c:pt>
                <c:pt idx="93481">
                  <c:v>46740.5</c:v>
                </c:pt>
                <c:pt idx="93482">
                  <c:v>46741</c:v>
                </c:pt>
                <c:pt idx="93483">
                  <c:v>46741.5</c:v>
                </c:pt>
                <c:pt idx="93484">
                  <c:v>46742</c:v>
                </c:pt>
                <c:pt idx="93485">
                  <c:v>46742.5</c:v>
                </c:pt>
                <c:pt idx="93486">
                  <c:v>46743</c:v>
                </c:pt>
                <c:pt idx="93487">
                  <c:v>46743.5</c:v>
                </c:pt>
                <c:pt idx="93488">
                  <c:v>46744</c:v>
                </c:pt>
                <c:pt idx="93489">
                  <c:v>46744.5</c:v>
                </c:pt>
                <c:pt idx="93490">
                  <c:v>46745</c:v>
                </c:pt>
                <c:pt idx="93491">
                  <c:v>46745.5</c:v>
                </c:pt>
                <c:pt idx="93492">
                  <c:v>46746</c:v>
                </c:pt>
                <c:pt idx="93493">
                  <c:v>46746.5</c:v>
                </c:pt>
                <c:pt idx="93494">
                  <c:v>46747</c:v>
                </c:pt>
                <c:pt idx="93495">
                  <c:v>46747.5</c:v>
                </c:pt>
                <c:pt idx="93496">
                  <c:v>46748</c:v>
                </c:pt>
                <c:pt idx="93497">
                  <c:v>46748.5</c:v>
                </c:pt>
                <c:pt idx="93498">
                  <c:v>46749</c:v>
                </c:pt>
                <c:pt idx="93499">
                  <c:v>46749.5</c:v>
                </c:pt>
                <c:pt idx="93500">
                  <c:v>46750</c:v>
                </c:pt>
                <c:pt idx="93501">
                  <c:v>46750.5</c:v>
                </c:pt>
                <c:pt idx="93502">
                  <c:v>46751</c:v>
                </c:pt>
                <c:pt idx="93503">
                  <c:v>46751.5</c:v>
                </c:pt>
                <c:pt idx="93504">
                  <c:v>46752</c:v>
                </c:pt>
                <c:pt idx="93505">
                  <c:v>46752.5</c:v>
                </c:pt>
                <c:pt idx="93506">
                  <c:v>46753</c:v>
                </c:pt>
                <c:pt idx="93507">
                  <c:v>46753.5</c:v>
                </c:pt>
                <c:pt idx="93508">
                  <c:v>46754</c:v>
                </c:pt>
                <c:pt idx="93509">
                  <c:v>46754.5</c:v>
                </c:pt>
                <c:pt idx="93510">
                  <c:v>46755</c:v>
                </c:pt>
                <c:pt idx="93511">
                  <c:v>46755.5</c:v>
                </c:pt>
                <c:pt idx="93512">
                  <c:v>46756</c:v>
                </c:pt>
                <c:pt idx="93513">
                  <c:v>46756.5</c:v>
                </c:pt>
                <c:pt idx="93514">
                  <c:v>46757</c:v>
                </c:pt>
                <c:pt idx="93515">
                  <c:v>46757.5</c:v>
                </c:pt>
                <c:pt idx="93516">
                  <c:v>46758</c:v>
                </c:pt>
                <c:pt idx="93517">
                  <c:v>46758.5</c:v>
                </c:pt>
                <c:pt idx="93518">
                  <c:v>46759</c:v>
                </c:pt>
                <c:pt idx="93519">
                  <c:v>46759.5</c:v>
                </c:pt>
                <c:pt idx="93520">
                  <c:v>46760</c:v>
                </c:pt>
                <c:pt idx="93521">
                  <c:v>46760.5</c:v>
                </c:pt>
                <c:pt idx="93522">
                  <c:v>46761</c:v>
                </c:pt>
                <c:pt idx="93523">
                  <c:v>46761.5</c:v>
                </c:pt>
                <c:pt idx="93524">
                  <c:v>46762</c:v>
                </c:pt>
                <c:pt idx="93525">
                  <c:v>46762.5</c:v>
                </c:pt>
                <c:pt idx="93526">
                  <c:v>46763</c:v>
                </c:pt>
                <c:pt idx="93527">
                  <c:v>46763.5</c:v>
                </c:pt>
                <c:pt idx="93528">
                  <c:v>46764</c:v>
                </c:pt>
                <c:pt idx="93529">
                  <c:v>46764.5</c:v>
                </c:pt>
                <c:pt idx="93530">
                  <c:v>46765</c:v>
                </c:pt>
                <c:pt idx="93531">
                  <c:v>46765.5</c:v>
                </c:pt>
                <c:pt idx="93532">
                  <c:v>46766</c:v>
                </c:pt>
                <c:pt idx="93533">
                  <c:v>46766.5</c:v>
                </c:pt>
                <c:pt idx="93534">
                  <c:v>46767</c:v>
                </c:pt>
                <c:pt idx="93535">
                  <c:v>46767.5</c:v>
                </c:pt>
                <c:pt idx="93536">
                  <c:v>46768</c:v>
                </c:pt>
                <c:pt idx="93537">
                  <c:v>46768.5</c:v>
                </c:pt>
                <c:pt idx="93538">
                  <c:v>46769</c:v>
                </c:pt>
                <c:pt idx="93539">
                  <c:v>46769.5</c:v>
                </c:pt>
                <c:pt idx="93540">
                  <c:v>46770</c:v>
                </c:pt>
                <c:pt idx="93541">
                  <c:v>46770.5</c:v>
                </c:pt>
                <c:pt idx="93542">
                  <c:v>46771</c:v>
                </c:pt>
                <c:pt idx="93543">
                  <c:v>46771.5</c:v>
                </c:pt>
                <c:pt idx="93544">
                  <c:v>46772</c:v>
                </c:pt>
                <c:pt idx="93545">
                  <c:v>46772.5</c:v>
                </c:pt>
                <c:pt idx="93546">
                  <c:v>46773</c:v>
                </c:pt>
                <c:pt idx="93547">
                  <c:v>46773.5</c:v>
                </c:pt>
                <c:pt idx="93548">
                  <c:v>46774</c:v>
                </c:pt>
                <c:pt idx="93549">
                  <c:v>46774.5</c:v>
                </c:pt>
                <c:pt idx="93550">
                  <c:v>46775</c:v>
                </c:pt>
                <c:pt idx="93551">
                  <c:v>46775.5</c:v>
                </c:pt>
                <c:pt idx="93552">
                  <c:v>46776</c:v>
                </c:pt>
                <c:pt idx="93553">
                  <c:v>46776.5</c:v>
                </c:pt>
                <c:pt idx="93554">
                  <c:v>46777</c:v>
                </c:pt>
                <c:pt idx="93555">
                  <c:v>46777.5</c:v>
                </c:pt>
                <c:pt idx="93556">
                  <c:v>46778</c:v>
                </c:pt>
                <c:pt idx="93557">
                  <c:v>46778.5</c:v>
                </c:pt>
                <c:pt idx="93558">
                  <c:v>46779</c:v>
                </c:pt>
                <c:pt idx="93559">
                  <c:v>46779.5</c:v>
                </c:pt>
                <c:pt idx="93560">
                  <c:v>46780</c:v>
                </c:pt>
                <c:pt idx="93561">
                  <c:v>46780.5</c:v>
                </c:pt>
                <c:pt idx="93562">
                  <c:v>46781</c:v>
                </c:pt>
                <c:pt idx="93563">
                  <c:v>46781.5</c:v>
                </c:pt>
                <c:pt idx="93564">
                  <c:v>46782</c:v>
                </c:pt>
                <c:pt idx="93565">
                  <c:v>46782.5</c:v>
                </c:pt>
                <c:pt idx="93566">
                  <c:v>46783</c:v>
                </c:pt>
                <c:pt idx="93567">
                  <c:v>46783.5</c:v>
                </c:pt>
                <c:pt idx="93568">
                  <c:v>46784</c:v>
                </c:pt>
                <c:pt idx="93569">
                  <c:v>46784.5</c:v>
                </c:pt>
                <c:pt idx="93570">
                  <c:v>46785</c:v>
                </c:pt>
                <c:pt idx="93571">
                  <c:v>46785.5</c:v>
                </c:pt>
                <c:pt idx="93572">
                  <c:v>46786</c:v>
                </c:pt>
                <c:pt idx="93573">
                  <c:v>46786.5</c:v>
                </c:pt>
                <c:pt idx="93574">
                  <c:v>46787</c:v>
                </c:pt>
                <c:pt idx="93575">
                  <c:v>46787.5</c:v>
                </c:pt>
                <c:pt idx="93576">
                  <c:v>46788</c:v>
                </c:pt>
                <c:pt idx="93577">
                  <c:v>46788.5</c:v>
                </c:pt>
                <c:pt idx="93578">
                  <c:v>46789</c:v>
                </c:pt>
                <c:pt idx="93579">
                  <c:v>46789.5</c:v>
                </c:pt>
                <c:pt idx="93580">
                  <c:v>46790</c:v>
                </c:pt>
                <c:pt idx="93581">
                  <c:v>46790.5</c:v>
                </c:pt>
                <c:pt idx="93582">
                  <c:v>46791</c:v>
                </c:pt>
                <c:pt idx="93583">
                  <c:v>46791.5</c:v>
                </c:pt>
                <c:pt idx="93584">
                  <c:v>46792</c:v>
                </c:pt>
                <c:pt idx="93585">
                  <c:v>46792.5</c:v>
                </c:pt>
                <c:pt idx="93586">
                  <c:v>46793</c:v>
                </c:pt>
                <c:pt idx="93587">
                  <c:v>46793.5</c:v>
                </c:pt>
                <c:pt idx="93588">
                  <c:v>46794</c:v>
                </c:pt>
                <c:pt idx="93589">
                  <c:v>46794.5</c:v>
                </c:pt>
                <c:pt idx="93590">
                  <c:v>46795</c:v>
                </c:pt>
                <c:pt idx="93591">
                  <c:v>46795.5</c:v>
                </c:pt>
                <c:pt idx="93592">
                  <c:v>46796</c:v>
                </c:pt>
                <c:pt idx="93593">
                  <c:v>46796.5</c:v>
                </c:pt>
                <c:pt idx="93594">
                  <c:v>46797</c:v>
                </c:pt>
                <c:pt idx="93595">
                  <c:v>46797.5</c:v>
                </c:pt>
                <c:pt idx="93596">
                  <c:v>46798</c:v>
                </c:pt>
                <c:pt idx="93597">
                  <c:v>46798.5</c:v>
                </c:pt>
                <c:pt idx="93598">
                  <c:v>46799</c:v>
                </c:pt>
                <c:pt idx="93599">
                  <c:v>46799.5</c:v>
                </c:pt>
                <c:pt idx="93600">
                  <c:v>46800</c:v>
                </c:pt>
                <c:pt idx="93601">
                  <c:v>46800.5</c:v>
                </c:pt>
                <c:pt idx="93602">
                  <c:v>46801</c:v>
                </c:pt>
                <c:pt idx="93603">
                  <c:v>46801.5</c:v>
                </c:pt>
                <c:pt idx="93604">
                  <c:v>46802</c:v>
                </c:pt>
                <c:pt idx="93605">
                  <c:v>46802.5</c:v>
                </c:pt>
                <c:pt idx="93606">
                  <c:v>46803</c:v>
                </c:pt>
                <c:pt idx="93607">
                  <c:v>46803.5</c:v>
                </c:pt>
                <c:pt idx="93608">
                  <c:v>46804</c:v>
                </c:pt>
                <c:pt idx="93609">
                  <c:v>46804.5</c:v>
                </c:pt>
                <c:pt idx="93610">
                  <c:v>46805</c:v>
                </c:pt>
                <c:pt idx="93611">
                  <c:v>46805.5</c:v>
                </c:pt>
                <c:pt idx="93612">
                  <c:v>46806</c:v>
                </c:pt>
                <c:pt idx="93613">
                  <c:v>46806.5</c:v>
                </c:pt>
                <c:pt idx="93614">
                  <c:v>46807</c:v>
                </c:pt>
                <c:pt idx="93615">
                  <c:v>46807.5</c:v>
                </c:pt>
                <c:pt idx="93616">
                  <c:v>46808</c:v>
                </c:pt>
                <c:pt idx="93617">
                  <c:v>46808.5</c:v>
                </c:pt>
                <c:pt idx="93618">
                  <c:v>46809</c:v>
                </c:pt>
                <c:pt idx="93619">
                  <c:v>46809.5</c:v>
                </c:pt>
                <c:pt idx="93620">
                  <c:v>46810</c:v>
                </c:pt>
                <c:pt idx="93621">
                  <c:v>46810.5</c:v>
                </c:pt>
                <c:pt idx="93622">
                  <c:v>46811</c:v>
                </c:pt>
                <c:pt idx="93623">
                  <c:v>46811.5</c:v>
                </c:pt>
                <c:pt idx="93624">
                  <c:v>46812</c:v>
                </c:pt>
                <c:pt idx="93625">
                  <c:v>46812.5</c:v>
                </c:pt>
                <c:pt idx="93626">
                  <c:v>46813</c:v>
                </c:pt>
                <c:pt idx="93627">
                  <c:v>46813.5</c:v>
                </c:pt>
                <c:pt idx="93628">
                  <c:v>46814</c:v>
                </c:pt>
                <c:pt idx="93629">
                  <c:v>46814.5</c:v>
                </c:pt>
                <c:pt idx="93630">
                  <c:v>46815</c:v>
                </c:pt>
                <c:pt idx="93631">
                  <c:v>46815.5</c:v>
                </c:pt>
                <c:pt idx="93632">
                  <c:v>46816</c:v>
                </c:pt>
                <c:pt idx="93633">
                  <c:v>46816.5</c:v>
                </c:pt>
                <c:pt idx="93634">
                  <c:v>46817</c:v>
                </c:pt>
                <c:pt idx="93635">
                  <c:v>46817.5</c:v>
                </c:pt>
                <c:pt idx="93636">
                  <c:v>46818</c:v>
                </c:pt>
                <c:pt idx="93637">
                  <c:v>46818.5</c:v>
                </c:pt>
                <c:pt idx="93638">
                  <c:v>46819</c:v>
                </c:pt>
                <c:pt idx="93639">
                  <c:v>46819.5</c:v>
                </c:pt>
                <c:pt idx="93640">
                  <c:v>46820</c:v>
                </c:pt>
                <c:pt idx="93641">
                  <c:v>46820.5</c:v>
                </c:pt>
                <c:pt idx="93642">
                  <c:v>46821</c:v>
                </c:pt>
                <c:pt idx="93643">
                  <c:v>46821.5</c:v>
                </c:pt>
                <c:pt idx="93644">
                  <c:v>46822</c:v>
                </c:pt>
                <c:pt idx="93645">
                  <c:v>46822.5</c:v>
                </c:pt>
                <c:pt idx="93646">
                  <c:v>46823</c:v>
                </c:pt>
                <c:pt idx="93647">
                  <c:v>46823.5</c:v>
                </c:pt>
                <c:pt idx="93648">
                  <c:v>46824</c:v>
                </c:pt>
                <c:pt idx="93649">
                  <c:v>46824.5</c:v>
                </c:pt>
                <c:pt idx="93650">
                  <c:v>46825</c:v>
                </c:pt>
                <c:pt idx="93651">
                  <c:v>46825.5</c:v>
                </c:pt>
                <c:pt idx="93652">
                  <c:v>46826</c:v>
                </c:pt>
                <c:pt idx="93653">
                  <c:v>46826.5</c:v>
                </c:pt>
                <c:pt idx="93654">
                  <c:v>46827</c:v>
                </c:pt>
                <c:pt idx="93655">
                  <c:v>46827.5</c:v>
                </c:pt>
                <c:pt idx="93656">
                  <c:v>46828</c:v>
                </c:pt>
                <c:pt idx="93657">
                  <c:v>46828.5</c:v>
                </c:pt>
                <c:pt idx="93658">
                  <c:v>46829</c:v>
                </c:pt>
                <c:pt idx="93659">
                  <c:v>46829.5</c:v>
                </c:pt>
                <c:pt idx="93660">
                  <c:v>46830</c:v>
                </c:pt>
                <c:pt idx="93661">
                  <c:v>46830.5</c:v>
                </c:pt>
                <c:pt idx="93662">
                  <c:v>46831</c:v>
                </c:pt>
                <c:pt idx="93663">
                  <c:v>46831.5</c:v>
                </c:pt>
                <c:pt idx="93664">
                  <c:v>46832</c:v>
                </c:pt>
                <c:pt idx="93665">
                  <c:v>46832.5</c:v>
                </c:pt>
                <c:pt idx="93666">
                  <c:v>46833</c:v>
                </c:pt>
                <c:pt idx="93667">
                  <c:v>46833.5</c:v>
                </c:pt>
                <c:pt idx="93668">
                  <c:v>46834</c:v>
                </c:pt>
                <c:pt idx="93669">
                  <c:v>46834.5</c:v>
                </c:pt>
                <c:pt idx="93670">
                  <c:v>46835</c:v>
                </c:pt>
                <c:pt idx="93671">
                  <c:v>46835.5</c:v>
                </c:pt>
                <c:pt idx="93672">
                  <c:v>46836</c:v>
                </c:pt>
                <c:pt idx="93673">
                  <c:v>46836.5</c:v>
                </c:pt>
                <c:pt idx="93674">
                  <c:v>46837</c:v>
                </c:pt>
                <c:pt idx="93675">
                  <c:v>46837.5</c:v>
                </c:pt>
                <c:pt idx="93676">
                  <c:v>46838</c:v>
                </c:pt>
                <c:pt idx="93677">
                  <c:v>46838.5</c:v>
                </c:pt>
                <c:pt idx="93678">
                  <c:v>46839</c:v>
                </c:pt>
                <c:pt idx="93679">
                  <c:v>46839.5</c:v>
                </c:pt>
                <c:pt idx="93680">
                  <c:v>46840</c:v>
                </c:pt>
                <c:pt idx="93681">
                  <c:v>46840.5</c:v>
                </c:pt>
                <c:pt idx="93682">
                  <c:v>46841</c:v>
                </c:pt>
                <c:pt idx="93683">
                  <c:v>46841.5</c:v>
                </c:pt>
                <c:pt idx="93684">
                  <c:v>46842</c:v>
                </c:pt>
                <c:pt idx="93685">
                  <c:v>46842.5</c:v>
                </c:pt>
                <c:pt idx="93686">
                  <c:v>46843</c:v>
                </c:pt>
                <c:pt idx="93687">
                  <c:v>46843.5</c:v>
                </c:pt>
                <c:pt idx="93688">
                  <c:v>46844</c:v>
                </c:pt>
                <c:pt idx="93689">
                  <c:v>46844.5</c:v>
                </c:pt>
                <c:pt idx="93690">
                  <c:v>46845</c:v>
                </c:pt>
                <c:pt idx="93691">
                  <c:v>46845.5</c:v>
                </c:pt>
                <c:pt idx="93692">
                  <c:v>46846</c:v>
                </c:pt>
                <c:pt idx="93693">
                  <c:v>46846.5</c:v>
                </c:pt>
                <c:pt idx="93694">
                  <c:v>46847</c:v>
                </c:pt>
                <c:pt idx="93695">
                  <c:v>46847.5</c:v>
                </c:pt>
                <c:pt idx="93696">
                  <c:v>46848</c:v>
                </c:pt>
                <c:pt idx="93697">
                  <c:v>46848.5</c:v>
                </c:pt>
                <c:pt idx="93698">
                  <c:v>46849</c:v>
                </c:pt>
                <c:pt idx="93699">
                  <c:v>46849.5</c:v>
                </c:pt>
                <c:pt idx="93700">
                  <c:v>46850</c:v>
                </c:pt>
                <c:pt idx="93701">
                  <c:v>46850.5</c:v>
                </c:pt>
                <c:pt idx="93702">
                  <c:v>46851</c:v>
                </c:pt>
                <c:pt idx="93703">
                  <c:v>46851.5</c:v>
                </c:pt>
                <c:pt idx="93704">
                  <c:v>46852</c:v>
                </c:pt>
                <c:pt idx="93705">
                  <c:v>46852.5</c:v>
                </c:pt>
                <c:pt idx="93706">
                  <c:v>46853</c:v>
                </c:pt>
                <c:pt idx="93707">
                  <c:v>46853.5</c:v>
                </c:pt>
                <c:pt idx="93708">
                  <c:v>46854</c:v>
                </c:pt>
                <c:pt idx="93709">
                  <c:v>46854.5</c:v>
                </c:pt>
                <c:pt idx="93710">
                  <c:v>46855</c:v>
                </c:pt>
                <c:pt idx="93711">
                  <c:v>46855.5</c:v>
                </c:pt>
                <c:pt idx="93712">
                  <c:v>46856</c:v>
                </c:pt>
                <c:pt idx="93713">
                  <c:v>46856.5</c:v>
                </c:pt>
                <c:pt idx="93714">
                  <c:v>46857</c:v>
                </c:pt>
                <c:pt idx="93715">
                  <c:v>46857.5</c:v>
                </c:pt>
                <c:pt idx="93716">
                  <c:v>46858</c:v>
                </c:pt>
                <c:pt idx="93717">
                  <c:v>46858.5</c:v>
                </c:pt>
                <c:pt idx="93718">
                  <c:v>46859</c:v>
                </c:pt>
                <c:pt idx="93719">
                  <c:v>46859.5</c:v>
                </c:pt>
                <c:pt idx="93720">
                  <c:v>46860</c:v>
                </c:pt>
                <c:pt idx="93721">
                  <c:v>46860.5</c:v>
                </c:pt>
                <c:pt idx="93722">
                  <c:v>46861</c:v>
                </c:pt>
                <c:pt idx="93723">
                  <c:v>46861.5</c:v>
                </c:pt>
                <c:pt idx="93724">
                  <c:v>46862</c:v>
                </c:pt>
                <c:pt idx="93725">
                  <c:v>46862.5</c:v>
                </c:pt>
                <c:pt idx="93726">
                  <c:v>46863</c:v>
                </c:pt>
                <c:pt idx="93727">
                  <c:v>46863.5</c:v>
                </c:pt>
                <c:pt idx="93728">
                  <c:v>46864</c:v>
                </c:pt>
                <c:pt idx="93729">
                  <c:v>46864.5</c:v>
                </c:pt>
                <c:pt idx="93730">
                  <c:v>46865</c:v>
                </c:pt>
                <c:pt idx="93731">
                  <c:v>46865.5</c:v>
                </c:pt>
                <c:pt idx="93732">
                  <c:v>46866</c:v>
                </c:pt>
                <c:pt idx="93733">
                  <c:v>46866.5</c:v>
                </c:pt>
                <c:pt idx="93734">
                  <c:v>46867</c:v>
                </c:pt>
                <c:pt idx="93735">
                  <c:v>46867.5</c:v>
                </c:pt>
                <c:pt idx="93736">
                  <c:v>46868</c:v>
                </c:pt>
                <c:pt idx="93737">
                  <c:v>46868.5</c:v>
                </c:pt>
                <c:pt idx="93738">
                  <c:v>46869</c:v>
                </c:pt>
                <c:pt idx="93739">
                  <c:v>46869.5</c:v>
                </c:pt>
                <c:pt idx="93740">
                  <c:v>46870</c:v>
                </c:pt>
                <c:pt idx="93741">
                  <c:v>46870.5</c:v>
                </c:pt>
                <c:pt idx="93742">
                  <c:v>46871</c:v>
                </c:pt>
                <c:pt idx="93743">
                  <c:v>46871.5</c:v>
                </c:pt>
                <c:pt idx="93744">
                  <c:v>46872</c:v>
                </c:pt>
                <c:pt idx="93745">
                  <c:v>46872.5</c:v>
                </c:pt>
                <c:pt idx="93746">
                  <c:v>46873</c:v>
                </c:pt>
                <c:pt idx="93747">
                  <c:v>46873.5</c:v>
                </c:pt>
                <c:pt idx="93748">
                  <c:v>46874</c:v>
                </c:pt>
                <c:pt idx="93749">
                  <c:v>46874.5</c:v>
                </c:pt>
                <c:pt idx="93750">
                  <c:v>46875</c:v>
                </c:pt>
                <c:pt idx="93751">
                  <c:v>46875.5</c:v>
                </c:pt>
                <c:pt idx="93752">
                  <c:v>46876</c:v>
                </c:pt>
                <c:pt idx="93753">
                  <c:v>46876.5</c:v>
                </c:pt>
                <c:pt idx="93754">
                  <c:v>46877</c:v>
                </c:pt>
                <c:pt idx="93755">
                  <c:v>46877.5</c:v>
                </c:pt>
                <c:pt idx="93756">
                  <c:v>46878</c:v>
                </c:pt>
                <c:pt idx="93757">
                  <c:v>46878.5</c:v>
                </c:pt>
                <c:pt idx="93758">
                  <c:v>46879</c:v>
                </c:pt>
                <c:pt idx="93759">
                  <c:v>46879.5</c:v>
                </c:pt>
                <c:pt idx="93760">
                  <c:v>46880</c:v>
                </c:pt>
                <c:pt idx="93761">
                  <c:v>46880.5</c:v>
                </c:pt>
                <c:pt idx="93762">
                  <c:v>46881</c:v>
                </c:pt>
                <c:pt idx="93763">
                  <c:v>46881.5</c:v>
                </c:pt>
                <c:pt idx="93764">
                  <c:v>46882</c:v>
                </c:pt>
                <c:pt idx="93765">
                  <c:v>46882.5</c:v>
                </c:pt>
                <c:pt idx="93766">
                  <c:v>46883</c:v>
                </c:pt>
                <c:pt idx="93767">
                  <c:v>46883.5</c:v>
                </c:pt>
                <c:pt idx="93768">
                  <c:v>46884</c:v>
                </c:pt>
                <c:pt idx="93769">
                  <c:v>46884.5</c:v>
                </c:pt>
                <c:pt idx="93770">
                  <c:v>46885</c:v>
                </c:pt>
                <c:pt idx="93771">
                  <c:v>46885.5</c:v>
                </c:pt>
                <c:pt idx="93772">
                  <c:v>46886</c:v>
                </c:pt>
                <c:pt idx="93773">
                  <c:v>46886.5</c:v>
                </c:pt>
                <c:pt idx="93774">
                  <c:v>46887</c:v>
                </c:pt>
                <c:pt idx="93775">
                  <c:v>46887.5</c:v>
                </c:pt>
                <c:pt idx="93776">
                  <c:v>46888</c:v>
                </c:pt>
                <c:pt idx="93777">
                  <c:v>46888.5</c:v>
                </c:pt>
                <c:pt idx="93778">
                  <c:v>46889</c:v>
                </c:pt>
                <c:pt idx="93779">
                  <c:v>46889.5</c:v>
                </c:pt>
                <c:pt idx="93780">
                  <c:v>46890</c:v>
                </c:pt>
                <c:pt idx="93781">
                  <c:v>46890.5</c:v>
                </c:pt>
                <c:pt idx="93782">
                  <c:v>46891</c:v>
                </c:pt>
                <c:pt idx="93783">
                  <c:v>46891.5</c:v>
                </c:pt>
                <c:pt idx="93784">
                  <c:v>46892</c:v>
                </c:pt>
                <c:pt idx="93785">
                  <c:v>46892.5</c:v>
                </c:pt>
                <c:pt idx="93786">
                  <c:v>46893</c:v>
                </c:pt>
                <c:pt idx="93787">
                  <c:v>46893.5</c:v>
                </c:pt>
                <c:pt idx="93788">
                  <c:v>46894</c:v>
                </c:pt>
                <c:pt idx="93789">
                  <c:v>46894.5</c:v>
                </c:pt>
                <c:pt idx="93790">
                  <c:v>46895</c:v>
                </c:pt>
                <c:pt idx="93791">
                  <c:v>46895.5</c:v>
                </c:pt>
                <c:pt idx="93792">
                  <c:v>46896</c:v>
                </c:pt>
                <c:pt idx="93793">
                  <c:v>46896.5</c:v>
                </c:pt>
                <c:pt idx="93794">
                  <c:v>46897</c:v>
                </c:pt>
                <c:pt idx="93795">
                  <c:v>46897.5</c:v>
                </c:pt>
                <c:pt idx="93796">
                  <c:v>46898</c:v>
                </c:pt>
                <c:pt idx="93797">
                  <c:v>46898.5</c:v>
                </c:pt>
                <c:pt idx="93798">
                  <c:v>46899</c:v>
                </c:pt>
                <c:pt idx="93799">
                  <c:v>46899.5</c:v>
                </c:pt>
                <c:pt idx="93800">
                  <c:v>46900</c:v>
                </c:pt>
                <c:pt idx="93801">
                  <c:v>46900.5</c:v>
                </c:pt>
                <c:pt idx="93802">
                  <c:v>46901</c:v>
                </c:pt>
                <c:pt idx="93803">
                  <c:v>46901.5</c:v>
                </c:pt>
                <c:pt idx="93804">
                  <c:v>46902</c:v>
                </c:pt>
                <c:pt idx="93805">
                  <c:v>46902.5</c:v>
                </c:pt>
                <c:pt idx="93806">
                  <c:v>46903</c:v>
                </c:pt>
                <c:pt idx="93807">
                  <c:v>46903.5</c:v>
                </c:pt>
                <c:pt idx="93808">
                  <c:v>46904</c:v>
                </c:pt>
                <c:pt idx="93809">
                  <c:v>46904.5</c:v>
                </c:pt>
                <c:pt idx="93810">
                  <c:v>46905</c:v>
                </c:pt>
                <c:pt idx="93811">
                  <c:v>46905.5</c:v>
                </c:pt>
                <c:pt idx="93812">
                  <c:v>46906</c:v>
                </c:pt>
                <c:pt idx="93813">
                  <c:v>46906.5</c:v>
                </c:pt>
                <c:pt idx="93814">
                  <c:v>46907</c:v>
                </c:pt>
                <c:pt idx="93815">
                  <c:v>46907.5</c:v>
                </c:pt>
                <c:pt idx="93816">
                  <c:v>46908</c:v>
                </c:pt>
                <c:pt idx="93817">
                  <c:v>46908.5</c:v>
                </c:pt>
                <c:pt idx="93818">
                  <c:v>46909</c:v>
                </c:pt>
                <c:pt idx="93819">
                  <c:v>46909.5</c:v>
                </c:pt>
                <c:pt idx="93820">
                  <c:v>46910</c:v>
                </c:pt>
                <c:pt idx="93821">
                  <c:v>46910.5</c:v>
                </c:pt>
                <c:pt idx="93822">
                  <c:v>46911</c:v>
                </c:pt>
                <c:pt idx="93823">
                  <c:v>46911.5</c:v>
                </c:pt>
                <c:pt idx="93824">
                  <c:v>46912</c:v>
                </c:pt>
                <c:pt idx="93825">
                  <c:v>46912.5</c:v>
                </c:pt>
                <c:pt idx="93826">
                  <c:v>46913</c:v>
                </c:pt>
                <c:pt idx="93827">
                  <c:v>46913.5</c:v>
                </c:pt>
                <c:pt idx="93828">
                  <c:v>46914</c:v>
                </c:pt>
                <c:pt idx="93829">
                  <c:v>46914.5</c:v>
                </c:pt>
                <c:pt idx="93830">
                  <c:v>46915</c:v>
                </c:pt>
                <c:pt idx="93831">
                  <c:v>46915.5</c:v>
                </c:pt>
                <c:pt idx="93832">
                  <c:v>46916</c:v>
                </c:pt>
                <c:pt idx="93833">
                  <c:v>46916.5</c:v>
                </c:pt>
                <c:pt idx="93834">
                  <c:v>46917</c:v>
                </c:pt>
                <c:pt idx="93835">
                  <c:v>46917.5</c:v>
                </c:pt>
                <c:pt idx="93836">
                  <c:v>46918</c:v>
                </c:pt>
                <c:pt idx="93837">
                  <c:v>46918.5</c:v>
                </c:pt>
                <c:pt idx="93838">
                  <c:v>46919</c:v>
                </c:pt>
                <c:pt idx="93839">
                  <c:v>46919.5</c:v>
                </c:pt>
                <c:pt idx="93840">
                  <c:v>46920</c:v>
                </c:pt>
                <c:pt idx="93841">
                  <c:v>46920.5</c:v>
                </c:pt>
                <c:pt idx="93842">
                  <c:v>46921</c:v>
                </c:pt>
                <c:pt idx="93843">
                  <c:v>46921.5</c:v>
                </c:pt>
                <c:pt idx="93844">
                  <c:v>46922</c:v>
                </c:pt>
                <c:pt idx="93845">
                  <c:v>46922.5</c:v>
                </c:pt>
                <c:pt idx="93846">
                  <c:v>46923</c:v>
                </c:pt>
                <c:pt idx="93847">
                  <c:v>46923.5</c:v>
                </c:pt>
                <c:pt idx="93848">
                  <c:v>46924</c:v>
                </c:pt>
                <c:pt idx="93849">
                  <c:v>46924.5</c:v>
                </c:pt>
                <c:pt idx="93850">
                  <c:v>46925</c:v>
                </c:pt>
                <c:pt idx="93851">
                  <c:v>46925.5</c:v>
                </c:pt>
                <c:pt idx="93852">
                  <c:v>46926</c:v>
                </c:pt>
                <c:pt idx="93853">
                  <c:v>46926.5</c:v>
                </c:pt>
                <c:pt idx="93854">
                  <c:v>46927</c:v>
                </c:pt>
                <c:pt idx="93855">
                  <c:v>46927.5</c:v>
                </c:pt>
                <c:pt idx="93856">
                  <c:v>46928</c:v>
                </c:pt>
                <c:pt idx="93857">
                  <c:v>46928.5</c:v>
                </c:pt>
                <c:pt idx="93858">
                  <c:v>46929</c:v>
                </c:pt>
                <c:pt idx="93859">
                  <c:v>46929.5</c:v>
                </c:pt>
                <c:pt idx="93860">
                  <c:v>46930</c:v>
                </c:pt>
                <c:pt idx="93861">
                  <c:v>46930.5</c:v>
                </c:pt>
                <c:pt idx="93862">
                  <c:v>46931</c:v>
                </c:pt>
                <c:pt idx="93863">
                  <c:v>46931.5</c:v>
                </c:pt>
                <c:pt idx="93864">
                  <c:v>46932</c:v>
                </c:pt>
                <c:pt idx="93865">
                  <c:v>46932.5</c:v>
                </c:pt>
                <c:pt idx="93866">
                  <c:v>46933</c:v>
                </c:pt>
                <c:pt idx="93867">
                  <c:v>46933.5</c:v>
                </c:pt>
                <c:pt idx="93868">
                  <c:v>46934</c:v>
                </c:pt>
                <c:pt idx="93869">
                  <c:v>46934.5</c:v>
                </c:pt>
                <c:pt idx="93870">
                  <c:v>46935</c:v>
                </c:pt>
                <c:pt idx="93871">
                  <c:v>46935.5</c:v>
                </c:pt>
                <c:pt idx="93872">
                  <c:v>46936</c:v>
                </c:pt>
                <c:pt idx="93873">
                  <c:v>46936.5</c:v>
                </c:pt>
                <c:pt idx="93874">
                  <c:v>46937</c:v>
                </c:pt>
                <c:pt idx="93875">
                  <c:v>46937.5</c:v>
                </c:pt>
                <c:pt idx="93876">
                  <c:v>46938</c:v>
                </c:pt>
                <c:pt idx="93877">
                  <c:v>46938.5</c:v>
                </c:pt>
                <c:pt idx="93878">
                  <c:v>46939</c:v>
                </c:pt>
                <c:pt idx="93879">
                  <c:v>46939.5</c:v>
                </c:pt>
                <c:pt idx="93880">
                  <c:v>46940</c:v>
                </c:pt>
                <c:pt idx="93881">
                  <c:v>46940.5</c:v>
                </c:pt>
                <c:pt idx="93882">
                  <c:v>46941</c:v>
                </c:pt>
                <c:pt idx="93883">
                  <c:v>46941.5</c:v>
                </c:pt>
                <c:pt idx="93884">
                  <c:v>46942</c:v>
                </c:pt>
                <c:pt idx="93885">
                  <c:v>46942.5</c:v>
                </c:pt>
                <c:pt idx="93886">
                  <c:v>46943</c:v>
                </c:pt>
                <c:pt idx="93887">
                  <c:v>46943.5</c:v>
                </c:pt>
                <c:pt idx="93888">
                  <c:v>46944</c:v>
                </c:pt>
                <c:pt idx="93889">
                  <c:v>46944.5</c:v>
                </c:pt>
                <c:pt idx="93890">
                  <c:v>46945</c:v>
                </c:pt>
                <c:pt idx="93891">
                  <c:v>46945.5</c:v>
                </c:pt>
                <c:pt idx="93892">
                  <c:v>46946</c:v>
                </c:pt>
                <c:pt idx="93893">
                  <c:v>46946.5</c:v>
                </c:pt>
                <c:pt idx="93894">
                  <c:v>46947</c:v>
                </c:pt>
                <c:pt idx="93895">
                  <c:v>46947.5</c:v>
                </c:pt>
                <c:pt idx="93896">
                  <c:v>46948</c:v>
                </c:pt>
                <c:pt idx="93897">
                  <c:v>46948.5</c:v>
                </c:pt>
                <c:pt idx="93898">
                  <c:v>46949</c:v>
                </c:pt>
                <c:pt idx="93899">
                  <c:v>46949.5</c:v>
                </c:pt>
                <c:pt idx="93900">
                  <c:v>46950</c:v>
                </c:pt>
                <c:pt idx="93901">
                  <c:v>46950.5</c:v>
                </c:pt>
                <c:pt idx="93902">
                  <c:v>46951</c:v>
                </c:pt>
                <c:pt idx="93903">
                  <c:v>46951.5</c:v>
                </c:pt>
                <c:pt idx="93904">
                  <c:v>46952</c:v>
                </c:pt>
                <c:pt idx="93905">
                  <c:v>46952.5</c:v>
                </c:pt>
                <c:pt idx="93906">
                  <c:v>46953</c:v>
                </c:pt>
                <c:pt idx="93907">
                  <c:v>46953.5</c:v>
                </c:pt>
                <c:pt idx="93908">
                  <c:v>46954</c:v>
                </c:pt>
                <c:pt idx="93909">
                  <c:v>46954.5</c:v>
                </c:pt>
                <c:pt idx="93910">
                  <c:v>46955</c:v>
                </c:pt>
                <c:pt idx="93911">
                  <c:v>46955.5</c:v>
                </c:pt>
                <c:pt idx="93912">
                  <c:v>46956</c:v>
                </c:pt>
                <c:pt idx="93913">
                  <c:v>46956.5</c:v>
                </c:pt>
                <c:pt idx="93914">
                  <c:v>46957</c:v>
                </c:pt>
                <c:pt idx="93915">
                  <c:v>46957.5</c:v>
                </c:pt>
                <c:pt idx="93916">
                  <c:v>46958</c:v>
                </c:pt>
                <c:pt idx="93917">
                  <c:v>46958.5</c:v>
                </c:pt>
                <c:pt idx="93918">
                  <c:v>46959</c:v>
                </c:pt>
                <c:pt idx="93919">
                  <c:v>46959.5</c:v>
                </c:pt>
                <c:pt idx="93920">
                  <c:v>46960</c:v>
                </c:pt>
                <c:pt idx="93921">
                  <c:v>46960.5</c:v>
                </c:pt>
                <c:pt idx="93922">
                  <c:v>46961</c:v>
                </c:pt>
                <c:pt idx="93923">
                  <c:v>46961.5</c:v>
                </c:pt>
                <c:pt idx="93924">
                  <c:v>46962</c:v>
                </c:pt>
                <c:pt idx="93925">
                  <c:v>46962.5</c:v>
                </c:pt>
                <c:pt idx="93926">
                  <c:v>46963</c:v>
                </c:pt>
                <c:pt idx="93927">
                  <c:v>46963.5</c:v>
                </c:pt>
                <c:pt idx="93928">
                  <c:v>46964</c:v>
                </c:pt>
                <c:pt idx="93929">
                  <c:v>46964.5</c:v>
                </c:pt>
                <c:pt idx="93930">
                  <c:v>46965</c:v>
                </c:pt>
                <c:pt idx="93931">
                  <c:v>46965.5</c:v>
                </c:pt>
                <c:pt idx="93932">
                  <c:v>46966</c:v>
                </c:pt>
                <c:pt idx="93933">
                  <c:v>46966.5</c:v>
                </c:pt>
                <c:pt idx="93934">
                  <c:v>46967</c:v>
                </c:pt>
                <c:pt idx="93935">
                  <c:v>46967.5</c:v>
                </c:pt>
                <c:pt idx="93936">
                  <c:v>46968</c:v>
                </c:pt>
                <c:pt idx="93937">
                  <c:v>46968.5</c:v>
                </c:pt>
                <c:pt idx="93938">
                  <c:v>46969</c:v>
                </c:pt>
                <c:pt idx="93939">
                  <c:v>46969.5</c:v>
                </c:pt>
                <c:pt idx="93940">
                  <c:v>46970</c:v>
                </c:pt>
                <c:pt idx="93941">
                  <c:v>46970.5</c:v>
                </c:pt>
                <c:pt idx="93942">
                  <c:v>46971</c:v>
                </c:pt>
                <c:pt idx="93943">
                  <c:v>46971.5</c:v>
                </c:pt>
                <c:pt idx="93944">
                  <c:v>46972</c:v>
                </c:pt>
                <c:pt idx="93945">
                  <c:v>46972.5</c:v>
                </c:pt>
                <c:pt idx="93946">
                  <c:v>46973</c:v>
                </c:pt>
                <c:pt idx="93947">
                  <c:v>46973.5</c:v>
                </c:pt>
                <c:pt idx="93948">
                  <c:v>46974</c:v>
                </c:pt>
                <c:pt idx="93949">
                  <c:v>46974.5</c:v>
                </c:pt>
                <c:pt idx="93950">
                  <c:v>46975</c:v>
                </c:pt>
                <c:pt idx="93951">
                  <c:v>46975.5</c:v>
                </c:pt>
                <c:pt idx="93952">
                  <c:v>46976</c:v>
                </c:pt>
                <c:pt idx="93953">
                  <c:v>46976.5</c:v>
                </c:pt>
                <c:pt idx="93954">
                  <c:v>46977</c:v>
                </c:pt>
                <c:pt idx="93955">
                  <c:v>46977.5</c:v>
                </c:pt>
                <c:pt idx="93956">
                  <c:v>46978</c:v>
                </c:pt>
                <c:pt idx="93957">
                  <c:v>46978.5</c:v>
                </c:pt>
                <c:pt idx="93958">
                  <c:v>46979</c:v>
                </c:pt>
                <c:pt idx="93959">
                  <c:v>46979.5</c:v>
                </c:pt>
                <c:pt idx="93960">
                  <c:v>46980</c:v>
                </c:pt>
                <c:pt idx="93961">
                  <c:v>46980.5</c:v>
                </c:pt>
                <c:pt idx="93962">
                  <c:v>46981</c:v>
                </c:pt>
                <c:pt idx="93963">
                  <c:v>46981.5</c:v>
                </c:pt>
                <c:pt idx="93964">
                  <c:v>46982</c:v>
                </c:pt>
                <c:pt idx="93965">
                  <c:v>46982.5</c:v>
                </c:pt>
                <c:pt idx="93966">
                  <c:v>46983</c:v>
                </c:pt>
                <c:pt idx="93967">
                  <c:v>46983.5</c:v>
                </c:pt>
                <c:pt idx="93968">
                  <c:v>46984</c:v>
                </c:pt>
                <c:pt idx="93969">
                  <c:v>46984.5</c:v>
                </c:pt>
                <c:pt idx="93970">
                  <c:v>46985</c:v>
                </c:pt>
                <c:pt idx="93971">
                  <c:v>46985.5</c:v>
                </c:pt>
                <c:pt idx="93972">
                  <c:v>46986</c:v>
                </c:pt>
                <c:pt idx="93973">
                  <c:v>46986.5</c:v>
                </c:pt>
                <c:pt idx="93974">
                  <c:v>46987</c:v>
                </c:pt>
                <c:pt idx="93975">
                  <c:v>46987.5</c:v>
                </c:pt>
                <c:pt idx="93976">
                  <c:v>46988</c:v>
                </c:pt>
                <c:pt idx="93977">
                  <c:v>46988.5</c:v>
                </c:pt>
                <c:pt idx="93978">
                  <c:v>46989</c:v>
                </c:pt>
                <c:pt idx="93979">
                  <c:v>46989.5</c:v>
                </c:pt>
                <c:pt idx="93980">
                  <c:v>46990</c:v>
                </c:pt>
                <c:pt idx="93981">
                  <c:v>46990.5</c:v>
                </c:pt>
                <c:pt idx="93982">
                  <c:v>46991</c:v>
                </c:pt>
                <c:pt idx="93983">
                  <c:v>46991.5</c:v>
                </c:pt>
                <c:pt idx="93984">
                  <c:v>46992</c:v>
                </c:pt>
                <c:pt idx="93985">
                  <c:v>46992.5</c:v>
                </c:pt>
                <c:pt idx="93986">
                  <c:v>46993</c:v>
                </c:pt>
                <c:pt idx="93987">
                  <c:v>46993.5</c:v>
                </c:pt>
                <c:pt idx="93988">
                  <c:v>46994</c:v>
                </c:pt>
                <c:pt idx="93989">
                  <c:v>46994.5</c:v>
                </c:pt>
                <c:pt idx="93990">
                  <c:v>46995</c:v>
                </c:pt>
                <c:pt idx="93991">
                  <c:v>46995.5</c:v>
                </c:pt>
                <c:pt idx="93992">
                  <c:v>46996</c:v>
                </c:pt>
                <c:pt idx="93993">
                  <c:v>46996.5</c:v>
                </c:pt>
                <c:pt idx="93994">
                  <c:v>46997</c:v>
                </c:pt>
                <c:pt idx="93995">
                  <c:v>46997.5</c:v>
                </c:pt>
                <c:pt idx="93996">
                  <c:v>46998</c:v>
                </c:pt>
                <c:pt idx="93997">
                  <c:v>46998.5</c:v>
                </c:pt>
                <c:pt idx="93998">
                  <c:v>46999</c:v>
                </c:pt>
                <c:pt idx="93999">
                  <c:v>46999.5</c:v>
                </c:pt>
                <c:pt idx="94000">
                  <c:v>47000</c:v>
                </c:pt>
                <c:pt idx="94001">
                  <c:v>47000.5</c:v>
                </c:pt>
                <c:pt idx="94002">
                  <c:v>47001</c:v>
                </c:pt>
                <c:pt idx="94003">
                  <c:v>47001.5</c:v>
                </c:pt>
                <c:pt idx="94004">
                  <c:v>47002</c:v>
                </c:pt>
                <c:pt idx="94005">
                  <c:v>47002.5</c:v>
                </c:pt>
                <c:pt idx="94006">
                  <c:v>47003</c:v>
                </c:pt>
                <c:pt idx="94007">
                  <c:v>47003.5</c:v>
                </c:pt>
                <c:pt idx="94008">
                  <c:v>47004</c:v>
                </c:pt>
                <c:pt idx="94009">
                  <c:v>47004.5</c:v>
                </c:pt>
                <c:pt idx="94010">
                  <c:v>47005</c:v>
                </c:pt>
                <c:pt idx="94011">
                  <c:v>47005.5</c:v>
                </c:pt>
                <c:pt idx="94012">
                  <c:v>47006</c:v>
                </c:pt>
                <c:pt idx="94013">
                  <c:v>47006.5</c:v>
                </c:pt>
                <c:pt idx="94014">
                  <c:v>47007</c:v>
                </c:pt>
                <c:pt idx="94015">
                  <c:v>47007.5</c:v>
                </c:pt>
                <c:pt idx="94016">
                  <c:v>47008</c:v>
                </c:pt>
                <c:pt idx="94017">
                  <c:v>47008.5</c:v>
                </c:pt>
                <c:pt idx="94018">
                  <c:v>47009</c:v>
                </c:pt>
                <c:pt idx="94019">
                  <c:v>47009.5</c:v>
                </c:pt>
                <c:pt idx="94020">
                  <c:v>47010</c:v>
                </c:pt>
                <c:pt idx="94021">
                  <c:v>47010.5</c:v>
                </c:pt>
                <c:pt idx="94022">
                  <c:v>47011</c:v>
                </c:pt>
                <c:pt idx="94023">
                  <c:v>47011.5</c:v>
                </c:pt>
                <c:pt idx="94024">
                  <c:v>47012</c:v>
                </c:pt>
                <c:pt idx="94025">
                  <c:v>47012.5</c:v>
                </c:pt>
                <c:pt idx="94026">
                  <c:v>47013</c:v>
                </c:pt>
                <c:pt idx="94027">
                  <c:v>47013.5</c:v>
                </c:pt>
                <c:pt idx="94028">
                  <c:v>47014</c:v>
                </c:pt>
                <c:pt idx="94029">
                  <c:v>47014.5</c:v>
                </c:pt>
                <c:pt idx="94030">
                  <c:v>47015</c:v>
                </c:pt>
                <c:pt idx="94031">
                  <c:v>47015.5</c:v>
                </c:pt>
                <c:pt idx="94032">
                  <c:v>47016</c:v>
                </c:pt>
                <c:pt idx="94033">
                  <c:v>47016.5</c:v>
                </c:pt>
                <c:pt idx="94034">
                  <c:v>47017</c:v>
                </c:pt>
                <c:pt idx="94035">
                  <c:v>47017.5</c:v>
                </c:pt>
                <c:pt idx="94036">
                  <c:v>47018</c:v>
                </c:pt>
                <c:pt idx="94037">
                  <c:v>47018.5</c:v>
                </c:pt>
                <c:pt idx="94038">
                  <c:v>47019</c:v>
                </c:pt>
                <c:pt idx="94039">
                  <c:v>47019.5</c:v>
                </c:pt>
                <c:pt idx="94040">
                  <c:v>47020</c:v>
                </c:pt>
                <c:pt idx="94041">
                  <c:v>47020.5</c:v>
                </c:pt>
                <c:pt idx="94042">
                  <c:v>47021</c:v>
                </c:pt>
                <c:pt idx="94043">
                  <c:v>47021.5</c:v>
                </c:pt>
                <c:pt idx="94044">
                  <c:v>47022</c:v>
                </c:pt>
                <c:pt idx="94045">
                  <c:v>47022.5</c:v>
                </c:pt>
                <c:pt idx="94046">
                  <c:v>47023</c:v>
                </c:pt>
                <c:pt idx="94047">
                  <c:v>47023.5</c:v>
                </c:pt>
                <c:pt idx="94048">
                  <c:v>47024</c:v>
                </c:pt>
                <c:pt idx="94049">
                  <c:v>47024.5</c:v>
                </c:pt>
                <c:pt idx="94050">
                  <c:v>47025</c:v>
                </c:pt>
                <c:pt idx="94051">
                  <c:v>47025.5</c:v>
                </c:pt>
                <c:pt idx="94052">
                  <c:v>47026</c:v>
                </c:pt>
                <c:pt idx="94053">
                  <c:v>47026.5</c:v>
                </c:pt>
                <c:pt idx="94054">
                  <c:v>47027</c:v>
                </c:pt>
                <c:pt idx="94055">
                  <c:v>47027.5</c:v>
                </c:pt>
                <c:pt idx="94056">
                  <c:v>47028</c:v>
                </c:pt>
                <c:pt idx="94057">
                  <c:v>47028.5</c:v>
                </c:pt>
                <c:pt idx="94058">
                  <c:v>47029</c:v>
                </c:pt>
                <c:pt idx="94059">
                  <c:v>47029.5</c:v>
                </c:pt>
                <c:pt idx="94060">
                  <c:v>47030</c:v>
                </c:pt>
                <c:pt idx="94061">
                  <c:v>47030.5</c:v>
                </c:pt>
                <c:pt idx="94062">
                  <c:v>47031</c:v>
                </c:pt>
                <c:pt idx="94063">
                  <c:v>47031.5</c:v>
                </c:pt>
                <c:pt idx="94064">
                  <c:v>47032</c:v>
                </c:pt>
                <c:pt idx="94065">
                  <c:v>47032.5</c:v>
                </c:pt>
                <c:pt idx="94066">
                  <c:v>47033</c:v>
                </c:pt>
                <c:pt idx="94067">
                  <c:v>47033.5</c:v>
                </c:pt>
                <c:pt idx="94068">
                  <c:v>47034</c:v>
                </c:pt>
                <c:pt idx="94069">
                  <c:v>47034.5</c:v>
                </c:pt>
                <c:pt idx="94070">
                  <c:v>47035</c:v>
                </c:pt>
                <c:pt idx="94071">
                  <c:v>47035.5</c:v>
                </c:pt>
                <c:pt idx="94072">
                  <c:v>47036</c:v>
                </c:pt>
                <c:pt idx="94073">
                  <c:v>47036.5</c:v>
                </c:pt>
                <c:pt idx="94074">
                  <c:v>47037</c:v>
                </c:pt>
                <c:pt idx="94075">
                  <c:v>47037.5</c:v>
                </c:pt>
                <c:pt idx="94076">
                  <c:v>47038</c:v>
                </c:pt>
                <c:pt idx="94077">
                  <c:v>47038.5</c:v>
                </c:pt>
                <c:pt idx="94078">
                  <c:v>47039</c:v>
                </c:pt>
                <c:pt idx="94079">
                  <c:v>47039.5</c:v>
                </c:pt>
                <c:pt idx="94080">
                  <c:v>47040</c:v>
                </c:pt>
                <c:pt idx="94081">
                  <c:v>47040.5</c:v>
                </c:pt>
                <c:pt idx="94082">
                  <c:v>47041</c:v>
                </c:pt>
                <c:pt idx="94083">
                  <c:v>47041.5</c:v>
                </c:pt>
                <c:pt idx="94084">
                  <c:v>47042</c:v>
                </c:pt>
                <c:pt idx="94085">
                  <c:v>47042.5</c:v>
                </c:pt>
                <c:pt idx="94086">
                  <c:v>47043</c:v>
                </c:pt>
                <c:pt idx="94087">
                  <c:v>47043.5</c:v>
                </c:pt>
                <c:pt idx="94088">
                  <c:v>47044</c:v>
                </c:pt>
                <c:pt idx="94089">
                  <c:v>47044.5</c:v>
                </c:pt>
                <c:pt idx="94090">
                  <c:v>47045</c:v>
                </c:pt>
                <c:pt idx="94091">
                  <c:v>47045.5</c:v>
                </c:pt>
                <c:pt idx="94092">
                  <c:v>47046</c:v>
                </c:pt>
                <c:pt idx="94093">
                  <c:v>47046.5</c:v>
                </c:pt>
                <c:pt idx="94094">
                  <c:v>47047</c:v>
                </c:pt>
                <c:pt idx="94095">
                  <c:v>47047.5</c:v>
                </c:pt>
                <c:pt idx="94096">
                  <c:v>47048</c:v>
                </c:pt>
                <c:pt idx="94097">
                  <c:v>47048.5</c:v>
                </c:pt>
                <c:pt idx="94098">
                  <c:v>47049</c:v>
                </c:pt>
                <c:pt idx="94099">
                  <c:v>47049.5</c:v>
                </c:pt>
                <c:pt idx="94100">
                  <c:v>47050</c:v>
                </c:pt>
                <c:pt idx="94101">
                  <c:v>47050.5</c:v>
                </c:pt>
                <c:pt idx="94102">
                  <c:v>47051</c:v>
                </c:pt>
                <c:pt idx="94103">
                  <c:v>47051.5</c:v>
                </c:pt>
                <c:pt idx="94104">
                  <c:v>47052</c:v>
                </c:pt>
                <c:pt idx="94105">
                  <c:v>47052.5</c:v>
                </c:pt>
                <c:pt idx="94106">
                  <c:v>47053</c:v>
                </c:pt>
                <c:pt idx="94107">
                  <c:v>47053.5</c:v>
                </c:pt>
                <c:pt idx="94108">
                  <c:v>47054</c:v>
                </c:pt>
                <c:pt idx="94109">
                  <c:v>47054.5</c:v>
                </c:pt>
                <c:pt idx="94110">
                  <c:v>47055</c:v>
                </c:pt>
                <c:pt idx="94111">
                  <c:v>47055.5</c:v>
                </c:pt>
                <c:pt idx="94112">
                  <c:v>47056</c:v>
                </c:pt>
                <c:pt idx="94113">
                  <c:v>47056.5</c:v>
                </c:pt>
                <c:pt idx="94114">
                  <c:v>47057</c:v>
                </c:pt>
                <c:pt idx="94115">
                  <c:v>47057.5</c:v>
                </c:pt>
                <c:pt idx="94116">
                  <c:v>47058</c:v>
                </c:pt>
                <c:pt idx="94117">
                  <c:v>47058.5</c:v>
                </c:pt>
                <c:pt idx="94118">
                  <c:v>47059</c:v>
                </c:pt>
                <c:pt idx="94119">
                  <c:v>47059.5</c:v>
                </c:pt>
                <c:pt idx="94120">
                  <c:v>47060</c:v>
                </c:pt>
                <c:pt idx="94121">
                  <c:v>47060.5</c:v>
                </c:pt>
                <c:pt idx="94122">
                  <c:v>47061</c:v>
                </c:pt>
                <c:pt idx="94123">
                  <c:v>47061.5</c:v>
                </c:pt>
                <c:pt idx="94124">
                  <c:v>47062</c:v>
                </c:pt>
                <c:pt idx="94125">
                  <c:v>47062.5</c:v>
                </c:pt>
                <c:pt idx="94126">
                  <c:v>47063</c:v>
                </c:pt>
                <c:pt idx="94127">
                  <c:v>47063.5</c:v>
                </c:pt>
                <c:pt idx="94128">
                  <c:v>47064</c:v>
                </c:pt>
                <c:pt idx="94129">
                  <c:v>47064.5</c:v>
                </c:pt>
                <c:pt idx="94130">
                  <c:v>47065</c:v>
                </c:pt>
                <c:pt idx="94131">
                  <c:v>47065.5</c:v>
                </c:pt>
                <c:pt idx="94132">
                  <c:v>47066</c:v>
                </c:pt>
                <c:pt idx="94133">
                  <c:v>47066.5</c:v>
                </c:pt>
                <c:pt idx="94134">
                  <c:v>47067</c:v>
                </c:pt>
                <c:pt idx="94135">
                  <c:v>47067.5</c:v>
                </c:pt>
                <c:pt idx="94136">
                  <c:v>47068</c:v>
                </c:pt>
                <c:pt idx="94137">
                  <c:v>47068.5</c:v>
                </c:pt>
                <c:pt idx="94138">
                  <c:v>47069</c:v>
                </c:pt>
                <c:pt idx="94139">
                  <c:v>47069.5</c:v>
                </c:pt>
                <c:pt idx="94140">
                  <c:v>47070</c:v>
                </c:pt>
                <c:pt idx="94141">
                  <c:v>47070.5</c:v>
                </c:pt>
                <c:pt idx="94142">
                  <c:v>47071</c:v>
                </c:pt>
                <c:pt idx="94143">
                  <c:v>47071.5</c:v>
                </c:pt>
                <c:pt idx="94144">
                  <c:v>47072</c:v>
                </c:pt>
                <c:pt idx="94145">
                  <c:v>47072.5</c:v>
                </c:pt>
                <c:pt idx="94146">
                  <c:v>47073</c:v>
                </c:pt>
                <c:pt idx="94147">
                  <c:v>47073.5</c:v>
                </c:pt>
                <c:pt idx="94148">
                  <c:v>47074</c:v>
                </c:pt>
                <c:pt idx="94149">
                  <c:v>47074.5</c:v>
                </c:pt>
                <c:pt idx="94150">
                  <c:v>47075</c:v>
                </c:pt>
                <c:pt idx="94151">
                  <c:v>47075.5</c:v>
                </c:pt>
                <c:pt idx="94152">
                  <c:v>47076</c:v>
                </c:pt>
                <c:pt idx="94153">
                  <c:v>47076.5</c:v>
                </c:pt>
                <c:pt idx="94154">
                  <c:v>47077</c:v>
                </c:pt>
                <c:pt idx="94155">
                  <c:v>47077.5</c:v>
                </c:pt>
                <c:pt idx="94156">
                  <c:v>47078</c:v>
                </c:pt>
                <c:pt idx="94157">
                  <c:v>47078.5</c:v>
                </c:pt>
                <c:pt idx="94158">
                  <c:v>47079</c:v>
                </c:pt>
                <c:pt idx="94159">
                  <c:v>47079.5</c:v>
                </c:pt>
                <c:pt idx="94160">
                  <c:v>47080</c:v>
                </c:pt>
                <c:pt idx="94161">
                  <c:v>47080.5</c:v>
                </c:pt>
                <c:pt idx="94162">
                  <c:v>47081</c:v>
                </c:pt>
                <c:pt idx="94163">
                  <c:v>47081.5</c:v>
                </c:pt>
                <c:pt idx="94164">
                  <c:v>47082</c:v>
                </c:pt>
                <c:pt idx="94165">
                  <c:v>47082.5</c:v>
                </c:pt>
                <c:pt idx="94166">
                  <c:v>47083</c:v>
                </c:pt>
                <c:pt idx="94167">
                  <c:v>47083.5</c:v>
                </c:pt>
                <c:pt idx="94168">
                  <c:v>47084</c:v>
                </c:pt>
                <c:pt idx="94169">
                  <c:v>47084.5</c:v>
                </c:pt>
                <c:pt idx="94170">
                  <c:v>47085</c:v>
                </c:pt>
                <c:pt idx="94171">
                  <c:v>47085.5</c:v>
                </c:pt>
                <c:pt idx="94172">
                  <c:v>47086</c:v>
                </c:pt>
                <c:pt idx="94173">
                  <c:v>47086.5</c:v>
                </c:pt>
                <c:pt idx="94174">
                  <c:v>47087</c:v>
                </c:pt>
                <c:pt idx="94175">
                  <c:v>47087.5</c:v>
                </c:pt>
                <c:pt idx="94176">
                  <c:v>47088</c:v>
                </c:pt>
                <c:pt idx="94177">
                  <c:v>47088.5</c:v>
                </c:pt>
                <c:pt idx="94178">
                  <c:v>47089</c:v>
                </c:pt>
                <c:pt idx="94179">
                  <c:v>47089.5</c:v>
                </c:pt>
                <c:pt idx="94180">
                  <c:v>47090</c:v>
                </c:pt>
                <c:pt idx="94181">
                  <c:v>47090.5</c:v>
                </c:pt>
                <c:pt idx="94182">
                  <c:v>47091</c:v>
                </c:pt>
                <c:pt idx="94183">
                  <c:v>47091.5</c:v>
                </c:pt>
                <c:pt idx="94184">
                  <c:v>47092</c:v>
                </c:pt>
                <c:pt idx="94185">
                  <c:v>47092.5</c:v>
                </c:pt>
                <c:pt idx="94186">
                  <c:v>47093</c:v>
                </c:pt>
                <c:pt idx="94187">
                  <c:v>47093.5</c:v>
                </c:pt>
                <c:pt idx="94188">
                  <c:v>47094</c:v>
                </c:pt>
                <c:pt idx="94189">
                  <c:v>47094.5</c:v>
                </c:pt>
                <c:pt idx="94190">
                  <c:v>47095</c:v>
                </c:pt>
                <c:pt idx="94191">
                  <c:v>47095.5</c:v>
                </c:pt>
                <c:pt idx="94192">
                  <c:v>47096</c:v>
                </c:pt>
                <c:pt idx="94193">
                  <c:v>47096.5</c:v>
                </c:pt>
                <c:pt idx="94194">
                  <c:v>47097</c:v>
                </c:pt>
                <c:pt idx="94195">
                  <c:v>47097.5</c:v>
                </c:pt>
                <c:pt idx="94196">
                  <c:v>47098</c:v>
                </c:pt>
                <c:pt idx="94197">
                  <c:v>47098.5</c:v>
                </c:pt>
                <c:pt idx="94198">
                  <c:v>47099</c:v>
                </c:pt>
                <c:pt idx="94199">
                  <c:v>47099.5</c:v>
                </c:pt>
                <c:pt idx="94200">
                  <c:v>47100</c:v>
                </c:pt>
                <c:pt idx="94201">
                  <c:v>47100.5</c:v>
                </c:pt>
                <c:pt idx="94202">
                  <c:v>47101</c:v>
                </c:pt>
                <c:pt idx="94203">
                  <c:v>47101.5</c:v>
                </c:pt>
                <c:pt idx="94204">
                  <c:v>47102</c:v>
                </c:pt>
                <c:pt idx="94205">
                  <c:v>47102.5</c:v>
                </c:pt>
                <c:pt idx="94206">
                  <c:v>47103</c:v>
                </c:pt>
                <c:pt idx="94207">
                  <c:v>47103.5</c:v>
                </c:pt>
                <c:pt idx="94208">
                  <c:v>47104</c:v>
                </c:pt>
                <c:pt idx="94209">
                  <c:v>47104.5</c:v>
                </c:pt>
                <c:pt idx="94210">
                  <c:v>47105</c:v>
                </c:pt>
                <c:pt idx="94211">
                  <c:v>47105.5</c:v>
                </c:pt>
                <c:pt idx="94212">
                  <c:v>47106</c:v>
                </c:pt>
                <c:pt idx="94213">
                  <c:v>47106.5</c:v>
                </c:pt>
                <c:pt idx="94214">
                  <c:v>47107</c:v>
                </c:pt>
                <c:pt idx="94215">
                  <c:v>47107.5</c:v>
                </c:pt>
                <c:pt idx="94216">
                  <c:v>47108</c:v>
                </c:pt>
                <c:pt idx="94217">
                  <c:v>47108.5</c:v>
                </c:pt>
                <c:pt idx="94218">
                  <c:v>47109</c:v>
                </c:pt>
                <c:pt idx="94219">
                  <c:v>47109.5</c:v>
                </c:pt>
                <c:pt idx="94220">
                  <c:v>47110</c:v>
                </c:pt>
                <c:pt idx="94221">
                  <c:v>47110.5</c:v>
                </c:pt>
                <c:pt idx="94222">
                  <c:v>47111</c:v>
                </c:pt>
                <c:pt idx="94223">
                  <c:v>47111.5</c:v>
                </c:pt>
                <c:pt idx="94224">
                  <c:v>47112</c:v>
                </c:pt>
                <c:pt idx="94225">
                  <c:v>47112.5</c:v>
                </c:pt>
                <c:pt idx="94226">
                  <c:v>47113</c:v>
                </c:pt>
                <c:pt idx="94227">
                  <c:v>47113.5</c:v>
                </c:pt>
                <c:pt idx="94228">
                  <c:v>47114</c:v>
                </c:pt>
                <c:pt idx="94229">
                  <c:v>47114.5</c:v>
                </c:pt>
                <c:pt idx="94230">
                  <c:v>47115</c:v>
                </c:pt>
                <c:pt idx="94231">
                  <c:v>47115.5</c:v>
                </c:pt>
                <c:pt idx="94232">
                  <c:v>47116</c:v>
                </c:pt>
                <c:pt idx="94233">
                  <c:v>47116.5</c:v>
                </c:pt>
                <c:pt idx="94234">
                  <c:v>47117</c:v>
                </c:pt>
                <c:pt idx="94235">
                  <c:v>47117.5</c:v>
                </c:pt>
                <c:pt idx="94236">
                  <c:v>47118</c:v>
                </c:pt>
                <c:pt idx="94237">
                  <c:v>47118.5</c:v>
                </c:pt>
                <c:pt idx="94238">
                  <c:v>47119</c:v>
                </c:pt>
                <c:pt idx="94239">
                  <c:v>47119.5</c:v>
                </c:pt>
                <c:pt idx="94240">
                  <c:v>47120</c:v>
                </c:pt>
                <c:pt idx="94241">
                  <c:v>47120.5</c:v>
                </c:pt>
                <c:pt idx="94242">
                  <c:v>47121</c:v>
                </c:pt>
                <c:pt idx="94243">
                  <c:v>47121.5</c:v>
                </c:pt>
                <c:pt idx="94244">
                  <c:v>47122</c:v>
                </c:pt>
                <c:pt idx="94245">
                  <c:v>47122.5</c:v>
                </c:pt>
                <c:pt idx="94246">
                  <c:v>47123</c:v>
                </c:pt>
                <c:pt idx="94247">
                  <c:v>47123.5</c:v>
                </c:pt>
                <c:pt idx="94248">
                  <c:v>47124</c:v>
                </c:pt>
                <c:pt idx="94249">
                  <c:v>47124.5</c:v>
                </c:pt>
                <c:pt idx="94250">
                  <c:v>47125</c:v>
                </c:pt>
                <c:pt idx="94251">
                  <c:v>47125.5</c:v>
                </c:pt>
                <c:pt idx="94252">
                  <c:v>47126</c:v>
                </c:pt>
                <c:pt idx="94253">
                  <c:v>47126.5</c:v>
                </c:pt>
                <c:pt idx="94254">
                  <c:v>47127</c:v>
                </c:pt>
                <c:pt idx="94255">
                  <c:v>47127.5</c:v>
                </c:pt>
                <c:pt idx="94256">
                  <c:v>47128</c:v>
                </c:pt>
                <c:pt idx="94257">
                  <c:v>47128.5</c:v>
                </c:pt>
                <c:pt idx="94258">
                  <c:v>47129</c:v>
                </c:pt>
                <c:pt idx="94259">
                  <c:v>47129.5</c:v>
                </c:pt>
                <c:pt idx="94260">
                  <c:v>47130</c:v>
                </c:pt>
                <c:pt idx="94261">
                  <c:v>47130.5</c:v>
                </c:pt>
                <c:pt idx="94262">
                  <c:v>47131</c:v>
                </c:pt>
                <c:pt idx="94263">
                  <c:v>47131.5</c:v>
                </c:pt>
                <c:pt idx="94264">
                  <c:v>47132</c:v>
                </c:pt>
                <c:pt idx="94265">
                  <c:v>47132.5</c:v>
                </c:pt>
                <c:pt idx="94266">
                  <c:v>47133</c:v>
                </c:pt>
                <c:pt idx="94267">
                  <c:v>47133.5</c:v>
                </c:pt>
                <c:pt idx="94268">
                  <c:v>47134</c:v>
                </c:pt>
                <c:pt idx="94269">
                  <c:v>47134.5</c:v>
                </c:pt>
                <c:pt idx="94270">
                  <c:v>47135</c:v>
                </c:pt>
                <c:pt idx="94271">
                  <c:v>47135.5</c:v>
                </c:pt>
                <c:pt idx="94272">
                  <c:v>47136</c:v>
                </c:pt>
                <c:pt idx="94273">
                  <c:v>47136.5</c:v>
                </c:pt>
                <c:pt idx="94274">
                  <c:v>47137</c:v>
                </c:pt>
                <c:pt idx="94275">
                  <c:v>47137.5</c:v>
                </c:pt>
                <c:pt idx="94276">
                  <c:v>47138</c:v>
                </c:pt>
                <c:pt idx="94277">
                  <c:v>47138.5</c:v>
                </c:pt>
                <c:pt idx="94278">
                  <c:v>47139</c:v>
                </c:pt>
                <c:pt idx="94279">
                  <c:v>47139.5</c:v>
                </c:pt>
                <c:pt idx="94280">
                  <c:v>47140</c:v>
                </c:pt>
                <c:pt idx="94281">
                  <c:v>47140.5</c:v>
                </c:pt>
                <c:pt idx="94282">
                  <c:v>47141</c:v>
                </c:pt>
                <c:pt idx="94283">
                  <c:v>47141.5</c:v>
                </c:pt>
                <c:pt idx="94284">
                  <c:v>47142</c:v>
                </c:pt>
                <c:pt idx="94285">
                  <c:v>47142.5</c:v>
                </c:pt>
                <c:pt idx="94286">
                  <c:v>47143</c:v>
                </c:pt>
                <c:pt idx="94287">
                  <c:v>47143.5</c:v>
                </c:pt>
                <c:pt idx="94288">
                  <c:v>47144</c:v>
                </c:pt>
                <c:pt idx="94289">
                  <c:v>47144.5</c:v>
                </c:pt>
                <c:pt idx="94290">
                  <c:v>47145</c:v>
                </c:pt>
                <c:pt idx="94291">
                  <c:v>47145.5</c:v>
                </c:pt>
                <c:pt idx="94292">
                  <c:v>47146</c:v>
                </c:pt>
                <c:pt idx="94293">
                  <c:v>47146.5</c:v>
                </c:pt>
                <c:pt idx="94294">
                  <c:v>47147</c:v>
                </c:pt>
                <c:pt idx="94295">
                  <c:v>47147.5</c:v>
                </c:pt>
                <c:pt idx="94296">
                  <c:v>47148</c:v>
                </c:pt>
                <c:pt idx="94297">
                  <c:v>47148.5</c:v>
                </c:pt>
                <c:pt idx="94298">
                  <c:v>47149</c:v>
                </c:pt>
                <c:pt idx="94299">
                  <c:v>47149.5</c:v>
                </c:pt>
                <c:pt idx="94300">
                  <c:v>47150</c:v>
                </c:pt>
                <c:pt idx="94301">
                  <c:v>47150.5</c:v>
                </c:pt>
                <c:pt idx="94302">
                  <c:v>47151</c:v>
                </c:pt>
                <c:pt idx="94303">
                  <c:v>47151.5</c:v>
                </c:pt>
                <c:pt idx="94304">
                  <c:v>47152</c:v>
                </c:pt>
                <c:pt idx="94305">
                  <c:v>47152.5</c:v>
                </c:pt>
                <c:pt idx="94306">
                  <c:v>47153</c:v>
                </c:pt>
                <c:pt idx="94307">
                  <c:v>47153.5</c:v>
                </c:pt>
                <c:pt idx="94308">
                  <c:v>47154</c:v>
                </c:pt>
                <c:pt idx="94309">
                  <c:v>47154.5</c:v>
                </c:pt>
                <c:pt idx="94310">
                  <c:v>47155</c:v>
                </c:pt>
                <c:pt idx="94311">
                  <c:v>47155.5</c:v>
                </c:pt>
                <c:pt idx="94312">
                  <c:v>47156</c:v>
                </c:pt>
                <c:pt idx="94313">
                  <c:v>47156.5</c:v>
                </c:pt>
                <c:pt idx="94314">
                  <c:v>47157</c:v>
                </c:pt>
                <c:pt idx="94315">
                  <c:v>47157.5</c:v>
                </c:pt>
                <c:pt idx="94316">
                  <c:v>47158</c:v>
                </c:pt>
                <c:pt idx="94317">
                  <c:v>47158.5</c:v>
                </c:pt>
                <c:pt idx="94318">
                  <c:v>47159</c:v>
                </c:pt>
                <c:pt idx="94319">
                  <c:v>47159.5</c:v>
                </c:pt>
                <c:pt idx="94320">
                  <c:v>47160</c:v>
                </c:pt>
                <c:pt idx="94321">
                  <c:v>47160.5</c:v>
                </c:pt>
                <c:pt idx="94322">
                  <c:v>47161</c:v>
                </c:pt>
                <c:pt idx="94323">
                  <c:v>47161.5</c:v>
                </c:pt>
                <c:pt idx="94324">
                  <c:v>47162</c:v>
                </c:pt>
                <c:pt idx="94325">
                  <c:v>47162.5</c:v>
                </c:pt>
                <c:pt idx="94326">
                  <c:v>47163</c:v>
                </c:pt>
                <c:pt idx="94327">
                  <c:v>47163.5</c:v>
                </c:pt>
                <c:pt idx="94328">
                  <c:v>47164</c:v>
                </c:pt>
                <c:pt idx="94329">
                  <c:v>47164.5</c:v>
                </c:pt>
                <c:pt idx="94330">
                  <c:v>47165</c:v>
                </c:pt>
                <c:pt idx="94331">
                  <c:v>47165.5</c:v>
                </c:pt>
                <c:pt idx="94332">
                  <c:v>47166</c:v>
                </c:pt>
                <c:pt idx="94333">
                  <c:v>47166.5</c:v>
                </c:pt>
                <c:pt idx="94334">
                  <c:v>47167</c:v>
                </c:pt>
                <c:pt idx="94335">
                  <c:v>47167.5</c:v>
                </c:pt>
                <c:pt idx="94336">
                  <c:v>47168</c:v>
                </c:pt>
                <c:pt idx="94337">
                  <c:v>47168.5</c:v>
                </c:pt>
                <c:pt idx="94338">
                  <c:v>47169</c:v>
                </c:pt>
                <c:pt idx="94339">
                  <c:v>47169.5</c:v>
                </c:pt>
                <c:pt idx="94340">
                  <c:v>47170</c:v>
                </c:pt>
                <c:pt idx="94341">
                  <c:v>47170.5</c:v>
                </c:pt>
                <c:pt idx="94342">
                  <c:v>47171</c:v>
                </c:pt>
                <c:pt idx="94343">
                  <c:v>47171.5</c:v>
                </c:pt>
                <c:pt idx="94344">
                  <c:v>47172</c:v>
                </c:pt>
                <c:pt idx="94345">
                  <c:v>47172.5</c:v>
                </c:pt>
                <c:pt idx="94346">
                  <c:v>47173</c:v>
                </c:pt>
                <c:pt idx="94347">
                  <c:v>47173.5</c:v>
                </c:pt>
                <c:pt idx="94348">
                  <c:v>47174</c:v>
                </c:pt>
                <c:pt idx="94349">
                  <c:v>47174.5</c:v>
                </c:pt>
                <c:pt idx="94350">
                  <c:v>47175</c:v>
                </c:pt>
                <c:pt idx="94351">
                  <c:v>47175.5</c:v>
                </c:pt>
                <c:pt idx="94352">
                  <c:v>47176</c:v>
                </c:pt>
                <c:pt idx="94353">
                  <c:v>47176.5</c:v>
                </c:pt>
                <c:pt idx="94354">
                  <c:v>47177</c:v>
                </c:pt>
                <c:pt idx="94355">
                  <c:v>47177.5</c:v>
                </c:pt>
                <c:pt idx="94356">
                  <c:v>47178</c:v>
                </c:pt>
                <c:pt idx="94357">
                  <c:v>47178.5</c:v>
                </c:pt>
                <c:pt idx="94358">
                  <c:v>47179</c:v>
                </c:pt>
                <c:pt idx="94359">
                  <c:v>47179.5</c:v>
                </c:pt>
                <c:pt idx="94360">
                  <c:v>47180</c:v>
                </c:pt>
                <c:pt idx="94361">
                  <c:v>47180.5</c:v>
                </c:pt>
                <c:pt idx="94362">
                  <c:v>47181</c:v>
                </c:pt>
                <c:pt idx="94363">
                  <c:v>47181.5</c:v>
                </c:pt>
                <c:pt idx="94364">
                  <c:v>47182</c:v>
                </c:pt>
                <c:pt idx="94365">
                  <c:v>47182.5</c:v>
                </c:pt>
                <c:pt idx="94366">
                  <c:v>47183</c:v>
                </c:pt>
                <c:pt idx="94367">
                  <c:v>47183.5</c:v>
                </c:pt>
                <c:pt idx="94368">
                  <c:v>47184</c:v>
                </c:pt>
                <c:pt idx="94369">
                  <c:v>47184.5</c:v>
                </c:pt>
                <c:pt idx="94370">
                  <c:v>47185</c:v>
                </c:pt>
                <c:pt idx="94371">
                  <c:v>47185.5</c:v>
                </c:pt>
                <c:pt idx="94372">
                  <c:v>47186</c:v>
                </c:pt>
                <c:pt idx="94373">
                  <c:v>47186.5</c:v>
                </c:pt>
                <c:pt idx="94374">
                  <c:v>47187</c:v>
                </c:pt>
                <c:pt idx="94375">
                  <c:v>47187.5</c:v>
                </c:pt>
                <c:pt idx="94376">
                  <c:v>47188</c:v>
                </c:pt>
                <c:pt idx="94377">
                  <c:v>47188.5</c:v>
                </c:pt>
                <c:pt idx="94378">
                  <c:v>47189</c:v>
                </c:pt>
                <c:pt idx="94379">
                  <c:v>47189.5</c:v>
                </c:pt>
                <c:pt idx="94380">
                  <c:v>47190</c:v>
                </c:pt>
                <c:pt idx="94381">
                  <c:v>47190.5</c:v>
                </c:pt>
                <c:pt idx="94382">
                  <c:v>47191</c:v>
                </c:pt>
                <c:pt idx="94383">
                  <c:v>47191.5</c:v>
                </c:pt>
                <c:pt idx="94384">
                  <c:v>47192</c:v>
                </c:pt>
                <c:pt idx="94385">
                  <c:v>47192.5</c:v>
                </c:pt>
                <c:pt idx="94386">
                  <c:v>47193</c:v>
                </c:pt>
                <c:pt idx="94387">
                  <c:v>47193.5</c:v>
                </c:pt>
                <c:pt idx="94388">
                  <c:v>47194</c:v>
                </c:pt>
                <c:pt idx="94389">
                  <c:v>47194.5</c:v>
                </c:pt>
                <c:pt idx="94390">
                  <c:v>47195</c:v>
                </c:pt>
                <c:pt idx="94391">
                  <c:v>47195.5</c:v>
                </c:pt>
                <c:pt idx="94392">
                  <c:v>47196</c:v>
                </c:pt>
                <c:pt idx="94393">
                  <c:v>47196.5</c:v>
                </c:pt>
                <c:pt idx="94394">
                  <c:v>47197</c:v>
                </c:pt>
                <c:pt idx="94395">
                  <c:v>47197.5</c:v>
                </c:pt>
                <c:pt idx="94396">
                  <c:v>47198</c:v>
                </c:pt>
                <c:pt idx="94397">
                  <c:v>47198.5</c:v>
                </c:pt>
                <c:pt idx="94398">
                  <c:v>47199</c:v>
                </c:pt>
                <c:pt idx="94399">
                  <c:v>47199.5</c:v>
                </c:pt>
                <c:pt idx="94400">
                  <c:v>47200</c:v>
                </c:pt>
                <c:pt idx="94401">
                  <c:v>47200.5</c:v>
                </c:pt>
                <c:pt idx="94402">
                  <c:v>47201</c:v>
                </c:pt>
                <c:pt idx="94403">
                  <c:v>47201.5</c:v>
                </c:pt>
                <c:pt idx="94404">
                  <c:v>47202</c:v>
                </c:pt>
                <c:pt idx="94405">
                  <c:v>47202.5</c:v>
                </c:pt>
                <c:pt idx="94406">
                  <c:v>47203</c:v>
                </c:pt>
                <c:pt idx="94407">
                  <c:v>47203.5</c:v>
                </c:pt>
                <c:pt idx="94408">
                  <c:v>47204</c:v>
                </c:pt>
                <c:pt idx="94409">
                  <c:v>47204.5</c:v>
                </c:pt>
                <c:pt idx="94410">
                  <c:v>47205</c:v>
                </c:pt>
                <c:pt idx="94411">
                  <c:v>47205.5</c:v>
                </c:pt>
                <c:pt idx="94412">
                  <c:v>47206</c:v>
                </c:pt>
                <c:pt idx="94413">
                  <c:v>47206.5</c:v>
                </c:pt>
                <c:pt idx="94414">
                  <c:v>47207</c:v>
                </c:pt>
                <c:pt idx="94415">
                  <c:v>47207.5</c:v>
                </c:pt>
                <c:pt idx="94416">
                  <c:v>47208</c:v>
                </c:pt>
                <c:pt idx="94417">
                  <c:v>47208.5</c:v>
                </c:pt>
                <c:pt idx="94418">
                  <c:v>47209</c:v>
                </c:pt>
                <c:pt idx="94419">
                  <c:v>47209.5</c:v>
                </c:pt>
                <c:pt idx="94420">
                  <c:v>47210</c:v>
                </c:pt>
                <c:pt idx="94421">
                  <c:v>47210.5</c:v>
                </c:pt>
                <c:pt idx="94422">
                  <c:v>47211</c:v>
                </c:pt>
                <c:pt idx="94423">
                  <c:v>47211.5</c:v>
                </c:pt>
                <c:pt idx="94424">
                  <c:v>47212</c:v>
                </c:pt>
                <c:pt idx="94425">
                  <c:v>47212.5</c:v>
                </c:pt>
                <c:pt idx="94426">
                  <c:v>47213</c:v>
                </c:pt>
                <c:pt idx="94427">
                  <c:v>47213.5</c:v>
                </c:pt>
                <c:pt idx="94428">
                  <c:v>47214</c:v>
                </c:pt>
                <c:pt idx="94429">
                  <c:v>47214.5</c:v>
                </c:pt>
                <c:pt idx="94430">
                  <c:v>47215</c:v>
                </c:pt>
                <c:pt idx="94431">
                  <c:v>47215.5</c:v>
                </c:pt>
                <c:pt idx="94432">
                  <c:v>47216</c:v>
                </c:pt>
                <c:pt idx="94433">
                  <c:v>47216.5</c:v>
                </c:pt>
                <c:pt idx="94434">
                  <c:v>47217</c:v>
                </c:pt>
                <c:pt idx="94435">
                  <c:v>47217.5</c:v>
                </c:pt>
                <c:pt idx="94436">
                  <c:v>47218</c:v>
                </c:pt>
                <c:pt idx="94437">
                  <c:v>47218.5</c:v>
                </c:pt>
                <c:pt idx="94438">
                  <c:v>47219</c:v>
                </c:pt>
                <c:pt idx="94439">
                  <c:v>47219.5</c:v>
                </c:pt>
                <c:pt idx="94440">
                  <c:v>47220</c:v>
                </c:pt>
                <c:pt idx="94441">
                  <c:v>47220.5</c:v>
                </c:pt>
                <c:pt idx="94442">
                  <c:v>47221</c:v>
                </c:pt>
                <c:pt idx="94443">
                  <c:v>47221.5</c:v>
                </c:pt>
                <c:pt idx="94444">
                  <c:v>47222</c:v>
                </c:pt>
                <c:pt idx="94445">
                  <c:v>47222.5</c:v>
                </c:pt>
                <c:pt idx="94446">
                  <c:v>47223</c:v>
                </c:pt>
                <c:pt idx="94447">
                  <c:v>47223.5</c:v>
                </c:pt>
                <c:pt idx="94448">
                  <c:v>47224</c:v>
                </c:pt>
                <c:pt idx="94449">
                  <c:v>47224.5</c:v>
                </c:pt>
                <c:pt idx="94450">
                  <c:v>47225</c:v>
                </c:pt>
                <c:pt idx="94451">
                  <c:v>47225.5</c:v>
                </c:pt>
                <c:pt idx="94452">
                  <c:v>47226</c:v>
                </c:pt>
                <c:pt idx="94453">
                  <c:v>47226.5</c:v>
                </c:pt>
                <c:pt idx="94454">
                  <c:v>47227</c:v>
                </c:pt>
                <c:pt idx="94455">
                  <c:v>47227.5</c:v>
                </c:pt>
                <c:pt idx="94456">
                  <c:v>47228</c:v>
                </c:pt>
                <c:pt idx="94457">
                  <c:v>47228.5</c:v>
                </c:pt>
                <c:pt idx="94458">
                  <c:v>47229</c:v>
                </c:pt>
                <c:pt idx="94459">
                  <c:v>47229.5</c:v>
                </c:pt>
                <c:pt idx="94460">
                  <c:v>47230</c:v>
                </c:pt>
                <c:pt idx="94461">
                  <c:v>47230.5</c:v>
                </c:pt>
                <c:pt idx="94462">
                  <c:v>47231</c:v>
                </c:pt>
                <c:pt idx="94463">
                  <c:v>47231.5</c:v>
                </c:pt>
                <c:pt idx="94464">
                  <c:v>47232</c:v>
                </c:pt>
                <c:pt idx="94465">
                  <c:v>47232.5</c:v>
                </c:pt>
                <c:pt idx="94466">
                  <c:v>47233</c:v>
                </c:pt>
                <c:pt idx="94467">
                  <c:v>47233.5</c:v>
                </c:pt>
                <c:pt idx="94468">
                  <c:v>47234</c:v>
                </c:pt>
                <c:pt idx="94469">
                  <c:v>47234.5</c:v>
                </c:pt>
                <c:pt idx="94470">
                  <c:v>47235</c:v>
                </c:pt>
                <c:pt idx="94471">
                  <c:v>47235.5</c:v>
                </c:pt>
                <c:pt idx="94472">
                  <c:v>47236</c:v>
                </c:pt>
                <c:pt idx="94473">
                  <c:v>47236.5</c:v>
                </c:pt>
                <c:pt idx="94474">
                  <c:v>47237</c:v>
                </c:pt>
                <c:pt idx="94475">
                  <c:v>47237.5</c:v>
                </c:pt>
                <c:pt idx="94476">
                  <c:v>47238</c:v>
                </c:pt>
                <c:pt idx="94477">
                  <c:v>47238.5</c:v>
                </c:pt>
                <c:pt idx="94478">
                  <c:v>47239</c:v>
                </c:pt>
                <c:pt idx="94479">
                  <c:v>47239.5</c:v>
                </c:pt>
                <c:pt idx="94480">
                  <c:v>47240</c:v>
                </c:pt>
                <c:pt idx="94481">
                  <c:v>47240.5</c:v>
                </c:pt>
                <c:pt idx="94482">
                  <c:v>47241</c:v>
                </c:pt>
                <c:pt idx="94483">
                  <c:v>47241.5</c:v>
                </c:pt>
                <c:pt idx="94484">
                  <c:v>47242</c:v>
                </c:pt>
                <c:pt idx="94485">
                  <c:v>47242.5</c:v>
                </c:pt>
                <c:pt idx="94486">
                  <c:v>47243</c:v>
                </c:pt>
                <c:pt idx="94487">
                  <c:v>47243.5</c:v>
                </c:pt>
                <c:pt idx="94488">
                  <c:v>47244</c:v>
                </c:pt>
                <c:pt idx="94489">
                  <c:v>47244.5</c:v>
                </c:pt>
                <c:pt idx="94490">
                  <c:v>47245</c:v>
                </c:pt>
                <c:pt idx="94491">
                  <c:v>47245.5</c:v>
                </c:pt>
                <c:pt idx="94492">
                  <c:v>47246</c:v>
                </c:pt>
                <c:pt idx="94493">
                  <c:v>47246.5</c:v>
                </c:pt>
                <c:pt idx="94494">
                  <c:v>47247</c:v>
                </c:pt>
                <c:pt idx="94495">
                  <c:v>47247.5</c:v>
                </c:pt>
                <c:pt idx="94496">
                  <c:v>47248</c:v>
                </c:pt>
                <c:pt idx="94497">
                  <c:v>47248.5</c:v>
                </c:pt>
                <c:pt idx="94498">
                  <c:v>47249</c:v>
                </c:pt>
                <c:pt idx="94499">
                  <c:v>47249.5</c:v>
                </c:pt>
                <c:pt idx="94500">
                  <c:v>47250</c:v>
                </c:pt>
                <c:pt idx="94501">
                  <c:v>47250.5</c:v>
                </c:pt>
                <c:pt idx="94502">
                  <c:v>47251</c:v>
                </c:pt>
                <c:pt idx="94503">
                  <c:v>47251.5</c:v>
                </c:pt>
                <c:pt idx="94504">
                  <c:v>47252</c:v>
                </c:pt>
                <c:pt idx="94505">
                  <c:v>47252.5</c:v>
                </c:pt>
                <c:pt idx="94506">
                  <c:v>47253</c:v>
                </c:pt>
                <c:pt idx="94507">
                  <c:v>47253.5</c:v>
                </c:pt>
                <c:pt idx="94508">
                  <c:v>47254</c:v>
                </c:pt>
                <c:pt idx="94509">
                  <c:v>47254.5</c:v>
                </c:pt>
                <c:pt idx="94510">
                  <c:v>47255</c:v>
                </c:pt>
                <c:pt idx="94511">
                  <c:v>47255.5</c:v>
                </c:pt>
                <c:pt idx="94512">
                  <c:v>47256</c:v>
                </c:pt>
                <c:pt idx="94513">
                  <c:v>47256.5</c:v>
                </c:pt>
                <c:pt idx="94514">
                  <c:v>47257</c:v>
                </c:pt>
                <c:pt idx="94515">
                  <c:v>47257.5</c:v>
                </c:pt>
                <c:pt idx="94516">
                  <c:v>47258</c:v>
                </c:pt>
                <c:pt idx="94517">
                  <c:v>47258.5</c:v>
                </c:pt>
                <c:pt idx="94518">
                  <c:v>47259</c:v>
                </c:pt>
                <c:pt idx="94519">
                  <c:v>47259.5</c:v>
                </c:pt>
                <c:pt idx="94520">
                  <c:v>47260</c:v>
                </c:pt>
                <c:pt idx="94521">
                  <c:v>47260.5</c:v>
                </c:pt>
                <c:pt idx="94522">
                  <c:v>47261</c:v>
                </c:pt>
                <c:pt idx="94523">
                  <c:v>47261.5</c:v>
                </c:pt>
                <c:pt idx="94524">
                  <c:v>47262</c:v>
                </c:pt>
                <c:pt idx="94525">
                  <c:v>47262.5</c:v>
                </c:pt>
                <c:pt idx="94526">
                  <c:v>47263</c:v>
                </c:pt>
                <c:pt idx="94527">
                  <c:v>47263.5</c:v>
                </c:pt>
                <c:pt idx="94528">
                  <c:v>47264</c:v>
                </c:pt>
                <c:pt idx="94529">
                  <c:v>47264.5</c:v>
                </c:pt>
                <c:pt idx="94530">
                  <c:v>47265</c:v>
                </c:pt>
                <c:pt idx="94531">
                  <c:v>47265.5</c:v>
                </c:pt>
                <c:pt idx="94532">
                  <c:v>47266</c:v>
                </c:pt>
                <c:pt idx="94533">
                  <c:v>47266.5</c:v>
                </c:pt>
                <c:pt idx="94534">
                  <c:v>47267</c:v>
                </c:pt>
                <c:pt idx="94535">
                  <c:v>47267.5</c:v>
                </c:pt>
                <c:pt idx="94536">
                  <c:v>47268</c:v>
                </c:pt>
                <c:pt idx="94537">
                  <c:v>47268.5</c:v>
                </c:pt>
                <c:pt idx="94538">
                  <c:v>47269</c:v>
                </c:pt>
                <c:pt idx="94539">
                  <c:v>47269.5</c:v>
                </c:pt>
                <c:pt idx="94540">
                  <c:v>47270</c:v>
                </c:pt>
                <c:pt idx="94541">
                  <c:v>47270.5</c:v>
                </c:pt>
                <c:pt idx="94542">
                  <c:v>47271</c:v>
                </c:pt>
                <c:pt idx="94543">
                  <c:v>47271.5</c:v>
                </c:pt>
                <c:pt idx="94544">
                  <c:v>47272</c:v>
                </c:pt>
                <c:pt idx="94545">
                  <c:v>47272.5</c:v>
                </c:pt>
                <c:pt idx="94546">
                  <c:v>47273</c:v>
                </c:pt>
                <c:pt idx="94547">
                  <c:v>47273.5</c:v>
                </c:pt>
                <c:pt idx="94548">
                  <c:v>47274</c:v>
                </c:pt>
                <c:pt idx="94549">
                  <c:v>47274.5</c:v>
                </c:pt>
                <c:pt idx="94550">
                  <c:v>47275</c:v>
                </c:pt>
                <c:pt idx="94551">
                  <c:v>47275.5</c:v>
                </c:pt>
                <c:pt idx="94552">
                  <c:v>47276</c:v>
                </c:pt>
                <c:pt idx="94553">
                  <c:v>47276.5</c:v>
                </c:pt>
                <c:pt idx="94554">
                  <c:v>47277</c:v>
                </c:pt>
                <c:pt idx="94555">
                  <c:v>47277.5</c:v>
                </c:pt>
                <c:pt idx="94556">
                  <c:v>47278</c:v>
                </c:pt>
                <c:pt idx="94557">
                  <c:v>47278.5</c:v>
                </c:pt>
                <c:pt idx="94558">
                  <c:v>47279</c:v>
                </c:pt>
                <c:pt idx="94559">
                  <c:v>47279.5</c:v>
                </c:pt>
                <c:pt idx="94560">
                  <c:v>47280</c:v>
                </c:pt>
                <c:pt idx="94561">
                  <c:v>47280.5</c:v>
                </c:pt>
                <c:pt idx="94562">
                  <c:v>47281</c:v>
                </c:pt>
                <c:pt idx="94563">
                  <c:v>47281.5</c:v>
                </c:pt>
                <c:pt idx="94564">
                  <c:v>47282</c:v>
                </c:pt>
                <c:pt idx="94565">
                  <c:v>47282.5</c:v>
                </c:pt>
                <c:pt idx="94566">
                  <c:v>47283</c:v>
                </c:pt>
                <c:pt idx="94567">
                  <c:v>47283.5</c:v>
                </c:pt>
                <c:pt idx="94568">
                  <c:v>47284</c:v>
                </c:pt>
                <c:pt idx="94569">
                  <c:v>47284.5</c:v>
                </c:pt>
                <c:pt idx="94570">
                  <c:v>47285</c:v>
                </c:pt>
                <c:pt idx="94571">
                  <c:v>47285.5</c:v>
                </c:pt>
                <c:pt idx="94572">
                  <c:v>47286</c:v>
                </c:pt>
                <c:pt idx="94573">
                  <c:v>47286.5</c:v>
                </c:pt>
                <c:pt idx="94574">
                  <c:v>47287</c:v>
                </c:pt>
                <c:pt idx="94575">
                  <c:v>47287.5</c:v>
                </c:pt>
                <c:pt idx="94576">
                  <c:v>47288</c:v>
                </c:pt>
                <c:pt idx="94577">
                  <c:v>47288.5</c:v>
                </c:pt>
                <c:pt idx="94578">
                  <c:v>47289</c:v>
                </c:pt>
                <c:pt idx="94579">
                  <c:v>47289.5</c:v>
                </c:pt>
                <c:pt idx="94580">
                  <c:v>47290</c:v>
                </c:pt>
                <c:pt idx="94581">
                  <c:v>47290.5</c:v>
                </c:pt>
                <c:pt idx="94582">
                  <c:v>47291</c:v>
                </c:pt>
                <c:pt idx="94583">
                  <c:v>47291.5</c:v>
                </c:pt>
                <c:pt idx="94584">
                  <c:v>47292</c:v>
                </c:pt>
                <c:pt idx="94585">
                  <c:v>47292.5</c:v>
                </c:pt>
                <c:pt idx="94586">
                  <c:v>47293</c:v>
                </c:pt>
                <c:pt idx="94587">
                  <c:v>47293.5</c:v>
                </c:pt>
                <c:pt idx="94588">
                  <c:v>47294</c:v>
                </c:pt>
                <c:pt idx="94589">
                  <c:v>47294.5</c:v>
                </c:pt>
                <c:pt idx="94590">
                  <c:v>47295</c:v>
                </c:pt>
                <c:pt idx="94591">
                  <c:v>47295.5</c:v>
                </c:pt>
                <c:pt idx="94592">
                  <c:v>47296</c:v>
                </c:pt>
                <c:pt idx="94593">
                  <c:v>47296.5</c:v>
                </c:pt>
                <c:pt idx="94594">
                  <c:v>47297</c:v>
                </c:pt>
                <c:pt idx="94595">
                  <c:v>47297.5</c:v>
                </c:pt>
                <c:pt idx="94596">
                  <c:v>47298</c:v>
                </c:pt>
                <c:pt idx="94597">
                  <c:v>47298.5</c:v>
                </c:pt>
                <c:pt idx="94598">
                  <c:v>47299</c:v>
                </c:pt>
                <c:pt idx="94599">
                  <c:v>47299.5</c:v>
                </c:pt>
                <c:pt idx="94600">
                  <c:v>47300</c:v>
                </c:pt>
                <c:pt idx="94601">
                  <c:v>47300.5</c:v>
                </c:pt>
                <c:pt idx="94602">
                  <c:v>47301</c:v>
                </c:pt>
                <c:pt idx="94603">
                  <c:v>47301.5</c:v>
                </c:pt>
                <c:pt idx="94604">
                  <c:v>47302</c:v>
                </c:pt>
                <c:pt idx="94605">
                  <c:v>47302.5</c:v>
                </c:pt>
                <c:pt idx="94606">
                  <c:v>47303</c:v>
                </c:pt>
                <c:pt idx="94607">
                  <c:v>47303.5</c:v>
                </c:pt>
                <c:pt idx="94608">
                  <c:v>47304</c:v>
                </c:pt>
                <c:pt idx="94609">
                  <c:v>47304.5</c:v>
                </c:pt>
                <c:pt idx="94610">
                  <c:v>47305</c:v>
                </c:pt>
                <c:pt idx="94611">
                  <c:v>47305.5</c:v>
                </c:pt>
                <c:pt idx="94612">
                  <c:v>47306</c:v>
                </c:pt>
                <c:pt idx="94613">
                  <c:v>47306.5</c:v>
                </c:pt>
                <c:pt idx="94614">
                  <c:v>47307</c:v>
                </c:pt>
                <c:pt idx="94615">
                  <c:v>47307.5</c:v>
                </c:pt>
                <c:pt idx="94616">
                  <c:v>47308</c:v>
                </c:pt>
                <c:pt idx="94617">
                  <c:v>47308.5</c:v>
                </c:pt>
                <c:pt idx="94618">
                  <c:v>47309</c:v>
                </c:pt>
                <c:pt idx="94619">
                  <c:v>47309.5</c:v>
                </c:pt>
                <c:pt idx="94620">
                  <c:v>47310</c:v>
                </c:pt>
                <c:pt idx="94621">
                  <c:v>47310.5</c:v>
                </c:pt>
                <c:pt idx="94622">
                  <c:v>47311</c:v>
                </c:pt>
                <c:pt idx="94623">
                  <c:v>47311.5</c:v>
                </c:pt>
                <c:pt idx="94624">
                  <c:v>47312</c:v>
                </c:pt>
                <c:pt idx="94625">
                  <c:v>47312.5</c:v>
                </c:pt>
                <c:pt idx="94626">
                  <c:v>47313</c:v>
                </c:pt>
                <c:pt idx="94627">
                  <c:v>47313.5</c:v>
                </c:pt>
                <c:pt idx="94628">
                  <c:v>47314</c:v>
                </c:pt>
                <c:pt idx="94629">
                  <c:v>47314.5</c:v>
                </c:pt>
                <c:pt idx="94630">
                  <c:v>47315</c:v>
                </c:pt>
                <c:pt idx="94631">
                  <c:v>47315.5</c:v>
                </c:pt>
                <c:pt idx="94632">
                  <c:v>47316</c:v>
                </c:pt>
                <c:pt idx="94633">
                  <c:v>47316.5</c:v>
                </c:pt>
                <c:pt idx="94634">
                  <c:v>47317</c:v>
                </c:pt>
                <c:pt idx="94635">
                  <c:v>47317.5</c:v>
                </c:pt>
                <c:pt idx="94636">
                  <c:v>47318</c:v>
                </c:pt>
                <c:pt idx="94637">
                  <c:v>47318.5</c:v>
                </c:pt>
                <c:pt idx="94638">
                  <c:v>47319</c:v>
                </c:pt>
                <c:pt idx="94639">
                  <c:v>47319.5</c:v>
                </c:pt>
                <c:pt idx="94640">
                  <c:v>47320</c:v>
                </c:pt>
                <c:pt idx="94641">
                  <c:v>47320.5</c:v>
                </c:pt>
                <c:pt idx="94642">
                  <c:v>47321</c:v>
                </c:pt>
                <c:pt idx="94643">
                  <c:v>47321.5</c:v>
                </c:pt>
                <c:pt idx="94644">
                  <c:v>47322</c:v>
                </c:pt>
                <c:pt idx="94645">
                  <c:v>47322.5</c:v>
                </c:pt>
                <c:pt idx="94646">
                  <c:v>47323</c:v>
                </c:pt>
                <c:pt idx="94647">
                  <c:v>47323.5</c:v>
                </c:pt>
                <c:pt idx="94648">
                  <c:v>47324</c:v>
                </c:pt>
                <c:pt idx="94649">
                  <c:v>47324.5</c:v>
                </c:pt>
                <c:pt idx="94650">
                  <c:v>47325</c:v>
                </c:pt>
                <c:pt idx="94651">
                  <c:v>47325.5</c:v>
                </c:pt>
                <c:pt idx="94652">
                  <c:v>47326</c:v>
                </c:pt>
                <c:pt idx="94653">
                  <c:v>47326.5</c:v>
                </c:pt>
                <c:pt idx="94654">
                  <c:v>47327</c:v>
                </c:pt>
                <c:pt idx="94655">
                  <c:v>47327.5</c:v>
                </c:pt>
                <c:pt idx="94656">
                  <c:v>47328</c:v>
                </c:pt>
                <c:pt idx="94657">
                  <c:v>47328.5</c:v>
                </c:pt>
                <c:pt idx="94658">
                  <c:v>47329</c:v>
                </c:pt>
                <c:pt idx="94659">
                  <c:v>47329.5</c:v>
                </c:pt>
                <c:pt idx="94660">
                  <c:v>47330</c:v>
                </c:pt>
                <c:pt idx="94661">
                  <c:v>47330.5</c:v>
                </c:pt>
                <c:pt idx="94662">
                  <c:v>47331</c:v>
                </c:pt>
                <c:pt idx="94663">
                  <c:v>47331.5</c:v>
                </c:pt>
                <c:pt idx="94664">
                  <c:v>47332</c:v>
                </c:pt>
                <c:pt idx="94665">
                  <c:v>47332.5</c:v>
                </c:pt>
                <c:pt idx="94666">
                  <c:v>47333</c:v>
                </c:pt>
                <c:pt idx="94667">
                  <c:v>47333.5</c:v>
                </c:pt>
                <c:pt idx="94668">
                  <c:v>47334</c:v>
                </c:pt>
                <c:pt idx="94669">
                  <c:v>47334.5</c:v>
                </c:pt>
                <c:pt idx="94670">
                  <c:v>47335</c:v>
                </c:pt>
                <c:pt idx="94671">
                  <c:v>47335.5</c:v>
                </c:pt>
                <c:pt idx="94672">
                  <c:v>47336</c:v>
                </c:pt>
                <c:pt idx="94673">
                  <c:v>47336.5</c:v>
                </c:pt>
                <c:pt idx="94674">
                  <c:v>47337</c:v>
                </c:pt>
                <c:pt idx="94675">
                  <c:v>47337.5</c:v>
                </c:pt>
                <c:pt idx="94676">
                  <c:v>47338</c:v>
                </c:pt>
                <c:pt idx="94677">
                  <c:v>47338.5</c:v>
                </c:pt>
                <c:pt idx="94678">
                  <c:v>47339</c:v>
                </c:pt>
                <c:pt idx="94679">
                  <c:v>47339.5</c:v>
                </c:pt>
                <c:pt idx="94680">
                  <c:v>47340</c:v>
                </c:pt>
                <c:pt idx="94681">
                  <c:v>47340.5</c:v>
                </c:pt>
                <c:pt idx="94682">
                  <c:v>47341</c:v>
                </c:pt>
                <c:pt idx="94683">
                  <c:v>47341.5</c:v>
                </c:pt>
                <c:pt idx="94684">
                  <c:v>47342</c:v>
                </c:pt>
                <c:pt idx="94685">
                  <c:v>47342.5</c:v>
                </c:pt>
                <c:pt idx="94686">
                  <c:v>47343</c:v>
                </c:pt>
                <c:pt idx="94687">
                  <c:v>47343.5</c:v>
                </c:pt>
                <c:pt idx="94688">
                  <c:v>47344</c:v>
                </c:pt>
                <c:pt idx="94689">
                  <c:v>47344.5</c:v>
                </c:pt>
                <c:pt idx="94690">
                  <c:v>47345</c:v>
                </c:pt>
                <c:pt idx="94691">
                  <c:v>47345.5</c:v>
                </c:pt>
                <c:pt idx="94692">
                  <c:v>47346</c:v>
                </c:pt>
                <c:pt idx="94693">
                  <c:v>47346.5</c:v>
                </c:pt>
                <c:pt idx="94694">
                  <c:v>47347</c:v>
                </c:pt>
                <c:pt idx="94695">
                  <c:v>47347.5</c:v>
                </c:pt>
                <c:pt idx="94696">
                  <c:v>47348</c:v>
                </c:pt>
                <c:pt idx="94697">
                  <c:v>47348.5</c:v>
                </c:pt>
                <c:pt idx="94698">
                  <c:v>47349</c:v>
                </c:pt>
                <c:pt idx="94699">
                  <c:v>47349.5</c:v>
                </c:pt>
                <c:pt idx="94700">
                  <c:v>47350</c:v>
                </c:pt>
                <c:pt idx="94701">
                  <c:v>47350.5</c:v>
                </c:pt>
                <c:pt idx="94702">
                  <c:v>47351</c:v>
                </c:pt>
                <c:pt idx="94703">
                  <c:v>47351.5</c:v>
                </c:pt>
                <c:pt idx="94704">
                  <c:v>47352</c:v>
                </c:pt>
                <c:pt idx="94705">
                  <c:v>47352.5</c:v>
                </c:pt>
                <c:pt idx="94706">
                  <c:v>47353</c:v>
                </c:pt>
                <c:pt idx="94707">
                  <c:v>47353.5</c:v>
                </c:pt>
                <c:pt idx="94708">
                  <c:v>47354</c:v>
                </c:pt>
                <c:pt idx="94709">
                  <c:v>47354.5</c:v>
                </c:pt>
                <c:pt idx="94710">
                  <c:v>47355</c:v>
                </c:pt>
                <c:pt idx="94711">
                  <c:v>47355.5</c:v>
                </c:pt>
                <c:pt idx="94712">
                  <c:v>47356</c:v>
                </c:pt>
                <c:pt idx="94713">
                  <c:v>47356.5</c:v>
                </c:pt>
                <c:pt idx="94714">
                  <c:v>47357</c:v>
                </c:pt>
                <c:pt idx="94715">
                  <c:v>47357.5</c:v>
                </c:pt>
                <c:pt idx="94716">
                  <c:v>47358</c:v>
                </c:pt>
                <c:pt idx="94717">
                  <c:v>47358.5</c:v>
                </c:pt>
                <c:pt idx="94718">
                  <c:v>47359</c:v>
                </c:pt>
                <c:pt idx="94719">
                  <c:v>47359.5</c:v>
                </c:pt>
                <c:pt idx="94720">
                  <c:v>47360</c:v>
                </c:pt>
                <c:pt idx="94721">
                  <c:v>47360.5</c:v>
                </c:pt>
                <c:pt idx="94722">
                  <c:v>47361</c:v>
                </c:pt>
                <c:pt idx="94723">
                  <c:v>47361.5</c:v>
                </c:pt>
                <c:pt idx="94724">
                  <c:v>47362</c:v>
                </c:pt>
                <c:pt idx="94725">
                  <c:v>47362.5</c:v>
                </c:pt>
                <c:pt idx="94726">
                  <c:v>47363</c:v>
                </c:pt>
                <c:pt idx="94727">
                  <c:v>47363.5</c:v>
                </c:pt>
                <c:pt idx="94728">
                  <c:v>47364</c:v>
                </c:pt>
                <c:pt idx="94729">
                  <c:v>47364.5</c:v>
                </c:pt>
                <c:pt idx="94730">
                  <c:v>47365</c:v>
                </c:pt>
                <c:pt idx="94731">
                  <c:v>47365.5</c:v>
                </c:pt>
                <c:pt idx="94732">
                  <c:v>47366</c:v>
                </c:pt>
                <c:pt idx="94733">
                  <c:v>47366.5</c:v>
                </c:pt>
                <c:pt idx="94734">
                  <c:v>47367</c:v>
                </c:pt>
                <c:pt idx="94735">
                  <c:v>47367.5</c:v>
                </c:pt>
                <c:pt idx="94736">
                  <c:v>47368</c:v>
                </c:pt>
                <c:pt idx="94737">
                  <c:v>47368.5</c:v>
                </c:pt>
                <c:pt idx="94738">
                  <c:v>47369</c:v>
                </c:pt>
                <c:pt idx="94739">
                  <c:v>47369.5</c:v>
                </c:pt>
                <c:pt idx="94740">
                  <c:v>47370</c:v>
                </c:pt>
                <c:pt idx="94741">
                  <c:v>47370.5</c:v>
                </c:pt>
                <c:pt idx="94742">
                  <c:v>47371</c:v>
                </c:pt>
                <c:pt idx="94743">
                  <c:v>47371.5</c:v>
                </c:pt>
                <c:pt idx="94744">
                  <c:v>47372</c:v>
                </c:pt>
                <c:pt idx="94745">
                  <c:v>47372.5</c:v>
                </c:pt>
                <c:pt idx="94746">
                  <c:v>47373</c:v>
                </c:pt>
                <c:pt idx="94747">
                  <c:v>47373.5</c:v>
                </c:pt>
                <c:pt idx="94748">
                  <c:v>47374</c:v>
                </c:pt>
                <c:pt idx="94749">
                  <c:v>47374.5</c:v>
                </c:pt>
                <c:pt idx="94750">
                  <c:v>47375</c:v>
                </c:pt>
                <c:pt idx="94751">
                  <c:v>47375.5</c:v>
                </c:pt>
                <c:pt idx="94752">
                  <c:v>47376</c:v>
                </c:pt>
                <c:pt idx="94753">
                  <c:v>47376.5</c:v>
                </c:pt>
                <c:pt idx="94754">
                  <c:v>47377</c:v>
                </c:pt>
                <c:pt idx="94755">
                  <c:v>47377.5</c:v>
                </c:pt>
                <c:pt idx="94756">
                  <c:v>47378</c:v>
                </c:pt>
                <c:pt idx="94757">
                  <c:v>47378.5</c:v>
                </c:pt>
                <c:pt idx="94758">
                  <c:v>47379</c:v>
                </c:pt>
                <c:pt idx="94759">
                  <c:v>47379.5</c:v>
                </c:pt>
                <c:pt idx="94760">
                  <c:v>47380</c:v>
                </c:pt>
                <c:pt idx="94761">
                  <c:v>47380.5</c:v>
                </c:pt>
                <c:pt idx="94762">
                  <c:v>47381</c:v>
                </c:pt>
                <c:pt idx="94763">
                  <c:v>47381.5</c:v>
                </c:pt>
                <c:pt idx="94764">
                  <c:v>47382</c:v>
                </c:pt>
                <c:pt idx="94765">
                  <c:v>47382.5</c:v>
                </c:pt>
                <c:pt idx="94766">
                  <c:v>47383</c:v>
                </c:pt>
                <c:pt idx="94767">
                  <c:v>47383.5</c:v>
                </c:pt>
                <c:pt idx="94768">
                  <c:v>47384</c:v>
                </c:pt>
                <c:pt idx="94769">
                  <c:v>47384.5</c:v>
                </c:pt>
                <c:pt idx="94770">
                  <c:v>47385</c:v>
                </c:pt>
                <c:pt idx="94771">
                  <c:v>47385.5</c:v>
                </c:pt>
                <c:pt idx="94772">
                  <c:v>47386</c:v>
                </c:pt>
                <c:pt idx="94773">
                  <c:v>47386.5</c:v>
                </c:pt>
                <c:pt idx="94774">
                  <c:v>47387</c:v>
                </c:pt>
                <c:pt idx="94775">
                  <c:v>47387.5</c:v>
                </c:pt>
                <c:pt idx="94776">
                  <c:v>47388</c:v>
                </c:pt>
                <c:pt idx="94777">
                  <c:v>47388.5</c:v>
                </c:pt>
                <c:pt idx="94778">
                  <c:v>47389</c:v>
                </c:pt>
                <c:pt idx="94779">
                  <c:v>47389.5</c:v>
                </c:pt>
                <c:pt idx="94780">
                  <c:v>47390</c:v>
                </c:pt>
                <c:pt idx="94781">
                  <c:v>47390.5</c:v>
                </c:pt>
                <c:pt idx="94782">
                  <c:v>47391</c:v>
                </c:pt>
                <c:pt idx="94783">
                  <c:v>47391.5</c:v>
                </c:pt>
                <c:pt idx="94784">
                  <c:v>47392</c:v>
                </c:pt>
                <c:pt idx="94785">
                  <c:v>47392.5</c:v>
                </c:pt>
                <c:pt idx="94786">
                  <c:v>47393</c:v>
                </c:pt>
                <c:pt idx="94787">
                  <c:v>47393.5</c:v>
                </c:pt>
                <c:pt idx="94788">
                  <c:v>47394</c:v>
                </c:pt>
                <c:pt idx="94789">
                  <c:v>47394.5</c:v>
                </c:pt>
                <c:pt idx="94790">
                  <c:v>47395</c:v>
                </c:pt>
                <c:pt idx="94791">
                  <c:v>47395.5</c:v>
                </c:pt>
                <c:pt idx="94792">
                  <c:v>47396</c:v>
                </c:pt>
                <c:pt idx="94793">
                  <c:v>47396.5</c:v>
                </c:pt>
                <c:pt idx="94794">
                  <c:v>47397</c:v>
                </c:pt>
                <c:pt idx="94795">
                  <c:v>47397.5</c:v>
                </c:pt>
                <c:pt idx="94796">
                  <c:v>47398</c:v>
                </c:pt>
                <c:pt idx="94797">
                  <c:v>47398.5</c:v>
                </c:pt>
                <c:pt idx="94798">
                  <c:v>47399</c:v>
                </c:pt>
                <c:pt idx="94799">
                  <c:v>47399.5</c:v>
                </c:pt>
                <c:pt idx="94800">
                  <c:v>47400</c:v>
                </c:pt>
                <c:pt idx="94801">
                  <c:v>47400.5</c:v>
                </c:pt>
                <c:pt idx="94802">
                  <c:v>47401</c:v>
                </c:pt>
                <c:pt idx="94803">
                  <c:v>47401.5</c:v>
                </c:pt>
                <c:pt idx="94804">
                  <c:v>47402</c:v>
                </c:pt>
                <c:pt idx="94805">
                  <c:v>47402.5</c:v>
                </c:pt>
                <c:pt idx="94806">
                  <c:v>47403</c:v>
                </c:pt>
                <c:pt idx="94807">
                  <c:v>47403.5</c:v>
                </c:pt>
                <c:pt idx="94808">
                  <c:v>47404</c:v>
                </c:pt>
                <c:pt idx="94809">
                  <c:v>47404.5</c:v>
                </c:pt>
                <c:pt idx="94810">
                  <c:v>47405</c:v>
                </c:pt>
                <c:pt idx="94811">
                  <c:v>47405.5</c:v>
                </c:pt>
                <c:pt idx="94812">
                  <c:v>47406</c:v>
                </c:pt>
                <c:pt idx="94813">
                  <c:v>47406.5</c:v>
                </c:pt>
                <c:pt idx="94814">
                  <c:v>47407</c:v>
                </c:pt>
                <c:pt idx="94815">
                  <c:v>47407.5</c:v>
                </c:pt>
                <c:pt idx="94816">
                  <c:v>47408</c:v>
                </c:pt>
                <c:pt idx="94817">
                  <c:v>47408.5</c:v>
                </c:pt>
                <c:pt idx="94818">
                  <c:v>47409</c:v>
                </c:pt>
                <c:pt idx="94819">
                  <c:v>47409.5</c:v>
                </c:pt>
                <c:pt idx="94820">
                  <c:v>47410</c:v>
                </c:pt>
                <c:pt idx="94821">
                  <c:v>47410.5</c:v>
                </c:pt>
                <c:pt idx="94822">
                  <c:v>47411</c:v>
                </c:pt>
                <c:pt idx="94823">
                  <c:v>47411.5</c:v>
                </c:pt>
                <c:pt idx="94824">
                  <c:v>47412</c:v>
                </c:pt>
                <c:pt idx="94825">
                  <c:v>47412.5</c:v>
                </c:pt>
                <c:pt idx="94826">
                  <c:v>47413</c:v>
                </c:pt>
                <c:pt idx="94827">
                  <c:v>47413.5</c:v>
                </c:pt>
                <c:pt idx="94828">
                  <c:v>47414</c:v>
                </c:pt>
                <c:pt idx="94829">
                  <c:v>47414.5</c:v>
                </c:pt>
                <c:pt idx="94830">
                  <c:v>47415</c:v>
                </c:pt>
                <c:pt idx="94831">
                  <c:v>47415.5</c:v>
                </c:pt>
                <c:pt idx="94832">
                  <c:v>47416</c:v>
                </c:pt>
                <c:pt idx="94833">
                  <c:v>47416.5</c:v>
                </c:pt>
                <c:pt idx="94834">
                  <c:v>47417</c:v>
                </c:pt>
                <c:pt idx="94835">
                  <c:v>47417.5</c:v>
                </c:pt>
                <c:pt idx="94836">
                  <c:v>47418</c:v>
                </c:pt>
                <c:pt idx="94837">
                  <c:v>47418.5</c:v>
                </c:pt>
                <c:pt idx="94838">
                  <c:v>47419</c:v>
                </c:pt>
                <c:pt idx="94839">
                  <c:v>47419.5</c:v>
                </c:pt>
                <c:pt idx="94840">
                  <c:v>47420</c:v>
                </c:pt>
                <c:pt idx="94841">
                  <c:v>47420.5</c:v>
                </c:pt>
                <c:pt idx="94842">
                  <c:v>47421</c:v>
                </c:pt>
                <c:pt idx="94843">
                  <c:v>47421.5</c:v>
                </c:pt>
                <c:pt idx="94844">
                  <c:v>47422</c:v>
                </c:pt>
                <c:pt idx="94845">
                  <c:v>47422.5</c:v>
                </c:pt>
                <c:pt idx="94846">
                  <c:v>47423</c:v>
                </c:pt>
                <c:pt idx="94847">
                  <c:v>47423.5</c:v>
                </c:pt>
                <c:pt idx="94848">
                  <c:v>47424</c:v>
                </c:pt>
                <c:pt idx="94849">
                  <c:v>47424.5</c:v>
                </c:pt>
                <c:pt idx="94850">
                  <c:v>47425</c:v>
                </c:pt>
                <c:pt idx="94851">
                  <c:v>47425.5</c:v>
                </c:pt>
                <c:pt idx="94852">
                  <c:v>47426</c:v>
                </c:pt>
                <c:pt idx="94853">
                  <c:v>47426.5</c:v>
                </c:pt>
                <c:pt idx="94854">
                  <c:v>47427</c:v>
                </c:pt>
                <c:pt idx="94855">
                  <c:v>47427.5</c:v>
                </c:pt>
                <c:pt idx="94856">
                  <c:v>47428</c:v>
                </c:pt>
                <c:pt idx="94857">
                  <c:v>47428.5</c:v>
                </c:pt>
                <c:pt idx="94858">
                  <c:v>47429</c:v>
                </c:pt>
                <c:pt idx="94859">
                  <c:v>47429.5</c:v>
                </c:pt>
                <c:pt idx="94860">
                  <c:v>47430</c:v>
                </c:pt>
                <c:pt idx="94861">
                  <c:v>47430.5</c:v>
                </c:pt>
                <c:pt idx="94862">
                  <c:v>47431</c:v>
                </c:pt>
                <c:pt idx="94863">
                  <c:v>47431.5</c:v>
                </c:pt>
                <c:pt idx="94864">
                  <c:v>47432</c:v>
                </c:pt>
                <c:pt idx="94865">
                  <c:v>47432.5</c:v>
                </c:pt>
                <c:pt idx="94866">
                  <c:v>47433</c:v>
                </c:pt>
                <c:pt idx="94867">
                  <c:v>47433.5</c:v>
                </c:pt>
                <c:pt idx="94868">
                  <c:v>47434</c:v>
                </c:pt>
                <c:pt idx="94869">
                  <c:v>47434.5</c:v>
                </c:pt>
                <c:pt idx="94870">
                  <c:v>47435</c:v>
                </c:pt>
                <c:pt idx="94871">
                  <c:v>47435.5</c:v>
                </c:pt>
                <c:pt idx="94872">
                  <c:v>47436</c:v>
                </c:pt>
                <c:pt idx="94873">
                  <c:v>47436.5</c:v>
                </c:pt>
                <c:pt idx="94874">
                  <c:v>47437</c:v>
                </c:pt>
                <c:pt idx="94875">
                  <c:v>47437.5</c:v>
                </c:pt>
                <c:pt idx="94876">
                  <c:v>47438</c:v>
                </c:pt>
                <c:pt idx="94877">
                  <c:v>47438.5</c:v>
                </c:pt>
                <c:pt idx="94878">
                  <c:v>47439</c:v>
                </c:pt>
                <c:pt idx="94879">
                  <c:v>47439.5</c:v>
                </c:pt>
                <c:pt idx="94880">
                  <c:v>47440</c:v>
                </c:pt>
                <c:pt idx="94881">
                  <c:v>47440.5</c:v>
                </c:pt>
                <c:pt idx="94882">
                  <c:v>47441</c:v>
                </c:pt>
                <c:pt idx="94883">
                  <c:v>47441.5</c:v>
                </c:pt>
                <c:pt idx="94884">
                  <c:v>47442</c:v>
                </c:pt>
                <c:pt idx="94885">
                  <c:v>47442.5</c:v>
                </c:pt>
                <c:pt idx="94886">
                  <c:v>47443</c:v>
                </c:pt>
                <c:pt idx="94887">
                  <c:v>47443.5</c:v>
                </c:pt>
                <c:pt idx="94888">
                  <c:v>47444</c:v>
                </c:pt>
                <c:pt idx="94889">
                  <c:v>47444.5</c:v>
                </c:pt>
                <c:pt idx="94890">
                  <c:v>47445</c:v>
                </c:pt>
                <c:pt idx="94891">
                  <c:v>47445.5</c:v>
                </c:pt>
                <c:pt idx="94892">
                  <c:v>47446</c:v>
                </c:pt>
                <c:pt idx="94893">
                  <c:v>47446.5</c:v>
                </c:pt>
                <c:pt idx="94894">
                  <c:v>47447</c:v>
                </c:pt>
                <c:pt idx="94895">
                  <c:v>47447.5</c:v>
                </c:pt>
                <c:pt idx="94896">
                  <c:v>47448</c:v>
                </c:pt>
                <c:pt idx="94897">
                  <c:v>47448.5</c:v>
                </c:pt>
                <c:pt idx="94898">
                  <c:v>47449</c:v>
                </c:pt>
                <c:pt idx="94899">
                  <c:v>47449.5</c:v>
                </c:pt>
                <c:pt idx="94900">
                  <c:v>47450</c:v>
                </c:pt>
                <c:pt idx="94901">
                  <c:v>47450.5</c:v>
                </c:pt>
                <c:pt idx="94902">
                  <c:v>47451</c:v>
                </c:pt>
                <c:pt idx="94903">
                  <c:v>47451.5</c:v>
                </c:pt>
                <c:pt idx="94904">
                  <c:v>47452</c:v>
                </c:pt>
                <c:pt idx="94905">
                  <c:v>47452.5</c:v>
                </c:pt>
                <c:pt idx="94906">
                  <c:v>47453</c:v>
                </c:pt>
                <c:pt idx="94907">
                  <c:v>47453.5</c:v>
                </c:pt>
                <c:pt idx="94908">
                  <c:v>47454</c:v>
                </c:pt>
                <c:pt idx="94909">
                  <c:v>47454.5</c:v>
                </c:pt>
                <c:pt idx="94910">
                  <c:v>47455</c:v>
                </c:pt>
                <c:pt idx="94911">
                  <c:v>47455.5</c:v>
                </c:pt>
                <c:pt idx="94912">
                  <c:v>47456</c:v>
                </c:pt>
                <c:pt idx="94913">
                  <c:v>47456.5</c:v>
                </c:pt>
                <c:pt idx="94914">
                  <c:v>47457</c:v>
                </c:pt>
                <c:pt idx="94915">
                  <c:v>47457.5</c:v>
                </c:pt>
                <c:pt idx="94916">
                  <c:v>47458</c:v>
                </c:pt>
                <c:pt idx="94917">
                  <c:v>47458.5</c:v>
                </c:pt>
                <c:pt idx="94918">
                  <c:v>47459</c:v>
                </c:pt>
                <c:pt idx="94919">
                  <c:v>47459.5</c:v>
                </c:pt>
                <c:pt idx="94920">
                  <c:v>47460</c:v>
                </c:pt>
                <c:pt idx="94921">
                  <c:v>47460.5</c:v>
                </c:pt>
                <c:pt idx="94922">
                  <c:v>47461</c:v>
                </c:pt>
                <c:pt idx="94923">
                  <c:v>47461.5</c:v>
                </c:pt>
                <c:pt idx="94924">
                  <c:v>47462</c:v>
                </c:pt>
                <c:pt idx="94925">
                  <c:v>47462.5</c:v>
                </c:pt>
                <c:pt idx="94926">
                  <c:v>47463</c:v>
                </c:pt>
                <c:pt idx="94927">
                  <c:v>47463.5</c:v>
                </c:pt>
                <c:pt idx="94928">
                  <c:v>47464</c:v>
                </c:pt>
                <c:pt idx="94929">
                  <c:v>47464.5</c:v>
                </c:pt>
                <c:pt idx="94930">
                  <c:v>47465</c:v>
                </c:pt>
                <c:pt idx="94931">
                  <c:v>47465.5</c:v>
                </c:pt>
                <c:pt idx="94932">
                  <c:v>47466</c:v>
                </c:pt>
                <c:pt idx="94933">
                  <c:v>47466.5</c:v>
                </c:pt>
                <c:pt idx="94934">
                  <c:v>47467</c:v>
                </c:pt>
                <c:pt idx="94935">
                  <c:v>47467.5</c:v>
                </c:pt>
                <c:pt idx="94936">
                  <c:v>47468</c:v>
                </c:pt>
                <c:pt idx="94937">
                  <c:v>47468.5</c:v>
                </c:pt>
                <c:pt idx="94938">
                  <c:v>47469</c:v>
                </c:pt>
                <c:pt idx="94939">
                  <c:v>47469.5</c:v>
                </c:pt>
                <c:pt idx="94940">
                  <c:v>47470</c:v>
                </c:pt>
                <c:pt idx="94941">
                  <c:v>47470.5</c:v>
                </c:pt>
                <c:pt idx="94942">
                  <c:v>47471</c:v>
                </c:pt>
                <c:pt idx="94943">
                  <c:v>47471.5</c:v>
                </c:pt>
                <c:pt idx="94944">
                  <c:v>47472</c:v>
                </c:pt>
                <c:pt idx="94945">
                  <c:v>47472.5</c:v>
                </c:pt>
                <c:pt idx="94946">
                  <c:v>47473</c:v>
                </c:pt>
                <c:pt idx="94947">
                  <c:v>47473.5</c:v>
                </c:pt>
                <c:pt idx="94948">
                  <c:v>47474</c:v>
                </c:pt>
                <c:pt idx="94949">
                  <c:v>47474.5</c:v>
                </c:pt>
                <c:pt idx="94950">
                  <c:v>47475</c:v>
                </c:pt>
                <c:pt idx="94951">
                  <c:v>47475.5</c:v>
                </c:pt>
                <c:pt idx="94952">
                  <c:v>47476</c:v>
                </c:pt>
                <c:pt idx="94953">
                  <c:v>47476.5</c:v>
                </c:pt>
                <c:pt idx="94954">
                  <c:v>47477</c:v>
                </c:pt>
                <c:pt idx="94955">
                  <c:v>47477.5</c:v>
                </c:pt>
                <c:pt idx="94956">
                  <c:v>47478</c:v>
                </c:pt>
                <c:pt idx="94957">
                  <c:v>47478.5</c:v>
                </c:pt>
                <c:pt idx="94958">
                  <c:v>47479</c:v>
                </c:pt>
                <c:pt idx="94959">
                  <c:v>47479.5</c:v>
                </c:pt>
                <c:pt idx="94960">
                  <c:v>47480</c:v>
                </c:pt>
                <c:pt idx="94961">
                  <c:v>47480.5</c:v>
                </c:pt>
                <c:pt idx="94962">
                  <c:v>47481</c:v>
                </c:pt>
                <c:pt idx="94963">
                  <c:v>47481.5</c:v>
                </c:pt>
                <c:pt idx="94964">
                  <c:v>47482</c:v>
                </c:pt>
                <c:pt idx="94965">
                  <c:v>47482.5</c:v>
                </c:pt>
                <c:pt idx="94966">
                  <c:v>47483</c:v>
                </c:pt>
                <c:pt idx="94967">
                  <c:v>47483.5</c:v>
                </c:pt>
                <c:pt idx="94968">
                  <c:v>47484</c:v>
                </c:pt>
                <c:pt idx="94969">
                  <c:v>47484.5</c:v>
                </c:pt>
                <c:pt idx="94970">
                  <c:v>47485</c:v>
                </c:pt>
                <c:pt idx="94971">
                  <c:v>47485.5</c:v>
                </c:pt>
                <c:pt idx="94972">
                  <c:v>47486</c:v>
                </c:pt>
                <c:pt idx="94973">
                  <c:v>47486.5</c:v>
                </c:pt>
                <c:pt idx="94974">
                  <c:v>47487</c:v>
                </c:pt>
                <c:pt idx="94975">
                  <c:v>47487.5</c:v>
                </c:pt>
                <c:pt idx="94976">
                  <c:v>47488</c:v>
                </c:pt>
                <c:pt idx="94977">
                  <c:v>47488.5</c:v>
                </c:pt>
                <c:pt idx="94978">
                  <c:v>47489</c:v>
                </c:pt>
                <c:pt idx="94979">
                  <c:v>47489.5</c:v>
                </c:pt>
                <c:pt idx="94980">
                  <c:v>47490</c:v>
                </c:pt>
                <c:pt idx="94981">
                  <c:v>47490.5</c:v>
                </c:pt>
                <c:pt idx="94982">
                  <c:v>47491</c:v>
                </c:pt>
                <c:pt idx="94983">
                  <c:v>47491.5</c:v>
                </c:pt>
                <c:pt idx="94984">
                  <c:v>47492</c:v>
                </c:pt>
                <c:pt idx="94985">
                  <c:v>47492.5</c:v>
                </c:pt>
                <c:pt idx="94986">
                  <c:v>47493</c:v>
                </c:pt>
                <c:pt idx="94987">
                  <c:v>47493.5</c:v>
                </c:pt>
                <c:pt idx="94988">
                  <c:v>47494</c:v>
                </c:pt>
                <c:pt idx="94989">
                  <c:v>47494.5</c:v>
                </c:pt>
                <c:pt idx="94990">
                  <c:v>47495</c:v>
                </c:pt>
                <c:pt idx="94991">
                  <c:v>47495.5</c:v>
                </c:pt>
                <c:pt idx="94992">
                  <c:v>47496</c:v>
                </c:pt>
                <c:pt idx="94993">
                  <c:v>47496.5</c:v>
                </c:pt>
                <c:pt idx="94994">
                  <c:v>47497</c:v>
                </c:pt>
                <c:pt idx="94995">
                  <c:v>47497.5</c:v>
                </c:pt>
                <c:pt idx="94996">
                  <c:v>47498</c:v>
                </c:pt>
                <c:pt idx="94997">
                  <c:v>47498.5</c:v>
                </c:pt>
                <c:pt idx="94998">
                  <c:v>47499</c:v>
                </c:pt>
                <c:pt idx="94999">
                  <c:v>47499.5</c:v>
                </c:pt>
                <c:pt idx="95000">
                  <c:v>47500</c:v>
                </c:pt>
                <c:pt idx="95001">
                  <c:v>47500.5</c:v>
                </c:pt>
                <c:pt idx="95002">
                  <c:v>47501</c:v>
                </c:pt>
                <c:pt idx="95003">
                  <c:v>47501.5</c:v>
                </c:pt>
                <c:pt idx="95004">
                  <c:v>47502</c:v>
                </c:pt>
                <c:pt idx="95005">
                  <c:v>47502.5</c:v>
                </c:pt>
                <c:pt idx="95006">
                  <c:v>47503</c:v>
                </c:pt>
                <c:pt idx="95007">
                  <c:v>47503.5</c:v>
                </c:pt>
                <c:pt idx="95008">
                  <c:v>47504</c:v>
                </c:pt>
                <c:pt idx="95009">
                  <c:v>47504.5</c:v>
                </c:pt>
                <c:pt idx="95010">
                  <c:v>47505</c:v>
                </c:pt>
                <c:pt idx="95011">
                  <c:v>47505.5</c:v>
                </c:pt>
                <c:pt idx="95012">
                  <c:v>47506</c:v>
                </c:pt>
                <c:pt idx="95013">
                  <c:v>47506.5</c:v>
                </c:pt>
                <c:pt idx="95014">
                  <c:v>47507</c:v>
                </c:pt>
                <c:pt idx="95015">
                  <c:v>47507.5</c:v>
                </c:pt>
                <c:pt idx="95016">
                  <c:v>47508</c:v>
                </c:pt>
                <c:pt idx="95017">
                  <c:v>47508.5</c:v>
                </c:pt>
                <c:pt idx="95018">
                  <c:v>47509</c:v>
                </c:pt>
                <c:pt idx="95019">
                  <c:v>47509.5</c:v>
                </c:pt>
                <c:pt idx="95020">
                  <c:v>47510</c:v>
                </c:pt>
                <c:pt idx="95021">
                  <c:v>47510.5</c:v>
                </c:pt>
                <c:pt idx="95022">
                  <c:v>47511</c:v>
                </c:pt>
                <c:pt idx="95023">
                  <c:v>47511.5</c:v>
                </c:pt>
                <c:pt idx="95024">
                  <c:v>47512</c:v>
                </c:pt>
                <c:pt idx="95025">
                  <c:v>47512.5</c:v>
                </c:pt>
                <c:pt idx="95026">
                  <c:v>47513</c:v>
                </c:pt>
                <c:pt idx="95027">
                  <c:v>47513.5</c:v>
                </c:pt>
                <c:pt idx="95028">
                  <c:v>47514</c:v>
                </c:pt>
                <c:pt idx="95029">
                  <c:v>47514.5</c:v>
                </c:pt>
                <c:pt idx="95030">
                  <c:v>47515</c:v>
                </c:pt>
                <c:pt idx="95031">
                  <c:v>47515.5</c:v>
                </c:pt>
                <c:pt idx="95032">
                  <c:v>47516</c:v>
                </c:pt>
                <c:pt idx="95033">
                  <c:v>47516.5</c:v>
                </c:pt>
                <c:pt idx="95034">
                  <c:v>47517</c:v>
                </c:pt>
                <c:pt idx="95035">
                  <c:v>47517.5</c:v>
                </c:pt>
                <c:pt idx="95036">
                  <c:v>47518</c:v>
                </c:pt>
                <c:pt idx="95037">
                  <c:v>47518.5</c:v>
                </c:pt>
                <c:pt idx="95038">
                  <c:v>47519</c:v>
                </c:pt>
                <c:pt idx="95039">
                  <c:v>47519.5</c:v>
                </c:pt>
                <c:pt idx="95040">
                  <c:v>47520</c:v>
                </c:pt>
                <c:pt idx="95041">
                  <c:v>47520.5</c:v>
                </c:pt>
                <c:pt idx="95042">
                  <c:v>47521</c:v>
                </c:pt>
                <c:pt idx="95043">
                  <c:v>47521.5</c:v>
                </c:pt>
                <c:pt idx="95044">
                  <c:v>47522</c:v>
                </c:pt>
                <c:pt idx="95045">
                  <c:v>47522.5</c:v>
                </c:pt>
                <c:pt idx="95046">
                  <c:v>47523</c:v>
                </c:pt>
                <c:pt idx="95047">
                  <c:v>47523.5</c:v>
                </c:pt>
                <c:pt idx="95048">
                  <c:v>47524</c:v>
                </c:pt>
                <c:pt idx="95049">
                  <c:v>47524.5</c:v>
                </c:pt>
                <c:pt idx="95050">
                  <c:v>47525</c:v>
                </c:pt>
                <c:pt idx="95051">
                  <c:v>47525.5</c:v>
                </c:pt>
                <c:pt idx="95052">
                  <c:v>47526</c:v>
                </c:pt>
                <c:pt idx="95053">
                  <c:v>47526.5</c:v>
                </c:pt>
                <c:pt idx="95054">
                  <c:v>47527</c:v>
                </c:pt>
                <c:pt idx="95055">
                  <c:v>47527.5</c:v>
                </c:pt>
                <c:pt idx="95056">
                  <c:v>47528</c:v>
                </c:pt>
                <c:pt idx="95057">
                  <c:v>47528.5</c:v>
                </c:pt>
                <c:pt idx="95058">
                  <c:v>47529</c:v>
                </c:pt>
                <c:pt idx="95059">
                  <c:v>47529.5</c:v>
                </c:pt>
                <c:pt idx="95060">
                  <c:v>47530</c:v>
                </c:pt>
                <c:pt idx="95061">
                  <c:v>47530.5</c:v>
                </c:pt>
                <c:pt idx="95062">
                  <c:v>47531</c:v>
                </c:pt>
                <c:pt idx="95063">
                  <c:v>47531.5</c:v>
                </c:pt>
                <c:pt idx="95064">
                  <c:v>47532</c:v>
                </c:pt>
                <c:pt idx="95065">
                  <c:v>47532.5</c:v>
                </c:pt>
                <c:pt idx="95066">
                  <c:v>47533</c:v>
                </c:pt>
                <c:pt idx="95067">
                  <c:v>47533.5</c:v>
                </c:pt>
                <c:pt idx="95068">
                  <c:v>47534</c:v>
                </c:pt>
                <c:pt idx="95069">
                  <c:v>47534.5</c:v>
                </c:pt>
                <c:pt idx="95070">
                  <c:v>47535</c:v>
                </c:pt>
                <c:pt idx="95071">
                  <c:v>47535.5</c:v>
                </c:pt>
                <c:pt idx="95072">
                  <c:v>47536</c:v>
                </c:pt>
                <c:pt idx="95073">
                  <c:v>47536.5</c:v>
                </c:pt>
                <c:pt idx="95074">
                  <c:v>47537</c:v>
                </c:pt>
                <c:pt idx="95075">
                  <c:v>47537.5</c:v>
                </c:pt>
                <c:pt idx="95076">
                  <c:v>47538</c:v>
                </c:pt>
                <c:pt idx="95077">
                  <c:v>47538.5</c:v>
                </c:pt>
                <c:pt idx="95078">
                  <c:v>47539</c:v>
                </c:pt>
                <c:pt idx="95079">
                  <c:v>47539.5</c:v>
                </c:pt>
                <c:pt idx="95080">
                  <c:v>47540</c:v>
                </c:pt>
                <c:pt idx="95081">
                  <c:v>47540.5</c:v>
                </c:pt>
                <c:pt idx="95082">
                  <c:v>47541</c:v>
                </c:pt>
                <c:pt idx="95083">
                  <c:v>47541.5</c:v>
                </c:pt>
                <c:pt idx="95084">
                  <c:v>47542</c:v>
                </c:pt>
                <c:pt idx="95085">
                  <c:v>47542.5</c:v>
                </c:pt>
                <c:pt idx="95086">
                  <c:v>47543</c:v>
                </c:pt>
                <c:pt idx="95087">
                  <c:v>47543.5</c:v>
                </c:pt>
                <c:pt idx="95088">
                  <c:v>47544</c:v>
                </c:pt>
                <c:pt idx="95089">
                  <c:v>47544.5</c:v>
                </c:pt>
                <c:pt idx="95090">
                  <c:v>47545</c:v>
                </c:pt>
                <c:pt idx="95091">
                  <c:v>47545.5</c:v>
                </c:pt>
                <c:pt idx="95092">
                  <c:v>47546</c:v>
                </c:pt>
                <c:pt idx="95093">
                  <c:v>47546.5</c:v>
                </c:pt>
                <c:pt idx="95094">
                  <c:v>47547</c:v>
                </c:pt>
                <c:pt idx="95095">
                  <c:v>47547.5</c:v>
                </c:pt>
                <c:pt idx="95096">
                  <c:v>47548</c:v>
                </c:pt>
                <c:pt idx="95097">
                  <c:v>47548.5</c:v>
                </c:pt>
                <c:pt idx="95098">
                  <c:v>47549</c:v>
                </c:pt>
                <c:pt idx="95099">
                  <c:v>47549.5</c:v>
                </c:pt>
                <c:pt idx="95100">
                  <c:v>47550</c:v>
                </c:pt>
                <c:pt idx="95101">
                  <c:v>47550.5</c:v>
                </c:pt>
                <c:pt idx="95102">
                  <c:v>47551</c:v>
                </c:pt>
                <c:pt idx="95103">
                  <c:v>47551.5</c:v>
                </c:pt>
                <c:pt idx="95104">
                  <c:v>47552</c:v>
                </c:pt>
                <c:pt idx="95105">
                  <c:v>47552.5</c:v>
                </c:pt>
                <c:pt idx="95106">
                  <c:v>47553</c:v>
                </c:pt>
                <c:pt idx="95107">
                  <c:v>47553.5</c:v>
                </c:pt>
                <c:pt idx="95108">
                  <c:v>47554</c:v>
                </c:pt>
                <c:pt idx="95109">
                  <c:v>47554.5</c:v>
                </c:pt>
                <c:pt idx="95110">
                  <c:v>47555</c:v>
                </c:pt>
                <c:pt idx="95111">
                  <c:v>47555.5</c:v>
                </c:pt>
                <c:pt idx="95112">
                  <c:v>47556</c:v>
                </c:pt>
                <c:pt idx="95113">
                  <c:v>47556.5</c:v>
                </c:pt>
                <c:pt idx="95114">
                  <c:v>47557</c:v>
                </c:pt>
                <c:pt idx="95115">
                  <c:v>47557.5</c:v>
                </c:pt>
                <c:pt idx="95116">
                  <c:v>47558</c:v>
                </c:pt>
                <c:pt idx="95117">
                  <c:v>47558.5</c:v>
                </c:pt>
                <c:pt idx="95118">
                  <c:v>47559</c:v>
                </c:pt>
                <c:pt idx="95119">
                  <c:v>47559.5</c:v>
                </c:pt>
                <c:pt idx="95120">
                  <c:v>47560</c:v>
                </c:pt>
                <c:pt idx="95121">
                  <c:v>47560.5</c:v>
                </c:pt>
                <c:pt idx="95122">
                  <c:v>47561</c:v>
                </c:pt>
                <c:pt idx="95123">
                  <c:v>47561.5</c:v>
                </c:pt>
                <c:pt idx="95124">
                  <c:v>47562</c:v>
                </c:pt>
                <c:pt idx="95125">
                  <c:v>47562.5</c:v>
                </c:pt>
                <c:pt idx="95126">
                  <c:v>47563</c:v>
                </c:pt>
                <c:pt idx="95127">
                  <c:v>47563.5</c:v>
                </c:pt>
                <c:pt idx="95128">
                  <c:v>47564</c:v>
                </c:pt>
                <c:pt idx="95129">
                  <c:v>47564.5</c:v>
                </c:pt>
                <c:pt idx="95130">
                  <c:v>47565</c:v>
                </c:pt>
                <c:pt idx="95131">
                  <c:v>47565.5</c:v>
                </c:pt>
                <c:pt idx="95132">
                  <c:v>47566</c:v>
                </c:pt>
                <c:pt idx="95133">
                  <c:v>47566.5</c:v>
                </c:pt>
                <c:pt idx="95134">
                  <c:v>47567</c:v>
                </c:pt>
                <c:pt idx="95135">
                  <c:v>47567.5</c:v>
                </c:pt>
                <c:pt idx="95136">
                  <c:v>47568</c:v>
                </c:pt>
                <c:pt idx="95137">
                  <c:v>47568.5</c:v>
                </c:pt>
                <c:pt idx="95138">
                  <c:v>47569</c:v>
                </c:pt>
                <c:pt idx="95139">
                  <c:v>47569.5</c:v>
                </c:pt>
                <c:pt idx="95140">
                  <c:v>47570</c:v>
                </c:pt>
                <c:pt idx="95141">
                  <c:v>47570.5</c:v>
                </c:pt>
                <c:pt idx="95142">
                  <c:v>47571</c:v>
                </c:pt>
                <c:pt idx="95143">
                  <c:v>47571.5</c:v>
                </c:pt>
                <c:pt idx="95144">
                  <c:v>47572</c:v>
                </c:pt>
                <c:pt idx="95145">
                  <c:v>47572.5</c:v>
                </c:pt>
                <c:pt idx="95146">
                  <c:v>47573</c:v>
                </c:pt>
                <c:pt idx="95147">
                  <c:v>47573.5</c:v>
                </c:pt>
                <c:pt idx="95148">
                  <c:v>47574</c:v>
                </c:pt>
                <c:pt idx="95149">
                  <c:v>47574.5</c:v>
                </c:pt>
                <c:pt idx="95150">
                  <c:v>47575</c:v>
                </c:pt>
                <c:pt idx="95151">
                  <c:v>47575.5</c:v>
                </c:pt>
                <c:pt idx="95152">
                  <c:v>47576</c:v>
                </c:pt>
                <c:pt idx="95153">
                  <c:v>47576.5</c:v>
                </c:pt>
                <c:pt idx="95154">
                  <c:v>47577</c:v>
                </c:pt>
                <c:pt idx="95155">
                  <c:v>47577.5</c:v>
                </c:pt>
                <c:pt idx="95156">
                  <c:v>47578</c:v>
                </c:pt>
                <c:pt idx="95157">
                  <c:v>47578.5</c:v>
                </c:pt>
                <c:pt idx="95158">
                  <c:v>47579</c:v>
                </c:pt>
                <c:pt idx="95159">
                  <c:v>47579.5</c:v>
                </c:pt>
                <c:pt idx="95160">
                  <c:v>47580</c:v>
                </c:pt>
                <c:pt idx="95161">
                  <c:v>47580.5</c:v>
                </c:pt>
                <c:pt idx="95162">
                  <c:v>47581</c:v>
                </c:pt>
                <c:pt idx="95163">
                  <c:v>47581.5</c:v>
                </c:pt>
                <c:pt idx="95164">
                  <c:v>47582</c:v>
                </c:pt>
                <c:pt idx="95165">
                  <c:v>47582.5</c:v>
                </c:pt>
                <c:pt idx="95166">
                  <c:v>47583</c:v>
                </c:pt>
                <c:pt idx="95167">
                  <c:v>47583.5</c:v>
                </c:pt>
                <c:pt idx="95168">
                  <c:v>47584</c:v>
                </c:pt>
                <c:pt idx="95169">
                  <c:v>47584.5</c:v>
                </c:pt>
                <c:pt idx="95170">
                  <c:v>47585</c:v>
                </c:pt>
                <c:pt idx="95171">
                  <c:v>47585.5</c:v>
                </c:pt>
                <c:pt idx="95172">
                  <c:v>47586</c:v>
                </c:pt>
                <c:pt idx="95173">
                  <c:v>47586.5</c:v>
                </c:pt>
                <c:pt idx="95174">
                  <c:v>47587</c:v>
                </c:pt>
                <c:pt idx="95175">
                  <c:v>47587.5</c:v>
                </c:pt>
                <c:pt idx="95176">
                  <c:v>47588</c:v>
                </c:pt>
                <c:pt idx="95177">
                  <c:v>47588.5</c:v>
                </c:pt>
                <c:pt idx="95178">
                  <c:v>47589</c:v>
                </c:pt>
                <c:pt idx="95179">
                  <c:v>47589.5</c:v>
                </c:pt>
                <c:pt idx="95180">
                  <c:v>47590</c:v>
                </c:pt>
                <c:pt idx="95181">
                  <c:v>47590.5</c:v>
                </c:pt>
                <c:pt idx="95182">
                  <c:v>47591</c:v>
                </c:pt>
                <c:pt idx="95183">
                  <c:v>47591.5</c:v>
                </c:pt>
                <c:pt idx="95184">
                  <c:v>47592</c:v>
                </c:pt>
                <c:pt idx="95185">
                  <c:v>47592.5</c:v>
                </c:pt>
                <c:pt idx="95186">
                  <c:v>47593</c:v>
                </c:pt>
                <c:pt idx="95187">
                  <c:v>47593.5</c:v>
                </c:pt>
                <c:pt idx="95188">
                  <c:v>47594</c:v>
                </c:pt>
                <c:pt idx="95189">
                  <c:v>47594.5</c:v>
                </c:pt>
                <c:pt idx="95190">
                  <c:v>47595</c:v>
                </c:pt>
                <c:pt idx="95191">
                  <c:v>47595.5</c:v>
                </c:pt>
                <c:pt idx="95192">
                  <c:v>47596</c:v>
                </c:pt>
                <c:pt idx="95193">
                  <c:v>47596.5</c:v>
                </c:pt>
                <c:pt idx="95194">
                  <c:v>47597</c:v>
                </c:pt>
                <c:pt idx="95195">
                  <c:v>47597.5</c:v>
                </c:pt>
                <c:pt idx="95196">
                  <c:v>47598</c:v>
                </c:pt>
                <c:pt idx="95197">
                  <c:v>47598.5</c:v>
                </c:pt>
                <c:pt idx="95198">
                  <c:v>47599</c:v>
                </c:pt>
                <c:pt idx="95199">
                  <c:v>47599.5</c:v>
                </c:pt>
                <c:pt idx="95200">
                  <c:v>47600</c:v>
                </c:pt>
                <c:pt idx="95201">
                  <c:v>47600.5</c:v>
                </c:pt>
                <c:pt idx="95202">
                  <c:v>47601</c:v>
                </c:pt>
                <c:pt idx="95203">
                  <c:v>47601.5</c:v>
                </c:pt>
                <c:pt idx="95204">
                  <c:v>47602</c:v>
                </c:pt>
                <c:pt idx="95205">
                  <c:v>47602.5</c:v>
                </c:pt>
                <c:pt idx="95206">
                  <c:v>47603</c:v>
                </c:pt>
                <c:pt idx="95207">
                  <c:v>47603.5</c:v>
                </c:pt>
                <c:pt idx="95208">
                  <c:v>47604</c:v>
                </c:pt>
                <c:pt idx="95209">
                  <c:v>47604.5</c:v>
                </c:pt>
                <c:pt idx="95210">
                  <c:v>47605</c:v>
                </c:pt>
                <c:pt idx="95211">
                  <c:v>47605.5</c:v>
                </c:pt>
                <c:pt idx="95212">
                  <c:v>47606</c:v>
                </c:pt>
                <c:pt idx="95213">
                  <c:v>47606.5</c:v>
                </c:pt>
                <c:pt idx="95214">
                  <c:v>47607</c:v>
                </c:pt>
                <c:pt idx="95215">
                  <c:v>47607.5</c:v>
                </c:pt>
                <c:pt idx="95216">
                  <c:v>47608</c:v>
                </c:pt>
                <c:pt idx="95217">
                  <c:v>47608.5</c:v>
                </c:pt>
                <c:pt idx="95218">
                  <c:v>47609</c:v>
                </c:pt>
                <c:pt idx="95219">
                  <c:v>47609.5</c:v>
                </c:pt>
                <c:pt idx="95220">
                  <c:v>47610</c:v>
                </c:pt>
                <c:pt idx="95221">
                  <c:v>47610.5</c:v>
                </c:pt>
                <c:pt idx="95222">
                  <c:v>47611</c:v>
                </c:pt>
                <c:pt idx="95223">
                  <c:v>47611.5</c:v>
                </c:pt>
                <c:pt idx="95224">
                  <c:v>47612</c:v>
                </c:pt>
                <c:pt idx="95225">
                  <c:v>47612.5</c:v>
                </c:pt>
                <c:pt idx="95226">
                  <c:v>47613</c:v>
                </c:pt>
                <c:pt idx="95227">
                  <c:v>47613.5</c:v>
                </c:pt>
                <c:pt idx="95228">
                  <c:v>47614</c:v>
                </c:pt>
                <c:pt idx="95229">
                  <c:v>47614.5</c:v>
                </c:pt>
                <c:pt idx="95230">
                  <c:v>47615</c:v>
                </c:pt>
                <c:pt idx="95231">
                  <c:v>47615.5</c:v>
                </c:pt>
                <c:pt idx="95232">
                  <c:v>47616</c:v>
                </c:pt>
                <c:pt idx="95233">
                  <c:v>47616.5</c:v>
                </c:pt>
                <c:pt idx="95234">
                  <c:v>47617</c:v>
                </c:pt>
                <c:pt idx="95235">
                  <c:v>47617.5</c:v>
                </c:pt>
                <c:pt idx="95236">
                  <c:v>47618</c:v>
                </c:pt>
                <c:pt idx="95237">
                  <c:v>47618.5</c:v>
                </c:pt>
                <c:pt idx="95238">
                  <c:v>47619</c:v>
                </c:pt>
                <c:pt idx="95239">
                  <c:v>47619.5</c:v>
                </c:pt>
                <c:pt idx="95240">
                  <c:v>47620</c:v>
                </c:pt>
                <c:pt idx="95241">
                  <c:v>47620.5</c:v>
                </c:pt>
                <c:pt idx="95242">
                  <c:v>47621</c:v>
                </c:pt>
                <c:pt idx="95243">
                  <c:v>47621.5</c:v>
                </c:pt>
                <c:pt idx="95244">
                  <c:v>47622</c:v>
                </c:pt>
                <c:pt idx="95245">
                  <c:v>47622.5</c:v>
                </c:pt>
                <c:pt idx="95246">
                  <c:v>47623</c:v>
                </c:pt>
                <c:pt idx="95247">
                  <c:v>47623.5</c:v>
                </c:pt>
                <c:pt idx="95248">
                  <c:v>47624</c:v>
                </c:pt>
                <c:pt idx="95249">
                  <c:v>47624.5</c:v>
                </c:pt>
                <c:pt idx="95250">
                  <c:v>47625</c:v>
                </c:pt>
                <c:pt idx="95251">
                  <c:v>47625.5</c:v>
                </c:pt>
                <c:pt idx="95252">
                  <c:v>47626</c:v>
                </c:pt>
                <c:pt idx="95253">
                  <c:v>47626.5</c:v>
                </c:pt>
                <c:pt idx="95254">
                  <c:v>47627</c:v>
                </c:pt>
                <c:pt idx="95255">
                  <c:v>47627.5</c:v>
                </c:pt>
                <c:pt idx="95256">
                  <c:v>47628</c:v>
                </c:pt>
                <c:pt idx="95257">
                  <c:v>47628.5</c:v>
                </c:pt>
                <c:pt idx="95258">
                  <c:v>47629</c:v>
                </c:pt>
                <c:pt idx="95259">
                  <c:v>47629.5</c:v>
                </c:pt>
                <c:pt idx="95260">
                  <c:v>47630</c:v>
                </c:pt>
                <c:pt idx="95261">
                  <c:v>47630.5</c:v>
                </c:pt>
                <c:pt idx="95262">
                  <c:v>47631</c:v>
                </c:pt>
                <c:pt idx="95263">
                  <c:v>47631.5</c:v>
                </c:pt>
                <c:pt idx="95264">
                  <c:v>47632</c:v>
                </c:pt>
                <c:pt idx="95265">
                  <c:v>47632.5</c:v>
                </c:pt>
                <c:pt idx="95266">
                  <c:v>47633</c:v>
                </c:pt>
                <c:pt idx="95267">
                  <c:v>47633.5</c:v>
                </c:pt>
                <c:pt idx="95268">
                  <c:v>47634</c:v>
                </c:pt>
                <c:pt idx="95269">
                  <c:v>47634.5</c:v>
                </c:pt>
                <c:pt idx="95270">
                  <c:v>47635</c:v>
                </c:pt>
                <c:pt idx="95271">
                  <c:v>47635.5</c:v>
                </c:pt>
                <c:pt idx="95272">
                  <c:v>47636</c:v>
                </c:pt>
                <c:pt idx="95273">
                  <c:v>47636.5</c:v>
                </c:pt>
                <c:pt idx="95274">
                  <c:v>47637</c:v>
                </c:pt>
                <c:pt idx="95275">
                  <c:v>47637.5</c:v>
                </c:pt>
                <c:pt idx="95276">
                  <c:v>47638</c:v>
                </c:pt>
                <c:pt idx="95277">
                  <c:v>47638.5</c:v>
                </c:pt>
                <c:pt idx="95278">
                  <c:v>47639</c:v>
                </c:pt>
                <c:pt idx="95279">
                  <c:v>47639.5</c:v>
                </c:pt>
                <c:pt idx="95280">
                  <c:v>47640</c:v>
                </c:pt>
                <c:pt idx="95281">
                  <c:v>47640.5</c:v>
                </c:pt>
                <c:pt idx="95282">
                  <c:v>47641</c:v>
                </c:pt>
                <c:pt idx="95283">
                  <c:v>47641.5</c:v>
                </c:pt>
                <c:pt idx="95284">
                  <c:v>47642</c:v>
                </c:pt>
                <c:pt idx="95285">
                  <c:v>47642.5</c:v>
                </c:pt>
                <c:pt idx="95286">
                  <c:v>47643</c:v>
                </c:pt>
                <c:pt idx="95287">
                  <c:v>47643.5</c:v>
                </c:pt>
                <c:pt idx="95288">
                  <c:v>47644</c:v>
                </c:pt>
                <c:pt idx="95289">
                  <c:v>47644.5</c:v>
                </c:pt>
                <c:pt idx="95290">
                  <c:v>47645</c:v>
                </c:pt>
                <c:pt idx="95291">
                  <c:v>47645.5</c:v>
                </c:pt>
                <c:pt idx="95292">
                  <c:v>47646</c:v>
                </c:pt>
                <c:pt idx="95293">
                  <c:v>47646.5</c:v>
                </c:pt>
                <c:pt idx="95294">
                  <c:v>47647</c:v>
                </c:pt>
                <c:pt idx="95295">
                  <c:v>47647.5</c:v>
                </c:pt>
                <c:pt idx="95296">
                  <c:v>47648</c:v>
                </c:pt>
                <c:pt idx="95297">
                  <c:v>47648.5</c:v>
                </c:pt>
                <c:pt idx="95298">
                  <c:v>47649</c:v>
                </c:pt>
                <c:pt idx="95299">
                  <c:v>47649.5</c:v>
                </c:pt>
                <c:pt idx="95300">
                  <c:v>47650</c:v>
                </c:pt>
                <c:pt idx="95301">
                  <c:v>47650.5</c:v>
                </c:pt>
                <c:pt idx="95302">
                  <c:v>47651</c:v>
                </c:pt>
                <c:pt idx="95303">
                  <c:v>47651.5</c:v>
                </c:pt>
                <c:pt idx="95304">
                  <c:v>47652</c:v>
                </c:pt>
                <c:pt idx="95305">
                  <c:v>47652.5</c:v>
                </c:pt>
                <c:pt idx="95306">
                  <c:v>47653</c:v>
                </c:pt>
                <c:pt idx="95307">
                  <c:v>47653.5</c:v>
                </c:pt>
                <c:pt idx="95308">
                  <c:v>47654</c:v>
                </c:pt>
                <c:pt idx="95309">
                  <c:v>47654.5</c:v>
                </c:pt>
                <c:pt idx="95310">
                  <c:v>47655</c:v>
                </c:pt>
                <c:pt idx="95311">
                  <c:v>47655.5</c:v>
                </c:pt>
                <c:pt idx="95312">
                  <c:v>47656</c:v>
                </c:pt>
                <c:pt idx="95313">
                  <c:v>47656.5</c:v>
                </c:pt>
                <c:pt idx="95314">
                  <c:v>47657</c:v>
                </c:pt>
                <c:pt idx="95315">
                  <c:v>47657.5</c:v>
                </c:pt>
                <c:pt idx="95316">
                  <c:v>47658</c:v>
                </c:pt>
                <c:pt idx="95317">
                  <c:v>47658.5</c:v>
                </c:pt>
                <c:pt idx="95318">
                  <c:v>47659</c:v>
                </c:pt>
                <c:pt idx="95319">
                  <c:v>47659.5</c:v>
                </c:pt>
                <c:pt idx="95320">
                  <c:v>47660</c:v>
                </c:pt>
                <c:pt idx="95321">
                  <c:v>47660.5</c:v>
                </c:pt>
                <c:pt idx="95322">
                  <c:v>47661</c:v>
                </c:pt>
                <c:pt idx="95323">
                  <c:v>47661.5</c:v>
                </c:pt>
                <c:pt idx="95324">
                  <c:v>47662</c:v>
                </c:pt>
                <c:pt idx="95325">
                  <c:v>47662.5</c:v>
                </c:pt>
                <c:pt idx="95326">
                  <c:v>47663</c:v>
                </c:pt>
                <c:pt idx="95327">
                  <c:v>47663.5</c:v>
                </c:pt>
                <c:pt idx="95328">
                  <c:v>47664</c:v>
                </c:pt>
                <c:pt idx="95329">
                  <c:v>47664.5</c:v>
                </c:pt>
                <c:pt idx="95330">
                  <c:v>47665</c:v>
                </c:pt>
                <c:pt idx="95331">
                  <c:v>47665.5</c:v>
                </c:pt>
                <c:pt idx="95332">
                  <c:v>47666</c:v>
                </c:pt>
                <c:pt idx="95333">
                  <c:v>47666.5</c:v>
                </c:pt>
                <c:pt idx="95334">
                  <c:v>47667</c:v>
                </c:pt>
                <c:pt idx="95335">
                  <c:v>47667.5</c:v>
                </c:pt>
                <c:pt idx="95336">
                  <c:v>47668</c:v>
                </c:pt>
                <c:pt idx="95337">
                  <c:v>47668.5</c:v>
                </c:pt>
                <c:pt idx="95338">
                  <c:v>47669</c:v>
                </c:pt>
                <c:pt idx="95339">
                  <c:v>47669.5</c:v>
                </c:pt>
                <c:pt idx="95340">
                  <c:v>47670</c:v>
                </c:pt>
                <c:pt idx="95341">
                  <c:v>47670.5</c:v>
                </c:pt>
                <c:pt idx="95342">
                  <c:v>47671</c:v>
                </c:pt>
                <c:pt idx="95343">
                  <c:v>47671.5</c:v>
                </c:pt>
                <c:pt idx="95344">
                  <c:v>47672</c:v>
                </c:pt>
                <c:pt idx="95345">
                  <c:v>47672.5</c:v>
                </c:pt>
                <c:pt idx="95346">
                  <c:v>47673</c:v>
                </c:pt>
                <c:pt idx="95347">
                  <c:v>47673.5</c:v>
                </c:pt>
                <c:pt idx="95348">
                  <c:v>47674</c:v>
                </c:pt>
                <c:pt idx="95349">
                  <c:v>47674.5</c:v>
                </c:pt>
                <c:pt idx="95350">
                  <c:v>47675</c:v>
                </c:pt>
                <c:pt idx="95351">
                  <c:v>47675.5</c:v>
                </c:pt>
                <c:pt idx="95352">
                  <c:v>47676</c:v>
                </c:pt>
                <c:pt idx="95353">
                  <c:v>47676.5</c:v>
                </c:pt>
                <c:pt idx="95354">
                  <c:v>47677</c:v>
                </c:pt>
                <c:pt idx="95355">
                  <c:v>47677.5</c:v>
                </c:pt>
                <c:pt idx="95356">
                  <c:v>47678</c:v>
                </c:pt>
                <c:pt idx="95357">
                  <c:v>47678.5</c:v>
                </c:pt>
                <c:pt idx="95358">
                  <c:v>47679</c:v>
                </c:pt>
                <c:pt idx="95359">
                  <c:v>47679.5</c:v>
                </c:pt>
                <c:pt idx="95360">
                  <c:v>47680</c:v>
                </c:pt>
                <c:pt idx="95361">
                  <c:v>47680.5</c:v>
                </c:pt>
                <c:pt idx="95362">
                  <c:v>47681</c:v>
                </c:pt>
                <c:pt idx="95363">
                  <c:v>47681.5</c:v>
                </c:pt>
                <c:pt idx="95364">
                  <c:v>47682</c:v>
                </c:pt>
                <c:pt idx="95365">
                  <c:v>47682.5</c:v>
                </c:pt>
                <c:pt idx="95366">
                  <c:v>47683</c:v>
                </c:pt>
                <c:pt idx="95367">
                  <c:v>47683.5</c:v>
                </c:pt>
                <c:pt idx="95368">
                  <c:v>47684</c:v>
                </c:pt>
                <c:pt idx="95369">
                  <c:v>47684.5</c:v>
                </c:pt>
                <c:pt idx="95370">
                  <c:v>47685</c:v>
                </c:pt>
                <c:pt idx="95371">
                  <c:v>47685.5</c:v>
                </c:pt>
                <c:pt idx="95372">
                  <c:v>47686</c:v>
                </c:pt>
                <c:pt idx="95373">
                  <c:v>47686.5</c:v>
                </c:pt>
                <c:pt idx="95374">
                  <c:v>47687</c:v>
                </c:pt>
                <c:pt idx="95375">
                  <c:v>47687.5</c:v>
                </c:pt>
                <c:pt idx="95376">
                  <c:v>47688</c:v>
                </c:pt>
                <c:pt idx="95377">
                  <c:v>47688.5</c:v>
                </c:pt>
                <c:pt idx="95378">
                  <c:v>47689</c:v>
                </c:pt>
                <c:pt idx="95379">
                  <c:v>47689.5</c:v>
                </c:pt>
                <c:pt idx="95380">
                  <c:v>47690</c:v>
                </c:pt>
                <c:pt idx="95381">
                  <c:v>47690.5</c:v>
                </c:pt>
                <c:pt idx="95382">
                  <c:v>47691</c:v>
                </c:pt>
                <c:pt idx="95383">
                  <c:v>47691.5</c:v>
                </c:pt>
                <c:pt idx="95384">
                  <c:v>47692</c:v>
                </c:pt>
                <c:pt idx="95385">
                  <c:v>47692.5</c:v>
                </c:pt>
                <c:pt idx="95386">
                  <c:v>47693</c:v>
                </c:pt>
                <c:pt idx="95387">
                  <c:v>47693.5</c:v>
                </c:pt>
                <c:pt idx="95388">
                  <c:v>47694</c:v>
                </c:pt>
                <c:pt idx="95389">
                  <c:v>47694.5</c:v>
                </c:pt>
                <c:pt idx="95390">
                  <c:v>47695</c:v>
                </c:pt>
                <c:pt idx="95391">
                  <c:v>47695.5</c:v>
                </c:pt>
                <c:pt idx="95392">
                  <c:v>47696</c:v>
                </c:pt>
                <c:pt idx="95393">
                  <c:v>47696.5</c:v>
                </c:pt>
                <c:pt idx="95394">
                  <c:v>47697</c:v>
                </c:pt>
                <c:pt idx="95395">
                  <c:v>47697.5</c:v>
                </c:pt>
                <c:pt idx="95396">
                  <c:v>47698</c:v>
                </c:pt>
                <c:pt idx="95397">
                  <c:v>47698.5</c:v>
                </c:pt>
                <c:pt idx="95398">
                  <c:v>47699</c:v>
                </c:pt>
                <c:pt idx="95399">
                  <c:v>47699.5</c:v>
                </c:pt>
                <c:pt idx="95400">
                  <c:v>47700</c:v>
                </c:pt>
                <c:pt idx="95401">
                  <c:v>47700.5</c:v>
                </c:pt>
                <c:pt idx="95402">
                  <c:v>47701</c:v>
                </c:pt>
                <c:pt idx="95403">
                  <c:v>47701.5</c:v>
                </c:pt>
                <c:pt idx="95404">
                  <c:v>47702</c:v>
                </c:pt>
                <c:pt idx="95405">
                  <c:v>47702.5</c:v>
                </c:pt>
                <c:pt idx="95406">
                  <c:v>47703</c:v>
                </c:pt>
                <c:pt idx="95407">
                  <c:v>47703.5</c:v>
                </c:pt>
                <c:pt idx="95408">
                  <c:v>47704</c:v>
                </c:pt>
                <c:pt idx="95409">
                  <c:v>47704.5</c:v>
                </c:pt>
                <c:pt idx="95410">
                  <c:v>47705</c:v>
                </c:pt>
                <c:pt idx="95411">
                  <c:v>47705.5</c:v>
                </c:pt>
                <c:pt idx="95412">
                  <c:v>47706</c:v>
                </c:pt>
                <c:pt idx="95413">
                  <c:v>47706.5</c:v>
                </c:pt>
                <c:pt idx="95414">
                  <c:v>47707</c:v>
                </c:pt>
                <c:pt idx="95415">
                  <c:v>47707.5</c:v>
                </c:pt>
                <c:pt idx="95416">
                  <c:v>47708</c:v>
                </c:pt>
                <c:pt idx="95417">
                  <c:v>47708.5</c:v>
                </c:pt>
                <c:pt idx="95418">
                  <c:v>47709</c:v>
                </c:pt>
                <c:pt idx="95419">
                  <c:v>47709.5</c:v>
                </c:pt>
                <c:pt idx="95420">
                  <c:v>47710</c:v>
                </c:pt>
                <c:pt idx="95421">
                  <c:v>47710.5</c:v>
                </c:pt>
                <c:pt idx="95422">
                  <c:v>47711</c:v>
                </c:pt>
                <c:pt idx="95423">
                  <c:v>47711.5</c:v>
                </c:pt>
                <c:pt idx="95424">
                  <c:v>47712</c:v>
                </c:pt>
                <c:pt idx="95425">
                  <c:v>47712.5</c:v>
                </c:pt>
                <c:pt idx="95426">
                  <c:v>47713</c:v>
                </c:pt>
                <c:pt idx="95427">
                  <c:v>47713.5</c:v>
                </c:pt>
                <c:pt idx="95428">
                  <c:v>47714</c:v>
                </c:pt>
                <c:pt idx="95429">
                  <c:v>47714.5</c:v>
                </c:pt>
                <c:pt idx="95430">
                  <c:v>47715</c:v>
                </c:pt>
                <c:pt idx="95431">
                  <c:v>47715.5</c:v>
                </c:pt>
                <c:pt idx="95432">
                  <c:v>47716</c:v>
                </c:pt>
                <c:pt idx="95433">
                  <c:v>47716.5</c:v>
                </c:pt>
                <c:pt idx="95434">
                  <c:v>47717</c:v>
                </c:pt>
                <c:pt idx="95435">
                  <c:v>47717.5</c:v>
                </c:pt>
                <c:pt idx="95436">
                  <c:v>47718</c:v>
                </c:pt>
                <c:pt idx="95437">
                  <c:v>47718.5</c:v>
                </c:pt>
                <c:pt idx="95438">
                  <c:v>47719</c:v>
                </c:pt>
                <c:pt idx="95439">
                  <c:v>47719.5</c:v>
                </c:pt>
                <c:pt idx="95440">
                  <c:v>47720</c:v>
                </c:pt>
                <c:pt idx="95441">
                  <c:v>47720.5</c:v>
                </c:pt>
                <c:pt idx="95442">
                  <c:v>47721</c:v>
                </c:pt>
                <c:pt idx="95443">
                  <c:v>47721.5</c:v>
                </c:pt>
                <c:pt idx="95444">
                  <c:v>47722</c:v>
                </c:pt>
                <c:pt idx="95445">
                  <c:v>47722.5</c:v>
                </c:pt>
                <c:pt idx="95446">
                  <c:v>47723</c:v>
                </c:pt>
                <c:pt idx="95447">
                  <c:v>47723.5</c:v>
                </c:pt>
                <c:pt idx="95448">
                  <c:v>47724</c:v>
                </c:pt>
                <c:pt idx="95449">
                  <c:v>47724.5</c:v>
                </c:pt>
                <c:pt idx="95450">
                  <c:v>47725</c:v>
                </c:pt>
                <c:pt idx="95451">
                  <c:v>47725.5</c:v>
                </c:pt>
                <c:pt idx="95452">
                  <c:v>47726</c:v>
                </c:pt>
                <c:pt idx="95453">
                  <c:v>47726.5</c:v>
                </c:pt>
                <c:pt idx="95454">
                  <c:v>47727</c:v>
                </c:pt>
                <c:pt idx="95455">
                  <c:v>47727.5</c:v>
                </c:pt>
                <c:pt idx="95456">
                  <c:v>47728</c:v>
                </c:pt>
                <c:pt idx="95457">
                  <c:v>47728.5</c:v>
                </c:pt>
                <c:pt idx="95458">
                  <c:v>47729</c:v>
                </c:pt>
                <c:pt idx="95459">
                  <c:v>47729.5</c:v>
                </c:pt>
                <c:pt idx="95460">
                  <c:v>47730</c:v>
                </c:pt>
                <c:pt idx="95461">
                  <c:v>47730.5</c:v>
                </c:pt>
                <c:pt idx="95462">
                  <c:v>47731</c:v>
                </c:pt>
                <c:pt idx="95463">
                  <c:v>47731.5</c:v>
                </c:pt>
                <c:pt idx="95464">
                  <c:v>47732</c:v>
                </c:pt>
                <c:pt idx="95465">
                  <c:v>47732.5</c:v>
                </c:pt>
                <c:pt idx="95466">
                  <c:v>47733</c:v>
                </c:pt>
                <c:pt idx="95467">
                  <c:v>47733.5</c:v>
                </c:pt>
                <c:pt idx="95468">
                  <c:v>47734</c:v>
                </c:pt>
                <c:pt idx="95469">
                  <c:v>47734.5</c:v>
                </c:pt>
                <c:pt idx="95470">
                  <c:v>47735</c:v>
                </c:pt>
                <c:pt idx="95471">
                  <c:v>47735.5</c:v>
                </c:pt>
                <c:pt idx="95472">
                  <c:v>47736</c:v>
                </c:pt>
                <c:pt idx="95473">
                  <c:v>47736.5</c:v>
                </c:pt>
                <c:pt idx="95474">
                  <c:v>47737</c:v>
                </c:pt>
                <c:pt idx="95475">
                  <c:v>47737.5</c:v>
                </c:pt>
                <c:pt idx="95476">
                  <c:v>47738</c:v>
                </c:pt>
                <c:pt idx="95477">
                  <c:v>47738.5</c:v>
                </c:pt>
                <c:pt idx="95478">
                  <c:v>47739</c:v>
                </c:pt>
                <c:pt idx="95479">
                  <c:v>47739.5</c:v>
                </c:pt>
                <c:pt idx="95480">
                  <c:v>47740</c:v>
                </c:pt>
                <c:pt idx="95481">
                  <c:v>47740.5</c:v>
                </c:pt>
                <c:pt idx="95482">
                  <c:v>47741</c:v>
                </c:pt>
                <c:pt idx="95483">
                  <c:v>47741.5</c:v>
                </c:pt>
                <c:pt idx="95484">
                  <c:v>47742</c:v>
                </c:pt>
                <c:pt idx="95485">
                  <c:v>47742.5</c:v>
                </c:pt>
                <c:pt idx="95486">
                  <c:v>47743</c:v>
                </c:pt>
                <c:pt idx="95487">
                  <c:v>47743.5</c:v>
                </c:pt>
                <c:pt idx="95488">
                  <c:v>47744</c:v>
                </c:pt>
                <c:pt idx="95489">
                  <c:v>47744.5</c:v>
                </c:pt>
                <c:pt idx="95490">
                  <c:v>47745</c:v>
                </c:pt>
                <c:pt idx="95491">
                  <c:v>47745.5</c:v>
                </c:pt>
                <c:pt idx="95492">
                  <c:v>47746</c:v>
                </c:pt>
                <c:pt idx="95493">
                  <c:v>47746.5</c:v>
                </c:pt>
                <c:pt idx="95494">
                  <c:v>47747</c:v>
                </c:pt>
                <c:pt idx="95495">
                  <c:v>47747.5</c:v>
                </c:pt>
                <c:pt idx="95496">
                  <c:v>47748</c:v>
                </c:pt>
                <c:pt idx="95497">
                  <c:v>47748.5</c:v>
                </c:pt>
                <c:pt idx="95498">
                  <c:v>47749</c:v>
                </c:pt>
                <c:pt idx="95499">
                  <c:v>47749.5</c:v>
                </c:pt>
                <c:pt idx="95500">
                  <c:v>47750</c:v>
                </c:pt>
                <c:pt idx="95501">
                  <c:v>47750.5</c:v>
                </c:pt>
                <c:pt idx="95502">
                  <c:v>47751</c:v>
                </c:pt>
                <c:pt idx="95503">
                  <c:v>47751.5</c:v>
                </c:pt>
                <c:pt idx="95504">
                  <c:v>47752</c:v>
                </c:pt>
                <c:pt idx="95505">
                  <c:v>47752.5</c:v>
                </c:pt>
                <c:pt idx="95506">
                  <c:v>47753</c:v>
                </c:pt>
                <c:pt idx="95507">
                  <c:v>47753.5</c:v>
                </c:pt>
                <c:pt idx="95508">
                  <c:v>47754</c:v>
                </c:pt>
                <c:pt idx="95509">
                  <c:v>47754.5</c:v>
                </c:pt>
                <c:pt idx="95510">
                  <c:v>47755</c:v>
                </c:pt>
                <c:pt idx="95511">
                  <c:v>47755.5</c:v>
                </c:pt>
                <c:pt idx="95512">
                  <c:v>47756</c:v>
                </c:pt>
                <c:pt idx="95513">
                  <c:v>47756.5</c:v>
                </c:pt>
                <c:pt idx="95514">
                  <c:v>47757</c:v>
                </c:pt>
                <c:pt idx="95515">
                  <c:v>47757.5</c:v>
                </c:pt>
                <c:pt idx="95516">
                  <c:v>47758</c:v>
                </c:pt>
                <c:pt idx="95517">
                  <c:v>47758.5</c:v>
                </c:pt>
                <c:pt idx="95518">
                  <c:v>47759</c:v>
                </c:pt>
                <c:pt idx="95519">
                  <c:v>47759.5</c:v>
                </c:pt>
                <c:pt idx="95520">
                  <c:v>47760</c:v>
                </c:pt>
                <c:pt idx="95521">
                  <c:v>47760.5</c:v>
                </c:pt>
                <c:pt idx="95522">
                  <c:v>47761</c:v>
                </c:pt>
                <c:pt idx="95523">
                  <c:v>47761.5</c:v>
                </c:pt>
                <c:pt idx="95524">
                  <c:v>47762</c:v>
                </c:pt>
                <c:pt idx="95525">
                  <c:v>47762.5</c:v>
                </c:pt>
                <c:pt idx="95526">
                  <c:v>47763</c:v>
                </c:pt>
                <c:pt idx="95527">
                  <c:v>47763.5</c:v>
                </c:pt>
                <c:pt idx="95528">
                  <c:v>47764</c:v>
                </c:pt>
                <c:pt idx="95529">
                  <c:v>47764.5</c:v>
                </c:pt>
                <c:pt idx="95530">
                  <c:v>47765</c:v>
                </c:pt>
                <c:pt idx="95531">
                  <c:v>47765.5</c:v>
                </c:pt>
                <c:pt idx="95532">
                  <c:v>47766</c:v>
                </c:pt>
                <c:pt idx="95533">
                  <c:v>47766.5</c:v>
                </c:pt>
                <c:pt idx="95534">
                  <c:v>47767</c:v>
                </c:pt>
                <c:pt idx="95535">
                  <c:v>47767.5</c:v>
                </c:pt>
                <c:pt idx="95536">
                  <c:v>47768</c:v>
                </c:pt>
                <c:pt idx="95537">
                  <c:v>47768.5</c:v>
                </c:pt>
                <c:pt idx="95538">
                  <c:v>47769</c:v>
                </c:pt>
                <c:pt idx="95539">
                  <c:v>47769.5</c:v>
                </c:pt>
                <c:pt idx="95540">
                  <c:v>47770</c:v>
                </c:pt>
                <c:pt idx="95541">
                  <c:v>47770.5</c:v>
                </c:pt>
                <c:pt idx="95542">
                  <c:v>47771</c:v>
                </c:pt>
                <c:pt idx="95543">
                  <c:v>47771.5</c:v>
                </c:pt>
                <c:pt idx="95544">
                  <c:v>47772</c:v>
                </c:pt>
                <c:pt idx="95545">
                  <c:v>47772.5</c:v>
                </c:pt>
                <c:pt idx="95546">
                  <c:v>47773</c:v>
                </c:pt>
                <c:pt idx="95547">
                  <c:v>47773.5</c:v>
                </c:pt>
                <c:pt idx="95548">
                  <c:v>47774</c:v>
                </c:pt>
                <c:pt idx="95549">
                  <c:v>47774.5</c:v>
                </c:pt>
                <c:pt idx="95550">
                  <c:v>47775</c:v>
                </c:pt>
                <c:pt idx="95551">
                  <c:v>47775.5</c:v>
                </c:pt>
                <c:pt idx="95552">
                  <c:v>47776</c:v>
                </c:pt>
                <c:pt idx="95553">
                  <c:v>47776.5</c:v>
                </c:pt>
                <c:pt idx="95554">
                  <c:v>47777</c:v>
                </c:pt>
                <c:pt idx="95555">
                  <c:v>47777.5</c:v>
                </c:pt>
                <c:pt idx="95556">
                  <c:v>47778</c:v>
                </c:pt>
                <c:pt idx="95557">
                  <c:v>47778.5</c:v>
                </c:pt>
                <c:pt idx="95558">
                  <c:v>47779</c:v>
                </c:pt>
                <c:pt idx="95559">
                  <c:v>47779.5</c:v>
                </c:pt>
                <c:pt idx="95560">
                  <c:v>47780</c:v>
                </c:pt>
                <c:pt idx="95561">
                  <c:v>47780.5</c:v>
                </c:pt>
                <c:pt idx="95562">
                  <c:v>47781</c:v>
                </c:pt>
                <c:pt idx="95563">
                  <c:v>47781.5</c:v>
                </c:pt>
                <c:pt idx="95564">
                  <c:v>47782</c:v>
                </c:pt>
                <c:pt idx="95565">
                  <c:v>47782.5</c:v>
                </c:pt>
                <c:pt idx="95566">
                  <c:v>47783</c:v>
                </c:pt>
                <c:pt idx="95567">
                  <c:v>47783.5</c:v>
                </c:pt>
                <c:pt idx="95568">
                  <c:v>47784</c:v>
                </c:pt>
                <c:pt idx="95569">
                  <c:v>47784.5</c:v>
                </c:pt>
                <c:pt idx="95570">
                  <c:v>47785</c:v>
                </c:pt>
                <c:pt idx="95571">
                  <c:v>47785.5</c:v>
                </c:pt>
                <c:pt idx="95572">
                  <c:v>47786</c:v>
                </c:pt>
                <c:pt idx="95573">
                  <c:v>47786.5</c:v>
                </c:pt>
                <c:pt idx="95574">
                  <c:v>47787</c:v>
                </c:pt>
                <c:pt idx="95575">
                  <c:v>47787.5</c:v>
                </c:pt>
                <c:pt idx="95576">
                  <c:v>47788</c:v>
                </c:pt>
                <c:pt idx="95577">
                  <c:v>47788.5</c:v>
                </c:pt>
                <c:pt idx="95578">
                  <c:v>47789</c:v>
                </c:pt>
                <c:pt idx="95579">
                  <c:v>47789.5</c:v>
                </c:pt>
                <c:pt idx="95580">
                  <c:v>47790</c:v>
                </c:pt>
                <c:pt idx="95581">
                  <c:v>47790.5</c:v>
                </c:pt>
                <c:pt idx="95582">
                  <c:v>47791</c:v>
                </c:pt>
                <c:pt idx="95583">
                  <c:v>47791.5</c:v>
                </c:pt>
                <c:pt idx="95584">
                  <c:v>47792</c:v>
                </c:pt>
                <c:pt idx="95585">
                  <c:v>47792.5</c:v>
                </c:pt>
                <c:pt idx="95586">
                  <c:v>47793</c:v>
                </c:pt>
                <c:pt idx="95587">
                  <c:v>47793.5</c:v>
                </c:pt>
                <c:pt idx="95588">
                  <c:v>47794</c:v>
                </c:pt>
                <c:pt idx="95589">
                  <c:v>47794.5</c:v>
                </c:pt>
                <c:pt idx="95590">
                  <c:v>47795</c:v>
                </c:pt>
                <c:pt idx="95591">
                  <c:v>47795.5</c:v>
                </c:pt>
                <c:pt idx="95592">
                  <c:v>47796</c:v>
                </c:pt>
                <c:pt idx="95593">
                  <c:v>47796.5</c:v>
                </c:pt>
                <c:pt idx="95594">
                  <c:v>47797</c:v>
                </c:pt>
                <c:pt idx="95595">
                  <c:v>47797.5</c:v>
                </c:pt>
                <c:pt idx="95596">
                  <c:v>47798</c:v>
                </c:pt>
                <c:pt idx="95597">
                  <c:v>47798.5</c:v>
                </c:pt>
                <c:pt idx="95598">
                  <c:v>47799</c:v>
                </c:pt>
                <c:pt idx="95599">
                  <c:v>47799.5</c:v>
                </c:pt>
                <c:pt idx="95600">
                  <c:v>47800</c:v>
                </c:pt>
                <c:pt idx="95601">
                  <c:v>47800.5</c:v>
                </c:pt>
                <c:pt idx="95602">
                  <c:v>47801</c:v>
                </c:pt>
                <c:pt idx="95603">
                  <c:v>47801.5</c:v>
                </c:pt>
                <c:pt idx="95604">
                  <c:v>47802</c:v>
                </c:pt>
                <c:pt idx="95605">
                  <c:v>47802.5</c:v>
                </c:pt>
                <c:pt idx="95606">
                  <c:v>47803</c:v>
                </c:pt>
                <c:pt idx="95607">
                  <c:v>47803.5</c:v>
                </c:pt>
                <c:pt idx="95608">
                  <c:v>47804</c:v>
                </c:pt>
                <c:pt idx="95609">
                  <c:v>47804.5</c:v>
                </c:pt>
                <c:pt idx="95610">
                  <c:v>47805</c:v>
                </c:pt>
                <c:pt idx="95611">
                  <c:v>47805.5</c:v>
                </c:pt>
                <c:pt idx="95612">
                  <c:v>47806</c:v>
                </c:pt>
                <c:pt idx="95613">
                  <c:v>47806.5</c:v>
                </c:pt>
                <c:pt idx="95614">
                  <c:v>47807</c:v>
                </c:pt>
                <c:pt idx="95615">
                  <c:v>47807.5</c:v>
                </c:pt>
                <c:pt idx="95616">
                  <c:v>47808</c:v>
                </c:pt>
                <c:pt idx="95617">
                  <c:v>47808.5</c:v>
                </c:pt>
                <c:pt idx="95618">
                  <c:v>47809</c:v>
                </c:pt>
                <c:pt idx="95619">
                  <c:v>47809.5</c:v>
                </c:pt>
                <c:pt idx="95620">
                  <c:v>47810</c:v>
                </c:pt>
                <c:pt idx="95621">
                  <c:v>47810.5</c:v>
                </c:pt>
                <c:pt idx="95622">
                  <c:v>47811</c:v>
                </c:pt>
                <c:pt idx="95623">
                  <c:v>47811.5</c:v>
                </c:pt>
                <c:pt idx="95624">
                  <c:v>47812</c:v>
                </c:pt>
                <c:pt idx="95625">
                  <c:v>47812.5</c:v>
                </c:pt>
                <c:pt idx="95626">
                  <c:v>47813</c:v>
                </c:pt>
                <c:pt idx="95627">
                  <c:v>47813.5</c:v>
                </c:pt>
                <c:pt idx="95628">
                  <c:v>47814</c:v>
                </c:pt>
                <c:pt idx="95629">
                  <c:v>47814.5</c:v>
                </c:pt>
                <c:pt idx="95630">
                  <c:v>47815</c:v>
                </c:pt>
                <c:pt idx="95631">
                  <c:v>47815.5</c:v>
                </c:pt>
                <c:pt idx="95632">
                  <c:v>47816</c:v>
                </c:pt>
                <c:pt idx="95633">
                  <c:v>47816.5</c:v>
                </c:pt>
                <c:pt idx="95634">
                  <c:v>47817</c:v>
                </c:pt>
                <c:pt idx="95635">
                  <c:v>47817.5</c:v>
                </c:pt>
                <c:pt idx="95636">
                  <c:v>47818</c:v>
                </c:pt>
                <c:pt idx="95637">
                  <c:v>47818.5</c:v>
                </c:pt>
                <c:pt idx="95638">
                  <c:v>47819</c:v>
                </c:pt>
                <c:pt idx="95639">
                  <c:v>47819.5</c:v>
                </c:pt>
                <c:pt idx="95640">
                  <c:v>47820</c:v>
                </c:pt>
                <c:pt idx="95641">
                  <c:v>47820.5</c:v>
                </c:pt>
                <c:pt idx="95642">
                  <c:v>47821</c:v>
                </c:pt>
                <c:pt idx="95643">
                  <c:v>47821.5</c:v>
                </c:pt>
                <c:pt idx="95644">
                  <c:v>47822</c:v>
                </c:pt>
                <c:pt idx="95645">
                  <c:v>47822.5</c:v>
                </c:pt>
                <c:pt idx="95646">
                  <c:v>47823</c:v>
                </c:pt>
                <c:pt idx="95647">
                  <c:v>47823.5</c:v>
                </c:pt>
                <c:pt idx="95648">
                  <c:v>47824</c:v>
                </c:pt>
                <c:pt idx="95649">
                  <c:v>47824.5</c:v>
                </c:pt>
                <c:pt idx="95650">
                  <c:v>47825</c:v>
                </c:pt>
                <c:pt idx="95651">
                  <c:v>47825.5</c:v>
                </c:pt>
                <c:pt idx="95652">
                  <c:v>47826</c:v>
                </c:pt>
                <c:pt idx="95653">
                  <c:v>47826.5</c:v>
                </c:pt>
                <c:pt idx="95654">
                  <c:v>47827</c:v>
                </c:pt>
                <c:pt idx="95655">
                  <c:v>47827.5</c:v>
                </c:pt>
                <c:pt idx="95656">
                  <c:v>47828</c:v>
                </c:pt>
                <c:pt idx="95657">
                  <c:v>47828.5</c:v>
                </c:pt>
                <c:pt idx="95658">
                  <c:v>47829</c:v>
                </c:pt>
                <c:pt idx="95659">
                  <c:v>47829.5</c:v>
                </c:pt>
                <c:pt idx="95660">
                  <c:v>47830</c:v>
                </c:pt>
                <c:pt idx="95661">
                  <c:v>47830.5</c:v>
                </c:pt>
                <c:pt idx="95662">
                  <c:v>47831</c:v>
                </c:pt>
                <c:pt idx="95663">
                  <c:v>47831.5</c:v>
                </c:pt>
                <c:pt idx="95664">
                  <c:v>47832</c:v>
                </c:pt>
                <c:pt idx="95665">
                  <c:v>47832.5</c:v>
                </c:pt>
                <c:pt idx="95666">
                  <c:v>47833</c:v>
                </c:pt>
                <c:pt idx="95667">
                  <c:v>47833.5</c:v>
                </c:pt>
                <c:pt idx="95668">
                  <c:v>47834</c:v>
                </c:pt>
                <c:pt idx="95669">
                  <c:v>47834.5</c:v>
                </c:pt>
                <c:pt idx="95670">
                  <c:v>47835</c:v>
                </c:pt>
                <c:pt idx="95671">
                  <c:v>47835.5</c:v>
                </c:pt>
                <c:pt idx="95672">
                  <c:v>47836</c:v>
                </c:pt>
                <c:pt idx="95673">
                  <c:v>47836.5</c:v>
                </c:pt>
                <c:pt idx="95674">
                  <c:v>47837</c:v>
                </c:pt>
                <c:pt idx="95675">
                  <c:v>47837.5</c:v>
                </c:pt>
                <c:pt idx="95676">
                  <c:v>47838</c:v>
                </c:pt>
                <c:pt idx="95677">
                  <c:v>47838.5</c:v>
                </c:pt>
                <c:pt idx="95678">
                  <c:v>47839</c:v>
                </c:pt>
                <c:pt idx="95679">
                  <c:v>47839.5</c:v>
                </c:pt>
                <c:pt idx="95680">
                  <c:v>47840</c:v>
                </c:pt>
                <c:pt idx="95681">
                  <c:v>47840.5</c:v>
                </c:pt>
                <c:pt idx="95682">
                  <c:v>47841</c:v>
                </c:pt>
                <c:pt idx="95683">
                  <c:v>47841.5</c:v>
                </c:pt>
                <c:pt idx="95684">
                  <c:v>47842</c:v>
                </c:pt>
                <c:pt idx="95685">
                  <c:v>47842.5</c:v>
                </c:pt>
                <c:pt idx="95686">
                  <c:v>47843</c:v>
                </c:pt>
                <c:pt idx="95687">
                  <c:v>47843.5</c:v>
                </c:pt>
                <c:pt idx="95688">
                  <c:v>47844</c:v>
                </c:pt>
                <c:pt idx="95689">
                  <c:v>47844.5</c:v>
                </c:pt>
                <c:pt idx="95690">
                  <c:v>47845</c:v>
                </c:pt>
                <c:pt idx="95691">
                  <c:v>47845.5</c:v>
                </c:pt>
                <c:pt idx="95692">
                  <c:v>47846</c:v>
                </c:pt>
                <c:pt idx="95693">
                  <c:v>47846.5</c:v>
                </c:pt>
                <c:pt idx="95694">
                  <c:v>47847</c:v>
                </c:pt>
                <c:pt idx="95695">
                  <c:v>47847.5</c:v>
                </c:pt>
                <c:pt idx="95696">
                  <c:v>47848</c:v>
                </c:pt>
                <c:pt idx="95697">
                  <c:v>47848.5</c:v>
                </c:pt>
                <c:pt idx="95698">
                  <c:v>47849</c:v>
                </c:pt>
                <c:pt idx="95699">
                  <c:v>47849.5</c:v>
                </c:pt>
                <c:pt idx="95700">
                  <c:v>47850</c:v>
                </c:pt>
                <c:pt idx="95701">
                  <c:v>47850.5</c:v>
                </c:pt>
                <c:pt idx="95702">
                  <c:v>47851</c:v>
                </c:pt>
                <c:pt idx="95703">
                  <c:v>47851.5</c:v>
                </c:pt>
                <c:pt idx="95704">
                  <c:v>47852</c:v>
                </c:pt>
                <c:pt idx="95705">
                  <c:v>47852.5</c:v>
                </c:pt>
                <c:pt idx="95706">
                  <c:v>47853</c:v>
                </c:pt>
                <c:pt idx="95707">
                  <c:v>47853.5</c:v>
                </c:pt>
                <c:pt idx="95708">
                  <c:v>47854</c:v>
                </c:pt>
                <c:pt idx="95709">
                  <c:v>47854.5</c:v>
                </c:pt>
                <c:pt idx="95710">
                  <c:v>47855</c:v>
                </c:pt>
                <c:pt idx="95711">
                  <c:v>47855.5</c:v>
                </c:pt>
                <c:pt idx="95712">
                  <c:v>47856</c:v>
                </c:pt>
                <c:pt idx="95713">
                  <c:v>47856.5</c:v>
                </c:pt>
                <c:pt idx="95714">
                  <c:v>47857</c:v>
                </c:pt>
                <c:pt idx="95715">
                  <c:v>47857.5</c:v>
                </c:pt>
                <c:pt idx="95716">
                  <c:v>47858</c:v>
                </c:pt>
                <c:pt idx="95717">
                  <c:v>47858.5</c:v>
                </c:pt>
                <c:pt idx="95718">
                  <c:v>47859</c:v>
                </c:pt>
                <c:pt idx="95719">
                  <c:v>47859.5</c:v>
                </c:pt>
                <c:pt idx="95720">
                  <c:v>47860</c:v>
                </c:pt>
                <c:pt idx="95721">
                  <c:v>47860.5</c:v>
                </c:pt>
                <c:pt idx="95722">
                  <c:v>47861</c:v>
                </c:pt>
                <c:pt idx="95723">
                  <c:v>47861.5</c:v>
                </c:pt>
                <c:pt idx="95724">
                  <c:v>47862</c:v>
                </c:pt>
                <c:pt idx="95725">
                  <c:v>47862.5</c:v>
                </c:pt>
                <c:pt idx="95726">
                  <c:v>47863</c:v>
                </c:pt>
                <c:pt idx="95727">
                  <c:v>47863.5</c:v>
                </c:pt>
                <c:pt idx="95728">
                  <c:v>47864</c:v>
                </c:pt>
                <c:pt idx="95729">
                  <c:v>47864.5</c:v>
                </c:pt>
                <c:pt idx="95730">
                  <c:v>47865</c:v>
                </c:pt>
                <c:pt idx="95731">
                  <c:v>47865.5</c:v>
                </c:pt>
                <c:pt idx="95732">
                  <c:v>47866</c:v>
                </c:pt>
                <c:pt idx="95733">
                  <c:v>47866.5</c:v>
                </c:pt>
                <c:pt idx="95734">
                  <c:v>47867</c:v>
                </c:pt>
                <c:pt idx="95735">
                  <c:v>47867.5</c:v>
                </c:pt>
                <c:pt idx="95736">
                  <c:v>47868</c:v>
                </c:pt>
                <c:pt idx="95737">
                  <c:v>47868.5</c:v>
                </c:pt>
                <c:pt idx="95738">
                  <c:v>47869</c:v>
                </c:pt>
                <c:pt idx="95739">
                  <c:v>47869.5</c:v>
                </c:pt>
                <c:pt idx="95740">
                  <c:v>47870</c:v>
                </c:pt>
                <c:pt idx="95741">
                  <c:v>47870.5</c:v>
                </c:pt>
                <c:pt idx="95742">
                  <c:v>47871</c:v>
                </c:pt>
                <c:pt idx="95743">
                  <c:v>47871.5</c:v>
                </c:pt>
                <c:pt idx="95744">
                  <c:v>47872</c:v>
                </c:pt>
                <c:pt idx="95745">
                  <c:v>47872.5</c:v>
                </c:pt>
                <c:pt idx="95746">
                  <c:v>47873</c:v>
                </c:pt>
                <c:pt idx="95747">
                  <c:v>47873.5</c:v>
                </c:pt>
                <c:pt idx="95748">
                  <c:v>47874</c:v>
                </c:pt>
                <c:pt idx="95749">
                  <c:v>47874.5</c:v>
                </c:pt>
                <c:pt idx="95750">
                  <c:v>47875</c:v>
                </c:pt>
                <c:pt idx="95751">
                  <c:v>47875.5</c:v>
                </c:pt>
                <c:pt idx="95752">
                  <c:v>47876</c:v>
                </c:pt>
                <c:pt idx="95753">
                  <c:v>47876.5</c:v>
                </c:pt>
                <c:pt idx="95754">
                  <c:v>47877</c:v>
                </c:pt>
                <c:pt idx="95755">
                  <c:v>47877.5</c:v>
                </c:pt>
                <c:pt idx="95756">
                  <c:v>47878</c:v>
                </c:pt>
                <c:pt idx="95757">
                  <c:v>47878.5</c:v>
                </c:pt>
                <c:pt idx="95758">
                  <c:v>47879</c:v>
                </c:pt>
                <c:pt idx="95759">
                  <c:v>47879.5</c:v>
                </c:pt>
                <c:pt idx="95760">
                  <c:v>47880</c:v>
                </c:pt>
                <c:pt idx="95761">
                  <c:v>47880.5</c:v>
                </c:pt>
                <c:pt idx="95762">
                  <c:v>47881</c:v>
                </c:pt>
                <c:pt idx="95763">
                  <c:v>47881.5</c:v>
                </c:pt>
                <c:pt idx="95764">
                  <c:v>47882</c:v>
                </c:pt>
                <c:pt idx="95765">
                  <c:v>47882.5</c:v>
                </c:pt>
                <c:pt idx="95766">
                  <c:v>47883</c:v>
                </c:pt>
                <c:pt idx="95767">
                  <c:v>47883.5</c:v>
                </c:pt>
                <c:pt idx="95768">
                  <c:v>47884</c:v>
                </c:pt>
                <c:pt idx="95769">
                  <c:v>47884.5</c:v>
                </c:pt>
                <c:pt idx="95770">
                  <c:v>47885</c:v>
                </c:pt>
                <c:pt idx="95771">
                  <c:v>47885.5</c:v>
                </c:pt>
                <c:pt idx="95772">
                  <c:v>47886</c:v>
                </c:pt>
                <c:pt idx="95773">
                  <c:v>47886.5</c:v>
                </c:pt>
                <c:pt idx="95774">
                  <c:v>47887</c:v>
                </c:pt>
                <c:pt idx="95775">
                  <c:v>47887.5</c:v>
                </c:pt>
                <c:pt idx="95776">
                  <c:v>47888</c:v>
                </c:pt>
                <c:pt idx="95777">
                  <c:v>47888.5</c:v>
                </c:pt>
                <c:pt idx="95778">
                  <c:v>47889</c:v>
                </c:pt>
                <c:pt idx="95779">
                  <c:v>47889.5</c:v>
                </c:pt>
                <c:pt idx="95780">
                  <c:v>47890</c:v>
                </c:pt>
                <c:pt idx="95781">
                  <c:v>47890.5</c:v>
                </c:pt>
                <c:pt idx="95782">
                  <c:v>47891</c:v>
                </c:pt>
                <c:pt idx="95783">
                  <c:v>47891.5</c:v>
                </c:pt>
                <c:pt idx="95784">
                  <c:v>47892</c:v>
                </c:pt>
                <c:pt idx="95785">
                  <c:v>47892.5</c:v>
                </c:pt>
                <c:pt idx="95786">
                  <c:v>47893</c:v>
                </c:pt>
                <c:pt idx="95787">
                  <c:v>47893.5</c:v>
                </c:pt>
                <c:pt idx="95788">
                  <c:v>47894</c:v>
                </c:pt>
                <c:pt idx="95789">
                  <c:v>47894.5</c:v>
                </c:pt>
                <c:pt idx="95790">
                  <c:v>47895</c:v>
                </c:pt>
                <c:pt idx="95791">
                  <c:v>47895.5</c:v>
                </c:pt>
                <c:pt idx="95792">
                  <c:v>47896</c:v>
                </c:pt>
                <c:pt idx="95793">
                  <c:v>47896.5</c:v>
                </c:pt>
                <c:pt idx="95794">
                  <c:v>47897</c:v>
                </c:pt>
                <c:pt idx="95795">
                  <c:v>47897.5</c:v>
                </c:pt>
                <c:pt idx="95796">
                  <c:v>47898</c:v>
                </c:pt>
                <c:pt idx="95797">
                  <c:v>47898.5</c:v>
                </c:pt>
                <c:pt idx="95798">
                  <c:v>47899</c:v>
                </c:pt>
                <c:pt idx="95799">
                  <c:v>47899.5</c:v>
                </c:pt>
                <c:pt idx="95800">
                  <c:v>47900</c:v>
                </c:pt>
                <c:pt idx="95801">
                  <c:v>47900.5</c:v>
                </c:pt>
                <c:pt idx="95802">
                  <c:v>47901</c:v>
                </c:pt>
                <c:pt idx="95803">
                  <c:v>47901.5</c:v>
                </c:pt>
                <c:pt idx="95804">
                  <c:v>47902</c:v>
                </c:pt>
                <c:pt idx="95805">
                  <c:v>47902.5</c:v>
                </c:pt>
                <c:pt idx="95806">
                  <c:v>47903</c:v>
                </c:pt>
                <c:pt idx="95807">
                  <c:v>47903.5</c:v>
                </c:pt>
                <c:pt idx="95808">
                  <c:v>47904</c:v>
                </c:pt>
                <c:pt idx="95809">
                  <c:v>47904.5</c:v>
                </c:pt>
                <c:pt idx="95810">
                  <c:v>47905</c:v>
                </c:pt>
                <c:pt idx="95811">
                  <c:v>47905.5</c:v>
                </c:pt>
                <c:pt idx="95812">
                  <c:v>47906</c:v>
                </c:pt>
                <c:pt idx="95813">
                  <c:v>47906.5</c:v>
                </c:pt>
                <c:pt idx="95814">
                  <c:v>47907</c:v>
                </c:pt>
                <c:pt idx="95815">
                  <c:v>47907.5</c:v>
                </c:pt>
                <c:pt idx="95816">
                  <c:v>47908</c:v>
                </c:pt>
                <c:pt idx="95817">
                  <c:v>47908.5</c:v>
                </c:pt>
                <c:pt idx="95818">
                  <c:v>47909</c:v>
                </c:pt>
                <c:pt idx="95819">
                  <c:v>47909.5</c:v>
                </c:pt>
                <c:pt idx="95820">
                  <c:v>47910</c:v>
                </c:pt>
                <c:pt idx="95821">
                  <c:v>47910.5</c:v>
                </c:pt>
                <c:pt idx="95822">
                  <c:v>47911</c:v>
                </c:pt>
                <c:pt idx="95823">
                  <c:v>47911.5</c:v>
                </c:pt>
                <c:pt idx="95824">
                  <c:v>47912</c:v>
                </c:pt>
                <c:pt idx="95825">
                  <c:v>47912.5</c:v>
                </c:pt>
                <c:pt idx="95826">
                  <c:v>47913</c:v>
                </c:pt>
                <c:pt idx="95827">
                  <c:v>47913.5</c:v>
                </c:pt>
                <c:pt idx="95828">
                  <c:v>47914</c:v>
                </c:pt>
                <c:pt idx="95829">
                  <c:v>47914.5</c:v>
                </c:pt>
                <c:pt idx="95830">
                  <c:v>47915</c:v>
                </c:pt>
                <c:pt idx="95831">
                  <c:v>47915.5</c:v>
                </c:pt>
                <c:pt idx="95832">
                  <c:v>47916</c:v>
                </c:pt>
                <c:pt idx="95833">
                  <c:v>47916.5</c:v>
                </c:pt>
                <c:pt idx="95834">
                  <c:v>47917</c:v>
                </c:pt>
                <c:pt idx="95835">
                  <c:v>47917.5</c:v>
                </c:pt>
                <c:pt idx="95836">
                  <c:v>47918</c:v>
                </c:pt>
                <c:pt idx="95837">
                  <c:v>47918.5</c:v>
                </c:pt>
                <c:pt idx="95838">
                  <c:v>47919</c:v>
                </c:pt>
                <c:pt idx="95839">
                  <c:v>47919.5</c:v>
                </c:pt>
                <c:pt idx="95840">
                  <c:v>47920</c:v>
                </c:pt>
                <c:pt idx="95841">
                  <c:v>47920.5</c:v>
                </c:pt>
                <c:pt idx="95842">
                  <c:v>47921</c:v>
                </c:pt>
                <c:pt idx="95843">
                  <c:v>47921.5</c:v>
                </c:pt>
                <c:pt idx="95844">
                  <c:v>47922</c:v>
                </c:pt>
                <c:pt idx="95845">
                  <c:v>47922.5</c:v>
                </c:pt>
                <c:pt idx="95846">
                  <c:v>47923</c:v>
                </c:pt>
                <c:pt idx="95847">
                  <c:v>47923.5</c:v>
                </c:pt>
                <c:pt idx="95848">
                  <c:v>47924</c:v>
                </c:pt>
                <c:pt idx="95849">
                  <c:v>47924.5</c:v>
                </c:pt>
                <c:pt idx="95850">
                  <c:v>47925</c:v>
                </c:pt>
                <c:pt idx="95851">
                  <c:v>47925.5</c:v>
                </c:pt>
                <c:pt idx="95852">
                  <c:v>47926</c:v>
                </c:pt>
                <c:pt idx="95853">
                  <c:v>47926.5</c:v>
                </c:pt>
                <c:pt idx="95854">
                  <c:v>47927</c:v>
                </c:pt>
                <c:pt idx="95855">
                  <c:v>47927.5</c:v>
                </c:pt>
                <c:pt idx="95856">
                  <c:v>47928</c:v>
                </c:pt>
                <c:pt idx="95857">
                  <c:v>47928.5</c:v>
                </c:pt>
                <c:pt idx="95858">
                  <c:v>47929</c:v>
                </c:pt>
                <c:pt idx="95859">
                  <c:v>47929.5</c:v>
                </c:pt>
                <c:pt idx="95860">
                  <c:v>47930</c:v>
                </c:pt>
                <c:pt idx="95861">
                  <c:v>47930.5</c:v>
                </c:pt>
                <c:pt idx="95862">
                  <c:v>47931</c:v>
                </c:pt>
                <c:pt idx="95863">
                  <c:v>47931.5</c:v>
                </c:pt>
                <c:pt idx="95864">
                  <c:v>47932</c:v>
                </c:pt>
                <c:pt idx="95865">
                  <c:v>47932.5</c:v>
                </c:pt>
                <c:pt idx="95866">
                  <c:v>47933</c:v>
                </c:pt>
                <c:pt idx="95867">
                  <c:v>47933.5</c:v>
                </c:pt>
                <c:pt idx="95868">
                  <c:v>47934</c:v>
                </c:pt>
                <c:pt idx="95869">
                  <c:v>47934.5</c:v>
                </c:pt>
                <c:pt idx="95870">
                  <c:v>47935</c:v>
                </c:pt>
                <c:pt idx="95871">
                  <c:v>47935.5</c:v>
                </c:pt>
                <c:pt idx="95872">
                  <c:v>47936</c:v>
                </c:pt>
                <c:pt idx="95873">
                  <c:v>47936.5</c:v>
                </c:pt>
                <c:pt idx="95874">
                  <c:v>47937</c:v>
                </c:pt>
                <c:pt idx="95875">
                  <c:v>47937.5</c:v>
                </c:pt>
                <c:pt idx="95876">
                  <c:v>47938</c:v>
                </c:pt>
                <c:pt idx="95877">
                  <c:v>47938.5</c:v>
                </c:pt>
                <c:pt idx="95878">
                  <c:v>47939</c:v>
                </c:pt>
                <c:pt idx="95879">
                  <c:v>47939.5</c:v>
                </c:pt>
                <c:pt idx="95880">
                  <c:v>47940</c:v>
                </c:pt>
                <c:pt idx="95881">
                  <c:v>47940.5</c:v>
                </c:pt>
                <c:pt idx="95882">
                  <c:v>47941</c:v>
                </c:pt>
                <c:pt idx="95883">
                  <c:v>47941.5</c:v>
                </c:pt>
                <c:pt idx="95884">
                  <c:v>47942</c:v>
                </c:pt>
                <c:pt idx="95885">
                  <c:v>47942.5</c:v>
                </c:pt>
                <c:pt idx="95886">
                  <c:v>47943</c:v>
                </c:pt>
                <c:pt idx="95887">
                  <c:v>47943.5</c:v>
                </c:pt>
                <c:pt idx="95888">
                  <c:v>47944</c:v>
                </c:pt>
                <c:pt idx="95889">
                  <c:v>47944.5</c:v>
                </c:pt>
                <c:pt idx="95890">
                  <c:v>47945</c:v>
                </c:pt>
                <c:pt idx="95891">
                  <c:v>47945.5</c:v>
                </c:pt>
                <c:pt idx="95892">
                  <c:v>47946</c:v>
                </c:pt>
                <c:pt idx="95893">
                  <c:v>47946.5</c:v>
                </c:pt>
                <c:pt idx="95894">
                  <c:v>47947</c:v>
                </c:pt>
                <c:pt idx="95895">
                  <c:v>47947.5</c:v>
                </c:pt>
                <c:pt idx="95896">
                  <c:v>47948</c:v>
                </c:pt>
                <c:pt idx="95897">
                  <c:v>47948.5</c:v>
                </c:pt>
                <c:pt idx="95898">
                  <c:v>47949</c:v>
                </c:pt>
                <c:pt idx="95899">
                  <c:v>47949.5</c:v>
                </c:pt>
                <c:pt idx="95900">
                  <c:v>47950</c:v>
                </c:pt>
                <c:pt idx="95901">
                  <c:v>47950.5</c:v>
                </c:pt>
                <c:pt idx="95902">
                  <c:v>47951</c:v>
                </c:pt>
                <c:pt idx="95903">
                  <c:v>47951.5</c:v>
                </c:pt>
                <c:pt idx="95904">
                  <c:v>47952</c:v>
                </c:pt>
                <c:pt idx="95905">
                  <c:v>47952.5</c:v>
                </c:pt>
                <c:pt idx="95906">
                  <c:v>47953</c:v>
                </c:pt>
                <c:pt idx="95907">
                  <c:v>47953.5</c:v>
                </c:pt>
                <c:pt idx="95908">
                  <c:v>47954</c:v>
                </c:pt>
                <c:pt idx="95909">
                  <c:v>47954.5</c:v>
                </c:pt>
                <c:pt idx="95910">
                  <c:v>47955</c:v>
                </c:pt>
                <c:pt idx="95911">
                  <c:v>47955.5</c:v>
                </c:pt>
                <c:pt idx="95912">
                  <c:v>47956</c:v>
                </c:pt>
                <c:pt idx="95913">
                  <c:v>47956.5</c:v>
                </c:pt>
                <c:pt idx="95914">
                  <c:v>47957</c:v>
                </c:pt>
                <c:pt idx="95915">
                  <c:v>47957.5</c:v>
                </c:pt>
                <c:pt idx="95916">
                  <c:v>47958</c:v>
                </c:pt>
                <c:pt idx="95917">
                  <c:v>47958.5</c:v>
                </c:pt>
                <c:pt idx="95918">
                  <c:v>47959</c:v>
                </c:pt>
                <c:pt idx="95919">
                  <c:v>47959.5</c:v>
                </c:pt>
                <c:pt idx="95920">
                  <c:v>47960</c:v>
                </c:pt>
                <c:pt idx="95921">
                  <c:v>47960.5</c:v>
                </c:pt>
                <c:pt idx="95922">
                  <c:v>47961</c:v>
                </c:pt>
                <c:pt idx="95923">
                  <c:v>47961.5</c:v>
                </c:pt>
                <c:pt idx="95924">
                  <c:v>47962</c:v>
                </c:pt>
                <c:pt idx="95925">
                  <c:v>47962.5</c:v>
                </c:pt>
                <c:pt idx="95926">
                  <c:v>47963</c:v>
                </c:pt>
                <c:pt idx="95927">
                  <c:v>47963.5</c:v>
                </c:pt>
                <c:pt idx="95928">
                  <c:v>47964</c:v>
                </c:pt>
                <c:pt idx="95929">
                  <c:v>47964.5</c:v>
                </c:pt>
                <c:pt idx="95930">
                  <c:v>47965</c:v>
                </c:pt>
                <c:pt idx="95931">
                  <c:v>47965.5</c:v>
                </c:pt>
                <c:pt idx="95932">
                  <c:v>47966</c:v>
                </c:pt>
                <c:pt idx="95933">
                  <c:v>47966.5</c:v>
                </c:pt>
                <c:pt idx="95934">
                  <c:v>47967</c:v>
                </c:pt>
                <c:pt idx="95935">
                  <c:v>47967.5</c:v>
                </c:pt>
                <c:pt idx="95936">
                  <c:v>47968</c:v>
                </c:pt>
                <c:pt idx="95937">
                  <c:v>47968.5</c:v>
                </c:pt>
                <c:pt idx="95938">
                  <c:v>47969</c:v>
                </c:pt>
                <c:pt idx="95939">
                  <c:v>47969.5</c:v>
                </c:pt>
                <c:pt idx="95940">
                  <c:v>47970</c:v>
                </c:pt>
                <c:pt idx="95941">
                  <c:v>47970.5</c:v>
                </c:pt>
                <c:pt idx="95942">
                  <c:v>47971</c:v>
                </c:pt>
                <c:pt idx="95943">
                  <c:v>47971.5</c:v>
                </c:pt>
                <c:pt idx="95944">
                  <c:v>47972</c:v>
                </c:pt>
                <c:pt idx="95945">
                  <c:v>47972.5</c:v>
                </c:pt>
                <c:pt idx="95946">
                  <c:v>47973</c:v>
                </c:pt>
                <c:pt idx="95947">
                  <c:v>47973.5</c:v>
                </c:pt>
                <c:pt idx="95948">
                  <c:v>47974</c:v>
                </c:pt>
                <c:pt idx="95949">
                  <c:v>47974.5</c:v>
                </c:pt>
                <c:pt idx="95950">
                  <c:v>47975</c:v>
                </c:pt>
                <c:pt idx="95951">
                  <c:v>47975.5</c:v>
                </c:pt>
                <c:pt idx="95952">
                  <c:v>47976</c:v>
                </c:pt>
                <c:pt idx="95953">
                  <c:v>47976.5</c:v>
                </c:pt>
                <c:pt idx="95954">
                  <c:v>47977</c:v>
                </c:pt>
                <c:pt idx="95955">
                  <c:v>47977.5</c:v>
                </c:pt>
                <c:pt idx="95956">
                  <c:v>47978</c:v>
                </c:pt>
                <c:pt idx="95957">
                  <c:v>47978.5</c:v>
                </c:pt>
                <c:pt idx="95958">
                  <c:v>47979</c:v>
                </c:pt>
                <c:pt idx="95959">
                  <c:v>47979.5</c:v>
                </c:pt>
                <c:pt idx="95960">
                  <c:v>47980</c:v>
                </c:pt>
                <c:pt idx="95961">
                  <c:v>47980.5</c:v>
                </c:pt>
                <c:pt idx="95962">
                  <c:v>47981</c:v>
                </c:pt>
                <c:pt idx="95963">
                  <c:v>47981.5</c:v>
                </c:pt>
                <c:pt idx="95964">
                  <c:v>47982</c:v>
                </c:pt>
                <c:pt idx="95965">
                  <c:v>47982.5</c:v>
                </c:pt>
                <c:pt idx="95966">
                  <c:v>47983</c:v>
                </c:pt>
                <c:pt idx="95967">
                  <c:v>47983.5</c:v>
                </c:pt>
                <c:pt idx="95968">
                  <c:v>47984</c:v>
                </c:pt>
                <c:pt idx="95969">
                  <c:v>47984.5</c:v>
                </c:pt>
                <c:pt idx="95970">
                  <c:v>47985</c:v>
                </c:pt>
                <c:pt idx="95971">
                  <c:v>47985.5</c:v>
                </c:pt>
                <c:pt idx="95972">
                  <c:v>47986</c:v>
                </c:pt>
                <c:pt idx="95973">
                  <c:v>47986.5</c:v>
                </c:pt>
                <c:pt idx="95974">
                  <c:v>47987</c:v>
                </c:pt>
                <c:pt idx="95975">
                  <c:v>47987.5</c:v>
                </c:pt>
                <c:pt idx="95976">
                  <c:v>47988</c:v>
                </c:pt>
                <c:pt idx="95977">
                  <c:v>47988.5</c:v>
                </c:pt>
                <c:pt idx="95978">
                  <c:v>47989</c:v>
                </c:pt>
                <c:pt idx="95979">
                  <c:v>47989.5</c:v>
                </c:pt>
                <c:pt idx="95980">
                  <c:v>47990</c:v>
                </c:pt>
                <c:pt idx="95981">
                  <c:v>47990.5</c:v>
                </c:pt>
                <c:pt idx="95982">
                  <c:v>47991</c:v>
                </c:pt>
                <c:pt idx="95983">
                  <c:v>47991.5</c:v>
                </c:pt>
                <c:pt idx="95984">
                  <c:v>47992</c:v>
                </c:pt>
                <c:pt idx="95985">
                  <c:v>47992.5</c:v>
                </c:pt>
                <c:pt idx="95986">
                  <c:v>47993</c:v>
                </c:pt>
                <c:pt idx="95987">
                  <c:v>47993.5</c:v>
                </c:pt>
                <c:pt idx="95988">
                  <c:v>47994</c:v>
                </c:pt>
                <c:pt idx="95989">
                  <c:v>47994.5</c:v>
                </c:pt>
                <c:pt idx="95990">
                  <c:v>47995</c:v>
                </c:pt>
                <c:pt idx="95991">
                  <c:v>47995.5</c:v>
                </c:pt>
                <c:pt idx="95992">
                  <c:v>47996</c:v>
                </c:pt>
                <c:pt idx="95993">
                  <c:v>47996.5</c:v>
                </c:pt>
                <c:pt idx="95994">
                  <c:v>47997</c:v>
                </c:pt>
                <c:pt idx="95995">
                  <c:v>47997.5</c:v>
                </c:pt>
                <c:pt idx="95996">
                  <c:v>47998</c:v>
                </c:pt>
                <c:pt idx="95997">
                  <c:v>47998.5</c:v>
                </c:pt>
                <c:pt idx="95998">
                  <c:v>47999</c:v>
                </c:pt>
                <c:pt idx="95999">
                  <c:v>47999.5</c:v>
                </c:pt>
                <c:pt idx="96000">
                  <c:v>48000</c:v>
                </c:pt>
                <c:pt idx="96001">
                  <c:v>48000.5</c:v>
                </c:pt>
                <c:pt idx="96002">
                  <c:v>48001</c:v>
                </c:pt>
                <c:pt idx="96003">
                  <c:v>48001.5</c:v>
                </c:pt>
                <c:pt idx="96004">
                  <c:v>48002</c:v>
                </c:pt>
                <c:pt idx="96005">
                  <c:v>48002.5</c:v>
                </c:pt>
                <c:pt idx="96006">
                  <c:v>48003</c:v>
                </c:pt>
                <c:pt idx="96007">
                  <c:v>48003.5</c:v>
                </c:pt>
                <c:pt idx="96008">
                  <c:v>48004</c:v>
                </c:pt>
                <c:pt idx="96009">
                  <c:v>48004.5</c:v>
                </c:pt>
                <c:pt idx="96010">
                  <c:v>48005</c:v>
                </c:pt>
                <c:pt idx="96011">
                  <c:v>48005.5</c:v>
                </c:pt>
                <c:pt idx="96012">
                  <c:v>48006</c:v>
                </c:pt>
                <c:pt idx="96013">
                  <c:v>48006.5</c:v>
                </c:pt>
                <c:pt idx="96014">
                  <c:v>48007</c:v>
                </c:pt>
                <c:pt idx="96015">
                  <c:v>48007.5</c:v>
                </c:pt>
                <c:pt idx="96016">
                  <c:v>48008</c:v>
                </c:pt>
                <c:pt idx="96017">
                  <c:v>48008.5</c:v>
                </c:pt>
                <c:pt idx="96018">
                  <c:v>48009</c:v>
                </c:pt>
                <c:pt idx="96019">
                  <c:v>48009.5</c:v>
                </c:pt>
                <c:pt idx="96020">
                  <c:v>48010</c:v>
                </c:pt>
                <c:pt idx="96021">
                  <c:v>48010.5</c:v>
                </c:pt>
                <c:pt idx="96022">
                  <c:v>48011</c:v>
                </c:pt>
                <c:pt idx="96023">
                  <c:v>48011.5</c:v>
                </c:pt>
                <c:pt idx="96024">
                  <c:v>48012</c:v>
                </c:pt>
                <c:pt idx="96025">
                  <c:v>48012.5</c:v>
                </c:pt>
                <c:pt idx="96026">
                  <c:v>48013</c:v>
                </c:pt>
                <c:pt idx="96027">
                  <c:v>48013.5</c:v>
                </c:pt>
                <c:pt idx="96028">
                  <c:v>48014</c:v>
                </c:pt>
                <c:pt idx="96029">
                  <c:v>48014.5</c:v>
                </c:pt>
                <c:pt idx="96030">
                  <c:v>48015</c:v>
                </c:pt>
                <c:pt idx="96031">
                  <c:v>48015.5</c:v>
                </c:pt>
                <c:pt idx="96032">
                  <c:v>48016</c:v>
                </c:pt>
                <c:pt idx="96033">
                  <c:v>48016.5</c:v>
                </c:pt>
                <c:pt idx="96034">
                  <c:v>48017</c:v>
                </c:pt>
                <c:pt idx="96035">
                  <c:v>48017.5</c:v>
                </c:pt>
                <c:pt idx="96036">
                  <c:v>48018</c:v>
                </c:pt>
                <c:pt idx="96037">
                  <c:v>48018.5</c:v>
                </c:pt>
                <c:pt idx="96038">
                  <c:v>48019</c:v>
                </c:pt>
                <c:pt idx="96039">
                  <c:v>48019.5</c:v>
                </c:pt>
                <c:pt idx="96040">
                  <c:v>48020</c:v>
                </c:pt>
                <c:pt idx="96041">
                  <c:v>48020.5</c:v>
                </c:pt>
                <c:pt idx="96042">
                  <c:v>48021</c:v>
                </c:pt>
                <c:pt idx="96043">
                  <c:v>48021.5</c:v>
                </c:pt>
                <c:pt idx="96044">
                  <c:v>48022</c:v>
                </c:pt>
                <c:pt idx="96045">
                  <c:v>48022.5</c:v>
                </c:pt>
                <c:pt idx="96046">
                  <c:v>48023</c:v>
                </c:pt>
                <c:pt idx="96047">
                  <c:v>48023.5</c:v>
                </c:pt>
                <c:pt idx="96048">
                  <c:v>48024</c:v>
                </c:pt>
                <c:pt idx="96049">
                  <c:v>48024.5</c:v>
                </c:pt>
                <c:pt idx="96050">
                  <c:v>48025</c:v>
                </c:pt>
                <c:pt idx="96051">
                  <c:v>48025.5</c:v>
                </c:pt>
                <c:pt idx="96052">
                  <c:v>48026</c:v>
                </c:pt>
                <c:pt idx="96053">
                  <c:v>48026.5</c:v>
                </c:pt>
                <c:pt idx="96054">
                  <c:v>48027</c:v>
                </c:pt>
                <c:pt idx="96055">
                  <c:v>48027.5</c:v>
                </c:pt>
                <c:pt idx="96056">
                  <c:v>48028</c:v>
                </c:pt>
                <c:pt idx="96057">
                  <c:v>48028.5</c:v>
                </c:pt>
                <c:pt idx="96058">
                  <c:v>48029</c:v>
                </c:pt>
                <c:pt idx="96059">
                  <c:v>48029.5</c:v>
                </c:pt>
                <c:pt idx="96060">
                  <c:v>48030</c:v>
                </c:pt>
                <c:pt idx="96061">
                  <c:v>48030.5</c:v>
                </c:pt>
                <c:pt idx="96062">
                  <c:v>48031</c:v>
                </c:pt>
                <c:pt idx="96063">
                  <c:v>48031.5</c:v>
                </c:pt>
                <c:pt idx="96064">
                  <c:v>48032</c:v>
                </c:pt>
                <c:pt idx="96065">
                  <c:v>48032.5</c:v>
                </c:pt>
                <c:pt idx="96066">
                  <c:v>48033</c:v>
                </c:pt>
                <c:pt idx="96067">
                  <c:v>48033.5</c:v>
                </c:pt>
                <c:pt idx="96068">
                  <c:v>48034</c:v>
                </c:pt>
                <c:pt idx="96069">
                  <c:v>48034.5</c:v>
                </c:pt>
                <c:pt idx="96070">
                  <c:v>48035</c:v>
                </c:pt>
                <c:pt idx="96071">
                  <c:v>48035.5</c:v>
                </c:pt>
                <c:pt idx="96072">
                  <c:v>48036</c:v>
                </c:pt>
                <c:pt idx="96073">
                  <c:v>48036.5</c:v>
                </c:pt>
                <c:pt idx="96074">
                  <c:v>48037</c:v>
                </c:pt>
                <c:pt idx="96075">
                  <c:v>48037.5</c:v>
                </c:pt>
                <c:pt idx="96076">
                  <c:v>48038</c:v>
                </c:pt>
                <c:pt idx="96077">
                  <c:v>48038.5</c:v>
                </c:pt>
                <c:pt idx="96078">
                  <c:v>48039</c:v>
                </c:pt>
                <c:pt idx="96079">
                  <c:v>48039.5</c:v>
                </c:pt>
                <c:pt idx="96080">
                  <c:v>48040</c:v>
                </c:pt>
                <c:pt idx="96081">
                  <c:v>48040.5</c:v>
                </c:pt>
                <c:pt idx="96082">
                  <c:v>48041</c:v>
                </c:pt>
                <c:pt idx="96083">
                  <c:v>48041.5</c:v>
                </c:pt>
                <c:pt idx="96084">
                  <c:v>48042</c:v>
                </c:pt>
                <c:pt idx="96085">
                  <c:v>48042.5</c:v>
                </c:pt>
                <c:pt idx="96086">
                  <c:v>48043</c:v>
                </c:pt>
                <c:pt idx="96087">
                  <c:v>48043.5</c:v>
                </c:pt>
                <c:pt idx="96088">
                  <c:v>48044</c:v>
                </c:pt>
                <c:pt idx="96089">
                  <c:v>48044.5</c:v>
                </c:pt>
                <c:pt idx="96090">
                  <c:v>48045</c:v>
                </c:pt>
                <c:pt idx="96091">
                  <c:v>48045.5</c:v>
                </c:pt>
                <c:pt idx="96092">
                  <c:v>48046</c:v>
                </c:pt>
                <c:pt idx="96093">
                  <c:v>48046.5</c:v>
                </c:pt>
                <c:pt idx="96094">
                  <c:v>48047</c:v>
                </c:pt>
                <c:pt idx="96095">
                  <c:v>48047.5</c:v>
                </c:pt>
                <c:pt idx="96096">
                  <c:v>48048</c:v>
                </c:pt>
                <c:pt idx="96097">
                  <c:v>48048.5</c:v>
                </c:pt>
                <c:pt idx="96098">
                  <c:v>48049</c:v>
                </c:pt>
                <c:pt idx="96099">
                  <c:v>48049.5</c:v>
                </c:pt>
                <c:pt idx="96100">
                  <c:v>48050</c:v>
                </c:pt>
                <c:pt idx="96101">
                  <c:v>48050.5</c:v>
                </c:pt>
                <c:pt idx="96102">
                  <c:v>48051</c:v>
                </c:pt>
                <c:pt idx="96103">
                  <c:v>48051.5</c:v>
                </c:pt>
                <c:pt idx="96104">
                  <c:v>48052</c:v>
                </c:pt>
                <c:pt idx="96105">
                  <c:v>48052.5</c:v>
                </c:pt>
                <c:pt idx="96106">
                  <c:v>48053</c:v>
                </c:pt>
                <c:pt idx="96107">
                  <c:v>48053.5</c:v>
                </c:pt>
                <c:pt idx="96108">
                  <c:v>48054</c:v>
                </c:pt>
                <c:pt idx="96109">
                  <c:v>48054.5</c:v>
                </c:pt>
                <c:pt idx="96110">
                  <c:v>48055</c:v>
                </c:pt>
                <c:pt idx="96111">
                  <c:v>48055.5</c:v>
                </c:pt>
                <c:pt idx="96112">
                  <c:v>48056</c:v>
                </c:pt>
                <c:pt idx="96113">
                  <c:v>48056.5</c:v>
                </c:pt>
                <c:pt idx="96114">
                  <c:v>48057</c:v>
                </c:pt>
                <c:pt idx="96115">
                  <c:v>48057.5</c:v>
                </c:pt>
                <c:pt idx="96116">
                  <c:v>48058</c:v>
                </c:pt>
                <c:pt idx="96117">
                  <c:v>48058.5</c:v>
                </c:pt>
                <c:pt idx="96118">
                  <c:v>48059</c:v>
                </c:pt>
                <c:pt idx="96119">
                  <c:v>48059.5</c:v>
                </c:pt>
                <c:pt idx="96120">
                  <c:v>48060</c:v>
                </c:pt>
                <c:pt idx="96121">
                  <c:v>48060.5</c:v>
                </c:pt>
                <c:pt idx="96122">
                  <c:v>48061</c:v>
                </c:pt>
                <c:pt idx="96123">
                  <c:v>48061.5</c:v>
                </c:pt>
                <c:pt idx="96124">
                  <c:v>48062</c:v>
                </c:pt>
                <c:pt idx="96125">
                  <c:v>48062.5</c:v>
                </c:pt>
                <c:pt idx="96126">
                  <c:v>48063</c:v>
                </c:pt>
                <c:pt idx="96127">
                  <c:v>48063.5</c:v>
                </c:pt>
                <c:pt idx="96128">
                  <c:v>48064</c:v>
                </c:pt>
                <c:pt idx="96129">
                  <c:v>48064.5</c:v>
                </c:pt>
                <c:pt idx="96130">
                  <c:v>48065</c:v>
                </c:pt>
                <c:pt idx="96131">
                  <c:v>48065.5</c:v>
                </c:pt>
                <c:pt idx="96132">
                  <c:v>48066</c:v>
                </c:pt>
                <c:pt idx="96133">
                  <c:v>48066.5</c:v>
                </c:pt>
                <c:pt idx="96134">
                  <c:v>48067</c:v>
                </c:pt>
                <c:pt idx="96135">
                  <c:v>48067.5</c:v>
                </c:pt>
                <c:pt idx="96136">
                  <c:v>48068</c:v>
                </c:pt>
                <c:pt idx="96137">
                  <c:v>48068.5</c:v>
                </c:pt>
                <c:pt idx="96138">
                  <c:v>48069</c:v>
                </c:pt>
                <c:pt idx="96139">
                  <c:v>48069.5</c:v>
                </c:pt>
                <c:pt idx="96140">
                  <c:v>48070</c:v>
                </c:pt>
                <c:pt idx="96141">
                  <c:v>48070.5</c:v>
                </c:pt>
                <c:pt idx="96142">
                  <c:v>48071</c:v>
                </c:pt>
                <c:pt idx="96143">
                  <c:v>48071.5</c:v>
                </c:pt>
                <c:pt idx="96144">
                  <c:v>48072</c:v>
                </c:pt>
                <c:pt idx="96145">
                  <c:v>48072.5</c:v>
                </c:pt>
                <c:pt idx="96146">
                  <c:v>48073</c:v>
                </c:pt>
                <c:pt idx="96147">
                  <c:v>48073.5</c:v>
                </c:pt>
                <c:pt idx="96148">
                  <c:v>48074</c:v>
                </c:pt>
                <c:pt idx="96149">
                  <c:v>48074.5</c:v>
                </c:pt>
                <c:pt idx="96150">
                  <c:v>48075</c:v>
                </c:pt>
                <c:pt idx="96151">
                  <c:v>48075.5</c:v>
                </c:pt>
                <c:pt idx="96152">
                  <c:v>48076</c:v>
                </c:pt>
                <c:pt idx="96153">
                  <c:v>48076.5</c:v>
                </c:pt>
                <c:pt idx="96154">
                  <c:v>48077</c:v>
                </c:pt>
                <c:pt idx="96155">
                  <c:v>48077.5</c:v>
                </c:pt>
                <c:pt idx="96156">
                  <c:v>48078</c:v>
                </c:pt>
                <c:pt idx="96157">
                  <c:v>48078.5</c:v>
                </c:pt>
                <c:pt idx="96158">
                  <c:v>48079</c:v>
                </c:pt>
                <c:pt idx="96159">
                  <c:v>48079.5</c:v>
                </c:pt>
                <c:pt idx="96160">
                  <c:v>48080</c:v>
                </c:pt>
                <c:pt idx="96161">
                  <c:v>48080.5</c:v>
                </c:pt>
                <c:pt idx="96162">
                  <c:v>48081</c:v>
                </c:pt>
                <c:pt idx="96163">
                  <c:v>48081.5</c:v>
                </c:pt>
                <c:pt idx="96164">
                  <c:v>48082</c:v>
                </c:pt>
                <c:pt idx="96165">
                  <c:v>48082.5</c:v>
                </c:pt>
                <c:pt idx="96166">
                  <c:v>48083</c:v>
                </c:pt>
                <c:pt idx="96167">
                  <c:v>48083.5</c:v>
                </c:pt>
                <c:pt idx="96168">
                  <c:v>48084</c:v>
                </c:pt>
                <c:pt idx="96169">
                  <c:v>48084.5</c:v>
                </c:pt>
                <c:pt idx="96170">
                  <c:v>48085</c:v>
                </c:pt>
                <c:pt idx="96171">
                  <c:v>48085.5</c:v>
                </c:pt>
                <c:pt idx="96172">
                  <c:v>48086</c:v>
                </c:pt>
                <c:pt idx="96173">
                  <c:v>48086.5</c:v>
                </c:pt>
                <c:pt idx="96174">
                  <c:v>48087</c:v>
                </c:pt>
                <c:pt idx="96175">
                  <c:v>48087.5</c:v>
                </c:pt>
                <c:pt idx="96176">
                  <c:v>48088</c:v>
                </c:pt>
                <c:pt idx="96177">
                  <c:v>48088.5</c:v>
                </c:pt>
                <c:pt idx="96178">
                  <c:v>48089</c:v>
                </c:pt>
                <c:pt idx="96179">
                  <c:v>48089.5</c:v>
                </c:pt>
                <c:pt idx="96180">
                  <c:v>48090</c:v>
                </c:pt>
                <c:pt idx="96181">
                  <c:v>48090.5</c:v>
                </c:pt>
                <c:pt idx="96182">
                  <c:v>48091</c:v>
                </c:pt>
                <c:pt idx="96183">
                  <c:v>48091.5</c:v>
                </c:pt>
                <c:pt idx="96184">
                  <c:v>48092</c:v>
                </c:pt>
                <c:pt idx="96185">
                  <c:v>48092.5</c:v>
                </c:pt>
                <c:pt idx="96186">
                  <c:v>48093</c:v>
                </c:pt>
                <c:pt idx="96187">
                  <c:v>48093.5</c:v>
                </c:pt>
                <c:pt idx="96188">
                  <c:v>48094</c:v>
                </c:pt>
                <c:pt idx="96189">
                  <c:v>48094.5</c:v>
                </c:pt>
                <c:pt idx="96190">
                  <c:v>48095</c:v>
                </c:pt>
                <c:pt idx="96191">
                  <c:v>48095.5</c:v>
                </c:pt>
                <c:pt idx="96192">
                  <c:v>48096</c:v>
                </c:pt>
                <c:pt idx="96193">
                  <c:v>48096.5</c:v>
                </c:pt>
                <c:pt idx="96194">
                  <c:v>48097</c:v>
                </c:pt>
                <c:pt idx="96195">
                  <c:v>48097.5</c:v>
                </c:pt>
                <c:pt idx="96196">
                  <c:v>48098</c:v>
                </c:pt>
                <c:pt idx="96197">
                  <c:v>48098.5</c:v>
                </c:pt>
                <c:pt idx="96198">
                  <c:v>48099</c:v>
                </c:pt>
                <c:pt idx="96199">
                  <c:v>48099.5</c:v>
                </c:pt>
                <c:pt idx="96200">
                  <c:v>48100</c:v>
                </c:pt>
                <c:pt idx="96201">
                  <c:v>48100.5</c:v>
                </c:pt>
                <c:pt idx="96202">
                  <c:v>48101</c:v>
                </c:pt>
                <c:pt idx="96203">
                  <c:v>48101.5</c:v>
                </c:pt>
                <c:pt idx="96204">
                  <c:v>48102</c:v>
                </c:pt>
                <c:pt idx="96205">
                  <c:v>48102.5</c:v>
                </c:pt>
                <c:pt idx="96206">
                  <c:v>48103</c:v>
                </c:pt>
                <c:pt idx="96207">
                  <c:v>48103.5</c:v>
                </c:pt>
                <c:pt idx="96208">
                  <c:v>48104</c:v>
                </c:pt>
                <c:pt idx="96209">
                  <c:v>48104.5</c:v>
                </c:pt>
                <c:pt idx="96210">
                  <c:v>48105</c:v>
                </c:pt>
                <c:pt idx="96211">
                  <c:v>48105.5</c:v>
                </c:pt>
                <c:pt idx="96212">
                  <c:v>48106</c:v>
                </c:pt>
                <c:pt idx="96213">
                  <c:v>48106.5</c:v>
                </c:pt>
                <c:pt idx="96214">
                  <c:v>48107</c:v>
                </c:pt>
                <c:pt idx="96215">
                  <c:v>48107.5</c:v>
                </c:pt>
                <c:pt idx="96216">
                  <c:v>48108</c:v>
                </c:pt>
                <c:pt idx="96217">
                  <c:v>48108.5</c:v>
                </c:pt>
                <c:pt idx="96218">
                  <c:v>48109</c:v>
                </c:pt>
                <c:pt idx="96219">
                  <c:v>48109.5</c:v>
                </c:pt>
                <c:pt idx="96220">
                  <c:v>48110</c:v>
                </c:pt>
                <c:pt idx="96221">
                  <c:v>48110.5</c:v>
                </c:pt>
                <c:pt idx="96222">
                  <c:v>48111</c:v>
                </c:pt>
                <c:pt idx="96223">
                  <c:v>48111.5</c:v>
                </c:pt>
                <c:pt idx="96224">
                  <c:v>48112</c:v>
                </c:pt>
                <c:pt idx="96225">
                  <c:v>48112.5</c:v>
                </c:pt>
                <c:pt idx="96226">
                  <c:v>48113</c:v>
                </c:pt>
                <c:pt idx="96227">
                  <c:v>48113.5</c:v>
                </c:pt>
                <c:pt idx="96228">
                  <c:v>48114</c:v>
                </c:pt>
                <c:pt idx="96229">
                  <c:v>48114.5</c:v>
                </c:pt>
                <c:pt idx="96230">
                  <c:v>48115</c:v>
                </c:pt>
                <c:pt idx="96231">
                  <c:v>48115.5</c:v>
                </c:pt>
                <c:pt idx="96232">
                  <c:v>48116</c:v>
                </c:pt>
                <c:pt idx="96233">
                  <c:v>48116.5</c:v>
                </c:pt>
                <c:pt idx="96234">
                  <c:v>48117</c:v>
                </c:pt>
                <c:pt idx="96235">
                  <c:v>48117.5</c:v>
                </c:pt>
                <c:pt idx="96236">
                  <c:v>48118</c:v>
                </c:pt>
                <c:pt idx="96237">
                  <c:v>48118.5</c:v>
                </c:pt>
                <c:pt idx="96238">
                  <c:v>48119</c:v>
                </c:pt>
                <c:pt idx="96239">
                  <c:v>48119.5</c:v>
                </c:pt>
                <c:pt idx="96240">
                  <c:v>48120</c:v>
                </c:pt>
                <c:pt idx="96241">
                  <c:v>48120.5</c:v>
                </c:pt>
                <c:pt idx="96242">
                  <c:v>48121</c:v>
                </c:pt>
                <c:pt idx="96243">
                  <c:v>48121.5</c:v>
                </c:pt>
                <c:pt idx="96244">
                  <c:v>48122</c:v>
                </c:pt>
                <c:pt idx="96245">
                  <c:v>48122.5</c:v>
                </c:pt>
                <c:pt idx="96246">
                  <c:v>48123</c:v>
                </c:pt>
                <c:pt idx="96247">
                  <c:v>48123.5</c:v>
                </c:pt>
                <c:pt idx="96248">
                  <c:v>48124</c:v>
                </c:pt>
                <c:pt idx="96249">
                  <c:v>48124.5</c:v>
                </c:pt>
                <c:pt idx="96250">
                  <c:v>48125</c:v>
                </c:pt>
                <c:pt idx="96251">
                  <c:v>48125.5</c:v>
                </c:pt>
                <c:pt idx="96252">
                  <c:v>48126</c:v>
                </c:pt>
                <c:pt idx="96253">
                  <c:v>48126.5</c:v>
                </c:pt>
                <c:pt idx="96254">
                  <c:v>48127</c:v>
                </c:pt>
                <c:pt idx="96255">
                  <c:v>48127.5</c:v>
                </c:pt>
                <c:pt idx="96256">
                  <c:v>48128</c:v>
                </c:pt>
                <c:pt idx="96257">
                  <c:v>48128.5</c:v>
                </c:pt>
                <c:pt idx="96258">
                  <c:v>48129</c:v>
                </c:pt>
                <c:pt idx="96259">
                  <c:v>48129.5</c:v>
                </c:pt>
                <c:pt idx="96260">
                  <c:v>48130</c:v>
                </c:pt>
                <c:pt idx="96261">
                  <c:v>48130.5</c:v>
                </c:pt>
                <c:pt idx="96262">
                  <c:v>48131</c:v>
                </c:pt>
                <c:pt idx="96263">
                  <c:v>48131.5</c:v>
                </c:pt>
                <c:pt idx="96264">
                  <c:v>48132</c:v>
                </c:pt>
                <c:pt idx="96265">
                  <c:v>48132.5</c:v>
                </c:pt>
                <c:pt idx="96266">
                  <c:v>48133</c:v>
                </c:pt>
                <c:pt idx="96267">
                  <c:v>48133.5</c:v>
                </c:pt>
                <c:pt idx="96268">
                  <c:v>48134</c:v>
                </c:pt>
                <c:pt idx="96269">
                  <c:v>48134.5</c:v>
                </c:pt>
                <c:pt idx="96270">
                  <c:v>48135</c:v>
                </c:pt>
                <c:pt idx="96271">
                  <c:v>48135.5</c:v>
                </c:pt>
                <c:pt idx="96272">
                  <c:v>48136</c:v>
                </c:pt>
                <c:pt idx="96273">
                  <c:v>48136.5</c:v>
                </c:pt>
                <c:pt idx="96274">
                  <c:v>48137</c:v>
                </c:pt>
                <c:pt idx="96275">
                  <c:v>48137.5</c:v>
                </c:pt>
                <c:pt idx="96276">
                  <c:v>48138</c:v>
                </c:pt>
                <c:pt idx="96277">
                  <c:v>48138.5</c:v>
                </c:pt>
                <c:pt idx="96278">
                  <c:v>48139</c:v>
                </c:pt>
                <c:pt idx="96279">
                  <c:v>48139.5</c:v>
                </c:pt>
                <c:pt idx="96280">
                  <c:v>48140</c:v>
                </c:pt>
                <c:pt idx="96281">
                  <c:v>48140.5</c:v>
                </c:pt>
                <c:pt idx="96282">
                  <c:v>48141</c:v>
                </c:pt>
                <c:pt idx="96283">
                  <c:v>48141.5</c:v>
                </c:pt>
                <c:pt idx="96284">
                  <c:v>48142</c:v>
                </c:pt>
                <c:pt idx="96285">
                  <c:v>48142.5</c:v>
                </c:pt>
                <c:pt idx="96286">
                  <c:v>48143</c:v>
                </c:pt>
                <c:pt idx="96287">
                  <c:v>48143.5</c:v>
                </c:pt>
                <c:pt idx="96288">
                  <c:v>48144</c:v>
                </c:pt>
                <c:pt idx="96289">
                  <c:v>48144.5</c:v>
                </c:pt>
                <c:pt idx="96290">
                  <c:v>48145</c:v>
                </c:pt>
                <c:pt idx="96291">
                  <c:v>48145.5</c:v>
                </c:pt>
                <c:pt idx="96292">
                  <c:v>48146</c:v>
                </c:pt>
                <c:pt idx="96293">
                  <c:v>48146.5</c:v>
                </c:pt>
                <c:pt idx="96294">
                  <c:v>48147</c:v>
                </c:pt>
                <c:pt idx="96295">
                  <c:v>48147.5</c:v>
                </c:pt>
                <c:pt idx="96296">
                  <c:v>48148</c:v>
                </c:pt>
                <c:pt idx="96297">
                  <c:v>48148.5</c:v>
                </c:pt>
                <c:pt idx="96298">
                  <c:v>48149</c:v>
                </c:pt>
                <c:pt idx="96299">
                  <c:v>48149.5</c:v>
                </c:pt>
                <c:pt idx="96300">
                  <c:v>48150</c:v>
                </c:pt>
                <c:pt idx="96301">
                  <c:v>48150.5</c:v>
                </c:pt>
                <c:pt idx="96302">
                  <c:v>48151</c:v>
                </c:pt>
                <c:pt idx="96303">
                  <c:v>48151.5</c:v>
                </c:pt>
                <c:pt idx="96304">
                  <c:v>48152</c:v>
                </c:pt>
                <c:pt idx="96305">
                  <c:v>48152.5</c:v>
                </c:pt>
                <c:pt idx="96306">
                  <c:v>48153</c:v>
                </c:pt>
                <c:pt idx="96307">
                  <c:v>48153.5</c:v>
                </c:pt>
                <c:pt idx="96308">
                  <c:v>48154</c:v>
                </c:pt>
                <c:pt idx="96309">
                  <c:v>48154.5</c:v>
                </c:pt>
                <c:pt idx="96310">
                  <c:v>48155</c:v>
                </c:pt>
                <c:pt idx="96311">
                  <c:v>48155.5</c:v>
                </c:pt>
                <c:pt idx="96312">
                  <c:v>48156</c:v>
                </c:pt>
                <c:pt idx="96313">
                  <c:v>48156.5</c:v>
                </c:pt>
                <c:pt idx="96314">
                  <c:v>48157</c:v>
                </c:pt>
                <c:pt idx="96315">
                  <c:v>48157.5</c:v>
                </c:pt>
                <c:pt idx="96316">
                  <c:v>48158</c:v>
                </c:pt>
                <c:pt idx="96317">
                  <c:v>48158.5</c:v>
                </c:pt>
                <c:pt idx="96318">
                  <c:v>48159</c:v>
                </c:pt>
                <c:pt idx="96319">
                  <c:v>48159.5</c:v>
                </c:pt>
                <c:pt idx="96320">
                  <c:v>48160</c:v>
                </c:pt>
                <c:pt idx="96321">
                  <c:v>48160.5</c:v>
                </c:pt>
                <c:pt idx="96322">
                  <c:v>48161</c:v>
                </c:pt>
                <c:pt idx="96323">
                  <c:v>48161.5</c:v>
                </c:pt>
                <c:pt idx="96324">
                  <c:v>48162</c:v>
                </c:pt>
                <c:pt idx="96325">
                  <c:v>48162.5</c:v>
                </c:pt>
                <c:pt idx="96326">
                  <c:v>48163</c:v>
                </c:pt>
                <c:pt idx="96327">
                  <c:v>48163.5</c:v>
                </c:pt>
                <c:pt idx="96328">
                  <c:v>48164</c:v>
                </c:pt>
                <c:pt idx="96329">
                  <c:v>48164.5</c:v>
                </c:pt>
                <c:pt idx="96330">
                  <c:v>48165</c:v>
                </c:pt>
                <c:pt idx="96331">
                  <c:v>48165.5</c:v>
                </c:pt>
                <c:pt idx="96332">
                  <c:v>48166</c:v>
                </c:pt>
                <c:pt idx="96333">
                  <c:v>48166.5</c:v>
                </c:pt>
                <c:pt idx="96334">
                  <c:v>48167</c:v>
                </c:pt>
                <c:pt idx="96335">
                  <c:v>48167.5</c:v>
                </c:pt>
                <c:pt idx="96336">
                  <c:v>48168</c:v>
                </c:pt>
                <c:pt idx="96337">
                  <c:v>48168.5</c:v>
                </c:pt>
                <c:pt idx="96338">
                  <c:v>48169</c:v>
                </c:pt>
                <c:pt idx="96339">
                  <c:v>48169.5</c:v>
                </c:pt>
                <c:pt idx="96340">
                  <c:v>48170</c:v>
                </c:pt>
                <c:pt idx="96341">
                  <c:v>48170.5</c:v>
                </c:pt>
                <c:pt idx="96342">
                  <c:v>48171</c:v>
                </c:pt>
                <c:pt idx="96343">
                  <c:v>48171.5</c:v>
                </c:pt>
                <c:pt idx="96344">
                  <c:v>48172</c:v>
                </c:pt>
                <c:pt idx="96345">
                  <c:v>48172.5</c:v>
                </c:pt>
                <c:pt idx="96346">
                  <c:v>48173</c:v>
                </c:pt>
                <c:pt idx="96347">
                  <c:v>48173.5</c:v>
                </c:pt>
                <c:pt idx="96348">
                  <c:v>48174</c:v>
                </c:pt>
                <c:pt idx="96349">
                  <c:v>48174.5</c:v>
                </c:pt>
                <c:pt idx="96350">
                  <c:v>48175</c:v>
                </c:pt>
                <c:pt idx="96351">
                  <c:v>48175.5</c:v>
                </c:pt>
                <c:pt idx="96352">
                  <c:v>48176</c:v>
                </c:pt>
                <c:pt idx="96353">
                  <c:v>48176.5</c:v>
                </c:pt>
                <c:pt idx="96354">
                  <c:v>48177</c:v>
                </c:pt>
                <c:pt idx="96355">
                  <c:v>48177.5</c:v>
                </c:pt>
                <c:pt idx="96356">
                  <c:v>48178</c:v>
                </c:pt>
                <c:pt idx="96357">
                  <c:v>48178.5</c:v>
                </c:pt>
                <c:pt idx="96358">
                  <c:v>48179</c:v>
                </c:pt>
                <c:pt idx="96359">
                  <c:v>48179.5</c:v>
                </c:pt>
                <c:pt idx="96360">
                  <c:v>48180</c:v>
                </c:pt>
                <c:pt idx="96361">
                  <c:v>48180.5</c:v>
                </c:pt>
                <c:pt idx="96362">
                  <c:v>48181</c:v>
                </c:pt>
                <c:pt idx="96363">
                  <c:v>48181.5</c:v>
                </c:pt>
                <c:pt idx="96364">
                  <c:v>48182</c:v>
                </c:pt>
                <c:pt idx="96365">
                  <c:v>48182.5</c:v>
                </c:pt>
                <c:pt idx="96366">
                  <c:v>48183</c:v>
                </c:pt>
                <c:pt idx="96367">
                  <c:v>48183.5</c:v>
                </c:pt>
                <c:pt idx="96368">
                  <c:v>48184</c:v>
                </c:pt>
                <c:pt idx="96369">
                  <c:v>48184.5</c:v>
                </c:pt>
                <c:pt idx="96370">
                  <c:v>48185</c:v>
                </c:pt>
                <c:pt idx="96371">
                  <c:v>48185.5</c:v>
                </c:pt>
                <c:pt idx="96372">
                  <c:v>48186</c:v>
                </c:pt>
                <c:pt idx="96373">
                  <c:v>48186.5</c:v>
                </c:pt>
                <c:pt idx="96374">
                  <c:v>48187</c:v>
                </c:pt>
                <c:pt idx="96375">
                  <c:v>48187.5</c:v>
                </c:pt>
                <c:pt idx="96376">
                  <c:v>48188</c:v>
                </c:pt>
                <c:pt idx="96377">
                  <c:v>48188.5</c:v>
                </c:pt>
                <c:pt idx="96378">
                  <c:v>48189</c:v>
                </c:pt>
                <c:pt idx="96379">
                  <c:v>48189.5</c:v>
                </c:pt>
                <c:pt idx="96380">
                  <c:v>48190</c:v>
                </c:pt>
                <c:pt idx="96381">
                  <c:v>48190.5</c:v>
                </c:pt>
                <c:pt idx="96382">
                  <c:v>48191</c:v>
                </c:pt>
                <c:pt idx="96383">
                  <c:v>48191.5</c:v>
                </c:pt>
                <c:pt idx="96384">
                  <c:v>48192</c:v>
                </c:pt>
                <c:pt idx="96385">
                  <c:v>48192.5</c:v>
                </c:pt>
                <c:pt idx="96386">
                  <c:v>48193</c:v>
                </c:pt>
                <c:pt idx="96387">
                  <c:v>48193.5</c:v>
                </c:pt>
                <c:pt idx="96388">
                  <c:v>48194</c:v>
                </c:pt>
                <c:pt idx="96389">
                  <c:v>48194.5</c:v>
                </c:pt>
                <c:pt idx="96390">
                  <c:v>48195</c:v>
                </c:pt>
                <c:pt idx="96391">
                  <c:v>48195.5</c:v>
                </c:pt>
                <c:pt idx="96392">
                  <c:v>48196</c:v>
                </c:pt>
                <c:pt idx="96393">
                  <c:v>48196.5</c:v>
                </c:pt>
                <c:pt idx="96394">
                  <c:v>48197</c:v>
                </c:pt>
                <c:pt idx="96395">
                  <c:v>48197.5</c:v>
                </c:pt>
                <c:pt idx="96396">
                  <c:v>48198</c:v>
                </c:pt>
                <c:pt idx="96397">
                  <c:v>48198.5</c:v>
                </c:pt>
                <c:pt idx="96398">
                  <c:v>48199</c:v>
                </c:pt>
                <c:pt idx="96399">
                  <c:v>48199.5</c:v>
                </c:pt>
                <c:pt idx="96400">
                  <c:v>48200</c:v>
                </c:pt>
                <c:pt idx="96401">
                  <c:v>48200.5</c:v>
                </c:pt>
                <c:pt idx="96402">
                  <c:v>48201</c:v>
                </c:pt>
                <c:pt idx="96403">
                  <c:v>48201.5</c:v>
                </c:pt>
                <c:pt idx="96404">
                  <c:v>48202</c:v>
                </c:pt>
                <c:pt idx="96405">
                  <c:v>48202.5</c:v>
                </c:pt>
                <c:pt idx="96406">
                  <c:v>48203</c:v>
                </c:pt>
                <c:pt idx="96407">
                  <c:v>48203.5</c:v>
                </c:pt>
                <c:pt idx="96408">
                  <c:v>48204</c:v>
                </c:pt>
                <c:pt idx="96409">
                  <c:v>48204.5</c:v>
                </c:pt>
                <c:pt idx="96410">
                  <c:v>48205</c:v>
                </c:pt>
                <c:pt idx="96411">
                  <c:v>48205.5</c:v>
                </c:pt>
                <c:pt idx="96412">
                  <c:v>48206</c:v>
                </c:pt>
                <c:pt idx="96413">
                  <c:v>48206.5</c:v>
                </c:pt>
                <c:pt idx="96414">
                  <c:v>48207</c:v>
                </c:pt>
                <c:pt idx="96415">
                  <c:v>48207.5</c:v>
                </c:pt>
                <c:pt idx="96416">
                  <c:v>48208</c:v>
                </c:pt>
                <c:pt idx="96417">
                  <c:v>48208.5</c:v>
                </c:pt>
                <c:pt idx="96418">
                  <c:v>48209</c:v>
                </c:pt>
                <c:pt idx="96419">
                  <c:v>48209.5</c:v>
                </c:pt>
                <c:pt idx="96420">
                  <c:v>48210</c:v>
                </c:pt>
                <c:pt idx="96421">
                  <c:v>48210.5</c:v>
                </c:pt>
                <c:pt idx="96422">
                  <c:v>48211</c:v>
                </c:pt>
                <c:pt idx="96423">
                  <c:v>48211.5</c:v>
                </c:pt>
                <c:pt idx="96424">
                  <c:v>48212</c:v>
                </c:pt>
                <c:pt idx="96425">
                  <c:v>48212.5</c:v>
                </c:pt>
                <c:pt idx="96426">
                  <c:v>48213</c:v>
                </c:pt>
                <c:pt idx="96427">
                  <c:v>48213.5</c:v>
                </c:pt>
                <c:pt idx="96428">
                  <c:v>48214</c:v>
                </c:pt>
                <c:pt idx="96429">
                  <c:v>48214.5</c:v>
                </c:pt>
                <c:pt idx="96430">
                  <c:v>48215</c:v>
                </c:pt>
                <c:pt idx="96431">
                  <c:v>48215.5</c:v>
                </c:pt>
                <c:pt idx="96432">
                  <c:v>48216</c:v>
                </c:pt>
                <c:pt idx="96433">
                  <c:v>48216.5</c:v>
                </c:pt>
                <c:pt idx="96434">
                  <c:v>48217</c:v>
                </c:pt>
                <c:pt idx="96435">
                  <c:v>48217.5</c:v>
                </c:pt>
                <c:pt idx="96436">
                  <c:v>48218</c:v>
                </c:pt>
                <c:pt idx="96437">
                  <c:v>48218.5</c:v>
                </c:pt>
                <c:pt idx="96438">
                  <c:v>48219</c:v>
                </c:pt>
                <c:pt idx="96439">
                  <c:v>48219.5</c:v>
                </c:pt>
                <c:pt idx="96440">
                  <c:v>48220</c:v>
                </c:pt>
                <c:pt idx="96441">
                  <c:v>48220.5</c:v>
                </c:pt>
                <c:pt idx="96442">
                  <c:v>48221</c:v>
                </c:pt>
                <c:pt idx="96443">
                  <c:v>48221.5</c:v>
                </c:pt>
                <c:pt idx="96444">
                  <c:v>48222</c:v>
                </c:pt>
                <c:pt idx="96445">
                  <c:v>48222.5</c:v>
                </c:pt>
                <c:pt idx="96446">
                  <c:v>48223</c:v>
                </c:pt>
                <c:pt idx="96447">
                  <c:v>48223.5</c:v>
                </c:pt>
                <c:pt idx="96448">
                  <c:v>48224</c:v>
                </c:pt>
                <c:pt idx="96449">
                  <c:v>48224.5</c:v>
                </c:pt>
                <c:pt idx="96450">
                  <c:v>48225</c:v>
                </c:pt>
                <c:pt idx="96451">
                  <c:v>48225.5</c:v>
                </c:pt>
                <c:pt idx="96452">
                  <c:v>48226</c:v>
                </c:pt>
                <c:pt idx="96453">
                  <c:v>48226.5</c:v>
                </c:pt>
                <c:pt idx="96454">
                  <c:v>48227</c:v>
                </c:pt>
                <c:pt idx="96455">
                  <c:v>48227.5</c:v>
                </c:pt>
                <c:pt idx="96456">
                  <c:v>48228</c:v>
                </c:pt>
                <c:pt idx="96457">
                  <c:v>48228.5</c:v>
                </c:pt>
                <c:pt idx="96458">
                  <c:v>48229</c:v>
                </c:pt>
                <c:pt idx="96459">
                  <c:v>48229.5</c:v>
                </c:pt>
                <c:pt idx="96460">
                  <c:v>48230</c:v>
                </c:pt>
                <c:pt idx="96461">
                  <c:v>48230.5</c:v>
                </c:pt>
                <c:pt idx="96462">
                  <c:v>48231</c:v>
                </c:pt>
                <c:pt idx="96463">
                  <c:v>48231.5</c:v>
                </c:pt>
                <c:pt idx="96464">
                  <c:v>48232</c:v>
                </c:pt>
                <c:pt idx="96465">
                  <c:v>48232.5</c:v>
                </c:pt>
                <c:pt idx="96466">
                  <c:v>48233</c:v>
                </c:pt>
                <c:pt idx="96467">
                  <c:v>48233.5</c:v>
                </c:pt>
                <c:pt idx="96468">
                  <c:v>48234</c:v>
                </c:pt>
                <c:pt idx="96469">
                  <c:v>48234.5</c:v>
                </c:pt>
                <c:pt idx="96470">
                  <c:v>48235</c:v>
                </c:pt>
                <c:pt idx="96471">
                  <c:v>48235.5</c:v>
                </c:pt>
                <c:pt idx="96472">
                  <c:v>48236</c:v>
                </c:pt>
                <c:pt idx="96473">
                  <c:v>48236.5</c:v>
                </c:pt>
                <c:pt idx="96474">
                  <c:v>48237</c:v>
                </c:pt>
                <c:pt idx="96475">
                  <c:v>48237.5</c:v>
                </c:pt>
                <c:pt idx="96476">
                  <c:v>48238</c:v>
                </c:pt>
                <c:pt idx="96477">
                  <c:v>48238.5</c:v>
                </c:pt>
                <c:pt idx="96478">
                  <c:v>48239</c:v>
                </c:pt>
                <c:pt idx="96479">
                  <c:v>48239.5</c:v>
                </c:pt>
                <c:pt idx="96480">
                  <c:v>48240</c:v>
                </c:pt>
                <c:pt idx="96481">
                  <c:v>48240.5</c:v>
                </c:pt>
                <c:pt idx="96482">
                  <c:v>48241</c:v>
                </c:pt>
                <c:pt idx="96483">
                  <c:v>48241.5</c:v>
                </c:pt>
                <c:pt idx="96484">
                  <c:v>48242</c:v>
                </c:pt>
                <c:pt idx="96485">
                  <c:v>48242.5</c:v>
                </c:pt>
                <c:pt idx="96486">
                  <c:v>48243</c:v>
                </c:pt>
                <c:pt idx="96487">
                  <c:v>48243.5</c:v>
                </c:pt>
                <c:pt idx="96488">
                  <c:v>48244</c:v>
                </c:pt>
                <c:pt idx="96489">
                  <c:v>48244.5</c:v>
                </c:pt>
                <c:pt idx="96490">
                  <c:v>48245</c:v>
                </c:pt>
                <c:pt idx="96491">
                  <c:v>48245.5</c:v>
                </c:pt>
                <c:pt idx="96492">
                  <c:v>48246</c:v>
                </c:pt>
                <c:pt idx="96493">
                  <c:v>48246.5</c:v>
                </c:pt>
                <c:pt idx="96494">
                  <c:v>48247</c:v>
                </c:pt>
                <c:pt idx="96495">
                  <c:v>48247.5</c:v>
                </c:pt>
                <c:pt idx="96496">
                  <c:v>48248</c:v>
                </c:pt>
                <c:pt idx="96497">
                  <c:v>48248.5</c:v>
                </c:pt>
                <c:pt idx="96498">
                  <c:v>48249</c:v>
                </c:pt>
                <c:pt idx="96499">
                  <c:v>48249.5</c:v>
                </c:pt>
                <c:pt idx="96500">
                  <c:v>48250</c:v>
                </c:pt>
                <c:pt idx="96501">
                  <c:v>48250.5</c:v>
                </c:pt>
                <c:pt idx="96502">
                  <c:v>48251</c:v>
                </c:pt>
                <c:pt idx="96503">
                  <c:v>48251.5</c:v>
                </c:pt>
                <c:pt idx="96504">
                  <c:v>48252</c:v>
                </c:pt>
                <c:pt idx="96505">
                  <c:v>48252.5</c:v>
                </c:pt>
                <c:pt idx="96506">
                  <c:v>48253</c:v>
                </c:pt>
                <c:pt idx="96507">
                  <c:v>48253.5</c:v>
                </c:pt>
                <c:pt idx="96508">
                  <c:v>48254</c:v>
                </c:pt>
                <c:pt idx="96509">
                  <c:v>48254.5</c:v>
                </c:pt>
                <c:pt idx="96510">
                  <c:v>48255</c:v>
                </c:pt>
                <c:pt idx="96511">
                  <c:v>48255.5</c:v>
                </c:pt>
                <c:pt idx="96512">
                  <c:v>48256</c:v>
                </c:pt>
                <c:pt idx="96513">
                  <c:v>48256.5</c:v>
                </c:pt>
                <c:pt idx="96514">
                  <c:v>48257</c:v>
                </c:pt>
                <c:pt idx="96515">
                  <c:v>48257.5</c:v>
                </c:pt>
                <c:pt idx="96516">
                  <c:v>48258</c:v>
                </c:pt>
                <c:pt idx="96517">
                  <c:v>48258.5</c:v>
                </c:pt>
                <c:pt idx="96518">
                  <c:v>48259</c:v>
                </c:pt>
                <c:pt idx="96519">
                  <c:v>48259.5</c:v>
                </c:pt>
                <c:pt idx="96520">
                  <c:v>48260</c:v>
                </c:pt>
                <c:pt idx="96521">
                  <c:v>48260.5</c:v>
                </c:pt>
                <c:pt idx="96522">
                  <c:v>48261</c:v>
                </c:pt>
                <c:pt idx="96523">
                  <c:v>48261.5</c:v>
                </c:pt>
                <c:pt idx="96524">
                  <c:v>48262</c:v>
                </c:pt>
                <c:pt idx="96525">
                  <c:v>48262.5</c:v>
                </c:pt>
                <c:pt idx="96526">
                  <c:v>48263</c:v>
                </c:pt>
                <c:pt idx="96527">
                  <c:v>48263.5</c:v>
                </c:pt>
                <c:pt idx="96528">
                  <c:v>48264</c:v>
                </c:pt>
                <c:pt idx="96529">
                  <c:v>48264.5</c:v>
                </c:pt>
                <c:pt idx="96530">
                  <c:v>48265</c:v>
                </c:pt>
                <c:pt idx="96531">
                  <c:v>48265.5</c:v>
                </c:pt>
                <c:pt idx="96532">
                  <c:v>48266</c:v>
                </c:pt>
                <c:pt idx="96533">
                  <c:v>48266.5</c:v>
                </c:pt>
                <c:pt idx="96534">
                  <c:v>48267</c:v>
                </c:pt>
                <c:pt idx="96535">
                  <c:v>48267.5</c:v>
                </c:pt>
                <c:pt idx="96536">
                  <c:v>48268</c:v>
                </c:pt>
                <c:pt idx="96537">
                  <c:v>48268.5</c:v>
                </c:pt>
                <c:pt idx="96538">
                  <c:v>48269</c:v>
                </c:pt>
                <c:pt idx="96539">
                  <c:v>48269.5</c:v>
                </c:pt>
                <c:pt idx="96540">
                  <c:v>48270</c:v>
                </c:pt>
                <c:pt idx="96541">
                  <c:v>48270.5</c:v>
                </c:pt>
                <c:pt idx="96542">
                  <c:v>48271</c:v>
                </c:pt>
                <c:pt idx="96543">
                  <c:v>48271.5</c:v>
                </c:pt>
                <c:pt idx="96544">
                  <c:v>48272</c:v>
                </c:pt>
                <c:pt idx="96545">
                  <c:v>48272.5</c:v>
                </c:pt>
                <c:pt idx="96546">
                  <c:v>48273</c:v>
                </c:pt>
                <c:pt idx="96547">
                  <c:v>48273.5</c:v>
                </c:pt>
                <c:pt idx="96548">
                  <c:v>48274</c:v>
                </c:pt>
                <c:pt idx="96549">
                  <c:v>48274.5</c:v>
                </c:pt>
                <c:pt idx="96550">
                  <c:v>48275</c:v>
                </c:pt>
                <c:pt idx="96551">
                  <c:v>48275.5</c:v>
                </c:pt>
                <c:pt idx="96552">
                  <c:v>48276</c:v>
                </c:pt>
                <c:pt idx="96553">
                  <c:v>48276.5</c:v>
                </c:pt>
                <c:pt idx="96554">
                  <c:v>48277</c:v>
                </c:pt>
                <c:pt idx="96555">
                  <c:v>48277.5</c:v>
                </c:pt>
                <c:pt idx="96556">
                  <c:v>48278</c:v>
                </c:pt>
                <c:pt idx="96557">
                  <c:v>48278.5</c:v>
                </c:pt>
                <c:pt idx="96558">
                  <c:v>48279</c:v>
                </c:pt>
                <c:pt idx="96559">
                  <c:v>48279.5</c:v>
                </c:pt>
                <c:pt idx="96560">
                  <c:v>48280</c:v>
                </c:pt>
                <c:pt idx="96561">
                  <c:v>48280.5</c:v>
                </c:pt>
                <c:pt idx="96562">
                  <c:v>48281</c:v>
                </c:pt>
                <c:pt idx="96563">
                  <c:v>48281.5</c:v>
                </c:pt>
                <c:pt idx="96564">
                  <c:v>48282</c:v>
                </c:pt>
                <c:pt idx="96565">
                  <c:v>48282.5</c:v>
                </c:pt>
                <c:pt idx="96566">
                  <c:v>48283</c:v>
                </c:pt>
                <c:pt idx="96567">
                  <c:v>48283.5</c:v>
                </c:pt>
                <c:pt idx="96568">
                  <c:v>48284</c:v>
                </c:pt>
                <c:pt idx="96569">
                  <c:v>48284.5</c:v>
                </c:pt>
                <c:pt idx="96570">
                  <c:v>48285</c:v>
                </c:pt>
                <c:pt idx="96571">
                  <c:v>48285.5</c:v>
                </c:pt>
                <c:pt idx="96572">
                  <c:v>48286</c:v>
                </c:pt>
                <c:pt idx="96573">
                  <c:v>48286.5</c:v>
                </c:pt>
                <c:pt idx="96574">
                  <c:v>48287</c:v>
                </c:pt>
                <c:pt idx="96575">
                  <c:v>48287.5</c:v>
                </c:pt>
                <c:pt idx="96576">
                  <c:v>48288</c:v>
                </c:pt>
                <c:pt idx="96577">
                  <c:v>48288.5</c:v>
                </c:pt>
                <c:pt idx="96578">
                  <c:v>48289</c:v>
                </c:pt>
                <c:pt idx="96579">
                  <c:v>48289.5</c:v>
                </c:pt>
                <c:pt idx="96580">
                  <c:v>48290</c:v>
                </c:pt>
                <c:pt idx="96581">
                  <c:v>48290.5</c:v>
                </c:pt>
                <c:pt idx="96582">
                  <c:v>48291</c:v>
                </c:pt>
                <c:pt idx="96583">
                  <c:v>48291.5</c:v>
                </c:pt>
                <c:pt idx="96584">
                  <c:v>48292</c:v>
                </c:pt>
                <c:pt idx="96585">
                  <c:v>48292.5</c:v>
                </c:pt>
                <c:pt idx="96586">
                  <c:v>48293</c:v>
                </c:pt>
                <c:pt idx="96587">
                  <c:v>48293.5</c:v>
                </c:pt>
                <c:pt idx="96588">
                  <c:v>48294</c:v>
                </c:pt>
                <c:pt idx="96589">
                  <c:v>48294.5</c:v>
                </c:pt>
                <c:pt idx="96590">
                  <c:v>48295</c:v>
                </c:pt>
                <c:pt idx="96591">
                  <c:v>48295.5</c:v>
                </c:pt>
                <c:pt idx="96592">
                  <c:v>48296</c:v>
                </c:pt>
                <c:pt idx="96593">
                  <c:v>48296.5</c:v>
                </c:pt>
                <c:pt idx="96594">
                  <c:v>48297</c:v>
                </c:pt>
                <c:pt idx="96595">
                  <c:v>48297.5</c:v>
                </c:pt>
                <c:pt idx="96596">
                  <c:v>48298</c:v>
                </c:pt>
                <c:pt idx="96597">
                  <c:v>48298.5</c:v>
                </c:pt>
                <c:pt idx="96598">
                  <c:v>48299</c:v>
                </c:pt>
                <c:pt idx="96599">
                  <c:v>48299.5</c:v>
                </c:pt>
                <c:pt idx="96600">
                  <c:v>48300</c:v>
                </c:pt>
                <c:pt idx="96601">
                  <c:v>48300.5</c:v>
                </c:pt>
                <c:pt idx="96602">
                  <c:v>48301</c:v>
                </c:pt>
                <c:pt idx="96603">
                  <c:v>48301.5</c:v>
                </c:pt>
                <c:pt idx="96604">
                  <c:v>48302</c:v>
                </c:pt>
                <c:pt idx="96605">
                  <c:v>48302.5</c:v>
                </c:pt>
                <c:pt idx="96606">
                  <c:v>48303</c:v>
                </c:pt>
                <c:pt idx="96607">
                  <c:v>48303.5</c:v>
                </c:pt>
                <c:pt idx="96608">
                  <c:v>48304</c:v>
                </c:pt>
                <c:pt idx="96609">
                  <c:v>48304.5</c:v>
                </c:pt>
                <c:pt idx="96610">
                  <c:v>48305</c:v>
                </c:pt>
                <c:pt idx="96611">
                  <c:v>48305.5</c:v>
                </c:pt>
                <c:pt idx="96612">
                  <c:v>48306</c:v>
                </c:pt>
                <c:pt idx="96613">
                  <c:v>48306.5</c:v>
                </c:pt>
                <c:pt idx="96614">
                  <c:v>48307</c:v>
                </c:pt>
                <c:pt idx="96615">
                  <c:v>48307.5</c:v>
                </c:pt>
                <c:pt idx="96616">
                  <c:v>48308</c:v>
                </c:pt>
                <c:pt idx="96617">
                  <c:v>48308.5</c:v>
                </c:pt>
                <c:pt idx="96618">
                  <c:v>48309</c:v>
                </c:pt>
                <c:pt idx="96619">
                  <c:v>48309.5</c:v>
                </c:pt>
                <c:pt idx="96620">
                  <c:v>48310</c:v>
                </c:pt>
                <c:pt idx="96621">
                  <c:v>48310.5</c:v>
                </c:pt>
                <c:pt idx="96622">
                  <c:v>48311</c:v>
                </c:pt>
                <c:pt idx="96623">
                  <c:v>48311.5</c:v>
                </c:pt>
                <c:pt idx="96624">
                  <c:v>48312</c:v>
                </c:pt>
                <c:pt idx="96625">
                  <c:v>48312.5</c:v>
                </c:pt>
                <c:pt idx="96626">
                  <c:v>48313</c:v>
                </c:pt>
                <c:pt idx="96627">
                  <c:v>48313.5</c:v>
                </c:pt>
                <c:pt idx="96628">
                  <c:v>48314</c:v>
                </c:pt>
                <c:pt idx="96629">
                  <c:v>48314.5</c:v>
                </c:pt>
                <c:pt idx="96630">
                  <c:v>48315</c:v>
                </c:pt>
                <c:pt idx="96631">
                  <c:v>48315.5</c:v>
                </c:pt>
                <c:pt idx="96632">
                  <c:v>48316</c:v>
                </c:pt>
                <c:pt idx="96633">
                  <c:v>48316.5</c:v>
                </c:pt>
                <c:pt idx="96634">
                  <c:v>48317</c:v>
                </c:pt>
                <c:pt idx="96635">
                  <c:v>48317.5</c:v>
                </c:pt>
                <c:pt idx="96636">
                  <c:v>48318</c:v>
                </c:pt>
                <c:pt idx="96637">
                  <c:v>48318.5</c:v>
                </c:pt>
                <c:pt idx="96638">
                  <c:v>48319</c:v>
                </c:pt>
                <c:pt idx="96639">
                  <c:v>48319.5</c:v>
                </c:pt>
                <c:pt idx="96640">
                  <c:v>48320</c:v>
                </c:pt>
                <c:pt idx="96641">
                  <c:v>48320.5</c:v>
                </c:pt>
                <c:pt idx="96642">
                  <c:v>48321</c:v>
                </c:pt>
                <c:pt idx="96643">
                  <c:v>48321.5</c:v>
                </c:pt>
                <c:pt idx="96644">
                  <c:v>48322</c:v>
                </c:pt>
                <c:pt idx="96645">
                  <c:v>48322.5</c:v>
                </c:pt>
                <c:pt idx="96646">
                  <c:v>48323</c:v>
                </c:pt>
                <c:pt idx="96647">
                  <c:v>48323.5</c:v>
                </c:pt>
                <c:pt idx="96648">
                  <c:v>48324</c:v>
                </c:pt>
                <c:pt idx="96649">
                  <c:v>48324.5</c:v>
                </c:pt>
                <c:pt idx="96650">
                  <c:v>48325</c:v>
                </c:pt>
                <c:pt idx="96651">
                  <c:v>48325.5</c:v>
                </c:pt>
                <c:pt idx="96652">
                  <c:v>48326</c:v>
                </c:pt>
                <c:pt idx="96653">
                  <c:v>48326.5</c:v>
                </c:pt>
                <c:pt idx="96654">
                  <c:v>48327</c:v>
                </c:pt>
                <c:pt idx="96655">
                  <c:v>48327.5</c:v>
                </c:pt>
                <c:pt idx="96656">
                  <c:v>48328</c:v>
                </c:pt>
                <c:pt idx="96657">
                  <c:v>48328.5</c:v>
                </c:pt>
                <c:pt idx="96658">
                  <c:v>48329</c:v>
                </c:pt>
                <c:pt idx="96659">
                  <c:v>48329.5</c:v>
                </c:pt>
                <c:pt idx="96660">
                  <c:v>48330</c:v>
                </c:pt>
                <c:pt idx="96661">
                  <c:v>48330.5</c:v>
                </c:pt>
                <c:pt idx="96662">
                  <c:v>48331</c:v>
                </c:pt>
                <c:pt idx="96663">
                  <c:v>48331.5</c:v>
                </c:pt>
                <c:pt idx="96664">
                  <c:v>48332</c:v>
                </c:pt>
                <c:pt idx="96665">
                  <c:v>48332.5</c:v>
                </c:pt>
                <c:pt idx="96666">
                  <c:v>48333</c:v>
                </c:pt>
                <c:pt idx="96667">
                  <c:v>48333.5</c:v>
                </c:pt>
                <c:pt idx="96668">
                  <c:v>48334</c:v>
                </c:pt>
                <c:pt idx="96669">
                  <c:v>48334.5</c:v>
                </c:pt>
                <c:pt idx="96670">
                  <c:v>48335</c:v>
                </c:pt>
                <c:pt idx="96671">
                  <c:v>48335.5</c:v>
                </c:pt>
                <c:pt idx="96672">
                  <c:v>48336</c:v>
                </c:pt>
                <c:pt idx="96673">
                  <c:v>48336.5</c:v>
                </c:pt>
                <c:pt idx="96674">
                  <c:v>48337</c:v>
                </c:pt>
                <c:pt idx="96675">
                  <c:v>48337.5</c:v>
                </c:pt>
                <c:pt idx="96676">
                  <c:v>48338</c:v>
                </c:pt>
                <c:pt idx="96677">
                  <c:v>48338.5</c:v>
                </c:pt>
                <c:pt idx="96678">
                  <c:v>48339</c:v>
                </c:pt>
                <c:pt idx="96679">
                  <c:v>48339.5</c:v>
                </c:pt>
                <c:pt idx="96680">
                  <c:v>48340</c:v>
                </c:pt>
                <c:pt idx="96681">
                  <c:v>48340.5</c:v>
                </c:pt>
                <c:pt idx="96682">
                  <c:v>48341</c:v>
                </c:pt>
                <c:pt idx="96683">
                  <c:v>48341.5</c:v>
                </c:pt>
                <c:pt idx="96684">
                  <c:v>48342</c:v>
                </c:pt>
                <c:pt idx="96685">
                  <c:v>48342.5</c:v>
                </c:pt>
                <c:pt idx="96686">
                  <c:v>48343</c:v>
                </c:pt>
                <c:pt idx="96687">
                  <c:v>48343.5</c:v>
                </c:pt>
                <c:pt idx="96688">
                  <c:v>48344</c:v>
                </c:pt>
                <c:pt idx="96689">
                  <c:v>48344.5</c:v>
                </c:pt>
                <c:pt idx="96690">
                  <c:v>48345</c:v>
                </c:pt>
                <c:pt idx="96691">
                  <c:v>48345.5</c:v>
                </c:pt>
                <c:pt idx="96692">
                  <c:v>48346</c:v>
                </c:pt>
                <c:pt idx="96693">
                  <c:v>48346.5</c:v>
                </c:pt>
                <c:pt idx="96694">
                  <c:v>48347</c:v>
                </c:pt>
                <c:pt idx="96695">
                  <c:v>48347.5</c:v>
                </c:pt>
                <c:pt idx="96696">
                  <c:v>48348</c:v>
                </c:pt>
                <c:pt idx="96697">
                  <c:v>48348.5</c:v>
                </c:pt>
                <c:pt idx="96698">
                  <c:v>48349</c:v>
                </c:pt>
                <c:pt idx="96699">
                  <c:v>48349.5</c:v>
                </c:pt>
                <c:pt idx="96700">
                  <c:v>48350</c:v>
                </c:pt>
                <c:pt idx="96701">
                  <c:v>48350.5</c:v>
                </c:pt>
                <c:pt idx="96702">
                  <c:v>48351</c:v>
                </c:pt>
                <c:pt idx="96703">
                  <c:v>48351.5</c:v>
                </c:pt>
                <c:pt idx="96704">
                  <c:v>48352</c:v>
                </c:pt>
                <c:pt idx="96705">
                  <c:v>48352.5</c:v>
                </c:pt>
                <c:pt idx="96706">
                  <c:v>48353</c:v>
                </c:pt>
                <c:pt idx="96707">
                  <c:v>48353.5</c:v>
                </c:pt>
                <c:pt idx="96708">
                  <c:v>48354</c:v>
                </c:pt>
                <c:pt idx="96709">
                  <c:v>48354.5</c:v>
                </c:pt>
                <c:pt idx="96710">
                  <c:v>48355</c:v>
                </c:pt>
                <c:pt idx="96711">
                  <c:v>48355.5</c:v>
                </c:pt>
                <c:pt idx="96712">
                  <c:v>48356</c:v>
                </c:pt>
                <c:pt idx="96713">
                  <c:v>48356.5</c:v>
                </c:pt>
                <c:pt idx="96714">
                  <c:v>48357</c:v>
                </c:pt>
                <c:pt idx="96715">
                  <c:v>48357.5</c:v>
                </c:pt>
                <c:pt idx="96716">
                  <c:v>48358</c:v>
                </c:pt>
                <c:pt idx="96717">
                  <c:v>48358.5</c:v>
                </c:pt>
                <c:pt idx="96718">
                  <c:v>48359</c:v>
                </c:pt>
                <c:pt idx="96719">
                  <c:v>48359.5</c:v>
                </c:pt>
                <c:pt idx="96720">
                  <c:v>48360</c:v>
                </c:pt>
                <c:pt idx="96721">
                  <c:v>48360.5</c:v>
                </c:pt>
                <c:pt idx="96722">
                  <c:v>48361</c:v>
                </c:pt>
                <c:pt idx="96723">
                  <c:v>48361.5</c:v>
                </c:pt>
                <c:pt idx="96724">
                  <c:v>48362</c:v>
                </c:pt>
                <c:pt idx="96725">
                  <c:v>48362.5</c:v>
                </c:pt>
                <c:pt idx="96726">
                  <c:v>48363</c:v>
                </c:pt>
                <c:pt idx="96727">
                  <c:v>48363.5</c:v>
                </c:pt>
                <c:pt idx="96728">
                  <c:v>48364</c:v>
                </c:pt>
                <c:pt idx="96729">
                  <c:v>48364.5</c:v>
                </c:pt>
                <c:pt idx="96730">
                  <c:v>48365</c:v>
                </c:pt>
                <c:pt idx="96731">
                  <c:v>48365.5</c:v>
                </c:pt>
                <c:pt idx="96732">
                  <c:v>48366</c:v>
                </c:pt>
                <c:pt idx="96733">
                  <c:v>48366.5</c:v>
                </c:pt>
                <c:pt idx="96734">
                  <c:v>48367</c:v>
                </c:pt>
                <c:pt idx="96735">
                  <c:v>48367.5</c:v>
                </c:pt>
                <c:pt idx="96736">
                  <c:v>48368</c:v>
                </c:pt>
                <c:pt idx="96737">
                  <c:v>48368.5</c:v>
                </c:pt>
                <c:pt idx="96738">
                  <c:v>48369</c:v>
                </c:pt>
                <c:pt idx="96739">
                  <c:v>48369.5</c:v>
                </c:pt>
                <c:pt idx="96740">
                  <c:v>48370</c:v>
                </c:pt>
                <c:pt idx="96741">
                  <c:v>48370.5</c:v>
                </c:pt>
                <c:pt idx="96742">
                  <c:v>48371</c:v>
                </c:pt>
                <c:pt idx="96743">
                  <c:v>48371.5</c:v>
                </c:pt>
                <c:pt idx="96744">
                  <c:v>48372</c:v>
                </c:pt>
                <c:pt idx="96745">
                  <c:v>48372.5</c:v>
                </c:pt>
                <c:pt idx="96746">
                  <c:v>48373</c:v>
                </c:pt>
                <c:pt idx="96747">
                  <c:v>48373.5</c:v>
                </c:pt>
                <c:pt idx="96748">
                  <c:v>48374</c:v>
                </c:pt>
                <c:pt idx="96749">
                  <c:v>48374.5</c:v>
                </c:pt>
                <c:pt idx="96750">
                  <c:v>48375</c:v>
                </c:pt>
                <c:pt idx="96751">
                  <c:v>48375.5</c:v>
                </c:pt>
                <c:pt idx="96752">
                  <c:v>48376</c:v>
                </c:pt>
                <c:pt idx="96753">
                  <c:v>48376.5</c:v>
                </c:pt>
                <c:pt idx="96754">
                  <c:v>48377</c:v>
                </c:pt>
                <c:pt idx="96755">
                  <c:v>48377.5</c:v>
                </c:pt>
                <c:pt idx="96756">
                  <c:v>48378</c:v>
                </c:pt>
                <c:pt idx="96757">
                  <c:v>48378.5</c:v>
                </c:pt>
                <c:pt idx="96758">
                  <c:v>48379</c:v>
                </c:pt>
                <c:pt idx="96759">
                  <c:v>48379.5</c:v>
                </c:pt>
                <c:pt idx="96760">
                  <c:v>48380</c:v>
                </c:pt>
                <c:pt idx="96761">
                  <c:v>48380.5</c:v>
                </c:pt>
                <c:pt idx="96762">
                  <c:v>48381</c:v>
                </c:pt>
                <c:pt idx="96763">
                  <c:v>48381.5</c:v>
                </c:pt>
                <c:pt idx="96764">
                  <c:v>48382</c:v>
                </c:pt>
                <c:pt idx="96765">
                  <c:v>48382.5</c:v>
                </c:pt>
                <c:pt idx="96766">
                  <c:v>48383</c:v>
                </c:pt>
                <c:pt idx="96767">
                  <c:v>48383.5</c:v>
                </c:pt>
                <c:pt idx="96768">
                  <c:v>48384</c:v>
                </c:pt>
                <c:pt idx="96769">
                  <c:v>48384.5</c:v>
                </c:pt>
                <c:pt idx="96770">
                  <c:v>48385</c:v>
                </c:pt>
                <c:pt idx="96771">
                  <c:v>48385.5</c:v>
                </c:pt>
                <c:pt idx="96772">
                  <c:v>48386</c:v>
                </c:pt>
                <c:pt idx="96773">
                  <c:v>48386.5</c:v>
                </c:pt>
                <c:pt idx="96774">
                  <c:v>48387</c:v>
                </c:pt>
                <c:pt idx="96775">
                  <c:v>48387.5</c:v>
                </c:pt>
                <c:pt idx="96776">
                  <c:v>48388</c:v>
                </c:pt>
                <c:pt idx="96777">
                  <c:v>48388.5</c:v>
                </c:pt>
                <c:pt idx="96778">
                  <c:v>48389</c:v>
                </c:pt>
                <c:pt idx="96779">
                  <c:v>48389.5</c:v>
                </c:pt>
                <c:pt idx="96780">
                  <c:v>48390</c:v>
                </c:pt>
                <c:pt idx="96781">
                  <c:v>48390.5</c:v>
                </c:pt>
                <c:pt idx="96782">
                  <c:v>48391</c:v>
                </c:pt>
                <c:pt idx="96783">
                  <c:v>48391.5</c:v>
                </c:pt>
                <c:pt idx="96784">
                  <c:v>48392</c:v>
                </c:pt>
                <c:pt idx="96785">
                  <c:v>48392.5</c:v>
                </c:pt>
                <c:pt idx="96786">
                  <c:v>48393</c:v>
                </c:pt>
                <c:pt idx="96787">
                  <c:v>48393.5</c:v>
                </c:pt>
                <c:pt idx="96788">
                  <c:v>48394</c:v>
                </c:pt>
                <c:pt idx="96789">
                  <c:v>48394.5</c:v>
                </c:pt>
                <c:pt idx="96790">
                  <c:v>48395</c:v>
                </c:pt>
                <c:pt idx="96791">
                  <c:v>48395.5</c:v>
                </c:pt>
                <c:pt idx="96792">
                  <c:v>48396</c:v>
                </c:pt>
                <c:pt idx="96793">
                  <c:v>48396.5</c:v>
                </c:pt>
                <c:pt idx="96794">
                  <c:v>48397</c:v>
                </c:pt>
                <c:pt idx="96795">
                  <c:v>48397.5</c:v>
                </c:pt>
                <c:pt idx="96796">
                  <c:v>48398</c:v>
                </c:pt>
                <c:pt idx="96797">
                  <c:v>48398.5</c:v>
                </c:pt>
                <c:pt idx="96798">
                  <c:v>48399</c:v>
                </c:pt>
                <c:pt idx="96799">
                  <c:v>48399.5</c:v>
                </c:pt>
                <c:pt idx="96800">
                  <c:v>48400</c:v>
                </c:pt>
                <c:pt idx="96801">
                  <c:v>48400.5</c:v>
                </c:pt>
                <c:pt idx="96802">
                  <c:v>48401</c:v>
                </c:pt>
                <c:pt idx="96803">
                  <c:v>48401.5</c:v>
                </c:pt>
                <c:pt idx="96804">
                  <c:v>48402</c:v>
                </c:pt>
                <c:pt idx="96805">
                  <c:v>48402.5</c:v>
                </c:pt>
                <c:pt idx="96806">
                  <c:v>48403</c:v>
                </c:pt>
                <c:pt idx="96807">
                  <c:v>48403.5</c:v>
                </c:pt>
                <c:pt idx="96808">
                  <c:v>48404</c:v>
                </c:pt>
                <c:pt idx="96809">
                  <c:v>48404.5</c:v>
                </c:pt>
                <c:pt idx="96810">
                  <c:v>48405</c:v>
                </c:pt>
                <c:pt idx="96811">
                  <c:v>48405.5</c:v>
                </c:pt>
                <c:pt idx="96812">
                  <c:v>48406</c:v>
                </c:pt>
                <c:pt idx="96813">
                  <c:v>48406.5</c:v>
                </c:pt>
                <c:pt idx="96814">
                  <c:v>48407</c:v>
                </c:pt>
                <c:pt idx="96815">
                  <c:v>48407.5</c:v>
                </c:pt>
                <c:pt idx="96816">
                  <c:v>48408</c:v>
                </c:pt>
                <c:pt idx="96817">
                  <c:v>48408.5</c:v>
                </c:pt>
                <c:pt idx="96818">
                  <c:v>48409</c:v>
                </c:pt>
                <c:pt idx="96819">
                  <c:v>48409.5</c:v>
                </c:pt>
                <c:pt idx="96820">
                  <c:v>48410</c:v>
                </c:pt>
                <c:pt idx="96821">
                  <c:v>48410.5</c:v>
                </c:pt>
                <c:pt idx="96822">
                  <c:v>48411</c:v>
                </c:pt>
                <c:pt idx="96823">
                  <c:v>48411.5</c:v>
                </c:pt>
                <c:pt idx="96824">
                  <c:v>48412</c:v>
                </c:pt>
                <c:pt idx="96825">
                  <c:v>48412.5</c:v>
                </c:pt>
                <c:pt idx="96826">
                  <c:v>48413</c:v>
                </c:pt>
                <c:pt idx="96827">
                  <c:v>48413.5</c:v>
                </c:pt>
                <c:pt idx="96828">
                  <c:v>48414</c:v>
                </c:pt>
                <c:pt idx="96829">
                  <c:v>48414.5</c:v>
                </c:pt>
                <c:pt idx="96830">
                  <c:v>48415</c:v>
                </c:pt>
                <c:pt idx="96831">
                  <c:v>48415.5</c:v>
                </c:pt>
                <c:pt idx="96832">
                  <c:v>48416</c:v>
                </c:pt>
                <c:pt idx="96833">
                  <c:v>48416.5</c:v>
                </c:pt>
                <c:pt idx="96834">
                  <c:v>48417</c:v>
                </c:pt>
                <c:pt idx="96835">
                  <c:v>48417.5</c:v>
                </c:pt>
                <c:pt idx="96836">
                  <c:v>48418</c:v>
                </c:pt>
                <c:pt idx="96837">
                  <c:v>48418.5</c:v>
                </c:pt>
                <c:pt idx="96838">
                  <c:v>48419</c:v>
                </c:pt>
                <c:pt idx="96839">
                  <c:v>48419.5</c:v>
                </c:pt>
                <c:pt idx="96840">
                  <c:v>48420</c:v>
                </c:pt>
                <c:pt idx="96841">
                  <c:v>48420.5</c:v>
                </c:pt>
                <c:pt idx="96842">
                  <c:v>48421</c:v>
                </c:pt>
                <c:pt idx="96843">
                  <c:v>48421.5</c:v>
                </c:pt>
                <c:pt idx="96844">
                  <c:v>48422</c:v>
                </c:pt>
                <c:pt idx="96845">
                  <c:v>48422.5</c:v>
                </c:pt>
                <c:pt idx="96846">
                  <c:v>48423</c:v>
                </c:pt>
                <c:pt idx="96847">
                  <c:v>48423.5</c:v>
                </c:pt>
                <c:pt idx="96848">
                  <c:v>48424</c:v>
                </c:pt>
                <c:pt idx="96849">
                  <c:v>48424.5</c:v>
                </c:pt>
                <c:pt idx="96850">
                  <c:v>48425</c:v>
                </c:pt>
                <c:pt idx="96851">
                  <c:v>48425.5</c:v>
                </c:pt>
                <c:pt idx="96852">
                  <c:v>48426</c:v>
                </c:pt>
                <c:pt idx="96853">
                  <c:v>48426.5</c:v>
                </c:pt>
                <c:pt idx="96854">
                  <c:v>48427</c:v>
                </c:pt>
                <c:pt idx="96855">
                  <c:v>48427.5</c:v>
                </c:pt>
                <c:pt idx="96856">
                  <c:v>48428</c:v>
                </c:pt>
                <c:pt idx="96857">
                  <c:v>48428.5</c:v>
                </c:pt>
                <c:pt idx="96858">
                  <c:v>48429</c:v>
                </c:pt>
                <c:pt idx="96859">
                  <c:v>48429.5</c:v>
                </c:pt>
                <c:pt idx="96860">
                  <c:v>48430</c:v>
                </c:pt>
                <c:pt idx="96861">
                  <c:v>48430.5</c:v>
                </c:pt>
                <c:pt idx="96862">
                  <c:v>48431</c:v>
                </c:pt>
                <c:pt idx="96863">
                  <c:v>48431.5</c:v>
                </c:pt>
                <c:pt idx="96864">
                  <c:v>48432</c:v>
                </c:pt>
                <c:pt idx="96865">
                  <c:v>48432.5</c:v>
                </c:pt>
                <c:pt idx="96866">
                  <c:v>48433</c:v>
                </c:pt>
                <c:pt idx="96867">
                  <c:v>48433.5</c:v>
                </c:pt>
                <c:pt idx="96868">
                  <c:v>48434</c:v>
                </c:pt>
                <c:pt idx="96869">
                  <c:v>48434.5</c:v>
                </c:pt>
                <c:pt idx="96870">
                  <c:v>48435</c:v>
                </c:pt>
                <c:pt idx="96871">
                  <c:v>48435.5</c:v>
                </c:pt>
                <c:pt idx="96872">
                  <c:v>48436</c:v>
                </c:pt>
                <c:pt idx="96873">
                  <c:v>48436.5</c:v>
                </c:pt>
                <c:pt idx="96874">
                  <c:v>48437</c:v>
                </c:pt>
                <c:pt idx="96875">
                  <c:v>48437.5</c:v>
                </c:pt>
                <c:pt idx="96876">
                  <c:v>48438</c:v>
                </c:pt>
                <c:pt idx="96877">
                  <c:v>48438.5</c:v>
                </c:pt>
                <c:pt idx="96878">
                  <c:v>48439</c:v>
                </c:pt>
                <c:pt idx="96879">
                  <c:v>48439.5</c:v>
                </c:pt>
                <c:pt idx="96880">
                  <c:v>48440</c:v>
                </c:pt>
                <c:pt idx="96881">
                  <c:v>48440.5</c:v>
                </c:pt>
                <c:pt idx="96882">
                  <c:v>48441</c:v>
                </c:pt>
                <c:pt idx="96883">
                  <c:v>48441.5</c:v>
                </c:pt>
                <c:pt idx="96884">
                  <c:v>48442</c:v>
                </c:pt>
                <c:pt idx="96885">
                  <c:v>48442.5</c:v>
                </c:pt>
                <c:pt idx="96886">
                  <c:v>48443</c:v>
                </c:pt>
                <c:pt idx="96887">
                  <c:v>48443.5</c:v>
                </c:pt>
                <c:pt idx="96888">
                  <c:v>48444</c:v>
                </c:pt>
                <c:pt idx="96889">
                  <c:v>48444.5</c:v>
                </c:pt>
                <c:pt idx="96890">
                  <c:v>48445</c:v>
                </c:pt>
                <c:pt idx="96891">
                  <c:v>48445.5</c:v>
                </c:pt>
                <c:pt idx="96892">
                  <c:v>48446</c:v>
                </c:pt>
                <c:pt idx="96893">
                  <c:v>48446.5</c:v>
                </c:pt>
                <c:pt idx="96894">
                  <c:v>48447</c:v>
                </c:pt>
                <c:pt idx="96895">
                  <c:v>48447.5</c:v>
                </c:pt>
                <c:pt idx="96896">
                  <c:v>48448</c:v>
                </c:pt>
                <c:pt idx="96897">
                  <c:v>48448.5</c:v>
                </c:pt>
                <c:pt idx="96898">
                  <c:v>48449</c:v>
                </c:pt>
                <c:pt idx="96899">
                  <c:v>48449.5</c:v>
                </c:pt>
                <c:pt idx="96900">
                  <c:v>48450</c:v>
                </c:pt>
                <c:pt idx="96901">
                  <c:v>48450.5</c:v>
                </c:pt>
                <c:pt idx="96902">
                  <c:v>48451</c:v>
                </c:pt>
                <c:pt idx="96903">
                  <c:v>48451.5</c:v>
                </c:pt>
                <c:pt idx="96904">
                  <c:v>48452</c:v>
                </c:pt>
                <c:pt idx="96905">
                  <c:v>48452.5</c:v>
                </c:pt>
                <c:pt idx="96906">
                  <c:v>48453</c:v>
                </c:pt>
                <c:pt idx="96907">
                  <c:v>48453.5</c:v>
                </c:pt>
                <c:pt idx="96908">
                  <c:v>48454</c:v>
                </c:pt>
                <c:pt idx="96909">
                  <c:v>48454.5</c:v>
                </c:pt>
                <c:pt idx="96910">
                  <c:v>48455</c:v>
                </c:pt>
                <c:pt idx="96911">
                  <c:v>48455.5</c:v>
                </c:pt>
                <c:pt idx="96912">
                  <c:v>48456</c:v>
                </c:pt>
                <c:pt idx="96913">
                  <c:v>48456.5</c:v>
                </c:pt>
                <c:pt idx="96914">
                  <c:v>48457</c:v>
                </c:pt>
                <c:pt idx="96915">
                  <c:v>48457.5</c:v>
                </c:pt>
                <c:pt idx="96916">
                  <c:v>48458</c:v>
                </c:pt>
                <c:pt idx="96917">
                  <c:v>48458.5</c:v>
                </c:pt>
                <c:pt idx="96918">
                  <c:v>48459</c:v>
                </c:pt>
                <c:pt idx="96919">
                  <c:v>48459.5</c:v>
                </c:pt>
                <c:pt idx="96920">
                  <c:v>48460</c:v>
                </c:pt>
                <c:pt idx="96921">
                  <c:v>48460.5</c:v>
                </c:pt>
                <c:pt idx="96922">
                  <c:v>48461</c:v>
                </c:pt>
                <c:pt idx="96923">
                  <c:v>48461.5</c:v>
                </c:pt>
                <c:pt idx="96924">
                  <c:v>48462</c:v>
                </c:pt>
                <c:pt idx="96925">
                  <c:v>48462.5</c:v>
                </c:pt>
                <c:pt idx="96926">
                  <c:v>48463</c:v>
                </c:pt>
                <c:pt idx="96927">
                  <c:v>48463.5</c:v>
                </c:pt>
                <c:pt idx="96928">
                  <c:v>48464</c:v>
                </c:pt>
                <c:pt idx="96929">
                  <c:v>48464.5</c:v>
                </c:pt>
                <c:pt idx="96930">
                  <c:v>48465</c:v>
                </c:pt>
                <c:pt idx="96931">
                  <c:v>48465.5</c:v>
                </c:pt>
                <c:pt idx="96932">
                  <c:v>48466</c:v>
                </c:pt>
                <c:pt idx="96933">
                  <c:v>48466.5</c:v>
                </c:pt>
                <c:pt idx="96934">
                  <c:v>48467</c:v>
                </c:pt>
                <c:pt idx="96935">
                  <c:v>48467.5</c:v>
                </c:pt>
                <c:pt idx="96936">
                  <c:v>48468</c:v>
                </c:pt>
                <c:pt idx="96937">
                  <c:v>48468.5</c:v>
                </c:pt>
                <c:pt idx="96938">
                  <c:v>48469</c:v>
                </c:pt>
                <c:pt idx="96939">
                  <c:v>48469.5</c:v>
                </c:pt>
                <c:pt idx="96940">
                  <c:v>48470</c:v>
                </c:pt>
                <c:pt idx="96941">
                  <c:v>48470.5</c:v>
                </c:pt>
                <c:pt idx="96942">
                  <c:v>48471</c:v>
                </c:pt>
                <c:pt idx="96943">
                  <c:v>48471.5</c:v>
                </c:pt>
                <c:pt idx="96944">
                  <c:v>48472</c:v>
                </c:pt>
                <c:pt idx="96945">
                  <c:v>48472.5</c:v>
                </c:pt>
                <c:pt idx="96946">
                  <c:v>48473</c:v>
                </c:pt>
                <c:pt idx="96947">
                  <c:v>48473.5</c:v>
                </c:pt>
                <c:pt idx="96948">
                  <c:v>48474</c:v>
                </c:pt>
                <c:pt idx="96949">
                  <c:v>48474.5</c:v>
                </c:pt>
                <c:pt idx="96950">
                  <c:v>48475</c:v>
                </c:pt>
                <c:pt idx="96951">
                  <c:v>48475.5</c:v>
                </c:pt>
                <c:pt idx="96952">
                  <c:v>48476</c:v>
                </c:pt>
                <c:pt idx="96953">
                  <c:v>48476.5</c:v>
                </c:pt>
                <c:pt idx="96954">
                  <c:v>48477</c:v>
                </c:pt>
                <c:pt idx="96955">
                  <c:v>48477.5</c:v>
                </c:pt>
                <c:pt idx="96956">
                  <c:v>48478</c:v>
                </c:pt>
                <c:pt idx="96957">
                  <c:v>48478.5</c:v>
                </c:pt>
                <c:pt idx="96958">
                  <c:v>48479</c:v>
                </c:pt>
                <c:pt idx="96959">
                  <c:v>48479.5</c:v>
                </c:pt>
                <c:pt idx="96960">
                  <c:v>48480</c:v>
                </c:pt>
                <c:pt idx="96961">
                  <c:v>48480.5</c:v>
                </c:pt>
                <c:pt idx="96962">
                  <c:v>48481</c:v>
                </c:pt>
                <c:pt idx="96963">
                  <c:v>48481.5</c:v>
                </c:pt>
                <c:pt idx="96964">
                  <c:v>48482</c:v>
                </c:pt>
                <c:pt idx="96965">
                  <c:v>48482.5</c:v>
                </c:pt>
                <c:pt idx="96966">
                  <c:v>48483</c:v>
                </c:pt>
                <c:pt idx="96967">
                  <c:v>48483.5</c:v>
                </c:pt>
                <c:pt idx="96968">
                  <c:v>48484</c:v>
                </c:pt>
                <c:pt idx="96969">
                  <c:v>48484.5</c:v>
                </c:pt>
                <c:pt idx="96970">
                  <c:v>48485</c:v>
                </c:pt>
                <c:pt idx="96971">
                  <c:v>48485.5</c:v>
                </c:pt>
                <c:pt idx="96972">
                  <c:v>48486</c:v>
                </c:pt>
                <c:pt idx="96973">
                  <c:v>48486.5</c:v>
                </c:pt>
                <c:pt idx="96974">
                  <c:v>48487</c:v>
                </c:pt>
                <c:pt idx="96975">
                  <c:v>48487.5</c:v>
                </c:pt>
                <c:pt idx="96976">
                  <c:v>48488</c:v>
                </c:pt>
                <c:pt idx="96977">
                  <c:v>48488.5</c:v>
                </c:pt>
                <c:pt idx="96978">
                  <c:v>48489</c:v>
                </c:pt>
                <c:pt idx="96979">
                  <c:v>48489.5</c:v>
                </c:pt>
                <c:pt idx="96980">
                  <c:v>48490</c:v>
                </c:pt>
                <c:pt idx="96981">
                  <c:v>48490.5</c:v>
                </c:pt>
                <c:pt idx="96982">
                  <c:v>48491</c:v>
                </c:pt>
                <c:pt idx="96983">
                  <c:v>48491.5</c:v>
                </c:pt>
                <c:pt idx="96984">
                  <c:v>48492</c:v>
                </c:pt>
                <c:pt idx="96985">
                  <c:v>48492.5</c:v>
                </c:pt>
                <c:pt idx="96986">
                  <c:v>48493</c:v>
                </c:pt>
                <c:pt idx="96987">
                  <c:v>48493.5</c:v>
                </c:pt>
                <c:pt idx="96988">
                  <c:v>48494</c:v>
                </c:pt>
                <c:pt idx="96989">
                  <c:v>48494.5</c:v>
                </c:pt>
                <c:pt idx="96990">
                  <c:v>48495</c:v>
                </c:pt>
                <c:pt idx="96991">
                  <c:v>48495.5</c:v>
                </c:pt>
                <c:pt idx="96992">
                  <c:v>48496</c:v>
                </c:pt>
                <c:pt idx="96993">
                  <c:v>48496.5</c:v>
                </c:pt>
                <c:pt idx="96994">
                  <c:v>48497</c:v>
                </c:pt>
                <c:pt idx="96995">
                  <c:v>48497.5</c:v>
                </c:pt>
                <c:pt idx="96996">
                  <c:v>48498</c:v>
                </c:pt>
                <c:pt idx="96997">
                  <c:v>48498.5</c:v>
                </c:pt>
                <c:pt idx="96998">
                  <c:v>48499</c:v>
                </c:pt>
                <c:pt idx="96999">
                  <c:v>48499.5</c:v>
                </c:pt>
                <c:pt idx="97000">
                  <c:v>48500</c:v>
                </c:pt>
                <c:pt idx="97001">
                  <c:v>48500.5</c:v>
                </c:pt>
                <c:pt idx="97002">
                  <c:v>48501</c:v>
                </c:pt>
                <c:pt idx="97003">
                  <c:v>48501.5</c:v>
                </c:pt>
                <c:pt idx="97004">
                  <c:v>48502</c:v>
                </c:pt>
                <c:pt idx="97005">
                  <c:v>48502.5</c:v>
                </c:pt>
                <c:pt idx="97006">
                  <c:v>48503</c:v>
                </c:pt>
                <c:pt idx="97007">
                  <c:v>48503.5</c:v>
                </c:pt>
                <c:pt idx="97008">
                  <c:v>48504</c:v>
                </c:pt>
                <c:pt idx="97009">
                  <c:v>48504.5</c:v>
                </c:pt>
                <c:pt idx="97010">
                  <c:v>48505</c:v>
                </c:pt>
                <c:pt idx="97011">
                  <c:v>48505.5</c:v>
                </c:pt>
                <c:pt idx="97012">
                  <c:v>48506</c:v>
                </c:pt>
                <c:pt idx="97013">
                  <c:v>48506.5</c:v>
                </c:pt>
                <c:pt idx="97014">
                  <c:v>48507</c:v>
                </c:pt>
                <c:pt idx="97015">
                  <c:v>48507.5</c:v>
                </c:pt>
                <c:pt idx="97016">
                  <c:v>48508</c:v>
                </c:pt>
                <c:pt idx="97017">
                  <c:v>48508.5</c:v>
                </c:pt>
                <c:pt idx="97018">
                  <c:v>48509</c:v>
                </c:pt>
                <c:pt idx="97019">
                  <c:v>48509.5</c:v>
                </c:pt>
                <c:pt idx="97020">
                  <c:v>48510</c:v>
                </c:pt>
                <c:pt idx="97021">
                  <c:v>48510.5</c:v>
                </c:pt>
                <c:pt idx="97022">
                  <c:v>48511</c:v>
                </c:pt>
                <c:pt idx="97023">
                  <c:v>48511.5</c:v>
                </c:pt>
                <c:pt idx="97024">
                  <c:v>48512</c:v>
                </c:pt>
                <c:pt idx="97025">
                  <c:v>48512.5</c:v>
                </c:pt>
                <c:pt idx="97026">
                  <c:v>48513</c:v>
                </c:pt>
                <c:pt idx="97027">
                  <c:v>48513.5</c:v>
                </c:pt>
                <c:pt idx="97028">
                  <c:v>48514</c:v>
                </c:pt>
                <c:pt idx="97029">
                  <c:v>48514.5</c:v>
                </c:pt>
                <c:pt idx="97030">
                  <c:v>48515</c:v>
                </c:pt>
                <c:pt idx="97031">
                  <c:v>48515.5</c:v>
                </c:pt>
                <c:pt idx="97032">
                  <c:v>48516</c:v>
                </c:pt>
                <c:pt idx="97033">
                  <c:v>48516.5</c:v>
                </c:pt>
                <c:pt idx="97034">
                  <c:v>48517</c:v>
                </c:pt>
                <c:pt idx="97035">
                  <c:v>48517.5</c:v>
                </c:pt>
                <c:pt idx="97036">
                  <c:v>48518</c:v>
                </c:pt>
                <c:pt idx="97037">
                  <c:v>48518.5</c:v>
                </c:pt>
                <c:pt idx="97038">
                  <c:v>48519</c:v>
                </c:pt>
                <c:pt idx="97039">
                  <c:v>48519.5</c:v>
                </c:pt>
                <c:pt idx="97040">
                  <c:v>48520</c:v>
                </c:pt>
                <c:pt idx="97041">
                  <c:v>48520.5</c:v>
                </c:pt>
                <c:pt idx="97042">
                  <c:v>48521</c:v>
                </c:pt>
                <c:pt idx="97043">
                  <c:v>48521.5</c:v>
                </c:pt>
                <c:pt idx="97044">
                  <c:v>48522</c:v>
                </c:pt>
                <c:pt idx="97045">
                  <c:v>48522.5</c:v>
                </c:pt>
                <c:pt idx="97046">
                  <c:v>48523</c:v>
                </c:pt>
                <c:pt idx="97047">
                  <c:v>48523.5</c:v>
                </c:pt>
                <c:pt idx="97048">
                  <c:v>48524</c:v>
                </c:pt>
                <c:pt idx="97049">
                  <c:v>48524.5</c:v>
                </c:pt>
                <c:pt idx="97050">
                  <c:v>48525</c:v>
                </c:pt>
                <c:pt idx="97051">
                  <c:v>48525.5</c:v>
                </c:pt>
                <c:pt idx="97052">
                  <c:v>48526</c:v>
                </c:pt>
                <c:pt idx="97053">
                  <c:v>48526.5</c:v>
                </c:pt>
                <c:pt idx="97054">
                  <c:v>48527</c:v>
                </c:pt>
                <c:pt idx="97055">
                  <c:v>48527.5</c:v>
                </c:pt>
                <c:pt idx="97056">
                  <c:v>48528</c:v>
                </c:pt>
                <c:pt idx="97057">
                  <c:v>48528.5</c:v>
                </c:pt>
                <c:pt idx="97058">
                  <c:v>48529</c:v>
                </c:pt>
                <c:pt idx="97059">
                  <c:v>48529.5</c:v>
                </c:pt>
                <c:pt idx="97060">
                  <c:v>48530</c:v>
                </c:pt>
                <c:pt idx="97061">
                  <c:v>48530.5</c:v>
                </c:pt>
                <c:pt idx="97062">
                  <c:v>48531</c:v>
                </c:pt>
                <c:pt idx="97063">
                  <c:v>48531.5</c:v>
                </c:pt>
                <c:pt idx="97064">
                  <c:v>48532</c:v>
                </c:pt>
                <c:pt idx="97065">
                  <c:v>48532.5</c:v>
                </c:pt>
                <c:pt idx="97066">
                  <c:v>48533</c:v>
                </c:pt>
                <c:pt idx="97067">
                  <c:v>48533.5</c:v>
                </c:pt>
                <c:pt idx="97068">
                  <c:v>48534</c:v>
                </c:pt>
                <c:pt idx="97069">
                  <c:v>48534.5</c:v>
                </c:pt>
                <c:pt idx="97070">
                  <c:v>48535</c:v>
                </c:pt>
                <c:pt idx="97071">
                  <c:v>48535.5</c:v>
                </c:pt>
                <c:pt idx="97072">
                  <c:v>48536</c:v>
                </c:pt>
                <c:pt idx="97073">
                  <c:v>48536.5</c:v>
                </c:pt>
                <c:pt idx="97074">
                  <c:v>48537</c:v>
                </c:pt>
                <c:pt idx="97075">
                  <c:v>48537.5</c:v>
                </c:pt>
                <c:pt idx="97076">
                  <c:v>48538</c:v>
                </c:pt>
                <c:pt idx="97077">
                  <c:v>48538.5</c:v>
                </c:pt>
                <c:pt idx="97078">
                  <c:v>48539</c:v>
                </c:pt>
                <c:pt idx="97079">
                  <c:v>48539.5</c:v>
                </c:pt>
                <c:pt idx="97080">
                  <c:v>48540</c:v>
                </c:pt>
                <c:pt idx="97081">
                  <c:v>48540.5</c:v>
                </c:pt>
                <c:pt idx="97082">
                  <c:v>48541</c:v>
                </c:pt>
                <c:pt idx="97083">
                  <c:v>48541.5</c:v>
                </c:pt>
                <c:pt idx="97084">
                  <c:v>48542</c:v>
                </c:pt>
                <c:pt idx="97085">
                  <c:v>48542.5</c:v>
                </c:pt>
                <c:pt idx="97086">
                  <c:v>48543</c:v>
                </c:pt>
                <c:pt idx="97087">
                  <c:v>48543.5</c:v>
                </c:pt>
                <c:pt idx="97088">
                  <c:v>48544</c:v>
                </c:pt>
                <c:pt idx="97089">
                  <c:v>48544.5</c:v>
                </c:pt>
                <c:pt idx="97090">
                  <c:v>48545</c:v>
                </c:pt>
                <c:pt idx="97091">
                  <c:v>48545.5</c:v>
                </c:pt>
                <c:pt idx="97092">
                  <c:v>48546</c:v>
                </c:pt>
                <c:pt idx="97093">
                  <c:v>48546.5</c:v>
                </c:pt>
                <c:pt idx="97094">
                  <c:v>48547</c:v>
                </c:pt>
                <c:pt idx="97095">
                  <c:v>48547.5</c:v>
                </c:pt>
                <c:pt idx="97096">
                  <c:v>48548</c:v>
                </c:pt>
                <c:pt idx="97097">
                  <c:v>48548.5</c:v>
                </c:pt>
                <c:pt idx="97098">
                  <c:v>48549</c:v>
                </c:pt>
                <c:pt idx="97099">
                  <c:v>48549.5</c:v>
                </c:pt>
                <c:pt idx="97100">
                  <c:v>48550</c:v>
                </c:pt>
                <c:pt idx="97101">
                  <c:v>48550.5</c:v>
                </c:pt>
                <c:pt idx="97102">
                  <c:v>48551</c:v>
                </c:pt>
                <c:pt idx="97103">
                  <c:v>48551.5</c:v>
                </c:pt>
                <c:pt idx="97104">
                  <c:v>48552</c:v>
                </c:pt>
                <c:pt idx="97105">
                  <c:v>48552.5</c:v>
                </c:pt>
                <c:pt idx="97106">
                  <c:v>48553</c:v>
                </c:pt>
                <c:pt idx="97107">
                  <c:v>48553.5</c:v>
                </c:pt>
                <c:pt idx="97108">
                  <c:v>48554</c:v>
                </c:pt>
                <c:pt idx="97109">
                  <c:v>48554.5</c:v>
                </c:pt>
                <c:pt idx="97110">
                  <c:v>48555</c:v>
                </c:pt>
                <c:pt idx="97111">
                  <c:v>48555.5</c:v>
                </c:pt>
                <c:pt idx="97112">
                  <c:v>48556</c:v>
                </c:pt>
                <c:pt idx="97113">
                  <c:v>48556.5</c:v>
                </c:pt>
                <c:pt idx="97114">
                  <c:v>48557</c:v>
                </c:pt>
                <c:pt idx="97115">
                  <c:v>48557.5</c:v>
                </c:pt>
                <c:pt idx="97116">
                  <c:v>48558</c:v>
                </c:pt>
                <c:pt idx="97117">
                  <c:v>48558.5</c:v>
                </c:pt>
                <c:pt idx="97118">
                  <c:v>48559</c:v>
                </c:pt>
                <c:pt idx="97119">
                  <c:v>48559.5</c:v>
                </c:pt>
                <c:pt idx="97120">
                  <c:v>48560</c:v>
                </c:pt>
                <c:pt idx="97121">
                  <c:v>48560.5</c:v>
                </c:pt>
                <c:pt idx="97122">
                  <c:v>48561</c:v>
                </c:pt>
                <c:pt idx="97123">
                  <c:v>48561.5</c:v>
                </c:pt>
                <c:pt idx="97124">
                  <c:v>48562</c:v>
                </c:pt>
                <c:pt idx="97125">
                  <c:v>48562.5</c:v>
                </c:pt>
                <c:pt idx="97126">
                  <c:v>48563</c:v>
                </c:pt>
                <c:pt idx="97127">
                  <c:v>48563.5</c:v>
                </c:pt>
                <c:pt idx="97128">
                  <c:v>48564</c:v>
                </c:pt>
                <c:pt idx="97129">
                  <c:v>48564.5</c:v>
                </c:pt>
                <c:pt idx="97130">
                  <c:v>48565</c:v>
                </c:pt>
                <c:pt idx="97131">
                  <c:v>48565.5</c:v>
                </c:pt>
                <c:pt idx="97132">
                  <c:v>48566</c:v>
                </c:pt>
                <c:pt idx="97133">
                  <c:v>48566.5</c:v>
                </c:pt>
                <c:pt idx="97134">
                  <c:v>48567</c:v>
                </c:pt>
                <c:pt idx="97135">
                  <c:v>48567.5</c:v>
                </c:pt>
                <c:pt idx="97136">
                  <c:v>48568</c:v>
                </c:pt>
                <c:pt idx="97137">
                  <c:v>48568.5</c:v>
                </c:pt>
                <c:pt idx="97138">
                  <c:v>48569</c:v>
                </c:pt>
                <c:pt idx="97139">
                  <c:v>48569.5</c:v>
                </c:pt>
                <c:pt idx="97140">
                  <c:v>48570</c:v>
                </c:pt>
                <c:pt idx="97141">
                  <c:v>48570.5</c:v>
                </c:pt>
                <c:pt idx="97142">
                  <c:v>48571</c:v>
                </c:pt>
                <c:pt idx="97143">
                  <c:v>48571.5</c:v>
                </c:pt>
                <c:pt idx="97144">
                  <c:v>48572</c:v>
                </c:pt>
                <c:pt idx="97145">
                  <c:v>48572.5</c:v>
                </c:pt>
                <c:pt idx="97146">
                  <c:v>48573</c:v>
                </c:pt>
                <c:pt idx="97147">
                  <c:v>48573.5</c:v>
                </c:pt>
                <c:pt idx="97148">
                  <c:v>48574</c:v>
                </c:pt>
                <c:pt idx="97149">
                  <c:v>48574.5</c:v>
                </c:pt>
                <c:pt idx="97150">
                  <c:v>48575</c:v>
                </c:pt>
                <c:pt idx="97151">
                  <c:v>48575.5</c:v>
                </c:pt>
                <c:pt idx="97152">
                  <c:v>48576</c:v>
                </c:pt>
                <c:pt idx="97153">
                  <c:v>48576.5</c:v>
                </c:pt>
                <c:pt idx="97154">
                  <c:v>48577</c:v>
                </c:pt>
                <c:pt idx="97155">
                  <c:v>48577.5</c:v>
                </c:pt>
                <c:pt idx="97156">
                  <c:v>48578</c:v>
                </c:pt>
                <c:pt idx="97157">
                  <c:v>48578.5</c:v>
                </c:pt>
                <c:pt idx="97158">
                  <c:v>48579</c:v>
                </c:pt>
                <c:pt idx="97159">
                  <c:v>48579.5</c:v>
                </c:pt>
                <c:pt idx="97160">
                  <c:v>48580</c:v>
                </c:pt>
                <c:pt idx="97161">
                  <c:v>48580.5</c:v>
                </c:pt>
                <c:pt idx="97162">
                  <c:v>48581</c:v>
                </c:pt>
                <c:pt idx="97163">
                  <c:v>48581.5</c:v>
                </c:pt>
                <c:pt idx="97164">
                  <c:v>48582</c:v>
                </c:pt>
                <c:pt idx="97165">
                  <c:v>48582.5</c:v>
                </c:pt>
                <c:pt idx="97166">
                  <c:v>48583</c:v>
                </c:pt>
                <c:pt idx="97167">
                  <c:v>48583.5</c:v>
                </c:pt>
                <c:pt idx="97168">
                  <c:v>48584</c:v>
                </c:pt>
                <c:pt idx="97169">
                  <c:v>48584.5</c:v>
                </c:pt>
                <c:pt idx="97170">
                  <c:v>48585</c:v>
                </c:pt>
                <c:pt idx="97171">
                  <c:v>48585.5</c:v>
                </c:pt>
                <c:pt idx="97172">
                  <c:v>48586</c:v>
                </c:pt>
                <c:pt idx="97173">
                  <c:v>48586.5</c:v>
                </c:pt>
                <c:pt idx="97174">
                  <c:v>48587</c:v>
                </c:pt>
                <c:pt idx="97175">
                  <c:v>48587.5</c:v>
                </c:pt>
                <c:pt idx="97176">
                  <c:v>48588</c:v>
                </c:pt>
                <c:pt idx="97177">
                  <c:v>48588.5</c:v>
                </c:pt>
                <c:pt idx="97178">
                  <c:v>48589</c:v>
                </c:pt>
                <c:pt idx="97179">
                  <c:v>48589.5</c:v>
                </c:pt>
                <c:pt idx="97180">
                  <c:v>48590</c:v>
                </c:pt>
                <c:pt idx="97181">
                  <c:v>48590.5</c:v>
                </c:pt>
                <c:pt idx="97182">
                  <c:v>48591</c:v>
                </c:pt>
                <c:pt idx="97183">
                  <c:v>48591.5</c:v>
                </c:pt>
                <c:pt idx="97184">
                  <c:v>48592</c:v>
                </c:pt>
                <c:pt idx="97185">
                  <c:v>48592.5</c:v>
                </c:pt>
                <c:pt idx="97186">
                  <c:v>48593</c:v>
                </c:pt>
                <c:pt idx="97187">
                  <c:v>48593.5</c:v>
                </c:pt>
                <c:pt idx="97188">
                  <c:v>48594</c:v>
                </c:pt>
                <c:pt idx="97189">
                  <c:v>48594.5</c:v>
                </c:pt>
                <c:pt idx="97190">
                  <c:v>48595</c:v>
                </c:pt>
                <c:pt idx="97191">
                  <c:v>48595.5</c:v>
                </c:pt>
                <c:pt idx="97192">
                  <c:v>48596</c:v>
                </c:pt>
                <c:pt idx="97193">
                  <c:v>48596.5</c:v>
                </c:pt>
                <c:pt idx="97194">
                  <c:v>48597</c:v>
                </c:pt>
                <c:pt idx="97195">
                  <c:v>48597.5</c:v>
                </c:pt>
                <c:pt idx="97196">
                  <c:v>48598</c:v>
                </c:pt>
                <c:pt idx="97197">
                  <c:v>48598.5</c:v>
                </c:pt>
                <c:pt idx="97198">
                  <c:v>48599</c:v>
                </c:pt>
                <c:pt idx="97199">
                  <c:v>48599.5</c:v>
                </c:pt>
                <c:pt idx="97200">
                  <c:v>48600</c:v>
                </c:pt>
                <c:pt idx="97201">
                  <c:v>48600.5</c:v>
                </c:pt>
                <c:pt idx="97202">
                  <c:v>48601</c:v>
                </c:pt>
                <c:pt idx="97203">
                  <c:v>48601.5</c:v>
                </c:pt>
                <c:pt idx="97204">
                  <c:v>48602</c:v>
                </c:pt>
                <c:pt idx="97205">
                  <c:v>48602.5</c:v>
                </c:pt>
                <c:pt idx="97206">
                  <c:v>48603</c:v>
                </c:pt>
                <c:pt idx="97207">
                  <c:v>48603.5</c:v>
                </c:pt>
                <c:pt idx="97208">
                  <c:v>48604</c:v>
                </c:pt>
                <c:pt idx="97209">
                  <c:v>48604.5</c:v>
                </c:pt>
                <c:pt idx="97210">
                  <c:v>48605</c:v>
                </c:pt>
                <c:pt idx="97211">
                  <c:v>48605.5</c:v>
                </c:pt>
                <c:pt idx="97212">
                  <c:v>48606</c:v>
                </c:pt>
                <c:pt idx="97213">
                  <c:v>48606.5</c:v>
                </c:pt>
                <c:pt idx="97214">
                  <c:v>48607</c:v>
                </c:pt>
                <c:pt idx="97215">
                  <c:v>48607.5</c:v>
                </c:pt>
                <c:pt idx="97216">
                  <c:v>48608</c:v>
                </c:pt>
                <c:pt idx="97217">
                  <c:v>48608.5</c:v>
                </c:pt>
                <c:pt idx="97218">
                  <c:v>48609</c:v>
                </c:pt>
                <c:pt idx="97219">
                  <c:v>48609.5</c:v>
                </c:pt>
                <c:pt idx="97220">
                  <c:v>48610</c:v>
                </c:pt>
                <c:pt idx="97221">
                  <c:v>48610.5</c:v>
                </c:pt>
                <c:pt idx="97222">
                  <c:v>48611</c:v>
                </c:pt>
                <c:pt idx="97223">
                  <c:v>48611.5</c:v>
                </c:pt>
                <c:pt idx="97224">
                  <c:v>48612</c:v>
                </c:pt>
                <c:pt idx="97225">
                  <c:v>48612.5</c:v>
                </c:pt>
                <c:pt idx="97226">
                  <c:v>48613</c:v>
                </c:pt>
                <c:pt idx="97227">
                  <c:v>48613.5</c:v>
                </c:pt>
                <c:pt idx="97228">
                  <c:v>48614</c:v>
                </c:pt>
                <c:pt idx="97229">
                  <c:v>48614.5</c:v>
                </c:pt>
                <c:pt idx="97230">
                  <c:v>48615</c:v>
                </c:pt>
                <c:pt idx="97231">
                  <c:v>48615.5</c:v>
                </c:pt>
                <c:pt idx="97232">
                  <c:v>48616</c:v>
                </c:pt>
                <c:pt idx="97233">
                  <c:v>48616.5</c:v>
                </c:pt>
                <c:pt idx="97234">
                  <c:v>48617</c:v>
                </c:pt>
                <c:pt idx="97235">
                  <c:v>48617.5</c:v>
                </c:pt>
                <c:pt idx="97236">
                  <c:v>48618</c:v>
                </c:pt>
                <c:pt idx="97237">
                  <c:v>48618.5</c:v>
                </c:pt>
                <c:pt idx="97238">
                  <c:v>48619</c:v>
                </c:pt>
                <c:pt idx="97239">
                  <c:v>48619.5</c:v>
                </c:pt>
                <c:pt idx="97240">
                  <c:v>48620</c:v>
                </c:pt>
                <c:pt idx="97241">
                  <c:v>48620.5</c:v>
                </c:pt>
                <c:pt idx="97242">
                  <c:v>48621</c:v>
                </c:pt>
                <c:pt idx="97243">
                  <c:v>48621.5</c:v>
                </c:pt>
                <c:pt idx="97244">
                  <c:v>48622</c:v>
                </c:pt>
                <c:pt idx="97245">
                  <c:v>48622.5</c:v>
                </c:pt>
                <c:pt idx="97246">
                  <c:v>48623</c:v>
                </c:pt>
                <c:pt idx="97247">
                  <c:v>48623.5</c:v>
                </c:pt>
                <c:pt idx="97248">
                  <c:v>48624</c:v>
                </c:pt>
                <c:pt idx="97249">
                  <c:v>48624.5</c:v>
                </c:pt>
                <c:pt idx="97250">
                  <c:v>48625</c:v>
                </c:pt>
                <c:pt idx="97251">
                  <c:v>48625.5</c:v>
                </c:pt>
                <c:pt idx="97252">
                  <c:v>48626</c:v>
                </c:pt>
                <c:pt idx="97253">
                  <c:v>48626.5</c:v>
                </c:pt>
                <c:pt idx="97254">
                  <c:v>48627</c:v>
                </c:pt>
                <c:pt idx="97255">
                  <c:v>48627.5</c:v>
                </c:pt>
                <c:pt idx="97256">
                  <c:v>48628</c:v>
                </c:pt>
                <c:pt idx="97257">
                  <c:v>48628.5</c:v>
                </c:pt>
                <c:pt idx="97258">
                  <c:v>48629</c:v>
                </c:pt>
                <c:pt idx="97259">
                  <c:v>48629.5</c:v>
                </c:pt>
                <c:pt idx="97260">
                  <c:v>48630</c:v>
                </c:pt>
                <c:pt idx="97261">
                  <c:v>48630.5</c:v>
                </c:pt>
                <c:pt idx="97262">
                  <c:v>48631</c:v>
                </c:pt>
                <c:pt idx="97263">
                  <c:v>48631.5</c:v>
                </c:pt>
                <c:pt idx="97264">
                  <c:v>48632</c:v>
                </c:pt>
                <c:pt idx="97265">
                  <c:v>48632.5</c:v>
                </c:pt>
                <c:pt idx="97266">
                  <c:v>48633</c:v>
                </c:pt>
                <c:pt idx="97267">
                  <c:v>48633.5</c:v>
                </c:pt>
                <c:pt idx="97268">
                  <c:v>48634</c:v>
                </c:pt>
                <c:pt idx="97269">
                  <c:v>48634.5</c:v>
                </c:pt>
                <c:pt idx="97270">
                  <c:v>48635</c:v>
                </c:pt>
                <c:pt idx="97271">
                  <c:v>48635.5</c:v>
                </c:pt>
                <c:pt idx="97272">
                  <c:v>48636</c:v>
                </c:pt>
                <c:pt idx="97273">
                  <c:v>48636.5</c:v>
                </c:pt>
                <c:pt idx="97274">
                  <c:v>48637</c:v>
                </c:pt>
                <c:pt idx="97275">
                  <c:v>48637.5</c:v>
                </c:pt>
                <c:pt idx="97276">
                  <c:v>48638</c:v>
                </c:pt>
                <c:pt idx="97277">
                  <c:v>48638.5</c:v>
                </c:pt>
                <c:pt idx="97278">
                  <c:v>48639</c:v>
                </c:pt>
                <c:pt idx="97279">
                  <c:v>48639.5</c:v>
                </c:pt>
                <c:pt idx="97280">
                  <c:v>48640</c:v>
                </c:pt>
                <c:pt idx="97281">
                  <c:v>48640.5</c:v>
                </c:pt>
                <c:pt idx="97282">
                  <c:v>48641</c:v>
                </c:pt>
                <c:pt idx="97283">
                  <c:v>48641.5</c:v>
                </c:pt>
                <c:pt idx="97284">
                  <c:v>48642</c:v>
                </c:pt>
                <c:pt idx="97285">
                  <c:v>48642.5</c:v>
                </c:pt>
                <c:pt idx="97286">
                  <c:v>48643</c:v>
                </c:pt>
                <c:pt idx="97287">
                  <c:v>48643.5</c:v>
                </c:pt>
                <c:pt idx="97288">
                  <c:v>48644</c:v>
                </c:pt>
                <c:pt idx="97289">
                  <c:v>48644.5</c:v>
                </c:pt>
                <c:pt idx="97290">
                  <c:v>48645</c:v>
                </c:pt>
                <c:pt idx="97291">
                  <c:v>48645.5</c:v>
                </c:pt>
                <c:pt idx="97292">
                  <c:v>48646</c:v>
                </c:pt>
                <c:pt idx="97293">
                  <c:v>48646.5</c:v>
                </c:pt>
                <c:pt idx="97294">
                  <c:v>48647</c:v>
                </c:pt>
                <c:pt idx="97295">
                  <c:v>48647.5</c:v>
                </c:pt>
                <c:pt idx="97296">
                  <c:v>48648</c:v>
                </c:pt>
                <c:pt idx="97297">
                  <c:v>48648.5</c:v>
                </c:pt>
                <c:pt idx="97298">
                  <c:v>48649</c:v>
                </c:pt>
                <c:pt idx="97299">
                  <c:v>48649.5</c:v>
                </c:pt>
                <c:pt idx="97300">
                  <c:v>48650</c:v>
                </c:pt>
                <c:pt idx="97301">
                  <c:v>48650.5</c:v>
                </c:pt>
                <c:pt idx="97302">
                  <c:v>48651</c:v>
                </c:pt>
                <c:pt idx="97303">
                  <c:v>48651.5</c:v>
                </c:pt>
                <c:pt idx="97304">
                  <c:v>48652</c:v>
                </c:pt>
                <c:pt idx="97305">
                  <c:v>48652.5</c:v>
                </c:pt>
                <c:pt idx="97306">
                  <c:v>48653</c:v>
                </c:pt>
                <c:pt idx="97307">
                  <c:v>48653.5</c:v>
                </c:pt>
                <c:pt idx="97308">
                  <c:v>48654</c:v>
                </c:pt>
                <c:pt idx="97309">
                  <c:v>48654.5</c:v>
                </c:pt>
                <c:pt idx="97310">
                  <c:v>48655</c:v>
                </c:pt>
                <c:pt idx="97311">
                  <c:v>48655.5</c:v>
                </c:pt>
                <c:pt idx="97312">
                  <c:v>48656</c:v>
                </c:pt>
                <c:pt idx="97313">
                  <c:v>48656.5</c:v>
                </c:pt>
                <c:pt idx="97314">
                  <c:v>48657</c:v>
                </c:pt>
                <c:pt idx="97315">
                  <c:v>48657.5</c:v>
                </c:pt>
                <c:pt idx="97316">
                  <c:v>48658</c:v>
                </c:pt>
                <c:pt idx="97317">
                  <c:v>48658.5</c:v>
                </c:pt>
                <c:pt idx="97318">
                  <c:v>48659</c:v>
                </c:pt>
                <c:pt idx="97319">
                  <c:v>48659.5</c:v>
                </c:pt>
                <c:pt idx="97320">
                  <c:v>48660</c:v>
                </c:pt>
                <c:pt idx="97321">
                  <c:v>48660.5</c:v>
                </c:pt>
                <c:pt idx="97322">
                  <c:v>48661</c:v>
                </c:pt>
                <c:pt idx="97323">
                  <c:v>48661.5</c:v>
                </c:pt>
                <c:pt idx="97324">
                  <c:v>48662</c:v>
                </c:pt>
                <c:pt idx="97325">
                  <c:v>48662.5</c:v>
                </c:pt>
                <c:pt idx="97326">
                  <c:v>48663</c:v>
                </c:pt>
                <c:pt idx="97327">
                  <c:v>48663.5</c:v>
                </c:pt>
                <c:pt idx="97328">
                  <c:v>48664</c:v>
                </c:pt>
                <c:pt idx="97329">
                  <c:v>48664.5</c:v>
                </c:pt>
                <c:pt idx="97330">
                  <c:v>48665</c:v>
                </c:pt>
                <c:pt idx="97331">
                  <c:v>48665.5</c:v>
                </c:pt>
                <c:pt idx="97332">
                  <c:v>48666</c:v>
                </c:pt>
                <c:pt idx="97333">
                  <c:v>48666.5</c:v>
                </c:pt>
                <c:pt idx="97334">
                  <c:v>48667</c:v>
                </c:pt>
                <c:pt idx="97335">
                  <c:v>48667.5</c:v>
                </c:pt>
                <c:pt idx="97336">
                  <c:v>48668</c:v>
                </c:pt>
                <c:pt idx="97337">
                  <c:v>48668.5</c:v>
                </c:pt>
                <c:pt idx="97338">
                  <c:v>48669</c:v>
                </c:pt>
                <c:pt idx="97339">
                  <c:v>48669.5</c:v>
                </c:pt>
                <c:pt idx="97340">
                  <c:v>48670</c:v>
                </c:pt>
                <c:pt idx="97341">
                  <c:v>48670.5</c:v>
                </c:pt>
                <c:pt idx="97342">
                  <c:v>48671</c:v>
                </c:pt>
                <c:pt idx="97343">
                  <c:v>48671.5</c:v>
                </c:pt>
                <c:pt idx="97344">
                  <c:v>48672</c:v>
                </c:pt>
                <c:pt idx="97345">
                  <c:v>48672.5</c:v>
                </c:pt>
                <c:pt idx="97346">
                  <c:v>48673</c:v>
                </c:pt>
                <c:pt idx="97347">
                  <c:v>48673.5</c:v>
                </c:pt>
                <c:pt idx="97348">
                  <c:v>48674</c:v>
                </c:pt>
                <c:pt idx="97349">
                  <c:v>48674.5</c:v>
                </c:pt>
                <c:pt idx="97350">
                  <c:v>48675</c:v>
                </c:pt>
                <c:pt idx="97351">
                  <c:v>48675.5</c:v>
                </c:pt>
                <c:pt idx="97352">
                  <c:v>48676</c:v>
                </c:pt>
                <c:pt idx="97353">
                  <c:v>48676.5</c:v>
                </c:pt>
                <c:pt idx="97354">
                  <c:v>48677</c:v>
                </c:pt>
                <c:pt idx="97355">
                  <c:v>48677.5</c:v>
                </c:pt>
                <c:pt idx="97356">
                  <c:v>48678</c:v>
                </c:pt>
                <c:pt idx="97357">
                  <c:v>48678.5</c:v>
                </c:pt>
                <c:pt idx="97358">
                  <c:v>48679</c:v>
                </c:pt>
                <c:pt idx="97359">
                  <c:v>48679.5</c:v>
                </c:pt>
                <c:pt idx="97360">
                  <c:v>48680</c:v>
                </c:pt>
                <c:pt idx="97361">
                  <c:v>48680.5</c:v>
                </c:pt>
                <c:pt idx="97362">
                  <c:v>48681</c:v>
                </c:pt>
                <c:pt idx="97363">
                  <c:v>48681.5</c:v>
                </c:pt>
                <c:pt idx="97364">
                  <c:v>48682</c:v>
                </c:pt>
                <c:pt idx="97365">
                  <c:v>48682.5</c:v>
                </c:pt>
                <c:pt idx="97366">
                  <c:v>48683</c:v>
                </c:pt>
                <c:pt idx="97367">
                  <c:v>48683.5</c:v>
                </c:pt>
                <c:pt idx="97368">
                  <c:v>48684</c:v>
                </c:pt>
                <c:pt idx="97369">
                  <c:v>48684.5</c:v>
                </c:pt>
                <c:pt idx="97370">
                  <c:v>48685</c:v>
                </c:pt>
                <c:pt idx="97371">
                  <c:v>48685.5</c:v>
                </c:pt>
                <c:pt idx="97372">
                  <c:v>48686</c:v>
                </c:pt>
                <c:pt idx="97373">
                  <c:v>48686.5</c:v>
                </c:pt>
                <c:pt idx="97374">
                  <c:v>48687</c:v>
                </c:pt>
                <c:pt idx="97375">
                  <c:v>48687.5</c:v>
                </c:pt>
                <c:pt idx="97376">
                  <c:v>48688</c:v>
                </c:pt>
                <c:pt idx="97377">
                  <c:v>48688.5</c:v>
                </c:pt>
                <c:pt idx="97378">
                  <c:v>48689</c:v>
                </c:pt>
                <c:pt idx="97379">
                  <c:v>48689.5</c:v>
                </c:pt>
                <c:pt idx="97380">
                  <c:v>48690</c:v>
                </c:pt>
                <c:pt idx="97381">
                  <c:v>48690.5</c:v>
                </c:pt>
                <c:pt idx="97382">
                  <c:v>48691</c:v>
                </c:pt>
                <c:pt idx="97383">
                  <c:v>48691.5</c:v>
                </c:pt>
                <c:pt idx="97384">
                  <c:v>48692</c:v>
                </c:pt>
                <c:pt idx="97385">
                  <c:v>48692.5</c:v>
                </c:pt>
                <c:pt idx="97386">
                  <c:v>48693</c:v>
                </c:pt>
                <c:pt idx="97387">
                  <c:v>48693.5</c:v>
                </c:pt>
                <c:pt idx="97388">
                  <c:v>48694</c:v>
                </c:pt>
                <c:pt idx="97389">
                  <c:v>48694.5</c:v>
                </c:pt>
                <c:pt idx="97390">
                  <c:v>48695</c:v>
                </c:pt>
                <c:pt idx="97391">
                  <c:v>48695.5</c:v>
                </c:pt>
                <c:pt idx="97392">
                  <c:v>48696</c:v>
                </c:pt>
                <c:pt idx="97393">
                  <c:v>48696.5</c:v>
                </c:pt>
                <c:pt idx="97394">
                  <c:v>48697</c:v>
                </c:pt>
                <c:pt idx="97395">
                  <c:v>48697.5</c:v>
                </c:pt>
                <c:pt idx="97396">
                  <c:v>48698</c:v>
                </c:pt>
                <c:pt idx="97397">
                  <c:v>48698.5</c:v>
                </c:pt>
                <c:pt idx="97398">
                  <c:v>48699</c:v>
                </c:pt>
                <c:pt idx="97399">
                  <c:v>48699.5</c:v>
                </c:pt>
                <c:pt idx="97400">
                  <c:v>48700</c:v>
                </c:pt>
                <c:pt idx="97401">
                  <c:v>48700.5</c:v>
                </c:pt>
                <c:pt idx="97402">
                  <c:v>48701</c:v>
                </c:pt>
                <c:pt idx="97403">
                  <c:v>48701.5</c:v>
                </c:pt>
                <c:pt idx="97404">
                  <c:v>48702</c:v>
                </c:pt>
                <c:pt idx="97405">
                  <c:v>48702.5</c:v>
                </c:pt>
                <c:pt idx="97406">
                  <c:v>48703</c:v>
                </c:pt>
                <c:pt idx="97407">
                  <c:v>48703.5</c:v>
                </c:pt>
                <c:pt idx="97408">
                  <c:v>48704</c:v>
                </c:pt>
                <c:pt idx="97409">
                  <c:v>48704.5</c:v>
                </c:pt>
                <c:pt idx="97410">
                  <c:v>48705</c:v>
                </c:pt>
                <c:pt idx="97411">
                  <c:v>48705.5</c:v>
                </c:pt>
                <c:pt idx="97412">
                  <c:v>48706</c:v>
                </c:pt>
                <c:pt idx="97413">
                  <c:v>48706.5</c:v>
                </c:pt>
                <c:pt idx="97414">
                  <c:v>48707</c:v>
                </c:pt>
                <c:pt idx="97415">
                  <c:v>48707.5</c:v>
                </c:pt>
                <c:pt idx="97416">
                  <c:v>48708</c:v>
                </c:pt>
                <c:pt idx="97417">
                  <c:v>48708.5</c:v>
                </c:pt>
                <c:pt idx="97418">
                  <c:v>48709</c:v>
                </c:pt>
                <c:pt idx="97419">
                  <c:v>48709.5</c:v>
                </c:pt>
                <c:pt idx="97420">
                  <c:v>48710</c:v>
                </c:pt>
                <c:pt idx="97421">
                  <c:v>48710.5</c:v>
                </c:pt>
                <c:pt idx="97422">
                  <c:v>48711</c:v>
                </c:pt>
                <c:pt idx="97423">
                  <c:v>48711.5</c:v>
                </c:pt>
                <c:pt idx="97424">
                  <c:v>48712</c:v>
                </c:pt>
                <c:pt idx="97425">
                  <c:v>48712.5</c:v>
                </c:pt>
                <c:pt idx="97426">
                  <c:v>48713</c:v>
                </c:pt>
                <c:pt idx="97427">
                  <c:v>48713.5</c:v>
                </c:pt>
                <c:pt idx="97428">
                  <c:v>48714</c:v>
                </c:pt>
                <c:pt idx="97429">
                  <c:v>48714.5</c:v>
                </c:pt>
                <c:pt idx="97430">
                  <c:v>48715</c:v>
                </c:pt>
                <c:pt idx="97431">
                  <c:v>48715.5</c:v>
                </c:pt>
                <c:pt idx="97432">
                  <c:v>48716</c:v>
                </c:pt>
                <c:pt idx="97433">
                  <c:v>48716.5</c:v>
                </c:pt>
                <c:pt idx="97434">
                  <c:v>48717</c:v>
                </c:pt>
                <c:pt idx="97435">
                  <c:v>48717.5</c:v>
                </c:pt>
                <c:pt idx="97436">
                  <c:v>48718</c:v>
                </c:pt>
                <c:pt idx="97437">
                  <c:v>48718.5</c:v>
                </c:pt>
                <c:pt idx="97438">
                  <c:v>48719</c:v>
                </c:pt>
                <c:pt idx="97439">
                  <c:v>48719.5</c:v>
                </c:pt>
                <c:pt idx="97440">
                  <c:v>48720</c:v>
                </c:pt>
                <c:pt idx="97441">
                  <c:v>48720.5</c:v>
                </c:pt>
                <c:pt idx="97442">
                  <c:v>48721</c:v>
                </c:pt>
                <c:pt idx="97443">
                  <c:v>48721.5</c:v>
                </c:pt>
                <c:pt idx="97444">
                  <c:v>48722</c:v>
                </c:pt>
                <c:pt idx="97445">
                  <c:v>48722.5</c:v>
                </c:pt>
                <c:pt idx="97446">
                  <c:v>48723</c:v>
                </c:pt>
                <c:pt idx="97447">
                  <c:v>48723.5</c:v>
                </c:pt>
                <c:pt idx="97448">
                  <c:v>48724</c:v>
                </c:pt>
                <c:pt idx="97449">
                  <c:v>48724.5</c:v>
                </c:pt>
                <c:pt idx="97450">
                  <c:v>48725</c:v>
                </c:pt>
                <c:pt idx="97451">
                  <c:v>48725.5</c:v>
                </c:pt>
                <c:pt idx="97452">
                  <c:v>48726</c:v>
                </c:pt>
                <c:pt idx="97453">
                  <c:v>48726.5</c:v>
                </c:pt>
                <c:pt idx="97454">
                  <c:v>48727</c:v>
                </c:pt>
                <c:pt idx="97455">
                  <c:v>48727.5</c:v>
                </c:pt>
                <c:pt idx="97456">
                  <c:v>48728</c:v>
                </c:pt>
                <c:pt idx="97457">
                  <c:v>48728.5</c:v>
                </c:pt>
                <c:pt idx="97458">
                  <c:v>48729</c:v>
                </c:pt>
                <c:pt idx="97459">
                  <c:v>48729.5</c:v>
                </c:pt>
                <c:pt idx="97460">
                  <c:v>48730</c:v>
                </c:pt>
                <c:pt idx="97461">
                  <c:v>48730.5</c:v>
                </c:pt>
                <c:pt idx="97462">
                  <c:v>48731</c:v>
                </c:pt>
                <c:pt idx="97463">
                  <c:v>48731.5</c:v>
                </c:pt>
                <c:pt idx="97464">
                  <c:v>48732</c:v>
                </c:pt>
                <c:pt idx="97465">
                  <c:v>48732.5</c:v>
                </c:pt>
                <c:pt idx="97466">
                  <c:v>48733</c:v>
                </c:pt>
                <c:pt idx="97467">
                  <c:v>48733.5</c:v>
                </c:pt>
                <c:pt idx="97468">
                  <c:v>48734</c:v>
                </c:pt>
                <c:pt idx="97469">
                  <c:v>48734.5</c:v>
                </c:pt>
                <c:pt idx="97470">
                  <c:v>48735</c:v>
                </c:pt>
                <c:pt idx="97471">
                  <c:v>48735.5</c:v>
                </c:pt>
                <c:pt idx="97472">
                  <c:v>48736</c:v>
                </c:pt>
                <c:pt idx="97473">
                  <c:v>48736.5</c:v>
                </c:pt>
                <c:pt idx="97474">
                  <c:v>48737</c:v>
                </c:pt>
                <c:pt idx="97475">
                  <c:v>48737.5</c:v>
                </c:pt>
                <c:pt idx="97476">
                  <c:v>48738</c:v>
                </c:pt>
                <c:pt idx="97477">
                  <c:v>48738.5</c:v>
                </c:pt>
                <c:pt idx="97478">
                  <c:v>48739</c:v>
                </c:pt>
                <c:pt idx="97479">
                  <c:v>48739.5</c:v>
                </c:pt>
                <c:pt idx="97480">
                  <c:v>48740</c:v>
                </c:pt>
                <c:pt idx="97481">
                  <c:v>48740.5</c:v>
                </c:pt>
                <c:pt idx="97482">
                  <c:v>48741</c:v>
                </c:pt>
                <c:pt idx="97483">
                  <c:v>48741.5</c:v>
                </c:pt>
                <c:pt idx="97484">
                  <c:v>48742</c:v>
                </c:pt>
                <c:pt idx="97485">
                  <c:v>48742.5</c:v>
                </c:pt>
                <c:pt idx="97486">
                  <c:v>48743</c:v>
                </c:pt>
                <c:pt idx="97487">
                  <c:v>48743.5</c:v>
                </c:pt>
                <c:pt idx="97488">
                  <c:v>48744</c:v>
                </c:pt>
                <c:pt idx="97489">
                  <c:v>48744.5</c:v>
                </c:pt>
                <c:pt idx="97490">
                  <c:v>48745</c:v>
                </c:pt>
                <c:pt idx="97491">
                  <c:v>48745.5</c:v>
                </c:pt>
                <c:pt idx="97492">
                  <c:v>48746</c:v>
                </c:pt>
                <c:pt idx="97493">
                  <c:v>48746.5</c:v>
                </c:pt>
                <c:pt idx="97494">
                  <c:v>48747</c:v>
                </c:pt>
                <c:pt idx="97495">
                  <c:v>48747.5</c:v>
                </c:pt>
                <c:pt idx="97496">
                  <c:v>48748</c:v>
                </c:pt>
                <c:pt idx="97497">
                  <c:v>48748.5</c:v>
                </c:pt>
                <c:pt idx="97498">
                  <c:v>48749</c:v>
                </c:pt>
                <c:pt idx="97499">
                  <c:v>48749.5</c:v>
                </c:pt>
                <c:pt idx="97500">
                  <c:v>48750</c:v>
                </c:pt>
                <c:pt idx="97501">
                  <c:v>48750.5</c:v>
                </c:pt>
                <c:pt idx="97502">
                  <c:v>48751</c:v>
                </c:pt>
                <c:pt idx="97503">
                  <c:v>48751.5</c:v>
                </c:pt>
                <c:pt idx="97504">
                  <c:v>48752</c:v>
                </c:pt>
                <c:pt idx="97505">
                  <c:v>48752.5</c:v>
                </c:pt>
                <c:pt idx="97506">
                  <c:v>48753</c:v>
                </c:pt>
                <c:pt idx="97507">
                  <c:v>48753.5</c:v>
                </c:pt>
                <c:pt idx="97508">
                  <c:v>48754</c:v>
                </c:pt>
                <c:pt idx="97509">
                  <c:v>48754.5</c:v>
                </c:pt>
                <c:pt idx="97510">
                  <c:v>48755</c:v>
                </c:pt>
                <c:pt idx="97511">
                  <c:v>48755.5</c:v>
                </c:pt>
                <c:pt idx="97512">
                  <c:v>48756</c:v>
                </c:pt>
                <c:pt idx="97513">
                  <c:v>48756.5</c:v>
                </c:pt>
                <c:pt idx="97514">
                  <c:v>48757</c:v>
                </c:pt>
                <c:pt idx="97515">
                  <c:v>48757.5</c:v>
                </c:pt>
                <c:pt idx="97516">
                  <c:v>48758</c:v>
                </c:pt>
                <c:pt idx="97517">
                  <c:v>48758.5</c:v>
                </c:pt>
                <c:pt idx="97518">
                  <c:v>48759</c:v>
                </c:pt>
                <c:pt idx="97519">
                  <c:v>48759.5</c:v>
                </c:pt>
                <c:pt idx="97520">
                  <c:v>48760</c:v>
                </c:pt>
                <c:pt idx="97521">
                  <c:v>48760.5</c:v>
                </c:pt>
                <c:pt idx="97522">
                  <c:v>48761</c:v>
                </c:pt>
                <c:pt idx="97523">
                  <c:v>48761.5</c:v>
                </c:pt>
                <c:pt idx="97524">
                  <c:v>48762</c:v>
                </c:pt>
                <c:pt idx="97525">
                  <c:v>48762.5</c:v>
                </c:pt>
                <c:pt idx="97526">
                  <c:v>48763</c:v>
                </c:pt>
                <c:pt idx="97527">
                  <c:v>48763.5</c:v>
                </c:pt>
                <c:pt idx="97528">
                  <c:v>48764</c:v>
                </c:pt>
                <c:pt idx="97529">
                  <c:v>48764.5</c:v>
                </c:pt>
                <c:pt idx="97530">
                  <c:v>48765</c:v>
                </c:pt>
                <c:pt idx="97531">
                  <c:v>48765.5</c:v>
                </c:pt>
                <c:pt idx="97532">
                  <c:v>48766</c:v>
                </c:pt>
                <c:pt idx="97533">
                  <c:v>48766.5</c:v>
                </c:pt>
                <c:pt idx="97534">
                  <c:v>48767</c:v>
                </c:pt>
                <c:pt idx="97535">
                  <c:v>48767.5</c:v>
                </c:pt>
                <c:pt idx="97536">
                  <c:v>48768</c:v>
                </c:pt>
                <c:pt idx="97537">
                  <c:v>48768.5</c:v>
                </c:pt>
                <c:pt idx="97538">
                  <c:v>48769</c:v>
                </c:pt>
                <c:pt idx="97539">
                  <c:v>48769.5</c:v>
                </c:pt>
                <c:pt idx="97540">
                  <c:v>48770</c:v>
                </c:pt>
                <c:pt idx="97541">
                  <c:v>48770.5</c:v>
                </c:pt>
                <c:pt idx="97542">
                  <c:v>48771</c:v>
                </c:pt>
                <c:pt idx="97543">
                  <c:v>48771.5</c:v>
                </c:pt>
                <c:pt idx="97544">
                  <c:v>48772</c:v>
                </c:pt>
                <c:pt idx="97545">
                  <c:v>48772.5</c:v>
                </c:pt>
                <c:pt idx="97546">
                  <c:v>48773</c:v>
                </c:pt>
                <c:pt idx="97547">
                  <c:v>48773.5</c:v>
                </c:pt>
                <c:pt idx="97548">
                  <c:v>48774</c:v>
                </c:pt>
                <c:pt idx="97549">
                  <c:v>48774.5</c:v>
                </c:pt>
                <c:pt idx="97550">
                  <c:v>48775</c:v>
                </c:pt>
                <c:pt idx="97551">
                  <c:v>48775.5</c:v>
                </c:pt>
                <c:pt idx="97552">
                  <c:v>48776</c:v>
                </c:pt>
                <c:pt idx="97553">
                  <c:v>48776.5</c:v>
                </c:pt>
                <c:pt idx="97554">
                  <c:v>48777</c:v>
                </c:pt>
                <c:pt idx="97555">
                  <c:v>48777.5</c:v>
                </c:pt>
                <c:pt idx="97556">
                  <c:v>48778</c:v>
                </c:pt>
                <c:pt idx="97557">
                  <c:v>48778.5</c:v>
                </c:pt>
                <c:pt idx="97558">
                  <c:v>48779</c:v>
                </c:pt>
                <c:pt idx="97559">
                  <c:v>48779.5</c:v>
                </c:pt>
                <c:pt idx="97560">
                  <c:v>48780</c:v>
                </c:pt>
                <c:pt idx="97561">
                  <c:v>48780.5</c:v>
                </c:pt>
                <c:pt idx="97562">
                  <c:v>48781</c:v>
                </c:pt>
                <c:pt idx="97563">
                  <c:v>48781.5</c:v>
                </c:pt>
                <c:pt idx="97564">
                  <c:v>48782</c:v>
                </c:pt>
                <c:pt idx="97565">
                  <c:v>48782.5</c:v>
                </c:pt>
                <c:pt idx="97566">
                  <c:v>48783</c:v>
                </c:pt>
                <c:pt idx="97567">
                  <c:v>48783.5</c:v>
                </c:pt>
                <c:pt idx="97568">
                  <c:v>48784</c:v>
                </c:pt>
                <c:pt idx="97569">
                  <c:v>48784.5</c:v>
                </c:pt>
                <c:pt idx="97570">
                  <c:v>48785</c:v>
                </c:pt>
                <c:pt idx="97571">
                  <c:v>48785.5</c:v>
                </c:pt>
                <c:pt idx="97572">
                  <c:v>48786</c:v>
                </c:pt>
                <c:pt idx="97573">
                  <c:v>48786.5</c:v>
                </c:pt>
                <c:pt idx="97574">
                  <c:v>48787</c:v>
                </c:pt>
                <c:pt idx="97575">
                  <c:v>48787.5</c:v>
                </c:pt>
                <c:pt idx="97576">
                  <c:v>48788</c:v>
                </c:pt>
                <c:pt idx="97577">
                  <c:v>48788.5</c:v>
                </c:pt>
                <c:pt idx="97578">
                  <c:v>48789</c:v>
                </c:pt>
                <c:pt idx="97579">
                  <c:v>48789.5</c:v>
                </c:pt>
                <c:pt idx="97580">
                  <c:v>48790</c:v>
                </c:pt>
                <c:pt idx="97581">
                  <c:v>48790.5</c:v>
                </c:pt>
                <c:pt idx="97582">
                  <c:v>48791</c:v>
                </c:pt>
                <c:pt idx="97583">
                  <c:v>48791.5</c:v>
                </c:pt>
                <c:pt idx="97584">
                  <c:v>48792</c:v>
                </c:pt>
                <c:pt idx="97585">
                  <c:v>48792.5</c:v>
                </c:pt>
                <c:pt idx="97586">
                  <c:v>48793</c:v>
                </c:pt>
                <c:pt idx="97587">
                  <c:v>48793.5</c:v>
                </c:pt>
                <c:pt idx="97588">
                  <c:v>48794</c:v>
                </c:pt>
                <c:pt idx="97589">
                  <c:v>48794.5</c:v>
                </c:pt>
                <c:pt idx="97590">
                  <c:v>48795</c:v>
                </c:pt>
                <c:pt idx="97591">
                  <c:v>48795.5</c:v>
                </c:pt>
                <c:pt idx="97592">
                  <c:v>48796</c:v>
                </c:pt>
                <c:pt idx="97593">
                  <c:v>48796.5</c:v>
                </c:pt>
                <c:pt idx="97594">
                  <c:v>48797</c:v>
                </c:pt>
                <c:pt idx="97595">
                  <c:v>48797.5</c:v>
                </c:pt>
                <c:pt idx="97596">
                  <c:v>48798</c:v>
                </c:pt>
                <c:pt idx="97597">
                  <c:v>48798.5</c:v>
                </c:pt>
                <c:pt idx="97598">
                  <c:v>48799</c:v>
                </c:pt>
                <c:pt idx="97599">
                  <c:v>48799.5</c:v>
                </c:pt>
                <c:pt idx="97600">
                  <c:v>48800</c:v>
                </c:pt>
                <c:pt idx="97601">
                  <c:v>48800.5</c:v>
                </c:pt>
                <c:pt idx="97602">
                  <c:v>48801</c:v>
                </c:pt>
                <c:pt idx="97603">
                  <c:v>48801.5</c:v>
                </c:pt>
                <c:pt idx="97604">
                  <c:v>48802</c:v>
                </c:pt>
                <c:pt idx="97605">
                  <c:v>48802.5</c:v>
                </c:pt>
                <c:pt idx="97606">
                  <c:v>48803</c:v>
                </c:pt>
                <c:pt idx="97607">
                  <c:v>48803.5</c:v>
                </c:pt>
                <c:pt idx="97608">
                  <c:v>48804</c:v>
                </c:pt>
                <c:pt idx="97609">
                  <c:v>48804.5</c:v>
                </c:pt>
                <c:pt idx="97610">
                  <c:v>48805</c:v>
                </c:pt>
                <c:pt idx="97611">
                  <c:v>48805.5</c:v>
                </c:pt>
                <c:pt idx="97612">
                  <c:v>48806</c:v>
                </c:pt>
                <c:pt idx="97613">
                  <c:v>48806.5</c:v>
                </c:pt>
                <c:pt idx="97614">
                  <c:v>48807</c:v>
                </c:pt>
                <c:pt idx="97615">
                  <c:v>48807.5</c:v>
                </c:pt>
                <c:pt idx="97616">
                  <c:v>48808</c:v>
                </c:pt>
                <c:pt idx="97617">
                  <c:v>48808.5</c:v>
                </c:pt>
                <c:pt idx="97618">
                  <c:v>48809</c:v>
                </c:pt>
                <c:pt idx="97619">
                  <c:v>48809.5</c:v>
                </c:pt>
                <c:pt idx="97620">
                  <c:v>48810</c:v>
                </c:pt>
                <c:pt idx="97621">
                  <c:v>48810.5</c:v>
                </c:pt>
                <c:pt idx="97622">
                  <c:v>48811</c:v>
                </c:pt>
                <c:pt idx="97623">
                  <c:v>48811.5</c:v>
                </c:pt>
                <c:pt idx="97624">
                  <c:v>48812</c:v>
                </c:pt>
                <c:pt idx="97625">
                  <c:v>48812.5</c:v>
                </c:pt>
                <c:pt idx="97626">
                  <c:v>48813</c:v>
                </c:pt>
                <c:pt idx="97627">
                  <c:v>48813.5</c:v>
                </c:pt>
                <c:pt idx="97628">
                  <c:v>48814</c:v>
                </c:pt>
                <c:pt idx="97629">
                  <c:v>48814.5</c:v>
                </c:pt>
                <c:pt idx="97630">
                  <c:v>48815</c:v>
                </c:pt>
                <c:pt idx="97631">
                  <c:v>48815.5</c:v>
                </c:pt>
                <c:pt idx="97632">
                  <c:v>48816</c:v>
                </c:pt>
                <c:pt idx="97633">
                  <c:v>48816.5</c:v>
                </c:pt>
                <c:pt idx="97634">
                  <c:v>48817</c:v>
                </c:pt>
                <c:pt idx="97635">
                  <c:v>48817.5</c:v>
                </c:pt>
                <c:pt idx="97636">
                  <c:v>48818</c:v>
                </c:pt>
                <c:pt idx="97637">
                  <c:v>48818.5</c:v>
                </c:pt>
                <c:pt idx="97638">
                  <c:v>48819</c:v>
                </c:pt>
                <c:pt idx="97639">
                  <c:v>48819.5</c:v>
                </c:pt>
                <c:pt idx="97640">
                  <c:v>48820</c:v>
                </c:pt>
                <c:pt idx="97641">
                  <c:v>48820.5</c:v>
                </c:pt>
                <c:pt idx="97642">
                  <c:v>48821</c:v>
                </c:pt>
                <c:pt idx="97643">
                  <c:v>48821.5</c:v>
                </c:pt>
                <c:pt idx="97644">
                  <c:v>48822</c:v>
                </c:pt>
                <c:pt idx="97645">
                  <c:v>48822.5</c:v>
                </c:pt>
                <c:pt idx="97646">
                  <c:v>48823</c:v>
                </c:pt>
                <c:pt idx="97647">
                  <c:v>48823.5</c:v>
                </c:pt>
                <c:pt idx="97648">
                  <c:v>48824</c:v>
                </c:pt>
                <c:pt idx="97649">
                  <c:v>48824.5</c:v>
                </c:pt>
                <c:pt idx="97650">
                  <c:v>48825</c:v>
                </c:pt>
                <c:pt idx="97651">
                  <c:v>48825.5</c:v>
                </c:pt>
                <c:pt idx="97652">
                  <c:v>48826</c:v>
                </c:pt>
                <c:pt idx="97653">
                  <c:v>48826.5</c:v>
                </c:pt>
                <c:pt idx="97654">
                  <c:v>48827</c:v>
                </c:pt>
                <c:pt idx="97655">
                  <c:v>48827.5</c:v>
                </c:pt>
                <c:pt idx="97656">
                  <c:v>48828</c:v>
                </c:pt>
                <c:pt idx="97657">
                  <c:v>48828.5</c:v>
                </c:pt>
                <c:pt idx="97658">
                  <c:v>48829</c:v>
                </c:pt>
                <c:pt idx="97659">
                  <c:v>48829.5</c:v>
                </c:pt>
                <c:pt idx="97660">
                  <c:v>48830</c:v>
                </c:pt>
                <c:pt idx="97661">
                  <c:v>48830.5</c:v>
                </c:pt>
                <c:pt idx="97662">
                  <c:v>48831</c:v>
                </c:pt>
                <c:pt idx="97663">
                  <c:v>48831.5</c:v>
                </c:pt>
                <c:pt idx="97664">
                  <c:v>48832</c:v>
                </c:pt>
                <c:pt idx="97665">
                  <c:v>48832.5</c:v>
                </c:pt>
                <c:pt idx="97666">
                  <c:v>48833</c:v>
                </c:pt>
                <c:pt idx="97667">
                  <c:v>48833.5</c:v>
                </c:pt>
                <c:pt idx="97668">
                  <c:v>48834</c:v>
                </c:pt>
                <c:pt idx="97669">
                  <c:v>48834.5</c:v>
                </c:pt>
                <c:pt idx="97670">
                  <c:v>48835</c:v>
                </c:pt>
                <c:pt idx="97671">
                  <c:v>48835.5</c:v>
                </c:pt>
                <c:pt idx="97672">
                  <c:v>48836</c:v>
                </c:pt>
                <c:pt idx="97673">
                  <c:v>48836.5</c:v>
                </c:pt>
                <c:pt idx="97674">
                  <c:v>48837</c:v>
                </c:pt>
                <c:pt idx="97675">
                  <c:v>48837.5</c:v>
                </c:pt>
                <c:pt idx="97676">
                  <c:v>48838</c:v>
                </c:pt>
                <c:pt idx="97677">
                  <c:v>48838.5</c:v>
                </c:pt>
                <c:pt idx="97678">
                  <c:v>48839</c:v>
                </c:pt>
                <c:pt idx="97679">
                  <c:v>48839.5</c:v>
                </c:pt>
                <c:pt idx="97680">
                  <c:v>48840</c:v>
                </c:pt>
                <c:pt idx="97681">
                  <c:v>48840.5</c:v>
                </c:pt>
                <c:pt idx="97682">
                  <c:v>48841</c:v>
                </c:pt>
                <c:pt idx="97683">
                  <c:v>48841.5</c:v>
                </c:pt>
                <c:pt idx="97684">
                  <c:v>48842</c:v>
                </c:pt>
                <c:pt idx="97685">
                  <c:v>48842.5</c:v>
                </c:pt>
                <c:pt idx="97686">
                  <c:v>48843</c:v>
                </c:pt>
                <c:pt idx="97687">
                  <c:v>48843.5</c:v>
                </c:pt>
                <c:pt idx="97688">
                  <c:v>48844</c:v>
                </c:pt>
                <c:pt idx="97689">
                  <c:v>48844.5</c:v>
                </c:pt>
                <c:pt idx="97690">
                  <c:v>48845</c:v>
                </c:pt>
                <c:pt idx="97691">
                  <c:v>48845.5</c:v>
                </c:pt>
                <c:pt idx="97692">
                  <c:v>48846</c:v>
                </c:pt>
                <c:pt idx="97693">
                  <c:v>48846.5</c:v>
                </c:pt>
                <c:pt idx="97694">
                  <c:v>48847</c:v>
                </c:pt>
                <c:pt idx="97695">
                  <c:v>48847.5</c:v>
                </c:pt>
                <c:pt idx="97696">
                  <c:v>48848</c:v>
                </c:pt>
                <c:pt idx="97697">
                  <c:v>48848.5</c:v>
                </c:pt>
                <c:pt idx="97698">
                  <c:v>48849</c:v>
                </c:pt>
                <c:pt idx="97699">
                  <c:v>48849.5</c:v>
                </c:pt>
                <c:pt idx="97700">
                  <c:v>48850</c:v>
                </c:pt>
                <c:pt idx="97701">
                  <c:v>48850.5</c:v>
                </c:pt>
                <c:pt idx="97702">
                  <c:v>48851</c:v>
                </c:pt>
                <c:pt idx="97703">
                  <c:v>48851.5</c:v>
                </c:pt>
                <c:pt idx="97704">
                  <c:v>48852</c:v>
                </c:pt>
                <c:pt idx="97705">
                  <c:v>48852.5</c:v>
                </c:pt>
                <c:pt idx="97706">
                  <c:v>48853</c:v>
                </c:pt>
                <c:pt idx="97707">
                  <c:v>48853.5</c:v>
                </c:pt>
                <c:pt idx="97708">
                  <c:v>48854</c:v>
                </c:pt>
                <c:pt idx="97709">
                  <c:v>48854.5</c:v>
                </c:pt>
                <c:pt idx="97710">
                  <c:v>48855</c:v>
                </c:pt>
                <c:pt idx="97711">
                  <c:v>48855.5</c:v>
                </c:pt>
                <c:pt idx="97712">
                  <c:v>48856</c:v>
                </c:pt>
                <c:pt idx="97713">
                  <c:v>48856.5</c:v>
                </c:pt>
                <c:pt idx="97714">
                  <c:v>48857</c:v>
                </c:pt>
                <c:pt idx="97715">
                  <c:v>48857.5</c:v>
                </c:pt>
                <c:pt idx="97716">
                  <c:v>48858</c:v>
                </c:pt>
                <c:pt idx="97717">
                  <c:v>48858.5</c:v>
                </c:pt>
                <c:pt idx="97718">
                  <c:v>48859</c:v>
                </c:pt>
                <c:pt idx="97719">
                  <c:v>48859.5</c:v>
                </c:pt>
                <c:pt idx="97720">
                  <c:v>48860</c:v>
                </c:pt>
                <c:pt idx="97721">
                  <c:v>48860.5</c:v>
                </c:pt>
                <c:pt idx="97722">
                  <c:v>48861</c:v>
                </c:pt>
                <c:pt idx="97723">
                  <c:v>48861.5</c:v>
                </c:pt>
                <c:pt idx="97724">
                  <c:v>48862</c:v>
                </c:pt>
                <c:pt idx="97725">
                  <c:v>48862.5</c:v>
                </c:pt>
                <c:pt idx="97726">
                  <c:v>48863</c:v>
                </c:pt>
                <c:pt idx="97727">
                  <c:v>48863.5</c:v>
                </c:pt>
                <c:pt idx="97728">
                  <c:v>48864</c:v>
                </c:pt>
                <c:pt idx="97729">
                  <c:v>48864.5</c:v>
                </c:pt>
                <c:pt idx="97730">
                  <c:v>48865</c:v>
                </c:pt>
                <c:pt idx="97731">
                  <c:v>48865.5</c:v>
                </c:pt>
                <c:pt idx="97732">
                  <c:v>48866</c:v>
                </c:pt>
                <c:pt idx="97733">
                  <c:v>48866.5</c:v>
                </c:pt>
                <c:pt idx="97734">
                  <c:v>48867</c:v>
                </c:pt>
                <c:pt idx="97735">
                  <c:v>48867.5</c:v>
                </c:pt>
                <c:pt idx="97736">
                  <c:v>48868</c:v>
                </c:pt>
                <c:pt idx="97737">
                  <c:v>48868.5</c:v>
                </c:pt>
                <c:pt idx="97738">
                  <c:v>48869</c:v>
                </c:pt>
                <c:pt idx="97739">
                  <c:v>48869.5</c:v>
                </c:pt>
                <c:pt idx="97740">
                  <c:v>48870</c:v>
                </c:pt>
                <c:pt idx="97741">
                  <c:v>48870.5</c:v>
                </c:pt>
                <c:pt idx="97742">
                  <c:v>48871</c:v>
                </c:pt>
                <c:pt idx="97743">
                  <c:v>48871.5</c:v>
                </c:pt>
                <c:pt idx="97744">
                  <c:v>48872</c:v>
                </c:pt>
                <c:pt idx="97745">
                  <c:v>48872.5</c:v>
                </c:pt>
                <c:pt idx="97746">
                  <c:v>48873</c:v>
                </c:pt>
                <c:pt idx="97747">
                  <c:v>48873.5</c:v>
                </c:pt>
                <c:pt idx="97748">
                  <c:v>48874</c:v>
                </c:pt>
                <c:pt idx="97749">
                  <c:v>48874.5</c:v>
                </c:pt>
                <c:pt idx="97750">
                  <c:v>48875</c:v>
                </c:pt>
                <c:pt idx="97751">
                  <c:v>48875.5</c:v>
                </c:pt>
                <c:pt idx="97752">
                  <c:v>48876</c:v>
                </c:pt>
                <c:pt idx="97753">
                  <c:v>48876.5</c:v>
                </c:pt>
                <c:pt idx="97754">
                  <c:v>48877</c:v>
                </c:pt>
                <c:pt idx="97755">
                  <c:v>48877.5</c:v>
                </c:pt>
                <c:pt idx="97756">
                  <c:v>48878</c:v>
                </c:pt>
                <c:pt idx="97757">
                  <c:v>48878.5</c:v>
                </c:pt>
                <c:pt idx="97758">
                  <c:v>48879</c:v>
                </c:pt>
                <c:pt idx="97759">
                  <c:v>48879.5</c:v>
                </c:pt>
                <c:pt idx="97760">
                  <c:v>48880</c:v>
                </c:pt>
                <c:pt idx="97761">
                  <c:v>48880.5</c:v>
                </c:pt>
                <c:pt idx="97762">
                  <c:v>48881</c:v>
                </c:pt>
                <c:pt idx="97763">
                  <c:v>48881.5</c:v>
                </c:pt>
                <c:pt idx="97764">
                  <c:v>48882</c:v>
                </c:pt>
                <c:pt idx="97765">
                  <c:v>48882.5</c:v>
                </c:pt>
                <c:pt idx="97766">
                  <c:v>48883</c:v>
                </c:pt>
                <c:pt idx="97767">
                  <c:v>48883.5</c:v>
                </c:pt>
                <c:pt idx="97768">
                  <c:v>48884</c:v>
                </c:pt>
                <c:pt idx="97769">
                  <c:v>48884.5</c:v>
                </c:pt>
                <c:pt idx="97770">
                  <c:v>48885</c:v>
                </c:pt>
                <c:pt idx="97771">
                  <c:v>48885.5</c:v>
                </c:pt>
                <c:pt idx="97772">
                  <c:v>48886</c:v>
                </c:pt>
                <c:pt idx="97773">
                  <c:v>48886.5</c:v>
                </c:pt>
                <c:pt idx="97774">
                  <c:v>48887</c:v>
                </c:pt>
                <c:pt idx="97775">
                  <c:v>48887.5</c:v>
                </c:pt>
                <c:pt idx="97776">
                  <c:v>48888</c:v>
                </c:pt>
                <c:pt idx="97777">
                  <c:v>48888.5</c:v>
                </c:pt>
                <c:pt idx="97778">
                  <c:v>48889</c:v>
                </c:pt>
                <c:pt idx="97779">
                  <c:v>48889.5</c:v>
                </c:pt>
                <c:pt idx="97780">
                  <c:v>48890</c:v>
                </c:pt>
                <c:pt idx="97781">
                  <c:v>48890.5</c:v>
                </c:pt>
                <c:pt idx="97782">
                  <c:v>48891</c:v>
                </c:pt>
                <c:pt idx="97783">
                  <c:v>48891.5</c:v>
                </c:pt>
                <c:pt idx="97784">
                  <c:v>48892</c:v>
                </c:pt>
                <c:pt idx="97785">
                  <c:v>48892.5</c:v>
                </c:pt>
                <c:pt idx="97786">
                  <c:v>48893</c:v>
                </c:pt>
                <c:pt idx="97787">
                  <c:v>48893.5</c:v>
                </c:pt>
                <c:pt idx="97788">
                  <c:v>48894</c:v>
                </c:pt>
                <c:pt idx="97789">
                  <c:v>48894.5</c:v>
                </c:pt>
                <c:pt idx="97790">
                  <c:v>48895</c:v>
                </c:pt>
                <c:pt idx="97791">
                  <c:v>48895.5</c:v>
                </c:pt>
                <c:pt idx="97792">
                  <c:v>48896</c:v>
                </c:pt>
                <c:pt idx="97793">
                  <c:v>48896.5</c:v>
                </c:pt>
                <c:pt idx="97794">
                  <c:v>48897</c:v>
                </c:pt>
                <c:pt idx="97795">
                  <c:v>48897.5</c:v>
                </c:pt>
                <c:pt idx="97796">
                  <c:v>48898</c:v>
                </c:pt>
                <c:pt idx="97797">
                  <c:v>48898.5</c:v>
                </c:pt>
                <c:pt idx="97798">
                  <c:v>48899</c:v>
                </c:pt>
                <c:pt idx="97799">
                  <c:v>48899.5</c:v>
                </c:pt>
                <c:pt idx="97800">
                  <c:v>48900</c:v>
                </c:pt>
                <c:pt idx="97801">
                  <c:v>48900.5</c:v>
                </c:pt>
                <c:pt idx="97802">
                  <c:v>48901</c:v>
                </c:pt>
                <c:pt idx="97803">
                  <c:v>48901.5</c:v>
                </c:pt>
                <c:pt idx="97804">
                  <c:v>48902</c:v>
                </c:pt>
                <c:pt idx="97805">
                  <c:v>48902.5</c:v>
                </c:pt>
                <c:pt idx="97806">
                  <c:v>48903</c:v>
                </c:pt>
                <c:pt idx="97807">
                  <c:v>48903.5</c:v>
                </c:pt>
                <c:pt idx="97808">
                  <c:v>48904</c:v>
                </c:pt>
                <c:pt idx="97809">
                  <c:v>48904.5</c:v>
                </c:pt>
                <c:pt idx="97810">
                  <c:v>48905</c:v>
                </c:pt>
                <c:pt idx="97811">
                  <c:v>48905.5</c:v>
                </c:pt>
                <c:pt idx="97812">
                  <c:v>48906</c:v>
                </c:pt>
                <c:pt idx="97813">
                  <c:v>48906.5</c:v>
                </c:pt>
                <c:pt idx="97814">
                  <c:v>48907</c:v>
                </c:pt>
                <c:pt idx="97815">
                  <c:v>48907.5</c:v>
                </c:pt>
                <c:pt idx="97816">
                  <c:v>48908</c:v>
                </c:pt>
                <c:pt idx="97817">
                  <c:v>48908.5</c:v>
                </c:pt>
                <c:pt idx="97818">
                  <c:v>48909</c:v>
                </c:pt>
                <c:pt idx="97819">
                  <c:v>48909.5</c:v>
                </c:pt>
                <c:pt idx="97820">
                  <c:v>48910</c:v>
                </c:pt>
                <c:pt idx="97821">
                  <c:v>48910.5</c:v>
                </c:pt>
                <c:pt idx="97822">
                  <c:v>48911</c:v>
                </c:pt>
                <c:pt idx="97823">
                  <c:v>48911.5</c:v>
                </c:pt>
                <c:pt idx="97824">
                  <c:v>48912</c:v>
                </c:pt>
                <c:pt idx="97825">
                  <c:v>48912.5</c:v>
                </c:pt>
                <c:pt idx="97826">
                  <c:v>48913</c:v>
                </c:pt>
                <c:pt idx="97827">
                  <c:v>48913.5</c:v>
                </c:pt>
                <c:pt idx="97828">
                  <c:v>48914</c:v>
                </c:pt>
                <c:pt idx="97829">
                  <c:v>48914.5</c:v>
                </c:pt>
                <c:pt idx="97830">
                  <c:v>48915</c:v>
                </c:pt>
                <c:pt idx="97831">
                  <c:v>48915.5</c:v>
                </c:pt>
                <c:pt idx="97832">
                  <c:v>48916</c:v>
                </c:pt>
                <c:pt idx="97833">
                  <c:v>48916.5</c:v>
                </c:pt>
                <c:pt idx="97834">
                  <c:v>48917</c:v>
                </c:pt>
                <c:pt idx="97835">
                  <c:v>48917.5</c:v>
                </c:pt>
                <c:pt idx="97836">
                  <c:v>48918</c:v>
                </c:pt>
                <c:pt idx="97837">
                  <c:v>48918.5</c:v>
                </c:pt>
                <c:pt idx="97838">
                  <c:v>48919</c:v>
                </c:pt>
                <c:pt idx="97839">
                  <c:v>48919.5</c:v>
                </c:pt>
                <c:pt idx="97840">
                  <c:v>48920</c:v>
                </c:pt>
                <c:pt idx="97841">
                  <c:v>48920.5</c:v>
                </c:pt>
                <c:pt idx="97842">
                  <c:v>48921</c:v>
                </c:pt>
                <c:pt idx="97843">
                  <c:v>48921.5</c:v>
                </c:pt>
                <c:pt idx="97844">
                  <c:v>48922</c:v>
                </c:pt>
                <c:pt idx="97845">
                  <c:v>48922.5</c:v>
                </c:pt>
                <c:pt idx="97846">
                  <c:v>48923</c:v>
                </c:pt>
                <c:pt idx="97847">
                  <c:v>48923.5</c:v>
                </c:pt>
                <c:pt idx="97848">
                  <c:v>48924</c:v>
                </c:pt>
                <c:pt idx="97849">
                  <c:v>48924.5</c:v>
                </c:pt>
                <c:pt idx="97850">
                  <c:v>48925</c:v>
                </c:pt>
                <c:pt idx="97851">
                  <c:v>48925.5</c:v>
                </c:pt>
                <c:pt idx="97852">
                  <c:v>48926</c:v>
                </c:pt>
                <c:pt idx="97853">
                  <c:v>48926.5</c:v>
                </c:pt>
                <c:pt idx="97854">
                  <c:v>48927</c:v>
                </c:pt>
                <c:pt idx="97855">
                  <c:v>48927.5</c:v>
                </c:pt>
                <c:pt idx="97856">
                  <c:v>48928</c:v>
                </c:pt>
                <c:pt idx="97857">
                  <c:v>48928.5</c:v>
                </c:pt>
                <c:pt idx="97858">
                  <c:v>48929</c:v>
                </c:pt>
                <c:pt idx="97859">
                  <c:v>48929.5</c:v>
                </c:pt>
                <c:pt idx="97860">
                  <c:v>48930</c:v>
                </c:pt>
                <c:pt idx="97861">
                  <c:v>48930.5</c:v>
                </c:pt>
                <c:pt idx="97862">
                  <c:v>48931</c:v>
                </c:pt>
                <c:pt idx="97863">
                  <c:v>48931.5</c:v>
                </c:pt>
                <c:pt idx="97864">
                  <c:v>48932</c:v>
                </c:pt>
                <c:pt idx="97865">
                  <c:v>48932.5</c:v>
                </c:pt>
                <c:pt idx="97866">
                  <c:v>48933</c:v>
                </c:pt>
                <c:pt idx="97867">
                  <c:v>48933.5</c:v>
                </c:pt>
                <c:pt idx="97868">
                  <c:v>48934</c:v>
                </c:pt>
                <c:pt idx="97869">
                  <c:v>48934.5</c:v>
                </c:pt>
                <c:pt idx="97870">
                  <c:v>48935</c:v>
                </c:pt>
                <c:pt idx="97871">
                  <c:v>48935.5</c:v>
                </c:pt>
                <c:pt idx="97872">
                  <c:v>48936</c:v>
                </c:pt>
                <c:pt idx="97873">
                  <c:v>48936.5</c:v>
                </c:pt>
                <c:pt idx="97874">
                  <c:v>48937</c:v>
                </c:pt>
                <c:pt idx="97875">
                  <c:v>48937.5</c:v>
                </c:pt>
                <c:pt idx="97876">
                  <c:v>48938</c:v>
                </c:pt>
                <c:pt idx="97877">
                  <c:v>48938.5</c:v>
                </c:pt>
                <c:pt idx="97878">
                  <c:v>48939</c:v>
                </c:pt>
                <c:pt idx="97879">
                  <c:v>48939.5</c:v>
                </c:pt>
                <c:pt idx="97880">
                  <c:v>48940</c:v>
                </c:pt>
                <c:pt idx="97881">
                  <c:v>48940.5</c:v>
                </c:pt>
                <c:pt idx="97882">
                  <c:v>48941</c:v>
                </c:pt>
                <c:pt idx="97883">
                  <c:v>48941.5</c:v>
                </c:pt>
                <c:pt idx="97884">
                  <c:v>48942</c:v>
                </c:pt>
                <c:pt idx="97885">
                  <c:v>48942.5</c:v>
                </c:pt>
                <c:pt idx="97886">
                  <c:v>48943</c:v>
                </c:pt>
                <c:pt idx="97887">
                  <c:v>48943.5</c:v>
                </c:pt>
                <c:pt idx="97888">
                  <c:v>48944</c:v>
                </c:pt>
                <c:pt idx="97889">
                  <c:v>48944.5</c:v>
                </c:pt>
                <c:pt idx="97890">
                  <c:v>48945</c:v>
                </c:pt>
                <c:pt idx="97891">
                  <c:v>48945.5</c:v>
                </c:pt>
                <c:pt idx="97892">
                  <c:v>48946</c:v>
                </c:pt>
                <c:pt idx="97893">
                  <c:v>48946.5</c:v>
                </c:pt>
                <c:pt idx="97894">
                  <c:v>48947</c:v>
                </c:pt>
                <c:pt idx="97895">
                  <c:v>48947.5</c:v>
                </c:pt>
                <c:pt idx="97896">
                  <c:v>48948</c:v>
                </c:pt>
                <c:pt idx="97897">
                  <c:v>48948.5</c:v>
                </c:pt>
                <c:pt idx="97898">
                  <c:v>48949</c:v>
                </c:pt>
                <c:pt idx="97899">
                  <c:v>48949.5</c:v>
                </c:pt>
                <c:pt idx="97900">
                  <c:v>48950</c:v>
                </c:pt>
                <c:pt idx="97901">
                  <c:v>48950.5</c:v>
                </c:pt>
                <c:pt idx="97902">
                  <c:v>48951</c:v>
                </c:pt>
                <c:pt idx="97903">
                  <c:v>48951.5</c:v>
                </c:pt>
                <c:pt idx="97904">
                  <c:v>48952</c:v>
                </c:pt>
                <c:pt idx="97905">
                  <c:v>48952.5</c:v>
                </c:pt>
                <c:pt idx="97906">
                  <c:v>48953</c:v>
                </c:pt>
                <c:pt idx="97907">
                  <c:v>48953.5</c:v>
                </c:pt>
                <c:pt idx="97908">
                  <c:v>48954</c:v>
                </c:pt>
                <c:pt idx="97909">
                  <c:v>48954.5</c:v>
                </c:pt>
                <c:pt idx="97910">
                  <c:v>48955</c:v>
                </c:pt>
                <c:pt idx="97911">
                  <c:v>48955.5</c:v>
                </c:pt>
                <c:pt idx="97912">
                  <c:v>48956</c:v>
                </c:pt>
                <c:pt idx="97913">
                  <c:v>48956.5</c:v>
                </c:pt>
                <c:pt idx="97914">
                  <c:v>48957</c:v>
                </c:pt>
                <c:pt idx="97915">
                  <c:v>48957.5</c:v>
                </c:pt>
                <c:pt idx="97916">
                  <c:v>48958</c:v>
                </c:pt>
                <c:pt idx="97917">
                  <c:v>48958.5</c:v>
                </c:pt>
                <c:pt idx="97918">
                  <c:v>48959</c:v>
                </c:pt>
                <c:pt idx="97919">
                  <c:v>48959.5</c:v>
                </c:pt>
                <c:pt idx="97920">
                  <c:v>48960</c:v>
                </c:pt>
                <c:pt idx="97921">
                  <c:v>48960.5</c:v>
                </c:pt>
                <c:pt idx="97922">
                  <c:v>48961</c:v>
                </c:pt>
                <c:pt idx="97923">
                  <c:v>48961.5</c:v>
                </c:pt>
                <c:pt idx="97924">
                  <c:v>48962</c:v>
                </c:pt>
                <c:pt idx="97925">
                  <c:v>48962.5</c:v>
                </c:pt>
                <c:pt idx="97926">
                  <c:v>48963</c:v>
                </c:pt>
                <c:pt idx="97927">
                  <c:v>48963.5</c:v>
                </c:pt>
                <c:pt idx="97928">
                  <c:v>48964</c:v>
                </c:pt>
                <c:pt idx="97929">
                  <c:v>48964.5</c:v>
                </c:pt>
                <c:pt idx="97930">
                  <c:v>48965</c:v>
                </c:pt>
                <c:pt idx="97931">
                  <c:v>48965.5</c:v>
                </c:pt>
                <c:pt idx="97932">
                  <c:v>48966</c:v>
                </c:pt>
                <c:pt idx="97933">
                  <c:v>48966.5</c:v>
                </c:pt>
                <c:pt idx="97934">
                  <c:v>48967</c:v>
                </c:pt>
                <c:pt idx="97935">
                  <c:v>48967.5</c:v>
                </c:pt>
                <c:pt idx="97936">
                  <c:v>48968</c:v>
                </c:pt>
                <c:pt idx="97937">
                  <c:v>48968.5</c:v>
                </c:pt>
                <c:pt idx="97938">
                  <c:v>48969</c:v>
                </c:pt>
                <c:pt idx="97939">
                  <c:v>48969.5</c:v>
                </c:pt>
                <c:pt idx="97940">
                  <c:v>48970</c:v>
                </c:pt>
                <c:pt idx="97941">
                  <c:v>48970.5</c:v>
                </c:pt>
                <c:pt idx="97942">
                  <c:v>48971</c:v>
                </c:pt>
                <c:pt idx="97943">
                  <c:v>48971.5</c:v>
                </c:pt>
                <c:pt idx="97944">
                  <c:v>48972</c:v>
                </c:pt>
                <c:pt idx="97945">
                  <c:v>48972.5</c:v>
                </c:pt>
                <c:pt idx="97946">
                  <c:v>48973</c:v>
                </c:pt>
                <c:pt idx="97947">
                  <c:v>48973.5</c:v>
                </c:pt>
                <c:pt idx="97948">
                  <c:v>48974</c:v>
                </c:pt>
                <c:pt idx="97949">
                  <c:v>48974.5</c:v>
                </c:pt>
                <c:pt idx="97950">
                  <c:v>48975</c:v>
                </c:pt>
                <c:pt idx="97951">
                  <c:v>48975.5</c:v>
                </c:pt>
                <c:pt idx="97952">
                  <c:v>48976</c:v>
                </c:pt>
                <c:pt idx="97953">
                  <c:v>48976.5</c:v>
                </c:pt>
                <c:pt idx="97954">
                  <c:v>48977</c:v>
                </c:pt>
                <c:pt idx="97955">
                  <c:v>48977.5</c:v>
                </c:pt>
                <c:pt idx="97956">
                  <c:v>48978</c:v>
                </c:pt>
                <c:pt idx="97957">
                  <c:v>48978.5</c:v>
                </c:pt>
                <c:pt idx="97958">
                  <c:v>48979</c:v>
                </c:pt>
                <c:pt idx="97959">
                  <c:v>48979.5</c:v>
                </c:pt>
                <c:pt idx="97960">
                  <c:v>48980</c:v>
                </c:pt>
                <c:pt idx="97961">
                  <c:v>48980.5</c:v>
                </c:pt>
                <c:pt idx="97962">
                  <c:v>48981</c:v>
                </c:pt>
                <c:pt idx="97963">
                  <c:v>48981.5</c:v>
                </c:pt>
                <c:pt idx="97964">
                  <c:v>48982</c:v>
                </c:pt>
                <c:pt idx="97965">
                  <c:v>48982.5</c:v>
                </c:pt>
                <c:pt idx="97966">
                  <c:v>48983</c:v>
                </c:pt>
                <c:pt idx="97967">
                  <c:v>48983.5</c:v>
                </c:pt>
                <c:pt idx="97968">
                  <c:v>48984</c:v>
                </c:pt>
                <c:pt idx="97969">
                  <c:v>48984.5</c:v>
                </c:pt>
                <c:pt idx="97970">
                  <c:v>48985</c:v>
                </c:pt>
                <c:pt idx="97971">
                  <c:v>48985.5</c:v>
                </c:pt>
                <c:pt idx="97972">
                  <c:v>48986</c:v>
                </c:pt>
                <c:pt idx="97973">
                  <c:v>48986.5</c:v>
                </c:pt>
                <c:pt idx="97974">
                  <c:v>48987</c:v>
                </c:pt>
                <c:pt idx="97975">
                  <c:v>48987.5</c:v>
                </c:pt>
                <c:pt idx="97976">
                  <c:v>48988</c:v>
                </c:pt>
                <c:pt idx="97977">
                  <c:v>48988.5</c:v>
                </c:pt>
                <c:pt idx="97978">
                  <c:v>48989</c:v>
                </c:pt>
                <c:pt idx="97979">
                  <c:v>48989.5</c:v>
                </c:pt>
                <c:pt idx="97980">
                  <c:v>48990</c:v>
                </c:pt>
                <c:pt idx="97981">
                  <c:v>48990.5</c:v>
                </c:pt>
                <c:pt idx="97982">
                  <c:v>48991</c:v>
                </c:pt>
                <c:pt idx="97983">
                  <c:v>48991.5</c:v>
                </c:pt>
                <c:pt idx="97984">
                  <c:v>48992</c:v>
                </c:pt>
                <c:pt idx="97985">
                  <c:v>48992.5</c:v>
                </c:pt>
                <c:pt idx="97986">
                  <c:v>48993</c:v>
                </c:pt>
                <c:pt idx="97987">
                  <c:v>48993.5</c:v>
                </c:pt>
                <c:pt idx="97988">
                  <c:v>48994</c:v>
                </c:pt>
                <c:pt idx="97989">
                  <c:v>48994.5</c:v>
                </c:pt>
                <c:pt idx="97990">
                  <c:v>48995</c:v>
                </c:pt>
                <c:pt idx="97991">
                  <c:v>48995.5</c:v>
                </c:pt>
                <c:pt idx="97992">
                  <c:v>48996</c:v>
                </c:pt>
                <c:pt idx="97993">
                  <c:v>48996.5</c:v>
                </c:pt>
                <c:pt idx="97994">
                  <c:v>48997</c:v>
                </c:pt>
                <c:pt idx="97995">
                  <c:v>48997.5</c:v>
                </c:pt>
                <c:pt idx="97996">
                  <c:v>48998</c:v>
                </c:pt>
                <c:pt idx="97997">
                  <c:v>48998.5</c:v>
                </c:pt>
                <c:pt idx="97998">
                  <c:v>48999</c:v>
                </c:pt>
                <c:pt idx="97999">
                  <c:v>48999.5</c:v>
                </c:pt>
                <c:pt idx="98000">
                  <c:v>49000</c:v>
                </c:pt>
                <c:pt idx="98001">
                  <c:v>49000.5</c:v>
                </c:pt>
                <c:pt idx="98002">
                  <c:v>49001</c:v>
                </c:pt>
                <c:pt idx="98003">
                  <c:v>49001.5</c:v>
                </c:pt>
                <c:pt idx="98004">
                  <c:v>49002</c:v>
                </c:pt>
                <c:pt idx="98005">
                  <c:v>49002.5</c:v>
                </c:pt>
                <c:pt idx="98006">
                  <c:v>49003</c:v>
                </c:pt>
                <c:pt idx="98007">
                  <c:v>49003.5</c:v>
                </c:pt>
                <c:pt idx="98008">
                  <c:v>49004</c:v>
                </c:pt>
                <c:pt idx="98009">
                  <c:v>49004.5</c:v>
                </c:pt>
                <c:pt idx="98010">
                  <c:v>49005</c:v>
                </c:pt>
                <c:pt idx="98011">
                  <c:v>49005.5</c:v>
                </c:pt>
                <c:pt idx="98012">
                  <c:v>49006</c:v>
                </c:pt>
                <c:pt idx="98013">
                  <c:v>49006.5</c:v>
                </c:pt>
                <c:pt idx="98014">
                  <c:v>49007</c:v>
                </c:pt>
                <c:pt idx="98015">
                  <c:v>49007.5</c:v>
                </c:pt>
                <c:pt idx="98016">
                  <c:v>49008</c:v>
                </c:pt>
                <c:pt idx="98017">
                  <c:v>49008.5</c:v>
                </c:pt>
                <c:pt idx="98018">
                  <c:v>49009</c:v>
                </c:pt>
                <c:pt idx="98019">
                  <c:v>49009.5</c:v>
                </c:pt>
                <c:pt idx="98020">
                  <c:v>49010</c:v>
                </c:pt>
                <c:pt idx="98021">
                  <c:v>49010.5</c:v>
                </c:pt>
                <c:pt idx="98022">
                  <c:v>49011</c:v>
                </c:pt>
                <c:pt idx="98023">
                  <c:v>49011.5</c:v>
                </c:pt>
                <c:pt idx="98024">
                  <c:v>49012</c:v>
                </c:pt>
                <c:pt idx="98025">
                  <c:v>49012.5</c:v>
                </c:pt>
                <c:pt idx="98026">
                  <c:v>49013</c:v>
                </c:pt>
                <c:pt idx="98027">
                  <c:v>49013.5</c:v>
                </c:pt>
                <c:pt idx="98028">
                  <c:v>49014</c:v>
                </c:pt>
                <c:pt idx="98029">
                  <c:v>49014.5</c:v>
                </c:pt>
                <c:pt idx="98030">
                  <c:v>49015</c:v>
                </c:pt>
                <c:pt idx="98031">
                  <c:v>49015.5</c:v>
                </c:pt>
                <c:pt idx="98032">
                  <c:v>49016</c:v>
                </c:pt>
                <c:pt idx="98033">
                  <c:v>49016.5</c:v>
                </c:pt>
                <c:pt idx="98034">
                  <c:v>49017</c:v>
                </c:pt>
                <c:pt idx="98035">
                  <c:v>49017.5</c:v>
                </c:pt>
                <c:pt idx="98036">
                  <c:v>49018</c:v>
                </c:pt>
                <c:pt idx="98037">
                  <c:v>49018.5</c:v>
                </c:pt>
                <c:pt idx="98038">
                  <c:v>49019</c:v>
                </c:pt>
                <c:pt idx="98039">
                  <c:v>49019.5</c:v>
                </c:pt>
                <c:pt idx="98040">
                  <c:v>49020</c:v>
                </c:pt>
                <c:pt idx="98041">
                  <c:v>49020.5</c:v>
                </c:pt>
                <c:pt idx="98042">
                  <c:v>49021</c:v>
                </c:pt>
                <c:pt idx="98043">
                  <c:v>49021.5</c:v>
                </c:pt>
                <c:pt idx="98044">
                  <c:v>49022</c:v>
                </c:pt>
                <c:pt idx="98045">
                  <c:v>49022.5</c:v>
                </c:pt>
                <c:pt idx="98046">
                  <c:v>49023</c:v>
                </c:pt>
                <c:pt idx="98047">
                  <c:v>49023.5</c:v>
                </c:pt>
                <c:pt idx="98048">
                  <c:v>49024</c:v>
                </c:pt>
                <c:pt idx="98049">
                  <c:v>49024.5</c:v>
                </c:pt>
                <c:pt idx="98050">
                  <c:v>49025</c:v>
                </c:pt>
                <c:pt idx="98051">
                  <c:v>49025.5</c:v>
                </c:pt>
                <c:pt idx="98052">
                  <c:v>49026</c:v>
                </c:pt>
                <c:pt idx="98053">
                  <c:v>49026.5</c:v>
                </c:pt>
                <c:pt idx="98054">
                  <c:v>49027</c:v>
                </c:pt>
                <c:pt idx="98055">
                  <c:v>49027.5</c:v>
                </c:pt>
                <c:pt idx="98056">
                  <c:v>49028</c:v>
                </c:pt>
                <c:pt idx="98057">
                  <c:v>49028.5</c:v>
                </c:pt>
                <c:pt idx="98058">
                  <c:v>49029</c:v>
                </c:pt>
                <c:pt idx="98059">
                  <c:v>49029.5</c:v>
                </c:pt>
                <c:pt idx="98060">
                  <c:v>49030</c:v>
                </c:pt>
                <c:pt idx="98061">
                  <c:v>49030.5</c:v>
                </c:pt>
                <c:pt idx="98062">
                  <c:v>49031</c:v>
                </c:pt>
                <c:pt idx="98063">
                  <c:v>49031.5</c:v>
                </c:pt>
                <c:pt idx="98064">
                  <c:v>49032</c:v>
                </c:pt>
                <c:pt idx="98065">
                  <c:v>49032.5</c:v>
                </c:pt>
                <c:pt idx="98066">
                  <c:v>49033</c:v>
                </c:pt>
                <c:pt idx="98067">
                  <c:v>49033.5</c:v>
                </c:pt>
                <c:pt idx="98068">
                  <c:v>49034</c:v>
                </c:pt>
                <c:pt idx="98069">
                  <c:v>49034.5</c:v>
                </c:pt>
                <c:pt idx="98070">
                  <c:v>49035</c:v>
                </c:pt>
                <c:pt idx="98071">
                  <c:v>49035.5</c:v>
                </c:pt>
                <c:pt idx="98072">
                  <c:v>49036</c:v>
                </c:pt>
                <c:pt idx="98073">
                  <c:v>49036.5</c:v>
                </c:pt>
                <c:pt idx="98074">
                  <c:v>49037</c:v>
                </c:pt>
                <c:pt idx="98075">
                  <c:v>49037.5</c:v>
                </c:pt>
                <c:pt idx="98076">
                  <c:v>49038</c:v>
                </c:pt>
                <c:pt idx="98077">
                  <c:v>49038.5</c:v>
                </c:pt>
                <c:pt idx="98078">
                  <c:v>49039</c:v>
                </c:pt>
                <c:pt idx="98079">
                  <c:v>49039.5</c:v>
                </c:pt>
                <c:pt idx="98080">
                  <c:v>49040</c:v>
                </c:pt>
                <c:pt idx="98081">
                  <c:v>49040.5</c:v>
                </c:pt>
                <c:pt idx="98082">
                  <c:v>49041</c:v>
                </c:pt>
                <c:pt idx="98083">
                  <c:v>49041.5</c:v>
                </c:pt>
                <c:pt idx="98084">
                  <c:v>49042</c:v>
                </c:pt>
                <c:pt idx="98085">
                  <c:v>49042.5</c:v>
                </c:pt>
                <c:pt idx="98086">
                  <c:v>49043</c:v>
                </c:pt>
                <c:pt idx="98087">
                  <c:v>49043.5</c:v>
                </c:pt>
                <c:pt idx="98088">
                  <c:v>49044</c:v>
                </c:pt>
                <c:pt idx="98089">
                  <c:v>49044.5</c:v>
                </c:pt>
                <c:pt idx="98090">
                  <c:v>49045</c:v>
                </c:pt>
                <c:pt idx="98091">
                  <c:v>49045.5</c:v>
                </c:pt>
                <c:pt idx="98092">
                  <c:v>49046</c:v>
                </c:pt>
                <c:pt idx="98093">
                  <c:v>49046.5</c:v>
                </c:pt>
                <c:pt idx="98094">
                  <c:v>49047</c:v>
                </c:pt>
                <c:pt idx="98095">
                  <c:v>49047.5</c:v>
                </c:pt>
                <c:pt idx="98096">
                  <c:v>49048</c:v>
                </c:pt>
                <c:pt idx="98097">
                  <c:v>49048.5</c:v>
                </c:pt>
                <c:pt idx="98098">
                  <c:v>49049</c:v>
                </c:pt>
                <c:pt idx="98099">
                  <c:v>49049.5</c:v>
                </c:pt>
                <c:pt idx="98100">
                  <c:v>49050</c:v>
                </c:pt>
                <c:pt idx="98101">
                  <c:v>49050.5</c:v>
                </c:pt>
                <c:pt idx="98102">
                  <c:v>49051</c:v>
                </c:pt>
                <c:pt idx="98103">
                  <c:v>49051.5</c:v>
                </c:pt>
                <c:pt idx="98104">
                  <c:v>49052</c:v>
                </c:pt>
                <c:pt idx="98105">
                  <c:v>49052.5</c:v>
                </c:pt>
                <c:pt idx="98106">
                  <c:v>49053</c:v>
                </c:pt>
                <c:pt idx="98107">
                  <c:v>49053.5</c:v>
                </c:pt>
                <c:pt idx="98108">
                  <c:v>49054</c:v>
                </c:pt>
                <c:pt idx="98109">
                  <c:v>49054.5</c:v>
                </c:pt>
                <c:pt idx="98110">
                  <c:v>49055</c:v>
                </c:pt>
                <c:pt idx="98111">
                  <c:v>49055.5</c:v>
                </c:pt>
                <c:pt idx="98112">
                  <c:v>49056</c:v>
                </c:pt>
                <c:pt idx="98113">
                  <c:v>49056.5</c:v>
                </c:pt>
                <c:pt idx="98114">
                  <c:v>49057</c:v>
                </c:pt>
                <c:pt idx="98115">
                  <c:v>49057.5</c:v>
                </c:pt>
                <c:pt idx="98116">
                  <c:v>49058</c:v>
                </c:pt>
                <c:pt idx="98117">
                  <c:v>49058.5</c:v>
                </c:pt>
                <c:pt idx="98118">
                  <c:v>49059</c:v>
                </c:pt>
                <c:pt idx="98119">
                  <c:v>49059.5</c:v>
                </c:pt>
                <c:pt idx="98120">
                  <c:v>49060</c:v>
                </c:pt>
                <c:pt idx="98121">
                  <c:v>49060.5</c:v>
                </c:pt>
                <c:pt idx="98122">
                  <c:v>49061</c:v>
                </c:pt>
                <c:pt idx="98123">
                  <c:v>49061.5</c:v>
                </c:pt>
                <c:pt idx="98124">
                  <c:v>49062</c:v>
                </c:pt>
                <c:pt idx="98125">
                  <c:v>49062.5</c:v>
                </c:pt>
                <c:pt idx="98126">
                  <c:v>49063</c:v>
                </c:pt>
                <c:pt idx="98127">
                  <c:v>49063.5</c:v>
                </c:pt>
                <c:pt idx="98128">
                  <c:v>49064</c:v>
                </c:pt>
                <c:pt idx="98129">
                  <c:v>49064.5</c:v>
                </c:pt>
                <c:pt idx="98130">
                  <c:v>49065</c:v>
                </c:pt>
                <c:pt idx="98131">
                  <c:v>49065.5</c:v>
                </c:pt>
                <c:pt idx="98132">
                  <c:v>49066</c:v>
                </c:pt>
                <c:pt idx="98133">
                  <c:v>49066.5</c:v>
                </c:pt>
                <c:pt idx="98134">
                  <c:v>49067</c:v>
                </c:pt>
                <c:pt idx="98135">
                  <c:v>49067.5</c:v>
                </c:pt>
                <c:pt idx="98136">
                  <c:v>49068</c:v>
                </c:pt>
                <c:pt idx="98137">
                  <c:v>49068.5</c:v>
                </c:pt>
                <c:pt idx="98138">
                  <c:v>49069</c:v>
                </c:pt>
                <c:pt idx="98139">
                  <c:v>49069.5</c:v>
                </c:pt>
                <c:pt idx="98140">
                  <c:v>49070</c:v>
                </c:pt>
                <c:pt idx="98141">
                  <c:v>49070.5</c:v>
                </c:pt>
                <c:pt idx="98142">
                  <c:v>49071</c:v>
                </c:pt>
                <c:pt idx="98143">
                  <c:v>49071.5</c:v>
                </c:pt>
                <c:pt idx="98144">
                  <c:v>49072</c:v>
                </c:pt>
                <c:pt idx="98145">
                  <c:v>49072.5</c:v>
                </c:pt>
                <c:pt idx="98146">
                  <c:v>49073</c:v>
                </c:pt>
                <c:pt idx="98147">
                  <c:v>49073.5</c:v>
                </c:pt>
                <c:pt idx="98148">
                  <c:v>49074</c:v>
                </c:pt>
                <c:pt idx="98149">
                  <c:v>49074.5</c:v>
                </c:pt>
                <c:pt idx="98150">
                  <c:v>49075</c:v>
                </c:pt>
                <c:pt idx="98151">
                  <c:v>49075.5</c:v>
                </c:pt>
                <c:pt idx="98152">
                  <c:v>49076</c:v>
                </c:pt>
                <c:pt idx="98153">
                  <c:v>49076.5</c:v>
                </c:pt>
                <c:pt idx="98154">
                  <c:v>49077</c:v>
                </c:pt>
                <c:pt idx="98155">
                  <c:v>49077.5</c:v>
                </c:pt>
                <c:pt idx="98156">
                  <c:v>49078</c:v>
                </c:pt>
                <c:pt idx="98157">
                  <c:v>49078.5</c:v>
                </c:pt>
                <c:pt idx="98158">
                  <c:v>49079</c:v>
                </c:pt>
                <c:pt idx="98159">
                  <c:v>49079.5</c:v>
                </c:pt>
                <c:pt idx="98160">
                  <c:v>49080</c:v>
                </c:pt>
                <c:pt idx="98161">
                  <c:v>49080.5</c:v>
                </c:pt>
                <c:pt idx="98162">
                  <c:v>49081</c:v>
                </c:pt>
                <c:pt idx="98163">
                  <c:v>49081.5</c:v>
                </c:pt>
                <c:pt idx="98164">
                  <c:v>49082</c:v>
                </c:pt>
                <c:pt idx="98165">
                  <c:v>49082.5</c:v>
                </c:pt>
                <c:pt idx="98166">
                  <c:v>49083</c:v>
                </c:pt>
                <c:pt idx="98167">
                  <c:v>49083.5</c:v>
                </c:pt>
                <c:pt idx="98168">
                  <c:v>49084</c:v>
                </c:pt>
                <c:pt idx="98169">
                  <c:v>49084.5</c:v>
                </c:pt>
                <c:pt idx="98170">
                  <c:v>49085</c:v>
                </c:pt>
                <c:pt idx="98171">
                  <c:v>49085.5</c:v>
                </c:pt>
                <c:pt idx="98172">
                  <c:v>49086</c:v>
                </c:pt>
                <c:pt idx="98173">
                  <c:v>49086.5</c:v>
                </c:pt>
                <c:pt idx="98174">
                  <c:v>49087</c:v>
                </c:pt>
                <c:pt idx="98175">
                  <c:v>49087.5</c:v>
                </c:pt>
                <c:pt idx="98176">
                  <c:v>49088</c:v>
                </c:pt>
                <c:pt idx="98177">
                  <c:v>49088.5</c:v>
                </c:pt>
                <c:pt idx="98178">
                  <c:v>49089</c:v>
                </c:pt>
                <c:pt idx="98179">
                  <c:v>49089.5</c:v>
                </c:pt>
                <c:pt idx="98180">
                  <c:v>49090</c:v>
                </c:pt>
                <c:pt idx="98181">
                  <c:v>49090.5</c:v>
                </c:pt>
                <c:pt idx="98182">
                  <c:v>49091</c:v>
                </c:pt>
                <c:pt idx="98183">
                  <c:v>49091.5</c:v>
                </c:pt>
                <c:pt idx="98184">
                  <c:v>49092</c:v>
                </c:pt>
                <c:pt idx="98185">
                  <c:v>49092.5</c:v>
                </c:pt>
                <c:pt idx="98186">
                  <c:v>49093</c:v>
                </c:pt>
                <c:pt idx="98187">
                  <c:v>49093.5</c:v>
                </c:pt>
                <c:pt idx="98188">
                  <c:v>49094</c:v>
                </c:pt>
                <c:pt idx="98189">
                  <c:v>49094.5</c:v>
                </c:pt>
                <c:pt idx="98190">
                  <c:v>49095</c:v>
                </c:pt>
                <c:pt idx="98191">
                  <c:v>49095.5</c:v>
                </c:pt>
                <c:pt idx="98192">
                  <c:v>49096</c:v>
                </c:pt>
                <c:pt idx="98193">
                  <c:v>49096.5</c:v>
                </c:pt>
                <c:pt idx="98194">
                  <c:v>49097</c:v>
                </c:pt>
                <c:pt idx="98195">
                  <c:v>49097.5</c:v>
                </c:pt>
                <c:pt idx="98196">
                  <c:v>49098</c:v>
                </c:pt>
                <c:pt idx="98197">
                  <c:v>49098.5</c:v>
                </c:pt>
                <c:pt idx="98198">
                  <c:v>49099</c:v>
                </c:pt>
                <c:pt idx="98199">
                  <c:v>49099.5</c:v>
                </c:pt>
                <c:pt idx="98200">
                  <c:v>49100</c:v>
                </c:pt>
                <c:pt idx="98201">
                  <c:v>49100.5</c:v>
                </c:pt>
                <c:pt idx="98202">
                  <c:v>49101</c:v>
                </c:pt>
                <c:pt idx="98203">
                  <c:v>49101.5</c:v>
                </c:pt>
                <c:pt idx="98204">
                  <c:v>49102</c:v>
                </c:pt>
                <c:pt idx="98205">
                  <c:v>49102.5</c:v>
                </c:pt>
                <c:pt idx="98206">
                  <c:v>49103</c:v>
                </c:pt>
                <c:pt idx="98207">
                  <c:v>49103.5</c:v>
                </c:pt>
                <c:pt idx="98208">
                  <c:v>49104</c:v>
                </c:pt>
                <c:pt idx="98209">
                  <c:v>49104.5</c:v>
                </c:pt>
                <c:pt idx="98210">
                  <c:v>49105</c:v>
                </c:pt>
                <c:pt idx="98211">
                  <c:v>49105.5</c:v>
                </c:pt>
                <c:pt idx="98212">
                  <c:v>49106</c:v>
                </c:pt>
                <c:pt idx="98213">
                  <c:v>49106.5</c:v>
                </c:pt>
                <c:pt idx="98214">
                  <c:v>49107</c:v>
                </c:pt>
                <c:pt idx="98215">
                  <c:v>49107.5</c:v>
                </c:pt>
                <c:pt idx="98216">
                  <c:v>49108</c:v>
                </c:pt>
                <c:pt idx="98217">
                  <c:v>49108.5</c:v>
                </c:pt>
                <c:pt idx="98218">
                  <c:v>49109</c:v>
                </c:pt>
                <c:pt idx="98219">
                  <c:v>49109.5</c:v>
                </c:pt>
                <c:pt idx="98220">
                  <c:v>49110</c:v>
                </c:pt>
                <c:pt idx="98221">
                  <c:v>49110.5</c:v>
                </c:pt>
                <c:pt idx="98222">
                  <c:v>49111</c:v>
                </c:pt>
                <c:pt idx="98223">
                  <c:v>49111.5</c:v>
                </c:pt>
                <c:pt idx="98224">
                  <c:v>49112</c:v>
                </c:pt>
                <c:pt idx="98225">
                  <c:v>49112.5</c:v>
                </c:pt>
                <c:pt idx="98226">
                  <c:v>49113</c:v>
                </c:pt>
                <c:pt idx="98227">
                  <c:v>49113.5</c:v>
                </c:pt>
                <c:pt idx="98228">
                  <c:v>49114</c:v>
                </c:pt>
                <c:pt idx="98229">
                  <c:v>49114.5</c:v>
                </c:pt>
                <c:pt idx="98230">
                  <c:v>49115</c:v>
                </c:pt>
                <c:pt idx="98231">
                  <c:v>49115.5</c:v>
                </c:pt>
                <c:pt idx="98232">
                  <c:v>49116</c:v>
                </c:pt>
                <c:pt idx="98233">
                  <c:v>49116.5</c:v>
                </c:pt>
                <c:pt idx="98234">
                  <c:v>49117</c:v>
                </c:pt>
                <c:pt idx="98235">
                  <c:v>49117.5</c:v>
                </c:pt>
                <c:pt idx="98236">
                  <c:v>49118</c:v>
                </c:pt>
                <c:pt idx="98237">
                  <c:v>49118.5</c:v>
                </c:pt>
                <c:pt idx="98238">
                  <c:v>49119</c:v>
                </c:pt>
                <c:pt idx="98239">
                  <c:v>49119.5</c:v>
                </c:pt>
                <c:pt idx="98240">
                  <c:v>49120</c:v>
                </c:pt>
                <c:pt idx="98241">
                  <c:v>49120.5</c:v>
                </c:pt>
                <c:pt idx="98242">
                  <c:v>49121</c:v>
                </c:pt>
                <c:pt idx="98243">
                  <c:v>49121.5</c:v>
                </c:pt>
                <c:pt idx="98244">
                  <c:v>49122</c:v>
                </c:pt>
                <c:pt idx="98245">
                  <c:v>49122.5</c:v>
                </c:pt>
                <c:pt idx="98246">
                  <c:v>49123</c:v>
                </c:pt>
                <c:pt idx="98247">
                  <c:v>49123.5</c:v>
                </c:pt>
                <c:pt idx="98248">
                  <c:v>49124</c:v>
                </c:pt>
                <c:pt idx="98249">
                  <c:v>49124.5</c:v>
                </c:pt>
                <c:pt idx="98250">
                  <c:v>49125</c:v>
                </c:pt>
                <c:pt idx="98251">
                  <c:v>49125.5</c:v>
                </c:pt>
                <c:pt idx="98252">
                  <c:v>49126</c:v>
                </c:pt>
                <c:pt idx="98253">
                  <c:v>49126.5</c:v>
                </c:pt>
                <c:pt idx="98254">
                  <c:v>49127</c:v>
                </c:pt>
                <c:pt idx="98255">
                  <c:v>49127.5</c:v>
                </c:pt>
                <c:pt idx="98256">
                  <c:v>49128</c:v>
                </c:pt>
                <c:pt idx="98257">
                  <c:v>49128.5</c:v>
                </c:pt>
                <c:pt idx="98258">
                  <c:v>49129</c:v>
                </c:pt>
                <c:pt idx="98259">
                  <c:v>49129.5</c:v>
                </c:pt>
                <c:pt idx="98260">
                  <c:v>49130</c:v>
                </c:pt>
                <c:pt idx="98261">
                  <c:v>49130.5</c:v>
                </c:pt>
                <c:pt idx="98262">
                  <c:v>49131</c:v>
                </c:pt>
                <c:pt idx="98263">
                  <c:v>49131.5</c:v>
                </c:pt>
                <c:pt idx="98264">
                  <c:v>49132</c:v>
                </c:pt>
                <c:pt idx="98265">
                  <c:v>49132.5</c:v>
                </c:pt>
                <c:pt idx="98266">
                  <c:v>49133</c:v>
                </c:pt>
                <c:pt idx="98267">
                  <c:v>49133.5</c:v>
                </c:pt>
                <c:pt idx="98268">
                  <c:v>49134</c:v>
                </c:pt>
                <c:pt idx="98269">
                  <c:v>49134.5</c:v>
                </c:pt>
                <c:pt idx="98270">
                  <c:v>49135</c:v>
                </c:pt>
                <c:pt idx="98271">
                  <c:v>49135.5</c:v>
                </c:pt>
                <c:pt idx="98272">
                  <c:v>49136</c:v>
                </c:pt>
                <c:pt idx="98273">
                  <c:v>49136.5</c:v>
                </c:pt>
                <c:pt idx="98274">
                  <c:v>49137</c:v>
                </c:pt>
                <c:pt idx="98275">
                  <c:v>49137.5</c:v>
                </c:pt>
                <c:pt idx="98276">
                  <c:v>49138</c:v>
                </c:pt>
                <c:pt idx="98277">
                  <c:v>49138.5</c:v>
                </c:pt>
                <c:pt idx="98278">
                  <c:v>49139</c:v>
                </c:pt>
                <c:pt idx="98279">
                  <c:v>49139.5</c:v>
                </c:pt>
                <c:pt idx="98280">
                  <c:v>49140</c:v>
                </c:pt>
                <c:pt idx="98281">
                  <c:v>49140.5</c:v>
                </c:pt>
                <c:pt idx="98282">
                  <c:v>49141</c:v>
                </c:pt>
                <c:pt idx="98283">
                  <c:v>49141.5</c:v>
                </c:pt>
                <c:pt idx="98284">
                  <c:v>49142</c:v>
                </c:pt>
                <c:pt idx="98285">
                  <c:v>49142.5</c:v>
                </c:pt>
                <c:pt idx="98286">
                  <c:v>49143</c:v>
                </c:pt>
                <c:pt idx="98287">
                  <c:v>49143.5</c:v>
                </c:pt>
                <c:pt idx="98288">
                  <c:v>49144</c:v>
                </c:pt>
                <c:pt idx="98289">
                  <c:v>49144.5</c:v>
                </c:pt>
                <c:pt idx="98290">
                  <c:v>49145</c:v>
                </c:pt>
                <c:pt idx="98291">
                  <c:v>49145.5</c:v>
                </c:pt>
                <c:pt idx="98292">
                  <c:v>49146</c:v>
                </c:pt>
                <c:pt idx="98293">
                  <c:v>49146.5</c:v>
                </c:pt>
                <c:pt idx="98294">
                  <c:v>49147</c:v>
                </c:pt>
                <c:pt idx="98295">
                  <c:v>49147.5</c:v>
                </c:pt>
                <c:pt idx="98296">
                  <c:v>49148</c:v>
                </c:pt>
                <c:pt idx="98297">
                  <c:v>49148.5</c:v>
                </c:pt>
                <c:pt idx="98298">
                  <c:v>49149</c:v>
                </c:pt>
                <c:pt idx="98299">
                  <c:v>49149.5</c:v>
                </c:pt>
                <c:pt idx="98300">
                  <c:v>49150</c:v>
                </c:pt>
                <c:pt idx="98301">
                  <c:v>49150.5</c:v>
                </c:pt>
                <c:pt idx="98302">
                  <c:v>49151</c:v>
                </c:pt>
                <c:pt idx="98303">
                  <c:v>49151.5</c:v>
                </c:pt>
                <c:pt idx="98304">
                  <c:v>49152</c:v>
                </c:pt>
                <c:pt idx="98305">
                  <c:v>49152.5</c:v>
                </c:pt>
                <c:pt idx="98306">
                  <c:v>49153</c:v>
                </c:pt>
                <c:pt idx="98307">
                  <c:v>49153.5</c:v>
                </c:pt>
                <c:pt idx="98308">
                  <c:v>49154</c:v>
                </c:pt>
                <c:pt idx="98309">
                  <c:v>49154.5</c:v>
                </c:pt>
                <c:pt idx="98310">
                  <c:v>49155</c:v>
                </c:pt>
                <c:pt idx="98311">
                  <c:v>49155.5</c:v>
                </c:pt>
                <c:pt idx="98312">
                  <c:v>49156</c:v>
                </c:pt>
                <c:pt idx="98313">
                  <c:v>49156.5</c:v>
                </c:pt>
                <c:pt idx="98314">
                  <c:v>49157</c:v>
                </c:pt>
                <c:pt idx="98315">
                  <c:v>49157.5</c:v>
                </c:pt>
                <c:pt idx="98316">
                  <c:v>49158</c:v>
                </c:pt>
                <c:pt idx="98317">
                  <c:v>49158.5</c:v>
                </c:pt>
                <c:pt idx="98318">
                  <c:v>49159</c:v>
                </c:pt>
                <c:pt idx="98319">
                  <c:v>49159.5</c:v>
                </c:pt>
                <c:pt idx="98320">
                  <c:v>49160</c:v>
                </c:pt>
                <c:pt idx="98321">
                  <c:v>49160.5</c:v>
                </c:pt>
                <c:pt idx="98322">
                  <c:v>49161</c:v>
                </c:pt>
                <c:pt idx="98323">
                  <c:v>49161.5</c:v>
                </c:pt>
                <c:pt idx="98324">
                  <c:v>49162</c:v>
                </c:pt>
                <c:pt idx="98325">
                  <c:v>49162.5</c:v>
                </c:pt>
                <c:pt idx="98326">
                  <c:v>49163</c:v>
                </c:pt>
                <c:pt idx="98327">
                  <c:v>49163.5</c:v>
                </c:pt>
                <c:pt idx="98328">
                  <c:v>49164</c:v>
                </c:pt>
                <c:pt idx="98329">
                  <c:v>49164.5</c:v>
                </c:pt>
                <c:pt idx="98330">
                  <c:v>49165</c:v>
                </c:pt>
                <c:pt idx="98331">
                  <c:v>49165.5</c:v>
                </c:pt>
                <c:pt idx="98332">
                  <c:v>49166</c:v>
                </c:pt>
                <c:pt idx="98333">
                  <c:v>49166.5</c:v>
                </c:pt>
                <c:pt idx="98334">
                  <c:v>49167</c:v>
                </c:pt>
                <c:pt idx="98335">
                  <c:v>49167.5</c:v>
                </c:pt>
                <c:pt idx="98336">
                  <c:v>49168</c:v>
                </c:pt>
                <c:pt idx="98337">
                  <c:v>49168.5</c:v>
                </c:pt>
                <c:pt idx="98338">
                  <c:v>49169</c:v>
                </c:pt>
                <c:pt idx="98339">
                  <c:v>49169.5</c:v>
                </c:pt>
                <c:pt idx="98340">
                  <c:v>49170</c:v>
                </c:pt>
                <c:pt idx="98341">
                  <c:v>49170.5</c:v>
                </c:pt>
                <c:pt idx="98342">
                  <c:v>49171</c:v>
                </c:pt>
                <c:pt idx="98343">
                  <c:v>49171.5</c:v>
                </c:pt>
                <c:pt idx="98344">
                  <c:v>49172</c:v>
                </c:pt>
                <c:pt idx="98345">
                  <c:v>49172.5</c:v>
                </c:pt>
                <c:pt idx="98346">
                  <c:v>49173</c:v>
                </c:pt>
                <c:pt idx="98347">
                  <c:v>49173.5</c:v>
                </c:pt>
                <c:pt idx="98348">
                  <c:v>49174</c:v>
                </c:pt>
                <c:pt idx="98349">
                  <c:v>49174.5</c:v>
                </c:pt>
                <c:pt idx="98350">
                  <c:v>49175</c:v>
                </c:pt>
                <c:pt idx="98351">
                  <c:v>49175.5</c:v>
                </c:pt>
                <c:pt idx="98352">
                  <c:v>49176</c:v>
                </c:pt>
                <c:pt idx="98353">
                  <c:v>49176.5</c:v>
                </c:pt>
                <c:pt idx="98354">
                  <c:v>49177</c:v>
                </c:pt>
                <c:pt idx="98355">
                  <c:v>49177.5</c:v>
                </c:pt>
                <c:pt idx="98356">
                  <c:v>49178</c:v>
                </c:pt>
                <c:pt idx="98357">
                  <c:v>49178.5</c:v>
                </c:pt>
                <c:pt idx="98358">
                  <c:v>49179</c:v>
                </c:pt>
                <c:pt idx="98359">
                  <c:v>49179.5</c:v>
                </c:pt>
                <c:pt idx="98360">
                  <c:v>49180</c:v>
                </c:pt>
                <c:pt idx="98361">
                  <c:v>49180.5</c:v>
                </c:pt>
                <c:pt idx="98362">
                  <c:v>49181</c:v>
                </c:pt>
                <c:pt idx="98363">
                  <c:v>49181.5</c:v>
                </c:pt>
                <c:pt idx="98364">
                  <c:v>49182</c:v>
                </c:pt>
                <c:pt idx="98365">
                  <c:v>49182.5</c:v>
                </c:pt>
                <c:pt idx="98366">
                  <c:v>49183</c:v>
                </c:pt>
                <c:pt idx="98367">
                  <c:v>49183.5</c:v>
                </c:pt>
                <c:pt idx="98368">
                  <c:v>49184</c:v>
                </c:pt>
                <c:pt idx="98369">
                  <c:v>49184.5</c:v>
                </c:pt>
                <c:pt idx="98370">
                  <c:v>49185</c:v>
                </c:pt>
                <c:pt idx="98371">
                  <c:v>49185.5</c:v>
                </c:pt>
                <c:pt idx="98372">
                  <c:v>49186</c:v>
                </c:pt>
                <c:pt idx="98373">
                  <c:v>49186.5</c:v>
                </c:pt>
                <c:pt idx="98374">
                  <c:v>49187</c:v>
                </c:pt>
                <c:pt idx="98375">
                  <c:v>49187.5</c:v>
                </c:pt>
                <c:pt idx="98376">
                  <c:v>49188</c:v>
                </c:pt>
                <c:pt idx="98377">
                  <c:v>49188.5</c:v>
                </c:pt>
                <c:pt idx="98378">
                  <c:v>49189</c:v>
                </c:pt>
                <c:pt idx="98379">
                  <c:v>49189.5</c:v>
                </c:pt>
                <c:pt idx="98380">
                  <c:v>49190</c:v>
                </c:pt>
                <c:pt idx="98381">
                  <c:v>49190.5</c:v>
                </c:pt>
                <c:pt idx="98382">
                  <c:v>49191</c:v>
                </c:pt>
                <c:pt idx="98383">
                  <c:v>49191.5</c:v>
                </c:pt>
                <c:pt idx="98384">
                  <c:v>49192</c:v>
                </c:pt>
                <c:pt idx="98385">
                  <c:v>49192.5</c:v>
                </c:pt>
                <c:pt idx="98386">
                  <c:v>49193</c:v>
                </c:pt>
                <c:pt idx="98387">
                  <c:v>49193.5</c:v>
                </c:pt>
                <c:pt idx="98388">
                  <c:v>49194</c:v>
                </c:pt>
                <c:pt idx="98389">
                  <c:v>49194.5</c:v>
                </c:pt>
                <c:pt idx="98390">
                  <c:v>49195</c:v>
                </c:pt>
                <c:pt idx="98391">
                  <c:v>49195.5</c:v>
                </c:pt>
                <c:pt idx="98392">
                  <c:v>49196</c:v>
                </c:pt>
                <c:pt idx="98393">
                  <c:v>49196.5</c:v>
                </c:pt>
                <c:pt idx="98394">
                  <c:v>49197</c:v>
                </c:pt>
                <c:pt idx="98395">
                  <c:v>49197.5</c:v>
                </c:pt>
                <c:pt idx="98396">
                  <c:v>49198</c:v>
                </c:pt>
                <c:pt idx="98397">
                  <c:v>49198.5</c:v>
                </c:pt>
                <c:pt idx="98398">
                  <c:v>49199</c:v>
                </c:pt>
                <c:pt idx="98399">
                  <c:v>49199.5</c:v>
                </c:pt>
                <c:pt idx="98400">
                  <c:v>49200</c:v>
                </c:pt>
                <c:pt idx="98401">
                  <c:v>49200.5</c:v>
                </c:pt>
                <c:pt idx="98402">
                  <c:v>49201</c:v>
                </c:pt>
                <c:pt idx="98403">
                  <c:v>49201.5</c:v>
                </c:pt>
                <c:pt idx="98404">
                  <c:v>49202</c:v>
                </c:pt>
                <c:pt idx="98405">
                  <c:v>49202.5</c:v>
                </c:pt>
                <c:pt idx="98406">
                  <c:v>49203</c:v>
                </c:pt>
                <c:pt idx="98407">
                  <c:v>49203.5</c:v>
                </c:pt>
                <c:pt idx="98408">
                  <c:v>49204</c:v>
                </c:pt>
                <c:pt idx="98409">
                  <c:v>49204.5</c:v>
                </c:pt>
                <c:pt idx="98410">
                  <c:v>49205</c:v>
                </c:pt>
                <c:pt idx="98411">
                  <c:v>49205.5</c:v>
                </c:pt>
                <c:pt idx="98412">
                  <c:v>49206</c:v>
                </c:pt>
                <c:pt idx="98413">
                  <c:v>49206.5</c:v>
                </c:pt>
                <c:pt idx="98414">
                  <c:v>49207</c:v>
                </c:pt>
                <c:pt idx="98415">
                  <c:v>49207.5</c:v>
                </c:pt>
                <c:pt idx="98416">
                  <c:v>49208</c:v>
                </c:pt>
                <c:pt idx="98417">
                  <c:v>49208.5</c:v>
                </c:pt>
                <c:pt idx="98418">
                  <c:v>49209</c:v>
                </c:pt>
                <c:pt idx="98419">
                  <c:v>49209.5</c:v>
                </c:pt>
                <c:pt idx="98420">
                  <c:v>49210</c:v>
                </c:pt>
                <c:pt idx="98421">
                  <c:v>49210.5</c:v>
                </c:pt>
                <c:pt idx="98422">
                  <c:v>49211</c:v>
                </c:pt>
                <c:pt idx="98423">
                  <c:v>49211.5</c:v>
                </c:pt>
                <c:pt idx="98424">
                  <c:v>49212</c:v>
                </c:pt>
                <c:pt idx="98425">
                  <c:v>49212.5</c:v>
                </c:pt>
                <c:pt idx="98426">
                  <c:v>49213</c:v>
                </c:pt>
                <c:pt idx="98427">
                  <c:v>49213.5</c:v>
                </c:pt>
                <c:pt idx="98428">
                  <c:v>49214</c:v>
                </c:pt>
                <c:pt idx="98429">
                  <c:v>49214.5</c:v>
                </c:pt>
                <c:pt idx="98430">
                  <c:v>49215</c:v>
                </c:pt>
                <c:pt idx="98431">
                  <c:v>49215.5</c:v>
                </c:pt>
                <c:pt idx="98432">
                  <c:v>49216</c:v>
                </c:pt>
                <c:pt idx="98433">
                  <c:v>49216.5</c:v>
                </c:pt>
                <c:pt idx="98434">
                  <c:v>49217</c:v>
                </c:pt>
                <c:pt idx="98435">
                  <c:v>49217.5</c:v>
                </c:pt>
                <c:pt idx="98436">
                  <c:v>49218</c:v>
                </c:pt>
                <c:pt idx="98437">
                  <c:v>49218.5</c:v>
                </c:pt>
                <c:pt idx="98438">
                  <c:v>49219</c:v>
                </c:pt>
                <c:pt idx="98439">
                  <c:v>49219.5</c:v>
                </c:pt>
                <c:pt idx="98440">
                  <c:v>49220</c:v>
                </c:pt>
                <c:pt idx="98441">
                  <c:v>49220.5</c:v>
                </c:pt>
                <c:pt idx="98442">
                  <c:v>49221</c:v>
                </c:pt>
                <c:pt idx="98443">
                  <c:v>49221.5</c:v>
                </c:pt>
                <c:pt idx="98444">
                  <c:v>49222</c:v>
                </c:pt>
                <c:pt idx="98445">
                  <c:v>49222.5</c:v>
                </c:pt>
                <c:pt idx="98446">
                  <c:v>49223</c:v>
                </c:pt>
                <c:pt idx="98447">
                  <c:v>49223.5</c:v>
                </c:pt>
                <c:pt idx="98448">
                  <c:v>49224</c:v>
                </c:pt>
                <c:pt idx="98449">
                  <c:v>49224.5</c:v>
                </c:pt>
                <c:pt idx="98450">
                  <c:v>49225</c:v>
                </c:pt>
                <c:pt idx="98451">
                  <c:v>49225.5</c:v>
                </c:pt>
                <c:pt idx="98452">
                  <c:v>49226</c:v>
                </c:pt>
                <c:pt idx="98453">
                  <c:v>49226.5</c:v>
                </c:pt>
                <c:pt idx="98454">
                  <c:v>49227</c:v>
                </c:pt>
                <c:pt idx="98455">
                  <c:v>49227.5</c:v>
                </c:pt>
                <c:pt idx="98456">
                  <c:v>49228</c:v>
                </c:pt>
                <c:pt idx="98457">
                  <c:v>49228.5</c:v>
                </c:pt>
                <c:pt idx="98458">
                  <c:v>49229</c:v>
                </c:pt>
                <c:pt idx="98459">
                  <c:v>49229.5</c:v>
                </c:pt>
                <c:pt idx="98460">
                  <c:v>49230</c:v>
                </c:pt>
                <c:pt idx="98461">
                  <c:v>49230.5</c:v>
                </c:pt>
                <c:pt idx="98462">
                  <c:v>49231</c:v>
                </c:pt>
                <c:pt idx="98463">
                  <c:v>49231.5</c:v>
                </c:pt>
                <c:pt idx="98464">
                  <c:v>49232</c:v>
                </c:pt>
                <c:pt idx="98465">
                  <c:v>49232.5</c:v>
                </c:pt>
                <c:pt idx="98466">
                  <c:v>49233</c:v>
                </c:pt>
                <c:pt idx="98467">
                  <c:v>49233.5</c:v>
                </c:pt>
                <c:pt idx="98468">
                  <c:v>49234</c:v>
                </c:pt>
                <c:pt idx="98469">
                  <c:v>49234.5</c:v>
                </c:pt>
                <c:pt idx="98470">
                  <c:v>49235</c:v>
                </c:pt>
                <c:pt idx="98471">
                  <c:v>49235.5</c:v>
                </c:pt>
                <c:pt idx="98472">
                  <c:v>49236</c:v>
                </c:pt>
                <c:pt idx="98473">
                  <c:v>49236.5</c:v>
                </c:pt>
                <c:pt idx="98474">
                  <c:v>49237</c:v>
                </c:pt>
                <c:pt idx="98475">
                  <c:v>49237.5</c:v>
                </c:pt>
                <c:pt idx="98476">
                  <c:v>49238</c:v>
                </c:pt>
                <c:pt idx="98477">
                  <c:v>49238.5</c:v>
                </c:pt>
                <c:pt idx="98478">
                  <c:v>49239</c:v>
                </c:pt>
                <c:pt idx="98479">
                  <c:v>49239.5</c:v>
                </c:pt>
                <c:pt idx="98480">
                  <c:v>49240</c:v>
                </c:pt>
                <c:pt idx="98481">
                  <c:v>49240.5</c:v>
                </c:pt>
                <c:pt idx="98482">
                  <c:v>49241</c:v>
                </c:pt>
                <c:pt idx="98483">
                  <c:v>49241.5</c:v>
                </c:pt>
                <c:pt idx="98484">
                  <c:v>49242</c:v>
                </c:pt>
                <c:pt idx="98485">
                  <c:v>49242.5</c:v>
                </c:pt>
                <c:pt idx="98486">
                  <c:v>49243</c:v>
                </c:pt>
                <c:pt idx="98487">
                  <c:v>49243.5</c:v>
                </c:pt>
                <c:pt idx="98488">
                  <c:v>49244</c:v>
                </c:pt>
                <c:pt idx="98489">
                  <c:v>49244.5</c:v>
                </c:pt>
                <c:pt idx="98490">
                  <c:v>49245</c:v>
                </c:pt>
                <c:pt idx="98491">
                  <c:v>49245.5</c:v>
                </c:pt>
                <c:pt idx="98492">
                  <c:v>49246</c:v>
                </c:pt>
                <c:pt idx="98493">
                  <c:v>49246.5</c:v>
                </c:pt>
                <c:pt idx="98494">
                  <c:v>49247</c:v>
                </c:pt>
                <c:pt idx="98495">
                  <c:v>49247.5</c:v>
                </c:pt>
                <c:pt idx="98496">
                  <c:v>49248</c:v>
                </c:pt>
                <c:pt idx="98497">
                  <c:v>49248.5</c:v>
                </c:pt>
                <c:pt idx="98498">
                  <c:v>49249</c:v>
                </c:pt>
                <c:pt idx="98499">
                  <c:v>49249.5</c:v>
                </c:pt>
                <c:pt idx="98500">
                  <c:v>49250</c:v>
                </c:pt>
                <c:pt idx="98501">
                  <c:v>49250.5</c:v>
                </c:pt>
                <c:pt idx="98502">
                  <c:v>49251</c:v>
                </c:pt>
                <c:pt idx="98503">
                  <c:v>49251.5</c:v>
                </c:pt>
                <c:pt idx="98504">
                  <c:v>49252</c:v>
                </c:pt>
                <c:pt idx="98505">
                  <c:v>49252.5</c:v>
                </c:pt>
                <c:pt idx="98506">
                  <c:v>49253</c:v>
                </c:pt>
                <c:pt idx="98507">
                  <c:v>49253.5</c:v>
                </c:pt>
                <c:pt idx="98508">
                  <c:v>49254</c:v>
                </c:pt>
                <c:pt idx="98509">
                  <c:v>49254.5</c:v>
                </c:pt>
                <c:pt idx="98510">
                  <c:v>49255</c:v>
                </c:pt>
                <c:pt idx="98511">
                  <c:v>49255.5</c:v>
                </c:pt>
                <c:pt idx="98512">
                  <c:v>49256</c:v>
                </c:pt>
                <c:pt idx="98513">
                  <c:v>49256.5</c:v>
                </c:pt>
                <c:pt idx="98514">
                  <c:v>49257</c:v>
                </c:pt>
                <c:pt idx="98515">
                  <c:v>49257.5</c:v>
                </c:pt>
                <c:pt idx="98516">
                  <c:v>49258</c:v>
                </c:pt>
                <c:pt idx="98517">
                  <c:v>49258.5</c:v>
                </c:pt>
                <c:pt idx="98518">
                  <c:v>49259</c:v>
                </c:pt>
                <c:pt idx="98519">
                  <c:v>49259.5</c:v>
                </c:pt>
                <c:pt idx="98520">
                  <c:v>49260</c:v>
                </c:pt>
                <c:pt idx="98521">
                  <c:v>49260.5</c:v>
                </c:pt>
                <c:pt idx="98522">
                  <c:v>49261</c:v>
                </c:pt>
                <c:pt idx="98523">
                  <c:v>49261.5</c:v>
                </c:pt>
                <c:pt idx="98524">
                  <c:v>49262</c:v>
                </c:pt>
                <c:pt idx="98525">
                  <c:v>49262.5</c:v>
                </c:pt>
                <c:pt idx="98526">
                  <c:v>49263</c:v>
                </c:pt>
                <c:pt idx="98527">
                  <c:v>49263.5</c:v>
                </c:pt>
                <c:pt idx="98528">
                  <c:v>49264</c:v>
                </c:pt>
                <c:pt idx="98529">
                  <c:v>49264.5</c:v>
                </c:pt>
                <c:pt idx="98530">
                  <c:v>49265</c:v>
                </c:pt>
                <c:pt idx="98531">
                  <c:v>49265.5</c:v>
                </c:pt>
                <c:pt idx="98532">
                  <c:v>49266</c:v>
                </c:pt>
                <c:pt idx="98533">
                  <c:v>49266.5</c:v>
                </c:pt>
                <c:pt idx="98534">
                  <c:v>49267</c:v>
                </c:pt>
                <c:pt idx="98535">
                  <c:v>49267.5</c:v>
                </c:pt>
                <c:pt idx="98536">
                  <c:v>49268</c:v>
                </c:pt>
                <c:pt idx="98537">
                  <c:v>49268.5</c:v>
                </c:pt>
                <c:pt idx="98538">
                  <c:v>49269</c:v>
                </c:pt>
                <c:pt idx="98539">
                  <c:v>49269.5</c:v>
                </c:pt>
                <c:pt idx="98540">
                  <c:v>49270</c:v>
                </c:pt>
                <c:pt idx="98541">
                  <c:v>49270.5</c:v>
                </c:pt>
                <c:pt idx="98542">
                  <c:v>49271</c:v>
                </c:pt>
                <c:pt idx="98543">
                  <c:v>49271.5</c:v>
                </c:pt>
                <c:pt idx="98544">
                  <c:v>49272</c:v>
                </c:pt>
                <c:pt idx="98545">
                  <c:v>49272.5</c:v>
                </c:pt>
                <c:pt idx="98546">
                  <c:v>49273</c:v>
                </c:pt>
                <c:pt idx="98547">
                  <c:v>49273.5</c:v>
                </c:pt>
                <c:pt idx="98548">
                  <c:v>49274</c:v>
                </c:pt>
                <c:pt idx="98549">
                  <c:v>49274.5</c:v>
                </c:pt>
                <c:pt idx="98550">
                  <c:v>49275</c:v>
                </c:pt>
                <c:pt idx="98551">
                  <c:v>49275.5</c:v>
                </c:pt>
                <c:pt idx="98552">
                  <c:v>49276</c:v>
                </c:pt>
                <c:pt idx="98553">
                  <c:v>49276.5</c:v>
                </c:pt>
                <c:pt idx="98554">
                  <c:v>49277</c:v>
                </c:pt>
                <c:pt idx="98555">
                  <c:v>49277.5</c:v>
                </c:pt>
                <c:pt idx="98556">
                  <c:v>49278</c:v>
                </c:pt>
                <c:pt idx="98557">
                  <c:v>49278.5</c:v>
                </c:pt>
                <c:pt idx="98558">
                  <c:v>49279</c:v>
                </c:pt>
                <c:pt idx="98559">
                  <c:v>49279.5</c:v>
                </c:pt>
                <c:pt idx="98560">
                  <c:v>49280</c:v>
                </c:pt>
                <c:pt idx="98561">
                  <c:v>49280.5</c:v>
                </c:pt>
                <c:pt idx="98562">
                  <c:v>49281</c:v>
                </c:pt>
                <c:pt idx="98563">
                  <c:v>49281.5</c:v>
                </c:pt>
                <c:pt idx="98564">
                  <c:v>49282</c:v>
                </c:pt>
                <c:pt idx="98565">
                  <c:v>49282.5</c:v>
                </c:pt>
                <c:pt idx="98566">
                  <c:v>49283</c:v>
                </c:pt>
                <c:pt idx="98567">
                  <c:v>49283.5</c:v>
                </c:pt>
                <c:pt idx="98568">
                  <c:v>49284</c:v>
                </c:pt>
                <c:pt idx="98569">
                  <c:v>49284.5</c:v>
                </c:pt>
                <c:pt idx="98570">
                  <c:v>49285</c:v>
                </c:pt>
                <c:pt idx="98571">
                  <c:v>49285.5</c:v>
                </c:pt>
                <c:pt idx="98572">
                  <c:v>49286</c:v>
                </c:pt>
                <c:pt idx="98573">
                  <c:v>49286.5</c:v>
                </c:pt>
                <c:pt idx="98574">
                  <c:v>49287</c:v>
                </c:pt>
                <c:pt idx="98575">
                  <c:v>49287.5</c:v>
                </c:pt>
                <c:pt idx="98576">
                  <c:v>49288</c:v>
                </c:pt>
                <c:pt idx="98577">
                  <c:v>49288.5</c:v>
                </c:pt>
                <c:pt idx="98578">
                  <c:v>49289</c:v>
                </c:pt>
                <c:pt idx="98579">
                  <c:v>49289.5</c:v>
                </c:pt>
                <c:pt idx="98580">
                  <c:v>49290</c:v>
                </c:pt>
                <c:pt idx="98581">
                  <c:v>49290.5</c:v>
                </c:pt>
                <c:pt idx="98582">
                  <c:v>49291</c:v>
                </c:pt>
                <c:pt idx="98583">
                  <c:v>49291.5</c:v>
                </c:pt>
                <c:pt idx="98584">
                  <c:v>49292</c:v>
                </c:pt>
                <c:pt idx="98585">
                  <c:v>49292.5</c:v>
                </c:pt>
                <c:pt idx="98586">
                  <c:v>49293</c:v>
                </c:pt>
                <c:pt idx="98587">
                  <c:v>49293.5</c:v>
                </c:pt>
                <c:pt idx="98588">
                  <c:v>49294</c:v>
                </c:pt>
                <c:pt idx="98589">
                  <c:v>49294.5</c:v>
                </c:pt>
                <c:pt idx="98590">
                  <c:v>49295</c:v>
                </c:pt>
                <c:pt idx="98591">
                  <c:v>49295.5</c:v>
                </c:pt>
                <c:pt idx="98592">
                  <c:v>49296</c:v>
                </c:pt>
                <c:pt idx="98593">
                  <c:v>49296.5</c:v>
                </c:pt>
                <c:pt idx="98594">
                  <c:v>49297</c:v>
                </c:pt>
                <c:pt idx="98595">
                  <c:v>49297.5</c:v>
                </c:pt>
                <c:pt idx="98596">
                  <c:v>49298</c:v>
                </c:pt>
                <c:pt idx="98597">
                  <c:v>49298.5</c:v>
                </c:pt>
                <c:pt idx="98598">
                  <c:v>49299</c:v>
                </c:pt>
                <c:pt idx="98599">
                  <c:v>49299.5</c:v>
                </c:pt>
                <c:pt idx="98600">
                  <c:v>49300</c:v>
                </c:pt>
                <c:pt idx="98601">
                  <c:v>49300.5</c:v>
                </c:pt>
                <c:pt idx="98602">
                  <c:v>49301</c:v>
                </c:pt>
                <c:pt idx="98603">
                  <c:v>49301.5</c:v>
                </c:pt>
                <c:pt idx="98604">
                  <c:v>49302</c:v>
                </c:pt>
                <c:pt idx="98605">
                  <c:v>49302.5</c:v>
                </c:pt>
                <c:pt idx="98606">
                  <c:v>49303</c:v>
                </c:pt>
                <c:pt idx="98607">
                  <c:v>49303.5</c:v>
                </c:pt>
                <c:pt idx="98608">
                  <c:v>49304</c:v>
                </c:pt>
                <c:pt idx="98609">
                  <c:v>49304.5</c:v>
                </c:pt>
                <c:pt idx="98610">
                  <c:v>49305</c:v>
                </c:pt>
                <c:pt idx="98611">
                  <c:v>49305.5</c:v>
                </c:pt>
                <c:pt idx="98612">
                  <c:v>49306</c:v>
                </c:pt>
                <c:pt idx="98613">
                  <c:v>49306.5</c:v>
                </c:pt>
                <c:pt idx="98614">
                  <c:v>49307</c:v>
                </c:pt>
                <c:pt idx="98615">
                  <c:v>49307.5</c:v>
                </c:pt>
                <c:pt idx="98616">
                  <c:v>49308</c:v>
                </c:pt>
                <c:pt idx="98617">
                  <c:v>49308.5</c:v>
                </c:pt>
                <c:pt idx="98618">
                  <c:v>49309</c:v>
                </c:pt>
                <c:pt idx="98619">
                  <c:v>49309.5</c:v>
                </c:pt>
                <c:pt idx="98620">
                  <c:v>49310</c:v>
                </c:pt>
                <c:pt idx="98621">
                  <c:v>49310.5</c:v>
                </c:pt>
                <c:pt idx="98622">
                  <c:v>49311</c:v>
                </c:pt>
                <c:pt idx="98623">
                  <c:v>49311.5</c:v>
                </c:pt>
                <c:pt idx="98624">
                  <c:v>49312</c:v>
                </c:pt>
                <c:pt idx="98625">
                  <c:v>49312.5</c:v>
                </c:pt>
                <c:pt idx="98626">
                  <c:v>49313</c:v>
                </c:pt>
                <c:pt idx="98627">
                  <c:v>49313.5</c:v>
                </c:pt>
                <c:pt idx="98628">
                  <c:v>49314</c:v>
                </c:pt>
                <c:pt idx="98629">
                  <c:v>49314.5</c:v>
                </c:pt>
                <c:pt idx="98630">
                  <c:v>49315</c:v>
                </c:pt>
                <c:pt idx="98631">
                  <c:v>49315.5</c:v>
                </c:pt>
                <c:pt idx="98632">
                  <c:v>49316</c:v>
                </c:pt>
                <c:pt idx="98633">
                  <c:v>49316.5</c:v>
                </c:pt>
                <c:pt idx="98634">
                  <c:v>49317</c:v>
                </c:pt>
                <c:pt idx="98635">
                  <c:v>49317.5</c:v>
                </c:pt>
                <c:pt idx="98636">
                  <c:v>49318</c:v>
                </c:pt>
                <c:pt idx="98637">
                  <c:v>49318.5</c:v>
                </c:pt>
                <c:pt idx="98638">
                  <c:v>49319</c:v>
                </c:pt>
                <c:pt idx="98639">
                  <c:v>49319.5</c:v>
                </c:pt>
                <c:pt idx="98640">
                  <c:v>49320</c:v>
                </c:pt>
                <c:pt idx="98641">
                  <c:v>49320.5</c:v>
                </c:pt>
                <c:pt idx="98642">
                  <c:v>49321</c:v>
                </c:pt>
                <c:pt idx="98643">
                  <c:v>49321.5</c:v>
                </c:pt>
                <c:pt idx="98644">
                  <c:v>49322</c:v>
                </c:pt>
                <c:pt idx="98645">
                  <c:v>49322.5</c:v>
                </c:pt>
                <c:pt idx="98646">
                  <c:v>49323</c:v>
                </c:pt>
                <c:pt idx="98647">
                  <c:v>49323.5</c:v>
                </c:pt>
                <c:pt idx="98648">
                  <c:v>49324</c:v>
                </c:pt>
                <c:pt idx="98649">
                  <c:v>49324.5</c:v>
                </c:pt>
                <c:pt idx="98650">
                  <c:v>49325</c:v>
                </c:pt>
                <c:pt idx="98651">
                  <c:v>49325.5</c:v>
                </c:pt>
                <c:pt idx="98652">
                  <c:v>49326</c:v>
                </c:pt>
                <c:pt idx="98653">
                  <c:v>49326.5</c:v>
                </c:pt>
                <c:pt idx="98654">
                  <c:v>49327</c:v>
                </c:pt>
                <c:pt idx="98655">
                  <c:v>49327.5</c:v>
                </c:pt>
                <c:pt idx="98656">
                  <c:v>49328</c:v>
                </c:pt>
                <c:pt idx="98657">
                  <c:v>49328.5</c:v>
                </c:pt>
                <c:pt idx="98658">
                  <c:v>49329</c:v>
                </c:pt>
                <c:pt idx="98659">
                  <c:v>49329.5</c:v>
                </c:pt>
                <c:pt idx="98660">
                  <c:v>49330</c:v>
                </c:pt>
                <c:pt idx="98661">
                  <c:v>49330.5</c:v>
                </c:pt>
                <c:pt idx="98662">
                  <c:v>49331</c:v>
                </c:pt>
                <c:pt idx="98663">
                  <c:v>49331.5</c:v>
                </c:pt>
                <c:pt idx="98664">
                  <c:v>49332</c:v>
                </c:pt>
                <c:pt idx="98665">
                  <c:v>49332.5</c:v>
                </c:pt>
                <c:pt idx="98666">
                  <c:v>49333</c:v>
                </c:pt>
                <c:pt idx="98667">
                  <c:v>49333.5</c:v>
                </c:pt>
                <c:pt idx="98668">
                  <c:v>49334</c:v>
                </c:pt>
                <c:pt idx="98669">
                  <c:v>49334.5</c:v>
                </c:pt>
                <c:pt idx="98670">
                  <c:v>49335</c:v>
                </c:pt>
                <c:pt idx="98671">
                  <c:v>49335.5</c:v>
                </c:pt>
                <c:pt idx="98672">
                  <c:v>49336</c:v>
                </c:pt>
                <c:pt idx="98673">
                  <c:v>49336.5</c:v>
                </c:pt>
                <c:pt idx="98674">
                  <c:v>49337</c:v>
                </c:pt>
                <c:pt idx="98675">
                  <c:v>49337.5</c:v>
                </c:pt>
                <c:pt idx="98676">
                  <c:v>49338</c:v>
                </c:pt>
                <c:pt idx="98677">
                  <c:v>49338.5</c:v>
                </c:pt>
                <c:pt idx="98678">
                  <c:v>49339</c:v>
                </c:pt>
                <c:pt idx="98679">
                  <c:v>49339.5</c:v>
                </c:pt>
                <c:pt idx="98680">
                  <c:v>49340</c:v>
                </c:pt>
                <c:pt idx="98681">
                  <c:v>49340.5</c:v>
                </c:pt>
                <c:pt idx="98682">
                  <c:v>49341</c:v>
                </c:pt>
                <c:pt idx="98683">
                  <c:v>49341.5</c:v>
                </c:pt>
                <c:pt idx="98684">
                  <c:v>49342</c:v>
                </c:pt>
                <c:pt idx="98685">
                  <c:v>49342.5</c:v>
                </c:pt>
                <c:pt idx="98686">
                  <c:v>49343</c:v>
                </c:pt>
                <c:pt idx="98687">
                  <c:v>49343.5</c:v>
                </c:pt>
                <c:pt idx="98688">
                  <c:v>49344</c:v>
                </c:pt>
                <c:pt idx="98689">
                  <c:v>49344.5</c:v>
                </c:pt>
                <c:pt idx="98690">
                  <c:v>49345</c:v>
                </c:pt>
                <c:pt idx="98691">
                  <c:v>49345.5</c:v>
                </c:pt>
                <c:pt idx="98692">
                  <c:v>49346</c:v>
                </c:pt>
                <c:pt idx="98693">
                  <c:v>49346.5</c:v>
                </c:pt>
                <c:pt idx="98694">
                  <c:v>49347</c:v>
                </c:pt>
                <c:pt idx="98695">
                  <c:v>49347.5</c:v>
                </c:pt>
                <c:pt idx="98696">
                  <c:v>49348</c:v>
                </c:pt>
                <c:pt idx="98697">
                  <c:v>49348.5</c:v>
                </c:pt>
                <c:pt idx="98698">
                  <c:v>49349</c:v>
                </c:pt>
                <c:pt idx="98699">
                  <c:v>49349.5</c:v>
                </c:pt>
                <c:pt idx="98700">
                  <c:v>49350</c:v>
                </c:pt>
                <c:pt idx="98701">
                  <c:v>49350.5</c:v>
                </c:pt>
                <c:pt idx="98702">
                  <c:v>49351</c:v>
                </c:pt>
                <c:pt idx="98703">
                  <c:v>49351.5</c:v>
                </c:pt>
                <c:pt idx="98704">
                  <c:v>49352</c:v>
                </c:pt>
                <c:pt idx="98705">
                  <c:v>49352.5</c:v>
                </c:pt>
                <c:pt idx="98706">
                  <c:v>49353</c:v>
                </c:pt>
                <c:pt idx="98707">
                  <c:v>49353.5</c:v>
                </c:pt>
                <c:pt idx="98708">
                  <c:v>49354</c:v>
                </c:pt>
                <c:pt idx="98709">
                  <c:v>49354.5</c:v>
                </c:pt>
                <c:pt idx="98710">
                  <c:v>49355</c:v>
                </c:pt>
                <c:pt idx="98711">
                  <c:v>49355.5</c:v>
                </c:pt>
                <c:pt idx="98712">
                  <c:v>49356</c:v>
                </c:pt>
                <c:pt idx="98713">
                  <c:v>49356.5</c:v>
                </c:pt>
                <c:pt idx="98714">
                  <c:v>49357</c:v>
                </c:pt>
                <c:pt idx="98715">
                  <c:v>49357.5</c:v>
                </c:pt>
                <c:pt idx="98716">
                  <c:v>49358</c:v>
                </c:pt>
                <c:pt idx="98717">
                  <c:v>49358.5</c:v>
                </c:pt>
                <c:pt idx="98718">
                  <c:v>49359</c:v>
                </c:pt>
                <c:pt idx="98719">
                  <c:v>49359.5</c:v>
                </c:pt>
                <c:pt idx="98720">
                  <c:v>49360</c:v>
                </c:pt>
                <c:pt idx="98721">
                  <c:v>49360.5</c:v>
                </c:pt>
                <c:pt idx="98722">
                  <c:v>49361</c:v>
                </c:pt>
                <c:pt idx="98723">
                  <c:v>49361.5</c:v>
                </c:pt>
                <c:pt idx="98724">
                  <c:v>49362</c:v>
                </c:pt>
                <c:pt idx="98725">
                  <c:v>49362.5</c:v>
                </c:pt>
                <c:pt idx="98726">
                  <c:v>49363</c:v>
                </c:pt>
                <c:pt idx="98727">
                  <c:v>49363.5</c:v>
                </c:pt>
                <c:pt idx="98728">
                  <c:v>49364</c:v>
                </c:pt>
                <c:pt idx="98729">
                  <c:v>49364.5</c:v>
                </c:pt>
                <c:pt idx="98730">
                  <c:v>49365</c:v>
                </c:pt>
                <c:pt idx="98731">
                  <c:v>49365.5</c:v>
                </c:pt>
                <c:pt idx="98732">
                  <c:v>49366</c:v>
                </c:pt>
                <c:pt idx="98733">
                  <c:v>49366.5</c:v>
                </c:pt>
                <c:pt idx="98734">
                  <c:v>49367</c:v>
                </c:pt>
                <c:pt idx="98735">
                  <c:v>49367.5</c:v>
                </c:pt>
                <c:pt idx="98736">
                  <c:v>49368</c:v>
                </c:pt>
                <c:pt idx="98737">
                  <c:v>49368.5</c:v>
                </c:pt>
                <c:pt idx="98738">
                  <c:v>49369</c:v>
                </c:pt>
                <c:pt idx="98739">
                  <c:v>49369.5</c:v>
                </c:pt>
                <c:pt idx="98740">
                  <c:v>49370</c:v>
                </c:pt>
                <c:pt idx="98741">
                  <c:v>49370.5</c:v>
                </c:pt>
                <c:pt idx="98742">
                  <c:v>49371</c:v>
                </c:pt>
                <c:pt idx="98743">
                  <c:v>49371.5</c:v>
                </c:pt>
                <c:pt idx="98744">
                  <c:v>49372</c:v>
                </c:pt>
                <c:pt idx="98745">
                  <c:v>49372.5</c:v>
                </c:pt>
                <c:pt idx="98746">
                  <c:v>49373</c:v>
                </c:pt>
                <c:pt idx="98747">
                  <c:v>49373.5</c:v>
                </c:pt>
                <c:pt idx="98748">
                  <c:v>49374</c:v>
                </c:pt>
                <c:pt idx="98749">
                  <c:v>49374.5</c:v>
                </c:pt>
                <c:pt idx="98750">
                  <c:v>49375</c:v>
                </c:pt>
                <c:pt idx="98751">
                  <c:v>49375.5</c:v>
                </c:pt>
                <c:pt idx="98752">
                  <c:v>49376</c:v>
                </c:pt>
                <c:pt idx="98753">
                  <c:v>49376.5</c:v>
                </c:pt>
                <c:pt idx="98754">
                  <c:v>49377</c:v>
                </c:pt>
                <c:pt idx="98755">
                  <c:v>49377.5</c:v>
                </c:pt>
                <c:pt idx="98756">
                  <c:v>49378</c:v>
                </c:pt>
                <c:pt idx="98757">
                  <c:v>49378.5</c:v>
                </c:pt>
                <c:pt idx="98758">
                  <c:v>49379</c:v>
                </c:pt>
                <c:pt idx="98759">
                  <c:v>49379.5</c:v>
                </c:pt>
                <c:pt idx="98760">
                  <c:v>49380</c:v>
                </c:pt>
                <c:pt idx="98761">
                  <c:v>49380.5</c:v>
                </c:pt>
                <c:pt idx="98762">
                  <c:v>49381</c:v>
                </c:pt>
                <c:pt idx="98763">
                  <c:v>49381.5</c:v>
                </c:pt>
                <c:pt idx="98764">
                  <c:v>49382</c:v>
                </c:pt>
                <c:pt idx="98765">
                  <c:v>49382.5</c:v>
                </c:pt>
                <c:pt idx="98766">
                  <c:v>49383</c:v>
                </c:pt>
                <c:pt idx="98767">
                  <c:v>49383.5</c:v>
                </c:pt>
                <c:pt idx="98768">
                  <c:v>49384</c:v>
                </c:pt>
                <c:pt idx="98769">
                  <c:v>49384.5</c:v>
                </c:pt>
                <c:pt idx="98770">
                  <c:v>49385</c:v>
                </c:pt>
                <c:pt idx="98771">
                  <c:v>49385.5</c:v>
                </c:pt>
                <c:pt idx="98772">
                  <c:v>49386</c:v>
                </c:pt>
                <c:pt idx="98773">
                  <c:v>49386.5</c:v>
                </c:pt>
                <c:pt idx="98774">
                  <c:v>49387</c:v>
                </c:pt>
                <c:pt idx="98775">
                  <c:v>49387.5</c:v>
                </c:pt>
                <c:pt idx="98776">
                  <c:v>49388</c:v>
                </c:pt>
                <c:pt idx="98777">
                  <c:v>49388.5</c:v>
                </c:pt>
                <c:pt idx="98778">
                  <c:v>49389</c:v>
                </c:pt>
                <c:pt idx="98779">
                  <c:v>49389.5</c:v>
                </c:pt>
                <c:pt idx="98780">
                  <c:v>49390</c:v>
                </c:pt>
                <c:pt idx="98781">
                  <c:v>49390.5</c:v>
                </c:pt>
                <c:pt idx="98782">
                  <c:v>49391</c:v>
                </c:pt>
                <c:pt idx="98783">
                  <c:v>49391.5</c:v>
                </c:pt>
                <c:pt idx="98784">
                  <c:v>49392</c:v>
                </c:pt>
                <c:pt idx="98785">
                  <c:v>49392.5</c:v>
                </c:pt>
                <c:pt idx="98786">
                  <c:v>49393</c:v>
                </c:pt>
                <c:pt idx="98787">
                  <c:v>49393.5</c:v>
                </c:pt>
                <c:pt idx="98788">
                  <c:v>49394</c:v>
                </c:pt>
                <c:pt idx="98789">
                  <c:v>49394.5</c:v>
                </c:pt>
                <c:pt idx="98790">
                  <c:v>49395</c:v>
                </c:pt>
                <c:pt idx="98791">
                  <c:v>49395.5</c:v>
                </c:pt>
                <c:pt idx="98792">
                  <c:v>49396</c:v>
                </c:pt>
                <c:pt idx="98793">
                  <c:v>49396.5</c:v>
                </c:pt>
                <c:pt idx="98794">
                  <c:v>49397</c:v>
                </c:pt>
                <c:pt idx="98795">
                  <c:v>49397.5</c:v>
                </c:pt>
                <c:pt idx="98796">
                  <c:v>49398</c:v>
                </c:pt>
                <c:pt idx="98797">
                  <c:v>49398.5</c:v>
                </c:pt>
                <c:pt idx="98798">
                  <c:v>49399</c:v>
                </c:pt>
                <c:pt idx="98799">
                  <c:v>49399.5</c:v>
                </c:pt>
                <c:pt idx="98800">
                  <c:v>49400</c:v>
                </c:pt>
                <c:pt idx="98801">
                  <c:v>49400.5</c:v>
                </c:pt>
                <c:pt idx="98802">
                  <c:v>49401</c:v>
                </c:pt>
                <c:pt idx="98803">
                  <c:v>49401.5</c:v>
                </c:pt>
                <c:pt idx="98804">
                  <c:v>49402</c:v>
                </c:pt>
                <c:pt idx="98805">
                  <c:v>49402.5</c:v>
                </c:pt>
                <c:pt idx="98806">
                  <c:v>49403</c:v>
                </c:pt>
                <c:pt idx="98807">
                  <c:v>49403.5</c:v>
                </c:pt>
                <c:pt idx="98808">
                  <c:v>49404</c:v>
                </c:pt>
                <c:pt idx="98809">
                  <c:v>49404.5</c:v>
                </c:pt>
                <c:pt idx="98810">
                  <c:v>49405</c:v>
                </c:pt>
                <c:pt idx="98811">
                  <c:v>49405.5</c:v>
                </c:pt>
                <c:pt idx="98812">
                  <c:v>49406</c:v>
                </c:pt>
                <c:pt idx="98813">
                  <c:v>49406.5</c:v>
                </c:pt>
                <c:pt idx="98814">
                  <c:v>49407</c:v>
                </c:pt>
                <c:pt idx="98815">
                  <c:v>49407.5</c:v>
                </c:pt>
                <c:pt idx="98816">
                  <c:v>49408</c:v>
                </c:pt>
                <c:pt idx="98817">
                  <c:v>49408.5</c:v>
                </c:pt>
                <c:pt idx="98818">
                  <c:v>49409</c:v>
                </c:pt>
                <c:pt idx="98819">
                  <c:v>49409.5</c:v>
                </c:pt>
                <c:pt idx="98820">
                  <c:v>49410</c:v>
                </c:pt>
                <c:pt idx="98821">
                  <c:v>49410.5</c:v>
                </c:pt>
                <c:pt idx="98822">
                  <c:v>49411</c:v>
                </c:pt>
                <c:pt idx="98823">
                  <c:v>49411.5</c:v>
                </c:pt>
                <c:pt idx="98824">
                  <c:v>49412</c:v>
                </c:pt>
                <c:pt idx="98825">
                  <c:v>49412.5</c:v>
                </c:pt>
                <c:pt idx="98826">
                  <c:v>49413</c:v>
                </c:pt>
                <c:pt idx="98827">
                  <c:v>49413.5</c:v>
                </c:pt>
                <c:pt idx="98828">
                  <c:v>49414</c:v>
                </c:pt>
                <c:pt idx="98829">
                  <c:v>49414.5</c:v>
                </c:pt>
                <c:pt idx="98830">
                  <c:v>49415</c:v>
                </c:pt>
                <c:pt idx="98831">
                  <c:v>49415.5</c:v>
                </c:pt>
                <c:pt idx="98832">
                  <c:v>49416</c:v>
                </c:pt>
                <c:pt idx="98833">
                  <c:v>49416.5</c:v>
                </c:pt>
                <c:pt idx="98834">
                  <c:v>49417</c:v>
                </c:pt>
                <c:pt idx="98835">
                  <c:v>49417.5</c:v>
                </c:pt>
                <c:pt idx="98836">
                  <c:v>49418</c:v>
                </c:pt>
                <c:pt idx="98837">
                  <c:v>49418.5</c:v>
                </c:pt>
                <c:pt idx="98838">
                  <c:v>49419</c:v>
                </c:pt>
                <c:pt idx="98839">
                  <c:v>49419.5</c:v>
                </c:pt>
                <c:pt idx="98840">
                  <c:v>49420</c:v>
                </c:pt>
                <c:pt idx="98841">
                  <c:v>49420.5</c:v>
                </c:pt>
                <c:pt idx="98842">
                  <c:v>49421</c:v>
                </c:pt>
                <c:pt idx="98843">
                  <c:v>49421.5</c:v>
                </c:pt>
                <c:pt idx="98844">
                  <c:v>49422</c:v>
                </c:pt>
                <c:pt idx="98845">
                  <c:v>49422.5</c:v>
                </c:pt>
                <c:pt idx="98846">
                  <c:v>49423</c:v>
                </c:pt>
                <c:pt idx="98847">
                  <c:v>49423.5</c:v>
                </c:pt>
                <c:pt idx="98848">
                  <c:v>49424</c:v>
                </c:pt>
                <c:pt idx="98849">
                  <c:v>49424.5</c:v>
                </c:pt>
                <c:pt idx="98850">
                  <c:v>49425</c:v>
                </c:pt>
                <c:pt idx="98851">
                  <c:v>49425.5</c:v>
                </c:pt>
                <c:pt idx="98852">
                  <c:v>49426</c:v>
                </c:pt>
                <c:pt idx="98853">
                  <c:v>49426.5</c:v>
                </c:pt>
                <c:pt idx="98854">
                  <c:v>49427</c:v>
                </c:pt>
                <c:pt idx="98855">
                  <c:v>49427.5</c:v>
                </c:pt>
                <c:pt idx="98856">
                  <c:v>49428</c:v>
                </c:pt>
                <c:pt idx="98857">
                  <c:v>49428.5</c:v>
                </c:pt>
                <c:pt idx="98858">
                  <c:v>49429</c:v>
                </c:pt>
                <c:pt idx="98859">
                  <c:v>49429.5</c:v>
                </c:pt>
                <c:pt idx="98860">
                  <c:v>49430</c:v>
                </c:pt>
                <c:pt idx="98861">
                  <c:v>49430.5</c:v>
                </c:pt>
                <c:pt idx="98862">
                  <c:v>49431</c:v>
                </c:pt>
                <c:pt idx="98863">
                  <c:v>49431.5</c:v>
                </c:pt>
                <c:pt idx="98864">
                  <c:v>49432</c:v>
                </c:pt>
                <c:pt idx="98865">
                  <c:v>49432.5</c:v>
                </c:pt>
                <c:pt idx="98866">
                  <c:v>49433</c:v>
                </c:pt>
                <c:pt idx="98867">
                  <c:v>49433.5</c:v>
                </c:pt>
                <c:pt idx="98868">
                  <c:v>49434</c:v>
                </c:pt>
                <c:pt idx="98869">
                  <c:v>49434.5</c:v>
                </c:pt>
                <c:pt idx="98870">
                  <c:v>49435</c:v>
                </c:pt>
                <c:pt idx="98871">
                  <c:v>49435.5</c:v>
                </c:pt>
                <c:pt idx="98872">
                  <c:v>49436</c:v>
                </c:pt>
                <c:pt idx="98873">
                  <c:v>49436.5</c:v>
                </c:pt>
                <c:pt idx="98874">
                  <c:v>49437</c:v>
                </c:pt>
                <c:pt idx="98875">
                  <c:v>49437.5</c:v>
                </c:pt>
                <c:pt idx="98876">
                  <c:v>49438</c:v>
                </c:pt>
                <c:pt idx="98877">
                  <c:v>49438.5</c:v>
                </c:pt>
                <c:pt idx="98878">
                  <c:v>49439</c:v>
                </c:pt>
                <c:pt idx="98879">
                  <c:v>49439.5</c:v>
                </c:pt>
                <c:pt idx="98880">
                  <c:v>49440</c:v>
                </c:pt>
                <c:pt idx="98881">
                  <c:v>49440.5</c:v>
                </c:pt>
                <c:pt idx="98882">
                  <c:v>49441</c:v>
                </c:pt>
                <c:pt idx="98883">
                  <c:v>49441.5</c:v>
                </c:pt>
                <c:pt idx="98884">
                  <c:v>49442</c:v>
                </c:pt>
                <c:pt idx="98885">
                  <c:v>49442.5</c:v>
                </c:pt>
                <c:pt idx="98886">
                  <c:v>49443</c:v>
                </c:pt>
                <c:pt idx="98887">
                  <c:v>49443.5</c:v>
                </c:pt>
                <c:pt idx="98888">
                  <c:v>49444</c:v>
                </c:pt>
                <c:pt idx="98889">
                  <c:v>49444.5</c:v>
                </c:pt>
                <c:pt idx="98890">
                  <c:v>49445</c:v>
                </c:pt>
                <c:pt idx="98891">
                  <c:v>49445.5</c:v>
                </c:pt>
                <c:pt idx="98892">
                  <c:v>49446</c:v>
                </c:pt>
                <c:pt idx="98893">
                  <c:v>49446.5</c:v>
                </c:pt>
                <c:pt idx="98894">
                  <c:v>49447</c:v>
                </c:pt>
                <c:pt idx="98895">
                  <c:v>49447.5</c:v>
                </c:pt>
                <c:pt idx="98896">
                  <c:v>49448</c:v>
                </c:pt>
                <c:pt idx="98897">
                  <c:v>49448.5</c:v>
                </c:pt>
                <c:pt idx="98898">
                  <c:v>49449</c:v>
                </c:pt>
                <c:pt idx="98899">
                  <c:v>49449.5</c:v>
                </c:pt>
                <c:pt idx="98900">
                  <c:v>49450</c:v>
                </c:pt>
                <c:pt idx="98901">
                  <c:v>49450.5</c:v>
                </c:pt>
                <c:pt idx="98902">
                  <c:v>49451</c:v>
                </c:pt>
                <c:pt idx="98903">
                  <c:v>49451.5</c:v>
                </c:pt>
                <c:pt idx="98904">
                  <c:v>49452</c:v>
                </c:pt>
                <c:pt idx="98905">
                  <c:v>49452.5</c:v>
                </c:pt>
                <c:pt idx="98906">
                  <c:v>49453</c:v>
                </c:pt>
                <c:pt idx="98907">
                  <c:v>49453.5</c:v>
                </c:pt>
                <c:pt idx="98908">
                  <c:v>49454</c:v>
                </c:pt>
                <c:pt idx="98909">
                  <c:v>49454.5</c:v>
                </c:pt>
                <c:pt idx="98910">
                  <c:v>49455</c:v>
                </c:pt>
                <c:pt idx="98911">
                  <c:v>49455.5</c:v>
                </c:pt>
                <c:pt idx="98912">
                  <c:v>49456</c:v>
                </c:pt>
                <c:pt idx="98913">
                  <c:v>49456.5</c:v>
                </c:pt>
                <c:pt idx="98914">
                  <c:v>49457</c:v>
                </c:pt>
                <c:pt idx="98915">
                  <c:v>49457.5</c:v>
                </c:pt>
                <c:pt idx="98916">
                  <c:v>49458</c:v>
                </c:pt>
                <c:pt idx="98917">
                  <c:v>49458.5</c:v>
                </c:pt>
                <c:pt idx="98918">
                  <c:v>49459</c:v>
                </c:pt>
                <c:pt idx="98919">
                  <c:v>49459.5</c:v>
                </c:pt>
                <c:pt idx="98920">
                  <c:v>49460</c:v>
                </c:pt>
                <c:pt idx="98921">
                  <c:v>49460.5</c:v>
                </c:pt>
                <c:pt idx="98922">
                  <c:v>49461</c:v>
                </c:pt>
                <c:pt idx="98923">
                  <c:v>49461.5</c:v>
                </c:pt>
                <c:pt idx="98924">
                  <c:v>49462</c:v>
                </c:pt>
                <c:pt idx="98925">
                  <c:v>49462.5</c:v>
                </c:pt>
                <c:pt idx="98926">
                  <c:v>49463</c:v>
                </c:pt>
                <c:pt idx="98927">
                  <c:v>49463.5</c:v>
                </c:pt>
                <c:pt idx="98928">
                  <c:v>49464</c:v>
                </c:pt>
                <c:pt idx="98929">
                  <c:v>49464.5</c:v>
                </c:pt>
                <c:pt idx="98930">
                  <c:v>49465</c:v>
                </c:pt>
                <c:pt idx="98931">
                  <c:v>49465.5</c:v>
                </c:pt>
                <c:pt idx="98932">
                  <c:v>49466</c:v>
                </c:pt>
                <c:pt idx="98933">
                  <c:v>49466.5</c:v>
                </c:pt>
                <c:pt idx="98934">
                  <c:v>49467</c:v>
                </c:pt>
                <c:pt idx="98935">
                  <c:v>49467.5</c:v>
                </c:pt>
                <c:pt idx="98936">
                  <c:v>49468</c:v>
                </c:pt>
                <c:pt idx="98937">
                  <c:v>49468.5</c:v>
                </c:pt>
                <c:pt idx="98938">
                  <c:v>49469</c:v>
                </c:pt>
                <c:pt idx="98939">
                  <c:v>49469.5</c:v>
                </c:pt>
                <c:pt idx="98940">
                  <c:v>49470</c:v>
                </c:pt>
                <c:pt idx="98941">
                  <c:v>49470.5</c:v>
                </c:pt>
                <c:pt idx="98942">
                  <c:v>49471</c:v>
                </c:pt>
                <c:pt idx="98943">
                  <c:v>49471.5</c:v>
                </c:pt>
                <c:pt idx="98944">
                  <c:v>49472</c:v>
                </c:pt>
                <c:pt idx="98945">
                  <c:v>49472.5</c:v>
                </c:pt>
                <c:pt idx="98946">
                  <c:v>49473</c:v>
                </c:pt>
                <c:pt idx="98947">
                  <c:v>49473.5</c:v>
                </c:pt>
                <c:pt idx="98948">
                  <c:v>49474</c:v>
                </c:pt>
                <c:pt idx="98949">
                  <c:v>49474.5</c:v>
                </c:pt>
                <c:pt idx="98950">
                  <c:v>49475</c:v>
                </c:pt>
                <c:pt idx="98951">
                  <c:v>49475.5</c:v>
                </c:pt>
                <c:pt idx="98952">
                  <c:v>49476</c:v>
                </c:pt>
                <c:pt idx="98953">
                  <c:v>49476.5</c:v>
                </c:pt>
                <c:pt idx="98954">
                  <c:v>49477</c:v>
                </c:pt>
                <c:pt idx="98955">
                  <c:v>49477.5</c:v>
                </c:pt>
                <c:pt idx="98956">
                  <c:v>49478</c:v>
                </c:pt>
                <c:pt idx="98957">
                  <c:v>49478.5</c:v>
                </c:pt>
                <c:pt idx="98958">
                  <c:v>49479</c:v>
                </c:pt>
                <c:pt idx="98959">
                  <c:v>49479.5</c:v>
                </c:pt>
                <c:pt idx="98960">
                  <c:v>49480</c:v>
                </c:pt>
                <c:pt idx="98961">
                  <c:v>49480.5</c:v>
                </c:pt>
                <c:pt idx="98962">
                  <c:v>49481</c:v>
                </c:pt>
                <c:pt idx="98963">
                  <c:v>49481.5</c:v>
                </c:pt>
                <c:pt idx="98964">
                  <c:v>49482</c:v>
                </c:pt>
                <c:pt idx="98965">
                  <c:v>49482.5</c:v>
                </c:pt>
                <c:pt idx="98966">
                  <c:v>49483</c:v>
                </c:pt>
                <c:pt idx="98967">
                  <c:v>49483.5</c:v>
                </c:pt>
                <c:pt idx="98968">
                  <c:v>49484</c:v>
                </c:pt>
                <c:pt idx="98969">
                  <c:v>49484.5</c:v>
                </c:pt>
                <c:pt idx="98970">
                  <c:v>49485</c:v>
                </c:pt>
                <c:pt idx="98971">
                  <c:v>49485.5</c:v>
                </c:pt>
                <c:pt idx="98972">
                  <c:v>49486</c:v>
                </c:pt>
                <c:pt idx="98973">
                  <c:v>49486.5</c:v>
                </c:pt>
                <c:pt idx="98974">
                  <c:v>49487</c:v>
                </c:pt>
                <c:pt idx="98975">
                  <c:v>49487.5</c:v>
                </c:pt>
                <c:pt idx="98976">
                  <c:v>49488</c:v>
                </c:pt>
                <c:pt idx="98977">
                  <c:v>49488.5</c:v>
                </c:pt>
                <c:pt idx="98978">
                  <c:v>49489</c:v>
                </c:pt>
                <c:pt idx="98979">
                  <c:v>49489.5</c:v>
                </c:pt>
                <c:pt idx="98980">
                  <c:v>49490</c:v>
                </c:pt>
                <c:pt idx="98981">
                  <c:v>49490.5</c:v>
                </c:pt>
                <c:pt idx="98982">
                  <c:v>49491</c:v>
                </c:pt>
                <c:pt idx="98983">
                  <c:v>49491.5</c:v>
                </c:pt>
                <c:pt idx="98984">
                  <c:v>49492</c:v>
                </c:pt>
                <c:pt idx="98985">
                  <c:v>49492.5</c:v>
                </c:pt>
                <c:pt idx="98986">
                  <c:v>49493</c:v>
                </c:pt>
                <c:pt idx="98987">
                  <c:v>49493.5</c:v>
                </c:pt>
                <c:pt idx="98988">
                  <c:v>49494</c:v>
                </c:pt>
                <c:pt idx="98989">
                  <c:v>49494.5</c:v>
                </c:pt>
                <c:pt idx="98990">
                  <c:v>49495</c:v>
                </c:pt>
                <c:pt idx="98991">
                  <c:v>49495.5</c:v>
                </c:pt>
                <c:pt idx="98992">
                  <c:v>49496</c:v>
                </c:pt>
                <c:pt idx="98993">
                  <c:v>49496.5</c:v>
                </c:pt>
                <c:pt idx="98994">
                  <c:v>49497</c:v>
                </c:pt>
                <c:pt idx="98995">
                  <c:v>49497.5</c:v>
                </c:pt>
                <c:pt idx="98996">
                  <c:v>49498</c:v>
                </c:pt>
                <c:pt idx="98997">
                  <c:v>49498.5</c:v>
                </c:pt>
                <c:pt idx="98998">
                  <c:v>49499</c:v>
                </c:pt>
                <c:pt idx="98999">
                  <c:v>49499.5</c:v>
                </c:pt>
                <c:pt idx="99000">
                  <c:v>49500</c:v>
                </c:pt>
                <c:pt idx="99001">
                  <c:v>49500.5</c:v>
                </c:pt>
                <c:pt idx="99002">
                  <c:v>49501</c:v>
                </c:pt>
                <c:pt idx="99003">
                  <c:v>49501.5</c:v>
                </c:pt>
                <c:pt idx="99004">
                  <c:v>49502</c:v>
                </c:pt>
                <c:pt idx="99005">
                  <c:v>49502.5</c:v>
                </c:pt>
                <c:pt idx="99006">
                  <c:v>49503</c:v>
                </c:pt>
                <c:pt idx="99007">
                  <c:v>49503.5</c:v>
                </c:pt>
                <c:pt idx="99008">
                  <c:v>49504</c:v>
                </c:pt>
                <c:pt idx="99009">
                  <c:v>49504.5</c:v>
                </c:pt>
                <c:pt idx="99010">
                  <c:v>49505</c:v>
                </c:pt>
                <c:pt idx="99011">
                  <c:v>49505.5</c:v>
                </c:pt>
                <c:pt idx="99012">
                  <c:v>49506</c:v>
                </c:pt>
                <c:pt idx="99013">
                  <c:v>49506.5</c:v>
                </c:pt>
                <c:pt idx="99014">
                  <c:v>49507</c:v>
                </c:pt>
                <c:pt idx="99015">
                  <c:v>49507.5</c:v>
                </c:pt>
                <c:pt idx="99016">
                  <c:v>49508</c:v>
                </c:pt>
                <c:pt idx="99017">
                  <c:v>49508.5</c:v>
                </c:pt>
                <c:pt idx="99018">
                  <c:v>49509</c:v>
                </c:pt>
                <c:pt idx="99019">
                  <c:v>49509.5</c:v>
                </c:pt>
                <c:pt idx="99020">
                  <c:v>49510</c:v>
                </c:pt>
                <c:pt idx="99021">
                  <c:v>49510.5</c:v>
                </c:pt>
                <c:pt idx="99022">
                  <c:v>49511</c:v>
                </c:pt>
                <c:pt idx="99023">
                  <c:v>49511.5</c:v>
                </c:pt>
                <c:pt idx="99024">
                  <c:v>49512</c:v>
                </c:pt>
                <c:pt idx="99025">
                  <c:v>49512.5</c:v>
                </c:pt>
                <c:pt idx="99026">
                  <c:v>49513</c:v>
                </c:pt>
                <c:pt idx="99027">
                  <c:v>49513.5</c:v>
                </c:pt>
                <c:pt idx="99028">
                  <c:v>49514</c:v>
                </c:pt>
                <c:pt idx="99029">
                  <c:v>49514.5</c:v>
                </c:pt>
                <c:pt idx="99030">
                  <c:v>49515</c:v>
                </c:pt>
                <c:pt idx="99031">
                  <c:v>49515.5</c:v>
                </c:pt>
                <c:pt idx="99032">
                  <c:v>49516</c:v>
                </c:pt>
                <c:pt idx="99033">
                  <c:v>49516.5</c:v>
                </c:pt>
                <c:pt idx="99034">
                  <c:v>49517</c:v>
                </c:pt>
                <c:pt idx="99035">
                  <c:v>49517.5</c:v>
                </c:pt>
                <c:pt idx="99036">
                  <c:v>49518</c:v>
                </c:pt>
                <c:pt idx="99037">
                  <c:v>49518.5</c:v>
                </c:pt>
                <c:pt idx="99038">
                  <c:v>49519</c:v>
                </c:pt>
                <c:pt idx="99039">
                  <c:v>49519.5</c:v>
                </c:pt>
                <c:pt idx="99040">
                  <c:v>49520</c:v>
                </c:pt>
                <c:pt idx="99041">
                  <c:v>49520.5</c:v>
                </c:pt>
                <c:pt idx="99042">
                  <c:v>49521</c:v>
                </c:pt>
                <c:pt idx="99043">
                  <c:v>49521.5</c:v>
                </c:pt>
                <c:pt idx="99044">
                  <c:v>49522</c:v>
                </c:pt>
                <c:pt idx="99045">
                  <c:v>49522.5</c:v>
                </c:pt>
                <c:pt idx="99046">
                  <c:v>49523</c:v>
                </c:pt>
                <c:pt idx="99047">
                  <c:v>49523.5</c:v>
                </c:pt>
                <c:pt idx="99048">
                  <c:v>49524</c:v>
                </c:pt>
                <c:pt idx="99049">
                  <c:v>49524.5</c:v>
                </c:pt>
                <c:pt idx="99050">
                  <c:v>49525</c:v>
                </c:pt>
                <c:pt idx="99051">
                  <c:v>49525.5</c:v>
                </c:pt>
                <c:pt idx="99052">
                  <c:v>49526</c:v>
                </c:pt>
                <c:pt idx="99053">
                  <c:v>49526.5</c:v>
                </c:pt>
                <c:pt idx="99054">
                  <c:v>49527</c:v>
                </c:pt>
                <c:pt idx="99055">
                  <c:v>49527.5</c:v>
                </c:pt>
                <c:pt idx="99056">
                  <c:v>49528</c:v>
                </c:pt>
                <c:pt idx="99057">
                  <c:v>49528.5</c:v>
                </c:pt>
                <c:pt idx="99058">
                  <c:v>49529</c:v>
                </c:pt>
                <c:pt idx="99059">
                  <c:v>49529.5</c:v>
                </c:pt>
                <c:pt idx="99060">
                  <c:v>49530</c:v>
                </c:pt>
                <c:pt idx="99061">
                  <c:v>49530.5</c:v>
                </c:pt>
                <c:pt idx="99062">
                  <c:v>49531</c:v>
                </c:pt>
                <c:pt idx="99063">
                  <c:v>49531.5</c:v>
                </c:pt>
                <c:pt idx="99064">
                  <c:v>49532</c:v>
                </c:pt>
                <c:pt idx="99065">
                  <c:v>49532.5</c:v>
                </c:pt>
                <c:pt idx="99066">
                  <c:v>49533</c:v>
                </c:pt>
                <c:pt idx="99067">
                  <c:v>49533.5</c:v>
                </c:pt>
                <c:pt idx="99068">
                  <c:v>49534</c:v>
                </c:pt>
                <c:pt idx="99069">
                  <c:v>49534.5</c:v>
                </c:pt>
                <c:pt idx="99070">
                  <c:v>49535</c:v>
                </c:pt>
                <c:pt idx="99071">
                  <c:v>49535.5</c:v>
                </c:pt>
                <c:pt idx="99072">
                  <c:v>49536</c:v>
                </c:pt>
                <c:pt idx="99073">
                  <c:v>49536.5</c:v>
                </c:pt>
                <c:pt idx="99074">
                  <c:v>49537</c:v>
                </c:pt>
                <c:pt idx="99075">
                  <c:v>49537.5</c:v>
                </c:pt>
                <c:pt idx="99076">
                  <c:v>49538</c:v>
                </c:pt>
                <c:pt idx="99077">
                  <c:v>49538.5</c:v>
                </c:pt>
                <c:pt idx="99078">
                  <c:v>49539</c:v>
                </c:pt>
                <c:pt idx="99079">
                  <c:v>49539.5</c:v>
                </c:pt>
                <c:pt idx="99080">
                  <c:v>49540</c:v>
                </c:pt>
                <c:pt idx="99081">
                  <c:v>49540.5</c:v>
                </c:pt>
                <c:pt idx="99082">
                  <c:v>49541</c:v>
                </c:pt>
                <c:pt idx="99083">
                  <c:v>49541.5</c:v>
                </c:pt>
                <c:pt idx="99084">
                  <c:v>49542</c:v>
                </c:pt>
                <c:pt idx="99085">
                  <c:v>49542.5</c:v>
                </c:pt>
                <c:pt idx="99086">
                  <c:v>49543</c:v>
                </c:pt>
                <c:pt idx="99087">
                  <c:v>49543.5</c:v>
                </c:pt>
                <c:pt idx="99088">
                  <c:v>49544</c:v>
                </c:pt>
                <c:pt idx="99089">
                  <c:v>49544.5</c:v>
                </c:pt>
                <c:pt idx="99090">
                  <c:v>49545</c:v>
                </c:pt>
                <c:pt idx="99091">
                  <c:v>49545.5</c:v>
                </c:pt>
                <c:pt idx="99092">
                  <c:v>49546</c:v>
                </c:pt>
                <c:pt idx="99093">
                  <c:v>49546.5</c:v>
                </c:pt>
                <c:pt idx="99094">
                  <c:v>49547</c:v>
                </c:pt>
                <c:pt idx="99095">
                  <c:v>49547.5</c:v>
                </c:pt>
                <c:pt idx="99096">
                  <c:v>49548</c:v>
                </c:pt>
                <c:pt idx="99097">
                  <c:v>49548.5</c:v>
                </c:pt>
                <c:pt idx="99098">
                  <c:v>49549</c:v>
                </c:pt>
                <c:pt idx="99099">
                  <c:v>49549.5</c:v>
                </c:pt>
                <c:pt idx="99100">
                  <c:v>49550</c:v>
                </c:pt>
                <c:pt idx="99101">
                  <c:v>49550.5</c:v>
                </c:pt>
                <c:pt idx="99102">
                  <c:v>49551</c:v>
                </c:pt>
                <c:pt idx="99103">
                  <c:v>49551.5</c:v>
                </c:pt>
                <c:pt idx="99104">
                  <c:v>49552</c:v>
                </c:pt>
                <c:pt idx="99105">
                  <c:v>49552.5</c:v>
                </c:pt>
                <c:pt idx="99106">
                  <c:v>49553</c:v>
                </c:pt>
                <c:pt idx="99107">
                  <c:v>49553.5</c:v>
                </c:pt>
                <c:pt idx="99108">
                  <c:v>49554</c:v>
                </c:pt>
                <c:pt idx="99109">
                  <c:v>49554.5</c:v>
                </c:pt>
                <c:pt idx="99110">
                  <c:v>49555</c:v>
                </c:pt>
                <c:pt idx="99111">
                  <c:v>49555.5</c:v>
                </c:pt>
                <c:pt idx="99112">
                  <c:v>49556</c:v>
                </c:pt>
                <c:pt idx="99113">
                  <c:v>49556.5</c:v>
                </c:pt>
                <c:pt idx="99114">
                  <c:v>49557</c:v>
                </c:pt>
                <c:pt idx="99115">
                  <c:v>49557.5</c:v>
                </c:pt>
                <c:pt idx="99116">
                  <c:v>49558</c:v>
                </c:pt>
                <c:pt idx="99117">
                  <c:v>49558.5</c:v>
                </c:pt>
                <c:pt idx="99118">
                  <c:v>49559</c:v>
                </c:pt>
                <c:pt idx="99119">
                  <c:v>49559.5</c:v>
                </c:pt>
                <c:pt idx="99120">
                  <c:v>49560</c:v>
                </c:pt>
                <c:pt idx="99121">
                  <c:v>49560.5</c:v>
                </c:pt>
                <c:pt idx="99122">
                  <c:v>49561</c:v>
                </c:pt>
                <c:pt idx="99123">
                  <c:v>49561.5</c:v>
                </c:pt>
                <c:pt idx="99124">
                  <c:v>49562</c:v>
                </c:pt>
                <c:pt idx="99125">
                  <c:v>49562.5</c:v>
                </c:pt>
                <c:pt idx="99126">
                  <c:v>49563</c:v>
                </c:pt>
                <c:pt idx="99127">
                  <c:v>49563.5</c:v>
                </c:pt>
                <c:pt idx="99128">
                  <c:v>49564</c:v>
                </c:pt>
                <c:pt idx="99129">
                  <c:v>49564.5</c:v>
                </c:pt>
                <c:pt idx="99130">
                  <c:v>49565</c:v>
                </c:pt>
                <c:pt idx="99131">
                  <c:v>49565.5</c:v>
                </c:pt>
                <c:pt idx="99132">
                  <c:v>49566</c:v>
                </c:pt>
                <c:pt idx="99133">
                  <c:v>49566.5</c:v>
                </c:pt>
                <c:pt idx="99134">
                  <c:v>49567</c:v>
                </c:pt>
                <c:pt idx="99135">
                  <c:v>49567.5</c:v>
                </c:pt>
                <c:pt idx="99136">
                  <c:v>49568</c:v>
                </c:pt>
                <c:pt idx="99137">
                  <c:v>49568.5</c:v>
                </c:pt>
                <c:pt idx="99138">
                  <c:v>49569</c:v>
                </c:pt>
                <c:pt idx="99139">
                  <c:v>49569.5</c:v>
                </c:pt>
                <c:pt idx="99140">
                  <c:v>49570</c:v>
                </c:pt>
                <c:pt idx="99141">
                  <c:v>49570.5</c:v>
                </c:pt>
                <c:pt idx="99142">
                  <c:v>49571</c:v>
                </c:pt>
                <c:pt idx="99143">
                  <c:v>49571.5</c:v>
                </c:pt>
                <c:pt idx="99144">
                  <c:v>49572</c:v>
                </c:pt>
                <c:pt idx="99145">
                  <c:v>49572.5</c:v>
                </c:pt>
                <c:pt idx="99146">
                  <c:v>49573</c:v>
                </c:pt>
                <c:pt idx="99147">
                  <c:v>49573.5</c:v>
                </c:pt>
                <c:pt idx="99148">
                  <c:v>49574</c:v>
                </c:pt>
                <c:pt idx="99149">
                  <c:v>49574.5</c:v>
                </c:pt>
                <c:pt idx="99150">
                  <c:v>49575</c:v>
                </c:pt>
                <c:pt idx="99151">
                  <c:v>49575.5</c:v>
                </c:pt>
                <c:pt idx="99152">
                  <c:v>49576</c:v>
                </c:pt>
                <c:pt idx="99153">
                  <c:v>49576.5</c:v>
                </c:pt>
                <c:pt idx="99154">
                  <c:v>49577</c:v>
                </c:pt>
                <c:pt idx="99155">
                  <c:v>49577.5</c:v>
                </c:pt>
                <c:pt idx="99156">
                  <c:v>49578</c:v>
                </c:pt>
                <c:pt idx="99157">
                  <c:v>49578.5</c:v>
                </c:pt>
                <c:pt idx="99158">
                  <c:v>49579</c:v>
                </c:pt>
                <c:pt idx="99159">
                  <c:v>49579.5</c:v>
                </c:pt>
                <c:pt idx="99160">
                  <c:v>49580</c:v>
                </c:pt>
                <c:pt idx="99161">
                  <c:v>49580.5</c:v>
                </c:pt>
                <c:pt idx="99162">
                  <c:v>49581</c:v>
                </c:pt>
                <c:pt idx="99163">
                  <c:v>49581.5</c:v>
                </c:pt>
                <c:pt idx="99164">
                  <c:v>49582</c:v>
                </c:pt>
                <c:pt idx="99165">
                  <c:v>49582.5</c:v>
                </c:pt>
                <c:pt idx="99166">
                  <c:v>49583</c:v>
                </c:pt>
                <c:pt idx="99167">
                  <c:v>49583.5</c:v>
                </c:pt>
                <c:pt idx="99168">
                  <c:v>49584</c:v>
                </c:pt>
                <c:pt idx="99169">
                  <c:v>49584.5</c:v>
                </c:pt>
                <c:pt idx="99170">
                  <c:v>49585</c:v>
                </c:pt>
                <c:pt idx="99171">
                  <c:v>49585.5</c:v>
                </c:pt>
                <c:pt idx="99172">
                  <c:v>49586</c:v>
                </c:pt>
                <c:pt idx="99173">
                  <c:v>49586.5</c:v>
                </c:pt>
                <c:pt idx="99174">
                  <c:v>49587</c:v>
                </c:pt>
                <c:pt idx="99175">
                  <c:v>49587.5</c:v>
                </c:pt>
                <c:pt idx="99176">
                  <c:v>49588</c:v>
                </c:pt>
                <c:pt idx="99177">
                  <c:v>49588.5</c:v>
                </c:pt>
                <c:pt idx="99178">
                  <c:v>49589</c:v>
                </c:pt>
                <c:pt idx="99179">
                  <c:v>49589.5</c:v>
                </c:pt>
                <c:pt idx="99180">
                  <c:v>49590</c:v>
                </c:pt>
                <c:pt idx="99181">
                  <c:v>49590.5</c:v>
                </c:pt>
                <c:pt idx="99182">
                  <c:v>49591</c:v>
                </c:pt>
                <c:pt idx="99183">
                  <c:v>49591.5</c:v>
                </c:pt>
                <c:pt idx="99184">
                  <c:v>49592</c:v>
                </c:pt>
                <c:pt idx="99185">
                  <c:v>49592.5</c:v>
                </c:pt>
                <c:pt idx="99186">
                  <c:v>49593</c:v>
                </c:pt>
                <c:pt idx="99187">
                  <c:v>49593.5</c:v>
                </c:pt>
                <c:pt idx="99188">
                  <c:v>49594</c:v>
                </c:pt>
                <c:pt idx="99189">
                  <c:v>49594.5</c:v>
                </c:pt>
                <c:pt idx="99190">
                  <c:v>49595</c:v>
                </c:pt>
                <c:pt idx="99191">
                  <c:v>49595.5</c:v>
                </c:pt>
                <c:pt idx="99192">
                  <c:v>49596</c:v>
                </c:pt>
                <c:pt idx="99193">
                  <c:v>49596.5</c:v>
                </c:pt>
                <c:pt idx="99194">
                  <c:v>49597</c:v>
                </c:pt>
                <c:pt idx="99195">
                  <c:v>49597.5</c:v>
                </c:pt>
                <c:pt idx="99196">
                  <c:v>49598</c:v>
                </c:pt>
                <c:pt idx="99197">
                  <c:v>49598.5</c:v>
                </c:pt>
                <c:pt idx="99198">
                  <c:v>49599</c:v>
                </c:pt>
                <c:pt idx="99199">
                  <c:v>49599.5</c:v>
                </c:pt>
                <c:pt idx="99200">
                  <c:v>49600</c:v>
                </c:pt>
                <c:pt idx="99201">
                  <c:v>49600.5</c:v>
                </c:pt>
                <c:pt idx="99202">
                  <c:v>49601</c:v>
                </c:pt>
                <c:pt idx="99203">
                  <c:v>49601.5</c:v>
                </c:pt>
                <c:pt idx="99204">
                  <c:v>49602</c:v>
                </c:pt>
                <c:pt idx="99205">
                  <c:v>49602.5</c:v>
                </c:pt>
                <c:pt idx="99206">
                  <c:v>49603</c:v>
                </c:pt>
                <c:pt idx="99207">
                  <c:v>49603.5</c:v>
                </c:pt>
                <c:pt idx="99208">
                  <c:v>49604</c:v>
                </c:pt>
                <c:pt idx="99209">
                  <c:v>49604.5</c:v>
                </c:pt>
                <c:pt idx="99210">
                  <c:v>49605</c:v>
                </c:pt>
                <c:pt idx="99211">
                  <c:v>49605.5</c:v>
                </c:pt>
                <c:pt idx="99212">
                  <c:v>49606</c:v>
                </c:pt>
                <c:pt idx="99213">
                  <c:v>49606.5</c:v>
                </c:pt>
                <c:pt idx="99214">
                  <c:v>49607</c:v>
                </c:pt>
                <c:pt idx="99215">
                  <c:v>49607.5</c:v>
                </c:pt>
                <c:pt idx="99216">
                  <c:v>49608</c:v>
                </c:pt>
                <c:pt idx="99217">
                  <c:v>49608.5</c:v>
                </c:pt>
                <c:pt idx="99218">
                  <c:v>49609</c:v>
                </c:pt>
                <c:pt idx="99219">
                  <c:v>49609.5</c:v>
                </c:pt>
                <c:pt idx="99220">
                  <c:v>49610</c:v>
                </c:pt>
                <c:pt idx="99221">
                  <c:v>49610.5</c:v>
                </c:pt>
                <c:pt idx="99222">
                  <c:v>49611</c:v>
                </c:pt>
                <c:pt idx="99223">
                  <c:v>49611.5</c:v>
                </c:pt>
                <c:pt idx="99224">
                  <c:v>49612</c:v>
                </c:pt>
                <c:pt idx="99225">
                  <c:v>49612.5</c:v>
                </c:pt>
                <c:pt idx="99226">
                  <c:v>49613</c:v>
                </c:pt>
                <c:pt idx="99227">
                  <c:v>49613.5</c:v>
                </c:pt>
                <c:pt idx="99228">
                  <c:v>49614</c:v>
                </c:pt>
                <c:pt idx="99229">
                  <c:v>49614.5</c:v>
                </c:pt>
                <c:pt idx="99230">
                  <c:v>49615</c:v>
                </c:pt>
                <c:pt idx="99231">
                  <c:v>49615.5</c:v>
                </c:pt>
                <c:pt idx="99232">
                  <c:v>49616</c:v>
                </c:pt>
                <c:pt idx="99233">
                  <c:v>49616.5</c:v>
                </c:pt>
                <c:pt idx="99234">
                  <c:v>49617</c:v>
                </c:pt>
                <c:pt idx="99235">
                  <c:v>49617.5</c:v>
                </c:pt>
                <c:pt idx="99236">
                  <c:v>49618</c:v>
                </c:pt>
                <c:pt idx="99237">
                  <c:v>49618.5</c:v>
                </c:pt>
                <c:pt idx="99238">
                  <c:v>49619</c:v>
                </c:pt>
                <c:pt idx="99239">
                  <c:v>49619.5</c:v>
                </c:pt>
                <c:pt idx="99240">
                  <c:v>49620</c:v>
                </c:pt>
                <c:pt idx="99241">
                  <c:v>49620.5</c:v>
                </c:pt>
                <c:pt idx="99242">
                  <c:v>49621</c:v>
                </c:pt>
                <c:pt idx="99243">
                  <c:v>49621.5</c:v>
                </c:pt>
                <c:pt idx="99244">
                  <c:v>49622</c:v>
                </c:pt>
                <c:pt idx="99245">
                  <c:v>49622.5</c:v>
                </c:pt>
                <c:pt idx="99246">
                  <c:v>49623</c:v>
                </c:pt>
                <c:pt idx="99247">
                  <c:v>49623.5</c:v>
                </c:pt>
                <c:pt idx="99248">
                  <c:v>49624</c:v>
                </c:pt>
                <c:pt idx="99249">
                  <c:v>49624.5</c:v>
                </c:pt>
                <c:pt idx="99250">
                  <c:v>49625</c:v>
                </c:pt>
                <c:pt idx="99251">
                  <c:v>49625.5</c:v>
                </c:pt>
                <c:pt idx="99252">
                  <c:v>49626</c:v>
                </c:pt>
                <c:pt idx="99253">
                  <c:v>49626.5</c:v>
                </c:pt>
                <c:pt idx="99254">
                  <c:v>49627</c:v>
                </c:pt>
                <c:pt idx="99255">
                  <c:v>49627.5</c:v>
                </c:pt>
                <c:pt idx="99256">
                  <c:v>49628</c:v>
                </c:pt>
                <c:pt idx="99257">
                  <c:v>49628.5</c:v>
                </c:pt>
                <c:pt idx="99258">
                  <c:v>49629</c:v>
                </c:pt>
                <c:pt idx="99259">
                  <c:v>49629.5</c:v>
                </c:pt>
                <c:pt idx="99260">
                  <c:v>49630</c:v>
                </c:pt>
                <c:pt idx="99261">
                  <c:v>49630.5</c:v>
                </c:pt>
                <c:pt idx="99262">
                  <c:v>49631</c:v>
                </c:pt>
                <c:pt idx="99263">
                  <c:v>49631.5</c:v>
                </c:pt>
                <c:pt idx="99264">
                  <c:v>49632</c:v>
                </c:pt>
                <c:pt idx="99265">
                  <c:v>49632.5</c:v>
                </c:pt>
                <c:pt idx="99266">
                  <c:v>49633</c:v>
                </c:pt>
                <c:pt idx="99267">
                  <c:v>49633.5</c:v>
                </c:pt>
                <c:pt idx="99268">
                  <c:v>49634</c:v>
                </c:pt>
                <c:pt idx="99269">
                  <c:v>49634.5</c:v>
                </c:pt>
                <c:pt idx="99270">
                  <c:v>49635</c:v>
                </c:pt>
                <c:pt idx="99271">
                  <c:v>49635.5</c:v>
                </c:pt>
                <c:pt idx="99272">
                  <c:v>49636</c:v>
                </c:pt>
                <c:pt idx="99273">
                  <c:v>49636.5</c:v>
                </c:pt>
                <c:pt idx="99274">
                  <c:v>49637</c:v>
                </c:pt>
                <c:pt idx="99275">
                  <c:v>49637.5</c:v>
                </c:pt>
                <c:pt idx="99276">
                  <c:v>49638</c:v>
                </c:pt>
                <c:pt idx="99277">
                  <c:v>49638.5</c:v>
                </c:pt>
                <c:pt idx="99278">
                  <c:v>49639</c:v>
                </c:pt>
                <c:pt idx="99279">
                  <c:v>49639.5</c:v>
                </c:pt>
                <c:pt idx="99280">
                  <c:v>49640</c:v>
                </c:pt>
                <c:pt idx="99281">
                  <c:v>49640.5</c:v>
                </c:pt>
                <c:pt idx="99282">
                  <c:v>49641</c:v>
                </c:pt>
                <c:pt idx="99283">
                  <c:v>49641.5</c:v>
                </c:pt>
                <c:pt idx="99284">
                  <c:v>49642</c:v>
                </c:pt>
                <c:pt idx="99285">
                  <c:v>49642.5</c:v>
                </c:pt>
                <c:pt idx="99286">
                  <c:v>49643</c:v>
                </c:pt>
                <c:pt idx="99287">
                  <c:v>49643.5</c:v>
                </c:pt>
                <c:pt idx="99288">
                  <c:v>49644</c:v>
                </c:pt>
                <c:pt idx="99289">
                  <c:v>49644.5</c:v>
                </c:pt>
                <c:pt idx="99290">
                  <c:v>49645</c:v>
                </c:pt>
                <c:pt idx="99291">
                  <c:v>49645.5</c:v>
                </c:pt>
                <c:pt idx="99292">
                  <c:v>49646</c:v>
                </c:pt>
                <c:pt idx="99293">
                  <c:v>49646.5</c:v>
                </c:pt>
                <c:pt idx="99294">
                  <c:v>49647</c:v>
                </c:pt>
                <c:pt idx="99295">
                  <c:v>49647.5</c:v>
                </c:pt>
                <c:pt idx="99296">
                  <c:v>49648</c:v>
                </c:pt>
                <c:pt idx="99297">
                  <c:v>49648.5</c:v>
                </c:pt>
                <c:pt idx="99298">
                  <c:v>49649</c:v>
                </c:pt>
                <c:pt idx="99299">
                  <c:v>49649.5</c:v>
                </c:pt>
                <c:pt idx="99300">
                  <c:v>49650</c:v>
                </c:pt>
                <c:pt idx="99301">
                  <c:v>49650.5</c:v>
                </c:pt>
                <c:pt idx="99302">
                  <c:v>49651</c:v>
                </c:pt>
                <c:pt idx="99303">
                  <c:v>49651.5</c:v>
                </c:pt>
                <c:pt idx="99304">
                  <c:v>49652</c:v>
                </c:pt>
                <c:pt idx="99305">
                  <c:v>49652.5</c:v>
                </c:pt>
                <c:pt idx="99306">
                  <c:v>49653</c:v>
                </c:pt>
                <c:pt idx="99307">
                  <c:v>49653.5</c:v>
                </c:pt>
                <c:pt idx="99308">
                  <c:v>49654</c:v>
                </c:pt>
                <c:pt idx="99309">
                  <c:v>49654.5</c:v>
                </c:pt>
                <c:pt idx="99310">
                  <c:v>49655</c:v>
                </c:pt>
                <c:pt idx="99311">
                  <c:v>49655.5</c:v>
                </c:pt>
                <c:pt idx="99312">
                  <c:v>49656</c:v>
                </c:pt>
                <c:pt idx="99313">
                  <c:v>49656.5</c:v>
                </c:pt>
                <c:pt idx="99314">
                  <c:v>49657</c:v>
                </c:pt>
                <c:pt idx="99315">
                  <c:v>49657.5</c:v>
                </c:pt>
                <c:pt idx="99316">
                  <c:v>49658</c:v>
                </c:pt>
                <c:pt idx="99317">
                  <c:v>49658.5</c:v>
                </c:pt>
                <c:pt idx="99318">
                  <c:v>49659</c:v>
                </c:pt>
                <c:pt idx="99319">
                  <c:v>49659.5</c:v>
                </c:pt>
                <c:pt idx="99320">
                  <c:v>49660</c:v>
                </c:pt>
                <c:pt idx="99321">
                  <c:v>49660.5</c:v>
                </c:pt>
                <c:pt idx="99322">
                  <c:v>49661</c:v>
                </c:pt>
                <c:pt idx="99323">
                  <c:v>49661.5</c:v>
                </c:pt>
                <c:pt idx="99324">
                  <c:v>49662</c:v>
                </c:pt>
                <c:pt idx="99325">
                  <c:v>49662.5</c:v>
                </c:pt>
                <c:pt idx="99326">
                  <c:v>49663</c:v>
                </c:pt>
                <c:pt idx="99327">
                  <c:v>49663.5</c:v>
                </c:pt>
                <c:pt idx="99328">
                  <c:v>49664</c:v>
                </c:pt>
                <c:pt idx="99329">
                  <c:v>49664.5</c:v>
                </c:pt>
                <c:pt idx="99330">
                  <c:v>49665</c:v>
                </c:pt>
                <c:pt idx="99331">
                  <c:v>49665.5</c:v>
                </c:pt>
                <c:pt idx="99332">
                  <c:v>49666</c:v>
                </c:pt>
                <c:pt idx="99333">
                  <c:v>49666.5</c:v>
                </c:pt>
                <c:pt idx="99334">
                  <c:v>49667</c:v>
                </c:pt>
                <c:pt idx="99335">
                  <c:v>49667.5</c:v>
                </c:pt>
                <c:pt idx="99336">
                  <c:v>49668</c:v>
                </c:pt>
                <c:pt idx="99337">
                  <c:v>49668.5</c:v>
                </c:pt>
                <c:pt idx="99338">
                  <c:v>49669</c:v>
                </c:pt>
                <c:pt idx="99339">
                  <c:v>49669.5</c:v>
                </c:pt>
                <c:pt idx="99340">
                  <c:v>49670</c:v>
                </c:pt>
                <c:pt idx="99341">
                  <c:v>49670.5</c:v>
                </c:pt>
                <c:pt idx="99342">
                  <c:v>49671</c:v>
                </c:pt>
                <c:pt idx="99343">
                  <c:v>49671.5</c:v>
                </c:pt>
                <c:pt idx="99344">
                  <c:v>49672</c:v>
                </c:pt>
                <c:pt idx="99345">
                  <c:v>49672.5</c:v>
                </c:pt>
                <c:pt idx="99346">
                  <c:v>49673</c:v>
                </c:pt>
                <c:pt idx="99347">
                  <c:v>49673.5</c:v>
                </c:pt>
                <c:pt idx="99348">
                  <c:v>49674</c:v>
                </c:pt>
                <c:pt idx="99349">
                  <c:v>49674.5</c:v>
                </c:pt>
                <c:pt idx="99350">
                  <c:v>49675</c:v>
                </c:pt>
                <c:pt idx="99351">
                  <c:v>49675.5</c:v>
                </c:pt>
                <c:pt idx="99352">
                  <c:v>49676</c:v>
                </c:pt>
                <c:pt idx="99353">
                  <c:v>49676.5</c:v>
                </c:pt>
                <c:pt idx="99354">
                  <c:v>49677</c:v>
                </c:pt>
                <c:pt idx="99355">
                  <c:v>49677.5</c:v>
                </c:pt>
                <c:pt idx="99356">
                  <c:v>49678</c:v>
                </c:pt>
                <c:pt idx="99357">
                  <c:v>49678.5</c:v>
                </c:pt>
                <c:pt idx="99358">
                  <c:v>49679</c:v>
                </c:pt>
                <c:pt idx="99359">
                  <c:v>49679.5</c:v>
                </c:pt>
                <c:pt idx="99360">
                  <c:v>49680</c:v>
                </c:pt>
                <c:pt idx="99361">
                  <c:v>49680.5</c:v>
                </c:pt>
                <c:pt idx="99362">
                  <c:v>49681</c:v>
                </c:pt>
                <c:pt idx="99363">
                  <c:v>49681.5</c:v>
                </c:pt>
                <c:pt idx="99364">
                  <c:v>49682</c:v>
                </c:pt>
                <c:pt idx="99365">
                  <c:v>49682.5</c:v>
                </c:pt>
                <c:pt idx="99366">
                  <c:v>49683</c:v>
                </c:pt>
                <c:pt idx="99367">
                  <c:v>49683.5</c:v>
                </c:pt>
                <c:pt idx="99368">
                  <c:v>49684</c:v>
                </c:pt>
                <c:pt idx="99369">
                  <c:v>49684.5</c:v>
                </c:pt>
                <c:pt idx="99370">
                  <c:v>49685</c:v>
                </c:pt>
                <c:pt idx="99371">
                  <c:v>49685.5</c:v>
                </c:pt>
                <c:pt idx="99372">
                  <c:v>49686</c:v>
                </c:pt>
                <c:pt idx="99373">
                  <c:v>49686.5</c:v>
                </c:pt>
                <c:pt idx="99374">
                  <c:v>49687</c:v>
                </c:pt>
                <c:pt idx="99375">
                  <c:v>49687.5</c:v>
                </c:pt>
                <c:pt idx="99376">
                  <c:v>49688</c:v>
                </c:pt>
                <c:pt idx="99377">
                  <c:v>49688.5</c:v>
                </c:pt>
                <c:pt idx="99378">
                  <c:v>49689</c:v>
                </c:pt>
                <c:pt idx="99379">
                  <c:v>49689.5</c:v>
                </c:pt>
                <c:pt idx="99380">
                  <c:v>49690</c:v>
                </c:pt>
                <c:pt idx="99381">
                  <c:v>49690.5</c:v>
                </c:pt>
                <c:pt idx="99382">
                  <c:v>49691</c:v>
                </c:pt>
                <c:pt idx="99383">
                  <c:v>49691.5</c:v>
                </c:pt>
                <c:pt idx="99384">
                  <c:v>49692</c:v>
                </c:pt>
                <c:pt idx="99385">
                  <c:v>49692.5</c:v>
                </c:pt>
                <c:pt idx="99386">
                  <c:v>49693</c:v>
                </c:pt>
                <c:pt idx="99387">
                  <c:v>49693.5</c:v>
                </c:pt>
                <c:pt idx="99388">
                  <c:v>49694</c:v>
                </c:pt>
                <c:pt idx="99389">
                  <c:v>49694.5</c:v>
                </c:pt>
                <c:pt idx="99390">
                  <c:v>49695</c:v>
                </c:pt>
                <c:pt idx="99391">
                  <c:v>49695.5</c:v>
                </c:pt>
                <c:pt idx="99392">
                  <c:v>49696</c:v>
                </c:pt>
                <c:pt idx="99393">
                  <c:v>49696.5</c:v>
                </c:pt>
                <c:pt idx="99394">
                  <c:v>49697</c:v>
                </c:pt>
                <c:pt idx="99395">
                  <c:v>49697.5</c:v>
                </c:pt>
                <c:pt idx="99396">
                  <c:v>49698</c:v>
                </c:pt>
                <c:pt idx="99397">
                  <c:v>49698.5</c:v>
                </c:pt>
                <c:pt idx="99398">
                  <c:v>49699</c:v>
                </c:pt>
                <c:pt idx="99399">
                  <c:v>49699.5</c:v>
                </c:pt>
                <c:pt idx="99400">
                  <c:v>49700</c:v>
                </c:pt>
                <c:pt idx="99401">
                  <c:v>49700.5</c:v>
                </c:pt>
                <c:pt idx="99402">
                  <c:v>49701</c:v>
                </c:pt>
                <c:pt idx="99403">
                  <c:v>49701.5</c:v>
                </c:pt>
                <c:pt idx="99404">
                  <c:v>49702</c:v>
                </c:pt>
                <c:pt idx="99405">
                  <c:v>49702.5</c:v>
                </c:pt>
                <c:pt idx="99406">
                  <c:v>49703</c:v>
                </c:pt>
                <c:pt idx="99407">
                  <c:v>49703.5</c:v>
                </c:pt>
                <c:pt idx="99408">
                  <c:v>49704</c:v>
                </c:pt>
                <c:pt idx="99409">
                  <c:v>49704.5</c:v>
                </c:pt>
                <c:pt idx="99410">
                  <c:v>49705</c:v>
                </c:pt>
                <c:pt idx="99411">
                  <c:v>49705.5</c:v>
                </c:pt>
                <c:pt idx="99412">
                  <c:v>49706</c:v>
                </c:pt>
                <c:pt idx="99413">
                  <c:v>49706.5</c:v>
                </c:pt>
                <c:pt idx="99414">
                  <c:v>49707</c:v>
                </c:pt>
                <c:pt idx="99415">
                  <c:v>49707.5</c:v>
                </c:pt>
                <c:pt idx="99416">
                  <c:v>49708</c:v>
                </c:pt>
                <c:pt idx="99417">
                  <c:v>49708.5</c:v>
                </c:pt>
                <c:pt idx="99418">
                  <c:v>49709</c:v>
                </c:pt>
                <c:pt idx="99419">
                  <c:v>49709.5</c:v>
                </c:pt>
                <c:pt idx="99420">
                  <c:v>49710</c:v>
                </c:pt>
                <c:pt idx="99421">
                  <c:v>49710.5</c:v>
                </c:pt>
                <c:pt idx="99422">
                  <c:v>49711</c:v>
                </c:pt>
                <c:pt idx="99423">
                  <c:v>49711.5</c:v>
                </c:pt>
                <c:pt idx="99424">
                  <c:v>49712</c:v>
                </c:pt>
                <c:pt idx="99425">
                  <c:v>49712.5</c:v>
                </c:pt>
                <c:pt idx="99426">
                  <c:v>49713</c:v>
                </c:pt>
                <c:pt idx="99427">
                  <c:v>49713.5</c:v>
                </c:pt>
                <c:pt idx="99428">
                  <c:v>49714</c:v>
                </c:pt>
                <c:pt idx="99429">
                  <c:v>49714.5</c:v>
                </c:pt>
                <c:pt idx="99430">
                  <c:v>49715</c:v>
                </c:pt>
                <c:pt idx="99431">
                  <c:v>49715.5</c:v>
                </c:pt>
                <c:pt idx="99432">
                  <c:v>49716</c:v>
                </c:pt>
                <c:pt idx="99433">
                  <c:v>49716.5</c:v>
                </c:pt>
                <c:pt idx="99434">
                  <c:v>49717</c:v>
                </c:pt>
                <c:pt idx="99435">
                  <c:v>49717.5</c:v>
                </c:pt>
                <c:pt idx="99436">
                  <c:v>49718</c:v>
                </c:pt>
                <c:pt idx="99437">
                  <c:v>49718.5</c:v>
                </c:pt>
                <c:pt idx="99438">
                  <c:v>49719</c:v>
                </c:pt>
                <c:pt idx="99439">
                  <c:v>49719.5</c:v>
                </c:pt>
                <c:pt idx="99440">
                  <c:v>49720</c:v>
                </c:pt>
                <c:pt idx="99441">
                  <c:v>49720.5</c:v>
                </c:pt>
                <c:pt idx="99442">
                  <c:v>49721</c:v>
                </c:pt>
                <c:pt idx="99443">
                  <c:v>49721.5</c:v>
                </c:pt>
                <c:pt idx="99444">
                  <c:v>49722</c:v>
                </c:pt>
                <c:pt idx="99445">
                  <c:v>49722.5</c:v>
                </c:pt>
                <c:pt idx="99446">
                  <c:v>49723</c:v>
                </c:pt>
                <c:pt idx="99447">
                  <c:v>49723.5</c:v>
                </c:pt>
                <c:pt idx="99448">
                  <c:v>49724</c:v>
                </c:pt>
                <c:pt idx="99449">
                  <c:v>49724.5</c:v>
                </c:pt>
                <c:pt idx="99450">
                  <c:v>49725</c:v>
                </c:pt>
                <c:pt idx="99451">
                  <c:v>49725.5</c:v>
                </c:pt>
                <c:pt idx="99452">
                  <c:v>49726</c:v>
                </c:pt>
                <c:pt idx="99453">
                  <c:v>49726.5</c:v>
                </c:pt>
                <c:pt idx="99454">
                  <c:v>49727</c:v>
                </c:pt>
                <c:pt idx="99455">
                  <c:v>49727.5</c:v>
                </c:pt>
                <c:pt idx="99456">
                  <c:v>49728</c:v>
                </c:pt>
                <c:pt idx="99457">
                  <c:v>49728.5</c:v>
                </c:pt>
                <c:pt idx="99458">
                  <c:v>49729</c:v>
                </c:pt>
                <c:pt idx="99459">
                  <c:v>49729.5</c:v>
                </c:pt>
                <c:pt idx="99460">
                  <c:v>49730</c:v>
                </c:pt>
                <c:pt idx="99461">
                  <c:v>49730.5</c:v>
                </c:pt>
                <c:pt idx="99462">
                  <c:v>49731</c:v>
                </c:pt>
                <c:pt idx="99463">
                  <c:v>49731.5</c:v>
                </c:pt>
                <c:pt idx="99464">
                  <c:v>49732</c:v>
                </c:pt>
                <c:pt idx="99465">
                  <c:v>49732.5</c:v>
                </c:pt>
                <c:pt idx="99466">
                  <c:v>49733</c:v>
                </c:pt>
                <c:pt idx="99467">
                  <c:v>49733.5</c:v>
                </c:pt>
                <c:pt idx="99468">
                  <c:v>49734</c:v>
                </c:pt>
                <c:pt idx="99469">
                  <c:v>49734.5</c:v>
                </c:pt>
                <c:pt idx="99470">
                  <c:v>49735</c:v>
                </c:pt>
                <c:pt idx="99471">
                  <c:v>49735.5</c:v>
                </c:pt>
                <c:pt idx="99472">
                  <c:v>49736</c:v>
                </c:pt>
                <c:pt idx="99473">
                  <c:v>49736.5</c:v>
                </c:pt>
                <c:pt idx="99474">
                  <c:v>49737</c:v>
                </c:pt>
                <c:pt idx="99475">
                  <c:v>49737.5</c:v>
                </c:pt>
                <c:pt idx="99476">
                  <c:v>49738</c:v>
                </c:pt>
                <c:pt idx="99477">
                  <c:v>49738.5</c:v>
                </c:pt>
                <c:pt idx="99478">
                  <c:v>49739</c:v>
                </c:pt>
                <c:pt idx="99479">
                  <c:v>49739.5</c:v>
                </c:pt>
                <c:pt idx="99480">
                  <c:v>49740</c:v>
                </c:pt>
                <c:pt idx="99481">
                  <c:v>49740.5</c:v>
                </c:pt>
                <c:pt idx="99482">
                  <c:v>49741</c:v>
                </c:pt>
                <c:pt idx="99483">
                  <c:v>49741.5</c:v>
                </c:pt>
                <c:pt idx="99484">
                  <c:v>49742</c:v>
                </c:pt>
                <c:pt idx="99485">
                  <c:v>49742.5</c:v>
                </c:pt>
                <c:pt idx="99486">
                  <c:v>49743</c:v>
                </c:pt>
                <c:pt idx="99487">
                  <c:v>49743.5</c:v>
                </c:pt>
                <c:pt idx="99488">
                  <c:v>49744</c:v>
                </c:pt>
                <c:pt idx="99489">
                  <c:v>49744.5</c:v>
                </c:pt>
                <c:pt idx="99490">
                  <c:v>49745</c:v>
                </c:pt>
                <c:pt idx="99491">
                  <c:v>49745.5</c:v>
                </c:pt>
                <c:pt idx="99492">
                  <c:v>49746</c:v>
                </c:pt>
                <c:pt idx="99493">
                  <c:v>49746.5</c:v>
                </c:pt>
                <c:pt idx="99494">
                  <c:v>49747</c:v>
                </c:pt>
                <c:pt idx="99495">
                  <c:v>49747.5</c:v>
                </c:pt>
                <c:pt idx="99496">
                  <c:v>49748</c:v>
                </c:pt>
                <c:pt idx="99497">
                  <c:v>49748.5</c:v>
                </c:pt>
                <c:pt idx="99498">
                  <c:v>49749</c:v>
                </c:pt>
                <c:pt idx="99499">
                  <c:v>49749.5</c:v>
                </c:pt>
                <c:pt idx="99500">
                  <c:v>49750</c:v>
                </c:pt>
                <c:pt idx="99501">
                  <c:v>49750.5</c:v>
                </c:pt>
                <c:pt idx="99502">
                  <c:v>49751</c:v>
                </c:pt>
                <c:pt idx="99503">
                  <c:v>49751.5</c:v>
                </c:pt>
                <c:pt idx="99504">
                  <c:v>49752</c:v>
                </c:pt>
                <c:pt idx="99505">
                  <c:v>49752.5</c:v>
                </c:pt>
                <c:pt idx="99506">
                  <c:v>49753</c:v>
                </c:pt>
                <c:pt idx="99507">
                  <c:v>49753.5</c:v>
                </c:pt>
                <c:pt idx="99508">
                  <c:v>49754</c:v>
                </c:pt>
                <c:pt idx="99509">
                  <c:v>49754.5</c:v>
                </c:pt>
                <c:pt idx="99510">
                  <c:v>49755</c:v>
                </c:pt>
                <c:pt idx="99511">
                  <c:v>49755.5</c:v>
                </c:pt>
                <c:pt idx="99512">
                  <c:v>49756</c:v>
                </c:pt>
                <c:pt idx="99513">
                  <c:v>49756.5</c:v>
                </c:pt>
                <c:pt idx="99514">
                  <c:v>49757</c:v>
                </c:pt>
                <c:pt idx="99515">
                  <c:v>49757.5</c:v>
                </c:pt>
                <c:pt idx="99516">
                  <c:v>49758</c:v>
                </c:pt>
                <c:pt idx="99517">
                  <c:v>49758.5</c:v>
                </c:pt>
                <c:pt idx="99518">
                  <c:v>49759</c:v>
                </c:pt>
                <c:pt idx="99519">
                  <c:v>49759.5</c:v>
                </c:pt>
                <c:pt idx="99520">
                  <c:v>49760</c:v>
                </c:pt>
                <c:pt idx="99521">
                  <c:v>49760.5</c:v>
                </c:pt>
                <c:pt idx="99522">
                  <c:v>49761</c:v>
                </c:pt>
                <c:pt idx="99523">
                  <c:v>49761.5</c:v>
                </c:pt>
                <c:pt idx="99524">
                  <c:v>49762</c:v>
                </c:pt>
                <c:pt idx="99525">
                  <c:v>49762.5</c:v>
                </c:pt>
                <c:pt idx="99526">
                  <c:v>49763</c:v>
                </c:pt>
                <c:pt idx="99527">
                  <c:v>49763.5</c:v>
                </c:pt>
                <c:pt idx="99528">
                  <c:v>49764</c:v>
                </c:pt>
                <c:pt idx="99529">
                  <c:v>49764.5</c:v>
                </c:pt>
                <c:pt idx="99530">
                  <c:v>49765</c:v>
                </c:pt>
                <c:pt idx="99531">
                  <c:v>49765.5</c:v>
                </c:pt>
                <c:pt idx="99532">
                  <c:v>49766</c:v>
                </c:pt>
                <c:pt idx="99533">
                  <c:v>49766.5</c:v>
                </c:pt>
                <c:pt idx="99534">
                  <c:v>49767</c:v>
                </c:pt>
                <c:pt idx="99535">
                  <c:v>49767.5</c:v>
                </c:pt>
                <c:pt idx="99536">
                  <c:v>49768</c:v>
                </c:pt>
                <c:pt idx="99537">
                  <c:v>49768.5</c:v>
                </c:pt>
                <c:pt idx="99538">
                  <c:v>49769</c:v>
                </c:pt>
                <c:pt idx="99539">
                  <c:v>49769.5</c:v>
                </c:pt>
                <c:pt idx="99540">
                  <c:v>49770</c:v>
                </c:pt>
                <c:pt idx="99541">
                  <c:v>49770.5</c:v>
                </c:pt>
                <c:pt idx="99542">
                  <c:v>49771</c:v>
                </c:pt>
                <c:pt idx="99543">
                  <c:v>49771.5</c:v>
                </c:pt>
                <c:pt idx="99544">
                  <c:v>49772</c:v>
                </c:pt>
                <c:pt idx="99545">
                  <c:v>49772.5</c:v>
                </c:pt>
                <c:pt idx="99546">
                  <c:v>49773</c:v>
                </c:pt>
                <c:pt idx="99547">
                  <c:v>49773.5</c:v>
                </c:pt>
                <c:pt idx="99548">
                  <c:v>49774</c:v>
                </c:pt>
                <c:pt idx="99549">
                  <c:v>49774.5</c:v>
                </c:pt>
                <c:pt idx="99550">
                  <c:v>49775</c:v>
                </c:pt>
                <c:pt idx="99551">
                  <c:v>49775.5</c:v>
                </c:pt>
                <c:pt idx="99552">
                  <c:v>49776</c:v>
                </c:pt>
                <c:pt idx="99553">
                  <c:v>49776.5</c:v>
                </c:pt>
                <c:pt idx="99554">
                  <c:v>49777</c:v>
                </c:pt>
                <c:pt idx="99555">
                  <c:v>49777.5</c:v>
                </c:pt>
                <c:pt idx="99556">
                  <c:v>49778</c:v>
                </c:pt>
                <c:pt idx="99557">
                  <c:v>49778.5</c:v>
                </c:pt>
                <c:pt idx="99558">
                  <c:v>49779</c:v>
                </c:pt>
                <c:pt idx="99559">
                  <c:v>49779.5</c:v>
                </c:pt>
                <c:pt idx="99560">
                  <c:v>49780</c:v>
                </c:pt>
                <c:pt idx="99561">
                  <c:v>49780.5</c:v>
                </c:pt>
                <c:pt idx="99562">
                  <c:v>49781</c:v>
                </c:pt>
                <c:pt idx="99563">
                  <c:v>49781.5</c:v>
                </c:pt>
                <c:pt idx="99564">
                  <c:v>49782</c:v>
                </c:pt>
                <c:pt idx="99565">
                  <c:v>49782.5</c:v>
                </c:pt>
                <c:pt idx="99566">
                  <c:v>49783</c:v>
                </c:pt>
                <c:pt idx="99567">
                  <c:v>49783.5</c:v>
                </c:pt>
                <c:pt idx="99568">
                  <c:v>49784</c:v>
                </c:pt>
                <c:pt idx="99569">
                  <c:v>49784.5</c:v>
                </c:pt>
                <c:pt idx="99570">
                  <c:v>49785</c:v>
                </c:pt>
                <c:pt idx="99571">
                  <c:v>49785.5</c:v>
                </c:pt>
                <c:pt idx="99572">
                  <c:v>49786</c:v>
                </c:pt>
                <c:pt idx="99573">
                  <c:v>49786.5</c:v>
                </c:pt>
                <c:pt idx="99574">
                  <c:v>49787</c:v>
                </c:pt>
                <c:pt idx="99575">
                  <c:v>49787.5</c:v>
                </c:pt>
                <c:pt idx="99576">
                  <c:v>49788</c:v>
                </c:pt>
                <c:pt idx="99577">
                  <c:v>49788.5</c:v>
                </c:pt>
                <c:pt idx="99578">
                  <c:v>49789</c:v>
                </c:pt>
                <c:pt idx="99579">
                  <c:v>49789.5</c:v>
                </c:pt>
                <c:pt idx="99580">
                  <c:v>49790</c:v>
                </c:pt>
                <c:pt idx="99581">
                  <c:v>49790.5</c:v>
                </c:pt>
                <c:pt idx="99582">
                  <c:v>49791</c:v>
                </c:pt>
                <c:pt idx="99583">
                  <c:v>49791.5</c:v>
                </c:pt>
                <c:pt idx="99584">
                  <c:v>49792</c:v>
                </c:pt>
                <c:pt idx="99585">
                  <c:v>49792.5</c:v>
                </c:pt>
                <c:pt idx="99586">
                  <c:v>49793</c:v>
                </c:pt>
                <c:pt idx="99587">
                  <c:v>49793.5</c:v>
                </c:pt>
                <c:pt idx="99588">
                  <c:v>49794</c:v>
                </c:pt>
                <c:pt idx="99589">
                  <c:v>49794.5</c:v>
                </c:pt>
                <c:pt idx="99590">
                  <c:v>49795</c:v>
                </c:pt>
                <c:pt idx="99591">
                  <c:v>49795.5</c:v>
                </c:pt>
                <c:pt idx="99592">
                  <c:v>49796</c:v>
                </c:pt>
                <c:pt idx="99593">
                  <c:v>49796.5</c:v>
                </c:pt>
                <c:pt idx="99594">
                  <c:v>49797</c:v>
                </c:pt>
                <c:pt idx="99595">
                  <c:v>49797.5</c:v>
                </c:pt>
                <c:pt idx="99596">
                  <c:v>49798</c:v>
                </c:pt>
                <c:pt idx="99597">
                  <c:v>49798.5</c:v>
                </c:pt>
                <c:pt idx="99598">
                  <c:v>49799</c:v>
                </c:pt>
                <c:pt idx="99599">
                  <c:v>49799.5</c:v>
                </c:pt>
                <c:pt idx="99600">
                  <c:v>49800</c:v>
                </c:pt>
                <c:pt idx="99601">
                  <c:v>49800.5</c:v>
                </c:pt>
                <c:pt idx="99602">
                  <c:v>49801</c:v>
                </c:pt>
                <c:pt idx="99603">
                  <c:v>49801.5</c:v>
                </c:pt>
                <c:pt idx="99604">
                  <c:v>49802</c:v>
                </c:pt>
                <c:pt idx="99605">
                  <c:v>49802.5</c:v>
                </c:pt>
                <c:pt idx="99606">
                  <c:v>49803</c:v>
                </c:pt>
                <c:pt idx="99607">
                  <c:v>49803.5</c:v>
                </c:pt>
                <c:pt idx="99608">
                  <c:v>49804</c:v>
                </c:pt>
                <c:pt idx="99609">
                  <c:v>49804.5</c:v>
                </c:pt>
                <c:pt idx="99610">
                  <c:v>49805</c:v>
                </c:pt>
                <c:pt idx="99611">
                  <c:v>49805.5</c:v>
                </c:pt>
                <c:pt idx="99612">
                  <c:v>49806</c:v>
                </c:pt>
                <c:pt idx="99613">
                  <c:v>49806.5</c:v>
                </c:pt>
                <c:pt idx="99614">
                  <c:v>49807</c:v>
                </c:pt>
                <c:pt idx="99615">
                  <c:v>49807.5</c:v>
                </c:pt>
                <c:pt idx="99616">
                  <c:v>49808</c:v>
                </c:pt>
                <c:pt idx="99617">
                  <c:v>49808.5</c:v>
                </c:pt>
                <c:pt idx="99618">
                  <c:v>49809</c:v>
                </c:pt>
                <c:pt idx="99619">
                  <c:v>49809.5</c:v>
                </c:pt>
                <c:pt idx="99620">
                  <c:v>49810</c:v>
                </c:pt>
                <c:pt idx="99621">
                  <c:v>49810.5</c:v>
                </c:pt>
                <c:pt idx="99622">
                  <c:v>49811</c:v>
                </c:pt>
                <c:pt idx="99623">
                  <c:v>49811.5</c:v>
                </c:pt>
                <c:pt idx="99624">
                  <c:v>49812</c:v>
                </c:pt>
                <c:pt idx="99625">
                  <c:v>49812.5</c:v>
                </c:pt>
                <c:pt idx="99626">
                  <c:v>49813</c:v>
                </c:pt>
                <c:pt idx="99627">
                  <c:v>49813.5</c:v>
                </c:pt>
                <c:pt idx="99628">
                  <c:v>49814</c:v>
                </c:pt>
                <c:pt idx="99629">
                  <c:v>49814.5</c:v>
                </c:pt>
                <c:pt idx="99630">
                  <c:v>49815</c:v>
                </c:pt>
                <c:pt idx="99631">
                  <c:v>49815.5</c:v>
                </c:pt>
                <c:pt idx="99632">
                  <c:v>49816</c:v>
                </c:pt>
                <c:pt idx="99633">
                  <c:v>49816.5</c:v>
                </c:pt>
                <c:pt idx="99634">
                  <c:v>49817</c:v>
                </c:pt>
                <c:pt idx="99635">
                  <c:v>49817.5</c:v>
                </c:pt>
                <c:pt idx="99636">
                  <c:v>49818</c:v>
                </c:pt>
                <c:pt idx="99637">
                  <c:v>49818.5</c:v>
                </c:pt>
                <c:pt idx="99638">
                  <c:v>49819</c:v>
                </c:pt>
                <c:pt idx="99639">
                  <c:v>49819.5</c:v>
                </c:pt>
                <c:pt idx="99640">
                  <c:v>49820</c:v>
                </c:pt>
                <c:pt idx="99641">
                  <c:v>49820.5</c:v>
                </c:pt>
                <c:pt idx="99642">
                  <c:v>49821</c:v>
                </c:pt>
                <c:pt idx="99643">
                  <c:v>49821.5</c:v>
                </c:pt>
                <c:pt idx="99644">
                  <c:v>49822</c:v>
                </c:pt>
                <c:pt idx="99645">
                  <c:v>49822.5</c:v>
                </c:pt>
                <c:pt idx="99646">
                  <c:v>49823</c:v>
                </c:pt>
                <c:pt idx="99647">
                  <c:v>49823.5</c:v>
                </c:pt>
                <c:pt idx="99648">
                  <c:v>49824</c:v>
                </c:pt>
                <c:pt idx="99649">
                  <c:v>49824.5</c:v>
                </c:pt>
                <c:pt idx="99650">
                  <c:v>49825</c:v>
                </c:pt>
                <c:pt idx="99651">
                  <c:v>49825.5</c:v>
                </c:pt>
                <c:pt idx="99652">
                  <c:v>49826</c:v>
                </c:pt>
                <c:pt idx="99653">
                  <c:v>49826.5</c:v>
                </c:pt>
                <c:pt idx="99654">
                  <c:v>49827</c:v>
                </c:pt>
                <c:pt idx="99655">
                  <c:v>49827.5</c:v>
                </c:pt>
                <c:pt idx="99656">
                  <c:v>49828</c:v>
                </c:pt>
                <c:pt idx="99657">
                  <c:v>49828.5</c:v>
                </c:pt>
                <c:pt idx="99658">
                  <c:v>49829</c:v>
                </c:pt>
                <c:pt idx="99659">
                  <c:v>49829.5</c:v>
                </c:pt>
                <c:pt idx="99660">
                  <c:v>49830</c:v>
                </c:pt>
                <c:pt idx="99661">
                  <c:v>49830.5</c:v>
                </c:pt>
                <c:pt idx="99662">
                  <c:v>49831</c:v>
                </c:pt>
                <c:pt idx="99663">
                  <c:v>49831.5</c:v>
                </c:pt>
                <c:pt idx="99664">
                  <c:v>49832</c:v>
                </c:pt>
                <c:pt idx="99665">
                  <c:v>49832.5</c:v>
                </c:pt>
                <c:pt idx="99666">
                  <c:v>49833</c:v>
                </c:pt>
                <c:pt idx="99667">
                  <c:v>49833.5</c:v>
                </c:pt>
                <c:pt idx="99668">
                  <c:v>49834</c:v>
                </c:pt>
                <c:pt idx="99669">
                  <c:v>49834.5</c:v>
                </c:pt>
                <c:pt idx="99670">
                  <c:v>49835</c:v>
                </c:pt>
                <c:pt idx="99671">
                  <c:v>49835.5</c:v>
                </c:pt>
                <c:pt idx="99672">
                  <c:v>49836</c:v>
                </c:pt>
                <c:pt idx="99673">
                  <c:v>49836.5</c:v>
                </c:pt>
                <c:pt idx="99674">
                  <c:v>49837</c:v>
                </c:pt>
                <c:pt idx="99675">
                  <c:v>49837.5</c:v>
                </c:pt>
                <c:pt idx="99676">
                  <c:v>49838</c:v>
                </c:pt>
                <c:pt idx="99677">
                  <c:v>49838.5</c:v>
                </c:pt>
                <c:pt idx="99678">
                  <c:v>49839</c:v>
                </c:pt>
                <c:pt idx="99679">
                  <c:v>49839.5</c:v>
                </c:pt>
                <c:pt idx="99680">
                  <c:v>49840</c:v>
                </c:pt>
                <c:pt idx="99681">
                  <c:v>49840.5</c:v>
                </c:pt>
                <c:pt idx="99682">
                  <c:v>49841</c:v>
                </c:pt>
                <c:pt idx="99683">
                  <c:v>49841.5</c:v>
                </c:pt>
                <c:pt idx="99684">
                  <c:v>49842</c:v>
                </c:pt>
                <c:pt idx="99685">
                  <c:v>49842.5</c:v>
                </c:pt>
                <c:pt idx="99686">
                  <c:v>49843</c:v>
                </c:pt>
                <c:pt idx="99687">
                  <c:v>49843.5</c:v>
                </c:pt>
                <c:pt idx="99688">
                  <c:v>49844</c:v>
                </c:pt>
                <c:pt idx="99689">
                  <c:v>49844.5</c:v>
                </c:pt>
                <c:pt idx="99690">
                  <c:v>49845</c:v>
                </c:pt>
                <c:pt idx="99691">
                  <c:v>49845.5</c:v>
                </c:pt>
                <c:pt idx="99692">
                  <c:v>49846</c:v>
                </c:pt>
                <c:pt idx="99693">
                  <c:v>49846.5</c:v>
                </c:pt>
                <c:pt idx="99694">
                  <c:v>49847</c:v>
                </c:pt>
                <c:pt idx="99695">
                  <c:v>49847.5</c:v>
                </c:pt>
                <c:pt idx="99696">
                  <c:v>49848</c:v>
                </c:pt>
                <c:pt idx="99697">
                  <c:v>49848.5</c:v>
                </c:pt>
                <c:pt idx="99698">
                  <c:v>49849</c:v>
                </c:pt>
                <c:pt idx="99699">
                  <c:v>49849.5</c:v>
                </c:pt>
                <c:pt idx="99700">
                  <c:v>49850</c:v>
                </c:pt>
                <c:pt idx="99701">
                  <c:v>49850.5</c:v>
                </c:pt>
                <c:pt idx="99702">
                  <c:v>49851</c:v>
                </c:pt>
                <c:pt idx="99703">
                  <c:v>49851.5</c:v>
                </c:pt>
                <c:pt idx="99704">
                  <c:v>49852</c:v>
                </c:pt>
                <c:pt idx="99705">
                  <c:v>49852.5</c:v>
                </c:pt>
                <c:pt idx="99706">
                  <c:v>49853</c:v>
                </c:pt>
                <c:pt idx="99707">
                  <c:v>49853.5</c:v>
                </c:pt>
                <c:pt idx="99708">
                  <c:v>49854</c:v>
                </c:pt>
                <c:pt idx="99709">
                  <c:v>49854.5</c:v>
                </c:pt>
                <c:pt idx="99710">
                  <c:v>49855</c:v>
                </c:pt>
                <c:pt idx="99711">
                  <c:v>49855.5</c:v>
                </c:pt>
                <c:pt idx="99712">
                  <c:v>49856</c:v>
                </c:pt>
                <c:pt idx="99713">
                  <c:v>49856.5</c:v>
                </c:pt>
                <c:pt idx="99714">
                  <c:v>49857</c:v>
                </c:pt>
                <c:pt idx="99715">
                  <c:v>49857.5</c:v>
                </c:pt>
                <c:pt idx="99716">
                  <c:v>49858</c:v>
                </c:pt>
                <c:pt idx="99717">
                  <c:v>49858.5</c:v>
                </c:pt>
                <c:pt idx="99718">
                  <c:v>49859</c:v>
                </c:pt>
                <c:pt idx="99719">
                  <c:v>49859.5</c:v>
                </c:pt>
                <c:pt idx="99720">
                  <c:v>49860</c:v>
                </c:pt>
                <c:pt idx="99721">
                  <c:v>49860.5</c:v>
                </c:pt>
                <c:pt idx="99722">
                  <c:v>49861</c:v>
                </c:pt>
                <c:pt idx="99723">
                  <c:v>49861.5</c:v>
                </c:pt>
                <c:pt idx="99724">
                  <c:v>49862</c:v>
                </c:pt>
                <c:pt idx="99725">
                  <c:v>49862.5</c:v>
                </c:pt>
                <c:pt idx="99726">
                  <c:v>49863</c:v>
                </c:pt>
                <c:pt idx="99727">
                  <c:v>49863.5</c:v>
                </c:pt>
                <c:pt idx="99728">
                  <c:v>49864</c:v>
                </c:pt>
                <c:pt idx="99729">
                  <c:v>49864.5</c:v>
                </c:pt>
                <c:pt idx="99730">
                  <c:v>49865</c:v>
                </c:pt>
                <c:pt idx="99731">
                  <c:v>49865.5</c:v>
                </c:pt>
                <c:pt idx="99732">
                  <c:v>49866</c:v>
                </c:pt>
                <c:pt idx="99733">
                  <c:v>49866.5</c:v>
                </c:pt>
                <c:pt idx="99734">
                  <c:v>49867</c:v>
                </c:pt>
                <c:pt idx="99735">
                  <c:v>49867.5</c:v>
                </c:pt>
                <c:pt idx="99736">
                  <c:v>49868</c:v>
                </c:pt>
                <c:pt idx="99737">
                  <c:v>49868.5</c:v>
                </c:pt>
                <c:pt idx="99738">
                  <c:v>49869</c:v>
                </c:pt>
                <c:pt idx="99739">
                  <c:v>49869.5</c:v>
                </c:pt>
                <c:pt idx="99740">
                  <c:v>49870</c:v>
                </c:pt>
                <c:pt idx="99741">
                  <c:v>49870.5</c:v>
                </c:pt>
                <c:pt idx="99742">
                  <c:v>49871</c:v>
                </c:pt>
                <c:pt idx="99743">
                  <c:v>49871.5</c:v>
                </c:pt>
                <c:pt idx="99744">
                  <c:v>49872</c:v>
                </c:pt>
                <c:pt idx="99745">
                  <c:v>49872.5</c:v>
                </c:pt>
                <c:pt idx="99746">
                  <c:v>49873</c:v>
                </c:pt>
                <c:pt idx="99747">
                  <c:v>49873.5</c:v>
                </c:pt>
                <c:pt idx="99748">
                  <c:v>49874</c:v>
                </c:pt>
                <c:pt idx="99749">
                  <c:v>49874.5</c:v>
                </c:pt>
                <c:pt idx="99750">
                  <c:v>49875</c:v>
                </c:pt>
                <c:pt idx="99751">
                  <c:v>49875.5</c:v>
                </c:pt>
                <c:pt idx="99752">
                  <c:v>49876</c:v>
                </c:pt>
                <c:pt idx="99753">
                  <c:v>49876.5</c:v>
                </c:pt>
                <c:pt idx="99754">
                  <c:v>49877</c:v>
                </c:pt>
                <c:pt idx="99755">
                  <c:v>49877.5</c:v>
                </c:pt>
                <c:pt idx="99756">
                  <c:v>49878</c:v>
                </c:pt>
                <c:pt idx="99757">
                  <c:v>49878.5</c:v>
                </c:pt>
                <c:pt idx="99758">
                  <c:v>49879</c:v>
                </c:pt>
                <c:pt idx="99759">
                  <c:v>49879.5</c:v>
                </c:pt>
                <c:pt idx="99760">
                  <c:v>49880</c:v>
                </c:pt>
                <c:pt idx="99761">
                  <c:v>49880.5</c:v>
                </c:pt>
                <c:pt idx="99762">
                  <c:v>49881</c:v>
                </c:pt>
                <c:pt idx="99763">
                  <c:v>49881.5</c:v>
                </c:pt>
                <c:pt idx="99764">
                  <c:v>49882</c:v>
                </c:pt>
                <c:pt idx="99765">
                  <c:v>49882.5</c:v>
                </c:pt>
                <c:pt idx="99766">
                  <c:v>49883</c:v>
                </c:pt>
                <c:pt idx="99767">
                  <c:v>49883.5</c:v>
                </c:pt>
                <c:pt idx="99768">
                  <c:v>49884</c:v>
                </c:pt>
                <c:pt idx="99769">
                  <c:v>49884.5</c:v>
                </c:pt>
                <c:pt idx="99770">
                  <c:v>49885</c:v>
                </c:pt>
                <c:pt idx="99771">
                  <c:v>49885.5</c:v>
                </c:pt>
                <c:pt idx="99772">
                  <c:v>49886</c:v>
                </c:pt>
                <c:pt idx="99773">
                  <c:v>49886.5</c:v>
                </c:pt>
                <c:pt idx="99774">
                  <c:v>49887</c:v>
                </c:pt>
                <c:pt idx="99775">
                  <c:v>49887.5</c:v>
                </c:pt>
                <c:pt idx="99776">
                  <c:v>49888</c:v>
                </c:pt>
                <c:pt idx="99777">
                  <c:v>49888.5</c:v>
                </c:pt>
                <c:pt idx="99778">
                  <c:v>49889</c:v>
                </c:pt>
                <c:pt idx="99779">
                  <c:v>49889.5</c:v>
                </c:pt>
                <c:pt idx="99780">
                  <c:v>49890</c:v>
                </c:pt>
                <c:pt idx="99781">
                  <c:v>49890.5</c:v>
                </c:pt>
                <c:pt idx="99782">
                  <c:v>49891</c:v>
                </c:pt>
                <c:pt idx="99783">
                  <c:v>49891.5</c:v>
                </c:pt>
                <c:pt idx="99784">
                  <c:v>49892</c:v>
                </c:pt>
                <c:pt idx="99785">
                  <c:v>49892.5</c:v>
                </c:pt>
                <c:pt idx="99786">
                  <c:v>49893</c:v>
                </c:pt>
                <c:pt idx="99787">
                  <c:v>49893.5</c:v>
                </c:pt>
                <c:pt idx="99788">
                  <c:v>49894</c:v>
                </c:pt>
                <c:pt idx="99789">
                  <c:v>49894.5</c:v>
                </c:pt>
                <c:pt idx="99790">
                  <c:v>49895</c:v>
                </c:pt>
                <c:pt idx="99791">
                  <c:v>49895.5</c:v>
                </c:pt>
                <c:pt idx="99792">
                  <c:v>49896</c:v>
                </c:pt>
                <c:pt idx="99793">
                  <c:v>49896.5</c:v>
                </c:pt>
                <c:pt idx="99794">
                  <c:v>49897</c:v>
                </c:pt>
                <c:pt idx="99795">
                  <c:v>49897.5</c:v>
                </c:pt>
                <c:pt idx="99796">
                  <c:v>49898</c:v>
                </c:pt>
                <c:pt idx="99797">
                  <c:v>49898.5</c:v>
                </c:pt>
                <c:pt idx="99798">
                  <c:v>49899</c:v>
                </c:pt>
                <c:pt idx="99799">
                  <c:v>49899.5</c:v>
                </c:pt>
                <c:pt idx="99800">
                  <c:v>49900</c:v>
                </c:pt>
                <c:pt idx="99801">
                  <c:v>49900.5</c:v>
                </c:pt>
                <c:pt idx="99802">
                  <c:v>49901</c:v>
                </c:pt>
                <c:pt idx="99803">
                  <c:v>49901.5</c:v>
                </c:pt>
                <c:pt idx="99804">
                  <c:v>49902</c:v>
                </c:pt>
                <c:pt idx="99805">
                  <c:v>49902.5</c:v>
                </c:pt>
                <c:pt idx="99806">
                  <c:v>49903</c:v>
                </c:pt>
                <c:pt idx="99807">
                  <c:v>49903.5</c:v>
                </c:pt>
                <c:pt idx="99808">
                  <c:v>49904</c:v>
                </c:pt>
                <c:pt idx="99809">
                  <c:v>49904.5</c:v>
                </c:pt>
                <c:pt idx="99810">
                  <c:v>49905</c:v>
                </c:pt>
                <c:pt idx="99811">
                  <c:v>49905.5</c:v>
                </c:pt>
                <c:pt idx="99812">
                  <c:v>49906</c:v>
                </c:pt>
                <c:pt idx="99813">
                  <c:v>49906.5</c:v>
                </c:pt>
                <c:pt idx="99814">
                  <c:v>49907</c:v>
                </c:pt>
                <c:pt idx="99815">
                  <c:v>49907.5</c:v>
                </c:pt>
                <c:pt idx="99816">
                  <c:v>49908</c:v>
                </c:pt>
                <c:pt idx="99817">
                  <c:v>49908.5</c:v>
                </c:pt>
                <c:pt idx="99818">
                  <c:v>49909</c:v>
                </c:pt>
                <c:pt idx="99819">
                  <c:v>49909.5</c:v>
                </c:pt>
                <c:pt idx="99820">
                  <c:v>49910</c:v>
                </c:pt>
                <c:pt idx="99821">
                  <c:v>49910.5</c:v>
                </c:pt>
                <c:pt idx="99822">
                  <c:v>49911</c:v>
                </c:pt>
                <c:pt idx="99823">
                  <c:v>49911.5</c:v>
                </c:pt>
                <c:pt idx="99824">
                  <c:v>49912</c:v>
                </c:pt>
                <c:pt idx="99825">
                  <c:v>49912.5</c:v>
                </c:pt>
                <c:pt idx="99826">
                  <c:v>49913</c:v>
                </c:pt>
                <c:pt idx="99827">
                  <c:v>49913.5</c:v>
                </c:pt>
                <c:pt idx="99828">
                  <c:v>49914</c:v>
                </c:pt>
                <c:pt idx="99829">
                  <c:v>49914.5</c:v>
                </c:pt>
                <c:pt idx="99830">
                  <c:v>49915</c:v>
                </c:pt>
                <c:pt idx="99831">
                  <c:v>49915.5</c:v>
                </c:pt>
                <c:pt idx="99832">
                  <c:v>49916</c:v>
                </c:pt>
                <c:pt idx="99833">
                  <c:v>49916.5</c:v>
                </c:pt>
                <c:pt idx="99834">
                  <c:v>49917</c:v>
                </c:pt>
                <c:pt idx="99835">
                  <c:v>49917.5</c:v>
                </c:pt>
                <c:pt idx="99836">
                  <c:v>49918</c:v>
                </c:pt>
                <c:pt idx="99837">
                  <c:v>49918.5</c:v>
                </c:pt>
                <c:pt idx="99838">
                  <c:v>49919</c:v>
                </c:pt>
                <c:pt idx="99839">
                  <c:v>49919.5</c:v>
                </c:pt>
                <c:pt idx="99840">
                  <c:v>49920</c:v>
                </c:pt>
                <c:pt idx="99841">
                  <c:v>49920.5</c:v>
                </c:pt>
                <c:pt idx="99842">
                  <c:v>49921</c:v>
                </c:pt>
                <c:pt idx="99843">
                  <c:v>49921.5</c:v>
                </c:pt>
                <c:pt idx="99844">
                  <c:v>49922</c:v>
                </c:pt>
                <c:pt idx="99845">
                  <c:v>49922.5</c:v>
                </c:pt>
                <c:pt idx="99846">
                  <c:v>49923</c:v>
                </c:pt>
                <c:pt idx="99847">
                  <c:v>49923.5</c:v>
                </c:pt>
                <c:pt idx="99848">
                  <c:v>49924</c:v>
                </c:pt>
                <c:pt idx="99849">
                  <c:v>49924.5</c:v>
                </c:pt>
                <c:pt idx="99850">
                  <c:v>49925</c:v>
                </c:pt>
                <c:pt idx="99851">
                  <c:v>49925.5</c:v>
                </c:pt>
                <c:pt idx="99852">
                  <c:v>49926</c:v>
                </c:pt>
                <c:pt idx="99853">
                  <c:v>49926.5</c:v>
                </c:pt>
                <c:pt idx="99854">
                  <c:v>49927</c:v>
                </c:pt>
                <c:pt idx="99855">
                  <c:v>49927.5</c:v>
                </c:pt>
                <c:pt idx="99856">
                  <c:v>49928</c:v>
                </c:pt>
                <c:pt idx="99857">
                  <c:v>49928.5</c:v>
                </c:pt>
                <c:pt idx="99858">
                  <c:v>49929</c:v>
                </c:pt>
                <c:pt idx="99859">
                  <c:v>49929.5</c:v>
                </c:pt>
                <c:pt idx="99860">
                  <c:v>49930</c:v>
                </c:pt>
                <c:pt idx="99861">
                  <c:v>49930.5</c:v>
                </c:pt>
                <c:pt idx="99862">
                  <c:v>49931</c:v>
                </c:pt>
                <c:pt idx="99863">
                  <c:v>49931.5</c:v>
                </c:pt>
                <c:pt idx="99864">
                  <c:v>49932</c:v>
                </c:pt>
                <c:pt idx="99865">
                  <c:v>49932.5</c:v>
                </c:pt>
                <c:pt idx="99866">
                  <c:v>49933</c:v>
                </c:pt>
                <c:pt idx="99867">
                  <c:v>49933.5</c:v>
                </c:pt>
                <c:pt idx="99868">
                  <c:v>49934</c:v>
                </c:pt>
                <c:pt idx="99869">
                  <c:v>49934.5</c:v>
                </c:pt>
                <c:pt idx="99870">
                  <c:v>49935</c:v>
                </c:pt>
                <c:pt idx="99871">
                  <c:v>49935.5</c:v>
                </c:pt>
                <c:pt idx="99872">
                  <c:v>49936</c:v>
                </c:pt>
                <c:pt idx="99873">
                  <c:v>49936.5</c:v>
                </c:pt>
                <c:pt idx="99874">
                  <c:v>49937</c:v>
                </c:pt>
                <c:pt idx="99875">
                  <c:v>49937.5</c:v>
                </c:pt>
                <c:pt idx="99876">
                  <c:v>49938</c:v>
                </c:pt>
                <c:pt idx="99877">
                  <c:v>49938.5</c:v>
                </c:pt>
                <c:pt idx="99878">
                  <c:v>49939</c:v>
                </c:pt>
                <c:pt idx="99879">
                  <c:v>49939.5</c:v>
                </c:pt>
                <c:pt idx="99880">
                  <c:v>49940</c:v>
                </c:pt>
                <c:pt idx="99881">
                  <c:v>49940.5</c:v>
                </c:pt>
                <c:pt idx="99882">
                  <c:v>49941</c:v>
                </c:pt>
                <c:pt idx="99883">
                  <c:v>49941.5</c:v>
                </c:pt>
                <c:pt idx="99884">
                  <c:v>49942</c:v>
                </c:pt>
                <c:pt idx="99885">
                  <c:v>49942.5</c:v>
                </c:pt>
                <c:pt idx="99886">
                  <c:v>49943</c:v>
                </c:pt>
                <c:pt idx="99887">
                  <c:v>49943.5</c:v>
                </c:pt>
                <c:pt idx="99888">
                  <c:v>49944</c:v>
                </c:pt>
                <c:pt idx="99889">
                  <c:v>49944.5</c:v>
                </c:pt>
                <c:pt idx="99890">
                  <c:v>49945</c:v>
                </c:pt>
                <c:pt idx="99891">
                  <c:v>49945.5</c:v>
                </c:pt>
                <c:pt idx="99892">
                  <c:v>49946</c:v>
                </c:pt>
                <c:pt idx="99893">
                  <c:v>49946.5</c:v>
                </c:pt>
                <c:pt idx="99894">
                  <c:v>49947</c:v>
                </c:pt>
                <c:pt idx="99895">
                  <c:v>49947.5</c:v>
                </c:pt>
                <c:pt idx="99896">
                  <c:v>49948</c:v>
                </c:pt>
                <c:pt idx="99897">
                  <c:v>49948.5</c:v>
                </c:pt>
                <c:pt idx="99898">
                  <c:v>49949</c:v>
                </c:pt>
                <c:pt idx="99899">
                  <c:v>49949.5</c:v>
                </c:pt>
                <c:pt idx="99900">
                  <c:v>49950</c:v>
                </c:pt>
                <c:pt idx="99901">
                  <c:v>49950.5</c:v>
                </c:pt>
                <c:pt idx="99902">
                  <c:v>49951</c:v>
                </c:pt>
                <c:pt idx="99903">
                  <c:v>49951.5</c:v>
                </c:pt>
                <c:pt idx="99904">
                  <c:v>49952</c:v>
                </c:pt>
                <c:pt idx="99905">
                  <c:v>49952.5</c:v>
                </c:pt>
                <c:pt idx="99906">
                  <c:v>49953</c:v>
                </c:pt>
                <c:pt idx="99907">
                  <c:v>49953.5</c:v>
                </c:pt>
                <c:pt idx="99908">
                  <c:v>49954</c:v>
                </c:pt>
                <c:pt idx="99909">
                  <c:v>49954.5</c:v>
                </c:pt>
                <c:pt idx="99910">
                  <c:v>49955</c:v>
                </c:pt>
                <c:pt idx="99911">
                  <c:v>49955.5</c:v>
                </c:pt>
                <c:pt idx="99912">
                  <c:v>49956</c:v>
                </c:pt>
                <c:pt idx="99913">
                  <c:v>49956.5</c:v>
                </c:pt>
                <c:pt idx="99914">
                  <c:v>49957</c:v>
                </c:pt>
                <c:pt idx="99915">
                  <c:v>49957.5</c:v>
                </c:pt>
                <c:pt idx="99916">
                  <c:v>49958</c:v>
                </c:pt>
                <c:pt idx="99917">
                  <c:v>49958.5</c:v>
                </c:pt>
                <c:pt idx="99918">
                  <c:v>49959</c:v>
                </c:pt>
                <c:pt idx="99919">
                  <c:v>49959.5</c:v>
                </c:pt>
                <c:pt idx="99920">
                  <c:v>49960</c:v>
                </c:pt>
                <c:pt idx="99921">
                  <c:v>49960.5</c:v>
                </c:pt>
                <c:pt idx="99922">
                  <c:v>49961</c:v>
                </c:pt>
                <c:pt idx="99923">
                  <c:v>49961.5</c:v>
                </c:pt>
                <c:pt idx="99924">
                  <c:v>49962</c:v>
                </c:pt>
                <c:pt idx="99925">
                  <c:v>49962.5</c:v>
                </c:pt>
                <c:pt idx="99926">
                  <c:v>49963</c:v>
                </c:pt>
                <c:pt idx="99927">
                  <c:v>49963.5</c:v>
                </c:pt>
                <c:pt idx="99928">
                  <c:v>49964</c:v>
                </c:pt>
                <c:pt idx="99929">
                  <c:v>49964.5</c:v>
                </c:pt>
                <c:pt idx="99930">
                  <c:v>49965</c:v>
                </c:pt>
                <c:pt idx="99931">
                  <c:v>49965.5</c:v>
                </c:pt>
                <c:pt idx="99932">
                  <c:v>49966</c:v>
                </c:pt>
                <c:pt idx="99933">
                  <c:v>49966.5</c:v>
                </c:pt>
                <c:pt idx="99934">
                  <c:v>49967</c:v>
                </c:pt>
                <c:pt idx="99935">
                  <c:v>49967.5</c:v>
                </c:pt>
                <c:pt idx="99936">
                  <c:v>49968</c:v>
                </c:pt>
                <c:pt idx="99937">
                  <c:v>49968.5</c:v>
                </c:pt>
                <c:pt idx="99938">
                  <c:v>49969</c:v>
                </c:pt>
                <c:pt idx="99939">
                  <c:v>49969.5</c:v>
                </c:pt>
                <c:pt idx="99940">
                  <c:v>49970</c:v>
                </c:pt>
                <c:pt idx="99941">
                  <c:v>49970.5</c:v>
                </c:pt>
                <c:pt idx="99942">
                  <c:v>49971</c:v>
                </c:pt>
                <c:pt idx="99943">
                  <c:v>49971.5</c:v>
                </c:pt>
                <c:pt idx="99944">
                  <c:v>49972</c:v>
                </c:pt>
                <c:pt idx="99945">
                  <c:v>49972.5</c:v>
                </c:pt>
                <c:pt idx="99946">
                  <c:v>49973</c:v>
                </c:pt>
                <c:pt idx="99947">
                  <c:v>49973.5</c:v>
                </c:pt>
                <c:pt idx="99948">
                  <c:v>49974</c:v>
                </c:pt>
                <c:pt idx="99949">
                  <c:v>49974.5</c:v>
                </c:pt>
                <c:pt idx="99950">
                  <c:v>49975</c:v>
                </c:pt>
                <c:pt idx="99951">
                  <c:v>49975.5</c:v>
                </c:pt>
                <c:pt idx="99952">
                  <c:v>49976</c:v>
                </c:pt>
                <c:pt idx="99953">
                  <c:v>49976.5</c:v>
                </c:pt>
                <c:pt idx="99954">
                  <c:v>49977</c:v>
                </c:pt>
                <c:pt idx="99955">
                  <c:v>49977.5</c:v>
                </c:pt>
                <c:pt idx="99956">
                  <c:v>49978</c:v>
                </c:pt>
                <c:pt idx="99957">
                  <c:v>49978.5</c:v>
                </c:pt>
                <c:pt idx="99958">
                  <c:v>49979</c:v>
                </c:pt>
                <c:pt idx="99959">
                  <c:v>49979.5</c:v>
                </c:pt>
                <c:pt idx="99960">
                  <c:v>49980</c:v>
                </c:pt>
                <c:pt idx="99961">
                  <c:v>49980.5</c:v>
                </c:pt>
                <c:pt idx="99962">
                  <c:v>49981</c:v>
                </c:pt>
                <c:pt idx="99963">
                  <c:v>49981.5</c:v>
                </c:pt>
                <c:pt idx="99964">
                  <c:v>49982</c:v>
                </c:pt>
                <c:pt idx="99965">
                  <c:v>49982.5</c:v>
                </c:pt>
                <c:pt idx="99966">
                  <c:v>49983</c:v>
                </c:pt>
                <c:pt idx="99967">
                  <c:v>49983.5</c:v>
                </c:pt>
                <c:pt idx="99968">
                  <c:v>49984</c:v>
                </c:pt>
                <c:pt idx="99969">
                  <c:v>49984.5</c:v>
                </c:pt>
                <c:pt idx="99970">
                  <c:v>49985</c:v>
                </c:pt>
                <c:pt idx="99971">
                  <c:v>49985.5</c:v>
                </c:pt>
                <c:pt idx="99972">
                  <c:v>49986</c:v>
                </c:pt>
                <c:pt idx="99973">
                  <c:v>49986.5</c:v>
                </c:pt>
                <c:pt idx="99974">
                  <c:v>49987</c:v>
                </c:pt>
                <c:pt idx="99975">
                  <c:v>49987.5</c:v>
                </c:pt>
                <c:pt idx="99976">
                  <c:v>49988</c:v>
                </c:pt>
                <c:pt idx="99977">
                  <c:v>49988.5</c:v>
                </c:pt>
                <c:pt idx="99978">
                  <c:v>49989</c:v>
                </c:pt>
                <c:pt idx="99979">
                  <c:v>49989.5</c:v>
                </c:pt>
                <c:pt idx="99980">
                  <c:v>49990</c:v>
                </c:pt>
                <c:pt idx="99981">
                  <c:v>49990.5</c:v>
                </c:pt>
                <c:pt idx="99982">
                  <c:v>49991</c:v>
                </c:pt>
                <c:pt idx="99983">
                  <c:v>49991.5</c:v>
                </c:pt>
                <c:pt idx="99984">
                  <c:v>49992</c:v>
                </c:pt>
                <c:pt idx="99985">
                  <c:v>49992.5</c:v>
                </c:pt>
                <c:pt idx="99986">
                  <c:v>49993</c:v>
                </c:pt>
                <c:pt idx="99987">
                  <c:v>49993.5</c:v>
                </c:pt>
                <c:pt idx="99988">
                  <c:v>49994</c:v>
                </c:pt>
                <c:pt idx="99989">
                  <c:v>49994.5</c:v>
                </c:pt>
                <c:pt idx="99990">
                  <c:v>49995</c:v>
                </c:pt>
                <c:pt idx="99991">
                  <c:v>49995.5</c:v>
                </c:pt>
                <c:pt idx="99992">
                  <c:v>49996</c:v>
                </c:pt>
                <c:pt idx="99993">
                  <c:v>49996.5</c:v>
                </c:pt>
                <c:pt idx="99994">
                  <c:v>49997</c:v>
                </c:pt>
                <c:pt idx="99995">
                  <c:v>49997.5</c:v>
                </c:pt>
                <c:pt idx="99996">
                  <c:v>49998</c:v>
                </c:pt>
                <c:pt idx="99997">
                  <c:v>49998.5</c:v>
                </c:pt>
                <c:pt idx="99998">
                  <c:v>49999</c:v>
                </c:pt>
                <c:pt idx="99999">
                  <c:v>49999.5</c:v>
                </c:pt>
                <c:pt idx="100000">
                  <c:v>50000</c:v>
                </c:pt>
                <c:pt idx="100001">
                  <c:v>50000.5</c:v>
                </c:pt>
                <c:pt idx="100002">
                  <c:v>50001</c:v>
                </c:pt>
                <c:pt idx="100003">
                  <c:v>50001.5</c:v>
                </c:pt>
                <c:pt idx="100004">
                  <c:v>50002</c:v>
                </c:pt>
                <c:pt idx="100005">
                  <c:v>50002.5</c:v>
                </c:pt>
                <c:pt idx="100006">
                  <c:v>50003</c:v>
                </c:pt>
                <c:pt idx="100007">
                  <c:v>50003.5</c:v>
                </c:pt>
                <c:pt idx="100008">
                  <c:v>50004</c:v>
                </c:pt>
                <c:pt idx="100009">
                  <c:v>50004.5</c:v>
                </c:pt>
                <c:pt idx="100010">
                  <c:v>50005</c:v>
                </c:pt>
                <c:pt idx="100011">
                  <c:v>50005.5</c:v>
                </c:pt>
                <c:pt idx="100012">
                  <c:v>50006</c:v>
                </c:pt>
                <c:pt idx="100013">
                  <c:v>50006.5</c:v>
                </c:pt>
                <c:pt idx="100014">
                  <c:v>50007</c:v>
                </c:pt>
                <c:pt idx="100015">
                  <c:v>50007.5</c:v>
                </c:pt>
                <c:pt idx="100016">
                  <c:v>50008</c:v>
                </c:pt>
                <c:pt idx="100017">
                  <c:v>50008.5</c:v>
                </c:pt>
                <c:pt idx="100018">
                  <c:v>50009</c:v>
                </c:pt>
                <c:pt idx="100019">
                  <c:v>50009.5</c:v>
                </c:pt>
                <c:pt idx="100020">
                  <c:v>50010</c:v>
                </c:pt>
                <c:pt idx="100021">
                  <c:v>50010.5</c:v>
                </c:pt>
                <c:pt idx="100022">
                  <c:v>50011</c:v>
                </c:pt>
                <c:pt idx="100023">
                  <c:v>50011.5</c:v>
                </c:pt>
                <c:pt idx="100024">
                  <c:v>50012</c:v>
                </c:pt>
                <c:pt idx="100025">
                  <c:v>50012.5</c:v>
                </c:pt>
                <c:pt idx="100026">
                  <c:v>50013</c:v>
                </c:pt>
                <c:pt idx="100027">
                  <c:v>50013.5</c:v>
                </c:pt>
                <c:pt idx="100028">
                  <c:v>50014</c:v>
                </c:pt>
                <c:pt idx="100029">
                  <c:v>50014.5</c:v>
                </c:pt>
                <c:pt idx="100030">
                  <c:v>50015</c:v>
                </c:pt>
                <c:pt idx="100031">
                  <c:v>50015.5</c:v>
                </c:pt>
                <c:pt idx="100032">
                  <c:v>50016</c:v>
                </c:pt>
                <c:pt idx="100033">
                  <c:v>50016.5</c:v>
                </c:pt>
                <c:pt idx="100034">
                  <c:v>50017</c:v>
                </c:pt>
                <c:pt idx="100035">
                  <c:v>50017.5</c:v>
                </c:pt>
                <c:pt idx="100036">
                  <c:v>50018</c:v>
                </c:pt>
                <c:pt idx="100037">
                  <c:v>50018.5</c:v>
                </c:pt>
                <c:pt idx="100038">
                  <c:v>50019</c:v>
                </c:pt>
                <c:pt idx="100039">
                  <c:v>50019.5</c:v>
                </c:pt>
                <c:pt idx="100040">
                  <c:v>50020</c:v>
                </c:pt>
                <c:pt idx="100041">
                  <c:v>50020.5</c:v>
                </c:pt>
                <c:pt idx="100042">
                  <c:v>50021</c:v>
                </c:pt>
                <c:pt idx="100043">
                  <c:v>50021.5</c:v>
                </c:pt>
                <c:pt idx="100044">
                  <c:v>50022</c:v>
                </c:pt>
                <c:pt idx="100045">
                  <c:v>50022.5</c:v>
                </c:pt>
                <c:pt idx="100046">
                  <c:v>50023</c:v>
                </c:pt>
                <c:pt idx="100047">
                  <c:v>50023.5</c:v>
                </c:pt>
                <c:pt idx="100048">
                  <c:v>50024</c:v>
                </c:pt>
                <c:pt idx="100049">
                  <c:v>50024.5</c:v>
                </c:pt>
                <c:pt idx="100050">
                  <c:v>50025</c:v>
                </c:pt>
                <c:pt idx="100051">
                  <c:v>50025.5</c:v>
                </c:pt>
                <c:pt idx="100052">
                  <c:v>50026</c:v>
                </c:pt>
                <c:pt idx="100053">
                  <c:v>50026.5</c:v>
                </c:pt>
                <c:pt idx="100054">
                  <c:v>50027</c:v>
                </c:pt>
                <c:pt idx="100055">
                  <c:v>50027.5</c:v>
                </c:pt>
                <c:pt idx="100056">
                  <c:v>50028</c:v>
                </c:pt>
                <c:pt idx="100057">
                  <c:v>50028.5</c:v>
                </c:pt>
                <c:pt idx="100058">
                  <c:v>50029</c:v>
                </c:pt>
                <c:pt idx="100059">
                  <c:v>50029.5</c:v>
                </c:pt>
                <c:pt idx="100060">
                  <c:v>50030</c:v>
                </c:pt>
                <c:pt idx="100061">
                  <c:v>50030.5</c:v>
                </c:pt>
                <c:pt idx="100062">
                  <c:v>50031</c:v>
                </c:pt>
                <c:pt idx="100063">
                  <c:v>50031.5</c:v>
                </c:pt>
                <c:pt idx="100064">
                  <c:v>50032</c:v>
                </c:pt>
                <c:pt idx="100065">
                  <c:v>50032.5</c:v>
                </c:pt>
                <c:pt idx="100066">
                  <c:v>50033</c:v>
                </c:pt>
                <c:pt idx="100067">
                  <c:v>50033.5</c:v>
                </c:pt>
                <c:pt idx="100068">
                  <c:v>50034</c:v>
                </c:pt>
                <c:pt idx="100069">
                  <c:v>50034.5</c:v>
                </c:pt>
                <c:pt idx="100070">
                  <c:v>50035</c:v>
                </c:pt>
                <c:pt idx="100071">
                  <c:v>50035.5</c:v>
                </c:pt>
                <c:pt idx="100072">
                  <c:v>50036</c:v>
                </c:pt>
                <c:pt idx="100073">
                  <c:v>50036.5</c:v>
                </c:pt>
                <c:pt idx="100074">
                  <c:v>50037</c:v>
                </c:pt>
                <c:pt idx="100075">
                  <c:v>50037.5</c:v>
                </c:pt>
                <c:pt idx="100076">
                  <c:v>50038</c:v>
                </c:pt>
                <c:pt idx="100077">
                  <c:v>50038.5</c:v>
                </c:pt>
                <c:pt idx="100078">
                  <c:v>50039</c:v>
                </c:pt>
                <c:pt idx="100079">
                  <c:v>50039.5</c:v>
                </c:pt>
                <c:pt idx="100080">
                  <c:v>50040</c:v>
                </c:pt>
                <c:pt idx="100081">
                  <c:v>50040.5</c:v>
                </c:pt>
                <c:pt idx="100082">
                  <c:v>50041</c:v>
                </c:pt>
                <c:pt idx="100083">
                  <c:v>50041.5</c:v>
                </c:pt>
                <c:pt idx="100084">
                  <c:v>50042</c:v>
                </c:pt>
                <c:pt idx="100085">
                  <c:v>50042.5</c:v>
                </c:pt>
                <c:pt idx="100086">
                  <c:v>50043</c:v>
                </c:pt>
                <c:pt idx="100087">
                  <c:v>50043.5</c:v>
                </c:pt>
                <c:pt idx="100088">
                  <c:v>50044</c:v>
                </c:pt>
                <c:pt idx="100089">
                  <c:v>50044.5</c:v>
                </c:pt>
                <c:pt idx="100090">
                  <c:v>50045</c:v>
                </c:pt>
                <c:pt idx="100091">
                  <c:v>50045.5</c:v>
                </c:pt>
                <c:pt idx="100092">
                  <c:v>50046</c:v>
                </c:pt>
                <c:pt idx="100093">
                  <c:v>50046.5</c:v>
                </c:pt>
                <c:pt idx="100094">
                  <c:v>50047</c:v>
                </c:pt>
                <c:pt idx="100095">
                  <c:v>50047.5</c:v>
                </c:pt>
                <c:pt idx="100096">
                  <c:v>50048</c:v>
                </c:pt>
                <c:pt idx="100097">
                  <c:v>50048.5</c:v>
                </c:pt>
                <c:pt idx="100098">
                  <c:v>50049</c:v>
                </c:pt>
                <c:pt idx="100099">
                  <c:v>50049.5</c:v>
                </c:pt>
                <c:pt idx="100100">
                  <c:v>50050</c:v>
                </c:pt>
                <c:pt idx="100101">
                  <c:v>50050.5</c:v>
                </c:pt>
                <c:pt idx="100102">
                  <c:v>50051</c:v>
                </c:pt>
                <c:pt idx="100103">
                  <c:v>50051.5</c:v>
                </c:pt>
                <c:pt idx="100104">
                  <c:v>50052</c:v>
                </c:pt>
                <c:pt idx="100105">
                  <c:v>50052.5</c:v>
                </c:pt>
                <c:pt idx="100106">
                  <c:v>50053</c:v>
                </c:pt>
                <c:pt idx="100107">
                  <c:v>50053.5</c:v>
                </c:pt>
                <c:pt idx="100108">
                  <c:v>50054</c:v>
                </c:pt>
                <c:pt idx="100109">
                  <c:v>50054.5</c:v>
                </c:pt>
                <c:pt idx="100110">
                  <c:v>50055</c:v>
                </c:pt>
                <c:pt idx="100111">
                  <c:v>50055.5</c:v>
                </c:pt>
                <c:pt idx="100112">
                  <c:v>50056</c:v>
                </c:pt>
                <c:pt idx="100113">
                  <c:v>50056.5</c:v>
                </c:pt>
                <c:pt idx="100114">
                  <c:v>50057</c:v>
                </c:pt>
                <c:pt idx="100115">
                  <c:v>50057.5</c:v>
                </c:pt>
                <c:pt idx="100116">
                  <c:v>50058</c:v>
                </c:pt>
                <c:pt idx="100117">
                  <c:v>50058.5</c:v>
                </c:pt>
                <c:pt idx="100118">
                  <c:v>50059</c:v>
                </c:pt>
                <c:pt idx="100119">
                  <c:v>50059.5</c:v>
                </c:pt>
                <c:pt idx="100120">
                  <c:v>50060</c:v>
                </c:pt>
                <c:pt idx="100121">
                  <c:v>50060.5</c:v>
                </c:pt>
                <c:pt idx="100122">
                  <c:v>50061</c:v>
                </c:pt>
                <c:pt idx="100123">
                  <c:v>50061.5</c:v>
                </c:pt>
                <c:pt idx="100124">
                  <c:v>50062</c:v>
                </c:pt>
                <c:pt idx="100125">
                  <c:v>50062.5</c:v>
                </c:pt>
                <c:pt idx="100126">
                  <c:v>50063</c:v>
                </c:pt>
                <c:pt idx="100127">
                  <c:v>50063.5</c:v>
                </c:pt>
                <c:pt idx="100128">
                  <c:v>50064</c:v>
                </c:pt>
                <c:pt idx="100129">
                  <c:v>50064.5</c:v>
                </c:pt>
                <c:pt idx="100130">
                  <c:v>50065</c:v>
                </c:pt>
                <c:pt idx="100131">
                  <c:v>50065.5</c:v>
                </c:pt>
                <c:pt idx="100132">
                  <c:v>50066</c:v>
                </c:pt>
                <c:pt idx="100133">
                  <c:v>50066.5</c:v>
                </c:pt>
                <c:pt idx="100134">
                  <c:v>50067</c:v>
                </c:pt>
                <c:pt idx="100135">
                  <c:v>50067.5</c:v>
                </c:pt>
                <c:pt idx="100136">
                  <c:v>50068</c:v>
                </c:pt>
                <c:pt idx="100137">
                  <c:v>50068.5</c:v>
                </c:pt>
                <c:pt idx="100138">
                  <c:v>50069</c:v>
                </c:pt>
                <c:pt idx="100139">
                  <c:v>50069.5</c:v>
                </c:pt>
                <c:pt idx="100140">
                  <c:v>50070</c:v>
                </c:pt>
                <c:pt idx="100141">
                  <c:v>50070.5</c:v>
                </c:pt>
                <c:pt idx="100142">
                  <c:v>50071</c:v>
                </c:pt>
                <c:pt idx="100143">
                  <c:v>50071.5</c:v>
                </c:pt>
                <c:pt idx="100144">
                  <c:v>50072</c:v>
                </c:pt>
                <c:pt idx="100145">
                  <c:v>50072.5</c:v>
                </c:pt>
                <c:pt idx="100146">
                  <c:v>50073</c:v>
                </c:pt>
                <c:pt idx="100147">
                  <c:v>50073.5</c:v>
                </c:pt>
                <c:pt idx="100148">
                  <c:v>50074</c:v>
                </c:pt>
                <c:pt idx="100149">
                  <c:v>50074.5</c:v>
                </c:pt>
                <c:pt idx="100150">
                  <c:v>50075</c:v>
                </c:pt>
                <c:pt idx="100151">
                  <c:v>50075.5</c:v>
                </c:pt>
                <c:pt idx="100152">
                  <c:v>50076</c:v>
                </c:pt>
                <c:pt idx="100153">
                  <c:v>50076.5</c:v>
                </c:pt>
                <c:pt idx="100154">
                  <c:v>50077</c:v>
                </c:pt>
                <c:pt idx="100155">
                  <c:v>50077.5</c:v>
                </c:pt>
                <c:pt idx="100156">
                  <c:v>50078</c:v>
                </c:pt>
                <c:pt idx="100157">
                  <c:v>50078.5</c:v>
                </c:pt>
                <c:pt idx="100158">
                  <c:v>50079</c:v>
                </c:pt>
                <c:pt idx="100159">
                  <c:v>50079.5</c:v>
                </c:pt>
                <c:pt idx="100160">
                  <c:v>50080</c:v>
                </c:pt>
                <c:pt idx="100161">
                  <c:v>50080.5</c:v>
                </c:pt>
                <c:pt idx="100162">
                  <c:v>50081</c:v>
                </c:pt>
                <c:pt idx="100163">
                  <c:v>50081.5</c:v>
                </c:pt>
                <c:pt idx="100164">
                  <c:v>50082</c:v>
                </c:pt>
                <c:pt idx="100165">
                  <c:v>50082.5</c:v>
                </c:pt>
                <c:pt idx="100166">
                  <c:v>50083</c:v>
                </c:pt>
                <c:pt idx="100167">
                  <c:v>50083.5</c:v>
                </c:pt>
                <c:pt idx="100168">
                  <c:v>50084</c:v>
                </c:pt>
                <c:pt idx="100169">
                  <c:v>50084.5</c:v>
                </c:pt>
                <c:pt idx="100170">
                  <c:v>50085</c:v>
                </c:pt>
                <c:pt idx="100171">
                  <c:v>50085.5</c:v>
                </c:pt>
                <c:pt idx="100172">
                  <c:v>50086</c:v>
                </c:pt>
                <c:pt idx="100173">
                  <c:v>50086.5</c:v>
                </c:pt>
                <c:pt idx="100174">
                  <c:v>50087</c:v>
                </c:pt>
                <c:pt idx="100175">
                  <c:v>50087.5</c:v>
                </c:pt>
                <c:pt idx="100176">
                  <c:v>50088</c:v>
                </c:pt>
                <c:pt idx="100177">
                  <c:v>50088.5</c:v>
                </c:pt>
                <c:pt idx="100178">
                  <c:v>50089</c:v>
                </c:pt>
                <c:pt idx="100179">
                  <c:v>50089.5</c:v>
                </c:pt>
                <c:pt idx="100180">
                  <c:v>50090</c:v>
                </c:pt>
                <c:pt idx="100181">
                  <c:v>50090.5</c:v>
                </c:pt>
                <c:pt idx="100182">
                  <c:v>50091</c:v>
                </c:pt>
                <c:pt idx="100183">
                  <c:v>50091.5</c:v>
                </c:pt>
                <c:pt idx="100184">
                  <c:v>50092</c:v>
                </c:pt>
                <c:pt idx="100185">
                  <c:v>50092.5</c:v>
                </c:pt>
                <c:pt idx="100186">
                  <c:v>50093</c:v>
                </c:pt>
                <c:pt idx="100187">
                  <c:v>50093.5</c:v>
                </c:pt>
                <c:pt idx="100188">
                  <c:v>50094</c:v>
                </c:pt>
                <c:pt idx="100189">
                  <c:v>50094.5</c:v>
                </c:pt>
                <c:pt idx="100190">
                  <c:v>50095</c:v>
                </c:pt>
                <c:pt idx="100191">
                  <c:v>50095.5</c:v>
                </c:pt>
                <c:pt idx="100192">
                  <c:v>50096</c:v>
                </c:pt>
                <c:pt idx="100193">
                  <c:v>50096.5</c:v>
                </c:pt>
                <c:pt idx="100194">
                  <c:v>50097</c:v>
                </c:pt>
                <c:pt idx="100195">
                  <c:v>50097.5</c:v>
                </c:pt>
                <c:pt idx="100196">
                  <c:v>50098</c:v>
                </c:pt>
                <c:pt idx="100197">
                  <c:v>50098.5</c:v>
                </c:pt>
                <c:pt idx="100198">
                  <c:v>50099</c:v>
                </c:pt>
                <c:pt idx="100199">
                  <c:v>50099.5</c:v>
                </c:pt>
                <c:pt idx="100200">
                  <c:v>50100</c:v>
                </c:pt>
                <c:pt idx="100201">
                  <c:v>50100.5</c:v>
                </c:pt>
                <c:pt idx="100202">
                  <c:v>50101</c:v>
                </c:pt>
                <c:pt idx="100203">
                  <c:v>50101.5</c:v>
                </c:pt>
                <c:pt idx="100204">
                  <c:v>50102</c:v>
                </c:pt>
                <c:pt idx="100205">
                  <c:v>50102.5</c:v>
                </c:pt>
                <c:pt idx="100206">
                  <c:v>50103</c:v>
                </c:pt>
                <c:pt idx="100207">
                  <c:v>50103.5</c:v>
                </c:pt>
                <c:pt idx="100208">
                  <c:v>50104</c:v>
                </c:pt>
                <c:pt idx="100209">
                  <c:v>50104.5</c:v>
                </c:pt>
                <c:pt idx="100210">
                  <c:v>50105</c:v>
                </c:pt>
                <c:pt idx="100211">
                  <c:v>50105.5</c:v>
                </c:pt>
                <c:pt idx="100212">
                  <c:v>50106</c:v>
                </c:pt>
                <c:pt idx="100213">
                  <c:v>50106.5</c:v>
                </c:pt>
                <c:pt idx="100214">
                  <c:v>50107</c:v>
                </c:pt>
                <c:pt idx="100215">
                  <c:v>50107.5</c:v>
                </c:pt>
                <c:pt idx="100216">
                  <c:v>50108</c:v>
                </c:pt>
                <c:pt idx="100217">
                  <c:v>50108.5</c:v>
                </c:pt>
                <c:pt idx="100218">
                  <c:v>50109</c:v>
                </c:pt>
                <c:pt idx="100219">
                  <c:v>50109.5</c:v>
                </c:pt>
                <c:pt idx="100220">
                  <c:v>50110</c:v>
                </c:pt>
                <c:pt idx="100221">
                  <c:v>50110.5</c:v>
                </c:pt>
                <c:pt idx="100222">
                  <c:v>50111</c:v>
                </c:pt>
                <c:pt idx="100223">
                  <c:v>50111.5</c:v>
                </c:pt>
                <c:pt idx="100224">
                  <c:v>50112</c:v>
                </c:pt>
                <c:pt idx="100225">
                  <c:v>50112.5</c:v>
                </c:pt>
                <c:pt idx="100226">
                  <c:v>50113</c:v>
                </c:pt>
                <c:pt idx="100227">
                  <c:v>50113.5</c:v>
                </c:pt>
                <c:pt idx="100228">
                  <c:v>50114</c:v>
                </c:pt>
                <c:pt idx="100229">
                  <c:v>50114.5</c:v>
                </c:pt>
                <c:pt idx="100230">
                  <c:v>50115</c:v>
                </c:pt>
                <c:pt idx="100231">
                  <c:v>50115.5</c:v>
                </c:pt>
                <c:pt idx="100232">
                  <c:v>50116</c:v>
                </c:pt>
                <c:pt idx="100233">
                  <c:v>50116.5</c:v>
                </c:pt>
                <c:pt idx="100234">
                  <c:v>50117</c:v>
                </c:pt>
                <c:pt idx="100235">
                  <c:v>50117.5</c:v>
                </c:pt>
                <c:pt idx="100236">
                  <c:v>50118</c:v>
                </c:pt>
                <c:pt idx="100237">
                  <c:v>50118.5</c:v>
                </c:pt>
                <c:pt idx="100238">
                  <c:v>50119</c:v>
                </c:pt>
                <c:pt idx="100239">
                  <c:v>50119.5</c:v>
                </c:pt>
                <c:pt idx="100240">
                  <c:v>50120</c:v>
                </c:pt>
                <c:pt idx="100241">
                  <c:v>50120.5</c:v>
                </c:pt>
                <c:pt idx="100242">
                  <c:v>50121</c:v>
                </c:pt>
                <c:pt idx="100243">
                  <c:v>50121.5</c:v>
                </c:pt>
                <c:pt idx="100244">
                  <c:v>50122</c:v>
                </c:pt>
                <c:pt idx="100245">
                  <c:v>50122.5</c:v>
                </c:pt>
                <c:pt idx="100246">
                  <c:v>50123</c:v>
                </c:pt>
                <c:pt idx="100247">
                  <c:v>50123.5</c:v>
                </c:pt>
                <c:pt idx="100248">
                  <c:v>50124</c:v>
                </c:pt>
                <c:pt idx="100249">
                  <c:v>50124.5</c:v>
                </c:pt>
                <c:pt idx="100250">
                  <c:v>50125</c:v>
                </c:pt>
                <c:pt idx="100251">
                  <c:v>50125.5</c:v>
                </c:pt>
                <c:pt idx="100252">
                  <c:v>50126</c:v>
                </c:pt>
                <c:pt idx="100253">
                  <c:v>50126.5</c:v>
                </c:pt>
                <c:pt idx="100254">
                  <c:v>50127</c:v>
                </c:pt>
                <c:pt idx="100255">
                  <c:v>50127.5</c:v>
                </c:pt>
                <c:pt idx="100256">
                  <c:v>50128</c:v>
                </c:pt>
                <c:pt idx="100257">
                  <c:v>50128.5</c:v>
                </c:pt>
                <c:pt idx="100258">
                  <c:v>50129</c:v>
                </c:pt>
                <c:pt idx="100259">
                  <c:v>50129.5</c:v>
                </c:pt>
                <c:pt idx="100260">
                  <c:v>50130</c:v>
                </c:pt>
                <c:pt idx="100261">
                  <c:v>50130.5</c:v>
                </c:pt>
                <c:pt idx="100262">
                  <c:v>50131</c:v>
                </c:pt>
                <c:pt idx="100263">
                  <c:v>50131.5</c:v>
                </c:pt>
                <c:pt idx="100264">
                  <c:v>50132</c:v>
                </c:pt>
                <c:pt idx="100265">
                  <c:v>50132.5</c:v>
                </c:pt>
                <c:pt idx="100266">
                  <c:v>50133</c:v>
                </c:pt>
                <c:pt idx="100267">
                  <c:v>50133.5</c:v>
                </c:pt>
                <c:pt idx="100268">
                  <c:v>50134</c:v>
                </c:pt>
                <c:pt idx="100269">
                  <c:v>50134.5</c:v>
                </c:pt>
                <c:pt idx="100270">
                  <c:v>50135</c:v>
                </c:pt>
                <c:pt idx="100271">
                  <c:v>50135.5</c:v>
                </c:pt>
                <c:pt idx="100272">
                  <c:v>50136</c:v>
                </c:pt>
                <c:pt idx="100273">
                  <c:v>50136.5</c:v>
                </c:pt>
                <c:pt idx="100274">
                  <c:v>50137</c:v>
                </c:pt>
                <c:pt idx="100275">
                  <c:v>50137.5</c:v>
                </c:pt>
                <c:pt idx="100276">
                  <c:v>50138</c:v>
                </c:pt>
                <c:pt idx="100277">
                  <c:v>50138.5</c:v>
                </c:pt>
                <c:pt idx="100278">
                  <c:v>50139</c:v>
                </c:pt>
                <c:pt idx="100279">
                  <c:v>50139.5</c:v>
                </c:pt>
                <c:pt idx="100280">
                  <c:v>50140</c:v>
                </c:pt>
                <c:pt idx="100281">
                  <c:v>50140.5</c:v>
                </c:pt>
                <c:pt idx="100282">
                  <c:v>50141</c:v>
                </c:pt>
                <c:pt idx="100283">
                  <c:v>50141.5</c:v>
                </c:pt>
                <c:pt idx="100284">
                  <c:v>50142</c:v>
                </c:pt>
                <c:pt idx="100285">
                  <c:v>50142.5</c:v>
                </c:pt>
                <c:pt idx="100286">
                  <c:v>50143</c:v>
                </c:pt>
                <c:pt idx="100287">
                  <c:v>50143.5</c:v>
                </c:pt>
                <c:pt idx="100288">
                  <c:v>50144</c:v>
                </c:pt>
                <c:pt idx="100289">
                  <c:v>50144.5</c:v>
                </c:pt>
                <c:pt idx="100290">
                  <c:v>50145</c:v>
                </c:pt>
                <c:pt idx="100291">
                  <c:v>50145.5</c:v>
                </c:pt>
                <c:pt idx="100292">
                  <c:v>50146</c:v>
                </c:pt>
                <c:pt idx="100293">
                  <c:v>50146.5</c:v>
                </c:pt>
                <c:pt idx="100294">
                  <c:v>50147</c:v>
                </c:pt>
                <c:pt idx="100295">
                  <c:v>50147.5</c:v>
                </c:pt>
                <c:pt idx="100296">
                  <c:v>50148</c:v>
                </c:pt>
                <c:pt idx="100297">
                  <c:v>50148.5</c:v>
                </c:pt>
                <c:pt idx="100298">
                  <c:v>50149</c:v>
                </c:pt>
                <c:pt idx="100299">
                  <c:v>50149.5</c:v>
                </c:pt>
                <c:pt idx="100300">
                  <c:v>50150</c:v>
                </c:pt>
                <c:pt idx="100301">
                  <c:v>50150.5</c:v>
                </c:pt>
                <c:pt idx="100302">
                  <c:v>50151</c:v>
                </c:pt>
                <c:pt idx="100303">
                  <c:v>50151.5</c:v>
                </c:pt>
                <c:pt idx="100304">
                  <c:v>50152</c:v>
                </c:pt>
                <c:pt idx="100305">
                  <c:v>50152.5</c:v>
                </c:pt>
                <c:pt idx="100306">
                  <c:v>50153</c:v>
                </c:pt>
                <c:pt idx="100307">
                  <c:v>50153.5</c:v>
                </c:pt>
                <c:pt idx="100308">
                  <c:v>50154</c:v>
                </c:pt>
                <c:pt idx="100309">
                  <c:v>50154.5</c:v>
                </c:pt>
                <c:pt idx="100310">
                  <c:v>50155</c:v>
                </c:pt>
                <c:pt idx="100311">
                  <c:v>50155.5</c:v>
                </c:pt>
                <c:pt idx="100312">
                  <c:v>50156</c:v>
                </c:pt>
                <c:pt idx="100313">
                  <c:v>50156.5</c:v>
                </c:pt>
                <c:pt idx="100314">
                  <c:v>50157</c:v>
                </c:pt>
                <c:pt idx="100315">
                  <c:v>50157.5</c:v>
                </c:pt>
                <c:pt idx="100316">
                  <c:v>50158</c:v>
                </c:pt>
                <c:pt idx="100317">
                  <c:v>50158.5</c:v>
                </c:pt>
                <c:pt idx="100318">
                  <c:v>50159</c:v>
                </c:pt>
                <c:pt idx="100319">
                  <c:v>50159.5</c:v>
                </c:pt>
                <c:pt idx="100320">
                  <c:v>50160</c:v>
                </c:pt>
                <c:pt idx="100321">
                  <c:v>50160.5</c:v>
                </c:pt>
                <c:pt idx="100322">
                  <c:v>50161</c:v>
                </c:pt>
                <c:pt idx="100323">
                  <c:v>50161.5</c:v>
                </c:pt>
                <c:pt idx="100324">
                  <c:v>50162</c:v>
                </c:pt>
                <c:pt idx="100325">
                  <c:v>50162.5</c:v>
                </c:pt>
                <c:pt idx="100326">
                  <c:v>50163</c:v>
                </c:pt>
                <c:pt idx="100327">
                  <c:v>50163.5</c:v>
                </c:pt>
                <c:pt idx="100328">
                  <c:v>50164</c:v>
                </c:pt>
                <c:pt idx="100329">
                  <c:v>50164.5</c:v>
                </c:pt>
                <c:pt idx="100330">
                  <c:v>50165</c:v>
                </c:pt>
                <c:pt idx="100331">
                  <c:v>50165.5</c:v>
                </c:pt>
                <c:pt idx="100332">
                  <c:v>50166</c:v>
                </c:pt>
                <c:pt idx="100333">
                  <c:v>50166.5</c:v>
                </c:pt>
                <c:pt idx="100334">
                  <c:v>50167</c:v>
                </c:pt>
                <c:pt idx="100335">
                  <c:v>50167.5</c:v>
                </c:pt>
                <c:pt idx="100336">
                  <c:v>50168</c:v>
                </c:pt>
                <c:pt idx="100337">
                  <c:v>50168.5</c:v>
                </c:pt>
                <c:pt idx="100338">
                  <c:v>50169</c:v>
                </c:pt>
                <c:pt idx="100339">
                  <c:v>50169.5</c:v>
                </c:pt>
                <c:pt idx="100340">
                  <c:v>50170</c:v>
                </c:pt>
                <c:pt idx="100341">
                  <c:v>50170.5</c:v>
                </c:pt>
                <c:pt idx="100342">
                  <c:v>50171</c:v>
                </c:pt>
                <c:pt idx="100343">
                  <c:v>50171.5</c:v>
                </c:pt>
                <c:pt idx="100344">
                  <c:v>50172</c:v>
                </c:pt>
                <c:pt idx="100345">
                  <c:v>50172.5</c:v>
                </c:pt>
                <c:pt idx="100346">
                  <c:v>50173</c:v>
                </c:pt>
                <c:pt idx="100347">
                  <c:v>50173.5</c:v>
                </c:pt>
                <c:pt idx="100348">
                  <c:v>50174</c:v>
                </c:pt>
                <c:pt idx="100349">
                  <c:v>50174.5</c:v>
                </c:pt>
                <c:pt idx="100350">
                  <c:v>50175</c:v>
                </c:pt>
                <c:pt idx="100351">
                  <c:v>50175.5</c:v>
                </c:pt>
                <c:pt idx="100352">
                  <c:v>50176</c:v>
                </c:pt>
                <c:pt idx="100353">
                  <c:v>50176.5</c:v>
                </c:pt>
                <c:pt idx="100354">
                  <c:v>50177</c:v>
                </c:pt>
                <c:pt idx="100355">
                  <c:v>50177.5</c:v>
                </c:pt>
                <c:pt idx="100356">
                  <c:v>50178</c:v>
                </c:pt>
                <c:pt idx="100357">
                  <c:v>50178.5</c:v>
                </c:pt>
                <c:pt idx="100358">
                  <c:v>50179</c:v>
                </c:pt>
                <c:pt idx="100359">
                  <c:v>50179.5</c:v>
                </c:pt>
                <c:pt idx="100360">
                  <c:v>50180</c:v>
                </c:pt>
                <c:pt idx="100361">
                  <c:v>50180.5</c:v>
                </c:pt>
                <c:pt idx="100362">
                  <c:v>50181</c:v>
                </c:pt>
                <c:pt idx="100363">
                  <c:v>50181.5</c:v>
                </c:pt>
                <c:pt idx="100364">
                  <c:v>50182</c:v>
                </c:pt>
                <c:pt idx="100365">
                  <c:v>50182.5</c:v>
                </c:pt>
                <c:pt idx="100366">
                  <c:v>50183</c:v>
                </c:pt>
                <c:pt idx="100367">
                  <c:v>50183.5</c:v>
                </c:pt>
                <c:pt idx="100368">
                  <c:v>50184</c:v>
                </c:pt>
                <c:pt idx="100369">
                  <c:v>50184.5</c:v>
                </c:pt>
                <c:pt idx="100370">
                  <c:v>50185</c:v>
                </c:pt>
                <c:pt idx="100371">
                  <c:v>50185.5</c:v>
                </c:pt>
                <c:pt idx="100372">
                  <c:v>50186</c:v>
                </c:pt>
                <c:pt idx="100373">
                  <c:v>50186.5</c:v>
                </c:pt>
                <c:pt idx="100374">
                  <c:v>50187</c:v>
                </c:pt>
                <c:pt idx="100375">
                  <c:v>50187.5</c:v>
                </c:pt>
                <c:pt idx="100376">
                  <c:v>50188</c:v>
                </c:pt>
                <c:pt idx="100377">
                  <c:v>50188.5</c:v>
                </c:pt>
                <c:pt idx="100378">
                  <c:v>50189</c:v>
                </c:pt>
                <c:pt idx="100379">
                  <c:v>50189.5</c:v>
                </c:pt>
                <c:pt idx="100380">
                  <c:v>50190</c:v>
                </c:pt>
                <c:pt idx="100381">
                  <c:v>50190.5</c:v>
                </c:pt>
                <c:pt idx="100382">
                  <c:v>50191</c:v>
                </c:pt>
                <c:pt idx="100383">
                  <c:v>50191.5</c:v>
                </c:pt>
                <c:pt idx="100384">
                  <c:v>50192</c:v>
                </c:pt>
                <c:pt idx="100385">
                  <c:v>50192.5</c:v>
                </c:pt>
                <c:pt idx="100386">
                  <c:v>50193</c:v>
                </c:pt>
                <c:pt idx="100387">
                  <c:v>50193.5</c:v>
                </c:pt>
                <c:pt idx="100388">
                  <c:v>50194</c:v>
                </c:pt>
                <c:pt idx="100389">
                  <c:v>50194.5</c:v>
                </c:pt>
                <c:pt idx="100390">
                  <c:v>50195</c:v>
                </c:pt>
                <c:pt idx="100391">
                  <c:v>50195.5</c:v>
                </c:pt>
                <c:pt idx="100392">
                  <c:v>50196</c:v>
                </c:pt>
                <c:pt idx="100393">
                  <c:v>50196.5</c:v>
                </c:pt>
                <c:pt idx="100394">
                  <c:v>50197</c:v>
                </c:pt>
                <c:pt idx="100395">
                  <c:v>50197.5</c:v>
                </c:pt>
                <c:pt idx="100396">
                  <c:v>50198</c:v>
                </c:pt>
                <c:pt idx="100397">
                  <c:v>50198.5</c:v>
                </c:pt>
                <c:pt idx="100398">
                  <c:v>50199</c:v>
                </c:pt>
                <c:pt idx="100399">
                  <c:v>50199.5</c:v>
                </c:pt>
                <c:pt idx="100400">
                  <c:v>50200</c:v>
                </c:pt>
                <c:pt idx="100401">
                  <c:v>50200.5</c:v>
                </c:pt>
                <c:pt idx="100402">
                  <c:v>50201</c:v>
                </c:pt>
                <c:pt idx="100403">
                  <c:v>50201.5</c:v>
                </c:pt>
                <c:pt idx="100404">
                  <c:v>50202</c:v>
                </c:pt>
                <c:pt idx="100405">
                  <c:v>50202.5</c:v>
                </c:pt>
                <c:pt idx="100406">
                  <c:v>50203</c:v>
                </c:pt>
                <c:pt idx="100407">
                  <c:v>50203.5</c:v>
                </c:pt>
                <c:pt idx="100408">
                  <c:v>50204</c:v>
                </c:pt>
                <c:pt idx="100409">
                  <c:v>50204.5</c:v>
                </c:pt>
                <c:pt idx="100410">
                  <c:v>50205</c:v>
                </c:pt>
                <c:pt idx="100411">
                  <c:v>50205.5</c:v>
                </c:pt>
                <c:pt idx="100412">
                  <c:v>50206</c:v>
                </c:pt>
                <c:pt idx="100413">
                  <c:v>50206.5</c:v>
                </c:pt>
                <c:pt idx="100414">
                  <c:v>50207</c:v>
                </c:pt>
                <c:pt idx="100415">
                  <c:v>50207.5</c:v>
                </c:pt>
                <c:pt idx="100416">
                  <c:v>50208</c:v>
                </c:pt>
                <c:pt idx="100417">
                  <c:v>50208.5</c:v>
                </c:pt>
                <c:pt idx="100418">
                  <c:v>50209</c:v>
                </c:pt>
                <c:pt idx="100419">
                  <c:v>50209.5</c:v>
                </c:pt>
                <c:pt idx="100420">
                  <c:v>50210</c:v>
                </c:pt>
                <c:pt idx="100421">
                  <c:v>50210.5</c:v>
                </c:pt>
                <c:pt idx="100422">
                  <c:v>50211</c:v>
                </c:pt>
                <c:pt idx="100423">
                  <c:v>50211.5</c:v>
                </c:pt>
                <c:pt idx="100424">
                  <c:v>50212</c:v>
                </c:pt>
                <c:pt idx="100425">
                  <c:v>50212.5</c:v>
                </c:pt>
                <c:pt idx="100426">
                  <c:v>50213</c:v>
                </c:pt>
                <c:pt idx="100427">
                  <c:v>50213.5</c:v>
                </c:pt>
                <c:pt idx="100428">
                  <c:v>50214</c:v>
                </c:pt>
                <c:pt idx="100429">
                  <c:v>50214.5</c:v>
                </c:pt>
                <c:pt idx="100430">
                  <c:v>50215</c:v>
                </c:pt>
                <c:pt idx="100431">
                  <c:v>50215.5</c:v>
                </c:pt>
                <c:pt idx="100432">
                  <c:v>50216</c:v>
                </c:pt>
                <c:pt idx="100433">
                  <c:v>50216.5</c:v>
                </c:pt>
                <c:pt idx="100434">
                  <c:v>50217</c:v>
                </c:pt>
                <c:pt idx="100435">
                  <c:v>50217.5</c:v>
                </c:pt>
                <c:pt idx="100436">
                  <c:v>50218</c:v>
                </c:pt>
                <c:pt idx="100437">
                  <c:v>50218.5</c:v>
                </c:pt>
                <c:pt idx="100438">
                  <c:v>50219</c:v>
                </c:pt>
                <c:pt idx="100439">
                  <c:v>50219.5</c:v>
                </c:pt>
                <c:pt idx="100440">
                  <c:v>50220</c:v>
                </c:pt>
                <c:pt idx="100441">
                  <c:v>50220.5</c:v>
                </c:pt>
                <c:pt idx="100442">
                  <c:v>50221</c:v>
                </c:pt>
                <c:pt idx="100443">
                  <c:v>50221.5</c:v>
                </c:pt>
                <c:pt idx="100444">
                  <c:v>50222</c:v>
                </c:pt>
                <c:pt idx="100445">
                  <c:v>50222.5</c:v>
                </c:pt>
                <c:pt idx="100446">
                  <c:v>50223</c:v>
                </c:pt>
                <c:pt idx="100447">
                  <c:v>50223.5</c:v>
                </c:pt>
                <c:pt idx="100448">
                  <c:v>50224</c:v>
                </c:pt>
                <c:pt idx="100449">
                  <c:v>50224.5</c:v>
                </c:pt>
                <c:pt idx="100450">
                  <c:v>50225</c:v>
                </c:pt>
                <c:pt idx="100451">
                  <c:v>50225.5</c:v>
                </c:pt>
                <c:pt idx="100452">
                  <c:v>50226</c:v>
                </c:pt>
                <c:pt idx="100453">
                  <c:v>50226.5</c:v>
                </c:pt>
                <c:pt idx="100454">
                  <c:v>50227</c:v>
                </c:pt>
                <c:pt idx="100455">
                  <c:v>50227.5</c:v>
                </c:pt>
                <c:pt idx="100456">
                  <c:v>50228</c:v>
                </c:pt>
                <c:pt idx="100457">
                  <c:v>50228.5</c:v>
                </c:pt>
                <c:pt idx="100458">
                  <c:v>50229</c:v>
                </c:pt>
                <c:pt idx="100459">
                  <c:v>50229.5</c:v>
                </c:pt>
                <c:pt idx="100460">
                  <c:v>50230</c:v>
                </c:pt>
                <c:pt idx="100461">
                  <c:v>50230.5</c:v>
                </c:pt>
                <c:pt idx="100462">
                  <c:v>50231</c:v>
                </c:pt>
                <c:pt idx="100463">
                  <c:v>50231.5</c:v>
                </c:pt>
                <c:pt idx="100464">
                  <c:v>50232</c:v>
                </c:pt>
                <c:pt idx="100465">
                  <c:v>50232.5</c:v>
                </c:pt>
                <c:pt idx="100466">
                  <c:v>50233</c:v>
                </c:pt>
                <c:pt idx="100467">
                  <c:v>50233.5</c:v>
                </c:pt>
                <c:pt idx="100468">
                  <c:v>50234</c:v>
                </c:pt>
                <c:pt idx="100469">
                  <c:v>50234.5</c:v>
                </c:pt>
                <c:pt idx="100470">
                  <c:v>50235</c:v>
                </c:pt>
                <c:pt idx="100471">
                  <c:v>50235.5</c:v>
                </c:pt>
                <c:pt idx="100472">
                  <c:v>50236</c:v>
                </c:pt>
                <c:pt idx="100473">
                  <c:v>50236.5</c:v>
                </c:pt>
                <c:pt idx="100474">
                  <c:v>50237</c:v>
                </c:pt>
                <c:pt idx="100475">
                  <c:v>50237.5</c:v>
                </c:pt>
                <c:pt idx="100476">
                  <c:v>50238</c:v>
                </c:pt>
                <c:pt idx="100477">
                  <c:v>50238.5</c:v>
                </c:pt>
                <c:pt idx="100478">
                  <c:v>50239</c:v>
                </c:pt>
                <c:pt idx="100479">
                  <c:v>50239.5</c:v>
                </c:pt>
                <c:pt idx="100480">
                  <c:v>50240</c:v>
                </c:pt>
                <c:pt idx="100481">
                  <c:v>50240.5</c:v>
                </c:pt>
                <c:pt idx="100482">
                  <c:v>50241</c:v>
                </c:pt>
                <c:pt idx="100483">
                  <c:v>50241.5</c:v>
                </c:pt>
                <c:pt idx="100484">
                  <c:v>50242</c:v>
                </c:pt>
                <c:pt idx="100485">
                  <c:v>50242.5</c:v>
                </c:pt>
                <c:pt idx="100486">
                  <c:v>50243</c:v>
                </c:pt>
                <c:pt idx="100487">
                  <c:v>50243.5</c:v>
                </c:pt>
                <c:pt idx="100488">
                  <c:v>50244</c:v>
                </c:pt>
                <c:pt idx="100489">
                  <c:v>50244.5</c:v>
                </c:pt>
                <c:pt idx="100490">
                  <c:v>50245</c:v>
                </c:pt>
                <c:pt idx="100491">
                  <c:v>50245.5</c:v>
                </c:pt>
                <c:pt idx="100492">
                  <c:v>50246</c:v>
                </c:pt>
                <c:pt idx="100493">
                  <c:v>50246.5</c:v>
                </c:pt>
                <c:pt idx="100494">
                  <c:v>50247</c:v>
                </c:pt>
                <c:pt idx="100495">
                  <c:v>50247.5</c:v>
                </c:pt>
                <c:pt idx="100496">
                  <c:v>50248</c:v>
                </c:pt>
                <c:pt idx="100497">
                  <c:v>50248.5</c:v>
                </c:pt>
                <c:pt idx="100498">
                  <c:v>50249</c:v>
                </c:pt>
                <c:pt idx="100499">
                  <c:v>50249.5</c:v>
                </c:pt>
                <c:pt idx="100500">
                  <c:v>50250</c:v>
                </c:pt>
                <c:pt idx="100501">
                  <c:v>50250.5</c:v>
                </c:pt>
                <c:pt idx="100502">
                  <c:v>50251</c:v>
                </c:pt>
                <c:pt idx="100503">
                  <c:v>50251.5</c:v>
                </c:pt>
                <c:pt idx="100504">
                  <c:v>50252</c:v>
                </c:pt>
                <c:pt idx="100505">
                  <c:v>50252.5</c:v>
                </c:pt>
                <c:pt idx="100506">
                  <c:v>50253</c:v>
                </c:pt>
                <c:pt idx="100507">
                  <c:v>50253.5</c:v>
                </c:pt>
                <c:pt idx="100508">
                  <c:v>50254</c:v>
                </c:pt>
                <c:pt idx="100509">
                  <c:v>50254.5</c:v>
                </c:pt>
                <c:pt idx="100510">
                  <c:v>50255</c:v>
                </c:pt>
                <c:pt idx="100511">
                  <c:v>50255.5</c:v>
                </c:pt>
                <c:pt idx="100512">
                  <c:v>50256</c:v>
                </c:pt>
                <c:pt idx="100513">
                  <c:v>50256.5</c:v>
                </c:pt>
                <c:pt idx="100514">
                  <c:v>50257</c:v>
                </c:pt>
                <c:pt idx="100515">
                  <c:v>50257.5</c:v>
                </c:pt>
                <c:pt idx="100516">
                  <c:v>50258</c:v>
                </c:pt>
                <c:pt idx="100517">
                  <c:v>50258.5</c:v>
                </c:pt>
                <c:pt idx="100518">
                  <c:v>50259</c:v>
                </c:pt>
                <c:pt idx="100519">
                  <c:v>50259.5</c:v>
                </c:pt>
                <c:pt idx="100520">
                  <c:v>50260</c:v>
                </c:pt>
                <c:pt idx="100521">
                  <c:v>50260.5</c:v>
                </c:pt>
                <c:pt idx="100522">
                  <c:v>50261</c:v>
                </c:pt>
                <c:pt idx="100523">
                  <c:v>50261.5</c:v>
                </c:pt>
                <c:pt idx="100524">
                  <c:v>50262</c:v>
                </c:pt>
                <c:pt idx="100525">
                  <c:v>50262.5</c:v>
                </c:pt>
                <c:pt idx="100526">
                  <c:v>50263</c:v>
                </c:pt>
                <c:pt idx="100527">
                  <c:v>50263.5</c:v>
                </c:pt>
                <c:pt idx="100528">
                  <c:v>50264</c:v>
                </c:pt>
                <c:pt idx="100529">
                  <c:v>50264.5</c:v>
                </c:pt>
                <c:pt idx="100530">
                  <c:v>50265</c:v>
                </c:pt>
                <c:pt idx="100531">
                  <c:v>50265.5</c:v>
                </c:pt>
                <c:pt idx="100532">
                  <c:v>50266</c:v>
                </c:pt>
                <c:pt idx="100533">
                  <c:v>50266.5</c:v>
                </c:pt>
                <c:pt idx="100534">
                  <c:v>50267</c:v>
                </c:pt>
                <c:pt idx="100535">
                  <c:v>50267.5</c:v>
                </c:pt>
                <c:pt idx="100536">
                  <c:v>50268</c:v>
                </c:pt>
                <c:pt idx="100537">
                  <c:v>50268.5</c:v>
                </c:pt>
                <c:pt idx="100538">
                  <c:v>50269</c:v>
                </c:pt>
                <c:pt idx="100539">
                  <c:v>50269.5</c:v>
                </c:pt>
                <c:pt idx="100540">
                  <c:v>50270</c:v>
                </c:pt>
                <c:pt idx="100541">
                  <c:v>50270.5</c:v>
                </c:pt>
                <c:pt idx="100542">
                  <c:v>50271</c:v>
                </c:pt>
                <c:pt idx="100543">
                  <c:v>50271.5</c:v>
                </c:pt>
                <c:pt idx="100544">
                  <c:v>50272</c:v>
                </c:pt>
                <c:pt idx="100545">
                  <c:v>50272.5</c:v>
                </c:pt>
                <c:pt idx="100546">
                  <c:v>50273</c:v>
                </c:pt>
                <c:pt idx="100547">
                  <c:v>50273.5</c:v>
                </c:pt>
                <c:pt idx="100548">
                  <c:v>50274</c:v>
                </c:pt>
                <c:pt idx="100549">
                  <c:v>50274.5</c:v>
                </c:pt>
                <c:pt idx="100550">
                  <c:v>50275</c:v>
                </c:pt>
                <c:pt idx="100551">
                  <c:v>50275.5</c:v>
                </c:pt>
                <c:pt idx="100552">
                  <c:v>50276</c:v>
                </c:pt>
                <c:pt idx="100553">
                  <c:v>50276.5</c:v>
                </c:pt>
                <c:pt idx="100554">
                  <c:v>50277</c:v>
                </c:pt>
                <c:pt idx="100555">
                  <c:v>50277.5</c:v>
                </c:pt>
                <c:pt idx="100556">
                  <c:v>50278</c:v>
                </c:pt>
                <c:pt idx="100557">
                  <c:v>50278.5</c:v>
                </c:pt>
                <c:pt idx="100558">
                  <c:v>50279</c:v>
                </c:pt>
                <c:pt idx="100559">
                  <c:v>50279.5</c:v>
                </c:pt>
                <c:pt idx="100560">
                  <c:v>50280</c:v>
                </c:pt>
                <c:pt idx="100561">
                  <c:v>50280.5</c:v>
                </c:pt>
                <c:pt idx="100562">
                  <c:v>50281</c:v>
                </c:pt>
                <c:pt idx="100563">
                  <c:v>50281.5</c:v>
                </c:pt>
                <c:pt idx="100564">
                  <c:v>50282</c:v>
                </c:pt>
                <c:pt idx="100565">
                  <c:v>50282.5</c:v>
                </c:pt>
                <c:pt idx="100566">
                  <c:v>50283</c:v>
                </c:pt>
                <c:pt idx="100567">
                  <c:v>50283.5</c:v>
                </c:pt>
                <c:pt idx="100568">
                  <c:v>50284</c:v>
                </c:pt>
                <c:pt idx="100569">
                  <c:v>50284.5</c:v>
                </c:pt>
                <c:pt idx="100570">
                  <c:v>50285</c:v>
                </c:pt>
                <c:pt idx="100571">
                  <c:v>50285.5</c:v>
                </c:pt>
                <c:pt idx="100572">
                  <c:v>50286</c:v>
                </c:pt>
                <c:pt idx="100573">
                  <c:v>50286.5</c:v>
                </c:pt>
                <c:pt idx="100574">
                  <c:v>50287</c:v>
                </c:pt>
                <c:pt idx="100575">
                  <c:v>50287.5</c:v>
                </c:pt>
                <c:pt idx="100576">
                  <c:v>50288</c:v>
                </c:pt>
                <c:pt idx="100577">
                  <c:v>50288.5</c:v>
                </c:pt>
                <c:pt idx="100578">
                  <c:v>50289</c:v>
                </c:pt>
                <c:pt idx="100579">
                  <c:v>50289.5</c:v>
                </c:pt>
                <c:pt idx="100580">
                  <c:v>50290</c:v>
                </c:pt>
                <c:pt idx="100581">
                  <c:v>50290.5</c:v>
                </c:pt>
                <c:pt idx="100582">
                  <c:v>50291</c:v>
                </c:pt>
                <c:pt idx="100583">
                  <c:v>50291.5</c:v>
                </c:pt>
                <c:pt idx="100584">
                  <c:v>50292</c:v>
                </c:pt>
                <c:pt idx="100585">
                  <c:v>50292.5</c:v>
                </c:pt>
                <c:pt idx="100586">
                  <c:v>50293</c:v>
                </c:pt>
                <c:pt idx="100587">
                  <c:v>50293.5</c:v>
                </c:pt>
                <c:pt idx="100588">
                  <c:v>50294</c:v>
                </c:pt>
                <c:pt idx="100589">
                  <c:v>50294.5</c:v>
                </c:pt>
                <c:pt idx="100590">
                  <c:v>50295</c:v>
                </c:pt>
                <c:pt idx="100591">
                  <c:v>50295.5</c:v>
                </c:pt>
                <c:pt idx="100592">
                  <c:v>50296</c:v>
                </c:pt>
                <c:pt idx="100593">
                  <c:v>50296.5</c:v>
                </c:pt>
                <c:pt idx="100594">
                  <c:v>50297</c:v>
                </c:pt>
                <c:pt idx="100595">
                  <c:v>50297.5</c:v>
                </c:pt>
                <c:pt idx="100596">
                  <c:v>50298</c:v>
                </c:pt>
                <c:pt idx="100597">
                  <c:v>50298.5</c:v>
                </c:pt>
                <c:pt idx="100598">
                  <c:v>50299</c:v>
                </c:pt>
                <c:pt idx="100599">
                  <c:v>50299.5</c:v>
                </c:pt>
                <c:pt idx="100600">
                  <c:v>50300</c:v>
                </c:pt>
                <c:pt idx="100601">
                  <c:v>50300.5</c:v>
                </c:pt>
                <c:pt idx="100602">
                  <c:v>50301</c:v>
                </c:pt>
                <c:pt idx="100603">
                  <c:v>50301.5</c:v>
                </c:pt>
                <c:pt idx="100604">
                  <c:v>50302</c:v>
                </c:pt>
                <c:pt idx="100605">
                  <c:v>50302.5</c:v>
                </c:pt>
                <c:pt idx="100606">
                  <c:v>50303</c:v>
                </c:pt>
                <c:pt idx="100607">
                  <c:v>50303.5</c:v>
                </c:pt>
                <c:pt idx="100608">
                  <c:v>50304</c:v>
                </c:pt>
                <c:pt idx="100609">
                  <c:v>50304.5</c:v>
                </c:pt>
                <c:pt idx="100610">
                  <c:v>50305</c:v>
                </c:pt>
                <c:pt idx="100611">
                  <c:v>50305.5</c:v>
                </c:pt>
                <c:pt idx="100612">
                  <c:v>50306</c:v>
                </c:pt>
                <c:pt idx="100613">
                  <c:v>50306.5</c:v>
                </c:pt>
                <c:pt idx="100614">
                  <c:v>50307</c:v>
                </c:pt>
                <c:pt idx="100615">
                  <c:v>50307.5</c:v>
                </c:pt>
                <c:pt idx="100616">
                  <c:v>50308</c:v>
                </c:pt>
                <c:pt idx="100617">
                  <c:v>50308.5</c:v>
                </c:pt>
                <c:pt idx="100618">
                  <c:v>50309</c:v>
                </c:pt>
                <c:pt idx="100619">
                  <c:v>50309.5</c:v>
                </c:pt>
                <c:pt idx="100620">
                  <c:v>50310</c:v>
                </c:pt>
                <c:pt idx="100621">
                  <c:v>50310.5</c:v>
                </c:pt>
                <c:pt idx="100622">
                  <c:v>50311</c:v>
                </c:pt>
                <c:pt idx="100623">
                  <c:v>50311.5</c:v>
                </c:pt>
                <c:pt idx="100624">
                  <c:v>50312</c:v>
                </c:pt>
                <c:pt idx="100625">
                  <c:v>50312.5</c:v>
                </c:pt>
                <c:pt idx="100626">
                  <c:v>50313</c:v>
                </c:pt>
                <c:pt idx="100627">
                  <c:v>50313.5</c:v>
                </c:pt>
                <c:pt idx="100628">
                  <c:v>50314</c:v>
                </c:pt>
                <c:pt idx="100629">
                  <c:v>50314.5</c:v>
                </c:pt>
                <c:pt idx="100630">
                  <c:v>50315</c:v>
                </c:pt>
                <c:pt idx="100631">
                  <c:v>50315.5</c:v>
                </c:pt>
                <c:pt idx="100632">
                  <c:v>50316</c:v>
                </c:pt>
                <c:pt idx="100633">
                  <c:v>50316.5</c:v>
                </c:pt>
                <c:pt idx="100634">
                  <c:v>50317</c:v>
                </c:pt>
                <c:pt idx="100635">
                  <c:v>50317.5</c:v>
                </c:pt>
                <c:pt idx="100636">
                  <c:v>50318</c:v>
                </c:pt>
                <c:pt idx="100637">
                  <c:v>50318.5</c:v>
                </c:pt>
                <c:pt idx="100638">
                  <c:v>50319</c:v>
                </c:pt>
                <c:pt idx="100639">
                  <c:v>50319.5</c:v>
                </c:pt>
                <c:pt idx="100640">
                  <c:v>50320</c:v>
                </c:pt>
                <c:pt idx="100641">
                  <c:v>50320.5</c:v>
                </c:pt>
                <c:pt idx="100642">
                  <c:v>50321</c:v>
                </c:pt>
                <c:pt idx="100643">
                  <c:v>50321.5</c:v>
                </c:pt>
                <c:pt idx="100644">
                  <c:v>50322</c:v>
                </c:pt>
                <c:pt idx="100645">
                  <c:v>50322.5</c:v>
                </c:pt>
                <c:pt idx="100646">
                  <c:v>50323</c:v>
                </c:pt>
                <c:pt idx="100647">
                  <c:v>50323.5</c:v>
                </c:pt>
                <c:pt idx="100648">
                  <c:v>50324</c:v>
                </c:pt>
                <c:pt idx="100649">
                  <c:v>50324.5</c:v>
                </c:pt>
                <c:pt idx="100650">
                  <c:v>50325</c:v>
                </c:pt>
                <c:pt idx="100651">
                  <c:v>50325.5</c:v>
                </c:pt>
                <c:pt idx="100652">
                  <c:v>50326</c:v>
                </c:pt>
                <c:pt idx="100653">
                  <c:v>50326.5</c:v>
                </c:pt>
                <c:pt idx="100654">
                  <c:v>50327</c:v>
                </c:pt>
                <c:pt idx="100655">
                  <c:v>50327.5</c:v>
                </c:pt>
                <c:pt idx="100656">
                  <c:v>50328</c:v>
                </c:pt>
                <c:pt idx="100657">
                  <c:v>50328.5</c:v>
                </c:pt>
                <c:pt idx="100658">
                  <c:v>50329</c:v>
                </c:pt>
                <c:pt idx="100659">
                  <c:v>50329.5</c:v>
                </c:pt>
                <c:pt idx="100660">
                  <c:v>50330</c:v>
                </c:pt>
                <c:pt idx="100661">
                  <c:v>50330.5</c:v>
                </c:pt>
                <c:pt idx="100662">
                  <c:v>50331</c:v>
                </c:pt>
                <c:pt idx="100663">
                  <c:v>50331.5</c:v>
                </c:pt>
                <c:pt idx="100664">
                  <c:v>50332</c:v>
                </c:pt>
                <c:pt idx="100665">
                  <c:v>50332.5</c:v>
                </c:pt>
                <c:pt idx="100666">
                  <c:v>50333</c:v>
                </c:pt>
                <c:pt idx="100667">
                  <c:v>50333.5</c:v>
                </c:pt>
                <c:pt idx="100668">
                  <c:v>50334</c:v>
                </c:pt>
                <c:pt idx="100669">
                  <c:v>50334.5</c:v>
                </c:pt>
                <c:pt idx="100670">
                  <c:v>50335</c:v>
                </c:pt>
                <c:pt idx="100671">
                  <c:v>50335.5</c:v>
                </c:pt>
                <c:pt idx="100672">
                  <c:v>50336</c:v>
                </c:pt>
                <c:pt idx="100673">
                  <c:v>50336.5</c:v>
                </c:pt>
                <c:pt idx="100674">
                  <c:v>50337</c:v>
                </c:pt>
                <c:pt idx="100675">
                  <c:v>50337.5</c:v>
                </c:pt>
                <c:pt idx="100676">
                  <c:v>50338</c:v>
                </c:pt>
                <c:pt idx="100677">
                  <c:v>50338.5</c:v>
                </c:pt>
                <c:pt idx="100678">
                  <c:v>50339</c:v>
                </c:pt>
                <c:pt idx="100679">
                  <c:v>50339.5</c:v>
                </c:pt>
                <c:pt idx="100680">
                  <c:v>50340</c:v>
                </c:pt>
                <c:pt idx="100681">
                  <c:v>50340.5</c:v>
                </c:pt>
                <c:pt idx="100682">
                  <c:v>50341</c:v>
                </c:pt>
                <c:pt idx="100683">
                  <c:v>50341.5</c:v>
                </c:pt>
                <c:pt idx="100684">
                  <c:v>50342</c:v>
                </c:pt>
                <c:pt idx="100685">
                  <c:v>50342.5</c:v>
                </c:pt>
                <c:pt idx="100686">
                  <c:v>50343</c:v>
                </c:pt>
                <c:pt idx="100687">
                  <c:v>50343.5</c:v>
                </c:pt>
                <c:pt idx="100688">
                  <c:v>50344</c:v>
                </c:pt>
                <c:pt idx="100689">
                  <c:v>50344.5</c:v>
                </c:pt>
                <c:pt idx="100690">
                  <c:v>50345</c:v>
                </c:pt>
                <c:pt idx="100691">
                  <c:v>50345.5</c:v>
                </c:pt>
                <c:pt idx="100692">
                  <c:v>50346</c:v>
                </c:pt>
                <c:pt idx="100693">
                  <c:v>50346.5</c:v>
                </c:pt>
                <c:pt idx="100694">
                  <c:v>50347</c:v>
                </c:pt>
                <c:pt idx="100695">
                  <c:v>50347.5</c:v>
                </c:pt>
                <c:pt idx="100696">
                  <c:v>50348</c:v>
                </c:pt>
                <c:pt idx="100697">
                  <c:v>50348.5</c:v>
                </c:pt>
                <c:pt idx="100698">
                  <c:v>50349</c:v>
                </c:pt>
                <c:pt idx="100699">
                  <c:v>50349.5</c:v>
                </c:pt>
                <c:pt idx="100700">
                  <c:v>50350</c:v>
                </c:pt>
                <c:pt idx="100701">
                  <c:v>50350.5</c:v>
                </c:pt>
                <c:pt idx="100702">
                  <c:v>50351</c:v>
                </c:pt>
                <c:pt idx="100703">
                  <c:v>50351.5</c:v>
                </c:pt>
                <c:pt idx="100704">
                  <c:v>50352</c:v>
                </c:pt>
                <c:pt idx="100705">
                  <c:v>50352.5</c:v>
                </c:pt>
                <c:pt idx="100706">
                  <c:v>50353</c:v>
                </c:pt>
                <c:pt idx="100707">
                  <c:v>50353.5</c:v>
                </c:pt>
                <c:pt idx="100708">
                  <c:v>50354</c:v>
                </c:pt>
                <c:pt idx="100709">
                  <c:v>50354.5</c:v>
                </c:pt>
                <c:pt idx="100710">
                  <c:v>50355</c:v>
                </c:pt>
                <c:pt idx="100711">
                  <c:v>50355.5</c:v>
                </c:pt>
                <c:pt idx="100712">
                  <c:v>50356</c:v>
                </c:pt>
                <c:pt idx="100713">
                  <c:v>50356.5</c:v>
                </c:pt>
                <c:pt idx="100714">
                  <c:v>50357</c:v>
                </c:pt>
                <c:pt idx="100715">
                  <c:v>50357.5</c:v>
                </c:pt>
                <c:pt idx="100716">
                  <c:v>50358</c:v>
                </c:pt>
                <c:pt idx="100717">
                  <c:v>50358.5</c:v>
                </c:pt>
                <c:pt idx="100718">
                  <c:v>50359</c:v>
                </c:pt>
                <c:pt idx="100719">
                  <c:v>50359.5</c:v>
                </c:pt>
                <c:pt idx="100720">
                  <c:v>50360</c:v>
                </c:pt>
                <c:pt idx="100721">
                  <c:v>50360.5</c:v>
                </c:pt>
                <c:pt idx="100722">
                  <c:v>50361</c:v>
                </c:pt>
                <c:pt idx="100723">
                  <c:v>50361.5</c:v>
                </c:pt>
                <c:pt idx="100724">
                  <c:v>50362</c:v>
                </c:pt>
                <c:pt idx="100725">
                  <c:v>50362.5</c:v>
                </c:pt>
                <c:pt idx="100726">
                  <c:v>50363</c:v>
                </c:pt>
                <c:pt idx="100727">
                  <c:v>50363.5</c:v>
                </c:pt>
                <c:pt idx="100728">
                  <c:v>50364</c:v>
                </c:pt>
                <c:pt idx="100729">
                  <c:v>50364.5</c:v>
                </c:pt>
                <c:pt idx="100730">
                  <c:v>50365</c:v>
                </c:pt>
                <c:pt idx="100731">
                  <c:v>50365.5</c:v>
                </c:pt>
                <c:pt idx="100732">
                  <c:v>50366</c:v>
                </c:pt>
                <c:pt idx="100733">
                  <c:v>50366.5</c:v>
                </c:pt>
                <c:pt idx="100734">
                  <c:v>50367</c:v>
                </c:pt>
                <c:pt idx="100735">
                  <c:v>50367.5</c:v>
                </c:pt>
                <c:pt idx="100736">
                  <c:v>50368</c:v>
                </c:pt>
                <c:pt idx="100737">
                  <c:v>50368.5</c:v>
                </c:pt>
                <c:pt idx="100738">
                  <c:v>50369</c:v>
                </c:pt>
                <c:pt idx="100739">
                  <c:v>50369.5</c:v>
                </c:pt>
                <c:pt idx="100740">
                  <c:v>50370</c:v>
                </c:pt>
                <c:pt idx="100741">
                  <c:v>50370.5</c:v>
                </c:pt>
                <c:pt idx="100742">
                  <c:v>50371</c:v>
                </c:pt>
                <c:pt idx="100743">
                  <c:v>50371.5</c:v>
                </c:pt>
                <c:pt idx="100744">
                  <c:v>50372</c:v>
                </c:pt>
                <c:pt idx="100745">
                  <c:v>50372.5</c:v>
                </c:pt>
                <c:pt idx="100746">
                  <c:v>50373</c:v>
                </c:pt>
                <c:pt idx="100747">
                  <c:v>50373.5</c:v>
                </c:pt>
                <c:pt idx="100748">
                  <c:v>50374</c:v>
                </c:pt>
                <c:pt idx="100749">
                  <c:v>50374.5</c:v>
                </c:pt>
                <c:pt idx="100750">
                  <c:v>50375</c:v>
                </c:pt>
                <c:pt idx="100751">
                  <c:v>50375.5</c:v>
                </c:pt>
                <c:pt idx="100752">
                  <c:v>50376</c:v>
                </c:pt>
                <c:pt idx="100753">
                  <c:v>50376.5</c:v>
                </c:pt>
                <c:pt idx="100754">
                  <c:v>50377</c:v>
                </c:pt>
                <c:pt idx="100755">
                  <c:v>50377.5</c:v>
                </c:pt>
                <c:pt idx="100756">
                  <c:v>50378</c:v>
                </c:pt>
                <c:pt idx="100757">
                  <c:v>50378.5</c:v>
                </c:pt>
                <c:pt idx="100758">
                  <c:v>50379</c:v>
                </c:pt>
                <c:pt idx="100759">
                  <c:v>50379.5</c:v>
                </c:pt>
                <c:pt idx="100760">
                  <c:v>50380</c:v>
                </c:pt>
                <c:pt idx="100761">
                  <c:v>50380.5</c:v>
                </c:pt>
                <c:pt idx="100762">
                  <c:v>50381</c:v>
                </c:pt>
                <c:pt idx="100763">
                  <c:v>50381.5</c:v>
                </c:pt>
                <c:pt idx="100764">
                  <c:v>50382</c:v>
                </c:pt>
                <c:pt idx="100765">
                  <c:v>50382.5</c:v>
                </c:pt>
                <c:pt idx="100766">
                  <c:v>50383</c:v>
                </c:pt>
                <c:pt idx="100767">
                  <c:v>50383.5</c:v>
                </c:pt>
                <c:pt idx="100768">
                  <c:v>50384</c:v>
                </c:pt>
                <c:pt idx="100769">
                  <c:v>50384.5</c:v>
                </c:pt>
                <c:pt idx="100770">
                  <c:v>50385</c:v>
                </c:pt>
                <c:pt idx="100771">
                  <c:v>50385.5</c:v>
                </c:pt>
                <c:pt idx="100772">
                  <c:v>50386</c:v>
                </c:pt>
                <c:pt idx="100773">
                  <c:v>50386.5</c:v>
                </c:pt>
                <c:pt idx="100774">
                  <c:v>50387</c:v>
                </c:pt>
                <c:pt idx="100775">
                  <c:v>50387.5</c:v>
                </c:pt>
                <c:pt idx="100776">
                  <c:v>50388</c:v>
                </c:pt>
                <c:pt idx="100777">
                  <c:v>50388.5</c:v>
                </c:pt>
                <c:pt idx="100778">
                  <c:v>50389</c:v>
                </c:pt>
                <c:pt idx="100779">
                  <c:v>50389.5</c:v>
                </c:pt>
                <c:pt idx="100780">
                  <c:v>50390</c:v>
                </c:pt>
                <c:pt idx="100781">
                  <c:v>50390.5</c:v>
                </c:pt>
                <c:pt idx="100782">
                  <c:v>50391</c:v>
                </c:pt>
                <c:pt idx="100783">
                  <c:v>50391.5</c:v>
                </c:pt>
                <c:pt idx="100784">
                  <c:v>50392</c:v>
                </c:pt>
                <c:pt idx="100785">
                  <c:v>50392.5</c:v>
                </c:pt>
                <c:pt idx="100786">
                  <c:v>50393</c:v>
                </c:pt>
                <c:pt idx="100787">
                  <c:v>50393.5</c:v>
                </c:pt>
                <c:pt idx="100788">
                  <c:v>50394</c:v>
                </c:pt>
                <c:pt idx="100789">
                  <c:v>50394.5</c:v>
                </c:pt>
                <c:pt idx="100790">
                  <c:v>50395</c:v>
                </c:pt>
                <c:pt idx="100791">
                  <c:v>50395.5</c:v>
                </c:pt>
                <c:pt idx="100792">
                  <c:v>50396</c:v>
                </c:pt>
                <c:pt idx="100793">
                  <c:v>50396.5</c:v>
                </c:pt>
                <c:pt idx="100794">
                  <c:v>50397</c:v>
                </c:pt>
                <c:pt idx="100795">
                  <c:v>50397.5</c:v>
                </c:pt>
                <c:pt idx="100796">
                  <c:v>50398</c:v>
                </c:pt>
                <c:pt idx="100797">
                  <c:v>50398.5</c:v>
                </c:pt>
                <c:pt idx="100798">
                  <c:v>50399</c:v>
                </c:pt>
                <c:pt idx="100799">
                  <c:v>50399.5</c:v>
                </c:pt>
                <c:pt idx="100800">
                  <c:v>50400</c:v>
                </c:pt>
                <c:pt idx="100801">
                  <c:v>50400.5</c:v>
                </c:pt>
                <c:pt idx="100802">
                  <c:v>50401</c:v>
                </c:pt>
                <c:pt idx="100803">
                  <c:v>50401.5</c:v>
                </c:pt>
                <c:pt idx="100804">
                  <c:v>50402</c:v>
                </c:pt>
                <c:pt idx="100805">
                  <c:v>50402.5</c:v>
                </c:pt>
                <c:pt idx="100806">
                  <c:v>50403</c:v>
                </c:pt>
                <c:pt idx="100807">
                  <c:v>50403.5</c:v>
                </c:pt>
                <c:pt idx="100808">
                  <c:v>50404</c:v>
                </c:pt>
                <c:pt idx="100809">
                  <c:v>50404.5</c:v>
                </c:pt>
                <c:pt idx="100810">
                  <c:v>50405</c:v>
                </c:pt>
                <c:pt idx="100811">
                  <c:v>50405.5</c:v>
                </c:pt>
                <c:pt idx="100812">
                  <c:v>50406</c:v>
                </c:pt>
                <c:pt idx="100813">
                  <c:v>50406.5</c:v>
                </c:pt>
                <c:pt idx="100814">
                  <c:v>50407</c:v>
                </c:pt>
                <c:pt idx="100815">
                  <c:v>50407.5</c:v>
                </c:pt>
                <c:pt idx="100816">
                  <c:v>50408</c:v>
                </c:pt>
                <c:pt idx="100817">
                  <c:v>50408.5</c:v>
                </c:pt>
                <c:pt idx="100818">
                  <c:v>50409</c:v>
                </c:pt>
                <c:pt idx="100819">
                  <c:v>50409.5</c:v>
                </c:pt>
                <c:pt idx="100820">
                  <c:v>50410</c:v>
                </c:pt>
                <c:pt idx="100821">
                  <c:v>50410.5</c:v>
                </c:pt>
                <c:pt idx="100822">
                  <c:v>50411</c:v>
                </c:pt>
                <c:pt idx="100823">
                  <c:v>50411.5</c:v>
                </c:pt>
                <c:pt idx="100824">
                  <c:v>50412</c:v>
                </c:pt>
                <c:pt idx="100825">
                  <c:v>50412.5</c:v>
                </c:pt>
                <c:pt idx="100826">
                  <c:v>50413</c:v>
                </c:pt>
                <c:pt idx="100827">
                  <c:v>50413.5</c:v>
                </c:pt>
                <c:pt idx="100828">
                  <c:v>50414</c:v>
                </c:pt>
                <c:pt idx="100829">
                  <c:v>50414.5</c:v>
                </c:pt>
                <c:pt idx="100830">
                  <c:v>50415</c:v>
                </c:pt>
                <c:pt idx="100831">
                  <c:v>50415.5</c:v>
                </c:pt>
                <c:pt idx="100832">
                  <c:v>50416</c:v>
                </c:pt>
                <c:pt idx="100833">
                  <c:v>50416.5</c:v>
                </c:pt>
                <c:pt idx="100834">
                  <c:v>50417</c:v>
                </c:pt>
                <c:pt idx="100835">
                  <c:v>50417.5</c:v>
                </c:pt>
                <c:pt idx="100836">
                  <c:v>50418</c:v>
                </c:pt>
                <c:pt idx="100837">
                  <c:v>50418.5</c:v>
                </c:pt>
                <c:pt idx="100838">
                  <c:v>50419</c:v>
                </c:pt>
                <c:pt idx="100839">
                  <c:v>50419.5</c:v>
                </c:pt>
                <c:pt idx="100840">
                  <c:v>50420</c:v>
                </c:pt>
                <c:pt idx="100841">
                  <c:v>50420.5</c:v>
                </c:pt>
                <c:pt idx="100842">
                  <c:v>50421</c:v>
                </c:pt>
                <c:pt idx="100843">
                  <c:v>50421.5</c:v>
                </c:pt>
                <c:pt idx="100844">
                  <c:v>50422</c:v>
                </c:pt>
                <c:pt idx="100845">
                  <c:v>50422.5</c:v>
                </c:pt>
                <c:pt idx="100846">
                  <c:v>50423</c:v>
                </c:pt>
                <c:pt idx="100847">
                  <c:v>50423.5</c:v>
                </c:pt>
                <c:pt idx="100848">
                  <c:v>50424</c:v>
                </c:pt>
                <c:pt idx="100849">
                  <c:v>50424.5</c:v>
                </c:pt>
                <c:pt idx="100850">
                  <c:v>50425</c:v>
                </c:pt>
                <c:pt idx="100851">
                  <c:v>50425.5</c:v>
                </c:pt>
                <c:pt idx="100852">
                  <c:v>50426</c:v>
                </c:pt>
                <c:pt idx="100853">
                  <c:v>50426.5</c:v>
                </c:pt>
                <c:pt idx="100854">
                  <c:v>50427</c:v>
                </c:pt>
                <c:pt idx="100855">
                  <c:v>50427.5</c:v>
                </c:pt>
                <c:pt idx="100856">
                  <c:v>50428</c:v>
                </c:pt>
                <c:pt idx="100857">
                  <c:v>50428.5</c:v>
                </c:pt>
                <c:pt idx="100858">
                  <c:v>50429</c:v>
                </c:pt>
                <c:pt idx="100859">
                  <c:v>50429.5</c:v>
                </c:pt>
                <c:pt idx="100860">
                  <c:v>50430</c:v>
                </c:pt>
                <c:pt idx="100861">
                  <c:v>50430.5</c:v>
                </c:pt>
                <c:pt idx="100862">
                  <c:v>50431</c:v>
                </c:pt>
                <c:pt idx="100863">
                  <c:v>50431.5</c:v>
                </c:pt>
                <c:pt idx="100864">
                  <c:v>50432</c:v>
                </c:pt>
                <c:pt idx="100865">
                  <c:v>50432.5</c:v>
                </c:pt>
                <c:pt idx="100866">
                  <c:v>50433</c:v>
                </c:pt>
                <c:pt idx="100867">
                  <c:v>50433.5</c:v>
                </c:pt>
                <c:pt idx="100868">
                  <c:v>50434</c:v>
                </c:pt>
                <c:pt idx="100869">
                  <c:v>50434.5</c:v>
                </c:pt>
                <c:pt idx="100870">
                  <c:v>50435</c:v>
                </c:pt>
                <c:pt idx="100871">
                  <c:v>50435.5</c:v>
                </c:pt>
                <c:pt idx="100872">
                  <c:v>50436</c:v>
                </c:pt>
                <c:pt idx="100873">
                  <c:v>50436.5</c:v>
                </c:pt>
                <c:pt idx="100874">
                  <c:v>50437</c:v>
                </c:pt>
                <c:pt idx="100875">
                  <c:v>50437.5</c:v>
                </c:pt>
                <c:pt idx="100876">
                  <c:v>50438</c:v>
                </c:pt>
                <c:pt idx="100877">
                  <c:v>50438.5</c:v>
                </c:pt>
                <c:pt idx="100878">
                  <c:v>50439</c:v>
                </c:pt>
                <c:pt idx="100879">
                  <c:v>50439.5</c:v>
                </c:pt>
                <c:pt idx="100880">
                  <c:v>50440</c:v>
                </c:pt>
                <c:pt idx="100881">
                  <c:v>50440.5</c:v>
                </c:pt>
                <c:pt idx="100882">
                  <c:v>50441</c:v>
                </c:pt>
                <c:pt idx="100883">
                  <c:v>50441.5</c:v>
                </c:pt>
                <c:pt idx="100884">
                  <c:v>50442</c:v>
                </c:pt>
                <c:pt idx="100885">
                  <c:v>50442.5</c:v>
                </c:pt>
                <c:pt idx="100886">
                  <c:v>50443</c:v>
                </c:pt>
                <c:pt idx="100887">
                  <c:v>50443.5</c:v>
                </c:pt>
                <c:pt idx="100888">
                  <c:v>50444</c:v>
                </c:pt>
                <c:pt idx="100889">
                  <c:v>50444.5</c:v>
                </c:pt>
                <c:pt idx="100890">
                  <c:v>50445</c:v>
                </c:pt>
                <c:pt idx="100891">
                  <c:v>50445.5</c:v>
                </c:pt>
                <c:pt idx="100892">
                  <c:v>50446</c:v>
                </c:pt>
                <c:pt idx="100893">
                  <c:v>50446.5</c:v>
                </c:pt>
                <c:pt idx="100894">
                  <c:v>50447</c:v>
                </c:pt>
                <c:pt idx="100895">
                  <c:v>50447.5</c:v>
                </c:pt>
                <c:pt idx="100896">
                  <c:v>50448</c:v>
                </c:pt>
                <c:pt idx="100897">
                  <c:v>50448.5</c:v>
                </c:pt>
                <c:pt idx="100898">
                  <c:v>50449</c:v>
                </c:pt>
                <c:pt idx="100899">
                  <c:v>50449.5</c:v>
                </c:pt>
                <c:pt idx="100900">
                  <c:v>50450</c:v>
                </c:pt>
                <c:pt idx="100901">
                  <c:v>50450.5</c:v>
                </c:pt>
                <c:pt idx="100902">
                  <c:v>50451</c:v>
                </c:pt>
                <c:pt idx="100903">
                  <c:v>50451.5</c:v>
                </c:pt>
                <c:pt idx="100904">
                  <c:v>50452</c:v>
                </c:pt>
                <c:pt idx="100905">
                  <c:v>50452.5</c:v>
                </c:pt>
                <c:pt idx="100906">
                  <c:v>50453</c:v>
                </c:pt>
                <c:pt idx="100907">
                  <c:v>50453.5</c:v>
                </c:pt>
                <c:pt idx="100908">
                  <c:v>50454</c:v>
                </c:pt>
                <c:pt idx="100909">
                  <c:v>50454.5</c:v>
                </c:pt>
                <c:pt idx="100910">
                  <c:v>50455</c:v>
                </c:pt>
                <c:pt idx="100911">
                  <c:v>50455.5</c:v>
                </c:pt>
                <c:pt idx="100912">
                  <c:v>50456</c:v>
                </c:pt>
                <c:pt idx="100913">
                  <c:v>50456.5</c:v>
                </c:pt>
                <c:pt idx="100914">
                  <c:v>50457</c:v>
                </c:pt>
                <c:pt idx="100915">
                  <c:v>50457.5</c:v>
                </c:pt>
                <c:pt idx="100916">
                  <c:v>50458</c:v>
                </c:pt>
                <c:pt idx="100917">
                  <c:v>50458.5</c:v>
                </c:pt>
                <c:pt idx="100918">
                  <c:v>50459</c:v>
                </c:pt>
                <c:pt idx="100919">
                  <c:v>50459.5</c:v>
                </c:pt>
                <c:pt idx="100920">
                  <c:v>50460</c:v>
                </c:pt>
                <c:pt idx="100921">
                  <c:v>50460.5</c:v>
                </c:pt>
                <c:pt idx="100922">
                  <c:v>50461</c:v>
                </c:pt>
                <c:pt idx="100923">
                  <c:v>50461.5</c:v>
                </c:pt>
                <c:pt idx="100924">
                  <c:v>50462</c:v>
                </c:pt>
                <c:pt idx="100925">
                  <c:v>50462.5</c:v>
                </c:pt>
                <c:pt idx="100926">
                  <c:v>50463</c:v>
                </c:pt>
                <c:pt idx="100927">
                  <c:v>50463.5</c:v>
                </c:pt>
                <c:pt idx="100928">
                  <c:v>50464</c:v>
                </c:pt>
                <c:pt idx="100929">
                  <c:v>50464.5</c:v>
                </c:pt>
                <c:pt idx="100930">
                  <c:v>50465</c:v>
                </c:pt>
                <c:pt idx="100931">
                  <c:v>50465.5</c:v>
                </c:pt>
                <c:pt idx="100932">
                  <c:v>50466</c:v>
                </c:pt>
                <c:pt idx="100933">
                  <c:v>50466.5</c:v>
                </c:pt>
                <c:pt idx="100934">
                  <c:v>50467</c:v>
                </c:pt>
                <c:pt idx="100935">
                  <c:v>50467.5</c:v>
                </c:pt>
                <c:pt idx="100936">
                  <c:v>50468</c:v>
                </c:pt>
                <c:pt idx="100937">
                  <c:v>50468.5</c:v>
                </c:pt>
                <c:pt idx="100938">
                  <c:v>50469</c:v>
                </c:pt>
                <c:pt idx="100939">
                  <c:v>50469.5</c:v>
                </c:pt>
                <c:pt idx="100940">
                  <c:v>50470</c:v>
                </c:pt>
                <c:pt idx="100941">
                  <c:v>50470.5</c:v>
                </c:pt>
                <c:pt idx="100942">
                  <c:v>50471</c:v>
                </c:pt>
                <c:pt idx="100943">
                  <c:v>50471.5</c:v>
                </c:pt>
                <c:pt idx="100944">
                  <c:v>50472</c:v>
                </c:pt>
                <c:pt idx="100945">
                  <c:v>50472.5</c:v>
                </c:pt>
                <c:pt idx="100946">
                  <c:v>50473</c:v>
                </c:pt>
                <c:pt idx="100947">
                  <c:v>50473.5</c:v>
                </c:pt>
                <c:pt idx="100948">
                  <c:v>50474</c:v>
                </c:pt>
                <c:pt idx="100949">
                  <c:v>50474.5</c:v>
                </c:pt>
                <c:pt idx="100950">
                  <c:v>50475</c:v>
                </c:pt>
                <c:pt idx="100951">
                  <c:v>50475.5</c:v>
                </c:pt>
                <c:pt idx="100952">
                  <c:v>50476</c:v>
                </c:pt>
                <c:pt idx="100953">
                  <c:v>50476.5</c:v>
                </c:pt>
                <c:pt idx="100954">
                  <c:v>50477</c:v>
                </c:pt>
                <c:pt idx="100955">
                  <c:v>50477.5</c:v>
                </c:pt>
                <c:pt idx="100956">
                  <c:v>50478</c:v>
                </c:pt>
                <c:pt idx="100957">
                  <c:v>50478.5</c:v>
                </c:pt>
                <c:pt idx="100958">
                  <c:v>50479</c:v>
                </c:pt>
                <c:pt idx="100959">
                  <c:v>50479.5</c:v>
                </c:pt>
                <c:pt idx="100960">
                  <c:v>50480</c:v>
                </c:pt>
                <c:pt idx="100961">
                  <c:v>50480.5</c:v>
                </c:pt>
                <c:pt idx="100962">
                  <c:v>50481</c:v>
                </c:pt>
                <c:pt idx="100963">
                  <c:v>50481.5</c:v>
                </c:pt>
                <c:pt idx="100964">
                  <c:v>50482</c:v>
                </c:pt>
                <c:pt idx="100965">
                  <c:v>50482.5</c:v>
                </c:pt>
                <c:pt idx="100966">
                  <c:v>50483</c:v>
                </c:pt>
                <c:pt idx="100967">
                  <c:v>50483.5</c:v>
                </c:pt>
                <c:pt idx="100968">
                  <c:v>50484</c:v>
                </c:pt>
                <c:pt idx="100969">
                  <c:v>50484.5</c:v>
                </c:pt>
                <c:pt idx="100970">
                  <c:v>50485</c:v>
                </c:pt>
                <c:pt idx="100971">
                  <c:v>50485.5</c:v>
                </c:pt>
                <c:pt idx="100972">
                  <c:v>50486</c:v>
                </c:pt>
                <c:pt idx="100973">
                  <c:v>50486.5</c:v>
                </c:pt>
                <c:pt idx="100974">
                  <c:v>50487</c:v>
                </c:pt>
                <c:pt idx="100975">
                  <c:v>50487.5</c:v>
                </c:pt>
                <c:pt idx="100976">
                  <c:v>50488</c:v>
                </c:pt>
                <c:pt idx="100977">
                  <c:v>50488.5</c:v>
                </c:pt>
                <c:pt idx="100978">
                  <c:v>50489</c:v>
                </c:pt>
                <c:pt idx="100979">
                  <c:v>50489.5</c:v>
                </c:pt>
                <c:pt idx="100980">
                  <c:v>50490</c:v>
                </c:pt>
                <c:pt idx="100981">
                  <c:v>50490.5</c:v>
                </c:pt>
                <c:pt idx="100982">
                  <c:v>50491</c:v>
                </c:pt>
                <c:pt idx="100983">
                  <c:v>50491.5</c:v>
                </c:pt>
                <c:pt idx="100984">
                  <c:v>50492</c:v>
                </c:pt>
                <c:pt idx="100985">
                  <c:v>50492.5</c:v>
                </c:pt>
                <c:pt idx="100986">
                  <c:v>50493</c:v>
                </c:pt>
                <c:pt idx="100987">
                  <c:v>50493.5</c:v>
                </c:pt>
                <c:pt idx="100988">
                  <c:v>50494</c:v>
                </c:pt>
                <c:pt idx="100989">
                  <c:v>50494.5</c:v>
                </c:pt>
                <c:pt idx="100990">
                  <c:v>50495</c:v>
                </c:pt>
                <c:pt idx="100991">
                  <c:v>50495.5</c:v>
                </c:pt>
                <c:pt idx="100992">
                  <c:v>50496</c:v>
                </c:pt>
                <c:pt idx="100993">
                  <c:v>50496.5</c:v>
                </c:pt>
                <c:pt idx="100994">
                  <c:v>50497</c:v>
                </c:pt>
                <c:pt idx="100995">
                  <c:v>50497.5</c:v>
                </c:pt>
                <c:pt idx="100996">
                  <c:v>50498</c:v>
                </c:pt>
                <c:pt idx="100997">
                  <c:v>50498.5</c:v>
                </c:pt>
                <c:pt idx="100998">
                  <c:v>50499</c:v>
                </c:pt>
                <c:pt idx="100999">
                  <c:v>50499.5</c:v>
                </c:pt>
                <c:pt idx="101000">
                  <c:v>50500</c:v>
                </c:pt>
                <c:pt idx="101001">
                  <c:v>50500.5</c:v>
                </c:pt>
                <c:pt idx="101002">
                  <c:v>50501</c:v>
                </c:pt>
                <c:pt idx="101003">
                  <c:v>50501.5</c:v>
                </c:pt>
                <c:pt idx="101004">
                  <c:v>50502</c:v>
                </c:pt>
                <c:pt idx="101005">
                  <c:v>50502.5</c:v>
                </c:pt>
                <c:pt idx="101006">
                  <c:v>50503</c:v>
                </c:pt>
                <c:pt idx="101007">
                  <c:v>50503.5</c:v>
                </c:pt>
                <c:pt idx="101008">
                  <c:v>50504</c:v>
                </c:pt>
                <c:pt idx="101009">
                  <c:v>50504.5</c:v>
                </c:pt>
                <c:pt idx="101010">
                  <c:v>50505</c:v>
                </c:pt>
                <c:pt idx="101011">
                  <c:v>50505.5</c:v>
                </c:pt>
                <c:pt idx="101012">
                  <c:v>50506</c:v>
                </c:pt>
                <c:pt idx="101013">
                  <c:v>50506.5</c:v>
                </c:pt>
                <c:pt idx="101014">
                  <c:v>50507</c:v>
                </c:pt>
                <c:pt idx="101015">
                  <c:v>50507.5</c:v>
                </c:pt>
                <c:pt idx="101016">
                  <c:v>50508</c:v>
                </c:pt>
                <c:pt idx="101017">
                  <c:v>50508.5</c:v>
                </c:pt>
                <c:pt idx="101018">
                  <c:v>50509</c:v>
                </c:pt>
                <c:pt idx="101019">
                  <c:v>50509.5</c:v>
                </c:pt>
                <c:pt idx="101020">
                  <c:v>50510</c:v>
                </c:pt>
                <c:pt idx="101021">
                  <c:v>50510.5</c:v>
                </c:pt>
                <c:pt idx="101022">
                  <c:v>50511</c:v>
                </c:pt>
                <c:pt idx="101023">
                  <c:v>50511.5</c:v>
                </c:pt>
                <c:pt idx="101024">
                  <c:v>50512</c:v>
                </c:pt>
                <c:pt idx="101025">
                  <c:v>50512.5</c:v>
                </c:pt>
                <c:pt idx="101026">
                  <c:v>50513</c:v>
                </c:pt>
                <c:pt idx="101027">
                  <c:v>50513.5</c:v>
                </c:pt>
                <c:pt idx="101028">
                  <c:v>50514</c:v>
                </c:pt>
                <c:pt idx="101029">
                  <c:v>50514.5</c:v>
                </c:pt>
                <c:pt idx="101030">
                  <c:v>50515</c:v>
                </c:pt>
                <c:pt idx="101031">
                  <c:v>50515.5</c:v>
                </c:pt>
                <c:pt idx="101032">
                  <c:v>50516</c:v>
                </c:pt>
                <c:pt idx="101033">
                  <c:v>50516.5</c:v>
                </c:pt>
                <c:pt idx="101034">
                  <c:v>50517</c:v>
                </c:pt>
                <c:pt idx="101035">
                  <c:v>50517.5</c:v>
                </c:pt>
                <c:pt idx="101036">
                  <c:v>50518</c:v>
                </c:pt>
                <c:pt idx="101037">
                  <c:v>50518.5</c:v>
                </c:pt>
                <c:pt idx="101038">
                  <c:v>50519</c:v>
                </c:pt>
                <c:pt idx="101039">
                  <c:v>50519.5</c:v>
                </c:pt>
                <c:pt idx="101040">
                  <c:v>50520</c:v>
                </c:pt>
                <c:pt idx="101041">
                  <c:v>50520.5</c:v>
                </c:pt>
                <c:pt idx="101042">
                  <c:v>50521</c:v>
                </c:pt>
                <c:pt idx="101043">
                  <c:v>50521.5</c:v>
                </c:pt>
                <c:pt idx="101044">
                  <c:v>50522</c:v>
                </c:pt>
                <c:pt idx="101045">
                  <c:v>50522.5</c:v>
                </c:pt>
                <c:pt idx="101046">
                  <c:v>50523</c:v>
                </c:pt>
                <c:pt idx="101047">
                  <c:v>50523.5</c:v>
                </c:pt>
                <c:pt idx="101048">
                  <c:v>50524</c:v>
                </c:pt>
                <c:pt idx="101049">
                  <c:v>50524.5</c:v>
                </c:pt>
                <c:pt idx="101050">
                  <c:v>50525</c:v>
                </c:pt>
                <c:pt idx="101051">
                  <c:v>50525.5</c:v>
                </c:pt>
                <c:pt idx="101052">
                  <c:v>50526</c:v>
                </c:pt>
                <c:pt idx="101053">
                  <c:v>50526.5</c:v>
                </c:pt>
                <c:pt idx="101054">
                  <c:v>50527</c:v>
                </c:pt>
                <c:pt idx="101055">
                  <c:v>50527.5</c:v>
                </c:pt>
                <c:pt idx="101056">
                  <c:v>50528</c:v>
                </c:pt>
                <c:pt idx="101057">
                  <c:v>50528.5</c:v>
                </c:pt>
                <c:pt idx="101058">
                  <c:v>50529</c:v>
                </c:pt>
                <c:pt idx="101059">
                  <c:v>50529.5</c:v>
                </c:pt>
                <c:pt idx="101060">
                  <c:v>50530</c:v>
                </c:pt>
                <c:pt idx="101061">
                  <c:v>50530.5</c:v>
                </c:pt>
                <c:pt idx="101062">
                  <c:v>50531</c:v>
                </c:pt>
                <c:pt idx="101063">
                  <c:v>50531.5</c:v>
                </c:pt>
                <c:pt idx="101064">
                  <c:v>50532</c:v>
                </c:pt>
                <c:pt idx="101065">
                  <c:v>50532.5</c:v>
                </c:pt>
                <c:pt idx="101066">
                  <c:v>50533</c:v>
                </c:pt>
                <c:pt idx="101067">
                  <c:v>50533.5</c:v>
                </c:pt>
                <c:pt idx="101068">
                  <c:v>50534</c:v>
                </c:pt>
                <c:pt idx="101069">
                  <c:v>50534.5</c:v>
                </c:pt>
                <c:pt idx="101070">
                  <c:v>50535</c:v>
                </c:pt>
                <c:pt idx="101071">
                  <c:v>50535.5</c:v>
                </c:pt>
                <c:pt idx="101072">
                  <c:v>50536</c:v>
                </c:pt>
                <c:pt idx="101073">
                  <c:v>50536.5</c:v>
                </c:pt>
                <c:pt idx="101074">
                  <c:v>50537</c:v>
                </c:pt>
                <c:pt idx="101075">
                  <c:v>50537.5</c:v>
                </c:pt>
                <c:pt idx="101076">
                  <c:v>50538</c:v>
                </c:pt>
                <c:pt idx="101077">
                  <c:v>50538.5</c:v>
                </c:pt>
                <c:pt idx="101078">
                  <c:v>50539</c:v>
                </c:pt>
                <c:pt idx="101079">
                  <c:v>50539.5</c:v>
                </c:pt>
                <c:pt idx="101080">
                  <c:v>50540</c:v>
                </c:pt>
                <c:pt idx="101081">
                  <c:v>50540.5</c:v>
                </c:pt>
                <c:pt idx="101082">
                  <c:v>50541</c:v>
                </c:pt>
                <c:pt idx="101083">
                  <c:v>50541.5</c:v>
                </c:pt>
                <c:pt idx="101084">
                  <c:v>50542</c:v>
                </c:pt>
                <c:pt idx="101085">
                  <c:v>50542.5</c:v>
                </c:pt>
                <c:pt idx="101086">
                  <c:v>50543</c:v>
                </c:pt>
                <c:pt idx="101087">
                  <c:v>50543.5</c:v>
                </c:pt>
                <c:pt idx="101088">
                  <c:v>50544</c:v>
                </c:pt>
                <c:pt idx="101089">
                  <c:v>50544.5</c:v>
                </c:pt>
                <c:pt idx="101090">
                  <c:v>50545</c:v>
                </c:pt>
                <c:pt idx="101091">
                  <c:v>50545.5</c:v>
                </c:pt>
                <c:pt idx="101092">
                  <c:v>50546</c:v>
                </c:pt>
                <c:pt idx="101093">
                  <c:v>50546.5</c:v>
                </c:pt>
                <c:pt idx="101094">
                  <c:v>50547</c:v>
                </c:pt>
                <c:pt idx="101095">
                  <c:v>50547.5</c:v>
                </c:pt>
                <c:pt idx="101096">
                  <c:v>50548</c:v>
                </c:pt>
                <c:pt idx="101097">
                  <c:v>50548.5</c:v>
                </c:pt>
                <c:pt idx="101098">
                  <c:v>50549</c:v>
                </c:pt>
                <c:pt idx="101099">
                  <c:v>50549.5</c:v>
                </c:pt>
                <c:pt idx="101100">
                  <c:v>50550</c:v>
                </c:pt>
                <c:pt idx="101101">
                  <c:v>50550.5</c:v>
                </c:pt>
                <c:pt idx="101102">
                  <c:v>50551</c:v>
                </c:pt>
                <c:pt idx="101103">
                  <c:v>50551.5</c:v>
                </c:pt>
                <c:pt idx="101104">
                  <c:v>50552</c:v>
                </c:pt>
                <c:pt idx="101105">
                  <c:v>50552.5</c:v>
                </c:pt>
                <c:pt idx="101106">
                  <c:v>50553</c:v>
                </c:pt>
                <c:pt idx="101107">
                  <c:v>50553.5</c:v>
                </c:pt>
                <c:pt idx="101108">
                  <c:v>50554</c:v>
                </c:pt>
                <c:pt idx="101109">
                  <c:v>50554.5</c:v>
                </c:pt>
                <c:pt idx="101110">
                  <c:v>50555</c:v>
                </c:pt>
                <c:pt idx="101111">
                  <c:v>50555.5</c:v>
                </c:pt>
                <c:pt idx="101112">
                  <c:v>50556</c:v>
                </c:pt>
                <c:pt idx="101113">
                  <c:v>50556.5</c:v>
                </c:pt>
                <c:pt idx="101114">
                  <c:v>50557</c:v>
                </c:pt>
                <c:pt idx="101115">
                  <c:v>50557.5</c:v>
                </c:pt>
                <c:pt idx="101116">
                  <c:v>50558</c:v>
                </c:pt>
                <c:pt idx="101117">
                  <c:v>50558.5</c:v>
                </c:pt>
                <c:pt idx="101118">
                  <c:v>50559</c:v>
                </c:pt>
                <c:pt idx="101119">
                  <c:v>50559.5</c:v>
                </c:pt>
                <c:pt idx="101120">
                  <c:v>50560</c:v>
                </c:pt>
                <c:pt idx="101121">
                  <c:v>50560.5</c:v>
                </c:pt>
                <c:pt idx="101122">
                  <c:v>50561</c:v>
                </c:pt>
                <c:pt idx="101123">
                  <c:v>50561.5</c:v>
                </c:pt>
                <c:pt idx="101124">
                  <c:v>50562</c:v>
                </c:pt>
                <c:pt idx="101125">
                  <c:v>50562.5</c:v>
                </c:pt>
                <c:pt idx="101126">
                  <c:v>50563</c:v>
                </c:pt>
                <c:pt idx="101127">
                  <c:v>50563.5</c:v>
                </c:pt>
                <c:pt idx="101128">
                  <c:v>50564</c:v>
                </c:pt>
                <c:pt idx="101129">
                  <c:v>50564.5</c:v>
                </c:pt>
                <c:pt idx="101130">
                  <c:v>50565</c:v>
                </c:pt>
                <c:pt idx="101131">
                  <c:v>50565.5</c:v>
                </c:pt>
                <c:pt idx="101132">
                  <c:v>50566</c:v>
                </c:pt>
                <c:pt idx="101133">
                  <c:v>50566.5</c:v>
                </c:pt>
                <c:pt idx="101134">
                  <c:v>50567</c:v>
                </c:pt>
                <c:pt idx="101135">
                  <c:v>50567.5</c:v>
                </c:pt>
                <c:pt idx="101136">
                  <c:v>50568</c:v>
                </c:pt>
                <c:pt idx="101137">
                  <c:v>50568.5</c:v>
                </c:pt>
                <c:pt idx="101138">
                  <c:v>50569</c:v>
                </c:pt>
                <c:pt idx="101139">
                  <c:v>50569.5</c:v>
                </c:pt>
                <c:pt idx="101140">
                  <c:v>50570</c:v>
                </c:pt>
                <c:pt idx="101141">
                  <c:v>50570.5</c:v>
                </c:pt>
                <c:pt idx="101142">
                  <c:v>50571</c:v>
                </c:pt>
                <c:pt idx="101143">
                  <c:v>50571.5</c:v>
                </c:pt>
                <c:pt idx="101144">
                  <c:v>50572</c:v>
                </c:pt>
                <c:pt idx="101145">
                  <c:v>50572.5</c:v>
                </c:pt>
                <c:pt idx="101146">
                  <c:v>50573</c:v>
                </c:pt>
                <c:pt idx="101147">
                  <c:v>50573.5</c:v>
                </c:pt>
                <c:pt idx="101148">
                  <c:v>50574</c:v>
                </c:pt>
                <c:pt idx="101149">
                  <c:v>50574.5</c:v>
                </c:pt>
                <c:pt idx="101150">
                  <c:v>50575</c:v>
                </c:pt>
                <c:pt idx="101151">
                  <c:v>50575.5</c:v>
                </c:pt>
                <c:pt idx="101152">
                  <c:v>50576</c:v>
                </c:pt>
                <c:pt idx="101153">
                  <c:v>50576.5</c:v>
                </c:pt>
                <c:pt idx="101154">
                  <c:v>50577</c:v>
                </c:pt>
                <c:pt idx="101155">
                  <c:v>50577.5</c:v>
                </c:pt>
                <c:pt idx="101156">
                  <c:v>50578</c:v>
                </c:pt>
                <c:pt idx="101157">
                  <c:v>50578.5</c:v>
                </c:pt>
                <c:pt idx="101158">
                  <c:v>50579</c:v>
                </c:pt>
                <c:pt idx="101159">
                  <c:v>50579.5</c:v>
                </c:pt>
                <c:pt idx="101160">
                  <c:v>50580</c:v>
                </c:pt>
                <c:pt idx="101161">
                  <c:v>50580.5</c:v>
                </c:pt>
                <c:pt idx="101162">
                  <c:v>50581</c:v>
                </c:pt>
                <c:pt idx="101163">
                  <c:v>50581.5</c:v>
                </c:pt>
                <c:pt idx="101164">
                  <c:v>50582</c:v>
                </c:pt>
                <c:pt idx="101165">
                  <c:v>50582.5</c:v>
                </c:pt>
                <c:pt idx="101166">
                  <c:v>50583</c:v>
                </c:pt>
                <c:pt idx="101167">
                  <c:v>50583.5</c:v>
                </c:pt>
                <c:pt idx="101168">
                  <c:v>50584</c:v>
                </c:pt>
                <c:pt idx="101169">
                  <c:v>50584.5</c:v>
                </c:pt>
                <c:pt idx="101170">
                  <c:v>50585</c:v>
                </c:pt>
                <c:pt idx="101171">
                  <c:v>50585.5</c:v>
                </c:pt>
                <c:pt idx="101172">
                  <c:v>50586</c:v>
                </c:pt>
                <c:pt idx="101173">
                  <c:v>50586.5</c:v>
                </c:pt>
                <c:pt idx="101174">
                  <c:v>50587</c:v>
                </c:pt>
                <c:pt idx="101175">
                  <c:v>50587.5</c:v>
                </c:pt>
                <c:pt idx="101176">
                  <c:v>50588</c:v>
                </c:pt>
                <c:pt idx="101177">
                  <c:v>50588.5</c:v>
                </c:pt>
                <c:pt idx="101178">
                  <c:v>50589</c:v>
                </c:pt>
                <c:pt idx="101179">
                  <c:v>50589.5</c:v>
                </c:pt>
                <c:pt idx="101180">
                  <c:v>50590</c:v>
                </c:pt>
                <c:pt idx="101181">
                  <c:v>50590.5</c:v>
                </c:pt>
                <c:pt idx="101182">
                  <c:v>50591</c:v>
                </c:pt>
                <c:pt idx="101183">
                  <c:v>50591.5</c:v>
                </c:pt>
                <c:pt idx="101184">
                  <c:v>50592</c:v>
                </c:pt>
                <c:pt idx="101185">
                  <c:v>50592.5</c:v>
                </c:pt>
                <c:pt idx="101186">
                  <c:v>50593</c:v>
                </c:pt>
                <c:pt idx="101187">
                  <c:v>50593.5</c:v>
                </c:pt>
                <c:pt idx="101188">
                  <c:v>50594</c:v>
                </c:pt>
                <c:pt idx="101189">
                  <c:v>50594.5</c:v>
                </c:pt>
                <c:pt idx="101190">
                  <c:v>50595</c:v>
                </c:pt>
                <c:pt idx="101191">
                  <c:v>50595.5</c:v>
                </c:pt>
                <c:pt idx="101192">
                  <c:v>50596</c:v>
                </c:pt>
                <c:pt idx="101193">
                  <c:v>50596.5</c:v>
                </c:pt>
                <c:pt idx="101194">
                  <c:v>50597</c:v>
                </c:pt>
                <c:pt idx="101195">
                  <c:v>50597.5</c:v>
                </c:pt>
                <c:pt idx="101196">
                  <c:v>50598</c:v>
                </c:pt>
                <c:pt idx="101197">
                  <c:v>50598.5</c:v>
                </c:pt>
                <c:pt idx="101198">
                  <c:v>50599</c:v>
                </c:pt>
                <c:pt idx="101199">
                  <c:v>50599.5</c:v>
                </c:pt>
                <c:pt idx="101200">
                  <c:v>50600</c:v>
                </c:pt>
                <c:pt idx="101201">
                  <c:v>50600.5</c:v>
                </c:pt>
                <c:pt idx="101202">
                  <c:v>50601</c:v>
                </c:pt>
                <c:pt idx="101203">
                  <c:v>50601.5</c:v>
                </c:pt>
                <c:pt idx="101204">
                  <c:v>50602</c:v>
                </c:pt>
                <c:pt idx="101205">
                  <c:v>50602.5</c:v>
                </c:pt>
                <c:pt idx="101206">
                  <c:v>50603</c:v>
                </c:pt>
                <c:pt idx="101207">
                  <c:v>50603.5</c:v>
                </c:pt>
                <c:pt idx="101208">
                  <c:v>50604</c:v>
                </c:pt>
                <c:pt idx="101209">
                  <c:v>50604.5</c:v>
                </c:pt>
                <c:pt idx="101210">
                  <c:v>50605</c:v>
                </c:pt>
                <c:pt idx="101211">
                  <c:v>50605.5</c:v>
                </c:pt>
                <c:pt idx="101212">
                  <c:v>50606</c:v>
                </c:pt>
                <c:pt idx="101213">
                  <c:v>50606.5</c:v>
                </c:pt>
                <c:pt idx="101214">
                  <c:v>50607</c:v>
                </c:pt>
                <c:pt idx="101215">
                  <c:v>50607.5</c:v>
                </c:pt>
                <c:pt idx="101216">
                  <c:v>50608</c:v>
                </c:pt>
                <c:pt idx="101217">
                  <c:v>50608.5</c:v>
                </c:pt>
                <c:pt idx="101218">
                  <c:v>50609</c:v>
                </c:pt>
                <c:pt idx="101219">
                  <c:v>50609.5</c:v>
                </c:pt>
                <c:pt idx="101220">
                  <c:v>50610</c:v>
                </c:pt>
                <c:pt idx="101221">
                  <c:v>50610.5</c:v>
                </c:pt>
                <c:pt idx="101222">
                  <c:v>50611</c:v>
                </c:pt>
                <c:pt idx="101223">
                  <c:v>50611.5</c:v>
                </c:pt>
                <c:pt idx="101224">
                  <c:v>50612</c:v>
                </c:pt>
                <c:pt idx="101225">
                  <c:v>50612.5</c:v>
                </c:pt>
                <c:pt idx="101226">
                  <c:v>50613</c:v>
                </c:pt>
                <c:pt idx="101227">
                  <c:v>50613.5</c:v>
                </c:pt>
                <c:pt idx="101228">
                  <c:v>50614</c:v>
                </c:pt>
                <c:pt idx="101229">
                  <c:v>50614.5</c:v>
                </c:pt>
                <c:pt idx="101230">
                  <c:v>50615</c:v>
                </c:pt>
                <c:pt idx="101231">
                  <c:v>50615.5</c:v>
                </c:pt>
                <c:pt idx="101232">
                  <c:v>50616</c:v>
                </c:pt>
                <c:pt idx="101233">
                  <c:v>50616.5</c:v>
                </c:pt>
                <c:pt idx="101234">
                  <c:v>50617</c:v>
                </c:pt>
                <c:pt idx="101235">
                  <c:v>50617.5</c:v>
                </c:pt>
                <c:pt idx="101236">
                  <c:v>50618</c:v>
                </c:pt>
                <c:pt idx="101237">
                  <c:v>50618.5</c:v>
                </c:pt>
                <c:pt idx="101238">
                  <c:v>50619</c:v>
                </c:pt>
                <c:pt idx="101239">
                  <c:v>50619.5</c:v>
                </c:pt>
                <c:pt idx="101240">
                  <c:v>50620</c:v>
                </c:pt>
                <c:pt idx="101241">
                  <c:v>50620.5</c:v>
                </c:pt>
                <c:pt idx="101242">
                  <c:v>50621</c:v>
                </c:pt>
                <c:pt idx="101243">
                  <c:v>50621.5</c:v>
                </c:pt>
                <c:pt idx="101244">
                  <c:v>50622</c:v>
                </c:pt>
                <c:pt idx="101245">
                  <c:v>50622.5</c:v>
                </c:pt>
                <c:pt idx="101246">
                  <c:v>50623</c:v>
                </c:pt>
                <c:pt idx="101247">
                  <c:v>50623.5</c:v>
                </c:pt>
                <c:pt idx="101248">
                  <c:v>50624</c:v>
                </c:pt>
                <c:pt idx="101249">
                  <c:v>50624.5</c:v>
                </c:pt>
                <c:pt idx="101250">
                  <c:v>50625</c:v>
                </c:pt>
                <c:pt idx="101251">
                  <c:v>50625.5</c:v>
                </c:pt>
                <c:pt idx="101252">
                  <c:v>50626</c:v>
                </c:pt>
                <c:pt idx="101253">
                  <c:v>50626.5</c:v>
                </c:pt>
                <c:pt idx="101254">
                  <c:v>50627</c:v>
                </c:pt>
                <c:pt idx="101255">
                  <c:v>50627.5</c:v>
                </c:pt>
                <c:pt idx="101256">
                  <c:v>50628</c:v>
                </c:pt>
                <c:pt idx="101257">
                  <c:v>50628.5</c:v>
                </c:pt>
                <c:pt idx="101258">
                  <c:v>50629</c:v>
                </c:pt>
                <c:pt idx="101259">
                  <c:v>50629.5</c:v>
                </c:pt>
                <c:pt idx="101260">
                  <c:v>50630</c:v>
                </c:pt>
                <c:pt idx="101261">
                  <c:v>50630.5</c:v>
                </c:pt>
                <c:pt idx="101262">
                  <c:v>50631</c:v>
                </c:pt>
                <c:pt idx="101263">
                  <c:v>50631.5</c:v>
                </c:pt>
                <c:pt idx="101264">
                  <c:v>50632</c:v>
                </c:pt>
                <c:pt idx="101265">
                  <c:v>50632.5</c:v>
                </c:pt>
                <c:pt idx="101266">
                  <c:v>50633</c:v>
                </c:pt>
                <c:pt idx="101267">
                  <c:v>50633.5</c:v>
                </c:pt>
                <c:pt idx="101268">
                  <c:v>50634</c:v>
                </c:pt>
                <c:pt idx="101269">
                  <c:v>50634.5</c:v>
                </c:pt>
                <c:pt idx="101270">
                  <c:v>50635</c:v>
                </c:pt>
                <c:pt idx="101271">
                  <c:v>50635.5</c:v>
                </c:pt>
                <c:pt idx="101272">
                  <c:v>50636</c:v>
                </c:pt>
                <c:pt idx="101273">
                  <c:v>50636.5</c:v>
                </c:pt>
                <c:pt idx="101274">
                  <c:v>50637</c:v>
                </c:pt>
                <c:pt idx="101275">
                  <c:v>50637.5</c:v>
                </c:pt>
                <c:pt idx="101276">
                  <c:v>50638</c:v>
                </c:pt>
                <c:pt idx="101277">
                  <c:v>50638.5</c:v>
                </c:pt>
                <c:pt idx="101278">
                  <c:v>50639</c:v>
                </c:pt>
                <c:pt idx="101279">
                  <c:v>50639.5</c:v>
                </c:pt>
                <c:pt idx="101280">
                  <c:v>50640</c:v>
                </c:pt>
                <c:pt idx="101281">
                  <c:v>50640.5</c:v>
                </c:pt>
                <c:pt idx="101282">
                  <c:v>50641</c:v>
                </c:pt>
                <c:pt idx="101283">
                  <c:v>50641.5</c:v>
                </c:pt>
                <c:pt idx="101284">
                  <c:v>50642</c:v>
                </c:pt>
                <c:pt idx="101285">
                  <c:v>50642.5</c:v>
                </c:pt>
                <c:pt idx="101286">
                  <c:v>50643</c:v>
                </c:pt>
                <c:pt idx="101287">
                  <c:v>50643.5</c:v>
                </c:pt>
                <c:pt idx="101288">
                  <c:v>50644</c:v>
                </c:pt>
                <c:pt idx="101289">
                  <c:v>50644.5</c:v>
                </c:pt>
                <c:pt idx="101290">
                  <c:v>50645</c:v>
                </c:pt>
                <c:pt idx="101291">
                  <c:v>50645.5</c:v>
                </c:pt>
                <c:pt idx="101292">
                  <c:v>50646</c:v>
                </c:pt>
                <c:pt idx="101293">
                  <c:v>50646.5</c:v>
                </c:pt>
                <c:pt idx="101294">
                  <c:v>50647</c:v>
                </c:pt>
                <c:pt idx="101295">
                  <c:v>50647.5</c:v>
                </c:pt>
                <c:pt idx="101296">
                  <c:v>50648</c:v>
                </c:pt>
                <c:pt idx="101297">
                  <c:v>50648.5</c:v>
                </c:pt>
                <c:pt idx="101298">
                  <c:v>50649</c:v>
                </c:pt>
                <c:pt idx="101299">
                  <c:v>50649.5</c:v>
                </c:pt>
                <c:pt idx="101300">
                  <c:v>50650</c:v>
                </c:pt>
                <c:pt idx="101301">
                  <c:v>50650.5</c:v>
                </c:pt>
                <c:pt idx="101302">
                  <c:v>50651</c:v>
                </c:pt>
                <c:pt idx="101303">
                  <c:v>50651.5</c:v>
                </c:pt>
                <c:pt idx="101304">
                  <c:v>50652</c:v>
                </c:pt>
                <c:pt idx="101305">
                  <c:v>50652.5</c:v>
                </c:pt>
                <c:pt idx="101306">
                  <c:v>50653</c:v>
                </c:pt>
                <c:pt idx="101307">
                  <c:v>50653.5</c:v>
                </c:pt>
                <c:pt idx="101308">
                  <c:v>50654</c:v>
                </c:pt>
                <c:pt idx="101309">
                  <c:v>50654.5</c:v>
                </c:pt>
                <c:pt idx="101310">
                  <c:v>50655</c:v>
                </c:pt>
                <c:pt idx="101311">
                  <c:v>50655.5</c:v>
                </c:pt>
                <c:pt idx="101312">
                  <c:v>50656</c:v>
                </c:pt>
                <c:pt idx="101313">
                  <c:v>50656.5</c:v>
                </c:pt>
                <c:pt idx="101314">
                  <c:v>50657</c:v>
                </c:pt>
                <c:pt idx="101315">
                  <c:v>50657.5</c:v>
                </c:pt>
                <c:pt idx="101316">
                  <c:v>50658</c:v>
                </c:pt>
                <c:pt idx="101317">
                  <c:v>50658.5</c:v>
                </c:pt>
                <c:pt idx="101318">
                  <c:v>50659</c:v>
                </c:pt>
                <c:pt idx="101319">
                  <c:v>50659.5</c:v>
                </c:pt>
                <c:pt idx="101320">
                  <c:v>50660</c:v>
                </c:pt>
                <c:pt idx="101321">
                  <c:v>50660.5</c:v>
                </c:pt>
                <c:pt idx="101322">
                  <c:v>50661</c:v>
                </c:pt>
                <c:pt idx="101323">
                  <c:v>50661.5</c:v>
                </c:pt>
                <c:pt idx="101324">
                  <c:v>50662</c:v>
                </c:pt>
                <c:pt idx="101325">
                  <c:v>50662.5</c:v>
                </c:pt>
                <c:pt idx="101326">
                  <c:v>50663</c:v>
                </c:pt>
                <c:pt idx="101327">
                  <c:v>50663.5</c:v>
                </c:pt>
                <c:pt idx="101328">
                  <c:v>50664</c:v>
                </c:pt>
                <c:pt idx="101329">
                  <c:v>50664.5</c:v>
                </c:pt>
                <c:pt idx="101330">
                  <c:v>50665</c:v>
                </c:pt>
                <c:pt idx="101331">
                  <c:v>50665.5</c:v>
                </c:pt>
                <c:pt idx="101332">
                  <c:v>50666</c:v>
                </c:pt>
                <c:pt idx="101333">
                  <c:v>50666.5</c:v>
                </c:pt>
                <c:pt idx="101334">
                  <c:v>50667</c:v>
                </c:pt>
                <c:pt idx="101335">
                  <c:v>50667.5</c:v>
                </c:pt>
                <c:pt idx="101336">
                  <c:v>50668</c:v>
                </c:pt>
                <c:pt idx="101337">
                  <c:v>50668.5</c:v>
                </c:pt>
                <c:pt idx="101338">
                  <c:v>50669</c:v>
                </c:pt>
                <c:pt idx="101339">
                  <c:v>50669.5</c:v>
                </c:pt>
                <c:pt idx="101340">
                  <c:v>50670</c:v>
                </c:pt>
                <c:pt idx="101341">
                  <c:v>50670.5</c:v>
                </c:pt>
                <c:pt idx="101342">
                  <c:v>50671</c:v>
                </c:pt>
                <c:pt idx="101343">
                  <c:v>50671.5</c:v>
                </c:pt>
                <c:pt idx="101344">
                  <c:v>50672</c:v>
                </c:pt>
                <c:pt idx="101345">
                  <c:v>50672.5</c:v>
                </c:pt>
                <c:pt idx="101346">
                  <c:v>50673</c:v>
                </c:pt>
                <c:pt idx="101347">
                  <c:v>50673.5</c:v>
                </c:pt>
                <c:pt idx="101348">
                  <c:v>50674</c:v>
                </c:pt>
                <c:pt idx="101349">
                  <c:v>50674.5</c:v>
                </c:pt>
                <c:pt idx="101350">
                  <c:v>50675</c:v>
                </c:pt>
                <c:pt idx="101351">
                  <c:v>50675.5</c:v>
                </c:pt>
                <c:pt idx="101352">
                  <c:v>50676</c:v>
                </c:pt>
                <c:pt idx="101353">
                  <c:v>50676.5</c:v>
                </c:pt>
                <c:pt idx="101354">
                  <c:v>50677</c:v>
                </c:pt>
                <c:pt idx="101355">
                  <c:v>50677.5</c:v>
                </c:pt>
                <c:pt idx="101356">
                  <c:v>50678</c:v>
                </c:pt>
                <c:pt idx="101357">
                  <c:v>50678.5</c:v>
                </c:pt>
                <c:pt idx="101358">
                  <c:v>50679</c:v>
                </c:pt>
                <c:pt idx="101359">
                  <c:v>50679.5</c:v>
                </c:pt>
                <c:pt idx="101360">
                  <c:v>50680</c:v>
                </c:pt>
                <c:pt idx="101361">
                  <c:v>50680.5</c:v>
                </c:pt>
                <c:pt idx="101362">
                  <c:v>50681</c:v>
                </c:pt>
                <c:pt idx="101363">
                  <c:v>50681.5</c:v>
                </c:pt>
                <c:pt idx="101364">
                  <c:v>50682</c:v>
                </c:pt>
                <c:pt idx="101365">
                  <c:v>50682.5</c:v>
                </c:pt>
                <c:pt idx="101366">
                  <c:v>50683</c:v>
                </c:pt>
                <c:pt idx="101367">
                  <c:v>50683.5</c:v>
                </c:pt>
                <c:pt idx="101368">
                  <c:v>50684</c:v>
                </c:pt>
                <c:pt idx="101369">
                  <c:v>50684.5</c:v>
                </c:pt>
                <c:pt idx="101370">
                  <c:v>50685</c:v>
                </c:pt>
                <c:pt idx="101371">
                  <c:v>50685.5</c:v>
                </c:pt>
                <c:pt idx="101372">
                  <c:v>50686</c:v>
                </c:pt>
                <c:pt idx="101373">
                  <c:v>50686.5</c:v>
                </c:pt>
                <c:pt idx="101374">
                  <c:v>50687</c:v>
                </c:pt>
                <c:pt idx="101375">
                  <c:v>50687.5</c:v>
                </c:pt>
                <c:pt idx="101376">
                  <c:v>50688</c:v>
                </c:pt>
                <c:pt idx="101377">
                  <c:v>50688.5</c:v>
                </c:pt>
                <c:pt idx="101378">
                  <c:v>50689</c:v>
                </c:pt>
                <c:pt idx="101379">
                  <c:v>50689.5</c:v>
                </c:pt>
                <c:pt idx="101380">
                  <c:v>50690</c:v>
                </c:pt>
                <c:pt idx="101381">
                  <c:v>50690.5</c:v>
                </c:pt>
                <c:pt idx="101382">
                  <c:v>50691</c:v>
                </c:pt>
                <c:pt idx="101383">
                  <c:v>50691.5</c:v>
                </c:pt>
                <c:pt idx="101384">
                  <c:v>50692</c:v>
                </c:pt>
                <c:pt idx="101385">
                  <c:v>50692.5</c:v>
                </c:pt>
                <c:pt idx="101386">
                  <c:v>50693</c:v>
                </c:pt>
                <c:pt idx="101387">
                  <c:v>50693.5</c:v>
                </c:pt>
                <c:pt idx="101388">
                  <c:v>50694</c:v>
                </c:pt>
                <c:pt idx="101389">
                  <c:v>50694.5</c:v>
                </c:pt>
                <c:pt idx="101390">
                  <c:v>50695</c:v>
                </c:pt>
                <c:pt idx="101391">
                  <c:v>50695.5</c:v>
                </c:pt>
                <c:pt idx="101392">
                  <c:v>50696</c:v>
                </c:pt>
                <c:pt idx="101393">
                  <c:v>50696.5</c:v>
                </c:pt>
                <c:pt idx="101394">
                  <c:v>50697</c:v>
                </c:pt>
                <c:pt idx="101395">
                  <c:v>50697.5</c:v>
                </c:pt>
                <c:pt idx="101396">
                  <c:v>50698</c:v>
                </c:pt>
                <c:pt idx="101397">
                  <c:v>50698.5</c:v>
                </c:pt>
                <c:pt idx="101398">
                  <c:v>50699</c:v>
                </c:pt>
                <c:pt idx="101399">
                  <c:v>50699.5</c:v>
                </c:pt>
                <c:pt idx="101400">
                  <c:v>50700</c:v>
                </c:pt>
                <c:pt idx="101401">
                  <c:v>50700.5</c:v>
                </c:pt>
                <c:pt idx="101402">
                  <c:v>50701</c:v>
                </c:pt>
                <c:pt idx="101403">
                  <c:v>50701.5</c:v>
                </c:pt>
                <c:pt idx="101404">
                  <c:v>50702</c:v>
                </c:pt>
                <c:pt idx="101405">
                  <c:v>50702.5</c:v>
                </c:pt>
                <c:pt idx="101406">
                  <c:v>50703</c:v>
                </c:pt>
                <c:pt idx="101407">
                  <c:v>50703.5</c:v>
                </c:pt>
                <c:pt idx="101408">
                  <c:v>50704</c:v>
                </c:pt>
                <c:pt idx="101409">
                  <c:v>50704.5</c:v>
                </c:pt>
                <c:pt idx="101410">
                  <c:v>50705</c:v>
                </c:pt>
                <c:pt idx="101411">
                  <c:v>50705.5</c:v>
                </c:pt>
                <c:pt idx="101412">
                  <c:v>50706</c:v>
                </c:pt>
                <c:pt idx="101413">
                  <c:v>50706.5</c:v>
                </c:pt>
                <c:pt idx="101414">
                  <c:v>50707</c:v>
                </c:pt>
                <c:pt idx="101415">
                  <c:v>50707.5</c:v>
                </c:pt>
                <c:pt idx="101416">
                  <c:v>50708</c:v>
                </c:pt>
                <c:pt idx="101417">
                  <c:v>50708.5</c:v>
                </c:pt>
                <c:pt idx="101418">
                  <c:v>50709</c:v>
                </c:pt>
                <c:pt idx="101419">
                  <c:v>50709.5</c:v>
                </c:pt>
                <c:pt idx="101420">
                  <c:v>50710</c:v>
                </c:pt>
                <c:pt idx="101421">
                  <c:v>50710.5</c:v>
                </c:pt>
                <c:pt idx="101422">
                  <c:v>50711</c:v>
                </c:pt>
                <c:pt idx="101423">
                  <c:v>50711.5</c:v>
                </c:pt>
                <c:pt idx="101424">
                  <c:v>50712</c:v>
                </c:pt>
                <c:pt idx="101425">
                  <c:v>50712.5</c:v>
                </c:pt>
                <c:pt idx="101426">
                  <c:v>50713</c:v>
                </c:pt>
                <c:pt idx="101427">
                  <c:v>50713.5</c:v>
                </c:pt>
                <c:pt idx="101428">
                  <c:v>50714</c:v>
                </c:pt>
                <c:pt idx="101429">
                  <c:v>50714.5</c:v>
                </c:pt>
                <c:pt idx="101430">
                  <c:v>50715</c:v>
                </c:pt>
                <c:pt idx="101431">
                  <c:v>50715.5</c:v>
                </c:pt>
                <c:pt idx="101432">
                  <c:v>50716</c:v>
                </c:pt>
                <c:pt idx="101433">
                  <c:v>50716.5</c:v>
                </c:pt>
                <c:pt idx="101434">
                  <c:v>50717</c:v>
                </c:pt>
                <c:pt idx="101435">
                  <c:v>50717.5</c:v>
                </c:pt>
                <c:pt idx="101436">
                  <c:v>50718</c:v>
                </c:pt>
                <c:pt idx="101437">
                  <c:v>50718.5</c:v>
                </c:pt>
                <c:pt idx="101438">
                  <c:v>50719</c:v>
                </c:pt>
                <c:pt idx="101439">
                  <c:v>50719.5</c:v>
                </c:pt>
                <c:pt idx="101440">
                  <c:v>50720</c:v>
                </c:pt>
                <c:pt idx="101441">
                  <c:v>50720.5</c:v>
                </c:pt>
                <c:pt idx="101442">
                  <c:v>50721</c:v>
                </c:pt>
                <c:pt idx="101443">
                  <c:v>50721.5</c:v>
                </c:pt>
                <c:pt idx="101444">
                  <c:v>50722</c:v>
                </c:pt>
                <c:pt idx="101445">
                  <c:v>50722.5</c:v>
                </c:pt>
                <c:pt idx="101446">
                  <c:v>50723</c:v>
                </c:pt>
                <c:pt idx="101447">
                  <c:v>50723.5</c:v>
                </c:pt>
                <c:pt idx="101448">
                  <c:v>50724</c:v>
                </c:pt>
                <c:pt idx="101449">
                  <c:v>50724.5</c:v>
                </c:pt>
                <c:pt idx="101450">
                  <c:v>50725</c:v>
                </c:pt>
                <c:pt idx="101451">
                  <c:v>50725.5</c:v>
                </c:pt>
                <c:pt idx="101452">
                  <c:v>50726</c:v>
                </c:pt>
                <c:pt idx="101453">
                  <c:v>50726.5</c:v>
                </c:pt>
                <c:pt idx="101454">
                  <c:v>50727</c:v>
                </c:pt>
                <c:pt idx="101455">
                  <c:v>50727.5</c:v>
                </c:pt>
                <c:pt idx="101456">
                  <c:v>50728</c:v>
                </c:pt>
                <c:pt idx="101457">
                  <c:v>50728.5</c:v>
                </c:pt>
                <c:pt idx="101458">
                  <c:v>50729</c:v>
                </c:pt>
                <c:pt idx="101459">
                  <c:v>50729.5</c:v>
                </c:pt>
                <c:pt idx="101460">
                  <c:v>50730</c:v>
                </c:pt>
                <c:pt idx="101461">
                  <c:v>50730.5</c:v>
                </c:pt>
                <c:pt idx="101462">
                  <c:v>50731</c:v>
                </c:pt>
                <c:pt idx="101463">
                  <c:v>50731.5</c:v>
                </c:pt>
                <c:pt idx="101464">
                  <c:v>50732</c:v>
                </c:pt>
                <c:pt idx="101465">
                  <c:v>50732.5</c:v>
                </c:pt>
                <c:pt idx="101466">
                  <c:v>50733</c:v>
                </c:pt>
                <c:pt idx="101467">
                  <c:v>50733.5</c:v>
                </c:pt>
                <c:pt idx="101468">
                  <c:v>50734</c:v>
                </c:pt>
                <c:pt idx="101469">
                  <c:v>50734.5</c:v>
                </c:pt>
                <c:pt idx="101470">
                  <c:v>50735</c:v>
                </c:pt>
                <c:pt idx="101471">
                  <c:v>50735.5</c:v>
                </c:pt>
                <c:pt idx="101472">
                  <c:v>50736</c:v>
                </c:pt>
                <c:pt idx="101473">
                  <c:v>50736.5</c:v>
                </c:pt>
                <c:pt idx="101474">
                  <c:v>50737</c:v>
                </c:pt>
                <c:pt idx="101475">
                  <c:v>50737.5</c:v>
                </c:pt>
                <c:pt idx="101476">
                  <c:v>50738</c:v>
                </c:pt>
                <c:pt idx="101477">
                  <c:v>50738.5</c:v>
                </c:pt>
                <c:pt idx="101478">
                  <c:v>50739</c:v>
                </c:pt>
                <c:pt idx="101479">
                  <c:v>50739.5</c:v>
                </c:pt>
                <c:pt idx="101480">
                  <c:v>50740</c:v>
                </c:pt>
                <c:pt idx="101481">
                  <c:v>50740.5</c:v>
                </c:pt>
                <c:pt idx="101482">
                  <c:v>50741</c:v>
                </c:pt>
                <c:pt idx="101483">
                  <c:v>50741.5</c:v>
                </c:pt>
                <c:pt idx="101484">
                  <c:v>50742</c:v>
                </c:pt>
                <c:pt idx="101485">
                  <c:v>50742.5</c:v>
                </c:pt>
                <c:pt idx="101486">
                  <c:v>50743</c:v>
                </c:pt>
                <c:pt idx="101487">
                  <c:v>50743.5</c:v>
                </c:pt>
                <c:pt idx="101488">
                  <c:v>50744</c:v>
                </c:pt>
                <c:pt idx="101489">
                  <c:v>50744.5</c:v>
                </c:pt>
                <c:pt idx="101490">
                  <c:v>50745</c:v>
                </c:pt>
                <c:pt idx="101491">
                  <c:v>50745.5</c:v>
                </c:pt>
                <c:pt idx="101492">
                  <c:v>50746</c:v>
                </c:pt>
                <c:pt idx="101493">
                  <c:v>50746.5</c:v>
                </c:pt>
                <c:pt idx="101494">
                  <c:v>50747</c:v>
                </c:pt>
                <c:pt idx="101495">
                  <c:v>50747.5</c:v>
                </c:pt>
                <c:pt idx="101496">
                  <c:v>50748</c:v>
                </c:pt>
                <c:pt idx="101497">
                  <c:v>50748.5</c:v>
                </c:pt>
                <c:pt idx="101498">
                  <c:v>50749</c:v>
                </c:pt>
                <c:pt idx="101499">
                  <c:v>50749.5</c:v>
                </c:pt>
                <c:pt idx="101500">
                  <c:v>50750</c:v>
                </c:pt>
                <c:pt idx="101501">
                  <c:v>50750.5</c:v>
                </c:pt>
                <c:pt idx="101502">
                  <c:v>50751</c:v>
                </c:pt>
                <c:pt idx="101503">
                  <c:v>50751.5</c:v>
                </c:pt>
                <c:pt idx="101504">
                  <c:v>50752</c:v>
                </c:pt>
                <c:pt idx="101505">
                  <c:v>50752.5</c:v>
                </c:pt>
                <c:pt idx="101506">
                  <c:v>50753</c:v>
                </c:pt>
                <c:pt idx="101507">
                  <c:v>50753.5</c:v>
                </c:pt>
                <c:pt idx="101508">
                  <c:v>50754</c:v>
                </c:pt>
                <c:pt idx="101509">
                  <c:v>50754.5</c:v>
                </c:pt>
                <c:pt idx="101510">
                  <c:v>50755</c:v>
                </c:pt>
                <c:pt idx="101511">
                  <c:v>50755.5</c:v>
                </c:pt>
                <c:pt idx="101512">
                  <c:v>50756</c:v>
                </c:pt>
                <c:pt idx="101513">
                  <c:v>50756.5</c:v>
                </c:pt>
                <c:pt idx="101514">
                  <c:v>50757</c:v>
                </c:pt>
                <c:pt idx="101515">
                  <c:v>50757.5</c:v>
                </c:pt>
                <c:pt idx="101516">
                  <c:v>50758</c:v>
                </c:pt>
                <c:pt idx="101517">
                  <c:v>50758.5</c:v>
                </c:pt>
                <c:pt idx="101518">
                  <c:v>50759</c:v>
                </c:pt>
                <c:pt idx="101519">
                  <c:v>50759.5</c:v>
                </c:pt>
                <c:pt idx="101520">
                  <c:v>50760</c:v>
                </c:pt>
                <c:pt idx="101521">
                  <c:v>50760.5</c:v>
                </c:pt>
                <c:pt idx="101522">
                  <c:v>50761</c:v>
                </c:pt>
                <c:pt idx="101523">
                  <c:v>50761.5</c:v>
                </c:pt>
                <c:pt idx="101524">
                  <c:v>50762</c:v>
                </c:pt>
                <c:pt idx="101525">
                  <c:v>50762.5</c:v>
                </c:pt>
                <c:pt idx="101526">
                  <c:v>50763</c:v>
                </c:pt>
                <c:pt idx="101527">
                  <c:v>50763.5</c:v>
                </c:pt>
                <c:pt idx="101528">
                  <c:v>50764</c:v>
                </c:pt>
                <c:pt idx="101529">
                  <c:v>50764.5</c:v>
                </c:pt>
                <c:pt idx="101530">
                  <c:v>50765</c:v>
                </c:pt>
                <c:pt idx="101531">
                  <c:v>50765.5</c:v>
                </c:pt>
                <c:pt idx="101532">
                  <c:v>50766</c:v>
                </c:pt>
                <c:pt idx="101533">
                  <c:v>50766.5</c:v>
                </c:pt>
                <c:pt idx="101534">
                  <c:v>50767</c:v>
                </c:pt>
                <c:pt idx="101535">
                  <c:v>50767.5</c:v>
                </c:pt>
                <c:pt idx="101536">
                  <c:v>50768</c:v>
                </c:pt>
                <c:pt idx="101537">
                  <c:v>50768.5</c:v>
                </c:pt>
                <c:pt idx="101538">
                  <c:v>50769</c:v>
                </c:pt>
                <c:pt idx="101539">
                  <c:v>50769.5</c:v>
                </c:pt>
                <c:pt idx="101540">
                  <c:v>50770</c:v>
                </c:pt>
                <c:pt idx="101541">
                  <c:v>50770.5</c:v>
                </c:pt>
                <c:pt idx="101542">
                  <c:v>50771</c:v>
                </c:pt>
                <c:pt idx="101543">
                  <c:v>50771.5</c:v>
                </c:pt>
                <c:pt idx="101544">
                  <c:v>50772</c:v>
                </c:pt>
                <c:pt idx="101545">
                  <c:v>50772.5</c:v>
                </c:pt>
                <c:pt idx="101546">
                  <c:v>50773</c:v>
                </c:pt>
                <c:pt idx="101547">
                  <c:v>50773.5</c:v>
                </c:pt>
                <c:pt idx="101548">
                  <c:v>50774</c:v>
                </c:pt>
                <c:pt idx="101549">
                  <c:v>50774.5</c:v>
                </c:pt>
                <c:pt idx="101550">
                  <c:v>50775</c:v>
                </c:pt>
                <c:pt idx="101551">
                  <c:v>50775.5</c:v>
                </c:pt>
                <c:pt idx="101552">
                  <c:v>50776</c:v>
                </c:pt>
                <c:pt idx="101553">
                  <c:v>50776.5</c:v>
                </c:pt>
                <c:pt idx="101554">
                  <c:v>50777</c:v>
                </c:pt>
                <c:pt idx="101555">
                  <c:v>50777.5</c:v>
                </c:pt>
                <c:pt idx="101556">
                  <c:v>50778</c:v>
                </c:pt>
                <c:pt idx="101557">
                  <c:v>50778.5</c:v>
                </c:pt>
                <c:pt idx="101558">
                  <c:v>50779</c:v>
                </c:pt>
                <c:pt idx="101559">
                  <c:v>50779.5</c:v>
                </c:pt>
                <c:pt idx="101560">
                  <c:v>50780</c:v>
                </c:pt>
                <c:pt idx="101561">
                  <c:v>50780.5</c:v>
                </c:pt>
                <c:pt idx="101562">
                  <c:v>50781</c:v>
                </c:pt>
                <c:pt idx="101563">
                  <c:v>50781.5</c:v>
                </c:pt>
                <c:pt idx="101564">
                  <c:v>50782</c:v>
                </c:pt>
                <c:pt idx="101565">
                  <c:v>50782.5</c:v>
                </c:pt>
                <c:pt idx="101566">
                  <c:v>50783</c:v>
                </c:pt>
                <c:pt idx="101567">
                  <c:v>50783.5</c:v>
                </c:pt>
                <c:pt idx="101568">
                  <c:v>50784</c:v>
                </c:pt>
                <c:pt idx="101569">
                  <c:v>50784.5</c:v>
                </c:pt>
                <c:pt idx="101570">
                  <c:v>50785</c:v>
                </c:pt>
                <c:pt idx="101571">
                  <c:v>50785.5</c:v>
                </c:pt>
                <c:pt idx="101572">
                  <c:v>50786</c:v>
                </c:pt>
                <c:pt idx="101573">
                  <c:v>50786.5</c:v>
                </c:pt>
                <c:pt idx="101574">
                  <c:v>50787</c:v>
                </c:pt>
                <c:pt idx="101575">
                  <c:v>50787.5</c:v>
                </c:pt>
                <c:pt idx="101576">
                  <c:v>50788</c:v>
                </c:pt>
                <c:pt idx="101577">
                  <c:v>50788.5</c:v>
                </c:pt>
                <c:pt idx="101578">
                  <c:v>50789</c:v>
                </c:pt>
                <c:pt idx="101579">
                  <c:v>50789.5</c:v>
                </c:pt>
                <c:pt idx="101580">
                  <c:v>50790</c:v>
                </c:pt>
                <c:pt idx="101581">
                  <c:v>50790.5</c:v>
                </c:pt>
                <c:pt idx="101582">
                  <c:v>50791</c:v>
                </c:pt>
                <c:pt idx="101583">
                  <c:v>50791.5</c:v>
                </c:pt>
                <c:pt idx="101584">
                  <c:v>50792</c:v>
                </c:pt>
                <c:pt idx="101585">
                  <c:v>50792.5</c:v>
                </c:pt>
                <c:pt idx="101586">
                  <c:v>50793</c:v>
                </c:pt>
                <c:pt idx="101587">
                  <c:v>50793.5</c:v>
                </c:pt>
                <c:pt idx="101588">
                  <c:v>50794</c:v>
                </c:pt>
                <c:pt idx="101589">
                  <c:v>50794.5</c:v>
                </c:pt>
                <c:pt idx="101590">
                  <c:v>50795</c:v>
                </c:pt>
                <c:pt idx="101591">
                  <c:v>50795.5</c:v>
                </c:pt>
                <c:pt idx="101592">
                  <c:v>50796</c:v>
                </c:pt>
                <c:pt idx="101593">
                  <c:v>50796.5</c:v>
                </c:pt>
                <c:pt idx="101594">
                  <c:v>50797</c:v>
                </c:pt>
                <c:pt idx="101595">
                  <c:v>50797.5</c:v>
                </c:pt>
                <c:pt idx="101596">
                  <c:v>50798</c:v>
                </c:pt>
                <c:pt idx="101597">
                  <c:v>50798.5</c:v>
                </c:pt>
                <c:pt idx="101598">
                  <c:v>50799</c:v>
                </c:pt>
                <c:pt idx="101599">
                  <c:v>50799.5</c:v>
                </c:pt>
                <c:pt idx="101600">
                  <c:v>50800</c:v>
                </c:pt>
                <c:pt idx="101601">
                  <c:v>50800.5</c:v>
                </c:pt>
                <c:pt idx="101602">
                  <c:v>50801</c:v>
                </c:pt>
                <c:pt idx="101603">
                  <c:v>50801.5</c:v>
                </c:pt>
                <c:pt idx="101604">
                  <c:v>50802</c:v>
                </c:pt>
                <c:pt idx="101605">
                  <c:v>50802.5</c:v>
                </c:pt>
                <c:pt idx="101606">
                  <c:v>50803</c:v>
                </c:pt>
                <c:pt idx="101607">
                  <c:v>50803.5</c:v>
                </c:pt>
                <c:pt idx="101608">
                  <c:v>50804</c:v>
                </c:pt>
                <c:pt idx="101609">
                  <c:v>50804.5</c:v>
                </c:pt>
                <c:pt idx="101610">
                  <c:v>50805</c:v>
                </c:pt>
                <c:pt idx="101611">
                  <c:v>50805.5</c:v>
                </c:pt>
                <c:pt idx="101612">
                  <c:v>50806</c:v>
                </c:pt>
                <c:pt idx="101613">
                  <c:v>50806.5</c:v>
                </c:pt>
                <c:pt idx="101614">
                  <c:v>50807</c:v>
                </c:pt>
                <c:pt idx="101615">
                  <c:v>50807.5</c:v>
                </c:pt>
                <c:pt idx="101616">
                  <c:v>50808</c:v>
                </c:pt>
                <c:pt idx="101617">
                  <c:v>50808.5</c:v>
                </c:pt>
                <c:pt idx="101618">
                  <c:v>50809</c:v>
                </c:pt>
                <c:pt idx="101619">
                  <c:v>50809.5</c:v>
                </c:pt>
                <c:pt idx="101620">
                  <c:v>50810</c:v>
                </c:pt>
                <c:pt idx="101621">
                  <c:v>50810.5</c:v>
                </c:pt>
                <c:pt idx="101622">
                  <c:v>50811</c:v>
                </c:pt>
                <c:pt idx="101623">
                  <c:v>50811.5</c:v>
                </c:pt>
                <c:pt idx="101624">
                  <c:v>50812</c:v>
                </c:pt>
                <c:pt idx="101625">
                  <c:v>50812.5</c:v>
                </c:pt>
                <c:pt idx="101626">
                  <c:v>50813</c:v>
                </c:pt>
                <c:pt idx="101627">
                  <c:v>50813.5</c:v>
                </c:pt>
                <c:pt idx="101628">
                  <c:v>50814</c:v>
                </c:pt>
                <c:pt idx="101629">
                  <c:v>50814.5</c:v>
                </c:pt>
                <c:pt idx="101630">
                  <c:v>50815</c:v>
                </c:pt>
                <c:pt idx="101631">
                  <c:v>50815.5</c:v>
                </c:pt>
                <c:pt idx="101632">
                  <c:v>50816</c:v>
                </c:pt>
                <c:pt idx="101633">
                  <c:v>50816.5</c:v>
                </c:pt>
                <c:pt idx="101634">
                  <c:v>50817</c:v>
                </c:pt>
                <c:pt idx="101635">
                  <c:v>50817.5</c:v>
                </c:pt>
                <c:pt idx="101636">
                  <c:v>50818</c:v>
                </c:pt>
                <c:pt idx="101637">
                  <c:v>50818.5</c:v>
                </c:pt>
                <c:pt idx="101638">
                  <c:v>50819</c:v>
                </c:pt>
                <c:pt idx="101639">
                  <c:v>50819.5</c:v>
                </c:pt>
                <c:pt idx="101640">
                  <c:v>50820</c:v>
                </c:pt>
                <c:pt idx="101641">
                  <c:v>50820.5</c:v>
                </c:pt>
                <c:pt idx="101642">
                  <c:v>50821</c:v>
                </c:pt>
                <c:pt idx="101643">
                  <c:v>50821.5</c:v>
                </c:pt>
                <c:pt idx="101644">
                  <c:v>50822</c:v>
                </c:pt>
                <c:pt idx="101645">
                  <c:v>50822.5</c:v>
                </c:pt>
                <c:pt idx="101646">
                  <c:v>50823</c:v>
                </c:pt>
                <c:pt idx="101647">
                  <c:v>50823.5</c:v>
                </c:pt>
                <c:pt idx="101648">
                  <c:v>50824</c:v>
                </c:pt>
                <c:pt idx="101649">
                  <c:v>50824.5</c:v>
                </c:pt>
                <c:pt idx="101650">
                  <c:v>50825</c:v>
                </c:pt>
                <c:pt idx="101651">
                  <c:v>50825.5</c:v>
                </c:pt>
                <c:pt idx="101652">
                  <c:v>50826</c:v>
                </c:pt>
                <c:pt idx="101653">
                  <c:v>50826.5</c:v>
                </c:pt>
                <c:pt idx="101654">
                  <c:v>50827</c:v>
                </c:pt>
                <c:pt idx="101655">
                  <c:v>50827.5</c:v>
                </c:pt>
                <c:pt idx="101656">
                  <c:v>50828</c:v>
                </c:pt>
                <c:pt idx="101657">
                  <c:v>50828.5</c:v>
                </c:pt>
                <c:pt idx="101658">
                  <c:v>50829</c:v>
                </c:pt>
                <c:pt idx="101659">
                  <c:v>50829.5</c:v>
                </c:pt>
                <c:pt idx="101660">
                  <c:v>50830</c:v>
                </c:pt>
                <c:pt idx="101661">
                  <c:v>50830.5</c:v>
                </c:pt>
                <c:pt idx="101662">
                  <c:v>50831</c:v>
                </c:pt>
                <c:pt idx="101663">
                  <c:v>50831.5</c:v>
                </c:pt>
                <c:pt idx="101664">
                  <c:v>50832</c:v>
                </c:pt>
                <c:pt idx="101665">
                  <c:v>50832.5</c:v>
                </c:pt>
                <c:pt idx="101666">
                  <c:v>50833</c:v>
                </c:pt>
                <c:pt idx="101667">
                  <c:v>50833.5</c:v>
                </c:pt>
                <c:pt idx="101668">
                  <c:v>50834</c:v>
                </c:pt>
                <c:pt idx="101669">
                  <c:v>50834.5</c:v>
                </c:pt>
                <c:pt idx="101670">
                  <c:v>50835</c:v>
                </c:pt>
                <c:pt idx="101671">
                  <c:v>50835.5</c:v>
                </c:pt>
                <c:pt idx="101672">
                  <c:v>50836</c:v>
                </c:pt>
                <c:pt idx="101673">
                  <c:v>50836.5</c:v>
                </c:pt>
                <c:pt idx="101674">
                  <c:v>50837</c:v>
                </c:pt>
                <c:pt idx="101675">
                  <c:v>50837.5</c:v>
                </c:pt>
                <c:pt idx="101676">
                  <c:v>50838</c:v>
                </c:pt>
                <c:pt idx="101677">
                  <c:v>50838.5</c:v>
                </c:pt>
                <c:pt idx="101678">
                  <c:v>50839</c:v>
                </c:pt>
                <c:pt idx="101679">
                  <c:v>50839.5</c:v>
                </c:pt>
                <c:pt idx="101680">
                  <c:v>50840</c:v>
                </c:pt>
                <c:pt idx="101681">
                  <c:v>50840.5</c:v>
                </c:pt>
                <c:pt idx="101682">
                  <c:v>50841</c:v>
                </c:pt>
                <c:pt idx="101683">
                  <c:v>50841.5</c:v>
                </c:pt>
                <c:pt idx="101684">
                  <c:v>50842</c:v>
                </c:pt>
                <c:pt idx="101685">
                  <c:v>50842.5</c:v>
                </c:pt>
                <c:pt idx="101686">
                  <c:v>50843</c:v>
                </c:pt>
                <c:pt idx="101687">
                  <c:v>50843.5</c:v>
                </c:pt>
                <c:pt idx="101688">
                  <c:v>50844</c:v>
                </c:pt>
                <c:pt idx="101689">
                  <c:v>50844.5</c:v>
                </c:pt>
                <c:pt idx="101690">
                  <c:v>50845</c:v>
                </c:pt>
                <c:pt idx="101691">
                  <c:v>50845.5</c:v>
                </c:pt>
                <c:pt idx="101692">
                  <c:v>50846</c:v>
                </c:pt>
                <c:pt idx="101693">
                  <c:v>50846.5</c:v>
                </c:pt>
                <c:pt idx="101694">
                  <c:v>50847</c:v>
                </c:pt>
                <c:pt idx="101695">
                  <c:v>50847.5</c:v>
                </c:pt>
                <c:pt idx="101696">
                  <c:v>50848</c:v>
                </c:pt>
                <c:pt idx="101697">
                  <c:v>50848.5</c:v>
                </c:pt>
                <c:pt idx="101698">
                  <c:v>50849</c:v>
                </c:pt>
                <c:pt idx="101699">
                  <c:v>50849.5</c:v>
                </c:pt>
                <c:pt idx="101700">
                  <c:v>50850</c:v>
                </c:pt>
                <c:pt idx="101701">
                  <c:v>50850.5</c:v>
                </c:pt>
                <c:pt idx="101702">
                  <c:v>50851</c:v>
                </c:pt>
                <c:pt idx="101703">
                  <c:v>50851.5</c:v>
                </c:pt>
                <c:pt idx="101704">
                  <c:v>50852</c:v>
                </c:pt>
                <c:pt idx="101705">
                  <c:v>50852.5</c:v>
                </c:pt>
                <c:pt idx="101706">
                  <c:v>50853</c:v>
                </c:pt>
                <c:pt idx="101707">
                  <c:v>50853.5</c:v>
                </c:pt>
                <c:pt idx="101708">
                  <c:v>50854</c:v>
                </c:pt>
                <c:pt idx="101709">
                  <c:v>50854.5</c:v>
                </c:pt>
                <c:pt idx="101710">
                  <c:v>50855</c:v>
                </c:pt>
                <c:pt idx="101711">
                  <c:v>50855.5</c:v>
                </c:pt>
                <c:pt idx="101712">
                  <c:v>50856</c:v>
                </c:pt>
                <c:pt idx="101713">
                  <c:v>50856.5</c:v>
                </c:pt>
                <c:pt idx="101714">
                  <c:v>50857</c:v>
                </c:pt>
                <c:pt idx="101715">
                  <c:v>50857.5</c:v>
                </c:pt>
                <c:pt idx="101716">
                  <c:v>50858</c:v>
                </c:pt>
                <c:pt idx="101717">
                  <c:v>50858.5</c:v>
                </c:pt>
                <c:pt idx="101718">
                  <c:v>50859</c:v>
                </c:pt>
                <c:pt idx="101719">
                  <c:v>50859.5</c:v>
                </c:pt>
                <c:pt idx="101720">
                  <c:v>50860</c:v>
                </c:pt>
                <c:pt idx="101721">
                  <c:v>50860.5</c:v>
                </c:pt>
                <c:pt idx="101722">
                  <c:v>50861</c:v>
                </c:pt>
                <c:pt idx="101723">
                  <c:v>50861.5</c:v>
                </c:pt>
                <c:pt idx="101724">
                  <c:v>50862</c:v>
                </c:pt>
                <c:pt idx="101725">
                  <c:v>50862.5</c:v>
                </c:pt>
                <c:pt idx="101726">
                  <c:v>50863</c:v>
                </c:pt>
                <c:pt idx="101727">
                  <c:v>50863.5</c:v>
                </c:pt>
                <c:pt idx="101728">
                  <c:v>50864</c:v>
                </c:pt>
                <c:pt idx="101729">
                  <c:v>50864.5</c:v>
                </c:pt>
                <c:pt idx="101730">
                  <c:v>50865</c:v>
                </c:pt>
                <c:pt idx="101731">
                  <c:v>50865.5</c:v>
                </c:pt>
                <c:pt idx="101732">
                  <c:v>50866</c:v>
                </c:pt>
                <c:pt idx="101733">
                  <c:v>50866.5</c:v>
                </c:pt>
                <c:pt idx="101734">
                  <c:v>50867</c:v>
                </c:pt>
                <c:pt idx="101735">
                  <c:v>50867.5</c:v>
                </c:pt>
                <c:pt idx="101736">
                  <c:v>50868</c:v>
                </c:pt>
                <c:pt idx="101737">
                  <c:v>50868.5</c:v>
                </c:pt>
                <c:pt idx="101738">
                  <c:v>50869</c:v>
                </c:pt>
                <c:pt idx="101739">
                  <c:v>50869.5</c:v>
                </c:pt>
                <c:pt idx="101740">
                  <c:v>50870</c:v>
                </c:pt>
                <c:pt idx="101741">
                  <c:v>50870.5</c:v>
                </c:pt>
                <c:pt idx="101742">
                  <c:v>50871</c:v>
                </c:pt>
                <c:pt idx="101743">
                  <c:v>50871.5</c:v>
                </c:pt>
                <c:pt idx="101744">
                  <c:v>50872</c:v>
                </c:pt>
                <c:pt idx="101745">
                  <c:v>50872.5</c:v>
                </c:pt>
                <c:pt idx="101746">
                  <c:v>50873</c:v>
                </c:pt>
                <c:pt idx="101747">
                  <c:v>50873.5</c:v>
                </c:pt>
                <c:pt idx="101748">
                  <c:v>50874</c:v>
                </c:pt>
                <c:pt idx="101749">
                  <c:v>50874.5</c:v>
                </c:pt>
                <c:pt idx="101750">
                  <c:v>50875</c:v>
                </c:pt>
                <c:pt idx="101751">
                  <c:v>50875.5</c:v>
                </c:pt>
                <c:pt idx="101752">
                  <c:v>50876</c:v>
                </c:pt>
                <c:pt idx="101753">
                  <c:v>50876.5</c:v>
                </c:pt>
                <c:pt idx="101754">
                  <c:v>50877</c:v>
                </c:pt>
                <c:pt idx="101755">
                  <c:v>50877.5</c:v>
                </c:pt>
                <c:pt idx="101756">
                  <c:v>50878</c:v>
                </c:pt>
                <c:pt idx="101757">
                  <c:v>50878.5</c:v>
                </c:pt>
                <c:pt idx="101758">
                  <c:v>50879</c:v>
                </c:pt>
                <c:pt idx="101759">
                  <c:v>50879.5</c:v>
                </c:pt>
                <c:pt idx="101760">
                  <c:v>50880</c:v>
                </c:pt>
                <c:pt idx="101761">
                  <c:v>50880.5</c:v>
                </c:pt>
                <c:pt idx="101762">
                  <c:v>50881</c:v>
                </c:pt>
                <c:pt idx="101763">
                  <c:v>50881.5</c:v>
                </c:pt>
                <c:pt idx="101764">
                  <c:v>50882</c:v>
                </c:pt>
                <c:pt idx="101765">
                  <c:v>50882.5</c:v>
                </c:pt>
                <c:pt idx="101766">
                  <c:v>50883</c:v>
                </c:pt>
                <c:pt idx="101767">
                  <c:v>50883.5</c:v>
                </c:pt>
                <c:pt idx="101768">
                  <c:v>50884</c:v>
                </c:pt>
                <c:pt idx="101769">
                  <c:v>50884.5</c:v>
                </c:pt>
                <c:pt idx="101770">
                  <c:v>50885</c:v>
                </c:pt>
                <c:pt idx="101771">
                  <c:v>50885.5</c:v>
                </c:pt>
                <c:pt idx="101772">
                  <c:v>50886</c:v>
                </c:pt>
                <c:pt idx="101773">
                  <c:v>50886.5</c:v>
                </c:pt>
                <c:pt idx="101774">
                  <c:v>50887</c:v>
                </c:pt>
                <c:pt idx="101775">
                  <c:v>50887.5</c:v>
                </c:pt>
                <c:pt idx="101776">
                  <c:v>50888</c:v>
                </c:pt>
                <c:pt idx="101777">
                  <c:v>50888.5</c:v>
                </c:pt>
                <c:pt idx="101778">
                  <c:v>50889</c:v>
                </c:pt>
                <c:pt idx="101779">
                  <c:v>50889.5</c:v>
                </c:pt>
                <c:pt idx="101780">
                  <c:v>50890</c:v>
                </c:pt>
                <c:pt idx="101781">
                  <c:v>50890.5</c:v>
                </c:pt>
                <c:pt idx="101782">
                  <c:v>50891</c:v>
                </c:pt>
                <c:pt idx="101783">
                  <c:v>50891.5</c:v>
                </c:pt>
                <c:pt idx="101784">
                  <c:v>50892</c:v>
                </c:pt>
                <c:pt idx="101785">
                  <c:v>50892.5</c:v>
                </c:pt>
                <c:pt idx="101786">
                  <c:v>50893</c:v>
                </c:pt>
                <c:pt idx="101787">
                  <c:v>50893.5</c:v>
                </c:pt>
                <c:pt idx="101788">
                  <c:v>50894</c:v>
                </c:pt>
                <c:pt idx="101789">
                  <c:v>50894.5</c:v>
                </c:pt>
                <c:pt idx="101790">
                  <c:v>50895</c:v>
                </c:pt>
                <c:pt idx="101791">
                  <c:v>50895.5</c:v>
                </c:pt>
                <c:pt idx="101792">
                  <c:v>50896</c:v>
                </c:pt>
                <c:pt idx="101793">
                  <c:v>50896.5</c:v>
                </c:pt>
                <c:pt idx="101794">
                  <c:v>50897</c:v>
                </c:pt>
                <c:pt idx="101795">
                  <c:v>50897.5</c:v>
                </c:pt>
                <c:pt idx="101796">
                  <c:v>50898</c:v>
                </c:pt>
                <c:pt idx="101797">
                  <c:v>50898.5</c:v>
                </c:pt>
                <c:pt idx="101798">
                  <c:v>50899</c:v>
                </c:pt>
                <c:pt idx="101799">
                  <c:v>50899.5</c:v>
                </c:pt>
                <c:pt idx="101800">
                  <c:v>50900</c:v>
                </c:pt>
                <c:pt idx="101801">
                  <c:v>50900.5</c:v>
                </c:pt>
                <c:pt idx="101802">
                  <c:v>50901</c:v>
                </c:pt>
                <c:pt idx="101803">
                  <c:v>50901.5</c:v>
                </c:pt>
                <c:pt idx="101804">
                  <c:v>50902</c:v>
                </c:pt>
                <c:pt idx="101805">
                  <c:v>50902.5</c:v>
                </c:pt>
                <c:pt idx="101806">
                  <c:v>50903</c:v>
                </c:pt>
                <c:pt idx="101807">
                  <c:v>50903.5</c:v>
                </c:pt>
                <c:pt idx="101808">
                  <c:v>50904</c:v>
                </c:pt>
                <c:pt idx="101809">
                  <c:v>50904.5</c:v>
                </c:pt>
                <c:pt idx="101810">
                  <c:v>50905</c:v>
                </c:pt>
                <c:pt idx="101811">
                  <c:v>50905.5</c:v>
                </c:pt>
                <c:pt idx="101812">
                  <c:v>50906</c:v>
                </c:pt>
                <c:pt idx="101813">
                  <c:v>50906.5</c:v>
                </c:pt>
                <c:pt idx="101814">
                  <c:v>50907</c:v>
                </c:pt>
                <c:pt idx="101815">
                  <c:v>50907.5</c:v>
                </c:pt>
                <c:pt idx="101816">
                  <c:v>50908</c:v>
                </c:pt>
                <c:pt idx="101817">
                  <c:v>50908.5</c:v>
                </c:pt>
                <c:pt idx="101818">
                  <c:v>50909</c:v>
                </c:pt>
                <c:pt idx="101819">
                  <c:v>50909.5</c:v>
                </c:pt>
                <c:pt idx="101820">
                  <c:v>50910</c:v>
                </c:pt>
                <c:pt idx="101821">
                  <c:v>50910.5</c:v>
                </c:pt>
                <c:pt idx="101822">
                  <c:v>50911</c:v>
                </c:pt>
                <c:pt idx="101823">
                  <c:v>50911.5</c:v>
                </c:pt>
                <c:pt idx="101824">
                  <c:v>50912</c:v>
                </c:pt>
                <c:pt idx="101825">
                  <c:v>50912.5</c:v>
                </c:pt>
                <c:pt idx="101826">
                  <c:v>50913</c:v>
                </c:pt>
                <c:pt idx="101827">
                  <c:v>50913.5</c:v>
                </c:pt>
                <c:pt idx="101828">
                  <c:v>50914</c:v>
                </c:pt>
                <c:pt idx="101829">
                  <c:v>50914.5</c:v>
                </c:pt>
                <c:pt idx="101830">
                  <c:v>50915</c:v>
                </c:pt>
                <c:pt idx="101831">
                  <c:v>50915.5</c:v>
                </c:pt>
                <c:pt idx="101832">
                  <c:v>50916</c:v>
                </c:pt>
                <c:pt idx="101833">
                  <c:v>50916.5</c:v>
                </c:pt>
                <c:pt idx="101834">
                  <c:v>50917</c:v>
                </c:pt>
                <c:pt idx="101835">
                  <c:v>50917.5</c:v>
                </c:pt>
                <c:pt idx="101836">
                  <c:v>50918</c:v>
                </c:pt>
                <c:pt idx="101837">
                  <c:v>50918.5</c:v>
                </c:pt>
                <c:pt idx="101838">
                  <c:v>50919</c:v>
                </c:pt>
                <c:pt idx="101839">
                  <c:v>50919.5</c:v>
                </c:pt>
                <c:pt idx="101840">
                  <c:v>50920</c:v>
                </c:pt>
                <c:pt idx="101841">
                  <c:v>50920.5</c:v>
                </c:pt>
                <c:pt idx="101842">
                  <c:v>50921</c:v>
                </c:pt>
                <c:pt idx="101843">
                  <c:v>50921.5</c:v>
                </c:pt>
                <c:pt idx="101844">
                  <c:v>50922</c:v>
                </c:pt>
                <c:pt idx="101845">
                  <c:v>50922.5</c:v>
                </c:pt>
                <c:pt idx="101846">
                  <c:v>50923</c:v>
                </c:pt>
                <c:pt idx="101847">
                  <c:v>50923.5</c:v>
                </c:pt>
                <c:pt idx="101848">
                  <c:v>50924</c:v>
                </c:pt>
                <c:pt idx="101849">
                  <c:v>50924.5</c:v>
                </c:pt>
                <c:pt idx="101850">
                  <c:v>50925</c:v>
                </c:pt>
                <c:pt idx="101851">
                  <c:v>50925.5</c:v>
                </c:pt>
                <c:pt idx="101852">
                  <c:v>50926</c:v>
                </c:pt>
                <c:pt idx="101853">
                  <c:v>50926.5</c:v>
                </c:pt>
                <c:pt idx="101854">
                  <c:v>50927</c:v>
                </c:pt>
                <c:pt idx="101855">
                  <c:v>50927.5</c:v>
                </c:pt>
                <c:pt idx="101856">
                  <c:v>50928</c:v>
                </c:pt>
                <c:pt idx="101857">
                  <c:v>50928.5</c:v>
                </c:pt>
                <c:pt idx="101858">
                  <c:v>50929</c:v>
                </c:pt>
                <c:pt idx="101859">
                  <c:v>50929.5</c:v>
                </c:pt>
                <c:pt idx="101860">
                  <c:v>50930</c:v>
                </c:pt>
                <c:pt idx="101861">
                  <c:v>50930.5</c:v>
                </c:pt>
                <c:pt idx="101862">
                  <c:v>50931</c:v>
                </c:pt>
                <c:pt idx="101863">
                  <c:v>50931.5</c:v>
                </c:pt>
                <c:pt idx="101864">
                  <c:v>50932</c:v>
                </c:pt>
                <c:pt idx="101865">
                  <c:v>50932.5</c:v>
                </c:pt>
                <c:pt idx="101866">
                  <c:v>50933</c:v>
                </c:pt>
                <c:pt idx="101867">
                  <c:v>50933.5</c:v>
                </c:pt>
                <c:pt idx="101868">
                  <c:v>50934</c:v>
                </c:pt>
                <c:pt idx="101869">
                  <c:v>50934.5</c:v>
                </c:pt>
                <c:pt idx="101870">
                  <c:v>50935</c:v>
                </c:pt>
                <c:pt idx="101871">
                  <c:v>50935.5</c:v>
                </c:pt>
                <c:pt idx="101872">
                  <c:v>50936</c:v>
                </c:pt>
                <c:pt idx="101873">
                  <c:v>50936.5</c:v>
                </c:pt>
                <c:pt idx="101874">
                  <c:v>50937</c:v>
                </c:pt>
                <c:pt idx="101875">
                  <c:v>50937.5</c:v>
                </c:pt>
                <c:pt idx="101876">
                  <c:v>50938</c:v>
                </c:pt>
                <c:pt idx="101877">
                  <c:v>50938.5</c:v>
                </c:pt>
                <c:pt idx="101878">
                  <c:v>50939</c:v>
                </c:pt>
                <c:pt idx="101879">
                  <c:v>50939.5</c:v>
                </c:pt>
                <c:pt idx="101880">
                  <c:v>50940</c:v>
                </c:pt>
                <c:pt idx="101881">
                  <c:v>50940.5</c:v>
                </c:pt>
                <c:pt idx="101882">
                  <c:v>50941</c:v>
                </c:pt>
                <c:pt idx="101883">
                  <c:v>50941.5</c:v>
                </c:pt>
                <c:pt idx="101884">
                  <c:v>50942</c:v>
                </c:pt>
                <c:pt idx="101885">
                  <c:v>50942.5</c:v>
                </c:pt>
                <c:pt idx="101886">
                  <c:v>50943</c:v>
                </c:pt>
                <c:pt idx="101887">
                  <c:v>50943.5</c:v>
                </c:pt>
                <c:pt idx="101888">
                  <c:v>50944</c:v>
                </c:pt>
                <c:pt idx="101889">
                  <c:v>50944.5</c:v>
                </c:pt>
                <c:pt idx="101890">
                  <c:v>50945</c:v>
                </c:pt>
                <c:pt idx="101891">
                  <c:v>50945.5</c:v>
                </c:pt>
                <c:pt idx="101892">
                  <c:v>50946</c:v>
                </c:pt>
                <c:pt idx="101893">
                  <c:v>50946.5</c:v>
                </c:pt>
                <c:pt idx="101894">
                  <c:v>50947</c:v>
                </c:pt>
                <c:pt idx="101895">
                  <c:v>50947.5</c:v>
                </c:pt>
                <c:pt idx="101896">
                  <c:v>50948</c:v>
                </c:pt>
                <c:pt idx="101897">
                  <c:v>50948.5</c:v>
                </c:pt>
                <c:pt idx="101898">
                  <c:v>50949</c:v>
                </c:pt>
                <c:pt idx="101899">
                  <c:v>50949.5</c:v>
                </c:pt>
                <c:pt idx="101900">
                  <c:v>50950</c:v>
                </c:pt>
                <c:pt idx="101901">
                  <c:v>50950.5</c:v>
                </c:pt>
                <c:pt idx="101902">
                  <c:v>50951</c:v>
                </c:pt>
                <c:pt idx="101903">
                  <c:v>50951.5</c:v>
                </c:pt>
                <c:pt idx="101904">
                  <c:v>50952</c:v>
                </c:pt>
                <c:pt idx="101905">
                  <c:v>50952.5</c:v>
                </c:pt>
                <c:pt idx="101906">
                  <c:v>50953</c:v>
                </c:pt>
                <c:pt idx="101907">
                  <c:v>50953.5</c:v>
                </c:pt>
                <c:pt idx="101908">
                  <c:v>50954</c:v>
                </c:pt>
                <c:pt idx="101909">
                  <c:v>50954.5</c:v>
                </c:pt>
                <c:pt idx="101910">
                  <c:v>50955</c:v>
                </c:pt>
                <c:pt idx="101911">
                  <c:v>50955.5</c:v>
                </c:pt>
                <c:pt idx="101912">
                  <c:v>50956</c:v>
                </c:pt>
                <c:pt idx="101913">
                  <c:v>50956.5</c:v>
                </c:pt>
                <c:pt idx="101914">
                  <c:v>50957</c:v>
                </c:pt>
                <c:pt idx="101915">
                  <c:v>50957.5</c:v>
                </c:pt>
                <c:pt idx="101916">
                  <c:v>50958</c:v>
                </c:pt>
                <c:pt idx="101917">
                  <c:v>50958.5</c:v>
                </c:pt>
                <c:pt idx="101918">
                  <c:v>50959</c:v>
                </c:pt>
                <c:pt idx="101919">
                  <c:v>50959.5</c:v>
                </c:pt>
                <c:pt idx="101920">
                  <c:v>50960</c:v>
                </c:pt>
                <c:pt idx="101921">
                  <c:v>50960.5</c:v>
                </c:pt>
                <c:pt idx="101922">
                  <c:v>50961</c:v>
                </c:pt>
                <c:pt idx="101923">
                  <c:v>50961.5</c:v>
                </c:pt>
                <c:pt idx="101924">
                  <c:v>50962</c:v>
                </c:pt>
                <c:pt idx="101925">
                  <c:v>50962.5</c:v>
                </c:pt>
                <c:pt idx="101926">
                  <c:v>50963</c:v>
                </c:pt>
                <c:pt idx="101927">
                  <c:v>50963.5</c:v>
                </c:pt>
                <c:pt idx="101928">
                  <c:v>50964</c:v>
                </c:pt>
                <c:pt idx="101929">
                  <c:v>50964.5</c:v>
                </c:pt>
                <c:pt idx="101930">
                  <c:v>50965</c:v>
                </c:pt>
                <c:pt idx="101931">
                  <c:v>50965.5</c:v>
                </c:pt>
                <c:pt idx="101932">
                  <c:v>50966</c:v>
                </c:pt>
                <c:pt idx="101933">
                  <c:v>50966.5</c:v>
                </c:pt>
                <c:pt idx="101934">
                  <c:v>50967</c:v>
                </c:pt>
                <c:pt idx="101935">
                  <c:v>50967.5</c:v>
                </c:pt>
                <c:pt idx="101936">
                  <c:v>50968</c:v>
                </c:pt>
                <c:pt idx="101937">
                  <c:v>50968.5</c:v>
                </c:pt>
                <c:pt idx="101938">
                  <c:v>50969</c:v>
                </c:pt>
                <c:pt idx="101939">
                  <c:v>50969.5</c:v>
                </c:pt>
                <c:pt idx="101940">
                  <c:v>50970</c:v>
                </c:pt>
                <c:pt idx="101941">
                  <c:v>50970.5</c:v>
                </c:pt>
                <c:pt idx="101942">
                  <c:v>50971</c:v>
                </c:pt>
                <c:pt idx="101943">
                  <c:v>50971.5</c:v>
                </c:pt>
                <c:pt idx="101944">
                  <c:v>50972</c:v>
                </c:pt>
                <c:pt idx="101945">
                  <c:v>50972.5</c:v>
                </c:pt>
                <c:pt idx="101946">
                  <c:v>50973</c:v>
                </c:pt>
                <c:pt idx="101947">
                  <c:v>50973.5</c:v>
                </c:pt>
                <c:pt idx="101948">
                  <c:v>50974</c:v>
                </c:pt>
                <c:pt idx="101949">
                  <c:v>50974.5</c:v>
                </c:pt>
                <c:pt idx="101950">
                  <c:v>50975</c:v>
                </c:pt>
                <c:pt idx="101951">
                  <c:v>50975.5</c:v>
                </c:pt>
                <c:pt idx="101952">
                  <c:v>50976</c:v>
                </c:pt>
                <c:pt idx="101953">
                  <c:v>50976.5</c:v>
                </c:pt>
                <c:pt idx="101954">
                  <c:v>50977</c:v>
                </c:pt>
                <c:pt idx="101955">
                  <c:v>50977.5</c:v>
                </c:pt>
                <c:pt idx="101956">
                  <c:v>50978</c:v>
                </c:pt>
                <c:pt idx="101957">
                  <c:v>50978.5</c:v>
                </c:pt>
                <c:pt idx="101958">
                  <c:v>50979</c:v>
                </c:pt>
                <c:pt idx="101959">
                  <c:v>50979.5</c:v>
                </c:pt>
                <c:pt idx="101960">
                  <c:v>50980</c:v>
                </c:pt>
                <c:pt idx="101961">
                  <c:v>50980.5</c:v>
                </c:pt>
                <c:pt idx="101962">
                  <c:v>50981</c:v>
                </c:pt>
                <c:pt idx="101963">
                  <c:v>50981.5</c:v>
                </c:pt>
                <c:pt idx="101964">
                  <c:v>50982</c:v>
                </c:pt>
                <c:pt idx="101965">
                  <c:v>50982.5</c:v>
                </c:pt>
                <c:pt idx="101966">
                  <c:v>50983</c:v>
                </c:pt>
                <c:pt idx="101967">
                  <c:v>50983.5</c:v>
                </c:pt>
                <c:pt idx="101968">
                  <c:v>50984</c:v>
                </c:pt>
                <c:pt idx="101969">
                  <c:v>50984.5</c:v>
                </c:pt>
                <c:pt idx="101970">
                  <c:v>50985</c:v>
                </c:pt>
                <c:pt idx="101971">
                  <c:v>50985.5</c:v>
                </c:pt>
                <c:pt idx="101972">
                  <c:v>50986</c:v>
                </c:pt>
                <c:pt idx="101973">
                  <c:v>50986.5</c:v>
                </c:pt>
                <c:pt idx="101974">
                  <c:v>50987</c:v>
                </c:pt>
                <c:pt idx="101975">
                  <c:v>50987.5</c:v>
                </c:pt>
                <c:pt idx="101976">
                  <c:v>50988</c:v>
                </c:pt>
                <c:pt idx="101977">
                  <c:v>50988.5</c:v>
                </c:pt>
                <c:pt idx="101978">
                  <c:v>50989</c:v>
                </c:pt>
                <c:pt idx="101979">
                  <c:v>50989.5</c:v>
                </c:pt>
                <c:pt idx="101980">
                  <c:v>50990</c:v>
                </c:pt>
                <c:pt idx="101981">
                  <c:v>50990.5</c:v>
                </c:pt>
                <c:pt idx="101982">
                  <c:v>50991</c:v>
                </c:pt>
                <c:pt idx="101983">
                  <c:v>50991.5</c:v>
                </c:pt>
                <c:pt idx="101984">
                  <c:v>50992</c:v>
                </c:pt>
                <c:pt idx="101985">
                  <c:v>50992.5</c:v>
                </c:pt>
                <c:pt idx="101986">
                  <c:v>50993</c:v>
                </c:pt>
                <c:pt idx="101987">
                  <c:v>50993.5</c:v>
                </c:pt>
                <c:pt idx="101988">
                  <c:v>50994</c:v>
                </c:pt>
                <c:pt idx="101989">
                  <c:v>50994.5</c:v>
                </c:pt>
                <c:pt idx="101990">
                  <c:v>50995</c:v>
                </c:pt>
                <c:pt idx="101991">
                  <c:v>50995.5</c:v>
                </c:pt>
                <c:pt idx="101992">
                  <c:v>50996</c:v>
                </c:pt>
                <c:pt idx="101993">
                  <c:v>50996.5</c:v>
                </c:pt>
                <c:pt idx="101994">
                  <c:v>50997</c:v>
                </c:pt>
                <c:pt idx="101995">
                  <c:v>50997.5</c:v>
                </c:pt>
                <c:pt idx="101996">
                  <c:v>50998</c:v>
                </c:pt>
                <c:pt idx="101997">
                  <c:v>50998.5</c:v>
                </c:pt>
                <c:pt idx="101998">
                  <c:v>50999</c:v>
                </c:pt>
                <c:pt idx="101999">
                  <c:v>50999.5</c:v>
                </c:pt>
                <c:pt idx="102000">
                  <c:v>51000</c:v>
                </c:pt>
                <c:pt idx="102001">
                  <c:v>51000.5</c:v>
                </c:pt>
                <c:pt idx="102002">
                  <c:v>51001</c:v>
                </c:pt>
                <c:pt idx="102003">
                  <c:v>51001.5</c:v>
                </c:pt>
                <c:pt idx="102004">
                  <c:v>51002</c:v>
                </c:pt>
                <c:pt idx="102005">
                  <c:v>51002.5</c:v>
                </c:pt>
                <c:pt idx="102006">
                  <c:v>51003</c:v>
                </c:pt>
                <c:pt idx="102007">
                  <c:v>51003.5</c:v>
                </c:pt>
                <c:pt idx="102008">
                  <c:v>51004</c:v>
                </c:pt>
                <c:pt idx="102009">
                  <c:v>51004.5</c:v>
                </c:pt>
                <c:pt idx="102010">
                  <c:v>51005</c:v>
                </c:pt>
                <c:pt idx="102011">
                  <c:v>51005.5</c:v>
                </c:pt>
                <c:pt idx="102012">
                  <c:v>51006</c:v>
                </c:pt>
                <c:pt idx="102013">
                  <c:v>51006.5</c:v>
                </c:pt>
                <c:pt idx="102014">
                  <c:v>51007</c:v>
                </c:pt>
                <c:pt idx="102015">
                  <c:v>51007.5</c:v>
                </c:pt>
                <c:pt idx="102016">
                  <c:v>51008</c:v>
                </c:pt>
                <c:pt idx="102017">
                  <c:v>51008.5</c:v>
                </c:pt>
                <c:pt idx="102018">
                  <c:v>51009</c:v>
                </c:pt>
                <c:pt idx="102019">
                  <c:v>51009.5</c:v>
                </c:pt>
                <c:pt idx="102020">
                  <c:v>51010</c:v>
                </c:pt>
                <c:pt idx="102021">
                  <c:v>51010.5</c:v>
                </c:pt>
                <c:pt idx="102022">
                  <c:v>51011</c:v>
                </c:pt>
                <c:pt idx="102023">
                  <c:v>51011.5</c:v>
                </c:pt>
                <c:pt idx="102024">
                  <c:v>51012</c:v>
                </c:pt>
                <c:pt idx="102025">
                  <c:v>51012.5</c:v>
                </c:pt>
                <c:pt idx="102026">
                  <c:v>51013</c:v>
                </c:pt>
                <c:pt idx="102027">
                  <c:v>51013.5</c:v>
                </c:pt>
                <c:pt idx="102028">
                  <c:v>51014</c:v>
                </c:pt>
                <c:pt idx="102029">
                  <c:v>51014.5</c:v>
                </c:pt>
                <c:pt idx="102030">
                  <c:v>51015</c:v>
                </c:pt>
                <c:pt idx="102031">
                  <c:v>51015.5</c:v>
                </c:pt>
                <c:pt idx="102032">
                  <c:v>51016</c:v>
                </c:pt>
                <c:pt idx="102033">
                  <c:v>51016.5</c:v>
                </c:pt>
                <c:pt idx="102034">
                  <c:v>51017</c:v>
                </c:pt>
                <c:pt idx="102035">
                  <c:v>51017.5</c:v>
                </c:pt>
                <c:pt idx="102036">
                  <c:v>51018</c:v>
                </c:pt>
                <c:pt idx="102037">
                  <c:v>51018.5</c:v>
                </c:pt>
                <c:pt idx="102038">
                  <c:v>51019</c:v>
                </c:pt>
                <c:pt idx="102039">
                  <c:v>51019.5</c:v>
                </c:pt>
                <c:pt idx="102040">
                  <c:v>51020</c:v>
                </c:pt>
                <c:pt idx="102041">
                  <c:v>51020.5</c:v>
                </c:pt>
                <c:pt idx="102042">
                  <c:v>51021</c:v>
                </c:pt>
                <c:pt idx="102043">
                  <c:v>51021.5</c:v>
                </c:pt>
                <c:pt idx="102044">
                  <c:v>51022</c:v>
                </c:pt>
                <c:pt idx="102045">
                  <c:v>51022.5</c:v>
                </c:pt>
                <c:pt idx="102046">
                  <c:v>51023</c:v>
                </c:pt>
                <c:pt idx="102047">
                  <c:v>51023.5</c:v>
                </c:pt>
                <c:pt idx="102048">
                  <c:v>51024</c:v>
                </c:pt>
                <c:pt idx="102049">
                  <c:v>51024.5</c:v>
                </c:pt>
                <c:pt idx="102050">
                  <c:v>51025</c:v>
                </c:pt>
                <c:pt idx="102051">
                  <c:v>51025.5</c:v>
                </c:pt>
                <c:pt idx="102052">
                  <c:v>51026</c:v>
                </c:pt>
                <c:pt idx="102053">
                  <c:v>51026.5</c:v>
                </c:pt>
                <c:pt idx="102054">
                  <c:v>51027</c:v>
                </c:pt>
                <c:pt idx="102055">
                  <c:v>51027.5</c:v>
                </c:pt>
                <c:pt idx="102056">
                  <c:v>51028</c:v>
                </c:pt>
                <c:pt idx="102057">
                  <c:v>51028.5</c:v>
                </c:pt>
                <c:pt idx="102058">
                  <c:v>51029</c:v>
                </c:pt>
                <c:pt idx="102059">
                  <c:v>51029.5</c:v>
                </c:pt>
                <c:pt idx="102060">
                  <c:v>51030</c:v>
                </c:pt>
                <c:pt idx="102061">
                  <c:v>51030.5</c:v>
                </c:pt>
                <c:pt idx="102062">
                  <c:v>51031</c:v>
                </c:pt>
                <c:pt idx="102063">
                  <c:v>51031.5</c:v>
                </c:pt>
                <c:pt idx="102064">
                  <c:v>51032</c:v>
                </c:pt>
                <c:pt idx="102065">
                  <c:v>51032.5</c:v>
                </c:pt>
                <c:pt idx="102066">
                  <c:v>51033</c:v>
                </c:pt>
                <c:pt idx="102067">
                  <c:v>51033.5</c:v>
                </c:pt>
                <c:pt idx="102068">
                  <c:v>51034</c:v>
                </c:pt>
                <c:pt idx="102069">
                  <c:v>51034.5</c:v>
                </c:pt>
                <c:pt idx="102070">
                  <c:v>51035</c:v>
                </c:pt>
                <c:pt idx="102071">
                  <c:v>51035.5</c:v>
                </c:pt>
                <c:pt idx="102072">
                  <c:v>51036</c:v>
                </c:pt>
                <c:pt idx="102073">
                  <c:v>51036.5</c:v>
                </c:pt>
                <c:pt idx="102074">
                  <c:v>51037</c:v>
                </c:pt>
                <c:pt idx="102075">
                  <c:v>51037.5</c:v>
                </c:pt>
                <c:pt idx="102076">
                  <c:v>51038</c:v>
                </c:pt>
                <c:pt idx="102077">
                  <c:v>51038.5</c:v>
                </c:pt>
                <c:pt idx="102078">
                  <c:v>51039</c:v>
                </c:pt>
                <c:pt idx="102079">
                  <c:v>51039.5</c:v>
                </c:pt>
                <c:pt idx="102080">
                  <c:v>51040</c:v>
                </c:pt>
                <c:pt idx="102081">
                  <c:v>51040.5</c:v>
                </c:pt>
                <c:pt idx="102082">
                  <c:v>51041</c:v>
                </c:pt>
                <c:pt idx="102083">
                  <c:v>51041.5</c:v>
                </c:pt>
                <c:pt idx="102084">
                  <c:v>51042</c:v>
                </c:pt>
                <c:pt idx="102085">
                  <c:v>51042.5</c:v>
                </c:pt>
                <c:pt idx="102086">
                  <c:v>51043</c:v>
                </c:pt>
                <c:pt idx="102087">
                  <c:v>51043.5</c:v>
                </c:pt>
                <c:pt idx="102088">
                  <c:v>51044</c:v>
                </c:pt>
                <c:pt idx="102089">
                  <c:v>51044.5</c:v>
                </c:pt>
                <c:pt idx="102090">
                  <c:v>51045</c:v>
                </c:pt>
                <c:pt idx="102091">
                  <c:v>51045.5</c:v>
                </c:pt>
                <c:pt idx="102092">
                  <c:v>51046</c:v>
                </c:pt>
                <c:pt idx="102093">
                  <c:v>51046.5</c:v>
                </c:pt>
                <c:pt idx="102094">
                  <c:v>51047</c:v>
                </c:pt>
                <c:pt idx="102095">
                  <c:v>51047.5</c:v>
                </c:pt>
                <c:pt idx="102096">
                  <c:v>51048</c:v>
                </c:pt>
                <c:pt idx="102097">
                  <c:v>51048.5</c:v>
                </c:pt>
                <c:pt idx="102098">
                  <c:v>51049</c:v>
                </c:pt>
                <c:pt idx="102099">
                  <c:v>51049.5</c:v>
                </c:pt>
                <c:pt idx="102100">
                  <c:v>51050</c:v>
                </c:pt>
                <c:pt idx="102101">
                  <c:v>51050.5</c:v>
                </c:pt>
                <c:pt idx="102102">
                  <c:v>51051</c:v>
                </c:pt>
                <c:pt idx="102103">
                  <c:v>51051.5</c:v>
                </c:pt>
                <c:pt idx="102104">
                  <c:v>51052</c:v>
                </c:pt>
                <c:pt idx="102105">
                  <c:v>51052.5</c:v>
                </c:pt>
                <c:pt idx="102106">
                  <c:v>51053</c:v>
                </c:pt>
                <c:pt idx="102107">
                  <c:v>51053.5</c:v>
                </c:pt>
                <c:pt idx="102108">
                  <c:v>51054</c:v>
                </c:pt>
                <c:pt idx="102109">
                  <c:v>51054.5</c:v>
                </c:pt>
                <c:pt idx="102110">
                  <c:v>51055</c:v>
                </c:pt>
                <c:pt idx="102111">
                  <c:v>51055.5</c:v>
                </c:pt>
                <c:pt idx="102112">
                  <c:v>51056</c:v>
                </c:pt>
                <c:pt idx="102113">
                  <c:v>51056.5</c:v>
                </c:pt>
                <c:pt idx="102114">
                  <c:v>51057</c:v>
                </c:pt>
                <c:pt idx="102115">
                  <c:v>51057.5</c:v>
                </c:pt>
                <c:pt idx="102116">
                  <c:v>51058</c:v>
                </c:pt>
                <c:pt idx="102117">
                  <c:v>51058.5</c:v>
                </c:pt>
                <c:pt idx="102118">
                  <c:v>51059</c:v>
                </c:pt>
                <c:pt idx="102119">
                  <c:v>51059.5</c:v>
                </c:pt>
                <c:pt idx="102120">
                  <c:v>51060</c:v>
                </c:pt>
                <c:pt idx="102121">
                  <c:v>51060.5</c:v>
                </c:pt>
                <c:pt idx="102122">
                  <c:v>51061</c:v>
                </c:pt>
                <c:pt idx="102123">
                  <c:v>51061.5</c:v>
                </c:pt>
                <c:pt idx="102124">
                  <c:v>51062</c:v>
                </c:pt>
                <c:pt idx="102125">
                  <c:v>51062.5</c:v>
                </c:pt>
                <c:pt idx="102126">
                  <c:v>51063</c:v>
                </c:pt>
                <c:pt idx="102127">
                  <c:v>51063.5</c:v>
                </c:pt>
                <c:pt idx="102128">
                  <c:v>51064</c:v>
                </c:pt>
                <c:pt idx="102129">
                  <c:v>51064.5</c:v>
                </c:pt>
                <c:pt idx="102130">
                  <c:v>51065</c:v>
                </c:pt>
                <c:pt idx="102131">
                  <c:v>51065.5</c:v>
                </c:pt>
                <c:pt idx="102132">
                  <c:v>51066</c:v>
                </c:pt>
                <c:pt idx="102133">
                  <c:v>51066.5</c:v>
                </c:pt>
                <c:pt idx="102134">
                  <c:v>51067</c:v>
                </c:pt>
                <c:pt idx="102135">
                  <c:v>51067.5</c:v>
                </c:pt>
                <c:pt idx="102136">
                  <c:v>51068</c:v>
                </c:pt>
                <c:pt idx="102137">
                  <c:v>51068.5</c:v>
                </c:pt>
                <c:pt idx="102138">
                  <c:v>51069</c:v>
                </c:pt>
                <c:pt idx="102139">
                  <c:v>51069.5</c:v>
                </c:pt>
                <c:pt idx="102140">
                  <c:v>51070</c:v>
                </c:pt>
                <c:pt idx="102141">
                  <c:v>51070.5</c:v>
                </c:pt>
                <c:pt idx="102142">
                  <c:v>51071</c:v>
                </c:pt>
                <c:pt idx="102143">
                  <c:v>51071.5</c:v>
                </c:pt>
                <c:pt idx="102144">
                  <c:v>51072</c:v>
                </c:pt>
                <c:pt idx="102145">
                  <c:v>51072.5</c:v>
                </c:pt>
                <c:pt idx="102146">
                  <c:v>51073</c:v>
                </c:pt>
                <c:pt idx="102147">
                  <c:v>51073.5</c:v>
                </c:pt>
                <c:pt idx="102148">
                  <c:v>51074</c:v>
                </c:pt>
                <c:pt idx="102149">
                  <c:v>51074.5</c:v>
                </c:pt>
                <c:pt idx="102150">
                  <c:v>51075</c:v>
                </c:pt>
                <c:pt idx="102151">
                  <c:v>51075.5</c:v>
                </c:pt>
                <c:pt idx="102152">
                  <c:v>51076</c:v>
                </c:pt>
                <c:pt idx="102153">
                  <c:v>51076.5</c:v>
                </c:pt>
                <c:pt idx="102154">
                  <c:v>51077</c:v>
                </c:pt>
                <c:pt idx="102155">
                  <c:v>51077.5</c:v>
                </c:pt>
                <c:pt idx="102156">
                  <c:v>51078</c:v>
                </c:pt>
                <c:pt idx="102157">
                  <c:v>51078.5</c:v>
                </c:pt>
                <c:pt idx="102158">
                  <c:v>51079</c:v>
                </c:pt>
                <c:pt idx="102159">
                  <c:v>51079.5</c:v>
                </c:pt>
                <c:pt idx="102160">
                  <c:v>51080</c:v>
                </c:pt>
                <c:pt idx="102161">
                  <c:v>51080.5</c:v>
                </c:pt>
                <c:pt idx="102162">
                  <c:v>51081</c:v>
                </c:pt>
                <c:pt idx="102163">
                  <c:v>51081.5</c:v>
                </c:pt>
                <c:pt idx="102164">
                  <c:v>51082</c:v>
                </c:pt>
                <c:pt idx="102165">
                  <c:v>51082.5</c:v>
                </c:pt>
                <c:pt idx="102166">
                  <c:v>51083</c:v>
                </c:pt>
                <c:pt idx="102167">
                  <c:v>51083.5</c:v>
                </c:pt>
                <c:pt idx="102168">
                  <c:v>51084</c:v>
                </c:pt>
                <c:pt idx="102169">
                  <c:v>51084.5</c:v>
                </c:pt>
                <c:pt idx="102170">
                  <c:v>51085</c:v>
                </c:pt>
                <c:pt idx="102171">
                  <c:v>51085.5</c:v>
                </c:pt>
                <c:pt idx="102172">
                  <c:v>51086</c:v>
                </c:pt>
                <c:pt idx="102173">
                  <c:v>51086.5</c:v>
                </c:pt>
                <c:pt idx="102174">
                  <c:v>51087</c:v>
                </c:pt>
                <c:pt idx="102175">
                  <c:v>51087.5</c:v>
                </c:pt>
                <c:pt idx="102176">
                  <c:v>51088</c:v>
                </c:pt>
                <c:pt idx="102177">
                  <c:v>51088.5</c:v>
                </c:pt>
                <c:pt idx="102178">
                  <c:v>51089</c:v>
                </c:pt>
                <c:pt idx="102179">
                  <c:v>51089.5</c:v>
                </c:pt>
                <c:pt idx="102180">
                  <c:v>51090</c:v>
                </c:pt>
                <c:pt idx="102181">
                  <c:v>51090.5</c:v>
                </c:pt>
                <c:pt idx="102182">
                  <c:v>51091</c:v>
                </c:pt>
                <c:pt idx="102183">
                  <c:v>51091.5</c:v>
                </c:pt>
                <c:pt idx="102184">
                  <c:v>51092</c:v>
                </c:pt>
                <c:pt idx="102185">
                  <c:v>51092.5</c:v>
                </c:pt>
                <c:pt idx="102186">
                  <c:v>51093</c:v>
                </c:pt>
                <c:pt idx="102187">
                  <c:v>51093.5</c:v>
                </c:pt>
                <c:pt idx="102188">
                  <c:v>51094</c:v>
                </c:pt>
                <c:pt idx="102189">
                  <c:v>51094.5</c:v>
                </c:pt>
                <c:pt idx="102190">
                  <c:v>51095</c:v>
                </c:pt>
                <c:pt idx="102191">
                  <c:v>51095.5</c:v>
                </c:pt>
                <c:pt idx="102192">
                  <c:v>51096</c:v>
                </c:pt>
                <c:pt idx="102193">
                  <c:v>51096.5</c:v>
                </c:pt>
                <c:pt idx="102194">
                  <c:v>51097</c:v>
                </c:pt>
                <c:pt idx="102195">
                  <c:v>51097.5</c:v>
                </c:pt>
                <c:pt idx="102196">
                  <c:v>51098</c:v>
                </c:pt>
                <c:pt idx="102197">
                  <c:v>51098.5</c:v>
                </c:pt>
                <c:pt idx="102198">
                  <c:v>51099</c:v>
                </c:pt>
                <c:pt idx="102199">
                  <c:v>51099.5</c:v>
                </c:pt>
                <c:pt idx="102200">
                  <c:v>51100</c:v>
                </c:pt>
                <c:pt idx="102201">
                  <c:v>51100.5</c:v>
                </c:pt>
                <c:pt idx="102202">
                  <c:v>51101</c:v>
                </c:pt>
                <c:pt idx="102203">
                  <c:v>51101.5</c:v>
                </c:pt>
                <c:pt idx="102204">
                  <c:v>51102</c:v>
                </c:pt>
                <c:pt idx="102205">
                  <c:v>51102.5</c:v>
                </c:pt>
                <c:pt idx="102206">
                  <c:v>51103</c:v>
                </c:pt>
                <c:pt idx="102207">
                  <c:v>51103.5</c:v>
                </c:pt>
                <c:pt idx="102208">
                  <c:v>51104</c:v>
                </c:pt>
                <c:pt idx="102209">
                  <c:v>51104.5</c:v>
                </c:pt>
                <c:pt idx="102210">
                  <c:v>51105</c:v>
                </c:pt>
                <c:pt idx="102211">
                  <c:v>51105.5</c:v>
                </c:pt>
                <c:pt idx="102212">
                  <c:v>51106</c:v>
                </c:pt>
                <c:pt idx="102213">
                  <c:v>51106.5</c:v>
                </c:pt>
                <c:pt idx="102214">
                  <c:v>51107</c:v>
                </c:pt>
                <c:pt idx="102215">
                  <c:v>51107.5</c:v>
                </c:pt>
                <c:pt idx="102216">
                  <c:v>51108</c:v>
                </c:pt>
                <c:pt idx="102217">
                  <c:v>51108.5</c:v>
                </c:pt>
                <c:pt idx="102218">
                  <c:v>51109</c:v>
                </c:pt>
                <c:pt idx="102219">
                  <c:v>51109.5</c:v>
                </c:pt>
                <c:pt idx="102220">
                  <c:v>51110</c:v>
                </c:pt>
                <c:pt idx="102221">
                  <c:v>51110.5</c:v>
                </c:pt>
                <c:pt idx="102222">
                  <c:v>51111</c:v>
                </c:pt>
                <c:pt idx="102223">
                  <c:v>51111.5</c:v>
                </c:pt>
                <c:pt idx="102224">
                  <c:v>51112</c:v>
                </c:pt>
                <c:pt idx="102225">
                  <c:v>51112.5</c:v>
                </c:pt>
                <c:pt idx="102226">
                  <c:v>51113</c:v>
                </c:pt>
                <c:pt idx="102227">
                  <c:v>51113.5</c:v>
                </c:pt>
                <c:pt idx="102228">
                  <c:v>51114</c:v>
                </c:pt>
                <c:pt idx="102229">
                  <c:v>51114.5</c:v>
                </c:pt>
                <c:pt idx="102230">
                  <c:v>51115</c:v>
                </c:pt>
                <c:pt idx="102231">
                  <c:v>51115.5</c:v>
                </c:pt>
                <c:pt idx="102232">
                  <c:v>51116</c:v>
                </c:pt>
                <c:pt idx="102233">
                  <c:v>51116.5</c:v>
                </c:pt>
                <c:pt idx="102234">
                  <c:v>51117</c:v>
                </c:pt>
                <c:pt idx="102235">
                  <c:v>51117.5</c:v>
                </c:pt>
                <c:pt idx="102236">
                  <c:v>51118</c:v>
                </c:pt>
                <c:pt idx="102237">
                  <c:v>51118.5</c:v>
                </c:pt>
                <c:pt idx="102238">
                  <c:v>51119</c:v>
                </c:pt>
                <c:pt idx="102239">
                  <c:v>51119.5</c:v>
                </c:pt>
                <c:pt idx="102240">
                  <c:v>51120</c:v>
                </c:pt>
                <c:pt idx="102241">
                  <c:v>51120.5</c:v>
                </c:pt>
                <c:pt idx="102242">
                  <c:v>51121</c:v>
                </c:pt>
                <c:pt idx="102243">
                  <c:v>51121.5</c:v>
                </c:pt>
                <c:pt idx="102244">
                  <c:v>51122</c:v>
                </c:pt>
                <c:pt idx="102245">
                  <c:v>51122.5</c:v>
                </c:pt>
                <c:pt idx="102246">
                  <c:v>51123</c:v>
                </c:pt>
                <c:pt idx="102247">
                  <c:v>51123.5</c:v>
                </c:pt>
                <c:pt idx="102248">
                  <c:v>51124</c:v>
                </c:pt>
                <c:pt idx="102249">
                  <c:v>51124.5</c:v>
                </c:pt>
                <c:pt idx="102250">
                  <c:v>51125</c:v>
                </c:pt>
                <c:pt idx="102251">
                  <c:v>51125.5</c:v>
                </c:pt>
                <c:pt idx="102252">
                  <c:v>51126</c:v>
                </c:pt>
                <c:pt idx="102253">
                  <c:v>51126.5</c:v>
                </c:pt>
                <c:pt idx="102254">
                  <c:v>51127</c:v>
                </c:pt>
                <c:pt idx="102255">
                  <c:v>51127.5</c:v>
                </c:pt>
                <c:pt idx="102256">
                  <c:v>51128</c:v>
                </c:pt>
                <c:pt idx="102257">
                  <c:v>51128.5</c:v>
                </c:pt>
                <c:pt idx="102258">
                  <c:v>51129</c:v>
                </c:pt>
                <c:pt idx="102259">
                  <c:v>51129.5</c:v>
                </c:pt>
                <c:pt idx="102260">
                  <c:v>51130</c:v>
                </c:pt>
                <c:pt idx="102261">
                  <c:v>51130.5</c:v>
                </c:pt>
                <c:pt idx="102262">
                  <c:v>51131</c:v>
                </c:pt>
                <c:pt idx="102263">
                  <c:v>51131.5</c:v>
                </c:pt>
                <c:pt idx="102264">
                  <c:v>51132</c:v>
                </c:pt>
                <c:pt idx="102265">
                  <c:v>51132.5</c:v>
                </c:pt>
                <c:pt idx="102266">
                  <c:v>51133</c:v>
                </c:pt>
                <c:pt idx="102267">
                  <c:v>51133.5</c:v>
                </c:pt>
                <c:pt idx="102268">
                  <c:v>51134</c:v>
                </c:pt>
                <c:pt idx="102269">
                  <c:v>51134.5</c:v>
                </c:pt>
                <c:pt idx="102270">
                  <c:v>51135</c:v>
                </c:pt>
                <c:pt idx="102271">
                  <c:v>51135.5</c:v>
                </c:pt>
                <c:pt idx="102272">
                  <c:v>51136</c:v>
                </c:pt>
                <c:pt idx="102273">
                  <c:v>51136.5</c:v>
                </c:pt>
                <c:pt idx="102274">
                  <c:v>51137</c:v>
                </c:pt>
                <c:pt idx="102275">
                  <c:v>51137.5</c:v>
                </c:pt>
                <c:pt idx="102276">
                  <c:v>51138</c:v>
                </c:pt>
                <c:pt idx="102277">
                  <c:v>51138.5</c:v>
                </c:pt>
                <c:pt idx="102278">
                  <c:v>51139</c:v>
                </c:pt>
                <c:pt idx="102279">
                  <c:v>51139.5</c:v>
                </c:pt>
                <c:pt idx="102280">
                  <c:v>51140</c:v>
                </c:pt>
                <c:pt idx="102281">
                  <c:v>51140.5</c:v>
                </c:pt>
                <c:pt idx="102282">
                  <c:v>51141</c:v>
                </c:pt>
                <c:pt idx="102283">
                  <c:v>51141.5</c:v>
                </c:pt>
                <c:pt idx="102284">
                  <c:v>51142</c:v>
                </c:pt>
                <c:pt idx="102285">
                  <c:v>51142.5</c:v>
                </c:pt>
                <c:pt idx="102286">
                  <c:v>51143</c:v>
                </c:pt>
                <c:pt idx="102287">
                  <c:v>51143.5</c:v>
                </c:pt>
                <c:pt idx="102288">
                  <c:v>51144</c:v>
                </c:pt>
                <c:pt idx="102289">
                  <c:v>51144.5</c:v>
                </c:pt>
                <c:pt idx="102290">
                  <c:v>51145</c:v>
                </c:pt>
                <c:pt idx="102291">
                  <c:v>51145.5</c:v>
                </c:pt>
                <c:pt idx="102292">
                  <c:v>51146</c:v>
                </c:pt>
                <c:pt idx="102293">
                  <c:v>51146.5</c:v>
                </c:pt>
                <c:pt idx="102294">
                  <c:v>51147</c:v>
                </c:pt>
                <c:pt idx="102295">
                  <c:v>51147.5</c:v>
                </c:pt>
                <c:pt idx="102296">
                  <c:v>51148</c:v>
                </c:pt>
                <c:pt idx="102297">
                  <c:v>51148.5</c:v>
                </c:pt>
                <c:pt idx="102298">
                  <c:v>51149</c:v>
                </c:pt>
                <c:pt idx="102299">
                  <c:v>51149.5</c:v>
                </c:pt>
                <c:pt idx="102300">
                  <c:v>51150</c:v>
                </c:pt>
                <c:pt idx="102301">
                  <c:v>51150.5</c:v>
                </c:pt>
                <c:pt idx="102302">
                  <c:v>51151</c:v>
                </c:pt>
                <c:pt idx="102303">
                  <c:v>51151.5</c:v>
                </c:pt>
                <c:pt idx="102304">
                  <c:v>51152</c:v>
                </c:pt>
                <c:pt idx="102305">
                  <c:v>51152.5</c:v>
                </c:pt>
                <c:pt idx="102306">
                  <c:v>51153</c:v>
                </c:pt>
                <c:pt idx="102307">
                  <c:v>51153.5</c:v>
                </c:pt>
                <c:pt idx="102308">
                  <c:v>51154</c:v>
                </c:pt>
                <c:pt idx="102309">
                  <c:v>51154.5</c:v>
                </c:pt>
                <c:pt idx="102310">
                  <c:v>51155</c:v>
                </c:pt>
                <c:pt idx="102311">
                  <c:v>51155.5</c:v>
                </c:pt>
                <c:pt idx="102312">
                  <c:v>51156</c:v>
                </c:pt>
                <c:pt idx="102313">
                  <c:v>51156.5</c:v>
                </c:pt>
                <c:pt idx="102314">
                  <c:v>51157</c:v>
                </c:pt>
                <c:pt idx="102315">
                  <c:v>51157.5</c:v>
                </c:pt>
                <c:pt idx="102316">
                  <c:v>51158</c:v>
                </c:pt>
                <c:pt idx="102317">
                  <c:v>51158.5</c:v>
                </c:pt>
                <c:pt idx="102318">
                  <c:v>51159</c:v>
                </c:pt>
                <c:pt idx="102319">
                  <c:v>51159.5</c:v>
                </c:pt>
                <c:pt idx="102320">
                  <c:v>51160</c:v>
                </c:pt>
                <c:pt idx="102321">
                  <c:v>51160.5</c:v>
                </c:pt>
                <c:pt idx="102322">
                  <c:v>51161</c:v>
                </c:pt>
                <c:pt idx="102323">
                  <c:v>51161.5</c:v>
                </c:pt>
                <c:pt idx="102324">
                  <c:v>51162</c:v>
                </c:pt>
                <c:pt idx="102325">
                  <c:v>51162.5</c:v>
                </c:pt>
                <c:pt idx="102326">
                  <c:v>51163</c:v>
                </c:pt>
                <c:pt idx="102327">
                  <c:v>51163.5</c:v>
                </c:pt>
                <c:pt idx="102328">
                  <c:v>51164</c:v>
                </c:pt>
                <c:pt idx="102329">
                  <c:v>51164.5</c:v>
                </c:pt>
                <c:pt idx="102330">
                  <c:v>51165</c:v>
                </c:pt>
                <c:pt idx="102331">
                  <c:v>51165.5</c:v>
                </c:pt>
                <c:pt idx="102332">
                  <c:v>51166</c:v>
                </c:pt>
                <c:pt idx="102333">
                  <c:v>51166.5</c:v>
                </c:pt>
                <c:pt idx="102334">
                  <c:v>51167</c:v>
                </c:pt>
                <c:pt idx="102335">
                  <c:v>51167.5</c:v>
                </c:pt>
                <c:pt idx="102336">
                  <c:v>51168</c:v>
                </c:pt>
                <c:pt idx="102337">
                  <c:v>51168.5</c:v>
                </c:pt>
                <c:pt idx="102338">
                  <c:v>51169</c:v>
                </c:pt>
                <c:pt idx="102339">
                  <c:v>51169.5</c:v>
                </c:pt>
                <c:pt idx="102340">
                  <c:v>51170</c:v>
                </c:pt>
                <c:pt idx="102341">
                  <c:v>51170.5</c:v>
                </c:pt>
                <c:pt idx="102342">
                  <c:v>51171</c:v>
                </c:pt>
                <c:pt idx="102343">
                  <c:v>51171.5</c:v>
                </c:pt>
                <c:pt idx="102344">
                  <c:v>51172</c:v>
                </c:pt>
                <c:pt idx="102345">
                  <c:v>51172.5</c:v>
                </c:pt>
                <c:pt idx="102346">
                  <c:v>51173</c:v>
                </c:pt>
                <c:pt idx="102347">
                  <c:v>51173.5</c:v>
                </c:pt>
                <c:pt idx="102348">
                  <c:v>51174</c:v>
                </c:pt>
                <c:pt idx="102349">
                  <c:v>51174.5</c:v>
                </c:pt>
                <c:pt idx="102350">
                  <c:v>51175</c:v>
                </c:pt>
                <c:pt idx="102351">
                  <c:v>51175.5</c:v>
                </c:pt>
                <c:pt idx="102352">
                  <c:v>51176</c:v>
                </c:pt>
                <c:pt idx="102353">
                  <c:v>51176.5</c:v>
                </c:pt>
                <c:pt idx="102354">
                  <c:v>51177</c:v>
                </c:pt>
                <c:pt idx="102355">
                  <c:v>51177.5</c:v>
                </c:pt>
                <c:pt idx="102356">
                  <c:v>51178</c:v>
                </c:pt>
                <c:pt idx="102357">
                  <c:v>51178.5</c:v>
                </c:pt>
                <c:pt idx="102358">
                  <c:v>51179</c:v>
                </c:pt>
                <c:pt idx="102359">
                  <c:v>51179.5</c:v>
                </c:pt>
                <c:pt idx="102360">
                  <c:v>51180</c:v>
                </c:pt>
                <c:pt idx="102361">
                  <c:v>51180.5</c:v>
                </c:pt>
                <c:pt idx="102362">
                  <c:v>51181</c:v>
                </c:pt>
                <c:pt idx="102363">
                  <c:v>51181.5</c:v>
                </c:pt>
                <c:pt idx="102364">
                  <c:v>51182</c:v>
                </c:pt>
                <c:pt idx="102365">
                  <c:v>51182.5</c:v>
                </c:pt>
                <c:pt idx="102366">
                  <c:v>51183</c:v>
                </c:pt>
                <c:pt idx="102367">
                  <c:v>51183.5</c:v>
                </c:pt>
                <c:pt idx="102368">
                  <c:v>51184</c:v>
                </c:pt>
                <c:pt idx="102369">
                  <c:v>51184.5</c:v>
                </c:pt>
                <c:pt idx="102370">
                  <c:v>51185</c:v>
                </c:pt>
                <c:pt idx="102371">
                  <c:v>51185.5</c:v>
                </c:pt>
                <c:pt idx="102372">
                  <c:v>51186</c:v>
                </c:pt>
                <c:pt idx="102373">
                  <c:v>51186.5</c:v>
                </c:pt>
                <c:pt idx="102374">
                  <c:v>51187</c:v>
                </c:pt>
                <c:pt idx="102375">
                  <c:v>51187.5</c:v>
                </c:pt>
                <c:pt idx="102376">
                  <c:v>51188</c:v>
                </c:pt>
                <c:pt idx="102377">
                  <c:v>51188.5</c:v>
                </c:pt>
                <c:pt idx="102378">
                  <c:v>51189</c:v>
                </c:pt>
                <c:pt idx="102379">
                  <c:v>51189.5</c:v>
                </c:pt>
                <c:pt idx="102380">
                  <c:v>51190</c:v>
                </c:pt>
                <c:pt idx="102381">
                  <c:v>51190.5</c:v>
                </c:pt>
                <c:pt idx="102382">
                  <c:v>51191</c:v>
                </c:pt>
                <c:pt idx="102383">
                  <c:v>51191.5</c:v>
                </c:pt>
                <c:pt idx="102384">
                  <c:v>51192</c:v>
                </c:pt>
                <c:pt idx="102385">
                  <c:v>51192.5</c:v>
                </c:pt>
                <c:pt idx="102386">
                  <c:v>51193</c:v>
                </c:pt>
                <c:pt idx="102387">
                  <c:v>51193.5</c:v>
                </c:pt>
                <c:pt idx="102388">
                  <c:v>51194</c:v>
                </c:pt>
                <c:pt idx="102389">
                  <c:v>51194.5</c:v>
                </c:pt>
                <c:pt idx="102390">
                  <c:v>51195</c:v>
                </c:pt>
                <c:pt idx="102391">
                  <c:v>51195.5</c:v>
                </c:pt>
                <c:pt idx="102392">
                  <c:v>51196</c:v>
                </c:pt>
                <c:pt idx="102393">
                  <c:v>51196.5</c:v>
                </c:pt>
                <c:pt idx="102394">
                  <c:v>51197</c:v>
                </c:pt>
                <c:pt idx="102395">
                  <c:v>51197.5</c:v>
                </c:pt>
                <c:pt idx="102396">
                  <c:v>51198</c:v>
                </c:pt>
                <c:pt idx="102397">
                  <c:v>51198.5</c:v>
                </c:pt>
                <c:pt idx="102398">
                  <c:v>51199</c:v>
                </c:pt>
                <c:pt idx="102399">
                  <c:v>51199.5</c:v>
                </c:pt>
                <c:pt idx="102400">
                  <c:v>51200</c:v>
                </c:pt>
                <c:pt idx="102401">
                  <c:v>51200.5</c:v>
                </c:pt>
                <c:pt idx="102402">
                  <c:v>51201</c:v>
                </c:pt>
                <c:pt idx="102403">
                  <c:v>51201.5</c:v>
                </c:pt>
                <c:pt idx="102404">
                  <c:v>51202</c:v>
                </c:pt>
                <c:pt idx="102405">
                  <c:v>51202.5</c:v>
                </c:pt>
                <c:pt idx="102406">
                  <c:v>51203</c:v>
                </c:pt>
                <c:pt idx="102407">
                  <c:v>51203.5</c:v>
                </c:pt>
                <c:pt idx="102408">
                  <c:v>51204</c:v>
                </c:pt>
                <c:pt idx="102409">
                  <c:v>51204.5</c:v>
                </c:pt>
                <c:pt idx="102410">
                  <c:v>51205</c:v>
                </c:pt>
                <c:pt idx="102411">
                  <c:v>51205.5</c:v>
                </c:pt>
                <c:pt idx="102412">
                  <c:v>51206</c:v>
                </c:pt>
                <c:pt idx="102413">
                  <c:v>51206.5</c:v>
                </c:pt>
                <c:pt idx="102414">
                  <c:v>51207</c:v>
                </c:pt>
                <c:pt idx="102415">
                  <c:v>51207.5</c:v>
                </c:pt>
                <c:pt idx="102416">
                  <c:v>51208</c:v>
                </c:pt>
                <c:pt idx="102417">
                  <c:v>51208.5</c:v>
                </c:pt>
                <c:pt idx="102418">
                  <c:v>51209</c:v>
                </c:pt>
                <c:pt idx="102419">
                  <c:v>51209.5</c:v>
                </c:pt>
                <c:pt idx="102420">
                  <c:v>51210</c:v>
                </c:pt>
                <c:pt idx="102421">
                  <c:v>51210.5</c:v>
                </c:pt>
                <c:pt idx="102422">
                  <c:v>51211</c:v>
                </c:pt>
                <c:pt idx="102423">
                  <c:v>51211.5</c:v>
                </c:pt>
                <c:pt idx="102424">
                  <c:v>51212</c:v>
                </c:pt>
                <c:pt idx="102425">
                  <c:v>51212.5</c:v>
                </c:pt>
                <c:pt idx="102426">
                  <c:v>51213</c:v>
                </c:pt>
                <c:pt idx="102427">
                  <c:v>51213.5</c:v>
                </c:pt>
                <c:pt idx="102428">
                  <c:v>51214</c:v>
                </c:pt>
                <c:pt idx="102429">
                  <c:v>51214.5</c:v>
                </c:pt>
                <c:pt idx="102430">
                  <c:v>51215</c:v>
                </c:pt>
                <c:pt idx="102431">
                  <c:v>51215.5</c:v>
                </c:pt>
                <c:pt idx="102432">
                  <c:v>51216</c:v>
                </c:pt>
                <c:pt idx="102433">
                  <c:v>51216.5</c:v>
                </c:pt>
                <c:pt idx="102434">
                  <c:v>51217</c:v>
                </c:pt>
                <c:pt idx="102435">
                  <c:v>51217.5</c:v>
                </c:pt>
                <c:pt idx="102436">
                  <c:v>51218</c:v>
                </c:pt>
                <c:pt idx="102437">
                  <c:v>51218.5</c:v>
                </c:pt>
                <c:pt idx="102438">
                  <c:v>51219</c:v>
                </c:pt>
                <c:pt idx="102439">
                  <c:v>51219.5</c:v>
                </c:pt>
                <c:pt idx="102440">
                  <c:v>51220</c:v>
                </c:pt>
                <c:pt idx="102441">
                  <c:v>51220.5</c:v>
                </c:pt>
                <c:pt idx="102442">
                  <c:v>51221</c:v>
                </c:pt>
                <c:pt idx="102443">
                  <c:v>51221.5</c:v>
                </c:pt>
                <c:pt idx="102444">
                  <c:v>51222</c:v>
                </c:pt>
                <c:pt idx="102445">
                  <c:v>51222.5</c:v>
                </c:pt>
                <c:pt idx="102446">
                  <c:v>51223</c:v>
                </c:pt>
                <c:pt idx="102447">
                  <c:v>51223.5</c:v>
                </c:pt>
                <c:pt idx="102448">
                  <c:v>51224</c:v>
                </c:pt>
                <c:pt idx="102449">
                  <c:v>51224.5</c:v>
                </c:pt>
                <c:pt idx="102450">
                  <c:v>51225</c:v>
                </c:pt>
                <c:pt idx="102451">
                  <c:v>51225.5</c:v>
                </c:pt>
                <c:pt idx="102452">
                  <c:v>51226</c:v>
                </c:pt>
                <c:pt idx="102453">
                  <c:v>51226.5</c:v>
                </c:pt>
                <c:pt idx="102454">
                  <c:v>51227</c:v>
                </c:pt>
                <c:pt idx="102455">
                  <c:v>51227.5</c:v>
                </c:pt>
                <c:pt idx="102456">
                  <c:v>51228</c:v>
                </c:pt>
                <c:pt idx="102457">
                  <c:v>51228.5</c:v>
                </c:pt>
                <c:pt idx="102458">
                  <c:v>51229</c:v>
                </c:pt>
                <c:pt idx="102459">
                  <c:v>51229.5</c:v>
                </c:pt>
                <c:pt idx="102460">
                  <c:v>51230</c:v>
                </c:pt>
                <c:pt idx="102461">
                  <c:v>51230.5</c:v>
                </c:pt>
                <c:pt idx="102462">
                  <c:v>51231</c:v>
                </c:pt>
                <c:pt idx="102463">
                  <c:v>51231.5</c:v>
                </c:pt>
                <c:pt idx="102464">
                  <c:v>51232</c:v>
                </c:pt>
                <c:pt idx="102465">
                  <c:v>51232.5</c:v>
                </c:pt>
                <c:pt idx="102466">
                  <c:v>51233</c:v>
                </c:pt>
                <c:pt idx="102467">
                  <c:v>51233.5</c:v>
                </c:pt>
                <c:pt idx="102468">
                  <c:v>51234</c:v>
                </c:pt>
                <c:pt idx="102469">
                  <c:v>51234.5</c:v>
                </c:pt>
                <c:pt idx="102470">
                  <c:v>51235</c:v>
                </c:pt>
                <c:pt idx="102471">
                  <c:v>51235.5</c:v>
                </c:pt>
                <c:pt idx="102472">
                  <c:v>51236</c:v>
                </c:pt>
                <c:pt idx="102473">
                  <c:v>51236.5</c:v>
                </c:pt>
                <c:pt idx="102474">
                  <c:v>51237</c:v>
                </c:pt>
                <c:pt idx="102475">
                  <c:v>51237.5</c:v>
                </c:pt>
                <c:pt idx="102476">
                  <c:v>51238</c:v>
                </c:pt>
                <c:pt idx="102477">
                  <c:v>51238.5</c:v>
                </c:pt>
                <c:pt idx="102478">
                  <c:v>51239</c:v>
                </c:pt>
                <c:pt idx="102479">
                  <c:v>51239.5</c:v>
                </c:pt>
                <c:pt idx="102480">
                  <c:v>51240</c:v>
                </c:pt>
                <c:pt idx="102481">
                  <c:v>51240.5</c:v>
                </c:pt>
                <c:pt idx="102482">
                  <c:v>51241</c:v>
                </c:pt>
                <c:pt idx="102483">
                  <c:v>51241.5</c:v>
                </c:pt>
                <c:pt idx="102484">
                  <c:v>51242</c:v>
                </c:pt>
                <c:pt idx="102485">
                  <c:v>51242.5</c:v>
                </c:pt>
                <c:pt idx="102486">
                  <c:v>51243</c:v>
                </c:pt>
                <c:pt idx="102487">
                  <c:v>51243.5</c:v>
                </c:pt>
                <c:pt idx="102488">
                  <c:v>51244</c:v>
                </c:pt>
                <c:pt idx="102489">
                  <c:v>51244.5</c:v>
                </c:pt>
                <c:pt idx="102490">
                  <c:v>51245</c:v>
                </c:pt>
                <c:pt idx="102491">
                  <c:v>51245.5</c:v>
                </c:pt>
                <c:pt idx="102492">
                  <c:v>51246</c:v>
                </c:pt>
                <c:pt idx="102493">
                  <c:v>51246.5</c:v>
                </c:pt>
                <c:pt idx="102494">
                  <c:v>51247</c:v>
                </c:pt>
                <c:pt idx="102495">
                  <c:v>51247.5</c:v>
                </c:pt>
                <c:pt idx="102496">
                  <c:v>51248</c:v>
                </c:pt>
                <c:pt idx="102497">
                  <c:v>51248.5</c:v>
                </c:pt>
                <c:pt idx="102498">
                  <c:v>51249</c:v>
                </c:pt>
                <c:pt idx="102499">
                  <c:v>51249.5</c:v>
                </c:pt>
                <c:pt idx="102500">
                  <c:v>51250</c:v>
                </c:pt>
                <c:pt idx="102501">
                  <c:v>51250.5</c:v>
                </c:pt>
                <c:pt idx="102502">
                  <c:v>51251</c:v>
                </c:pt>
                <c:pt idx="102503">
                  <c:v>51251.5</c:v>
                </c:pt>
                <c:pt idx="102504">
                  <c:v>51252</c:v>
                </c:pt>
                <c:pt idx="102505">
                  <c:v>51252.5</c:v>
                </c:pt>
                <c:pt idx="102506">
                  <c:v>51253</c:v>
                </c:pt>
                <c:pt idx="102507">
                  <c:v>51253.5</c:v>
                </c:pt>
                <c:pt idx="102508">
                  <c:v>51254</c:v>
                </c:pt>
                <c:pt idx="102509">
                  <c:v>51254.5</c:v>
                </c:pt>
                <c:pt idx="102510">
                  <c:v>51255</c:v>
                </c:pt>
                <c:pt idx="102511">
                  <c:v>51255.5</c:v>
                </c:pt>
                <c:pt idx="102512">
                  <c:v>51256</c:v>
                </c:pt>
                <c:pt idx="102513">
                  <c:v>51256.5</c:v>
                </c:pt>
                <c:pt idx="102514">
                  <c:v>51257</c:v>
                </c:pt>
                <c:pt idx="102515">
                  <c:v>51257.5</c:v>
                </c:pt>
                <c:pt idx="102516">
                  <c:v>51258</c:v>
                </c:pt>
                <c:pt idx="102517">
                  <c:v>51258.5</c:v>
                </c:pt>
                <c:pt idx="102518">
                  <c:v>51259</c:v>
                </c:pt>
                <c:pt idx="102519">
                  <c:v>51259.5</c:v>
                </c:pt>
                <c:pt idx="102520">
                  <c:v>51260</c:v>
                </c:pt>
                <c:pt idx="102521">
                  <c:v>51260.5</c:v>
                </c:pt>
                <c:pt idx="102522">
                  <c:v>51261</c:v>
                </c:pt>
                <c:pt idx="102523">
                  <c:v>51261.5</c:v>
                </c:pt>
                <c:pt idx="102524">
                  <c:v>51262</c:v>
                </c:pt>
                <c:pt idx="102525">
                  <c:v>51262.5</c:v>
                </c:pt>
                <c:pt idx="102526">
                  <c:v>51263</c:v>
                </c:pt>
                <c:pt idx="102527">
                  <c:v>51263.5</c:v>
                </c:pt>
                <c:pt idx="102528">
                  <c:v>51264</c:v>
                </c:pt>
                <c:pt idx="102529">
                  <c:v>51264.5</c:v>
                </c:pt>
                <c:pt idx="102530">
                  <c:v>51265</c:v>
                </c:pt>
                <c:pt idx="102531">
                  <c:v>51265.5</c:v>
                </c:pt>
                <c:pt idx="102532">
                  <c:v>51266</c:v>
                </c:pt>
                <c:pt idx="102533">
                  <c:v>51266.5</c:v>
                </c:pt>
                <c:pt idx="102534">
                  <c:v>51267</c:v>
                </c:pt>
                <c:pt idx="102535">
                  <c:v>51267.5</c:v>
                </c:pt>
                <c:pt idx="102536">
                  <c:v>51268</c:v>
                </c:pt>
                <c:pt idx="102537">
                  <c:v>51268.5</c:v>
                </c:pt>
                <c:pt idx="102538">
                  <c:v>51269</c:v>
                </c:pt>
                <c:pt idx="102539">
                  <c:v>51269.5</c:v>
                </c:pt>
                <c:pt idx="102540">
                  <c:v>51270</c:v>
                </c:pt>
                <c:pt idx="102541">
                  <c:v>51270.5</c:v>
                </c:pt>
                <c:pt idx="102542">
                  <c:v>51271</c:v>
                </c:pt>
                <c:pt idx="102543">
                  <c:v>51271.5</c:v>
                </c:pt>
                <c:pt idx="102544">
                  <c:v>51272</c:v>
                </c:pt>
                <c:pt idx="102545">
                  <c:v>51272.5</c:v>
                </c:pt>
                <c:pt idx="102546">
                  <c:v>51273</c:v>
                </c:pt>
                <c:pt idx="102547">
                  <c:v>51273.5</c:v>
                </c:pt>
                <c:pt idx="102548">
                  <c:v>51274</c:v>
                </c:pt>
                <c:pt idx="102549">
                  <c:v>51274.5</c:v>
                </c:pt>
                <c:pt idx="102550">
                  <c:v>51275</c:v>
                </c:pt>
                <c:pt idx="102551">
                  <c:v>51275.5</c:v>
                </c:pt>
                <c:pt idx="102552">
                  <c:v>51276</c:v>
                </c:pt>
                <c:pt idx="102553">
                  <c:v>51276.5</c:v>
                </c:pt>
                <c:pt idx="102554">
                  <c:v>51277</c:v>
                </c:pt>
                <c:pt idx="102555">
                  <c:v>51277.5</c:v>
                </c:pt>
                <c:pt idx="102556">
                  <c:v>51278</c:v>
                </c:pt>
                <c:pt idx="102557">
                  <c:v>51278.5</c:v>
                </c:pt>
                <c:pt idx="102558">
                  <c:v>51279</c:v>
                </c:pt>
                <c:pt idx="102559">
                  <c:v>51279.5</c:v>
                </c:pt>
                <c:pt idx="102560">
                  <c:v>51280</c:v>
                </c:pt>
                <c:pt idx="102561">
                  <c:v>51280.5</c:v>
                </c:pt>
                <c:pt idx="102562">
                  <c:v>51281</c:v>
                </c:pt>
                <c:pt idx="102563">
                  <c:v>51281.5</c:v>
                </c:pt>
                <c:pt idx="102564">
                  <c:v>51282</c:v>
                </c:pt>
                <c:pt idx="102565">
                  <c:v>51282.5</c:v>
                </c:pt>
                <c:pt idx="102566">
                  <c:v>51283</c:v>
                </c:pt>
                <c:pt idx="102567">
                  <c:v>51283.5</c:v>
                </c:pt>
                <c:pt idx="102568">
                  <c:v>51284</c:v>
                </c:pt>
                <c:pt idx="102569">
                  <c:v>51284.5</c:v>
                </c:pt>
                <c:pt idx="102570">
                  <c:v>51285</c:v>
                </c:pt>
                <c:pt idx="102571">
                  <c:v>51285.5</c:v>
                </c:pt>
                <c:pt idx="102572">
                  <c:v>51286</c:v>
                </c:pt>
                <c:pt idx="102573">
                  <c:v>51286.5</c:v>
                </c:pt>
                <c:pt idx="102574">
                  <c:v>51287</c:v>
                </c:pt>
                <c:pt idx="102575">
                  <c:v>51287.5</c:v>
                </c:pt>
                <c:pt idx="102576">
                  <c:v>51288</c:v>
                </c:pt>
                <c:pt idx="102577">
                  <c:v>51288.5</c:v>
                </c:pt>
                <c:pt idx="102578">
                  <c:v>51289</c:v>
                </c:pt>
                <c:pt idx="102579">
                  <c:v>51289.5</c:v>
                </c:pt>
                <c:pt idx="102580">
                  <c:v>51290</c:v>
                </c:pt>
                <c:pt idx="102581">
                  <c:v>51290.5</c:v>
                </c:pt>
                <c:pt idx="102582">
                  <c:v>51291</c:v>
                </c:pt>
                <c:pt idx="102583">
                  <c:v>51291.5</c:v>
                </c:pt>
                <c:pt idx="102584">
                  <c:v>51292</c:v>
                </c:pt>
                <c:pt idx="102585">
                  <c:v>51292.5</c:v>
                </c:pt>
                <c:pt idx="102586">
                  <c:v>51293</c:v>
                </c:pt>
                <c:pt idx="102587">
                  <c:v>51293.5</c:v>
                </c:pt>
                <c:pt idx="102588">
                  <c:v>51294</c:v>
                </c:pt>
                <c:pt idx="102589">
                  <c:v>51294.5</c:v>
                </c:pt>
                <c:pt idx="102590">
                  <c:v>51295</c:v>
                </c:pt>
                <c:pt idx="102591">
                  <c:v>51295.5</c:v>
                </c:pt>
                <c:pt idx="102592">
                  <c:v>51296</c:v>
                </c:pt>
                <c:pt idx="102593">
                  <c:v>51296.5</c:v>
                </c:pt>
                <c:pt idx="102594">
                  <c:v>51297</c:v>
                </c:pt>
                <c:pt idx="102595">
                  <c:v>51297.5</c:v>
                </c:pt>
                <c:pt idx="102596">
                  <c:v>51298</c:v>
                </c:pt>
                <c:pt idx="102597">
                  <c:v>51298.5</c:v>
                </c:pt>
                <c:pt idx="102598">
                  <c:v>51299</c:v>
                </c:pt>
                <c:pt idx="102599">
                  <c:v>51299.5</c:v>
                </c:pt>
                <c:pt idx="102600">
                  <c:v>51300</c:v>
                </c:pt>
                <c:pt idx="102601">
                  <c:v>51300.5</c:v>
                </c:pt>
                <c:pt idx="102602">
                  <c:v>51301</c:v>
                </c:pt>
                <c:pt idx="102603">
                  <c:v>51301.5</c:v>
                </c:pt>
                <c:pt idx="102604">
                  <c:v>51302</c:v>
                </c:pt>
                <c:pt idx="102605">
                  <c:v>51302.5</c:v>
                </c:pt>
                <c:pt idx="102606">
                  <c:v>51303</c:v>
                </c:pt>
                <c:pt idx="102607">
                  <c:v>51303.5</c:v>
                </c:pt>
                <c:pt idx="102608">
                  <c:v>51304</c:v>
                </c:pt>
                <c:pt idx="102609">
                  <c:v>51304.5</c:v>
                </c:pt>
                <c:pt idx="102610">
                  <c:v>51305</c:v>
                </c:pt>
                <c:pt idx="102611">
                  <c:v>51305.5</c:v>
                </c:pt>
                <c:pt idx="102612">
                  <c:v>51306</c:v>
                </c:pt>
                <c:pt idx="102613">
                  <c:v>51306.5</c:v>
                </c:pt>
                <c:pt idx="102614">
                  <c:v>51307</c:v>
                </c:pt>
                <c:pt idx="102615">
                  <c:v>51307.5</c:v>
                </c:pt>
                <c:pt idx="102616">
                  <c:v>51308</c:v>
                </c:pt>
                <c:pt idx="102617">
                  <c:v>51308.5</c:v>
                </c:pt>
                <c:pt idx="102618">
                  <c:v>51309</c:v>
                </c:pt>
                <c:pt idx="102619">
                  <c:v>51309.5</c:v>
                </c:pt>
                <c:pt idx="102620">
                  <c:v>51310</c:v>
                </c:pt>
                <c:pt idx="102621">
                  <c:v>51310.5</c:v>
                </c:pt>
                <c:pt idx="102622">
                  <c:v>51311</c:v>
                </c:pt>
                <c:pt idx="102623">
                  <c:v>51311.5</c:v>
                </c:pt>
                <c:pt idx="102624">
                  <c:v>51312</c:v>
                </c:pt>
                <c:pt idx="102625">
                  <c:v>51312.5</c:v>
                </c:pt>
                <c:pt idx="102626">
                  <c:v>51313</c:v>
                </c:pt>
                <c:pt idx="102627">
                  <c:v>51313.5</c:v>
                </c:pt>
                <c:pt idx="102628">
                  <c:v>51314</c:v>
                </c:pt>
                <c:pt idx="102629">
                  <c:v>51314.5</c:v>
                </c:pt>
                <c:pt idx="102630">
                  <c:v>51315</c:v>
                </c:pt>
                <c:pt idx="102631">
                  <c:v>51315.5</c:v>
                </c:pt>
                <c:pt idx="102632">
                  <c:v>51316</c:v>
                </c:pt>
                <c:pt idx="102633">
                  <c:v>51316.5</c:v>
                </c:pt>
                <c:pt idx="102634">
                  <c:v>51317</c:v>
                </c:pt>
                <c:pt idx="102635">
                  <c:v>51317.5</c:v>
                </c:pt>
                <c:pt idx="102636">
                  <c:v>51318</c:v>
                </c:pt>
                <c:pt idx="102637">
                  <c:v>51318.5</c:v>
                </c:pt>
                <c:pt idx="102638">
                  <c:v>51319</c:v>
                </c:pt>
                <c:pt idx="102639">
                  <c:v>51319.5</c:v>
                </c:pt>
                <c:pt idx="102640">
                  <c:v>51320</c:v>
                </c:pt>
                <c:pt idx="102641">
                  <c:v>51320.5</c:v>
                </c:pt>
                <c:pt idx="102642">
                  <c:v>51321</c:v>
                </c:pt>
                <c:pt idx="102643">
                  <c:v>51321.5</c:v>
                </c:pt>
                <c:pt idx="102644">
                  <c:v>51322</c:v>
                </c:pt>
                <c:pt idx="102645">
                  <c:v>51322.5</c:v>
                </c:pt>
                <c:pt idx="102646">
                  <c:v>51323</c:v>
                </c:pt>
                <c:pt idx="102647">
                  <c:v>51323.5</c:v>
                </c:pt>
                <c:pt idx="102648">
                  <c:v>51324</c:v>
                </c:pt>
                <c:pt idx="102649">
                  <c:v>51324.5</c:v>
                </c:pt>
                <c:pt idx="102650">
                  <c:v>51325</c:v>
                </c:pt>
                <c:pt idx="102651">
                  <c:v>51325.5</c:v>
                </c:pt>
                <c:pt idx="102652">
                  <c:v>51326</c:v>
                </c:pt>
                <c:pt idx="102653">
                  <c:v>51326.5</c:v>
                </c:pt>
                <c:pt idx="102654">
                  <c:v>51327</c:v>
                </c:pt>
                <c:pt idx="102655">
                  <c:v>51327.5</c:v>
                </c:pt>
                <c:pt idx="102656">
                  <c:v>51328</c:v>
                </c:pt>
                <c:pt idx="102657">
                  <c:v>51328.5</c:v>
                </c:pt>
                <c:pt idx="102658">
                  <c:v>51329</c:v>
                </c:pt>
                <c:pt idx="102659">
                  <c:v>51329.5</c:v>
                </c:pt>
                <c:pt idx="102660">
                  <c:v>51330</c:v>
                </c:pt>
                <c:pt idx="102661">
                  <c:v>51330.5</c:v>
                </c:pt>
                <c:pt idx="102662">
                  <c:v>51331</c:v>
                </c:pt>
                <c:pt idx="102663">
                  <c:v>51331.5</c:v>
                </c:pt>
                <c:pt idx="102664">
                  <c:v>51332</c:v>
                </c:pt>
                <c:pt idx="102665">
                  <c:v>51332.5</c:v>
                </c:pt>
                <c:pt idx="102666">
                  <c:v>51333</c:v>
                </c:pt>
                <c:pt idx="102667">
                  <c:v>51333.5</c:v>
                </c:pt>
                <c:pt idx="102668">
                  <c:v>51334</c:v>
                </c:pt>
                <c:pt idx="102669">
                  <c:v>51334.5</c:v>
                </c:pt>
                <c:pt idx="102670">
                  <c:v>51335</c:v>
                </c:pt>
                <c:pt idx="102671">
                  <c:v>51335.5</c:v>
                </c:pt>
                <c:pt idx="102672">
                  <c:v>51336</c:v>
                </c:pt>
                <c:pt idx="102673">
                  <c:v>51336.5</c:v>
                </c:pt>
                <c:pt idx="102674">
                  <c:v>51337</c:v>
                </c:pt>
                <c:pt idx="102675">
                  <c:v>51337.5</c:v>
                </c:pt>
                <c:pt idx="102676">
                  <c:v>51338</c:v>
                </c:pt>
                <c:pt idx="102677">
                  <c:v>51338.5</c:v>
                </c:pt>
                <c:pt idx="102678">
                  <c:v>51339</c:v>
                </c:pt>
                <c:pt idx="102679">
                  <c:v>51339.5</c:v>
                </c:pt>
                <c:pt idx="102680">
                  <c:v>51340</c:v>
                </c:pt>
                <c:pt idx="102681">
                  <c:v>51340.5</c:v>
                </c:pt>
                <c:pt idx="102682">
                  <c:v>51341</c:v>
                </c:pt>
                <c:pt idx="102683">
                  <c:v>51341.5</c:v>
                </c:pt>
                <c:pt idx="102684">
                  <c:v>51342</c:v>
                </c:pt>
                <c:pt idx="102685">
                  <c:v>51342.5</c:v>
                </c:pt>
                <c:pt idx="102686">
                  <c:v>51343</c:v>
                </c:pt>
                <c:pt idx="102687">
                  <c:v>51343.5</c:v>
                </c:pt>
                <c:pt idx="102688">
                  <c:v>51344</c:v>
                </c:pt>
                <c:pt idx="102689">
                  <c:v>51344.5</c:v>
                </c:pt>
                <c:pt idx="102690">
                  <c:v>51345</c:v>
                </c:pt>
                <c:pt idx="102691">
                  <c:v>51345.5</c:v>
                </c:pt>
                <c:pt idx="102692">
                  <c:v>51346</c:v>
                </c:pt>
                <c:pt idx="102693">
                  <c:v>51346.5</c:v>
                </c:pt>
                <c:pt idx="102694">
                  <c:v>51347</c:v>
                </c:pt>
                <c:pt idx="102695">
                  <c:v>51347.5</c:v>
                </c:pt>
                <c:pt idx="102696">
                  <c:v>51348</c:v>
                </c:pt>
                <c:pt idx="102697">
                  <c:v>51348.5</c:v>
                </c:pt>
                <c:pt idx="102698">
                  <c:v>51349</c:v>
                </c:pt>
                <c:pt idx="102699">
                  <c:v>51349.5</c:v>
                </c:pt>
                <c:pt idx="102700">
                  <c:v>51350</c:v>
                </c:pt>
                <c:pt idx="102701">
                  <c:v>51350.5</c:v>
                </c:pt>
                <c:pt idx="102702">
                  <c:v>51351</c:v>
                </c:pt>
                <c:pt idx="102703">
                  <c:v>51351.5</c:v>
                </c:pt>
                <c:pt idx="102704">
                  <c:v>51352</c:v>
                </c:pt>
                <c:pt idx="102705">
                  <c:v>51352.5</c:v>
                </c:pt>
                <c:pt idx="102706">
                  <c:v>51353</c:v>
                </c:pt>
                <c:pt idx="102707">
                  <c:v>51353.5</c:v>
                </c:pt>
                <c:pt idx="102708">
                  <c:v>51354</c:v>
                </c:pt>
                <c:pt idx="102709">
                  <c:v>51354.5</c:v>
                </c:pt>
                <c:pt idx="102710">
                  <c:v>51355</c:v>
                </c:pt>
                <c:pt idx="102711">
                  <c:v>51355.5</c:v>
                </c:pt>
                <c:pt idx="102712">
                  <c:v>51356</c:v>
                </c:pt>
                <c:pt idx="102713">
                  <c:v>51356.5</c:v>
                </c:pt>
                <c:pt idx="102714">
                  <c:v>51357</c:v>
                </c:pt>
                <c:pt idx="102715">
                  <c:v>51357.5</c:v>
                </c:pt>
                <c:pt idx="102716">
                  <c:v>51358</c:v>
                </c:pt>
                <c:pt idx="102717">
                  <c:v>51358.5</c:v>
                </c:pt>
                <c:pt idx="102718">
                  <c:v>51359</c:v>
                </c:pt>
                <c:pt idx="102719">
                  <c:v>51359.5</c:v>
                </c:pt>
                <c:pt idx="102720">
                  <c:v>51360</c:v>
                </c:pt>
                <c:pt idx="102721">
                  <c:v>51360.5</c:v>
                </c:pt>
                <c:pt idx="102722">
                  <c:v>51361</c:v>
                </c:pt>
                <c:pt idx="102723">
                  <c:v>51361.5</c:v>
                </c:pt>
                <c:pt idx="102724">
                  <c:v>51362</c:v>
                </c:pt>
                <c:pt idx="102725">
                  <c:v>51362.5</c:v>
                </c:pt>
                <c:pt idx="102726">
                  <c:v>51363</c:v>
                </c:pt>
                <c:pt idx="102727">
                  <c:v>51363.5</c:v>
                </c:pt>
                <c:pt idx="102728">
                  <c:v>51364</c:v>
                </c:pt>
                <c:pt idx="102729">
                  <c:v>51364.5</c:v>
                </c:pt>
                <c:pt idx="102730">
                  <c:v>51365</c:v>
                </c:pt>
                <c:pt idx="102731">
                  <c:v>51365.5</c:v>
                </c:pt>
                <c:pt idx="102732">
                  <c:v>51366</c:v>
                </c:pt>
                <c:pt idx="102733">
                  <c:v>51366.5</c:v>
                </c:pt>
                <c:pt idx="102734">
                  <c:v>51367</c:v>
                </c:pt>
                <c:pt idx="102735">
                  <c:v>51367.5</c:v>
                </c:pt>
                <c:pt idx="102736">
                  <c:v>51368</c:v>
                </c:pt>
                <c:pt idx="102737">
                  <c:v>51368.5</c:v>
                </c:pt>
                <c:pt idx="102738">
                  <c:v>51369</c:v>
                </c:pt>
                <c:pt idx="102739">
                  <c:v>51369.5</c:v>
                </c:pt>
                <c:pt idx="102740">
                  <c:v>51370</c:v>
                </c:pt>
                <c:pt idx="102741">
                  <c:v>51370.5</c:v>
                </c:pt>
                <c:pt idx="102742">
                  <c:v>51371</c:v>
                </c:pt>
                <c:pt idx="102743">
                  <c:v>51371.5</c:v>
                </c:pt>
                <c:pt idx="102744">
                  <c:v>51372</c:v>
                </c:pt>
                <c:pt idx="102745">
                  <c:v>51372.5</c:v>
                </c:pt>
                <c:pt idx="102746">
                  <c:v>51373</c:v>
                </c:pt>
                <c:pt idx="102747">
                  <c:v>51373.5</c:v>
                </c:pt>
                <c:pt idx="102748">
                  <c:v>51374</c:v>
                </c:pt>
                <c:pt idx="102749">
                  <c:v>51374.5</c:v>
                </c:pt>
                <c:pt idx="102750">
                  <c:v>51375</c:v>
                </c:pt>
                <c:pt idx="102751">
                  <c:v>51375.5</c:v>
                </c:pt>
                <c:pt idx="102752">
                  <c:v>51376</c:v>
                </c:pt>
                <c:pt idx="102753">
                  <c:v>51376.5</c:v>
                </c:pt>
                <c:pt idx="102754">
                  <c:v>51377</c:v>
                </c:pt>
                <c:pt idx="102755">
                  <c:v>51377.5</c:v>
                </c:pt>
                <c:pt idx="102756">
                  <c:v>51378</c:v>
                </c:pt>
                <c:pt idx="102757">
                  <c:v>51378.5</c:v>
                </c:pt>
                <c:pt idx="102758">
                  <c:v>51379</c:v>
                </c:pt>
                <c:pt idx="102759">
                  <c:v>51379.5</c:v>
                </c:pt>
                <c:pt idx="102760">
                  <c:v>51380</c:v>
                </c:pt>
                <c:pt idx="102761">
                  <c:v>51380.5</c:v>
                </c:pt>
                <c:pt idx="102762">
                  <c:v>51381</c:v>
                </c:pt>
                <c:pt idx="102763">
                  <c:v>51381.5</c:v>
                </c:pt>
                <c:pt idx="102764">
                  <c:v>51382</c:v>
                </c:pt>
                <c:pt idx="102765">
                  <c:v>51382.5</c:v>
                </c:pt>
                <c:pt idx="102766">
                  <c:v>51383</c:v>
                </c:pt>
                <c:pt idx="102767">
                  <c:v>51383.5</c:v>
                </c:pt>
                <c:pt idx="102768">
                  <c:v>51384</c:v>
                </c:pt>
                <c:pt idx="102769">
                  <c:v>51384.5</c:v>
                </c:pt>
                <c:pt idx="102770">
                  <c:v>51385</c:v>
                </c:pt>
                <c:pt idx="102771">
                  <c:v>51385.5</c:v>
                </c:pt>
                <c:pt idx="102772">
                  <c:v>51386</c:v>
                </c:pt>
                <c:pt idx="102773">
                  <c:v>51386.5</c:v>
                </c:pt>
                <c:pt idx="102774">
                  <c:v>51387</c:v>
                </c:pt>
                <c:pt idx="102775">
                  <c:v>51387.5</c:v>
                </c:pt>
                <c:pt idx="102776">
                  <c:v>51388</c:v>
                </c:pt>
                <c:pt idx="102777">
                  <c:v>51388.5</c:v>
                </c:pt>
                <c:pt idx="102778">
                  <c:v>51389</c:v>
                </c:pt>
                <c:pt idx="102779">
                  <c:v>51389.5</c:v>
                </c:pt>
                <c:pt idx="102780">
                  <c:v>51390</c:v>
                </c:pt>
                <c:pt idx="102781">
                  <c:v>51390.5</c:v>
                </c:pt>
                <c:pt idx="102782">
                  <c:v>51391</c:v>
                </c:pt>
                <c:pt idx="102783">
                  <c:v>51391.5</c:v>
                </c:pt>
                <c:pt idx="102784">
                  <c:v>51392</c:v>
                </c:pt>
                <c:pt idx="102785">
                  <c:v>51392.5</c:v>
                </c:pt>
                <c:pt idx="102786">
                  <c:v>51393</c:v>
                </c:pt>
                <c:pt idx="102787">
                  <c:v>51393.5</c:v>
                </c:pt>
                <c:pt idx="102788">
                  <c:v>51394</c:v>
                </c:pt>
                <c:pt idx="102789">
                  <c:v>51394.5</c:v>
                </c:pt>
                <c:pt idx="102790">
                  <c:v>51395</c:v>
                </c:pt>
                <c:pt idx="102791">
                  <c:v>51395.5</c:v>
                </c:pt>
                <c:pt idx="102792">
                  <c:v>51396</c:v>
                </c:pt>
                <c:pt idx="102793">
                  <c:v>51396.5</c:v>
                </c:pt>
                <c:pt idx="102794">
                  <c:v>51397</c:v>
                </c:pt>
                <c:pt idx="102795">
                  <c:v>51397.5</c:v>
                </c:pt>
                <c:pt idx="102796">
                  <c:v>51398</c:v>
                </c:pt>
                <c:pt idx="102797">
                  <c:v>51398.5</c:v>
                </c:pt>
                <c:pt idx="102798">
                  <c:v>51399</c:v>
                </c:pt>
                <c:pt idx="102799">
                  <c:v>51399.5</c:v>
                </c:pt>
                <c:pt idx="102800">
                  <c:v>51400</c:v>
                </c:pt>
                <c:pt idx="102801">
                  <c:v>51400.5</c:v>
                </c:pt>
                <c:pt idx="102802">
                  <c:v>51401</c:v>
                </c:pt>
                <c:pt idx="102803">
                  <c:v>51401.5</c:v>
                </c:pt>
                <c:pt idx="102804">
                  <c:v>51402</c:v>
                </c:pt>
                <c:pt idx="102805">
                  <c:v>51402.5</c:v>
                </c:pt>
                <c:pt idx="102806">
                  <c:v>51403</c:v>
                </c:pt>
                <c:pt idx="102807">
                  <c:v>51403.5</c:v>
                </c:pt>
                <c:pt idx="102808">
                  <c:v>51404</c:v>
                </c:pt>
                <c:pt idx="102809">
                  <c:v>51404.5</c:v>
                </c:pt>
                <c:pt idx="102810">
                  <c:v>51405</c:v>
                </c:pt>
                <c:pt idx="102811">
                  <c:v>51405.5</c:v>
                </c:pt>
                <c:pt idx="102812">
                  <c:v>51406</c:v>
                </c:pt>
                <c:pt idx="102813">
                  <c:v>51406.5</c:v>
                </c:pt>
                <c:pt idx="102814">
                  <c:v>51407</c:v>
                </c:pt>
                <c:pt idx="102815">
                  <c:v>51407.5</c:v>
                </c:pt>
                <c:pt idx="102816">
                  <c:v>51408</c:v>
                </c:pt>
                <c:pt idx="102817">
                  <c:v>51408.5</c:v>
                </c:pt>
                <c:pt idx="102818">
                  <c:v>51409</c:v>
                </c:pt>
                <c:pt idx="102819">
                  <c:v>51409.5</c:v>
                </c:pt>
                <c:pt idx="102820">
                  <c:v>51410</c:v>
                </c:pt>
                <c:pt idx="102821">
                  <c:v>51410.5</c:v>
                </c:pt>
                <c:pt idx="102822">
                  <c:v>51411</c:v>
                </c:pt>
                <c:pt idx="102823">
                  <c:v>51411.5</c:v>
                </c:pt>
                <c:pt idx="102824">
                  <c:v>51412</c:v>
                </c:pt>
                <c:pt idx="102825">
                  <c:v>51412.5</c:v>
                </c:pt>
                <c:pt idx="102826">
                  <c:v>51413</c:v>
                </c:pt>
                <c:pt idx="102827">
                  <c:v>51413.5</c:v>
                </c:pt>
                <c:pt idx="102828">
                  <c:v>51414</c:v>
                </c:pt>
                <c:pt idx="102829">
                  <c:v>51414.5</c:v>
                </c:pt>
                <c:pt idx="102830">
                  <c:v>51415</c:v>
                </c:pt>
                <c:pt idx="102831">
                  <c:v>51415.5</c:v>
                </c:pt>
                <c:pt idx="102832">
                  <c:v>51416</c:v>
                </c:pt>
                <c:pt idx="102833">
                  <c:v>51416.5</c:v>
                </c:pt>
                <c:pt idx="102834">
                  <c:v>51417</c:v>
                </c:pt>
                <c:pt idx="102835">
                  <c:v>51417.5</c:v>
                </c:pt>
                <c:pt idx="102836">
                  <c:v>51418</c:v>
                </c:pt>
                <c:pt idx="102837">
                  <c:v>51418.5</c:v>
                </c:pt>
                <c:pt idx="102838">
                  <c:v>51419</c:v>
                </c:pt>
                <c:pt idx="102839">
                  <c:v>51419.5</c:v>
                </c:pt>
                <c:pt idx="102840">
                  <c:v>51420</c:v>
                </c:pt>
                <c:pt idx="102841">
                  <c:v>51420.5</c:v>
                </c:pt>
                <c:pt idx="102842">
                  <c:v>51421</c:v>
                </c:pt>
                <c:pt idx="102843">
                  <c:v>51421.5</c:v>
                </c:pt>
                <c:pt idx="102844">
                  <c:v>51422</c:v>
                </c:pt>
                <c:pt idx="102845">
                  <c:v>51422.5</c:v>
                </c:pt>
                <c:pt idx="102846">
                  <c:v>51423</c:v>
                </c:pt>
                <c:pt idx="102847">
                  <c:v>51423.5</c:v>
                </c:pt>
                <c:pt idx="102848">
                  <c:v>51424</c:v>
                </c:pt>
                <c:pt idx="102849">
                  <c:v>51424.5</c:v>
                </c:pt>
                <c:pt idx="102850">
                  <c:v>51425</c:v>
                </c:pt>
                <c:pt idx="102851">
                  <c:v>51425.5</c:v>
                </c:pt>
                <c:pt idx="102852">
                  <c:v>51426</c:v>
                </c:pt>
                <c:pt idx="102853">
                  <c:v>51426.5</c:v>
                </c:pt>
                <c:pt idx="102854">
                  <c:v>51427</c:v>
                </c:pt>
                <c:pt idx="102855">
                  <c:v>51427.5</c:v>
                </c:pt>
                <c:pt idx="102856">
                  <c:v>51428</c:v>
                </c:pt>
                <c:pt idx="102857">
                  <c:v>51428.5</c:v>
                </c:pt>
                <c:pt idx="102858">
                  <c:v>51429</c:v>
                </c:pt>
                <c:pt idx="102859">
                  <c:v>51429.5</c:v>
                </c:pt>
                <c:pt idx="102860">
                  <c:v>51430</c:v>
                </c:pt>
                <c:pt idx="102861">
                  <c:v>51430.5</c:v>
                </c:pt>
                <c:pt idx="102862">
                  <c:v>51431</c:v>
                </c:pt>
                <c:pt idx="102863">
                  <c:v>51431.5</c:v>
                </c:pt>
                <c:pt idx="102864">
                  <c:v>51432</c:v>
                </c:pt>
                <c:pt idx="102865">
                  <c:v>51432.5</c:v>
                </c:pt>
                <c:pt idx="102866">
                  <c:v>51433</c:v>
                </c:pt>
                <c:pt idx="102867">
                  <c:v>51433.5</c:v>
                </c:pt>
                <c:pt idx="102868">
                  <c:v>51434</c:v>
                </c:pt>
                <c:pt idx="102869">
                  <c:v>51434.5</c:v>
                </c:pt>
                <c:pt idx="102870">
                  <c:v>51435</c:v>
                </c:pt>
                <c:pt idx="102871">
                  <c:v>51435.5</c:v>
                </c:pt>
                <c:pt idx="102872">
                  <c:v>51436</c:v>
                </c:pt>
                <c:pt idx="102873">
                  <c:v>51436.5</c:v>
                </c:pt>
                <c:pt idx="102874">
                  <c:v>51437</c:v>
                </c:pt>
                <c:pt idx="102875">
                  <c:v>51437.5</c:v>
                </c:pt>
                <c:pt idx="102876">
                  <c:v>51438</c:v>
                </c:pt>
                <c:pt idx="102877">
                  <c:v>51438.5</c:v>
                </c:pt>
                <c:pt idx="102878">
                  <c:v>51439</c:v>
                </c:pt>
                <c:pt idx="102879">
                  <c:v>51439.5</c:v>
                </c:pt>
                <c:pt idx="102880">
                  <c:v>51440</c:v>
                </c:pt>
                <c:pt idx="102881">
                  <c:v>51440.5</c:v>
                </c:pt>
                <c:pt idx="102882">
                  <c:v>51441</c:v>
                </c:pt>
                <c:pt idx="102883">
                  <c:v>51441.5</c:v>
                </c:pt>
                <c:pt idx="102884">
                  <c:v>51442</c:v>
                </c:pt>
                <c:pt idx="102885">
                  <c:v>51442.5</c:v>
                </c:pt>
                <c:pt idx="102886">
                  <c:v>51443</c:v>
                </c:pt>
                <c:pt idx="102887">
                  <c:v>51443.5</c:v>
                </c:pt>
                <c:pt idx="102888">
                  <c:v>51444</c:v>
                </c:pt>
                <c:pt idx="102889">
                  <c:v>51444.5</c:v>
                </c:pt>
                <c:pt idx="102890">
                  <c:v>51445</c:v>
                </c:pt>
                <c:pt idx="102891">
                  <c:v>51445.5</c:v>
                </c:pt>
                <c:pt idx="102892">
                  <c:v>51446</c:v>
                </c:pt>
                <c:pt idx="102893">
                  <c:v>51446.5</c:v>
                </c:pt>
                <c:pt idx="102894">
                  <c:v>51447</c:v>
                </c:pt>
                <c:pt idx="102895">
                  <c:v>51447.5</c:v>
                </c:pt>
                <c:pt idx="102896">
                  <c:v>51448</c:v>
                </c:pt>
                <c:pt idx="102897">
                  <c:v>51448.5</c:v>
                </c:pt>
                <c:pt idx="102898">
                  <c:v>51449</c:v>
                </c:pt>
                <c:pt idx="102899">
                  <c:v>51449.5</c:v>
                </c:pt>
                <c:pt idx="102900">
                  <c:v>51450</c:v>
                </c:pt>
                <c:pt idx="102901">
                  <c:v>51450.5</c:v>
                </c:pt>
                <c:pt idx="102902">
                  <c:v>51451</c:v>
                </c:pt>
                <c:pt idx="102903">
                  <c:v>51451.5</c:v>
                </c:pt>
                <c:pt idx="102904">
                  <c:v>51452</c:v>
                </c:pt>
                <c:pt idx="102905">
                  <c:v>51452.5</c:v>
                </c:pt>
                <c:pt idx="102906">
                  <c:v>51453</c:v>
                </c:pt>
                <c:pt idx="102907">
                  <c:v>51453.5</c:v>
                </c:pt>
                <c:pt idx="102908">
                  <c:v>51454</c:v>
                </c:pt>
                <c:pt idx="102909">
                  <c:v>51454.5</c:v>
                </c:pt>
                <c:pt idx="102910">
                  <c:v>51455</c:v>
                </c:pt>
                <c:pt idx="102911">
                  <c:v>51455.5</c:v>
                </c:pt>
                <c:pt idx="102912">
                  <c:v>51456</c:v>
                </c:pt>
                <c:pt idx="102913">
                  <c:v>51456.5</c:v>
                </c:pt>
                <c:pt idx="102914">
                  <c:v>51457</c:v>
                </c:pt>
                <c:pt idx="102915">
                  <c:v>51457.5</c:v>
                </c:pt>
                <c:pt idx="102916">
                  <c:v>51458</c:v>
                </c:pt>
                <c:pt idx="102917">
                  <c:v>51458.5</c:v>
                </c:pt>
                <c:pt idx="102918">
                  <c:v>51459</c:v>
                </c:pt>
                <c:pt idx="102919">
                  <c:v>51459.5</c:v>
                </c:pt>
                <c:pt idx="102920">
                  <c:v>51460</c:v>
                </c:pt>
                <c:pt idx="102921">
                  <c:v>51460.5</c:v>
                </c:pt>
                <c:pt idx="102922">
                  <c:v>51461</c:v>
                </c:pt>
                <c:pt idx="102923">
                  <c:v>51461.5</c:v>
                </c:pt>
                <c:pt idx="102924">
                  <c:v>51462</c:v>
                </c:pt>
                <c:pt idx="102925">
                  <c:v>51462.5</c:v>
                </c:pt>
                <c:pt idx="102926">
                  <c:v>51463</c:v>
                </c:pt>
                <c:pt idx="102927">
                  <c:v>51463.5</c:v>
                </c:pt>
                <c:pt idx="102928">
                  <c:v>51464</c:v>
                </c:pt>
                <c:pt idx="102929">
                  <c:v>51464.5</c:v>
                </c:pt>
                <c:pt idx="102930">
                  <c:v>51465</c:v>
                </c:pt>
                <c:pt idx="102931">
                  <c:v>51465.5</c:v>
                </c:pt>
                <c:pt idx="102932">
                  <c:v>51466</c:v>
                </c:pt>
                <c:pt idx="102933">
                  <c:v>51466.5</c:v>
                </c:pt>
                <c:pt idx="102934">
                  <c:v>51467</c:v>
                </c:pt>
                <c:pt idx="102935">
                  <c:v>51467.5</c:v>
                </c:pt>
                <c:pt idx="102936">
                  <c:v>51468</c:v>
                </c:pt>
                <c:pt idx="102937">
                  <c:v>51468.5</c:v>
                </c:pt>
                <c:pt idx="102938">
                  <c:v>51469</c:v>
                </c:pt>
                <c:pt idx="102939">
                  <c:v>51469.5</c:v>
                </c:pt>
                <c:pt idx="102940">
                  <c:v>51470</c:v>
                </c:pt>
                <c:pt idx="102941">
                  <c:v>51470.5</c:v>
                </c:pt>
                <c:pt idx="102942">
                  <c:v>51471</c:v>
                </c:pt>
                <c:pt idx="102943">
                  <c:v>51471.5</c:v>
                </c:pt>
                <c:pt idx="102944">
                  <c:v>51472</c:v>
                </c:pt>
                <c:pt idx="102945">
                  <c:v>51472.5</c:v>
                </c:pt>
                <c:pt idx="102946">
                  <c:v>51473</c:v>
                </c:pt>
                <c:pt idx="102947">
                  <c:v>51473.5</c:v>
                </c:pt>
                <c:pt idx="102948">
                  <c:v>51474</c:v>
                </c:pt>
                <c:pt idx="102949">
                  <c:v>51474.5</c:v>
                </c:pt>
                <c:pt idx="102950">
                  <c:v>51475</c:v>
                </c:pt>
                <c:pt idx="102951">
                  <c:v>51475.5</c:v>
                </c:pt>
                <c:pt idx="102952">
                  <c:v>51476</c:v>
                </c:pt>
                <c:pt idx="102953">
                  <c:v>51476.5</c:v>
                </c:pt>
                <c:pt idx="102954">
                  <c:v>51477</c:v>
                </c:pt>
                <c:pt idx="102955">
                  <c:v>51477.5</c:v>
                </c:pt>
                <c:pt idx="102956">
                  <c:v>51478</c:v>
                </c:pt>
                <c:pt idx="102957">
                  <c:v>51478.5</c:v>
                </c:pt>
                <c:pt idx="102958">
                  <c:v>51479</c:v>
                </c:pt>
                <c:pt idx="102959">
                  <c:v>51479.5</c:v>
                </c:pt>
                <c:pt idx="102960">
                  <c:v>51480</c:v>
                </c:pt>
                <c:pt idx="102961">
                  <c:v>51480.5</c:v>
                </c:pt>
                <c:pt idx="102962">
                  <c:v>51481</c:v>
                </c:pt>
                <c:pt idx="102963">
                  <c:v>51481.5</c:v>
                </c:pt>
                <c:pt idx="102964">
                  <c:v>51482</c:v>
                </c:pt>
                <c:pt idx="102965">
                  <c:v>51482.5</c:v>
                </c:pt>
                <c:pt idx="102966">
                  <c:v>51483</c:v>
                </c:pt>
                <c:pt idx="102967">
                  <c:v>51483.5</c:v>
                </c:pt>
                <c:pt idx="102968">
                  <c:v>51484</c:v>
                </c:pt>
                <c:pt idx="102969">
                  <c:v>51484.5</c:v>
                </c:pt>
                <c:pt idx="102970">
                  <c:v>51485</c:v>
                </c:pt>
                <c:pt idx="102971">
                  <c:v>51485.5</c:v>
                </c:pt>
                <c:pt idx="102972">
                  <c:v>51486</c:v>
                </c:pt>
                <c:pt idx="102973">
                  <c:v>51486.5</c:v>
                </c:pt>
                <c:pt idx="102974">
                  <c:v>51487</c:v>
                </c:pt>
                <c:pt idx="102975">
                  <c:v>51487.5</c:v>
                </c:pt>
                <c:pt idx="102976">
                  <c:v>51488</c:v>
                </c:pt>
                <c:pt idx="102977">
                  <c:v>51488.5</c:v>
                </c:pt>
                <c:pt idx="102978">
                  <c:v>51489</c:v>
                </c:pt>
                <c:pt idx="102979">
                  <c:v>51489.5</c:v>
                </c:pt>
                <c:pt idx="102980">
                  <c:v>51490</c:v>
                </c:pt>
                <c:pt idx="102981">
                  <c:v>51490.5</c:v>
                </c:pt>
                <c:pt idx="102982">
                  <c:v>51491</c:v>
                </c:pt>
                <c:pt idx="102983">
                  <c:v>51491.5</c:v>
                </c:pt>
                <c:pt idx="102984">
                  <c:v>51492</c:v>
                </c:pt>
                <c:pt idx="102985">
                  <c:v>51492.5</c:v>
                </c:pt>
                <c:pt idx="102986">
                  <c:v>51493</c:v>
                </c:pt>
                <c:pt idx="102987">
                  <c:v>51493.5</c:v>
                </c:pt>
                <c:pt idx="102988">
                  <c:v>51494</c:v>
                </c:pt>
                <c:pt idx="102989">
                  <c:v>51494.5</c:v>
                </c:pt>
                <c:pt idx="102990">
                  <c:v>51495</c:v>
                </c:pt>
                <c:pt idx="102991">
                  <c:v>51495.5</c:v>
                </c:pt>
                <c:pt idx="102992">
                  <c:v>51496</c:v>
                </c:pt>
                <c:pt idx="102993">
                  <c:v>51496.5</c:v>
                </c:pt>
                <c:pt idx="102994">
                  <c:v>51497</c:v>
                </c:pt>
                <c:pt idx="102995">
                  <c:v>51497.5</c:v>
                </c:pt>
                <c:pt idx="102996">
                  <c:v>51498</c:v>
                </c:pt>
                <c:pt idx="102997">
                  <c:v>51498.5</c:v>
                </c:pt>
                <c:pt idx="102998">
                  <c:v>51499</c:v>
                </c:pt>
                <c:pt idx="102999">
                  <c:v>51499.5</c:v>
                </c:pt>
                <c:pt idx="103000">
                  <c:v>51500</c:v>
                </c:pt>
                <c:pt idx="103001">
                  <c:v>51500.5</c:v>
                </c:pt>
                <c:pt idx="103002">
                  <c:v>51501</c:v>
                </c:pt>
                <c:pt idx="103003">
                  <c:v>51501.5</c:v>
                </c:pt>
                <c:pt idx="103004">
                  <c:v>51502</c:v>
                </c:pt>
                <c:pt idx="103005">
                  <c:v>51502.5</c:v>
                </c:pt>
                <c:pt idx="103006">
                  <c:v>51503</c:v>
                </c:pt>
                <c:pt idx="103007">
                  <c:v>51503.5</c:v>
                </c:pt>
                <c:pt idx="103008">
                  <c:v>51504</c:v>
                </c:pt>
                <c:pt idx="103009">
                  <c:v>51504.5</c:v>
                </c:pt>
                <c:pt idx="103010">
                  <c:v>51505</c:v>
                </c:pt>
                <c:pt idx="103011">
                  <c:v>51505.5</c:v>
                </c:pt>
                <c:pt idx="103012">
                  <c:v>51506</c:v>
                </c:pt>
                <c:pt idx="103013">
                  <c:v>51506.5</c:v>
                </c:pt>
                <c:pt idx="103014">
                  <c:v>51507</c:v>
                </c:pt>
                <c:pt idx="103015">
                  <c:v>51507.5</c:v>
                </c:pt>
                <c:pt idx="103016">
                  <c:v>51508</c:v>
                </c:pt>
                <c:pt idx="103017">
                  <c:v>51508.5</c:v>
                </c:pt>
                <c:pt idx="103018">
                  <c:v>51509</c:v>
                </c:pt>
                <c:pt idx="103019">
                  <c:v>51509.5</c:v>
                </c:pt>
                <c:pt idx="103020">
                  <c:v>51510</c:v>
                </c:pt>
                <c:pt idx="103021">
                  <c:v>51510.5</c:v>
                </c:pt>
                <c:pt idx="103022">
                  <c:v>51511</c:v>
                </c:pt>
                <c:pt idx="103023">
                  <c:v>51511.5</c:v>
                </c:pt>
                <c:pt idx="103024">
                  <c:v>51512</c:v>
                </c:pt>
                <c:pt idx="103025">
                  <c:v>51512.5</c:v>
                </c:pt>
                <c:pt idx="103026">
                  <c:v>51513</c:v>
                </c:pt>
                <c:pt idx="103027">
                  <c:v>51513.5</c:v>
                </c:pt>
                <c:pt idx="103028">
                  <c:v>51514</c:v>
                </c:pt>
                <c:pt idx="103029">
                  <c:v>51514.5</c:v>
                </c:pt>
                <c:pt idx="103030">
                  <c:v>51515</c:v>
                </c:pt>
                <c:pt idx="103031">
                  <c:v>51515.5</c:v>
                </c:pt>
                <c:pt idx="103032">
                  <c:v>51516</c:v>
                </c:pt>
                <c:pt idx="103033">
                  <c:v>51516.5</c:v>
                </c:pt>
                <c:pt idx="103034">
                  <c:v>51517</c:v>
                </c:pt>
                <c:pt idx="103035">
                  <c:v>51517.5</c:v>
                </c:pt>
                <c:pt idx="103036">
                  <c:v>51518</c:v>
                </c:pt>
                <c:pt idx="103037">
                  <c:v>51518.5</c:v>
                </c:pt>
                <c:pt idx="103038">
                  <c:v>51519</c:v>
                </c:pt>
                <c:pt idx="103039">
                  <c:v>51519.5</c:v>
                </c:pt>
                <c:pt idx="103040">
                  <c:v>51520</c:v>
                </c:pt>
                <c:pt idx="103041">
                  <c:v>51520.5</c:v>
                </c:pt>
                <c:pt idx="103042">
                  <c:v>51521</c:v>
                </c:pt>
                <c:pt idx="103043">
                  <c:v>51521.5</c:v>
                </c:pt>
                <c:pt idx="103044">
                  <c:v>51522</c:v>
                </c:pt>
                <c:pt idx="103045">
                  <c:v>51522.5</c:v>
                </c:pt>
                <c:pt idx="103046">
                  <c:v>51523</c:v>
                </c:pt>
                <c:pt idx="103047">
                  <c:v>51523.5</c:v>
                </c:pt>
                <c:pt idx="103048">
                  <c:v>51524</c:v>
                </c:pt>
                <c:pt idx="103049">
                  <c:v>51524.5</c:v>
                </c:pt>
                <c:pt idx="103050">
                  <c:v>51525</c:v>
                </c:pt>
                <c:pt idx="103051">
                  <c:v>51525.5</c:v>
                </c:pt>
                <c:pt idx="103052">
                  <c:v>51526</c:v>
                </c:pt>
                <c:pt idx="103053">
                  <c:v>51526.5</c:v>
                </c:pt>
                <c:pt idx="103054">
                  <c:v>51527</c:v>
                </c:pt>
                <c:pt idx="103055">
                  <c:v>51527.5</c:v>
                </c:pt>
                <c:pt idx="103056">
                  <c:v>51528</c:v>
                </c:pt>
                <c:pt idx="103057">
                  <c:v>51528.5</c:v>
                </c:pt>
                <c:pt idx="103058">
                  <c:v>51529</c:v>
                </c:pt>
                <c:pt idx="103059">
                  <c:v>51529.5</c:v>
                </c:pt>
                <c:pt idx="103060">
                  <c:v>51530</c:v>
                </c:pt>
                <c:pt idx="103061">
                  <c:v>51530.5</c:v>
                </c:pt>
                <c:pt idx="103062">
                  <c:v>51531</c:v>
                </c:pt>
                <c:pt idx="103063">
                  <c:v>51531.5</c:v>
                </c:pt>
                <c:pt idx="103064">
                  <c:v>51532</c:v>
                </c:pt>
                <c:pt idx="103065">
                  <c:v>51532.5</c:v>
                </c:pt>
                <c:pt idx="103066">
                  <c:v>51533</c:v>
                </c:pt>
                <c:pt idx="103067">
                  <c:v>51533.5</c:v>
                </c:pt>
                <c:pt idx="103068">
                  <c:v>51534</c:v>
                </c:pt>
                <c:pt idx="103069">
                  <c:v>51534.5</c:v>
                </c:pt>
                <c:pt idx="103070">
                  <c:v>51535</c:v>
                </c:pt>
                <c:pt idx="103071">
                  <c:v>51535.5</c:v>
                </c:pt>
                <c:pt idx="103072">
                  <c:v>51536</c:v>
                </c:pt>
                <c:pt idx="103073">
                  <c:v>51536.5</c:v>
                </c:pt>
                <c:pt idx="103074">
                  <c:v>51537</c:v>
                </c:pt>
                <c:pt idx="103075">
                  <c:v>51537.5</c:v>
                </c:pt>
                <c:pt idx="103076">
                  <c:v>51538</c:v>
                </c:pt>
                <c:pt idx="103077">
                  <c:v>51538.5</c:v>
                </c:pt>
                <c:pt idx="103078">
                  <c:v>51539</c:v>
                </c:pt>
                <c:pt idx="103079">
                  <c:v>51539.5</c:v>
                </c:pt>
                <c:pt idx="103080">
                  <c:v>51540</c:v>
                </c:pt>
                <c:pt idx="103081">
                  <c:v>51540.5</c:v>
                </c:pt>
                <c:pt idx="103082">
                  <c:v>51541</c:v>
                </c:pt>
                <c:pt idx="103083">
                  <c:v>51541.5</c:v>
                </c:pt>
                <c:pt idx="103084">
                  <c:v>51542</c:v>
                </c:pt>
                <c:pt idx="103085">
                  <c:v>51542.5</c:v>
                </c:pt>
                <c:pt idx="103086">
                  <c:v>51543</c:v>
                </c:pt>
                <c:pt idx="103087">
                  <c:v>51543.5</c:v>
                </c:pt>
                <c:pt idx="103088">
                  <c:v>51544</c:v>
                </c:pt>
                <c:pt idx="103089">
                  <c:v>51544.5</c:v>
                </c:pt>
                <c:pt idx="103090">
                  <c:v>51545</c:v>
                </c:pt>
                <c:pt idx="103091">
                  <c:v>51545.5</c:v>
                </c:pt>
                <c:pt idx="103092">
                  <c:v>51546</c:v>
                </c:pt>
                <c:pt idx="103093">
                  <c:v>51546.5</c:v>
                </c:pt>
                <c:pt idx="103094">
                  <c:v>51547</c:v>
                </c:pt>
                <c:pt idx="103095">
                  <c:v>51547.5</c:v>
                </c:pt>
                <c:pt idx="103096">
                  <c:v>51548</c:v>
                </c:pt>
                <c:pt idx="103097">
                  <c:v>51548.5</c:v>
                </c:pt>
                <c:pt idx="103098">
                  <c:v>51549</c:v>
                </c:pt>
                <c:pt idx="103099">
                  <c:v>51549.5</c:v>
                </c:pt>
                <c:pt idx="103100">
                  <c:v>51550</c:v>
                </c:pt>
                <c:pt idx="103101">
                  <c:v>51550.5</c:v>
                </c:pt>
                <c:pt idx="103102">
                  <c:v>51551</c:v>
                </c:pt>
                <c:pt idx="103103">
                  <c:v>51551.5</c:v>
                </c:pt>
                <c:pt idx="103104">
                  <c:v>51552</c:v>
                </c:pt>
                <c:pt idx="103105">
                  <c:v>51552.5</c:v>
                </c:pt>
                <c:pt idx="103106">
                  <c:v>51553</c:v>
                </c:pt>
                <c:pt idx="103107">
                  <c:v>51553.5</c:v>
                </c:pt>
                <c:pt idx="103108">
                  <c:v>51554</c:v>
                </c:pt>
                <c:pt idx="103109">
                  <c:v>51554.5</c:v>
                </c:pt>
                <c:pt idx="103110">
                  <c:v>51555</c:v>
                </c:pt>
                <c:pt idx="103111">
                  <c:v>51555.5</c:v>
                </c:pt>
                <c:pt idx="103112">
                  <c:v>51556</c:v>
                </c:pt>
                <c:pt idx="103113">
                  <c:v>51556.5</c:v>
                </c:pt>
                <c:pt idx="103114">
                  <c:v>51557</c:v>
                </c:pt>
                <c:pt idx="103115">
                  <c:v>51557.5</c:v>
                </c:pt>
                <c:pt idx="103116">
                  <c:v>51558</c:v>
                </c:pt>
                <c:pt idx="103117">
                  <c:v>51558.5</c:v>
                </c:pt>
                <c:pt idx="103118">
                  <c:v>51559</c:v>
                </c:pt>
                <c:pt idx="103119">
                  <c:v>51559.5</c:v>
                </c:pt>
                <c:pt idx="103120">
                  <c:v>51560</c:v>
                </c:pt>
                <c:pt idx="103121">
                  <c:v>51560.5</c:v>
                </c:pt>
                <c:pt idx="103122">
                  <c:v>51561</c:v>
                </c:pt>
                <c:pt idx="103123">
                  <c:v>51561.5</c:v>
                </c:pt>
                <c:pt idx="103124">
                  <c:v>51562</c:v>
                </c:pt>
                <c:pt idx="103125">
                  <c:v>51562.5</c:v>
                </c:pt>
                <c:pt idx="103126">
                  <c:v>51563</c:v>
                </c:pt>
                <c:pt idx="103127">
                  <c:v>51563.5</c:v>
                </c:pt>
                <c:pt idx="103128">
                  <c:v>51564</c:v>
                </c:pt>
                <c:pt idx="103129">
                  <c:v>51564.5</c:v>
                </c:pt>
                <c:pt idx="103130">
                  <c:v>51565</c:v>
                </c:pt>
                <c:pt idx="103131">
                  <c:v>51565.5</c:v>
                </c:pt>
                <c:pt idx="103132">
                  <c:v>51566</c:v>
                </c:pt>
                <c:pt idx="103133">
                  <c:v>51566.5</c:v>
                </c:pt>
                <c:pt idx="103134">
                  <c:v>51567</c:v>
                </c:pt>
                <c:pt idx="103135">
                  <c:v>51567.5</c:v>
                </c:pt>
                <c:pt idx="103136">
                  <c:v>51568</c:v>
                </c:pt>
                <c:pt idx="103137">
                  <c:v>51568.5</c:v>
                </c:pt>
                <c:pt idx="103138">
                  <c:v>51569</c:v>
                </c:pt>
                <c:pt idx="103139">
                  <c:v>51569.5</c:v>
                </c:pt>
                <c:pt idx="103140">
                  <c:v>51570</c:v>
                </c:pt>
                <c:pt idx="103141">
                  <c:v>51570.5</c:v>
                </c:pt>
                <c:pt idx="103142">
                  <c:v>51571</c:v>
                </c:pt>
                <c:pt idx="103143">
                  <c:v>51571.5</c:v>
                </c:pt>
                <c:pt idx="103144">
                  <c:v>51572</c:v>
                </c:pt>
                <c:pt idx="103145">
                  <c:v>51572.5</c:v>
                </c:pt>
                <c:pt idx="103146">
                  <c:v>51573</c:v>
                </c:pt>
                <c:pt idx="103147">
                  <c:v>51573.5</c:v>
                </c:pt>
                <c:pt idx="103148">
                  <c:v>51574</c:v>
                </c:pt>
                <c:pt idx="103149">
                  <c:v>51574.5</c:v>
                </c:pt>
                <c:pt idx="103150">
                  <c:v>51575</c:v>
                </c:pt>
                <c:pt idx="103151">
                  <c:v>51575.5</c:v>
                </c:pt>
                <c:pt idx="103152">
                  <c:v>51576</c:v>
                </c:pt>
                <c:pt idx="103153">
                  <c:v>51576.5</c:v>
                </c:pt>
                <c:pt idx="103154">
                  <c:v>51577</c:v>
                </c:pt>
                <c:pt idx="103155">
                  <c:v>51577.5</c:v>
                </c:pt>
                <c:pt idx="103156">
                  <c:v>51578</c:v>
                </c:pt>
                <c:pt idx="103157">
                  <c:v>51578.5</c:v>
                </c:pt>
                <c:pt idx="103158">
                  <c:v>51579</c:v>
                </c:pt>
                <c:pt idx="103159">
                  <c:v>51579.5</c:v>
                </c:pt>
                <c:pt idx="103160">
                  <c:v>51580</c:v>
                </c:pt>
                <c:pt idx="103161">
                  <c:v>51580.5</c:v>
                </c:pt>
                <c:pt idx="103162">
                  <c:v>51581</c:v>
                </c:pt>
                <c:pt idx="103163">
                  <c:v>51581.5</c:v>
                </c:pt>
                <c:pt idx="103164">
                  <c:v>51582</c:v>
                </c:pt>
                <c:pt idx="103165">
                  <c:v>51582.5</c:v>
                </c:pt>
                <c:pt idx="103166">
                  <c:v>51583</c:v>
                </c:pt>
                <c:pt idx="103167">
                  <c:v>51583.5</c:v>
                </c:pt>
                <c:pt idx="103168">
                  <c:v>51584</c:v>
                </c:pt>
                <c:pt idx="103169">
                  <c:v>51584.5</c:v>
                </c:pt>
                <c:pt idx="103170">
                  <c:v>51585</c:v>
                </c:pt>
                <c:pt idx="103171">
                  <c:v>51585.5</c:v>
                </c:pt>
                <c:pt idx="103172">
                  <c:v>51586</c:v>
                </c:pt>
                <c:pt idx="103173">
                  <c:v>51586.5</c:v>
                </c:pt>
                <c:pt idx="103174">
                  <c:v>51587</c:v>
                </c:pt>
                <c:pt idx="103175">
                  <c:v>51587.5</c:v>
                </c:pt>
                <c:pt idx="103176">
                  <c:v>51588</c:v>
                </c:pt>
                <c:pt idx="103177">
                  <c:v>51588.5</c:v>
                </c:pt>
                <c:pt idx="103178">
                  <c:v>51589</c:v>
                </c:pt>
                <c:pt idx="103179">
                  <c:v>51589.5</c:v>
                </c:pt>
                <c:pt idx="103180">
                  <c:v>51590</c:v>
                </c:pt>
                <c:pt idx="103181">
                  <c:v>51590.5</c:v>
                </c:pt>
                <c:pt idx="103182">
                  <c:v>51591</c:v>
                </c:pt>
                <c:pt idx="103183">
                  <c:v>51591.5</c:v>
                </c:pt>
                <c:pt idx="103184">
                  <c:v>51592</c:v>
                </c:pt>
                <c:pt idx="103185">
                  <c:v>51592.5</c:v>
                </c:pt>
                <c:pt idx="103186">
                  <c:v>51593</c:v>
                </c:pt>
                <c:pt idx="103187">
                  <c:v>51593.5</c:v>
                </c:pt>
                <c:pt idx="103188">
                  <c:v>51594</c:v>
                </c:pt>
                <c:pt idx="103189">
                  <c:v>51594.5</c:v>
                </c:pt>
                <c:pt idx="103190">
                  <c:v>51595</c:v>
                </c:pt>
                <c:pt idx="103191">
                  <c:v>51595.5</c:v>
                </c:pt>
                <c:pt idx="103192">
                  <c:v>51596</c:v>
                </c:pt>
                <c:pt idx="103193">
                  <c:v>51596.5</c:v>
                </c:pt>
                <c:pt idx="103194">
                  <c:v>51597</c:v>
                </c:pt>
                <c:pt idx="103195">
                  <c:v>51597.5</c:v>
                </c:pt>
                <c:pt idx="103196">
                  <c:v>51598</c:v>
                </c:pt>
                <c:pt idx="103197">
                  <c:v>51598.5</c:v>
                </c:pt>
                <c:pt idx="103198">
                  <c:v>51599</c:v>
                </c:pt>
                <c:pt idx="103199">
                  <c:v>51599.5</c:v>
                </c:pt>
                <c:pt idx="103200">
                  <c:v>51600</c:v>
                </c:pt>
                <c:pt idx="103201">
                  <c:v>51600.5</c:v>
                </c:pt>
                <c:pt idx="103202">
                  <c:v>51601</c:v>
                </c:pt>
                <c:pt idx="103203">
                  <c:v>51601.5</c:v>
                </c:pt>
                <c:pt idx="103204">
                  <c:v>51602</c:v>
                </c:pt>
                <c:pt idx="103205">
                  <c:v>51602.5</c:v>
                </c:pt>
                <c:pt idx="103206">
                  <c:v>51603</c:v>
                </c:pt>
                <c:pt idx="103207">
                  <c:v>51603.5</c:v>
                </c:pt>
                <c:pt idx="103208">
                  <c:v>51604</c:v>
                </c:pt>
                <c:pt idx="103209">
                  <c:v>51604.5</c:v>
                </c:pt>
                <c:pt idx="103210">
                  <c:v>51605</c:v>
                </c:pt>
                <c:pt idx="103211">
                  <c:v>51605.5</c:v>
                </c:pt>
                <c:pt idx="103212">
                  <c:v>51606</c:v>
                </c:pt>
                <c:pt idx="103213">
                  <c:v>51606.5</c:v>
                </c:pt>
                <c:pt idx="103214">
                  <c:v>51607</c:v>
                </c:pt>
                <c:pt idx="103215">
                  <c:v>51607.5</c:v>
                </c:pt>
                <c:pt idx="103216">
                  <c:v>51608</c:v>
                </c:pt>
                <c:pt idx="103217">
                  <c:v>51608.5</c:v>
                </c:pt>
                <c:pt idx="103218">
                  <c:v>51609</c:v>
                </c:pt>
                <c:pt idx="103219">
                  <c:v>51609.5</c:v>
                </c:pt>
                <c:pt idx="103220">
                  <c:v>51610</c:v>
                </c:pt>
                <c:pt idx="103221">
                  <c:v>51610.5</c:v>
                </c:pt>
                <c:pt idx="103222">
                  <c:v>51611</c:v>
                </c:pt>
                <c:pt idx="103223">
                  <c:v>51611.5</c:v>
                </c:pt>
                <c:pt idx="103224">
                  <c:v>51612</c:v>
                </c:pt>
                <c:pt idx="103225">
                  <c:v>51612.5</c:v>
                </c:pt>
                <c:pt idx="103226">
                  <c:v>51613</c:v>
                </c:pt>
                <c:pt idx="103227">
                  <c:v>51613.5</c:v>
                </c:pt>
                <c:pt idx="103228">
                  <c:v>51614</c:v>
                </c:pt>
                <c:pt idx="103229">
                  <c:v>51614.5</c:v>
                </c:pt>
                <c:pt idx="103230">
                  <c:v>51615</c:v>
                </c:pt>
                <c:pt idx="103231">
                  <c:v>51615.5</c:v>
                </c:pt>
                <c:pt idx="103232">
                  <c:v>51616</c:v>
                </c:pt>
                <c:pt idx="103233">
                  <c:v>51616.5</c:v>
                </c:pt>
                <c:pt idx="103234">
                  <c:v>51617</c:v>
                </c:pt>
                <c:pt idx="103235">
                  <c:v>51617.5</c:v>
                </c:pt>
                <c:pt idx="103236">
                  <c:v>51618</c:v>
                </c:pt>
                <c:pt idx="103237">
                  <c:v>51618.5</c:v>
                </c:pt>
                <c:pt idx="103238">
                  <c:v>51619</c:v>
                </c:pt>
                <c:pt idx="103239">
                  <c:v>51619.5</c:v>
                </c:pt>
                <c:pt idx="103240">
                  <c:v>51620</c:v>
                </c:pt>
                <c:pt idx="103241">
                  <c:v>51620.5</c:v>
                </c:pt>
                <c:pt idx="103242">
                  <c:v>51621</c:v>
                </c:pt>
                <c:pt idx="103243">
                  <c:v>51621.5</c:v>
                </c:pt>
                <c:pt idx="103244">
                  <c:v>51622</c:v>
                </c:pt>
                <c:pt idx="103245">
                  <c:v>51622.5</c:v>
                </c:pt>
                <c:pt idx="103246">
                  <c:v>51623</c:v>
                </c:pt>
                <c:pt idx="103247">
                  <c:v>51623.5</c:v>
                </c:pt>
                <c:pt idx="103248">
                  <c:v>51624</c:v>
                </c:pt>
                <c:pt idx="103249">
                  <c:v>51624.5</c:v>
                </c:pt>
                <c:pt idx="103250">
                  <c:v>51625</c:v>
                </c:pt>
                <c:pt idx="103251">
                  <c:v>51625.5</c:v>
                </c:pt>
                <c:pt idx="103252">
                  <c:v>51626</c:v>
                </c:pt>
                <c:pt idx="103253">
                  <c:v>51626.5</c:v>
                </c:pt>
                <c:pt idx="103254">
                  <c:v>51627</c:v>
                </c:pt>
                <c:pt idx="103255">
                  <c:v>51627.5</c:v>
                </c:pt>
                <c:pt idx="103256">
                  <c:v>51628</c:v>
                </c:pt>
                <c:pt idx="103257">
                  <c:v>51628.5</c:v>
                </c:pt>
                <c:pt idx="103258">
                  <c:v>51629</c:v>
                </c:pt>
                <c:pt idx="103259">
                  <c:v>51629.5</c:v>
                </c:pt>
                <c:pt idx="103260">
                  <c:v>51630</c:v>
                </c:pt>
                <c:pt idx="103261">
                  <c:v>51630.5</c:v>
                </c:pt>
                <c:pt idx="103262">
                  <c:v>51631</c:v>
                </c:pt>
                <c:pt idx="103263">
                  <c:v>51631.5</c:v>
                </c:pt>
                <c:pt idx="103264">
                  <c:v>51632</c:v>
                </c:pt>
                <c:pt idx="103265">
                  <c:v>51632.5</c:v>
                </c:pt>
                <c:pt idx="103266">
                  <c:v>51633</c:v>
                </c:pt>
                <c:pt idx="103267">
                  <c:v>51633.5</c:v>
                </c:pt>
                <c:pt idx="103268">
                  <c:v>51634</c:v>
                </c:pt>
                <c:pt idx="103269">
                  <c:v>51634.5</c:v>
                </c:pt>
                <c:pt idx="103270">
                  <c:v>51635</c:v>
                </c:pt>
                <c:pt idx="103271">
                  <c:v>51635.5</c:v>
                </c:pt>
                <c:pt idx="103272">
                  <c:v>51636</c:v>
                </c:pt>
                <c:pt idx="103273">
                  <c:v>51636.5</c:v>
                </c:pt>
                <c:pt idx="103274">
                  <c:v>51637</c:v>
                </c:pt>
                <c:pt idx="103275">
                  <c:v>51637.5</c:v>
                </c:pt>
                <c:pt idx="103276">
                  <c:v>51638</c:v>
                </c:pt>
                <c:pt idx="103277">
                  <c:v>51638.5</c:v>
                </c:pt>
                <c:pt idx="103278">
                  <c:v>51639</c:v>
                </c:pt>
                <c:pt idx="103279">
                  <c:v>51639.5</c:v>
                </c:pt>
                <c:pt idx="103280">
                  <c:v>51640</c:v>
                </c:pt>
                <c:pt idx="103281">
                  <c:v>51640.5</c:v>
                </c:pt>
                <c:pt idx="103282">
                  <c:v>51641</c:v>
                </c:pt>
                <c:pt idx="103283">
                  <c:v>51641.5</c:v>
                </c:pt>
                <c:pt idx="103284">
                  <c:v>51642</c:v>
                </c:pt>
                <c:pt idx="103285">
                  <c:v>51642.5</c:v>
                </c:pt>
                <c:pt idx="103286">
                  <c:v>51643</c:v>
                </c:pt>
                <c:pt idx="103287">
                  <c:v>51643.5</c:v>
                </c:pt>
                <c:pt idx="103288">
                  <c:v>51644</c:v>
                </c:pt>
                <c:pt idx="103289">
                  <c:v>51644.5</c:v>
                </c:pt>
                <c:pt idx="103290">
                  <c:v>51645</c:v>
                </c:pt>
                <c:pt idx="103291">
                  <c:v>51645.5</c:v>
                </c:pt>
                <c:pt idx="103292">
                  <c:v>51646</c:v>
                </c:pt>
                <c:pt idx="103293">
                  <c:v>51646.5</c:v>
                </c:pt>
                <c:pt idx="103294">
                  <c:v>51647</c:v>
                </c:pt>
                <c:pt idx="103295">
                  <c:v>51647.5</c:v>
                </c:pt>
                <c:pt idx="103296">
                  <c:v>51648</c:v>
                </c:pt>
                <c:pt idx="103297">
                  <c:v>51648.5</c:v>
                </c:pt>
                <c:pt idx="103298">
                  <c:v>51649</c:v>
                </c:pt>
                <c:pt idx="103299">
                  <c:v>51649.5</c:v>
                </c:pt>
                <c:pt idx="103300">
                  <c:v>51650</c:v>
                </c:pt>
                <c:pt idx="103301">
                  <c:v>51650.5</c:v>
                </c:pt>
                <c:pt idx="103302">
                  <c:v>51651</c:v>
                </c:pt>
                <c:pt idx="103303">
                  <c:v>51651.5</c:v>
                </c:pt>
                <c:pt idx="103304">
                  <c:v>51652</c:v>
                </c:pt>
                <c:pt idx="103305">
                  <c:v>51652.5</c:v>
                </c:pt>
                <c:pt idx="103306">
                  <c:v>51653</c:v>
                </c:pt>
                <c:pt idx="103307">
                  <c:v>51653.5</c:v>
                </c:pt>
                <c:pt idx="103308">
                  <c:v>51654</c:v>
                </c:pt>
                <c:pt idx="103309">
                  <c:v>51654.5</c:v>
                </c:pt>
                <c:pt idx="103310">
                  <c:v>51655</c:v>
                </c:pt>
                <c:pt idx="103311">
                  <c:v>51655.5</c:v>
                </c:pt>
                <c:pt idx="103312">
                  <c:v>51656</c:v>
                </c:pt>
                <c:pt idx="103313">
                  <c:v>51656.5</c:v>
                </c:pt>
                <c:pt idx="103314">
                  <c:v>51657</c:v>
                </c:pt>
                <c:pt idx="103315">
                  <c:v>51657.5</c:v>
                </c:pt>
                <c:pt idx="103316">
                  <c:v>51658</c:v>
                </c:pt>
                <c:pt idx="103317">
                  <c:v>51658.5</c:v>
                </c:pt>
                <c:pt idx="103318">
                  <c:v>51659</c:v>
                </c:pt>
                <c:pt idx="103319">
                  <c:v>51659.5</c:v>
                </c:pt>
                <c:pt idx="103320">
                  <c:v>51660</c:v>
                </c:pt>
                <c:pt idx="103321">
                  <c:v>51660.5</c:v>
                </c:pt>
                <c:pt idx="103322">
                  <c:v>51661</c:v>
                </c:pt>
                <c:pt idx="103323">
                  <c:v>51661.5</c:v>
                </c:pt>
                <c:pt idx="103324">
                  <c:v>51662</c:v>
                </c:pt>
                <c:pt idx="103325">
                  <c:v>51662.5</c:v>
                </c:pt>
                <c:pt idx="103326">
                  <c:v>51663</c:v>
                </c:pt>
                <c:pt idx="103327">
                  <c:v>51663.5</c:v>
                </c:pt>
                <c:pt idx="103328">
                  <c:v>51664</c:v>
                </c:pt>
                <c:pt idx="103329">
                  <c:v>51664.5</c:v>
                </c:pt>
                <c:pt idx="103330">
                  <c:v>51665</c:v>
                </c:pt>
                <c:pt idx="103331">
                  <c:v>51665.5</c:v>
                </c:pt>
                <c:pt idx="103332">
                  <c:v>51666</c:v>
                </c:pt>
                <c:pt idx="103333">
                  <c:v>51666.5</c:v>
                </c:pt>
                <c:pt idx="103334">
                  <c:v>51667</c:v>
                </c:pt>
                <c:pt idx="103335">
                  <c:v>51667.5</c:v>
                </c:pt>
                <c:pt idx="103336">
                  <c:v>51668</c:v>
                </c:pt>
                <c:pt idx="103337">
                  <c:v>51668.5</c:v>
                </c:pt>
                <c:pt idx="103338">
                  <c:v>51669</c:v>
                </c:pt>
                <c:pt idx="103339">
                  <c:v>51669.5</c:v>
                </c:pt>
                <c:pt idx="103340">
                  <c:v>51670</c:v>
                </c:pt>
                <c:pt idx="103341">
                  <c:v>51670.5</c:v>
                </c:pt>
                <c:pt idx="103342">
                  <c:v>51671</c:v>
                </c:pt>
                <c:pt idx="103343">
                  <c:v>51671.5</c:v>
                </c:pt>
                <c:pt idx="103344">
                  <c:v>51672</c:v>
                </c:pt>
                <c:pt idx="103345">
                  <c:v>51672.5</c:v>
                </c:pt>
                <c:pt idx="103346">
                  <c:v>51673</c:v>
                </c:pt>
                <c:pt idx="103347">
                  <c:v>51673.5</c:v>
                </c:pt>
                <c:pt idx="103348">
                  <c:v>51674</c:v>
                </c:pt>
                <c:pt idx="103349">
                  <c:v>51674.5</c:v>
                </c:pt>
                <c:pt idx="103350">
                  <c:v>51675</c:v>
                </c:pt>
                <c:pt idx="103351">
                  <c:v>51675.5</c:v>
                </c:pt>
                <c:pt idx="103352">
                  <c:v>51676</c:v>
                </c:pt>
                <c:pt idx="103353">
                  <c:v>51676.5</c:v>
                </c:pt>
                <c:pt idx="103354">
                  <c:v>51677</c:v>
                </c:pt>
                <c:pt idx="103355">
                  <c:v>51677.5</c:v>
                </c:pt>
                <c:pt idx="103356">
                  <c:v>51678</c:v>
                </c:pt>
                <c:pt idx="103357">
                  <c:v>51678.5</c:v>
                </c:pt>
                <c:pt idx="103358">
                  <c:v>51679</c:v>
                </c:pt>
                <c:pt idx="103359">
                  <c:v>51679.5</c:v>
                </c:pt>
                <c:pt idx="103360">
                  <c:v>51680</c:v>
                </c:pt>
                <c:pt idx="103361">
                  <c:v>51680.5</c:v>
                </c:pt>
                <c:pt idx="103362">
                  <c:v>51681</c:v>
                </c:pt>
                <c:pt idx="103363">
                  <c:v>51681.5</c:v>
                </c:pt>
                <c:pt idx="103364">
                  <c:v>51682</c:v>
                </c:pt>
                <c:pt idx="103365">
                  <c:v>51682.5</c:v>
                </c:pt>
                <c:pt idx="103366">
                  <c:v>51683</c:v>
                </c:pt>
                <c:pt idx="103367">
                  <c:v>51683.5</c:v>
                </c:pt>
                <c:pt idx="103368">
                  <c:v>51684</c:v>
                </c:pt>
                <c:pt idx="103369">
                  <c:v>51684.5</c:v>
                </c:pt>
                <c:pt idx="103370">
                  <c:v>51685</c:v>
                </c:pt>
                <c:pt idx="103371">
                  <c:v>51685.5</c:v>
                </c:pt>
                <c:pt idx="103372">
                  <c:v>51686</c:v>
                </c:pt>
                <c:pt idx="103373">
                  <c:v>51686.5</c:v>
                </c:pt>
                <c:pt idx="103374">
                  <c:v>51687</c:v>
                </c:pt>
                <c:pt idx="103375">
                  <c:v>51687.5</c:v>
                </c:pt>
                <c:pt idx="103376">
                  <c:v>51688</c:v>
                </c:pt>
                <c:pt idx="103377">
                  <c:v>51688.5</c:v>
                </c:pt>
                <c:pt idx="103378">
                  <c:v>51689</c:v>
                </c:pt>
                <c:pt idx="103379">
                  <c:v>51689.5</c:v>
                </c:pt>
                <c:pt idx="103380">
                  <c:v>51690</c:v>
                </c:pt>
                <c:pt idx="103381">
                  <c:v>51690.5</c:v>
                </c:pt>
                <c:pt idx="103382">
                  <c:v>51691</c:v>
                </c:pt>
                <c:pt idx="103383">
                  <c:v>51691.5</c:v>
                </c:pt>
                <c:pt idx="103384">
                  <c:v>51692</c:v>
                </c:pt>
                <c:pt idx="103385">
                  <c:v>51692.5</c:v>
                </c:pt>
                <c:pt idx="103386">
                  <c:v>51693</c:v>
                </c:pt>
                <c:pt idx="103387">
                  <c:v>51693.5</c:v>
                </c:pt>
                <c:pt idx="103388">
                  <c:v>51694</c:v>
                </c:pt>
                <c:pt idx="103389">
                  <c:v>51694.5</c:v>
                </c:pt>
                <c:pt idx="103390">
                  <c:v>51695</c:v>
                </c:pt>
                <c:pt idx="103391">
                  <c:v>51695.5</c:v>
                </c:pt>
                <c:pt idx="103392">
                  <c:v>51696</c:v>
                </c:pt>
                <c:pt idx="103393">
                  <c:v>51696.5</c:v>
                </c:pt>
                <c:pt idx="103394">
                  <c:v>51697</c:v>
                </c:pt>
                <c:pt idx="103395">
                  <c:v>51697.5</c:v>
                </c:pt>
                <c:pt idx="103396">
                  <c:v>51698</c:v>
                </c:pt>
                <c:pt idx="103397">
                  <c:v>51698.5</c:v>
                </c:pt>
                <c:pt idx="103398">
                  <c:v>51699</c:v>
                </c:pt>
                <c:pt idx="103399">
                  <c:v>51699.5</c:v>
                </c:pt>
                <c:pt idx="103400">
                  <c:v>51700</c:v>
                </c:pt>
                <c:pt idx="103401">
                  <c:v>51700.5</c:v>
                </c:pt>
                <c:pt idx="103402">
                  <c:v>51701</c:v>
                </c:pt>
                <c:pt idx="103403">
                  <c:v>51701.5</c:v>
                </c:pt>
                <c:pt idx="103404">
                  <c:v>51702</c:v>
                </c:pt>
                <c:pt idx="103405">
                  <c:v>51702.5</c:v>
                </c:pt>
                <c:pt idx="103406">
                  <c:v>51703</c:v>
                </c:pt>
                <c:pt idx="103407">
                  <c:v>51703.5</c:v>
                </c:pt>
                <c:pt idx="103408">
                  <c:v>51704</c:v>
                </c:pt>
                <c:pt idx="103409">
                  <c:v>51704.5</c:v>
                </c:pt>
                <c:pt idx="103410">
                  <c:v>51705</c:v>
                </c:pt>
                <c:pt idx="103411">
                  <c:v>51705.5</c:v>
                </c:pt>
                <c:pt idx="103412">
                  <c:v>51706</c:v>
                </c:pt>
                <c:pt idx="103413">
                  <c:v>51706.5</c:v>
                </c:pt>
                <c:pt idx="103414">
                  <c:v>51707</c:v>
                </c:pt>
                <c:pt idx="103415">
                  <c:v>51707.5</c:v>
                </c:pt>
                <c:pt idx="103416">
                  <c:v>51708</c:v>
                </c:pt>
                <c:pt idx="103417">
                  <c:v>51708.5</c:v>
                </c:pt>
                <c:pt idx="103418">
                  <c:v>51709</c:v>
                </c:pt>
                <c:pt idx="103419">
                  <c:v>51709.5</c:v>
                </c:pt>
                <c:pt idx="103420">
                  <c:v>51710</c:v>
                </c:pt>
                <c:pt idx="103421">
                  <c:v>51710.5</c:v>
                </c:pt>
                <c:pt idx="103422">
                  <c:v>51711</c:v>
                </c:pt>
                <c:pt idx="103423">
                  <c:v>51711.5</c:v>
                </c:pt>
                <c:pt idx="103424">
                  <c:v>51712</c:v>
                </c:pt>
                <c:pt idx="103425">
                  <c:v>51712.5</c:v>
                </c:pt>
                <c:pt idx="103426">
                  <c:v>51713</c:v>
                </c:pt>
                <c:pt idx="103427">
                  <c:v>51713.5</c:v>
                </c:pt>
                <c:pt idx="103428">
                  <c:v>51714</c:v>
                </c:pt>
                <c:pt idx="103429">
                  <c:v>51714.5</c:v>
                </c:pt>
                <c:pt idx="103430">
                  <c:v>51715</c:v>
                </c:pt>
                <c:pt idx="103431">
                  <c:v>51715.5</c:v>
                </c:pt>
                <c:pt idx="103432">
                  <c:v>51716</c:v>
                </c:pt>
                <c:pt idx="103433">
                  <c:v>51716.5</c:v>
                </c:pt>
                <c:pt idx="103434">
                  <c:v>51717</c:v>
                </c:pt>
                <c:pt idx="103435">
                  <c:v>51717.5</c:v>
                </c:pt>
                <c:pt idx="103436">
                  <c:v>51718</c:v>
                </c:pt>
                <c:pt idx="103437">
                  <c:v>51718.5</c:v>
                </c:pt>
                <c:pt idx="103438">
                  <c:v>51719</c:v>
                </c:pt>
                <c:pt idx="103439">
                  <c:v>51719.5</c:v>
                </c:pt>
                <c:pt idx="103440">
                  <c:v>51720</c:v>
                </c:pt>
                <c:pt idx="103441">
                  <c:v>51720.5</c:v>
                </c:pt>
                <c:pt idx="103442">
                  <c:v>51721</c:v>
                </c:pt>
                <c:pt idx="103443">
                  <c:v>51721.5</c:v>
                </c:pt>
                <c:pt idx="103444">
                  <c:v>51722</c:v>
                </c:pt>
                <c:pt idx="103445">
                  <c:v>51722.5</c:v>
                </c:pt>
                <c:pt idx="103446">
                  <c:v>51723</c:v>
                </c:pt>
                <c:pt idx="103447">
                  <c:v>51723.5</c:v>
                </c:pt>
                <c:pt idx="103448">
                  <c:v>51724</c:v>
                </c:pt>
                <c:pt idx="103449">
                  <c:v>51724.5</c:v>
                </c:pt>
                <c:pt idx="103450">
                  <c:v>51725</c:v>
                </c:pt>
                <c:pt idx="103451">
                  <c:v>51725.5</c:v>
                </c:pt>
                <c:pt idx="103452">
                  <c:v>51726</c:v>
                </c:pt>
                <c:pt idx="103453">
                  <c:v>51726.5</c:v>
                </c:pt>
                <c:pt idx="103454">
                  <c:v>51727</c:v>
                </c:pt>
                <c:pt idx="103455">
                  <c:v>51727.5</c:v>
                </c:pt>
                <c:pt idx="103456">
                  <c:v>51728</c:v>
                </c:pt>
                <c:pt idx="103457">
                  <c:v>51728.5</c:v>
                </c:pt>
                <c:pt idx="103458">
                  <c:v>51729</c:v>
                </c:pt>
                <c:pt idx="103459">
                  <c:v>51729.5</c:v>
                </c:pt>
                <c:pt idx="103460">
                  <c:v>51730</c:v>
                </c:pt>
                <c:pt idx="103461">
                  <c:v>51730.5</c:v>
                </c:pt>
                <c:pt idx="103462">
                  <c:v>51731</c:v>
                </c:pt>
                <c:pt idx="103463">
                  <c:v>51731.5</c:v>
                </c:pt>
                <c:pt idx="103464">
                  <c:v>51732</c:v>
                </c:pt>
                <c:pt idx="103465">
                  <c:v>51732.5</c:v>
                </c:pt>
                <c:pt idx="103466">
                  <c:v>51733</c:v>
                </c:pt>
                <c:pt idx="103467">
                  <c:v>51733.5</c:v>
                </c:pt>
                <c:pt idx="103468">
                  <c:v>51734</c:v>
                </c:pt>
                <c:pt idx="103469">
                  <c:v>51734.5</c:v>
                </c:pt>
                <c:pt idx="103470">
                  <c:v>51735</c:v>
                </c:pt>
                <c:pt idx="103471">
                  <c:v>51735.5</c:v>
                </c:pt>
                <c:pt idx="103472">
                  <c:v>51736</c:v>
                </c:pt>
                <c:pt idx="103473">
                  <c:v>51736.5</c:v>
                </c:pt>
                <c:pt idx="103474">
                  <c:v>51737</c:v>
                </c:pt>
                <c:pt idx="103475">
                  <c:v>51737.5</c:v>
                </c:pt>
                <c:pt idx="103476">
                  <c:v>51738</c:v>
                </c:pt>
                <c:pt idx="103477">
                  <c:v>51738.5</c:v>
                </c:pt>
                <c:pt idx="103478">
                  <c:v>51739</c:v>
                </c:pt>
                <c:pt idx="103479">
                  <c:v>51739.5</c:v>
                </c:pt>
                <c:pt idx="103480">
                  <c:v>51740</c:v>
                </c:pt>
                <c:pt idx="103481">
                  <c:v>51740.5</c:v>
                </c:pt>
                <c:pt idx="103482">
                  <c:v>51741</c:v>
                </c:pt>
                <c:pt idx="103483">
                  <c:v>51741.5</c:v>
                </c:pt>
                <c:pt idx="103484">
                  <c:v>51742</c:v>
                </c:pt>
                <c:pt idx="103485">
                  <c:v>51742.5</c:v>
                </c:pt>
                <c:pt idx="103486">
                  <c:v>51743</c:v>
                </c:pt>
                <c:pt idx="103487">
                  <c:v>51743.5</c:v>
                </c:pt>
                <c:pt idx="103488">
                  <c:v>51744</c:v>
                </c:pt>
                <c:pt idx="103489">
                  <c:v>51744.5</c:v>
                </c:pt>
                <c:pt idx="103490">
                  <c:v>51745</c:v>
                </c:pt>
                <c:pt idx="103491">
                  <c:v>51745.5</c:v>
                </c:pt>
                <c:pt idx="103492">
                  <c:v>51746</c:v>
                </c:pt>
                <c:pt idx="103493">
                  <c:v>51746.5</c:v>
                </c:pt>
                <c:pt idx="103494">
                  <c:v>51747</c:v>
                </c:pt>
                <c:pt idx="103495">
                  <c:v>51747.5</c:v>
                </c:pt>
                <c:pt idx="103496">
                  <c:v>51748</c:v>
                </c:pt>
                <c:pt idx="103497">
                  <c:v>51748.5</c:v>
                </c:pt>
                <c:pt idx="103498">
                  <c:v>51749</c:v>
                </c:pt>
                <c:pt idx="103499">
                  <c:v>51749.5</c:v>
                </c:pt>
                <c:pt idx="103500">
                  <c:v>51750</c:v>
                </c:pt>
                <c:pt idx="103501">
                  <c:v>51750.5</c:v>
                </c:pt>
                <c:pt idx="103502">
                  <c:v>51751</c:v>
                </c:pt>
                <c:pt idx="103503">
                  <c:v>51751.5</c:v>
                </c:pt>
                <c:pt idx="103504">
                  <c:v>51752</c:v>
                </c:pt>
                <c:pt idx="103505">
                  <c:v>51752.5</c:v>
                </c:pt>
                <c:pt idx="103506">
                  <c:v>51753</c:v>
                </c:pt>
                <c:pt idx="103507">
                  <c:v>51753.5</c:v>
                </c:pt>
                <c:pt idx="103508">
                  <c:v>51754</c:v>
                </c:pt>
                <c:pt idx="103509">
                  <c:v>51754.5</c:v>
                </c:pt>
                <c:pt idx="103510">
                  <c:v>51755</c:v>
                </c:pt>
                <c:pt idx="103511">
                  <c:v>51755.5</c:v>
                </c:pt>
                <c:pt idx="103512">
                  <c:v>51756</c:v>
                </c:pt>
                <c:pt idx="103513">
                  <c:v>51756.5</c:v>
                </c:pt>
                <c:pt idx="103514">
                  <c:v>51757</c:v>
                </c:pt>
                <c:pt idx="103515">
                  <c:v>51757.5</c:v>
                </c:pt>
                <c:pt idx="103516">
                  <c:v>51758</c:v>
                </c:pt>
                <c:pt idx="103517">
                  <c:v>51758.5</c:v>
                </c:pt>
                <c:pt idx="103518">
                  <c:v>51759</c:v>
                </c:pt>
                <c:pt idx="103519">
                  <c:v>51759.5</c:v>
                </c:pt>
                <c:pt idx="103520">
                  <c:v>51760</c:v>
                </c:pt>
                <c:pt idx="103521">
                  <c:v>51760.5</c:v>
                </c:pt>
                <c:pt idx="103522">
                  <c:v>51761</c:v>
                </c:pt>
                <c:pt idx="103523">
                  <c:v>51761.5</c:v>
                </c:pt>
                <c:pt idx="103524">
                  <c:v>51762</c:v>
                </c:pt>
                <c:pt idx="103525">
                  <c:v>51762.5</c:v>
                </c:pt>
                <c:pt idx="103526">
                  <c:v>51763</c:v>
                </c:pt>
                <c:pt idx="103527">
                  <c:v>51763.5</c:v>
                </c:pt>
                <c:pt idx="103528">
                  <c:v>51764</c:v>
                </c:pt>
                <c:pt idx="103529">
                  <c:v>51764.5</c:v>
                </c:pt>
                <c:pt idx="103530">
                  <c:v>51765</c:v>
                </c:pt>
                <c:pt idx="103531">
                  <c:v>51765.5</c:v>
                </c:pt>
                <c:pt idx="103532">
                  <c:v>51766</c:v>
                </c:pt>
                <c:pt idx="103533">
                  <c:v>51766.5</c:v>
                </c:pt>
                <c:pt idx="103534">
                  <c:v>51767</c:v>
                </c:pt>
                <c:pt idx="103535">
                  <c:v>51767.5</c:v>
                </c:pt>
                <c:pt idx="103536">
                  <c:v>51768</c:v>
                </c:pt>
                <c:pt idx="103537">
                  <c:v>51768.5</c:v>
                </c:pt>
                <c:pt idx="103538">
                  <c:v>51769</c:v>
                </c:pt>
                <c:pt idx="103539">
                  <c:v>51769.5</c:v>
                </c:pt>
                <c:pt idx="103540">
                  <c:v>51770</c:v>
                </c:pt>
                <c:pt idx="103541">
                  <c:v>51770.5</c:v>
                </c:pt>
                <c:pt idx="103542">
                  <c:v>51771</c:v>
                </c:pt>
                <c:pt idx="103543">
                  <c:v>51771.5</c:v>
                </c:pt>
                <c:pt idx="103544">
                  <c:v>51772</c:v>
                </c:pt>
                <c:pt idx="103545">
                  <c:v>51772.5</c:v>
                </c:pt>
                <c:pt idx="103546">
                  <c:v>51773</c:v>
                </c:pt>
                <c:pt idx="103547">
                  <c:v>51773.5</c:v>
                </c:pt>
                <c:pt idx="103548">
                  <c:v>51774</c:v>
                </c:pt>
                <c:pt idx="103549">
                  <c:v>51774.5</c:v>
                </c:pt>
                <c:pt idx="103550">
                  <c:v>51775</c:v>
                </c:pt>
                <c:pt idx="103551">
                  <c:v>51775.5</c:v>
                </c:pt>
                <c:pt idx="103552">
                  <c:v>51776</c:v>
                </c:pt>
                <c:pt idx="103553">
                  <c:v>51776.5</c:v>
                </c:pt>
                <c:pt idx="103554">
                  <c:v>51777</c:v>
                </c:pt>
                <c:pt idx="103555">
                  <c:v>51777.5</c:v>
                </c:pt>
                <c:pt idx="103556">
                  <c:v>51778</c:v>
                </c:pt>
                <c:pt idx="103557">
                  <c:v>51778.5</c:v>
                </c:pt>
                <c:pt idx="103558">
                  <c:v>51779</c:v>
                </c:pt>
                <c:pt idx="103559">
                  <c:v>51779.5</c:v>
                </c:pt>
                <c:pt idx="103560">
                  <c:v>51780</c:v>
                </c:pt>
                <c:pt idx="103561">
                  <c:v>51780.5</c:v>
                </c:pt>
                <c:pt idx="103562">
                  <c:v>51781</c:v>
                </c:pt>
                <c:pt idx="103563">
                  <c:v>51781.5</c:v>
                </c:pt>
                <c:pt idx="103564">
                  <c:v>51782</c:v>
                </c:pt>
                <c:pt idx="103565">
                  <c:v>51782.5</c:v>
                </c:pt>
                <c:pt idx="103566">
                  <c:v>51783</c:v>
                </c:pt>
                <c:pt idx="103567">
                  <c:v>51783.5</c:v>
                </c:pt>
                <c:pt idx="103568">
                  <c:v>51784</c:v>
                </c:pt>
                <c:pt idx="103569">
                  <c:v>51784.5</c:v>
                </c:pt>
                <c:pt idx="103570">
                  <c:v>51785</c:v>
                </c:pt>
                <c:pt idx="103571">
                  <c:v>51785.5</c:v>
                </c:pt>
                <c:pt idx="103572">
                  <c:v>51786</c:v>
                </c:pt>
                <c:pt idx="103573">
                  <c:v>51786.5</c:v>
                </c:pt>
                <c:pt idx="103574">
                  <c:v>51787</c:v>
                </c:pt>
                <c:pt idx="103575">
                  <c:v>51787.5</c:v>
                </c:pt>
                <c:pt idx="103576">
                  <c:v>51788</c:v>
                </c:pt>
                <c:pt idx="103577">
                  <c:v>51788.5</c:v>
                </c:pt>
                <c:pt idx="103578">
                  <c:v>51789</c:v>
                </c:pt>
                <c:pt idx="103579">
                  <c:v>51789.5</c:v>
                </c:pt>
                <c:pt idx="103580">
                  <c:v>51790</c:v>
                </c:pt>
                <c:pt idx="103581">
                  <c:v>51790.5</c:v>
                </c:pt>
                <c:pt idx="103582">
                  <c:v>51791</c:v>
                </c:pt>
                <c:pt idx="103583">
                  <c:v>51791.5</c:v>
                </c:pt>
                <c:pt idx="103584">
                  <c:v>51792</c:v>
                </c:pt>
                <c:pt idx="103585">
                  <c:v>51792.5</c:v>
                </c:pt>
                <c:pt idx="103586">
                  <c:v>51793</c:v>
                </c:pt>
                <c:pt idx="103587">
                  <c:v>51793.5</c:v>
                </c:pt>
                <c:pt idx="103588">
                  <c:v>51794</c:v>
                </c:pt>
                <c:pt idx="103589">
                  <c:v>51794.5</c:v>
                </c:pt>
                <c:pt idx="103590">
                  <c:v>51795</c:v>
                </c:pt>
                <c:pt idx="103591">
                  <c:v>51795.5</c:v>
                </c:pt>
                <c:pt idx="103592">
                  <c:v>51796</c:v>
                </c:pt>
                <c:pt idx="103593">
                  <c:v>51796.5</c:v>
                </c:pt>
                <c:pt idx="103594">
                  <c:v>51797</c:v>
                </c:pt>
                <c:pt idx="103595">
                  <c:v>51797.5</c:v>
                </c:pt>
                <c:pt idx="103596">
                  <c:v>51798</c:v>
                </c:pt>
                <c:pt idx="103597">
                  <c:v>51798.5</c:v>
                </c:pt>
                <c:pt idx="103598">
                  <c:v>51799</c:v>
                </c:pt>
                <c:pt idx="103599">
                  <c:v>51799.5</c:v>
                </c:pt>
                <c:pt idx="103600">
                  <c:v>51800</c:v>
                </c:pt>
                <c:pt idx="103601">
                  <c:v>51800.5</c:v>
                </c:pt>
                <c:pt idx="103602">
                  <c:v>51801</c:v>
                </c:pt>
                <c:pt idx="103603">
                  <c:v>51801.5</c:v>
                </c:pt>
                <c:pt idx="103604">
                  <c:v>51802</c:v>
                </c:pt>
                <c:pt idx="103605">
                  <c:v>51802.5</c:v>
                </c:pt>
                <c:pt idx="103606">
                  <c:v>51803</c:v>
                </c:pt>
                <c:pt idx="103607">
                  <c:v>51803.5</c:v>
                </c:pt>
                <c:pt idx="103608">
                  <c:v>51804</c:v>
                </c:pt>
                <c:pt idx="103609">
                  <c:v>51804.5</c:v>
                </c:pt>
                <c:pt idx="103610">
                  <c:v>51805</c:v>
                </c:pt>
                <c:pt idx="103611">
                  <c:v>51805.5</c:v>
                </c:pt>
                <c:pt idx="103612">
                  <c:v>51806</c:v>
                </c:pt>
                <c:pt idx="103613">
                  <c:v>51806.5</c:v>
                </c:pt>
                <c:pt idx="103614">
                  <c:v>51807</c:v>
                </c:pt>
                <c:pt idx="103615">
                  <c:v>51807.5</c:v>
                </c:pt>
                <c:pt idx="103616">
                  <c:v>51808</c:v>
                </c:pt>
                <c:pt idx="103617">
                  <c:v>51808.5</c:v>
                </c:pt>
                <c:pt idx="103618">
                  <c:v>51809</c:v>
                </c:pt>
                <c:pt idx="103619">
                  <c:v>51809.5</c:v>
                </c:pt>
                <c:pt idx="103620">
                  <c:v>51810</c:v>
                </c:pt>
                <c:pt idx="103621">
                  <c:v>51810.5</c:v>
                </c:pt>
                <c:pt idx="103622">
                  <c:v>51811</c:v>
                </c:pt>
                <c:pt idx="103623">
                  <c:v>51811.5</c:v>
                </c:pt>
                <c:pt idx="103624">
                  <c:v>51812</c:v>
                </c:pt>
                <c:pt idx="103625">
                  <c:v>51812.5</c:v>
                </c:pt>
                <c:pt idx="103626">
                  <c:v>51813</c:v>
                </c:pt>
                <c:pt idx="103627">
                  <c:v>51813.5</c:v>
                </c:pt>
                <c:pt idx="103628">
                  <c:v>51814</c:v>
                </c:pt>
                <c:pt idx="103629">
                  <c:v>51814.5</c:v>
                </c:pt>
                <c:pt idx="103630">
                  <c:v>51815</c:v>
                </c:pt>
                <c:pt idx="103631">
                  <c:v>51815.5</c:v>
                </c:pt>
                <c:pt idx="103632">
                  <c:v>51816</c:v>
                </c:pt>
                <c:pt idx="103633">
                  <c:v>51816.5</c:v>
                </c:pt>
                <c:pt idx="103634">
                  <c:v>51817</c:v>
                </c:pt>
                <c:pt idx="103635">
                  <c:v>51817.5</c:v>
                </c:pt>
                <c:pt idx="103636">
                  <c:v>51818</c:v>
                </c:pt>
                <c:pt idx="103637">
                  <c:v>51818.5</c:v>
                </c:pt>
                <c:pt idx="103638">
                  <c:v>51819</c:v>
                </c:pt>
                <c:pt idx="103639">
                  <c:v>51819.5</c:v>
                </c:pt>
                <c:pt idx="103640">
                  <c:v>51820</c:v>
                </c:pt>
                <c:pt idx="103641">
                  <c:v>51820.5</c:v>
                </c:pt>
                <c:pt idx="103642">
                  <c:v>51821</c:v>
                </c:pt>
                <c:pt idx="103643">
                  <c:v>51821.5</c:v>
                </c:pt>
                <c:pt idx="103644">
                  <c:v>51822</c:v>
                </c:pt>
                <c:pt idx="103645">
                  <c:v>51822.5</c:v>
                </c:pt>
                <c:pt idx="103646">
                  <c:v>51823</c:v>
                </c:pt>
                <c:pt idx="103647">
                  <c:v>51823.5</c:v>
                </c:pt>
                <c:pt idx="103648">
                  <c:v>51824</c:v>
                </c:pt>
                <c:pt idx="103649">
                  <c:v>51824.5</c:v>
                </c:pt>
                <c:pt idx="103650">
                  <c:v>51825</c:v>
                </c:pt>
                <c:pt idx="103651">
                  <c:v>51825.5</c:v>
                </c:pt>
                <c:pt idx="103652">
                  <c:v>51826</c:v>
                </c:pt>
                <c:pt idx="103653">
                  <c:v>51826.5</c:v>
                </c:pt>
                <c:pt idx="103654">
                  <c:v>51827</c:v>
                </c:pt>
                <c:pt idx="103655">
                  <c:v>51827.5</c:v>
                </c:pt>
                <c:pt idx="103656">
                  <c:v>51828</c:v>
                </c:pt>
                <c:pt idx="103657">
                  <c:v>51828.5</c:v>
                </c:pt>
                <c:pt idx="103658">
                  <c:v>51829</c:v>
                </c:pt>
                <c:pt idx="103659">
                  <c:v>51829.5</c:v>
                </c:pt>
                <c:pt idx="103660">
                  <c:v>51830</c:v>
                </c:pt>
                <c:pt idx="103661">
                  <c:v>51830.5</c:v>
                </c:pt>
                <c:pt idx="103662">
                  <c:v>51831</c:v>
                </c:pt>
                <c:pt idx="103663">
                  <c:v>51831.5</c:v>
                </c:pt>
                <c:pt idx="103664">
                  <c:v>51832</c:v>
                </c:pt>
                <c:pt idx="103665">
                  <c:v>51832.5</c:v>
                </c:pt>
                <c:pt idx="103666">
                  <c:v>51833</c:v>
                </c:pt>
                <c:pt idx="103667">
                  <c:v>51833.5</c:v>
                </c:pt>
                <c:pt idx="103668">
                  <c:v>51834</c:v>
                </c:pt>
                <c:pt idx="103669">
                  <c:v>51834.5</c:v>
                </c:pt>
                <c:pt idx="103670">
                  <c:v>51835</c:v>
                </c:pt>
                <c:pt idx="103671">
                  <c:v>51835.5</c:v>
                </c:pt>
                <c:pt idx="103672">
                  <c:v>51836</c:v>
                </c:pt>
                <c:pt idx="103673">
                  <c:v>51836.5</c:v>
                </c:pt>
                <c:pt idx="103674">
                  <c:v>51837</c:v>
                </c:pt>
                <c:pt idx="103675">
                  <c:v>51837.5</c:v>
                </c:pt>
                <c:pt idx="103676">
                  <c:v>51838</c:v>
                </c:pt>
                <c:pt idx="103677">
                  <c:v>51838.5</c:v>
                </c:pt>
                <c:pt idx="103678">
                  <c:v>51839</c:v>
                </c:pt>
                <c:pt idx="103679">
                  <c:v>51839.5</c:v>
                </c:pt>
                <c:pt idx="103680">
                  <c:v>51840</c:v>
                </c:pt>
                <c:pt idx="103681">
                  <c:v>51840.5</c:v>
                </c:pt>
                <c:pt idx="103682">
                  <c:v>51841</c:v>
                </c:pt>
                <c:pt idx="103683">
                  <c:v>51841.5</c:v>
                </c:pt>
                <c:pt idx="103684">
                  <c:v>51842</c:v>
                </c:pt>
                <c:pt idx="103685">
                  <c:v>51842.5</c:v>
                </c:pt>
                <c:pt idx="103686">
                  <c:v>51843</c:v>
                </c:pt>
                <c:pt idx="103687">
                  <c:v>51843.5</c:v>
                </c:pt>
                <c:pt idx="103688">
                  <c:v>51844</c:v>
                </c:pt>
                <c:pt idx="103689">
                  <c:v>51844.5</c:v>
                </c:pt>
                <c:pt idx="103690">
                  <c:v>51845</c:v>
                </c:pt>
                <c:pt idx="103691">
                  <c:v>51845.5</c:v>
                </c:pt>
                <c:pt idx="103692">
                  <c:v>51846</c:v>
                </c:pt>
                <c:pt idx="103693">
                  <c:v>51846.5</c:v>
                </c:pt>
                <c:pt idx="103694">
                  <c:v>51847</c:v>
                </c:pt>
                <c:pt idx="103695">
                  <c:v>51847.5</c:v>
                </c:pt>
                <c:pt idx="103696">
                  <c:v>51848</c:v>
                </c:pt>
                <c:pt idx="103697">
                  <c:v>51848.5</c:v>
                </c:pt>
                <c:pt idx="103698">
                  <c:v>51849</c:v>
                </c:pt>
                <c:pt idx="103699">
                  <c:v>51849.5</c:v>
                </c:pt>
                <c:pt idx="103700">
                  <c:v>51850</c:v>
                </c:pt>
                <c:pt idx="103701">
                  <c:v>51850.5</c:v>
                </c:pt>
                <c:pt idx="103702">
                  <c:v>51851</c:v>
                </c:pt>
                <c:pt idx="103703">
                  <c:v>51851.5</c:v>
                </c:pt>
                <c:pt idx="103704">
                  <c:v>51852</c:v>
                </c:pt>
                <c:pt idx="103705">
                  <c:v>51852.5</c:v>
                </c:pt>
                <c:pt idx="103706">
                  <c:v>51853</c:v>
                </c:pt>
                <c:pt idx="103707">
                  <c:v>51853.5</c:v>
                </c:pt>
                <c:pt idx="103708">
                  <c:v>51854</c:v>
                </c:pt>
                <c:pt idx="103709">
                  <c:v>51854.5</c:v>
                </c:pt>
                <c:pt idx="103710">
                  <c:v>51855</c:v>
                </c:pt>
                <c:pt idx="103711">
                  <c:v>51855.5</c:v>
                </c:pt>
                <c:pt idx="103712">
                  <c:v>51856</c:v>
                </c:pt>
                <c:pt idx="103713">
                  <c:v>51856.5</c:v>
                </c:pt>
                <c:pt idx="103714">
                  <c:v>51857</c:v>
                </c:pt>
                <c:pt idx="103715">
                  <c:v>51857.5</c:v>
                </c:pt>
                <c:pt idx="103716">
                  <c:v>51858</c:v>
                </c:pt>
                <c:pt idx="103717">
                  <c:v>51858.5</c:v>
                </c:pt>
                <c:pt idx="103718">
                  <c:v>51859</c:v>
                </c:pt>
                <c:pt idx="103719">
                  <c:v>51859.5</c:v>
                </c:pt>
                <c:pt idx="103720">
                  <c:v>51860</c:v>
                </c:pt>
                <c:pt idx="103721">
                  <c:v>51860.5</c:v>
                </c:pt>
                <c:pt idx="103722">
                  <c:v>51861</c:v>
                </c:pt>
                <c:pt idx="103723">
                  <c:v>51861.5</c:v>
                </c:pt>
                <c:pt idx="103724">
                  <c:v>51862</c:v>
                </c:pt>
                <c:pt idx="103725">
                  <c:v>51862.5</c:v>
                </c:pt>
                <c:pt idx="103726">
                  <c:v>51863</c:v>
                </c:pt>
                <c:pt idx="103727">
                  <c:v>51863.5</c:v>
                </c:pt>
                <c:pt idx="103728">
                  <c:v>51864</c:v>
                </c:pt>
                <c:pt idx="103729">
                  <c:v>51864.5</c:v>
                </c:pt>
                <c:pt idx="103730">
                  <c:v>51865</c:v>
                </c:pt>
                <c:pt idx="103731">
                  <c:v>51865.5</c:v>
                </c:pt>
                <c:pt idx="103732">
                  <c:v>51866</c:v>
                </c:pt>
                <c:pt idx="103733">
                  <c:v>51866.5</c:v>
                </c:pt>
                <c:pt idx="103734">
                  <c:v>51867</c:v>
                </c:pt>
                <c:pt idx="103735">
                  <c:v>51867.5</c:v>
                </c:pt>
                <c:pt idx="103736">
                  <c:v>51868</c:v>
                </c:pt>
                <c:pt idx="103737">
                  <c:v>51868.5</c:v>
                </c:pt>
                <c:pt idx="103738">
                  <c:v>51869</c:v>
                </c:pt>
                <c:pt idx="103739">
                  <c:v>51869.5</c:v>
                </c:pt>
                <c:pt idx="103740">
                  <c:v>51870</c:v>
                </c:pt>
                <c:pt idx="103741">
                  <c:v>51870.5</c:v>
                </c:pt>
                <c:pt idx="103742">
                  <c:v>51871</c:v>
                </c:pt>
                <c:pt idx="103743">
                  <c:v>51871.5</c:v>
                </c:pt>
                <c:pt idx="103744">
                  <c:v>51872</c:v>
                </c:pt>
                <c:pt idx="103745">
                  <c:v>51872.5</c:v>
                </c:pt>
                <c:pt idx="103746">
                  <c:v>51873</c:v>
                </c:pt>
                <c:pt idx="103747">
                  <c:v>51873.5</c:v>
                </c:pt>
                <c:pt idx="103748">
                  <c:v>51874</c:v>
                </c:pt>
                <c:pt idx="103749">
                  <c:v>51874.5</c:v>
                </c:pt>
                <c:pt idx="103750">
                  <c:v>51875</c:v>
                </c:pt>
                <c:pt idx="103751">
                  <c:v>51875.5</c:v>
                </c:pt>
                <c:pt idx="103752">
                  <c:v>51876</c:v>
                </c:pt>
                <c:pt idx="103753">
                  <c:v>51876.5</c:v>
                </c:pt>
                <c:pt idx="103754">
                  <c:v>51877</c:v>
                </c:pt>
                <c:pt idx="103755">
                  <c:v>51877.5</c:v>
                </c:pt>
                <c:pt idx="103756">
                  <c:v>51878</c:v>
                </c:pt>
                <c:pt idx="103757">
                  <c:v>51878.5</c:v>
                </c:pt>
                <c:pt idx="103758">
                  <c:v>51879</c:v>
                </c:pt>
                <c:pt idx="103759">
                  <c:v>51879.5</c:v>
                </c:pt>
                <c:pt idx="103760">
                  <c:v>51880</c:v>
                </c:pt>
                <c:pt idx="103761">
                  <c:v>51880.5</c:v>
                </c:pt>
                <c:pt idx="103762">
                  <c:v>51881</c:v>
                </c:pt>
                <c:pt idx="103763">
                  <c:v>51881.5</c:v>
                </c:pt>
                <c:pt idx="103764">
                  <c:v>51882</c:v>
                </c:pt>
                <c:pt idx="103765">
                  <c:v>51882.5</c:v>
                </c:pt>
                <c:pt idx="103766">
                  <c:v>51883</c:v>
                </c:pt>
                <c:pt idx="103767">
                  <c:v>51883.5</c:v>
                </c:pt>
                <c:pt idx="103768">
                  <c:v>51884</c:v>
                </c:pt>
                <c:pt idx="103769">
                  <c:v>51884.5</c:v>
                </c:pt>
                <c:pt idx="103770">
                  <c:v>51885</c:v>
                </c:pt>
                <c:pt idx="103771">
                  <c:v>51885.5</c:v>
                </c:pt>
                <c:pt idx="103772">
                  <c:v>51886</c:v>
                </c:pt>
                <c:pt idx="103773">
                  <c:v>51886.5</c:v>
                </c:pt>
                <c:pt idx="103774">
                  <c:v>51887</c:v>
                </c:pt>
                <c:pt idx="103775">
                  <c:v>51887.5</c:v>
                </c:pt>
                <c:pt idx="103776">
                  <c:v>51888</c:v>
                </c:pt>
                <c:pt idx="103777">
                  <c:v>51888.5</c:v>
                </c:pt>
                <c:pt idx="103778">
                  <c:v>51889</c:v>
                </c:pt>
                <c:pt idx="103779">
                  <c:v>51889.5</c:v>
                </c:pt>
                <c:pt idx="103780">
                  <c:v>51890</c:v>
                </c:pt>
                <c:pt idx="103781">
                  <c:v>51890.5</c:v>
                </c:pt>
                <c:pt idx="103782">
                  <c:v>51891</c:v>
                </c:pt>
                <c:pt idx="103783">
                  <c:v>51891.5</c:v>
                </c:pt>
                <c:pt idx="103784">
                  <c:v>51892</c:v>
                </c:pt>
                <c:pt idx="103785">
                  <c:v>51892.5</c:v>
                </c:pt>
                <c:pt idx="103786">
                  <c:v>51893</c:v>
                </c:pt>
                <c:pt idx="103787">
                  <c:v>51893.5</c:v>
                </c:pt>
                <c:pt idx="103788">
                  <c:v>51894</c:v>
                </c:pt>
                <c:pt idx="103789">
                  <c:v>51894.5</c:v>
                </c:pt>
                <c:pt idx="103790">
                  <c:v>51895</c:v>
                </c:pt>
                <c:pt idx="103791">
                  <c:v>51895.5</c:v>
                </c:pt>
                <c:pt idx="103792">
                  <c:v>51896</c:v>
                </c:pt>
                <c:pt idx="103793">
                  <c:v>51896.5</c:v>
                </c:pt>
                <c:pt idx="103794">
                  <c:v>51897</c:v>
                </c:pt>
                <c:pt idx="103795">
                  <c:v>51897.5</c:v>
                </c:pt>
                <c:pt idx="103796">
                  <c:v>51898</c:v>
                </c:pt>
                <c:pt idx="103797">
                  <c:v>51898.5</c:v>
                </c:pt>
                <c:pt idx="103798">
                  <c:v>51899</c:v>
                </c:pt>
                <c:pt idx="103799">
                  <c:v>51899.5</c:v>
                </c:pt>
                <c:pt idx="103800">
                  <c:v>51900</c:v>
                </c:pt>
                <c:pt idx="103801">
                  <c:v>51900.5</c:v>
                </c:pt>
                <c:pt idx="103802">
                  <c:v>51901</c:v>
                </c:pt>
                <c:pt idx="103803">
                  <c:v>51901.5</c:v>
                </c:pt>
                <c:pt idx="103804">
                  <c:v>51902</c:v>
                </c:pt>
                <c:pt idx="103805">
                  <c:v>51902.5</c:v>
                </c:pt>
                <c:pt idx="103806">
                  <c:v>51903</c:v>
                </c:pt>
                <c:pt idx="103807">
                  <c:v>51903.5</c:v>
                </c:pt>
                <c:pt idx="103808">
                  <c:v>51904</c:v>
                </c:pt>
                <c:pt idx="103809">
                  <c:v>51904.5</c:v>
                </c:pt>
                <c:pt idx="103810">
                  <c:v>51905</c:v>
                </c:pt>
                <c:pt idx="103811">
                  <c:v>51905.5</c:v>
                </c:pt>
                <c:pt idx="103812">
                  <c:v>51906</c:v>
                </c:pt>
                <c:pt idx="103813">
                  <c:v>51906.5</c:v>
                </c:pt>
                <c:pt idx="103814">
                  <c:v>51907</c:v>
                </c:pt>
                <c:pt idx="103815">
                  <c:v>51907.5</c:v>
                </c:pt>
                <c:pt idx="103816">
                  <c:v>51908</c:v>
                </c:pt>
                <c:pt idx="103817">
                  <c:v>51908.5</c:v>
                </c:pt>
                <c:pt idx="103818">
                  <c:v>51909</c:v>
                </c:pt>
                <c:pt idx="103819">
                  <c:v>51909.5</c:v>
                </c:pt>
                <c:pt idx="103820">
                  <c:v>51910</c:v>
                </c:pt>
                <c:pt idx="103821">
                  <c:v>51910.5</c:v>
                </c:pt>
                <c:pt idx="103822">
                  <c:v>51911</c:v>
                </c:pt>
                <c:pt idx="103823">
                  <c:v>51911.5</c:v>
                </c:pt>
                <c:pt idx="103824">
                  <c:v>51912</c:v>
                </c:pt>
                <c:pt idx="103825">
                  <c:v>51912.5</c:v>
                </c:pt>
                <c:pt idx="103826">
                  <c:v>51913</c:v>
                </c:pt>
                <c:pt idx="103827">
                  <c:v>51913.5</c:v>
                </c:pt>
                <c:pt idx="103828">
                  <c:v>51914</c:v>
                </c:pt>
                <c:pt idx="103829">
                  <c:v>51914.5</c:v>
                </c:pt>
                <c:pt idx="103830">
                  <c:v>51915</c:v>
                </c:pt>
                <c:pt idx="103831">
                  <c:v>51915.5</c:v>
                </c:pt>
                <c:pt idx="103832">
                  <c:v>51916</c:v>
                </c:pt>
                <c:pt idx="103833">
                  <c:v>51916.5</c:v>
                </c:pt>
                <c:pt idx="103834">
                  <c:v>51917</c:v>
                </c:pt>
                <c:pt idx="103835">
                  <c:v>51917.5</c:v>
                </c:pt>
                <c:pt idx="103836">
                  <c:v>51918</c:v>
                </c:pt>
                <c:pt idx="103837">
                  <c:v>51918.5</c:v>
                </c:pt>
                <c:pt idx="103838">
                  <c:v>51919</c:v>
                </c:pt>
                <c:pt idx="103839">
                  <c:v>51919.5</c:v>
                </c:pt>
                <c:pt idx="103840">
                  <c:v>51920</c:v>
                </c:pt>
                <c:pt idx="103841">
                  <c:v>51920.5</c:v>
                </c:pt>
                <c:pt idx="103842">
                  <c:v>51921</c:v>
                </c:pt>
                <c:pt idx="103843">
                  <c:v>51921.5</c:v>
                </c:pt>
                <c:pt idx="103844">
                  <c:v>51922</c:v>
                </c:pt>
                <c:pt idx="103845">
                  <c:v>51922.5</c:v>
                </c:pt>
                <c:pt idx="103846">
                  <c:v>51923</c:v>
                </c:pt>
                <c:pt idx="103847">
                  <c:v>51923.5</c:v>
                </c:pt>
                <c:pt idx="103848">
                  <c:v>51924</c:v>
                </c:pt>
                <c:pt idx="103849">
                  <c:v>51924.5</c:v>
                </c:pt>
                <c:pt idx="103850">
                  <c:v>51925</c:v>
                </c:pt>
                <c:pt idx="103851">
                  <c:v>51925.5</c:v>
                </c:pt>
                <c:pt idx="103852">
                  <c:v>51926</c:v>
                </c:pt>
                <c:pt idx="103853">
                  <c:v>51926.5</c:v>
                </c:pt>
                <c:pt idx="103854">
                  <c:v>51927</c:v>
                </c:pt>
                <c:pt idx="103855">
                  <c:v>51927.5</c:v>
                </c:pt>
                <c:pt idx="103856">
                  <c:v>51928</c:v>
                </c:pt>
                <c:pt idx="103857">
                  <c:v>51928.5</c:v>
                </c:pt>
                <c:pt idx="103858">
                  <c:v>51929</c:v>
                </c:pt>
                <c:pt idx="103859">
                  <c:v>51929.5</c:v>
                </c:pt>
                <c:pt idx="103860">
                  <c:v>51930</c:v>
                </c:pt>
                <c:pt idx="103861">
                  <c:v>51930.5</c:v>
                </c:pt>
                <c:pt idx="103862">
                  <c:v>51931</c:v>
                </c:pt>
                <c:pt idx="103863">
                  <c:v>51931.5</c:v>
                </c:pt>
                <c:pt idx="103864">
                  <c:v>51932</c:v>
                </c:pt>
                <c:pt idx="103865">
                  <c:v>51932.5</c:v>
                </c:pt>
                <c:pt idx="103866">
                  <c:v>51933</c:v>
                </c:pt>
                <c:pt idx="103867">
                  <c:v>51933.5</c:v>
                </c:pt>
                <c:pt idx="103868">
                  <c:v>51934</c:v>
                </c:pt>
                <c:pt idx="103869">
                  <c:v>51934.5</c:v>
                </c:pt>
                <c:pt idx="103870">
                  <c:v>51935</c:v>
                </c:pt>
                <c:pt idx="103871">
                  <c:v>51935.5</c:v>
                </c:pt>
                <c:pt idx="103872">
                  <c:v>51936</c:v>
                </c:pt>
                <c:pt idx="103873">
                  <c:v>51936.5</c:v>
                </c:pt>
                <c:pt idx="103874">
                  <c:v>51937</c:v>
                </c:pt>
                <c:pt idx="103875">
                  <c:v>51937.5</c:v>
                </c:pt>
                <c:pt idx="103876">
                  <c:v>51938</c:v>
                </c:pt>
                <c:pt idx="103877">
                  <c:v>51938.5</c:v>
                </c:pt>
                <c:pt idx="103878">
                  <c:v>51939</c:v>
                </c:pt>
                <c:pt idx="103879">
                  <c:v>51939.5</c:v>
                </c:pt>
                <c:pt idx="103880">
                  <c:v>51940</c:v>
                </c:pt>
                <c:pt idx="103881">
                  <c:v>51940.5</c:v>
                </c:pt>
                <c:pt idx="103882">
                  <c:v>51941</c:v>
                </c:pt>
                <c:pt idx="103883">
                  <c:v>51941.5</c:v>
                </c:pt>
                <c:pt idx="103884">
                  <c:v>51942</c:v>
                </c:pt>
                <c:pt idx="103885">
                  <c:v>51942.5</c:v>
                </c:pt>
                <c:pt idx="103886">
                  <c:v>51943</c:v>
                </c:pt>
                <c:pt idx="103887">
                  <c:v>51943.5</c:v>
                </c:pt>
                <c:pt idx="103888">
                  <c:v>51944</c:v>
                </c:pt>
                <c:pt idx="103889">
                  <c:v>51944.5</c:v>
                </c:pt>
                <c:pt idx="103890">
                  <c:v>51945</c:v>
                </c:pt>
                <c:pt idx="103891">
                  <c:v>51945.5</c:v>
                </c:pt>
                <c:pt idx="103892">
                  <c:v>51946</c:v>
                </c:pt>
                <c:pt idx="103893">
                  <c:v>51946.5</c:v>
                </c:pt>
                <c:pt idx="103894">
                  <c:v>51947</c:v>
                </c:pt>
                <c:pt idx="103895">
                  <c:v>51947.5</c:v>
                </c:pt>
                <c:pt idx="103896">
                  <c:v>51948</c:v>
                </c:pt>
                <c:pt idx="103897">
                  <c:v>51948.5</c:v>
                </c:pt>
                <c:pt idx="103898">
                  <c:v>51949</c:v>
                </c:pt>
                <c:pt idx="103899">
                  <c:v>51949.5</c:v>
                </c:pt>
                <c:pt idx="103900">
                  <c:v>51950</c:v>
                </c:pt>
                <c:pt idx="103901">
                  <c:v>51950.5</c:v>
                </c:pt>
                <c:pt idx="103902">
                  <c:v>51951</c:v>
                </c:pt>
                <c:pt idx="103903">
                  <c:v>51951.5</c:v>
                </c:pt>
                <c:pt idx="103904">
                  <c:v>51952</c:v>
                </c:pt>
                <c:pt idx="103905">
                  <c:v>51952.5</c:v>
                </c:pt>
                <c:pt idx="103906">
                  <c:v>51953</c:v>
                </c:pt>
                <c:pt idx="103907">
                  <c:v>51953.5</c:v>
                </c:pt>
                <c:pt idx="103908">
                  <c:v>51954</c:v>
                </c:pt>
                <c:pt idx="103909">
                  <c:v>51954.5</c:v>
                </c:pt>
                <c:pt idx="103910">
                  <c:v>51955</c:v>
                </c:pt>
                <c:pt idx="103911">
                  <c:v>51955.5</c:v>
                </c:pt>
                <c:pt idx="103912">
                  <c:v>51956</c:v>
                </c:pt>
                <c:pt idx="103913">
                  <c:v>51956.5</c:v>
                </c:pt>
                <c:pt idx="103914">
                  <c:v>51957</c:v>
                </c:pt>
                <c:pt idx="103915">
                  <c:v>51957.5</c:v>
                </c:pt>
                <c:pt idx="103916">
                  <c:v>51958</c:v>
                </c:pt>
                <c:pt idx="103917">
                  <c:v>51958.5</c:v>
                </c:pt>
                <c:pt idx="103918">
                  <c:v>51959</c:v>
                </c:pt>
                <c:pt idx="103919">
                  <c:v>51959.5</c:v>
                </c:pt>
                <c:pt idx="103920">
                  <c:v>51960</c:v>
                </c:pt>
                <c:pt idx="103921">
                  <c:v>51960.5</c:v>
                </c:pt>
                <c:pt idx="103922">
                  <c:v>51961</c:v>
                </c:pt>
                <c:pt idx="103923">
                  <c:v>51961.5</c:v>
                </c:pt>
                <c:pt idx="103924">
                  <c:v>51962</c:v>
                </c:pt>
                <c:pt idx="103925">
                  <c:v>51962.5</c:v>
                </c:pt>
                <c:pt idx="103926">
                  <c:v>51963</c:v>
                </c:pt>
                <c:pt idx="103927">
                  <c:v>51963.5</c:v>
                </c:pt>
                <c:pt idx="103928">
                  <c:v>51964</c:v>
                </c:pt>
                <c:pt idx="103929">
                  <c:v>51964.5</c:v>
                </c:pt>
                <c:pt idx="103930">
                  <c:v>51965</c:v>
                </c:pt>
                <c:pt idx="103931">
                  <c:v>51965.5</c:v>
                </c:pt>
                <c:pt idx="103932">
                  <c:v>51966</c:v>
                </c:pt>
                <c:pt idx="103933">
                  <c:v>51966.5</c:v>
                </c:pt>
                <c:pt idx="103934">
                  <c:v>51967</c:v>
                </c:pt>
                <c:pt idx="103935">
                  <c:v>51967.5</c:v>
                </c:pt>
                <c:pt idx="103936">
                  <c:v>51968</c:v>
                </c:pt>
                <c:pt idx="103937">
                  <c:v>51968.5</c:v>
                </c:pt>
                <c:pt idx="103938">
                  <c:v>51969</c:v>
                </c:pt>
                <c:pt idx="103939">
                  <c:v>51969.5</c:v>
                </c:pt>
                <c:pt idx="103940">
                  <c:v>51970</c:v>
                </c:pt>
                <c:pt idx="103941">
                  <c:v>51970.5</c:v>
                </c:pt>
                <c:pt idx="103942">
                  <c:v>51971</c:v>
                </c:pt>
                <c:pt idx="103943">
                  <c:v>51971.5</c:v>
                </c:pt>
                <c:pt idx="103944">
                  <c:v>51972</c:v>
                </c:pt>
                <c:pt idx="103945">
                  <c:v>51972.5</c:v>
                </c:pt>
                <c:pt idx="103946">
                  <c:v>51973</c:v>
                </c:pt>
                <c:pt idx="103947">
                  <c:v>51973.5</c:v>
                </c:pt>
                <c:pt idx="103948">
                  <c:v>51974</c:v>
                </c:pt>
                <c:pt idx="103949">
                  <c:v>51974.5</c:v>
                </c:pt>
                <c:pt idx="103950">
                  <c:v>51975</c:v>
                </c:pt>
                <c:pt idx="103951">
                  <c:v>51975.5</c:v>
                </c:pt>
                <c:pt idx="103952">
                  <c:v>51976</c:v>
                </c:pt>
                <c:pt idx="103953">
                  <c:v>51976.5</c:v>
                </c:pt>
                <c:pt idx="103954">
                  <c:v>51977</c:v>
                </c:pt>
                <c:pt idx="103955">
                  <c:v>51977.5</c:v>
                </c:pt>
                <c:pt idx="103956">
                  <c:v>51978</c:v>
                </c:pt>
                <c:pt idx="103957">
                  <c:v>51978.5</c:v>
                </c:pt>
                <c:pt idx="103958">
                  <c:v>51979</c:v>
                </c:pt>
                <c:pt idx="103959">
                  <c:v>51979.5</c:v>
                </c:pt>
                <c:pt idx="103960">
                  <c:v>51980</c:v>
                </c:pt>
                <c:pt idx="103961">
                  <c:v>51980.5</c:v>
                </c:pt>
                <c:pt idx="103962">
                  <c:v>51981</c:v>
                </c:pt>
                <c:pt idx="103963">
                  <c:v>51981.5</c:v>
                </c:pt>
                <c:pt idx="103964">
                  <c:v>51982</c:v>
                </c:pt>
                <c:pt idx="103965">
                  <c:v>51982.5</c:v>
                </c:pt>
                <c:pt idx="103966">
                  <c:v>51983</c:v>
                </c:pt>
                <c:pt idx="103967">
                  <c:v>51983.5</c:v>
                </c:pt>
                <c:pt idx="103968">
                  <c:v>51984</c:v>
                </c:pt>
                <c:pt idx="103969">
                  <c:v>51984.5</c:v>
                </c:pt>
                <c:pt idx="103970">
                  <c:v>51985</c:v>
                </c:pt>
                <c:pt idx="103971">
                  <c:v>51985.5</c:v>
                </c:pt>
                <c:pt idx="103972">
                  <c:v>51986</c:v>
                </c:pt>
                <c:pt idx="103973">
                  <c:v>51986.5</c:v>
                </c:pt>
                <c:pt idx="103974">
                  <c:v>51987</c:v>
                </c:pt>
                <c:pt idx="103975">
                  <c:v>51987.5</c:v>
                </c:pt>
                <c:pt idx="103976">
                  <c:v>51988</c:v>
                </c:pt>
                <c:pt idx="103977">
                  <c:v>51988.5</c:v>
                </c:pt>
                <c:pt idx="103978">
                  <c:v>51989</c:v>
                </c:pt>
                <c:pt idx="103979">
                  <c:v>51989.5</c:v>
                </c:pt>
                <c:pt idx="103980">
                  <c:v>51990</c:v>
                </c:pt>
                <c:pt idx="103981">
                  <c:v>51990.5</c:v>
                </c:pt>
                <c:pt idx="103982">
                  <c:v>51991</c:v>
                </c:pt>
                <c:pt idx="103983">
                  <c:v>51991.5</c:v>
                </c:pt>
                <c:pt idx="103984">
                  <c:v>51992</c:v>
                </c:pt>
                <c:pt idx="103985">
                  <c:v>51992.5</c:v>
                </c:pt>
                <c:pt idx="103986">
                  <c:v>51993</c:v>
                </c:pt>
                <c:pt idx="103987">
                  <c:v>51993.5</c:v>
                </c:pt>
                <c:pt idx="103988">
                  <c:v>51994</c:v>
                </c:pt>
                <c:pt idx="103989">
                  <c:v>51994.5</c:v>
                </c:pt>
                <c:pt idx="103990">
                  <c:v>51995</c:v>
                </c:pt>
                <c:pt idx="103991">
                  <c:v>51995.5</c:v>
                </c:pt>
                <c:pt idx="103992">
                  <c:v>51996</c:v>
                </c:pt>
                <c:pt idx="103993">
                  <c:v>51996.5</c:v>
                </c:pt>
                <c:pt idx="103994">
                  <c:v>51997</c:v>
                </c:pt>
                <c:pt idx="103995">
                  <c:v>51997.5</c:v>
                </c:pt>
                <c:pt idx="103996">
                  <c:v>51998</c:v>
                </c:pt>
                <c:pt idx="103997">
                  <c:v>51998.5</c:v>
                </c:pt>
                <c:pt idx="103998">
                  <c:v>51999</c:v>
                </c:pt>
                <c:pt idx="103999">
                  <c:v>51999.5</c:v>
                </c:pt>
                <c:pt idx="104000">
                  <c:v>52000</c:v>
                </c:pt>
                <c:pt idx="104001">
                  <c:v>52000.5</c:v>
                </c:pt>
                <c:pt idx="104002">
                  <c:v>52001</c:v>
                </c:pt>
                <c:pt idx="104003">
                  <c:v>52001.5</c:v>
                </c:pt>
                <c:pt idx="104004">
                  <c:v>52002</c:v>
                </c:pt>
                <c:pt idx="104005">
                  <c:v>52002.5</c:v>
                </c:pt>
                <c:pt idx="104006">
                  <c:v>52003</c:v>
                </c:pt>
                <c:pt idx="104007">
                  <c:v>52003.5</c:v>
                </c:pt>
                <c:pt idx="104008">
                  <c:v>52004</c:v>
                </c:pt>
                <c:pt idx="104009">
                  <c:v>52004.5</c:v>
                </c:pt>
                <c:pt idx="104010">
                  <c:v>52005</c:v>
                </c:pt>
                <c:pt idx="104011">
                  <c:v>52005.5</c:v>
                </c:pt>
                <c:pt idx="104012">
                  <c:v>52006</c:v>
                </c:pt>
                <c:pt idx="104013">
                  <c:v>52006.5</c:v>
                </c:pt>
                <c:pt idx="104014">
                  <c:v>52007</c:v>
                </c:pt>
                <c:pt idx="104015">
                  <c:v>52007.5</c:v>
                </c:pt>
                <c:pt idx="104016">
                  <c:v>52008</c:v>
                </c:pt>
                <c:pt idx="104017">
                  <c:v>52008.5</c:v>
                </c:pt>
                <c:pt idx="104018">
                  <c:v>52009</c:v>
                </c:pt>
                <c:pt idx="104019">
                  <c:v>52009.5</c:v>
                </c:pt>
                <c:pt idx="104020">
                  <c:v>52010</c:v>
                </c:pt>
                <c:pt idx="104021">
                  <c:v>52010.5</c:v>
                </c:pt>
                <c:pt idx="104022">
                  <c:v>52011</c:v>
                </c:pt>
                <c:pt idx="104023">
                  <c:v>52011.5</c:v>
                </c:pt>
                <c:pt idx="104024">
                  <c:v>52012</c:v>
                </c:pt>
                <c:pt idx="104025">
                  <c:v>52012.5</c:v>
                </c:pt>
                <c:pt idx="104026">
                  <c:v>52013</c:v>
                </c:pt>
                <c:pt idx="104027">
                  <c:v>52013.5</c:v>
                </c:pt>
                <c:pt idx="104028">
                  <c:v>52014</c:v>
                </c:pt>
                <c:pt idx="104029">
                  <c:v>52014.5</c:v>
                </c:pt>
                <c:pt idx="104030">
                  <c:v>52015</c:v>
                </c:pt>
                <c:pt idx="104031">
                  <c:v>52015.5</c:v>
                </c:pt>
                <c:pt idx="104032">
                  <c:v>52016</c:v>
                </c:pt>
                <c:pt idx="104033">
                  <c:v>52016.5</c:v>
                </c:pt>
                <c:pt idx="104034">
                  <c:v>52017</c:v>
                </c:pt>
                <c:pt idx="104035">
                  <c:v>52017.5</c:v>
                </c:pt>
                <c:pt idx="104036">
                  <c:v>52018</c:v>
                </c:pt>
                <c:pt idx="104037">
                  <c:v>52018.5</c:v>
                </c:pt>
                <c:pt idx="104038">
                  <c:v>52019</c:v>
                </c:pt>
                <c:pt idx="104039">
                  <c:v>52019.5</c:v>
                </c:pt>
                <c:pt idx="104040">
                  <c:v>52020</c:v>
                </c:pt>
                <c:pt idx="104041">
                  <c:v>52020.5</c:v>
                </c:pt>
                <c:pt idx="104042">
                  <c:v>52021</c:v>
                </c:pt>
                <c:pt idx="104043">
                  <c:v>52021.5</c:v>
                </c:pt>
                <c:pt idx="104044">
                  <c:v>52022</c:v>
                </c:pt>
                <c:pt idx="104045">
                  <c:v>52022.5</c:v>
                </c:pt>
                <c:pt idx="104046">
                  <c:v>52023</c:v>
                </c:pt>
                <c:pt idx="104047">
                  <c:v>52023.5</c:v>
                </c:pt>
                <c:pt idx="104048">
                  <c:v>52024</c:v>
                </c:pt>
                <c:pt idx="104049">
                  <c:v>52024.5</c:v>
                </c:pt>
                <c:pt idx="104050">
                  <c:v>52025</c:v>
                </c:pt>
                <c:pt idx="104051">
                  <c:v>52025.5</c:v>
                </c:pt>
                <c:pt idx="104052">
                  <c:v>52026</c:v>
                </c:pt>
                <c:pt idx="104053">
                  <c:v>52026.5</c:v>
                </c:pt>
                <c:pt idx="104054">
                  <c:v>52027</c:v>
                </c:pt>
                <c:pt idx="104055">
                  <c:v>52027.5</c:v>
                </c:pt>
                <c:pt idx="104056">
                  <c:v>52028</c:v>
                </c:pt>
                <c:pt idx="104057">
                  <c:v>52028.5</c:v>
                </c:pt>
                <c:pt idx="104058">
                  <c:v>52029</c:v>
                </c:pt>
                <c:pt idx="104059">
                  <c:v>52029.5</c:v>
                </c:pt>
                <c:pt idx="104060">
                  <c:v>52030</c:v>
                </c:pt>
                <c:pt idx="104061">
                  <c:v>52030.5</c:v>
                </c:pt>
                <c:pt idx="104062">
                  <c:v>52031</c:v>
                </c:pt>
                <c:pt idx="104063">
                  <c:v>52031.5</c:v>
                </c:pt>
                <c:pt idx="104064">
                  <c:v>52032</c:v>
                </c:pt>
                <c:pt idx="104065">
                  <c:v>52032.5</c:v>
                </c:pt>
                <c:pt idx="104066">
                  <c:v>52033</c:v>
                </c:pt>
                <c:pt idx="104067">
                  <c:v>52033.5</c:v>
                </c:pt>
                <c:pt idx="104068">
                  <c:v>52034</c:v>
                </c:pt>
                <c:pt idx="104069">
                  <c:v>52034.5</c:v>
                </c:pt>
                <c:pt idx="104070">
                  <c:v>52035</c:v>
                </c:pt>
                <c:pt idx="104071">
                  <c:v>52035.5</c:v>
                </c:pt>
                <c:pt idx="104072">
                  <c:v>52036</c:v>
                </c:pt>
                <c:pt idx="104073">
                  <c:v>52036.5</c:v>
                </c:pt>
                <c:pt idx="104074">
                  <c:v>52037</c:v>
                </c:pt>
                <c:pt idx="104075">
                  <c:v>52037.5</c:v>
                </c:pt>
                <c:pt idx="104076">
                  <c:v>52038</c:v>
                </c:pt>
                <c:pt idx="104077">
                  <c:v>52038.5</c:v>
                </c:pt>
                <c:pt idx="104078">
                  <c:v>52039</c:v>
                </c:pt>
                <c:pt idx="104079">
                  <c:v>52039.5</c:v>
                </c:pt>
                <c:pt idx="104080">
                  <c:v>52040</c:v>
                </c:pt>
                <c:pt idx="104081">
                  <c:v>52040.5</c:v>
                </c:pt>
                <c:pt idx="104082">
                  <c:v>52041</c:v>
                </c:pt>
                <c:pt idx="104083">
                  <c:v>52041.5</c:v>
                </c:pt>
                <c:pt idx="104084">
                  <c:v>52042</c:v>
                </c:pt>
                <c:pt idx="104085">
                  <c:v>52042.5</c:v>
                </c:pt>
                <c:pt idx="104086">
                  <c:v>52043</c:v>
                </c:pt>
                <c:pt idx="104087">
                  <c:v>52043.5</c:v>
                </c:pt>
                <c:pt idx="104088">
                  <c:v>52044</c:v>
                </c:pt>
                <c:pt idx="104089">
                  <c:v>52044.5</c:v>
                </c:pt>
                <c:pt idx="104090">
                  <c:v>52045</c:v>
                </c:pt>
                <c:pt idx="104091">
                  <c:v>52045.5</c:v>
                </c:pt>
                <c:pt idx="104092">
                  <c:v>52046</c:v>
                </c:pt>
                <c:pt idx="104093">
                  <c:v>52046.5</c:v>
                </c:pt>
                <c:pt idx="104094">
                  <c:v>52047</c:v>
                </c:pt>
                <c:pt idx="104095">
                  <c:v>52047.5</c:v>
                </c:pt>
                <c:pt idx="104096">
                  <c:v>52048</c:v>
                </c:pt>
                <c:pt idx="104097">
                  <c:v>52048.5</c:v>
                </c:pt>
                <c:pt idx="104098">
                  <c:v>52049</c:v>
                </c:pt>
                <c:pt idx="104099">
                  <c:v>52049.5</c:v>
                </c:pt>
                <c:pt idx="104100">
                  <c:v>52050</c:v>
                </c:pt>
                <c:pt idx="104101">
                  <c:v>52050.5</c:v>
                </c:pt>
                <c:pt idx="104102">
                  <c:v>52051</c:v>
                </c:pt>
                <c:pt idx="104103">
                  <c:v>52051.5</c:v>
                </c:pt>
                <c:pt idx="104104">
                  <c:v>52052</c:v>
                </c:pt>
                <c:pt idx="104105">
                  <c:v>52052.5</c:v>
                </c:pt>
                <c:pt idx="104106">
                  <c:v>52053</c:v>
                </c:pt>
                <c:pt idx="104107">
                  <c:v>52053.5</c:v>
                </c:pt>
                <c:pt idx="104108">
                  <c:v>52054</c:v>
                </c:pt>
                <c:pt idx="104109">
                  <c:v>52054.5</c:v>
                </c:pt>
                <c:pt idx="104110">
                  <c:v>52055</c:v>
                </c:pt>
                <c:pt idx="104111">
                  <c:v>52055.5</c:v>
                </c:pt>
                <c:pt idx="104112">
                  <c:v>52056</c:v>
                </c:pt>
                <c:pt idx="104113">
                  <c:v>52056.5</c:v>
                </c:pt>
                <c:pt idx="104114">
                  <c:v>52057</c:v>
                </c:pt>
                <c:pt idx="104115">
                  <c:v>52057.5</c:v>
                </c:pt>
                <c:pt idx="104116">
                  <c:v>52058</c:v>
                </c:pt>
                <c:pt idx="104117">
                  <c:v>52058.5</c:v>
                </c:pt>
                <c:pt idx="104118">
                  <c:v>52059</c:v>
                </c:pt>
                <c:pt idx="104119">
                  <c:v>52059.5</c:v>
                </c:pt>
                <c:pt idx="104120">
                  <c:v>52060</c:v>
                </c:pt>
                <c:pt idx="104121">
                  <c:v>52060.5</c:v>
                </c:pt>
                <c:pt idx="104122">
                  <c:v>52061</c:v>
                </c:pt>
                <c:pt idx="104123">
                  <c:v>52061.5</c:v>
                </c:pt>
                <c:pt idx="104124">
                  <c:v>52062</c:v>
                </c:pt>
                <c:pt idx="104125">
                  <c:v>52062.5</c:v>
                </c:pt>
                <c:pt idx="104126">
                  <c:v>52063</c:v>
                </c:pt>
                <c:pt idx="104127">
                  <c:v>52063.5</c:v>
                </c:pt>
                <c:pt idx="104128">
                  <c:v>52064</c:v>
                </c:pt>
                <c:pt idx="104129">
                  <c:v>52064.5</c:v>
                </c:pt>
                <c:pt idx="104130">
                  <c:v>52065</c:v>
                </c:pt>
                <c:pt idx="104131">
                  <c:v>52065.5</c:v>
                </c:pt>
                <c:pt idx="104132">
                  <c:v>52066</c:v>
                </c:pt>
                <c:pt idx="104133">
                  <c:v>52066.5</c:v>
                </c:pt>
                <c:pt idx="104134">
                  <c:v>52067</c:v>
                </c:pt>
                <c:pt idx="104135">
                  <c:v>52067.5</c:v>
                </c:pt>
                <c:pt idx="104136">
                  <c:v>52068</c:v>
                </c:pt>
                <c:pt idx="104137">
                  <c:v>52068.5</c:v>
                </c:pt>
                <c:pt idx="104138">
                  <c:v>52069</c:v>
                </c:pt>
                <c:pt idx="104139">
                  <c:v>52069.5</c:v>
                </c:pt>
                <c:pt idx="104140">
                  <c:v>52070</c:v>
                </c:pt>
                <c:pt idx="104141">
                  <c:v>52070.5</c:v>
                </c:pt>
                <c:pt idx="104142">
                  <c:v>52071</c:v>
                </c:pt>
                <c:pt idx="104143">
                  <c:v>52071.5</c:v>
                </c:pt>
                <c:pt idx="104144">
                  <c:v>52072</c:v>
                </c:pt>
                <c:pt idx="104145">
                  <c:v>52072.5</c:v>
                </c:pt>
                <c:pt idx="104146">
                  <c:v>52073</c:v>
                </c:pt>
                <c:pt idx="104147">
                  <c:v>52073.5</c:v>
                </c:pt>
                <c:pt idx="104148">
                  <c:v>52074</c:v>
                </c:pt>
                <c:pt idx="104149">
                  <c:v>52074.5</c:v>
                </c:pt>
                <c:pt idx="104150">
                  <c:v>52075</c:v>
                </c:pt>
                <c:pt idx="104151">
                  <c:v>52075.5</c:v>
                </c:pt>
                <c:pt idx="104152">
                  <c:v>52076</c:v>
                </c:pt>
                <c:pt idx="104153">
                  <c:v>52076.5</c:v>
                </c:pt>
                <c:pt idx="104154">
                  <c:v>52077</c:v>
                </c:pt>
                <c:pt idx="104155">
                  <c:v>52077.5</c:v>
                </c:pt>
                <c:pt idx="104156">
                  <c:v>52078</c:v>
                </c:pt>
                <c:pt idx="104157">
                  <c:v>52078.5</c:v>
                </c:pt>
                <c:pt idx="104158">
                  <c:v>52079</c:v>
                </c:pt>
                <c:pt idx="104159">
                  <c:v>52079.5</c:v>
                </c:pt>
                <c:pt idx="104160">
                  <c:v>52080</c:v>
                </c:pt>
                <c:pt idx="104161">
                  <c:v>52080.5</c:v>
                </c:pt>
                <c:pt idx="104162">
                  <c:v>52081</c:v>
                </c:pt>
                <c:pt idx="104163">
                  <c:v>52081.5</c:v>
                </c:pt>
                <c:pt idx="104164">
                  <c:v>52082</c:v>
                </c:pt>
                <c:pt idx="104165">
                  <c:v>52082.5</c:v>
                </c:pt>
                <c:pt idx="104166">
                  <c:v>52083</c:v>
                </c:pt>
                <c:pt idx="104167">
                  <c:v>52083.5</c:v>
                </c:pt>
                <c:pt idx="104168">
                  <c:v>52084</c:v>
                </c:pt>
                <c:pt idx="104169">
                  <c:v>52084.5</c:v>
                </c:pt>
                <c:pt idx="104170">
                  <c:v>52085</c:v>
                </c:pt>
                <c:pt idx="104171">
                  <c:v>52085.5</c:v>
                </c:pt>
                <c:pt idx="104172">
                  <c:v>52086</c:v>
                </c:pt>
                <c:pt idx="104173">
                  <c:v>52086.5</c:v>
                </c:pt>
                <c:pt idx="104174">
                  <c:v>52087</c:v>
                </c:pt>
                <c:pt idx="104175">
                  <c:v>52087.5</c:v>
                </c:pt>
                <c:pt idx="104176">
                  <c:v>52088</c:v>
                </c:pt>
                <c:pt idx="104177">
                  <c:v>52088.5</c:v>
                </c:pt>
                <c:pt idx="104178">
                  <c:v>52089</c:v>
                </c:pt>
                <c:pt idx="104179">
                  <c:v>52089.5</c:v>
                </c:pt>
                <c:pt idx="104180">
                  <c:v>52090</c:v>
                </c:pt>
                <c:pt idx="104181">
                  <c:v>52090.5</c:v>
                </c:pt>
                <c:pt idx="104182">
                  <c:v>52091</c:v>
                </c:pt>
                <c:pt idx="104183">
                  <c:v>52091.5</c:v>
                </c:pt>
                <c:pt idx="104184">
                  <c:v>52092</c:v>
                </c:pt>
                <c:pt idx="104185">
                  <c:v>52092.5</c:v>
                </c:pt>
                <c:pt idx="104186">
                  <c:v>52093</c:v>
                </c:pt>
                <c:pt idx="104187">
                  <c:v>52093.5</c:v>
                </c:pt>
                <c:pt idx="104188">
                  <c:v>52094</c:v>
                </c:pt>
                <c:pt idx="104189">
                  <c:v>52094.5</c:v>
                </c:pt>
                <c:pt idx="104190">
                  <c:v>52095</c:v>
                </c:pt>
                <c:pt idx="104191">
                  <c:v>52095.5</c:v>
                </c:pt>
                <c:pt idx="104192">
                  <c:v>52096</c:v>
                </c:pt>
                <c:pt idx="104193">
                  <c:v>52096.5</c:v>
                </c:pt>
                <c:pt idx="104194">
                  <c:v>52097</c:v>
                </c:pt>
                <c:pt idx="104195">
                  <c:v>52097.5</c:v>
                </c:pt>
                <c:pt idx="104196">
                  <c:v>52098</c:v>
                </c:pt>
                <c:pt idx="104197">
                  <c:v>52098.5</c:v>
                </c:pt>
                <c:pt idx="104198">
                  <c:v>52099</c:v>
                </c:pt>
                <c:pt idx="104199">
                  <c:v>52099.5</c:v>
                </c:pt>
                <c:pt idx="104200">
                  <c:v>52100</c:v>
                </c:pt>
                <c:pt idx="104201">
                  <c:v>52100.5</c:v>
                </c:pt>
                <c:pt idx="104202">
                  <c:v>52101</c:v>
                </c:pt>
                <c:pt idx="104203">
                  <c:v>52101.5</c:v>
                </c:pt>
                <c:pt idx="104204">
                  <c:v>52102</c:v>
                </c:pt>
                <c:pt idx="104205">
                  <c:v>52102.5</c:v>
                </c:pt>
                <c:pt idx="104206">
                  <c:v>52103</c:v>
                </c:pt>
                <c:pt idx="104207">
                  <c:v>52103.5</c:v>
                </c:pt>
                <c:pt idx="104208">
                  <c:v>52104</c:v>
                </c:pt>
                <c:pt idx="104209">
                  <c:v>52104.5</c:v>
                </c:pt>
                <c:pt idx="104210">
                  <c:v>52105</c:v>
                </c:pt>
                <c:pt idx="104211">
                  <c:v>52105.5</c:v>
                </c:pt>
                <c:pt idx="104212">
                  <c:v>52106</c:v>
                </c:pt>
                <c:pt idx="104213">
                  <c:v>52106.5</c:v>
                </c:pt>
                <c:pt idx="104214">
                  <c:v>52107</c:v>
                </c:pt>
                <c:pt idx="104215">
                  <c:v>52107.5</c:v>
                </c:pt>
                <c:pt idx="104216">
                  <c:v>52108</c:v>
                </c:pt>
                <c:pt idx="104217">
                  <c:v>52108.5</c:v>
                </c:pt>
                <c:pt idx="104218">
                  <c:v>52109</c:v>
                </c:pt>
                <c:pt idx="104219">
                  <c:v>52109.5</c:v>
                </c:pt>
                <c:pt idx="104220">
                  <c:v>52110</c:v>
                </c:pt>
                <c:pt idx="104221">
                  <c:v>52110.5</c:v>
                </c:pt>
                <c:pt idx="104222">
                  <c:v>52111</c:v>
                </c:pt>
                <c:pt idx="104223">
                  <c:v>52111.5</c:v>
                </c:pt>
                <c:pt idx="104224">
                  <c:v>52112</c:v>
                </c:pt>
                <c:pt idx="104225">
                  <c:v>52112.5</c:v>
                </c:pt>
                <c:pt idx="104226">
                  <c:v>52113</c:v>
                </c:pt>
                <c:pt idx="104227">
                  <c:v>52113.5</c:v>
                </c:pt>
                <c:pt idx="104228">
                  <c:v>52114</c:v>
                </c:pt>
                <c:pt idx="104229">
                  <c:v>52114.5</c:v>
                </c:pt>
                <c:pt idx="104230">
                  <c:v>52115</c:v>
                </c:pt>
                <c:pt idx="104231">
                  <c:v>52115.5</c:v>
                </c:pt>
                <c:pt idx="104232">
                  <c:v>52116</c:v>
                </c:pt>
                <c:pt idx="104233">
                  <c:v>52116.5</c:v>
                </c:pt>
                <c:pt idx="104234">
                  <c:v>52117</c:v>
                </c:pt>
                <c:pt idx="104235">
                  <c:v>52117.5</c:v>
                </c:pt>
                <c:pt idx="104236">
                  <c:v>52118</c:v>
                </c:pt>
                <c:pt idx="104237">
                  <c:v>52118.5</c:v>
                </c:pt>
                <c:pt idx="104238">
                  <c:v>52119</c:v>
                </c:pt>
                <c:pt idx="104239">
                  <c:v>52119.5</c:v>
                </c:pt>
                <c:pt idx="104240">
                  <c:v>52120</c:v>
                </c:pt>
                <c:pt idx="104241">
                  <c:v>52120.5</c:v>
                </c:pt>
                <c:pt idx="104242">
                  <c:v>52121</c:v>
                </c:pt>
                <c:pt idx="104243">
                  <c:v>52121.5</c:v>
                </c:pt>
                <c:pt idx="104244">
                  <c:v>52122</c:v>
                </c:pt>
                <c:pt idx="104245">
                  <c:v>52122.5</c:v>
                </c:pt>
                <c:pt idx="104246">
                  <c:v>52123</c:v>
                </c:pt>
                <c:pt idx="104247">
                  <c:v>52123.5</c:v>
                </c:pt>
                <c:pt idx="104248">
                  <c:v>52124</c:v>
                </c:pt>
                <c:pt idx="104249">
                  <c:v>52124.5</c:v>
                </c:pt>
                <c:pt idx="104250">
                  <c:v>52125</c:v>
                </c:pt>
                <c:pt idx="104251">
                  <c:v>52125.5</c:v>
                </c:pt>
                <c:pt idx="104252">
                  <c:v>52126</c:v>
                </c:pt>
                <c:pt idx="104253">
                  <c:v>52126.5</c:v>
                </c:pt>
                <c:pt idx="104254">
                  <c:v>52127</c:v>
                </c:pt>
                <c:pt idx="104255">
                  <c:v>52127.5</c:v>
                </c:pt>
                <c:pt idx="104256">
                  <c:v>52128</c:v>
                </c:pt>
                <c:pt idx="104257">
                  <c:v>52128.5</c:v>
                </c:pt>
                <c:pt idx="104258">
                  <c:v>52129</c:v>
                </c:pt>
                <c:pt idx="104259">
                  <c:v>52129.5</c:v>
                </c:pt>
                <c:pt idx="104260">
                  <c:v>52130</c:v>
                </c:pt>
                <c:pt idx="104261">
                  <c:v>52130.5</c:v>
                </c:pt>
                <c:pt idx="104262">
                  <c:v>52131</c:v>
                </c:pt>
                <c:pt idx="104263">
                  <c:v>52131.5</c:v>
                </c:pt>
                <c:pt idx="104264">
                  <c:v>52132</c:v>
                </c:pt>
                <c:pt idx="104265">
                  <c:v>52132.5</c:v>
                </c:pt>
                <c:pt idx="104266">
                  <c:v>52133</c:v>
                </c:pt>
                <c:pt idx="104267">
                  <c:v>52133.5</c:v>
                </c:pt>
                <c:pt idx="104268">
                  <c:v>52134</c:v>
                </c:pt>
                <c:pt idx="104269">
                  <c:v>52134.5</c:v>
                </c:pt>
                <c:pt idx="104270">
                  <c:v>52135</c:v>
                </c:pt>
                <c:pt idx="104271">
                  <c:v>52135.5</c:v>
                </c:pt>
                <c:pt idx="104272">
                  <c:v>52136</c:v>
                </c:pt>
                <c:pt idx="104273">
                  <c:v>52136.5</c:v>
                </c:pt>
                <c:pt idx="104274">
                  <c:v>52137</c:v>
                </c:pt>
                <c:pt idx="104275">
                  <c:v>52137.5</c:v>
                </c:pt>
                <c:pt idx="104276">
                  <c:v>52138</c:v>
                </c:pt>
                <c:pt idx="104277">
                  <c:v>52138.5</c:v>
                </c:pt>
                <c:pt idx="104278">
                  <c:v>52139</c:v>
                </c:pt>
                <c:pt idx="104279">
                  <c:v>52139.5</c:v>
                </c:pt>
                <c:pt idx="104280">
                  <c:v>52140</c:v>
                </c:pt>
                <c:pt idx="104281">
                  <c:v>52140.5</c:v>
                </c:pt>
                <c:pt idx="104282">
                  <c:v>52141</c:v>
                </c:pt>
                <c:pt idx="104283">
                  <c:v>52141.5</c:v>
                </c:pt>
                <c:pt idx="104284">
                  <c:v>52142</c:v>
                </c:pt>
                <c:pt idx="104285">
                  <c:v>52142.5</c:v>
                </c:pt>
                <c:pt idx="104286">
                  <c:v>52143</c:v>
                </c:pt>
                <c:pt idx="104287">
                  <c:v>52143.5</c:v>
                </c:pt>
                <c:pt idx="104288">
                  <c:v>52144</c:v>
                </c:pt>
                <c:pt idx="104289">
                  <c:v>52144.5</c:v>
                </c:pt>
                <c:pt idx="104290">
                  <c:v>52145</c:v>
                </c:pt>
                <c:pt idx="104291">
                  <c:v>52145.5</c:v>
                </c:pt>
                <c:pt idx="104292">
                  <c:v>52146</c:v>
                </c:pt>
                <c:pt idx="104293">
                  <c:v>52146.5</c:v>
                </c:pt>
                <c:pt idx="104294">
                  <c:v>52147</c:v>
                </c:pt>
                <c:pt idx="104295">
                  <c:v>52147.5</c:v>
                </c:pt>
                <c:pt idx="104296">
                  <c:v>52148</c:v>
                </c:pt>
                <c:pt idx="104297">
                  <c:v>52148.5</c:v>
                </c:pt>
                <c:pt idx="104298">
                  <c:v>52149</c:v>
                </c:pt>
                <c:pt idx="104299">
                  <c:v>52149.5</c:v>
                </c:pt>
                <c:pt idx="104300">
                  <c:v>52150</c:v>
                </c:pt>
                <c:pt idx="104301">
                  <c:v>52150.5</c:v>
                </c:pt>
                <c:pt idx="104302">
                  <c:v>52151</c:v>
                </c:pt>
                <c:pt idx="104303">
                  <c:v>52151.5</c:v>
                </c:pt>
                <c:pt idx="104304">
                  <c:v>52152</c:v>
                </c:pt>
                <c:pt idx="104305">
                  <c:v>52152.5</c:v>
                </c:pt>
                <c:pt idx="104306">
                  <c:v>52153</c:v>
                </c:pt>
                <c:pt idx="104307">
                  <c:v>52153.5</c:v>
                </c:pt>
                <c:pt idx="104308">
                  <c:v>52154</c:v>
                </c:pt>
                <c:pt idx="104309">
                  <c:v>52154.5</c:v>
                </c:pt>
                <c:pt idx="104310">
                  <c:v>52155</c:v>
                </c:pt>
                <c:pt idx="104311">
                  <c:v>52155.5</c:v>
                </c:pt>
                <c:pt idx="104312">
                  <c:v>52156</c:v>
                </c:pt>
                <c:pt idx="104313">
                  <c:v>52156.5</c:v>
                </c:pt>
                <c:pt idx="104314">
                  <c:v>52157</c:v>
                </c:pt>
                <c:pt idx="104315">
                  <c:v>52157.5</c:v>
                </c:pt>
                <c:pt idx="104316">
                  <c:v>52158</c:v>
                </c:pt>
                <c:pt idx="104317">
                  <c:v>52158.5</c:v>
                </c:pt>
                <c:pt idx="104318">
                  <c:v>52159</c:v>
                </c:pt>
                <c:pt idx="104319">
                  <c:v>52159.5</c:v>
                </c:pt>
                <c:pt idx="104320">
                  <c:v>52160</c:v>
                </c:pt>
                <c:pt idx="104321">
                  <c:v>52160.5</c:v>
                </c:pt>
                <c:pt idx="104322">
                  <c:v>52161</c:v>
                </c:pt>
                <c:pt idx="104323">
                  <c:v>52161.5</c:v>
                </c:pt>
                <c:pt idx="104324">
                  <c:v>52162</c:v>
                </c:pt>
                <c:pt idx="104325">
                  <c:v>52162.5</c:v>
                </c:pt>
                <c:pt idx="104326">
                  <c:v>52163</c:v>
                </c:pt>
                <c:pt idx="104327">
                  <c:v>52163.5</c:v>
                </c:pt>
                <c:pt idx="104328">
                  <c:v>52164</c:v>
                </c:pt>
                <c:pt idx="104329">
                  <c:v>52164.5</c:v>
                </c:pt>
                <c:pt idx="104330">
                  <c:v>52165</c:v>
                </c:pt>
                <c:pt idx="104331">
                  <c:v>52165.5</c:v>
                </c:pt>
                <c:pt idx="104332">
                  <c:v>52166</c:v>
                </c:pt>
                <c:pt idx="104333">
                  <c:v>52166.5</c:v>
                </c:pt>
                <c:pt idx="104334">
                  <c:v>52167</c:v>
                </c:pt>
                <c:pt idx="104335">
                  <c:v>52167.5</c:v>
                </c:pt>
                <c:pt idx="104336">
                  <c:v>52168</c:v>
                </c:pt>
                <c:pt idx="104337">
                  <c:v>52168.5</c:v>
                </c:pt>
                <c:pt idx="104338">
                  <c:v>52169</c:v>
                </c:pt>
                <c:pt idx="104339">
                  <c:v>52169.5</c:v>
                </c:pt>
                <c:pt idx="104340">
                  <c:v>52170</c:v>
                </c:pt>
                <c:pt idx="104341">
                  <c:v>52170.5</c:v>
                </c:pt>
                <c:pt idx="104342">
                  <c:v>52171</c:v>
                </c:pt>
                <c:pt idx="104343">
                  <c:v>52171.5</c:v>
                </c:pt>
                <c:pt idx="104344">
                  <c:v>52172</c:v>
                </c:pt>
                <c:pt idx="104345">
                  <c:v>52172.5</c:v>
                </c:pt>
                <c:pt idx="104346">
                  <c:v>52173</c:v>
                </c:pt>
                <c:pt idx="104347">
                  <c:v>52173.5</c:v>
                </c:pt>
                <c:pt idx="104348">
                  <c:v>52174</c:v>
                </c:pt>
                <c:pt idx="104349">
                  <c:v>52174.5</c:v>
                </c:pt>
                <c:pt idx="104350">
                  <c:v>52175</c:v>
                </c:pt>
                <c:pt idx="104351">
                  <c:v>52175.5</c:v>
                </c:pt>
                <c:pt idx="104352">
                  <c:v>52176</c:v>
                </c:pt>
                <c:pt idx="104353">
                  <c:v>52176.5</c:v>
                </c:pt>
                <c:pt idx="104354">
                  <c:v>52177</c:v>
                </c:pt>
                <c:pt idx="104355">
                  <c:v>52177.5</c:v>
                </c:pt>
                <c:pt idx="104356">
                  <c:v>52178</c:v>
                </c:pt>
                <c:pt idx="104357">
                  <c:v>52178.5</c:v>
                </c:pt>
                <c:pt idx="104358">
                  <c:v>52179</c:v>
                </c:pt>
                <c:pt idx="104359">
                  <c:v>52179.5</c:v>
                </c:pt>
                <c:pt idx="104360">
                  <c:v>52180</c:v>
                </c:pt>
                <c:pt idx="104361">
                  <c:v>52180.5</c:v>
                </c:pt>
                <c:pt idx="104362">
                  <c:v>52181</c:v>
                </c:pt>
                <c:pt idx="104363">
                  <c:v>52181.5</c:v>
                </c:pt>
                <c:pt idx="104364">
                  <c:v>52182</c:v>
                </c:pt>
                <c:pt idx="104365">
                  <c:v>52182.5</c:v>
                </c:pt>
                <c:pt idx="104366">
                  <c:v>52183</c:v>
                </c:pt>
                <c:pt idx="104367">
                  <c:v>52183.5</c:v>
                </c:pt>
                <c:pt idx="104368">
                  <c:v>52184</c:v>
                </c:pt>
                <c:pt idx="104369">
                  <c:v>52184.5</c:v>
                </c:pt>
                <c:pt idx="104370">
                  <c:v>52185</c:v>
                </c:pt>
                <c:pt idx="104371">
                  <c:v>52185.5</c:v>
                </c:pt>
                <c:pt idx="104372">
                  <c:v>52186</c:v>
                </c:pt>
                <c:pt idx="104373">
                  <c:v>52186.5</c:v>
                </c:pt>
                <c:pt idx="104374">
                  <c:v>52187</c:v>
                </c:pt>
                <c:pt idx="104375">
                  <c:v>52187.5</c:v>
                </c:pt>
                <c:pt idx="104376">
                  <c:v>52188</c:v>
                </c:pt>
                <c:pt idx="104377">
                  <c:v>52188.5</c:v>
                </c:pt>
                <c:pt idx="104378">
                  <c:v>52189</c:v>
                </c:pt>
                <c:pt idx="104379">
                  <c:v>52189.5</c:v>
                </c:pt>
                <c:pt idx="104380">
                  <c:v>52190</c:v>
                </c:pt>
                <c:pt idx="104381">
                  <c:v>52190.5</c:v>
                </c:pt>
                <c:pt idx="104382">
                  <c:v>52191</c:v>
                </c:pt>
                <c:pt idx="104383">
                  <c:v>52191.5</c:v>
                </c:pt>
                <c:pt idx="104384">
                  <c:v>52192</c:v>
                </c:pt>
                <c:pt idx="104385">
                  <c:v>52192.5</c:v>
                </c:pt>
                <c:pt idx="104386">
                  <c:v>52193</c:v>
                </c:pt>
                <c:pt idx="104387">
                  <c:v>52193.5</c:v>
                </c:pt>
                <c:pt idx="104388">
                  <c:v>52194</c:v>
                </c:pt>
                <c:pt idx="104389">
                  <c:v>52194.5</c:v>
                </c:pt>
                <c:pt idx="104390">
                  <c:v>52195</c:v>
                </c:pt>
                <c:pt idx="104391">
                  <c:v>52195.5</c:v>
                </c:pt>
                <c:pt idx="104392">
                  <c:v>52196</c:v>
                </c:pt>
                <c:pt idx="104393">
                  <c:v>52196.5</c:v>
                </c:pt>
                <c:pt idx="104394">
                  <c:v>52197</c:v>
                </c:pt>
                <c:pt idx="104395">
                  <c:v>52197.5</c:v>
                </c:pt>
                <c:pt idx="104396">
                  <c:v>52198</c:v>
                </c:pt>
                <c:pt idx="104397">
                  <c:v>52198.5</c:v>
                </c:pt>
                <c:pt idx="104398">
                  <c:v>52199</c:v>
                </c:pt>
                <c:pt idx="104399">
                  <c:v>52199.5</c:v>
                </c:pt>
                <c:pt idx="104400">
                  <c:v>52200</c:v>
                </c:pt>
                <c:pt idx="104401">
                  <c:v>52200.5</c:v>
                </c:pt>
                <c:pt idx="104402">
                  <c:v>52201</c:v>
                </c:pt>
                <c:pt idx="104403">
                  <c:v>52201.5</c:v>
                </c:pt>
                <c:pt idx="104404">
                  <c:v>52202</c:v>
                </c:pt>
                <c:pt idx="104405">
                  <c:v>52202.5</c:v>
                </c:pt>
                <c:pt idx="104406">
                  <c:v>52203</c:v>
                </c:pt>
                <c:pt idx="104407">
                  <c:v>52203.5</c:v>
                </c:pt>
                <c:pt idx="104408">
                  <c:v>52204</c:v>
                </c:pt>
                <c:pt idx="104409">
                  <c:v>52204.5</c:v>
                </c:pt>
                <c:pt idx="104410">
                  <c:v>52205</c:v>
                </c:pt>
                <c:pt idx="104411">
                  <c:v>52205.5</c:v>
                </c:pt>
                <c:pt idx="104412">
                  <c:v>52206</c:v>
                </c:pt>
                <c:pt idx="104413">
                  <c:v>52206.5</c:v>
                </c:pt>
                <c:pt idx="104414">
                  <c:v>52207</c:v>
                </c:pt>
                <c:pt idx="104415">
                  <c:v>52207.5</c:v>
                </c:pt>
                <c:pt idx="104416">
                  <c:v>52208</c:v>
                </c:pt>
                <c:pt idx="104417">
                  <c:v>52208.5</c:v>
                </c:pt>
                <c:pt idx="104418">
                  <c:v>52209</c:v>
                </c:pt>
                <c:pt idx="104419">
                  <c:v>52209.5</c:v>
                </c:pt>
                <c:pt idx="104420">
                  <c:v>52210</c:v>
                </c:pt>
                <c:pt idx="104421">
                  <c:v>52210.5</c:v>
                </c:pt>
                <c:pt idx="104422">
                  <c:v>52211</c:v>
                </c:pt>
                <c:pt idx="104423">
                  <c:v>52211.5</c:v>
                </c:pt>
                <c:pt idx="104424">
                  <c:v>52212</c:v>
                </c:pt>
                <c:pt idx="104425">
                  <c:v>52212.5</c:v>
                </c:pt>
                <c:pt idx="104426">
                  <c:v>52213</c:v>
                </c:pt>
                <c:pt idx="104427">
                  <c:v>52213.5</c:v>
                </c:pt>
                <c:pt idx="104428">
                  <c:v>52214</c:v>
                </c:pt>
                <c:pt idx="104429">
                  <c:v>52214.5</c:v>
                </c:pt>
                <c:pt idx="104430">
                  <c:v>52215</c:v>
                </c:pt>
                <c:pt idx="104431">
                  <c:v>52215.5</c:v>
                </c:pt>
                <c:pt idx="104432">
                  <c:v>52216</c:v>
                </c:pt>
                <c:pt idx="104433">
                  <c:v>52216.5</c:v>
                </c:pt>
                <c:pt idx="104434">
                  <c:v>52217</c:v>
                </c:pt>
                <c:pt idx="104435">
                  <c:v>52217.5</c:v>
                </c:pt>
                <c:pt idx="104436">
                  <c:v>52218</c:v>
                </c:pt>
                <c:pt idx="104437">
                  <c:v>52218.5</c:v>
                </c:pt>
                <c:pt idx="104438">
                  <c:v>52219</c:v>
                </c:pt>
                <c:pt idx="104439">
                  <c:v>52219.5</c:v>
                </c:pt>
                <c:pt idx="104440">
                  <c:v>52220</c:v>
                </c:pt>
                <c:pt idx="104441">
                  <c:v>52220.5</c:v>
                </c:pt>
                <c:pt idx="104442">
                  <c:v>52221</c:v>
                </c:pt>
                <c:pt idx="104443">
                  <c:v>52221.5</c:v>
                </c:pt>
                <c:pt idx="104444">
                  <c:v>52222</c:v>
                </c:pt>
                <c:pt idx="104445">
                  <c:v>52222.5</c:v>
                </c:pt>
                <c:pt idx="104446">
                  <c:v>52223</c:v>
                </c:pt>
                <c:pt idx="104447">
                  <c:v>52223.5</c:v>
                </c:pt>
                <c:pt idx="104448">
                  <c:v>52224</c:v>
                </c:pt>
                <c:pt idx="104449">
                  <c:v>52224.5</c:v>
                </c:pt>
                <c:pt idx="104450">
                  <c:v>52225</c:v>
                </c:pt>
                <c:pt idx="104451">
                  <c:v>52225.5</c:v>
                </c:pt>
                <c:pt idx="104452">
                  <c:v>52226</c:v>
                </c:pt>
                <c:pt idx="104453">
                  <c:v>52226.5</c:v>
                </c:pt>
                <c:pt idx="104454">
                  <c:v>52227</c:v>
                </c:pt>
                <c:pt idx="104455">
                  <c:v>52227.5</c:v>
                </c:pt>
                <c:pt idx="104456">
                  <c:v>52228</c:v>
                </c:pt>
                <c:pt idx="104457">
                  <c:v>52228.5</c:v>
                </c:pt>
                <c:pt idx="104458">
                  <c:v>52229</c:v>
                </c:pt>
                <c:pt idx="104459">
                  <c:v>52229.5</c:v>
                </c:pt>
                <c:pt idx="104460">
                  <c:v>52230</c:v>
                </c:pt>
                <c:pt idx="104461">
                  <c:v>52230.5</c:v>
                </c:pt>
                <c:pt idx="104462">
                  <c:v>52231</c:v>
                </c:pt>
                <c:pt idx="104463">
                  <c:v>52231.5</c:v>
                </c:pt>
                <c:pt idx="104464">
                  <c:v>52232</c:v>
                </c:pt>
                <c:pt idx="104465">
                  <c:v>52232.5</c:v>
                </c:pt>
                <c:pt idx="104466">
                  <c:v>52233</c:v>
                </c:pt>
                <c:pt idx="104467">
                  <c:v>52233.5</c:v>
                </c:pt>
                <c:pt idx="104468">
                  <c:v>52234</c:v>
                </c:pt>
                <c:pt idx="104469">
                  <c:v>52234.5</c:v>
                </c:pt>
                <c:pt idx="104470">
                  <c:v>52235</c:v>
                </c:pt>
                <c:pt idx="104471">
                  <c:v>52235.5</c:v>
                </c:pt>
                <c:pt idx="104472">
                  <c:v>52236</c:v>
                </c:pt>
                <c:pt idx="104473">
                  <c:v>52236.5</c:v>
                </c:pt>
                <c:pt idx="104474">
                  <c:v>52237</c:v>
                </c:pt>
                <c:pt idx="104475">
                  <c:v>52237.5</c:v>
                </c:pt>
                <c:pt idx="104476">
                  <c:v>52238</c:v>
                </c:pt>
                <c:pt idx="104477">
                  <c:v>52238.5</c:v>
                </c:pt>
                <c:pt idx="104478">
                  <c:v>52239</c:v>
                </c:pt>
                <c:pt idx="104479">
                  <c:v>52239.5</c:v>
                </c:pt>
                <c:pt idx="104480">
                  <c:v>52240</c:v>
                </c:pt>
                <c:pt idx="104481">
                  <c:v>52240.5</c:v>
                </c:pt>
                <c:pt idx="104482">
                  <c:v>52241</c:v>
                </c:pt>
                <c:pt idx="104483">
                  <c:v>52241.5</c:v>
                </c:pt>
                <c:pt idx="104484">
                  <c:v>52242</c:v>
                </c:pt>
                <c:pt idx="104485">
                  <c:v>52242.5</c:v>
                </c:pt>
                <c:pt idx="104486">
                  <c:v>52243</c:v>
                </c:pt>
                <c:pt idx="104487">
                  <c:v>52243.5</c:v>
                </c:pt>
                <c:pt idx="104488">
                  <c:v>52244</c:v>
                </c:pt>
                <c:pt idx="104489">
                  <c:v>52244.5</c:v>
                </c:pt>
                <c:pt idx="104490">
                  <c:v>52245</c:v>
                </c:pt>
                <c:pt idx="104491">
                  <c:v>52245.5</c:v>
                </c:pt>
                <c:pt idx="104492">
                  <c:v>52246</c:v>
                </c:pt>
                <c:pt idx="104493">
                  <c:v>52246.5</c:v>
                </c:pt>
                <c:pt idx="104494">
                  <c:v>52247</c:v>
                </c:pt>
                <c:pt idx="104495">
                  <c:v>52247.5</c:v>
                </c:pt>
                <c:pt idx="104496">
                  <c:v>52248</c:v>
                </c:pt>
                <c:pt idx="104497">
                  <c:v>52248.5</c:v>
                </c:pt>
                <c:pt idx="104498">
                  <c:v>52249</c:v>
                </c:pt>
                <c:pt idx="104499">
                  <c:v>52249.5</c:v>
                </c:pt>
                <c:pt idx="104500">
                  <c:v>52250</c:v>
                </c:pt>
                <c:pt idx="104501">
                  <c:v>52250.5</c:v>
                </c:pt>
                <c:pt idx="104502">
                  <c:v>52251</c:v>
                </c:pt>
                <c:pt idx="104503">
                  <c:v>52251.5</c:v>
                </c:pt>
                <c:pt idx="104504">
                  <c:v>52252</c:v>
                </c:pt>
                <c:pt idx="104505">
                  <c:v>52252.5</c:v>
                </c:pt>
                <c:pt idx="104506">
                  <c:v>52253</c:v>
                </c:pt>
                <c:pt idx="104507">
                  <c:v>52253.5</c:v>
                </c:pt>
                <c:pt idx="104508">
                  <c:v>52254</c:v>
                </c:pt>
                <c:pt idx="104509">
                  <c:v>52254.5</c:v>
                </c:pt>
                <c:pt idx="104510">
                  <c:v>52255</c:v>
                </c:pt>
                <c:pt idx="104511">
                  <c:v>52255.5</c:v>
                </c:pt>
                <c:pt idx="104512">
                  <c:v>52256</c:v>
                </c:pt>
                <c:pt idx="104513">
                  <c:v>52256.5</c:v>
                </c:pt>
                <c:pt idx="104514">
                  <c:v>52257</c:v>
                </c:pt>
                <c:pt idx="104515">
                  <c:v>52257.5</c:v>
                </c:pt>
                <c:pt idx="104516">
                  <c:v>52258</c:v>
                </c:pt>
                <c:pt idx="104517">
                  <c:v>52258.5</c:v>
                </c:pt>
                <c:pt idx="104518">
                  <c:v>52259</c:v>
                </c:pt>
                <c:pt idx="104519">
                  <c:v>52259.5</c:v>
                </c:pt>
                <c:pt idx="104520">
                  <c:v>52260</c:v>
                </c:pt>
                <c:pt idx="104521">
                  <c:v>52260.5</c:v>
                </c:pt>
                <c:pt idx="104522">
                  <c:v>52261</c:v>
                </c:pt>
                <c:pt idx="104523">
                  <c:v>52261.5</c:v>
                </c:pt>
                <c:pt idx="104524">
                  <c:v>52262</c:v>
                </c:pt>
                <c:pt idx="104525">
                  <c:v>52262.5</c:v>
                </c:pt>
                <c:pt idx="104526">
                  <c:v>52263</c:v>
                </c:pt>
                <c:pt idx="104527">
                  <c:v>52263.5</c:v>
                </c:pt>
                <c:pt idx="104528">
                  <c:v>52264</c:v>
                </c:pt>
                <c:pt idx="104529">
                  <c:v>52264.5</c:v>
                </c:pt>
                <c:pt idx="104530">
                  <c:v>52265</c:v>
                </c:pt>
                <c:pt idx="104531">
                  <c:v>52265.5</c:v>
                </c:pt>
                <c:pt idx="104532">
                  <c:v>52266</c:v>
                </c:pt>
                <c:pt idx="104533">
                  <c:v>52266.5</c:v>
                </c:pt>
                <c:pt idx="104534">
                  <c:v>52267</c:v>
                </c:pt>
                <c:pt idx="104535">
                  <c:v>52267.5</c:v>
                </c:pt>
                <c:pt idx="104536">
                  <c:v>52268</c:v>
                </c:pt>
                <c:pt idx="104537">
                  <c:v>52268.5</c:v>
                </c:pt>
                <c:pt idx="104538">
                  <c:v>52269</c:v>
                </c:pt>
                <c:pt idx="104539">
                  <c:v>52269.5</c:v>
                </c:pt>
                <c:pt idx="104540">
                  <c:v>52270</c:v>
                </c:pt>
                <c:pt idx="104541">
                  <c:v>52270.5</c:v>
                </c:pt>
                <c:pt idx="104542">
                  <c:v>52271</c:v>
                </c:pt>
                <c:pt idx="104543">
                  <c:v>52271.5</c:v>
                </c:pt>
                <c:pt idx="104544">
                  <c:v>52272</c:v>
                </c:pt>
                <c:pt idx="104545">
                  <c:v>52272.5</c:v>
                </c:pt>
                <c:pt idx="104546">
                  <c:v>52273</c:v>
                </c:pt>
                <c:pt idx="104547">
                  <c:v>52273.5</c:v>
                </c:pt>
                <c:pt idx="104548">
                  <c:v>52274</c:v>
                </c:pt>
                <c:pt idx="104549">
                  <c:v>52274.5</c:v>
                </c:pt>
                <c:pt idx="104550">
                  <c:v>52275</c:v>
                </c:pt>
                <c:pt idx="104551">
                  <c:v>52275.5</c:v>
                </c:pt>
                <c:pt idx="104552">
                  <c:v>52276</c:v>
                </c:pt>
                <c:pt idx="104553">
                  <c:v>52276.5</c:v>
                </c:pt>
                <c:pt idx="104554">
                  <c:v>52277</c:v>
                </c:pt>
                <c:pt idx="104555">
                  <c:v>52277.5</c:v>
                </c:pt>
                <c:pt idx="104556">
                  <c:v>52278</c:v>
                </c:pt>
                <c:pt idx="104557">
                  <c:v>52278.5</c:v>
                </c:pt>
                <c:pt idx="104558">
                  <c:v>52279</c:v>
                </c:pt>
                <c:pt idx="104559">
                  <c:v>52279.5</c:v>
                </c:pt>
                <c:pt idx="104560">
                  <c:v>52280</c:v>
                </c:pt>
                <c:pt idx="104561">
                  <c:v>52280.5</c:v>
                </c:pt>
                <c:pt idx="104562">
                  <c:v>52281</c:v>
                </c:pt>
                <c:pt idx="104563">
                  <c:v>52281.5</c:v>
                </c:pt>
                <c:pt idx="104564">
                  <c:v>52282</c:v>
                </c:pt>
                <c:pt idx="104565">
                  <c:v>52282.5</c:v>
                </c:pt>
                <c:pt idx="104566">
                  <c:v>52283</c:v>
                </c:pt>
                <c:pt idx="104567">
                  <c:v>52283.5</c:v>
                </c:pt>
                <c:pt idx="104568">
                  <c:v>52284</c:v>
                </c:pt>
                <c:pt idx="104569">
                  <c:v>52284.5</c:v>
                </c:pt>
                <c:pt idx="104570">
                  <c:v>52285</c:v>
                </c:pt>
                <c:pt idx="104571">
                  <c:v>52285.5</c:v>
                </c:pt>
                <c:pt idx="104572">
                  <c:v>52286</c:v>
                </c:pt>
                <c:pt idx="104573">
                  <c:v>52286.5</c:v>
                </c:pt>
                <c:pt idx="104574">
                  <c:v>52287</c:v>
                </c:pt>
                <c:pt idx="104575">
                  <c:v>52287.5</c:v>
                </c:pt>
                <c:pt idx="104576">
                  <c:v>52288</c:v>
                </c:pt>
                <c:pt idx="104577">
                  <c:v>52288.5</c:v>
                </c:pt>
                <c:pt idx="104578">
                  <c:v>52289</c:v>
                </c:pt>
                <c:pt idx="104579">
                  <c:v>52289.5</c:v>
                </c:pt>
                <c:pt idx="104580">
                  <c:v>52290</c:v>
                </c:pt>
                <c:pt idx="104581">
                  <c:v>52290.5</c:v>
                </c:pt>
                <c:pt idx="104582">
                  <c:v>52291</c:v>
                </c:pt>
                <c:pt idx="104583">
                  <c:v>52291.5</c:v>
                </c:pt>
                <c:pt idx="104584">
                  <c:v>52292</c:v>
                </c:pt>
                <c:pt idx="104585">
                  <c:v>52292.5</c:v>
                </c:pt>
                <c:pt idx="104586">
                  <c:v>52293</c:v>
                </c:pt>
                <c:pt idx="104587">
                  <c:v>52293.5</c:v>
                </c:pt>
                <c:pt idx="104588">
                  <c:v>52294</c:v>
                </c:pt>
                <c:pt idx="104589">
                  <c:v>52294.5</c:v>
                </c:pt>
                <c:pt idx="104590">
                  <c:v>52295</c:v>
                </c:pt>
                <c:pt idx="104591">
                  <c:v>52295.5</c:v>
                </c:pt>
                <c:pt idx="104592">
                  <c:v>52296</c:v>
                </c:pt>
                <c:pt idx="104593">
                  <c:v>52296.5</c:v>
                </c:pt>
                <c:pt idx="104594">
                  <c:v>52297</c:v>
                </c:pt>
                <c:pt idx="104595">
                  <c:v>52297.5</c:v>
                </c:pt>
                <c:pt idx="104596">
                  <c:v>52298</c:v>
                </c:pt>
                <c:pt idx="104597">
                  <c:v>52298.5</c:v>
                </c:pt>
                <c:pt idx="104598">
                  <c:v>52299</c:v>
                </c:pt>
                <c:pt idx="104599">
                  <c:v>52299.5</c:v>
                </c:pt>
                <c:pt idx="104600">
                  <c:v>52300</c:v>
                </c:pt>
                <c:pt idx="104601">
                  <c:v>52300.5</c:v>
                </c:pt>
                <c:pt idx="104602">
                  <c:v>52301</c:v>
                </c:pt>
                <c:pt idx="104603">
                  <c:v>52301.5</c:v>
                </c:pt>
                <c:pt idx="104604">
                  <c:v>52302</c:v>
                </c:pt>
                <c:pt idx="104605">
                  <c:v>52302.5</c:v>
                </c:pt>
                <c:pt idx="104606">
                  <c:v>52303</c:v>
                </c:pt>
                <c:pt idx="104607">
                  <c:v>52303.5</c:v>
                </c:pt>
                <c:pt idx="104608">
                  <c:v>52304</c:v>
                </c:pt>
                <c:pt idx="104609">
                  <c:v>52304.5</c:v>
                </c:pt>
                <c:pt idx="104610">
                  <c:v>52305</c:v>
                </c:pt>
                <c:pt idx="104611">
                  <c:v>52305.5</c:v>
                </c:pt>
                <c:pt idx="104612">
                  <c:v>52306</c:v>
                </c:pt>
                <c:pt idx="104613">
                  <c:v>52306.5</c:v>
                </c:pt>
                <c:pt idx="104614">
                  <c:v>52307</c:v>
                </c:pt>
                <c:pt idx="104615">
                  <c:v>52307.5</c:v>
                </c:pt>
                <c:pt idx="104616">
                  <c:v>52308</c:v>
                </c:pt>
                <c:pt idx="104617">
                  <c:v>52308.5</c:v>
                </c:pt>
                <c:pt idx="104618">
                  <c:v>52309</c:v>
                </c:pt>
                <c:pt idx="104619">
                  <c:v>52309.5</c:v>
                </c:pt>
                <c:pt idx="104620">
                  <c:v>52310</c:v>
                </c:pt>
                <c:pt idx="104621">
                  <c:v>52310.5</c:v>
                </c:pt>
                <c:pt idx="104622">
                  <c:v>52311</c:v>
                </c:pt>
                <c:pt idx="104623">
                  <c:v>52311.5</c:v>
                </c:pt>
                <c:pt idx="104624">
                  <c:v>52312</c:v>
                </c:pt>
                <c:pt idx="104625">
                  <c:v>52312.5</c:v>
                </c:pt>
                <c:pt idx="104626">
                  <c:v>52313</c:v>
                </c:pt>
                <c:pt idx="104627">
                  <c:v>52313.5</c:v>
                </c:pt>
                <c:pt idx="104628">
                  <c:v>52314</c:v>
                </c:pt>
                <c:pt idx="104629">
                  <c:v>52314.5</c:v>
                </c:pt>
                <c:pt idx="104630">
                  <c:v>52315</c:v>
                </c:pt>
                <c:pt idx="104631">
                  <c:v>52315.5</c:v>
                </c:pt>
                <c:pt idx="104632">
                  <c:v>52316</c:v>
                </c:pt>
                <c:pt idx="104633">
                  <c:v>52316.5</c:v>
                </c:pt>
                <c:pt idx="104634">
                  <c:v>52317</c:v>
                </c:pt>
                <c:pt idx="104635">
                  <c:v>52317.5</c:v>
                </c:pt>
                <c:pt idx="104636">
                  <c:v>52318</c:v>
                </c:pt>
                <c:pt idx="104637">
                  <c:v>52318.5</c:v>
                </c:pt>
                <c:pt idx="104638">
                  <c:v>52319</c:v>
                </c:pt>
                <c:pt idx="104639">
                  <c:v>52319.5</c:v>
                </c:pt>
                <c:pt idx="104640">
                  <c:v>52320</c:v>
                </c:pt>
                <c:pt idx="104641">
                  <c:v>52320.5</c:v>
                </c:pt>
                <c:pt idx="104642">
                  <c:v>52321</c:v>
                </c:pt>
                <c:pt idx="104643">
                  <c:v>52321.5</c:v>
                </c:pt>
                <c:pt idx="104644">
                  <c:v>52322</c:v>
                </c:pt>
                <c:pt idx="104645">
                  <c:v>52322.5</c:v>
                </c:pt>
                <c:pt idx="104646">
                  <c:v>52323</c:v>
                </c:pt>
                <c:pt idx="104647">
                  <c:v>52323.5</c:v>
                </c:pt>
                <c:pt idx="104648">
                  <c:v>52324</c:v>
                </c:pt>
                <c:pt idx="104649">
                  <c:v>52324.5</c:v>
                </c:pt>
                <c:pt idx="104650">
                  <c:v>52325</c:v>
                </c:pt>
                <c:pt idx="104651">
                  <c:v>52325.5</c:v>
                </c:pt>
                <c:pt idx="104652">
                  <c:v>52326</c:v>
                </c:pt>
                <c:pt idx="104653">
                  <c:v>52326.5</c:v>
                </c:pt>
                <c:pt idx="104654">
                  <c:v>52327</c:v>
                </c:pt>
                <c:pt idx="104655">
                  <c:v>52327.5</c:v>
                </c:pt>
                <c:pt idx="104656">
                  <c:v>52328</c:v>
                </c:pt>
                <c:pt idx="104657">
                  <c:v>52328.5</c:v>
                </c:pt>
                <c:pt idx="104658">
                  <c:v>52329</c:v>
                </c:pt>
                <c:pt idx="104659">
                  <c:v>52329.5</c:v>
                </c:pt>
                <c:pt idx="104660">
                  <c:v>52330</c:v>
                </c:pt>
                <c:pt idx="104661">
                  <c:v>52330.5</c:v>
                </c:pt>
                <c:pt idx="104662">
                  <c:v>52331</c:v>
                </c:pt>
                <c:pt idx="104663">
                  <c:v>52331.5</c:v>
                </c:pt>
                <c:pt idx="104664">
                  <c:v>52332</c:v>
                </c:pt>
                <c:pt idx="104665">
                  <c:v>52332.5</c:v>
                </c:pt>
                <c:pt idx="104666">
                  <c:v>52333</c:v>
                </c:pt>
                <c:pt idx="104667">
                  <c:v>52333.5</c:v>
                </c:pt>
                <c:pt idx="104668">
                  <c:v>52334</c:v>
                </c:pt>
                <c:pt idx="104669">
                  <c:v>52334.5</c:v>
                </c:pt>
                <c:pt idx="104670">
                  <c:v>52335</c:v>
                </c:pt>
                <c:pt idx="104671">
                  <c:v>52335.5</c:v>
                </c:pt>
                <c:pt idx="104672">
                  <c:v>52336</c:v>
                </c:pt>
                <c:pt idx="104673">
                  <c:v>52336.5</c:v>
                </c:pt>
                <c:pt idx="104674">
                  <c:v>52337</c:v>
                </c:pt>
                <c:pt idx="104675">
                  <c:v>52337.5</c:v>
                </c:pt>
                <c:pt idx="104676">
                  <c:v>52338</c:v>
                </c:pt>
                <c:pt idx="104677">
                  <c:v>52338.5</c:v>
                </c:pt>
                <c:pt idx="104678">
                  <c:v>52339</c:v>
                </c:pt>
                <c:pt idx="104679">
                  <c:v>52339.5</c:v>
                </c:pt>
                <c:pt idx="104680">
                  <c:v>52340</c:v>
                </c:pt>
                <c:pt idx="104681">
                  <c:v>52340.5</c:v>
                </c:pt>
                <c:pt idx="104682">
                  <c:v>52341</c:v>
                </c:pt>
                <c:pt idx="104683">
                  <c:v>52341.5</c:v>
                </c:pt>
                <c:pt idx="104684">
                  <c:v>52342</c:v>
                </c:pt>
                <c:pt idx="104685">
                  <c:v>52342.5</c:v>
                </c:pt>
                <c:pt idx="104686">
                  <c:v>52343</c:v>
                </c:pt>
                <c:pt idx="104687">
                  <c:v>52343.5</c:v>
                </c:pt>
                <c:pt idx="104688">
                  <c:v>52344</c:v>
                </c:pt>
                <c:pt idx="104689">
                  <c:v>52344.5</c:v>
                </c:pt>
                <c:pt idx="104690">
                  <c:v>52345</c:v>
                </c:pt>
                <c:pt idx="104691">
                  <c:v>52345.5</c:v>
                </c:pt>
                <c:pt idx="104692">
                  <c:v>52346</c:v>
                </c:pt>
                <c:pt idx="104693">
                  <c:v>52346.5</c:v>
                </c:pt>
                <c:pt idx="104694">
                  <c:v>52347</c:v>
                </c:pt>
                <c:pt idx="104695">
                  <c:v>52347.5</c:v>
                </c:pt>
                <c:pt idx="104696">
                  <c:v>52348</c:v>
                </c:pt>
                <c:pt idx="104697">
                  <c:v>52348.5</c:v>
                </c:pt>
                <c:pt idx="104698">
                  <c:v>52349</c:v>
                </c:pt>
                <c:pt idx="104699">
                  <c:v>52349.5</c:v>
                </c:pt>
                <c:pt idx="104700">
                  <c:v>52350</c:v>
                </c:pt>
                <c:pt idx="104701">
                  <c:v>52350.5</c:v>
                </c:pt>
                <c:pt idx="104702">
                  <c:v>52351</c:v>
                </c:pt>
                <c:pt idx="104703">
                  <c:v>52351.5</c:v>
                </c:pt>
                <c:pt idx="104704">
                  <c:v>52352</c:v>
                </c:pt>
                <c:pt idx="104705">
                  <c:v>52352.5</c:v>
                </c:pt>
                <c:pt idx="104706">
                  <c:v>52353</c:v>
                </c:pt>
                <c:pt idx="104707">
                  <c:v>52353.5</c:v>
                </c:pt>
                <c:pt idx="104708">
                  <c:v>52354</c:v>
                </c:pt>
                <c:pt idx="104709">
                  <c:v>52354.5</c:v>
                </c:pt>
                <c:pt idx="104710">
                  <c:v>52355</c:v>
                </c:pt>
                <c:pt idx="104711">
                  <c:v>52355.5</c:v>
                </c:pt>
                <c:pt idx="104712">
                  <c:v>52356</c:v>
                </c:pt>
                <c:pt idx="104713">
                  <c:v>52356.5</c:v>
                </c:pt>
                <c:pt idx="104714">
                  <c:v>52357</c:v>
                </c:pt>
                <c:pt idx="104715">
                  <c:v>52357.5</c:v>
                </c:pt>
                <c:pt idx="104716">
                  <c:v>52358</c:v>
                </c:pt>
                <c:pt idx="104717">
                  <c:v>52358.5</c:v>
                </c:pt>
                <c:pt idx="104718">
                  <c:v>52359</c:v>
                </c:pt>
                <c:pt idx="104719">
                  <c:v>52359.5</c:v>
                </c:pt>
                <c:pt idx="104720">
                  <c:v>52360</c:v>
                </c:pt>
                <c:pt idx="104721">
                  <c:v>52360.5</c:v>
                </c:pt>
                <c:pt idx="104722">
                  <c:v>52361</c:v>
                </c:pt>
                <c:pt idx="104723">
                  <c:v>52361.5</c:v>
                </c:pt>
                <c:pt idx="104724">
                  <c:v>52362</c:v>
                </c:pt>
                <c:pt idx="104725">
                  <c:v>52362.5</c:v>
                </c:pt>
                <c:pt idx="104726">
                  <c:v>52363</c:v>
                </c:pt>
                <c:pt idx="104727">
                  <c:v>52363.5</c:v>
                </c:pt>
                <c:pt idx="104728">
                  <c:v>52364</c:v>
                </c:pt>
                <c:pt idx="104729">
                  <c:v>52364.5</c:v>
                </c:pt>
                <c:pt idx="104730">
                  <c:v>52365</c:v>
                </c:pt>
                <c:pt idx="104731">
                  <c:v>52365.5</c:v>
                </c:pt>
                <c:pt idx="104732">
                  <c:v>52366</c:v>
                </c:pt>
                <c:pt idx="104733">
                  <c:v>52366.5</c:v>
                </c:pt>
                <c:pt idx="104734">
                  <c:v>52367</c:v>
                </c:pt>
                <c:pt idx="104735">
                  <c:v>52367.5</c:v>
                </c:pt>
                <c:pt idx="104736">
                  <c:v>52368</c:v>
                </c:pt>
                <c:pt idx="104737">
                  <c:v>52368.5</c:v>
                </c:pt>
                <c:pt idx="104738">
                  <c:v>52369</c:v>
                </c:pt>
                <c:pt idx="104739">
                  <c:v>52369.5</c:v>
                </c:pt>
                <c:pt idx="104740">
                  <c:v>52370</c:v>
                </c:pt>
                <c:pt idx="104741">
                  <c:v>52370.5</c:v>
                </c:pt>
                <c:pt idx="104742">
                  <c:v>52371</c:v>
                </c:pt>
                <c:pt idx="104743">
                  <c:v>52371.5</c:v>
                </c:pt>
                <c:pt idx="104744">
                  <c:v>52372</c:v>
                </c:pt>
                <c:pt idx="104745">
                  <c:v>52372.5</c:v>
                </c:pt>
                <c:pt idx="104746">
                  <c:v>52373</c:v>
                </c:pt>
                <c:pt idx="104747">
                  <c:v>52373.5</c:v>
                </c:pt>
                <c:pt idx="104748">
                  <c:v>52374</c:v>
                </c:pt>
                <c:pt idx="104749">
                  <c:v>52374.5</c:v>
                </c:pt>
                <c:pt idx="104750">
                  <c:v>52375</c:v>
                </c:pt>
                <c:pt idx="104751">
                  <c:v>52375.5</c:v>
                </c:pt>
                <c:pt idx="104752">
                  <c:v>52376</c:v>
                </c:pt>
                <c:pt idx="104753">
                  <c:v>52376.5</c:v>
                </c:pt>
                <c:pt idx="104754">
                  <c:v>52377</c:v>
                </c:pt>
                <c:pt idx="104755">
                  <c:v>52377.5</c:v>
                </c:pt>
                <c:pt idx="104756">
                  <c:v>52378</c:v>
                </c:pt>
                <c:pt idx="104757">
                  <c:v>52378.5</c:v>
                </c:pt>
                <c:pt idx="104758">
                  <c:v>52379</c:v>
                </c:pt>
                <c:pt idx="104759">
                  <c:v>52379.5</c:v>
                </c:pt>
                <c:pt idx="104760">
                  <c:v>52380</c:v>
                </c:pt>
                <c:pt idx="104761">
                  <c:v>52380.5</c:v>
                </c:pt>
                <c:pt idx="104762">
                  <c:v>52381</c:v>
                </c:pt>
                <c:pt idx="104763">
                  <c:v>52381.5</c:v>
                </c:pt>
                <c:pt idx="104764">
                  <c:v>52382</c:v>
                </c:pt>
                <c:pt idx="104765">
                  <c:v>52382.5</c:v>
                </c:pt>
                <c:pt idx="104766">
                  <c:v>52383</c:v>
                </c:pt>
                <c:pt idx="104767">
                  <c:v>52383.5</c:v>
                </c:pt>
                <c:pt idx="104768">
                  <c:v>52384</c:v>
                </c:pt>
                <c:pt idx="104769">
                  <c:v>52384.5</c:v>
                </c:pt>
                <c:pt idx="104770">
                  <c:v>52385</c:v>
                </c:pt>
                <c:pt idx="104771">
                  <c:v>52385.5</c:v>
                </c:pt>
                <c:pt idx="104772">
                  <c:v>52386</c:v>
                </c:pt>
                <c:pt idx="104773">
                  <c:v>52386.5</c:v>
                </c:pt>
                <c:pt idx="104774">
                  <c:v>52387</c:v>
                </c:pt>
                <c:pt idx="104775">
                  <c:v>52387.5</c:v>
                </c:pt>
                <c:pt idx="104776">
                  <c:v>52388</c:v>
                </c:pt>
                <c:pt idx="104777">
                  <c:v>52388.5</c:v>
                </c:pt>
                <c:pt idx="104778">
                  <c:v>52389</c:v>
                </c:pt>
                <c:pt idx="104779">
                  <c:v>52389.5</c:v>
                </c:pt>
                <c:pt idx="104780">
                  <c:v>52390</c:v>
                </c:pt>
                <c:pt idx="104781">
                  <c:v>52390.5</c:v>
                </c:pt>
                <c:pt idx="104782">
                  <c:v>52391</c:v>
                </c:pt>
                <c:pt idx="104783">
                  <c:v>52391.5</c:v>
                </c:pt>
                <c:pt idx="104784">
                  <c:v>52392</c:v>
                </c:pt>
                <c:pt idx="104785">
                  <c:v>52392.5</c:v>
                </c:pt>
                <c:pt idx="104786">
                  <c:v>52393</c:v>
                </c:pt>
                <c:pt idx="104787">
                  <c:v>52393.5</c:v>
                </c:pt>
                <c:pt idx="104788">
                  <c:v>52394</c:v>
                </c:pt>
                <c:pt idx="104789">
                  <c:v>52394.5</c:v>
                </c:pt>
                <c:pt idx="104790">
                  <c:v>52395</c:v>
                </c:pt>
                <c:pt idx="104791">
                  <c:v>52395.5</c:v>
                </c:pt>
                <c:pt idx="104792">
                  <c:v>52396</c:v>
                </c:pt>
                <c:pt idx="104793">
                  <c:v>52396.5</c:v>
                </c:pt>
                <c:pt idx="104794">
                  <c:v>52397</c:v>
                </c:pt>
                <c:pt idx="104795">
                  <c:v>52397.5</c:v>
                </c:pt>
                <c:pt idx="104796">
                  <c:v>52398</c:v>
                </c:pt>
                <c:pt idx="104797">
                  <c:v>52398.5</c:v>
                </c:pt>
                <c:pt idx="104798">
                  <c:v>52399</c:v>
                </c:pt>
                <c:pt idx="104799">
                  <c:v>52399.5</c:v>
                </c:pt>
                <c:pt idx="104800">
                  <c:v>52400</c:v>
                </c:pt>
                <c:pt idx="104801">
                  <c:v>52400.5</c:v>
                </c:pt>
                <c:pt idx="104802">
                  <c:v>52401</c:v>
                </c:pt>
                <c:pt idx="104803">
                  <c:v>52401.5</c:v>
                </c:pt>
                <c:pt idx="104804">
                  <c:v>52402</c:v>
                </c:pt>
                <c:pt idx="104805">
                  <c:v>52402.5</c:v>
                </c:pt>
                <c:pt idx="104806">
                  <c:v>52403</c:v>
                </c:pt>
                <c:pt idx="104807">
                  <c:v>52403.5</c:v>
                </c:pt>
                <c:pt idx="104808">
                  <c:v>52404</c:v>
                </c:pt>
                <c:pt idx="104809">
                  <c:v>52404.5</c:v>
                </c:pt>
                <c:pt idx="104810">
                  <c:v>52405</c:v>
                </c:pt>
                <c:pt idx="104811">
                  <c:v>52405.5</c:v>
                </c:pt>
                <c:pt idx="104812">
                  <c:v>52406</c:v>
                </c:pt>
                <c:pt idx="104813">
                  <c:v>52406.5</c:v>
                </c:pt>
                <c:pt idx="104814">
                  <c:v>52407</c:v>
                </c:pt>
                <c:pt idx="104815">
                  <c:v>52407.5</c:v>
                </c:pt>
                <c:pt idx="104816">
                  <c:v>52408</c:v>
                </c:pt>
                <c:pt idx="104817">
                  <c:v>52408.5</c:v>
                </c:pt>
                <c:pt idx="104818">
                  <c:v>52409</c:v>
                </c:pt>
                <c:pt idx="104819">
                  <c:v>52409.5</c:v>
                </c:pt>
                <c:pt idx="104820">
                  <c:v>52410</c:v>
                </c:pt>
                <c:pt idx="104821">
                  <c:v>52410.5</c:v>
                </c:pt>
                <c:pt idx="104822">
                  <c:v>52411</c:v>
                </c:pt>
                <c:pt idx="104823">
                  <c:v>52411.5</c:v>
                </c:pt>
                <c:pt idx="104824">
                  <c:v>52412</c:v>
                </c:pt>
                <c:pt idx="104825">
                  <c:v>52412.5</c:v>
                </c:pt>
                <c:pt idx="104826">
                  <c:v>52413</c:v>
                </c:pt>
                <c:pt idx="104827">
                  <c:v>52413.5</c:v>
                </c:pt>
                <c:pt idx="104828">
                  <c:v>52414</c:v>
                </c:pt>
                <c:pt idx="104829">
                  <c:v>52414.5</c:v>
                </c:pt>
                <c:pt idx="104830">
                  <c:v>52415</c:v>
                </c:pt>
                <c:pt idx="104831">
                  <c:v>52415.5</c:v>
                </c:pt>
                <c:pt idx="104832">
                  <c:v>52416</c:v>
                </c:pt>
                <c:pt idx="104833">
                  <c:v>52416.5</c:v>
                </c:pt>
                <c:pt idx="104834">
                  <c:v>52417</c:v>
                </c:pt>
                <c:pt idx="104835">
                  <c:v>52417.5</c:v>
                </c:pt>
                <c:pt idx="104836">
                  <c:v>52418</c:v>
                </c:pt>
                <c:pt idx="104837">
                  <c:v>52418.5</c:v>
                </c:pt>
                <c:pt idx="104838">
                  <c:v>52419</c:v>
                </c:pt>
                <c:pt idx="104839">
                  <c:v>52419.5</c:v>
                </c:pt>
                <c:pt idx="104840">
                  <c:v>52420</c:v>
                </c:pt>
                <c:pt idx="104841">
                  <c:v>52420.5</c:v>
                </c:pt>
                <c:pt idx="104842">
                  <c:v>52421</c:v>
                </c:pt>
                <c:pt idx="104843">
                  <c:v>52421.5</c:v>
                </c:pt>
                <c:pt idx="104844">
                  <c:v>52422</c:v>
                </c:pt>
                <c:pt idx="104845">
                  <c:v>52422.5</c:v>
                </c:pt>
                <c:pt idx="104846">
                  <c:v>52423</c:v>
                </c:pt>
                <c:pt idx="104847">
                  <c:v>52423.5</c:v>
                </c:pt>
                <c:pt idx="104848">
                  <c:v>52424</c:v>
                </c:pt>
                <c:pt idx="104849">
                  <c:v>52424.5</c:v>
                </c:pt>
                <c:pt idx="104850">
                  <c:v>52425</c:v>
                </c:pt>
                <c:pt idx="104851">
                  <c:v>52425.5</c:v>
                </c:pt>
                <c:pt idx="104852">
                  <c:v>52426</c:v>
                </c:pt>
                <c:pt idx="104853">
                  <c:v>52426.5</c:v>
                </c:pt>
                <c:pt idx="104854">
                  <c:v>52427</c:v>
                </c:pt>
                <c:pt idx="104855">
                  <c:v>52427.5</c:v>
                </c:pt>
                <c:pt idx="104856">
                  <c:v>52428</c:v>
                </c:pt>
                <c:pt idx="104857">
                  <c:v>52428.5</c:v>
                </c:pt>
                <c:pt idx="104858">
                  <c:v>52429</c:v>
                </c:pt>
                <c:pt idx="104859">
                  <c:v>52429.5</c:v>
                </c:pt>
                <c:pt idx="104860">
                  <c:v>52430</c:v>
                </c:pt>
                <c:pt idx="104861">
                  <c:v>52430.5</c:v>
                </c:pt>
                <c:pt idx="104862">
                  <c:v>52431</c:v>
                </c:pt>
                <c:pt idx="104863">
                  <c:v>52431.5</c:v>
                </c:pt>
                <c:pt idx="104864">
                  <c:v>52432</c:v>
                </c:pt>
                <c:pt idx="104865">
                  <c:v>52432.5</c:v>
                </c:pt>
                <c:pt idx="104866">
                  <c:v>52433</c:v>
                </c:pt>
                <c:pt idx="104867">
                  <c:v>52433.5</c:v>
                </c:pt>
                <c:pt idx="104868">
                  <c:v>52434</c:v>
                </c:pt>
                <c:pt idx="104869">
                  <c:v>52434.5</c:v>
                </c:pt>
                <c:pt idx="104870">
                  <c:v>52435</c:v>
                </c:pt>
                <c:pt idx="104871">
                  <c:v>52435.5</c:v>
                </c:pt>
                <c:pt idx="104872">
                  <c:v>52436</c:v>
                </c:pt>
                <c:pt idx="104873">
                  <c:v>52436.5</c:v>
                </c:pt>
                <c:pt idx="104874">
                  <c:v>52437</c:v>
                </c:pt>
                <c:pt idx="104875">
                  <c:v>52437.5</c:v>
                </c:pt>
                <c:pt idx="104876">
                  <c:v>52438</c:v>
                </c:pt>
                <c:pt idx="104877">
                  <c:v>52438.5</c:v>
                </c:pt>
                <c:pt idx="104878">
                  <c:v>52439</c:v>
                </c:pt>
                <c:pt idx="104879">
                  <c:v>52439.5</c:v>
                </c:pt>
                <c:pt idx="104880">
                  <c:v>52440</c:v>
                </c:pt>
                <c:pt idx="104881">
                  <c:v>52440.5</c:v>
                </c:pt>
                <c:pt idx="104882">
                  <c:v>52441</c:v>
                </c:pt>
                <c:pt idx="104883">
                  <c:v>52441.5</c:v>
                </c:pt>
                <c:pt idx="104884">
                  <c:v>52442</c:v>
                </c:pt>
                <c:pt idx="104885">
                  <c:v>52442.5</c:v>
                </c:pt>
                <c:pt idx="104886">
                  <c:v>52443</c:v>
                </c:pt>
                <c:pt idx="104887">
                  <c:v>52443.5</c:v>
                </c:pt>
                <c:pt idx="104888">
                  <c:v>52444</c:v>
                </c:pt>
                <c:pt idx="104889">
                  <c:v>52444.5</c:v>
                </c:pt>
                <c:pt idx="104890">
                  <c:v>52445</c:v>
                </c:pt>
                <c:pt idx="104891">
                  <c:v>52445.5</c:v>
                </c:pt>
                <c:pt idx="104892">
                  <c:v>52446</c:v>
                </c:pt>
                <c:pt idx="104893">
                  <c:v>52446.5</c:v>
                </c:pt>
                <c:pt idx="104894">
                  <c:v>52447</c:v>
                </c:pt>
                <c:pt idx="104895">
                  <c:v>52447.5</c:v>
                </c:pt>
                <c:pt idx="104896">
                  <c:v>52448</c:v>
                </c:pt>
                <c:pt idx="104897">
                  <c:v>52448.5</c:v>
                </c:pt>
                <c:pt idx="104898">
                  <c:v>52449</c:v>
                </c:pt>
                <c:pt idx="104899">
                  <c:v>52449.5</c:v>
                </c:pt>
                <c:pt idx="104900">
                  <c:v>52450</c:v>
                </c:pt>
                <c:pt idx="104901">
                  <c:v>52450.5</c:v>
                </c:pt>
                <c:pt idx="104902">
                  <c:v>52451</c:v>
                </c:pt>
                <c:pt idx="104903">
                  <c:v>52451.5</c:v>
                </c:pt>
                <c:pt idx="104904">
                  <c:v>52452</c:v>
                </c:pt>
                <c:pt idx="104905">
                  <c:v>52452.5</c:v>
                </c:pt>
                <c:pt idx="104906">
                  <c:v>52453</c:v>
                </c:pt>
                <c:pt idx="104907">
                  <c:v>52453.5</c:v>
                </c:pt>
                <c:pt idx="104908">
                  <c:v>52454</c:v>
                </c:pt>
                <c:pt idx="104909">
                  <c:v>52454.5</c:v>
                </c:pt>
                <c:pt idx="104910">
                  <c:v>52455</c:v>
                </c:pt>
                <c:pt idx="104911">
                  <c:v>52455.5</c:v>
                </c:pt>
                <c:pt idx="104912">
                  <c:v>52456</c:v>
                </c:pt>
                <c:pt idx="104913">
                  <c:v>52456.5</c:v>
                </c:pt>
                <c:pt idx="104914">
                  <c:v>52457</c:v>
                </c:pt>
                <c:pt idx="104915">
                  <c:v>52457.5</c:v>
                </c:pt>
                <c:pt idx="104916">
                  <c:v>52458</c:v>
                </c:pt>
                <c:pt idx="104917">
                  <c:v>52458.5</c:v>
                </c:pt>
                <c:pt idx="104918">
                  <c:v>52459</c:v>
                </c:pt>
                <c:pt idx="104919">
                  <c:v>52459.5</c:v>
                </c:pt>
                <c:pt idx="104920">
                  <c:v>52460</c:v>
                </c:pt>
                <c:pt idx="104921">
                  <c:v>52460.5</c:v>
                </c:pt>
                <c:pt idx="104922">
                  <c:v>52461</c:v>
                </c:pt>
                <c:pt idx="104923">
                  <c:v>52461.5</c:v>
                </c:pt>
                <c:pt idx="104924">
                  <c:v>52462</c:v>
                </c:pt>
                <c:pt idx="104925">
                  <c:v>52462.5</c:v>
                </c:pt>
                <c:pt idx="104926">
                  <c:v>52463</c:v>
                </c:pt>
                <c:pt idx="104927">
                  <c:v>52463.5</c:v>
                </c:pt>
                <c:pt idx="104928">
                  <c:v>52464</c:v>
                </c:pt>
                <c:pt idx="104929">
                  <c:v>52464.5</c:v>
                </c:pt>
                <c:pt idx="104930">
                  <c:v>52465</c:v>
                </c:pt>
                <c:pt idx="104931">
                  <c:v>52465.5</c:v>
                </c:pt>
                <c:pt idx="104932">
                  <c:v>52466</c:v>
                </c:pt>
                <c:pt idx="104933">
                  <c:v>52466.5</c:v>
                </c:pt>
                <c:pt idx="104934">
                  <c:v>52467</c:v>
                </c:pt>
                <c:pt idx="104935">
                  <c:v>52467.5</c:v>
                </c:pt>
                <c:pt idx="104936">
                  <c:v>52468</c:v>
                </c:pt>
                <c:pt idx="104937">
                  <c:v>52468.5</c:v>
                </c:pt>
                <c:pt idx="104938">
                  <c:v>52469</c:v>
                </c:pt>
                <c:pt idx="104939">
                  <c:v>52469.5</c:v>
                </c:pt>
                <c:pt idx="104940">
                  <c:v>52470</c:v>
                </c:pt>
                <c:pt idx="104941">
                  <c:v>52470.5</c:v>
                </c:pt>
                <c:pt idx="104942">
                  <c:v>52471</c:v>
                </c:pt>
                <c:pt idx="104943">
                  <c:v>52471.5</c:v>
                </c:pt>
                <c:pt idx="104944">
                  <c:v>52472</c:v>
                </c:pt>
                <c:pt idx="104945">
                  <c:v>52472.5</c:v>
                </c:pt>
                <c:pt idx="104946">
                  <c:v>52473</c:v>
                </c:pt>
                <c:pt idx="104947">
                  <c:v>52473.5</c:v>
                </c:pt>
                <c:pt idx="104948">
                  <c:v>52474</c:v>
                </c:pt>
                <c:pt idx="104949">
                  <c:v>52474.5</c:v>
                </c:pt>
                <c:pt idx="104950">
                  <c:v>52475</c:v>
                </c:pt>
                <c:pt idx="104951">
                  <c:v>52475.5</c:v>
                </c:pt>
                <c:pt idx="104952">
                  <c:v>52476</c:v>
                </c:pt>
                <c:pt idx="104953">
                  <c:v>52476.5</c:v>
                </c:pt>
                <c:pt idx="104954">
                  <c:v>52477</c:v>
                </c:pt>
                <c:pt idx="104955">
                  <c:v>52477.5</c:v>
                </c:pt>
                <c:pt idx="104956">
                  <c:v>52478</c:v>
                </c:pt>
                <c:pt idx="104957">
                  <c:v>52478.5</c:v>
                </c:pt>
                <c:pt idx="104958">
                  <c:v>52479</c:v>
                </c:pt>
                <c:pt idx="104959">
                  <c:v>52479.5</c:v>
                </c:pt>
                <c:pt idx="104960">
                  <c:v>52480</c:v>
                </c:pt>
                <c:pt idx="104961">
                  <c:v>52480.5</c:v>
                </c:pt>
                <c:pt idx="104962">
                  <c:v>52481</c:v>
                </c:pt>
                <c:pt idx="104963">
                  <c:v>52481.5</c:v>
                </c:pt>
                <c:pt idx="104964">
                  <c:v>52482</c:v>
                </c:pt>
                <c:pt idx="104965">
                  <c:v>52482.5</c:v>
                </c:pt>
                <c:pt idx="104966">
                  <c:v>52483</c:v>
                </c:pt>
                <c:pt idx="104967">
                  <c:v>52483.5</c:v>
                </c:pt>
                <c:pt idx="104968">
                  <c:v>52484</c:v>
                </c:pt>
                <c:pt idx="104969">
                  <c:v>52484.5</c:v>
                </c:pt>
                <c:pt idx="104970">
                  <c:v>52485</c:v>
                </c:pt>
                <c:pt idx="104971">
                  <c:v>52485.5</c:v>
                </c:pt>
                <c:pt idx="104972">
                  <c:v>52486</c:v>
                </c:pt>
                <c:pt idx="104973">
                  <c:v>52486.5</c:v>
                </c:pt>
                <c:pt idx="104974">
                  <c:v>52487</c:v>
                </c:pt>
                <c:pt idx="104975">
                  <c:v>52487.5</c:v>
                </c:pt>
                <c:pt idx="104976">
                  <c:v>52488</c:v>
                </c:pt>
                <c:pt idx="104977">
                  <c:v>52488.5</c:v>
                </c:pt>
                <c:pt idx="104978">
                  <c:v>52489</c:v>
                </c:pt>
                <c:pt idx="104979">
                  <c:v>52489.5</c:v>
                </c:pt>
                <c:pt idx="104980">
                  <c:v>52490</c:v>
                </c:pt>
                <c:pt idx="104981">
                  <c:v>52490.5</c:v>
                </c:pt>
                <c:pt idx="104982">
                  <c:v>52491</c:v>
                </c:pt>
                <c:pt idx="104983">
                  <c:v>52491.5</c:v>
                </c:pt>
                <c:pt idx="104984">
                  <c:v>52492</c:v>
                </c:pt>
                <c:pt idx="104985">
                  <c:v>52492.5</c:v>
                </c:pt>
                <c:pt idx="104986">
                  <c:v>52493</c:v>
                </c:pt>
                <c:pt idx="104987">
                  <c:v>52493.5</c:v>
                </c:pt>
                <c:pt idx="104988">
                  <c:v>52494</c:v>
                </c:pt>
                <c:pt idx="104989">
                  <c:v>52494.5</c:v>
                </c:pt>
                <c:pt idx="104990">
                  <c:v>52495</c:v>
                </c:pt>
                <c:pt idx="104991">
                  <c:v>52495.5</c:v>
                </c:pt>
                <c:pt idx="104992">
                  <c:v>52496</c:v>
                </c:pt>
                <c:pt idx="104993">
                  <c:v>52496.5</c:v>
                </c:pt>
                <c:pt idx="104994">
                  <c:v>52497</c:v>
                </c:pt>
                <c:pt idx="104995">
                  <c:v>52497.5</c:v>
                </c:pt>
                <c:pt idx="104996">
                  <c:v>52498</c:v>
                </c:pt>
                <c:pt idx="104997">
                  <c:v>52498.5</c:v>
                </c:pt>
                <c:pt idx="104998">
                  <c:v>52499</c:v>
                </c:pt>
                <c:pt idx="104999">
                  <c:v>52499.5</c:v>
                </c:pt>
                <c:pt idx="105000">
                  <c:v>52500</c:v>
                </c:pt>
                <c:pt idx="105001">
                  <c:v>52500.5</c:v>
                </c:pt>
                <c:pt idx="105002">
                  <c:v>52501</c:v>
                </c:pt>
                <c:pt idx="105003">
                  <c:v>52501.5</c:v>
                </c:pt>
                <c:pt idx="105004">
                  <c:v>52502</c:v>
                </c:pt>
                <c:pt idx="105005">
                  <c:v>52502.5</c:v>
                </c:pt>
                <c:pt idx="105006">
                  <c:v>52503</c:v>
                </c:pt>
                <c:pt idx="105007">
                  <c:v>52503.5</c:v>
                </c:pt>
                <c:pt idx="105008">
                  <c:v>52504</c:v>
                </c:pt>
                <c:pt idx="105009">
                  <c:v>52504.5</c:v>
                </c:pt>
                <c:pt idx="105010">
                  <c:v>52505</c:v>
                </c:pt>
                <c:pt idx="105011">
                  <c:v>52505.5</c:v>
                </c:pt>
                <c:pt idx="105012">
                  <c:v>52506</c:v>
                </c:pt>
                <c:pt idx="105013">
                  <c:v>52506.5</c:v>
                </c:pt>
                <c:pt idx="105014">
                  <c:v>52507</c:v>
                </c:pt>
                <c:pt idx="105015">
                  <c:v>52507.5</c:v>
                </c:pt>
                <c:pt idx="105016">
                  <c:v>52508</c:v>
                </c:pt>
                <c:pt idx="105017">
                  <c:v>52508.5</c:v>
                </c:pt>
                <c:pt idx="105018">
                  <c:v>52509</c:v>
                </c:pt>
                <c:pt idx="105019">
                  <c:v>52509.5</c:v>
                </c:pt>
                <c:pt idx="105020">
                  <c:v>52510</c:v>
                </c:pt>
                <c:pt idx="105021">
                  <c:v>52510.5</c:v>
                </c:pt>
                <c:pt idx="105022">
                  <c:v>52511</c:v>
                </c:pt>
                <c:pt idx="105023">
                  <c:v>52511.5</c:v>
                </c:pt>
                <c:pt idx="105024">
                  <c:v>52512</c:v>
                </c:pt>
                <c:pt idx="105025">
                  <c:v>52512.5</c:v>
                </c:pt>
                <c:pt idx="105026">
                  <c:v>52513</c:v>
                </c:pt>
                <c:pt idx="105027">
                  <c:v>52513.5</c:v>
                </c:pt>
                <c:pt idx="105028">
                  <c:v>52514</c:v>
                </c:pt>
                <c:pt idx="105029">
                  <c:v>52514.5</c:v>
                </c:pt>
                <c:pt idx="105030">
                  <c:v>52515</c:v>
                </c:pt>
                <c:pt idx="105031">
                  <c:v>52515.5</c:v>
                </c:pt>
                <c:pt idx="105032">
                  <c:v>52516</c:v>
                </c:pt>
                <c:pt idx="105033">
                  <c:v>52516.5</c:v>
                </c:pt>
                <c:pt idx="105034">
                  <c:v>52517</c:v>
                </c:pt>
                <c:pt idx="105035">
                  <c:v>52517.5</c:v>
                </c:pt>
                <c:pt idx="105036">
                  <c:v>52518</c:v>
                </c:pt>
                <c:pt idx="105037">
                  <c:v>52518.5</c:v>
                </c:pt>
                <c:pt idx="105038">
                  <c:v>52519</c:v>
                </c:pt>
                <c:pt idx="105039">
                  <c:v>52519.5</c:v>
                </c:pt>
                <c:pt idx="105040">
                  <c:v>52520</c:v>
                </c:pt>
                <c:pt idx="105041">
                  <c:v>52520.5</c:v>
                </c:pt>
                <c:pt idx="105042">
                  <c:v>52521</c:v>
                </c:pt>
                <c:pt idx="105043">
                  <c:v>52521.5</c:v>
                </c:pt>
                <c:pt idx="105044">
                  <c:v>52522</c:v>
                </c:pt>
                <c:pt idx="105045">
                  <c:v>52522.5</c:v>
                </c:pt>
                <c:pt idx="105046">
                  <c:v>52523</c:v>
                </c:pt>
                <c:pt idx="105047">
                  <c:v>52523.5</c:v>
                </c:pt>
                <c:pt idx="105048">
                  <c:v>52524</c:v>
                </c:pt>
                <c:pt idx="105049">
                  <c:v>52524.5</c:v>
                </c:pt>
                <c:pt idx="105050">
                  <c:v>52525</c:v>
                </c:pt>
                <c:pt idx="105051">
                  <c:v>52525.5</c:v>
                </c:pt>
                <c:pt idx="105052">
                  <c:v>52526</c:v>
                </c:pt>
                <c:pt idx="105053">
                  <c:v>52526.5</c:v>
                </c:pt>
                <c:pt idx="105054">
                  <c:v>52527</c:v>
                </c:pt>
                <c:pt idx="105055">
                  <c:v>52527.5</c:v>
                </c:pt>
                <c:pt idx="105056">
                  <c:v>52528</c:v>
                </c:pt>
                <c:pt idx="105057">
                  <c:v>52528.5</c:v>
                </c:pt>
                <c:pt idx="105058">
                  <c:v>52529</c:v>
                </c:pt>
                <c:pt idx="105059">
                  <c:v>52529.5</c:v>
                </c:pt>
                <c:pt idx="105060">
                  <c:v>52530</c:v>
                </c:pt>
                <c:pt idx="105061">
                  <c:v>52530.5</c:v>
                </c:pt>
                <c:pt idx="105062">
                  <c:v>52531</c:v>
                </c:pt>
                <c:pt idx="105063">
                  <c:v>52531.5</c:v>
                </c:pt>
                <c:pt idx="105064">
                  <c:v>52532</c:v>
                </c:pt>
                <c:pt idx="105065">
                  <c:v>52532.5</c:v>
                </c:pt>
                <c:pt idx="105066">
                  <c:v>52533</c:v>
                </c:pt>
                <c:pt idx="105067">
                  <c:v>52533.5</c:v>
                </c:pt>
                <c:pt idx="105068">
                  <c:v>52534</c:v>
                </c:pt>
                <c:pt idx="105069">
                  <c:v>52534.5</c:v>
                </c:pt>
                <c:pt idx="105070">
                  <c:v>52535</c:v>
                </c:pt>
                <c:pt idx="105071">
                  <c:v>52535.5</c:v>
                </c:pt>
                <c:pt idx="105072">
                  <c:v>52536</c:v>
                </c:pt>
                <c:pt idx="105073">
                  <c:v>52536.5</c:v>
                </c:pt>
                <c:pt idx="105074">
                  <c:v>52537</c:v>
                </c:pt>
                <c:pt idx="105075">
                  <c:v>52537.5</c:v>
                </c:pt>
                <c:pt idx="105076">
                  <c:v>52538</c:v>
                </c:pt>
                <c:pt idx="105077">
                  <c:v>52538.5</c:v>
                </c:pt>
                <c:pt idx="105078">
                  <c:v>52539</c:v>
                </c:pt>
                <c:pt idx="105079">
                  <c:v>52539.5</c:v>
                </c:pt>
                <c:pt idx="105080">
                  <c:v>52540</c:v>
                </c:pt>
                <c:pt idx="105081">
                  <c:v>52540.5</c:v>
                </c:pt>
                <c:pt idx="105082">
                  <c:v>52541</c:v>
                </c:pt>
                <c:pt idx="105083">
                  <c:v>52541.5</c:v>
                </c:pt>
                <c:pt idx="105084">
                  <c:v>52542</c:v>
                </c:pt>
                <c:pt idx="105085">
                  <c:v>52542.5</c:v>
                </c:pt>
                <c:pt idx="105086">
                  <c:v>52543</c:v>
                </c:pt>
                <c:pt idx="105087">
                  <c:v>52543.5</c:v>
                </c:pt>
                <c:pt idx="105088">
                  <c:v>52544</c:v>
                </c:pt>
                <c:pt idx="105089">
                  <c:v>52544.5</c:v>
                </c:pt>
                <c:pt idx="105090">
                  <c:v>52545</c:v>
                </c:pt>
                <c:pt idx="105091">
                  <c:v>52545.5</c:v>
                </c:pt>
                <c:pt idx="105092">
                  <c:v>52546</c:v>
                </c:pt>
                <c:pt idx="105093">
                  <c:v>52546.5</c:v>
                </c:pt>
                <c:pt idx="105094">
                  <c:v>52547</c:v>
                </c:pt>
                <c:pt idx="105095">
                  <c:v>52547.5</c:v>
                </c:pt>
                <c:pt idx="105096">
                  <c:v>52548</c:v>
                </c:pt>
                <c:pt idx="105097">
                  <c:v>52548.5</c:v>
                </c:pt>
                <c:pt idx="105098">
                  <c:v>52549</c:v>
                </c:pt>
                <c:pt idx="105099">
                  <c:v>52549.5</c:v>
                </c:pt>
                <c:pt idx="105100">
                  <c:v>52550</c:v>
                </c:pt>
                <c:pt idx="105101">
                  <c:v>52550.5</c:v>
                </c:pt>
                <c:pt idx="105102">
                  <c:v>52551</c:v>
                </c:pt>
                <c:pt idx="105103">
                  <c:v>52551.5</c:v>
                </c:pt>
                <c:pt idx="105104">
                  <c:v>52552</c:v>
                </c:pt>
                <c:pt idx="105105">
                  <c:v>52552.5</c:v>
                </c:pt>
                <c:pt idx="105106">
                  <c:v>52553</c:v>
                </c:pt>
                <c:pt idx="105107">
                  <c:v>52553.5</c:v>
                </c:pt>
                <c:pt idx="105108">
                  <c:v>52554</c:v>
                </c:pt>
                <c:pt idx="105109">
                  <c:v>52554.5</c:v>
                </c:pt>
                <c:pt idx="105110">
                  <c:v>52555</c:v>
                </c:pt>
                <c:pt idx="105111">
                  <c:v>52555.5</c:v>
                </c:pt>
                <c:pt idx="105112">
                  <c:v>52556</c:v>
                </c:pt>
                <c:pt idx="105113">
                  <c:v>52556.5</c:v>
                </c:pt>
                <c:pt idx="105114">
                  <c:v>52557</c:v>
                </c:pt>
                <c:pt idx="105115">
                  <c:v>52557.5</c:v>
                </c:pt>
                <c:pt idx="105116">
                  <c:v>52558</c:v>
                </c:pt>
                <c:pt idx="105117">
                  <c:v>52558.5</c:v>
                </c:pt>
                <c:pt idx="105118">
                  <c:v>52559</c:v>
                </c:pt>
                <c:pt idx="105119">
                  <c:v>52559.5</c:v>
                </c:pt>
                <c:pt idx="105120">
                  <c:v>52560</c:v>
                </c:pt>
                <c:pt idx="105121">
                  <c:v>52560.5</c:v>
                </c:pt>
                <c:pt idx="105122">
                  <c:v>52561</c:v>
                </c:pt>
                <c:pt idx="105123">
                  <c:v>52561.5</c:v>
                </c:pt>
                <c:pt idx="105124">
                  <c:v>52562</c:v>
                </c:pt>
                <c:pt idx="105125">
                  <c:v>52562.5</c:v>
                </c:pt>
                <c:pt idx="105126">
                  <c:v>52563</c:v>
                </c:pt>
                <c:pt idx="105127">
                  <c:v>52563.5</c:v>
                </c:pt>
                <c:pt idx="105128">
                  <c:v>52564</c:v>
                </c:pt>
                <c:pt idx="105129">
                  <c:v>52564.5</c:v>
                </c:pt>
                <c:pt idx="105130">
                  <c:v>52565</c:v>
                </c:pt>
                <c:pt idx="105131">
                  <c:v>52565.5</c:v>
                </c:pt>
                <c:pt idx="105132">
                  <c:v>52566</c:v>
                </c:pt>
                <c:pt idx="105133">
                  <c:v>52566.5</c:v>
                </c:pt>
                <c:pt idx="105134">
                  <c:v>52567</c:v>
                </c:pt>
                <c:pt idx="105135">
                  <c:v>52567.5</c:v>
                </c:pt>
                <c:pt idx="105136">
                  <c:v>52568</c:v>
                </c:pt>
                <c:pt idx="105137">
                  <c:v>52568.5</c:v>
                </c:pt>
                <c:pt idx="105138">
                  <c:v>52569</c:v>
                </c:pt>
                <c:pt idx="105139">
                  <c:v>52569.5</c:v>
                </c:pt>
                <c:pt idx="105140">
                  <c:v>52570</c:v>
                </c:pt>
                <c:pt idx="105141">
                  <c:v>52570.5</c:v>
                </c:pt>
                <c:pt idx="105142">
                  <c:v>52571</c:v>
                </c:pt>
                <c:pt idx="105143">
                  <c:v>52571.5</c:v>
                </c:pt>
                <c:pt idx="105144">
                  <c:v>52572</c:v>
                </c:pt>
                <c:pt idx="105145">
                  <c:v>52572.5</c:v>
                </c:pt>
                <c:pt idx="105146">
                  <c:v>52573</c:v>
                </c:pt>
                <c:pt idx="105147">
                  <c:v>52573.5</c:v>
                </c:pt>
                <c:pt idx="105148">
                  <c:v>52574</c:v>
                </c:pt>
                <c:pt idx="105149">
                  <c:v>52574.5</c:v>
                </c:pt>
                <c:pt idx="105150">
                  <c:v>52575</c:v>
                </c:pt>
                <c:pt idx="105151">
                  <c:v>52575.5</c:v>
                </c:pt>
                <c:pt idx="105152">
                  <c:v>52576</c:v>
                </c:pt>
                <c:pt idx="105153">
                  <c:v>52576.5</c:v>
                </c:pt>
                <c:pt idx="105154">
                  <c:v>52577</c:v>
                </c:pt>
                <c:pt idx="105155">
                  <c:v>52577.5</c:v>
                </c:pt>
                <c:pt idx="105156">
                  <c:v>52578</c:v>
                </c:pt>
                <c:pt idx="105157">
                  <c:v>52578.5</c:v>
                </c:pt>
                <c:pt idx="105158">
                  <c:v>52579</c:v>
                </c:pt>
                <c:pt idx="105159">
                  <c:v>52579.5</c:v>
                </c:pt>
                <c:pt idx="105160">
                  <c:v>52580</c:v>
                </c:pt>
                <c:pt idx="105161">
                  <c:v>52580.5</c:v>
                </c:pt>
                <c:pt idx="105162">
                  <c:v>52581</c:v>
                </c:pt>
                <c:pt idx="105163">
                  <c:v>52581.5</c:v>
                </c:pt>
                <c:pt idx="105164">
                  <c:v>52582</c:v>
                </c:pt>
                <c:pt idx="105165">
                  <c:v>52582.5</c:v>
                </c:pt>
                <c:pt idx="105166">
                  <c:v>52583</c:v>
                </c:pt>
                <c:pt idx="105167">
                  <c:v>52583.5</c:v>
                </c:pt>
                <c:pt idx="105168">
                  <c:v>52584</c:v>
                </c:pt>
                <c:pt idx="105169">
                  <c:v>52584.5</c:v>
                </c:pt>
                <c:pt idx="105170">
                  <c:v>52585</c:v>
                </c:pt>
                <c:pt idx="105171">
                  <c:v>52585.5</c:v>
                </c:pt>
                <c:pt idx="105172">
                  <c:v>52586</c:v>
                </c:pt>
                <c:pt idx="105173">
                  <c:v>52586.5</c:v>
                </c:pt>
                <c:pt idx="105174">
                  <c:v>52587</c:v>
                </c:pt>
                <c:pt idx="105175">
                  <c:v>52587.5</c:v>
                </c:pt>
                <c:pt idx="105176">
                  <c:v>52588</c:v>
                </c:pt>
                <c:pt idx="105177">
                  <c:v>52588.5</c:v>
                </c:pt>
                <c:pt idx="105178">
                  <c:v>52589</c:v>
                </c:pt>
                <c:pt idx="105179">
                  <c:v>52589.5</c:v>
                </c:pt>
                <c:pt idx="105180">
                  <c:v>52590</c:v>
                </c:pt>
                <c:pt idx="105181">
                  <c:v>52590.5</c:v>
                </c:pt>
                <c:pt idx="105182">
                  <c:v>52591</c:v>
                </c:pt>
                <c:pt idx="105183">
                  <c:v>52591.5</c:v>
                </c:pt>
                <c:pt idx="105184">
                  <c:v>52592</c:v>
                </c:pt>
                <c:pt idx="105185">
                  <c:v>52592.5</c:v>
                </c:pt>
                <c:pt idx="105186">
                  <c:v>52593</c:v>
                </c:pt>
                <c:pt idx="105187">
                  <c:v>52593.5</c:v>
                </c:pt>
                <c:pt idx="105188">
                  <c:v>52594</c:v>
                </c:pt>
                <c:pt idx="105189">
                  <c:v>52594.5</c:v>
                </c:pt>
                <c:pt idx="105190">
                  <c:v>52595</c:v>
                </c:pt>
                <c:pt idx="105191">
                  <c:v>52595.5</c:v>
                </c:pt>
                <c:pt idx="105192">
                  <c:v>52596</c:v>
                </c:pt>
                <c:pt idx="105193">
                  <c:v>52596.5</c:v>
                </c:pt>
                <c:pt idx="105194">
                  <c:v>52597</c:v>
                </c:pt>
                <c:pt idx="105195">
                  <c:v>52597.5</c:v>
                </c:pt>
                <c:pt idx="105196">
                  <c:v>52598</c:v>
                </c:pt>
                <c:pt idx="105197">
                  <c:v>52598.5</c:v>
                </c:pt>
                <c:pt idx="105198">
                  <c:v>52599</c:v>
                </c:pt>
                <c:pt idx="105199">
                  <c:v>52599.5</c:v>
                </c:pt>
                <c:pt idx="105200">
                  <c:v>52600</c:v>
                </c:pt>
                <c:pt idx="105201">
                  <c:v>52600.5</c:v>
                </c:pt>
                <c:pt idx="105202">
                  <c:v>52601</c:v>
                </c:pt>
                <c:pt idx="105203">
                  <c:v>52601.5</c:v>
                </c:pt>
                <c:pt idx="105204">
                  <c:v>52602</c:v>
                </c:pt>
                <c:pt idx="105205">
                  <c:v>52602.5</c:v>
                </c:pt>
                <c:pt idx="105206">
                  <c:v>52603</c:v>
                </c:pt>
                <c:pt idx="105207">
                  <c:v>52603.5</c:v>
                </c:pt>
                <c:pt idx="105208">
                  <c:v>52604</c:v>
                </c:pt>
                <c:pt idx="105209">
                  <c:v>52604.5</c:v>
                </c:pt>
                <c:pt idx="105210">
                  <c:v>52605</c:v>
                </c:pt>
                <c:pt idx="105211">
                  <c:v>52605.5</c:v>
                </c:pt>
                <c:pt idx="105212">
                  <c:v>52606</c:v>
                </c:pt>
                <c:pt idx="105213">
                  <c:v>52606.5</c:v>
                </c:pt>
                <c:pt idx="105214">
                  <c:v>52607</c:v>
                </c:pt>
                <c:pt idx="105215">
                  <c:v>52607.5</c:v>
                </c:pt>
                <c:pt idx="105216">
                  <c:v>52608</c:v>
                </c:pt>
                <c:pt idx="105217">
                  <c:v>52608.5</c:v>
                </c:pt>
                <c:pt idx="105218">
                  <c:v>52609</c:v>
                </c:pt>
                <c:pt idx="105219">
                  <c:v>52609.5</c:v>
                </c:pt>
                <c:pt idx="105220">
                  <c:v>52610</c:v>
                </c:pt>
                <c:pt idx="105221">
                  <c:v>52610.5</c:v>
                </c:pt>
                <c:pt idx="105222">
                  <c:v>52611</c:v>
                </c:pt>
                <c:pt idx="105223">
                  <c:v>52611.5</c:v>
                </c:pt>
                <c:pt idx="105224">
                  <c:v>52612</c:v>
                </c:pt>
                <c:pt idx="105225">
                  <c:v>52612.5</c:v>
                </c:pt>
                <c:pt idx="105226">
                  <c:v>52613</c:v>
                </c:pt>
                <c:pt idx="105227">
                  <c:v>52613.5</c:v>
                </c:pt>
                <c:pt idx="105228">
                  <c:v>52614</c:v>
                </c:pt>
                <c:pt idx="105229">
                  <c:v>52614.5</c:v>
                </c:pt>
                <c:pt idx="105230">
                  <c:v>52615</c:v>
                </c:pt>
                <c:pt idx="105231">
                  <c:v>52615.5</c:v>
                </c:pt>
                <c:pt idx="105232">
                  <c:v>52616</c:v>
                </c:pt>
                <c:pt idx="105233">
                  <c:v>52616.5</c:v>
                </c:pt>
                <c:pt idx="105234">
                  <c:v>52617</c:v>
                </c:pt>
                <c:pt idx="105235">
                  <c:v>52617.5</c:v>
                </c:pt>
                <c:pt idx="105236">
                  <c:v>52618</c:v>
                </c:pt>
                <c:pt idx="105237">
                  <c:v>52618.5</c:v>
                </c:pt>
                <c:pt idx="105238">
                  <c:v>52619</c:v>
                </c:pt>
                <c:pt idx="105239">
                  <c:v>52619.5</c:v>
                </c:pt>
                <c:pt idx="105240">
                  <c:v>52620</c:v>
                </c:pt>
                <c:pt idx="105241">
                  <c:v>52620.5</c:v>
                </c:pt>
                <c:pt idx="105242">
                  <c:v>52621</c:v>
                </c:pt>
                <c:pt idx="105243">
                  <c:v>52621.5</c:v>
                </c:pt>
                <c:pt idx="105244">
                  <c:v>52622</c:v>
                </c:pt>
                <c:pt idx="105245">
                  <c:v>52622.5</c:v>
                </c:pt>
                <c:pt idx="105246">
                  <c:v>52623</c:v>
                </c:pt>
                <c:pt idx="105247">
                  <c:v>52623.5</c:v>
                </c:pt>
                <c:pt idx="105248">
                  <c:v>52624</c:v>
                </c:pt>
                <c:pt idx="105249">
                  <c:v>52624.5</c:v>
                </c:pt>
                <c:pt idx="105250">
                  <c:v>52625</c:v>
                </c:pt>
                <c:pt idx="105251">
                  <c:v>52625.5</c:v>
                </c:pt>
                <c:pt idx="105252">
                  <c:v>52626</c:v>
                </c:pt>
                <c:pt idx="105253">
                  <c:v>52626.5</c:v>
                </c:pt>
                <c:pt idx="105254">
                  <c:v>52627</c:v>
                </c:pt>
                <c:pt idx="105255">
                  <c:v>52627.5</c:v>
                </c:pt>
                <c:pt idx="105256">
                  <c:v>52628</c:v>
                </c:pt>
                <c:pt idx="105257">
                  <c:v>52628.5</c:v>
                </c:pt>
                <c:pt idx="105258">
                  <c:v>52629</c:v>
                </c:pt>
                <c:pt idx="105259">
                  <c:v>52629.5</c:v>
                </c:pt>
                <c:pt idx="105260">
                  <c:v>52630</c:v>
                </c:pt>
                <c:pt idx="105261">
                  <c:v>52630.5</c:v>
                </c:pt>
                <c:pt idx="105262">
                  <c:v>52631</c:v>
                </c:pt>
                <c:pt idx="105263">
                  <c:v>52631.5</c:v>
                </c:pt>
                <c:pt idx="105264">
                  <c:v>52632</c:v>
                </c:pt>
                <c:pt idx="105265">
                  <c:v>52632.5</c:v>
                </c:pt>
                <c:pt idx="105266">
                  <c:v>52633</c:v>
                </c:pt>
                <c:pt idx="105267">
                  <c:v>52633.5</c:v>
                </c:pt>
                <c:pt idx="105268">
                  <c:v>52634</c:v>
                </c:pt>
                <c:pt idx="105269">
                  <c:v>52634.5</c:v>
                </c:pt>
                <c:pt idx="105270">
                  <c:v>52635</c:v>
                </c:pt>
                <c:pt idx="105271">
                  <c:v>52635.5</c:v>
                </c:pt>
                <c:pt idx="105272">
                  <c:v>52636</c:v>
                </c:pt>
                <c:pt idx="105273">
                  <c:v>52636.5</c:v>
                </c:pt>
                <c:pt idx="105274">
                  <c:v>52637</c:v>
                </c:pt>
                <c:pt idx="105275">
                  <c:v>52637.5</c:v>
                </c:pt>
                <c:pt idx="105276">
                  <c:v>52638</c:v>
                </c:pt>
                <c:pt idx="105277">
                  <c:v>52638.5</c:v>
                </c:pt>
                <c:pt idx="105278">
                  <c:v>52639</c:v>
                </c:pt>
                <c:pt idx="105279">
                  <c:v>52639.5</c:v>
                </c:pt>
                <c:pt idx="105280">
                  <c:v>52640</c:v>
                </c:pt>
                <c:pt idx="105281">
                  <c:v>52640.5</c:v>
                </c:pt>
                <c:pt idx="105282">
                  <c:v>52641</c:v>
                </c:pt>
                <c:pt idx="105283">
                  <c:v>52641.5</c:v>
                </c:pt>
                <c:pt idx="105284">
                  <c:v>52642</c:v>
                </c:pt>
                <c:pt idx="105285">
                  <c:v>52642.5</c:v>
                </c:pt>
                <c:pt idx="105286">
                  <c:v>52643</c:v>
                </c:pt>
                <c:pt idx="105287">
                  <c:v>52643.5</c:v>
                </c:pt>
                <c:pt idx="105288">
                  <c:v>52644</c:v>
                </c:pt>
                <c:pt idx="105289">
                  <c:v>52644.5</c:v>
                </c:pt>
                <c:pt idx="105290">
                  <c:v>52645</c:v>
                </c:pt>
                <c:pt idx="105291">
                  <c:v>52645.5</c:v>
                </c:pt>
                <c:pt idx="105292">
                  <c:v>52646</c:v>
                </c:pt>
                <c:pt idx="105293">
                  <c:v>52646.5</c:v>
                </c:pt>
                <c:pt idx="105294">
                  <c:v>52647</c:v>
                </c:pt>
                <c:pt idx="105295">
                  <c:v>52647.5</c:v>
                </c:pt>
                <c:pt idx="105296">
                  <c:v>52648</c:v>
                </c:pt>
                <c:pt idx="105297">
                  <c:v>52648.5</c:v>
                </c:pt>
                <c:pt idx="105298">
                  <c:v>52649</c:v>
                </c:pt>
                <c:pt idx="105299">
                  <c:v>52649.5</c:v>
                </c:pt>
                <c:pt idx="105300">
                  <c:v>52650</c:v>
                </c:pt>
                <c:pt idx="105301">
                  <c:v>52650.5</c:v>
                </c:pt>
                <c:pt idx="105302">
                  <c:v>52651</c:v>
                </c:pt>
                <c:pt idx="105303">
                  <c:v>52651.5</c:v>
                </c:pt>
                <c:pt idx="105304">
                  <c:v>52652</c:v>
                </c:pt>
                <c:pt idx="105305">
                  <c:v>52652.5</c:v>
                </c:pt>
                <c:pt idx="105306">
                  <c:v>52653</c:v>
                </c:pt>
                <c:pt idx="105307">
                  <c:v>52653.5</c:v>
                </c:pt>
                <c:pt idx="105308">
                  <c:v>52654</c:v>
                </c:pt>
                <c:pt idx="105309">
                  <c:v>52654.5</c:v>
                </c:pt>
                <c:pt idx="105310">
                  <c:v>52655</c:v>
                </c:pt>
                <c:pt idx="105311">
                  <c:v>52655.5</c:v>
                </c:pt>
                <c:pt idx="105312">
                  <c:v>52656</c:v>
                </c:pt>
                <c:pt idx="105313">
                  <c:v>52656.5</c:v>
                </c:pt>
                <c:pt idx="105314">
                  <c:v>52657</c:v>
                </c:pt>
                <c:pt idx="105315">
                  <c:v>52657.5</c:v>
                </c:pt>
                <c:pt idx="105316">
                  <c:v>52658</c:v>
                </c:pt>
                <c:pt idx="105317">
                  <c:v>52658.5</c:v>
                </c:pt>
                <c:pt idx="105318">
                  <c:v>52659</c:v>
                </c:pt>
                <c:pt idx="105319">
                  <c:v>52659.5</c:v>
                </c:pt>
                <c:pt idx="105320">
                  <c:v>52660</c:v>
                </c:pt>
                <c:pt idx="105321">
                  <c:v>52660.5</c:v>
                </c:pt>
                <c:pt idx="105322">
                  <c:v>52661</c:v>
                </c:pt>
                <c:pt idx="105323">
                  <c:v>52661.5</c:v>
                </c:pt>
                <c:pt idx="105324">
                  <c:v>52662</c:v>
                </c:pt>
                <c:pt idx="105325">
                  <c:v>52662.5</c:v>
                </c:pt>
                <c:pt idx="105326">
                  <c:v>52663</c:v>
                </c:pt>
                <c:pt idx="105327">
                  <c:v>52663.5</c:v>
                </c:pt>
                <c:pt idx="105328">
                  <c:v>52664</c:v>
                </c:pt>
                <c:pt idx="105329">
                  <c:v>52664.5</c:v>
                </c:pt>
                <c:pt idx="105330">
                  <c:v>52665</c:v>
                </c:pt>
                <c:pt idx="105331">
                  <c:v>52665.5</c:v>
                </c:pt>
                <c:pt idx="105332">
                  <c:v>52666</c:v>
                </c:pt>
                <c:pt idx="105333">
                  <c:v>52666.5</c:v>
                </c:pt>
                <c:pt idx="105334">
                  <c:v>52667</c:v>
                </c:pt>
                <c:pt idx="105335">
                  <c:v>52667.5</c:v>
                </c:pt>
                <c:pt idx="105336">
                  <c:v>52668</c:v>
                </c:pt>
                <c:pt idx="105337">
                  <c:v>52668.5</c:v>
                </c:pt>
                <c:pt idx="105338">
                  <c:v>52669</c:v>
                </c:pt>
                <c:pt idx="105339">
                  <c:v>52669.5</c:v>
                </c:pt>
                <c:pt idx="105340">
                  <c:v>52670</c:v>
                </c:pt>
                <c:pt idx="105341">
                  <c:v>52670.5</c:v>
                </c:pt>
                <c:pt idx="105342">
                  <c:v>52671</c:v>
                </c:pt>
                <c:pt idx="105343">
                  <c:v>52671.5</c:v>
                </c:pt>
                <c:pt idx="105344">
                  <c:v>52672</c:v>
                </c:pt>
                <c:pt idx="105345">
                  <c:v>52672.5</c:v>
                </c:pt>
                <c:pt idx="105346">
                  <c:v>52673</c:v>
                </c:pt>
                <c:pt idx="105347">
                  <c:v>52673.5</c:v>
                </c:pt>
                <c:pt idx="105348">
                  <c:v>52674</c:v>
                </c:pt>
                <c:pt idx="105349">
                  <c:v>52674.5</c:v>
                </c:pt>
                <c:pt idx="105350">
                  <c:v>52675</c:v>
                </c:pt>
                <c:pt idx="105351">
                  <c:v>52675.5</c:v>
                </c:pt>
                <c:pt idx="105352">
                  <c:v>52676</c:v>
                </c:pt>
                <c:pt idx="105353">
                  <c:v>52676.5</c:v>
                </c:pt>
                <c:pt idx="105354">
                  <c:v>52677</c:v>
                </c:pt>
                <c:pt idx="105355">
                  <c:v>52677.5</c:v>
                </c:pt>
                <c:pt idx="105356">
                  <c:v>52678</c:v>
                </c:pt>
                <c:pt idx="105357">
                  <c:v>52678.5</c:v>
                </c:pt>
                <c:pt idx="105358">
                  <c:v>52679</c:v>
                </c:pt>
                <c:pt idx="105359">
                  <c:v>52679.5</c:v>
                </c:pt>
                <c:pt idx="105360">
                  <c:v>52680</c:v>
                </c:pt>
                <c:pt idx="105361">
                  <c:v>52680.5</c:v>
                </c:pt>
                <c:pt idx="105362">
                  <c:v>52681</c:v>
                </c:pt>
                <c:pt idx="105363">
                  <c:v>52681.5</c:v>
                </c:pt>
                <c:pt idx="105364">
                  <c:v>52682</c:v>
                </c:pt>
                <c:pt idx="105365">
                  <c:v>52682.5</c:v>
                </c:pt>
                <c:pt idx="105366">
                  <c:v>52683</c:v>
                </c:pt>
                <c:pt idx="105367">
                  <c:v>52683.5</c:v>
                </c:pt>
                <c:pt idx="105368">
                  <c:v>52684</c:v>
                </c:pt>
                <c:pt idx="105369">
                  <c:v>52684.5</c:v>
                </c:pt>
                <c:pt idx="105370">
                  <c:v>52685</c:v>
                </c:pt>
                <c:pt idx="105371">
                  <c:v>52685.5</c:v>
                </c:pt>
                <c:pt idx="105372">
                  <c:v>52686</c:v>
                </c:pt>
                <c:pt idx="105373">
                  <c:v>52686.5</c:v>
                </c:pt>
                <c:pt idx="105374">
                  <c:v>52687</c:v>
                </c:pt>
                <c:pt idx="105375">
                  <c:v>52687.5</c:v>
                </c:pt>
                <c:pt idx="105376">
                  <c:v>52688</c:v>
                </c:pt>
                <c:pt idx="105377">
                  <c:v>52688.5</c:v>
                </c:pt>
                <c:pt idx="105378">
                  <c:v>52689</c:v>
                </c:pt>
                <c:pt idx="105379">
                  <c:v>52689.5</c:v>
                </c:pt>
                <c:pt idx="105380">
                  <c:v>52690</c:v>
                </c:pt>
                <c:pt idx="105381">
                  <c:v>52690.5</c:v>
                </c:pt>
                <c:pt idx="105382">
                  <c:v>52691</c:v>
                </c:pt>
                <c:pt idx="105383">
                  <c:v>52691.5</c:v>
                </c:pt>
                <c:pt idx="105384">
                  <c:v>52692</c:v>
                </c:pt>
                <c:pt idx="105385">
                  <c:v>52692.5</c:v>
                </c:pt>
                <c:pt idx="105386">
                  <c:v>52693</c:v>
                </c:pt>
                <c:pt idx="105387">
                  <c:v>52693.5</c:v>
                </c:pt>
                <c:pt idx="105388">
                  <c:v>52694</c:v>
                </c:pt>
                <c:pt idx="105389">
                  <c:v>52694.5</c:v>
                </c:pt>
                <c:pt idx="105390">
                  <c:v>52695</c:v>
                </c:pt>
                <c:pt idx="105391">
                  <c:v>52695.5</c:v>
                </c:pt>
                <c:pt idx="105392">
                  <c:v>52696</c:v>
                </c:pt>
                <c:pt idx="105393">
                  <c:v>52696.5</c:v>
                </c:pt>
                <c:pt idx="105394">
                  <c:v>52697</c:v>
                </c:pt>
                <c:pt idx="105395">
                  <c:v>52697.5</c:v>
                </c:pt>
                <c:pt idx="105396">
                  <c:v>52698</c:v>
                </c:pt>
                <c:pt idx="105397">
                  <c:v>52698.5</c:v>
                </c:pt>
                <c:pt idx="105398">
                  <c:v>52699</c:v>
                </c:pt>
                <c:pt idx="105399">
                  <c:v>52699.5</c:v>
                </c:pt>
                <c:pt idx="105400">
                  <c:v>52700</c:v>
                </c:pt>
                <c:pt idx="105401">
                  <c:v>52700.5</c:v>
                </c:pt>
                <c:pt idx="105402">
                  <c:v>52701</c:v>
                </c:pt>
                <c:pt idx="105403">
                  <c:v>52701.5</c:v>
                </c:pt>
                <c:pt idx="105404">
                  <c:v>52702</c:v>
                </c:pt>
                <c:pt idx="105405">
                  <c:v>52702.5</c:v>
                </c:pt>
                <c:pt idx="105406">
                  <c:v>52703</c:v>
                </c:pt>
                <c:pt idx="105407">
                  <c:v>52703.5</c:v>
                </c:pt>
                <c:pt idx="105408">
                  <c:v>52704</c:v>
                </c:pt>
                <c:pt idx="105409">
                  <c:v>52704.5</c:v>
                </c:pt>
                <c:pt idx="105410">
                  <c:v>52705</c:v>
                </c:pt>
                <c:pt idx="105411">
                  <c:v>52705.5</c:v>
                </c:pt>
                <c:pt idx="105412">
                  <c:v>52706</c:v>
                </c:pt>
                <c:pt idx="105413">
                  <c:v>52706.5</c:v>
                </c:pt>
                <c:pt idx="105414">
                  <c:v>52707</c:v>
                </c:pt>
                <c:pt idx="105415">
                  <c:v>52707.5</c:v>
                </c:pt>
                <c:pt idx="105416">
                  <c:v>52708</c:v>
                </c:pt>
                <c:pt idx="105417">
                  <c:v>52708.5</c:v>
                </c:pt>
                <c:pt idx="105418">
                  <c:v>52709</c:v>
                </c:pt>
                <c:pt idx="105419">
                  <c:v>52709.5</c:v>
                </c:pt>
                <c:pt idx="105420">
                  <c:v>52710</c:v>
                </c:pt>
                <c:pt idx="105421">
                  <c:v>52710.5</c:v>
                </c:pt>
                <c:pt idx="105422">
                  <c:v>52711</c:v>
                </c:pt>
                <c:pt idx="105423">
                  <c:v>52711.5</c:v>
                </c:pt>
                <c:pt idx="105424">
                  <c:v>52712</c:v>
                </c:pt>
                <c:pt idx="105425">
                  <c:v>52712.5</c:v>
                </c:pt>
                <c:pt idx="105426">
                  <c:v>52713</c:v>
                </c:pt>
                <c:pt idx="105427">
                  <c:v>52713.5</c:v>
                </c:pt>
                <c:pt idx="105428">
                  <c:v>52714</c:v>
                </c:pt>
                <c:pt idx="105429">
                  <c:v>52714.5</c:v>
                </c:pt>
                <c:pt idx="105430">
                  <c:v>52715</c:v>
                </c:pt>
                <c:pt idx="105431">
                  <c:v>52715.5</c:v>
                </c:pt>
                <c:pt idx="105432">
                  <c:v>52716</c:v>
                </c:pt>
                <c:pt idx="105433">
                  <c:v>52716.5</c:v>
                </c:pt>
                <c:pt idx="105434">
                  <c:v>52717</c:v>
                </c:pt>
                <c:pt idx="105435">
                  <c:v>52717.5</c:v>
                </c:pt>
                <c:pt idx="105436">
                  <c:v>52718</c:v>
                </c:pt>
                <c:pt idx="105437">
                  <c:v>52718.5</c:v>
                </c:pt>
                <c:pt idx="105438">
                  <c:v>52719</c:v>
                </c:pt>
                <c:pt idx="105439">
                  <c:v>52719.5</c:v>
                </c:pt>
                <c:pt idx="105440">
                  <c:v>52720</c:v>
                </c:pt>
                <c:pt idx="105441">
                  <c:v>52720.5</c:v>
                </c:pt>
                <c:pt idx="105442">
                  <c:v>52721</c:v>
                </c:pt>
                <c:pt idx="105443">
                  <c:v>52721.5</c:v>
                </c:pt>
                <c:pt idx="105444">
                  <c:v>52722</c:v>
                </c:pt>
                <c:pt idx="105445">
                  <c:v>52722.5</c:v>
                </c:pt>
                <c:pt idx="105446">
                  <c:v>52723</c:v>
                </c:pt>
                <c:pt idx="105447">
                  <c:v>52723.5</c:v>
                </c:pt>
                <c:pt idx="105448">
                  <c:v>52724</c:v>
                </c:pt>
                <c:pt idx="105449">
                  <c:v>52724.5</c:v>
                </c:pt>
                <c:pt idx="105450">
                  <c:v>52725</c:v>
                </c:pt>
                <c:pt idx="105451">
                  <c:v>52725.5</c:v>
                </c:pt>
                <c:pt idx="105452">
                  <c:v>52726</c:v>
                </c:pt>
                <c:pt idx="105453">
                  <c:v>52726.5</c:v>
                </c:pt>
                <c:pt idx="105454">
                  <c:v>52727</c:v>
                </c:pt>
                <c:pt idx="105455">
                  <c:v>52727.5</c:v>
                </c:pt>
                <c:pt idx="105456">
                  <c:v>52728</c:v>
                </c:pt>
                <c:pt idx="105457">
                  <c:v>52728.5</c:v>
                </c:pt>
                <c:pt idx="105458">
                  <c:v>52729</c:v>
                </c:pt>
                <c:pt idx="105459">
                  <c:v>52729.5</c:v>
                </c:pt>
                <c:pt idx="105460">
                  <c:v>52730</c:v>
                </c:pt>
                <c:pt idx="105461">
                  <c:v>52730.5</c:v>
                </c:pt>
                <c:pt idx="105462">
                  <c:v>52731</c:v>
                </c:pt>
                <c:pt idx="105463">
                  <c:v>52731.5</c:v>
                </c:pt>
                <c:pt idx="105464">
                  <c:v>52732</c:v>
                </c:pt>
                <c:pt idx="105465">
                  <c:v>52732.5</c:v>
                </c:pt>
                <c:pt idx="105466">
                  <c:v>52733</c:v>
                </c:pt>
                <c:pt idx="105467">
                  <c:v>52733.5</c:v>
                </c:pt>
                <c:pt idx="105468">
                  <c:v>52734</c:v>
                </c:pt>
                <c:pt idx="105469">
                  <c:v>52734.5</c:v>
                </c:pt>
                <c:pt idx="105470">
                  <c:v>52735</c:v>
                </c:pt>
                <c:pt idx="105471">
                  <c:v>52735.5</c:v>
                </c:pt>
                <c:pt idx="105472">
                  <c:v>52736</c:v>
                </c:pt>
                <c:pt idx="105473">
                  <c:v>52736.5</c:v>
                </c:pt>
                <c:pt idx="105474">
                  <c:v>52737</c:v>
                </c:pt>
                <c:pt idx="105475">
                  <c:v>52737.5</c:v>
                </c:pt>
                <c:pt idx="105476">
                  <c:v>52738</c:v>
                </c:pt>
                <c:pt idx="105477">
                  <c:v>52738.5</c:v>
                </c:pt>
                <c:pt idx="105478">
                  <c:v>52739</c:v>
                </c:pt>
                <c:pt idx="105479">
                  <c:v>52739.5</c:v>
                </c:pt>
                <c:pt idx="105480">
                  <c:v>52740</c:v>
                </c:pt>
                <c:pt idx="105481">
                  <c:v>52740.5</c:v>
                </c:pt>
                <c:pt idx="105482">
                  <c:v>52741</c:v>
                </c:pt>
                <c:pt idx="105483">
                  <c:v>52741.5</c:v>
                </c:pt>
                <c:pt idx="105484">
                  <c:v>52742</c:v>
                </c:pt>
                <c:pt idx="105485">
                  <c:v>52742.5</c:v>
                </c:pt>
                <c:pt idx="105486">
                  <c:v>52743</c:v>
                </c:pt>
                <c:pt idx="105487">
                  <c:v>52743.5</c:v>
                </c:pt>
                <c:pt idx="105488">
                  <c:v>52744</c:v>
                </c:pt>
                <c:pt idx="105489">
                  <c:v>52744.5</c:v>
                </c:pt>
                <c:pt idx="105490">
                  <c:v>52745</c:v>
                </c:pt>
                <c:pt idx="105491">
                  <c:v>52745.5</c:v>
                </c:pt>
                <c:pt idx="105492">
                  <c:v>52746</c:v>
                </c:pt>
                <c:pt idx="105493">
                  <c:v>52746.5</c:v>
                </c:pt>
                <c:pt idx="105494">
                  <c:v>52747</c:v>
                </c:pt>
                <c:pt idx="105495">
                  <c:v>52747.5</c:v>
                </c:pt>
                <c:pt idx="105496">
                  <c:v>52748</c:v>
                </c:pt>
                <c:pt idx="105497">
                  <c:v>52748.5</c:v>
                </c:pt>
                <c:pt idx="105498">
                  <c:v>52749</c:v>
                </c:pt>
                <c:pt idx="105499">
                  <c:v>52749.5</c:v>
                </c:pt>
                <c:pt idx="105500">
                  <c:v>52750</c:v>
                </c:pt>
                <c:pt idx="105501">
                  <c:v>52750.5</c:v>
                </c:pt>
                <c:pt idx="105502">
                  <c:v>52751</c:v>
                </c:pt>
                <c:pt idx="105503">
                  <c:v>52751.5</c:v>
                </c:pt>
                <c:pt idx="105504">
                  <c:v>52752</c:v>
                </c:pt>
                <c:pt idx="105505">
                  <c:v>52752.5</c:v>
                </c:pt>
                <c:pt idx="105506">
                  <c:v>52753</c:v>
                </c:pt>
                <c:pt idx="105507">
                  <c:v>52753.5</c:v>
                </c:pt>
                <c:pt idx="105508">
                  <c:v>52754</c:v>
                </c:pt>
                <c:pt idx="105509">
                  <c:v>52754.5</c:v>
                </c:pt>
                <c:pt idx="105510">
                  <c:v>52755</c:v>
                </c:pt>
                <c:pt idx="105511">
                  <c:v>52755.5</c:v>
                </c:pt>
                <c:pt idx="105512">
                  <c:v>52756</c:v>
                </c:pt>
                <c:pt idx="105513">
                  <c:v>52756.5</c:v>
                </c:pt>
                <c:pt idx="105514">
                  <c:v>52757</c:v>
                </c:pt>
                <c:pt idx="105515">
                  <c:v>52757.5</c:v>
                </c:pt>
                <c:pt idx="105516">
                  <c:v>52758</c:v>
                </c:pt>
                <c:pt idx="105517">
                  <c:v>52758.5</c:v>
                </c:pt>
                <c:pt idx="105518">
                  <c:v>52759</c:v>
                </c:pt>
                <c:pt idx="105519">
                  <c:v>52759.5</c:v>
                </c:pt>
                <c:pt idx="105520">
                  <c:v>52760</c:v>
                </c:pt>
                <c:pt idx="105521">
                  <c:v>52760.5</c:v>
                </c:pt>
                <c:pt idx="105522">
                  <c:v>52761</c:v>
                </c:pt>
                <c:pt idx="105523">
                  <c:v>52761.5</c:v>
                </c:pt>
                <c:pt idx="105524">
                  <c:v>52762</c:v>
                </c:pt>
                <c:pt idx="105525">
                  <c:v>52762.5</c:v>
                </c:pt>
                <c:pt idx="105526">
                  <c:v>52763</c:v>
                </c:pt>
                <c:pt idx="105527">
                  <c:v>52763.5</c:v>
                </c:pt>
                <c:pt idx="105528">
                  <c:v>52764</c:v>
                </c:pt>
                <c:pt idx="105529">
                  <c:v>52764.5</c:v>
                </c:pt>
                <c:pt idx="105530">
                  <c:v>52765</c:v>
                </c:pt>
                <c:pt idx="105531">
                  <c:v>52765.5</c:v>
                </c:pt>
                <c:pt idx="105532">
                  <c:v>52766</c:v>
                </c:pt>
                <c:pt idx="105533">
                  <c:v>52766.5</c:v>
                </c:pt>
                <c:pt idx="105534">
                  <c:v>52767</c:v>
                </c:pt>
                <c:pt idx="105535">
                  <c:v>52767.5</c:v>
                </c:pt>
                <c:pt idx="105536">
                  <c:v>52768</c:v>
                </c:pt>
                <c:pt idx="105537">
                  <c:v>52768.5</c:v>
                </c:pt>
                <c:pt idx="105538">
                  <c:v>52769</c:v>
                </c:pt>
                <c:pt idx="105539">
                  <c:v>52769.5</c:v>
                </c:pt>
                <c:pt idx="105540">
                  <c:v>52770</c:v>
                </c:pt>
                <c:pt idx="105541">
                  <c:v>52770.5</c:v>
                </c:pt>
                <c:pt idx="105542">
                  <c:v>52771</c:v>
                </c:pt>
                <c:pt idx="105543">
                  <c:v>52771.5</c:v>
                </c:pt>
                <c:pt idx="105544">
                  <c:v>52772</c:v>
                </c:pt>
                <c:pt idx="105545">
                  <c:v>52772.5</c:v>
                </c:pt>
                <c:pt idx="105546">
                  <c:v>52773</c:v>
                </c:pt>
                <c:pt idx="105547">
                  <c:v>52773.5</c:v>
                </c:pt>
                <c:pt idx="105548">
                  <c:v>52774</c:v>
                </c:pt>
                <c:pt idx="105549">
                  <c:v>52774.5</c:v>
                </c:pt>
                <c:pt idx="105550">
                  <c:v>52775</c:v>
                </c:pt>
                <c:pt idx="105551">
                  <c:v>52775.5</c:v>
                </c:pt>
                <c:pt idx="105552">
                  <c:v>52776</c:v>
                </c:pt>
                <c:pt idx="105553">
                  <c:v>52776.5</c:v>
                </c:pt>
                <c:pt idx="105554">
                  <c:v>52777</c:v>
                </c:pt>
                <c:pt idx="105555">
                  <c:v>52777.5</c:v>
                </c:pt>
                <c:pt idx="105556">
                  <c:v>52778</c:v>
                </c:pt>
                <c:pt idx="105557">
                  <c:v>52778.5</c:v>
                </c:pt>
                <c:pt idx="105558">
                  <c:v>52779</c:v>
                </c:pt>
                <c:pt idx="105559">
                  <c:v>52779.5</c:v>
                </c:pt>
                <c:pt idx="105560">
                  <c:v>52780</c:v>
                </c:pt>
                <c:pt idx="105561">
                  <c:v>52780.5</c:v>
                </c:pt>
                <c:pt idx="105562">
                  <c:v>52781</c:v>
                </c:pt>
                <c:pt idx="105563">
                  <c:v>52781.5</c:v>
                </c:pt>
                <c:pt idx="105564">
                  <c:v>52782</c:v>
                </c:pt>
                <c:pt idx="105565">
                  <c:v>52782.5</c:v>
                </c:pt>
                <c:pt idx="105566">
                  <c:v>52783</c:v>
                </c:pt>
                <c:pt idx="105567">
                  <c:v>52783.5</c:v>
                </c:pt>
                <c:pt idx="105568">
                  <c:v>52784</c:v>
                </c:pt>
                <c:pt idx="105569">
                  <c:v>52784.5</c:v>
                </c:pt>
                <c:pt idx="105570">
                  <c:v>52785</c:v>
                </c:pt>
                <c:pt idx="105571">
                  <c:v>52785.5</c:v>
                </c:pt>
                <c:pt idx="105572">
                  <c:v>52786</c:v>
                </c:pt>
                <c:pt idx="105573">
                  <c:v>52786.5</c:v>
                </c:pt>
                <c:pt idx="105574">
                  <c:v>52787</c:v>
                </c:pt>
                <c:pt idx="105575">
                  <c:v>52787.5</c:v>
                </c:pt>
                <c:pt idx="105576">
                  <c:v>52788</c:v>
                </c:pt>
                <c:pt idx="105577">
                  <c:v>52788.5</c:v>
                </c:pt>
                <c:pt idx="105578">
                  <c:v>52789</c:v>
                </c:pt>
                <c:pt idx="105579">
                  <c:v>52789.5</c:v>
                </c:pt>
                <c:pt idx="105580">
                  <c:v>52790</c:v>
                </c:pt>
                <c:pt idx="105581">
                  <c:v>52790.5</c:v>
                </c:pt>
                <c:pt idx="105582">
                  <c:v>52791</c:v>
                </c:pt>
                <c:pt idx="105583">
                  <c:v>52791.5</c:v>
                </c:pt>
                <c:pt idx="105584">
                  <c:v>52792</c:v>
                </c:pt>
                <c:pt idx="105585">
                  <c:v>52792.5</c:v>
                </c:pt>
                <c:pt idx="105586">
                  <c:v>52793</c:v>
                </c:pt>
                <c:pt idx="105587">
                  <c:v>52793.5</c:v>
                </c:pt>
                <c:pt idx="105588">
                  <c:v>52794</c:v>
                </c:pt>
                <c:pt idx="105589">
                  <c:v>52794.5</c:v>
                </c:pt>
                <c:pt idx="105590">
                  <c:v>52795</c:v>
                </c:pt>
                <c:pt idx="105591">
                  <c:v>52795.5</c:v>
                </c:pt>
                <c:pt idx="105592">
                  <c:v>52796</c:v>
                </c:pt>
                <c:pt idx="105593">
                  <c:v>52796.5</c:v>
                </c:pt>
                <c:pt idx="105594">
                  <c:v>52797</c:v>
                </c:pt>
                <c:pt idx="105595">
                  <c:v>52797.5</c:v>
                </c:pt>
                <c:pt idx="105596">
                  <c:v>52798</c:v>
                </c:pt>
                <c:pt idx="105597">
                  <c:v>52798.5</c:v>
                </c:pt>
                <c:pt idx="105598">
                  <c:v>52799</c:v>
                </c:pt>
                <c:pt idx="105599">
                  <c:v>52799.5</c:v>
                </c:pt>
                <c:pt idx="105600">
                  <c:v>52800</c:v>
                </c:pt>
                <c:pt idx="105601">
                  <c:v>52800.5</c:v>
                </c:pt>
                <c:pt idx="105602">
                  <c:v>52801</c:v>
                </c:pt>
                <c:pt idx="105603">
                  <c:v>52801.5</c:v>
                </c:pt>
                <c:pt idx="105604">
                  <c:v>52802</c:v>
                </c:pt>
                <c:pt idx="105605">
                  <c:v>52802.5</c:v>
                </c:pt>
                <c:pt idx="105606">
                  <c:v>52803</c:v>
                </c:pt>
                <c:pt idx="105607">
                  <c:v>52803.5</c:v>
                </c:pt>
                <c:pt idx="105608">
                  <c:v>52804</c:v>
                </c:pt>
                <c:pt idx="105609">
                  <c:v>52804.5</c:v>
                </c:pt>
                <c:pt idx="105610">
                  <c:v>52805</c:v>
                </c:pt>
                <c:pt idx="105611">
                  <c:v>52805.5</c:v>
                </c:pt>
                <c:pt idx="105612">
                  <c:v>52806</c:v>
                </c:pt>
                <c:pt idx="105613">
                  <c:v>52806.5</c:v>
                </c:pt>
                <c:pt idx="105614">
                  <c:v>52807</c:v>
                </c:pt>
                <c:pt idx="105615">
                  <c:v>52807.5</c:v>
                </c:pt>
                <c:pt idx="105616">
                  <c:v>52808</c:v>
                </c:pt>
                <c:pt idx="105617">
                  <c:v>52808.5</c:v>
                </c:pt>
                <c:pt idx="105618">
                  <c:v>52809</c:v>
                </c:pt>
                <c:pt idx="105619">
                  <c:v>52809.5</c:v>
                </c:pt>
                <c:pt idx="105620">
                  <c:v>52810</c:v>
                </c:pt>
                <c:pt idx="105621">
                  <c:v>52810.5</c:v>
                </c:pt>
                <c:pt idx="105622">
                  <c:v>52811</c:v>
                </c:pt>
                <c:pt idx="105623">
                  <c:v>52811.5</c:v>
                </c:pt>
                <c:pt idx="105624">
                  <c:v>52812</c:v>
                </c:pt>
                <c:pt idx="105625">
                  <c:v>52812.5</c:v>
                </c:pt>
                <c:pt idx="105626">
                  <c:v>52813</c:v>
                </c:pt>
                <c:pt idx="105627">
                  <c:v>52813.5</c:v>
                </c:pt>
                <c:pt idx="105628">
                  <c:v>52814</c:v>
                </c:pt>
                <c:pt idx="105629">
                  <c:v>52814.5</c:v>
                </c:pt>
                <c:pt idx="105630">
                  <c:v>52815</c:v>
                </c:pt>
                <c:pt idx="105631">
                  <c:v>52815.5</c:v>
                </c:pt>
                <c:pt idx="105632">
                  <c:v>52816</c:v>
                </c:pt>
                <c:pt idx="105633">
                  <c:v>52816.5</c:v>
                </c:pt>
                <c:pt idx="105634">
                  <c:v>52817</c:v>
                </c:pt>
                <c:pt idx="105635">
                  <c:v>52817.5</c:v>
                </c:pt>
                <c:pt idx="105636">
                  <c:v>52818</c:v>
                </c:pt>
                <c:pt idx="105637">
                  <c:v>52818.5</c:v>
                </c:pt>
                <c:pt idx="105638">
                  <c:v>52819</c:v>
                </c:pt>
                <c:pt idx="105639">
                  <c:v>52819.5</c:v>
                </c:pt>
                <c:pt idx="105640">
                  <c:v>52820</c:v>
                </c:pt>
                <c:pt idx="105641">
                  <c:v>52820.5</c:v>
                </c:pt>
                <c:pt idx="105642">
                  <c:v>52821</c:v>
                </c:pt>
                <c:pt idx="105643">
                  <c:v>52821.5</c:v>
                </c:pt>
                <c:pt idx="105644">
                  <c:v>52822</c:v>
                </c:pt>
                <c:pt idx="105645">
                  <c:v>52822.5</c:v>
                </c:pt>
                <c:pt idx="105646">
                  <c:v>52823</c:v>
                </c:pt>
                <c:pt idx="105647">
                  <c:v>52823.5</c:v>
                </c:pt>
                <c:pt idx="105648">
                  <c:v>52824</c:v>
                </c:pt>
                <c:pt idx="105649">
                  <c:v>52824.5</c:v>
                </c:pt>
                <c:pt idx="105650">
                  <c:v>52825</c:v>
                </c:pt>
                <c:pt idx="105651">
                  <c:v>52825.5</c:v>
                </c:pt>
                <c:pt idx="105652">
                  <c:v>52826</c:v>
                </c:pt>
                <c:pt idx="105653">
                  <c:v>52826.5</c:v>
                </c:pt>
                <c:pt idx="105654">
                  <c:v>52827</c:v>
                </c:pt>
                <c:pt idx="105655">
                  <c:v>52827.5</c:v>
                </c:pt>
                <c:pt idx="105656">
                  <c:v>52828</c:v>
                </c:pt>
                <c:pt idx="105657">
                  <c:v>52828.5</c:v>
                </c:pt>
                <c:pt idx="105658">
                  <c:v>52829</c:v>
                </c:pt>
                <c:pt idx="105659">
                  <c:v>52829.5</c:v>
                </c:pt>
                <c:pt idx="105660">
                  <c:v>52830</c:v>
                </c:pt>
                <c:pt idx="105661">
                  <c:v>52830.5</c:v>
                </c:pt>
                <c:pt idx="105662">
                  <c:v>52831</c:v>
                </c:pt>
                <c:pt idx="105663">
                  <c:v>52831.5</c:v>
                </c:pt>
                <c:pt idx="105664">
                  <c:v>52832</c:v>
                </c:pt>
                <c:pt idx="105665">
                  <c:v>52832.5</c:v>
                </c:pt>
                <c:pt idx="105666">
                  <c:v>52833</c:v>
                </c:pt>
                <c:pt idx="105667">
                  <c:v>52833.5</c:v>
                </c:pt>
                <c:pt idx="105668">
                  <c:v>52834</c:v>
                </c:pt>
                <c:pt idx="105669">
                  <c:v>52834.5</c:v>
                </c:pt>
                <c:pt idx="105670">
                  <c:v>52835</c:v>
                </c:pt>
                <c:pt idx="105671">
                  <c:v>52835.5</c:v>
                </c:pt>
                <c:pt idx="105672">
                  <c:v>52836</c:v>
                </c:pt>
                <c:pt idx="105673">
                  <c:v>52836.5</c:v>
                </c:pt>
                <c:pt idx="105674">
                  <c:v>52837</c:v>
                </c:pt>
                <c:pt idx="105675">
                  <c:v>52837.5</c:v>
                </c:pt>
                <c:pt idx="105676">
                  <c:v>52838</c:v>
                </c:pt>
                <c:pt idx="105677">
                  <c:v>52838.5</c:v>
                </c:pt>
                <c:pt idx="105678">
                  <c:v>52839</c:v>
                </c:pt>
                <c:pt idx="105679">
                  <c:v>52839.5</c:v>
                </c:pt>
                <c:pt idx="105680">
                  <c:v>52840</c:v>
                </c:pt>
                <c:pt idx="105681">
                  <c:v>52840.5</c:v>
                </c:pt>
                <c:pt idx="105682">
                  <c:v>52841</c:v>
                </c:pt>
                <c:pt idx="105683">
                  <c:v>52841.5</c:v>
                </c:pt>
                <c:pt idx="105684">
                  <c:v>52842</c:v>
                </c:pt>
                <c:pt idx="105685">
                  <c:v>52842.5</c:v>
                </c:pt>
                <c:pt idx="105686">
                  <c:v>52843</c:v>
                </c:pt>
                <c:pt idx="105687">
                  <c:v>52843.5</c:v>
                </c:pt>
                <c:pt idx="105688">
                  <c:v>52844</c:v>
                </c:pt>
                <c:pt idx="105689">
                  <c:v>52844.5</c:v>
                </c:pt>
                <c:pt idx="105690">
                  <c:v>52845</c:v>
                </c:pt>
                <c:pt idx="105691">
                  <c:v>52845.5</c:v>
                </c:pt>
                <c:pt idx="105692">
                  <c:v>52846</c:v>
                </c:pt>
                <c:pt idx="105693">
                  <c:v>52846.5</c:v>
                </c:pt>
                <c:pt idx="105694">
                  <c:v>52847</c:v>
                </c:pt>
                <c:pt idx="105695">
                  <c:v>52847.5</c:v>
                </c:pt>
                <c:pt idx="105696">
                  <c:v>52848</c:v>
                </c:pt>
                <c:pt idx="105697">
                  <c:v>52848.5</c:v>
                </c:pt>
                <c:pt idx="105698">
                  <c:v>52849</c:v>
                </c:pt>
                <c:pt idx="105699">
                  <c:v>52849.5</c:v>
                </c:pt>
                <c:pt idx="105700">
                  <c:v>52850</c:v>
                </c:pt>
                <c:pt idx="105701">
                  <c:v>52850.5</c:v>
                </c:pt>
                <c:pt idx="105702">
                  <c:v>52851</c:v>
                </c:pt>
                <c:pt idx="105703">
                  <c:v>52851.5</c:v>
                </c:pt>
                <c:pt idx="105704">
                  <c:v>52852</c:v>
                </c:pt>
                <c:pt idx="105705">
                  <c:v>52852.5</c:v>
                </c:pt>
                <c:pt idx="105706">
                  <c:v>52853</c:v>
                </c:pt>
                <c:pt idx="105707">
                  <c:v>52853.5</c:v>
                </c:pt>
                <c:pt idx="105708">
                  <c:v>52854</c:v>
                </c:pt>
                <c:pt idx="105709">
                  <c:v>52854.5</c:v>
                </c:pt>
                <c:pt idx="105710">
                  <c:v>52855</c:v>
                </c:pt>
                <c:pt idx="105711">
                  <c:v>52855.5</c:v>
                </c:pt>
                <c:pt idx="105712">
                  <c:v>52856</c:v>
                </c:pt>
                <c:pt idx="105713">
                  <c:v>52856.5</c:v>
                </c:pt>
                <c:pt idx="105714">
                  <c:v>52857</c:v>
                </c:pt>
                <c:pt idx="105715">
                  <c:v>52857.5</c:v>
                </c:pt>
                <c:pt idx="105716">
                  <c:v>52858</c:v>
                </c:pt>
                <c:pt idx="105717">
                  <c:v>52858.5</c:v>
                </c:pt>
                <c:pt idx="105718">
                  <c:v>52859</c:v>
                </c:pt>
                <c:pt idx="105719">
                  <c:v>52859.5</c:v>
                </c:pt>
                <c:pt idx="105720">
                  <c:v>52860</c:v>
                </c:pt>
                <c:pt idx="105721">
                  <c:v>52860.5</c:v>
                </c:pt>
                <c:pt idx="105722">
                  <c:v>52861</c:v>
                </c:pt>
                <c:pt idx="105723">
                  <c:v>52861.5</c:v>
                </c:pt>
                <c:pt idx="105724">
                  <c:v>52862</c:v>
                </c:pt>
                <c:pt idx="105725">
                  <c:v>52862.5</c:v>
                </c:pt>
                <c:pt idx="105726">
                  <c:v>52863</c:v>
                </c:pt>
                <c:pt idx="105727">
                  <c:v>52863.5</c:v>
                </c:pt>
                <c:pt idx="105728">
                  <c:v>52864</c:v>
                </c:pt>
                <c:pt idx="105729">
                  <c:v>52864.5</c:v>
                </c:pt>
                <c:pt idx="105730">
                  <c:v>52865</c:v>
                </c:pt>
                <c:pt idx="105731">
                  <c:v>52865.5</c:v>
                </c:pt>
                <c:pt idx="105732">
                  <c:v>52866</c:v>
                </c:pt>
                <c:pt idx="105733">
                  <c:v>52866.5</c:v>
                </c:pt>
                <c:pt idx="105734">
                  <c:v>52867</c:v>
                </c:pt>
                <c:pt idx="105735">
                  <c:v>52867.5</c:v>
                </c:pt>
                <c:pt idx="105736">
                  <c:v>52868</c:v>
                </c:pt>
                <c:pt idx="105737">
                  <c:v>52868.5</c:v>
                </c:pt>
                <c:pt idx="105738">
                  <c:v>52869</c:v>
                </c:pt>
                <c:pt idx="105739">
                  <c:v>52869.5</c:v>
                </c:pt>
                <c:pt idx="105740">
                  <c:v>52870</c:v>
                </c:pt>
                <c:pt idx="105741">
                  <c:v>52870.5</c:v>
                </c:pt>
                <c:pt idx="105742">
                  <c:v>52871</c:v>
                </c:pt>
                <c:pt idx="105743">
                  <c:v>52871.5</c:v>
                </c:pt>
                <c:pt idx="105744">
                  <c:v>52872</c:v>
                </c:pt>
                <c:pt idx="105745">
                  <c:v>52872.5</c:v>
                </c:pt>
                <c:pt idx="105746">
                  <c:v>52873</c:v>
                </c:pt>
                <c:pt idx="105747">
                  <c:v>52873.5</c:v>
                </c:pt>
                <c:pt idx="105748">
                  <c:v>52874</c:v>
                </c:pt>
                <c:pt idx="105749">
                  <c:v>52874.5</c:v>
                </c:pt>
                <c:pt idx="105750">
                  <c:v>52875</c:v>
                </c:pt>
                <c:pt idx="105751">
                  <c:v>52875.5</c:v>
                </c:pt>
                <c:pt idx="105752">
                  <c:v>52876</c:v>
                </c:pt>
                <c:pt idx="105753">
                  <c:v>52876.5</c:v>
                </c:pt>
                <c:pt idx="105754">
                  <c:v>52877</c:v>
                </c:pt>
                <c:pt idx="105755">
                  <c:v>52877.5</c:v>
                </c:pt>
                <c:pt idx="105756">
                  <c:v>52878</c:v>
                </c:pt>
                <c:pt idx="105757">
                  <c:v>52878.5</c:v>
                </c:pt>
                <c:pt idx="105758">
                  <c:v>52879</c:v>
                </c:pt>
                <c:pt idx="105759">
                  <c:v>52879.5</c:v>
                </c:pt>
                <c:pt idx="105760">
                  <c:v>52880</c:v>
                </c:pt>
                <c:pt idx="105761">
                  <c:v>52880.5</c:v>
                </c:pt>
                <c:pt idx="105762">
                  <c:v>52881</c:v>
                </c:pt>
                <c:pt idx="105763">
                  <c:v>52881.5</c:v>
                </c:pt>
                <c:pt idx="105764">
                  <c:v>52882</c:v>
                </c:pt>
                <c:pt idx="105765">
                  <c:v>52882.5</c:v>
                </c:pt>
                <c:pt idx="105766">
                  <c:v>52883</c:v>
                </c:pt>
                <c:pt idx="105767">
                  <c:v>52883.5</c:v>
                </c:pt>
                <c:pt idx="105768">
                  <c:v>52884</c:v>
                </c:pt>
                <c:pt idx="105769">
                  <c:v>52884.5</c:v>
                </c:pt>
                <c:pt idx="105770">
                  <c:v>52885</c:v>
                </c:pt>
                <c:pt idx="105771">
                  <c:v>52885.5</c:v>
                </c:pt>
                <c:pt idx="105772">
                  <c:v>52886</c:v>
                </c:pt>
                <c:pt idx="105773">
                  <c:v>52886.5</c:v>
                </c:pt>
                <c:pt idx="105774">
                  <c:v>52887</c:v>
                </c:pt>
                <c:pt idx="105775">
                  <c:v>52887.5</c:v>
                </c:pt>
                <c:pt idx="105776">
                  <c:v>52888</c:v>
                </c:pt>
                <c:pt idx="105777">
                  <c:v>52888.5</c:v>
                </c:pt>
                <c:pt idx="105778">
                  <c:v>52889</c:v>
                </c:pt>
                <c:pt idx="105779">
                  <c:v>52889.5</c:v>
                </c:pt>
                <c:pt idx="105780">
                  <c:v>52890</c:v>
                </c:pt>
                <c:pt idx="105781">
                  <c:v>52890.5</c:v>
                </c:pt>
                <c:pt idx="105782">
                  <c:v>52891</c:v>
                </c:pt>
                <c:pt idx="105783">
                  <c:v>52891.5</c:v>
                </c:pt>
                <c:pt idx="105784">
                  <c:v>52892</c:v>
                </c:pt>
                <c:pt idx="105785">
                  <c:v>52892.5</c:v>
                </c:pt>
                <c:pt idx="105786">
                  <c:v>52893</c:v>
                </c:pt>
                <c:pt idx="105787">
                  <c:v>52893.5</c:v>
                </c:pt>
                <c:pt idx="105788">
                  <c:v>52894</c:v>
                </c:pt>
                <c:pt idx="105789">
                  <c:v>52894.5</c:v>
                </c:pt>
                <c:pt idx="105790">
                  <c:v>52895</c:v>
                </c:pt>
                <c:pt idx="105791">
                  <c:v>52895.5</c:v>
                </c:pt>
                <c:pt idx="105792">
                  <c:v>52896</c:v>
                </c:pt>
                <c:pt idx="105793">
                  <c:v>52896.5</c:v>
                </c:pt>
                <c:pt idx="105794">
                  <c:v>52897</c:v>
                </c:pt>
                <c:pt idx="105795">
                  <c:v>52897.5</c:v>
                </c:pt>
                <c:pt idx="105796">
                  <c:v>52898</c:v>
                </c:pt>
                <c:pt idx="105797">
                  <c:v>52898.5</c:v>
                </c:pt>
                <c:pt idx="105798">
                  <c:v>52899</c:v>
                </c:pt>
                <c:pt idx="105799">
                  <c:v>52899.5</c:v>
                </c:pt>
                <c:pt idx="105800">
                  <c:v>52900</c:v>
                </c:pt>
                <c:pt idx="105801">
                  <c:v>52900.5</c:v>
                </c:pt>
                <c:pt idx="105802">
                  <c:v>52901</c:v>
                </c:pt>
                <c:pt idx="105803">
                  <c:v>52901.5</c:v>
                </c:pt>
                <c:pt idx="105804">
                  <c:v>52902</c:v>
                </c:pt>
                <c:pt idx="105805">
                  <c:v>52902.5</c:v>
                </c:pt>
                <c:pt idx="105806">
                  <c:v>52903</c:v>
                </c:pt>
                <c:pt idx="105807">
                  <c:v>52903.5</c:v>
                </c:pt>
                <c:pt idx="105808">
                  <c:v>52904</c:v>
                </c:pt>
                <c:pt idx="105809">
                  <c:v>52904.5</c:v>
                </c:pt>
                <c:pt idx="105810">
                  <c:v>52905</c:v>
                </c:pt>
                <c:pt idx="105811">
                  <c:v>52905.5</c:v>
                </c:pt>
                <c:pt idx="105812">
                  <c:v>52906</c:v>
                </c:pt>
                <c:pt idx="105813">
                  <c:v>52906.5</c:v>
                </c:pt>
                <c:pt idx="105814">
                  <c:v>52907</c:v>
                </c:pt>
                <c:pt idx="105815">
                  <c:v>52907.5</c:v>
                </c:pt>
                <c:pt idx="105816">
                  <c:v>52908</c:v>
                </c:pt>
                <c:pt idx="105817">
                  <c:v>52908.5</c:v>
                </c:pt>
                <c:pt idx="105818">
                  <c:v>52909</c:v>
                </c:pt>
                <c:pt idx="105819">
                  <c:v>52909.5</c:v>
                </c:pt>
                <c:pt idx="105820">
                  <c:v>52910</c:v>
                </c:pt>
                <c:pt idx="105821">
                  <c:v>52910.5</c:v>
                </c:pt>
                <c:pt idx="105822">
                  <c:v>52911</c:v>
                </c:pt>
                <c:pt idx="105823">
                  <c:v>52911.5</c:v>
                </c:pt>
                <c:pt idx="105824">
                  <c:v>52912</c:v>
                </c:pt>
                <c:pt idx="105825">
                  <c:v>52912.5</c:v>
                </c:pt>
                <c:pt idx="105826">
                  <c:v>52913</c:v>
                </c:pt>
                <c:pt idx="105827">
                  <c:v>52913.5</c:v>
                </c:pt>
                <c:pt idx="105828">
                  <c:v>52914</c:v>
                </c:pt>
                <c:pt idx="105829">
                  <c:v>52914.5</c:v>
                </c:pt>
                <c:pt idx="105830">
                  <c:v>52915</c:v>
                </c:pt>
                <c:pt idx="105831">
                  <c:v>52915.5</c:v>
                </c:pt>
                <c:pt idx="105832">
                  <c:v>52916</c:v>
                </c:pt>
                <c:pt idx="105833">
                  <c:v>52916.5</c:v>
                </c:pt>
                <c:pt idx="105834">
                  <c:v>52917</c:v>
                </c:pt>
                <c:pt idx="105835">
                  <c:v>52917.5</c:v>
                </c:pt>
                <c:pt idx="105836">
                  <c:v>52918</c:v>
                </c:pt>
                <c:pt idx="105837">
                  <c:v>52918.5</c:v>
                </c:pt>
                <c:pt idx="105838">
                  <c:v>52919</c:v>
                </c:pt>
                <c:pt idx="105839">
                  <c:v>52919.5</c:v>
                </c:pt>
                <c:pt idx="105840">
                  <c:v>52920</c:v>
                </c:pt>
                <c:pt idx="105841">
                  <c:v>52920.5</c:v>
                </c:pt>
                <c:pt idx="105842">
                  <c:v>52921</c:v>
                </c:pt>
                <c:pt idx="105843">
                  <c:v>52921.5</c:v>
                </c:pt>
                <c:pt idx="105844">
                  <c:v>52922</c:v>
                </c:pt>
                <c:pt idx="105845">
                  <c:v>52922.5</c:v>
                </c:pt>
                <c:pt idx="105846">
                  <c:v>52923</c:v>
                </c:pt>
                <c:pt idx="105847">
                  <c:v>52923.5</c:v>
                </c:pt>
                <c:pt idx="105848">
                  <c:v>52924</c:v>
                </c:pt>
                <c:pt idx="105849">
                  <c:v>52924.5</c:v>
                </c:pt>
                <c:pt idx="105850">
                  <c:v>52925</c:v>
                </c:pt>
                <c:pt idx="105851">
                  <c:v>52925.5</c:v>
                </c:pt>
                <c:pt idx="105852">
                  <c:v>52926</c:v>
                </c:pt>
                <c:pt idx="105853">
                  <c:v>52926.5</c:v>
                </c:pt>
                <c:pt idx="105854">
                  <c:v>52927</c:v>
                </c:pt>
                <c:pt idx="105855">
                  <c:v>52927.5</c:v>
                </c:pt>
                <c:pt idx="105856">
                  <c:v>52928</c:v>
                </c:pt>
                <c:pt idx="105857">
                  <c:v>52928.5</c:v>
                </c:pt>
                <c:pt idx="105858">
                  <c:v>52929</c:v>
                </c:pt>
                <c:pt idx="105859">
                  <c:v>52929.5</c:v>
                </c:pt>
                <c:pt idx="105860">
                  <c:v>52930</c:v>
                </c:pt>
                <c:pt idx="105861">
                  <c:v>52930.5</c:v>
                </c:pt>
                <c:pt idx="105862">
                  <c:v>52931</c:v>
                </c:pt>
                <c:pt idx="105863">
                  <c:v>52931.5</c:v>
                </c:pt>
                <c:pt idx="105864">
                  <c:v>52932</c:v>
                </c:pt>
                <c:pt idx="105865">
                  <c:v>52932.5</c:v>
                </c:pt>
                <c:pt idx="105866">
                  <c:v>52933</c:v>
                </c:pt>
                <c:pt idx="105867">
                  <c:v>52933.5</c:v>
                </c:pt>
                <c:pt idx="105868">
                  <c:v>52934</c:v>
                </c:pt>
                <c:pt idx="105869">
                  <c:v>52934.5</c:v>
                </c:pt>
                <c:pt idx="105870">
                  <c:v>52935</c:v>
                </c:pt>
                <c:pt idx="105871">
                  <c:v>52935.5</c:v>
                </c:pt>
                <c:pt idx="105872">
                  <c:v>52936</c:v>
                </c:pt>
                <c:pt idx="105873">
                  <c:v>52936.5</c:v>
                </c:pt>
                <c:pt idx="105874">
                  <c:v>52937</c:v>
                </c:pt>
                <c:pt idx="105875">
                  <c:v>52937.5</c:v>
                </c:pt>
                <c:pt idx="105876">
                  <c:v>52938</c:v>
                </c:pt>
                <c:pt idx="105877">
                  <c:v>52938.5</c:v>
                </c:pt>
                <c:pt idx="105878">
                  <c:v>52939</c:v>
                </c:pt>
                <c:pt idx="105879">
                  <c:v>52939.5</c:v>
                </c:pt>
                <c:pt idx="105880">
                  <c:v>52940</c:v>
                </c:pt>
                <c:pt idx="105881">
                  <c:v>52940.5</c:v>
                </c:pt>
                <c:pt idx="105882">
                  <c:v>52941</c:v>
                </c:pt>
                <c:pt idx="105883">
                  <c:v>52941.5</c:v>
                </c:pt>
                <c:pt idx="105884">
                  <c:v>52942</c:v>
                </c:pt>
                <c:pt idx="105885">
                  <c:v>52942.5</c:v>
                </c:pt>
                <c:pt idx="105886">
                  <c:v>52943</c:v>
                </c:pt>
                <c:pt idx="105887">
                  <c:v>52943.5</c:v>
                </c:pt>
                <c:pt idx="105888">
                  <c:v>52944</c:v>
                </c:pt>
                <c:pt idx="105889">
                  <c:v>52944.5</c:v>
                </c:pt>
                <c:pt idx="105890">
                  <c:v>52945</c:v>
                </c:pt>
                <c:pt idx="105891">
                  <c:v>52945.5</c:v>
                </c:pt>
                <c:pt idx="105892">
                  <c:v>52946</c:v>
                </c:pt>
                <c:pt idx="105893">
                  <c:v>52946.5</c:v>
                </c:pt>
                <c:pt idx="105894">
                  <c:v>52947</c:v>
                </c:pt>
                <c:pt idx="105895">
                  <c:v>52947.5</c:v>
                </c:pt>
                <c:pt idx="105896">
                  <c:v>52948</c:v>
                </c:pt>
                <c:pt idx="105897">
                  <c:v>52948.5</c:v>
                </c:pt>
                <c:pt idx="105898">
                  <c:v>52949</c:v>
                </c:pt>
                <c:pt idx="105899">
                  <c:v>52949.5</c:v>
                </c:pt>
                <c:pt idx="105900">
                  <c:v>52950</c:v>
                </c:pt>
                <c:pt idx="105901">
                  <c:v>52950.5</c:v>
                </c:pt>
                <c:pt idx="105902">
                  <c:v>52951</c:v>
                </c:pt>
                <c:pt idx="105903">
                  <c:v>52951.5</c:v>
                </c:pt>
                <c:pt idx="105904">
                  <c:v>52952</c:v>
                </c:pt>
                <c:pt idx="105905">
                  <c:v>52952.5</c:v>
                </c:pt>
                <c:pt idx="105906">
                  <c:v>52953</c:v>
                </c:pt>
                <c:pt idx="105907">
                  <c:v>52953.5</c:v>
                </c:pt>
                <c:pt idx="105908">
                  <c:v>52954</c:v>
                </c:pt>
                <c:pt idx="105909">
                  <c:v>52954.5</c:v>
                </c:pt>
                <c:pt idx="105910">
                  <c:v>52955</c:v>
                </c:pt>
                <c:pt idx="105911">
                  <c:v>52955.5</c:v>
                </c:pt>
                <c:pt idx="105912">
                  <c:v>52956</c:v>
                </c:pt>
                <c:pt idx="105913">
                  <c:v>52956.5</c:v>
                </c:pt>
                <c:pt idx="105914">
                  <c:v>52957</c:v>
                </c:pt>
                <c:pt idx="105915">
                  <c:v>52957.5</c:v>
                </c:pt>
                <c:pt idx="105916">
                  <c:v>52958</c:v>
                </c:pt>
                <c:pt idx="105917">
                  <c:v>52958.5</c:v>
                </c:pt>
                <c:pt idx="105918">
                  <c:v>52959</c:v>
                </c:pt>
                <c:pt idx="105919">
                  <c:v>52959.5</c:v>
                </c:pt>
                <c:pt idx="105920">
                  <c:v>52960</c:v>
                </c:pt>
                <c:pt idx="105921">
                  <c:v>52960.5</c:v>
                </c:pt>
                <c:pt idx="105922">
                  <c:v>52961</c:v>
                </c:pt>
                <c:pt idx="105923">
                  <c:v>52961.5</c:v>
                </c:pt>
                <c:pt idx="105924">
                  <c:v>52962</c:v>
                </c:pt>
                <c:pt idx="105925">
                  <c:v>52962.5</c:v>
                </c:pt>
                <c:pt idx="105926">
                  <c:v>52963</c:v>
                </c:pt>
                <c:pt idx="105927">
                  <c:v>52963.5</c:v>
                </c:pt>
                <c:pt idx="105928">
                  <c:v>52964</c:v>
                </c:pt>
                <c:pt idx="105929">
                  <c:v>52964.5</c:v>
                </c:pt>
                <c:pt idx="105930">
                  <c:v>52965</c:v>
                </c:pt>
                <c:pt idx="105931">
                  <c:v>52965.5</c:v>
                </c:pt>
                <c:pt idx="105932">
                  <c:v>52966</c:v>
                </c:pt>
                <c:pt idx="105933">
                  <c:v>52966.5</c:v>
                </c:pt>
                <c:pt idx="105934">
                  <c:v>52967</c:v>
                </c:pt>
                <c:pt idx="105935">
                  <c:v>52967.5</c:v>
                </c:pt>
                <c:pt idx="105936">
                  <c:v>52968</c:v>
                </c:pt>
                <c:pt idx="105937">
                  <c:v>52968.5</c:v>
                </c:pt>
                <c:pt idx="105938">
                  <c:v>52969</c:v>
                </c:pt>
                <c:pt idx="105939">
                  <c:v>52969.5</c:v>
                </c:pt>
                <c:pt idx="105940">
                  <c:v>52970</c:v>
                </c:pt>
                <c:pt idx="105941">
                  <c:v>52970.5</c:v>
                </c:pt>
                <c:pt idx="105942">
                  <c:v>52971</c:v>
                </c:pt>
                <c:pt idx="105943">
                  <c:v>52971.5</c:v>
                </c:pt>
                <c:pt idx="105944">
                  <c:v>52972</c:v>
                </c:pt>
                <c:pt idx="105945">
                  <c:v>52972.5</c:v>
                </c:pt>
                <c:pt idx="105946">
                  <c:v>52973</c:v>
                </c:pt>
                <c:pt idx="105947">
                  <c:v>52973.5</c:v>
                </c:pt>
                <c:pt idx="105948">
                  <c:v>52974</c:v>
                </c:pt>
                <c:pt idx="105949">
                  <c:v>52974.5</c:v>
                </c:pt>
                <c:pt idx="105950">
                  <c:v>52975</c:v>
                </c:pt>
                <c:pt idx="105951">
                  <c:v>52975.5</c:v>
                </c:pt>
                <c:pt idx="105952">
                  <c:v>52976</c:v>
                </c:pt>
                <c:pt idx="105953">
                  <c:v>52976.5</c:v>
                </c:pt>
                <c:pt idx="105954">
                  <c:v>52977</c:v>
                </c:pt>
                <c:pt idx="105955">
                  <c:v>52977.5</c:v>
                </c:pt>
                <c:pt idx="105956">
                  <c:v>52978</c:v>
                </c:pt>
                <c:pt idx="105957">
                  <c:v>52978.5</c:v>
                </c:pt>
                <c:pt idx="105958">
                  <c:v>52979</c:v>
                </c:pt>
                <c:pt idx="105959">
                  <c:v>52979.5</c:v>
                </c:pt>
                <c:pt idx="105960">
                  <c:v>52980</c:v>
                </c:pt>
                <c:pt idx="105961">
                  <c:v>52980.5</c:v>
                </c:pt>
                <c:pt idx="105962">
                  <c:v>52981</c:v>
                </c:pt>
                <c:pt idx="105963">
                  <c:v>52981.5</c:v>
                </c:pt>
                <c:pt idx="105964">
                  <c:v>52982</c:v>
                </c:pt>
                <c:pt idx="105965">
                  <c:v>52982.5</c:v>
                </c:pt>
                <c:pt idx="105966">
                  <c:v>52983</c:v>
                </c:pt>
                <c:pt idx="105967">
                  <c:v>52983.5</c:v>
                </c:pt>
                <c:pt idx="105968">
                  <c:v>52984</c:v>
                </c:pt>
                <c:pt idx="105969">
                  <c:v>52984.5</c:v>
                </c:pt>
                <c:pt idx="105970">
                  <c:v>52985</c:v>
                </c:pt>
                <c:pt idx="105971">
                  <c:v>52985.5</c:v>
                </c:pt>
                <c:pt idx="105972">
                  <c:v>52986</c:v>
                </c:pt>
                <c:pt idx="105973">
                  <c:v>52986.5</c:v>
                </c:pt>
                <c:pt idx="105974">
                  <c:v>52987</c:v>
                </c:pt>
                <c:pt idx="105975">
                  <c:v>52987.5</c:v>
                </c:pt>
                <c:pt idx="105976">
                  <c:v>52988</c:v>
                </c:pt>
                <c:pt idx="105977">
                  <c:v>52988.5</c:v>
                </c:pt>
                <c:pt idx="105978">
                  <c:v>52989</c:v>
                </c:pt>
                <c:pt idx="105979">
                  <c:v>52989.5</c:v>
                </c:pt>
                <c:pt idx="105980">
                  <c:v>52990</c:v>
                </c:pt>
                <c:pt idx="105981">
                  <c:v>52990.5</c:v>
                </c:pt>
                <c:pt idx="105982">
                  <c:v>52991</c:v>
                </c:pt>
                <c:pt idx="105983">
                  <c:v>52991.5</c:v>
                </c:pt>
                <c:pt idx="105984">
                  <c:v>52992</c:v>
                </c:pt>
                <c:pt idx="105985">
                  <c:v>52992.5</c:v>
                </c:pt>
                <c:pt idx="105986">
                  <c:v>52993</c:v>
                </c:pt>
                <c:pt idx="105987">
                  <c:v>52993.5</c:v>
                </c:pt>
                <c:pt idx="105988">
                  <c:v>52994</c:v>
                </c:pt>
                <c:pt idx="105989">
                  <c:v>52994.5</c:v>
                </c:pt>
                <c:pt idx="105990">
                  <c:v>52995</c:v>
                </c:pt>
                <c:pt idx="105991">
                  <c:v>52995.5</c:v>
                </c:pt>
                <c:pt idx="105992">
                  <c:v>52996</c:v>
                </c:pt>
                <c:pt idx="105993">
                  <c:v>52996.5</c:v>
                </c:pt>
                <c:pt idx="105994">
                  <c:v>52997</c:v>
                </c:pt>
                <c:pt idx="105995">
                  <c:v>52997.5</c:v>
                </c:pt>
                <c:pt idx="105996">
                  <c:v>52998</c:v>
                </c:pt>
                <c:pt idx="105997">
                  <c:v>52998.5</c:v>
                </c:pt>
                <c:pt idx="105998">
                  <c:v>52999</c:v>
                </c:pt>
                <c:pt idx="105999">
                  <c:v>52999.5</c:v>
                </c:pt>
                <c:pt idx="106000">
                  <c:v>53000</c:v>
                </c:pt>
                <c:pt idx="106001">
                  <c:v>53000.5</c:v>
                </c:pt>
                <c:pt idx="106002">
                  <c:v>53001</c:v>
                </c:pt>
                <c:pt idx="106003">
                  <c:v>53001.5</c:v>
                </c:pt>
                <c:pt idx="106004">
                  <c:v>53002</c:v>
                </c:pt>
                <c:pt idx="106005">
                  <c:v>53002.5</c:v>
                </c:pt>
                <c:pt idx="106006">
                  <c:v>53003</c:v>
                </c:pt>
                <c:pt idx="106007">
                  <c:v>53003.5</c:v>
                </c:pt>
                <c:pt idx="106008">
                  <c:v>53004</c:v>
                </c:pt>
                <c:pt idx="106009">
                  <c:v>53004.5</c:v>
                </c:pt>
                <c:pt idx="106010">
                  <c:v>53005</c:v>
                </c:pt>
                <c:pt idx="106011">
                  <c:v>53005.5</c:v>
                </c:pt>
                <c:pt idx="106012">
                  <c:v>53006</c:v>
                </c:pt>
                <c:pt idx="106013">
                  <c:v>53006.5</c:v>
                </c:pt>
                <c:pt idx="106014">
                  <c:v>53007</c:v>
                </c:pt>
                <c:pt idx="106015">
                  <c:v>53007.5</c:v>
                </c:pt>
                <c:pt idx="106016">
                  <c:v>53008</c:v>
                </c:pt>
                <c:pt idx="106017">
                  <c:v>53008.5</c:v>
                </c:pt>
                <c:pt idx="106018">
                  <c:v>53009</c:v>
                </c:pt>
                <c:pt idx="106019">
                  <c:v>53009.5</c:v>
                </c:pt>
                <c:pt idx="106020">
                  <c:v>53010</c:v>
                </c:pt>
                <c:pt idx="106021">
                  <c:v>53010.5</c:v>
                </c:pt>
                <c:pt idx="106022">
                  <c:v>53011</c:v>
                </c:pt>
                <c:pt idx="106023">
                  <c:v>53011.5</c:v>
                </c:pt>
                <c:pt idx="106024">
                  <c:v>53012</c:v>
                </c:pt>
                <c:pt idx="106025">
                  <c:v>53012.5</c:v>
                </c:pt>
                <c:pt idx="106026">
                  <c:v>53013</c:v>
                </c:pt>
                <c:pt idx="106027">
                  <c:v>53013.5</c:v>
                </c:pt>
                <c:pt idx="106028">
                  <c:v>53014</c:v>
                </c:pt>
                <c:pt idx="106029">
                  <c:v>53014.5</c:v>
                </c:pt>
                <c:pt idx="106030">
                  <c:v>53015</c:v>
                </c:pt>
                <c:pt idx="106031">
                  <c:v>53015.5</c:v>
                </c:pt>
                <c:pt idx="106032">
                  <c:v>53016</c:v>
                </c:pt>
                <c:pt idx="106033">
                  <c:v>53016.5</c:v>
                </c:pt>
                <c:pt idx="106034">
                  <c:v>53017</c:v>
                </c:pt>
                <c:pt idx="106035">
                  <c:v>53017.5</c:v>
                </c:pt>
                <c:pt idx="106036">
                  <c:v>53018</c:v>
                </c:pt>
                <c:pt idx="106037">
                  <c:v>53018.5</c:v>
                </c:pt>
                <c:pt idx="106038">
                  <c:v>53019</c:v>
                </c:pt>
                <c:pt idx="106039">
                  <c:v>53019.5</c:v>
                </c:pt>
                <c:pt idx="106040">
                  <c:v>53020</c:v>
                </c:pt>
                <c:pt idx="106041">
                  <c:v>53020.5</c:v>
                </c:pt>
                <c:pt idx="106042">
                  <c:v>53021</c:v>
                </c:pt>
                <c:pt idx="106043">
                  <c:v>53021.5</c:v>
                </c:pt>
                <c:pt idx="106044">
                  <c:v>53022</c:v>
                </c:pt>
                <c:pt idx="106045">
                  <c:v>53022.5</c:v>
                </c:pt>
                <c:pt idx="106046">
                  <c:v>53023</c:v>
                </c:pt>
                <c:pt idx="106047">
                  <c:v>53023.5</c:v>
                </c:pt>
                <c:pt idx="106048">
                  <c:v>53024</c:v>
                </c:pt>
                <c:pt idx="106049">
                  <c:v>53024.5</c:v>
                </c:pt>
                <c:pt idx="106050">
                  <c:v>53025</c:v>
                </c:pt>
                <c:pt idx="106051">
                  <c:v>53025.5</c:v>
                </c:pt>
                <c:pt idx="106052">
                  <c:v>53026</c:v>
                </c:pt>
                <c:pt idx="106053">
                  <c:v>53026.5</c:v>
                </c:pt>
                <c:pt idx="106054">
                  <c:v>53027</c:v>
                </c:pt>
                <c:pt idx="106055">
                  <c:v>53027.5</c:v>
                </c:pt>
                <c:pt idx="106056">
                  <c:v>53028</c:v>
                </c:pt>
                <c:pt idx="106057">
                  <c:v>53028.5</c:v>
                </c:pt>
                <c:pt idx="106058">
                  <c:v>53029</c:v>
                </c:pt>
                <c:pt idx="106059">
                  <c:v>53029.5</c:v>
                </c:pt>
                <c:pt idx="106060">
                  <c:v>53030</c:v>
                </c:pt>
                <c:pt idx="106061">
                  <c:v>53030.5</c:v>
                </c:pt>
                <c:pt idx="106062">
                  <c:v>53031</c:v>
                </c:pt>
                <c:pt idx="106063">
                  <c:v>53031.5</c:v>
                </c:pt>
                <c:pt idx="106064">
                  <c:v>53032</c:v>
                </c:pt>
                <c:pt idx="106065">
                  <c:v>53032.5</c:v>
                </c:pt>
                <c:pt idx="106066">
                  <c:v>53033</c:v>
                </c:pt>
                <c:pt idx="106067">
                  <c:v>53033.5</c:v>
                </c:pt>
                <c:pt idx="106068">
                  <c:v>53034</c:v>
                </c:pt>
                <c:pt idx="106069">
                  <c:v>53034.5</c:v>
                </c:pt>
                <c:pt idx="106070">
                  <c:v>53035</c:v>
                </c:pt>
                <c:pt idx="106071">
                  <c:v>53035.5</c:v>
                </c:pt>
                <c:pt idx="106072">
                  <c:v>53036</c:v>
                </c:pt>
                <c:pt idx="106073">
                  <c:v>53036.5</c:v>
                </c:pt>
                <c:pt idx="106074">
                  <c:v>53037</c:v>
                </c:pt>
                <c:pt idx="106075">
                  <c:v>53037.5</c:v>
                </c:pt>
                <c:pt idx="106076">
                  <c:v>53038</c:v>
                </c:pt>
                <c:pt idx="106077">
                  <c:v>53038.5</c:v>
                </c:pt>
                <c:pt idx="106078">
                  <c:v>53039</c:v>
                </c:pt>
                <c:pt idx="106079">
                  <c:v>53039.5</c:v>
                </c:pt>
                <c:pt idx="106080">
                  <c:v>53040</c:v>
                </c:pt>
                <c:pt idx="106081">
                  <c:v>53040.5</c:v>
                </c:pt>
                <c:pt idx="106082">
                  <c:v>53041</c:v>
                </c:pt>
                <c:pt idx="106083">
                  <c:v>53041.5</c:v>
                </c:pt>
                <c:pt idx="106084">
                  <c:v>53042</c:v>
                </c:pt>
                <c:pt idx="106085">
                  <c:v>53042.5</c:v>
                </c:pt>
                <c:pt idx="106086">
                  <c:v>53043</c:v>
                </c:pt>
                <c:pt idx="106087">
                  <c:v>53043.5</c:v>
                </c:pt>
                <c:pt idx="106088">
                  <c:v>53044</c:v>
                </c:pt>
                <c:pt idx="106089">
                  <c:v>53044.5</c:v>
                </c:pt>
                <c:pt idx="106090">
                  <c:v>53045</c:v>
                </c:pt>
                <c:pt idx="106091">
                  <c:v>53045.5</c:v>
                </c:pt>
                <c:pt idx="106092">
                  <c:v>53046</c:v>
                </c:pt>
                <c:pt idx="106093">
                  <c:v>53046.5</c:v>
                </c:pt>
                <c:pt idx="106094">
                  <c:v>53047</c:v>
                </c:pt>
                <c:pt idx="106095">
                  <c:v>53047.5</c:v>
                </c:pt>
                <c:pt idx="106096">
                  <c:v>53048</c:v>
                </c:pt>
                <c:pt idx="106097">
                  <c:v>53048.5</c:v>
                </c:pt>
                <c:pt idx="106098">
                  <c:v>53049</c:v>
                </c:pt>
                <c:pt idx="106099">
                  <c:v>53049.5</c:v>
                </c:pt>
                <c:pt idx="106100">
                  <c:v>53050</c:v>
                </c:pt>
                <c:pt idx="106101">
                  <c:v>53050.5</c:v>
                </c:pt>
                <c:pt idx="106102">
                  <c:v>53051</c:v>
                </c:pt>
                <c:pt idx="106103">
                  <c:v>53051.5</c:v>
                </c:pt>
                <c:pt idx="106104">
                  <c:v>53052</c:v>
                </c:pt>
                <c:pt idx="106105">
                  <c:v>53052.5</c:v>
                </c:pt>
                <c:pt idx="106106">
                  <c:v>53053</c:v>
                </c:pt>
                <c:pt idx="106107">
                  <c:v>53053.5</c:v>
                </c:pt>
                <c:pt idx="106108">
                  <c:v>53054</c:v>
                </c:pt>
                <c:pt idx="106109">
                  <c:v>53054.5</c:v>
                </c:pt>
                <c:pt idx="106110">
                  <c:v>53055</c:v>
                </c:pt>
                <c:pt idx="106111">
                  <c:v>53055.5</c:v>
                </c:pt>
                <c:pt idx="106112">
                  <c:v>53056</c:v>
                </c:pt>
                <c:pt idx="106113">
                  <c:v>53056.5</c:v>
                </c:pt>
                <c:pt idx="106114">
                  <c:v>53057</c:v>
                </c:pt>
                <c:pt idx="106115">
                  <c:v>53057.5</c:v>
                </c:pt>
                <c:pt idx="106116">
                  <c:v>53058</c:v>
                </c:pt>
                <c:pt idx="106117">
                  <c:v>53058.5</c:v>
                </c:pt>
                <c:pt idx="106118">
                  <c:v>53059</c:v>
                </c:pt>
                <c:pt idx="106119">
                  <c:v>53059.5</c:v>
                </c:pt>
                <c:pt idx="106120">
                  <c:v>53060</c:v>
                </c:pt>
                <c:pt idx="106121">
                  <c:v>53060.5</c:v>
                </c:pt>
                <c:pt idx="106122">
                  <c:v>53061</c:v>
                </c:pt>
                <c:pt idx="106123">
                  <c:v>53061.5</c:v>
                </c:pt>
                <c:pt idx="106124">
                  <c:v>53062</c:v>
                </c:pt>
                <c:pt idx="106125">
                  <c:v>53062.5</c:v>
                </c:pt>
                <c:pt idx="106126">
                  <c:v>53063</c:v>
                </c:pt>
                <c:pt idx="106127">
                  <c:v>53063.5</c:v>
                </c:pt>
                <c:pt idx="106128">
                  <c:v>53064</c:v>
                </c:pt>
                <c:pt idx="106129">
                  <c:v>53064.5</c:v>
                </c:pt>
                <c:pt idx="106130">
                  <c:v>53065</c:v>
                </c:pt>
                <c:pt idx="106131">
                  <c:v>53065.5</c:v>
                </c:pt>
                <c:pt idx="106132">
                  <c:v>53066</c:v>
                </c:pt>
                <c:pt idx="106133">
                  <c:v>53066.5</c:v>
                </c:pt>
                <c:pt idx="106134">
                  <c:v>53067</c:v>
                </c:pt>
                <c:pt idx="106135">
                  <c:v>53067.5</c:v>
                </c:pt>
                <c:pt idx="106136">
                  <c:v>53068</c:v>
                </c:pt>
                <c:pt idx="106137">
                  <c:v>53068.5</c:v>
                </c:pt>
                <c:pt idx="106138">
                  <c:v>53069</c:v>
                </c:pt>
                <c:pt idx="106139">
                  <c:v>53069.5</c:v>
                </c:pt>
                <c:pt idx="106140">
                  <c:v>53070</c:v>
                </c:pt>
                <c:pt idx="106141">
                  <c:v>53070.5</c:v>
                </c:pt>
                <c:pt idx="106142">
                  <c:v>53071</c:v>
                </c:pt>
                <c:pt idx="106143">
                  <c:v>53071.5</c:v>
                </c:pt>
                <c:pt idx="106144">
                  <c:v>53072</c:v>
                </c:pt>
                <c:pt idx="106145">
                  <c:v>53072.5</c:v>
                </c:pt>
                <c:pt idx="106146">
                  <c:v>53073</c:v>
                </c:pt>
                <c:pt idx="106147">
                  <c:v>53073.5</c:v>
                </c:pt>
                <c:pt idx="106148">
                  <c:v>53074</c:v>
                </c:pt>
                <c:pt idx="106149">
                  <c:v>53074.5</c:v>
                </c:pt>
                <c:pt idx="106150">
                  <c:v>53075</c:v>
                </c:pt>
                <c:pt idx="106151">
                  <c:v>53075.5</c:v>
                </c:pt>
                <c:pt idx="106152">
                  <c:v>53076</c:v>
                </c:pt>
                <c:pt idx="106153">
                  <c:v>53076.5</c:v>
                </c:pt>
                <c:pt idx="106154">
                  <c:v>53077</c:v>
                </c:pt>
                <c:pt idx="106155">
                  <c:v>53077.5</c:v>
                </c:pt>
                <c:pt idx="106156">
                  <c:v>53078</c:v>
                </c:pt>
                <c:pt idx="106157">
                  <c:v>53078.5</c:v>
                </c:pt>
                <c:pt idx="106158">
                  <c:v>53079</c:v>
                </c:pt>
                <c:pt idx="106159">
                  <c:v>53079.5</c:v>
                </c:pt>
                <c:pt idx="106160">
                  <c:v>53080</c:v>
                </c:pt>
                <c:pt idx="106161">
                  <c:v>53080.5</c:v>
                </c:pt>
                <c:pt idx="106162">
                  <c:v>53081</c:v>
                </c:pt>
                <c:pt idx="106163">
                  <c:v>53081.5</c:v>
                </c:pt>
                <c:pt idx="106164">
                  <c:v>53082</c:v>
                </c:pt>
                <c:pt idx="106165">
                  <c:v>53082.5</c:v>
                </c:pt>
                <c:pt idx="106166">
                  <c:v>53083</c:v>
                </c:pt>
                <c:pt idx="106167">
                  <c:v>53083.5</c:v>
                </c:pt>
                <c:pt idx="106168">
                  <c:v>53084</c:v>
                </c:pt>
                <c:pt idx="106169">
                  <c:v>53084.5</c:v>
                </c:pt>
                <c:pt idx="106170">
                  <c:v>53085</c:v>
                </c:pt>
                <c:pt idx="106171">
                  <c:v>53085.5</c:v>
                </c:pt>
                <c:pt idx="106172">
                  <c:v>53086</c:v>
                </c:pt>
                <c:pt idx="106173">
                  <c:v>53086.5</c:v>
                </c:pt>
                <c:pt idx="106174">
                  <c:v>53087</c:v>
                </c:pt>
                <c:pt idx="106175">
                  <c:v>53087.5</c:v>
                </c:pt>
                <c:pt idx="106176">
                  <c:v>53088</c:v>
                </c:pt>
                <c:pt idx="106177">
                  <c:v>53088.5</c:v>
                </c:pt>
                <c:pt idx="106178">
                  <c:v>53089</c:v>
                </c:pt>
                <c:pt idx="106179">
                  <c:v>53089.5</c:v>
                </c:pt>
                <c:pt idx="106180">
                  <c:v>53090</c:v>
                </c:pt>
                <c:pt idx="106181">
                  <c:v>53090.5</c:v>
                </c:pt>
                <c:pt idx="106182">
                  <c:v>53091</c:v>
                </c:pt>
                <c:pt idx="106183">
                  <c:v>53091.5</c:v>
                </c:pt>
                <c:pt idx="106184">
                  <c:v>53092</c:v>
                </c:pt>
                <c:pt idx="106185">
                  <c:v>53092.5</c:v>
                </c:pt>
                <c:pt idx="106186">
                  <c:v>53093</c:v>
                </c:pt>
                <c:pt idx="106187">
                  <c:v>53093.5</c:v>
                </c:pt>
                <c:pt idx="106188">
                  <c:v>53094</c:v>
                </c:pt>
                <c:pt idx="106189">
                  <c:v>53094.5</c:v>
                </c:pt>
                <c:pt idx="106190">
                  <c:v>53095</c:v>
                </c:pt>
                <c:pt idx="106191">
                  <c:v>53095.5</c:v>
                </c:pt>
                <c:pt idx="106192">
                  <c:v>53096</c:v>
                </c:pt>
                <c:pt idx="106193">
                  <c:v>53096.5</c:v>
                </c:pt>
                <c:pt idx="106194">
                  <c:v>53097</c:v>
                </c:pt>
                <c:pt idx="106195">
                  <c:v>53097.5</c:v>
                </c:pt>
                <c:pt idx="106196">
                  <c:v>53098</c:v>
                </c:pt>
                <c:pt idx="106197">
                  <c:v>53098.5</c:v>
                </c:pt>
                <c:pt idx="106198">
                  <c:v>53099</c:v>
                </c:pt>
                <c:pt idx="106199">
                  <c:v>53099.5</c:v>
                </c:pt>
                <c:pt idx="106200">
                  <c:v>53100</c:v>
                </c:pt>
                <c:pt idx="106201">
                  <c:v>53100.5</c:v>
                </c:pt>
                <c:pt idx="106202">
                  <c:v>53101</c:v>
                </c:pt>
                <c:pt idx="106203">
                  <c:v>53101.5</c:v>
                </c:pt>
                <c:pt idx="106204">
                  <c:v>53102</c:v>
                </c:pt>
                <c:pt idx="106205">
                  <c:v>53102.5</c:v>
                </c:pt>
                <c:pt idx="106206">
                  <c:v>53103</c:v>
                </c:pt>
                <c:pt idx="106207">
                  <c:v>53103.5</c:v>
                </c:pt>
                <c:pt idx="106208">
                  <c:v>53104</c:v>
                </c:pt>
                <c:pt idx="106209">
                  <c:v>53104.5</c:v>
                </c:pt>
                <c:pt idx="106210">
                  <c:v>53105</c:v>
                </c:pt>
                <c:pt idx="106211">
                  <c:v>53105.5</c:v>
                </c:pt>
                <c:pt idx="106212">
                  <c:v>53106</c:v>
                </c:pt>
                <c:pt idx="106213">
                  <c:v>53106.5</c:v>
                </c:pt>
                <c:pt idx="106214">
                  <c:v>53107</c:v>
                </c:pt>
                <c:pt idx="106215">
                  <c:v>53107.5</c:v>
                </c:pt>
                <c:pt idx="106216">
                  <c:v>53108</c:v>
                </c:pt>
                <c:pt idx="106217">
                  <c:v>53108.5</c:v>
                </c:pt>
                <c:pt idx="106218">
                  <c:v>53109</c:v>
                </c:pt>
                <c:pt idx="106219">
                  <c:v>53109.5</c:v>
                </c:pt>
                <c:pt idx="106220">
                  <c:v>53110</c:v>
                </c:pt>
                <c:pt idx="106221">
                  <c:v>53110.5</c:v>
                </c:pt>
                <c:pt idx="106222">
                  <c:v>53111</c:v>
                </c:pt>
                <c:pt idx="106223">
                  <c:v>53111.5</c:v>
                </c:pt>
                <c:pt idx="106224">
                  <c:v>53112</c:v>
                </c:pt>
                <c:pt idx="106225">
                  <c:v>53112.5</c:v>
                </c:pt>
                <c:pt idx="106226">
                  <c:v>53113</c:v>
                </c:pt>
                <c:pt idx="106227">
                  <c:v>53113.5</c:v>
                </c:pt>
                <c:pt idx="106228">
                  <c:v>53114</c:v>
                </c:pt>
                <c:pt idx="106229">
                  <c:v>53114.5</c:v>
                </c:pt>
                <c:pt idx="106230">
                  <c:v>53115</c:v>
                </c:pt>
                <c:pt idx="106231">
                  <c:v>53115.5</c:v>
                </c:pt>
                <c:pt idx="106232">
                  <c:v>53116</c:v>
                </c:pt>
                <c:pt idx="106233">
                  <c:v>53116.5</c:v>
                </c:pt>
                <c:pt idx="106234">
                  <c:v>53117</c:v>
                </c:pt>
                <c:pt idx="106235">
                  <c:v>53117.5</c:v>
                </c:pt>
                <c:pt idx="106236">
                  <c:v>53118</c:v>
                </c:pt>
                <c:pt idx="106237">
                  <c:v>53118.5</c:v>
                </c:pt>
                <c:pt idx="106238">
                  <c:v>53119</c:v>
                </c:pt>
                <c:pt idx="106239">
                  <c:v>53119.5</c:v>
                </c:pt>
                <c:pt idx="106240">
                  <c:v>53120</c:v>
                </c:pt>
                <c:pt idx="106241">
                  <c:v>53120.5</c:v>
                </c:pt>
                <c:pt idx="106242">
                  <c:v>53121</c:v>
                </c:pt>
                <c:pt idx="106243">
                  <c:v>53121.5</c:v>
                </c:pt>
                <c:pt idx="106244">
                  <c:v>53122</c:v>
                </c:pt>
                <c:pt idx="106245">
                  <c:v>53122.5</c:v>
                </c:pt>
                <c:pt idx="106246">
                  <c:v>53123</c:v>
                </c:pt>
                <c:pt idx="106247">
                  <c:v>53123.5</c:v>
                </c:pt>
                <c:pt idx="106248">
                  <c:v>53124</c:v>
                </c:pt>
                <c:pt idx="106249">
                  <c:v>53124.5</c:v>
                </c:pt>
                <c:pt idx="106250">
                  <c:v>53125</c:v>
                </c:pt>
                <c:pt idx="106251">
                  <c:v>53125.5</c:v>
                </c:pt>
                <c:pt idx="106252">
                  <c:v>53126</c:v>
                </c:pt>
                <c:pt idx="106253">
                  <c:v>53126.5</c:v>
                </c:pt>
                <c:pt idx="106254">
                  <c:v>53127</c:v>
                </c:pt>
                <c:pt idx="106255">
                  <c:v>53127.5</c:v>
                </c:pt>
                <c:pt idx="106256">
                  <c:v>53128</c:v>
                </c:pt>
                <c:pt idx="106257">
                  <c:v>53128.5</c:v>
                </c:pt>
                <c:pt idx="106258">
                  <c:v>53129</c:v>
                </c:pt>
                <c:pt idx="106259">
                  <c:v>53129.5</c:v>
                </c:pt>
                <c:pt idx="106260">
                  <c:v>53130</c:v>
                </c:pt>
                <c:pt idx="106261">
                  <c:v>53130.5</c:v>
                </c:pt>
                <c:pt idx="106262">
                  <c:v>53131</c:v>
                </c:pt>
                <c:pt idx="106263">
                  <c:v>53131.5</c:v>
                </c:pt>
                <c:pt idx="106264">
                  <c:v>53132</c:v>
                </c:pt>
                <c:pt idx="106265">
                  <c:v>53132.5</c:v>
                </c:pt>
                <c:pt idx="106266">
                  <c:v>53133</c:v>
                </c:pt>
                <c:pt idx="106267">
                  <c:v>53133.5</c:v>
                </c:pt>
                <c:pt idx="106268">
                  <c:v>53134</c:v>
                </c:pt>
                <c:pt idx="106269">
                  <c:v>53134.5</c:v>
                </c:pt>
                <c:pt idx="106270">
                  <c:v>53135</c:v>
                </c:pt>
                <c:pt idx="106271">
                  <c:v>53135.5</c:v>
                </c:pt>
                <c:pt idx="106272">
                  <c:v>53136</c:v>
                </c:pt>
                <c:pt idx="106273">
                  <c:v>53136.5</c:v>
                </c:pt>
                <c:pt idx="106274">
                  <c:v>53137</c:v>
                </c:pt>
                <c:pt idx="106275">
                  <c:v>53137.5</c:v>
                </c:pt>
                <c:pt idx="106276">
                  <c:v>53138</c:v>
                </c:pt>
                <c:pt idx="106277">
                  <c:v>53138.5</c:v>
                </c:pt>
                <c:pt idx="106278">
                  <c:v>53139</c:v>
                </c:pt>
                <c:pt idx="106279">
                  <c:v>53139.5</c:v>
                </c:pt>
                <c:pt idx="106280">
                  <c:v>53140</c:v>
                </c:pt>
                <c:pt idx="106281">
                  <c:v>53140.5</c:v>
                </c:pt>
                <c:pt idx="106282">
                  <c:v>53141</c:v>
                </c:pt>
                <c:pt idx="106283">
                  <c:v>53141.5</c:v>
                </c:pt>
                <c:pt idx="106284">
                  <c:v>53142</c:v>
                </c:pt>
                <c:pt idx="106285">
                  <c:v>53142.5</c:v>
                </c:pt>
                <c:pt idx="106286">
                  <c:v>53143</c:v>
                </c:pt>
                <c:pt idx="106287">
                  <c:v>53143.5</c:v>
                </c:pt>
                <c:pt idx="106288">
                  <c:v>53144</c:v>
                </c:pt>
                <c:pt idx="106289">
                  <c:v>53144.5</c:v>
                </c:pt>
                <c:pt idx="106290">
                  <c:v>53145</c:v>
                </c:pt>
                <c:pt idx="106291">
                  <c:v>53145.5</c:v>
                </c:pt>
                <c:pt idx="106292">
                  <c:v>53146</c:v>
                </c:pt>
                <c:pt idx="106293">
                  <c:v>53146.5</c:v>
                </c:pt>
                <c:pt idx="106294">
                  <c:v>53147</c:v>
                </c:pt>
                <c:pt idx="106295">
                  <c:v>53147.5</c:v>
                </c:pt>
                <c:pt idx="106296">
                  <c:v>53148</c:v>
                </c:pt>
                <c:pt idx="106297">
                  <c:v>53148.5</c:v>
                </c:pt>
                <c:pt idx="106298">
                  <c:v>53149</c:v>
                </c:pt>
                <c:pt idx="106299">
                  <c:v>53149.5</c:v>
                </c:pt>
                <c:pt idx="106300">
                  <c:v>53150</c:v>
                </c:pt>
                <c:pt idx="106301">
                  <c:v>53150.5</c:v>
                </c:pt>
                <c:pt idx="106302">
                  <c:v>53151</c:v>
                </c:pt>
                <c:pt idx="106303">
                  <c:v>53151.5</c:v>
                </c:pt>
                <c:pt idx="106304">
                  <c:v>53152</c:v>
                </c:pt>
                <c:pt idx="106305">
                  <c:v>53152.5</c:v>
                </c:pt>
                <c:pt idx="106306">
                  <c:v>53153</c:v>
                </c:pt>
                <c:pt idx="106307">
                  <c:v>53153.5</c:v>
                </c:pt>
                <c:pt idx="106308">
                  <c:v>53154</c:v>
                </c:pt>
                <c:pt idx="106309">
                  <c:v>53154.5</c:v>
                </c:pt>
                <c:pt idx="106310">
                  <c:v>53155</c:v>
                </c:pt>
                <c:pt idx="106311">
                  <c:v>53155.5</c:v>
                </c:pt>
                <c:pt idx="106312">
                  <c:v>53156</c:v>
                </c:pt>
                <c:pt idx="106313">
                  <c:v>53156.5</c:v>
                </c:pt>
                <c:pt idx="106314">
                  <c:v>53157</c:v>
                </c:pt>
                <c:pt idx="106315">
                  <c:v>53157.5</c:v>
                </c:pt>
                <c:pt idx="106316">
                  <c:v>53158</c:v>
                </c:pt>
                <c:pt idx="106317">
                  <c:v>53158.5</c:v>
                </c:pt>
                <c:pt idx="106318">
                  <c:v>53159</c:v>
                </c:pt>
                <c:pt idx="106319">
                  <c:v>53159.5</c:v>
                </c:pt>
                <c:pt idx="106320">
                  <c:v>53160</c:v>
                </c:pt>
                <c:pt idx="106321">
                  <c:v>53160.5</c:v>
                </c:pt>
                <c:pt idx="106322">
                  <c:v>53161</c:v>
                </c:pt>
                <c:pt idx="106323">
                  <c:v>53161.5</c:v>
                </c:pt>
                <c:pt idx="106324">
                  <c:v>53162</c:v>
                </c:pt>
                <c:pt idx="106325">
                  <c:v>53162.5</c:v>
                </c:pt>
                <c:pt idx="106326">
                  <c:v>53163</c:v>
                </c:pt>
                <c:pt idx="106327">
                  <c:v>53163.5</c:v>
                </c:pt>
                <c:pt idx="106328">
                  <c:v>53164</c:v>
                </c:pt>
                <c:pt idx="106329">
                  <c:v>53164.5</c:v>
                </c:pt>
                <c:pt idx="106330">
                  <c:v>53165</c:v>
                </c:pt>
                <c:pt idx="106331">
                  <c:v>53165.5</c:v>
                </c:pt>
                <c:pt idx="106332">
                  <c:v>53166</c:v>
                </c:pt>
                <c:pt idx="106333">
                  <c:v>53166.5</c:v>
                </c:pt>
                <c:pt idx="106334">
                  <c:v>53167</c:v>
                </c:pt>
                <c:pt idx="106335">
                  <c:v>53167.5</c:v>
                </c:pt>
                <c:pt idx="106336">
                  <c:v>53168</c:v>
                </c:pt>
                <c:pt idx="106337">
                  <c:v>53168.5</c:v>
                </c:pt>
                <c:pt idx="106338">
                  <c:v>53169</c:v>
                </c:pt>
                <c:pt idx="106339">
                  <c:v>53169.5</c:v>
                </c:pt>
                <c:pt idx="106340">
                  <c:v>53170</c:v>
                </c:pt>
                <c:pt idx="106341">
                  <c:v>53170.5</c:v>
                </c:pt>
                <c:pt idx="106342">
                  <c:v>53171</c:v>
                </c:pt>
                <c:pt idx="106343">
                  <c:v>53171.5</c:v>
                </c:pt>
                <c:pt idx="106344">
                  <c:v>53172</c:v>
                </c:pt>
                <c:pt idx="106345">
                  <c:v>53172.5</c:v>
                </c:pt>
                <c:pt idx="106346">
                  <c:v>53173</c:v>
                </c:pt>
                <c:pt idx="106347">
                  <c:v>53173.5</c:v>
                </c:pt>
                <c:pt idx="106348">
                  <c:v>53174</c:v>
                </c:pt>
                <c:pt idx="106349">
                  <c:v>53174.5</c:v>
                </c:pt>
                <c:pt idx="106350">
                  <c:v>53175</c:v>
                </c:pt>
                <c:pt idx="106351">
                  <c:v>53175.5</c:v>
                </c:pt>
                <c:pt idx="106352">
                  <c:v>53176</c:v>
                </c:pt>
                <c:pt idx="106353">
                  <c:v>53176.5</c:v>
                </c:pt>
                <c:pt idx="106354">
                  <c:v>53177</c:v>
                </c:pt>
                <c:pt idx="106355">
                  <c:v>53177.5</c:v>
                </c:pt>
                <c:pt idx="106356">
                  <c:v>53178</c:v>
                </c:pt>
                <c:pt idx="106357">
                  <c:v>53178.5</c:v>
                </c:pt>
                <c:pt idx="106358">
                  <c:v>53179</c:v>
                </c:pt>
                <c:pt idx="106359">
                  <c:v>53179.5</c:v>
                </c:pt>
                <c:pt idx="106360">
                  <c:v>53180</c:v>
                </c:pt>
                <c:pt idx="106361">
                  <c:v>53180.5</c:v>
                </c:pt>
                <c:pt idx="106362">
                  <c:v>53181</c:v>
                </c:pt>
                <c:pt idx="106363">
                  <c:v>53181.5</c:v>
                </c:pt>
                <c:pt idx="106364">
                  <c:v>53182</c:v>
                </c:pt>
                <c:pt idx="106365">
                  <c:v>53182.5</c:v>
                </c:pt>
                <c:pt idx="106366">
                  <c:v>53183</c:v>
                </c:pt>
                <c:pt idx="106367">
                  <c:v>53183.5</c:v>
                </c:pt>
                <c:pt idx="106368">
                  <c:v>53184</c:v>
                </c:pt>
                <c:pt idx="106369">
                  <c:v>53184.5</c:v>
                </c:pt>
                <c:pt idx="106370">
                  <c:v>53185</c:v>
                </c:pt>
                <c:pt idx="106371">
                  <c:v>53185.5</c:v>
                </c:pt>
                <c:pt idx="106372">
                  <c:v>53186</c:v>
                </c:pt>
                <c:pt idx="106373">
                  <c:v>53186.5</c:v>
                </c:pt>
                <c:pt idx="106374">
                  <c:v>53187</c:v>
                </c:pt>
                <c:pt idx="106375">
                  <c:v>53187.5</c:v>
                </c:pt>
                <c:pt idx="106376">
                  <c:v>53188</c:v>
                </c:pt>
                <c:pt idx="106377">
                  <c:v>53188.5</c:v>
                </c:pt>
                <c:pt idx="106378">
                  <c:v>53189</c:v>
                </c:pt>
                <c:pt idx="106379">
                  <c:v>53189.5</c:v>
                </c:pt>
                <c:pt idx="106380">
                  <c:v>53190</c:v>
                </c:pt>
                <c:pt idx="106381">
                  <c:v>53190.5</c:v>
                </c:pt>
                <c:pt idx="106382">
                  <c:v>53191</c:v>
                </c:pt>
                <c:pt idx="106383">
                  <c:v>53191.5</c:v>
                </c:pt>
                <c:pt idx="106384">
                  <c:v>53192</c:v>
                </c:pt>
                <c:pt idx="106385">
                  <c:v>53192.5</c:v>
                </c:pt>
                <c:pt idx="106386">
                  <c:v>53193</c:v>
                </c:pt>
                <c:pt idx="106387">
                  <c:v>53193.5</c:v>
                </c:pt>
                <c:pt idx="106388">
                  <c:v>53194</c:v>
                </c:pt>
                <c:pt idx="106389">
                  <c:v>53194.5</c:v>
                </c:pt>
                <c:pt idx="106390">
                  <c:v>53195</c:v>
                </c:pt>
                <c:pt idx="106391">
                  <c:v>53195.5</c:v>
                </c:pt>
                <c:pt idx="106392">
                  <c:v>53196</c:v>
                </c:pt>
                <c:pt idx="106393">
                  <c:v>53196.5</c:v>
                </c:pt>
                <c:pt idx="106394">
                  <c:v>53197</c:v>
                </c:pt>
                <c:pt idx="106395">
                  <c:v>53197.5</c:v>
                </c:pt>
                <c:pt idx="106396">
                  <c:v>53198</c:v>
                </c:pt>
                <c:pt idx="106397">
                  <c:v>53198.5</c:v>
                </c:pt>
                <c:pt idx="106398">
                  <c:v>53199</c:v>
                </c:pt>
                <c:pt idx="106399">
                  <c:v>53199.5</c:v>
                </c:pt>
                <c:pt idx="106400">
                  <c:v>53200</c:v>
                </c:pt>
                <c:pt idx="106401">
                  <c:v>53200.5</c:v>
                </c:pt>
                <c:pt idx="106402">
                  <c:v>53201</c:v>
                </c:pt>
                <c:pt idx="106403">
                  <c:v>53201.5</c:v>
                </c:pt>
                <c:pt idx="106404">
                  <c:v>53202</c:v>
                </c:pt>
                <c:pt idx="106405">
                  <c:v>53202.5</c:v>
                </c:pt>
                <c:pt idx="106406">
                  <c:v>53203</c:v>
                </c:pt>
                <c:pt idx="106407">
                  <c:v>53203.5</c:v>
                </c:pt>
                <c:pt idx="106408">
                  <c:v>53204</c:v>
                </c:pt>
                <c:pt idx="106409">
                  <c:v>53204.5</c:v>
                </c:pt>
                <c:pt idx="106410">
                  <c:v>53205</c:v>
                </c:pt>
                <c:pt idx="106411">
                  <c:v>53205.5</c:v>
                </c:pt>
                <c:pt idx="106412">
                  <c:v>53206</c:v>
                </c:pt>
                <c:pt idx="106413">
                  <c:v>53206.5</c:v>
                </c:pt>
                <c:pt idx="106414">
                  <c:v>53207</c:v>
                </c:pt>
                <c:pt idx="106415">
                  <c:v>53207.5</c:v>
                </c:pt>
                <c:pt idx="106416">
                  <c:v>53208</c:v>
                </c:pt>
                <c:pt idx="106417">
                  <c:v>53208.5</c:v>
                </c:pt>
                <c:pt idx="106418">
                  <c:v>53209</c:v>
                </c:pt>
                <c:pt idx="106419">
                  <c:v>53209.5</c:v>
                </c:pt>
                <c:pt idx="106420">
                  <c:v>53210</c:v>
                </c:pt>
                <c:pt idx="106421">
                  <c:v>53210.5</c:v>
                </c:pt>
                <c:pt idx="106422">
                  <c:v>53211</c:v>
                </c:pt>
                <c:pt idx="106423">
                  <c:v>53211.5</c:v>
                </c:pt>
                <c:pt idx="106424">
                  <c:v>53212</c:v>
                </c:pt>
                <c:pt idx="106425">
                  <c:v>53212.5</c:v>
                </c:pt>
                <c:pt idx="106426">
                  <c:v>53213</c:v>
                </c:pt>
                <c:pt idx="106427">
                  <c:v>53213.5</c:v>
                </c:pt>
                <c:pt idx="106428">
                  <c:v>53214</c:v>
                </c:pt>
                <c:pt idx="106429">
                  <c:v>53214.5</c:v>
                </c:pt>
                <c:pt idx="106430">
                  <c:v>53215</c:v>
                </c:pt>
                <c:pt idx="106431">
                  <c:v>53215.5</c:v>
                </c:pt>
                <c:pt idx="106432">
                  <c:v>53216</c:v>
                </c:pt>
                <c:pt idx="106433">
                  <c:v>53216.5</c:v>
                </c:pt>
                <c:pt idx="106434">
                  <c:v>53217</c:v>
                </c:pt>
                <c:pt idx="106435">
                  <c:v>53217.5</c:v>
                </c:pt>
                <c:pt idx="106436">
                  <c:v>53218</c:v>
                </c:pt>
                <c:pt idx="106437">
                  <c:v>53218.5</c:v>
                </c:pt>
                <c:pt idx="106438">
                  <c:v>53219</c:v>
                </c:pt>
                <c:pt idx="106439">
                  <c:v>53219.5</c:v>
                </c:pt>
                <c:pt idx="106440">
                  <c:v>53220</c:v>
                </c:pt>
                <c:pt idx="106441">
                  <c:v>53220.5</c:v>
                </c:pt>
                <c:pt idx="106442">
                  <c:v>53221</c:v>
                </c:pt>
                <c:pt idx="106443">
                  <c:v>53221.5</c:v>
                </c:pt>
                <c:pt idx="106444">
                  <c:v>53222</c:v>
                </c:pt>
                <c:pt idx="106445">
                  <c:v>53222.5</c:v>
                </c:pt>
                <c:pt idx="106446">
                  <c:v>53223</c:v>
                </c:pt>
                <c:pt idx="106447">
                  <c:v>53223.5</c:v>
                </c:pt>
                <c:pt idx="106448">
                  <c:v>53224</c:v>
                </c:pt>
                <c:pt idx="106449">
                  <c:v>53224.5</c:v>
                </c:pt>
                <c:pt idx="106450">
                  <c:v>53225</c:v>
                </c:pt>
                <c:pt idx="106451">
                  <c:v>53225.5</c:v>
                </c:pt>
                <c:pt idx="106452">
                  <c:v>53226</c:v>
                </c:pt>
                <c:pt idx="106453">
                  <c:v>53226.5</c:v>
                </c:pt>
                <c:pt idx="106454">
                  <c:v>53227</c:v>
                </c:pt>
                <c:pt idx="106455">
                  <c:v>53227.5</c:v>
                </c:pt>
                <c:pt idx="106456">
                  <c:v>53228</c:v>
                </c:pt>
                <c:pt idx="106457">
                  <c:v>53228.5</c:v>
                </c:pt>
                <c:pt idx="106458">
                  <c:v>53229</c:v>
                </c:pt>
                <c:pt idx="106459">
                  <c:v>53229.5</c:v>
                </c:pt>
                <c:pt idx="106460">
                  <c:v>53230</c:v>
                </c:pt>
                <c:pt idx="106461">
                  <c:v>53230.5</c:v>
                </c:pt>
                <c:pt idx="106462">
                  <c:v>53231</c:v>
                </c:pt>
                <c:pt idx="106463">
                  <c:v>53231.5</c:v>
                </c:pt>
                <c:pt idx="106464">
                  <c:v>53232</c:v>
                </c:pt>
                <c:pt idx="106465">
                  <c:v>53232.5</c:v>
                </c:pt>
                <c:pt idx="106466">
                  <c:v>53233</c:v>
                </c:pt>
                <c:pt idx="106467">
                  <c:v>53233.5</c:v>
                </c:pt>
                <c:pt idx="106468">
                  <c:v>53234</c:v>
                </c:pt>
                <c:pt idx="106469">
                  <c:v>53234.5</c:v>
                </c:pt>
                <c:pt idx="106470">
                  <c:v>53235</c:v>
                </c:pt>
                <c:pt idx="106471">
                  <c:v>53235.5</c:v>
                </c:pt>
                <c:pt idx="106472">
                  <c:v>53236</c:v>
                </c:pt>
                <c:pt idx="106473">
                  <c:v>53236.5</c:v>
                </c:pt>
                <c:pt idx="106474">
                  <c:v>53237</c:v>
                </c:pt>
                <c:pt idx="106475">
                  <c:v>53237.5</c:v>
                </c:pt>
                <c:pt idx="106476">
                  <c:v>53238</c:v>
                </c:pt>
                <c:pt idx="106477">
                  <c:v>53238.5</c:v>
                </c:pt>
                <c:pt idx="106478">
                  <c:v>53239</c:v>
                </c:pt>
                <c:pt idx="106479">
                  <c:v>53239.5</c:v>
                </c:pt>
                <c:pt idx="106480">
                  <c:v>53240</c:v>
                </c:pt>
                <c:pt idx="106481">
                  <c:v>53240.5</c:v>
                </c:pt>
                <c:pt idx="106482">
                  <c:v>53241</c:v>
                </c:pt>
                <c:pt idx="106483">
                  <c:v>53241.5</c:v>
                </c:pt>
                <c:pt idx="106484">
                  <c:v>53242</c:v>
                </c:pt>
                <c:pt idx="106485">
                  <c:v>53242.5</c:v>
                </c:pt>
                <c:pt idx="106486">
                  <c:v>53243</c:v>
                </c:pt>
                <c:pt idx="106487">
                  <c:v>53243.5</c:v>
                </c:pt>
                <c:pt idx="106488">
                  <c:v>53244</c:v>
                </c:pt>
                <c:pt idx="106489">
                  <c:v>53244.5</c:v>
                </c:pt>
                <c:pt idx="106490">
                  <c:v>53245</c:v>
                </c:pt>
                <c:pt idx="106491">
                  <c:v>53245.5</c:v>
                </c:pt>
                <c:pt idx="106492">
                  <c:v>53246</c:v>
                </c:pt>
                <c:pt idx="106493">
                  <c:v>53246.5</c:v>
                </c:pt>
                <c:pt idx="106494">
                  <c:v>53247</c:v>
                </c:pt>
                <c:pt idx="106495">
                  <c:v>53247.5</c:v>
                </c:pt>
                <c:pt idx="106496">
                  <c:v>53248</c:v>
                </c:pt>
                <c:pt idx="106497">
                  <c:v>53248.5</c:v>
                </c:pt>
                <c:pt idx="106498">
                  <c:v>53249</c:v>
                </c:pt>
                <c:pt idx="106499">
                  <c:v>53249.5</c:v>
                </c:pt>
                <c:pt idx="106500">
                  <c:v>53250</c:v>
                </c:pt>
                <c:pt idx="106501">
                  <c:v>53250.5</c:v>
                </c:pt>
                <c:pt idx="106502">
                  <c:v>53251</c:v>
                </c:pt>
                <c:pt idx="106503">
                  <c:v>53251.5</c:v>
                </c:pt>
                <c:pt idx="106504">
                  <c:v>53252</c:v>
                </c:pt>
                <c:pt idx="106505">
                  <c:v>53252.5</c:v>
                </c:pt>
                <c:pt idx="106506">
                  <c:v>53253</c:v>
                </c:pt>
                <c:pt idx="106507">
                  <c:v>53253.5</c:v>
                </c:pt>
                <c:pt idx="106508">
                  <c:v>53254</c:v>
                </c:pt>
                <c:pt idx="106509">
                  <c:v>53254.5</c:v>
                </c:pt>
                <c:pt idx="106510">
                  <c:v>53255</c:v>
                </c:pt>
                <c:pt idx="106511">
                  <c:v>53255.5</c:v>
                </c:pt>
                <c:pt idx="106512">
                  <c:v>53256</c:v>
                </c:pt>
                <c:pt idx="106513">
                  <c:v>53256.5</c:v>
                </c:pt>
                <c:pt idx="106514">
                  <c:v>53257</c:v>
                </c:pt>
                <c:pt idx="106515">
                  <c:v>53257.5</c:v>
                </c:pt>
                <c:pt idx="106516">
                  <c:v>53258</c:v>
                </c:pt>
                <c:pt idx="106517">
                  <c:v>53258.5</c:v>
                </c:pt>
                <c:pt idx="106518">
                  <c:v>53259</c:v>
                </c:pt>
                <c:pt idx="106519">
                  <c:v>53259.5</c:v>
                </c:pt>
                <c:pt idx="106520">
                  <c:v>53260</c:v>
                </c:pt>
                <c:pt idx="106521">
                  <c:v>53260.5</c:v>
                </c:pt>
                <c:pt idx="106522">
                  <c:v>53261</c:v>
                </c:pt>
                <c:pt idx="106523">
                  <c:v>53261.5</c:v>
                </c:pt>
                <c:pt idx="106524">
                  <c:v>53262</c:v>
                </c:pt>
                <c:pt idx="106525">
                  <c:v>53262.5</c:v>
                </c:pt>
                <c:pt idx="106526">
                  <c:v>53263</c:v>
                </c:pt>
                <c:pt idx="106527">
                  <c:v>53263.5</c:v>
                </c:pt>
                <c:pt idx="106528">
                  <c:v>53264</c:v>
                </c:pt>
                <c:pt idx="106529">
                  <c:v>53264.5</c:v>
                </c:pt>
                <c:pt idx="106530">
                  <c:v>53265</c:v>
                </c:pt>
                <c:pt idx="106531">
                  <c:v>53265.5</c:v>
                </c:pt>
                <c:pt idx="106532">
                  <c:v>53266</c:v>
                </c:pt>
                <c:pt idx="106533">
                  <c:v>53266.5</c:v>
                </c:pt>
                <c:pt idx="106534">
                  <c:v>53267</c:v>
                </c:pt>
                <c:pt idx="106535">
                  <c:v>53267.5</c:v>
                </c:pt>
                <c:pt idx="106536">
                  <c:v>53268</c:v>
                </c:pt>
                <c:pt idx="106537">
                  <c:v>53268.5</c:v>
                </c:pt>
                <c:pt idx="106538">
                  <c:v>53269</c:v>
                </c:pt>
                <c:pt idx="106539">
                  <c:v>53269.5</c:v>
                </c:pt>
                <c:pt idx="106540">
                  <c:v>53270</c:v>
                </c:pt>
                <c:pt idx="106541">
                  <c:v>53270.5</c:v>
                </c:pt>
                <c:pt idx="106542">
                  <c:v>53271</c:v>
                </c:pt>
                <c:pt idx="106543">
                  <c:v>53271.5</c:v>
                </c:pt>
                <c:pt idx="106544">
                  <c:v>53272</c:v>
                </c:pt>
                <c:pt idx="106545">
                  <c:v>53272.5</c:v>
                </c:pt>
                <c:pt idx="106546">
                  <c:v>53273</c:v>
                </c:pt>
                <c:pt idx="106547">
                  <c:v>53273.5</c:v>
                </c:pt>
                <c:pt idx="106548">
                  <c:v>53274</c:v>
                </c:pt>
                <c:pt idx="106549">
                  <c:v>53274.5</c:v>
                </c:pt>
                <c:pt idx="106550">
                  <c:v>53275</c:v>
                </c:pt>
                <c:pt idx="106551">
                  <c:v>53275.5</c:v>
                </c:pt>
                <c:pt idx="106552">
                  <c:v>53276</c:v>
                </c:pt>
                <c:pt idx="106553">
                  <c:v>53276.5</c:v>
                </c:pt>
                <c:pt idx="106554">
                  <c:v>53277</c:v>
                </c:pt>
                <c:pt idx="106555">
                  <c:v>53277.5</c:v>
                </c:pt>
                <c:pt idx="106556">
                  <c:v>53278</c:v>
                </c:pt>
                <c:pt idx="106557">
                  <c:v>53278.5</c:v>
                </c:pt>
                <c:pt idx="106558">
                  <c:v>53279</c:v>
                </c:pt>
                <c:pt idx="106559">
                  <c:v>53279.5</c:v>
                </c:pt>
                <c:pt idx="106560">
                  <c:v>53280</c:v>
                </c:pt>
                <c:pt idx="106561">
                  <c:v>53280.5</c:v>
                </c:pt>
                <c:pt idx="106562">
                  <c:v>53281</c:v>
                </c:pt>
                <c:pt idx="106563">
                  <c:v>53281.5</c:v>
                </c:pt>
                <c:pt idx="106564">
                  <c:v>53282</c:v>
                </c:pt>
                <c:pt idx="106565">
                  <c:v>53282.5</c:v>
                </c:pt>
                <c:pt idx="106566">
                  <c:v>53283</c:v>
                </c:pt>
                <c:pt idx="106567">
                  <c:v>53283.5</c:v>
                </c:pt>
                <c:pt idx="106568">
                  <c:v>53284</c:v>
                </c:pt>
                <c:pt idx="106569">
                  <c:v>53284.5</c:v>
                </c:pt>
                <c:pt idx="106570">
                  <c:v>53285</c:v>
                </c:pt>
                <c:pt idx="106571">
                  <c:v>53285.5</c:v>
                </c:pt>
                <c:pt idx="106572">
                  <c:v>53286</c:v>
                </c:pt>
                <c:pt idx="106573">
                  <c:v>53286.5</c:v>
                </c:pt>
                <c:pt idx="106574">
                  <c:v>53287</c:v>
                </c:pt>
                <c:pt idx="106575">
                  <c:v>53287.5</c:v>
                </c:pt>
                <c:pt idx="106576">
                  <c:v>53288</c:v>
                </c:pt>
                <c:pt idx="106577">
                  <c:v>53288.5</c:v>
                </c:pt>
                <c:pt idx="106578">
                  <c:v>53289</c:v>
                </c:pt>
                <c:pt idx="106579">
                  <c:v>53289.5</c:v>
                </c:pt>
                <c:pt idx="106580">
                  <c:v>53290</c:v>
                </c:pt>
                <c:pt idx="106581">
                  <c:v>53290.5</c:v>
                </c:pt>
                <c:pt idx="106582">
                  <c:v>53291</c:v>
                </c:pt>
                <c:pt idx="106583">
                  <c:v>53291.5</c:v>
                </c:pt>
                <c:pt idx="106584">
                  <c:v>53292</c:v>
                </c:pt>
                <c:pt idx="106585">
                  <c:v>53292.5</c:v>
                </c:pt>
                <c:pt idx="106586">
                  <c:v>53293</c:v>
                </c:pt>
                <c:pt idx="106587">
                  <c:v>53293.5</c:v>
                </c:pt>
                <c:pt idx="106588">
                  <c:v>53294</c:v>
                </c:pt>
                <c:pt idx="106589">
                  <c:v>53294.5</c:v>
                </c:pt>
                <c:pt idx="106590">
                  <c:v>53295</c:v>
                </c:pt>
                <c:pt idx="106591">
                  <c:v>53295.5</c:v>
                </c:pt>
                <c:pt idx="106592">
                  <c:v>53296</c:v>
                </c:pt>
                <c:pt idx="106593">
                  <c:v>53296.5</c:v>
                </c:pt>
                <c:pt idx="106594">
                  <c:v>53297</c:v>
                </c:pt>
                <c:pt idx="106595">
                  <c:v>53297.5</c:v>
                </c:pt>
                <c:pt idx="106596">
                  <c:v>53298</c:v>
                </c:pt>
                <c:pt idx="106597">
                  <c:v>53298.5</c:v>
                </c:pt>
                <c:pt idx="106598">
                  <c:v>53299</c:v>
                </c:pt>
                <c:pt idx="106599">
                  <c:v>53299.5</c:v>
                </c:pt>
                <c:pt idx="106600">
                  <c:v>53300</c:v>
                </c:pt>
                <c:pt idx="106601">
                  <c:v>53300.5</c:v>
                </c:pt>
                <c:pt idx="106602">
                  <c:v>53301</c:v>
                </c:pt>
                <c:pt idx="106603">
                  <c:v>53301.5</c:v>
                </c:pt>
                <c:pt idx="106604">
                  <c:v>53302</c:v>
                </c:pt>
                <c:pt idx="106605">
                  <c:v>53302.5</c:v>
                </c:pt>
                <c:pt idx="106606">
                  <c:v>53303</c:v>
                </c:pt>
                <c:pt idx="106607">
                  <c:v>53303.5</c:v>
                </c:pt>
                <c:pt idx="106608">
                  <c:v>53304</c:v>
                </c:pt>
                <c:pt idx="106609">
                  <c:v>53304.5</c:v>
                </c:pt>
                <c:pt idx="106610">
                  <c:v>53305</c:v>
                </c:pt>
                <c:pt idx="106611">
                  <c:v>53305.5</c:v>
                </c:pt>
                <c:pt idx="106612">
                  <c:v>53306</c:v>
                </c:pt>
                <c:pt idx="106613">
                  <c:v>53306.5</c:v>
                </c:pt>
                <c:pt idx="106614">
                  <c:v>53307</c:v>
                </c:pt>
                <c:pt idx="106615">
                  <c:v>53307.5</c:v>
                </c:pt>
                <c:pt idx="106616">
                  <c:v>53308</c:v>
                </c:pt>
                <c:pt idx="106617">
                  <c:v>53308.5</c:v>
                </c:pt>
                <c:pt idx="106618">
                  <c:v>53309</c:v>
                </c:pt>
                <c:pt idx="106619">
                  <c:v>53309.5</c:v>
                </c:pt>
                <c:pt idx="106620">
                  <c:v>53310</c:v>
                </c:pt>
                <c:pt idx="106621">
                  <c:v>53310.5</c:v>
                </c:pt>
                <c:pt idx="106622">
                  <c:v>53311</c:v>
                </c:pt>
                <c:pt idx="106623">
                  <c:v>53311.5</c:v>
                </c:pt>
                <c:pt idx="106624">
                  <c:v>53312</c:v>
                </c:pt>
                <c:pt idx="106625">
                  <c:v>53312.5</c:v>
                </c:pt>
                <c:pt idx="106626">
                  <c:v>53313</c:v>
                </c:pt>
                <c:pt idx="106627">
                  <c:v>53313.5</c:v>
                </c:pt>
                <c:pt idx="106628">
                  <c:v>53314</c:v>
                </c:pt>
                <c:pt idx="106629">
                  <c:v>53314.5</c:v>
                </c:pt>
                <c:pt idx="106630">
                  <c:v>53315</c:v>
                </c:pt>
                <c:pt idx="106631">
                  <c:v>53315.5</c:v>
                </c:pt>
                <c:pt idx="106632">
                  <c:v>53316</c:v>
                </c:pt>
                <c:pt idx="106633">
                  <c:v>53316.5</c:v>
                </c:pt>
                <c:pt idx="106634">
                  <c:v>53317</c:v>
                </c:pt>
                <c:pt idx="106635">
                  <c:v>53317.5</c:v>
                </c:pt>
                <c:pt idx="106636">
                  <c:v>53318</c:v>
                </c:pt>
                <c:pt idx="106637">
                  <c:v>53318.5</c:v>
                </c:pt>
                <c:pt idx="106638">
                  <c:v>53319</c:v>
                </c:pt>
                <c:pt idx="106639">
                  <c:v>53319.5</c:v>
                </c:pt>
                <c:pt idx="106640">
                  <c:v>53320</c:v>
                </c:pt>
                <c:pt idx="106641">
                  <c:v>53320.5</c:v>
                </c:pt>
                <c:pt idx="106642">
                  <c:v>53321</c:v>
                </c:pt>
                <c:pt idx="106643">
                  <c:v>53321.5</c:v>
                </c:pt>
                <c:pt idx="106644">
                  <c:v>53322</c:v>
                </c:pt>
                <c:pt idx="106645">
                  <c:v>53322.5</c:v>
                </c:pt>
                <c:pt idx="106646">
                  <c:v>53323</c:v>
                </c:pt>
                <c:pt idx="106647">
                  <c:v>53323.5</c:v>
                </c:pt>
                <c:pt idx="106648">
                  <c:v>53324</c:v>
                </c:pt>
                <c:pt idx="106649">
                  <c:v>53324.5</c:v>
                </c:pt>
                <c:pt idx="106650">
                  <c:v>53325</c:v>
                </c:pt>
                <c:pt idx="106651">
                  <c:v>53325.5</c:v>
                </c:pt>
                <c:pt idx="106652">
                  <c:v>53326</c:v>
                </c:pt>
                <c:pt idx="106653">
                  <c:v>53326.5</c:v>
                </c:pt>
                <c:pt idx="106654">
                  <c:v>53327</c:v>
                </c:pt>
                <c:pt idx="106655">
                  <c:v>53327.5</c:v>
                </c:pt>
                <c:pt idx="106656">
                  <c:v>53328</c:v>
                </c:pt>
                <c:pt idx="106657">
                  <c:v>53328.5</c:v>
                </c:pt>
                <c:pt idx="106658">
                  <c:v>53329</c:v>
                </c:pt>
                <c:pt idx="106659">
                  <c:v>53329.5</c:v>
                </c:pt>
                <c:pt idx="106660">
                  <c:v>53330</c:v>
                </c:pt>
                <c:pt idx="106661">
                  <c:v>53330.5</c:v>
                </c:pt>
                <c:pt idx="106662">
                  <c:v>53331</c:v>
                </c:pt>
                <c:pt idx="106663">
                  <c:v>53331.5</c:v>
                </c:pt>
                <c:pt idx="106664">
                  <c:v>53332</c:v>
                </c:pt>
                <c:pt idx="106665">
                  <c:v>53332.5</c:v>
                </c:pt>
                <c:pt idx="106666">
                  <c:v>53333</c:v>
                </c:pt>
                <c:pt idx="106667">
                  <c:v>53333.5</c:v>
                </c:pt>
                <c:pt idx="106668">
                  <c:v>53334</c:v>
                </c:pt>
                <c:pt idx="106669">
                  <c:v>53334.5</c:v>
                </c:pt>
                <c:pt idx="106670">
                  <c:v>53335</c:v>
                </c:pt>
                <c:pt idx="106671">
                  <c:v>53335.5</c:v>
                </c:pt>
                <c:pt idx="106672">
                  <c:v>53336</c:v>
                </c:pt>
                <c:pt idx="106673">
                  <c:v>53336.5</c:v>
                </c:pt>
                <c:pt idx="106674">
                  <c:v>53337</c:v>
                </c:pt>
                <c:pt idx="106675">
                  <c:v>53337.5</c:v>
                </c:pt>
                <c:pt idx="106676">
                  <c:v>53338</c:v>
                </c:pt>
                <c:pt idx="106677">
                  <c:v>53338.5</c:v>
                </c:pt>
                <c:pt idx="106678">
                  <c:v>53339</c:v>
                </c:pt>
                <c:pt idx="106679">
                  <c:v>53339.5</c:v>
                </c:pt>
                <c:pt idx="106680">
                  <c:v>53340</c:v>
                </c:pt>
                <c:pt idx="106681">
                  <c:v>53340.5</c:v>
                </c:pt>
                <c:pt idx="106682">
                  <c:v>53341</c:v>
                </c:pt>
                <c:pt idx="106683">
                  <c:v>53341.5</c:v>
                </c:pt>
                <c:pt idx="106684">
                  <c:v>53342</c:v>
                </c:pt>
                <c:pt idx="106685">
                  <c:v>53342.5</c:v>
                </c:pt>
                <c:pt idx="106686">
                  <c:v>53343</c:v>
                </c:pt>
                <c:pt idx="106687">
                  <c:v>53343.5</c:v>
                </c:pt>
                <c:pt idx="106688">
                  <c:v>53344</c:v>
                </c:pt>
                <c:pt idx="106689">
                  <c:v>53344.5</c:v>
                </c:pt>
                <c:pt idx="106690">
                  <c:v>53345</c:v>
                </c:pt>
                <c:pt idx="106691">
                  <c:v>53345.5</c:v>
                </c:pt>
                <c:pt idx="106692">
                  <c:v>53346</c:v>
                </c:pt>
                <c:pt idx="106693">
                  <c:v>53346.5</c:v>
                </c:pt>
                <c:pt idx="106694">
                  <c:v>53347</c:v>
                </c:pt>
                <c:pt idx="106695">
                  <c:v>53347.5</c:v>
                </c:pt>
                <c:pt idx="106696">
                  <c:v>53348</c:v>
                </c:pt>
                <c:pt idx="106697">
                  <c:v>53348.5</c:v>
                </c:pt>
                <c:pt idx="106698">
                  <c:v>53349</c:v>
                </c:pt>
                <c:pt idx="106699">
                  <c:v>53349.5</c:v>
                </c:pt>
                <c:pt idx="106700">
                  <c:v>53350</c:v>
                </c:pt>
                <c:pt idx="106701">
                  <c:v>53350.5</c:v>
                </c:pt>
                <c:pt idx="106702">
                  <c:v>53351</c:v>
                </c:pt>
                <c:pt idx="106703">
                  <c:v>53351.5</c:v>
                </c:pt>
                <c:pt idx="106704">
                  <c:v>53352</c:v>
                </c:pt>
                <c:pt idx="106705">
                  <c:v>53352.5</c:v>
                </c:pt>
                <c:pt idx="106706">
                  <c:v>53353</c:v>
                </c:pt>
                <c:pt idx="106707">
                  <c:v>53353.5</c:v>
                </c:pt>
                <c:pt idx="106708">
                  <c:v>53354</c:v>
                </c:pt>
                <c:pt idx="106709">
                  <c:v>53354.5</c:v>
                </c:pt>
                <c:pt idx="106710">
                  <c:v>53355</c:v>
                </c:pt>
                <c:pt idx="106711">
                  <c:v>53355.5</c:v>
                </c:pt>
                <c:pt idx="106712">
                  <c:v>53356</c:v>
                </c:pt>
                <c:pt idx="106713">
                  <c:v>53356.5</c:v>
                </c:pt>
                <c:pt idx="106714">
                  <c:v>53357</c:v>
                </c:pt>
                <c:pt idx="106715">
                  <c:v>53357.5</c:v>
                </c:pt>
                <c:pt idx="106716">
                  <c:v>53358</c:v>
                </c:pt>
                <c:pt idx="106717">
                  <c:v>53358.5</c:v>
                </c:pt>
                <c:pt idx="106718">
                  <c:v>53359</c:v>
                </c:pt>
                <c:pt idx="106719">
                  <c:v>53359.5</c:v>
                </c:pt>
                <c:pt idx="106720">
                  <c:v>53360</c:v>
                </c:pt>
                <c:pt idx="106721">
                  <c:v>53360.5</c:v>
                </c:pt>
                <c:pt idx="106722">
                  <c:v>53361</c:v>
                </c:pt>
                <c:pt idx="106723">
                  <c:v>53361.5</c:v>
                </c:pt>
                <c:pt idx="106724">
                  <c:v>53362</c:v>
                </c:pt>
                <c:pt idx="106725">
                  <c:v>53362.5</c:v>
                </c:pt>
                <c:pt idx="106726">
                  <c:v>53363</c:v>
                </c:pt>
                <c:pt idx="106727">
                  <c:v>53363.5</c:v>
                </c:pt>
                <c:pt idx="106728">
                  <c:v>53364</c:v>
                </c:pt>
                <c:pt idx="106729">
                  <c:v>53364.5</c:v>
                </c:pt>
                <c:pt idx="106730">
                  <c:v>53365</c:v>
                </c:pt>
                <c:pt idx="106731">
                  <c:v>53365.5</c:v>
                </c:pt>
                <c:pt idx="106732">
                  <c:v>53366</c:v>
                </c:pt>
                <c:pt idx="106733">
                  <c:v>53366.5</c:v>
                </c:pt>
                <c:pt idx="106734">
                  <c:v>53367</c:v>
                </c:pt>
                <c:pt idx="106735">
                  <c:v>53367.5</c:v>
                </c:pt>
                <c:pt idx="106736">
                  <c:v>53368</c:v>
                </c:pt>
                <c:pt idx="106737">
                  <c:v>53368.5</c:v>
                </c:pt>
                <c:pt idx="106738">
                  <c:v>53369</c:v>
                </c:pt>
                <c:pt idx="106739">
                  <c:v>53369.5</c:v>
                </c:pt>
                <c:pt idx="106740">
                  <c:v>53370</c:v>
                </c:pt>
                <c:pt idx="106741">
                  <c:v>53370.5</c:v>
                </c:pt>
                <c:pt idx="106742">
                  <c:v>53371</c:v>
                </c:pt>
                <c:pt idx="106743">
                  <c:v>53371.5</c:v>
                </c:pt>
                <c:pt idx="106744">
                  <c:v>53372</c:v>
                </c:pt>
                <c:pt idx="106745">
                  <c:v>53372.5</c:v>
                </c:pt>
                <c:pt idx="106746">
                  <c:v>53373</c:v>
                </c:pt>
                <c:pt idx="106747">
                  <c:v>53373.5</c:v>
                </c:pt>
                <c:pt idx="106748">
                  <c:v>53374</c:v>
                </c:pt>
                <c:pt idx="106749">
                  <c:v>53374.5</c:v>
                </c:pt>
                <c:pt idx="106750">
                  <c:v>53375</c:v>
                </c:pt>
                <c:pt idx="106751">
                  <c:v>53375.5</c:v>
                </c:pt>
                <c:pt idx="106752">
                  <c:v>53376</c:v>
                </c:pt>
                <c:pt idx="106753">
                  <c:v>53376.5</c:v>
                </c:pt>
                <c:pt idx="106754">
                  <c:v>53377</c:v>
                </c:pt>
                <c:pt idx="106755">
                  <c:v>53377.5</c:v>
                </c:pt>
                <c:pt idx="106756">
                  <c:v>53378</c:v>
                </c:pt>
                <c:pt idx="106757">
                  <c:v>53378.5</c:v>
                </c:pt>
                <c:pt idx="106758">
                  <c:v>53379</c:v>
                </c:pt>
                <c:pt idx="106759">
                  <c:v>53379.5</c:v>
                </c:pt>
                <c:pt idx="106760">
                  <c:v>53380</c:v>
                </c:pt>
                <c:pt idx="106761">
                  <c:v>53380.5</c:v>
                </c:pt>
                <c:pt idx="106762">
                  <c:v>53381</c:v>
                </c:pt>
                <c:pt idx="106763">
                  <c:v>53381.5</c:v>
                </c:pt>
                <c:pt idx="106764">
                  <c:v>53382</c:v>
                </c:pt>
                <c:pt idx="106765">
                  <c:v>53382.5</c:v>
                </c:pt>
                <c:pt idx="106766">
                  <c:v>53383</c:v>
                </c:pt>
                <c:pt idx="106767">
                  <c:v>53383.5</c:v>
                </c:pt>
                <c:pt idx="106768">
                  <c:v>53384</c:v>
                </c:pt>
                <c:pt idx="106769">
                  <c:v>53384.5</c:v>
                </c:pt>
                <c:pt idx="106770">
                  <c:v>53385</c:v>
                </c:pt>
                <c:pt idx="106771">
                  <c:v>53385.5</c:v>
                </c:pt>
                <c:pt idx="106772">
                  <c:v>53386</c:v>
                </c:pt>
                <c:pt idx="106773">
                  <c:v>53386.5</c:v>
                </c:pt>
                <c:pt idx="106774">
                  <c:v>53387</c:v>
                </c:pt>
                <c:pt idx="106775">
                  <c:v>53387.5</c:v>
                </c:pt>
                <c:pt idx="106776">
                  <c:v>53388</c:v>
                </c:pt>
                <c:pt idx="106777">
                  <c:v>53388.5</c:v>
                </c:pt>
                <c:pt idx="106778">
                  <c:v>53389</c:v>
                </c:pt>
                <c:pt idx="106779">
                  <c:v>53389.5</c:v>
                </c:pt>
                <c:pt idx="106780">
                  <c:v>53390</c:v>
                </c:pt>
                <c:pt idx="106781">
                  <c:v>53390.5</c:v>
                </c:pt>
                <c:pt idx="106782">
                  <c:v>53391</c:v>
                </c:pt>
                <c:pt idx="106783">
                  <c:v>53391.5</c:v>
                </c:pt>
                <c:pt idx="106784">
                  <c:v>53392</c:v>
                </c:pt>
                <c:pt idx="106785">
                  <c:v>53392.5</c:v>
                </c:pt>
                <c:pt idx="106786">
                  <c:v>53393</c:v>
                </c:pt>
                <c:pt idx="106787">
                  <c:v>53393.5</c:v>
                </c:pt>
                <c:pt idx="106788">
                  <c:v>53394</c:v>
                </c:pt>
                <c:pt idx="106789">
                  <c:v>53394.5</c:v>
                </c:pt>
                <c:pt idx="106790">
                  <c:v>53395</c:v>
                </c:pt>
                <c:pt idx="106791">
                  <c:v>53395.5</c:v>
                </c:pt>
                <c:pt idx="106792">
                  <c:v>53396</c:v>
                </c:pt>
                <c:pt idx="106793">
                  <c:v>53396.5</c:v>
                </c:pt>
                <c:pt idx="106794">
                  <c:v>53397</c:v>
                </c:pt>
                <c:pt idx="106795">
                  <c:v>53397.5</c:v>
                </c:pt>
                <c:pt idx="106796">
                  <c:v>53398</c:v>
                </c:pt>
                <c:pt idx="106797">
                  <c:v>53398.5</c:v>
                </c:pt>
                <c:pt idx="106798">
                  <c:v>53399</c:v>
                </c:pt>
                <c:pt idx="106799">
                  <c:v>53399.5</c:v>
                </c:pt>
                <c:pt idx="106800">
                  <c:v>53400</c:v>
                </c:pt>
                <c:pt idx="106801">
                  <c:v>53400.5</c:v>
                </c:pt>
                <c:pt idx="106802">
                  <c:v>53401</c:v>
                </c:pt>
                <c:pt idx="106803">
                  <c:v>53401.5</c:v>
                </c:pt>
                <c:pt idx="106804">
                  <c:v>53402</c:v>
                </c:pt>
                <c:pt idx="106805">
                  <c:v>53402.5</c:v>
                </c:pt>
                <c:pt idx="106806">
                  <c:v>53403</c:v>
                </c:pt>
                <c:pt idx="106807">
                  <c:v>53403.5</c:v>
                </c:pt>
                <c:pt idx="106808">
                  <c:v>53404</c:v>
                </c:pt>
                <c:pt idx="106809">
                  <c:v>53404.5</c:v>
                </c:pt>
                <c:pt idx="106810">
                  <c:v>53405</c:v>
                </c:pt>
                <c:pt idx="106811">
                  <c:v>53405.5</c:v>
                </c:pt>
                <c:pt idx="106812">
                  <c:v>53406</c:v>
                </c:pt>
                <c:pt idx="106813">
                  <c:v>53406.5</c:v>
                </c:pt>
                <c:pt idx="106814">
                  <c:v>53407</c:v>
                </c:pt>
                <c:pt idx="106815">
                  <c:v>53407.5</c:v>
                </c:pt>
                <c:pt idx="106816">
                  <c:v>53408</c:v>
                </c:pt>
                <c:pt idx="106817">
                  <c:v>53408.5</c:v>
                </c:pt>
                <c:pt idx="106818">
                  <c:v>53409</c:v>
                </c:pt>
                <c:pt idx="106819">
                  <c:v>53409.5</c:v>
                </c:pt>
                <c:pt idx="106820">
                  <c:v>53410</c:v>
                </c:pt>
                <c:pt idx="106821">
                  <c:v>53410.5</c:v>
                </c:pt>
                <c:pt idx="106822">
                  <c:v>53411</c:v>
                </c:pt>
                <c:pt idx="106823">
                  <c:v>53411.5</c:v>
                </c:pt>
                <c:pt idx="106824">
                  <c:v>53412</c:v>
                </c:pt>
                <c:pt idx="106825">
                  <c:v>53412.5</c:v>
                </c:pt>
                <c:pt idx="106826">
                  <c:v>53413</c:v>
                </c:pt>
                <c:pt idx="106827">
                  <c:v>53413.5</c:v>
                </c:pt>
                <c:pt idx="106828">
                  <c:v>53414</c:v>
                </c:pt>
                <c:pt idx="106829">
                  <c:v>53414.5</c:v>
                </c:pt>
                <c:pt idx="106830">
                  <c:v>53415</c:v>
                </c:pt>
                <c:pt idx="106831">
                  <c:v>53415.5</c:v>
                </c:pt>
                <c:pt idx="106832">
                  <c:v>53416</c:v>
                </c:pt>
                <c:pt idx="106833">
                  <c:v>53416.5</c:v>
                </c:pt>
                <c:pt idx="106834">
                  <c:v>53417</c:v>
                </c:pt>
                <c:pt idx="106835">
                  <c:v>53417.5</c:v>
                </c:pt>
                <c:pt idx="106836">
                  <c:v>53418</c:v>
                </c:pt>
                <c:pt idx="106837">
                  <c:v>53418.5</c:v>
                </c:pt>
                <c:pt idx="106838">
                  <c:v>53419</c:v>
                </c:pt>
                <c:pt idx="106839">
                  <c:v>53419.5</c:v>
                </c:pt>
                <c:pt idx="106840">
                  <c:v>53420</c:v>
                </c:pt>
                <c:pt idx="106841">
                  <c:v>53420.5</c:v>
                </c:pt>
                <c:pt idx="106842">
                  <c:v>53421</c:v>
                </c:pt>
                <c:pt idx="106843">
                  <c:v>53421.5</c:v>
                </c:pt>
                <c:pt idx="106844">
                  <c:v>53422</c:v>
                </c:pt>
                <c:pt idx="106845">
                  <c:v>53422.5</c:v>
                </c:pt>
                <c:pt idx="106846">
                  <c:v>53423</c:v>
                </c:pt>
                <c:pt idx="106847">
                  <c:v>53423.5</c:v>
                </c:pt>
                <c:pt idx="106848">
                  <c:v>53424</c:v>
                </c:pt>
                <c:pt idx="106849">
                  <c:v>53424.5</c:v>
                </c:pt>
                <c:pt idx="106850">
                  <c:v>53425</c:v>
                </c:pt>
                <c:pt idx="106851">
                  <c:v>53425.5</c:v>
                </c:pt>
                <c:pt idx="106852">
                  <c:v>53426</c:v>
                </c:pt>
                <c:pt idx="106853">
                  <c:v>53426.5</c:v>
                </c:pt>
                <c:pt idx="106854">
                  <c:v>53427</c:v>
                </c:pt>
                <c:pt idx="106855">
                  <c:v>53427.5</c:v>
                </c:pt>
                <c:pt idx="106856">
                  <c:v>53428</c:v>
                </c:pt>
                <c:pt idx="106857">
                  <c:v>53428.5</c:v>
                </c:pt>
                <c:pt idx="106858">
                  <c:v>53429</c:v>
                </c:pt>
                <c:pt idx="106859">
                  <c:v>53429.5</c:v>
                </c:pt>
                <c:pt idx="106860">
                  <c:v>53430</c:v>
                </c:pt>
                <c:pt idx="106861">
                  <c:v>53430.5</c:v>
                </c:pt>
                <c:pt idx="106862">
                  <c:v>53431</c:v>
                </c:pt>
                <c:pt idx="106863">
                  <c:v>53431.5</c:v>
                </c:pt>
                <c:pt idx="106864">
                  <c:v>53432</c:v>
                </c:pt>
                <c:pt idx="106865">
                  <c:v>53432.5</c:v>
                </c:pt>
                <c:pt idx="106866">
                  <c:v>53433</c:v>
                </c:pt>
                <c:pt idx="106867">
                  <c:v>53433.5</c:v>
                </c:pt>
                <c:pt idx="106868">
                  <c:v>53434</c:v>
                </c:pt>
                <c:pt idx="106869">
                  <c:v>53434.5</c:v>
                </c:pt>
                <c:pt idx="106870">
                  <c:v>53435</c:v>
                </c:pt>
                <c:pt idx="106871">
                  <c:v>53435.5</c:v>
                </c:pt>
                <c:pt idx="106872">
                  <c:v>53436</c:v>
                </c:pt>
                <c:pt idx="106873">
                  <c:v>53436.5</c:v>
                </c:pt>
                <c:pt idx="106874">
                  <c:v>53437</c:v>
                </c:pt>
                <c:pt idx="106875">
                  <c:v>53437.5</c:v>
                </c:pt>
                <c:pt idx="106876">
                  <c:v>53438</c:v>
                </c:pt>
                <c:pt idx="106877">
                  <c:v>53438.5</c:v>
                </c:pt>
                <c:pt idx="106878">
                  <c:v>53439</c:v>
                </c:pt>
                <c:pt idx="106879">
                  <c:v>53439.5</c:v>
                </c:pt>
                <c:pt idx="106880">
                  <c:v>53440</c:v>
                </c:pt>
                <c:pt idx="106881">
                  <c:v>53440.5</c:v>
                </c:pt>
                <c:pt idx="106882">
                  <c:v>53441</c:v>
                </c:pt>
                <c:pt idx="106883">
                  <c:v>53441.5</c:v>
                </c:pt>
                <c:pt idx="106884">
                  <c:v>53442</c:v>
                </c:pt>
                <c:pt idx="106885">
                  <c:v>53442.5</c:v>
                </c:pt>
                <c:pt idx="106886">
                  <c:v>53443</c:v>
                </c:pt>
                <c:pt idx="106887">
                  <c:v>53443.5</c:v>
                </c:pt>
                <c:pt idx="106888">
                  <c:v>53444</c:v>
                </c:pt>
                <c:pt idx="106889">
                  <c:v>53444.5</c:v>
                </c:pt>
                <c:pt idx="106890">
                  <c:v>53445</c:v>
                </c:pt>
                <c:pt idx="106891">
                  <c:v>53445.5</c:v>
                </c:pt>
                <c:pt idx="106892">
                  <c:v>53446</c:v>
                </c:pt>
                <c:pt idx="106893">
                  <c:v>53446.5</c:v>
                </c:pt>
                <c:pt idx="106894">
                  <c:v>53447</c:v>
                </c:pt>
                <c:pt idx="106895">
                  <c:v>53447.5</c:v>
                </c:pt>
                <c:pt idx="106896">
                  <c:v>53448</c:v>
                </c:pt>
                <c:pt idx="106897">
                  <c:v>53448.5</c:v>
                </c:pt>
                <c:pt idx="106898">
                  <c:v>53449</c:v>
                </c:pt>
                <c:pt idx="106899">
                  <c:v>53449.5</c:v>
                </c:pt>
                <c:pt idx="106900">
                  <c:v>53450</c:v>
                </c:pt>
                <c:pt idx="106901">
                  <c:v>53450.5</c:v>
                </c:pt>
                <c:pt idx="106902">
                  <c:v>53451</c:v>
                </c:pt>
                <c:pt idx="106903">
                  <c:v>53451.5</c:v>
                </c:pt>
                <c:pt idx="106904">
                  <c:v>53452</c:v>
                </c:pt>
                <c:pt idx="106905">
                  <c:v>53452.5</c:v>
                </c:pt>
                <c:pt idx="106906">
                  <c:v>53453</c:v>
                </c:pt>
                <c:pt idx="106907">
                  <c:v>53453.5</c:v>
                </c:pt>
                <c:pt idx="106908">
                  <c:v>53454</c:v>
                </c:pt>
                <c:pt idx="106909">
                  <c:v>53454.5</c:v>
                </c:pt>
                <c:pt idx="106910">
                  <c:v>53455</c:v>
                </c:pt>
                <c:pt idx="106911">
                  <c:v>53455.5</c:v>
                </c:pt>
                <c:pt idx="106912">
                  <c:v>53456</c:v>
                </c:pt>
                <c:pt idx="106913">
                  <c:v>53456.5</c:v>
                </c:pt>
                <c:pt idx="106914">
                  <c:v>53457</c:v>
                </c:pt>
                <c:pt idx="106915">
                  <c:v>53457.5</c:v>
                </c:pt>
                <c:pt idx="106916">
                  <c:v>53458</c:v>
                </c:pt>
                <c:pt idx="106917">
                  <c:v>53458.5</c:v>
                </c:pt>
                <c:pt idx="106918">
                  <c:v>53459</c:v>
                </c:pt>
                <c:pt idx="106919">
                  <c:v>53459.5</c:v>
                </c:pt>
                <c:pt idx="106920">
                  <c:v>53460</c:v>
                </c:pt>
                <c:pt idx="106921">
                  <c:v>53460.5</c:v>
                </c:pt>
                <c:pt idx="106922">
                  <c:v>53461</c:v>
                </c:pt>
                <c:pt idx="106923">
                  <c:v>53461.5</c:v>
                </c:pt>
                <c:pt idx="106924">
                  <c:v>53462</c:v>
                </c:pt>
                <c:pt idx="106925">
                  <c:v>53462.5</c:v>
                </c:pt>
                <c:pt idx="106926">
                  <c:v>53463</c:v>
                </c:pt>
                <c:pt idx="106927">
                  <c:v>53463.5</c:v>
                </c:pt>
                <c:pt idx="106928">
                  <c:v>53464</c:v>
                </c:pt>
                <c:pt idx="106929">
                  <c:v>53464.5</c:v>
                </c:pt>
                <c:pt idx="106930">
                  <c:v>53465</c:v>
                </c:pt>
                <c:pt idx="106931">
                  <c:v>53465.5</c:v>
                </c:pt>
                <c:pt idx="106932">
                  <c:v>53466</c:v>
                </c:pt>
                <c:pt idx="106933">
                  <c:v>53466.5</c:v>
                </c:pt>
                <c:pt idx="106934">
                  <c:v>53467</c:v>
                </c:pt>
                <c:pt idx="106935">
                  <c:v>53467.5</c:v>
                </c:pt>
                <c:pt idx="106936">
                  <c:v>53468</c:v>
                </c:pt>
                <c:pt idx="106937">
                  <c:v>53468.5</c:v>
                </c:pt>
                <c:pt idx="106938">
                  <c:v>53469</c:v>
                </c:pt>
                <c:pt idx="106939">
                  <c:v>53469.5</c:v>
                </c:pt>
                <c:pt idx="106940">
                  <c:v>53470</c:v>
                </c:pt>
                <c:pt idx="106941">
                  <c:v>53470.5</c:v>
                </c:pt>
                <c:pt idx="106942">
                  <c:v>53471</c:v>
                </c:pt>
                <c:pt idx="106943">
                  <c:v>53471.5</c:v>
                </c:pt>
                <c:pt idx="106944">
                  <c:v>53472</c:v>
                </c:pt>
                <c:pt idx="106945">
                  <c:v>53472.5</c:v>
                </c:pt>
                <c:pt idx="106946">
                  <c:v>53473</c:v>
                </c:pt>
                <c:pt idx="106947">
                  <c:v>53473.5</c:v>
                </c:pt>
                <c:pt idx="106948">
                  <c:v>53474</c:v>
                </c:pt>
                <c:pt idx="106949">
                  <c:v>53474.5</c:v>
                </c:pt>
                <c:pt idx="106950">
                  <c:v>53475</c:v>
                </c:pt>
                <c:pt idx="106951">
                  <c:v>53475.5</c:v>
                </c:pt>
                <c:pt idx="106952">
                  <c:v>53476</c:v>
                </c:pt>
                <c:pt idx="106953">
                  <c:v>53476.5</c:v>
                </c:pt>
                <c:pt idx="106954">
                  <c:v>53477</c:v>
                </c:pt>
                <c:pt idx="106955">
                  <c:v>53477.5</c:v>
                </c:pt>
                <c:pt idx="106956">
                  <c:v>53478</c:v>
                </c:pt>
                <c:pt idx="106957">
                  <c:v>53478.5</c:v>
                </c:pt>
                <c:pt idx="106958">
                  <c:v>53479</c:v>
                </c:pt>
                <c:pt idx="106959">
                  <c:v>53479.5</c:v>
                </c:pt>
                <c:pt idx="106960">
                  <c:v>53480</c:v>
                </c:pt>
                <c:pt idx="106961">
                  <c:v>53480.5</c:v>
                </c:pt>
                <c:pt idx="106962">
                  <c:v>53481</c:v>
                </c:pt>
                <c:pt idx="106963">
                  <c:v>53481.5</c:v>
                </c:pt>
                <c:pt idx="106964">
                  <c:v>53482</c:v>
                </c:pt>
                <c:pt idx="106965">
                  <c:v>53482.5</c:v>
                </c:pt>
                <c:pt idx="106966">
                  <c:v>53483</c:v>
                </c:pt>
                <c:pt idx="106967">
                  <c:v>53483.5</c:v>
                </c:pt>
                <c:pt idx="106968">
                  <c:v>53484</c:v>
                </c:pt>
                <c:pt idx="106969">
                  <c:v>53484.5</c:v>
                </c:pt>
                <c:pt idx="106970">
                  <c:v>53485</c:v>
                </c:pt>
                <c:pt idx="106971">
                  <c:v>53485.5</c:v>
                </c:pt>
                <c:pt idx="106972">
                  <c:v>53486</c:v>
                </c:pt>
                <c:pt idx="106973">
                  <c:v>53486.5</c:v>
                </c:pt>
                <c:pt idx="106974">
                  <c:v>53487</c:v>
                </c:pt>
                <c:pt idx="106975">
                  <c:v>53487.5</c:v>
                </c:pt>
                <c:pt idx="106976">
                  <c:v>53488</c:v>
                </c:pt>
                <c:pt idx="106977">
                  <c:v>53488.5</c:v>
                </c:pt>
                <c:pt idx="106978">
                  <c:v>53489</c:v>
                </c:pt>
                <c:pt idx="106979">
                  <c:v>53489.5</c:v>
                </c:pt>
                <c:pt idx="106980">
                  <c:v>53490</c:v>
                </c:pt>
                <c:pt idx="106981">
                  <c:v>53490.5</c:v>
                </c:pt>
                <c:pt idx="106982">
                  <c:v>53491</c:v>
                </c:pt>
                <c:pt idx="106983">
                  <c:v>53491.5</c:v>
                </c:pt>
                <c:pt idx="106984">
                  <c:v>53492</c:v>
                </c:pt>
                <c:pt idx="106985">
                  <c:v>53492.5</c:v>
                </c:pt>
                <c:pt idx="106986">
                  <c:v>53493</c:v>
                </c:pt>
                <c:pt idx="106987">
                  <c:v>53493.5</c:v>
                </c:pt>
                <c:pt idx="106988">
                  <c:v>53494</c:v>
                </c:pt>
                <c:pt idx="106989">
                  <c:v>53494.5</c:v>
                </c:pt>
                <c:pt idx="106990">
                  <c:v>53495</c:v>
                </c:pt>
                <c:pt idx="106991">
                  <c:v>53495.5</c:v>
                </c:pt>
                <c:pt idx="106992">
                  <c:v>53496</c:v>
                </c:pt>
                <c:pt idx="106993">
                  <c:v>53496.5</c:v>
                </c:pt>
                <c:pt idx="106994">
                  <c:v>53497</c:v>
                </c:pt>
                <c:pt idx="106995">
                  <c:v>53497.5</c:v>
                </c:pt>
                <c:pt idx="106996">
                  <c:v>53498</c:v>
                </c:pt>
                <c:pt idx="106997">
                  <c:v>53498.5</c:v>
                </c:pt>
                <c:pt idx="106998">
                  <c:v>53499</c:v>
                </c:pt>
                <c:pt idx="106999">
                  <c:v>53499.5</c:v>
                </c:pt>
                <c:pt idx="107000">
                  <c:v>53500</c:v>
                </c:pt>
                <c:pt idx="107001">
                  <c:v>53500.5</c:v>
                </c:pt>
                <c:pt idx="107002">
                  <c:v>53501</c:v>
                </c:pt>
                <c:pt idx="107003">
                  <c:v>53501.5</c:v>
                </c:pt>
                <c:pt idx="107004">
                  <c:v>53502</c:v>
                </c:pt>
                <c:pt idx="107005">
                  <c:v>53502.5</c:v>
                </c:pt>
                <c:pt idx="107006">
                  <c:v>53503</c:v>
                </c:pt>
                <c:pt idx="107007">
                  <c:v>53503.5</c:v>
                </c:pt>
                <c:pt idx="107008">
                  <c:v>53504</c:v>
                </c:pt>
                <c:pt idx="107009">
                  <c:v>53504.5</c:v>
                </c:pt>
                <c:pt idx="107010">
                  <c:v>53505</c:v>
                </c:pt>
                <c:pt idx="107011">
                  <c:v>53505.5</c:v>
                </c:pt>
                <c:pt idx="107012">
                  <c:v>53506</c:v>
                </c:pt>
                <c:pt idx="107013">
                  <c:v>53506.5</c:v>
                </c:pt>
                <c:pt idx="107014">
                  <c:v>53507</c:v>
                </c:pt>
                <c:pt idx="107015">
                  <c:v>53507.5</c:v>
                </c:pt>
                <c:pt idx="107016">
                  <c:v>53508</c:v>
                </c:pt>
                <c:pt idx="107017">
                  <c:v>53508.5</c:v>
                </c:pt>
                <c:pt idx="107018">
                  <c:v>53509</c:v>
                </c:pt>
                <c:pt idx="107019">
                  <c:v>53509.5</c:v>
                </c:pt>
                <c:pt idx="107020">
                  <c:v>53510</c:v>
                </c:pt>
                <c:pt idx="107021">
                  <c:v>53510.5</c:v>
                </c:pt>
                <c:pt idx="107022">
                  <c:v>53511</c:v>
                </c:pt>
                <c:pt idx="107023">
                  <c:v>53511.5</c:v>
                </c:pt>
                <c:pt idx="107024">
                  <c:v>53512</c:v>
                </c:pt>
                <c:pt idx="107025">
                  <c:v>53512.5</c:v>
                </c:pt>
                <c:pt idx="107026">
                  <c:v>53513</c:v>
                </c:pt>
                <c:pt idx="107027">
                  <c:v>53513.5</c:v>
                </c:pt>
                <c:pt idx="107028">
                  <c:v>53514</c:v>
                </c:pt>
                <c:pt idx="107029">
                  <c:v>53514.5</c:v>
                </c:pt>
                <c:pt idx="107030">
                  <c:v>53515</c:v>
                </c:pt>
                <c:pt idx="107031">
                  <c:v>53515.5</c:v>
                </c:pt>
                <c:pt idx="107032">
                  <c:v>53516</c:v>
                </c:pt>
                <c:pt idx="107033">
                  <c:v>53516.5</c:v>
                </c:pt>
                <c:pt idx="107034">
                  <c:v>53517</c:v>
                </c:pt>
                <c:pt idx="107035">
                  <c:v>53517.5</c:v>
                </c:pt>
                <c:pt idx="107036">
                  <c:v>53518</c:v>
                </c:pt>
                <c:pt idx="107037">
                  <c:v>53518.5</c:v>
                </c:pt>
                <c:pt idx="107038">
                  <c:v>53519</c:v>
                </c:pt>
                <c:pt idx="107039">
                  <c:v>53519.5</c:v>
                </c:pt>
                <c:pt idx="107040">
                  <c:v>53520</c:v>
                </c:pt>
                <c:pt idx="107041">
                  <c:v>53520.5</c:v>
                </c:pt>
                <c:pt idx="107042">
                  <c:v>53521</c:v>
                </c:pt>
                <c:pt idx="107043">
                  <c:v>53521.5</c:v>
                </c:pt>
                <c:pt idx="107044">
                  <c:v>53522</c:v>
                </c:pt>
                <c:pt idx="107045">
                  <c:v>53522.5</c:v>
                </c:pt>
                <c:pt idx="107046">
                  <c:v>53523</c:v>
                </c:pt>
                <c:pt idx="107047">
                  <c:v>53523.5</c:v>
                </c:pt>
                <c:pt idx="107048">
                  <c:v>53524</c:v>
                </c:pt>
                <c:pt idx="107049">
                  <c:v>53524.5</c:v>
                </c:pt>
                <c:pt idx="107050">
                  <c:v>53525</c:v>
                </c:pt>
                <c:pt idx="107051">
                  <c:v>53525.5</c:v>
                </c:pt>
                <c:pt idx="107052">
                  <c:v>53526</c:v>
                </c:pt>
                <c:pt idx="107053">
                  <c:v>53526.5</c:v>
                </c:pt>
                <c:pt idx="107054">
                  <c:v>53527</c:v>
                </c:pt>
                <c:pt idx="107055">
                  <c:v>53527.5</c:v>
                </c:pt>
                <c:pt idx="107056">
                  <c:v>53528</c:v>
                </c:pt>
                <c:pt idx="107057">
                  <c:v>53528.5</c:v>
                </c:pt>
                <c:pt idx="107058">
                  <c:v>53529</c:v>
                </c:pt>
                <c:pt idx="107059">
                  <c:v>53529.5</c:v>
                </c:pt>
                <c:pt idx="107060">
                  <c:v>53530</c:v>
                </c:pt>
                <c:pt idx="107061">
                  <c:v>53530.5</c:v>
                </c:pt>
                <c:pt idx="107062">
                  <c:v>53531</c:v>
                </c:pt>
                <c:pt idx="107063">
                  <c:v>53531.5</c:v>
                </c:pt>
                <c:pt idx="107064">
                  <c:v>53532</c:v>
                </c:pt>
                <c:pt idx="107065">
                  <c:v>53532.5</c:v>
                </c:pt>
                <c:pt idx="107066">
                  <c:v>53533</c:v>
                </c:pt>
                <c:pt idx="107067">
                  <c:v>53533.5</c:v>
                </c:pt>
                <c:pt idx="107068">
                  <c:v>53534</c:v>
                </c:pt>
                <c:pt idx="107069">
                  <c:v>53534.5</c:v>
                </c:pt>
                <c:pt idx="107070">
                  <c:v>53535</c:v>
                </c:pt>
                <c:pt idx="107071">
                  <c:v>53535.5</c:v>
                </c:pt>
                <c:pt idx="107072">
                  <c:v>53536</c:v>
                </c:pt>
                <c:pt idx="107073">
                  <c:v>53536.5</c:v>
                </c:pt>
                <c:pt idx="107074">
                  <c:v>53537</c:v>
                </c:pt>
                <c:pt idx="107075">
                  <c:v>53537.5</c:v>
                </c:pt>
                <c:pt idx="107076">
                  <c:v>53538</c:v>
                </c:pt>
                <c:pt idx="107077">
                  <c:v>53538.5</c:v>
                </c:pt>
                <c:pt idx="107078">
                  <c:v>53539</c:v>
                </c:pt>
                <c:pt idx="107079">
                  <c:v>53539.5</c:v>
                </c:pt>
                <c:pt idx="107080">
                  <c:v>53540</c:v>
                </c:pt>
                <c:pt idx="107081">
                  <c:v>53540.5</c:v>
                </c:pt>
                <c:pt idx="107082">
                  <c:v>53541</c:v>
                </c:pt>
                <c:pt idx="107083">
                  <c:v>53541.5</c:v>
                </c:pt>
                <c:pt idx="107084">
                  <c:v>53542</c:v>
                </c:pt>
                <c:pt idx="107085">
                  <c:v>53542.5</c:v>
                </c:pt>
                <c:pt idx="107086">
                  <c:v>53543</c:v>
                </c:pt>
                <c:pt idx="107087">
                  <c:v>53543.5</c:v>
                </c:pt>
                <c:pt idx="107088">
                  <c:v>53544</c:v>
                </c:pt>
                <c:pt idx="107089">
                  <c:v>53544.5</c:v>
                </c:pt>
                <c:pt idx="107090">
                  <c:v>53545</c:v>
                </c:pt>
                <c:pt idx="107091">
                  <c:v>53545.5</c:v>
                </c:pt>
                <c:pt idx="107092">
                  <c:v>53546</c:v>
                </c:pt>
                <c:pt idx="107093">
                  <c:v>53546.5</c:v>
                </c:pt>
                <c:pt idx="107094">
                  <c:v>53547</c:v>
                </c:pt>
                <c:pt idx="107095">
                  <c:v>53547.5</c:v>
                </c:pt>
                <c:pt idx="107096">
                  <c:v>53548</c:v>
                </c:pt>
                <c:pt idx="107097">
                  <c:v>53548.5</c:v>
                </c:pt>
                <c:pt idx="107098">
                  <c:v>53549</c:v>
                </c:pt>
                <c:pt idx="107099">
                  <c:v>53549.5</c:v>
                </c:pt>
                <c:pt idx="107100">
                  <c:v>53550</c:v>
                </c:pt>
                <c:pt idx="107101">
                  <c:v>53550.5</c:v>
                </c:pt>
                <c:pt idx="107102">
                  <c:v>53551</c:v>
                </c:pt>
                <c:pt idx="107103">
                  <c:v>53551.5</c:v>
                </c:pt>
                <c:pt idx="107104">
                  <c:v>53552</c:v>
                </c:pt>
                <c:pt idx="107105">
                  <c:v>53552.5</c:v>
                </c:pt>
                <c:pt idx="107106">
                  <c:v>53553</c:v>
                </c:pt>
                <c:pt idx="107107">
                  <c:v>53553.5</c:v>
                </c:pt>
                <c:pt idx="107108">
                  <c:v>53554</c:v>
                </c:pt>
                <c:pt idx="107109">
                  <c:v>53554.5</c:v>
                </c:pt>
                <c:pt idx="107110">
                  <c:v>53555</c:v>
                </c:pt>
                <c:pt idx="107111">
                  <c:v>53555.5</c:v>
                </c:pt>
                <c:pt idx="107112">
                  <c:v>53556</c:v>
                </c:pt>
                <c:pt idx="107113">
                  <c:v>53556.5</c:v>
                </c:pt>
                <c:pt idx="107114">
                  <c:v>53557</c:v>
                </c:pt>
                <c:pt idx="107115">
                  <c:v>53557.5</c:v>
                </c:pt>
                <c:pt idx="107116">
                  <c:v>53558</c:v>
                </c:pt>
                <c:pt idx="107117">
                  <c:v>53558.5</c:v>
                </c:pt>
                <c:pt idx="107118">
                  <c:v>53559</c:v>
                </c:pt>
                <c:pt idx="107119">
                  <c:v>53559.5</c:v>
                </c:pt>
                <c:pt idx="107120">
                  <c:v>53560</c:v>
                </c:pt>
                <c:pt idx="107121">
                  <c:v>53560.5</c:v>
                </c:pt>
                <c:pt idx="107122">
                  <c:v>53561</c:v>
                </c:pt>
                <c:pt idx="107123">
                  <c:v>53561.5</c:v>
                </c:pt>
                <c:pt idx="107124">
                  <c:v>53562</c:v>
                </c:pt>
                <c:pt idx="107125">
                  <c:v>53562.5</c:v>
                </c:pt>
                <c:pt idx="107126">
                  <c:v>53563</c:v>
                </c:pt>
                <c:pt idx="107127">
                  <c:v>53563.5</c:v>
                </c:pt>
                <c:pt idx="107128">
                  <c:v>53564</c:v>
                </c:pt>
                <c:pt idx="107129">
                  <c:v>53564.5</c:v>
                </c:pt>
                <c:pt idx="107130">
                  <c:v>53565</c:v>
                </c:pt>
                <c:pt idx="107131">
                  <c:v>53565.5</c:v>
                </c:pt>
                <c:pt idx="107132">
                  <c:v>53566</c:v>
                </c:pt>
                <c:pt idx="107133">
                  <c:v>53566.5</c:v>
                </c:pt>
                <c:pt idx="107134">
                  <c:v>53567</c:v>
                </c:pt>
                <c:pt idx="107135">
                  <c:v>53567.5</c:v>
                </c:pt>
                <c:pt idx="107136">
                  <c:v>53568</c:v>
                </c:pt>
                <c:pt idx="107137">
                  <c:v>53568.5</c:v>
                </c:pt>
                <c:pt idx="107138">
                  <c:v>53569</c:v>
                </c:pt>
                <c:pt idx="107139">
                  <c:v>53569.5</c:v>
                </c:pt>
                <c:pt idx="107140">
                  <c:v>53570</c:v>
                </c:pt>
                <c:pt idx="107141">
                  <c:v>53570.5</c:v>
                </c:pt>
                <c:pt idx="107142">
                  <c:v>53571</c:v>
                </c:pt>
                <c:pt idx="107143">
                  <c:v>53571.5</c:v>
                </c:pt>
                <c:pt idx="107144">
                  <c:v>53572</c:v>
                </c:pt>
                <c:pt idx="107145">
                  <c:v>53572.5</c:v>
                </c:pt>
                <c:pt idx="107146">
                  <c:v>53573</c:v>
                </c:pt>
                <c:pt idx="107147">
                  <c:v>53573.5</c:v>
                </c:pt>
                <c:pt idx="107148">
                  <c:v>53574</c:v>
                </c:pt>
                <c:pt idx="107149">
                  <c:v>53574.5</c:v>
                </c:pt>
                <c:pt idx="107150">
                  <c:v>53575</c:v>
                </c:pt>
                <c:pt idx="107151">
                  <c:v>53575.5</c:v>
                </c:pt>
                <c:pt idx="107152">
                  <c:v>53576</c:v>
                </c:pt>
                <c:pt idx="107153">
                  <c:v>53576.5</c:v>
                </c:pt>
                <c:pt idx="107154">
                  <c:v>53577</c:v>
                </c:pt>
                <c:pt idx="107155">
                  <c:v>53577.5</c:v>
                </c:pt>
                <c:pt idx="107156">
                  <c:v>53578</c:v>
                </c:pt>
                <c:pt idx="107157">
                  <c:v>53578.5</c:v>
                </c:pt>
                <c:pt idx="107158">
                  <c:v>53579</c:v>
                </c:pt>
                <c:pt idx="107159">
                  <c:v>53579.5</c:v>
                </c:pt>
                <c:pt idx="107160">
                  <c:v>53580</c:v>
                </c:pt>
                <c:pt idx="107161">
                  <c:v>53580.5</c:v>
                </c:pt>
                <c:pt idx="107162">
                  <c:v>53581</c:v>
                </c:pt>
                <c:pt idx="107163">
                  <c:v>53581.5</c:v>
                </c:pt>
                <c:pt idx="107164">
                  <c:v>53582</c:v>
                </c:pt>
                <c:pt idx="107165">
                  <c:v>53582.5</c:v>
                </c:pt>
                <c:pt idx="107166">
                  <c:v>53583</c:v>
                </c:pt>
                <c:pt idx="107167">
                  <c:v>53583.5</c:v>
                </c:pt>
                <c:pt idx="107168">
                  <c:v>53584</c:v>
                </c:pt>
                <c:pt idx="107169">
                  <c:v>53584.5</c:v>
                </c:pt>
                <c:pt idx="107170">
                  <c:v>53585</c:v>
                </c:pt>
                <c:pt idx="107171">
                  <c:v>53585.5</c:v>
                </c:pt>
                <c:pt idx="107172">
                  <c:v>53586</c:v>
                </c:pt>
                <c:pt idx="107173">
                  <c:v>53586.5</c:v>
                </c:pt>
                <c:pt idx="107174">
                  <c:v>53587</c:v>
                </c:pt>
                <c:pt idx="107175">
                  <c:v>53587.5</c:v>
                </c:pt>
                <c:pt idx="107176">
                  <c:v>53588</c:v>
                </c:pt>
                <c:pt idx="107177">
                  <c:v>53588.5</c:v>
                </c:pt>
                <c:pt idx="107178">
                  <c:v>53589</c:v>
                </c:pt>
                <c:pt idx="107179">
                  <c:v>53589.5</c:v>
                </c:pt>
                <c:pt idx="107180">
                  <c:v>53590</c:v>
                </c:pt>
                <c:pt idx="107181">
                  <c:v>53590.5</c:v>
                </c:pt>
                <c:pt idx="107182">
                  <c:v>53591</c:v>
                </c:pt>
                <c:pt idx="107183">
                  <c:v>53591.5</c:v>
                </c:pt>
                <c:pt idx="107184">
                  <c:v>53592</c:v>
                </c:pt>
                <c:pt idx="107185">
                  <c:v>53592.5</c:v>
                </c:pt>
                <c:pt idx="107186">
                  <c:v>53593</c:v>
                </c:pt>
                <c:pt idx="107187">
                  <c:v>53593.5</c:v>
                </c:pt>
                <c:pt idx="107188">
                  <c:v>53594</c:v>
                </c:pt>
                <c:pt idx="107189">
                  <c:v>53594.5</c:v>
                </c:pt>
                <c:pt idx="107190">
                  <c:v>53595</c:v>
                </c:pt>
                <c:pt idx="107191">
                  <c:v>53595.5</c:v>
                </c:pt>
                <c:pt idx="107192">
                  <c:v>53596</c:v>
                </c:pt>
                <c:pt idx="107193">
                  <c:v>53596.5</c:v>
                </c:pt>
                <c:pt idx="107194">
                  <c:v>53597</c:v>
                </c:pt>
                <c:pt idx="107195">
                  <c:v>53597.5</c:v>
                </c:pt>
                <c:pt idx="107196">
                  <c:v>53598</c:v>
                </c:pt>
                <c:pt idx="107197">
                  <c:v>53598.5</c:v>
                </c:pt>
                <c:pt idx="107198">
                  <c:v>53599</c:v>
                </c:pt>
                <c:pt idx="107199">
                  <c:v>53599.5</c:v>
                </c:pt>
                <c:pt idx="107200">
                  <c:v>53600</c:v>
                </c:pt>
                <c:pt idx="107201">
                  <c:v>53600.5</c:v>
                </c:pt>
                <c:pt idx="107202">
                  <c:v>53601</c:v>
                </c:pt>
                <c:pt idx="107203">
                  <c:v>53601.5</c:v>
                </c:pt>
                <c:pt idx="107204">
                  <c:v>53602</c:v>
                </c:pt>
                <c:pt idx="107205">
                  <c:v>53602.5</c:v>
                </c:pt>
                <c:pt idx="107206">
                  <c:v>53603</c:v>
                </c:pt>
                <c:pt idx="107207">
                  <c:v>53603.5</c:v>
                </c:pt>
                <c:pt idx="107208">
                  <c:v>53604</c:v>
                </c:pt>
                <c:pt idx="107209">
                  <c:v>53604.5</c:v>
                </c:pt>
                <c:pt idx="107210">
                  <c:v>53605</c:v>
                </c:pt>
                <c:pt idx="107211">
                  <c:v>53605.5</c:v>
                </c:pt>
                <c:pt idx="107212">
                  <c:v>53606</c:v>
                </c:pt>
                <c:pt idx="107213">
                  <c:v>53606.5</c:v>
                </c:pt>
                <c:pt idx="107214">
                  <c:v>53607</c:v>
                </c:pt>
                <c:pt idx="107215">
                  <c:v>53607.5</c:v>
                </c:pt>
                <c:pt idx="107216">
                  <c:v>53608</c:v>
                </c:pt>
                <c:pt idx="107217">
                  <c:v>53608.5</c:v>
                </c:pt>
                <c:pt idx="107218">
                  <c:v>53609</c:v>
                </c:pt>
                <c:pt idx="107219">
                  <c:v>53609.5</c:v>
                </c:pt>
                <c:pt idx="107220">
                  <c:v>53610</c:v>
                </c:pt>
                <c:pt idx="107221">
                  <c:v>53610.5</c:v>
                </c:pt>
                <c:pt idx="107222">
                  <c:v>53611</c:v>
                </c:pt>
                <c:pt idx="107223">
                  <c:v>53611.5</c:v>
                </c:pt>
                <c:pt idx="107224">
                  <c:v>53612</c:v>
                </c:pt>
                <c:pt idx="107225">
                  <c:v>53612.5</c:v>
                </c:pt>
                <c:pt idx="107226">
                  <c:v>53613</c:v>
                </c:pt>
                <c:pt idx="107227">
                  <c:v>53613.5</c:v>
                </c:pt>
                <c:pt idx="107228">
                  <c:v>53614</c:v>
                </c:pt>
                <c:pt idx="107229">
                  <c:v>53614.5</c:v>
                </c:pt>
                <c:pt idx="107230">
                  <c:v>53615</c:v>
                </c:pt>
                <c:pt idx="107231">
                  <c:v>53615.5</c:v>
                </c:pt>
                <c:pt idx="107232">
                  <c:v>53616</c:v>
                </c:pt>
                <c:pt idx="107233">
                  <c:v>53616.5</c:v>
                </c:pt>
                <c:pt idx="107234">
                  <c:v>53617</c:v>
                </c:pt>
                <c:pt idx="107235">
                  <c:v>53617.5</c:v>
                </c:pt>
                <c:pt idx="107236">
                  <c:v>53618</c:v>
                </c:pt>
                <c:pt idx="107237">
                  <c:v>53618.5</c:v>
                </c:pt>
                <c:pt idx="107238">
                  <c:v>53619</c:v>
                </c:pt>
                <c:pt idx="107239">
                  <c:v>53619.5</c:v>
                </c:pt>
                <c:pt idx="107240">
                  <c:v>53620</c:v>
                </c:pt>
                <c:pt idx="107241">
                  <c:v>53620.5</c:v>
                </c:pt>
                <c:pt idx="107242">
                  <c:v>53621</c:v>
                </c:pt>
                <c:pt idx="107243">
                  <c:v>53621.5</c:v>
                </c:pt>
                <c:pt idx="107244">
                  <c:v>53622</c:v>
                </c:pt>
                <c:pt idx="107245">
                  <c:v>53622.5</c:v>
                </c:pt>
                <c:pt idx="107246">
                  <c:v>53623</c:v>
                </c:pt>
                <c:pt idx="107247">
                  <c:v>53623.5</c:v>
                </c:pt>
                <c:pt idx="107248">
                  <c:v>53624</c:v>
                </c:pt>
                <c:pt idx="107249">
                  <c:v>53624.5</c:v>
                </c:pt>
                <c:pt idx="107250">
                  <c:v>53625</c:v>
                </c:pt>
                <c:pt idx="107251">
                  <c:v>53625.5</c:v>
                </c:pt>
                <c:pt idx="107252">
                  <c:v>53626</c:v>
                </c:pt>
                <c:pt idx="107253">
                  <c:v>53626.5</c:v>
                </c:pt>
                <c:pt idx="107254">
                  <c:v>53627</c:v>
                </c:pt>
                <c:pt idx="107255">
                  <c:v>53627.5</c:v>
                </c:pt>
                <c:pt idx="107256">
                  <c:v>53628</c:v>
                </c:pt>
                <c:pt idx="107257">
                  <c:v>53628.5</c:v>
                </c:pt>
                <c:pt idx="107258">
                  <c:v>53629</c:v>
                </c:pt>
                <c:pt idx="107259">
                  <c:v>53629.5</c:v>
                </c:pt>
                <c:pt idx="107260">
                  <c:v>53630</c:v>
                </c:pt>
                <c:pt idx="107261">
                  <c:v>53630.5</c:v>
                </c:pt>
                <c:pt idx="107262">
                  <c:v>53631</c:v>
                </c:pt>
                <c:pt idx="107263">
                  <c:v>53631.5</c:v>
                </c:pt>
                <c:pt idx="107264">
                  <c:v>53632</c:v>
                </c:pt>
                <c:pt idx="107265">
                  <c:v>53632.5</c:v>
                </c:pt>
                <c:pt idx="107266">
                  <c:v>53633</c:v>
                </c:pt>
                <c:pt idx="107267">
                  <c:v>53633.5</c:v>
                </c:pt>
                <c:pt idx="107268">
                  <c:v>53634</c:v>
                </c:pt>
                <c:pt idx="107269">
                  <c:v>53634.5</c:v>
                </c:pt>
                <c:pt idx="107270">
                  <c:v>53635</c:v>
                </c:pt>
                <c:pt idx="107271">
                  <c:v>53635.5</c:v>
                </c:pt>
                <c:pt idx="107272">
                  <c:v>53636</c:v>
                </c:pt>
                <c:pt idx="107273">
                  <c:v>53636.5</c:v>
                </c:pt>
                <c:pt idx="107274">
                  <c:v>53637</c:v>
                </c:pt>
                <c:pt idx="107275">
                  <c:v>53637.5</c:v>
                </c:pt>
                <c:pt idx="107276">
                  <c:v>53638</c:v>
                </c:pt>
                <c:pt idx="107277">
                  <c:v>53638.5</c:v>
                </c:pt>
                <c:pt idx="107278">
                  <c:v>53639</c:v>
                </c:pt>
                <c:pt idx="107279">
                  <c:v>53639.5</c:v>
                </c:pt>
                <c:pt idx="107280">
                  <c:v>53640</c:v>
                </c:pt>
                <c:pt idx="107281">
                  <c:v>53640.5</c:v>
                </c:pt>
                <c:pt idx="107282">
                  <c:v>53641</c:v>
                </c:pt>
                <c:pt idx="107283">
                  <c:v>53641.5</c:v>
                </c:pt>
                <c:pt idx="107284">
                  <c:v>53642</c:v>
                </c:pt>
                <c:pt idx="107285">
                  <c:v>53642.5</c:v>
                </c:pt>
                <c:pt idx="107286">
                  <c:v>53643</c:v>
                </c:pt>
                <c:pt idx="107287">
                  <c:v>53643.5</c:v>
                </c:pt>
                <c:pt idx="107288">
                  <c:v>53644</c:v>
                </c:pt>
                <c:pt idx="107289">
                  <c:v>53644.5</c:v>
                </c:pt>
                <c:pt idx="107290">
                  <c:v>53645</c:v>
                </c:pt>
                <c:pt idx="107291">
                  <c:v>53645.5</c:v>
                </c:pt>
                <c:pt idx="107292">
                  <c:v>53646</c:v>
                </c:pt>
                <c:pt idx="107293">
                  <c:v>53646.5</c:v>
                </c:pt>
                <c:pt idx="107294">
                  <c:v>53647</c:v>
                </c:pt>
                <c:pt idx="107295">
                  <c:v>53647.5</c:v>
                </c:pt>
                <c:pt idx="107296">
                  <c:v>53648</c:v>
                </c:pt>
                <c:pt idx="107297">
                  <c:v>53648.5</c:v>
                </c:pt>
                <c:pt idx="107298">
                  <c:v>53649</c:v>
                </c:pt>
                <c:pt idx="107299">
                  <c:v>53649.5</c:v>
                </c:pt>
                <c:pt idx="107300">
                  <c:v>53650</c:v>
                </c:pt>
                <c:pt idx="107301">
                  <c:v>53650.5</c:v>
                </c:pt>
                <c:pt idx="107302">
                  <c:v>53651</c:v>
                </c:pt>
                <c:pt idx="107303">
                  <c:v>53651.5</c:v>
                </c:pt>
                <c:pt idx="107304">
                  <c:v>53652</c:v>
                </c:pt>
                <c:pt idx="107305">
                  <c:v>53652.5</c:v>
                </c:pt>
                <c:pt idx="107306">
                  <c:v>53653</c:v>
                </c:pt>
                <c:pt idx="107307">
                  <c:v>53653.5</c:v>
                </c:pt>
                <c:pt idx="107308">
                  <c:v>53654</c:v>
                </c:pt>
                <c:pt idx="107309">
                  <c:v>53654.5</c:v>
                </c:pt>
                <c:pt idx="107310">
                  <c:v>53655</c:v>
                </c:pt>
                <c:pt idx="107311">
                  <c:v>53655.5</c:v>
                </c:pt>
                <c:pt idx="107312">
                  <c:v>53656</c:v>
                </c:pt>
                <c:pt idx="107313">
                  <c:v>53656.5</c:v>
                </c:pt>
                <c:pt idx="107314">
                  <c:v>53657</c:v>
                </c:pt>
                <c:pt idx="107315">
                  <c:v>53657.5</c:v>
                </c:pt>
                <c:pt idx="107316">
                  <c:v>53658</c:v>
                </c:pt>
                <c:pt idx="107317">
                  <c:v>53658.5</c:v>
                </c:pt>
                <c:pt idx="107318">
                  <c:v>53659</c:v>
                </c:pt>
                <c:pt idx="107319">
                  <c:v>53659.5</c:v>
                </c:pt>
                <c:pt idx="107320">
                  <c:v>53660</c:v>
                </c:pt>
                <c:pt idx="107321">
                  <c:v>53660.5</c:v>
                </c:pt>
                <c:pt idx="107322">
                  <c:v>53661</c:v>
                </c:pt>
                <c:pt idx="107323">
                  <c:v>53661.5</c:v>
                </c:pt>
                <c:pt idx="107324">
                  <c:v>53662</c:v>
                </c:pt>
                <c:pt idx="107325">
                  <c:v>53662.5</c:v>
                </c:pt>
                <c:pt idx="107326">
                  <c:v>53663</c:v>
                </c:pt>
                <c:pt idx="107327">
                  <c:v>53663.5</c:v>
                </c:pt>
                <c:pt idx="107328">
                  <c:v>53664</c:v>
                </c:pt>
                <c:pt idx="107329">
                  <c:v>53664.5</c:v>
                </c:pt>
                <c:pt idx="107330">
                  <c:v>53665</c:v>
                </c:pt>
                <c:pt idx="107331">
                  <c:v>53665.5</c:v>
                </c:pt>
                <c:pt idx="107332">
                  <c:v>53666</c:v>
                </c:pt>
                <c:pt idx="107333">
                  <c:v>53666.5</c:v>
                </c:pt>
                <c:pt idx="107334">
                  <c:v>53667</c:v>
                </c:pt>
                <c:pt idx="107335">
                  <c:v>53667.5</c:v>
                </c:pt>
                <c:pt idx="107336">
                  <c:v>53668</c:v>
                </c:pt>
                <c:pt idx="107337">
                  <c:v>53668.5</c:v>
                </c:pt>
                <c:pt idx="107338">
                  <c:v>53669</c:v>
                </c:pt>
                <c:pt idx="107339">
                  <c:v>53669.5</c:v>
                </c:pt>
                <c:pt idx="107340">
                  <c:v>53670</c:v>
                </c:pt>
                <c:pt idx="107341">
                  <c:v>53670.5</c:v>
                </c:pt>
                <c:pt idx="107342">
                  <c:v>53671</c:v>
                </c:pt>
                <c:pt idx="107343">
                  <c:v>53671.5</c:v>
                </c:pt>
                <c:pt idx="107344">
                  <c:v>53672</c:v>
                </c:pt>
                <c:pt idx="107345">
                  <c:v>53672.5</c:v>
                </c:pt>
                <c:pt idx="107346">
                  <c:v>53673</c:v>
                </c:pt>
                <c:pt idx="107347">
                  <c:v>53673.5</c:v>
                </c:pt>
                <c:pt idx="107348">
                  <c:v>53674</c:v>
                </c:pt>
                <c:pt idx="107349">
                  <c:v>53674.5</c:v>
                </c:pt>
                <c:pt idx="107350">
                  <c:v>53675</c:v>
                </c:pt>
                <c:pt idx="107351">
                  <c:v>53675.5</c:v>
                </c:pt>
                <c:pt idx="107352">
                  <c:v>53676</c:v>
                </c:pt>
                <c:pt idx="107353">
                  <c:v>53676.5</c:v>
                </c:pt>
                <c:pt idx="107354">
                  <c:v>53677</c:v>
                </c:pt>
                <c:pt idx="107355">
                  <c:v>53677.5</c:v>
                </c:pt>
                <c:pt idx="107356">
                  <c:v>53678</c:v>
                </c:pt>
                <c:pt idx="107357">
                  <c:v>53678.5</c:v>
                </c:pt>
                <c:pt idx="107358">
                  <c:v>53679</c:v>
                </c:pt>
                <c:pt idx="107359">
                  <c:v>53679.5</c:v>
                </c:pt>
                <c:pt idx="107360">
                  <c:v>53680</c:v>
                </c:pt>
                <c:pt idx="107361">
                  <c:v>53680.5</c:v>
                </c:pt>
                <c:pt idx="107362">
                  <c:v>53681</c:v>
                </c:pt>
                <c:pt idx="107363">
                  <c:v>53681.5</c:v>
                </c:pt>
                <c:pt idx="107364">
                  <c:v>53682</c:v>
                </c:pt>
                <c:pt idx="107365">
                  <c:v>53682.5</c:v>
                </c:pt>
                <c:pt idx="107366">
                  <c:v>53683</c:v>
                </c:pt>
                <c:pt idx="107367">
                  <c:v>53683.5</c:v>
                </c:pt>
                <c:pt idx="107368">
                  <c:v>53684</c:v>
                </c:pt>
                <c:pt idx="107369">
                  <c:v>53684.5</c:v>
                </c:pt>
                <c:pt idx="107370">
                  <c:v>53685</c:v>
                </c:pt>
                <c:pt idx="107371">
                  <c:v>53685.5</c:v>
                </c:pt>
                <c:pt idx="107372">
                  <c:v>53686</c:v>
                </c:pt>
                <c:pt idx="107373">
                  <c:v>53686.5</c:v>
                </c:pt>
                <c:pt idx="107374">
                  <c:v>53687</c:v>
                </c:pt>
                <c:pt idx="107375">
                  <c:v>53687.5</c:v>
                </c:pt>
                <c:pt idx="107376">
                  <c:v>53688</c:v>
                </c:pt>
                <c:pt idx="107377">
                  <c:v>53688.5</c:v>
                </c:pt>
                <c:pt idx="107378">
                  <c:v>53689</c:v>
                </c:pt>
                <c:pt idx="107379">
                  <c:v>53689.5</c:v>
                </c:pt>
                <c:pt idx="107380">
                  <c:v>53690</c:v>
                </c:pt>
                <c:pt idx="107381">
                  <c:v>53690.5</c:v>
                </c:pt>
                <c:pt idx="107382">
                  <c:v>53691</c:v>
                </c:pt>
                <c:pt idx="107383">
                  <c:v>53691.5</c:v>
                </c:pt>
                <c:pt idx="107384">
                  <c:v>53692</c:v>
                </c:pt>
                <c:pt idx="107385">
                  <c:v>53692.5</c:v>
                </c:pt>
                <c:pt idx="107386">
                  <c:v>53693</c:v>
                </c:pt>
                <c:pt idx="107387">
                  <c:v>53693.5</c:v>
                </c:pt>
                <c:pt idx="107388">
                  <c:v>53694</c:v>
                </c:pt>
                <c:pt idx="107389">
                  <c:v>53694.5</c:v>
                </c:pt>
                <c:pt idx="107390">
                  <c:v>53695</c:v>
                </c:pt>
                <c:pt idx="107391">
                  <c:v>53695.5</c:v>
                </c:pt>
                <c:pt idx="107392">
                  <c:v>53696</c:v>
                </c:pt>
                <c:pt idx="107393">
                  <c:v>53696.5</c:v>
                </c:pt>
                <c:pt idx="107394">
                  <c:v>53697</c:v>
                </c:pt>
                <c:pt idx="107395">
                  <c:v>53697.5</c:v>
                </c:pt>
                <c:pt idx="107396">
                  <c:v>53698</c:v>
                </c:pt>
                <c:pt idx="107397">
                  <c:v>53698.5</c:v>
                </c:pt>
                <c:pt idx="107398">
                  <c:v>53699</c:v>
                </c:pt>
                <c:pt idx="107399">
                  <c:v>53699.5</c:v>
                </c:pt>
                <c:pt idx="107400">
                  <c:v>53700</c:v>
                </c:pt>
                <c:pt idx="107401">
                  <c:v>53700.5</c:v>
                </c:pt>
                <c:pt idx="107402">
                  <c:v>53701</c:v>
                </c:pt>
                <c:pt idx="107403">
                  <c:v>53701.5</c:v>
                </c:pt>
                <c:pt idx="107404">
                  <c:v>53702</c:v>
                </c:pt>
                <c:pt idx="107405">
                  <c:v>53702.5</c:v>
                </c:pt>
                <c:pt idx="107406">
                  <c:v>53703</c:v>
                </c:pt>
                <c:pt idx="107407">
                  <c:v>53703.5</c:v>
                </c:pt>
                <c:pt idx="107408">
                  <c:v>53704</c:v>
                </c:pt>
                <c:pt idx="107409">
                  <c:v>53704.5</c:v>
                </c:pt>
                <c:pt idx="107410">
                  <c:v>53705</c:v>
                </c:pt>
                <c:pt idx="107411">
                  <c:v>53705.5</c:v>
                </c:pt>
                <c:pt idx="107412">
                  <c:v>53706</c:v>
                </c:pt>
                <c:pt idx="107413">
                  <c:v>53706.5</c:v>
                </c:pt>
                <c:pt idx="107414">
                  <c:v>53707</c:v>
                </c:pt>
                <c:pt idx="107415">
                  <c:v>53707.5</c:v>
                </c:pt>
                <c:pt idx="107416">
                  <c:v>53708</c:v>
                </c:pt>
                <c:pt idx="107417">
                  <c:v>53708.5</c:v>
                </c:pt>
                <c:pt idx="107418">
                  <c:v>53709</c:v>
                </c:pt>
                <c:pt idx="107419">
                  <c:v>53709.5</c:v>
                </c:pt>
                <c:pt idx="107420">
                  <c:v>53710</c:v>
                </c:pt>
                <c:pt idx="107421">
                  <c:v>53710.5</c:v>
                </c:pt>
                <c:pt idx="107422">
                  <c:v>53711</c:v>
                </c:pt>
                <c:pt idx="107423">
                  <c:v>53711.5</c:v>
                </c:pt>
                <c:pt idx="107424">
                  <c:v>53712</c:v>
                </c:pt>
                <c:pt idx="107425">
                  <c:v>53712.5</c:v>
                </c:pt>
                <c:pt idx="107426">
                  <c:v>53713</c:v>
                </c:pt>
                <c:pt idx="107427">
                  <c:v>53713.5</c:v>
                </c:pt>
                <c:pt idx="107428">
                  <c:v>53714</c:v>
                </c:pt>
                <c:pt idx="107429">
                  <c:v>53714.5</c:v>
                </c:pt>
                <c:pt idx="107430">
                  <c:v>53715</c:v>
                </c:pt>
                <c:pt idx="107431">
                  <c:v>53715.5</c:v>
                </c:pt>
                <c:pt idx="107432">
                  <c:v>53716</c:v>
                </c:pt>
                <c:pt idx="107433">
                  <c:v>53716.5</c:v>
                </c:pt>
                <c:pt idx="107434">
                  <c:v>53717</c:v>
                </c:pt>
                <c:pt idx="107435">
                  <c:v>53717.5</c:v>
                </c:pt>
                <c:pt idx="107436">
                  <c:v>53718</c:v>
                </c:pt>
                <c:pt idx="107437">
                  <c:v>53718.5</c:v>
                </c:pt>
                <c:pt idx="107438">
                  <c:v>53719</c:v>
                </c:pt>
                <c:pt idx="107439">
                  <c:v>53719.5</c:v>
                </c:pt>
                <c:pt idx="107440">
                  <c:v>53720</c:v>
                </c:pt>
                <c:pt idx="107441">
                  <c:v>53720.5</c:v>
                </c:pt>
                <c:pt idx="107442">
                  <c:v>53721</c:v>
                </c:pt>
                <c:pt idx="107443">
                  <c:v>53721.5</c:v>
                </c:pt>
                <c:pt idx="107444">
                  <c:v>53722</c:v>
                </c:pt>
                <c:pt idx="107445">
                  <c:v>53722.5</c:v>
                </c:pt>
                <c:pt idx="107446">
                  <c:v>53723</c:v>
                </c:pt>
                <c:pt idx="107447">
                  <c:v>53723.5</c:v>
                </c:pt>
                <c:pt idx="107448">
                  <c:v>53724</c:v>
                </c:pt>
                <c:pt idx="107449">
                  <c:v>53724.5</c:v>
                </c:pt>
                <c:pt idx="107450">
                  <c:v>53725</c:v>
                </c:pt>
                <c:pt idx="107451">
                  <c:v>53725.5</c:v>
                </c:pt>
                <c:pt idx="107452">
                  <c:v>53726</c:v>
                </c:pt>
                <c:pt idx="107453">
                  <c:v>53726.5</c:v>
                </c:pt>
                <c:pt idx="107454">
                  <c:v>53727</c:v>
                </c:pt>
                <c:pt idx="107455">
                  <c:v>53727.5</c:v>
                </c:pt>
                <c:pt idx="107456">
                  <c:v>53728</c:v>
                </c:pt>
                <c:pt idx="107457">
                  <c:v>53728.5</c:v>
                </c:pt>
                <c:pt idx="107458">
                  <c:v>53729</c:v>
                </c:pt>
                <c:pt idx="107459">
                  <c:v>53729.5</c:v>
                </c:pt>
                <c:pt idx="107460">
                  <c:v>53730</c:v>
                </c:pt>
                <c:pt idx="107461">
                  <c:v>53730.5</c:v>
                </c:pt>
                <c:pt idx="107462">
                  <c:v>53731</c:v>
                </c:pt>
                <c:pt idx="107463">
                  <c:v>53731.5</c:v>
                </c:pt>
                <c:pt idx="107464">
                  <c:v>53732</c:v>
                </c:pt>
                <c:pt idx="107465">
                  <c:v>53732.5</c:v>
                </c:pt>
                <c:pt idx="107466">
                  <c:v>53733</c:v>
                </c:pt>
                <c:pt idx="107467">
                  <c:v>53733.5</c:v>
                </c:pt>
                <c:pt idx="107468">
                  <c:v>53734</c:v>
                </c:pt>
                <c:pt idx="107469">
                  <c:v>53734.5</c:v>
                </c:pt>
                <c:pt idx="107470">
                  <c:v>53735</c:v>
                </c:pt>
                <c:pt idx="107471">
                  <c:v>53735.5</c:v>
                </c:pt>
                <c:pt idx="107472">
                  <c:v>53736</c:v>
                </c:pt>
                <c:pt idx="107473">
                  <c:v>53736.5</c:v>
                </c:pt>
                <c:pt idx="107474">
                  <c:v>53737</c:v>
                </c:pt>
                <c:pt idx="107475">
                  <c:v>53737.5</c:v>
                </c:pt>
                <c:pt idx="107476">
                  <c:v>53738</c:v>
                </c:pt>
                <c:pt idx="107477">
                  <c:v>53738.5</c:v>
                </c:pt>
                <c:pt idx="107478">
                  <c:v>53739</c:v>
                </c:pt>
                <c:pt idx="107479">
                  <c:v>53739.5</c:v>
                </c:pt>
                <c:pt idx="107480">
                  <c:v>53740</c:v>
                </c:pt>
                <c:pt idx="107481">
                  <c:v>53740.5</c:v>
                </c:pt>
                <c:pt idx="107482">
                  <c:v>53741</c:v>
                </c:pt>
                <c:pt idx="107483">
                  <c:v>53741.5</c:v>
                </c:pt>
                <c:pt idx="107484">
                  <c:v>53742</c:v>
                </c:pt>
                <c:pt idx="107485">
                  <c:v>53742.5</c:v>
                </c:pt>
                <c:pt idx="107486">
                  <c:v>53743</c:v>
                </c:pt>
                <c:pt idx="107487">
                  <c:v>53743.5</c:v>
                </c:pt>
                <c:pt idx="107488">
                  <c:v>53744</c:v>
                </c:pt>
                <c:pt idx="107489">
                  <c:v>53744.5</c:v>
                </c:pt>
                <c:pt idx="107490">
                  <c:v>53745</c:v>
                </c:pt>
                <c:pt idx="107491">
                  <c:v>53745.5</c:v>
                </c:pt>
                <c:pt idx="107492">
                  <c:v>53746</c:v>
                </c:pt>
                <c:pt idx="107493">
                  <c:v>53746.5</c:v>
                </c:pt>
                <c:pt idx="107494">
                  <c:v>53747</c:v>
                </c:pt>
                <c:pt idx="107495">
                  <c:v>53747.5</c:v>
                </c:pt>
                <c:pt idx="107496">
                  <c:v>53748</c:v>
                </c:pt>
                <c:pt idx="107497">
                  <c:v>53748.5</c:v>
                </c:pt>
                <c:pt idx="107498">
                  <c:v>53749</c:v>
                </c:pt>
                <c:pt idx="107499">
                  <c:v>53749.5</c:v>
                </c:pt>
                <c:pt idx="107500">
                  <c:v>53750</c:v>
                </c:pt>
                <c:pt idx="107501">
                  <c:v>53750.5</c:v>
                </c:pt>
                <c:pt idx="107502">
                  <c:v>53751</c:v>
                </c:pt>
                <c:pt idx="107503">
                  <c:v>53751.5</c:v>
                </c:pt>
                <c:pt idx="107504">
                  <c:v>53752</c:v>
                </c:pt>
                <c:pt idx="107505">
                  <c:v>53752.5</c:v>
                </c:pt>
                <c:pt idx="107506">
                  <c:v>53753</c:v>
                </c:pt>
                <c:pt idx="107507">
                  <c:v>53753.5</c:v>
                </c:pt>
                <c:pt idx="107508">
                  <c:v>53754</c:v>
                </c:pt>
                <c:pt idx="107509">
                  <c:v>53754.5</c:v>
                </c:pt>
                <c:pt idx="107510">
                  <c:v>53755</c:v>
                </c:pt>
                <c:pt idx="107511">
                  <c:v>53755.5</c:v>
                </c:pt>
                <c:pt idx="107512">
                  <c:v>53756</c:v>
                </c:pt>
                <c:pt idx="107513">
                  <c:v>53756.5</c:v>
                </c:pt>
                <c:pt idx="107514">
                  <c:v>53757</c:v>
                </c:pt>
                <c:pt idx="107515">
                  <c:v>53757.5</c:v>
                </c:pt>
                <c:pt idx="107516">
                  <c:v>53758</c:v>
                </c:pt>
                <c:pt idx="107517">
                  <c:v>53758.5</c:v>
                </c:pt>
                <c:pt idx="107518">
                  <c:v>53759</c:v>
                </c:pt>
                <c:pt idx="107519">
                  <c:v>53759.5</c:v>
                </c:pt>
                <c:pt idx="107520">
                  <c:v>53760</c:v>
                </c:pt>
                <c:pt idx="107521">
                  <c:v>53760.5</c:v>
                </c:pt>
                <c:pt idx="107522">
                  <c:v>53761</c:v>
                </c:pt>
                <c:pt idx="107523">
                  <c:v>53761.5</c:v>
                </c:pt>
                <c:pt idx="107524">
                  <c:v>53762</c:v>
                </c:pt>
                <c:pt idx="107525">
                  <c:v>53762.5</c:v>
                </c:pt>
                <c:pt idx="107526">
                  <c:v>53763</c:v>
                </c:pt>
                <c:pt idx="107527">
                  <c:v>53763.5</c:v>
                </c:pt>
                <c:pt idx="107528">
                  <c:v>53764</c:v>
                </c:pt>
                <c:pt idx="107529">
                  <c:v>53764.5</c:v>
                </c:pt>
                <c:pt idx="107530">
                  <c:v>53765</c:v>
                </c:pt>
                <c:pt idx="107531">
                  <c:v>53765.5</c:v>
                </c:pt>
                <c:pt idx="107532">
                  <c:v>53766</c:v>
                </c:pt>
                <c:pt idx="107533">
                  <c:v>53766.5</c:v>
                </c:pt>
                <c:pt idx="107534">
                  <c:v>53767</c:v>
                </c:pt>
                <c:pt idx="107535">
                  <c:v>53767.5</c:v>
                </c:pt>
                <c:pt idx="107536">
                  <c:v>53768</c:v>
                </c:pt>
                <c:pt idx="107537">
                  <c:v>53768.5</c:v>
                </c:pt>
                <c:pt idx="107538">
                  <c:v>53769</c:v>
                </c:pt>
                <c:pt idx="107539">
                  <c:v>53769.5</c:v>
                </c:pt>
                <c:pt idx="107540">
                  <c:v>53770</c:v>
                </c:pt>
                <c:pt idx="107541">
                  <c:v>53770.5</c:v>
                </c:pt>
                <c:pt idx="107542">
                  <c:v>53771</c:v>
                </c:pt>
                <c:pt idx="107543">
                  <c:v>53771.5</c:v>
                </c:pt>
                <c:pt idx="107544">
                  <c:v>53772</c:v>
                </c:pt>
                <c:pt idx="107545">
                  <c:v>53772.5</c:v>
                </c:pt>
                <c:pt idx="107546">
                  <c:v>53773</c:v>
                </c:pt>
                <c:pt idx="107547">
                  <c:v>53773.5</c:v>
                </c:pt>
                <c:pt idx="107548">
                  <c:v>53774</c:v>
                </c:pt>
                <c:pt idx="107549">
                  <c:v>53774.5</c:v>
                </c:pt>
                <c:pt idx="107550">
                  <c:v>53775</c:v>
                </c:pt>
                <c:pt idx="107551">
                  <c:v>53775.5</c:v>
                </c:pt>
                <c:pt idx="107552">
                  <c:v>53776</c:v>
                </c:pt>
                <c:pt idx="107553">
                  <c:v>53776.5</c:v>
                </c:pt>
                <c:pt idx="107554">
                  <c:v>53777</c:v>
                </c:pt>
                <c:pt idx="107555">
                  <c:v>53777.5</c:v>
                </c:pt>
                <c:pt idx="107556">
                  <c:v>53778</c:v>
                </c:pt>
                <c:pt idx="107557">
                  <c:v>53778.5</c:v>
                </c:pt>
                <c:pt idx="107558">
                  <c:v>53779</c:v>
                </c:pt>
                <c:pt idx="107559">
                  <c:v>53779.5</c:v>
                </c:pt>
                <c:pt idx="107560">
                  <c:v>53780</c:v>
                </c:pt>
                <c:pt idx="107561">
                  <c:v>53780.5</c:v>
                </c:pt>
                <c:pt idx="107562">
                  <c:v>53781</c:v>
                </c:pt>
                <c:pt idx="107563">
                  <c:v>53781.5</c:v>
                </c:pt>
                <c:pt idx="107564">
                  <c:v>53782</c:v>
                </c:pt>
                <c:pt idx="107565">
                  <c:v>53782.5</c:v>
                </c:pt>
                <c:pt idx="107566">
                  <c:v>53783</c:v>
                </c:pt>
                <c:pt idx="107567">
                  <c:v>53783.5</c:v>
                </c:pt>
                <c:pt idx="107568">
                  <c:v>53784</c:v>
                </c:pt>
                <c:pt idx="107569">
                  <c:v>53784.5</c:v>
                </c:pt>
                <c:pt idx="107570">
                  <c:v>53785</c:v>
                </c:pt>
                <c:pt idx="107571">
                  <c:v>53785.5</c:v>
                </c:pt>
                <c:pt idx="107572">
                  <c:v>53786</c:v>
                </c:pt>
                <c:pt idx="107573">
                  <c:v>53786.5</c:v>
                </c:pt>
                <c:pt idx="107574">
                  <c:v>53787</c:v>
                </c:pt>
                <c:pt idx="107575">
                  <c:v>53787.5</c:v>
                </c:pt>
                <c:pt idx="107576">
                  <c:v>53788</c:v>
                </c:pt>
                <c:pt idx="107577">
                  <c:v>53788.5</c:v>
                </c:pt>
                <c:pt idx="107578">
                  <c:v>53789</c:v>
                </c:pt>
                <c:pt idx="107579">
                  <c:v>53789.5</c:v>
                </c:pt>
                <c:pt idx="107580">
                  <c:v>53790</c:v>
                </c:pt>
                <c:pt idx="107581">
                  <c:v>53790.5</c:v>
                </c:pt>
                <c:pt idx="107582">
                  <c:v>53791</c:v>
                </c:pt>
                <c:pt idx="107583">
                  <c:v>53791.5</c:v>
                </c:pt>
                <c:pt idx="107584">
                  <c:v>53792</c:v>
                </c:pt>
                <c:pt idx="107585">
                  <c:v>53792.5</c:v>
                </c:pt>
                <c:pt idx="107586">
                  <c:v>53793</c:v>
                </c:pt>
                <c:pt idx="107587">
                  <c:v>53793.5</c:v>
                </c:pt>
                <c:pt idx="107588">
                  <c:v>53794</c:v>
                </c:pt>
                <c:pt idx="107589">
                  <c:v>53794.5</c:v>
                </c:pt>
                <c:pt idx="107590">
                  <c:v>53795</c:v>
                </c:pt>
                <c:pt idx="107591">
                  <c:v>53795.5</c:v>
                </c:pt>
                <c:pt idx="107592">
                  <c:v>53796</c:v>
                </c:pt>
                <c:pt idx="107593">
                  <c:v>53796.5</c:v>
                </c:pt>
                <c:pt idx="107594">
                  <c:v>53797</c:v>
                </c:pt>
                <c:pt idx="107595">
                  <c:v>53797.5</c:v>
                </c:pt>
                <c:pt idx="107596">
                  <c:v>53798</c:v>
                </c:pt>
                <c:pt idx="107597">
                  <c:v>53798.5</c:v>
                </c:pt>
                <c:pt idx="107598">
                  <c:v>53799</c:v>
                </c:pt>
                <c:pt idx="107599">
                  <c:v>53799.5</c:v>
                </c:pt>
                <c:pt idx="107600">
                  <c:v>53800</c:v>
                </c:pt>
                <c:pt idx="107601">
                  <c:v>53800.5</c:v>
                </c:pt>
                <c:pt idx="107602">
                  <c:v>53801</c:v>
                </c:pt>
                <c:pt idx="107603">
                  <c:v>53801.5</c:v>
                </c:pt>
                <c:pt idx="107604">
                  <c:v>53802</c:v>
                </c:pt>
                <c:pt idx="107605">
                  <c:v>53802.5</c:v>
                </c:pt>
                <c:pt idx="107606">
                  <c:v>53803</c:v>
                </c:pt>
                <c:pt idx="107607">
                  <c:v>53803.5</c:v>
                </c:pt>
                <c:pt idx="107608">
                  <c:v>53804</c:v>
                </c:pt>
                <c:pt idx="107609">
                  <c:v>53804.5</c:v>
                </c:pt>
                <c:pt idx="107610">
                  <c:v>53805</c:v>
                </c:pt>
                <c:pt idx="107611">
                  <c:v>53805.5</c:v>
                </c:pt>
                <c:pt idx="107612">
                  <c:v>53806</c:v>
                </c:pt>
                <c:pt idx="107613">
                  <c:v>53806.5</c:v>
                </c:pt>
                <c:pt idx="107614">
                  <c:v>53807</c:v>
                </c:pt>
                <c:pt idx="107615">
                  <c:v>53807.5</c:v>
                </c:pt>
                <c:pt idx="107616">
                  <c:v>53808</c:v>
                </c:pt>
                <c:pt idx="107617">
                  <c:v>53808.5</c:v>
                </c:pt>
                <c:pt idx="107618">
                  <c:v>53809</c:v>
                </c:pt>
                <c:pt idx="107619">
                  <c:v>53809.5</c:v>
                </c:pt>
                <c:pt idx="107620">
                  <c:v>53810</c:v>
                </c:pt>
                <c:pt idx="107621">
                  <c:v>53810.5</c:v>
                </c:pt>
                <c:pt idx="107622">
                  <c:v>53811</c:v>
                </c:pt>
                <c:pt idx="107623">
                  <c:v>53811.5</c:v>
                </c:pt>
                <c:pt idx="107624">
                  <c:v>53812</c:v>
                </c:pt>
                <c:pt idx="107625">
                  <c:v>53812.5</c:v>
                </c:pt>
                <c:pt idx="107626">
                  <c:v>53813</c:v>
                </c:pt>
                <c:pt idx="107627">
                  <c:v>53813.5</c:v>
                </c:pt>
                <c:pt idx="107628">
                  <c:v>53814</c:v>
                </c:pt>
                <c:pt idx="107629">
                  <c:v>53814.5</c:v>
                </c:pt>
                <c:pt idx="107630">
                  <c:v>53815</c:v>
                </c:pt>
                <c:pt idx="107631">
                  <c:v>53815.5</c:v>
                </c:pt>
                <c:pt idx="107632">
                  <c:v>53816</c:v>
                </c:pt>
                <c:pt idx="107633">
                  <c:v>53816.5</c:v>
                </c:pt>
                <c:pt idx="107634">
                  <c:v>53817</c:v>
                </c:pt>
                <c:pt idx="107635">
                  <c:v>53817.5</c:v>
                </c:pt>
                <c:pt idx="107636">
                  <c:v>53818</c:v>
                </c:pt>
                <c:pt idx="107637">
                  <c:v>53818.5</c:v>
                </c:pt>
                <c:pt idx="107638">
                  <c:v>53819</c:v>
                </c:pt>
                <c:pt idx="107639">
                  <c:v>53819.5</c:v>
                </c:pt>
                <c:pt idx="107640">
                  <c:v>53820</c:v>
                </c:pt>
                <c:pt idx="107641">
                  <c:v>53820.5</c:v>
                </c:pt>
                <c:pt idx="107642">
                  <c:v>53821</c:v>
                </c:pt>
                <c:pt idx="107643">
                  <c:v>53821.5</c:v>
                </c:pt>
                <c:pt idx="107644">
                  <c:v>53822</c:v>
                </c:pt>
                <c:pt idx="107645">
                  <c:v>53822.5</c:v>
                </c:pt>
                <c:pt idx="107646">
                  <c:v>53823</c:v>
                </c:pt>
                <c:pt idx="107647">
                  <c:v>53823.5</c:v>
                </c:pt>
                <c:pt idx="107648">
                  <c:v>53824</c:v>
                </c:pt>
                <c:pt idx="107649">
                  <c:v>53824.5</c:v>
                </c:pt>
                <c:pt idx="107650">
                  <c:v>53825</c:v>
                </c:pt>
                <c:pt idx="107651">
                  <c:v>53825.5</c:v>
                </c:pt>
                <c:pt idx="107652">
                  <c:v>53826</c:v>
                </c:pt>
                <c:pt idx="107653">
                  <c:v>53826.5</c:v>
                </c:pt>
                <c:pt idx="107654">
                  <c:v>53827</c:v>
                </c:pt>
                <c:pt idx="107655">
                  <c:v>53827.5</c:v>
                </c:pt>
                <c:pt idx="107656">
                  <c:v>53828</c:v>
                </c:pt>
                <c:pt idx="107657">
                  <c:v>53828.5</c:v>
                </c:pt>
                <c:pt idx="107658">
                  <c:v>53829</c:v>
                </c:pt>
                <c:pt idx="107659">
                  <c:v>53829.5</c:v>
                </c:pt>
                <c:pt idx="107660">
                  <c:v>53830</c:v>
                </c:pt>
                <c:pt idx="107661">
                  <c:v>53830.5</c:v>
                </c:pt>
                <c:pt idx="107662">
                  <c:v>53831</c:v>
                </c:pt>
                <c:pt idx="107663">
                  <c:v>53831.5</c:v>
                </c:pt>
                <c:pt idx="107664">
                  <c:v>53832</c:v>
                </c:pt>
                <c:pt idx="107665">
                  <c:v>53832.5</c:v>
                </c:pt>
                <c:pt idx="107666">
                  <c:v>53833</c:v>
                </c:pt>
                <c:pt idx="107667">
                  <c:v>53833.5</c:v>
                </c:pt>
                <c:pt idx="107668">
                  <c:v>53834</c:v>
                </c:pt>
                <c:pt idx="107669">
                  <c:v>53834.5</c:v>
                </c:pt>
                <c:pt idx="107670">
                  <c:v>53835</c:v>
                </c:pt>
                <c:pt idx="107671">
                  <c:v>53835.5</c:v>
                </c:pt>
                <c:pt idx="107672">
                  <c:v>53836</c:v>
                </c:pt>
                <c:pt idx="107673">
                  <c:v>53836.5</c:v>
                </c:pt>
                <c:pt idx="107674">
                  <c:v>53837</c:v>
                </c:pt>
                <c:pt idx="107675">
                  <c:v>53837.5</c:v>
                </c:pt>
                <c:pt idx="107676">
                  <c:v>53838</c:v>
                </c:pt>
                <c:pt idx="107677">
                  <c:v>53838.5</c:v>
                </c:pt>
                <c:pt idx="107678">
                  <c:v>53839</c:v>
                </c:pt>
                <c:pt idx="107679">
                  <c:v>53839.5</c:v>
                </c:pt>
                <c:pt idx="107680">
                  <c:v>53840</c:v>
                </c:pt>
                <c:pt idx="107681">
                  <c:v>53840.5</c:v>
                </c:pt>
                <c:pt idx="107682">
                  <c:v>53841</c:v>
                </c:pt>
                <c:pt idx="107683">
                  <c:v>53841.5</c:v>
                </c:pt>
                <c:pt idx="107684">
                  <c:v>53842</c:v>
                </c:pt>
                <c:pt idx="107685">
                  <c:v>53842.5</c:v>
                </c:pt>
                <c:pt idx="107686">
                  <c:v>53843</c:v>
                </c:pt>
                <c:pt idx="107687">
                  <c:v>53843.5</c:v>
                </c:pt>
                <c:pt idx="107688">
                  <c:v>53844</c:v>
                </c:pt>
                <c:pt idx="107689">
                  <c:v>53844.5</c:v>
                </c:pt>
                <c:pt idx="107690">
                  <c:v>53845</c:v>
                </c:pt>
                <c:pt idx="107691">
                  <c:v>53845.5</c:v>
                </c:pt>
                <c:pt idx="107692">
                  <c:v>53846</c:v>
                </c:pt>
                <c:pt idx="107693">
                  <c:v>53846.5</c:v>
                </c:pt>
                <c:pt idx="107694">
                  <c:v>53847</c:v>
                </c:pt>
                <c:pt idx="107695">
                  <c:v>53847.5</c:v>
                </c:pt>
                <c:pt idx="107696">
                  <c:v>53848</c:v>
                </c:pt>
                <c:pt idx="107697">
                  <c:v>53848.5</c:v>
                </c:pt>
                <c:pt idx="107698">
                  <c:v>53849</c:v>
                </c:pt>
                <c:pt idx="107699">
                  <c:v>53849.5</c:v>
                </c:pt>
                <c:pt idx="107700">
                  <c:v>53850</c:v>
                </c:pt>
                <c:pt idx="107701">
                  <c:v>53850.5</c:v>
                </c:pt>
                <c:pt idx="107702">
                  <c:v>53851</c:v>
                </c:pt>
                <c:pt idx="107703">
                  <c:v>53851.5</c:v>
                </c:pt>
                <c:pt idx="107704">
                  <c:v>53852</c:v>
                </c:pt>
                <c:pt idx="107705">
                  <c:v>53852.5</c:v>
                </c:pt>
                <c:pt idx="107706">
                  <c:v>53853</c:v>
                </c:pt>
                <c:pt idx="107707">
                  <c:v>53853.5</c:v>
                </c:pt>
                <c:pt idx="107708">
                  <c:v>53854</c:v>
                </c:pt>
                <c:pt idx="107709">
                  <c:v>53854.5</c:v>
                </c:pt>
                <c:pt idx="107710">
                  <c:v>53855</c:v>
                </c:pt>
                <c:pt idx="107711">
                  <c:v>53855.5</c:v>
                </c:pt>
                <c:pt idx="107712">
                  <c:v>53856</c:v>
                </c:pt>
                <c:pt idx="107713">
                  <c:v>53856.5</c:v>
                </c:pt>
                <c:pt idx="107714">
                  <c:v>53857</c:v>
                </c:pt>
                <c:pt idx="107715">
                  <c:v>53857.5</c:v>
                </c:pt>
                <c:pt idx="107716">
                  <c:v>53858</c:v>
                </c:pt>
                <c:pt idx="107717">
                  <c:v>53858.5</c:v>
                </c:pt>
                <c:pt idx="107718">
                  <c:v>53859</c:v>
                </c:pt>
                <c:pt idx="107719">
                  <c:v>53859.5</c:v>
                </c:pt>
                <c:pt idx="107720">
                  <c:v>53860</c:v>
                </c:pt>
                <c:pt idx="107721">
                  <c:v>53860.5</c:v>
                </c:pt>
                <c:pt idx="107722">
                  <c:v>53861</c:v>
                </c:pt>
                <c:pt idx="107723">
                  <c:v>53861.5</c:v>
                </c:pt>
                <c:pt idx="107724">
                  <c:v>53862</c:v>
                </c:pt>
                <c:pt idx="107725">
                  <c:v>53862.5</c:v>
                </c:pt>
                <c:pt idx="107726">
                  <c:v>53863</c:v>
                </c:pt>
                <c:pt idx="107727">
                  <c:v>53863.5</c:v>
                </c:pt>
                <c:pt idx="107728">
                  <c:v>53864</c:v>
                </c:pt>
                <c:pt idx="107729">
                  <c:v>53864.5</c:v>
                </c:pt>
                <c:pt idx="107730">
                  <c:v>53865</c:v>
                </c:pt>
                <c:pt idx="107731">
                  <c:v>53865.5</c:v>
                </c:pt>
                <c:pt idx="107732">
                  <c:v>53866</c:v>
                </c:pt>
                <c:pt idx="107733">
                  <c:v>53866.5</c:v>
                </c:pt>
                <c:pt idx="107734">
                  <c:v>53867</c:v>
                </c:pt>
                <c:pt idx="107735">
                  <c:v>53867.5</c:v>
                </c:pt>
                <c:pt idx="107736">
                  <c:v>53868</c:v>
                </c:pt>
                <c:pt idx="107737">
                  <c:v>53868.5</c:v>
                </c:pt>
                <c:pt idx="107738">
                  <c:v>53869</c:v>
                </c:pt>
                <c:pt idx="107739">
                  <c:v>53869.5</c:v>
                </c:pt>
                <c:pt idx="107740">
                  <c:v>53870</c:v>
                </c:pt>
                <c:pt idx="107741">
                  <c:v>53870.5</c:v>
                </c:pt>
                <c:pt idx="107742">
                  <c:v>53871</c:v>
                </c:pt>
                <c:pt idx="107743">
                  <c:v>53871.5</c:v>
                </c:pt>
                <c:pt idx="107744">
                  <c:v>53872</c:v>
                </c:pt>
                <c:pt idx="107745">
                  <c:v>53872.5</c:v>
                </c:pt>
                <c:pt idx="107746">
                  <c:v>53873</c:v>
                </c:pt>
                <c:pt idx="107747">
                  <c:v>53873.5</c:v>
                </c:pt>
                <c:pt idx="107748">
                  <c:v>53874</c:v>
                </c:pt>
                <c:pt idx="107749">
                  <c:v>53874.5</c:v>
                </c:pt>
                <c:pt idx="107750">
                  <c:v>53875</c:v>
                </c:pt>
                <c:pt idx="107751">
                  <c:v>53875.5</c:v>
                </c:pt>
                <c:pt idx="107752">
                  <c:v>53876</c:v>
                </c:pt>
                <c:pt idx="107753">
                  <c:v>53876.5</c:v>
                </c:pt>
                <c:pt idx="107754">
                  <c:v>53877</c:v>
                </c:pt>
                <c:pt idx="107755">
                  <c:v>53877.5</c:v>
                </c:pt>
                <c:pt idx="107756">
                  <c:v>53878</c:v>
                </c:pt>
                <c:pt idx="107757">
                  <c:v>53878.5</c:v>
                </c:pt>
                <c:pt idx="107758">
                  <c:v>53879</c:v>
                </c:pt>
                <c:pt idx="107759">
                  <c:v>53879.5</c:v>
                </c:pt>
                <c:pt idx="107760">
                  <c:v>53880</c:v>
                </c:pt>
                <c:pt idx="107761">
                  <c:v>53880.5</c:v>
                </c:pt>
                <c:pt idx="107762">
                  <c:v>53881</c:v>
                </c:pt>
                <c:pt idx="107763">
                  <c:v>53881.5</c:v>
                </c:pt>
                <c:pt idx="107764">
                  <c:v>53882</c:v>
                </c:pt>
                <c:pt idx="107765">
                  <c:v>53882.5</c:v>
                </c:pt>
                <c:pt idx="107766">
                  <c:v>53883</c:v>
                </c:pt>
                <c:pt idx="107767">
                  <c:v>53883.5</c:v>
                </c:pt>
                <c:pt idx="107768">
                  <c:v>53884</c:v>
                </c:pt>
                <c:pt idx="107769">
                  <c:v>53884.5</c:v>
                </c:pt>
                <c:pt idx="107770">
                  <c:v>53885</c:v>
                </c:pt>
                <c:pt idx="107771">
                  <c:v>53885.5</c:v>
                </c:pt>
                <c:pt idx="107772">
                  <c:v>53886</c:v>
                </c:pt>
                <c:pt idx="107773">
                  <c:v>53886.5</c:v>
                </c:pt>
                <c:pt idx="107774">
                  <c:v>53887</c:v>
                </c:pt>
                <c:pt idx="107775">
                  <c:v>53887.5</c:v>
                </c:pt>
                <c:pt idx="107776">
                  <c:v>53888</c:v>
                </c:pt>
                <c:pt idx="107777">
                  <c:v>53888.5</c:v>
                </c:pt>
                <c:pt idx="107778">
                  <c:v>53889</c:v>
                </c:pt>
                <c:pt idx="107779">
                  <c:v>53889.5</c:v>
                </c:pt>
                <c:pt idx="107780">
                  <c:v>53890</c:v>
                </c:pt>
                <c:pt idx="107781">
                  <c:v>53890.5</c:v>
                </c:pt>
                <c:pt idx="107782">
                  <c:v>53891</c:v>
                </c:pt>
                <c:pt idx="107783">
                  <c:v>53891.5</c:v>
                </c:pt>
                <c:pt idx="107784">
                  <c:v>53892</c:v>
                </c:pt>
                <c:pt idx="107785">
                  <c:v>53892.5</c:v>
                </c:pt>
                <c:pt idx="107786">
                  <c:v>53893</c:v>
                </c:pt>
                <c:pt idx="107787">
                  <c:v>53893.5</c:v>
                </c:pt>
                <c:pt idx="107788">
                  <c:v>53894</c:v>
                </c:pt>
                <c:pt idx="107789">
                  <c:v>53894.5</c:v>
                </c:pt>
                <c:pt idx="107790">
                  <c:v>53895</c:v>
                </c:pt>
                <c:pt idx="107791">
                  <c:v>53895.5</c:v>
                </c:pt>
                <c:pt idx="107792">
                  <c:v>53896</c:v>
                </c:pt>
                <c:pt idx="107793">
                  <c:v>53896.5</c:v>
                </c:pt>
                <c:pt idx="107794">
                  <c:v>53897</c:v>
                </c:pt>
                <c:pt idx="107795">
                  <c:v>53897.5</c:v>
                </c:pt>
                <c:pt idx="107796">
                  <c:v>53898</c:v>
                </c:pt>
                <c:pt idx="107797">
                  <c:v>53898.5</c:v>
                </c:pt>
                <c:pt idx="107798">
                  <c:v>53899</c:v>
                </c:pt>
                <c:pt idx="107799">
                  <c:v>53899.5</c:v>
                </c:pt>
                <c:pt idx="107800">
                  <c:v>53900</c:v>
                </c:pt>
                <c:pt idx="107801">
                  <c:v>53900.5</c:v>
                </c:pt>
                <c:pt idx="107802">
                  <c:v>53901</c:v>
                </c:pt>
                <c:pt idx="107803">
                  <c:v>53901.5</c:v>
                </c:pt>
                <c:pt idx="107804">
                  <c:v>53902</c:v>
                </c:pt>
                <c:pt idx="107805">
                  <c:v>53902.5</c:v>
                </c:pt>
                <c:pt idx="107806">
                  <c:v>53903</c:v>
                </c:pt>
                <c:pt idx="107807">
                  <c:v>53903.5</c:v>
                </c:pt>
                <c:pt idx="107808">
                  <c:v>53904</c:v>
                </c:pt>
                <c:pt idx="107809">
                  <c:v>53904.5</c:v>
                </c:pt>
                <c:pt idx="107810">
                  <c:v>53905</c:v>
                </c:pt>
                <c:pt idx="107811">
                  <c:v>53905.5</c:v>
                </c:pt>
                <c:pt idx="107812">
                  <c:v>53906</c:v>
                </c:pt>
                <c:pt idx="107813">
                  <c:v>53906.5</c:v>
                </c:pt>
                <c:pt idx="107814">
                  <c:v>53907</c:v>
                </c:pt>
                <c:pt idx="107815">
                  <c:v>53907.5</c:v>
                </c:pt>
                <c:pt idx="107816">
                  <c:v>53908</c:v>
                </c:pt>
                <c:pt idx="107817">
                  <c:v>53908.5</c:v>
                </c:pt>
                <c:pt idx="107818">
                  <c:v>53909</c:v>
                </c:pt>
                <c:pt idx="107819">
                  <c:v>53909.5</c:v>
                </c:pt>
                <c:pt idx="107820">
                  <c:v>53910</c:v>
                </c:pt>
                <c:pt idx="107821">
                  <c:v>53910.5</c:v>
                </c:pt>
                <c:pt idx="107822">
                  <c:v>53911</c:v>
                </c:pt>
                <c:pt idx="107823">
                  <c:v>53911.5</c:v>
                </c:pt>
                <c:pt idx="107824">
                  <c:v>53912</c:v>
                </c:pt>
                <c:pt idx="107825">
                  <c:v>53912.5</c:v>
                </c:pt>
                <c:pt idx="107826">
                  <c:v>53913</c:v>
                </c:pt>
                <c:pt idx="107827">
                  <c:v>53913.5</c:v>
                </c:pt>
                <c:pt idx="107828">
                  <c:v>53914</c:v>
                </c:pt>
                <c:pt idx="107829">
                  <c:v>53914.5</c:v>
                </c:pt>
                <c:pt idx="107830">
                  <c:v>53915</c:v>
                </c:pt>
                <c:pt idx="107831">
                  <c:v>53915.5</c:v>
                </c:pt>
                <c:pt idx="107832">
                  <c:v>53916</c:v>
                </c:pt>
                <c:pt idx="107833">
                  <c:v>53916.5</c:v>
                </c:pt>
                <c:pt idx="107834">
                  <c:v>53917</c:v>
                </c:pt>
                <c:pt idx="107835">
                  <c:v>53917.5</c:v>
                </c:pt>
                <c:pt idx="107836">
                  <c:v>53918</c:v>
                </c:pt>
                <c:pt idx="107837">
                  <c:v>53918.5</c:v>
                </c:pt>
                <c:pt idx="107838">
                  <c:v>53919</c:v>
                </c:pt>
                <c:pt idx="107839">
                  <c:v>53919.5</c:v>
                </c:pt>
                <c:pt idx="107840">
                  <c:v>53920</c:v>
                </c:pt>
                <c:pt idx="107841">
                  <c:v>53920.5</c:v>
                </c:pt>
                <c:pt idx="107842">
                  <c:v>53921</c:v>
                </c:pt>
                <c:pt idx="107843">
                  <c:v>53921.5</c:v>
                </c:pt>
                <c:pt idx="107844">
                  <c:v>53922</c:v>
                </c:pt>
                <c:pt idx="107845">
                  <c:v>53922.5</c:v>
                </c:pt>
                <c:pt idx="107846">
                  <c:v>53923</c:v>
                </c:pt>
                <c:pt idx="107847">
                  <c:v>53923.5</c:v>
                </c:pt>
                <c:pt idx="107848">
                  <c:v>53924</c:v>
                </c:pt>
                <c:pt idx="107849">
                  <c:v>53924.5</c:v>
                </c:pt>
                <c:pt idx="107850">
                  <c:v>53925</c:v>
                </c:pt>
                <c:pt idx="107851">
                  <c:v>53925.5</c:v>
                </c:pt>
                <c:pt idx="107852">
                  <c:v>53926</c:v>
                </c:pt>
                <c:pt idx="107853">
                  <c:v>53926.5</c:v>
                </c:pt>
                <c:pt idx="107854">
                  <c:v>53927</c:v>
                </c:pt>
                <c:pt idx="107855">
                  <c:v>53927.5</c:v>
                </c:pt>
                <c:pt idx="107856">
                  <c:v>53928</c:v>
                </c:pt>
                <c:pt idx="107857">
                  <c:v>53928.5</c:v>
                </c:pt>
                <c:pt idx="107858">
                  <c:v>53929</c:v>
                </c:pt>
                <c:pt idx="107859">
                  <c:v>53929.5</c:v>
                </c:pt>
                <c:pt idx="107860">
                  <c:v>53930</c:v>
                </c:pt>
                <c:pt idx="107861">
                  <c:v>53930.5</c:v>
                </c:pt>
                <c:pt idx="107862">
                  <c:v>53931</c:v>
                </c:pt>
                <c:pt idx="107863">
                  <c:v>53931.5</c:v>
                </c:pt>
                <c:pt idx="107864">
                  <c:v>53932</c:v>
                </c:pt>
                <c:pt idx="107865">
                  <c:v>53932.5</c:v>
                </c:pt>
                <c:pt idx="107866">
                  <c:v>53933</c:v>
                </c:pt>
                <c:pt idx="107867">
                  <c:v>53933.5</c:v>
                </c:pt>
                <c:pt idx="107868">
                  <c:v>53934</c:v>
                </c:pt>
                <c:pt idx="107869">
                  <c:v>53934.5</c:v>
                </c:pt>
                <c:pt idx="107870">
                  <c:v>53935</c:v>
                </c:pt>
                <c:pt idx="107871">
                  <c:v>53935.5</c:v>
                </c:pt>
                <c:pt idx="107872">
                  <c:v>53936</c:v>
                </c:pt>
                <c:pt idx="107873">
                  <c:v>53936.5</c:v>
                </c:pt>
                <c:pt idx="107874">
                  <c:v>53937</c:v>
                </c:pt>
                <c:pt idx="107875">
                  <c:v>53937.5</c:v>
                </c:pt>
                <c:pt idx="107876">
                  <c:v>53938</c:v>
                </c:pt>
                <c:pt idx="107877">
                  <c:v>53938.5</c:v>
                </c:pt>
                <c:pt idx="107878">
                  <c:v>53939</c:v>
                </c:pt>
                <c:pt idx="107879">
                  <c:v>53939.5</c:v>
                </c:pt>
                <c:pt idx="107880">
                  <c:v>53940</c:v>
                </c:pt>
                <c:pt idx="107881">
                  <c:v>53940.5</c:v>
                </c:pt>
                <c:pt idx="107882">
                  <c:v>53941</c:v>
                </c:pt>
                <c:pt idx="107883">
                  <c:v>53941.5</c:v>
                </c:pt>
                <c:pt idx="107884">
                  <c:v>53942</c:v>
                </c:pt>
                <c:pt idx="107885">
                  <c:v>53942.5</c:v>
                </c:pt>
                <c:pt idx="107886">
                  <c:v>53943</c:v>
                </c:pt>
                <c:pt idx="107887">
                  <c:v>53943.5</c:v>
                </c:pt>
                <c:pt idx="107888">
                  <c:v>53944</c:v>
                </c:pt>
                <c:pt idx="107889">
                  <c:v>53944.5</c:v>
                </c:pt>
                <c:pt idx="107890">
                  <c:v>53945</c:v>
                </c:pt>
                <c:pt idx="107891">
                  <c:v>53945.5</c:v>
                </c:pt>
                <c:pt idx="107892">
                  <c:v>53946</c:v>
                </c:pt>
                <c:pt idx="107893">
                  <c:v>53946.5</c:v>
                </c:pt>
                <c:pt idx="107894">
                  <c:v>53947</c:v>
                </c:pt>
                <c:pt idx="107895">
                  <c:v>53947.5</c:v>
                </c:pt>
                <c:pt idx="107896">
                  <c:v>53948</c:v>
                </c:pt>
                <c:pt idx="107897">
                  <c:v>53948.5</c:v>
                </c:pt>
                <c:pt idx="107898">
                  <c:v>53949</c:v>
                </c:pt>
                <c:pt idx="107899">
                  <c:v>53949.5</c:v>
                </c:pt>
                <c:pt idx="107900">
                  <c:v>53950</c:v>
                </c:pt>
                <c:pt idx="107901">
                  <c:v>53950.5</c:v>
                </c:pt>
                <c:pt idx="107902">
                  <c:v>53951</c:v>
                </c:pt>
                <c:pt idx="107903">
                  <c:v>53951.5</c:v>
                </c:pt>
                <c:pt idx="107904">
                  <c:v>53952</c:v>
                </c:pt>
                <c:pt idx="107905">
                  <c:v>53952.5</c:v>
                </c:pt>
                <c:pt idx="107906">
                  <c:v>53953</c:v>
                </c:pt>
                <c:pt idx="107907">
                  <c:v>53953.5</c:v>
                </c:pt>
                <c:pt idx="107908">
                  <c:v>53954</c:v>
                </c:pt>
                <c:pt idx="107909">
                  <c:v>53954.5</c:v>
                </c:pt>
                <c:pt idx="107910">
                  <c:v>53955</c:v>
                </c:pt>
                <c:pt idx="107911">
                  <c:v>53955.5</c:v>
                </c:pt>
                <c:pt idx="107912">
                  <c:v>53956</c:v>
                </c:pt>
                <c:pt idx="107913">
                  <c:v>53956.5</c:v>
                </c:pt>
                <c:pt idx="107914">
                  <c:v>53957</c:v>
                </c:pt>
                <c:pt idx="107915">
                  <c:v>53957.5</c:v>
                </c:pt>
                <c:pt idx="107916">
                  <c:v>53958</c:v>
                </c:pt>
                <c:pt idx="107917">
                  <c:v>53958.5</c:v>
                </c:pt>
                <c:pt idx="107918">
                  <c:v>53959</c:v>
                </c:pt>
                <c:pt idx="107919">
                  <c:v>53959.5</c:v>
                </c:pt>
                <c:pt idx="107920">
                  <c:v>53960</c:v>
                </c:pt>
                <c:pt idx="107921">
                  <c:v>53960.5</c:v>
                </c:pt>
                <c:pt idx="107922">
                  <c:v>53961</c:v>
                </c:pt>
                <c:pt idx="107923">
                  <c:v>53961.5</c:v>
                </c:pt>
                <c:pt idx="107924">
                  <c:v>53962</c:v>
                </c:pt>
                <c:pt idx="107925">
                  <c:v>53962.5</c:v>
                </c:pt>
                <c:pt idx="107926">
                  <c:v>53963</c:v>
                </c:pt>
                <c:pt idx="107927">
                  <c:v>53963.5</c:v>
                </c:pt>
                <c:pt idx="107928">
                  <c:v>53964</c:v>
                </c:pt>
                <c:pt idx="107929">
                  <c:v>53964.5</c:v>
                </c:pt>
                <c:pt idx="107930">
                  <c:v>53965</c:v>
                </c:pt>
                <c:pt idx="107931">
                  <c:v>53965.5</c:v>
                </c:pt>
                <c:pt idx="107932">
                  <c:v>53966</c:v>
                </c:pt>
                <c:pt idx="107933">
                  <c:v>53966.5</c:v>
                </c:pt>
                <c:pt idx="107934">
                  <c:v>53967</c:v>
                </c:pt>
                <c:pt idx="107935">
                  <c:v>53967.5</c:v>
                </c:pt>
                <c:pt idx="107936">
                  <c:v>53968</c:v>
                </c:pt>
                <c:pt idx="107937">
                  <c:v>53968.5</c:v>
                </c:pt>
                <c:pt idx="107938">
                  <c:v>53969</c:v>
                </c:pt>
                <c:pt idx="107939">
                  <c:v>53969.5</c:v>
                </c:pt>
                <c:pt idx="107940">
                  <c:v>53970</c:v>
                </c:pt>
                <c:pt idx="107941">
                  <c:v>53970.5</c:v>
                </c:pt>
                <c:pt idx="107942">
                  <c:v>53971</c:v>
                </c:pt>
                <c:pt idx="107943">
                  <c:v>53971.5</c:v>
                </c:pt>
                <c:pt idx="107944">
                  <c:v>53972</c:v>
                </c:pt>
                <c:pt idx="107945">
                  <c:v>53972.5</c:v>
                </c:pt>
                <c:pt idx="107946">
                  <c:v>53973</c:v>
                </c:pt>
                <c:pt idx="107947">
                  <c:v>53973.5</c:v>
                </c:pt>
                <c:pt idx="107948">
                  <c:v>53974</c:v>
                </c:pt>
                <c:pt idx="107949">
                  <c:v>53974.5</c:v>
                </c:pt>
                <c:pt idx="107950">
                  <c:v>53975</c:v>
                </c:pt>
                <c:pt idx="107951">
                  <c:v>53975.5</c:v>
                </c:pt>
                <c:pt idx="107952">
                  <c:v>53976</c:v>
                </c:pt>
                <c:pt idx="107953">
                  <c:v>53976.5</c:v>
                </c:pt>
                <c:pt idx="107954">
                  <c:v>53977</c:v>
                </c:pt>
                <c:pt idx="107955">
                  <c:v>53977.5</c:v>
                </c:pt>
                <c:pt idx="107956">
                  <c:v>53978</c:v>
                </c:pt>
                <c:pt idx="107957">
                  <c:v>53978.5</c:v>
                </c:pt>
                <c:pt idx="107958">
                  <c:v>53979</c:v>
                </c:pt>
                <c:pt idx="107959">
                  <c:v>53979.5</c:v>
                </c:pt>
                <c:pt idx="107960">
                  <c:v>53980</c:v>
                </c:pt>
                <c:pt idx="107961">
                  <c:v>53980.5</c:v>
                </c:pt>
                <c:pt idx="107962">
                  <c:v>53981</c:v>
                </c:pt>
                <c:pt idx="107963">
                  <c:v>53981.5</c:v>
                </c:pt>
                <c:pt idx="107964">
                  <c:v>53982</c:v>
                </c:pt>
                <c:pt idx="107965">
                  <c:v>53982.5</c:v>
                </c:pt>
                <c:pt idx="107966">
                  <c:v>53983</c:v>
                </c:pt>
                <c:pt idx="107967">
                  <c:v>53983.5</c:v>
                </c:pt>
                <c:pt idx="107968">
                  <c:v>53984</c:v>
                </c:pt>
                <c:pt idx="107969">
                  <c:v>53984.5</c:v>
                </c:pt>
                <c:pt idx="107970">
                  <c:v>53985</c:v>
                </c:pt>
                <c:pt idx="107971">
                  <c:v>53985.5</c:v>
                </c:pt>
                <c:pt idx="107972">
                  <c:v>53986</c:v>
                </c:pt>
                <c:pt idx="107973">
                  <c:v>53986.5</c:v>
                </c:pt>
                <c:pt idx="107974">
                  <c:v>53987</c:v>
                </c:pt>
                <c:pt idx="107975">
                  <c:v>53987.5</c:v>
                </c:pt>
                <c:pt idx="107976">
                  <c:v>53988</c:v>
                </c:pt>
                <c:pt idx="107977">
                  <c:v>53988.5</c:v>
                </c:pt>
                <c:pt idx="107978">
                  <c:v>53989</c:v>
                </c:pt>
                <c:pt idx="107979">
                  <c:v>53989.5</c:v>
                </c:pt>
                <c:pt idx="107980">
                  <c:v>53990</c:v>
                </c:pt>
                <c:pt idx="107981">
                  <c:v>53990.5</c:v>
                </c:pt>
                <c:pt idx="107982">
                  <c:v>53991</c:v>
                </c:pt>
                <c:pt idx="107983">
                  <c:v>53991.5</c:v>
                </c:pt>
                <c:pt idx="107984">
                  <c:v>53992</c:v>
                </c:pt>
                <c:pt idx="107985">
                  <c:v>53992.5</c:v>
                </c:pt>
                <c:pt idx="107986">
                  <c:v>53993</c:v>
                </c:pt>
                <c:pt idx="107987">
                  <c:v>53993.5</c:v>
                </c:pt>
                <c:pt idx="107988">
                  <c:v>53994</c:v>
                </c:pt>
                <c:pt idx="107989">
                  <c:v>53994.5</c:v>
                </c:pt>
                <c:pt idx="107990">
                  <c:v>53995</c:v>
                </c:pt>
                <c:pt idx="107991">
                  <c:v>53995.5</c:v>
                </c:pt>
                <c:pt idx="107992">
                  <c:v>53996</c:v>
                </c:pt>
                <c:pt idx="107993">
                  <c:v>53996.5</c:v>
                </c:pt>
                <c:pt idx="107994">
                  <c:v>53997</c:v>
                </c:pt>
                <c:pt idx="107995">
                  <c:v>53997.5</c:v>
                </c:pt>
                <c:pt idx="107996">
                  <c:v>53998</c:v>
                </c:pt>
                <c:pt idx="107997">
                  <c:v>53998.5</c:v>
                </c:pt>
                <c:pt idx="107998">
                  <c:v>53999</c:v>
                </c:pt>
                <c:pt idx="107999">
                  <c:v>53999.5</c:v>
                </c:pt>
                <c:pt idx="108000">
                  <c:v>54000</c:v>
                </c:pt>
                <c:pt idx="108001">
                  <c:v>54000.5</c:v>
                </c:pt>
                <c:pt idx="108002">
                  <c:v>54001</c:v>
                </c:pt>
                <c:pt idx="108003">
                  <c:v>54001.5</c:v>
                </c:pt>
                <c:pt idx="108004">
                  <c:v>54002</c:v>
                </c:pt>
                <c:pt idx="108005">
                  <c:v>54002.5</c:v>
                </c:pt>
                <c:pt idx="108006">
                  <c:v>54003</c:v>
                </c:pt>
                <c:pt idx="108007">
                  <c:v>54003.5</c:v>
                </c:pt>
                <c:pt idx="108008">
                  <c:v>54004</c:v>
                </c:pt>
                <c:pt idx="108009">
                  <c:v>54004.5</c:v>
                </c:pt>
                <c:pt idx="108010">
                  <c:v>54005</c:v>
                </c:pt>
                <c:pt idx="108011">
                  <c:v>54005.5</c:v>
                </c:pt>
                <c:pt idx="108012">
                  <c:v>54006</c:v>
                </c:pt>
                <c:pt idx="108013">
                  <c:v>54006.5</c:v>
                </c:pt>
                <c:pt idx="108014">
                  <c:v>54007</c:v>
                </c:pt>
                <c:pt idx="108015">
                  <c:v>54007.5</c:v>
                </c:pt>
                <c:pt idx="108016">
                  <c:v>54008</c:v>
                </c:pt>
                <c:pt idx="108017">
                  <c:v>54008.5</c:v>
                </c:pt>
                <c:pt idx="108018">
                  <c:v>54009</c:v>
                </c:pt>
                <c:pt idx="108019">
                  <c:v>54009.5</c:v>
                </c:pt>
                <c:pt idx="108020">
                  <c:v>54010</c:v>
                </c:pt>
                <c:pt idx="108021">
                  <c:v>54010.5</c:v>
                </c:pt>
                <c:pt idx="108022">
                  <c:v>54011</c:v>
                </c:pt>
                <c:pt idx="108023">
                  <c:v>54011.5</c:v>
                </c:pt>
                <c:pt idx="108024">
                  <c:v>54012</c:v>
                </c:pt>
                <c:pt idx="108025">
                  <c:v>54012.5</c:v>
                </c:pt>
                <c:pt idx="108026">
                  <c:v>54013</c:v>
                </c:pt>
                <c:pt idx="108027">
                  <c:v>54013.5</c:v>
                </c:pt>
                <c:pt idx="108028">
                  <c:v>54014</c:v>
                </c:pt>
                <c:pt idx="108029">
                  <c:v>54014.5</c:v>
                </c:pt>
                <c:pt idx="108030">
                  <c:v>54015</c:v>
                </c:pt>
                <c:pt idx="108031">
                  <c:v>54015.5</c:v>
                </c:pt>
                <c:pt idx="108032">
                  <c:v>54016</c:v>
                </c:pt>
                <c:pt idx="108033">
                  <c:v>54016.5</c:v>
                </c:pt>
                <c:pt idx="108034">
                  <c:v>54017</c:v>
                </c:pt>
                <c:pt idx="108035">
                  <c:v>54017.5</c:v>
                </c:pt>
                <c:pt idx="108036">
                  <c:v>54018</c:v>
                </c:pt>
                <c:pt idx="108037">
                  <c:v>54018.5</c:v>
                </c:pt>
                <c:pt idx="108038">
                  <c:v>54019</c:v>
                </c:pt>
                <c:pt idx="108039">
                  <c:v>54019.5</c:v>
                </c:pt>
                <c:pt idx="108040">
                  <c:v>54020</c:v>
                </c:pt>
                <c:pt idx="108041">
                  <c:v>54020.5</c:v>
                </c:pt>
                <c:pt idx="108042">
                  <c:v>54021</c:v>
                </c:pt>
                <c:pt idx="108043">
                  <c:v>54021.5</c:v>
                </c:pt>
                <c:pt idx="108044">
                  <c:v>54022</c:v>
                </c:pt>
                <c:pt idx="108045">
                  <c:v>54022.5</c:v>
                </c:pt>
                <c:pt idx="108046">
                  <c:v>54023</c:v>
                </c:pt>
                <c:pt idx="108047">
                  <c:v>54023.5</c:v>
                </c:pt>
                <c:pt idx="108048">
                  <c:v>54024</c:v>
                </c:pt>
                <c:pt idx="108049">
                  <c:v>54024.5</c:v>
                </c:pt>
                <c:pt idx="108050">
                  <c:v>54025</c:v>
                </c:pt>
                <c:pt idx="108051">
                  <c:v>54025.5</c:v>
                </c:pt>
                <c:pt idx="108052">
                  <c:v>54026</c:v>
                </c:pt>
                <c:pt idx="108053">
                  <c:v>54026.5</c:v>
                </c:pt>
                <c:pt idx="108054">
                  <c:v>54027</c:v>
                </c:pt>
                <c:pt idx="108055">
                  <c:v>54027.5</c:v>
                </c:pt>
                <c:pt idx="108056">
                  <c:v>54028</c:v>
                </c:pt>
                <c:pt idx="108057">
                  <c:v>54028.5</c:v>
                </c:pt>
                <c:pt idx="108058">
                  <c:v>54029</c:v>
                </c:pt>
                <c:pt idx="108059">
                  <c:v>54029.5</c:v>
                </c:pt>
                <c:pt idx="108060">
                  <c:v>54030</c:v>
                </c:pt>
                <c:pt idx="108061">
                  <c:v>54030.5</c:v>
                </c:pt>
                <c:pt idx="108062">
                  <c:v>54031</c:v>
                </c:pt>
                <c:pt idx="108063">
                  <c:v>54031.5</c:v>
                </c:pt>
                <c:pt idx="108064">
                  <c:v>54032</c:v>
                </c:pt>
                <c:pt idx="108065">
                  <c:v>54032.5</c:v>
                </c:pt>
                <c:pt idx="108066">
                  <c:v>54033</c:v>
                </c:pt>
                <c:pt idx="108067">
                  <c:v>54033.5</c:v>
                </c:pt>
                <c:pt idx="108068">
                  <c:v>54034</c:v>
                </c:pt>
                <c:pt idx="108069">
                  <c:v>54034.5</c:v>
                </c:pt>
                <c:pt idx="108070">
                  <c:v>54035</c:v>
                </c:pt>
                <c:pt idx="108071">
                  <c:v>54035.5</c:v>
                </c:pt>
                <c:pt idx="108072">
                  <c:v>54036</c:v>
                </c:pt>
                <c:pt idx="108073">
                  <c:v>54036.5</c:v>
                </c:pt>
                <c:pt idx="108074">
                  <c:v>54037</c:v>
                </c:pt>
                <c:pt idx="108075">
                  <c:v>54037.5</c:v>
                </c:pt>
                <c:pt idx="108076">
                  <c:v>54038</c:v>
                </c:pt>
                <c:pt idx="108077">
                  <c:v>54038.5</c:v>
                </c:pt>
                <c:pt idx="108078">
                  <c:v>54039</c:v>
                </c:pt>
                <c:pt idx="108079">
                  <c:v>54039.5</c:v>
                </c:pt>
                <c:pt idx="108080">
                  <c:v>54040</c:v>
                </c:pt>
                <c:pt idx="108081">
                  <c:v>54040.5</c:v>
                </c:pt>
                <c:pt idx="108082">
                  <c:v>54041</c:v>
                </c:pt>
                <c:pt idx="108083">
                  <c:v>54041.5</c:v>
                </c:pt>
                <c:pt idx="108084">
                  <c:v>54042</c:v>
                </c:pt>
                <c:pt idx="108085">
                  <c:v>54042.5</c:v>
                </c:pt>
                <c:pt idx="108086">
                  <c:v>54043</c:v>
                </c:pt>
                <c:pt idx="108087">
                  <c:v>54043.5</c:v>
                </c:pt>
                <c:pt idx="108088">
                  <c:v>54044</c:v>
                </c:pt>
                <c:pt idx="108089">
                  <c:v>54044.5</c:v>
                </c:pt>
                <c:pt idx="108090">
                  <c:v>54045</c:v>
                </c:pt>
                <c:pt idx="108091">
                  <c:v>54045.5</c:v>
                </c:pt>
                <c:pt idx="108092">
                  <c:v>54046</c:v>
                </c:pt>
                <c:pt idx="108093">
                  <c:v>54046.5</c:v>
                </c:pt>
                <c:pt idx="108094">
                  <c:v>54047</c:v>
                </c:pt>
                <c:pt idx="108095">
                  <c:v>54047.5</c:v>
                </c:pt>
                <c:pt idx="108096">
                  <c:v>54048</c:v>
                </c:pt>
                <c:pt idx="108097">
                  <c:v>54048.5</c:v>
                </c:pt>
                <c:pt idx="108098">
                  <c:v>54049</c:v>
                </c:pt>
                <c:pt idx="108099">
                  <c:v>54049.5</c:v>
                </c:pt>
                <c:pt idx="108100">
                  <c:v>54050</c:v>
                </c:pt>
                <c:pt idx="108101">
                  <c:v>54050.5</c:v>
                </c:pt>
                <c:pt idx="108102">
                  <c:v>54051</c:v>
                </c:pt>
                <c:pt idx="108103">
                  <c:v>54051.5</c:v>
                </c:pt>
                <c:pt idx="108104">
                  <c:v>54052</c:v>
                </c:pt>
                <c:pt idx="108105">
                  <c:v>54052.5</c:v>
                </c:pt>
                <c:pt idx="108106">
                  <c:v>54053</c:v>
                </c:pt>
                <c:pt idx="108107">
                  <c:v>54053.5</c:v>
                </c:pt>
                <c:pt idx="108108">
                  <c:v>54054</c:v>
                </c:pt>
                <c:pt idx="108109">
                  <c:v>54054.5</c:v>
                </c:pt>
                <c:pt idx="108110">
                  <c:v>54055</c:v>
                </c:pt>
                <c:pt idx="108111">
                  <c:v>54055.5</c:v>
                </c:pt>
                <c:pt idx="108112">
                  <c:v>54056</c:v>
                </c:pt>
                <c:pt idx="108113">
                  <c:v>54056.5</c:v>
                </c:pt>
                <c:pt idx="108114">
                  <c:v>54057</c:v>
                </c:pt>
                <c:pt idx="108115">
                  <c:v>54057.5</c:v>
                </c:pt>
                <c:pt idx="108116">
                  <c:v>54058</c:v>
                </c:pt>
                <c:pt idx="108117">
                  <c:v>54058.5</c:v>
                </c:pt>
                <c:pt idx="108118">
                  <c:v>54059</c:v>
                </c:pt>
                <c:pt idx="108119">
                  <c:v>54059.5</c:v>
                </c:pt>
                <c:pt idx="108120">
                  <c:v>54060</c:v>
                </c:pt>
                <c:pt idx="108121">
                  <c:v>54060.5</c:v>
                </c:pt>
                <c:pt idx="108122">
                  <c:v>54061</c:v>
                </c:pt>
                <c:pt idx="108123">
                  <c:v>54061.5</c:v>
                </c:pt>
                <c:pt idx="108124">
                  <c:v>54062</c:v>
                </c:pt>
                <c:pt idx="108125">
                  <c:v>54062.5</c:v>
                </c:pt>
                <c:pt idx="108126">
                  <c:v>54063</c:v>
                </c:pt>
                <c:pt idx="108127">
                  <c:v>54063.5</c:v>
                </c:pt>
                <c:pt idx="108128">
                  <c:v>54064</c:v>
                </c:pt>
                <c:pt idx="108129">
                  <c:v>54064.5</c:v>
                </c:pt>
                <c:pt idx="108130">
                  <c:v>54065</c:v>
                </c:pt>
                <c:pt idx="108131">
                  <c:v>54065.5</c:v>
                </c:pt>
                <c:pt idx="108132">
                  <c:v>54066</c:v>
                </c:pt>
                <c:pt idx="108133">
                  <c:v>54066.5</c:v>
                </c:pt>
                <c:pt idx="108134">
                  <c:v>54067</c:v>
                </c:pt>
                <c:pt idx="108135">
                  <c:v>54067.5</c:v>
                </c:pt>
                <c:pt idx="108136">
                  <c:v>54068</c:v>
                </c:pt>
                <c:pt idx="108137">
                  <c:v>54068.5</c:v>
                </c:pt>
                <c:pt idx="108138">
                  <c:v>54069</c:v>
                </c:pt>
                <c:pt idx="108139">
                  <c:v>54069.5</c:v>
                </c:pt>
                <c:pt idx="108140">
                  <c:v>54070</c:v>
                </c:pt>
                <c:pt idx="108141">
                  <c:v>54070.5</c:v>
                </c:pt>
                <c:pt idx="108142">
                  <c:v>54071</c:v>
                </c:pt>
                <c:pt idx="108143">
                  <c:v>54071.5</c:v>
                </c:pt>
                <c:pt idx="108144">
                  <c:v>54072</c:v>
                </c:pt>
                <c:pt idx="108145">
                  <c:v>54072.5</c:v>
                </c:pt>
                <c:pt idx="108146">
                  <c:v>54073</c:v>
                </c:pt>
                <c:pt idx="108147">
                  <c:v>54073.5</c:v>
                </c:pt>
                <c:pt idx="108148">
                  <c:v>54074</c:v>
                </c:pt>
                <c:pt idx="108149">
                  <c:v>54074.5</c:v>
                </c:pt>
                <c:pt idx="108150">
                  <c:v>54075</c:v>
                </c:pt>
                <c:pt idx="108151">
                  <c:v>54075.5</c:v>
                </c:pt>
                <c:pt idx="108152">
                  <c:v>54076</c:v>
                </c:pt>
                <c:pt idx="108153">
                  <c:v>54076.5</c:v>
                </c:pt>
                <c:pt idx="108154">
                  <c:v>54077</c:v>
                </c:pt>
                <c:pt idx="108155">
                  <c:v>54077.5</c:v>
                </c:pt>
                <c:pt idx="108156">
                  <c:v>54078</c:v>
                </c:pt>
                <c:pt idx="108157">
                  <c:v>54078.5</c:v>
                </c:pt>
                <c:pt idx="108158">
                  <c:v>54079</c:v>
                </c:pt>
                <c:pt idx="108159">
                  <c:v>54079.5</c:v>
                </c:pt>
                <c:pt idx="108160">
                  <c:v>54080</c:v>
                </c:pt>
                <c:pt idx="108161">
                  <c:v>54080.5</c:v>
                </c:pt>
                <c:pt idx="108162">
                  <c:v>54081</c:v>
                </c:pt>
                <c:pt idx="108163">
                  <c:v>54081.5</c:v>
                </c:pt>
                <c:pt idx="108164">
                  <c:v>54082</c:v>
                </c:pt>
                <c:pt idx="108165">
                  <c:v>54082.5</c:v>
                </c:pt>
                <c:pt idx="108166">
                  <c:v>54083</c:v>
                </c:pt>
                <c:pt idx="108167">
                  <c:v>54083.5</c:v>
                </c:pt>
                <c:pt idx="108168">
                  <c:v>54084</c:v>
                </c:pt>
                <c:pt idx="108169">
                  <c:v>54084.5</c:v>
                </c:pt>
                <c:pt idx="108170">
                  <c:v>54085</c:v>
                </c:pt>
                <c:pt idx="108171">
                  <c:v>54085.5</c:v>
                </c:pt>
                <c:pt idx="108172">
                  <c:v>54086</c:v>
                </c:pt>
                <c:pt idx="108173">
                  <c:v>54086.5</c:v>
                </c:pt>
                <c:pt idx="108174">
                  <c:v>54087</c:v>
                </c:pt>
                <c:pt idx="108175">
                  <c:v>54087.5</c:v>
                </c:pt>
                <c:pt idx="108176">
                  <c:v>54088</c:v>
                </c:pt>
                <c:pt idx="108177">
                  <c:v>54088.5</c:v>
                </c:pt>
                <c:pt idx="108178">
                  <c:v>54089</c:v>
                </c:pt>
                <c:pt idx="108179">
                  <c:v>54089.5</c:v>
                </c:pt>
                <c:pt idx="108180">
                  <c:v>54090</c:v>
                </c:pt>
                <c:pt idx="108181">
                  <c:v>54090.5</c:v>
                </c:pt>
                <c:pt idx="108182">
                  <c:v>54091</c:v>
                </c:pt>
                <c:pt idx="108183">
                  <c:v>54091.5</c:v>
                </c:pt>
                <c:pt idx="108184">
                  <c:v>54092</c:v>
                </c:pt>
                <c:pt idx="108185">
                  <c:v>54092.5</c:v>
                </c:pt>
                <c:pt idx="108186">
                  <c:v>54093</c:v>
                </c:pt>
                <c:pt idx="108187">
                  <c:v>54093.5</c:v>
                </c:pt>
                <c:pt idx="108188">
                  <c:v>54094</c:v>
                </c:pt>
                <c:pt idx="108189">
                  <c:v>54094.5</c:v>
                </c:pt>
                <c:pt idx="108190">
                  <c:v>54095</c:v>
                </c:pt>
                <c:pt idx="108191">
                  <c:v>54095.5</c:v>
                </c:pt>
                <c:pt idx="108192">
                  <c:v>54096</c:v>
                </c:pt>
                <c:pt idx="108193">
                  <c:v>54096.5</c:v>
                </c:pt>
                <c:pt idx="108194">
                  <c:v>54097</c:v>
                </c:pt>
                <c:pt idx="108195">
                  <c:v>54097.5</c:v>
                </c:pt>
                <c:pt idx="108196">
                  <c:v>54098</c:v>
                </c:pt>
                <c:pt idx="108197">
                  <c:v>54098.5</c:v>
                </c:pt>
                <c:pt idx="108198">
                  <c:v>54099</c:v>
                </c:pt>
                <c:pt idx="108199">
                  <c:v>54099.5</c:v>
                </c:pt>
                <c:pt idx="108200">
                  <c:v>54100</c:v>
                </c:pt>
                <c:pt idx="108201">
                  <c:v>54100.5</c:v>
                </c:pt>
                <c:pt idx="108202">
                  <c:v>54101</c:v>
                </c:pt>
                <c:pt idx="108203">
                  <c:v>54101.5</c:v>
                </c:pt>
                <c:pt idx="108204">
                  <c:v>54102</c:v>
                </c:pt>
                <c:pt idx="108205">
                  <c:v>54102.5</c:v>
                </c:pt>
                <c:pt idx="108206">
                  <c:v>54103</c:v>
                </c:pt>
                <c:pt idx="108207">
                  <c:v>54103.5</c:v>
                </c:pt>
                <c:pt idx="108208">
                  <c:v>54104</c:v>
                </c:pt>
                <c:pt idx="108209">
                  <c:v>54104.5</c:v>
                </c:pt>
                <c:pt idx="108210">
                  <c:v>54105</c:v>
                </c:pt>
                <c:pt idx="108211">
                  <c:v>54105.5</c:v>
                </c:pt>
                <c:pt idx="108212">
                  <c:v>54106</c:v>
                </c:pt>
                <c:pt idx="108213">
                  <c:v>54106.5</c:v>
                </c:pt>
                <c:pt idx="108214">
                  <c:v>54107</c:v>
                </c:pt>
                <c:pt idx="108215">
                  <c:v>54107.5</c:v>
                </c:pt>
                <c:pt idx="108216">
                  <c:v>54108</c:v>
                </c:pt>
                <c:pt idx="108217">
                  <c:v>54108.5</c:v>
                </c:pt>
                <c:pt idx="108218">
                  <c:v>54109</c:v>
                </c:pt>
                <c:pt idx="108219">
                  <c:v>54109.5</c:v>
                </c:pt>
                <c:pt idx="108220">
                  <c:v>54110</c:v>
                </c:pt>
                <c:pt idx="108221">
                  <c:v>54110.5</c:v>
                </c:pt>
                <c:pt idx="108222">
                  <c:v>54111</c:v>
                </c:pt>
                <c:pt idx="108223">
                  <c:v>54111.5</c:v>
                </c:pt>
                <c:pt idx="108224">
                  <c:v>54112</c:v>
                </c:pt>
                <c:pt idx="108225">
                  <c:v>54112.5</c:v>
                </c:pt>
                <c:pt idx="108226">
                  <c:v>54113</c:v>
                </c:pt>
                <c:pt idx="108227">
                  <c:v>54113.5</c:v>
                </c:pt>
                <c:pt idx="108228">
                  <c:v>54114</c:v>
                </c:pt>
                <c:pt idx="108229">
                  <c:v>54114.5</c:v>
                </c:pt>
                <c:pt idx="108230">
                  <c:v>54115</c:v>
                </c:pt>
                <c:pt idx="108231">
                  <c:v>54115.5</c:v>
                </c:pt>
                <c:pt idx="108232">
                  <c:v>54116</c:v>
                </c:pt>
                <c:pt idx="108233">
                  <c:v>54116.5</c:v>
                </c:pt>
                <c:pt idx="108234">
                  <c:v>54117</c:v>
                </c:pt>
                <c:pt idx="108235">
                  <c:v>54117.5</c:v>
                </c:pt>
                <c:pt idx="108236">
                  <c:v>54118</c:v>
                </c:pt>
                <c:pt idx="108237">
                  <c:v>54118.5</c:v>
                </c:pt>
                <c:pt idx="108238">
                  <c:v>54119</c:v>
                </c:pt>
                <c:pt idx="108239">
                  <c:v>54119.5</c:v>
                </c:pt>
                <c:pt idx="108240">
                  <c:v>54120</c:v>
                </c:pt>
                <c:pt idx="108241">
                  <c:v>54120.5</c:v>
                </c:pt>
                <c:pt idx="108242">
                  <c:v>54121</c:v>
                </c:pt>
                <c:pt idx="108243">
                  <c:v>54121.5</c:v>
                </c:pt>
                <c:pt idx="108244">
                  <c:v>54122</c:v>
                </c:pt>
                <c:pt idx="108245">
                  <c:v>54122.5</c:v>
                </c:pt>
                <c:pt idx="108246">
                  <c:v>54123</c:v>
                </c:pt>
                <c:pt idx="108247">
                  <c:v>54123.5</c:v>
                </c:pt>
                <c:pt idx="108248">
                  <c:v>54124</c:v>
                </c:pt>
                <c:pt idx="108249">
                  <c:v>54124.5</c:v>
                </c:pt>
                <c:pt idx="108250">
                  <c:v>54125</c:v>
                </c:pt>
                <c:pt idx="108251">
                  <c:v>54125.5</c:v>
                </c:pt>
                <c:pt idx="108252">
                  <c:v>54126</c:v>
                </c:pt>
                <c:pt idx="108253">
                  <c:v>54126.5</c:v>
                </c:pt>
                <c:pt idx="108254">
                  <c:v>54127</c:v>
                </c:pt>
                <c:pt idx="108255">
                  <c:v>54127.5</c:v>
                </c:pt>
                <c:pt idx="108256">
                  <c:v>54128</c:v>
                </c:pt>
                <c:pt idx="108257">
                  <c:v>54128.5</c:v>
                </c:pt>
                <c:pt idx="108258">
                  <c:v>54129</c:v>
                </c:pt>
                <c:pt idx="108259">
                  <c:v>54129.5</c:v>
                </c:pt>
                <c:pt idx="108260">
                  <c:v>54130</c:v>
                </c:pt>
                <c:pt idx="108261">
                  <c:v>54130.5</c:v>
                </c:pt>
                <c:pt idx="108262">
                  <c:v>54131</c:v>
                </c:pt>
                <c:pt idx="108263">
                  <c:v>54131.5</c:v>
                </c:pt>
                <c:pt idx="108264">
                  <c:v>54132</c:v>
                </c:pt>
                <c:pt idx="108265">
                  <c:v>54132.5</c:v>
                </c:pt>
                <c:pt idx="108266">
                  <c:v>54133</c:v>
                </c:pt>
                <c:pt idx="108267">
                  <c:v>54133.5</c:v>
                </c:pt>
                <c:pt idx="108268">
                  <c:v>54134</c:v>
                </c:pt>
                <c:pt idx="108269">
                  <c:v>54134.5</c:v>
                </c:pt>
                <c:pt idx="108270">
                  <c:v>54135</c:v>
                </c:pt>
                <c:pt idx="108271">
                  <c:v>54135.5</c:v>
                </c:pt>
                <c:pt idx="108272">
                  <c:v>54136</c:v>
                </c:pt>
                <c:pt idx="108273">
                  <c:v>54136.5</c:v>
                </c:pt>
                <c:pt idx="108274">
                  <c:v>54137</c:v>
                </c:pt>
                <c:pt idx="108275">
                  <c:v>54137.5</c:v>
                </c:pt>
                <c:pt idx="108276">
                  <c:v>54138</c:v>
                </c:pt>
                <c:pt idx="108277">
                  <c:v>54138.5</c:v>
                </c:pt>
                <c:pt idx="108278">
                  <c:v>54139</c:v>
                </c:pt>
                <c:pt idx="108279">
                  <c:v>54139.5</c:v>
                </c:pt>
                <c:pt idx="108280">
                  <c:v>54140</c:v>
                </c:pt>
                <c:pt idx="108281">
                  <c:v>54140.5</c:v>
                </c:pt>
                <c:pt idx="108282">
                  <c:v>54141</c:v>
                </c:pt>
                <c:pt idx="108283">
                  <c:v>54141.5</c:v>
                </c:pt>
                <c:pt idx="108284">
                  <c:v>54142</c:v>
                </c:pt>
                <c:pt idx="108285">
                  <c:v>54142.5</c:v>
                </c:pt>
                <c:pt idx="108286">
                  <c:v>54143</c:v>
                </c:pt>
                <c:pt idx="108287">
                  <c:v>54143.5</c:v>
                </c:pt>
                <c:pt idx="108288">
                  <c:v>54144</c:v>
                </c:pt>
                <c:pt idx="108289">
                  <c:v>54144.5</c:v>
                </c:pt>
                <c:pt idx="108290">
                  <c:v>54145</c:v>
                </c:pt>
                <c:pt idx="108291">
                  <c:v>54145.5</c:v>
                </c:pt>
                <c:pt idx="108292">
                  <c:v>54146</c:v>
                </c:pt>
                <c:pt idx="108293">
                  <c:v>54146.5</c:v>
                </c:pt>
                <c:pt idx="108294">
                  <c:v>54147</c:v>
                </c:pt>
                <c:pt idx="108295">
                  <c:v>54147.5</c:v>
                </c:pt>
                <c:pt idx="108296">
                  <c:v>54148</c:v>
                </c:pt>
                <c:pt idx="108297">
                  <c:v>54148.5</c:v>
                </c:pt>
                <c:pt idx="108298">
                  <c:v>54149</c:v>
                </c:pt>
                <c:pt idx="108299">
                  <c:v>54149.5</c:v>
                </c:pt>
                <c:pt idx="108300">
                  <c:v>54150</c:v>
                </c:pt>
                <c:pt idx="108301">
                  <c:v>54150.5</c:v>
                </c:pt>
                <c:pt idx="108302">
                  <c:v>54151</c:v>
                </c:pt>
                <c:pt idx="108303">
                  <c:v>54151.5</c:v>
                </c:pt>
                <c:pt idx="108304">
                  <c:v>54152</c:v>
                </c:pt>
                <c:pt idx="108305">
                  <c:v>54152.5</c:v>
                </c:pt>
                <c:pt idx="108306">
                  <c:v>54153</c:v>
                </c:pt>
                <c:pt idx="108307">
                  <c:v>54153.5</c:v>
                </c:pt>
                <c:pt idx="108308">
                  <c:v>54154</c:v>
                </c:pt>
                <c:pt idx="108309">
                  <c:v>54154.5</c:v>
                </c:pt>
                <c:pt idx="108310">
                  <c:v>54155</c:v>
                </c:pt>
                <c:pt idx="108311">
                  <c:v>54155.5</c:v>
                </c:pt>
                <c:pt idx="108312">
                  <c:v>54156</c:v>
                </c:pt>
                <c:pt idx="108313">
                  <c:v>54156.5</c:v>
                </c:pt>
                <c:pt idx="108314">
                  <c:v>54157</c:v>
                </c:pt>
                <c:pt idx="108315">
                  <c:v>54157.5</c:v>
                </c:pt>
                <c:pt idx="108316">
                  <c:v>54158</c:v>
                </c:pt>
                <c:pt idx="108317">
                  <c:v>54158.5</c:v>
                </c:pt>
                <c:pt idx="108318">
                  <c:v>54159</c:v>
                </c:pt>
                <c:pt idx="108319">
                  <c:v>54159.5</c:v>
                </c:pt>
                <c:pt idx="108320">
                  <c:v>54160</c:v>
                </c:pt>
                <c:pt idx="108321">
                  <c:v>54160.5</c:v>
                </c:pt>
                <c:pt idx="108322">
                  <c:v>54161</c:v>
                </c:pt>
                <c:pt idx="108323">
                  <c:v>54161.5</c:v>
                </c:pt>
                <c:pt idx="108324">
                  <c:v>54162</c:v>
                </c:pt>
                <c:pt idx="108325">
                  <c:v>54162.5</c:v>
                </c:pt>
                <c:pt idx="108326">
                  <c:v>54163</c:v>
                </c:pt>
                <c:pt idx="108327">
                  <c:v>54163.5</c:v>
                </c:pt>
                <c:pt idx="108328">
                  <c:v>54164</c:v>
                </c:pt>
                <c:pt idx="108329">
                  <c:v>54164.5</c:v>
                </c:pt>
                <c:pt idx="108330">
                  <c:v>54165</c:v>
                </c:pt>
                <c:pt idx="108331">
                  <c:v>54165.5</c:v>
                </c:pt>
                <c:pt idx="108332">
                  <c:v>54166</c:v>
                </c:pt>
                <c:pt idx="108333">
                  <c:v>54166.5</c:v>
                </c:pt>
                <c:pt idx="108334">
                  <c:v>54167</c:v>
                </c:pt>
                <c:pt idx="108335">
                  <c:v>54167.5</c:v>
                </c:pt>
                <c:pt idx="108336">
                  <c:v>54168</c:v>
                </c:pt>
                <c:pt idx="108337">
                  <c:v>54168.5</c:v>
                </c:pt>
                <c:pt idx="108338">
                  <c:v>54169</c:v>
                </c:pt>
                <c:pt idx="108339">
                  <c:v>54169.5</c:v>
                </c:pt>
                <c:pt idx="108340">
                  <c:v>54170</c:v>
                </c:pt>
                <c:pt idx="108341">
                  <c:v>54170.5</c:v>
                </c:pt>
                <c:pt idx="108342">
                  <c:v>54171</c:v>
                </c:pt>
                <c:pt idx="108343">
                  <c:v>54171.5</c:v>
                </c:pt>
                <c:pt idx="108344">
                  <c:v>54172</c:v>
                </c:pt>
                <c:pt idx="108345">
                  <c:v>54172.5</c:v>
                </c:pt>
                <c:pt idx="108346">
                  <c:v>54173</c:v>
                </c:pt>
                <c:pt idx="108347">
                  <c:v>54173.5</c:v>
                </c:pt>
                <c:pt idx="108348">
                  <c:v>54174</c:v>
                </c:pt>
                <c:pt idx="108349">
                  <c:v>54174.5</c:v>
                </c:pt>
                <c:pt idx="108350">
                  <c:v>54175</c:v>
                </c:pt>
                <c:pt idx="108351">
                  <c:v>54175.5</c:v>
                </c:pt>
                <c:pt idx="108352">
                  <c:v>54176</c:v>
                </c:pt>
                <c:pt idx="108353">
                  <c:v>54176.5</c:v>
                </c:pt>
                <c:pt idx="108354">
                  <c:v>54177</c:v>
                </c:pt>
                <c:pt idx="108355">
                  <c:v>54177.5</c:v>
                </c:pt>
                <c:pt idx="108356">
                  <c:v>54178</c:v>
                </c:pt>
                <c:pt idx="108357">
                  <c:v>54178.5</c:v>
                </c:pt>
                <c:pt idx="108358">
                  <c:v>54179</c:v>
                </c:pt>
                <c:pt idx="108359">
                  <c:v>54179.5</c:v>
                </c:pt>
                <c:pt idx="108360">
                  <c:v>54180</c:v>
                </c:pt>
                <c:pt idx="108361">
                  <c:v>54180.5</c:v>
                </c:pt>
                <c:pt idx="108362">
                  <c:v>54181</c:v>
                </c:pt>
                <c:pt idx="108363">
                  <c:v>54181.5</c:v>
                </c:pt>
                <c:pt idx="108364">
                  <c:v>54182</c:v>
                </c:pt>
                <c:pt idx="108365">
                  <c:v>54182.5</c:v>
                </c:pt>
                <c:pt idx="108366">
                  <c:v>54183</c:v>
                </c:pt>
                <c:pt idx="108367">
                  <c:v>54183.5</c:v>
                </c:pt>
                <c:pt idx="108368">
                  <c:v>54184</c:v>
                </c:pt>
                <c:pt idx="108369">
                  <c:v>54184.5</c:v>
                </c:pt>
                <c:pt idx="108370">
                  <c:v>54185</c:v>
                </c:pt>
                <c:pt idx="108371">
                  <c:v>54185.5</c:v>
                </c:pt>
                <c:pt idx="108372">
                  <c:v>54186</c:v>
                </c:pt>
                <c:pt idx="108373">
                  <c:v>54186.5</c:v>
                </c:pt>
                <c:pt idx="108374">
                  <c:v>54187</c:v>
                </c:pt>
                <c:pt idx="108375">
                  <c:v>54187.5</c:v>
                </c:pt>
                <c:pt idx="108376">
                  <c:v>54188</c:v>
                </c:pt>
                <c:pt idx="108377">
                  <c:v>54188.5</c:v>
                </c:pt>
                <c:pt idx="108378">
                  <c:v>54189</c:v>
                </c:pt>
                <c:pt idx="108379">
                  <c:v>54189.5</c:v>
                </c:pt>
                <c:pt idx="108380">
                  <c:v>54190</c:v>
                </c:pt>
                <c:pt idx="108381">
                  <c:v>54190.5</c:v>
                </c:pt>
                <c:pt idx="108382">
                  <c:v>54191</c:v>
                </c:pt>
                <c:pt idx="108383">
                  <c:v>54191.5</c:v>
                </c:pt>
                <c:pt idx="108384">
                  <c:v>54192</c:v>
                </c:pt>
                <c:pt idx="108385">
                  <c:v>54192.5</c:v>
                </c:pt>
                <c:pt idx="108386">
                  <c:v>54193</c:v>
                </c:pt>
                <c:pt idx="108387">
                  <c:v>54193.5</c:v>
                </c:pt>
                <c:pt idx="108388">
                  <c:v>54194</c:v>
                </c:pt>
                <c:pt idx="108389">
                  <c:v>54194.5</c:v>
                </c:pt>
                <c:pt idx="108390">
                  <c:v>54195</c:v>
                </c:pt>
                <c:pt idx="108391">
                  <c:v>54195.5</c:v>
                </c:pt>
                <c:pt idx="108392">
                  <c:v>54196</c:v>
                </c:pt>
                <c:pt idx="108393">
                  <c:v>54196.5</c:v>
                </c:pt>
                <c:pt idx="108394">
                  <c:v>54197</c:v>
                </c:pt>
                <c:pt idx="108395">
                  <c:v>54197.5</c:v>
                </c:pt>
                <c:pt idx="108396">
                  <c:v>54198</c:v>
                </c:pt>
                <c:pt idx="108397">
                  <c:v>54198.5</c:v>
                </c:pt>
                <c:pt idx="108398">
                  <c:v>54199</c:v>
                </c:pt>
                <c:pt idx="108399">
                  <c:v>54199.5</c:v>
                </c:pt>
                <c:pt idx="108400">
                  <c:v>54200</c:v>
                </c:pt>
                <c:pt idx="108401">
                  <c:v>54200.5</c:v>
                </c:pt>
                <c:pt idx="108402">
                  <c:v>54201</c:v>
                </c:pt>
                <c:pt idx="108403">
                  <c:v>54201.5</c:v>
                </c:pt>
                <c:pt idx="108404">
                  <c:v>54202</c:v>
                </c:pt>
                <c:pt idx="108405">
                  <c:v>54202.5</c:v>
                </c:pt>
                <c:pt idx="108406">
                  <c:v>54203</c:v>
                </c:pt>
                <c:pt idx="108407">
                  <c:v>54203.5</c:v>
                </c:pt>
                <c:pt idx="108408">
                  <c:v>54204</c:v>
                </c:pt>
                <c:pt idx="108409">
                  <c:v>54204.5</c:v>
                </c:pt>
                <c:pt idx="108410">
                  <c:v>54205</c:v>
                </c:pt>
                <c:pt idx="108411">
                  <c:v>54205.5</c:v>
                </c:pt>
                <c:pt idx="108412">
                  <c:v>54206</c:v>
                </c:pt>
                <c:pt idx="108413">
                  <c:v>54206.5</c:v>
                </c:pt>
                <c:pt idx="108414">
                  <c:v>54207</c:v>
                </c:pt>
                <c:pt idx="108415">
                  <c:v>54207.5</c:v>
                </c:pt>
                <c:pt idx="108416">
                  <c:v>54208</c:v>
                </c:pt>
                <c:pt idx="108417">
                  <c:v>54208.5</c:v>
                </c:pt>
                <c:pt idx="108418">
                  <c:v>54209</c:v>
                </c:pt>
                <c:pt idx="108419">
                  <c:v>54209.5</c:v>
                </c:pt>
                <c:pt idx="108420">
                  <c:v>54210</c:v>
                </c:pt>
                <c:pt idx="108421">
                  <c:v>54210.5</c:v>
                </c:pt>
                <c:pt idx="108422">
                  <c:v>54211</c:v>
                </c:pt>
                <c:pt idx="108423">
                  <c:v>54211.5</c:v>
                </c:pt>
                <c:pt idx="108424">
                  <c:v>54212</c:v>
                </c:pt>
                <c:pt idx="108425">
                  <c:v>54212.5</c:v>
                </c:pt>
                <c:pt idx="108426">
                  <c:v>54213</c:v>
                </c:pt>
                <c:pt idx="108427">
                  <c:v>54213.5</c:v>
                </c:pt>
                <c:pt idx="108428">
                  <c:v>54214</c:v>
                </c:pt>
                <c:pt idx="108429">
                  <c:v>54214.5</c:v>
                </c:pt>
                <c:pt idx="108430">
                  <c:v>54215</c:v>
                </c:pt>
                <c:pt idx="108431">
                  <c:v>54215.5</c:v>
                </c:pt>
                <c:pt idx="108432">
                  <c:v>54216</c:v>
                </c:pt>
                <c:pt idx="108433">
                  <c:v>54216.5</c:v>
                </c:pt>
                <c:pt idx="108434">
                  <c:v>54217</c:v>
                </c:pt>
                <c:pt idx="108435">
                  <c:v>54217.5</c:v>
                </c:pt>
                <c:pt idx="108436">
                  <c:v>54218</c:v>
                </c:pt>
                <c:pt idx="108437">
                  <c:v>54218.5</c:v>
                </c:pt>
                <c:pt idx="108438">
                  <c:v>54219</c:v>
                </c:pt>
                <c:pt idx="108439">
                  <c:v>54219.5</c:v>
                </c:pt>
                <c:pt idx="108440">
                  <c:v>54220</c:v>
                </c:pt>
                <c:pt idx="108441">
                  <c:v>54220.5</c:v>
                </c:pt>
                <c:pt idx="108442">
                  <c:v>54221</c:v>
                </c:pt>
                <c:pt idx="108443">
                  <c:v>54221.5</c:v>
                </c:pt>
                <c:pt idx="108444">
                  <c:v>54222</c:v>
                </c:pt>
                <c:pt idx="108445">
                  <c:v>54222.5</c:v>
                </c:pt>
                <c:pt idx="108446">
                  <c:v>54223</c:v>
                </c:pt>
                <c:pt idx="108447">
                  <c:v>54223.5</c:v>
                </c:pt>
                <c:pt idx="108448">
                  <c:v>54224</c:v>
                </c:pt>
                <c:pt idx="108449">
                  <c:v>54224.5</c:v>
                </c:pt>
                <c:pt idx="108450">
                  <c:v>54225</c:v>
                </c:pt>
                <c:pt idx="108451">
                  <c:v>54225.5</c:v>
                </c:pt>
                <c:pt idx="108452">
                  <c:v>54226</c:v>
                </c:pt>
                <c:pt idx="108453">
                  <c:v>54226.5</c:v>
                </c:pt>
                <c:pt idx="108454">
                  <c:v>54227</c:v>
                </c:pt>
                <c:pt idx="108455">
                  <c:v>54227.5</c:v>
                </c:pt>
                <c:pt idx="108456">
                  <c:v>54228</c:v>
                </c:pt>
                <c:pt idx="108457">
                  <c:v>54228.5</c:v>
                </c:pt>
                <c:pt idx="108458">
                  <c:v>54229</c:v>
                </c:pt>
                <c:pt idx="108459">
                  <c:v>54229.5</c:v>
                </c:pt>
                <c:pt idx="108460">
                  <c:v>54230</c:v>
                </c:pt>
                <c:pt idx="108461">
                  <c:v>54230.5</c:v>
                </c:pt>
                <c:pt idx="108462">
                  <c:v>54231</c:v>
                </c:pt>
                <c:pt idx="108463">
                  <c:v>54231.5</c:v>
                </c:pt>
                <c:pt idx="108464">
                  <c:v>54232</c:v>
                </c:pt>
                <c:pt idx="108465">
                  <c:v>54232.5</c:v>
                </c:pt>
                <c:pt idx="108466">
                  <c:v>54233</c:v>
                </c:pt>
                <c:pt idx="108467">
                  <c:v>54233.5</c:v>
                </c:pt>
                <c:pt idx="108468">
                  <c:v>54234</c:v>
                </c:pt>
                <c:pt idx="108469">
                  <c:v>54234.5</c:v>
                </c:pt>
                <c:pt idx="108470">
                  <c:v>54235</c:v>
                </c:pt>
                <c:pt idx="108471">
                  <c:v>54235.5</c:v>
                </c:pt>
                <c:pt idx="108472">
                  <c:v>54236</c:v>
                </c:pt>
                <c:pt idx="108473">
                  <c:v>54236.5</c:v>
                </c:pt>
                <c:pt idx="108474">
                  <c:v>54237</c:v>
                </c:pt>
                <c:pt idx="108475">
                  <c:v>54237.5</c:v>
                </c:pt>
                <c:pt idx="108476">
                  <c:v>54238</c:v>
                </c:pt>
                <c:pt idx="108477">
                  <c:v>54238.5</c:v>
                </c:pt>
                <c:pt idx="108478">
                  <c:v>54239</c:v>
                </c:pt>
                <c:pt idx="108479">
                  <c:v>54239.5</c:v>
                </c:pt>
                <c:pt idx="108480">
                  <c:v>54240</c:v>
                </c:pt>
                <c:pt idx="108481">
                  <c:v>54240.5</c:v>
                </c:pt>
                <c:pt idx="108482">
                  <c:v>54241</c:v>
                </c:pt>
                <c:pt idx="108483">
                  <c:v>54241.5</c:v>
                </c:pt>
                <c:pt idx="108484">
                  <c:v>54242</c:v>
                </c:pt>
                <c:pt idx="108485">
                  <c:v>54242.5</c:v>
                </c:pt>
                <c:pt idx="108486">
                  <c:v>54243</c:v>
                </c:pt>
                <c:pt idx="108487">
                  <c:v>54243.5</c:v>
                </c:pt>
                <c:pt idx="108488">
                  <c:v>54244</c:v>
                </c:pt>
                <c:pt idx="108489">
                  <c:v>54244.5</c:v>
                </c:pt>
                <c:pt idx="108490">
                  <c:v>54245</c:v>
                </c:pt>
                <c:pt idx="108491">
                  <c:v>54245.5</c:v>
                </c:pt>
                <c:pt idx="108492">
                  <c:v>54246</c:v>
                </c:pt>
                <c:pt idx="108493">
                  <c:v>54246.5</c:v>
                </c:pt>
                <c:pt idx="108494">
                  <c:v>54247</c:v>
                </c:pt>
                <c:pt idx="108495">
                  <c:v>54247.5</c:v>
                </c:pt>
                <c:pt idx="108496">
                  <c:v>54248</c:v>
                </c:pt>
                <c:pt idx="108497">
                  <c:v>54248.5</c:v>
                </c:pt>
                <c:pt idx="108498">
                  <c:v>54249</c:v>
                </c:pt>
                <c:pt idx="108499">
                  <c:v>54249.5</c:v>
                </c:pt>
                <c:pt idx="108500">
                  <c:v>54250</c:v>
                </c:pt>
                <c:pt idx="108501">
                  <c:v>54250.5</c:v>
                </c:pt>
                <c:pt idx="108502">
                  <c:v>54251</c:v>
                </c:pt>
                <c:pt idx="108503">
                  <c:v>54251.5</c:v>
                </c:pt>
                <c:pt idx="108504">
                  <c:v>54252</c:v>
                </c:pt>
                <c:pt idx="108505">
                  <c:v>54252.5</c:v>
                </c:pt>
                <c:pt idx="108506">
                  <c:v>54253</c:v>
                </c:pt>
                <c:pt idx="108507">
                  <c:v>54253.5</c:v>
                </c:pt>
                <c:pt idx="108508">
                  <c:v>54254</c:v>
                </c:pt>
                <c:pt idx="108509">
                  <c:v>54254.5</c:v>
                </c:pt>
                <c:pt idx="108510">
                  <c:v>54255</c:v>
                </c:pt>
                <c:pt idx="108511">
                  <c:v>54255.5</c:v>
                </c:pt>
                <c:pt idx="108512">
                  <c:v>54256</c:v>
                </c:pt>
                <c:pt idx="108513">
                  <c:v>54256.5</c:v>
                </c:pt>
                <c:pt idx="108514">
                  <c:v>54257</c:v>
                </c:pt>
                <c:pt idx="108515">
                  <c:v>54257.5</c:v>
                </c:pt>
                <c:pt idx="108516">
                  <c:v>54258</c:v>
                </c:pt>
                <c:pt idx="108517">
                  <c:v>54258.5</c:v>
                </c:pt>
                <c:pt idx="108518">
                  <c:v>54259</c:v>
                </c:pt>
                <c:pt idx="108519">
                  <c:v>54259.5</c:v>
                </c:pt>
                <c:pt idx="108520">
                  <c:v>54260</c:v>
                </c:pt>
                <c:pt idx="108521">
                  <c:v>54260.5</c:v>
                </c:pt>
                <c:pt idx="108522">
                  <c:v>54261</c:v>
                </c:pt>
                <c:pt idx="108523">
                  <c:v>54261.5</c:v>
                </c:pt>
                <c:pt idx="108524">
                  <c:v>54262</c:v>
                </c:pt>
                <c:pt idx="108525">
                  <c:v>54262.5</c:v>
                </c:pt>
                <c:pt idx="108526">
                  <c:v>54263</c:v>
                </c:pt>
                <c:pt idx="108527">
                  <c:v>54263.5</c:v>
                </c:pt>
                <c:pt idx="108528">
                  <c:v>54264</c:v>
                </c:pt>
                <c:pt idx="108529">
                  <c:v>54264.5</c:v>
                </c:pt>
                <c:pt idx="108530">
                  <c:v>54265</c:v>
                </c:pt>
                <c:pt idx="108531">
                  <c:v>54265.5</c:v>
                </c:pt>
                <c:pt idx="108532">
                  <c:v>54266</c:v>
                </c:pt>
                <c:pt idx="108533">
                  <c:v>54266.5</c:v>
                </c:pt>
                <c:pt idx="108534">
                  <c:v>54267</c:v>
                </c:pt>
                <c:pt idx="108535">
                  <c:v>54267.5</c:v>
                </c:pt>
                <c:pt idx="108536">
                  <c:v>54268</c:v>
                </c:pt>
                <c:pt idx="108537">
                  <c:v>54268.5</c:v>
                </c:pt>
                <c:pt idx="108538">
                  <c:v>54269</c:v>
                </c:pt>
                <c:pt idx="108539">
                  <c:v>54269.5</c:v>
                </c:pt>
                <c:pt idx="108540">
                  <c:v>54270</c:v>
                </c:pt>
                <c:pt idx="108541">
                  <c:v>54270.5</c:v>
                </c:pt>
                <c:pt idx="108542">
                  <c:v>54271</c:v>
                </c:pt>
                <c:pt idx="108543">
                  <c:v>54271.5</c:v>
                </c:pt>
                <c:pt idx="108544">
                  <c:v>54272</c:v>
                </c:pt>
                <c:pt idx="108545">
                  <c:v>54272.5</c:v>
                </c:pt>
                <c:pt idx="108546">
                  <c:v>54273</c:v>
                </c:pt>
                <c:pt idx="108547">
                  <c:v>54273.5</c:v>
                </c:pt>
                <c:pt idx="108548">
                  <c:v>54274</c:v>
                </c:pt>
                <c:pt idx="108549">
                  <c:v>54274.5</c:v>
                </c:pt>
                <c:pt idx="108550">
                  <c:v>54275</c:v>
                </c:pt>
                <c:pt idx="108551">
                  <c:v>54275.5</c:v>
                </c:pt>
                <c:pt idx="108552">
                  <c:v>54276</c:v>
                </c:pt>
                <c:pt idx="108553">
                  <c:v>54276.5</c:v>
                </c:pt>
                <c:pt idx="108554">
                  <c:v>54277</c:v>
                </c:pt>
                <c:pt idx="108555">
                  <c:v>54277.5</c:v>
                </c:pt>
                <c:pt idx="108556">
                  <c:v>54278</c:v>
                </c:pt>
                <c:pt idx="108557">
                  <c:v>54278.5</c:v>
                </c:pt>
                <c:pt idx="108558">
                  <c:v>54279</c:v>
                </c:pt>
                <c:pt idx="108559">
                  <c:v>54279.5</c:v>
                </c:pt>
                <c:pt idx="108560">
                  <c:v>54280</c:v>
                </c:pt>
                <c:pt idx="108561">
                  <c:v>54280.5</c:v>
                </c:pt>
                <c:pt idx="108562">
                  <c:v>54281</c:v>
                </c:pt>
                <c:pt idx="108563">
                  <c:v>54281.5</c:v>
                </c:pt>
                <c:pt idx="108564">
                  <c:v>54282</c:v>
                </c:pt>
                <c:pt idx="108565">
                  <c:v>54282.5</c:v>
                </c:pt>
                <c:pt idx="108566">
                  <c:v>54283</c:v>
                </c:pt>
                <c:pt idx="108567">
                  <c:v>54283.5</c:v>
                </c:pt>
                <c:pt idx="108568">
                  <c:v>54284</c:v>
                </c:pt>
                <c:pt idx="108569">
                  <c:v>54284.5</c:v>
                </c:pt>
                <c:pt idx="108570">
                  <c:v>54285</c:v>
                </c:pt>
                <c:pt idx="108571">
                  <c:v>54285.5</c:v>
                </c:pt>
                <c:pt idx="108572">
                  <c:v>54286</c:v>
                </c:pt>
                <c:pt idx="108573">
                  <c:v>54286.5</c:v>
                </c:pt>
                <c:pt idx="108574">
                  <c:v>54287</c:v>
                </c:pt>
                <c:pt idx="108575">
                  <c:v>54287.5</c:v>
                </c:pt>
                <c:pt idx="108576">
                  <c:v>54288</c:v>
                </c:pt>
                <c:pt idx="108577">
                  <c:v>54288.5</c:v>
                </c:pt>
                <c:pt idx="108578">
                  <c:v>54289</c:v>
                </c:pt>
                <c:pt idx="108579">
                  <c:v>54289.5</c:v>
                </c:pt>
                <c:pt idx="108580">
                  <c:v>54290</c:v>
                </c:pt>
                <c:pt idx="108581">
                  <c:v>54290.5</c:v>
                </c:pt>
                <c:pt idx="108582">
                  <c:v>54291</c:v>
                </c:pt>
                <c:pt idx="108583">
                  <c:v>54291.5</c:v>
                </c:pt>
                <c:pt idx="108584">
                  <c:v>54292</c:v>
                </c:pt>
                <c:pt idx="108585">
                  <c:v>54292.5</c:v>
                </c:pt>
                <c:pt idx="108586">
                  <c:v>54293</c:v>
                </c:pt>
                <c:pt idx="108587">
                  <c:v>54293.5</c:v>
                </c:pt>
                <c:pt idx="108588">
                  <c:v>54294</c:v>
                </c:pt>
                <c:pt idx="108589">
                  <c:v>54294.5</c:v>
                </c:pt>
                <c:pt idx="108590">
                  <c:v>54295</c:v>
                </c:pt>
                <c:pt idx="108591">
                  <c:v>54295.5</c:v>
                </c:pt>
                <c:pt idx="108592">
                  <c:v>54296</c:v>
                </c:pt>
                <c:pt idx="108593">
                  <c:v>54296.5</c:v>
                </c:pt>
                <c:pt idx="108594">
                  <c:v>54297</c:v>
                </c:pt>
                <c:pt idx="108595">
                  <c:v>54297.5</c:v>
                </c:pt>
                <c:pt idx="108596">
                  <c:v>54298</c:v>
                </c:pt>
                <c:pt idx="108597">
                  <c:v>54298.5</c:v>
                </c:pt>
                <c:pt idx="108598">
                  <c:v>54299</c:v>
                </c:pt>
                <c:pt idx="108599">
                  <c:v>54299.5</c:v>
                </c:pt>
                <c:pt idx="108600">
                  <c:v>54300</c:v>
                </c:pt>
                <c:pt idx="108601">
                  <c:v>54300.5</c:v>
                </c:pt>
                <c:pt idx="108602">
                  <c:v>54301</c:v>
                </c:pt>
                <c:pt idx="108603">
                  <c:v>54301.5</c:v>
                </c:pt>
                <c:pt idx="108604">
                  <c:v>54302</c:v>
                </c:pt>
                <c:pt idx="108605">
                  <c:v>54302.5</c:v>
                </c:pt>
                <c:pt idx="108606">
                  <c:v>54303</c:v>
                </c:pt>
                <c:pt idx="108607">
                  <c:v>54303.5</c:v>
                </c:pt>
                <c:pt idx="108608">
                  <c:v>54304</c:v>
                </c:pt>
                <c:pt idx="108609">
                  <c:v>54304.5</c:v>
                </c:pt>
                <c:pt idx="108610">
                  <c:v>54305</c:v>
                </c:pt>
                <c:pt idx="108611">
                  <c:v>54305.5</c:v>
                </c:pt>
                <c:pt idx="108612">
                  <c:v>54306</c:v>
                </c:pt>
                <c:pt idx="108613">
                  <c:v>54306.5</c:v>
                </c:pt>
                <c:pt idx="108614">
                  <c:v>54307</c:v>
                </c:pt>
                <c:pt idx="108615">
                  <c:v>54307.5</c:v>
                </c:pt>
                <c:pt idx="108616">
                  <c:v>54308</c:v>
                </c:pt>
                <c:pt idx="108617">
                  <c:v>54308.5</c:v>
                </c:pt>
                <c:pt idx="108618">
                  <c:v>54309</c:v>
                </c:pt>
                <c:pt idx="108619">
                  <c:v>54309.5</c:v>
                </c:pt>
                <c:pt idx="108620">
                  <c:v>54310</c:v>
                </c:pt>
                <c:pt idx="108621">
                  <c:v>54310.5</c:v>
                </c:pt>
                <c:pt idx="108622">
                  <c:v>54311</c:v>
                </c:pt>
                <c:pt idx="108623">
                  <c:v>54311.5</c:v>
                </c:pt>
                <c:pt idx="108624">
                  <c:v>54312</c:v>
                </c:pt>
                <c:pt idx="108625">
                  <c:v>54312.5</c:v>
                </c:pt>
                <c:pt idx="108626">
                  <c:v>54313</c:v>
                </c:pt>
                <c:pt idx="108627">
                  <c:v>54313.5</c:v>
                </c:pt>
                <c:pt idx="108628">
                  <c:v>54314</c:v>
                </c:pt>
                <c:pt idx="108629">
                  <c:v>54314.5</c:v>
                </c:pt>
                <c:pt idx="108630">
                  <c:v>54315</c:v>
                </c:pt>
                <c:pt idx="108631">
                  <c:v>54315.5</c:v>
                </c:pt>
                <c:pt idx="108632">
                  <c:v>54316</c:v>
                </c:pt>
                <c:pt idx="108633">
                  <c:v>54316.5</c:v>
                </c:pt>
                <c:pt idx="108634">
                  <c:v>54317</c:v>
                </c:pt>
                <c:pt idx="108635">
                  <c:v>54317.5</c:v>
                </c:pt>
                <c:pt idx="108636">
                  <c:v>54318</c:v>
                </c:pt>
                <c:pt idx="108637">
                  <c:v>54318.5</c:v>
                </c:pt>
                <c:pt idx="108638">
                  <c:v>54319</c:v>
                </c:pt>
                <c:pt idx="108639">
                  <c:v>54319.5</c:v>
                </c:pt>
                <c:pt idx="108640">
                  <c:v>54320</c:v>
                </c:pt>
                <c:pt idx="108641">
                  <c:v>54320.5</c:v>
                </c:pt>
                <c:pt idx="108642">
                  <c:v>54321</c:v>
                </c:pt>
                <c:pt idx="108643">
                  <c:v>54321.5</c:v>
                </c:pt>
                <c:pt idx="108644">
                  <c:v>54322</c:v>
                </c:pt>
                <c:pt idx="108645">
                  <c:v>54322.5</c:v>
                </c:pt>
                <c:pt idx="108646">
                  <c:v>54323</c:v>
                </c:pt>
                <c:pt idx="108647">
                  <c:v>54323.5</c:v>
                </c:pt>
                <c:pt idx="108648">
                  <c:v>54324</c:v>
                </c:pt>
                <c:pt idx="108649">
                  <c:v>54324.5</c:v>
                </c:pt>
                <c:pt idx="108650">
                  <c:v>54325</c:v>
                </c:pt>
                <c:pt idx="108651">
                  <c:v>54325.5</c:v>
                </c:pt>
                <c:pt idx="108652">
                  <c:v>54326</c:v>
                </c:pt>
                <c:pt idx="108653">
                  <c:v>54326.5</c:v>
                </c:pt>
                <c:pt idx="108654">
                  <c:v>54327</c:v>
                </c:pt>
                <c:pt idx="108655">
                  <c:v>54327.5</c:v>
                </c:pt>
                <c:pt idx="108656">
                  <c:v>54328</c:v>
                </c:pt>
                <c:pt idx="108657">
                  <c:v>54328.5</c:v>
                </c:pt>
                <c:pt idx="108658">
                  <c:v>54329</c:v>
                </c:pt>
                <c:pt idx="108659">
                  <c:v>54329.5</c:v>
                </c:pt>
                <c:pt idx="108660">
                  <c:v>54330</c:v>
                </c:pt>
                <c:pt idx="108661">
                  <c:v>54330.5</c:v>
                </c:pt>
                <c:pt idx="108662">
                  <c:v>54331</c:v>
                </c:pt>
                <c:pt idx="108663">
                  <c:v>54331.5</c:v>
                </c:pt>
                <c:pt idx="108664">
                  <c:v>54332</c:v>
                </c:pt>
                <c:pt idx="108665">
                  <c:v>54332.5</c:v>
                </c:pt>
                <c:pt idx="108666">
                  <c:v>54333</c:v>
                </c:pt>
                <c:pt idx="108667">
                  <c:v>54333.5</c:v>
                </c:pt>
                <c:pt idx="108668">
                  <c:v>54334</c:v>
                </c:pt>
                <c:pt idx="108669">
                  <c:v>54334.5</c:v>
                </c:pt>
                <c:pt idx="108670">
                  <c:v>54335</c:v>
                </c:pt>
                <c:pt idx="108671">
                  <c:v>54335.5</c:v>
                </c:pt>
                <c:pt idx="108672">
                  <c:v>54336</c:v>
                </c:pt>
                <c:pt idx="108673">
                  <c:v>54336.5</c:v>
                </c:pt>
                <c:pt idx="108674">
                  <c:v>54337</c:v>
                </c:pt>
                <c:pt idx="108675">
                  <c:v>54337.5</c:v>
                </c:pt>
                <c:pt idx="108676">
                  <c:v>54338</c:v>
                </c:pt>
                <c:pt idx="108677">
                  <c:v>54338.5</c:v>
                </c:pt>
                <c:pt idx="108678">
                  <c:v>54339</c:v>
                </c:pt>
                <c:pt idx="108679">
                  <c:v>54339.5</c:v>
                </c:pt>
                <c:pt idx="108680">
                  <c:v>54340</c:v>
                </c:pt>
                <c:pt idx="108681">
                  <c:v>54340.5</c:v>
                </c:pt>
                <c:pt idx="108682">
                  <c:v>54341</c:v>
                </c:pt>
                <c:pt idx="108683">
                  <c:v>54341.5</c:v>
                </c:pt>
                <c:pt idx="108684">
                  <c:v>54342</c:v>
                </c:pt>
                <c:pt idx="108685">
                  <c:v>54342.5</c:v>
                </c:pt>
                <c:pt idx="108686">
                  <c:v>54343</c:v>
                </c:pt>
                <c:pt idx="108687">
                  <c:v>54343.5</c:v>
                </c:pt>
                <c:pt idx="108688">
                  <c:v>54344</c:v>
                </c:pt>
                <c:pt idx="108689">
                  <c:v>54344.5</c:v>
                </c:pt>
                <c:pt idx="108690">
                  <c:v>54345</c:v>
                </c:pt>
                <c:pt idx="108691">
                  <c:v>54345.5</c:v>
                </c:pt>
                <c:pt idx="108692">
                  <c:v>54346</c:v>
                </c:pt>
                <c:pt idx="108693">
                  <c:v>54346.5</c:v>
                </c:pt>
                <c:pt idx="108694">
                  <c:v>54347</c:v>
                </c:pt>
                <c:pt idx="108695">
                  <c:v>54347.5</c:v>
                </c:pt>
                <c:pt idx="108696">
                  <c:v>54348</c:v>
                </c:pt>
                <c:pt idx="108697">
                  <c:v>54348.5</c:v>
                </c:pt>
                <c:pt idx="108698">
                  <c:v>54349</c:v>
                </c:pt>
                <c:pt idx="108699">
                  <c:v>54349.5</c:v>
                </c:pt>
                <c:pt idx="108700">
                  <c:v>54350</c:v>
                </c:pt>
                <c:pt idx="108701">
                  <c:v>54350.5</c:v>
                </c:pt>
                <c:pt idx="108702">
                  <c:v>54351</c:v>
                </c:pt>
                <c:pt idx="108703">
                  <c:v>54351.5</c:v>
                </c:pt>
                <c:pt idx="108704">
                  <c:v>54352</c:v>
                </c:pt>
                <c:pt idx="108705">
                  <c:v>54352.5</c:v>
                </c:pt>
                <c:pt idx="108706">
                  <c:v>54353</c:v>
                </c:pt>
                <c:pt idx="108707">
                  <c:v>54353.5</c:v>
                </c:pt>
                <c:pt idx="108708">
                  <c:v>54354</c:v>
                </c:pt>
                <c:pt idx="108709">
                  <c:v>54354.5</c:v>
                </c:pt>
                <c:pt idx="108710">
                  <c:v>54355</c:v>
                </c:pt>
                <c:pt idx="108711">
                  <c:v>54355.5</c:v>
                </c:pt>
                <c:pt idx="108712">
                  <c:v>54356</c:v>
                </c:pt>
                <c:pt idx="108713">
                  <c:v>54356.5</c:v>
                </c:pt>
                <c:pt idx="108714">
                  <c:v>54357</c:v>
                </c:pt>
                <c:pt idx="108715">
                  <c:v>54357.5</c:v>
                </c:pt>
                <c:pt idx="108716">
                  <c:v>54358</c:v>
                </c:pt>
                <c:pt idx="108717">
                  <c:v>54358.5</c:v>
                </c:pt>
                <c:pt idx="108718">
                  <c:v>54359</c:v>
                </c:pt>
                <c:pt idx="108719">
                  <c:v>54359.5</c:v>
                </c:pt>
                <c:pt idx="108720">
                  <c:v>54360</c:v>
                </c:pt>
                <c:pt idx="108721">
                  <c:v>54360.5</c:v>
                </c:pt>
                <c:pt idx="108722">
                  <c:v>54361</c:v>
                </c:pt>
                <c:pt idx="108723">
                  <c:v>54361.5</c:v>
                </c:pt>
                <c:pt idx="108724">
                  <c:v>54362</c:v>
                </c:pt>
                <c:pt idx="108725">
                  <c:v>54362.5</c:v>
                </c:pt>
                <c:pt idx="108726">
                  <c:v>54363</c:v>
                </c:pt>
                <c:pt idx="108727">
                  <c:v>54363.5</c:v>
                </c:pt>
                <c:pt idx="108728">
                  <c:v>54364</c:v>
                </c:pt>
                <c:pt idx="108729">
                  <c:v>54364.5</c:v>
                </c:pt>
                <c:pt idx="108730">
                  <c:v>54365</c:v>
                </c:pt>
                <c:pt idx="108731">
                  <c:v>54365.5</c:v>
                </c:pt>
                <c:pt idx="108732">
                  <c:v>54366</c:v>
                </c:pt>
                <c:pt idx="108733">
                  <c:v>54366.5</c:v>
                </c:pt>
                <c:pt idx="108734">
                  <c:v>54367</c:v>
                </c:pt>
                <c:pt idx="108735">
                  <c:v>54367.5</c:v>
                </c:pt>
                <c:pt idx="108736">
                  <c:v>54368</c:v>
                </c:pt>
                <c:pt idx="108737">
                  <c:v>54368.5</c:v>
                </c:pt>
                <c:pt idx="108738">
                  <c:v>54369</c:v>
                </c:pt>
                <c:pt idx="108739">
                  <c:v>54369.5</c:v>
                </c:pt>
                <c:pt idx="108740">
                  <c:v>54370</c:v>
                </c:pt>
                <c:pt idx="108741">
                  <c:v>54370.5</c:v>
                </c:pt>
                <c:pt idx="108742">
                  <c:v>54371</c:v>
                </c:pt>
                <c:pt idx="108743">
                  <c:v>54371.5</c:v>
                </c:pt>
                <c:pt idx="108744">
                  <c:v>54372</c:v>
                </c:pt>
                <c:pt idx="108745">
                  <c:v>54372.5</c:v>
                </c:pt>
                <c:pt idx="108746">
                  <c:v>54373</c:v>
                </c:pt>
                <c:pt idx="108747">
                  <c:v>54373.5</c:v>
                </c:pt>
                <c:pt idx="108748">
                  <c:v>54374</c:v>
                </c:pt>
                <c:pt idx="108749">
                  <c:v>54374.5</c:v>
                </c:pt>
                <c:pt idx="108750">
                  <c:v>54375</c:v>
                </c:pt>
                <c:pt idx="108751">
                  <c:v>54375.5</c:v>
                </c:pt>
                <c:pt idx="108752">
                  <c:v>54376</c:v>
                </c:pt>
                <c:pt idx="108753">
                  <c:v>54376.5</c:v>
                </c:pt>
                <c:pt idx="108754">
                  <c:v>54377</c:v>
                </c:pt>
                <c:pt idx="108755">
                  <c:v>54377.5</c:v>
                </c:pt>
                <c:pt idx="108756">
                  <c:v>54378</c:v>
                </c:pt>
                <c:pt idx="108757">
                  <c:v>54378.5</c:v>
                </c:pt>
                <c:pt idx="108758">
                  <c:v>54379</c:v>
                </c:pt>
                <c:pt idx="108759">
                  <c:v>54379.5</c:v>
                </c:pt>
                <c:pt idx="108760">
                  <c:v>54380</c:v>
                </c:pt>
                <c:pt idx="108761">
                  <c:v>54380.5</c:v>
                </c:pt>
                <c:pt idx="108762">
                  <c:v>54381</c:v>
                </c:pt>
                <c:pt idx="108763">
                  <c:v>54381.5</c:v>
                </c:pt>
                <c:pt idx="108764">
                  <c:v>54382</c:v>
                </c:pt>
                <c:pt idx="108765">
                  <c:v>54382.5</c:v>
                </c:pt>
                <c:pt idx="108766">
                  <c:v>54383</c:v>
                </c:pt>
                <c:pt idx="108767">
                  <c:v>54383.5</c:v>
                </c:pt>
                <c:pt idx="108768">
                  <c:v>54384</c:v>
                </c:pt>
                <c:pt idx="108769">
                  <c:v>54384.5</c:v>
                </c:pt>
                <c:pt idx="108770">
                  <c:v>54385</c:v>
                </c:pt>
                <c:pt idx="108771">
                  <c:v>54385.5</c:v>
                </c:pt>
                <c:pt idx="108772">
                  <c:v>54386</c:v>
                </c:pt>
                <c:pt idx="108773">
                  <c:v>54386.5</c:v>
                </c:pt>
                <c:pt idx="108774">
                  <c:v>54387</c:v>
                </c:pt>
                <c:pt idx="108775">
                  <c:v>54387.5</c:v>
                </c:pt>
                <c:pt idx="108776">
                  <c:v>54388</c:v>
                </c:pt>
                <c:pt idx="108777">
                  <c:v>54388.5</c:v>
                </c:pt>
                <c:pt idx="108778">
                  <c:v>54389</c:v>
                </c:pt>
                <c:pt idx="108779">
                  <c:v>54389.5</c:v>
                </c:pt>
                <c:pt idx="108780">
                  <c:v>54390</c:v>
                </c:pt>
                <c:pt idx="108781">
                  <c:v>54390.5</c:v>
                </c:pt>
                <c:pt idx="108782">
                  <c:v>54391</c:v>
                </c:pt>
                <c:pt idx="108783">
                  <c:v>54391.5</c:v>
                </c:pt>
                <c:pt idx="108784">
                  <c:v>54392</c:v>
                </c:pt>
                <c:pt idx="108785">
                  <c:v>54392.5</c:v>
                </c:pt>
                <c:pt idx="108786">
                  <c:v>54393</c:v>
                </c:pt>
                <c:pt idx="108787">
                  <c:v>54393.5</c:v>
                </c:pt>
                <c:pt idx="108788">
                  <c:v>54394</c:v>
                </c:pt>
                <c:pt idx="108789">
                  <c:v>54394.5</c:v>
                </c:pt>
                <c:pt idx="108790">
                  <c:v>54395</c:v>
                </c:pt>
                <c:pt idx="108791">
                  <c:v>54395.5</c:v>
                </c:pt>
                <c:pt idx="108792">
                  <c:v>54396</c:v>
                </c:pt>
                <c:pt idx="108793">
                  <c:v>54396.5</c:v>
                </c:pt>
                <c:pt idx="108794">
                  <c:v>54397</c:v>
                </c:pt>
                <c:pt idx="108795">
                  <c:v>54397.5</c:v>
                </c:pt>
                <c:pt idx="108796">
                  <c:v>54398</c:v>
                </c:pt>
                <c:pt idx="108797">
                  <c:v>54398.5</c:v>
                </c:pt>
                <c:pt idx="108798">
                  <c:v>54399</c:v>
                </c:pt>
                <c:pt idx="108799">
                  <c:v>54399.5</c:v>
                </c:pt>
                <c:pt idx="108800">
                  <c:v>54400</c:v>
                </c:pt>
                <c:pt idx="108801">
                  <c:v>54400.5</c:v>
                </c:pt>
                <c:pt idx="108802">
                  <c:v>54401</c:v>
                </c:pt>
                <c:pt idx="108803">
                  <c:v>54401.5</c:v>
                </c:pt>
                <c:pt idx="108804">
                  <c:v>54402</c:v>
                </c:pt>
                <c:pt idx="108805">
                  <c:v>54402.5</c:v>
                </c:pt>
                <c:pt idx="108806">
                  <c:v>54403</c:v>
                </c:pt>
                <c:pt idx="108807">
                  <c:v>54403.5</c:v>
                </c:pt>
                <c:pt idx="108808">
                  <c:v>54404</c:v>
                </c:pt>
                <c:pt idx="108809">
                  <c:v>54404.5</c:v>
                </c:pt>
                <c:pt idx="108810">
                  <c:v>54405</c:v>
                </c:pt>
                <c:pt idx="108811">
                  <c:v>54405.5</c:v>
                </c:pt>
                <c:pt idx="108812">
                  <c:v>54406</c:v>
                </c:pt>
                <c:pt idx="108813">
                  <c:v>54406.5</c:v>
                </c:pt>
                <c:pt idx="108814">
                  <c:v>54407</c:v>
                </c:pt>
                <c:pt idx="108815">
                  <c:v>54407.5</c:v>
                </c:pt>
                <c:pt idx="108816">
                  <c:v>54408</c:v>
                </c:pt>
                <c:pt idx="108817">
                  <c:v>54408.5</c:v>
                </c:pt>
                <c:pt idx="108818">
                  <c:v>54409</c:v>
                </c:pt>
                <c:pt idx="108819">
                  <c:v>54409.5</c:v>
                </c:pt>
                <c:pt idx="108820">
                  <c:v>54410</c:v>
                </c:pt>
                <c:pt idx="108821">
                  <c:v>54410.5</c:v>
                </c:pt>
                <c:pt idx="108822">
                  <c:v>54411</c:v>
                </c:pt>
                <c:pt idx="108823">
                  <c:v>54411.5</c:v>
                </c:pt>
                <c:pt idx="108824">
                  <c:v>54412</c:v>
                </c:pt>
                <c:pt idx="108825">
                  <c:v>54412.5</c:v>
                </c:pt>
                <c:pt idx="108826">
                  <c:v>54413</c:v>
                </c:pt>
                <c:pt idx="108827">
                  <c:v>54413.5</c:v>
                </c:pt>
                <c:pt idx="108828">
                  <c:v>54414</c:v>
                </c:pt>
                <c:pt idx="108829">
                  <c:v>54414.5</c:v>
                </c:pt>
                <c:pt idx="108830">
                  <c:v>54415</c:v>
                </c:pt>
                <c:pt idx="108831">
                  <c:v>54415.5</c:v>
                </c:pt>
                <c:pt idx="108832">
                  <c:v>54416</c:v>
                </c:pt>
                <c:pt idx="108833">
                  <c:v>54416.5</c:v>
                </c:pt>
                <c:pt idx="108834">
                  <c:v>54417</c:v>
                </c:pt>
                <c:pt idx="108835">
                  <c:v>54417.5</c:v>
                </c:pt>
                <c:pt idx="108836">
                  <c:v>54418</c:v>
                </c:pt>
                <c:pt idx="108837">
                  <c:v>54418.5</c:v>
                </c:pt>
                <c:pt idx="108838">
                  <c:v>54419</c:v>
                </c:pt>
                <c:pt idx="108839">
                  <c:v>54419.5</c:v>
                </c:pt>
                <c:pt idx="108840">
                  <c:v>54420</c:v>
                </c:pt>
                <c:pt idx="108841">
                  <c:v>54420.5</c:v>
                </c:pt>
                <c:pt idx="108842">
                  <c:v>54421</c:v>
                </c:pt>
                <c:pt idx="108843">
                  <c:v>54421.5</c:v>
                </c:pt>
                <c:pt idx="108844">
                  <c:v>54422</c:v>
                </c:pt>
                <c:pt idx="108845">
                  <c:v>54422.5</c:v>
                </c:pt>
                <c:pt idx="108846">
                  <c:v>54423</c:v>
                </c:pt>
                <c:pt idx="108847">
                  <c:v>54423.5</c:v>
                </c:pt>
                <c:pt idx="108848">
                  <c:v>54424</c:v>
                </c:pt>
                <c:pt idx="108849">
                  <c:v>54424.5</c:v>
                </c:pt>
                <c:pt idx="108850">
                  <c:v>54425</c:v>
                </c:pt>
                <c:pt idx="108851">
                  <c:v>54425.5</c:v>
                </c:pt>
                <c:pt idx="108852">
                  <c:v>54426</c:v>
                </c:pt>
                <c:pt idx="108853">
                  <c:v>54426.5</c:v>
                </c:pt>
                <c:pt idx="108854">
                  <c:v>54427</c:v>
                </c:pt>
                <c:pt idx="108855">
                  <c:v>54427.5</c:v>
                </c:pt>
                <c:pt idx="108856">
                  <c:v>54428</c:v>
                </c:pt>
                <c:pt idx="108857">
                  <c:v>54428.5</c:v>
                </c:pt>
                <c:pt idx="108858">
                  <c:v>54429</c:v>
                </c:pt>
                <c:pt idx="108859">
                  <c:v>54429.5</c:v>
                </c:pt>
                <c:pt idx="108860">
                  <c:v>54430</c:v>
                </c:pt>
                <c:pt idx="108861">
                  <c:v>54430.5</c:v>
                </c:pt>
                <c:pt idx="108862">
                  <c:v>54431</c:v>
                </c:pt>
                <c:pt idx="108863">
                  <c:v>54431.5</c:v>
                </c:pt>
                <c:pt idx="108864">
                  <c:v>54432</c:v>
                </c:pt>
                <c:pt idx="108865">
                  <c:v>54432.5</c:v>
                </c:pt>
                <c:pt idx="108866">
                  <c:v>54433</c:v>
                </c:pt>
                <c:pt idx="108867">
                  <c:v>54433.5</c:v>
                </c:pt>
                <c:pt idx="108868">
                  <c:v>54434</c:v>
                </c:pt>
                <c:pt idx="108869">
                  <c:v>54434.5</c:v>
                </c:pt>
                <c:pt idx="108870">
                  <c:v>54435</c:v>
                </c:pt>
                <c:pt idx="108871">
                  <c:v>54435.5</c:v>
                </c:pt>
                <c:pt idx="108872">
                  <c:v>54436</c:v>
                </c:pt>
                <c:pt idx="108873">
                  <c:v>54436.5</c:v>
                </c:pt>
                <c:pt idx="108874">
                  <c:v>54437</c:v>
                </c:pt>
                <c:pt idx="108875">
                  <c:v>54437.5</c:v>
                </c:pt>
                <c:pt idx="108876">
                  <c:v>54438</c:v>
                </c:pt>
                <c:pt idx="108877">
                  <c:v>54438.5</c:v>
                </c:pt>
                <c:pt idx="108878">
                  <c:v>54439</c:v>
                </c:pt>
                <c:pt idx="108879">
                  <c:v>54439.5</c:v>
                </c:pt>
                <c:pt idx="108880">
                  <c:v>54440</c:v>
                </c:pt>
                <c:pt idx="108881">
                  <c:v>54440.5</c:v>
                </c:pt>
                <c:pt idx="108882">
                  <c:v>54441</c:v>
                </c:pt>
                <c:pt idx="108883">
                  <c:v>54441.5</c:v>
                </c:pt>
                <c:pt idx="108884">
                  <c:v>54442</c:v>
                </c:pt>
                <c:pt idx="108885">
                  <c:v>54442.5</c:v>
                </c:pt>
                <c:pt idx="108886">
                  <c:v>54443</c:v>
                </c:pt>
                <c:pt idx="108887">
                  <c:v>54443.5</c:v>
                </c:pt>
                <c:pt idx="108888">
                  <c:v>54444</c:v>
                </c:pt>
                <c:pt idx="108889">
                  <c:v>54444.5</c:v>
                </c:pt>
                <c:pt idx="108890">
                  <c:v>54445</c:v>
                </c:pt>
                <c:pt idx="108891">
                  <c:v>54445.5</c:v>
                </c:pt>
                <c:pt idx="108892">
                  <c:v>54446</c:v>
                </c:pt>
                <c:pt idx="108893">
                  <c:v>54446.5</c:v>
                </c:pt>
                <c:pt idx="108894">
                  <c:v>54447</c:v>
                </c:pt>
                <c:pt idx="108895">
                  <c:v>54447.5</c:v>
                </c:pt>
                <c:pt idx="108896">
                  <c:v>54448</c:v>
                </c:pt>
                <c:pt idx="108897">
                  <c:v>54448.5</c:v>
                </c:pt>
                <c:pt idx="108898">
                  <c:v>54449</c:v>
                </c:pt>
                <c:pt idx="108899">
                  <c:v>54449.5</c:v>
                </c:pt>
                <c:pt idx="108900">
                  <c:v>54450</c:v>
                </c:pt>
                <c:pt idx="108901">
                  <c:v>54450.5</c:v>
                </c:pt>
                <c:pt idx="108902">
                  <c:v>54451</c:v>
                </c:pt>
                <c:pt idx="108903">
                  <c:v>54451.5</c:v>
                </c:pt>
                <c:pt idx="108904">
                  <c:v>54452</c:v>
                </c:pt>
                <c:pt idx="108905">
                  <c:v>54452.5</c:v>
                </c:pt>
                <c:pt idx="108906">
                  <c:v>54453</c:v>
                </c:pt>
                <c:pt idx="108907">
                  <c:v>54453.5</c:v>
                </c:pt>
                <c:pt idx="108908">
                  <c:v>54454</c:v>
                </c:pt>
                <c:pt idx="108909">
                  <c:v>54454.5</c:v>
                </c:pt>
                <c:pt idx="108910">
                  <c:v>54455</c:v>
                </c:pt>
                <c:pt idx="108911">
                  <c:v>54455.5</c:v>
                </c:pt>
                <c:pt idx="108912">
                  <c:v>54456</c:v>
                </c:pt>
                <c:pt idx="108913">
                  <c:v>54456.5</c:v>
                </c:pt>
                <c:pt idx="108914">
                  <c:v>54457</c:v>
                </c:pt>
                <c:pt idx="108915">
                  <c:v>54457.5</c:v>
                </c:pt>
                <c:pt idx="108916">
                  <c:v>54458</c:v>
                </c:pt>
                <c:pt idx="108917">
                  <c:v>54458.5</c:v>
                </c:pt>
                <c:pt idx="108918">
                  <c:v>54459</c:v>
                </c:pt>
                <c:pt idx="108919">
                  <c:v>54459.5</c:v>
                </c:pt>
                <c:pt idx="108920">
                  <c:v>54460</c:v>
                </c:pt>
                <c:pt idx="108921">
                  <c:v>54460.5</c:v>
                </c:pt>
                <c:pt idx="108922">
                  <c:v>54461</c:v>
                </c:pt>
                <c:pt idx="108923">
                  <c:v>54461.5</c:v>
                </c:pt>
                <c:pt idx="108924">
                  <c:v>54462</c:v>
                </c:pt>
                <c:pt idx="108925">
                  <c:v>54462.5</c:v>
                </c:pt>
                <c:pt idx="108926">
                  <c:v>54463</c:v>
                </c:pt>
                <c:pt idx="108927">
                  <c:v>54463.5</c:v>
                </c:pt>
                <c:pt idx="108928">
                  <c:v>54464</c:v>
                </c:pt>
                <c:pt idx="108929">
                  <c:v>54464.5</c:v>
                </c:pt>
                <c:pt idx="108930">
                  <c:v>54465</c:v>
                </c:pt>
                <c:pt idx="108931">
                  <c:v>54465.5</c:v>
                </c:pt>
                <c:pt idx="108932">
                  <c:v>54466</c:v>
                </c:pt>
                <c:pt idx="108933">
                  <c:v>54466.5</c:v>
                </c:pt>
                <c:pt idx="108934">
                  <c:v>54467</c:v>
                </c:pt>
                <c:pt idx="108935">
                  <c:v>54467.5</c:v>
                </c:pt>
                <c:pt idx="108936">
                  <c:v>54468</c:v>
                </c:pt>
                <c:pt idx="108937">
                  <c:v>54468.5</c:v>
                </c:pt>
                <c:pt idx="108938">
                  <c:v>54469</c:v>
                </c:pt>
                <c:pt idx="108939">
                  <c:v>54469.5</c:v>
                </c:pt>
                <c:pt idx="108940">
                  <c:v>54470</c:v>
                </c:pt>
                <c:pt idx="108941">
                  <c:v>54470.5</c:v>
                </c:pt>
                <c:pt idx="108942">
                  <c:v>54471</c:v>
                </c:pt>
                <c:pt idx="108943">
                  <c:v>54471.5</c:v>
                </c:pt>
                <c:pt idx="108944">
                  <c:v>54472</c:v>
                </c:pt>
                <c:pt idx="108945">
                  <c:v>54472.5</c:v>
                </c:pt>
                <c:pt idx="108946">
                  <c:v>54473</c:v>
                </c:pt>
                <c:pt idx="108947">
                  <c:v>54473.5</c:v>
                </c:pt>
                <c:pt idx="108948">
                  <c:v>54474</c:v>
                </c:pt>
                <c:pt idx="108949">
                  <c:v>54474.5</c:v>
                </c:pt>
                <c:pt idx="108950">
                  <c:v>54475</c:v>
                </c:pt>
                <c:pt idx="108951">
                  <c:v>54475.5</c:v>
                </c:pt>
                <c:pt idx="108952">
                  <c:v>54476</c:v>
                </c:pt>
                <c:pt idx="108953">
                  <c:v>54476.5</c:v>
                </c:pt>
                <c:pt idx="108954">
                  <c:v>54477</c:v>
                </c:pt>
                <c:pt idx="108955">
                  <c:v>54477.5</c:v>
                </c:pt>
                <c:pt idx="108956">
                  <c:v>54478</c:v>
                </c:pt>
                <c:pt idx="108957">
                  <c:v>54478.5</c:v>
                </c:pt>
                <c:pt idx="108958">
                  <c:v>54479</c:v>
                </c:pt>
                <c:pt idx="108959">
                  <c:v>54479.5</c:v>
                </c:pt>
                <c:pt idx="108960">
                  <c:v>54480</c:v>
                </c:pt>
                <c:pt idx="108961">
                  <c:v>54480.5</c:v>
                </c:pt>
                <c:pt idx="108962">
                  <c:v>54481</c:v>
                </c:pt>
                <c:pt idx="108963">
                  <c:v>54481.5</c:v>
                </c:pt>
                <c:pt idx="108964">
                  <c:v>54482</c:v>
                </c:pt>
                <c:pt idx="108965">
                  <c:v>54482.5</c:v>
                </c:pt>
                <c:pt idx="108966">
                  <c:v>54483</c:v>
                </c:pt>
                <c:pt idx="108967">
                  <c:v>54483.5</c:v>
                </c:pt>
                <c:pt idx="108968">
                  <c:v>54484</c:v>
                </c:pt>
                <c:pt idx="108969">
                  <c:v>54484.5</c:v>
                </c:pt>
                <c:pt idx="108970">
                  <c:v>54485</c:v>
                </c:pt>
                <c:pt idx="108971">
                  <c:v>54485.5</c:v>
                </c:pt>
                <c:pt idx="108972">
                  <c:v>54486</c:v>
                </c:pt>
                <c:pt idx="108973">
                  <c:v>54486.5</c:v>
                </c:pt>
                <c:pt idx="108974">
                  <c:v>54487</c:v>
                </c:pt>
                <c:pt idx="108975">
                  <c:v>54487.5</c:v>
                </c:pt>
                <c:pt idx="108976">
                  <c:v>54488</c:v>
                </c:pt>
                <c:pt idx="108977">
                  <c:v>54488.5</c:v>
                </c:pt>
                <c:pt idx="108978">
                  <c:v>54489</c:v>
                </c:pt>
                <c:pt idx="108979">
                  <c:v>54489.5</c:v>
                </c:pt>
                <c:pt idx="108980">
                  <c:v>54490</c:v>
                </c:pt>
                <c:pt idx="108981">
                  <c:v>54490.5</c:v>
                </c:pt>
                <c:pt idx="108982">
                  <c:v>54491</c:v>
                </c:pt>
                <c:pt idx="108983">
                  <c:v>54491.5</c:v>
                </c:pt>
                <c:pt idx="108984">
                  <c:v>54492</c:v>
                </c:pt>
                <c:pt idx="108985">
                  <c:v>54492.5</c:v>
                </c:pt>
                <c:pt idx="108986">
                  <c:v>54493</c:v>
                </c:pt>
                <c:pt idx="108987">
                  <c:v>54493.5</c:v>
                </c:pt>
                <c:pt idx="108988">
                  <c:v>54494</c:v>
                </c:pt>
                <c:pt idx="108989">
                  <c:v>54494.5</c:v>
                </c:pt>
                <c:pt idx="108990">
                  <c:v>54495</c:v>
                </c:pt>
                <c:pt idx="108991">
                  <c:v>54495.5</c:v>
                </c:pt>
                <c:pt idx="108992">
                  <c:v>54496</c:v>
                </c:pt>
                <c:pt idx="108993">
                  <c:v>54496.5</c:v>
                </c:pt>
                <c:pt idx="108994">
                  <c:v>54497</c:v>
                </c:pt>
                <c:pt idx="108995">
                  <c:v>54497.5</c:v>
                </c:pt>
                <c:pt idx="108996">
                  <c:v>54498</c:v>
                </c:pt>
                <c:pt idx="108997">
                  <c:v>54498.5</c:v>
                </c:pt>
                <c:pt idx="108998">
                  <c:v>54499</c:v>
                </c:pt>
                <c:pt idx="108999">
                  <c:v>54499.5</c:v>
                </c:pt>
                <c:pt idx="109000">
                  <c:v>54500</c:v>
                </c:pt>
                <c:pt idx="109001">
                  <c:v>54500.5</c:v>
                </c:pt>
                <c:pt idx="109002">
                  <c:v>54501</c:v>
                </c:pt>
                <c:pt idx="109003">
                  <c:v>54501.5</c:v>
                </c:pt>
                <c:pt idx="109004">
                  <c:v>54502</c:v>
                </c:pt>
                <c:pt idx="109005">
                  <c:v>54502.5</c:v>
                </c:pt>
                <c:pt idx="109006">
                  <c:v>54503</c:v>
                </c:pt>
                <c:pt idx="109007">
                  <c:v>54503.5</c:v>
                </c:pt>
                <c:pt idx="109008">
                  <c:v>54504</c:v>
                </c:pt>
                <c:pt idx="109009">
                  <c:v>54504.5</c:v>
                </c:pt>
                <c:pt idx="109010">
                  <c:v>54505</c:v>
                </c:pt>
                <c:pt idx="109011">
                  <c:v>54505.5</c:v>
                </c:pt>
                <c:pt idx="109012">
                  <c:v>54506</c:v>
                </c:pt>
                <c:pt idx="109013">
                  <c:v>54506.5</c:v>
                </c:pt>
                <c:pt idx="109014">
                  <c:v>54507</c:v>
                </c:pt>
                <c:pt idx="109015">
                  <c:v>54507.5</c:v>
                </c:pt>
                <c:pt idx="109016">
                  <c:v>54508</c:v>
                </c:pt>
                <c:pt idx="109017">
                  <c:v>54508.5</c:v>
                </c:pt>
                <c:pt idx="109018">
                  <c:v>54509</c:v>
                </c:pt>
                <c:pt idx="109019">
                  <c:v>54509.5</c:v>
                </c:pt>
                <c:pt idx="109020">
                  <c:v>54510</c:v>
                </c:pt>
                <c:pt idx="109021">
                  <c:v>54510.5</c:v>
                </c:pt>
                <c:pt idx="109022">
                  <c:v>54511</c:v>
                </c:pt>
                <c:pt idx="109023">
                  <c:v>54511.5</c:v>
                </c:pt>
                <c:pt idx="109024">
                  <c:v>54512</c:v>
                </c:pt>
                <c:pt idx="109025">
                  <c:v>54512.5</c:v>
                </c:pt>
                <c:pt idx="109026">
                  <c:v>54513</c:v>
                </c:pt>
                <c:pt idx="109027">
                  <c:v>54513.5</c:v>
                </c:pt>
                <c:pt idx="109028">
                  <c:v>54514</c:v>
                </c:pt>
                <c:pt idx="109029">
                  <c:v>54514.5</c:v>
                </c:pt>
                <c:pt idx="109030">
                  <c:v>54515</c:v>
                </c:pt>
                <c:pt idx="109031">
                  <c:v>54515.5</c:v>
                </c:pt>
                <c:pt idx="109032">
                  <c:v>54516</c:v>
                </c:pt>
                <c:pt idx="109033">
                  <c:v>54516.5</c:v>
                </c:pt>
                <c:pt idx="109034">
                  <c:v>54517</c:v>
                </c:pt>
                <c:pt idx="109035">
                  <c:v>54517.5</c:v>
                </c:pt>
                <c:pt idx="109036">
                  <c:v>54518</c:v>
                </c:pt>
                <c:pt idx="109037">
                  <c:v>54518.5</c:v>
                </c:pt>
                <c:pt idx="109038">
                  <c:v>54519</c:v>
                </c:pt>
                <c:pt idx="109039">
                  <c:v>54519.5</c:v>
                </c:pt>
                <c:pt idx="109040">
                  <c:v>54520</c:v>
                </c:pt>
                <c:pt idx="109041">
                  <c:v>54520.5</c:v>
                </c:pt>
                <c:pt idx="109042">
                  <c:v>54521</c:v>
                </c:pt>
                <c:pt idx="109043">
                  <c:v>54521.5</c:v>
                </c:pt>
                <c:pt idx="109044">
                  <c:v>54522</c:v>
                </c:pt>
                <c:pt idx="109045">
                  <c:v>54522.5</c:v>
                </c:pt>
                <c:pt idx="109046">
                  <c:v>54523</c:v>
                </c:pt>
                <c:pt idx="109047">
                  <c:v>54523.5</c:v>
                </c:pt>
                <c:pt idx="109048">
                  <c:v>54524</c:v>
                </c:pt>
                <c:pt idx="109049">
                  <c:v>54524.5</c:v>
                </c:pt>
                <c:pt idx="109050">
                  <c:v>54525</c:v>
                </c:pt>
                <c:pt idx="109051">
                  <c:v>54525.5</c:v>
                </c:pt>
                <c:pt idx="109052">
                  <c:v>54526</c:v>
                </c:pt>
                <c:pt idx="109053">
                  <c:v>54526.5</c:v>
                </c:pt>
                <c:pt idx="109054">
                  <c:v>54527</c:v>
                </c:pt>
                <c:pt idx="109055">
                  <c:v>54527.5</c:v>
                </c:pt>
                <c:pt idx="109056">
                  <c:v>54528</c:v>
                </c:pt>
                <c:pt idx="109057">
                  <c:v>54528.5</c:v>
                </c:pt>
                <c:pt idx="109058">
                  <c:v>54529</c:v>
                </c:pt>
                <c:pt idx="109059">
                  <c:v>54529.5</c:v>
                </c:pt>
                <c:pt idx="109060">
                  <c:v>54530</c:v>
                </c:pt>
                <c:pt idx="109061">
                  <c:v>54530.5</c:v>
                </c:pt>
                <c:pt idx="109062">
                  <c:v>54531</c:v>
                </c:pt>
                <c:pt idx="109063">
                  <c:v>54531.5</c:v>
                </c:pt>
                <c:pt idx="109064">
                  <c:v>54532</c:v>
                </c:pt>
                <c:pt idx="109065">
                  <c:v>54532.5</c:v>
                </c:pt>
                <c:pt idx="109066">
                  <c:v>54533</c:v>
                </c:pt>
                <c:pt idx="109067">
                  <c:v>54533.5</c:v>
                </c:pt>
                <c:pt idx="109068">
                  <c:v>54534</c:v>
                </c:pt>
                <c:pt idx="109069">
                  <c:v>54534.5</c:v>
                </c:pt>
                <c:pt idx="109070">
                  <c:v>54535</c:v>
                </c:pt>
                <c:pt idx="109071">
                  <c:v>54535.5</c:v>
                </c:pt>
                <c:pt idx="109072">
                  <c:v>54536</c:v>
                </c:pt>
                <c:pt idx="109073">
                  <c:v>54536.5</c:v>
                </c:pt>
                <c:pt idx="109074">
                  <c:v>54537</c:v>
                </c:pt>
                <c:pt idx="109075">
                  <c:v>54537.5</c:v>
                </c:pt>
                <c:pt idx="109076">
                  <c:v>54538</c:v>
                </c:pt>
                <c:pt idx="109077">
                  <c:v>54538.5</c:v>
                </c:pt>
                <c:pt idx="109078">
                  <c:v>54539</c:v>
                </c:pt>
                <c:pt idx="109079">
                  <c:v>54539.5</c:v>
                </c:pt>
                <c:pt idx="109080">
                  <c:v>54540</c:v>
                </c:pt>
                <c:pt idx="109081">
                  <c:v>54540.5</c:v>
                </c:pt>
                <c:pt idx="109082">
                  <c:v>54541</c:v>
                </c:pt>
                <c:pt idx="109083">
                  <c:v>54541.5</c:v>
                </c:pt>
                <c:pt idx="109084">
                  <c:v>54542</c:v>
                </c:pt>
                <c:pt idx="109085">
                  <c:v>54542.5</c:v>
                </c:pt>
                <c:pt idx="109086">
                  <c:v>54543</c:v>
                </c:pt>
                <c:pt idx="109087">
                  <c:v>54543.5</c:v>
                </c:pt>
                <c:pt idx="109088">
                  <c:v>54544</c:v>
                </c:pt>
                <c:pt idx="109089">
                  <c:v>54544.5</c:v>
                </c:pt>
                <c:pt idx="109090">
                  <c:v>54545</c:v>
                </c:pt>
                <c:pt idx="109091">
                  <c:v>54545.5</c:v>
                </c:pt>
                <c:pt idx="109092">
                  <c:v>54546</c:v>
                </c:pt>
                <c:pt idx="109093">
                  <c:v>54546.5</c:v>
                </c:pt>
                <c:pt idx="109094">
                  <c:v>54547</c:v>
                </c:pt>
                <c:pt idx="109095">
                  <c:v>54547.5</c:v>
                </c:pt>
                <c:pt idx="109096">
                  <c:v>54548</c:v>
                </c:pt>
                <c:pt idx="109097">
                  <c:v>54548.5</c:v>
                </c:pt>
                <c:pt idx="109098">
                  <c:v>54549</c:v>
                </c:pt>
                <c:pt idx="109099">
                  <c:v>54549.5</c:v>
                </c:pt>
                <c:pt idx="109100">
                  <c:v>54550</c:v>
                </c:pt>
                <c:pt idx="109101">
                  <c:v>54550.5</c:v>
                </c:pt>
                <c:pt idx="109102">
                  <c:v>54551</c:v>
                </c:pt>
                <c:pt idx="109103">
                  <c:v>54551.5</c:v>
                </c:pt>
                <c:pt idx="109104">
                  <c:v>54552</c:v>
                </c:pt>
                <c:pt idx="109105">
                  <c:v>54552.5</c:v>
                </c:pt>
                <c:pt idx="109106">
                  <c:v>54553</c:v>
                </c:pt>
                <c:pt idx="109107">
                  <c:v>54553.5</c:v>
                </c:pt>
                <c:pt idx="109108">
                  <c:v>54554</c:v>
                </c:pt>
                <c:pt idx="109109">
                  <c:v>54554.5</c:v>
                </c:pt>
                <c:pt idx="109110">
                  <c:v>54555</c:v>
                </c:pt>
                <c:pt idx="109111">
                  <c:v>54555.5</c:v>
                </c:pt>
                <c:pt idx="109112">
                  <c:v>54556</c:v>
                </c:pt>
                <c:pt idx="109113">
                  <c:v>54556.5</c:v>
                </c:pt>
                <c:pt idx="109114">
                  <c:v>54557</c:v>
                </c:pt>
                <c:pt idx="109115">
                  <c:v>54557.5</c:v>
                </c:pt>
                <c:pt idx="109116">
                  <c:v>54558</c:v>
                </c:pt>
                <c:pt idx="109117">
                  <c:v>54558.5</c:v>
                </c:pt>
                <c:pt idx="109118">
                  <c:v>54559</c:v>
                </c:pt>
                <c:pt idx="109119">
                  <c:v>54559.5</c:v>
                </c:pt>
                <c:pt idx="109120">
                  <c:v>54560</c:v>
                </c:pt>
                <c:pt idx="109121">
                  <c:v>54560.5</c:v>
                </c:pt>
                <c:pt idx="109122">
                  <c:v>54561</c:v>
                </c:pt>
                <c:pt idx="109123">
                  <c:v>54561.5</c:v>
                </c:pt>
                <c:pt idx="109124">
                  <c:v>54562</c:v>
                </c:pt>
                <c:pt idx="109125">
                  <c:v>54562.5</c:v>
                </c:pt>
                <c:pt idx="109126">
                  <c:v>54563</c:v>
                </c:pt>
                <c:pt idx="109127">
                  <c:v>54563.5</c:v>
                </c:pt>
                <c:pt idx="109128">
                  <c:v>54564</c:v>
                </c:pt>
                <c:pt idx="109129">
                  <c:v>54564.5</c:v>
                </c:pt>
                <c:pt idx="109130">
                  <c:v>54565</c:v>
                </c:pt>
                <c:pt idx="109131">
                  <c:v>54565.5</c:v>
                </c:pt>
                <c:pt idx="109132">
                  <c:v>54566</c:v>
                </c:pt>
                <c:pt idx="109133">
                  <c:v>54566.5</c:v>
                </c:pt>
                <c:pt idx="109134">
                  <c:v>54567</c:v>
                </c:pt>
                <c:pt idx="109135">
                  <c:v>54567.5</c:v>
                </c:pt>
                <c:pt idx="109136">
                  <c:v>54568</c:v>
                </c:pt>
                <c:pt idx="109137">
                  <c:v>54568.5</c:v>
                </c:pt>
                <c:pt idx="109138">
                  <c:v>54569</c:v>
                </c:pt>
                <c:pt idx="109139">
                  <c:v>54569.5</c:v>
                </c:pt>
                <c:pt idx="109140">
                  <c:v>54570</c:v>
                </c:pt>
                <c:pt idx="109141">
                  <c:v>54570.5</c:v>
                </c:pt>
                <c:pt idx="109142">
                  <c:v>54571</c:v>
                </c:pt>
                <c:pt idx="109143">
                  <c:v>54571.5</c:v>
                </c:pt>
                <c:pt idx="109144">
                  <c:v>54572</c:v>
                </c:pt>
                <c:pt idx="109145">
                  <c:v>54572.5</c:v>
                </c:pt>
                <c:pt idx="109146">
                  <c:v>54573</c:v>
                </c:pt>
                <c:pt idx="109147">
                  <c:v>54573.5</c:v>
                </c:pt>
                <c:pt idx="109148">
                  <c:v>54574</c:v>
                </c:pt>
                <c:pt idx="109149">
                  <c:v>54574.5</c:v>
                </c:pt>
                <c:pt idx="109150">
                  <c:v>54575</c:v>
                </c:pt>
                <c:pt idx="109151">
                  <c:v>54575.5</c:v>
                </c:pt>
                <c:pt idx="109152">
                  <c:v>54576</c:v>
                </c:pt>
                <c:pt idx="109153">
                  <c:v>54576.5</c:v>
                </c:pt>
                <c:pt idx="109154">
                  <c:v>54577</c:v>
                </c:pt>
                <c:pt idx="109155">
                  <c:v>54577.5</c:v>
                </c:pt>
                <c:pt idx="109156">
                  <c:v>54578</c:v>
                </c:pt>
                <c:pt idx="109157">
                  <c:v>54578.5</c:v>
                </c:pt>
                <c:pt idx="109158">
                  <c:v>54579</c:v>
                </c:pt>
                <c:pt idx="109159">
                  <c:v>54579.5</c:v>
                </c:pt>
                <c:pt idx="109160">
                  <c:v>54580</c:v>
                </c:pt>
                <c:pt idx="109161">
                  <c:v>54580.5</c:v>
                </c:pt>
                <c:pt idx="109162">
                  <c:v>54581</c:v>
                </c:pt>
                <c:pt idx="109163">
                  <c:v>54581.5</c:v>
                </c:pt>
                <c:pt idx="109164">
                  <c:v>54582</c:v>
                </c:pt>
                <c:pt idx="109165">
                  <c:v>54582.5</c:v>
                </c:pt>
                <c:pt idx="109166">
                  <c:v>54583</c:v>
                </c:pt>
                <c:pt idx="109167">
                  <c:v>54583.5</c:v>
                </c:pt>
                <c:pt idx="109168">
                  <c:v>54584</c:v>
                </c:pt>
                <c:pt idx="109169">
                  <c:v>54584.5</c:v>
                </c:pt>
                <c:pt idx="109170">
                  <c:v>54585</c:v>
                </c:pt>
                <c:pt idx="109171">
                  <c:v>54585.5</c:v>
                </c:pt>
                <c:pt idx="109172">
                  <c:v>54586</c:v>
                </c:pt>
                <c:pt idx="109173">
                  <c:v>54586.5</c:v>
                </c:pt>
                <c:pt idx="109174">
                  <c:v>54587</c:v>
                </c:pt>
                <c:pt idx="109175">
                  <c:v>54587.5</c:v>
                </c:pt>
                <c:pt idx="109176">
                  <c:v>54588</c:v>
                </c:pt>
                <c:pt idx="109177">
                  <c:v>54588.5</c:v>
                </c:pt>
                <c:pt idx="109178">
                  <c:v>54589</c:v>
                </c:pt>
                <c:pt idx="109179">
                  <c:v>54589.5</c:v>
                </c:pt>
                <c:pt idx="109180">
                  <c:v>54590</c:v>
                </c:pt>
                <c:pt idx="109181">
                  <c:v>54590.5</c:v>
                </c:pt>
                <c:pt idx="109182">
                  <c:v>54591</c:v>
                </c:pt>
                <c:pt idx="109183">
                  <c:v>54591.5</c:v>
                </c:pt>
                <c:pt idx="109184">
                  <c:v>54592</c:v>
                </c:pt>
                <c:pt idx="109185">
                  <c:v>54592.5</c:v>
                </c:pt>
                <c:pt idx="109186">
                  <c:v>54593</c:v>
                </c:pt>
                <c:pt idx="109187">
                  <c:v>54593.5</c:v>
                </c:pt>
                <c:pt idx="109188">
                  <c:v>54594</c:v>
                </c:pt>
                <c:pt idx="109189">
                  <c:v>54594.5</c:v>
                </c:pt>
                <c:pt idx="109190">
                  <c:v>54595</c:v>
                </c:pt>
                <c:pt idx="109191">
                  <c:v>54595.5</c:v>
                </c:pt>
                <c:pt idx="109192">
                  <c:v>54596</c:v>
                </c:pt>
                <c:pt idx="109193">
                  <c:v>54596.5</c:v>
                </c:pt>
                <c:pt idx="109194">
                  <c:v>54597</c:v>
                </c:pt>
                <c:pt idx="109195">
                  <c:v>54597.5</c:v>
                </c:pt>
                <c:pt idx="109196">
                  <c:v>54598</c:v>
                </c:pt>
                <c:pt idx="109197">
                  <c:v>54598.5</c:v>
                </c:pt>
                <c:pt idx="109198">
                  <c:v>54599</c:v>
                </c:pt>
                <c:pt idx="109199">
                  <c:v>54599.5</c:v>
                </c:pt>
                <c:pt idx="109200">
                  <c:v>54600</c:v>
                </c:pt>
                <c:pt idx="109201">
                  <c:v>54600.5</c:v>
                </c:pt>
                <c:pt idx="109202">
                  <c:v>54601</c:v>
                </c:pt>
                <c:pt idx="109203">
                  <c:v>54601.5</c:v>
                </c:pt>
                <c:pt idx="109204">
                  <c:v>54602</c:v>
                </c:pt>
                <c:pt idx="109205">
                  <c:v>54602.5</c:v>
                </c:pt>
                <c:pt idx="109206">
                  <c:v>54603</c:v>
                </c:pt>
                <c:pt idx="109207">
                  <c:v>54603.5</c:v>
                </c:pt>
                <c:pt idx="109208">
                  <c:v>54604</c:v>
                </c:pt>
                <c:pt idx="109209">
                  <c:v>54604.5</c:v>
                </c:pt>
                <c:pt idx="109210">
                  <c:v>54605</c:v>
                </c:pt>
                <c:pt idx="109211">
                  <c:v>54605.5</c:v>
                </c:pt>
                <c:pt idx="109212">
                  <c:v>54606</c:v>
                </c:pt>
                <c:pt idx="109213">
                  <c:v>54606.5</c:v>
                </c:pt>
                <c:pt idx="109214">
                  <c:v>54607</c:v>
                </c:pt>
                <c:pt idx="109215">
                  <c:v>54607.5</c:v>
                </c:pt>
                <c:pt idx="109216">
                  <c:v>54608</c:v>
                </c:pt>
                <c:pt idx="109217">
                  <c:v>54608.5</c:v>
                </c:pt>
                <c:pt idx="109218">
                  <c:v>54609</c:v>
                </c:pt>
                <c:pt idx="109219">
                  <c:v>54609.5</c:v>
                </c:pt>
                <c:pt idx="109220">
                  <c:v>54610</c:v>
                </c:pt>
                <c:pt idx="109221">
                  <c:v>54610.5</c:v>
                </c:pt>
                <c:pt idx="109222">
                  <c:v>54611</c:v>
                </c:pt>
                <c:pt idx="109223">
                  <c:v>54611.5</c:v>
                </c:pt>
                <c:pt idx="109224">
                  <c:v>54612</c:v>
                </c:pt>
                <c:pt idx="109225">
                  <c:v>54612.5</c:v>
                </c:pt>
                <c:pt idx="109226">
                  <c:v>54613</c:v>
                </c:pt>
                <c:pt idx="109227">
                  <c:v>54613.5</c:v>
                </c:pt>
                <c:pt idx="109228">
                  <c:v>54614</c:v>
                </c:pt>
                <c:pt idx="109229">
                  <c:v>54614.5</c:v>
                </c:pt>
                <c:pt idx="109230">
                  <c:v>54615</c:v>
                </c:pt>
                <c:pt idx="109231">
                  <c:v>54615.5</c:v>
                </c:pt>
                <c:pt idx="109232">
                  <c:v>54616</c:v>
                </c:pt>
                <c:pt idx="109233">
                  <c:v>54616.5</c:v>
                </c:pt>
                <c:pt idx="109234">
                  <c:v>54617</c:v>
                </c:pt>
                <c:pt idx="109235">
                  <c:v>54617.5</c:v>
                </c:pt>
                <c:pt idx="109236">
                  <c:v>54618</c:v>
                </c:pt>
                <c:pt idx="109237">
                  <c:v>54618.5</c:v>
                </c:pt>
                <c:pt idx="109238">
                  <c:v>54619</c:v>
                </c:pt>
                <c:pt idx="109239">
                  <c:v>54619.5</c:v>
                </c:pt>
                <c:pt idx="109240">
                  <c:v>54620</c:v>
                </c:pt>
                <c:pt idx="109241">
                  <c:v>54620.5</c:v>
                </c:pt>
                <c:pt idx="109242">
                  <c:v>54621</c:v>
                </c:pt>
                <c:pt idx="109243">
                  <c:v>54621.5</c:v>
                </c:pt>
                <c:pt idx="109244">
                  <c:v>54622</c:v>
                </c:pt>
                <c:pt idx="109245">
                  <c:v>54622.5</c:v>
                </c:pt>
                <c:pt idx="109246">
                  <c:v>54623</c:v>
                </c:pt>
                <c:pt idx="109247">
                  <c:v>54623.5</c:v>
                </c:pt>
                <c:pt idx="109248">
                  <c:v>54624</c:v>
                </c:pt>
                <c:pt idx="109249">
                  <c:v>54624.5</c:v>
                </c:pt>
                <c:pt idx="109250">
                  <c:v>54625</c:v>
                </c:pt>
                <c:pt idx="109251">
                  <c:v>54625.5</c:v>
                </c:pt>
                <c:pt idx="109252">
                  <c:v>54626</c:v>
                </c:pt>
                <c:pt idx="109253">
                  <c:v>54626.5</c:v>
                </c:pt>
                <c:pt idx="109254">
                  <c:v>54627</c:v>
                </c:pt>
                <c:pt idx="109255">
                  <c:v>54627.5</c:v>
                </c:pt>
                <c:pt idx="109256">
                  <c:v>54628</c:v>
                </c:pt>
                <c:pt idx="109257">
                  <c:v>54628.5</c:v>
                </c:pt>
                <c:pt idx="109258">
                  <c:v>54629</c:v>
                </c:pt>
                <c:pt idx="109259">
                  <c:v>54629.5</c:v>
                </c:pt>
                <c:pt idx="109260">
                  <c:v>54630</c:v>
                </c:pt>
                <c:pt idx="109261">
                  <c:v>54630.5</c:v>
                </c:pt>
                <c:pt idx="109262">
                  <c:v>54631</c:v>
                </c:pt>
                <c:pt idx="109263">
                  <c:v>54631.5</c:v>
                </c:pt>
                <c:pt idx="109264">
                  <c:v>54632</c:v>
                </c:pt>
                <c:pt idx="109265">
                  <c:v>54632.5</c:v>
                </c:pt>
                <c:pt idx="109266">
                  <c:v>54633</c:v>
                </c:pt>
                <c:pt idx="109267">
                  <c:v>54633.5</c:v>
                </c:pt>
                <c:pt idx="109268">
                  <c:v>54634</c:v>
                </c:pt>
                <c:pt idx="109269">
                  <c:v>54634.5</c:v>
                </c:pt>
                <c:pt idx="109270">
                  <c:v>54635</c:v>
                </c:pt>
                <c:pt idx="109271">
                  <c:v>54635.5</c:v>
                </c:pt>
                <c:pt idx="109272">
                  <c:v>54636</c:v>
                </c:pt>
                <c:pt idx="109273">
                  <c:v>54636.5</c:v>
                </c:pt>
                <c:pt idx="109274">
                  <c:v>54637</c:v>
                </c:pt>
                <c:pt idx="109275">
                  <c:v>54637.5</c:v>
                </c:pt>
                <c:pt idx="109276">
                  <c:v>54638</c:v>
                </c:pt>
                <c:pt idx="109277">
                  <c:v>54638.5</c:v>
                </c:pt>
                <c:pt idx="109278">
                  <c:v>54639</c:v>
                </c:pt>
                <c:pt idx="109279">
                  <c:v>54639.5</c:v>
                </c:pt>
                <c:pt idx="109280">
                  <c:v>54640</c:v>
                </c:pt>
                <c:pt idx="109281">
                  <c:v>54640.5</c:v>
                </c:pt>
                <c:pt idx="109282">
                  <c:v>54641</c:v>
                </c:pt>
                <c:pt idx="109283">
                  <c:v>54641.5</c:v>
                </c:pt>
                <c:pt idx="109284">
                  <c:v>54642</c:v>
                </c:pt>
                <c:pt idx="109285">
                  <c:v>54642.5</c:v>
                </c:pt>
                <c:pt idx="109286">
                  <c:v>54643</c:v>
                </c:pt>
                <c:pt idx="109287">
                  <c:v>54643.5</c:v>
                </c:pt>
                <c:pt idx="109288">
                  <c:v>54644</c:v>
                </c:pt>
                <c:pt idx="109289">
                  <c:v>54644.5</c:v>
                </c:pt>
                <c:pt idx="109290">
                  <c:v>54645</c:v>
                </c:pt>
                <c:pt idx="109291">
                  <c:v>54645.5</c:v>
                </c:pt>
                <c:pt idx="109292">
                  <c:v>54646</c:v>
                </c:pt>
                <c:pt idx="109293">
                  <c:v>54646.5</c:v>
                </c:pt>
                <c:pt idx="109294">
                  <c:v>54647</c:v>
                </c:pt>
                <c:pt idx="109295">
                  <c:v>54647.5</c:v>
                </c:pt>
                <c:pt idx="109296">
                  <c:v>54648</c:v>
                </c:pt>
                <c:pt idx="109297">
                  <c:v>54648.5</c:v>
                </c:pt>
                <c:pt idx="109298">
                  <c:v>54649</c:v>
                </c:pt>
                <c:pt idx="109299">
                  <c:v>54649.5</c:v>
                </c:pt>
                <c:pt idx="109300">
                  <c:v>54650</c:v>
                </c:pt>
                <c:pt idx="109301">
                  <c:v>54650.5</c:v>
                </c:pt>
                <c:pt idx="109302">
                  <c:v>54651</c:v>
                </c:pt>
                <c:pt idx="109303">
                  <c:v>54651.5</c:v>
                </c:pt>
                <c:pt idx="109304">
                  <c:v>54652</c:v>
                </c:pt>
                <c:pt idx="109305">
                  <c:v>54652.5</c:v>
                </c:pt>
                <c:pt idx="109306">
                  <c:v>54653</c:v>
                </c:pt>
                <c:pt idx="109307">
                  <c:v>54653.5</c:v>
                </c:pt>
                <c:pt idx="109308">
                  <c:v>54654</c:v>
                </c:pt>
                <c:pt idx="109309">
                  <c:v>54654.5</c:v>
                </c:pt>
                <c:pt idx="109310">
                  <c:v>54655</c:v>
                </c:pt>
                <c:pt idx="109311">
                  <c:v>54655.5</c:v>
                </c:pt>
                <c:pt idx="109312">
                  <c:v>54656</c:v>
                </c:pt>
                <c:pt idx="109313">
                  <c:v>54656.5</c:v>
                </c:pt>
                <c:pt idx="109314">
                  <c:v>54657</c:v>
                </c:pt>
                <c:pt idx="109315">
                  <c:v>54657.5</c:v>
                </c:pt>
                <c:pt idx="109316">
                  <c:v>54658</c:v>
                </c:pt>
                <c:pt idx="109317">
                  <c:v>54658.5</c:v>
                </c:pt>
                <c:pt idx="109318">
                  <c:v>54659</c:v>
                </c:pt>
                <c:pt idx="109319">
                  <c:v>54659.5</c:v>
                </c:pt>
                <c:pt idx="109320">
                  <c:v>54660</c:v>
                </c:pt>
                <c:pt idx="109321">
                  <c:v>54660.5</c:v>
                </c:pt>
                <c:pt idx="109322">
                  <c:v>54661</c:v>
                </c:pt>
                <c:pt idx="109323">
                  <c:v>54661.5</c:v>
                </c:pt>
                <c:pt idx="109324">
                  <c:v>54662</c:v>
                </c:pt>
                <c:pt idx="109325">
                  <c:v>54662.5</c:v>
                </c:pt>
                <c:pt idx="109326">
                  <c:v>54663</c:v>
                </c:pt>
                <c:pt idx="109327">
                  <c:v>54663.5</c:v>
                </c:pt>
                <c:pt idx="109328">
                  <c:v>54664</c:v>
                </c:pt>
                <c:pt idx="109329">
                  <c:v>54664.5</c:v>
                </c:pt>
                <c:pt idx="109330">
                  <c:v>54665</c:v>
                </c:pt>
                <c:pt idx="109331">
                  <c:v>54665.5</c:v>
                </c:pt>
                <c:pt idx="109332">
                  <c:v>54666</c:v>
                </c:pt>
                <c:pt idx="109333">
                  <c:v>54666.5</c:v>
                </c:pt>
                <c:pt idx="109334">
                  <c:v>54667</c:v>
                </c:pt>
                <c:pt idx="109335">
                  <c:v>54667.5</c:v>
                </c:pt>
                <c:pt idx="109336">
                  <c:v>54668</c:v>
                </c:pt>
                <c:pt idx="109337">
                  <c:v>54668.5</c:v>
                </c:pt>
                <c:pt idx="109338">
                  <c:v>54669</c:v>
                </c:pt>
                <c:pt idx="109339">
                  <c:v>54669.5</c:v>
                </c:pt>
                <c:pt idx="109340">
                  <c:v>54670</c:v>
                </c:pt>
                <c:pt idx="109341">
                  <c:v>54670.5</c:v>
                </c:pt>
                <c:pt idx="109342">
                  <c:v>54671</c:v>
                </c:pt>
                <c:pt idx="109343">
                  <c:v>54671.5</c:v>
                </c:pt>
                <c:pt idx="109344">
                  <c:v>54672</c:v>
                </c:pt>
                <c:pt idx="109345">
                  <c:v>54672.5</c:v>
                </c:pt>
                <c:pt idx="109346">
                  <c:v>54673</c:v>
                </c:pt>
                <c:pt idx="109347">
                  <c:v>54673.5</c:v>
                </c:pt>
                <c:pt idx="109348">
                  <c:v>54674</c:v>
                </c:pt>
                <c:pt idx="109349">
                  <c:v>54674.5</c:v>
                </c:pt>
                <c:pt idx="109350">
                  <c:v>54675</c:v>
                </c:pt>
                <c:pt idx="109351">
                  <c:v>54675.5</c:v>
                </c:pt>
                <c:pt idx="109352">
                  <c:v>54676</c:v>
                </c:pt>
                <c:pt idx="109353">
                  <c:v>54676.5</c:v>
                </c:pt>
                <c:pt idx="109354">
                  <c:v>54677</c:v>
                </c:pt>
                <c:pt idx="109355">
                  <c:v>54677.5</c:v>
                </c:pt>
                <c:pt idx="109356">
                  <c:v>54678</c:v>
                </c:pt>
                <c:pt idx="109357">
                  <c:v>54678.5</c:v>
                </c:pt>
                <c:pt idx="109358">
                  <c:v>54679</c:v>
                </c:pt>
                <c:pt idx="109359">
                  <c:v>54679.5</c:v>
                </c:pt>
                <c:pt idx="109360">
                  <c:v>54680</c:v>
                </c:pt>
                <c:pt idx="109361">
                  <c:v>54680.5</c:v>
                </c:pt>
                <c:pt idx="109362">
                  <c:v>54681</c:v>
                </c:pt>
                <c:pt idx="109363">
                  <c:v>54681.5</c:v>
                </c:pt>
                <c:pt idx="109364">
                  <c:v>54682</c:v>
                </c:pt>
                <c:pt idx="109365">
                  <c:v>54682.5</c:v>
                </c:pt>
                <c:pt idx="109366">
                  <c:v>54683</c:v>
                </c:pt>
                <c:pt idx="109367">
                  <c:v>54683.5</c:v>
                </c:pt>
                <c:pt idx="109368">
                  <c:v>54684</c:v>
                </c:pt>
                <c:pt idx="109369">
                  <c:v>54684.5</c:v>
                </c:pt>
                <c:pt idx="109370">
                  <c:v>54685</c:v>
                </c:pt>
                <c:pt idx="109371">
                  <c:v>54685.5</c:v>
                </c:pt>
                <c:pt idx="109372">
                  <c:v>54686</c:v>
                </c:pt>
                <c:pt idx="109373">
                  <c:v>54686.5</c:v>
                </c:pt>
                <c:pt idx="109374">
                  <c:v>54687</c:v>
                </c:pt>
                <c:pt idx="109375">
                  <c:v>54687.5</c:v>
                </c:pt>
                <c:pt idx="109376">
                  <c:v>54688</c:v>
                </c:pt>
                <c:pt idx="109377">
                  <c:v>54688.5</c:v>
                </c:pt>
                <c:pt idx="109378">
                  <c:v>54689</c:v>
                </c:pt>
                <c:pt idx="109379">
                  <c:v>54689.5</c:v>
                </c:pt>
                <c:pt idx="109380">
                  <c:v>54690</c:v>
                </c:pt>
                <c:pt idx="109381">
                  <c:v>54690.5</c:v>
                </c:pt>
                <c:pt idx="109382">
                  <c:v>54691</c:v>
                </c:pt>
                <c:pt idx="109383">
                  <c:v>54691.5</c:v>
                </c:pt>
                <c:pt idx="109384">
                  <c:v>54692</c:v>
                </c:pt>
                <c:pt idx="109385">
                  <c:v>54692.5</c:v>
                </c:pt>
                <c:pt idx="109386">
                  <c:v>54693</c:v>
                </c:pt>
                <c:pt idx="109387">
                  <c:v>54693.5</c:v>
                </c:pt>
                <c:pt idx="109388">
                  <c:v>54694</c:v>
                </c:pt>
                <c:pt idx="109389">
                  <c:v>54694.5</c:v>
                </c:pt>
                <c:pt idx="109390">
                  <c:v>54695</c:v>
                </c:pt>
                <c:pt idx="109391">
                  <c:v>54695.5</c:v>
                </c:pt>
                <c:pt idx="109392">
                  <c:v>54696</c:v>
                </c:pt>
                <c:pt idx="109393">
                  <c:v>54696.5</c:v>
                </c:pt>
                <c:pt idx="109394">
                  <c:v>54697</c:v>
                </c:pt>
                <c:pt idx="109395">
                  <c:v>54697.5</c:v>
                </c:pt>
                <c:pt idx="109396">
                  <c:v>54698</c:v>
                </c:pt>
                <c:pt idx="109397">
                  <c:v>54698.5</c:v>
                </c:pt>
                <c:pt idx="109398">
                  <c:v>54699</c:v>
                </c:pt>
                <c:pt idx="109399">
                  <c:v>54699.5</c:v>
                </c:pt>
                <c:pt idx="109400">
                  <c:v>54700</c:v>
                </c:pt>
                <c:pt idx="109401">
                  <c:v>54700.5</c:v>
                </c:pt>
                <c:pt idx="109402">
                  <c:v>54701</c:v>
                </c:pt>
                <c:pt idx="109403">
                  <c:v>54701.5</c:v>
                </c:pt>
                <c:pt idx="109404">
                  <c:v>54702</c:v>
                </c:pt>
                <c:pt idx="109405">
                  <c:v>54702.5</c:v>
                </c:pt>
                <c:pt idx="109406">
                  <c:v>54703</c:v>
                </c:pt>
                <c:pt idx="109407">
                  <c:v>54703.5</c:v>
                </c:pt>
                <c:pt idx="109408">
                  <c:v>54704</c:v>
                </c:pt>
                <c:pt idx="109409">
                  <c:v>54704.5</c:v>
                </c:pt>
                <c:pt idx="109410">
                  <c:v>54705</c:v>
                </c:pt>
                <c:pt idx="109411">
                  <c:v>54705.5</c:v>
                </c:pt>
                <c:pt idx="109412">
                  <c:v>54706</c:v>
                </c:pt>
                <c:pt idx="109413">
                  <c:v>54706.5</c:v>
                </c:pt>
                <c:pt idx="109414">
                  <c:v>54707</c:v>
                </c:pt>
                <c:pt idx="109415">
                  <c:v>54707.5</c:v>
                </c:pt>
                <c:pt idx="109416">
                  <c:v>54708</c:v>
                </c:pt>
                <c:pt idx="109417">
                  <c:v>54708.5</c:v>
                </c:pt>
                <c:pt idx="109418">
                  <c:v>54709</c:v>
                </c:pt>
                <c:pt idx="109419">
                  <c:v>54709.5</c:v>
                </c:pt>
                <c:pt idx="109420">
                  <c:v>54710</c:v>
                </c:pt>
                <c:pt idx="109421">
                  <c:v>54710.5</c:v>
                </c:pt>
                <c:pt idx="109422">
                  <c:v>54711</c:v>
                </c:pt>
                <c:pt idx="109423">
                  <c:v>54711.5</c:v>
                </c:pt>
                <c:pt idx="109424">
                  <c:v>54712</c:v>
                </c:pt>
                <c:pt idx="109425">
                  <c:v>54712.5</c:v>
                </c:pt>
                <c:pt idx="109426">
                  <c:v>54713</c:v>
                </c:pt>
                <c:pt idx="109427">
                  <c:v>54713.5</c:v>
                </c:pt>
                <c:pt idx="109428">
                  <c:v>54714</c:v>
                </c:pt>
                <c:pt idx="109429">
                  <c:v>54714.5</c:v>
                </c:pt>
                <c:pt idx="109430">
                  <c:v>54715</c:v>
                </c:pt>
                <c:pt idx="109431">
                  <c:v>54715.5</c:v>
                </c:pt>
                <c:pt idx="109432">
                  <c:v>54716</c:v>
                </c:pt>
                <c:pt idx="109433">
                  <c:v>54716.5</c:v>
                </c:pt>
                <c:pt idx="109434">
                  <c:v>54717</c:v>
                </c:pt>
                <c:pt idx="109435">
                  <c:v>54717.5</c:v>
                </c:pt>
                <c:pt idx="109436">
                  <c:v>54718</c:v>
                </c:pt>
                <c:pt idx="109437">
                  <c:v>54718.5</c:v>
                </c:pt>
                <c:pt idx="109438">
                  <c:v>54719</c:v>
                </c:pt>
                <c:pt idx="109439">
                  <c:v>54719.5</c:v>
                </c:pt>
                <c:pt idx="109440">
                  <c:v>54720</c:v>
                </c:pt>
                <c:pt idx="109441">
                  <c:v>54720.5</c:v>
                </c:pt>
                <c:pt idx="109442">
                  <c:v>54721</c:v>
                </c:pt>
                <c:pt idx="109443">
                  <c:v>54721.5</c:v>
                </c:pt>
                <c:pt idx="109444">
                  <c:v>54722</c:v>
                </c:pt>
                <c:pt idx="109445">
                  <c:v>54722.5</c:v>
                </c:pt>
                <c:pt idx="109446">
                  <c:v>54723</c:v>
                </c:pt>
                <c:pt idx="109447">
                  <c:v>54723.5</c:v>
                </c:pt>
                <c:pt idx="109448">
                  <c:v>54724</c:v>
                </c:pt>
                <c:pt idx="109449">
                  <c:v>54724.5</c:v>
                </c:pt>
                <c:pt idx="109450">
                  <c:v>54725</c:v>
                </c:pt>
                <c:pt idx="109451">
                  <c:v>54725.5</c:v>
                </c:pt>
                <c:pt idx="109452">
                  <c:v>54726</c:v>
                </c:pt>
                <c:pt idx="109453">
                  <c:v>54726.5</c:v>
                </c:pt>
                <c:pt idx="109454">
                  <c:v>54727</c:v>
                </c:pt>
                <c:pt idx="109455">
                  <c:v>54727.5</c:v>
                </c:pt>
                <c:pt idx="109456">
                  <c:v>54728</c:v>
                </c:pt>
                <c:pt idx="109457">
                  <c:v>54728.5</c:v>
                </c:pt>
                <c:pt idx="109458">
                  <c:v>54729</c:v>
                </c:pt>
                <c:pt idx="109459">
                  <c:v>54729.5</c:v>
                </c:pt>
                <c:pt idx="109460">
                  <c:v>54730</c:v>
                </c:pt>
                <c:pt idx="109461">
                  <c:v>54730.5</c:v>
                </c:pt>
                <c:pt idx="109462">
                  <c:v>54731</c:v>
                </c:pt>
                <c:pt idx="109463">
                  <c:v>54731.5</c:v>
                </c:pt>
                <c:pt idx="109464">
                  <c:v>54732</c:v>
                </c:pt>
                <c:pt idx="109465">
                  <c:v>54732.5</c:v>
                </c:pt>
                <c:pt idx="109466">
                  <c:v>54733</c:v>
                </c:pt>
                <c:pt idx="109467">
                  <c:v>54733.5</c:v>
                </c:pt>
                <c:pt idx="109468">
                  <c:v>54734</c:v>
                </c:pt>
                <c:pt idx="109469">
                  <c:v>54734.5</c:v>
                </c:pt>
                <c:pt idx="109470">
                  <c:v>54735</c:v>
                </c:pt>
                <c:pt idx="109471">
                  <c:v>54735.5</c:v>
                </c:pt>
                <c:pt idx="109472">
                  <c:v>54736</c:v>
                </c:pt>
                <c:pt idx="109473">
                  <c:v>54736.5</c:v>
                </c:pt>
                <c:pt idx="109474">
                  <c:v>54737</c:v>
                </c:pt>
                <c:pt idx="109475">
                  <c:v>54737.5</c:v>
                </c:pt>
                <c:pt idx="109476">
                  <c:v>54738</c:v>
                </c:pt>
                <c:pt idx="109477">
                  <c:v>54738.5</c:v>
                </c:pt>
                <c:pt idx="109478">
                  <c:v>54739</c:v>
                </c:pt>
                <c:pt idx="109479">
                  <c:v>54739.5</c:v>
                </c:pt>
                <c:pt idx="109480">
                  <c:v>54740</c:v>
                </c:pt>
                <c:pt idx="109481">
                  <c:v>54740.5</c:v>
                </c:pt>
                <c:pt idx="109482">
                  <c:v>54741</c:v>
                </c:pt>
                <c:pt idx="109483">
                  <c:v>54741.5</c:v>
                </c:pt>
                <c:pt idx="109484">
                  <c:v>54742</c:v>
                </c:pt>
                <c:pt idx="109485">
                  <c:v>54742.5</c:v>
                </c:pt>
                <c:pt idx="109486">
                  <c:v>54743</c:v>
                </c:pt>
                <c:pt idx="109487">
                  <c:v>54743.5</c:v>
                </c:pt>
                <c:pt idx="109488">
                  <c:v>54744</c:v>
                </c:pt>
                <c:pt idx="109489">
                  <c:v>54744.5</c:v>
                </c:pt>
                <c:pt idx="109490">
                  <c:v>54745</c:v>
                </c:pt>
                <c:pt idx="109491">
                  <c:v>54745.5</c:v>
                </c:pt>
                <c:pt idx="109492">
                  <c:v>54746</c:v>
                </c:pt>
                <c:pt idx="109493">
                  <c:v>54746.5</c:v>
                </c:pt>
                <c:pt idx="109494">
                  <c:v>54747</c:v>
                </c:pt>
                <c:pt idx="109495">
                  <c:v>54747.5</c:v>
                </c:pt>
                <c:pt idx="109496">
                  <c:v>54748</c:v>
                </c:pt>
                <c:pt idx="109497">
                  <c:v>54748.5</c:v>
                </c:pt>
                <c:pt idx="109498">
                  <c:v>54749</c:v>
                </c:pt>
                <c:pt idx="109499">
                  <c:v>54749.5</c:v>
                </c:pt>
                <c:pt idx="109500">
                  <c:v>54750</c:v>
                </c:pt>
                <c:pt idx="109501">
                  <c:v>54750.5</c:v>
                </c:pt>
                <c:pt idx="109502">
                  <c:v>54751</c:v>
                </c:pt>
                <c:pt idx="109503">
                  <c:v>54751.5</c:v>
                </c:pt>
                <c:pt idx="109504">
                  <c:v>54752</c:v>
                </c:pt>
                <c:pt idx="109505">
                  <c:v>54752.5</c:v>
                </c:pt>
                <c:pt idx="109506">
                  <c:v>54753</c:v>
                </c:pt>
                <c:pt idx="109507">
                  <c:v>54753.5</c:v>
                </c:pt>
                <c:pt idx="109508">
                  <c:v>54754</c:v>
                </c:pt>
                <c:pt idx="109509">
                  <c:v>54754.5</c:v>
                </c:pt>
                <c:pt idx="109510">
                  <c:v>54755</c:v>
                </c:pt>
                <c:pt idx="109511">
                  <c:v>54755.5</c:v>
                </c:pt>
                <c:pt idx="109512">
                  <c:v>54756</c:v>
                </c:pt>
                <c:pt idx="109513">
                  <c:v>54756.5</c:v>
                </c:pt>
                <c:pt idx="109514">
                  <c:v>54757</c:v>
                </c:pt>
                <c:pt idx="109515">
                  <c:v>54757.5</c:v>
                </c:pt>
                <c:pt idx="109516">
                  <c:v>54758</c:v>
                </c:pt>
                <c:pt idx="109517">
                  <c:v>54758.5</c:v>
                </c:pt>
                <c:pt idx="109518">
                  <c:v>54759</c:v>
                </c:pt>
                <c:pt idx="109519">
                  <c:v>54759.5</c:v>
                </c:pt>
                <c:pt idx="109520">
                  <c:v>54760</c:v>
                </c:pt>
                <c:pt idx="109521">
                  <c:v>54760.5</c:v>
                </c:pt>
                <c:pt idx="109522">
                  <c:v>54761</c:v>
                </c:pt>
                <c:pt idx="109523">
                  <c:v>54761.5</c:v>
                </c:pt>
                <c:pt idx="109524">
                  <c:v>54762</c:v>
                </c:pt>
                <c:pt idx="109525">
                  <c:v>54762.5</c:v>
                </c:pt>
                <c:pt idx="109526">
                  <c:v>54763</c:v>
                </c:pt>
                <c:pt idx="109527">
                  <c:v>54763.5</c:v>
                </c:pt>
                <c:pt idx="109528">
                  <c:v>54764</c:v>
                </c:pt>
                <c:pt idx="109529">
                  <c:v>54764.5</c:v>
                </c:pt>
                <c:pt idx="109530">
                  <c:v>54765</c:v>
                </c:pt>
                <c:pt idx="109531">
                  <c:v>54765.5</c:v>
                </c:pt>
                <c:pt idx="109532">
                  <c:v>54766</c:v>
                </c:pt>
                <c:pt idx="109533">
                  <c:v>54766.5</c:v>
                </c:pt>
                <c:pt idx="109534">
                  <c:v>54767</c:v>
                </c:pt>
                <c:pt idx="109535">
                  <c:v>54767.5</c:v>
                </c:pt>
                <c:pt idx="109536">
                  <c:v>54768</c:v>
                </c:pt>
                <c:pt idx="109537">
                  <c:v>54768.5</c:v>
                </c:pt>
                <c:pt idx="109538">
                  <c:v>54769</c:v>
                </c:pt>
                <c:pt idx="109539">
                  <c:v>54769.5</c:v>
                </c:pt>
                <c:pt idx="109540">
                  <c:v>54770</c:v>
                </c:pt>
                <c:pt idx="109541">
                  <c:v>54770.5</c:v>
                </c:pt>
                <c:pt idx="109542">
                  <c:v>54771</c:v>
                </c:pt>
                <c:pt idx="109543">
                  <c:v>54771.5</c:v>
                </c:pt>
                <c:pt idx="109544">
                  <c:v>54772</c:v>
                </c:pt>
                <c:pt idx="109545">
                  <c:v>54772.5</c:v>
                </c:pt>
                <c:pt idx="109546">
                  <c:v>54773</c:v>
                </c:pt>
                <c:pt idx="109547">
                  <c:v>54773.5</c:v>
                </c:pt>
                <c:pt idx="109548">
                  <c:v>54774</c:v>
                </c:pt>
                <c:pt idx="109549">
                  <c:v>54774.5</c:v>
                </c:pt>
                <c:pt idx="109550">
                  <c:v>54775</c:v>
                </c:pt>
                <c:pt idx="109551">
                  <c:v>54775.5</c:v>
                </c:pt>
                <c:pt idx="109552">
                  <c:v>54776</c:v>
                </c:pt>
                <c:pt idx="109553">
                  <c:v>54776.5</c:v>
                </c:pt>
                <c:pt idx="109554">
                  <c:v>54777</c:v>
                </c:pt>
                <c:pt idx="109555">
                  <c:v>54777.5</c:v>
                </c:pt>
                <c:pt idx="109556">
                  <c:v>54778</c:v>
                </c:pt>
                <c:pt idx="109557">
                  <c:v>54778.5</c:v>
                </c:pt>
                <c:pt idx="109558">
                  <c:v>54779</c:v>
                </c:pt>
                <c:pt idx="109559">
                  <c:v>54779.5</c:v>
                </c:pt>
                <c:pt idx="109560">
                  <c:v>54780</c:v>
                </c:pt>
                <c:pt idx="109561">
                  <c:v>54780.5</c:v>
                </c:pt>
                <c:pt idx="109562">
                  <c:v>54781</c:v>
                </c:pt>
                <c:pt idx="109563">
                  <c:v>54781.5</c:v>
                </c:pt>
                <c:pt idx="109564">
                  <c:v>54782</c:v>
                </c:pt>
                <c:pt idx="109565">
                  <c:v>54782.5</c:v>
                </c:pt>
                <c:pt idx="109566">
                  <c:v>54783</c:v>
                </c:pt>
                <c:pt idx="109567">
                  <c:v>54783.5</c:v>
                </c:pt>
                <c:pt idx="109568">
                  <c:v>54784</c:v>
                </c:pt>
                <c:pt idx="109569">
                  <c:v>54784.5</c:v>
                </c:pt>
                <c:pt idx="109570">
                  <c:v>54785</c:v>
                </c:pt>
                <c:pt idx="109571">
                  <c:v>54785.5</c:v>
                </c:pt>
                <c:pt idx="109572">
                  <c:v>54786</c:v>
                </c:pt>
                <c:pt idx="109573">
                  <c:v>54786.5</c:v>
                </c:pt>
                <c:pt idx="109574">
                  <c:v>54787</c:v>
                </c:pt>
                <c:pt idx="109575">
                  <c:v>54787.5</c:v>
                </c:pt>
                <c:pt idx="109576">
                  <c:v>54788</c:v>
                </c:pt>
                <c:pt idx="109577">
                  <c:v>54788.5</c:v>
                </c:pt>
                <c:pt idx="109578">
                  <c:v>54789</c:v>
                </c:pt>
                <c:pt idx="109579">
                  <c:v>54789.5</c:v>
                </c:pt>
                <c:pt idx="109580">
                  <c:v>54790</c:v>
                </c:pt>
                <c:pt idx="109581">
                  <c:v>54790.5</c:v>
                </c:pt>
                <c:pt idx="109582">
                  <c:v>54791</c:v>
                </c:pt>
                <c:pt idx="109583">
                  <c:v>54791.5</c:v>
                </c:pt>
                <c:pt idx="109584">
                  <c:v>54792</c:v>
                </c:pt>
                <c:pt idx="109585">
                  <c:v>54792.5</c:v>
                </c:pt>
                <c:pt idx="109586">
                  <c:v>54793</c:v>
                </c:pt>
                <c:pt idx="109587">
                  <c:v>54793.5</c:v>
                </c:pt>
                <c:pt idx="109588">
                  <c:v>54794</c:v>
                </c:pt>
                <c:pt idx="109589">
                  <c:v>54794.5</c:v>
                </c:pt>
                <c:pt idx="109590">
                  <c:v>54795</c:v>
                </c:pt>
                <c:pt idx="109591">
                  <c:v>54795.5</c:v>
                </c:pt>
                <c:pt idx="109592">
                  <c:v>54796</c:v>
                </c:pt>
                <c:pt idx="109593">
                  <c:v>54796.5</c:v>
                </c:pt>
                <c:pt idx="109594">
                  <c:v>54797</c:v>
                </c:pt>
                <c:pt idx="109595">
                  <c:v>54797.5</c:v>
                </c:pt>
                <c:pt idx="109596">
                  <c:v>54798</c:v>
                </c:pt>
                <c:pt idx="109597">
                  <c:v>54798.5</c:v>
                </c:pt>
                <c:pt idx="109598">
                  <c:v>54799</c:v>
                </c:pt>
                <c:pt idx="109599">
                  <c:v>54799.5</c:v>
                </c:pt>
                <c:pt idx="109600">
                  <c:v>54800</c:v>
                </c:pt>
                <c:pt idx="109601">
                  <c:v>54800.5</c:v>
                </c:pt>
                <c:pt idx="109602">
                  <c:v>54801</c:v>
                </c:pt>
                <c:pt idx="109603">
                  <c:v>54801.5</c:v>
                </c:pt>
                <c:pt idx="109604">
                  <c:v>54802</c:v>
                </c:pt>
                <c:pt idx="109605">
                  <c:v>54802.5</c:v>
                </c:pt>
                <c:pt idx="109606">
                  <c:v>54803</c:v>
                </c:pt>
                <c:pt idx="109607">
                  <c:v>54803.5</c:v>
                </c:pt>
                <c:pt idx="109608">
                  <c:v>54804</c:v>
                </c:pt>
                <c:pt idx="109609">
                  <c:v>54804.5</c:v>
                </c:pt>
                <c:pt idx="109610">
                  <c:v>54805</c:v>
                </c:pt>
                <c:pt idx="109611">
                  <c:v>54805.5</c:v>
                </c:pt>
                <c:pt idx="109612">
                  <c:v>54806</c:v>
                </c:pt>
                <c:pt idx="109613">
                  <c:v>54806.5</c:v>
                </c:pt>
                <c:pt idx="109614">
                  <c:v>54807</c:v>
                </c:pt>
                <c:pt idx="109615">
                  <c:v>54807.5</c:v>
                </c:pt>
                <c:pt idx="109616">
                  <c:v>54808</c:v>
                </c:pt>
                <c:pt idx="109617">
                  <c:v>54808.5</c:v>
                </c:pt>
                <c:pt idx="109618">
                  <c:v>54809</c:v>
                </c:pt>
                <c:pt idx="109619">
                  <c:v>54809.5</c:v>
                </c:pt>
                <c:pt idx="109620">
                  <c:v>54810</c:v>
                </c:pt>
                <c:pt idx="109621">
                  <c:v>54810.5</c:v>
                </c:pt>
                <c:pt idx="109622">
                  <c:v>54811</c:v>
                </c:pt>
                <c:pt idx="109623">
                  <c:v>54811.5</c:v>
                </c:pt>
                <c:pt idx="109624">
                  <c:v>54812</c:v>
                </c:pt>
                <c:pt idx="109625">
                  <c:v>54812.5</c:v>
                </c:pt>
                <c:pt idx="109626">
                  <c:v>54813</c:v>
                </c:pt>
                <c:pt idx="109627">
                  <c:v>54813.5</c:v>
                </c:pt>
                <c:pt idx="109628">
                  <c:v>54814</c:v>
                </c:pt>
                <c:pt idx="109629">
                  <c:v>54814.5</c:v>
                </c:pt>
                <c:pt idx="109630">
                  <c:v>54815</c:v>
                </c:pt>
                <c:pt idx="109631">
                  <c:v>54815.5</c:v>
                </c:pt>
                <c:pt idx="109632">
                  <c:v>54816</c:v>
                </c:pt>
                <c:pt idx="109633">
                  <c:v>54816.5</c:v>
                </c:pt>
                <c:pt idx="109634">
                  <c:v>54817</c:v>
                </c:pt>
                <c:pt idx="109635">
                  <c:v>54817.5</c:v>
                </c:pt>
                <c:pt idx="109636">
                  <c:v>54818</c:v>
                </c:pt>
                <c:pt idx="109637">
                  <c:v>54818.5</c:v>
                </c:pt>
                <c:pt idx="109638">
                  <c:v>54819</c:v>
                </c:pt>
                <c:pt idx="109639">
                  <c:v>54819.5</c:v>
                </c:pt>
                <c:pt idx="109640">
                  <c:v>54820</c:v>
                </c:pt>
                <c:pt idx="109641">
                  <c:v>54820.5</c:v>
                </c:pt>
                <c:pt idx="109642">
                  <c:v>54821</c:v>
                </c:pt>
                <c:pt idx="109643">
                  <c:v>54821.5</c:v>
                </c:pt>
                <c:pt idx="109644">
                  <c:v>54822</c:v>
                </c:pt>
                <c:pt idx="109645">
                  <c:v>54822.5</c:v>
                </c:pt>
                <c:pt idx="109646">
                  <c:v>54823</c:v>
                </c:pt>
                <c:pt idx="109647">
                  <c:v>54823.5</c:v>
                </c:pt>
                <c:pt idx="109648">
                  <c:v>54824</c:v>
                </c:pt>
                <c:pt idx="109649">
                  <c:v>54824.5</c:v>
                </c:pt>
                <c:pt idx="109650">
                  <c:v>54825</c:v>
                </c:pt>
                <c:pt idx="109651">
                  <c:v>54825.5</c:v>
                </c:pt>
                <c:pt idx="109652">
                  <c:v>54826</c:v>
                </c:pt>
                <c:pt idx="109653">
                  <c:v>54826.5</c:v>
                </c:pt>
                <c:pt idx="109654">
                  <c:v>54827</c:v>
                </c:pt>
                <c:pt idx="109655">
                  <c:v>54827.5</c:v>
                </c:pt>
                <c:pt idx="109656">
                  <c:v>54828</c:v>
                </c:pt>
                <c:pt idx="109657">
                  <c:v>54828.5</c:v>
                </c:pt>
                <c:pt idx="109658">
                  <c:v>54829</c:v>
                </c:pt>
                <c:pt idx="109659">
                  <c:v>54829.5</c:v>
                </c:pt>
                <c:pt idx="109660">
                  <c:v>54830</c:v>
                </c:pt>
                <c:pt idx="109661">
                  <c:v>54830.5</c:v>
                </c:pt>
                <c:pt idx="109662">
                  <c:v>54831</c:v>
                </c:pt>
                <c:pt idx="109663">
                  <c:v>54831.5</c:v>
                </c:pt>
                <c:pt idx="109664">
                  <c:v>54832</c:v>
                </c:pt>
                <c:pt idx="109665">
                  <c:v>54832.5</c:v>
                </c:pt>
                <c:pt idx="109666">
                  <c:v>54833</c:v>
                </c:pt>
                <c:pt idx="109667">
                  <c:v>54833.5</c:v>
                </c:pt>
                <c:pt idx="109668">
                  <c:v>54834</c:v>
                </c:pt>
                <c:pt idx="109669">
                  <c:v>54834.5</c:v>
                </c:pt>
                <c:pt idx="109670">
                  <c:v>54835</c:v>
                </c:pt>
                <c:pt idx="109671">
                  <c:v>54835.5</c:v>
                </c:pt>
                <c:pt idx="109672">
                  <c:v>54836</c:v>
                </c:pt>
                <c:pt idx="109673">
                  <c:v>54836.5</c:v>
                </c:pt>
                <c:pt idx="109674">
                  <c:v>54837</c:v>
                </c:pt>
                <c:pt idx="109675">
                  <c:v>54837.5</c:v>
                </c:pt>
                <c:pt idx="109676">
                  <c:v>54838</c:v>
                </c:pt>
                <c:pt idx="109677">
                  <c:v>54838.5</c:v>
                </c:pt>
                <c:pt idx="109678">
                  <c:v>54839</c:v>
                </c:pt>
                <c:pt idx="109679">
                  <c:v>54839.5</c:v>
                </c:pt>
                <c:pt idx="109680">
                  <c:v>54840</c:v>
                </c:pt>
                <c:pt idx="109681">
                  <c:v>54840.5</c:v>
                </c:pt>
                <c:pt idx="109682">
                  <c:v>54841</c:v>
                </c:pt>
                <c:pt idx="109683">
                  <c:v>54841.5</c:v>
                </c:pt>
                <c:pt idx="109684">
                  <c:v>54842</c:v>
                </c:pt>
                <c:pt idx="109685">
                  <c:v>54842.5</c:v>
                </c:pt>
                <c:pt idx="109686">
                  <c:v>54843</c:v>
                </c:pt>
                <c:pt idx="109687">
                  <c:v>54843.5</c:v>
                </c:pt>
                <c:pt idx="109688">
                  <c:v>54844</c:v>
                </c:pt>
                <c:pt idx="109689">
                  <c:v>54844.5</c:v>
                </c:pt>
                <c:pt idx="109690">
                  <c:v>54845</c:v>
                </c:pt>
                <c:pt idx="109691">
                  <c:v>54845.5</c:v>
                </c:pt>
                <c:pt idx="109692">
                  <c:v>54846</c:v>
                </c:pt>
                <c:pt idx="109693">
                  <c:v>54846.5</c:v>
                </c:pt>
                <c:pt idx="109694">
                  <c:v>54847</c:v>
                </c:pt>
                <c:pt idx="109695">
                  <c:v>54847.5</c:v>
                </c:pt>
                <c:pt idx="109696">
                  <c:v>54848</c:v>
                </c:pt>
                <c:pt idx="109697">
                  <c:v>54848.5</c:v>
                </c:pt>
                <c:pt idx="109698">
                  <c:v>54849</c:v>
                </c:pt>
                <c:pt idx="109699">
                  <c:v>54849.5</c:v>
                </c:pt>
                <c:pt idx="109700">
                  <c:v>54850</c:v>
                </c:pt>
                <c:pt idx="109701">
                  <c:v>54850.5</c:v>
                </c:pt>
                <c:pt idx="109702">
                  <c:v>54851</c:v>
                </c:pt>
                <c:pt idx="109703">
                  <c:v>54851.5</c:v>
                </c:pt>
                <c:pt idx="109704">
                  <c:v>54852</c:v>
                </c:pt>
                <c:pt idx="109705">
                  <c:v>54852.5</c:v>
                </c:pt>
                <c:pt idx="109706">
                  <c:v>54853</c:v>
                </c:pt>
                <c:pt idx="109707">
                  <c:v>54853.5</c:v>
                </c:pt>
                <c:pt idx="109708">
                  <c:v>54854</c:v>
                </c:pt>
                <c:pt idx="109709">
                  <c:v>54854.5</c:v>
                </c:pt>
                <c:pt idx="109710">
                  <c:v>54855</c:v>
                </c:pt>
                <c:pt idx="109711">
                  <c:v>54855.5</c:v>
                </c:pt>
                <c:pt idx="109712">
                  <c:v>54856</c:v>
                </c:pt>
                <c:pt idx="109713">
                  <c:v>54856.5</c:v>
                </c:pt>
                <c:pt idx="109714">
                  <c:v>54857</c:v>
                </c:pt>
                <c:pt idx="109715">
                  <c:v>54857.5</c:v>
                </c:pt>
                <c:pt idx="109716">
                  <c:v>54858</c:v>
                </c:pt>
                <c:pt idx="109717">
                  <c:v>54858.5</c:v>
                </c:pt>
                <c:pt idx="109718">
                  <c:v>54859</c:v>
                </c:pt>
                <c:pt idx="109719">
                  <c:v>54859.5</c:v>
                </c:pt>
                <c:pt idx="109720">
                  <c:v>54860</c:v>
                </c:pt>
                <c:pt idx="109721">
                  <c:v>54860.5</c:v>
                </c:pt>
                <c:pt idx="109722">
                  <c:v>54861</c:v>
                </c:pt>
                <c:pt idx="109723">
                  <c:v>54861.5</c:v>
                </c:pt>
                <c:pt idx="109724">
                  <c:v>54862</c:v>
                </c:pt>
                <c:pt idx="109725">
                  <c:v>54862.5</c:v>
                </c:pt>
                <c:pt idx="109726">
                  <c:v>54863</c:v>
                </c:pt>
                <c:pt idx="109727">
                  <c:v>54863.5</c:v>
                </c:pt>
                <c:pt idx="109728">
                  <c:v>54864</c:v>
                </c:pt>
                <c:pt idx="109729">
                  <c:v>54864.5</c:v>
                </c:pt>
                <c:pt idx="109730">
                  <c:v>54865</c:v>
                </c:pt>
                <c:pt idx="109731">
                  <c:v>54865.5</c:v>
                </c:pt>
                <c:pt idx="109732">
                  <c:v>54866</c:v>
                </c:pt>
                <c:pt idx="109733">
                  <c:v>54866.5</c:v>
                </c:pt>
                <c:pt idx="109734">
                  <c:v>54867</c:v>
                </c:pt>
                <c:pt idx="109735">
                  <c:v>54867.5</c:v>
                </c:pt>
                <c:pt idx="109736">
                  <c:v>54868</c:v>
                </c:pt>
                <c:pt idx="109737">
                  <c:v>54868.5</c:v>
                </c:pt>
                <c:pt idx="109738">
                  <c:v>54869</c:v>
                </c:pt>
                <c:pt idx="109739">
                  <c:v>54869.5</c:v>
                </c:pt>
                <c:pt idx="109740">
                  <c:v>54870</c:v>
                </c:pt>
                <c:pt idx="109741">
                  <c:v>54870.5</c:v>
                </c:pt>
                <c:pt idx="109742">
                  <c:v>54871</c:v>
                </c:pt>
                <c:pt idx="109743">
                  <c:v>54871.5</c:v>
                </c:pt>
                <c:pt idx="109744">
                  <c:v>54872</c:v>
                </c:pt>
                <c:pt idx="109745">
                  <c:v>54872.5</c:v>
                </c:pt>
                <c:pt idx="109746">
                  <c:v>54873</c:v>
                </c:pt>
                <c:pt idx="109747">
                  <c:v>54873.5</c:v>
                </c:pt>
                <c:pt idx="109748">
                  <c:v>54874</c:v>
                </c:pt>
                <c:pt idx="109749">
                  <c:v>54874.5</c:v>
                </c:pt>
                <c:pt idx="109750">
                  <c:v>54875</c:v>
                </c:pt>
                <c:pt idx="109751">
                  <c:v>54875.5</c:v>
                </c:pt>
                <c:pt idx="109752">
                  <c:v>54876</c:v>
                </c:pt>
                <c:pt idx="109753">
                  <c:v>54876.5</c:v>
                </c:pt>
                <c:pt idx="109754">
                  <c:v>54877</c:v>
                </c:pt>
                <c:pt idx="109755">
                  <c:v>54877.5</c:v>
                </c:pt>
                <c:pt idx="109756">
                  <c:v>54878</c:v>
                </c:pt>
                <c:pt idx="109757">
                  <c:v>54878.5</c:v>
                </c:pt>
                <c:pt idx="109758">
                  <c:v>54879</c:v>
                </c:pt>
                <c:pt idx="109759">
                  <c:v>54879.5</c:v>
                </c:pt>
                <c:pt idx="109760">
                  <c:v>54880</c:v>
                </c:pt>
                <c:pt idx="109761">
                  <c:v>54880.5</c:v>
                </c:pt>
                <c:pt idx="109762">
                  <c:v>54881</c:v>
                </c:pt>
                <c:pt idx="109763">
                  <c:v>54881.5</c:v>
                </c:pt>
                <c:pt idx="109764">
                  <c:v>54882</c:v>
                </c:pt>
                <c:pt idx="109765">
                  <c:v>54882.5</c:v>
                </c:pt>
                <c:pt idx="109766">
                  <c:v>54883</c:v>
                </c:pt>
                <c:pt idx="109767">
                  <c:v>54883.5</c:v>
                </c:pt>
                <c:pt idx="109768">
                  <c:v>54884</c:v>
                </c:pt>
                <c:pt idx="109769">
                  <c:v>54884.5</c:v>
                </c:pt>
                <c:pt idx="109770">
                  <c:v>54885</c:v>
                </c:pt>
                <c:pt idx="109771">
                  <c:v>54885.5</c:v>
                </c:pt>
                <c:pt idx="109772">
                  <c:v>54886</c:v>
                </c:pt>
                <c:pt idx="109773">
                  <c:v>54886.5</c:v>
                </c:pt>
                <c:pt idx="109774">
                  <c:v>54887</c:v>
                </c:pt>
                <c:pt idx="109775">
                  <c:v>54887.5</c:v>
                </c:pt>
                <c:pt idx="109776">
                  <c:v>54888</c:v>
                </c:pt>
                <c:pt idx="109777">
                  <c:v>54888.5</c:v>
                </c:pt>
                <c:pt idx="109778">
                  <c:v>54889</c:v>
                </c:pt>
                <c:pt idx="109779">
                  <c:v>54889.5</c:v>
                </c:pt>
                <c:pt idx="109780">
                  <c:v>54890</c:v>
                </c:pt>
                <c:pt idx="109781">
                  <c:v>54890.5</c:v>
                </c:pt>
                <c:pt idx="109782">
                  <c:v>54891</c:v>
                </c:pt>
                <c:pt idx="109783">
                  <c:v>54891.5</c:v>
                </c:pt>
                <c:pt idx="109784">
                  <c:v>54892</c:v>
                </c:pt>
                <c:pt idx="109785">
                  <c:v>54892.5</c:v>
                </c:pt>
                <c:pt idx="109786">
                  <c:v>54893</c:v>
                </c:pt>
                <c:pt idx="109787">
                  <c:v>54893.5</c:v>
                </c:pt>
                <c:pt idx="109788">
                  <c:v>54894</c:v>
                </c:pt>
                <c:pt idx="109789">
                  <c:v>54894.5</c:v>
                </c:pt>
                <c:pt idx="109790">
                  <c:v>54895</c:v>
                </c:pt>
                <c:pt idx="109791">
                  <c:v>54895.5</c:v>
                </c:pt>
                <c:pt idx="109792">
                  <c:v>54896</c:v>
                </c:pt>
                <c:pt idx="109793">
                  <c:v>54896.5</c:v>
                </c:pt>
                <c:pt idx="109794">
                  <c:v>54897</c:v>
                </c:pt>
                <c:pt idx="109795">
                  <c:v>54897.5</c:v>
                </c:pt>
                <c:pt idx="109796">
                  <c:v>54898</c:v>
                </c:pt>
                <c:pt idx="109797">
                  <c:v>54898.5</c:v>
                </c:pt>
                <c:pt idx="109798">
                  <c:v>54899</c:v>
                </c:pt>
                <c:pt idx="109799">
                  <c:v>54899.5</c:v>
                </c:pt>
                <c:pt idx="109800">
                  <c:v>54900</c:v>
                </c:pt>
                <c:pt idx="109801">
                  <c:v>54900.5</c:v>
                </c:pt>
                <c:pt idx="109802">
                  <c:v>54901</c:v>
                </c:pt>
                <c:pt idx="109803">
                  <c:v>54901.5</c:v>
                </c:pt>
                <c:pt idx="109804">
                  <c:v>54902</c:v>
                </c:pt>
                <c:pt idx="109805">
                  <c:v>54902.5</c:v>
                </c:pt>
                <c:pt idx="109806">
                  <c:v>54903</c:v>
                </c:pt>
                <c:pt idx="109807">
                  <c:v>54903.5</c:v>
                </c:pt>
                <c:pt idx="109808">
                  <c:v>54904</c:v>
                </c:pt>
                <c:pt idx="109809">
                  <c:v>54904.5</c:v>
                </c:pt>
                <c:pt idx="109810">
                  <c:v>54905</c:v>
                </c:pt>
                <c:pt idx="109811">
                  <c:v>54905.5</c:v>
                </c:pt>
                <c:pt idx="109812">
                  <c:v>54906</c:v>
                </c:pt>
                <c:pt idx="109813">
                  <c:v>54906.5</c:v>
                </c:pt>
                <c:pt idx="109814">
                  <c:v>54907</c:v>
                </c:pt>
                <c:pt idx="109815">
                  <c:v>54907.5</c:v>
                </c:pt>
                <c:pt idx="109816">
                  <c:v>54908</c:v>
                </c:pt>
                <c:pt idx="109817">
                  <c:v>54908.5</c:v>
                </c:pt>
                <c:pt idx="109818">
                  <c:v>54909</c:v>
                </c:pt>
                <c:pt idx="109819">
                  <c:v>54909.5</c:v>
                </c:pt>
                <c:pt idx="109820">
                  <c:v>54910</c:v>
                </c:pt>
                <c:pt idx="109821">
                  <c:v>54910.5</c:v>
                </c:pt>
                <c:pt idx="109822">
                  <c:v>54911</c:v>
                </c:pt>
                <c:pt idx="109823">
                  <c:v>54911.5</c:v>
                </c:pt>
                <c:pt idx="109824">
                  <c:v>54912</c:v>
                </c:pt>
                <c:pt idx="109825">
                  <c:v>54912.5</c:v>
                </c:pt>
                <c:pt idx="109826">
                  <c:v>54913</c:v>
                </c:pt>
                <c:pt idx="109827">
                  <c:v>54913.5</c:v>
                </c:pt>
                <c:pt idx="109828">
                  <c:v>54914</c:v>
                </c:pt>
                <c:pt idx="109829">
                  <c:v>54914.5</c:v>
                </c:pt>
                <c:pt idx="109830">
                  <c:v>54915</c:v>
                </c:pt>
                <c:pt idx="109831">
                  <c:v>54915.5</c:v>
                </c:pt>
                <c:pt idx="109832">
                  <c:v>54916</c:v>
                </c:pt>
                <c:pt idx="109833">
                  <c:v>54916.5</c:v>
                </c:pt>
                <c:pt idx="109834">
                  <c:v>54917</c:v>
                </c:pt>
                <c:pt idx="109835">
                  <c:v>54917.5</c:v>
                </c:pt>
                <c:pt idx="109836">
                  <c:v>54918</c:v>
                </c:pt>
                <c:pt idx="109837">
                  <c:v>54918.5</c:v>
                </c:pt>
                <c:pt idx="109838">
                  <c:v>54919</c:v>
                </c:pt>
                <c:pt idx="109839">
                  <c:v>54919.5</c:v>
                </c:pt>
                <c:pt idx="109840">
                  <c:v>54920</c:v>
                </c:pt>
                <c:pt idx="109841">
                  <c:v>54920.5</c:v>
                </c:pt>
                <c:pt idx="109842">
                  <c:v>54921</c:v>
                </c:pt>
                <c:pt idx="109843">
                  <c:v>54921.5</c:v>
                </c:pt>
                <c:pt idx="109844">
                  <c:v>54922</c:v>
                </c:pt>
                <c:pt idx="109845">
                  <c:v>54922.5</c:v>
                </c:pt>
                <c:pt idx="109846">
                  <c:v>54923</c:v>
                </c:pt>
                <c:pt idx="109847">
                  <c:v>54923.5</c:v>
                </c:pt>
                <c:pt idx="109848">
                  <c:v>54924</c:v>
                </c:pt>
                <c:pt idx="109849">
                  <c:v>54924.5</c:v>
                </c:pt>
                <c:pt idx="109850">
                  <c:v>54925</c:v>
                </c:pt>
                <c:pt idx="109851">
                  <c:v>54925.5</c:v>
                </c:pt>
                <c:pt idx="109852">
                  <c:v>54926</c:v>
                </c:pt>
                <c:pt idx="109853">
                  <c:v>54926.5</c:v>
                </c:pt>
                <c:pt idx="109854">
                  <c:v>54927</c:v>
                </c:pt>
                <c:pt idx="109855">
                  <c:v>54927.5</c:v>
                </c:pt>
                <c:pt idx="109856">
                  <c:v>54928</c:v>
                </c:pt>
                <c:pt idx="109857">
                  <c:v>54928.5</c:v>
                </c:pt>
                <c:pt idx="109858">
                  <c:v>54929</c:v>
                </c:pt>
                <c:pt idx="109859">
                  <c:v>54929.5</c:v>
                </c:pt>
                <c:pt idx="109860">
                  <c:v>54930</c:v>
                </c:pt>
                <c:pt idx="109861">
                  <c:v>54930.5</c:v>
                </c:pt>
                <c:pt idx="109862">
                  <c:v>54931</c:v>
                </c:pt>
                <c:pt idx="109863">
                  <c:v>54931.5</c:v>
                </c:pt>
                <c:pt idx="109864">
                  <c:v>54932</c:v>
                </c:pt>
                <c:pt idx="109865">
                  <c:v>54932.5</c:v>
                </c:pt>
                <c:pt idx="109866">
                  <c:v>54933</c:v>
                </c:pt>
                <c:pt idx="109867">
                  <c:v>54933.5</c:v>
                </c:pt>
                <c:pt idx="109868">
                  <c:v>54934</c:v>
                </c:pt>
                <c:pt idx="109869">
                  <c:v>54934.5</c:v>
                </c:pt>
                <c:pt idx="109870">
                  <c:v>54935</c:v>
                </c:pt>
                <c:pt idx="109871">
                  <c:v>54935.5</c:v>
                </c:pt>
                <c:pt idx="109872">
                  <c:v>54936</c:v>
                </c:pt>
                <c:pt idx="109873">
                  <c:v>54936.5</c:v>
                </c:pt>
                <c:pt idx="109874">
                  <c:v>54937</c:v>
                </c:pt>
                <c:pt idx="109875">
                  <c:v>54937.5</c:v>
                </c:pt>
                <c:pt idx="109876">
                  <c:v>54938</c:v>
                </c:pt>
                <c:pt idx="109877">
                  <c:v>54938.5</c:v>
                </c:pt>
                <c:pt idx="109878">
                  <c:v>54939</c:v>
                </c:pt>
                <c:pt idx="109879">
                  <c:v>54939.5</c:v>
                </c:pt>
                <c:pt idx="109880">
                  <c:v>54940</c:v>
                </c:pt>
                <c:pt idx="109881">
                  <c:v>54940.5</c:v>
                </c:pt>
                <c:pt idx="109882">
                  <c:v>54941</c:v>
                </c:pt>
                <c:pt idx="109883">
                  <c:v>54941.5</c:v>
                </c:pt>
                <c:pt idx="109884">
                  <c:v>54942</c:v>
                </c:pt>
                <c:pt idx="109885">
                  <c:v>54942.5</c:v>
                </c:pt>
                <c:pt idx="109886">
                  <c:v>54943</c:v>
                </c:pt>
                <c:pt idx="109887">
                  <c:v>54943.5</c:v>
                </c:pt>
                <c:pt idx="109888">
                  <c:v>54944</c:v>
                </c:pt>
                <c:pt idx="109889">
                  <c:v>54944.5</c:v>
                </c:pt>
                <c:pt idx="109890">
                  <c:v>54945</c:v>
                </c:pt>
                <c:pt idx="109891">
                  <c:v>54945.5</c:v>
                </c:pt>
                <c:pt idx="109892">
                  <c:v>54946</c:v>
                </c:pt>
                <c:pt idx="109893">
                  <c:v>54946.5</c:v>
                </c:pt>
                <c:pt idx="109894">
                  <c:v>54947</c:v>
                </c:pt>
                <c:pt idx="109895">
                  <c:v>54947.5</c:v>
                </c:pt>
                <c:pt idx="109896">
                  <c:v>54948</c:v>
                </c:pt>
                <c:pt idx="109897">
                  <c:v>54948.5</c:v>
                </c:pt>
                <c:pt idx="109898">
                  <c:v>54949</c:v>
                </c:pt>
                <c:pt idx="109899">
                  <c:v>54949.5</c:v>
                </c:pt>
                <c:pt idx="109900">
                  <c:v>54950</c:v>
                </c:pt>
                <c:pt idx="109901">
                  <c:v>54950.5</c:v>
                </c:pt>
                <c:pt idx="109902">
                  <c:v>54951</c:v>
                </c:pt>
                <c:pt idx="109903">
                  <c:v>54951.5</c:v>
                </c:pt>
                <c:pt idx="109904">
                  <c:v>54952</c:v>
                </c:pt>
                <c:pt idx="109905">
                  <c:v>54952.5</c:v>
                </c:pt>
                <c:pt idx="109906">
                  <c:v>54953</c:v>
                </c:pt>
                <c:pt idx="109907">
                  <c:v>54953.5</c:v>
                </c:pt>
                <c:pt idx="109908">
                  <c:v>54954</c:v>
                </c:pt>
                <c:pt idx="109909">
                  <c:v>54954.5</c:v>
                </c:pt>
                <c:pt idx="109910">
                  <c:v>54955</c:v>
                </c:pt>
                <c:pt idx="109911">
                  <c:v>54955.5</c:v>
                </c:pt>
                <c:pt idx="109912">
                  <c:v>54956</c:v>
                </c:pt>
                <c:pt idx="109913">
                  <c:v>54956.5</c:v>
                </c:pt>
                <c:pt idx="109914">
                  <c:v>54957</c:v>
                </c:pt>
                <c:pt idx="109915">
                  <c:v>54957.5</c:v>
                </c:pt>
                <c:pt idx="109916">
                  <c:v>54958</c:v>
                </c:pt>
                <c:pt idx="109917">
                  <c:v>54958.5</c:v>
                </c:pt>
                <c:pt idx="109918">
                  <c:v>54959</c:v>
                </c:pt>
                <c:pt idx="109919">
                  <c:v>54959.5</c:v>
                </c:pt>
                <c:pt idx="109920">
                  <c:v>54960</c:v>
                </c:pt>
                <c:pt idx="109921">
                  <c:v>54960.5</c:v>
                </c:pt>
                <c:pt idx="109922">
                  <c:v>54961</c:v>
                </c:pt>
                <c:pt idx="109923">
                  <c:v>54961.5</c:v>
                </c:pt>
                <c:pt idx="109924">
                  <c:v>54962</c:v>
                </c:pt>
                <c:pt idx="109925">
                  <c:v>54962.5</c:v>
                </c:pt>
                <c:pt idx="109926">
                  <c:v>54963</c:v>
                </c:pt>
                <c:pt idx="109927">
                  <c:v>54963.5</c:v>
                </c:pt>
                <c:pt idx="109928">
                  <c:v>54964</c:v>
                </c:pt>
                <c:pt idx="109929">
                  <c:v>54964.5</c:v>
                </c:pt>
                <c:pt idx="109930">
                  <c:v>54965</c:v>
                </c:pt>
                <c:pt idx="109931">
                  <c:v>54965.5</c:v>
                </c:pt>
                <c:pt idx="109932">
                  <c:v>54966</c:v>
                </c:pt>
                <c:pt idx="109933">
                  <c:v>54966.5</c:v>
                </c:pt>
                <c:pt idx="109934">
                  <c:v>54967</c:v>
                </c:pt>
                <c:pt idx="109935">
                  <c:v>54967.5</c:v>
                </c:pt>
                <c:pt idx="109936">
                  <c:v>54968</c:v>
                </c:pt>
                <c:pt idx="109937">
                  <c:v>54968.5</c:v>
                </c:pt>
                <c:pt idx="109938">
                  <c:v>54969</c:v>
                </c:pt>
                <c:pt idx="109939">
                  <c:v>54969.5</c:v>
                </c:pt>
                <c:pt idx="109940">
                  <c:v>54970</c:v>
                </c:pt>
                <c:pt idx="109941">
                  <c:v>54970.5</c:v>
                </c:pt>
                <c:pt idx="109942">
                  <c:v>54971</c:v>
                </c:pt>
                <c:pt idx="109943">
                  <c:v>54971.5</c:v>
                </c:pt>
                <c:pt idx="109944">
                  <c:v>54972</c:v>
                </c:pt>
                <c:pt idx="109945">
                  <c:v>54972.5</c:v>
                </c:pt>
                <c:pt idx="109946">
                  <c:v>54973</c:v>
                </c:pt>
                <c:pt idx="109947">
                  <c:v>54973.5</c:v>
                </c:pt>
                <c:pt idx="109948">
                  <c:v>54974</c:v>
                </c:pt>
                <c:pt idx="109949">
                  <c:v>54974.5</c:v>
                </c:pt>
                <c:pt idx="109950">
                  <c:v>54975</c:v>
                </c:pt>
                <c:pt idx="109951">
                  <c:v>54975.5</c:v>
                </c:pt>
                <c:pt idx="109952">
                  <c:v>54976</c:v>
                </c:pt>
                <c:pt idx="109953">
                  <c:v>54976.5</c:v>
                </c:pt>
                <c:pt idx="109954">
                  <c:v>54977</c:v>
                </c:pt>
                <c:pt idx="109955">
                  <c:v>54977.5</c:v>
                </c:pt>
                <c:pt idx="109956">
                  <c:v>54978</c:v>
                </c:pt>
                <c:pt idx="109957">
                  <c:v>54978.5</c:v>
                </c:pt>
                <c:pt idx="109958">
                  <c:v>54979</c:v>
                </c:pt>
                <c:pt idx="109959">
                  <c:v>54979.5</c:v>
                </c:pt>
                <c:pt idx="109960">
                  <c:v>54980</c:v>
                </c:pt>
                <c:pt idx="109961">
                  <c:v>54980.5</c:v>
                </c:pt>
                <c:pt idx="109962">
                  <c:v>54981</c:v>
                </c:pt>
                <c:pt idx="109963">
                  <c:v>54981.5</c:v>
                </c:pt>
                <c:pt idx="109964">
                  <c:v>54982</c:v>
                </c:pt>
                <c:pt idx="109965">
                  <c:v>54982.5</c:v>
                </c:pt>
                <c:pt idx="109966">
                  <c:v>54983</c:v>
                </c:pt>
                <c:pt idx="109967">
                  <c:v>54983.5</c:v>
                </c:pt>
                <c:pt idx="109968">
                  <c:v>54984</c:v>
                </c:pt>
                <c:pt idx="109969">
                  <c:v>54984.5</c:v>
                </c:pt>
                <c:pt idx="109970">
                  <c:v>54985</c:v>
                </c:pt>
                <c:pt idx="109971">
                  <c:v>54985.5</c:v>
                </c:pt>
                <c:pt idx="109972">
                  <c:v>54986</c:v>
                </c:pt>
                <c:pt idx="109973">
                  <c:v>54986.5</c:v>
                </c:pt>
                <c:pt idx="109974">
                  <c:v>54987</c:v>
                </c:pt>
                <c:pt idx="109975">
                  <c:v>54987.5</c:v>
                </c:pt>
                <c:pt idx="109976">
                  <c:v>54988</c:v>
                </c:pt>
                <c:pt idx="109977">
                  <c:v>54988.5</c:v>
                </c:pt>
                <c:pt idx="109978">
                  <c:v>54989</c:v>
                </c:pt>
                <c:pt idx="109979">
                  <c:v>54989.5</c:v>
                </c:pt>
                <c:pt idx="109980">
                  <c:v>54990</c:v>
                </c:pt>
                <c:pt idx="109981">
                  <c:v>54990.5</c:v>
                </c:pt>
                <c:pt idx="109982">
                  <c:v>54991</c:v>
                </c:pt>
                <c:pt idx="109983">
                  <c:v>54991.5</c:v>
                </c:pt>
                <c:pt idx="109984">
                  <c:v>54992</c:v>
                </c:pt>
                <c:pt idx="109985">
                  <c:v>54992.5</c:v>
                </c:pt>
                <c:pt idx="109986">
                  <c:v>54993</c:v>
                </c:pt>
                <c:pt idx="109987">
                  <c:v>54993.5</c:v>
                </c:pt>
                <c:pt idx="109988">
                  <c:v>54994</c:v>
                </c:pt>
                <c:pt idx="109989">
                  <c:v>54994.5</c:v>
                </c:pt>
                <c:pt idx="109990">
                  <c:v>54995</c:v>
                </c:pt>
                <c:pt idx="109991">
                  <c:v>54995.5</c:v>
                </c:pt>
                <c:pt idx="109992">
                  <c:v>54996</c:v>
                </c:pt>
                <c:pt idx="109993">
                  <c:v>54996.5</c:v>
                </c:pt>
                <c:pt idx="109994">
                  <c:v>54997</c:v>
                </c:pt>
                <c:pt idx="109995">
                  <c:v>54997.5</c:v>
                </c:pt>
                <c:pt idx="109996">
                  <c:v>54998</c:v>
                </c:pt>
                <c:pt idx="109997">
                  <c:v>54998.5</c:v>
                </c:pt>
                <c:pt idx="109998">
                  <c:v>54999</c:v>
                </c:pt>
                <c:pt idx="109999">
                  <c:v>54999.5</c:v>
                </c:pt>
                <c:pt idx="110000">
                  <c:v>55000</c:v>
                </c:pt>
                <c:pt idx="110001">
                  <c:v>55000.5</c:v>
                </c:pt>
                <c:pt idx="110002">
                  <c:v>55001</c:v>
                </c:pt>
                <c:pt idx="110003">
                  <c:v>55001.5</c:v>
                </c:pt>
                <c:pt idx="110004">
                  <c:v>55002</c:v>
                </c:pt>
                <c:pt idx="110005">
                  <c:v>55002.5</c:v>
                </c:pt>
                <c:pt idx="110006">
                  <c:v>55003</c:v>
                </c:pt>
                <c:pt idx="110007">
                  <c:v>55003.5</c:v>
                </c:pt>
                <c:pt idx="110008">
                  <c:v>55004</c:v>
                </c:pt>
                <c:pt idx="110009">
                  <c:v>55004.5</c:v>
                </c:pt>
                <c:pt idx="110010">
                  <c:v>55005</c:v>
                </c:pt>
                <c:pt idx="110011">
                  <c:v>55005.5</c:v>
                </c:pt>
                <c:pt idx="110012">
                  <c:v>55006</c:v>
                </c:pt>
                <c:pt idx="110013">
                  <c:v>55006.5</c:v>
                </c:pt>
                <c:pt idx="110014">
                  <c:v>55007</c:v>
                </c:pt>
                <c:pt idx="110015">
                  <c:v>55007.5</c:v>
                </c:pt>
                <c:pt idx="110016">
                  <c:v>55008</c:v>
                </c:pt>
                <c:pt idx="110017">
                  <c:v>55008.5</c:v>
                </c:pt>
                <c:pt idx="110018">
                  <c:v>55009</c:v>
                </c:pt>
                <c:pt idx="110019">
                  <c:v>55009.5</c:v>
                </c:pt>
                <c:pt idx="110020">
                  <c:v>55010</c:v>
                </c:pt>
                <c:pt idx="110021">
                  <c:v>55010.5</c:v>
                </c:pt>
                <c:pt idx="110022">
                  <c:v>55011</c:v>
                </c:pt>
                <c:pt idx="110023">
                  <c:v>55011.5</c:v>
                </c:pt>
                <c:pt idx="110024">
                  <c:v>55012</c:v>
                </c:pt>
                <c:pt idx="110025">
                  <c:v>55012.5</c:v>
                </c:pt>
                <c:pt idx="110026">
                  <c:v>55013</c:v>
                </c:pt>
                <c:pt idx="110027">
                  <c:v>55013.5</c:v>
                </c:pt>
                <c:pt idx="110028">
                  <c:v>55014</c:v>
                </c:pt>
                <c:pt idx="110029">
                  <c:v>55014.5</c:v>
                </c:pt>
                <c:pt idx="110030">
                  <c:v>55015</c:v>
                </c:pt>
                <c:pt idx="110031">
                  <c:v>55015.5</c:v>
                </c:pt>
                <c:pt idx="110032">
                  <c:v>55016</c:v>
                </c:pt>
                <c:pt idx="110033">
                  <c:v>55016.5</c:v>
                </c:pt>
                <c:pt idx="110034">
                  <c:v>55017</c:v>
                </c:pt>
                <c:pt idx="110035">
                  <c:v>55017.5</c:v>
                </c:pt>
                <c:pt idx="110036">
                  <c:v>55018</c:v>
                </c:pt>
                <c:pt idx="110037">
                  <c:v>55018.5</c:v>
                </c:pt>
                <c:pt idx="110038">
                  <c:v>55019</c:v>
                </c:pt>
                <c:pt idx="110039">
                  <c:v>55019.5</c:v>
                </c:pt>
                <c:pt idx="110040">
                  <c:v>55020</c:v>
                </c:pt>
                <c:pt idx="110041">
                  <c:v>55020.5</c:v>
                </c:pt>
                <c:pt idx="110042">
                  <c:v>55021</c:v>
                </c:pt>
                <c:pt idx="110043">
                  <c:v>55021.5</c:v>
                </c:pt>
                <c:pt idx="110044">
                  <c:v>55022</c:v>
                </c:pt>
                <c:pt idx="110045">
                  <c:v>55022.5</c:v>
                </c:pt>
                <c:pt idx="110046">
                  <c:v>55023</c:v>
                </c:pt>
                <c:pt idx="110047">
                  <c:v>55023.5</c:v>
                </c:pt>
                <c:pt idx="110048">
                  <c:v>55024</c:v>
                </c:pt>
                <c:pt idx="110049">
                  <c:v>55024.5</c:v>
                </c:pt>
                <c:pt idx="110050">
                  <c:v>55025</c:v>
                </c:pt>
                <c:pt idx="110051">
                  <c:v>55025.5</c:v>
                </c:pt>
                <c:pt idx="110052">
                  <c:v>55026</c:v>
                </c:pt>
                <c:pt idx="110053">
                  <c:v>55026.5</c:v>
                </c:pt>
                <c:pt idx="110054">
                  <c:v>55027</c:v>
                </c:pt>
                <c:pt idx="110055">
                  <c:v>55027.5</c:v>
                </c:pt>
                <c:pt idx="110056">
                  <c:v>55028</c:v>
                </c:pt>
                <c:pt idx="110057">
                  <c:v>55028.5</c:v>
                </c:pt>
                <c:pt idx="110058">
                  <c:v>55029</c:v>
                </c:pt>
                <c:pt idx="110059">
                  <c:v>55029.5</c:v>
                </c:pt>
                <c:pt idx="110060">
                  <c:v>55030</c:v>
                </c:pt>
                <c:pt idx="110061">
                  <c:v>55030.5</c:v>
                </c:pt>
                <c:pt idx="110062">
                  <c:v>55031</c:v>
                </c:pt>
                <c:pt idx="110063">
                  <c:v>55031.5</c:v>
                </c:pt>
                <c:pt idx="110064">
                  <c:v>55032</c:v>
                </c:pt>
                <c:pt idx="110065">
                  <c:v>55032.5</c:v>
                </c:pt>
                <c:pt idx="110066">
                  <c:v>55033</c:v>
                </c:pt>
                <c:pt idx="110067">
                  <c:v>55033.5</c:v>
                </c:pt>
                <c:pt idx="110068">
                  <c:v>55034</c:v>
                </c:pt>
                <c:pt idx="110069">
                  <c:v>55034.5</c:v>
                </c:pt>
                <c:pt idx="110070">
                  <c:v>55035</c:v>
                </c:pt>
                <c:pt idx="110071">
                  <c:v>55035.5</c:v>
                </c:pt>
                <c:pt idx="110072">
                  <c:v>55036</c:v>
                </c:pt>
                <c:pt idx="110073">
                  <c:v>55036.5</c:v>
                </c:pt>
                <c:pt idx="110074">
                  <c:v>55037</c:v>
                </c:pt>
                <c:pt idx="110075">
                  <c:v>55037.5</c:v>
                </c:pt>
                <c:pt idx="110076">
                  <c:v>55038</c:v>
                </c:pt>
                <c:pt idx="110077">
                  <c:v>55038.5</c:v>
                </c:pt>
                <c:pt idx="110078">
                  <c:v>55039</c:v>
                </c:pt>
                <c:pt idx="110079">
                  <c:v>55039.5</c:v>
                </c:pt>
                <c:pt idx="110080">
                  <c:v>55040</c:v>
                </c:pt>
                <c:pt idx="110081">
                  <c:v>55040.5</c:v>
                </c:pt>
                <c:pt idx="110082">
                  <c:v>55041</c:v>
                </c:pt>
                <c:pt idx="110083">
                  <c:v>55041.5</c:v>
                </c:pt>
                <c:pt idx="110084">
                  <c:v>55042</c:v>
                </c:pt>
                <c:pt idx="110085">
                  <c:v>55042.5</c:v>
                </c:pt>
                <c:pt idx="110086">
                  <c:v>55043</c:v>
                </c:pt>
                <c:pt idx="110087">
                  <c:v>55043.5</c:v>
                </c:pt>
                <c:pt idx="110088">
                  <c:v>55044</c:v>
                </c:pt>
                <c:pt idx="110089">
                  <c:v>55044.5</c:v>
                </c:pt>
                <c:pt idx="110090">
                  <c:v>55045</c:v>
                </c:pt>
                <c:pt idx="110091">
                  <c:v>55045.5</c:v>
                </c:pt>
                <c:pt idx="110092">
                  <c:v>55046</c:v>
                </c:pt>
                <c:pt idx="110093">
                  <c:v>55046.5</c:v>
                </c:pt>
                <c:pt idx="110094">
                  <c:v>55047</c:v>
                </c:pt>
                <c:pt idx="110095">
                  <c:v>55047.5</c:v>
                </c:pt>
                <c:pt idx="110096">
                  <c:v>55048</c:v>
                </c:pt>
                <c:pt idx="110097">
                  <c:v>55048.5</c:v>
                </c:pt>
                <c:pt idx="110098">
                  <c:v>55049</c:v>
                </c:pt>
                <c:pt idx="110099">
                  <c:v>55049.5</c:v>
                </c:pt>
                <c:pt idx="110100">
                  <c:v>55050</c:v>
                </c:pt>
                <c:pt idx="110101">
                  <c:v>55050.5</c:v>
                </c:pt>
                <c:pt idx="110102">
                  <c:v>55051</c:v>
                </c:pt>
                <c:pt idx="110103">
                  <c:v>55051.5</c:v>
                </c:pt>
                <c:pt idx="110104">
                  <c:v>55052</c:v>
                </c:pt>
                <c:pt idx="110105">
                  <c:v>55052.5</c:v>
                </c:pt>
                <c:pt idx="110106">
                  <c:v>55053</c:v>
                </c:pt>
                <c:pt idx="110107">
                  <c:v>55053.5</c:v>
                </c:pt>
                <c:pt idx="110108">
                  <c:v>55054</c:v>
                </c:pt>
                <c:pt idx="110109">
                  <c:v>55054.5</c:v>
                </c:pt>
                <c:pt idx="110110">
                  <c:v>55055</c:v>
                </c:pt>
                <c:pt idx="110111">
                  <c:v>55055.5</c:v>
                </c:pt>
                <c:pt idx="110112">
                  <c:v>55056</c:v>
                </c:pt>
                <c:pt idx="110113">
                  <c:v>55056.5</c:v>
                </c:pt>
                <c:pt idx="110114">
                  <c:v>55057</c:v>
                </c:pt>
                <c:pt idx="110115">
                  <c:v>55057.5</c:v>
                </c:pt>
                <c:pt idx="110116">
                  <c:v>55058</c:v>
                </c:pt>
                <c:pt idx="110117">
                  <c:v>55058.5</c:v>
                </c:pt>
                <c:pt idx="110118">
                  <c:v>55059</c:v>
                </c:pt>
                <c:pt idx="110119">
                  <c:v>55059.5</c:v>
                </c:pt>
                <c:pt idx="110120">
                  <c:v>55060</c:v>
                </c:pt>
                <c:pt idx="110121">
                  <c:v>55060.5</c:v>
                </c:pt>
                <c:pt idx="110122">
                  <c:v>55061</c:v>
                </c:pt>
                <c:pt idx="110123">
                  <c:v>55061.5</c:v>
                </c:pt>
                <c:pt idx="110124">
                  <c:v>55062</c:v>
                </c:pt>
                <c:pt idx="110125">
                  <c:v>55062.5</c:v>
                </c:pt>
                <c:pt idx="110126">
                  <c:v>55063</c:v>
                </c:pt>
                <c:pt idx="110127">
                  <c:v>55063.5</c:v>
                </c:pt>
                <c:pt idx="110128">
                  <c:v>55064</c:v>
                </c:pt>
                <c:pt idx="110129">
                  <c:v>55064.5</c:v>
                </c:pt>
                <c:pt idx="110130">
                  <c:v>55065</c:v>
                </c:pt>
                <c:pt idx="110131">
                  <c:v>55065.5</c:v>
                </c:pt>
                <c:pt idx="110132">
                  <c:v>55066</c:v>
                </c:pt>
                <c:pt idx="110133">
                  <c:v>55066.5</c:v>
                </c:pt>
                <c:pt idx="110134">
                  <c:v>55067</c:v>
                </c:pt>
                <c:pt idx="110135">
                  <c:v>55067.5</c:v>
                </c:pt>
                <c:pt idx="110136">
                  <c:v>55068</c:v>
                </c:pt>
                <c:pt idx="110137">
                  <c:v>55068.5</c:v>
                </c:pt>
                <c:pt idx="110138">
                  <c:v>55069</c:v>
                </c:pt>
                <c:pt idx="110139">
                  <c:v>55069.5</c:v>
                </c:pt>
                <c:pt idx="110140">
                  <c:v>55070</c:v>
                </c:pt>
                <c:pt idx="110141">
                  <c:v>55070.5</c:v>
                </c:pt>
                <c:pt idx="110142">
                  <c:v>55071</c:v>
                </c:pt>
                <c:pt idx="110143">
                  <c:v>55071.5</c:v>
                </c:pt>
                <c:pt idx="110144">
                  <c:v>55072</c:v>
                </c:pt>
                <c:pt idx="110145">
                  <c:v>55072.5</c:v>
                </c:pt>
                <c:pt idx="110146">
                  <c:v>55073</c:v>
                </c:pt>
                <c:pt idx="110147">
                  <c:v>55073.5</c:v>
                </c:pt>
                <c:pt idx="110148">
                  <c:v>55074</c:v>
                </c:pt>
                <c:pt idx="110149">
                  <c:v>55074.5</c:v>
                </c:pt>
                <c:pt idx="110150">
                  <c:v>55075</c:v>
                </c:pt>
                <c:pt idx="110151">
                  <c:v>55075.5</c:v>
                </c:pt>
                <c:pt idx="110152">
                  <c:v>55076</c:v>
                </c:pt>
                <c:pt idx="110153">
                  <c:v>55076.5</c:v>
                </c:pt>
                <c:pt idx="110154">
                  <c:v>55077</c:v>
                </c:pt>
                <c:pt idx="110155">
                  <c:v>55077.5</c:v>
                </c:pt>
                <c:pt idx="110156">
                  <c:v>55078</c:v>
                </c:pt>
                <c:pt idx="110157">
                  <c:v>55078.5</c:v>
                </c:pt>
                <c:pt idx="110158">
                  <c:v>55079</c:v>
                </c:pt>
                <c:pt idx="110159">
                  <c:v>55079.5</c:v>
                </c:pt>
                <c:pt idx="110160">
                  <c:v>55080</c:v>
                </c:pt>
                <c:pt idx="110161">
                  <c:v>55080.5</c:v>
                </c:pt>
                <c:pt idx="110162">
                  <c:v>55081</c:v>
                </c:pt>
                <c:pt idx="110163">
                  <c:v>55081.5</c:v>
                </c:pt>
                <c:pt idx="110164">
                  <c:v>55082</c:v>
                </c:pt>
                <c:pt idx="110165">
                  <c:v>55082.5</c:v>
                </c:pt>
                <c:pt idx="110166">
                  <c:v>55083</c:v>
                </c:pt>
                <c:pt idx="110167">
                  <c:v>55083.5</c:v>
                </c:pt>
                <c:pt idx="110168">
                  <c:v>55084</c:v>
                </c:pt>
                <c:pt idx="110169">
                  <c:v>55084.5</c:v>
                </c:pt>
                <c:pt idx="110170">
                  <c:v>55085</c:v>
                </c:pt>
                <c:pt idx="110171">
                  <c:v>55085.5</c:v>
                </c:pt>
                <c:pt idx="110172">
                  <c:v>55086</c:v>
                </c:pt>
                <c:pt idx="110173">
                  <c:v>55086.5</c:v>
                </c:pt>
                <c:pt idx="110174">
                  <c:v>55087</c:v>
                </c:pt>
                <c:pt idx="110175">
                  <c:v>55087.5</c:v>
                </c:pt>
                <c:pt idx="110176">
                  <c:v>55088</c:v>
                </c:pt>
                <c:pt idx="110177">
                  <c:v>55088.5</c:v>
                </c:pt>
                <c:pt idx="110178">
                  <c:v>55089</c:v>
                </c:pt>
                <c:pt idx="110179">
                  <c:v>55089.5</c:v>
                </c:pt>
                <c:pt idx="110180">
                  <c:v>55090</c:v>
                </c:pt>
                <c:pt idx="110181">
                  <c:v>55090.5</c:v>
                </c:pt>
                <c:pt idx="110182">
                  <c:v>55091</c:v>
                </c:pt>
                <c:pt idx="110183">
                  <c:v>55091.5</c:v>
                </c:pt>
                <c:pt idx="110184">
                  <c:v>55092</c:v>
                </c:pt>
                <c:pt idx="110185">
                  <c:v>55092.5</c:v>
                </c:pt>
                <c:pt idx="110186">
                  <c:v>55093</c:v>
                </c:pt>
                <c:pt idx="110187">
                  <c:v>55093.5</c:v>
                </c:pt>
                <c:pt idx="110188">
                  <c:v>55094</c:v>
                </c:pt>
                <c:pt idx="110189">
                  <c:v>55094.5</c:v>
                </c:pt>
                <c:pt idx="110190">
                  <c:v>55095</c:v>
                </c:pt>
                <c:pt idx="110191">
                  <c:v>55095.5</c:v>
                </c:pt>
                <c:pt idx="110192">
                  <c:v>55096</c:v>
                </c:pt>
                <c:pt idx="110193">
                  <c:v>55096.5</c:v>
                </c:pt>
                <c:pt idx="110194">
                  <c:v>55097</c:v>
                </c:pt>
                <c:pt idx="110195">
                  <c:v>55097.5</c:v>
                </c:pt>
                <c:pt idx="110196">
                  <c:v>55098</c:v>
                </c:pt>
                <c:pt idx="110197">
                  <c:v>55098.5</c:v>
                </c:pt>
                <c:pt idx="110198">
                  <c:v>55099</c:v>
                </c:pt>
                <c:pt idx="110199">
                  <c:v>55099.5</c:v>
                </c:pt>
                <c:pt idx="110200">
                  <c:v>55100</c:v>
                </c:pt>
                <c:pt idx="110201">
                  <c:v>55100.5</c:v>
                </c:pt>
                <c:pt idx="110202">
                  <c:v>55101</c:v>
                </c:pt>
                <c:pt idx="110203">
                  <c:v>55101.5</c:v>
                </c:pt>
                <c:pt idx="110204">
                  <c:v>55102</c:v>
                </c:pt>
                <c:pt idx="110205">
                  <c:v>55102.5</c:v>
                </c:pt>
                <c:pt idx="110206">
                  <c:v>55103</c:v>
                </c:pt>
                <c:pt idx="110207">
                  <c:v>55103.5</c:v>
                </c:pt>
                <c:pt idx="110208">
                  <c:v>55104</c:v>
                </c:pt>
                <c:pt idx="110209">
                  <c:v>55104.5</c:v>
                </c:pt>
                <c:pt idx="110210">
                  <c:v>55105</c:v>
                </c:pt>
                <c:pt idx="110211">
                  <c:v>55105.5</c:v>
                </c:pt>
                <c:pt idx="110212">
                  <c:v>55106</c:v>
                </c:pt>
                <c:pt idx="110213">
                  <c:v>55106.5</c:v>
                </c:pt>
                <c:pt idx="110214">
                  <c:v>55107</c:v>
                </c:pt>
                <c:pt idx="110215">
                  <c:v>55107.5</c:v>
                </c:pt>
                <c:pt idx="110216">
                  <c:v>55108</c:v>
                </c:pt>
                <c:pt idx="110217">
                  <c:v>55108.5</c:v>
                </c:pt>
                <c:pt idx="110218">
                  <c:v>55109</c:v>
                </c:pt>
                <c:pt idx="110219">
                  <c:v>55109.5</c:v>
                </c:pt>
                <c:pt idx="110220">
                  <c:v>55110</c:v>
                </c:pt>
                <c:pt idx="110221">
                  <c:v>55110.5</c:v>
                </c:pt>
                <c:pt idx="110222">
                  <c:v>55111</c:v>
                </c:pt>
                <c:pt idx="110223">
                  <c:v>55111.5</c:v>
                </c:pt>
                <c:pt idx="110224">
                  <c:v>55112</c:v>
                </c:pt>
                <c:pt idx="110225">
                  <c:v>55112.5</c:v>
                </c:pt>
                <c:pt idx="110226">
                  <c:v>55113</c:v>
                </c:pt>
                <c:pt idx="110227">
                  <c:v>55113.5</c:v>
                </c:pt>
                <c:pt idx="110228">
                  <c:v>55114</c:v>
                </c:pt>
                <c:pt idx="110229">
                  <c:v>55114.5</c:v>
                </c:pt>
                <c:pt idx="110230">
                  <c:v>55115</c:v>
                </c:pt>
                <c:pt idx="110231">
                  <c:v>55115.5</c:v>
                </c:pt>
                <c:pt idx="110232">
                  <c:v>55116</c:v>
                </c:pt>
                <c:pt idx="110233">
                  <c:v>55116.5</c:v>
                </c:pt>
                <c:pt idx="110234">
                  <c:v>55117</c:v>
                </c:pt>
                <c:pt idx="110235">
                  <c:v>55117.5</c:v>
                </c:pt>
                <c:pt idx="110236">
                  <c:v>55118</c:v>
                </c:pt>
                <c:pt idx="110237">
                  <c:v>55118.5</c:v>
                </c:pt>
                <c:pt idx="110238">
                  <c:v>55119</c:v>
                </c:pt>
                <c:pt idx="110239">
                  <c:v>55119.5</c:v>
                </c:pt>
                <c:pt idx="110240">
                  <c:v>55120</c:v>
                </c:pt>
                <c:pt idx="110241">
                  <c:v>55120.5</c:v>
                </c:pt>
                <c:pt idx="110242">
                  <c:v>55121</c:v>
                </c:pt>
                <c:pt idx="110243">
                  <c:v>55121.5</c:v>
                </c:pt>
                <c:pt idx="110244">
                  <c:v>55122</c:v>
                </c:pt>
                <c:pt idx="110245">
                  <c:v>55122.5</c:v>
                </c:pt>
                <c:pt idx="110246">
                  <c:v>55123</c:v>
                </c:pt>
                <c:pt idx="110247">
                  <c:v>55123.5</c:v>
                </c:pt>
                <c:pt idx="110248">
                  <c:v>55124</c:v>
                </c:pt>
                <c:pt idx="110249">
                  <c:v>55124.5</c:v>
                </c:pt>
                <c:pt idx="110250">
                  <c:v>55125</c:v>
                </c:pt>
                <c:pt idx="110251">
                  <c:v>55125.5</c:v>
                </c:pt>
                <c:pt idx="110252">
                  <c:v>55126</c:v>
                </c:pt>
                <c:pt idx="110253">
                  <c:v>55126.5</c:v>
                </c:pt>
                <c:pt idx="110254">
                  <c:v>55127</c:v>
                </c:pt>
                <c:pt idx="110255">
                  <c:v>55127.5</c:v>
                </c:pt>
                <c:pt idx="110256">
                  <c:v>55128</c:v>
                </c:pt>
                <c:pt idx="110257">
                  <c:v>55128.5</c:v>
                </c:pt>
                <c:pt idx="110258">
                  <c:v>55129</c:v>
                </c:pt>
                <c:pt idx="110259">
                  <c:v>55129.5</c:v>
                </c:pt>
                <c:pt idx="110260">
                  <c:v>55130</c:v>
                </c:pt>
                <c:pt idx="110261">
                  <c:v>55130.5</c:v>
                </c:pt>
                <c:pt idx="110262">
                  <c:v>55131</c:v>
                </c:pt>
                <c:pt idx="110263">
                  <c:v>55131.5</c:v>
                </c:pt>
                <c:pt idx="110264">
                  <c:v>55132</c:v>
                </c:pt>
                <c:pt idx="110265">
                  <c:v>55132.5</c:v>
                </c:pt>
                <c:pt idx="110266">
                  <c:v>55133</c:v>
                </c:pt>
                <c:pt idx="110267">
                  <c:v>55133.5</c:v>
                </c:pt>
                <c:pt idx="110268">
                  <c:v>55134</c:v>
                </c:pt>
                <c:pt idx="110269">
                  <c:v>55134.5</c:v>
                </c:pt>
                <c:pt idx="110270">
                  <c:v>55135</c:v>
                </c:pt>
                <c:pt idx="110271">
                  <c:v>55135.5</c:v>
                </c:pt>
                <c:pt idx="110272">
                  <c:v>55136</c:v>
                </c:pt>
                <c:pt idx="110273">
                  <c:v>55136.5</c:v>
                </c:pt>
                <c:pt idx="110274">
                  <c:v>55137</c:v>
                </c:pt>
                <c:pt idx="110275">
                  <c:v>55137.5</c:v>
                </c:pt>
                <c:pt idx="110276">
                  <c:v>55138</c:v>
                </c:pt>
                <c:pt idx="110277">
                  <c:v>55138.5</c:v>
                </c:pt>
                <c:pt idx="110278">
                  <c:v>55139</c:v>
                </c:pt>
                <c:pt idx="110279">
                  <c:v>55139.5</c:v>
                </c:pt>
                <c:pt idx="110280">
                  <c:v>55140</c:v>
                </c:pt>
                <c:pt idx="110281">
                  <c:v>55140.5</c:v>
                </c:pt>
                <c:pt idx="110282">
                  <c:v>55141</c:v>
                </c:pt>
                <c:pt idx="110283">
                  <c:v>55141.5</c:v>
                </c:pt>
                <c:pt idx="110284">
                  <c:v>55142</c:v>
                </c:pt>
                <c:pt idx="110285">
                  <c:v>55142.5</c:v>
                </c:pt>
                <c:pt idx="110286">
                  <c:v>55143</c:v>
                </c:pt>
                <c:pt idx="110287">
                  <c:v>55143.5</c:v>
                </c:pt>
                <c:pt idx="110288">
                  <c:v>55144</c:v>
                </c:pt>
                <c:pt idx="110289">
                  <c:v>55144.5</c:v>
                </c:pt>
                <c:pt idx="110290">
                  <c:v>55145</c:v>
                </c:pt>
                <c:pt idx="110291">
                  <c:v>55145.5</c:v>
                </c:pt>
                <c:pt idx="110292">
                  <c:v>55146</c:v>
                </c:pt>
                <c:pt idx="110293">
                  <c:v>55146.5</c:v>
                </c:pt>
                <c:pt idx="110294">
                  <c:v>55147</c:v>
                </c:pt>
                <c:pt idx="110295">
                  <c:v>55147.5</c:v>
                </c:pt>
                <c:pt idx="110296">
                  <c:v>55148</c:v>
                </c:pt>
                <c:pt idx="110297">
                  <c:v>55148.5</c:v>
                </c:pt>
                <c:pt idx="110298">
                  <c:v>55149</c:v>
                </c:pt>
                <c:pt idx="110299">
                  <c:v>55149.5</c:v>
                </c:pt>
                <c:pt idx="110300">
                  <c:v>55150</c:v>
                </c:pt>
                <c:pt idx="110301">
                  <c:v>55150.5</c:v>
                </c:pt>
                <c:pt idx="110302">
                  <c:v>55151</c:v>
                </c:pt>
                <c:pt idx="110303">
                  <c:v>55151.5</c:v>
                </c:pt>
                <c:pt idx="110304">
                  <c:v>55152</c:v>
                </c:pt>
                <c:pt idx="110305">
                  <c:v>55152.5</c:v>
                </c:pt>
                <c:pt idx="110306">
                  <c:v>55153</c:v>
                </c:pt>
                <c:pt idx="110307">
                  <c:v>55153.5</c:v>
                </c:pt>
                <c:pt idx="110308">
                  <c:v>55154</c:v>
                </c:pt>
                <c:pt idx="110309">
                  <c:v>55154.5</c:v>
                </c:pt>
                <c:pt idx="110310">
                  <c:v>55155</c:v>
                </c:pt>
                <c:pt idx="110311">
                  <c:v>55155.5</c:v>
                </c:pt>
                <c:pt idx="110312">
                  <c:v>55156</c:v>
                </c:pt>
                <c:pt idx="110313">
                  <c:v>55156.5</c:v>
                </c:pt>
                <c:pt idx="110314">
                  <c:v>55157</c:v>
                </c:pt>
                <c:pt idx="110315">
                  <c:v>55157.5</c:v>
                </c:pt>
                <c:pt idx="110316">
                  <c:v>55158</c:v>
                </c:pt>
                <c:pt idx="110317">
                  <c:v>55158.5</c:v>
                </c:pt>
                <c:pt idx="110318">
                  <c:v>55159</c:v>
                </c:pt>
                <c:pt idx="110319">
                  <c:v>55159.5</c:v>
                </c:pt>
                <c:pt idx="110320">
                  <c:v>55160</c:v>
                </c:pt>
                <c:pt idx="110321">
                  <c:v>55160.5</c:v>
                </c:pt>
                <c:pt idx="110322">
                  <c:v>55161</c:v>
                </c:pt>
                <c:pt idx="110323">
                  <c:v>55161.5</c:v>
                </c:pt>
                <c:pt idx="110324">
                  <c:v>55162</c:v>
                </c:pt>
                <c:pt idx="110325">
                  <c:v>55162.5</c:v>
                </c:pt>
                <c:pt idx="110326">
                  <c:v>55163</c:v>
                </c:pt>
                <c:pt idx="110327">
                  <c:v>55163.5</c:v>
                </c:pt>
                <c:pt idx="110328">
                  <c:v>55164</c:v>
                </c:pt>
                <c:pt idx="110329">
                  <c:v>55164.5</c:v>
                </c:pt>
                <c:pt idx="110330">
                  <c:v>55165</c:v>
                </c:pt>
                <c:pt idx="110331">
                  <c:v>55165.5</c:v>
                </c:pt>
                <c:pt idx="110332">
                  <c:v>55166</c:v>
                </c:pt>
                <c:pt idx="110333">
                  <c:v>55166.5</c:v>
                </c:pt>
                <c:pt idx="110334">
                  <c:v>55167</c:v>
                </c:pt>
                <c:pt idx="110335">
                  <c:v>55167.5</c:v>
                </c:pt>
                <c:pt idx="110336">
                  <c:v>55168</c:v>
                </c:pt>
                <c:pt idx="110337">
                  <c:v>55168.5</c:v>
                </c:pt>
                <c:pt idx="110338">
                  <c:v>55169</c:v>
                </c:pt>
                <c:pt idx="110339">
                  <c:v>55169.5</c:v>
                </c:pt>
                <c:pt idx="110340">
                  <c:v>55170</c:v>
                </c:pt>
                <c:pt idx="110341">
                  <c:v>55170.5</c:v>
                </c:pt>
                <c:pt idx="110342">
                  <c:v>55171</c:v>
                </c:pt>
                <c:pt idx="110343">
                  <c:v>55171.5</c:v>
                </c:pt>
                <c:pt idx="110344">
                  <c:v>55172</c:v>
                </c:pt>
                <c:pt idx="110345">
                  <c:v>55172.5</c:v>
                </c:pt>
                <c:pt idx="110346">
                  <c:v>55173</c:v>
                </c:pt>
                <c:pt idx="110347">
                  <c:v>55173.5</c:v>
                </c:pt>
                <c:pt idx="110348">
                  <c:v>55174</c:v>
                </c:pt>
                <c:pt idx="110349">
                  <c:v>55174.5</c:v>
                </c:pt>
                <c:pt idx="110350">
                  <c:v>55175</c:v>
                </c:pt>
                <c:pt idx="110351">
                  <c:v>55175.5</c:v>
                </c:pt>
                <c:pt idx="110352">
                  <c:v>55176</c:v>
                </c:pt>
                <c:pt idx="110353">
                  <c:v>55176.5</c:v>
                </c:pt>
                <c:pt idx="110354">
                  <c:v>55177</c:v>
                </c:pt>
                <c:pt idx="110355">
                  <c:v>55177.5</c:v>
                </c:pt>
                <c:pt idx="110356">
                  <c:v>55178</c:v>
                </c:pt>
                <c:pt idx="110357">
                  <c:v>55178.5</c:v>
                </c:pt>
                <c:pt idx="110358">
                  <c:v>55179</c:v>
                </c:pt>
                <c:pt idx="110359">
                  <c:v>55179.5</c:v>
                </c:pt>
                <c:pt idx="110360">
                  <c:v>55180</c:v>
                </c:pt>
                <c:pt idx="110361">
                  <c:v>55180.5</c:v>
                </c:pt>
                <c:pt idx="110362">
                  <c:v>55181</c:v>
                </c:pt>
                <c:pt idx="110363">
                  <c:v>55181.5</c:v>
                </c:pt>
                <c:pt idx="110364">
                  <c:v>55182</c:v>
                </c:pt>
                <c:pt idx="110365">
                  <c:v>55182.5</c:v>
                </c:pt>
                <c:pt idx="110366">
                  <c:v>55183</c:v>
                </c:pt>
                <c:pt idx="110367">
                  <c:v>55183.5</c:v>
                </c:pt>
                <c:pt idx="110368">
                  <c:v>55184</c:v>
                </c:pt>
                <c:pt idx="110369">
                  <c:v>55184.5</c:v>
                </c:pt>
                <c:pt idx="110370">
                  <c:v>55185</c:v>
                </c:pt>
                <c:pt idx="110371">
                  <c:v>55185.5</c:v>
                </c:pt>
                <c:pt idx="110372">
                  <c:v>55186</c:v>
                </c:pt>
                <c:pt idx="110373">
                  <c:v>55186.5</c:v>
                </c:pt>
                <c:pt idx="110374">
                  <c:v>55187</c:v>
                </c:pt>
                <c:pt idx="110375">
                  <c:v>55187.5</c:v>
                </c:pt>
                <c:pt idx="110376">
                  <c:v>55188</c:v>
                </c:pt>
                <c:pt idx="110377">
                  <c:v>55188.5</c:v>
                </c:pt>
                <c:pt idx="110378">
                  <c:v>55189</c:v>
                </c:pt>
                <c:pt idx="110379">
                  <c:v>55189.5</c:v>
                </c:pt>
                <c:pt idx="110380">
                  <c:v>55190</c:v>
                </c:pt>
                <c:pt idx="110381">
                  <c:v>55190.5</c:v>
                </c:pt>
                <c:pt idx="110382">
                  <c:v>55191</c:v>
                </c:pt>
                <c:pt idx="110383">
                  <c:v>55191.5</c:v>
                </c:pt>
                <c:pt idx="110384">
                  <c:v>55192</c:v>
                </c:pt>
                <c:pt idx="110385">
                  <c:v>55192.5</c:v>
                </c:pt>
                <c:pt idx="110386">
                  <c:v>55193</c:v>
                </c:pt>
                <c:pt idx="110387">
                  <c:v>55193.5</c:v>
                </c:pt>
                <c:pt idx="110388">
                  <c:v>55194</c:v>
                </c:pt>
                <c:pt idx="110389">
                  <c:v>55194.5</c:v>
                </c:pt>
                <c:pt idx="110390">
                  <c:v>55195</c:v>
                </c:pt>
                <c:pt idx="110391">
                  <c:v>55195.5</c:v>
                </c:pt>
                <c:pt idx="110392">
                  <c:v>55196</c:v>
                </c:pt>
                <c:pt idx="110393">
                  <c:v>55196.5</c:v>
                </c:pt>
                <c:pt idx="110394">
                  <c:v>55197</c:v>
                </c:pt>
                <c:pt idx="110395">
                  <c:v>55197.5</c:v>
                </c:pt>
                <c:pt idx="110396">
                  <c:v>55198</c:v>
                </c:pt>
                <c:pt idx="110397">
                  <c:v>55198.5</c:v>
                </c:pt>
                <c:pt idx="110398">
                  <c:v>55199</c:v>
                </c:pt>
                <c:pt idx="110399">
                  <c:v>55199.5</c:v>
                </c:pt>
                <c:pt idx="110400">
                  <c:v>55200</c:v>
                </c:pt>
                <c:pt idx="110401">
                  <c:v>55200.5</c:v>
                </c:pt>
                <c:pt idx="110402">
                  <c:v>55201</c:v>
                </c:pt>
                <c:pt idx="110403">
                  <c:v>55201.5</c:v>
                </c:pt>
                <c:pt idx="110404">
                  <c:v>55202</c:v>
                </c:pt>
                <c:pt idx="110405">
                  <c:v>55202.5</c:v>
                </c:pt>
                <c:pt idx="110406">
                  <c:v>55203</c:v>
                </c:pt>
                <c:pt idx="110407">
                  <c:v>55203.5</c:v>
                </c:pt>
                <c:pt idx="110408">
                  <c:v>55204</c:v>
                </c:pt>
                <c:pt idx="110409">
                  <c:v>55204.5</c:v>
                </c:pt>
                <c:pt idx="110410">
                  <c:v>55205</c:v>
                </c:pt>
                <c:pt idx="110411">
                  <c:v>55205.5</c:v>
                </c:pt>
                <c:pt idx="110412">
                  <c:v>55206</c:v>
                </c:pt>
                <c:pt idx="110413">
                  <c:v>55206.5</c:v>
                </c:pt>
                <c:pt idx="110414">
                  <c:v>55207</c:v>
                </c:pt>
                <c:pt idx="110415">
                  <c:v>55207.5</c:v>
                </c:pt>
                <c:pt idx="110416">
                  <c:v>55208</c:v>
                </c:pt>
                <c:pt idx="110417">
                  <c:v>55208.5</c:v>
                </c:pt>
                <c:pt idx="110418">
                  <c:v>55209</c:v>
                </c:pt>
                <c:pt idx="110419">
                  <c:v>55209.5</c:v>
                </c:pt>
                <c:pt idx="110420">
                  <c:v>55210</c:v>
                </c:pt>
                <c:pt idx="110421">
                  <c:v>55210.5</c:v>
                </c:pt>
                <c:pt idx="110422">
                  <c:v>55211</c:v>
                </c:pt>
                <c:pt idx="110423">
                  <c:v>55211.5</c:v>
                </c:pt>
                <c:pt idx="110424">
                  <c:v>55212</c:v>
                </c:pt>
                <c:pt idx="110425">
                  <c:v>55212.5</c:v>
                </c:pt>
                <c:pt idx="110426">
                  <c:v>55213</c:v>
                </c:pt>
                <c:pt idx="110427">
                  <c:v>55213.5</c:v>
                </c:pt>
                <c:pt idx="110428">
                  <c:v>55214</c:v>
                </c:pt>
                <c:pt idx="110429">
                  <c:v>55214.5</c:v>
                </c:pt>
                <c:pt idx="110430">
                  <c:v>55215</c:v>
                </c:pt>
                <c:pt idx="110431">
                  <c:v>55215.5</c:v>
                </c:pt>
                <c:pt idx="110432">
                  <c:v>55216</c:v>
                </c:pt>
                <c:pt idx="110433">
                  <c:v>55216.5</c:v>
                </c:pt>
                <c:pt idx="110434">
                  <c:v>55217</c:v>
                </c:pt>
                <c:pt idx="110435">
                  <c:v>55217.5</c:v>
                </c:pt>
                <c:pt idx="110436">
                  <c:v>55218</c:v>
                </c:pt>
                <c:pt idx="110437">
                  <c:v>55218.5</c:v>
                </c:pt>
                <c:pt idx="110438">
                  <c:v>55219</c:v>
                </c:pt>
                <c:pt idx="110439">
                  <c:v>55219.5</c:v>
                </c:pt>
                <c:pt idx="110440">
                  <c:v>55220</c:v>
                </c:pt>
                <c:pt idx="110441">
                  <c:v>55220.5</c:v>
                </c:pt>
                <c:pt idx="110442">
                  <c:v>55221</c:v>
                </c:pt>
                <c:pt idx="110443">
                  <c:v>55221.5</c:v>
                </c:pt>
                <c:pt idx="110444">
                  <c:v>55222</c:v>
                </c:pt>
                <c:pt idx="110445">
                  <c:v>55222.5</c:v>
                </c:pt>
                <c:pt idx="110446">
                  <c:v>55223</c:v>
                </c:pt>
                <c:pt idx="110447">
                  <c:v>55223.5</c:v>
                </c:pt>
                <c:pt idx="110448">
                  <c:v>55224</c:v>
                </c:pt>
                <c:pt idx="110449">
                  <c:v>55224.5</c:v>
                </c:pt>
                <c:pt idx="110450">
                  <c:v>55225</c:v>
                </c:pt>
                <c:pt idx="110451">
                  <c:v>55225.5</c:v>
                </c:pt>
                <c:pt idx="110452">
                  <c:v>55226</c:v>
                </c:pt>
                <c:pt idx="110453">
                  <c:v>55226.5</c:v>
                </c:pt>
                <c:pt idx="110454">
                  <c:v>55227</c:v>
                </c:pt>
                <c:pt idx="110455">
                  <c:v>55227.5</c:v>
                </c:pt>
                <c:pt idx="110456">
                  <c:v>55228</c:v>
                </c:pt>
                <c:pt idx="110457">
                  <c:v>55228.5</c:v>
                </c:pt>
                <c:pt idx="110458">
                  <c:v>55229</c:v>
                </c:pt>
                <c:pt idx="110459">
                  <c:v>55229.5</c:v>
                </c:pt>
                <c:pt idx="110460">
                  <c:v>55230</c:v>
                </c:pt>
                <c:pt idx="110461">
                  <c:v>55230.5</c:v>
                </c:pt>
                <c:pt idx="110462">
                  <c:v>55231</c:v>
                </c:pt>
                <c:pt idx="110463">
                  <c:v>55231.5</c:v>
                </c:pt>
                <c:pt idx="110464">
                  <c:v>55232</c:v>
                </c:pt>
                <c:pt idx="110465">
                  <c:v>55232.5</c:v>
                </c:pt>
                <c:pt idx="110466">
                  <c:v>55233</c:v>
                </c:pt>
                <c:pt idx="110467">
                  <c:v>55233.5</c:v>
                </c:pt>
                <c:pt idx="110468">
                  <c:v>55234</c:v>
                </c:pt>
                <c:pt idx="110469">
                  <c:v>55234.5</c:v>
                </c:pt>
                <c:pt idx="110470">
                  <c:v>55235</c:v>
                </c:pt>
                <c:pt idx="110471">
                  <c:v>55235.5</c:v>
                </c:pt>
                <c:pt idx="110472">
                  <c:v>55236</c:v>
                </c:pt>
                <c:pt idx="110473">
                  <c:v>55236.5</c:v>
                </c:pt>
                <c:pt idx="110474">
                  <c:v>55237</c:v>
                </c:pt>
                <c:pt idx="110475">
                  <c:v>55237.5</c:v>
                </c:pt>
                <c:pt idx="110476">
                  <c:v>55238</c:v>
                </c:pt>
                <c:pt idx="110477">
                  <c:v>55238.5</c:v>
                </c:pt>
                <c:pt idx="110478">
                  <c:v>55239</c:v>
                </c:pt>
                <c:pt idx="110479">
                  <c:v>55239.5</c:v>
                </c:pt>
                <c:pt idx="110480">
                  <c:v>55240</c:v>
                </c:pt>
                <c:pt idx="110481">
                  <c:v>55240.5</c:v>
                </c:pt>
                <c:pt idx="110482">
                  <c:v>55241</c:v>
                </c:pt>
                <c:pt idx="110483">
                  <c:v>55241.5</c:v>
                </c:pt>
                <c:pt idx="110484">
                  <c:v>55242</c:v>
                </c:pt>
                <c:pt idx="110485">
                  <c:v>55242.5</c:v>
                </c:pt>
                <c:pt idx="110486">
                  <c:v>55243</c:v>
                </c:pt>
                <c:pt idx="110487">
                  <c:v>55243.5</c:v>
                </c:pt>
                <c:pt idx="110488">
                  <c:v>55244</c:v>
                </c:pt>
                <c:pt idx="110489">
                  <c:v>55244.5</c:v>
                </c:pt>
                <c:pt idx="110490">
                  <c:v>55245</c:v>
                </c:pt>
                <c:pt idx="110491">
                  <c:v>55245.5</c:v>
                </c:pt>
                <c:pt idx="110492">
                  <c:v>55246</c:v>
                </c:pt>
                <c:pt idx="110493">
                  <c:v>55246.5</c:v>
                </c:pt>
                <c:pt idx="110494">
                  <c:v>55247</c:v>
                </c:pt>
                <c:pt idx="110495">
                  <c:v>55247.5</c:v>
                </c:pt>
                <c:pt idx="110496">
                  <c:v>55248</c:v>
                </c:pt>
                <c:pt idx="110497">
                  <c:v>55248.5</c:v>
                </c:pt>
                <c:pt idx="110498">
                  <c:v>55249</c:v>
                </c:pt>
                <c:pt idx="110499">
                  <c:v>55249.5</c:v>
                </c:pt>
                <c:pt idx="110500">
                  <c:v>55250</c:v>
                </c:pt>
                <c:pt idx="110501">
                  <c:v>55250.5</c:v>
                </c:pt>
                <c:pt idx="110502">
                  <c:v>55251</c:v>
                </c:pt>
                <c:pt idx="110503">
                  <c:v>55251.5</c:v>
                </c:pt>
                <c:pt idx="110504">
                  <c:v>55252</c:v>
                </c:pt>
                <c:pt idx="110505">
                  <c:v>55252.5</c:v>
                </c:pt>
                <c:pt idx="110506">
                  <c:v>55253</c:v>
                </c:pt>
                <c:pt idx="110507">
                  <c:v>55253.5</c:v>
                </c:pt>
                <c:pt idx="110508">
                  <c:v>55254</c:v>
                </c:pt>
                <c:pt idx="110509">
                  <c:v>55254.5</c:v>
                </c:pt>
                <c:pt idx="110510">
                  <c:v>55255</c:v>
                </c:pt>
                <c:pt idx="110511">
                  <c:v>55255.5</c:v>
                </c:pt>
                <c:pt idx="110512">
                  <c:v>55256</c:v>
                </c:pt>
                <c:pt idx="110513">
                  <c:v>55256.5</c:v>
                </c:pt>
                <c:pt idx="110514">
                  <c:v>55257</c:v>
                </c:pt>
                <c:pt idx="110515">
                  <c:v>55257.5</c:v>
                </c:pt>
                <c:pt idx="110516">
                  <c:v>55258</c:v>
                </c:pt>
                <c:pt idx="110517">
                  <c:v>55258.5</c:v>
                </c:pt>
                <c:pt idx="110518">
                  <c:v>55259</c:v>
                </c:pt>
                <c:pt idx="110519">
                  <c:v>55259.5</c:v>
                </c:pt>
                <c:pt idx="110520">
                  <c:v>55260</c:v>
                </c:pt>
                <c:pt idx="110521">
                  <c:v>55260.5</c:v>
                </c:pt>
                <c:pt idx="110522">
                  <c:v>55261</c:v>
                </c:pt>
                <c:pt idx="110523">
                  <c:v>55261.5</c:v>
                </c:pt>
                <c:pt idx="110524">
                  <c:v>55262</c:v>
                </c:pt>
                <c:pt idx="110525">
                  <c:v>55262.5</c:v>
                </c:pt>
                <c:pt idx="110526">
                  <c:v>55263</c:v>
                </c:pt>
                <c:pt idx="110527">
                  <c:v>55263.5</c:v>
                </c:pt>
                <c:pt idx="110528">
                  <c:v>55264</c:v>
                </c:pt>
                <c:pt idx="110529">
                  <c:v>55264.5</c:v>
                </c:pt>
                <c:pt idx="110530">
                  <c:v>55265</c:v>
                </c:pt>
                <c:pt idx="110531">
                  <c:v>55265.5</c:v>
                </c:pt>
                <c:pt idx="110532">
                  <c:v>55266</c:v>
                </c:pt>
                <c:pt idx="110533">
                  <c:v>55266.5</c:v>
                </c:pt>
                <c:pt idx="110534">
                  <c:v>55267</c:v>
                </c:pt>
                <c:pt idx="110535">
                  <c:v>55267.5</c:v>
                </c:pt>
                <c:pt idx="110536">
                  <c:v>55268</c:v>
                </c:pt>
                <c:pt idx="110537">
                  <c:v>55268.5</c:v>
                </c:pt>
                <c:pt idx="110538">
                  <c:v>55269</c:v>
                </c:pt>
                <c:pt idx="110539">
                  <c:v>55269.5</c:v>
                </c:pt>
                <c:pt idx="110540">
                  <c:v>55270</c:v>
                </c:pt>
                <c:pt idx="110541">
                  <c:v>55270.5</c:v>
                </c:pt>
                <c:pt idx="110542">
                  <c:v>55271</c:v>
                </c:pt>
                <c:pt idx="110543">
                  <c:v>55271.5</c:v>
                </c:pt>
                <c:pt idx="110544">
                  <c:v>55272</c:v>
                </c:pt>
                <c:pt idx="110545">
                  <c:v>55272.5</c:v>
                </c:pt>
                <c:pt idx="110546">
                  <c:v>55273</c:v>
                </c:pt>
                <c:pt idx="110547">
                  <c:v>55273.5</c:v>
                </c:pt>
                <c:pt idx="110548">
                  <c:v>55274</c:v>
                </c:pt>
                <c:pt idx="110549">
                  <c:v>55274.5</c:v>
                </c:pt>
                <c:pt idx="110550">
                  <c:v>55275</c:v>
                </c:pt>
                <c:pt idx="110551">
                  <c:v>55275.5</c:v>
                </c:pt>
                <c:pt idx="110552">
                  <c:v>55276</c:v>
                </c:pt>
                <c:pt idx="110553">
                  <c:v>55276.5</c:v>
                </c:pt>
                <c:pt idx="110554">
                  <c:v>55277</c:v>
                </c:pt>
                <c:pt idx="110555">
                  <c:v>55277.5</c:v>
                </c:pt>
                <c:pt idx="110556">
                  <c:v>55278</c:v>
                </c:pt>
                <c:pt idx="110557">
                  <c:v>55278.5</c:v>
                </c:pt>
                <c:pt idx="110558">
                  <c:v>55279</c:v>
                </c:pt>
                <c:pt idx="110559">
                  <c:v>55279.5</c:v>
                </c:pt>
                <c:pt idx="110560">
                  <c:v>55280</c:v>
                </c:pt>
                <c:pt idx="110561">
                  <c:v>55280.5</c:v>
                </c:pt>
                <c:pt idx="110562">
                  <c:v>55281</c:v>
                </c:pt>
                <c:pt idx="110563">
                  <c:v>55281.5</c:v>
                </c:pt>
                <c:pt idx="110564">
                  <c:v>55282</c:v>
                </c:pt>
                <c:pt idx="110565">
                  <c:v>55282.5</c:v>
                </c:pt>
                <c:pt idx="110566">
                  <c:v>55283</c:v>
                </c:pt>
                <c:pt idx="110567">
                  <c:v>55283.5</c:v>
                </c:pt>
                <c:pt idx="110568">
                  <c:v>55284</c:v>
                </c:pt>
                <c:pt idx="110569">
                  <c:v>55284.5</c:v>
                </c:pt>
                <c:pt idx="110570">
                  <c:v>55285</c:v>
                </c:pt>
                <c:pt idx="110571">
                  <c:v>55285.5</c:v>
                </c:pt>
                <c:pt idx="110572">
                  <c:v>55286</c:v>
                </c:pt>
                <c:pt idx="110573">
                  <c:v>55286.5</c:v>
                </c:pt>
                <c:pt idx="110574">
                  <c:v>55287</c:v>
                </c:pt>
                <c:pt idx="110575">
                  <c:v>55287.5</c:v>
                </c:pt>
                <c:pt idx="110576">
                  <c:v>55288</c:v>
                </c:pt>
                <c:pt idx="110577">
                  <c:v>55288.5</c:v>
                </c:pt>
                <c:pt idx="110578">
                  <c:v>55289</c:v>
                </c:pt>
                <c:pt idx="110579">
                  <c:v>55289.5</c:v>
                </c:pt>
                <c:pt idx="110580">
                  <c:v>55290</c:v>
                </c:pt>
                <c:pt idx="110581">
                  <c:v>55290.5</c:v>
                </c:pt>
                <c:pt idx="110582">
                  <c:v>55291</c:v>
                </c:pt>
                <c:pt idx="110583">
                  <c:v>55291.5</c:v>
                </c:pt>
                <c:pt idx="110584">
                  <c:v>55292</c:v>
                </c:pt>
                <c:pt idx="110585">
                  <c:v>55292.5</c:v>
                </c:pt>
                <c:pt idx="110586">
                  <c:v>55293</c:v>
                </c:pt>
                <c:pt idx="110587">
                  <c:v>55293.5</c:v>
                </c:pt>
                <c:pt idx="110588">
                  <c:v>55294</c:v>
                </c:pt>
                <c:pt idx="110589">
                  <c:v>55294.5</c:v>
                </c:pt>
                <c:pt idx="110590">
                  <c:v>55295</c:v>
                </c:pt>
                <c:pt idx="110591">
                  <c:v>55295.5</c:v>
                </c:pt>
                <c:pt idx="110592">
                  <c:v>55296</c:v>
                </c:pt>
                <c:pt idx="110593">
                  <c:v>55296.5</c:v>
                </c:pt>
                <c:pt idx="110594">
                  <c:v>55297</c:v>
                </c:pt>
                <c:pt idx="110595">
                  <c:v>55297.5</c:v>
                </c:pt>
                <c:pt idx="110596">
                  <c:v>55298</c:v>
                </c:pt>
                <c:pt idx="110597">
                  <c:v>55298.5</c:v>
                </c:pt>
                <c:pt idx="110598">
                  <c:v>55299</c:v>
                </c:pt>
                <c:pt idx="110599">
                  <c:v>55299.5</c:v>
                </c:pt>
                <c:pt idx="110600">
                  <c:v>55300</c:v>
                </c:pt>
                <c:pt idx="110601">
                  <c:v>55300.5</c:v>
                </c:pt>
                <c:pt idx="110602">
                  <c:v>55301</c:v>
                </c:pt>
                <c:pt idx="110603">
                  <c:v>55301.5</c:v>
                </c:pt>
                <c:pt idx="110604">
                  <c:v>55302</c:v>
                </c:pt>
                <c:pt idx="110605">
                  <c:v>55302.5</c:v>
                </c:pt>
                <c:pt idx="110606">
                  <c:v>55303</c:v>
                </c:pt>
                <c:pt idx="110607">
                  <c:v>55303.5</c:v>
                </c:pt>
                <c:pt idx="110608">
                  <c:v>55304</c:v>
                </c:pt>
                <c:pt idx="110609">
                  <c:v>55304.5</c:v>
                </c:pt>
                <c:pt idx="110610">
                  <c:v>55305</c:v>
                </c:pt>
                <c:pt idx="110611">
                  <c:v>55305.5</c:v>
                </c:pt>
                <c:pt idx="110612">
                  <c:v>55306</c:v>
                </c:pt>
                <c:pt idx="110613">
                  <c:v>55306.5</c:v>
                </c:pt>
                <c:pt idx="110614">
                  <c:v>55307</c:v>
                </c:pt>
                <c:pt idx="110615">
                  <c:v>55307.5</c:v>
                </c:pt>
                <c:pt idx="110616">
                  <c:v>55308</c:v>
                </c:pt>
                <c:pt idx="110617">
                  <c:v>55308.5</c:v>
                </c:pt>
                <c:pt idx="110618">
                  <c:v>55309</c:v>
                </c:pt>
                <c:pt idx="110619">
                  <c:v>55309.5</c:v>
                </c:pt>
                <c:pt idx="110620">
                  <c:v>55310</c:v>
                </c:pt>
                <c:pt idx="110621">
                  <c:v>55310.5</c:v>
                </c:pt>
                <c:pt idx="110622">
                  <c:v>55311</c:v>
                </c:pt>
                <c:pt idx="110623">
                  <c:v>55311.5</c:v>
                </c:pt>
                <c:pt idx="110624">
                  <c:v>55312</c:v>
                </c:pt>
                <c:pt idx="110625">
                  <c:v>55312.5</c:v>
                </c:pt>
                <c:pt idx="110626">
                  <c:v>55313</c:v>
                </c:pt>
                <c:pt idx="110627">
                  <c:v>55313.5</c:v>
                </c:pt>
                <c:pt idx="110628">
                  <c:v>55314</c:v>
                </c:pt>
                <c:pt idx="110629">
                  <c:v>55314.5</c:v>
                </c:pt>
                <c:pt idx="110630">
                  <c:v>55315</c:v>
                </c:pt>
                <c:pt idx="110631">
                  <c:v>55315.5</c:v>
                </c:pt>
                <c:pt idx="110632">
                  <c:v>55316</c:v>
                </c:pt>
                <c:pt idx="110633">
                  <c:v>55316.5</c:v>
                </c:pt>
                <c:pt idx="110634">
                  <c:v>55317</c:v>
                </c:pt>
                <c:pt idx="110635">
                  <c:v>55317.5</c:v>
                </c:pt>
                <c:pt idx="110636">
                  <c:v>55318</c:v>
                </c:pt>
                <c:pt idx="110637">
                  <c:v>55318.5</c:v>
                </c:pt>
                <c:pt idx="110638">
                  <c:v>55319</c:v>
                </c:pt>
                <c:pt idx="110639">
                  <c:v>55319.5</c:v>
                </c:pt>
                <c:pt idx="110640">
                  <c:v>55320</c:v>
                </c:pt>
                <c:pt idx="110641">
                  <c:v>55320.5</c:v>
                </c:pt>
                <c:pt idx="110642">
                  <c:v>55321</c:v>
                </c:pt>
                <c:pt idx="110643">
                  <c:v>55321.5</c:v>
                </c:pt>
                <c:pt idx="110644">
                  <c:v>55322</c:v>
                </c:pt>
                <c:pt idx="110645">
                  <c:v>55322.5</c:v>
                </c:pt>
                <c:pt idx="110646">
                  <c:v>55323</c:v>
                </c:pt>
                <c:pt idx="110647">
                  <c:v>55323.5</c:v>
                </c:pt>
                <c:pt idx="110648">
                  <c:v>55324</c:v>
                </c:pt>
                <c:pt idx="110649">
                  <c:v>55324.5</c:v>
                </c:pt>
                <c:pt idx="110650">
                  <c:v>55325</c:v>
                </c:pt>
                <c:pt idx="110651">
                  <c:v>55325.5</c:v>
                </c:pt>
                <c:pt idx="110652">
                  <c:v>55326</c:v>
                </c:pt>
                <c:pt idx="110653">
                  <c:v>55326.5</c:v>
                </c:pt>
                <c:pt idx="110654">
                  <c:v>55327</c:v>
                </c:pt>
                <c:pt idx="110655">
                  <c:v>55327.5</c:v>
                </c:pt>
                <c:pt idx="110656">
                  <c:v>55328</c:v>
                </c:pt>
                <c:pt idx="110657">
                  <c:v>55328.5</c:v>
                </c:pt>
                <c:pt idx="110658">
                  <c:v>55329</c:v>
                </c:pt>
                <c:pt idx="110659">
                  <c:v>55329.5</c:v>
                </c:pt>
                <c:pt idx="110660">
                  <c:v>55330</c:v>
                </c:pt>
                <c:pt idx="110661">
                  <c:v>55330.5</c:v>
                </c:pt>
                <c:pt idx="110662">
                  <c:v>55331</c:v>
                </c:pt>
                <c:pt idx="110663">
                  <c:v>55331.5</c:v>
                </c:pt>
                <c:pt idx="110664">
                  <c:v>55332</c:v>
                </c:pt>
                <c:pt idx="110665">
                  <c:v>55332.5</c:v>
                </c:pt>
                <c:pt idx="110666">
                  <c:v>55333</c:v>
                </c:pt>
                <c:pt idx="110667">
                  <c:v>55333.5</c:v>
                </c:pt>
                <c:pt idx="110668">
                  <c:v>55334</c:v>
                </c:pt>
                <c:pt idx="110669">
                  <c:v>55334.5</c:v>
                </c:pt>
                <c:pt idx="110670">
                  <c:v>55335</c:v>
                </c:pt>
                <c:pt idx="110671">
                  <c:v>55335.5</c:v>
                </c:pt>
                <c:pt idx="110672">
                  <c:v>55336</c:v>
                </c:pt>
                <c:pt idx="110673">
                  <c:v>55336.5</c:v>
                </c:pt>
                <c:pt idx="110674">
                  <c:v>55337</c:v>
                </c:pt>
                <c:pt idx="110675">
                  <c:v>55337.5</c:v>
                </c:pt>
                <c:pt idx="110676">
                  <c:v>55338</c:v>
                </c:pt>
                <c:pt idx="110677">
                  <c:v>55338.5</c:v>
                </c:pt>
                <c:pt idx="110678">
                  <c:v>55339</c:v>
                </c:pt>
                <c:pt idx="110679">
                  <c:v>55339.5</c:v>
                </c:pt>
                <c:pt idx="110680">
                  <c:v>55340</c:v>
                </c:pt>
                <c:pt idx="110681">
                  <c:v>55340.5</c:v>
                </c:pt>
                <c:pt idx="110682">
                  <c:v>55341</c:v>
                </c:pt>
                <c:pt idx="110683">
                  <c:v>55341.5</c:v>
                </c:pt>
                <c:pt idx="110684">
                  <c:v>55342</c:v>
                </c:pt>
                <c:pt idx="110685">
                  <c:v>55342.5</c:v>
                </c:pt>
                <c:pt idx="110686">
                  <c:v>55343</c:v>
                </c:pt>
                <c:pt idx="110687">
                  <c:v>55343.5</c:v>
                </c:pt>
                <c:pt idx="110688">
                  <c:v>55344</c:v>
                </c:pt>
                <c:pt idx="110689">
                  <c:v>55344.5</c:v>
                </c:pt>
                <c:pt idx="110690">
                  <c:v>55345</c:v>
                </c:pt>
                <c:pt idx="110691">
                  <c:v>55345.5</c:v>
                </c:pt>
                <c:pt idx="110692">
                  <c:v>55346</c:v>
                </c:pt>
                <c:pt idx="110693">
                  <c:v>55346.5</c:v>
                </c:pt>
                <c:pt idx="110694">
                  <c:v>55347</c:v>
                </c:pt>
                <c:pt idx="110695">
                  <c:v>55347.5</c:v>
                </c:pt>
                <c:pt idx="110696">
                  <c:v>55348</c:v>
                </c:pt>
                <c:pt idx="110697">
                  <c:v>55348.5</c:v>
                </c:pt>
                <c:pt idx="110698">
                  <c:v>55349</c:v>
                </c:pt>
                <c:pt idx="110699">
                  <c:v>55349.5</c:v>
                </c:pt>
                <c:pt idx="110700">
                  <c:v>55350</c:v>
                </c:pt>
                <c:pt idx="110701">
                  <c:v>55350.5</c:v>
                </c:pt>
                <c:pt idx="110702">
                  <c:v>55351</c:v>
                </c:pt>
                <c:pt idx="110703">
                  <c:v>55351.5</c:v>
                </c:pt>
                <c:pt idx="110704">
                  <c:v>55352</c:v>
                </c:pt>
                <c:pt idx="110705">
                  <c:v>55352.5</c:v>
                </c:pt>
                <c:pt idx="110706">
                  <c:v>55353</c:v>
                </c:pt>
                <c:pt idx="110707">
                  <c:v>55353.5</c:v>
                </c:pt>
                <c:pt idx="110708">
                  <c:v>55354</c:v>
                </c:pt>
                <c:pt idx="110709">
                  <c:v>55354.5</c:v>
                </c:pt>
                <c:pt idx="110710">
                  <c:v>55355</c:v>
                </c:pt>
                <c:pt idx="110711">
                  <c:v>55355.5</c:v>
                </c:pt>
                <c:pt idx="110712">
                  <c:v>55356</c:v>
                </c:pt>
                <c:pt idx="110713">
                  <c:v>55356.5</c:v>
                </c:pt>
                <c:pt idx="110714">
                  <c:v>55357</c:v>
                </c:pt>
                <c:pt idx="110715">
                  <c:v>55357.5</c:v>
                </c:pt>
                <c:pt idx="110716">
                  <c:v>55358</c:v>
                </c:pt>
                <c:pt idx="110717">
                  <c:v>55358.5</c:v>
                </c:pt>
                <c:pt idx="110718">
                  <c:v>55359</c:v>
                </c:pt>
                <c:pt idx="110719">
                  <c:v>55359.5</c:v>
                </c:pt>
                <c:pt idx="110720">
                  <c:v>55360</c:v>
                </c:pt>
                <c:pt idx="110721">
                  <c:v>55360.5</c:v>
                </c:pt>
                <c:pt idx="110722">
                  <c:v>55361</c:v>
                </c:pt>
                <c:pt idx="110723">
                  <c:v>55361.5</c:v>
                </c:pt>
                <c:pt idx="110724">
                  <c:v>55362</c:v>
                </c:pt>
                <c:pt idx="110725">
                  <c:v>55362.5</c:v>
                </c:pt>
                <c:pt idx="110726">
                  <c:v>55363</c:v>
                </c:pt>
                <c:pt idx="110727">
                  <c:v>55363.5</c:v>
                </c:pt>
                <c:pt idx="110728">
                  <c:v>55364</c:v>
                </c:pt>
                <c:pt idx="110729">
                  <c:v>55364.5</c:v>
                </c:pt>
                <c:pt idx="110730">
                  <c:v>55365</c:v>
                </c:pt>
                <c:pt idx="110731">
                  <c:v>55365.5</c:v>
                </c:pt>
                <c:pt idx="110732">
                  <c:v>55366</c:v>
                </c:pt>
                <c:pt idx="110733">
                  <c:v>55366.5</c:v>
                </c:pt>
                <c:pt idx="110734">
                  <c:v>55367</c:v>
                </c:pt>
                <c:pt idx="110735">
                  <c:v>55367.5</c:v>
                </c:pt>
                <c:pt idx="110736">
                  <c:v>55368</c:v>
                </c:pt>
                <c:pt idx="110737">
                  <c:v>55368.5</c:v>
                </c:pt>
                <c:pt idx="110738">
                  <c:v>55369</c:v>
                </c:pt>
                <c:pt idx="110739">
                  <c:v>55369.5</c:v>
                </c:pt>
                <c:pt idx="110740">
                  <c:v>55370</c:v>
                </c:pt>
                <c:pt idx="110741">
                  <c:v>55370.5</c:v>
                </c:pt>
                <c:pt idx="110742">
                  <c:v>55371</c:v>
                </c:pt>
                <c:pt idx="110743">
                  <c:v>55371.5</c:v>
                </c:pt>
                <c:pt idx="110744">
                  <c:v>55372</c:v>
                </c:pt>
                <c:pt idx="110745">
                  <c:v>55372.5</c:v>
                </c:pt>
                <c:pt idx="110746">
                  <c:v>55373</c:v>
                </c:pt>
                <c:pt idx="110747">
                  <c:v>55373.5</c:v>
                </c:pt>
                <c:pt idx="110748">
                  <c:v>55374</c:v>
                </c:pt>
                <c:pt idx="110749">
                  <c:v>55374.5</c:v>
                </c:pt>
                <c:pt idx="110750">
                  <c:v>55375</c:v>
                </c:pt>
                <c:pt idx="110751">
                  <c:v>55375.5</c:v>
                </c:pt>
                <c:pt idx="110752">
                  <c:v>55376</c:v>
                </c:pt>
                <c:pt idx="110753">
                  <c:v>55376.5</c:v>
                </c:pt>
                <c:pt idx="110754">
                  <c:v>55377</c:v>
                </c:pt>
                <c:pt idx="110755">
                  <c:v>55377.5</c:v>
                </c:pt>
                <c:pt idx="110756">
                  <c:v>55378</c:v>
                </c:pt>
                <c:pt idx="110757">
                  <c:v>55378.5</c:v>
                </c:pt>
                <c:pt idx="110758">
                  <c:v>55379</c:v>
                </c:pt>
                <c:pt idx="110759">
                  <c:v>55379.5</c:v>
                </c:pt>
                <c:pt idx="110760">
                  <c:v>55380</c:v>
                </c:pt>
                <c:pt idx="110761">
                  <c:v>55380.5</c:v>
                </c:pt>
                <c:pt idx="110762">
                  <c:v>55381</c:v>
                </c:pt>
                <c:pt idx="110763">
                  <c:v>55381.5</c:v>
                </c:pt>
                <c:pt idx="110764">
                  <c:v>55382</c:v>
                </c:pt>
                <c:pt idx="110765">
                  <c:v>55382.5</c:v>
                </c:pt>
                <c:pt idx="110766">
                  <c:v>55383</c:v>
                </c:pt>
                <c:pt idx="110767">
                  <c:v>55383.5</c:v>
                </c:pt>
                <c:pt idx="110768">
                  <c:v>55384</c:v>
                </c:pt>
                <c:pt idx="110769">
                  <c:v>55384.5</c:v>
                </c:pt>
                <c:pt idx="110770">
                  <c:v>55385</c:v>
                </c:pt>
                <c:pt idx="110771">
                  <c:v>55385.5</c:v>
                </c:pt>
                <c:pt idx="110772">
                  <c:v>55386</c:v>
                </c:pt>
                <c:pt idx="110773">
                  <c:v>55386.5</c:v>
                </c:pt>
                <c:pt idx="110774">
                  <c:v>55387</c:v>
                </c:pt>
                <c:pt idx="110775">
                  <c:v>55387.5</c:v>
                </c:pt>
                <c:pt idx="110776">
                  <c:v>55388</c:v>
                </c:pt>
                <c:pt idx="110777">
                  <c:v>55388.5</c:v>
                </c:pt>
                <c:pt idx="110778">
                  <c:v>55389</c:v>
                </c:pt>
                <c:pt idx="110779">
                  <c:v>55389.5</c:v>
                </c:pt>
                <c:pt idx="110780">
                  <c:v>55390</c:v>
                </c:pt>
                <c:pt idx="110781">
                  <c:v>55390.5</c:v>
                </c:pt>
                <c:pt idx="110782">
                  <c:v>55391</c:v>
                </c:pt>
                <c:pt idx="110783">
                  <c:v>55391.5</c:v>
                </c:pt>
                <c:pt idx="110784">
                  <c:v>55392</c:v>
                </c:pt>
                <c:pt idx="110785">
                  <c:v>55392.5</c:v>
                </c:pt>
                <c:pt idx="110786">
                  <c:v>55393</c:v>
                </c:pt>
                <c:pt idx="110787">
                  <c:v>55393.5</c:v>
                </c:pt>
                <c:pt idx="110788">
                  <c:v>55394</c:v>
                </c:pt>
                <c:pt idx="110789">
                  <c:v>55394.5</c:v>
                </c:pt>
                <c:pt idx="110790">
                  <c:v>55395</c:v>
                </c:pt>
                <c:pt idx="110791">
                  <c:v>55395.5</c:v>
                </c:pt>
                <c:pt idx="110792">
                  <c:v>55396</c:v>
                </c:pt>
                <c:pt idx="110793">
                  <c:v>55396.5</c:v>
                </c:pt>
                <c:pt idx="110794">
                  <c:v>55397</c:v>
                </c:pt>
                <c:pt idx="110795">
                  <c:v>55397.5</c:v>
                </c:pt>
                <c:pt idx="110796">
                  <c:v>55398</c:v>
                </c:pt>
                <c:pt idx="110797">
                  <c:v>55398.5</c:v>
                </c:pt>
                <c:pt idx="110798">
                  <c:v>55399</c:v>
                </c:pt>
                <c:pt idx="110799">
                  <c:v>55399.5</c:v>
                </c:pt>
                <c:pt idx="110800">
                  <c:v>55400</c:v>
                </c:pt>
                <c:pt idx="110801">
                  <c:v>55400.5</c:v>
                </c:pt>
                <c:pt idx="110802">
                  <c:v>55401</c:v>
                </c:pt>
                <c:pt idx="110803">
                  <c:v>55401.5</c:v>
                </c:pt>
                <c:pt idx="110804">
                  <c:v>55402</c:v>
                </c:pt>
                <c:pt idx="110805">
                  <c:v>55402.5</c:v>
                </c:pt>
                <c:pt idx="110806">
                  <c:v>55403</c:v>
                </c:pt>
                <c:pt idx="110807">
                  <c:v>55403.5</c:v>
                </c:pt>
                <c:pt idx="110808">
                  <c:v>55404</c:v>
                </c:pt>
                <c:pt idx="110809">
                  <c:v>55404.5</c:v>
                </c:pt>
                <c:pt idx="110810">
                  <c:v>55405</c:v>
                </c:pt>
                <c:pt idx="110811">
                  <c:v>55405.5</c:v>
                </c:pt>
                <c:pt idx="110812">
                  <c:v>55406</c:v>
                </c:pt>
                <c:pt idx="110813">
                  <c:v>55406.5</c:v>
                </c:pt>
                <c:pt idx="110814">
                  <c:v>55407</c:v>
                </c:pt>
                <c:pt idx="110815">
                  <c:v>55407.5</c:v>
                </c:pt>
                <c:pt idx="110816">
                  <c:v>55408</c:v>
                </c:pt>
                <c:pt idx="110817">
                  <c:v>55408.5</c:v>
                </c:pt>
                <c:pt idx="110818">
                  <c:v>55409</c:v>
                </c:pt>
                <c:pt idx="110819">
                  <c:v>55409.5</c:v>
                </c:pt>
                <c:pt idx="110820">
                  <c:v>55410</c:v>
                </c:pt>
                <c:pt idx="110821">
                  <c:v>55410.5</c:v>
                </c:pt>
                <c:pt idx="110822">
                  <c:v>55411</c:v>
                </c:pt>
                <c:pt idx="110823">
                  <c:v>55411.5</c:v>
                </c:pt>
                <c:pt idx="110824">
                  <c:v>55412</c:v>
                </c:pt>
                <c:pt idx="110825">
                  <c:v>55412.5</c:v>
                </c:pt>
                <c:pt idx="110826">
                  <c:v>55413</c:v>
                </c:pt>
                <c:pt idx="110827">
                  <c:v>55413.5</c:v>
                </c:pt>
                <c:pt idx="110828">
                  <c:v>55414</c:v>
                </c:pt>
                <c:pt idx="110829">
                  <c:v>55414.5</c:v>
                </c:pt>
                <c:pt idx="110830">
                  <c:v>55415</c:v>
                </c:pt>
                <c:pt idx="110831">
                  <c:v>55415.5</c:v>
                </c:pt>
                <c:pt idx="110832">
                  <c:v>55416</c:v>
                </c:pt>
                <c:pt idx="110833">
                  <c:v>55416.5</c:v>
                </c:pt>
                <c:pt idx="110834">
                  <c:v>55417</c:v>
                </c:pt>
                <c:pt idx="110835">
                  <c:v>55417.5</c:v>
                </c:pt>
                <c:pt idx="110836">
                  <c:v>55418</c:v>
                </c:pt>
                <c:pt idx="110837">
                  <c:v>55418.5</c:v>
                </c:pt>
                <c:pt idx="110838">
                  <c:v>55419</c:v>
                </c:pt>
                <c:pt idx="110839">
                  <c:v>55419.5</c:v>
                </c:pt>
                <c:pt idx="110840">
                  <c:v>55420</c:v>
                </c:pt>
                <c:pt idx="110841">
                  <c:v>55420.5</c:v>
                </c:pt>
                <c:pt idx="110842">
                  <c:v>55421</c:v>
                </c:pt>
                <c:pt idx="110843">
                  <c:v>55421.5</c:v>
                </c:pt>
                <c:pt idx="110844">
                  <c:v>55422</c:v>
                </c:pt>
                <c:pt idx="110845">
                  <c:v>55422.5</c:v>
                </c:pt>
                <c:pt idx="110846">
                  <c:v>55423</c:v>
                </c:pt>
                <c:pt idx="110847">
                  <c:v>55423.5</c:v>
                </c:pt>
                <c:pt idx="110848">
                  <c:v>55424</c:v>
                </c:pt>
                <c:pt idx="110849">
                  <c:v>55424.5</c:v>
                </c:pt>
                <c:pt idx="110850">
                  <c:v>55425</c:v>
                </c:pt>
                <c:pt idx="110851">
                  <c:v>55425.5</c:v>
                </c:pt>
                <c:pt idx="110852">
                  <c:v>55426</c:v>
                </c:pt>
                <c:pt idx="110853">
                  <c:v>55426.5</c:v>
                </c:pt>
                <c:pt idx="110854">
                  <c:v>55427</c:v>
                </c:pt>
                <c:pt idx="110855">
                  <c:v>55427.5</c:v>
                </c:pt>
                <c:pt idx="110856">
                  <c:v>55428</c:v>
                </c:pt>
                <c:pt idx="110857">
                  <c:v>55428.5</c:v>
                </c:pt>
                <c:pt idx="110858">
                  <c:v>55429</c:v>
                </c:pt>
                <c:pt idx="110859">
                  <c:v>55429.5</c:v>
                </c:pt>
                <c:pt idx="110860">
                  <c:v>55430</c:v>
                </c:pt>
                <c:pt idx="110861">
                  <c:v>55430.5</c:v>
                </c:pt>
                <c:pt idx="110862">
                  <c:v>55431</c:v>
                </c:pt>
                <c:pt idx="110863">
                  <c:v>55431.5</c:v>
                </c:pt>
                <c:pt idx="110864">
                  <c:v>55432</c:v>
                </c:pt>
                <c:pt idx="110865">
                  <c:v>55432.5</c:v>
                </c:pt>
                <c:pt idx="110866">
                  <c:v>55433</c:v>
                </c:pt>
                <c:pt idx="110867">
                  <c:v>55433.5</c:v>
                </c:pt>
                <c:pt idx="110868">
                  <c:v>55434</c:v>
                </c:pt>
                <c:pt idx="110869">
                  <c:v>55434.5</c:v>
                </c:pt>
                <c:pt idx="110870">
                  <c:v>55435</c:v>
                </c:pt>
                <c:pt idx="110871">
                  <c:v>55435.5</c:v>
                </c:pt>
                <c:pt idx="110872">
                  <c:v>55436</c:v>
                </c:pt>
                <c:pt idx="110873">
                  <c:v>55436.5</c:v>
                </c:pt>
                <c:pt idx="110874">
                  <c:v>55437</c:v>
                </c:pt>
                <c:pt idx="110875">
                  <c:v>55437.5</c:v>
                </c:pt>
                <c:pt idx="110876">
                  <c:v>55438</c:v>
                </c:pt>
                <c:pt idx="110877">
                  <c:v>55438.5</c:v>
                </c:pt>
                <c:pt idx="110878">
                  <c:v>55439</c:v>
                </c:pt>
                <c:pt idx="110879">
                  <c:v>55439.5</c:v>
                </c:pt>
                <c:pt idx="110880">
                  <c:v>55440</c:v>
                </c:pt>
                <c:pt idx="110881">
                  <c:v>55440.5</c:v>
                </c:pt>
                <c:pt idx="110882">
                  <c:v>55441</c:v>
                </c:pt>
                <c:pt idx="110883">
                  <c:v>55441.5</c:v>
                </c:pt>
                <c:pt idx="110884">
                  <c:v>55442</c:v>
                </c:pt>
                <c:pt idx="110885">
                  <c:v>55442.5</c:v>
                </c:pt>
                <c:pt idx="110886">
                  <c:v>55443</c:v>
                </c:pt>
                <c:pt idx="110887">
                  <c:v>55443.5</c:v>
                </c:pt>
                <c:pt idx="110888">
                  <c:v>55444</c:v>
                </c:pt>
                <c:pt idx="110889">
                  <c:v>55444.5</c:v>
                </c:pt>
                <c:pt idx="110890">
                  <c:v>55445</c:v>
                </c:pt>
                <c:pt idx="110891">
                  <c:v>55445.5</c:v>
                </c:pt>
                <c:pt idx="110892">
                  <c:v>55446</c:v>
                </c:pt>
                <c:pt idx="110893">
                  <c:v>55446.5</c:v>
                </c:pt>
                <c:pt idx="110894">
                  <c:v>55447</c:v>
                </c:pt>
                <c:pt idx="110895">
                  <c:v>55447.5</c:v>
                </c:pt>
                <c:pt idx="110896">
                  <c:v>55448</c:v>
                </c:pt>
                <c:pt idx="110897">
                  <c:v>55448.5</c:v>
                </c:pt>
                <c:pt idx="110898">
                  <c:v>55449</c:v>
                </c:pt>
                <c:pt idx="110899">
                  <c:v>55449.5</c:v>
                </c:pt>
                <c:pt idx="110900">
                  <c:v>55450</c:v>
                </c:pt>
                <c:pt idx="110901">
                  <c:v>55450.5</c:v>
                </c:pt>
                <c:pt idx="110902">
                  <c:v>55451</c:v>
                </c:pt>
                <c:pt idx="110903">
                  <c:v>55451.5</c:v>
                </c:pt>
                <c:pt idx="110904">
                  <c:v>55452</c:v>
                </c:pt>
                <c:pt idx="110905">
                  <c:v>55452.5</c:v>
                </c:pt>
                <c:pt idx="110906">
                  <c:v>55453</c:v>
                </c:pt>
                <c:pt idx="110907">
                  <c:v>55453.5</c:v>
                </c:pt>
                <c:pt idx="110908">
                  <c:v>55454</c:v>
                </c:pt>
                <c:pt idx="110909">
                  <c:v>55454.5</c:v>
                </c:pt>
                <c:pt idx="110910">
                  <c:v>55455</c:v>
                </c:pt>
                <c:pt idx="110911">
                  <c:v>55455.5</c:v>
                </c:pt>
                <c:pt idx="110912">
                  <c:v>55456</c:v>
                </c:pt>
                <c:pt idx="110913">
                  <c:v>55456.5</c:v>
                </c:pt>
                <c:pt idx="110914">
                  <c:v>55457</c:v>
                </c:pt>
                <c:pt idx="110915">
                  <c:v>55457.5</c:v>
                </c:pt>
                <c:pt idx="110916">
                  <c:v>55458</c:v>
                </c:pt>
                <c:pt idx="110917">
                  <c:v>55458.5</c:v>
                </c:pt>
                <c:pt idx="110918">
                  <c:v>55459</c:v>
                </c:pt>
                <c:pt idx="110919">
                  <c:v>55459.5</c:v>
                </c:pt>
                <c:pt idx="110920">
                  <c:v>55460</c:v>
                </c:pt>
                <c:pt idx="110921">
                  <c:v>55460.5</c:v>
                </c:pt>
                <c:pt idx="110922">
                  <c:v>55461</c:v>
                </c:pt>
                <c:pt idx="110923">
                  <c:v>55461.5</c:v>
                </c:pt>
                <c:pt idx="110924">
                  <c:v>55462</c:v>
                </c:pt>
                <c:pt idx="110925">
                  <c:v>55462.5</c:v>
                </c:pt>
                <c:pt idx="110926">
                  <c:v>55463</c:v>
                </c:pt>
                <c:pt idx="110927">
                  <c:v>55463.5</c:v>
                </c:pt>
                <c:pt idx="110928">
                  <c:v>55464</c:v>
                </c:pt>
                <c:pt idx="110929">
                  <c:v>55464.5</c:v>
                </c:pt>
                <c:pt idx="110930">
                  <c:v>55465</c:v>
                </c:pt>
                <c:pt idx="110931">
                  <c:v>55465.5</c:v>
                </c:pt>
                <c:pt idx="110932">
                  <c:v>55466</c:v>
                </c:pt>
                <c:pt idx="110933">
                  <c:v>55466.5</c:v>
                </c:pt>
                <c:pt idx="110934">
                  <c:v>55467</c:v>
                </c:pt>
                <c:pt idx="110935">
                  <c:v>55467.5</c:v>
                </c:pt>
                <c:pt idx="110936">
                  <c:v>55468</c:v>
                </c:pt>
                <c:pt idx="110937">
                  <c:v>55468.5</c:v>
                </c:pt>
                <c:pt idx="110938">
                  <c:v>55469</c:v>
                </c:pt>
                <c:pt idx="110939">
                  <c:v>55469.5</c:v>
                </c:pt>
                <c:pt idx="110940">
                  <c:v>55470</c:v>
                </c:pt>
                <c:pt idx="110941">
                  <c:v>55470.5</c:v>
                </c:pt>
                <c:pt idx="110942">
                  <c:v>55471</c:v>
                </c:pt>
                <c:pt idx="110943">
                  <c:v>55471.5</c:v>
                </c:pt>
                <c:pt idx="110944">
                  <c:v>55472</c:v>
                </c:pt>
                <c:pt idx="110945">
                  <c:v>55472.5</c:v>
                </c:pt>
                <c:pt idx="110946">
                  <c:v>55473</c:v>
                </c:pt>
                <c:pt idx="110947">
                  <c:v>55473.5</c:v>
                </c:pt>
                <c:pt idx="110948">
                  <c:v>55474</c:v>
                </c:pt>
                <c:pt idx="110949">
                  <c:v>55474.5</c:v>
                </c:pt>
                <c:pt idx="110950">
                  <c:v>55475</c:v>
                </c:pt>
                <c:pt idx="110951">
                  <c:v>55475.5</c:v>
                </c:pt>
                <c:pt idx="110952">
                  <c:v>55476</c:v>
                </c:pt>
                <c:pt idx="110953">
                  <c:v>55476.5</c:v>
                </c:pt>
                <c:pt idx="110954">
                  <c:v>55477</c:v>
                </c:pt>
                <c:pt idx="110955">
                  <c:v>55477.5</c:v>
                </c:pt>
                <c:pt idx="110956">
                  <c:v>55478</c:v>
                </c:pt>
                <c:pt idx="110957">
                  <c:v>55478.5</c:v>
                </c:pt>
                <c:pt idx="110958">
                  <c:v>55479</c:v>
                </c:pt>
                <c:pt idx="110959">
                  <c:v>55479.5</c:v>
                </c:pt>
                <c:pt idx="110960">
                  <c:v>55480</c:v>
                </c:pt>
                <c:pt idx="110961">
                  <c:v>55480.5</c:v>
                </c:pt>
                <c:pt idx="110962">
                  <c:v>55481</c:v>
                </c:pt>
                <c:pt idx="110963">
                  <c:v>55481.5</c:v>
                </c:pt>
                <c:pt idx="110964">
                  <c:v>55482</c:v>
                </c:pt>
                <c:pt idx="110965">
                  <c:v>55482.5</c:v>
                </c:pt>
                <c:pt idx="110966">
                  <c:v>55483</c:v>
                </c:pt>
                <c:pt idx="110967">
                  <c:v>55483.5</c:v>
                </c:pt>
                <c:pt idx="110968">
                  <c:v>55484</c:v>
                </c:pt>
                <c:pt idx="110969">
                  <c:v>55484.5</c:v>
                </c:pt>
                <c:pt idx="110970">
                  <c:v>55485</c:v>
                </c:pt>
                <c:pt idx="110971">
                  <c:v>55485.5</c:v>
                </c:pt>
                <c:pt idx="110972">
                  <c:v>55486</c:v>
                </c:pt>
                <c:pt idx="110973">
                  <c:v>55486.5</c:v>
                </c:pt>
                <c:pt idx="110974">
                  <c:v>55487</c:v>
                </c:pt>
                <c:pt idx="110975">
                  <c:v>55487.5</c:v>
                </c:pt>
                <c:pt idx="110976">
                  <c:v>55488</c:v>
                </c:pt>
                <c:pt idx="110977">
                  <c:v>55488.5</c:v>
                </c:pt>
                <c:pt idx="110978">
                  <c:v>55489</c:v>
                </c:pt>
                <c:pt idx="110979">
                  <c:v>55489.5</c:v>
                </c:pt>
                <c:pt idx="110980">
                  <c:v>55490</c:v>
                </c:pt>
                <c:pt idx="110981">
                  <c:v>55490.5</c:v>
                </c:pt>
                <c:pt idx="110982">
                  <c:v>55491</c:v>
                </c:pt>
                <c:pt idx="110983">
                  <c:v>55491.5</c:v>
                </c:pt>
                <c:pt idx="110984">
                  <c:v>55492</c:v>
                </c:pt>
                <c:pt idx="110985">
                  <c:v>55492.5</c:v>
                </c:pt>
                <c:pt idx="110986">
                  <c:v>55493</c:v>
                </c:pt>
                <c:pt idx="110987">
                  <c:v>55493.5</c:v>
                </c:pt>
                <c:pt idx="110988">
                  <c:v>55494</c:v>
                </c:pt>
                <c:pt idx="110989">
                  <c:v>55494.5</c:v>
                </c:pt>
                <c:pt idx="110990">
                  <c:v>55495</c:v>
                </c:pt>
                <c:pt idx="110991">
                  <c:v>55495.5</c:v>
                </c:pt>
                <c:pt idx="110992">
                  <c:v>55496</c:v>
                </c:pt>
                <c:pt idx="110993">
                  <c:v>55496.5</c:v>
                </c:pt>
                <c:pt idx="110994">
                  <c:v>55497</c:v>
                </c:pt>
                <c:pt idx="110995">
                  <c:v>55497.5</c:v>
                </c:pt>
                <c:pt idx="110996">
                  <c:v>55498</c:v>
                </c:pt>
                <c:pt idx="110997">
                  <c:v>55498.5</c:v>
                </c:pt>
                <c:pt idx="110998">
                  <c:v>55499</c:v>
                </c:pt>
                <c:pt idx="110999">
                  <c:v>55499.5</c:v>
                </c:pt>
                <c:pt idx="111000">
                  <c:v>55500</c:v>
                </c:pt>
                <c:pt idx="111001">
                  <c:v>55500.5</c:v>
                </c:pt>
                <c:pt idx="111002">
                  <c:v>55501</c:v>
                </c:pt>
                <c:pt idx="111003">
                  <c:v>55501.5</c:v>
                </c:pt>
                <c:pt idx="111004">
                  <c:v>55502</c:v>
                </c:pt>
                <c:pt idx="111005">
                  <c:v>55502.5</c:v>
                </c:pt>
                <c:pt idx="111006">
                  <c:v>55503</c:v>
                </c:pt>
                <c:pt idx="111007">
                  <c:v>55503.5</c:v>
                </c:pt>
                <c:pt idx="111008">
                  <c:v>55504</c:v>
                </c:pt>
                <c:pt idx="111009">
                  <c:v>55504.5</c:v>
                </c:pt>
                <c:pt idx="111010">
                  <c:v>55505</c:v>
                </c:pt>
                <c:pt idx="111011">
                  <c:v>55505.5</c:v>
                </c:pt>
                <c:pt idx="111012">
                  <c:v>55506</c:v>
                </c:pt>
                <c:pt idx="111013">
                  <c:v>55506.5</c:v>
                </c:pt>
                <c:pt idx="111014">
                  <c:v>55507</c:v>
                </c:pt>
                <c:pt idx="111015">
                  <c:v>55507.5</c:v>
                </c:pt>
                <c:pt idx="111016">
                  <c:v>55508</c:v>
                </c:pt>
                <c:pt idx="111017">
                  <c:v>55508.5</c:v>
                </c:pt>
                <c:pt idx="111018">
                  <c:v>55509</c:v>
                </c:pt>
                <c:pt idx="111019">
                  <c:v>55509.5</c:v>
                </c:pt>
                <c:pt idx="111020">
                  <c:v>55510</c:v>
                </c:pt>
                <c:pt idx="111021">
                  <c:v>55510.5</c:v>
                </c:pt>
                <c:pt idx="111022">
                  <c:v>55511</c:v>
                </c:pt>
                <c:pt idx="111023">
                  <c:v>55511.5</c:v>
                </c:pt>
                <c:pt idx="111024">
                  <c:v>55512</c:v>
                </c:pt>
                <c:pt idx="111025">
                  <c:v>55512.5</c:v>
                </c:pt>
                <c:pt idx="111026">
                  <c:v>55513</c:v>
                </c:pt>
                <c:pt idx="111027">
                  <c:v>55513.5</c:v>
                </c:pt>
                <c:pt idx="111028">
                  <c:v>55514</c:v>
                </c:pt>
                <c:pt idx="111029">
                  <c:v>55514.5</c:v>
                </c:pt>
                <c:pt idx="111030">
                  <c:v>55515</c:v>
                </c:pt>
                <c:pt idx="111031">
                  <c:v>55515.5</c:v>
                </c:pt>
                <c:pt idx="111032">
                  <c:v>55516</c:v>
                </c:pt>
                <c:pt idx="111033">
                  <c:v>55516.5</c:v>
                </c:pt>
                <c:pt idx="111034">
                  <c:v>55517</c:v>
                </c:pt>
                <c:pt idx="111035">
                  <c:v>55517.5</c:v>
                </c:pt>
                <c:pt idx="111036">
                  <c:v>55518</c:v>
                </c:pt>
                <c:pt idx="111037">
                  <c:v>55518.5</c:v>
                </c:pt>
                <c:pt idx="111038">
                  <c:v>55519</c:v>
                </c:pt>
                <c:pt idx="111039">
                  <c:v>55519.5</c:v>
                </c:pt>
                <c:pt idx="111040">
                  <c:v>55520</c:v>
                </c:pt>
                <c:pt idx="111041">
                  <c:v>55520.5</c:v>
                </c:pt>
                <c:pt idx="111042">
                  <c:v>55521</c:v>
                </c:pt>
                <c:pt idx="111043">
                  <c:v>55521.5</c:v>
                </c:pt>
                <c:pt idx="111044">
                  <c:v>55522</c:v>
                </c:pt>
                <c:pt idx="111045">
                  <c:v>55522.5</c:v>
                </c:pt>
                <c:pt idx="111046">
                  <c:v>55523</c:v>
                </c:pt>
                <c:pt idx="111047">
                  <c:v>55523.5</c:v>
                </c:pt>
                <c:pt idx="111048">
                  <c:v>55524</c:v>
                </c:pt>
                <c:pt idx="111049">
                  <c:v>55524.5</c:v>
                </c:pt>
                <c:pt idx="111050">
                  <c:v>55525</c:v>
                </c:pt>
                <c:pt idx="111051">
                  <c:v>55525.5</c:v>
                </c:pt>
                <c:pt idx="111052">
                  <c:v>55526</c:v>
                </c:pt>
                <c:pt idx="111053">
                  <c:v>55526.5</c:v>
                </c:pt>
                <c:pt idx="111054">
                  <c:v>55527</c:v>
                </c:pt>
                <c:pt idx="111055">
                  <c:v>55527.5</c:v>
                </c:pt>
                <c:pt idx="111056">
                  <c:v>55528</c:v>
                </c:pt>
                <c:pt idx="111057">
                  <c:v>55528.5</c:v>
                </c:pt>
                <c:pt idx="111058">
                  <c:v>55529</c:v>
                </c:pt>
                <c:pt idx="111059">
                  <c:v>55529.5</c:v>
                </c:pt>
                <c:pt idx="111060">
                  <c:v>55530</c:v>
                </c:pt>
                <c:pt idx="111061">
                  <c:v>55530.5</c:v>
                </c:pt>
                <c:pt idx="111062">
                  <c:v>55531</c:v>
                </c:pt>
                <c:pt idx="111063">
                  <c:v>55531.5</c:v>
                </c:pt>
                <c:pt idx="111064">
                  <c:v>55532</c:v>
                </c:pt>
                <c:pt idx="111065">
                  <c:v>55532.5</c:v>
                </c:pt>
                <c:pt idx="111066">
                  <c:v>55533</c:v>
                </c:pt>
                <c:pt idx="111067">
                  <c:v>55533.5</c:v>
                </c:pt>
                <c:pt idx="111068">
                  <c:v>55534</c:v>
                </c:pt>
                <c:pt idx="111069">
                  <c:v>55534.5</c:v>
                </c:pt>
                <c:pt idx="111070">
                  <c:v>55535</c:v>
                </c:pt>
                <c:pt idx="111071">
                  <c:v>55535.5</c:v>
                </c:pt>
                <c:pt idx="111072">
                  <c:v>55536</c:v>
                </c:pt>
                <c:pt idx="111073">
                  <c:v>55536.5</c:v>
                </c:pt>
                <c:pt idx="111074">
                  <c:v>55537</c:v>
                </c:pt>
                <c:pt idx="111075">
                  <c:v>55537.5</c:v>
                </c:pt>
                <c:pt idx="111076">
                  <c:v>55538</c:v>
                </c:pt>
                <c:pt idx="111077">
                  <c:v>55538.5</c:v>
                </c:pt>
                <c:pt idx="111078">
                  <c:v>55539</c:v>
                </c:pt>
                <c:pt idx="111079">
                  <c:v>55539.5</c:v>
                </c:pt>
                <c:pt idx="111080">
                  <c:v>55540</c:v>
                </c:pt>
                <c:pt idx="111081">
                  <c:v>55540.5</c:v>
                </c:pt>
                <c:pt idx="111082">
                  <c:v>55541</c:v>
                </c:pt>
                <c:pt idx="111083">
                  <c:v>55541.5</c:v>
                </c:pt>
                <c:pt idx="111084">
                  <c:v>55542</c:v>
                </c:pt>
                <c:pt idx="111085">
                  <c:v>55542.5</c:v>
                </c:pt>
                <c:pt idx="111086">
                  <c:v>55543</c:v>
                </c:pt>
                <c:pt idx="111087">
                  <c:v>55543.5</c:v>
                </c:pt>
                <c:pt idx="111088">
                  <c:v>55544</c:v>
                </c:pt>
                <c:pt idx="111089">
                  <c:v>55544.5</c:v>
                </c:pt>
                <c:pt idx="111090">
                  <c:v>55545</c:v>
                </c:pt>
                <c:pt idx="111091">
                  <c:v>55545.5</c:v>
                </c:pt>
                <c:pt idx="111092">
                  <c:v>55546</c:v>
                </c:pt>
                <c:pt idx="111093">
                  <c:v>55546.5</c:v>
                </c:pt>
                <c:pt idx="111094">
                  <c:v>55547</c:v>
                </c:pt>
                <c:pt idx="111095">
                  <c:v>55547.5</c:v>
                </c:pt>
                <c:pt idx="111096">
                  <c:v>55548</c:v>
                </c:pt>
                <c:pt idx="111097">
                  <c:v>55548.5</c:v>
                </c:pt>
                <c:pt idx="111098">
                  <c:v>55549</c:v>
                </c:pt>
                <c:pt idx="111099">
                  <c:v>55549.5</c:v>
                </c:pt>
                <c:pt idx="111100">
                  <c:v>55550</c:v>
                </c:pt>
                <c:pt idx="111101">
                  <c:v>55550.5</c:v>
                </c:pt>
                <c:pt idx="111102">
                  <c:v>55551</c:v>
                </c:pt>
                <c:pt idx="111103">
                  <c:v>55551.5</c:v>
                </c:pt>
                <c:pt idx="111104">
                  <c:v>55552</c:v>
                </c:pt>
                <c:pt idx="111105">
                  <c:v>55552.5</c:v>
                </c:pt>
                <c:pt idx="111106">
                  <c:v>55553</c:v>
                </c:pt>
                <c:pt idx="111107">
                  <c:v>55553.5</c:v>
                </c:pt>
                <c:pt idx="111108">
                  <c:v>55554</c:v>
                </c:pt>
                <c:pt idx="111109">
                  <c:v>55554.5</c:v>
                </c:pt>
                <c:pt idx="111110">
                  <c:v>55555</c:v>
                </c:pt>
                <c:pt idx="111111">
                  <c:v>55555.5</c:v>
                </c:pt>
                <c:pt idx="111112">
                  <c:v>55556</c:v>
                </c:pt>
                <c:pt idx="111113">
                  <c:v>55556.5</c:v>
                </c:pt>
                <c:pt idx="111114">
                  <c:v>55557</c:v>
                </c:pt>
                <c:pt idx="111115">
                  <c:v>55557.5</c:v>
                </c:pt>
                <c:pt idx="111116">
                  <c:v>55558</c:v>
                </c:pt>
                <c:pt idx="111117">
                  <c:v>55558.5</c:v>
                </c:pt>
                <c:pt idx="111118">
                  <c:v>55559</c:v>
                </c:pt>
                <c:pt idx="111119">
                  <c:v>55559.5</c:v>
                </c:pt>
                <c:pt idx="111120">
                  <c:v>55560</c:v>
                </c:pt>
                <c:pt idx="111121">
                  <c:v>55560.5</c:v>
                </c:pt>
                <c:pt idx="111122">
                  <c:v>55561</c:v>
                </c:pt>
                <c:pt idx="111123">
                  <c:v>55561.5</c:v>
                </c:pt>
                <c:pt idx="111124">
                  <c:v>55562</c:v>
                </c:pt>
                <c:pt idx="111125">
                  <c:v>55562.5</c:v>
                </c:pt>
                <c:pt idx="111126">
                  <c:v>55563</c:v>
                </c:pt>
                <c:pt idx="111127">
                  <c:v>55563.5</c:v>
                </c:pt>
                <c:pt idx="111128">
                  <c:v>55564</c:v>
                </c:pt>
                <c:pt idx="111129">
                  <c:v>55564.5</c:v>
                </c:pt>
                <c:pt idx="111130">
                  <c:v>55565</c:v>
                </c:pt>
                <c:pt idx="111131">
                  <c:v>55565.5</c:v>
                </c:pt>
                <c:pt idx="111132">
                  <c:v>55566</c:v>
                </c:pt>
                <c:pt idx="111133">
                  <c:v>55566.5</c:v>
                </c:pt>
                <c:pt idx="111134">
                  <c:v>55567</c:v>
                </c:pt>
                <c:pt idx="111135">
                  <c:v>55567.5</c:v>
                </c:pt>
                <c:pt idx="111136">
                  <c:v>55568</c:v>
                </c:pt>
                <c:pt idx="111137">
                  <c:v>55568.5</c:v>
                </c:pt>
                <c:pt idx="111138">
                  <c:v>55569</c:v>
                </c:pt>
                <c:pt idx="111139">
                  <c:v>55569.5</c:v>
                </c:pt>
                <c:pt idx="111140">
                  <c:v>55570</c:v>
                </c:pt>
                <c:pt idx="111141">
                  <c:v>55570.5</c:v>
                </c:pt>
                <c:pt idx="111142">
                  <c:v>55571</c:v>
                </c:pt>
                <c:pt idx="111143">
                  <c:v>55571.5</c:v>
                </c:pt>
                <c:pt idx="111144">
                  <c:v>55572</c:v>
                </c:pt>
                <c:pt idx="111145">
                  <c:v>55572.5</c:v>
                </c:pt>
                <c:pt idx="111146">
                  <c:v>55573</c:v>
                </c:pt>
                <c:pt idx="111147">
                  <c:v>55573.5</c:v>
                </c:pt>
                <c:pt idx="111148">
                  <c:v>55574</c:v>
                </c:pt>
                <c:pt idx="111149">
                  <c:v>55574.5</c:v>
                </c:pt>
                <c:pt idx="111150">
                  <c:v>55575</c:v>
                </c:pt>
                <c:pt idx="111151">
                  <c:v>55575.5</c:v>
                </c:pt>
                <c:pt idx="111152">
                  <c:v>55576</c:v>
                </c:pt>
                <c:pt idx="111153">
                  <c:v>55576.5</c:v>
                </c:pt>
                <c:pt idx="111154">
                  <c:v>55577</c:v>
                </c:pt>
                <c:pt idx="111155">
                  <c:v>55577.5</c:v>
                </c:pt>
                <c:pt idx="111156">
                  <c:v>55578</c:v>
                </c:pt>
                <c:pt idx="111157">
                  <c:v>55578.5</c:v>
                </c:pt>
                <c:pt idx="111158">
                  <c:v>55579</c:v>
                </c:pt>
                <c:pt idx="111159">
                  <c:v>55579.5</c:v>
                </c:pt>
                <c:pt idx="111160">
                  <c:v>55580</c:v>
                </c:pt>
                <c:pt idx="111161">
                  <c:v>55580.5</c:v>
                </c:pt>
                <c:pt idx="111162">
                  <c:v>55581</c:v>
                </c:pt>
                <c:pt idx="111163">
                  <c:v>55581.5</c:v>
                </c:pt>
                <c:pt idx="111164">
                  <c:v>55582</c:v>
                </c:pt>
                <c:pt idx="111165">
                  <c:v>55582.5</c:v>
                </c:pt>
                <c:pt idx="111166">
                  <c:v>55583</c:v>
                </c:pt>
                <c:pt idx="111167">
                  <c:v>55583.5</c:v>
                </c:pt>
                <c:pt idx="111168">
                  <c:v>55584</c:v>
                </c:pt>
                <c:pt idx="111169">
                  <c:v>55584.5</c:v>
                </c:pt>
                <c:pt idx="111170">
                  <c:v>55585</c:v>
                </c:pt>
                <c:pt idx="111171">
                  <c:v>55585.5</c:v>
                </c:pt>
                <c:pt idx="111172">
                  <c:v>55586</c:v>
                </c:pt>
                <c:pt idx="111173">
                  <c:v>55586.5</c:v>
                </c:pt>
                <c:pt idx="111174">
                  <c:v>55587</c:v>
                </c:pt>
                <c:pt idx="111175">
                  <c:v>55587.5</c:v>
                </c:pt>
                <c:pt idx="111176">
                  <c:v>55588</c:v>
                </c:pt>
                <c:pt idx="111177">
                  <c:v>55588.5</c:v>
                </c:pt>
                <c:pt idx="111178">
                  <c:v>55589</c:v>
                </c:pt>
                <c:pt idx="111179">
                  <c:v>55589.5</c:v>
                </c:pt>
                <c:pt idx="111180">
                  <c:v>55590</c:v>
                </c:pt>
                <c:pt idx="111181">
                  <c:v>55590.5</c:v>
                </c:pt>
                <c:pt idx="111182">
                  <c:v>55591</c:v>
                </c:pt>
                <c:pt idx="111183">
                  <c:v>55591.5</c:v>
                </c:pt>
                <c:pt idx="111184">
                  <c:v>55592</c:v>
                </c:pt>
                <c:pt idx="111185">
                  <c:v>55592.5</c:v>
                </c:pt>
                <c:pt idx="111186">
                  <c:v>55593</c:v>
                </c:pt>
                <c:pt idx="111187">
                  <c:v>55593.5</c:v>
                </c:pt>
                <c:pt idx="111188">
                  <c:v>55594</c:v>
                </c:pt>
                <c:pt idx="111189">
                  <c:v>55594.5</c:v>
                </c:pt>
                <c:pt idx="111190">
                  <c:v>55595</c:v>
                </c:pt>
                <c:pt idx="111191">
                  <c:v>55595.5</c:v>
                </c:pt>
                <c:pt idx="111192">
                  <c:v>55596</c:v>
                </c:pt>
                <c:pt idx="111193">
                  <c:v>55596.5</c:v>
                </c:pt>
                <c:pt idx="111194">
                  <c:v>55597</c:v>
                </c:pt>
                <c:pt idx="111195">
                  <c:v>55597.5</c:v>
                </c:pt>
                <c:pt idx="111196">
                  <c:v>55598</c:v>
                </c:pt>
                <c:pt idx="111197">
                  <c:v>55598.5</c:v>
                </c:pt>
                <c:pt idx="111198">
                  <c:v>55599</c:v>
                </c:pt>
                <c:pt idx="111199">
                  <c:v>55599.5</c:v>
                </c:pt>
                <c:pt idx="111200">
                  <c:v>55600</c:v>
                </c:pt>
                <c:pt idx="111201">
                  <c:v>55600.5</c:v>
                </c:pt>
                <c:pt idx="111202">
                  <c:v>55601</c:v>
                </c:pt>
                <c:pt idx="111203">
                  <c:v>55601.5</c:v>
                </c:pt>
                <c:pt idx="111204">
                  <c:v>55602</c:v>
                </c:pt>
                <c:pt idx="111205">
                  <c:v>55602.5</c:v>
                </c:pt>
                <c:pt idx="111206">
                  <c:v>55603</c:v>
                </c:pt>
                <c:pt idx="111207">
                  <c:v>55603.5</c:v>
                </c:pt>
                <c:pt idx="111208">
                  <c:v>55604</c:v>
                </c:pt>
                <c:pt idx="111209">
                  <c:v>55604.5</c:v>
                </c:pt>
                <c:pt idx="111210">
                  <c:v>55605</c:v>
                </c:pt>
                <c:pt idx="111211">
                  <c:v>55605.5</c:v>
                </c:pt>
                <c:pt idx="111212">
                  <c:v>55606</c:v>
                </c:pt>
                <c:pt idx="111213">
                  <c:v>55606.5</c:v>
                </c:pt>
                <c:pt idx="111214">
                  <c:v>55607</c:v>
                </c:pt>
                <c:pt idx="111215">
                  <c:v>55607.5</c:v>
                </c:pt>
                <c:pt idx="111216">
                  <c:v>55608</c:v>
                </c:pt>
                <c:pt idx="111217">
                  <c:v>55608.5</c:v>
                </c:pt>
                <c:pt idx="111218">
                  <c:v>55609</c:v>
                </c:pt>
                <c:pt idx="111219">
                  <c:v>55609.5</c:v>
                </c:pt>
                <c:pt idx="111220">
                  <c:v>55610</c:v>
                </c:pt>
                <c:pt idx="111221">
                  <c:v>55610.5</c:v>
                </c:pt>
                <c:pt idx="111222">
                  <c:v>55611</c:v>
                </c:pt>
                <c:pt idx="111223">
                  <c:v>55611.5</c:v>
                </c:pt>
                <c:pt idx="111224">
                  <c:v>55612</c:v>
                </c:pt>
                <c:pt idx="111225">
                  <c:v>55612.5</c:v>
                </c:pt>
                <c:pt idx="111226">
                  <c:v>55613</c:v>
                </c:pt>
                <c:pt idx="111227">
                  <c:v>55613.5</c:v>
                </c:pt>
                <c:pt idx="111228">
                  <c:v>55614</c:v>
                </c:pt>
                <c:pt idx="111229">
                  <c:v>55614.5</c:v>
                </c:pt>
                <c:pt idx="111230">
                  <c:v>55615</c:v>
                </c:pt>
                <c:pt idx="111231">
                  <c:v>55615.5</c:v>
                </c:pt>
                <c:pt idx="111232">
                  <c:v>55616</c:v>
                </c:pt>
                <c:pt idx="111233">
                  <c:v>55616.5</c:v>
                </c:pt>
                <c:pt idx="111234">
                  <c:v>55617</c:v>
                </c:pt>
                <c:pt idx="111235">
                  <c:v>55617.5</c:v>
                </c:pt>
                <c:pt idx="111236">
                  <c:v>55618</c:v>
                </c:pt>
                <c:pt idx="111237">
                  <c:v>55618.5</c:v>
                </c:pt>
                <c:pt idx="111238">
                  <c:v>55619</c:v>
                </c:pt>
                <c:pt idx="111239">
                  <c:v>55619.5</c:v>
                </c:pt>
                <c:pt idx="111240">
                  <c:v>55620</c:v>
                </c:pt>
                <c:pt idx="111241">
                  <c:v>55620.5</c:v>
                </c:pt>
                <c:pt idx="111242">
                  <c:v>55621</c:v>
                </c:pt>
                <c:pt idx="111243">
                  <c:v>55621.5</c:v>
                </c:pt>
                <c:pt idx="111244">
                  <c:v>55622</c:v>
                </c:pt>
                <c:pt idx="111245">
                  <c:v>55622.5</c:v>
                </c:pt>
                <c:pt idx="111246">
                  <c:v>55623</c:v>
                </c:pt>
                <c:pt idx="111247">
                  <c:v>55623.5</c:v>
                </c:pt>
                <c:pt idx="111248">
                  <c:v>55624</c:v>
                </c:pt>
                <c:pt idx="111249">
                  <c:v>55624.5</c:v>
                </c:pt>
                <c:pt idx="111250">
                  <c:v>55625</c:v>
                </c:pt>
                <c:pt idx="111251">
                  <c:v>55625.5</c:v>
                </c:pt>
                <c:pt idx="111252">
                  <c:v>55626</c:v>
                </c:pt>
                <c:pt idx="111253">
                  <c:v>55626.5</c:v>
                </c:pt>
                <c:pt idx="111254">
                  <c:v>55627</c:v>
                </c:pt>
                <c:pt idx="111255">
                  <c:v>55627.5</c:v>
                </c:pt>
                <c:pt idx="111256">
                  <c:v>55628</c:v>
                </c:pt>
                <c:pt idx="111257">
                  <c:v>55628.5</c:v>
                </c:pt>
                <c:pt idx="111258">
                  <c:v>55629</c:v>
                </c:pt>
                <c:pt idx="111259">
                  <c:v>55629.5</c:v>
                </c:pt>
                <c:pt idx="111260">
                  <c:v>55630</c:v>
                </c:pt>
                <c:pt idx="111261">
                  <c:v>55630.5</c:v>
                </c:pt>
                <c:pt idx="111262">
                  <c:v>55631</c:v>
                </c:pt>
                <c:pt idx="111263">
                  <c:v>55631.5</c:v>
                </c:pt>
                <c:pt idx="111264">
                  <c:v>55632</c:v>
                </c:pt>
                <c:pt idx="111265">
                  <c:v>55632.5</c:v>
                </c:pt>
                <c:pt idx="111266">
                  <c:v>55633</c:v>
                </c:pt>
                <c:pt idx="111267">
                  <c:v>55633.5</c:v>
                </c:pt>
                <c:pt idx="111268">
                  <c:v>55634</c:v>
                </c:pt>
                <c:pt idx="111269">
                  <c:v>55634.5</c:v>
                </c:pt>
                <c:pt idx="111270">
                  <c:v>55635</c:v>
                </c:pt>
                <c:pt idx="111271">
                  <c:v>55635.5</c:v>
                </c:pt>
                <c:pt idx="111272">
                  <c:v>55636</c:v>
                </c:pt>
                <c:pt idx="111273">
                  <c:v>55636.5</c:v>
                </c:pt>
                <c:pt idx="111274">
                  <c:v>55637</c:v>
                </c:pt>
                <c:pt idx="111275">
                  <c:v>55637.5</c:v>
                </c:pt>
                <c:pt idx="111276">
                  <c:v>55638</c:v>
                </c:pt>
                <c:pt idx="111277">
                  <c:v>55638.5</c:v>
                </c:pt>
                <c:pt idx="111278">
                  <c:v>55639</c:v>
                </c:pt>
                <c:pt idx="111279">
                  <c:v>55639.5</c:v>
                </c:pt>
                <c:pt idx="111280">
                  <c:v>55640</c:v>
                </c:pt>
                <c:pt idx="111281">
                  <c:v>55640.5</c:v>
                </c:pt>
                <c:pt idx="111282">
                  <c:v>55641</c:v>
                </c:pt>
                <c:pt idx="111283">
                  <c:v>55641.5</c:v>
                </c:pt>
                <c:pt idx="111284">
                  <c:v>55642</c:v>
                </c:pt>
                <c:pt idx="111285">
                  <c:v>55642.5</c:v>
                </c:pt>
                <c:pt idx="111286">
                  <c:v>55643</c:v>
                </c:pt>
                <c:pt idx="111287">
                  <c:v>55643.5</c:v>
                </c:pt>
                <c:pt idx="111288">
                  <c:v>55644</c:v>
                </c:pt>
                <c:pt idx="111289">
                  <c:v>55644.5</c:v>
                </c:pt>
                <c:pt idx="111290">
                  <c:v>55645</c:v>
                </c:pt>
                <c:pt idx="111291">
                  <c:v>55645.5</c:v>
                </c:pt>
                <c:pt idx="111292">
                  <c:v>55646</c:v>
                </c:pt>
                <c:pt idx="111293">
                  <c:v>55646.5</c:v>
                </c:pt>
                <c:pt idx="111294">
                  <c:v>55647</c:v>
                </c:pt>
                <c:pt idx="111295">
                  <c:v>55647.5</c:v>
                </c:pt>
                <c:pt idx="111296">
                  <c:v>55648</c:v>
                </c:pt>
                <c:pt idx="111297">
                  <c:v>55648.5</c:v>
                </c:pt>
                <c:pt idx="111298">
                  <c:v>55649</c:v>
                </c:pt>
                <c:pt idx="111299">
                  <c:v>55649.5</c:v>
                </c:pt>
                <c:pt idx="111300">
                  <c:v>55650</c:v>
                </c:pt>
                <c:pt idx="111301">
                  <c:v>55650.5</c:v>
                </c:pt>
                <c:pt idx="111302">
                  <c:v>55651</c:v>
                </c:pt>
                <c:pt idx="111303">
                  <c:v>55651.5</c:v>
                </c:pt>
                <c:pt idx="111304">
                  <c:v>55652</c:v>
                </c:pt>
                <c:pt idx="111305">
                  <c:v>55652.5</c:v>
                </c:pt>
                <c:pt idx="111306">
                  <c:v>55653</c:v>
                </c:pt>
                <c:pt idx="111307">
                  <c:v>55653.5</c:v>
                </c:pt>
                <c:pt idx="111308">
                  <c:v>55654</c:v>
                </c:pt>
                <c:pt idx="111309">
                  <c:v>55654.5</c:v>
                </c:pt>
                <c:pt idx="111310">
                  <c:v>55655</c:v>
                </c:pt>
                <c:pt idx="111311">
                  <c:v>55655.5</c:v>
                </c:pt>
                <c:pt idx="111312">
                  <c:v>55656</c:v>
                </c:pt>
                <c:pt idx="111313">
                  <c:v>55656.5</c:v>
                </c:pt>
                <c:pt idx="111314">
                  <c:v>55657</c:v>
                </c:pt>
                <c:pt idx="111315">
                  <c:v>55657.5</c:v>
                </c:pt>
                <c:pt idx="111316">
                  <c:v>55658</c:v>
                </c:pt>
                <c:pt idx="111317">
                  <c:v>55658.5</c:v>
                </c:pt>
                <c:pt idx="111318">
                  <c:v>55659</c:v>
                </c:pt>
                <c:pt idx="111319">
                  <c:v>55659.5</c:v>
                </c:pt>
                <c:pt idx="111320">
                  <c:v>55660</c:v>
                </c:pt>
                <c:pt idx="111321">
                  <c:v>55660.5</c:v>
                </c:pt>
                <c:pt idx="111322">
                  <c:v>55661</c:v>
                </c:pt>
                <c:pt idx="111323">
                  <c:v>55661.5</c:v>
                </c:pt>
                <c:pt idx="111324">
                  <c:v>55662</c:v>
                </c:pt>
                <c:pt idx="111325">
                  <c:v>55662.5</c:v>
                </c:pt>
                <c:pt idx="111326">
                  <c:v>55663</c:v>
                </c:pt>
                <c:pt idx="111327">
                  <c:v>55663.5</c:v>
                </c:pt>
                <c:pt idx="111328">
                  <c:v>55664</c:v>
                </c:pt>
                <c:pt idx="111329">
                  <c:v>55664.5</c:v>
                </c:pt>
                <c:pt idx="111330">
                  <c:v>55665</c:v>
                </c:pt>
                <c:pt idx="111331">
                  <c:v>55665.5</c:v>
                </c:pt>
                <c:pt idx="111332">
                  <c:v>55666</c:v>
                </c:pt>
                <c:pt idx="111333">
                  <c:v>55666.5</c:v>
                </c:pt>
                <c:pt idx="111334">
                  <c:v>55667</c:v>
                </c:pt>
                <c:pt idx="111335">
                  <c:v>55667.5</c:v>
                </c:pt>
                <c:pt idx="111336">
                  <c:v>55668</c:v>
                </c:pt>
                <c:pt idx="111337">
                  <c:v>55668.5</c:v>
                </c:pt>
                <c:pt idx="111338">
                  <c:v>55669</c:v>
                </c:pt>
                <c:pt idx="111339">
                  <c:v>55669.5</c:v>
                </c:pt>
                <c:pt idx="111340">
                  <c:v>55670</c:v>
                </c:pt>
                <c:pt idx="111341">
                  <c:v>55670.5</c:v>
                </c:pt>
                <c:pt idx="111342">
                  <c:v>55671</c:v>
                </c:pt>
                <c:pt idx="111343">
                  <c:v>55671.5</c:v>
                </c:pt>
                <c:pt idx="111344">
                  <c:v>55672</c:v>
                </c:pt>
                <c:pt idx="111345">
                  <c:v>55672.5</c:v>
                </c:pt>
                <c:pt idx="111346">
                  <c:v>55673</c:v>
                </c:pt>
                <c:pt idx="111347">
                  <c:v>55673.5</c:v>
                </c:pt>
                <c:pt idx="111348">
                  <c:v>55674</c:v>
                </c:pt>
                <c:pt idx="111349">
                  <c:v>55674.5</c:v>
                </c:pt>
                <c:pt idx="111350">
                  <c:v>55675</c:v>
                </c:pt>
                <c:pt idx="111351">
                  <c:v>55675.5</c:v>
                </c:pt>
                <c:pt idx="111352">
                  <c:v>55676</c:v>
                </c:pt>
                <c:pt idx="111353">
                  <c:v>55676.5</c:v>
                </c:pt>
                <c:pt idx="111354">
                  <c:v>55677</c:v>
                </c:pt>
                <c:pt idx="111355">
                  <c:v>55677.5</c:v>
                </c:pt>
                <c:pt idx="111356">
                  <c:v>55678</c:v>
                </c:pt>
                <c:pt idx="111357">
                  <c:v>55678.5</c:v>
                </c:pt>
                <c:pt idx="111358">
                  <c:v>55679</c:v>
                </c:pt>
                <c:pt idx="111359">
                  <c:v>55679.5</c:v>
                </c:pt>
                <c:pt idx="111360">
                  <c:v>55680</c:v>
                </c:pt>
                <c:pt idx="111361">
                  <c:v>55680.5</c:v>
                </c:pt>
                <c:pt idx="111362">
                  <c:v>55681</c:v>
                </c:pt>
                <c:pt idx="111363">
                  <c:v>55681.5</c:v>
                </c:pt>
                <c:pt idx="111364">
                  <c:v>55682</c:v>
                </c:pt>
                <c:pt idx="111365">
                  <c:v>55682.5</c:v>
                </c:pt>
                <c:pt idx="111366">
                  <c:v>55683</c:v>
                </c:pt>
                <c:pt idx="111367">
                  <c:v>55683.5</c:v>
                </c:pt>
                <c:pt idx="111368">
                  <c:v>55684</c:v>
                </c:pt>
                <c:pt idx="111369">
                  <c:v>55684.5</c:v>
                </c:pt>
                <c:pt idx="111370">
                  <c:v>55685</c:v>
                </c:pt>
                <c:pt idx="111371">
                  <c:v>55685.5</c:v>
                </c:pt>
                <c:pt idx="111372">
                  <c:v>55686</c:v>
                </c:pt>
                <c:pt idx="111373">
                  <c:v>55686.5</c:v>
                </c:pt>
                <c:pt idx="111374">
                  <c:v>55687</c:v>
                </c:pt>
                <c:pt idx="111375">
                  <c:v>55687.5</c:v>
                </c:pt>
                <c:pt idx="111376">
                  <c:v>55688</c:v>
                </c:pt>
                <c:pt idx="111377">
                  <c:v>55688.5</c:v>
                </c:pt>
                <c:pt idx="111378">
                  <c:v>55689</c:v>
                </c:pt>
                <c:pt idx="111379">
                  <c:v>55689.5</c:v>
                </c:pt>
                <c:pt idx="111380">
                  <c:v>55690</c:v>
                </c:pt>
                <c:pt idx="111381">
                  <c:v>55690.5</c:v>
                </c:pt>
                <c:pt idx="111382">
                  <c:v>55691</c:v>
                </c:pt>
                <c:pt idx="111383">
                  <c:v>55691.5</c:v>
                </c:pt>
                <c:pt idx="111384">
                  <c:v>55692</c:v>
                </c:pt>
                <c:pt idx="111385">
                  <c:v>55692.5</c:v>
                </c:pt>
                <c:pt idx="111386">
                  <c:v>55693</c:v>
                </c:pt>
                <c:pt idx="111387">
                  <c:v>55693.5</c:v>
                </c:pt>
                <c:pt idx="111388">
                  <c:v>55694</c:v>
                </c:pt>
                <c:pt idx="111389">
                  <c:v>55694.5</c:v>
                </c:pt>
                <c:pt idx="111390">
                  <c:v>55695</c:v>
                </c:pt>
                <c:pt idx="111391">
                  <c:v>55695.5</c:v>
                </c:pt>
                <c:pt idx="111392">
                  <c:v>55696</c:v>
                </c:pt>
                <c:pt idx="111393">
                  <c:v>55696.5</c:v>
                </c:pt>
                <c:pt idx="111394">
                  <c:v>55697</c:v>
                </c:pt>
                <c:pt idx="111395">
                  <c:v>55697.5</c:v>
                </c:pt>
                <c:pt idx="111396">
                  <c:v>55698</c:v>
                </c:pt>
                <c:pt idx="111397">
                  <c:v>55698.5</c:v>
                </c:pt>
                <c:pt idx="111398">
                  <c:v>55699</c:v>
                </c:pt>
                <c:pt idx="111399">
                  <c:v>55699.5</c:v>
                </c:pt>
                <c:pt idx="111400">
                  <c:v>55700</c:v>
                </c:pt>
                <c:pt idx="111401">
                  <c:v>55700.5</c:v>
                </c:pt>
                <c:pt idx="111402">
                  <c:v>55701</c:v>
                </c:pt>
                <c:pt idx="111403">
                  <c:v>55701.5</c:v>
                </c:pt>
                <c:pt idx="111404">
                  <c:v>55702</c:v>
                </c:pt>
                <c:pt idx="111405">
                  <c:v>55702.5</c:v>
                </c:pt>
                <c:pt idx="111406">
                  <c:v>55703</c:v>
                </c:pt>
                <c:pt idx="111407">
                  <c:v>55703.5</c:v>
                </c:pt>
                <c:pt idx="111408">
                  <c:v>55704</c:v>
                </c:pt>
                <c:pt idx="111409">
                  <c:v>55704.5</c:v>
                </c:pt>
                <c:pt idx="111410">
                  <c:v>55705</c:v>
                </c:pt>
                <c:pt idx="111411">
                  <c:v>55705.5</c:v>
                </c:pt>
                <c:pt idx="111412">
                  <c:v>55706</c:v>
                </c:pt>
                <c:pt idx="111413">
                  <c:v>55706.5</c:v>
                </c:pt>
                <c:pt idx="111414">
                  <c:v>55707</c:v>
                </c:pt>
                <c:pt idx="111415">
                  <c:v>55707.5</c:v>
                </c:pt>
                <c:pt idx="111416">
                  <c:v>55708</c:v>
                </c:pt>
                <c:pt idx="111417">
                  <c:v>55708.5</c:v>
                </c:pt>
                <c:pt idx="111418">
                  <c:v>55709</c:v>
                </c:pt>
                <c:pt idx="111419">
                  <c:v>55709.5</c:v>
                </c:pt>
                <c:pt idx="111420">
                  <c:v>55710</c:v>
                </c:pt>
                <c:pt idx="111421">
                  <c:v>55710.5</c:v>
                </c:pt>
                <c:pt idx="111422">
                  <c:v>55711</c:v>
                </c:pt>
                <c:pt idx="111423">
                  <c:v>55711.5</c:v>
                </c:pt>
                <c:pt idx="111424">
                  <c:v>55712</c:v>
                </c:pt>
                <c:pt idx="111425">
                  <c:v>55712.5</c:v>
                </c:pt>
                <c:pt idx="111426">
                  <c:v>55713</c:v>
                </c:pt>
                <c:pt idx="111427">
                  <c:v>55713.5</c:v>
                </c:pt>
                <c:pt idx="111428">
                  <c:v>55714</c:v>
                </c:pt>
                <c:pt idx="111429">
                  <c:v>55714.5</c:v>
                </c:pt>
                <c:pt idx="111430">
                  <c:v>55715</c:v>
                </c:pt>
                <c:pt idx="111431">
                  <c:v>55715.5</c:v>
                </c:pt>
                <c:pt idx="111432">
                  <c:v>55716</c:v>
                </c:pt>
                <c:pt idx="111433">
                  <c:v>55716.5</c:v>
                </c:pt>
                <c:pt idx="111434">
                  <c:v>55717</c:v>
                </c:pt>
                <c:pt idx="111435">
                  <c:v>55717.5</c:v>
                </c:pt>
                <c:pt idx="111436">
                  <c:v>55718</c:v>
                </c:pt>
                <c:pt idx="111437">
                  <c:v>55718.5</c:v>
                </c:pt>
                <c:pt idx="111438">
                  <c:v>55719</c:v>
                </c:pt>
                <c:pt idx="111439">
                  <c:v>55719.5</c:v>
                </c:pt>
                <c:pt idx="111440">
                  <c:v>55720</c:v>
                </c:pt>
                <c:pt idx="111441">
                  <c:v>55720.5</c:v>
                </c:pt>
                <c:pt idx="111442">
                  <c:v>55721</c:v>
                </c:pt>
                <c:pt idx="111443">
                  <c:v>55721.5</c:v>
                </c:pt>
                <c:pt idx="111444">
                  <c:v>55722</c:v>
                </c:pt>
                <c:pt idx="111445">
                  <c:v>55722.5</c:v>
                </c:pt>
                <c:pt idx="111446">
                  <c:v>55723</c:v>
                </c:pt>
                <c:pt idx="111447">
                  <c:v>55723.5</c:v>
                </c:pt>
                <c:pt idx="111448">
                  <c:v>55724</c:v>
                </c:pt>
                <c:pt idx="111449">
                  <c:v>55724.5</c:v>
                </c:pt>
                <c:pt idx="111450">
                  <c:v>55725</c:v>
                </c:pt>
                <c:pt idx="111451">
                  <c:v>55725.5</c:v>
                </c:pt>
                <c:pt idx="111452">
                  <c:v>55726</c:v>
                </c:pt>
                <c:pt idx="111453">
                  <c:v>55726.5</c:v>
                </c:pt>
                <c:pt idx="111454">
                  <c:v>55727</c:v>
                </c:pt>
                <c:pt idx="111455">
                  <c:v>55727.5</c:v>
                </c:pt>
                <c:pt idx="111456">
                  <c:v>55728</c:v>
                </c:pt>
                <c:pt idx="111457">
                  <c:v>55728.5</c:v>
                </c:pt>
                <c:pt idx="111458">
                  <c:v>55729</c:v>
                </c:pt>
                <c:pt idx="111459">
                  <c:v>55729.5</c:v>
                </c:pt>
                <c:pt idx="111460">
                  <c:v>55730</c:v>
                </c:pt>
                <c:pt idx="111461">
                  <c:v>55730.5</c:v>
                </c:pt>
                <c:pt idx="111462">
                  <c:v>55731</c:v>
                </c:pt>
                <c:pt idx="111463">
                  <c:v>55731.5</c:v>
                </c:pt>
                <c:pt idx="111464">
                  <c:v>55732</c:v>
                </c:pt>
                <c:pt idx="111465">
                  <c:v>55732.5</c:v>
                </c:pt>
                <c:pt idx="111466">
                  <c:v>55733</c:v>
                </c:pt>
                <c:pt idx="111467">
                  <c:v>55733.5</c:v>
                </c:pt>
                <c:pt idx="111468">
                  <c:v>55734</c:v>
                </c:pt>
                <c:pt idx="111469">
                  <c:v>55734.5</c:v>
                </c:pt>
                <c:pt idx="111470">
                  <c:v>55735</c:v>
                </c:pt>
                <c:pt idx="111471">
                  <c:v>55735.5</c:v>
                </c:pt>
                <c:pt idx="111472">
                  <c:v>55736</c:v>
                </c:pt>
                <c:pt idx="111473">
                  <c:v>55736.5</c:v>
                </c:pt>
                <c:pt idx="111474">
                  <c:v>55737</c:v>
                </c:pt>
                <c:pt idx="111475">
                  <c:v>55737.5</c:v>
                </c:pt>
                <c:pt idx="111476">
                  <c:v>55738</c:v>
                </c:pt>
                <c:pt idx="111477">
                  <c:v>55738.5</c:v>
                </c:pt>
                <c:pt idx="111478">
                  <c:v>55739</c:v>
                </c:pt>
                <c:pt idx="111479">
                  <c:v>55739.5</c:v>
                </c:pt>
                <c:pt idx="111480">
                  <c:v>55740</c:v>
                </c:pt>
                <c:pt idx="111481">
                  <c:v>55740.5</c:v>
                </c:pt>
                <c:pt idx="111482">
                  <c:v>55741</c:v>
                </c:pt>
                <c:pt idx="111483">
                  <c:v>55741.5</c:v>
                </c:pt>
                <c:pt idx="111484">
                  <c:v>55742</c:v>
                </c:pt>
                <c:pt idx="111485">
                  <c:v>55742.5</c:v>
                </c:pt>
                <c:pt idx="111486">
                  <c:v>55743</c:v>
                </c:pt>
                <c:pt idx="111487">
                  <c:v>55743.5</c:v>
                </c:pt>
                <c:pt idx="111488">
                  <c:v>55744</c:v>
                </c:pt>
                <c:pt idx="111489">
                  <c:v>55744.5</c:v>
                </c:pt>
                <c:pt idx="111490">
                  <c:v>55745</c:v>
                </c:pt>
                <c:pt idx="111491">
                  <c:v>55745.5</c:v>
                </c:pt>
                <c:pt idx="111492">
                  <c:v>55746</c:v>
                </c:pt>
                <c:pt idx="111493">
                  <c:v>55746.5</c:v>
                </c:pt>
                <c:pt idx="111494">
                  <c:v>55747</c:v>
                </c:pt>
                <c:pt idx="111495">
                  <c:v>55747.5</c:v>
                </c:pt>
                <c:pt idx="111496">
                  <c:v>55748</c:v>
                </c:pt>
                <c:pt idx="111497">
                  <c:v>55748.5</c:v>
                </c:pt>
                <c:pt idx="111498">
                  <c:v>55749</c:v>
                </c:pt>
                <c:pt idx="111499">
                  <c:v>55749.5</c:v>
                </c:pt>
                <c:pt idx="111500">
                  <c:v>55750</c:v>
                </c:pt>
                <c:pt idx="111501">
                  <c:v>55750.5</c:v>
                </c:pt>
                <c:pt idx="111502">
                  <c:v>55751</c:v>
                </c:pt>
                <c:pt idx="111503">
                  <c:v>55751.5</c:v>
                </c:pt>
                <c:pt idx="111504">
                  <c:v>55752</c:v>
                </c:pt>
                <c:pt idx="111505">
                  <c:v>55752.5</c:v>
                </c:pt>
                <c:pt idx="111506">
                  <c:v>55753</c:v>
                </c:pt>
                <c:pt idx="111507">
                  <c:v>55753.5</c:v>
                </c:pt>
                <c:pt idx="111508">
                  <c:v>55754</c:v>
                </c:pt>
                <c:pt idx="111509">
                  <c:v>55754.5</c:v>
                </c:pt>
                <c:pt idx="111510">
                  <c:v>55755</c:v>
                </c:pt>
                <c:pt idx="111511">
                  <c:v>55755.5</c:v>
                </c:pt>
                <c:pt idx="111512">
                  <c:v>55756</c:v>
                </c:pt>
                <c:pt idx="111513">
                  <c:v>55756.5</c:v>
                </c:pt>
                <c:pt idx="111514">
                  <c:v>55757</c:v>
                </c:pt>
                <c:pt idx="111515">
                  <c:v>55757.5</c:v>
                </c:pt>
                <c:pt idx="111516">
                  <c:v>55758</c:v>
                </c:pt>
                <c:pt idx="111517">
                  <c:v>55758.5</c:v>
                </c:pt>
                <c:pt idx="111518">
                  <c:v>55759</c:v>
                </c:pt>
                <c:pt idx="111519">
                  <c:v>55759.5</c:v>
                </c:pt>
                <c:pt idx="111520">
                  <c:v>55760</c:v>
                </c:pt>
                <c:pt idx="111521">
                  <c:v>55760.5</c:v>
                </c:pt>
                <c:pt idx="111522">
                  <c:v>55761</c:v>
                </c:pt>
                <c:pt idx="111523">
                  <c:v>55761.5</c:v>
                </c:pt>
                <c:pt idx="111524">
                  <c:v>55762</c:v>
                </c:pt>
                <c:pt idx="111525">
                  <c:v>55762.5</c:v>
                </c:pt>
                <c:pt idx="111526">
                  <c:v>55763</c:v>
                </c:pt>
                <c:pt idx="111527">
                  <c:v>55763.5</c:v>
                </c:pt>
                <c:pt idx="111528">
                  <c:v>55764</c:v>
                </c:pt>
                <c:pt idx="111529">
                  <c:v>55764.5</c:v>
                </c:pt>
                <c:pt idx="111530">
                  <c:v>55765</c:v>
                </c:pt>
                <c:pt idx="111531">
                  <c:v>55765.5</c:v>
                </c:pt>
                <c:pt idx="111532">
                  <c:v>55766</c:v>
                </c:pt>
                <c:pt idx="111533">
                  <c:v>55766.5</c:v>
                </c:pt>
                <c:pt idx="111534">
                  <c:v>55767</c:v>
                </c:pt>
                <c:pt idx="111535">
                  <c:v>55767.5</c:v>
                </c:pt>
                <c:pt idx="111536">
                  <c:v>55768</c:v>
                </c:pt>
                <c:pt idx="111537">
                  <c:v>55768.5</c:v>
                </c:pt>
                <c:pt idx="111538">
                  <c:v>55769</c:v>
                </c:pt>
                <c:pt idx="111539">
                  <c:v>55769.5</c:v>
                </c:pt>
                <c:pt idx="111540">
                  <c:v>55770</c:v>
                </c:pt>
                <c:pt idx="111541">
                  <c:v>55770.5</c:v>
                </c:pt>
                <c:pt idx="111542">
                  <c:v>55771</c:v>
                </c:pt>
                <c:pt idx="111543">
                  <c:v>55771.5</c:v>
                </c:pt>
                <c:pt idx="111544">
                  <c:v>55772</c:v>
                </c:pt>
                <c:pt idx="111545">
                  <c:v>55772.5</c:v>
                </c:pt>
                <c:pt idx="111546">
                  <c:v>55773</c:v>
                </c:pt>
                <c:pt idx="111547">
                  <c:v>55773.5</c:v>
                </c:pt>
                <c:pt idx="111548">
                  <c:v>55774</c:v>
                </c:pt>
                <c:pt idx="111549">
                  <c:v>55774.5</c:v>
                </c:pt>
                <c:pt idx="111550">
                  <c:v>55775</c:v>
                </c:pt>
                <c:pt idx="111551">
                  <c:v>55775.5</c:v>
                </c:pt>
                <c:pt idx="111552">
                  <c:v>55776</c:v>
                </c:pt>
                <c:pt idx="111553">
                  <c:v>55776.5</c:v>
                </c:pt>
                <c:pt idx="111554">
                  <c:v>55777</c:v>
                </c:pt>
                <c:pt idx="111555">
                  <c:v>55777.5</c:v>
                </c:pt>
                <c:pt idx="111556">
                  <c:v>55778</c:v>
                </c:pt>
                <c:pt idx="111557">
                  <c:v>55778.5</c:v>
                </c:pt>
                <c:pt idx="111558">
                  <c:v>55779</c:v>
                </c:pt>
                <c:pt idx="111559">
                  <c:v>55779.5</c:v>
                </c:pt>
                <c:pt idx="111560">
                  <c:v>55780</c:v>
                </c:pt>
                <c:pt idx="111561">
                  <c:v>55780.5</c:v>
                </c:pt>
                <c:pt idx="111562">
                  <c:v>55781</c:v>
                </c:pt>
                <c:pt idx="111563">
                  <c:v>55781.5</c:v>
                </c:pt>
                <c:pt idx="111564">
                  <c:v>55782</c:v>
                </c:pt>
                <c:pt idx="111565">
                  <c:v>55782.5</c:v>
                </c:pt>
                <c:pt idx="111566">
                  <c:v>55783</c:v>
                </c:pt>
                <c:pt idx="111567">
                  <c:v>55783.5</c:v>
                </c:pt>
                <c:pt idx="111568">
                  <c:v>55784</c:v>
                </c:pt>
                <c:pt idx="111569">
                  <c:v>55784.5</c:v>
                </c:pt>
                <c:pt idx="111570">
                  <c:v>55785</c:v>
                </c:pt>
                <c:pt idx="111571">
                  <c:v>55785.5</c:v>
                </c:pt>
                <c:pt idx="111572">
                  <c:v>55786</c:v>
                </c:pt>
                <c:pt idx="111573">
                  <c:v>55786.5</c:v>
                </c:pt>
                <c:pt idx="111574">
                  <c:v>55787</c:v>
                </c:pt>
                <c:pt idx="111575">
                  <c:v>55787.5</c:v>
                </c:pt>
                <c:pt idx="111576">
                  <c:v>55788</c:v>
                </c:pt>
                <c:pt idx="111577">
                  <c:v>55788.5</c:v>
                </c:pt>
                <c:pt idx="111578">
                  <c:v>55789</c:v>
                </c:pt>
                <c:pt idx="111579">
                  <c:v>55789.5</c:v>
                </c:pt>
                <c:pt idx="111580">
                  <c:v>55790</c:v>
                </c:pt>
                <c:pt idx="111581">
                  <c:v>55790.5</c:v>
                </c:pt>
                <c:pt idx="111582">
                  <c:v>55791</c:v>
                </c:pt>
                <c:pt idx="111583">
                  <c:v>55791.5</c:v>
                </c:pt>
                <c:pt idx="111584">
                  <c:v>55792</c:v>
                </c:pt>
                <c:pt idx="111585">
                  <c:v>55792.5</c:v>
                </c:pt>
                <c:pt idx="111586">
                  <c:v>55793</c:v>
                </c:pt>
                <c:pt idx="111587">
                  <c:v>55793.5</c:v>
                </c:pt>
                <c:pt idx="111588">
                  <c:v>55794</c:v>
                </c:pt>
                <c:pt idx="111589">
                  <c:v>55794.5</c:v>
                </c:pt>
                <c:pt idx="111590">
                  <c:v>55795</c:v>
                </c:pt>
                <c:pt idx="111591">
                  <c:v>55795.5</c:v>
                </c:pt>
                <c:pt idx="111592">
                  <c:v>55796</c:v>
                </c:pt>
                <c:pt idx="111593">
                  <c:v>55796.5</c:v>
                </c:pt>
                <c:pt idx="111594">
                  <c:v>55797</c:v>
                </c:pt>
                <c:pt idx="111595">
                  <c:v>55797.5</c:v>
                </c:pt>
                <c:pt idx="111596">
                  <c:v>55798</c:v>
                </c:pt>
                <c:pt idx="111597">
                  <c:v>55798.5</c:v>
                </c:pt>
                <c:pt idx="111598">
                  <c:v>55799</c:v>
                </c:pt>
                <c:pt idx="111599">
                  <c:v>55799.5</c:v>
                </c:pt>
                <c:pt idx="111600">
                  <c:v>55800</c:v>
                </c:pt>
                <c:pt idx="111601">
                  <c:v>55800.5</c:v>
                </c:pt>
                <c:pt idx="111602">
                  <c:v>55801</c:v>
                </c:pt>
                <c:pt idx="111603">
                  <c:v>55801.5</c:v>
                </c:pt>
                <c:pt idx="111604">
                  <c:v>55802</c:v>
                </c:pt>
                <c:pt idx="111605">
                  <c:v>55802.5</c:v>
                </c:pt>
                <c:pt idx="111606">
                  <c:v>55803</c:v>
                </c:pt>
                <c:pt idx="111607">
                  <c:v>55803.5</c:v>
                </c:pt>
                <c:pt idx="111608">
                  <c:v>55804</c:v>
                </c:pt>
                <c:pt idx="111609">
                  <c:v>55804.5</c:v>
                </c:pt>
                <c:pt idx="111610">
                  <c:v>55805</c:v>
                </c:pt>
                <c:pt idx="111611">
                  <c:v>55805.5</c:v>
                </c:pt>
                <c:pt idx="111612">
                  <c:v>55806</c:v>
                </c:pt>
                <c:pt idx="111613">
                  <c:v>55806.5</c:v>
                </c:pt>
                <c:pt idx="111614">
                  <c:v>55807</c:v>
                </c:pt>
                <c:pt idx="111615">
                  <c:v>55807.5</c:v>
                </c:pt>
                <c:pt idx="111616">
                  <c:v>55808</c:v>
                </c:pt>
                <c:pt idx="111617">
                  <c:v>55808.5</c:v>
                </c:pt>
                <c:pt idx="111618">
                  <c:v>55809</c:v>
                </c:pt>
                <c:pt idx="111619">
                  <c:v>55809.5</c:v>
                </c:pt>
                <c:pt idx="111620">
                  <c:v>55810</c:v>
                </c:pt>
                <c:pt idx="111621">
                  <c:v>55810.5</c:v>
                </c:pt>
                <c:pt idx="111622">
                  <c:v>55811</c:v>
                </c:pt>
                <c:pt idx="111623">
                  <c:v>55811.5</c:v>
                </c:pt>
                <c:pt idx="111624">
                  <c:v>55812</c:v>
                </c:pt>
                <c:pt idx="111625">
                  <c:v>55812.5</c:v>
                </c:pt>
                <c:pt idx="111626">
                  <c:v>55813</c:v>
                </c:pt>
                <c:pt idx="111627">
                  <c:v>55813.5</c:v>
                </c:pt>
                <c:pt idx="111628">
                  <c:v>55814</c:v>
                </c:pt>
                <c:pt idx="111629">
                  <c:v>55814.5</c:v>
                </c:pt>
                <c:pt idx="111630">
                  <c:v>55815</c:v>
                </c:pt>
                <c:pt idx="111631">
                  <c:v>55815.5</c:v>
                </c:pt>
                <c:pt idx="111632">
                  <c:v>55816</c:v>
                </c:pt>
                <c:pt idx="111633">
                  <c:v>55816.5</c:v>
                </c:pt>
                <c:pt idx="111634">
                  <c:v>55817</c:v>
                </c:pt>
                <c:pt idx="111635">
                  <c:v>55817.5</c:v>
                </c:pt>
                <c:pt idx="111636">
                  <c:v>55818</c:v>
                </c:pt>
                <c:pt idx="111637">
                  <c:v>55818.5</c:v>
                </c:pt>
                <c:pt idx="111638">
                  <c:v>55819</c:v>
                </c:pt>
                <c:pt idx="111639">
                  <c:v>55819.5</c:v>
                </c:pt>
                <c:pt idx="111640">
                  <c:v>55820</c:v>
                </c:pt>
                <c:pt idx="111641">
                  <c:v>55820.5</c:v>
                </c:pt>
                <c:pt idx="111642">
                  <c:v>55821</c:v>
                </c:pt>
                <c:pt idx="111643">
                  <c:v>55821.5</c:v>
                </c:pt>
                <c:pt idx="111644">
                  <c:v>55822</c:v>
                </c:pt>
                <c:pt idx="111645">
                  <c:v>55822.5</c:v>
                </c:pt>
                <c:pt idx="111646">
                  <c:v>55823</c:v>
                </c:pt>
                <c:pt idx="111647">
                  <c:v>55823.5</c:v>
                </c:pt>
                <c:pt idx="111648">
                  <c:v>55824</c:v>
                </c:pt>
                <c:pt idx="111649">
                  <c:v>55824.5</c:v>
                </c:pt>
                <c:pt idx="111650">
                  <c:v>55825</c:v>
                </c:pt>
                <c:pt idx="111651">
                  <c:v>55825.5</c:v>
                </c:pt>
                <c:pt idx="111652">
                  <c:v>55826</c:v>
                </c:pt>
                <c:pt idx="111653">
                  <c:v>55826.5</c:v>
                </c:pt>
                <c:pt idx="111654">
                  <c:v>55827</c:v>
                </c:pt>
                <c:pt idx="111655">
                  <c:v>55827.5</c:v>
                </c:pt>
                <c:pt idx="111656">
                  <c:v>55828</c:v>
                </c:pt>
                <c:pt idx="111657">
                  <c:v>55828.5</c:v>
                </c:pt>
                <c:pt idx="111658">
                  <c:v>55829</c:v>
                </c:pt>
                <c:pt idx="111659">
                  <c:v>55829.5</c:v>
                </c:pt>
                <c:pt idx="111660">
                  <c:v>55830</c:v>
                </c:pt>
                <c:pt idx="111661">
                  <c:v>55830.5</c:v>
                </c:pt>
                <c:pt idx="111662">
                  <c:v>55831</c:v>
                </c:pt>
                <c:pt idx="111663">
                  <c:v>55831.5</c:v>
                </c:pt>
                <c:pt idx="111664">
                  <c:v>55832</c:v>
                </c:pt>
                <c:pt idx="111665">
                  <c:v>55832.5</c:v>
                </c:pt>
                <c:pt idx="111666">
                  <c:v>55833</c:v>
                </c:pt>
                <c:pt idx="111667">
                  <c:v>55833.5</c:v>
                </c:pt>
                <c:pt idx="111668">
                  <c:v>55834</c:v>
                </c:pt>
                <c:pt idx="111669">
                  <c:v>55834.5</c:v>
                </c:pt>
                <c:pt idx="111670">
                  <c:v>55835</c:v>
                </c:pt>
                <c:pt idx="111671">
                  <c:v>55835.5</c:v>
                </c:pt>
                <c:pt idx="111672">
                  <c:v>55836</c:v>
                </c:pt>
                <c:pt idx="111673">
                  <c:v>55836.5</c:v>
                </c:pt>
                <c:pt idx="111674">
                  <c:v>55837</c:v>
                </c:pt>
                <c:pt idx="111675">
                  <c:v>55837.5</c:v>
                </c:pt>
                <c:pt idx="111676">
                  <c:v>55838</c:v>
                </c:pt>
                <c:pt idx="111677">
                  <c:v>55838.5</c:v>
                </c:pt>
                <c:pt idx="111678">
                  <c:v>55839</c:v>
                </c:pt>
                <c:pt idx="111679">
                  <c:v>55839.5</c:v>
                </c:pt>
                <c:pt idx="111680">
                  <c:v>55840</c:v>
                </c:pt>
                <c:pt idx="111681">
                  <c:v>55840.5</c:v>
                </c:pt>
                <c:pt idx="111682">
                  <c:v>55841</c:v>
                </c:pt>
                <c:pt idx="111683">
                  <c:v>55841.5</c:v>
                </c:pt>
                <c:pt idx="111684">
                  <c:v>55842</c:v>
                </c:pt>
                <c:pt idx="111685">
                  <c:v>55842.5</c:v>
                </c:pt>
                <c:pt idx="111686">
                  <c:v>55843</c:v>
                </c:pt>
                <c:pt idx="111687">
                  <c:v>55843.5</c:v>
                </c:pt>
                <c:pt idx="111688">
                  <c:v>55844</c:v>
                </c:pt>
                <c:pt idx="111689">
                  <c:v>55844.5</c:v>
                </c:pt>
                <c:pt idx="111690">
                  <c:v>55845</c:v>
                </c:pt>
                <c:pt idx="111691">
                  <c:v>55845.5</c:v>
                </c:pt>
                <c:pt idx="111692">
                  <c:v>55846</c:v>
                </c:pt>
                <c:pt idx="111693">
                  <c:v>55846.5</c:v>
                </c:pt>
                <c:pt idx="111694">
                  <c:v>55847</c:v>
                </c:pt>
                <c:pt idx="111695">
                  <c:v>55847.5</c:v>
                </c:pt>
                <c:pt idx="111696">
                  <c:v>55848</c:v>
                </c:pt>
                <c:pt idx="111697">
                  <c:v>55848.5</c:v>
                </c:pt>
                <c:pt idx="111698">
                  <c:v>55849</c:v>
                </c:pt>
                <c:pt idx="111699">
                  <c:v>55849.5</c:v>
                </c:pt>
                <c:pt idx="111700">
                  <c:v>55850</c:v>
                </c:pt>
                <c:pt idx="111701">
                  <c:v>55850.5</c:v>
                </c:pt>
                <c:pt idx="111702">
                  <c:v>55851</c:v>
                </c:pt>
                <c:pt idx="111703">
                  <c:v>55851.5</c:v>
                </c:pt>
                <c:pt idx="111704">
                  <c:v>55852</c:v>
                </c:pt>
                <c:pt idx="111705">
                  <c:v>55852.5</c:v>
                </c:pt>
                <c:pt idx="111706">
                  <c:v>55853</c:v>
                </c:pt>
                <c:pt idx="111707">
                  <c:v>55853.5</c:v>
                </c:pt>
                <c:pt idx="111708">
                  <c:v>55854</c:v>
                </c:pt>
                <c:pt idx="111709">
                  <c:v>55854.5</c:v>
                </c:pt>
                <c:pt idx="111710">
                  <c:v>55855</c:v>
                </c:pt>
                <c:pt idx="111711">
                  <c:v>55855.5</c:v>
                </c:pt>
                <c:pt idx="111712">
                  <c:v>55856</c:v>
                </c:pt>
                <c:pt idx="111713">
                  <c:v>55856.5</c:v>
                </c:pt>
                <c:pt idx="111714">
                  <c:v>55857</c:v>
                </c:pt>
                <c:pt idx="111715">
                  <c:v>55857.5</c:v>
                </c:pt>
                <c:pt idx="111716">
                  <c:v>55858</c:v>
                </c:pt>
                <c:pt idx="111717">
                  <c:v>55858.5</c:v>
                </c:pt>
                <c:pt idx="111718">
                  <c:v>55859</c:v>
                </c:pt>
                <c:pt idx="111719">
                  <c:v>55859.5</c:v>
                </c:pt>
                <c:pt idx="111720">
                  <c:v>55860</c:v>
                </c:pt>
                <c:pt idx="111721">
                  <c:v>55860.5</c:v>
                </c:pt>
                <c:pt idx="111722">
                  <c:v>55861</c:v>
                </c:pt>
                <c:pt idx="111723">
                  <c:v>55861.5</c:v>
                </c:pt>
                <c:pt idx="111724">
                  <c:v>55862</c:v>
                </c:pt>
                <c:pt idx="111725">
                  <c:v>55862.5</c:v>
                </c:pt>
                <c:pt idx="111726">
                  <c:v>55863</c:v>
                </c:pt>
                <c:pt idx="111727">
                  <c:v>55863.5</c:v>
                </c:pt>
                <c:pt idx="111728">
                  <c:v>55864</c:v>
                </c:pt>
                <c:pt idx="111729">
                  <c:v>55864.5</c:v>
                </c:pt>
                <c:pt idx="111730">
                  <c:v>55865</c:v>
                </c:pt>
                <c:pt idx="111731">
                  <c:v>55865.5</c:v>
                </c:pt>
                <c:pt idx="111732">
                  <c:v>55866</c:v>
                </c:pt>
                <c:pt idx="111733">
                  <c:v>55866.5</c:v>
                </c:pt>
                <c:pt idx="111734">
                  <c:v>55867</c:v>
                </c:pt>
                <c:pt idx="111735">
                  <c:v>55867.5</c:v>
                </c:pt>
                <c:pt idx="111736">
                  <c:v>55868</c:v>
                </c:pt>
                <c:pt idx="111737">
                  <c:v>55868.5</c:v>
                </c:pt>
                <c:pt idx="111738">
                  <c:v>55869</c:v>
                </c:pt>
                <c:pt idx="111739">
                  <c:v>55869.5</c:v>
                </c:pt>
                <c:pt idx="111740">
                  <c:v>55870</c:v>
                </c:pt>
                <c:pt idx="111741">
                  <c:v>55870.5</c:v>
                </c:pt>
                <c:pt idx="111742">
                  <c:v>55871</c:v>
                </c:pt>
                <c:pt idx="111743">
                  <c:v>55871.5</c:v>
                </c:pt>
                <c:pt idx="111744">
                  <c:v>55872</c:v>
                </c:pt>
                <c:pt idx="111745">
                  <c:v>55872.5</c:v>
                </c:pt>
                <c:pt idx="111746">
                  <c:v>55873</c:v>
                </c:pt>
                <c:pt idx="111747">
                  <c:v>55873.5</c:v>
                </c:pt>
                <c:pt idx="111748">
                  <c:v>55874</c:v>
                </c:pt>
                <c:pt idx="111749">
                  <c:v>55874.5</c:v>
                </c:pt>
                <c:pt idx="111750">
                  <c:v>55875</c:v>
                </c:pt>
                <c:pt idx="111751">
                  <c:v>55875.5</c:v>
                </c:pt>
                <c:pt idx="111752">
                  <c:v>55876</c:v>
                </c:pt>
                <c:pt idx="111753">
                  <c:v>55876.5</c:v>
                </c:pt>
                <c:pt idx="111754">
                  <c:v>55877</c:v>
                </c:pt>
                <c:pt idx="111755">
                  <c:v>55877.5</c:v>
                </c:pt>
                <c:pt idx="111756">
                  <c:v>55878</c:v>
                </c:pt>
                <c:pt idx="111757">
                  <c:v>55878.5</c:v>
                </c:pt>
                <c:pt idx="111758">
                  <c:v>55879</c:v>
                </c:pt>
                <c:pt idx="111759">
                  <c:v>55879.5</c:v>
                </c:pt>
                <c:pt idx="111760">
                  <c:v>55880</c:v>
                </c:pt>
                <c:pt idx="111761">
                  <c:v>55880.5</c:v>
                </c:pt>
                <c:pt idx="111762">
                  <c:v>55881</c:v>
                </c:pt>
                <c:pt idx="111763">
                  <c:v>55881.5</c:v>
                </c:pt>
                <c:pt idx="111764">
                  <c:v>55882</c:v>
                </c:pt>
                <c:pt idx="111765">
                  <c:v>55882.5</c:v>
                </c:pt>
                <c:pt idx="111766">
                  <c:v>55883</c:v>
                </c:pt>
                <c:pt idx="111767">
                  <c:v>55883.5</c:v>
                </c:pt>
                <c:pt idx="111768">
                  <c:v>55884</c:v>
                </c:pt>
                <c:pt idx="111769">
                  <c:v>55884.5</c:v>
                </c:pt>
                <c:pt idx="111770">
                  <c:v>55885</c:v>
                </c:pt>
                <c:pt idx="111771">
                  <c:v>55885.5</c:v>
                </c:pt>
                <c:pt idx="111772">
                  <c:v>55886</c:v>
                </c:pt>
                <c:pt idx="111773">
                  <c:v>55886.5</c:v>
                </c:pt>
                <c:pt idx="111774">
                  <c:v>55887</c:v>
                </c:pt>
                <c:pt idx="111775">
                  <c:v>55887.5</c:v>
                </c:pt>
                <c:pt idx="111776">
                  <c:v>55888</c:v>
                </c:pt>
                <c:pt idx="111777">
                  <c:v>55888.5</c:v>
                </c:pt>
                <c:pt idx="111778">
                  <c:v>55889</c:v>
                </c:pt>
                <c:pt idx="111779">
                  <c:v>55889.5</c:v>
                </c:pt>
                <c:pt idx="111780">
                  <c:v>55890</c:v>
                </c:pt>
                <c:pt idx="111781">
                  <c:v>55890.5</c:v>
                </c:pt>
                <c:pt idx="111782">
                  <c:v>55891</c:v>
                </c:pt>
                <c:pt idx="111783">
                  <c:v>55891.5</c:v>
                </c:pt>
                <c:pt idx="111784">
                  <c:v>55892</c:v>
                </c:pt>
                <c:pt idx="111785">
                  <c:v>55892.5</c:v>
                </c:pt>
                <c:pt idx="111786">
                  <c:v>55893</c:v>
                </c:pt>
                <c:pt idx="111787">
                  <c:v>55893.5</c:v>
                </c:pt>
                <c:pt idx="111788">
                  <c:v>55894</c:v>
                </c:pt>
                <c:pt idx="111789">
                  <c:v>55894.5</c:v>
                </c:pt>
                <c:pt idx="111790">
                  <c:v>55895</c:v>
                </c:pt>
                <c:pt idx="111791">
                  <c:v>55895.5</c:v>
                </c:pt>
                <c:pt idx="111792">
                  <c:v>55896</c:v>
                </c:pt>
                <c:pt idx="111793">
                  <c:v>55896.5</c:v>
                </c:pt>
                <c:pt idx="111794">
                  <c:v>55897</c:v>
                </c:pt>
                <c:pt idx="111795">
                  <c:v>55897.5</c:v>
                </c:pt>
                <c:pt idx="111796">
                  <c:v>55898</c:v>
                </c:pt>
                <c:pt idx="111797">
                  <c:v>55898.5</c:v>
                </c:pt>
                <c:pt idx="111798">
                  <c:v>55899</c:v>
                </c:pt>
                <c:pt idx="111799">
                  <c:v>55899.5</c:v>
                </c:pt>
                <c:pt idx="111800">
                  <c:v>55900</c:v>
                </c:pt>
                <c:pt idx="111801">
                  <c:v>55900.5</c:v>
                </c:pt>
                <c:pt idx="111802">
                  <c:v>55901</c:v>
                </c:pt>
                <c:pt idx="111803">
                  <c:v>55901.5</c:v>
                </c:pt>
                <c:pt idx="111804">
                  <c:v>55902</c:v>
                </c:pt>
                <c:pt idx="111805">
                  <c:v>55902.5</c:v>
                </c:pt>
                <c:pt idx="111806">
                  <c:v>55903</c:v>
                </c:pt>
                <c:pt idx="111807">
                  <c:v>55903.5</c:v>
                </c:pt>
                <c:pt idx="111808">
                  <c:v>55904</c:v>
                </c:pt>
                <c:pt idx="111809">
                  <c:v>55904.5</c:v>
                </c:pt>
                <c:pt idx="111810">
                  <c:v>55905</c:v>
                </c:pt>
                <c:pt idx="111811">
                  <c:v>55905.5</c:v>
                </c:pt>
                <c:pt idx="111812">
                  <c:v>55906</c:v>
                </c:pt>
                <c:pt idx="111813">
                  <c:v>55906.5</c:v>
                </c:pt>
                <c:pt idx="111814">
                  <c:v>55907</c:v>
                </c:pt>
                <c:pt idx="111815">
                  <c:v>55907.5</c:v>
                </c:pt>
                <c:pt idx="111816">
                  <c:v>55908</c:v>
                </c:pt>
                <c:pt idx="111817">
                  <c:v>55908.5</c:v>
                </c:pt>
                <c:pt idx="111818">
                  <c:v>55909</c:v>
                </c:pt>
                <c:pt idx="111819">
                  <c:v>55909.5</c:v>
                </c:pt>
                <c:pt idx="111820">
                  <c:v>55910</c:v>
                </c:pt>
                <c:pt idx="111821">
                  <c:v>55910.5</c:v>
                </c:pt>
                <c:pt idx="111822">
                  <c:v>55911</c:v>
                </c:pt>
                <c:pt idx="111823">
                  <c:v>55911.5</c:v>
                </c:pt>
                <c:pt idx="111824">
                  <c:v>55912</c:v>
                </c:pt>
                <c:pt idx="111825">
                  <c:v>55912.5</c:v>
                </c:pt>
                <c:pt idx="111826">
                  <c:v>55913</c:v>
                </c:pt>
                <c:pt idx="111827">
                  <c:v>55913.5</c:v>
                </c:pt>
                <c:pt idx="111828">
                  <c:v>55914</c:v>
                </c:pt>
                <c:pt idx="111829">
                  <c:v>55914.5</c:v>
                </c:pt>
                <c:pt idx="111830">
                  <c:v>55915</c:v>
                </c:pt>
                <c:pt idx="111831">
                  <c:v>55915.5</c:v>
                </c:pt>
                <c:pt idx="111832">
                  <c:v>55916</c:v>
                </c:pt>
                <c:pt idx="111833">
                  <c:v>55916.5</c:v>
                </c:pt>
                <c:pt idx="111834">
                  <c:v>55917</c:v>
                </c:pt>
                <c:pt idx="111835">
                  <c:v>55917.5</c:v>
                </c:pt>
                <c:pt idx="111836">
                  <c:v>55918</c:v>
                </c:pt>
                <c:pt idx="111837">
                  <c:v>55918.5</c:v>
                </c:pt>
                <c:pt idx="111838">
                  <c:v>55919</c:v>
                </c:pt>
                <c:pt idx="111839">
                  <c:v>55919.5</c:v>
                </c:pt>
                <c:pt idx="111840">
                  <c:v>55920</c:v>
                </c:pt>
                <c:pt idx="111841">
                  <c:v>55920.5</c:v>
                </c:pt>
                <c:pt idx="111842">
                  <c:v>55921</c:v>
                </c:pt>
                <c:pt idx="111843">
                  <c:v>55921.5</c:v>
                </c:pt>
                <c:pt idx="111844">
                  <c:v>55922</c:v>
                </c:pt>
                <c:pt idx="111845">
                  <c:v>55922.5</c:v>
                </c:pt>
                <c:pt idx="111846">
                  <c:v>55923</c:v>
                </c:pt>
                <c:pt idx="111847">
                  <c:v>55923.5</c:v>
                </c:pt>
                <c:pt idx="111848">
                  <c:v>55924</c:v>
                </c:pt>
                <c:pt idx="111849">
                  <c:v>55924.5</c:v>
                </c:pt>
                <c:pt idx="111850">
                  <c:v>55925</c:v>
                </c:pt>
                <c:pt idx="111851">
                  <c:v>55925.5</c:v>
                </c:pt>
                <c:pt idx="111852">
                  <c:v>55926</c:v>
                </c:pt>
                <c:pt idx="111853">
                  <c:v>55926.5</c:v>
                </c:pt>
                <c:pt idx="111854">
                  <c:v>55927</c:v>
                </c:pt>
                <c:pt idx="111855">
                  <c:v>55927.5</c:v>
                </c:pt>
                <c:pt idx="111856">
                  <c:v>55928</c:v>
                </c:pt>
                <c:pt idx="111857">
                  <c:v>55928.5</c:v>
                </c:pt>
                <c:pt idx="111858">
                  <c:v>55929</c:v>
                </c:pt>
                <c:pt idx="111859">
                  <c:v>55929.5</c:v>
                </c:pt>
                <c:pt idx="111860">
                  <c:v>55930</c:v>
                </c:pt>
                <c:pt idx="111861">
                  <c:v>55930.5</c:v>
                </c:pt>
                <c:pt idx="111862">
                  <c:v>55931</c:v>
                </c:pt>
                <c:pt idx="111863">
                  <c:v>55931.5</c:v>
                </c:pt>
                <c:pt idx="111864">
                  <c:v>55932</c:v>
                </c:pt>
                <c:pt idx="111865">
                  <c:v>55932.5</c:v>
                </c:pt>
                <c:pt idx="111866">
                  <c:v>55933</c:v>
                </c:pt>
                <c:pt idx="111867">
                  <c:v>55933.5</c:v>
                </c:pt>
                <c:pt idx="111868">
                  <c:v>55934</c:v>
                </c:pt>
                <c:pt idx="111869">
                  <c:v>55934.5</c:v>
                </c:pt>
                <c:pt idx="111870">
                  <c:v>55935</c:v>
                </c:pt>
                <c:pt idx="111871">
                  <c:v>55935.5</c:v>
                </c:pt>
                <c:pt idx="111872">
                  <c:v>55936</c:v>
                </c:pt>
                <c:pt idx="111873">
                  <c:v>55936.5</c:v>
                </c:pt>
                <c:pt idx="111874">
                  <c:v>55937</c:v>
                </c:pt>
                <c:pt idx="111875">
                  <c:v>55937.5</c:v>
                </c:pt>
                <c:pt idx="111876">
                  <c:v>55938</c:v>
                </c:pt>
                <c:pt idx="111877">
                  <c:v>55938.5</c:v>
                </c:pt>
                <c:pt idx="111878">
                  <c:v>55939</c:v>
                </c:pt>
                <c:pt idx="111879">
                  <c:v>55939.5</c:v>
                </c:pt>
                <c:pt idx="111880">
                  <c:v>55940</c:v>
                </c:pt>
                <c:pt idx="111881">
                  <c:v>55940.5</c:v>
                </c:pt>
                <c:pt idx="111882">
                  <c:v>55941</c:v>
                </c:pt>
                <c:pt idx="111883">
                  <c:v>55941.5</c:v>
                </c:pt>
                <c:pt idx="111884">
                  <c:v>55942</c:v>
                </c:pt>
                <c:pt idx="111885">
                  <c:v>55942.5</c:v>
                </c:pt>
                <c:pt idx="111886">
                  <c:v>55943</c:v>
                </c:pt>
                <c:pt idx="111887">
                  <c:v>55943.5</c:v>
                </c:pt>
                <c:pt idx="111888">
                  <c:v>55944</c:v>
                </c:pt>
                <c:pt idx="111889">
                  <c:v>55944.5</c:v>
                </c:pt>
                <c:pt idx="111890">
                  <c:v>55945</c:v>
                </c:pt>
                <c:pt idx="111891">
                  <c:v>55945.5</c:v>
                </c:pt>
                <c:pt idx="111892">
                  <c:v>55946</c:v>
                </c:pt>
                <c:pt idx="111893">
                  <c:v>55946.5</c:v>
                </c:pt>
                <c:pt idx="111894">
                  <c:v>55947</c:v>
                </c:pt>
                <c:pt idx="111895">
                  <c:v>55947.5</c:v>
                </c:pt>
                <c:pt idx="111896">
                  <c:v>55948</c:v>
                </c:pt>
                <c:pt idx="111897">
                  <c:v>55948.5</c:v>
                </c:pt>
                <c:pt idx="111898">
                  <c:v>55949</c:v>
                </c:pt>
                <c:pt idx="111899">
                  <c:v>55949.5</c:v>
                </c:pt>
                <c:pt idx="111900">
                  <c:v>55950</c:v>
                </c:pt>
                <c:pt idx="111901">
                  <c:v>55950.5</c:v>
                </c:pt>
                <c:pt idx="111902">
                  <c:v>55951</c:v>
                </c:pt>
                <c:pt idx="111903">
                  <c:v>55951.5</c:v>
                </c:pt>
                <c:pt idx="111904">
                  <c:v>55952</c:v>
                </c:pt>
                <c:pt idx="111905">
                  <c:v>55952.5</c:v>
                </c:pt>
                <c:pt idx="111906">
                  <c:v>55953</c:v>
                </c:pt>
                <c:pt idx="111907">
                  <c:v>55953.5</c:v>
                </c:pt>
                <c:pt idx="111908">
                  <c:v>55954</c:v>
                </c:pt>
                <c:pt idx="111909">
                  <c:v>55954.5</c:v>
                </c:pt>
                <c:pt idx="111910">
                  <c:v>55955</c:v>
                </c:pt>
                <c:pt idx="111911">
                  <c:v>55955.5</c:v>
                </c:pt>
                <c:pt idx="111912">
                  <c:v>55956</c:v>
                </c:pt>
                <c:pt idx="111913">
                  <c:v>55956.5</c:v>
                </c:pt>
                <c:pt idx="111914">
                  <c:v>55957</c:v>
                </c:pt>
                <c:pt idx="111915">
                  <c:v>55957.5</c:v>
                </c:pt>
                <c:pt idx="111916">
                  <c:v>55958</c:v>
                </c:pt>
                <c:pt idx="111917">
                  <c:v>55958.5</c:v>
                </c:pt>
                <c:pt idx="111918">
                  <c:v>55959</c:v>
                </c:pt>
                <c:pt idx="111919">
                  <c:v>55959.5</c:v>
                </c:pt>
                <c:pt idx="111920">
                  <c:v>55960</c:v>
                </c:pt>
                <c:pt idx="111921">
                  <c:v>55960.5</c:v>
                </c:pt>
                <c:pt idx="111922">
                  <c:v>55961</c:v>
                </c:pt>
                <c:pt idx="111923">
                  <c:v>55961.5</c:v>
                </c:pt>
                <c:pt idx="111924">
                  <c:v>55962</c:v>
                </c:pt>
                <c:pt idx="111925">
                  <c:v>55962.5</c:v>
                </c:pt>
                <c:pt idx="111926">
                  <c:v>55963</c:v>
                </c:pt>
                <c:pt idx="111927">
                  <c:v>55963.5</c:v>
                </c:pt>
                <c:pt idx="111928">
                  <c:v>55964</c:v>
                </c:pt>
                <c:pt idx="111929">
                  <c:v>55964.5</c:v>
                </c:pt>
                <c:pt idx="111930">
                  <c:v>55965</c:v>
                </c:pt>
                <c:pt idx="111931">
                  <c:v>55965.5</c:v>
                </c:pt>
                <c:pt idx="111932">
                  <c:v>55966</c:v>
                </c:pt>
                <c:pt idx="111933">
                  <c:v>55966.5</c:v>
                </c:pt>
                <c:pt idx="111934">
                  <c:v>55967</c:v>
                </c:pt>
                <c:pt idx="111935">
                  <c:v>55967.5</c:v>
                </c:pt>
                <c:pt idx="111936">
                  <c:v>55968</c:v>
                </c:pt>
                <c:pt idx="111937">
                  <c:v>55968.5</c:v>
                </c:pt>
                <c:pt idx="111938">
                  <c:v>55969</c:v>
                </c:pt>
                <c:pt idx="111939">
                  <c:v>55969.5</c:v>
                </c:pt>
                <c:pt idx="111940">
                  <c:v>55970</c:v>
                </c:pt>
                <c:pt idx="111941">
                  <c:v>55970.5</c:v>
                </c:pt>
                <c:pt idx="111942">
                  <c:v>55971</c:v>
                </c:pt>
                <c:pt idx="111943">
                  <c:v>55971.5</c:v>
                </c:pt>
                <c:pt idx="111944">
                  <c:v>55972</c:v>
                </c:pt>
                <c:pt idx="111945">
                  <c:v>55972.5</c:v>
                </c:pt>
                <c:pt idx="111946">
                  <c:v>55973</c:v>
                </c:pt>
                <c:pt idx="111947">
                  <c:v>55973.5</c:v>
                </c:pt>
                <c:pt idx="111948">
                  <c:v>55974</c:v>
                </c:pt>
                <c:pt idx="111949">
                  <c:v>55974.5</c:v>
                </c:pt>
                <c:pt idx="111950">
                  <c:v>55975</c:v>
                </c:pt>
                <c:pt idx="111951">
                  <c:v>55975.5</c:v>
                </c:pt>
                <c:pt idx="111952">
                  <c:v>55976</c:v>
                </c:pt>
                <c:pt idx="111953">
                  <c:v>55976.5</c:v>
                </c:pt>
                <c:pt idx="111954">
                  <c:v>55977</c:v>
                </c:pt>
                <c:pt idx="111955">
                  <c:v>55977.5</c:v>
                </c:pt>
                <c:pt idx="111956">
                  <c:v>55978</c:v>
                </c:pt>
                <c:pt idx="111957">
                  <c:v>55978.5</c:v>
                </c:pt>
                <c:pt idx="111958">
                  <c:v>55979</c:v>
                </c:pt>
                <c:pt idx="111959">
                  <c:v>55979.5</c:v>
                </c:pt>
                <c:pt idx="111960">
                  <c:v>55980</c:v>
                </c:pt>
                <c:pt idx="111961">
                  <c:v>55980.5</c:v>
                </c:pt>
                <c:pt idx="111962">
                  <c:v>55981</c:v>
                </c:pt>
                <c:pt idx="111963">
                  <c:v>55981.5</c:v>
                </c:pt>
                <c:pt idx="111964">
                  <c:v>55982</c:v>
                </c:pt>
                <c:pt idx="111965">
                  <c:v>55982.5</c:v>
                </c:pt>
                <c:pt idx="111966">
                  <c:v>55983</c:v>
                </c:pt>
                <c:pt idx="111967">
                  <c:v>55983.5</c:v>
                </c:pt>
                <c:pt idx="111968">
                  <c:v>55984</c:v>
                </c:pt>
                <c:pt idx="111969">
                  <c:v>55984.5</c:v>
                </c:pt>
                <c:pt idx="111970">
                  <c:v>55985</c:v>
                </c:pt>
                <c:pt idx="111971">
                  <c:v>55985.5</c:v>
                </c:pt>
                <c:pt idx="111972">
                  <c:v>55986</c:v>
                </c:pt>
                <c:pt idx="111973">
                  <c:v>55986.5</c:v>
                </c:pt>
                <c:pt idx="111974">
                  <c:v>55987</c:v>
                </c:pt>
                <c:pt idx="111975">
                  <c:v>55987.5</c:v>
                </c:pt>
                <c:pt idx="111976">
                  <c:v>55988</c:v>
                </c:pt>
                <c:pt idx="111977">
                  <c:v>55988.5</c:v>
                </c:pt>
                <c:pt idx="111978">
                  <c:v>55989</c:v>
                </c:pt>
                <c:pt idx="111979">
                  <c:v>55989.5</c:v>
                </c:pt>
                <c:pt idx="111980">
                  <c:v>55990</c:v>
                </c:pt>
                <c:pt idx="111981">
                  <c:v>55990.5</c:v>
                </c:pt>
                <c:pt idx="111982">
                  <c:v>55991</c:v>
                </c:pt>
                <c:pt idx="111983">
                  <c:v>55991.5</c:v>
                </c:pt>
                <c:pt idx="111984">
                  <c:v>55992</c:v>
                </c:pt>
                <c:pt idx="111985">
                  <c:v>55992.5</c:v>
                </c:pt>
                <c:pt idx="111986">
                  <c:v>55993</c:v>
                </c:pt>
                <c:pt idx="111987">
                  <c:v>55993.5</c:v>
                </c:pt>
                <c:pt idx="111988">
                  <c:v>55994</c:v>
                </c:pt>
                <c:pt idx="111989">
                  <c:v>55994.5</c:v>
                </c:pt>
                <c:pt idx="111990">
                  <c:v>55995</c:v>
                </c:pt>
                <c:pt idx="111991">
                  <c:v>55995.5</c:v>
                </c:pt>
                <c:pt idx="111992">
                  <c:v>55996</c:v>
                </c:pt>
                <c:pt idx="111993">
                  <c:v>55996.5</c:v>
                </c:pt>
                <c:pt idx="111994">
                  <c:v>55997</c:v>
                </c:pt>
                <c:pt idx="111995">
                  <c:v>55997.5</c:v>
                </c:pt>
                <c:pt idx="111996">
                  <c:v>55998</c:v>
                </c:pt>
                <c:pt idx="111997">
                  <c:v>55998.5</c:v>
                </c:pt>
                <c:pt idx="111998">
                  <c:v>55999</c:v>
                </c:pt>
                <c:pt idx="111999">
                  <c:v>55999.5</c:v>
                </c:pt>
                <c:pt idx="112000">
                  <c:v>56000</c:v>
                </c:pt>
                <c:pt idx="112001">
                  <c:v>56000.5</c:v>
                </c:pt>
                <c:pt idx="112002">
                  <c:v>56001</c:v>
                </c:pt>
                <c:pt idx="112003">
                  <c:v>56001.5</c:v>
                </c:pt>
                <c:pt idx="112004">
                  <c:v>56002</c:v>
                </c:pt>
                <c:pt idx="112005">
                  <c:v>56002.5</c:v>
                </c:pt>
                <c:pt idx="112006">
                  <c:v>56003</c:v>
                </c:pt>
                <c:pt idx="112007">
                  <c:v>56003.5</c:v>
                </c:pt>
                <c:pt idx="112008">
                  <c:v>56004</c:v>
                </c:pt>
                <c:pt idx="112009">
                  <c:v>56004.5</c:v>
                </c:pt>
                <c:pt idx="112010">
                  <c:v>56005</c:v>
                </c:pt>
                <c:pt idx="112011">
                  <c:v>56005.5</c:v>
                </c:pt>
                <c:pt idx="112012">
                  <c:v>56006</c:v>
                </c:pt>
                <c:pt idx="112013">
                  <c:v>56006.5</c:v>
                </c:pt>
                <c:pt idx="112014">
                  <c:v>56007</c:v>
                </c:pt>
                <c:pt idx="112015">
                  <c:v>56007.5</c:v>
                </c:pt>
                <c:pt idx="112016">
                  <c:v>56008</c:v>
                </c:pt>
                <c:pt idx="112017">
                  <c:v>56008.5</c:v>
                </c:pt>
                <c:pt idx="112018">
                  <c:v>56009</c:v>
                </c:pt>
                <c:pt idx="112019">
                  <c:v>56009.5</c:v>
                </c:pt>
                <c:pt idx="112020">
                  <c:v>56010</c:v>
                </c:pt>
                <c:pt idx="112021">
                  <c:v>56010.5</c:v>
                </c:pt>
                <c:pt idx="112022">
                  <c:v>56011</c:v>
                </c:pt>
                <c:pt idx="112023">
                  <c:v>56011.5</c:v>
                </c:pt>
                <c:pt idx="112024">
                  <c:v>56012</c:v>
                </c:pt>
                <c:pt idx="112025">
                  <c:v>56012.5</c:v>
                </c:pt>
                <c:pt idx="112026">
                  <c:v>56013</c:v>
                </c:pt>
                <c:pt idx="112027">
                  <c:v>56013.5</c:v>
                </c:pt>
                <c:pt idx="112028">
                  <c:v>56014</c:v>
                </c:pt>
                <c:pt idx="112029">
                  <c:v>56014.5</c:v>
                </c:pt>
                <c:pt idx="112030">
                  <c:v>56015</c:v>
                </c:pt>
                <c:pt idx="112031">
                  <c:v>56015.5</c:v>
                </c:pt>
                <c:pt idx="112032">
                  <c:v>56016</c:v>
                </c:pt>
                <c:pt idx="112033">
                  <c:v>56016.5</c:v>
                </c:pt>
                <c:pt idx="112034">
                  <c:v>56017</c:v>
                </c:pt>
                <c:pt idx="112035">
                  <c:v>56017.5</c:v>
                </c:pt>
                <c:pt idx="112036">
                  <c:v>56018</c:v>
                </c:pt>
                <c:pt idx="112037">
                  <c:v>56018.5</c:v>
                </c:pt>
                <c:pt idx="112038">
                  <c:v>56019</c:v>
                </c:pt>
                <c:pt idx="112039">
                  <c:v>56019.5</c:v>
                </c:pt>
                <c:pt idx="112040">
                  <c:v>56020</c:v>
                </c:pt>
                <c:pt idx="112041">
                  <c:v>56020.5</c:v>
                </c:pt>
                <c:pt idx="112042">
                  <c:v>56021</c:v>
                </c:pt>
                <c:pt idx="112043">
                  <c:v>56021.5</c:v>
                </c:pt>
                <c:pt idx="112044">
                  <c:v>56022</c:v>
                </c:pt>
                <c:pt idx="112045">
                  <c:v>56022.5</c:v>
                </c:pt>
                <c:pt idx="112046">
                  <c:v>56023</c:v>
                </c:pt>
                <c:pt idx="112047">
                  <c:v>56023.5</c:v>
                </c:pt>
                <c:pt idx="112048">
                  <c:v>56024</c:v>
                </c:pt>
                <c:pt idx="112049">
                  <c:v>56024.5</c:v>
                </c:pt>
                <c:pt idx="112050">
                  <c:v>56025</c:v>
                </c:pt>
                <c:pt idx="112051">
                  <c:v>56025.5</c:v>
                </c:pt>
                <c:pt idx="112052">
                  <c:v>56026</c:v>
                </c:pt>
                <c:pt idx="112053">
                  <c:v>56026.5</c:v>
                </c:pt>
                <c:pt idx="112054">
                  <c:v>56027</c:v>
                </c:pt>
                <c:pt idx="112055">
                  <c:v>56027.5</c:v>
                </c:pt>
                <c:pt idx="112056">
                  <c:v>56028</c:v>
                </c:pt>
                <c:pt idx="112057">
                  <c:v>56028.5</c:v>
                </c:pt>
                <c:pt idx="112058">
                  <c:v>56029</c:v>
                </c:pt>
                <c:pt idx="112059">
                  <c:v>56029.5</c:v>
                </c:pt>
                <c:pt idx="112060">
                  <c:v>56030</c:v>
                </c:pt>
                <c:pt idx="112061">
                  <c:v>56030.5</c:v>
                </c:pt>
                <c:pt idx="112062">
                  <c:v>56031</c:v>
                </c:pt>
                <c:pt idx="112063">
                  <c:v>56031.5</c:v>
                </c:pt>
                <c:pt idx="112064">
                  <c:v>56032</c:v>
                </c:pt>
                <c:pt idx="112065">
                  <c:v>56032.5</c:v>
                </c:pt>
                <c:pt idx="112066">
                  <c:v>56033</c:v>
                </c:pt>
                <c:pt idx="112067">
                  <c:v>56033.5</c:v>
                </c:pt>
                <c:pt idx="112068">
                  <c:v>56034</c:v>
                </c:pt>
                <c:pt idx="112069">
                  <c:v>56034.5</c:v>
                </c:pt>
                <c:pt idx="112070">
                  <c:v>56035</c:v>
                </c:pt>
                <c:pt idx="112071">
                  <c:v>56035.5</c:v>
                </c:pt>
                <c:pt idx="112072">
                  <c:v>56036</c:v>
                </c:pt>
                <c:pt idx="112073">
                  <c:v>56036.5</c:v>
                </c:pt>
                <c:pt idx="112074">
                  <c:v>56037</c:v>
                </c:pt>
                <c:pt idx="112075">
                  <c:v>56037.5</c:v>
                </c:pt>
                <c:pt idx="112076">
                  <c:v>56038</c:v>
                </c:pt>
                <c:pt idx="112077">
                  <c:v>56038.5</c:v>
                </c:pt>
                <c:pt idx="112078">
                  <c:v>56039</c:v>
                </c:pt>
                <c:pt idx="112079">
                  <c:v>56039.5</c:v>
                </c:pt>
                <c:pt idx="112080">
                  <c:v>56040</c:v>
                </c:pt>
                <c:pt idx="112081">
                  <c:v>56040.5</c:v>
                </c:pt>
                <c:pt idx="112082">
                  <c:v>56041</c:v>
                </c:pt>
                <c:pt idx="112083">
                  <c:v>56041.5</c:v>
                </c:pt>
                <c:pt idx="112084">
                  <c:v>56042</c:v>
                </c:pt>
                <c:pt idx="112085">
                  <c:v>56042.5</c:v>
                </c:pt>
                <c:pt idx="112086">
                  <c:v>56043</c:v>
                </c:pt>
                <c:pt idx="112087">
                  <c:v>56043.5</c:v>
                </c:pt>
                <c:pt idx="112088">
                  <c:v>56044</c:v>
                </c:pt>
                <c:pt idx="112089">
                  <c:v>56044.5</c:v>
                </c:pt>
                <c:pt idx="112090">
                  <c:v>56045</c:v>
                </c:pt>
                <c:pt idx="112091">
                  <c:v>56045.5</c:v>
                </c:pt>
                <c:pt idx="112092">
                  <c:v>56046</c:v>
                </c:pt>
                <c:pt idx="112093">
                  <c:v>56046.5</c:v>
                </c:pt>
                <c:pt idx="112094">
                  <c:v>56047</c:v>
                </c:pt>
                <c:pt idx="112095">
                  <c:v>56047.5</c:v>
                </c:pt>
                <c:pt idx="112096">
                  <c:v>56048</c:v>
                </c:pt>
                <c:pt idx="112097">
                  <c:v>56048.5</c:v>
                </c:pt>
                <c:pt idx="112098">
                  <c:v>56049</c:v>
                </c:pt>
                <c:pt idx="112099">
                  <c:v>56049.5</c:v>
                </c:pt>
                <c:pt idx="112100">
                  <c:v>56050</c:v>
                </c:pt>
                <c:pt idx="112101">
                  <c:v>56050.5</c:v>
                </c:pt>
                <c:pt idx="112102">
                  <c:v>56051</c:v>
                </c:pt>
                <c:pt idx="112103">
                  <c:v>56051.5</c:v>
                </c:pt>
                <c:pt idx="112104">
                  <c:v>56052</c:v>
                </c:pt>
                <c:pt idx="112105">
                  <c:v>56052.5</c:v>
                </c:pt>
                <c:pt idx="112106">
                  <c:v>56053</c:v>
                </c:pt>
                <c:pt idx="112107">
                  <c:v>56053.5</c:v>
                </c:pt>
                <c:pt idx="112108">
                  <c:v>56054</c:v>
                </c:pt>
                <c:pt idx="112109">
                  <c:v>56054.5</c:v>
                </c:pt>
                <c:pt idx="112110">
                  <c:v>56055</c:v>
                </c:pt>
                <c:pt idx="112111">
                  <c:v>56055.5</c:v>
                </c:pt>
                <c:pt idx="112112">
                  <c:v>56056</c:v>
                </c:pt>
                <c:pt idx="112113">
                  <c:v>56056.5</c:v>
                </c:pt>
                <c:pt idx="112114">
                  <c:v>56057</c:v>
                </c:pt>
                <c:pt idx="112115">
                  <c:v>56057.5</c:v>
                </c:pt>
                <c:pt idx="112116">
                  <c:v>56058</c:v>
                </c:pt>
                <c:pt idx="112117">
                  <c:v>56058.5</c:v>
                </c:pt>
                <c:pt idx="112118">
                  <c:v>56059</c:v>
                </c:pt>
                <c:pt idx="112119">
                  <c:v>56059.5</c:v>
                </c:pt>
                <c:pt idx="112120">
                  <c:v>56060</c:v>
                </c:pt>
                <c:pt idx="112121">
                  <c:v>56060.5</c:v>
                </c:pt>
                <c:pt idx="112122">
                  <c:v>56061</c:v>
                </c:pt>
                <c:pt idx="112123">
                  <c:v>56061.5</c:v>
                </c:pt>
                <c:pt idx="112124">
                  <c:v>56062</c:v>
                </c:pt>
                <c:pt idx="112125">
                  <c:v>56062.5</c:v>
                </c:pt>
                <c:pt idx="112126">
                  <c:v>56063</c:v>
                </c:pt>
                <c:pt idx="112127">
                  <c:v>56063.5</c:v>
                </c:pt>
                <c:pt idx="112128">
                  <c:v>56064</c:v>
                </c:pt>
                <c:pt idx="112129">
                  <c:v>56064.5</c:v>
                </c:pt>
                <c:pt idx="112130">
                  <c:v>56065</c:v>
                </c:pt>
                <c:pt idx="112131">
                  <c:v>56065.5</c:v>
                </c:pt>
                <c:pt idx="112132">
                  <c:v>56066</c:v>
                </c:pt>
                <c:pt idx="112133">
                  <c:v>56066.5</c:v>
                </c:pt>
                <c:pt idx="112134">
                  <c:v>56067</c:v>
                </c:pt>
                <c:pt idx="112135">
                  <c:v>56067.5</c:v>
                </c:pt>
                <c:pt idx="112136">
                  <c:v>56068</c:v>
                </c:pt>
                <c:pt idx="112137">
                  <c:v>56068.5</c:v>
                </c:pt>
                <c:pt idx="112138">
                  <c:v>56069</c:v>
                </c:pt>
                <c:pt idx="112139">
                  <c:v>56069.5</c:v>
                </c:pt>
                <c:pt idx="112140">
                  <c:v>56070</c:v>
                </c:pt>
                <c:pt idx="112141">
                  <c:v>56070.5</c:v>
                </c:pt>
                <c:pt idx="112142">
                  <c:v>56071</c:v>
                </c:pt>
                <c:pt idx="112143">
                  <c:v>56071.5</c:v>
                </c:pt>
                <c:pt idx="112144">
                  <c:v>56072</c:v>
                </c:pt>
                <c:pt idx="112145">
                  <c:v>56072.5</c:v>
                </c:pt>
                <c:pt idx="112146">
                  <c:v>56073</c:v>
                </c:pt>
                <c:pt idx="112147">
                  <c:v>56073.5</c:v>
                </c:pt>
                <c:pt idx="112148">
                  <c:v>56074</c:v>
                </c:pt>
                <c:pt idx="112149">
                  <c:v>56074.5</c:v>
                </c:pt>
                <c:pt idx="112150">
                  <c:v>56075</c:v>
                </c:pt>
                <c:pt idx="112151">
                  <c:v>56075.5</c:v>
                </c:pt>
                <c:pt idx="112152">
                  <c:v>56076</c:v>
                </c:pt>
                <c:pt idx="112153">
                  <c:v>56076.5</c:v>
                </c:pt>
                <c:pt idx="112154">
                  <c:v>56077</c:v>
                </c:pt>
                <c:pt idx="112155">
                  <c:v>56077.5</c:v>
                </c:pt>
                <c:pt idx="112156">
                  <c:v>56078</c:v>
                </c:pt>
                <c:pt idx="112157">
                  <c:v>56078.5</c:v>
                </c:pt>
                <c:pt idx="112158">
                  <c:v>56079</c:v>
                </c:pt>
                <c:pt idx="112159">
                  <c:v>56079.5</c:v>
                </c:pt>
                <c:pt idx="112160">
                  <c:v>56080</c:v>
                </c:pt>
                <c:pt idx="112161">
                  <c:v>56080.5</c:v>
                </c:pt>
                <c:pt idx="112162">
                  <c:v>56081</c:v>
                </c:pt>
                <c:pt idx="112163">
                  <c:v>56081.5</c:v>
                </c:pt>
                <c:pt idx="112164">
                  <c:v>56082</c:v>
                </c:pt>
                <c:pt idx="112165">
                  <c:v>56082.5</c:v>
                </c:pt>
                <c:pt idx="112166">
                  <c:v>56083</c:v>
                </c:pt>
                <c:pt idx="112167">
                  <c:v>56083.5</c:v>
                </c:pt>
                <c:pt idx="112168">
                  <c:v>56084</c:v>
                </c:pt>
                <c:pt idx="112169">
                  <c:v>56084.5</c:v>
                </c:pt>
                <c:pt idx="112170">
                  <c:v>56085</c:v>
                </c:pt>
                <c:pt idx="112171">
                  <c:v>56085.5</c:v>
                </c:pt>
                <c:pt idx="112172">
                  <c:v>56086</c:v>
                </c:pt>
                <c:pt idx="112173">
                  <c:v>56086.5</c:v>
                </c:pt>
                <c:pt idx="112174">
                  <c:v>56087</c:v>
                </c:pt>
                <c:pt idx="112175">
                  <c:v>56087.5</c:v>
                </c:pt>
                <c:pt idx="112176">
                  <c:v>56088</c:v>
                </c:pt>
                <c:pt idx="112177">
                  <c:v>56088.5</c:v>
                </c:pt>
                <c:pt idx="112178">
                  <c:v>56089</c:v>
                </c:pt>
                <c:pt idx="112179">
                  <c:v>56089.5</c:v>
                </c:pt>
                <c:pt idx="112180">
                  <c:v>56090</c:v>
                </c:pt>
                <c:pt idx="112181">
                  <c:v>56090.5</c:v>
                </c:pt>
                <c:pt idx="112182">
                  <c:v>56091</c:v>
                </c:pt>
                <c:pt idx="112183">
                  <c:v>56091.5</c:v>
                </c:pt>
                <c:pt idx="112184">
                  <c:v>56092</c:v>
                </c:pt>
                <c:pt idx="112185">
                  <c:v>56092.5</c:v>
                </c:pt>
                <c:pt idx="112186">
                  <c:v>56093</c:v>
                </c:pt>
                <c:pt idx="112187">
                  <c:v>56093.5</c:v>
                </c:pt>
                <c:pt idx="112188">
                  <c:v>56094</c:v>
                </c:pt>
                <c:pt idx="112189">
                  <c:v>56094.5</c:v>
                </c:pt>
                <c:pt idx="112190">
                  <c:v>56095</c:v>
                </c:pt>
                <c:pt idx="112191">
                  <c:v>56095.5</c:v>
                </c:pt>
                <c:pt idx="112192">
                  <c:v>56096</c:v>
                </c:pt>
                <c:pt idx="112193">
                  <c:v>56096.5</c:v>
                </c:pt>
                <c:pt idx="112194">
                  <c:v>56097</c:v>
                </c:pt>
                <c:pt idx="112195">
                  <c:v>56097.5</c:v>
                </c:pt>
                <c:pt idx="112196">
                  <c:v>56098</c:v>
                </c:pt>
                <c:pt idx="112197">
                  <c:v>56098.5</c:v>
                </c:pt>
                <c:pt idx="112198">
                  <c:v>56099</c:v>
                </c:pt>
                <c:pt idx="112199">
                  <c:v>56099.5</c:v>
                </c:pt>
                <c:pt idx="112200">
                  <c:v>56100</c:v>
                </c:pt>
                <c:pt idx="112201">
                  <c:v>56100.5</c:v>
                </c:pt>
                <c:pt idx="112202">
                  <c:v>56101</c:v>
                </c:pt>
                <c:pt idx="112203">
                  <c:v>56101.5</c:v>
                </c:pt>
                <c:pt idx="112204">
                  <c:v>56102</c:v>
                </c:pt>
                <c:pt idx="112205">
                  <c:v>56102.5</c:v>
                </c:pt>
                <c:pt idx="112206">
                  <c:v>56103</c:v>
                </c:pt>
                <c:pt idx="112207">
                  <c:v>56103.5</c:v>
                </c:pt>
                <c:pt idx="112208">
                  <c:v>56104</c:v>
                </c:pt>
                <c:pt idx="112209">
                  <c:v>56104.5</c:v>
                </c:pt>
                <c:pt idx="112210">
                  <c:v>56105</c:v>
                </c:pt>
                <c:pt idx="112211">
                  <c:v>56105.5</c:v>
                </c:pt>
                <c:pt idx="112212">
                  <c:v>56106</c:v>
                </c:pt>
                <c:pt idx="112213">
                  <c:v>56106.5</c:v>
                </c:pt>
                <c:pt idx="112214">
                  <c:v>56107</c:v>
                </c:pt>
                <c:pt idx="112215">
                  <c:v>56107.5</c:v>
                </c:pt>
                <c:pt idx="112216">
                  <c:v>56108</c:v>
                </c:pt>
                <c:pt idx="112217">
                  <c:v>56108.5</c:v>
                </c:pt>
                <c:pt idx="112218">
                  <c:v>56109</c:v>
                </c:pt>
                <c:pt idx="112219">
                  <c:v>56109.5</c:v>
                </c:pt>
                <c:pt idx="112220">
                  <c:v>56110</c:v>
                </c:pt>
                <c:pt idx="112221">
                  <c:v>56110.5</c:v>
                </c:pt>
                <c:pt idx="112222">
                  <c:v>56111</c:v>
                </c:pt>
                <c:pt idx="112223">
                  <c:v>56111.5</c:v>
                </c:pt>
                <c:pt idx="112224">
                  <c:v>56112</c:v>
                </c:pt>
                <c:pt idx="112225">
                  <c:v>56112.5</c:v>
                </c:pt>
                <c:pt idx="112226">
                  <c:v>56113</c:v>
                </c:pt>
                <c:pt idx="112227">
                  <c:v>56113.5</c:v>
                </c:pt>
                <c:pt idx="112228">
                  <c:v>56114</c:v>
                </c:pt>
                <c:pt idx="112229">
                  <c:v>56114.5</c:v>
                </c:pt>
                <c:pt idx="112230">
                  <c:v>56115</c:v>
                </c:pt>
                <c:pt idx="112231">
                  <c:v>56115.5</c:v>
                </c:pt>
                <c:pt idx="112232">
                  <c:v>56116</c:v>
                </c:pt>
                <c:pt idx="112233">
                  <c:v>56116.5</c:v>
                </c:pt>
                <c:pt idx="112234">
                  <c:v>56117</c:v>
                </c:pt>
                <c:pt idx="112235">
                  <c:v>56117.5</c:v>
                </c:pt>
                <c:pt idx="112236">
                  <c:v>56118</c:v>
                </c:pt>
                <c:pt idx="112237">
                  <c:v>56118.5</c:v>
                </c:pt>
                <c:pt idx="112238">
                  <c:v>56119</c:v>
                </c:pt>
                <c:pt idx="112239">
                  <c:v>56119.5</c:v>
                </c:pt>
                <c:pt idx="112240">
                  <c:v>56120</c:v>
                </c:pt>
                <c:pt idx="112241">
                  <c:v>56120.5</c:v>
                </c:pt>
                <c:pt idx="112242">
                  <c:v>56121</c:v>
                </c:pt>
                <c:pt idx="112243">
                  <c:v>56121.5</c:v>
                </c:pt>
                <c:pt idx="112244">
                  <c:v>56122</c:v>
                </c:pt>
                <c:pt idx="112245">
                  <c:v>56122.5</c:v>
                </c:pt>
                <c:pt idx="112246">
                  <c:v>56123</c:v>
                </c:pt>
                <c:pt idx="112247">
                  <c:v>56123.5</c:v>
                </c:pt>
                <c:pt idx="112248">
                  <c:v>56124</c:v>
                </c:pt>
                <c:pt idx="112249">
                  <c:v>56124.5</c:v>
                </c:pt>
                <c:pt idx="112250">
                  <c:v>56125</c:v>
                </c:pt>
                <c:pt idx="112251">
                  <c:v>56125.5</c:v>
                </c:pt>
                <c:pt idx="112252">
                  <c:v>56126</c:v>
                </c:pt>
                <c:pt idx="112253">
                  <c:v>56126.5</c:v>
                </c:pt>
                <c:pt idx="112254">
                  <c:v>56127</c:v>
                </c:pt>
                <c:pt idx="112255">
                  <c:v>56127.5</c:v>
                </c:pt>
                <c:pt idx="112256">
                  <c:v>56128</c:v>
                </c:pt>
                <c:pt idx="112257">
                  <c:v>56128.5</c:v>
                </c:pt>
                <c:pt idx="112258">
                  <c:v>56129</c:v>
                </c:pt>
                <c:pt idx="112259">
                  <c:v>56129.5</c:v>
                </c:pt>
                <c:pt idx="112260">
                  <c:v>56130</c:v>
                </c:pt>
                <c:pt idx="112261">
                  <c:v>56130.5</c:v>
                </c:pt>
                <c:pt idx="112262">
                  <c:v>56131</c:v>
                </c:pt>
                <c:pt idx="112263">
                  <c:v>56131.5</c:v>
                </c:pt>
                <c:pt idx="112264">
                  <c:v>56132</c:v>
                </c:pt>
                <c:pt idx="112265">
                  <c:v>56132.5</c:v>
                </c:pt>
                <c:pt idx="112266">
                  <c:v>56133</c:v>
                </c:pt>
                <c:pt idx="112267">
                  <c:v>56133.5</c:v>
                </c:pt>
                <c:pt idx="112268">
                  <c:v>56134</c:v>
                </c:pt>
                <c:pt idx="112269">
                  <c:v>56134.5</c:v>
                </c:pt>
                <c:pt idx="112270">
                  <c:v>56135</c:v>
                </c:pt>
                <c:pt idx="112271">
                  <c:v>56135.5</c:v>
                </c:pt>
                <c:pt idx="112272">
                  <c:v>56136</c:v>
                </c:pt>
                <c:pt idx="112273">
                  <c:v>56136.5</c:v>
                </c:pt>
                <c:pt idx="112274">
                  <c:v>56137</c:v>
                </c:pt>
                <c:pt idx="112275">
                  <c:v>56137.5</c:v>
                </c:pt>
                <c:pt idx="112276">
                  <c:v>56138</c:v>
                </c:pt>
                <c:pt idx="112277">
                  <c:v>56138.5</c:v>
                </c:pt>
                <c:pt idx="112278">
                  <c:v>56139</c:v>
                </c:pt>
                <c:pt idx="112279">
                  <c:v>56139.5</c:v>
                </c:pt>
                <c:pt idx="112280">
                  <c:v>56140</c:v>
                </c:pt>
                <c:pt idx="112281">
                  <c:v>56140.5</c:v>
                </c:pt>
                <c:pt idx="112282">
                  <c:v>56141</c:v>
                </c:pt>
                <c:pt idx="112283">
                  <c:v>56141.5</c:v>
                </c:pt>
                <c:pt idx="112284">
                  <c:v>56142</c:v>
                </c:pt>
                <c:pt idx="112285">
                  <c:v>56142.5</c:v>
                </c:pt>
                <c:pt idx="112286">
                  <c:v>56143</c:v>
                </c:pt>
                <c:pt idx="112287">
                  <c:v>56143.5</c:v>
                </c:pt>
                <c:pt idx="112288">
                  <c:v>56144</c:v>
                </c:pt>
                <c:pt idx="112289">
                  <c:v>56144.5</c:v>
                </c:pt>
                <c:pt idx="112290">
                  <c:v>56145</c:v>
                </c:pt>
                <c:pt idx="112291">
                  <c:v>56145.5</c:v>
                </c:pt>
                <c:pt idx="112292">
                  <c:v>56146</c:v>
                </c:pt>
                <c:pt idx="112293">
                  <c:v>56146.5</c:v>
                </c:pt>
                <c:pt idx="112294">
                  <c:v>56147</c:v>
                </c:pt>
                <c:pt idx="112295">
                  <c:v>56147.5</c:v>
                </c:pt>
                <c:pt idx="112296">
                  <c:v>56148</c:v>
                </c:pt>
                <c:pt idx="112297">
                  <c:v>56148.5</c:v>
                </c:pt>
                <c:pt idx="112298">
                  <c:v>56149</c:v>
                </c:pt>
                <c:pt idx="112299">
                  <c:v>56149.5</c:v>
                </c:pt>
                <c:pt idx="112300">
                  <c:v>56150</c:v>
                </c:pt>
                <c:pt idx="112301">
                  <c:v>56150.5</c:v>
                </c:pt>
                <c:pt idx="112302">
                  <c:v>56151</c:v>
                </c:pt>
                <c:pt idx="112303">
                  <c:v>56151.5</c:v>
                </c:pt>
                <c:pt idx="112304">
                  <c:v>56152</c:v>
                </c:pt>
                <c:pt idx="112305">
                  <c:v>56152.5</c:v>
                </c:pt>
                <c:pt idx="112306">
                  <c:v>56153</c:v>
                </c:pt>
                <c:pt idx="112307">
                  <c:v>56153.5</c:v>
                </c:pt>
                <c:pt idx="112308">
                  <c:v>56154</c:v>
                </c:pt>
                <c:pt idx="112309">
                  <c:v>56154.5</c:v>
                </c:pt>
                <c:pt idx="112310">
                  <c:v>56155</c:v>
                </c:pt>
                <c:pt idx="112311">
                  <c:v>56155.5</c:v>
                </c:pt>
                <c:pt idx="112312">
                  <c:v>56156</c:v>
                </c:pt>
                <c:pt idx="112313">
                  <c:v>56156.5</c:v>
                </c:pt>
                <c:pt idx="112314">
                  <c:v>56157</c:v>
                </c:pt>
                <c:pt idx="112315">
                  <c:v>56157.5</c:v>
                </c:pt>
                <c:pt idx="112316">
                  <c:v>56158</c:v>
                </c:pt>
                <c:pt idx="112317">
                  <c:v>56158.5</c:v>
                </c:pt>
                <c:pt idx="112318">
                  <c:v>56159</c:v>
                </c:pt>
                <c:pt idx="112319">
                  <c:v>56159.5</c:v>
                </c:pt>
                <c:pt idx="112320">
                  <c:v>56160</c:v>
                </c:pt>
                <c:pt idx="112321">
                  <c:v>56160.5</c:v>
                </c:pt>
                <c:pt idx="112322">
                  <c:v>56161</c:v>
                </c:pt>
                <c:pt idx="112323">
                  <c:v>56161.5</c:v>
                </c:pt>
                <c:pt idx="112324">
                  <c:v>56162</c:v>
                </c:pt>
                <c:pt idx="112325">
                  <c:v>56162.5</c:v>
                </c:pt>
                <c:pt idx="112326">
                  <c:v>56163</c:v>
                </c:pt>
                <c:pt idx="112327">
                  <c:v>56163.5</c:v>
                </c:pt>
                <c:pt idx="112328">
                  <c:v>56164</c:v>
                </c:pt>
                <c:pt idx="112329">
                  <c:v>56164.5</c:v>
                </c:pt>
                <c:pt idx="112330">
                  <c:v>56165</c:v>
                </c:pt>
                <c:pt idx="112331">
                  <c:v>56165.5</c:v>
                </c:pt>
                <c:pt idx="112332">
                  <c:v>56166</c:v>
                </c:pt>
                <c:pt idx="112333">
                  <c:v>56166.5</c:v>
                </c:pt>
                <c:pt idx="112334">
                  <c:v>56167</c:v>
                </c:pt>
                <c:pt idx="112335">
                  <c:v>56167.5</c:v>
                </c:pt>
                <c:pt idx="112336">
                  <c:v>56168</c:v>
                </c:pt>
                <c:pt idx="112337">
                  <c:v>56168.5</c:v>
                </c:pt>
                <c:pt idx="112338">
                  <c:v>56169</c:v>
                </c:pt>
                <c:pt idx="112339">
                  <c:v>56169.5</c:v>
                </c:pt>
                <c:pt idx="112340">
                  <c:v>56170</c:v>
                </c:pt>
                <c:pt idx="112341">
                  <c:v>56170.5</c:v>
                </c:pt>
                <c:pt idx="112342">
                  <c:v>56171</c:v>
                </c:pt>
                <c:pt idx="112343">
                  <c:v>56171.5</c:v>
                </c:pt>
                <c:pt idx="112344">
                  <c:v>56172</c:v>
                </c:pt>
                <c:pt idx="112345">
                  <c:v>56172.5</c:v>
                </c:pt>
                <c:pt idx="112346">
                  <c:v>56173</c:v>
                </c:pt>
                <c:pt idx="112347">
                  <c:v>56173.5</c:v>
                </c:pt>
                <c:pt idx="112348">
                  <c:v>56174</c:v>
                </c:pt>
                <c:pt idx="112349">
                  <c:v>56174.5</c:v>
                </c:pt>
                <c:pt idx="112350">
                  <c:v>56175</c:v>
                </c:pt>
                <c:pt idx="112351">
                  <c:v>56175.5</c:v>
                </c:pt>
                <c:pt idx="112352">
                  <c:v>56176</c:v>
                </c:pt>
                <c:pt idx="112353">
                  <c:v>56176.5</c:v>
                </c:pt>
                <c:pt idx="112354">
                  <c:v>56177</c:v>
                </c:pt>
                <c:pt idx="112355">
                  <c:v>56177.5</c:v>
                </c:pt>
                <c:pt idx="112356">
                  <c:v>56178</c:v>
                </c:pt>
                <c:pt idx="112357">
                  <c:v>56178.5</c:v>
                </c:pt>
                <c:pt idx="112358">
                  <c:v>56179</c:v>
                </c:pt>
                <c:pt idx="112359">
                  <c:v>56179.5</c:v>
                </c:pt>
                <c:pt idx="112360">
                  <c:v>56180</c:v>
                </c:pt>
                <c:pt idx="112361">
                  <c:v>56180.5</c:v>
                </c:pt>
                <c:pt idx="112362">
                  <c:v>56181</c:v>
                </c:pt>
                <c:pt idx="112363">
                  <c:v>56181.5</c:v>
                </c:pt>
                <c:pt idx="112364">
                  <c:v>56182</c:v>
                </c:pt>
                <c:pt idx="112365">
                  <c:v>56182.5</c:v>
                </c:pt>
                <c:pt idx="112366">
                  <c:v>56183</c:v>
                </c:pt>
                <c:pt idx="112367">
                  <c:v>56183.5</c:v>
                </c:pt>
                <c:pt idx="112368">
                  <c:v>56184</c:v>
                </c:pt>
                <c:pt idx="112369">
                  <c:v>56184.5</c:v>
                </c:pt>
                <c:pt idx="112370">
                  <c:v>56185</c:v>
                </c:pt>
                <c:pt idx="112371">
                  <c:v>56185.5</c:v>
                </c:pt>
                <c:pt idx="112372">
                  <c:v>56186</c:v>
                </c:pt>
                <c:pt idx="112373">
                  <c:v>56186.5</c:v>
                </c:pt>
                <c:pt idx="112374">
                  <c:v>56187</c:v>
                </c:pt>
                <c:pt idx="112375">
                  <c:v>56187.5</c:v>
                </c:pt>
                <c:pt idx="112376">
                  <c:v>56188</c:v>
                </c:pt>
                <c:pt idx="112377">
                  <c:v>56188.5</c:v>
                </c:pt>
                <c:pt idx="112378">
                  <c:v>56189</c:v>
                </c:pt>
                <c:pt idx="112379">
                  <c:v>56189.5</c:v>
                </c:pt>
                <c:pt idx="112380">
                  <c:v>56190</c:v>
                </c:pt>
                <c:pt idx="112381">
                  <c:v>56190.5</c:v>
                </c:pt>
                <c:pt idx="112382">
                  <c:v>56191</c:v>
                </c:pt>
                <c:pt idx="112383">
                  <c:v>56191.5</c:v>
                </c:pt>
                <c:pt idx="112384">
                  <c:v>56192</c:v>
                </c:pt>
                <c:pt idx="112385">
                  <c:v>56192.5</c:v>
                </c:pt>
                <c:pt idx="112386">
                  <c:v>56193</c:v>
                </c:pt>
                <c:pt idx="112387">
                  <c:v>56193.5</c:v>
                </c:pt>
                <c:pt idx="112388">
                  <c:v>56194</c:v>
                </c:pt>
                <c:pt idx="112389">
                  <c:v>56194.5</c:v>
                </c:pt>
                <c:pt idx="112390">
                  <c:v>56195</c:v>
                </c:pt>
                <c:pt idx="112391">
                  <c:v>56195.5</c:v>
                </c:pt>
                <c:pt idx="112392">
                  <c:v>56196</c:v>
                </c:pt>
                <c:pt idx="112393">
                  <c:v>56196.5</c:v>
                </c:pt>
                <c:pt idx="112394">
                  <c:v>56197</c:v>
                </c:pt>
                <c:pt idx="112395">
                  <c:v>56197.5</c:v>
                </c:pt>
                <c:pt idx="112396">
                  <c:v>56198</c:v>
                </c:pt>
                <c:pt idx="112397">
                  <c:v>56198.5</c:v>
                </c:pt>
                <c:pt idx="112398">
                  <c:v>56199</c:v>
                </c:pt>
                <c:pt idx="112399">
                  <c:v>56199.5</c:v>
                </c:pt>
                <c:pt idx="112400">
                  <c:v>56200</c:v>
                </c:pt>
                <c:pt idx="112401">
                  <c:v>56200.5</c:v>
                </c:pt>
                <c:pt idx="112402">
                  <c:v>56201</c:v>
                </c:pt>
                <c:pt idx="112403">
                  <c:v>56201.5</c:v>
                </c:pt>
                <c:pt idx="112404">
                  <c:v>56202</c:v>
                </c:pt>
                <c:pt idx="112405">
                  <c:v>56202.5</c:v>
                </c:pt>
                <c:pt idx="112406">
                  <c:v>56203</c:v>
                </c:pt>
                <c:pt idx="112407">
                  <c:v>56203.5</c:v>
                </c:pt>
                <c:pt idx="112408">
                  <c:v>56204</c:v>
                </c:pt>
                <c:pt idx="112409">
                  <c:v>56204.5</c:v>
                </c:pt>
                <c:pt idx="112410">
                  <c:v>56205</c:v>
                </c:pt>
                <c:pt idx="112411">
                  <c:v>56205.5</c:v>
                </c:pt>
                <c:pt idx="112412">
                  <c:v>56206</c:v>
                </c:pt>
                <c:pt idx="112413">
                  <c:v>56206.5</c:v>
                </c:pt>
                <c:pt idx="112414">
                  <c:v>56207</c:v>
                </c:pt>
                <c:pt idx="112415">
                  <c:v>56207.5</c:v>
                </c:pt>
                <c:pt idx="112416">
                  <c:v>56208</c:v>
                </c:pt>
                <c:pt idx="112417">
                  <c:v>56208.5</c:v>
                </c:pt>
                <c:pt idx="112418">
                  <c:v>56209</c:v>
                </c:pt>
                <c:pt idx="112419">
                  <c:v>56209.5</c:v>
                </c:pt>
                <c:pt idx="112420">
                  <c:v>56210</c:v>
                </c:pt>
                <c:pt idx="112421">
                  <c:v>56210.5</c:v>
                </c:pt>
                <c:pt idx="112422">
                  <c:v>56211</c:v>
                </c:pt>
                <c:pt idx="112423">
                  <c:v>56211.5</c:v>
                </c:pt>
                <c:pt idx="112424">
                  <c:v>56212</c:v>
                </c:pt>
                <c:pt idx="112425">
                  <c:v>56212.5</c:v>
                </c:pt>
                <c:pt idx="112426">
                  <c:v>56213</c:v>
                </c:pt>
                <c:pt idx="112427">
                  <c:v>56213.5</c:v>
                </c:pt>
                <c:pt idx="112428">
                  <c:v>56214</c:v>
                </c:pt>
                <c:pt idx="112429">
                  <c:v>56214.5</c:v>
                </c:pt>
                <c:pt idx="112430">
                  <c:v>56215</c:v>
                </c:pt>
                <c:pt idx="112431">
                  <c:v>56215.5</c:v>
                </c:pt>
                <c:pt idx="112432">
                  <c:v>56216</c:v>
                </c:pt>
                <c:pt idx="112433">
                  <c:v>56216.5</c:v>
                </c:pt>
                <c:pt idx="112434">
                  <c:v>56217</c:v>
                </c:pt>
                <c:pt idx="112435">
                  <c:v>56217.5</c:v>
                </c:pt>
                <c:pt idx="112436">
                  <c:v>56218</c:v>
                </c:pt>
                <c:pt idx="112437">
                  <c:v>56218.5</c:v>
                </c:pt>
                <c:pt idx="112438">
                  <c:v>56219</c:v>
                </c:pt>
                <c:pt idx="112439">
                  <c:v>56219.5</c:v>
                </c:pt>
                <c:pt idx="112440">
                  <c:v>56220</c:v>
                </c:pt>
                <c:pt idx="112441">
                  <c:v>56220.5</c:v>
                </c:pt>
                <c:pt idx="112442">
                  <c:v>56221</c:v>
                </c:pt>
                <c:pt idx="112443">
                  <c:v>56221.5</c:v>
                </c:pt>
                <c:pt idx="112444">
                  <c:v>56222</c:v>
                </c:pt>
                <c:pt idx="112445">
                  <c:v>56222.5</c:v>
                </c:pt>
                <c:pt idx="112446">
                  <c:v>56223</c:v>
                </c:pt>
                <c:pt idx="112447">
                  <c:v>56223.5</c:v>
                </c:pt>
                <c:pt idx="112448">
                  <c:v>56224</c:v>
                </c:pt>
                <c:pt idx="112449">
                  <c:v>56224.5</c:v>
                </c:pt>
                <c:pt idx="112450">
                  <c:v>56225</c:v>
                </c:pt>
                <c:pt idx="112451">
                  <c:v>56225.5</c:v>
                </c:pt>
                <c:pt idx="112452">
                  <c:v>56226</c:v>
                </c:pt>
                <c:pt idx="112453">
                  <c:v>56226.5</c:v>
                </c:pt>
                <c:pt idx="112454">
                  <c:v>56227</c:v>
                </c:pt>
                <c:pt idx="112455">
                  <c:v>56227.5</c:v>
                </c:pt>
                <c:pt idx="112456">
                  <c:v>56228</c:v>
                </c:pt>
                <c:pt idx="112457">
                  <c:v>56228.5</c:v>
                </c:pt>
                <c:pt idx="112458">
                  <c:v>56229</c:v>
                </c:pt>
                <c:pt idx="112459">
                  <c:v>56229.5</c:v>
                </c:pt>
                <c:pt idx="112460">
                  <c:v>56230</c:v>
                </c:pt>
                <c:pt idx="112461">
                  <c:v>56230.5</c:v>
                </c:pt>
                <c:pt idx="112462">
                  <c:v>56231</c:v>
                </c:pt>
                <c:pt idx="112463">
                  <c:v>56231.5</c:v>
                </c:pt>
                <c:pt idx="112464">
                  <c:v>56232</c:v>
                </c:pt>
                <c:pt idx="112465">
                  <c:v>56232.5</c:v>
                </c:pt>
                <c:pt idx="112466">
                  <c:v>56233</c:v>
                </c:pt>
                <c:pt idx="112467">
                  <c:v>56233.5</c:v>
                </c:pt>
                <c:pt idx="112468">
                  <c:v>56234</c:v>
                </c:pt>
                <c:pt idx="112469">
                  <c:v>56234.5</c:v>
                </c:pt>
                <c:pt idx="112470">
                  <c:v>56235</c:v>
                </c:pt>
                <c:pt idx="112471">
                  <c:v>56235.5</c:v>
                </c:pt>
                <c:pt idx="112472">
                  <c:v>56236</c:v>
                </c:pt>
                <c:pt idx="112473">
                  <c:v>56236.5</c:v>
                </c:pt>
                <c:pt idx="112474">
                  <c:v>56237</c:v>
                </c:pt>
                <c:pt idx="112475">
                  <c:v>56237.5</c:v>
                </c:pt>
                <c:pt idx="112476">
                  <c:v>56238</c:v>
                </c:pt>
                <c:pt idx="112477">
                  <c:v>56238.5</c:v>
                </c:pt>
                <c:pt idx="112478">
                  <c:v>56239</c:v>
                </c:pt>
                <c:pt idx="112479">
                  <c:v>56239.5</c:v>
                </c:pt>
                <c:pt idx="112480">
                  <c:v>56240</c:v>
                </c:pt>
                <c:pt idx="112481">
                  <c:v>56240.5</c:v>
                </c:pt>
                <c:pt idx="112482">
                  <c:v>56241</c:v>
                </c:pt>
                <c:pt idx="112483">
                  <c:v>56241.5</c:v>
                </c:pt>
                <c:pt idx="112484">
                  <c:v>56242</c:v>
                </c:pt>
                <c:pt idx="112485">
                  <c:v>56242.5</c:v>
                </c:pt>
                <c:pt idx="112486">
                  <c:v>56243</c:v>
                </c:pt>
                <c:pt idx="112487">
                  <c:v>56243.5</c:v>
                </c:pt>
                <c:pt idx="112488">
                  <c:v>56244</c:v>
                </c:pt>
                <c:pt idx="112489">
                  <c:v>56244.5</c:v>
                </c:pt>
                <c:pt idx="112490">
                  <c:v>56245</c:v>
                </c:pt>
                <c:pt idx="112491">
                  <c:v>56245.5</c:v>
                </c:pt>
                <c:pt idx="112492">
                  <c:v>56246</c:v>
                </c:pt>
                <c:pt idx="112493">
                  <c:v>56246.5</c:v>
                </c:pt>
                <c:pt idx="112494">
                  <c:v>56247</c:v>
                </c:pt>
                <c:pt idx="112495">
                  <c:v>56247.5</c:v>
                </c:pt>
                <c:pt idx="112496">
                  <c:v>56248</c:v>
                </c:pt>
                <c:pt idx="112497">
                  <c:v>56248.5</c:v>
                </c:pt>
                <c:pt idx="112498">
                  <c:v>56249</c:v>
                </c:pt>
                <c:pt idx="112499">
                  <c:v>56249.5</c:v>
                </c:pt>
                <c:pt idx="112500">
                  <c:v>56250</c:v>
                </c:pt>
                <c:pt idx="112501">
                  <c:v>56250.5</c:v>
                </c:pt>
                <c:pt idx="112502">
                  <c:v>56251</c:v>
                </c:pt>
                <c:pt idx="112503">
                  <c:v>56251.5</c:v>
                </c:pt>
                <c:pt idx="112504">
                  <c:v>56252</c:v>
                </c:pt>
                <c:pt idx="112505">
                  <c:v>56252.5</c:v>
                </c:pt>
                <c:pt idx="112506">
                  <c:v>56253</c:v>
                </c:pt>
                <c:pt idx="112507">
                  <c:v>56253.5</c:v>
                </c:pt>
                <c:pt idx="112508">
                  <c:v>56254</c:v>
                </c:pt>
                <c:pt idx="112509">
                  <c:v>56254.5</c:v>
                </c:pt>
                <c:pt idx="112510">
                  <c:v>56255</c:v>
                </c:pt>
                <c:pt idx="112511">
                  <c:v>56255.5</c:v>
                </c:pt>
                <c:pt idx="112512">
                  <c:v>56256</c:v>
                </c:pt>
                <c:pt idx="112513">
                  <c:v>56256.5</c:v>
                </c:pt>
                <c:pt idx="112514">
                  <c:v>56257</c:v>
                </c:pt>
                <c:pt idx="112515">
                  <c:v>56257.5</c:v>
                </c:pt>
                <c:pt idx="112516">
                  <c:v>56258</c:v>
                </c:pt>
                <c:pt idx="112517">
                  <c:v>56258.5</c:v>
                </c:pt>
                <c:pt idx="112518">
                  <c:v>56259</c:v>
                </c:pt>
                <c:pt idx="112519">
                  <c:v>56259.5</c:v>
                </c:pt>
                <c:pt idx="112520">
                  <c:v>56260</c:v>
                </c:pt>
                <c:pt idx="112521">
                  <c:v>56260.5</c:v>
                </c:pt>
                <c:pt idx="112522">
                  <c:v>56261</c:v>
                </c:pt>
                <c:pt idx="112523">
                  <c:v>56261.5</c:v>
                </c:pt>
                <c:pt idx="112524">
                  <c:v>56262</c:v>
                </c:pt>
                <c:pt idx="112525">
                  <c:v>56262.5</c:v>
                </c:pt>
                <c:pt idx="112526">
                  <c:v>56263</c:v>
                </c:pt>
                <c:pt idx="112527">
                  <c:v>56263.5</c:v>
                </c:pt>
                <c:pt idx="112528">
                  <c:v>56264</c:v>
                </c:pt>
                <c:pt idx="112529">
                  <c:v>56264.5</c:v>
                </c:pt>
                <c:pt idx="112530">
                  <c:v>56265</c:v>
                </c:pt>
                <c:pt idx="112531">
                  <c:v>56265.5</c:v>
                </c:pt>
                <c:pt idx="112532">
                  <c:v>56266</c:v>
                </c:pt>
                <c:pt idx="112533">
                  <c:v>56266.5</c:v>
                </c:pt>
                <c:pt idx="112534">
                  <c:v>56267</c:v>
                </c:pt>
                <c:pt idx="112535">
                  <c:v>56267.5</c:v>
                </c:pt>
                <c:pt idx="112536">
                  <c:v>56268</c:v>
                </c:pt>
                <c:pt idx="112537">
                  <c:v>56268.5</c:v>
                </c:pt>
                <c:pt idx="112538">
                  <c:v>56269</c:v>
                </c:pt>
                <c:pt idx="112539">
                  <c:v>56269.5</c:v>
                </c:pt>
                <c:pt idx="112540">
                  <c:v>56270</c:v>
                </c:pt>
                <c:pt idx="112541">
                  <c:v>56270.5</c:v>
                </c:pt>
                <c:pt idx="112542">
                  <c:v>56271</c:v>
                </c:pt>
                <c:pt idx="112543">
                  <c:v>56271.5</c:v>
                </c:pt>
                <c:pt idx="112544">
                  <c:v>56272</c:v>
                </c:pt>
                <c:pt idx="112545">
                  <c:v>56272.5</c:v>
                </c:pt>
                <c:pt idx="112546">
                  <c:v>56273</c:v>
                </c:pt>
                <c:pt idx="112547">
                  <c:v>56273.5</c:v>
                </c:pt>
                <c:pt idx="112548">
                  <c:v>56274</c:v>
                </c:pt>
                <c:pt idx="112549">
                  <c:v>56274.5</c:v>
                </c:pt>
                <c:pt idx="112550">
                  <c:v>56275</c:v>
                </c:pt>
                <c:pt idx="112551">
                  <c:v>56275.5</c:v>
                </c:pt>
                <c:pt idx="112552">
                  <c:v>56276</c:v>
                </c:pt>
                <c:pt idx="112553">
                  <c:v>56276.5</c:v>
                </c:pt>
                <c:pt idx="112554">
                  <c:v>56277</c:v>
                </c:pt>
                <c:pt idx="112555">
                  <c:v>56277.5</c:v>
                </c:pt>
                <c:pt idx="112556">
                  <c:v>56278</c:v>
                </c:pt>
                <c:pt idx="112557">
                  <c:v>56278.5</c:v>
                </c:pt>
                <c:pt idx="112558">
                  <c:v>56279</c:v>
                </c:pt>
                <c:pt idx="112559">
                  <c:v>56279.5</c:v>
                </c:pt>
                <c:pt idx="112560">
                  <c:v>56280</c:v>
                </c:pt>
                <c:pt idx="112561">
                  <c:v>56280.5</c:v>
                </c:pt>
                <c:pt idx="112562">
                  <c:v>56281</c:v>
                </c:pt>
                <c:pt idx="112563">
                  <c:v>56281.5</c:v>
                </c:pt>
                <c:pt idx="112564">
                  <c:v>56282</c:v>
                </c:pt>
                <c:pt idx="112565">
                  <c:v>56282.5</c:v>
                </c:pt>
                <c:pt idx="112566">
                  <c:v>56283</c:v>
                </c:pt>
                <c:pt idx="112567">
                  <c:v>56283.5</c:v>
                </c:pt>
                <c:pt idx="112568">
                  <c:v>56284</c:v>
                </c:pt>
                <c:pt idx="112569">
                  <c:v>56284.5</c:v>
                </c:pt>
                <c:pt idx="112570">
                  <c:v>56285</c:v>
                </c:pt>
                <c:pt idx="112571">
                  <c:v>56285.5</c:v>
                </c:pt>
                <c:pt idx="112572">
                  <c:v>56286</c:v>
                </c:pt>
                <c:pt idx="112573">
                  <c:v>56286.5</c:v>
                </c:pt>
                <c:pt idx="112574">
                  <c:v>56287</c:v>
                </c:pt>
                <c:pt idx="112575">
                  <c:v>56287.5</c:v>
                </c:pt>
                <c:pt idx="112576">
                  <c:v>56288</c:v>
                </c:pt>
                <c:pt idx="112577">
                  <c:v>56288.5</c:v>
                </c:pt>
                <c:pt idx="112578">
                  <c:v>56289</c:v>
                </c:pt>
                <c:pt idx="112579">
                  <c:v>56289.5</c:v>
                </c:pt>
                <c:pt idx="112580">
                  <c:v>56290</c:v>
                </c:pt>
                <c:pt idx="112581">
                  <c:v>56290.5</c:v>
                </c:pt>
                <c:pt idx="112582">
                  <c:v>56291</c:v>
                </c:pt>
                <c:pt idx="112583">
                  <c:v>56291.5</c:v>
                </c:pt>
                <c:pt idx="112584">
                  <c:v>56292</c:v>
                </c:pt>
                <c:pt idx="112585">
                  <c:v>56292.5</c:v>
                </c:pt>
                <c:pt idx="112586">
                  <c:v>56293</c:v>
                </c:pt>
                <c:pt idx="112587">
                  <c:v>56293.5</c:v>
                </c:pt>
                <c:pt idx="112588">
                  <c:v>56294</c:v>
                </c:pt>
                <c:pt idx="112589">
                  <c:v>56294.5</c:v>
                </c:pt>
                <c:pt idx="112590">
                  <c:v>56295</c:v>
                </c:pt>
                <c:pt idx="112591">
                  <c:v>56295.5</c:v>
                </c:pt>
                <c:pt idx="112592">
                  <c:v>56296</c:v>
                </c:pt>
                <c:pt idx="112593">
                  <c:v>56296.5</c:v>
                </c:pt>
                <c:pt idx="112594">
                  <c:v>56297</c:v>
                </c:pt>
                <c:pt idx="112595">
                  <c:v>56297.5</c:v>
                </c:pt>
                <c:pt idx="112596">
                  <c:v>56298</c:v>
                </c:pt>
                <c:pt idx="112597">
                  <c:v>56298.5</c:v>
                </c:pt>
                <c:pt idx="112598">
                  <c:v>56299</c:v>
                </c:pt>
                <c:pt idx="112599">
                  <c:v>56299.5</c:v>
                </c:pt>
                <c:pt idx="112600">
                  <c:v>56300</c:v>
                </c:pt>
                <c:pt idx="112601">
                  <c:v>56300.5</c:v>
                </c:pt>
                <c:pt idx="112602">
                  <c:v>56301</c:v>
                </c:pt>
                <c:pt idx="112603">
                  <c:v>56301.5</c:v>
                </c:pt>
                <c:pt idx="112604">
                  <c:v>56302</c:v>
                </c:pt>
                <c:pt idx="112605">
                  <c:v>56302.5</c:v>
                </c:pt>
                <c:pt idx="112606">
                  <c:v>56303</c:v>
                </c:pt>
                <c:pt idx="112607">
                  <c:v>56303.5</c:v>
                </c:pt>
                <c:pt idx="112608">
                  <c:v>56304</c:v>
                </c:pt>
                <c:pt idx="112609">
                  <c:v>56304.5</c:v>
                </c:pt>
                <c:pt idx="112610">
                  <c:v>56305</c:v>
                </c:pt>
                <c:pt idx="112611">
                  <c:v>56305.5</c:v>
                </c:pt>
                <c:pt idx="112612">
                  <c:v>56306</c:v>
                </c:pt>
                <c:pt idx="112613">
                  <c:v>56306.5</c:v>
                </c:pt>
                <c:pt idx="112614">
                  <c:v>56307</c:v>
                </c:pt>
                <c:pt idx="112615">
                  <c:v>56307.5</c:v>
                </c:pt>
                <c:pt idx="112616">
                  <c:v>56308</c:v>
                </c:pt>
                <c:pt idx="112617">
                  <c:v>56308.5</c:v>
                </c:pt>
                <c:pt idx="112618">
                  <c:v>56309</c:v>
                </c:pt>
                <c:pt idx="112619">
                  <c:v>56309.5</c:v>
                </c:pt>
                <c:pt idx="112620">
                  <c:v>56310</c:v>
                </c:pt>
                <c:pt idx="112621">
                  <c:v>56310.5</c:v>
                </c:pt>
                <c:pt idx="112622">
                  <c:v>56311</c:v>
                </c:pt>
                <c:pt idx="112623">
                  <c:v>56311.5</c:v>
                </c:pt>
                <c:pt idx="112624">
                  <c:v>56312</c:v>
                </c:pt>
                <c:pt idx="112625">
                  <c:v>56312.5</c:v>
                </c:pt>
                <c:pt idx="112626">
                  <c:v>56313</c:v>
                </c:pt>
                <c:pt idx="112627">
                  <c:v>56313.5</c:v>
                </c:pt>
                <c:pt idx="112628">
                  <c:v>56314</c:v>
                </c:pt>
                <c:pt idx="112629">
                  <c:v>56314.5</c:v>
                </c:pt>
                <c:pt idx="112630">
                  <c:v>56315</c:v>
                </c:pt>
                <c:pt idx="112631">
                  <c:v>56315.5</c:v>
                </c:pt>
                <c:pt idx="112632">
                  <c:v>56316</c:v>
                </c:pt>
                <c:pt idx="112633">
                  <c:v>56316.5</c:v>
                </c:pt>
                <c:pt idx="112634">
                  <c:v>56317</c:v>
                </c:pt>
                <c:pt idx="112635">
                  <c:v>56317.5</c:v>
                </c:pt>
                <c:pt idx="112636">
                  <c:v>56318</c:v>
                </c:pt>
                <c:pt idx="112637">
                  <c:v>56318.5</c:v>
                </c:pt>
                <c:pt idx="112638">
                  <c:v>56319</c:v>
                </c:pt>
                <c:pt idx="112639">
                  <c:v>56319.5</c:v>
                </c:pt>
                <c:pt idx="112640">
                  <c:v>56320</c:v>
                </c:pt>
                <c:pt idx="112641">
                  <c:v>56320.5</c:v>
                </c:pt>
                <c:pt idx="112642">
                  <c:v>56321</c:v>
                </c:pt>
                <c:pt idx="112643">
                  <c:v>56321.5</c:v>
                </c:pt>
                <c:pt idx="112644">
                  <c:v>56322</c:v>
                </c:pt>
                <c:pt idx="112645">
                  <c:v>56322.5</c:v>
                </c:pt>
                <c:pt idx="112646">
                  <c:v>56323</c:v>
                </c:pt>
                <c:pt idx="112647">
                  <c:v>56323.5</c:v>
                </c:pt>
                <c:pt idx="112648">
                  <c:v>56324</c:v>
                </c:pt>
                <c:pt idx="112649">
                  <c:v>56324.5</c:v>
                </c:pt>
                <c:pt idx="112650">
                  <c:v>56325</c:v>
                </c:pt>
                <c:pt idx="112651">
                  <c:v>56325.5</c:v>
                </c:pt>
                <c:pt idx="112652">
                  <c:v>56326</c:v>
                </c:pt>
                <c:pt idx="112653">
                  <c:v>56326.5</c:v>
                </c:pt>
                <c:pt idx="112654">
                  <c:v>56327</c:v>
                </c:pt>
                <c:pt idx="112655">
                  <c:v>56327.5</c:v>
                </c:pt>
                <c:pt idx="112656">
                  <c:v>56328</c:v>
                </c:pt>
                <c:pt idx="112657">
                  <c:v>56328.5</c:v>
                </c:pt>
                <c:pt idx="112658">
                  <c:v>56329</c:v>
                </c:pt>
                <c:pt idx="112659">
                  <c:v>56329.5</c:v>
                </c:pt>
                <c:pt idx="112660">
                  <c:v>56330</c:v>
                </c:pt>
                <c:pt idx="112661">
                  <c:v>56330.5</c:v>
                </c:pt>
                <c:pt idx="112662">
                  <c:v>56331</c:v>
                </c:pt>
                <c:pt idx="112663">
                  <c:v>56331.5</c:v>
                </c:pt>
                <c:pt idx="112664">
                  <c:v>56332</c:v>
                </c:pt>
                <c:pt idx="112665">
                  <c:v>56332.5</c:v>
                </c:pt>
                <c:pt idx="112666">
                  <c:v>56333</c:v>
                </c:pt>
                <c:pt idx="112667">
                  <c:v>56333.5</c:v>
                </c:pt>
                <c:pt idx="112668">
                  <c:v>56334</c:v>
                </c:pt>
                <c:pt idx="112669">
                  <c:v>56334.5</c:v>
                </c:pt>
                <c:pt idx="112670">
                  <c:v>56335</c:v>
                </c:pt>
                <c:pt idx="112671">
                  <c:v>56335.5</c:v>
                </c:pt>
                <c:pt idx="112672">
                  <c:v>56336</c:v>
                </c:pt>
                <c:pt idx="112673">
                  <c:v>56336.5</c:v>
                </c:pt>
                <c:pt idx="112674">
                  <c:v>56337</c:v>
                </c:pt>
                <c:pt idx="112675">
                  <c:v>56337.5</c:v>
                </c:pt>
                <c:pt idx="112676">
                  <c:v>56338</c:v>
                </c:pt>
                <c:pt idx="112677">
                  <c:v>56338.5</c:v>
                </c:pt>
                <c:pt idx="112678">
                  <c:v>56339</c:v>
                </c:pt>
                <c:pt idx="112679">
                  <c:v>56339.5</c:v>
                </c:pt>
                <c:pt idx="112680">
                  <c:v>56340</c:v>
                </c:pt>
                <c:pt idx="112681">
                  <c:v>56340.5</c:v>
                </c:pt>
                <c:pt idx="112682">
                  <c:v>56341</c:v>
                </c:pt>
                <c:pt idx="112683">
                  <c:v>56341.5</c:v>
                </c:pt>
                <c:pt idx="112684">
                  <c:v>56342</c:v>
                </c:pt>
                <c:pt idx="112685">
                  <c:v>56342.5</c:v>
                </c:pt>
                <c:pt idx="112686">
                  <c:v>56343</c:v>
                </c:pt>
                <c:pt idx="112687">
                  <c:v>56343.5</c:v>
                </c:pt>
                <c:pt idx="112688">
                  <c:v>56344</c:v>
                </c:pt>
                <c:pt idx="112689">
                  <c:v>56344.5</c:v>
                </c:pt>
                <c:pt idx="112690">
                  <c:v>56345</c:v>
                </c:pt>
                <c:pt idx="112691">
                  <c:v>56345.5</c:v>
                </c:pt>
                <c:pt idx="112692">
                  <c:v>56346</c:v>
                </c:pt>
                <c:pt idx="112693">
                  <c:v>56346.5</c:v>
                </c:pt>
                <c:pt idx="112694">
                  <c:v>56347</c:v>
                </c:pt>
                <c:pt idx="112695">
                  <c:v>56347.5</c:v>
                </c:pt>
                <c:pt idx="112696">
                  <c:v>56348</c:v>
                </c:pt>
                <c:pt idx="112697">
                  <c:v>56348.5</c:v>
                </c:pt>
                <c:pt idx="112698">
                  <c:v>56349</c:v>
                </c:pt>
                <c:pt idx="112699">
                  <c:v>56349.5</c:v>
                </c:pt>
                <c:pt idx="112700">
                  <c:v>56350</c:v>
                </c:pt>
                <c:pt idx="112701">
                  <c:v>56350.5</c:v>
                </c:pt>
                <c:pt idx="112702">
                  <c:v>56351</c:v>
                </c:pt>
                <c:pt idx="112703">
                  <c:v>56351.5</c:v>
                </c:pt>
                <c:pt idx="112704">
                  <c:v>56352</c:v>
                </c:pt>
                <c:pt idx="112705">
                  <c:v>56352.5</c:v>
                </c:pt>
                <c:pt idx="112706">
                  <c:v>56353</c:v>
                </c:pt>
                <c:pt idx="112707">
                  <c:v>56353.5</c:v>
                </c:pt>
                <c:pt idx="112708">
                  <c:v>56354</c:v>
                </c:pt>
                <c:pt idx="112709">
                  <c:v>56354.5</c:v>
                </c:pt>
                <c:pt idx="112710">
                  <c:v>56355</c:v>
                </c:pt>
                <c:pt idx="112711">
                  <c:v>56355.5</c:v>
                </c:pt>
                <c:pt idx="112712">
                  <c:v>56356</c:v>
                </c:pt>
                <c:pt idx="112713">
                  <c:v>56356.5</c:v>
                </c:pt>
                <c:pt idx="112714">
                  <c:v>56357</c:v>
                </c:pt>
                <c:pt idx="112715">
                  <c:v>56357.5</c:v>
                </c:pt>
                <c:pt idx="112716">
                  <c:v>56358</c:v>
                </c:pt>
                <c:pt idx="112717">
                  <c:v>56358.5</c:v>
                </c:pt>
                <c:pt idx="112718">
                  <c:v>56359</c:v>
                </c:pt>
                <c:pt idx="112719">
                  <c:v>56359.5</c:v>
                </c:pt>
                <c:pt idx="112720">
                  <c:v>56360</c:v>
                </c:pt>
                <c:pt idx="112721">
                  <c:v>56360.5</c:v>
                </c:pt>
                <c:pt idx="112722">
                  <c:v>56361</c:v>
                </c:pt>
                <c:pt idx="112723">
                  <c:v>56361.5</c:v>
                </c:pt>
                <c:pt idx="112724">
                  <c:v>56362</c:v>
                </c:pt>
                <c:pt idx="112725">
                  <c:v>56362.5</c:v>
                </c:pt>
                <c:pt idx="112726">
                  <c:v>56363</c:v>
                </c:pt>
                <c:pt idx="112727">
                  <c:v>56363.5</c:v>
                </c:pt>
                <c:pt idx="112728">
                  <c:v>56364</c:v>
                </c:pt>
                <c:pt idx="112729">
                  <c:v>56364.5</c:v>
                </c:pt>
                <c:pt idx="112730">
                  <c:v>56365</c:v>
                </c:pt>
                <c:pt idx="112731">
                  <c:v>56365.5</c:v>
                </c:pt>
                <c:pt idx="112732">
                  <c:v>56366</c:v>
                </c:pt>
                <c:pt idx="112733">
                  <c:v>56366.5</c:v>
                </c:pt>
                <c:pt idx="112734">
                  <c:v>56367</c:v>
                </c:pt>
                <c:pt idx="112735">
                  <c:v>56367.5</c:v>
                </c:pt>
                <c:pt idx="112736">
                  <c:v>56368</c:v>
                </c:pt>
                <c:pt idx="112737">
                  <c:v>56368.5</c:v>
                </c:pt>
                <c:pt idx="112738">
                  <c:v>56369</c:v>
                </c:pt>
                <c:pt idx="112739">
                  <c:v>56369.5</c:v>
                </c:pt>
                <c:pt idx="112740">
                  <c:v>56370</c:v>
                </c:pt>
                <c:pt idx="112741">
                  <c:v>56370.5</c:v>
                </c:pt>
                <c:pt idx="112742">
                  <c:v>56371</c:v>
                </c:pt>
                <c:pt idx="112743">
                  <c:v>56371.5</c:v>
                </c:pt>
                <c:pt idx="112744">
                  <c:v>56372</c:v>
                </c:pt>
                <c:pt idx="112745">
                  <c:v>56372.5</c:v>
                </c:pt>
                <c:pt idx="112746">
                  <c:v>56373</c:v>
                </c:pt>
                <c:pt idx="112747">
                  <c:v>56373.5</c:v>
                </c:pt>
                <c:pt idx="112748">
                  <c:v>56374</c:v>
                </c:pt>
                <c:pt idx="112749">
                  <c:v>56374.5</c:v>
                </c:pt>
                <c:pt idx="112750">
                  <c:v>56375</c:v>
                </c:pt>
                <c:pt idx="112751">
                  <c:v>56375.5</c:v>
                </c:pt>
                <c:pt idx="112752">
                  <c:v>56376</c:v>
                </c:pt>
                <c:pt idx="112753">
                  <c:v>56376.5</c:v>
                </c:pt>
                <c:pt idx="112754">
                  <c:v>56377</c:v>
                </c:pt>
                <c:pt idx="112755">
                  <c:v>56377.5</c:v>
                </c:pt>
                <c:pt idx="112756">
                  <c:v>56378</c:v>
                </c:pt>
                <c:pt idx="112757">
                  <c:v>56378.5</c:v>
                </c:pt>
                <c:pt idx="112758">
                  <c:v>56379</c:v>
                </c:pt>
                <c:pt idx="112759">
                  <c:v>56379.5</c:v>
                </c:pt>
                <c:pt idx="112760">
                  <c:v>56380</c:v>
                </c:pt>
                <c:pt idx="112761">
                  <c:v>56380.5</c:v>
                </c:pt>
                <c:pt idx="112762">
                  <c:v>56381</c:v>
                </c:pt>
                <c:pt idx="112763">
                  <c:v>56381.5</c:v>
                </c:pt>
                <c:pt idx="112764">
                  <c:v>56382</c:v>
                </c:pt>
                <c:pt idx="112765">
                  <c:v>56382.5</c:v>
                </c:pt>
                <c:pt idx="112766">
                  <c:v>56383</c:v>
                </c:pt>
                <c:pt idx="112767">
                  <c:v>56383.5</c:v>
                </c:pt>
                <c:pt idx="112768">
                  <c:v>56384</c:v>
                </c:pt>
                <c:pt idx="112769">
                  <c:v>56384.5</c:v>
                </c:pt>
                <c:pt idx="112770">
                  <c:v>56385</c:v>
                </c:pt>
                <c:pt idx="112771">
                  <c:v>56385.5</c:v>
                </c:pt>
                <c:pt idx="112772">
                  <c:v>56386</c:v>
                </c:pt>
                <c:pt idx="112773">
                  <c:v>56386.5</c:v>
                </c:pt>
                <c:pt idx="112774">
                  <c:v>56387</c:v>
                </c:pt>
                <c:pt idx="112775">
                  <c:v>56387.5</c:v>
                </c:pt>
                <c:pt idx="112776">
                  <c:v>56388</c:v>
                </c:pt>
                <c:pt idx="112777">
                  <c:v>56388.5</c:v>
                </c:pt>
                <c:pt idx="112778">
                  <c:v>56389</c:v>
                </c:pt>
                <c:pt idx="112779">
                  <c:v>56389.5</c:v>
                </c:pt>
                <c:pt idx="112780">
                  <c:v>56390</c:v>
                </c:pt>
                <c:pt idx="112781">
                  <c:v>56390.5</c:v>
                </c:pt>
                <c:pt idx="112782">
                  <c:v>56391</c:v>
                </c:pt>
                <c:pt idx="112783">
                  <c:v>56391.5</c:v>
                </c:pt>
                <c:pt idx="112784">
                  <c:v>56392</c:v>
                </c:pt>
                <c:pt idx="112785">
                  <c:v>56392.5</c:v>
                </c:pt>
                <c:pt idx="112786">
                  <c:v>56393</c:v>
                </c:pt>
                <c:pt idx="112787">
                  <c:v>56393.5</c:v>
                </c:pt>
                <c:pt idx="112788">
                  <c:v>56394</c:v>
                </c:pt>
                <c:pt idx="112789">
                  <c:v>56394.5</c:v>
                </c:pt>
                <c:pt idx="112790">
                  <c:v>56395</c:v>
                </c:pt>
                <c:pt idx="112791">
                  <c:v>56395.5</c:v>
                </c:pt>
                <c:pt idx="112792">
                  <c:v>56396</c:v>
                </c:pt>
                <c:pt idx="112793">
                  <c:v>56396.5</c:v>
                </c:pt>
                <c:pt idx="112794">
                  <c:v>56397</c:v>
                </c:pt>
                <c:pt idx="112795">
                  <c:v>56397.5</c:v>
                </c:pt>
                <c:pt idx="112796">
                  <c:v>56398</c:v>
                </c:pt>
                <c:pt idx="112797">
                  <c:v>56398.5</c:v>
                </c:pt>
                <c:pt idx="112798">
                  <c:v>56399</c:v>
                </c:pt>
                <c:pt idx="112799">
                  <c:v>56399.5</c:v>
                </c:pt>
                <c:pt idx="112800">
                  <c:v>56400</c:v>
                </c:pt>
                <c:pt idx="112801">
                  <c:v>56400.5</c:v>
                </c:pt>
                <c:pt idx="112802">
                  <c:v>56401</c:v>
                </c:pt>
                <c:pt idx="112803">
                  <c:v>56401.5</c:v>
                </c:pt>
                <c:pt idx="112804">
                  <c:v>56402</c:v>
                </c:pt>
                <c:pt idx="112805">
                  <c:v>56402.5</c:v>
                </c:pt>
                <c:pt idx="112806">
                  <c:v>56403</c:v>
                </c:pt>
                <c:pt idx="112807">
                  <c:v>56403.5</c:v>
                </c:pt>
                <c:pt idx="112808">
                  <c:v>56404</c:v>
                </c:pt>
                <c:pt idx="112809">
                  <c:v>56404.5</c:v>
                </c:pt>
                <c:pt idx="112810">
                  <c:v>56405</c:v>
                </c:pt>
                <c:pt idx="112811">
                  <c:v>56405.5</c:v>
                </c:pt>
                <c:pt idx="112812">
                  <c:v>56406</c:v>
                </c:pt>
                <c:pt idx="112813">
                  <c:v>56406.5</c:v>
                </c:pt>
                <c:pt idx="112814">
                  <c:v>56407</c:v>
                </c:pt>
                <c:pt idx="112815">
                  <c:v>56407.5</c:v>
                </c:pt>
                <c:pt idx="112816">
                  <c:v>56408</c:v>
                </c:pt>
                <c:pt idx="112817">
                  <c:v>56408.5</c:v>
                </c:pt>
                <c:pt idx="112818">
                  <c:v>56409</c:v>
                </c:pt>
                <c:pt idx="112819">
                  <c:v>56409.5</c:v>
                </c:pt>
                <c:pt idx="112820">
                  <c:v>56410</c:v>
                </c:pt>
                <c:pt idx="112821">
                  <c:v>56410.5</c:v>
                </c:pt>
                <c:pt idx="112822">
                  <c:v>56411</c:v>
                </c:pt>
                <c:pt idx="112823">
                  <c:v>56411.5</c:v>
                </c:pt>
                <c:pt idx="112824">
                  <c:v>56412</c:v>
                </c:pt>
                <c:pt idx="112825">
                  <c:v>56412.5</c:v>
                </c:pt>
                <c:pt idx="112826">
                  <c:v>56413</c:v>
                </c:pt>
                <c:pt idx="112827">
                  <c:v>56413.5</c:v>
                </c:pt>
                <c:pt idx="112828">
                  <c:v>56414</c:v>
                </c:pt>
                <c:pt idx="112829">
                  <c:v>56414.5</c:v>
                </c:pt>
                <c:pt idx="112830">
                  <c:v>56415</c:v>
                </c:pt>
                <c:pt idx="112831">
                  <c:v>56415.5</c:v>
                </c:pt>
                <c:pt idx="112832">
                  <c:v>56416</c:v>
                </c:pt>
                <c:pt idx="112833">
                  <c:v>56416.5</c:v>
                </c:pt>
                <c:pt idx="112834">
                  <c:v>56417</c:v>
                </c:pt>
                <c:pt idx="112835">
                  <c:v>56417.5</c:v>
                </c:pt>
                <c:pt idx="112836">
                  <c:v>56418</c:v>
                </c:pt>
                <c:pt idx="112837">
                  <c:v>56418.5</c:v>
                </c:pt>
                <c:pt idx="112838">
                  <c:v>56419</c:v>
                </c:pt>
                <c:pt idx="112839">
                  <c:v>56419.5</c:v>
                </c:pt>
                <c:pt idx="112840">
                  <c:v>56420</c:v>
                </c:pt>
                <c:pt idx="112841">
                  <c:v>56420.5</c:v>
                </c:pt>
                <c:pt idx="112842">
                  <c:v>56421</c:v>
                </c:pt>
                <c:pt idx="112843">
                  <c:v>56421.5</c:v>
                </c:pt>
                <c:pt idx="112844">
                  <c:v>56422</c:v>
                </c:pt>
                <c:pt idx="112845">
                  <c:v>56422.5</c:v>
                </c:pt>
                <c:pt idx="112846">
                  <c:v>56423</c:v>
                </c:pt>
                <c:pt idx="112847">
                  <c:v>56423.5</c:v>
                </c:pt>
                <c:pt idx="112848">
                  <c:v>56424</c:v>
                </c:pt>
                <c:pt idx="112849">
                  <c:v>56424.5</c:v>
                </c:pt>
                <c:pt idx="112850">
                  <c:v>56425</c:v>
                </c:pt>
                <c:pt idx="112851">
                  <c:v>56425.5</c:v>
                </c:pt>
                <c:pt idx="112852">
                  <c:v>56426</c:v>
                </c:pt>
                <c:pt idx="112853">
                  <c:v>56426.5</c:v>
                </c:pt>
                <c:pt idx="112854">
                  <c:v>56427</c:v>
                </c:pt>
                <c:pt idx="112855">
                  <c:v>56427.5</c:v>
                </c:pt>
                <c:pt idx="112856">
                  <c:v>56428</c:v>
                </c:pt>
                <c:pt idx="112857">
                  <c:v>56428.5</c:v>
                </c:pt>
                <c:pt idx="112858">
                  <c:v>56429</c:v>
                </c:pt>
                <c:pt idx="112859">
                  <c:v>56429.5</c:v>
                </c:pt>
                <c:pt idx="112860">
                  <c:v>56430</c:v>
                </c:pt>
                <c:pt idx="112861">
                  <c:v>56430.5</c:v>
                </c:pt>
                <c:pt idx="112862">
                  <c:v>56431</c:v>
                </c:pt>
                <c:pt idx="112863">
                  <c:v>56431.5</c:v>
                </c:pt>
                <c:pt idx="112864">
                  <c:v>56432</c:v>
                </c:pt>
                <c:pt idx="112865">
                  <c:v>56432.5</c:v>
                </c:pt>
                <c:pt idx="112866">
                  <c:v>56433</c:v>
                </c:pt>
                <c:pt idx="112867">
                  <c:v>56433.5</c:v>
                </c:pt>
                <c:pt idx="112868">
                  <c:v>56434</c:v>
                </c:pt>
                <c:pt idx="112869">
                  <c:v>56434.5</c:v>
                </c:pt>
                <c:pt idx="112870">
                  <c:v>56435</c:v>
                </c:pt>
                <c:pt idx="112871">
                  <c:v>56435.5</c:v>
                </c:pt>
                <c:pt idx="112872">
                  <c:v>56436</c:v>
                </c:pt>
                <c:pt idx="112873">
                  <c:v>56436.5</c:v>
                </c:pt>
                <c:pt idx="112874">
                  <c:v>56437</c:v>
                </c:pt>
                <c:pt idx="112875">
                  <c:v>56437.5</c:v>
                </c:pt>
                <c:pt idx="112876">
                  <c:v>56438</c:v>
                </c:pt>
                <c:pt idx="112877">
                  <c:v>56438.5</c:v>
                </c:pt>
                <c:pt idx="112878">
                  <c:v>56439</c:v>
                </c:pt>
                <c:pt idx="112879">
                  <c:v>56439.5</c:v>
                </c:pt>
                <c:pt idx="112880">
                  <c:v>56440</c:v>
                </c:pt>
                <c:pt idx="112881">
                  <c:v>56440.5</c:v>
                </c:pt>
                <c:pt idx="112882">
                  <c:v>56441</c:v>
                </c:pt>
                <c:pt idx="112883">
                  <c:v>56441.5</c:v>
                </c:pt>
                <c:pt idx="112884">
                  <c:v>56442</c:v>
                </c:pt>
                <c:pt idx="112885">
                  <c:v>56442.5</c:v>
                </c:pt>
                <c:pt idx="112886">
                  <c:v>56443</c:v>
                </c:pt>
                <c:pt idx="112887">
                  <c:v>56443.5</c:v>
                </c:pt>
                <c:pt idx="112888">
                  <c:v>56444</c:v>
                </c:pt>
                <c:pt idx="112889">
                  <c:v>56444.5</c:v>
                </c:pt>
                <c:pt idx="112890">
                  <c:v>56445</c:v>
                </c:pt>
                <c:pt idx="112891">
                  <c:v>56445.5</c:v>
                </c:pt>
                <c:pt idx="112892">
                  <c:v>56446</c:v>
                </c:pt>
                <c:pt idx="112893">
                  <c:v>56446.5</c:v>
                </c:pt>
                <c:pt idx="112894">
                  <c:v>56447</c:v>
                </c:pt>
                <c:pt idx="112895">
                  <c:v>56447.5</c:v>
                </c:pt>
                <c:pt idx="112896">
                  <c:v>56448</c:v>
                </c:pt>
                <c:pt idx="112897">
                  <c:v>56448.5</c:v>
                </c:pt>
                <c:pt idx="112898">
                  <c:v>56449</c:v>
                </c:pt>
                <c:pt idx="112899">
                  <c:v>56449.5</c:v>
                </c:pt>
                <c:pt idx="112900">
                  <c:v>56450</c:v>
                </c:pt>
                <c:pt idx="112901">
                  <c:v>56450.5</c:v>
                </c:pt>
                <c:pt idx="112902">
                  <c:v>56451</c:v>
                </c:pt>
                <c:pt idx="112903">
                  <c:v>56451.5</c:v>
                </c:pt>
                <c:pt idx="112904">
                  <c:v>56452</c:v>
                </c:pt>
                <c:pt idx="112905">
                  <c:v>56452.5</c:v>
                </c:pt>
                <c:pt idx="112906">
                  <c:v>56453</c:v>
                </c:pt>
                <c:pt idx="112907">
                  <c:v>56453.5</c:v>
                </c:pt>
                <c:pt idx="112908">
                  <c:v>56454</c:v>
                </c:pt>
                <c:pt idx="112909">
                  <c:v>56454.5</c:v>
                </c:pt>
                <c:pt idx="112910">
                  <c:v>56455</c:v>
                </c:pt>
                <c:pt idx="112911">
                  <c:v>56455.5</c:v>
                </c:pt>
                <c:pt idx="112912">
                  <c:v>56456</c:v>
                </c:pt>
                <c:pt idx="112913">
                  <c:v>56456.5</c:v>
                </c:pt>
                <c:pt idx="112914">
                  <c:v>56457</c:v>
                </c:pt>
                <c:pt idx="112915">
                  <c:v>56457.5</c:v>
                </c:pt>
                <c:pt idx="112916">
                  <c:v>56458</c:v>
                </c:pt>
                <c:pt idx="112917">
                  <c:v>56458.5</c:v>
                </c:pt>
                <c:pt idx="112918">
                  <c:v>56459</c:v>
                </c:pt>
                <c:pt idx="112919">
                  <c:v>56459.5</c:v>
                </c:pt>
                <c:pt idx="112920">
                  <c:v>56460</c:v>
                </c:pt>
                <c:pt idx="112921">
                  <c:v>56460.5</c:v>
                </c:pt>
                <c:pt idx="112922">
                  <c:v>56461</c:v>
                </c:pt>
                <c:pt idx="112923">
                  <c:v>56461.5</c:v>
                </c:pt>
                <c:pt idx="112924">
                  <c:v>56462</c:v>
                </c:pt>
                <c:pt idx="112925">
                  <c:v>56462.5</c:v>
                </c:pt>
                <c:pt idx="112926">
                  <c:v>56463</c:v>
                </c:pt>
                <c:pt idx="112927">
                  <c:v>56463.5</c:v>
                </c:pt>
                <c:pt idx="112928">
                  <c:v>56464</c:v>
                </c:pt>
                <c:pt idx="112929">
                  <c:v>56464.5</c:v>
                </c:pt>
                <c:pt idx="112930">
                  <c:v>56465</c:v>
                </c:pt>
                <c:pt idx="112931">
                  <c:v>56465.5</c:v>
                </c:pt>
                <c:pt idx="112932">
                  <c:v>56466</c:v>
                </c:pt>
                <c:pt idx="112933">
                  <c:v>56466.5</c:v>
                </c:pt>
                <c:pt idx="112934">
                  <c:v>56467</c:v>
                </c:pt>
                <c:pt idx="112935">
                  <c:v>56467.5</c:v>
                </c:pt>
                <c:pt idx="112936">
                  <c:v>56468</c:v>
                </c:pt>
                <c:pt idx="112937">
                  <c:v>56468.5</c:v>
                </c:pt>
                <c:pt idx="112938">
                  <c:v>56469</c:v>
                </c:pt>
                <c:pt idx="112939">
                  <c:v>56469.5</c:v>
                </c:pt>
                <c:pt idx="112940">
                  <c:v>56470</c:v>
                </c:pt>
                <c:pt idx="112941">
                  <c:v>56470.5</c:v>
                </c:pt>
                <c:pt idx="112942">
                  <c:v>56471</c:v>
                </c:pt>
                <c:pt idx="112943">
                  <c:v>56471.5</c:v>
                </c:pt>
                <c:pt idx="112944">
                  <c:v>56472</c:v>
                </c:pt>
                <c:pt idx="112945">
                  <c:v>56472.5</c:v>
                </c:pt>
                <c:pt idx="112946">
                  <c:v>56473</c:v>
                </c:pt>
                <c:pt idx="112947">
                  <c:v>56473.5</c:v>
                </c:pt>
                <c:pt idx="112948">
                  <c:v>56474</c:v>
                </c:pt>
                <c:pt idx="112949">
                  <c:v>56474.5</c:v>
                </c:pt>
                <c:pt idx="112950">
                  <c:v>56475</c:v>
                </c:pt>
                <c:pt idx="112951">
                  <c:v>56475.5</c:v>
                </c:pt>
                <c:pt idx="112952">
                  <c:v>56476</c:v>
                </c:pt>
                <c:pt idx="112953">
                  <c:v>56476.5</c:v>
                </c:pt>
                <c:pt idx="112954">
                  <c:v>56477</c:v>
                </c:pt>
                <c:pt idx="112955">
                  <c:v>56477.5</c:v>
                </c:pt>
                <c:pt idx="112956">
                  <c:v>56478</c:v>
                </c:pt>
                <c:pt idx="112957">
                  <c:v>56478.5</c:v>
                </c:pt>
                <c:pt idx="112958">
                  <c:v>56479</c:v>
                </c:pt>
                <c:pt idx="112959">
                  <c:v>56479.5</c:v>
                </c:pt>
                <c:pt idx="112960">
                  <c:v>56480</c:v>
                </c:pt>
                <c:pt idx="112961">
                  <c:v>56480.5</c:v>
                </c:pt>
                <c:pt idx="112962">
                  <c:v>56481</c:v>
                </c:pt>
                <c:pt idx="112963">
                  <c:v>56481.5</c:v>
                </c:pt>
                <c:pt idx="112964">
                  <c:v>56482</c:v>
                </c:pt>
                <c:pt idx="112965">
                  <c:v>56482.5</c:v>
                </c:pt>
                <c:pt idx="112966">
                  <c:v>56483</c:v>
                </c:pt>
                <c:pt idx="112967">
                  <c:v>56483.5</c:v>
                </c:pt>
                <c:pt idx="112968">
                  <c:v>56484</c:v>
                </c:pt>
                <c:pt idx="112969">
                  <c:v>56484.5</c:v>
                </c:pt>
                <c:pt idx="112970">
                  <c:v>56485</c:v>
                </c:pt>
                <c:pt idx="112971">
                  <c:v>56485.5</c:v>
                </c:pt>
                <c:pt idx="112972">
                  <c:v>56486</c:v>
                </c:pt>
                <c:pt idx="112973">
                  <c:v>56486.5</c:v>
                </c:pt>
                <c:pt idx="112974">
                  <c:v>56487</c:v>
                </c:pt>
                <c:pt idx="112975">
                  <c:v>56487.5</c:v>
                </c:pt>
                <c:pt idx="112976">
                  <c:v>56488</c:v>
                </c:pt>
                <c:pt idx="112977">
                  <c:v>56488.5</c:v>
                </c:pt>
                <c:pt idx="112978">
                  <c:v>56489</c:v>
                </c:pt>
                <c:pt idx="112979">
                  <c:v>56489.5</c:v>
                </c:pt>
                <c:pt idx="112980">
                  <c:v>56490</c:v>
                </c:pt>
                <c:pt idx="112981">
                  <c:v>56490.5</c:v>
                </c:pt>
                <c:pt idx="112982">
                  <c:v>56491</c:v>
                </c:pt>
                <c:pt idx="112983">
                  <c:v>56491.5</c:v>
                </c:pt>
                <c:pt idx="112984">
                  <c:v>56492</c:v>
                </c:pt>
                <c:pt idx="112985">
                  <c:v>56492.5</c:v>
                </c:pt>
                <c:pt idx="112986">
                  <c:v>56493</c:v>
                </c:pt>
                <c:pt idx="112987">
                  <c:v>56493.5</c:v>
                </c:pt>
                <c:pt idx="112988">
                  <c:v>56494</c:v>
                </c:pt>
                <c:pt idx="112989">
                  <c:v>56494.5</c:v>
                </c:pt>
                <c:pt idx="112990">
                  <c:v>56495</c:v>
                </c:pt>
                <c:pt idx="112991">
                  <c:v>56495.5</c:v>
                </c:pt>
                <c:pt idx="112992">
                  <c:v>56496</c:v>
                </c:pt>
                <c:pt idx="112993">
                  <c:v>56496.5</c:v>
                </c:pt>
                <c:pt idx="112994">
                  <c:v>56497</c:v>
                </c:pt>
                <c:pt idx="112995">
                  <c:v>56497.5</c:v>
                </c:pt>
                <c:pt idx="112996">
                  <c:v>56498</c:v>
                </c:pt>
                <c:pt idx="112997">
                  <c:v>56498.5</c:v>
                </c:pt>
                <c:pt idx="112998">
                  <c:v>56499</c:v>
                </c:pt>
                <c:pt idx="112999">
                  <c:v>56499.5</c:v>
                </c:pt>
                <c:pt idx="113000">
                  <c:v>56500</c:v>
                </c:pt>
                <c:pt idx="113001">
                  <c:v>56500.5</c:v>
                </c:pt>
                <c:pt idx="113002">
                  <c:v>56501</c:v>
                </c:pt>
                <c:pt idx="113003">
                  <c:v>56501.5</c:v>
                </c:pt>
                <c:pt idx="113004">
                  <c:v>56502</c:v>
                </c:pt>
                <c:pt idx="113005">
                  <c:v>56502.5</c:v>
                </c:pt>
                <c:pt idx="113006">
                  <c:v>56503</c:v>
                </c:pt>
                <c:pt idx="113007">
                  <c:v>56503.5</c:v>
                </c:pt>
                <c:pt idx="113008">
                  <c:v>56504</c:v>
                </c:pt>
                <c:pt idx="113009">
                  <c:v>56504.5</c:v>
                </c:pt>
                <c:pt idx="113010">
                  <c:v>56505</c:v>
                </c:pt>
                <c:pt idx="113011">
                  <c:v>56505.5</c:v>
                </c:pt>
                <c:pt idx="113012">
                  <c:v>56506</c:v>
                </c:pt>
                <c:pt idx="113013">
                  <c:v>56506.5</c:v>
                </c:pt>
                <c:pt idx="113014">
                  <c:v>56507</c:v>
                </c:pt>
                <c:pt idx="113015">
                  <c:v>56507.5</c:v>
                </c:pt>
                <c:pt idx="113016">
                  <c:v>56508</c:v>
                </c:pt>
                <c:pt idx="113017">
                  <c:v>56508.5</c:v>
                </c:pt>
                <c:pt idx="113018">
                  <c:v>56509</c:v>
                </c:pt>
                <c:pt idx="113019">
                  <c:v>56509.5</c:v>
                </c:pt>
                <c:pt idx="113020">
                  <c:v>56510</c:v>
                </c:pt>
                <c:pt idx="113021">
                  <c:v>56510.5</c:v>
                </c:pt>
                <c:pt idx="113022">
                  <c:v>56511</c:v>
                </c:pt>
                <c:pt idx="113023">
                  <c:v>56511.5</c:v>
                </c:pt>
                <c:pt idx="113024">
                  <c:v>56512</c:v>
                </c:pt>
                <c:pt idx="113025">
                  <c:v>56512.5</c:v>
                </c:pt>
                <c:pt idx="113026">
                  <c:v>56513</c:v>
                </c:pt>
                <c:pt idx="113027">
                  <c:v>56513.5</c:v>
                </c:pt>
                <c:pt idx="113028">
                  <c:v>56514</c:v>
                </c:pt>
                <c:pt idx="113029">
                  <c:v>56514.5</c:v>
                </c:pt>
                <c:pt idx="113030">
                  <c:v>56515</c:v>
                </c:pt>
                <c:pt idx="113031">
                  <c:v>56515.5</c:v>
                </c:pt>
                <c:pt idx="113032">
                  <c:v>56516</c:v>
                </c:pt>
                <c:pt idx="113033">
                  <c:v>56516.5</c:v>
                </c:pt>
                <c:pt idx="113034">
                  <c:v>56517</c:v>
                </c:pt>
                <c:pt idx="113035">
                  <c:v>56517.5</c:v>
                </c:pt>
                <c:pt idx="113036">
                  <c:v>56518</c:v>
                </c:pt>
                <c:pt idx="113037">
                  <c:v>56518.5</c:v>
                </c:pt>
                <c:pt idx="113038">
                  <c:v>56519</c:v>
                </c:pt>
                <c:pt idx="113039">
                  <c:v>56519.5</c:v>
                </c:pt>
                <c:pt idx="113040">
                  <c:v>56520</c:v>
                </c:pt>
                <c:pt idx="113041">
                  <c:v>56520.5</c:v>
                </c:pt>
                <c:pt idx="113042">
                  <c:v>56521</c:v>
                </c:pt>
                <c:pt idx="113043">
                  <c:v>56521.5</c:v>
                </c:pt>
                <c:pt idx="113044">
                  <c:v>56522</c:v>
                </c:pt>
                <c:pt idx="113045">
                  <c:v>56522.5</c:v>
                </c:pt>
                <c:pt idx="113046">
                  <c:v>56523</c:v>
                </c:pt>
                <c:pt idx="113047">
                  <c:v>56523.5</c:v>
                </c:pt>
                <c:pt idx="113048">
                  <c:v>56524</c:v>
                </c:pt>
                <c:pt idx="113049">
                  <c:v>56524.5</c:v>
                </c:pt>
                <c:pt idx="113050">
                  <c:v>56525</c:v>
                </c:pt>
                <c:pt idx="113051">
                  <c:v>56525.5</c:v>
                </c:pt>
                <c:pt idx="113052">
                  <c:v>56526</c:v>
                </c:pt>
                <c:pt idx="113053">
                  <c:v>56526.5</c:v>
                </c:pt>
                <c:pt idx="113054">
                  <c:v>56527</c:v>
                </c:pt>
                <c:pt idx="113055">
                  <c:v>56527.5</c:v>
                </c:pt>
                <c:pt idx="113056">
                  <c:v>56528</c:v>
                </c:pt>
                <c:pt idx="113057">
                  <c:v>56528.5</c:v>
                </c:pt>
                <c:pt idx="113058">
                  <c:v>56529</c:v>
                </c:pt>
                <c:pt idx="113059">
                  <c:v>56529.5</c:v>
                </c:pt>
                <c:pt idx="113060">
                  <c:v>56530</c:v>
                </c:pt>
                <c:pt idx="113061">
                  <c:v>56530.5</c:v>
                </c:pt>
                <c:pt idx="113062">
                  <c:v>56531</c:v>
                </c:pt>
                <c:pt idx="113063">
                  <c:v>56531.5</c:v>
                </c:pt>
                <c:pt idx="113064">
                  <c:v>56532</c:v>
                </c:pt>
                <c:pt idx="113065">
                  <c:v>56532.5</c:v>
                </c:pt>
                <c:pt idx="113066">
                  <c:v>56533</c:v>
                </c:pt>
                <c:pt idx="113067">
                  <c:v>56533.5</c:v>
                </c:pt>
                <c:pt idx="113068">
                  <c:v>56534</c:v>
                </c:pt>
                <c:pt idx="113069">
                  <c:v>56534.5</c:v>
                </c:pt>
                <c:pt idx="113070">
                  <c:v>56535</c:v>
                </c:pt>
                <c:pt idx="113071">
                  <c:v>56535.5</c:v>
                </c:pt>
                <c:pt idx="113072">
                  <c:v>56536</c:v>
                </c:pt>
                <c:pt idx="113073">
                  <c:v>56536.5</c:v>
                </c:pt>
                <c:pt idx="113074">
                  <c:v>56537</c:v>
                </c:pt>
                <c:pt idx="113075">
                  <c:v>56537.5</c:v>
                </c:pt>
                <c:pt idx="113076">
                  <c:v>56538</c:v>
                </c:pt>
                <c:pt idx="113077">
                  <c:v>56538.5</c:v>
                </c:pt>
                <c:pt idx="113078">
                  <c:v>56539</c:v>
                </c:pt>
                <c:pt idx="113079">
                  <c:v>56539.5</c:v>
                </c:pt>
                <c:pt idx="113080">
                  <c:v>56540</c:v>
                </c:pt>
                <c:pt idx="113081">
                  <c:v>56540.5</c:v>
                </c:pt>
                <c:pt idx="113082">
                  <c:v>56541</c:v>
                </c:pt>
                <c:pt idx="113083">
                  <c:v>56541.5</c:v>
                </c:pt>
                <c:pt idx="113084">
                  <c:v>56542</c:v>
                </c:pt>
                <c:pt idx="113085">
                  <c:v>56542.5</c:v>
                </c:pt>
                <c:pt idx="113086">
                  <c:v>56543</c:v>
                </c:pt>
                <c:pt idx="113087">
                  <c:v>56543.5</c:v>
                </c:pt>
                <c:pt idx="113088">
                  <c:v>56544</c:v>
                </c:pt>
                <c:pt idx="113089">
                  <c:v>56544.5</c:v>
                </c:pt>
                <c:pt idx="113090">
                  <c:v>56545</c:v>
                </c:pt>
                <c:pt idx="113091">
                  <c:v>56545.5</c:v>
                </c:pt>
                <c:pt idx="113092">
                  <c:v>56546</c:v>
                </c:pt>
                <c:pt idx="113093">
                  <c:v>56546.5</c:v>
                </c:pt>
                <c:pt idx="113094">
                  <c:v>56547</c:v>
                </c:pt>
                <c:pt idx="113095">
                  <c:v>56547.5</c:v>
                </c:pt>
                <c:pt idx="113096">
                  <c:v>56548</c:v>
                </c:pt>
                <c:pt idx="113097">
                  <c:v>56548.5</c:v>
                </c:pt>
                <c:pt idx="113098">
                  <c:v>56549</c:v>
                </c:pt>
                <c:pt idx="113099">
                  <c:v>56549.5</c:v>
                </c:pt>
                <c:pt idx="113100">
                  <c:v>56550</c:v>
                </c:pt>
                <c:pt idx="113101">
                  <c:v>56550.5</c:v>
                </c:pt>
                <c:pt idx="113102">
                  <c:v>56551</c:v>
                </c:pt>
                <c:pt idx="113103">
                  <c:v>56551.5</c:v>
                </c:pt>
                <c:pt idx="113104">
                  <c:v>56552</c:v>
                </c:pt>
                <c:pt idx="113105">
                  <c:v>56552.5</c:v>
                </c:pt>
                <c:pt idx="113106">
                  <c:v>56553</c:v>
                </c:pt>
                <c:pt idx="113107">
                  <c:v>56553.5</c:v>
                </c:pt>
                <c:pt idx="113108">
                  <c:v>56554</c:v>
                </c:pt>
                <c:pt idx="113109">
                  <c:v>56554.5</c:v>
                </c:pt>
                <c:pt idx="113110">
                  <c:v>56555</c:v>
                </c:pt>
                <c:pt idx="113111">
                  <c:v>56555.5</c:v>
                </c:pt>
                <c:pt idx="113112">
                  <c:v>56556</c:v>
                </c:pt>
                <c:pt idx="113113">
                  <c:v>56556.5</c:v>
                </c:pt>
                <c:pt idx="113114">
                  <c:v>56557</c:v>
                </c:pt>
                <c:pt idx="113115">
                  <c:v>56557.5</c:v>
                </c:pt>
                <c:pt idx="113116">
                  <c:v>56558</c:v>
                </c:pt>
                <c:pt idx="113117">
                  <c:v>56558.5</c:v>
                </c:pt>
                <c:pt idx="113118">
                  <c:v>56559</c:v>
                </c:pt>
                <c:pt idx="113119">
                  <c:v>56559.5</c:v>
                </c:pt>
                <c:pt idx="113120">
                  <c:v>56560</c:v>
                </c:pt>
                <c:pt idx="113121">
                  <c:v>56560.5</c:v>
                </c:pt>
                <c:pt idx="113122">
                  <c:v>56561</c:v>
                </c:pt>
                <c:pt idx="113123">
                  <c:v>56561.5</c:v>
                </c:pt>
                <c:pt idx="113124">
                  <c:v>56562</c:v>
                </c:pt>
                <c:pt idx="113125">
                  <c:v>56562.5</c:v>
                </c:pt>
                <c:pt idx="113126">
                  <c:v>56563</c:v>
                </c:pt>
                <c:pt idx="113127">
                  <c:v>56563.5</c:v>
                </c:pt>
                <c:pt idx="113128">
                  <c:v>56564</c:v>
                </c:pt>
                <c:pt idx="113129">
                  <c:v>56564.5</c:v>
                </c:pt>
                <c:pt idx="113130">
                  <c:v>56565</c:v>
                </c:pt>
                <c:pt idx="113131">
                  <c:v>56565.5</c:v>
                </c:pt>
                <c:pt idx="113132">
                  <c:v>56566</c:v>
                </c:pt>
                <c:pt idx="113133">
                  <c:v>56566.5</c:v>
                </c:pt>
                <c:pt idx="113134">
                  <c:v>56567</c:v>
                </c:pt>
                <c:pt idx="113135">
                  <c:v>56567.5</c:v>
                </c:pt>
                <c:pt idx="113136">
                  <c:v>56568</c:v>
                </c:pt>
                <c:pt idx="113137">
                  <c:v>56568.5</c:v>
                </c:pt>
                <c:pt idx="113138">
                  <c:v>56569</c:v>
                </c:pt>
                <c:pt idx="113139">
                  <c:v>56569.5</c:v>
                </c:pt>
                <c:pt idx="113140">
                  <c:v>56570</c:v>
                </c:pt>
                <c:pt idx="113141">
                  <c:v>56570.5</c:v>
                </c:pt>
                <c:pt idx="113142">
                  <c:v>56571</c:v>
                </c:pt>
                <c:pt idx="113143">
                  <c:v>56571.5</c:v>
                </c:pt>
                <c:pt idx="113144">
                  <c:v>56572</c:v>
                </c:pt>
                <c:pt idx="113145">
                  <c:v>56572.5</c:v>
                </c:pt>
                <c:pt idx="113146">
                  <c:v>56573</c:v>
                </c:pt>
                <c:pt idx="113147">
                  <c:v>56573.5</c:v>
                </c:pt>
                <c:pt idx="113148">
                  <c:v>56574</c:v>
                </c:pt>
                <c:pt idx="113149">
                  <c:v>56574.5</c:v>
                </c:pt>
                <c:pt idx="113150">
                  <c:v>56575</c:v>
                </c:pt>
                <c:pt idx="113151">
                  <c:v>56575.5</c:v>
                </c:pt>
                <c:pt idx="113152">
                  <c:v>56576</c:v>
                </c:pt>
                <c:pt idx="113153">
                  <c:v>56576.5</c:v>
                </c:pt>
                <c:pt idx="113154">
                  <c:v>56577</c:v>
                </c:pt>
                <c:pt idx="113155">
                  <c:v>56577.5</c:v>
                </c:pt>
                <c:pt idx="113156">
                  <c:v>56578</c:v>
                </c:pt>
                <c:pt idx="113157">
                  <c:v>56578.5</c:v>
                </c:pt>
                <c:pt idx="113158">
                  <c:v>56579</c:v>
                </c:pt>
                <c:pt idx="113159">
                  <c:v>56579.5</c:v>
                </c:pt>
                <c:pt idx="113160">
                  <c:v>56580</c:v>
                </c:pt>
                <c:pt idx="113161">
                  <c:v>56580.5</c:v>
                </c:pt>
                <c:pt idx="113162">
                  <c:v>56581</c:v>
                </c:pt>
                <c:pt idx="113163">
                  <c:v>56581.5</c:v>
                </c:pt>
                <c:pt idx="113164">
                  <c:v>56582</c:v>
                </c:pt>
                <c:pt idx="113165">
                  <c:v>56582.5</c:v>
                </c:pt>
                <c:pt idx="113166">
                  <c:v>56583</c:v>
                </c:pt>
                <c:pt idx="113167">
                  <c:v>56583.5</c:v>
                </c:pt>
                <c:pt idx="113168">
                  <c:v>56584</c:v>
                </c:pt>
                <c:pt idx="113169">
                  <c:v>56584.5</c:v>
                </c:pt>
                <c:pt idx="113170">
                  <c:v>56585</c:v>
                </c:pt>
                <c:pt idx="113171">
                  <c:v>56585.5</c:v>
                </c:pt>
                <c:pt idx="113172">
                  <c:v>56586</c:v>
                </c:pt>
                <c:pt idx="113173">
                  <c:v>56586.5</c:v>
                </c:pt>
                <c:pt idx="113174">
                  <c:v>56587</c:v>
                </c:pt>
                <c:pt idx="113175">
                  <c:v>56587.5</c:v>
                </c:pt>
                <c:pt idx="113176">
                  <c:v>56588</c:v>
                </c:pt>
                <c:pt idx="113177">
                  <c:v>56588.5</c:v>
                </c:pt>
                <c:pt idx="113178">
                  <c:v>56589</c:v>
                </c:pt>
                <c:pt idx="113179">
                  <c:v>56589.5</c:v>
                </c:pt>
                <c:pt idx="113180">
                  <c:v>56590</c:v>
                </c:pt>
                <c:pt idx="113181">
                  <c:v>56590.5</c:v>
                </c:pt>
                <c:pt idx="113182">
                  <c:v>56591</c:v>
                </c:pt>
                <c:pt idx="113183">
                  <c:v>56591.5</c:v>
                </c:pt>
                <c:pt idx="113184">
                  <c:v>56592</c:v>
                </c:pt>
                <c:pt idx="113185">
                  <c:v>56592.5</c:v>
                </c:pt>
                <c:pt idx="113186">
                  <c:v>56593</c:v>
                </c:pt>
                <c:pt idx="113187">
                  <c:v>56593.5</c:v>
                </c:pt>
                <c:pt idx="113188">
                  <c:v>56594</c:v>
                </c:pt>
                <c:pt idx="113189">
                  <c:v>56594.5</c:v>
                </c:pt>
                <c:pt idx="113190">
                  <c:v>56595</c:v>
                </c:pt>
                <c:pt idx="113191">
                  <c:v>56595.5</c:v>
                </c:pt>
                <c:pt idx="113192">
                  <c:v>56596</c:v>
                </c:pt>
                <c:pt idx="113193">
                  <c:v>56596.5</c:v>
                </c:pt>
                <c:pt idx="113194">
                  <c:v>56597</c:v>
                </c:pt>
                <c:pt idx="113195">
                  <c:v>56597.5</c:v>
                </c:pt>
                <c:pt idx="113196">
                  <c:v>56598</c:v>
                </c:pt>
                <c:pt idx="113197">
                  <c:v>56598.5</c:v>
                </c:pt>
                <c:pt idx="113198">
                  <c:v>56599</c:v>
                </c:pt>
                <c:pt idx="113199">
                  <c:v>56599.5</c:v>
                </c:pt>
                <c:pt idx="113200">
                  <c:v>56600</c:v>
                </c:pt>
                <c:pt idx="113201">
                  <c:v>56600.5</c:v>
                </c:pt>
                <c:pt idx="113202">
                  <c:v>56601</c:v>
                </c:pt>
                <c:pt idx="113203">
                  <c:v>56601.5</c:v>
                </c:pt>
                <c:pt idx="113204">
                  <c:v>56602</c:v>
                </c:pt>
                <c:pt idx="113205">
                  <c:v>56602.5</c:v>
                </c:pt>
                <c:pt idx="113206">
                  <c:v>56603</c:v>
                </c:pt>
                <c:pt idx="113207">
                  <c:v>56603.5</c:v>
                </c:pt>
                <c:pt idx="113208">
                  <c:v>56604</c:v>
                </c:pt>
                <c:pt idx="113209">
                  <c:v>56604.5</c:v>
                </c:pt>
                <c:pt idx="113210">
                  <c:v>56605</c:v>
                </c:pt>
                <c:pt idx="113211">
                  <c:v>56605.5</c:v>
                </c:pt>
                <c:pt idx="113212">
                  <c:v>56606</c:v>
                </c:pt>
                <c:pt idx="113213">
                  <c:v>56606.5</c:v>
                </c:pt>
                <c:pt idx="113214">
                  <c:v>56607</c:v>
                </c:pt>
                <c:pt idx="113215">
                  <c:v>56607.5</c:v>
                </c:pt>
                <c:pt idx="113216">
                  <c:v>56608</c:v>
                </c:pt>
                <c:pt idx="113217">
                  <c:v>56608.5</c:v>
                </c:pt>
                <c:pt idx="113218">
                  <c:v>56609</c:v>
                </c:pt>
                <c:pt idx="113219">
                  <c:v>56609.5</c:v>
                </c:pt>
                <c:pt idx="113220">
                  <c:v>56610</c:v>
                </c:pt>
                <c:pt idx="113221">
                  <c:v>56610.5</c:v>
                </c:pt>
                <c:pt idx="113222">
                  <c:v>56611</c:v>
                </c:pt>
                <c:pt idx="113223">
                  <c:v>56611.5</c:v>
                </c:pt>
                <c:pt idx="113224">
                  <c:v>56612</c:v>
                </c:pt>
                <c:pt idx="113225">
                  <c:v>56612.5</c:v>
                </c:pt>
                <c:pt idx="113226">
                  <c:v>56613</c:v>
                </c:pt>
                <c:pt idx="113227">
                  <c:v>56613.5</c:v>
                </c:pt>
                <c:pt idx="113228">
                  <c:v>56614</c:v>
                </c:pt>
                <c:pt idx="113229">
                  <c:v>56614.5</c:v>
                </c:pt>
                <c:pt idx="113230">
                  <c:v>56615</c:v>
                </c:pt>
                <c:pt idx="113231">
                  <c:v>56615.5</c:v>
                </c:pt>
                <c:pt idx="113232">
                  <c:v>56616</c:v>
                </c:pt>
                <c:pt idx="113233">
                  <c:v>56616.5</c:v>
                </c:pt>
                <c:pt idx="113234">
                  <c:v>56617</c:v>
                </c:pt>
                <c:pt idx="113235">
                  <c:v>56617.5</c:v>
                </c:pt>
                <c:pt idx="113236">
                  <c:v>56618</c:v>
                </c:pt>
                <c:pt idx="113237">
                  <c:v>56618.5</c:v>
                </c:pt>
                <c:pt idx="113238">
                  <c:v>56619</c:v>
                </c:pt>
                <c:pt idx="113239">
                  <c:v>56619.5</c:v>
                </c:pt>
                <c:pt idx="113240">
                  <c:v>56620</c:v>
                </c:pt>
                <c:pt idx="113241">
                  <c:v>56620.5</c:v>
                </c:pt>
                <c:pt idx="113242">
                  <c:v>56621</c:v>
                </c:pt>
                <c:pt idx="113243">
                  <c:v>56621.5</c:v>
                </c:pt>
                <c:pt idx="113244">
                  <c:v>56622</c:v>
                </c:pt>
                <c:pt idx="113245">
                  <c:v>56622.5</c:v>
                </c:pt>
                <c:pt idx="113246">
                  <c:v>56623</c:v>
                </c:pt>
                <c:pt idx="113247">
                  <c:v>56623.5</c:v>
                </c:pt>
                <c:pt idx="113248">
                  <c:v>56624</c:v>
                </c:pt>
                <c:pt idx="113249">
                  <c:v>56624.5</c:v>
                </c:pt>
                <c:pt idx="113250">
                  <c:v>56625</c:v>
                </c:pt>
                <c:pt idx="113251">
                  <c:v>56625.5</c:v>
                </c:pt>
                <c:pt idx="113252">
                  <c:v>56626</c:v>
                </c:pt>
                <c:pt idx="113253">
                  <c:v>56626.5</c:v>
                </c:pt>
                <c:pt idx="113254">
                  <c:v>56627</c:v>
                </c:pt>
                <c:pt idx="113255">
                  <c:v>56627.5</c:v>
                </c:pt>
                <c:pt idx="113256">
                  <c:v>56628</c:v>
                </c:pt>
                <c:pt idx="113257">
                  <c:v>56628.5</c:v>
                </c:pt>
                <c:pt idx="113258">
                  <c:v>56629</c:v>
                </c:pt>
                <c:pt idx="113259">
                  <c:v>56629.5</c:v>
                </c:pt>
                <c:pt idx="113260">
                  <c:v>56630</c:v>
                </c:pt>
                <c:pt idx="113261">
                  <c:v>56630.5</c:v>
                </c:pt>
                <c:pt idx="113262">
                  <c:v>56631</c:v>
                </c:pt>
                <c:pt idx="113263">
                  <c:v>56631.5</c:v>
                </c:pt>
                <c:pt idx="113264">
                  <c:v>56632</c:v>
                </c:pt>
                <c:pt idx="113265">
                  <c:v>56632.5</c:v>
                </c:pt>
                <c:pt idx="113266">
                  <c:v>56633</c:v>
                </c:pt>
                <c:pt idx="113267">
                  <c:v>56633.5</c:v>
                </c:pt>
                <c:pt idx="113268">
                  <c:v>56634</c:v>
                </c:pt>
                <c:pt idx="113269">
                  <c:v>56634.5</c:v>
                </c:pt>
                <c:pt idx="113270">
                  <c:v>56635</c:v>
                </c:pt>
                <c:pt idx="113271">
                  <c:v>56635.5</c:v>
                </c:pt>
                <c:pt idx="113272">
                  <c:v>56636</c:v>
                </c:pt>
                <c:pt idx="113273">
                  <c:v>56636.5</c:v>
                </c:pt>
                <c:pt idx="113274">
                  <c:v>56637</c:v>
                </c:pt>
                <c:pt idx="113275">
                  <c:v>56637.5</c:v>
                </c:pt>
                <c:pt idx="113276">
                  <c:v>56638</c:v>
                </c:pt>
                <c:pt idx="113277">
                  <c:v>56638.5</c:v>
                </c:pt>
                <c:pt idx="113278">
                  <c:v>56639</c:v>
                </c:pt>
                <c:pt idx="113279">
                  <c:v>56639.5</c:v>
                </c:pt>
                <c:pt idx="113280">
                  <c:v>56640</c:v>
                </c:pt>
                <c:pt idx="113281">
                  <c:v>56640.5</c:v>
                </c:pt>
                <c:pt idx="113282">
                  <c:v>56641</c:v>
                </c:pt>
                <c:pt idx="113283">
                  <c:v>56641.5</c:v>
                </c:pt>
                <c:pt idx="113284">
                  <c:v>56642</c:v>
                </c:pt>
                <c:pt idx="113285">
                  <c:v>56642.5</c:v>
                </c:pt>
                <c:pt idx="113286">
                  <c:v>56643</c:v>
                </c:pt>
                <c:pt idx="113287">
                  <c:v>56643.5</c:v>
                </c:pt>
                <c:pt idx="113288">
                  <c:v>56644</c:v>
                </c:pt>
                <c:pt idx="113289">
                  <c:v>56644.5</c:v>
                </c:pt>
                <c:pt idx="113290">
                  <c:v>56645</c:v>
                </c:pt>
                <c:pt idx="113291">
                  <c:v>56645.5</c:v>
                </c:pt>
                <c:pt idx="113292">
                  <c:v>56646</c:v>
                </c:pt>
                <c:pt idx="113293">
                  <c:v>56646.5</c:v>
                </c:pt>
                <c:pt idx="113294">
                  <c:v>56647</c:v>
                </c:pt>
                <c:pt idx="113295">
                  <c:v>56647.5</c:v>
                </c:pt>
                <c:pt idx="113296">
                  <c:v>56648</c:v>
                </c:pt>
                <c:pt idx="113297">
                  <c:v>56648.5</c:v>
                </c:pt>
                <c:pt idx="113298">
                  <c:v>56649</c:v>
                </c:pt>
                <c:pt idx="113299">
                  <c:v>56649.5</c:v>
                </c:pt>
                <c:pt idx="113300">
                  <c:v>56650</c:v>
                </c:pt>
                <c:pt idx="113301">
                  <c:v>56650.5</c:v>
                </c:pt>
                <c:pt idx="113302">
                  <c:v>56651</c:v>
                </c:pt>
                <c:pt idx="113303">
                  <c:v>56651.5</c:v>
                </c:pt>
                <c:pt idx="113304">
                  <c:v>56652</c:v>
                </c:pt>
                <c:pt idx="113305">
                  <c:v>56652.5</c:v>
                </c:pt>
                <c:pt idx="113306">
                  <c:v>56653</c:v>
                </c:pt>
                <c:pt idx="113307">
                  <c:v>56653.5</c:v>
                </c:pt>
                <c:pt idx="113308">
                  <c:v>56654</c:v>
                </c:pt>
                <c:pt idx="113309">
                  <c:v>56654.5</c:v>
                </c:pt>
                <c:pt idx="113310">
                  <c:v>56655</c:v>
                </c:pt>
                <c:pt idx="113311">
                  <c:v>56655.5</c:v>
                </c:pt>
                <c:pt idx="113312">
                  <c:v>56656</c:v>
                </c:pt>
                <c:pt idx="113313">
                  <c:v>56656.5</c:v>
                </c:pt>
                <c:pt idx="113314">
                  <c:v>56657</c:v>
                </c:pt>
                <c:pt idx="113315">
                  <c:v>56657.5</c:v>
                </c:pt>
                <c:pt idx="113316">
                  <c:v>56658</c:v>
                </c:pt>
                <c:pt idx="113317">
                  <c:v>56658.5</c:v>
                </c:pt>
                <c:pt idx="113318">
                  <c:v>56659</c:v>
                </c:pt>
                <c:pt idx="113319">
                  <c:v>56659.5</c:v>
                </c:pt>
                <c:pt idx="113320">
                  <c:v>56660</c:v>
                </c:pt>
                <c:pt idx="113321">
                  <c:v>56660.5</c:v>
                </c:pt>
                <c:pt idx="113322">
                  <c:v>56661</c:v>
                </c:pt>
                <c:pt idx="113323">
                  <c:v>56661.5</c:v>
                </c:pt>
                <c:pt idx="113324">
                  <c:v>56662</c:v>
                </c:pt>
                <c:pt idx="113325">
                  <c:v>56662.5</c:v>
                </c:pt>
                <c:pt idx="113326">
                  <c:v>56663</c:v>
                </c:pt>
                <c:pt idx="113327">
                  <c:v>56663.5</c:v>
                </c:pt>
                <c:pt idx="113328">
                  <c:v>56664</c:v>
                </c:pt>
                <c:pt idx="113329">
                  <c:v>56664.5</c:v>
                </c:pt>
                <c:pt idx="113330">
                  <c:v>56665</c:v>
                </c:pt>
                <c:pt idx="113331">
                  <c:v>56665.5</c:v>
                </c:pt>
                <c:pt idx="113332">
                  <c:v>56666</c:v>
                </c:pt>
                <c:pt idx="113333">
                  <c:v>56666.5</c:v>
                </c:pt>
                <c:pt idx="113334">
                  <c:v>56667</c:v>
                </c:pt>
                <c:pt idx="113335">
                  <c:v>56667.5</c:v>
                </c:pt>
                <c:pt idx="113336">
                  <c:v>56668</c:v>
                </c:pt>
                <c:pt idx="113337">
                  <c:v>56668.5</c:v>
                </c:pt>
                <c:pt idx="113338">
                  <c:v>56669</c:v>
                </c:pt>
                <c:pt idx="113339">
                  <c:v>56669.5</c:v>
                </c:pt>
                <c:pt idx="113340">
                  <c:v>56670</c:v>
                </c:pt>
                <c:pt idx="113341">
                  <c:v>56670.5</c:v>
                </c:pt>
                <c:pt idx="113342">
                  <c:v>56671</c:v>
                </c:pt>
                <c:pt idx="113343">
                  <c:v>56671.5</c:v>
                </c:pt>
                <c:pt idx="113344">
                  <c:v>56672</c:v>
                </c:pt>
                <c:pt idx="113345">
                  <c:v>56672.5</c:v>
                </c:pt>
                <c:pt idx="113346">
                  <c:v>56673</c:v>
                </c:pt>
                <c:pt idx="113347">
                  <c:v>56673.5</c:v>
                </c:pt>
                <c:pt idx="113348">
                  <c:v>56674</c:v>
                </c:pt>
                <c:pt idx="113349">
                  <c:v>56674.5</c:v>
                </c:pt>
                <c:pt idx="113350">
                  <c:v>56675</c:v>
                </c:pt>
                <c:pt idx="113351">
                  <c:v>56675.5</c:v>
                </c:pt>
                <c:pt idx="113352">
                  <c:v>56676</c:v>
                </c:pt>
                <c:pt idx="113353">
                  <c:v>56676.5</c:v>
                </c:pt>
                <c:pt idx="113354">
                  <c:v>56677</c:v>
                </c:pt>
                <c:pt idx="113355">
                  <c:v>56677.5</c:v>
                </c:pt>
                <c:pt idx="113356">
                  <c:v>56678</c:v>
                </c:pt>
                <c:pt idx="113357">
                  <c:v>56678.5</c:v>
                </c:pt>
                <c:pt idx="113358">
                  <c:v>56679</c:v>
                </c:pt>
                <c:pt idx="113359">
                  <c:v>56679.5</c:v>
                </c:pt>
                <c:pt idx="113360">
                  <c:v>56680</c:v>
                </c:pt>
                <c:pt idx="113361">
                  <c:v>56680.5</c:v>
                </c:pt>
                <c:pt idx="113362">
                  <c:v>56681</c:v>
                </c:pt>
                <c:pt idx="113363">
                  <c:v>56681.5</c:v>
                </c:pt>
                <c:pt idx="113364">
                  <c:v>56682</c:v>
                </c:pt>
                <c:pt idx="113365">
                  <c:v>56682.5</c:v>
                </c:pt>
                <c:pt idx="113366">
                  <c:v>56683</c:v>
                </c:pt>
                <c:pt idx="113367">
                  <c:v>56683.5</c:v>
                </c:pt>
                <c:pt idx="113368">
                  <c:v>56684</c:v>
                </c:pt>
                <c:pt idx="113369">
                  <c:v>56684.5</c:v>
                </c:pt>
                <c:pt idx="113370">
                  <c:v>56685</c:v>
                </c:pt>
                <c:pt idx="113371">
                  <c:v>56685.5</c:v>
                </c:pt>
                <c:pt idx="113372">
                  <c:v>56686</c:v>
                </c:pt>
                <c:pt idx="113373">
                  <c:v>56686.5</c:v>
                </c:pt>
                <c:pt idx="113374">
                  <c:v>56687</c:v>
                </c:pt>
                <c:pt idx="113375">
                  <c:v>56687.5</c:v>
                </c:pt>
                <c:pt idx="113376">
                  <c:v>56688</c:v>
                </c:pt>
                <c:pt idx="113377">
                  <c:v>56688.5</c:v>
                </c:pt>
                <c:pt idx="113378">
                  <c:v>56689</c:v>
                </c:pt>
                <c:pt idx="113379">
                  <c:v>56689.5</c:v>
                </c:pt>
                <c:pt idx="113380">
                  <c:v>56690</c:v>
                </c:pt>
                <c:pt idx="113381">
                  <c:v>56690.5</c:v>
                </c:pt>
                <c:pt idx="113382">
                  <c:v>56691</c:v>
                </c:pt>
                <c:pt idx="113383">
                  <c:v>56691.5</c:v>
                </c:pt>
                <c:pt idx="113384">
                  <c:v>56692</c:v>
                </c:pt>
                <c:pt idx="113385">
                  <c:v>56692.5</c:v>
                </c:pt>
                <c:pt idx="113386">
                  <c:v>56693</c:v>
                </c:pt>
                <c:pt idx="113387">
                  <c:v>56693.5</c:v>
                </c:pt>
                <c:pt idx="113388">
                  <c:v>56694</c:v>
                </c:pt>
                <c:pt idx="113389">
                  <c:v>56694.5</c:v>
                </c:pt>
                <c:pt idx="113390">
                  <c:v>56695</c:v>
                </c:pt>
                <c:pt idx="113391">
                  <c:v>56695.5</c:v>
                </c:pt>
                <c:pt idx="113392">
                  <c:v>56696</c:v>
                </c:pt>
                <c:pt idx="113393">
                  <c:v>56696.5</c:v>
                </c:pt>
                <c:pt idx="113394">
                  <c:v>56697</c:v>
                </c:pt>
                <c:pt idx="113395">
                  <c:v>56697.5</c:v>
                </c:pt>
                <c:pt idx="113396">
                  <c:v>56698</c:v>
                </c:pt>
                <c:pt idx="113397">
                  <c:v>56698.5</c:v>
                </c:pt>
                <c:pt idx="113398">
                  <c:v>56699</c:v>
                </c:pt>
                <c:pt idx="113399">
                  <c:v>56699.5</c:v>
                </c:pt>
                <c:pt idx="113400">
                  <c:v>56700</c:v>
                </c:pt>
                <c:pt idx="113401">
                  <c:v>56700.5</c:v>
                </c:pt>
                <c:pt idx="113402">
                  <c:v>56701</c:v>
                </c:pt>
                <c:pt idx="113403">
                  <c:v>56701.5</c:v>
                </c:pt>
                <c:pt idx="113404">
                  <c:v>56702</c:v>
                </c:pt>
                <c:pt idx="113405">
                  <c:v>56702.5</c:v>
                </c:pt>
                <c:pt idx="113406">
                  <c:v>56703</c:v>
                </c:pt>
                <c:pt idx="113407">
                  <c:v>56703.5</c:v>
                </c:pt>
                <c:pt idx="113408">
                  <c:v>56704</c:v>
                </c:pt>
                <c:pt idx="113409">
                  <c:v>56704.5</c:v>
                </c:pt>
                <c:pt idx="113410">
                  <c:v>56705</c:v>
                </c:pt>
                <c:pt idx="113411">
                  <c:v>56705.5</c:v>
                </c:pt>
                <c:pt idx="113412">
                  <c:v>56706</c:v>
                </c:pt>
                <c:pt idx="113413">
                  <c:v>56706.5</c:v>
                </c:pt>
                <c:pt idx="113414">
                  <c:v>56707</c:v>
                </c:pt>
                <c:pt idx="113415">
                  <c:v>56707.5</c:v>
                </c:pt>
                <c:pt idx="113416">
                  <c:v>56708</c:v>
                </c:pt>
                <c:pt idx="113417">
                  <c:v>56708.5</c:v>
                </c:pt>
                <c:pt idx="113418">
                  <c:v>56709</c:v>
                </c:pt>
                <c:pt idx="113419">
                  <c:v>56709.5</c:v>
                </c:pt>
                <c:pt idx="113420">
                  <c:v>56710</c:v>
                </c:pt>
                <c:pt idx="113421">
                  <c:v>56710.5</c:v>
                </c:pt>
                <c:pt idx="113422">
                  <c:v>56711</c:v>
                </c:pt>
                <c:pt idx="113423">
                  <c:v>56711.5</c:v>
                </c:pt>
                <c:pt idx="113424">
                  <c:v>56712</c:v>
                </c:pt>
                <c:pt idx="113425">
                  <c:v>56712.5</c:v>
                </c:pt>
                <c:pt idx="113426">
                  <c:v>56713</c:v>
                </c:pt>
                <c:pt idx="113427">
                  <c:v>56713.5</c:v>
                </c:pt>
                <c:pt idx="113428">
                  <c:v>56714</c:v>
                </c:pt>
                <c:pt idx="113429">
                  <c:v>56714.5</c:v>
                </c:pt>
                <c:pt idx="113430">
                  <c:v>56715</c:v>
                </c:pt>
                <c:pt idx="113431">
                  <c:v>56715.5</c:v>
                </c:pt>
                <c:pt idx="113432">
                  <c:v>56716</c:v>
                </c:pt>
                <c:pt idx="113433">
                  <c:v>56716.5</c:v>
                </c:pt>
                <c:pt idx="113434">
                  <c:v>56717</c:v>
                </c:pt>
                <c:pt idx="113435">
                  <c:v>56717.5</c:v>
                </c:pt>
                <c:pt idx="113436">
                  <c:v>56718</c:v>
                </c:pt>
                <c:pt idx="113437">
                  <c:v>56718.5</c:v>
                </c:pt>
                <c:pt idx="113438">
                  <c:v>56719</c:v>
                </c:pt>
                <c:pt idx="113439">
                  <c:v>56719.5</c:v>
                </c:pt>
                <c:pt idx="113440">
                  <c:v>56720</c:v>
                </c:pt>
                <c:pt idx="113441">
                  <c:v>56720.5</c:v>
                </c:pt>
                <c:pt idx="113442">
                  <c:v>56721</c:v>
                </c:pt>
                <c:pt idx="113443">
                  <c:v>56721.5</c:v>
                </c:pt>
                <c:pt idx="113444">
                  <c:v>56722</c:v>
                </c:pt>
                <c:pt idx="113445">
                  <c:v>56722.5</c:v>
                </c:pt>
                <c:pt idx="113446">
                  <c:v>56723</c:v>
                </c:pt>
                <c:pt idx="113447">
                  <c:v>56723.5</c:v>
                </c:pt>
                <c:pt idx="113448">
                  <c:v>56724</c:v>
                </c:pt>
                <c:pt idx="113449">
                  <c:v>56724.5</c:v>
                </c:pt>
                <c:pt idx="113450">
                  <c:v>56725</c:v>
                </c:pt>
                <c:pt idx="113451">
                  <c:v>56725.5</c:v>
                </c:pt>
                <c:pt idx="113452">
                  <c:v>56726</c:v>
                </c:pt>
                <c:pt idx="113453">
                  <c:v>56726.5</c:v>
                </c:pt>
                <c:pt idx="113454">
                  <c:v>56727</c:v>
                </c:pt>
                <c:pt idx="113455">
                  <c:v>56727.5</c:v>
                </c:pt>
                <c:pt idx="113456">
                  <c:v>56728</c:v>
                </c:pt>
                <c:pt idx="113457">
                  <c:v>56728.5</c:v>
                </c:pt>
                <c:pt idx="113458">
                  <c:v>56729</c:v>
                </c:pt>
                <c:pt idx="113459">
                  <c:v>56729.5</c:v>
                </c:pt>
                <c:pt idx="113460">
                  <c:v>56730</c:v>
                </c:pt>
                <c:pt idx="113461">
                  <c:v>56730.5</c:v>
                </c:pt>
                <c:pt idx="113462">
                  <c:v>56731</c:v>
                </c:pt>
                <c:pt idx="113463">
                  <c:v>56731.5</c:v>
                </c:pt>
                <c:pt idx="113464">
                  <c:v>56732</c:v>
                </c:pt>
                <c:pt idx="113465">
                  <c:v>56732.5</c:v>
                </c:pt>
                <c:pt idx="113466">
                  <c:v>56733</c:v>
                </c:pt>
                <c:pt idx="113467">
                  <c:v>56733.5</c:v>
                </c:pt>
                <c:pt idx="113468">
                  <c:v>56734</c:v>
                </c:pt>
                <c:pt idx="113469">
                  <c:v>56734.5</c:v>
                </c:pt>
                <c:pt idx="113470">
                  <c:v>56735</c:v>
                </c:pt>
                <c:pt idx="113471">
                  <c:v>56735.5</c:v>
                </c:pt>
                <c:pt idx="113472">
                  <c:v>56736</c:v>
                </c:pt>
                <c:pt idx="113473">
                  <c:v>56736.5</c:v>
                </c:pt>
                <c:pt idx="113474">
                  <c:v>56737</c:v>
                </c:pt>
                <c:pt idx="113475">
                  <c:v>56737.5</c:v>
                </c:pt>
                <c:pt idx="113476">
                  <c:v>56738</c:v>
                </c:pt>
                <c:pt idx="113477">
                  <c:v>56738.5</c:v>
                </c:pt>
                <c:pt idx="113478">
                  <c:v>56739</c:v>
                </c:pt>
                <c:pt idx="113479">
                  <c:v>56739.5</c:v>
                </c:pt>
                <c:pt idx="113480">
                  <c:v>56740</c:v>
                </c:pt>
                <c:pt idx="113481">
                  <c:v>56740.5</c:v>
                </c:pt>
                <c:pt idx="113482">
                  <c:v>56741</c:v>
                </c:pt>
                <c:pt idx="113483">
                  <c:v>56741.5</c:v>
                </c:pt>
                <c:pt idx="113484">
                  <c:v>56742</c:v>
                </c:pt>
                <c:pt idx="113485">
                  <c:v>56742.5</c:v>
                </c:pt>
                <c:pt idx="113486">
                  <c:v>56743</c:v>
                </c:pt>
                <c:pt idx="113487">
                  <c:v>56743.5</c:v>
                </c:pt>
                <c:pt idx="113488">
                  <c:v>56744</c:v>
                </c:pt>
                <c:pt idx="113489">
                  <c:v>56744.5</c:v>
                </c:pt>
                <c:pt idx="113490">
                  <c:v>56745</c:v>
                </c:pt>
                <c:pt idx="113491">
                  <c:v>56745.5</c:v>
                </c:pt>
                <c:pt idx="113492">
                  <c:v>56746</c:v>
                </c:pt>
                <c:pt idx="113493">
                  <c:v>56746.5</c:v>
                </c:pt>
                <c:pt idx="113494">
                  <c:v>56747</c:v>
                </c:pt>
                <c:pt idx="113495">
                  <c:v>56747.5</c:v>
                </c:pt>
                <c:pt idx="113496">
                  <c:v>56748</c:v>
                </c:pt>
                <c:pt idx="113497">
                  <c:v>56748.5</c:v>
                </c:pt>
                <c:pt idx="113498">
                  <c:v>56749</c:v>
                </c:pt>
                <c:pt idx="113499">
                  <c:v>56749.5</c:v>
                </c:pt>
                <c:pt idx="113500">
                  <c:v>56750</c:v>
                </c:pt>
                <c:pt idx="113501">
                  <c:v>56750.5</c:v>
                </c:pt>
                <c:pt idx="113502">
                  <c:v>56751</c:v>
                </c:pt>
                <c:pt idx="113503">
                  <c:v>56751.5</c:v>
                </c:pt>
                <c:pt idx="113504">
                  <c:v>56752</c:v>
                </c:pt>
                <c:pt idx="113505">
                  <c:v>56752.5</c:v>
                </c:pt>
                <c:pt idx="113506">
                  <c:v>56753</c:v>
                </c:pt>
                <c:pt idx="113507">
                  <c:v>56753.5</c:v>
                </c:pt>
                <c:pt idx="113508">
                  <c:v>56754</c:v>
                </c:pt>
                <c:pt idx="113509">
                  <c:v>56754.5</c:v>
                </c:pt>
                <c:pt idx="113510">
                  <c:v>56755</c:v>
                </c:pt>
                <c:pt idx="113511">
                  <c:v>56755.5</c:v>
                </c:pt>
                <c:pt idx="113512">
                  <c:v>56756</c:v>
                </c:pt>
                <c:pt idx="113513">
                  <c:v>56756.5</c:v>
                </c:pt>
                <c:pt idx="113514">
                  <c:v>56757</c:v>
                </c:pt>
                <c:pt idx="113515">
                  <c:v>56757.5</c:v>
                </c:pt>
                <c:pt idx="113516">
                  <c:v>56758</c:v>
                </c:pt>
                <c:pt idx="113517">
                  <c:v>56758.5</c:v>
                </c:pt>
                <c:pt idx="113518">
                  <c:v>56759</c:v>
                </c:pt>
                <c:pt idx="113519">
                  <c:v>56759.5</c:v>
                </c:pt>
                <c:pt idx="113520">
                  <c:v>56760</c:v>
                </c:pt>
                <c:pt idx="113521">
                  <c:v>56760.5</c:v>
                </c:pt>
                <c:pt idx="113522">
                  <c:v>56761</c:v>
                </c:pt>
                <c:pt idx="113523">
                  <c:v>56761.5</c:v>
                </c:pt>
                <c:pt idx="113524">
                  <c:v>56762</c:v>
                </c:pt>
                <c:pt idx="113525">
                  <c:v>56762.5</c:v>
                </c:pt>
                <c:pt idx="113526">
                  <c:v>56763</c:v>
                </c:pt>
                <c:pt idx="113527">
                  <c:v>56763.5</c:v>
                </c:pt>
                <c:pt idx="113528">
                  <c:v>56764</c:v>
                </c:pt>
                <c:pt idx="113529">
                  <c:v>56764.5</c:v>
                </c:pt>
                <c:pt idx="113530">
                  <c:v>56765</c:v>
                </c:pt>
                <c:pt idx="113531">
                  <c:v>56765.5</c:v>
                </c:pt>
                <c:pt idx="113532">
                  <c:v>56766</c:v>
                </c:pt>
                <c:pt idx="113533">
                  <c:v>56766.5</c:v>
                </c:pt>
                <c:pt idx="113534">
                  <c:v>56767</c:v>
                </c:pt>
                <c:pt idx="113535">
                  <c:v>56767.5</c:v>
                </c:pt>
                <c:pt idx="113536">
                  <c:v>56768</c:v>
                </c:pt>
                <c:pt idx="113537">
                  <c:v>56768.5</c:v>
                </c:pt>
                <c:pt idx="113538">
                  <c:v>56769</c:v>
                </c:pt>
                <c:pt idx="113539">
                  <c:v>56769.5</c:v>
                </c:pt>
                <c:pt idx="113540">
                  <c:v>56770</c:v>
                </c:pt>
                <c:pt idx="113541">
                  <c:v>56770.5</c:v>
                </c:pt>
                <c:pt idx="113542">
                  <c:v>56771</c:v>
                </c:pt>
                <c:pt idx="113543">
                  <c:v>56771.5</c:v>
                </c:pt>
                <c:pt idx="113544">
                  <c:v>56772</c:v>
                </c:pt>
                <c:pt idx="113545">
                  <c:v>56772.5</c:v>
                </c:pt>
                <c:pt idx="113546">
                  <c:v>56773</c:v>
                </c:pt>
                <c:pt idx="113547">
                  <c:v>56773.5</c:v>
                </c:pt>
                <c:pt idx="113548">
                  <c:v>56774</c:v>
                </c:pt>
                <c:pt idx="113549">
                  <c:v>56774.5</c:v>
                </c:pt>
                <c:pt idx="113550">
                  <c:v>56775</c:v>
                </c:pt>
                <c:pt idx="113551">
                  <c:v>56775.5</c:v>
                </c:pt>
                <c:pt idx="113552">
                  <c:v>56776</c:v>
                </c:pt>
                <c:pt idx="113553">
                  <c:v>56776.5</c:v>
                </c:pt>
                <c:pt idx="113554">
                  <c:v>56777</c:v>
                </c:pt>
                <c:pt idx="113555">
                  <c:v>56777.5</c:v>
                </c:pt>
                <c:pt idx="113556">
                  <c:v>56778</c:v>
                </c:pt>
                <c:pt idx="113557">
                  <c:v>56778.5</c:v>
                </c:pt>
                <c:pt idx="113558">
                  <c:v>56779</c:v>
                </c:pt>
                <c:pt idx="113559">
                  <c:v>56779.5</c:v>
                </c:pt>
                <c:pt idx="113560">
                  <c:v>56780</c:v>
                </c:pt>
                <c:pt idx="113561">
                  <c:v>56780.5</c:v>
                </c:pt>
                <c:pt idx="113562">
                  <c:v>56781</c:v>
                </c:pt>
                <c:pt idx="113563">
                  <c:v>56781.5</c:v>
                </c:pt>
                <c:pt idx="113564">
                  <c:v>56782</c:v>
                </c:pt>
                <c:pt idx="113565">
                  <c:v>56782.5</c:v>
                </c:pt>
                <c:pt idx="113566">
                  <c:v>56783</c:v>
                </c:pt>
                <c:pt idx="113567">
                  <c:v>56783.5</c:v>
                </c:pt>
                <c:pt idx="113568">
                  <c:v>56784</c:v>
                </c:pt>
                <c:pt idx="113569">
                  <c:v>56784.5</c:v>
                </c:pt>
                <c:pt idx="113570">
                  <c:v>56785</c:v>
                </c:pt>
                <c:pt idx="113571">
                  <c:v>56785.5</c:v>
                </c:pt>
                <c:pt idx="113572">
                  <c:v>56786</c:v>
                </c:pt>
                <c:pt idx="113573">
                  <c:v>56786.5</c:v>
                </c:pt>
                <c:pt idx="113574">
                  <c:v>56787</c:v>
                </c:pt>
                <c:pt idx="113575">
                  <c:v>56787.5</c:v>
                </c:pt>
                <c:pt idx="113576">
                  <c:v>56788</c:v>
                </c:pt>
                <c:pt idx="113577">
                  <c:v>56788.5</c:v>
                </c:pt>
                <c:pt idx="113578">
                  <c:v>56789</c:v>
                </c:pt>
                <c:pt idx="113579">
                  <c:v>56789.5</c:v>
                </c:pt>
                <c:pt idx="113580">
                  <c:v>56790</c:v>
                </c:pt>
                <c:pt idx="113581">
                  <c:v>56790.5</c:v>
                </c:pt>
                <c:pt idx="113582">
                  <c:v>56791</c:v>
                </c:pt>
                <c:pt idx="113583">
                  <c:v>56791.5</c:v>
                </c:pt>
                <c:pt idx="113584">
                  <c:v>56792</c:v>
                </c:pt>
                <c:pt idx="113585">
                  <c:v>56792.5</c:v>
                </c:pt>
                <c:pt idx="113586">
                  <c:v>56793</c:v>
                </c:pt>
                <c:pt idx="113587">
                  <c:v>56793.5</c:v>
                </c:pt>
                <c:pt idx="113588">
                  <c:v>56794</c:v>
                </c:pt>
                <c:pt idx="113589">
                  <c:v>56794.5</c:v>
                </c:pt>
                <c:pt idx="113590">
                  <c:v>56795</c:v>
                </c:pt>
                <c:pt idx="113591">
                  <c:v>56795.5</c:v>
                </c:pt>
                <c:pt idx="113592">
                  <c:v>56796</c:v>
                </c:pt>
                <c:pt idx="113593">
                  <c:v>56796.5</c:v>
                </c:pt>
                <c:pt idx="113594">
                  <c:v>56797</c:v>
                </c:pt>
                <c:pt idx="113595">
                  <c:v>56797.5</c:v>
                </c:pt>
                <c:pt idx="113596">
                  <c:v>56798</c:v>
                </c:pt>
                <c:pt idx="113597">
                  <c:v>56798.5</c:v>
                </c:pt>
                <c:pt idx="113598">
                  <c:v>56799</c:v>
                </c:pt>
                <c:pt idx="113599">
                  <c:v>56799.5</c:v>
                </c:pt>
                <c:pt idx="113600">
                  <c:v>56800</c:v>
                </c:pt>
                <c:pt idx="113601">
                  <c:v>56800.5</c:v>
                </c:pt>
                <c:pt idx="113602">
                  <c:v>56801</c:v>
                </c:pt>
                <c:pt idx="113603">
                  <c:v>56801.5</c:v>
                </c:pt>
                <c:pt idx="113604">
                  <c:v>56802</c:v>
                </c:pt>
                <c:pt idx="113605">
                  <c:v>56802.5</c:v>
                </c:pt>
                <c:pt idx="113606">
                  <c:v>56803</c:v>
                </c:pt>
                <c:pt idx="113607">
                  <c:v>56803.5</c:v>
                </c:pt>
                <c:pt idx="113608">
                  <c:v>56804</c:v>
                </c:pt>
                <c:pt idx="113609">
                  <c:v>56804.5</c:v>
                </c:pt>
                <c:pt idx="113610">
                  <c:v>56805</c:v>
                </c:pt>
                <c:pt idx="113611">
                  <c:v>56805.5</c:v>
                </c:pt>
                <c:pt idx="113612">
                  <c:v>56806</c:v>
                </c:pt>
                <c:pt idx="113613">
                  <c:v>56806.5</c:v>
                </c:pt>
                <c:pt idx="113614">
                  <c:v>56807</c:v>
                </c:pt>
                <c:pt idx="113615">
                  <c:v>56807.5</c:v>
                </c:pt>
                <c:pt idx="113616">
                  <c:v>56808</c:v>
                </c:pt>
                <c:pt idx="113617">
                  <c:v>56808.5</c:v>
                </c:pt>
                <c:pt idx="113618">
                  <c:v>56809</c:v>
                </c:pt>
                <c:pt idx="113619">
                  <c:v>56809.5</c:v>
                </c:pt>
                <c:pt idx="113620">
                  <c:v>56810</c:v>
                </c:pt>
                <c:pt idx="113621">
                  <c:v>56810.5</c:v>
                </c:pt>
                <c:pt idx="113622">
                  <c:v>56811</c:v>
                </c:pt>
                <c:pt idx="113623">
                  <c:v>56811.5</c:v>
                </c:pt>
                <c:pt idx="113624">
                  <c:v>56812</c:v>
                </c:pt>
                <c:pt idx="113625">
                  <c:v>56812.5</c:v>
                </c:pt>
                <c:pt idx="113626">
                  <c:v>56813</c:v>
                </c:pt>
                <c:pt idx="113627">
                  <c:v>56813.5</c:v>
                </c:pt>
                <c:pt idx="113628">
                  <c:v>56814</c:v>
                </c:pt>
                <c:pt idx="113629">
                  <c:v>56814.5</c:v>
                </c:pt>
                <c:pt idx="113630">
                  <c:v>56815</c:v>
                </c:pt>
                <c:pt idx="113631">
                  <c:v>56815.5</c:v>
                </c:pt>
                <c:pt idx="113632">
                  <c:v>56816</c:v>
                </c:pt>
                <c:pt idx="113633">
                  <c:v>56816.5</c:v>
                </c:pt>
                <c:pt idx="113634">
                  <c:v>56817</c:v>
                </c:pt>
                <c:pt idx="113635">
                  <c:v>56817.5</c:v>
                </c:pt>
                <c:pt idx="113636">
                  <c:v>56818</c:v>
                </c:pt>
                <c:pt idx="113637">
                  <c:v>56818.5</c:v>
                </c:pt>
                <c:pt idx="113638">
                  <c:v>56819</c:v>
                </c:pt>
                <c:pt idx="113639">
                  <c:v>56819.5</c:v>
                </c:pt>
                <c:pt idx="113640">
                  <c:v>56820</c:v>
                </c:pt>
                <c:pt idx="113641">
                  <c:v>56820.5</c:v>
                </c:pt>
                <c:pt idx="113642">
                  <c:v>56821</c:v>
                </c:pt>
                <c:pt idx="113643">
                  <c:v>56821.5</c:v>
                </c:pt>
                <c:pt idx="113644">
                  <c:v>56822</c:v>
                </c:pt>
                <c:pt idx="113645">
                  <c:v>56822.5</c:v>
                </c:pt>
                <c:pt idx="113646">
                  <c:v>56823</c:v>
                </c:pt>
                <c:pt idx="113647">
                  <c:v>56823.5</c:v>
                </c:pt>
                <c:pt idx="113648">
                  <c:v>56824</c:v>
                </c:pt>
                <c:pt idx="113649">
                  <c:v>56824.5</c:v>
                </c:pt>
                <c:pt idx="113650">
                  <c:v>56825</c:v>
                </c:pt>
                <c:pt idx="113651">
                  <c:v>56825.5</c:v>
                </c:pt>
                <c:pt idx="113652">
                  <c:v>56826</c:v>
                </c:pt>
                <c:pt idx="113653">
                  <c:v>56826.5</c:v>
                </c:pt>
                <c:pt idx="113654">
                  <c:v>56827</c:v>
                </c:pt>
                <c:pt idx="113655">
                  <c:v>56827.5</c:v>
                </c:pt>
                <c:pt idx="113656">
                  <c:v>56828</c:v>
                </c:pt>
                <c:pt idx="113657">
                  <c:v>56828.5</c:v>
                </c:pt>
                <c:pt idx="113658">
                  <c:v>56829</c:v>
                </c:pt>
                <c:pt idx="113659">
                  <c:v>56829.5</c:v>
                </c:pt>
                <c:pt idx="113660">
                  <c:v>56830</c:v>
                </c:pt>
                <c:pt idx="113661">
                  <c:v>56830.5</c:v>
                </c:pt>
                <c:pt idx="113662">
                  <c:v>56831</c:v>
                </c:pt>
                <c:pt idx="113663">
                  <c:v>56831.5</c:v>
                </c:pt>
                <c:pt idx="113664">
                  <c:v>56832</c:v>
                </c:pt>
                <c:pt idx="113665">
                  <c:v>56832.5</c:v>
                </c:pt>
                <c:pt idx="113666">
                  <c:v>56833</c:v>
                </c:pt>
                <c:pt idx="113667">
                  <c:v>56833.5</c:v>
                </c:pt>
                <c:pt idx="113668">
                  <c:v>56834</c:v>
                </c:pt>
                <c:pt idx="113669">
                  <c:v>56834.5</c:v>
                </c:pt>
                <c:pt idx="113670">
                  <c:v>56835</c:v>
                </c:pt>
                <c:pt idx="113671">
                  <c:v>56835.5</c:v>
                </c:pt>
                <c:pt idx="113672">
                  <c:v>56836</c:v>
                </c:pt>
                <c:pt idx="113673">
                  <c:v>56836.5</c:v>
                </c:pt>
                <c:pt idx="113674">
                  <c:v>56837</c:v>
                </c:pt>
                <c:pt idx="113675">
                  <c:v>56837.5</c:v>
                </c:pt>
                <c:pt idx="113676">
                  <c:v>56838</c:v>
                </c:pt>
                <c:pt idx="113677">
                  <c:v>56838.5</c:v>
                </c:pt>
                <c:pt idx="113678">
                  <c:v>56839</c:v>
                </c:pt>
                <c:pt idx="113679">
                  <c:v>56839.5</c:v>
                </c:pt>
                <c:pt idx="113680">
                  <c:v>56840</c:v>
                </c:pt>
                <c:pt idx="113681">
                  <c:v>56840.5</c:v>
                </c:pt>
                <c:pt idx="113682">
                  <c:v>56841</c:v>
                </c:pt>
                <c:pt idx="113683">
                  <c:v>56841.5</c:v>
                </c:pt>
                <c:pt idx="113684">
                  <c:v>56842</c:v>
                </c:pt>
                <c:pt idx="113685">
                  <c:v>56842.5</c:v>
                </c:pt>
                <c:pt idx="113686">
                  <c:v>56843</c:v>
                </c:pt>
                <c:pt idx="113687">
                  <c:v>56843.5</c:v>
                </c:pt>
                <c:pt idx="113688">
                  <c:v>56844</c:v>
                </c:pt>
                <c:pt idx="113689">
                  <c:v>56844.5</c:v>
                </c:pt>
                <c:pt idx="113690">
                  <c:v>56845</c:v>
                </c:pt>
                <c:pt idx="113691">
                  <c:v>56845.5</c:v>
                </c:pt>
                <c:pt idx="113692">
                  <c:v>56846</c:v>
                </c:pt>
                <c:pt idx="113693">
                  <c:v>56846.5</c:v>
                </c:pt>
                <c:pt idx="113694">
                  <c:v>56847</c:v>
                </c:pt>
                <c:pt idx="113695">
                  <c:v>56847.5</c:v>
                </c:pt>
                <c:pt idx="113696">
                  <c:v>56848</c:v>
                </c:pt>
                <c:pt idx="113697">
                  <c:v>56848.5</c:v>
                </c:pt>
                <c:pt idx="113698">
                  <c:v>56849</c:v>
                </c:pt>
                <c:pt idx="113699">
                  <c:v>56849.5</c:v>
                </c:pt>
                <c:pt idx="113700">
                  <c:v>56850</c:v>
                </c:pt>
                <c:pt idx="113701">
                  <c:v>56850.5</c:v>
                </c:pt>
                <c:pt idx="113702">
                  <c:v>56851</c:v>
                </c:pt>
                <c:pt idx="113703">
                  <c:v>56851.5</c:v>
                </c:pt>
                <c:pt idx="113704">
                  <c:v>56852</c:v>
                </c:pt>
                <c:pt idx="113705">
                  <c:v>56852.5</c:v>
                </c:pt>
                <c:pt idx="113706">
                  <c:v>56853</c:v>
                </c:pt>
                <c:pt idx="113707">
                  <c:v>56853.5</c:v>
                </c:pt>
                <c:pt idx="113708">
                  <c:v>56854</c:v>
                </c:pt>
                <c:pt idx="113709">
                  <c:v>56854.5</c:v>
                </c:pt>
                <c:pt idx="113710">
                  <c:v>56855</c:v>
                </c:pt>
                <c:pt idx="113711">
                  <c:v>56855.5</c:v>
                </c:pt>
                <c:pt idx="113712">
                  <c:v>56856</c:v>
                </c:pt>
                <c:pt idx="113713">
                  <c:v>56856.5</c:v>
                </c:pt>
                <c:pt idx="113714">
                  <c:v>56857</c:v>
                </c:pt>
                <c:pt idx="113715">
                  <c:v>56857.5</c:v>
                </c:pt>
                <c:pt idx="113716">
                  <c:v>56858</c:v>
                </c:pt>
                <c:pt idx="113717">
                  <c:v>56858.5</c:v>
                </c:pt>
                <c:pt idx="113718">
                  <c:v>56859</c:v>
                </c:pt>
                <c:pt idx="113719">
                  <c:v>56859.5</c:v>
                </c:pt>
                <c:pt idx="113720">
                  <c:v>56860</c:v>
                </c:pt>
                <c:pt idx="113721">
                  <c:v>56860.5</c:v>
                </c:pt>
                <c:pt idx="113722">
                  <c:v>56861</c:v>
                </c:pt>
                <c:pt idx="113723">
                  <c:v>56861.5</c:v>
                </c:pt>
                <c:pt idx="113724">
                  <c:v>56862</c:v>
                </c:pt>
                <c:pt idx="113725">
                  <c:v>56862.5</c:v>
                </c:pt>
                <c:pt idx="113726">
                  <c:v>56863</c:v>
                </c:pt>
                <c:pt idx="113727">
                  <c:v>56863.5</c:v>
                </c:pt>
                <c:pt idx="113728">
                  <c:v>56864</c:v>
                </c:pt>
                <c:pt idx="113729">
                  <c:v>56864.5</c:v>
                </c:pt>
                <c:pt idx="113730">
                  <c:v>56865</c:v>
                </c:pt>
                <c:pt idx="113731">
                  <c:v>56865.5</c:v>
                </c:pt>
                <c:pt idx="113732">
                  <c:v>56866</c:v>
                </c:pt>
                <c:pt idx="113733">
                  <c:v>56866.5</c:v>
                </c:pt>
                <c:pt idx="113734">
                  <c:v>56867</c:v>
                </c:pt>
                <c:pt idx="113735">
                  <c:v>56867.5</c:v>
                </c:pt>
                <c:pt idx="113736">
                  <c:v>56868</c:v>
                </c:pt>
                <c:pt idx="113737">
                  <c:v>56868.5</c:v>
                </c:pt>
                <c:pt idx="113738">
                  <c:v>56869</c:v>
                </c:pt>
                <c:pt idx="113739">
                  <c:v>56869.5</c:v>
                </c:pt>
                <c:pt idx="113740">
                  <c:v>56870</c:v>
                </c:pt>
                <c:pt idx="113741">
                  <c:v>56870.5</c:v>
                </c:pt>
                <c:pt idx="113742">
                  <c:v>56871</c:v>
                </c:pt>
                <c:pt idx="113743">
                  <c:v>56871.5</c:v>
                </c:pt>
                <c:pt idx="113744">
                  <c:v>56872</c:v>
                </c:pt>
                <c:pt idx="113745">
                  <c:v>56872.5</c:v>
                </c:pt>
                <c:pt idx="113746">
                  <c:v>56873</c:v>
                </c:pt>
                <c:pt idx="113747">
                  <c:v>56873.5</c:v>
                </c:pt>
                <c:pt idx="113748">
                  <c:v>56874</c:v>
                </c:pt>
                <c:pt idx="113749">
                  <c:v>56874.5</c:v>
                </c:pt>
                <c:pt idx="113750">
                  <c:v>56875</c:v>
                </c:pt>
                <c:pt idx="113751">
                  <c:v>56875.5</c:v>
                </c:pt>
                <c:pt idx="113752">
                  <c:v>56876</c:v>
                </c:pt>
                <c:pt idx="113753">
                  <c:v>56876.5</c:v>
                </c:pt>
                <c:pt idx="113754">
                  <c:v>56877</c:v>
                </c:pt>
                <c:pt idx="113755">
                  <c:v>56877.5</c:v>
                </c:pt>
                <c:pt idx="113756">
                  <c:v>56878</c:v>
                </c:pt>
                <c:pt idx="113757">
                  <c:v>56878.5</c:v>
                </c:pt>
                <c:pt idx="113758">
                  <c:v>56879</c:v>
                </c:pt>
                <c:pt idx="113759">
                  <c:v>56879.5</c:v>
                </c:pt>
                <c:pt idx="113760">
                  <c:v>56880</c:v>
                </c:pt>
                <c:pt idx="113761">
                  <c:v>56880.5</c:v>
                </c:pt>
                <c:pt idx="113762">
                  <c:v>56881</c:v>
                </c:pt>
                <c:pt idx="113763">
                  <c:v>56881.5</c:v>
                </c:pt>
                <c:pt idx="113764">
                  <c:v>56882</c:v>
                </c:pt>
                <c:pt idx="113765">
                  <c:v>56882.5</c:v>
                </c:pt>
                <c:pt idx="113766">
                  <c:v>56883</c:v>
                </c:pt>
                <c:pt idx="113767">
                  <c:v>56883.5</c:v>
                </c:pt>
                <c:pt idx="113768">
                  <c:v>56884</c:v>
                </c:pt>
                <c:pt idx="113769">
                  <c:v>56884.5</c:v>
                </c:pt>
                <c:pt idx="113770">
                  <c:v>56885</c:v>
                </c:pt>
                <c:pt idx="113771">
                  <c:v>56885.5</c:v>
                </c:pt>
                <c:pt idx="113772">
                  <c:v>56886</c:v>
                </c:pt>
                <c:pt idx="113773">
                  <c:v>56886.5</c:v>
                </c:pt>
                <c:pt idx="113774">
                  <c:v>56887</c:v>
                </c:pt>
                <c:pt idx="113775">
                  <c:v>56887.5</c:v>
                </c:pt>
                <c:pt idx="113776">
                  <c:v>56888</c:v>
                </c:pt>
                <c:pt idx="113777">
                  <c:v>56888.5</c:v>
                </c:pt>
                <c:pt idx="113778">
                  <c:v>56889</c:v>
                </c:pt>
                <c:pt idx="113779">
                  <c:v>56889.5</c:v>
                </c:pt>
                <c:pt idx="113780">
                  <c:v>56890</c:v>
                </c:pt>
                <c:pt idx="113781">
                  <c:v>56890.5</c:v>
                </c:pt>
                <c:pt idx="113782">
                  <c:v>56891</c:v>
                </c:pt>
                <c:pt idx="113783">
                  <c:v>56891.5</c:v>
                </c:pt>
                <c:pt idx="113784">
                  <c:v>56892</c:v>
                </c:pt>
                <c:pt idx="113785">
                  <c:v>56892.5</c:v>
                </c:pt>
                <c:pt idx="113786">
                  <c:v>56893</c:v>
                </c:pt>
                <c:pt idx="113787">
                  <c:v>56893.5</c:v>
                </c:pt>
                <c:pt idx="113788">
                  <c:v>56894</c:v>
                </c:pt>
                <c:pt idx="113789">
                  <c:v>56894.5</c:v>
                </c:pt>
                <c:pt idx="113790">
                  <c:v>56895</c:v>
                </c:pt>
                <c:pt idx="113791">
                  <c:v>56895.5</c:v>
                </c:pt>
                <c:pt idx="113792">
                  <c:v>56896</c:v>
                </c:pt>
                <c:pt idx="113793">
                  <c:v>56896.5</c:v>
                </c:pt>
                <c:pt idx="113794">
                  <c:v>56897</c:v>
                </c:pt>
                <c:pt idx="113795">
                  <c:v>56897.5</c:v>
                </c:pt>
                <c:pt idx="113796">
                  <c:v>56898</c:v>
                </c:pt>
                <c:pt idx="113797">
                  <c:v>56898.5</c:v>
                </c:pt>
                <c:pt idx="113798">
                  <c:v>56899</c:v>
                </c:pt>
                <c:pt idx="113799">
                  <c:v>56899.5</c:v>
                </c:pt>
                <c:pt idx="113800">
                  <c:v>56900</c:v>
                </c:pt>
                <c:pt idx="113801">
                  <c:v>56900.5</c:v>
                </c:pt>
                <c:pt idx="113802">
                  <c:v>56901</c:v>
                </c:pt>
                <c:pt idx="113803">
                  <c:v>56901.5</c:v>
                </c:pt>
                <c:pt idx="113804">
                  <c:v>56902</c:v>
                </c:pt>
                <c:pt idx="113805">
                  <c:v>56902.5</c:v>
                </c:pt>
                <c:pt idx="113806">
                  <c:v>56903</c:v>
                </c:pt>
                <c:pt idx="113807">
                  <c:v>56903.5</c:v>
                </c:pt>
                <c:pt idx="113808">
                  <c:v>56904</c:v>
                </c:pt>
                <c:pt idx="113809">
                  <c:v>56904.5</c:v>
                </c:pt>
                <c:pt idx="113810">
                  <c:v>56905</c:v>
                </c:pt>
                <c:pt idx="113811">
                  <c:v>56905.5</c:v>
                </c:pt>
                <c:pt idx="113812">
                  <c:v>56906</c:v>
                </c:pt>
                <c:pt idx="113813">
                  <c:v>56906.5</c:v>
                </c:pt>
                <c:pt idx="113814">
                  <c:v>56907</c:v>
                </c:pt>
                <c:pt idx="113815">
                  <c:v>56907.5</c:v>
                </c:pt>
                <c:pt idx="113816">
                  <c:v>56908</c:v>
                </c:pt>
                <c:pt idx="113817">
                  <c:v>56908.5</c:v>
                </c:pt>
                <c:pt idx="113818">
                  <c:v>56909</c:v>
                </c:pt>
                <c:pt idx="113819">
                  <c:v>56909.5</c:v>
                </c:pt>
                <c:pt idx="113820">
                  <c:v>56910</c:v>
                </c:pt>
                <c:pt idx="113821">
                  <c:v>56910.5</c:v>
                </c:pt>
                <c:pt idx="113822">
                  <c:v>56911</c:v>
                </c:pt>
                <c:pt idx="113823">
                  <c:v>56911.5</c:v>
                </c:pt>
                <c:pt idx="113824">
                  <c:v>56912</c:v>
                </c:pt>
                <c:pt idx="113825">
                  <c:v>56912.5</c:v>
                </c:pt>
                <c:pt idx="113826">
                  <c:v>56913</c:v>
                </c:pt>
                <c:pt idx="113827">
                  <c:v>56913.5</c:v>
                </c:pt>
                <c:pt idx="113828">
                  <c:v>56914</c:v>
                </c:pt>
                <c:pt idx="113829">
                  <c:v>56914.5</c:v>
                </c:pt>
                <c:pt idx="113830">
                  <c:v>56915</c:v>
                </c:pt>
                <c:pt idx="113831">
                  <c:v>56915.5</c:v>
                </c:pt>
                <c:pt idx="113832">
                  <c:v>56916</c:v>
                </c:pt>
                <c:pt idx="113833">
                  <c:v>56916.5</c:v>
                </c:pt>
                <c:pt idx="113834">
                  <c:v>56917</c:v>
                </c:pt>
                <c:pt idx="113835">
                  <c:v>56917.5</c:v>
                </c:pt>
                <c:pt idx="113836">
                  <c:v>56918</c:v>
                </c:pt>
                <c:pt idx="113837">
                  <c:v>56918.5</c:v>
                </c:pt>
                <c:pt idx="113838">
                  <c:v>56919</c:v>
                </c:pt>
                <c:pt idx="113839">
                  <c:v>56919.5</c:v>
                </c:pt>
                <c:pt idx="113840">
                  <c:v>56920</c:v>
                </c:pt>
                <c:pt idx="113841">
                  <c:v>56920.5</c:v>
                </c:pt>
                <c:pt idx="113842">
                  <c:v>56921</c:v>
                </c:pt>
                <c:pt idx="113843">
                  <c:v>56921.5</c:v>
                </c:pt>
                <c:pt idx="113844">
                  <c:v>56922</c:v>
                </c:pt>
                <c:pt idx="113845">
                  <c:v>56922.5</c:v>
                </c:pt>
                <c:pt idx="113846">
                  <c:v>56923</c:v>
                </c:pt>
                <c:pt idx="113847">
                  <c:v>56923.5</c:v>
                </c:pt>
                <c:pt idx="113848">
                  <c:v>56924</c:v>
                </c:pt>
                <c:pt idx="113849">
                  <c:v>56924.5</c:v>
                </c:pt>
                <c:pt idx="113850">
                  <c:v>56925</c:v>
                </c:pt>
                <c:pt idx="113851">
                  <c:v>56925.5</c:v>
                </c:pt>
                <c:pt idx="113852">
                  <c:v>56926</c:v>
                </c:pt>
                <c:pt idx="113853">
                  <c:v>56926.5</c:v>
                </c:pt>
                <c:pt idx="113854">
                  <c:v>56927</c:v>
                </c:pt>
                <c:pt idx="113855">
                  <c:v>56927.5</c:v>
                </c:pt>
                <c:pt idx="113856">
                  <c:v>56928</c:v>
                </c:pt>
                <c:pt idx="113857">
                  <c:v>56928.5</c:v>
                </c:pt>
                <c:pt idx="113858">
                  <c:v>56929</c:v>
                </c:pt>
                <c:pt idx="113859">
                  <c:v>56929.5</c:v>
                </c:pt>
                <c:pt idx="113860">
                  <c:v>56930</c:v>
                </c:pt>
                <c:pt idx="113861">
                  <c:v>56930.5</c:v>
                </c:pt>
                <c:pt idx="113862">
                  <c:v>56931</c:v>
                </c:pt>
                <c:pt idx="113863">
                  <c:v>56931.5</c:v>
                </c:pt>
                <c:pt idx="113864">
                  <c:v>56932</c:v>
                </c:pt>
                <c:pt idx="113865">
                  <c:v>56932.5</c:v>
                </c:pt>
                <c:pt idx="113866">
                  <c:v>56933</c:v>
                </c:pt>
                <c:pt idx="113867">
                  <c:v>56933.5</c:v>
                </c:pt>
                <c:pt idx="113868">
                  <c:v>56934</c:v>
                </c:pt>
                <c:pt idx="113869">
                  <c:v>56934.5</c:v>
                </c:pt>
                <c:pt idx="113870">
                  <c:v>56935</c:v>
                </c:pt>
                <c:pt idx="113871">
                  <c:v>56935.5</c:v>
                </c:pt>
                <c:pt idx="113872">
                  <c:v>56936</c:v>
                </c:pt>
                <c:pt idx="113873">
                  <c:v>56936.5</c:v>
                </c:pt>
                <c:pt idx="113874">
                  <c:v>56937</c:v>
                </c:pt>
                <c:pt idx="113875">
                  <c:v>56937.5</c:v>
                </c:pt>
                <c:pt idx="113876">
                  <c:v>56938</c:v>
                </c:pt>
                <c:pt idx="113877">
                  <c:v>56938.5</c:v>
                </c:pt>
                <c:pt idx="113878">
                  <c:v>56939</c:v>
                </c:pt>
                <c:pt idx="113879">
                  <c:v>56939.5</c:v>
                </c:pt>
                <c:pt idx="113880">
                  <c:v>56940</c:v>
                </c:pt>
                <c:pt idx="113881">
                  <c:v>56940.5</c:v>
                </c:pt>
                <c:pt idx="113882">
                  <c:v>56941</c:v>
                </c:pt>
                <c:pt idx="113883">
                  <c:v>56941.5</c:v>
                </c:pt>
                <c:pt idx="113884">
                  <c:v>56942</c:v>
                </c:pt>
                <c:pt idx="113885">
                  <c:v>56942.5</c:v>
                </c:pt>
                <c:pt idx="113886">
                  <c:v>56943</c:v>
                </c:pt>
                <c:pt idx="113887">
                  <c:v>56943.5</c:v>
                </c:pt>
                <c:pt idx="113888">
                  <c:v>56944</c:v>
                </c:pt>
                <c:pt idx="113889">
                  <c:v>56944.5</c:v>
                </c:pt>
                <c:pt idx="113890">
                  <c:v>56945</c:v>
                </c:pt>
                <c:pt idx="113891">
                  <c:v>56945.5</c:v>
                </c:pt>
                <c:pt idx="113892">
                  <c:v>56946</c:v>
                </c:pt>
                <c:pt idx="113893">
                  <c:v>56946.5</c:v>
                </c:pt>
                <c:pt idx="113894">
                  <c:v>56947</c:v>
                </c:pt>
                <c:pt idx="113895">
                  <c:v>56947.5</c:v>
                </c:pt>
                <c:pt idx="113896">
                  <c:v>56948</c:v>
                </c:pt>
                <c:pt idx="113897">
                  <c:v>56948.5</c:v>
                </c:pt>
                <c:pt idx="113898">
                  <c:v>56949</c:v>
                </c:pt>
                <c:pt idx="113899">
                  <c:v>56949.5</c:v>
                </c:pt>
                <c:pt idx="113900">
                  <c:v>56950</c:v>
                </c:pt>
                <c:pt idx="113901">
                  <c:v>56950.5</c:v>
                </c:pt>
                <c:pt idx="113902">
                  <c:v>56951</c:v>
                </c:pt>
                <c:pt idx="113903">
                  <c:v>56951.5</c:v>
                </c:pt>
                <c:pt idx="113904">
                  <c:v>56952</c:v>
                </c:pt>
                <c:pt idx="113905">
                  <c:v>56952.5</c:v>
                </c:pt>
                <c:pt idx="113906">
                  <c:v>56953</c:v>
                </c:pt>
                <c:pt idx="113907">
                  <c:v>56953.5</c:v>
                </c:pt>
                <c:pt idx="113908">
                  <c:v>56954</c:v>
                </c:pt>
                <c:pt idx="113909">
                  <c:v>56954.5</c:v>
                </c:pt>
                <c:pt idx="113910">
                  <c:v>56955</c:v>
                </c:pt>
                <c:pt idx="113911">
                  <c:v>56955.5</c:v>
                </c:pt>
                <c:pt idx="113912">
                  <c:v>56956</c:v>
                </c:pt>
                <c:pt idx="113913">
                  <c:v>56956.5</c:v>
                </c:pt>
                <c:pt idx="113914">
                  <c:v>56957</c:v>
                </c:pt>
                <c:pt idx="113915">
                  <c:v>56957.5</c:v>
                </c:pt>
                <c:pt idx="113916">
                  <c:v>56958</c:v>
                </c:pt>
                <c:pt idx="113917">
                  <c:v>56958.5</c:v>
                </c:pt>
                <c:pt idx="113918">
                  <c:v>56959</c:v>
                </c:pt>
                <c:pt idx="113919">
                  <c:v>56959.5</c:v>
                </c:pt>
                <c:pt idx="113920">
                  <c:v>56960</c:v>
                </c:pt>
                <c:pt idx="113921">
                  <c:v>56960.5</c:v>
                </c:pt>
                <c:pt idx="113922">
                  <c:v>56961</c:v>
                </c:pt>
                <c:pt idx="113923">
                  <c:v>56961.5</c:v>
                </c:pt>
                <c:pt idx="113924">
                  <c:v>56962</c:v>
                </c:pt>
                <c:pt idx="113925">
                  <c:v>56962.5</c:v>
                </c:pt>
                <c:pt idx="113926">
                  <c:v>56963</c:v>
                </c:pt>
                <c:pt idx="113927">
                  <c:v>56963.5</c:v>
                </c:pt>
                <c:pt idx="113928">
                  <c:v>56964</c:v>
                </c:pt>
                <c:pt idx="113929">
                  <c:v>56964.5</c:v>
                </c:pt>
                <c:pt idx="113930">
                  <c:v>56965</c:v>
                </c:pt>
                <c:pt idx="113931">
                  <c:v>56965.5</c:v>
                </c:pt>
                <c:pt idx="113932">
                  <c:v>56966</c:v>
                </c:pt>
                <c:pt idx="113933">
                  <c:v>56966.5</c:v>
                </c:pt>
                <c:pt idx="113934">
                  <c:v>56967</c:v>
                </c:pt>
                <c:pt idx="113935">
                  <c:v>56967.5</c:v>
                </c:pt>
                <c:pt idx="113936">
                  <c:v>56968</c:v>
                </c:pt>
                <c:pt idx="113937">
                  <c:v>56968.5</c:v>
                </c:pt>
                <c:pt idx="113938">
                  <c:v>56969</c:v>
                </c:pt>
                <c:pt idx="113939">
                  <c:v>56969.5</c:v>
                </c:pt>
                <c:pt idx="113940">
                  <c:v>56970</c:v>
                </c:pt>
                <c:pt idx="113941">
                  <c:v>56970.5</c:v>
                </c:pt>
                <c:pt idx="113942">
                  <c:v>56971</c:v>
                </c:pt>
                <c:pt idx="113943">
                  <c:v>56971.5</c:v>
                </c:pt>
                <c:pt idx="113944">
                  <c:v>56972</c:v>
                </c:pt>
                <c:pt idx="113945">
                  <c:v>56972.5</c:v>
                </c:pt>
                <c:pt idx="113946">
                  <c:v>56973</c:v>
                </c:pt>
                <c:pt idx="113947">
                  <c:v>56973.5</c:v>
                </c:pt>
                <c:pt idx="113948">
                  <c:v>56974</c:v>
                </c:pt>
                <c:pt idx="113949">
                  <c:v>56974.5</c:v>
                </c:pt>
                <c:pt idx="113950">
                  <c:v>56975</c:v>
                </c:pt>
                <c:pt idx="113951">
                  <c:v>56975.5</c:v>
                </c:pt>
                <c:pt idx="113952">
                  <c:v>56976</c:v>
                </c:pt>
                <c:pt idx="113953">
                  <c:v>56976.5</c:v>
                </c:pt>
                <c:pt idx="113954">
                  <c:v>56977</c:v>
                </c:pt>
                <c:pt idx="113955">
                  <c:v>56977.5</c:v>
                </c:pt>
                <c:pt idx="113956">
                  <c:v>56978</c:v>
                </c:pt>
                <c:pt idx="113957">
                  <c:v>56978.5</c:v>
                </c:pt>
                <c:pt idx="113958">
                  <c:v>56979</c:v>
                </c:pt>
                <c:pt idx="113959">
                  <c:v>56979.5</c:v>
                </c:pt>
                <c:pt idx="113960">
                  <c:v>56980</c:v>
                </c:pt>
                <c:pt idx="113961">
                  <c:v>56980.5</c:v>
                </c:pt>
                <c:pt idx="113962">
                  <c:v>56981</c:v>
                </c:pt>
                <c:pt idx="113963">
                  <c:v>56981.5</c:v>
                </c:pt>
                <c:pt idx="113964">
                  <c:v>56982</c:v>
                </c:pt>
                <c:pt idx="113965">
                  <c:v>56982.5</c:v>
                </c:pt>
                <c:pt idx="113966">
                  <c:v>56983</c:v>
                </c:pt>
                <c:pt idx="113967">
                  <c:v>56983.5</c:v>
                </c:pt>
                <c:pt idx="113968">
                  <c:v>56984</c:v>
                </c:pt>
                <c:pt idx="113969">
                  <c:v>56984.5</c:v>
                </c:pt>
                <c:pt idx="113970">
                  <c:v>56985</c:v>
                </c:pt>
                <c:pt idx="113971">
                  <c:v>56985.5</c:v>
                </c:pt>
                <c:pt idx="113972">
                  <c:v>56986</c:v>
                </c:pt>
                <c:pt idx="113973">
                  <c:v>56986.5</c:v>
                </c:pt>
                <c:pt idx="113974">
                  <c:v>56987</c:v>
                </c:pt>
                <c:pt idx="113975">
                  <c:v>56987.5</c:v>
                </c:pt>
                <c:pt idx="113976">
                  <c:v>56988</c:v>
                </c:pt>
                <c:pt idx="113977">
                  <c:v>56988.5</c:v>
                </c:pt>
                <c:pt idx="113978">
                  <c:v>56989</c:v>
                </c:pt>
                <c:pt idx="113979">
                  <c:v>56989.5</c:v>
                </c:pt>
                <c:pt idx="113980">
                  <c:v>56990</c:v>
                </c:pt>
                <c:pt idx="113981">
                  <c:v>56990.5</c:v>
                </c:pt>
                <c:pt idx="113982">
                  <c:v>56991</c:v>
                </c:pt>
                <c:pt idx="113983">
                  <c:v>56991.5</c:v>
                </c:pt>
                <c:pt idx="113984">
                  <c:v>56992</c:v>
                </c:pt>
                <c:pt idx="113985">
                  <c:v>56992.5</c:v>
                </c:pt>
                <c:pt idx="113986">
                  <c:v>56993</c:v>
                </c:pt>
                <c:pt idx="113987">
                  <c:v>56993.5</c:v>
                </c:pt>
                <c:pt idx="113988">
                  <c:v>56994</c:v>
                </c:pt>
                <c:pt idx="113989">
                  <c:v>56994.5</c:v>
                </c:pt>
                <c:pt idx="113990">
                  <c:v>56995</c:v>
                </c:pt>
                <c:pt idx="113991">
                  <c:v>56995.5</c:v>
                </c:pt>
                <c:pt idx="113992">
                  <c:v>56996</c:v>
                </c:pt>
                <c:pt idx="113993">
                  <c:v>56996.5</c:v>
                </c:pt>
                <c:pt idx="113994">
                  <c:v>56997</c:v>
                </c:pt>
                <c:pt idx="113995">
                  <c:v>56997.5</c:v>
                </c:pt>
                <c:pt idx="113996">
                  <c:v>56998</c:v>
                </c:pt>
                <c:pt idx="113997">
                  <c:v>56998.5</c:v>
                </c:pt>
                <c:pt idx="113998">
                  <c:v>56999</c:v>
                </c:pt>
                <c:pt idx="113999">
                  <c:v>56999.5</c:v>
                </c:pt>
                <c:pt idx="114000">
                  <c:v>57000</c:v>
                </c:pt>
                <c:pt idx="114001">
                  <c:v>57000.5</c:v>
                </c:pt>
                <c:pt idx="114002">
                  <c:v>57001</c:v>
                </c:pt>
                <c:pt idx="114003">
                  <c:v>57001.5</c:v>
                </c:pt>
                <c:pt idx="114004">
                  <c:v>57002</c:v>
                </c:pt>
                <c:pt idx="114005">
                  <c:v>57002.5</c:v>
                </c:pt>
                <c:pt idx="114006">
                  <c:v>57003</c:v>
                </c:pt>
                <c:pt idx="114007">
                  <c:v>57003.5</c:v>
                </c:pt>
                <c:pt idx="114008">
                  <c:v>57004</c:v>
                </c:pt>
                <c:pt idx="114009">
                  <c:v>57004.5</c:v>
                </c:pt>
                <c:pt idx="114010">
                  <c:v>57005</c:v>
                </c:pt>
                <c:pt idx="114011">
                  <c:v>57005.5</c:v>
                </c:pt>
                <c:pt idx="114012">
                  <c:v>57006</c:v>
                </c:pt>
                <c:pt idx="114013">
                  <c:v>57006.5</c:v>
                </c:pt>
                <c:pt idx="114014">
                  <c:v>57007</c:v>
                </c:pt>
                <c:pt idx="114015">
                  <c:v>57007.5</c:v>
                </c:pt>
                <c:pt idx="114016">
                  <c:v>57008</c:v>
                </c:pt>
                <c:pt idx="114017">
                  <c:v>57008.5</c:v>
                </c:pt>
                <c:pt idx="114018">
                  <c:v>57009</c:v>
                </c:pt>
                <c:pt idx="114019">
                  <c:v>57009.5</c:v>
                </c:pt>
                <c:pt idx="114020">
                  <c:v>57010</c:v>
                </c:pt>
                <c:pt idx="114021">
                  <c:v>57010.5</c:v>
                </c:pt>
                <c:pt idx="114022">
                  <c:v>57011</c:v>
                </c:pt>
                <c:pt idx="114023">
                  <c:v>57011.5</c:v>
                </c:pt>
                <c:pt idx="114024">
                  <c:v>57012</c:v>
                </c:pt>
                <c:pt idx="114025">
                  <c:v>57012.5</c:v>
                </c:pt>
                <c:pt idx="114026">
                  <c:v>57013</c:v>
                </c:pt>
                <c:pt idx="114027">
                  <c:v>57013.5</c:v>
                </c:pt>
                <c:pt idx="114028">
                  <c:v>57014</c:v>
                </c:pt>
                <c:pt idx="114029">
                  <c:v>57014.5</c:v>
                </c:pt>
                <c:pt idx="114030">
                  <c:v>57015</c:v>
                </c:pt>
                <c:pt idx="114031">
                  <c:v>57015.5</c:v>
                </c:pt>
                <c:pt idx="114032">
                  <c:v>57016</c:v>
                </c:pt>
                <c:pt idx="114033">
                  <c:v>57016.5</c:v>
                </c:pt>
                <c:pt idx="114034">
                  <c:v>57017</c:v>
                </c:pt>
                <c:pt idx="114035">
                  <c:v>57017.5</c:v>
                </c:pt>
                <c:pt idx="114036">
                  <c:v>57018</c:v>
                </c:pt>
                <c:pt idx="114037">
                  <c:v>57018.5</c:v>
                </c:pt>
                <c:pt idx="114038">
                  <c:v>57019</c:v>
                </c:pt>
                <c:pt idx="114039">
                  <c:v>57019.5</c:v>
                </c:pt>
                <c:pt idx="114040">
                  <c:v>57020</c:v>
                </c:pt>
                <c:pt idx="114041">
                  <c:v>57020.5</c:v>
                </c:pt>
                <c:pt idx="114042">
                  <c:v>57021</c:v>
                </c:pt>
                <c:pt idx="114043">
                  <c:v>57021.5</c:v>
                </c:pt>
                <c:pt idx="114044">
                  <c:v>57022</c:v>
                </c:pt>
                <c:pt idx="114045">
                  <c:v>57022.5</c:v>
                </c:pt>
                <c:pt idx="114046">
                  <c:v>57023</c:v>
                </c:pt>
                <c:pt idx="114047">
                  <c:v>57023.5</c:v>
                </c:pt>
                <c:pt idx="114048">
                  <c:v>57024</c:v>
                </c:pt>
                <c:pt idx="114049">
                  <c:v>57024.5</c:v>
                </c:pt>
                <c:pt idx="114050">
                  <c:v>57025</c:v>
                </c:pt>
                <c:pt idx="114051">
                  <c:v>57025.5</c:v>
                </c:pt>
                <c:pt idx="114052">
                  <c:v>57026</c:v>
                </c:pt>
                <c:pt idx="114053">
                  <c:v>57026.5</c:v>
                </c:pt>
                <c:pt idx="114054">
                  <c:v>57027</c:v>
                </c:pt>
                <c:pt idx="114055">
                  <c:v>57027.5</c:v>
                </c:pt>
                <c:pt idx="114056">
                  <c:v>57028</c:v>
                </c:pt>
                <c:pt idx="114057">
                  <c:v>57028.5</c:v>
                </c:pt>
                <c:pt idx="114058">
                  <c:v>57029</c:v>
                </c:pt>
                <c:pt idx="114059">
                  <c:v>57029.5</c:v>
                </c:pt>
                <c:pt idx="114060">
                  <c:v>57030</c:v>
                </c:pt>
                <c:pt idx="114061">
                  <c:v>57030.5</c:v>
                </c:pt>
                <c:pt idx="114062">
                  <c:v>57031</c:v>
                </c:pt>
                <c:pt idx="114063">
                  <c:v>57031.5</c:v>
                </c:pt>
                <c:pt idx="114064">
                  <c:v>57032</c:v>
                </c:pt>
                <c:pt idx="114065">
                  <c:v>57032.5</c:v>
                </c:pt>
                <c:pt idx="114066">
                  <c:v>57033</c:v>
                </c:pt>
                <c:pt idx="114067">
                  <c:v>57033.5</c:v>
                </c:pt>
                <c:pt idx="114068">
                  <c:v>57034</c:v>
                </c:pt>
                <c:pt idx="114069">
                  <c:v>57034.5</c:v>
                </c:pt>
                <c:pt idx="114070">
                  <c:v>57035</c:v>
                </c:pt>
                <c:pt idx="114071">
                  <c:v>57035.5</c:v>
                </c:pt>
                <c:pt idx="114072">
                  <c:v>57036</c:v>
                </c:pt>
                <c:pt idx="114073">
                  <c:v>57036.5</c:v>
                </c:pt>
                <c:pt idx="114074">
                  <c:v>57037</c:v>
                </c:pt>
                <c:pt idx="114075">
                  <c:v>57037.5</c:v>
                </c:pt>
                <c:pt idx="114076">
                  <c:v>57038</c:v>
                </c:pt>
                <c:pt idx="114077">
                  <c:v>57038.5</c:v>
                </c:pt>
                <c:pt idx="114078">
                  <c:v>57039</c:v>
                </c:pt>
                <c:pt idx="114079">
                  <c:v>57039.5</c:v>
                </c:pt>
                <c:pt idx="114080">
                  <c:v>57040</c:v>
                </c:pt>
                <c:pt idx="114081">
                  <c:v>57040.5</c:v>
                </c:pt>
                <c:pt idx="114082">
                  <c:v>57041</c:v>
                </c:pt>
                <c:pt idx="114083">
                  <c:v>57041.5</c:v>
                </c:pt>
                <c:pt idx="114084">
                  <c:v>57042</c:v>
                </c:pt>
                <c:pt idx="114085">
                  <c:v>57042.5</c:v>
                </c:pt>
                <c:pt idx="114086">
                  <c:v>57043</c:v>
                </c:pt>
                <c:pt idx="114087">
                  <c:v>57043.5</c:v>
                </c:pt>
                <c:pt idx="114088">
                  <c:v>57044</c:v>
                </c:pt>
                <c:pt idx="114089">
                  <c:v>57044.5</c:v>
                </c:pt>
                <c:pt idx="114090">
                  <c:v>57045</c:v>
                </c:pt>
                <c:pt idx="114091">
                  <c:v>57045.5</c:v>
                </c:pt>
                <c:pt idx="114092">
                  <c:v>57046</c:v>
                </c:pt>
                <c:pt idx="114093">
                  <c:v>57046.5</c:v>
                </c:pt>
                <c:pt idx="114094">
                  <c:v>57047</c:v>
                </c:pt>
                <c:pt idx="114095">
                  <c:v>57047.5</c:v>
                </c:pt>
                <c:pt idx="114096">
                  <c:v>57048</c:v>
                </c:pt>
                <c:pt idx="114097">
                  <c:v>57048.5</c:v>
                </c:pt>
                <c:pt idx="114098">
                  <c:v>57049</c:v>
                </c:pt>
                <c:pt idx="114099">
                  <c:v>57049.5</c:v>
                </c:pt>
                <c:pt idx="114100">
                  <c:v>57050</c:v>
                </c:pt>
                <c:pt idx="114101">
                  <c:v>57050.5</c:v>
                </c:pt>
                <c:pt idx="114102">
                  <c:v>57051</c:v>
                </c:pt>
                <c:pt idx="114103">
                  <c:v>57051.5</c:v>
                </c:pt>
                <c:pt idx="114104">
                  <c:v>57052</c:v>
                </c:pt>
                <c:pt idx="114105">
                  <c:v>57052.5</c:v>
                </c:pt>
                <c:pt idx="114106">
                  <c:v>57053</c:v>
                </c:pt>
                <c:pt idx="114107">
                  <c:v>57053.5</c:v>
                </c:pt>
                <c:pt idx="114108">
                  <c:v>57054</c:v>
                </c:pt>
                <c:pt idx="114109">
                  <c:v>57054.5</c:v>
                </c:pt>
                <c:pt idx="114110">
                  <c:v>57055</c:v>
                </c:pt>
                <c:pt idx="114111">
                  <c:v>57055.5</c:v>
                </c:pt>
                <c:pt idx="114112">
                  <c:v>57056</c:v>
                </c:pt>
                <c:pt idx="114113">
                  <c:v>57056.5</c:v>
                </c:pt>
                <c:pt idx="114114">
                  <c:v>57057</c:v>
                </c:pt>
                <c:pt idx="114115">
                  <c:v>57057.5</c:v>
                </c:pt>
                <c:pt idx="114116">
                  <c:v>57058</c:v>
                </c:pt>
                <c:pt idx="114117">
                  <c:v>57058.5</c:v>
                </c:pt>
                <c:pt idx="114118">
                  <c:v>57059</c:v>
                </c:pt>
                <c:pt idx="114119">
                  <c:v>57059.5</c:v>
                </c:pt>
                <c:pt idx="114120">
                  <c:v>57060</c:v>
                </c:pt>
                <c:pt idx="114121">
                  <c:v>57060.5</c:v>
                </c:pt>
                <c:pt idx="114122">
                  <c:v>57061</c:v>
                </c:pt>
                <c:pt idx="114123">
                  <c:v>57061.5</c:v>
                </c:pt>
                <c:pt idx="114124">
                  <c:v>57062</c:v>
                </c:pt>
                <c:pt idx="114125">
                  <c:v>57062.5</c:v>
                </c:pt>
                <c:pt idx="114126">
                  <c:v>57063</c:v>
                </c:pt>
                <c:pt idx="114127">
                  <c:v>57063.5</c:v>
                </c:pt>
                <c:pt idx="114128">
                  <c:v>57064</c:v>
                </c:pt>
                <c:pt idx="114129">
                  <c:v>57064.5</c:v>
                </c:pt>
                <c:pt idx="114130">
                  <c:v>57065</c:v>
                </c:pt>
                <c:pt idx="114131">
                  <c:v>57065.5</c:v>
                </c:pt>
                <c:pt idx="114132">
                  <c:v>57066</c:v>
                </c:pt>
                <c:pt idx="114133">
                  <c:v>57066.5</c:v>
                </c:pt>
                <c:pt idx="114134">
                  <c:v>57067</c:v>
                </c:pt>
                <c:pt idx="114135">
                  <c:v>57067.5</c:v>
                </c:pt>
                <c:pt idx="114136">
                  <c:v>57068</c:v>
                </c:pt>
                <c:pt idx="114137">
                  <c:v>57068.5</c:v>
                </c:pt>
                <c:pt idx="114138">
                  <c:v>57069</c:v>
                </c:pt>
                <c:pt idx="114139">
                  <c:v>57069.5</c:v>
                </c:pt>
                <c:pt idx="114140">
                  <c:v>57070</c:v>
                </c:pt>
                <c:pt idx="114141">
                  <c:v>57070.5</c:v>
                </c:pt>
                <c:pt idx="114142">
                  <c:v>57071</c:v>
                </c:pt>
                <c:pt idx="114143">
                  <c:v>57071.5</c:v>
                </c:pt>
                <c:pt idx="114144">
                  <c:v>57072</c:v>
                </c:pt>
                <c:pt idx="114145">
                  <c:v>57072.5</c:v>
                </c:pt>
                <c:pt idx="114146">
                  <c:v>57073</c:v>
                </c:pt>
                <c:pt idx="114147">
                  <c:v>57073.5</c:v>
                </c:pt>
                <c:pt idx="114148">
                  <c:v>57074</c:v>
                </c:pt>
                <c:pt idx="114149">
                  <c:v>57074.5</c:v>
                </c:pt>
                <c:pt idx="114150">
                  <c:v>57075</c:v>
                </c:pt>
                <c:pt idx="114151">
                  <c:v>57075.5</c:v>
                </c:pt>
                <c:pt idx="114152">
                  <c:v>57076</c:v>
                </c:pt>
                <c:pt idx="114153">
                  <c:v>57076.5</c:v>
                </c:pt>
                <c:pt idx="114154">
                  <c:v>57077</c:v>
                </c:pt>
                <c:pt idx="114155">
                  <c:v>57077.5</c:v>
                </c:pt>
                <c:pt idx="114156">
                  <c:v>57078</c:v>
                </c:pt>
                <c:pt idx="114157">
                  <c:v>57078.5</c:v>
                </c:pt>
                <c:pt idx="114158">
                  <c:v>57079</c:v>
                </c:pt>
                <c:pt idx="114159">
                  <c:v>57079.5</c:v>
                </c:pt>
                <c:pt idx="114160">
                  <c:v>57080</c:v>
                </c:pt>
                <c:pt idx="114161">
                  <c:v>57080.5</c:v>
                </c:pt>
                <c:pt idx="114162">
                  <c:v>57081</c:v>
                </c:pt>
                <c:pt idx="114163">
                  <c:v>57081.5</c:v>
                </c:pt>
                <c:pt idx="114164">
                  <c:v>57082</c:v>
                </c:pt>
                <c:pt idx="114165">
                  <c:v>57082.5</c:v>
                </c:pt>
                <c:pt idx="114166">
                  <c:v>57083</c:v>
                </c:pt>
                <c:pt idx="114167">
                  <c:v>57083.5</c:v>
                </c:pt>
                <c:pt idx="114168">
                  <c:v>57084</c:v>
                </c:pt>
                <c:pt idx="114169">
                  <c:v>57084.5</c:v>
                </c:pt>
                <c:pt idx="114170">
                  <c:v>57085</c:v>
                </c:pt>
                <c:pt idx="114171">
                  <c:v>57085.5</c:v>
                </c:pt>
                <c:pt idx="114172">
                  <c:v>57086</c:v>
                </c:pt>
                <c:pt idx="114173">
                  <c:v>57086.5</c:v>
                </c:pt>
                <c:pt idx="114174">
                  <c:v>57087</c:v>
                </c:pt>
                <c:pt idx="114175">
                  <c:v>57087.5</c:v>
                </c:pt>
                <c:pt idx="114176">
                  <c:v>57088</c:v>
                </c:pt>
                <c:pt idx="114177">
                  <c:v>57088.5</c:v>
                </c:pt>
                <c:pt idx="114178">
                  <c:v>57089</c:v>
                </c:pt>
                <c:pt idx="114179">
                  <c:v>57089.5</c:v>
                </c:pt>
                <c:pt idx="114180">
                  <c:v>57090</c:v>
                </c:pt>
                <c:pt idx="114181">
                  <c:v>57090.5</c:v>
                </c:pt>
                <c:pt idx="114182">
                  <c:v>57091</c:v>
                </c:pt>
                <c:pt idx="114183">
                  <c:v>57091.5</c:v>
                </c:pt>
                <c:pt idx="114184">
                  <c:v>57092</c:v>
                </c:pt>
                <c:pt idx="114185">
                  <c:v>57092.5</c:v>
                </c:pt>
                <c:pt idx="114186">
                  <c:v>57093</c:v>
                </c:pt>
                <c:pt idx="114187">
                  <c:v>57093.5</c:v>
                </c:pt>
                <c:pt idx="114188">
                  <c:v>57094</c:v>
                </c:pt>
                <c:pt idx="114189">
                  <c:v>57094.5</c:v>
                </c:pt>
                <c:pt idx="114190">
                  <c:v>57095</c:v>
                </c:pt>
                <c:pt idx="114191">
                  <c:v>57095.5</c:v>
                </c:pt>
                <c:pt idx="114192">
                  <c:v>57096</c:v>
                </c:pt>
                <c:pt idx="114193">
                  <c:v>57096.5</c:v>
                </c:pt>
                <c:pt idx="114194">
                  <c:v>57097</c:v>
                </c:pt>
                <c:pt idx="114195">
                  <c:v>57097.5</c:v>
                </c:pt>
                <c:pt idx="114196">
                  <c:v>57098</c:v>
                </c:pt>
                <c:pt idx="114197">
                  <c:v>57098.5</c:v>
                </c:pt>
                <c:pt idx="114198">
                  <c:v>57099</c:v>
                </c:pt>
                <c:pt idx="114199">
                  <c:v>57099.5</c:v>
                </c:pt>
                <c:pt idx="114200">
                  <c:v>57100</c:v>
                </c:pt>
                <c:pt idx="114201">
                  <c:v>57100.5</c:v>
                </c:pt>
                <c:pt idx="114202">
                  <c:v>57101</c:v>
                </c:pt>
                <c:pt idx="114203">
                  <c:v>57101.5</c:v>
                </c:pt>
                <c:pt idx="114204">
                  <c:v>57102</c:v>
                </c:pt>
                <c:pt idx="114205">
                  <c:v>57102.5</c:v>
                </c:pt>
                <c:pt idx="114206">
                  <c:v>57103</c:v>
                </c:pt>
                <c:pt idx="114207">
                  <c:v>57103.5</c:v>
                </c:pt>
                <c:pt idx="114208">
                  <c:v>57104</c:v>
                </c:pt>
                <c:pt idx="114209">
                  <c:v>57104.5</c:v>
                </c:pt>
                <c:pt idx="114210">
                  <c:v>57105</c:v>
                </c:pt>
                <c:pt idx="114211">
                  <c:v>57105.5</c:v>
                </c:pt>
                <c:pt idx="114212">
                  <c:v>57106</c:v>
                </c:pt>
                <c:pt idx="114213">
                  <c:v>57106.5</c:v>
                </c:pt>
                <c:pt idx="114214">
                  <c:v>57107</c:v>
                </c:pt>
                <c:pt idx="114215">
                  <c:v>57107.5</c:v>
                </c:pt>
                <c:pt idx="114216">
                  <c:v>57108</c:v>
                </c:pt>
                <c:pt idx="114217">
                  <c:v>57108.5</c:v>
                </c:pt>
                <c:pt idx="114218">
                  <c:v>57109</c:v>
                </c:pt>
                <c:pt idx="114219">
                  <c:v>57109.5</c:v>
                </c:pt>
                <c:pt idx="114220">
                  <c:v>57110</c:v>
                </c:pt>
                <c:pt idx="114221">
                  <c:v>57110.5</c:v>
                </c:pt>
                <c:pt idx="114222">
                  <c:v>57111</c:v>
                </c:pt>
                <c:pt idx="114223">
                  <c:v>57111.5</c:v>
                </c:pt>
                <c:pt idx="114224">
                  <c:v>57112</c:v>
                </c:pt>
                <c:pt idx="114225">
                  <c:v>57112.5</c:v>
                </c:pt>
                <c:pt idx="114226">
                  <c:v>57113</c:v>
                </c:pt>
                <c:pt idx="114227">
                  <c:v>57113.5</c:v>
                </c:pt>
                <c:pt idx="114228">
                  <c:v>57114</c:v>
                </c:pt>
                <c:pt idx="114229">
                  <c:v>57114.5</c:v>
                </c:pt>
                <c:pt idx="114230">
                  <c:v>57115</c:v>
                </c:pt>
                <c:pt idx="114231">
                  <c:v>57115.5</c:v>
                </c:pt>
                <c:pt idx="114232">
                  <c:v>57116</c:v>
                </c:pt>
                <c:pt idx="114233">
                  <c:v>57116.5</c:v>
                </c:pt>
                <c:pt idx="114234">
                  <c:v>57117</c:v>
                </c:pt>
                <c:pt idx="114235">
                  <c:v>57117.5</c:v>
                </c:pt>
                <c:pt idx="114236">
                  <c:v>57118</c:v>
                </c:pt>
                <c:pt idx="114237">
                  <c:v>57118.5</c:v>
                </c:pt>
                <c:pt idx="114238">
                  <c:v>57119</c:v>
                </c:pt>
                <c:pt idx="114239">
                  <c:v>57119.5</c:v>
                </c:pt>
                <c:pt idx="114240">
                  <c:v>57120</c:v>
                </c:pt>
                <c:pt idx="114241">
                  <c:v>57120.5</c:v>
                </c:pt>
                <c:pt idx="114242">
                  <c:v>57121</c:v>
                </c:pt>
                <c:pt idx="114243">
                  <c:v>57121.5</c:v>
                </c:pt>
                <c:pt idx="114244">
                  <c:v>57122</c:v>
                </c:pt>
                <c:pt idx="114245">
                  <c:v>57122.5</c:v>
                </c:pt>
                <c:pt idx="114246">
                  <c:v>57123</c:v>
                </c:pt>
                <c:pt idx="114247">
                  <c:v>57123.5</c:v>
                </c:pt>
                <c:pt idx="114248">
                  <c:v>57124</c:v>
                </c:pt>
                <c:pt idx="114249">
                  <c:v>57124.5</c:v>
                </c:pt>
                <c:pt idx="114250">
                  <c:v>57125</c:v>
                </c:pt>
                <c:pt idx="114251">
                  <c:v>57125.5</c:v>
                </c:pt>
                <c:pt idx="114252">
                  <c:v>57126</c:v>
                </c:pt>
                <c:pt idx="114253">
                  <c:v>57126.5</c:v>
                </c:pt>
                <c:pt idx="114254">
                  <c:v>57127</c:v>
                </c:pt>
                <c:pt idx="114255">
                  <c:v>57127.5</c:v>
                </c:pt>
                <c:pt idx="114256">
                  <c:v>57128</c:v>
                </c:pt>
                <c:pt idx="114257">
                  <c:v>57128.5</c:v>
                </c:pt>
                <c:pt idx="114258">
                  <c:v>57129</c:v>
                </c:pt>
                <c:pt idx="114259">
                  <c:v>57129.5</c:v>
                </c:pt>
                <c:pt idx="114260">
                  <c:v>57130</c:v>
                </c:pt>
                <c:pt idx="114261">
                  <c:v>57130.5</c:v>
                </c:pt>
                <c:pt idx="114262">
                  <c:v>57131</c:v>
                </c:pt>
                <c:pt idx="114263">
                  <c:v>57131.5</c:v>
                </c:pt>
                <c:pt idx="114264">
                  <c:v>57132</c:v>
                </c:pt>
                <c:pt idx="114265">
                  <c:v>57132.5</c:v>
                </c:pt>
                <c:pt idx="114266">
                  <c:v>57133</c:v>
                </c:pt>
                <c:pt idx="114267">
                  <c:v>57133.5</c:v>
                </c:pt>
                <c:pt idx="114268">
                  <c:v>57134</c:v>
                </c:pt>
                <c:pt idx="114269">
                  <c:v>57134.5</c:v>
                </c:pt>
                <c:pt idx="114270">
                  <c:v>57135</c:v>
                </c:pt>
                <c:pt idx="114271">
                  <c:v>57135.5</c:v>
                </c:pt>
                <c:pt idx="114272">
                  <c:v>57136</c:v>
                </c:pt>
                <c:pt idx="114273">
                  <c:v>57136.5</c:v>
                </c:pt>
                <c:pt idx="114274">
                  <c:v>57137</c:v>
                </c:pt>
                <c:pt idx="114275">
                  <c:v>57137.5</c:v>
                </c:pt>
                <c:pt idx="114276">
                  <c:v>57138</c:v>
                </c:pt>
                <c:pt idx="114277">
                  <c:v>57138.5</c:v>
                </c:pt>
                <c:pt idx="114278">
                  <c:v>57139</c:v>
                </c:pt>
                <c:pt idx="114279">
                  <c:v>57139.5</c:v>
                </c:pt>
                <c:pt idx="114280">
                  <c:v>57140</c:v>
                </c:pt>
                <c:pt idx="114281">
                  <c:v>57140.5</c:v>
                </c:pt>
                <c:pt idx="114282">
                  <c:v>57141</c:v>
                </c:pt>
                <c:pt idx="114283">
                  <c:v>57141.5</c:v>
                </c:pt>
                <c:pt idx="114284">
                  <c:v>57142</c:v>
                </c:pt>
                <c:pt idx="114285">
                  <c:v>57142.5</c:v>
                </c:pt>
                <c:pt idx="114286">
                  <c:v>57143</c:v>
                </c:pt>
                <c:pt idx="114287">
                  <c:v>57143.5</c:v>
                </c:pt>
                <c:pt idx="114288">
                  <c:v>57144</c:v>
                </c:pt>
                <c:pt idx="114289">
                  <c:v>57144.5</c:v>
                </c:pt>
                <c:pt idx="114290">
                  <c:v>57145</c:v>
                </c:pt>
                <c:pt idx="114291">
                  <c:v>57145.5</c:v>
                </c:pt>
                <c:pt idx="114292">
                  <c:v>57146</c:v>
                </c:pt>
                <c:pt idx="114293">
                  <c:v>57146.5</c:v>
                </c:pt>
                <c:pt idx="114294">
                  <c:v>57147</c:v>
                </c:pt>
                <c:pt idx="114295">
                  <c:v>57147.5</c:v>
                </c:pt>
                <c:pt idx="114296">
                  <c:v>57148</c:v>
                </c:pt>
                <c:pt idx="114297">
                  <c:v>57148.5</c:v>
                </c:pt>
                <c:pt idx="114298">
                  <c:v>57149</c:v>
                </c:pt>
                <c:pt idx="114299">
                  <c:v>57149.5</c:v>
                </c:pt>
                <c:pt idx="114300">
                  <c:v>57150</c:v>
                </c:pt>
                <c:pt idx="114301">
                  <c:v>57150.5</c:v>
                </c:pt>
                <c:pt idx="114302">
                  <c:v>57151</c:v>
                </c:pt>
                <c:pt idx="114303">
                  <c:v>57151.5</c:v>
                </c:pt>
                <c:pt idx="114304">
                  <c:v>57152</c:v>
                </c:pt>
                <c:pt idx="114305">
                  <c:v>57152.5</c:v>
                </c:pt>
                <c:pt idx="114306">
                  <c:v>57153</c:v>
                </c:pt>
                <c:pt idx="114307">
                  <c:v>57153.5</c:v>
                </c:pt>
                <c:pt idx="114308">
                  <c:v>57154</c:v>
                </c:pt>
                <c:pt idx="114309">
                  <c:v>57154.5</c:v>
                </c:pt>
                <c:pt idx="114310">
                  <c:v>57155</c:v>
                </c:pt>
                <c:pt idx="114311">
                  <c:v>57155.5</c:v>
                </c:pt>
                <c:pt idx="114312">
                  <c:v>57156</c:v>
                </c:pt>
                <c:pt idx="114313">
                  <c:v>57156.5</c:v>
                </c:pt>
                <c:pt idx="114314">
                  <c:v>57157</c:v>
                </c:pt>
                <c:pt idx="114315">
                  <c:v>57157.5</c:v>
                </c:pt>
                <c:pt idx="114316">
                  <c:v>57158</c:v>
                </c:pt>
                <c:pt idx="114317">
                  <c:v>57158.5</c:v>
                </c:pt>
                <c:pt idx="114318">
                  <c:v>57159</c:v>
                </c:pt>
                <c:pt idx="114319">
                  <c:v>57159.5</c:v>
                </c:pt>
                <c:pt idx="114320">
                  <c:v>57160</c:v>
                </c:pt>
                <c:pt idx="114321">
                  <c:v>57160.5</c:v>
                </c:pt>
                <c:pt idx="114322">
                  <c:v>57161</c:v>
                </c:pt>
                <c:pt idx="114323">
                  <c:v>57161.5</c:v>
                </c:pt>
                <c:pt idx="114324">
                  <c:v>57162</c:v>
                </c:pt>
                <c:pt idx="114325">
                  <c:v>57162.5</c:v>
                </c:pt>
                <c:pt idx="114326">
                  <c:v>57163</c:v>
                </c:pt>
                <c:pt idx="114327">
                  <c:v>57163.5</c:v>
                </c:pt>
                <c:pt idx="114328">
                  <c:v>57164</c:v>
                </c:pt>
                <c:pt idx="114329">
                  <c:v>57164.5</c:v>
                </c:pt>
                <c:pt idx="114330">
                  <c:v>57165</c:v>
                </c:pt>
                <c:pt idx="114331">
                  <c:v>57165.5</c:v>
                </c:pt>
                <c:pt idx="114332">
                  <c:v>57166</c:v>
                </c:pt>
                <c:pt idx="114333">
                  <c:v>57166.5</c:v>
                </c:pt>
                <c:pt idx="114334">
                  <c:v>57167</c:v>
                </c:pt>
                <c:pt idx="114335">
                  <c:v>57167.5</c:v>
                </c:pt>
                <c:pt idx="114336">
                  <c:v>57168</c:v>
                </c:pt>
                <c:pt idx="114337">
                  <c:v>57168.5</c:v>
                </c:pt>
                <c:pt idx="114338">
                  <c:v>57169</c:v>
                </c:pt>
                <c:pt idx="114339">
                  <c:v>57169.5</c:v>
                </c:pt>
                <c:pt idx="114340">
                  <c:v>57170</c:v>
                </c:pt>
                <c:pt idx="114341">
                  <c:v>57170.5</c:v>
                </c:pt>
                <c:pt idx="114342">
                  <c:v>57171</c:v>
                </c:pt>
                <c:pt idx="114343">
                  <c:v>57171.5</c:v>
                </c:pt>
                <c:pt idx="114344">
                  <c:v>57172</c:v>
                </c:pt>
                <c:pt idx="114345">
                  <c:v>57172.5</c:v>
                </c:pt>
                <c:pt idx="114346">
                  <c:v>57173</c:v>
                </c:pt>
                <c:pt idx="114347">
                  <c:v>57173.5</c:v>
                </c:pt>
                <c:pt idx="114348">
                  <c:v>57174</c:v>
                </c:pt>
                <c:pt idx="114349">
                  <c:v>57174.5</c:v>
                </c:pt>
                <c:pt idx="114350">
                  <c:v>57175</c:v>
                </c:pt>
                <c:pt idx="114351">
                  <c:v>57175.5</c:v>
                </c:pt>
                <c:pt idx="114352">
                  <c:v>57176</c:v>
                </c:pt>
                <c:pt idx="114353">
                  <c:v>57176.5</c:v>
                </c:pt>
                <c:pt idx="114354">
                  <c:v>57177</c:v>
                </c:pt>
                <c:pt idx="114355">
                  <c:v>57177.5</c:v>
                </c:pt>
                <c:pt idx="114356">
                  <c:v>57178</c:v>
                </c:pt>
                <c:pt idx="114357">
                  <c:v>57178.5</c:v>
                </c:pt>
                <c:pt idx="114358">
                  <c:v>57179</c:v>
                </c:pt>
                <c:pt idx="114359">
                  <c:v>57179.5</c:v>
                </c:pt>
                <c:pt idx="114360">
                  <c:v>57180</c:v>
                </c:pt>
                <c:pt idx="114361">
                  <c:v>57180.5</c:v>
                </c:pt>
                <c:pt idx="114362">
                  <c:v>57181</c:v>
                </c:pt>
                <c:pt idx="114363">
                  <c:v>57181.5</c:v>
                </c:pt>
                <c:pt idx="114364">
                  <c:v>57182</c:v>
                </c:pt>
                <c:pt idx="114365">
                  <c:v>57182.5</c:v>
                </c:pt>
                <c:pt idx="114366">
                  <c:v>57183</c:v>
                </c:pt>
                <c:pt idx="114367">
                  <c:v>57183.5</c:v>
                </c:pt>
                <c:pt idx="114368">
                  <c:v>57184</c:v>
                </c:pt>
                <c:pt idx="114369">
                  <c:v>57184.5</c:v>
                </c:pt>
                <c:pt idx="114370">
                  <c:v>57185</c:v>
                </c:pt>
                <c:pt idx="114371">
                  <c:v>57185.5</c:v>
                </c:pt>
                <c:pt idx="114372">
                  <c:v>57186</c:v>
                </c:pt>
                <c:pt idx="114373">
                  <c:v>57186.5</c:v>
                </c:pt>
                <c:pt idx="114374">
                  <c:v>57187</c:v>
                </c:pt>
                <c:pt idx="114375">
                  <c:v>57187.5</c:v>
                </c:pt>
                <c:pt idx="114376">
                  <c:v>57188</c:v>
                </c:pt>
                <c:pt idx="114377">
                  <c:v>57188.5</c:v>
                </c:pt>
                <c:pt idx="114378">
                  <c:v>57189</c:v>
                </c:pt>
                <c:pt idx="114379">
                  <c:v>57189.5</c:v>
                </c:pt>
                <c:pt idx="114380">
                  <c:v>57190</c:v>
                </c:pt>
                <c:pt idx="114381">
                  <c:v>57190.5</c:v>
                </c:pt>
                <c:pt idx="114382">
                  <c:v>57191</c:v>
                </c:pt>
                <c:pt idx="114383">
                  <c:v>57191.5</c:v>
                </c:pt>
                <c:pt idx="114384">
                  <c:v>57192</c:v>
                </c:pt>
                <c:pt idx="114385">
                  <c:v>57192.5</c:v>
                </c:pt>
                <c:pt idx="114386">
                  <c:v>57193</c:v>
                </c:pt>
                <c:pt idx="114387">
                  <c:v>57193.5</c:v>
                </c:pt>
                <c:pt idx="114388">
                  <c:v>57194</c:v>
                </c:pt>
                <c:pt idx="114389">
                  <c:v>57194.5</c:v>
                </c:pt>
                <c:pt idx="114390">
                  <c:v>57195</c:v>
                </c:pt>
                <c:pt idx="114391">
                  <c:v>57195.5</c:v>
                </c:pt>
                <c:pt idx="114392">
                  <c:v>57196</c:v>
                </c:pt>
                <c:pt idx="114393">
                  <c:v>57196.5</c:v>
                </c:pt>
                <c:pt idx="114394">
                  <c:v>57197</c:v>
                </c:pt>
                <c:pt idx="114395">
                  <c:v>57197.5</c:v>
                </c:pt>
                <c:pt idx="114396">
                  <c:v>57198</c:v>
                </c:pt>
                <c:pt idx="114397">
                  <c:v>57198.5</c:v>
                </c:pt>
                <c:pt idx="114398">
                  <c:v>57199</c:v>
                </c:pt>
                <c:pt idx="114399">
                  <c:v>57199.5</c:v>
                </c:pt>
                <c:pt idx="114400">
                  <c:v>57200</c:v>
                </c:pt>
                <c:pt idx="114401">
                  <c:v>57200.5</c:v>
                </c:pt>
                <c:pt idx="114402">
                  <c:v>57201</c:v>
                </c:pt>
                <c:pt idx="114403">
                  <c:v>57201.5</c:v>
                </c:pt>
                <c:pt idx="114404">
                  <c:v>57202</c:v>
                </c:pt>
                <c:pt idx="114405">
                  <c:v>57202.5</c:v>
                </c:pt>
                <c:pt idx="114406">
                  <c:v>57203</c:v>
                </c:pt>
                <c:pt idx="114407">
                  <c:v>57203.5</c:v>
                </c:pt>
                <c:pt idx="114408">
                  <c:v>57204</c:v>
                </c:pt>
                <c:pt idx="114409">
                  <c:v>57204.5</c:v>
                </c:pt>
                <c:pt idx="114410">
                  <c:v>57205</c:v>
                </c:pt>
                <c:pt idx="114411">
                  <c:v>57205.5</c:v>
                </c:pt>
                <c:pt idx="114412">
                  <c:v>57206</c:v>
                </c:pt>
                <c:pt idx="114413">
                  <c:v>57206.5</c:v>
                </c:pt>
                <c:pt idx="114414">
                  <c:v>57207</c:v>
                </c:pt>
                <c:pt idx="114415">
                  <c:v>57207.5</c:v>
                </c:pt>
                <c:pt idx="114416">
                  <c:v>57208</c:v>
                </c:pt>
                <c:pt idx="114417">
                  <c:v>57208.5</c:v>
                </c:pt>
                <c:pt idx="114418">
                  <c:v>57209</c:v>
                </c:pt>
                <c:pt idx="114419">
                  <c:v>57209.5</c:v>
                </c:pt>
                <c:pt idx="114420">
                  <c:v>57210</c:v>
                </c:pt>
                <c:pt idx="114421">
                  <c:v>57210.5</c:v>
                </c:pt>
                <c:pt idx="114422">
                  <c:v>57211</c:v>
                </c:pt>
                <c:pt idx="114423">
                  <c:v>57211.5</c:v>
                </c:pt>
                <c:pt idx="114424">
                  <c:v>57212</c:v>
                </c:pt>
                <c:pt idx="114425">
                  <c:v>57212.5</c:v>
                </c:pt>
                <c:pt idx="114426">
                  <c:v>57213</c:v>
                </c:pt>
                <c:pt idx="114427">
                  <c:v>57213.5</c:v>
                </c:pt>
                <c:pt idx="114428">
                  <c:v>57214</c:v>
                </c:pt>
                <c:pt idx="114429">
                  <c:v>57214.5</c:v>
                </c:pt>
                <c:pt idx="114430">
                  <c:v>57215</c:v>
                </c:pt>
                <c:pt idx="114431">
                  <c:v>57215.5</c:v>
                </c:pt>
                <c:pt idx="114432">
                  <c:v>57216</c:v>
                </c:pt>
                <c:pt idx="114433">
                  <c:v>57216.5</c:v>
                </c:pt>
                <c:pt idx="114434">
                  <c:v>57217</c:v>
                </c:pt>
                <c:pt idx="114435">
                  <c:v>57217.5</c:v>
                </c:pt>
                <c:pt idx="114436">
                  <c:v>57218</c:v>
                </c:pt>
                <c:pt idx="114437">
                  <c:v>57218.5</c:v>
                </c:pt>
                <c:pt idx="114438">
                  <c:v>57219</c:v>
                </c:pt>
                <c:pt idx="114439">
                  <c:v>57219.5</c:v>
                </c:pt>
                <c:pt idx="114440">
                  <c:v>57220</c:v>
                </c:pt>
                <c:pt idx="114441">
                  <c:v>57220.5</c:v>
                </c:pt>
                <c:pt idx="114442">
                  <c:v>57221</c:v>
                </c:pt>
                <c:pt idx="114443">
                  <c:v>57221.5</c:v>
                </c:pt>
                <c:pt idx="114444">
                  <c:v>57222</c:v>
                </c:pt>
                <c:pt idx="114445">
                  <c:v>57222.5</c:v>
                </c:pt>
                <c:pt idx="114446">
                  <c:v>57223</c:v>
                </c:pt>
                <c:pt idx="114447">
                  <c:v>57223.5</c:v>
                </c:pt>
                <c:pt idx="114448">
                  <c:v>57224</c:v>
                </c:pt>
                <c:pt idx="114449">
                  <c:v>57224.5</c:v>
                </c:pt>
                <c:pt idx="114450">
                  <c:v>57225</c:v>
                </c:pt>
                <c:pt idx="114451">
                  <c:v>57225.5</c:v>
                </c:pt>
                <c:pt idx="114452">
                  <c:v>57226</c:v>
                </c:pt>
                <c:pt idx="114453">
                  <c:v>57226.5</c:v>
                </c:pt>
                <c:pt idx="114454">
                  <c:v>57227</c:v>
                </c:pt>
                <c:pt idx="114455">
                  <c:v>57227.5</c:v>
                </c:pt>
                <c:pt idx="114456">
                  <c:v>57228</c:v>
                </c:pt>
                <c:pt idx="114457">
                  <c:v>57228.5</c:v>
                </c:pt>
                <c:pt idx="114458">
                  <c:v>57229</c:v>
                </c:pt>
                <c:pt idx="114459">
                  <c:v>57229.5</c:v>
                </c:pt>
                <c:pt idx="114460">
                  <c:v>57230</c:v>
                </c:pt>
                <c:pt idx="114461">
                  <c:v>57230.5</c:v>
                </c:pt>
                <c:pt idx="114462">
                  <c:v>57231</c:v>
                </c:pt>
                <c:pt idx="114463">
                  <c:v>57231.5</c:v>
                </c:pt>
                <c:pt idx="114464">
                  <c:v>57232</c:v>
                </c:pt>
                <c:pt idx="114465">
                  <c:v>57232.5</c:v>
                </c:pt>
                <c:pt idx="114466">
                  <c:v>57233</c:v>
                </c:pt>
                <c:pt idx="114467">
                  <c:v>57233.5</c:v>
                </c:pt>
                <c:pt idx="114468">
                  <c:v>57234</c:v>
                </c:pt>
                <c:pt idx="114469">
                  <c:v>57234.5</c:v>
                </c:pt>
                <c:pt idx="114470">
                  <c:v>57235</c:v>
                </c:pt>
                <c:pt idx="114471">
                  <c:v>57235.5</c:v>
                </c:pt>
                <c:pt idx="114472">
                  <c:v>57236</c:v>
                </c:pt>
                <c:pt idx="114473">
                  <c:v>57236.5</c:v>
                </c:pt>
                <c:pt idx="114474">
                  <c:v>57237</c:v>
                </c:pt>
                <c:pt idx="114475">
                  <c:v>57237.5</c:v>
                </c:pt>
                <c:pt idx="114476">
                  <c:v>57238</c:v>
                </c:pt>
                <c:pt idx="114477">
                  <c:v>57238.5</c:v>
                </c:pt>
                <c:pt idx="114478">
                  <c:v>57239</c:v>
                </c:pt>
                <c:pt idx="114479">
                  <c:v>57239.5</c:v>
                </c:pt>
                <c:pt idx="114480">
                  <c:v>57240</c:v>
                </c:pt>
                <c:pt idx="114481">
                  <c:v>57240.5</c:v>
                </c:pt>
                <c:pt idx="114482">
                  <c:v>57241</c:v>
                </c:pt>
                <c:pt idx="114483">
                  <c:v>57241.5</c:v>
                </c:pt>
                <c:pt idx="114484">
                  <c:v>57242</c:v>
                </c:pt>
                <c:pt idx="114485">
                  <c:v>57242.5</c:v>
                </c:pt>
                <c:pt idx="114486">
                  <c:v>57243</c:v>
                </c:pt>
                <c:pt idx="114487">
                  <c:v>57243.5</c:v>
                </c:pt>
                <c:pt idx="114488">
                  <c:v>57244</c:v>
                </c:pt>
                <c:pt idx="114489">
                  <c:v>57244.5</c:v>
                </c:pt>
                <c:pt idx="114490">
                  <c:v>57245</c:v>
                </c:pt>
                <c:pt idx="114491">
                  <c:v>57245.5</c:v>
                </c:pt>
                <c:pt idx="114492">
                  <c:v>57246</c:v>
                </c:pt>
                <c:pt idx="114493">
                  <c:v>57246.5</c:v>
                </c:pt>
                <c:pt idx="114494">
                  <c:v>57247</c:v>
                </c:pt>
                <c:pt idx="114495">
                  <c:v>57247.5</c:v>
                </c:pt>
                <c:pt idx="114496">
                  <c:v>57248</c:v>
                </c:pt>
                <c:pt idx="114497">
                  <c:v>57248.5</c:v>
                </c:pt>
                <c:pt idx="114498">
                  <c:v>57249</c:v>
                </c:pt>
                <c:pt idx="114499">
                  <c:v>57249.5</c:v>
                </c:pt>
                <c:pt idx="114500">
                  <c:v>57250</c:v>
                </c:pt>
                <c:pt idx="114501">
                  <c:v>57250.5</c:v>
                </c:pt>
                <c:pt idx="114502">
                  <c:v>57251</c:v>
                </c:pt>
                <c:pt idx="114503">
                  <c:v>57251.5</c:v>
                </c:pt>
                <c:pt idx="114504">
                  <c:v>57252</c:v>
                </c:pt>
                <c:pt idx="114505">
                  <c:v>57252.5</c:v>
                </c:pt>
                <c:pt idx="114506">
                  <c:v>57253</c:v>
                </c:pt>
                <c:pt idx="114507">
                  <c:v>57253.5</c:v>
                </c:pt>
                <c:pt idx="114508">
                  <c:v>57254</c:v>
                </c:pt>
                <c:pt idx="114509">
                  <c:v>57254.5</c:v>
                </c:pt>
                <c:pt idx="114510">
                  <c:v>57255</c:v>
                </c:pt>
                <c:pt idx="114511">
                  <c:v>57255.5</c:v>
                </c:pt>
                <c:pt idx="114512">
                  <c:v>57256</c:v>
                </c:pt>
                <c:pt idx="114513">
                  <c:v>57256.5</c:v>
                </c:pt>
                <c:pt idx="114514">
                  <c:v>57257</c:v>
                </c:pt>
                <c:pt idx="114515">
                  <c:v>57257.5</c:v>
                </c:pt>
                <c:pt idx="114516">
                  <c:v>57258</c:v>
                </c:pt>
                <c:pt idx="114517">
                  <c:v>57258.5</c:v>
                </c:pt>
                <c:pt idx="114518">
                  <c:v>57259</c:v>
                </c:pt>
                <c:pt idx="114519">
                  <c:v>57259.5</c:v>
                </c:pt>
                <c:pt idx="114520">
                  <c:v>57260</c:v>
                </c:pt>
                <c:pt idx="114521">
                  <c:v>57260.5</c:v>
                </c:pt>
                <c:pt idx="114522">
                  <c:v>57261</c:v>
                </c:pt>
                <c:pt idx="114523">
                  <c:v>57261.5</c:v>
                </c:pt>
                <c:pt idx="114524">
                  <c:v>57262</c:v>
                </c:pt>
                <c:pt idx="114525">
                  <c:v>57262.5</c:v>
                </c:pt>
                <c:pt idx="114526">
                  <c:v>57263</c:v>
                </c:pt>
                <c:pt idx="114527">
                  <c:v>57263.5</c:v>
                </c:pt>
                <c:pt idx="114528">
                  <c:v>57264</c:v>
                </c:pt>
                <c:pt idx="114529">
                  <c:v>57264.5</c:v>
                </c:pt>
                <c:pt idx="114530">
                  <c:v>57265</c:v>
                </c:pt>
                <c:pt idx="114531">
                  <c:v>57265.5</c:v>
                </c:pt>
                <c:pt idx="114532">
                  <c:v>57266</c:v>
                </c:pt>
                <c:pt idx="114533">
                  <c:v>57266.5</c:v>
                </c:pt>
                <c:pt idx="114534">
                  <c:v>57267</c:v>
                </c:pt>
                <c:pt idx="114535">
                  <c:v>57267.5</c:v>
                </c:pt>
                <c:pt idx="114536">
                  <c:v>57268</c:v>
                </c:pt>
                <c:pt idx="114537">
                  <c:v>57268.5</c:v>
                </c:pt>
                <c:pt idx="114538">
                  <c:v>57269</c:v>
                </c:pt>
                <c:pt idx="114539">
                  <c:v>57269.5</c:v>
                </c:pt>
                <c:pt idx="114540">
                  <c:v>57270</c:v>
                </c:pt>
                <c:pt idx="114541">
                  <c:v>57270.5</c:v>
                </c:pt>
                <c:pt idx="114542">
                  <c:v>57271</c:v>
                </c:pt>
                <c:pt idx="114543">
                  <c:v>57271.5</c:v>
                </c:pt>
                <c:pt idx="114544">
                  <c:v>57272</c:v>
                </c:pt>
                <c:pt idx="114545">
                  <c:v>57272.5</c:v>
                </c:pt>
                <c:pt idx="114546">
                  <c:v>57273</c:v>
                </c:pt>
                <c:pt idx="114547">
                  <c:v>57273.5</c:v>
                </c:pt>
                <c:pt idx="114548">
                  <c:v>57274</c:v>
                </c:pt>
                <c:pt idx="114549">
                  <c:v>57274.5</c:v>
                </c:pt>
                <c:pt idx="114550">
                  <c:v>57275</c:v>
                </c:pt>
                <c:pt idx="114551">
                  <c:v>57275.5</c:v>
                </c:pt>
                <c:pt idx="114552">
                  <c:v>57276</c:v>
                </c:pt>
                <c:pt idx="114553">
                  <c:v>57276.5</c:v>
                </c:pt>
                <c:pt idx="114554">
                  <c:v>57277</c:v>
                </c:pt>
                <c:pt idx="114555">
                  <c:v>57277.5</c:v>
                </c:pt>
                <c:pt idx="114556">
                  <c:v>57278</c:v>
                </c:pt>
                <c:pt idx="114557">
                  <c:v>57278.5</c:v>
                </c:pt>
                <c:pt idx="114558">
                  <c:v>57279</c:v>
                </c:pt>
                <c:pt idx="114559">
                  <c:v>57279.5</c:v>
                </c:pt>
                <c:pt idx="114560">
                  <c:v>57280</c:v>
                </c:pt>
                <c:pt idx="114561">
                  <c:v>57280.5</c:v>
                </c:pt>
                <c:pt idx="114562">
                  <c:v>57281</c:v>
                </c:pt>
                <c:pt idx="114563">
                  <c:v>57281.5</c:v>
                </c:pt>
                <c:pt idx="114564">
                  <c:v>57282</c:v>
                </c:pt>
                <c:pt idx="114565">
                  <c:v>57282.5</c:v>
                </c:pt>
                <c:pt idx="114566">
                  <c:v>57283</c:v>
                </c:pt>
                <c:pt idx="114567">
                  <c:v>57283.5</c:v>
                </c:pt>
                <c:pt idx="114568">
                  <c:v>57284</c:v>
                </c:pt>
                <c:pt idx="114569">
                  <c:v>57284.5</c:v>
                </c:pt>
                <c:pt idx="114570">
                  <c:v>57285</c:v>
                </c:pt>
                <c:pt idx="114571">
                  <c:v>57285.5</c:v>
                </c:pt>
                <c:pt idx="114572">
                  <c:v>57286</c:v>
                </c:pt>
                <c:pt idx="114573">
                  <c:v>57286.5</c:v>
                </c:pt>
                <c:pt idx="114574">
                  <c:v>57287</c:v>
                </c:pt>
                <c:pt idx="114575">
                  <c:v>57287.5</c:v>
                </c:pt>
                <c:pt idx="114576">
                  <c:v>57288</c:v>
                </c:pt>
                <c:pt idx="114577">
                  <c:v>57288.5</c:v>
                </c:pt>
                <c:pt idx="114578">
                  <c:v>57289</c:v>
                </c:pt>
                <c:pt idx="114579">
                  <c:v>57289.5</c:v>
                </c:pt>
                <c:pt idx="114580">
                  <c:v>57290</c:v>
                </c:pt>
                <c:pt idx="114581">
                  <c:v>57290.5</c:v>
                </c:pt>
                <c:pt idx="114582">
                  <c:v>57291</c:v>
                </c:pt>
                <c:pt idx="114583">
                  <c:v>57291.5</c:v>
                </c:pt>
                <c:pt idx="114584">
                  <c:v>57292</c:v>
                </c:pt>
                <c:pt idx="114585">
                  <c:v>57292.5</c:v>
                </c:pt>
                <c:pt idx="114586">
                  <c:v>57293</c:v>
                </c:pt>
                <c:pt idx="114587">
                  <c:v>57293.5</c:v>
                </c:pt>
                <c:pt idx="114588">
                  <c:v>57294</c:v>
                </c:pt>
                <c:pt idx="114589">
                  <c:v>57294.5</c:v>
                </c:pt>
                <c:pt idx="114590">
                  <c:v>57295</c:v>
                </c:pt>
                <c:pt idx="114591">
                  <c:v>57295.5</c:v>
                </c:pt>
                <c:pt idx="114592">
                  <c:v>57296</c:v>
                </c:pt>
                <c:pt idx="114593">
                  <c:v>57296.5</c:v>
                </c:pt>
                <c:pt idx="114594">
                  <c:v>57297</c:v>
                </c:pt>
                <c:pt idx="114595">
                  <c:v>57297.5</c:v>
                </c:pt>
                <c:pt idx="114596">
                  <c:v>57298</c:v>
                </c:pt>
                <c:pt idx="114597">
                  <c:v>57298.5</c:v>
                </c:pt>
                <c:pt idx="114598">
                  <c:v>57299</c:v>
                </c:pt>
                <c:pt idx="114599">
                  <c:v>57299.5</c:v>
                </c:pt>
                <c:pt idx="114600">
                  <c:v>57300</c:v>
                </c:pt>
                <c:pt idx="114601">
                  <c:v>57300.5</c:v>
                </c:pt>
                <c:pt idx="114602">
                  <c:v>57301</c:v>
                </c:pt>
                <c:pt idx="114603">
                  <c:v>57301.5</c:v>
                </c:pt>
                <c:pt idx="114604">
                  <c:v>57302</c:v>
                </c:pt>
                <c:pt idx="114605">
                  <c:v>57302.5</c:v>
                </c:pt>
                <c:pt idx="114606">
                  <c:v>57303</c:v>
                </c:pt>
                <c:pt idx="114607">
                  <c:v>57303.5</c:v>
                </c:pt>
                <c:pt idx="114608">
                  <c:v>57304</c:v>
                </c:pt>
                <c:pt idx="114609">
                  <c:v>57304.5</c:v>
                </c:pt>
                <c:pt idx="114610">
                  <c:v>57305</c:v>
                </c:pt>
                <c:pt idx="114611">
                  <c:v>57305.5</c:v>
                </c:pt>
                <c:pt idx="114612">
                  <c:v>57306</c:v>
                </c:pt>
                <c:pt idx="114613">
                  <c:v>57306.5</c:v>
                </c:pt>
                <c:pt idx="114614">
                  <c:v>57307</c:v>
                </c:pt>
                <c:pt idx="114615">
                  <c:v>57307.5</c:v>
                </c:pt>
                <c:pt idx="114616">
                  <c:v>57308</c:v>
                </c:pt>
                <c:pt idx="114617">
                  <c:v>57308.5</c:v>
                </c:pt>
                <c:pt idx="114618">
                  <c:v>57309</c:v>
                </c:pt>
                <c:pt idx="114619">
                  <c:v>57309.5</c:v>
                </c:pt>
                <c:pt idx="114620">
                  <c:v>57310</c:v>
                </c:pt>
                <c:pt idx="114621">
                  <c:v>57310.5</c:v>
                </c:pt>
                <c:pt idx="114622">
                  <c:v>57311</c:v>
                </c:pt>
                <c:pt idx="114623">
                  <c:v>57311.5</c:v>
                </c:pt>
                <c:pt idx="114624">
                  <c:v>57312</c:v>
                </c:pt>
                <c:pt idx="114625">
                  <c:v>57312.5</c:v>
                </c:pt>
                <c:pt idx="114626">
                  <c:v>57313</c:v>
                </c:pt>
                <c:pt idx="114627">
                  <c:v>57313.5</c:v>
                </c:pt>
                <c:pt idx="114628">
                  <c:v>57314</c:v>
                </c:pt>
                <c:pt idx="114629">
                  <c:v>57314.5</c:v>
                </c:pt>
                <c:pt idx="114630">
                  <c:v>57315</c:v>
                </c:pt>
                <c:pt idx="114631">
                  <c:v>57315.5</c:v>
                </c:pt>
                <c:pt idx="114632">
                  <c:v>57316</c:v>
                </c:pt>
                <c:pt idx="114633">
                  <c:v>57316.5</c:v>
                </c:pt>
                <c:pt idx="114634">
                  <c:v>57317</c:v>
                </c:pt>
                <c:pt idx="114635">
                  <c:v>57317.5</c:v>
                </c:pt>
                <c:pt idx="114636">
                  <c:v>57318</c:v>
                </c:pt>
                <c:pt idx="114637">
                  <c:v>57318.5</c:v>
                </c:pt>
                <c:pt idx="114638">
                  <c:v>57319</c:v>
                </c:pt>
                <c:pt idx="114639">
                  <c:v>57319.5</c:v>
                </c:pt>
                <c:pt idx="114640">
                  <c:v>57320</c:v>
                </c:pt>
                <c:pt idx="114641">
                  <c:v>57320.5</c:v>
                </c:pt>
                <c:pt idx="114642">
                  <c:v>57321</c:v>
                </c:pt>
                <c:pt idx="114643">
                  <c:v>57321.5</c:v>
                </c:pt>
                <c:pt idx="114644">
                  <c:v>57322</c:v>
                </c:pt>
                <c:pt idx="114645">
                  <c:v>57322.5</c:v>
                </c:pt>
                <c:pt idx="114646">
                  <c:v>57323</c:v>
                </c:pt>
                <c:pt idx="114647">
                  <c:v>57323.5</c:v>
                </c:pt>
                <c:pt idx="114648">
                  <c:v>57324</c:v>
                </c:pt>
                <c:pt idx="114649">
                  <c:v>57324.5</c:v>
                </c:pt>
                <c:pt idx="114650">
                  <c:v>57325</c:v>
                </c:pt>
                <c:pt idx="114651">
                  <c:v>57325.5</c:v>
                </c:pt>
                <c:pt idx="114652">
                  <c:v>57326</c:v>
                </c:pt>
                <c:pt idx="114653">
                  <c:v>57326.5</c:v>
                </c:pt>
                <c:pt idx="114654">
                  <c:v>57327</c:v>
                </c:pt>
                <c:pt idx="114655">
                  <c:v>57327.5</c:v>
                </c:pt>
                <c:pt idx="114656">
                  <c:v>57328</c:v>
                </c:pt>
                <c:pt idx="114657">
                  <c:v>57328.5</c:v>
                </c:pt>
                <c:pt idx="114658">
                  <c:v>57329</c:v>
                </c:pt>
                <c:pt idx="114659">
                  <c:v>57329.5</c:v>
                </c:pt>
                <c:pt idx="114660">
                  <c:v>57330</c:v>
                </c:pt>
                <c:pt idx="114661">
                  <c:v>57330.5</c:v>
                </c:pt>
                <c:pt idx="114662">
                  <c:v>57331</c:v>
                </c:pt>
                <c:pt idx="114663">
                  <c:v>57331.5</c:v>
                </c:pt>
                <c:pt idx="114664">
                  <c:v>57332</c:v>
                </c:pt>
                <c:pt idx="114665">
                  <c:v>57332.5</c:v>
                </c:pt>
                <c:pt idx="114666">
                  <c:v>57333</c:v>
                </c:pt>
                <c:pt idx="114667">
                  <c:v>57333.5</c:v>
                </c:pt>
                <c:pt idx="114668">
                  <c:v>57334</c:v>
                </c:pt>
                <c:pt idx="114669">
                  <c:v>57334.5</c:v>
                </c:pt>
                <c:pt idx="114670">
                  <c:v>57335</c:v>
                </c:pt>
                <c:pt idx="114671">
                  <c:v>57335.5</c:v>
                </c:pt>
                <c:pt idx="114672">
                  <c:v>57336</c:v>
                </c:pt>
                <c:pt idx="114673">
                  <c:v>57336.5</c:v>
                </c:pt>
                <c:pt idx="114674">
                  <c:v>57337</c:v>
                </c:pt>
                <c:pt idx="114675">
                  <c:v>57337.5</c:v>
                </c:pt>
                <c:pt idx="114676">
                  <c:v>57338</c:v>
                </c:pt>
                <c:pt idx="114677">
                  <c:v>57338.5</c:v>
                </c:pt>
                <c:pt idx="114678">
                  <c:v>57339</c:v>
                </c:pt>
                <c:pt idx="114679">
                  <c:v>57339.5</c:v>
                </c:pt>
                <c:pt idx="114680">
                  <c:v>57340</c:v>
                </c:pt>
                <c:pt idx="114681">
                  <c:v>57340.5</c:v>
                </c:pt>
                <c:pt idx="114682">
                  <c:v>57341</c:v>
                </c:pt>
                <c:pt idx="114683">
                  <c:v>57341.5</c:v>
                </c:pt>
                <c:pt idx="114684">
                  <c:v>57342</c:v>
                </c:pt>
                <c:pt idx="114685">
                  <c:v>57342.5</c:v>
                </c:pt>
                <c:pt idx="114686">
                  <c:v>57343</c:v>
                </c:pt>
                <c:pt idx="114687">
                  <c:v>57343.5</c:v>
                </c:pt>
                <c:pt idx="114688">
                  <c:v>57344</c:v>
                </c:pt>
                <c:pt idx="114689">
                  <c:v>57344.5</c:v>
                </c:pt>
                <c:pt idx="114690">
                  <c:v>57345</c:v>
                </c:pt>
                <c:pt idx="114691">
                  <c:v>57345.5</c:v>
                </c:pt>
                <c:pt idx="114692">
                  <c:v>57346</c:v>
                </c:pt>
                <c:pt idx="114693">
                  <c:v>57346.5</c:v>
                </c:pt>
                <c:pt idx="114694">
                  <c:v>57347</c:v>
                </c:pt>
                <c:pt idx="114695">
                  <c:v>57347.5</c:v>
                </c:pt>
                <c:pt idx="114696">
                  <c:v>57348</c:v>
                </c:pt>
                <c:pt idx="114697">
                  <c:v>57348.5</c:v>
                </c:pt>
                <c:pt idx="114698">
                  <c:v>57349</c:v>
                </c:pt>
                <c:pt idx="114699">
                  <c:v>57349.5</c:v>
                </c:pt>
                <c:pt idx="114700">
                  <c:v>57350</c:v>
                </c:pt>
                <c:pt idx="114701">
                  <c:v>57350.5</c:v>
                </c:pt>
                <c:pt idx="114702">
                  <c:v>57351</c:v>
                </c:pt>
                <c:pt idx="114703">
                  <c:v>57351.5</c:v>
                </c:pt>
                <c:pt idx="114704">
                  <c:v>57352</c:v>
                </c:pt>
                <c:pt idx="114705">
                  <c:v>57352.5</c:v>
                </c:pt>
                <c:pt idx="114706">
                  <c:v>57353</c:v>
                </c:pt>
                <c:pt idx="114707">
                  <c:v>57353.5</c:v>
                </c:pt>
                <c:pt idx="114708">
                  <c:v>57354</c:v>
                </c:pt>
                <c:pt idx="114709">
                  <c:v>57354.5</c:v>
                </c:pt>
                <c:pt idx="114710">
                  <c:v>57355</c:v>
                </c:pt>
                <c:pt idx="114711">
                  <c:v>57355.5</c:v>
                </c:pt>
                <c:pt idx="114712">
                  <c:v>57356</c:v>
                </c:pt>
                <c:pt idx="114713">
                  <c:v>57356.5</c:v>
                </c:pt>
                <c:pt idx="114714">
                  <c:v>57357</c:v>
                </c:pt>
                <c:pt idx="114715">
                  <c:v>57357.5</c:v>
                </c:pt>
                <c:pt idx="114716">
                  <c:v>57358</c:v>
                </c:pt>
                <c:pt idx="114717">
                  <c:v>57358.5</c:v>
                </c:pt>
                <c:pt idx="114718">
                  <c:v>57359</c:v>
                </c:pt>
                <c:pt idx="114719">
                  <c:v>57359.5</c:v>
                </c:pt>
                <c:pt idx="114720">
                  <c:v>57360</c:v>
                </c:pt>
                <c:pt idx="114721">
                  <c:v>57360.5</c:v>
                </c:pt>
                <c:pt idx="114722">
                  <c:v>57361</c:v>
                </c:pt>
                <c:pt idx="114723">
                  <c:v>57361.5</c:v>
                </c:pt>
                <c:pt idx="114724">
                  <c:v>57362</c:v>
                </c:pt>
                <c:pt idx="114725">
                  <c:v>57362.5</c:v>
                </c:pt>
                <c:pt idx="114726">
                  <c:v>57363</c:v>
                </c:pt>
                <c:pt idx="114727">
                  <c:v>57363.5</c:v>
                </c:pt>
                <c:pt idx="114728">
                  <c:v>57364</c:v>
                </c:pt>
                <c:pt idx="114729">
                  <c:v>57364.5</c:v>
                </c:pt>
                <c:pt idx="114730">
                  <c:v>57365</c:v>
                </c:pt>
                <c:pt idx="114731">
                  <c:v>57365.5</c:v>
                </c:pt>
                <c:pt idx="114732">
                  <c:v>57366</c:v>
                </c:pt>
                <c:pt idx="114733">
                  <c:v>57366.5</c:v>
                </c:pt>
                <c:pt idx="114734">
                  <c:v>57367</c:v>
                </c:pt>
                <c:pt idx="114735">
                  <c:v>57367.5</c:v>
                </c:pt>
                <c:pt idx="114736">
                  <c:v>57368</c:v>
                </c:pt>
                <c:pt idx="114737">
                  <c:v>57368.5</c:v>
                </c:pt>
                <c:pt idx="114738">
                  <c:v>57369</c:v>
                </c:pt>
                <c:pt idx="114739">
                  <c:v>57369.5</c:v>
                </c:pt>
                <c:pt idx="114740">
                  <c:v>57370</c:v>
                </c:pt>
                <c:pt idx="114741">
                  <c:v>57370.5</c:v>
                </c:pt>
                <c:pt idx="114742">
                  <c:v>57371</c:v>
                </c:pt>
                <c:pt idx="114743">
                  <c:v>57371.5</c:v>
                </c:pt>
                <c:pt idx="114744">
                  <c:v>57372</c:v>
                </c:pt>
                <c:pt idx="114745">
                  <c:v>57372.5</c:v>
                </c:pt>
                <c:pt idx="114746">
                  <c:v>57373</c:v>
                </c:pt>
                <c:pt idx="114747">
                  <c:v>57373.5</c:v>
                </c:pt>
                <c:pt idx="114748">
                  <c:v>57374</c:v>
                </c:pt>
                <c:pt idx="114749">
                  <c:v>57374.5</c:v>
                </c:pt>
                <c:pt idx="114750">
                  <c:v>57375</c:v>
                </c:pt>
                <c:pt idx="114751">
                  <c:v>57375.5</c:v>
                </c:pt>
                <c:pt idx="114752">
                  <c:v>57376</c:v>
                </c:pt>
                <c:pt idx="114753">
                  <c:v>57376.5</c:v>
                </c:pt>
                <c:pt idx="114754">
                  <c:v>57377</c:v>
                </c:pt>
                <c:pt idx="114755">
                  <c:v>57377.5</c:v>
                </c:pt>
                <c:pt idx="114756">
                  <c:v>57378</c:v>
                </c:pt>
                <c:pt idx="114757">
                  <c:v>57378.5</c:v>
                </c:pt>
                <c:pt idx="114758">
                  <c:v>57379</c:v>
                </c:pt>
                <c:pt idx="114759">
                  <c:v>57379.5</c:v>
                </c:pt>
                <c:pt idx="114760">
                  <c:v>57380</c:v>
                </c:pt>
                <c:pt idx="114761">
                  <c:v>57380.5</c:v>
                </c:pt>
                <c:pt idx="114762">
                  <c:v>57381</c:v>
                </c:pt>
                <c:pt idx="114763">
                  <c:v>57381.5</c:v>
                </c:pt>
                <c:pt idx="114764">
                  <c:v>57382</c:v>
                </c:pt>
                <c:pt idx="114765">
                  <c:v>57382.5</c:v>
                </c:pt>
                <c:pt idx="114766">
                  <c:v>57383</c:v>
                </c:pt>
                <c:pt idx="114767">
                  <c:v>57383.5</c:v>
                </c:pt>
                <c:pt idx="114768">
                  <c:v>57384</c:v>
                </c:pt>
                <c:pt idx="114769">
                  <c:v>57384.5</c:v>
                </c:pt>
                <c:pt idx="114770">
                  <c:v>57385</c:v>
                </c:pt>
                <c:pt idx="114771">
                  <c:v>57385.5</c:v>
                </c:pt>
                <c:pt idx="114772">
                  <c:v>57386</c:v>
                </c:pt>
                <c:pt idx="114773">
                  <c:v>57386.5</c:v>
                </c:pt>
                <c:pt idx="114774">
                  <c:v>57387</c:v>
                </c:pt>
                <c:pt idx="114775">
                  <c:v>57387.5</c:v>
                </c:pt>
                <c:pt idx="114776">
                  <c:v>57388</c:v>
                </c:pt>
                <c:pt idx="114777">
                  <c:v>57388.5</c:v>
                </c:pt>
                <c:pt idx="114778">
                  <c:v>57389</c:v>
                </c:pt>
                <c:pt idx="114779">
                  <c:v>57389.5</c:v>
                </c:pt>
                <c:pt idx="114780">
                  <c:v>57390</c:v>
                </c:pt>
                <c:pt idx="114781">
                  <c:v>57390.5</c:v>
                </c:pt>
                <c:pt idx="114782">
                  <c:v>57391</c:v>
                </c:pt>
                <c:pt idx="114783">
                  <c:v>57391.5</c:v>
                </c:pt>
                <c:pt idx="114784">
                  <c:v>57392</c:v>
                </c:pt>
                <c:pt idx="114785">
                  <c:v>57392.5</c:v>
                </c:pt>
                <c:pt idx="114786">
                  <c:v>57393</c:v>
                </c:pt>
                <c:pt idx="114787">
                  <c:v>57393.5</c:v>
                </c:pt>
                <c:pt idx="114788">
                  <c:v>57394</c:v>
                </c:pt>
                <c:pt idx="114789">
                  <c:v>57394.5</c:v>
                </c:pt>
                <c:pt idx="114790">
                  <c:v>57395</c:v>
                </c:pt>
                <c:pt idx="114791">
                  <c:v>57395.5</c:v>
                </c:pt>
                <c:pt idx="114792">
                  <c:v>57396</c:v>
                </c:pt>
                <c:pt idx="114793">
                  <c:v>57396.5</c:v>
                </c:pt>
                <c:pt idx="114794">
                  <c:v>57397</c:v>
                </c:pt>
                <c:pt idx="114795">
                  <c:v>57397.5</c:v>
                </c:pt>
                <c:pt idx="114796">
                  <c:v>57398</c:v>
                </c:pt>
                <c:pt idx="114797">
                  <c:v>57398.5</c:v>
                </c:pt>
                <c:pt idx="114798">
                  <c:v>57399</c:v>
                </c:pt>
                <c:pt idx="114799">
                  <c:v>57399.5</c:v>
                </c:pt>
                <c:pt idx="114800">
                  <c:v>57400</c:v>
                </c:pt>
                <c:pt idx="114801">
                  <c:v>57400.5</c:v>
                </c:pt>
                <c:pt idx="114802">
                  <c:v>57401</c:v>
                </c:pt>
                <c:pt idx="114803">
                  <c:v>57401.5</c:v>
                </c:pt>
                <c:pt idx="114804">
                  <c:v>57402</c:v>
                </c:pt>
                <c:pt idx="114805">
                  <c:v>57402.5</c:v>
                </c:pt>
                <c:pt idx="114806">
                  <c:v>57403</c:v>
                </c:pt>
                <c:pt idx="114807">
                  <c:v>57403.5</c:v>
                </c:pt>
                <c:pt idx="114808">
                  <c:v>57404</c:v>
                </c:pt>
                <c:pt idx="114809">
                  <c:v>57404.5</c:v>
                </c:pt>
                <c:pt idx="114810">
                  <c:v>57405</c:v>
                </c:pt>
                <c:pt idx="114811">
                  <c:v>57405.5</c:v>
                </c:pt>
                <c:pt idx="114812">
                  <c:v>57406</c:v>
                </c:pt>
                <c:pt idx="114813">
                  <c:v>57406.5</c:v>
                </c:pt>
                <c:pt idx="114814">
                  <c:v>57407</c:v>
                </c:pt>
                <c:pt idx="114815">
                  <c:v>57407.5</c:v>
                </c:pt>
                <c:pt idx="114816">
                  <c:v>57408</c:v>
                </c:pt>
                <c:pt idx="114817">
                  <c:v>57408.5</c:v>
                </c:pt>
                <c:pt idx="114818">
                  <c:v>57409</c:v>
                </c:pt>
                <c:pt idx="114819">
                  <c:v>57409.5</c:v>
                </c:pt>
                <c:pt idx="114820">
                  <c:v>57410</c:v>
                </c:pt>
                <c:pt idx="114821">
                  <c:v>57410.5</c:v>
                </c:pt>
                <c:pt idx="114822">
                  <c:v>57411</c:v>
                </c:pt>
                <c:pt idx="114823">
                  <c:v>57411.5</c:v>
                </c:pt>
                <c:pt idx="114824">
                  <c:v>57412</c:v>
                </c:pt>
                <c:pt idx="114825">
                  <c:v>57412.5</c:v>
                </c:pt>
                <c:pt idx="114826">
                  <c:v>57413</c:v>
                </c:pt>
                <c:pt idx="114827">
                  <c:v>57413.5</c:v>
                </c:pt>
                <c:pt idx="114828">
                  <c:v>57414</c:v>
                </c:pt>
                <c:pt idx="114829">
                  <c:v>57414.5</c:v>
                </c:pt>
                <c:pt idx="114830">
                  <c:v>57415</c:v>
                </c:pt>
                <c:pt idx="114831">
                  <c:v>57415.5</c:v>
                </c:pt>
                <c:pt idx="114832">
                  <c:v>57416</c:v>
                </c:pt>
                <c:pt idx="114833">
                  <c:v>57416.5</c:v>
                </c:pt>
                <c:pt idx="114834">
                  <c:v>57417</c:v>
                </c:pt>
                <c:pt idx="114835">
                  <c:v>57417.5</c:v>
                </c:pt>
                <c:pt idx="114836">
                  <c:v>57418</c:v>
                </c:pt>
                <c:pt idx="114837">
                  <c:v>57418.5</c:v>
                </c:pt>
                <c:pt idx="114838">
                  <c:v>57419</c:v>
                </c:pt>
                <c:pt idx="114839">
                  <c:v>57419.5</c:v>
                </c:pt>
                <c:pt idx="114840">
                  <c:v>57420</c:v>
                </c:pt>
                <c:pt idx="114841">
                  <c:v>57420.5</c:v>
                </c:pt>
                <c:pt idx="114842">
                  <c:v>57421</c:v>
                </c:pt>
                <c:pt idx="114843">
                  <c:v>57421.5</c:v>
                </c:pt>
                <c:pt idx="114844">
                  <c:v>57422</c:v>
                </c:pt>
                <c:pt idx="114845">
                  <c:v>57422.5</c:v>
                </c:pt>
                <c:pt idx="114846">
                  <c:v>57423</c:v>
                </c:pt>
                <c:pt idx="114847">
                  <c:v>57423.5</c:v>
                </c:pt>
                <c:pt idx="114848">
                  <c:v>57424</c:v>
                </c:pt>
                <c:pt idx="114849">
                  <c:v>57424.5</c:v>
                </c:pt>
                <c:pt idx="114850">
                  <c:v>57425</c:v>
                </c:pt>
                <c:pt idx="114851">
                  <c:v>57425.5</c:v>
                </c:pt>
                <c:pt idx="114852">
                  <c:v>57426</c:v>
                </c:pt>
                <c:pt idx="114853">
                  <c:v>57426.5</c:v>
                </c:pt>
                <c:pt idx="114854">
                  <c:v>57427</c:v>
                </c:pt>
                <c:pt idx="114855">
                  <c:v>57427.5</c:v>
                </c:pt>
                <c:pt idx="114856">
                  <c:v>57428</c:v>
                </c:pt>
                <c:pt idx="114857">
                  <c:v>57428.5</c:v>
                </c:pt>
                <c:pt idx="114858">
                  <c:v>57429</c:v>
                </c:pt>
                <c:pt idx="114859">
                  <c:v>57429.5</c:v>
                </c:pt>
                <c:pt idx="114860">
                  <c:v>57430</c:v>
                </c:pt>
                <c:pt idx="114861">
                  <c:v>57430.5</c:v>
                </c:pt>
                <c:pt idx="114862">
                  <c:v>57431</c:v>
                </c:pt>
                <c:pt idx="114863">
                  <c:v>57431.5</c:v>
                </c:pt>
                <c:pt idx="114864">
                  <c:v>57432</c:v>
                </c:pt>
                <c:pt idx="114865">
                  <c:v>57432.5</c:v>
                </c:pt>
                <c:pt idx="114866">
                  <c:v>57433</c:v>
                </c:pt>
                <c:pt idx="114867">
                  <c:v>57433.5</c:v>
                </c:pt>
                <c:pt idx="114868">
                  <c:v>57434</c:v>
                </c:pt>
                <c:pt idx="114869">
                  <c:v>57434.5</c:v>
                </c:pt>
                <c:pt idx="114870">
                  <c:v>57435</c:v>
                </c:pt>
                <c:pt idx="114871">
                  <c:v>57435.5</c:v>
                </c:pt>
                <c:pt idx="114872">
                  <c:v>57436</c:v>
                </c:pt>
                <c:pt idx="114873">
                  <c:v>57436.5</c:v>
                </c:pt>
                <c:pt idx="114874">
                  <c:v>57437</c:v>
                </c:pt>
                <c:pt idx="114875">
                  <c:v>57437.5</c:v>
                </c:pt>
                <c:pt idx="114876">
                  <c:v>57438</c:v>
                </c:pt>
                <c:pt idx="114877">
                  <c:v>57438.5</c:v>
                </c:pt>
                <c:pt idx="114878">
                  <c:v>57439</c:v>
                </c:pt>
                <c:pt idx="114879">
                  <c:v>57439.5</c:v>
                </c:pt>
                <c:pt idx="114880">
                  <c:v>57440</c:v>
                </c:pt>
                <c:pt idx="114881">
                  <c:v>57440.5</c:v>
                </c:pt>
                <c:pt idx="114882">
                  <c:v>57441</c:v>
                </c:pt>
                <c:pt idx="114883">
                  <c:v>57441.5</c:v>
                </c:pt>
                <c:pt idx="114884">
                  <c:v>57442</c:v>
                </c:pt>
                <c:pt idx="114885">
                  <c:v>57442.5</c:v>
                </c:pt>
                <c:pt idx="114886">
                  <c:v>57443</c:v>
                </c:pt>
                <c:pt idx="114887">
                  <c:v>57443.5</c:v>
                </c:pt>
                <c:pt idx="114888">
                  <c:v>57444</c:v>
                </c:pt>
                <c:pt idx="114889">
                  <c:v>57444.5</c:v>
                </c:pt>
                <c:pt idx="114890">
                  <c:v>57445</c:v>
                </c:pt>
                <c:pt idx="114891">
                  <c:v>57445.5</c:v>
                </c:pt>
                <c:pt idx="114892">
                  <c:v>57446</c:v>
                </c:pt>
                <c:pt idx="114893">
                  <c:v>57446.5</c:v>
                </c:pt>
                <c:pt idx="114894">
                  <c:v>57447</c:v>
                </c:pt>
                <c:pt idx="114895">
                  <c:v>57447.5</c:v>
                </c:pt>
                <c:pt idx="114896">
                  <c:v>57448</c:v>
                </c:pt>
                <c:pt idx="114897">
                  <c:v>57448.5</c:v>
                </c:pt>
                <c:pt idx="114898">
                  <c:v>57449</c:v>
                </c:pt>
                <c:pt idx="114899">
                  <c:v>57449.5</c:v>
                </c:pt>
                <c:pt idx="114900">
                  <c:v>57450</c:v>
                </c:pt>
                <c:pt idx="114901">
                  <c:v>57450.5</c:v>
                </c:pt>
                <c:pt idx="114902">
                  <c:v>57451</c:v>
                </c:pt>
                <c:pt idx="114903">
                  <c:v>57451.5</c:v>
                </c:pt>
                <c:pt idx="114904">
                  <c:v>57452</c:v>
                </c:pt>
                <c:pt idx="114905">
                  <c:v>57452.5</c:v>
                </c:pt>
                <c:pt idx="114906">
                  <c:v>57453</c:v>
                </c:pt>
                <c:pt idx="114907">
                  <c:v>57453.5</c:v>
                </c:pt>
                <c:pt idx="114908">
                  <c:v>57454</c:v>
                </c:pt>
                <c:pt idx="114909">
                  <c:v>57454.5</c:v>
                </c:pt>
                <c:pt idx="114910">
                  <c:v>57455</c:v>
                </c:pt>
                <c:pt idx="114911">
                  <c:v>57455.5</c:v>
                </c:pt>
                <c:pt idx="114912">
                  <c:v>57456</c:v>
                </c:pt>
                <c:pt idx="114913">
                  <c:v>57456.5</c:v>
                </c:pt>
                <c:pt idx="114914">
                  <c:v>57457</c:v>
                </c:pt>
                <c:pt idx="114915">
                  <c:v>57457.5</c:v>
                </c:pt>
                <c:pt idx="114916">
                  <c:v>57458</c:v>
                </c:pt>
                <c:pt idx="114917">
                  <c:v>57458.5</c:v>
                </c:pt>
                <c:pt idx="114918">
                  <c:v>57459</c:v>
                </c:pt>
                <c:pt idx="114919">
                  <c:v>57459.5</c:v>
                </c:pt>
                <c:pt idx="114920">
                  <c:v>57460</c:v>
                </c:pt>
                <c:pt idx="114921">
                  <c:v>57460.5</c:v>
                </c:pt>
                <c:pt idx="114922">
                  <c:v>57461</c:v>
                </c:pt>
                <c:pt idx="114923">
                  <c:v>57461.5</c:v>
                </c:pt>
                <c:pt idx="114924">
                  <c:v>57462</c:v>
                </c:pt>
                <c:pt idx="114925">
                  <c:v>57462.5</c:v>
                </c:pt>
                <c:pt idx="114926">
                  <c:v>57463</c:v>
                </c:pt>
                <c:pt idx="114927">
                  <c:v>57463.5</c:v>
                </c:pt>
                <c:pt idx="114928">
                  <c:v>57464</c:v>
                </c:pt>
                <c:pt idx="114929">
                  <c:v>57464.5</c:v>
                </c:pt>
                <c:pt idx="114930">
                  <c:v>57465</c:v>
                </c:pt>
                <c:pt idx="114931">
                  <c:v>57465.5</c:v>
                </c:pt>
                <c:pt idx="114932">
                  <c:v>57466</c:v>
                </c:pt>
                <c:pt idx="114933">
                  <c:v>57466.5</c:v>
                </c:pt>
                <c:pt idx="114934">
                  <c:v>57467</c:v>
                </c:pt>
                <c:pt idx="114935">
                  <c:v>57467.5</c:v>
                </c:pt>
                <c:pt idx="114936">
                  <c:v>57468</c:v>
                </c:pt>
                <c:pt idx="114937">
                  <c:v>57468.5</c:v>
                </c:pt>
                <c:pt idx="114938">
                  <c:v>57469</c:v>
                </c:pt>
                <c:pt idx="114939">
                  <c:v>57469.5</c:v>
                </c:pt>
                <c:pt idx="114940">
                  <c:v>57470</c:v>
                </c:pt>
                <c:pt idx="114941">
                  <c:v>57470.5</c:v>
                </c:pt>
                <c:pt idx="114942">
                  <c:v>57471</c:v>
                </c:pt>
                <c:pt idx="114943">
                  <c:v>57471.5</c:v>
                </c:pt>
                <c:pt idx="114944">
                  <c:v>57472</c:v>
                </c:pt>
                <c:pt idx="114945">
                  <c:v>57472.5</c:v>
                </c:pt>
                <c:pt idx="114946">
                  <c:v>57473</c:v>
                </c:pt>
                <c:pt idx="114947">
                  <c:v>57473.5</c:v>
                </c:pt>
                <c:pt idx="114948">
                  <c:v>57474</c:v>
                </c:pt>
                <c:pt idx="114949">
                  <c:v>57474.5</c:v>
                </c:pt>
                <c:pt idx="114950">
                  <c:v>57475</c:v>
                </c:pt>
                <c:pt idx="114951">
                  <c:v>57475.5</c:v>
                </c:pt>
                <c:pt idx="114952">
                  <c:v>57476</c:v>
                </c:pt>
                <c:pt idx="114953">
                  <c:v>57476.5</c:v>
                </c:pt>
                <c:pt idx="114954">
                  <c:v>57477</c:v>
                </c:pt>
                <c:pt idx="114955">
                  <c:v>57477.5</c:v>
                </c:pt>
                <c:pt idx="114956">
                  <c:v>57478</c:v>
                </c:pt>
                <c:pt idx="114957">
                  <c:v>57478.5</c:v>
                </c:pt>
                <c:pt idx="114958">
                  <c:v>57479</c:v>
                </c:pt>
                <c:pt idx="114959">
                  <c:v>57479.5</c:v>
                </c:pt>
                <c:pt idx="114960">
                  <c:v>57480</c:v>
                </c:pt>
                <c:pt idx="114961">
                  <c:v>57480.5</c:v>
                </c:pt>
                <c:pt idx="114962">
                  <c:v>57481</c:v>
                </c:pt>
                <c:pt idx="114963">
                  <c:v>57481.5</c:v>
                </c:pt>
                <c:pt idx="114964">
                  <c:v>57482</c:v>
                </c:pt>
                <c:pt idx="114965">
                  <c:v>57482.5</c:v>
                </c:pt>
                <c:pt idx="114966">
                  <c:v>57483</c:v>
                </c:pt>
                <c:pt idx="114967">
                  <c:v>57483.5</c:v>
                </c:pt>
                <c:pt idx="114968">
                  <c:v>57484</c:v>
                </c:pt>
                <c:pt idx="114969">
                  <c:v>57484.5</c:v>
                </c:pt>
                <c:pt idx="114970">
                  <c:v>57485</c:v>
                </c:pt>
                <c:pt idx="114971">
                  <c:v>57485.5</c:v>
                </c:pt>
                <c:pt idx="114972">
                  <c:v>57486</c:v>
                </c:pt>
                <c:pt idx="114973">
                  <c:v>57486.5</c:v>
                </c:pt>
                <c:pt idx="114974">
                  <c:v>57487</c:v>
                </c:pt>
                <c:pt idx="114975">
                  <c:v>57487.5</c:v>
                </c:pt>
                <c:pt idx="114976">
                  <c:v>57488</c:v>
                </c:pt>
                <c:pt idx="114977">
                  <c:v>57488.5</c:v>
                </c:pt>
                <c:pt idx="114978">
                  <c:v>57489</c:v>
                </c:pt>
                <c:pt idx="114979">
                  <c:v>57489.5</c:v>
                </c:pt>
                <c:pt idx="114980">
                  <c:v>57490</c:v>
                </c:pt>
                <c:pt idx="114981">
                  <c:v>57490.5</c:v>
                </c:pt>
                <c:pt idx="114982">
                  <c:v>57491</c:v>
                </c:pt>
                <c:pt idx="114983">
                  <c:v>57491.5</c:v>
                </c:pt>
                <c:pt idx="114984">
                  <c:v>57492</c:v>
                </c:pt>
                <c:pt idx="114985">
                  <c:v>57492.5</c:v>
                </c:pt>
                <c:pt idx="114986">
                  <c:v>57493</c:v>
                </c:pt>
                <c:pt idx="114987">
                  <c:v>57493.5</c:v>
                </c:pt>
                <c:pt idx="114988">
                  <c:v>57494</c:v>
                </c:pt>
                <c:pt idx="114989">
                  <c:v>57494.5</c:v>
                </c:pt>
                <c:pt idx="114990">
                  <c:v>57495</c:v>
                </c:pt>
                <c:pt idx="114991">
                  <c:v>57495.5</c:v>
                </c:pt>
                <c:pt idx="114992">
                  <c:v>57496</c:v>
                </c:pt>
                <c:pt idx="114993">
                  <c:v>57496.5</c:v>
                </c:pt>
                <c:pt idx="114994">
                  <c:v>57497</c:v>
                </c:pt>
                <c:pt idx="114995">
                  <c:v>57497.5</c:v>
                </c:pt>
                <c:pt idx="114996">
                  <c:v>57498</c:v>
                </c:pt>
                <c:pt idx="114997">
                  <c:v>57498.5</c:v>
                </c:pt>
                <c:pt idx="114998">
                  <c:v>57499</c:v>
                </c:pt>
                <c:pt idx="114999">
                  <c:v>57499.5</c:v>
                </c:pt>
                <c:pt idx="115000">
                  <c:v>57500</c:v>
                </c:pt>
                <c:pt idx="115001">
                  <c:v>57500.5</c:v>
                </c:pt>
                <c:pt idx="115002">
                  <c:v>57501</c:v>
                </c:pt>
                <c:pt idx="115003">
                  <c:v>57501.5</c:v>
                </c:pt>
                <c:pt idx="115004">
                  <c:v>57502</c:v>
                </c:pt>
                <c:pt idx="115005">
                  <c:v>57502.5</c:v>
                </c:pt>
                <c:pt idx="115006">
                  <c:v>57503</c:v>
                </c:pt>
                <c:pt idx="115007">
                  <c:v>57503.5</c:v>
                </c:pt>
                <c:pt idx="115008">
                  <c:v>57504</c:v>
                </c:pt>
                <c:pt idx="115009">
                  <c:v>57504.5</c:v>
                </c:pt>
                <c:pt idx="115010">
                  <c:v>57505</c:v>
                </c:pt>
                <c:pt idx="115011">
                  <c:v>57505.5</c:v>
                </c:pt>
                <c:pt idx="115012">
                  <c:v>57506</c:v>
                </c:pt>
                <c:pt idx="115013">
                  <c:v>57506.5</c:v>
                </c:pt>
                <c:pt idx="115014">
                  <c:v>57507</c:v>
                </c:pt>
                <c:pt idx="115015">
                  <c:v>57507.5</c:v>
                </c:pt>
                <c:pt idx="115016">
                  <c:v>57508</c:v>
                </c:pt>
                <c:pt idx="115017">
                  <c:v>57508.5</c:v>
                </c:pt>
                <c:pt idx="115018">
                  <c:v>57509</c:v>
                </c:pt>
                <c:pt idx="115019">
                  <c:v>57509.5</c:v>
                </c:pt>
                <c:pt idx="115020">
                  <c:v>57510</c:v>
                </c:pt>
                <c:pt idx="115021">
                  <c:v>57510.5</c:v>
                </c:pt>
                <c:pt idx="115022">
                  <c:v>57511</c:v>
                </c:pt>
                <c:pt idx="115023">
                  <c:v>57511.5</c:v>
                </c:pt>
                <c:pt idx="115024">
                  <c:v>57512</c:v>
                </c:pt>
                <c:pt idx="115025">
                  <c:v>57512.5</c:v>
                </c:pt>
                <c:pt idx="115026">
                  <c:v>57513</c:v>
                </c:pt>
                <c:pt idx="115027">
                  <c:v>57513.5</c:v>
                </c:pt>
                <c:pt idx="115028">
                  <c:v>57514</c:v>
                </c:pt>
                <c:pt idx="115029">
                  <c:v>57514.5</c:v>
                </c:pt>
                <c:pt idx="115030">
                  <c:v>57515</c:v>
                </c:pt>
                <c:pt idx="115031">
                  <c:v>57515.5</c:v>
                </c:pt>
                <c:pt idx="115032">
                  <c:v>57516</c:v>
                </c:pt>
                <c:pt idx="115033">
                  <c:v>57516.5</c:v>
                </c:pt>
                <c:pt idx="115034">
                  <c:v>57517</c:v>
                </c:pt>
                <c:pt idx="115035">
                  <c:v>57517.5</c:v>
                </c:pt>
                <c:pt idx="115036">
                  <c:v>57518</c:v>
                </c:pt>
                <c:pt idx="115037">
                  <c:v>57518.5</c:v>
                </c:pt>
                <c:pt idx="115038">
                  <c:v>57519</c:v>
                </c:pt>
                <c:pt idx="115039">
                  <c:v>57519.5</c:v>
                </c:pt>
                <c:pt idx="115040">
                  <c:v>57520</c:v>
                </c:pt>
                <c:pt idx="115041">
                  <c:v>57520.5</c:v>
                </c:pt>
                <c:pt idx="115042">
                  <c:v>57521</c:v>
                </c:pt>
                <c:pt idx="115043">
                  <c:v>57521.5</c:v>
                </c:pt>
                <c:pt idx="115044">
                  <c:v>57522</c:v>
                </c:pt>
                <c:pt idx="115045">
                  <c:v>57522.5</c:v>
                </c:pt>
                <c:pt idx="115046">
                  <c:v>57523</c:v>
                </c:pt>
                <c:pt idx="115047">
                  <c:v>57523.5</c:v>
                </c:pt>
                <c:pt idx="115048">
                  <c:v>57524</c:v>
                </c:pt>
                <c:pt idx="115049">
                  <c:v>57524.5</c:v>
                </c:pt>
                <c:pt idx="115050">
                  <c:v>57525</c:v>
                </c:pt>
                <c:pt idx="115051">
                  <c:v>57525.5</c:v>
                </c:pt>
                <c:pt idx="115052">
                  <c:v>57526</c:v>
                </c:pt>
                <c:pt idx="115053">
                  <c:v>57526.5</c:v>
                </c:pt>
                <c:pt idx="115054">
                  <c:v>57527</c:v>
                </c:pt>
                <c:pt idx="115055">
                  <c:v>57527.5</c:v>
                </c:pt>
                <c:pt idx="115056">
                  <c:v>57528</c:v>
                </c:pt>
                <c:pt idx="115057">
                  <c:v>57528.5</c:v>
                </c:pt>
                <c:pt idx="115058">
                  <c:v>57529</c:v>
                </c:pt>
                <c:pt idx="115059">
                  <c:v>57529.5</c:v>
                </c:pt>
                <c:pt idx="115060">
                  <c:v>57530</c:v>
                </c:pt>
                <c:pt idx="115061">
                  <c:v>57530.5</c:v>
                </c:pt>
                <c:pt idx="115062">
                  <c:v>57531</c:v>
                </c:pt>
                <c:pt idx="115063">
                  <c:v>57531.5</c:v>
                </c:pt>
                <c:pt idx="115064">
                  <c:v>57532</c:v>
                </c:pt>
                <c:pt idx="115065">
                  <c:v>57532.5</c:v>
                </c:pt>
                <c:pt idx="115066">
                  <c:v>57533</c:v>
                </c:pt>
                <c:pt idx="115067">
                  <c:v>57533.5</c:v>
                </c:pt>
                <c:pt idx="115068">
                  <c:v>57534</c:v>
                </c:pt>
                <c:pt idx="115069">
                  <c:v>57534.5</c:v>
                </c:pt>
                <c:pt idx="115070">
                  <c:v>57535</c:v>
                </c:pt>
                <c:pt idx="115071">
                  <c:v>57535.5</c:v>
                </c:pt>
                <c:pt idx="115072">
                  <c:v>57536</c:v>
                </c:pt>
                <c:pt idx="115073">
                  <c:v>57536.5</c:v>
                </c:pt>
                <c:pt idx="115074">
                  <c:v>57537</c:v>
                </c:pt>
                <c:pt idx="115075">
                  <c:v>57537.5</c:v>
                </c:pt>
                <c:pt idx="115076">
                  <c:v>57538</c:v>
                </c:pt>
                <c:pt idx="115077">
                  <c:v>57538.5</c:v>
                </c:pt>
                <c:pt idx="115078">
                  <c:v>57539</c:v>
                </c:pt>
                <c:pt idx="115079">
                  <c:v>57539.5</c:v>
                </c:pt>
                <c:pt idx="115080">
                  <c:v>57540</c:v>
                </c:pt>
                <c:pt idx="115081">
                  <c:v>57540.5</c:v>
                </c:pt>
                <c:pt idx="115082">
                  <c:v>57541</c:v>
                </c:pt>
                <c:pt idx="115083">
                  <c:v>57541.5</c:v>
                </c:pt>
                <c:pt idx="115084">
                  <c:v>57542</c:v>
                </c:pt>
                <c:pt idx="115085">
                  <c:v>57542.5</c:v>
                </c:pt>
                <c:pt idx="115086">
                  <c:v>57543</c:v>
                </c:pt>
                <c:pt idx="115087">
                  <c:v>57543.5</c:v>
                </c:pt>
                <c:pt idx="115088">
                  <c:v>57544</c:v>
                </c:pt>
                <c:pt idx="115089">
                  <c:v>57544.5</c:v>
                </c:pt>
                <c:pt idx="115090">
                  <c:v>57545</c:v>
                </c:pt>
                <c:pt idx="115091">
                  <c:v>57545.5</c:v>
                </c:pt>
                <c:pt idx="115092">
                  <c:v>57546</c:v>
                </c:pt>
                <c:pt idx="115093">
                  <c:v>57546.5</c:v>
                </c:pt>
                <c:pt idx="115094">
                  <c:v>57547</c:v>
                </c:pt>
                <c:pt idx="115095">
                  <c:v>57547.5</c:v>
                </c:pt>
                <c:pt idx="115096">
                  <c:v>57548</c:v>
                </c:pt>
                <c:pt idx="115097">
                  <c:v>57548.5</c:v>
                </c:pt>
                <c:pt idx="115098">
                  <c:v>57549</c:v>
                </c:pt>
                <c:pt idx="115099">
                  <c:v>57549.5</c:v>
                </c:pt>
                <c:pt idx="115100">
                  <c:v>57550</c:v>
                </c:pt>
                <c:pt idx="115101">
                  <c:v>57550.5</c:v>
                </c:pt>
                <c:pt idx="115102">
                  <c:v>57551</c:v>
                </c:pt>
                <c:pt idx="115103">
                  <c:v>57551.5</c:v>
                </c:pt>
                <c:pt idx="115104">
                  <c:v>57552</c:v>
                </c:pt>
                <c:pt idx="115105">
                  <c:v>57552.5</c:v>
                </c:pt>
                <c:pt idx="115106">
                  <c:v>57553</c:v>
                </c:pt>
                <c:pt idx="115107">
                  <c:v>57553.5</c:v>
                </c:pt>
                <c:pt idx="115108">
                  <c:v>57554</c:v>
                </c:pt>
                <c:pt idx="115109">
                  <c:v>57554.5</c:v>
                </c:pt>
                <c:pt idx="115110">
                  <c:v>57555</c:v>
                </c:pt>
                <c:pt idx="115111">
                  <c:v>57555.5</c:v>
                </c:pt>
                <c:pt idx="115112">
                  <c:v>57556</c:v>
                </c:pt>
                <c:pt idx="115113">
                  <c:v>57556.5</c:v>
                </c:pt>
                <c:pt idx="115114">
                  <c:v>57557</c:v>
                </c:pt>
                <c:pt idx="115115">
                  <c:v>57557.5</c:v>
                </c:pt>
                <c:pt idx="115116">
                  <c:v>57558</c:v>
                </c:pt>
                <c:pt idx="115117">
                  <c:v>57558.5</c:v>
                </c:pt>
                <c:pt idx="115118">
                  <c:v>57559</c:v>
                </c:pt>
                <c:pt idx="115119">
                  <c:v>57559.5</c:v>
                </c:pt>
                <c:pt idx="115120">
                  <c:v>57560</c:v>
                </c:pt>
                <c:pt idx="115121">
                  <c:v>57560.5</c:v>
                </c:pt>
                <c:pt idx="115122">
                  <c:v>57561</c:v>
                </c:pt>
                <c:pt idx="115123">
                  <c:v>57561.5</c:v>
                </c:pt>
                <c:pt idx="115124">
                  <c:v>57562</c:v>
                </c:pt>
                <c:pt idx="115125">
                  <c:v>57562.5</c:v>
                </c:pt>
                <c:pt idx="115126">
                  <c:v>57563</c:v>
                </c:pt>
                <c:pt idx="115127">
                  <c:v>57563.5</c:v>
                </c:pt>
                <c:pt idx="115128">
                  <c:v>57564</c:v>
                </c:pt>
                <c:pt idx="115129">
                  <c:v>57564.5</c:v>
                </c:pt>
                <c:pt idx="115130">
                  <c:v>57565</c:v>
                </c:pt>
                <c:pt idx="115131">
                  <c:v>57565.5</c:v>
                </c:pt>
                <c:pt idx="115132">
                  <c:v>57566</c:v>
                </c:pt>
                <c:pt idx="115133">
                  <c:v>57566.5</c:v>
                </c:pt>
                <c:pt idx="115134">
                  <c:v>57567</c:v>
                </c:pt>
                <c:pt idx="115135">
                  <c:v>57567.5</c:v>
                </c:pt>
                <c:pt idx="115136">
                  <c:v>57568</c:v>
                </c:pt>
                <c:pt idx="115137">
                  <c:v>57568.5</c:v>
                </c:pt>
                <c:pt idx="115138">
                  <c:v>57569</c:v>
                </c:pt>
                <c:pt idx="115139">
                  <c:v>57569.5</c:v>
                </c:pt>
                <c:pt idx="115140">
                  <c:v>57570</c:v>
                </c:pt>
                <c:pt idx="115141">
                  <c:v>57570.5</c:v>
                </c:pt>
                <c:pt idx="115142">
                  <c:v>57571</c:v>
                </c:pt>
                <c:pt idx="115143">
                  <c:v>57571.5</c:v>
                </c:pt>
                <c:pt idx="115144">
                  <c:v>57572</c:v>
                </c:pt>
                <c:pt idx="115145">
                  <c:v>57572.5</c:v>
                </c:pt>
                <c:pt idx="115146">
                  <c:v>57573</c:v>
                </c:pt>
                <c:pt idx="115147">
                  <c:v>57573.5</c:v>
                </c:pt>
                <c:pt idx="115148">
                  <c:v>57574</c:v>
                </c:pt>
                <c:pt idx="115149">
                  <c:v>57574.5</c:v>
                </c:pt>
                <c:pt idx="115150">
                  <c:v>57575</c:v>
                </c:pt>
                <c:pt idx="115151">
                  <c:v>57575.5</c:v>
                </c:pt>
                <c:pt idx="115152">
                  <c:v>57576</c:v>
                </c:pt>
                <c:pt idx="115153">
                  <c:v>57576.5</c:v>
                </c:pt>
                <c:pt idx="115154">
                  <c:v>57577</c:v>
                </c:pt>
                <c:pt idx="115155">
                  <c:v>57577.5</c:v>
                </c:pt>
                <c:pt idx="115156">
                  <c:v>57578</c:v>
                </c:pt>
                <c:pt idx="115157">
                  <c:v>57578.5</c:v>
                </c:pt>
                <c:pt idx="115158">
                  <c:v>57579</c:v>
                </c:pt>
                <c:pt idx="115159">
                  <c:v>57579.5</c:v>
                </c:pt>
                <c:pt idx="115160">
                  <c:v>57580</c:v>
                </c:pt>
                <c:pt idx="115161">
                  <c:v>57580.5</c:v>
                </c:pt>
                <c:pt idx="115162">
                  <c:v>57581</c:v>
                </c:pt>
                <c:pt idx="115163">
                  <c:v>57581.5</c:v>
                </c:pt>
                <c:pt idx="115164">
                  <c:v>57582</c:v>
                </c:pt>
                <c:pt idx="115165">
                  <c:v>57582.5</c:v>
                </c:pt>
                <c:pt idx="115166">
                  <c:v>57583</c:v>
                </c:pt>
                <c:pt idx="115167">
                  <c:v>57583.5</c:v>
                </c:pt>
                <c:pt idx="115168">
                  <c:v>57584</c:v>
                </c:pt>
                <c:pt idx="115169">
                  <c:v>57584.5</c:v>
                </c:pt>
                <c:pt idx="115170">
                  <c:v>57585</c:v>
                </c:pt>
                <c:pt idx="115171">
                  <c:v>57585.5</c:v>
                </c:pt>
                <c:pt idx="115172">
                  <c:v>57586</c:v>
                </c:pt>
                <c:pt idx="115173">
                  <c:v>57586.5</c:v>
                </c:pt>
                <c:pt idx="115174">
                  <c:v>57587</c:v>
                </c:pt>
                <c:pt idx="115175">
                  <c:v>57587.5</c:v>
                </c:pt>
                <c:pt idx="115176">
                  <c:v>57588</c:v>
                </c:pt>
                <c:pt idx="115177">
                  <c:v>57588.5</c:v>
                </c:pt>
                <c:pt idx="115178">
                  <c:v>57589</c:v>
                </c:pt>
                <c:pt idx="115179">
                  <c:v>57589.5</c:v>
                </c:pt>
                <c:pt idx="115180">
                  <c:v>57590</c:v>
                </c:pt>
                <c:pt idx="115181">
                  <c:v>57590.5</c:v>
                </c:pt>
                <c:pt idx="115182">
                  <c:v>57591</c:v>
                </c:pt>
                <c:pt idx="115183">
                  <c:v>57591.5</c:v>
                </c:pt>
                <c:pt idx="115184">
                  <c:v>57592</c:v>
                </c:pt>
                <c:pt idx="115185">
                  <c:v>57592.5</c:v>
                </c:pt>
                <c:pt idx="115186">
                  <c:v>57593</c:v>
                </c:pt>
                <c:pt idx="115187">
                  <c:v>57593.5</c:v>
                </c:pt>
                <c:pt idx="115188">
                  <c:v>57594</c:v>
                </c:pt>
                <c:pt idx="115189">
                  <c:v>57594.5</c:v>
                </c:pt>
                <c:pt idx="115190">
                  <c:v>57595</c:v>
                </c:pt>
                <c:pt idx="115191">
                  <c:v>57595.5</c:v>
                </c:pt>
                <c:pt idx="115192">
                  <c:v>57596</c:v>
                </c:pt>
                <c:pt idx="115193">
                  <c:v>57596.5</c:v>
                </c:pt>
                <c:pt idx="115194">
                  <c:v>57597</c:v>
                </c:pt>
                <c:pt idx="115195">
                  <c:v>57597.5</c:v>
                </c:pt>
                <c:pt idx="115196">
                  <c:v>57598</c:v>
                </c:pt>
                <c:pt idx="115197">
                  <c:v>57598.5</c:v>
                </c:pt>
                <c:pt idx="115198">
                  <c:v>57599</c:v>
                </c:pt>
                <c:pt idx="115199">
                  <c:v>57599.5</c:v>
                </c:pt>
                <c:pt idx="115200">
                  <c:v>57600</c:v>
                </c:pt>
                <c:pt idx="115201">
                  <c:v>57600.5</c:v>
                </c:pt>
                <c:pt idx="115202">
                  <c:v>57601</c:v>
                </c:pt>
                <c:pt idx="115203">
                  <c:v>57601.5</c:v>
                </c:pt>
                <c:pt idx="115204">
                  <c:v>57602</c:v>
                </c:pt>
                <c:pt idx="115205">
                  <c:v>57602.5</c:v>
                </c:pt>
                <c:pt idx="115206">
                  <c:v>57603</c:v>
                </c:pt>
                <c:pt idx="115207">
                  <c:v>57603.5</c:v>
                </c:pt>
                <c:pt idx="115208">
                  <c:v>57604</c:v>
                </c:pt>
                <c:pt idx="115209">
                  <c:v>57604.5</c:v>
                </c:pt>
                <c:pt idx="115210">
                  <c:v>57605</c:v>
                </c:pt>
                <c:pt idx="115211">
                  <c:v>57605.5</c:v>
                </c:pt>
                <c:pt idx="115212">
                  <c:v>57606</c:v>
                </c:pt>
                <c:pt idx="115213">
                  <c:v>57606.5</c:v>
                </c:pt>
                <c:pt idx="115214">
                  <c:v>57607</c:v>
                </c:pt>
                <c:pt idx="115215">
                  <c:v>57607.5</c:v>
                </c:pt>
                <c:pt idx="115216">
                  <c:v>57608</c:v>
                </c:pt>
                <c:pt idx="115217">
                  <c:v>57608.5</c:v>
                </c:pt>
                <c:pt idx="115218">
                  <c:v>57609</c:v>
                </c:pt>
                <c:pt idx="115219">
                  <c:v>57609.5</c:v>
                </c:pt>
                <c:pt idx="115220">
                  <c:v>57610</c:v>
                </c:pt>
                <c:pt idx="115221">
                  <c:v>57610.5</c:v>
                </c:pt>
                <c:pt idx="115222">
                  <c:v>57611</c:v>
                </c:pt>
                <c:pt idx="115223">
                  <c:v>57611.5</c:v>
                </c:pt>
                <c:pt idx="115224">
                  <c:v>57612</c:v>
                </c:pt>
                <c:pt idx="115225">
                  <c:v>57612.5</c:v>
                </c:pt>
                <c:pt idx="115226">
                  <c:v>57613</c:v>
                </c:pt>
                <c:pt idx="115227">
                  <c:v>57613.5</c:v>
                </c:pt>
                <c:pt idx="115228">
                  <c:v>57614</c:v>
                </c:pt>
                <c:pt idx="115229">
                  <c:v>57614.5</c:v>
                </c:pt>
                <c:pt idx="115230">
                  <c:v>57615</c:v>
                </c:pt>
                <c:pt idx="115231">
                  <c:v>57615.5</c:v>
                </c:pt>
                <c:pt idx="115232">
                  <c:v>57616</c:v>
                </c:pt>
                <c:pt idx="115233">
                  <c:v>57616.5</c:v>
                </c:pt>
                <c:pt idx="115234">
                  <c:v>57617</c:v>
                </c:pt>
                <c:pt idx="115235">
                  <c:v>57617.5</c:v>
                </c:pt>
                <c:pt idx="115236">
                  <c:v>57618</c:v>
                </c:pt>
                <c:pt idx="115237">
                  <c:v>57618.5</c:v>
                </c:pt>
                <c:pt idx="115238">
                  <c:v>57619</c:v>
                </c:pt>
                <c:pt idx="115239">
                  <c:v>57619.5</c:v>
                </c:pt>
                <c:pt idx="115240">
                  <c:v>57620</c:v>
                </c:pt>
                <c:pt idx="115241">
                  <c:v>57620.5</c:v>
                </c:pt>
                <c:pt idx="115242">
                  <c:v>57621</c:v>
                </c:pt>
                <c:pt idx="115243">
                  <c:v>57621.5</c:v>
                </c:pt>
                <c:pt idx="115244">
                  <c:v>57622</c:v>
                </c:pt>
                <c:pt idx="115245">
                  <c:v>57622.5</c:v>
                </c:pt>
                <c:pt idx="115246">
                  <c:v>57623</c:v>
                </c:pt>
                <c:pt idx="115247">
                  <c:v>57623.5</c:v>
                </c:pt>
                <c:pt idx="115248">
                  <c:v>57624</c:v>
                </c:pt>
                <c:pt idx="115249">
                  <c:v>57624.5</c:v>
                </c:pt>
                <c:pt idx="115250">
                  <c:v>57625</c:v>
                </c:pt>
                <c:pt idx="115251">
                  <c:v>57625.5</c:v>
                </c:pt>
                <c:pt idx="115252">
                  <c:v>57626</c:v>
                </c:pt>
                <c:pt idx="115253">
                  <c:v>57626.5</c:v>
                </c:pt>
                <c:pt idx="115254">
                  <c:v>57627</c:v>
                </c:pt>
                <c:pt idx="115255">
                  <c:v>57627.5</c:v>
                </c:pt>
                <c:pt idx="115256">
                  <c:v>57628</c:v>
                </c:pt>
                <c:pt idx="115257">
                  <c:v>57628.5</c:v>
                </c:pt>
                <c:pt idx="115258">
                  <c:v>57629</c:v>
                </c:pt>
                <c:pt idx="115259">
                  <c:v>57629.5</c:v>
                </c:pt>
                <c:pt idx="115260">
                  <c:v>57630</c:v>
                </c:pt>
                <c:pt idx="115261">
                  <c:v>57630.5</c:v>
                </c:pt>
                <c:pt idx="115262">
                  <c:v>57631</c:v>
                </c:pt>
                <c:pt idx="115263">
                  <c:v>57631.5</c:v>
                </c:pt>
                <c:pt idx="115264">
                  <c:v>57632</c:v>
                </c:pt>
                <c:pt idx="115265">
                  <c:v>57632.5</c:v>
                </c:pt>
                <c:pt idx="115266">
                  <c:v>57633</c:v>
                </c:pt>
                <c:pt idx="115267">
                  <c:v>57633.5</c:v>
                </c:pt>
                <c:pt idx="115268">
                  <c:v>57634</c:v>
                </c:pt>
                <c:pt idx="115269">
                  <c:v>57634.5</c:v>
                </c:pt>
                <c:pt idx="115270">
                  <c:v>57635</c:v>
                </c:pt>
                <c:pt idx="115271">
                  <c:v>57635.5</c:v>
                </c:pt>
                <c:pt idx="115272">
                  <c:v>57636</c:v>
                </c:pt>
                <c:pt idx="115273">
                  <c:v>57636.5</c:v>
                </c:pt>
                <c:pt idx="115274">
                  <c:v>57637</c:v>
                </c:pt>
                <c:pt idx="115275">
                  <c:v>57637.5</c:v>
                </c:pt>
                <c:pt idx="115276">
                  <c:v>57638</c:v>
                </c:pt>
                <c:pt idx="115277">
                  <c:v>57638.5</c:v>
                </c:pt>
                <c:pt idx="115278">
                  <c:v>57639</c:v>
                </c:pt>
                <c:pt idx="115279">
                  <c:v>57639.5</c:v>
                </c:pt>
                <c:pt idx="115280">
                  <c:v>57640</c:v>
                </c:pt>
                <c:pt idx="115281">
                  <c:v>57640.5</c:v>
                </c:pt>
                <c:pt idx="115282">
                  <c:v>57641</c:v>
                </c:pt>
                <c:pt idx="115283">
                  <c:v>57641.5</c:v>
                </c:pt>
                <c:pt idx="115284">
                  <c:v>57642</c:v>
                </c:pt>
                <c:pt idx="115285">
                  <c:v>57642.5</c:v>
                </c:pt>
                <c:pt idx="115286">
                  <c:v>57643</c:v>
                </c:pt>
                <c:pt idx="115287">
                  <c:v>57643.5</c:v>
                </c:pt>
                <c:pt idx="115288">
                  <c:v>57644</c:v>
                </c:pt>
                <c:pt idx="115289">
                  <c:v>57644.5</c:v>
                </c:pt>
                <c:pt idx="115290">
                  <c:v>57645</c:v>
                </c:pt>
                <c:pt idx="115291">
                  <c:v>57645.5</c:v>
                </c:pt>
                <c:pt idx="115292">
                  <c:v>57646</c:v>
                </c:pt>
                <c:pt idx="115293">
                  <c:v>57646.5</c:v>
                </c:pt>
                <c:pt idx="115294">
                  <c:v>57647</c:v>
                </c:pt>
                <c:pt idx="115295">
                  <c:v>57647.5</c:v>
                </c:pt>
                <c:pt idx="115296">
                  <c:v>57648</c:v>
                </c:pt>
                <c:pt idx="115297">
                  <c:v>57648.5</c:v>
                </c:pt>
                <c:pt idx="115298">
                  <c:v>57649</c:v>
                </c:pt>
                <c:pt idx="115299">
                  <c:v>57649.5</c:v>
                </c:pt>
                <c:pt idx="115300">
                  <c:v>57650</c:v>
                </c:pt>
                <c:pt idx="115301">
                  <c:v>57650.5</c:v>
                </c:pt>
                <c:pt idx="115302">
                  <c:v>57651</c:v>
                </c:pt>
                <c:pt idx="115303">
                  <c:v>57651.5</c:v>
                </c:pt>
                <c:pt idx="115304">
                  <c:v>57652</c:v>
                </c:pt>
                <c:pt idx="115305">
                  <c:v>57652.5</c:v>
                </c:pt>
                <c:pt idx="115306">
                  <c:v>57653</c:v>
                </c:pt>
                <c:pt idx="115307">
                  <c:v>57653.5</c:v>
                </c:pt>
                <c:pt idx="115308">
                  <c:v>57654</c:v>
                </c:pt>
                <c:pt idx="115309">
                  <c:v>57654.5</c:v>
                </c:pt>
                <c:pt idx="115310">
                  <c:v>57655</c:v>
                </c:pt>
                <c:pt idx="115311">
                  <c:v>57655.5</c:v>
                </c:pt>
                <c:pt idx="115312">
                  <c:v>57656</c:v>
                </c:pt>
                <c:pt idx="115313">
                  <c:v>57656.5</c:v>
                </c:pt>
                <c:pt idx="115314">
                  <c:v>57657</c:v>
                </c:pt>
                <c:pt idx="115315">
                  <c:v>57657.5</c:v>
                </c:pt>
                <c:pt idx="115316">
                  <c:v>57658</c:v>
                </c:pt>
                <c:pt idx="115317">
                  <c:v>57658.5</c:v>
                </c:pt>
                <c:pt idx="115318">
                  <c:v>57659</c:v>
                </c:pt>
                <c:pt idx="115319">
                  <c:v>57659.5</c:v>
                </c:pt>
                <c:pt idx="115320">
                  <c:v>57660</c:v>
                </c:pt>
                <c:pt idx="115321">
                  <c:v>57660.5</c:v>
                </c:pt>
                <c:pt idx="115322">
                  <c:v>57661</c:v>
                </c:pt>
                <c:pt idx="115323">
                  <c:v>57661.5</c:v>
                </c:pt>
                <c:pt idx="115324">
                  <c:v>57662</c:v>
                </c:pt>
                <c:pt idx="115325">
                  <c:v>57662.5</c:v>
                </c:pt>
                <c:pt idx="115326">
                  <c:v>57663</c:v>
                </c:pt>
                <c:pt idx="115327">
                  <c:v>57663.5</c:v>
                </c:pt>
                <c:pt idx="115328">
                  <c:v>57664</c:v>
                </c:pt>
                <c:pt idx="115329">
                  <c:v>57664.5</c:v>
                </c:pt>
                <c:pt idx="115330">
                  <c:v>57665</c:v>
                </c:pt>
                <c:pt idx="115331">
                  <c:v>57665.5</c:v>
                </c:pt>
                <c:pt idx="115332">
                  <c:v>57666</c:v>
                </c:pt>
                <c:pt idx="115333">
                  <c:v>57666.5</c:v>
                </c:pt>
                <c:pt idx="115334">
                  <c:v>57667</c:v>
                </c:pt>
                <c:pt idx="115335">
                  <c:v>57667.5</c:v>
                </c:pt>
                <c:pt idx="115336">
                  <c:v>57668</c:v>
                </c:pt>
                <c:pt idx="115337">
                  <c:v>57668.5</c:v>
                </c:pt>
                <c:pt idx="115338">
                  <c:v>57669</c:v>
                </c:pt>
                <c:pt idx="115339">
                  <c:v>57669.5</c:v>
                </c:pt>
                <c:pt idx="115340">
                  <c:v>57670</c:v>
                </c:pt>
                <c:pt idx="115341">
                  <c:v>57670.5</c:v>
                </c:pt>
                <c:pt idx="115342">
                  <c:v>57671</c:v>
                </c:pt>
                <c:pt idx="115343">
                  <c:v>57671.5</c:v>
                </c:pt>
                <c:pt idx="115344">
                  <c:v>57672</c:v>
                </c:pt>
                <c:pt idx="115345">
                  <c:v>57672.5</c:v>
                </c:pt>
                <c:pt idx="115346">
                  <c:v>57673</c:v>
                </c:pt>
                <c:pt idx="115347">
                  <c:v>57673.5</c:v>
                </c:pt>
                <c:pt idx="115348">
                  <c:v>57674</c:v>
                </c:pt>
                <c:pt idx="115349">
                  <c:v>57674.5</c:v>
                </c:pt>
                <c:pt idx="115350">
                  <c:v>57675</c:v>
                </c:pt>
                <c:pt idx="115351">
                  <c:v>57675.5</c:v>
                </c:pt>
                <c:pt idx="115352">
                  <c:v>57676</c:v>
                </c:pt>
                <c:pt idx="115353">
                  <c:v>57676.5</c:v>
                </c:pt>
                <c:pt idx="115354">
                  <c:v>57677</c:v>
                </c:pt>
                <c:pt idx="115355">
                  <c:v>57677.5</c:v>
                </c:pt>
                <c:pt idx="115356">
                  <c:v>57678</c:v>
                </c:pt>
                <c:pt idx="115357">
                  <c:v>57678.5</c:v>
                </c:pt>
                <c:pt idx="115358">
                  <c:v>57679</c:v>
                </c:pt>
                <c:pt idx="115359">
                  <c:v>57679.5</c:v>
                </c:pt>
                <c:pt idx="115360">
                  <c:v>57680</c:v>
                </c:pt>
                <c:pt idx="115361">
                  <c:v>57680.5</c:v>
                </c:pt>
                <c:pt idx="115362">
                  <c:v>57681</c:v>
                </c:pt>
                <c:pt idx="115363">
                  <c:v>57681.5</c:v>
                </c:pt>
                <c:pt idx="115364">
                  <c:v>57682</c:v>
                </c:pt>
                <c:pt idx="115365">
                  <c:v>57682.5</c:v>
                </c:pt>
                <c:pt idx="115366">
                  <c:v>57683</c:v>
                </c:pt>
                <c:pt idx="115367">
                  <c:v>57683.5</c:v>
                </c:pt>
                <c:pt idx="115368">
                  <c:v>57684</c:v>
                </c:pt>
                <c:pt idx="115369">
                  <c:v>57684.5</c:v>
                </c:pt>
                <c:pt idx="115370">
                  <c:v>57685</c:v>
                </c:pt>
                <c:pt idx="115371">
                  <c:v>57685.5</c:v>
                </c:pt>
                <c:pt idx="115372">
                  <c:v>57686</c:v>
                </c:pt>
                <c:pt idx="115373">
                  <c:v>57686.5</c:v>
                </c:pt>
                <c:pt idx="115374">
                  <c:v>57687</c:v>
                </c:pt>
                <c:pt idx="115375">
                  <c:v>57687.5</c:v>
                </c:pt>
                <c:pt idx="115376">
                  <c:v>57688</c:v>
                </c:pt>
                <c:pt idx="115377">
                  <c:v>57688.5</c:v>
                </c:pt>
                <c:pt idx="115378">
                  <c:v>57689</c:v>
                </c:pt>
                <c:pt idx="115379">
                  <c:v>57689.5</c:v>
                </c:pt>
                <c:pt idx="115380">
                  <c:v>57690</c:v>
                </c:pt>
                <c:pt idx="115381">
                  <c:v>57690.5</c:v>
                </c:pt>
                <c:pt idx="115382">
                  <c:v>57691</c:v>
                </c:pt>
                <c:pt idx="115383">
                  <c:v>57691.5</c:v>
                </c:pt>
                <c:pt idx="115384">
                  <c:v>57692</c:v>
                </c:pt>
                <c:pt idx="115385">
                  <c:v>57692.5</c:v>
                </c:pt>
                <c:pt idx="115386">
                  <c:v>57693</c:v>
                </c:pt>
                <c:pt idx="115387">
                  <c:v>57693.5</c:v>
                </c:pt>
                <c:pt idx="115388">
                  <c:v>57694</c:v>
                </c:pt>
                <c:pt idx="115389">
                  <c:v>57694.5</c:v>
                </c:pt>
                <c:pt idx="115390">
                  <c:v>57695</c:v>
                </c:pt>
                <c:pt idx="115391">
                  <c:v>57695.5</c:v>
                </c:pt>
                <c:pt idx="115392">
                  <c:v>57696</c:v>
                </c:pt>
                <c:pt idx="115393">
                  <c:v>57696.5</c:v>
                </c:pt>
                <c:pt idx="115394">
                  <c:v>57697</c:v>
                </c:pt>
                <c:pt idx="115395">
                  <c:v>57697.5</c:v>
                </c:pt>
                <c:pt idx="115396">
                  <c:v>57698</c:v>
                </c:pt>
                <c:pt idx="115397">
                  <c:v>57698.5</c:v>
                </c:pt>
                <c:pt idx="115398">
                  <c:v>57699</c:v>
                </c:pt>
                <c:pt idx="115399">
                  <c:v>57699.5</c:v>
                </c:pt>
                <c:pt idx="115400">
                  <c:v>57700</c:v>
                </c:pt>
                <c:pt idx="115401">
                  <c:v>57700.5</c:v>
                </c:pt>
                <c:pt idx="115402">
                  <c:v>57701</c:v>
                </c:pt>
                <c:pt idx="115403">
                  <c:v>57701.5</c:v>
                </c:pt>
                <c:pt idx="115404">
                  <c:v>57702</c:v>
                </c:pt>
                <c:pt idx="115405">
                  <c:v>57702.5</c:v>
                </c:pt>
                <c:pt idx="115406">
                  <c:v>57703</c:v>
                </c:pt>
                <c:pt idx="115407">
                  <c:v>57703.5</c:v>
                </c:pt>
                <c:pt idx="115408">
                  <c:v>57704</c:v>
                </c:pt>
                <c:pt idx="115409">
                  <c:v>57704.5</c:v>
                </c:pt>
                <c:pt idx="115410">
                  <c:v>57705</c:v>
                </c:pt>
                <c:pt idx="115411">
                  <c:v>57705.5</c:v>
                </c:pt>
                <c:pt idx="115412">
                  <c:v>57706</c:v>
                </c:pt>
                <c:pt idx="115413">
                  <c:v>57706.5</c:v>
                </c:pt>
                <c:pt idx="115414">
                  <c:v>57707</c:v>
                </c:pt>
                <c:pt idx="115415">
                  <c:v>57707.5</c:v>
                </c:pt>
                <c:pt idx="115416">
                  <c:v>57708</c:v>
                </c:pt>
                <c:pt idx="115417">
                  <c:v>57708.5</c:v>
                </c:pt>
                <c:pt idx="115418">
                  <c:v>57709</c:v>
                </c:pt>
                <c:pt idx="115419">
                  <c:v>57709.5</c:v>
                </c:pt>
                <c:pt idx="115420">
                  <c:v>57710</c:v>
                </c:pt>
                <c:pt idx="115421">
                  <c:v>57710.5</c:v>
                </c:pt>
                <c:pt idx="115422">
                  <c:v>57711</c:v>
                </c:pt>
                <c:pt idx="115423">
                  <c:v>57711.5</c:v>
                </c:pt>
                <c:pt idx="115424">
                  <c:v>57712</c:v>
                </c:pt>
                <c:pt idx="115425">
                  <c:v>57712.5</c:v>
                </c:pt>
                <c:pt idx="115426">
                  <c:v>57713</c:v>
                </c:pt>
                <c:pt idx="115427">
                  <c:v>57713.5</c:v>
                </c:pt>
                <c:pt idx="115428">
                  <c:v>57714</c:v>
                </c:pt>
                <c:pt idx="115429">
                  <c:v>57714.5</c:v>
                </c:pt>
                <c:pt idx="115430">
                  <c:v>57715</c:v>
                </c:pt>
                <c:pt idx="115431">
                  <c:v>57715.5</c:v>
                </c:pt>
                <c:pt idx="115432">
                  <c:v>57716</c:v>
                </c:pt>
                <c:pt idx="115433">
                  <c:v>57716.5</c:v>
                </c:pt>
                <c:pt idx="115434">
                  <c:v>57717</c:v>
                </c:pt>
                <c:pt idx="115435">
                  <c:v>57717.5</c:v>
                </c:pt>
                <c:pt idx="115436">
                  <c:v>57718</c:v>
                </c:pt>
                <c:pt idx="115437">
                  <c:v>57718.5</c:v>
                </c:pt>
                <c:pt idx="115438">
                  <c:v>57719</c:v>
                </c:pt>
                <c:pt idx="115439">
                  <c:v>57719.5</c:v>
                </c:pt>
                <c:pt idx="115440">
                  <c:v>57720</c:v>
                </c:pt>
                <c:pt idx="115441">
                  <c:v>57720.5</c:v>
                </c:pt>
                <c:pt idx="115442">
                  <c:v>57721</c:v>
                </c:pt>
                <c:pt idx="115443">
                  <c:v>57721.5</c:v>
                </c:pt>
                <c:pt idx="115444">
                  <c:v>57722</c:v>
                </c:pt>
                <c:pt idx="115445">
                  <c:v>57722.5</c:v>
                </c:pt>
                <c:pt idx="115446">
                  <c:v>57723</c:v>
                </c:pt>
                <c:pt idx="115447">
                  <c:v>57723.5</c:v>
                </c:pt>
                <c:pt idx="115448">
                  <c:v>57724</c:v>
                </c:pt>
                <c:pt idx="115449">
                  <c:v>57724.5</c:v>
                </c:pt>
                <c:pt idx="115450">
                  <c:v>57725</c:v>
                </c:pt>
                <c:pt idx="115451">
                  <c:v>57725.5</c:v>
                </c:pt>
                <c:pt idx="115452">
                  <c:v>57726</c:v>
                </c:pt>
                <c:pt idx="115453">
                  <c:v>57726.5</c:v>
                </c:pt>
                <c:pt idx="115454">
                  <c:v>57727</c:v>
                </c:pt>
                <c:pt idx="115455">
                  <c:v>57727.5</c:v>
                </c:pt>
                <c:pt idx="115456">
                  <c:v>57728</c:v>
                </c:pt>
                <c:pt idx="115457">
                  <c:v>57728.5</c:v>
                </c:pt>
                <c:pt idx="115458">
                  <c:v>57729</c:v>
                </c:pt>
                <c:pt idx="115459">
                  <c:v>57729.5</c:v>
                </c:pt>
                <c:pt idx="115460">
                  <c:v>57730</c:v>
                </c:pt>
                <c:pt idx="115461">
                  <c:v>57730.5</c:v>
                </c:pt>
                <c:pt idx="115462">
                  <c:v>57731</c:v>
                </c:pt>
                <c:pt idx="115463">
                  <c:v>57731.5</c:v>
                </c:pt>
                <c:pt idx="115464">
                  <c:v>57732</c:v>
                </c:pt>
                <c:pt idx="115465">
                  <c:v>57732.5</c:v>
                </c:pt>
                <c:pt idx="115466">
                  <c:v>57733</c:v>
                </c:pt>
                <c:pt idx="115467">
                  <c:v>57733.5</c:v>
                </c:pt>
                <c:pt idx="115468">
                  <c:v>57734</c:v>
                </c:pt>
                <c:pt idx="115469">
                  <c:v>57734.5</c:v>
                </c:pt>
                <c:pt idx="115470">
                  <c:v>57735</c:v>
                </c:pt>
                <c:pt idx="115471">
                  <c:v>57735.5</c:v>
                </c:pt>
                <c:pt idx="115472">
                  <c:v>57736</c:v>
                </c:pt>
                <c:pt idx="115473">
                  <c:v>57736.5</c:v>
                </c:pt>
                <c:pt idx="115474">
                  <c:v>57737</c:v>
                </c:pt>
                <c:pt idx="115475">
                  <c:v>57737.5</c:v>
                </c:pt>
                <c:pt idx="115476">
                  <c:v>57738</c:v>
                </c:pt>
                <c:pt idx="115477">
                  <c:v>57738.5</c:v>
                </c:pt>
                <c:pt idx="115478">
                  <c:v>57739</c:v>
                </c:pt>
                <c:pt idx="115479">
                  <c:v>57739.5</c:v>
                </c:pt>
                <c:pt idx="115480">
                  <c:v>57740</c:v>
                </c:pt>
                <c:pt idx="115481">
                  <c:v>57740.5</c:v>
                </c:pt>
                <c:pt idx="115482">
                  <c:v>57741</c:v>
                </c:pt>
                <c:pt idx="115483">
                  <c:v>57741.5</c:v>
                </c:pt>
                <c:pt idx="115484">
                  <c:v>57742</c:v>
                </c:pt>
                <c:pt idx="115485">
                  <c:v>57742.5</c:v>
                </c:pt>
                <c:pt idx="115486">
                  <c:v>57743</c:v>
                </c:pt>
                <c:pt idx="115487">
                  <c:v>57743.5</c:v>
                </c:pt>
                <c:pt idx="115488">
                  <c:v>57744</c:v>
                </c:pt>
                <c:pt idx="115489">
                  <c:v>57744.5</c:v>
                </c:pt>
                <c:pt idx="115490">
                  <c:v>57745</c:v>
                </c:pt>
                <c:pt idx="115491">
                  <c:v>57745.5</c:v>
                </c:pt>
                <c:pt idx="115492">
                  <c:v>57746</c:v>
                </c:pt>
                <c:pt idx="115493">
                  <c:v>57746.5</c:v>
                </c:pt>
                <c:pt idx="115494">
                  <c:v>57747</c:v>
                </c:pt>
                <c:pt idx="115495">
                  <c:v>57747.5</c:v>
                </c:pt>
                <c:pt idx="115496">
                  <c:v>57748</c:v>
                </c:pt>
                <c:pt idx="115497">
                  <c:v>57748.5</c:v>
                </c:pt>
                <c:pt idx="115498">
                  <c:v>57749</c:v>
                </c:pt>
                <c:pt idx="115499">
                  <c:v>57749.5</c:v>
                </c:pt>
                <c:pt idx="115500">
                  <c:v>57750</c:v>
                </c:pt>
                <c:pt idx="115501">
                  <c:v>57750.5</c:v>
                </c:pt>
                <c:pt idx="115502">
                  <c:v>57751</c:v>
                </c:pt>
                <c:pt idx="115503">
                  <c:v>57751.5</c:v>
                </c:pt>
                <c:pt idx="115504">
                  <c:v>57752</c:v>
                </c:pt>
                <c:pt idx="115505">
                  <c:v>57752.5</c:v>
                </c:pt>
                <c:pt idx="115506">
                  <c:v>57753</c:v>
                </c:pt>
                <c:pt idx="115507">
                  <c:v>57753.5</c:v>
                </c:pt>
                <c:pt idx="115508">
                  <c:v>57754</c:v>
                </c:pt>
                <c:pt idx="115509">
                  <c:v>57754.5</c:v>
                </c:pt>
                <c:pt idx="115510">
                  <c:v>57755</c:v>
                </c:pt>
                <c:pt idx="115511">
                  <c:v>57755.5</c:v>
                </c:pt>
                <c:pt idx="115512">
                  <c:v>57756</c:v>
                </c:pt>
                <c:pt idx="115513">
                  <c:v>57756.5</c:v>
                </c:pt>
                <c:pt idx="115514">
                  <c:v>57757</c:v>
                </c:pt>
                <c:pt idx="115515">
                  <c:v>57757.5</c:v>
                </c:pt>
                <c:pt idx="115516">
                  <c:v>57758</c:v>
                </c:pt>
                <c:pt idx="115517">
                  <c:v>57758.5</c:v>
                </c:pt>
                <c:pt idx="115518">
                  <c:v>57759</c:v>
                </c:pt>
                <c:pt idx="115519">
                  <c:v>57759.5</c:v>
                </c:pt>
                <c:pt idx="115520">
                  <c:v>57760</c:v>
                </c:pt>
                <c:pt idx="115521">
                  <c:v>57760.5</c:v>
                </c:pt>
                <c:pt idx="115522">
                  <c:v>57761</c:v>
                </c:pt>
                <c:pt idx="115523">
                  <c:v>57761.5</c:v>
                </c:pt>
                <c:pt idx="115524">
                  <c:v>57762</c:v>
                </c:pt>
                <c:pt idx="115525">
                  <c:v>57762.5</c:v>
                </c:pt>
                <c:pt idx="115526">
                  <c:v>57763</c:v>
                </c:pt>
                <c:pt idx="115527">
                  <c:v>57763.5</c:v>
                </c:pt>
                <c:pt idx="115528">
                  <c:v>57764</c:v>
                </c:pt>
                <c:pt idx="115529">
                  <c:v>57764.5</c:v>
                </c:pt>
                <c:pt idx="115530">
                  <c:v>57765</c:v>
                </c:pt>
                <c:pt idx="115531">
                  <c:v>57765.5</c:v>
                </c:pt>
                <c:pt idx="115532">
                  <c:v>57766</c:v>
                </c:pt>
                <c:pt idx="115533">
                  <c:v>57766.5</c:v>
                </c:pt>
                <c:pt idx="115534">
                  <c:v>57767</c:v>
                </c:pt>
                <c:pt idx="115535">
                  <c:v>57767.5</c:v>
                </c:pt>
                <c:pt idx="115536">
                  <c:v>57768</c:v>
                </c:pt>
                <c:pt idx="115537">
                  <c:v>57768.5</c:v>
                </c:pt>
                <c:pt idx="115538">
                  <c:v>57769</c:v>
                </c:pt>
                <c:pt idx="115539">
                  <c:v>57769.5</c:v>
                </c:pt>
                <c:pt idx="115540">
                  <c:v>57770</c:v>
                </c:pt>
                <c:pt idx="115541">
                  <c:v>57770.5</c:v>
                </c:pt>
                <c:pt idx="115542">
                  <c:v>57771</c:v>
                </c:pt>
                <c:pt idx="115543">
                  <c:v>57771.5</c:v>
                </c:pt>
                <c:pt idx="115544">
                  <c:v>57772</c:v>
                </c:pt>
                <c:pt idx="115545">
                  <c:v>57772.5</c:v>
                </c:pt>
                <c:pt idx="115546">
                  <c:v>57773</c:v>
                </c:pt>
                <c:pt idx="115547">
                  <c:v>57773.5</c:v>
                </c:pt>
                <c:pt idx="115548">
                  <c:v>57774</c:v>
                </c:pt>
                <c:pt idx="115549">
                  <c:v>57774.5</c:v>
                </c:pt>
                <c:pt idx="115550">
                  <c:v>57775</c:v>
                </c:pt>
                <c:pt idx="115551">
                  <c:v>57775.5</c:v>
                </c:pt>
                <c:pt idx="115552">
                  <c:v>57776</c:v>
                </c:pt>
                <c:pt idx="115553">
                  <c:v>57776.5</c:v>
                </c:pt>
                <c:pt idx="115554">
                  <c:v>57777</c:v>
                </c:pt>
                <c:pt idx="115555">
                  <c:v>57777.5</c:v>
                </c:pt>
                <c:pt idx="115556">
                  <c:v>57778</c:v>
                </c:pt>
                <c:pt idx="115557">
                  <c:v>57778.5</c:v>
                </c:pt>
                <c:pt idx="115558">
                  <c:v>57779</c:v>
                </c:pt>
                <c:pt idx="115559">
                  <c:v>57779.5</c:v>
                </c:pt>
                <c:pt idx="115560">
                  <c:v>57780</c:v>
                </c:pt>
                <c:pt idx="115561">
                  <c:v>57780.5</c:v>
                </c:pt>
                <c:pt idx="115562">
                  <c:v>57781</c:v>
                </c:pt>
                <c:pt idx="115563">
                  <c:v>57781.5</c:v>
                </c:pt>
                <c:pt idx="115564">
                  <c:v>57782</c:v>
                </c:pt>
                <c:pt idx="115565">
                  <c:v>57782.5</c:v>
                </c:pt>
                <c:pt idx="115566">
                  <c:v>57783</c:v>
                </c:pt>
                <c:pt idx="115567">
                  <c:v>57783.5</c:v>
                </c:pt>
                <c:pt idx="115568">
                  <c:v>57784</c:v>
                </c:pt>
                <c:pt idx="115569">
                  <c:v>57784.5</c:v>
                </c:pt>
                <c:pt idx="115570">
                  <c:v>57785</c:v>
                </c:pt>
                <c:pt idx="115571">
                  <c:v>57785.5</c:v>
                </c:pt>
                <c:pt idx="115572">
                  <c:v>57786</c:v>
                </c:pt>
                <c:pt idx="115573">
                  <c:v>57786.5</c:v>
                </c:pt>
                <c:pt idx="115574">
                  <c:v>57787</c:v>
                </c:pt>
                <c:pt idx="115575">
                  <c:v>57787.5</c:v>
                </c:pt>
                <c:pt idx="115576">
                  <c:v>57788</c:v>
                </c:pt>
                <c:pt idx="115577">
                  <c:v>57788.5</c:v>
                </c:pt>
                <c:pt idx="115578">
                  <c:v>57789</c:v>
                </c:pt>
                <c:pt idx="115579">
                  <c:v>57789.5</c:v>
                </c:pt>
                <c:pt idx="115580">
                  <c:v>57790</c:v>
                </c:pt>
                <c:pt idx="115581">
                  <c:v>57790.5</c:v>
                </c:pt>
                <c:pt idx="115582">
                  <c:v>57791</c:v>
                </c:pt>
                <c:pt idx="115583">
                  <c:v>57791.5</c:v>
                </c:pt>
                <c:pt idx="115584">
                  <c:v>57792</c:v>
                </c:pt>
                <c:pt idx="115585">
                  <c:v>57792.5</c:v>
                </c:pt>
                <c:pt idx="115586">
                  <c:v>57793</c:v>
                </c:pt>
                <c:pt idx="115587">
                  <c:v>57793.5</c:v>
                </c:pt>
                <c:pt idx="115588">
                  <c:v>57794</c:v>
                </c:pt>
                <c:pt idx="115589">
                  <c:v>57794.5</c:v>
                </c:pt>
                <c:pt idx="115590">
                  <c:v>57795</c:v>
                </c:pt>
                <c:pt idx="115591">
                  <c:v>57795.5</c:v>
                </c:pt>
                <c:pt idx="115592">
                  <c:v>57796</c:v>
                </c:pt>
                <c:pt idx="115593">
                  <c:v>57796.5</c:v>
                </c:pt>
                <c:pt idx="115594">
                  <c:v>57797</c:v>
                </c:pt>
                <c:pt idx="115595">
                  <c:v>57797.5</c:v>
                </c:pt>
                <c:pt idx="115596">
                  <c:v>57798</c:v>
                </c:pt>
                <c:pt idx="115597">
                  <c:v>57798.5</c:v>
                </c:pt>
                <c:pt idx="115598">
                  <c:v>57799</c:v>
                </c:pt>
                <c:pt idx="115599">
                  <c:v>57799.5</c:v>
                </c:pt>
                <c:pt idx="115600">
                  <c:v>57800</c:v>
                </c:pt>
                <c:pt idx="115601">
                  <c:v>57800.5</c:v>
                </c:pt>
                <c:pt idx="115602">
                  <c:v>57801</c:v>
                </c:pt>
                <c:pt idx="115603">
                  <c:v>57801.5</c:v>
                </c:pt>
                <c:pt idx="115604">
                  <c:v>57802</c:v>
                </c:pt>
                <c:pt idx="115605">
                  <c:v>57802.5</c:v>
                </c:pt>
                <c:pt idx="115606">
                  <c:v>57803</c:v>
                </c:pt>
                <c:pt idx="115607">
                  <c:v>57803.5</c:v>
                </c:pt>
                <c:pt idx="115608">
                  <c:v>57804</c:v>
                </c:pt>
                <c:pt idx="115609">
                  <c:v>57804.5</c:v>
                </c:pt>
                <c:pt idx="115610">
                  <c:v>57805</c:v>
                </c:pt>
                <c:pt idx="115611">
                  <c:v>57805.5</c:v>
                </c:pt>
                <c:pt idx="115612">
                  <c:v>57806</c:v>
                </c:pt>
                <c:pt idx="115613">
                  <c:v>57806.5</c:v>
                </c:pt>
                <c:pt idx="115614">
                  <c:v>57807</c:v>
                </c:pt>
                <c:pt idx="115615">
                  <c:v>57807.5</c:v>
                </c:pt>
                <c:pt idx="115616">
                  <c:v>57808</c:v>
                </c:pt>
                <c:pt idx="115617">
                  <c:v>57808.5</c:v>
                </c:pt>
                <c:pt idx="115618">
                  <c:v>57809</c:v>
                </c:pt>
                <c:pt idx="115619">
                  <c:v>57809.5</c:v>
                </c:pt>
                <c:pt idx="115620">
                  <c:v>57810</c:v>
                </c:pt>
                <c:pt idx="115621">
                  <c:v>57810.5</c:v>
                </c:pt>
                <c:pt idx="115622">
                  <c:v>57811</c:v>
                </c:pt>
                <c:pt idx="115623">
                  <c:v>57811.5</c:v>
                </c:pt>
                <c:pt idx="115624">
                  <c:v>57812</c:v>
                </c:pt>
                <c:pt idx="115625">
                  <c:v>57812.5</c:v>
                </c:pt>
                <c:pt idx="115626">
                  <c:v>57813</c:v>
                </c:pt>
                <c:pt idx="115627">
                  <c:v>57813.5</c:v>
                </c:pt>
                <c:pt idx="115628">
                  <c:v>57814</c:v>
                </c:pt>
                <c:pt idx="115629">
                  <c:v>57814.5</c:v>
                </c:pt>
                <c:pt idx="115630">
                  <c:v>57815</c:v>
                </c:pt>
                <c:pt idx="115631">
                  <c:v>57815.5</c:v>
                </c:pt>
                <c:pt idx="115632">
                  <c:v>57816</c:v>
                </c:pt>
                <c:pt idx="115633">
                  <c:v>57816.5</c:v>
                </c:pt>
                <c:pt idx="115634">
                  <c:v>57817</c:v>
                </c:pt>
                <c:pt idx="115635">
                  <c:v>57817.5</c:v>
                </c:pt>
                <c:pt idx="115636">
                  <c:v>57818</c:v>
                </c:pt>
                <c:pt idx="115637">
                  <c:v>57818.5</c:v>
                </c:pt>
                <c:pt idx="115638">
                  <c:v>57819</c:v>
                </c:pt>
                <c:pt idx="115639">
                  <c:v>57819.5</c:v>
                </c:pt>
                <c:pt idx="115640">
                  <c:v>57820</c:v>
                </c:pt>
                <c:pt idx="115641">
                  <c:v>57820.5</c:v>
                </c:pt>
                <c:pt idx="115642">
                  <c:v>57821</c:v>
                </c:pt>
                <c:pt idx="115643">
                  <c:v>57821.5</c:v>
                </c:pt>
                <c:pt idx="115644">
                  <c:v>57822</c:v>
                </c:pt>
                <c:pt idx="115645">
                  <c:v>57822.5</c:v>
                </c:pt>
                <c:pt idx="115646">
                  <c:v>57823</c:v>
                </c:pt>
                <c:pt idx="115647">
                  <c:v>57823.5</c:v>
                </c:pt>
                <c:pt idx="115648">
                  <c:v>57824</c:v>
                </c:pt>
                <c:pt idx="115649">
                  <c:v>57824.5</c:v>
                </c:pt>
                <c:pt idx="115650">
                  <c:v>57825</c:v>
                </c:pt>
                <c:pt idx="115651">
                  <c:v>57825.5</c:v>
                </c:pt>
                <c:pt idx="115652">
                  <c:v>57826</c:v>
                </c:pt>
                <c:pt idx="115653">
                  <c:v>57826.5</c:v>
                </c:pt>
                <c:pt idx="115654">
                  <c:v>57827</c:v>
                </c:pt>
                <c:pt idx="115655">
                  <c:v>57827.5</c:v>
                </c:pt>
                <c:pt idx="115656">
                  <c:v>57828</c:v>
                </c:pt>
                <c:pt idx="115657">
                  <c:v>57828.5</c:v>
                </c:pt>
                <c:pt idx="115658">
                  <c:v>57829</c:v>
                </c:pt>
                <c:pt idx="115659">
                  <c:v>57829.5</c:v>
                </c:pt>
                <c:pt idx="115660">
                  <c:v>57830</c:v>
                </c:pt>
                <c:pt idx="115661">
                  <c:v>57830.5</c:v>
                </c:pt>
                <c:pt idx="115662">
                  <c:v>57831</c:v>
                </c:pt>
                <c:pt idx="115663">
                  <c:v>57831.5</c:v>
                </c:pt>
                <c:pt idx="115664">
                  <c:v>57832</c:v>
                </c:pt>
                <c:pt idx="115665">
                  <c:v>57832.5</c:v>
                </c:pt>
                <c:pt idx="115666">
                  <c:v>57833</c:v>
                </c:pt>
                <c:pt idx="115667">
                  <c:v>57833.5</c:v>
                </c:pt>
                <c:pt idx="115668">
                  <c:v>57834</c:v>
                </c:pt>
                <c:pt idx="115669">
                  <c:v>57834.5</c:v>
                </c:pt>
                <c:pt idx="115670">
                  <c:v>57835</c:v>
                </c:pt>
                <c:pt idx="115671">
                  <c:v>57835.5</c:v>
                </c:pt>
                <c:pt idx="115672">
                  <c:v>57836</c:v>
                </c:pt>
                <c:pt idx="115673">
                  <c:v>57836.5</c:v>
                </c:pt>
                <c:pt idx="115674">
                  <c:v>57837</c:v>
                </c:pt>
                <c:pt idx="115675">
                  <c:v>57837.5</c:v>
                </c:pt>
                <c:pt idx="115676">
                  <c:v>57838</c:v>
                </c:pt>
                <c:pt idx="115677">
                  <c:v>57838.5</c:v>
                </c:pt>
                <c:pt idx="115678">
                  <c:v>57839</c:v>
                </c:pt>
                <c:pt idx="115679">
                  <c:v>57839.5</c:v>
                </c:pt>
                <c:pt idx="115680">
                  <c:v>57840</c:v>
                </c:pt>
                <c:pt idx="115681">
                  <c:v>57840.5</c:v>
                </c:pt>
                <c:pt idx="115682">
                  <c:v>57841</c:v>
                </c:pt>
                <c:pt idx="115683">
                  <c:v>57841.5</c:v>
                </c:pt>
                <c:pt idx="115684">
                  <c:v>57842</c:v>
                </c:pt>
                <c:pt idx="115685">
                  <c:v>57842.5</c:v>
                </c:pt>
                <c:pt idx="115686">
                  <c:v>57843</c:v>
                </c:pt>
                <c:pt idx="115687">
                  <c:v>57843.5</c:v>
                </c:pt>
                <c:pt idx="115688">
                  <c:v>57844</c:v>
                </c:pt>
                <c:pt idx="115689">
                  <c:v>57844.5</c:v>
                </c:pt>
                <c:pt idx="115690">
                  <c:v>57845</c:v>
                </c:pt>
                <c:pt idx="115691">
                  <c:v>57845.5</c:v>
                </c:pt>
                <c:pt idx="115692">
                  <c:v>57846</c:v>
                </c:pt>
                <c:pt idx="115693">
                  <c:v>57846.5</c:v>
                </c:pt>
                <c:pt idx="115694">
                  <c:v>57847</c:v>
                </c:pt>
                <c:pt idx="115695">
                  <c:v>57847.5</c:v>
                </c:pt>
                <c:pt idx="115696">
                  <c:v>57848</c:v>
                </c:pt>
                <c:pt idx="115697">
                  <c:v>57848.5</c:v>
                </c:pt>
                <c:pt idx="115698">
                  <c:v>57849</c:v>
                </c:pt>
                <c:pt idx="115699">
                  <c:v>57849.5</c:v>
                </c:pt>
                <c:pt idx="115700">
                  <c:v>57850</c:v>
                </c:pt>
                <c:pt idx="115701">
                  <c:v>57850.5</c:v>
                </c:pt>
                <c:pt idx="115702">
                  <c:v>57851</c:v>
                </c:pt>
                <c:pt idx="115703">
                  <c:v>57851.5</c:v>
                </c:pt>
                <c:pt idx="115704">
                  <c:v>57852</c:v>
                </c:pt>
                <c:pt idx="115705">
                  <c:v>57852.5</c:v>
                </c:pt>
                <c:pt idx="115706">
                  <c:v>57853</c:v>
                </c:pt>
                <c:pt idx="115707">
                  <c:v>57853.5</c:v>
                </c:pt>
                <c:pt idx="115708">
                  <c:v>57854</c:v>
                </c:pt>
                <c:pt idx="115709">
                  <c:v>57854.5</c:v>
                </c:pt>
                <c:pt idx="115710">
                  <c:v>57855</c:v>
                </c:pt>
                <c:pt idx="115711">
                  <c:v>57855.5</c:v>
                </c:pt>
                <c:pt idx="115712">
                  <c:v>57856</c:v>
                </c:pt>
                <c:pt idx="115713">
                  <c:v>57856.5</c:v>
                </c:pt>
                <c:pt idx="115714">
                  <c:v>57857</c:v>
                </c:pt>
                <c:pt idx="115715">
                  <c:v>57857.5</c:v>
                </c:pt>
                <c:pt idx="115716">
                  <c:v>57858</c:v>
                </c:pt>
                <c:pt idx="115717">
                  <c:v>57858.5</c:v>
                </c:pt>
                <c:pt idx="115718">
                  <c:v>57859</c:v>
                </c:pt>
                <c:pt idx="115719">
                  <c:v>57859.5</c:v>
                </c:pt>
                <c:pt idx="115720">
                  <c:v>57860</c:v>
                </c:pt>
                <c:pt idx="115721">
                  <c:v>57860.5</c:v>
                </c:pt>
                <c:pt idx="115722">
                  <c:v>57861</c:v>
                </c:pt>
                <c:pt idx="115723">
                  <c:v>57861.5</c:v>
                </c:pt>
                <c:pt idx="115724">
                  <c:v>57862</c:v>
                </c:pt>
                <c:pt idx="115725">
                  <c:v>57862.5</c:v>
                </c:pt>
                <c:pt idx="115726">
                  <c:v>57863</c:v>
                </c:pt>
                <c:pt idx="115727">
                  <c:v>57863.5</c:v>
                </c:pt>
                <c:pt idx="115728">
                  <c:v>57864</c:v>
                </c:pt>
                <c:pt idx="115729">
                  <c:v>57864.5</c:v>
                </c:pt>
                <c:pt idx="115730">
                  <c:v>57865</c:v>
                </c:pt>
                <c:pt idx="115731">
                  <c:v>57865.5</c:v>
                </c:pt>
                <c:pt idx="115732">
                  <c:v>57866</c:v>
                </c:pt>
                <c:pt idx="115733">
                  <c:v>57866.5</c:v>
                </c:pt>
                <c:pt idx="115734">
                  <c:v>57867</c:v>
                </c:pt>
                <c:pt idx="115735">
                  <c:v>57867.5</c:v>
                </c:pt>
                <c:pt idx="115736">
                  <c:v>57868</c:v>
                </c:pt>
                <c:pt idx="115737">
                  <c:v>57868.5</c:v>
                </c:pt>
                <c:pt idx="115738">
                  <c:v>57869</c:v>
                </c:pt>
                <c:pt idx="115739">
                  <c:v>57869.5</c:v>
                </c:pt>
                <c:pt idx="115740">
                  <c:v>57870</c:v>
                </c:pt>
                <c:pt idx="115741">
                  <c:v>57870.5</c:v>
                </c:pt>
                <c:pt idx="115742">
                  <c:v>57871</c:v>
                </c:pt>
                <c:pt idx="115743">
                  <c:v>57871.5</c:v>
                </c:pt>
                <c:pt idx="115744">
                  <c:v>57872</c:v>
                </c:pt>
                <c:pt idx="115745">
                  <c:v>57872.5</c:v>
                </c:pt>
                <c:pt idx="115746">
                  <c:v>57873</c:v>
                </c:pt>
                <c:pt idx="115747">
                  <c:v>57873.5</c:v>
                </c:pt>
                <c:pt idx="115748">
                  <c:v>57874</c:v>
                </c:pt>
                <c:pt idx="115749">
                  <c:v>57874.5</c:v>
                </c:pt>
                <c:pt idx="115750">
                  <c:v>57875</c:v>
                </c:pt>
                <c:pt idx="115751">
                  <c:v>57875.5</c:v>
                </c:pt>
                <c:pt idx="115752">
                  <c:v>57876</c:v>
                </c:pt>
                <c:pt idx="115753">
                  <c:v>57876.5</c:v>
                </c:pt>
                <c:pt idx="115754">
                  <c:v>57877</c:v>
                </c:pt>
                <c:pt idx="115755">
                  <c:v>57877.5</c:v>
                </c:pt>
                <c:pt idx="115756">
                  <c:v>57878</c:v>
                </c:pt>
                <c:pt idx="115757">
                  <c:v>57878.5</c:v>
                </c:pt>
                <c:pt idx="115758">
                  <c:v>57879</c:v>
                </c:pt>
                <c:pt idx="115759">
                  <c:v>57879.5</c:v>
                </c:pt>
                <c:pt idx="115760">
                  <c:v>57880</c:v>
                </c:pt>
                <c:pt idx="115761">
                  <c:v>57880.5</c:v>
                </c:pt>
                <c:pt idx="115762">
                  <c:v>57881</c:v>
                </c:pt>
                <c:pt idx="115763">
                  <c:v>57881.5</c:v>
                </c:pt>
                <c:pt idx="115764">
                  <c:v>57882</c:v>
                </c:pt>
                <c:pt idx="115765">
                  <c:v>57882.5</c:v>
                </c:pt>
                <c:pt idx="115766">
                  <c:v>57883</c:v>
                </c:pt>
                <c:pt idx="115767">
                  <c:v>57883.5</c:v>
                </c:pt>
                <c:pt idx="115768">
                  <c:v>57884</c:v>
                </c:pt>
                <c:pt idx="115769">
                  <c:v>57884.5</c:v>
                </c:pt>
                <c:pt idx="115770">
                  <c:v>57885</c:v>
                </c:pt>
                <c:pt idx="115771">
                  <c:v>57885.5</c:v>
                </c:pt>
                <c:pt idx="115772">
                  <c:v>57886</c:v>
                </c:pt>
                <c:pt idx="115773">
                  <c:v>57886.5</c:v>
                </c:pt>
                <c:pt idx="115774">
                  <c:v>57887</c:v>
                </c:pt>
                <c:pt idx="115775">
                  <c:v>57887.5</c:v>
                </c:pt>
                <c:pt idx="115776">
                  <c:v>57888</c:v>
                </c:pt>
                <c:pt idx="115777">
                  <c:v>57888.5</c:v>
                </c:pt>
                <c:pt idx="115778">
                  <c:v>57889</c:v>
                </c:pt>
                <c:pt idx="115779">
                  <c:v>57889.5</c:v>
                </c:pt>
                <c:pt idx="115780">
                  <c:v>57890</c:v>
                </c:pt>
                <c:pt idx="115781">
                  <c:v>57890.5</c:v>
                </c:pt>
                <c:pt idx="115782">
                  <c:v>57891</c:v>
                </c:pt>
                <c:pt idx="115783">
                  <c:v>57891.5</c:v>
                </c:pt>
                <c:pt idx="115784">
                  <c:v>57892</c:v>
                </c:pt>
                <c:pt idx="115785">
                  <c:v>57892.5</c:v>
                </c:pt>
                <c:pt idx="115786">
                  <c:v>57893</c:v>
                </c:pt>
                <c:pt idx="115787">
                  <c:v>57893.5</c:v>
                </c:pt>
                <c:pt idx="115788">
                  <c:v>57894</c:v>
                </c:pt>
                <c:pt idx="115789">
                  <c:v>57894.5</c:v>
                </c:pt>
                <c:pt idx="115790">
                  <c:v>57895</c:v>
                </c:pt>
                <c:pt idx="115791">
                  <c:v>57895.5</c:v>
                </c:pt>
                <c:pt idx="115792">
                  <c:v>57896</c:v>
                </c:pt>
                <c:pt idx="115793">
                  <c:v>57896.5</c:v>
                </c:pt>
                <c:pt idx="115794">
                  <c:v>57897</c:v>
                </c:pt>
                <c:pt idx="115795">
                  <c:v>57897.5</c:v>
                </c:pt>
                <c:pt idx="115796">
                  <c:v>57898</c:v>
                </c:pt>
                <c:pt idx="115797">
                  <c:v>57898.5</c:v>
                </c:pt>
                <c:pt idx="115798">
                  <c:v>57899</c:v>
                </c:pt>
                <c:pt idx="115799">
                  <c:v>57899.5</c:v>
                </c:pt>
                <c:pt idx="115800">
                  <c:v>57900</c:v>
                </c:pt>
                <c:pt idx="115801">
                  <c:v>57900.5</c:v>
                </c:pt>
                <c:pt idx="115802">
                  <c:v>57901</c:v>
                </c:pt>
                <c:pt idx="115803">
                  <c:v>57901.5</c:v>
                </c:pt>
                <c:pt idx="115804">
                  <c:v>57902</c:v>
                </c:pt>
                <c:pt idx="115805">
                  <c:v>57902.5</c:v>
                </c:pt>
                <c:pt idx="115806">
                  <c:v>57903</c:v>
                </c:pt>
                <c:pt idx="115807">
                  <c:v>57903.5</c:v>
                </c:pt>
                <c:pt idx="115808">
                  <c:v>57904</c:v>
                </c:pt>
                <c:pt idx="115809">
                  <c:v>57904.5</c:v>
                </c:pt>
                <c:pt idx="115810">
                  <c:v>57905</c:v>
                </c:pt>
                <c:pt idx="115811">
                  <c:v>57905.5</c:v>
                </c:pt>
                <c:pt idx="115812">
                  <c:v>57906</c:v>
                </c:pt>
                <c:pt idx="115813">
                  <c:v>57906.5</c:v>
                </c:pt>
                <c:pt idx="115814">
                  <c:v>57907</c:v>
                </c:pt>
                <c:pt idx="115815">
                  <c:v>57907.5</c:v>
                </c:pt>
                <c:pt idx="115816">
                  <c:v>57908</c:v>
                </c:pt>
                <c:pt idx="115817">
                  <c:v>57908.5</c:v>
                </c:pt>
                <c:pt idx="115818">
                  <c:v>57909</c:v>
                </c:pt>
                <c:pt idx="115819">
                  <c:v>57909.5</c:v>
                </c:pt>
                <c:pt idx="115820">
                  <c:v>57910</c:v>
                </c:pt>
                <c:pt idx="115821">
                  <c:v>57910.5</c:v>
                </c:pt>
                <c:pt idx="115822">
                  <c:v>57911</c:v>
                </c:pt>
                <c:pt idx="115823">
                  <c:v>57911.5</c:v>
                </c:pt>
                <c:pt idx="115824">
                  <c:v>57912</c:v>
                </c:pt>
                <c:pt idx="115825">
                  <c:v>57912.5</c:v>
                </c:pt>
                <c:pt idx="115826">
                  <c:v>57913</c:v>
                </c:pt>
                <c:pt idx="115827">
                  <c:v>57913.5</c:v>
                </c:pt>
                <c:pt idx="115828">
                  <c:v>57914</c:v>
                </c:pt>
                <c:pt idx="115829">
                  <c:v>57914.5</c:v>
                </c:pt>
                <c:pt idx="115830">
                  <c:v>57915</c:v>
                </c:pt>
                <c:pt idx="115831">
                  <c:v>57915.5</c:v>
                </c:pt>
                <c:pt idx="115832">
                  <c:v>57916</c:v>
                </c:pt>
                <c:pt idx="115833">
                  <c:v>57916.5</c:v>
                </c:pt>
                <c:pt idx="115834">
                  <c:v>57917</c:v>
                </c:pt>
                <c:pt idx="115835">
                  <c:v>57917.5</c:v>
                </c:pt>
                <c:pt idx="115836">
                  <c:v>57918</c:v>
                </c:pt>
                <c:pt idx="115837">
                  <c:v>57918.5</c:v>
                </c:pt>
                <c:pt idx="115838">
                  <c:v>57919</c:v>
                </c:pt>
                <c:pt idx="115839">
                  <c:v>57919.5</c:v>
                </c:pt>
                <c:pt idx="115840">
                  <c:v>57920</c:v>
                </c:pt>
                <c:pt idx="115841">
                  <c:v>57920.5</c:v>
                </c:pt>
                <c:pt idx="115842">
                  <c:v>57921</c:v>
                </c:pt>
                <c:pt idx="115843">
                  <c:v>57921.5</c:v>
                </c:pt>
                <c:pt idx="115844">
                  <c:v>57922</c:v>
                </c:pt>
                <c:pt idx="115845">
                  <c:v>57922.5</c:v>
                </c:pt>
                <c:pt idx="115846">
                  <c:v>57923</c:v>
                </c:pt>
                <c:pt idx="115847">
                  <c:v>57923.5</c:v>
                </c:pt>
                <c:pt idx="115848">
                  <c:v>57924</c:v>
                </c:pt>
                <c:pt idx="115849">
                  <c:v>57924.5</c:v>
                </c:pt>
                <c:pt idx="115850">
                  <c:v>57925</c:v>
                </c:pt>
                <c:pt idx="115851">
                  <c:v>57925.5</c:v>
                </c:pt>
                <c:pt idx="115852">
                  <c:v>57926</c:v>
                </c:pt>
                <c:pt idx="115853">
                  <c:v>57926.5</c:v>
                </c:pt>
                <c:pt idx="115854">
                  <c:v>57927</c:v>
                </c:pt>
                <c:pt idx="115855">
                  <c:v>57927.5</c:v>
                </c:pt>
                <c:pt idx="115856">
                  <c:v>57928</c:v>
                </c:pt>
                <c:pt idx="115857">
                  <c:v>57928.5</c:v>
                </c:pt>
                <c:pt idx="115858">
                  <c:v>57929</c:v>
                </c:pt>
                <c:pt idx="115859">
                  <c:v>57929.5</c:v>
                </c:pt>
                <c:pt idx="115860">
                  <c:v>57930</c:v>
                </c:pt>
                <c:pt idx="115861">
                  <c:v>57930.5</c:v>
                </c:pt>
                <c:pt idx="115862">
                  <c:v>57931</c:v>
                </c:pt>
                <c:pt idx="115863">
                  <c:v>57931.5</c:v>
                </c:pt>
                <c:pt idx="115864">
                  <c:v>57932</c:v>
                </c:pt>
                <c:pt idx="115865">
                  <c:v>57932.5</c:v>
                </c:pt>
                <c:pt idx="115866">
                  <c:v>57933</c:v>
                </c:pt>
                <c:pt idx="115867">
                  <c:v>57933.5</c:v>
                </c:pt>
                <c:pt idx="115868">
                  <c:v>57934</c:v>
                </c:pt>
                <c:pt idx="115869">
                  <c:v>57934.5</c:v>
                </c:pt>
                <c:pt idx="115870">
                  <c:v>57935</c:v>
                </c:pt>
                <c:pt idx="115871">
                  <c:v>57935.5</c:v>
                </c:pt>
                <c:pt idx="115872">
                  <c:v>57936</c:v>
                </c:pt>
                <c:pt idx="115873">
                  <c:v>57936.5</c:v>
                </c:pt>
                <c:pt idx="115874">
                  <c:v>57937</c:v>
                </c:pt>
                <c:pt idx="115875">
                  <c:v>57937.5</c:v>
                </c:pt>
                <c:pt idx="115876">
                  <c:v>57938</c:v>
                </c:pt>
                <c:pt idx="115877">
                  <c:v>57938.5</c:v>
                </c:pt>
                <c:pt idx="115878">
                  <c:v>57939</c:v>
                </c:pt>
                <c:pt idx="115879">
                  <c:v>57939.5</c:v>
                </c:pt>
                <c:pt idx="115880">
                  <c:v>57940</c:v>
                </c:pt>
                <c:pt idx="115881">
                  <c:v>57940.5</c:v>
                </c:pt>
                <c:pt idx="115882">
                  <c:v>57941</c:v>
                </c:pt>
                <c:pt idx="115883">
                  <c:v>57941.5</c:v>
                </c:pt>
                <c:pt idx="115884">
                  <c:v>57942</c:v>
                </c:pt>
                <c:pt idx="115885">
                  <c:v>57942.5</c:v>
                </c:pt>
                <c:pt idx="115886">
                  <c:v>57943</c:v>
                </c:pt>
                <c:pt idx="115887">
                  <c:v>57943.5</c:v>
                </c:pt>
                <c:pt idx="115888">
                  <c:v>57944</c:v>
                </c:pt>
                <c:pt idx="115889">
                  <c:v>57944.5</c:v>
                </c:pt>
                <c:pt idx="115890">
                  <c:v>57945</c:v>
                </c:pt>
                <c:pt idx="115891">
                  <c:v>57945.5</c:v>
                </c:pt>
                <c:pt idx="115892">
                  <c:v>57946</c:v>
                </c:pt>
                <c:pt idx="115893">
                  <c:v>57946.5</c:v>
                </c:pt>
                <c:pt idx="115894">
                  <c:v>57947</c:v>
                </c:pt>
                <c:pt idx="115895">
                  <c:v>57947.5</c:v>
                </c:pt>
                <c:pt idx="115896">
                  <c:v>57948</c:v>
                </c:pt>
                <c:pt idx="115897">
                  <c:v>57948.5</c:v>
                </c:pt>
                <c:pt idx="115898">
                  <c:v>57949</c:v>
                </c:pt>
                <c:pt idx="115899">
                  <c:v>57949.5</c:v>
                </c:pt>
                <c:pt idx="115900">
                  <c:v>57950</c:v>
                </c:pt>
                <c:pt idx="115901">
                  <c:v>57950.5</c:v>
                </c:pt>
                <c:pt idx="115902">
                  <c:v>57951</c:v>
                </c:pt>
                <c:pt idx="115903">
                  <c:v>57951.5</c:v>
                </c:pt>
                <c:pt idx="115904">
                  <c:v>57952</c:v>
                </c:pt>
                <c:pt idx="115905">
                  <c:v>57952.5</c:v>
                </c:pt>
                <c:pt idx="115906">
                  <c:v>57953</c:v>
                </c:pt>
                <c:pt idx="115907">
                  <c:v>57953.5</c:v>
                </c:pt>
                <c:pt idx="115908">
                  <c:v>57954</c:v>
                </c:pt>
                <c:pt idx="115909">
                  <c:v>57954.5</c:v>
                </c:pt>
                <c:pt idx="115910">
                  <c:v>57955</c:v>
                </c:pt>
                <c:pt idx="115911">
                  <c:v>57955.5</c:v>
                </c:pt>
                <c:pt idx="115912">
                  <c:v>57956</c:v>
                </c:pt>
                <c:pt idx="115913">
                  <c:v>57956.5</c:v>
                </c:pt>
                <c:pt idx="115914">
                  <c:v>57957</c:v>
                </c:pt>
                <c:pt idx="115915">
                  <c:v>57957.5</c:v>
                </c:pt>
                <c:pt idx="115916">
                  <c:v>57958</c:v>
                </c:pt>
                <c:pt idx="115917">
                  <c:v>57958.5</c:v>
                </c:pt>
                <c:pt idx="115918">
                  <c:v>57959</c:v>
                </c:pt>
                <c:pt idx="115919">
                  <c:v>57959.5</c:v>
                </c:pt>
                <c:pt idx="115920">
                  <c:v>57960</c:v>
                </c:pt>
                <c:pt idx="115921">
                  <c:v>57960.5</c:v>
                </c:pt>
                <c:pt idx="115922">
                  <c:v>57961</c:v>
                </c:pt>
                <c:pt idx="115923">
                  <c:v>57961.5</c:v>
                </c:pt>
                <c:pt idx="115924">
                  <c:v>57962</c:v>
                </c:pt>
                <c:pt idx="115925">
                  <c:v>57962.5</c:v>
                </c:pt>
                <c:pt idx="115926">
                  <c:v>57963</c:v>
                </c:pt>
                <c:pt idx="115927">
                  <c:v>57963.5</c:v>
                </c:pt>
                <c:pt idx="115928">
                  <c:v>57964</c:v>
                </c:pt>
                <c:pt idx="115929">
                  <c:v>57964.5</c:v>
                </c:pt>
                <c:pt idx="115930">
                  <c:v>57965</c:v>
                </c:pt>
                <c:pt idx="115931">
                  <c:v>57965.5</c:v>
                </c:pt>
                <c:pt idx="115932">
                  <c:v>57966</c:v>
                </c:pt>
                <c:pt idx="115933">
                  <c:v>57966.5</c:v>
                </c:pt>
                <c:pt idx="115934">
                  <c:v>57967</c:v>
                </c:pt>
                <c:pt idx="115935">
                  <c:v>57967.5</c:v>
                </c:pt>
                <c:pt idx="115936">
                  <c:v>57968</c:v>
                </c:pt>
                <c:pt idx="115937">
                  <c:v>57968.5</c:v>
                </c:pt>
                <c:pt idx="115938">
                  <c:v>57969</c:v>
                </c:pt>
                <c:pt idx="115939">
                  <c:v>57969.5</c:v>
                </c:pt>
                <c:pt idx="115940">
                  <c:v>57970</c:v>
                </c:pt>
                <c:pt idx="115941">
                  <c:v>57970.5</c:v>
                </c:pt>
                <c:pt idx="115942">
                  <c:v>57971</c:v>
                </c:pt>
                <c:pt idx="115943">
                  <c:v>57971.5</c:v>
                </c:pt>
                <c:pt idx="115944">
                  <c:v>57972</c:v>
                </c:pt>
                <c:pt idx="115945">
                  <c:v>57972.5</c:v>
                </c:pt>
                <c:pt idx="115946">
                  <c:v>57973</c:v>
                </c:pt>
                <c:pt idx="115947">
                  <c:v>57973.5</c:v>
                </c:pt>
                <c:pt idx="115948">
                  <c:v>57974</c:v>
                </c:pt>
                <c:pt idx="115949">
                  <c:v>57974.5</c:v>
                </c:pt>
                <c:pt idx="115950">
                  <c:v>57975</c:v>
                </c:pt>
                <c:pt idx="115951">
                  <c:v>57975.5</c:v>
                </c:pt>
                <c:pt idx="115952">
                  <c:v>57976</c:v>
                </c:pt>
                <c:pt idx="115953">
                  <c:v>57976.5</c:v>
                </c:pt>
                <c:pt idx="115954">
                  <c:v>57977</c:v>
                </c:pt>
                <c:pt idx="115955">
                  <c:v>57977.5</c:v>
                </c:pt>
                <c:pt idx="115956">
                  <c:v>57978</c:v>
                </c:pt>
                <c:pt idx="115957">
                  <c:v>57978.5</c:v>
                </c:pt>
                <c:pt idx="115958">
                  <c:v>57979</c:v>
                </c:pt>
                <c:pt idx="115959">
                  <c:v>57979.5</c:v>
                </c:pt>
                <c:pt idx="115960">
                  <c:v>57980</c:v>
                </c:pt>
                <c:pt idx="115961">
                  <c:v>57980.5</c:v>
                </c:pt>
                <c:pt idx="115962">
                  <c:v>57981</c:v>
                </c:pt>
                <c:pt idx="115963">
                  <c:v>57981.5</c:v>
                </c:pt>
                <c:pt idx="115964">
                  <c:v>57982</c:v>
                </c:pt>
                <c:pt idx="115965">
                  <c:v>57982.5</c:v>
                </c:pt>
                <c:pt idx="115966">
                  <c:v>57983</c:v>
                </c:pt>
                <c:pt idx="115967">
                  <c:v>57983.5</c:v>
                </c:pt>
                <c:pt idx="115968">
                  <c:v>57984</c:v>
                </c:pt>
                <c:pt idx="115969">
                  <c:v>57984.5</c:v>
                </c:pt>
                <c:pt idx="115970">
                  <c:v>57985</c:v>
                </c:pt>
                <c:pt idx="115971">
                  <c:v>57985.5</c:v>
                </c:pt>
                <c:pt idx="115972">
                  <c:v>57986</c:v>
                </c:pt>
                <c:pt idx="115973">
                  <c:v>57986.5</c:v>
                </c:pt>
                <c:pt idx="115974">
                  <c:v>57987</c:v>
                </c:pt>
                <c:pt idx="115975">
                  <c:v>57987.5</c:v>
                </c:pt>
                <c:pt idx="115976">
                  <c:v>57988</c:v>
                </c:pt>
                <c:pt idx="115977">
                  <c:v>57988.5</c:v>
                </c:pt>
                <c:pt idx="115978">
                  <c:v>57989</c:v>
                </c:pt>
                <c:pt idx="115979">
                  <c:v>57989.5</c:v>
                </c:pt>
                <c:pt idx="115980">
                  <c:v>57990</c:v>
                </c:pt>
                <c:pt idx="115981">
                  <c:v>57990.5</c:v>
                </c:pt>
                <c:pt idx="115982">
                  <c:v>57991</c:v>
                </c:pt>
                <c:pt idx="115983">
                  <c:v>57991.5</c:v>
                </c:pt>
                <c:pt idx="115984">
                  <c:v>57992</c:v>
                </c:pt>
                <c:pt idx="115985">
                  <c:v>57992.5</c:v>
                </c:pt>
                <c:pt idx="115986">
                  <c:v>57993</c:v>
                </c:pt>
                <c:pt idx="115987">
                  <c:v>57993.5</c:v>
                </c:pt>
                <c:pt idx="115988">
                  <c:v>57994</c:v>
                </c:pt>
                <c:pt idx="115989">
                  <c:v>57994.5</c:v>
                </c:pt>
                <c:pt idx="115990">
                  <c:v>57995</c:v>
                </c:pt>
                <c:pt idx="115991">
                  <c:v>57995.5</c:v>
                </c:pt>
                <c:pt idx="115992">
                  <c:v>57996</c:v>
                </c:pt>
                <c:pt idx="115993">
                  <c:v>57996.5</c:v>
                </c:pt>
                <c:pt idx="115994">
                  <c:v>57997</c:v>
                </c:pt>
                <c:pt idx="115995">
                  <c:v>57997.5</c:v>
                </c:pt>
                <c:pt idx="115996">
                  <c:v>57998</c:v>
                </c:pt>
                <c:pt idx="115997">
                  <c:v>57998.5</c:v>
                </c:pt>
                <c:pt idx="115998">
                  <c:v>57999</c:v>
                </c:pt>
                <c:pt idx="115999">
                  <c:v>57999.5</c:v>
                </c:pt>
                <c:pt idx="116000">
                  <c:v>58000</c:v>
                </c:pt>
                <c:pt idx="116001">
                  <c:v>58000.5</c:v>
                </c:pt>
                <c:pt idx="116002">
                  <c:v>58001</c:v>
                </c:pt>
                <c:pt idx="116003">
                  <c:v>58001.5</c:v>
                </c:pt>
                <c:pt idx="116004">
                  <c:v>58002</c:v>
                </c:pt>
                <c:pt idx="116005">
                  <c:v>58002.5</c:v>
                </c:pt>
                <c:pt idx="116006">
                  <c:v>58003</c:v>
                </c:pt>
                <c:pt idx="116007">
                  <c:v>58003.5</c:v>
                </c:pt>
                <c:pt idx="116008">
                  <c:v>58004</c:v>
                </c:pt>
                <c:pt idx="116009">
                  <c:v>58004.5</c:v>
                </c:pt>
                <c:pt idx="116010">
                  <c:v>58005</c:v>
                </c:pt>
                <c:pt idx="116011">
                  <c:v>58005.5</c:v>
                </c:pt>
                <c:pt idx="116012">
                  <c:v>58006</c:v>
                </c:pt>
                <c:pt idx="116013">
                  <c:v>58006.5</c:v>
                </c:pt>
                <c:pt idx="116014">
                  <c:v>58007</c:v>
                </c:pt>
                <c:pt idx="116015">
                  <c:v>58007.5</c:v>
                </c:pt>
                <c:pt idx="116016">
                  <c:v>58008</c:v>
                </c:pt>
                <c:pt idx="116017">
                  <c:v>58008.5</c:v>
                </c:pt>
                <c:pt idx="116018">
                  <c:v>58009</c:v>
                </c:pt>
                <c:pt idx="116019">
                  <c:v>58009.5</c:v>
                </c:pt>
                <c:pt idx="116020">
                  <c:v>58010</c:v>
                </c:pt>
                <c:pt idx="116021">
                  <c:v>58010.5</c:v>
                </c:pt>
                <c:pt idx="116022">
                  <c:v>58011</c:v>
                </c:pt>
                <c:pt idx="116023">
                  <c:v>58011.5</c:v>
                </c:pt>
                <c:pt idx="116024">
                  <c:v>58012</c:v>
                </c:pt>
                <c:pt idx="116025">
                  <c:v>58012.5</c:v>
                </c:pt>
                <c:pt idx="116026">
                  <c:v>58013</c:v>
                </c:pt>
                <c:pt idx="116027">
                  <c:v>58013.5</c:v>
                </c:pt>
                <c:pt idx="116028">
                  <c:v>58014</c:v>
                </c:pt>
                <c:pt idx="116029">
                  <c:v>58014.5</c:v>
                </c:pt>
                <c:pt idx="116030">
                  <c:v>58015</c:v>
                </c:pt>
                <c:pt idx="116031">
                  <c:v>58015.5</c:v>
                </c:pt>
                <c:pt idx="116032">
                  <c:v>58016</c:v>
                </c:pt>
                <c:pt idx="116033">
                  <c:v>58016.5</c:v>
                </c:pt>
                <c:pt idx="116034">
                  <c:v>58017</c:v>
                </c:pt>
                <c:pt idx="116035">
                  <c:v>58017.5</c:v>
                </c:pt>
                <c:pt idx="116036">
                  <c:v>58018</c:v>
                </c:pt>
                <c:pt idx="116037">
                  <c:v>58018.5</c:v>
                </c:pt>
                <c:pt idx="116038">
                  <c:v>58019</c:v>
                </c:pt>
                <c:pt idx="116039">
                  <c:v>58019.5</c:v>
                </c:pt>
                <c:pt idx="116040">
                  <c:v>58020</c:v>
                </c:pt>
                <c:pt idx="116041">
                  <c:v>58020.5</c:v>
                </c:pt>
                <c:pt idx="116042">
                  <c:v>58021</c:v>
                </c:pt>
                <c:pt idx="116043">
                  <c:v>58021.5</c:v>
                </c:pt>
                <c:pt idx="116044">
                  <c:v>58022</c:v>
                </c:pt>
                <c:pt idx="116045">
                  <c:v>58022.5</c:v>
                </c:pt>
                <c:pt idx="116046">
                  <c:v>58023</c:v>
                </c:pt>
                <c:pt idx="116047">
                  <c:v>58023.5</c:v>
                </c:pt>
                <c:pt idx="116048">
                  <c:v>58024</c:v>
                </c:pt>
                <c:pt idx="116049">
                  <c:v>58024.5</c:v>
                </c:pt>
                <c:pt idx="116050">
                  <c:v>58025</c:v>
                </c:pt>
                <c:pt idx="116051">
                  <c:v>58025.5</c:v>
                </c:pt>
                <c:pt idx="116052">
                  <c:v>58026</c:v>
                </c:pt>
                <c:pt idx="116053">
                  <c:v>58026.5</c:v>
                </c:pt>
                <c:pt idx="116054">
                  <c:v>58027</c:v>
                </c:pt>
                <c:pt idx="116055">
                  <c:v>58027.5</c:v>
                </c:pt>
                <c:pt idx="116056">
                  <c:v>58028</c:v>
                </c:pt>
                <c:pt idx="116057">
                  <c:v>58028.5</c:v>
                </c:pt>
                <c:pt idx="116058">
                  <c:v>58029</c:v>
                </c:pt>
                <c:pt idx="116059">
                  <c:v>58029.5</c:v>
                </c:pt>
                <c:pt idx="116060">
                  <c:v>58030</c:v>
                </c:pt>
                <c:pt idx="116061">
                  <c:v>58030.5</c:v>
                </c:pt>
                <c:pt idx="116062">
                  <c:v>58031</c:v>
                </c:pt>
                <c:pt idx="116063">
                  <c:v>58031.5</c:v>
                </c:pt>
                <c:pt idx="116064">
                  <c:v>58032</c:v>
                </c:pt>
                <c:pt idx="116065">
                  <c:v>58032.5</c:v>
                </c:pt>
                <c:pt idx="116066">
                  <c:v>58033</c:v>
                </c:pt>
                <c:pt idx="116067">
                  <c:v>58033.5</c:v>
                </c:pt>
                <c:pt idx="116068">
                  <c:v>58034</c:v>
                </c:pt>
                <c:pt idx="116069">
                  <c:v>58034.5</c:v>
                </c:pt>
                <c:pt idx="116070">
                  <c:v>58035</c:v>
                </c:pt>
                <c:pt idx="116071">
                  <c:v>58035.5</c:v>
                </c:pt>
                <c:pt idx="116072">
                  <c:v>58036</c:v>
                </c:pt>
                <c:pt idx="116073">
                  <c:v>58036.5</c:v>
                </c:pt>
                <c:pt idx="116074">
                  <c:v>58037</c:v>
                </c:pt>
                <c:pt idx="116075">
                  <c:v>58037.5</c:v>
                </c:pt>
                <c:pt idx="116076">
                  <c:v>58038</c:v>
                </c:pt>
                <c:pt idx="116077">
                  <c:v>58038.5</c:v>
                </c:pt>
                <c:pt idx="116078">
                  <c:v>58039</c:v>
                </c:pt>
                <c:pt idx="116079">
                  <c:v>58039.5</c:v>
                </c:pt>
                <c:pt idx="116080">
                  <c:v>58040</c:v>
                </c:pt>
                <c:pt idx="116081">
                  <c:v>58040.5</c:v>
                </c:pt>
                <c:pt idx="116082">
                  <c:v>58041</c:v>
                </c:pt>
                <c:pt idx="116083">
                  <c:v>58041.5</c:v>
                </c:pt>
                <c:pt idx="116084">
                  <c:v>58042</c:v>
                </c:pt>
                <c:pt idx="116085">
                  <c:v>58042.5</c:v>
                </c:pt>
                <c:pt idx="116086">
                  <c:v>58043</c:v>
                </c:pt>
                <c:pt idx="116087">
                  <c:v>58043.5</c:v>
                </c:pt>
                <c:pt idx="116088">
                  <c:v>58044</c:v>
                </c:pt>
                <c:pt idx="116089">
                  <c:v>58044.5</c:v>
                </c:pt>
                <c:pt idx="116090">
                  <c:v>58045</c:v>
                </c:pt>
                <c:pt idx="116091">
                  <c:v>58045.5</c:v>
                </c:pt>
                <c:pt idx="116092">
                  <c:v>58046</c:v>
                </c:pt>
                <c:pt idx="116093">
                  <c:v>58046.5</c:v>
                </c:pt>
                <c:pt idx="116094">
                  <c:v>58047</c:v>
                </c:pt>
                <c:pt idx="116095">
                  <c:v>58047.5</c:v>
                </c:pt>
                <c:pt idx="116096">
                  <c:v>58048</c:v>
                </c:pt>
                <c:pt idx="116097">
                  <c:v>58048.5</c:v>
                </c:pt>
                <c:pt idx="116098">
                  <c:v>58049</c:v>
                </c:pt>
                <c:pt idx="116099">
                  <c:v>58049.5</c:v>
                </c:pt>
                <c:pt idx="116100">
                  <c:v>58050</c:v>
                </c:pt>
                <c:pt idx="116101">
                  <c:v>58050.5</c:v>
                </c:pt>
                <c:pt idx="116102">
                  <c:v>58051</c:v>
                </c:pt>
                <c:pt idx="116103">
                  <c:v>58051.5</c:v>
                </c:pt>
                <c:pt idx="116104">
                  <c:v>58052</c:v>
                </c:pt>
                <c:pt idx="116105">
                  <c:v>58052.5</c:v>
                </c:pt>
                <c:pt idx="116106">
                  <c:v>58053</c:v>
                </c:pt>
                <c:pt idx="116107">
                  <c:v>58053.5</c:v>
                </c:pt>
                <c:pt idx="116108">
                  <c:v>58054</c:v>
                </c:pt>
                <c:pt idx="116109">
                  <c:v>58054.5</c:v>
                </c:pt>
                <c:pt idx="116110">
                  <c:v>58055</c:v>
                </c:pt>
                <c:pt idx="116111">
                  <c:v>58055.5</c:v>
                </c:pt>
                <c:pt idx="116112">
                  <c:v>58056</c:v>
                </c:pt>
                <c:pt idx="116113">
                  <c:v>58056.5</c:v>
                </c:pt>
                <c:pt idx="116114">
                  <c:v>58057</c:v>
                </c:pt>
                <c:pt idx="116115">
                  <c:v>58057.5</c:v>
                </c:pt>
                <c:pt idx="116116">
                  <c:v>58058</c:v>
                </c:pt>
                <c:pt idx="116117">
                  <c:v>58058.5</c:v>
                </c:pt>
                <c:pt idx="116118">
                  <c:v>58059</c:v>
                </c:pt>
                <c:pt idx="116119">
                  <c:v>58059.5</c:v>
                </c:pt>
                <c:pt idx="116120">
                  <c:v>58060</c:v>
                </c:pt>
                <c:pt idx="116121">
                  <c:v>58060.5</c:v>
                </c:pt>
                <c:pt idx="116122">
                  <c:v>58061</c:v>
                </c:pt>
                <c:pt idx="116123">
                  <c:v>58061.5</c:v>
                </c:pt>
                <c:pt idx="116124">
                  <c:v>58062</c:v>
                </c:pt>
                <c:pt idx="116125">
                  <c:v>58062.5</c:v>
                </c:pt>
                <c:pt idx="116126">
                  <c:v>58063</c:v>
                </c:pt>
                <c:pt idx="116127">
                  <c:v>58063.5</c:v>
                </c:pt>
                <c:pt idx="116128">
                  <c:v>58064</c:v>
                </c:pt>
                <c:pt idx="116129">
                  <c:v>58064.5</c:v>
                </c:pt>
                <c:pt idx="116130">
                  <c:v>58065</c:v>
                </c:pt>
                <c:pt idx="116131">
                  <c:v>58065.5</c:v>
                </c:pt>
                <c:pt idx="116132">
                  <c:v>58066</c:v>
                </c:pt>
                <c:pt idx="116133">
                  <c:v>58066.5</c:v>
                </c:pt>
                <c:pt idx="116134">
                  <c:v>58067</c:v>
                </c:pt>
                <c:pt idx="116135">
                  <c:v>58067.5</c:v>
                </c:pt>
                <c:pt idx="116136">
                  <c:v>58068</c:v>
                </c:pt>
                <c:pt idx="116137">
                  <c:v>58068.5</c:v>
                </c:pt>
                <c:pt idx="116138">
                  <c:v>58069</c:v>
                </c:pt>
                <c:pt idx="116139">
                  <c:v>58069.5</c:v>
                </c:pt>
                <c:pt idx="116140">
                  <c:v>58070</c:v>
                </c:pt>
                <c:pt idx="116141">
                  <c:v>58070.5</c:v>
                </c:pt>
                <c:pt idx="116142">
                  <c:v>58071</c:v>
                </c:pt>
                <c:pt idx="116143">
                  <c:v>58071.5</c:v>
                </c:pt>
                <c:pt idx="116144">
                  <c:v>58072</c:v>
                </c:pt>
                <c:pt idx="116145">
                  <c:v>58072.5</c:v>
                </c:pt>
                <c:pt idx="116146">
                  <c:v>58073</c:v>
                </c:pt>
                <c:pt idx="116147">
                  <c:v>58073.5</c:v>
                </c:pt>
                <c:pt idx="116148">
                  <c:v>58074</c:v>
                </c:pt>
                <c:pt idx="116149">
                  <c:v>58074.5</c:v>
                </c:pt>
                <c:pt idx="116150">
                  <c:v>58075</c:v>
                </c:pt>
                <c:pt idx="116151">
                  <c:v>58075.5</c:v>
                </c:pt>
                <c:pt idx="116152">
                  <c:v>58076</c:v>
                </c:pt>
                <c:pt idx="116153">
                  <c:v>58076.5</c:v>
                </c:pt>
                <c:pt idx="116154">
                  <c:v>58077</c:v>
                </c:pt>
                <c:pt idx="116155">
                  <c:v>58077.5</c:v>
                </c:pt>
                <c:pt idx="116156">
                  <c:v>58078</c:v>
                </c:pt>
                <c:pt idx="116157">
                  <c:v>58078.5</c:v>
                </c:pt>
                <c:pt idx="116158">
                  <c:v>58079</c:v>
                </c:pt>
                <c:pt idx="116159">
                  <c:v>58079.5</c:v>
                </c:pt>
                <c:pt idx="116160">
                  <c:v>58080</c:v>
                </c:pt>
                <c:pt idx="116161">
                  <c:v>58080.5</c:v>
                </c:pt>
                <c:pt idx="116162">
                  <c:v>58081</c:v>
                </c:pt>
                <c:pt idx="116163">
                  <c:v>58081.5</c:v>
                </c:pt>
                <c:pt idx="116164">
                  <c:v>58082</c:v>
                </c:pt>
                <c:pt idx="116165">
                  <c:v>58082.5</c:v>
                </c:pt>
                <c:pt idx="116166">
                  <c:v>58083</c:v>
                </c:pt>
                <c:pt idx="116167">
                  <c:v>58083.5</c:v>
                </c:pt>
                <c:pt idx="116168">
                  <c:v>58084</c:v>
                </c:pt>
                <c:pt idx="116169">
                  <c:v>58084.5</c:v>
                </c:pt>
                <c:pt idx="116170">
                  <c:v>58085</c:v>
                </c:pt>
                <c:pt idx="116171">
                  <c:v>58085.5</c:v>
                </c:pt>
                <c:pt idx="116172">
                  <c:v>58086</c:v>
                </c:pt>
                <c:pt idx="116173">
                  <c:v>58086.5</c:v>
                </c:pt>
                <c:pt idx="116174">
                  <c:v>58087</c:v>
                </c:pt>
                <c:pt idx="116175">
                  <c:v>58087.5</c:v>
                </c:pt>
                <c:pt idx="116176">
                  <c:v>58088</c:v>
                </c:pt>
                <c:pt idx="116177">
                  <c:v>58088.5</c:v>
                </c:pt>
                <c:pt idx="116178">
                  <c:v>58089</c:v>
                </c:pt>
                <c:pt idx="116179">
                  <c:v>58089.5</c:v>
                </c:pt>
                <c:pt idx="116180">
                  <c:v>58090</c:v>
                </c:pt>
                <c:pt idx="116181">
                  <c:v>58090.5</c:v>
                </c:pt>
                <c:pt idx="116182">
                  <c:v>58091</c:v>
                </c:pt>
                <c:pt idx="116183">
                  <c:v>58091.5</c:v>
                </c:pt>
                <c:pt idx="116184">
                  <c:v>58092</c:v>
                </c:pt>
                <c:pt idx="116185">
                  <c:v>58092.5</c:v>
                </c:pt>
                <c:pt idx="116186">
                  <c:v>58093</c:v>
                </c:pt>
                <c:pt idx="116187">
                  <c:v>58093.5</c:v>
                </c:pt>
                <c:pt idx="116188">
                  <c:v>58094</c:v>
                </c:pt>
                <c:pt idx="116189">
                  <c:v>58094.5</c:v>
                </c:pt>
                <c:pt idx="116190">
                  <c:v>58095</c:v>
                </c:pt>
                <c:pt idx="116191">
                  <c:v>58095.5</c:v>
                </c:pt>
                <c:pt idx="116192">
                  <c:v>58096</c:v>
                </c:pt>
                <c:pt idx="116193">
                  <c:v>58096.5</c:v>
                </c:pt>
                <c:pt idx="116194">
                  <c:v>58097</c:v>
                </c:pt>
                <c:pt idx="116195">
                  <c:v>58097.5</c:v>
                </c:pt>
                <c:pt idx="116196">
                  <c:v>58098</c:v>
                </c:pt>
                <c:pt idx="116197">
                  <c:v>58098.5</c:v>
                </c:pt>
                <c:pt idx="116198">
                  <c:v>58099</c:v>
                </c:pt>
                <c:pt idx="116199">
                  <c:v>58099.5</c:v>
                </c:pt>
                <c:pt idx="116200">
                  <c:v>58100</c:v>
                </c:pt>
                <c:pt idx="116201">
                  <c:v>58100.5</c:v>
                </c:pt>
                <c:pt idx="116202">
                  <c:v>58101</c:v>
                </c:pt>
                <c:pt idx="116203">
                  <c:v>58101.5</c:v>
                </c:pt>
                <c:pt idx="116204">
                  <c:v>58102</c:v>
                </c:pt>
                <c:pt idx="116205">
                  <c:v>58102.5</c:v>
                </c:pt>
                <c:pt idx="116206">
                  <c:v>58103</c:v>
                </c:pt>
                <c:pt idx="116207">
                  <c:v>58103.5</c:v>
                </c:pt>
                <c:pt idx="116208">
                  <c:v>58104</c:v>
                </c:pt>
                <c:pt idx="116209">
                  <c:v>58104.5</c:v>
                </c:pt>
                <c:pt idx="116210">
                  <c:v>58105</c:v>
                </c:pt>
                <c:pt idx="116211">
                  <c:v>58105.5</c:v>
                </c:pt>
                <c:pt idx="116212">
                  <c:v>58106</c:v>
                </c:pt>
                <c:pt idx="116213">
                  <c:v>58106.5</c:v>
                </c:pt>
                <c:pt idx="116214">
                  <c:v>58107</c:v>
                </c:pt>
                <c:pt idx="116215">
                  <c:v>58107.5</c:v>
                </c:pt>
                <c:pt idx="116216">
                  <c:v>58108</c:v>
                </c:pt>
                <c:pt idx="116217">
                  <c:v>58108.5</c:v>
                </c:pt>
                <c:pt idx="116218">
                  <c:v>58109</c:v>
                </c:pt>
                <c:pt idx="116219">
                  <c:v>58109.5</c:v>
                </c:pt>
                <c:pt idx="116220">
                  <c:v>58110</c:v>
                </c:pt>
                <c:pt idx="116221">
                  <c:v>58110.5</c:v>
                </c:pt>
                <c:pt idx="116222">
                  <c:v>58111</c:v>
                </c:pt>
                <c:pt idx="116223">
                  <c:v>58111.5</c:v>
                </c:pt>
                <c:pt idx="116224">
                  <c:v>58112</c:v>
                </c:pt>
                <c:pt idx="116225">
                  <c:v>58112.5</c:v>
                </c:pt>
                <c:pt idx="116226">
                  <c:v>58113</c:v>
                </c:pt>
                <c:pt idx="116227">
                  <c:v>58113.5</c:v>
                </c:pt>
                <c:pt idx="116228">
                  <c:v>58114</c:v>
                </c:pt>
                <c:pt idx="116229">
                  <c:v>58114.5</c:v>
                </c:pt>
                <c:pt idx="116230">
                  <c:v>58115</c:v>
                </c:pt>
                <c:pt idx="116231">
                  <c:v>58115.5</c:v>
                </c:pt>
                <c:pt idx="116232">
                  <c:v>58116</c:v>
                </c:pt>
                <c:pt idx="116233">
                  <c:v>58116.5</c:v>
                </c:pt>
                <c:pt idx="116234">
                  <c:v>58117</c:v>
                </c:pt>
                <c:pt idx="116235">
                  <c:v>58117.5</c:v>
                </c:pt>
                <c:pt idx="116236">
                  <c:v>58118</c:v>
                </c:pt>
                <c:pt idx="116237">
                  <c:v>58118.5</c:v>
                </c:pt>
                <c:pt idx="116238">
                  <c:v>58119</c:v>
                </c:pt>
                <c:pt idx="116239">
                  <c:v>58119.5</c:v>
                </c:pt>
                <c:pt idx="116240">
                  <c:v>58120</c:v>
                </c:pt>
                <c:pt idx="116241">
                  <c:v>58120.5</c:v>
                </c:pt>
                <c:pt idx="116242">
                  <c:v>58121</c:v>
                </c:pt>
                <c:pt idx="116243">
                  <c:v>58121.5</c:v>
                </c:pt>
                <c:pt idx="116244">
                  <c:v>58122</c:v>
                </c:pt>
                <c:pt idx="116245">
                  <c:v>58122.5</c:v>
                </c:pt>
                <c:pt idx="116246">
                  <c:v>58123</c:v>
                </c:pt>
                <c:pt idx="116247">
                  <c:v>58123.5</c:v>
                </c:pt>
                <c:pt idx="116248">
                  <c:v>58124</c:v>
                </c:pt>
                <c:pt idx="116249">
                  <c:v>58124.5</c:v>
                </c:pt>
                <c:pt idx="116250">
                  <c:v>58125</c:v>
                </c:pt>
                <c:pt idx="116251">
                  <c:v>58125.5</c:v>
                </c:pt>
                <c:pt idx="116252">
                  <c:v>58126</c:v>
                </c:pt>
                <c:pt idx="116253">
                  <c:v>58126.5</c:v>
                </c:pt>
                <c:pt idx="116254">
                  <c:v>58127</c:v>
                </c:pt>
                <c:pt idx="116255">
                  <c:v>58127.5</c:v>
                </c:pt>
                <c:pt idx="116256">
                  <c:v>58128</c:v>
                </c:pt>
                <c:pt idx="116257">
                  <c:v>58128.5</c:v>
                </c:pt>
                <c:pt idx="116258">
                  <c:v>58129</c:v>
                </c:pt>
                <c:pt idx="116259">
                  <c:v>58129.5</c:v>
                </c:pt>
                <c:pt idx="116260">
                  <c:v>58130</c:v>
                </c:pt>
                <c:pt idx="116261">
                  <c:v>58130.5</c:v>
                </c:pt>
                <c:pt idx="116262">
                  <c:v>58131</c:v>
                </c:pt>
                <c:pt idx="116263">
                  <c:v>58131.5</c:v>
                </c:pt>
                <c:pt idx="116264">
                  <c:v>58132</c:v>
                </c:pt>
                <c:pt idx="116265">
                  <c:v>58132.5</c:v>
                </c:pt>
                <c:pt idx="116266">
                  <c:v>58133</c:v>
                </c:pt>
                <c:pt idx="116267">
                  <c:v>58133.5</c:v>
                </c:pt>
                <c:pt idx="116268">
                  <c:v>58134</c:v>
                </c:pt>
                <c:pt idx="116269">
                  <c:v>58134.5</c:v>
                </c:pt>
                <c:pt idx="116270">
                  <c:v>58135</c:v>
                </c:pt>
                <c:pt idx="116271">
                  <c:v>58135.5</c:v>
                </c:pt>
                <c:pt idx="116272">
                  <c:v>58136</c:v>
                </c:pt>
                <c:pt idx="116273">
                  <c:v>58136.5</c:v>
                </c:pt>
                <c:pt idx="116274">
                  <c:v>58137</c:v>
                </c:pt>
                <c:pt idx="116275">
                  <c:v>58137.5</c:v>
                </c:pt>
                <c:pt idx="116276">
                  <c:v>58138</c:v>
                </c:pt>
                <c:pt idx="116277">
                  <c:v>58138.5</c:v>
                </c:pt>
                <c:pt idx="116278">
                  <c:v>58139</c:v>
                </c:pt>
                <c:pt idx="116279">
                  <c:v>58139.5</c:v>
                </c:pt>
                <c:pt idx="116280">
                  <c:v>58140</c:v>
                </c:pt>
                <c:pt idx="116281">
                  <c:v>58140.5</c:v>
                </c:pt>
                <c:pt idx="116282">
                  <c:v>58141</c:v>
                </c:pt>
                <c:pt idx="116283">
                  <c:v>58141.5</c:v>
                </c:pt>
                <c:pt idx="116284">
                  <c:v>58142</c:v>
                </c:pt>
                <c:pt idx="116285">
                  <c:v>58142.5</c:v>
                </c:pt>
                <c:pt idx="116286">
                  <c:v>58143</c:v>
                </c:pt>
                <c:pt idx="116287">
                  <c:v>58143.5</c:v>
                </c:pt>
                <c:pt idx="116288">
                  <c:v>58144</c:v>
                </c:pt>
                <c:pt idx="116289">
                  <c:v>58144.5</c:v>
                </c:pt>
                <c:pt idx="116290">
                  <c:v>58145</c:v>
                </c:pt>
                <c:pt idx="116291">
                  <c:v>58145.5</c:v>
                </c:pt>
                <c:pt idx="116292">
                  <c:v>58146</c:v>
                </c:pt>
                <c:pt idx="116293">
                  <c:v>58146.5</c:v>
                </c:pt>
                <c:pt idx="116294">
                  <c:v>58147</c:v>
                </c:pt>
                <c:pt idx="116295">
                  <c:v>58147.5</c:v>
                </c:pt>
                <c:pt idx="116296">
                  <c:v>58148</c:v>
                </c:pt>
                <c:pt idx="116297">
                  <c:v>58148.5</c:v>
                </c:pt>
                <c:pt idx="116298">
                  <c:v>58149</c:v>
                </c:pt>
                <c:pt idx="116299">
                  <c:v>58149.5</c:v>
                </c:pt>
                <c:pt idx="116300">
                  <c:v>58150</c:v>
                </c:pt>
                <c:pt idx="116301">
                  <c:v>58150.5</c:v>
                </c:pt>
                <c:pt idx="116302">
                  <c:v>58151</c:v>
                </c:pt>
                <c:pt idx="116303">
                  <c:v>58151.5</c:v>
                </c:pt>
                <c:pt idx="116304">
                  <c:v>58152</c:v>
                </c:pt>
                <c:pt idx="116305">
                  <c:v>58152.5</c:v>
                </c:pt>
                <c:pt idx="116306">
                  <c:v>58153</c:v>
                </c:pt>
                <c:pt idx="116307">
                  <c:v>58153.5</c:v>
                </c:pt>
                <c:pt idx="116308">
                  <c:v>58154</c:v>
                </c:pt>
                <c:pt idx="116309">
                  <c:v>58154.5</c:v>
                </c:pt>
                <c:pt idx="116310">
                  <c:v>58155</c:v>
                </c:pt>
                <c:pt idx="116311">
                  <c:v>58155.5</c:v>
                </c:pt>
                <c:pt idx="116312">
                  <c:v>58156</c:v>
                </c:pt>
                <c:pt idx="116313">
                  <c:v>58156.5</c:v>
                </c:pt>
                <c:pt idx="116314">
                  <c:v>58157</c:v>
                </c:pt>
                <c:pt idx="116315">
                  <c:v>58157.5</c:v>
                </c:pt>
                <c:pt idx="116316">
                  <c:v>58158</c:v>
                </c:pt>
                <c:pt idx="116317">
                  <c:v>58158.5</c:v>
                </c:pt>
                <c:pt idx="116318">
                  <c:v>58159</c:v>
                </c:pt>
                <c:pt idx="116319">
                  <c:v>58159.5</c:v>
                </c:pt>
                <c:pt idx="116320">
                  <c:v>58160</c:v>
                </c:pt>
                <c:pt idx="116321">
                  <c:v>58160.5</c:v>
                </c:pt>
                <c:pt idx="116322">
                  <c:v>58161</c:v>
                </c:pt>
                <c:pt idx="116323">
                  <c:v>58161.5</c:v>
                </c:pt>
                <c:pt idx="116324">
                  <c:v>58162</c:v>
                </c:pt>
                <c:pt idx="116325">
                  <c:v>58162.5</c:v>
                </c:pt>
                <c:pt idx="116326">
                  <c:v>58163</c:v>
                </c:pt>
                <c:pt idx="116327">
                  <c:v>58163.5</c:v>
                </c:pt>
                <c:pt idx="116328">
                  <c:v>58164</c:v>
                </c:pt>
                <c:pt idx="116329">
                  <c:v>58164.5</c:v>
                </c:pt>
                <c:pt idx="116330">
                  <c:v>58165</c:v>
                </c:pt>
                <c:pt idx="116331">
                  <c:v>58165.5</c:v>
                </c:pt>
                <c:pt idx="116332">
                  <c:v>58166</c:v>
                </c:pt>
                <c:pt idx="116333">
                  <c:v>58166.5</c:v>
                </c:pt>
                <c:pt idx="116334">
                  <c:v>58167</c:v>
                </c:pt>
                <c:pt idx="116335">
                  <c:v>58167.5</c:v>
                </c:pt>
                <c:pt idx="116336">
                  <c:v>58168</c:v>
                </c:pt>
                <c:pt idx="116337">
                  <c:v>58168.5</c:v>
                </c:pt>
                <c:pt idx="116338">
                  <c:v>58169</c:v>
                </c:pt>
                <c:pt idx="116339">
                  <c:v>58169.5</c:v>
                </c:pt>
                <c:pt idx="116340">
                  <c:v>58170</c:v>
                </c:pt>
                <c:pt idx="116341">
                  <c:v>58170.5</c:v>
                </c:pt>
                <c:pt idx="116342">
                  <c:v>58171</c:v>
                </c:pt>
                <c:pt idx="116343">
                  <c:v>58171.5</c:v>
                </c:pt>
                <c:pt idx="116344">
                  <c:v>58172</c:v>
                </c:pt>
                <c:pt idx="116345">
                  <c:v>58172.5</c:v>
                </c:pt>
                <c:pt idx="116346">
                  <c:v>58173</c:v>
                </c:pt>
                <c:pt idx="116347">
                  <c:v>58173.5</c:v>
                </c:pt>
                <c:pt idx="116348">
                  <c:v>58174</c:v>
                </c:pt>
                <c:pt idx="116349">
                  <c:v>58174.5</c:v>
                </c:pt>
                <c:pt idx="116350">
                  <c:v>58175</c:v>
                </c:pt>
                <c:pt idx="116351">
                  <c:v>58175.5</c:v>
                </c:pt>
                <c:pt idx="116352">
                  <c:v>58176</c:v>
                </c:pt>
                <c:pt idx="116353">
                  <c:v>58176.5</c:v>
                </c:pt>
                <c:pt idx="116354">
                  <c:v>58177</c:v>
                </c:pt>
                <c:pt idx="116355">
                  <c:v>58177.5</c:v>
                </c:pt>
                <c:pt idx="116356">
                  <c:v>58178</c:v>
                </c:pt>
                <c:pt idx="116357">
                  <c:v>58178.5</c:v>
                </c:pt>
                <c:pt idx="116358">
                  <c:v>58179</c:v>
                </c:pt>
                <c:pt idx="116359">
                  <c:v>58179.5</c:v>
                </c:pt>
                <c:pt idx="116360">
                  <c:v>58180</c:v>
                </c:pt>
                <c:pt idx="116361">
                  <c:v>58180.5</c:v>
                </c:pt>
                <c:pt idx="116362">
                  <c:v>58181</c:v>
                </c:pt>
                <c:pt idx="116363">
                  <c:v>58181.5</c:v>
                </c:pt>
                <c:pt idx="116364">
                  <c:v>58182</c:v>
                </c:pt>
                <c:pt idx="116365">
                  <c:v>58182.5</c:v>
                </c:pt>
                <c:pt idx="116366">
                  <c:v>58183</c:v>
                </c:pt>
                <c:pt idx="116367">
                  <c:v>58183.5</c:v>
                </c:pt>
                <c:pt idx="116368">
                  <c:v>58184</c:v>
                </c:pt>
                <c:pt idx="116369">
                  <c:v>58184.5</c:v>
                </c:pt>
                <c:pt idx="116370">
                  <c:v>58185</c:v>
                </c:pt>
                <c:pt idx="116371">
                  <c:v>58185.5</c:v>
                </c:pt>
                <c:pt idx="116372">
                  <c:v>58186</c:v>
                </c:pt>
                <c:pt idx="116373">
                  <c:v>58186.5</c:v>
                </c:pt>
                <c:pt idx="116374">
                  <c:v>58187</c:v>
                </c:pt>
                <c:pt idx="116375">
                  <c:v>58187.5</c:v>
                </c:pt>
                <c:pt idx="116376">
                  <c:v>58188</c:v>
                </c:pt>
                <c:pt idx="116377">
                  <c:v>58188.5</c:v>
                </c:pt>
                <c:pt idx="116378">
                  <c:v>58189</c:v>
                </c:pt>
                <c:pt idx="116379">
                  <c:v>58189.5</c:v>
                </c:pt>
                <c:pt idx="116380">
                  <c:v>58190</c:v>
                </c:pt>
                <c:pt idx="116381">
                  <c:v>58190.5</c:v>
                </c:pt>
                <c:pt idx="116382">
                  <c:v>58191</c:v>
                </c:pt>
                <c:pt idx="116383">
                  <c:v>58191.5</c:v>
                </c:pt>
                <c:pt idx="116384">
                  <c:v>58192</c:v>
                </c:pt>
                <c:pt idx="116385">
                  <c:v>58192.5</c:v>
                </c:pt>
                <c:pt idx="116386">
                  <c:v>58193</c:v>
                </c:pt>
                <c:pt idx="116387">
                  <c:v>58193.5</c:v>
                </c:pt>
                <c:pt idx="116388">
                  <c:v>58194</c:v>
                </c:pt>
                <c:pt idx="116389">
                  <c:v>58194.5</c:v>
                </c:pt>
                <c:pt idx="116390">
                  <c:v>58195</c:v>
                </c:pt>
                <c:pt idx="116391">
                  <c:v>58195.5</c:v>
                </c:pt>
                <c:pt idx="116392">
                  <c:v>58196</c:v>
                </c:pt>
                <c:pt idx="116393">
                  <c:v>58196.5</c:v>
                </c:pt>
                <c:pt idx="116394">
                  <c:v>58197</c:v>
                </c:pt>
                <c:pt idx="116395">
                  <c:v>58197.5</c:v>
                </c:pt>
                <c:pt idx="116396">
                  <c:v>58198</c:v>
                </c:pt>
                <c:pt idx="116397">
                  <c:v>58198.5</c:v>
                </c:pt>
                <c:pt idx="116398">
                  <c:v>58199</c:v>
                </c:pt>
                <c:pt idx="116399">
                  <c:v>58199.5</c:v>
                </c:pt>
                <c:pt idx="116400">
                  <c:v>58200</c:v>
                </c:pt>
                <c:pt idx="116401">
                  <c:v>58200.5</c:v>
                </c:pt>
                <c:pt idx="116402">
                  <c:v>58201</c:v>
                </c:pt>
                <c:pt idx="116403">
                  <c:v>58201.5</c:v>
                </c:pt>
                <c:pt idx="116404">
                  <c:v>58202</c:v>
                </c:pt>
                <c:pt idx="116405">
                  <c:v>58202.5</c:v>
                </c:pt>
                <c:pt idx="116406">
                  <c:v>58203</c:v>
                </c:pt>
                <c:pt idx="116407">
                  <c:v>58203.5</c:v>
                </c:pt>
                <c:pt idx="116408">
                  <c:v>58204</c:v>
                </c:pt>
                <c:pt idx="116409">
                  <c:v>58204.5</c:v>
                </c:pt>
                <c:pt idx="116410">
                  <c:v>58205</c:v>
                </c:pt>
                <c:pt idx="116411">
                  <c:v>58205.5</c:v>
                </c:pt>
                <c:pt idx="116412">
                  <c:v>58206</c:v>
                </c:pt>
                <c:pt idx="116413">
                  <c:v>58206.5</c:v>
                </c:pt>
                <c:pt idx="116414">
                  <c:v>58207</c:v>
                </c:pt>
                <c:pt idx="116415">
                  <c:v>58207.5</c:v>
                </c:pt>
                <c:pt idx="116416">
                  <c:v>58208</c:v>
                </c:pt>
                <c:pt idx="116417">
                  <c:v>58208.5</c:v>
                </c:pt>
                <c:pt idx="116418">
                  <c:v>58209</c:v>
                </c:pt>
                <c:pt idx="116419">
                  <c:v>58209.5</c:v>
                </c:pt>
                <c:pt idx="116420">
                  <c:v>58210</c:v>
                </c:pt>
                <c:pt idx="116421">
                  <c:v>58210.5</c:v>
                </c:pt>
                <c:pt idx="116422">
                  <c:v>58211</c:v>
                </c:pt>
                <c:pt idx="116423">
                  <c:v>58211.5</c:v>
                </c:pt>
                <c:pt idx="116424">
                  <c:v>58212</c:v>
                </c:pt>
                <c:pt idx="116425">
                  <c:v>58212.5</c:v>
                </c:pt>
                <c:pt idx="116426">
                  <c:v>58213</c:v>
                </c:pt>
                <c:pt idx="116427">
                  <c:v>58213.5</c:v>
                </c:pt>
                <c:pt idx="116428">
                  <c:v>58214</c:v>
                </c:pt>
                <c:pt idx="116429">
                  <c:v>58214.5</c:v>
                </c:pt>
                <c:pt idx="116430">
                  <c:v>58215</c:v>
                </c:pt>
                <c:pt idx="116431">
                  <c:v>58215.5</c:v>
                </c:pt>
                <c:pt idx="116432">
                  <c:v>58216</c:v>
                </c:pt>
                <c:pt idx="116433">
                  <c:v>58216.5</c:v>
                </c:pt>
                <c:pt idx="116434">
                  <c:v>58217</c:v>
                </c:pt>
                <c:pt idx="116435">
                  <c:v>58217.5</c:v>
                </c:pt>
                <c:pt idx="116436">
                  <c:v>58218</c:v>
                </c:pt>
                <c:pt idx="116437">
                  <c:v>58218.5</c:v>
                </c:pt>
                <c:pt idx="116438">
                  <c:v>58219</c:v>
                </c:pt>
                <c:pt idx="116439">
                  <c:v>58219.5</c:v>
                </c:pt>
                <c:pt idx="116440">
                  <c:v>58220</c:v>
                </c:pt>
                <c:pt idx="116441">
                  <c:v>58220.5</c:v>
                </c:pt>
                <c:pt idx="116442">
                  <c:v>58221</c:v>
                </c:pt>
                <c:pt idx="116443">
                  <c:v>58221.5</c:v>
                </c:pt>
                <c:pt idx="116444">
                  <c:v>58222</c:v>
                </c:pt>
                <c:pt idx="116445">
                  <c:v>58222.5</c:v>
                </c:pt>
                <c:pt idx="116446">
                  <c:v>58223</c:v>
                </c:pt>
                <c:pt idx="116447">
                  <c:v>58223.5</c:v>
                </c:pt>
                <c:pt idx="116448">
                  <c:v>58224</c:v>
                </c:pt>
                <c:pt idx="116449">
                  <c:v>58224.5</c:v>
                </c:pt>
                <c:pt idx="116450">
                  <c:v>58225</c:v>
                </c:pt>
                <c:pt idx="116451">
                  <c:v>58225.5</c:v>
                </c:pt>
                <c:pt idx="116452">
                  <c:v>58226</c:v>
                </c:pt>
                <c:pt idx="116453">
                  <c:v>58226.5</c:v>
                </c:pt>
                <c:pt idx="116454">
                  <c:v>58227</c:v>
                </c:pt>
                <c:pt idx="116455">
                  <c:v>58227.5</c:v>
                </c:pt>
                <c:pt idx="116456">
                  <c:v>58228</c:v>
                </c:pt>
                <c:pt idx="116457">
                  <c:v>58228.5</c:v>
                </c:pt>
                <c:pt idx="116458">
                  <c:v>58229</c:v>
                </c:pt>
                <c:pt idx="116459">
                  <c:v>58229.5</c:v>
                </c:pt>
                <c:pt idx="116460">
                  <c:v>58230</c:v>
                </c:pt>
                <c:pt idx="116461">
                  <c:v>58230.5</c:v>
                </c:pt>
                <c:pt idx="116462">
                  <c:v>58231</c:v>
                </c:pt>
                <c:pt idx="116463">
                  <c:v>58231.5</c:v>
                </c:pt>
                <c:pt idx="116464">
                  <c:v>58232</c:v>
                </c:pt>
                <c:pt idx="116465">
                  <c:v>58232.5</c:v>
                </c:pt>
                <c:pt idx="116466">
                  <c:v>58233</c:v>
                </c:pt>
                <c:pt idx="116467">
                  <c:v>58233.5</c:v>
                </c:pt>
                <c:pt idx="116468">
                  <c:v>58234</c:v>
                </c:pt>
                <c:pt idx="116469">
                  <c:v>58234.5</c:v>
                </c:pt>
                <c:pt idx="116470">
                  <c:v>58235</c:v>
                </c:pt>
                <c:pt idx="116471">
                  <c:v>58235.5</c:v>
                </c:pt>
                <c:pt idx="116472">
                  <c:v>58236</c:v>
                </c:pt>
                <c:pt idx="116473">
                  <c:v>58236.5</c:v>
                </c:pt>
                <c:pt idx="116474">
                  <c:v>58237</c:v>
                </c:pt>
                <c:pt idx="116475">
                  <c:v>58237.5</c:v>
                </c:pt>
                <c:pt idx="116476">
                  <c:v>58238</c:v>
                </c:pt>
                <c:pt idx="116477">
                  <c:v>58238.5</c:v>
                </c:pt>
                <c:pt idx="116478">
                  <c:v>58239</c:v>
                </c:pt>
                <c:pt idx="116479">
                  <c:v>58239.5</c:v>
                </c:pt>
                <c:pt idx="116480">
                  <c:v>58240</c:v>
                </c:pt>
                <c:pt idx="116481">
                  <c:v>58240.5</c:v>
                </c:pt>
                <c:pt idx="116482">
                  <c:v>58241</c:v>
                </c:pt>
                <c:pt idx="116483">
                  <c:v>58241.5</c:v>
                </c:pt>
                <c:pt idx="116484">
                  <c:v>58242</c:v>
                </c:pt>
                <c:pt idx="116485">
                  <c:v>58242.5</c:v>
                </c:pt>
                <c:pt idx="116486">
                  <c:v>58243</c:v>
                </c:pt>
                <c:pt idx="116487">
                  <c:v>58243.5</c:v>
                </c:pt>
                <c:pt idx="116488">
                  <c:v>58244</c:v>
                </c:pt>
                <c:pt idx="116489">
                  <c:v>58244.5</c:v>
                </c:pt>
                <c:pt idx="116490">
                  <c:v>58245</c:v>
                </c:pt>
                <c:pt idx="116491">
                  <c:v>58245.5</c:v>
                </c:pt>
                <c:pt idx="116492">
                  <c:v>58246</c:v>
                </c:pt>
                <c:pt idx="116493">
                  <c:v>58246.5</c:v>
                </c:pt>
                <c:pt idx="116494">
                  <c:v>58247</c:v>
                </c:pt>
                <c:pt idx="116495">
                  <c:v>58247.5</c:v>
                </c:pt>
                <c:pt idx="116496">
                  <c:v>58248</c:v>
                </c:pt>
                <c:pt idx="116497">
                  <c:v>58248.5</c:v>
                </c:pt>
                <c:pt idx="116498">
                  <c:v>58249</c:v>
                </c:pt>
                <c:pt idx="116499">
                  <c:v>58249.5</c:v>
                </c:pt>
                <c:pt idx="116500">
                  <c:v>58250</c:v>
                </c:pt>
                <c:pt idx="116501">
                  <c:v>58250.5</c:v>
                </c:pt>
                <c:pt idx="116502">
                  <c:v>58251</c:v>
                </c:pt>
                <c:pt idx="116503">
                  <c:v>58251.5</c:v>
                </c:pt>
                <c:pt idx="116504">
                  <c:v>58252</c:v>
                </c:pt>
                <c:pt idx="116505">
                  <c:v>58252.5</c:v>
                </c:pt>
                <c:pt idx="116506">
                  <c:v>58253</c:v>
                </c:pt>
                <c:pt idx="116507">
                  <c:v>58253.5</c:v>
                </c:pt>
                <c:pt idx="116508">
                  <c:v>58254</c:v>
                </c:pt>
                <c:pt idx="116509">
                  <c:v>58254.5</c:v>
                </c:pt>
                <c:pt idx="116510">
                  <c:v>58255</c:v>
                </c:pt>
                <c:pt idx="116511">
                  <c:v>58255.5</c:v>
                </c:pt>
                <c:pt idx="116512">
                  <c:v>58256</c:v>
                </c:pt>
                <c:pt idx="116513">
                  <c:v>58256.5</c:v>
                </c:pt>
                <c:pt idx="116514">
                  <c:v>58257</c:v>
                </c:pt>
                <c:pt idx="116515">
                  <c:v>58257.5</c:v>
                </c:pt>
                <c:pt idx="116516">
                  <c:v>58258</c:v>
                </c:pt>
                <c:pt idx="116517">
                  <c:v>58258.5</c:v>
                </c:pt>
                <c:pt idx="116518">
                  <c:v>58259</c:v>
                </c:pt>
                <c:pt idx="116519">
                  <c:v>58259.5</c:v>
                </c:pt>
                <c:pt idx="116520">
                  <c:v>58260</c:v>
                </c:pt>
                <c:pt idx="116521">
                  <c:v>58260.5</c:v>
                </c:pt>
                <c:pt idx="116522">
                  <c:v>58261</c:v>
                </c:pt>
                <c:pt idx="116523">
                  <c:v>58261.5</c:v>
                </c:pt>
                <c:pt idx="116524">
                  <c:v>58262</c:v>
                </c:pt>
                <c:pt idx="116525">
                  <c:v>58262.5</c:v>
                </c:pt>
                <c:pt idx="116526">
                  <c:v>58263</c:v>
                </c:pt>
                <c:pt idx="116527">
                  <c:v>58263.5</c:v>
                </c:pt>
                <c:pt idx="116528">
                  <c:v>58264</c:v>
                </c:pt>
                <c:pt idx="116529">
                  <c:v>58264.5</c:v>
                </c:pt>
                <c:pt idx="116530">
                  <c:v>58265</c:v>
                </c:pt>
                <c:pt idx="116531">
                  <c:v>58265.5</c:v>
                </c:pt>
                <c:pt idx="116532">
                  <c:v>58266</c:v>
                </c:pt>
                <c:pt idx="116533">
                  <c:v>58266.5</c:v>
                </c:pt>
                <c:pt idx="116534">
                  <c:v>58267</c:v>
                </c:pt>
                <c:pt idx="116535">
                  <c:v>58267.5</c:v>
                </c:pt>
                <c:pt idx="116536">
                  <c:v>58268</c:v>
                </c:pt>
                <c:pt idx="116537">
                  <c:v>58268.5</c:v>
                </c:pt>
                <c:pt idx="116538">
                  <c:v>58269</c:v>
                </c:pt>
                <c:pt idx="116539">
                  <c:v>58269.5</c:v>
                </c:pt>
                <c:pt idx="116540">
                  <c:v>58270</c:v>
                </c:pt>
                <c:pt idx="116541">
                  <c:v>58270.5</c:v>
                </c:pt>
                <c:pt idx="116542">
                  <c:v>58271</c:v>
                </c:pt>
                <c:pt idx="116543">
                  <c:v>58271.5</c:v>
                </c:pt>
                <c:pt idx="116544">
                  <c:v>58272</c:v>
                </c:pt>
                <c:pt idx="116545">
                  <c:v>58272.5</c:v>
                </c:pt>
                <c:pt idx="116546">
                  <c:v>58273</c:v>
                </c:pt>
                <c:pt idx="116547">
                  <c:v>58273.5</c:v>
                </c:pt>
                <c:pt idx="116548">
                  <c:v>58274</c:v>
                </c:pt>
                <c:pt idx="116549">
                  <c:v>58274.5</c:v>
                </c:pt>
                <c:pt idx="116550">
                  <c:v>58275</c:v>
                </c:pt>
                <c:pt idx="116551">
                  <c:v>58275.5</c:v>
                </c:pt>
                <c:pt idx="116552">
                  <c:v>58276</c:v>
                </c:pt>
                <c:pt idx="116553">
                  <c:v>58276.5</c:v>
                </c:pt>
                <c:pt idx="116554">
                  <c:v>58277</c:v>
                </c:pt>
                <c:pt idx="116555">
                  <c:v>58277.5</c:v>
                </c:pt>
                <c:pt idx="116556">
                  <c:v>58278</c:v>
                </c:pt>
                <c:pt idx="116557">
                  <c:v>58278.5</c:v>
                </c:pt>
                <c:pt idx="116558">
                  <c:v>58279</c:v>
                </c:pt>
                <c:pt idx="116559">
                  <c:v>58279.5</c:v>
                </c:pt>
                <c:pt idx="116560">
                  <c:v>58280</c:v>
                </c:pt>
                <c:pt idx="116561">
                  <c:v>58280.5</c:v>
                </c:pt>
                <c:pt idx="116562">
                  <c:v>58281</c:v>
                </c:pt>
                <c:pt idx="116563">
                  <c:v>58281.5</c:v>
                </c:pt>
                <c:pt idx="116564">
                  <c:v>58282</c:v>
                </c:pt>
                <c:pt idx="116565">
                  <c:v>58282.5</c:v>
                </c:pt>
                <c:pt idx="116566">
                  <c:v>58283</c:v>
                </c:pt>
                <c:pt idx="116567">
                  <c:v>58283.5</c:v>
                </c:pt>
                <c:pt idx="116568">
                  <c:v>58284</c:v>
                </c:pt>
                <c:pt idx="116569">
                  <c:v>58284.5</c:v>
                </c:pt>
                <c:pt idx="116570">
                  <c:v>58285</c:v>
                </c:pt>
                <c:pt idx="116571">
                  <c:v>58285.5</c:v>
                </c:pt>
                <c:pt idx="116572">
                  <c:v>58286</c:v>
                </c:pt>
                <c:pt idx="116573">
                  <c:v>58286.5</c:v>
                </c:pt>
                <c:pt idx="116574">
                  <c:v>58287</c:v>
                </c:pt>
                <c:pt idx="116575">
                  <c:v>58287.5</c:v>
                </c:pt>
                <c:pt idx="116576">
                  <c:v>58288</c:v>
                </c:pt>
                <c:pt idx="116577">
                  <c:v>58288.5</c:v>
                </c:pt>
                <c:pt idx="116578">
                  <c:v>58289</c:v>
                </c:pt>
                <c:pt idx="116579">
                  <c:v>58289.5</c:v>
                </c:pt>
                <c:pt idx="116580">
                  <c:v>58290</c:v>
                </c:pt>
                <c:pt idx="116581">
                  <c:v>58290.5</c:v>
                </c:pt>
                <c:pt idx="116582">
                  <c:v>58291</c:v>
                </c:pt>
                <c:pt idx="116583">
                  <c:v>58291.5</c:v>
                </c:pt>
                <c:pt idx="116584">
                  <c:v>58292</c:v>
                </c:pt>
                <c:pt idx="116585">
                  <c:v>58292.5</c:v>
                </c:pt>
                <c:pt idx="116586">
                  <c:v>58293</c:v>
                </c:pt>
                <c:pt idx="116587">
                  <c:v>58293.5</c:v>
                </c:pt>
                <c:pt idx="116588">
                  <c:v>58294</c:v>
                </c:pt>
                <c:pt idx="116589">
                  <c:v>58294.5</c:v>
                </c:pt>
                <c:pt idx="116590">
                  <c:v>58295</c:v>
                </c:pt>
                <c:pt idx="116591">
                  <c:v>58295.5</c:v>
                </c:pt>
                <c:pt idx="116592">
                  <c:v>58296</c:v>
                </c:pt>
                <c:pt idx="116593">
                  <c:v>58296.5</c:v>
                </c:pt>
                <c:pt idx="116594">
                  <c:v>58297</c:v>
                </c:pt>
                <c:pt idx="116595">
                  <c:v>58297.5</c:v>
                </c:pt>
                <c:pt idx="116596">
                  <c:v>58298</c:v>
                </c:pt>
                <c:pt idx="116597">
                  <c:v>58298.5</c:v>
                </c:pt>
                <c:pt idx="116598">
                  <c:v>58299</c:v>
                </c:pt>
                <c:pt idx="116599">
                  <c:v>58299.5</c:v>
                </c:pt>
                <c:pt idx="116600">
                  <c:v>58300</c:v>
                </c:pt>
                <c:pt idx="116601">
                  <c:v>58300.5</c:v>
                </c:pt>
                <c:pt idx="116602">
                  <c:v>58301</c:v>
                </c:pt>
                <c:pt idx="116603">
                  <c:v>58301.5</c:v>
                </c:pt>
                <c:pt idx="116604">
                  <c:v>58302</c:v>
                </c:pt>
                <c:pt idx="116605">
                  <c:v>58302.5</c:v>
                </c:pt>
                <c:pt idx="116606">
                  <c:v>58303</c:v>
                </c:pt>
                <c:pt idx="116607">
                  <c:v>58303.5</c:v>
                </c:pt>
                <c:pt idx="116608">
                  <c:v>58304</c:v>
                </c:pt>
                <c:pt idx="116609">
                  <c:v>58304.5</c:v>
                </c:pt>
                <c:pt idx="116610">
                  <c:v>58305</c:v>
                </c:pt>
                <c:pt idx="116611">
                  <c:v>58305.5</c:v>
                </c:pt>
                <c:pt idx="116612">
                  <c:v>58306</c:v>
                </c:pt>
                <c:pt idx="116613">
                  <c:v>58306.5</c:v>
                </c:pt>
                <c:pt idx="116614">
                  <c:v>58307</c:v>
                </c:pt>
                <c:pt idx="116615">
                  <c:v>58307.5</c:v>
                </c:pt>
                <c:pt idx="116616">
                  <c:v>58308</c:v>
                </c:pt>
                <c:pt idx="116617">
                  <c:v>58308.5</c:v>
                </c:pt>
                <c:pt idx="116618">
                  <c:v>58309</c:v>
                </c:pt>
                <c:pt idx="116619">
                  <c:v>58309.5</c:v>
                </c:pt>
                <c:pt idx="116620">
                  <c:v>58310</c:v>
                </c:pt>
                <c:pt idx="116621">
                  <c:v>58310.5</c:v>
                </c:pt>
                <c:pt idx="116622">
                  <c:v>58311</c:v>
                </c:pt>
                <c:pt idx="116623">
                  <c:v>58311.5</c:v>
                </c:pt>
                <c:pt idx="116624">
                  <c:v>58312</c:v>
                </c:pt>
                <c:pt idx="116625">
                  <c:v>58312.5</c:v>
                </c:pt>
                <c:pt idx="116626">
                  <c:v>58313</c:v>
                </c:pt>
                <c:pt idx="116627">
                  <c:v>58313.5</c:v>
                </c:pt>
                <c:pt idx="116628">
                  <c:v>58314</c:v>
                </c:pt>
                <c:pt idx="116629">
                  <c:v>58314.5</c:v>
                </c:pt>
                <c:pt idx="116630">
                  <c:v>58315</c:v>
                </c:pt>
                <c:pt idx="116631">
                  <c:v>58315.5</c:v>
                </c:pt>
                <c:pt idx="116632">
                  <c:v>58316</c:v>
                </c:pt>
                <c:pt idx="116633">
                  <c:v>58316.5</c:v>
                </c:pt>
                <c:pt idx="116634">
                  <c:v>58317</c:v>
                </c:pt>
                <c:pt idx="116635">
                  <c:v>58317.5</c:v>
                </c:pt>
                <c:pt idx="116636">
                  <c:v>58318</c:v>
                </c:pt>
                <c:pt idx="116637">
                  <c:v>58318.5</c:v>
                </c:pt>
                <c:pt idx="116638">
                  <c:v>58319</c:v>
                </c:pt>
                <c:pt idx="116639">
                  <c:v>58319.5</c:v>
                </c:pt>
                <c:pt idx="116640">
                  <c:v>58320</c:v>
                </c:pt>
                <c:pt idx="116641">
                  <c:v>58320.5</c:v>
                </c:pt>
                <c:pt idx="116642">
                  <c:v>58321</c:v>
                </c:pt>
                <c:pt idx="116643">
                  <c:v>58321.5</c:v>
                </c:pt>
                <c:pt idx="116644">
                  <c:v>58322</c:v>
                </c:pt>
                <c:pt idx="116645">
                  <c:v>58322.5</c:v>
                </c:pt>
                <c:pt idx="116646">
                  <c:v>58323</c:v>
                </c:pt>
                <c:pt idx="116647">
                  <c:v>58323.5</c:v>
                </c:pt>
                <c:pt idx="116648">
                  <c:v>58324</c:v>
                </c:pt>
                <c:pt idx="116649">
                  <c:v>58324.5</c:v>
                </c:pt>
                <c:pt idx="116650">
                  <c:v>58325</c:v>
                </c:pt>
                <c:pt idx="116651">
                  <c:v>58325.5</c:v>
                </c:pt>
                <c:pt idx="116652">
                  <c:v>58326</c:v>
                </c:pt>
                <c:pt idx="116653">
                  <c:v>58326.5</c:v>
                </c:pt>
                <c:pt idx="116654">
                  <c:v>58327</c:v>
                </c:pt>
                <c:pt idx="116655">
                  <c:v>58327.5</c:v>
                </c:pt>
                <c:pt idx="116656">
                  <c:v>58328</c:v>
                </c:pt>
                <c:pt idx="116657">
                  <c:v>58328.5</c:v>
                </c:pt>
                <c:pt idx="116658">
                  <c:v>58329</c:v>
                </c:pt>
                <c:pt idx="116659">
                  <c:v>58329.5</c:v>
                </c:pt>
                <c:pt idx="116660">
                  <c:v>58330</c:v>
                </c:pt>
                <c:pt idx="116661">
                  <c:v>58330.5</c:v>
                </c:pt>
                <c:pt idx="116662">
                  <c:v>58331</c:v>
                </c:pt>
                <c:pt idx="116663">
                  <c:v>58331.5</c:v>
                </c:pt>
                <c:pt idx="116664">
                  <c:v>58332</c:v>
                </c:pt>
                <c:pt idx="116665">
                  <c:v>58332.5</c:v>
                </c:pt>
                <c:pt idx="116666">
                  <c:v>58333</c:v>
                </c:pt>
                <c:pt idx="116667">
                  <c:v>58333.5</c:v>
                </c:pt>
                <c:pt idx="116668">
                  <c:v>58334</c:v>
                </c:pt>
                <c:pt idx="116669">
                  <c:v>58334.5</c:v>
                </c:pt>
                <c:pt idx="116670">
                  <c:v>58335</c:v>
                </c:pt>
                <c:pt idx="116671">
                  <c:v>58335.5</c:v>
                </c:pt>
                <c:pt idx="116672">
                  <c:v>58336</c:v>
                </c:pt>
                <c:pt idx="116673">
                  <c:v>58336.5</c:v>
                </c:pt>
                <c:pt idx="116674">
                  <c:v>58337</c:v>
                </c:pt>
                <c:pt idx="116675">
                  <c:v>58337.5</c:v>
                </c:pt>
                <c:pt idx="116676">
                  <c:v>58338</c:v>
                </c:pt>
                <c:pt idx="116677">
                  <c:v>58338.5</c:v>
                </c:pt>
                <c:pt idx="116678">
                  <c:v>58339</c:v>
                </c:pt>
                <c:pt idx="116679">
                  <c:v>58339.5</c:v>
                </c:pt>
                <c:pt idx="116680">
                  <c:v>58340</c:v>
                </c:pt>
                <c:pt idx="116681">
                  <c:v>58340.5</c:v>
                </c:pt>
                <c:pt idx="116682">
                  <c:v>58341</c:v>
                </c:pt>
                <c:pt idx="116683">
                  <c:v>58341.5</c:v>
                </c:pt>
                <c:pt idx="116684">
                  <c:v>58342</c:v>
                </c:pt>
                <c:pt idx="116685">
                  <c:v>58342.5</c:v>
                </c:pt>
                <c:pt idx="116686">
                  <c:v>58343</c:v>
                </c:pt>
                <c:pt idx="116687">
                  <c:v>58343.5</c:v>
                </c:pt>
                <c:pt idx="116688">
                  <c:v>58344</c:v>
                </c:pt>
                <c:pt idx="116689">
                  <c:v>58344.5</c:v>
                </c:pt>
                <c:pt idx="116690">
                  <c:v>58345</c:v>
                </c:pt>
                <c:pt idx="116691">
                  <c:v>58345.5</c:v>
                </c:pt>
                <c:pt idx="116692">
                  <c:v>58346</c:v>
                </c:pt>
                <c:pt idx="116693">
                  <c:v>58346.5</c:v>
                </c:pt>
                <c:pt idx="116694">
                  <c:v>58347</c:v>
                </c:pt>
                <c:pt idx="116695">
                  <c:v>58347.5</c:v>
                </c:pt>
                <c:pt idx="116696">
                  <c:v>58348</c:v>
                </c:pt>
                <c:pt idx="116697">
                  <c:v>58348.5</c:v>
                </c:pt>
                <c:pt idx="116698">
                  <c:v>58349</c:v>
                </c:pt>
                <c:pt idx="116699">
                  <c:v>58349.5</c:v>
                </c:pt>
                <c:pt idx="116700">
                  <c:v>58350</c:v>
                </c:pt>
                <c:pt idx="116701">
                  <c:v>58350.5</c:v>
                </c:pt>
                <c:pt idx="116702">
                  <c:v>58351</c:v>
                </c:pt>
                <c:pt idx="116703">
                  <c:v>58351.5</c:v>
                </c:pt>
                <c:pt idx="116704">
                  <c:v>58352</c:v>
                </c:pt>
                <c:pt idx="116705">
                  <c:v>58352.5</c:v>
                </c:pt>
                <c:pt idx="116706">
                  <c:v>58353</c:v>
                </c:pt>
                <c:pt idx="116707">
                  <c:v>58353.5</c:v>
                </c:pt>
                <c:pt idx="116708">
                  <c:v>58354</c:v>
                </c:pt>
                <c:pt idx="116709">
                  <c:v>58354.5</c:v>
                </c:pt>
                <c:pt idx="116710">
                  <c:v>58355</c:v>
                </c:pt>
                <c:pt idx="116711">
                  <c:v>58355.5</c:v>
                </c:pt>
                <c:pt idx="116712">
                  <c:v>58356</c:v>
                </c:pt>
                <c:pt idx="116713">
                  <c:v>58356.5</c:v>
                </c:pt>
                <c:pt idx="116714">
                  <c:v>58357</c:v>
                </c:pt>
                <c:pt idx="116715">
                  <c:v>58357.5</c:v>
                </c:pt>
                <c:pt idx="116716">
                  <c:v>58358</c:v>
                </c:pt>
                <c:pt idx="116717">
                  <c:v>58358.5</c:v>
                </c:pt>
                <c:pt idx="116718">
                  <c:v>58359</c:v>
                </c:pt>
                <c:pt idx="116719">
                  <c:v>58359.5</c:v>
                </c:pt>
                <c:pt idx="116720">
                  <c:v>58360</c:v>
                </c:pt>
                <c:pt idx="116721">
                  <c:v>58360.5</c:v>
                </c:pt>
                <c:pt idx="116722">
                  <c:v>58361</c:v>
                </c:pt>
                <c:pt idx="116723">
                  <c:v>58361.5</c:v>
                </c:pt>
                <c:pt idx="116724">
                  <c:v>58362</c:v>
                </c:pt>
                <c:pt idx="116725">
                  <c:v>58362.5</c:v>
                </c:pt>
                <c:pt idx="116726">
                  <c:v>58363</c:v>
                </c:pt>
                <c:pt idx="116727">
                  <c:v>58363.5</c:v>
                </c:pt>
                <c:pt idx="116728">
                  <c:v>58364</c:v>
                </c:pt>
                <c:pt idx="116729">
                  <c:v>58364.5</c:v>
                </c:pt>
                <c:pt idx="116730">
                  <c:v>58365</c:v>
                </c:pt>
                <c:pt idx="116731">
                  <c:v>58365.5</c:v>
                </c:pt>
                <c:pt idx="116732">
                  <c:v>58366</c:v>
                </c:pt>
                <c:pt idx="116733">
                  <c:v>58366.5</c:v>
                </c:pt>
                <c:pt idx="116734">
                  <c:v>58367</c:v>
                </c:pt>
                <c:pt idx="116735">
                  <c:v>58367.5</c:v>
                </c:pt>
                <c:pt idx="116736">
                  <c:v>58368</c:v>
                </c:pt>
                <c:pt idx="116737">
                  <c:v>58368.5</c:v>
                </c:pt>
                <c:pt idx="116738">
                  <c:v>58369</c:v>
                </c:pt>
                <c:pt idx="116739">
                  <c:v>58369.5</c:v>
                </c:pt>
                <c:pt idx="116740">
                  <c:v>58370</c:v>
                </c:pt>
                <c:pt idx="116741">
                  <c:v>58370.5</c:v>
                </c:pt>
                <c:pt idx="116742">
                  <c:v>58371</c:v>
                </c:pt>
                <c:pt idx="116743">
                  <c:v>58371.5</c:v>
                </c:pt>
                <c:pt idx="116744">
                  <c:v>58372</c:v>
                </c:pt>
                <c:pt idx="116745">
                  <c:v>58372.5</c:v>
                </c:pt>
                <c:pt idx="116746">
                  <c:v>58373</c:v>
                </c:pt>
                <c:pt idx="116747">
                  <c:v>58373.5</c:v>
                </c:pt>
                <c:pt idx="116748">
                  <c:v>58374</c:v>
                </c:pt>
                <c:pt idx="116749">
                  <c:v>58374.5</c:v>
                </c:pt>
                <c:pt idx="116750">
                  <c:v>58375</c:v>
                </c:pt>
                <c:pt idx="116751">
                  <c:v>58375.5</c:v>
                </c:pt>
                <c:pt idx="116752">
                  <c:v>58376</c:v>
                </c:pt>
                <c:pt idx="116753">
                  <c:v>58376.5</c:v>
                </c:pt>
                <c:pt idx="116754">
                  <c:v>58377</c:v>
                </c:pt>
                <c:pt idx="116755">
                  <c:v>58377.5</c:v>
                </c:pt>
                <c:pt idx="116756">
                  <c:v>58378</c:v>
                </c:pt>
                <c:pt idx="116757">
                  <c:v>58378.5</c:v>
                </c:pt>
                <c:pt idx="116758">
                  <c:v>58379</c:v>
                </c:pt>
                <c:pt idx="116759">
                  <c:v>58379.5</c:v>
                </c:pt>
                <c:pt idx="116760">
                  <c:v>58380</c:v>
                </c:pt>
                <c:pt idx="116761">
                  <c:v>58380.5</c:v>
                </c:pt>
                <c:pt idx="116762">
                  <c:v>58381</c:v>
                </c:pt>
                <c:pt idx="116763">
                  <c:v>58381.5</c:v>
                </c:pt>
                <c:pt idx="116764">
                  <c:v>58382</c:v>
                </c:pt>
                <c:pt idx="116765">
                  <c:v>58382.5</c:v>
                </c:pt>
                <c:pt idx="116766">
                  <c:v>58383</c:v>
                </c:pt>
                <c:pt idx="116767">
                  <c:v>58383.5</c:v>
                </c:pt>
                <c:pt idx="116768">
                  <c:v>58384</c:v>
                </c:pt>
                <c:pt idx="116769">
                  <c:v>58384.5</c:v>
                </c:pt>
                <c:pt idx="116770">
                  <c:v>58385</c:v>
                </c:pt>
                <c:pt idx="116771">
                  <c:v>58385.5</c:v>
                </c:pt>
                <c:pt idx="116772">
                  <c:v>58386</c:v>
                </c:pt>
                <c:pt idx="116773">
                  <c:v>58386.5</c:v>
                </c:pt>
                <c:pt idx="116774">
                  <c:v>58387</c:v>
                </c:pt>
                <c:pt idx="116775">
                  <c:v>58387.5</c:v>
                </c:pt>
                <c:pt idx="116776">
                  <c:v>58388</c:v>
                </c:pt>
                <c:pt idx="116777">
                  <c:v>58388.5</c:v>
                </c:pt>
                <c:pt idx="116778">
                  <c:v>58389</c:v>
                </c:pt>
                <c:pt idx="116779">
                  <c:v>58389.5</c:v>
                </c:pt>
                <c:pt idx="116780">
                  <c:v>58390</c:v>
                </c:pt>
                <c:pt idx="116781">
                  <c:v>58390.5</c:v>
                </c:pt>
                <c:pt idx="116782">
                  <c:v>58391</c:v>
                </c:pt>
                <c:pt idx="116783">
                  <c:v>58391.5</c:v>
                </c:pt>
                <c:pt idx="116784">
                  <c:v>58392</c:v>
                </c:pt>
                <c:pt idx="116785">
                  <c:v>58392.5</c:v>
                </c:pt>
                <c:pt idx="116786">
                  <c:v>58393</c:v>
                </c:pt>
                <c:pt idx="116787">
                  <c:v>58393.5</c:v>
                </c:pt>
                <c:pt idx="116788">
                  <c:v>58394</c:v>
                </c:pt>
                <c:pt idx="116789">
                  <c:v>58394.5</c:v>
                </c:pt>
                <c:pt idx="116790">
                  <c:v>58395</c:v>
                </c:pt>
                <c:pt idx="116791">
                  <c:v>58395.5</c:v>
                </c:pt>
                <c:pt idx="116792">
                  <c:v>58396</c:v>
                </c:pt>
                <c:pt idx="116793">
                  <c:v>58396.5</c:v>
                </c:pt>
                <c:pt idx="116794">
                  <c:v>58397</c:v>
                </c:pt>
                <c:pt idx="116795">
                  <c:v>58397.5</c:v>
                </c:pt>
                <c:pt idx="116796">
                  <c:v>58398</c:v>
                </c:pt>
                <c:pt idx="116797">
                  <c:v>58398.5</c:v>
                </c:pt>
                <c:pt idx="116798">
                  <c:v>58399</c:v>
                </c:pt>
                <c:pt idx="116799">
                  <c:v>58399.5</c:v>
                </c:pt>
                <c:pt idx="116800">
                  <c:v>58400</c:v>
                </c:pt>
                <c:pt idx="116801">
                  <c:v>58400.5</c:v>
                </c:pt>
                <c:pt idx="116802">
                  <c:v>58401</c:v>
                </c:pt>
                <c:pt idx="116803">
                  <c:v>58401.5</c:v>
                </c:pt>
                <c:pt idx="116804">
                  <c:v>58402</c:v>
                </c:pt>
                <c:pt idx="116805">
                  <c:v>58402.5</c:v>
                </c:pt>
                <c:pt idx="116806">
                  <c:v>58403</c:v>
                </c:pt>
                <c:pt idx="116807">
                  <c:v>58403.5</c:v>
                </c:pt>
                <c:pt idx="116808">
                  <c:v>58404</c:v>
                </c:pt>
                <c:pt idx="116809">
                  <c:v>58404.5</c:v>
                </c:pt>
                <c:pt idx="116810">
                  <c:v>58405</c:v>
                </c:pt>
                <c:pt idx="116811">
                  <c:v>58405.5</c:v>
                </c:pt>
                <c:pt idx="116812">
                  <c:v>58406</c:v>
                </c:pt>
                <c:pt idx="116813">
                  <c:v>58406.5</c:v>
                </c:pt>
                <c:pt idx="116814">
                  <c:v>58407</c:v>
                </c:pt>
                <c:pt idx="116815">
                  <c:v>58407.5</c:v>
                </c:pt>
                <c:pt idx="116816">
                  <c:v>58408</c:v>
                </c:pt>
                <c:pt idx="116817">
                  <c:v>58408.5</c:v>
                </c:pt>
                <c:pt idx="116818">
                  <c:v>58409</c:v>
                </c:pt>
                <c:pt idx="116819">
                  <c:v>58409.5</c:v>
                </c:pt>
                <c:pt idx="116820">
                  <c:v>58410</c:v>
                </c:pt>
                <c:pt idx="116821">
                  <c:v>58410.5</c:v>
                </c:pt>
                <c:pt idx="116822">
                  <c:v>58411</c:v>
                </c:pt>
                <c:pt idx="116823">
                  <c:v>58411.5</c:v>
                </c:pt>
                <c:pt idx="116824">
                  <c:v>58412</c:v>
                </c:pt>
                <c:pt idx="116825">
                  <c:v>58412.5</c:v>
                </c:pt>
                <c:pt idx="116826">
                  <c:v>58413</c:v>
                </c:pt>
                <c:pt idx="116827">
                  <c:v>58413.5</c:v>
                </c:pt>
                <c:pt idx="116828">
                  <c:v>58414</c:v>
                </c:pt>
                <c:pt idx="116829">
                  <c:v>58414.5</c:v>
                </c:pt>
                <c:pt idx="116830">
                  <c:v>58415</c:v>
                </c:pt>
                <c:pt idx="116831">
                  <c:v>58415.5</c:v>
                </c:pt>
                <c:pt idx="116832">
                  <c:v>58416</c:v>
                </c:pt>
                <c:pt idx="116833">
                  <c:v>58416.5</c:v>
                </c:pt>
                <c:pt idx="116834">
                  <c:v>58417</c:v>
                </c:pt>
                <c:pt idx="116835">
                  <c:v>58417.5</c:v>
                </c:pt>
                <c:pt idx="116836">
                  <c:v>58418</c:v>
                </c:pt>
                <c:pt idx="116837">
                  <c:v>58418.5</c:v>
                </c:pt>
                <c:pt idx="116838">
                  <c:v>58419</c:v>
                </c:pt>
                <c:pt idx="116839">
                  <c:v>58419.5</c:v>
                </c:pt>
                <c:pt idx="116840">
                  <c:v>58420</c:v>
                </c:pt>
                <c:pt idx="116841">
                  <c:v>58420.5</c:v>
                </c:pt>
                <c:pt idx="116842">
                  <c:v>58421</c:v>
                </c:pt>
                <c:pt idx="116843">
                  <c:v>58421.5</c:v>
                </c:pt>
                <c:pt idx="116844">
                  <c:v>58422</c:v>
                </c:pt>
                <c:pt idx="116845">
                  <c:v>58422.5</c:v>
                </c:pt>
                <c:pt idx="116846">
                  <c:v>58423</c:v>
                </c:pt>
                <c:pt idx="116847">
                  <c:v>58423.5</c:v>
                </c:pt>
                <c:pt idx="116848">
                  <c:v>58424</c:v>
                </c:pt>
                <c:pt idx="116849">
                  <c:v>58424.5</c:v>
                </c:pt>
                <c:pt idx="116850">
                  <c:v>58425</c:v>
                </c:pt>
                <c:pt idx="116851">
                  <c:v>58425.5</c:v>
                </c:pt>
                <c:pt idx="116852">
                  <c:v>58426</c:v>
                </c:pt>
                <c:pt idx="116853">
                  <c:v>58426.5</c:v>
                </c:pt>
                <c:pt idx="116854">
                  <c:v>58427</c:v>
                </c:pt>
                <c:pt idx="116855">
                  <c:v>58427.5</c:v>
                </c:pt>
                <c:pt idx="116856">
                  <c:v>58428</c:v>
                </c:pt>
                <c:pt idx="116857">
                  <c:v>58428.5</c:v>
                </c:pt>
                <c:pt idx="116858">
                  <c:v>58429</c:v>
                </c:pt>
                <c:pt idx="116859">
                  <c:v>58429.5</c:v>
                </c:pt>
                <c:pt idx="116860">
                  <c:v>58430</c:v>
                </c:pt>
                <c:pt idx="116861">
                  <c:v>58430.5</c:v>
                </c:pt>
                <c:pt idx="116862">
                  <c:v>58431</c:v>
                </c:pt>
                <c:pt idx="116863">
                  <c:v>58431.5</c:v>
                </c:pt>
                <c:pt idx="116864">
                  <c:v>58432</c:v>
                </c:pt>
                <c:pt idx="116865">
                  <c:v>58432.5</c:v>
                </c:pt>
                <c:pt idx="116866">
                  <c:v>58433</c:v>
                </c:pt>
                <c:pt idx="116867">
                  <c:v>58433.5</c:v>
                </c:pt>
                <c:pt idx="116868">
                  <c:v>58434</c:v>
                </c:pt>
                <c:pt idx="116869">
                  <c:v>58434.5</c:v>
                </c:pt>
                <c:pt idx="116870">
                  <c:v>58435</c:v>
                </c:pt>
                <c:pt idx="116871">
                  <c:v>58435.5</c:v>
                </c:pt>
                <c:pt idx="116872">
                  <c:v>58436</c:v>
                </c:pt>
                <c:pt idx="116873">
                  <c:v>58436.5</c:v>
                </c:pt>
                <c:pt idx="116874">
                  <c:v>58437</c:v>
                </c:pt>
                <c:pt idx="116875">
                  <c:v>58437.5</c:v>
                </c:pt>
                <c:pt idx="116876">
                  <c:v>58438</c:v>
                </c:pt>
                <c:pt idx="116877">
                  <c:v>58438.5</c:v>
                </c:pt>
                <c:pt idx="116878">
                  <c:v>58439</c:v>
                </c:pt>
                <c:pt idx="116879">
                  <c:v>58439.5</c:v>
                </c:pt>
                <c:pt idx="116880">
                  <c:v>58440</c:v>
                </c:pt>
                <c:pt idx="116881">
                  <c:v>58440.5</c:v>
                </c:pt>
                <c:pt idx="116882">
                  <c:v>58441</c:v>
                </c:pt>
                <c:pt idx="116883">
                  <c:v>58441.5</c:v>
                </c:pt>
                <c:pt idx="116884">
                  <c:v>58442</c:v>
                </c:pt>
                <c:pt idx="116885">
                  <c:v>58442.5</c:v>
                </c:pt>
                <c:pt idx="116886">
                  <c:v>58443</c:v>
                </c:pt>
                <c:pt idx="116887">
                  <c:v>58443.5</c:v>
                </c:pt>
                <c:pt idx="116888">
                  <c:v>58444</c:v>
                </c:pt>
                <c:pt idx="116889">
                  <c:v>58444.5</c:v>
                </c:pt>
                <c:pt idx="116890">
                  <c:v>58445</c:v>
                </c:pt>
                <c:pt idx="116891">
                  <c:v>58445.5</c:v>
                </c:pt>
                <c:pt idx="116892">
                  <c:v>58446</c:v>
                </c:pt>
                <c:pt idx="116893">
                  <c:v>58446.5</c:v>
                </c:pt>
                <c:pt idx="116894">
                  <c:v>58447</c:v>
                </c:pt>
                <c:pt idx="116895">
                  <c:v>58447.5</c:v>
                </c:pt>
                <c:pt idx="116896">
                  <c:v>58448</c:v>
                </c:pt>
                <c:pt idx="116897">
                  <c:v>58448.5</c:v>
                </c:pt>
                <c:pt idx="116898">
                  <c:v>58449</c:v>
                </c:pt>
                <c:pt idx="116899">
                  <c:v>58449.5</c:v>
                </c:pt>
                <c:pt idx="116900">
                  <c:v>58450</c:v>
                </c:pt>
                <c:pt idx="116901">
                  <c:v>58450.5</c:v>
                </c:pt>
                <c:pt idx="116902">
                  <c:v>58451</c:v>
                </c:pt>
                <c:pt idx="116903">
                  <c:v>58451.5</c:v>
                </c:pt>
                <c:pt idx="116904">
                  <c:v>58452</c:v>
                </c:pt>
                <c:pt idx="116905">
                  <c:v>58452.5</c:v>
                </c:pt>
                <c:pt idx="116906">
                  <c:v>58453</c:v>
                </c:pt>
                <c:pt idx="116907">
                  <c:v>58453.5</c:v>
                </c:pt>
                <c:pt idx="116908">
                  <c:v>58454</c:v>
                </c:pt>
                <c:pt idx="116909">
                  <c:v>58454.5</c:v>
                </c:pt>
                <c:pt idx="116910">
                  <c:v>58455</c:v>
                </c:pt>
                <c:pt idx="116911">
                  <c:v>58455.5</c:v>
                </c:pt>
                <c:pt idx="116912">
                  <c:v>58456</c:v>
                </c:pt>
                <c:pt idx="116913">
                  <c:v>58456.5</c:v>
                </c:pt>
                <c:pt idx="116914">
                  <c:v>58457</c:v>
                </c:pt>
                <c:pt idx="116915">
                  <c:v>58457.5</c:v>
                </c:pt>
                <c:pt idx="116916">
                  <c:v>58458</c:v>
                </c:pt>
                <c:pt idx="116917">
                  <c:v>58458.5</c:v>
                </c:pt>
                <c:pt idx="116918">
                  <c:v>58459</c:v>
                </c:pt>
                <c:pt idx="116919">
                  <c:v>58459.5</c:v>
                </c:pt>
                <c:pt idx="116920">
                  <c:v>58460</c:v>
                </c:pt>
                <c:pt idx="116921">
                  <c:v>58460.5</c:v>
                </c:pt>
                <c:pt idx="116922">
                  <c:v>58461</c:v>
                </c:pt>
                <c:pt idx="116923">
                  <c:v>58461.5</c:v>
                </c:pt>
                <c:pt idx="116924">
                  <c:v>58462</c:v>
                </c:pt>
                <c:pt idx="116925">
                  <c:v>58462.5</c:v>
                </c:pt>
                <c:pt idx="116926">
                  <c:v>58463</c:v>
                </c:pt>
                <c:pt idx="116927">
                  <c:v>58463.5</c:v>
                </c:pt>
                <c:pt idx="116928">
                  <c:v>58464</c:v>
                </c:pt>
                <c:pt idx="116929">
                  <c:v>58464.5</c:v>
                </c:pt>
                <c:pt idx="116930">
                  <c:v>58465</c:v>
                </c:pt>
                <c:pt idx="116931">
                  <c:v>58465.5</c:v>
                </c:pt>
                <c:pt idx="116932">
                  <c:v>58466</c:v>
                </c:pt>
                <c:pt idx="116933">
                  <c:v>58466.5</c:v>
                </c:pt>
                <c:pt idx="116934">
                  <c:v>58467</c:v>
                </c:pt>
                <c:pt idx="116935">
                  <c:v>58467.5</c:v>
                </c:pt>
                <c:pt idx="116936">
                  <c:v>58468</c:v>
                </c:pt>
                <c:pt idx="116937">
                  <c:v>58468.5</c:v>
                </c:pt>
                <c:pt idx="116938">
                  <c:v>58469</c:v>
                </c:pt>
                <c:pt idx="116939">
                  <c:v>58469.5</c:v>
                </c:pt>
                <c:pt idx="116940">
                  <c:v>58470</c:v>
                </c:pt>
                <c:pt idx="116941">
                  <c:v>58470.5</c:v>
                </c:pt>
                <c:pt idx="116942">
                  <c:v>58471</c:v>
                </c:pt>
                <c:pt idx="116943">
                  <c:v>58471.5</c:v>
                </c:pt>
                <c:pt idx="116944">
                  <c:v>58472</c:v>
                </c:pt>
                <c:pt idx="116945">
                  <c:v>58472.5</c:v>
                </c:pt>
                <c:pt idx="116946">
                  <c:v>58473</c:v>
                </c:pt>
                <c:pt idx="116947">
                  <c:v>58473.5</c:v>
                </c:pt>
                <c:pt idx="116948">
                  <c:v>58474</c:v>
                </c:pt>
                <c:pt idx="116949">
                  <c:v>58474.5</c:v>
                </c:pt>
                <c:pt idx="116950">
                  <c:v>58475</c:v>
                </c:pt>
                <c:pt idx="116951">
                  <c:v>58475.5</c:v>
                </c:pt>
                <c:pt idx="116952">
                  <c:v>58476</c:v>
                </c:pt>
                <c:pt idx="116953">
                  <c:v>58476.5</c:v>
                </c:pt>
                <c:pt idx="116954">
                  <c:v>58477</c:v>
                </c:pt>
                <c:pt idx="116955">
                  <c:v>58477.5</c:v>
                </c:pt>
                <c:pt idx="116956">
                  <c:v>58478</c:v>
                </c:pt>
                <c:pt idx="116957">
                  <c:v>58478.5</c:v>
                </c:pt>
                <c:pt idx="116958">
                  <c:v>58479</c:v>
                </c:pt>
                <c:pt idx="116959">
                  <c:v>58479.5</c:v>
                </c:pt>
                <c:pt idx="116960">
                  <c:v>58480</c:v>
                </c:pt>
                <c:pt idx="116961">
                  <c:v>58480.5</c:v>
                </c:pt>
                <c:pt idx="116962">
                  <c:v>58481</c:v>
                </c:pt>
                <c:pt idx="116963">
                  <c:v>58481.5</c:v>
                </c:pt>
                <c:pt idx="116964">
                  <c:v>58482</c:v>
                </c:pt>
                <c:pt idx="116965">
                  <c:v>58482.5</c:v>
                </c:pt>
                <c:pt idx="116966">
                  <c:v>58483</c:v>
                </c:pt>
                <c:pt idx="116967">
                  <c:v>58483.5</c:v>
                </c:pt>
                <c:pt idx="116968">
                  <c:v>58484</c:v>
                </c:pt>
                <c:pt idx="116969">
                  <c:v>58484.5</c:v>
                </c:pt>
                <c:pt idx="116970">
                  <c:v>58485</c:v>
                </c:pt>
                <c:pt idx="116971">
                  <c:v>58485.5</c:v>
                </c:pt>
                <c:pt idx="116972">
                  <c:v>58486</c:v>
                </c:pt>
                <c:pt idx="116973">
                  <c:v>58486.5</c:v>
                </c:pt>
                <c:pt idx="116974">
                  <c:v>58487</c:v>
                </c:pt>
                <c:pt idx="116975">
                  <c:v>58487.5</c:v>
                </c:pt>
                <c:pt idx="116976">
                  <c:v>58488</c:v>
                </c:pt>
                <c:pt idx="116977">
                  <c:v>58488.5</c:v>
                </c:pt>
                <c:pt idx="116978">
                  <c:v>58489</c:v>
                </c:pt>
                <c:pt idx="116979">
                  <c:v>58489.5</c:v>
                </c:pt>
                <c:pt idx="116980">
                  <c:v>58490</c:v>
                </c:pt>
                <c:pt idx="116981">
                  <c:v>58490.5</c:v>
                </c:pt>
                <c:pt idx="116982">
                  <c:v>58491</c:v>
                </c:pt>
                <c:pt idx="116983">
                  <c:v>58491.5</c:v>
                </c:pt>
                <c:pt idx="116984">
                  <c:v>58492</c:v>
                </c:pt>
                <c:pt idx="116985">
                  <c:v>58492.5</c:v>
                </c:pt>
                <c:pt idx="116986">
                  <c:v>58493</c:v>
                </c:pt>
                <c:pt idx="116987">
                  <c:v>58493.5</c:v>
                </c:pt>
                <c:pt idx="116988">
                  <c:v>58494</c:v>
                </c:pt>
                <c:pt idx="116989">
                  <c:v>58494.5</c:v>
                </c:pt>
                <c:pt idx="116990">
                  <c:v>58495</c:v>
                </c:pt>
                <c:pt idx="116991">
                  <c:v>58495.5</c:v>
                </c:pt>
                <c:pt idx="116992">
                  <c:v>58496</c:v>
                </c:pt>
                <c:pt idx="116993">
                  <c:v>58496.5</c:v>
                </c:pt>
                <c:pt idx="116994">
                  <c:v>58497</c:v>
                </c:pt>
                <c:pt idx="116995">
                  <c:v>58497.5</c:v>
                </c:pt>
                <c:pt idx="116996">
                  <c:v>58498</c:v>
                </c:pt>
                <c:pt idx="116997">
                  <c:v>58498.5</c:v>
                </c:pt>
                <c:pt idx="116998">
                  <c:v>58499</c:v>
                </c:pt>
                <c:pt idx="116999">
                  <c:v>58499.5</c:v>
                </c:pt>
                <c:pt idx="117000">
                  <c:v>58500</c:v>
                </c:pt>
                <c:pt idx="117001">
                  <c:v>58500.5</c:v>
                </c:pt>
                <c:pt idx="117002">
                  <c:v>58501</c:v>
                </c:pt>
                <c:pt idx="117003">
                  <c:v>58501.5</c:v>
                </c:pt>
                <c:pt idx="117004">
                  <c:v>58502</c:v>
                </c:pt>
                <c:pt idx="117005">
                  <c:v>58502.5</c:v>
                </c:pt>
                <c:pt idx="117006">
                  <c:v>58503</c:v>
                </c:pt>
                <c:pt idx="117007">
                  <c:v>58503.5</c:v>
                </c:pt>
                <c:pt idx="117008">
                  <c:v>58504</c:v>
                </c:pt>
                <c:pt idx="117009">
                  <c:v>58504.5</c:v>
                </c:pt>
                <c:pt idx="117010">
                  <c:v>58505</c:v>
                </c:pt>
                <c:pt idx="117011">
                  <c:v>58505.5</c:v>
                </c:pt>
                <c:pt idx="117012">
                  <c:v>58506</c:v>
                </c:pt>
                <c:pt idx="117013">
                  <c:v>58506.5</c:v>
                </c:pt>
                <c:pt idx="117014">
                  <c:v>58507</c:v>
                </c:pt>
                <c:pt idx="117015">
                  <c:v>58507.5</c:v>
                </c:pt>
                <c:pt idx="117016">
                  <c:v>58508</c:v>
                </c:pt>
                <c:pt idx="117017">
                  <c:v>58508.5</c:v>
                </c:pt>
                <c:pt idx="117018">
                  <c:v>58509</c:v>
                </c:pt>
                <c:pt idx="117019">
                  <c:v>58509.5</c:v>
                </c:pt>
                <c:pt idx="117020">
                  <c:v>58510</c:v>
                </c:pt>
                <c:pt idx="117021">
                  <c:v>58510.5</c:v>
                </c:pt>
                <c:pt idx="117022">
                  <c:v>58511</c:v>
                </c:pt>
                <c:pt idx="117023">
                  <c:v>58511.5</c:v>
                </c:pt>
                <c:pt idx="117024">
                  <c:v>58512</c:v>
                </c:pt>
                <c:pt idx="117025">
                  <c:v>58512.5</c:v>
                </c:pt>
                <c:pt idx="117026">
                  <c:v>58513</c:v>
                </c:pt>
                <c:pt idx="117027">
                  <c:v>58513.5</c:v>
                </c:pt>
                <c:pt idx="117028">
                  <c:v>58514</c:v>
                </c:pt>
                <c:pt idx="117029">
                  <c:v>58514.5</c:v>
                </c:pt>
                <c:pt idx="117030">
                  <c:v>58515</c:v>
                </c:pt>
                <c:pt idx="117031">
                  <c:v>58515.5</c:v>
                </c:pt>
                <c:pt idx="117032">
                  <c:v>58516</c:v>
                </c:pt>
                <c:pt idx="117033">
                  <c:v>58516.5</c:v>
                </c:pt>
                <c:pt idx="117034">
                  <c:v>58517</c:v>
                </c:pt>
                <c:pt idx="117035">
                  <c:v>58517.5</c:v>
                </c:pt>
                <c:pt idx="117036">
                  <c:v>58518</c:v>
                </c:pt>
                <c:pt idx="117037">
                  <c:v>58518.5</c:v>
                </c:pt>
                <c:pt idx="117038">
                  <c:v>58519</c:v>
                </c:pt>
                <c:pt idx="117039">
                  <c:v>58519.5</c:v>
                </c:pt>
                <c:pt idx="117040">
                  <c:v>58520</c:v>
                </c:pt>
                <c:pt idx="117041">
                  <c:v>58520.5</c:v>
                </c:pt>
                <c:pt idx="117042">
                  <c:v>58521</c:v>
                </c:pt>
                <c:pt idx="117043">
                  <c:v>58521.5</c:v>
                </c:pt>
                <c:pt idx="117044">
                  <c:v>58522</c:v>
                </c:pt>
                <c:pt idx="117045">
                  <c:v>58522.5</c:v>
                </c:pt>
                <c:pt idx="117046">
                  <c:v>58523</c:v>
                </c:pt>
                <c:pt idx="117047">
                  <c:v>58523.5</c:v>
                </c:pt>
                <c:pt idx="117048">
                  <c:v>58524</c:v>
                </c:pt>
                <c:pt idx="117049">
                  <c:v>58524.5</c:v>
                </c:pt>
                <c:pt idx="117050">
                  <c:v>58525</c:v>
                </c:pt>
                <c:pt idx="117051">
                  <c:v>58525.5</c:v>
                </c:pt>
                <c:pt idx="117052">
                  <c:v>58526</c:v>
                </c:pt>
                <c:pt idx="117053">
                  <c:v>58526.5</c:v>
                </c:pt>
                <c:pt idx="117054">
                  <c:v>58527</c:v>
                </c:pt>
                <c:pt idx="117055">
                  <c:v>58527.5</c:v>
                </c:pt>
                <c:pt idx="117056">
                  <c:v>58528</c:v>
                </c:pt>
                <c:pt idx="117057">
                  <c:v>58528.5</c:v>
                </c:pt>
                <c:pt idx="117058">
                  <c:v>58529</c:v>
                </c:pt>
                <c:pt idx="117059">
                  <c:v>58529.5</c:v>
                </c:pt>
                <c:pt idx="117060">
                  <c:v>58530</c:v>
                </c:pt>
                <c:pt idx="117061">
                  <c:v>58530.5</c:v>
                </c:pt>
                <c:pt idx="117062">
                  <c:v>58531</c:v>
                </c:pt>
                <c:pt idx="117063">
                  <c:v>58531.5</c:v>
                </c:pt>
                <c:pt idx="117064">
                  <c:v>58532</c:v>
                </c:pt>
                <c:pt idx="117065">
                  <c:v>58532.5</c:v>
                </c:pt>
                <c:pt idx="117066">
                  <c:v>58533</c:v>
                </c:pt>
                <c:pt idx="117067">
                  <c:v>58533.5</c:v>
                </c:pt>
                <c:pt idx="117068">
                  <c:v>58534</c:v>
                </c:pt>
                <c:pt idx="117069">
                  <c:v>58534.5</c:v>
                </c:pt>
                <c:pt idx="117070">
                  <c:v>58535</c:v>
                </c:pt>
                <c:pt idx="117071">
                  <c:v>58535.5</c:v>
                </c:pt>
                <c:pt idx="117072">
                  <c:v>58536</c:v>
                </c:pt>
                <c:pt idx="117073">
                  <c:v>58536.5</c:v>
                </c:pt>
                <c:pt idx="117074">
                  <c:v>58537</c:v>
                </c:pt>
                <c:pt idx="117075">
                  <c:v>58537.5</c:v>
                </c:pt>
                <c:pt idx="117076">
                  <c:v>58538</c:v>
                </c:pt>
                <c:pt idx="117077">
                  <c:v>58538.5</c:v>
                </c:pt>
                <c:pt idx="117078">
                  <c:v>58539</c:v>
                </c:pt>
                <c:pt idx="117079">
                  <c:v>58539.5</c:v>
                </c:pt>
                <c:pt idx="117080">
                  <c:v>58540</c:v>
                </c:pt>
                <c:pt idx="117081">
                  <c:v>58540.5</c:v>
                </c:pt>
                <c:pt idx="117082">
                  <c:v>58541</c:v>
                </c:pt>
                <c:pt idx="117083">
                  <c:v>58541.5</c:v>
                </c:pt>
                <c:pt idx="117084">
                  <c:v>58542</c:v>
                </c:pt>
                <c:pt idx="117085">
                  <c:v>58542.5</c:v>
                </c:pt>
                <c:pt idx="117086">
                  <c:v>58543</c:v>
                </c:pt>
                <c:pt idx="117087">
                  <c:v>58543.5</c:v>
                </c:pt>
                <c:pt idx="117088">
                  <c:v>58544</c:v>
                </c:pt>
                <c:pt idx="117089">
                  <c:v>58544.5</c:v>
                </c:pt>
                <c:pt idx="117090">
                  <c:v>58545</c:v>
                </c:pt>
                <c:pt idx="117091">
                  <c:v>58545.5</c:v>
                </c:pt>
                <c:pt idx="117092">
                  <c:v>58546</c:v>
                </c:pt>
                <c:pt idx="117093">
                  <c:v>58546.5</c:v>
                </c:pt>
                <c:pt idx="117094">
                  <c:v>58547</c:v>
                </c:pt>
                <c:pt idx="117095">
                  <c:v>58547.5</c:v>
                </c:pt>
                <c:pt idx="117096">
                  <c:v>58548</c:v>
                </c:pt>
                <c:pt idx="117097">
                  <c:v>58548.5</c:v>
                </c:pt>
                <c:pt idx="117098">
                  <c:v>58549</c:v>
                </c:pt>
                <c:pt idx="117099">
                  <c:v>58549.5</c:v>
                </c:pt>
                <c:pt idx="117100">
                  <c:v>58550</c:v>
                </c:pt>
                <c:pt idx="117101">
                  <c:v>58550.5</c:v>
                </c:pt>
                <c:pt idx="117102">
                  <c:v>58551</c:v>
                </c:pt>
                <c:pt idx="117103">
                  <c:v>58551.5</c:v>
                </c:pt>
                <c:pt idx="117104">
                  <c:v>58552</c:v>
                </c:pt>
                <c:pt idx="117105">
                  <c:v>58552.5</c:v>
                </c:pt>
                <c:pt idx="117106">
                  <c:v>58553</c:v>
                </c:pt>
                <c:pt idx="117107">
                  <c:v>58553.5</c:v>
                </c:pt>
                <c:pt idx="117108">
                  <c:v>58554</c:v>
                </c:pt>
                <c:pt idx="117109">
                  <c:v>58554.5</c:v>
                </c:pt>
                <c:pt idx="117110">
                  <c:v>58555</c:v>
                </c:pt>
                <c:pt idx="117111">
                  <c:v>58555.5</c:v>
                </c:pt>
                <c:pt idx="117112">
                  <c:v>58556</c:v>
                </c:pt>
                <c:pt idx="117113">
                  <c:v>58556.5</c:v>
                </c:pt>
                <c:pt idx="117114">
                  <c:v>58557</c:v>
                </c:pt>
                <c:pt idx="117115">
                  <c:v>58557.5</c:v>
                </c:pt>
                <c:pt idx="117116">
                  <c:v>58558</c:v>
                </c:pt>
                <c:pt idx="117117">
                  <c:v>58558.5</c:v>
                </c:pt>
                <c:pt idx="117118">
                  <c:v>58559</c:v>
                </c:pt>
                <c:pt idx="117119">
                  <c:v>58559.5</c:v>
                </c:pt>
                <c:pt idx="117120">
                  <c:v>58560</c:v>
                </c:pt>
                <c:pt idx="117121">
                  <c:v>58560.5</c:v>
                </c:pt>
                <c:pt idx="117122">
                  <c:v>58561</c:v>
                </c:pt>
                <c:pt idx="117123">
                  <c:v>58561.5</c:v>
                </c:pt>
                <c:pt idx="117124">
                  <c:v>58562</c:v>
                </c:pt>
                <c:pt idx="117125">
                  <c:v>58562.5</c:v>
                </c:pt>
                <c:pt idx="117126">
                  <c:v>58563</c:v>
                </c:pt>
                <c:pt idx="117127">
                  <c:v>58563.5</c:v>
                </c:pt>
                <c:pt idx="117128">
                  <c:v>58564</c:v>
                </c:pt>
                <c:pt idx="117129">
                  <c:v>58564.5</c:v>
                </c:pt>
                <c:pt idx="117130">
                  <c:v>58565</c:v>
                </c:pt>
                <c:pt idx="117131">
                  <c:v>58565.5</c:v>
                </c:pt>
                <c:pt idx="117132">
                  <c:v>58566</c:v>
                </c:pt>
                <c:pt idx="117133">
                  <c:v>58566.5</c:v>
                </c:pt>
                <c:pt idx="117134">
                  <c:v>58567</c:v>
                </c:pt>
                <c:pt idx="117135">
                  <c:v>58567.5</c:v>
                </c:pt>
                <c:pt idx="117136">
                  <c:v>58568</c:v>
                </c:pt>
                <c:pt idx="117137">
                  <c:v>58568.5</c:v>
                </c:pt>
                <c:pt idx="117138">
                  <c:v>58569</c:v>
                </c:pt>
                <c:pt idx="117139">
                  <c:v>58569.5</c:v>
                </c:pt>
                <c:pt idx="117140">
                  <c:v>58570</c:v>
                </c:pt>
                <c:pt idx="117141">
                  <c:v>58570.5</c:v>
                </c:pt>
                <c:pt idx="117142">
                  <c:v>58571</c:v>
                </c:pt>
                <c:pt idx="117143">
                  <c:v>58571.5</c:v>
                </c:pt>
                <c:pt idx="117144">
                  <c:v>58572</c:v>
                </c:pt>
                <c:pt idx="117145">
                  <c:v>58572.5</c:v>
                </c:pt>
                <c:pt idx="117146">
                  <c:v>58573</c:v>
                </c:pt>
                <c:pt idx="117147">
                  <c:v>58573.5</c:v>
                </c:pt>
                <c:pt idx="117148">
                  <c:v>58574</c:v>
                </c:pt>
                <c:pt idx="117149">
                  <c:v>58574.5</c:v>
                </c:pt>
                <c:pt idx="117150">
                  <c:v>58575</c:v>
                </c:pt>
                <c:pt idx="117151">
                  <c:v>58575.5</c:v>
                </c:pt>
                <c:pt idx="117152">
                  <c:v>58576</c:v>
                </c:pt>
                <c:pt idx="117153">
                  <c:v>58576.5</c:v>
                </c:pt>
                <c:pt idx="117154">
                  <c:v>58577</c:v>
                </c:pt>
                <c:pt idx="117155">
                  <c:v>58577.5</c:v>
                </c:pt>
                <c:pt idx="117156">
                  <c:v>58578</c:v>
                </c:pt>
                <c:pt idx="117157">
                  <c:v>58578.5</c:v>
                </c:pt>
                <c:pt idx="117158">
                  <c:v>58579</c:v>
                </c:pt>
                <c:pt idx="117159">
                  <c:v>58579.5</c:v>
                </c:pt>
                <c:pt idx="117160">
                  <c:v>58580</c:v>
                </c:pt>
                <c:pt idx="117161">
                  <c:v>58580.5</c:v>
                </c:pt>
                <c:pt idx="117162">
                  <c:v>58581</c:v>
                </c:pt>
                <c:pt idx="117163">
                  <c:v>58581.5</c:v>
                </c:pt>
                <c:pt idx="117164">
                  <c:v>58582</c:v>
                </c:pt>
                <c:pt idx="117165">
                  <c:v>58582.5</c:v>
                </c:pt>
                <c:pt idx="117166">
                  <c:v>58583</c:v>
                </c:pt>
                <c:pt idx="117167">
                  <c:v>58583.5</c:v>
                </c:pt>
                <c:pt idx="117168">
                  <c:v>58584</c:v>
                </c:pt>
                <c:pt idx="117169">
                  <c:v>58584.5</c:v>
                </c:pt>
                <c:pt idx="117170">
                  <c:v>58585</c:v>
                </c:pt>
                <c:pt idx="117171">
                  <c:v>58585.5</c:v>
                </c:pt>
                <c:pt idx="117172">
                  <c:v>58586</c:v>
                </c:pt>
                <c:pt idx="117173">
                  <c:v>58586.5</c:v>
                </c:pt>
                <c:pt idx="117174">
                  <c:v>58587</c:v>
                </c:pt>
                <c:pt idx="117175">
                  <c:v>58587.5</c:v>
                </c:pt>
                <c:pt idx="117176">
                  <c:v>58588</c:v>
                </c:pt>
                <c:pt idx="117177">
                  <c:v>58588.5</c:v>
                </c:pt>
                <c:pt idx="117178">
                  <c:v>58589</c:v>
                </c:pt>
                <c:pt idx="117179">
                  <c:v>58589.5</c:v>
                </c:pt>
                <c:pt idx="117180">
                  <c:v>58590</c:v>
                </c:pt>
                <c:pt idx="117181">
                  <c:v>58590.5</c:v>
                </c:pt>
                <c:pt idx="117182">
                  <c:v>58591</c:v>
                </c:pt>
                <c:pt idx="117183">
                  <c:v>58591.5</c:v>
                </c:pt>
                <c:pt idx="117184">
                  <c:v>58592</c:v>
                </c:pt>
                <c:pt idx="117185">
                  <c:v>58592.5</c:v>
                </c:pt>
                <c:pt idx="117186">
                  <c:v>58593</c:v>
                </c:pt>
                <c:pt idx="117187">
                  <c:v>58593.5</c:v>
                </c:pt>
                <c:pt idx="117188">
                  <c:v>58594</c:v>
                </c:pt>
                <c:pt idx="117189">
                  <c:v>58594.5</c:v>
                </c:pt>
                <c:pt idx="117190">
                  <c:v>58595</c:v>
                </c:pt>
                <c:pt idx="117191">
                  <c:v>58595.5</c:v>
                </c:pt>
                <c:pt idx="117192">
                  <c:v>58596</c:v>
                </c:pt>
                <c:pt idx="117193">
                  <c:v>58596.5</c:v>
                </c:pt>
                <c:pt idx="117194">
                  <c:v>58597</c:v>
                </c:pt>
                <c:pt idx="117195">
                  <c:v>58597.5</c:v>
                </c:pt>
                <c:pt idx="117196">
                  <c:v>58598</c:v>
                </c:pt>
                <c:pt idx="117197">
                  <c:v>58598.5</c:v>
                </c:pt>
                <c:pt idx="117198">
                  <c:v>58599</c:v>
                </c:pt>
                <c:pt idx="117199">
                  <c:v>58599.5</c:v>
                </c:pt>
                <c:pt idx="117200">
                  <c:v>58600</c:v>
                </c:pt>
                <c:pt idx="117201">
                  <c:v>58600.5</c:v>
                </c:pt>
                <c:pt idx="117202">
                  <c:v>58601</c:v>
                </c:pt>
                <c:pt idx="117203">
                  <c:v>58601.5</c:v>
                </c:pt>
                <c:pt idx="117204">
                  <c:v>58602</c:v>
                </c:pt>
                <c:pt idx="117205">
                  <c:v>58602.5</c:v>
                </c:pt>
                <c:pt idx="117206">
                  <c:v>58603</c:v>
                </c:pt>
                <c:pt idx="117207">
                  <c:v>58603.5</c:v>
                </c:pt>
                <c:pt idx="117208">
                  <c:v>58604</c:v>
                </c:pt>
                <c:pt idx="117209">
                  <c:v>58604.5</c:v>
                </c:pt>
                <c:pt idx="117210">
                  <c:v>58605</c:v>
                </c:pt>
                <c:pt idx="117211">
                  <c:v>58605.5</c:v>
                </c:pt>
                <c:pt idx="117212">
                  <c:v>58606</c:v>
                </c:pt>
                <c:pt idx="117213">
                  <c:v>58606.5</c:v>
                </c:pt>
                <c:pt idx="117214">
                  <c:v>58607</c:v>
                </c:pt>
                <c:pt idx="117215">
                  <c:v>58607.5</c:v>
                </c:pt>
                <c:pt idx="117216">
                  <c:v>58608</c:v>
                </c:pt>
                <c:pt idx="117217">
                  <c:v>58608.5</c:v>
                </c:pt>
                <c:pt idx="117218">
                  <c:v>58609</c:v>
                </c:pt>
                <c:pt idx="117219">
                  <c:v>58609.5</c:v>
                </c:pt>
                <c:pt idx="117220">
                  <c:v>58610</c:v>
                </c:pt>
                <c:pt idx="117221">
                  <c:v>58610.5</c:v>
                </c:pt>
                <c:pt idx="117222">
                  <c:v>58611</c:v>
                </c:pt>
                <c:pt idx="117223">
                  <c:v>58611.5</c:v>
                </c:pt>
                <c:pt idx="117224">
                  <c:v>58612</c:v>
                </c:pt>
                <c:pt idx="117225">
                  <c:v>58612.5</c:v>
                </c:pt>
                <c:pt idx="117226">
                  <c:v>58613</c:v>
                </c:pt>
                <c:pt idx="117227">
                  <c:v>58613.5</c:v>
                </c:pt>
                <c:pt idx="117228">
                  <c:v>58614</c:v>
                </c:pt>
                <c:pt idx="117229">
                  <c:v>58614.5</c:v>
                </c:pt>
                <c:pt idx="117230">
                  <c:v>58615</c:v>
                </c:pt>
                <c:pt idx="117231">
                  <c:v>58615.5</c:v>
                </c:pt>
                <c:pt idx="117232">
                  <c:v>58616</c:v>
                </c:pt>
                <c:pt idx="117233">
                  <c:v>58616.5</c:v>
                </c:pt>
                <c:pt idx="117234">
                  <c:v>58617</c:v>
                </c:pt>
                <c:pt idx="117235">
                  <c:v>58617.5</c:v>
                </c:pt>
                <c:pt idx="117236">
                  <c:v>58618</c:v>
                </c:pt>
                <c:pt idx="117237">
                  <c:v>58618.5</c:v>
                </c:pt>
                <c:pt idx="117238">
                  <c:v>58619</c:v>
                </c:pt>
                <c:pt idx="117239">
                  <c:v>58619.5</c:v>
                </c:pt>
                <c:pt idx="117240">
                  <c:v>58620</c:v>
                </c:pt>
                <c:pt idx="117241">
                  <c:v>58620.5</c:v>
                </c:pt>
                <c:pt idx="117242">
                  <c:v>58621</c:v>
                </c:pt>
                <c:pt idx="117243">
                  <c:v>58621.5</c:v>
                </c:pt>
                <c:pt idx="117244">
                  <c:v>58622</c:v>
                </c:pt>
                <c:pt idx="117245">
                  <c:v>58622.5</c:v>
                </c:pt>
                <c:pt idx="117246">
                  <c:v>58623</c:v>
                </c:pt>
                <c:pt idx="117247">
                  <c:v>58623.5</c:v>
                </c:pt>
                <c:pt idx="117248">
                  <c:v>58624</c:v>
                </c:pt>
                <c:pt idx="117249">
                  <c:v>58624.5</c:v>
                </c:pt>
                <c:pt idx="117250">
                  <c:v>58625</c:v>
                </c:pt>
                <c:pt idx="117251">
                  <c:v>58625.5</c:v>
                </c:pt>
                <c:pt idx="117252">
                  <c:v>58626</c:v>
                </c:pt>
                <c:pt idx="117253">
                  <c:v>58626.5</c:v>
                </c:pt>
                <c:pt idx="117254">
                  <c:v>58627</c:v>
                </c:pt>
                <c:pt idx="117255">
                  <c:v>58627.5</c:v>
                </c:pt>
                <c:pt idx="117256">
                  <c:v>58628</c:v>
                </c:pt>
                <c:pt idx="117257">
                  <c:v>58628.5</c:v>
                </c:pt>
                <c:pt idx="117258">
                  <c:v>58629</c:v>
                </c:pt>
                <c:pt idx="117259">
                  <c:v>58629.5</c:v>
                </c:pt>
                <c:pt idx="117260">
                  <c:v>58630</c:v>
                </c:pt>
                <c:pt idx="117261">
                  <c:v>58630.5</c:v>
                </c:pt>
                <c:pt idx="117262">
                  <c:v>58631</c:v>
                </c:pt>
                <c:pt idx="117263">
                  <c:v>58631.5</c:v>
                </c:pt>
                <c:pt idx="117264">
                  <c:v>58632</c:v>
                </c:pt>
                <c:pt idx="117265">
                  <c:v>58632.5</c:v>
                </c:pt>
                <c:pt idx="117266">
                  <c:v>58633</c:v>
                </c:pt>
                <c:pt idx="117267">
                  <c:v>58633.5</c:v>
                </c:pt>
                <c:pt idx="117268">
                  <c:v>58634</c:v>
                </c:pt>
                <c:pt idx="117269">
                  <c:v>58634.5</c:v>
                </c:pt>
                <c:pt idx="117270">
                  <c:v>58635</c:v>
                </c:pt>
                <c:pt idx="117271">
                  <c:v>58635.5</c:v>
                </c:pt>
                <c:pt idx="117272">
                  <c:v>58636</c:v>
                </c:pt>
                <c:pt idx="117273">
                  <c:v>58636.5</c:v>
                </c:pt>
                <c:pt idx="117274">
                  <c:v>58637</c:v>
                </c:pt>
                <c:pt idx="117275">
                  <c:v>58637.5</c:v>
                </c:pt>
                <c:pt idx="117276">
                  <c:v>58638</c:v>
                </c:pt>
                <c:pt idx="117277">
                  <c:v>58638.5</c:v>
                </c:pt>
                <c:pt idx="117278">
                  <c:v>58639</c:v>
                </c:pt>
                <c:pt idx="117279">
                  <c:v>58639.5</c:v>
                </c:pt>
                <c:pt idx="117280">
                  <c:v>58640</c:v>
                </c:pt>
                <c:pt idx="117281">
                  <c:v>58640.5</c:v>
                </c:pt>
                <c:pt idx="117282">
                  <c:v>58641</c:v>
                </c:pt>
                <c:pt idx="117283">
                  <c:v>58641.5</c:v>
                </c:pt>
                <c:pt idx="117284">
                  <c:v>58642</c:v>
                </c:pt>
                <c:pt idx="117285">
                  <c:v>58642.5</c:v>
                </c:pt>
                <c:pt idx="117286">
                  <c:v>58643</c:v>
                </c:pt>
                <c:pt idx="117287">
                  <c:v>58643.5</c:v>
                </c:pt>
                <c:pt idx="117288">
                  <c:v>58644</c:v>
                </c:pt>
                <c:pt idx="117289">
                  <c:v>58644.5</c:v>
                </c:pt>
                <c:pt idx="117290">
                  <c:v>58645</c:v>
                </c:pt>
                <c:pt idx="117291">
                  <c:v>58645.5</c:v>
                </c:pt>
                <c:pt idx="117292">
                  <c:v>58646</c:v>
                </c:pt>
                <c:pt idx="117293">
                  <c:v>58646.5</c:v>
                </c:pt>
                <c:pt idx="117294">
                  <c:v>58647</c:v>
                </c:pt>
                <c:pt idx="117295">
                  <c:v>58647.5</c:v>
                </c:pt>
                <c:pt idx="117296">
                  <c:v>58648</c:v>
                </c:pt>
                <c:pt idx="117297">
                  <c:v>58648.5</c:v>
                </c:pt>
                <c:pt idx="117298">
                  <c:v>58649</c:v>
                </c:pt>
                <c:pt idx="117299">
                  <c:v>58649.5</c:v>
                </c:pt>
                <c:pt idx="117300">
                  <c:v>58650</c:v>
                </c:pt>
                <c:pt idx="117301">
                  <c:v>58650.5</c:v>
                </c:pt>
                <c:pt idx="117302">
                  <c:v>58651</c:v>
                </c:pt>
                <c:pt idx="117303">
                  <c:v>58651.5</c:v>
                </c:pt>
                <c:pt idx="117304">
                  <c:v>58652</c:v>
                </c:pt>
                <c:pt idx="117305">
                  <c:v>58652.5</c:v>
                </c:pt>
                <c:pt idx="117306">
                  <c:v>58653</c:v>
                </c:pt>
                <c:pt idx="117307">
                  <c:v>58653.5</c:v>
                </c:pt>
                <c:pt idx="117308">
                  <c:v>58654</c:v>
                </c:pt>
                <c:pt idx="117309">
                  <c:v>58654.5</c:v>
                </c:pt>
                <c:pt idx="117310">
                  <c:v>58655</c:v>
                </c:pt>
                <c:pt idx="117311">
                  <c:v>58655.5</c:v>
                </c:pt>
                <c:pt idx="117312">
                  <c:v>58656</c:v>
                </c:pt>
                <c:pt idx="117313">
                  <c:v>58656.5</c:v>
                </c:pt>
                <c:pt idx="117314">
                  <c:v>58657</c:v>
                </c:pt>
                <c:pt idx="117315">
                  <c:v>58657.5</c:v>
                </c:pt>
                <c:pt idx="117316">
                  <c:v>58658</c:v>
                </c:pt>
                <c:pt idx="117317">
                  <c:v>58658.5</c:v>
                </c:pt>
                <c:pt idx="117318">
                  <c:v>58659</c:v>
                </c:pt>
                <c:pt idx="117319">
                  <c:v>58659.5</c:v>
                </c:pt>
                <c:pt idx="117320">
                  <c:v>58660</c:v>
                </c:pt>
                <c:pt idx="117321">
                  <c:v>58660.5</c:v>
                </c:pt>
                <c:pt idx="117322">
                  <c:v>58661</c:v>
                </c:pt>
                <c:pt idx="117323">
                  <c:v>58661.5</c:v>
                </c:pt>
                <c:pt idx="117324">
                  <c:v>58662</c:v>
                </c:pt>
                <c:pt idx="117325">
                  <c:v>58662.5</c:v>
                </c:pt>
                <c:pt idx="117326">
                  <c:v>58663</c:v>
                </c:pt>
                <c:pt idx="117327">
                  <c:v>58663.5</c:v>
                </c:pt>
                <c:pt idx="117328">
                  <c:v>58664</c:v>
                </c:pt>
                <c:pt idx="117329">
                  <c:v>58664.5</c:v>
                </c:pt>
                <c:pt idx="117330">
                  <c:v>58665</c:v>
                </c:pt>
                <c:pt idx="117331">
                  <c:v>58665.5</c:v>
                </c:pt>
                <c:pt idx="117332">
                  <c:v>58666</c:v>
                </c:pt>
                <c:pt idx="117333">
                  <c:v>58666.5</c:v>
                </c:pt>
                <c:pt idx="117334">
                  <c:v>58667</c:v>
                </c:pt>
                <c:pt idx="117335">
                  <c:v>58667.5</c:v>
                </c:pt>
                <c:pt idx="117336">
                  <c:v>58668</c:v>
                </c:pt>
                <c:pt idx="117337">
                  <c:v>58668.5</c:v>
                </c:pt>
                <c:pt idx="117338">
                  <c:v>58669</c:v>
                </c:pt>
                <c:pt idx="117339">
                  <c:v>58669.5</c:v>
                </c:pt>
                <c:pt idx="117340">
                  <c:v>58670</c:v>
                </c:pt>
                <c:pt idx="117341">
                  <c:v>58670.5</c:v>
                </c:pt>
                <c:pt idx="117342">
                  <c:v>58671</c:v>
                </c:pt>
                <c:pt idx="117343">
                  <c:v>58671.5</c:v>
                </c:pt>
                <c:pt idx="117344">
                  <c:v>58672</c:v>
                </c:pt>
                <c:pt idx="117345">
                  <c:v>58672.5</c:v>
                </c:pt>
                <c:pt idx="117346">
                  <c:v>58673</c:v>
                </c:pt>
                <c:pt idx="117347">
                  <c:v>58673.5</c:v>
                </c:pt>
                <c:pt idx="117348">
                  <c:v>58674</c:v>
                </c:pt>
                <c:pt idx="117349">
                  <c:v>58674.5</c:v>
                </c:pt>
                <c:pt idx="117350">
                  <c:v>58675</c:v>
                </c:pt>
                <c:pt idx="117351">
                  <c:v>58675.5</c:v>
                </c:pt>
                <c:pt idx="117352">
                  <c:v>58676</c:v>
                </c:pt>
                <c:pt idx="117353">
                  <c:v>58676.5</c:v>
                </c:pt>
                <c:pt idx="117354">
                  <c:v>58677</c:v>
                </c:pt>
                <c:pt idx="117355">
                  <c:v>58677.5</c:v>
                </c:pt>
                <c:pt idx="117356">
                  <c:v>58678</c:v>
                </c:pt>
                <c:pt idx="117357">
                  <c:v>58678.5</c:v>
                </c:pt>
                <c:pt idx="117358">
                  <c:v>58679</c:v>
                </c:pt>
                <c:pt idx="117359">
                  <c:v>58679.5</c:v>
                </c:pt>
                <c:pt idx="117360">
                  <c:v>58680</c:v>
                </c:pt>
                <c:pt idx="117361">
                  <c:v>58680.5</c:v>
                </c:pt>
                <c:pt idx="117362">
                  <c:v>58681</c:v>
                </c:pt>
                <c:pt idx="117363">
                  <c:v>58681.5</c:v>
                </c:pt>
                <c:pt idx="117364">
                  <c:v>58682</c:v>
                </c:pt>
                <c:pt idx="117365">
                  <c:v>58682.5</c:v>
                </c:pt>
                <c:pt idx="117366">
                  <c:v>58683</c:v>
                </c:pt>
                <c:pt idx="117367">
                  <c:v>58683.5</c:v>
                </c:pt>
                <c:pt idx="117368">
                  <c:v>58684</c:v>
                </c:pt>
                <c:pt idx="117369">
                  <c:v>58684.5</c:v>
                </c:pt>
                <c:pt idx="117370">
                  <c:v>58685</c:v>
                </c:pt>
                <c:pt idx="117371">
                  <c:v>58685.5</c:v>
                </c:pt>
                <c:pt idx="117372">
                  <c:v>58686</c:v>
                </c:pt>
                <c:pt idx="117373">
                  <c:v>58686.5</c:v>
                </c:pt>
                <c:pt idx="117374">
                  <c:v>58687</c:v>
                </c:pt>
                <c:pt idx="117375">
                  <c:v>58687.5</c:v>
                </c:pt>
                <c:pt idx="117376">
                  <c:v>58688</c:v>
                </c:pt>
                <c:pt idx="117377">
                  <c:v>58688.5</c:v>
                </c:pt>
                <c:pt idx="117378">
                  <c:v>58689</c:v>
                </c:pt>
                <c:pt idx="117379">
                  <c:v>58689.5</c:v>
                </c:pt>
                <c:pt idx="117380">
                  <c:v>58690</c:v>
                </c:pt>
                <c:pt idx="117381">
                  <c:v>58690.5</c:v>
                </c:pt>
                <c:pt idx="117382">
                  <c:v>58691</c:v>
                </c:pt>
                <c:pt idx="117383">
                  <c:v>58691.5</c:v>
                </c:pt>
                <c:pt idx="117384">
                  <c:v>58692</c:v>
                </c:pt>
                <c:pt idx="117385">
                  <c:v>58692.5</c:v>
                </c:pt>
                <c:pt idx="117386">
                  <c:v>58693</c:v>
                </c:pt>
                <c:pt idx="117387">
                  <c:v>58693.5</c:v>
                </c:pt>
                <c:pt idx="117388">
                  <c:v>58694</c:v>
                </c:pt>
                <c:pt idx="117389">
                  <c:v>58694.5</c:v>
                </c:pt>
                <c:pt idx="117390">
                  <c:v>58695</c:v>
                </c:pt>
                <c:pt idx="117391">
                  <c:v>58695.5</c:v>
                </c:pt>
                <c:pt idx="117392">
                  <c:v>58696</c:v>
                </c:pt>
                <c:pt idx="117393">
                  <c:v>58696.5</c:v>
                </c:pt>
                <c:pt idx="117394">
                  <c:v>58697</c:v>
                </c:pt>
                <c:pt idx="117395">
                  <c:v>58697.5</c:v>
                </c:pt>
                <c:pt idx="117396">
                  <c:v>58698</c:v>
                </c:pt>
                <c:pt idx="117397">
                  <c:v>58698.5</c:v>
                </c:pt>
                <c:pt idx="117398">
                  <c:v>58699</c:v>
                </c:pt>
                <c:pt idx="117399">
                  <c:v>58699.5</c:v>
                </c:pt>
                <c:pt idx="117400">
                  <c:v>58700</c:v>
                </c:pt>
                <c:pt idx="117401">
                  <c:v>58700.5</c:v>
                </c:pt>
                <c:pt idx="117402">
                  <c:v>58701</c:v>
                </c:pt>
                <c:pt idx="117403">
                  <c:v>58701.5</c:v>
                </c:pt>
                <c:pt idx="117404">
                  <c:v>58702</c:v>
                </c:pt>
                <c:pt idx="117405">
                  <c:v>58702.5</c:v>
                </c:pt>
                <c:pt idx="117406">
                  <c:v>58703</c:v>
                </c:pt>
                <c:pt idx="117407">
                  <c:v>58703.5</c:v>
                </c:pt>
                <c:pt idx="117408">
                  <c:v>58704</c:v>
                </c:pt>
                <c:pt idx="117409">
                  <c:v>58704.5</c:v>
                </c:pt>
                <c:pt idx="117410">
                  <c:v>58705</c:v>
                </c:pt>
                <c:pt idx="117411">
                  <c:v>58705.5</c:v>
                </c:pt>
                <c:pt idx="117412">
                  <c:v>58706</c:v>
                </c:pt>
                <c:pt idx="117413">
                  <c:v>58706.5</c:v>
                </c:pt>
                <c:pt idx="117414">
                  <c:v>58707</c:v>
                </c:pt>
                <c:pt idx="117415">
                  <c:v>58707.5</c:v>
                </c:pt>
                <c:pt idx="117416">
                  <c:v>58708</c:v>
                </c:pt>
                <c:pt idx="117417">
                  <c:v>58708.5</c:v>
                </c:pt>
                <c:pt idx="117418">
                  <c:v>58709</c:v>
                </c:pt>
                <c:pt idx="117419">
                  <c:v>58709.5</c:v>
                </c:pt>
                <c:pt idx="117420">
                  <c:v>58710</c:v>
                </c:pt>
                <c:pt idx="117421">
                  <c:v>58710.5</c:v>
                </c:pt>
                <c:pt idx="117422">
                  <c:v>58711</c:v>
                </c:pt>
                <c:pt idx="117423">
                  <c:v>58711.5</c:v>
                </c:pt>
                <c:pt idx="117424">
                  <c:v>58712</c:v>
                </c:pt>
                <c:pt idx="117425">
                  <c:v>58712.5</c:v>
                </c:pt>
                <c:pt idx="117426">
                  <c:v>58713</c:v>
                </c:pt>
                <c:pt idx="117427">
                  <c:v>58713.5</c:v>
                </c:pt>
                <c:pt idx="117428">
                  <c:v>58714</c:v>
                </c:pt>
                <c:pt idx="117429">
                  <c:v>58714.5</c:v>
                </c:pt>
                <c:pt idx="117430">
                  <c:v>58715</c:v>
                </c:pt>
                <c:pt idx="117431">
                  <c:v>58715.5</c:v>
                </c:pt>
                <c:pt idx="117432">
                  <c:v>58716</c:v>
                </c:pt>
                <c:pt idx="117433">
                  <c:v>58716.5</c:v>
                </c:pt>
                <c:pt idx="117434">
                  <c:v>58717</c:v>
                </c:pt>
                <c:pt idx="117435">
                  <c:v>58717.5</c:v>
                </c:pt>
                <c:pt idx="117436">
                  <c:v>58718</c:v>
                </c:pt>
                <c:pt idx="117437">
                  <c:v>58718.5</c:v>
                </c:pt>
                <c:pt idx="117438">
                  <c:v>58719</c:v>
                </c:pt>
                <c:pt idx="117439">
                  <c:v>58719.5</c:v>
                </c:pt>
                <c:pt idx="117440">
                  <c:v>58720</c:v>
                </c:pt>
                <c:pt idx="117441">
                  <c:v>58720.5</c:v>
                </c:pt>
                <c:pt idx="117442">
                  <c:v>58721</c:v>
                </c:pt>
                <c:pt idx="117443">
                  <c:v>58721.5</c:v>
                </c:pt>
                <c:pt idx="117444">
                  <c:v>58722</c:v>
                </c:pt>
                <c:pt idx="117445">
                  <c:v>58722.5</c:v>
                </c:pt>
                <c:pt idx="117446">
                  <c:v>58723</c:v>
                </c:pt>
                <c:pt idx="117447">
                  <c:v>58723.5</c:v>
                </c:pt>
                <c:pt idx="117448">
                  <c:v>58724</c:v>
                </c:pt>
                <c:pt idx="117449">
                  <c:v>58724.5</c:v>
                </c:pt>
                <c:pt idx="117450">
                  <c:v>58725</c:v>
                </c:pt>
                <c:pt idx="117451">
                  <c:v>58725.5</c:v>
                </c:pt>
                <c:pt idx="117452">
                  <c:v>58726</c:v>
                </c:pt>
                <c:pt idx="117453">
                  <c:v>58726.5</c:v>
                </c:pt>
                <c:pt idx="117454">
                  <c:v>58727</c:v>
                </c:pt>
                <c:pt idx="117455">
                  <c:v>58727.5</c:v>
                </c:pt>
                <c:pt idx="117456">
                  <c:v>58728</c:v>
                </c:pt>
                <c:pt idx="117457">
                  <c:v>58728.5</c:v>
                </c:pt>
                <c:pt idx="117458">
                  <c:v>58729</c:v>
                </c:pt>
                <c:pt idx="117459">
                  <c:v>58729.5</c:v>
                </c:pt>
                <c:pt idx="117460">
                  <c:v>58730</c:v>
                </c:pt>
                <c:pt idx="117461">
                  <c:v>58730.5</c:v>
                </c:pt>
                <c:pt idx="117462">
                  <c:v>58731</c:v>
                </c:pt>
                <c:pt idx="117463">
                  <c:v>58731.5</c:v>
                </c:pt>
                <c:pt idx="117464">
                  <c:v>58732</c:v>
                </c:pt>
                <c:pt idx="117465">
                  <c:v>58732.5</c:v>
                </c:pt>
                <c:pt idx="117466">
                  <c:v>58733</c:v>
                </c:pt>
                <c:pt idx="117467">
                  <c:v>58733.5</c:v>
                </c:pt>
                <c:pt idx="117468">
                  <c:v>58734</c:v>
                </c:pt>
                <c:pt idx="117469">
                  <c:v>58734.5</c:v>
                </c:pt>
                <c:pt idx="117470">
                  <c:v>58735</c:v>
                </c:pt>
                <c:pt idx="117471">
                  <c:v>58735.5</c:v>
                </c:pt>
                <c:pt idx="117472">
                  <c:v>58736</c:v>
                </c:pt>
                <c:pt idx="117473">
                  <c:v>58736.5</c:v>
                </c:pt>
                <c:pt idx="117474">
                  <c:v>58737</c:v>
                </c:pt>
                <c:pt idx="117475">
                  <c:v>58737.5</c:v>
                </c:pt>
                <c:pt idx="117476">
                  <c:v>58738</c:v>
                </c:pt>
                <c:pt idx="117477">
                  <c:v>58738.5</c:v>
                </c:pt>
                <c:pt idx="117478">
                  <c:v>58739</c:v>
                </c:pt>
                <c:pt idx="117479">
                  <c:v>58739.5</c:v>
                </c:pt>
                <c:pt idx="117480">
                  <c:v>58740</c:v>
                </c:pt>
                <c:pt idx="117481">
                  <c:v>58740.5</c:v>
                </c:pt>
                <c:pt idx="117482">
                  <c:v>58741</c:v>
                </c:pt>
                <c:pt idx="117483">
                  <c:v>58741.5</c:v>
                </c:pt>
                <c:pt idx="117484">
                  <c:v>58742</c:v>
                </c:pt>
                <c:pt idx="117485">
                  <c:v>58742.5</c:v>
                </c:pt>
                <c:pt idx="117486">
                  <c:v>58743</c:v>
                </c:pt>
                <c:pt idx="117487">
                  <c:v>58743.5</c:v>
                </c:pt>
                <c:pt idx="117488">
                  <c:v>58744</c:v>
                </c:pt>
                <c:pt idx="117489">
                  <c:v>58744.5</c:v>
                </c:pt>
                <c:pt idx="117490">
                  <c:v>58745</c:v>
                </c:pt>
                <c:pt idx="117491">
                  <c:v>58745.5</c:v>
                </c:pt>
                <c:pt idx="117492">
                  <c:v>58746</c:v>
                </c:pt>
                <c:pt idx="117493">
                  <c:v>58746.5</c:v>
                </c:pt>
                <c:pt idx="117494">
                  <c:v>58747</c:v>
                </c:pt>
                <c:pt idx="117495">
                  <c:v>58747.5</c:v>
                </c:pt>
                <c:pt idx="117496">
                  <c:v>58748</c:v>
                </c:pt>
                <c:pt idx="117497">
                  <c:v>58748.5</c:v>
                </c:pt>
                <c:pt idx="117498">
                  <c:v>58749</c:v>
                </c:pt>
                <c:pt idx="117499">
                  <c:v>58749.5</c:v>
                </c:pt>
                <c:pt idx="117500">
                  <c:v>58750</c:v>
                </c:pt>
                <c:pt idx="117501">
                  <c:v>58750.5</c:v>
                </c:pt>
                <c:pt idx="117502">
                  <c:v>58751</c:v>
                </c:pt>
                <c:pt idx="117503">
                  <c:v>58751.5</c:v>
                </c:pt>
                <c:pt idx="117504">
                  <c:v>58752</c:v>
                </c:pt>
                <c:pt idx="117505">
                  <c:v>58752.5</c:v>
                </c:pt>
                <c:pt idx="117506">
                  <c:v>58753</c:v>
                </c:pt>
                <c:pt idx="117507">
                  <c:v>58753.5</c:v>
                </c:pt>
                <c:pt idx="117508">
                  <c:v>58754</c:v>
                </c:pt>
                <c:pt idx="117509">
                  <c:v>58754.5</c:v>
                </c:pt>
                <c:pt idx="117510">
                  <c:v>58755</c:v>
                </c:pt>
                <c:pt idx="117511">
                  <c:v>58755.5</c:v>
                </c:pt>
                <c:pt idx="117512">
                  <c:v>58756</c:v>
                </c:pt>
                <c:pt idx="117513">
                  <c:v>58756.5</c:v>
                </c:pt>
                <c:pt idx="117514">
                  <c:v>58757</c:v>
                </c:pt>
                <c:pt idx="117515">
                  <c:v>58757.5</c:v>
                </c:pt>
                <c:pt idx="117516">
                  <c:v>58758</c:v>
                </c:pt>
                <c:pt idx="117517">
                  <c:v>58758.5</c:v>
                </c:pt>
                <c:pt idx="117518">
                  <c:v>58759</c:v>
                </c:pt>
                <c:pt idx="117519">
                  <c:v>58759.5</c:v>
                </c:pt>
                <c:pt idx="117520">
                  <c:v>58760</c:v>
                </c:pt>
                <c:pt idx="117521">
                  <c:v>58760.5</c:v>
                </c:pt>
                <c:pt idx="117522">
                  <c:v>58761</c:v>
                </c:pt>
                <c:pt idx="117523">
                  <c:v>58761.5</c:v>
                </c:pt>
                <c:pt idx="117524">
                  <c:v>58762</c:v>
                </c:pt>
                <c:pt idx="117525">
                  <c:v>58762.5</c:v>
                </c:pt>
                <c:pt idx="117526">
                  <c:v>58763</c:v>
                </c:pt>
                <c:pt idx="117527">
                  <c:v>58763.5</c:v>
                </c:pt>
                <c:pt idx="117528">
                  <c:v>58764</c:v>
                </c:pt>
                <c:pt idx="117529">
                  <c:v>58764.5</c:v>
                </c:pt>
                <c:pt idx="117530">
                  <c:v>58765</c:v>
                </c:pt>
                <c:pt idx="117531">
                  <c:v>58765.5</c:v>
                </c:pt>
                <c:pt idx="117532">
                  <c:v>58766</c:v>
                </c:pt>
                <c:pt idx="117533">
                  <c:v>58766.5</c:v>
                </c:pt>
                <c:pt idx="117534">
                  <c:v>58767</c:v>
                </c:pt>
                <c:pt idx="117535">
                  <c:v>58767.5</c:v>
                </c:pt>
                <c:pt idx="117536">
                  <c:v>58768</c:v>
                </c:pt>
                <c:pt idx="117537">
                  <c:v>58768.5</c:v>
                </c:pt>
                <c:pt idx="117538">
                  <c:v>58769</c:v>
                </c:pt>
                <c:pt idx="117539">
                  <c:v>58769.5</c:v>
                </c:pt>
                <c:pt idx="117540">
                  <c:v>58770</c:v>
                </c:pt>
                <c:pt idx="117541">
                  <c:v>58770.5</c:v>
                </c:pt>
                <c:pt idx="117542">
                  <c:v>58771</c:v>
                </c:pt>
                <c:pt idx="117543">
                  <c:v>58771.5</c:v>
                </c:pt>
                <c:pt idx="117544">
                  <c:v>58772</c:v>
                </c:pt>
                <c:pt idx="117545">
                  <c:v>58772.5</c:v>
                </c:pt>
                <c:pt idx="117546">
                  <c:v>58773</c:v>
                </c:pt>
                <c:pt idx="117547">
                  <c:v>58773.5</c:v>
                </c:pt>
                <c:pt idx="117548">
                  <c:v>58774</c:v>
                </c:pt>
                <c:pt idx="117549">
                  <c:v>58774.5</c:v>
                </c:pt>
                <c:pt idx="117550">
                  <c:v>58775</c:v>
                </c:pt>
                <c:pt idx="117551">
                  <c:v>58775.5</c:v>
                </c:pt>
                <c:pt idx="117552">
                  <c:v>58776</c:v>
                </c:pt>
                <c:pt idx="117553">
                  <c:v>58776.5</c:v>
                </c:pt>
                <c:pt idx="117554">
                  <c:v>58777</c:v>
                </c:pt>
                <c:pt idx="117555">
                  <c:v>58777.5</c:v>
                </c:pt>
                <c:pt idx="117556">
                  <c:v>58778</c:v>
                </c:pt>
                <c:pt idx="117557">
                  <c:v>58778.5</c:v>
                </c:pt>
                <c:pt idx="117558">
                  <c:v>58779</c:v>
                </c:pt>
                <c:pt idx="117559">
                  <c:v>58779.5</c:v>
                </c:pt>
                <c:pt idx="117560">
                  <c:v>58780</c:v>
                </c:pt>
                <c:pt idx="117561">
                  <c:v>58780.5</c:v>
                </c:pt>
                <c:pt idx="117562">
                  <c:v>58781</c:v>
                </c:pt>
                <c:pt idx="117563">
                  <c:v>58781.5</c:v>
                </c:pt>
                <c:pt idx="117564">
                  <c:v>58782</c:v>
                </c:pt>
                <c:pt idx="117565">
                  <c:v>58782.5</c:v>
                </c:pt>
                <c:pt idx="117566">
                  <c:v>58783</c:v>
                </c:pt>
                <c:pt idx="117567">
                  <c:v>58783.5</c:v>
                </c:pt>
                <c:pt idx="117568">
                  <c:v>58784</c:v>
                </c:pt>
                <c:pt idx="117569">
                  <c:v>58784.5</c:v>
                </c:pt>
                <c:pt idx="117570">
                  <c:v>58785</c:v>
                </c:pt>
                <c:pt idx="117571">
                  <c:v>58785.5</c:v>
                </c:pt>
                <c:pt idx="117572">
                  <c:v>58786</c:v>
                </c:pt>
                <c:pt idx="117573">
                  <c:v>58786.5</c:v>
                </c:pt>
                <c:pt idx="117574">
                  <c:v>58787</c:v>
                </c:pt>
                <c:pt idx="117575">
                  <c:v>58787.5</c:v>
                </c:pt>
                <c:pt idx="117576">
                  <c:v>58788</c:v>
                </c:pt>
                <c:pt idx="117577">
                  <c:v>58788.5</c:v>
                </c:pt>
                <c:pt idx="117578">
                  <c:v>58789</c:v>
                </c:pt>
                <c:pt idx="117579">
                  <c:v>58789.5</c:v>
                </c:pt>
                <c:pt idx="117580">
                  <c:v>58790</c:v>
                </c:pt>
                <c:pt idx="117581">
                  <c:v>58790.5</c:v>
                </c:pt>
                <c:pt idx="117582">
                  <c:v>58791</c:v>
                </c:pt>
                <c:pt idx="117583">
                  <c:v>58791.5</c:v>
                </c:pt>
                <c:pt idx="117584">
                  <c:v>58792</c:v>
                </c:pt>
                <c:pt idx="117585">
                  <c:v>58792.5</c:v>
                </c:pt>
                <c:pt idx="117586">
                  <c:v>58793</c:v>
                </c:pt>
                <c:pt idx="117587">
                  <c:v>58793.5</c:v>
                </c:pt>
                <c:pt idx="117588">
                  <c:v>58794</c:v>
                </c:pt>
                <c:pt idx="117589">
                  <c:v>58794.5</c:v>
                </c:pt>
                <c:pt idx="117590">
                  <c:v>58795</c:v>
                </c:pt>
                <c:pt idx="117591">
                  <c:v>58795.5</c:v>
                </c:pt>
                <c:pt idx="117592">
                  <c:v>58796</c:v>
                </c:pt>
                <c:pt idx="117593">
                  <c:v>58796.5</c:v>
                </c:pt>
                <c:pt idx="117594">
                  <c:v>58797</c:v>
                </c:pt>
                <c:pt idx="117595">
                  <c:v>58797.5</c:v>
                </c:pt>
                <c:pt idx="117596">
                  <c:v>58798</c:v>
                </c:pt>
                <c:pt idx="117597">
                  <c:v>58798.5</c:v>
                </c:pt>
                <c:pt idx="117598">
                  <c:v>58799</c:v>
                </c:pt>
                <c:pt idx="117599">
                  <c:v>58799.5</c:v>
                </c:pt>
                <c:pt idx="117600">
                  <c:v>58800</c:v>
                </c:pt>
                <c:pt idx="117601">
                  <c:v>58800.5</c:v>
                </c:pt>
                <c:pt idx="117602">
                  <c:v>58801</c:v>
                </c:pt>
                <c:pt idx="117603">
                  <c:v>58801.5</c:v>
                </c:pt>
                <c:pt idx="117604">
                  <c:v>58802</c:v>
                </c:pt>
                <c:pt idx="117605">
                  <c:v>58802.5</c:v>
                </c:pt>
                <c:pt idx="117606">
                  <c:v>58803</c:v>
                </c:pt>
                <c:pt idx="117607">
                  <c:v>58803.5</c:v>
                </c:pt>
                <c:pt idx="117608">
                  <c:v>58804</c:v>
                </c:pt>
                <c:pt idx="117609">
                  <c:v>58804.5</c:v>
                </c:pt>
                <c:pt idx="117610">
                  <c:v>58805</c:v>
                </c:pt>
                <c:pt idx="117611">
                  <c:v>58805.5</c:v>
                </c:pt>
                <c:pt idx="117612">
                  <c:v>58806</c:v>
                </c:pt>
                <c:pt idx="117613">
                  <c:v>58806.5</c:v>
                </c:pt>
                <c:pt idx="117614">
                  <c:v>58807</c:v>
                </c:pt>
                <c:pt idx="117615">
                  <c:v>58807.5</c:v>
                </c:pt>
                <c:pt idx="117616">
                  <c:v>58808</c:v>
                </c:pt>
                <c:pt idx="117617">
                  <c:v>58808.5</c:v>
                </c:pt>
                <c:pt idx="117618">
                  <c:v>58809</c:v>
                </c:pt>
                <c:pt idx="117619">
                  <c:v>58809.5</c:v>
                </c:pt>
                <c:pt idx="117620">
                  <c:v>58810</c:v>
                </c:pt>
                <c:pt idx="117621">
                  <c:v>58810.5</c:v>
                </c:pt>
                <c:pt idx="117622">
                  <c:v>58811</c:v>
                </c:pt>
                <c:pt idx="117623">
                  <c:v>58811.5</c:v>
                </c:pt>
                <c:pt idx="117624">
                  <c:v>58812</c:v>
                </c:pt>
                <c:pt idx="117625">
                  <c:v>58812.5</c:v>
                </c:pt>
                <c:pt idx="117626">
                  <c:v>58813</c:v>
                </c:pt>
                <c:pt idx="117627">
                  <c:v>58813.5</c:v>
                </c:pt>
                <c:pt idx="117628">
                  <c:v>58814</c:v>
                </c:pt>
                <c:pt idx="117629">
                  <c:v>58814.5</c:v>
                </c:pt>
                <c:pt idx="117630">
                  <c:v>58815</c:v>
                </c:pt>
                <c:pt idx="117631">
                  <c:v>58815.5</c:v>
                </c:pt>
                <c:pt idx="117632">
                  <c:v>58816</c:v>
                </c:pt>
                <c:pt idx="117633">
                  <c:v>58816.5</c:v>
                </c:pt>
                <c:pt idx="117634">
                  <c:v>58817</c:v>
                </c:pt>
                <c:pt idx="117635">
                  <c:v>58817.5</c:v>
                </c:pt>
                <c:pt idx="117636">
                  <c:v>58818</c:v>
                </c:pt>
                <c:pt idx="117637">
                  <c:v>58818.5</c:v>
                </c:pt>
                <c:pt idx="117638">
                  <c:v>58819</c:v>
                </c:pt>
                <c:pt idx="117639">
                  <c:v>58819.5</c:v>
                </c:pt>
                <c:pt idx="117640">
                  <c:v>58820</c:v>
                </c:pt>
                <c:pt idx="117641">
                  <c:v>58820.5</c:v>
                </c:pt>
                <c:pt idx="117642">
                  <c:v>58821</c:v>
                </c:pt>
                <c:pt idx="117643">
                  <c:v>58821.5</c:v>
                </c:pt>
                <c:pt idx="117644">
                  <c:v>58822</c:v>
                </c:pt>
                <c:pt idx="117645">
                  <c:v>58822.5</c:v>
                </c:pt>
                <c:pt idx="117646">
                  <c:v>58823</c:v>
                </c:pt>
                <c:pt idx="117647">
                  <c:v>58823.5</c:v>
                </c:pt>
                <c:pt idx="117648">
                  <c:v>58824</c:v>
                </c:pt>
                <c:pt idx="117649">
                  <c:v>58824.5</c:v>
                </c:pt>
                <c:pt idx="117650">
                  <c:v>58825</c:v>
                </c:pt>
                <c:pt idx="117651">
                  <c:v>58825.5</c:v>
                </c:pt>
                <c:pt idx="117652">
                  <c:v>58826</c:v>
                </c:pt>
                <c:pt idx="117653">
                  <c:v>58826.5</c:v>
                </c:pt>
                <c:pt idx="117654">
                  <c:v>58827</c:v>
                </c:pt>
                <c:pt idx="117655">
                  <c:v>58827.5</c:v>
                </c:pt>
                <c:pt idx="117656">
                  <c:v>58828</c:v>
                </c:pt>
                <c:pt idx="117657">
                  <c:v>58828.5</c:v>
                </c:pt>
                <c:pt idx="117658">
                  <c:v>58829</c:v>
                </c:pt>
                <c:pt idx="117659">
                  <c:v>58829.5</c:v>
                </c:pt>
                <c:pt idx="117660">
                  <c:v>58830</c:v>
                </c:pt>
                <c:pt idx="117661">
                  <c:v>58830.5</c:v>
                </c:pt>
                <c:pt idx="117662">
                  <c:v>58831</c:v>
                </c:pt>
                <c:pt idx="117663">
                  <c:v>58831.5</c:v>
                </c:pt>
                <c:pt idx="117664">
                  <c:v>58832</c:v>
                </c:pt>
                <c:pt idx="117665">
                  <c:v>58832.5</c:v>
                </c:pt>
                <c:pt idx="117666">
                  <c:v>58833</c:v>
                </c:pt>
                <c:pt idx="117667">
                  <c:v>58833.5</c:v>
                </c:pt>
                <c:pt idx="117668">
                  <c:v>58834</c:v>
                </c:pt>
                <c:pt idx="117669">
                  <c:v>58834.5</c:v>
                </c:pt>
                <c:pt idx="117670">
                  <c:v>58835</c:v>
                </c:pt>
                <c:pt idx="117671">
                  <c:v>58835.5</c:v>
                </c:pt>
                <c:pt idx="117672">
                  <c:v>58836</c:v>
                </c:pt>
                <c:pt idx="117673">
                  <c:v>58836.5</c:v>
                </c:pt>
                <c:pt idx="117674">
                  <c:v>58837</c:v>
                </c:pt>
                <c:pt idx="117675">
                  <c:v>58837.5</c:v>
                </c:pt>
                <c:pt idx="117676">
                  <c:v>58838</c:v>
                </c:pt>
                <c:pt idx="117677">
                  <c:v>58838.5</c:v>
                </c:pt>
                <c:pt idx="117678">
                  <c:v>58839</c:v>
                </c:pt>
                <c:pt idx="117679">
                  <c:v>58839.5</c:v>
                </c:pt>
                <c:pt idx="117680">
                  <c:v>58840</c:v>
                </c:pt>
                <c:pt idx="117681">
                  <c:v>58840.5</c:v>
                </c:pt>
                <c:pt idx="117682">
                  <c:v>58841</c:v>
                </c:pt>
                <c:pt idx="117683">
                  <c:v>58841.5</c:v>
                </c:pt>
                <c:pt idx="117684">
                  <c:v>58842</c:v>
                </c:pt>
                <c:pt idx="117685">
                  <c:v>58842.5</c:v>
                </c:pt>
                <c:pt idx="117686">
                  <c:v>58843</c:v>
                </c:pt>
                <c:pt idx="117687">
                  <c:v>58843.5</c:v>
                </c:pt>
                <c:pt idx="117688">
                  <c:v>58844</c:v>
                </c:pt>
                <c:pt idx="117689">
                  <c:v>58844.5</c:v>
                </c:pt>
                <c:pt idx="117690">
                  <c:v>58845</c:v>
                </c:pt>
                <c:pt idx="117691">
                  <c:v>58845.5</c:v>
                </c:pt>
                <c:pt idx="117692">
                  <c:v>58846</c:v>
                </c:pt>
                <c:pt idx="117693">
                  <c:v>58846.5</c:v>
                </c:pt>
                <c:pt idx="117694">
                  <c:v>58847</c:v>
                </c:pt>
                <c:pt idx="117695">
                  <c:v>58847.5</c:v>
                </c:pt>
                <c:pt idx="117696">
                  <c:v>58848</c:v>
                </c:pt>
                <c:pt idx="117697">
                  <c:v>58848.5</c:v>
                </c:pt>
                <c:pt idx="117698">
                  <c:v>58849</c:v>
                </c:pt>
                <c:pt idx="117699">
                  <c:v>58849.5</c:v>
                </c:pt>
                <c:pt idx="117700">
                  <c:v>58850</c:v>
                </c:pt>
                <c:pt idx="117701">
                  <c:v>58850.5</c:v>
                </c:pt>
                <c:pt idx="117702">
                  <c:v>58851</c:v>
                </c:pt>
                <c:pt idx="117703">
                  <c:v>58851.5</c:v>
                </c:pt>
                <c:pt idx="117704">
                  <c:v>58852</c:v>
                </c:pt>
                <c:pt idx="117705">
                  <c:v>58852.5</c:v>
                </c:pt>
                <c:pt idx="117706">
                  <c:v>58853</c:v>
                </c:pt>
                <c:pt idx="117707">
                  <c:v>58853.5</c:v>
                </c:pt>
                <c:pt idx="117708">
                  <c:v>58854</c:v>
                </c:pt>
                <c:pt idx="117709">
                  <c:v>58854.5</c:v>
                </c:pt>
                <c:pt idx="117710">
                  <c:v>58855</c:v>
                </c:pt>
                <c:pt idx="117711">
                  <c:v>58855.5</c:v>
                </c:pt>
                <c:pt idx="117712">
                  <c:v>58856</c:v>
                </c:pt>
                <c:pt idx="117713">
                  <c:v>58856.5</c:v>
                </c:pt>
                <c:pt idx="117714">
                  <c:v>58857</c:v>
                </c:pt>
                <c:pt idx="117715">
                  <c:v>58857.5</c:v>
                </c:pt>
                <c:pt idx="117716">
                  <c:v>58858</c:v>
                </c:pt>
                <c:pt idx="117717">
                  <c:v>58858.5</c:v>
                </c:pt>
                <c:pt idx="117718">
                  <c:v>58859</c:v>
                </c:pt>
                <c:pt idx="117719">
                  <c:v>58859.5</c:v>
                </c:pt>
                <c:pt idx="117720">
                  <c:v>58860</c:v>
                </c:pt>
                <c:pt idx="117721">
                  <c:v>58860.5</c:v>
                </c:pt>
                <c:pt idx="117722">
                  <c:v>58861</c:v>
                </c:pt>
                <c:pt idx="117723">
                  <c:v>58861.5</c:v>
                </c:pt>
                <c:pt idx="117724">
                  <c:v>58862</c:v>
                </c:pt>
                <c:pt idx="117725">
                  <c:v>58862.5</c:v>
                </c:pt>
                <c:pt idx="117726">
                  <c:v>58863</c:v>
                </c:pt>
                <c:pt idx="117727">
                  <c:v>58863.5</c:v>
                </c:pt>
                <c:pt idx="117728">
                  <c:v>58864</c:v>
                </c:pt>
                <c:pt idx="117729">
                  <c:v>58864.5</c:v>
                </c:pt>
                <c:pt idx="117730">
                  <c:v>58865</c:v>
                </c:pt>
                <c:pt idx="117731">
                  <c:v>58865.5</c:v>
                </c:pt>
                <c:pt idx="117732">
                  <c:v>58866</c:v>
                </c:pt>
                <c:pt idx="117733">
                  <c:v>58866.5</c:v>
                </c:pt>
                <c:pt idx="117734">
                  <c:v>58867</c:v>
                </c:pt>
                <c:pt idx="117735">
                  <c:v>58867.5</c:v>
                </c:pt>
                <c:pt idx="117736">
                  <c:v>58868</c:v>
                </c:pt>
                <c:pt idx="117737">
                  <c:v>58868.5</c:v>
                </c:pt>
                <c:pt idx="117738">
                  <c:v>58869</c:v>
                </c:pt>
                <c:pt idx="117739">
                  <c:v>58869.5</c:v>
                </c:pt>
                <c:pt idx="117740">
                  <c:v>58870</c:v>
                </c:pt>
                <c:pt idx="117741">
                  <c:v>58870.5</c:v>
                </c:pt>
                <c:pt idx="117742">
                  <c:v>58871</c:v>
                </c:pt>
                <c:pt idx="117743">
                  <c:v>58871.5</c:v>
                </c:pt>
                <c:pt idx="117744">
                  <c:v>58872</c:v>
                </c:pt>
                <c:pt idx="117745">
                  <c:v>58872.5</c:v>
                </c:pt>
                <c:pt idx="117746">
                  <c:v>58873</c:v>
                </c:pt>
                <c:pt idx="117747">
                  <c:v>58873.5</c:v>
                </c:pt>
                <c:pt idx="117748">
                  <c:v>58874</c:v>
                </c:pt>
                <c:pt idx="117749">
                  <c:v>58874.5</c:v>
                </c:pt>
                <c:pt idx="117750">
                  <c:v>58875</c:v>
                </c:pt>
                <c:pt idx="117751">
                  <c:v>58875.5</c:v>
                </c:pt>
                <c:pt idx="117752">
                  <c:v>58876</c:v>
                </c:pt>
                <c:pt idx="117753">
                  <c:v>58876.5</c:v>
                </c:pt>
                <c:pt idx="117754">
                  <c:v>58877</c:v>
                </c:pt>
                <c:pt idx="117755">
                  <c:v>58877.5</c:v>
                </c:pt>
                <c:pt idx="117756">
                  <c:v>58878</c:v>
                </c:pt>
                <c:pt idx="117757">
                  <c:v>58878.5</c:v>
                </c:pt>
                <c:pt idx="117758">
                  <c:v>58879</c:v>
                </c:pt>
                <c:pt idx="117759">
                  <c:v>58879.5</c:v>
                </c:pt>
                <c:pt idx="117760">
                  <c:v>58880</c:v>
                </c:pt>
                <c:pt idx="117761">
                  <c:v>58880.5</c:v>
                </c:pt>
                <c:pt idx="117762">
                  <c:v>58881</c:v>
                </c:pt>
                <c:pt idx="117763">
                  <c:v>58881.5</c:v>
                </c:pt>
                <c:pt idx="117764">
                  <c:v>58882</c:v>
                </c:pt>
                <c:pt idx="117765">
                  <c:v>58882.5</c:v>
                </c:pt>
                <c:pt idx="117766">
                  <c:v>58883</c:v>
                </c:pt>
                <c:pt idx="117767">
                  <c:v>58883.5</c:v>
                </c:pt>
                <c:pt idx="117768">
                  <c:v>58884</c:v>
                </c:pt>
                <c:pt idx="117769">
                  <c:v>58884.5</c:v>
                </c:pt>
                <c:pt idx="117770">
                  <c:v>58885</c:v>
                </c:pt>
                <c:pt idx="117771">
                  <c:v>58885.5</c:v>
                </c:pt>
                <c:pt idx="117772">
                  <c:v>58886</c:v>
                </c:pt>
                <c:pt idx="117773">
                  <c:v>58886.5</c:v>
                </c:pt>
                <c:pt idx="117774">
                  <c:v>58887</c:v>
                </c:pt>
                <c:pt idx="117775">
                  <c:v>58887.5</c:v>
                </c:pt>
                <c:pt idx="117776">
                  <c:v>58888</c:v>
                </c:pt>
                <c:pt idx="117777">
                  <c:v>58888.5</c:v>
                </c:pt>
                <c:pt idx="117778">
                  <c:v>58889</c:v>
                </c:pt>
                <c:pt idx="117779">
                  <c:v>58889.5</c:v>
                </c:pt>
                <c:pt idx="117780">
                  <c:v>58890</c:v>
                </c:pt>
                <c:pt idx="117781">
                  <c:v>58890.5</c:v>
                </c:pt>
                <c:pt idx="117782">
                  <c:v>58891</c:v>
                </c:pt>
                <c:pt idx="117783">
                  <c:v>58891.5</c:v>
                </c:pt>
                <c:pt idx="117784">
                  <c:v>58892</c:v>
                </c:pt>
                <c:pt idx="117785">
                  <c:v>58892.5</c:v>
                </c:pt>
                <c:pt idx="117786">
                  <c:v>58893</c:v>
                </c:pt>
                <c:pt idx="117787">
                  <c:v>58893.5</c:v>
                </c:pt>
                <c:pt idx="117788">
                  <c:v>58894</c:v>
                </c:pt>
                <c:pt idx="117789">
                  <c:v>58894.5</c:v>
                </c:pt>
                <c:pt idx="117790">
                  <c:v>58895</c:v>
                </c:pt>
                <c:pt idx="117791">
                  <c:v>58895.5</c:v>
                </c:pt>
                <c:pt idx="117792">
                  <c:v>58896</c:v>
                </c:pt>
                <c:pt idx="117793">
                  <c:v>58896.5</c:v>
                </c:pt>
                <c:pt idx="117794">
                  <c:v>58897</c:v>
                </c:pt>
                <c:pt idx="117795">
                  <c:v>58897.5</c:v>
                </c:pt>
                <c:pt idx="117796">
                  <c:v>58898</c:v>
                </c:pt>
                <c:pt idx="117797">
                  <c:v>58898.5</c:v>
                </c:pt>
                <c:pt idx="117798">
                  <c:v>58899</c:v>
                </c:pt>
                <c:pt idx="117799">
                  <c:v>58899.5</c:v>
                </c:pt>
                <c:pt idx="117800">
                  <c:v>58900</c:v>
                </c:pt>
                <c:pt idx="117801">
                  <c:v>58900.5</c:v>
                </c:pt>
                <c:pt idx="117802">
                  <c:v>58901</c:v>
                </c:pt>
                <c:pt idx="117803">
                  <c:v>58901.5</c:v>
                </c:pt>
                <c:pt idx="117804">
                  <c:v>58902</c:v>
                </c:pt>
                <c:pt idx="117805">
                  <c:v>58902.5</c:v>
                </c:pt>
                <c:pt idx="117806">
                  <c:v>58903</c:v>
                </c:pt>
                <c:pt idx="117807">
                  <c:v>58903.5</c:v>
                </c:pt>
                <c:pt idx="117808">
                  <c:v>58904</c:v>
                </c:pt>
                <c:pt idx="117809">
                  <c:v>58904.5</c:v>
                </c:pt>
                <c:pt idx="117810">
                  <c:v>58905</c:v>
                </c:pt>
                <c:pt idx="117811">
                  <c:v>58905.5</c:v>
                </c:pt>
                <c:pt idx="117812">
                  <c:v>58906</c:v>
                </c:pt>
                <c:pt idx="117813">
                  <c:v>58906.5</c:v>
                </c:pt>
                <c:pt idx="117814">
                  <c:v>58907</c:v>
                </c:pt>
                <c:pt idx="117815">
                  <c:v>58907.5</c:v>
                </c:pt>
                <c:pt idx="117816">
                  <c:v>58908</c:v>
                </c:pt>
                <c:pt idx="117817">
                  <c:v>58908.5</c:v>
                </c:pt>
                <c:pt idx="117818">
                  <c:v>58909</c:v>
                </c:pt>
                <c:pt idx="117819">
                  <c:v>58909.5</c:v>
                </c:pt>
                <c:pt idx="117820">
                  <c:v>58910</c:v>
                </c:pt>
                <c:pt idx="117821">
                  <c:v>58910.5</c:v>
                </c:pt>
                <c:pt idx="117822">
                  <c:v>58911</c:v>
                </c:pt>
                <c:pt idx="117823">
                  <c:v>58911.5</c:v>
                </c:pt>
                <c:pt idx="117824">
                  <c:v>58912</c:v>
                </c:pt>
                <c:pt idx="117825">
                  <c:v>58912.5</c:v>
                </c:pt>
                <c:pt idx="117826">
                  <c:v>58913</c:v>
                </c:pt>
                <c:pt idx="117827">
                  <c:v>58913.5</c:v>
                </c:pt>
                <c:pt idx="117828">
                  <c:v>58914</c:v>
                </c:pt>
                <c:pt idx="117829">
                  <c:v>58914.5</c:v>
                </c:pt>
                <c:pt idx="117830">
                  <c:v>58915</c:v>
                </c:pt>
                <c:pt idx="117831">
                  <c:v>58915.5</c:v>
                </c:pt>
                <c:pt idx="117832">
                  <c:v>58916</c:v>
                </c:pt>
                <c:pt idx="117833">
                  <c:v>58916.5</c:v>
                </c:pt>
                <c:pt idx="117834">
                  <c:v>58917</c:v>
                </c:pt>
                <c:pt idx="117835">
                  <c:v>58917.5</c:v>
                </c:pt>
                <c:pt idx="117836">
                  <c:v>58918</c:v>
                </c:pt>
                <c:pt idx="117837">
                  <c:v>58918.5</c:v>
                </c:pt>
                <c:pt idx="117838">
                  <c:v>58919</c:v>
                </c:pt>
                <c:pt idx="117839">
                  <c:v>58919.5</c:v>
                </c:pt>
                <c:pt idx="117840">
                  <c:v>58920</c:v>
                </c:pt>
                <c:pt idx="117841">
                  <c:v>58920.5</c:v>
                </c:pt>
                <c:pt idx="117842">
                  <c:v>58921</c:v>
                </c:pt>
                <c:pt idx="117843">
                  <c:v>58921.5</c:v>
                </c:pt>
                <c:pt idx="117844">
                  <c:v>58922</c:v>
                </c:pt>
                <c:pt idx="117845">
                  <c:v>58922.5</c:v>
                </c:pt>
                <c:pt idx="117846">
                  <c:v>58923</c:v>
                </c:pt>
                <c:pt idx="117847">
                  <c:v>58923.5</c:v>
                </c:pt>
                <c:pt idx="117848">
                  <c:v>58924</c:v>
                </c:pt>
                <c:pt idx="117849">
                  <c:v>58924.5</c:v>
                </c:pt>
                <c:pt idx="117850">
                  <c:v>58925</c:v>
                </c:pt>
                <c:pt idx="117851">
                  <c:v>58925.5</c:v>
                </c:pt>
                <c:pt idx="117852">
                  <c:v>58926</c:v>
                </c:pt>
                <c:pt idx="117853">
                  <c:v>58926.5</c:v>
                </c:pt>
                <c:pt idx="117854">
                  <c:v>58927</c:v>
                </c:pt>
                <c:pt idx="117855">
                  <c:v>58927.5</c:v>
                </c:pt>
                <c:pt idx="117856">
                  <c:v>58928</c:v>
                </c:pt>
                <c:pt idx="117857">
                  <c:v>58928.5</c:v>
                </c:pt>
                <c:pt idx="117858">
                  <c:v>58929</c:v>
                </c:pt>
                <c:pt idx="117859">
                  <c:v>58929.5</c:v>
                </c:pt>
                <c:pt idx="117860">
                  <c:v>58930</c:v>
                </c:pt>
                <c:pt idx="117861">
                  <c:v>58930.5</c:v>
                </c:pt>
                <c:pt idx="117862">
                  <c:v>58931</c:v>
                </c:pt>
                <c:pt idx="117863">
                  <c:v>58931.5</c:v>
                </c:pt>
                <c:pt idx="117864">
                  <c:v>58932</c:v>
                </c:pt>
                <c:pt idx="117865">
                  <c:v>58932.5</c:v>
                </c:pt>
                <c:pt idx="117866">
                  <c:v>58933</c:v>
                </c:pt>
                <c:pt idx="117867">
                  <c:v>58933.5</c:v>
                </c:pt>
                <c:pt idx="117868">
                  <c:v>58934</c:v>
                </c:pt>
                <c:pt idx="117869">
                  <c:v>58934.5</c:v>
                </c:pt>
                <c:pt idx="117870">
                  <c:v>58935</c:v>
                </c:pt>
                <c:pt idx="117871">
                  <c:v>58935.5</c:v>
                </c:pt>
                <c:pt idx="117872">
                  <c:v>58936</c:v>
                </c:pt>
                <c:pt idx="117873">
                  <c:v>58936.5</c:v>
                </c:pt>
                <c:pt idx="117874">
                  <c:v>58937</c:v>
                </c:pt>
                <c:pt idx="117875">
                  <c:v>58937.5</c:v>
                </c:pt>
                <c:pt idx="117876">
                  <c:v>58938</c:v>
                </c:pt>
                <c:pt idx="117877">
                  <c:v>58938.5</c:v>
                </c:pt>
                <c:pt idx="117878">
                  <c:v>58939</c:v>
                </c:pt>
                <c:pt idx="117879">
                  <c:v>58939.5</c:v>
                </c:pt>
                <c:pt idx="117880">
                  <c:v>58940</c:v>
                </c:pt>
                <c:pt idx="117881">
                  <c:v>58940.5</c:v>
                </c:pt>
                <c:pt idx="117882">
                  <c:v>58941</c:v>
                </c:pt>
                <c:pt idx="117883">
                  <c:v>58941.5</c:v>
                </c:pt>
                <c:pt idx="117884">
                  <c:v>58942</c:v>
                </c:pt>
                <c:pt idx="117885">
                  <c:v>58942.5</c:v>
                </c:pt>
                <c:pt idx="117886">
                  <c:v>58943</c:v>
                </c:pt>
                <c:pt idx="117887">
                  <c:v>58943.5</c:v>
                </c:pt>
                <c:pt idx="117888">
                  <c:v>58944</c:v>
                </c:pt>
                <c:pt idx="117889">
                  <c:v>58944.5</c:v>
                </c:pt>
                <c:pt idx="117890">
                  <c:v>58945</c:v>
                </c:pt>
                <c:pt idx="117891">
                  <c:v>58945.5</c:v>
                </c:pt>
                <c:pt idx="117892">
                  <c:v>58946</c:v>
                </c:pt>
                <c:pt idx="117893">
                  <c:v>58946.5</c:v>
                </c:pt>
                <c:pt idx="117894">
                  <c:v>58947</c:v>
                </c:pt>
                <c:pt idx="117895">
                  <c:v>58947.5</c:v>
                </c:pt>
                <c:pt idx="117896">
                  <c:v>58948</c:v>
                </c:pt>
                <c:pt idx="117897">
                  <c:v>58948.5</c:v>
                </c:pt>
                <c:pt idx="117898">
                  <c:v>58949</c:v>
                </c:pt>
                <c:pt idx="117899">
                  <c:v>58949.5</c:v>
                </c:pt>
                <c:pt idx="117900">
                  <c:v>58950</c:v>
                </c:pt>
                <c:pt idx="117901">
                  <c:v>58950.5</c:v>
                </c:pt>
                <c:pt idx="117902">
                  <c:v>58951</c:v>
                </c:pt>
                <c:pt idx="117903">
                  <c:v>58951.5</c:v>
                </c:pt>
                <c:pt idx="117904">
                  <c:v>58952</c:v>
                </c:pt>
                <c:pt idx="117905">
                  <c:v>58952.5</c:v>
                </c:pt>
                <c:pt idx="117906">
                  <c:v>58953</c:v>
                </c:pt>
                <c:pt idx="117907">
                  <c:v>58953.5</c:v>
                </c:pt>
                <c:pt idx="117908">
                  <c:v>58954</c:v>
                </c:pt>
                <c:pt idx="117909">
                  <c:v>58954.5</c:v>
                </c:pt>
                <c:pt idx="117910">
                  <c:v>58955</c:v>
                </c:pt>
                <c:pt idx="117911">
                  <c:v>58955.5</c:v>
                </c:pt>
                <c:pt idx="117912">
                  <c:v>58956</c:v>
                </c:pt>
                <c:pt idx="117913">
                  <c:v>58956.5</c:v>
                </c:pt>
                <c:pt idx="117914">
                  <c:v>58957</c:v>
                </c:pt>
                <c:pt idx="117915">
                  <c:v>58957.5</c:v>
                </c:pt>
                <c:pt idx="117916">
                  <c:v>58958</c:v>
                </c:pt>
                <c:pt idx="117917">
                  <c:v>58958.5</c:v>
                </c:pt>
                <c:pt idx="117918">
                  <c:v>58959</c:v>
                </c:pt>
                <c:pt idx="117919">
                  <c:v>58959.5</c:v>
                </c:pt>
                <c:pt idx="117920">
                  <c:v>58960</c:v>
                </c:pt>
                <c:pt idx="117921">
                  <c:v>58960.5</c:v>
                </c:pt>
                <c:pt idx="117922">
                  <c:v>58961</c:v>
                </c:pt>
                <c:pt idx="117923">
                  <c:v>58961.5</c:v>
                </c:pt>
                <c:pt idx="117924">
                  <c:v>58962</c:v>
                </c:pt>
                <c:pt idx="117925">
                  <c:v>58962.5</c:v>
                </c:pt>
                <c:pt idx="117926">
                  <c:v>58963</c:v>
                </c:pt>
                <c:pt idx="117927">
                  <c:v>58963.5</c:v>
                </c:pt>
                <c:pt idx="117928">
                  <c:v>58964</c:v>
                </c:pt>
                <c:pt idx="117929">
                  <c:v>58964.5</c:v>
                </c:pt>
                <c:pt idx="117930">
                  <c:v>58965</c:v>
                </c:pt>
                <c:pt idx="117931">
                  <c:v>58965.5</c:v>
                </c:pt>
                <c:pt idx="117932">
                  <c:v>58966</c:v>
                </c:pt>
                <c:pt idx="117933">
                  <c:v>58966.5</c:v>
                </c:pt>
                <c:pt idx="117934">
                  <c:v>58967</c:v>
                </c:pt>
                <c:pt idx="117935">
                  <c:v>58967.5</c:v>
                </c:pt>
                <c:pt idx="117936">
                  <c:v>58968</c:v>
                </c:pt>
                <c:pt idx="117937">
                  <c:v>58968.5</c:v>
                </c:pt>
                <c:pt idx="117938">
                  <c:v>58969</c:v>
                </c:pt>
                <c:pt idx="117939">
                  <c:v>58969.5</c:v>
                </c:pt>
                <c:pt idx="117940">
                  <c:v>58970</c:v>
                </c:pt>
                <c:pt idx="117941">
                  <c:v>58970.5</c:v>
                </c:pt>
                <c:pt idx="117942">
                  <c:v>58971</c:v>
                </c:pt>
                <c:pt idx="117943">
                  <c:v>58971.5</c:v>
                </c:pt>
                <c:pt idx="117944">
                  <c:v>58972</c:v>
                </c:pt>
                <c:pt idx="117945">
                  <c:v>58972.5</c:v>
                </c:pt>
                <c:pt idx="117946">
                  <c:v>58973</c:v>
                </c:pt>
                <c:pt idx="117947">
                  <c:v>58973.5</c:v>
                </c:pt>
                <c:pt idx="117948">
                  <c:v>58974</c:v>
                </c:pt>
                <c:pt idx="117949">
                  <c:v>58974.5</c:v>
                </c:pt>
                <c:pt idx="117950">
                  <c:v>58975</c:v>
                </c:pt>
                <c:pt idx="117951">
                  <c:v>58975.5</c:v>
                </c:pt>
                <c:pt idx="117952">
                  <c:v>58976</c:v>
                </c:pt>
                <c:pt idx="117953">
                  <c:v>58976.5</c:v>
                </c:pt>
                <c:pt idx="117954">
                  <c:v>58977</c:v>
                </c:pt>
                <c:pt idx="117955">
                  <c:v>58977.5</c:v>
                </c:pt>
                <c:pt idx="117956">
                  <c:v>58978</c:v>
                </c:pt>
                <c:pt idx="117957">
                  <c:v>58978.5</c:v>
                </c:pt>
                <c:pt idx="117958">
                  <c:v>58979</c:v>
                </c:pt>
                <c:pt idx="117959">
                  <c:v>58979.5</c:v>
                </c:pt>
                <c:pt idx="117960">
                  <c:v>58980</c:v>
                </c:pt>
                <c:pt idx="117961">
                  <c:v>58980.5</c:v>
                </c:pt>
                <c:pt idx="117962">
                  <c:v>58981</c:v>
                </c:pt>
                <c:pt idx="117963">
                  <c:v>58981.5</c:v>
                </c:pt>
                <c:pt idx="117964">
                  <c:v>58982</c:v>
                </c:pt>
                <c:pt idx="117965">
                  <c:v>58982.5</c:v>
                </c:pt>
                <c:pt idx="117966">
                  <c:v>58983</c:v>
                </c:pt>
                <c:pt idx="117967">
                  <c:v>58983.5</c:v>
                </c:pt>
                <c:pt idx="117968">
                  <c:v>58984</c:v>
                </c:pt>
                <c:pt idx="117969">
                  <c:v>58984.5</c:v>
                </c:pt>
                <c:pt idx="117970">
                  <c:v>58985</c:v>
                </c:pt>
                <c:pt idx="117971">
                  <c:v>58985.5</c:v>
                </c:pt>
                <c:pt idx="117972">
                  <c:v>58986</c:v>
                </c:pt>
                <c:pt idx="117973">
                  <c:v>58986.5</c:v>
                </c:pt>
                <c:pt idx="117974">
                  <c:v>58987</c:v>
                </c:pt>
                <c:pt idx="117975">
                  <c:v>58987.5</c:v>
                </c:pt>
                <c:pt idx="117976">
                  <c:v>58988</c:v>
                </c:pt>
                <c:pt idx="117977">
                  <c:v>58988.5</c:v>
                </c:pt>
                <c:pt idx="117978">
                  <c:v>58989</c:v>
                </c:pt>
                <c:pt idx="117979">
                  <c:v>58989.5</c:v>
                </c:pt>
                <c:pt idx="117980">
                  <c:v>58990</c:v>
                </c:pt>
                <c:pt idx="117981">
                  <c:v>58990.5</c:v>
                </c:pt>
                <c:pt idx="117982">
                  <c:v>58991</c:v>
                </c:pt>
                <c:pt idx="117983">
                  <c:v>58991.5</c:v>
                </c:pt>
                <c:pt idx="117984">
                  <c:v>58992</c:v>
                </c:pt>
                <c:pt idx="117985">
                  <c:v>58992.5</c:v>
                </c:pt>
                <c:pt idx="117986">
                  <c:v>58993</c:v>
                </c:pt>
                <c:pt idx="117987">
                  <c:v>58993.5</c:v>
                </c:pt>
                <c:pt idx="117988">
                  <c:v>58994</c:v>
                </c:pt>
                <c:pt idx="117989">
                  <c:v>58994.5</c:v>
                </c:pt>
                <c:pt idx="117990">
                  <c:v>58995</c:v>
                </c:pt>
                <c:pt idx="117991">
                  <c:v>58995.5</c:v>
                </c:pt>
                <c:pt idx="117992">
                  <c:v>58996</c:v>
                </c:pt>
                <c:pt idx="117993">
                  <c:v>58996.5</c:v>
                </c:pt>
                <c:pt idx="117994">
                  <c:v>58997</c:v>
                </c:pt>
                <c:pt idx="117995">
                  <c:v>58997.5</c:v>
                </c:pt>
                <c:pt idx="117996">
                  <c:v>58998</c:v>
                </c:pt>
                <c:pt idx="117997">
                  <c:v>58998.5</c:v>
                </c:pt>
                <c:pt idx="117998">
                  <c:v>58999</c:v>
                </c:pt>
                <c:pt idx="117999">
                  <c:v>58999.5</c:v>
                </c:pt>
                <c:pt idx="118000">
                  <c:v>59000</c:v>
                </c:pt>
                <c:pt idx="118001">
                  <c:v>59000.5</c:v>
                </c:pt>
                <c:pt idx="118002">
                  <c:v>59001</c:v>
                </c:pt>
                <c:pt idx="118003">
                  <c:v>59001.5</c:v>
                </c:pt>
                <c:pt idx="118004">
                  <c:v>59002</c:v>
                </c:pt>
                <c:pt idx="118005">
                  <c:v>59002.5</c:v>
                </c:pt>
                <c:pt idx="118006">
                  <c:v>59003</c:v>
                </c:pt>
                <c:pt idx="118007">
                  <c:v>59003.5</c:v>
                </c:pt>
                <c:pt idx="118008">
                  <c:v>59004</c:v>
                </c:pt>
                <c:pt idx="118009">
                  <c:v>59004.5</c:v>
                </c:pt>
                <c:pt idx="118010">
                  <c:v>59005</c:v>
                </c:pt>
                <c:pt idx="118011">
                  <c:v>59005.5</c:v>
                </c:pt>
                <c:pt idx="118012">
                  <c:v>59006</c:v>
                </c:pt>
                <c:pt idx="118013">
                  <c:v>59006.5</c:v>
                </c:pt>
                <c:pt idx="118014">
                  <c:v>59007</c:v>
                </c:pt>
                <c:pt idx="118015">
                  <c:v>59007.5</c:v>
                </c:pt>
                <c:pt idx="118016">
                  <c:v>59008</c:v>
                </c:pt>
                <c:pt idx="118017">
                  <c:v>59008.5</c:v>
                </c:pt>
                <c:pt idx="118018">
                  <c:v>59009</c:v>
                </c:pt>
                <c:pt idx="118019">
                  <c:v>59009.5</c:v>
                </c:pt>
                <c:pt idx="118020">
                  <c:v>59010</c:v>
                </c:pt>
                <c:pt idx="118021">
                  <c:v>59010.5</c:v>
                </c:pt>
                <c:pt idx="118022">
                  <c:v>59011</c:v>
                </c:pt>
                <c:pt idx="118023">
                  <c:v>59011.5</c:v>
                </c:pt>
                <c:pt idx="118024">
                  <c:v>59012</c:v>
                </c:pt>
                <c:pt idx="118025">
                  <c:v>59012.5</c:v>
                </c:pt>
                <c:pt idx="118026">
                  <c:v>59013</c:v>
                </c:pt>
                <c:pt idx="118027">
                  <c:v>59013.5</c:v>
                </c:pt>
                <c:pt idx="118028">
                  <c:v>59014</c:v>
                </c:pt>
                <c:pt idx="118029">
                  <c:v>59014.5</c:v>
                </c:pt>
                <c:pt idx="118030">
                  <c:v>59015</c:v>
                </c:pt>
                <c:pt idx="118031">
                  <c:v>59015.5</c:v>
                </c:pt>
                <c:pt idx="118032">
                  <c:v>59016</c:v>
                </c:pt>
                <c:pt idx="118033">
                  <c:v>59016.5</c:v>
                </c:pt>
                <c:pt idx="118034">
                  <c:v>59017</c:v>
                </c:pt>
                <c:pt idx="118035">
                  <c:v>59017.5</c:v>
                </c:pt>
                <c:pt idx="118036">
                  <c:v>59018</c:v>
                </c:pt>
                <c:pt idx="118037">
                  <c:v>59018.5</c:v>
                </c:pt>
                <c:pt idx="118038">
                  <c:v>59019</c:v>
                </c:pt>
                <c:pt idx="118039">
                  <c:v>59019.5</c:v>
                </c:pt>
                <c:pt idx="118040">
                  <c:v>59020</c:v>
                </c:pt>
                <c:pt idx="118041">
                  <c:v>59020.5</c:v>
                </c:pt>
                <c:pt idx="118042">
                  <c:v>59021</c:v>
                </c:pt>
                <c:pt idx="118043">
                  <c:v>59021.5</c:v>
                </c:pt>
                <c:pt idx="118044">
                  <c:v>59022</c:v>
                </c:pt>
                <c:pt idx="118045">
                  <c:v>59022.5</c:v>
                </c:pt>
                <c:pt idx="118046">
                  <c:v>59023</c:v>
                </c:pt>
                <c:pt idx="118047">
                  <c:v>59023.5</c:v>
                </c:pt>
                <c:pt idx="118048">
                  <c:v>59024</c:v>
                </c:pt>
                <c:pt idx="118049">
                  <c:v>59024.5</c:v>
                </c:pt>
                <c:pt idx="118050">
                  <c:v>59025</c:v>
                </c:pt>
                <c:pt idx="118051">
                  <c:v>59025.5</c:v>
                </c:pt>
                <c:pt idx="118052">
                  <c:v>59026</c:v>
                </c:pt>
                <c:pt idx="118053">
                  <c:v>59026.5</c:v>
                </c:pt>
                <c:pt idx="118054">
                  <c:v>59027</c:v>
                </c:pt>
                <c:pt idx="118055">
                  <c:v>59027.5</c:v>
                </c:pt>
                <c:pt idx="118056">
                  <c:v>59028</c:v>
                </c:pt>
                <c:pt idx="118057">
                  <c:v>59028.5</c:v>
                </c:pt>
                <c:pt idx="118058">
                  <c:v>59029</c:v>
                </c:pt>
                <c:pt idx="118059">
                  <c:v>59029.5</c:v>
                </c:pt>
                <c:pt idx="118060">
                  <c:v>59030</c:v>
                </c:pt>
                <c:pt idx="118061">
                  <c:v>59030.5</c:v>
                </c:pt>
                <c:pt idx="118062">
                  <c:v>59031</c:v>
                </c:pt>
                <c:pt idx="118063">
                  <c:v>59031.5</c:v>
                </c:pt>
                <c:pt idx="118064">
                  <c:v>59032</c:v>
                </c:pt>
                <c:pt idx="118065">
                  <c:v>59032.5</c:v>
                </c:pt>
                <c:pt idx="118066">
                  <c:v>59033</c:v>
                </c:pt>
                <c:pt idx="118067">
                  <c:v>59033.5</c:v>
                </c:pt>
                <c:pt idx="118068">
                  <c:v>59034</c:v>
                </c:pt>
                <c:pt idx="118069">
                  <c:v>59034.5</c:v>
                </c:pt>
                <c:pt idx="118070">
                  <c:v>59035</c:v>
                </c:pt>
                <c:pt idx="118071">
                  <c:v>59035.5</c:v>
                </c:pt>
                <c:pt idx="118072">
                  <c:v>59036</c:v>
                </c:pt>
                <c:pt idx="118073">
                  <c:v>59036.5</c:v>
                </c:pt>
                <c:pt idx="118074">
                  <c:v>59037</c:v>
                </c:pt>
                <c:pt idx="118075">
                  <c:v>59037.5</c:v>
                </c:pt>
                <c:pt idx="118076">
                  <c:v>59038</c:v>
                </c:pt>
                <c:pt idx="118077">
                  <c:v>59038.5</c:v>
                </c:pt>
                <c:pt idx="118078">
                  <c:v>59039</c:v>
                </c:pt>
                <c:pt idx="118079">
                  <c:v>59039.5</c:v>
                </c:pt>
                <c:pt idx="118080">
                  <c:v>59040</c:v>
                </c:pt>
                <c:pt idx="118081">
                  <c:v>59040.5</c:v>
                </c:pt>
                <c:pt idx="118082">
                  <c:v>59041</c:v>
                </c:pt>
                <c:pt idx="118083">
                  <c:v>59041.5</c:v>
                </c:pt>
                <c:pt idx="118084">
                  <c:v>59042</c:v>
                </c:pt>
                <c:pt idx="118085">
                  <c:v>59042.5</c:v>
                </c:pt>
                <c:pt idx="118086">
                  <c:v>59043</c:v>
                </c:pt>
                <c:pt idx="118087">
                  <c:v>59043.5</c:v>
                </c:pt>
                <c:pt idx="118088">
                  <c:v>59044</c:v>
                </c:pt>
                <c:pt idx="118089">
                  <c:v>59044.5</c:v>
                </c:pt>
                <c:pt idx="118090">
                  <c:v>59045</c:v>
                </c:pt>
                <c:pt idx="118091">
                  <c:v>59045.5</c:v>
                </c:pt>
                <c:pt idx="118092">
                  <c:v>59046</c:v>
                </c:pt>
                <c:pt idx="118093">
                  <c:v>59046.5</c:v>
                </c:pt>
                <c:pt idx="118094">
                  <c:v>59047</c:v>
                </c:pt>
                <c:pt idx="118095">
                  <c:v>59047.5</c:v>
                </c:pt>
                <c:pt idx="118096">
                  <c:v>59048</c:v>
                </c:pt>
                <c:pt idx="118097">
                  <c:v>59048.5</c:v>
                </c:pt>
                <c:pt idx="118098">
                  <c:v>59049</c:v>
                </c:pt>
                <c:pt idx="118099">
                  <c:v>59049.5</c:v>
                </c:pt>
                <c:pt idx="118100">
                  <c:v>59050</c:v>
                </c:pt>
                <c:pt idx="118101">
                  <c:v>59050.5</c:v>
                </c:pt>
                <c:pt idx="118102">
                  <c:v>59051</c:v>
                </c:pt>
                <c:pt idx="118103">
                  <c:v>59051.5</c:v>
                </c:pt>
                <c:pt idx="118104">
                  <c:v>59052</c:v>
                </c:pt>
                <c:pt idx="118105">
                  <c:v>59052.5</c:v>
                </c:pt>
                <c:pt idx="118106">
                  <c:v>59053</c:v>
                </c:pt>
                <c:pt idx="118107">
                  <c:v>59053.5</c:v>
                </c:pt>
                <c:pt idx="118108">
                  <c:v>59054</c:v>
                </c:pt>
                <c:pt idx="118109">
                  <c:v>59054.5</c:v>
                </c:pt>
                <c:pt idx="118110">
                  <c:v>59055</c:v>
                </c:pt>
                <c:pt idx="118111">
                  <c:v>59055.5</c:v>
                </c:pt>
                <c:pt idx="118112">
                  <c:v>59056</c:v>
                </c:pt>
                <c:pt idx="118113">
                  <c:v>59056.5</c:v>
                </c:pt>
                <c:pt idx="118114">
                  <c:v>59057</c:v>
                </c:pt>
                <c:pt idx="118115">
                  <c:v>59057.5</c:v>
                </c:pt>
                <c:pt idx="118116">
                  <c:v>59058</c:v>
                </c:pt>
                <c:pt idx="118117">
                  <c:v>59058.5</c:v>
                </c:pt>
                <c:pt idx="118118">
                  <c:v>59059</c:v>
                </c:pt>
                <c:pt idx="118119">
                  <c:v>59059.5</c:v>
                </c:pt>
                <c:pt idx="118120">
                  <c:v>59060</c:v>
                </c:pt>
                <c:pt idx="118121">
                  <c:v>59060.5</c:v>
                </c:pt>
                <c:pt idx="118122">
                  <c:v>59061</c:v>
                </c:pt>
                <c:pt idx="118123">
                  <c:v>59061.5</c:v>
                </c:pt>
                <c:pt idx="118124">
                  <c:v>59062</c:v>
                </c:pt>
                <c:pt idx="118125">
                  <c:v>59062.5</c:v>
                </c:pt>
                <c:pt idx="118126">
                  <c:v>59063</c:v>
                </c:pt>
                <c:pt idx="118127">
                  <c:v>59063.5</c:v>
                </c:pt>
                <c:pt idx="118128">
                  <c:v>59064</c:v>
                </c:pt>
                <c:pt idx="118129">
                  <c:v>59064.5</c:v>
                </c:pt>
                <c:pt idx="118130">
                  <c:v>59065</c:v>
                </c:pt>
                <c:pt idx="118131">
                  <c:v>59065.5</c:v>
                </c:pt>
                <c:pt idx="118132">
                  <c:v>59066</c:v>
                </c:pt>
                <c:pt idx="118133">
                  <c:v>59066.5</c:v>
                </c:pt>
                <c:pt idx="118134">
                  <c:v>59067</c:v>
                </c:pt>
                <c:pt idx="118135">
                  <c:v>59067.5</c:v>
                </c:pt>
                <c:pt idx="118136">
                  <c:v>59068</c:v>
                </c:pt>
                <c:pt idx="118137">
                  <c:v>59068.5</c:v>
                </c:pt>
                <c:pt idx="118138">
                  <c:v>59069</c:v>
                </c:pt>
                <c:pt idx="118139">
                  <c:v>59069.5</c:v>
                </c:pt>
                <c:pt idx="118140">
                  <c:v>59070</c:v>
                </c:pt>
                <c:pt idx="118141">
                  <c:v>59070.5</c:v>
                </c:pt>
                <c:pt idx="118142">
                  <c:v>59071</c:v>
                </c:pt>
                <c:pt idx="118143">
                  <c:v>59071.5</c:v>
                </c:pt>
                <c:pt idx="118144">
                  <c:v>59072</c:v>
                </c:pt>
                <c:pt idx="118145">
                  <c:v>59072.5</c:v>
                </c:pt>
                <c:pt idx="118146">
                  <c:v>59073</c:v>
                </c:pt>
                <c:pt idx="118147">
                  <c:v>59073.5</c:v>
                </c:pt>
                <c:pt idx="118148">
                  <c:v>59074</c:v>
                </c:pt>
                <c:pt idx="118149">
                  <c:v>59074.5</c:v>
                </c:pt>
                <c:pt idx="118150">
                  <c:v>59075</c:v>
                </c:pt>
                <c:pt idx="118151">
                  <c:v>59075.5</c:v>
                </c:pt>
                <c:pt idx="118152">
                  <c:v>59076</c:v>
                </c:pt>
                <c:pt idx="118153">
                  <c:v>59076.5</c:v>
                </c:pt>
                <c:pt idx="118154">
                  <c:v>59077</c:v>
                </c:pt>
                <c:pt idx="118155">
                  <c:v>59077.5</c:v>
                </c:pt>
                <c:pt idx="118156">
                  <c:v>59078</c:v>
                </c:pt>
                <c:pt idx="118157">
                  <c:v>59078.5</c:v>
                </c:pt>
                <c:pt idx="118158">
                  <c:v>59079</c:v>
                </c:pt>
                <c:pt idx="118159">
                  <c:v>59079.5</c:v>
                </c:pt>
                <c:pt idx="118160">
                  <c:v>59080</c:v>
                </c:pt>
                <c:pt idx="118161">
                  <c:v>59080.5</c:v>
                </c:pt>
                <c:pt idx="118162">
                  <c:v>59081</c:v>
                </c:pt>
                <c:pt idx="118163">
                  <c:v>59081.5</c:v>
                </c:pt>
                <c:pt idx="118164">
                  <c:v>59082</c:v>
                </c:pt>
                <c:pt idx="118165">
                  <c:v>59082.5</c:v>
                </c:pt>
                <c:pt idx="118166">
                  <c:v>59083</c:v>
                </c:pt>
                <c:pt idx="118167">
                  <c:v>59083.5</c:v>
                </c:pt>
                <c:pt idx="118168">
                  <c:v>59084</c:v>
                </c:pt>
                <c:pt idx="118169">
                  <c:v>59084.5</c:v>
                </c:pt>
                <c:pt idx="118170">
                  <c:v>59085</c:v>
                </c:pt>
                <c:pt idx="118171">
                  <c:v>59085.5</c:v>
                </c:pt>
                <c:pt idx="118172">
                  <c:v>59086</c:v>
                </c:pt>
                <c:pt idx="118173">
                  <c:v>59086.5</c:v>
                </c:pt>
                <c:pt idx="118174">
                  <c:v>59087</c:v>
                </c:pt>
                <c:pt idx="118175">
                  <c:v>59087.5</c:v>
                </c:pt>
                <c:pt idx="118176">
                  <c:v>59088</c:v>
                </c:pt>
                <c:pt idx="118177">
                  <c:v>59088.5</c:v>
                </c:pt>
                <c:pt idx="118178">
                  <c:v>59089</c:v>
                </c:pt>
                <c:pt idx="118179">
                  <c:v>59089.5</c:v>
                </c:pt>
                <c:pt idx="118180">
                  <c:v>59090</c:v>
                </c:pt>
                <c:pt idx="118181">
                  <c:v>59090.5</c:v>
                </c:pt>
                <c:pt idx="118182">
                  <c:v>59091</c:v>
                </c:pt>
                <c:pt idx="118183">
                  <c:v>59091.5</c:v>
                </c:pt>
                <c:pt idx="118184">
                  <c:v>59092</c:v>
                </c:pt>
                <c:pt idx="118185">
                  <c:v>59092.5</c:v>
                </c:pt>
                <c:pt idx="118186">
                  <c:v>59093</c:v>
                </c:pt>
                <c:pt idx="118187">
                  <c:v>59093.5</c:v>
                </c:pt>
                <c:pt idx="118188">
                  <c:v>59094</c:v>
                </c:pt>
                <c:pt idx="118189">
                  <c:v>59094.5</c:v>
                </c:pt>
                <c:pt idx="118190">
                  <c:v>59095</c:v>
                </c:pt>
                <c:pt idx="118191">
                  <c:v>59095.5</c:v>
                </c:pt>
                <c:pt idx="118192">
                  <c:v>59096</c:v>
                </c:pt>
                <c:pt idx="118193">
                  <c:v>59096.5</c:v>
                </c:pt>
                <c:pt idx="118194">
                  <c:v>59097</c:v>
                </c:pt>
                <c:pt idx="118195">
                  <c:v>59097.5</c:v>
                </c:pt>
                <c:pt idx="118196">
                  <c:v>59098</c:v>
                </c:pt>
                <c:pt idx="118197">
                  <c:v>59098.5</c:v>
                </c:pt>
                <c:pt idx="118198">
                  <c:v>59099</c:v>
                </c:pt>
                <c:pt idx="118199">
                  <c:v>59099.5</c:v>
                </c:pt>
                <c:pt idx="118200">
                  <c:v>59100</c:v>
                </c:pt>
                <c:pt idx="118201">
                  <c:v>59100.5</c:v>
                </c:pt>
                <c:pt idx="118202">
                  <c:v>59101</c:v>
                </c:pt>
                <c:pt idx="118203">
                  <c:v>59101.5</c:v>
                </c:pt>
                <c:pt idx="118204">
                  <c:v>59102</c:v>
                </c:pt>
                <c:pt idx="118205">
                  <c:v>59102.5</c:v>
                </c:pt>
                <c:pt idx="118206">
                  <c:v>59103</c:v>
                </c:pt>
                <c:pt idx="118207">
                  <c:v>59103.5</c:v>
                </c:pt>
                <c:pt idx="118208">
                  <c:v>59104</c:v>
                </c:pt>
                <c:pt idx="118209">
                  <c:v>59104.5</c:v>
                </c:pt>
                <c:pt idx="118210">
                  <c:v>59105</c:v>
                </c:pt>
                <c:pt idx="118211">
                  <c:v>59105.5</c:v>
                </c:pt>
                <c:pt idx="118212">
                  <c:v>59106</c:v>
                </c:pt>
                <c:pt idx="118213">
                  <c:v>59106.5</c:v>
                </c:pt>
                <c:pt idx="118214">
                  <c:v>59107</c:v>
                </c:pt>
                <c:pt idx="118215">
                  <c:v>59107.5</c:v>
                </c:pt>
                <c:pt idx="118216">
                  <c:v>59108</c:v>
                </c:pt>
                <c:pt idx="118217">
                  <c:v>59108.5</c:v>
                </c:pt>
                <c:pt idx="118218">
                  <c:v>59109</c:v>
                </c:pt>
                <c:pt idx="118219">
                  <c:v>59109.5</c:v>
                </c:pt>
                <c:pt idx="118220">
                  <c:v>59110</c:v>
                </c:pt>
                <c:pt idx="118221">
                  <c:v>59110.5</c:v>
                </c:pt>
                <c:pt idx="118222">
                  <c:v>59111</c:v>
                </c:pt>
                <c:pt idx="118223">
                  <c:v>59111.5</c:v>
                </c:pt>
                <c:pt idx="118224">
                  <c:v>59112</c:v>
                </c:pt>
                <c:pt idx="118225">
                  <c:v>59112.5</c:v>
                </c:pt>
                <c:pt idx="118226">
                  <c:v>59113</c:v>
                </c:pt>
                <c:pt idx="118227">
                  <c:v>59113.5</c:v>
                </c:pt>
                <c:pt idx="118228">
                  <c:v>59114</c:v>
                </c:pt>
                <c:pt idx="118229">
                  <c:v>59114.5</c:v>
                </c:pt>
                <c:pt idx="118230">
                  <c:v>59115</c:v>
                </c:pt>
                <c:pt idx="118231">
                  <c:v>59115.5</c:v>
                </c:pt>
                <c:pt idx="118232">
                  <c:v>59116</c:v>
                </c:pt>
                <c:pt idx="118233">
                  <c:v>59116.5</c:v>
                </c:pt>
                <c:pt idx="118234">
                  <c:v>59117</c:v>
                </c:pt>
                <c:pt idx="118235">
                  <c:v>59117.5</c:v>
                </c:pt>
                <c:pt idx="118236">
                  <c:v>59118</c:v>
                </c:pt>
                <c:pt idx="118237">
                  <c:v>59118.5</c:v>
                </c:pt>
                <c:pt idx="118238">
                  <c:v>59119</c:v>
                </c:pt>
                <c:pt idx="118239">
                  <c:v>59119.5</c:v>
                </c:pt>
                <c:pt idx="118240">
                  <c:v>59120</c:v>
                </c:pt>
                <c:pt idx="118241">
                  <c:v>59120.5</c:v>
                </c:pt>
                <c:pt idx="118242">
                  <c:v>59121</c:v>
                </c:pt>
                <c:pt idx="118243">
                  <c:v>59121.5</c:v>
                </c:pt>
                <c:pt idx="118244">
                  <c:v>59122</c:v>
                </c:pt>
                <c:pt idx="118245">
                  <c:v>59122.5</c:v>
                </c:pt>
                <c:pt idx="118246">
                  <c:v>59123</c:v>
                </c:pt>
                <c:pt idx="118247">
                  <c:v>59123.5</c:v>
                </c:pt>
                <c:pt idx="118248">
                  <c:v>59124</c:v>
                </c:pt>
                <c:pt idx="118249">
                  <c:v>59124.5</c:v>
                </c:pt>
                <c:pt idx="118250">
                  <c:v>59125</c:v>
                </c:pt>
                <c:pt idx="118251">
                  <c:v>59125.5</c:v>
                </c:pt>
                <c:pt idx="118252">
                  <c:v>59126</c:v>
                </c:pt>
                <c:pt idx="118253">
                  <c:v>59126.5</c:v>
                </c:pt>
                <c:pt idx="118254">
                  <c:v>59127</c:v>
                </c:pt>
                <c:pt idx="118255">
                  <c:v>59127.5</c:v>
                </c:pt>
                <c:pt idx="118256">
                  <c:v>59128</c:v>
                </c:pt>
                <c:pt idx="118257">
                  <c:v>59128.5</c:v>
                </c:pt>
                <c:pt idx="118258">
                  <c:v>59129</c:v>
                </c:pt>
                <c:pt idx="118259">
                  <c:v>59129.5</c:v>
                </c:pt>
                <c:pt idx="118260">
                  <c:v>59130</c:v>
                </c:pt>
                <c:pt idx="118261">
                  <c:v>59130.5</c:v>
                </c:pt>
                <c:pt idx="118262">
                  <c:v>59131</c:v>
                </c:pt>
                <c:pt idx="118263">
                  <c:v>59131.5</c:v>
                </c:pt>
                <c:pt idx="118264">
                  <c:v>59132</c:v>
                </c:pt>
                <c:pt idx="118265">
                  <c:v>59132.5</c:v>
                </c:pt>
                <c:pt idx="118266">
                  <c:v>59133</c:v>
                </c:pt>
                <c:pt idx="118267">
                  <c:v>59133.5</c:v>
                </c:pt>
                <c:pt idx="118268">
                  <c:v>59134</c:v>
                </c:pt>
                <c:pt idx="118269">
                  <c:v>59134.5</c:v>
                </c:pt>
                <c:pt idx="118270">
                  <c:v>59135</c:v>
                </c:pt>
                <c:pt idx="118271">
                  <c:v>59135.5</c:v>
                </c:pt>
                <c:pt idx="118272">
                  <c:v>59136</c:v>
                </c:pt>
                <c:pt idx="118273">
                  <c:v>59136.5</c:v>
                </c:pt>
                <c:pt idx="118274">
                  <c:v>59137</c:v>
                </c:pt>
                <c:pt idx="118275">
                  <c:v>59137.5</c:v>
                </c:pt>
                <c:pt idx="118276">
                  <c:v>59138</c:v>
                </c:pt>
                <c:pt idx="118277">
                  <c:v>59138.5</c:v>
                </c:pt>
                <c:pt idx="118278">
                  <c:v>59139</c:v>
                </c:pt>
                <c:pt idx="118279">
                  <c:v>59139.5</c:v>
                </c:pt>
                <c:pt idx="118280">
                  <c:v>59140</c:v>
                </c:pt>
                <c:pt idx="118281">
                  <c:v>59140.5</c:v>
                </c:pt>
                <c:pt idx="118282">
                  <c:v>59141</c:v>
                </c:pt>
                <c:pt idx="118283">
                  <c:v>59141.5</c:v>
                </c:pt>
                <c:pt idx="118284">
                  <c:v>59142</c:v>
                </c:pt>
                <c:pt idx="118285">
                  <c:v>59142.5</c:v>
                </c:pt>
                <c:pt idx="118286">
                  <c:v>59143</c:v>
                </c:pt>
                <c:pt idx="118287">
                  <c:v>59143.5</c:v>
                </c:pt>
                <c:pt idx="118288">
                  <c:v>59144</c:v>
                </c:pt>
                <c:pt idx="118289">
                  <c:v>59144.5</c:v>
                </c:pt>
                <c:pt idx="118290">
                  <c:v>59145</c:v>
                </c:pt>
                <c:pt idx="118291">
                  <c:v>59145.5</c:v>
                </c:pt>
                <c:pt idx="118292">
                  <c:v>59146</c:v>
                </c:pt>
                <c:pt idx="118293">
                  <c:v>59146.5</c:v>
                </c:pt>
                <c:pt idx="118294">
                  <c:v>59147</c:v>
                </c:pt>
                <c:pt idx="118295">
                  <c:v>59147.5</c:v>
                </c:pt>
                <c:pt idx="118296">
                  <c:v>59148</c:v>
                </c:pt>
                <c:pt idx="118297">
                  <c:v>59148.5</c:v>
                </c:pt>
                <c:pt idx="118298">
                  <c:v>59149</c:v>
                </c:pt>
                <c:pt idx="118299">
                  <c:v>59149.5</c:v>
                </c:pt>
                <c:pt idx="118300">
                  <c:v>59150</c:v>
                </c:pt>
                <c:pt idx="118301">
                  <c:v>59150.5</c:v>
                </c:pt>
                <c:pt idx="118302">
                  <c:v>59151</c:v>
                </c:pt>
                <c:pt idx="118303">
                  <c:v>59151.5</c:v>
                </c:pt>
                <c:pt idx="118304">
                  <c:v>59152</c:v>
                </c:pt>
                <c:pt idx="118305">
                  <c:v>59152.5</c:v>
                </c:pt>
                <c:pt idx="118306">
                  <c:v>59153</c:v>
                </c:pt>
                <c:pt idx="118307">
                  <c:v>59153.5</c:v>
                </c:pt>
                <c:pt idx="118308">
                  <c:v>59154</c:v>
                </c:pt>
                <c:pt idx="118309">
                  <c:v>59154.5</c:v>
                </c:pt>
                <c:pt idx="118310">
                  <c:v>59155</c:v>
                </c:pt>
                <c:pt idx="118311">
                  <c:v>59155.5</c:v>
                </c:pt>
                <c:pt idx="118312">
                  <c:v>59156</c:v>
                </c:pt>
                <c:pt idx="118313">
                  <c:v>59156.5</c:v>
                </c:pt>
                <c:pt idx="118314">
                  <c:v>59157</c:v>
                </c:pt>
                <c:pt idx="118315">
                  <c:v>59157.5</c:v>
                </c:pt>
                <c:pt idx="118316">
                  <c:v>59158</c:v>
                </c:pt>
                <c:pt idx="118317">
                  <c:v>59158.5</c:v>
                </c:pt>
                <c:pt idx="118318">
                  <c:v>59159</c:v>
                </c:pt>
                <c:pt idx="118319">
                  <c:v>59159.5</c:v>
                </c:pt>
                <c:pt idx="118320">
                  <c:v>59160</c:v>
                </c:pt>
                <c:pt idx="118321">
                  <c:v>59160.5</c:v>
                </c:pt>
                <c:pt idx="118322">
                  <c:v>59161</c:v>
                </c:pt>
                <c:pt idx="118323">
                  <c:v>59161.5</c:v>
                </c:pt>
                <c:pt idx="118324">
                  <c:v>59162</c:v>
                </c:pt>
                <c:pt idx="118325">
                  <c:v>59162.5</c:v>
                </c:pt>
                <c:pt idx="118326">
                  <c:v>59163</c:v>
                </c:pt>
                <c:pt idx="118327">
                  <c:v>59163.5</c:v>
                </c:pt>
                <c:pt idx="118328">
                  <c:v>59164</c:v>
                </c:pt>
                <c:pt idx="118329">
                  <c:v>59164.5</c:v>
                </c:pt>
                <c:pt idx="118330">
                  <c:v>59165</c:v>
                </c:pt>
                <c:pt idx="118331">
                  <c:v>59165.5</c:v>
                </c:pt>
                <c:pt idx="118332">
                  <c:v>59166</c:v>
                </c:pt>
                <c:pt idx="118333">
                  <c:v>59166.5</c:v>
                </c:pt>
                <c:pt idx="118334">
                  <c:v>59167</c:v>
                </c:pt>
                <c:pt idx="118335">
                  <c:v>59167.5</c:v>
                </c:pt>
                <c:pt idx="118336">
                  <c:v>59168</c:v>
                </c:pt>
                <c:pt idx="118337">
                  <c:v>59168.5</c:v>
                </c:pt>
                <c:pt idx="118338">
                  <c:v>59169</c:v>
                </c:pt>
                <c:pt idx="118339">
                  <c:v>59169.5</c:v>
                </c:pt>
                <c:pt idx="118340">
                  <c:v>59170</c:v>
                </c:pt>
                <c:pt idx="118341">
                  <c:v>59170.5</c:v>
                </c:pt>
                <c:pt idx="118342">
                  <c:v>59171</c:v>
                </c:pt>
                <c:pt idx="118343">
                  <c:v>59171.5</c:v>
                </c:pt>
                <c:pt idx="118344">
                  <c:v>59172</c:v>
                </c:pt>
                <c:pt idx="118345">
                  <c:v>59172.5</c:v>
                </c:pt>
                <c:pt idx="118346">
                  <c:v>59173</c:v>
                </c:pt>
                <c:pt idx="118347">
                  <c:v>59173.5</c:v>
                </c:pt>
                <c:pt idx="118348">
                  <c:v>59174</c:v>
                </c:pt>
                <c:pt idx="118349">
                  <c:v>59174.5</c:v>
                </c:pt>
                <c:pt idx="118350">
                  <c:v>59175</c:v>
                </c:pt>
                <c:pt idx="118351">
                  <c:v>59175.5</c:v>
                </c:pt>
                <c:pt idx="118352">
                  <c:v>59176</c:v>
                </c:pt>
                <c:pt idx="118353">
                  <c:v>59176.5</c:v>
                </c:pt>
                <c:pt idx="118354">
                  <c:v>59177</c:v>
                </c:pt>
                <c:pt idx="118355">
                  <c:v>59177.5</c:v>
                </c:pt>
                <c:pt idx="118356">
                  <c:v>59178</c:v>
                </c:pt>
                <c:pt idx="118357">
                  <c:v>59178.5</c:v>
                </c:pt>
                <c:pt idx="118358">
                  <c:v>59179</c:v>
                </c:pt>
                <c:pt idx="118359">
                  <c:v>59179.5</c:v>
                </c:pt>
                <c:pt idx="118360">
                  <c:v>59180</c:v>
                </c:pt>
                <c:pt idx="118361">
                  <c:v>59180.5</c:v>
                </c:pt>
                <c:pt idx="118362">
                  <c:v>59181</c:v>
                </c:pt>
                <c:pt idx="118363">
                  <c:v>59181.5</c:v>
                </c:pt>
                <c:pt idx="118364">
                  <c:v>59182</c:v>
                </c:pt>
                <c:pt idx="118365">
                  <c:v>59182.5</c:v>
                </c:pt>
                <c:pt idx="118366">
                  <c:v>59183</c:v>
                </c:pt>
                <c:pt idx="118367">
                  <c:v>59183.5</c:v>
                </c:pt>
                <c:pt idx="118368">
                  <c:v>59184</c:v>
                </c:pt>
                <c:pt idx="118369">
                  <c:v>59184.5</c:v>
                </c:pt>
                <c:pt idx="118370">
                  <c:v>59185</c:v>
                </c:pt>
                <c:pt idx="118371">
                  <c:v>59185.5</c:v>
                </c:pt>
                <c:pt idx="118372">
                  <c:v>59186</c:v>
                </c:pt>
                <c:pt idx="118373">
                  <c:v>59186.5</c:v>
                </c:pt>
                <c:pt idx="118374">
                  <c:v>59187</c:v>
                </c:pt>
                <c:pt idx="118375">
                  <c:v>59187.5</c:v>
                </c:pt>
                <c:pt idx="118376">
                  <c:v>59188</c:v>
                </c:pt>
                <c:pt idx="118377">
                  <c:v>59188.5</c:v>
                </c:pt>
                <c:pt idx="118378">
                  <c:v>59189</c:v>
                </c:pt>
                <c:pt idx="118379">
                  <c:v>59189.5</c:v>
                </c:pt>
                <c:pt idx="118380">
                  <c:v>59190</c:v>
                </c:pt>
                <c:pt idx="118381">
                  <c:v>59190.5</c:v>
                </c:pt>
                <c:pt idx="118382">
                  <c:v>59191</c:v>
                </c:pt>
                <c:pt idx="118383">
                  <c:v>59191.5</c:v>
                </c:pt>
                <c:pt idx="118384">
                  <c:v>59192</c:v>
                </c:pt>
                <c:pt idx="118385">
                  <c:v>59192.5</c:v>
                </c:pt>
                <c:pt idx="118386">
                  <c:v>59193</c:v>
                </c:pt>
                <c:pt idx="118387">
                  <c:v>59193.5</c:v>
                </c:pt>
                <c:pt idx="118388">
                  <c:v>59194</c:v>
                </c:pt>
                <c:pt idx="118389">
                  <c:v>59194.5</c:v>
                </c:pt>
                <c:pt idx="118390">
                  <c:v>59195</c:v>
                </c:pt>
                <c:pt idx="118391">
                  <c:v>59195.5</c:v>
                </c:pt>
                <c:pt idx="118392">
                  <c:v>59196</c:v>
                </c:pt>
                <c:pt idx="118393">
                  <c:v>59196.5</c:v>
                </c:pt>
                <c:pt idx="118394">
                  <c:v>59197</c:v>
                </c:pt>
                <c:pt idx="118395">
                  <c:v>59197.5</c:v>
                </c:pt>
                <c:pt idx="118396">
                  <c:v>59198</c:v>
                </c:pt>
                <c:pt idx="118397">
                  <c:v>59198.5</c:v>
                </c:pt>
                <c:pt idx="118398">
                  <c:v>59199</c:v>
                </c:pt>
                <c:pt idx="118399">
                  <c:v>59199.5</c:v>
                </c:pt>
                <c:pt idx="118400">
                  <c:v>59200</c:v>
                </c:pt>
                <c:pt idx="118401">
                  <c:v>59200.5</c:v>
                </c:pt>
                <c:pt idx="118402">
                  <c:v>59201</c:v>
                </c:pt>
                <c:pt idx="118403">
                  <c:v>59201.5</c:v>
                </c:pt>
                <c:pt idx="118404">
                  <c:v>59202</c:v>
                </c:pt>
                <c:pt idx="118405">
                  <c:v>59202.5</c:v>
                </c:pt>
                <c:pt idx="118406">
                  <c:v>59203</c:v>
                </c:pt>
                <c:pt idx="118407">
                  <c:v>59203.5</c:v>
                </c:pt>
                <c:pt idx="118408">
                  <c:v>59204</c:v>
                </c:pt>
                <c:pt idx="118409">
                  <c:v>59204.5</c:v>
                </c:pt>
                <c:pt idx="118410">
                  <c:v>59205</c:v>
                </c:pt>
                <c:pt idx="118411">
                  <c:v>59205.5</c:v>
                </c:pt>
                <c:pt idx="118412">
                  <c:v>59206</c:v>
                </c:pt>
                <c:pt idx="118413">
                  <c:v>59206.5</c:v>
                </c:pt>
                <c:pt idx="118414">
                  <c:v>59207</c:v>
                </c:pt>
                <c:pt idx="118415">
                  <c:v>59207.5</c:v>
                </c:pt>
                <c:pt idx="118416">
                  <c:v>59208</c:v>
                </c:pt>
                <c:pt idx="118417">
                  <c:v>59208.5</c:v>
                </c:pt>
                <c:pt idx="118418">
                  <c:v>59209</c:v>
                </c:pt>
                <c:pt idx="118419">
                  <c:v>59209.5</c:v>
                </c:pt>
                <c:pt idx="118420">
                  <c:v>59210</c:v>
                </c:pt>
                <c:pt idx="118421">
                  <c:v>59210.5</c:v>
                </c:pt>
                <c:pt idx="118422">
                  <c:v>59211</c:v>
                </c:pt>
                <c:pt idx="118423">
                  <c:v>59211.5</c:v>
                </c:pt>
                <c:pt idx="118424">
                  <c:v>59212</c:v>
                </c:pt>
                <c:pt idx="118425">
                  <c:v>59212.5</c:v>
                </c:pt>
                <c:pt idx="118426">
                  <c:v>59213</c:v>
                </c:pt>
                <c:pt idx="118427">
                  <c:v>59213.5</c:v>
                </c:pt>
                <c:pt idx="118428">
                  <c:v>59214</c:v>
                </c:pt>
                <c:pt idx="118429">
                  <c:v>59214.5</c:v>
                </c:pt>
                <c:pt idx="118430">
                  <c:v>59215</c:v>
                </c:pt>
                <c:pt idx="118431">
                  <c:v>59215.5</c:v>
                </c:pt>
                <c:pt idx="118432">
                  <c:v>59216</c:v>
                </c:pt>
                <c:pt idx="118433">
                  <c:v>59216.5</c:v>
                </c:pt>
                <c:pt idx="118434">
                  <c:v>59217</c:v>
                </c:pt>
                <c:pt idx="118435">
                  <c:v>59217.5</c:v>
                </c:pt>
                <c:pt idx="118436">
                  <c:v>59218</c:v>
                </c:pt>
                <c:pt idx="118437">
                  <c:v>59218.5</c:v>
                </c:pt>
                <c:pt idx="118438">
                  <c:v>59219</c:v>
                </c:pt>
                <c:pt idx="118439">
                  <c:v>59219.5</c:v>
                </c:pt>
                <c:pt idx="118440">
                  <c:v>59220</c:v>
                </c:pt>
                <c:pt idx="118441">
                  <c:v>59220.5</c:v>
                </c:pt>
                <c:pt idx="118442">
                  <c:v>59221</c:v>
                </c:pt>
                <c:pt idx="118443">
                  <c:v>59221.5</c:v>
                </c:pt>
                <c:pt idx="118444">
                  <c:v>59222</c:v>
                </c:pt>
                <c:pt idx="118445">
                  <c:v>59222.5</c:v>
                </c:pt>
                <c:pt idx="118446">
                  <c:v>59223</c:v>
                </c:pt>
                <c:pt idx="118447">
                  <c:v>59223.5</c:v>
                </c:pt>
                <c:pt idx="118448">
                  <c:v>59224</c:v>
                </c:pt>
                <c:pt idx="118449">
                  <c:v>59224.5</c:v>
                </c:pt>
                <c:pt idx="118450">
                  <c:v>59225</c:v>
                </c:pt>
                <c:pt idx="118451">
                  <c:v>59225.5</c:v>
                </c:pt>
                <c:pt idx="118452">
                  <c:v>59226</c:v>
                </c:pt>
                <c:pt idx="118453">
                  <c:v>59226.5</c:v>
                </c:pt>
                <c:pt idx="118454">
                  <c:v>59227</c:v>
                </c:pt>
                <c:pt idx="118455">
                  <c:v>59227.5</c:v>
                </c:pt>
                <c:pt idx="118456">
                  <c:v>59228</c:v>
                </c:pt>
                <c:pt idx="118457">
                  <c:v>59228.5</c:v>
                </c:pt>
                <c:pt idx="118458">
                  <c:v>59229</c:v>
                </c:pt>
                <c:pt idx="118459">
                  <c:v>59229.5</c:v>
                </c:pt>
                <c:pt idx="118460">
                  <c:v>59230</c:v>
                </c:pt>
                <c:pt idx="118461">
                  <c:v>59230.5</c:v>
                </c:pt>
                <c:pt idx="118462">
                  <c:v>59231</c:v>
                </c:pt>
                <c:pt idx="118463">
                  <c:v>59231.5</c:v>
                </c:pt>
                <c:pt idx="118464">
                  <c:v>59232</c:v>
                </c:pt>
                <c:pt idx="118465">
                  <c:v>59232.5</c:v>
                </c:pt>
                <c:pt idx="118466">
                  <c:v>59233</c:v>
                </c:pt>
                <c:pt idx="118467">
                  <c:v>59233.5</c:v>
                </c:pt>
                <c:pt idx="118468">
                  <c:v>59234</c:v>
                </c:pt>
                <c:pt idx="118469">
                  <c:v>59234.5</c:v>
                </c:pt>
                <c:pt idx="118470">
                  <c:v>59235</c:v>
                </c:pt>
                <c:pt idx="118471">
                  <c:v>59235.5</c:v>
                </c:pt>
                <c:pt idx="118472">
                  <c:v>59236</c:v>
                </c:pt>
                <c:pt idx="118473">
                  <c:v>59236.5</c:v>
                </c:pt>
                <c:pt idx="118474">
                  <c:v>59237</c:v>
                </c:pt>
                <c:pt idx="118475">
                  <c:v>59237.5</c:v>
                </c:pt>
                <c:pt idx="118476">
                  <c:v>59238</c:v>
                </c:pt>
                <c:pt idx="118477">
                  <c:v>59238.5</c:v>
                </c:pt>
                <c:pt idx="118478">
                  <c:v>59239</c:v>
                </c:pt>
                <c:pt idx="118479">
                  <c:v>59239.5</c:v>
                </c:pt>
                <c:pt idx="118480">
                  <c:v>59240</c:v>
                </c:pt>
                <c:pt idx="118481">
                  <c:v>59240.5</c:v>
                </c:pt>
                <c:pt idx="118482">
                  <c:v>59241</c:v>
                </c:pt>
                <c:pt idx="118483">
                  <c:v>59241.5</c:v>
                </c:pt>
                <c:pt idx="118484">
                  <c:v>59242</c:v>
                </c:pt>
                <c:pt idx="118485">
                  <c:v>59242.5</c:v>
                </c:pt>
                <c:pt idx="118486">
                  <c:v>59243</c:v>
                </c:pt>
                <c:pt idx="118487">
                  <c:v>59243.5</c:v>
                </c:pt>
                <c:pt idx="118488">
                  <c:v>59244</c:v>
                </c:pt>
                <c:pt idx="118489">
                  <c:v>59244.5</c:v>
                </c:pt>
                <c:pt idx="118490">
                  <c:v>59245</c:v>
                </c:pt>
                <c:pt idx="118491">
                  <c:v>59245.5</c:v>
                </c:pt>
                <c:pt idx="118492">
                  <c:v>59246</c:v>
                </c:pt>
                <c:pt idx="118493">
                  <c:v>59246.5</c:v>
                </c:pt>
                <c:pt idx="118494">
                  <c:v>59247</c:v>
                </c:pt>
                <c:pt idx="118495">
                  <c:v>59247.5</c:v>
                </c:pt>
                <c:pt idx="118496">
                  <c:v>59248</c:v>
                </c:pt>
                <c:pt idx="118497">
                  <c:v>59248.5</c:v>
                </c:pt>
                <c:pt idx="118498">
                  <c:v>59249</c:v>
                </c:pt>
                <c:pt idx="118499">
                  <c:v>59249.5</c:v>
                </c:pt>
                <c:pt idx="118500">
                  <c:v>59250</c:v>
                </c:pt>
                <c:pt idx="118501">
                  <c:v>59250.5</c:v>
                </c:pt>
                <c:pt idx="118502">
                  <c:v>59251</c:v>
                </c:pt>
                <c:pt idx="118503">
                  <c:v>59251.5</c:v>
                </c:pt>
                <c:pt idx="118504">
                  <c:v>59252</c:v>
                </c:pt>
                <c:pt idx="118505">
                  <c:v>59252.5</c:v>
                </c:pt>
                <c:pt idx="118506">
                  <c:v>59253</c:v>
                </c:pt>
                <c:pt idx="118507">
                  <c:v>59253.5</c:v>
                </c:pt>
                <c:pt idx="118508">
                  <c:v>59254</c:v>
                </c:pt>
                <c:pt idx="118509">
                  <c:v>59254.5</c:v>
                </c:pt>
                <c:pt idx="118510">
                  <c:v>59255</c:v>
                </c:pt>
                <c:pt idx="118511">
                  <c:v>59255.5</c:v>
                </c:pt>
                <c:pt idx="118512">
                  <c:v>59256</c:v>
                </c:pt>
                <c:pt idx="118513">
                  <c:v>59256.5</c:v>
                </c:pt>
                <c:pt idx="118514">
                  <c:v>59257</c:v>
                </c:pt>
                <c:pt idx="118515">
                  <c:v>59257.5</c:v>
                </c:pt>
                <c:pt idx="118516">
                  <c:v>59258</c:v>
                </c:pt>
                <c:pt idx="118517">
                  <c:v>59258.5</c:v>
                </c:pt>
                <c:pt idx="118518">
                  <c:v>59259</c:v>
                </c:pt>
                <c:pt idx="118519">
                  <c:v>59259.5</c:v>
                </c:pt>
                <c:pt idx="118520">
                  <c:v>59260</c:v>
                </c:pt>
                <c:pt idx="118521">
                  <c:v>59260.5</c:v>
                </c:pt>
                <c:pt idx="118522">
                  <c:v>59261</c:v>
                </c:pt>
                <c:pt idx="118523">
                  <c:v>59261.5</c:v>
                </c:pt>
                <c:pt idx="118524">
                  <c:v>59262</c:v>
                </c:pt>
                <c:pt idx="118525">
                  <c:v>59262.5</c:v>
                </c:pt>
                <c:pt idx="118526">
                  <c:v>59263</c:v>
                </c:pt>
                <c:pt idx="118527">
                  <c:v>59263.5</c:v>
                </c:pt>
                <c:pt idx="118528">
                  <c:v>59264</c:v>
                </c:pt>
                <c:pt idx="118529">
                  <c:v>59264.5</c:v>
                </c:pt>
                <c:pt idx="118530">
                  <c:v>59265</c:v>
                </c:pt>
                <c:pt idx="118531">
                  <c:v>59265.5</c:v>
                </c:pt>
                <c:pt idx="118532">
                  <c:v>59266</c:v>
                </c:pt>
                <c:pt idx="118533">
                  <c:v>59266.5</c:v>
                </c:pt>
                <c:pt idx="118534">
                  <c:v>59267</c:v>
                </c:pt>
                <c:pt idx="118535">
                  <c:v>59267.5</c:v>
                </c:pt>
                <c:pt idx="118536">
                  <c:v>59268</c:v>
                </c:pt>
                <c:pt idx="118537">
                  <c:v>59268.5</c:v>
                </c:pt>
                <c:pt idx="118538">
                  <c:v>59269</c:v>
                </c:pt>
                <c:pt idx="118539">
                  <c:v>59269.5</c:v>
                </c:pt>
                <c:pt idx="118540">
                  <c:v>59270</c:v>
                </c:pt>
                <c:pt idx="118541">
                  <c:v>59270.5</c:v>
                </c:pt>
                <c:pt idx="118542">
                  <c:v>59271</c:v>
                </c:pt>
                <c:pt idx="118543">
                  <c:v>59271.5</c:v>
                </c:pt>
                <c:pt idx="118544">
                  <c:v>59272</c:v>
                </c:pt>
                <c:pt idx="118545">
                  <c:v>59272.5</c:v>
                </c:pt>
                <c:pt idx="118546">
                  <c:v>59273</c:v>
                </c:pt>
                <c:pt idx="118547">
                  <c:v>59273.5</c:v>
                </c:pt>
                <c:pt idx="118548">
                  <c:v>59274</c:v>
                </c:pt>
                <c:pt idx="118549">
                  <c:v>59274.5</c:v>
                </c:pt>
                <c:pt idx="118550">
                  <c:v>59275</c:v>
                </c:pt>
                <c:pt idx="118551">
                  <c:v>59275.5</c:v>
                </c:pt>
                <c:pt idx="118552">
                  <c:v>59276</c:v>
                </c:pt>
                <c:pt idx="118553">
                  <c:v>59276.5</c:v>
                </c:pt>
                <c:pt idx="118554">
                  <c:v>59277</c:v>
                </c:pt>
                <c:pt idx="118555">
                  <c:v>59277.5</c:v>
                </c:pt>
                <c:pt idx="118556">
                  <c:v>59278</c:v>
                </c:pt>
                <c:pt idx="118557">
                  <c:v>59278.5</c:v>
                </c:pt>
                <c:pt idx="118558">
                  <c:v>59279</c:v>
                </c:pt>
                <c:pt idx="118559">
                  <c:v>59279.5</c:v>
                </c:pt>
                <c:pt idx="118560">
                  <c:v>59280</c:v>
                </c:pt>
                <c:pt idx="118561">
                  <c:v>59280.5</c:v>
                </c:pt>
                <c:pt idx="118562">
                  <c:v>59281</c:v>
                </c:pt>
                <c:pt idx="118563">
                  <c:v>59281.5</c:v>
                </c:pt>
                <c:pt idx="118564">
                  <c:v>59282</c:v>
                </c:pt>
                <c:pt idx="118565">
                  <c:v>59282.5</c:v>
                </c:pt>
                <c:pt idx="118566">
                  <c:v>59283</c:v>
                </c:pt>
                <c:pt idx="118567">
                  <c:v>59283.5</c:v>
                </c:pt>
                <c:pt idx="118568">
                  <c:v>59284</c:v>
                </c:pt>
                <c:pt idx="118569">
                  <c:v>59284.5</c:v>
                </c:pt>
                <c:pt idx="118570">
                  <c:v>59285</c:v>
                </c:pt>
                <c:pt idx="118571">
                  <c:v>59285.5</c:v>
                </c:pt>
                <c:pt idx="118572">
                  <c:v>59286</c:v>
                </c:pt>
                <c:pt idx="118573">
                  <c:v>59286.5</c:v>
                </c:pt>
                <c:pt idx="118574">
                  <c:v>59287</c:v>
                </c:pt>
                <c:pt idx="118575">
                  <c:v>59287.5</c:v>
                </c:pt>
                <c:pt idx="118576">
                  <c:v>59288</c:v>
                </c:pt>
                <c:pt idx="118577">
                  <c:v>59288.5</c:v>
                </c:pt>
                <c:pt idx="118578">
                  <c:v>59289</c:v>
                </c:pt>
                <c:pt idx="118579">
                  <c:v>59289.5</c:v>
                </c:pt>
                <c:pt idx="118580">
                  <c:v>59290</c:v>
                </c:pt>
                <c:pt idx="118581">
                  <c:v>59290.5</c:v>
                </c:pt>
                <c:pt idx="118582">
                  <c:v>59291</c:v>
                </c:pt>
                <c:pt idx="118583">
                  <c:v>59291.5</c:v>
                </c:pt>
                <c:pt idx="118584">
                  <c:v>59292</c:v>
                </c:pt>
                <c:pt idx="118585">
                  <c:v>59292.5</c:v>
                </c:pt>
                <c:pt idx="118586">
                  <c:v>59293</c:v>
                </c:pt>
                <c:pt idx="118587">
                  <c:v>59293.5</c:v>
                </c:pt>
                <c:pt idx="118588">
                  <c:v>59294</c:v>
                </c:pt>
                <c:pt idx="118589">
                  <c:v>59294.5</c:v>
                </c:pt>
                <c:pt idx="118590">
                  <c:v>59295</c:v>
                </c:pt>
                <c:pt idx="118591">
                  <c:v>59295.5</c:v>
                </c:pt>
                <c:pt idx="118592">
                  <c:v>59296</c:v>
                </c:pt>
                <c:pt idx="118593">
                  <c:v>59296.5</c:v>
                </c:pt>
                <c:pt idx="118594">
                  <c:v>59297</c:v>
                </c:pt>
                <c:pt idx="118595">
                  <c:v>59297.5</c:v>
                </c:pt>
                <c:pt idx="118596">
                  <c:v>59298</c:v>
                </c:pt>
                <c:pt idx="118597">
                  <c:v>59298.5</c:v>
                </c:pt>
                <c:pt idx="118598">
                  <c:v>59299</c:v>
                </c:pt>
                <c:pt idx="118599">
                  <c:v>59299.5</c:v>
                </c:pt>
                <c:pt idx="118600">
                  <c:v>59300</c:v>
                </c:pt>
                <c:pt idx="118601">
                  <c:v>59300.5</c:v>
                </c:pt>
                <c:pt idx="118602">
                  <c:v>59301</c:v>
                </c:pt>
                <c:pt idx="118603">
                  <c:v>59301.5</c:v>
                </c:pt>
                <c:pt idx="118604">
                  <c:v>59302</c:v>
                </c:pt>
                <c:pt idx="118605">
                  <c:v>59302.5</c:v>
                </c:pt>
                <c:pt idx="118606">
                  <c:v>59303</c:v>
                </c:pt>
                <c:pt idx="118607">
                  <c:v>59303.5</c:v>
                </c:pt>
                <c:pt idx="118608">
                  <c:v>59304</c:v>
                </c:pt>
                <c:pt idx="118609">
                  <c:v>59304.5</c:v>
                </c:pt>
                <c:pt idx="118610">
                  <c:v>59305</c:v>
                </c:pt>
                <c:pt idx="118611">
                  <c:v>59305.5</c:v>
                </c:pt>
                <c:pt idx="118612">
                  <c:v>59306</c:v>
                </c:pt>
                <c:pt idx="118613">
                  <c:v>59306.5</c:v>
                </c:pt>
                <c:pt idx="118614">
                  <c:v>59307</c:v>
                </c:pt>
                <c:pt idx="118615">
                  <c:v>59307.5</c:v>
                </c:pt>
                <c:pt idx="118616">
                  <c:v>59308</c:v>
                </c:pt>
                <c:pt idx="118617">
                  <c:v>59308.5</c:v>
                </c:pt>
                <c:pt idx="118618">
                  <c:v>59309</c:v>
                </c:pt>
                <c:pt idx="118619">
                  <c:v>59309.5</c:v>
                </c:pt>
                <c:pt idx="118620">
                  <c:v>59310</c:v>
                </c:pt>
                <c:pt idx="118621">
                  <c:v>59310.5</c:v>
                </c:pt>
                <c:pt idx="118622">
                  <c:v>59311</c:v>
                </c:pt>
                <c:pt idx="118623">
                  <c:v>59311.5</c:v>
                </c:pt>
                <c:pt idx="118624">
                  <c:v>59312</c:v>
                </c:pt>
                <c:pt idx="118625">
                  <c:v>59312.5</c:v>
                </c:pt>
                <c:pt idx="118626">
                  <c:v>59313</c:v>
                </c:pt>
                <c:pt idx="118627">
                  <c:v>59313.5</c:v>
                </c:pt>
                <c:pt idx="118628">
                  <c:v>59314</c:v>
                </c:pt>
                <c:pt idx="118629">
                  <c:v>59314.5</c:v>
                </c:pt>
                <c:pt idx="118630">
                  <c:v>59315</c:v>
                </c:pt>
                <c:pt idx="118631">
                  <c:v>59315.5</c:v>
                </c:pt>
                <c:pt idx="118632">
                  <c:v>59316</c:v>
                </c:pt>
                <c:pt idx="118633">
                  <c:v>59316.5</c:v>
                </c:pt>
                <c:pt idx="118634">
                  <c:v>59317</c:v>
                </c:pt>
                <c:pt idx="118635">
                  <c:v>59317.5</c:v>
                </c:pt>
                <c:pt idx="118636">
                  <c:v>59318</c:v>
                </c:pt>
                <c:pt idx="118637">
                  <c:v>59318.5</c:v>
                </c:pt>
                <c:pt idx="118638">
                  <c:v>59319</c:v>
                </c:pt>
                <c:pt idx="118639">
                  <c:v>59319.5</c:v>
                </c:pt>
                <c:pt idx="118640">
                  <c:v>59320</c:v>
                </c:pt>
                <c:pt idx="118641">
                  <c:v>59320.5</c:v>
                </c:pt>
                <c:pt idx="118642">
                  <c:v>59321</c:v>
                </c:pt>
                <c:pt idx="118643">
                  <c:v>59321.5</c:v>
                </c:pt>
                <c:pt idx="118644">
                  <c:v>59322</c:v>
                </c:pt>
                <c:pt idx="118645">
                  <c:v>59322.5</c:v>
                </c:pt>
                <c:pt idx="118646">
                  <c:v>59323</c:v>
                </c:pt>
                <c:pt idx="118647">
                  <c:v>59323.5</c:v>
                </c:pt>
                <c:pt idx="118648">
                  <c:v>59324</c:v>
                </c:pt>
                <c:pt idx="118649">
                  <c:v>59324.5</c:v>
                </c:pt>
                <c:pt idx="118650">
                  <c:v>59325</c:v>
                </c:pt>
                <c:pt idx="118651">
                  <c:v>59325.5</c:v>
                </c:pt>
                <c:pt idx="118652">
                  <c:v>59326</c:v>
                </c:pt>
                <c:pt idx="118653">
                  <c:v>59326.5</c:v>
                </c:pt>
                <c:pt idx="118654">
                  <c:v>59327</c:v>
                </c:pt>
                <c:pt idx="118655">
                  <c:v>59327.5</c:v>
                </c:pt>
                <c:pt idx="118656">
                  <c:v>59328</c:v>
                </c:pt>
                <c:pt idx="118657">
                  <c:v>59328.5</c:v>
                </c:pt>
                <c:pt idx="118658">
                  <c:v>59329</c:v>
                </c:pt>
                <c:pt idx="118659">
                  <c:v>59329.5</c:v>
                </c:pt>
                <c:pt idx="118660">
                  <c:v>59330</c:v>
                </c:pt>
                <c:pt idx="118661">
                  <c:v>59330.5</c:v>
                </c:pt>
                <c:pt idx="118662">
                  <c:v>59331</c:v>
                </c:pt>
                <c:pt idx="118663">
                  <c:v>59331.5</c:v>
                </c:pt>
                <c:pt idx="118664">
                  <c:v>59332</c:v>
                </c:pt>
                <c:pt idx="118665">
                  <c:v>59332.5</c:v>
                </c:pt>
                <c:pt idx="118666">
                  <c:v>59333</c:v>
                </c:pt>
                <c:pt idx="118667">
                  <c:v>59333.5</c:v>
                </c:pt>
                <c:pt idx="118668">
                  <c:v>59334</c:v>
                </c:pt>
                <c:pt idx="118669">
                  <c:v>59334.5</c:v>
                </c:pt>
                <c:pt idx="118670">
                  <c:v>59335</c:v>
                </c:pt>
                <c:pt idx="118671">
                  <c:v>59335.5</c:v>
                </c:pt>
                <c:pt idx="118672">
                  <c:v>59336</c:v>
                </c:pt>
                <c:pt idx="118673">
                  <c:v>59336.5</c:v>
                </c:pt>
                <c:pt idx="118674">
                  <c:v>59337</c:v>
                </c:pt>
                <c:pt idx="118675">
                  <c:v>59337.5</c:v>
                </c:pt>
                <c:pt idx="118676">
                  <c:v>59338</c:v>
                </c:pt>
                <c:pt idx="118677">
                  <c:v>59338.5</c:v>
                </c:pt>
                <c:pt idx="118678">
                  <c:v>59339</c:v>
                </c:pt>
                <c:pt idx="118679">
                  <c:v>59339.5</c:v>
                </c:pt>
                <c:pt idx="118680">
                  <c:v>59340</c:v>
                </c:pt>
                <c:pt idx="118681">
                  <c:v>59340.5</c:v>
                </c:pt>
                <c:pt idx="118682">
                  <c:v>59341</c:v>
                </c:pt>
                <c:pt idx="118683">
                  <c:v>59341.5</c:v>
                </c:pt>
                <c:pt idx="118684">
                  <c:v>59342</c:v>
                </c:pt>
                <c:pt idx="118685">
                  <c:v>59342.5</c:v>
                </c:pt>
                <c:pt idx="118686">
                  <c:v>59343</c:v>
                </c:pt>
                <c:pt idx="118687">
                  <c:v>59343.5</c:v>
                </c:pt>
                <c:pt idx="118688">
                  <c:v>59344</c:v>
                </c:pt>
                <c:pt idx="118689">
                  <c:v>59344.5</c:v>
                </c:pt>
                <c:pt idx="118690">
                  <c:v>59345</c:v>
                </c:pt>
                <c:pt idx="118691">
                  <c:v>59345.5</c:v>
                </c:pt>
                <c:pt idx="118692">
                  <c:v>59346</c:v>
                </c:pt>
                <c:pt idx="118693">
                  <c:v>59346.5</c:v>
                </c:pt>
                <c:pt idx="118694">
                  <c:v>59347</c:v>
                </c:pt>
                <c:pt idx="118695">
                  <c:v>59347.5</c:v>
                </c:pt>
                <c:pt idx="118696">
                  <c:v>59348</c:v>
                </c:pt>
                <c:pt idx="118697">
                  <c:v>59348.5</c:v>
                </c:pt>
                <c:pt idx="118698">
                  <c:v>59349</c:v>
                </c:pt>
                <c:pt idx="118699">
                  <c:v>59349.5</c:v>
                </c:pt>
                <c:pt idx="118700">
                  <c:v>59350</c:v>
                </c:pt>
                <c:pt idx="118701">
                  <c:v>59350.5</c:v>
                </c:pt>
                <c:pt idx="118702">
                  <c:v>59351</c:v>
                </c:pt>
                <c:pt idx="118703">
                  <c:v>59351.5</c:v>
                </c:pt>
                <c:pt idx="118704">
                  <c:v>59352</c:v>
                </c:pt>
                <c:pt idx="118705">
                  <c:v>59352.5</c:v>
                </c:pt>
                <c:pt idx="118706">
                  <c:v>59353</c:v>
                </c:pt>
                <c:pt idx="118707">
                  <c:v>59353.5</c:v>
                </c:pt>
                <c:pt idx="118708">
                  <c:v>59354</c:v>
                </c:pt>
                <c:pt idx="118709">
                  <c:v>59354.5</c:v>
                </c:pt>
                <c:pt idx="118710">
                  <c:v>59355</c:v>
                </c:pt>
                <c:pt idx="118711">
                  <c:v>59355.5</c:v>
                </c:pt>
                <c:pt idx="118712">
                  <c:v>59356</c:v>
                </c:pt>
                <c:pt idx="118713">
                  <c:v>59356.5</c:v>
                </c:pt>
                <c:pt idx="118714">
                  <c:v>59357</c:v>
                </c:pt>
                <c:pt idx="118715">
                  <c:v>59357.5</c:v>
                </c:pt>
                <c:pt idx="118716">
                  <c:v>59358</c:v>
                </c:pt>
                <c:pt idx="118717">
                  <c:v>59358.5</c:v>
                </c:pt>
                <c:pt idx="118718">
                  <c:v>59359</c:v>
                </c:pt>
                <c:pt idx="118719">
                  <c:v>59359.5</c:v>
                </c:pt>
                <c:pt idx="118720">
                  <c:v>59360</c:v>
                </c:pt>
                <c:pt idx="118721">
                  <c:v>59360.5</c:v>
                </c:pt>
                <c:pt idx="118722">
                  <c:v>59361</c:v>
                </c:pt>
                <c:pt idx="118723">
                  <c:v>59361.5</c:v>
                </c:pt>
                <c:pt idx="118724">
                  <c:v>59362</c:v>
                </c:pt>
                <c:pt idx="118725">
                  <c:v>59362.5</c:v>
                </c:pt>
                <c:pt idx="118726">
                  <c:v>59363</c:v>
                </c:pt>
                <c:pt idx="118727">
                  <c:v>59363.5</c:v>
                </c:pt>
                <c:pt idx="118728">
                  <c:v>59364</c:v>
                </c:pt>
                <c:pt idx="118729">
                  <c:v>59364.5</c:v>
                </c:pt>
                <c:pt idx="118730">
                  <c:v>59365</c:v>
                </c:pt>
                <c:pt idx="118731">
                  <c:v>59365.5</c:v>
                </c:pt>
                <c:pt idx="118732">
                  <c:v>59366</c:v>
                </c:pt>
                <c:pt idx="118733">
                  <c:v>59366.5</c:v>
                </c:pt>
                <c:pt idx="118734">
                  <c:v>59367</c:v>
                </c:pt>
                <c:pt idx="118735">
                  <c:v>59367.5</c:v>
                </c:pt>
                <c:pt idx="118736">
                  <c:v>59368</c:v>
                </c:pt>
                <c:pt idx="118737">
                  <c:v>59368.5</c:v>
                </c:pt>
                <c:pt idx="118738">
                  <c:v>59369</c:v>
                </c:pt>
                <c:pt idx="118739">
                  <c:v>59369.5</c:v>
                </c:pt>
                <c:pt idx="118740">
                  <c:v>59370</c:v>
                </c:pt>
                <c:pt idx="118741">
                  <c:v>59370.5</c:v>
                </c:pt>
                <c:pt idx="118742">
                  <c:v>59371</c:v>
                </c:pt>
                <c:pt idx="118743">
                  <c:v>59371.5</c:v>
                </c:pt>
                <c:pt idx="118744">
                  <c:v>59372</c:v>
                </c:pt>
                <c:pt idx="118745">
                  <c:v>59372.5</c:v>
                </c:pt>
                <c:pt idx="118746">
                  <c:v>59373</c:v>
                </c:pt>
                <c:pt idx="118747">
                  <c:v>59373.5</c:v>
                </c:pt>
                <c:pt idx="118748">
                  <c:v>59374</c:v>
                </c:pt>
                <c:pt idx="118749">
                  <c:v>59374.5</c:v>
                </c:pt>
                <c:pt idx="118750">
                  <c:v>59375</c:v>
                </c:pt>
                <c:pt idx="118751">
                  <c:v>59375.5</c:v>
                </c:pt>
                <c:pt idx="118752">
                  <c:v>59376</c:v>
                </c:pt>
                <c:pt idx="118753">
                  <c:v>59376.5</c:v>
                </c:pt>
                <c:pt idx="118754">
                  <c:v>59377</c:v>
                </c:pt>
                <c:pt idx="118755">
                  <c:v>59377.5</c:v>
                </c:pt>
                <c:pt idx="118756">
                  <c:v>59378</c:v>
                </c:pt>
                <c:pt idx="118757">
                  <c:v>59378.5</c:v>
                </c:pt>
                <c:pt idx="118758">
                  <c:v>59379</c:v>
                </c:pt>
                <c:pt idx="118759">
                  <c:v>59379.5</c:v>
                </c:pt>
                <c:pt idx="118760">
                  <c:v>59380</c:v>
                </c:pt>
                <c:pt idx="118761">
                  <c:v>59380.5</c:v>
                </c:pt>
                <c:pt idx="118762">
                  <c:v>59381</c:v>
                </c:pt>
                <c:pt idx="118763">
                  <c:v>59381.5</c:v>
                </c:pt>
                <c:pt idx="118764">
                  <c:v>59382</c:v>
                </c:pt>
                <c:pt idx="118765">
                  <c:v>59382.5</c:v>
                </c:pt>
                <c:pt idx="118766">
                  <c:v>59383</c:v>
                </c:pt>
                <c:pt idx="118767">
                  <c:v>59383.5</c:v>
                </c:pt>
                <c:pt idx="118768">
                  <c:v>59384</c:v>
                </c:pt>
                <c:pt idx="118769">
                  <c:v>59384.5</c:v>
                </c:pt>
                <c:pt idx="118770">
                  <c:v>59385</c:v>
                </c:pt>
                <c:pt idx="118771">
                  <c:v>59385.5</c:v>
                </c:pt>
                <c:pt idx="118772">
                  <c:v>59386</c:v>
                </c:pt>
                <c:pt idx="118773">
                  <c:v>59386.5</c:v>
                </c:pt>
                <c:pt idx="118774">
                  <c:v>59387</c:v>
                </c:pt>
                <c:pt idx="118775">
                  <c:v>59387.5</c:v>
                </c:pt>
                <c:pt idx="118776">
                  <c:v>59388</c:v>
                </c:pt>
                <c:pt idx="118777">
                  <c:v>59388.5</c:v>
                </c:pt>
                <c:pt idx="118778">
                  <c:v>59389</c:v>
                </c:pt>
                <c:pt idx="118779">
                  <c:v>59389.5</c:v>
                </c:pt>
                <c:pt idx="118780">
                  <c:v>59390</c:v>
                </c:pt>
                <c:pt idx="118781">
                  <c:v>59390.5</c:v>
                </c:pt>
                <c:pt idx="118782">
                  <c:v>59391</c:v>
                </c:pt>
                <c:pt idx="118783">
                  <c:v>59391.5</c:v>
                </c:pt>
                <c:pt idx="118784">
                  <c:v>59392</c:v>
                </c:pt>
                <c:pt idx="118785">
                  <c:v>59392.5</c:v>
                </c:pt>
                <c:pt idx="118786">
                  <c:v>59393</c:v>
                </c:pt>
                <c:pt idx="118787">
                  <c:v>59393.5</c:v>
                </c:pt>
                <c:pt idx="118788">
                  <c:v>59394</c:v>
                </c:pt>
                <c:pt idx="118789">
                  <c:v>59394.5</c:v>
                </c:pt>
                <c:pt idx="118790">
                  <c:v>59395</c:v>
                </c:pt>
                <c:pt idx="118791">
                  <c:v>59395.5</c:v>
                </c:pt>
                <c:pt idx="118792">
                  <c:v>59396</c:v>
                </c:pt>
                <c:pt idx="118793">
                  <c:v>59396.5</c:v>
                </c:pt>
                <c:pt idx="118794">
                  <c:v>59397</c:v>
                </c:pt>
                <c:pt idx="118795">
                  <c:v>59397.5</c:v>
                </c:pt>
                <c:pt idx="118796">
                  <c:v>59398</c:v>
                </c:pt>
                <c:pt idx="118797">
                  <c:v>59398.5</c:v>
                </c:pt>
                <c:pt idx="118798">
                  <c:v>59399</c:v>
                </c:pt>
                <c:pt idx="118799">
                  <c:v>59399.5</c:v>
                </c:pt>
                <c:pt idx="118800">
                  <c:v>59400</c:v>
                </c:pt>
                <c:pt idx="118801">
                  <c:v>59400.5</c:v>
                </c:pt>
                <c:pt idx="118802">
                  <c:v>59401</c:v>
                </c:pt>
                <c:pt idx="118803">
                  <c:v>59401.5</c:v>
                </c:pt>
                <c:pt idx="118804">
                  <c:v>59402</c:v>
                </c:pt>
                <c:pt idx="118805">
                  <c:v>59402.5</c:v>
                </c:pt>
                <c:pt idx="118806">
                  <c:v>59403</c:v>
                </c:pt>
                <c:pt idx="118807">
                  <c:v>59403.5</c:v>
                </c:pt>
                <c:pt idx="118808">
                  <c:v>59404</c:v>
                </c:pt>
                <c:pt idx="118809">
                  <c:v>59404.5</c:v>
                </c:pt>
                <c:pt idx="118810">
                  <c:v>59405</c:v>
                </c:pt>
                <c:pt idx="118811">
                  <c:v>59405.5</c:v>
                </c:pt>
                <c:pt idx="118812">
                  <c:v>59406</c:v>
                </c:pt>
                <c:pt idx="118813">
                  <c:v>59406.5</c:v>
                </c:pt>
                <c:pt idx="118814">
                  <c:v>59407</c:v>
                </c:pt>
                <c:pt idx="118815">
                  <c:v>59407.5</c:v>
                </c:pt>
                <c:pt idx="118816">
                  <c:v>59408</c:v>
                </c:pt>
                <c:pt idx="118817">
                  <c:v>59408.5</c:v>
                </c:pt>
                <c:pt idx="118818">
                  <c:v>59409</c:v>
                </c:pt>
                <c:pt idx="118819">
                  <c:v>59409.5</c:v>
                </c:pt>
                <c:pt idx="118820">
                  <c:v>59410</c:v>
                </c:pt>
                <c:pt idx="118821">
                  <c:v>59410.5</c:v>
                </c:pt>
                <c:pt idx="118822">
                  <c:v>59411</c:v>
                </c:pt>
                <c:pt idx="118823">
                  <c:v>59411.5</c:v>
                </c:pt>
                <c:pt idx="118824">
                  <c:v>59412</c:v>
                </c:pt>
                <c:pt idx="118825">
                  <c:v>59412.5</c:v>
                </c:pt>
                <c:pt idx="118826">
                  <c:v>59413</c:v>
                </c:pt>
                <c:pt idx="118827">
                  <c:v>59413.5</c:v>
                </c:pt>
                <c:pt idx="118828">
                  <c:v>59414</c:v>
                </c:pt>
                <c:pt idx="118829">
                  <c:v>59414.5</c:v>
                </c:pt>
                <c:pt idx="118830">
                  <c:v>59415</c:v>
                </c:pt>
                <c:pt idx="118831">
                  <c:v>59415.5</c:v>
                </c:pt>
                <c:pt idx="118832">
                  <c:v>59416</c:v>
                </c:pt>
                <c:pt idx="118833">
                  <c:v>59416.5</c:v>
                </c:pt>
                <c:pt idx="118834">
                  <c:v>59417</c:v>
                </c:pt>
                <c:pt idx="118835">
                  <c:v>59417.5</c:v>
                </c:pt>
                <c:pt idx="118836">
                  <c:v>59418</c:v>
                </c:pt>
                <c:pt idx="118837">
                  <c:v>59418.5</c:v>
                </c:pt>
                <c:pt idx="118838">
                  <c:v>59419</c:v>
                </c:pt>
                <c:pt idx="118839">
                  <c:v>59419.5</c:v>
                </c:pt>
                <c:pt idx="118840">
                  <c:v>59420</c:v>
                </c:pt>
                <c:pt idx="118841">
                  <c:v>59420.5</c:v>
                </c:pt>
                <c:pt idx="118842">
                  <c:v>59421</c:v>
                </c:pt>
                <c:pt idx="118843">
                  <c:v>59421.5</c:v>
                </c:pt>
                <c:pt idx="118844">
                  <c:v>59422</c:v>
                </c:pt>
                <c:pt idx="118845">
                  <c:v>59422.5</c:v>
                </c:pt>
                <c:pt idx="118846">
                  <c:v>59423</c:v>
                </c:pt>
                <c:pt idx="118847">
                  <c:v>59423.5</c:v>
                </c:pt>
                <c:pt idx="118848">
                  <c:v>59424</c:v>
                </c:pt>
                <c:pt idx="118849">
                  <c:v>59424.5</c:v>
                </c:pt>
                <c:pt idx="118850">
                  <c:v>59425</c:v>
                </c:pt>
                <c:pt idx="118851">
                  <c:v>59425.5</c:v>
                </c:pt>
                <c:pt idx="118852">
                  <c:v>59426</c:v>
                </c:pt>
                <c:pt idx="118853">
                  <c:v>59426.5</c:v>
                </c:pt>
                <c:pt idx="118854">
                  <c:v>59427</c:v>
                </c:pt>
                <c:pt idx="118855">
                  <c:v>59427.5</c:v>
                </c:pt>
                <c:pt idx="118856">
                  <c:v>59428</c:v>
                </c:pt>
                <c:pt idx="118857">
                  <c:v>59428.5</c:v>
                </c:pt>
                <c:pt idx="118858">
                  <c:v>59429</c:v>
                </c:pt>
                <c:pt idx="118859">
                  <c:v>59429.5</c:v>
                </c:pt>
                <c:pt idx="118860">
                  <c:v>59430</c:v>
                </c:pt>
                <c:pt idx="118861">
                  <c:v>59430.5</c:v>
                </c:pt>
                <c:pt idx="118862">
                  <c:v>59431</c:v>
                </c:pt>
                <c:pt idx="118863">
                  <c:v>59431.5</c:v>
                </c:pt>
                <c:pt idx="118864">
                  <c:v>59432</c:v>
                </c:pt>
                <c:pt idx="118865">
                  <c:v>59432.5</c:v>
                </c:pt>
                <c:pt idx="118866">
                  <c:v>59433</c:v>
                </c:pt>
                <c:pt idx="118867">
                  <c:v>59433.5</c:v>
                </c:pt>
                <c:pt idx="118868">
                  <c:v>59434</c:v>
                </c:pt>
                <c:pt idx="118869">
                  <c:v>59434.5</c:v>
                </c:pt>
                <c:pt idx="118870">
                  <c:v>59435</c:v>
                </c:pt>
                <c:pt idx="118871">
                  <c:v>59435.5</c:v>
                </c:pt>
                <c:pt idx="118872">
                  <c:v>59436</c:v>
                </c:pt>
                <c:pt idx="118873">
                  <c:v>59436.5</c:v>
                </c:pt>
                <c:pt idx="118874">
                  <c:v>59437</c:v>
                </c:pt>
                <c:pt idx="118875">
                  <c:v>59437.5</c:v>
                </c:pt>
                <c:pt idx="118876">
                  <c:v>59438</c:v>
                </c:pt>
                <c:pt idx="118877">
                  <c:v>59438.5</c:v>
                </c:pt>
                <c:pt idx="118878">
                  <c:v>59439</c:v>
                </c:pt>
                <c:pt idx="118879">
                  <c:v>59439.5</c:v>
                </c:pt>
                <c:pt idx="118880">
                  <c:v>59440</c:v>
                </c:pt>
                <c:pt idx="118881">
                  <c:v>59440.5</c:v>
                </c:pt>
                <c:pt idx="118882">
                  <c:v>59441</c:v>
                </c:pt>
                <c:pt idx="118883">
                  <c:v>59441.5</c:v>
                </c:pt>
                <c:pt idx="118884">
                  <c:v>59442</c:v>
                </c:pt>
                <c:pt idx="118885">
                  <c:v>59442.5</c:v>
                </c:pt>
                <c:pt idx="118886">
                  <c:v>59443</c:v>
                </c:pt>
                <c:pt idx="118887">
                  <c:v>59443.5</c:v>
                </c:pt>
                <c:pt idx="118888">
                  <c:v>59444</c:v>
                </c:pt>
                <c:pt idx="118889">
                  <c:v>59444.5</c:v>
                </c:pt>
                <c:pt idx="118890">
                  <c:v>59445</c:v>
                </c:pt>
                <c:pt idx="118891">
                  <c:v>59445.5</c:v>
                </c:pt>
                <c:pt idx="118892">
                  <c:v>59446</c:v>
                </c:pt>
                <c:pt idx="118893">
                  <c:v>59446.5</c:v>
                </c:pt>
                <c:pt idx="118894">
                  <c:v>59447</c:v>
                </c:pt>
                <c:pt idx="118895">
                  <c:v>59447.5</c:v>
                </c:pt>
                <c:pt idx="118896">
                  <c:v>59448</c:v>
                </c:pt>
                <c:pt idx="118897">
                  <c:v>59448.5</c:v>
                </c:pt>
                <c:pt idx="118898">
                  <c:v>59449</c:v>
                </c:pt>
                <c:pt idx="118899">
                  <c:v>59449.5</c:v>
                </c:pt>
                <c:pt idx="118900">
                  <c:v>59450</c:v>
                </c:pt>
                <c:pt idx="118901">
                  <c:v>59450.5</c:v>
                </c:pt>
                <c:pt idx="118902">
                  <c:v>59451</c:v>
                </c:pt>
                <c:pt idx="118903">
                  <c:v>59451.5</c:v>
                </c:pt>
                <c:pt idx="118904">
                  <c:v>59452</c:v>
                </c:pt>
                <c:pt idx="118905">
                  <c:v>59452.5</c:v>
                </c:pt>
                <c:pt idx="118906">
                  <c:v>59453</c:v>
                </c:pt>
                <c:pt idx="118907">
                  <c:v>59453.5</c:v>
                </c:pt>
                <c:pt idx="118908">
                  <c:v>59454</c:v>
                </c:pt>
                <c:pt idx="118909">
                  <c:v>59454.5</c:v>
                </c:pt>
                <c:pt idx="118910">
                  <c:v>59455</c:v>
                </c:pt>
                <c:pt idx="118911">
                  <c:v>59455.5</c:v>
                </c:pt>
                <c:pt idx="118912">
                  <c:v>59456</c:v>
                </c:pt>
                <c:pt idx="118913">
                  <c:v>59456.5</c:v>
                </c:pt>
                <c:pt idx="118914">
                  <c:v>59457</c:v>
                </c:pt>
                <c:pt idx="118915">
                  <c:v>59457.5</c:v>
                </c:pt>
                <c:pt idx="118916">
                  <c:v>59458</c:v>
                </c:pt>
                <c:pt idx="118917">
                  <c:v>59458.5</c:v>
                </c:pt>
                <c:pt idx="118918">
                  <c:v>59459</c:v>
                </c:pt>
                <c:pt idx="118919">
                  <c:v>59459.5</c:v>
                </c:pt>
                <c:pt idx="118920">
                  <c:v>59460</c:v>
                </c:pt>
                <c:pt idx="118921">
                  <c:v>59460.5</c:v>
                </c:pt>
                <c:pt idx="118922">
                  <c:v>59461</c:v>
                </c:pt>
                <c:pt idx="118923">
                  <c:v>59461.5</c:v>
                </c:pt>
                <c:pt idx="118924">
                  <c:v>59462</c:v>
                </c:pt>
                <c:pt idx="118925">
                  <c:v>59462.5</c:v>
                </c:pt>
                <c:pt idx="118926">
                  <c:v>59463</c:v>
                </c:pt>
                <c:pt idx="118927">
                  <c:v>59463.5</c:v>
                </c:pt>
                <c:pt idx="118928">
                  <c:v>59464</c:v>
                </c:pt>
                <c:pt idx="118929">
                  <c:v>59464.5</c:v>
                </c:pt>
                <c:pt idx="118930">
                  <c:v>59465</c:v>
                </c:pt>
                <c:pt idx="118931">
                  <c:v>59465.5</c:v>
                </c:pt>
                <c:pt idx="118932">
                  <c:v>59466</c:v>
                </c:pt>
                <c:pt idx="118933">
                  <c:v>59466.5</c:v>
                </c:pt>
                <c:pt idx="118934">
                  <c:v>59467</c:v>
                </c:pt>
                <c:pt idx="118935">
                  <c:v>59467.5</c:v>
                </c:pt>
                <c:pt idx="118936">
                  <c:v>59468</c:v>
                </c:pt>
                <c:pt idx="118937">
                  <c:v>59468.5</c:v>
                </c:pt>
                <c:pt idx="118938">
                  <c:v>59469</c:v>
                </c:pt>
                <c:pt idx="118939">
                  <c:v>59469.5</c:v>
                </c:pt>
                <c:pt idx="118940">
                  <c:v>59470</c:v>
                </c:pt>
                <c:pt idx="118941">
                  <c:v>59470.5</c:v>
                </c:pt>
                <c:pt idx="118942">
                  <c:v>59471</c:v>
                </c:pt>
                <c:pt idx="118943">
                  <c:v>59471.5</c:v>
                </c:pt>
                <c:pt idx="118944">
                  <c:v>59472</c:v>
                </c:pt>
                <c:pt idx="118945">
                  <c:v>59472.5</c:v>
                </c:pt>
                <c:pt idx="118946">
                  <c:v>59473</c:v>
                </c:pt>
                <c:pt idx="118947">
                  <c:v>59473.5</c:v>
                </c:pt>
                <c:pt idx="118948">
                  <c:v>59474</c:v>
                </c:pt>
                <c:pt idx="118949">
                  <c:v>59474.5</c:v>
                </c:pt>
                <c:pt idx="118950">
                  <c:v>59475</c:v>
                </c:pt>
                <c:pt idx="118951">
                  <c:v>59475.5</c:v>
                </c:pt>
                <c:pt idx="118952">
                  <c:v>59476</c:v>
                </c:pt>
                <c:pt idx="118953">
                  <c:v>59476.5</c:v>
                </c:pt>
                <c:pt idx="118954">
                  <c:v>59477</c:v>
                </c:pt>
                <c:pt idx="118955">
                  <c:v>59477.5</c:v>
                </c:pt>
                <c:pt idx="118956">
                  <c:v>59478</c:v>
                </c:pt>
                <c:pt idx="118957">
                  <c:v>59478.5</c:v>
                </c:pt>
                <c:pt idx="118958">
                  <c:v>59479</c:v>
                </c:pt>
                <c:pt idx="118959">
                  <c:v>59479.5</c:v>
                </c:pt>
                <c:pt idx="118960">
                  <c:v>59480</c:v>
                </c:pt>
                <c:pt idx="118961">
                  <c:v>59480.5</c:v>
                </c:pt>
                <c:pt idx="118962">
                  <c:v>59481</c:v>
                </c:pt>
                <c:pt idx="118963">
                  <c:v>59481.5</c:v>
                </c:pt>
                <c:pt idx="118964">
                  <c:v>59482</c:v>
                </c:pt>
                <c:pt idx="118965">
                  <c:v>59482.5</c:v>
                </c:pt>
                <c:pt idx="118966">
                  <c:v>59483</c:v>
                </c:pt>
                <c:pt idx="118967">
                  <c:v>59483.5</c:v>
                </c:pt>
                <c:pt idx="118968">
                  <c:v>59484</c:v>
                </c:pt>
                <c:pt idx="118969">
                  <c:v>59484.5</c:v>
                </c:pt>
                <c:pt idx="118970">
                  <c:v>59485</c:v>
                </c:pt>
                <c:pt idx="118971">
                  <c:v>59485.5</c:v>
                </c:pt>
                <c:pt idx="118972">
                  <c:v>59486</c:v>
                </c:pt>
                <c:pt idx="118973">
                  <c:v>59486.5</c:v>
                </c:pt>
                <c:pt idx="118974">
                  <c:v>59487</c:v>
                </c:pt>
                <c:pt idx="118975">
                  <c:v>59487.5</c:v>
                </c:pt>
                <c:pt idx="118976">
                  <c:v>59488</c:v>
                </c:pt>
                <c:pt idx="118977">
                  <c:v>59488.5</c:v>
                </c:pt>
                <c:pt idx="118978">
                  <c:v>59489</c:v>
                </c:pt>
                <c:pt idx="118979">
                  <c:v>59489.5</c:v>
                </c:pt>
                <c:pt idx="118980">
                  <c:v>59490</c:v>
                </c:pt>
                <c:pt idx="118981">
                  <c:v>59490.5</c:v>
                </c:pt>
                <c:pt idx="118982">
                  <c:v>59491</c:v>
                </c:pt>
                <c:pt idx="118983">
                  <c:v>59491.5</c:v>
                </c:pt>
                <c:pt idx="118984">
                  <c:v>59492</c:v>
                </c:pt>
                <c:pt idx="118985">
                  <c:v>59492.5</c:v>
                </c:pt>
                <c:pt idx="118986">
                  <c:v>59493</c:v>
                </c:pt>
                <c:pt idx="118987">
                  <c:v>59493.5</c:v>
                </c:pt>
                <c:pt idx="118988">
                  <c:v>59494</c:v>
                </c:pt>
                <c:pt idx="118989">
                  <c:v>59494.5</c:v>
                </c:pt>
                <c:pt idx="118990">
                  <c:v>59495</c:v>
                </c:pt>
                <c:pt idx="118991">
                  <c:v>59495.5</c:v>
                </c:pt>
                <c:pt idx="118992">
                  <c:v>59496</c:v>
                </c:pt>
                <c:pt idx="118993">
                  <c:v>59496.5</c:v>
                </c:pt>
                <c:pt idx="118994">
                  <c:v>59497</c:v>
                </c:pt>
                <c:pt idx="118995">
                  <c:v>59497.5</c:v>
                </c:pt>
                <c:pt idx="118996">
                  <c:v>59498</c:v>
                </c:pt>
                <c:pt idx="118997">
                  <c:v>59498.5</c:v>
                </c:pt>
                <c:pt idx="118998">
                  <c:v>59499</c:v>
                </c:pt>
                <c:pt idx="118999">
                  <c:v>59499.5</c:v>
                </c:pt>
                <c:pt idx="119000">
                  <c:v>59500</c:v>
                </c:pt>
                <c:pt idx="119001">
                  <c:v>59500.5</c:v>
                </c:pt>
                <c:pt idx="119002">
                  <c:v>59501</c:v>
                </c:pt>
                <c:pt idx="119003">
                  <c:v>59501.5</c:v>
                </c:pt>
                <c:pt idx="119004">
                  <c:v>59502</c:v>
                </c:pt>
                <c:pt idx="119005">
                  <c:v>59502.5</c:v>
                </c:pt>
                <c:pt idx="119006">
                  <c:v>59503</c:v>
                </c:pt>
                <c:pt idx="119007">
                  <c:v>59503.5</c:v>
                </c:pt>
                <c:pt idx="119008">
                  <c:v>59504</c:v>
                </c:pt>
                <c:pt idx="119009">
                  <c:v>59504.5</c:v>
                </c:pt>
                <c:pt idx="119010">
                  <c:v>59505</c:v>
                </c:pt>
                <c:pt idx="119011">
                  <c:v>59505.5</c:v>
                </c:pt>
                <c:pt idx="119012">
                  <c:v>59506</c:v>
                </c:pt>
                <c:pt idx="119013">
                  <c:v>59506.5</c:v>
                </c:pt>
                <c:pt idx="119014">
                  <c:v>59507</c:v>
                </c:pt>
                <c:pt idx="119015">
                  <c:v>59507.5</c:v>
                </c:pt>
                <c:pt idx="119016">
                  <c:v>59508</c:v>
                </c:pt>
                <c:pt idx="119017">
                  <c:v>59508.5</c:v>
                </c:pt>
                <c:pt idx="119018">
                  <c:v>59509</c:v>
                </c:pt>
                <c:pt idx="119019">
                  <c:v>59509.5</c:v>
                </c:pt>
                <c:pt idx="119020">
                  <c:v>59510</c:v>
                </c:pt>
                <c:pt idx="119021">
                  <c:v>59510.5</c:v>
                </c:pt>
                <c:pt idx="119022">
                  <c:v>59511</c:v>
                </c:pt>
                <c:pt idx="119023">
                  <c:v>59511.5</c:v>
                </c:pt>
                <c:pt idx="119024">
                  <c:v>59512</c:v>
                </c:pt>
                <c:pt idx="119025">
                  <c:v>59512.5</c:v>
                </c:pt>
                <c:pt idx="119026">
                  <c:v>59513</c:v>
                </c:pt>
                <c:pt idx="119027">
                  <c:v>59513.5</c:v>
                </c:pt>
                <c:pt idx="119028">
                  <c:v>59514</c:v>
                </c:pt>
                <c:pt idx="119029">
                  <c:v>59514.5</c:v>
                </c:pt>
                <c:pt idx="119030">
                  <c:v>59515</c:v>
                </c:pt>
                <c:pt idx="119031">
                  <c:v>59515.5</c:v>
                </c:pt>
                <c:pt idx="119032">
                  <c:v>59516</c:v>
                </c:pt>
                <c:pt idx="119033">
                  <c:v>59516.5</c:v>
                </c:pt>
                <c:pt idx="119034">
                  <c:v>59517</c:v>
                </c:pt>
                <c:pt idx="119035">
                  <c:v>59517.5</c:v>
                </c:pt>
                <c:pt idx="119036">
                  <c:v>59518</c:v>
                </c:pt>
                <c:pt idx="119037">
                  <c:v>59518.5</c:v>
                </c:pt>
                <c:pt idx="119038">
                  <c:v>59519</c:v>
                </c:pt>
                <c:pt idx="119039">
                  <c:v>59519.5</c:v>
                </c:pt>
                <c:pt idx="119040">
                  <c:v>59520</c:v>
                </c:pt>
                <c:pt idx="119041">
                  <c:v>59520.5</c:v>
                </c:pt>
                <c:pt idx="119042">
                  <c:v>59521</c:v>
                </c:pt>
                <c:pt idx="119043">
                  <c:v>59521.5</c:v>
                </c:pt>
                <c:pt idx="119044">
                  <c:v>59522</c:v>
                </c:pt>
                <c:pt idx="119045">
                  <c:v>59522.5</c:v>
                </c:pt>
                <c:pt idx="119046">
                  <c:v>59523</c:v>
                </c:pt>
                <c:pt idx="119047">
                  <c:v>59523.5</c:v>
                </c:pt>
                <c:pt idx="119048">
                  <c:v>59524</c:v>
                </c:pt>
                <c:pt idx="119049">
                  <c:v>59524.5</c:v>
                </c:pt>
                <c:pt idx="119050">
                  <c:v>59525</c:v>
                </c:pt>
                <c:pt idx="119051">
                  <c:v>59525.5</c:v>
                </c:pt>
                <c:pt idx="119052">
                  <c:v>59526</c:v>
                </c:pt>
                <c:pt idx="119053">
                  <c:v>59526.5</c:v>
                </c:pt>
                <c:pt idx="119054">
                  <c:v>59527</c:v>
                </c:pt>
                <c:pt idx="119055">
                  <c:v>59527.5</c:v>
                </c:pt>
                <c:pt idx="119056">
                  <c:v>59528</c:v>
                </c:pt>
                <c:pt idx="119057">
                  <c:v>59528.5</c:v>
                </c:pt>
                <c:pt idx="119058">
                  <c:v>59529</c:v>
                </c:pt>
                <c:pt idx="119059">
                  <c:v>59529.5</c:v>
                </c:pt>
                <c:pt idx="119060">
                  <c:v>59530</c:v>
                </c:pt>
                <c:pt idx="119061">
                  <c:v>59530.5</c:v>
                </c:pt>
                <c:pt idx="119062">
                  <c:v>59531</c:v>
                </c:pt>
                <c:pt idx="119063">
                  <c:v>59531.5</c:v>
                </c:pt>
                <c:pt idx="119064">
                  <c:v>59532</c:v>
                </c:pt>
                <c:pt idx="119065">
                  <c:v>59532.5</c:v>
                </c:pt>
                <c:pt idx="119066">
                  <c:v>59533</c:v>
                </c:pt>
                <c:pt idx="119067">
                  <c:v>59533.5</c:v>
                </c:pt>
                <c:pt idx="119068">
                  <c:v>59534</c:v>
                </c:pt>
                <c:pt idx="119069">
                  <c:v>59534.5</c:v>
                </c:pt>
                <c:pt idx="119070">
                  <c:v>59535</c:v>
                </c:pt>
                <c:pt idx="119071">
                  <c:v>59535.5</c:v>
                </c:pt>
                <c:pt idx="119072">
                  <c:v>59536</c:v>
                </c:pt>
                <c:pt idx="119073">
                  <c:v>59536.5</c:v>
                </c:pt>
                <c:pt idx="119074">
                  <c:v>59537</c:v>
                </c:pt>
                <c:pt idx="119075">
                  <c:v>59537.5</c:v>
                </c:pt>
                <c:pt idx="119076">
                  <c:v>59538</c:v>
                </c:pt>
                <c:pt idx="119077">
                  <c:v>59538.5</c:v>
                </c:pt>
                <c:pt idx="119078">
                  <c:v>59539</c:v>
                </c:pt>
                <c:pt idx="119079">
                  <c:v>59539.5</c:v>
                </c:pt>
                <c:pt idx="119080">
                  <c:v>59540</c:v>
                </c:pt>
                <c:pt idx="119081">
                  <c:v>59540.5</c:v>
                </c:pt>
                <c:pt idx="119082">
                  <c:v>59541</c:v>
                </c:pt>
                <c:pt idx="119083">
                  <c:v>59541.5</c:v>
                </c:pt>
                <c:pt idx="119084">
                  <c:v>59542</c:v>
                </c:pt>
                <c:pt idx="119085">
                  <c:v>59542.5</c:v>
                </c:pt>
                <c:pt idx="119086">
                  <c:v>59543</c:v>
                </c:pt>
                <c:pt idx="119087">
                  <c:v>59543.5</c:v>
                </c:pt>
                <c:pt idx="119088">
                  <c:v>59544</c:v>
                </c:pt>
                <c:pt idx="119089">
                  <c:v>59544.5</c:v>
                </c:pt>
                <c:pt idx="119090">
                  <c:v>59545</c:v>
                </c:pt>
                <c:pt idx="119091">
                  <c:v>59545.5</c:v>
                </c:pt>
                <c:pt idx="119092">
                  <c:v>59546</c:v>
                </c:pt>
                <c:pt idx="119093">
                  <c:v>59546.5</c:v>
                </c:pt>
                <c:pt idx="119094">
                  <c:v>59547</c:v>
                </c:pt>
                <c:pt idx="119095">
                  <c:v>59547.5</c:v>
                </c:pt>
                <c:pt idx="119096">
                  <c:v>59548</c:v>
                </c:pt>
                <c:pt idx="119097">
                  <c:v>59548.5</c:v>
                </c:pt>
                <c:pt idx="119098">
                  <c:v>59549</c:v>
                </c:pt>
                <c:pt idx="119099">
                  <c:v>59549.5</c:v>
                </c:pt>
                <c:pt idx="119100">
                  <c:v>59550</c:v>
                </c:pt>
                <c:pt idx="119101">
                  <c:v>59550.5</c:v>
                </c:pt>
                <c:pt idx="119102">
                  <c:v>59551</c:v>
                </c:pt>
                <c:pt idx="119103">
                  <c:v>59551.5</c:v>
                </c:pt>
                <c:pt idx="119104">
                  <c:v>59552</c:v>
                </c:pt>
                <c:pt idx="119105">
                  <c:v>59552.5</c:v>
                </c:pt>
                <c:pt idx="119106">
                  <c:v>59553</c:v>
                </c:pt>
                <c:pt idx="119107">
                  <c:v>59553.5</c:v>
                </c:pt>
                <c:pt idx="119108">
                  <c:v>59554</c:v>
                </c:pt>
                <c:pt idx="119109">
                  <c:v>59554.5</c:v>
                </c:pt>
                <c:pt idx="119110">
                  <c:v>59555</c:v>
                </c:pt>
                <c:pt idx="119111">
                  <c:v>59555.5</c:v>
                </c:pt>
                <c:pt idx="119112">
                  <c:v>59556</c:v>
                </c:pt>
                <c:pt idx="119113">
                  <c:v>59556.5</c:v>
                </c:pt>
                <c:pt idx="119114">
                  <c:v>59557</c:v>
                </c:pt>
                <c:pt idx="119115">
                  <c:v>59557.5</c:v>
                </c:pt>
                <c:pt idx="119116">
                  <c:v>59558</c:v>
                </c:pt>
                <c:pt idx="119117">
                  <c:v>59558.5</c:v>
                </c:pt>
                <c:pt idx="119118">
                  <c:v>59559</c:v>
                </c:pt>
                <c:pt idx="119119">
                  <c:v>59559.5</c:v>
                </c:pt>
                <c:pt idx="119120">
                  <c:v>59560</c:v>
                </c:pt>
                <c:pt idx="119121">
                  <c:v>59560.5</c:v>
                </c:pt>
                <c:pt idx="119122">
                  <c:v>59561</c:v>
                </c:pt>
                <c:pt idx="119123">
                  <c:v>59561.5</c:v>
                </c:pt>
                <c:pt idx="119124">
                  <c:v>59562</c:v>
                </c:pt>
                <c:pt idx="119125">
                  <c:v>59562.5</c:v>
                </c:pt>
                <c:pt idx="119126">
                  <c:v>59563</c:v>
                </c:pt>
                <c:pt idx="119127">
                  <c:v>59563.5</c:v>
                </c:pt>
                <c:pt idx="119128">
                  <c:v>59564</c:v>
                </c:pt>
                <c:pt idx="119129">
                  <c:v>59564.5</c:v>
                </c:pt>
                <c:pt idx="119130">
                  <c:v>59565</c:v>
                </c:pt>
                <c:pt idx="119131">
                  <c:v>59565.5</c:v>
                </c:pt>
                <c:pt idx="119132">
                  <c:v>59566</c:v>
                </c:pt>
                <c:pt idx="119133">
                  <c:v>59566.5</c:v>
                </c:pt>
                <c:pt idx="119134">
                  <c:v>59567</c:v>
                </c:pt>
                <c:pt idx="119135">
                  <c:v>59567.5</c:v>
                </c:pt>
                <c:pt idx="119136">
                  <c:v>59568</c:v>
                </c:pt>
                <c:pt idx="119137">
                  <c:v>59568.5</c:v>
                </c:pt>
                <c:pt idx="119138">
                  <c:v>59569</c:v>
                </c:pt>
                <c:pt idx="119139">
                  <c:v>59569.5</c:v>
                </c:pt>
                <c:pt idx="119140">
                  <c:v>59570</c:v>
                </c:pt>
                <c:pt idx="119141">
                  <c:v>59570.5</c:v>
                </c:pt>
                <c:pt idx="119142">
                  <c:v>59571</c:v>
                </c:pt>
                <c:pt idx="119143">
                  <c:v>59571.5</c:v>
                </c:pt>
                <c:pt idx="119144">
                  <c:v>59572</c:v>
                </c:pt>
                <c:pt idx="119145">
                  <c:v>59572.5</c:v>
                </c:pt>
                <c:pt idx="119146">
                  <c:v>59573</c:v>
                </c:pt>
                <c:pt idx="119147">
                  <c:v>59573.5</c:v>
                </c:pt>
                <c:pt idx="119148">
                  <c:v>59574</c:v>
                </c:pt>
                <c:pt idx="119149">
                  <c:v>59574.5</c:v>
                </c:pt>
                <c:pt idx="119150">
                  <c:v>59575</c:v>
                </c:pt>
                <c:pt idx="119151">
                  <c:v>59575.5</c:v>
                </c:pt>
                <c:pt idx="119152">
                  <c:v>59576</c:v>
                </c:pt>
                <c:pt idx="119153">
                  <c:v>59576.5</c:v>
                </c:pt>
                <c:pt idx="119154">
                  <c:v>59577</c:v>
                </c:pt>
                <c:pt idx="119155">
                  <c:v>59577.5</c:v>
                </c:pt>
                <c:pt idx="119156">
                  <c:v>59578</c:v>
                </c:pt>
                <c:pt idx="119157">
                  <c:v>59578.5</c:v>
                </c:pt>
                <c:pt idx="119158">
                  <c:v>59579</c:v>
                </c:pt>
                <c:pt idx="119159">
                  <c:v>59579.5</c:v>
                </c:pt>
                <c:pt idx="119160">
                  <c:v>59580</c:v>
                </c:pt>
                <c:pt idx="119161">
                  <c:v>59580.5</c:v>
                </c:pt>
                <c:pt idx="119162">
                  <c:v>59581</c:v>
                </c:pt>
                <c:pt idx="119163">
                  <c:v>59581.5</c:v>
                </c:pt>
                <c:pt idx="119164">
                  <c:v>59582</c:v>
                </c:pt>
                <c:pt idx="119165">
                  <c:v>59582.5</c:v>
                </c:pt>
                <c:pt idx="119166">
                  <c:v>59583</c:v>
                </c:pt>
                <c:pt idx="119167">
                  <c:v>59583.5</c:v>
                </c:pt>
                <c:pt idx="119168">
                  <c:v>59584</c:v>
                </c:pt>
                <c:pt idx="119169">
                  <c:v>59584.5</c:v>
                </c:pt>
                <c:pt idx="119170">
                  <c:v>59585</c:v>
                </c:pt>
                <c:pt idx="119171">
                  <c:v>59585.5</c:v>
                </c:pt>
                <c:pt idx="119172">
                  <c:v>59586</c:v>
                </c:pt>
                <c:pt idx="119173">
                  <c:v>59586.5</c:v>
                </c:pt>
                <c:pt idx="119174">
                  <c:v>59587</c:v>
                </c:pt>
                <c:pt idx="119175">
                  <c:v>59587.5</c:v>
                </c:pt>
                <c:pt idx="119176">
                  <c:v>59588</c:v>
                </c:pt>
                <c:pt idx="119177">
                  <c:v>59588.5</c:v>
                </c:pt>
                <c:pt idx="119178">
                  <c:v>59589</c:v>
                </c:pt>
                <c:pt idx="119179">
                  <c:v>59589.5</c:v>
                </c:pt>
                <c:pt idx="119180">
                  <c:v>59590</c:v>
                </c:pt>
                <c:pt idx="119181">
                  <c:v>59590.5</c:v>
                </c:pt>
                <c:pt idx="119182">
                  <c:v>59591</c:v>
                </c:pt>
                <c:pt idx="119183">
                  <c:v>59591.5</c:v>
                </c:pt>
                <c:pt idx="119184">
                  <c:v>59592</c:v>
                </c:pt>
                <c:pt idx="119185">
                  <c:v>59592.5</c:v>
                </c:pt>
                <c:pt idx="119186">
                  <c:v>59593</c:v>
                </c:pt>
                <c:pt idx="119187">
                  <c:v>59593.5</c:v>
                </c:pt>
                <c:pt idx="119188">
                  <c:v>59594</c:v>
                </c:pt>
                <c:pt idx="119189">
                  <c:v>59594.5</c:v>
                </c:pt>
                <c:pt idx="119190">
                  <c:v>59595</c:v>
                </c:pt>
                <c:pt idx="119191">
                  <c:v>59595.5</c:v>
                </c:pt>
                <c:pt idx="119192">
                  <c:v>59596</c:v>
                </c:pt>
                <c:pt idx="119193">
                  <c:v>59596.5</c:v>
                </c:pt>
                <c:pt idx="119194">
                  <c:v>59597</c:v>
                </c:pt>
                <c:pt idx="119195">
                  <c:v>59597.5</c:v>
                </c:pt>
                <c:pt idx="119196">
                  <c:v>59598</c:v>
                </c:pt>
                <c:pt idx="119197">
                  <c:v>59598.5</c:v>
                </c:pt>
                <c:pt idx="119198">
                  <c:v>59599</c:v>
                </c:pt>
                <c:pt idx="119199">
                  <c:v>59599.5</c:v>
                </c:pt>
                <c:pt idx="119200">
                  <c:v>59600</c:v>
                </c:pt>
                <c:pt idx="119201">
                  <c:v>59600.5</c:v>
                </c:pt>
                <c:pt idx="119202">
                  <c:v>59601</c:v>
                </c:pt>
                <c:pt idx="119203">
                  <c:v>59601.5</c:v>
                </c:pt>
                <c:pt idx="119204">
                  <c:v>59602</c:v>
                </c:pt>
                <c:pt idx="119205">
                  <c:v>59602.5</c:v>
                </c:pt>
                <c:pt idx="119206">
                  <c:v>59603</c:v>
                </c:pt>
                <c:pt idx="119207">
                  <c:v>59603.5</c:v>
                </c:pt>
                <c:pt idx="119208">
                  <c:v>59604</c:v>
                </c:pt>
                <c:pt idx="119209">
                  <c:v>59604.5</c:v>
                </c:pt>
                <c:pt idx="119210">
                  <c:v>59605</c:v>
                </c:pt>
                <c:pt idx="119211">
                  <c:v>59605.5</c:v>
                </c:pt>
                <c:pt idx="119212">
                  <c:v>59606</c:v>
                </c:pt>
                <c:pt idx="119213">
                  <c:v>59606.5</c:v>
                </c:pt>
                <c:pt idx="119214">
                  <c:v>59607</c:v>
                </c:pt>
                <c:pt idx="119215">
                  <c:v>59607.5</c:v>
                </c:pt>
                <c:pt idx="119216">
                  <c:v>59608</c:v>
                </c:pt>
                <c:pt idx="119217">
                  <c:v>59608.5</c:v>
                </c:pt>
                <c:pt idx="119218">
                  <c:v>59609</c:v>
                </c:pt>
                <c:pt idx="119219">
                  <c:v>59609.5</c:v>
                </c:pt>
                <c:pt idx="119220">
                  <c:v>59610</c:v>
                </c:pt>
                <c:pt idx="119221">
                  <c:v>59610.5</c:v>
                </c:pt>
                <c:pt idx="119222">
                  <c:v>59611</c:v>
                </c:pt>
                <c:pt idx="119223">
                  <c:v>59611.5</c:v>
                </c:pt>
                <c:pt idx="119224">
                  <c:v>59612</c:v>
                </c:pt>
                <c:pt idx="119225">
                  <c:v>59612.5</c:v>
                </c:pt>
                <c:pt idx="119226">
                  <c:v>59613</c:v>
                </c:pt>
                <c:pt idx="119227">
                  <c:v>59613.5</c:v>
                </c:pt>
                <c:pt idx="119228">
                  <c:v>59614</c:v>
                </c:pt>
                <c:pt idx="119229">
                  <c:v>59614.5</c:v>
                </c:pt>
                <c:pt idx="119230">
                  <c:v>59615</c:v>
                </c:pt>
                <c:pt idx="119231">
                  <c:v>59615.5</c:v>
                </c:pt>
                <c:pt idx="119232">
                  <c:v>59616</c:v>
                </c:pt>
                <c:pt idx="119233">
                  <c:v>59616.5</c:v>
                </c:pt>
                <c:pt idx="119234">
                  <c:v>59617</c:v>
                </c:pt>
                <c:pt idx="119235">
                  <c:v>59617.5</c:v>
                </c:pt>
                <c:pt idx="119236">
                  <c:v>59618</c:v>
                </c:pt>
                <c:pt idx="119237">
                  <c:v>59618.5</c:v>
                </c:pt>
                <c:pt idx="119238">
                  <c:v>59619</c:v>
                </c:pt>
                <c:pt idx="119239">
                  <c:v>59619.5</c:v>
                </c:pt>
                <c:pt idx="119240">
                  <c:v>59620</c:v>
                </c:pt>
                <c:pt idx="119241">
                  <c:v>59620.5</c:v>
                </c:pt>
                <c:pt idx="119242">
                  <c:v>59621</c:v>
                </c:pt>
                <c:pt idx="119243">
                  <c:v>59621.5</c:v>
                </c:pt>
                <c:pt idx="119244">
                  <c:v>59622</c:v>
                </c:pt>
                <c:pt idx="119245">
                  <c:v>59622.5</c:v>
                </c:pt>
                <c:pt idx="119246">
                  <c:v>59623</c:v>
                </c:pt>
                <c:pt idx="119247">
                  <c:v>59623.5</c:v>
                </c:pt>
                <c:pt idx="119248">
                  <c:v>59624</c:v>
                </c:pt>
                <c:pt idx="119249">
                  <c:v>59624.5</c:v>
                </c:pt>
                <c:pt idx="119250">
                  <c:v>59625</c:v>
                </c:pt>
                <c:pt idx="119251">
                  <c:v>59625.5</c:v>
                </c:pt>
                <c:pt idx="119252">
                  <c:v>59626</c:v>
                </c:pt>
                <c:pt idx="119253">
                  <c:v>59626.5</c:v>
                </c:pt>
                <c:pt idx="119254">
                  <c:v>59627</c:v>
                </c:pt>
                <c:pt idx="119255">
                  <c:v>59627.5</c:v>
                </c:pt>
                <c:pt idx="119256">
                  <c:v>59628</c:v>
                </c:pt>
                <c:pt idx="119257">
                  <c:v>59628.5</c:v>
                </c:pt>
                <c:pt idx="119258">
                  <c:v>59629</c:v>
                </c:pt>
                <c:pt idx="119259">
                  <c:v>59629.5</c:v>
                </c:pt>
                <c:pt idx="119260">
                  <c:v>59630</c:v>
                </c:pt>
                <c:pt idx="119261">
                  <c:v>59630.5</c:v>
                </c:pt>
                <c:pt idx="119262">
                  <c:v>59631</c:v>
                </c:pt>
                <c:pt idx="119263">
                  <c:v>59631.5</c:v>
                </c:pt>
                <c:pt idx="119264">
                  <c:v>59632</c:v>
                </c:pt>
                <c:pt idx="119265">
                  <c:v>59632.5</c:v>
                </c:pt>
                <c:pt idx="119266">
                  <c:v>59633</c:v>
                </c:pt>
                <c:pt idx="119267">
                  <c:v>59633.5</c:v>
                </c:pt>
                <c:pt idx="119268">
                  <c:v>59634</c:v>
                </c:pt>
                <c:pt idx="119269">
                  <c:v>59634.5</c:v>
                </c:pt>
                <c:pt idx="119270">
                  <c:v>59635</c:v>
                </c:pt>
                <c:pt idx="119271">
                  <c:v>59635.5</c:v>
                </c:pt>
                <c:pt idx="119272">
                  <c:v>59636</c:v>
                </c:pt>
                <c:pt idx="119273">
                  <c:v>59636.5</c:v>
                </c:pt>
                <c:pt idx="119274">
                  <c:v>59637</c:v>
                </c:pt>
                <c:pt idx="119275">
                  <c:v>59637.5</c:v>
                </c:pt>
                <c:pt idx="119276">
                  <c:v>59638</c:v>
                </c:pt>
                <c:pt idx="119277">
                  <c:v>59638.5</c:v>
                </c:pt>
                <c:pt idx="119278">
                  <c:v>59639</c:v>
                </c:pt>
                <c:pt idx="119279">
                  <c:v>59639.5</c:v>
                </c:pt>
                <c:pt idx="119280">
                  <c:v>59640</c:v>
                </c:pt>
                <c:pt idx="119281">
                  <c:v>59640.5</c:v>
                </c:pt>
                <c:pt idx="119282">
                  <c:v>59641</c:v>
                </c:pt>
                <c:pt idx="119283">
                  <c:v>59641.5</c:v>
                </c:pt>
                <c:pt idx="119284">
                  <c:v>59642</c:v>
                </c:pt>
                <c:pt idx="119285">
                  <c:v>59642.5</c:v>
                </c:pt>
                <c:pt idx="119286">
                  <c:v>59643</c:v>
                </c:pt>
                <c:pt idx="119287">
                  <c:v>59643.5</c:v>
                </c:pt>
                <c:pt idx="119288">
                  <c:v>59644</c:v>
                </c:pt>
                <c:pt idx="119289">
                  <c:v>59644.5</c:v>
                </c:pt>
                <c:pt idx="119290">
                  <c:v>59645</c:v>
                </c:pt>
                <c:pt idx="119291">
                  <c:v>59645.5</c:v>
                </c:pt>
                <c:pt idx="119292">
                  <c:v>59646</c:v>
                </c:pt>
                <c:pt idx="119293">
                  <c:v>59646.5</c:v>
                </c:pt>
                <c:pt idx="119294">
                  <c:v>59647</c:v>
                </c:pt>
                <c:pt idx="119295">
                  <c:v>59647.5</c:v>
                </c:pt>
                <c:pt idx="119296">
                  <c:v>59648</c:v>
                </c:pt>
                <c:pt idx="119297">
                  <c:v>59648.5</c:v>
                </c:pt>
                <c:pt idx="119298">
                  <c:v>59649</c:v>
                </c:pt>
                <c:pt idx="119299">
                  <c:v>59649.5</c:v>
                </c:pt>
                <c:pt idx="119300">
                  <c:v>59650</c:v>
                </c:pt>
                <c:pt idx="119301">
                  <c:v>59650.5</c:v>
                </c:pt>
                <c:pt idx="119302">
                  <c:v>59651</c:v>
                </c:pt>
                <c:pt idx="119303">
                  <c:v>59651.5</c:v>
                </c:pt>
                <c:pt idx="119304">
                  <c:v>59652</c:v>
                </c:pt>
                <c:pt idx="119305">
                  <c:v>59652.5</c:v>
                </c:pt>
                <c:pt idx="119306">
                  <c:v>59653</c:v>
                </c:pt>
                <c:pt idx="119307">
                  <c:v>59653.5</c:v>
                </c:pt>
                <c:pt idx="119308">
                  <c:v>59654</c:v>
                </c:pt>
                <c:pt idx="119309">
                  <c:v>59654.5</c:v>
                </c:pt>
                <c:pt idx="119310">
                  <c:v>59655</c:v>
                </c:pt>
                <c:pt idx="119311">
                  <c:v>59655.5</c:v>
                </c:pt>
                <c:pt idx="119312">
                  <c:v>59656</c:v>
                </c:pt>
                <c:pt idx="119313">
                  <c:v>59656.5</c:v>
                </c:pt>
                <c:pt idx="119314">
                  <c:v>59657</c:v>
                </c:pt>
                <c:pt idx="119315">
                  <c:v>59657.5</c:v>
                </c:pt>
                <c:pt idx="119316">
                  <c:v>59658</c:v>
                </c:pt>
                <c:pt idx="119317">
                  <c:v>59658.5</c:v>
                </c:pt>
                <c:pt idx="119318">
                  <c:v>59659</c:v>
                </c:pt>
                <c:pt idx="119319">
                  <c:v>59659.5</c:v>
                </c:pt>
                <c:pt idx="119320">
                  <c:v>59660</c:v>
                </c:pt>
                <c:pt idx="119321">
                  <c:v>59660.5</c:v>
                </c:pt>
                <c:pt idx="119322">
                  <c:v>59661</c:v>
                </c:pt>
                <c:pt idx="119323">
                  <c:v>59661.5</c:v>
                </c:pt>
                <c:pt idx="119324">
                  <c:v>59662</c:v>
                </c:pt>
                <c:pt idx="119325">
                  <c:v>59662.5</c:v>
                </c:pt>
                <c:pt idx="119326">
                  <c:v>59663</c:v>
                </c:pt>
                <c:pt idx="119327">
                  <c:v>59663.5</c:v>
                </c:pt>
                <c:pt idx="119328">
                  <c:v>59664</c:v>
                </c:pt>
                <c:pt idx="119329">
                  <c:v>59664.5</c:v>
                </c:pt>
                <c:pt idx="119330">
                  <c:v>59665</c:v>
                </c:pt>
                <c:pt idx="119331">
                  <c:v>59665.5</c:v>
                </c:pt>
                <c:pt idx="119332">
                  <c:v>59666</c:v>
                </c:pt>
                <c:pt idx="119333">
                  <c:v>59666.5</c:v>
                </c:pt>
                <c:pt idx="119334">
                  <c:v>59667</c:v>
                </c:pt>
                <c:pt idx="119335">
                  <c:v>59667.5</c:v>
                </c:pt>
                <c:pt idx="119336">
                  <c:v>59668</c:v>
                </c:pt>
                <c:pt idx="119337">
                  <c:v>59668.5</c:v>
                </c:pt>
                <c:pt idx="119338">
                  <c:v>59669</c:v>
                </c:pt>
                <c:pt idx="119339">
                  <c:v>59669.5</c:v>
                </c:pt>
                <c:pt idx="119340">
                  <c:v>59670</c:v>
                </c:pt>
                <c:pt idx="119341">
                  <c:v>59670.5</c:v>
                </c:pt>
                <c:pt idx="119342">
                  <c:v>59671</c:v>
                </c:pt>
                <c:pt idx="119343">
                  <c:v>59671.5</c:v>
                </c:pt>
                <c:pt idx="119344">
                  <c:v>59672</c:v>
                </c:pt>
                <c:pt idx="119345">
                  <c:v>59672.5</c:v>
                </c:pt>
                <c:pt idx="119346">
                  <c:v>59673</c:v>
                </c:pt>
                <c:pt idx="119347">
                  <c:v>59673.5</c:v>
                </c:pt>
                <c:pt idx="119348">
                  <c:v>59674</c:v>
                </c:pt>
                <c:pt idx="119349">
                  <c:v>59674.5</c:v>
                </c:pt>
                <c:pt idx="119350">
                  <c:v>59675</c:v>
                </c:pt>
                <c:pt idx="119351">
                  <c:v>59675.5</c:v>
                </c:pt>
                <c:pt idx="119352">
                  <c:v>59676</c:v>
                </c:pt>
                <c:pt idx="119353">
                  <c:v>59676.5</c:v>
                </c:pt>
                <c:pt idx="119354">
                  <c:v>59677</c:v>
                </c:pt>
                <c:pt idx="119355">
                  <c:v>59677.5</c:v>
                </c:pt>
                <c:pt idx="119356">
                  <c:v>59678</c:v>
                </c:pt>
                <c:pt idx="119357">
                  <c:v>59678.5</c:v>
                </c:pt>
                <c:pt idx="119358">
                  <c:v>59679</c:v>
                </c:pt>
                <c:pt idx="119359">
                  <c:v>59679.5</c:v>
                </c:pt>
                <c:pt idx="119360">
                  <c:v>59680</c:v>
                </c:pt>
                <c:pt idx="119361">
                  <c:v>59680.5</c:v>
                </c:pt>
                <c:pt idx="119362">
                  <c:v>59681</c:v>
                </c:pt>
                <c:pt idx="119363">
                  <c:v>59681.5</c:v>
                </c:pt>
                <c:pt idx="119364">
                  <c:v>59682</c:v>
                </c:pt>
                <c:pt idx="119365">
                  <c:v>59682.5</c:v>
                </c:pt>
                <c:pt idx="119366">
                  <c:v>59683</c:v>
                </c:pt>
                <c:pt idx="119367">
                  <c:v>59683.5</c:v>
                </c:pt>
                <c:pt idx="119368">
                  <c:v>59684</c:v>
                </c:pt>
                <c:pt idx="119369">
                  <c:v>59684.5</c:v>
                </c:pt>
                <c:pt idx="119370">
                  <c:v>59685</c:v>
                </c:pt>
                <c:pt idx="119371">
                  <c:v>59685.5</c:v>
                </c:pt>
                <c:pt idx="119372">
                  <c:v>59686</c:v>
                </c:pt>
                <c:pt idx="119373">
                  <c:v>59686.5</c:v>
                </c:pt>
                <c:pt idx="119374">
                  <c:v>59687</c:v>
                </c:pt>
                <c:pt idx="119375">
                  <c:v>59687.5</c:v>
                </c:pt>
                <c:pt idx="119376">
                  <c:v>59688</c:v>
                </c:pt>
                <c:pt idx="119377">
                  <c:v>59688.5</c:v>
                </c:pt>
                <c:pt idx="119378">
                  <c:v>59689</c:v>
                </c:pt>
                <c:pt idx="119379">
                  <c:v>59689.5</c:v>
                </c:pt>
                <c:pt idx="119380">
                  <c:v>59690</c:v>
                </c:pt>
                <c:pt idx="119381">
                  <c:v>59690.5</c:v>
                </c:pt>
                <c:pt idx="119382">
                  <c:v>59691</c:v>
                </c:pt>
                <c:pt idx="119383">
                  <c:v>59691.5</c:v>
                </c:pt>
                <c:pt idx="119384">
                  <c:v>59692</c:v>
                </c:pt>
                <c:pt idx="119385">
                  <c:v>59692.5</c:v>
                </c:pt>
                <c:pt idx="119386">
                  <c:v>59693</c:v>
                </c:pt>
                <c:pt idx="119387">
                  <c:v>59693.5</c:v>
                </c:pt>
                <c:pt idx="119388">
                  <c:v>59694</c:v>
                </c:pt>
                <c:pt idx="119389">
                  <c:v>59694.5</c:v>
                </c:pt>
                <c:pt idx="119390">
                  <c:v>59695</c:v>
                </c:pt>
                <c:pt idx="119391">
                  <c:v>59695.5</c:v>
                </c:pt>
                <c:pt idx="119392">
                  <c:v>59696</c:v>
                </c:pt>
                <c:pt idx="119393">
                  <c:v>59696.5</c:v>
                </c:pt>
                <c:pt idx="119394">
                  <c:v>59697</c:v>
                </c:pt>
                <c:pt idx="119395">
                  <c:v>59697.5</c:v>
                </c:pt>
                <c:pt idx="119396">
                  <c:v>59698</c:v>
                </c:pt>
                <c:pt idx="119397">
                  <c:v>59698.5</c:v>
                </c:pt>
                <c:pt idx="119398">
                  <c:v>59699</c:v>
                </c:pt>
                <c:pt idx="119399">
                  <c:v>59699.5</c:v>
                </c:pt>
                <c:pt idx="119400">
                  <c:v>59700</c:v>
                </c:pt>
                <c:pt idx="119401">
                  <c:v>59700.5</c:v>
                </c:pt>
                <c:pt idx="119402">
                  <c:v>59701</c:v>
                </c:pt>
                <c:pt idx="119403">
                  <c:v>59701.5</c:v>
                </c:pt>
                <c:pt idx="119404">
                  <c:v>59702</c:v>
                </c:pt>
                <c:pt idx="119405">
                  <c:v>59702.5</c:v>
                </c:pt>
                <c:pt idx="119406">
                  <c:v>59703</c:v>
                </c:pt>
                <c:pt idx="119407">
                  <c:v>59703.5</c:v>
                </c:pt>
                <c:pt idx="119408">
                  <c:v>59704</c:v>
                </c:pt>
                <c:pt idx="119409">
                  <c:v>59704.5</c:v>
                </c:pt>
                <c:pt idx="119410">
                  <c:v>59705</c:v>
                </c:pt>
                <c:pt idx="119411">
                  <c:v>59705.5</c:v>
                </c:pt>
                <c:pt idx="119412">
                  <c:v>59706</c:v>
                </c:pt>
                <c:pt idx="119413">
                  <c:v>59706.5</c:v>
                </c:pt>
                <c:pt idx="119414">
                  <c:v>59707</c:v>
                </c:pt>
                <c:pt idx="119415">
                  <c:v>59707.5</c:v>
                </c:pt>
                <c:pt idx="119416">
                  <c:v>59708</c:v>
                </c:pt>
                <c:pt idx="119417">
                  <c:v>59708.5</c:v>
                </c:pt>
                <c:pt idx="119418">
                  <c:v>59709</c:v>
                </c:pt>
                <c:pt idx="119419">
                  <c:v>59709.5</c:v>
                </c:pt>
                <c:pt idx="119420">
                  <c:v>59710</c:v>
                </c:pt>
                <c:pt idx="119421">
                  <c:v>59710.5</c:v>
                </c:pt>
                <c:pt idx="119422">
                  <c:v>59711</c:v>
                </c:pt>
                <c:pt idx="119423">
                  <c:v>59711.5</c:v>
                </c:pt>
                <c:pt idx="119424">
                  <c:v>59712</c:v>
                </c:pt>
                <c:pt idx="119425">
                  <c:v>59712.5</c:v>
                </c:pt>
                <c:pt idx="119426">
                  <c:v>59713</c:v>
                </c:pt>
                <c:pt idx="119427">
                  <c:v>59713.5</c:v>
                </c:pt>
                <c:pt idx="119428">
                  <c:v>59714</c:v>
                </c:pt>
                <c:pt idx="119429">
                  <c:v>59714.5</c:v>
                </c:pt>
                <c:pt idx="119430">
                  <c:v>59715</c:v>
                </c:pt>
                <c:pt idx="119431">
                  <c:v>59715.5</c:v>
                </c:pt>
                <c:pt idx="119432">
                  <c:v>59716</c:v>
                </c:pt>
                <c:pt idx="119433">
                  <c:v>59716.5</c:v>
                </c:pt>
                <c:pt idx="119434">
                  <c:v>59717</c:v>
                </c:pt>
                <c:pt idx="119435">
                  <c:v>59717.5</c:v>
                </c:pt>
                <c:pt idx="119436">
                  <c:v>59718</c:v>
                </c:pt>
                <c:pt idx="119437">
                  <c:v>59718.5</c:v>
                </c:pt>
                <c:pt idx="119438">
                  <c:v>59719</c:v>
                </c:pt>
                <c:pt idx="119439">
                  <c:v>59719.5</c:v>
                </c:pt>
                <c:pt idx="119440">
                  <c:v>59720</c:v>
                </c:pt>
                <c:pt idx="119441">
                  <c:v>59720.5</c:v>
                </c:pt>
                <c:pt idx="119442">
                  <c:v>59721</c:v>
                </c:pt>
                <c:pt idx="119443">
                  <c:v>59721.5</c:v>
                </c:pt>
                <c:pt idx="119444">
                  <c:v>59722</c:v>
                </c:pt>
                <c:pt idx="119445">
                  <c:v>59722.5</c:v>
                </c:pt>
                <c:pt idx="119446">
                  <c:v>59723</c:v>
                </c:pt>
                <c:pt idx="119447">
                  <c:v>59723.5</c:v>
                </c:pt>
                <c:pt idx="119448">
                  <c:v>59724</c:v>
                </c:pt>
                <c:pt idx="119449">
                  <c:v>59724.5</c:v>
                </c:pt>
                <c:pt idx="119450">
                  <c:v>59725</c:v>
                </c:pt>
                <c:pt idx="119451">
                  <c:v>59725.5</c:v>
                </c:pt>
                <c:pt idx="119452">
                  <c:v>59726</c:v>
                </c:pt>
                <c:pt idx="119453">
                  <c:v>59726.5</c:v>
                </c:pt>
                <c:pt idx="119454">
                  <c:v>59727</c:v>
                </c:pt>
                <c:pt idx="119455">
                  <c:v>59727.5</c:v>
                </c:pt>
                <c:pt idx="119456">
                  <c:v>59728</c:v>
                </c:pt>
                <c:pt idx="119457">
                  <c:v>59728.5</c:v>
                </c:pt>
                <c:pt idx="119458">
                  <c:v>59729</c:v>
                </c:pt>
                <c:pt idx="119459">
                  <c:v>59729.5</c:v>
                </c:pt>
                <c:pt idx="119460">
                  <c:v>59730</c:v>
                </c:pt>
                <c:pt idx="119461">
                  <c:v>59730.5</c:v>
                </c:pt>
                <c:pt idx="119462">
                  <c:v>59731</c:v>
                </c:pt>
                <c:pt idx="119463">
                  <c:v>59731.5</c:v>
                </c:pt>
                <c:pt idx="119464">
                  <c:v>59732</c:v>
                </c:pt>
                <c:pt idx="119465">
                  <c:v>59732.5</c:v>
                </c:pt>
                <c:pt idx="119466">
                  <c:v>59733</c:v>
                </c:pt>
                <c:pt idx="119467">
                  <c:v>59733.5</c:v>
                </c:pt>
                <c:pt idx="119468">
                  <c:v>59734</c:v>
                </c:pt>
                <c:pt idx="119469">
                  <c:v>59734.5</c:v>
                </c:pt>
                <c:pt idx="119470">
                  <c:v>59735</c:v>
                </c:pt>
                <c:pt idx="119471">
                  <c:v>59735.5</c:v>
                </c:pt>
                <c:pt idx="119472">
                  <c:v>59736</c:v>
                </c:pt>
                <c:pt idx="119473">
                  <c:v>59736.5</c:v>
                </c:pt>
                <c:pt idx="119474">
                  <c:v>59737</c:v>
                </c:pt>
                <c:pt idx="119475">
                  <c:v>59737.5</c:v>
                </c:pt>
                <c:pt idx="119476">
                  <c:v>59738</c:v>
                </c:pt>
                <c:pt idx="119477">
                  <c:v>59738.5</c:v>
                </c:pt>
                <c:pt idx="119478">
                  <c:v>59739</c:v>
                </c:pt>
                <c:pt idx="119479">
                  <c:v>59739.5</c:v>
                </c:pt>
                <c:pt idx="119480">
                  <c:v>59740</c:v>
                </c:pt>
                <c:pt idx="119481">
                  <c:v>59740.5</c:v>
                </c:pt>
                <c:pt idx="119482">
                  <c:v>59741</c:v>
                </c:pt>
                <c:pt idx="119483">
                  <c:v>59741.5</c:v>
                </c:pt>
                <c:pt idx="119484">
                  <c:v>59742</c:v>
                </c:pt>
                <c:pt idx="119485">
                  <c:v>59742.5</c:v>
                </c:pt>
                <c:pt idx="119486">
                  <c:v>59743</c:v>
                </c:pt>
                <c:pt idx="119487">
                  <c:v>59743.5</c:v>
                </c:pt>
                <c:pt idx="119488">
                  <c:v>59744</c:v>
                </c:pt>
                <c:pt idx="119489">
                  <c:v>59744.5</c:v>
                </c:pt>
                <c:pt idx="119490">
                  <c:v>59745</c:v>
                </c:pt>
                <c:pt idx="119491">
                  <c:v>59745.5</c:v>
                </c:pt>
                <c:pt idx="119492">
                  <c:v>59746</c:v>
                </c:pt>
                <c:pt idx="119493">
                  <c:v>59746.5</c:v>
                </c:pt>
                <c:pt idx="119494">
                  <c:v>59747</c:v>
                </c:pt>
                <c:pt idx="119495">
                  <c:v>59747.5</c:v>
                </c:pt>
                <c:pt idx="119496">
                  <c:v>59748</c:v>
                </c:pt>
                <c:pt idx="119497">
                  <c:v>59748.5</c:v>
                </c:pt>
                <c:pt idx="119498">
                  <c:v>59749</c:v>
                </c:pt>
                <c:pt idx="119499">
                  <c:v>59749.5</c:v>
                </c:pt>
                <c:pt idx="119500">
                  <c:v>59750</c:v>
                </c:pt>
                <c:pt idx="119501">
                  <c:v>59750.5</c:v>
                </c:pt>
                <c:pt idx="119502">
                  <c:v>59751</c:v>
                </c:pt>
                <c:pt idx="119503">
                  <c:v>59751.5</c:v>
                </c:pt>
                <c:pt idx="119504">
                  <c:v>59752</c:v>
                </c:pt>
                <c:pt idx="119505">
                  <c:v>59752.5</c:v>
                </c:pt>
                <c:pt idx="119506">
                  <c:v>59753</c:v>
                </c:pt>
                <c:pt idx="119507">
                  <c:v>59753.5</c:v>
                </c:pt>
                <c:pt idx="119508">
                  <c:v>59754</c:v>
                </c:pt>
                <c:pt idx="119509">
                  <c:v>59754.5</c:v>
                </c:pt>
                <c:pt idx="119510">
                  <c:v>59755</c:v>
                </c:pt>
                <c:pt idx="119511">
                  <c:v>59755.5</c:v>
                </c:pt>
                <c:pt idx="119512">
                  <c:v>59756</c:v>
                </c:pt>
                <c:pt idx="119513">
                  <c:v>59756.5</c:v>
                </c:pt>
                <c:pt idx="119514">
                  <c:v>59757</c:v>
                </c:pt>
                <c:pt idx="119515">
                  <c:v>59757.5</c:v>
                </c:pt>
                <c:pt idx="119516">
                  <c:v>59758</c:v>
                </c:pt>
                <c:pt idx="119517">
                  <c:v>59758.5</c:v>
                </c:pt>
                <c:pt idx="119518">
                  <c:v>59759</c:v>
                </c:pt>
                <c:pt idx="119519">
                  <c:v>59759.5</c:v>
                </c:pt>
                <c:pt idx="119520">
                  <c:v>59760</c:v>
                </c:pt>
                <c:pt idx="119521">
                  <c:v>59760.5</c:v>
                </c:pt>
                <c:pt idx="119522">
                  <c:v>59761</c:v>
                </c:pt>
                <c:pt idx="119523">
                  <c:v>59761.5</c:v>
                </c:pt>
                <c:pt idx="119524">
                  <c:v>59762</c:v>
                </c:pt>
                <c:pt idx="119525">
                  <c:v>59762.5</c:v>
                </c:pt>
                <c:pt idx="119526">
                  <c:v>59763</c:v>
                </c:pt>
                <c:pt idx="119527">
                  <c:v>59763.5</c:v>
                </c:pt>
                <c:pt idx="119528">
                  <c:v>59764</c:v>
                </c:pt>
                <c:pt idx="119529">
                  <c:v>59764.5</c:v>
                </c:pt>
                <c:pt idx="119530">
                  <c:v>59765</c:v>
                </c:pt>
                <c:pt idx="119531">
                  <c:v>59765.5</c:v>
                </c:pt>
                <c:pt idx="119532">
                  <c:v>59766</c:v>
                </c:pt>
                <c:pt idx="119533">
                  <c:v>59766.5</c:v>
                </c:pt>
                <c:pt idx="119534">
                  <c:v>59767</c:v>
                </c:pt>
                <c:pt idx="119535">
                  <c:v>59767.5</c:v>
                </c:pt>
                <c:pt idx="119536">
                  <c:v>59768</c:v>
                </c:pt>
                <c:pt idx="119537">
                  <c:v>59768.5</c:v>
                </c:pt>
                <c:pt idx="119538">
                  <c:v>59769</c:v>
                </c:pt>
                <c:pt idx="119539">
                  <c:v>59769.5</c:v>
                </c:pt>
                <c:pt idx="119540">
                  <c:v>59770</c:v>
                </c:pt>
                <c:pt idx="119541">
                  <c:v>59770.5</c:v>
                </c:pt>
                <c:pt idx="119542">
                  <c:v>59771</c:v>
                </c:pt>
                <c:pt idx="119543">
                  <c:v>59771.5</c:v>
                </c:pt>
                <c:pt idx="119544">
                  <c:v>59772</c:v>
                </c:pt>
                <c:pt idx="119545">
                  <c:v>59772.5</c:v>
                </c:pt>
                <c:pt idx="119546">
                  <c:v>59773</c:v>
                </c:pt>
                <c:pt idx="119547">
                  <c:v>59773.5</c:v>
                </c:pt>
                <c:pt idx="119548">
                  <c:v>59774</c:v>
                </c:pt>
                <c:pt idx="119549">
                  <c:v>59774.5</c:v>
                </c:pt>
                <c:pt idx="119550">
                  <c:v>59775</c:v>
                </c:pt>
                <c:pt idx="119551">
                  <c:v>59775.5</c:v>
                </c:pt>
                <c:pt idx="119552">
                  <c:v>59776</c:v>
                </c:pt>
                <c:pt idx="119553">
                  <c:v>59776.5</c:v>
                </c:pt>
                <c:pt idx="119554">
                  <c:v>59777</c:v>
                </c:pt>
                <c:pt idx="119555">
                  <c:v>59777.5</c:v>
                </c:pt>
                <c:pt idx="119556">
                  <c:v>59778</c:v>
                </c:pt>
                <c:pt idx="119557">
                  <c:v>59778.5</c:v>
                </c:pt>
                <c:pt idx="119558">
                  <c:v>59779</c:v>
                </c:pt>
                <c:pt idx="119559">
                  <c:v>59779.5</c:v>
                </c:pt>
                <c:pt idx="119560">
                  <c:v>59780</c:v>
                </c:pt>
                <c:pt idx="119561">
                  <c:v>59780.5</c:v>
                </c:pt>
                <c:pt idx="119562">
                  <c:v>59781</c:v>
                </c:pt>
                <c:pt idx="119563">
                  <c:v>59781.5</c:v>
                </c:pt>
                <c:pt idx="119564">
                  <c:v>59782</c:v>
                </c:pt>
                <c:pt idx="119565">
                  <c:v>59782.5</c:v>
                </c:pt>
                <c:pt idx="119566">
                  <c:v>59783</c:v>
                </c:pt>
                <c:pt idx="119567">
                  <c:v>59783.5</c:v>
                </c:pt>
                <c:pt idx="119568">
                  <c:v>59784</c:v>
                </c:pt>
                <c:pt idx="119569">
                  <c:v>59784.5</c:v>
                </c:pt>
                <c:pt idx="119570">
                  <c:v>59785</c:v>
                </c:pt>
                <c:pt idx="119571">
                  <c:v>59785.5</c:v>
                </c:pt>
                <c:pt idx="119572">
                  <c:v>59786</c:v>
                </c:pt>
                <c:pt idx="119573">
                  <c:v>59786.5</c:v>
                </c:pt>
                <c:pt idx="119574">
                  <c:v>59787</c:v>
                </c:pt>
                <c:pt idx="119575">
                  <c:v>59787.5</c:v>
                </c:pt>
                <c:pt idx="119576">
                  <c:v>59788</c:v>
                </c:pt>
                <c:pt idx="119577">
                  <c:v>59788.5</c:v>
                </c:pt>
                <c:pt idx="119578">
                  <c:v>59789</c:v>
                </c:pt>
                <c:pt idx="119579">
                  <c:v>59789.5</c:v>
                </c:pt>
                <c:pt idx="119580">
                  <c:v>59790</c:v>
                </c:pt>
                <c:pt idx="119581">
                  <c:v>59790.5</c:v>
                </c:pt>
                <c:pt idx="119582">
                  <c:v>59791</c:v>
                </c:pt>
                <c:pt idx="119583">
                  <c:v>59791.5</c:v>
                </c:pt>
                <c:pt idx="119584">
                  <c:v>59792</c:v>
                </c:pt>
                <c:pt idx="119585">
                  <c:v>59792.5</c:v>
                </c:pt>
                <c:pt idx="119586">
                  <c:v>59793</c:v>
                </c:pt>
                <c:pt idx="119587">
                  <c:v>59793.5</c:v>
                </c:pt>
                <c:pt idx="119588">
                  <c:v>59794</c:v>
                </c:pt>
                <c:pt idx="119589">
                  <c:v>59794.5</c:v>
                </c:pt>
                <c:pt idx="119590">
                  <c:v>59795</c:v>
                </c:pt>
                <c:pt idx="119591">
                  <c:v>59795.5</c:v>
                </c:pt>
                <c:pt idx="119592">
                  <c:v>59796</c:v>
                </c:pt>
                <c:pt idx="119593">
                  <c:v>59796.5</c:v>
                </c:pt>
                <c:pt idx="119594">
                  <c:v>59797</c:v>
                </c:pt>
                <c:pt idx="119595">
                  <c:v>59797.5</c:v>
                </c:pt>
                <c:pt idx="119596">
                  <c:v>59798</c:v>
                </c:pt>
                <c:pt idx="119597">
                  <c:v>59798.5</c:v>
                </c:pt>
                <c:pt idx="119598">
                  <c:v>59799</c:v>
                </c:pt>
                <c:pt idx="119599">
                  <c:v>59799.5</c:v>
                </c:pt>
                <c:pt idx="119600">
                  <c:v>59800</c:v>
                </c:pt>
                <c:pt idx="119601">
                  <c:v>59800.5</c:v>
                </c:pt>
                <c:pt idx="119602">
                  <c:v>59801</c:v>
                </c:pt>
                <c:pt idx="119603">
                  <c:v>59801.5</c:v>
                </c:pt>
                <c:pt idx="119604">
                  <c:v>59802</c:v>
                </c:pt>
                <c:pt idx="119605">
                  <c:v>59802.5</c:v>
                </c:pt>
                <c:pt idx="119606">
                  <c:v>59803</c:v>
                </c:pt>
                <c:pt idx="119607">
                  <c:v>59803.5</c:v>
                </c:pt>
                <c:pt idx="119608">
                  <c:v>59804</c:v>
                </c:pt>
                <c:pt idx="119609">
                  <c:v>59804.5</c:v>
                </c:pt>
                <c:pt idx="119610">
                  <c:v>59805</c:v>
                </c:pt>
                <c:pt idx="119611">
                  <c:v>59805.5</c:v>
                </c:pt>
                <c:pt idx="119612">
                  <c:v>59806</c:v>
                </c:pt>
                <c:pt idx="119613">
                  <c:v>59806.5</c:v>
                </c:pt>
                <c:pt idx="119614">
                  <c:v>59807</c:v>
                </c:pt>
                <c:pt idx="119615">
                  <c:v>59807.5</c:v>
                </c:pt>
                <c:pt idx="119616">
                  <c:v>59808</c:v>
                </c:pt>
                <c:pt idx="119617">
                  <c:v>59808.5</c:v>
                </c:pt>
                <c:pt idx="119618">
                  <c:v>59809</c:v>
                </c:pt>
                <c:pt idx="119619">
                  <c:v>59809.5</c:v>
                </c:pt>
                <c:pt idx="119620">
                  <c:v>59810</c:v>
                </c:pt>
                <c:pt idx="119621">
                  <c:v>59810.5</c:v>
                </c:pt>
                <c:pt idx="119622">
                  <c:v>59811</c:v>
                </c:pt>
                <c:pt idx="119623">
                  <c:v>59811.5</c:v>
                </c:pt>
                <c:pt idx="119624">
                  <c:v>59812</c:v>
                </c:pt>
                <c:pt idx="119625">
                  <c:v>59812.5</c:v>
                </c:pt>
                <c:pt idx="119626">
                  <c:v>59813</c:v>
                </c:pt>
                <c:pt idx="119627">
                  <c:v>59813.5</c:v>
                </c:pt>
                <c:pt idx="119628">
                  <c:v>59814</c:v>
                </c:pt>
                <c:pt idx="119629">
                  <c:v>59814.5</c:v>
                </c:pt>
                <c:pt idx="119630">
                  <c:v>59815</c:v>
                </c:pt>
                <c:pt idx="119631">
                  <c:v>59815.5</c:v>
                </c:pt>
                <c:pt idx="119632">
                  <c:v>59816</c:v>
                </c:pt>
                <c:pt idx="119633">
                  <c:v>59816.5</c:v>
                </c:pt>
                <c:pt idx="119634">
                  <c:v>59817</c:v>
                </c:pt>
                <c:pt idx="119635">
                  <c:v>59817.5</c:v>
                </c:pt>
                <c:pt idx="119636">
                  <c:v>59818</c:v>
                </c:pt>
                <c:pt idx="119637">
                  <c:v>59818.5</c:v>
                </c:pt>
                <c:pt idx="119638">
                  <c:v>59819</c:v>
                </c:pt>
                <c:pt idx="119639">
                  <c:v>59819.5</c:v>
                </c:pt>
                <c:pt idx="119640">
                  <c:v>59820</c:v>
                </c:pt>
                <c:pt idx="119641">
                  <c:v>59820.5</c:v>
                </c:pt>
                <c:pt idx="119642">
                  <c:v>59821</c:v>
                </c:pt>
                <c:pt idx="119643">
                  <c:v>59821.5</c:v>
                </c:pt>
                <c:pt idx="119644">
                  <c:v>59822</c:v>
                </c:pt>
                <c:pt idx="119645">
                  <c:v>59822.5</c:v>
                </c:pt>
                <c:pt idx="119646">
                  <c:v>59823</c:v>
                </c:pt>
                <c:pt idx="119647">
                  <c:v>59823.5</c:v>
                </c:pt>
                <c:pt idx="119648">
                  <c:v>59824</c:v>
                </c:pt>
                <c:pt idx="119649">
                  <c:v>59824.5</c:v>
                </c:pt>
                <c:pt idx="119650">
                  <c:v>59825</c:v>
                </c:pt>
                <c:pt idx="119651">
                  <c:v>59825.5</c:v>
                </c:pt>
                <c:pt idx="119652">
                  <c:v>59826</c:v>
                </c:pt>
                <c:pt idx="119653">
                  <c:v>59826.5</c:v>
                </c:pt>
                <c:pt idx="119654">
                  <c:v>59827</c:v>
                </c:pt>
                <c:pt idx="119655">
                  <c:v>59827.5</c:v>
                </c:pt>
                <c:pt idx="119656">
                  <c:v>59828</c:v>
                </c:pt>
                <c:pt idx="119657">
                  <c:v>59828.5</c:v>
                </c:pt>
                <c:pt idx="119658">
                  <c:v>59829</c:v>
                </c:pt>
                <c:pt idx="119659">
                  <c:v>59829.5</c:v>
                </c:pt>
                <c:pt idx="119660">
                  <c:v>59830</c:v>
                </c:pt>
                <c:pt idx="119661">
                  <c:v>59830.5</c:v>
                </c:pt>
                <c:pt idx="119662">
                  <c:v>59831</c:v>
                </c:pt>
                <c:pt idx="119663">
                  <c:v>59831.5</c:v>
                </c:pt>
                <c:pt idx="119664">
                  <c:v>59832</c:v>
                </c:pt>
                <c:pt idx="119665">
                  <c:v>59832.5</c:v>
                </c:pt>
                <c:pt idx="119666">
                  <c:v>59833</c:v>
                </c:pt>
                <c:pt idx="119667">
                  <c:v>59833.5</c:v>
                </c:pt>
                <c:pt idx="119668">
                  <c:v>59834</c:v>
                </c:pt>
                <c:pt idx="119669">
                  <c:v>59834.5</c:v>
                </c:pt>
                <c:pt idx="119670">
                  <c:v>59835</c:v>
                </c:pt>
                <c:pt idx="119671">
                  <c:v>59835.5</c:v>
                </c:pt>
                <c:pt idx="119672">
                  <c:v>59836</c:v>
                </c:pt>
                <c:pt idx="119673">
                  <c:v>59836.5</c:v>
                </c:pt>
                <c:pt idx="119674">
                  <c:v>59837</c:v>
                </c:pt>
                <c:pt idx="119675">
                  <c:v>59837.5</c:v>
                </c:pt>
                <c:pt idx="119676">
                  <c:v>59838</c:v>
                </c:pt>
                <c:pt idx="119677">
                  <c:v>59838.5</c:v>
                </c:pt>
                <c:pt idx="119678">
                  <c:v>59839</c:v>
                </c:pt>
                <c:pt idx="119679">
                  <c:v>59839.5</c:v>
                </c:pt>
                <c:pt idx="119680">
                  <c:v>59840</c:v>
                </c:pt>
                <c:pt idx="119681">
                  <c:v>59840.5</c:v>
                </c:pt>
                <c:pt idx="119682">
                  <c:v>59841</c:v>
                </c:pt>
                <c:pt idx="119683">
                  <c:v>59841.5</c:v>
                </c:pt>
                <c:pt idx="119684">
                  <c:v>59842</c:v>
                </c:pt>
                <c:pt idx="119685">
                  <c:v>59842.5</c:v>
                </c:pt>
                <c:pt idx="119686">
                  <c:v>59843</c:v>
                </c:pt>
                <c:pt idx="119687">
                  <c:v>59843.5</c:v>
                </c:pt>
                <c:pt idx="119688">
                  <c:v>59844</c:v>
                </c:pt>
                <c:pt idx="119689">
                  <c:v>59844.5</c:v>
                </c:pt>
                <c:pt idx="119690">
                  <c:v>59845</c:v>
                </c:pt>
                <c:pt idx="119691">
                  <c:v>59845.5</c:v>
                </c:pt>
                <c:pt idx="119692">
                  <c:v>59846</c:v>
                </c:pt>
                <c:pt idx="119693">
                  <c:v>59846.5</c:v>
                </c:pt>
                <c:pt idx="119694">
                  <c:v>59847</c:v>
                </c:pt>
                <c:pt idx="119695">
                  <c:v>59847.5</c:v>
                </c:pt>
                <c:pt idx="119696">
                  <c:v>59848</c:v>
                </c:pt>
                <c:pt idx="119697">
                  <c:v>59848.5</c:v>
                </c:pt>
                <c:pt idx="119698">
                  <c:v>59849</c:v>
                </c:pt>
                <c:pt idx="119699">
                  <c:v>59849.5</c:v>
                </c:pt>
                <c:pt idx="119700">
                  <c:v>59850</c:v>
                </c:pt>
                <c:pt idx="119701">
                  <c:v>59850.5</c:v>
                </c:pt>
                <c:pt idx="119702">
                  <c:v>59851</c:v>
                </c:pt>
                <c:pt idx="119703">
                  <c:v>59851.5</c:v>
                </c:pt>
                <c:pt idx="119704">
                  <c:v>59852</c:v>
                </c:pt>
                <c:pt idx="119705">
                  <c:v>59852.5</c:v>
                </c:pt>
                <c:pt idx="119706">
                  <c:v>59853</c:v>
                </c:pt>
                <c:pt idx="119707">
                  <c:v>59853.5</c:v>
                </c:pt>
                <c:pt idx="119708">
                  <c:v>59854</c:v>
                </c:pt>
                <c:pt idx="119709">
                  <c:v>59854.5</c:v>
                </c:pt>
                <c:pt idx="119710">
                  <c:v>59855</c:v>
                </c:pt>
                <c:pt idx="119711">
                  <c:v>59855.5</c:v>
                </c:pt>
                <c:pt idx="119712">
                  <c:v>59856</c:v>
                </c:pt>
                <c:pt idx="119713">
                  <c:v>59856.5</c:v>
                </c:pt>
                <c:pt idx="119714">
                  <c:v>59857</c:v>
                </c:pt>
                <c:pt idx="119715">
                  <c:v>59857.5</c:v>
                </c:pt>
                <c:pt idx="119716">
                  <c:v>59858</c:v>
                </c:pt>
                <c:pt idx="119717">
                  <c:v>59858.5</c:v>
                </c:pt>
                <c:pt idx="119718">
                  <c:v>59859</c:v>
                </c:pt>
                <c:pt idx="119719">
                  <c:v>59859.5</c:v>
                </c:pt>
                <c:pt idx="119720">
                  <c:v>59860</c:v>
                </c:pt>
                <c:pt idx="119721">
                  <c:v>59860.5</c:v>
                </c:pt>
                <c:pt idx="119722">
                  <c:v>59861</c:v>
                </c:pt>
                <c:pt idx="119723">
                  <c:v>59861.5</c:v>
                </c:pt>
                <c:pt idx="119724">
                  <c:v>59862</c:v>
                </c:pt>
                <c:pt idx="119725">
                  <c:v>59862.5</c:v>
                </c:pt>
                <c:pt idx="119726">
                  <c:v>59863</c:v>
                </c:pt>
                <c:pt idx="119727">
                  <c:v>59863.5</c:v>
                </c:pt>
                <c:pt idx="119728">
                  <c:v>59864</c:v>
                </c:pt>
                <c:pt idx="119729">
                  <c:v>59864.5</c:v>
                </c:pt>
                <c:pt idx="119730">
                  <c:v>59865</c:v>
                </c:pt>
                <c:pt idx="119731">
                  <c:v>59865.5</c:v>
                </c:pt>
                <c:pt idx="119732">
                  <c:v>59866</c:v>
                </c:pt>
                <c:pt idx="119733">
                  <c:v>59866.5</c:v>
                </c:pt>
                <c:pt idx="119734">
                  <c:v>59867</c:v>
                </c:pt>
                <c:pt idx="119735">
                  <c:v>59867.5</c:v>
                </c:pt>
                <c:pt idx="119736">
                  <c:v>59868</c:v>
                </c:pt>
                <c:pt idx="119737">
                  <c:v>59868.5</c:v>
                </c:pt>
                <c:pt idx="119738">
                  <c:v>59869</c:v>
                </c:pt>
                <c:pt idx="119739">
                  <c:v>59869.5</c:v>
                </c:pt>
                <c:pt idx="119740">
                  <c:v>59870</c:v>
                </c:pt>
                <c:pt idx="119741">
                  <c:v>59870.5</c:v>
                </c:pt>
                <c:pt idx="119742">
                  <c:v>59871</c:v>
                </c:pt>
                <c:pt idx="119743">
                  <c:v>59871.5</c:v>
                </c:pt>
                <c:pt idx="119744">
                  <c:v>59872</c:v>
                </c:pt>
                <c:pt idx="119745">
                  <c:v>59872.5</c:v>
                </c:pt>
                <c:pt idx="119746">
                  <c:v>59873</c:v>
                </c:pt>
                <c:pt idx="119747">
                  <c:v>59873.5</c:v>
                </c:pt>
                <c:pt idx="119748">
                  <c:v>59874</c:v>
                </c:pt>
                <c:pt idx="119749">
                  <c:v>59874.5</c:v>
                </c:pt>
                <c:pt idx="119750">
                  <c:v>59875</c:v>
                </c:pt>
                <c:pt idx="119751">
                  <c:v>59875.5</c:v>
                </c:pt>
                <c:pt idx="119752">
                  <c:v>59876</c:v>
                </c:pt>
                <c:pt idx="119753">
                  <c:v>59876.5</c:v>
                </c:pt>
                <c:pt idx="119754">
                  <c:v>59877</c:v>
                </c:pt>
                <c:pt idx="119755">
                  <c:v>59877.5</c:v>
                </c:pt>
                <c:pt idx="119756">
                  <c:v>59878</c:v>
                </c:pt>
                <c:pt idx="119757">
                  <c:v>59878.5</c:v>
                </c:pt>
                <c:pt idx="119758">
                  <c:v>59879</c:v>
                </c:pt>
                <c:pt idx="119759">
                  <c:v>59879.5</c:v>
                </c:pt>
                <c:pt idx="119760">
                  <c:v>59880</c:v>
                </c:pt>
                <c:pt idx="119761">
                  <c:v>59880.5</c:v>
                </c:pt>
                <c:pt idx="119762">
                  <c:v>59881</c:v>
                </c:pt>
                <c:pt idx="119763">
                  <c:v>59881.5</c:v>
                </c:pt>
                <c:pt idx="119764">
                  <c:v>59882</c:v>
                </c:pt>
                <c:pt idx="119765">
                  <c:v>59882.5</c:v>
                </c:pt>
                <c:pt idx="119766">
                  <c:v>59883</c:v>
                </c:pt>
                <c:pt idx="119767">
                  <c:v>59883.5</c:v>
                </c:pt>
                <c:pt idx="119768">
                  <c:v>59884</c:v>
                </c:pt>
                <c:pt idx="119769">
                  <c:v>59884.5</c:v>
                </c:pt>
                <c:pt idx="119770">
                  <c:v>59885</c:v>
                </c:pt>
                <c:pt idx="119771">
                  <c:v>59885.5</c:v>
                </c:pt>
                <c:pt idx="119772">
                  <c:v>59886</c:v>
                </c:pt>
                <c:pt idx="119773">
                  <c:v>59886.5</c:v>
                </c:pt>
                <c:pt idx="119774">
                  <c:v>59887</c:v>
                </c:pt>
                <c:pt idx="119775">
                  <c:v>59887.5</c:v>
                </c:pt>
                <c:pt idx="119776">
                  <c:v>59888</c:v>
                </c:pt>
                <c:pt idx="119777">
                  <c:v>59888.5</c:v>
                </c:pt>
                <c:pt idx="119778">
                  <c:v>59889</c:v>
                </c:pt>
                <c:pt idx="119779">
                  <c:v>59889.5</c:v>
                </c:pt>
                <c:pt idx="119780">
                  <c:v>59890</c:v>
                </c:pt>
                <c:pt idx="119781">
                  <c:v>59890.5</c:v>
                </c:pt>
                <c:pt idx="119782">
                  <c:v>59891</c:v>
                </c:pt>
                <c:pt idx="119783">
                  <c:v>59891.5</c:v>
                </c:pt>
                <c:pt idx="119784">
                  <c:v>59892</c:v>
                </c:pt>
                <c:pt idx="119785">
                  <c:v>59892.5</c:v>
                </c:pt>
                <c:pt idx="119786">
                  <c:v>59893</c:v>
                </c:pt>
                <c:pt idx="119787">
                  <c:v>59893.5</c:v>
                </c:pt>
                <c:pt idx="119788">
                  <c:v>59894</c:v>
                </c:pt>
                <c:pt idx="119789">
                  <c:v>59894.5</c:v>
                </c:pt>
                <c:pt idx="119790">
                  <c:v>59895</c:v>
                </c:pt>
                <c:pt idx="119791">
                  <c:v>59895.5</c:v>
                </c:pt>
                <c:pt idx="119792">
                  <c:v>59896</c:v>
                </c:pt>
                <c:pt idx="119793">
                  <c:v>59896.5</c:v>
                </c:pt>
                <c:pt idx="119794">
                  <c:v>59897</c:v>
                </c:pt>
                <c:pt idx="119795">
                  <c:v>59897.5</c:v>
                </c:pt>
                <c:pt idx="119796">
                  <c:v>59898</c:v>
                </c:pt>
                <c:pt idx="119797">
                  <c:v>59898.5</c:v>
                </c:pt>
                <c:pt idx="119798">
                  <c:v>59899</c:v>
                </c:pt>
                <c:pt idx="119799">
                  <c:v>59899.5</c:v>
                </c:pt>
                <c:pt idx="119800">
                  <c:v>59900</c:v>
                </c:pt>
                <c:pt idx="119801">
                  <c:v>59900.5</c:v>
                </c:pt>
                <c:pt idx="119802">
                  <c:v>59901</c:v>
                </c:pt>
                <c:pt idx="119803">
                  <c:v>59901.5</c:v>
                </c:pt>
                <c:pt idx="119804">
                  <c:v>59902</c:v>
                </c:pt>
                <c:pt idx="119805">
                  <c:v>59902.5</c:v>
                </c:pt>
                <c:pt idx="119806">
                  <c:v>59903</c:v>
                </c:pt>
                <c:pt idx="119807">
                  <c:v>59903.5</c:v>
                </c:pt>
                <c:pt idx="119808">
                  <c:v>59904</c:v>
                </c:pt>
                <c:pt idx="119809">
                  <c:v>59904.5</c:v>
                </c:pt>
                <c:pt idx="119810">
                  <c:v>59905</c:v>
                </c:pt>
                <c:pt idx="119811">
                  <c:v>59905.5</c:v>
                </c:pt>
                <c:pt idx="119812">
                  <c:v>59906</c:v>
                </c:pt>
                <c:pt idx="119813">
                  <c:v>59906.5</c:v>
                </c:pt>
                <c:pt idx="119814">
                  <c:v>59907</c:v>
                </c:pt>
                <c:pt idx="119815">
                  <c:v>59907.5</c:v>
                </c:pt>
                <c:pt idx="119816">
                  <c:v>59908</c:v>
                </c:pt>
                <c:pt idx="119817">
                  <c:v>59908.5</c:v>
                </c:pt>
                <c:pt idx="119818">
                  <c:v>59909</c:v>
                </c:pt>
                <c:pt idx="119819">
                  <c:v>59909.5</c:v>
                </c:pt>
                <c:pt idx="119820">
                  <c:v>59910</c:v>
                </c:pt>
                <c:pt idx="119821">
                  <c:v>59910.5</c:v>
                </c:pt>
                <c:pt idx="119822">
                  <c:v>59911</c:v>
                </c:pt>
                <c:pt idx="119823">
                  <c:v>59911.5</c:v>
                </c:pt>
                <c:pt idx="119824">
                  <c:v>59912</c:v>
                </c:pt>
                <c:pt idx="119825">
                  <c:v>59912.5</c:v>
                </c:pt>
                <c:pt idx="119826">
                  <c:v>59913</c:v>
                </c:pt>
                <c:pt idx="119827">
                  <c:v>59913.5</c:v>
                </c:pt>
                <c:pt idx="119828">
                  <c:v>59914</c:v>
                </c:pt>
                <c:pt idx="119829">
                  <c:v>59914.5</c:v>
                </c:pt>
                <c:pt idx="119830">
                  <c:v>59915</c:v>
                </c:pt>
                <c:pt idx="119831">
                  <c:v>59915.5</c:v>
                </c:pt>
                <c:pt idx="119832">
                  <c:v>59916</c:v>
                </c:pt>
                <c:pt idx="119833">
                  <c:v>59916.5</c:v>
                </c:pt>
                <c:pt idx="119834">
                  <c:v>59917</c:v>
                </c:pt>
                <c:pt idx="119835">
                  <c:v>59917.5</c:v>
                </c:pt>
                <c:pt idx="119836">
                  <c:v>59918</c:v>
                </c:pt>
                <c:pt idx="119837">
                  <c:v>59918.5</c:v>
                </c:pt>
                <c:pt idx="119838">
                  <c:v>59919</c:v>
                </c:pt>
                <c:pt idx="119839">
                  <c:v>59919.5</c:v>
                </c:pt>
                <c:pt idx="119840">
                  <c:v>59920</c:v>
                </c:pt>
                <c:pt idx="119841">
                  <c:v>59920.5</c:v>
                </c:pt>
                <c:pt idx="119842">
                  <c:v>59921</c:v>
                </c:pt>
                <c:pt idx="119843">
                  <c:v>59921.5</c:v>
                </c:pt>
                <c:pt idx="119844">
                  <c:v>59922</c:v>
                </c:pt>
                <c:pt idx="119845">
                  <c:v>59922.5</c:v>
                </c:pt>
                <c:pt idx="119846">
                  <c:v>59923</c:v>
                </c:pt>
                <c:pt idx="119847">
                  <c:v>59923.5</c:v>
                </c:pt>
                <c:pt idx="119848">
                  <c:v>59924</c:v>
                </c:pt>
                <c:pt idx="119849">
                  <c:v>59924.5</c:v>
                </c:pt>
                <c:pt idx="119850">
                  <c:v>59925</c:v>
                </c:pt>
                <c:pt idx="119851">
                  <c:v>59925.5</c:v>
                </c:pt>
                <c:pt idx="119852">
                  <c:v>59926</c:v>
                </c:pt>
                <c:pt idx="119853">
                  <c:v>59926.5</c:v>
                </c:pt>
                <c:pt idx="119854">
                  <c:v>59927</c:v>
                </c:pt>
                <c:pt idx="119855">
                  <c:v>59927.5</c:v>
                </c:pt>
                <c:pt idx="119856">
                  <c:v>59928</c:v>
                </c:pt>
                <c:pt idx="119857">
                  <c:v>59928.5</c:v>
                </c:pt>
                <c:pt idx="119858">
                  <c:v>59929</c:v>
                </c:pt>
                <c:pt idx="119859">
                  <c:v>59929.5</c:v>
                </c:pt>
                <c:pt idx="119860">
                  <c:v>59930</c:v>
                </c:pt>
                <c:pt idx="119861">
                  <c:v>59930.5</c:v>
                </c:pt>
                <c:pt idx="119862">
                  <c:v>59931</c:v>
                </c:pt>
                <c:pt idx="119863">
                  <c:v>59931.5</c:v>
                </c:pt>
                <c:pt idx="119864">
                  <c:v>59932</c:v>
                </c:pt>
                <c:pt idx="119865">
                  <c:v>59932.5</c:v>
                </c:pt>
                <c:pt idx="119866">
                  <c:v>59933</c:v>
                </c:pt>
                <c:pt idx="119867">
                  <c:v>59933.5</c:v>
                </c:pt>
                <c:pt idx="119868">
                  <c:v>59934</c:v>
                </c:pt>
                <c:pt idx="119869">
                  <c:v>59934.5</c:v>
                </c:pt>
                <c:pt idx="119870">
                  <c:v>59935</c:v>
                </c:pt>
                <c:pt idx="119871">
                  <c:v>59935.5</c:v>
                </c:pt>
                <c:pt idx="119872">
                  <c:v>59936</c:v>
                </c:pt>
                <c:pt idx="119873">
                  <c:v>59936.5</c:v>
                </c:pt>
                <c:pt idx="119874">
                  <c:v>59937</c:v>
                </c:pt>
                <c:pt idx="119875">
                  <c:v>59937.5</c:v>
                </c:pt>
                <c:pt idx="119876">
                  <c:v>59938</c:v>
                </c:pt>
                <c:pt idx="119877">
                  <c:v>59938.5</c:v>
                </c:pt>
                <c:pt idx="119878">
                  <c:v>59939</c:v>
                </c:pt>
                <c:pt idx="119879">
                  <c:v>59939.5</c:v>
                </c:pt>
                <c:pt idx="119880">
                  <c:v>59940</c:v>
                </c:pt>
                <c:pt idx="119881">
                  <c:v>59940.5</c:v>
                </c:pt>
                <c:pt idx="119882">
                  <c:v>59941</c:v>
                </c:pt>
                <c:pt idx="119883">
                  <c:v>59941.5</c:v>
                </c:pt>
                <c:pt idx="119884">
                  <c:v>59942</c:v>
                </c:pt>
                <c:pt idx="119885">
                  <c:v>59942.5</c:v>
                </c:pt>
                <c:pt idx="119886">
                  <c:v>59943</c:v>
                </c:pt>
                <c:pt idx="119887">
                  <c:v>59943.5</c:v>
                </c:pt>
                <c:pt idx="119888">
                  <c:v>59944</c:v>
                </c:pt>
                <c:pt idx="119889">
                  <c:v>59944.5</c:v>
                </c:pt>
                <c:pt idx="119890">
                  <c:v>59945</c:v>
                </c:pt>
                <c:pt idx="119891">
                  <c:v>59945.5</c:v>
                </c:pt>
                <c:pt idx="119892">
                  <c:v>59946</c:v>
                </c:pt>
                <c:pt idx="119893">
                  <c:v>59946.5</c:v>
                </c:pt>
                <c:pt idx="119894">
                  <c:v>59947</c:v>
                </c:pt>
                <c:pt idx="119895">
                  <c:v>59947.5</c:v>
                </c:pt>
                <c:pt idx="119896">
                  <c:v>59948</c:v>
                </c:pt>
                <c:pt idx="119897">
                  <c:v>59948.5</c:v>
                </c:pt>
                <c:pt idx="119898">
                  <c:v>59949</c:v>
                </c:pt>
                <c:pt idx="119899">
                  <c:v>59949.5</c:v>
                </c:pt>
                <c:pt idx="119900">
                  <c:v>59950</c:v>
                </c:pt>
                <c:pt idx="119901">
                  <c:v>59950.5</c:v>
                </c:pt>
                <c:pt idx="119902">
                  <c:v>59951</c:v>
                </c:pt>
                <c:pt idx="119903">
                  <c:v>59951.5</c:v>
                </c:pt>
                <c:pt idx="119904">
                  <c:v>59952</c:v>
                </c:pt>
                <c:pt idx="119905">
                  <c:v>59952.5</c:v>
                </c:pt>
                <c:pt idx="119906">
                  <c:v>59953</c:v>
                </c:pt>
                <c:pt idx="119907">
                  <c:v>59953.5</c:v>
                </c:pt>
                <c:pt idx="119908">
                  <c:v>59954</c:v>
                </c:pt>
                <c:pt idx="119909">
                  <c:v>59954.5</c:v>
                </c:pt>
                <c:pt idx="119910">
                  <c:v>59955</c:v>
                </c:pt>
                <c:pt idx="119911">
                  <c:v>59955.5</c:v>
                </c:pt>
                <c:pt idx="119912">
                  <c:v>59956</c:v>
                </c:pt>
                <c:pt idx="119913">
                  <c:v>59956.5</c:v>
                </c:pt>
                <c:pt idx="119914">
                  <c:v>59957</c:v>
                </c:pt>
                <c:pt idx="119915">
                  <c:v>59957.5</c:v>
                </c:pt>
                <c:pt idx="119916">
                  <c:v>59958</c:v>
                </c:pt>
                <c:pt idx="119917">
                  <c:v>59958.5</c:v>
                </c:pt>
                <c:pt idx="119918">
                  <c:v>59959</c:v>
                </c:pt>
                <c:pt idx="119919">
                  <c:v>59959.5</c:v>
                </c:pt>
                <c:pt idx="119920">
                  <c:v>59960</c:v>
                </c:pt>
                <c:pt idx="119921">
                  <c:v>59960.5</c:v>
                </c:pt>
                <c:pt idx="119922">
                  <c:v>59961</c:v>
                </c:pt>
                <c:pt idx="119923">
                  <c:v>59961.5</c:v>
                </c:pt>
                <c:pt idx="119924">
                  <c:v>59962</c:v>
                </c:pt>
                <c:pt idx="119925">
                  <c:v>59962.5</c:v>
                </c:pt>
                <c:pt idx="119926">
                  <c:v>59963</c:v>
                </c:pt>
                <c:pt idx="119927">
                  <c:v>59963.5</c:v>
                </c:pt>
                <c:pt idx="119928">
                  <c:v>59964</c:v>
                </c:pt>
                <c:pt idx="119929">
                  <c:v>59964.5</c:v>
                </c:pt>
                <c:pt idx="119930">
                  <c:v>59965</c:v>
                </c:pt>
                <c:pt idx="119931">
                  <c:v>59965.5</c:v>
                </c:pt>
                <c:pt idx="119932">
                  <c:v>59966</c:v>
                </c:pt>
                <c:pt idx="119933">
                  <c:v>59966.5</c:v>
                </c:pt>
                <c:pt idx="119934">
                  <c:v>59967</c:v>
                </c:pt>
                <c:pt idx="119935">
                  <c:v>59967.5</c:v>
                </c:pt>
                <c:pt idx="119936">
                  <c:v>59968</c:v>
                </c:pt>
                <c:pt idx="119937">
                  <c:v>59968.5</c:v>
                </c:pt>
                <c:pt idx="119938">
                  <c:v>59969</c:v>
                </c:pt>
                <c:pt idx="119939">
                  <c:v>59969.5</c:v>
                </c:pt>
                <c:pt idx="119940">
                  <c:v>59970</c:v>
                </c:pt>
                <c:pt idx="119941">
                  <c:v>59970.5</c:v>
                </c:pt>
                <c:pt idx="119942">
                  <c:v>59971</c:v>
                </c:pt>
                <c:pt idx="119943">
                  <c:v>59971.5</c:v>
                </c:pt>
                <c:pt idx="119944">
                  <c:v>59972</c:v>
                </c:pt>
                <c:pt idx="119945">
                  <c:v>59972.5</c:v>
                </c:pt>
                <c:pt idx="119946">
                  <c:v>59973</c:v>
                </c:pt>
                <c:pt idx="119947">
                  <c:v>59973.5</c:v>
                </c:pt>
                <c:pt idx="119948">
                  <c:v>59974</c:v>
                </c:pt>
                <c:pt idx="119949">
                  <c:v>59974.5</c:v>
                </c:pt>
                <c:pt idx="119950">
                  <c:v>59975</c:v>
                </c:pt>
                <c:pt idx="119951">
                  <c:v>59975.5</c:v>
                </c:pt>
                <c:pt idx="119952">
                  <c:v>59976</c:v>
                </c:pt>
                <c:pt idx="119953">
                  <c:v>59976.5</c:v>
                </c:pt>
                <c:pt idx="119954">
                  <c:v>59977</c:v>
                </c:pt>
                <c:pt idx="119955">
                  <c:v>59977.5</c:v>
                </c:pt>
                <c:pt idx="119956">
                  <c:v>59978</c:v>
                </c:pt>
                <c:pt idx="119957">
                  <c:v>59978.5</c:v>
                </c:pt>
                <c:pt idx="119958">
                  <c:v>59979</c:v>
                </c:pt>
                <c:pt idx="119959">
                  <c:v>59979.5</c:v>
                </c:pt>
                <c:pt idx="119960">
                  <c:v>59980</c:v>
                </c:pt>
                <c:pt idx="119961">
                  <c:v>59980.5</c:v>
                </c:pt>
                <c:pt idx="119962">
                  <c:v>59981</c:v>
                </c:pt>
                <c:pt idx="119963">
                  <c:v>59981.5</c:v>
                </c:pt>
                <c:pt idx="119964">
                  <c:v>59982</c:v>
                </c:pt>
                <c:pt idx="119965">
                  <c:v>59982.5</c:v>
                </c:pt>
                <c:pt idx="119966">
                  <c:v>59983</c:v>
                </c:pt>
                <c:pt idx="119967">
                  <c:v>59983.5</c:v>
                </c:pt>
                <c:pt idx="119968">
                  <c:v>59984</c:v>
                </c:pt>
                <c:pt idx="119969">
                  <c:v>59984.5</c:v>
                </c:pt>
                <c:pt idx="119970">
                  <c:v>59985</c:v>
                </c:pt>
                <c:pt idx="119971">
                  <c:v>59985.5</c:v>
                </c:pt>
                <c:pt idx="119972">
                  <c:v>59986</c:v>
                </c:pt>
                <c:pt idx="119973">
                  <c:v>59986.5</c:v>
                </c:pt>
                <c:pt idx="119974">
                  <c:v>59987</c:v>
                </c:pt>
                <c:pt idx="119975">
                  <c:v>59987.5</c:v>
                </c:pt>
                <c:pt idx="119976">
                  <c:v>59988</c:v>
                </c:pt>
                <c:pt idx="119977">
                  <c:v>59988.5</c:v>
                </c:pt>
                <c:pt idx="119978">
                  <c:v>59989</c:v>
                </c:pt>
                <c:pt idx="119979">
                  <c:v>59989.5</c:v>
                </c:pt>
                <c:pt idx="119980">
                  <c:v>59990</c:v>
                </c:pt>
                <c:pt idx="119981">
                  <c:v>59990.5</c:v>
                </c:pt>
                <c:pt idx="119982">
                  <c:v>59991</c:v>
                </c:pt>
                <c:pt idx="119983">
                  <c:v>59991.5</c:v>
                </c:pt>
                <c:pt idx="119984">
                  <c:v>59992</c:v>
                </c:pt>
                <c:pt idx="119985">
                  <c:v>59992.5</c:v>
                </c:pt>
                <c:pt idx="119986">
                  <c:v>59993</c:v>
                </c:pt>
                <c:pt idx="119987">
                  <c:v>59993.5</c:v>
                </c:pt>
                <c:pt idx="119988">
                  <c:v>59994</c:v>
                </c:pt>
                <c:pt idx="119989">
                  <c:v>59994.5</c:v>
                </c:pt>
                <c:pt idx="119990">
                  <c:v>59995</c:v>
                </c:pt>
                <c:pt idx="119991">
                  <c:v>59995.5</c:v>
                </c:pt>
                <c:pt idx="119992">
                  <c:v>59996</c:v>
                </c:pt>
                <c:pt idx="119993">
                  <c:v>59996.5</c:v>
                </c:pt>
                <c:pt idx="119994">
                  <c:v>59997</c:v>
                </c:pt>
                <c:pt idx="119995">
                  <c:v>59997.5</c:v>
                </c:pt>
                <c:pt idx="119996">
                  <c:v>59998</c:v>
                </c:pt>
                <c:pt idx="119997">
                  <c:v>59998.5</c:v>
                </c:pt>
                <c:pt idx="119998">
                  <c:v>59999</c:v>
                </c:pt>
                <c:pt idx="119999">
                  <c:v>59999.5</c:v>
                </c:pt>
                <c:pt idx="120000">
                  <c:v>60000</c:v>
                </c:pt>
                <c:pt idx="120001">
                  <c:v>60000.5</c:v>
                </c:pt>
                <c:pt idx="120002">
                  <c:v>60001</c:v>
                </c:pt>
                <c:pt idx="120003">
                  <c:v>60001.5</c:v>
                </c:pt>
                <c:pt idx="120004">
                  <c:v>60002</c:v>
                </c:pt>
                <c:pt idx="120005">
                  <c:v>60002.5</c:v>
                </c:pt>
                <c:pt idx="120006">
                  <c:v>60003</c:v>
                </c:pt>
                <c:pt idx="120007">
                  <c:v>60003.5</c:v>
                </c:pt>
                <c:pt idx="120008">
                  <c:v>60004</c:v>
                </c:pt>
                <c:pt idx="120009">
                  <c:v>60004.5</c:v>
                </c:pt>
                <c:pt idx="120010">
                  <c:v>60005</c:v>
                </c:pt>
                <c:pt idx="120011">
                  <c:v>60005.5</c:v>
                </c:pt>
                <c:pt idx="120012">
                  <c:v>60006</c:v>
                </c:pt>
                <c:pt idx="120013">
                  <c:v>60006.5</c:v>
                </c:pt>
                <c:pt idx="120014">
                  <c:v>60007</c:v>
                </c:pt>
                <c:pt idx="120015">
                  <c:v>60007.5</c:v>
                </c:pt>
                <c:pt idx="120016">
                  <c:v>60008</c:v>
                </c:pt>
                <c:pt idx="120017">
                  <c:v>60008.5</c:v>
                </c:pt>
                <c:pt idx="120018">
                  <c:v>60009</c:v>
                </c:pt>
                <c:pt idx="120019">
                  <c:v>60009.5</c:v>
                </c:pt>
                <c:pt idx="120020">
                  <c:v>60010</c:v>
                </c:pt>
                <c:pt idx="120021">
                  <c:v>60010.5</c:v>
                </c:pt>
                <c:pt idx="120022">
                  <c:v>60011</c:v>
                </c:pt>
                <c:pt idx="120023">
                  <c:v>60011.5</c:v>
                </c:pt>
                <c:pt idx="120024">
                  <c:v>60012</c:v>
                </c:pt>
                <c:pt idx="120025">
                  <c:v>60012.5</c:v>
                </c:pt>
                <c:pt idx="120026">
                  <c:v>60013</c:v>
                </c:pt>
                <c:pt idx="120027">
                  <c:v>60013.5</c:v>
                </c:pt>
                <c:pt idx="120028">
                  <c:v>60014</c:v>
                </c:pt>
                <c:pt idx="120029">
                  <c:v>60014.5</c:v>
                </c:pt>
                <c:pt idx="120030">
                  <c:v>60015</c:v>
                </c:pt>
                <c:pt idx="120031">
                  <c:v>60015.5</c:v>
                </c:pt>
                <c:pt idx="120032">
                  <c:v>60016</c:v>
                </c:pt>
                <c:pt idx="120033">
                  <c:v>60016.5</c:v>
                </c:pt>
                <c:pt idx="120034">
                  <c:v>60017</c:v>
                </c:pt>
                <c:pt idx="120035">
                  <c:v>60017.5</c:v>
                </c:pt>
                <c:pt idx="120036">
                  <c:v>60018</c:v>
                </c:pt>
                <c:pt idx="120037">
                  <c:v>60018.5</c:v>
                </c:pt>
                <c:pt idx="120038">
                  <c:v>60019</c:v>
                </c:pt>
                <c:pt idx="120039">
                  <c:v>60019.5</c:v>
                </c:pt>
                <c:pt idx="120040">
                  <c:v>60020</c:v>
                </c:pt>
                <c:pt idx="120041">
                  <c:v>60020.5</c:v>
                </c:pt>
                <c:pt idx="120042">
                  <c:v>60021</c:v>
                </c:pt>
                <c:pt idx="120043">
                  <c:v>60021.5</c:v>
                </c:pt>
                <c:pt idx="120044">
                  <c:v>60022</c:v>
                </c:pt>
                <c:pt idx="120045">
                  <c:v>60022.5</c:v>
                </c:pt>
                <c:pt idx="120046">
                  <c:v>60023</c:v>
                </c:pt>
                <c:pt idx="120047">
                  <c:v>60023.5</c:v>
                </c:pt>
                <c:pt idx="120048">
                  <c:v>60024</c:v>
                </c:pt>
                <c:pt idx="120049">
                  <c:v>60024.5</c:v>
                </c:pt>
                <c:pt idx="120050">
                  <c:v>60025</c:v>
                </c:pt>
                <c:pt idx="120051">
                  <c:v>60025.5</c:v>
                </c:pt>
                <c:pt idx="120052">
                  <c:v>60026</c:v>
                </c:pt>
                <c:pt idx="120053">
                  <c:v>60026.5</c:v>
                </c:pt>
                <c:pt idx="120054">
                  <c:v>60027</c:v>
                </c:pt>
                <c:pt idx="120055">
                  <c:v>60027.5</c:v>
                </c:pt>
                <c:pt idx="120056">
                  <c:v>60028</c:v>
                </c:pt>
                <c:pt idx="120057">
                  <c:v>60028.5</c:v>
                </c:pt>
                <c:pt idx="120058">
                  <c:v>60029</c:v>
                </c:pt>
                <c:pt idx="120059">
                  <c:v>60029.5</c:v>
                </c:pt>
                <c:pt idx="120060">
                  <c:v>60030</c:v>
                </c:pt>
                <c:pt idx="120061">
                  <c:v>60030.5</c:v>
                </c:pt>
                <c:pt idx="120062">
                  <c:v>60031</c:v>
                </c:pt>
                <c:pt idx="120063">
                  <c:v>60031.5</c:v>
                </c:pt>
                <c:pt idx="120064">
                  <c:v>60032</c:v>
                </c:pt>
                <c:pt idx="120065">
                  <c:v>60032.5</c:v>
                </c:pt>
                <c:pt idx="120066">
                  <c:v>60033</c:v>
                </c:pt>
                <c:pt idx="120067">
                  <c:v>60033.5</c:v>
                </c:pt>
                <c:pt idx="120068">
                  <c:v>60034</c:v>
                </c:pt>
                <c:pt idx="120069">
                  <c:v>60034.5</c:v>
                </c:pt>
                <c:pt idx="120070">
                  <c:v>60035</c:v>
                </c:pt>
                <c:pt idx="120071">
                  <c:v>60035.5</c:v>
                </c:pt>
                <c:pt idx="120072">
                  <c:v>60036</c:v>
                </c:pt>
                <c:pt idx="120073">
                  <c:v>60036.5</c:v>
                </c:pt>
                <c:pt idx="120074">
                  <c:v>60037</c:v>
                </c:pt>
                <c:pt idx="120075">
                  <c:v>60037.5</c:v>
                </c:pt>
                <c:pt idx="120076">
                  <c:v>60038</c:v>
                </c:pt>
                <c:pt idx="120077">
                  <c:v>60038.5</c:v>
                </c:pt>
                <c:pt idx="120078">
                  <c:v>60039</c:v>
                </c:pt>
                <c:pt idx="120079">
                  <c:v>60039.5</c:v>
                </c:pt>
                <c:pt idx="120080">
                  <c:v>60040</c:v>
                </c:pt>
                <c:pt idx="120081">
                  <c:v>60040.5</c:v>
                </c:pt>
                <c:pt idx="120082">
                  <c:v>60041</c:v>
                </c:pt>
                <c:pt idx="120083">
                  <c:v>60041.5</c:v>
                </c:pt>
                <c:pt idx="120084">
                  <c:v>60042</c:v>
                </c:pt>
                <c:pt idx="120085">
                  <c:v>60042.5</c:v>
                </c:pt>
                <c:pt idx="120086">
                  <c:v>60043</c:v>
                </c:pt>
                <c:pt idx="120087">
                  <c:v>60043.5</c:v>
                </c:pt>
                <c:pt idx="120088">
                  <c:v>60044</c:v>
                </c:pt>
                <c:pt idx="120089">
                  <c:v>60044.5</c:v>
                </c:pt>
                <c:pt idx="120090">
                  <c:v>60045</c:v>
                </c:pt>
                <c:pt idx="120091">
                  <c:v>60045.5</c:v>
                </c:pt>
                <c:pt idx="120092">
                  <c:v>60046</c:v>
                </c:pt>
                <c:pt idx="120093">
                  <c:v>60046.5</c:v>
                </c:pt>
                <c:pt idx="120094">
                  <c:v>60047</c:v>
                </c:pt>
                <c:pt idx="120095">
                  <c:v>60047.5</c:v>
                </c:pt>
                <c:pt idx="120096">
                  <c:v>60048</c:v>
                </c:pt>
                <c:pt idx="120097">
                  <c:v>60048.5</c:v>
                </c:pt>
                <c:pt idx="120098">
                  <c:v>60049</c:v>
                </c:pt>
                <c:pt idx="120099">
                  <c:v>60049.5</c:v>
                </c:pt>
                <c:pt idx="120100">
                  <c:v>60050</c:v>
                </c:pt>
                <c:pt idx="120101">
                  <c:v>60050.5</c:v>
                </c:pt>
                <c:pt idx="120102">
                  <c:v>60051</c:v>
                </c:pt>
                <c:pt idx="120103">
                  <c:v>60051.5</c:v>
                </c:pt>
                <c:pt idx="120104">
                  <c:v>60052</c:v>
                </c:pt>
                <c:pt idx="120105">
                  <c:v>60052.5</c:v>
                </c:pt>
                <c:pt idx="120106">
                  <c:v>60053</c:v>
                </c:pt>
                <c:pt idx="120107">
                  <c:v>60053.5</c:v>
                </c:pt>
                <c:pt idx="120108">
                  <c:v>60054</c:v>
                </c:pt>
                <c:pt idx="120109">
                  <c:v>60054.5</c:v>
                </c:pt>
                <c:pt idx="120110">
                  <c:v>60055</c:v>
                </c:pt>
                <c:pt idx="120111">
                  <c:v>60055.5</c:v>
                </c:pt>
                <c:pt idx="120112">
                  <c:v>60056</c:v>
                </c:pt>
                <c:pt idx="120113">
                  <c:v>60056.5</c:v>
                </c:pt>
                <c:pt idx="120114">
                  <c:v>60057</c:v>
                </c:pt>
                <c:pt idx="120115">
                  <c:v>60057.5</c:v>
                </c:pt>
                <c:pt idx="120116">
                  <c:v>60058</c:v>
                </c:pt>
                <c:pt idx="120117">
                  <c:v>60058.5</c:v>
                </c:pt>
                <c:pt idx="120118">
                  <c:v>60059</c:v>
                </c:pt>
                <c:pt idx="120119">
                  <c:v>60059.5</c:v>
                </c:pt>
                <c:pt idx="120120">
                  <c:v>60060</c:v>
                </c:pt>
                <c:pt idx="120121">
                  <c:v>60060.5</c:v>
                </c:pt>
                <c:pt idx="120122">
                  <c:v>60061</c:v>
                </c:pt>
                <c:pt idx="120123">
                  <c:v>60061.5</c:v>
                </c:pt>
                <c:pt idx="120124">
                  <c:v>60062</c:v>
                </c:pt>
                <c:pt idx="120125">
                  <c:v>60062.5</c:v>
                </c:pt>
                <c:pt idx="120126">
                  <c:v>60063</c:v>
                </c:pt>
                <c:pt idx="120127">
                  <c:v>60063.5</c:v>
                </c:pt>
                <c:pt idx="120128">
                  <c:v>60064</c:v>
                </c:pt>
                <c:pt idx="120129">
                  <c:v>60064.5</c:v>
                </c:pt>
                <c:pt idx="120130">
                  <c:v>60065</c:v>
                </c:pt>
                <c:pt idx="120131">
                  <c:v>60065.5</c:v>
                </c:pt>
                <c:pt idx="120132">
                  <c:v>60066</c:v>
                </c:pt>
                <c:pt idx="120133">
                  <c:v>60066.5</c:v>
                </c:pt>
                <c:pt idx="120134">
                  <c:v>60067</c:v>
                </c:pt>
                <c:pt idx="120135">
                  <c:v>60067.5</c:v>
                </c:pt>
                <c:pt idx="120136">
                  <c:v>60068</c:v>
                </c:pt>
                <c:pt idx="120137">
                  <c:v>60068.5</c:v>
                </c:pt>
                <c:pt idx="120138">
                  <c:v>60069</c:v>
                </c:pt>
                <c:pt idx="120139">
                  <c:v>60069.5</c:v>
                </c:pt>
                <c:pt idx="120140">
                  <c:v>60070</c:v>
                </c:pt>
                <c:pt idx="120141">
                  <c:v>60070.5</c:v>
                </c:pt>
                <c:pt idx="120142">
                  <c:v>60071</c:v>
                </c:pt>
                <c:pt idx="120143">
                  <c:v>60071.5</c:v>
                </c:pt>
                <c:pt idx="120144">
                  <c:v>60072</c:v>
                </c:pt>
                <c:pt idx="120145">
                  <c:v>60072.5</c:v>
                </c:pt>
                <c:pt idx="120146">
                  <c:v>60073</c:v>
                </c:pt>
                <c:pt idx="120147">
                  <c:v>60073.5</c:v>
                </c:pt>
                <c:pt idx="120148">
                  <c:v>60074</c:v>
                </c:pt>
                <c:pt idx="120149">
                  <c:v>60074.5</c:v>
                </c:pt>
                <c:pt idx="120150">
                  <c:v>60075</c:v>
                </c:pt>
                <c:pt idx="120151">
                  <c:v>60075.5</c:v>
                </c:pt>
                <c:pt idx="120152">
                  <c:v>60076</c:v>
                </c:pt>
                <c:pt idx="120153">
                  <c:v>60076.5</c:v>
                </c:pt>
                <c:pt idx="120154">
                  <c:v>60077</c:v>
                </c:pt>
                <c:pt idx="120155">
                  <c:v>60077.5</c:v>
                </c:pt>
                <c:pt idx="120156">
                  <c:v>60078</c:v>
                </c:pt>
                <c:pt idx="120157">
                  <c:v>60078.5</c:v>
                </c:pt>
                <c:pt idx="120158">
                  <c:v>60079</c:v>
                </c:pt>
                <c:pt idx="120159">
                  <c:v>60079.5</c:v>
                </c:pt>
                <c:pt idx="120160">
                  <c:v>60080</c:v>
                </c:pt>
                <c:pt idx="120161">
                  <c:v>60080.5</c:v>
                </c:pt>
                <c:pt idx="120162">
                  <c:v>60081</c:v>
                </c:pt>
                <c:pt idx="120163">
                  <c:v>60081.5</c:v>
                </c:pt>
                <c:pt idx="120164">
                  <c:v>60082</c:v>
                </c:pt>
                <c:pt idx="120165">
                  <c:v>60082.5</c:v>
                </c:pt>
                <c:pt idx="120166">
                  <c:v>60083</c:v>
                </c:pt>
                <c:pt idx="120167">
                  <c:v>60083.5</c:v>
                </c:pt>
                <c:pt idx="120168">
                  <c:v>60084</c:v>
                </c:pt>
                <c:pt idx="120169">
                  <c:v>60084.5</c:v>
                </c:pt>
                <c:pt idx="120170">
                  <c:v>60085</c:v>
                </c:pt>
                <c:pt idx="120171">
                  <c:v>60085.5</c:v>
                </c:pt>
                <c:pt idx="120172">
                  <c:v>60086</c:v>
                </c:pt>
                <c:pt idx="120173">
                  <c:v>60086.5</c:v>
                </c:pt>
                <c:pt idx="120174">
                  <c:v>60087</c:v>
                </c:pt>
                <c:pt idx="120175">
                  <c:v>60087.5</c:v>
                </c:pt>
                <c:pt idx="120176">
                  <c:v>60088</c:v>
                </c:pt>
                <c:pt idx="120177">
                  <c:v>60088.5</c:v>
                </c:pt>
                <c:pt idx="120178">
                  <c:v>60089</c:v>
                </c:pt>
                <c:pt idx="120179">
                  <c:v>60089.5</c:v>
                </c:pt>
                <c:pt idx="120180">
                  <c:v>60090</c:v>
                </c:pt>
                <c:pt idx="120181">
                  <c:v>60090.5</c:v>
                </c:pt>
                <c:pt idx="120182">
                  <c:v>60091</c:v>
                </c:pt>
                <c:pt idx="120183">
                  <c:v>60091.5</c:v>
                </c:pt>
                <c:pt idx="120184">
                  <c:v>60092</c:v>
                </c:pt>
                <c:pt idx="120185">
                  <c:v>60092.5</c:v>
                </c:pt>
                <c:pt idx="120186">
                  <c:v>60093</c:v>
                </c:pt>
                <c:pt idx="120187">
                  <c:v>60093.5</c:v>
                </c:pt>
                <c:pt idx="120188">
                  <c:v>60094</c:v>
                </c:pt>
                <c:pt idx="120189">
                  <c:v>60094.5</c:v>
                </c:pt>
                <c:pt idx="120190">
                  <c:v>60095</c:v>
                </c:pt>
                <c:pt idx="120191">
                  <c:v>60095.5</c:v>
                </c:pt>
                <c:pt idx="120192">
                  <c:v>60096</c:v>
                </c:pt>
                <c:pt idx="120193">
                  <c:v>60096.5</c:v>
                </c:pt>
                <c:pt idx="120194">
                  <c:v>60097</c:v>
                </c:pt>
                <c:pt idx="120195">
                  <c:v>60097.5</c:v>
                </c:pt>
                <c:pt idx="120196">
                  <c:v>60098</c:v>
                </c:pt>
                <c:pt idx="120197">
                  <c:v>60098.5</c:v>
                </c:pt>
                <c:pt idx="120198">
                  <c:v>60099</c:v>
                </c:pt>
                <c:pt idx="120199">
                  <c:v>60099.5</c:v>
                </c:pt>
                <c:pt idx="120200">
                  <c:v>60100</c:v>
                </c:pt>
                <c:pt idx="120201">
                  <c:v>60100.5</c:v>
                </c:pt>
                <c:pt idx="120202">
                  <c:v>60101</c:v>
                </c:pt>
                <c:pt idx="120203">
                  <c:v>60101.5</c:v>
                </c:pt>
                <c:pt idx="120204">
                  <c:v>60102</c:v>
                </c:pt>
                <c:pt idx="120205">
                  <c:v>60102.5</c:v>
                </c:pt>
                <c:pt idx="120206">
                  <c:v>60103</c:v>
                </c:pt>
                <c:pt idx="120207">
                  <c:v>60103.5</c:v>
                </c:pt>
                <c:pt idx="120208">
                  <c:v>60104</c:v>
                </c:pt>
                <c:pt idx="120209">
                  <c:v>60104.5</c:v>
                </c:pt>
                <c:pt idx="120210">
                  <c:v>60105</c:v>
                </c:pt>
                <c:pt idx="120211">
                  <c:v>60105.5</c:v>
                </c:pt>
                <c:pt idx="120212">
                  <c:v>60106</c:v>
                </c:pt>
                <c:pt idx="120213">
                  <c:v>60106.5</c:v>
                </c:pt>
                <c:pt idx="120214">
                  <c:v>60107</c:v>
                </c:pt>
                <c:pt idx="120215">
                  <c:v>60107.5</c:v>
                </c:pt>
                <c:pt idx="120216">
                  <c:v>60108</c:v>
                </c:pt>
                <c:pt idx="120217">
                  <c:v>60108.5</c:v>
                </c:pt>
                <c:pt idx="120218">
                  <c:v>60109</c:v>
                </c:pt>
                <c:pt idx="120219">
                  <c:v>60109.5</c:v>
                </c:pt>
                <c:pt idx="120220">
                  <c:v>60110</c:v>
                </c:pt>
                <c:pt idx="120221">
                  <c:v>60110.5</c:v>
                </c:pt>
                <c:pt idx="120222">
                  <c:v>60111</c:v>
                </c:pt>
                <c:pt idx="120223">
                  <c:v>60111.5</c:v>
                </c:pt>
                <c:pt idx="120224">
                  <c:v>60112</c:v>
                </c:pt>
                <c:pt idx="120225">
                  <c:v>60112.5</c:v>
                </c:pt>
                <c:pt idx="120226">
                  <c:v>60113</c:v>
                </c:pt>
                <c:pt idx="120227">
                  <c:v>60113.5</c:v>
                </c:pt>
                <c:pt idx="120228">
                  <c:v>60114</c:v>
                </c:pt>
                <c:pt idx="120229">
                  <c:v>60114.5</c:v>
                </c:pt>
                <c:pt idx="120230">
                  <c:v>60115</c:v>
                </c:pt>
                <c:pt idx="120231">
                  <c:v>60115.5</c:v>
                </c:pt>
                <c:pt idx="120232">
                  <c:v>60116</c:v>
                </c:pt>
                <c:pt idx="120233">
                  <c:v>60116.5</c:v>
                </c:pt>
                <c:pt idx="120234">
                  <c:v>60117</c:v>
                </c:pt>
                <c:pt idx="120235">
                  <c:v>60117.5</c:v>
                </c:pt>
                <c:pt idx="120236">
                  <c:v>60118</c:v>
                </c:pt>
                <c:pt idx="120237">
                  <c:v>60118.5</c:v>
                </c:pt>
                <c:pt idx="120238">
                  <c:v>60119</c:v>
                </c:pt>
                <c:pt idx="120239">
                  <c:v>60119.5</c:v>
                </c:pt>
                <c:pt idx="120240">
                  <c:v>60120</c:v>
                </c:pt>
                <c:pt idx="120241">
                  <c:v>60120.5</c:v>
                </c:pt>
                <c:pt idx="120242">
                  <c:v>60121</c:v>
                </c:pt>
                <c:pt idx="120243">
                  <c:v>60121.5</c:v>
                </c:pt>
                <c:pt idx="120244">
                  <c:v>60122</c:v>
                </c:pt>
                <c:pt idx="120245">
                  <c:v>60122.5</c:v>
                </c:pt>
                <c:pt idx="120246">
                  <c:v>60123</c:v>
                </c:pt>
                <c:pt idx="120247">
                  <c:v>60123.5</c:v>
                </c:pt>
                <c:pt idx="120248">
                  <c:v>60124</c:v>
                </c:pt>
                <c:pt idx="120249">
                  <c:v>60124.5</c:v>
                </c:pt>
                <c:pt idx="120250">
                  <c:v>60125</c:v>
                </c:pt>
                <c:pt idx="120251">
                  <c:v>60125.5</c:v>
                </c:pt>
                <c:pt idx="120252">
                  <c:v>60126</c:v>
                </c:pt>
                <c:pt idx="120253">
                  <c:v>60126.5</c:v>
                </c:pt>
                <c:pt idx="120254">
                  <c:v>60127</c:v>
                </c:pt>
                <c:pt idx="120255">
                  <c:v>60127.5</c:v>
                </c:pt>
                <c:pt idx="120256">
                  <c:v>60128</c:v>
                </c:pt>
                <c:pt idx="120257">
                  <c:v>60128.5</c:v>
                </c:pt>
                <c:pt idx="120258">
                  <c:v>60129</c:v>
                </c:pt>
                <c:pt idx="120259">
                  <c:v>60129.5</c:v>
                </c:pt>
                <c:pt idx="120260">
                  <c:v>60130</c:v>
                </c:pt>
                <c:pt idx="120261">
                  <c:v>60130.5</c:v>
                </c:pt>
                <c:pt idx="120262">
                  <c:v>60131</c:v>
                </c:pt>
                <c:pt idx="120263">
                  <c:v>60131.5</c:v>
                </c:pt>
                <c:pt idx="120264">
                  <c:v>60132</c:v>
                </c:pt>
                <c:pt idx="120265">
                  <c:v>60132.5</c:v>
                </c:pt>
                <c:pt idx="120266">
                  <c:v>60133</c:v>
                </c:pt>
                <c:pt idx="120267">
                  <c:v>60133.5</c:v>
                </c:pt>
                <c:pt idx="120268">
                  <c:v>60134</c:v>
                </c:pt>
                <c:pt idx="120269">
                  <c:v>60134.5</c:v>
                </c:pt>
                <c:pt idx="120270">
                  <c:v>60135</c:v>
                </c:pt>
                <c:pt idx="120271">
                  <c:v>60135.5</c:v>
                </c:pt>
                <c:pt idx="120272">
                  <c:v>60136</c:v>
                </c:pt>
                <c:pt idx="120273">
                  <c:v>60136.5</c:v>
                </c:pt>
                <c:pt idx="120274">
                  <c:v>60137</c:v>
                </c:pt>
                <c:pt idx="120275">
                  <c:v>60137.5</c:v>
                </c:pt>
                <c:pt idx="120276">
                  <c:v>60138</c:v>
                </c:pt>
                <c:pt idx="120277">
                  <c:v>60138.5</c:v>
                </c:pt>
                <c:pt idx="120278">
                  <c:v>60139</c:v>
                </c:pt>
                <c:pt idx="120279">
                  <c:v>60139.5</c:v>
                </c:pt>
                <c:pt idx="120280">
                  <c:v>60140</c:v>
                </c:pt>
                <c:pt idx="120281">
                  <c:v>60140.5</c:v>
                </c:pt>
                <c:pt idx="120282">
                  <c:v>60141</c:v>
                </c:pt>
                <c:pt idx="120283">
                  <c:v>60141.5</c:v>
                </c:pt>
                <c:pt idx="120284">
                  <c:v>60142</c:v>
                </c:pt>
                <c:pt idx="120285">
                  <c:v>60142.5</c:v>
                </c:pt>
                <c:pt idx="120286">
                  <c:v>60143</c:v>
                </c:pt>
                <c:pt idx="120287">
                  <c:v>60143.5</c:v>
                </c:pt>
                <c:pt idx="120288">
                  <c:v>60144</c:v>
                </c:pt>
                <c:pt idx="120289">
                  <c:v>60144.5</c:v>
                </c:pt>
                <c:pt idx="120290">
                  <c:v>60145</c:v>
                </c:pt>
                <c:pt idx="120291">
                  <c:v>60145.5</c:v>
                </c:pt>
                <c:pt idx="120292">
                  <c:v>60146</c:v>
                </c:pt>
                <c:pt idx="120293">
                  <c:v>60146.5</c:v>
                </c:pt>
                <c:pt idx="120294">
                  <c:v>60147</c:v>
                </c:pt>
                <c:pt idx="120295">
                  <c:v>60147.5</c:v>
                </c:pt>
                <c:pt idx="120296">
                  <c:v>60148</c:v>
                </c:pt>
                <c:pt idx="120297">
                  <c:v>60148.5</c:v>
                </c:pt>
                <c:pt idx="120298">
                  <c:v>60149</c:v>
                </c:pt>
                <c:pt idx="120299">
                  <c:v>60149.5</c:v>
                </c:pt>
                <c:pt idx="120300">
                  <c:v>60150</c:v>
                </c:pt>
                <c:pt idx="120301">
                  <c:v>60150.5</c:v>
                </c:pt>
                <c:pt idx="120302">
                  <c:v>60151</c:v>
                </c:pt>
                <c:pt idx="120303">
                  <c:v>60151.5</c:v>
                </c:pt>
                <c:pt idx="120304">
                  <c:v>60152</c:v>
                </c:pt>
                <c:pt idx="120305">
                  <c:v>60152.5</c:v>
                </c:pt>
                <c:pt idx="120306">
                  <c:v>60153</c:v>
                </c:pt>
                <c:pt idx="120307">
                  <c:v>60153.5</c:v>
                </c:pt>
                <c:pt idx="120308">
                  <c:v>60154</c:v>
                </c:pt>
                <c:pt idx="120309">
                  <c:v>60154.5</c:v>
                </c:pt>
                <c:pt idx="120310">
                  <c:v>60155</c:v>
                </c:pt>
                <c:pt idx="120311">
                  <c:v>60155.5</c:v>
                </c:pt>
                <c:pt idx="120312">
                  <c:v>60156</c:v>
                </c:pt>
                <c:pt idx="120313">
                  <c:v>60156.5</c:v>
                </c:pt>
                <c:pt idx="120314">
                  <c:v>60157</c:v>
                </c:pt>
                <c:pt idx="120315">
                  <c:v>60157.5</c:v>
                </c:pt>
                <c:pt idx="120316">
                  <c:v>60158</c:v>
                </c:pt>
                <c:pt idx="120317">
                  <c:v>60158.5</c:v>
                </c:pt>
                <c:pt idx="120318">
                  <c:v>60159</c:v>
                </c:pt>
                <c:pt idx="120319">
                  <c:v>60159.5</c:v>
                </c:pt>
                <c:pt idx="120320">
                  <c:v>60160</c:v>
                </c:pt>
                <c:pt idx="120321">
                  <c:v>60160.5</c:v>
                </c:pt>
                <c:pt idx="120322">
                  <c:v>60161</c:v>
                </c:pt>
                <c:pt idx="120323">
                  <c:v>60161.5</c:v>
                </c:pt>
                <c:pt idx="120324">
                  <c:v>60162</c:v>
                </c:pt>
                <c:pt idx="120325">
                  <c:v>60162.5</c:v>
                </c:pt>
                <c:pt idx="120326">
                  <c:v>60163</c:v>
                </c:pt>
                <c:pt idx="120327">
                  <c:v>60163.5</c:v>
                </c:pt>
                <c:pt idx="120328">
                  <c:v>60164</c:v>
                </c:pt>
                <c:pt idx="120329">
                  <c:v>60164.5</c:v>
                </c:pt>
                <c:pt idx="120330">
                  <c:v>60165</c:v>
                </c:pt>
                <c:pt idx="120331">
                  <c:v>60165.5</c:v>
                </c:pt>
                <c:pt idx="120332">
                  <c:v>60166</c:v>
                </c:pt>
                <c:pt idx="120333">
                  <c:v>60166.5</c:v>
                </c:pt>
                <c:pt idx="120334">
                  <c:v>60167</c:v>
                </c:pt>
                <c:pt idx="120335">
                  <c:v>60167.5</c:v>
                </c:pt>
                <c:pt idx="120336">
                  <c:v>60168</c:v>
                </c:pt>
                <c:pt idx="120337">
                  <c:v>60168.5</c:v>
                </c:pt>
                <c:pt idx="120338">
                  <c:v>60169</c:v>
                </c:pt>
                <c:pt idx="120339">
                  <c:v>60169.5</c:v>
                </c:pt>
                <c:pt idx="120340">
                  <c:v>60170</c:v>
                </c:pt>
                <c:pt idx="120341">
                  <c:v>60170.5</c:v>
                </c:pt>
                <c:pt idx="120342">
                  <c:v>60171</c:v>
                </c:pt>
                <c:pt idx="120343">
                  <c:v>60171.5</c:v>
                </c:pt>
                <c:pt idx="120344">
                  <c:v>60172</c:v>
                </c:pt>
                <c:pt idx="120345">
                  <c:v>60172.5</c:v>
                </c:pt>
                <c:pt idx="120346">
                  <c:v>60173</c:v>
                </c:pt>
                <c:pt idx="120347">
                  <c:v>60173.5</c:v>
                </c:pt>
                <c:pt idx="120348">
                  <c:v>60174</c:v>
                </c:pt>
                <c:pt idx="120349">
                  <c:v>60174.5</c:v>
                </c:pt>
                <c:pt idx="120350">
                  <c:v>60175</c:v>
                </c:pt>
                <c:pt idx="120351">
                  <c:v>60175.5</c:v>
                </c:pt>
                <c:pt idx="120352">
                  <c:v>60176</c:v>
                </c:pt>
                <c:pt idx="120353">
                  <c:v>60176.5</c:v>
                </c:pt>
                <c:pt idx="120354">
                  <c:v>60177</c:v>
                </c:pt>
                <c:pt idx="120355">
                  <c:v>60177.5</c:v>
                </c:pt>
                <c:pt idx="120356">
                  <c:v>60178</c:v>
                </c:pt>
                <c:pt idx="120357">
                  <c:v>60178.5</c:v>
                </c:pt>
                <c:pt idx="120358">
                  <c:v>60179</c:v>
                </c:pt>
                <c:pt idx="120359">
                  <c:v>60179.5</c:v>
                </c:pt>
                <c:pt idx="120360">
                  <c:v>60180</c:v>
                </c:pt>
                <c:pt idx="120361">
                  <c:v>60180.5</c:v>
                </c:pt>
                <c:pt idx="120362">
                  <c:v>60181</c:v>
                </c:pt>
                <c:pt idx="120363">
                  <c:v>60181.5</c:v>
                </c:pt>
                <c:pt idx="120364">
                  <c:v>60182</c:v>
                </c:pt>
                <c:pt idx="120365">
                  <c:v>60182.5</c:v>
                </c:pt>
                <c:pt idx="120366">
                  <c:v>60183</c:v>
                </c:pt>
                <c:pt idx="120367">
                  <c:v>60183.5</c:v>
                </c:pt>
                <c:pt idx="120368">
                  <c:v>60184</c:v>
                </c:pt>
                <c:pt idx="120369">
                  <c:v>60184.5</c:v>
                </c:pt>
                <c:pt idx="120370">
                  <c:v>60185</c:v>
                </c:pt>
                <c:pt idx="120371">
                  <c:v>60185.5</c:v>
                </c:pt>
                <c:pt idx="120372">
                  <c:v>60186</c:v>
                </c:pt>
                <c:pt idx="120373">
                  <c:v>60186.5</c:v>
                </c:pt>
                <c:pt idx="120374">
                  <c:v>60187</c:v>
                </c:pt>
                <c:pt idx="120375">
                  <c:v>60187.5</c:v>
                </c:pt>
                <c:pt idx="120376">
                  <c:v>60188</c:v>
                </c:pt>
                <c:pt idx="120377">
                  <c:v>60188.5</c:v>
                </c:pt>
                <c:pt idx="120378">
                  <c:v>60189</c:v>
                </c:pt>
                <c:pt idx="120379">
                  <c:v>60189.5</c:v>
                </c:pt>
                <c:pt idx="120380">
                  <c:v>60190</c:v>
                </c:pt>
                <c:pt idx="120381">
                  <c:v>60190.5</c:v>
                </c:pt>
                <c:pt idx="120382">
                  <c:v>60191</c:v>
                </c:pt>
                <c:pt idx="120383">
                  <c:v>60191.5</c:v>
                </c:pt>
                <c:pt idx="120384">
                  <c:v>60192</c:v>
                </c:pt>
                <c:pt idx="120385">
                  <c:v>60192.5</c:v>
                </c:pt>
                <c:pt idx="120386">
                  <c:v>60193</c:v>
                </c:pt>
                <c:pt idx="120387">
                  <c:v>60193.5</c:v>
                </c:pt>
                <c:pt idx="120388">
                  <c:v>60194</c:v>
                </c:pt>
                <c:pt idx="120389">
                  <c:v>60194.5</c:v>
                </c:pt>
                <c:pt idx="120390">
                  <c:v>60195</c:v>
                </c:pt>
                <c:pt idx="120391">
                  <c:v>60195.5</c:v>
                </c:pt>
                <c:pt idx="120392">
                  <c:v>60196</c:v>
                </c:pt>
                <c:pt idx="120393">
                  <c:v>60196.5</c:v>
                </c:pt>
                <c:pt idx="120394">
                  <c:v>60197</c:v>
                </c:pt>
                <c:pt idx="120395">
                  <c:v>60197.5</c:v>
                </c:pt>
                <c:pt idx="120396">
                  <c:v>60198</c:v>
                </c:pt>
                <c:pt idx="120397">
                  <c:v>60198.5</c:v>
                </c:pt>
                <c:pt idx="120398">
                  <c:v>60199</c:v>
                </c:pt>
                <c:pt idx="120399">
                  <c:v>60199.5</c:v>
                </c:pt>
                <c:pt idx="120400">
                  <c:v>60200</c:v>
                </c:pt>
                <c:pt idx="120401">
                  <c:v>60200.5</c:v>
                </c:pt>
                <c:pt idx="120402">
                  <c:v>60201</c:v>
                </c:pt>
                <c:pt idx="120403">
                  <c:v>60201.5</c:v>
                </c:pt>
                <c:pt idx="120404">
                  <c:v>60202</c:v>
                </c:pt>
                <c:pt idx="120405">
                  <c:v>60202.5</c:v>
                </c:pt>
                <c:pt idx="120406">
                  <c:v>60203</c:v>
                </c:pt>
                <c:pt idx="120407">
                  <c:v>60203.5</c:v>
                </c:pt>
                <c:pt idx="120408">
                  <c:v>60204</c:v>
                </c:pt>
                <c:pt idx="120409">
                  <c:v>60204.5</c:v>
                </c:pt>
                <c:pt idx="120410">
                  <c:v>60205</c:v>
                </c:pt>
                <c:pt idx="120411">
                  <c:v>60205.5</c:v>
                </c:pt>
                <c:pt idx="120412">
                  <c:v>60206</c:v>
                </c:pt>
                <c:pt idx="120413">
                  <c:v>60206.5</c:v>
                </c:pt>
                <c:pt idx="120414">
                  <c:v>60207</c:v>
                </c:pt>
                <c:pt idx="120415">
                  <c:v>60207.5</c:v>
                </c:pt>
                <c:pt idx="120416">
                  <c:v>60208</c:v>
                </c:pt>
                <c:pt idx="120417">
                  <c:v>60208.5</c:v>
                </c:pt>
                <c:pt idx="120418">
                  <c:v>60209</c:v>
                </c:pt>
                <c:pt idx="120419">
                  <c:v>60209.5</c:v>
                </c:pt>
                <c:pt idx="120420">
                  <c:v>60210</c:v>
                </c:pt>
                <c:pt idx="120421">
                  <c:v>60210.5</c:v>
                </c:pt>
                <c:pt idx="120422">
                  <c:v>60211</c:v>
                </c:pt>
                <c:pt idx="120423">
                  <c:v>60211.5</c:v>
                </c:pt>
                <c:pt idx="120424">
                  <c:v>60212</c:v>
                </c:pt>
                <c:pt idx="120425">
                  <c:v>60212.5</c:v>
                </c:pt>
                <c:pt idx="120426">
                  <c:v>60213</c:v>
                </c:pt>
                <c:pt idx="120427">
                  <c:v>60213.5</c:v>
                </c:pt>
                <c:pt idx="120428">
                  <c:v>60214</c:v>
                </c:pt>
                <c:pt idx="120429">
                  <c:v>60214.5</c:v>
                </c:pt>
                <c:pt idx="120430">
                  <c:v>60215</c:v>
                </c:pt>
                <c:pt idx="120431">
                  <c:v>60215.5</c:v>
                </c:pt>
                <c:pt idx="120432">
                  <c:v>60216</c:v>
                </c:pt>
                <c:pt idx="120433">
                  <c:v>60216.5</c:v>
                </c:pt>
                <c:pt idx="120434">
                  <c:v>60217</c:v>
                </c:pt>
                <c:pt idx="120435">
                  <c:v>60217.5</c:v>
                </c:pt>
                <c:pt idx="120436">
                  <c:v>60218</c:v>
                </c:pt>
                <c:pt idx="120437">
                  <c:v>60218.5</c:v>
                </c:pt>
                <c:pt idx="120438">
                  <c:v>60219</c:v>
                </c:pt>
                <c:pt idx="120439">
                  <c:v>60219.5</c:v>
                </c:pt>
                <c:pt idx="120440">
                  <c:v>60220</c:v>
                </c:pt>
                <c:pt idx="120441">
                  <c:v>60220.5</c:v>
                </c:pt>
                <c:pt idx="120442">
                  <c:v>60221</c:v>
                </c:pt>
                <c:pt idx="120443">
                  <c:v>60221.5</c:v>
                </c:pt>
                <c:pt idx="120444">
                  <c:v>60222</c:v>
                </c:pt>
                <c:pt idx="120445">
                  <c:v>60222.5</c:v>
                </c:pt>
                <c:pt idx="120446">
                  <c:v>60223</c:v>
                </c:pt>
                <c:pt idx="120447">
                  <c:v>60223.5</c:v>
                </c:pt>
                <c:pt idx="120448">
                  <c:v>60224</c:v>
                </c:pt>
                <c:pt idx="120449">
                  <c:v>60224.5</c:v>
                </c:pt>
                <c:pt idx="120450">
                  <c:v>60225</c:v>
                </c:pt>
                <c:pt idx="120451">
                  <c:v>60225.5</c:v>
                </c:pt>
                <c:pt idx="120452">
                  <c:v>60226</c:v>
                </c:pt>
                <c:pt idx="120453">
                  <c:v>60226.5</c:v>
                </c:pt>
                <c:pt idx="120454">
                  <c:v>60227</c:v>
                </c:pt>
                <c:pt idx="120455">
                  <c:v>60227.5</c:v>
                </c:pt>
                <c:pt idx="120456">
                  <c:v>60228</c:v>
                </c:pt>
                <c:pt idx="120457">
                  <c:v>60228.5</c:v>
                </c:pt>
                <c:pt idx="120458">
                  <c:v>60229</c:v>
                </c:pt>
                <c:pt idx="120459">
                  <c:v>60229.5</c:v>
                </c:pt>
                <c:pt idx="120460">
                  <c:v>60230</c:v>
                </c:pt>
                <c:pt idx="120461">
                  <c:v>60230.5</c:v>
                </c:pt>
                <c:pt idx="120462">
                  <c:v>60231</c:v>
                </c:pt>
                <c:pt idx="120463">
                  <c:v>60231.5</c:v>
                </c:pt>
                <c:pt idx="120464">
                  <c:v>60232</c:v>
                </c:pt>
                <c:pt idx="120465">
                  <c:v>60232.5</c:v>
                </c:pt>
                <c:pt idx="120466">
                  <c:v>60233</c:v>
                </c:pt>
                <c:pt idx="120467">
                  <c:v>60233.5</c:v>
                </c:pt>
                <c:pt idx="120468">
                  <c:v>60234</c:v>
                </c:pt>
                <c:pt idx="120469">
                  <c:v>60234.5</c:v>
                </c:pt>
                <c:pt idx="120470">
                  <c:v>60235</c:v>
                </c:pt>
                <c:pt idx="120471">
                  <c:v>60235.5</c:v>
                </c:pt>
                <c:pt idx="120472">
                  <c:v>60236</c:v>
                </c:pt>
                <c:pt idx="120473">
                  <c:v>60236.5</c:v>
                </c:pt>
                <c:pt idx="120474">
                  <c:v>60237</c:v>
                </c:pt>
                <c:pt idx="120475">
                  <c:v>60237.5</c:v>
                </c:pt>
                <c:pt idx="120476">
                  <c:v>60238</c:v>
                </c:pt>
                <c:pt idx="120477">
                  <c:v>60238.5</c:v>
                </c:pt>
                <c:pt idx="120478">
                  <c:v>60239</c:v>
                </c:pt>
                <c:pt idx="120479">
                  <c:v>60239.5</c:v>
                </c:pt>
                <c:pt idx="120480">
                  <c:v>60240</c:v>
                </c:pt>
                <c:pt idx="120481">
                  <c:v>60240.5</c:v>
                </c:pt>
                <c:pt idx="120482">
                  <c:v>60241</c:v>
                </c:pt>
                <c:pt idx="120483">
                  <c:v>60241.5</c:v>
                </c:pt>
                <c:pt idx="120484">
                  <c:v>60242</c:v>
                </c:pt>
                <c:pt idx="120485">
                  <c:v>60242.5</c:v>
                </c:pt>
                <c:pt idx="120486">
                  <c:v>60243</c:v>
                </c:pt>
                <c:pt idx="120487">
                  <c:v>60243.5</c:v>
                </c:pt>
                <c:pt idx="120488">
                  <c:v>60244</c:v>
                </c:pt>
                <c:pt idx="120489">
                  <c:v>60244.5</c:v>
                </c:pt>
                <c:pt idx="120490">
                  <c:v>60245</c:v>
                </c:pt>
                <c:pt idx="120491">
                  <c:v>60245.5</c:v>
                </c:pt>
                <c:pt idx="120492">
                  <c:v>60246</c:v>
                </c:pt>
                <c:pt idx="120493">
                  <c:v>60246.5</c:v>
                </c:pt>
                <c:pt idx="120494">
                  <c:v>60247</c:v>
                </c:pt>
                <c:pt idx="120495">
                  <c:v>60247.5</c:v>
                </c:pt>
                <c:pt idx="120496">
                  <c:v>60248</c:v>
                </c:pt>
                <c:pt idx="120497">
                  <c:v>60248.5</c:v>
                </c:pt>
                <c:pt idx="120498">
                  <c:v>60249</c:v>
                </c:pt>
                <c:pt idx="120499">
                  <c:v>60249.5</c:v>
                </c:pt>
                <c:pt idx="120500">
                  <c:v>60250</c:v>
                </c:pt>
                <c:pt idx="120501">
                  <c:v>60250.5</c:v>
                </c:pt>
                <c:pt idx="120502">
                  <c:v>60251</c:v>
                </c:pt>
                <c:pt idx="120503">
                  <c:v>60251.5</c:v>
                </c:pt>
                <c:pt idx="120504">
                  <c:v>60252</c:v>
                </c:pt>
                <c:pt idx="120505">
                  <c:v>60252.5</c:v>
                </c:pt>
                <c:pt idx="120506">
                  <c:v>60253</c:v>
                </c:pt>
                <c:pt idx="120507">
                  <c:v>60253.5</c:v>
                </c:pt>
                <c:pt idx="120508">
                  <c:v>60254</c:v>
                </c:pt>
                <c:pt idx="120509">
                  <c:v>60254.5</c:v>
                </c:pt>
                <c:pt idx="120510">
                  <c:v>60255</c:v>
                </c:pt>
                <c:pt idx="120511">
                  <c:v>60255.5</c:v>
                </c:pt>
                <c:pt idx="120512">
                  <c:v>60256</c:v>
                </c:pt>
                <c:pt idx="120513">
                  <c:v>60256.5</c:v>
                </c:pt>
                <c:pt idx="120514">
                  <c:v>60257</c:v>
                </c:pt>
                <c:pt idx="120515">
                  <c:v>60257.5</c:v>
                </c:pt>
                <c:pt idx="120516">
                  <c:v>60258</c:v>
                </c:pt>
                <c:pt idx="120517">
                  <c:v>60258.5</c:v>
                </c:pt>
                <c:pt idx="120518">
                  <c:v>60259</c:v>
                </c:pt>
                <c:pt idx="120519">
                  <c:v>60259.5</c:v>
                </c:pt>
                <c:pt idx="120520">
                  <c:v>60260</c:v>
                </c:pt>
                <c:pt idx="120521">
                  <c:v>60260.5</c:v>
                </c:pt>
                <c:pt idx="120522">
                  <c:v>60261</c:v>
                </c:pt>
                <c:pt idx="120523">
                  <c:v>60261.5</c:v>
                </c:pt>
                <c:pt idx="120524">
                  <c:v>60262</c:v>
                </c:pt>
                <c:pt idx="120525">
                  <c:v>60262.5</c:v>
                </c:pt>
                <c:pt idx="120526">
                  <c:v>60263</c:v>
                </c:pt>
                <c:pt idx="120527">
                  <c:v>60263.5</c:v>
                </c:pt>
                <c:pt idx="120528">
                  <c:v>60264</c:v>
                </c:pt>
                <c:pt idx="120529">
                  <c:v>60264.5</c:v>
                </c:pt>
                <c:pt idx="120530">
                  <c:v>60265</c:v>
                </c:pt>
                <c:pt idx="120531">
                  <c:v>60265.5</c:v>
                </c:pt>
                <c:pt idx="120532">
                  <c:v>60266</c:v>
                </c:pt>
                <c:pt idx="120533">
                  <c:v>60266.5</c:v>
                </c:pt>
                <c:pt idx="120534">
                  <c:v>60267</c:v>
                </c:pt>
                <c:pt idx="120535">
                  <c:v>60267.5</c:v>
                </c:pt>
                <c:pt idx="120536">
                  <c:v>60268</c:v>
                </c:pt>
                <c:pt idx="120537">
                  <c:v>60268.5</c:v>
                </c:pt>
                <c:pt idx="120538">
                  <c:v>60269</c:v>
                </c:pt>
                <c:pt idx="120539">
                  <c:v>60269.5</c:v>
                </c:pt>
                <c:pt idx="120540">
                  <c:v>60270</c:v>
                </c:pt>
                <c:pt idx="120541">
                  <c:v>60270.5</c:v>
                </c:pt>
                <c:pt idx="120542">
                  <c:v>60271</c:v>
                </c:pt>
                <c:pt idx="120543">
                  <c:v>60271.5</c:v>
                </c:pt>
                <c:pt idx="120544">
                  <c:v>60272</c:v>
                </c:pt>
                <c:pt idx="120545">
                  <c:v>60272.5</c:v>
                </c:pt>
                <c:pt idx="120546">
                  <c:v>60273</c:v>
                </c:pt>
                <c:pt idx="120547">
                  <c:v>60273.5</c:v>
                </c:pt>
                <c:pt idx="120548">
                  <c:v>60274</c:v>
                </c:pt>
                <c:pt idx="120549">
                  <c:v>60274.5</c:v>
                </c:pt>
                <c:pt idx="120550">
                  <c:v>60275</c:v>
                </c:pt>
                <c:pt idx="120551">
                  <c:v>60275.5</c:v>
                </c:pt>
                <c:pt idx="120552">
                  <c:v>60276</c:v>
                </c:pt>
                <c:pt idx="120553">
                  <c:v>60276.5</c:v>
                </c:pt>
                <c:pt idx="120554">
                  <c:v>60277</c:v>
                </c:pt>
                <c:pt idx="120555">
                  <c:v>60277.5</c:v>
                </c:pt>
                <c:pt idx="120556">
                  <c:v>60278</c:v>
                </c:pt>
                <c:pt idx="120557">
                  <c:v>60278.5</c:v>
                </c:pt>
                <c:pt idx="120558">
                  <c:v>60279</c:v>
                </c:pt>
                <c:pt idx="120559">
                  <c:v>60279.5</c:v>
                </c:pt>
                <c:pt idx="120560">
                  <c:v>60280</c:v>
                </c:pt>
                <c:pt idx="120561">
                  <c:v>60280.5</c:v>
                </c:pt>
                <c:pt idx="120562">
                  <c:v>60281</c:v>
                </c:pt>
                <c:pt idx="120563">
                  <c:v>60281.5</c:v>
                </c:pt>
                <c:pt idx="120564">
                  <c:v>60282</c:v>
                </c:pt>
                <c:pt idx="120565">
                  <c:v>60282.5</c:v>
                </c:pt>
                <c:pt idx="120566">
                  <c:v>60283</c:v>
                </c:pt>
                <c:pt idx="120567">
                  <c:v>60283.5</c:v>
                </c:pt>
                <c:pt idx="120568">
                  <c:v>60284</c:v>
                </c:pt>
                <c:pt idx="120569">
                  <c:v>60284.5</c:v>
                </c:pt>
                <c:pt idx="120570">
                  <c:v>60285</c:v>
                </c:pt>
                <c:pt idx="120571">
                  <c:v>60285.5</c:v>
                </c:pt>
                <c:pt idx="120572">
                  <c:v>60286</c:v>
                </c:pt>
                <c:pt idx="120573">
                  <c:v>60286.5</c:v>
                </c:pt>
                <c:pt idx="120574">
                  <c:v>60287</c:v>
                </c:pt>
                <c:pt idx="120575">
                  <c:v>60287.5</c:v>
                </c:pt>
                <c:pt idx="120576">
                  <c:v>60288</c:v>
                </c:pt>
                <c:pt idx="120577">
                  <c:v>60288.5</c:v>
                </c:pt>
                <c:pt idx="120578">
                  <c:v>60289</c:v>
                </c:pt>
                <c:pt idx="120579">
                  <c:v>60289.5</c:v>
                </c:pt>
                <c:pt idx="120580">
                  <c:v>60290</c:v>
                </c:pt>
                <c:pt idx="120581">
                  <c:v>60290.5</c:v>
                </c:pt>
                <c:pt idx="120582">
                  <c:v>60291</c:v>
                </c:pt>
                <c:pt idx="120583">
                  <c:v>60291.5</c:v>
                </c:pt>
                <c:pt idx="120584">
                  <c:v>60292</c:v>
                </c:pt>
                <c:pt idx="120585">
                  <c:v>60292.5</c:v>
                </c:pt>
                <c:pt idx="120586">
                  <c:v>60293</c:v>
                </c:pt>
                <c:pt idx="120587">
                  <c:v>60293.5</c:v>
                </c:pt>
                <c:pt idx="120588">
                  <c:v>60294</c:v>
                </c:pt>
                <c:pt idx="120589">
                  <c:v>60294.5</c:v>
                </c:pt>
                <c:pt idx="120590">
                  <c:v>60295</c:v>
                </c:pt>
                <c:pt idx="120591">
                  <c:v>60295.5</c:v>
                </c:pt>
                <c:pt idx="120592">
                  <c:v>60296</c:v>
                </c:pt>
                <c:pt idx="120593">
                  <c:v>60296.5</c:v>
                </c:pt>
                <c:pt idx="120594">
                  <c:v>60297</c:v>
                </c:pt>
                <c:pt idx="120595">
                  <c:v>60297.5</c:v>
                </c:pt>
                <c:pt idx="120596">
                  <c:v>60298</c:v>
                </c:pt>
                <c:pt idx="120597">
                  <c:v>60298.5</c:v>
                </c:pt>
                <c:pt idx="120598">
                  <c:v>60299</c:v>
                </c:pt>
                <c:pt idx="120599">
                  <c:v>60299.5</c:v>
                </c:pt>
                <c:pt idx="120600">
                  <c:v>60300</c:v>
                </c:pt>
                <c:pt idx="120601">
                  <c:v>60300.5</c:v>
                </c:pt>
                <c:pt idx="120602">
                  <c:v>60301</c:v>
                </c:pt>
                <c:pt idx="120603">
                  <c:v>60301.5</c:v>
                </c:pt>
                <c:pt idx="120604">
                  <c:v>60302</c:v>
                </c:pt>
                <c:pt idx="120605">
                  <c:v>60302.5</c:v>
                </c:pt>
                <c:pt idx="120606">
                  <c:v>60303</c:v>
                </c:pt>
                <c:pt idx="120607">
                  <c:v>60303.5</c:v>
                </c:pt>
                <c:pt idx="120608">
                  <c:v>60304</c:v>
                </c:pt>
                <c:pt idx="120609">
                  <c:v>60304.5</c:v>
                </c:pt>
                <c:pt idx="120610">
                  <c:v>60305</c:v>
                </c:pt>
                <c:pt idx="120611">
                  <c:v>60305.5</c:v>
                </c:pt>
                <c:pt idx="120612">
                  <c:v>60306</c:v>
                </c:pt>
                <c:pt idx="120613">
                  <c:v>60306.5</c:v>
                </c:pt>
                <c:pt idx="120614">
                  <c:v>60307</c:v>
                </c:pt>
                <c:pt idx="120615">
                  <c:v>60307.5</c:v>
                </c:pt>
                <c:pt idx="120616">
                  <c:v>60308</c:v>
                </c:pt>
                <c:pt idx="120617">
                  <c:v>60308.5</c:v>
                </c:pt>
                <c:pt idx="120618">
                  <c:v>60309</c:v>
                </c:pt>
                <c:pt idx="120619">
                  <c:v>60309.5</c:v>
                </c:pt>
                <c:pt idx="120620">
                  <c:v>60310</c:v>
                </c:pt>
                <c:pt idx="120621">
                  <c:v>60310.5</c:v>
                </c:pt>
                <c:pt idx="120622">
                  <c:v>60311</c:v>
                </c:pt>
                <c:pt idx="120623">
                  <c:v>60311.5</c:v>
                </c:pt>
                <c:pt idx="120624">
                  <c:v>60312</c:v>
                </c:pt>
                <c:pt idx="120625">
                  <c:v>60312.5</c:v>
                </c:pt>
                <c:pt idx="120626">
                  <c:v>60313</c:v>
                </c:pt>
                <c:pt idx="120627">
                  <c:v>60313.5</c:v>
                </c:pt>
                <c:pt idx="120628">
                  <c:v>60314</c:v>
                </c:pt>
                <c:pt idx="120629">
                  <c:v>60314.5</c:v>
                </c:pt>
                <c:pt idx="120630">
                  <c:v>60315</c:v>
                </c:pt>
                <c:pt idx="120631">
                  <c:v>60315.5</c:v>
                </c:pt>
                <c:pt idx="120632">
                  <c:v>60316</c:v>
                </c:pt>
                <c:pt idx="120633">
                  <c:v>60316.5</c:v>
                </c:pt>
                <c:pt idx="120634">
                  <c:v>60317</c:v>
                </c:pt>
                <c:pt idx="120635">
                  <c:v>60317.5</c:v>
                </c:pt>
                <c:pt idx="120636">
                  <c:v>60318</c:v>
                </c:pt>
                <c:pt idx="120637">
                  <c:v>60318.5</c:v>
                </c:pt>
                <c:pt idx="120638">
                  <c:v>60319</c:v>
                </c:pt>
                <c:pt idx="120639">
                  <c:v>60319.5</c:v>
                </c:pt>
                <c:pt idx="120640">
                  <c:v>60320</c:v>
                </c:pt>
                <c:pt idx="120641">
                  <c:v>60320.5</c:v>
                </c:pt>
                <c:pt idx="120642">
                  <c:v>60321</c:v>
                </c:pt>
                <c:pt idx="120643">
                  <c:v>60321.5</c:v>
                </c:pt>
                <c:pt idx="120644">
                  <c:v>60322</c:v>
                </c:pt>
                <c:pt idx="120645">
                  <c:v>60322.5</c:v>
                </c:pt>
                <c:pt idx="120646">
                  <c:v>60323</c:v>
                </c:pt>
                <c:pt idx="120647">
                  <c:v>60323.5</c:v>
                </c:pt>
                <c:pt idx="120648">
                  <c:v>60324</c:v>
                </c:pt>
                <c:pt idx="120649">
                  <c:v>60324.5</c:v>
                </c:pt>
                <c:pt idx="120650">
                  <c:v>60325</c:v>
                </c:pt>
                <c:pt idx="120651">
                  <c:v>60325.5</c:v>
                </c:pt>
                <c:pt idx="120652">
                  <c:v>60326</c:v>
                </c:pt>
                <c:pt idx="120653">
                  <c:v>60326.5</c:v>
                </c:pt>
                <c:pt idx="120654">
                  <c:v>60327</c:v>
                </c:pt>
                <c:pt idx="120655">
                  <c:v>60327.5</c:v>
                </c:pt>
                <c:pt idx="120656">
                  <c:v>60328</c:v>
                </c:pt>
                <c:pt idx="120657">
                  <c:v>60328.5</c:v>
                </c:pt>
                <c:pt idx="120658">
                  <c:v>60329</c:v>
                </c:pt>
                <c:pt idx="120659">
                  <c:v>60329.5</c:v>
                </c:pt>
                <c:pt idx="120660">
                  <c:v>60330</c:v>
                </c:pt>
                <c:pt idx="120661">
                  <c:v>60330.5</c:v>
                </c:pt>
                <c:pt idx="120662">
                  <c:v>60331</c:v>
                </c:pt>
                <c:pt idx="120663">
                  <c:v>60331.5</c:v>
                </c:pt>
                <c:pt idx="120664">
                  <c:v>60332</c:v>
                </c:pt>
                <c:pt idx="120665">
                  <c:v>60332.5</c:v>
                </c:pt>
                <c:pt idx="120666">
                  <c:v>60333</c:v>
                </c:pt>
                <c:pt idx="120667">
                  <c:v>60333.5</c:v>
                </c:pt>
                <c:pt idx="120668">
                  <c:v>60334</c:v>
                </c:pt>
                <c:pt idx="120669">
                  <c:v>60334.5</c:v>
                </c:pt>
                <c:pt idx="120670">
                  <c:v>60335</c:v>
                </c:pt>
                <c:pt idx="120671">
                  <c:v>60335.5</c:v>
                </c:pt>
                <c:pt idx="120672">
                  <c:v>60336</c:v>
                </c:pt>
                <c:pt idx="120673">
                  <c:v>60336.5</c:v>
                </c:pt>
                <c:pt idx="120674">
                  <c:v>60337</c:v>
                </c:pt>
                <c:pt idx="120675">
                  <c:v>60337.5</c:v>
                </c:pt>
                <c:pt idx="120676">
                  <c:v>60338</c:v>
                </c:pt>
                <c:pt idx="120677">
                  <c:v>60338.5</c:v>
                </c:pt>
                <c:pt idx="120678">
                  <c:v>60339</c:v>
                </c:pt>
                <c:pt idx="120679">
                  <c:v>60339.5</c:v>
                </c:pt>
                <c:pt idx="120680">
                  <c:v>60340</c:v>
                </c:pt>
                <c:pt idx="120681">
                  <c:v>60340.5</c:v>
                </c:pt>
                <c:pt idx="120682">
                  <c:v>60341</c:v>
                </c:pt>
                <c:pt idx="120683">
                  <c:v>60341.5</c:v>
                </c:pt>
                <c:pt idx="120684">
                  <c:v>60342</c:v>
                </c:pt>
                <c:pt idx="120685">
                  <c:v>60342.5</c:v>
                </c:pt>
                <c:pt idx="120686">
                  <c:v>60343</c:v>
                </c:pt>
                <c:pt idx="120687">
                  <c:v>60343.5</c:v>
                </c:pt>
                <c:pt idx="120688">
                  <c:v>60344</c:v>
                </c:pt>
                <c:pt idx="120689">
                  <c:v>60344.5</c:v>
                </c:pt>
                <c:pt idx="120690">
                  <c:v>60345</c:v>
                </c:pt>
                <c:pt idx="120691">
                  <c:v>60345.5</c:v>
                </c:pt>
                <c:pt idx="120692">
                  <c:v>60346</c:v>
                </c:pt>
                <c:pt idx="120693">
                  <c:v>60346.5</c:v>
                </c:pt>
                <c:pt idx="120694">
                  <c:v>60347</c:v>
                </c:pt>
                <c:pt idx="120695">
                  <c:v>60347.5</c:v>
                </c:pt>
                <c:pt idx="120696">
                  <c:v>60348</c:v>
                </c:pt>
                <c:pt idx="120697">
                  <c:v>60348.5</c:v>
                </c:pt>
                <c:pt idx="120698">
                  <c:v>60349</c:v>
                </c:pt>
                <c:pt idx="120699">
                  <c:v>60349.5</c:v>
                </c:pt>
                <c:pt idx="120700">
                  <c:v>60350</c:v>
                </c:pt>
                <c:pt idx="120701">
                  <c:v>60350.5</c:v>
                </c:pt>
                <c:pt idx="120702">
                  <c:v>60351</c:v>
                </c:pt>
                <c:pt idx="120703">
                  <c:v>60351.5</c:v>
                </c:pt>
                <c:pt idx="120704">
                  <c:v>60352</c:v>
                </c:pt>
                <c:pt idx="120705">
                  <c:v>60352.5</c:v>
                </c:pt>
                <c:pt idx="120706">
                  <c:v>60353</c:v>
                </c:pt>
                <c:pt idx="120707">
                  <c:v>60353.5</c:v>
                </c:pt>
                <c:pt idx="120708">
                  <c:v>60354</c:v>
                </c:pt>
                <c:pt idx="120709">
                  <c:v>60354.5</c:v>
                </c:pt>
                <c:pt idx="120710">
                  <c:v>60355</c:v>
                </c:pt>
                <c:pt idx="120711">
                  <c:v>60355.5</c:v>
                </c:pt>
                <c:pt idx="120712">
                  <c:v>60356</c:v>
                </c:pt>
                <c:pt idx="120713">
                  <c:v>60356.5</c:v>
                </c:pt>
                <c:pt idx="120714">
                  <c:v>60357</c:v>
                </c:pt>
                <c:pt idx="120715">
                  <c:v>60357.5</c:v>
                </c:pt>
                <c:pt idx="120716">
                  <c:v>60358</c:v>
                </c:pt>
                <c:pt idx="120717">
                  <c:v>60358.5</c:v>
                </c:pt>
                <c:pt idx="120718">
                  <c:v>60359</c:v>
                </c:pt>
                <c:pt idx="120719">
                  <c:v>60359.5</c:v>
                </c:pt>
                <c:pt idx="120720">
                  <c:v>60360</c:v>
                </c:pt>
                <c:pt idx="120721">
                  <c:v>60360.5</c:v>
                </c:pt>
                <c:pt idx="120722">
                  <c:v>60361</c:v>
                </c:pt>
                <c:pt idx="120723">
                  <c:v>60361.5</c:v>
                </c:pt>
                <c:pt idx="120724">
                  <c:v>60362</c:v>
                </c:pt>
                <c:pt idx="120725">
                  <c:v>60362.5</c:v>
                </c:pt>
                <c:pt idx="120726">
                  <c:v>60363</c:v>
                </c:pt>
                <c:pt idx="120727">
                  <c:v>60363.5</c:v>
                </c:pt>
                <c:pt idx="120728">
                  <c:v>60364</c:v>
                </c:pt>
                <c:pt idx="120729">
                  <c:v>60364.5</c:v>
                </c:pt>
                <c:pt idx="120730">
                  <c:v>60365</c:v>
                </c:pt>
                <c:pt idx="120731">
                  <c:v>60365.5</c:v>
                </c:pt>
                <c:pt idx="120732">
                  <c:v>60366</c:v>
                </c:pt>
                <c:pt idx="120733">
                  <c:v>60366.5</c:v>
                </c:pt>
                <c:pt idx="120734">
                  <c:v>60367</c:v>
                </c:pt>
                <c:pt idx="120735">
                  <c:v>60367.5</c:v>
                </c:pt>
                <c:pt idx="120736">
                  <c:v>60368</c:v>
                </c:pt>
                <c:pt idx="120737">
                  <c:v>60368.5</c:v>
                </c:pt>
                <c:pt idx="120738">
                  <c:v>60369</c:v>
                </c:pt>
                <c:pt idx="120739">
                  <c:v>60369.5</c:v>
                </c:pt>
                <c:pt idx="120740">
                  <c:v>60370</c:v>
                </c:pt>
                <c:pt idx="120741">
                  <c:v>60370.5</c:v>
                </c:pt>
                <c:pt idx="120742">
                  <c:v>60371</c:v>
                </c:pt>
                <c:pt idx="120743">
                  <c:v>60371.5</c:v>
                </c:pt>
                <c:pt idx="120744">
                  <c:v>60372</c:v>
                </c:pt>
                <c:pt idx="120745">
                  <c:v>60372.5</c:v>
                </c:pt>
                <c:pt idx="120746">
                  <c:v>60373</c:v>
                </c:pt>
                <c:pt idx="120747">
                  <c:v>60373.5</c:v>
                </c:pt>
                <c:pt idx="120748">
                  <c:v>60374</c:v>
                </c:pt>
                <c:pt idx="120749">
                  <c:v>60374.5</c:v>
                </c:pt>
                <c:pt idx="120750">
                  <c:v>60375</c:v>
                </c:pt>
                <c:pt idx="120751">
                  <c:v>60375.5</c:v>
                </c:pt>
                <c:pt idx="120752">
                  <c:v>60376</c:v>
                </c:pt>
                <c:pt idx="120753">
                  <c:v>60376.5</c:v>
                </c:pt>
                <c:pt idx="120754">
                  <c:v>60377</c:v>
                </c:pt>
                <c:pt idx="120755">
                  <c:v>60377.5</c:v>
                </c:pt>
                <c:pt idx="120756">
                  <c:v>60378</c:v>
                </c:pt>
                <c:pt idx="120757">
                  <c:v>60378.5</c:v>
                </c:pt>
                <c:pt idx="120758">
                  <c:v>60379</c:v>
                </c:pt>
                <c:pt idx="120759">
                  <c:v>60379.5</c:v>
                </c:pt>
                <c:pt idx="120760">
                  <c:v>60380</c:v>
                </c:pt>
                <c:pt idx="120761">
                  <c:v>60380.5</c:v>
                </c:pt>
                <c:pt idx="120762">
                  <c:v>60381</c:v>
                </c:pt>
                <c:pt idx="120763">
                  <c:v>60381.5</c:v>
                </c:pt>
                <c:pt idx="120764">
                  <c:v>60382</c:v>
                </c:pt>
                <c:pt idx="120765">
                  <c:v>60382.5</c:v>
                </c:pt>
                <c:pt idx="120766">
                  <c:v>60383</c:v>
                </c:pt>
                <c:pt idx="120767">
                  <c:v>60383.5</c:v>
                </c:pt>
                <c:pt idx="120768">
                  <c:v>60384</c:v>
                </c:pt>
                <c:pt idx="120769">
                  <c:v>60384.5</c:v>
                </c:pt>
                <c:pt idx="120770">
                  <c:v>60385</c:v>
                </c:pt>
                <c:pt idx="120771">
                  <c:v>60385.5</c:v>
                </c:pt>
                <c:pt idx="120772">
                  <c:v>60386</c:v>
                </c:pt>
                <c:pt idx="120773">
                  <c:v>60386.5</c:v>
                </c:pt>
                <c:pt idx="120774">
                  <c:v>60387</c:v>
                </c:pt>
                <c:pt idx="120775">
                  <c:v>60387.5</c:v>
                </c:pt>
                <c:pt idx="120776">
                  <c:v>60388</c:v>
                </c:pt>
                <c:pt idx="120777">
                  <c:v>60388.5</c:v>
                </c:pt>
                <c:pt idx="120778">
                  <c:v>60389</c:v>
                </c:pt>
                <c:pt idx="120779">
                  <c:v>60389.5</c:v>
                </c:pt>
                <c:pt idx="120780">
                  <c:v>60390</c:v>
                </c:pt>
                <c:pt idx="120781">
                  <c:v>60390.5</c:v>
                </c:pt>
                <c:pt idx="120782">
                  <c:v>60391</c:v>
                </c:pt>
                <c:pt idx="120783">
                  <c:v>60391.5</c:v>
                </c:pt>
                <c:pt idx="120784">
                  <c:v>60392</c:v>
                </c:pt>
                <c:pt idx="120785">
                  <c:v>60392.5</c:v>
                </c:pt>
                <c:pt idx="120786">
                  <c:v>60393</c:v>
                </c:pt>
                <c:pt idx="120787">
                  <c:v>60393.5</c:v>
                </c:pt>
                <c:pt idx="120788">
                  <c:v>60394</c:v>
                </c:pt>
                <c:pt idx="120789">
                  <c:v>60394.5</c:v>
                </c:pt>
                <c:pt idx="120790">
                  <c:v>60395</c:v>
                </c:pt>
                <c:pt idx="120791">
                  <c:v>60395.5</c:v>
                </c:pt>
                <c:pt idx="120792">
                  <c:v>60396</c:v>
                </c:pt>
                <c:pt idx="120793">
                  <c:v>60396.5</c:v>
                </c:pt>
                <c:pt idx="120794">
                  <c:v>60397</c:v>
                </c:pt>
                <c:pt idx="120795">
                  <c:v>60397.5</c:v>
                </c:pt>
                <c:pt idx="120796">
                  <c:v>60398</c:v>
                </c:pt>
                <c:pt idx="120797">
                  <c:v>60398.5</c:v>
                </c:pt>
                <c:pt idx="120798">
                  <c:v>60399</c:v>
                </c:pt>
                <c:pt idx="120799">
                  <c:v>60399.5</c:v>
                </c:pt>
                <c:pt idx="120800">
                  <c:v>60400</c:v>
                </c:pt>
                <c:pt idx="120801">
                  <c:v>60400.5</c:v>
                </c:pt>
                <c:pt idx="120802">
                  <c:v>60401</c:v>
                </c:pt>
                <c:pt idx="120803">
                  <c:v>60401.5</c:v>
                </c:pt>
                <c:pt idx="120804">
                  <c:v>60402</c:v>
                </c:pt>
                <c:pt idx="120805">
                  <c:v>60402.5</c:v>
                </c:pt>
                <c:pt idx="120806">
                  <c:v>60403</c:v>
                </c:pt>
                <c:pt idx="120807">
                  <c:v>60403.5</c:v>
                </c:pt>
                <c:pt idx="120808">
                  <c:v>60404</c:v>
                </c:pt>
                <c:pt idx="120809">
                  <c:v>60404.5</c:v>
                </c:pt>
                <c:pt idx="120810">
                  <c:v>60405</c:v>
                </c:pt>
                <c:pt idx="120811">
                  <c:v>60405.5</c:v>
                </c:pt>
                <c:pt idx="120812">
                  <c:v>60406</c:v>
                </c:pt>
                <c:pt idx="120813">
                  <c:v>60406.5</c:v>
                </c:pt>
                <c:pt idx="120814">
                  <c:v>60407</c:v>
                </c:pt>
                <c:pt idx="120815">
                  <c:v>60407.5</c:v>
                </c:pt>
                <c:pt idx="120816">
                  <c:v>60408</c:v>
                </c:pt>
                <c:pt idx="120817">
                  <c:v>60408.5</c:v>
                </c:pt>
                <c:pt idx="120818">
                  <c:v>60409</c:v>
                </c:pt>
                <c:pt idx="120819">
                  <c:v>60409.5</c:v>
                </c:pt>
                <c:pt idx="120820">
                  <c:v>60410</c:v>
                </c:pt>
                <c:pt idx="120821">
                  <c:v>60410.5</c:v>
                </c:pt>
                <c:pt idx="120822">
                  <c:v>60411</c:v>
                </c:pt>
                <c:pt idx="120823">
                  <c:v>60411.5</c:v>
                </c:pt>
                <c:pt idx="120824">
                  <c:v>60412</c:v>
                </c:pt>
                <c:pt idx="120825">
                  <c:v>60412.5</c:v>
                </c:pt>
                <c:pt idx="120826">
                  <c:v>60413</c:v>
                </c:pt>
                <c:pt idx="120827">
                  <c:v>60413.5</c:v>
                </c:pt>
                <c:pt idx="120828">
                  <c:v>60414</c:v>
                </c:pt>
                <c:pt idx="120829">
                  <c:v>60414.5</c:v>
                </c:pt>
                <c:pt idx="120830">
                  <c:v>60415</c:v>
                </c:pt>
                <c:pt idx="120831">
                  <c:v>60415.5</c:v>
                </c:pt>
                <c:pt idx="120832">
                  <c:v>60416</c:v>
                </c:pt>
                <c:pt idx="120833">
                  <c:v>60416.5</c:v>
                </c:pt>
                <c:pt idx="120834">
                  <c:v>60417</c:v>
                </c:pt>
                <c:pt idx="120835">
                  <c:v>60417.5</c:v>
                </c:pt>
                <c:pt idx="120836">
                  <c:v>60418</c:v>
                </c:pt>
                <c:pt idx="120837">
                  <c:v>60418.5</c:v>
                </c:pt>
                <c:pt idx="120838">
                  <c:v>60419</c:v>
                </c:pt>
                <c:pt idx="120839">
                  <c:v>60419.5</c:v>
                </c:pt>
                <c:pt idx="120840">
                  <c:v>60420</c:v>
                </c:pt>
                <c:pt idx="120841">
                  <c:v>60420.5</c:v>
                </c:pt>
                <c:pt idx="120842">
                  <c:v>60421</c:v>
                </c:pt>
                <c:pt idx="120843">
                  <c:v>60421.5</c:v>
                </c:pt>
                <c:pt idx="120844">
                  <c:v>60422</c:v>
                </c:pt>
                <c:pt idx="120845">
                  <c:v>60422.5</c:v>
                </c:pt>
                <c:pt idx="120846">
                  <c:v>60423</c:v>
                </c:pt>
                <c:pt idx="120847">
                  <c:v>60423.5</c:v>
                </c:pt>
                <c:pt idx="120848">
                  <c:v>60424</c:v>
                </c:pt>
                <c:pt idx="120849">
                  <c:v>60424.5</c:v>
                </c:pt>
                <c:pt idx="120850">
                  <c:v>60425</c:v>
                </c:pt>
                <c:pt idx="120851">
                  <c:v>60425.5</c:v>
                </c:pt>
                <c:pt idx="120852">
                  <c:v>60426</c:v>
                </c:pt>
                <c:pt idx="120853">
                  <c:v>60426.5</c:v>
                </c:pt>
                <c:pt idx="120854">
                  <c:v>60427</c:v>
                </c:pt>
                <c:pt idx="120855">
                  <c:v>60427.5</c:v>
                </c:pt>
                <c:pt idx="120856">
                  <c:v>60428</c:v>
                </c:pt>
                <c:pt idx="120857">
                  <c:v>60428.5</c:v>
                </c:pt>
                <c:pt idx="120858">
                  <c:v>60429</c:v>
                </c:pt>
                <c:pt idx="120859">
                  <c:v>60429.5</c:v>
                </c:pt>
                <c:pt idx="120860">
                  <c:v>60430</c:v>
                </c:pt>
                <c:pt idx="120861">
                  <c:v>60430.5</c:v>
                </c:pt>
                <c:pt idx="120862">
                  <c:v>60431</c:v>
                </c:pt>
                <c:pt idx="120863">
                  <c:v>60431.5</c:v>
                </c:pt>
                <c:pt idx="120864">
                  <c:v>60432</c:v>
                </c:pt>
                <c:pt idx="120865">
                  <c:v>60432.5</c:v>
                </c:pt>
                <c:pt idx="120866">
                  <c:v>60433</c:v>
                </c:pt>
                <c:pt idx="120867">
                  <c:v>60433.5</c:v>
                </c:pt>
                <c:pt idx="120868">
                  <c:v>60434</c:v>
                </c:pt>
                <c:pt idx="120869">
                  <c:v>60434.5</c:v>
                </c:pt>
                <c:pt idx="120870">
                  <c:v>60435</c:v>
                </c:pt>
                <c:pt idx="120871">
                  <c:v>60435.5</c:v>
                </c:pt>
                <c:pt idx="120872">
                  <c:v>60436</c:v>
                </c:pt>
                <c:pt idx="120873">
                  <c:v>60436.5</c:v>
                </c:pt>
                <c:pt idx="120874">
                  <c:v>60437</c:v>
                </c:pt>
                <c:pt idx="120875">
                  <c:v>60437.5</c:v>
                </c:pt>
                <c:pt idx="120876">
                  <c:v>60438</c:v>
                </c:pt>
                <c:pt idx="120877">
                  <c:v>60438.5</c:v>
                </c:pt>
                <c:pt idx="120878">
                  <c:v>60439</c:v>
                </c:pt>
                <c:pt idx="120879">
                  <c:v>60439.5</c:v>
                </c:pt>
                <c:pt idx="120880">
                  <c:v>60440</c:v>
                </c:pt>
                <c:pt idx="120881">
                  <c:v>60440.5</c:v>
                </c:pt>
                <c:pt idx="120882">
                  <c:v>60441</c:v>
                </c:pt>
                <c:pt idx="120883">
                  <c:v>60441.5</c:v>
                </c:pt>
                <c:pt idx="120884">
                  <c:v>60442</c:v>
                </c:pt>
                <c:pt idx="120885">
                  <c:v>60442.5</c:v>
                </c:pt>
                <c:pt idx="120886">
                  <c:v>60443</c:v>
                </c:pt>
                <c:pt idx="120887">
                  <c:v>60443.5</c:v>
                </c:pt>
                <c:pt idx="120888">
                  <c:v>60444</c:v>
                </c:pt>
                <c:pt idx="120889">
                  <c:v>60444.5</c:v>
                </c:pt>
                <c:pt idx="120890">
                  <c:v>60445</c:v>
                </c:pt>
                <c:pt idx="120891">
                  <c:v>60445.5</c:v>
                </c:pt>
                <c:pt idx="120892">
                  <c:v>60446</c:v>
                </c:pt>
                <c:pt idx="120893">
                  <c:v>60446.5</c:v>
                </c:pt>
                <c:pt idx="120894">
                  <c:v>60447</c:v>
                </c:pt>
                <c:pt idx="120895">
                  <c:v>60447.5</c:v>
                </c:pt>
                <c:pt idx="120896">
                  <c:v>60448</c:v>
                </c:pt>
                <c:pt idx="120897">
                  <c:v>60448.5</c:v>
                </c:pt>
                <c:pt idx="120898">
                  <c:v>60449</c:v>
                </c:pt>
                <c:pt idx="120899">
                  <c:v>60449.5</c:v>
                </c:pt>
                <c:pt idx="120900">
                  <c:v>60450</c:v>
                </c:pt>
                <c:pt idx="120901">
                  <c:v>60450.5</c:v>
                </c:pt>
                <c:pt idx="120902">
                  <c:v>60451</c:v>
                </c:pt>
                <c:pt idx="120903">
                  <c:v>60451.5</c:v>
                </c:pt>
                <c:pt idx="120904">
                  <c:v>60452</c:v>
                </c:pt>
                <c:pt idx="120905">
                  <c:v>60452.5</c:v>
                </c:pt>
                <c:pt idx="120906">
                  <c:v>60453</c:v>
                </c:pt>
                <c:pt idx="120907">
                  <c:v>60453.5</c:v>
                </c:pt>
                <c:pt idx="120908">
                  <c:v>60454</c:v>
                </c:pt>
                <c:pt idx="120909">
                  <c:v>60454.5</c:v>
                </c:pt>
                <c:pt idx="120910">
                  <c:v>60455</c:v>
                </c:pt>
                <c:pt idx="120911">
                  <c:v>60455.5</c:v>
                </c:pt>
                <c:pt idx="120912">
                  <c:v>60456</c:v>
                </c:pt>
                <c:pt idx="120913">
                  <c:v>60456.5</c:v>
                </c:pt>
                <c:pt idx="120914">
                  <c:v>60457</c:v>
                </c:pt>
                <c:pt idx="120915">
                  <c:v>60457.5</c:v>
                </c:pt>
                <c:pt idx="120916">
                  <c:v>60458</c:v>
                </c:pt>
                <c:pt idx="120917">
                  <c:v>60458.5</c:v>
                </c:pt>
                <c:pt idx="120918">
                  <c:v>60459</c:v>
                </c:pt>
                <c:pt idx="120919">
                  <c:v>60459.5</c:v>
                </c:pt>
                <c:pt idx="120920">
                  <c:v>60460</c:v>
                </c:pt>
                <c:pt idx="120921">
                  <c:v>60460.5</c:v>
                </c:pt>
                <c:pt idx="120922">
                  <c:v>60461</c:v>
                </c:pt>
                <c:pt idx="120923">
                  <c:v>60461.5</c:v>
                </c:pt>
                <c:pt idx="120924">
                  <c:v>60462</c:v>
                </c:pt>
                <c:pt idx="120925">
                  <c:v>60462.5</c:v>
                </c:pt>
                <c:pt idx="120926">
                  <c:v>60463</c:v>
                </c:pt>
                <c:pt idx="120927">
                  <c:v>60463.5</c:v>
                </c:pt>
                <c:pt idx="120928">
                  <c:v>60464</c:v>
                </c:pt>
                <c:pt idx="120929">
                  <c:v>60464.5</c:v>
                </c:pt>
                <c:pt idx="120930">
                  <c:v>60465</c:v>
                </c:pt>
                <c:pt idx="120931">
                  <c:v>60465.5</c:v>
                </c:pt>
                <c:pt idx="120932">
                  <c:v>60466</c:v>
                </c:pt>
                <c:pt idx="120933">
                  <c:v>60466.5</c:v>
                </c:pt>
                <c:pt idx="120934">
                  <c:v>60467</c:v>
                </c:pt>
                <c:pt idx="120935">
                  <c:v>60467.5</c:v>
                </c:pt>
                <c:pt idx="120936">
                  <c:v>60468</c:v>
                </c:pt>
                <c:pt idx="120937">
                  <c:v>60468.5</c:v>
                </c:pt>
                <c:pt idx="120938">
                  <c:v>60469</c:v>
                </c:pt>
                <c:pt idx="120939">
                  <c:v>60469.5</c:v>
                </c:pt>
                <c:pt idx="120940">
                  <c:v>60470</c:v>
                </c:pt>
                <c:pt idx="120941">
                  <c:v>60470.5</c:v>
                </c:pt>
                <c:pt idx="120942">
                  <c:v>60471</c:v>
                </c:pt>
                <c:pt idx="120943">
                  <c:v>60471.5</c:v>
                </c:pt>
                <c:pt idx="120944">
                  <c:v>60472</c:v>
                </c:pt>
                <c:pt idx="120945">
                  <c:v>60472.5</c:v>
                </c:pt>
                <c:pt idx="120946">
                  <c:v>60473</c:v>
                </c:pt>
                <c:pt idx="120947">
                  <c:v>60473.5</c:v>
                </c:pt>
                <c:pt idx="120948">
                  <c:v>60474</c:v>
                </c:pt>
                <c:pt idx="120949">
                  <c:v>60474.5</c:v>
                </c:pt>
                <c:pt idx="120950">
                  <c:v>60475</c:v>
                </c:pt>
                <c:pt idx="120951">
                  <c:v>60475.5</c:v>
                </c:pt>
                <c:pt idx="120952">
                  <c:v>60476</c:v>
                </c:pt>
                <c:pt idx="120953">
                  <c:v>60476.5</c:v>
                </c:pt>
                <c:pt idx="120954">
                  <c:v>60477</c:v>
                </c:pt>
                <c:pt idx="120955">
                  <c:v>60477.5</c:v>
                </c:pt>
                <c:pt idx="120956">
                  <c:v>60478</c:v>
                </c:pt>
                <c:pt idx="120957">
                  <c:v>60478.5</c:v>
                </c:pt>
                <c:pt idx="120958">
                  <c:v>60479</c:v>
                </c:pt>
                <c:pt idx="120959">
                  <c:v>60479.5</c:v>
                </c:pt>
                <c:pt idx="120960">
                  <c:v>60480</c:v>
                </c:pt>
                <c:pt idx="120961">
                  <c:v>60480.5</c:v>
                </c:pt>
                <c:pt idx="120962">
                  <c:v>60481</c:v>
                </c:pt>
                <c:pt idx="120963">
                  <c:v>60481.5</c:v>
                </c:pt>
                <c:pt idx="120964">
                  <c:v>60482</c:v>
                </c:pt>
                <c:pt idx="120965">
                  <c:v>60482.5</c:v>
                </c:pt>
                <c:pt idx="120966">
                  <c:v>60483</c:v>
                </c:pt>
                <c:pt idx="120967">
                  <c:v>60483.5</c:v>
                </c:pt>
                <c:pt idx="120968">
                  <c:v>60484</c:v>
                </c:pt>
                <c:pt idx="120969">
                  <c:v>60484.5</c:v>
                </c:pt>
                <c:pt idx="120970">
                  <c:v>60485</c:v>
                </c:pt>
                <c:pt idx="120971">
                  <c:v>60485.5</c:v>
                </c:pt>
                <c:pt idx="120972">
                  <c:v>60486</c:v>
                </c:pt>
                <c:pt idx="120973">
                  <c:v>60486.5</c:v>
                </c:pt>
                <c:pt idx="120974">
                  <c:v>60487</c:v>
                </c:pt>
                <c:pt idx="120975">
                  <c:v>60487.5</c:v>
                </c:pt>
                <c:pt idx="120976">
                  <c:v>60488</c:v>
                </c:pt>
                <c:pt idx="120977">
                  <c:v>60488.5</c:v>
                </c:pt>
                <c:pt idx="120978">
                  <c:v>60489</c:v>
                </c:pt>
                <c:pt idx="120979">
                  <c:v>60489.5</c:v>
                </c:pt>
                <c:pt idx="120980">
                  <c:v>60490</c:v>
                </c:pt>
                <c:pt idx="120981">
                  <c:v>60490.5</c:v>
                </c:pt>
                <c:pt idx="120982">
                  <c:v>60491</c:v>
                </c:pt>
                <c:pt idx="120983">
                  <c:v>60491.5</c:v>
                </c:pt>
                <c:pt idx="120984">
                  <c:v>60492</c:v>
                </c:pt>
                <c:pt idx="120985">
                  <c:v>60492.5</c:v>
                </c:pt>
                <c:pt idx="120986">
                  <c:v>60493</c:v>
                </c:pt>
                <c:pt idx="120987">
                  <c:v>60493.5</c:v>
                </c:pt>
                <c:pt idx="120988">
                  <c:v>60494</c:v>
                </c:pt>
                <c:pt idx="120989">
                  <c:v>60494.5</c:v>
                </c:pt>
                <c:pt idx="120990">
                  <c:v>60495</c:v>
                </c:pt>
                <c:pt idx="120991">
                  <c:v>60495.5</c:v>
                </c:pt>
                <c:pt idx="120992">
                  <c:v>60496</c:v>
                </c:pt>
                <c:pt idx="120993">
                  <c:v>60496.5</c:v>
                </c:pt>
                <c:pt idx="120994">
                  <c:v>60497</c:v>
                </c:pt>
                <c:pt idx="120995">
                  <c:v>60497.5</c:v>
                </c:pt>
                <c:pt idx="120996">
                  <c:v>60498</c:v>
                </c:pt>
                <c:pt idx="120997">
                  <c:v>60498.5</c:v>
                </c:pt>
                <c:pt idx="120998">
                  <c:v>60499</c:v>
                </c:pt>
                <c:pt idx="120999">
                  <c:v>60499.5</c:v>
                </c:pt>
                <c:pt idx="121000">
                  <c:v>60500</c:v>
                </c:pt>
                <c:pt idx="121001">
                  <c:v>60500.5</c:v>
                </c:pt>
                <c:pt idx="121002">
                  <c:v>60501</c:v>
                </c:pt>
                <c:pt idx="121003">
                  <c:v>60501.5</c:v>
                </c:pt>
                <c:pt idx="121004">
                  <c:v>60502</c:v>
                </c:pt>
                <c:pt idx="121005">
                  <c:v>60502.5</c:v>
                </c:pt>
                <c:pt idx="121006">
                  <c:v>60503</c:v>
                </c:pt>
                <c:pt idx="121007">
                  <c:v>60503.5</c:v>
                </c:pt>
                <c:pt idx="121008">
                  <c:v>60504</c:v>
                </c:pt>
                <c:pt idx="121009">
                  <c:v>60504.5</c:v>
                </c:pt>
                <c:pt idx="121010">
                  <c:v>60505</c:v>
                </c:pt>
                <c:pt idx="121011">
                  <c:v>60505.5</c:v>
                </c:pt>
                <c:pt idx="121012">
                  <c:v>60506</c:v>
                </c:pt>
                <c:pt idx="121013">
                  <c:v>60506.5</c:v>
                </c:pt>
                <c:pt idx="121014">
                  <c:v>60507</c:v>
                </c:pt>
                <c:pt idx="121015">
                  <c:v>60507.5</c:v>
                </c:pt>
                <c:pt idx="121016">
                  <c:v>60508</c:v>
                </c:pt>
                <c:pt idx="121017">
                  <c:v>60508.5</c:v>
                </c:pt>
                <c:pt idx="121018">
                  <c:v>60509</c:v>
                </c:pt>
                <c:pt idx="121019">
                  <c:v>60509.5</c:v>
                </c:pt>
                <c:pt idx="121020">
                  <c:v>60510</c:v>
                </c:pt>
                <c:pt idx="121021">
                  <c:v>60510.5</c:v>
                </c:pt>
                <c:pt idx="121022">
                  <c:v>60511</c:v>
                </c:pt>
                <c:pt idx="121023">
                  <c:v>60511.5</c:v>
                </c:pt>
                <c:pt idx="121024">
                  <c:v>60512</c:v>
                </c:pt>
                <c:pt idx="121025">
                  <c:v>60512.5</c:v>
                </c:pt>
                <c:pt idx="121026">
                  <c:v>60513</c:v>
                </c:pt>
                <c:pt idx="121027">
                  <c:v>60513.5</c:v>
                </c:pt>
                <c:pt idx="121028">
                  <c:v>60514</c:v>
                </c:pt>
                <c:pt idx="121029">
                  <c:v>60514.5</c:v>
                </c:pt>
                <c:pt idx="121030">
                  <c:v>60515</c:v>
                </c:pt>
                <c:pt idx="121031">
                  <c:v>60515.5</c:v>
                </c:pt>
                <c:pt idx="121032">
                  <c:v>60516</c:v>
                </c:pt>
                <c:pt idx="121033">
                  <c:v>60516.5</c:v>
                </c:pt>
                <c:pt idx="121034">
                  <c:v>60517</c:v>
                </c:pt>
                <c:pt idx="121035">
                  <c:v>60517.5</c:v>
                </c:pt>
                <c:pt idx="121036">
                  <c:v>60518</c:v>
                </c:pt>
                <c:pt idx="121037">
                  <c:v>60518.5</c:v>
                </c:pt>
                <c:pt idx="121038">
                  <c:v>60519</c:v>
                </c:pt>
                <c:pt idx="121039">
                  <c:v>60519.5</c:v>
                </c:pt>
                <c:pt idx="121040">
                  <c:v>60520</c:v>
                </c:pt>
                <c:pt idx="121041">
                  <c:v>60520.5</c:v>
                </c:pt>
                <c:pt idx="121042">
                  <c:v>60521</c:v>
                </c:pt>
                <c:pt idx="121043">
                  <c:v>60521.5</c:v>
                </c:pt>
                <c:pt idx="121044">
                  <c:v>60522</c:v>
                </c:pt>
                <c:pt idx="121045">
                  <c:v>60522.5</c:v>
                </c:pt>
                <c:pt idx="121046">
                  <c:v>60523</c:v>
                </c:pt>
                <c:pt idx="121047">
                  <c:v>60523.5</c:v>
                </c:pt>
                <c:pt idx="121048">
                  <c:v>60524</c:v>
                </c:pt>
                <c:pt idx="121049">
                  <c:v>60524.5</c:v>
                </c:pt>
                <c:pt idx="121050">
                  <c:v>60525</c:v>
                </c:pt>
                <c:pt idx="121051">
                  <c:v>60525.5</c:v>
                </c:pt>
                <c:pt idx="121052">
                  <c:v>60526</c:v>
                </c:pt>
                <c:pt idx="121053">
                  <c:v>60526.5</c:v>
                </c:pt>
                <c:pt idx="121054">
                  <c:v>60527</c:v>
                </c:pt>
                <c:pt idx="121055">
                  <c:v>60527.5</c:v>
                </c:pt>
                <c:pt idx="121056">
                  <c:v>60528</c:v>
                </c:pt>
                <c:pt idx="121057">
                  <c:v>60528.5</c:v>
                </c:pt>
                <c:pt idx="121058">
                  <c:v>60529</c:v>
                </c:pt>
                <c:pt idx="121059">
                  <c:v>60529.5</c:v>
                </c:pt>
                <c:pt idx="121060">
                  <c:v>60530</c:v>
                </c:pt>
                <c:pt idx="121061">
                  <c:v>60530.5</c:v>
                </c:pt>
                <c:pt idx="121062">
                  <c:v>60531</c:v>
                </c:pt>
                <c:pt idx="121063">
                  <c:v>60531.5</c:v>
                </c:pt>
                <c:pt idx="121064">
                  <c:v>60532</c:v>
                </c:pt>
                <c:pt idx="121065">
                  <c:v>60532.5</c:v>
                </c:pt>
                <c:pt idx="121066">
                  <c:v>60533</c:v>
                </c:pt>
                <c:pt idx="121067">
                  <c:v>60533.5</c:v>
                </c:pt>
                <c:pt idx="121068">
                  <c:v>60534</c:v>
                </c:pt>
                <c:pt idx="121069">
                  <c:v>60534.5</c:v>
                </c:pt>
                <c:pt idx="121070">
                  <c:v>60535</c:v>
                </c:pt>
                <c:pt idx="121071">
                  <c:v>60535.5</c:v>
                </c:pt>
                <c:pt idx="121072">
                  <c:v>60536</c:v>
                </c:pt>
                <c:pt idx="121073">
                  <c:v>60536.5</c:v>
                </c:pt>
                <c:pt idx="121074">
                  <c:v>60537</c:v>
                </c:pt>
                <c:pt idx="121075">
                  <c:v>60537.5</c:v>
                </c:pt>
                <c:pt idx="121076">
                  <c:v>60538</c:v>
                </c:pt>
                <c:pt idx="121077">
                  <c:v>60538.5</c:v>
                </c:pt>
                <c:pt idx="121078">
                  <c:v>60539</c:v>
                </c:pt>
                <c:pt idx="121079">
                  <c:v>60539.5</c:v>
                </c:pt>
                <c:pt idx="121080">
                  <c:v>60540</c:v>
                </c:pt>
                <c:pt idx="121081">
                  <c:v>60540.5</c:v>
                </c:pt>
                <c:pt idx="121082">
                  <c:v>60541</c:v>
                </c:pt>
                <c:pt idx="121083">
                  <c:v>60541.5</c:v>
                </c:pt>
                <c:pt idx="121084">
                  <c:v>60542</c:v>
                </c:pt>
                <c:pt idx="121085">
                  <c:v>60542.5</c:v>
                </c:pt>
                <c:pt idx="121086">
                  <c:v>60543</c:v>
                </c:pt>
                <c:pt idx="121087">
                  <c:v>60543.5</c:v>
                </c:pt>
                <c:pt idx="121088">
                  <c:v>60544</c:v>
                </c:pt>
                <c:pt idx="121089">
                  <c:v>60544.5</c:v>
                </c:pt>
                <c:pt idx="121090">
                  <c:v>60545</c:v>
                </c:pt>
                <c:pt idx="121091">
                  <c:v>60545.5</c:v>
                </c:pt>
                <c:pt idx="121092">
                  <c:v>60546</c:v>
                </c:pt>
                <c:pt idx="121093">
                  <c:v>60546.5</c:v>
                </c:pt>
                <c:pt idx="121094">
                  <c:v>60547</c:v>
                </c:pt>
                <c:pt idx="121095">
                  <c:v>60547.5</c:v>
                </c:pt>
                <c:pt idx="121096">
                  <c:v>60548</c:v>
                </c:pt>
                <c:pt idx="121097">
                  <c:v>60548.5</c:v>
                </c:pt>
                <c:pt idx="121098">
                  <c:v>60549</c:v>
                </c:pt>
                <c:pt idx="121099">
                  <c:v>60549.5</c:v>
                </c:pt>
                <c:pt idx="121100">
                  <c:v>60550</c:v>
                </c:pt>
                <c:pt idx="121101">
                  <c:v>60550.5</c:v>
                </c:pt>
                <c:pt idx="121102">
                  <c:v>60551</c:v>
                </c:pt>
                <c:pt idx="121103">
                  <c:v>60551.5</c:v>
                </c:pt>
                <c:pt idx="121104">
                  <c:v>60552</c:v>
                </c:pt>
                <c:pt idx="121105">
                  <c:v>60552.5</c:v>
                </c:pt>
                <c:pt idx="121106">
                  <c:v>60553</c:v>
                </c:pt>
                <c:pt idx="121107">
                  <c:v>60553.5</c:v>
                </c:pt>
                <c:pt idx="121108">
                  <c:v>60554</c:v>
                </c:pt>
                <c:pt idx="121109">
                  <c:v>60554.5</c:v>
                </c:pt>
                <c:pt idx="121110">
                  <c:v>60555</c:v>
                </c:pt>
                <c:pt idx="121111">
                  <c:v>60555.5</c:v>
                </c:pt>
                <c:pt idx="121112">
                  <c:v>60556</c:v>
                </c:pt>
                <c:pt idx="121113">
                  <c:v>60556.5</c:v>
                </c:pt>
                <c:pt idx="121114">
                  <c:v>60557</c:v>
                </c:pt>
                <c:pt idx="121115">
                  <c:v>60557.5</c:v>
                </c:pt>
                <c:pt idx="121116">
                  <c:v>60558</c:v>
                </c:pt>
                <c:pt idx="121117">
                  <c:v>60558.5</c:v>
                </c:pt>
                <c:pt idx="121118">
                  <c:v>60559</c:v>
                </c:pt>
                <c:pt idx="121119">
                  <c:v>60559.5</c:v>
                </c:pt>
                <c:pt idx="121120">
                  <c:v>60560</c:v>
                </c:pt>
                <c:pt idx="121121">
                  <c:v>60560.5</c:v>
                </c:pt>
                <c:pt idx="121122">
                  <c:v>60561</c:v>
                </c:pt>
                <c:pt idx="121123">
                  <c:v>60561.5</c:v>
                </c:pt>
                <c:pt idx="121124">
                  <c:v>60562</c:v>
                </c:pt>
                <c:pt idx="121125">
                  <c:v>60562.5</c:v>
                </c:pt>
                <c:pt idx="121126">
                  <c:v>60563</c:v>
                </c:pt>
                <c:pt idx="121127">
                  <c:v>60563.5</c:v>
                </c:pt>
                <c:pt idx="121128">
                  <c:v>60564</c:v>
                </c:pt>
                <c:pt idx="121129">
                  <c:v>60564.5</c:v>
                </c:pt>
                <c:pt idx="121130">
                  <c:v>60565</c:v>
                </c:pt>
                <c:pt idx="121131">
                  <c:v>60565.5</c:v>
                </c:pt>
                <c:pt idx="121132">
                  <c:v>60566</c:v>
                </c:pt>
                <c:pt idx="121133">
                  <c:v>60566.5</c:v>
                </c:pt>
                <c:pt idx="121134">
                  <c:v>60567</c:v>
                </c:pt>
                <c:pt idx="121135">
                  <c:v>60567.5</c:v>
                </c:pt>
                <c:pt idx="121136">
                  <c:v>60568</c:v>
                </c:pt>
                <c:pt idx="121137">
                  <c:v>60568.5</c:v>
                </c:pt>
                <c:pt idx="121138">
                  <c:v>60569</c:v>
                </c:pt>
                <c:pt idx="121139">
                  <c:v>60569.5</c:v>
                </c:pt>
                <c:pt idx="121140">
                  <c:v>60570</c:v>
                </c:pt>
                <c:pt idx="121141">
                  <c:v>60570.5</c:v>
                </c:pt>
                <c:pt idx="121142">
                  <c:v>60571</c:v>
                </c:pt>
                <c:pt idx="121143">
                  <c:v>60571.5</c:v>
                </c:pt>
                <c:pt idx="121144">
                  <c:v>60572</c:v>
                </c:pt>
                <c:pt idx="121145">
                  <c:v>60572.5</c:v>
                </c:pt>
                <c:pt idx="121146">
                  <c:v>60573</c:v>
                </c:pt>
                <c:pt idx="121147">
                  <c:v>60573.5</c:v>
                </c:pt>
                <c:pt idx="121148">
                  <c:v>60574</c:v>
                </c:pt>
                <c:pt idx="121149">
                  <c:v>60574.5</c:v>
                </c:pt>
                <c:pt idx="121150">
                  <c:v>60575</c:v>
                </c:pt>
                <c:pt idx="121151">
                  <c:v>60575.5</c:v>
                </c:pt>
                <c:pt idx="121152">
                  <c:v>60576</c:v>
                </c:pt>
                <c:pt idx="121153">
                  <c:v>60576.5</c:v>
                </c:pt>
                <c:pt idx="121154">
                  <c:v>60577</c:v>
                </c:pt>
                <c:pt idx="121155">
                  <c:v>60577.5</c:v>
                </c:pt>
                <c:pt idx="121156">
                  <c:v>60578</c:v>
                </c:pt>
                <c:pt idx="121157">
                  <c:v>60578.5</c:v>
                </c:pt>
                <c:pt idx="121158">
                  <c:v>60579</c:v>
                </c:pt>
                <c:pt idx="121159">
                  <c:v>60579.5</c:v>
                </c:pt>
                <c:pt idx="121160">
                  <c:v>60580</c:v>
                </c:pt>
                <c:pt idx="121161">
                  <c:v>60580.5</c:v>
                </c:pt>
                <c:pt idx="121162">
                  <c:v>60581</c:v>
                </c:pt>
                <c:pt idx="121163">
                  <c:v>60581.5</c:v>
                </c:pt>
                <c:pt idx="121164">
                  <c:v>60582</c:v>
                </c:pt>
                <c:pt idx="121165">
                  <c:v>60582.5</c:v>
                </c:pt>
                <c:pt idx="121166">
                  <c:v>60583</c:v>
                </c:pt>
                <c:pt idx="121167">
                  <c:v>60583.5</c:v>
                </c:pt>
                <c:pt idx="121168">
                  <c:v>60584</c:v>
                </c:pt>
                <c:pt idx="121169">
                  <c:v>60584.5</c:v>
                </c:pt>
                <c:pt idx="121170">
                  <c:v>60585</c:v>
                </c:pt>
                <c:pt idx="121171">
                  <c:v>60585.5</c:v>
                </c:pt>
                <c:pt idx="121172">
                  <c:v>60586</c:v>
                </c:pt>
                <c:pt idx="121173">
                  <c:v>60586.5</c:v>
                </c:pt>
                <c:pt idx="121174">
                  <c:v>60587</c:v>
                </c:pt>
                <c:pt idx="121175">
                  <c:v>60587.5</c:v>
                </c:pt>
                <c:pt idx="121176">
                  <c:v>60588</c:v>
                </c:pt>
                <c:pt idx="121177">
                  <c:v>60588.5</c:v>
                </c:pt>
                <c:pt idx="121178">
                  <c:v>60589</c:v>
                </c:pt>
                <c:pt idx="121179">
                  <c:v>60589.5</c:v>
                </c:pt>
                <c:pt idx="121180">
                  <c:v>60590</c:v>
                </c:pt>
                <c:pt idx="121181">
                  <c:v>60590.5</c:v>
                </c:pt>
                <c:pt idx="121182">
                  <c:v>60591</c:v>
                </c:pt>
                <c:pt idx="121183">
                  <c:v>60591.5</c:v>
                </c:pt>
                <c:pt idx="121184">
                  <c:v>60592</c:v>
                </c:pt>
                <c:pt idx="121185">
                  <c:v>60592.5</c:v>
                </c:pt>
                <c:pt idx="121186">
                  <c:v>60593</c:v>
                </c:pt>
                <c:pt idx="121187">
                  <c:v>60593.5</c:v>
                </c:pt>
                <c:pt idx="121188">
                  <c:v>60594</c:v>
                </c:pt>
                <c:pt idx="121189">
                  <c:v>60594.5</c:v>
                </c:pt>
                <c:pt idx="121190">
                  <c:v>60595</c:v>
                </c:pt>
                <c:pt idx="121191">
                  <c:v>60595.5</c:v>
                </c:pt>
                <c:pt idx="121192">
                  <c:v>60596</c:v>
                </c:pt>
                <c:pt idx="121193">
                  <c:v>60596.5</c:v>
                </c:pt>
                <c:pt idx="121194">
                  <c:v>60597</c:v>
                </c:pt>
                <c:pt idx="121195">
                  <c:v>60597.5</c:v>
                </c:pt>
                <c:pt idx="121196">
                  <c:v>60598</c:v>
                </c:pt>
                <c:pt idx="121197">
                  <c:v>60598.5</c:v>
                </c:pt>
                <c:pt idx="121198">
                  <c:v>60599</c:v>
                </c:pt>
                <c:pt idx="121199">
                  <c:v>60599.5</c:v>
                </c:pt>
                <c:pt idx="121200">
                  <c:v>60600</c:v>
                </c:pt>
                <c:pt idx="121201">
                  <c:v>60600.5</c:v>
                </c:pt>
                <c:pt idx="121202">
                  <c:v>60601</c:v>
                </c:pt>
                <c:pt idx="121203">
                  <c:v>60601.5</c:v>
                </c:pt>
                <c:pt idx="121204">
                  <c:v>60602</c:v>
                </c:pt>
                <c:pt idx="121205">
                  <c:v>60602.5</c:v>
                </c:pt>
                <c:pt idx="121206">
                  <c:v>60603</c:v>
                </c:pt>
                <c:pt idx="121207">
                  <c:v>60603.5</c:v>
                </c:pt>
                <c:pt idx="121208">
                  <c:v>60604</c:v>
                </c:pt>
                <c:pt idx="121209">
                  <c:v>60604.5</c:v>
                </c:pt>
                <c:pt idx="121210">
                  <c:v>60605</c:v>
                </c:pt>
                <c:pt idx="121211">
                  <c:v>60605.5</c:v>
                </c:pt>
                <c:pt idx="121212">
                  <c:v>60606</c:v>
                </c:pt>
                <c:pt idx="121213">
                  <c:v>60606.5</c:v>
                </c:pt>
                <c:pt idx="121214">
                  <c:v>60607</c:v>
                </c:pt>
                <c:pt idx="121215">
                  <c:v>60607.5</c:v>
                </c:pt>
                <c:pt idx="121216">
                  <c:v>60608</c:v>
                </c:pt>
                <c:pt idx="121217">
                  <c:v>60608.5</c:v>
                </c:pt>
                <c:pt idx="121218">
                  <c:v>60609</c:v>
                </c:pt>
                <c:pt idx="121219">
                  <c:v>60609.5</c:v>
                </c:pt>
                <c:pt idx="121220">
                  <c:v>60610</c:v>
                </c:pt>
                <c:pt idx="121221">
                  <c:v>60610.5</c:v>
                </c:pt>
                <c:pt idx="121222">
                  <c:v>60611</c:v>
                </c:pt>
                <c:pt idx="121223">
                  <c:v>60611.5</c:v>
                </c:pt>
                <c:pt idx="121224">
                  <c:v>60612</c:v>
                </c:pt>
                <c:pt idx="121225">
                  <c:v>60612.5</c:v>
                </c:pt>
                <c:pt idx="121226">
                  <c:v>60613</c:v>
                </c:pt>
                <c:pt idx="121227">
                  <c:v>60613.5</c:v>
                </c:pt>
                <c:pt idx="121228">
                  <c:v>60614</c:v>
                </c:pt>
                <c:pt idx="121229">
                  <c:v>60614.5</c:v>
                </c:pt>
                <c:pt idx="121230">
                  <c:v>60615</c:v>
                </c:pt>
                <c:pt idx="121231">
                  <c:v>60615.5</c:v>
                </c:pt>
                <c:pt idx="121232">
                  <c:v>60616</c:v>
                </c:pt>
                <c:pt idx="121233">
                  <c:v>60616.5</c:v>
                </c:pt>
                <c:pt idx="121234">
                  <c:v>60617</c:v>
                </c:pt>
                <c:pt idx="121235">
                  <c:v>60617.5</c:v>
                </c:pt>
                <c:pt idx="121236">
                  <c:v>60618</c:v>
                </c:pt>
                <c:pt idx="121237">
                  <c:v>60618.5</c:v>
                </c:pt>
                <c:pt idx="121238">
                  <c:v>60619</c:v>
                </c:pt>
                <c:pt idx="121239">
                  <c:v>60619.5</c:v>
                </c:pt>
                <c:pt idx="121240">
                  <c:v>60620</c:v>
                </c:pt>
                <c:pt idx="121241">
                  <c:v>60620.5</c:v>
                </c:pt>
                <c:pt idx="121242">
                  <c:v>60621</c:v>
                </c:pt>
                <c:pt idx="121243">
                  <c:v>60621.5</c:v>
                </c:pt>
                <c:pt idx="121244">
                  <c:v>60622</c:v>
                </c:pt>
                <c:pt idx="121245">
                  <c:v>60622.5</c:v>
                </c:pt>
                <c:pt idx="121246">
                  <c:v>60623</c:v>
                </c:pt>
                <c:pt idx="121247">
                  <c:v>60623.5</c:v>
                </c:pt>
                <c:pt idx="121248">
                  <c:v>60624</c:v>
                </c:pt>
                <c:pt idx="121249">
                  <c:v>60624.5</c:v>
                </c:pt>
                <c:pt idx="121250">
                  <c:v>60625</c:v>
                </c:pt>
                <c:pt idx="121251">
                  <c:v>60625.5</c:v>
                </c:pt>
                <c:pt idx="121252">
                  <c:v>60626</c:v>
                </c:pt>
                <c:pt idx="121253">
                  <c:v>60626.5</c:v>
                </c:pt>
                <c:pt idx="121254">
                  <c:v>60627</c:v>
                </c:pt>
                <c:pt idx="121255">
                  <c:v>60627.5</c:v>
                </c:pt>
                <c:pt idx="121256">
                  <c:v>60628</c:v>
                </c:pt>
                <c:pt idx="121257">
                  <c:v>60628.5</c:v>
                </c:pt>
                <c:pt idx="121258">
                  <c:v>60629</c:v>
                </c:pt>
                <c:pt idx="121259">
                  <c:v>60629.5</c:v>
                </c:pt>
                <c:pt idx="121260">
                  <c:v>60630</c:v>
                </c:pt>
                <c:pt idx="121261">
                  <c:v>60630.5</c:v>
                </c:pt>
                <c:pt idx="121262">
                  <c:v>60631</c:v>
                </c:pt>
                <c:pt idx="121263">
                  <c:v>60631.5</c:v>
                </c:pt>
                <c:pt idx="121264">
                  <c:v>60632</c:v>
                </c:pt>
                <c:pt idx="121265">
                  <c:v>60632.5</c:v>
                </c:pt>
                <c:pt idx="121266">
                  <c:v>60633</c:v>
                </c:pt>
                <c:pt idx="121267">
                  <c:v>60633.5</c:v>
                </c:pt>
                <c:pt idx="121268">
                  <c:v>60634</c:v>
                </c:pt>
                <c:pt idx="121269">
                  <c:v>60634.5</c:v>
                </c:pt>
                <c:pt idx="121270">
                  <c:v>60635</c:v>
                </c:pt>
                <c:pt idx="121271">
                  <c:v>60635.5</c:v>
                </c:pt>
                <c:pt idx="121272">
                  <c:v>60636</c:v>
                </c:pt>
                <c:pt idx="121273">
                  <c:v>60636.5</c:v>
                </c:pt>
                <c:pt idx="121274">
                  <c:v>60637</c:v>
                </c:pt>
                <c:pt idx="121275">
                  <c:v>60637.5</c:v>
                </c:pt>
                <c:pt idx="121276">
                  <c:v>60638</c:v>
                </c:pt>
                <c:pt idx="121277">
                  <c:v>60638.5</c:v>
                </c:pt>
                <c:pt idx="121278">
                  <c:v>60639</c:v>
                </c:pt>
                <c:pt idx="121279">
                  <c:v>60639.5</c:v>
                </c:pt>
                <c:pt idx="121280">
                  <c:v>60640</c:v>
                </c:pt>
                <c:pt idx="121281">
                  <c:v>60640.5</c:v>
                </c:pt>
                <c:pt idx="121282">
                  <c:v>60641</c:v>
                </c:pt>
                <c:pt idx="121283">
                  <c:v>60641.5</c:v>
                </c:pt>
                <c:pt idx="121284">
                  <c:v>60642</c:v>
                </c:pt>
                <c:pt idx="121285">
                  <c:v>60642.5</c:v>
                </c:pt>
                <c:pt idx="121286">
                  <c:v>60643</c:v>
                </c:pt>
                <c:pt idx="121287">
                  <c:v>60643.5</c:v>
                </c:pt>
                <c:pt idx="121288">
                  <c:v>60644</c:v>
                </c:pt>
                <c:pt idx="121289">
                  <c:v>60644.5</c:v>
                </c:pt>
                <c:pt idx="121290">
                  <c:v>60645</c:v>
                </c:pt>
                <c:pt idx="121291">
                  <c:v>60645.5</c:v>
                </c:pt>
                <c:pt idx="121292">
                  <c:v>60646</c:v>
                </c:pt>
                <c:pt idx="121293">
                  <c:v>60646.5</c:v>
                </c:pt>
                <c:pt idx="121294">
                  <c:v>60647</c:v>
                </c:pt>
                <c:pt idx="121295">
                  <c:v>60647.5</c:v>
                </c:pt>
                <c:pt idx="121296">
                  <c:v>60648</c:v>
                </c:pt>
                <c:pt idx="121297">
                  <c:v>60648.5</c:v>
                </c:pt>
                <c:pt idx="121298">
                  <c:v>60649</c:v>
                </c:pt>
                <c:pt idx="121299">
                  <c:v>60649.5</c:v>
                </c:pt>
                <c:pt idx="121300">
                  <c:v>60650</c:v>
                </c:pt>
                <c:pt idx="121301">
                  <c:v>60650.5</c:v>
                </c:pt>
                <c:pt idx="121302">
                  <c:v>60651</c:v>
                </c:pt>
                <c:pt idx="121303">
                  <c:v>60651.5</c:v>
                </c:pt>
                <c:pt idx="121304">
                  <c:v>60652</c:v>
                </c:pt>
                <c:pt idx="121305">
                  <c:v>60652.5</c:v>
                </c:pt>
                <c:pt idx="121306">
                  <c:v>60653</c:v>
                </c:pt>
                <c:pt idx="121307">
                  <c:v>60653.5</c:v>
                </c:pt>
                <c:pt idx="121308">
                  <c:v>60654</c:v>
                </c:pt>
                <c:pt idx="121309">
                  <c:v>60654.5</c:v>
                </c:pt>
                <c:pt idx="121310">
                  <c:v>60655</c:v>
                </c:pt>
                <c:pt idx="121311">
                  <c:v>60655.5</c:v>
                </c:pt>
                <c:pt idx="121312">
                  <c:v>60656</c:v>
                </c:pt>
                <c:pt idx="121313">
                  <c:v>60656.5</c:v>
                </c:pt>
                <c:pt idx="121314">
                  <c:v>60657</c:v>
                </c:pt>
                <c:pt idx="121315">
                  <c:v>60657.5</c:v>
                </c:pt>
                <c:pt idx="121316">
                  <c:v>60658</c:v>
                </c:pt>
                <c:pt idx="121317">
                  <c:v>60658.5</c:v>
                </c:pt>
                <c:pt idx="121318">
                  <c:v>60659</c:v>
                </c:pt>
                <c:pt idx="121319">
                  <c:v>60659.5</c:v>
                </c:pt>
                <c:pt idx="121320">
                  <c:v>60660</c:v>
                </c:pt>
                <c:pt idx="121321">
                  <c:v>60660.5</c:v>
                </c:pt>
                <c:pt idx="121322">
                  <c:v>60661</c:v>
                </c:pt>
                <c:pt idx="121323">
                  <c:v>60661.5</c:v>
                </c:pt>
                <c:pt idx="121324">
                  <c:v>60662</c:v>
                </c:pt>
                <c:pt idx="121325">
                  <c:v>60662.5</c:v>
                </c:pt>
                <c:pt idx="121326">
                  <c:v>60663</c:v>
                </c:pt>
                <c:pt idx="121327">
                  <c:v>60663.5</c:v>
                </c:pt>
                <c:pt idx="121328">
                  <c:v>60664</c:v>
                </c:pt>
                <c:pt idx="121329">
                  <c:v>60664.5</c:v>
                </c:pt>
                <c:pt idx="121330">
                  <c:v>60665</c:v>
                </c:pt>
                <c:pt idx="121331">
                  <c:v>60665.5</c:v>
                </c:pt>
                <c:pt idx="121332">
                  <c:v>60666</c:v>
                </c:pt>
                <c:pt idx="121333">
                  <c:v>60666.5</c:v>
                </c:pt>
                <c:pt idx="121334">
                  <c:v>60667</c:v>
                </c:pt>
                <c:pt idx="121335">
                  <c:v>60667.5</c:v>
                </c:pt>
                <c:pt idx="121336">
                  <c:v>60668</c:v>
                </c:pt>
                <c:pt idx="121337">
                  <c:v>60668.5</c:v>
                </c:pt>
                <c:pt idx="121338">
                  <c:v>60669</c:v>
                </c:pt>
                <c:pt idx="121339">
                  <c:v>60669.5</c:v>
                </c:pt>
                <c:pt idx="121340">
                  <c:v>60670</c:v>
                </c:pt>
                <c:pt idx="121341">
                  <c:v>60670.5</c:v>
                </c:pt>
                <c:pt idx="121342">
                  <c:v>60671</c:v>
                </c:pt>
                <c:pt idx="121343">
                  <c:v>60671.5</c:v>
                </c:pt>
                <c:pt idx="121344">
                  <c:v>60672</c:v>
                </c:pt>
                <c:pt idx="121345">
                  <c:v>60672.5</c:v>
                </c:pt>
                <c:pt idx="121346">
                  <c:v>60673</c:v>
                </c:pt>
                <c:pt idx="121347">
                  <c:v>60673.5</c:v>
                </c:pt>
                <c:pt idx="121348">
                  <c:v>60674</c:v>
                </c:pt>
                <c:pt idx="121349">
                  <c:v>60674.5</c:v>
                </c:pt>
                <c:pt idx="121350">
                  <c:v>60675</c:v>
                </c:pt>
                <c:pt idx="121351">
                  <c:v>60675.5</c:v>
                </c:pt>
                <c:pt idx="121352">
                  <c:v>60676</c:v>
                </c:pt>
                <c:pt idx="121353">
                  <c:v>60676.5</c:v>
                </c:pt>
                <c:pt idx="121354">
                  <c:v>60677</c:v>
                </c:pt>
                <c:pt idx="121355">
                  <c:v>60677.5</c:v>
                </c:pt>
                <c:pt idx="121356">
                  <c:v>60678</c:v>
                </c:pt>
                <c:pt idx="121357">
                  <c:v>60678.5</c:v>
                </c:pt>
                <c:pt idx="121358">
                  <c:v>60679</c:v>
                </c:pt>
                <c:pt idx="121359">
                  <c:v>60679.5</c:v>
                </c:pt>
                <c:pt idx="121360">
                  <c:v>60680</c:v>
                </c:pt>
                <c:pt idx="121361">
                  <c:v>60680.5</c:v>
                </c:pt>
                <c:pt idx="121362">
                  <c:v>60681</c:v>
                </c:pt>
                <c:pt idx="121363">
                  <c:v>60681.5</c:v>
                </c:pt>
                <c:pt idx="121364">
                  <c:v>60682</c:v>
                </c:pt>
                <c:pt idx="121365">
                  <c:v>60682.5</c:v>
                </c:pt>
                <c:pt idx="121366">
                  <c:v>60683</c:v>
                </c:pt>
                <c:pt idx="121367">
                  <c:v>60683.5</c:v>
                </c:pt>
                <c:pt idx="121368">
                  <c:v>60684</c:v>
                </c:pt>
                <c:pt idx="121369">
                  <c:v>60684.5</c:v>
                </c:pt>
                <c:pt idx="121370">
                  <c:v>60685</c:v>
                </c:pt>
                <c:pt idx="121371">
                  <c:v>60685.5</c:v>
                </c:pt>
                <c:pt idx="121372">
                  <c:v>60686</c:v>
                </c:pt>
                <c:pt idx="121373">
                  <c:v>60686.5</c:v>
                </c:pt>
                <c:pt idx="121374">
                  <c:v>60687</c:v>
                </c:pt>
                <c:pt idx="121375">
                  <c:v>60687.5</c:v>
                </c:pt>
                <c:pt idx="121376">
                  <c:v>60688</c:v>
                </c:pt>
                <c:pt idx="121377">
                  <c:v>60688.5</c:v>
                </c:pt>
                <c:pt idx="121378">
                  <c:v>60689</c:v>
                </c:pt>
                <c:pt idx="121379">
                  <c:v>60689.5</c:v>
                </c:pt>
                <c:pt idx="121380">
                  <c:v>60690</c:v>
                </c:pt>
                <c:pt idx="121381">
                  <c:v>60690.5</c:v>
                </c:pt>
                <c:pt idx="121382">
                  <c:v>60691</c:v>
                </c:pt>
                <c:pt idx="121383">
                  <c:v>60691.5</c:v>
                </c:pt>
                <c:pt idx="121384">
                  <c:v>60692</c:v>
                </c:pt>
                <c:pt idx="121385">
                  <c:v>60692.5</c:v>
                </c:pt>
                <c:pt idx="121386">
                  <c:v>60693</c:v>
                </c:pt>
                <c:pt idx="121387">
                  <c:v>60693.5</c:v>
                </c:pt>
                <c:pt idx="121388">
                  <c:v>60694</c:v>
                </c:pt>
                <c:pt idx="121389">
                  <c:v>60694.5</c:v>
                </c:pt>
                <c:pt idx="121390">
                  <c:v>60695</c:v>
                </c:pt>
                <c:pt idx="121391">
                  <c:v>60695.5</c:v>
                </c:pt>
                <c:pt idx="121392">
                  <c:v>60696</c:v>
                </c:pt>
                <c:pt idx="121393">
                  <c:v>60696.5</c:v>
                </c:pt>
                <c:pt idx="121394">
                  <c:v>60697</c:v>
                </c:pt>
                <c:pt idx="121395">
                  <c:v>60697.5</c:v>
                </c:pt>
                <c:pt idx="121396">
                  <c:v>60698</c:v>
                </c:pt>
                <c:pt idx="121397">
                  <c:v>60698.5</c:v>
                </c:pt>
                <c:pt idx="121398">
                  <c:v>60699</c:v>
                </c:pt>
                <c:pt idx="121399">
                  <c:v>60699.5</c:v>
                </c:pt>
                <c:pt idx="121400">
                  <c:v>60700</c:v>
                </c:pt>
                <c:pt idx="121401">
                  <c:v>60700.5</c:v>
                </c:pt>
                <c:pt idx="121402">
                  <c:v>60701</c:v>
                </c:pt>
                <c:pt idx="121403">
                  <c:v>60701.5</c:v>
                </c:pt>
                <c:pt idx="121404">
                  <c:v>60702</c:v>
                </c:pt>
                <c:pt idx="121405">
                  <c:v>60702.5</c:v>
                </c:pt>
                <c:pt idx="121406">
                  <c:v>60703</c:v>
                </c:pt>
                <c:pt idx="121407">
                  <c:v>60703.5</c:v>
                </c:pt>
                <c:pt idx="121408">
                  <c:v>60704</c:v>
                </c:pt>
                <c:pt idx="121409">
                  <c:v>60704.5</c:v>
                </c:pt>
                <c:pt idx="121410">
                  <c:v>60705</c:v>
                </c:pt>
                <c:pt idx="121411">
                  <c:v>60705.5</c:v>
                </c:pt>
                <c:pt idx="121412">
                  <c:v>60706</c:v>
                </c:pt>
                <c:pt idx="121413">
                  <c:v>60706.5</c:v>
                </c:pt>
                <c:pt idx="121414">
                  <c:v>60707</c:v>
                </c:pt>
                <c:pt idx="121415">
                  <c:v>60707.5</c:v>
                </c:pt>
                <c:pt idx="121416">
                  <c:v>60708</c:v>
                </c:pt>
                <c:pt idx="121417">
                  <c:v>60708.5</c:v>
                </c:pt>
                <c:pt idx="121418">
                  <c:v>60709</c:v>
                </c:pt>
                <c:pt idx="121419">
                  <c:v>60709.5</c:v>
                </c:pt>
                <c:pt idx="121420">
                  <c:v>60710</c:v>
                </c:pt>
                <c:pt idx="121421">
                  <c:v>60710.5</c:v>
                </c:pt>
                <c:pt idx="121422">
                  <c:v>60711</c:v>
                </c:pt>
                <c:pt idx="121423">
                  <c:v>60711.5</c:v>
                </c:pt>
                <c:pt idx="121424">
                  <c:v>60712</c:v>
                </c:pt>
                <c:pt idx="121425">
                  <c:v>60712.5</c:v>
                </c:pt>
                <c:pt idx="121426">
                  <c:v>60713</c:v>
                </c:pt>
                <c:pt idx="121427">
                  <c:v>60713.5</c:v>
                </c:pt>
                <c:pt idx="121428">
                  <c:v>60714</c:v>
                </c:pt>
                <c:pt idx="121429">
                  <c:v>60714.5</c:v>
                </c:pt>
                <c:pt idx="121430">
                  <c:v>60715</c:v>
                </c:pt>
                <c:pt idx="121431">
                  <c:v>60715.5</c:v>
                </c:pt>
                <c:pt idx="121432">
                  <c:v>60716</c:v>
                </c:pt>
                <c:pt idx="121433">
                  <c:v>60716.5</c:v>
                </c:pt>
                <c:pt idx="121434">
                  <c:v>60717</c:v>
                </c:pt>
                <c:pt idx="121435">
                  <c:v>60717.5</c:v>
                </c:pt>
                <c:pt idx="121436">
                  <c:v>60718</c:v>
                </c:pt>
                <c:pt idx="121437">
                  <c:v>60718.5</c:v>
                </c:pt>
                <c:pt idx="121438">
                  <c:v>60719</c:v>
                </c:pt>
                <c:pt idx="121439">
                  <c:v>60719.5</c:v>
                </c:pt>
                <c:pt idx="121440">
                  <c:v>60720</c:v>
                </c:pt>
                <c:pt idx="121441">
                  <c:v>60720.5</c:v>
                </c:pt>
                <c:pt idx="121442">
                  <c:v>60721</c:v>
                </c:pt>
                <c:pt idx="121443">
                  <c:v>60721.5</c:v>
                </c:pt>
                <c:pt idx="121444">
                  <c:v>60722</c:v>
                </c:pt>
                <c:pt idx="121445">
                  <c:v>60722.5</c:v>
                </c:pt>
                <c:pt idx="121446">
                  <c:v>60723</c:v>
                </c:pt>
                <c:pt idx="121447">
                  <c:v>60723.5</c:v>
                </c:pt>
                <c:pt idx="121448">
                  <c:v>60724</c:v>
                </c:pt>
                <c:pt idx="121449">
                  <c:v>60724.5</c:v>
                </c:pt>
                <c:pt idx="121450">
                  <c:v>60725</c:v>
                </c:pt>
                <c:pt idx="121451">
                  <c:v>60725.5</c:v>
                </c:pt>
                <c:pt idx="121452">
                  <c:v>60726</c:v>
                </c:pt>
                <c:pt idx="121453">
                  <c:v>60726.5</c:v>
                </c:pt>
                <c:pt idx="121454">
                  <c:v>60727</c:v>
                </c:pt>
                <c:pt idx="121455">
                  <c:v>60727.5</c:v>
                </c:pt>
                <c:pt idx="121456">
                  <c:v>60728</c:v>
                </c:pt>
                <c:pt idx="121457">
                  <c:v>60728.5</c:v>
                </c:pt>
                <c:pt idx="121458">
                  <c:v>60729</c:v>
                </c:pt>
                <c:pt idx="121459">
                  <c:v>60729.5</c:v>
                </c:pt>
                <c:pt idx="121460">
                  <c:v>60730</c:v>
                </c:pt>
                <c:pt idx="121461">
                  <c:v>60730.5</c:v>
                </c:pt>
                <c:pt idx="121462">
                  <c:v>60731</c:v>
                </c:pt>
                <c:pt idx="121463">
                  <c:v>60731.5</c:v>
                </c:pt>
                <c:pt idx="121464">
                  <c:v>60732</c:v>
                </c:pt>
                <c:pt idx="121465">
                  <c:v>60732.5</c:v>
                </c:pt>
                <c:pt idx="121466">
                  <c:v>60733</c:v>
                </c:pt>
                <c:pt idx="121467">
                  <c:v>60733.5</c:v>
                </c:pt>
                <c:pt idx="121468">
                  <c:v>60734</c:v>
                </c:pt>
                <c:pt idx="121469">
                  <c:v>60734.5</c:v>
                </c:pt>
                <c:pt idx="121470">
                  <c:v>60735</c:v>
                </c:pt>
                <c:pt idx="121471">
                  <c:v>60735.5</c:v>
                </c:pt>
                <c:pt idx="121472">
                  <c:v>60736</c:v>
                </c:pt>
                <c:pt idx="121473">
                  <c:v>60736.5</c:v>
                </c:pt>
                <c:pt idx="121474">
                  <c:v>60737</c:v>
                </c:pt>
                <c:pt idx="121475">
                  <c:v>60737.5</c:v>
                </c:pt>
                <c:pt idx="121476">
                  <c:v>60738</c:v>
                </c:pt>
                <c:pt idx="121477">
                  <c:v>60738.5</c:v>
                </c:pt>
                <c:pt idx="121478">
                  <c:v>60739</c:v>
                </c:pt>
                <c:pt idx="121479">
                  <c:v>60739.5</c:v>
                </c:pt>
                <c:pt idx="121480">
                  <c:v>60740</c:v>
                </c:pt>
                <c:pt idx="121481">
                  <c:v>60740.5</c:v>
                </c:pt>
                <c:pt idx="121482">
                  <c:v>60741</c:v>
                </c:pt>
                <c:pt idx="121483">
                  <c:v>60741.5</c:v>
                </c:pt>
                <c:pt idx="121484">
                  <c:v>60742</c:v>
                </c:pt>
                <c:pt idx="121485">
                  <c:v>60742.5</c:v>
                </c:pt>
                <c:pt idx="121486">
                  <c:v>60743</c:v>
                </c:pt>
                <c:pt idx="121487">
                  <c:v>60743.5</c:v>
                </c:pt>
                <c:pt idx="121488">
                  <c:v>60744</c:v>
                </c:pt>
                <c:pt idx="121489">
                  <c:v>60744.5</c:v>
                </c:pt>
                <c:pt idx="121490">
                  <c:v>60745</c:v>
                </c:pt>
                <c:pt idx="121491">
                  <c:v>60745.5</c:v>
                </c:pt>
                <c:pt idx="121492">
                  <c:v>60746</c:v>
                </c:pt>
                <c:pt idx="121493">
                  <c:v>60746.5</c:v>
                </c:pt>
                <c:pt idx="121494">
                  <c:v>60747</c:v>
                </c:pt>
                <c:pt idx="121495">
                  <c:v>60747.5</c:v>
                </c:pt>
                <c:pt idx="121496">
                  <c:v>60748</c:v>
                </c:pt>
                <c:pt idx="121497">
                  <c:v>60748.5</c:v>
                </c:pt>
                <c:pt idx="121498">
                  <c:v>60749</c:v>
                </c:pt>
                <c:pt idx="121499">
                  <c:v>60749.5</c:v>
                </c:pt>
                <c:pt idx="121500">
                  <c:v>60750</c:v>
                </c:pt>
                <c:pt idx="121501">
                  <c:v>60750.5</c:v>
                </c:pt>
                <c:pt idx="121502">
                  <c:v>60751</c:v>
                </c:pt>
                <c:pt idx="121503">
                  <c:v>60751.5</c:v>
                </c:pt>
                <c:pt idx="121504">
                  <c:v>60752</c:v>
                </c:pt>
                <c:pt idx="121505">
                  <c:v>60752.5</c:v>
                </c:pt>
                <c:pt idx="121506">
                  <c:v>60753</c:v>
                </c:pt>
                <c:pt idx="121507">
                  <c:v>60753.5</c:v>
                </c:pt>
                <c:pt idx="121508">
                  <c:v>60754</c:v>
                </c:pt>
                <c:pt idx="121509">
                  <c:v>60754.5</c:v>
                </c:pt>
                <c:pt idx="121510">
                  <c:v>60755</c:v>
                </c:pt>
                <c:pt idx="121511">
                  <c:v>60755.5</c:v>
                </c:pt>
                <c:pt idx="121512">
                  <c:v>60756</c:v>
                </c:pt>
                <c:pt idx="121513">
                  <c:v>60756.5</c:v>
                </c:pt>
                <c:pt idx="121514">
                  <c:v>60757</c:v>
                </c:pt>
                <c:pt idx="121515">
                  <c:v>60757.5</c:v>
                </c:pt>
                <c:pt idx="121516">
                  <c:v>60758</c:v>
                </c:pt>
                <c:pt idx="121517">
                  <c:v>60758.5</c:v>
                </c:pt>
                <c:pt idx="121518">
                  <c:v>60759</c:v>
                </c:pt>
                <c:pt idx="121519">
                  <c:v>60759.5</c:v>
                </c:pt>
                <c:pt idx="121520">
                  <c:v>60760</c:v>
                </c:pt>
                <c:pt idx="121521">
                  <c:v>60760.5</c:v>
                </c:pt>
                <c:pt idx="121522">
                  <c:v>60761</c:v>
                </c:pt>
                <c:pt idx="121523">
                  <c:v>60761.5</c:v>
                </c:pt>
                <c:pt idx="121524">
                  <c:v>60762</c:v>
                </c:pt>
                <c:pt idx="121525">
                  <c:v>60762.5</c:v>
                </c:pt>
                <c:pt idx="121526">
                  <c:v>60763</c:v>
                </c:pt>
                <c:pt idx="121527">
                  <c:v>60763.5</c:v>
                </c:pt>
                <c:pt idx="121528">
                  <c:v>60764</c:v>
                </c:pt>
                <c:pt idx="121529">
                  <c:v>60764.5</c:v>
                </c:pt>
                <c:pt idx="121530">
                  <c:v>60765</c:v>
                </c:pt>
                <c:pt idx="121531">
                  <c:v>60765.5</c:v>
                </c:pt>
                <c:pt idx="121532">
                  <c:v>60766</c:v>
                </c:pt>
                <c:pt idx="121533">
                  <c:v>60766.5</c:v>
                </c:pt>
                <c:pt idx="121534">
                  <c:v>60767</c:v>
                </c:pt>
                <c:pt idx="121535">
                  <c:v>60767.5</c:v>
                </c:pt>
                <c:pt idx="121536">
                  <c:v>60768</c:v>
                </c:pt>
                <c:pt idx="121537">
                  <c:v>60768.5</c:v>
                </c:pt>
                <c:pt idx="121538">
                  <c:v>60769</c:v>
                </c:pt>
                <c:pt idx="121539">
                  <c:v>60769.5</c:v>
                </c:pt>
                <c:pt idx="121540">
                  <c:v>60770</c:v>
                </c:pt>
                <c:pt idx="121541">
                  <c:v>60770.5</c:v>
                </c:pt>
                <c:pt idx="121542">
                  <c:v>60771</c:v>
                </c:pt>
                <c:pt idx="121543">
                  <c:v>60771.5</c:v>
                </c:pt>
                <c:pt idx="121544">
                  <c:v>60772</c:v>
                </c:pt>
                <c:pt idx="121545">
                  <c:v>60772.5</c:v>
                </c:pt>
                <c:pt idx="121546">
                  <c:v>60773</c:v>
                </c:pt>
                <c:pt idx="121547">
                  <c:v>60773.5</c:v>
                </c:pt>
                <c:pt idx="121548">
                  <c:v>60774</c:v>
                </c:pt>
                <c:pt idx="121549">
                  <c:v>60774.5</c:v>
                </c:pt>
                <c:pt idx="121550">
                  <c:v>60775</c:v>
                </c:pt>
                <c:pt idx="121551">
                  <c:v>60775.5</c:v>
                </c:pt>
                <c:pt idx="121552">
                  <c:v>60776</c:v>
                </c:pt>
                <c:pt idx="121553">
                  <c:v>60776.5</c:v>
                </c:pt>
                <c:pt idx="121554">
                  <c:v>60777</c:v>
                </c:pt>
                <c:pt idx="121555">
                  <c:v>60777.5</c:v>
                </c:pt>
                <c:pt idx="121556">
                  <c:v>60778</c:v>
                </c:pt>
                <c:pt idx="121557">
                  <c:v>60778.5</c:v>
                </c:pt>
                <c:pt idx="121558">
                  <c:v>60779</c:v>
                </c:pt>
                <c:pt idx="121559">
                  <c:v>60779.5</c:v>
                </c:pt>
                <c:pt idx="121560">
                  <c:v>60780</c:v>
                </c:pt>
                <c:pt idx="121561">
                  <c:v>60780.5</c:v>
                </c:pt>
                <c:pt idx="121562">
                  <c:v>60781</c:v>
                </c:pt>
                <c:pt idx="121563">
                  <c:v>60781.5</c:v>
                </c:pt>
                <c:pt idx="121564">
                  <c:v>60782</c:v>
                </c:pt>
                <c:pt idx="121565">
                  <c:v>60782.5</c:v>
                </c:pt>
                <c:pt idx="121566">
                  <c:v>60783</c:v>
                </c:pt>
                <c:pt idx="121567">
                  <c:v>60783.5</c:v>
                </c:pt>
                <c:pt idx="121568">
                  <c:v>60784</c:v>
                </c:pt>
                <c:pt idx="121569">
                  <c:v>60784.5</c:v>
                </c:pt>
                <c:pt idx="121570">
                  <c:v>60785</c:v>
                </c:pt>
                <c:pt idx="121571">
                  <c:v>60785.5</c:v>
                </c:pt>
                <c:pt idx="121572">
                  <c:v>60786</c:v>
                </c:pt>
                <c:pt idx="121573">
                  <c:v>60786.5</c:v>
                </c:pt>
                <c:pt idx="121574">
                  <c:v>60787</c:v>
                </c:pt>
                <c:pt idx="121575">
                  <c:v>60787.5</c:v>
                </c:pt>
                <c:pt idx="121576">
                  <c:v>60788</c:v>
                </c:pt>
                <c:pt idx="121577">
                  <c:v>60788.5</c:v>
                </c:pt>
                <c:pt idx="121578">
                  <c:v>60789</c:v>
                </c:pt>
                <c:pt idx="121579">
                  <c:v>60789.5</c:v>
                </c:pt>
                <c:pt idx="121580">
                  <c:v>60790</c:v>
                </c:pt>
                <c:pt idx="121581">
                  <c:v>60790.5</c:v>
                </c:pt>
                <c:pt idx="121582">
                  <c:v>60791</c:v>
                </c:pt>
                <c:pt idx="121583">
                  <c:v>60791.5</c:v>
                </c:pt>
                <c:pt idx="121584">
                  <c:v>60792</c:v>
                </c:pt>
                <c:pt idx="121585">
                  <c:v>60792.5</c:v>
                </c:pt>
                <c:pt idx="121586">
                  <c:v>60793</c:v>
                </c:pt>
                <c:pt idx="121587">
                  <c:v>60793.5</c:v>
                </c:pt>
                <c:pt idx="121588">
                  <c:v>60794</c:v>
                </c:pt>
                <c:pt idx="121589">
                  <c:v>60794.5</c:v>
                </c:pt>
                <c:pt idx="121590">
                  <c:v>60795</c:v>
                </c:pt>
                <c:pt idx="121591">
                  <c:v>60795.5</c:v>
                </c:pt>
                <c:pt idx="121592">
                  <c:v>60796</c:v>
                </c:pt>
                <c:pt idx="121593">
                  <c:v>60796.5</c:v>
                </c:pt>
                <c:pt idx="121594">
                  <c:v>60797</c:v>
                </c:pt>
                <c:pt idx="121595">
                  <c:v>60797.5</c:v>
                </c:pt>
                <c:pt idx="121596">
                  <c:v>60798</c:v>
                </c:pt>
                <c:pt idx="121597">
                  <c:v>60798.5</c:v>
                </c:pt>
                <c:pt idx="121598">
                  <c:v>60799</c:v>
                </c:pt>
                <c:pt idx="121599">
                  <c:v>60799.5</c:v>
                </c:pt>
                <c:pt idx="121600">
                  <c:v>60800</c:v>
                </c:pt>
                <c:pt idx="121601">
                  <c:v>60800.5</c:v>
                </c:pt>
                <c:pt idx="121602">
                  <c:v>60801</c:v>
                </c:pt>
                <c:pt idx="121603">
                  <c:v>60801.5</c:v>
                </c:pt>
                <c:pt idx="121604">
                  <c:v>60802</c:v>
                </c:pt>
                <c:pt idx="121605">
                  <c:v>60802.5</c:v>
                </c:pt>
                <c:pt idx="121606">
                  <c:v>60803</c:v>
                </c:pt>
                <c:pt idx="121607">
                  <c:v>60803.5</c:v>
                </c:pt>
                <c:pt idx="121608">
                  <c:v>60804</c:v>
                </c:pt>
                <c:pt idx="121609">
                  <c:v>60804.5</c:v>
                </c:pt>
                <c:pt idx="121610">
                  <c:v>60805</c:v>
                </c:pt>
                <c:pt idx="121611">
                  <c:v>60805.5</c:v>
                </c:pt>
                <c:pt idx="121612">
                  <c:v>60806</c:v>
                </c:pt>
                <c:pt idx="121613">
                  <c:v>60806.5</c:v>
                </c:pt>
                <c:pt idx="121614">
                  <c:v>60807</c:v>
                </c:pt>
                <c:pt idx="121615">
                  <c:v>60807.5</c:v>
                </c:pt>
                <c:pt idx="121616">
                  <c:v>60808</c:v>
                </c:pt>
                <c:pt idx="121617">
                  <c:v>60808.5</c:v>
                </c:pt>
                <c:pt idx="121618">
                  <c:v>60809</c:v>
                </c:pt>
                <c:pt idx="121619">
                  <c:v>60809.5</c:v>
                </c:pt>
                <c:pt idx="121620">
                  <c:v>60810</c:v>
                </c:pt>
                <c:pt idx="121621">
                  <c:v>60810.5</c:v>
                </c:pt>
                <c:pt idx="121622">
                  <c:v>60811</c:v>
                </c:pt>
                <c:pt idx="121623">
                  <c:v>60811.5</c:v>
                </c:pt>
                <c:pt idx="121624">
                  <c:v>60812</c:v>
                </c:pt>
                <c:pt idx="121625">
                  <c:v>60812.5</c:v>
                </c:pt>
                <c:pt idx="121626">
                  <c:v>60813</c:v>
                </c:pt>
                <c:pt idx="121627">
                  <c:v>60813.5</c:v>
                </c:pt>
                <c:pt idx="121628">
                  <c:v>60814</c:v>
                </c:pt>
                <c:pt idx="121629">
                  <c:v>60814.5</c:v>
                </c:pt>
                <c:pt idx="121630">
                  <c:v>60815</c:v>
                </c:pt>
                <c:pt idx="121631">
                  <c:v>60815.5</c:v>
                </c:pt>
                <c:pt idx="121632">
                  <c:v>60816</c:v>
                </c:pt>
                <c:pt idx="121633">
                  <c:v>60816.5</c:v>
                </c:pt>
                <c:pt idx="121634">
                  <c:v>60817</c:v>
                </c:pt>
                <c:pt idx="121635">
                  <c:v>60817.5</c:v>
                </c:pt>
                <c:pt idx="121636">
                  <c:v>60818</c:v>
                </c:pt>
                <c:pt idx="121637">
                  <c:v>60818.5</c:v>
                </c:pt>
                <c:pt idx="121638">
                  <c:v>60819</c:v>
                </c:pt>
                <c:pt idx="121639">
                  <c:v>60819.5</c:v>
                </c:pt>
                <c:pt idx="121640">
                  <c:v>60820</c:v>
                </c:pt>
                <c:pt idx="121641">
                  <c:v>60820.5</c:v>
                </c:pt>
                <c:pt idx="121642">
                  <c:v>60821</c:v>
                </c:pt>
                <c:pt idx="121643">
                  <c:v>60821.5</c:v>
                </c:pt>
                <c:pt idx="121644">
                  <c:v>60822</c:v>
                </c:pt>
                <c:pt idx="121645">
                  <c:v>60822.5</c:v>
                </c:pt>
                <c:pt idx="121646">
                  <c:v>60823</c:v>
                </c:pt>
                <c:pt idx="121647">
                  <c:v>60823.5</c:v>
                </c:pt>
                <c:pt idx="121648">
                  <c:v>60824</c:v>
                </c:pt>
                <c:pt idx="121649">
                  <c:v>60824.5</c:v>
                </c:pt>
                <c:pt idx="121650">
                  <c:v>60825</c:v>
                </c:pt>
                <c:pt idx="121651">
                  <c:v>60825.5</c:v>
                </c:pt>
                <c:pt idx="121652">
                  <c:v>60826</c:v>
                </c:pt>
                <c:pt idx="121653">
                  <c:v>60826.5</c:v>
                </c:pt>
                <c:pt idx="121654">
                  <c:v>60827</c:v>
                </c:pt>
                <c:pt idx="121655">
                  <c:v>60827.5</c:v>
                </c:pt>
                <c:pt idx="121656">
                  <c:v>60828</c:v>
                </c:pt>
                <c:pt idx="121657">
                  <c:v>60828.5</c:v>
                </c:pt>
                <c:pt idx="121658">
                  <c:v>60829</c:v>
                </c:pt>
                <c:pt idx="121659">
                  <c:v>60829.5</c:v>
                </c:pt>
                <c:pt idx="121660">
                  <c:v>60830</c:v>
                </c:pt>
                <c:pt idx="121661">
                  <c:v>60830.5</c:v>
                </c:pt>
                <c:pt idx="121662">
                  <c:v>60831</c:v>
                </c:pt>
                <c:pt idx="121663">
                  <c:v>60831.5</c:v>
                </c:pt>
                <c:pt idx="121664">
                  <c:v>60832</c:v>
                </c:pt>
                <c:pt idx="121665">
                  <c:v>60832.5</c:v>
                </c:pt>
                <c:pt idx="121666">
                  <c:v>60833</c:v>
                </c:pt>
                <c:pt idx="121667">
                  <c:v>60833.5</c:v>
                </c:pt>
                <c:pt idx="121668">
                  <c:v>60834</c:v>
                </c:pt>
                <c:pt idx="121669">
                  <c:v>60834.5</c:v>
                </c:pt>
                <c:pt idx="121670">
                  <c:v>60835</c:v>
                </c:pt>
                <c:pt idx="121671">
                  <c:v>60835.5</c:v>
                </c:pt>
                <c:pt idx="121672">
                  <c:v>60836</c:v>
                </c:pt>
                <c:pt idx="121673">
                  <c:v>60836.5</c:v>
                </c:pt>
                <c:pt idx="121674">
                  <c:v>60837</c:v>
                </c:pt>
                <c:pt idx="121675">
                  <c:v>60837.5</c:v>
                </c:pt>
                <c:pt idx="121676">
                  <c:v>60838</c:v>
                </c:pt>
                <c:pt idx="121677">
                  <c:v>60838.5</c:v>
                </c:pt>
                <c:pt idx="121678">
                  <c:v>60839</c:v>
                </c:pt>
                <c:pt idx="121679">
                  <c:v>60839.5</c:v>
                </c:pt>
                <c:pt idx="121680">
                  <c:v>60840</c:v>
                </c:pt>
                <c:pt idx="121681">
                  <c:v>60840.5</c:v>
                </c:pt>
                <c:pt idx="121682">
                  <c:v>60841</c:v>
                </c:pt>
                <c:pt idx="121683">
                  <c:v>60841.5</c:v>
                </c:pt>
                <c:pt idx="121684">
                  <c:v>60842</c:v>
                </c:pt>
                <c:pt idx="121685">
                  <c:v>60842.5</c:v>
                </c:pt>
                <c:pt idx="121686">
                  <c:v>60843</c:v>
                </c:pt>
                <c:pt idx="121687">
                  <c:v>60843.5</c:v>
                </c:pt>
                <c:pt idx="121688">
                  <c:v>60844</c:v>
                </c:pt>
                <c:pt idx="121689">
                  <c:v>60844.5</c:v>
                </c:pt>
                <c:pt idx="121690">
                  <c:v>60845</c:v>
                </c:pt>
                <c:pt idx="121691">
                  <c:v>60845.5</c:v>
                </c:pt>
                <c:pt idx="121692">
                  <c:v>60846</c:v>
                </c:pt>
                <c:pt idx="121693">
                  <c:v>60846.5</c:v>
                </c:pt>
                <c:pt idx="121694">
                  <c:v>60847</c:v>
                </c:pt>
                <c:pt idx="121695">
                  <c:v>60847.5</c:v>
                </c:pt>
                <c:pt idx="121696">
                  <c:v>60848</c:v>
                </c:pt>
                <c:pt idx="121697">
                  <c:v>60848.5</c:v>
                </c:pt>
                <c:pt idx="121698">
                  <c:v>60849</c:v>
                </c:pt>
                <c:pt idx="121699">
                  <c:v>60849.5</c:v>
                </c:pt>
                <c:pt idx="121700">
                  <c:v>60850</c:v>
                </c:pt>
                <c:pt idx="121701">
                  <c:v>60850.5</c:v>
                </c:pt>
                <c:pt idx="121702">
                  <c:v>60851</c:v>
                </c:pt>
                <c:pt idx="121703">
                  <c:v>60851.5</c:v>
                </c:pt>
                <c:pt idx="121704">
                  <c:v>60852</c:v>
                </c:pt>
                <c:pt idx="121705">
                  <c:v>60852.5</c:v>
                </c:pt>
                <c:pt idx="121706">
                  <c:v>60853</c:v>
                </c:pt>
                <c:pt idx="121707">
                  <c:v>60853.5</c:v>
                </c:pt>
                <c:pt idx="121708">
                  <c:v>60854</c:v>
                </c:pt>
                <c:pt idx="121709">
                  <c:v>60854.5</c:v>
                </c:pt>
                <c:pt idx="121710">
                  <c:v>60855</c:v>
                </c:pt>
                <c:pt idx="121711">
                  <c:v>60855.5</c:v>
                </c:pt>
                <c:pt idx="121712">
                  <c:v>60856</c:v>
                </c:pt>
                <c:pt idx="121713">
                  <c:v>60856.5</c:v>
                </c:pt>
                <c:pt idx="121714">
                  <c:v>60857</c:v>
                </c:pt>
                <c:pt idx="121715">
                  <c:v>60857.5</c:v>
                </c:pt>
                <c:pt idx="121716">
                  <c:v>60858</c:v>
                </c:pt>
                <c:pt idx="121717">
                  <c:v>60858.5</c:v>
                </c:pt>
                <c:pt idx="121718">
                  <c:v>60859</c:v>
                </c:pt>
                <c:pt idx="121719">
                  <c:v>60859.5</c:v>
                </c:pt>
                <c:pt idx="121720">
                  <c:v>60860</c:v>
                </c:pt>
                <c:pt idx="121721">
                  <c:v>60860.5</c:v>
                </c:pt>
                <c:pt idx="121722">
                  <c:v>60861</c:v>
                </c:pt>
                <c:pt idx="121723">
                  <c:v>60861.5</c:v>
                </c:pt>
                <c:pt idx="121724">
                  <c:v>60862</c:v>
                </c:pt>
                <c:pt idx="121725">
                  <c:v>60862.5</c:v>
                </c:pt>
                <c:pt idx="121726">
                  <c:v>60863</c:v>
                </c:pt>
                <c:pt idx="121727">
                  <c:v>60863.5</c:v>
                </c:pt>
                <c:pt idx="121728">
                  <c:v>60864</c:v>
                </c:pt>
                <c:pt idx="121729">
                  <c:v>60864.5</c:v>
                </c:pt>
                <c:pt idx="121730">
                  <c:v>60865</c:v>
                </c:pt>
                <c:pt idx="121731">
                  <c:v>60865.5</c:v>
                </c:pt>
                <c:pt idx="121732">
                  <c:v>60866</c:v>
                </c:pt>
                <c:pt idx="121733">
                  <c:v>60866.5</c:v>
                </c:pt>
                <c:pt idx="121734">
                  <c:v>60867</c:v>
                </c:pt>
                <c:pt idx="121735">
                  <c:v>60867.5</c:v>
                </c:pt>
                <c:pt idx="121736">
                  <c:v>60868</c:v>
                </c:pt>
                <c:pt idx="121737">
                  <c:v>60868.5</c:v>
                </c:pt>
                <c:pt idx="121738">
                  <c:v>60869</c:v>
                </c:pt>
                <c:pt idx="121739">
                  <c:v>60869.5</c:v>
                </c:pt>
                <c:pt idx="121740">
                  <c:v>60870</c:v>
                </c:pt>
                <c:pt idx="121741">
                  <c:v>60870.5</c:v>
                </c:pt>
                <c:pt idx="121742">
                  <c:v>60871</c:v>
                </c:pt>
                <c:pt idx="121743">
                  <c:v>60871.5</c:v>
                </c:pt>
                <c:pt idx="121744">
                  <c:v>60872</c:v>
                </c:pt>
                <c:pt idx="121745">
                  <c:v>60872.5</c:v>
                </c:pt>
                <c:pt idx="121746">
                  <c:v>60873</c:v>
                </c:pt>
                <c:pt idx="121747">
                  <c:v>60873.5</c:v>
                </c:pt>
                <c:pt idx="121748">
                  <c:v>60874</c:v>
                </c:pt>
                <c:pt idx="121749">
                  <c:v>60874.5</c:v>
                </c:pt>
                <c:pt idx="121750">
                  <c:v>60875</c:v>
                </c:pt>
                <c:pt idx="121751">
                  <c:v>60875.5</c:v>
                </c:pt>
                <c:pt idx="121752">
                  <c:v>60876</c:v>
                </c:pt>
                <c:pt idx="121753">
                  <c:v>60876.5</c:v>
                </c:pt>
                <c:pt idx="121754">
                  <c:v>60877</c:v>
                </c:pt>
                <c:pt idx="121755">
                  <c:v>60877.5</c:v>
                </c:pt>
                <c:pt idx="121756">
                  <c:v>60878</c:v>
                </c:pt>
                <c:pt idx="121757">
                  <c:v>60878.5</c:v>
                </c:pt>
                <c:pt idx="121758">
                  <c:v>60879</c:v>
                </c:pt>
                <c:pt idx="121759">
                  <c:v>60879.5</c:v>
                </c:pt>
                <c:pt idx="121760">
                  <c:v>60880</c:v>
                </c:pt>
                <c:pt idx="121761">
                  <c:v>60880.5</c:v>
                </c:pt>
                <c:pt idx="121762">
                  <c:v>60881</c:v>
                </c:pt>
                <c:pt idx="121763">
                  <c:v>60881.5</c:v>
                </c:pt>
                <c:pt idx="121764">
                  <c:v>60882</c:v>
                </c:pt>
                <c:pt idx="121765">
                  <c:v>60882.5</c:v>
                </c:pt>
                <c:pt idx="121766">
                  <c:v>60883</c:v>
                </c:pt>
                <c:pt idx="121767">
                  <c:v>60883.5</c:v>
                </c:pt>
                <c:pt idx="121768">
                  <c:v>60884</c:v>
                </c:pt>
                <c:pt idx="121769">
                  <c:v>60884.5</c:v>
                </c:pt>
                <c:pt idx="121770">
                  <c:v>60885</c:v>
                </c:pt>
                <c:pt idx="121771">
                  <c:v>60885.5</c:v>
                </c:pt>
                <c:pt idx="121772">
                  <c:v>60886</c:v>
                </c:pt>
                <c:pt idx="121773">
                  <c:v>60886.5</c:v>
                </c:pt>
                <c:pt idx="121774">
                  <c:v>60887</c:v>
                </c:pt>
                <c:pt idx="121775">
                  <c:v>60887.5</c:v>
                </c:pt>
                <c:pt idx="121776">
                  <c:v>60888</c:v>
                </c:pt>
                <c:pt idx="121777">
                  <c:v>60888.5</c:v>
                </c:pt>
                <c:pt idx="121778">
                  <c:v>60889</c:v>
                </c:pt>
                <c:pt idx="121779">
                  <c:v>60889.5</c:v>
                </c:pt>
                <c:pt idx="121780">
                  <c:v>60890</c:v>
                </c:pt>
                <c:pt idx="121781">
                  <c:v>60890.5</c:v>
                </c:pt>
                <c:pt idx="121782">
                  <c:v>60891</c:v>
                </c:pt>
                <c:pt idx="121783">
                  <c:v>60891.5</c:v>
                </c:pt>
                <c:pt idx="121784">
                  <c:v>60892</c:v>
                </c:pt>
                <c:pt idx="121785">
                  <c:v>60892.5</c:v>
                </c:pt>
                <c:pt idx="121786">
                  <c:v>60893</c:v>
                </c:pt>
                <c:pt idx="121787">
                  <c:v>60893.5</c:v>
                </c:pt>
                <c:pt idx="121788">
                  <c:v>60894</c:v>
                </c:pt>
                <c:pt idx="121789">
                  <c:v>60894.5</c:v>
                </c:pt>
                <c:pt idx="121790">
                  <c:v>60895</c:v>
                </c:pt>
                <c:pt idx="121791">
                  <c:v>60895.5</c:v>
                </c:pt>
                <c:pt idx="121792">
                  <c:v>60896</c:v>
                </c:pt>
                <c:pt idx="121793">
                  <c:v>60896.5</c:v>
                </c:pt>
                <c:pt idx="121794">
                  <c:v>60897</c:v>
                </c:pt>
                <c:pt idx="121795">
                  <c:v>60897.5</c:v>
                </c:pt>
                <c:pt idx="121796">
                  <c:v>60898</c:v>
                </c:pt>
                <c:pt idx="121797">
                  <c:v>60898.5</c:v>
                </c:pt>
                <c:pt idx="121798">
                  <c:v>60899</c:v>
                </c:pt>
                <c:pt idx="121799">
                  <c:v>60899.5</c:v>
                </c:pt>
                <c:pt idx="121800">
                  <c:v>60900</c:v>
                </c:pt>
                <c:pt idx="121801">
                  <c:v>60900.5</c:v>
                </c:pt>
                <c:pt idx="121802">
                  <c:v>60901</c:v>
                </c:pt>
                <c:pt idx="121803">
                  <c:v>60901.5</c:v>
                </c:pt>
                <c:pt idx="121804">
                  <c:v>60902</c:v>
                </c:pt>
                <c:pt idx="121805">
                  <c:v>60902.5</c:v>
                </c:pt>
                <c:pt idx="121806">
                  <c:v>60903</c:v>
                </c:pt>
                <c:pt idx="121807">
                  <c:v>60903.5</c:v>
                </c:pt>
                <c:pt idx="121808">
                  <c:v>60904</c:v>
                </c:pt>
                <c:pt idx="121809">
                  <c:v>60904.5</c:v>
                </c:pt>
                <c:pt idx="121810">
                  <c:v>60905</c:v>
                </c:pt>
                <c:pt idx="121811">
                  <c:v>60905.5</c:v>
                </c:pt>
                <c:pt idx="121812">
                  <c:v>60906</c:v>
                </c:pt>
                <c:pt idx="121813">
                  <c:v>60906.5</c:v>
                </c:pt>
                <c:pt idx="121814">
                  <c:v>60907</c:v>
                </c:pt>
                <c:pt idx="121815">
                  <c:v>60907.5</c:v>
                </c:pt>
                <c:pt idx="121816">
                  <c:v>60908</c:v>
                </c:pt>
                <c:pt idx="121817">
                  <c:v>60908.5</c:v>
                </c:pt>
                <c:pt idx="121818">
                  <c:v>60909</c:v>
                </c:pt>
                <c:pt idx="121819">
                  <c:v>60909.5</c:v>
                </c:pt>
                <c:pt idx="121820">
                  <c:v>60910</c:v>
                </c:pt>
                <c:pt idx="121821">
                  <c:v>60910.5</c:v>
                </c:pt>
                <c:pt idx="121822">
                  <c:v>60911</c:v>
                </c:pt>
                <c:pt idx="121823">
                  <c:v>60911.5</c:v>
                </c:pt>
                <c:pt idx="121824">
                  <c:v>60912</c:v>
                </c:pt>
                <c:pt idx="121825">
                  <c:v>60912.5</c:v>
                </c:pt>
                <c:pt idx="121826">
                  <c:v>60913</c:v>
                </c:pt>
                <c:pt idx="121827">
                  <c:v>60913.5</c:v>
                </c:pt>
                <c:pt idx="121828">
                  <c:v>60914</c:v>
                </c:pt>
                <c:pt idx="121829">
                  <c:v>60914.5</c:v>
                </c:pt>
                <c:pt idx="121830">
                  <c:v>60915</c:v>
                </c:pt>
                <c:pt idx="121831">
                  <c:v>60915.5</c:v>
                </c:pt>
                <c:pt idx="121832">
                  <c:v>60916</c:v>
                </c:pt>
                <c:pt idx="121833">
                  <c:v>60916.5</c:v>
                </c:pt>
                <c:pt idx="121834">
                  <c:v>60917</c:v>
                </c:pt>
                <c:pt idx="121835">
                  <c:v>60917.5</c:v>
                </c:pt>
                <c:pt idx="121836">
                  <c:v>60918</c:v>
                </c:pt>
                <c:pt idx="121837">
                  <c:v>60918.5</c:v>
                </c:pt>
                <c:pt idx="121838">
                  <c:v>60919</c:v>
                </c:pt>
                <c:pt idx="121839">
                  <c:v>60919.5</c:v>
                </c:pt>
                <c:pt idx="121840">
                  <c:v>60920</c:v>
                </c:pt>
                <c:pt idx="121841">
                  <c:v>60920.5</c:v>
                </c:pt>
                <c:pt idx="121842">
                  <c:v>60921</c:v>
                </c:pt>
                <c:pt idx="121843">
                  <c:v>60921.5</c:v>
                </c:pt>
                <c:pt idx="121844">
                  <c:v>60922</c:v>
                </c:pt>
                <c:pt idx="121845">
                  <c:v>60922.5</c:v>
                </c:pt>
                <c:pt idx="121846">
                  <c:v>60923</c:v>
                </c:pt>
                <c:pt idx="121847">
                  <c:v>60923.5</c:v>
                </c:pt>
                <c:pt idx="121848">
                  <c:v>60924</c:v>
                </c:pt>
                <c:pt idx="121849">
                  <c:v>60924.5</c:v>
                </c:pt>
                <c:pt idx="121850">
                  <c:v>60925</c:v>
                </c:pt>
                <c:pt idx="121851">
                  <c:v>60925.5</c:v>
                </c:pt>
                <c:pt idx="121852">
                  <c:v>60926</c:v>
                </c:pt>
                <c:pt idx="121853">
                  <c:v>60926.5</c:v>
                </c:pt>
                <c:pt idx="121854">
                  <c:v>60927</c:v>
                </c:pt>
                <c:pt idx="121855">
                  <c:v>60927.5</c:v>
                </c:pt>
                <c:pt idx="121856">
                  <c:v>60928</c:v>
                </c:pt>
                <c:pt idx="121857">
                  <c:v>60928.5</c:v>
                </c:pt>
                <c:pt idx="121858">
                  <c:v>60929</c:v>
                </c:pt>
                <c:pt idx="121859">
                  <c:v>60929.5</c:v>
                </c:pt>
                <c:pt idx="121860">
                  <c:v>60930</c:v>
                </c:pt>
                <c:pt idx="121861">
                  <c:v>60930.5</c:v>
                </c:pt>
                <c:pt idx="121862">
                  <c:v>60931</c:v>
                </c:pt>
                <c:pt idx="121863">
                  <c:v>60931.5</c:v>
                </c:pt>
                <c:pt idx="121864">
                  <c:v>60932</c:v>
                </c:pt>
                <c:pt idx="121865">
                  <c:v>60932.5</c:v>
                </c:pt>
                <c:pt idx="121866">
                  <c:v>60933</c:v>
                </c:pt>
                <c:pt idx="121867">
                  <c:v>60933.5</c:v>
                </c:pt>
                <c:pt idx="121868">
                  <c:v>60934</c:v>
                </c:pt>
                <c:pt idx="121869">
                  <c:v>60934.5</c:v>
                </c:pt>
                <c:pt idx="121870">
                  <c:v>60935</c:v>
                </c:pt>
                <c:pt idx="121871">
                  <c:v>60935.5</c:v>
                </c:pt>
                <c:pt idx="121872">
                  <c:v>60936</c:v>
                </c:pt>
                <c:pt idx="121873">
                  <c:v>60936.5</c:v>
                </c:pt>
                <c:pt idx="121874">
                  <c:v>60937</c:v>
                </c:pt>
                <c:pt idx="121875">
                  <c:v>60937.5</c:v>
                </c:pt>
                <c:pt idx="121876">
                  <c:v>60938</c:v>
                </c:pt>
                <c:pt idx="121877">
                  <c:v>60938.5</c:v>
                </c:pt>
                <c:pt idx="121878">
                  <c:v>60939</c:v>
                </c:pt>
                <c:pt idx="121879">
                  <c:v>60939.5</c:v>
                </c:pt>
                <c:pt idx="121880">
                  <c:v>60940</c:v>
                </c:pt>
                <c:pt idx="121881">
                  <c:v>60940.5</c:v>
                </c:pt>
                <c:pt idx="121882">
                  <c:v>60941</c:v>
                </c:pt>
                <c:pt idx="121883">
                  <c:v>60941.5</c:v>
                </c:pt>
                <c:pt idx="121884">
                  <c:v>60942</c:v>
                </c:pt>
                <c:pt idx="121885">
                  <c:v>60942.5</c:v>
                </c:pt>
                <c:pt idx="121886">
                  <c:v>60943</c:v>
                </c:pt>
                <c:pt idx="121887">
                  <c:v>60943.5</c:v>
                </c:pt>
                <c:pt idx="121888">
                  <c:v>60944</c:v>
                </c:pt>
                <c:pt idx="121889">
                  <c:v>60944.5</c:v>
                </c:pt>
                <c:pt idx="121890">
                  <c:v>60945</c:v>
                </c:pt>
                <c:pt idx="121891">
                  <c:v>60945.5</c:v>
                </c:pt>
                <c:pt idx="121892">
                  <c:v>60946</c:v>
                </c:pt>
                <c:pt idx="121893">
                  <c:v>60946.5</c:v>
                </c:pt>
                <c:pt idx="121894">
                  <c:v>60947</c:v>
                </c:pt>
                <c:pt idx="121895">
                  <c:v>60947.5</c:v>
                </c:pt>
                <c:pt idx="121896">
                  <c:v>60948</c:v>
                </c:pt>
                <c:pt idx="121897">
                  <c:v>60948.5</c:v>
                </c:pt>
                <c:pt idx="121898">
                  <c:v>60949</c:v>
                </c:pt>
                <c:pt idx="121899">
                  <c:v>60949.5</c:v>
                </c:pt>
                <c:pt idx="121900">
                  <c:v>60950</c:v>
                </c:pt>
                <c:pt idx="121901">
                  <c:v>60950.5</c:v>
                </c:pt>
                <c:pt idx="121902">
                  <c:v>60951</c:v>
                </c:pt>
                <c:pt idx="121903">
                  <c:v>60951.5</c:v>
                </c:pt>
                <c:pt idx="121904">
                  <c:v>60952</c:v>
                </c:pt>
                <c:pt idx="121905">
                  <c:v>60952.5</c:v>
                </c:pt>
                <c:pt idx="121906">
                  <c:v>60953</c:v>
                </c:pt>
                <c:pt idx="121907">
                  <c:v>60953.5</c:v>
                </c:pt>
                <c:pt idx="121908">
                  <c:v>60954</c:v>
                </c:pt>
                <c:pt idx="121909">
                  <c:v>60954.5</c:v>
                </c:pt>
                <c:pt idx="121910">
                  <c:v>60955</c:v>
                </c:pt>
                <c:pt idx="121911">
                  <c:v>60955.5</c:v>
                </c:pt>
                <c:pt idx="121912">
                  <c:v>60956</c:v>
                </c:pt>
                <c:pt idx="121913">
                  <c:v>60956.5</c:v>
                </c:pt>
                <c:pt idx="121914">
                  <c:v>60957</c:v>
                </c:pt>
                <c:pt idx="121915">
                  <c:v>60957.5</c:v>
                </c:pt>
                <c:pt idx="121916">
                  <c:v>60958</c:v>
                </c:pt>
                <c:pt idx="121917">
                  <c:v>60958.5</c:v>
                </c:pt>
                <c:pt idx="121918">
                  <c:v>60959</c:v>
                </c:pt>
                <c:pt idx="121919">
                  <c:v>60959.5</c:v>
                </c:pt>
                <c:pt idx="121920">
                  <c:v>60960</c:v>
                </c:pt>
                <c:pt idx="121921">
                  <c:v>60960.5</c:v>
                </c:pt>
                <c:pt idx="121922">
                  <c:v>60961</c:v>
                </c:pt>
                <c:pt idx="121923">
                  <c:v>60961.5</c:v>
                </c:pt>
                <c:pt idx="121924">
                  <c:v>60962</c:v>
                </c:pt>
                <c:pt idx="121925">
                  <c:v>60962.5</c:v>
                </c:pt>
                <c:pt idx="121926">
                  <c:v>60963</c:v>
                </c:pt>
                <c:pt idx="121927">
                  <c:v>60963.5</c:v>
                </c:pt>
                <c:pt idx="121928">
                  <c:v>60964</c:v>
                </c:pt>
                <c:pt idx="121929">
                  <c:v>60964.5</c:v>
                </c:pt>
                <c:pt idx="121930">
                  <c:v>60965</c:v>
                </c:pt>
                <c:pt idx="121931">
                  <c:v>60965.5</c:v>
                </c:pt>
                <c:pt idx="121932">
                  <c:v>60966</c:v>
                </c:pt>
                <c:pt idx="121933">
                  <c:v>60966.5</c:v>
                </c:pt>
                <c:pt idx="121934">
                  <c:v>60967</c:v>
                </c:pt>
                <c:pt idx="121935">
                  <c:v>60967.5</c:v>
                </c:pt>
                <c:pt idx="121936">
                  <c:v>60968</c:v>
                </c:pt>
                <c:pt idx="121937">
                  <c:v>60968.5</c:v>
                </c:pt>
                <c:pt idx="121938">
                  <c:v>60969</c:v>
                </c:pt>
                <c:pt idx="121939">
                  <c:v>60969.5</c:v>
                </c:pt>
                <c:pt idx="121940">
                  <c:v>60970</c:v>
                </c:pt>
                <c:pt idx="121941">
                  <c:v>60970.5</c:v>
                </c:pt>
                <c:pt idx="121942">
                  <c:v>60971</c:v>
                </c:pt>
                <c:pt idx="121943">
                  <c:v>60971.5</c:v>
                </c:pt>
                <c:pt idx="121944">
                  <c:v>60972</c:v>
                </c:pt>
                <c:pt idx="121945">
                  <c:v>60972.5</c:v>
                </c:pt>
                <c:pt idx="121946">
                  <c:v>60973</c:v>
                </c:pt>
                <c:pt idx="121947">
                  <c:v>60973.5</c:v>
                </c:pt>
                <c:pt idx="121948">
                  <c:v>60974</c:v>
                </c:pt>
                <c:pt idx="121949">
                  <c:v>60974.5</c:v>
                </c:pt>
                <c:pt idx="121950">
                  <c:v>60975</c:v>
                </c:pt>
                <c:pt idx="121951">
                  <c:v>60975.5</c:v>
                </c:pt>
                <c:pt idx="121952">
                  <c:v>60976</c:v>
                </c:pt>
                <c:pt idx="121953">
                  <c:v>60976.5</c:v>
                </c:pt>
                <c:pt idx="121954">
                  <c:v>60977</c:v>
                </c:pt>
                <c:pt idx="121955">
                  <c:v>60977.5</c:v>
                </c:pt>
                <c:pt idx="121956">
                  <c:v>60978</c:v>
                </c:pt>
                <c:pt idx="121957">
                  <c:v>60978.5</c:v>
                </c:pt>
                <c:pt idx="121958">
                  <c:v>60979</c:v>
                </c:pt>
                <c:pt idx="121959">
                  <c:v>60979.5</c:v>
                </c:pt>
                <c:pt idx="121960">
                  <c:v>60980</c:v>
                </c:pt>
                <c:pt idx="121961">
                  <c:v>60980.5</c:v>
                </c:pt>
                <c:pt idx="121962">
                  <c:v>60981</c:v>
                </c:pt>
                <c:pt idx="121963">
                  <c:v>60981.5</c:v>
                </c:pt>
                <c:pt idx="121964">
                  <c:v>60982</c:v>
                </c:pt>
                <c:pt idx="121965">
                  <c:v>60982.5</c:v>
                </c:pt>
                <c:pt idx="121966">
                  <c:v>60983</c:v>
                </c:pt>
                <c:pt idx="121967">
                  <c:v>60983.5</c:v>
                </c:pt>
                <c:pt idx="121968">
                  <c:v>60984</c:v>
                </c:pt>
                <c:pt idx="121969">
                  <c:v>60984.5</c:v>
                </c:pt>
                <c:pt idx="121970">
                  <c:v>60985</c:v>
                </c:pt>
                <c:pt idx="121971">
                  <c:v>60985.5</c:v>
                </c:pt>
                <c:pt idx="121972">
                  <c:v>60986</c:v>
                </c:pt>
                <c:pt idx="121973">
                  <c:v>60986.5</c:v>
                </c:pt>
                <c:pt idx="121974">
                  <c:v>60987</c:v>
                </c:pt>
                <c:pt idx="121975">
                  <c:v>60987.5</c:v>
                </c:pt>
                <c:pt idx="121976">
                  <c:v>60988</c:v>
                </c:pt>
                <c:pt idx="121977">
                  <c:v>60988.5</c:v>
                </c:pt>
                <c:pt idx="121978">
                  <c:v>60989</c:v>
                </c:pt>
                <c:pt idx="121979">
                  <c:v>60989.5</c:v>
                </c:pt>
                <c:pt idx="121980">
                  <c:v>60990</c:v>
                </c:pt>
                <c:pt idx="121981">
                  <c:v>60990.5</c:v>
                </c:pt>
                <c:pt idx="121982">
                  <c:v>60991</c:v>
                </c:pt>
                <c:pt idx="121983">
                  <c:v>60991.5</c:v>
                </c:pt>
                <c:pt idx="121984">
                  <c:v>60992</c:v>
                </c:pt>
                <c:pt idx="121985">
                  <c:v>60992.5</c:v>
                </c:pt>
                <c:pt idx="121986">
                  <c:v>60993</c:v>
                </c:pt>
                <c:pt idx="121987">
                  <c:v>60993.5</c:v>
                </c:pt>
                <c:pt idx="121988">
                  <c:v>60994</c:v>
                </c:pt>
                <c:pt idx="121989">
                  <c:v>60994.5</c:v>
                </c:pt>
                <c:pt idx="121990">
                  <c:v>60995</c:v>
                </c:pt>
                <c:pt idx="121991">
                  <c:v>60995.5</c:v>
                </c:pt>
                <c:pt idx="121992">
                  <c:v>60996</c:v>
                </c:pt>
                <c:pt idx="121993">
                  <c:v>60996.5</c:v>
                </c:pt>
                <c:pt idx="121994">
                  <c:v>60997</c:v>
                </c:pt>
                <c:pt idx="121995">
                  <c:v>60997.5</c:v>
                </c:pt>
                <c:pt idx="121996">
                  <c:v>60998</c:v>
                </c:pt>
                <c:pt idx="121997">
                  <c:v>60998.5</c:v>
                </c:pt>
                <c:pt idx="121998">
                  <c:v>60999</c:v>
                </c:pt>
                <c:pt idx="121999">
                  <c:v>60999.5</c:v>
                </c:pt>
                <c:pt idx="122000">
                  <c:v>61000</c:v>
                </c:pt>
                <c:pt idx="122001">
                  <c:v>61000.5</c:v>
                </c:pt>
                <c:pt idx="122002">
                  <c:v>61001</c:v>
                </c:pt>
                <c:pt idx="122003">
                  <c:v>61001.5</c:v>
                </c:pt>
                <c:pt idx="122004">
                  <c:v>61002</c:v>
                </c:pt>
                <c:pt idx="122005">
                  <c:v>61002.5</c:v>
                </c:pt>
                <c:pt idx="122006">
                  <c:v>61003</c:v>
                </c:pt>
                <c:pt idx="122007">
                  <c:v>61003.5</c:v>
                </c:pt>
                <c:pt idx="122008">
                  <c:v>61004</c:v>
                </c:pt>
                <c:pt idx="122009">
                  <c:v>61004.5</c:v>
                </c:pt>
                <c:pt idx="122010">
                  <c:v>61005</c:v>
                </c:pt>
                <c:pt idx="122011">
                  <c:v>61005.5</c:v>
                </c:pt>
                <c:pt idx="122012">
                  <c:v>61006</c:v>
                </c:pt>
                <c:pt idx="122013">
                  <c:v>61006.5</c:v>
                </c:pt>
                <c:pt idx="122014">
                  <c:v>61007</c:v>
                </c:pt>
                <c:pt idx="122015">
                  <c:v>61007.5</c:v>
                </c:pt>
                <c:pt idx="122016">
                  <c:v>61008</c:v>
                </c:pt>
                <c:pt idx="122017">
                  <c:v>61008.5</c:v>
                </c:pt>
                <c:pt idx="122018">
                  <c:v>61009</c:v>
                </c:pt>
                <c:pt idx="122019">
                  <c:v>61009.5</c:v>
                </c:pt>
                <c:pt idx="122020">
                  <c:v>61010</c:v>
                </c:pt>
                <c:pt idx="122021">
                  <c:v>61010.5</c:v>
                </c:pt>
                <c:pt idx="122022">
                  <c:v>61011</c:v>
                </c:pt>
                <c:pt idx="122023">
                  <c:v>61011.5</c:v>
                </c:pt>
                <c:pt idx="122024">
                  <c:v>61012</c:v>
                </c:pt>
                <c:pt idx="122025">
                  <c:v>61012.5</c:v>
                </c:pt>
                <c:pt idx="122026">
                  <c:v>61013</c:v>
                </c:pt>
                <c:pt idx="122027">
                  <c:v>61013.5</c:v>
                </c:pt>
                <c:pt idx="122028">
                  <c:v>61014</c:v>
                </c:pt>
                <c:pt idx="122029">
                  <c:v>61014.5</c:v>
                </c:pt>
                <c:pt idx="122030">
                  <c:v>61015</c:v>
                </c:pt>
                <c:pt idx="122031">
                  <c:v>61015.5</c:v>
                </c:pt>
                <c:pt idx="122032">
                  <c:v>61016</c:v>
                </c:pt>
                <c:pt idx="122033">
                  <c:v>61016.5</c:v>
                </c:pt>
                <c:pt idx="122034">
                  <c:v>61017</c:v>
                </c:pt>
                <c:pt idx="122035">
                  <c:v>61017.5</c:v>
                </c:pt>
                <c:pt idx="122036">
                  <c:v>61018</c:v>
                </c:pt>
                <c:pt idx="122037">
                  <c:v>61018.5</c:v>
                </c:pt>
                <c:pt idx="122038">
                  <c:v>61019</c:v>
                </c:pt>
                <c:pt idx="122039">
                  <c:v>61019.5</c:v>
                </c:pt>
                <c:pt idx="122040">
                  <c:v>61020</c:v>
                </c:pt>
                <c:pt idx="122041">
                  <c:v>61020.5</c:v>
                </c:pt>
                <c:pt idx="122042">
                  <c:v>61021</c:v>
                </c:pt>
                <c:pt idx="122043">
                  <c:v>61021.5</c:v>
                </c:pt>
                <c:pt idx="122044">
                  <c:v>61022</c:v>
                </c:pt>
                <c:pt idx="122045">
                  <c:v>61022.5</c:v>
                </c:pt>
                <c:pt idx="122046">
                  <c:v>61023</c:v>
                </c:pt>
                <c:pt idx="122047">
                  <c:v>61023.5</c:v>
                </c:pt>
                <c:pt idx="122048">
                  <c:v>61024</c:v>
                </c:pt>
                <c:pt idx="122049">
                  <c:v>61024.5</c:v>
                </c:pt>
                <c:pt idx="122050">
                  <c:v>61025</c:v>
                </c:pt>
                <c:pt idx="122051">
                  <c:v>61025.5</c:v>
                </c:pt>
                <c:pt idx="122052">
                  <c:v>61026</c:v>
                </c:pt>
                <c:pt idx="122053">
                  <c:v>61026.5</c:v>
                </c:pt>
                <c:pt idx="122054">
                  <c:v>61027</c:v>
                </c:pt>
                <c:pt idx="122055">
                  <c:v>61027.5</c:v>
                </c:pt>
                <c:pt idx="122056">
                  <c:v>61028</c:v>
                </c:pt>
                <c:pt idx="122057">
                  <c:v>61028.5</c:v>
                </c:pt>
                <c:pt idx="122058">
                  <c:v>61029</c:v>
                </c:pt>
                <c:pt idx="122059">
                  <c:v>61029.5</c:v>
                </c:pt>
                <c:pt idx="122060">
                  <c:v>61030</c:v>
                </c:pt>
                <c:pt idx="122061">
                  <c:v>61030.5</c:v>
                </c:pt>
                <c:pt idx="122062">
                  <c:v>61031</c:v>
                </c:pt>
                <c:pt idx="122063">
                  <c:v>61031.5</c:v>
                </c:pt>
                <c:pt idx="122064">
                  <c:v>61032</c:v>
                </c:pt>
                <c:pt idx="122065">
                  <c:v>61032.5</c:v>
                </c:pt>
                <c:pt idx="122066">
                  <c:v>61033</c:v>
                </c:pt>
                <c:pt idx="122067">
                  <c:v>61033.5</c:v>
                </c:pt>
                <c:pt idx="122068">
                  <c:v>61034</c:v>
                </c:pt>
                <c:pt idx="122069">
                  <c:v>61034.5</c:v>
                </c:pt>
                <c:pt idx="122070">
                  <c:v>61035</c:v>
                </c:pt>
                <c:pt idx="122071">
                  <c:v>61035.5</c:v>
                </c:pt>
                <c:pt idx="122072">
                  <c:v>61036</c:v>
                </c:pt>
                <c:pt idx="122073">
                  <c:v>61036.5</c:v>
                </c:pt>
                <c:pt idx="122074">
                  <c:v>61037</c:v>
                </c:pt>
                <c:pt idx="122075">
                  <c:v>61037.5</c:v>
                </c:pt>
                <c:pt idx="122076">
                  <c:v>61038</c:v>
                </c:pt>
                <c:pt idx="122077">
                  <c:v>61038.5</c:v>
                </c:pt>
                <c:pt idx="122078">
                  <c:v>61039</c:v>
                </c:pt>
                <c:pt idx="122079">
                  <c:v>61039.5</c:v>
                </c:pt>
                <c:pt idx="122080">
                  <c:v>61040</c:v>
                </c:pt>
                <c:pt idx="122081">
                  <c:v>61040.5</c:v>
                </c:pt>
                <c:pt idx="122082">
                  <c:v>61041</c:v>
                </c:pt>
                <c:pt idx="122083">
                  <c:v>61041.5</c:v>
                </c:pt>
                <c:pt idx="122084">
                  <c:v>61042</c:v>
                </c:pt>
                <c:pt idx="122085">
                  <c:v>61042.5</c:v>
                </c:pt>
                <c:pt idx="122086">
                  <c:v>61043</c:v>
                </c:pt>
                <c:pt idx="122087">
                  <c:v>61043.5</c:v>
                </c:pt>
                <c:pt idx="122088">
                  <c:v>61044</c:v>
                </c:pt>
                <c:pt idx="122089">
                  <c:v>61044.5</c:v>
                </c:pt>
                <c:pt idx="122090">
                  <c:v>61045</c:v>
                </c:pt>
                <c:pt idx="122091">
                  <c:v>61045.5</c:v>
                </c:pt>
                <c:pt idx="122092">
                  <c:v>61046</c:v>
                </c:pt>
                <c:pt idx="122093">
                  <c:v>61046.5</c:v>
                </c:pt>
                <c:pt idx="122094">
                  <c:v>61047</c:v>
                </c:pt>
                <c:pt idx="122095">
                  <c:v>61047.5</c:v>
                </c:pt>
                <c:pt idx="122096">
                  <c:v>61048</c:v>
                </c:pt>
                <c:pt idx="122097">
                  <c:v>61048.5</c:v>
                </c:pt>
                <c:pt idx="122098">
                  <c:v>61049</c:v>
                </c:pt>
                <c:pt idx="122099">
                  <c:v>61049.5</c:v>
                </c:pt>
                <c:pt idx="122100">
                  <c:v>61050</c:v>
                </c:pt>
                <c:pt idx="122101">
                  <c:v>61050.5</c:v>
                </c:pt>
                <c:pt idx="122102">
                  <c:v>61051</c:v>
                </c:pt>
                <c:pt idx="122103">
                  <c:v>61051.5</c:v>
                </c:pt>
                <c:pt idx="122104">
                  <c:v>61052</c:v>
                </c:pt>
                <c:pt idx="122105">
                  <c:v>61052.5</c:v>
                </c:pt>
                <c:pt idx="122106">
                  <c:v>61053</c:v>
                </c:pt>
                <c:pt idx="122107">
                  <c:v>61053.5</c:v>
                </c:pt>
                <c:pt idx="122108">
                  <c:v>61054</c:v>
                </c:pt>
                <c:pt idx="122109">
                  <c:v>61054.5</c:v>
                </c:pt>
                <c:pt idx="122110">
                  <c:v>61055</c:v>
                </c:pt>
                <c:pt idx="122111">
                  <c:v>61055.5</c:v>
                </c:pt>
                <c:pt idx="122112">
                  <c:v>61056</c:v>
                </c:pt>
                <c:pt idx="122113">
                  <c:v>61056.5</c:v>
                </c:pt>
                <c:pt idx="122114">
                  <c:v>61057</c:v>
                </c:pt>
                <c:pt idx="122115">
                  <c:v>61057.5</c:v>
                </c:pt>
                <c:pt idx="122116">
                  <c:v>61058</c:v>
                </c:pt>
                <c:pt idx="122117">
                  <c:v>61058.5</c:v>
                </c:pt>
                <c:pt idx="122118">
                  <c:v>61059</c:v>
                </c:pt>
                <c:pt idx="122119">
                  <c:v>61059.5</c:v>
                </c:pt>
                <c:pt idx="122120">
                  <c:v>61060</c:v>
                </c:pt>
                <c:pt idx="122121">
                  <c:v>61060.5</c:v>
                </c:pt>
                <c:pt idx="122122">
                  <c:v>61061</c:v>
                </c:pt>
                <c:pt idx="122123">
                  <c:v>61061.5</c:v>
                </c:pt>
                <c:pt idx="122124">
                  <c:v>61062</c:v>
                </c:pt>
                <c:pt idx="122125">
                  <c:v>61062.5</c:v>
                </c:pt>
                <c:pt idx="122126">
                  <c:v>61063</c:v>
                </c:pt>
                <c:pt idx="122127">
                  <c:v>61063.5</c:v>
                </c:pt>
                <c:pt idx="122128">
                  <c:v>61064</c:v>
                </c:pt>
                <c:pt idx="122129">
                  <c:v>61064.5</c:v>
                </c:pt>
                <c:pt idx="122130">
                  <c:v>61065</c:v>
                </c:pt>
                <c:pt idx="122131">
                  <c:v>61065.5</c:v>
                </c:pt>
                <c:pt idx="122132">
                  <c:v>61066</c:v>
                </c:pt>
                <c:pt idx="122133">
                  <c:v>61066.5</c:v>
                </c:pt>
                <c:pt idx="122134">
                  <c:v>61067</c:v>
                </c:pt>
                <c:pt idx="122135">
                  <c:v>61067.5</c:v>
                </c:pt>
                <c:pt idx="122136">
                  <c:v>61068</c:v>
                </c:pt>
                <c:pt idx="122137">
                  <c:v>61068.5</c:v>
                </c:pt>
                <c:pt idx="122138">
                  <c:v>61069</c:v>
                </c:pt>
                <c:pt idx="122139">
                  <c:v>61069.5</c:v>
                </c:pt>
                <c:pt idx="122140">
                  <c:v>61070</c:v>
                </c:pt>
                <c:pt idx="122141">
                  <c:v>61070.5</c:v>
                </c:pt>
                <c:pt idx="122142">
                  <c:v>61071</c:v>
                </c:pt>
                <c:pt idx="122143">
                  <c:v>61071.5</c:v>
                </c:pt>
                <c:pt idx="122144">
                  <c:v>61072</c:v>
                </c:pt>
                <c:pt idx="122145">
                  <c:v>61072.5</c:v>
                </c:pt>
                <c:pt idx="122146">
                  <c:v>61073</c:v>
                </c:pt>
                <c:pt idx="122147">
                  <c:v>61073.5</c:v>
                </c:pt>
                <c:pt idx="122148">
                  <c:v>61074</c:v>
                </c:pt>
                <c:pt idx="122149">
                  <c:v>61074.5</c:v>
                </c:pt>
                <c:pt idx="122150">
                  <c:v>61075</c:v>
                </c:pt>
                <c:pt idx="122151">
                  <c:v>61075.5</c:v>
                </c:pt>
                <c:pt idx="122152">
                  <c:v>61076</c:v>
                </c:pt>
                <c:pt idx="122153">
                  <c:v>61076.5</c:v>
                </c:pt>
                <c:pt idx="122154">
                  <c:v>61077</c:v>
                </c:pt>
                <c:pt idx="122155">
                  <c:v>61077.5</c:v>
                </c:pt>
                <c:pt idx="122156">
                  <c:v>61078</c:v>
                </c:pt>
                <c:pt idx="122157">
                  <c:v>61078.5</c:v>
                </c:pt>
                <c:pt idx="122158">
                  <c:v>61079</c:v>
                </c:pt>
                <c:pt idx="122159">
                  <c:v>61079.5</c:v>
                </c:pt>
                <c:pt idx="122160">
                  <c:v>61080</c:v>
                </c:pt>
                <c:pt idx="122161">
                  <c:v>61080.5</c:v>
                </c:pt>
                <c:pt idx="122162">
                  <c:v>61081</c:v>
                </c:pt>
                <c:pt idx="122163">
                  <c:v>61081.5</c:v>
                </c:pt>
                <c:pt idx="122164">
                  <c:v>61082</c:v>
                </c:pt>
                <c:pt idx="122165">
                  <c:v>61082.5</c:v>
                </c:pt>
                <c:pt idx="122166">
                  <c:v>61083</c:v>
                </c:pt>
                <c:pt idx="122167">
                  <c:v>61083.5</c:v>
                </c:pt>
                <c:pt idx="122168">
                  <c:v>61084</c:v>
                </c:pt>
                <c:pt idx="122169">
                  <c:v>61084.5</c:v>
                </c:pt>
                <c:pt idx="122170">
                  <c:v>61085</c:v>
                </c:pt>
                <c:pt idx="122171">
                  <c:v>61085.5</c:v>
                </c:pt>
                <c:pt idx="122172">
                  <c:v>61086</c:v>
                </c:pt>
                <c:pt idx="122173">
                  <c:v>61086.5</c:v>
                </c:pt>
                <c:pt idx="122174">
                  <c:v>61087</c:v>
                </c:pt>
                <c:pt idx="122175">
                  <c:v>61087.5</c:v>
                </c:pt>
                <c:pt idx="122176">
                  <c:v>61088</c:v>
                </c:pt>
                <c:pt idx="122177">
                  <c:v>61088.5</c:v>
                </c:pt>
                <c:pt idx="122178">
                  <c:v>61089</c:v>
                </c:pt>
                <c:pt idx="122179">
                  <c:v>61089.5</c:v>
                </c:pt>
                <c:pt idx="122180">
                  <c:v>61090</c:v>
                </c:pt>
                <c:pt idx="122181">
                  <c:v>61090.5</c:v>
                </c:pt>
                <c:pt idx="122182">
                  <c:v>61091</c:v>
                </c:pt>
                <c:pt idx="122183">
                  <c:v>61091.5</c:v>
                </c:pt>
                <c:pt idx="122184">
                  <c:v>61092</c:v>
                </c:pt>
                <c:pt idx="122185">
                  <c:v>61092.5</c:v>
                </c:pt>
                <c:pt idx="122186">
                  <c:v>61093</c:v>
                </c:pt>
                <c:pt idx="122187">
                  <c:v>61093.5</c:v>
                </c:pt>
                <c:pt idx="122188">
                  <c:v>61094</c:v>
                </c:pt>
                <c:pt idx="122189">
                  <c:v>61094.5</c:v>
                </c:pt>
                <c:pt idx="122190">
                  <c:v>61095</c:v>
                </c:pt>
                <c:pt idx="122191">
                  <c:v>61095.5</c:v>
                </c:pt>
                <c:pt idx="122192">
                  <c:v>61096</c:v>
                </c:pt>
                <c:pt idx="122193">
                  <c:v>61096.5</c:v>
                </c:pt>
                <c:pt idx="122194">
                  <c:v>61097</c:v>
                </c:pt>
                <c:pt idx="122195">
                  <c:v>61097.5</c:v>
                </c:pt>
                <c:pt idx="122196">
                  <c:v>61098</c:v>
                </c:pt>
                <c:pt idx="122197">
                  <c:v>61098.5</c:v>
                </c:pt>
                <c:pt idx="122198">
                  <c:v>61099</c:v>
                </c:pt>
                <c:pt idx="122199">
                  <c:v>61099.5</c:v>
                </c:pt>
                <c:pt idx="122200">
                  <c:v>61100</c:v>
                </c:pt>
                <c:pt idx="122201">
                  <c:v>61100.5</c:v>
                </c:pt>
                <c:pt idx="122202">
                  <c:v>61101</c:v>
                </c:pt>
                <c:pt idx="122203">
                  <c:v>61101.5</c:v>
                </c:pt>
                <c:pt idx="122204">
                  <c:v>61102</c:v>
                </c:pt>
                <c:pt idx="122205">
                  <c:v>61102.5</c:v>
                </c:pt>
                <c:pt idx="122206">
                  <c:v>61103</c:v>
                </c:pt>
                <c:pt idx="122207">
                  <c:v>61103.5</c:v>
                </c:pt>
                <c:pt idx="122208">
                  <c:v>61104</c:v>
                </c:pt>
                <c:pt idx="122209">
                  <c:v>61104.5</c:v>
                </c:pt>
                <c:pt idx="122210">
                  <c:v>61105</c:v>
                </c:pt>
                <c:pt idx="122211">
                  <c:v>61105.5</c:v>
                </c:pt>
                <c:pt idx="122212">
                  <c:v>61106</c:v>
                </c:pt>
                <c:pt idx="122213">
                  <c:v>61106.5</c:v>
                </c:pt>
                <c:pt idx="122214">
                  <c:v>61107</c:v>
                </c:pt>
                <c:pt idx="122215">
                  <c:v>61107.5</c:v>
                </c:pt>
                <c:pt idx="122216">
                  <c:v>61108</c:v>
                </c:pt>
                <c:pt idx="122217">
                  <c:v>61108.5</c:v>
                </c:pt>
                <c:pt idx="122218">
                  <c:v>61109</c:v>
                </c:pt>
                <c:pt idx="122219">
                  <c:v>61109.5</c:v>
                </c:pt>
                <c:pt idx="122220">
                  <c:v>61110</c:v>
                </c:pt>
                <c:pt idx="122221">
                  <c:v>61110.5</c:v>
                </c:pt>
                <c:pt idx="122222">
                  <c:v>61111</c:v>
                </c:pt>
                <c:pt idx="122223">
                  <c:v>61111.5</c:v>
                </c:pt>
                <c:pt idx="122224">
                  <c:v>61112</c:v>
                </c:pt>
                <c:pt idx="122225">
                  <c:v>61112.5</c:v>
                </c:pt>
                <c:pt idx="122226">
                  <c:v>61113</c:v>
                </c:pt>
                <c:pt idx="122227">
                  <c:v>61113.5</c:v>
                </c:pt>
                <c:pt idx="122228">
                  <c:v>61114</c:v>
                </c:pt>
                <c:pt idx="122229">
                  <c:v>61114.5</c:v>
                </c:pt>
                <c:pt idx="122230">
                  <c:v>61115</c:v>
                </c:pt>
                <c:pt idx="122231">
                  <c:v>61115.5</c:v>
                </c:pt>
                <c:pt idx="122232">
                  <c:v>61116</c:v>
                </c:pt>
                <c:pt idx="122233">
                  <c:v>61116.5</c:v>
                </c:pt>
                <c:pt idx="122234">
                  <c:v>61117</c:v>
                </c:pt>
                <c:pt idx="122235">
                  <c:v>61117.5</c:v>
                </c:pt>
                <c:pt idx="122236">
                  <c:v>61118</c:v>
                </c:pt>
                <c:pt idx="122237">
                  <c:v>61118.5</c:v>
                </c:pt>
                <c:pt idx="122238">
                  <c:v>61119</c:v>
                </c:pt>
                <c:pt idx="122239">
                  <c:v>61119.5</c:v>
                </c:pt>
                <c:pt idx="122240">
                  <c:v>61120</c:v>
                </c:pt>
                <c:pt idx="122241">
                  <c:v>61120.5</c:v>
                </c:pt>
                <c:pt idx="122242">
                  <c:v>61121</c:v>
                </c:pt>
                <c:pt idx="122243">
                  <c:v>61121.5</c:v>
                </c:pt>
                <c:pt idx="122244">
                  <c:v>61122</c:v>
                </c:pt>
                <c:pt idx="122245">
                  <c:v>61122.5</c:v>
                </c:pt>
                <c:pt idx="122246">
                  <c:v>61123</c:v>
                </c:pt>
                <c:pt idx="122247">
                  <c:v>61123.5</c:v>
                </c:pt>
                <c:pt idx="122248">
                  <c:v>61124</c:v>
                </c:pt>
                <c:pt idx="122249">
                  <c:v>61124.5</c:v>
                </c:pt>
                <c:pt idx="122250">
                  <c:v>61125</c:v>
                </c:pt>
                <c:pt idx="122251">
                  <c:v>61125.5</c:v>
                </c:pt>
                <c:pt idx="122252">
                  <c:v>61126</c:v>
                </c:pt>
                <c:pt idx="122253">
                  <c:v>61126.5</c:v>
                </c:pt>
                <c:pt idx="122254">
                  <c:v>61127</c:v>
                </c:pt>
                <c:pt idx="122255">
                  <c:v>61127.5</c:v>
                </c:pt>
                <c:pt idx="122256">
                  <c:v>61128</c:v>
                </c:pt>
                <c:pt idx="122257">
                  <c:v>61128.5</c:v>
                </c:pt>
                <c:pt idx="122258">
                  <c:v>61129</c:v>
                </c:pt>
                <c:pt idx="122259">
                  <c:v>61129.5</c:v>
                </c:pt>
                <c:pt idx="122260">
                  <c:v>61130</c:v>
                </c:pt>
                <c:pt idx="122261">
                  <c:v>61130.5</c:v>
                </c:pt>
                <c:pt idx="122262">
                  <c:v>61131</c:v>
                </c:pt>
                <c:pt idx="122263">
                  <c:v>61131.5</c:v>
                </c:pt>
                <c:pt idx="122264">
                  <c:v>61132</c:v>
                </c:pt>
                <c:pt idx="122265">
                  <c:v>61132.5</c:v>
                </c:pt>
                <c:pt idx="122266">
                  <c:v>61133</c:v>
                </c:pt>
                <c:pt idx="122267">
                  <c:v>61133.5</c:v>
                </c:pt>
                <c:pt idx="122268">
                  <c:v>61134</c:v>
                </c:pt>
                <c:pt idx="122269">
                  <c:v>61134.5</c:v>
                </c:pt>
                <c:pt idx="122270">
                  <c:v>61135</c:v>
                </c:pt>
                <c:pt idx="122271">
                  <c:v>61135.5</c:v>
                </c:pt>
                <c:pt idx="122272">
                  <c:v>61136</c:v>
                </c:pt>
                <c:pt idx="122273">
                  <c:v>61136.5</c:v>
                </c:pt>
                <c:pt idx="122274">
                  <c:v>61137</c:v>
                </c:pt>
                <c:pt idx="122275">
                  <c:v>61137.5</c:v>
                </c:pt>
                <c:pt idx="122276">
                  <c:v>61138</c:v>
                </c:pt>
                <c:pt idx="122277">
                  <c:v>61138.5</c:v>
                </c:pt>
                <c:pt idx="122278">
                  <c:v>61139</c:v>
                </c:pt>
                <c:pt idx="122279">
                  <c:v>61139.5</c:v>
                </c:pt>
                <c:pt idx="122280">
                  <c:v>61140</c:v>
                </c:pt>
                <c:pt idx="122281">
                  <c:v>61140.5</c:v>
                </c:pt>
                <c:pt idx="122282">
                  <c:v>61141</c:v>
                </c:pt>
                <c:pt idx="122283">
                  <c:v>61141.5</c:v>
                </c:pt>
                <c:pt idx="122284">
                  <c:v>61142</c:v>
                </c:pt>
                <c:pt idx="122285">
                  <c:v>61142.5</c:v>
                </c:pt>
                <c:pt idx="122286">
                  <c:v>61143</c:v>
                </c:pt>
                <c:pt idx="122287">
                  <c:v>61143.5</c:v>
                </c:pt>
                <c:pt idx="122288">
                  <c:v>61144</c:v>
                </c:pt>
                <c:pt idx="122289">
                  <c:v>61144.5</c:v>
                </c:pt>
                <c:pt idx="122290">
                  <c:v>61145</c:v>
                </c:pt>
                <c:pt idx="122291">
                  <c:v>61145.5</c:v>
                </c:pt>
                <c:pt idx="122292">
                  <c:v>61146</c:v>
                </c:pt>
                <c:pt idx="122293">
                  <c:v>61146.5</c:v>
                </c:pt>
                <c:pt idx="122294">
                  <c:v>61147</c:v>
                </c:pt>
                <c:pt idx="122295">
                  <c:v>61147.5</c:v>
                </c:pt>
                <c:pt idx="122296">
                  <c:v>61148</c:v>
                </c:pt>
                <c:pt idx="122297">
                  <c:v>61148.5</c:v>
                </c:pt>
                <c:pt idx="122298">
                  <c:v>61149</c:v>
                </c:pt>
                <c:pt idx="122299">
                  <c:v>61149.5</c:v>
                </c:pt>
                <c:pt idx="122300">
                  <c:v>61150</c:v>
                </c:pt>
                <c:pt idx="122301">
                  <c:v>61150.5</c:v>
                </c:pt>
                <c:pt idx="122302">
                  <c:v>61151</c:v>
                </c:pt>
                <c:pt idx="122303">
                  <c:v>61151.5</c:v>
                </c:pt>
                <c:pt idx="122304">
                  <c:v>61152</c:v>
                </c:pt>
                <c:pt idx="122305">
                  <c:v>61152.5</c:v>
                </c:pt>
                <c:pt idx="122306">
                  <c:v>61153</c:v>
                </c:pt>
                <c:pt idx="122307">
                  <c:v>61153.5</c:v>
                </c:pt>
                <c:pt idx="122308">
                  <c:v>61154</c:v>
                </c:pt>
                <c:pt idx="122309">
                  <c:v>61154.5</c:v>
                </c:pt>
                <c:pt idx="122310">
                  <c:v>61155</c:v>
                </c:pt>
                <c:pt idx="122311">
                  <c:v>61155.5</c:v>
                </c:pt>
                <c:pt idx="122312">
                  <c:v>61156</c:v>
                </c:pt>
                <c:pt idx="122313">
                  <c:v>61156.5</c:v>
                </c:pt>
                <c:pt idx="122314">
                  <c:v>61157</c:v>
                </c:pt>
                <c:pt idx="122315">
                  <c:v>61157.5</c:v>
                </c:pt>
                <c:pt idx="122316">
                  <c:v>61158</c:v>
                </c:pt>
                <c:pt idx="122317">
                  <c:v>61158.5</c:v>
                </c:pt>
                <c:pt idx="122318">
                  <c:v>61159</c:v>
                </c:pt>
                <c:pt idx="122319">
                  <c:v>61159.5</c:v>
                </c:pt>
                <c:pt idx="122320">
                  <c:v>61160</c:v>
                </c:pt>
                <c:pt idx="122321">
                  <c:v>61160.5</c:v>
                </c:pt>
                <c:pt idx="122322">
                  <c:v>61161</c:v>
                </c:pt>
                <c:pt idx="122323">
                  <c:v>61161.5</c:v>
                </c:pt>
                <c:pt idx="122324">
                  <c:v>61162</c:v>
                </c:pt>
                <c:pt idx="122325">
                  <c:v>61162.5</c:v>
                </c:pt>
                <c:pt idx="122326">
                  <c:v>61163</c:v>
                </c:pt>
                <c:pt idx="122327">
                  <c:v>61163.5</c:v>
                </c:pt>
                <c:pt idx="122328">
                  <c:v>61164</c:v>
                </c:pt>
                <c:pt idx="122329">
                  <c:v>61164.5</c:v>
                </c:pt>
                <c:pt idx="122330">
                  <c:v>61165</c:v>
                </c:pt>
                <c:pt idx="122331">
                  <c:v>61165.5</c:v>
                </c:pt>
                <c:pt idx="122332">
                  <c:v>61166</c:v>
                </c:pt>
                <c:pt idx="122333">
                  <c:v>61166.5</c:v>
                </c:pt>
                <c:pt idx="122334">
                  <c:v>61167</c:v>
                </c:pt>
                <c:pt idx="122335">
                  <c:v>61167.5</c:v>
                </c:pt>
                <c:pt idx="122336">
                  <c:v>61168</c:v>
                </c:pt>
                <c:pt idx="122337">
                  <c:v>61168.5</c:v>
                </c:pt>
                <c:pt idx="122338">
                  <c:v>61169</c:v>
                </c:pt>
                <c:pt idx="122339">
                  <c:v>61169.5</c:v>
                </c:pt>
                <c:pt idx="122340">
                  <c:v>61170</c:v>
                </c:pt>
                <c:pt idx="122341">
                  <c:v>61170.5</c:v>
                </c:pt>
                <c:pt idx="122342">
                  <c:v>61171</c:v>
                </c:pt>
                <c:pt idx="122343">
                  <c:v>61171.5</c:v>
                </c:pt>
                <c:pt idx="122344">
                  <c:v>61172</c:v>
                </c:pt>
                <c:pt idx="122345">
                  <c:v>61172.5</c:v>
                </c:pt>
                <c:pt idx="122346">
                  <c:v>61173</c:v>
                </c:pt>
                <c:pt idx="122347">
                  <c:v>61173.5</c:v>
                </c:pt>
                <c:pt idx="122348">
                  <c:v>61174</c:v>
                </c:pt>
                <c:pt idx="122349">
                  <c:v>61174.5</c:v>
                </c:pt>
                <c:pt idx="122350">
                  <c:v>61175</c:v>
                </c:pt>
                <c:pt idx="122351">
                  <c:v>61175.5</c:v>
                </c:pt>
                <c:pt idx="122352">
                  <c:v>61176</c:v>
                </c:pt>
                <c:pt idx="122353">
                  <c:v>61176.5</c:v>
                </c:pt>
                <c:pt idx="122354">
                  <c:v>61177</c:v>
                </c:pt>
                <c:pt idx="122355">
                  <c:v>61177.5</c:v>
                </c:pt>
                <c:pt idx="122356">
                  <c:v>61178</c:v>
                </c:pt>
                <c:pt idx="122357">
                  <c:v>61178.5</c:v>
                </c:pt>
                <c:pt idx="122358">
                  <c:v>61179</c:v>
                </c:pt>
                <c:pt idx="122359">
                  <c:v>61179.5</c:v>
                </c:pt>
                <c:pt idx="122360">
                  <c:v>61180</c:v>
                </c:pt>
                <c:pt idx="122361">
                  <c:v>61180.5</c:v>
                </c:pt>
                <c:pt idx="122362">
                  <c:v>61181</c:v>
                </c:pt>
                <c:pt idx="122363">
                  <c:v>61181.5</c:v>
                </c:pt>
                <c:pt idx="122364">
                  <c:v>61182</c:v>
                </c:pt>
                <c:pt idx="122365">
                  <c:v>61182.5</c:v>
                </c:pt>
                <c:pt idx="122366">
                  <c:v>61183</c:v>
                </c:pt>
                <c:pt idx="122367">
                  <c:v>61183.5</c:v>
                </c:pt>
                <c:pt idx="122368">
                  <c:v>61184</c:v>
                </c:pt>
                <c:pt idx="122369">
                  <c:v>61184.5</c:v>
                </c:pt>
                <c:pt idx="122370">
                  <c:v>61185</c:v>
                </c:pt>
                <c:pt idx="122371">
                  <c:v>61185.5</c:v>
                </c:pt>
                <c:pt idx="122372">
                  <c:v>61186</c:v>
                </c:pt>
                <c:pt idx="122373">
                  <c:v>61186.5</c:v>
                </c:pt>
                <c:pt idx="122374">
                  <c:v>61187</c:v>
                </c:pt>
                <c:pt idx="122375">
                  <c:v>61187.5</c:v>
                </c:pt>
                <c:pt idx="122376">
                  <c:v>61188</c:v>
                </c:pt>
                <c:pt idx="122377">
                  <c:v>61188.5</c:v>
                </c:pt>
                <c:pt idx="122378">
                  <c:v>61189</c:v>
                </c:pt>
                <c:pt idx="122379">
                  <c:v>61189.5</c:v>
                </c:pt>
                <c:pt idx="122380">
                  <c:v>61190</c:v>
                </c:pt>
                <c:pt idx="122381">
                  <c:v>61190.5</c:v>
                </c:pt>
                <c:pt idx="122382">
                  <c:v>61191</c:v>
                </c:pt>
                <c:pt idx="122383">
                  <c:v>61191.5</c:v>
                </c:pt>
                <c:pt idx="122384">
                  <c:v>61192</c:v>
                </c:pt>
                <c:pt idx="122385">
                  <c:v>61192.5</c:v>
                </c:pt>
                <c:pt idx="122386">
                  <c:v>61193</c:v>
                </c:pt>
                <c:pt idx="122387">
                  <c:v>61193.5</c:v>
                </c:pt>
                <c:pt idx="122388">
                  <c:v>61194</c:v>
                </c:pt>
                <c:pt idx="122389">
                  <c:v>61194.5</c:v>
                </c:pt>
                <c:pt idx="122390">
                  <c:v>61195</c:v>
                </c:pt>
                <c:pt idx="122391">
                  <c:v>61195.5</c:v>
                </c:pt>
                <c:pt idx="122392">
                  <c:v>61196</c:v>
                </c:pt>
                <c:pt idx="122393">
                  <c:v>61196.5</c:v>
                </c:pt>
                <c:pt idx="122394">
                  <c:v>61197</c:v>
                </c:pt>
                <c:pt idx="122395">
                  <c:v>61197.5</c:v>
                </c:pt>
                <c:pt idx="122396">
                  <c:v>61198</c:v>
                </c:pt>
                <c:pt idx="122397">
                  <c:v>61198.5</c:v>
                </c:pt>
                <c:pt idx="122398">
                  <c:v>61199</c:v>
                </c:pt>
                <c:pt idx="122399">
                  <c:v>61199.5</c:v>
                </c:pt>
                <c:pt idx="122400">
                  <c:v>61200</c:v>
                </c:pt>
                <c:pt idx="122401">
                  <c:v>61200.5</c:v>
                </c:pt>
                <c:pt idx="122402">
                  <c:v>61201</c:v>
                </c:pt>
                <c:pt idx="122403">
                  <c:v>61201.5</c:v>
                </c:pt>
                <c:pt idx="122404">
                  <c:v>61202</c:v>
                </c:pt>
                <c:pt idx="122405">
                  <c:v>61202.5</c:v>
                </c:pt>
                <c:pt idx="122406">
                  <c:v>61203</c:v>
                </c:pt>
                <c:pt idx="122407">
                  <c:v>61203.5</c:v>
                </c:pt>
                <c:pt idx="122408">
                  <c:v>61204</c:v>
                </c:pt>
                <c:pt idx="122409">
                  <c:v>61204.5</c:v>
                </c:pt>
                <c:pt idx="122410">
                  <c:v>61205</c:v>
                </c:pt>
                <c:pt idx="122411">
                  <c:v>61205.5</c:v>
                </c:pt>
                <c:pt idx="122412">
                  <c:v>61206</c:v>
                </c:pt>
                <c:pt idx="122413">
                  <c:v>61206.5</c:v>
                </c:pt>
                <c:pt idx="122414">
                  <c:v>61207</c:v>
                </c:pt>
                <c:pt idx="122415">
                  <c:v>61207.5</c:v>
                </c:pt>
                <c:pt idx="122416">
                  <c:v>61208</c:v>
                </c:pt>
                <c:pt idx="122417">
                  <c:v>61208.5</c:v>
                </c:pt>
                <c:pt idx="122418">
                  <c:v>61209</c:v>
                </c:pt>
                <c:pt idx="122419">
                  <c:v>61209.5</c:v>
                </c:pt>
                <c:pt idx="122420">
                  <c:v>61210</c:v>
                </c:pt>
                <c:pt idx="122421">
                  <c:v>61210.5</c:v>
                </c:pt>
                <c:pt idx="122422">
                  <c:v>61211</c:v>
                </c:pt>
                <c:pt idx="122423">
                  <c:v>61211.5</c:v>
                </c:pt>
                <c:pt idx="122424">
                  <c:v>61212</c:v>
                </c:pt>
                <c:pt idx="122425">
                  <c:v>61212.5</c:v>
                </c:pt>
                <c:pt idx="122426">
                  <c:v>61213</c:v>
                </c:pt>
                <c:pt idx="122427">
                  <c:v>61213.5</c:v>
                </c:pt>
                <c:pt idx="122428">
                  <c:v>61214</c:v>
                </c:pt>
                <c:pt idx="122429">
                  <c:v>61214.5</c:v>
                </c:pt>
                <c:pt idx="122430">
                  <c:v>61215</c:v>
                </c:pt>
                <c:pt idx="122431">
                  <c:v>61215.5</c:v>
                </c:pt>
                <c:pt idx="122432">
                  <c:v>61216</c:v>
                </c:pt>
                <c:pt idx="122433">
                  <c:v>61216.5</c:v>
                </c:pt>
                <c:pt idx="122434">
                  <c:v>61217</c:v>
                </c:pt>
                <c:pt idx="122435">
                  <c:v>61217.5</c:v>
                </c:pt>
                <c:pt idx="122436">
                  <c:v>61218</c:v>
                </c:pt>
                <c:pt idx="122437">
                  <c:v>61218.5</c:v>
                </c:pt>
                <c:pt idx="122438">
                  <c:v>61219</c:v>
                </c:pt>
                <c:pt idx="122439">
                  <c:v>61219.5</c:v>
                </c:pt>
                <c:pt idx="122440">
                  <c:v>61220</c:v>
                </c:pt>
                <c:pt idx="122441">
                  <c:v>61220.5</c:v>
                </c:pt>
                <c:pt idx="122442">
                  <c:v>61221</c:v>
                </c:pt>
                <c:pt idx="122443">
                  <c:v>61221.5</c:v>
                </c:pt>
                <c:pt idx="122444">
                  <c:v>61222</c:v>
                </c:pt>
                <c:pt idx="122445">
                  <c:v>61222.5</c:v>
                </c:pt>
                <c:pt idx="122446">
                  <c:v>61223</c:v>
                </c:pt>
                <c:pt idx="122447">
                  <c:v>61223.5</c:v>
                </c:pt>
                <c:pt idx="122448">
                  <c:v>61224</c:v>
                </c:pt>
                <c:pt idx="122449">
                  <c:v>61224.5</c:v>
                </c:pt>
                <c:pt idx="122450">
                  <c:v>61225</c:v>
                </c:pt>
                <c:pt idx="122451">
                  <c:v>61225.5</c:v>
                </c:pt>
                <c:pt idx="122452">
                  <c:v>61226</c:v>
                </c:pt>
                <c:pt idx="122453">
                  <c:v>61226.5</c:v>
                </c:pt>
                <c:pt idx="122454">
                  <c:v>61227</c:v>
                </c:pt>
                <c:pt idx="122455">
                  <c:v>61227.5</c:v>
                </c:pt>
                <c:pt idx="122456">
                  <c:v>61228</c:v>
                </c:pt>
                <c:pt idx="122457">
                  <c:v>61228.5</c:v>
                </c:pt>
                <c:pt idx="122458">
                  <c:v>61229</c:v>
                </c:pt>
                <c:pt idx="122459">
                  <c:v>61229.5</c:v>
                </c:pt>
                <c:pt idx="122460">
                  <c:v>61230</c:v>
                </c:pt>
                <c:pt idx="122461">
                  <c:v>61230.5</c:v>
                </c:pt>
                <c:pt idx="122462">
                  <c:v>61231</c:v>
                </c:pt>
                <c:pt idx="122463">
                  <c:v>61231.5</c:v>
                </c:pt>
                <c:pt idx="122464">
                  <c:v>61232</c:v>
                </c:pt>
                <c:pt idx="122465">
                  <c:v>61232.5</c:v>
                </c:pt>
                <c:pt idx="122466">
                  <c:v>61233</c:v>
                </c:pt>
                <c:pt idx="122467">
                  <c:v>61233.5</c:v>
                </c:pt>
                <c:pt idx="122468">
                  <c:v>61234</c:v>
                </c:pt>
                <c:pt idx="122469">
                  <c:v>61234.5</c:v>
                </c:pt>
                <c:pt idx="122470">
                  <c:v>61235</c:v>
                </c:pt>
                <c:pt idx="122471">
                  <c:v>61235.5</c:v>
                </c:pt>
                <c:pt idx="122472">
                  <c:v>61236</c:v>
                </c:pt>
                <c:pt idx="122473">
                  <c:v>61236.5</c:v>
                </c:pt>
                <c:pt idx="122474">
                  <c:v>61237</c:v>
                </c:pt>
                <c:pt idx="122475">
                  <c:v>61237.5</c:v>
                </c:pt>
                <c:pt idx="122476">
                  <c:v>61238</c:v>
                </c:pt>
                <c:pt idx="122477">
                  <c:v>61238.5</c:v>
                </c:pt>
                <c:pt idx="122478">
                  <c:v>61239</c:v>
                </c:pt>
                <c:pt idx="122479">
                  <c:v>61239.5</c:v>
                </c:pt>
                <c:pt idx="122480">
                  <c:v>61240</c:v>
                </c:pt>
                <c:pt idx="122481">
                  <c:v>61240.5</c:v>
                </c:pt>
                <c:pt idx="122482">
                  <c:v>61241</c:v>
                </c:pt>
                <c:pt idx="122483">
                  <c:v>61241.5</c:v>
                </c:pt>
                <c:pt idx="122484">
                  <c:v>61242</c:v>
                </c:pt>
                <c:pt idx="122485">
                  <c:v>61242.5</c:v>
                </c:pt>
                <c:pt idx="122486">
                  <c:v>61243</c:v>
                </c:pt>
                <c:pt idx="122487">
                  <c:v>61243.5</c:v>
                </c:pt>
                <c:pt idx="122488">
                  <c:v>61244</c:v>
                </c:pt>
                <c:pt idx="122489">
                  <c:v>61244.5</c:v>
                </c:pt>
                <c:pt idx="122490">
                  <c:v>61245</c:v>
                </c:pt>
                <c:pt idx="122491">
                  <c:v>61245.5</c:v>
                </c:pt>
                <c:pt idx="122492">
                  <c:v>61246</c:v>
                </c:pt>
                <c:pt idx="122493">
                  <c:v>61246.5</c:v>
                </c:pt>
                <c:pt idx="122494">
                  <c:v>61247</c:v>
                </c:pt>
                <c:pt idx="122495">
                  <c:v>61247.5</c:v>
                </c:pt>
                <c:pt idx="122496">
                  <c:v>61248</c:v>
                </c:pt>
                <c:pt idx="122497">
                  <c:v>61248.5</c:v>
                </c:pt>
                <c:pt idx="122498">
                  <c:v>61249</c:v>
                </c:pt>
                <c:pt idx="122499">
                  <c:v>61249.5</c:v>
                </c:pt>
                <c:pt idx="122500">
                  <c:v>61250</c:v>
                </c:pt>
                <c:pt idx="122501">
                  <c:v>61250.5</c:v>
                </c:pt>
                <c:pt idx="122502">
                  <c:v>61251</c:v>
                </c:pt>
                <c:pt idx="122503">
                  <c:v>61251.5</c:v>
                </c:pt>
                <c:pt idx="122504">
                  <c:v>61252</c:v>
                </c:pt>
                <c:pt idx="122505">
                  <c:v>61252.5</c:v>
                </c:pt>
                <c:pt idx="122506">
                  <c:v>61253</c:v>
                </c:pt>
                <c:pt idx="122507">
                  <c:v>61253.5</c:v>
                </c:pt>
                <c:pt idx="122508">
                  <c:v>61254</c:v>
                </c:pt>
                <c:pt idx="122509">
                  <c:v>61254.5</c:v>
                </c:pt>
                <c:pt idx="122510">
                  <c:v>61255</c:v>
                </c:pt>
                <c:pt idx="122511">
                  <c:v>61255.5</c:v>
                </c:pt>
                <c:pt idx="122512">
                  <c:v>61256</c:v>
                </c:pt>
                <c:pt idx="122513">
                  <c:v>61256.5</c:v>
                </c:pt>
                <c:pt idx="122514">
                  <c:v>61257</c:v>
                </c:pt>
                <c:pt idx="122515">
                  <c:v>61257.5</c:v>
                </c:pt>
                <c:pt idx="122516">
                  <c:v>61258</c:v>
                </c:pt>
                <c:pt idx="122517">
                  <c:v>61258.5</c:v>
                </c:pt>
                <c:pt idx="122518">
                  <c:v>61259</c:v>
                </c:pt>
                <c:pt idx="122519">
                  <c:v>61259.5</c:v>
                </c:pt>
                <c:pt idx="122520">
                  <c:v>61260</c:v>
                </c:pt>
                <c:pt idx="122521">
                  <c:v>61260.5</c:v>
                </c:pt>
                <c:pt idx="122522">
                  <c:v>61261</c:v>
                </c:pt>
                <c:pt idx="122523">
                  <c:v>61261.5</c:v>
                </c:pt>
                <c:pt idx="122524">
                  <c:v>61262</c:v>
                </c:pt>
                <c:pt idx="122525">
                  <c:v>61262.5</c:v>
                </c:pt>
                <c:pt idx="122526">
                  <c:v>61263</c:v>
                </c:pt>
                <c:pt idx="122527">
                  <c:v>61263.5</c:v>
                </c:pt>
                <c:pt idx="122528">
                  <c:v>61264</c:v>
                </c:pt>
                <c:pt idx="122529">
                  <c:v>61264.5</c:v>
                </c:pt>
                <c:pt idx="122530">
                  <c:v>61265</c:v>
                </c:pt>
                <c:pt idx="122531">
                  <c:v>61265.5</c:v>
                </c:pt>
                <c:pt idx="122532">
                  <c:v>61266</c:v>
                </c:pt>
                <c:pt idx="122533">
                  <c:v>61266.5</c:v>
                </c:pt>
                <c:pt idx="122534">
                  <c:v>61267</c:v>
                </c:pt>
                <c:pt idx="122535">
                  <c:v>61267.5</c:v>
                </c:pt>
                <c:pt idx="122536">
                  <c:v>61268</c:v>
                </c:pt>
                <c:pt idx="122537">
                  <c:v>61268.5</c:v>
                </c:pt>
                <c:pt idx="122538">
                  <c:v>61269</c:v>
                </c:pt>
                <c:pt idx="122539">
                  <c:v>61269.5</c:v>
                </c:pt>
                <c:pt idx="122540">
                  <c:v>61270</c:v>
                </c:pt>
                <c:pt idx="122541">
                  <c:v>61270.5</c:v>
                </c:pt>
                <c:pt idx="122542">
                  <c:v>61271</c:v>
                </c:pt>
                <c:pt idx="122543">
                  <c:v>61271.5</c:v>
                </c:pt>
                <c:pt idx="122544">
                  <c:v>61272</c:v>
                </c:pt>
                <c:pt idx="122545">
                  <c:v>61272.5</c:v>
                </c:pt>
                <c:pt idx="122546">
                  <c:v>61273</c:v>
                </c:pt>
                <c:pt idx="122547">
                  <c:v>61273.5</c:v>
                </c:pt>
                <c:pt idx="122548">
                  <c:v>61274</c:v>
                </c:pt>
                <c:pt idx="122549">
                  <c:v>61274.5</c:v>
                </c:pt>
                <c:pt idx="122550">
                  <c:v>61275</c:v>
                </c:pt>
                <c:pt idx="122551">
                  <c:v>61275.5</c:v>
                </c:pt>
                <c:pt idx="122552">
                  <c:v>61276</c:v>
                </c:pt>
                <c:pt idx="122553">
                  <c:v>61276.5</c:v>
                </c:pt>
                <c:pt idx="122554">
                  <c:v>61277</c:v>
                </c:pt>
                <c:pt idx="122555">
                  <c:v>61277.5</c:v>
                </c:pt>
                <c:pt idx="122556">
                  <c:v>61278</c:v>
                </c:pt>
                <c:pt idx="122557">
                  <c:v>61278.5</c:v>
                </c:pt>
                <c:pt idx="122558">
                  <c:v>61279</c:v>
                </c:pt>
                <c:pt idx="122559">
                  <c:v>61279.5</c:v>
                </c:pt>
                <c:pt idx="122560">
                  <c:v>61280</c:v>
                </c:pt>
                <c:pt idx="122561">
                  <c:v>61280.5</c:v>
                </c:pt>
                <c:pt idx="122562">
                  <c:v>61281</c:v>
                </c:pt>
                <c:pt idx="122563">
                  <c:v>61281.5</c:v>
                </c:pt>
                <c:pt idx="122564">
                  <c:v>61282</c:v>
                </c:pt>
                <c:pt idx="122565">
                  <c:v>61282.5</c:v>
                </c:pt>
                <c:pt idx="122566">
                  <c:v>61283</c:v>
                </c:pt>
                <c:pt idx="122567">
                  <c:v>61283.5</c:v>
                </c:pt>
                <c:pt idx="122568">
                  <c:v>61284</c:v>
                </c:pt>
                <c:pt idx="122569">
                  <c:v>61284.5</c:v>
                </c:pt>
                <c:pt idx="122570">
                  <c:v>61285</c:v>
                </c:pt>
                <c:pt idx="122571">
                  <c:v>61285.5</c:v>
                </c:pt>
                <c:pt idx="122572">
                  <c:v>61286</c:v>
                </c:pt>
                <c:pt idx="122573">
                  <c:v>61286.5</c:v>
                </c:pt>
                <c:pt idx="122574">
                  <c:v>61287</c:v>
                </c:pt>
                <c:pt idx="122575">
                  <c:v>61287.5</c:v>
                </c:pt>
                <c:pt idx="122576">
                  <c:v>61288</c:v>
                </c:pt>
                <c:pt idx="122577">
                  <c:v>61288.5</c:v>
                </c:pt>
                <c:pt idx="122578">
                  <c:v>61289</c:v>
                </c:pt>
                <c:pt idx="122579">
                  <c:v>61289.5</c:v>
                </c:pt>
                <c:pt idx="122580">
                  <c:v>61290</c:v>
                </c:pt>
                <c:pt idx="122581">
                  <c:v>61290.5</c:v>
                </c:pt>
                <c:pt idx="122582">
                  <c:v>61291</c:v>
                </c:pt>
                <c:pt idx="122583">
                  <c:v>61291.5</c:v>
                </c:pt>
                <c:pt idx="122584">
                  <c:v>61292</c:v>
                </c:pt>
                <c:pt idx="122585">
                  <c:v>61292.5</c:v>
                </c:pt>
                <c:pt idx="122586">
                  <c:v>61293</c:v>
                </c:pt>
                <c:pt idx="122587">
                  <c:v>61293.5</c:v>
                </c:pt>
                <c:pt idx="122588">
                  <c:v>61294</c:v>
                </c:pt>
                <c:pt idx="122589">
                  <c:v>61294.5</c:v>
                </c:pt>
                <c:pt idx="122590">
                  <c:v>61295</c:v>
                </c:pt>
                <c:pt idx="122591">
                  <c:v>61295.5</c:v>
                </c:pt>
                <c:pt idx="122592">
                  <c:v>61296</c:v>
                </c:pt>
                <c:pt idx="122593">
                  <c:v>61296.5</c:v>
                </c:pt>
                <c:pt idx="122594">
                  <c:v>61297</c:v>
                </c:pt>
                <c:pt idx="122595">
                  <c:v>61297.5</c:v>
                </c:pt>
                <c:pt idx="122596">
                  <c:v>61298</c:v>
                </c:pt>
                <c:pt idx="122597">
                  <c:v>61298.5</c:v>
                </c:pt>
                <c:pt idx="122598">
                  <c:v>61299</c:v>
                </c:pt>
                <c:pt idx="122599">
                  <c:v>61299.5</c:v>
                </c:pt>
                <c:pt idx="122600">
                  <c:v>61300</c:v>
                </c:pt>
                <c:pt idx="122601">
                  <c:v>61300.5</c:v>
                </c:pt>
                <c:pt idx="122602">
                  <c:v>61301</c:v>
                </c:pt>
                <c:pt idx="122603">
                  <c:v>61301.5</c:v>
                </c:pt>
                <c:pt idx="122604">
                  <c:v>61302</c:v>
                </c:pt>
                <c:pt idx="122605">
                  <c:v>61302.5</c:v>
                </c:pt>
                <c:pt idx="122606">
                  <c:v>61303</c:v>
                </c:pt>
                <c:pt idx="122607">
                  <c:v>61303.5</c:v>
                </c:pt>
                <c:pt idx="122608">
                  <c:v>61304</c:v>
                </c:pt>
                <c:pt idx="122609">
                  <c:v>61304.5</c:v>
                </c:pt>
                <c:pt idx="122610">
                  <c:v>61305</c:v>
                </c:pt>
                <c:pt idx="122611">
                  <c:v>61305.5</c:v>
                </c:pt>
                <c:pt idx="122612">
                  <c:v>61306</c:v>
                </c:pt>
                <c:pt idx="122613">
                  <c:v>61306.5</c:v>
                </c:pt>
                <c:pt idx="122614">
                  <c:v>61307</c:v>
                </c:pt>
                <c:pt idx="122615">
                  <c:v>61307.5</c:v>
                </c:pt>
                <c:pt idx="122616">
                  <c:v>61308</c:v>
                </c:pt>
                <c:pt idx="122617">
                  <c:v>61308.5</c:v>
                </c:pt>
                <c:pt idx="122618">
                  <c:v>61309</c:v>
                </c:pt>
                <c:pt idx="122619">
                  <c:v>61309.5</c:v>
                </c:pt>
                <c:pt idx="122620">
                  <c:v>61310</c:v>
                </c:pt>
                <c:pt idx="122621">
                  <c:v>61310.5</c:v>
                </c:pt>
                <c:pt idx="122622">
                  <c:v>61311</c:v>
                </c:pt>
                <c:pt idx="122623">
                  <c:v>61311.5</c:v>
                </c:pt>
                <c:pt idx="122624">
                  <c:v>61312</c:v>
                </c:pt>
                <c:pt idx="122625">
                  <c:v>61312.5</c:v>
                </c:pt>
                <c:pt idx="122626">
                  <c:v>61313</c:v>
                </c:pt>
                <c:pt idx="122627">
                  <c:v>61313.5</c:v>
                </c:pt>
                <c:pt idx="122628">
                  <c:v>61314</c:v>
                </c:pt>
                <c:pt idx="122629">
                  <c:v>61314.5</c:v>
                </c:pt>
                <c:pt idx="122630">
                  <c:v>61315</c:v>
                </c:pt>
                <c:pt idx="122631">
                  <c:v>61315.5</c:v>
                </c:pt>
                <c:pt idx="122632">
                  <c:v>61316</c:v>
                </c:pt>
                <c:pt idx="122633">
                  <c:v>61316.5</c:v>
                </c:pt>
                <c:pt idx="122634">
                  <c:v>61317</c:v>
                </c:pt>
                <c:pt idx="122635">
                  <c:v>61317.5</c:v>
                </c:pt>
                <c:pt idx="122636">
                  <c:v>61318</c:v>
                </c:pt>
                <c:pt idx="122637">
                  <c:v>61318.5</c:v>
                </c:pt>
                <c:pt idx="122638">
                  <c:v>61319</c:v>
                </c:pt>
                <c:pt idx="122639">
                  <c:v>61319.5</c:v>
                </c:pt>
                <c:pt idx="122640">
                  <c:v>61320</c:v>
                </c:pt>
                <c:pt idx="122641">
                  <c:v>61320.5</c:v>
                </c:pt>
                <c:pt idx="122642">
                  <c:v>61321</c:v>
                </c:pt>
                <c:pt idx="122643">
                  <c:v>61321.5</c:v>
                </c:pt>
                <c:pt idx="122644">
                  <c:v>61322</c:v>
                </c:pt>
                <c:pt idx="122645">
                  <c:v>61322.5</c:v>
                </c:pt>
                <c:pt idx="122646">
                  <c:v>61323</c:v>
                </c:pt>
                <c:pt idx="122647">
                  <c:v>61323.5</c:v>
                </c:pt>
                <c:pt idx="122648">
                  <c:v>61324</c:v>
                </c:pt>
                <c:pt idx="122649">
                  <c:v>61324.5</c:v>
                </c:pt>
                <c:pt idx="122650">
                  <c:v>61325</c:v>
                </c:pt>
                <c:pt idx="122651">
                  <c:v>61325.5</c:v>
                </c:pt>
                <c:pt idx="122652">
                  <c:v>61326</c:v>
                </c:pt>
                <c:pt idx="122653">
                  <c:v>61326.5</c:v>
                </c:pt>
                <c:pt idx="122654">
                  <c:v>61327</c:v>
                </c:pt>
                <c:pt idx="122655">
                  <c:v>61327.5</c:v>
                </c:pt>
                <c:pt idx="122656">
                  <c:v>61328</c:v>
                </c:pt>
                <c:pt idx="122657">
                  <c:v>61328.5</c:v>
                </c:pt>
                <c:pt idx="122658">
                  <c:v>61329</c:v>
                </c:pt>
                <c:pt idx="122659">
                  <c:v>61329.5</c:v>
                </c:pt>
                <c:pt idx="122660">
                  <c:v>61330</c:v>
                </c:pt>
                <c:pt idx="122661">
                  <c:v>61330.5</c:v>
                </c:pt>
                <c:pt idx="122662">
                  <c:v>61331</c:v>
                </c:pt>
                <c:pt idx="122663">
                  <c:v>61331.5</c:v>
                </c:pt>
                <c:pt idx="122664">
                  <c:v>61332</c:v>
                </c:pt>
                <c:pt idx="122665">
                  <c:v>61332.5</c:v>
                </c:pt>
                <c:pt idx="122666">
                  <c:v>61333</c:v>
                </c:pt>
                <c:pt idx="122667">
                  <c:v>61333.5</c:v>
                </c:pt>
                <c:pt idx="122668">
                  <c:v>61334</c:v>
                </c:pt>
                <c:pt idx="122669">
                  <c:v>61334.5</c:v>
                </c:pt>
                <c:pt idx="122670">
                  <c:v>61335</c:v>
                </c:pt>
                <c:pt idx="122671">
                  <c:v>61335.5</c:v>
                </c:pt>
                <c:pt idx="122672">
                  <c:v>61336</c:v>
                </c:pt>
                <c:pt idx="122673">
                  <c:v>61336.5</c:v>
                </c:pt>
                <c:pt idx="122674">
                  <c:v>61337</c:v>
                </c:pt>
                <c:pt idx="122675">
                  <c:v>61337.5</c:v>
                </c:pt>
                <c:pt idx="122676">
                  <c:v>61338</c:v>
                </c:pt>
                <c:pt idx="122677">
                  <c:v>61338.5</c:v>
                </c:pt>
                <c:pt idx="122678">
                  <c:v>61339</c:v>
                </c:pt>
                <c:pt idx="122679">
                  <c:v>61339.5</c:v>
                </c:pt>
                <c:pt idx="122680">
                  <c:v>61340</c:v>
                </c:pt>
                <c:pt idx="122681">
                  <c:v>61340.5</c:v>
                </c:pt>
                <c:pt idx="122682">
                  <c:v>61341</c:v>
                </c:pt>
                <c:pt idx="122683">
                  <c:v>61341.5</c:v>
                </c:pt>
                <c:pt idx="122684">
                  <c:v>61342</c:v>
                </c:pt>
                <c:pt idx="122685">
                  <c:v>61342.5</c:v>
                </c:pt>
                <c:pt idx="122686">
                  <c:v>61343</c:v>
                </c:pt>
                <c:pt idx="122687">
                  <c:v>61343.5</c:v>
                </c:pt>
                <c:pt idx="122688">
                  <c:v>61344</c:v>
                </c:pt>
                <c:pt idx="122689">
                  <c:v>61344.5</c:v>
                </c:pt>
                <c:pt idx="122690">
                  <c:v>61345</c:v>
                </c:pt>
                <c:pt idx="122691">
                  <c:v>61345.5</c:v>
                </c:pt>
                <c:pt idx="122692">
                  <c:v>61346</c:v>
                </c:pt>
                <c:pt idx="122693">
                  <c:v>61346.5</c:v>
                </c:pt>
                <c:pt idx="122694">
                  <c:v>61347</c:v>
                </c:pt>
                <c:pt idx="122695">
                  <c:v>61347.5</c:v>
                </c:pt>
                <c:pt idx="122696">
                  <c:v>61348</c:v>
                </c:pt>
                <c:pt idx="122697">
                  <c:v>61348.5</c:v>
                </c:pt>
                <c:pt idx="122698">
                  <c:v>61349</c:v>
                </c:pt>
                <c:pt idx="122699">
                  <c:v>61349.5</c:v>
                </c:pt>
                <c:pt idx="122700">
                  <c:v>61350</c:v>
                </c:pt>
                <c:pt idx="122701">
                  <c:v>61350.5</c:v>
                </c:pt>
                <c:pt idx="122702">
                  <c:v>61351</c:v>
                </c:pt>
                <c:pt idx="122703">
                  <c:v>61351.5</c:v>
                </c:pt>
                <c:pt idx="122704">
                  <c:v>61352</c:v>
                </c:pt>
                <c:pt idx="122705">
                  <c:v>61352.5</c:v>
                </c:pt>
                <c:pt idx="122706">
                  <c:v>61353</c:v>
                </c:pt>
                <c:pt idx="122707">
                  <c:v>61353.5</c:v>
                </c:pt>
                <c:pt idx="122708">
                  <c:v>61354</c:v>
                </c:pt>
                <c:pt idx="122709">
                  <c:v>61354.5</c:v>
                </c:pt>
                <c:pt idx="122710">
                  <c:v>61355</c:v>
                </c:pt>
                <c:pt idx="122711">
                  <c:v>61355.5</c:v>
                </c:pt>
                <c:pt idx="122712">
                  <c:v>61356</c:v>
                </c:pt>
                <c:pt idx="122713">
                  <c:v>61356.5</c:v>
                </c:pt>
                <c:pt idx="122714">
                  <c:v>61357</c:v>
                </c:pt>
                <c:pt idx="122715">
                  <c:v>61357.5</c:v>
                </c:pt>
                <c:pt idx="122716">
                  <c:v>61358</c:v>
                </c:pt>
                <c:pt idx="122717">
                  <c:v>61358.5</c:v>
                </c:pt>
                <c:pt idx="122718">
                  <c:v>61359</c:v>
                </c:pt>
                <c:pt idx="122719">
                  <c:v>61359.5</c:v>
                </c:pt>
                <c:pt idx="122720">
                  <c:v>61360</c:v>
                </c:pt>
                <c:pt idx="122721">
                  <c:v>61360.5</c:v>
                </c:pt>
                <c:pt idx="122722">
                  <c:v>61361</c:v>
                </c:pt>
                <c:pt idx="122723">
                  <c:v>61361.5</c:v>
                </c:pt>
                <c:pt idx="122724">
                  <c:v>61362</c:v>
                </c:pt>
                <c:pt idx="122725">
                  <c:v>61362.5</c:v>
                </c:pt>
                <c:pt idx="122726">
                  <c:v>61363</c:v>
                </c:pt>
                <c:pt idx="122727">
                  <c:v>61363.5</c:v>
                </c:pt>
                <c:pt idx="122728">
                  <c:v>61364</c:v>
                </c:pt>
                <c:pt idx="122729">
                  <c:v>61364.5</c:v>
                </c:pt>
                <c:pt idx="122730">
                  <c:v>61365</c:v>
                </c:pt>
                <c:pt idx="122731">
                  <c:v>61365.5</c:v>
                </c:pt>
                <c:pt idx="122732">
                  <c:v>61366</c:v>
                </c:pt>
                <c:pt idx="122733">
                  <c:v>61366.5</c:v>
                </c:pt>
                <c:pt idx="122734">
                  <c:v>61367</c:v>
                </c:pt>
                <c:pt idx="122735">
                  <c:v>61367.5</c:v>
                </c:pt>
                <c:pt idx="122736">
                  <c:v>61368</c:v>
                </c:pt>
                <c:pt idx="122737">
                  <c:v>61368.5</c:v>
                </c:pt>
                <c:pt idx="122738">
                  <c:v>61369</c:v>
                </c:pt>
                <c:pt idx="122739">
                  <c:v>61369.5</c:v>
                </c:pt>
                <c:pt idx="122740">
                  <c:v>61370</c:v>
                </c:pt>
                <c:pt idx="122741">
                  <c:v>61370.5</c:v>
                </c:pt>
                <c:pt idx="122742">
                  <c:v>61371</c:v>
                </c:pt>
                <c:pt idx="122743">
                  <c:v>61371.5</c:v>
                </c:pt>
                <c:pt idx="122744">
                  <c:v>61372</c:v>
                </c:pt>
                <c:pt idx="122745">
                  <c:v>61372.5</c:v>
                </c:pt>
                <c:pt idx="122746">
                  <c:v>61373</c:v>
                </c:pt>
                <c:pt idx="122747">
                  <c:v>61373.5</c:v>
                </c:pt>
                <c:pt idx="122748">
                  <c:v>61374</c:v>
                </c:pt>
                <c:pt idx="122749">
                  <c:v>61374.5</c:v>
                </c:pt>
                <c:pt idx="122750">
                  <c:v>61375</c:v>
                </c:pt>
                <c:pt idx="122751">
                  <c:v>61375.5</c:v>
                </c:pt>
                <c:pt idx="122752">
                  <c:v>61376</c:v>
                </c:pt>
                <c:pt idx="122753">
                  <c:v>61376.5</c:v>
                </c:pt>
                <c:pt idx="122754">
                  <c:v>61377</c:v>
                </c:pt>
                <c:pt idx="122755">
                  <c:v>61377.5</c:v>
                </c:pt>
                <c:pt idx="122756">
                  <c:v>61378</c:v>
                </c:pt>
                <c:pt idx="122757">
                  <c:v>61378.5</c:v>
                </c:pt>
                <c:pt idx="122758">
                  <c:v>61379</c:v>
                </c:pt>
                <c:pt idx="122759">
                  <c:v>61379.5</c:v>
                </c:pt>
                <c:pt idx="122760">
                  <c:v>61380</c:v>
                </c:pt>
                <c:pt idx="122761">
                  <c:v>61380.5</c:v>
                </c:pt>
                <c:pt idx="122762">
                  <c:v>61381</c:v>
                </c:pt>
                <c:pt idx="122763">
                  <c:v>61381.5</c:v>
                </c:pt>
                <c:pt idx="122764">
                  <c:v>61382</c:v>
                </c:pt>
                <c:pt idx="122765">
                  <c:v>61382.5</c:v>
                </c:pt>
                <c:pt idx="122766">
                  <c:v>61383</c:v>
                </c:pt>
                <c:pt idx="122767">
                  <c:v>61383.5</c:v>
                </c:pt>
                <c:pt idx="122768">
                  <c:v>61384</c:v>
                </c:pt>
                <c:pt idx="122769">
                  <c:v>61384.5</c:v>
                </c:pt>
                <c:pt idx="122770">
                  <c:v>61385</c:v>
                </c:pt>
                <c:pt idx="122771">
                  <c:v>61385.5</c:v>
                </c:pt>
                <c:pt idx="122772">
                  <c:v>61386</c:v>
                </c:pt>
                <c:pt idx="122773">
                  <c:v>61386.5</c:v>
                </c:pt>
                <c:pt idx="122774">
                  <c:v>61387</c:v>
                </c:pt>
                <c:pt idx="122775">
                  <c:v>61387.5</c:v>
                </c:pt>
                <c:pt idx="122776">
                  <c:v>61388</c:v>
                </c:pt>
                <c:pt idx="122777">
                  <c:v>61388.5</c:v>
                </c:pt>
                <c:pt idx="122778">
                  <c:v>61389</c:v>
                </c:pt>
                <c:pt idx="122779">
                  <c:v>61389.5</c:v>
                </c:pt>
                <c:pt idx="122780">
                  <c:v>61390</c:v>
                </c:pt>
                <c:pt idx="122781">
                  <c:v>61390.5</c:v>
                </c:pt>
                <c:pt idx="122782">
                  <c:v>61391</c:v>
                </c:pt>
                <c:pt idx="122783">
                  <c:v>61391.5</c:v>
                </c:pt>
                <c:pt idx="122784">
                  <c:v>61392</c:v>
                </c:pt>
                <c:pt idx="122785">
                  <c:v>61392.5</c:v>
                </c:pt>
                <c:pt idx="122786">
                  <c:v>61393</c:v>
                </c:pt>
                <c:pt idx="122787">
                  <c:v>61393.5</c:v>
                </c:pt>
                <c:pt idx="122788">
                  <c:v>61394</c:v>
                </c:pt>
                <c:pt idx="122789">
                  <c:v>61394.5</c:v>
                </c:pt>
                <c:pt idx="122790">
                  <c:v>61395</c:v>
                </c:pt>
                <c:pt idx="122791">
                  <c:v>61395.5</c:v>
                </c:pt>
                <c:pt idx="122792">
                  <c:v>61396</c:v>
                </c:pt>
                <c:pt idx="122793">
                  <c:v>61396.5</c:v>
                </c:pt>
                <c:pt idx="122794">
                  <c:v>61397</c:v>
                </c:pt>
                <c:pt idx="122795">
                  <c:v>61397.5</c:v>
                </c:pt>
                <c:pt idx="122796">
                  <c:v>61398</c:v>
                </c:pt>
                <c:pt idx="122797">
                  <c:v>61398.5</c:v>
                </c:pt>
                <c:pt idx="122798">
                  <c:v>61399</c:v>
                </c:pt>
                <c:pt idx="122799">
                  <c:v>61399.5</c:v>
                </c:pt>
                <c:pt idx="122800">
                  <c:v>61400</c:v>
                </c:pt>
                <c:pt idx="122801">
                  <c:v>61400.5</c:v>
                </c:pt>
                <c:pt idx="122802">
                  <c:v>61401</c:v>
                </c:pt>
                <c:pt idx="122803">
                  <c:v>61401.5</c:v>
                </c:pt>
                <c:pt idx="122804">
                  <c:v>61402</c:v>
                </c:pt>
                <c:pt idx="122805">
                  <c:v>61402.5</c:v>
                </c:pt>
                <c:pt idx="122806">
                  <c:v>61403</c:v>
                </c:pt>
                <c:pt idx="122807">
                  <c:v>61403.5</c:v>
                </c:pt>
                <c:pt idx="122808">
                  <c:v>61404</c:v>
                </c:pt>
                <c:pt idx="122809">
                  <c:v>61404.5</c:v>
                </c:pt>
                <c:pt idx="122810">
                  <c:v>61405</c:v>
                </c:pt>
                <c:pt idx="122811">
                  <c:v>61405.5</c:v>
                </c:pt>
                <c:pt idx="122812">
                  <c:v>61406</c:v>
                </c:pt>
                <c:pt idx="122813">
                  <c:v>61406.5</c:v>
                </c:pt>
                <c:pt idx="122814">
                  <c:v>61407</c:v>
                </c:pt>
                <c:pt idx="122815">
                  <c:v>61407.5</c:v>
                </c:pt>
                <c:pt idx="122816">
                  <c:v>61408</c:v>
                </c:pt>
                <c:pt idx="122817">
                  <c:v>61408.5</c:v>
                </c:pt>
                <c:pt idx="122818">
                  <c:v>61409</c:v>
                </c:pt>
                <c:pt idx="122819">
                  <c:v>61409.5</c:v>
                </c:pt>
                <c:pt idx="122820">
                  <c:v>61410</c:v>
                </c:pt>
                <c:pt idx="122821">
                  <c:v>61410.5</c:v>
                </c:pt>
                <c:pt idx="122822">
                  <c:v>61411</c:v>
                </c:pt>
                <c:pt idx="122823">
                  <c:v>61411.5</c:v>
                </c:pt>
                <c:pt idx="122824">
                  <c:v>61412</c:v>
                </c:pt>
                <c:pt idx="122825">
                  <c:v>61412.5</c:v>
                </c:pt>
                <c:pt idx="122826">
                  <c:v>61413</c:v>
                </c:pt>
                <c:pt idx="122827">
                  <c:v>61413.5</c:v>
                </c:pt>
                <c:pt idx="122828">
                  <c:v>61414</c:v>
                </c:pt>
                <c:pt idx="122829">
                  <c:v>61414.5</c:v>
                </c:pt>
                <c:pt idx="122830">
                  <c:v>61415</c:v>
                </c:pt>
                <c:pt idx="122831">
                  <c:v>61415.5</c:v>
                </c:pt>
                <c:pt idx="122832">
                  <c:v>61416</c:v>
                </c:pt>
                <c:pt idx="122833">
                  <c:v>61416.5</c:v>
                </c:pt>
                <c:pt idx="122834">
                  <c:v>61417</c:v>
                </c:pt>
                <c:pt idx="122835">
                  <c:v>61417.5</c:v>
                </c:pt>
                <c:pt idx="122836">
                  <c:v>61418</c:v>
                </c:pt>
                <c:pt idx="122837">
                  <c:v>61418.5</c:v>
                </c:pt>
                <c:pt idx="122838">
                  <c:v>61419</c:v>
                </c:pt>
                <c:pt idx="122839">
                  <c:v>61419.5</c:v>
                </c:pt>
                <c:pt idx="122840">
                  <c:v>61420</c:v>
                </c:pt>
                <c:pt idx="122841">
                  <c:v>61420.5</c:v>
                </c:pt>
                <c:pt idx="122842">
                  <c:v>61421</c:v>
                </c:pt>
                <c:pt idx="122843">
                  <c:v>61421.5</c:v>
                </c:pt>
                <c:pt idx="122844">
                  <c:v>61422</c:v>
                </c:pt>
                <c:pt idx="122845">
                  <c:v>61422.5</c:v>
                </c:pt>
                <c:pt idx="122846">
                  <c:v>61423</c:v>
                </c:pt>
                <c:pt idx="122847">
                  <c:v>61423.5</c:v>
                </c:pt>
                <c:pt idx="122848">
                  <c:v>61424</c:v>
                </c:pt>
                <c:pt idx="122849">
                  <c:v>61424.5</c:v>
                </c:pt>
                <c:pt idx="122850">
                  <c:v>61425</c:v>
                </c:pt>
                <c:pt idx="122851">
                  <c:v>61425.5</c:v>
                </c:pt>
                <c:pt idx="122852">
                  <c:v>61426</c:v>
                </c:pt>
                <c:pt idx="122853">
                  <c:v>61426.5</c:v>
                </c:pt>
                <c:pt idx="122854">
                  <c:v>61427</c:v>
                </c:pt>
                <c:pt idx="122855">
                  <c:v>61427.5</c:v>
                </c:pt>
                <c:pt idx="122856">
                  <c:v>61428</c:v>
                </c:pt>
                <c:pt idx="122857">
                  <c:v>61428.5</c:v>
                </c:pt>
                <c:pt idx="122858">
                  <c:v>61429</c:v>
                </c:pt>
                <c:pt idx="122859">
                  <c:v>61429.5</c:v>
                </c:pt>
                <c:pt idx="122860">
                  <c:v>61430</c:v>
                </c:pt>
                <c:pt idx="122861">
                  <c:v>61430.5</c:v>
                </c:pt>
                <c:pt idx="122862">
                  <c:v>61431</c:v>
                </c:pt>
                <c:pt idx="122863">
                  <c:v>61431.5</c:v>
                </c:pt>
                <c:pt idx="122864">
                  <c:v>61432</c:v>
                </c:pt>
                <c:pt idx="122865">
                  <c:v>61432.5</c:v>
                </c:pt>
                <c:pt idx="122866">
                  <c:v>61433</c:v>
                </c:pt>
                <c:pt idx="122867">
                  <c:v>61433.5</c:v>
                </c:pt>
                <c:pt idx="122868">
                  <c:v>61434</c:v>
                </c:pt>
                <c:pt idx="122869">
                  <c:v>61434.5</c:v>
                </c:pt>
                <c:pt idx="122870">
                  <c:v>61435</c:v>
                </c:pt>
                <c:pt idx="122871">
                  <c:v>61435.5</c:v>
                </c:pt>
                <c:pt idx="122872">
                  <c:v>61436</c:v>
                </c:pt>
                <c:pt idx="122873">
                  <c:v>61436.5</c:v>
                </c:pt>
                <c:pt idx="122874">
                  <c:v>61437</c:v>
                </c:pt>
                <c:pt idx="122875">
                  <c:v>61437.5</c:v>
                </c:pt>
                <c:pt idx="122876">
                  <c:v>61438</c:v>
                </c:pt>
                <c:pt idx="122877">
                  <c:v>61438.5</c:v>
                </c:pt>
                <c:pt idx="122878">
                  <c:v>61439</c:v>
                </c:pt>
                <c:pt idx="122879">
                  <c:v>61439.5</c:v>
                </c:pt>
                <c:pt idx="122880">
                  <c:v>61440</c:v>
                </c:pt>
                <c:pt idx="122881">
                  <c:v>61440.5</c:v>
                </c:pt>
                <c:pt idx="122882">
                  <c:v>61441</c:v>
                </c:pt>
                <c:pt idx="122883">
                  <c:v>61441.5</c:v>
                </c:pt>
                <c:pt idx="122884">
                  <c:v>61442</c:v>
                </c:pt>
                <c:pt idx="122885">
                  <c:v>61442.5</c:v>
                </c:pt>
                <c:pt idx="122886">
                  <c:v>61443</c:v>
                </c:pt>
                <c:pt idx="122887">
                  <c:v>61443.5</c:v>
                </c:pt>
                <c:pt idx="122888">
                  <c:v>61444</c:v>
                </c:pt>
                <c:pt idx="122889">
                  <c:v>61444.5</c:v>
                </c:pt>
                <c:pt idx="122890">
                  <c:v>61445</c:v>
                </c:pt>
                <c:pt idx="122891">
                  <c:v>61445.5</c:v>
                </c:pt>
                <c:pt idx="122892">
                  <c:v>61446</c:v>
                </c:pt>
                <c:pt idx="122893">
                  <c:v>61446.5</c:v>
                </c:pt>
                <c:pt idx="122894">
                  <c:v>61447</c:v>
                </c:pt>
                <c:pt idx="122895">
                  <c:v>61447.5</c:v>
                </c:pt>
                <c:pt idx="122896">
                  <c:v>61448</c:v>
                </c:pt>
                <c:pt idx="122897">
                  <c:v>61448.5</c:v>
                </c:pt>
                <c:pt idx="122898">
                  <c:v>61449</c:v>
                </c:pt>
                <c:pt idx="122899">
                  <c:v>61449.5</c:v>
                </c:pt>
                <c:pt idx="122900">
                  <c:v>61450</c:v>
                </c:pt>
                <c:pt idx="122901">
                  <c:v>61450.5</c:v>
                </c:pt>
                <c:pt idx="122902">
                  <c:v>61451</c:v>
                </c:pt>
                <c:pt idx="122903">
                  <c:v>61451.5</c:v>
                </c:pt>
                <c:pt idx="122904">
                  <c:v>61452</c:v>
                </c:pt>
                <c:pt idx="122905">
                  <c:v>61452.5</c:v>
                </c:pt>
                <c:pt idx="122906">
                  <c:v>61453</c:v>
                </c:pt>
                <c:pt idx="122907">
                  <c:v>61453.5</c:v>
                </c:pt>
                <c:pt idx="122908">
                  <c:v>61454</c:v>
                </c:pt>
                <c:pt idx="122909">
                  <c:v>61454.5</c:v>
                </c:pt>
                <c:pt idx="122910">
                  <c:v>61455</c:v>
                </c:pt>
                <c:pt idx="122911">
                  <c:v>61455.5</c:v>
                </c:pt>
                <c:pt idx="122912">
                  <c:v>61456</c:v>
                </c:pt>
                <c:pt idx="122913">
                  <c:v>61456.5</c:v>
                </c:pt>
                <c:pt idx="122914">
                  <c:v>61457</c:v>
                </c:pt>
                <c:pt idx="122915">
                  <c:v>61457.5</c:v>
                </c:pt>
                <c:pt idx="122916">
                  <c:v>61458</c:v>
                </c:pt>
                <c:pt idx="122917">
                  <c:v>61458.5</c:v>
                </c:pt>
                <c:pt idx="122918">
                  <c:v>61459</c:v>
                </c:pt>
                <c:pt idx="122919">
                  <c:v>61459.5</c:v>
                </c:pt>
                <c:pt idx="122920">
                  <c:v>61460</c:v>
                </c:pt>
                <c:pt idx="122921">
                  <c:v>61460.5</c:v>
                </c:pt>
                <c:pt idx="122922">
                  <c:v>61461</c:v>
                </c:pt>
                <c:pt idx="122923">
                  <c:v>61461.5</c:v>
                </c:pt>
                <c:pt idx="122924">
                  <c:v>61462</c:v>
                </c:pt>
                <c:pt idx="122925">
                  <c:v>61462.5</c:v>
                </c:pt>
                <c:pt idx="122926">
                  <c:v>61463</c:v>
                </c:pt>
                <c:pt idx="122927">
                  <c:v>61463.5</c:v>
                </c:pt>
                <c:pt idx="122928">
                  <c:v>61464</c:v>
                </c:pt>
                <c:pt idx="122929">
                  <c:v>61464.5</c:v>
                </c:pt>
                <c:pt idx="122930">
                  <c:v>61465</c:v>
                </c:pt>
                <c:pt idx="122931">
                  <c:v>61465.5</c:v>
                </c:pt>
                <c:pt idx="122932">
                  <c:v>61466</c:v>
                </c:pt>
                <c:pt idx="122933">
                  <c:v>61466.5</c:v>
                </c:pt>
                <c:pt idx="122934">
                  <c:v>61467</c:v>
                </c:pt>
                <c:pt idx="122935">
                  <c:v>61467.5</c:v>
                </c:pt>
                <c:pt idx="122936">
                  <c:v>61468</c:v>
                </c:pt>
                <c:pt idx="122937">
                  <c:v>61468.5</c:v>
                </c:pt>
                <c:pt idx="122938">
                  <c:v>61469</c:v>
                </c:pt>
                <c:pt idx="122939">
                  <c:v>61469.5</c:v>
                </c:pt>
                <c:pt idx="122940">
                  <c:v>61470</c:v>
                </c:pt>
                <c:pt idx="122941">
                  <c:v>61470.5</c:v>
                </c:pt>
                <c:pt idx="122942">
                  <c:v>61471</c:v>
                </c:pt>
                <c:pt idx="122943">
                  <c:v>61471.5</c:v>
                </c:pt>
                <c:pt idx="122944">
                  <c:v>61472</c:v>
                </c:pt>
                <c:pt idx="122945">
                  <c:v>61472.5</c:v>
                </c:pt>
                <c:pt idx="122946">
                  <c:v>61473</c:v>
                </c:pt>
                <c:pt idx="122947">
                  <c:v>61473.5</c:v>
                </c:pt>
                <c:pt idx="122948">
                  <c:v>61474</c:v>
                </c:pt>
                <c:pt idx="122949">
                  <c:v>61474.5</c:v>
                </c:pt>
                <c:pt idx="122950">
                  <c:v>61475</c:v>
                </c:pt>
                <c:pt idx="122951">
                  <c:v>61475.5</c:v>
                </c:pt>
                <c:pt idx="122952">
                  <c:v>61476</c:v>
                </c:pt>
                <c:pt idx="122953">
                  <c:v>61476.5</c:v>
                </c:pt>
                <c:pt idx="122954">
                  <c:v>61477</c:v>
                </c:pt>
                <c:pt idx="122955">
                  <c:v>61477.5</c:v>
                </c:pt>
                <c:pt idx="122956">
                  <c:v>61478</c:v>
                </c:pt>
                <c:pt idx="122957">
                  <c:v>61478.5</c:v>
                </c:pt>
                <c:pt idx="122958">
                  <c:v>61479</c:v>
                </c:pt>
                <c:pt idx="122959">
                  <c:v>61479.5</c:v>
                </c:pt>
                <c:pt idx="122960">
                  <c:v>61480</c:v>
                </c:pt>
                <c:pt idx="122961">
                  <c:v>61480.5</c:v>
                </c:pt>
                <c:pt idx="122962">
                  <c:v>61481</c:v>
                </c:pt>
                <c:pt idx="122963">
                  <c:v>61481.5</c:v>
                </c:pt>
                <c:pt idx="122964">
                  <c:v>61482</c:v>
                </c:pt>
                <c:pt idx="122965">
                  <c:v>61482.5</c:v>
                </c:pt>
                <c:pt idx="122966">
                  <c:v>61483</c:v>
                </c:pt>
                <c:pt idx="122967">
                  <c:v>61483.5</c:v>
                </c:pt>
                <c:pt idx="122968">
                  <c:v>61484</c:v>
                </c:pt>
                <c:pt idx="122969">
                  <c:v>61484.5</c:v>
                </c:pt>
                <c:pt idx="122970">
                  <c:v>61485</c:v>
                </c:pt>
                <c:pt idx="122971">
                  <c:v>61485.5</c:v>
                </c:pt>
                <c:pt idx="122972">
                  <c:v>61486</c:v>
                </c:pt>
                <c:pt idx="122973">
                  <c:v>61486.5</c:v>
                </c:pt>
                <c:pt idx="122974">
                  <c:v>61487</c:v>
                </c:pt>
                <c:pt idx="122975">
                  <c:v>61487.5</c:v>
                </c:pt>
                <c:pt idx="122976">
                  <c:v>61488</c:v>
                </c:pt>
                <c:pt idx="122977">
                  <c:v>61488.5</c:v>
                </c:pt>
                <c:pt idx="122978">
                  <c:v>61489</c:v>
                </c:pt>
                <c:pt idx="122979">
                  <c:v>61489.5</c:v>
                </c:pt>
                <c:pt idx="122980">
                  <c:v>61490</c:v>
                </c:pt>
                <c:pt idx="122981">
                  <c:v>61490.5</c:v>
                </c:pt>
                <c:pt idx="122982">
                  <c:v>61491</c:v>
                </c:pt>
                <c:pt idx="122983">
                  <c:v>61491.5</c:v>
                </c:pt>
                <c:pt idx="122984">
                  <c:v>61492</c:v>
                </c:pt>
                <c:pt idx="122985">
                  <c:v>61492.5</c:v>
                </c:pt>
                <c:pt idx="122986">
                  <c:v>61493</c:v>
                </c:pt>
                <c:pt idx="122987">
                  <c:v>61493.5</c:v>
                </c:pt>
                <c:pt idx="122988">
                  <c:v>61494</c:v>
                </c:pt>
                <c:pt idx="122989">
                  <c:v>61494.5</c:v>
                </c:pt>
                <c:pt idx="122990">
                  <c:v>61495</c:v>
                </c:pt>
                <c:pt idx="122991">
                  <c:v>61495.5</c:v>
                </c:pt>
                <c:pt idx="122992">
                  <c:v>61496</c:v>
                </c:pt>
                <c:pt idx="122993">
                  <c:v>61496.5</c:v>
                </c:pt>
                <c:pt idx="122994">
                  <c:v>61497</c:v>
                </c:pt>
                <c:pt idx="122995">
                  <c:v>61497.5</c:v>
                </c:pt>
                <c:pt idx="122996">
                  <c:v>61498</c:v>
                </c:pt>
                <c:pt idx="122997">
                  <c:v>61498.5</c:v>
                </c:pt>
                <c:pt idx="122998">
                  <c:v>61499</c:v>
                </c:pt>
                <c:pt idx="122999">
                  <c:v>61499.5</c:v>
                </c:pt>
                <c:pt idx="123000">
                  <c:v>61500</c:v>
                </c:pt>
                <c:pt idx="123001">
                  <c:v>61500.5</c:v>
                </c:pt>
                <c:pt idx="123002">
                  <c:v>61501</c:v>
                </c:pt>
                <c:pt idx="123003">
                  <c:v>61501.5</c:v>
                </c:pt>
                <c:pt idx="123004">
                  <c:v>61502</c:v>
                </c:pt>
                <c:pt idx="123005">
                  <c:v>61502.5</c:v>
                </c:pt>
                <c:pt idx="123006">
                  <c:v>61503</c:v>
                </c:pt>
                <c:pt idx="123007">
                  <c:v>61503.5</c:v>
                </c:pt>
                <c:pt idx="123008">
                  <c:v>61504</c:v>
                </c:pt>
                <c:pt idx="123009">
                  <c:v>61504.5</c:v>
                </c:pt>
                <c:pt idx="123010">
                  <c:v>61505</c:v>
                </c:pt>
                <c:pt idx="123011">
                  <c:v>61505.5</c:v>
                </c:pt>
                <c:pt idx="123012">
                  <c:v>61506</c:v>
                </c:pt>
                <c:pt idx="123013">
                  <c:v>61506.5</c:v>
                </c:pt>
                <c:pt idx="123014">
                  <c:v>61507</c:v>
                </c:pt>
                <c:pt idx="123015">
                  <c:v>61507.5</c:v>
                </c:pt>
                <c:pt idx="123016">
                  <c:v>61508</c:v>
                </c:pt>
                <c:pt idx="123017">
                  <c:v>61508.5</c:v>
                </c:pt>
                <c:pt idx="123018">
                  <c:v>61509</c:v>
                </c:pt>
                <c:pt idx="123019">
                  <c:v>61509.5</c:v>
                </c:pt>
                <c:pt idx="123020">
                  <c:v>61510</c:v>
                </c:pt>
                <c:pt idx="123021">
                  <c:v>61510.5</c:v>
                </c:pt>
                <c:pt idx="123022">
                  <c:v>61511</c:v>
                </c:pt>
                <c:pt idx="123023">
                  <c:v>61511.5</c:v>
                </c:pt>
                <c:pt idx="123024">
                  <c:v>61512</c:v>
                </c:pt>
                <c:pt idx="123025">
                  <c:v>61512.5</c:v>
                </c:pt>
                <c:pt idx="123026">
                  <c:v>61513</c:v>
                </c:pt>
                <c:pt idx="123027">
                  <c:v>61513.5</c:v>
                </c:pt>
                <c:pt idx="123028">
                  <c:v>61514</c:v>
                </c:pt>
                <c:pt idx="123029">
                  <c:v>61514.5</c:v>
                </c:pt>
                <c:pt idx="123030">
                  <c:v>61515</c:v>
                </c:pt>
                <c:pt idx="123031">
                  <c:v>61515.5</c:v>
                </c:pt>
                <c:pt idx="123032">
                  <c:v>61516</c:v>
                </c:pt>
                <c:pt idx="123033">
                  <c:v>61516.5</c:v>
                </c:pt>
                <c:pt idx="123034">
                  <c:v>61517</c:v>
                </c:pt>
                <c:pt idx="123035">
                  <c:v>61517.5</c:v>
                </c:pt>
                <c:pt idx="123036">
                  <c:v>61518</c:v>
                </c:pt>
                <c:pt idx="123037">
                  <c:v>61518.5</c:v>
                </c:pt>
                <c:pt idx="123038">
                  <c:v>61519</c:v>
                </c:pt>
                <c:pt idx="123039">
                  <c:v>61519.5</c:v>
                </c:pt>
                <c:pt idx="123040">
                  <c:v>61520</c:v>
                </c:pt>
                <c:pt idx="123041">
                  <c:v>61520.5</c:v>
                </c:pt>
                <c:pt idx="123042">
                  <c:v>61521</c:v>
                </c:pt>
                <c:pt idx="123043">
                  <c:v>61521.5</c:v>
                </c:pt>
                <c:pt idx="123044">
                  <c:v>61522</c:v>
                </c:pt>
                <c:pt idx="123045">
                  <c:v>61522.5</c:v>
                </c:pt>
                <c:pt idx="123046">
                  <c:v>61523</c:v>
                </c:pt>
                <c:pt idx="123047">
                  <c:v>61523.5</c:v>
                </c:pt>
                <c:pt idx="123048">
                  <c:v>61524</c:v>
                </c:pt>
                <c:pt idx="123049">
                  <c:v>61524.5</c:v>
                </c:pt>
                <c:pt idx="123050">
                  <c:v>61525</c:v>
                </c:pt>
                <c:pt idx="123051">
                  <c:v>61525.5</c:v>
                </c:pt>
                <c:pt idx="123052">
                  <c:v>61526</c:v>
                </c:pt>
                <c:pt idx="123053">
                  <c:v>61526.5</c:v>
                </c:pt>
                <c:pt idx="123054">
                  <c:v>61527</c:v>
                </c:pt>
                <c:pt idx="123055">
                  <c:v>61527.5</c:v>
                </c:pt>
                <c:pt idx="123056">
                  <c:v>61528</c:v>
                </c:pt>
                <c:pt idx="123057">
                  <c:v>61528.5</c:v>
                </c:pt>
                <c:pt idx="123058">
                  <c:v>61529</c:v>
                </c:pt>
                <c:pt idx="123059">
                  <c:v>61529.5</c:v>
                </c:pt>
                <c:pt idx="123060">
                  <c:v>61530</c:v>
                </c:pt>
                <c:pt idx="123061">
                  <c:v>61530.5</c:v>
                </c:pt>
                <c:pt idx="123062">
                  <c:v>61531</c:v>
                </c:pt>
                <c:pt idx="123063">
                  <c:v>61531.5</c:v>
                </c:pt>
                <c:pt idx="123064">
                  <c:v>61532</c:v>
                </c:pt>
                <c:pt idx="123065">
                  <c:v>61532.5</c:v>
                </c:pt>
                <c:pt idx="123066">
                  <c:v>61533</c:v>
                </c:pt>
                <c:pt idx="123067">
                  <c:v>61533.5</c:v>
                </c:pt>
                <c:pt idx="123068">
                  <c:v>61534</c:v>
                </c:pt>
                <c:pt idx="123069">
                  <c:v>61534.5</c:v>
                </c:pt>
                <c:pt idx="123070">
                  <c:v>61535</c:v>
                </c:pt>
                <c:pt idx="123071">
                  <c:v>61535.5</c:v>
                </c:pt>
                <c:pt idx="123072">
                  <c:v>61536</c:v>
                </c:pt>
                <c:pt idx="123073">
                  <c:v>61536.5</c:v>
                </c:pt>
                <c:pt idx="123074">
                  <c:v>61537</c:v>
                </c:pt>
                <c:pt idx="123075">
                  <c:v>61537.5</c:v>
                </c:pt>
                <c:pt idx="123076">
                  <c:v>61538</c:v>
                </c:pt>
                <c:pt idx="123077">
                  <c:v>61538.5</c:v>
                </c:pt>
                <c:pt idx="123078">
                  <c:v>61539</c:v>
                </c:pt>
                <c:pt idx="123079">
                  <c:v>61539.5</c:v>
                </c:pt>
                <c:pt idx="123080">
                  <c:v>61540</c:v>
                </c:pt>
                <c:pt idx="123081">
                  <c:v>61540.5</c:v>
                </c:pt>
                <c:pt idx="123082">
                  <c:v>61541</c:v>
                </c:pt>
                <c:pt idx="123083">
                  <c:v>61541.5</c:v>
                </c:pt>
                <c:pt idx="123084">
                  <c:v>61542</c:v>
                </c:pt>
                <c:pt idx="123085">
                  <c:v>61542.5</c:v>
                </c:pt>
                <c:pt idx="123086">
                  <c:v>61543</c:v>
                </c:pt>
                <c:pt idx="123087">
                  <c:v>61543.5</c:v>
                </c:pt>
                <c:pt idx="123088">
                  <c:v>61544</c:v>
                </c:pt>
                <c:pt idx="123089">
                  <c:v>61544.5</c:v>
                </c:pt>
                <c:pt idx="123090">
                  <c:v>61545</c:v>
                </c:pt>
                <c:pt idx="123091">
                  <c:v>61545.5</c:v>
                </c:pt>
                <c:pt idx="123092">
                  <c:v>61546</c:v>
                </c:pt>
                <c:pt idx="123093">
                  <c:v>61546.5</c:v>
                </c:pt>
                <c:pt idx="123094">
                  <c:v>61547</c:v>
                </c:pt>
                <c:pt idx="123095">
                  <c:v>61547.5</c:v>
                </c:pt>
                <c:pt idx="123096">
                  <c:v>61548</c:v>
                </c:pt>
                <c:pt idx="123097">
                  <c:v>61548.5</c:v>
                </c:pt>
                <c:pt idx="123098">
                  <c:v>61549</c:v>
                </c:pt>
                <c:pt idx="123099">
                  <c:v>61549.5</c:v>
                </c:pt>
                <c:pt idx="123100">
                  <c:v>61550</c:v>
                </c:pt>
                <c:pt idx="123101">
                  <c:v>61550.5</c:v>
                </c:pt>
                <c:pt idx="123102">
                  <c:v>61551</c:v>
                </c:pt>
                <c:pt idx="123103">
                  <c:v>61551.5</c:v>
                </c:pt>
                <c:pt idx="123104">
                  <c:v>61552</c:v>
                </c:pt>
                <c:pt idx="123105">
                  <c:v>61552.5</c:v>
                </c:pt>
                <c:pt idx="123106">
                  <c:v>61553</c:v>
                </c:pt>
                <c:pt idx="123107">
                  <c:v>61553.5</c:v>
                </c:pt>
                <c:pt idx="123108">
                  <c:v>61554</c:v>
                </c:pt>
                <c:pt idx="123109">
                  <c:v>61554.5</c:v>
                </c:pt>
                <c:pt idx="123110">
                  <c:v>61555</c:v>
                </c:pt>
                <c:pt idx="123111">
                  <c:v>61555.5</c:v>
                </c:pt>
                <c:pt idx="123112">
                  <c:v>61556</c:v>
                </c:pt>
                <c:pt idx="123113">
                  <c:v>61556.5</c:v>
                </c:pt>
                <c:pt idx="123114">
                  <c:v>61557</c:v>
                </c:pt>
                <c:pt idx="123115">
                  <c:v>61557.5</c:v>
                </c:pt>
                <c:pt idx="123116">
                  <c:v>61558</c:v>
                </c:pt>
                <c:pt idx="123117">
                  <c:v>61558.5</c:v>
                </c:pt>
                <c:pt idx="123118">
                  <c:v>61559</c:v>
                </c:pt>
                <c:pt idx="123119">
                  <c:v>61559.5</c:v>
                </c:pt>
                <c:pt idx="123120">
                  <c:v>61560</c:v>
                </c:pt>
                <c:pt idx="123121">
                  <c:v>61560.5</c:v>
                </c:pt>
                <c:pt idx="123122">
                  <c:v>61561</c:v>
                </c:pt>
                <c:pt idx="123123">
                  <c:v>61561.5</c:v>
                </c:pt>
                <c:pt idx="123124">
                  <c:v>61562</c:v>
                </c:pt>
                <c:pt idx="123125">
                  <c:v>61562.5</c:v>
                </c:pt>
                <c:pt idx="123126">
                  <c:v>61563</c:v>
                </c:pt>
                <c:pt idx="123127">
                  <c:v>61563.5</c:v>
                </c:pt>
                <c:pt idx="123128">
                  <c:v>61564</c:v>
                </c:pt>
                <c:pt idx="123129">
                  <c:v>61564.5</c:v>
                </c:pt>
                <c:pt idx="123130">
                  <c:v>61565</c:v>
                </c:pt>
                <c:pt idx="123131">
                  <c:v>61565.5</c:v>
                </c:pt>
                <c:pt idx="123132">
                  <c:v>61566</c:v>
                </c:pt>
                <c:pt idx="123133">
                  <c:v>61566.5</c:v>
                </c:pt>
                <c:pt idx="123134">
                  <c:v>61567</c:v>
                </c:pt>
                <c:pt idx="123135">
                  <c:v>61567.5</c:v>
                </c:pt>
                <c:pt idx="123136">
                  <c:v>61568</c:v>
                </c:pt>
                <c:pt idx="123137">
                  <c:v>61568.5</c:v>
                </c:pt>
                <c:pt idx="123138">
                  <c:v>61569</c:v>
                </c:pt>
                <c:pt idx="123139">
                  <c:v>61569.5</c:v>
                </c:pt>
                <c:pt idx="123140">
                  <c:v>61570</c:v>
                </c:pt>
                <c:pt idx="123141">
                  <c:v>61570.5</c:v>
                </c:pt>
                <c:pt idx="123142">
                  <c:v>61571</c:v>
                </c:pt>
                <c:pt idx="123143">
                  <c:v>61571.5</c:v>
                </c:pt>
                <c:pt idx="123144">
                  <c:v>61572</c:v>
                </c:pt>
                <c:pt idx="123145">
                  <c:v>61572.5</c:v>
                </c:pt>
                <c:pt idx="123146">
                  <c:v>61573</c:v>
                </c:pt>
                <c:pt idx="123147">
                  <c:v>61573.5</c:v>
                </c:pt>
                <c:pt idx="123148">
                  <c:v>61574</c:v>
                </c:pt>
                <c:pt idx="123149">
                  <c:v>61574.5</c:v>
                </c:pt>
                <c:pt idx="123150">
                  <c:v>61575</c:v>
                </c:pt>
                <c:pt idx="123151">
                  <c:v>61575.5</c:v>
                </c:pt>
                <c:pt idx="123152">
                  <c:v>61576</c:v>
                </c:pt>
                <c:pt idx="123153">
                  <c:v>61576.5</c:v>
                </c:pt>
                <c:pt idx="123154">
                  <c:v>61577</c:v>
                </c:pt>
                <c:pt idx="123155">
                  <c:v>61577.5</c:v>
                </c:pt>
                <c:pt idx="123156">
                  <c:v>61578</c:v>
                </c:pt>
                <c:pt idx="123157">
                  <c:v>61578.5</c:v>
                </c:pt>
                <c:pt idx="123158">
                  <c:v>61579</c:v>
                </c:pt>
                <c:pt idx="123159">
                  <c:v>61579.5</c:v>
                </c:pt>
                <c:pt idx="123160">
                  <c:v>61580</c:v>
                </c:pt>
                <c:pt idx="123161">
                  <c:v>61580.5</c:v>
                </c:pt>
                <c:pt idx="123162">
                  <c:v>61581</c:v>
                </c:pt>
                <c:pt idx="123163">
                  <c:v>61581.5</c:v>
                </c:pt>
                <c:pt idx="123164">
                  <c:v>61582</c:v>
                </c:pt>
                <c:pt idx="123165">
                  <c:v>61582.5</c:v>
                </c:pt>
                <c:pt idx="123166">
                  <c:v>61583</c:v>
                </c:pt>
                <c:pt idx="123167">
                  <c:v>61583.5</c:v>
                </c:pt>
                <c:pt idx="123168">
                  <c:v>61584</c:v>
                </c:pt>
                <c:pt idx="123169">
                  <c:v>61584.5</c:v>
                </c:pt>
                <c:pt idx="123170">
                  <c:v>61585</c:v>
                </c:pt>
                <c:pt idx="123171">
                  <c:v>61585.5</c:v>
                </c:pt>
                <c:pt idx="123172">
                  <c:v>61586</c:v>
                </c:pt>
                <c:pt idx="123173">
                  <c:v>61586.5</c:v>
                </c:pt>
                <c:pt idx="123174">
                  <c:v>61587</c:v>
                </c:pt>
                <c:pt idx="123175">
                  <c:v>61587.5</c:v>
                </c:pt>
                <c:pt idx="123176">
                  <c:v>61588</c:v>
                </c:pt>
                <c:pt idx="123177">
                  <c:v>61588.5</c:v>
                </c:pt>
                <c:pt idx="123178">
                  <c:v>61589</c:v>
                </c:pt>
                <c:pt idx="123179">
                  <c:v>61589.5</c:v>
                </c:pt>
                <c:pt idx="123180">
                  <c:v>61590</c:v>
                </c:pt>
                <c:pt idx="123181">
                  <c:v>61590.5</c:v>
                </c:pt>
                <c:pt idx="123182">
                  <c:v>61591</c:v>
                </c:pt>
                <c:pt idx="123183">
                  <c:v>61591.5</c:v>
                </c:pt>
                <c:pt idx="123184">
                  <c:v>61592</c:v>
                </c:pt>
                <c:pt idx="123185">
                  <c:v>61592.5</c:v>
                </c:pt>
                <c:pt idx="123186">
                  <c:v>61593</c:v>
                </c:pt>
                <c:pt idx="123187">
                  <c:v>61593.5</c:v>
                </c:pt>
                <c:pt idx="123188">
                  <c:v>61594</c:v>
                </c:pt>
                <c:pt idx="123189">
                  <c:v>61594.5</c:v>
                </c:pt>
                <c:pt idx="123190">
                  <c:v>61595</c:v>
                </c:pt>
                <c:pt idx="123191">
                  <c:v>61595.5</c:v>
                </c:pt>
                <c:pt idx="123192">
                  <c:v>61596</c:v>
                </c:pt>
                <c:pt idx="123193">
                  <c:v>61596.5</c:v>
                </c:pt>
                <c:pt idx="123194">
                  <c:v>61597</c:v>
                </c:pt>
                <c:pt idx="123195">
                  <c:v>61597.5</c:v>
                </c:pt>
                <c:pt idx="123196">
                  <c:v>61598</c:v>
                </c:pt>
                <c:pt idx="123197">
                  <c:v>61598.5</c:v>
                </c:pt>
                <c:pt idx="123198">
                  <c:v>61599</c:v>
                </c:pt>
                <c:pt idx="123199">
                  <c:v>61599.5</c:v>
                </c:pt>
                <c:pt idx="123200">
                  <c:v>61600</c:v>
                </c:pt>
                <c:pt idx="123201">
                  <c:v>61600.5</c:v>
                </c:pt>
                <c:pt idx="123202">
                  <c:v>61601</c:v>
                </c:pt>
                <c:pt idx="123203">
                  <c:v>61601.5</c:v>
                </c:pt>
                <c:pt idx="123204">
                  <c:v>61602</c:v>
                </c:pt>
                <c:pt idx="123205">
                  <c:v>61602.5</c:v>
                </c:pt>
                <c:pt idx="123206">
                  <c:v>61603</c:v>
                </c:pt>
                <c:pt idx="123207">
                  <c:v>61603.5</c:v>
                </c:pt>
                <c:pt idx="123208">
                  <c:v>61604</c:v>
                </c:pt>
                <c:pt idx="123209">
                  <c:v>61604.5</c:v>
                </c:pt>
                <c:pt idx="123210">
                  <c:v>61605</c:v>
                </c:pt>
                <c:pt idx="123211">
                  <c:v>61605.5</c:v>
                </c:pt>
                <c:pt idx="123212">
                  <c:v>61606</c:v>
                </c:pt>
                <c:pt idx="123213">
                  <c:v>61606.5</c:v>
                </c:pt>
                <c:pt idx="123214">
                  <c:v>61607</c:v>
                </c:pt>
                <c:pt idx="123215">
                  <c:v>61607.5</c:v>
                </c:pt>
                <c:pt idx="123216">
                  <c:v>61608</c:v>
                </c:pt>
                <c:pt idx="123217">
                  <c:v>61608.5</c:v>
                </c:pt>
                <c:pt idx="123218">
                  <c:v>61609</c:v>
                </c:pt>
                <c:pt idx="123219">
                  <c:v>61609.5</c:v>
                </c:pt>
                <c:pt idx="123220">
                  <c:v>61610</c:v>
                </c:pt>
                <c:pt idx="123221">
                  <c:v>61610.5</c:v>
                </c:pt>
                <c:pt idx="123222">
                  <c:v>61611</c:v>
                </c:pt>
                <c:pt idx="123223">
                  <c:v>61611.5</c:v>
                </c:pt>
                <c:pt idx="123224">
                  <c:v>61612</c:v>
                </c:pt>
                <c:pt idx="123225">
                  <c:v>61612.5</c:v>
                </c:pt>
                <c:pt idx="123226">
                  <c:v>61613</c:v>
                </c:pt>
                <c:pt idx="123227">
                  <c:v>61613.5</c:v>
                </c:pt>
                <c:pt idx="123228">
                  <c:v>61614</c:v>
                </c:pt>
                <c:pt idx="123229">
                  <c:v>61614.5</c:v>
                </c:pt>
                <c:pt idx="123230">
                  <c:v>61615</c:v>
                </c:pt>
                <c:pt idx="123231">
                  <c:v>61615.5</c:v>
                </c:pt>
                <c:pt idx="123232">
                  <c:v>61616</c:v>
                </c:pt>
                <c:pt idx="123233">
                  <c:v>61616.5</c:v>
                </c:pt>
                <c:pt idx="123234">
                  <c:v>61617</c:v>
                </c:pt>
                <c:pt idx="123235">
                  <c:v>61617.5</c:v>
                </c:pt>
                <c:pt idx="123236">
                  <c:v>61618</c:v>
                </c:pt>
                <c:pt idx="123237">
                  <c:v>61618.5</c:v>
                </c:pt>
                <c:pt idx="123238">
                  <c:v>61619</c:v>
                </c:pt>
                <c:pt idx="123239">
                  <c:v>61619.5</c:v>
                </c:pt>
                <c:pt idx="123240">
                  <c:v>61620</c:v>
                </c:pt>
                <c:pt idx="123241">
                  <c:v>61620.5</c:v>
                </c:pt>
                <c:pt idx="123242">
                  <c:v>61621</c:v>
                </c:pt>
                <c:pt idx="123243">
                  <c:v>61621.5</c:v>
                </c:pt>
                <c:pt idx="123244">
                  <c:v>61622</c:v>
                </c:pt>
                <c:pt idx="123245">
                  <c:v>61622.5</c:v>
                </c:pt>
                <c:pt idx="123246">
                  <c:v>61623</c:v>
                </c:pt>
                <c:pt idx="123247">
                  <c:v>61623.5</c:v>
                </c:pt>
                <c:pt idx="123248">
                  <c:v>61624</c:v>
                </c:pt>
                <c:pt idx="123249">
                  <c:v>61624.5</c:v>
                </c:pt>
                <c:pt idx="123250">
                  <c:v>61625</c:v>
                </c:pt>
                <c:pt idx="123251">
                  <c:v>61625.5</c:v>
                </c:pt>
                <c:pt idx="123252">
                  <c:v>61626</c:v>
                </c:pt>
                <c:pt idx="123253">
                  <c:v>61626.5</c:v>
                </c:pt>
                <c:pt idx="123254">
                  <c:v>61627</c:v>
                </c:pt>
                <c:pt idx="123255">
                  <c:v>61627.5</c:v>
                </c:pt>
                <c:pt idx="123256">
                  <c:v>61628</c:v>
                </c:pt>
                <c:pt idx="123257">
                  <c:v>61628.5</c:v>
                </c:pt>
                <c:pt idx="123258">
                  <c:v>61629</c:v>
                </c:pt>
                <c:pt idx="123259">
                  <c:v>61629.5</c:v>
                </c:pt>
                <c:pt idx="123260">
                  <c:v>61630</c:v>
                </c:pt>
                <c:pt idx="123261">
                  <c:v>61630.5</c:v>
                </c:pt>
                <c:pt idx="123262">
                  <c:v>61631</c:v>
                </c:pt>
                <c:pt idx="123263">
                  <c:v>61631.5</c:v>
                </c:pt>
                <c:pt idx="123264">
                  <c:v>61632</c:v>
                </c:pt>
                <c:pt idx="123265">
                  <c:v>61632.5</c:v>
                </c:pt>
                <c:pt idx="123266">
                  <c:v>61633</c:v>
                </c:pt>
                <c:pt idx="123267">
                  <c:v>61633.5</c:v>
                </c:pt>
                <c:pt idx="123268">
                  <c:v>61634</c:v>
                </c:pt>
                <c:pt idx="123269">
                  <c:v>61634.5</c:v>
                </c:pt>
                <c:pt idx="123270">
                  <c:v>61635</c:v>
                </c:pt>
                <c:pt idx="123271">
                  <c:v>61635.5</c:v>
                </c:pt>
                <c:pt idx="123272">
                  <c:v>61636</c:v>
                </c:pt>
                <c:pt idx="123273">
                  <c:v>61636.5</c:v>
                </c:pt>
                <c:pt idx="123274">
                  <c:v>61637</c:v>
                </c:pt>
                <c:pt idx="123275">
                  <c:v>61637.5</c:v>
                </c:pt>
                <c:pt idx="123276">
                  <c:v>61638</c:v>
                </c:pt>
                <c:pt idx="123277">
                  <c:v>61638.5</c:v>
                </c:pt>
                <c:pt idx="123278">
                  <c:v>61639</c:v>
                </c:pt>
                <c:pt idx="123279">
                  <c:v>61639.5</c:v>
                </c:pt>
                <c:pt idx="123280">
                  <c:v>61640</c:v>
                </c:pt>
                <c:pt idx="123281">
                  <c:v>61640.5</c:v>
                </c:pt>
                <c:pt idx="123282">
                  <c:v>61641</c:v>
                </c:pt>
                <c:pt idx="123283">
                  <c:v>61641.5</c:v>
                </c:pt>
                <c:pt idx="123284">
                  <c:v>61642</c:v>
                </c:pt>
                <c:pt idx="123285">
                  <c:v>61642.5</c:v>
                </c:pt>
                <c:pt idx="123286">
                  <c:v>61643</c:v>
                </c:pt>
                <c:pt idx="123287">
                  <c:v>61643.5</c:v>
                </c:pt>
                <c:pt idx="123288">
                  <c:v>61644</c:v>
                </c:pt>
                <c:pt idx="123289">
                  <c:v>61644.5</c:v>
                </c:pt>
                <c:pt idx="123290">
                  <c:v>61645</c:v>
                </c:pt>
                <c:pt idx="123291">
                  <c:v>61645.5</c:v>
                </c:pt>
                <c:pt idx="123292">
                  <c:v>61646</c:v>
                </c:pt>
                <c:pt idx="123293">
                  <c:v>61646.5</c:v>
                </c:pt>
                <c:pt idx="123294">
                  <c:v>61647</c:v>
                </c:pt>
                <c:pt idx="123295">
                  <c:v>61647.5</c:v>
                </c:pt>
                <c:pt idx="123296">
                  <c:v>61648</c:v>
                </c:pt>
                <c:pt idx="123297">
                  <c:v>61648.5</c:v>
                </c:pt>
                <c:pt idx="123298">
                  <c:v>61649</c:v>
                </c:pt>
                <c:pt idx="123299">
                  <c:v>61649.5</c:v>
                </c:pt>
                <c:pt idx="123300">
                  <c:v>61650</c:v>
                </c:pt>
                <c:pt idx="123301">
                  <c:v>61650.5</c:v>
                </c:pt>
                <c:pt idx="123302">
                  <c:v>61651</c:v>
                </c:pt>
                <c:pt idx="123303">
                  <c:v>61651.5</c:v>
                </c:pt>
                <c:pt idx="123304">
                  <c:v>61652</c:v>
                </c:pt>
                <c:pt idx="123305">
                  <c:v>61652.5</c:v>
                </c:pt>
                <c:pt idx="123306">
                  <c:v>61653</c:v>
                </c:pt>
                <c:pt idx="123307">
                  <c:v>61653.5</c:v>
                </c:pt>
                <c:pt idx="123308">
                  <c:v>61654</c:v>
                </c:pt>
                <c:pt idx="123309">
                  <c:v>61654.5</c:v>
                </c:pt>
                <c:pt idx="123310">
                  <c:v>61655</c:v>
                </c:pt>
                <c:pt idx="123311">
                  <c:v>61655.5</c:v>
                </c:pt>
                <c:pt idx="123312">
                  <c:v>61656</c:v>
                </c:pt>
                <c:pt idx="123313">
                  <c:v>61656.5</c:v>
                </c:pt>
                <c:pt idx="123314">
                  <c:v>61657</c:v>
                </c:pt>
                <c:pt idx="123315">
                  <c:v>61657.5</c:v>
                </c:pt>
                <c:pt idx="123316">
                  <c:v>61658</c:v>
                </c:pt>
                <c:pt idx="123317">
                  <c:v>61658.5</c:v>
                </c:pt>
                <c:pt idx="123318">
                  <c:v>61659</c:v>
                </c:pt>
                <c:pt idx="123319">
                  <c:v>61659.5</c:v>
                </c:pt>
                <c:pt idx="123320">
                  <c:v>61660</c:v>
                </c:pt>
                <c:pt idx="123321">
                  <c:v>61660.5</c:v>
                </c:pt>
                <c:pt idx="123322">
                  <c:v>61661</c:v>
                </c:pt>
                <c:pt idx="123323">
                  <c:v>61661.5</c:v>
                </c:pt>
                <c:pt idx="123324">
                  <c:v>61662</c:v>
                </c:pt>
                <c:pt idx="123325">
                  <c:v>61662.5</c:v>
                </c:pt>
                <c:pt idx="123326">
                  <c:v>61663</c:v>
                </c:pt>
                <c:pt idx="123327">
                  <c:v>61663.5</c:v>
                </c:pt>
                <c:pt idx="123328">
                  <c:v>61664</c:v>
                </c:pt>
                <c:pt idx="123329">
                  <c:v>61664.5</c:v>
                </c:pt>
                <c:pt idx="123330">
                  <c:v>61665</c:v>
                </c:pt>
                <c:pt idx="123331">
                  <c:v>61665.5</c:v>
                </c:pt>
                <c:pt idx="123332">
                  <c:v>61666</c:v>
                </c:pt>
                <c:pt idx="123333">
                  <c:v>61666.5</c:v>
                </c:pt>
                <c:pt idx="123334">
                  <c:v>61667</c:v>
                </c:pt>
                <c:pt idx="123335">
                  <c:v>61667.5</c:v>
                </c:pt>
                <c:pt idx="123336">
                  <c:v>61668</c:v>
                </c:pt>
                <c:pt idx="123337">
                  <c:v>61668.5</c:v>
                </c:pt>
                <c:pt idx="123338">
                  <c:v>61669</c:v>
                </c:pt>
                <c:pt idx="123339">
                  <c:v>61669.5</c:v>
                </c:pt>
                <c:pt idx="123340">
                  <c:v>61670</c:v>
                </c:pt>
                <c:pt idx="123341">
                  <c:v>61670.5</c:v>
                </c:pt>
                <c:pt idx="123342">
                  <c:v>61671</c:v>
                </c:pt>
                <c:pt idx="123343">
                  <c:v>61671.5</c:v>
                </c:pt>
                <c:pt idx="123344">
                  <c:v>61672</c:v>
                </c:pt>
                <c:pt idx="123345">
                  <c:v>61672.5</c:v>
                </c:pt>
                <c:pt idx="123346">
                  <c:v>61673</c:v>
                </c:pt>
                <c:pt idx="123347">
                  <c:v>61673.5</c:v>
                </c:pt>
                <c:pt idx="123348">
                  <c:v>61674</c:v>
                </c:pt>
                <c:pt idx="123349">
                  <c:v>61674.5</c:v>
                </c:pt>
                <c:pt idx="123350">
                  <c:v>61675</c:v>
                </c:pt>
                <c:pt idx="123351">
                  <c:v>61675.5</c:v>
                </c:pt>
                <c:pt idx="123352">
                  <c:v>61676</c:v>
                </c:pt>
                <c:pt idx="123353">
                  <c:v>61676.5</c:v>
                </c:pt>
                <c:pt idx="123354">
                  <c:v>61677</c:v>
                </c:pt>
                <c:pt idx="123355">
                  <c:v>61677.5</c:v>
                </c:pt>
                <c:pt idx="123356">
                  <c:v>61678</c:v>
                </c:pt>
                <c:pt idx="123357">
                  <c:v>61678.5</c:v>
                </c:pt>
                <c:pt idx="123358">
                  <c:v>61679</c:v>
                </c:pt>
                <c:pt idx="123359">
                  <c:v>61679.5</c:v>
                </c:pt>
                <c:pt idx="123360">
                  <c:v>61680</c:v>
                </c:pt>
                <c:pt idx="123361">
                  <c:v>61680.5</c:v>
                </c:pt>
                <c:pt idx="123362">
                  <c:v>61681</c:v>
                </c:pt>
                <c:pt idx="123363">
                  <c:v>61681.5</c:v>
                </c:pt>
                <c:pt idx="123364">
                  <c:v>61682</c:v>
                </c:pt>
                <c:pt idx="123365">
                  <c:v>61682.5</c:v>
                </c:pt>
                <c:pt idx="123366">
                  <c:v>61683</c:v>
                </c:pt>
                <c:pt idx="123367">
                  <c:v>61683.5</c:v>
                </c:pt>
                <c:pt idx="123368">
                  <c:v>61684</c:v>
                </c:pt>
                <c:pt idx="123369">
                  <c:v>61684.5</c:v>
                </c:pt>
                <c:pt idx="123370">
                  <c:v>61685</c:v>
                </c:pt>
                <c:pt idx="123371">
                  <c:v>61685.5</c:v>
                </c:pt>
                <c:pt idx="123372">
                  <c:v>61686</c:v>
                </c:pt>
                <c:pt idx="123373">
                  <c:v>61686.5</c:v>
                </c:pt>
                <c:pt idx="123374">
                  <c:v>61687</c:v>
                </c:pt>
                <c:pt idx="123375">
                  <c:v>61687.5</c:v>
                </c:pt>
                <c:pt idx="123376">
                  <c:v>61688</c:v>
                </c:pt>
                <c:pt idx="123377">
                  <c:v>61688.5</c:v>
                </c:pt>
                <c:pt idx="123378">
                  <c:v>61689</c:v>
                </c:pt>
                <c:pt idx="123379">
                  <c:v>61689.5</c:v>
                </c:pt>
                <c:pt idx="123380">
                  <c:v>61690</c:v>
                </c:pt>
                <c:pt idx="123381">
                  <c:v>61690.5</c:v>
                </c:pt>
                <c:pt idx="123382">
                  <c:v>61691</c:v>
                </c:pt>
                <c:pt idx="123383">
                  <c:v>61691.5</c:v>
                </c:pt>
                <c:pt idx="123384">
                  <c:v>61692</c:v>
                </c:pt>
                <c:pt idx="123385">
                  <c:v>61692.5</c:v>
                </c:pt>
                <c:pt idx="123386">
                  <c:v>61693</c:v>
                </c:pt>
                <c:pt idx="123387">
                  <c:v>61693.5</c:v>
                </c:pt>
                <c:pt idx="123388">
                  <c:v>61694</c:v>
                </c:pt>
                <c:pt idx="123389">
                  <c:v>61694.5</c:v>
                </c:pt>
                <c:pt idx="123390">
                  <c:v>61695</c:v>
                </c:pt>
                <c:pt idx="123391">
                  <c:v>61695.5</c:v>
                </c:pt>
                <c:pt idx="123392">
                  <c:v>61696</c:v>
                </c:pt>
                <c:pt idx="123393">
                  <c:v>61696.5</c:v>
                </c:pt>
                <c:pt idx="123394">
                  <c:v>61697</c:v>
                </c:pt>
                <c:pt idx="123395">
                  <c:v>61697.5</c:v>
                </c:pt>
                <c:pt idx="123396">
                  <c:v>61698</c:v>
                </c:pt>
                <c:pt idx="123397">
                  <c:v>61698.5</c:v>
                </c:pt>
                <c:pt idx="123398">
                  <c:v>61699</c:v>
                </c:pt>
                <c:pt idx="123399">
                  <c:v>61699.5</c:v>
                </c:pt>
                <c:pt idx="123400">
                  <c:v>61700</c:v>
                </c:pt>
                <c:pt idx="123401">
                  <c:v>61700.5</c:v>
                </c:pt>
                <c:pt idx="123402">
                  <c:v>61701</c:v>
                </c:pt>
                <c:pt idx="123403">
                  <c:v>61701.5</c:v>
                </c:pt>
                <c:pt idx="123404">
                  <c:v>61702</c:v>
                </c:pt>
                <c:pt idx="123405">
                  <c:v>61702.5</c:v>
                </c:pt>
                <c:pt idx="123406">
                  <c:v>61703</c:v>
                </c:pt>
                <c:pt idx="123407">
                  <c:v>61703.5</c:v>
                </c:pt>
                <c:pt idx="123408">
                  <c:v>61704</c:v>
                </c:pt>
                <c:pt idx="123409">
                  <c:v>61704.5</c:v>
                </c:pt>
                <c:pt idx="123410">
                  <c:v>61705</c:v>
                </c:pt>
                <c:pt idx="123411">
                  <c:v>61705.5</c:v>
                </c:pt>
                <c:pt idx="123412">
                  <c:v>61706</c:v>
                </c:pt>
                <c:pt idx="123413">
                  <c:v>61706.5</c:v>
                </c:pt>
                <c:pt idx="123414">
                  <c:v>61707</c:v>
                </c:pt>
                <c:pt idx="123415">
                  <c:v>61707.5</c:v>
                </c:pt>
                <c:pt idx="123416">
                  <c:v>61708</c:v>
                </c:pt>
                <c:pt idx="123417">
                  <c:v>61708.5</c:v>
                </c:pt>
                <c:pt idx="123418">
                  <c:v>61709</c:v>
                </c:pt>
                <c:pt idx="123419">
                  <c:v>61709.5</c:v>
                </c:pt>
                <c:pt idx="123420">
                  <c:v>61710</c:v>
                </c:pt>
                <c:pt idx="123421">
                  <c:v>61710.5</c:v>
                </c:pt>
                <c:pt idx="123422">
                  <c:v>61711</c:v>
                </c:pt>
                <c:pt idx="123423">
                  <c:v>61711.5</c:v>
                </c:pt>
                <c:pt idx="123424">
                  <c:v>61712</c:v>
                </c:pt>
                <c:pt idx="123425">
                  <c:v>61712.5</c:v>
                </c:pt>
                <c:pt idx="123426">
                  <c:v>61713</c:v>
                </c:pt>
                <c:pt idx="123427">
                  <c:v>61713.5</c:v>
                </c:pt>
                <c:pt idx="123428">
                  <c:v>61714</c:v>
                </c:pt>
                <c:pt idx="123429">
                  <c:v>61714.5</c:v>
                </c:pt>
                <c:pt idx="123430">
                  <c:v>61715</c:v>
                </c:pt>
                <c:pt idx="123431">
                  <c:v>61715.5</c:v>
                </c:pt>
                <c:pt idx="123432">
                  <c:v>61716</c:v>
                </c:pt>
                <c:pt idx="123433">
                  <c:v>61716.5</c:v>
                </c:pt>
                <c:pt idx="123434">
                  <c:v>61717</c:v>
                </c:pt>
                <c:pt idx="123435">
                  <c:v>61717.5</c:v>
                </c:pt>
                <c:pt idx="123436">
                  <c:v>61718</c:v>
                </c:pt>
                <c:pt idx="123437">
                  <c:v>61718.5</c:v>
                </c:pt>
                <c:pt idx="123438">
                  <c:v>61719</c:v>
                </c:pt>
                <c:pt idx="123439">
                  <c:v>61719.5</c:v>
                </c:pt>
                <c:pt idx="123440">
                  <c:v>61720</c:v>
                </c:pt>
                <c:pt idx="123441">
                  <c:v>61720.5</c:v>
                </c:pt>
                <c:pt idx="123442">
                  <c:v>61721</c:v>
                </c:pt>
                <c:pt idx="123443">
                  <c:v>61721.5</c:v>
                </c:pt>
                <c:pt idx="123444">
                  <c:v>61722</c:v>
                </c:pt>
                <c:pt idx="123445">
                  <c:v>61722.5</c:v>
                </c:pt>
                <c:pt idx="123446">
                  <c:v>61723</c:v>
                </c:pt>
                <c:pt idx="123447">
                  <c:v>61723.5</c:v>
                </c:pt>
                <c:pt idx="123448">
                  <c:v>61724</c:v>
                </c:pt>
                <c:pt idx="123449">
                  <c:v>61724.5</c:v>
                </c:pt>
                <c:pt idx="123450">
                  <c:v>61725</c:v>
                </c:pt>
                <c:pt idx="123451">
                  <c:v>61725.5</c:v>
                </c:pt>
                <c:pt idx="123452">
                  <c:v>61726</c:v>
                </c:pt>
                <c:pt idx="123453">
                  <c:v>61726.5</c:v>
                </c:pt>
                <c:pt idx="123454">
                  <c:v>61727</c:v>
                </c:pt>
                <c:pt idx="123455">
                  <c:v>61727.5</c:v>
                </c:pt>
                <c:pt idx="123456">
                  <c:v>61728</c:v>
                </c:pt>
                <c:pt idx="123457">
                  <c:v>61728.5</c:v>
                </c:pt>
                <c:pt idx="123458">
                  <c:v>61729</c:v>
                </c:pt>
                <c:pt idx="123459">
                  <c:v>61729.5</c:v>
                </c:pt>
                <c:pt idx="123460">
                  <c:v>61730</c:v>
                </c:pt>
                <c:pt idx="123461">
                  <c:v>61730.5</c:v>
                </c:pt>
                <c:pt idx="123462">
                  <c:v>61731</c:v>
                </c:pt>
                <c:pt idx="123463">
                  <c:v>61731.5</c:v>
                </c:pt>
                <c:pt idx="123464">
                  <c:v>61732</c:v>
                </c:pt>
                <c:pt idx="123465">
                  <c:v>61732.5</c:v>
                </c:pt>
                <c:pt idx="123466">
                  <c:v>61733</c:v>
                </c:pt>
                <c:pt idx="123467">
                  <c:v>61733.5</c:v>
                </c:pt>
                <c:pt idx="123468">
                  <c:v>61734</c:v>
                </c:pt>
                <c:pt idx="123469">
                  <c:v>61734.5</c:v>
                </c:pt>
                <c:pt idx="123470">
                  <c:v>61735</c:v>
                </c:pt>
                <c:pt idx="123471">
                  <c:v>61735.5</c:v>
                </c:pt>
                <c:pt idx="123472">
                  <c:v>61736</c:v>
                </c:pt>
                <c:pt idx="123473">
                  <c:v>61736.5</c:v>
                </c:pt>
                <c:pt idx="123474">
                  <c:v>61737</c:v>
                </c:pt>
                <c:pt idx="123475">
                  <c:v>61737.5</c:v>
                </c:pt>
                <c:pt idx="123476">
                  <c:v>61738</c:v>
                </c:pt>
                <c:pt idx="123477">
                  <c:v>61738.5</c:v>
                </c:pt>
                <c:pt idx="123478">
                  <c:v>61739</c:v>
                </c:pt>
                <c:pt idx="123479">
                  <c:v>61739.5</c:v>
                </c:pt>
                <c:pt idx="123480">
                  <c:v>61740</c:v>
                </c:pt>
                <c:pt idx="123481">
                  <c:v>61740.5</c:v>
                </c:pt>
                <c:pt idx="123482">
                  <c:v>61741</c:v>
                </c:pt>
                <c:pt idx="123483">
                  <c:v>61741.5</c:v>
                </c:pt>
                <c:pt idx="123484">
                  <c:v>61742</c:v>
                </c:pt>
                <c:pt idx="123485">
                  <c:v>61742.5</c:v>
                </c:pt>
                <c:pt idx="123486">
                  <c:v>61743</c:v>
                </c:pt>
                <c:pt idx="123487">
                  <c:v>61743.5</c:v>
                </c:pt>
                <c:pt idx="123488">
                  <c:v>61744</c:v>
                </c:pt>
                <c:pt idx="123489">
                  <c:v>61744.5</c:v>
                </c:pt>
                <c:pt idx="123490">
                  <c:v>61745</c:v>
                </c:pt>
                <c:pt idx="123491">
                  <c:v>61745.5</c:v>
                </c:pt>
                <c:pt idx="123492">
                  <c:v>61746</c:v>
                </c:pt>
                <c:pt idx="123493">
                  <c:v>61746.5</c:v>
                </c:pt>
                <c:pt idx="123494">
                  <c:v>61747</c:v>
                </c:pt>
                <c:pt idx="123495">
                  <c:v>61747.5</c:v>
                </c:pt>
                <c:pt idx="123496">
                  <c:v>61748</c:v>
                </c:pt>
                <c:pt idx="123497">
                  <c:v>61748.5</c:v>
                </c:pt>
                <c:pt idx="123498">
                  <c:v>61749</c:v>
                </c:pt>
                <c:pt idx="123499">
                  <c:v>61749.5</c:v>
                </c:pt>
                <c:pt idx="123500">
                  <c:v>61750</c:v>
                </c:pt>
                <c:pt idx="123501">
                  <c:v>61750.5</c:v>
                </c:pt>
                <c:pt idx="123502">
                  <c:v>61751</c:v>
                </c:pt>
                <c:pt idx="123503">
                  <c:v>61751.5</c:v>
                </c:pt>
                <c:pt idx="123504">
                  <c:v>61752</c:v>
                </c:pt>
                <c:pt idx="123505">
                  <c:v>61752.5</c:v>
                </c:pt>
                <c:pt idx="123506">
                  <c:v>61753</c:v>
                </c:pt>
                <c:pt idx="123507">
                  <c:v>61753.5</c:v>
                </c:pt>
                <c:pt idx="123508">
                  <c:v>61754</c:v>
                </c:pt>
                <c:pt idx="123509">
                  <c:v>61754.5</c:v>
                </c:pt>
                <c:pt idx="123510">
                  <c:v>61755</c:v>
                </c:pt>
                <c:pt idx="123511">
                  <c:v>61755.5</c:v>
                </c:pt>
                <c:pt idx="123512">
                  <c:v>61756</c:v>
                </c:pt>
                <c:pt idx="123513">
                  <c:v>61756.5</c:v>
                </c:pt>
                <c:pt idx="123514">
                  <c:v>61757</c:v>
                </c:pt>
                <c:pt idx="123515">
                  <c:v>61757.5</c:v>
                </c:pt>
                <c:pt idx="123516">
                  <c:v>61758</c:v>
                </c:pt>
                <c:pt idx="123517">
                  <c:v>61758.5</c:v>
                </c:pt>
                <c:pt idx="123518">
                  <c:v>61759</c:v>
                </c:pt>
                <c:pt idx="123519">
                  <c:v>61759.5</c:v>
                </c:pt>
                <c:pt idx="123520">
                  <c:v>61760</c:v>
                </c:pt>
                <c:pt idx="123521">
                  <c:v>61760.5</c:v>
                </c:pt>
                <c:pt idx="123522">
                  <c:v>61761</c:v>
                </c:pt>
                <c:pt idx="123523">
                  <c:v>61761.5</c:v>
                </c:pt>
                <c:pt idx="123524">
                  <c:v>61762</c:v>
                </c:pt>
                <c:pt idx="123525">
                  <c:v>61762.5</c:v>
                </c:pt>
                <c:pt idx="123526">
                  <c:v>61763</c:v>
                </c:pt>
                <c:pt idx="123527">
                  <c:v>61763.5</c:v>
                </c:pt>
                <c:pt idx="123528">
                  <c:v>61764</c:v>
                </c:pt>
                <c:pt idx="123529">
                  <c:v>61764.5</c:v>
                </c:pt>
                <c:pt idx="123530">
                  <c:v>61765</c:v>
                </c:pt>
                <c:pt idx="123531">
                  <c:v>61765.5</c:v>
                </c:pt>
                <c:pt idx="123532">
                  <c:v>61766</c:v>
                </c:pt>
                <c:pt idx="123533">
                  <c:v>61766.5</c:v>
                </c:pt>
                <c:pt idx="123534">
                  <c:v>61767</c:v>
                </c:pt>
                <c:pt idx="123535">
                  <c:v>61767.5</c:v>
                </c:pt>
                <c:pt idx="123536">
                  <c:v>61768</c:v>
                </c:pt>
                <c:pt idx="123537">
                  <c:v>61768.5</c:v>
                </c:pt>
                <c:pt idx="123538">
                  <c:v>61769</c:v>
                </c:pt>
                <c:pt idx="123539">
                  <c:v>61769.5</c:v>
                </c:pt>
                <c:pt idx="123540">
                  <c:v>61770</c:v>
                </c:pt>
                <c:pt idx="123541">
                  <c:v>61770.5</c:v>
                </c:pt>
                <c:pt idx="123542">
                  <c:v>61771</c:v>
                </c:pt>
                <c:pt idx="123543">
                  <c:v>61771.5</c:v>
                </c:pt>
                <c:pt idx="123544">
                  <c:v>61772</c:v>
                </c:pt>
                <c:pt idx="123545">
                  <c:v>61772.5</c:v>
                </c:pt>
                <c:pt idx="123546">
                  <c:v>61773</c:v>
                </c:pt>
                <c:pt idx="123547">
                  <c:v>61773.5</c:v>
                </c:pt>
                <c:pt idx="123548">
                  <c:v>61774</c:v>
                </c:pt>
                <c:pt idx="123549">
                  <c:v>61774.5</c:v>
                </c:pt>
                <c:pt idx="123550">
                  <c:v>61775</c:v>
                </c:pt>
                <c:pt idx="123551">
                  <c:v>61775.5</c:v>
                </c:pt>
                <c:pt idx="123552">
                  <c:v>61776</c:v>
                </c:pt>
                <c:pt idx="123553">
                  <c:v>61776.5</c:v>
                </c:pt>
                <c:pt idx="123554">
                  <c:v>61777</c:v>
                </c:pt>
                <c:pt idx="123555">
                  <c:v>61777.5</c:v>
                </c:pt>
                <c:pt idx="123556">
                  <c:v>61778</c:v>
                </c:pt>
                <c:pt idx="123557">
                  <c:v>61778.5</c:v>
                </c:pt>
                <c:pt idx="123558">
                  <c:v>61779</c:v>
                </c:pt>
                <c:pt idx="123559">
                  <c:v>61779.5</c:v>
                </c:pt>
                <c:pt idx="123560">
                  <c:v>61780</c:v>
                </c:pt>
                <c:pt idx="123561">
                  <c:v>61780.5</c:v>
                </c:pt>
                <c:pt idx="123562">
                  <c:v>61781</c:v>
                </c:pt>
                <c:pt idx="123563">
                  <c:v>61781.5</c:v>
                </c:pt>
                <c:pt idx="123564">
                  <c:v>61782</c:v>
                </c:pt>
                <c:pt idx="123565">
                  <c:v>61782.5</c:v>
                </c:pt>
                <c:pt idx="123566">
                  <c:v>61783</c:v>
                </c:pt>
                <c:pt idx="123567">
                  <c:v>61783.5</c:v>
                </c:pt>
                <c:pt idx="123568">
                  <c:v>61784</c:v>
                </c:pt>
                <c:pt idx="123569">
                  <c:v>61784.5</c:v>
                </c:pt>
                <c:pt idx="123570">
                  <c:v>61785</c:v>
                </c:pt>
                <c:pt idx="123571">
                  <c:v>61785.5</c:v>
                </c:pt>
                <c:pt idx="123572">
                  <c:v>61786</c:v>
                </c:pt>
                <c:pt idx="123573">
                  <c:v>61786.5</c:v>
                </c:pt>
                <c:pt idx="123574">
                  <c:v>61787</c:v>
                </c:pt>
                <c:pt idx="123575">
                  <c:v>61787.5</c:v>
                </c:pt>
                <c:pt idx="123576">
                  <c:v>61788</c:v>
                </c:pt>
                <c:pt idx="123577">
                  <c:v>61788.5</c:v>
                </c:pt>
                <c:pt idx="123578">
                  <c:v>61789</c:v>
                </c:pt>
                <c:pt idx="123579">
                  <c:v>61789.5</c:v>
                </c:pt>
                <c:pt idx="123580">
                  <c:v>61790</c:v>
                </c:pt>
                <c:pt idx="123581">
                  <c:v>61790.5</c:v>
                </c:pt>
                <c:pt idx="123582">
                  <c:v>61791</c:v>
                </c:pt>
                <c:pt idx="123583">
                  <c:v>61791.5</c:v>
                </c:pt>
                <c:pt idx="123584">
                  <c:v>61792</c:v>
                </c:pt>
                <c:pt idx="123585">
                  <c:v>61792.5</c:v>
                </c:pt>
                <c:pt idx="123586">
                  <c:v>61793</c:v>
                </c:pt>
                <c:pt idx="123587">
                  <c:v>61793.5</c:v>
                </c:pt>
                <c:pt idx="123588">
                  <c:v>61794</c:v>
                </c:pt>
                <c:pt idx="123589">
                  <c:v>61794.5</c:v>
                </c:pt>
                <c:pt idx="123590">
                  <c:v>61795</c:v>
                </c:pt>
                <c:pt idx="123591">
                  <c:v>61795.5</c:v>
                </c:pt>
                <c:pt idx="123592">
                  <c:v>61796</c:v>
                </c:pt>
                <c:pt idx="123593">
                  <c:v>61796.5</c:v>
                </c:pt>
                <c:pt idx="123594">
                  <c:v>61797</c:v>
                </c:pt>
                <c:pt idx="123595">
                  <c:v>61797.5</c:v>
                </c:pt>
                <c:pt idx="123596">
                  <c:v>61798</c:v>
                </c:pt>
                <c:pt idx="123597">
                  <c:v>61798.5</c:v>
                </c:pt>
                <c:pt idx="123598">
                  <c:v>61799</c:v>
                </c:pt>
                <c:pt idx="123599">
                  <c:v>61799.5</c:v>
                </c:pt>
                <c:pt idx="123600">
                  <c:v>61800</c:v>
                </c:pt>
                <c:pt idx="123601">
                  <c:v>61800.5</c:v>
                </c:pt>
                <c:pt idx="123602">
                  <c:v>61801</c:v>
                </c:pt>
                <c:pt idx="123603">
                  <c:v>61801.5</c:v>
                </c:pt>
                <c:pt idx="123604">
                  <c:v>61802</c:v>
                </c:pt>
                <c:pt idx="123605">
                  <c:v>61802.5</c:v>
                </c:pt>
                <c:pt idx="123606">
                  <c:v>61803</c:v>
                </c:pt>
                <c:pt idx="123607">
                  <c:v>61803.5</c:v>
                </c:pt>
                <c:pt idx="123608">
                  <c:v>61804</c:v>
                </c:pt>
                <c:pt idx="123609">
                  <c:v>61804.5</c:v>
                </c:pt>
                <c:pt idx="123610">
                  <c:v>61805</c:v>
                </c:pt>
                <c:pt idx="123611">
                  <c:v>61805.5</c:v>
                </c:pt>
                <c:pt idx="123612">
                  <c:v>61806</c:v>
                </c:pt>
                <c:pt idx="123613">
                  <c:v>61806.5</c:v>
                </c:pt>
                <c:pt idx="123614">
                  <c:v>61807</c:v>
                </c:pt>
                <c:pt idx="123615">
                  <c:v>61807.5</c:v>
                </c:pt>
                <c:pt idx="123616">
                  <c:v>61808</c:v>
                </c:pt>
                <c:pt idx="123617">
                  <c:v>61808.5</c:v>
                </c:pt>
                <c:pt idx="123618">
                  <c:v>61809</c:v>
                </c:pt>
                <c:pt idx="123619">
                  <c:v>61809.5</c:v>
                </c:pt>
                <c:pt idx="123620">
                  <c:v>61810</c:v>
                </c:pt>
                <c:pt idx="123621">
                  <c:v>61810.5</c:v>
                </c:pt>
                <c:pt idx="123622">
                  <c:v>61811</c:v>
                </c:pt>
                <c:pt idx="123623">
                  <c:v>61811.5</c:v>
                </c:pt>
                <c:pt idx="123624">
                  <c:v>61812</c:v>
                </c:pt>
                <c:pt idx="123625">
                  <c:v>61812.5</c:v>
                </c:pt>
                <c:pt idx="123626">
                  <c:v>61813</c:v>
                </c:pt>
                <c:pt idx="123627">
                  <c:v>61813.5</c:v>
                </c:pt>
                <c:pt idx="123628">
                  <c:v>61814</c:v>
                </c:pt>
                <c:pt idx="123629">
                  <c:v>61814.5</c:v>
                </c:pt>
                <c:pt idx="123630">
                  <c:v>61815</c:v>
                </c:pt>
                <c:pt idx="123631">
                  <c:v>61815.5</c:v>
                </c:pt>
                <c:pt idx="123632">
                  <c:v>61816</c:v>
                </c:pt>
                <c:pt idx="123633">
                  <c:v>61816.5</c:v>
                </c:pt>
                <c:pt idx="123634">
                  <c:v>61817</c:v>
                </c:pt>
                <c:pt idx="123635">
                  <c:v>61817.5</c:v>
                </c:pt>
                <c:pt idx="123636">
                  <c:v>61818</c:v>
                </c:pt>
                <c:pt idx="123637">
                  <c:v>61818.5</c:v>
                </c:pt>
                <c:pt idx="123638">
                  <c:v>61819</c:v>
                </c:pt>
                <c:pt idx="123639">
                  <c:v>61819.5</c:v>
                </c:pt>
                <c:pt idx="123640">
                  <c:v>61820</c:v>
                </c:pt>
                <c:pt idx="123641">
                  <c:v>61820.5</c:v>
                </c:pt>
                <c:pt idx="123642">
                  <c:v>61821</c:v>
                </c:pt>
                <c:pt idx="123643">
                  <c:v>61821.5</c:v>
                </c:pt>
                <c:pt idx="123644">
                  <c:v>61822</c:v>
                </c:pt>
                <c:pt idx="123645">
                  <c:v>61822.5</c:v>
                </c:pt>
                <c:pt idx="123646">
                  <c:v>61823</c:v>
                </c:pt>
                <c:pt idx="123647">
                  <c:v>61823.5</c:v>
                </c:pt>
                <c:pt idx="123648">
                  <c:v>61824</c:v>
                </c:pt>
                <c:pt idx="123649">
                  <c:v>61824.5</c:v>
                </c:pt>
                <c:pt idx="123650">
                  <c:v>61825</c:v>
                </c:pt>
                <c:pt idx="123651">
                  <c:v>61825.5</c:v>
                </c:pt>
                <c:pt idx="123652">
                  <c:v>61826</c:v>
                </c:pt>
                <c:pt idx="123653">
                  <c:v>61826.5</c:v>
                </c:pt>
                <c:pt idx="123654">
                  <c:v>61827</c:v>
                </c:pt>
                <c:pt idx="123655">
                  <c:v>61827.5</c:v>
                </c:pt>
                <c:pt idx="123656">
                  <c:v>61828</c:v>
                </c:pt>
                <c:pt idx="123657">
                  <c:v>61828.5</c:v>
                </c:pt>
                <c:pt idx="123658">
                  <c:v>61829</c:v>
                </c:pt>
                <c:pt idx="123659">
                  <c:v>61829.5</c:v>
                </c:pt>
                <c:pt idx="123660">
                  <c:v>61830</c:v>
                </c:pt>
                <c:pt idx="123661">
                  <c:v>61830.5</c:v>
                </c:pt>
                <c:pt idx="123662">
                  <c:v>61831</c:v>
                </c:pt>
                <c:pt idx="123663">
                  <c:v>61831.5</c:v>
                </c:pt>
                <c:pt idx="123664">
                  <c:v>61832</c:v>
                </c:pt>
                <c:pt idx="123665">
                  <c:v>61832.5</c:v>
                </c:pt>
                <c:pt idx="123666">
                  <c:v>61833</c:v>
                </c:pt>
                <c:pt idx="123667">
                  <c:v>61833.5</c:v>
                </c:pt>
                <c:pt idx="123668">
                  <c:v>61834</c:v>
                </c:pt>
                <c:pt idx="123669">
                  <c:v>61834.5</c:v>
                </c:pt>
                <c:pt idx="123670">
                  <c:v>61835</c:v>
                </c:pt>
                <c:pt idx="123671">
                  <c:v>61835.5</c:v>
                </c:pt>
                <c:pt idx="123672">
                  <c:v>61836</c:v>
                </c:pt>
                <c:pt idx="123673">
                  <c:v>61836.5</c:v>
                </c:pt>
                <c:pt idx="123674">
                  <c:v>61837</c:v>
                </c:pt>
                <c:pt idx="123675">
                  <c:v>61837.5</c:v>
                </c:pt>
                <c:pt idx="123676">
                  <c:v>61838</c:v>
                </c:pt>
                <c:pt idx="123677">
                  <c:v>61838.5</c:v>
                </c:pt>
                <c:pt idx="123678">
                  <c:v>61839</c:v>
                </c:pt>
                <c:pt idx="123679">
                  <c:v>61839.5</c:v>
                </c:pt>
                <c:pt idx="123680">
                  <c:v>61840</c:v>
                </c:pt>
                <c:pt idx="123681">
                  <c:v>61840.5</c:v>
                </c:pt>
                <c:pt idx="123682">
                  <c:v>61841</c:v>
                </c:pt>
                <c:pt idx="123683">
                  <c:v>61841.5</c:v>
                </c:pt>
                <c:pt idx="123684">
                  <c:v>61842</c:v>
                </c:pt>
                <c:pt idx="123685">
                  <c:v>61842.5</c:v>
                </c:pt>
                <c:pt idx="123686">
                  <c:v>61843</c:v>
                </c:pt>
                <c:pt idx="123687">
                  <c:v>61843.5</c:v>
                </c:pt>
                <c:pt idx="123688">
                  <c:v>61844</c:v>
                </c:pt>
                <c:pt idx="123689">
                  <c:v>61844.5</c:v>
                </c:pt>
                <c:pt idx="123690">
                  <c:v>61845</c:v>
                </c:pt>
                <c:pt idx="123691">
                  <c:v>61845.5</c:v>
                </c:pt>
                <c:pt idx="123692">
                  <c:v>61846</c:v>
                </c:pt>
                <c:pt idx="123693">
                  <c:v>61846.5</c:v>
                </c:pt>
                <c:pt idx="123694">
                  <c:v>61847</c:v>
                </c:pt>
                <c:pt idx="123695">
                  <c:v>61847.5</c:v>
                </c:pt>
                <c:pt idx="123696">
                  <c:v>61848</c:v>
                </c:pt>
                <c:pt idx="123697">
                  <c:v>61848.5</c:v>
                </c:pt>
                <c:pt idx="123698">
                  <c:v>61849</c:v>
                </c:pt>
                <c:pt idx="123699">
                  <c:v>61849.5</c:v>
                </c:pt>
                <c:pt idx="123700">
                  <c:v>61850</c:v>
                </c:pt>
                <c:pt idx="123701">
                  <c:v>61850.5</c:v>
                </c:pt>
                <c:pt idx="123702">
                  <c:v>61851</c:v>
                </c:pt>
                <c:pt idx="123703">
                  <c:v>61851.5</c:v>
                </c:pt>
                <c:pt idx="123704">
                  <c:v>61852</c:v>
                </c:pt>
                <c:pt idx="123705">
                  <c:v>61852.5</c:v>
                </c:pt>
                <c:pt idx="123706">
                  <c:v>61853</c:v>
                </c:pt>
                <c:pt idx="123707">
                  <c:v>61853.5</c:v>
                </c:pt>
                <c:pt idx="123708">
                  <c:v>61854</c:v>
                </c:pt>
                <c:pt idx="123709">
                  <c:v>61854.5</c:v>
                </c:pt>
                <c:pt idx="123710">
                  <c:v>61855</c:v>
                </c:pt>
                <c:pt idx="123711">
                  <c:v>61855.5</c:v>
                </c:pt>
                <c:pt idx="123712">
                  <c:v>61856</c:v>
                </c:pt>
                <c:pt idx="123713">
                  <c:v>61856.5</c:v>
                </c:pt>
                <c:pt idx="123714">
                  <c:v>61857</c:v>
                </c:pt>
                <c:pt idx="123715">
                  <c:v>61857.5</c:v>
                </c:pt>
                <c:pt idx="123716">
                  <c:v>61858</c:v>
                </c:pt>
                <c:pt idx="123717">
                  <c:v>61858.5</c:v>
                </c:pt>
                <c:pt idx="123718">
                  <c:v>61859</c:v>
                </c:pt>
                <c:pt idx="123719">
                  <c:v>61859.5</c:v>
                </c:pt>
                <c:pt idx="123720">
                  <c:v>61860</c:v>
                </c:pt>
                <c:pt idx="123721">
                  <c:v>61860.5</c:v>
                </c:pt>
                <c:pt idx="123722">
                  <c:v>61861</c:v>
                </c:pt>
                <c:pt idx="123723">
                  <c:v>61861.5</c:v>
                </c:pt>
                <c:pt idx="123724">
                  <c:v>61862</c:v>
                </c:pt>
                <c:pt idx="123725">
                  <c:v>61862.5</c:v>
                </c:pt>
                <c:pt idx="123726">
                  <c:v>61863</c:v>
                </c:pt>
                <c:pt idx="123727">
                  <c:v>61863.5</c:v>
                </c:pt>
                <c:pt idx="123728">
                  <c:v>61864</c:v>
                </c:pt>
                <c:pt idx="123729">
                  <c:v>61864.5</c:v>
                </c:pt>
                <c:pt idx="123730">
                  <c:v>61865</c:v>
                </c:pt>
                <c:pt idx="123731">
                  <c:v>61865.5</c:v>
                </c:pt>
                <c:pt idx="123732">
                  <c:v>61866</c:v>
                </c:pt>
                <c:pt idx="123733">
                  <c:v>61866.5</c:v>
                </c:pt>
                <c:pt idx="123734">
                  <c:v>61867</c:v>
                </c:pt>
                <c:pt idx="123735">
                  <c:v>61867.5</c:v>
                </c:pt>
                <c:pt idx="123736">
                  <c:v>61868</c:v>
                </c:pt>
                <c:pt idx="123737">
                  <c:v>61868.5</c:v>
                </c:pt>
                <c:pt idx="123738">
                  <c:v>61869</c:v>
                </c:pt>
                <c:pt idx="123739">
                  <c:v>61869.5</c:v>
                </c:pt>
                <c:pt idx="123740">
                  <c:v>61870</c:v>
                </c:pt>
                <c:pt idx="123741">
                  <c:v>61870.5</c:v>
                </c:pt>
                <c:pt idx="123742">
                  <c:v>61871</c:v>
                </c:pt>
                <c:pt idx="123743">
                  <c:v>61871.5</c:v>
                </c:pt>
                <c:pt idx="123744">
                  <c:v>61872</c:v>
                </c:pt>
                <c:pt idx="123745">
                  <c:v>61872.5</c:v>
                </c:pt>
                <c:pt idx="123746">
                  <c:v>61873</c:v>
                </c:pt>
                <c:pt idx="123747">
                  <c:v>61873.5</c:v>
                </c:pt>
                <c:pt idx="123748">
                  <c:v>61874</c:v>
                </c:pt>
                <c:pt idx="123749">
                  <c:v>61874.5</c:v>
                </c:pt>
                <c:pt idx="123750">
                  <c:v>61875</c:v>
                </c:pt>
                <c:pt idx="123751">
                  <c:v>61875.5</c:v>
                </c:pt>
                <c:pt idx="123752">
                  <c:v>61876</c:v>
                </c:pt>
                <c:pt idx="123753">
                  <c:v>61876.5</c:v>
                </c:pt>
                <c:pt idx="123754">
                  <c:v>61877</c:v>
                </c:pt>
                <c:pt idx="123755">
                  <c:v>61877.5</c:v>
                </c:pt>
                <c:pt idx="123756">
                  <c:v>61878</c:v>
                </c:pt>
                <c:pt idx="123757">
                  <c:v>61878.5</c:v>
                </c:pt>
                <c:pt idx="123758">
                  <c:v>61879</c:v>
                </c:pt>
                <c:pt idx="123759">
                  <c:v>61879.5</c:v>
                </c:pt>
                <c:pt idx="123760">
                  <c:v>61880</c:v>
                </c:pt>
                <c:pt idx="123761">
                  <c:v>61880.5</c:v>
                </c:pt>
                <c:pt idx="123762">
                  <c:v>61881</c:v>
                </c:pt>
                <c:pt idx="123763">
                  <c:v>61881.5</c:v>
                </c:pt>
                <c:pt idx="123764">
                  <c:v>61882</c:v>
                </c:pt>
                <c:pt idx="123765">
                  <c:v>61882.5</c:v>
                </c:pt>
                <c:pt idx="123766">
                  <c:v>61883</c:v>
                </c:pt>
                <c:pt idx="123767">
                  <c:v>61883.5</c:v>
                </c:pt>
                <c:pt idx="123768">
                  <c:v>61884</c:v>
                </c:pt>
                <c:pt idx="123769">
                  <c:v>61884.5</c:v>
                </c:pt>
                <c:pt idx="123770">
                  <c:v>61885</c:v>
                </c:pt>
                <c:pt idx="123771">
                  <c:v>61885.5</c:v>
                </c:pt>
                <c:pt idx="123772">
                  <c:v>61886</c:v>
                </c:pt>
                <c:pt idx="123773">
                  <c:v>61886.5</c:v>
                </c:pt>
                <c:pt idx="123774">
                  <c:v>61887</c:v>
                </c:pt>
                <c:pt idx="123775">
                  <c:v>61887.5</c:v>
                </c:pt>
                <c:pt idx="123776">
                  <c:v>61888</c:v>
                </c:pt>
                <c:pt idx="123777">
                  <c:v>61888.5</c:v>
                </c:pt>
                <c:pt idx="123778">
                  <c:v>61889</c:v>
                </c:pt>
                <c:pt idx="123779">
                  <c:v>61889.5</c:v>
                </c:pt>
                <c:pt idx="123780">
                  <c:v>61890</c:v>
                </c:pt>
                <c:pt idx="123781">
                  <c:v>61890.5</c:v>
                </c:pt>
                <c:pt idx="123782">
                  <c:v>61891</c:v>
                </c:pt>
                <c:pt idx="123783">
                  <c:v>61891.5</c:v>
                </c:pt>
                <c:pt idx="123784">
                  <c:v>61892</c:v>
                </c:pt>
                <c:pt idx="123785">
                  <c:v>61892.5</c:v>
                </c:pt>
                <c:pt idx="123786">
                  <c:v>61893</c:v>
                </c:pt>
                <c:pt idx="123787">
                  <c:v>61893.5</c:v>
                </c:pt>
                <c:pt idx="123788">
                  <c:v>61894</c:v>
                </c:pt>
                <c:pt idx="123789">
                  <c:v>61894.5</c:v>
                </c:pt>
                <c:pt idx="123790">
                  <c:v>61895</c:v>
                </c:pt>
                <c:pt idx="123791">
                  <c:v>61895.5</c:v>
                </c:pt>
                <c:pt idx="123792">
                  <c:v>61896</c:v>
                </c:pt>
                <c:pt idx="123793">
                  <c:v>61896.5</c:v>
                </c:pt>
                <c:pt idx="123794">
                  <c:v>61897</c:v>
                </c:pt>
                <c:pt idx="123795">
                  <c:v>61897.5</c:v>
                </c:pt>
                <c:pt idx="123796">
                  <c:v>61898</c:v>
                </c:pt>
                <c:pt idx="123797">
                  <c:v>61898.5</c:v>
                </c:pt>
                <c:pt idx="123798">
                  <c:v>61899</c:v>
                </c:pt>
                <c:pt idx="123799">
                  <c:v>61899.5</c:v>
                </c:pt>
                <c:pt idx="123800">
                  <c:v>61900</c:v>
                </c:pt>
                <c:pt idx="123801">
                  <c:v>61900.5</c:v>
                </c:pt>
                <c:pt idx="123802">
                  <c:v>61901</c:v>
                </c:pt>
                <c:pt idx="123803">
                  <c:v>61901.5</c:v>
                </c:pt>
                <c:pt idx="123804">
                  <c:v>61902</c:v>
                </c:pt>
                <c:pt idx="123805">
                  <c:v>61902.5</c:v>
                </c:pt>
                <c:pt idx="123806">
                  <c:v>61903</c:v>
                </c:pt>
                <c:pt idx="123807">
                  <c:v>61903.5</c:v>
                </c:pt>
                <c:pt idx="123808">
                  <c:v>61904</c:v>
                </c:pt>
                <c:pt idx="123809">
                  <c:v>61904.5</c:v>
                </c:pt>
                <c:pt idx="123810">
                  <c:v>61905</c:v>
                </c:pt>
                <c:pt idx="123811">
                  <c:v>61905.5</c:v>
                </c:pt>
                <c:pt idx="123812">
                  <c:v>61906</c:v>
                </c:pt>
                <c:pt idx="123813">
                  <c:v>61906.5</c:v>
                </c:pt>
                <c:pt idx="123814">
                  <c:v>61907</c:v>
                </c:pt>
                <c:pt idx="123815">
                  <c:v>61907.5</c:v>
                </c:pt>
                <c:pt idx="123816">
                  <c:v>61908</c:v>
                </c:pt>
                <c:pt idx="123817">
                  <c:v>61908.5</c:v>
                </c:pt>
                <c:pt idx="123818">
                  <c:v>61909</c:v>
                </c:pt>
                <c:pt idx="123819">
                  <c:v>61909.5</c:v>
                </c:pt>
                <c:pt idx="123820">
                  <c:v>61910</c:v>
                </c:pt>
                <c:pt idx="123821">
                  <c:v>61910.5</c:v>
                </c:pt>
                <c:pt idx="123822">
                  <c:v>61911</c:v>
                </c:pt>
                <c:pt idx="123823">
                  <c:v>61911.5</c:v>
                </c:pt>
                <c:pt idx="123824">
                  <c:v>61912</c:v>
                </c:pt>
                <c:pt idx="123825">
                  <c:v>61912.5</c:v>
                </c:pt>
                <c:pt idx="123826">
                  <c:v>61913</c:v>
                </c:pt>
                <c:pt idx="123827">
                  <c:v>61913.5</c:v>
                </c:pt>
                <c:pt idx="123828">
                  <c:v>61914</c:v>
                </c:pt>
                <c:pt idx="123829">
                  <c:v>61914.5</c:v>
                </c:pt>
                <c:pt idx="123830">
                  <c:v>61915</c:v>
                </c:pt>
                <c:pt idx="123831">
                  <c:v>61915.5</c:v>
                </c:pt>
                <c:pt idx="123832">
                  <c:v>61916</c:v>
                </c:pt>
                <c:pt idx="123833">
                  <c:v>61916.5</c:v>
                </c:pt>
                <c:pt idx="123834">
                  <c:v>61917</c:v>
                </c:pt>
                <c:pt idx="123835">
                  <c:v>61917.5</c:v>
                </c:pt>
                <c:pt idx="123836">
                  <c:v>61918</c:v>
                </c:pt>
                <c:pt idx="123837">
                  <c:v>61918.5</c:v>
                </c:pt>
                <c:pt idx="123838">
                  <c:v>61919</c:v>
                </c:pt>
                <c:pt idx="123839">
                  <c:v>61919.5</c:v>
                </c:pt>
                <c:pt idx="123840">
                  <c:v>61920</c:v>
                </c:pt>
                <c:pt idx="123841">
                  <c:v>61920.5</c:v>
                </c:pt>
                <c:pt idx="123842">
                  <c:v>61921</c:v>
                </c:pt>
                <c:pt idx="123843">
                  <c:v>61921.5</c:v>
                </c:pt>
                <c:pt idx="123844">
                  <c:v>61922</c:v>
                </c:pt>
                <c:pt idx="123845">
                  <c:v>61922.5</c:v>
                </c:pt>
                <c:pt idx="123846">
                  <c:v>61923</c:v>
                </c:pt>
                <c:pt idx="123847">
                  <c:v>61923.5</c:v>
                </c:pt>
                <c:pt idx="123848">
                  <c:v>61924</c:v>
                </c:pt>
                <c:pt idx="123849">
                  <c:v>61924.5</c:v>
                </c:pt>
                <c:pt idx="123850">
                  <c:v>61925</c:v>
                </c:pt>
                <c:pt idx="123851">
                  <c:v>61925.5</c:v>
                </c:pt>
                <c:pt idx="123852">
                  <c:v>61926</c:v>
                </c:pt>
                <c:pt idx="123853">
                  <c:v>61926.5</c:v>
                </c:pt>
                <c:pt idx="123854">
                  <c:v>61927</c:v>
                </c:pt>
                <c:pt idx="123855">
                  <c:v>61927.5</c:v>
                </c:pt>
                <c:pt idx="123856">
                  <c:v>61928</c:v>
                </c:pt>
                <c:pt idx="123857">
                  <c:v>61928.5</c:v>
                </c:pt>
                <c:pt idx="123858">
                  <c:v>61929</c:v>
                </c:pt>
                <c:pt idx="123859">
                  <c:v>61929.5</c:v>
                </c:pt>
                <c:pt idx="123860">
                  <c:v>61930</c:v>
                </c:pt>
                <c:pt idx="123861">
                  <c:v>61930.5</c:v>
                </c:pt>
                <c:pt idx="123862">
                  <c:v>61931</c:v>
                </c:pt>
                <c:pt idx="123863">
                  <c:v>61931.5</c:v>
                </c:pt>
                <c:pt idx="123864">
                  <c:v>61932</c:v>
                </c:pt>
                <c:pt idx="123865">
                  <c:v>61932.5</c:v>
                </c:pt>
                <c:pt idx="123866">
                  <c:v>61933</c:v>
                </c:pt>
                <c:pt idx="123867">
                  <c:v>61933.5</c:v>
                </c:pt>
                <c:pt idx="123868">
                  <c:v>61934</c:v>
                </c:pt>
                <c:pt idx="123869">
                  <c:v>61934.5</c:v>
                </c:pt>
                <c:pt idx="123870">
                  <c:v>61935</c:v>
                </c:pt>
                <c:pt idx="123871">
                  <c:v>61935.5</c:v>
                </c:pt>
                <c:pt idx="123872">
                  <c:v>61936</c:v>
                </c:pt>
                <c:pt idx="123873">
                  <c:v>61936.5</c:v>
                </c:pt>
                <c:pt idx="123874">
                  <c:v>61937</c:v>
                </c:pt>
                <c:pt idx="123875">
                  <c:v>61937.5</c:v>
                </c:pt>
                <c:pt idx="123876">
                  <c:v>61938</c:v>
                </c:pt>
                <c:pt idx="123877">
                  <c:v>61938.5</c:v>
                </c:pt>
                <c:pt idx="123878">
                  <c:v>61939</c:v>
                </c:pt>
                <c:pt idx="123879">
                  <c:v>61939.5</c:v>
                </c:pt>
                <c:pt idx="123880">
                  <c:v>61940</c:v>
                </c:pt>
                <c:pt idx="123881">
                  <c:v>61940.5</c:v>
                </c:pt>
                <c:pt idx="123882">
                  <c:v>61941</c:v>
                </c:pt>
                <c:pt idx="123883">
                  <c:v>61941.5</c:v>
                </c:pt>
                <c:pt idx="123884">
                  <c:v>61942</c:v>
                </c:pt>
                <c:pt idx="123885">
                  <c:v>61942.5</c:v>
                </c:pt>
                <c:pt idx="123886">
                  <c:v>61943</c:v>
                </c:pt>
                <c:pt idx="123887">
                  <c:v>61943.5</c:v>
                </c:pt>
                <c:pt idx="123888">
                  <c:v>61944</c:v>
                </c:pt>
                <c:pt idx="123889">
                  <c:v>61944.5</c:v>
                </c:pt>
                <c:pt idx="123890">
                  <c:v>61945</c:v>
                </c:pt>
                <c:pt idx="123891">
                  <c:v>61945.5</c:v>
                </c:pt>
                <c:pt idx="123892">
                  <c:v>61946</c:v>
                </c:pt>
                <c:pt idx="123893">
                  <c:v>61946.5</c:v>
                </c:pt>
                <c:pt idx="123894">
                  <c:v>61947</c:v>
                </c:pt>
                <c:pt idx="123895">
                  <c:v>61947.5</c:v>
                </c:pt>
                <c:pt idx="123896">
                  <c:v>61948</c:v>
                </c:pt>
                <c:pt idx="123897">
                  <c:v>61948.5</c:v>
                </c:pt>
                <c:pt idx="123898">
                  <c:v>61949</c:v>
                </c:pt>
                <c:pt idx="123899">
                  <c:v>61949.5</c:v>
                </c:pt>
                <c:pt idx="123900">
                  <c:v>61950</c:v>
                </c:pt>
                <c:pt idx="123901">
                  <c:v>61950.5</c:v>
                </c:pt>
                <c:pt idx="123902">
                  <c:v>61951</c:v>
                </c:pt>
                <c:pt idx="123903">
                  <c:v>61951.5</c:v>
                </c:pt>
                <c:pt idx="123904">
                  <c:v>61952</c:v>
                </c:pt>
                <c:pt idx="123905">
                  <c:v>61952.5</c:v>
                </c:pt>
                <c:pt idx="123906">
                  <c:v>61953</c:v>
                </c:pt>
                <c:pt idx="123907">
                  <c:v>61953.5</c:v>
                </c:pt>
                <c:pt idx="123908">
                  <c:v>61954</c:v>
                </c:pt>
                <c:pt idx="123909">
                  <c:v>61954.5</c:v>
                </c:pt>
                <c:pt idx="123910">
                  <c:v>61955</c:v>
                </c:pt>
                <c:pt idx="123911">
                  <c:v>61955.5</c:v>
                </c:pt>
                <c:pt idx="123912">
                  <c:v>61956</c:v>
                </c:pt>
                <c:pt idx="123913">
                  <c:v>61956.5</c:v>
                </c:pt>
                <c:pt idx="123914">
                  <c:v>61957</c:v>
                </c:pt>
                <c:pt idx="123915">
                  <c:v>61957.5</c:v>
                </c:pt>
                <c:pt idx="123916">
                  <c:v>61958</c:v>
                </c:pt>
                <c:pt idx="123917">
                  <c:v>61958.5</c:v>
                </c:pt>
                <c:pt idx="123918">
                  <c:v>61959</c:v>
                </c:pt>
                <c:pt idx="123919">
                  <c:v>61959.5</c:v>
                </c:pt>
                <c:pt idx="123920">
                  <c:v>61960</c:v>
                </c:pt>
                <c:pt idx="123921">
                  <c:v>61960.5</c:v>
                </c:pt>
                <c:pt idx="123922">
                  <c:v>61961</c:v>
                </c:pt>
                <c:pt idx="123923">
                  <c:v>61961.5</c:v>
                </c:pt>
                <c:pt idx="123924">
                  <c:v>61962</c:v>
                </c:pt>
                <c:pt idx="123925">
                  <c:v>61962.5</c:v>
                </c:pt>
                <c:pt idx="123926">
                  <c:v>61963</c:v>
                </c:pt>
                <c:pt idx="123927">
                  <c:v>61963.5</c:v>
                </c:pt>
                <c:pt idx="123928">
                  <c:v>61964</c:v>
                </c:pt>
                <c:pt idx="123929">
                  <c:v>61964.5</c:v>
                </c:pt>
                <c:pt idx="123930">
                  <c:v>61965</c:v>
                </c:pt>
                <c:pt idx="123931">
                  <c:v>61965.5</c:v>
                </c:pt>
                <c:pt idx="123932">
                  <c:v>61966</c:v>
                </c:pt>
                <c:pt idx="123933">
                  <c:v>61966.5</c:v>
                </c:pt>
                <c:pt idx="123934">
                  <c:v>61967</c:v>
                </c:pt>
                <c:pt idx="123935">
                  <c:v>61967.5</c:v>
                </c:pt>
                <c:pt idx="123936">
                  <c:v>61968</c:v>
                </c:pt>
                <c:pt idx="123937">
                  <c:v>61968.5</c:v>
                </c:pt>
                <c:pt idx="123938">
                  <c:v>61969</c:v>
                </c:pt>
                <c:pt idx="123939">
                  <c:v>61969.5</c:v>
                </c:pt>
                <c:pt idx="123940">
                  <c:v>61970</c:v>
                </c:pt>
                <c:pt idx="123941">
                  <c:v>61970.5</c:v>
                </c:pt>
                <c:pt idx="123942">
                  <c:v>61971</c:v>
                </c:pt>
                <c:pt idx="123943">
                  <c:v>61971.5</c:v>
                </c:pt>
                <c:pt idx="123944">
                  <c:v>61972</c:v>
                </c:pt>
                <c:pt idx="123945">
                  <c:v>61972.5</c:v>
                </c:pt>
                <c:pt idx="123946">
                  <c:v>61973</c:v>
                </c:pt>
                <c:pt idx="123947">
                  <c:v>61973.5</c:v>
                </c:pt>
                <c:pt idx="123948">
                  <c:v>61974</c:v>
                </c:pt>
                <c:pt idx="123949">
                  <c:v>61974.5</c:v>
                </c:pt>
                <c:pt idx="123950">
                  <c:v>61975</c:v>
                </c:pt>
                <c:pt idx="123951">
                  <c:v>61975.5</c:v>
                </c:pt>
                <c:pt idx="123952">
                  <c:v>61976</c:v>
                </c:pt>
                <c:pt idx="123953">
                  <c:v>61976.5</c:v>
                </c:pt>
                <c:pt idx="123954">
                  <c:v>61977</c:v>
                </c:pt>
                <c:pt idx="123955">
                  <c:v>61977.5</c:v>
                </c:pt>
                <c:pt idx="123956">
                  <c:v>61978</c:v>
                </c:pt>
                <c:pt idx="123957">
                  <c:v>61978.5</c:v>
                </c:pt>
                <c:pt idx="123958">
                  <c:v>61979</c:v>
                </c:pt>
                <c:pt idx="123959">
                  <c:v>61979.5</c:v>
                </c:pt>
                <c:pt idx="123960">
                  <c:v>61980</c:v>
                </c:pt>
                <c:pt idx="123961">
                  <c:v>61980.5</c:v>
                </c:pt>
                <c:pt idx="123962">
                  <c:v>61981</c:v>
                </c:pt>
                <c:pt idx="123963">
                  <c:v>61981.5</c:v>
                </c:pt>
                <c:pt idx="123964">
                  <c:v>61982</c:v>
                </c:pt>
                <c:pt idx="123965">
                  <c:v>61982.5</c:v>
                </c:pt>
                <c:pt idx="123966">
                  <c:v>61983</c:v>
                </c:pt>
                <c:pt idx="123967">
                  <c:v>61983.5</c:v>
                </c:pt>
                <c:pt idx="123968">
                  <c:v>61984</c:v>
                </c:pt>
                <c:pt idx="123969">
                  <c:v>61984.5</c:v>
                </c:pt>
                <c:pt idx="123970">
                  <c:v>61985</c:v>
                </c:pt>
                <c:pt idx="123971">
                  <c:v>61985.5</c:v>
                </c:pt>
                <c:pt idx="123972">
                  <c:v>61986</c:v>
                </c:pt>
                <c:pt idx="123973">
                  <c:v>61986.5</c:v>
                </c:pt>
                <c:pt idx="123974">
                  <c:v>61987</c:v>
                </c:pt>
                <c:pt idx="123975">
                  <c:v>61987.5</c:v>
                </c:pt>
                <c:pt idx="123976">
                  <c:v>61988</c:v>
                </c:pt>
                <c:pt idx="123977">
                  <c:v>61988.5</c:v>
                </c:pt>
                <c:pt idx="123978">
                  <c:v>61989</c:v>
                </c:pt>
                <c:pt idx="123979">
                  <c:v>61989.5</c:v>
                </c:pt>
                <c:pt idx="123980">
                  <c:v>61990</c:v>
                </c:pt>
                <c:pt idx="123981">
                  <c:v>61990.5</c:v>
                </c:pt>
                <c:pt idx="123982">
                  <c:v>61991</c:v>
                </c:pt>
                <c:pt idx="123983">
                  <c:v>61991.5</c:v>
                </c:pt>
                <c:pt idx="123984">
                  <c:v>61992</c:v>
                </c:pt>
                <c:pt idx="123985">
                  <c:v>61992.5</c:v>
                </c:pt>
                <c:pt idx="123986">
                  <c:v>61993</c:v>
                </c:pt>
                <c:pt idx="123987">
                  <c:v>61993.5</c:v>
                </c:pt>
                <c:pt idx="123988">
                  <c:v>61994</c:v>
                </c:pt>
                <c:pt idx="123989">
                  <c:v>61994.5</c:v>
                </c:pt>
                <c:pt idx="123990">
                  <c:v>61995</c:v>
                </c:pt>
                <c:pt idx="123991">
                  <c:v>61995.5</c:v>
                </c:pt>
                <c:pt idx="123992">
                  <c:v>61996</c:v>
                </c:pt>
                <c:pt idx="123993">
                  <c:v>61996.5</c:v>
                </c:pt>
                <c:pt idx="123994">
                  <c:v>61997</c:v>
                </c:pt>
                <c:pt idx="123995">
                  <c:v>61997.5</c:v>
                </c:pt>
                <c:pt idx="123996">
                  <c:v>61998</c:v>
                </c:pt>
                <c:pt idx="123997">
                  <c:v>61998.5</c:v>
                </c:pt>
                <c:pt idx="123998">
                  <c:v>61999</c:v>
                </c:pt>
                <c:pt idx="123999">
                  <c:v>61999.5</c:v>
                </c:pt>
                <c:pt idx="124000">
                  <c:v>62000</c:v>
                </c:pt>
                <c:pt idx="124001">
                  <c:v>62000.5</c:v>
                </c:pt>
                <c:pt idx="124002">
                  <c:v>62001</c:v>
                </c:pt>
                <c:pt idx="124003">
                  <c:v>62001.5</c:v>
                </c:pt>
                <c:pt idx="124004">
                  <c:v>62002</c:v>
                </c:pt>
                <c:pt idx="124005">
                  <c:v>62002.5</c:v>
                </c:pt>
                <c:pt idx="124006">
                  <c:v>62003</c:v>
                </c:pt>
                <c:pt idx="124007">
                  <c:v>62003.5</c:v>
                </c:pt>
                <c:pt idx="124008">
                  <c:v>62004</c:v>
                </c:pt>
                <c:pt idx="124009">
                  <c:v>62004.5</c:v>
                </c:pt>
                <c:pt idx="124010">
                  <c:v>62005</c:v>
                </c:pt>
                <c:pt idx="124011">
                  <c:v>62005.5</c:v>
                </c:pt>
                <c:pt idx="124012">
                  <c:v>62006</c:v>
                </c:pt>
                <c:pt idx="124013">
                  <c:v>62006.5</c:v>
                </c:pt>
                <c:pt idx="124014">
                  <c:v>62007</c:v>
                </c:pt>
                <c:pt idx="124015">
                  <c:v>62007.5</c:v>
                </c:pt>
                <c:pt idx="124016">
                  <c:v>62008</c:v>
                </c:pt>
                <c:pt idx="124017">
                  <c:v>62008.5</c:v>
                </c:pt>
                <c:pt idx="124018">
                  <c:v>62009</c:v>
                </c:pt>
                <c:pt idx="124019">
                  <c:v>62009.5</c:v>
                </c:pt>
                <c:pt idx="124020">
                  <c:v>62010</c:v>
                </c:pt>
                <c:pt idx="124021">
                  <c:v>62010.5</c:v>
                </c:pt>
                <c:pt idx="124022">
                  <c:v>62011</c:v>
                </c:pt>
                <c:pt idx="124023">
                  <c:v>62011.5</c:v>
                </c:pt>
                <c:pt idx="124024">
                  <c:v>62012</c:v>
                </c:pt>
                <c:pt idx="124025">
                  <c:v>62012.5</c:v>
                </c:pt>
                <c:pt idx="124026">
                  <c:v>62013</c:v>
                </c:pt>
                <c:pt idx="124027">
                  <c:v>62013.5</c:v>
                </c:pt>
                <c:pt idx="124028">
                  <c:v>62014</c:v>
                </c:pt>
                <c:pt idx="124029">
                  <c:v>62014.5</c:v>
                </c:pt>
                <c:pt idx="124030">
                  <c:v>62015</c:v>
                </c:pt>
                <c:pt idx="124031">
                  <c:v>62015.5</c:v>
                </c:pt>
                <c:pt idx="124032">
                  <c:v>62016</c:v>
                </c:pt>
                <c:pt idx="124033">
                  <c:v>62016.5</c:v>
                </c:pt>
                <c:pt idx="124034">
                  <c:v>62017</c:v>
                </c:pt>
                <c:pt idx="124035">
                  <c:v>62017.5</c:v>
                </c:pt>
                <c:pt idx="124036">
                  <c:v>62018</c:v>
                </c:pt>
                <c:pt idx="124037">
                  <c:v>62018.5</c:v>
                </c:pt>
                <c:pt idx="124038">
                  <c:v>62019</c:v>
                </c:pt>
                <c:pt idx="124039">
                  <c:v>62019.5</c:v>
                </c:pt>
                <c:pt idx="124040">
                  <c:v>62020</c:v>
                </c:pt>
                <c:pt idx="124041">
                  <c:v>62020.5</c:v>
                </c:pt>
                <c:pt idx="124042">
                  <c:v>62021</c:v>
                </c:pt>
                <c:pt idx="124043">
                  <c:v>62021.5</c:v>
                </c:pt>
                <c:pt idx="124044">
                  <c:v>62022</c:v>
                </c:pt>
                <c:pt idx="124045">
                  <c:v>62022.5</c:v>
                </c:pt>
                <c:pt idx="124046">
                  <c:v>62023</c:v>
                </c:pt>
                <c:pt idx="124047">
                  <c:v>62023.5</c:v>
                </c:pt>
                <c:pt idx="124048">
                  <c:v>62024</c:v>
                </c:pt>
                <c:pt idx="124049">
                  <c:v>62024.5</c:v>
                </c:pt>
                <c:pt idx="124050">
                  <c:v>62025</c:v>
                </c:pt>
                <c:pt idx="124051">
                  <c:v>62025.5</c:v>
                </c:pt>
                <c:pt idx="124052">
                  <c:v>62026</c:v>
                </c:pt>
                <c:pt idx="124053">
                  <c:v>62026.5</c:v>
                </c:pt>
                <c:pt idx="124054">
                  <c:v>62027</c:v>
                </c:pt>
                <c:pt idx="124055">
                  <c:v>62027.5</c:v>
                </c:pt>
                <c:pt idx="124056">
                  <c:v>62028</c:v>
                </c:pt>
                <c:pt idx="124057">
                  <c:v>62028.5</c:v>
                </c:pt>
                <c:pt idx="124058">
                  <c:v>62029</c:v>
                </c:pt>
                <c:pt idx="124059">
                  <c:v>62029.5</c:v>
                </c:pt>
                <c:pt idx="124060">
                  <c:v>62030</c:v>
                </c:pt>
                <c:pt idx="124061">
                  <c:v>62030.5</c:v>
                </c:pt>
                <c:pt idx="124062">
                  <c:v>62031</c:v>
                </c:pt>
                <c:pt idx="124063">
                  <c:v>62031.5</c:v>
                </c:pt>
                <c:pt idx="124064">
                  <c:v>62032</c:v>
                </c:pt>
                <c:pt idx="124065">
                  <c:v>62032.5</c:v>
                </c:pt>
                <c:pt idx="124066">
                  <c:v>62033</c:v>
                </c:pt>
                <c:pt idx="124067">
                  <c:v>62033.5</c:v>
                </c:pt>
                <c:pt idx="124068">
                  <c:v>62034</c:v>
                </c:pt>
                <c:pt idx="124069">
                  <c:v>62034.5</c:v>
                </c:pt>
                <c:pt idx="124070">
                  <c:v>62035</c:v>
                </c:pt>
                <c:pt idx="124071">
                  <c:v>62035.5</c:v>
                </c:pt>
                <c:pt idx="124072">
                  <c:v>62036</c:v>
                </c:pt>
                <c:pt idx="124073">
                  <c:v>62036.5</c:v>
                </c:pt>
                <c:pt idx="124074">
                  <c:v>62037</c:v>
                </c:pt>
                <c:pt idx="124075">
                  <c:v>62037.5</c:v>
                </c:pt>
                <c:pt idx="124076">
                  <c:v>62038</c:v>
                </c:pt>
                <c:pt idx="124077">
                  <c:v>62038.5</c:v>
                </c:pt>
                <c:pt idx="124078">
                  <c:v>62039</c:v>
                </c:pt>
                <c:pt idx="124079">
                  <c:v>62039.5</c:v>
                </c:pt>
                <c:pt idx="124080">
                  <c:v>62040</c:v>
                </c:pt>
                <c:pt idx="124081">
                  <c:v>62040.5</c:v>
                </c:pt>
                <c:pt idx="124082">
                  <c:v>62041</c:v>
                </c:pt>
                <c:pt idx="124083">
                  <c:v>62041.5</c:v>
                </c:pt>
                <c:pt idx="124084">
                  <c:v>62042</c:v>
                </c:pt>
                <c:pt idx="124085">
                  <c:v>62042.5</c:v>
                </c:pt>
                <c:pt idx="124086">
                  <c:v>62043</c:v>
                </c:pt>
                <c:pt idx="124087">
                  <c:v>62043.5</c:v>
                </c:pt>
                <c:pt idx="124088">
                  <c:v>62044</c:v>
                </c:pt>
                <c:pt idx="124089">
                  <c:v>62044.5</c:v>
                </c:pt>
                <c:pt idx="124090">
                  <c:v>62045</c:v>
                </c:pt>
                <c:pt idx="124091">
                  <c:v>62045.5</c:v>
                </c:pt>
                <c:pt idx="124092">
                  <c:v>62046</c:v>
                </c:pt>
                <c:pt idx="124093">
                  <c:v>62046.5</c:v>
                </c:pt>
                <c:pt idx="124094">
                  <c:v>62047</c:v>
                </c:pt>
                <c:pt idx="124095">
                  <c:v>62047.5</c:v>
                </c:pt>
                <c:pt idx="124096">
                  <c:v>62048</c:v>
                </c:pt>
                <c:pt idx="124097">
                  <c:v>62048.5</c:v>
                </c:pt>
                <c:pt idx="124098">
                  <c:v>62049</c:v>
                </c:pt>
                <c:pt idx="124099">
                  <c:v>62049.5</c:v>
                </c:pt>
                <c:pt idx="124100">
                  <c:v>62050</c:v>
                </c:pt>
                <c:pt idx="124101">
                  <c:v>62050.5</c:v>
                </c:pt>
                <c:pt idx="124102">
                  <c:v>62051</c:v>
                </c:pt>
                <c:pt idx="124103">
                  <c:v>62051.5</c:v>
                </c:pt>
                <c:pt idx="124104">
                  <c:v>62052</c:v>
                </c:pt>
                <c:pt idx="124105">
                  <c:v>62052.5</c:v>
                </c:pt>
                <c:pt idx="124106">
                  <c:v>62053</c:v>
                </c:pt>
                <c:pt idx="124107">
                  <c:v>62053.5</c:v>
                </c:pt>
                <c:pt idx="124108">
                  <c:v>62054</c:v>
                </c:pt>
                <c:pt idx="124109">
                  <c:v>62054.5</c:v>
                </c:pt>
                <c:pt idx="124110">
                  <c:v>62055</c:v>
                </c:pt>
                <c:pt idx="124111">
                  <c:v>62055.5</c:v>
                </c:pt>
                <c:pt idx="124112">
                  <c:v>62056</c:v>
                </c:pt>
                <c:pt idx="124113">
                  <c:v>62056.5</c:v>
                </c:pt>
                <c:pt idx="124114">
                  <c:v>62057</c:v>
                </c:pt>
                <c:pt idx="124115">
                  <c:v>62057.5</c:v>
                </c:pt>
                <c:pt idx="124116">
                  <c:v>62058</c:v>
                </c:pt>
                <c:pt idx="124117">
                  <c:v>62058.5</c:v>
                </c:pt>
                <c:pt idx="124118">
                  <c:v>62059</c:v>
                </c:pt>
                <c:pt idx="124119">
                  <c:v>62059.5</c:v>
                </c:pt>
                <c:pt idx="124120">
                  <c:v>62060</c:v>
                </c:pt>
                <c:pt idx="124121">
                  <c:v>62060.5</c:v>
                </c:pt>
                <c:pt idx="124122">
                  <c:v>62061</c:v>
                </c:pt>
                <c:pt idx="124123">
                  <c:v>62061.5</c:v>
                </c:pt>
                <c:pt idx="124124">
                  <c:v>62062</c:v>
                </c:pt>
                <c:pt idx="124125">
                  <c:v>62062.5</c:v>
                </c:pt>
                <c:pt idx="124126">
                  <c:v>62063</c:v>
                </c:pt>
                <c:pt idx="124127">
                  <c:v>62063.5</c:v>
                </c:pt>
                <c:pt idx="124128">
                  <c:v>62064</c:v>
                </c:pt>
                <c:pt idx="124129">
                  <c:v>62064.5</c:v>
                </c:pt>
                <c:pt idx="124130">
                  <c:v>62065</c:v>
                </c:pt>
                <c:pt idx="124131">
                  <c:v>62065.5</c:v>
                </c:pt>
                <c:pt idx="124132">
                  <c:v>62066</c:v>
                </c:pt>
                <c:pt idx="124133">
                  <c:v>62066.5</c:v>
                </c:pt>
                <c:pt idx="124134">
                  <c:v>62067</c:v>
                </c:pt>
                <c:pt idx="124135">
                  <c:v>62067.5</c:v>
                </c:pt>
                <c:pt idx="124136">
                  <c:v>62068</c:v>
                </c:pt>
                <c:pt idx="124137">
                  <c:v>62068.5</c:v>
                </c:pt>
                <c:pt idx="124138">
                  <c:v>62069</c:v>
                </c:pt>
                <c:pt idx="124139">
                  <c:v>62069.5</c:v>
                </c:pt>
                <c:pt idx="124140">
                  <c:v>62070</c:v>
                </c:pt>
                <c:pt idx="124141">
                  <c:v>62070.5</c:v>
                </c:pt>
                <c:pt idx="124142">
                  <c:v>62071</c:v>
                </c:pt>
                <c:pt idx="124143">
                  <c:v>62071.5</c:v>
                </c:pt>
                <c:pt idx="124144">
                  <c:v>62072</c:v>
                </c:pt>
                <c:pt idx="124145">
                  <c:v>62072.5</c:v>
                </c:pt>
                <c:pt idx="124146">
                  <c:v>62073</c:v>
                </c:pt>
                <c:pt idx="124147">
                  <c:v>62073.5</c:v>
                </c:pt>
                <c:pt idx="124148">
                  <c:v>62074</c:v>
                </c:pt>
                <c:pt idx="124149">
                  <c:v>62074.5</c:v>
                </c:pt>
                <c:pt idx="124150">
                  <c:v>62075</c:v>
                </c:pt>
                <c:pt idx="124151">
                  <c:v>62075.5</c:v>
                </c:pt>
                <c:pt idx="124152">
                  <c:v>62076</c:v>
                </c:pt>
                <c:pt idx="124153">
                  <c:v>62076.5</c:v>
                </c:pt>
                <c:pt idx="124154">
                  <c:v>62077</c:v>
                </c:pt>
                <c:pt idx="124155">
                  <c:v>62077.5</c:v>
                </c:pt>
                <c:pt idx="124156">
                  <c:v>62078</c:v>
                </c:pt>
                <c:pt idx="124157">
                  <c:v>62078.5</c:v>
                </c:pt>
                <c:pt idx="124158">
                  <c:v>62079</c:v>
                </c:pt>
                <c:pt idx="124159">
                  <c:v>62079.5</c:v>
                </c:pt>
                <c:pt idx="124160">
                  <c:v>62080</c:v>
                </c:pt>
                <c:pt idx="124161">
                  <c:v>62080.5</c:v>
                </c:pt>
                <c:pt idx="124162">
                  <c:v>62081</c:v>
                </c:pt>
                <c:pt idx="124163">
                  <c:v>62081.5</c:v>
                </c:pt>
                <c:pt idx="124164">
                  <c:v>62082</c:v>
                </c:pt>
                <c:pt idx="124165">
                  <c:v>62082.5</c:v>
                </c:pt>
                <c:pt idx="124166">
                  <c:v>62083</c:v>
                </c:pt>
                <c:pt idx="124167">
                  <c:v>62083.5</c:v>
                </c:pt>
                <c:pt idx="124168">
                  <c:v>62084</c:v>
                </c:pt>
                <c:pt idx="124169">
                  <c:v>62084.5</c:v>
                </c:pt>
                <c:pt idx="124170">
                  <c:v>62085</c:v>
                </c:pt>
                <c:pt idx="124171">
                  <c:v>62085.5</c:v>
                </c:pt>
                <c:pt idx="124172">
                  <c:v>62086</c:v>
                </c:pt>
                <c:pt idx="124173">
                  <c:v>62086.5</c:v>
                </c:pt>
                <c:pt idx="124174">
                  <c:v>62087</c:v>
                </c:pt>
                <c:pt idx="124175">
                  <c:v>62087.5</c:v>
                </c:pt>
                <c:pt idx="124176">
                  <c:v>62088</c:v>
                </c:pt>
                <c:pt idx="124177">
                  <c:v>62088.5</c:v>
                </c:pt>
                <c:pt idx="124178">
                  <c:v>62089</c:v>
                </c:pt>
                <c:pt idx="124179">
                  <c:v>62089.5</c:v>
                </c:pt>
                <c:pt idx="124180">
                  <c:v>62090</c:v>
                </c:pt>
                <c:pt idx="124181">
                  <c:v>62090.5</c:v>
                </c:pt>
                <c:pt idx="124182">
                  <c:v>62091</c:v>
                </c:pt>
                <c:pt idx="124183">
                  <c:v>62091.5</c:v>
                </c:pt>
                <c:pt idx="124184">
                  <c:v>62092</c:v>
                </c:pt>
                <c:pt idx="124185">
                  <c:v>62092.5</c:v>
                </c:pt>
                <c:pt idx="124186">
                  <c:v>62093</c:v>
                </c:pt>
                <c:pt idx="124187">
                  <c:v>62093.5</c:v>
                </c:pt>
                <c:pt idx="124188">
                  <c:v>62094</c:v>
                </c:pt>
                <c:pt idx="124189">
                  <c:v>62094.5</c:v>
                </c:pt>
                <c:pt idx="124190">
                  <c:v>62095</c:v>
                </c:pt>
                <c:pt idx="124191">
                  <c:v>62095.5</c:v>
                </c:pt>
                <c:pt idx="124192">
                  <c:v>62096</c:v>
                </c:pt>
                <c:pt idx="124193">
                  <c:v>62096.5</c:v>
                </c:pt>
                <c:pt idx="124194">
                  <c:v>62097</c:v>
                </c:pt>
                <c:pt idx="124195">
                  <c:v>62097.5</c:v>
                </c:pt>
                <c:pt idx="124196">
                  <c:v>62098</c:v>
                </c:pt>
                <c:pt idx="124197">
                  <c:v>62098.5</c:v>
                </c:pt>
                <c:pt idx="124198">
                  <c:v>62099</c:v>
                </c:pt>
                <c:pt idx="124199">
                  <c:v>62099.5</c:v>
                </c:pt>
                <c:pt idx="124200">
                  <c:v>62100</c:v>
                </c:pt>
                <c:pt idx="124201">
                  <c:v>62100.5</c:v>
                </c:pt>
                <c:pt idx="124202">
                  <c:v>62101</c:v>
                </c:pt>
                <c:pt idx="124203">
                  <c:v>62101.5</c:v>
                </c:pt>
                <c:pt idx="124204">
                  <c:v>62102</c:v>
                </c:pt>
                <c:pt idx="124205">
                  <c:v>62102.5</c:v>
                </c:pt>
                <c:pt idx="124206">
                  <c:v>62103</c:v>
                </c:pt>
                <c:pt idx="124207">
                  <c:v>62103.5</c:v>
                </c:pt>
                <c:pt idx="124208">
                  <c:v>62104</c:v>
                </c:pt>
                <c:pt idx="124209">
                  <c:v>62104.5</c:v>
                </c:pt>
                <c:pt idx="124210">
                  <c:v>62105</c:v>
                </c:pt>
                <c:pt idx="124211">
                  <c:v>62105.5</c:v>
                </c:pt>
                <c:pt idx="124212">
                  <c:v>62106</c:v>
                </c:pt>
                <c:pt idx="124213">
                  <c:v>62106.5</c:v>
                </c:pt>
                <c:pt idx="124214">
                  <c:v>62107</c:v>
                </c:pt>
                <c:pt idx="124215">
                  <c:v>62107.5</c:v>
                </c:pt>
                <c:pt idx="124216">
                  <c:v>62108</c:v>
                </c:pt>
                <c:pt idx="124217">
                  <c:v>62108.5</c:v>
                </c:pt>
                <c:pt idx="124218">
                  <c:v>62109</c:v>
                </c:pt>
                <c:pt idx="124219">
                  <c:v>62109.5</c:v>
                </c:pt>
                <c:pt idx="124220">
                  <c:v>62110</c:v>
                </c:pt>
                <c:pt idx="124221">
                  <c:v>62110.5</c:v>
                </c:pt>
                <c:pt idx="124222">
                  <c:v>62111</c:v>
                </c:pt>
                <c:pt idx="124223">
                  <c:v>62111.5</c:v>
                </c:pt>
                <c:pt idx="124224">
                  <c:v>62112</c:v>
                </c:pt>
                <c:pt idx="124225">
                  <c:v>62112.5</c:v>
                </c:pt>
                <c:pt idx="124226">
                  <c:v>62113</c:v>
                </c:pt>
                <c:pt idx="124227">
                  <c:v>62113.5</c:v>
                </c:pt>
                <c:pt idx="124228">
                  <c:v>62114</c:v>
                </c:pt>
                <c:pt idx="124229">
                  <c:v>62114.5</c:v>
                </c:pt>
                <c:pt idx="124230">
                  <c:v>62115</c:v>
                </c:pt>
                <c:pt idx="124231">
                  <c:v>62115.5</c:v>
                </c:pt>
                <c:pt idx="124232">
                  <c:v>62116</c:v>
                </c:pt>
                <c:pt idx="124233">
                  <c:v>62116.5</c:v>
                </c:pt>
                <c:pt idx="124234">
                  <c:v>62117</c:v>
                </c:pt>
                <c:pt idx="124235">
                  <c:v>62117.5</c:v>
                </c:pt>
                <c:pt idx="124236">
                  <c:v>62118</c:v>
                </c:pt>
                <c:pt idx="124237">
                  <c:v>62118.5</c:v>
                </c:pt>
                <c:pt idx="124238">
                  <c:v>62119</c:v>
                </c:pt>
                <c:pt idx="124239">
                  <c:v>62119.5</c:v>
                </c:pt>
                <c:pt idx="124240">
                  <c:v>62120</c:v>
                </c:pt>
                <c:pt idx="124241">
                  <c:v>62120.5</c:v>
                </c:pt>
                <c:pt idx="124242">
                  <c:v>62121</c:v>
                </c:pt>
                <c:pt idx="124243">
                  <c:v>62121.5</c:v>
                </c:pt>
                <c:pt idx="124244">
                  <c:v>62122</c:v>
                </c:pt>
                <c:pt idx="124245">
                  <c:v>62122.5</c:v>
                </c:pt>
                <c:pt idx="124246">
                  <c:v>62123</c:v>
                </c:pt>
                <c:pt idx="124247">
                  <c:v>62123.5</c:v>
                </c:pt>
                <c:pt idx="124248">
                  <c:v>62124</c:v>
                </c:pt>
                <c:pt idx="124249">
                  <c:v>62124.5</c:v>
                </c:pt>
                <c:pt idx="124250">
                  <c:v>62125</c:v>
                </c:pt>
                <c:pt idx="124251">
                  <c:v>62125.5</c:v>
                </c:pt>
                <c:pt idx="124252">
                  <c:v>62126</c:v>
                </c:pt>
                <c:pt idx="124253">
                  <c:v>62126.5</c:v>
                </c:pt>
                <c:pt idx="124254">
                  <c:v>62127</c:v>
                </c:pt>
                <c:pt idx="124255">
                  <c:v>62127.5</c:v>
                </c:pt>
                <c:pt idx="124256">
                  <c:v>62128</c:v>
                </c:pt>
                <c:pt idx="124257">
                  <c:v>62128.5</c:v>
                </c:pt>
                <c:pt idx="124258">
                  <c:v>62129</c:v>
                </c:pt>
                <c:pt idx="124259">
                  <c:v>62129.5</c:v>
                </c:pt>
                <c:pt idx="124260">
                  <c:v>62130</c:v>
                </c:pt>
                <c:pt idx="124261">
                  <c:v>62130.5</c:v>
                </c:pt>
                <c:pt idx="124262">
                  <c:v>62131</c:v>
                </c:pt>
                <c:pt idx="124263">
                  <c:v>62131.5</c:v>
                </c:pt>
                <c:pt idx="124264">
                  <c:v>62132</c:v>
                </c:pt>
                <c:pt idx="124265">
                  <c:v>62132.5</c:v>
                </c:pt>
                <c:pt idx="124266">
                  <c:v>62133</c:v>
                </c:pt>
                <c:pt idx="124267">
                  <c:v>62133.5</c:v>
                </c:pt>
                <c:pt idx="124268">
                  <c:v>62134</c:v>
                </c:pt>
                <c:pt idx="124269">
                  <c:v>62134.5</c:v>
                </c:pt>
                <c:pt idx="124270">
                  <c:v>62135</c:v>
                </c:pt>
                <c:pt idx="124271">
                  <c:v>62135.5</c:v>
                </c:pt>
                <c:pt idx="124272">
                  <c:v>62136</c:v>
                </c:pt>
                <c:pt idx="124273">
                  <c:v>62136.5</c:v>
                </c:pt>
                <c:pt idx="124274">
                  <c:v>62137</c:v>
                </c:pt>
                <c:pt idx="124275">
                  <c:v>62137.5</c:v>
                </c:pt>
                <c:pt idx="124276">
                  <c:v>62138</c:v>
                </c:pt>
                <c:pt idx="124277">
                  <c:v>62138.5</c:v>
                </c:pt>
                <c:pt idx="124278">
                  <c:v>62139</c:v>
                </c:pt>
                <c:pt idx="124279">
                  <c:v>62139.5</c:v>
                </c:pt>
                <c:pt idx="124280">
                  <c:v>62140</c:v>
                </c:pt>
                <c:pt idx="124281">
                  <c:v>62140.5</c:v>
                </c:pt>
                <c:pt idx="124282">
                  <c:v>62141</c:v>
                </c:pt>
                <c:pt idx="124283">
                  <c:v>62141.5</c:v>
                </c:pt>
                <c:pt idx="124284">
                  <c:v>62142</c:v>
                </c:pt>
                <c:pt idx="124285">
                  <c:v>62142.5</c:v>
                </c:pt>
                <c:pt idx="124286">
                  <c:v>62143</c:v>
                </c:pt>
                <c:pt idx="124287">
                  <c:v>62143.5</c:v>
                </c:pt>
                <c:pt idx="124288">
                  <c:v>62144</c:v>
                </c:pt>
                <c:pt idx="124289">
                  <c:v>62144.5</c:v>
                </c:pt>
                <c:pt idx="124290">
                  <c:v>62145</c:v>
                </c:pt>
                <c:pt idx="124291">
                  <c:v>62145.5</c:v>
                </c:pt>
                <c:pt idx="124292">
                  <c:v>62146</c:v>
                </c:pt>
                <c:pt idx="124293">
                  <c:v>62146.5</c:v>
                </c:pt>
                <c:pt idx="124294">
                  <c:v>62147</c:v>
                </c:pt>
                <c:pt idx="124295">
                  <c:v>62147.5</c:v>
                </c:pt>
                <c:pt idx="124296">
                  <c:v>62148</c:v>
                </c:pt>
                <c:pt idx="124297">
                  <c:v>62148.5</c:v>
                </c:pt>
                <c:pt idx="124298">
                  <c:v>62149</c:v>
                </c:pt>
                <c:pt idx="124299">
                  <c:v>62149.5</c:v>
                </c:pt>
                <c:pt idx="124300">
                  <c:v>62150</c:v>
                </c:pt>
                <c:pt idx="124301">
                  <c:v>62150.5</c:v>
                </c:pt>
                <c:pt idx="124302">
                  <c:v>62151</c:v>
                </c:pt>
                <c:pt idx="124303">
                  <c:v>62151.5</c:v>
                </c:pt>
                <c:pt idx="124304">
                  <c:v>62152</c:v>
                </c:pt>
                <c:pt idx="124305">
                  <c:v>62152.5</c:v>
                </c:pt>
                <c:pt idx="124306">
                  <c:v>62153</c:v>
                </c:pt>
                <c:pt idx="124307">
                  <c:v>62153.5</c:v>
                </c:pt>
                <c:pt idx="124308">
                  <c:v>62154</c:v>
                </c:pt>
                <c:pt idx="124309">
                  <c:v>62154.5</c:v>
                </c:pt>
                <c:pt idx="124310">
                  <c:v>62155</c:v>
                </c:pt>
                <c:pt idx="124311">
                  <c:v>62155.5</c:v>
                </c:pt>
                <c:pt idx="124312">
                  <c:v>62156</c:v>
                </c:pt>
                <c:pt idx="124313">
                  <c:v>62156.5</c:v>
                </c:pt>
                <c:pt idx="124314">
                  <c:v>62157</c:v>
                </c:pt>
                <c:pt idx="124315">
                  <c:v>62157.5</c:v>
                </c:pt>
                <c:pt idx="124316">
                  <c:v>62158</c:v>
                </c:pt>
                <c:pt idx="124317">
                  <c:v>62158.5</c:v>
                </c:pt>
                <c:pt idx="124318">
                  <c:v>62159</c:v>
                </c:pt>
                <c:pt idx="124319">
                  <c:v>62159.5</c:v>
                </c:pt>
                <c:pt idx="124320">
                  <c:v>62160</c:v>
                </c:pt>
                <c:pt idx="124321">
                  <c:v>62160.5</c:v>
                </c:pt>
                <c:pt idx="124322">
                  <c:v>62161</c:v>
                </c:pt>
                <c:pt idx="124323">
                  <c:v>62161.5</c:v>
                </c:pt>
                <c:pt idx="124324">
                  <c:v>62162</c:v>
                </c:pt>
                <c:pt idx="124325">
                  <c:v>62162.5</c:v>
                </c:pt>
                <c:pt idx="124326">
                  <c:v>62163</c:v>
                </c:pt>
                <c:pt idx="124327">
                  <c:v>62163.5</c:v>
                </c:pt>
                <c:pt idx="124328">
                  <c:v>62164</c:v>
                </c:pt>
                <c:pt idx="124329">
                  <c:v>62164.5</c:v>
                </c:pt>
                <c:pt idx="124330">
                  <c:v>62165</c:v>
                </c:pt>
                <c:pt idx="124331">
                  <c:v>62165.5</c:v>
                </c:pt>
                <c:pt idx="124332">
                  <c:v>62166</c:v>
                </c:pt>
                <c:pt idx="124333">
                  <c:v>62166.5</c:v>
                </c:pt>
                <c:pt idx="124334">
                  <c:v>62167</c:v>
                </c:pt>
                <c:pt idx="124335">
                  <c:v>62167.5</c:v>
                </c:pt>
                <c:pt idx="124336">
                  <c:v>62168</c:v>
                </c:pt>
                <c:pt idx="124337">
                  <c:v>62168.5</c:v>
                </c:pt>
                <c:pt idx="124338">
                  <c:v>62169</c:v>
                </c:pt>
                <c:pt idx="124339">
                  <c:v>62169.5</c:v>
                </c:pt>
                <c:pt idx="124340">
                  <c:v>62170</c:v>
                </c:pt>
                <c:pt idx="124341">
                  <c:v>62170.5</c:v>
                </c:pt>
                <c:pt idx="124342">
                  <c:v>62171</c:v>
                </c:pt>
                <c:pt idx="124343">
                  <c:v>62171.5</c:v>
                </c:pt>
                <c:pt idx="124344">
                  <c:v>62172</c:v>
                </c:pt>
                <c:pt idx="124345">
                  <c:v>62172.5</c:v>
                </c:pt>
                <c:pt idx="124346">
                  <c:v>62173</c:v>
                </c:pt>
                <c:pt idx="124347">
                  <c:v>62173.5</c:v>
                </c:pt>
                <c:pt idx="124348">
                  <c:v>62174</c:v>
                </c:pt>
                <c:pt idx="124349">
                  <c:v>62174.5</c:v>
                </c:pt>
                <c:pt idx="124350">
                  <c:v>62175</c:v>
                </c:pt>
                <c:pt idx="124351">
                  <c:v>62175.5</c:v>
                </c:pt>
                <c:pt idx="124352">
                  <c:v>62176</c:v>
                </c:pt>
                <c:pt idx="124353">
                  <c:v>62176.5</c:v>
                </c:pt>
                <c:pt idx="124354">
                  <c:v>62177</c:v>
                </c:pt>
                <c:pt idx="124355">
                  <c:v>62177.5</c:v>
                </c:pt>
                <c:pt idx="124356">
                  <c:v>62178</c:v>
                </c:pt>
                <c:pt idx="124357">
                  <c:v>62178.5</c:v>
                </c:pt>
                <c:pt idx="124358">
                  <c:v>62179</c:v>
                </c:pt>
                <c:pt idx="124359">
                  <c:v>62179.5</c:v>
                </c:pt>
                <c:pt idx="124360">
                  <c:v>62180</c:v>
                </c:pt>
                <c:pt idx="124361">
                  <c:v>62180.5</c:v>
                </c:pt>
                <c:pt idx="124362">
                  <c:v>62181</c:v>
                </c:pt>
                <c:pt idx="124363">
                  <c:v>62181.5</c:v>
                </c:pt>
                <c:pt idx="124364">
                  <c:v>62182</c:v>
                </c:pt>
                <c:pt idx="124365">
                  <c:v>62182.5</c:v>
                </c:pt>
                <c:pt idx="124366">
                  <c:v>62183</c:v>
                </c:pt>
                <c:pt idx="124367">
                  <c:v>62183.5</c:v>
                </c:pt>
                <c:pt idx="124368">
                  <c:v>62184</c:v>
                </c:pt>
                <c:pt idx="124369">
                  <c:v>62184.5</c:v>
                </c:pt>
                <c:pt idx="124370">
                  <c:v>62185</c:v>
                </c:pt>
                <c:pt idx="124371">
                  <c:v>62185.5</c:v>
                </c:pt>
                <c:pt idx="124372">
                  <c:v>62186</c:v>
                </c:pt>
                <c:pt idx="124373">
                  <c:v>62186.5</c:v>
                </c:pt>
                <c:pt idx="124374">
                  <c:v>62187</c:v>
                </c:pt>
                <c:pt idx="124375">
                  <c:v>62187.5</c:v>
                </c:pt>
                <c:pt idx="124376">
                  <c:v>62188</c:v>
                </c:pt>
                <c:pt idx="124377">
                  <c:v>62188.5</c:v>
                </c:pt>
                <c:pt idx="124378">
                  <c:v>62189</c:v>
                </c:pt>
                <c:pt idx="124379">
                  <c:v>62189.5</c:v>
                </c:pt>
                <c:pt idx="124380">
                  <c:v>62190</c:v>
                </c:pt>
                <c:pt idx="124381">
                  <c:v>62190.5</c:v>
                </c:pt>
                <c:pt idx="124382">
                  <c:v>62191</c:v>
                </c:pt>
                <c:pt idx="124383">
                  <c:v>62191.5</c:v>
                </c:pt>
                <c:pt idx="124384">
                  <c:v>62192</c:v>
                </c:pt>
                <c:pt idx="124385">
                  <c:v>62192.5</c:v>
                </c:pt>
                <c:pt idx="124386">
                  <c:v>62193</c:v>
                </c:pt>
                <c:pt idx="124387">
                  <c:v>62193.5</c:v>
                </c:pt>
                <c:pt idx="124388">
                  <c:v>62194</c:v>
                </c:pt>
                <c:pt idx="124389">
                  <c:v>62194.5</c:v>
                </c:pt>
                <c:pt idx="124390">
                  <c:v>62195</c:v>
                </c:pt>
                <c:pt idx="124391">
                  <c:v>62195.5</c:v>
                </c:pt>
                <c:pt idx="124392">
                  <c:v>62196</c:v>
                </c:pt>
                <c:pt idx="124393">
                  <c:v>62196.5</c:v>
                </c:pt>
                <c:pt idx="124394">
                  <c:v>62197</c:v>
                </c:pt>
                <c:pt idx="124395">
                  <c:v>62197.5</c:v>
                </c:pt>
                <c:pt idx="124396">
                  <c:v>62198</c:v>
                </c:pt>
                <c:pt idx="124397">
                  <c:v>62198.5</c:v>
                </c:pt>
                <c:pt idx="124398">
                  <c:v>62199</c:v>
                </c:pt>
                <c:pt idx="124399">
                  <c:v>62199.5</c:v>
                </c:pt>
                <c:pt idx="124400">
                  <c:v>62200</c:v>
                </c:pt>
                <c:pt idx="124401">
                  <c:v>62200.5</c:v>
                </c:pt>
                <c:pt idx="124402">
                  <c:v>62201</c:v>
                </c:pt>
                <c:pt idx="124403">
                  <c:v>62201.5</c:v>
                </c:pt>
                <c:pt idx="124404">
                  <c:v>62202</c:v>
                </c:pt>
                <c:pt idx="124405">
                  <c:v>62202.5</c:v>
                </c:pt>
                <c:pt idx="124406">
                  <c:v>62203</c:v>
                </c:pt>
                <c:pt idx="124407">
                  <c:v>62203.5</c:v>
                </c:pt>
                <c:pt idx="124408">
                  <c:v>62204</c:v>
                </c:pt>
                <c:pt idx="124409">
                  <c:v>62204.5</c:v>
                </c:pt>
                <c:pt idx="124410">
                  <c:v>62205</c:v>
                </c:pt>
                <c:pt idx="124411">
                  <c:v>62205.5</c:v>
                </c:pt>
                <c:pt idx="124412">
                  <c:v>62206</c:v>
                </c:pt>
                <c:pt idx="124413">
                  <c:v>62206.5</c:v>
                </c:pt>
                <c:pt idx="124414">
                  <c:v>62207</c:v>
                </c:pt>
                <c:pt idx="124415">
                  <c:v>62207.5</c:v>
                </c:pt>
                <c:pt idx="124416">
                  <c:v>62208</c:v>
                </c:pt>
                <c:pt idx="124417">
                  <c:v>62208.5</c:v>
                </c:pt>
                <c:pt idx="124418">
                  <c:v>62209</c:v>
                </c:pt>
                <c:pt idx="124419">
                  <c:v>62209.5</c:v>
                </c:pt>
                <c:pt idx="124420">
                  <c:v>62210</c:v>
                </c:pt>
                <c:pt idx="124421">
                  <c:v>62210.5</c:v>
                </c:pt>
                <c:pt idx="124422">
                  <c:v>62211</c:v>
                </c:pt>
                <c:pt idx="124423">
                  <c:v>62211.5</c:v>
                </c:pt>
                <c:pt idx="124424">
                  <c:v>62212</c:v>
                </c:pt>
                <c:pt idx="124425">
                  <c:v>62212.5</c:v>
                </c:pt>
                <c:pt idx="124426">
                  <c:v>62213</c:v>
                </c:pt>
                <c:pt idx="124427">
                  <c:v>62213.5</c:v>
                </c:pt>
                <c:pt idx="124428">
                  <c:v>62214</c:v>
                </c:pt>
                <c:pt idx="124429">
                  <c:v>62214.5</c:v>
                </c:pt>
                <c:pt idx="124430">
                  <c:v>62215</c:v>
                </c:pt>
                <c:pt idx="124431">
                  <c:v>62215.5</c:v>
                </c:pt>
                <c:pt idx="124432">
                  <c:v>62216</c:v>
                </c:pt>
                <c:pt idx="124433">
                  <c:v>62216.5</c:v>
                </c:pt>
                <c:pt idx="124434">
                  <c:v>62217</c:v>
                </c:pt>
                <c:pt idx="124435">
                  <c:v>62217.5</c:v>
                </c:pt>
                <c:pt idx="124436">
                  <c:v>62218</c:v>
                </c:pt>
                <c:pt idx="124437">
                  <c:v>62218.5</c:v>
                </c:pt>
                <c:pt idx="124438">
                  <c:v>62219</c:v>
                </c:pt>
                <c:pt idx="124439">
                  <c:v>62219.5</c:v>
                </c:pt>
                <c:pt idx="124440">
                  <c:v>62220</c:v>
                </c:pt>
                <c:pt idx="124441">
                  <c:v>62220.5</c:v>
                </c:pt>
                <c:pt idx="124442">
                  <c:v>62221</c:v>
                </c:pt>
                <c:pt idx="124443">
                  <c:v>62221.5</c:v>
                </c:pt>
                <c:pt idx="124444">
                  <c:v>62222</c:v>
                </c:pt>
                <c:pt idx="124445">
                  <c:v>62222.5</c:v>
                </c:pt>
                <c:pt idx="124446">
                  <c:v>62223</c:v>
                </c:pt>
                <c:pt idx="124447">
                  <c:v>62223.5</c:v>
                </c:pt>
                <c:pt idx="124448">
                  <c:v>62224</c:v>
                </c:pt>
                <c:pt idx="124449">
                  <c:v>62224.5</c:v>
                </c:pt>
                <c:pt idx="124450">
                  <c:v>62225</c:v>
                </c:pt>
                <c:pt idx="124451">
                  <c:v>62225.5</c:v>
                </c:pt>
                <c:pt idx="124452">
                  <c:v>62226</c:v>
                </c:pt>
                <c:pt idx="124453">
                  <c:v>62226.5</c:v>
                </c:pt>
                <c:pt idx="124454">
                  <c:v>62227</c:v>
                </c:pt>
                <c:pt idx="124455">
                  <c:v>62227.5</c:v>
                </c:pt>
                <c:pt idx="124456">
                  <c:v>62228</c:v>
                </c:pt>
                <c:pt idx="124457">
                  <c:v>62228.5</c:v>
                </c:pt>
                <c:pt idx="124458">
                  <c:v>62229</c:v>
                </c:pt>
                <c:pt idx="124459">
                  <c:v>62229.5</c:v>
                </c:pt>
                <c:pt idx="124460">
                  <c:v>62230</c:v>
                </c:pt>
                <c:pt idx="124461">
                  <c:v>62230.5</c:v>
                </c:pt>
                <c:pt idx="124462">
                  <c:v>62231</c:v>
                </c:pt>
                <c:pt idx="124463">
                  <c:v>62231.5</c:v>
                </c:pt>
                <c:pt idx="124464">
                  <c:v>62232</c:v>
                </c:pt>
                <c:pt idx="124465">
                  <c:v>62232.5</c:v>
                </c:pt>
                <c:pt idx="124466">
                  <c:v>62233</c:v>
                </c:pt>
                <c:pt idx="124467">
                  <c:v>62233.5</c:v>
                </c:pt>
                <c:pt idx="124468">
                  <c:v>62234</c:v>
                </c:pt>
                <c:pt idx="124469">
                  <c:v>62234.5</c:v>
                </c:pt>
                <c:pt idx="124470">
                  <c:v>62235</c:v>
                </c:pt>
                <c:pt idx="124471">
                  <c:v>62235.5</c:v>
                </c:pt>
                <c:pt idx="124472">
                  <c:v>62236</c:v>
                </c:pt>
                <c:pt idx="124473">
                  <c:v>62236.5</c:v>
                </c:pt>
                <c:pt idx="124474">
                  <c:v>62237</c:v>
                </c:pt>
                <c:pt idx="124475">
                  <c:v>62237.5</c:v>
                </c:pt>
                <c:pt idx="124476">
                  <c:v>62238</c:v>
                </c:pt>
                <c:pt idx="124477">
                  <c:v>62238.5</c:v>
                </c:pt>
                <c:pt idx="124478">
                  <c:v>62239</c:v>
                </c:pt>
                <c:pt idx="124479">
                  <c:v>62239.5</c:v>
                </c:pt>
                <c:pt idx="124480">
                  <c:v>62240</c:v>
                </c:pt>
                <c:pt idx="124481">
                  <c:v>62240.5</c:v>
                </c:pt>
                <c:pt idx="124482">
                  <c:v>62241</c:v>
                </c:pt>
                <c:pt idx="124483">
                  <c:v>62241.5</c:v>
                </c:pt>
                <c:pt idx="124484">
                  <c:v>62242</c:v>
                </c:pt>
                <c:pt idx="124485">
                  <c:v>62242.5</c:v>
                </c:pt>
                <c:pt idx="124486">
                  <c:v>62243</c:v>
                </c:pt>
                <c:pt idx="124487">
                  <c:v>62243.5</c:v>
                </c:pt>
                <c:pt idx="124488">
                  <c:v>62244</c:v>
                </c:pt>
                <c:pt idx="124489">
                  <c:v>62244.5</c:v>
                </c:pt>
                <c:pt idx="124490">
                  <c:v>62245</c:v>
                </c:pt>
                <c:pt idx="124491">
                  <c:v>62245.5</c:v>
                </c:pt>
                <c:pt idx="124492">
                  <c:v>62246</c:v>
                </c:pt>
                <c:pt idx="124493">
                  <c:v>62246.5</c:v>
                </c:pt>
                <c:pt idx="124494">
                  <c:v>62247</c:v>
                </c:pt>
                <c:pt idx="124495">
                  <c:v>62247.5</c:v>
                </c:pt>
                <c:pt idx="124496">
                  <c:v>62248</c:v>
                </c:pt>
                <c:pt idx="124497">
                  <c:v>62248.5</c:v>
                </c:pt>
                <c:pt idx="124498">
                  <c:v>62249</c:v>
                </c:pt>
                <c:pt idx="124499">
                  <c:v>62249.5</c:v>
                </c:pt>
                <c:pt idx="124500">
                  <c:v>62250</c:v>
                </c:pt>
                <c:pt idx="124501">
                  <c:v>62250.5</c:v>
                </c:pt>
                <c:pt idx="124502">
                  <c:v>62251</c:v>
                </c:pt>
                <c:pt idx="124503">
                  <c:v>62251.5</c:v>
                </c:pt>
                <c:pt idx="124504">
                  <c:v>62252</c:v>
                </c:pt>
                <c:pt idx="124505">
                  <c:v>62252.5</c:v>
                </c:pt>
                <c:pt idx="124506">
                  <c:v>62253</c:v>
                </c:pt>
                <c:pt idx="124507">
                  <c:v>62253.5</c:v>
                </c:pt>
                <c:pt idx="124508">
                  <c:v>62254</c:v>
                </c:pt>
                <c:pt idx="124509">
                  <c:v>62254.5</c:v>
                </c:pt>
                <c:pt idx="124510">
                  <c:v>62255</c:v>
                </c:pt>
                <c:pt idx="124511">
                  <c:v>62255.5</c:v>
                </c:pt>
                <c:pt idx="124512">
                  <c:v>62256</c:v>
                </c:pt>
                <c:pt idx="124513">
                  <c:v>62256.5</c:v>
                </c:pt>
                <c:pt idx="124514">
                  <c:v>62257</c:v>
                </c:pt>
                <c:pt idx="124515">
                  <c:v>62257.5</c:v>
                </c:pt>
                <c:pt idx="124516">
                  <c:v>62258</c:v>
                </c:pt>
                <c:pt idx="124517">
                  <c:v>62258.5</c:v>
                </c:pt>
                <c:pt idx="124518">
                  <c:v>62259</c:v>
                </c:pt>
                <c:pt idx="124519">
                  <c:v>62259.5</c:v>
                </c:pt>
                <c:pt idx="124520">
                  <c:v>62260</c:v>
                </c:pt>
                <c:pt idx="124521">
                  <c:v>62260.5</c:v>
                </c:pt>
                <c:pt idx="124522">
                  <c:v>62261</c:v>
                </c:pt>
                <c:pt idx="124523">
                  <c:v>62261.5</c:v>
                </c:pt>
                <c:pt idx="124524">
                  <c:v>62262</c:v>
                </c:pt>
                <c:pt idx="124525">
                  <c:v>62262.5</c:v>
                </c:pt>
                <c:pt idx="124526">
                  <c:v>62263</c:v>
                </c:pt>
                <c:pt idx="124527">
                  <c:v>62263.5</c:v>
                </c:pt>
                <c:pt idx="124528">
                  <c:v>62264</c:v>
                </c:pt>
                <c:pt idx="124529">
                  <c:v>62264.5</c:v>
                </c:pt>
                <c:pt idx="124530">
                  <c:v>62265</c:v>
                </c:pt>
                <c:pt idx="124531">
                  <c:v>62265.5</c:v>
                </c:pt>
                <c:pt idx="124532">
                  <c:v>62266</c:v>
                </c:pt>
                <c:pt idx="124533">
                  <c:v>62266.5</c:v>
                </c:pt>
                <c:pt idx="124534">
                  <c:v>62267</c:v>
                </c:pt>
                <c:pt idx="124535">
                  <c:v>62267.5</c:v>
                </c:pt>
                <c:pt idx="124536">
                  <c:v>62268</c:v>
                </c:pt>
                <c:pt idx="124537">
                  <c:v>62268.5</c:v>
                </c:pt>
                <c:pt idx="124538">
                  <c:v>62269</c:v>
                </c:pt>
                <c:pt idx="124539">
                  <c:v>62269.5</c:v>
                </c:pt>
                <c:pt idx="124540">
                  <c:v>62270</c:v>
                </c:pt>
                <c:pt idx="124541">
                  <c:v>62270.5</c:v>
                </c:pt>
                <c:pt idx="124542">
                  <c:v>62271</c:v>
                </c:pt>
                <c:pt idx="124543">
                  <c:v>62271.5</c:v>
                </c:pt>
                <c:pt idx="124544">
                  <c:v>62272</c:v>
                </c:pt>
                <c:pt idx="124545">
                  <c:v>62272.5</c:v>
                </c:pt>
                <c:pt idx="124546">
                  <c:v>62273</c:v>
                </c:pt>
                <c:pt idx="124547">
                  <c:v>62273.5</c:v>
                </c:pt>
                <c:pt idx="124548">
                  <c:v>62274</c:v>
                </c:pt>
                <c:pt idx="124549">
                  <c:v>62274.5</c:v>
                </c:pt>
                <c:pt idx="124550">
                  <c:v>62275</c:v>
                </c:pt>
                <c:pt idx="124551">
                  <c:v>62275.5</c:v>
                </c:pt>
                <c:pt idx="124552">
                  <c:v>62276</c:v>
                </c:pt>
                <c:pt idx="124553">
                  <c:v>62276.5</c:v>
                </c:pt>
                <c:pt idx="124554">
                  <c:v>62277</c:v>
                </c:pt>
                <c:pt idx="124555">
                  <c:v>62277.5</c:v>
                </c:pt>
                <c:pt idx="124556">
                  <c:v>62278</c:v>
                </c:pt>
                <c:pt idx="124557">
                  <c:v>62278.5</c:v>
                </c:pt>
                <c:pt idx="124558">
                  <c:v>62279</c:v>
                </c:pt>
                <c:pt idx="124559">
                  <c:v>62279.5</c:v>
                </c:pt>
                <c:pt idx="124560">
                  <c:v>62280</c:v>
                </c:pt>
                <c:pt idx="124561">
                  <c:v>62280.5</c:v>
                </c:pt>
                <c:pt idx="124562">
                  <c:v>62281</c:v>
                </c:pt>
                <c:pt idx="124563">
                  <c:v>62281.5</c:v>
                </c:pt>
                <c:pt idx="124564">
                  <c:v>62282</c:v>
                </c:pt>
                <c:pt idx="124565">
                  <c:v>62282.5</c:v>
                </c:pt>
                <c:pt idx="124566">
                  <c:v>62283</c:v>
                </c:pt>
                <c:pt idx="124567">
                  <c:v>62283.5</c:v>
                </c:pt>
                <c:pt idx="124568">
                  <c:v>62284</c:v>
                </c:pt>
                <c:pt idx="124569">
                  <c:v>62284.5</c:v>
                </c:pt>
                <c:pt idx="124570">
                  <c:v>62285</c:v>
                </c:pt>
                <c:pt idx="124571">
                  <c:v>62285.5</c:v>
                </c:pt>
                <c:pt idx="124572">
                  <c:v>62286</c:v>
                </c:pt>
                <c:pt idx="124573">
                  <c:v>62286.5</c:v>
                </c:pt>
                <c:pt idx="124574">
                  <c:v>62287</c:v>
                </c:pt>
                <c:pt idx="124575">
                  <c:v>62287.5</c:v>
                </c:pt>
                <c:pt idx="124576">
                  <c:v>62288</c:v>
                </c:pt>
                <c:pt idx="124577">
                  <c:v>62288.5</c:v>
                </c:pt>
                <c:pt idx="124578">
                  <c:v>62289</c:v>
                </c:pt>
                <c:pt idx="124579">
                  <c:v>62289.5</c:v>
                </c:pt>
                <c:pt idx="124580">
                  <c:v>62290</c:v>
                </c:pt>
                <c:pt idx="124581">
                  <c:v>62290.5</c:v>
                </c:pt>
                <c:pt idx="124582">
                  <c:v>62291</c:v>
                </c:pt>
                <c:pt idx="124583">
                  <c:v>62291.5</c:v>
                </c:pt>
                <c:pt idx="124584">
                  <c:v>62292</c:v>
                </c:pt>
                <c:pt idx="124585">
                  <c:v>62292.5</c:v>
                </c:pt>
                <c:pt idx="124586">
                  <c:v>62293</c:v>
                </c:pt>
                <c:pt idx="124587">
                  <c:v>62293.5</c:v>
                </c:pt>
                <c:pt idx="124588">
                  <c:v>62294</c:v>
                </c:pt>
                <c:pt idx="124589">
                  <c:v>62294.5</c:v>
                </c:pt>
                <c:pt idx="124590">
                  <c:v>62295</c:v>
                </c:pt>
                <c:pt idx="124591">
                  <c:v>62295.5</c:v>
                </c:pt>
                <c:pt idx="124592">
                  <c:v>62296</c:v>
                </c:pt>
                <c:pt idx="124593">
                  <c:v>62296.5</c:v>
                </c:pt>
                <c:pt idx="124594">
                  <c:v>62297</c:v>
                </c:pt>
                <c:pt idx="124595">
                  <c:v>62297.5</c:v>
                </c:pt>
                <c:pt idx="124596">
                  <c:v>62298</c:v>
                </c:pt>
                <c:pt idx="124597">
                  <c:v>62298.5</c:v>
                </c:pt>
                <c:pt idx="124598">
                  <c:v>62299</c:v>
                </c:pt>
                <c:pt idx="124599">
                  <c:v>62299.5</c:v>
                </c:pt>
                <c:pt idx="124600">
                  <c:v>62300</c:v>
                </c:pt>
                <c:pt idx="124601">
                  <c:v>62300.5</c:v>
                </c:pt>
                <c:pt idx="124602">
                  <c:v>62301</c:v>
                </c:pt>
                <c:pt idx="124603">
                  <c:v>62301.5</c:v>
                </c:pt>
                <c:pt idx="124604">
                  <c:v>62302</c:v>
                </c:pt>
                <c:pt idx="124605">
                  <c:v>62302.5</c:v>
                </c:pt>
                <c:pt idx="124606">
                  <c:v>62303</c:v>
                </c:pt>
                <c:pt idx="124607">
                  <c:v>62303.5</c:v>
                </c:pt>
                <c:pt idx="124608">
                  <c:v>62304</c:v>
                </c:pt>
                <c:pt idx="124609">
                  <c:v>62304.5</c:v>
                </c:pt>
                <c:pt idx="124610">
                  <c:v>62305</c:v>
                </c:pt>
                <c:pt idx="124611">
                  <c:v>62305.5</c:v>
                </c:pt>
                <c:pt idx="124612">
                  <c:v>62306</c:v>
                </c:pt>
                <c:pt idx="124613">
                  <c:v>62306.5</c:v>
                </c:pt>
                <c:pt idx="124614">
                  <c:v>62307</c:v>
                </c:pt>
                <c:pt idx="124615">
                  <c:v>62307.5</c:v>
                </c:pt>
                <c:pt idx="124616">
                  <c:v>62308</c:v>
                </c:pt>
                <c:pt idx="124617">
                  <c:v>62308.5</c:v>
                </c:pt>
                <c:pt idx="124618">
                  <c:v>62309</c:v>
                </c:pt>
                <c:pt idx="124619">
                  <c:v>62309.5</c:v>
                </c:pt>
                <c:pt idx="124620">
                  <c:v>62310</c:v>
                </c:pt>
                <c:pt idx="124621">
                  <c:v>62310.5</c:v>
                </c:pt>
                <c:pt idx="124622">
                  <c:v>62311</c:v>
                </c:pt>
                <c:pt idx="124623">
                  <c:v>62311.5</c:v>
                </c:pt>
                <c:pt idx="124624">
                  <c:v>62312</c:v>
                </c:pt>
                <c:pt idx="124625">
                  <c:v>62312.5</c:v>
                </c:pt>
                <c:pt idx="124626">
                  <c:v>62313</c:v>
                </c:pt>
                <c:pt idx="124627">
                  <c:v>62313.5</c:v>
                </c:pt>
                <c:pt idx="124628">
                  <c:v>62314</c:v>
                </c:pt>
                <c:pt idx="124629">
                  <c:v>62314.5</c:v>
                </c:pt>
                <c:pt idx="124630">
                  <c:v>62315</c:v>
                </c:pt>
                <c:pt idx="124631">
                  <c:v>62315.5</c:v>
                </c:pt>
                <c:pt idx="124632">
                  <c:v>62316</c:v>
                </c:pt>
                <c:pt idx="124633">
                  <c:v>62316.5</c:v>
                </c:pt>
                <c:pt idx="124634">
                  <c:v>62317</c:v>
                </c:pt>
                <c:pt idx="124635">
                  <c:v>62317.5</c:v>
                </c:pt>
                <c:pt idx="124636">
                  <c:v>62318</c:v>
                </c:pt>
                <c:pt idx="124637">
                  <c:v>62318.5</c:v>
                </c:pt>
                <c:pt idx="124638">
                  <c:v>62319</c:v>
                </c:pt>
                <c:pt idx="124639">
                  <c:v>62319.5</c:v>
                </c:pt>
                <c:pt idx="124640">
                  <c:v>62320</c:v>
                </c:pt>
                <c:pt idx="124641">
                  <c:v>62320.5</c:v>
                </c:pt>
                <c:pt idx="124642">
                  <c:v>62321</c:v>
                </c:pt>
                <c:pt idx="124643">
                  <c:v>62321.5</c:v>
                </c:pt>
                <c:pt idx="124644">
                  <c:v>62322</c:v>
                </c:pt>
                <c:pt idx="124645">
                  <c:v>62322.5</c:v>
                </c:pt>
                <c:pt idx="124646">
                  <c:v>62323</c:v>
                </c:pt>
                <c:pt idx="124647">
                  <c:v>62323.5</c:v>
                </c:pt>
                <c:pt idx="124648">
                  <c:v>62324</c:v>
                </c:pt>
                <c:pt idx="124649">
                  <c:v>62324.5</c:v>
                </c:pt>
                <c:pt idx="124650">
                  <c:v>62325</c:v>
                </c:pt>
                <c:pt idx="124651">
                  <c:v>62325.5</c:v>
                </c:pt>
                <c:pt idx="124652">
                  <c:v>62326</c:v>
                </c:pt>
                <c:pt idx="124653">
                  <c:v>62326.5</c:v>
                </c:pt>
                <c:pt idx="124654">
                  <c:v>62327</c:v>
                </c:pt>
                <c:pt idx="124655">
                  <c:v>62327.5</c:v>
                </c:pt>
                <c:pt idx="124656">
                  <c:v>62328</c:v>
                </c:pt>
                <c:pt idx="124657">
                  <c:v>62328.5</c:v>
                </c:pt>
                <c:pt idx="124658">
                  <c:v>62329</c:v>
                </c:pt>
                <c:pt idx="124659">
                  <c:v>62329.5</c:v>
                </c:pt>
                <c:pt idx="124660">
                  <c:v>62330</c:v>
                </c:pt>
                <c:pt idx="124661">
                  <c:v>62330.5</c:v>
                </c:pt>
                <c:pt idx="124662">
                  <c:v>62331</c:v>
                </c:pt>
                <c:pt idx="124663">
                  <c:v>62331.5</c:v>
                </c:pt>
                <c:pt idx="124664">
                  <c:v>62332</c:v>
                </c:pt>
                <c:pt idx="124665">
                  <c:v>62332.5</c:v>
                </c:pt>
                <c:pt idx="124666">
                  <c:v>62333</c:v>
                </c:pt>
                <c:pt idx="124667">
                  <c:v>62333.5</c:v>
                </c:pt>
                <c:pt idx="124668">
                  <c:v>62334</c:v>
                </c:pt>
                <c:pt idx="124669">
                  <c:v>62334.5</c:v>
                </c:pt>
                <c:pt idx="124670">
                  <c:v>62335</c:v>
                </c:pt>
                <c:pt idx="124671">
                  <c:v>62335.5</c:v>
                </c:pt>
                <c:pt idx="124672">
                  <c:v>62336</c:v>
                </c:pt>
                <c:pt idx="124673">
                  <c:v>62336.5</c:v>
                </c:pt>
                <c:pt idx="124674">
                  <c:v>62337</c:v>
                </c:pt>
                <c:pt idx="124675">
                  <c:v>62337.5</c:v>
                </c:pt>
                <c:pt idx="124676">
                  <c:v>62338</c:v>
                </c:pt>
                <c:pt idx="124677">
                  <c:v>62338.5</c:v>
                </c:pt>
                <c:pt idx="124678">
                  <c:v>62339</c:v>
                </c:pt>
                <c:pt idx="124679">
                  <c:v>62339.5</c:v>
                </c:pt>
                <c:pt idx="124680">
                  <c:v>62340</c:v>
                </c:pt>
                <c:pt idx="124681">
                  <c:v>62340.5</c:v>
                </c:pt>
                <c:pt idx="124682">
                  <c:v>62341</c:v>
                </c:pt>
                <c:pt idx="124683">
                  <c:v>62341.5</c:v>
                </c:pt>
                <c:pt idx="124684">
                  <c:v>62342</c:v>
                </c:pt>
                <c:pt idx="124685">
                  <c:v>62342.5</c:v>
                </c:pt>
                <c:pt idx="124686">
                  <c:v>62343</c:v>
                </c:pt>
                <c:pt idx="124687">
                  <c:v>62343.5</c:v>
                </c:pt>
                <c:pt idx="124688">
                  <c:v>62344</c:v>
                </c:pt>
                <c:pt idx="124689">
                  <c:v>62344.5</c:v>
                </c:pt>
                <c:pt idx="124690">
                  <c:v>62345</c:v>
                </c:pt>
                <c:pt idx="124691">
                  <c:v>62345.5</c:v>
                </c:pt>
                <c:pt idx="124692">
                  <c:v>62346</c:v>
                </c:pt>
                <c:pt idx="124693">
                  <c:v>62346.5</c:v>
                </c:pt>
                <c:pt idx="124694">
                  <c:v>62347</c:v>
                </c:pt>
                <c:pt idx="124695">
                  <c:v>62347.5</c:v>
                </c:pt>
                <c:pt idx="124696">
                  <c:v>62348</c:v>
                </c:pt>
                <c:pt idx="124697">
                  <c:v>62348.5</c:v>
                </c:pt>
                <c:pt idx="124698">
                  <c:v>62349</c:v>
                </c:pt>
                <c:pt idx="124699">
                  <c:v>62349.5</c:v>
                </c:pt>
                <c:pt idx="124700">
                  <c:v>62350</c:v>
                </c:pt>
                <c:pt idx="124701">
                  <c:v>62350.5</c:v>
                </c:pt>
                <c:pt idx="124702">
                  <c:v>62351</c:v>
                </c:pt>
                <c:pt idx="124703">
                  <c:v>62351.5</c:v>
                </c:pt>
                <c:pt idx="124704">
                  <c:v>62352</c:v>
                </c:pt>
                <c:pt idx="124705">
                  <c:v>62352.5</c:v>
                </c:pt>
                <c:pt idx="124706">
                  <c:v>62353</c:v>
                </c:pt>
                <c:pt idx="124707">
                  <c:v>62353.5</c:v>
                </c:pt>
                <c:pt idx="124708">
                  <c:v>62354</c:v>
                </c:pt>
                <c:pt idx="124709">
                  <c:v>62354.5</c:v>
                </c:pt>
                <c:pt idx="124710">
                  <c:v>62355</c:v>
                </c:pt>
                <c:pt idx="124711">
                  <c:v>62355.5</c:v>
                </c:pt>
                <c:pt idx="124712">
                  <c:v>62356</c:v>
                </c:pt>
                <c:pt idx="124713">
                  <c:v>62356.5</c:v>
                </c:pt>
                <c:pt idx="124714">
                  <c:v>62357</c:v>
                </c:pt>
                <c:pt idx="124715">
                  <c:v>62357.5</c:v>
                </c:pt>
                <c:pt idx="124716">
                  <c:v>62358</c:v>
                </c:pt>
                <c:pt idx="124717">
                  <c:v>62358.5</c:v>
                </c:pt>
                <c:pt idx="124718">
                  <c:v>62359</c:v>
                </c:pt>
                <c:pt idx="124719">
                  <c:v>62359.5</c:v>
                </c:pt>
                <c:pt idx="124720">
                  <c:v>62360</c:v>
                </c:pt>
                <c:pt idx="124721">
                  <c:v>62360.5</c:v>
                </c:pt>
                <c:pt idx="124722">
                  <c:v>62361</c:v>
                </c:pt>
                <c:pt idx="124723">
                  <c:v>62361.5</c:v>
                </c:pt>
                <c:pt idx="124724">
                  <c:v>62362</c:v>
                </c:pt>
                <c:pt idx="124725">
                  <c:v>62362.5</c:v>
                </c:pt>
                <c:pt idx="124726">
                  <c:v>62363</c:v>
                </c:pt>
                <c:pt idx="124727">
                  <c:v>62363.5</c:v>
                </c:pt>
                <c:pt idx="124728">
                  <c:v>62364</c:v>
                </c:pt>
                <c:pt idx="124729">
                  <c:v>62364.5</c:v>
                </c:pt>
                <c:pt idx="124730">
                  <c:v>62365</c:v>
                </c:pt>
                <c:pt idx="124731">
                  <c:v>62365.5</c:v>
                </c:pt>
                <c:pt idx="124732">
                  <c:v>62366</c:v>
                </c:pt>
                <c:pt idx="124733">
                  <c:v>62366.5</c:v>
                </c:pt>
                <c:pt idx="124734">
                  <c:v>62367</c:v>
                </c:pt>
                <c:pt idx="124735">
                  <c:v>62367.5</c:v>
                </c:pt>
                <c:pt idx="124736">
                  <c:v>62368</c:v>
                </c:pt>
                <c:pt idx="124737">
                  <c:v>62368.5</c:v>
                </c:pt>
                <c:pt idx="124738">
                  <c:v>62369</c:v>
                </c:pt>
                <c:pt idx="124739">
                  <c:v>62369.5</c:v>
                </c:pt>
                <c:pt idx="124740">
                  <c:v>62370</c:v>
                </c:pt>
                <c:pt idx="124741">
                  <c:v>62370.5</c:v>
                </c:pt>
                <c:pt idx="124742">
                  <c:v>62371</c:v>
                </c:pt>
                <c:pt idx="124743">
                  <c:v>62371.5</c:v>
                </c:pt>
                <c:pt idx="124744">
                  <c:v>62372</c:v>
                </c:pt>
                <c:pt idx="124745">
                  <c:v>62372.5</c:v>
                </c:pt>
                <c:pt idx="124746">
                  <c:v>62373</c:v>
                </c:pt>
                <c:pt idx="124747">
                  <c:v>62373.5</c:v>
                </c:pt>
                <c:pt idx="124748">
                  <c:v>62374</c:v>
                </c:pt>
                <c:pt idx="124749">
                  <c:v>62374.5</c:v>
                </c:pt>
                <c:pt idx="124750">
                  <c:v>62375</c:v>
                </c:pt>
                <c:pt idx="124751">
                  <c:v>62375.5</c:v>
                </c:pt>
                <c:pt idx="124752">
                  <c:v>62376</c:v>
                </c:pt>
                <c:pt idx="124753">
                  <c:v>62376.5</c:v>
                </c:pt>
                <c:pt idx="124754">
                  <c:v>62377</c:v>
                </c:pt>
                <c:pt idx="124755">
                  <c:v>62377.5</c:v>
                </c:pt>
                <c:pt idx="124756">
                  <c:v>62378</c:v>
                </c:pt>
                <c:pt idx="124757">
                  <c:v>62378.5</c:v>
                </c:pt>
                <c:pt idx="124758">
                  <c:v>62379</c:v>
                </c:pt>
                <c:pt idx="124759">
                  <c:v>62379.5</c:v>
                </c:pt>
                <c:pt idx="124760">
                  <c:v>62380</c:v>
                </c:pt>
                <c:pt idx="124761">
                  <c:v>62380.5</c:v>
                </c:pt>
                <c:pt idx="124762">
                  <c:v>62381</c:v>
                </c:pt>
                <c:pt idx="124763">
                  <c:v>62381.5</c:v>
                </c:pt>
                <c:pt idx="124764">
                  <c:v>62382</c:v>
                </c:pt>
                <c:pt idx="124765">
                  <c:v>62382.5</c:v>
                </c:pt>
                <c:pt idx="124766">
                  <c:v>62383</c:v>
                </c:pt>
                <c:pt idx="124767">
                  <c:v>62383.5</c:v>
                </c:pt>
                <c:pt idx="124768">
                  <c:v>62384</c:v>
                </c:pt>
                <c:pt idx="124769">
                  <c:v>62384.5</c:v>
                </c:pt>
                <c:pt idx="124770">
                  <c:v>62385</c:v>
                </c:pt>
                <c:pt idx="124771">
                  <c:v>62385.5</c:v>
                </c:pt>
                <c:pt idx="124772">
                  <c:v>62386</c:v>
                </c:pt>
                <c:pt idx="124773">
                  <c:v>62386.5</c:v>
                </c:pt>
                <c:pt idx="124774">
                  <c:v>62387</c:v>
                </c:pt>
                <c:pt idx="124775">
                  <c:v>62387.5</c:v>
                </c:pt>
                <c:pt idx="124776">
                  <c:v>62388</c:v>
                </c:pt>
                <c:pt idx="124777">
                  <c:v>62388.5</c:v>
                </c:pt>
                <c:pt idx="124778">
                  <c:v>62389</c:v>
                </c:pt>
                <c:pt idx="124779">
                  <c:v>62389.5</c:v>
                </c:pt>
                <c:pt idx="124780">
                  <c:v>62390</c:v>
                </c:pt>
                <c:pt idx="124781">
                  <c:v>62390.5</c:v>
                </c:pt>
                <c:pt idx="124782">
                  <c:v>62391</c:v>
                </c:pt>
                <c:pt idx="124783">
                  <c:v>62391.5</c:v>
                </c:pt>
                <c:pt idx="124784">
                  <c:v>62392</c:v>
                </c:pt>
                <c:pt idx="124785">
                  <c:v>62392.5</c:v>
                </c:pt>
                <c:pt idx="124786">
                  <c:v>62393</c:v>
                </c:pt>
                <c:pt idx="124787">
                  <c:v>62393.5</c:v>
                </c:pt>
                <c:pt idx="124788">
                  <c:v>62394</c:v>
                </c:pt>
                <c:pt idx="124789">
                  <c:v>62394.5</c:v>
                </c:pt>
                <c:pt idx="124790">
                  <c:v>62395</c:v>
                </c:pt>
                <c:pt idx="124791">
                  <c:v>62395.5</c:v>
                </c:pt>
                <c:pt idx="124792">
                  <c:v>62396</c:v>
                </c:pt>
                <c:pt idx="124793">
                  <c:v>62396.5</c:v>
                </c:pt>
                <c:pt idx="124794">
                  <c:v>62397</c:v>
                </c:pt>
                <c:pt idx="124795">
                  <c:v>62397.5</c:v>
                </c:pt>
                <c:pt idx="124796">
                  <c:v>62398</c:v>
                </c:pt>
                <c:pt idx="124797">
                  <c:v>62398.5</c:v>
                </c:pt>
                <c:pt idx="124798">
                  <c:v>62399</c:v>
                </c:pt>
                <c:pt idx="124799">
                  <c:v>62399.5</c:v>
                </c:pt>
                <c:pt idx="124800">
                  <c:v>62400</c:v>
                </c:pt>
                <c:pt idx="124801">
                  <c:v>62400.5</c:v>
                </c:pt>
                <c:pt idx="124802">
                  <c:v>62401</c:v>
                </c:pt>
                <c:pt idx="124803">
                  <c:v>62401.5</c:v>
                </c:pt>
                <c:pt idx="124804">
                  <c:v>62402</c:v>
                </c:pt>
                <c:pt idx="124805">
                  <c:v>62402.5</c:v>
                </c:pt>
                <c:pt idx="124806">
                  <c:v>62403</c:v>
                </c:pt>
                <c:pt idx="124807">
                  <c:v>62403.5</c:v>
                </c:pt>
                <c:pt idx="124808">
                  <c:v>62404</c:v>
                </c:pt>
                <c:pt idx="124809">
                  <c:v>62404.5</c:v>
                </c:pt>
                <c:pt idx="124810">
                  <c:v>62405</c:v>
                </c:pt>
                <c:pt idx="124811">
                  <c:v>62405.5</c:v>
                </c:pt>
                <c:pt idx="124812">
                  <c:v>62406</c:v>
                </c:pt>
                <c:pt idx="124813">
                  <c:v>62406.5</c:v>
                </c:pt>
                <c:pt idx="124814">
                  <c:v>62407</c:v>
                </c:pt>
                <c:pt idx="124815">
                  <c:v>62407.5</c:v>
                </c:pt>
                <c:pt idx="124816">
                  <c:v>62408</c:v>
                </c:pt>
                <c:pt idx="124817">
                  <c:v>62408.5</c:v>
                </c:pt>
                <c:pt idx="124818">
                  <c:v>62409</c:v>
                </c:pt>
                <c:pt idx="124819">
                  <c:v>62409.5</c:v>
                </c:pt>
                <c:pt idx="124820">
                  <c:v>62410</c:v>
                </c:pt>
                <c:pt idx="124821">
                  <c:v>62410.5</c:v>
                </c:pt>
                <c:pt idx="124822">
                  <c:v>62411</c:v>
                </c:pt>
                <c:pt idx="124823">
                  <c:v>62411.5</c:v>
                </c:pt>
                <c:pt idx="124824">
                  <c:v>62412</c:v>
                </c:pt>
                <c:pt idx="124825">
                  <c:v>62412.5</c:v>
                </c:pt>
                <c:pt idx="124826">
                  <c:v>62413</c:v>
                </c:pt>
                <c:pt idx="124827">
                  <c:v>62413.5</c:v>
                </c:pt>
                <c:pt idx="124828">
                  <c:v>62414</c:v>
                </c:pt>
                <c:pt idx="124829">
                  <c:v>62414.5</c:v>
                </c:pt>
                <c:pt idx="124830">
                  <c:v>62415</c:v>
                </c:pt>
                <c:pt idx="124831">
                  <c:v>62415.5</c:v>
                </c:pt>
                <c:pt idx="124832">
                  <c:v>62416</c:v>
                </c:pt>
                <c:pt idx="124833">
                  <c:v>62416.5</c:v>
                </c:pt>
                <c:pt idx="124834">
                  <c:v>62417</c:v>
                </c:pt>
                <c:pt idx="124835">
                  <c:v>62417.5</c:v>
                </c:pt>
                <c:pt idx="124836">
                  <c:v>62418</c:v>
                </c:pt>
                <c:pt idx="124837">
                  <c:v>62418.5</c:v>
                </c:pt>
                <c:pt idx="124838">
                  <c:v>62419</c:v>
                </c:pt>
                <c:pt idx="124839">
                  <c:v>62419.5</c:v>
                </c:pt>
                <c:pt idx="124840">
                  <c:v>62420</c:v>
                </c:pt>
                <c:pt idx="124841">
                  <c:v>62420.5</c:v>
                </c:pt>
                <c:pt idx="124842">
                  <c:v>62421</c:v>
                </c:pt>
                <c:pt idx="124843">
                  <c:v>62421.5</c:v>
                </c:pt>
                <c:pt idx="124844">
                  <c:v>62422</c:v>
                </c:pt>
                <c:pt idx="124845">
                  <c:v>62422.5</c:v>
                </c:pt>
                <c:pt idx="124846">
                  <c:v>62423</c:v>
                </c:pt>
                <c:pt idx="124847">
                  <c:v>62423.5</c:v>
                </c:pt>
                <c:pt idx="124848">
                  <c:v>62424</c:v>
                </c:pt>
                <c:pt idx="124849">
                  <c:v>62424.5</c:v>
                </c:pt>
                <c:pt idx="124850">
                  <c:v>62425</c:v>
                </c:pt>
                <c:pt idx="124851">
                  <c:v>62425.5</c:v>
                </c:pt>
                <c:pt idx="124852">
                  <c:v>62426</c:v>
                </c:pt>
                <c:pt idx="124853">
                  <c:v>62426.5</c:v>
                </c:pt>
                <c:pt idx="124854">
                  <c:v>62427</c:v>
                </c:pt>
                <c:pt idx="124855">
                  <c:v>62427.5</c:v>
                </c:pt>
                <c:pt idx="124856">
                  <c:v>62428</c:v>
                </c:pt>
                <c:pt idx="124857">
                  <c:v>62428.5</c:v>
                </c:pt>
                <c:pt idx="124858">
                  <c:v>62429</c:v>
                </c:pt>
                <c:pt idx="124859">
                  <c:v>62429.5</c:v>
                </c:pt>
                <c:pt idx="124860">
                  <c:v>62430</c:v>
                </c:pt>
                <c:pt idx="124861">
                  <c:v>62430.5</c:v>
                </c:pt>
                <c:pt idx="124862">
                  <c:v>62431</c:v>
                </c:pt>
                <c:pt idx="124863">
                  <c:v>62431.5</c:v>
                </c:pt>
                <c:pt idx="124864">
                  <c:v>62432</c:v>
                </c:pt>
                <c:pt idx="124865">
                  <c:v>62432.5</c:v>
                </c:pt>
                <c:pt idx="124866">
                  <c:v>62433</c:v>
                </c:pt>
                <c:pt idx="124867">
                  <c:v>62433.5</c:v>
                </c:pt>
                <c:pt idx="124868">
                  <c:v>62434</c:v>
                </c:pt>
                <c:pt idx="124869">
                  <c:v>62434.5</c:v>
                </c:pt>
                <c:pt idx="124870">
                  <c:v>62435</c:v>
                </c:pt>
                <c:pt idx="124871">
                  <c:v>62435.5</c:v>
                </c:pt>
                <c:pt idx="124872">
                  <c:v>62436</c:v>
                </c:pt>
                <c:pt idx="124873">
                  <c:v>62436.5</c:v>
                </c:pt>
                <c:pt idx="124874">
                  <c:v>62437</c:v>
                </c:pt>
                <c:pt idx="124875">
                  <c:v>62437.5</c:v>
                </c:pt>
                <c:pt idx="124876">
                  <c:v>62438</c:v>
                </c:pt>
                <c:pt idx="124877">
                  <c:v>62438.5</c:v>
                </c:pt>
                <c:pt idx="124878">
                  <c:v>62439</c:v>
                </c:pt>
                <c:pt idx="124879">
                  <c:v>62439.5</c:v>
                </c:pt>
                <c:pt idx="124880">
                  <c:v>62440</c:v>
                </c:pt>
                <c:pt idx="124881">
                  <c:v>62440.5</c:v>
                </c:pt>
                <c:pt idx="124882">
                  <c:v>62441</c:v>
                </c:pt>
                <c:pt idx="124883">
                  <c:v>62441.5</c:v>
                </c:pt>
                <c:pt idx="124884">
                  <c:v>62442</c:v>
                </c:pt>
                <c:pt idx="124885">
                  <c:v>62442.5</c:v>
                </c:pt>
                <c:pt idx="124886">
                  <c:v>62443</c:v>
                </c:pt>
                <c:pt idx="124887">
                  <c:v>62443.5</c:v>
                </c:pt>
                <c:pt idx="124888">
                  <c:v>62444</c:v>
                </c:pt>
                <c:pt idx="124889">
                  <c:v>62444.5</c:v>
                </c:pt>
                <c:pt idx="124890">
                  <c:v>62445</c:v>
                </c:pt>
                <c:pt idx="124891">
                  <c:v>62445.5</c:v>
                </c:pt>
                <c:pt idx="124892">
                  <c:v>62446</c:v>
                </c:pt>
                <c:pt idx="124893">
                  <c:v>62446.5</c:v>
                </c:pt>
                <c:pt idx="124894">
                  <c:v>62447</c:v>
                </c:pt>
                <c:pt idx="124895">
                  <c:v>62447.5</c:v>
                </c:pt>
                <c:pt idx="124896">
                  <c:v>62448</c:v>
                </c:pt>
                <c:pt idx="124897">
                  <c:v>62448.5</c:v>
                </c:pt>
                <c:pt idx="124898">
                  <c:v>62449</c:v>
                </c:pt>
                <c:pt idx="124899">
                  <c:v>62449.5</c:v>
                </c:pt>
                <c:pt idx="124900">
                  <c:v>62450</c:v>
                </c:pt>
                <c:pt idx="124901">
                  <c:v>62450.5</c:v>
                </c:pt>
                <c:pt idx="124902">
                  <c:v>62451</c:v>
                </c:pt>
                <c:pt idx="124903">
                  <c:v>62451.5</c:v>
                </c:pt>
                <c:pt idx="124904">
                  <c:v>62452</c:v>
                </c:pt>
                <c:pt idx="124905">
                  <c:v>62452.5</c:v>
                </c:pt>
                <c:pt idx="124906">
                  <c:v>62453</c:v>
                </c:pt>
                <c:pt idx="124907">
                  <c:v>62453.5</c:v>
                </c:pt>
                <c:pt idx="124908">
                  <c:v>62454</c:v>
                </c:pt>
                <c:pt idx="124909">
                  <c:v>62454.5</c:v>
                </c:pt>
                <c:pt idx="124910">
                  <c:v>62455</c:v>
                </c:pt>
                <c:pt idx="124911">
                  <c:v>62455.5</c:v>
                </c:pt>
                <c:pt idx="124912">
                  <c:v>62456</c:v>
                </c:pt>
                <c:pt idx="124913">
                  <c:v>62456.5</c:v>
                </c:pt>
                <c:pt idx="124914">
                  <c:v>62457</c:v>
                </c:pt>
                <c:pt idx="124915">
                  <c:v>62457.5</c:v>
                </c:pt>
                <c:pt idx="124916">
                  <c:v>62458</c:v>
                </c:pt>
                <c:pt idx="124917">
                  <c:v>62458.5</c:v>
                </c:pt>
                <c:pt idx="124918">
                  <c:v>62459</c:v>
                </c:pt>
                <c:pt idx="124919">
                  <c:v>62459.5</c:v>
                </c:pt>
                <c:pt idx="124920">
                  <c:v>62460</c:v>
                </c:pt>
                <c:pt idx="124921">
                  <c:v>62460.5</c:v>
                </c:pt>
                <c:pt idx="124922">
                  <c:v>62461</c:v>
                </c:pt>
                <c:pt idx="124923">
                  <c:v>62461.5</c:v>
                </c:pt>
                <c:pt idx="124924">
                  <c:v>62462</c:v>
                </c:pt>
                <c:pt idx="124925">
                  <c:v>62462.5</c:v>
                </c:pt>
                <c:pt idx="124926">
                  <c:v>62463</c:v>
                </c:pt>
                <c:pt idx="124927">
                  <c:v>62463.5</c:v>
                </c:pt>
                <c:pt idx="124928">
                  <c:v>62464</c:v>
                </c:pt>
                <c:pt idx="124929">
                  <c:v>62464.5</c:v>
                </c:pt>
                <c:pt idx="124930">
                  <c:v>62465</c:v>
                </c:pt>
                <c:pt idx="124931">
                  <c:v>62465.5</c:v>
                </c:pt>
                <c:pt idx="124932">
                  <c:v>62466</c:v>
                </c:pt>
                <c:pt idx="124933">
                  <c:v>62466.5</c:v>
                </c:pt>
                <c:pt idx="124934">
                  <c:v>62467</c:v>
                </c:pt>
                <c:pt idx="124935">
                  <c:v>62467.5</c:v>
                </c:pt>
                <c:pt idx="124936">
                  <c:v>62468</c:v>
                </c:pt>
                <c:pt idx="124937">
                  <c:v>62468.5</c:v>
                </c:pt>
                <c:pt idx="124938">
                  <c:v>62469</c:v>
                </c:pt>
                <c:pt idx="124939">
                  <c:v>62469.5</c:v>
                </c:pt>
                <c:pt idx="124940">
                  <c:v>62470</c:v>
                </c:pt>
                <c:pt idx="124941">
                  <c:v>62470.5</c:v>
                </c:pt>
                <c:pt idx="124942">
                  <c:v>62471</c:v>
                </c:pt>
                <c:pt idx="124943">
                  <c:v>62471.5</c:v>
                </c:pt>
                <c:pt idx="124944">
                  <c:v>62472</c:v>
                </c:pt>
                <c:pt idx="124945">
                  <c:v>62472.5</c:v>
                </c:pt>
                <c:pt idx="124946">
                  <c:v>62473</c:v>
                </c:pt>
                <c:pt idx="124947">
                  <c:v>62473.5</c:v>
                </c:pt>
                <c:pt idx="124948">
                  <c:v>62474</c:v>
                </c:pt>
                <c:pt idx="124949">
                  <c:v>62474.5</c:v>
                </c:pt>
                <c:pt idx="124950">
                  <c:v>62475</c:v>
                </c:pt>
                <c:pt idx="124951">
                  <c:v>62475.5</c:v>
                </c:pt>
                <c:pt idx="124952">
                  <c:v>62476</c:v>
                </c:pt>
                <c:pt idx="124953">
                  <c:v>62476.5</c:v>
                </c:pt>
                <c:pt idx="124954">
                  <c:v>62477</c:v>
                </c:pt>
                <c:pt idx="124955">
                  <c:v>62477.5</c:v>
                </c:pt>
                <c:pt idx="124956">
                  <c:v>62478</c:v>
                </c:pt>
                <c:pt idx="124957">
                  <c:v>62478.5</c:v>
                </c:pt>
                <c:pt idx="124958">
                  <c:v>62479</c:v>
                </c:pt>
                <c:pt idx="124959">
                  <c:v>62479.5</c:v>
                </c:pt>
                <c:pt idx="124960">
                  <c:v>62480</c:v>
                </c:pt>
                <c:pt idx="124961">
                  <c:v>62480.5</c:v>
                </c:pt>
                <c:pt idx="124962">
                  <c:v>62481</c:v>
                </c:pt>
                <c:pt idx="124963">
                  <c:v>62481.5</c:v>
                </c:pt>
                <c:pt idx="124964">
                  <c:v>62482</c:v>
                </c:pt>
                <c:pt idx="124965">
                  <c:v>62482.5</c:v>
                </c:pt>
                <c:pt idx="124966">
                  <c:v>62483</c:v>
                </c:pt>
                <c:pt idx="124967">
                  <c:v>62483.5</c:v>
                </c:pt>
                <c:pt idx="124968">
                  <c:v>62484</c:v>
                </c:pt>
                <c:pt idx="124969">
                  <c:v>62484.5</c:v>
                </c:pt>
                <c:pt idx="124970">
                  <c:v>62485</c:v>
                </c:pt>
                <c:pt idx="124971">
                  <c:v>62485.5</c:v>
                </c:pt>
                <c:pt idx="124972">
                  <c:v>62486</c:v>
                </c:pt>
                <c:pt idx="124973">
                  <c:v>62486.5</c:v>
                </c:pt>
                <c:pt idx="124974">
                  <c:v>62487</c:v>
                </c:pt>
                <c:pt idx="124975">
                  <c:v>62487.5</c:v>
                </c:pt>
                <c:pt idx="124976">
                  <c:v>62488</c:v>
                </c:pt>
                <c:pt idx="124977">
                  <c:v>62488.5</c:v>
                </c:pt>
                <c:pt idx="124978">
                  <c:v>62489</c:v>
                </c:pt>
                <c:pt idx="124979">
                  <c:v>62489.5</c:v>
                </c:pt>
                <c:pt idx="124980">
                  <c:v>62490</c:v>
                </c:pt>
                <c:pt idx="124981">
                  <c:v>62490.5</c:v>
                </c:pt>
                <c:pt idx="124982">
                  <c:v>62491</c:v>
                </c:pt>
                <c:pt idx="124983">
                  <c:v>62491.5</c:v>
                </c:pt>
                <c:pt idx="124984">
                  <c:v>62492</c:v>
                </c:pt>
                <c:pt idx="124985">
                  <c:v>62492.5</c:v>
                </c:pt>
                <c:pt idx="124986">
                  <c:v>62493</c:v>
                </c:pt>
                <c:pt idx="124987">
                  <c:v>62493.5</c:v>
                </c:pt>
                <c:pt idx="124988">
                  <c:v>62494</c:v>
                </c:pt>
                <c:pt idx="124989">
                  <c:v>62494.5</c:v>
                </c:pt>
                <c:pt idx="124990">
                  <c:v>62495</c:v>
                </c:pt>
                <c:pt idx="124991">
                  <c:v>62495.5</c:v>
                </c:pt>
                <c:pt idx="124992">
                  <c:v>62496</c:v>
                </c:pt>
                <c:pt idx="124993">
                  <c:v>62496.5</c:v>
                </c:pt>
                <c:pt idx="124994">
                  <c:v>62497</c:v>
                </c:pt>
                <c:pt idx="124995">
                  <c:v>62497.5</c:v>
                </c:pt>
                <c:pt idx="124996">
                  <c:v>62498</c:v>
                </c:pt>
                <c:pt idx="124997">
                  <c:v>62498.5</c:v>
                </c:pt>
                <c:pt idx="124998">
                  <c:v>62499</c:v>
                </c:pt>
                <c:pt idx="124999">
                  <c:v>62499.5</c:v>
                </c:pt>
                <c:pt idx="125000">
                  <c:v>62500</c:v>
                </c:pt>
                <c:pt idx="125001">
                  <c:v>62500.5</c:v>
                </c:pt>
                <c:pt idx="125002">
                  <c:v>62501</c:v>
                </c:pt>
                <c:pt idx="125003">
                  <c:v>62501.5</c:v>
                </c:pt>
                <c:pt idx="125004">
                  <c:v>62502</c:v>
                </c:pt>
                <c:pt idx="125005">
                  <c:v>62502.5</c:v>
                </c:pt>
                <c:pt idx="125006">
                  <c:v>62503</c:v>
                </c:pt>
                <c:pt idx="125007">
                  <c:v>62503.5</c:v>
                </c:pt>
                <c:pt idx="125008">
                  <c:v>62504</c:v>
                </c:pt>
                <c:pt idx="125009">
                  <c:v>62504.5</c:v>
                </c:pt>
                <c:pt idx="125010">
                  <c:v>62505</c:v>
                </c:pt>
                <c:pt idx="125011">
                  <c:v>62505.5</c:v>
                </c:pt>
                <c:pt idx="125012">
                  <c:v>62506</c:v>
                </c:pt>
                <c:pt idx="125013">
                  <c:v>62506.5</c:v>
                </c:pt>
                <c:pt idx="125014">
                  <c:v>62507</c:v>
                </c:pt>
                <c:pt idx="125015">
                  <c:v>62507.5</c:v>
                </c:pt>
                <c:pt idx="125016">
                  <c:v>62508</c:v>
                </c:pt>
                <c:pt idx="125017">
                  <c:v>62508.5</c:v>
                </c:pt>
                <c:pt idx="125018">
                  <c:v>62509</c:v>
                </c:pt>
                <c:pt idx="125019">
                  <c:v>62509.5</c:v>
                </c:pt>
                <c:pt idx="125020">
                  <c:v>62510</c:v>
                </c:pt>
                <c:pt idx="125021">
                  <c:v>62510.5</c:v>
                </c:pt>
                <c:pt idx="125022">
                  <c:v>62511</c:v>
                </c:pt>
                <c:pt idx="125023">
                  <c:v>62511.5</c:v>
                </c:pt>
                <c:pt idx="125024">
                  <c:v>62512</c:v>
                </c:pt>
                <c:pt idx="125025">
                  <c:v>62512.5</c:v>
                </c:pt>
                <c:pt idx="125026">
                  <c:v>62513</c:v>
                </c:pt>
                <c:pt idx="125027">
                  <c:v>62513.5</c:v>
                </c:pt>
                <c:pt idx="125028">
                  <c:v>62514</c:v>
                </c:pt>
                <c:pt idx="125029">
                  <c:v>62514.5</c:v>
                </c:pt>
                <c:pt idx="125030">
                  <c:v>62515</c:v>
                </c:pt>
                <c:pt idx="125031">
                  <c:v>62515.5</c:v>
                </c:pt>
                <c:pt idx="125032">
                  <c:v>62516</c:v>
                </c:pt>
                <c:pt idx="125033">
                  <c:v>62516.5</c:v>
                </c:pt>
                <c:pt idx="125034">
                  <c:v>62517</c:v>
                </c:pt>
                <c:pt idx="125035">
                  <c:v>62517.5</c:v>
                </c:pt>
                <c:pt idx="125036">
                  <c:v>62518</c:v>
                </c:pt>
                <c:pt idx="125037">
                  <c:v>62518.5</c:v>
                </c:pt>
                <c:pt idx="125038">
                  <c:v>62519</c:v>
                </c:pt>
                <c:pt idx="125039">
                  <c:v>62519.5</c:v>
                </c:pt>
                <c:pt idx="125040">
                  <c:v>62520</c:v>
                </c:pt>
                <c:pt idx="125041">
                  <c:v>62520.5</c:v>
                </c:pt>
                <c:pt idx="125042">
                  <c:v>62521</c:v>
                </c:pt>
                <c:pt idx="125043">
                  <c:v>62521.5</c:v>
                </c:pt>
                <c:pt idx="125044">
                  <c:v>62522</c:v>
                </c:pt>
                <c:pt idx="125045">
                  <c:v>62522.5</c:v>
                </c:pt>
                <c:pt idx="125046">
                  <c:v>62523</c:v>
                </c:pt>
                <c:pt idx="125047">
                  <c:v>62523.5</c:v>
                </c:pt>
                <c:pt idx="125048">
                  <c:v>62524</c:v>
                </c:pt>
                <c:pt idx="125049">
                  <c:v>62524.5</c:v>
                </c:pt>
                <c:pt idx="125050">
                  <c:v>62525</c:v>
                </c:pt>
                <c:pt idx="125051">
                  <c:v>62525.5</c:v>
                </c:pt>
                <c:pt idx="125052">
                  <c:v>62526</c:v>
                </c:pt>
                <c:pt idx="125053">
                  <c:v>62526.5</c:v>
                </c:pt>
                <c:pt idx="125054">
                  <c:v>62527</c:v>
                </c:pt>
                <c:pt idx="125055">
                  <c:v>62527.5</c:v>
                </c:pt>
                <c:pt idx="125056">
                  <c:v>62528</c:v>
                </c:pt>
                <c:pt idx="125057">
                  <c:v>62528.5</c:v>
                </c:pt>
                <c:pt idx="125058">
                  <c:v>62529</c:v>
                </c:pt>
                <c:pt idx="125059">
                  <c:v>62529.5</c:v>
                </c:pt>
                <c:pt idx="125060">
                  <c:v>62530</c:v>
                </c:pt>
                <c:pt idx="125061">
                  <c:v>62530.5</c:v>
                </c:pt>
                <c:pt idx="125062">
                  <c:v>62531</c:v>
                </c:pt>
                <c:pt idx="125063">
                  <c:v>62531.5</c:v>
                </c:pt>
                <c:pt idx="125064">
                  <c:v>62532</c:v>
                </c:pt>
                <c:pt idx="125065">
                  <c:v>62532.5</c:v>
                </c:pt>
                <c:pt idx="125066">
                  <c:v>62533</c:v>
                </c:pt>
                <c:pt idx="125067">
                  <c:v>62533.5</c:v>
                </c:pt>
                <c:pt idx="125068">
                  <c:v>62534</c:v>
                </c:pt>
                <c:pt idx="125069">
                  <c:v>62534.5</c:v>
                </c:pt>
                <c:pt idx="125070">
                  <c:v>62535</c:v>
                </c:pt>
                <c:pt idx="125071">
                  <c:v>62535.5</c:v>
                </c:pt>
                <c:pt idx="125072">
                  <c:v>62536</c:v>
                </c:pt>
                <c:pt idx="125073">
                  <c:v>62536.5</c:v>
                </c:pt>
                <c:pt idx="125074">
                  <c:v>62537</c:v>
                </c:pt>
                <c:pt idx="125075">
                  <c:v>62537.5</c:v>
                </c:pt>
                <c:pt idx="125076">
                  <c:v>62538</c:v>
                </c:pt>
                <c:pt idx="125077">
                  <c:v>62538.5</c:v>
                </c:pt>
                <c:pt idx="125078">
                  <c:v>62539</c:v>
                </c:pt>
                <c:pt idx="125079">
                  <c:v>62539.5</c:v>
                </c:pt>
                <c:pt idx="125080">
                  <c:v>62540</c:v>
                </c:pt>
                <c:pt idx="125081">
                  <c:v>62540.5</c:v>
                </c:pt>
                <c:pt idx="125082">
                  <c:v>62541</c:v>
                </c:pt>
                <c:pt idx="125083">
                  <c:v>62541.5</c:v>
                </c:pt>
                <c:pt idx="125084">
                  <c:v>62542</c:v>
                </c:pt>
                <c:pt idx="125085">
                  <c:v>62542.5</c:v>
                </c:pt>
                <c:pt idx="125086">
                  <c:v>62543</c:v>
                </c:pt>
                <c:pt idx="125087">
                  <c:v>62543.5</c:v>
                </c:pt>
                <c:pt idx="125088">
                  <c:v>62544</c:v>
                </c:pt>
                <c:pt idx="125089">
                  <c:v>62544.5</c:v>
                </c:pt>
                <c:pt idx="125090">
                  <c:v>62545</c:v>
                </c:pt>
                <c:pt idx="125091">
                  <c:v>62545.5</c:v>
                </c:pt>
                <c:pt idx="125092">
                  <c:v>62546</c:v>
                </c:pt>
                <c:pt idx="125093">
                  <c:v>62546.5</c:v>
                </c:pt>
                <c:pt idx="125094">
                  <c:v>62547</c:v>
                </c:pt>
                <c:pt idx="125095">
                  <c:v>62547.5</c:v>
                </c:pt>
                <c:pt idx="125096">
                  <c:v>62548</c:v>
                </c:pt>
                <c:pt idx="125097">
                  <c:v>62548.5</c:v>
                </c:pt>
                <c:pt idx="125098">
                  <c:v>62549</c:v>
                </c:pt>
                <c:pt idx="125099">
                  <c:v>62549.5</c:v>
                </c:pt>
                <c:pt idx="125100">
                  <c:v>62550</c:v>
                </c:pt>
                <c:pt idx="125101">
                  <c:v>62550.5</c:v>
                </c:pt>
                <c:pt idx="125102">
                  <c:v>62551</c:v>
                </c:pt>
                <c:pt idx="125103">
                  <c:v>62551.5</c:v>
                </c:pt>
                <c:pt idx="125104">
                  <c:v>62552</c:v>
                </c:pt>
                <c:pt idx="125105">
                  <c:v>62552.5</c:v>
                </c:pt>
                <c:pt idx="125106">
                  <c:v>62553</c:v>
                </c:pt>
                <c:pt idx="125107">
                  <c:v>62553.5</c:v>
                </c:pt>
                <c:pt idx="125108">
                  <c:v>62554</c:v>
                </c:pt>
                <c:pt idx="125109">
                  <c:v>62554.5</c:v>
                </c:pt>
                <c:pt idx="125110">
                  <c:v>62555</c:v>
                </c:pt>
                <c:pt idx="125111">
                  <c:v>62555.5</c:v>
                </c:pt>
                <c:pt idx="125112">
                  <c:v>62556</c:v>
                </c:pt>
                <c:pt idx="125113">
                  <c:v>62556.5</c:v>
                </c:pt>
                <c:pt idx="125114">
                  <c:v>62557</c:v>
                </c:pt>
                <c:pt idx="125115">
                  <c:v>62557.5</c:v>
                </c:pt>
                <c:pt idx="125116">
                  <c:v>62558</c:v>
                </c:pt>
                <c:pt idx="125117">
                  <c:v>62558.5</c:v>
                </c:pt>
                <c:pt idx="125118">
                  <c:v>62559</c:v>
                </c:pt>
                <c:pt idx="125119">
                  <c:v>62559.5</c:v>
                </c:pt>
                <c:pt idx="125120">
                  <c:v>62560</c:v>
                </c:pt>
                <c:pt idx="125121">
                  <c:v>62560.5</c:v>
                </c:pt>
                <c:pt idx="125122">
                  <c:v>62561</c:v>
                </c:pt>
                <c:pt idx="125123">
                  <c:v>62561.5</c:v>
                </c:pt>
                <c:pt idx="125124">
                  <c:v>62562</c:v>
                </c:pt>
                <c:pt idx="125125">
                  <c:v>62562.5</c:v>
                </c:pt>
                <c:pt idx="125126">
                  <c:v>62563</c:v>
                </c:pt>
                <c:pt idx="125127">
                  <c:v>62563.5</c:v>
                </c:pt>
                <c:pt idx="125128">
                  <c:v>62564</c:v>
                </c:pt>
                <c:pt idx="125129">
                  <c:v>62564.5</c:v>
                </c:pt>
                <c:pt idx="125130">
                  <c:v>62565</c:v>
                </c:pt>
                <c:pt idx="125131">
                  <c:v>62565.5</c:v>
                </c:pt>
                <c:pt idx="125132">
                  <c:v>62566</c:v>
                </c:pt>
                <c:pt idx="125133">
                  <c:v>62566.5</c:v>
                </c:pt>
                <c:pt idx="125134">
                  <c:v>62567</c:v>
                </c:pt>
                <c:pt idx="125135">
                  <c:v>62567.5</c:v>
                </c:pt>
                <c:pt idx="125136">
                  <c:v>62568</c:v>
                </c:pt>
                <c:pt idx="125137">
                  <c:v>62568.5</c:v>
                </c:pt>
                <c:pt idx="125138">
                  <c:v>62569</c:v>
                </c:pt>
                <c:pt idx="125139">
                  <c:v>62569.5</c:v>
                </c:pt>
                <c:pt idx="125140">
                  <c:v>62570</c:v>
                </c:pt>
                <c:pt idx="125141">
                  <c:v>62570.5</c:v>
                </c:pt>
                <c:pt idx="125142">
                  <c:v>62571</c:v>
                </c:pt>
                <c:pt idx="125143">
                  <c:v>62571.5</c:v>
                </c:pt>
                <c:pt idx="125144">
                  <c:v>62572</c:v>
                </c:pt>
                <c:pt idx="125145">
                  <c:v>62572.5</c:v>
                </c:pt>
                <c:pt idx="125146">
                  <c:v>62573</c:v>
                </c:pt>
                <c:pt idx="125147">
                  <c:v>62573.5</c:v>
                </c:pt>
                <c:pt idx="125148">
                  <c:v>62574</c:v>
                </c:pt>
                <c:pt idx="125149">
                  <c:v>62574.5</c:v>
                </c:pt>
                <c:pt idx="125150">
                  <c:v>62575</c:v>
                </c:pt>
                <c:pt idx="125151">
                  <c:v>62575.5</c:v>
                </c:pt>
                <c:pt idx="125152">
                  <c:v>62576</c:v>
                </c:pt>
                <c:pt idx="125153">
                  <c:v>62576.5</c:v>
                </c:pt>
                <c:pt idx="125154">
                  <c:v>62577</c:v>
                </c:pt>
                <c:pt idx="125155">
                  <c:v>62577.5</c:v>
                </c:pt>
                <c:pt idx="125156">
                  <c:v>62578</c:v>
                </c:pt>
                <c:pt idx="125157">
                  <c:v>62578.5</c:v>
                </c:pt>
                <c:pt idx="125158">
                  <c:v>62579</c:v>
                </c:pt>
                <c:pt idx="125159">
                  <c:v>62579.5</c:v>
                </c:pt>
                <c:pt idx="125160">
                  <c:v>62580</c:v>
                </c:pt>
                <c:pt idx="125161">
                  <c:v>62580.5</c:v>
                </c:pt>
                <c:pt idx="125162">
                  <c:v>62581</c:v>
                </c:pt>
                <c:pt idx="125163">
                  <c:v>62581.5</c:v>
                </c:pt>
                <c:pt idx="125164">
                  <c:v>62582</c:v>
                </c:pt>
                <c:pt idx="125165">
                  <c:v>62582.5</c:v>
                </c:pt>
                <c:pt idx="125166">
                  <c:v>62583</c:v>
                </c:pt>
                <c:pt idx="125167">
                  <c:v>62583.5</c:v>
                </c:pt>
                <c:pt idx="125168">
                  <c:v>62584</c:v>
                </c:pt>
                <c:pt idx="125169">
                  <c:v>62584.5</c:v>
                </c:pt>
                <c:pt idx="125170">
                  <c:v>62585</c:v>
                </c:pt>
                <c:pt idx="125171">
                  <c:v>62585.5</c:v>
                </c:pt>
                <c:pt idx="125172">
                  <c:v>62586</c:v>
                </c:pt>
                <c:pt idx="125173">
                  <c:v>62586.5</c:v>
                </c:pt>
                <c:pt idx="125174">
                  <c:v>62587</c:v>
                </c:pt>
                <c:pt idx="125175">
                  <c:v>62587.5</c:v>
                </c:pt>
                <c:pt idx="125176">
                  <c:v>62588</c:v>
                </c:pt>
                <c:pt idx="125177">
                  <c:v>62588.5</c:v>
                </c:pt>
                <c:pt idx="125178">
                  <c:v>62589</c:v>
                </c:pt>
                <c:pt idx="125179">
                  <c:v>62589.5</c:v>
                </c:pt>
                <c:pt idx="125180">
                  <c:v>62590</c:v>
                </c:pt>
                <c:pt idx="125181">
                  <c:v>62590.5</c:v>
                </c:pt>
                <c:pt idx="125182">
                  <c:v>62591</c:v>
                </c:pt>
                <c:pt idx="125183">
                  <c:v>62591.5</c:v>
                </c:pt>
                <c:pt idx="125184">
                  <c:v>62592</c:v>
                </c:pt>
                <c:pt idx="125185">
                  <c:v>62592.5</c:v>
                </c:pt>
                <c:pt idx="125186">
                  <c:v>62593</c:v>
                </c:pt>
                <c:pt idx="125187">
                  <c:v>62593.5</c:v>
                </c:pt>
                <c:pt idx="125188">
                  <c:v>62594</c:v>
                </c:pt>
                <c:pt idx="125189">
                  <c:v>62594.5</c:v>
                </c:pt>
                <c:pt idx="125190">
                  <c:v>62595</c:v>
                </c:pt>
                <c:pt idx="125191">
                  <c:v>62595.5</c:v>
                </c:pt>
                <c:pt idx="125192">
                  <c:v>62596</c:v>
                </c:pt>
                <c:pt idx="125193">
                  <c:v>62596.5</c:v>
                </c:pt>
                <c:pt idx="125194">
                  <c:v>62597</c:v>
                </c:pt>
                <c:pt idx="125195">
                  <c:v>62597.5</c:v>
                </c:pt>
                <c:pt idx="125196">
                  <c:v>62598</c:v>
                </c:pt>
                <c:pt idx="125197">
                  <c:v>62598.5</c:v>
                </c:pt>
                <c:pt idx="125198">
                  <c:v>62599</c:v>
                </c:pt>
                <c:pt idx="125199">
                  <c:v>62599.5</c:v>
                </c:pt>
                <c:pt idx="125200">
                  <c:v>62600</c:v>
                </c:pt>
                <c:pt idx="125201">
                  <c:v>62600.5</c:v>
                </c:pt>
                <c:pt idx="125202">
                  <c:v>62601</c:v>
                </c:pt>
                <c:pt idx="125203">
                  <c:v>62601.5</c:v>
                </c:pt>
                <c:pt idx="125204">
                  <c:v>62602</c:v>
                </c:pt>
                <c:pt idx="125205">
                  <c:v>62602.5</c:v>
                </c:pt>
                <c:pt idx="125206">
                  <c:v>62603</c:v>
                </c:pt>
                <c:pt idx="125207">
                  <c:v>62603.5</c:v>
                </c:pt>
                <c:pt idx="125208">
                  <c:v>62604</c:v>
                </c:pt>
                <c:pt idx="125209">
                  <c:v>62604.5</c:v>
                </c:pt>
                <c:pt idx="125210">
                  <c:v>62605</c:v>
                </c:pt>
                <c:pt idx="125211">
                  <c:v>62605.5</c:v>
                </c:pt>
                <c:pt idx="125212">
                  <c:v>62606</c:v>
                </c:pt>
                <c:pt idx="125213">
                  <c:v>62606.5</c:v>
                </c:pt>
                <c:pt idx="125214">
                  <c:v>62607</c:v>
                </c:pt>
                <c:pt idx="125215">
                  <c:v>62607.5</c:v>
                </c:pt>
                <c:pt idx="125216">
                  <c:v>62608</c:v>
                </c:pt>
                <c:pt idx="125217">
                  <c:v>62608.5</c:v>
                </c:pt>
                <c:pt idx="125218">
                  <c:v>62609</c:v>
                </c:pt>
                <c:pt idx="125219">
                  <c:v>62609.5</c:v>
                </c:pt>
                <c:pt idx="125220">
                  <c:v>62610</c:v>
                </c:pt>
                <c:pt idx="125221">
                  <c:v>62610.5</c:v>
                </c:pt>
                <c:pt idx="125222">
                  <c:v>62611</c:v>
                </c:pt>
                <c:pt idx="125223">
                  <c:v>62611.5</c:v>
                </c:pt>
                <c:pt idx="125224">
                  <c:v>62612</c:v>
                </c:pt>
                <c:pt idx="125225">
                  <c:v>62612.5</c:v>
                </c:pt>
                <c:pt idx="125226">
                  <c:v>62613</c:v>
                </c:pt>
                <c:pt idx="125227">
                  <c:v>62613.5</c:v>
                </c:pt>
                <c:pt idx="125228">
                  <c:v>62614</c:v>
                </c:pt>
                <c:pt idx="125229">
                  <c:v>62614.5</c:v>
                </c:pt>
                <c:pt idx="125230">
                  <c:v>62615</c:v>
                </c:pt>
                <c:pt idx="125231">
                  <c:v>62615.5</c:v>
                </c:pt>
                <c:pt idx="125232">
                  <c:v>62616</c:v>
                </c:pt>
                <c:pt idx="125233">
                  <c:v>62616.5</c:v>
                </c:pt>
                <c:pt idx="125234">
                  <c:v>62617</c:v>
                </c:pt>
                <c:pt idx="125235">
                  <c:v>62617.5</c:v>
                </c:pt>
                <c:pt idx="125236">
                  <c:v>62618</c:v>
                </c:pt>
                <c:pt idx="125237">
                  <c:v>62618.5</c:v>
                </c:pt>
                <c:pt idx="125238">
                  <c:v>62619</c:v>
                </c:pt>
                <c:pt idx="125239">
                  <c:v>62619.5</c:v>
                </c:pt>
                <c:pt idx="125240">
                  <c:v>62620</c:v>
                </c:pt>
                <c:pt idx="125241">
                  <c:v>62620.5</c:v>
                </c:pt>
                <c:pt idx="125242">
                  <c:v>62621</c:v>
                </c:pt>
                <c:pt idx="125243">
                  <c:v>62621.5</c:v>
                </c:pt>
                <c:pt idx="125244">
                  <c:v>62622</c:v>
                </c:pt>
                <c:pt idx="125245">
                  <c:v>62622.5</c:v>
                </c:pt>
                <c:pt idx="125246">
                  <c:v>62623</c:v>
                </c:pt>
                <c:pt idx="125247">
                  <c:v>62623.5</c:v>
                </c:pt>
                <c:pt idx="125248">
                  <c:v>62624</c:v>
                </c:pt>
                <c:pt idx="125249">
                  <c:v>62624.5</c:v>
                </c:pt>
                <c:pt idx="125250">
                  <c:v>62625</c:v>
                </c:pt>
                <c:pt idx="125251">
                  <c:v>62625.5</c:v>
                </c:pt>
                <c:pt idx="125252">
                  <c:v>62626</c:v>
                </c:pt>
                <c:pt idx="125253">
                  <c:v>62626.5</c:v>
                </c:pt>
                <c:pt idx="125254">
                  <c:v>62627</c:v>
                </c:pt>
                <c:pt idx="125255">
                  <c:v>62627.5</c:v>
                </c:pt>
                <c:pt idx="125256">
                  <c:v>62628</c:v>
                </c:pt>
                <c:pt idx="125257">
                  <c:v>62628.5</c:v>
                </c:pt>
                <c:pt idx="125258">
                  <c:v>62629</c:v>
                </c:pt>
                <c:pt idx="125259">
                  <c:v>62629.5</c:v>
                </c:pt>
                <c:pt idx="125260">
                  <c:v>62630</c:v>
                </c:pt>
                <c:pt idx="125261">
                  <c:v>62630.5</c:v>
                </c:pt>
                <c:pt idx="125262">
                  <c:v>62631</c:v>
                </c:pt>
                <c:pt idx="125263">
                  <c:v>62631.5</c:v>
                </c:pt>
                <c:pt idx="125264">
                  <c:v>62632</c:v>
                </c:pt>
                <c:pt idx="125265">
                  <c:v>62632.5</c:v>
                </c:pt>
                <c:pt idx="125266">
                  <c:v>62633</c:v>
                </c:pt>
                <c:pt idx="125267">
                  <c:v>62633.5</c:v>
                </c:pt>
                <c:pt idx="125268">
                  <c:v>62634</c:v>
                </c:pt>
                <c:pt idx="125269">
                  <c:v>62634.5</c:v>
                </c:pt>
                <c:pt idx="125270">
                  <c:v>62635</c:v>
                </c:pt>
                <c:pt idx="125271">
                  <c:v>62635.5</c:v>
                </c:pt>
                <c:pt idx="125272">
                  <c:v>62636</c:v>
                </c:pt>
                <c:pt idx="125273">
                  <c:v>62636.5</c:v>
                </c:pt>
                <c:pt idx="125274">
                  <c:v>62637</c:v>
                </c:pt>
                <c:pt idx="125275">
                  <c:v>62637.5</c:v>
                </c:pt>
                <c:pt idx="125276">
                  <c:v>62638</c:v>
                </c:pt>
                <c:pt idx="125277">
                  <c:v>62638.5</c:v>
                </c:pt>
                <c:pt idx="125278">
                  <c:v>62639</c:v>
                </c:pt>
                <c:pt idx="125279">
                  <c:v>62639.5</c:v>
                </c:pt>
                <c:pt idx="125280">
                  <c:v>62640</c:v>
                </c:pt>
                <c:pt idx="125281">
                  <c:v>62640.5</c:v>
                </c:pt>
                <c:pt idx="125282">
                  <c:v>62641</c:v>
                </c:pt>
                <c:pt idx="125283">
                  <c:v>62641.5</c:v>
                </c:pt>
                <c:pt idx="125284">
                  <c:v>62642</c:v>
                </c:pt>
                <c:pt idx="125285">
                  <c:v>62642.5</c:v>
                </c:pt>
                <c:pt idx="125286">
                  <c:v>62643</c:v>
                </c:pt>
                <c:pt idx="125287">
                  <c:v>62643.5</c:v>
                </c:pt>
                <c:pt idx="125288">
                  <c:v>62644</c:v>
                </c:pt>
                <c:pt idx="125289">
                  <c:v>62644.5</c:v>
                </c:pt>
                <c:pt idx="125290">
                  <c:v>62645</c:v>
                </c:pt>
                <c:pt idx="125291">
                  <c:v>62645.5</c:v>
                </c:pt>
                <c:pt idx="125292">
                  <c:v>62646</c:v>
                </c:pt>
                <c:pt idx="125293">
                  <c:v>62646.5</c:v>
                </c:pt>
                <c:pt idx="125294">
                  <c:v>62647</c:v>
                </c:pt>
                <c:pt idx="125295">
                  <c:v>62647.5</c:v>
                </c:pt>
                <c:pt idx="125296">
                  <c:v>62648</c:v>
                </c:pt>
                <c:pt idx="125297">
                  <c:v>62648.5</c:v>
                </c:pt>
                <c:pt idx="125298">
                  <c:v>62649</c:v>
                </c:pt>
                <c:pt idx="125299">
                  <c:v>62649.5</c:v>
                </c:pt>
                <c:pt idx="125300">
                  <c:v>62650</c:v>
                </c:pt>
                <c:pt idx="125301">
                  <c:v>62650.5</c:v>
                </c:pt>
                <c:pt idx="125302">
                  <c:v>62651</c:v>
                </c:pt>
                <c:pt idx="125303">
                  <c:v>62651.5</c:v>
                </c:pt>
                <c:pt idx="125304">
                  <c:v>62652</c:v>
                </c:pt>
                <c:pt idx="125305">
                  <c:v>62652.5</c:v>
                </c:pt>
                <c:pt idx="125306">
                  <c:v>62653</c:v>
                </c:pt>
                <c:pt idx="125307">
                  <c:v>62653.5</c:v>
                </c:pt>
                <c:pt idx="125308">
                  <c:v>62654</c:v>
                </c:pt>
                <c:pt idx="125309">
                  <c:v>62654.5</c:v>
                </c:pt>
                <c:pt idx="125310">
                  <c:v>62655</c:v>
                </c:pt>
                <c:pt idx="125311">
                  <c:v>62655.5</c:v>
                </c:pt>
                <c:pt idx="125312">
                  <c:v>62656</c:v>
                </c:pt>
                <c:pt idx="125313">
                  <c:v>62656.5</c:v>
                </c:pt>
                <c:pt idx="125314">
                  <c:v>62657</c:v>
                </c:pt>
                <c:pt idx="125315">
                  <c:v>62657.5</c:v>
                </c:pt>
                <c:pt idx="125316">
                  <c:v>62658</c:v>
                </c:pt>
                <c:pt idx="125317">
                  <c:v>62658.5</c:v>
                </c:pt>
                <c:pt idx="125318">
                  <c:v>62659</c:v>
                </c:pt>
                <c:pt idx="125319">
                  <c:v>62659.5</c:v>
                </c:pt>
                <c:pt idx="125320">
                  <c:v>62660</c:v>
                </c:pt>
                <c:pt idx="125321">
                  <c:v>62660.5</c:v>
                </c:pt>
                <c:pt idx="125322">
                  <c:v>62661</c:v>
                </c:pt>
                <c:pt idx="125323">
                  <c:v>62661.5</c:v>
                </c:pt>
                <c:pt idx="125324">
                  <c:v>62662</c:v>
                </c:pt>
                <c:pt idx="125325">
                  <c:v>62662.5</c:v>
                </c:pt>
                <c:pt idx="125326">
                  <c:v>62663</c:v>
                </c:pt>
                <c:pt idx="125327">
                  <c:v>62663.5</c:v>
                </c:pt>
                <c:pt idx="125328">
                  <c:v>62664</c:v>
                </c:pt>
                <c:pt idx="125329">
                  <c:v>62664.5</c:v>
                </c:pt>
                <c:pt idx="125330">
                  <c:v>62665</c:v>
                </c:pt>
                <c:pt idx="125331">
                  <c:v>62665.5</c:v>
                </c:pt>
                <c:pt idx="125332">
                  <c:v>62666</c:v>
                </c:pt>
                <c:pt idx="125333">
                  <c:v>62666.5</c:v>
                </c:pt>
                <c:pt idx="125334">
                  <c:v>62667</c:v>
                </c:pt>
                <c:pt idx="125335">
                  <c:v>62667.5</c:v>
                </c:pt>
                <c:pt idx="125336">
                  <c:v>62668</c:v>
                </c:pt>
                <c:pt idx="125337">
                  <c:v>62668.5</c:v>
                </c:pt>
                <c:pt idx="125338">
                  <c:v>62669</c:v>
                </c:pt>
                <c:pt idx="125339">
                  <c:v>62669.5</c:v>
                </c:pt>
                <c:pt idx="125340">
                  <c:v>62670</c:v>
                </c:pt>
                <c:pt idx="125341">
                  <c:v>62670.5</c:v>
                </c:pt>
                <c:pt idx="125342">
                  <c:v>62671</c:v>
                </c:pt>
                <c:pt idx="125343">
                  <c:v>62671.5</c:v>
                </c:pt>
                <c:pt idx="125344">
                  <c:v>62672</c:v>
                </c:pt>
                <c:pt idx="125345">
                  <c:v>62672.5</c:v>
                </c:pt>
                <c:pt idx="125346">
                  <c:v>62673</c:v>
                </c:pt>
                <c:pt idx="125347">
                  <c:v>62673.5</c:v>
                </c:pt>
                <c:pt idx="125348">
                  <c:v>62674</c:v>
                </c:pt>
                <c:pt idx="125349">
                  <c:v>62674.5</c:v>
                </c:pt>
                <c:pt idx="125350">
                  <c:v>62675</c:v>
                </c:pt>
                <c:pt idx="125351">
                  <c:v>62675.5</c:v>
                </c:pt>
                <c:pt idx="125352">
                  <c:v>62676</c:v>
                </c:pt>
                <c:pt idx="125353">
                  <c:v>62676.5</c:v>
                </c:pt>
                <c:pt idx="125354">
                  <c:v>62677</c:v>
                </c:pt>
                <c:pt idx="125355">
                  <c:v>62677.5</c:v>
                </c:pt>
                <c:pt idx="125356">
                  <c:v>62678</c:v>
                </c:pt>
                <c:pt idx="125357">
                  <c:v>62678.5</c:v>
                </c:pt>
                <c:pt idx="125358">
                  <c:v>62679</c:v>
                </c:pt>
                <c:pt idx="125359">
                  <c:v>62679.5</c:v>
                </c:pt>
                <c:pt idx="125360">
                  <c:v>62680</c:v>
                </c:pt>
                <c:pt idx="125361">
                  <c:v>62680.5</c:v>
                </c:pt>
                <c:pt idx="125362">
                  <c:v>62681</c:v>
                </c:pt>
                <c:pt idx="125363">
                  <c:v>62681.5</c:v>
                </c:pt>
                <c:pt idx="125364">
                  <c:v>62682</c:v>
                </c:pt>
                <c:pt idx="125365">
                  <c:v>62682.5</c:v>
                </c:pt>
                <c:pt idx="125366">
                  <c:v>62683</c:v>
                </c:pt>
                <c:pt idx="125367">
                  <c:v>62683.5</c:v>
                </c:pt>
                <c:pt idx="125368">
                  <c:v>62684</c:v>
                </c:pt>
                <c:pt idx="125369">
                  <c:v>62684.5</c:v>
                </c:pt>
                <c:pt idx="125370">
                  <c:v>62685</c:v>
                </c:pt>
                <c:pt idx="125371">
                  <c:v>62685.5</c:v>
                </c:pt>
                <c:pt idx="125372">
                  <c:v>62686</c:v>
                </c:pt>
                <c:pt idx="125373">
                  <c:v>62686.5</c:v>
                </c:pt>
                <c:pt idx="125374">
                  <c:v>62687</c:v>
                </c:pt>
                <c:pt idx="125375">
                  <c:v>62687.5</c:v>
                </c:pt>
                <c:pt idx="125376">
                  <c:v>62688</c:v>
                </c:pt>
                <c:pt idx="125377">
                  <c:v>62688.5</c:v>
                </c:pt>
                <c:pt idx="125378">
                  <c:v>62689</c:v>
                </c:pt>
                <c:pt idx="125379">
                  <c:v>62689.5</c:v>
                </c:pt>
                <c:pt idx="125380">
                  <c:v>62690</c:v>
                </c:pt>
                <c:pt idx="125381">
                  <c:v>62690.5</c:v>
                </c:pt>
                <c:pt idx="125382">
                  <c:v>62691</c:v>
                </c:pt>
                <c:pt idx="125383">
                  <c:v>62691.5</c:v>
                </c:pt>
                <c:pt idx="125384">
                  <c:v>62692</c:v>
                </c:pt>
                <c:pt idx="125385">
                  <c:v>62692.5</c:v>
                </c:pt>
                <c:pt idx="125386">
                  <c:v>62693</c:v>
                </c:pt>
                <c:pt idx="125387">
                  <c:v>62693.5</c:v>
                </c:pt>
                <c:pt idx="125388">
                  <c:v>62694</c:v>
                </c:pt>
                <c:pt idx="125389">
                  <c:v>62694.5</c:v>
                </c:pt>
                <c:pt idx="125390">
                  <c:v>62695</c:v>
                </c:pt>
                <c:pt idx="125391">
                  <c:v>62695.5</c:v>
                </c:pt>
                <c:pt idx="125392">
                  <c:v>62696</c:v>
                </c:pt>
                <c:pt idx="125393">
                  <c:v>62696.5</c:v>
                </c:pt>
                <c:pt idx="125394">
                  <c:v>62697</c:v>
                </c:pt>
                <c:pt idx="125395">
                  <c:v>62697.5</c:v>
                </c:pt>
                <c:pt idx="125396">
                  <c:v>62698</c:v>
                </c:pt>
                <c:pt idx="125397">
                  <c:v>62698.5</c:v>
                </c:pt>
                <c:pt idx="125398">
                  <c:v>62699</c:v>
                </c:pt>
                <c:pt idx="125399">
                  <c:v>62699.5</c:v>
                </c:pt>
                <c:pt idx="125400">
                  <c:v>62700</c:v>
                </c:pt>
                <c:pt idx="125401">
                  <c:v>62700.5</c:v>
                </c:pt>
                <c:pt idx="125402">
                  <c:v>62701</c:v>
                </c:pt>
                <c:pt idx="125403">
                  <c:v>62701.5</c:v>
                </c:pt>
                <c:pt idx="125404">
                  <c:v>62702</c:v>
                </c:pt>
                <c:pt idx="125405">
                  <c:v>62702.5</c:v>
                </c:pt>
                <c:pt idx="125406">
                  <c:v>62703</c:v>
                </c:pt>
                <c:pt idx="125407">
                  <c:v>62703.5</c:v>
                </c:pt>
                <c:pt idx="125408">
                  <c:v>62704</c:v>
                </c:pt>
                <c:pt idx="125409">
                  <c:v>62704.5</c:v>
                </c:pt>
                <c:pt idx="125410">
                  <c:v>62705</c:v>
                </c:pt>
                <c:pt idx="125411">
                  <c:v>62705.5</c:v>
                </c:pt>
                <c:pt idx="125412">
                  <c:v>62706</c:v>
                </c:pt>
                <c:pt idx="125413">
                  <c:v>62706.5</c:v>
                </c:pt>
                <c:pt idx="125414">
                  <c:v>62707</c:v>
                </c:pt>
                <c:pt idx="125415">
                  <c:v>62707.5</c:v>
                </c:pt>
                <c:pt idx="125416">
                  <c:v>62708</c:v>
                </c:pt>
                <c:pt idx="125417">
                  <c:v>62708.5</c:v>
                </c:pt>
                <c:pt idx="125418">
                  <c:v>62709</c:v>
                </c:pt>
                <c:pt idx="125419">
                  <c:v>62709.5</c:v>
                </c:pt>
                <c:pt idx="125420">
                  <c:v>62710</c:v>
                </c:pt>
                <c:pt idx="125421">
                  <c:v>62710.5</c:v>
                </c:pt>
                <c:pt idx="125422">
                  <c:v>62711</c:v>
                </c:pt>
                <c:pt idx="125423">
                  <c:v>62711.5</c:v>
                </c:pt>
                <c:pt idx="125424">
                  <c:v>62712</c:v>
                </c:pt>
                <c:pt idx="125425">
                  <c:v>62712.5</c:v>
                </c:pt>
                <c:pt idx="125426">
                  <c:v>62713</c:v>
                </c:pt>
                <c:pt idx="125427">
                  <c:v>62713.5</c:v>
                </c:pt>
                <c:pt idx="125428">
                  <c:v>62714</c:v>
                </c:pt>
                <c:pt idx="125429">
                  <c:v>62714.5</c:v>
                </c:pt>
                <c:pt idx="125430">
                  <c:v>62715</c:v>
                </c:pt>
                <c:pt idx="125431">
                  <c:v>62715.5</c:v>
                </c:pt>
                <c:pt idx="125432">
                  <c:v>62716</c:v>
                </c:pt>
                <c:pt idx="125433">
                  <c:v>62716.5</c:v>
                </c:pt>
                <c:pt idx="125434">
                  <c:v>62717</c:v>
                </c:pt>
                <c:pt idx="125435">
                  <c:v>62717.5</c:v>
                </c:pt>
                <c:pt idx="125436">
                  <c:v>62718</c:v>
                </c:pt>
                <c:pt idx="125437">
                  <c:v>62718.5</c:v>
                </c:pt>
                <c:pt idx="125438">
                  <c:v>62719</c:v>
                </c:pt>
                <c:pt idx="125439">
                  <c:v>62719.5</c:v>
                </c:pt>
                <c:pt idx="125440">
                  <c:v>62720</c:v>
                </c:pt>
                <c:pt idx="125441">
                  <c:v>62720.5</c:v>
                </c:pt>
                <c:pt idx="125442">
                  <c:v>62721</c:v>
                </c:pt>
                <c:pt idx="125443">
                  <c:v>62721.5</c:v>
                </c:pt>
                <c:pt idx="125444">
                  <c:v>62722</c:v>
                </c:pt>
                <c:pt idx="125445">
                  <c:v>62722.5</c:v>
                </c:pt>
                <c:pt idx="125446">
                  <c:v>62723</c:v>
                </c:pt>
                <c:pt idx="125447">
                  <c:v>62723.5</c:v>
                </c:pt>
                <c:pt idx="125448">
                  <c:v>62724</c:v>
                </c:pt>
                <c:pt idx="125449">
                  <c:v>62724.5</c:v>
                </c:pt>
                <c:pt idx="125450">
                  <c:v>62725</c:v>
                </c:pt>
                <c:pt idx="125451">
                  <c:v>62725.5</c:v>
                </c:pt>
                <c:pt idx="125452">
                  <c:v>62726</c:v>
                </c:pt>
                <c:pt idx="125453">
                  <c:v>62726.5</c:v>
                </c:pt>
                <c:pt idx="125454">
                  <c:v>62727</c:v>
                </c:pt>
                <c:pt idx="125455">
                  <c:v>62727.5</c:v>
                </c:pt>
                <c:pt idx="125456">
                  <c:v>62728</c:v>
                </c:pt>
                <c:pt idx="125457">
                  <c:v>62728.5</c:v>
                </c:pt>
                <c:pt idx="125458">
                  <c:v>62729</c:v>
                </c:pt>
                <c:pt idx="125459">
                  <c:v>62729.5</c:v>
                </c:pt>
                <c:pt idx="125460">
                  <c:v>62730</c:v>
                </c:pt>
                <c:pt idx="125461">
                  <c:v>62730.5</c:v>
                </c:pt>
                <c:pt idx="125462">
                  <c:v>62731</c:v>
                </c:pt>
                <c:pt idx="125463">
                  <c:v>62731.5</c:v>
                </c:pt>
                <c:pt idx="125464">
                  <c:v>62732</c:v>
                </c:pt>
                <c:pt idx="125465">
                  <c:v>62732.5</c:v>
                </c:pt>
                <c:pt idx="125466">
                  <c:v>62733</c:v>
                </c:pt>
                <c:pt idx="125467">
                  <c:v>62733.5</c:v>
                </c:pt>
                <c:pt idx="125468">
                  <c:v>62734</c:v>
                </c:pt>
                <c:pt idx="125469">
                  <c:v>62734.5</c:v>
                </c:pt>
                <c:pt idx="125470">
                  <c:v>62735</c:v>
                </c:pt>
                <c:pt idx="125471">
                  <c:v>62735.5</c:v>
                </c:pt>
                <c:pt idx="125472">
                  <c:v>62736</c:v>
                </c:pt>
                <c:pt idx="125473">
                  <c:v>62736.5</c:v>
                </c:pt>
                <c:pt idx="125474">
                  <c:v>62737</c:v>
                </c:pt>
                <c:pt idx="125475">
                  <c:v>62737.5</c:v>
                </c:pt>
                <c:pt idx="125476">
                  <c:v>62738</c:v>
                </c:pt>
                <c:pt idx="125477">
                  <c:v>62738.5</c:v>
                </c:pt>
                <c:pt idx="125478">
                  <c:v>62739</c:v>
                </c:pt>
                <c:pt idx="125479">
                  <c:v>62739.5</c:v>
                </c:pt>
                <c:pt idx="125480">
                  <c:v>62740</c:v>
                </c:pt>
                <c:pt idx="125481">
                  <c:v>62740.5</c:v>
                </c:pt>
                <c:pt idx="125482">
                  <c:v>62741</c:v>
                </c:pt>
                <c:pt idx="125483">
                  <c:v>62741.5</c:v>
                </c:pt>
                <c:pt idx="125484">
                  <c:v>62742</c:v>
                </c:pt>
                <c:pt idx="125485">
                  <c:v>62742.5</c:v>
                </c:pt>
                <c:pt idx="125486">
                  <c:v>62743</c:v>
                </c:pt>
                <c:pt idx="125487">
                  <c:v>62743.5</c:v>
                </c:pt>
                <c:pt idx="125488">
                  <c:v>62744</c:v>
                </c:pt>
                <c:pt idx="125489">
                  <c:v>62744.5</c:v>
                </c:pt>
                <c:pt idx="125490">
                  <c:v>62745</c:v>
                </c:pt>
                <c:pt idx="125491">
                  <c:v>62745.5</c:v>
                </c:pt>
                <c:pt idx="125492">
                  <c:v>62746</c:v>
                </c:pt>
                <c:pt idx="125493">
                  <c:v>62746.5</c:v>
                </c:pt>
                <c:pt idx="125494">
                  <c:v>62747</c:v>
                </c:pt>
                <c:pt idx="125495">
                  <c:v>62747.5</c:v>
                </c:pt>
                <c:pt idx="125496">
                  <c:v>62748</c:v>
                </c:pt>
                <c:pt idx="125497">
                  <c:v>62748.5</c:v>
                </c:pt>
                <c:pt idx="125498">
                  <c:v>62749</c:v>
                </c:pt>
                <c:pt idx="125499">
                  <c:v>62749.5</c:v>
                </c:pt>
                <c:pt idx="125500">
                  <c:v>62750</c:v>
                </c:pt>
                <c:pt idx="125501">
                  <c:v>62750.5</c:v>
                </c:pt>
                <c:pt idx="125502">
                  <c:v>62751</c:v>
                </c:pt>
                <c:pt idx="125503">
                  <c:v>62751.5</c:v>
                </c:pt>
                <c:pt idx="125504">
                  <c:v>62752</c:v>
                </c:pt>
                <c:pt idx="125505">
                  <c:v>62752.5</c:v>
                </c:pt>
                <c:pt idx="125506">
                  <c:v>62753</c:v>
                </c:pt>
                <c:pt idx="125507">
                  <c:v>62753.5</c:v>
                </c:pt>
                <c:pt idx="125508">
                  <c:v>62754</c:v>
                </c:pt>
                <c:pt idx="125509">
                  <c:v>62754.5</c:v>
                </c:pt>
                <c:pt idx="125510">
                  <c:v>62755</c:v>
                </c:pt>
                <c:pt idx="125511">
                  <c:v>62755.5</c:v>
                </c:pt>
                <c:pt idx="125512">
                  <c:v>62756</c:v>
                </c:pt>
                <c:pt idx="125513">
                  <c:v>62756.5</c:v>
                </c:pt>
                <c:pt idx="125514">
                  <c:v>62757</c:v>
                </c:pt>
                <c:pt idx="125515">
                  <c:v>62757.5</c:v>
                </c:pt>
                <c:pt idx="125516">
                  <c:v>62758</c:v>
                </c:pt>
                <c:pt idx="125517">
                  <c:v>62758.5</c:v>
                </c:pt>
                <c:pt idx="125518">
                  <c:v>62759</c:v>
                </c:pt>
                <c:pt idx="125519">
                  <c:v>62759.5</c:v>
                </c:pt>
                <c:pt idx="125520">
                  <c:v>62760</c:v>
                </c:pt>
                <c:pt idx="125521">
                  <c:v>62760.5</c:v>
                </c:pt>
                <c:pt idx="125522">
                  <c:v>62761</c:v>
                </c:pt>
                <c:pt idx="125523">
                  <c:v>62761.5</c:v>
                </c:pt>
                <c:pt idx="125524">
                  <c:v>62762</c:v>
                </c:pt>
                <c:pt idx="125525">
                  <c:v>62762.5</c:v>
                </c:pt>
                <c:pt idx="125526">
                  <c:v>62763</c:v>
                </c:pt>
                <c:pt idx="125527">
                  <c:v>62763.5</c:v>
                </c:pt>
                <c:pt idx="125528">
                  <c:v>62764</c:v>
                </c:pt>
                <c:pt idx="125529">
                  <c:v>62764.5</c:v>
                </c:pt>
                <c:pt idx="125530">
                  <c:v>62765</c:v>
                </c:pt>
                <c:pt idx="125531">
                  <c:v>62765.5</c:v>
                </c:pt>
                <c:pt idx="125532">
                  <c:v>62766</c:v>
                </c:pt>
                <c:pt idx="125533">
                  <c:v>62766.5</c:v>
                </c:pt>
                <c:pt idx="125534">
                  <c:v>62767</c:v>
                </c:pt>
                <c:pt idx="125535">
                  <c:v>62767.5</c:v>
                </c:pt>
                <c:pt idx="125536">
                  <c:v>62768</c:v>
                </c:pt>
                <c:pt idx="125537">
                  <c:v>62768.5</c:v>
                </c:pt>
                <c:pt idx="125538">
                  <c:v>62769</c:v>
                </c:pt>
                <c:pt idx="125539">
                  <c:v>62769.5</c:v>
                </c:pt>
                <c:pt idx="125540">
                  <c:v>62770</c:v>
                </c:pt>
                <c:pt idx="125541">
                  <c:v>62770.5</c:v>
                </c:pt>
                <c:pt idx="125542">
                  <c:v>62771</c:v>
                </c:pt>
                <c:pt idx="125543">
                  <c:v>62771.5</c:v>
                </c:pt>
                <c:pt idx="125544">
                  <c:v>62772</c:v>
                </c:pt>
                <c:pt idx="125545">
                  <c:v>62772.5</c:v>
                </c:pt>
                <c:pt idx="125546">
                  <c:v>62773</c:v>
                </c:pt>
                <c:pt idx="125547">
                  <c:v>62773.5</c:v>
                </c:pt>
                <c:pt idx="125548">
                  <c:v>62774</c:v>
                </c:pt>
                <c:pt idx="125549">
                  <c:v>62774.5</c:v>
                </c:pt>
                <c:pt idx="125550">
                  <c:v>62775</c:v>
                </c:pt>
                <c:pt idx="125551">
                  <c:v>62775.5</c:v>
                </c:pt>
                <c:pt idx="125552">
                  <c:v>62776</c:v>
                </c:pt>
                <c:pt idx="125553">
                  <c:v>62776.5</c:v>
                </c:pt>
                <c:pt idx="125554">
                  <c:v>62777</c:v>
                </c:pt>
                <c:pt idx="125555">
                  <c:v>62777.5</c:v>
                </c:pt>
                <c:pt idx="125556">
                  <c:v>62778</c:v>
                </c:pt>
                <c:pt idx="125557">
                  <c:v>62778.5</c:v>
                </c:pt>
                <c:pt idx="125558">
                  <c:v>62779</c:v>
                </c:pt>
                <c:pt idx="125559">
                  <c:v>62779.5</c:v>
                </c:pt>
                <c:pt idx="125560">
                  <c:v>62780</c:v>
                </c:pt>
                <c:pt idx="125561">
                  <c:v>62780.5</c:v>
                </c:pt>
                <c:pt idx="125562">
                  <c:v>62781</c:v>
                </c:pt>
                <c:pt idx="125563">
                  <c:v>62781.5</c:v>
                </c:pt>
                <c:pt idx="125564">
                  <c:v>62782</c:v>
                </c:pt>
                <c:pt idx="125565">
                  <c:v>62782.5</c:v>
                </c:pt>
                <c:pt idx="125566">
                  <c:v>62783</c:v>
                </c:pt>
                <c:pt idx="125567">
                  <c:v>62783.5</c:v>
                </c:pt>
                <c:pt idx="125568">
                  <c:v>62784</c:v>
                </c:pt>
                <c:pt idx="125569">
                  <c:v>62784.5</c:v>
                </c:pt>
                <c:pt idx="125570">
                  <c:v>62785</c:v>
                </c:pt>
                <c:pt idx="125571">
                  <c:v>62785.5</c:v>
                </c:pt>
                <c:pt idx="125572">
                  <c:v>62786</c:v>
                </c:pt>
                <c:pt idx="125573">
                  <c:v>62786.5</c:v>
                </c:pt>
                <c:pt idx="125574">
                  <c:v>62787</c:v>
                </c:pt>
                <c:pt idx="125575">
                  <c:v>62787.5</c:v>
                </c:pt>
                <c:pt idx="125576">
                  <c:v>62788</c:v>
                </c:pt>
                <c:pt idx="125577">
                  <c:v>62788.5</c:v>
                </c:pt>
                <c:pt idx="125578">
                  <c:v>62789</c:v>
                </c:pt>
                <c:pt idx="125579">
                  <c:v>62789.5</c:v>
                </c:pt>
                <c:pt idx="125580">
                  <c:v>62790</c:v>
                </c:pt>
                <c:pt idx="125581">
                  <c:v>62790.5</c:v>
                </c:pt>
                <c:pt idx="125582">
                  <c:v>62791</c:v>
                </c:pt>
                <c:pt idx="125583">
                  <c:v>62791.5</c:v>
                </c:pt>
                <c:pt idx="125584">
                  <c:v>62792</c:v>
                </c:pt>
                <c:pt idx="125585">
                  <c:v>62792.5</c:v>
                </c:pt>
                <c:pt idx="125586">
                  <c:v>62793</c:v>
                </c:pt>
                <c:pt idx="125587">
                  <c:v>62793.5</c:v>
                </c:pt>
                <c:pt idx="125588">
                  <c:v>62794</c:v>
                </c:pt>
                <c:pt idx="125589">
                  <c:v>62794.5</c:v>
                </c:pt>
                <c:pt idx="125590">
                  <c:v>62795</c:v>
                </c:pt>
                <c:pt idx="125591">
                  <c:v>62795.5</c:v>
                </c:pt>
                <c:pt idx="125592">
                  <c:v>62796</c:v>
                </c:pt>
                <c:pt idx="125593">
                  <c:v>62796.5</c:v>
                </c:pt>
                <c:pt idx="125594">
                  <c:v>62797</c:v>
                </c:pt>
                <c:pt idx="125595">
                  <c:v>62797.5</c:v>
                </c:pt>
                <c:pt idx="125596">
                  <c:v>62798</c:v>
                </c:pt>
                <c:pt idx="125597">
                  <c:v>62798.5</c:v>
                </c:pt>
                <c:pt idx="125598">
                  <c:v>62799</c:v>
                </c:pt>
                <c:pt idx="125599">
                  <c:v>62799.5</c:v>
                </c:pt>
                <c:pt idx="125600">
                  <c:v>62800</c:v>
                </c:pt>
                <c:pt idx="125601">
                  <c:v>62800.5</c:v>
                </c:pt>
                <c:pt idx="125602">
                  <c:v>62801</c:v>
                </c:pt>
                <c:pt idx="125603">
                  <c:v>62801.5</c:v>
                </c:pt>
                <c:pt idx="125604">
                  <c:v>62802</c:v>
                </c:pt>
                <c:pt idx="125605">
                  <c:v>62802.5</c:v>
                </c:pt>
                <c:pt idx="125606">
                  <c:v>62803</c:v>
                </c:pt>
                <c:pt idx="125607">
                  <c:v>62803.5</c:v>
                </c:pt>
                <c:pt idx="125608">
                  <c:v>62804</c:v>
                </c:pt>
                <c:pt idx="125609">
                  <c:v>62804.5</c:v>
                </c:pt>
                <c:pt idx="125610">
                  <c:v>62805</c:v>
                </c:pt>
                <c:pt idx="125611">
                  <c:v>62805.5</c:v>
                </c:pt>
                <c:pt idx="125612">
                  <c:v>62806</c:v>
                </c:pt>
                <c:pt idx="125613">
                  <c:v>62806.5</c:v>
                </c:pt>
                <c:pt idx="125614">
                  <c:v>62807</c:v>
                </c:pt>
                <c:pt idx="125615">
                  <c:v>62807.5</c:v>
                </c:pt>
                <c:pt idx="125616">
                  <c:v>62808</c:v>
                </c:pt>
                <c:pt idx="125617">
                  <c:v>62808.5</c:v>
                </c:pt>
                <c:pt idx="125618">
                  <c:v>62809</c:v>
                </c:pt>
                <c:pt idx="125619">
                  <c:v>62809.5</c:v>
                </c:pt>
                <c:pt idx="125620">
                  <c:v>62810</c:v>
                </c:pt>
                <c:pt idx="125621">
                  <c:v>62810.5</c:v>
                </c:pt>
                <c:pt idx="125622">
                  <c:v>62811</c:v>
                </c:pt>
                <c:pt idx="125623">
                  <c:v>62811.5</c:v>
                </c:pt>
                <c:pt idx="125624">
                  <c:v>62812</c:v>
                </c:pt>
                <c:pt idx="125625">
                  <c:v>62812.5</c:v>
                </c:pt>
                <c:pt idx="125626">
                  <c:v>62813</c:v>
                </c:pt>
                <c:pt idx="125627">
                  <c:v>62813.5</c:v>
                </c:pt>
                <c:pt idx="125628">
                  <c:v>62814</c:v>
                </c:pt>
                <c:pt idx="125629">
                  <c:v>62814.5</c:v>
                </c:pt>
                <c:pt idx="125630">
                  <c:v>62815</c:v>
                </c:pt>
                <c:pt idx="125631">
                  <c:v>62815.5</c:v>
                </c:pt>
                <c:pt idx="125632">
                  <c:v>62816</c:v>
                </c:pt>
                <c:pt idx="125633">
                  <c:v>62816.5</c:v>
                </c:pt>
                <c:pt idx="125634">
                  <c:v>62817</c:v>
                </c:pt>
                <c:pt idx="125635">
                  <c:v>62817.5</c:v>
                </c:pt>
                <c:pt idx="125636">
                  <c:v>62818</c:v>
                </c:pt>
                <c:pt idx="125637">
                  <c:v>62818.5</c:v>
                </c:pt>
                <c:pt idx="125638">
                  <c:v>62819</c:v>
                </c:pt>
                <c:pt idx="125639">
                  <c:v>62819.5</c:v>
                </c:pt>
                <c:pt idx="125640">
                  <c:v>62820</c:v>
                </c:pt>
                <c:pt idx="125641">
                  <c:v>62820.5</c:v>
                </c:pt>
                <c:pt idx="125642">
                  <c:v>62821</c:v>
                </c:pt>
                <c:pt idx="125643">
                  <c:v>62821.5</c:v>
                </c:pt>
                <c:pt idx="125644">
                  <c:v>62822</c:v>
                </c:pt>
                <c:pt idx="125645">
                  <c:v>62822.5</c:v>
                </c:pt>
                <c:pt idx="125646">
                  <c:v>62823</c:v>
                </c:pt>
                <c:pt idx="125647">
                  <c:v>62823.5</c:v>
                </c:pt>
                <c:pt idx="125648">
                  <c:v>62824</c:v>
                </c:pt>
                <c:pt idx="125649">
                  <c:v>62824.5</c:v>
                </c:pt>
                <c:pt idx="125650">
                  <c:v>62825</c:v>
                </c:pt>
                <c:pt idx="125651">
                  <c:v>62825.5</c:v>
                </c:pt>
                <c:pt idx="125652">
                  <c:v>62826</c:v>
                </c:pt>
                <c:pt idx="125653">
                  <c:v>62826.5</c:v>
                </c:pt>
                <c:pt idx="125654">
                  <c:v>62827</c:v>
                </c:pt>
                <c:pt idx="125655">
                  <c:v>62827.5</c:v>
                </c:pt>
                <c:pt idx="125656">
                  <c:v>62828</c:v>
                </c:pt>
                <c:pt idx="125657">
                  <c:v>62828.5</c:v>
                </c:pt>
                <c:pt idx="125658">
                  <c:v>62829</c:v>
                </c:pt>
                <c:pt idx="125659">
                  <c:v>62829.5</c:v>
                </c:pt>
                <c:pt idx="125660">
                  <c:v>62830</c:v>
                </c:pt>
                <c:pt idx="125661">
                  <c:v>62830.5</c:v>
                </c:pt>
                <c:pt idx="125662">
                  <c:v>62831</c:v>
                </c:pt>
                <c:pt idx="125663">
                  <c:v>62831.5</c:v>
                </c:pt>
                <c:pt idx="125664">
                  <c:v>62832</c:v>
                </c:pt>
                <c:pt idx="125665">
                  <c:v>62832.5</c:v>
                </c:pt>
                <c:pt idx="125666">
                  <c:v>62833</c:v>
                </c:pt>
                <c:pt idx="125667">
                  <c:v>62833.5</c:v>
                </c:pt>
                <c:pt idx="125668">
                  <c:v>62834</c:v>
                </c:pt>
                <c:pt idx="125669">
                  <c:v>62834.5</c:v>
                </c:pt>
                <c:pt idx="125670">
                  <c:v>62835</c:v>
                </c:pt>
                <c:pt idx="125671">
                  <c:v>62835.5</c:v>
                </c:pt>
                <c:pt idx="125672">
                  <c:v>62836</c:v>
                </c:pt>
                <c:pt idx="125673">
                  <c:v>62836.5</c:v>
                </c:pt>
                <c:pt idx="125674">
                  <c:v>62837</c:v>
                </c:pt>
                <c:pt idx="125675">
                  <c:v>62837.5</c:v>
                </c:pt>
                <c:pt idx="125676">
                  <c:v>62838</c:v>
                </c:pt>
                <c:pt idx="125677">
                  <c:v>62838.5</c:v>
                </c:pt>
                <c:pt idx="125678">
                  <c:v>62839</c:v>
                </c:pt>
                <c:pt idx="125679">
                  <c:v>62839.5</c:v>
                </c:pt>
                <c:pt idx="125680">
                  <c:v>62840</c:v>
                </c:pt>
                <c:pt idx="125681">
                  <c:v>62840.5</c:v>
                </c:pt>
                <c:pt idx="125682">
                  <c:v>62841</c:v>
                </c:pt>
                <c:pt idx="125683">
                  <c:v>62841.5</c:v>
                </c:pt>
                <c:pt idx="125684">
                  <c:v>62842</c:v>
                </c:pt>
                <c:pt idx="125685">
                  <c:v>62842.5</c:v>
                </c:pt>
                <c:pt idx="125686">
                  <c:v>62843</c:v>
                </c:pt>
                <c:pt idx="125687">
                  <c:v>62843.5</c:v>
                </c:pt>
                <c:pt idx="125688">
                  <c:v>62844</c:v>
                </c:pt>
                <c:pt idx="125689">
                  <c:v>62844.5</c:v>
                </c:pt>
                <c:pt idx="125690">
                  <c:v>62845</c:v>
                </c:pt>
                <c:pt idx="125691">
                  <c:v>62845.5</c:v>
                </c:pt>
                <c:pt idx="125692">
                  <c:v>62846</c:v>
                </c:pt>
                <c:pt idx="125693">
                  <c:v>62846.5</c:v>
                </c:pt>
                <c:pt idx="125694">
                  <c:v>62847</c:v>
                </c:pt>
                <c:pt idx="125695">
                  <c:v>62847.5</c:v>
                </c:pt>
                <c:pt idx="125696">
                  <c:v>62848</c:v>
                </c:pt>
                <c:pt idx="125697">
                  <c:v>62848.5</c:v>
                </c:pt>
                <c:pt idx="125698">
                  <c:v>62849</c:v>
                </c:pt>
                <c:pt idx="125699">
                  <c:v>62849.5</c:v>
                </c:pt>
                <c:pt idx="125700">
                  <c:v>62850</c:v>
                </c:pt>
                <c:pt idx="125701">
                  <c:v>62850.5</c:v>
                </c:pt>
                <c:pt idx="125702">
                  <c:v>62851</c:v>
                </c:pt>
                <c:pt idx="125703">
                  <c:v>62851.5</c:v>
                </c:pt>
                <c:pt idx="125704">
                  <c:v>62852</c:v>
                </c:pt>
                <c:pt idx="125705">
                  <c:v>62852.5</c:v>
                </c:pt>
                <c:pt idx="125706">
                  <c:v>62853</c:v>
                </c:pt>
                <c:pt idx="125707">
                  <c:v>62853.5</c:v>
                </c:pt>
                <c:pt idx="125708">
                  <c:v>62854</c:v>
                </c:pt>
                <c:pt idx="125709">
                  <c:v>62854.5</c:v>
                </c:pt>
                <c:pt idx="125710">
                  <c:v>62855</c:v>
                </c:pt>
                <c:pt idx="125711">
                  <c:v>62855.5</c:v>
                </c:pt>
                <c:pt idx="125712">
                  <c:v>62856</c:v>
                </c:pt>
                <c:pt idx="125713">
                  <c:v>62856.5</c:v>
                </c:pt>
                <c:pt idx="125714">
                  <c:v>62857</c:v>
                </c:pt>
                <c:pt idx="125715">
                  <c:v>62857.5</c:v>
                </c:pt>
                <c:pt idx="125716">
                  <c:v>62858</c:v>
                </c:pt>
                <c:pt idx="125717">
                  <c:v>62858.5</c:v>
                </c:pt>
                <c:pt idx="125718">
                  <c:v>62859</c:v>
                </c:pt>
                <c:pt idx="125719">
                  <c:v>62859.5</c:v>
                </c:pt>
                <c:pt idx="125720">
                  <c:v>62860</c:v>
                </c:pt>
                <c:pt idx="125721">
                  <c:v>62860.5</c:v>
                </c:pt>
                <c:pt idx="125722">
                  <c:v>62861</c:v>
                </c:pt>
                <c:pt idx="125723">
                  <c:v>62861.5</c:v>
                </c:pt>
                <c:pt idx="125724">
                  <c:v>62862</c:v>
                </c:pt>
                <c:pt idx="125725">
                  <c:v>62862.5</c:v>
                </c:pt>
                <c:pt idx="125726">
                  <c:v>62863</c:v>
                </c:pt>
                <c:pt idx="125727">
                  <c:v>62863.5</c:v>
                </c:pt>
                <c:pt idx="125728">
                  <c:v>62864</c:v>
                </c:pt>
                <c:pt idx="125729">
                  <c:v>62864.5</c:v>
                </c:pt>
                <c:pt idx="125730">
                  <c:v>62865</c:v>
                </c:pt>
                <c:pt idx="125731">
                  <c:v>62865.5</c:v>
                </c:pt>
                <c:pt idx="125732">
                  <c:v>62866</c:v>
                </c:pt>
                <c:pt idx="125733">
                  <c:v>62866.5</c:v>
                </c:pt>
                <c:pt idx="125734">
                  <c:v>62867</c:v>
                </c:pt>
                <c:pt idx="125735">
                  <c:v>62867.5</c:v>
                </c:pt>
                <c:pt idx="125736">
                  <c:v>62868</c:v>
                </c:pt>
                <c:pt idx="125737">
                  <c:v>62868.5</c:v>
                </c:pt>
                <c:pt idx="125738">
                  <c:v>62869</c:v>
                </c:pt>
                <c:pt idx="125739">
                  <c:v>62869.5</c:v>
                </c:pt>
                <c:pt idx="125740">
                  <c:v>62870</c:v>
                </c:pt>
                <c:pt idx="125741">
                  <c:v>62870.5</c:v>
                </c:pt>
                <c:pt idx="125742">
                  <c:v>62871</c:v>
                </c:pt>
                <c:pt idx="125743">
                  <c:v>62871.5</c:v>
                </c:pt>
                <c:pt idx="125744">
                  <c:v>62872</c:v>
                </c:pt>
                <c:pt idx="125745">
                  <c:v>62872.5</c:v>
                </c:pt>
                <c:pt idx="125746">
                  <c:v>62873</c:v>
                </c:pt>
                <c:pt idx="125747">
                  <c:v>62873.5</c:v>
                </c:pt>
                <c:pt idx="125748">
                  <c:v>62874</c:v>
                </c:pt>
                <c:pt idx="125749">
                  <c:v>62874.5</c:v>
                </c:pt>
                <c:pt idx="125750">
                  <c:v>62875</c:v>
                </c:pt>
                <c:pt idx="125751">
                  <c:v>62875.5</c:v>
                </c:pt>
                <c:pt idx="125752">
                  <c:v>62876</c:v>
                </c:pt>
                <c:pt idx="125753">
                  <c:v>62876.5</c:v>
                </c:pt>
                <c:pt idx="125754">
                  <c:v>62877</c:v>
                </c:pt>
                <c:pt idx="125755">
                  <c:v>62877.5</c:v>
                </c:pt>
                <c:pt idx="125756">
                  <c:v>62878</c:v>
                </c:pt>
                <c:pt idx="125757">
                  <c:v>62878.5</c:v>
                </c:pt>
                <c:pt idx="125758">
                  <c:v>62879</c:v>
                </c:pt>
                <c:pt idx="125759">
                  <c:v>62879.5</c:v>
                </c:pt>
                <c:pt idx="125760">
                  <c:v>62880</c:v>
                </c:pt>
                <c:pt idx="125761">
                  <c:v>62880.5</c:v>
                </c:pt>
                <c:pt idx="125762">
                  <c:v>62881</c:v>
                </c:pt>
                <c:pt idx="125763">
                  <c:v>62881.5</c:v>
                </c:pt>
                <c:pt idx="125764">
                  <c:v>62882</c:v>
                </c:pt>
                <c:pt idx="125765">
                  <c:v>62882.5</c:v>
                </c:pt>
                <c:pt idx="125766">
                  <c:v>62883</c:v>
                </c:pt>
                <c:pt idx="125767">
                  <c:v>62883.5</c:v>
                </c:pt>
                <c:pt idx="125768">
                  <c:v>62884</c:v>
                </c:pt>
                <c:pt idx="125769">
                  <c:v>62884.5</c:v>
                </c:pt>
                <c:pt idx="125770">
                  <c:v>62885</c:v>
                </c:pt>
                <c:pt idx="125771">
                  <c:v>62885.5</c:v>
                </c:pt>
                <c:pt idx="125772">
                  <c:v>62886</c:v>
                </c:pt>
                <c:pt idx="125773">
                  <c:v>62886.5</c:v>
                </c:pt>
                <c:pt idx="125774">
                  <c:v>62887</c:v>
                </c:pt>
                <c:pt idx="125775">
                  <c:v>62887.5</c:v>
                </c:pt>
                <c:pt idx="125776">
                  <c:v>62888</c:v>
                </c:pt>
                <c:pt idx="125777">
                  <c:v>62888.5</c:v>
                </c:pt>
                <c:pt idx="125778">
                  <c:v>62889</c:v>
                </c:pt>
                <c:pt idx="125779">
                  <c:v>62889.5</c:v>
                </c:pt>
                <c:pt idx="125780">
                  <c:v>62890</c:v>
                </c:pt>
                <c:pt idx="125781">
                  <c:v>62890.5</c:v>
                </c:pt>
                <c:pt idx="125782">
                  <c:v>62891</c:v>
                </c:pt>
                <c:pt idx="125783">
                  <c:v>62891.5</c:v>
                </c:pt>
                <c:pt idx="125784">
                  <c:v>62892</c:v>
                </c:pt>
                <c:pt idx="125785">
                  <c:v>62892.5</c:v>
                </c:pt>
                <c:pt idx="125786">
                  <c:v>62893</c:v>
                </c:pt>
                <c:pt idx="125787">
                  <c:v>62893.5</c:v>
                </c:pt>
                <c:pt idx="125788">
                  <c:v>62894</c:v>
                </c:pt>
                <c:pt idx="125789">
                  <c:v>62894.5</c:v>
                </c:pt>
                <c:pt idx="125790">
                  <c:v>62895</c:v>
                </c:pt>
                <c:pt idx="125791">
                  <c:v>62895.5</c:v>
                </c:pt>
                <c:pt idx="125792">
                  <c:v>62896</c:v>
                </c:pt>
                <c:pt idx="125793">
                  <c:v>62896.5</c:v>
                </c:pt>
                <c:pt idx="125794">
                  <c:v>62897</c:v>
                </c:pt>
                <c:pt idx="125795">
                  <c:v>62897.5</c:v>
                </c:pt>
                <c:pt idx="125796">
                  <c:v>62898</c:v>
                </c:pt>
                <c:pt idx="125797">
                  <c:v>62898.5</c:v>
                </c:pt>
                <c:pt idx="125798">
                  <c:v>62899</c:v>
                </c:pt>
                <c:pt idx="125799">
                  <c:v>62899.5</c:v>
                </c:pt>
                <c:pt idx="125800">
                  <c:v>62900</c:v>
                </c:pt>
                <c:pt idx="125801">
                  <c:v>62900.5</c:v>
                </c:pt>
                <c:pt idx="125802">
                  <c:v>62901</c:v>
                </c:pt>
                <c:pt idx="125803">
                  <c:v>62901.5</c:v>
                </c:pt>
                <c:pt idx="125804">
                  <c:v>62902</c:v>
                </c:pt>
                <c:pt idx="125805">
                  <c:v>62902.5</c:v>
                </c:pt>
                <c:pt idx="125806">
                  <c:v>62903</c:v>
                </c:pt>
                <c:pt idx="125807">
                  <c:v>62903.5</c:v>
                </c:pt>
                <c:pt idx="125808">
                  <c:v>62904</c:v>
                </c:pt>
                <c:pt idx="125809">
                  <c:v>62904.5</c:v>
                </c:pt>
                <c:pt idx="125810">
                  <c:v>62905</c:v>
                </c:pt>
                <c:pt idx="125811">
                  <c:v>62905.5</c:v>
                </c:pt>
                <c:pt idx="125812">
                  <c:v>62906</c:v>
                </c:pt>
                <c:pt idx="125813">
                  <c:v>62906.5</c:v>
                </c:pt>
                <c:pt idx="125814">
                  <c:v>62907</c:v>
                </c:pt>
                <c:pt idx="125815">
                  <c:v>62907.5</c:v>
                </c:pt>
                <c:pt idx="125816">
                  <c:v>62908</c:v>
                </c:pt>
                <c:pt idx="125817">
                  <c:v>62908.5</c:v>
                </c:pt>
                <c:pt idx="125818">
                  <c:v>62909</c:v>
                </c:pt>
                <c:pt idx="125819">
                  <c:v>62909.5</c:v>
                </c:pt>
                <c:pt idx="125820">
                  <c:v>62910</c:v>
                </c:pt>
                <c:pt idx="125821">
                  <c:v>62910.5</c:v>
                </c:pt>
                <c:pt idx="125822">
                  <c:v>62911</c:v>
                </c:pt>
                <c:pt idx="125823">
                  <c:v>62911.5</c:v>
                </c:pt>
                <c:pt idx="125824">
                  <c:v>62912</c:v>
                </c:pt>
                <c:pt idx="125825">
                  <c:v>62912.5</c:v>
                </c:pt>
                <c:pt idx="125826">
                  <c:v>62913</c:v>
                </c:pt>
                <c:pt idx="125827">
                  <c:v>62913.5</c:v>
                </c:pt>
                <c:pt idx="125828">
                  <c:v>62914</c:v>
                </c:pt>
                <c:pt idx="125829">
                  <c:v>62914.5</c:v>
                </c:pt>
                <c:pt idx="125830">
                  <c:v>62915</c:v>
                </c:pt>
                <c:pt idx="125831">
                  <c:v>62915.5</c:v>
                </c:pt>
                <c:pt idx="125832">
                  <c:v>62916</c:v>
                </c:pt>
                <c:pt idx="125833">
                  <c:v>62916.5</c:v>
                </c:pt>
                <c:pt idx="125834">
                  <c:v>62917</c:v>
                </c:pt>
                <c:pt idx="125835">
                  <c:v>62917.5</c:v>
                </c:pt>
                <c:pt idx="125836">
                  <c:v>62918</c:v>
                </c:pt>
                <c:pt idx="125837">
                  <c:v>62918.5</c:v>
                </c:pt>
                <c:pt idx="125838">
                  <c:v>62919</c:v>
                </c:pt>
                <c:pt idx="125839">
                  <c:v>62919.5</c:v>
                </c:pt>
                <c:pt idx="125840">
                  <c:v>62920</c:v>
                </c:pt>
                <c:pt idx="125841">
                  <c:v>62920.5</c:v>
                </c:pt>
                <c:pt idx="125842">
                  <c:v>62921</c:v>
                </c:pt>
                <c:pt idx="125843">
                  <c:v>62921.5</c:v>
                </c:pt>
                <c:pt idx="125844">
                  <c:v>62922</c:v>
                </c:pt>
                <c:pt idx="125845">
                  <c:v>62922.5</c:v>
                </c:pt>
                <c:pt idx="125846">
                  <c:v>62923</c:v>
                </c:pt>
                <c:pt idx="125847">
                  <c:v>62923.5</c:v>
                </c:pt>
                <c:pt idx="125848">
                  <c:v>62924</c:v>
                </c:pt>
                <c:pt idx="125849">
                  <c:v>62924.5</c:v>
                </c:pt>
                <c:pt idx="125850">
                  <c:v>62925</c:v>
                </c:pt>
                <c:pt idx="125851">
                  <c:v>62925.5</c:v>
                </c:pt>
                <c:pt idx="125852">
                  <c:v>62926</c:v>
                </c:pt>
                <c:pt idx="125853">
                  <c:v>62926.5</c:v>
                </c:pt>
                <c:pt idx="125854">
                  <c:v>62927</c:v>
                </c:pt>
                <c:pt idx="125855">
                  <c:v>62927.5</c:v>
                </c:pt>
                <c:pt idx="125856">
                  <c:v>62928</c:v>
                </c:pt>
                <c:pt idx="125857">
                  <c:v>62928.5</c:v>
                </c:pt>
                <c:pt idx="125858">
                  <c:v>62929</c:v>
                </c:pt>
                <c:pt idx="125859">
                  <c:v>62929.5</c:v>
                </c:pt>
                <c:pt idx="125860">
                  <c:v>62930</c:v>
                </c:pt>
                <c:pt idx="125861">
                  <c:v>62930.5</c:v>
                </c:pt>
                <c:pt idx="125862">
                  <c:v>62931</c:v>
                </c:pt>
                <c:pt idx="125863">
                  <c:v>62931.5</c:v>
                </c:pt>
                <c:pt idx="125864">
                  <c:v>62932</c:v>
                </c:pt>
                <c:pt idx="125865">
                  <c:v>62932.5</c:v>
                </c:pt>
                <c:pt idx="125866">
                  <c:v>62933</c:v>
                </c:pt>
                <c:pt idx="125867">
                  <c:v>62933.5</c:v>
                </c:pt>
                <c:pt idx="125868">
                  <c:v>62934</c:v>
                </c:pt>
                <c:pt idx="125869">
                  <c:v>62934.5</c:v>
                </c:pt>
                <c:pt idx="125870">
                  <c:v>62935</c:v>
                </c:pt>
                <c:pt idx="125871">
                  <c:v>62935.5</c:v>
                </c:pt>
                <c:pt idx="125872">
                  <c:v>62936</c:v>
                </c:pt>
                <c:pt idx="125873">
                  <c:v>62936.5</c:v>
                </c:pt>
                <c:pt idx="125874">
                  <c:v>62937</c:v>
                </c:pt>
                <c:pt idx="125875">
                  <c:v>62937.5</c:v>
                </c:pt>
                <c:pt idx="125876">
                  <c:v>62938</c:v>
                </c:pt>
                <c:pt idx="125877">
                  <c:v>62938.5</c:v>
                </c:pt>
                <c:pt idx="125878">
                  <c:v>62939</c:v>
                </c:pt>
                <c:pt idx="125879">
                  <c:v>62939.5</c:v>
                </c:pt>
                <c:pt idx="125880">
                  <c:v>62940</c:v>
                </c:pt>
                <c:pt idx="125881">
                  <c:v>62940.5</c:v>
                </c:pt>
                <c:pt idx="125882">
                  <c:v>62941</c:v>
                </c:pt>
                <c:pt idx="125883">
                  <c:v>62941.5</c:v>
                </c:pt>
                <c:pt idx="125884">
                  <c:v>62942</c:v>
                </c:pt>
                <c:pt idx="125885">
                  <c:v>62942.5</c:v>
                </c:pt>
                <c:pt idx="125886">
                  <c:v>62943</c:v>
                </c:pt>
                <c:pt idx="125887">
                  <c:v>62943.5</c:v>
                </c:pt>
                <c:pt idx="125888">
                  <c:v>62944</c:v>
                </c:pt>
                <c:pt idx="125889">
                  <c:v>62944.5</c:v>
                </c:pt>
                <c:pt idx="125890">
                  <c:v>62945</c:v>
                </c:pt>
                <c:pt idx="125891">
                  <c:v>62945.5</c:v>
                </c:pt>
                <c:pt idx="125892">
                  <c:v>62946</c:v>
                </c:pt>
                <c:pt idx="125893">
                  <c:v>62946.5</c:v>
                </c:pt>
                <c:pt idx="125894">
                  <c:v>62947</c:v>
                </c:pt>
                <c:pt idx="125895">
                  <c:v>62947.5</c:v>
                </c:pt>
                <c:pt idx="125896">
                  <c:v>62948</c:v>
                </c:pt>
                <c:pt idx="125897">
                  <c:v>62948.5</c:v>
                </c:pt>
                <c:pt idx="125898">
                  <c:v>62949</c:v>
                </c:pt>
                <c:pt idx="125899">
                  <c:v>62949.5</c:v>
                </c:pt>
                <c:pt idx="125900">
                  <c:v>62950</c:v>
                </c:pt>
                <c:pt idx="125901">
                  <c:v>62950.5</c:v>
                </c:pt>
                <c:pt idx="125902">
                  <c:v>62951</c:v>
                </c:pt>
                <c:pt idx="125903">
                  <c:v>62951.5</c:v>
                </c:pt>
                <c:pt idx="125904">
                  <c:v>62952</c:v>
                </c:pt>
                <c:pt idx="125905">
                  <c:v>62952.5</c:v>
                </c:pt>
                <c:pt idx="125906">
                  <c:v>62953</c:v>
                </c:pt>
                <c:pt idx="125907">
                  <c:v>62953.5</c:v>
                </c:pt>
                <c:pt idx="125908">
                  <c:v>62954</c:v>
                </c:pt>
                <c:pt idx="125909">
                  <c:v>62954.5</c:v>
                </c:pt>
                <c:pt idx="125910">
                  <c:v>62955</c:v>
                </c:pt>
                <c:pt idx="125911">
                  <c:v>62955.5</c:v>
                </c:pt>
                <c:pt idx="125912">
                  <c:v>62956</c:v>
                </c:pt>
                <c:pt idx="125913">
                  <c:v>62956.5</c:v>
                </c:pt>
                <c:pt idx="125914">
                  <c:v>62957</c:v>
                </c:pt>
                <c:pt idx="125915">
                  <c:v>62957.5</c:v>
                </c:pt>
                <c:pt idx="125916">
                  <c:v>62958</c:v>
                </c:pt>
                <c:pt idx="125917">
                  <c:v>62958.5</c:v>
                </c:pt>
                <c:pt idx="125918">
                  <c:v>62959</c:v>
                </c:pt>
                <c:pt idx="125919">
                  <c:v>62959.5</c:v>
                </c:pt>
                <c:pt idx="125920">
                  <c:v>62960</c:v>
                </c:pt>
                <c:pt idx="125921">
                  <c:v>62960.5</c:v>
                </c:pt>
                <c:pt idx="125922">
                  <c:v>62961</c:v>
                </c:pt>
                <c:pt idx="125923">
                  <c:v>62961.5</c:v>
                </c:pt>
                <c:pt idx="125924">
                  <c:v>62962</c:v>
                </c:pt>
                <c:pt idx="125925">
                  <c:v>62962.5</c:v>
                </c:pt>
                <c:pt idx="125926">
                  <c:v>62963</c:v>
                </c:pt>
                <c:pt idx="125927">
                  <c:v>62963.5</c:v>
                </c:pt>
                <c:pt idx="125928">
                  <c:v>62964</c:v>
                </c:pt>
                <c:pt idx="125929">
                  <c:v>62964.5</c:v>
                </c:pt>
                <c:pt idx="125930">
                  <c:v>62965</c:v>
                </c:pt>
                <c:pt idx="125931">
                  <c:v>62965.5</c:v>
                </c:pt>
                <c:pt idx="125932">
                  <c:v>62966</c:v>
                </c:pt>
                <c:pt idx="125933">
                  <c:v>62966.5</c:v>
                </c:pt>
                <c:pt idx="125934">
                  <c:v>62967</c:v>
                </c:pt>
                <c:pt idx="125935">
                  <c:v>62967.5</c:v>
                </c:pt>
                <c:pt idx="125936">
                  <c:v>62968</c:v>
                </c:pt>
                <c:pt idx="125937">
                  <c:v>62968.5</c:v>
                </c:pt>
                <c:pt idx="125938">
                  <c:v>62969</c:v>
                </c:pt>
                <c:pt idx="125939">
                  <c:v>62969.5</c:v>
                </c:pt>
                <c:pt idx="125940">
                  <c:v>62970</c:v>
                </c:pt>
                <c:pt idx="125941">
                  <c:v>62970.5</c:v>
                </c:pt>
                <c:pt idx="125942">
                  <c:v>62971</c:v>
                </c:pt>
                <c:pt idx="125943">
                  <c:v>62971.5</c:v>
                </c:pt>
                <c:pt idx="125944">
                  <c:v>62972</c:v>
                </c:pt>
                <c:pt idx="125945">
                  <c:v>62972.5</c:v>
                </c:pt>
                <c:pt idx="125946">
                  <c:v>62973</c:v>
                </c:pt>
                <c:pt idx="125947">
                  <c:v>62973.5</c:v>
                </c:pt>
                <c:pt idx="125948">
                  <c:v>62974</c:v>
                </c:pt>
                <c:pt idx="125949">
                  <c:v>62974.5</c:v>
                </c:pt>
                <c:pt idx="125950">
                  <c:v>62975</c:v>
                </c:pt>
                <c:pt idx="125951">
                  <c:v>62975.5</c:v>
                </c:pt>
                <c:pt idx="125952">
                  <c:v>62976</c:v>
                </c:pt>
                <c:pt idx="125953">
                  <c:v>62976.5</c:v>
                </c:pt>
                <c:pt idx="125954">
                  <c:v>62977</c:v>
                </c:pt>
                <c:pt idx="125955">
                  <c:v>62977.5</c:v>
                </c:pt>
                <c:pt idx="125956">
                  <c:v>62978</c:v>
                </c:pt>
                <c:pt idx="125957">
                  <c:v>62978.5</c:v>
                </c:pt>
                <c:pt idx="125958">
                  <c:v>62979</c:v>
                </c:pt>
                <c:pt idx="125959">
                  <c:v>62979.5</c:v>
                </c:pt>
                <c:pt idx="125960">
                  <c:v>62980</c:v>
                </c:pt>
                <c:pt idx="125961">
                  <c:v>62980.5</c:v>
                </c:pt>
                <c:pt idx="125962">
                  <c:v>62981</c:v>
                </c:pt>
                <c:pt idx="125963">
                  <c:v>62981.5</c:v>
                </c:pt>
                <c:pt idx="125964">
                  <c:v>62982</c:v>
                </c:pt>
                <c:pt idx="125965">
                  <c:v>62982.5</c:v>
                </c:pt>
                <c:pt idx="125966">
                  <c:v>62983</c:v>
                </c:pt>
                <c:pt idx="125967">
                  <c:v>62983.5</c:v>
                </c:pt>
                <c:pt idx="125968">
                  <c:v>62984</c:v>
                </c:pt>
                <c:pt idx="125969">
                  <c:v>62984.5</c:v>
                </c:pt>
                <c:pt idx="125970">
                  <c:v>62985</c:v>
                </c:pt>
                <c:pt idx="125971">
                  <c:v>62985.5</c:v>
                </c:pt>
                <c:pt idx="125972">
                  <c:v>62986</c:v>
                </c:pt>
                <c:pt idx="125973">
                  <c:v>62986.5</c:v>
                </c:pt>
                <c:pt idx="125974">
                  <c:v>62987</c:v>
                </c:pt>
                <c:pt idx="125975">
                  <c:v>62987.5</c:v>
                </c:pt>
                <c:pt idx="125976">
                  <c:v>62988</c:v>
                </c:pt>
                <c:pt idx="125977">
                  <c:v>62988.5</c:v>
                </c:pt>
                <c:pt idx="125978">
                  <c:v>62989</c:v>
                </c:pt>
                <c:pt idx="125979">
                  <c:v>62989.5</c:v>
                </c:pt>
                <c:pt idx="125980">
                  <c:v>62990</c:v>
                </c:pt>
                <c:pt idx="125981">
                  <c:v>62990.5</c:v>
                </c:pt>
                <c:pt idx="125982">
                  <c:v>62991</c:v>
                </c:pt>
                <c:pt idx="125983">
                  <c:v>62991.5</c:v>
                </c:pt>
                <c:pt idx="125984">
                  <c:v>62992</c:v>
                </c:pt>
                <c:pt idx="125985">
                  <c:v>62992.5</c:v>
                </c:pt>
                <c:pt idx="125986">
                  <c:v>62993</c:v>
                </c:pt>
                <c:pt idx="125987">
                  <c:v>62993.5</c:v>
                </c:pt>
                <c:pt idx="125988">
                  <c:v>62994</c:v>
                </c:pt>
                <c:pt idx="125989">
                  <c:v>62994.5</c:v>
                </c:pt>
                <c:pt idx="125990">
                  <c:v>62995</c:v>
                </c:pt>
                <c:pt idx="125991">
                  <c:v>62995.5</c:v>
                </c:pt>
                <c:pt idx="125992">
                  <c:v>62996</c:v>
                </c:pt>
                <c:pt idx="125993">
                  <c:v>62996.5</c:v>
                </c:pt>
                <c:pt idx="125994">
                  <c:v>62997</c:v>
                </c:pt>
                <c:pt idx="125995">
                  <c:v>62997.5</c:v>
                </c:pt>
                <c:pt idx="125996">
                  <c:v>62998</c:v>
                </c:pt>
                <c:pt idx="125997">
                  <c:v>62998.5</c:v>
                </c:pt>
                <c:pt idx="125998">
                  <c:v>62999</c:v>
                </c:pt>
                <c:pt idx="125999">
                  <c:v>62999.5</c:v>
                </c:pt>
                <c:pt idx="126000">
                  <c:v>63000</c:v>
                </c:pt>
                <c:pt idx="126001">
                  <c:v>63000.5</c:v>
                </c:pt>
                <c:pt idx="126002">
                  <c:v>63001</c:v>
                </c:pt>
                <c:pt idx="126003">
                  <c:v>63001.5</c:v>
                </c:pt>
                <c:pt idx="126004">
                  <c:v>63002</c:v>
                </c:pt>
                <c:pt idx="126005">
                  <c:v>63002.5</c:v>
                </c:pt>
                <c:pt idx="126006">
                  <c:v>63003</c:v>
                </c:pt>
                <c:pt idx="126007">
                  <c:v>63003.5</c:v>
                </c:pt>
                <c:pt idx="126008">
                  <c:v>63004</c:v>
                </c:pt>
                <c:pt idx="126009">
                  <c:v>63004.5</c:v>
                </c:pt>
                <c:pt idx="126010">
                  <c:v>63005</c:v>
                </c:pt>
                <c:pt idx="126011">
                  <c:v>63005.5</c:v>
                </c:pt>
                <c:pt idx="126012">
                  <c:v>63006</c:v>
                </c:pt>
                <c:pt idx="126013">
                  <c:v>63006.5</c:v>
                </c:pt>
                <c:pt idx="126014">
                  <c:v>63007</c:v>
                </c:pt>
                <c:pt idx="126015">
                  <c:v>63007.5</c:v>
                </c:pt>
                <c:pt idx="126016">
                  <c:v>63008</c:v>
                </c:pt>
                <c:pt idx="126017">
                  <c:v>63008.5</c:v>
                </c:pt>
                <c:pt idx="126018">
                  <c:v>63009</c:v>
                </c:pt>
                <c:pt idx="126019">
                  <c:v>63009.5</c:v>
                </c:pt>
                <c:pt idx="126020">
                  <c:v>63010</c:v>
                </c:pt>
                <c:pt idx="126021">
                  <c:v>63010.5</c:v>
                </c:pt>
                <c:pt idx="126022">
                  <c:v>63011</c:v>
                </c:pt>
                <c:pt idx="126023">
                  <c:v>63011.5</c:v>
                </c:pt>
                <c:pt idx="126024">
                  <c:v>63012</c:v>
                </c:pt>
                <c:pt idx="126025">
                  <c:v>63012.5</c:v>
                </c:pt>
                <c:pt idx="126026">
                  <c:v>63013</c:v>
                </c:pt>
                <c:pt idx="126027">
                  <c:v>63013.5</c:v>
                </c:pt>
                <c:pt idx="126028">
                  <c:v>63014</c:v>
                </c:pt>
                <c:pt idx="126029">
                  <c:v>63014.5</c:v>
                </c:pt>
                <c:pt idx="126030">
                  <c:v>63015</c:v>
                </c:pt>
                <c:pt idx="126031">
                  <c:v>63015.5</c:v>
                </c:pt>
                <c:pt idx="126032">
                  <c:v>63016</c:v>
                </c:pt>
                <c:pt idx="126033">
                  <c:v>63016.5</c:v>
                </c:pt>
                <c:pt idx="126034">
                  <c:v>63017</c:v>
                </c:pt>
                <c:pt idx="126035">
                  <c:v>63017.5</c:v>
                </c:pt>
                <c:pt idx="126036">
                  <c:v>63018</c:v>
                </c:pt>
                <c:pt idx="126037">
                  <c:v>63018.5</c:v>
                </c:pt>
                <c:pt idx="126038">
                  <c:v>63019</c:v>
                </c:pt>
                <c:pt idx="126039">
                  <c:v>63019.5</c:v>
                </c:pt>
                <c:pt idx="126040">
                  <c:v>63020</c:v>
                </c:pt>
                <c:pt idx="126041">
                  <c:v>63020.5</c:v>
                </c:pt>
                <c:pt idx="126042">
                  <c:v>63021</c:v>
                </c:pt>
                <c:pt idx="126043">
                  <c:v>63021.5</c:v>
                </c:pt>
                <c:pt idx="126044">
                  <c:v>63022</c:v>
                </c:pt>
                <c:pt idx="126045">
                  <c:v>63022.5</c:v>
                </c:pt>
                <c:pt idx="126046">
                  <c:v>63023</c:v>
                </c:pt>
                <c:pt idx="126047">
                  <c:v>63023.5</c:v>
                </c:pt>
                <c:pt idx="126048">
                  <c:v>63024</c:v>
                </c:pt>
                <c:pt idx="126049">
                  <c:v>63024.5</c:v>
                </c:pt>
                <c:pt idx="126050">
                  <c:v>63025</c:v>
                </c:pt>
                <c:pt idx="126051">
                  <c:v>63025.5</c:v>
                </c:pt>
                <c:pt idx="126052">
                  <c:v>63026</c:v>
                </c:pt>
                <c:pt idx="126053">
                  <c:v>63026.5</c:v>
                </c:pt>
                <c:pt idx="126054">
                  <c:v>63027</c:v>
                </c:pt>
                <c:pt idx="126055">
                  <c:v>63027.5</c:v>
                </c:pt>
                <c:pt idx="126056">
                  <c:v>63028</c:v>
                </c:pt>
                <c:pt idx="126057">
                  <c:v>63028.5</c:v>
                </c:pt>
                <c:pt idx="126058">
                  <c:v>63029</c:v>
                </c:pt>
                <c:pt idx="126059">
                  <c:v>63029.5</c:v>
                </c:pt>
                <c:pt idx="126060">
                  <c:v>63030</c:v>
                </c:pt>
                <c:pt idx="126061">
                  <c:v>63030.5</c:v>
                </c:pt>
                <c:pt idx="126062">
                  <c:v>63031</c:v>
                </c:pt>
                <c:pt idx="126063">
                  <c:v>63031.5</c:v>
                </c:pt>
                <c:pt idx="126064">
                  <c:v>63032</c:v>
                </c:pt>
                <c:pt idx="126065">
                  <c:v>63032.5</c:v>
                </c:pt>
                <c:pt idx="126066">
                  <c:v>63033</c:v>
                </c:pt>
                <c:pt idx="126067">
                  <c:v>63033.5</c:v>
                </c:pt>
                <c:pt idx="126068">
                  <c:v>63034</c:v>
                </c:pt>
                <c:pt idx="126069">
                  <c:v>63034.5</c:v>
                </c:pt>
                <c:pt idx="126070">
                  <c:v>63035</c:v>
                </c:pt>
                <c:pt idx="126071">
                  <c:v>63035.5</c:v>
                </c:pt>
                <c:pt idx="126072">
                  <c:v>63036</c:v>
                </c:pt>
                <c:pt idx="126073">
                  <c:v>63036.5</c:v>
                </c:pt>
                <c:pt idx="126074">
                  <c:v>63037</c:v>
                </c:pt>
                <c:pt idx="126075">
                  <c:v>63037.5</c:v>
                </c:pt>
                <c:pt idx="126076">
                  <c:v>63038</c:v>
                </c:pt>
                <c:pt idx="126077">
                  <c:v>63038.5</c:v>
                </c:pt>
                <c:pt idx="126078">
                  <c:v>63039</c:v>
                </c:pt>
                <c:pt idx="126079">
                  <c:v>63039.5</c:v>
                </c:pt>
                <c:pt idx="126080">
                  <c:v>63040</c:v>
                </c:pt>
                <c:pt idx="126081">
                  <c:v>63040.5</c:v>
                </c:pt>
                <c:pt idx="126082">
                  <c:v>63041</c:v>
                </c:pt>
                <c:pt idx="126083">
                  <c:v>63041.5</c:v>
                </c:pt>
                <c:pt idx="126084">
                  <c:v>63042</c:v>
                </c:pt>
                <c:pt idx="126085">
                  <c:v>63042.5</c:v>
                </c:pt>
                <c:pt idx="126086">
                  <c:v>63043</c:v>
                </c:pt>
                <c:pt idx="126087">
                  <c:v>63043.5</c:v>
                </c:pt>
                <c:pt idx="126088">
                  <c:v>63044</c:v>
                </c:pt>
                <c:pt idx="126089">
                  <c:v>63044.5</c:v>
                </c:pt>
                <c:pt idx="126090">
                  <c:v>63045</c:v>
                </c:pt>
                <c:pt idx="126091">
                  <c:v>63045.5</c:v>
                </c:pt>
                <c:pt idx="126092">
                  <c:v>63046</c:v>
                </c:pt>
                <c:pt idx="126093">
                  <c:v>63046.5</c:v>
                </c:pt>
                <c:pt idx="126094">
                  <c:v>63047</c:v>
                </c:pt>
                <c:pt idx="126095">
                  <c:v>63047.5</c:v>
                </c:pt>
                <c:pt idx="126096">
                  <c:v>63048</c:v>
                </c:pt>
                <c:pt idx="126097">
                  <c:v>63048.5</c:v>
                </c:pt>
                <c:pt idx="126098">
                  <c:v>63049</c:v>
                </c:pt>
                <c:pt idx="126099">
                  <c:v>63049.5</c:v>
                </c:pt>
                <c:pt idx="126100">
                  <c:v>63050</c:v>
                </c:pt>
                <c:pt idx="126101">
                  <c:v>63050.5</c:v>
                </c:pt>
                <c:pt idx="126102">
                  <c:v>63051</c:v>
                </c:pt>
                <c:pt idx="126103">
                  <c:v>63051.5</c:v>
                </c:pt>
                <c:pt idx="126104">
                  <c:v>63052</c:v>
                </c:pt>
                <c:pt idx="126105">
                  <c:v>63052.5</c:v>
                </c:pt>
                <c:pt idx="126106">
                  <c:v>63053</c:v>
                </c:pt>
                <c:pt idx="126107">
                  <c:v>63053.5</c:v>
                </c:pt>
                <c:pt idx="126108">
                  <c:v>63054</c:v>
                </c:pt>
                <c:pt idx="126109">
                  <c:v>63054.5</c:v>
                </c:pt>
                <c:pt idx="126110">
                  <c:v>63055</c:v>
                </c:pt>
                <c:pt idx="126111">
                  <c:v>63055.5</c:v>
                </c:pt>
                <c:pt idx="126112">
                  <c:v>63056</c:v>
                </c:pt>
                <c:pt idx="126113">
                  <c:v>63056.5</c:v>
                </c:pt>
                <c:pt idx="126114">
                  <c:v>63057</c:v>
                </c:pt>
                <c:pt idx="126115">
                  <c:v>63057.5</c:v>
                </c:pt>
                <c:pt idx="126116">
                  <c:v>63058</c:v>
                </c:pt>
                <c:pt idx="126117">
                  <c:v>63058.5</c:v>
                </c:pt>
                <c:pt idx="126118">
                  <c:v>63059</c:v>
                </c:pt>
                <c:pt idx="126119">
                  <c:v>63059.5</c:v>
                </c:pt>
                <c:pt idx="126120">
                  <c:v>63060</c:v>
                </c:pt>
                <c:pt idx="126121">
                  <c:v>63060.5</c:v>
                </c:pt>
                <c:pt idx="126122">
                  <c:v>63061</c:v>
                </c:pt>
                <c:pt idx="126123">
                  <c:v>63061.5</c:v>
                </c:pt>
                <c:pt idx="126124">
                  <c:v>63062</c:v>
                </c:pt>
                <c:pt idx="126125">
                  <c:v>63062.5</c:v>
                </c:pt>
                <c:pt idx="126126">
                  <c:v>63063</c:v>
                </c:pt>
                <c:pt idx="126127">
                  <c:v>63063.5</c:v>
                </c:pt>
                <c:pt idx="126128">
                  <c:v>63064</c:v>
                </c:pt>
                <c:pt idx="126129">
                  <c:v>63064.5</c:v>
                </c:pt>
                <c:pt idx="126130">
                  <c:v>63065</c:v>
                </c:pt>
                <c:pt idx="126131">
                  <c:v>63065.5</c:v>
                </c:pt>
                <c:pt idx="126132">
                  <c:v>63066</c:v>
                </c:pt>
                <c:pt idx="126133">
                  <c:v>63066.5</c:v>
                </c:pt>
                <c:pt idx="126134">
                  <c:v>63067</c:v>
                </c:pt>
                <c:pt idx="126135">
                  <c:v>63067.5</c:v>
                </c:pt>
                <c:pt idx="126136">
                  <c:v>63068</c:v>
                </c:pt>
                <c:pt idx="126137">
                  <c:v>63068.5</c:v>
                </c:pt>
                <c:pt idx="126138">
                  <c:v>63069</c:v>
                </c:pt>
                <c:pt idx="126139">
                  <c:v>63069.5</c:v>
                </c:pt>
                <c:pt idx="126140">
                  <c:v>63070</c:v>
                </c:pt>
                <c:pt idx="126141">
                  <c:v>63070.5</c:v>
                </c:pt>
                <c:pt idx="126142">
                  <c:v>63071</c:v>
                </c:pt>
                <c:pt idx="126143">
                  <c:v>63071.5</c:v>
                </c:pt>
                <c:pt idx="126144">
                  <c:v>63072</c:v>
                </c:pt>
                <c:pt idx="126145">
                  <c:v>63072.5</c:v>
                </c:pt>
                <c:pt idx="126146">
                  <c:v>63073</c:v>
                </c:pt>
                <c:pt idx="126147">
                  <c:v>63073.5</c:v>
                </c:pt>
                <c:pt idx="126148">
                  <c:v>63074</c:v>
                </c:pt>
                <c:pt idx="126149">
                  <c:v>63074.5</c:v>
                </c:pt>
                <c:pt idx="126150">
                  <c:v>63075</c:v>
                </c:pt>
                <c:pt idx="126151">
                  <c:v>63075.5</c:v>
                </c:pt>
                <c:pt idx="126152">
                  <c:v>63076</c:v>
                </c:pt>
                <c:pt idx="126153">
                  <c:v>63076.5</c:v>
                </c:pt>
                <c:pt idx="126154">
                  <c:v>63077</c:v>
                </c:pt>
                <c:pt idx="126155">
                  <c:v>63077.5</c:v>
                </c:pt>
                <c:pt idx="126156">
                  <c:v>63078</c:v>
                </c:pt>
                <c:pt idx="126157">
                  <c:v>63078.5</c:v>
                </c:pt>
                <c:pt idx="126158">
                  <c:v>63079</c:v>
                </c:pt>
                <c:pt idx="126159">
                  <c:v>63079.5</c:v>
                </c:pt>
                <c:pt idx="126160">
                  <c:v>63080</c:v>
                </c:pt>
                <c:pt idx="126161">
                  <c:v>63080.5</c:v>
                </c:pt>
                <c:pt idx="126162">
                  <c:v>63081</c:v>
                </c:pt>
                <c:pt idx="126163">
                  <c:v>63081.5</c:v>
                </c:pt>
                <c:pt idx="126164">
                  <c:v>63082</c:v>
                </c:pt>
                <c:pt idx="126165">
                  <c:v>63082.5</c:v>
                </c:pt>
                <c:pt idx="126166">
                  <c:v>63083</c:v>
                </c:pt>
                <c:pt idx="126167">
                  <c:v>63083.5</c:v>
                </c:pt>
                <c:pt idx="126168">
                  <c:v>63084</c:v>
                </c:pt>
                <c:pt idx="126169">
                  <c:v>63084.5</c:v>
                </c:pt>
                <c:pt idx="126170">
                  <c:v>63085</c:v>
                </c:pt>
                <c:pt idx="126171">
                  <c:v>63085.5</c:v>
                </c:pt>
                <c:pt idx="126172">
                  <c:v>63086</c:v>
                </c:pt>
                <c:pt idx="126173">
                  <c:v>63086.5</c:v>
                </c:pt>
                <c:pt idx="126174">
                  <c:v>63087</c:v>
                </c:pt>
                <c:pt idx="126175">
                  <c:v>63087.5</c:v>
                </c:pt>
                <c:pt idx="126176">
                  <c:v>63088</c:v>
                </c:pt>
                <c:pt idx="126177">
                  <c:v>63088.5</c:v>
                </c:pt>
                <c:pt idx="126178">
                  <c:v>63089</c:v>
                </c:pt>
                <c:pt idx="126179">
                  <c:v>63089.5</c:v>
                </c:pt>
                <c:pt idx="126180">
                  <c:v>63090</c:v>
                </c:pt>
                <c:pt idx="126181">
                  <c:v>63090.5</c:v>
                </c:pt>
                <c:pt idx="126182">
                  <c:v>63091</c:v>
                </c:pt>
                <c:pt idx="126183">
                  <c:v>63091.5</c:v>
                </c:pt>
                <c:pt idx="126184">
                  <c:v>63092</c:v>
                </c:pt>
                <c:pt idx="126185">
                  <c:v>63092.5</c:v>
                </c:pt>
                <c:pt idx="126186">
                  <c:v>63093</c:v>
                </c:pt>
                <c:pt idx="126187">
                  <c:v>63093.5</c:v>
                </c:pt>
                <c:pt idx="126188">
                  <c:v>63094</c:v>
                </c:pt>
                <c:pt idx="126189">
                  <c:v>63094.5</c:v>
                </c:pt>
                <c:pt idx="126190">
                  <c:v>63095</c:v>
                </c:pt>
                <c:pt idx="126191">
                  <c:v>63095.5</c:v>
                </c:pt>
                <c:pt idx="126192">
                  <c:v>63096</c:v>
                </c:pt>
                <c:pt idx="126193">
                  <c:v>63096.5</c:v>
                </c:pt>
                <c:pt idx="126194">
                  <c:v>63097</c:v>
                </c:pt>
                <c:pt idx="126195">
                  <c:v>63097.5</c:v>
                </c:pt>
                <c:pt idx="126196">
                  <c:v>63098</c:v>
                </c:pt>
                <c:pt idx="126197">
                  <c:v>63098.5</c:v>
                </c:pt>
                <c:pt idx="126198">
                  <c:v>63099</c:v>
                </c:pt>
                <c:pt idx="126199">
                  <c:v>63099.5</c:v>
                </c:pt>
                <c:pt idx="126200">
                  <c:v>63100</c:v>
                </c:pt>
                <c:pt idx="126201">
                  <c:v>63100.5</c:v>
                </c:pt>
                <c:pt idx="126202">
                  <c:v>63101</c:v>
                </c:pt>
                <c:pt idx="126203">
                  <c:v>63101.5</c:v>
                </c:pt>
                <c:pt idx="126204">
                  <c:v>63102</c:v>
                </c:pt>
                <c:pt idx="126205">
                  <c:v>63102.5</c:v>
                </c:pt>
                <c:pt idx="126206">
                  <c:v>63103</c:v>
                </c:pt>
                <c:pt idx="126207">
                  <c:v>63103.5</c:v>
                </c:pt>
                <c:pt idx="126208">
                  <c:v>63104</c:v>
                </c:pt>
                <c:pt idx="126209">
                  <c:v>63104.5</c:v>
                </c:pt>
                <c:pt idx="126210">
                  <c:v>63105</c:v>
                </c:pt>
                <c:pt idx="126211">
                  <c:v>63105.5</c:v>
                </c:pt>
                <c:pt idx="126212">
                  <c:v>63106</c:v>
                </c:pt>
                <c:pt idx="126213">
                  <c:v>63106.5</c:v>
                </c:pt>
                <c:pt idx="126214">
                  <c:v>63107</c:v>
                </c:pt>
                <c:pt idx="126215">
                  <c:v>63107.5</c:v>
                </c:pt>
                <c:pt idx="126216">
                  <c:v>63108</c:v>
                </c:pt>
                <c:pt idx="126217">
                  <c:v>63108.5</c:v>
                </c:pt>
                <c:pt idx="126218">
                  <c:v>63109</c:v>
                </c:pt>
                <c:pt idx="126219">
                  <c:v>63109.5</c:v>
                </c:pt>
                <c:pt idx="126220">
                  <c:v>63110</c:v>
                </c:pt>
                <c:pt idx="126221">
                  <c:v>63110.5</c:v>
                </c:pt>
                <c:pt idx="126222">
                  <c:v>63111</c:v>
                </c:pt>
                <c:pt idx="126223">
                  <c:v>63111.5</c:v>
                </c:pt>
                <c:pt idx="126224">
                  <c:v>63112</c:v>
                </c:pt>
                <c:pt idx="126225">
                  <c:v>63112.5</c:v>
                </c:pt>
                <c:pt idx="126226">
                  <c:v>63113</c:v>
                </c:pt>
                <c:pt idx="126227">
                  <c:v>63113.5</c:v>
                </c:pt>
                <c:pt idx="126228">
                  <c:v>63114</c:v>
                </c:pt>
                <c:pt idx="126229">
                  <c:v>63114.5</c:v>
                </c:pt>
                <c:pt idx="126230">
                  <c:v>63115</c:v>
                </c:pt>
                <c:pt idx="126231">
                  <c:v>63115.5</c:v>
                </c:pt>
                <c:pt idx="126232">
                  <c:v>63116</c:v>
                </c:pt>
                <c:pt idx="126233">
                  <c:v>63116.5</c:v>
                </c:pt>
                <c:pt idx="126234">
                  <c:v>63117</c:v>
                </c:pt>
                <c:pt idx="126235">
                  <c:v>63117.5</c:v>
                </c:pt>
                <c:pt idx="126236">
                  <c:v>63118</c:v>
                </c:pt>
                <c:pt idx="126237">
                  <c:v>63118.5</c:v>
                </c:pt>
                <c:pt idx="126238">
                  <c:v>63119</c:v>
                </c:pt>
                <c:pt idx="126239">
                  <c:v>63119.5</c:v>
                </c:pt>
                <c:pt idx="126240">
                  <c:v>63120</c:v>
                </c:pt>
                <c:pt idx="126241">
                  <c:v>63120.5</c:v>
                </c:pt>
                <c:pt idx="126242">
                  <c:v>63121</c:v>
                </c:pt>
                <c:pt idx="126243">
                  <c:v>63121.5</c:v>
                </c:pt>
                <c:pt idx="126244">
                  <c:v>63122</c:v>
                </c:pt>
                <c:pt idx="126245">
                  <c:v>63122.5</c:v>
                </c:pt>
                <c:pt idx="126246">
                  <c:v>63123</c:v>
                </c:pt>
                <c:pt idx="126247">
                  <c:v>63123.5</c:v>
                </c:pt>
                <c:pt idx="126248">
                  <c:v>63124</c:v>
                </c:pt>
                <c:pt idx="126249">
                  <c:v>63124.5</c:v>
                </c:pt>
                <c:pt idx="126250">
                  <c:v>63125</c:v>
                </c:pt>
                <c:pt idx="126251">
                  <c:v>63125.5</c:v>
                </c:pt>
                <c:pt idx="126252">
                  <c:v>63126</c:v>
                </c:pt>
                <c:pt idx="126253">
                  <c:v>63126.5</c:v>
                </c:pt>
                <c:pt idx="126254">
                  <c:v>63127</c:v>
                </c:pt>
                <c:pt idx="126255">
                  <c:v>63127.5</c:v>
                </c:pt>
                <c:pt idx="126256">
                  <c:v>63128</c:v>
                </c:pt>
                <c:pt idx="126257">
                  <c:v>63128.5</c:v>
                </c:pt>
                <c:pt idx="126258">
                  <c:v>63129</c:v>
                </c:pt>
                <c:pt idx="126259">
                  <c:v>63129.5</c:v>
                </c:pt>
                <c:pt idx="126260">
                  <c:v>63130</c:v>
                </c:pt>
                <c:pt idx="126261">
                  <c:v>63130.5</c:v>
                </c:pt>
                <c:pt idx="126262">
                  <c:v>63131</c:v>
                </c:pt>
                <c:pt idx="126263">
                  <c:v>63131.5</c:v>
                </c:pt>
                <c:pt idx="126264">
                  <c:v>63132</c:v>
                </c:pt>
                <c:pt idx="126265">
                  <c:v>63132.5</c:v>
                </c:pt>
                <c:pt idx="126266">
                  <c:v>63133</c:v>
                </c:pt>
                <c:pt idx="126267">
                  <c:v>63133.5</c:v>
                </c:pt>
                <c:pt idx="126268">
                  <c:v>63134</c:v>
                </c:pt>
                <c:pt idx="126269">
                  <c:v>63134.5</c:v>
                </c:pt>
                <c:pt idx="126270">
                  <c:v>63135</c:v>
                </c:pt>
                <c:pt idx="126271">
                  <c:v>63135.5</c:v>
                </c:pt>
                <c:pt idx="126272">
                  <c:v>63136</c:v>
                </c:pt>
                <c:pt idx="126273">
                  <c:v>63136.5</c:v>
                </c:pt>
                <c:pt idx="126274">
                  <c:v>63137</c:v>
                </c:pt>
                <c:pt idx="126275">
                  <c:v>63137.5</c:v>
                </c:pt>
                <c:pt idx="126276">
                  <c:v>63138</c:v>
                </c:pt>
                <c:pt idx="126277">
                  <c:v>63138.5</c:v>
                </c:pt>
                <c:pt idx="126278">
                  <c:v>63139</c:v>
                </c:pt>
                <c:pt idx="126279">
                  <c:v>63139.5</c:v>
                </c:pt>
                <c:pt idx="126280">
                  <c:v>63140</c:v>
                </c:pt>
                <c:pt idx="126281">
                  <c:v>63140.5</c:v>
                </c:pt>
                <c:pt idx="126282">
                  <c:v>63141</c:v>
                </c:pt>
                <c:pt idx="126283">
                  <c:v>63141.5</c:v>
                </c:pt>
                <c:pt idx="126284">
                  <c:v>63142</c:v>
                </c:pt>
                <c:pt idx="126285">
                  <c:v>63142.5</c:v>
                </c:pt>
                <c:pt idx="126286">
                  <c:v>63143</c:v>
                </c:pt>
                <c:pt idx="126287">
                  <c:v>63143.5</c:v>
                </c:pt>
                <c:pt idx="126288">
                  <c:v>63144</c:v>
                </c:pt>
                <c:pt idx="126289">
                  <c:v>63144.5</c:v>
                </c:pt>
                <c:pt idx="126290">
                  <c:v>63145</c:v>
                </c:pt>
                <c:pt idx="126291">
                  <c:v>63145.5</c:v>
                </c:pt>
                <c:pt idx="126292">
                  <c:v>63146</c:v>
                </c:pt>
                <c:pt idx="126293">
                  <c:v>63146.5</c:v>
                </c:pt>
                <c:pt idx="126294">
                  <c:v>63147</c:v>
                </c:pt>
                <c:pt idx="126295">
                  <c:v>63147.5</c:v>
                </c:pt>
                <c:pt idx="126296">
                  <c:v>63148</c:v>
                </c:pt>
                <c:pt idx="126297">
                  <c:v>63148.5</c:v>
                </c:pt>
                <c:pt idx="126298">
                  <c:v>63149</c:v>
                </c:pt>
                <c:pt idx="126299">
                  <c:v>63149.5</c:v>
                </c:pt>
                <c:pt idx="126300">
                  <c:v>63150</c:v>
                </c:pt>
                <c:pt idx="126301">
                  <c:v>63150.5</c:v>
                </c:pt>
                <c:pt idx="126302">
                  <c:v>63151</c:v>
                </c:pt>
                <c:pt idx="126303">
                  <c:v>63151.5</c:v>
                </c:pt>
                <c:pt idx="126304">
                  <c:v>63152</c:v>
                </c:pt>
                <c:pt idx="126305">
                  <c:v>63152.5</c:v>
                </c:pt>
                <c:pt idx="126306">
                  <c:v>63153</c:v>
                </c:pt>
                <c:pt idx="126307">
                  <c:v>63153.5</c:v>
                </c:pt>
                <c:pt idx="126308">
                  <c:v>63154</c:v>
                </c:pt>
                <c:pt idx="126309">
                  <c:v>63154.5</c:v>
                </c:pt>
                <c:pt idx="126310">
                  <c:v>63155</c:v>
                </c:pt>
                <c:pt idx="126311">
                  <c:v>63155.5</c:v>
                </c:pt>
                <c:pt idx="126312">
                  <c:v>63156</c:v>
                </c:pt>
                <c:pt idx="126313">
                  <c:v>63156.5</c:v>
                </c:pt>
                <c:pt idx="126314">
                  <c:v>63157</c:v>
                </c:pt>
                <c:pt idx="126315">
                  <c:v>63157.5</c:v>
                </c:pt>
                <c:pt idx="126316">
                  <c:v>63158</c:v>
                </c:pt>
                <c:pt idx="126317">
                  <c:v>63158.5</c:v>
                </c:pt>
                <c:pt idx="126318">
                  <c:v>63159</c:v>
                </c:pt>
                <c:pt idx="126319">
                  <c:v>63159.5</c:v>
                </c:pt>
                <c:pt idx="126320">
                  <c:v>63160</c:v>
                </c:pt>
                <c:pt idx="126321">
                  <c:v>63160.5</c:v>
                </c:pt>
                <c:pt idx="126322">
                  <c:v>63161</c:v>
                </c:pt>
                <c:pt idx="126323">
                  <c:v>63161.5</c:v>
                </c:pt>
                <c:pt idx="126324">
                  <c:v>63162</c:v>
                </c:pt>
                <c:pt idx="126325">
                  <c:v>63162.5</c:v>
                </c:pt>
                <c:pt idx="126326">
                  <c:v>63163</c:v>
                </c:pt>
                <c:pt idx="126327">
                  <c:v>63163.5</c:v>
                </c:pt>
                <c:pt idx="126328">
                  <c:v>63164</c:v>
                </c:pt>
                <c:pt idx="126329">
                  <c:v>63164.5</c:v>
                </c:pt>
                <c:pt idx="126330">
                  <c:v>63165</c:v>
                </c:pt>
                <c:pt idx="126331">
                  <c:v>63165.5</c:v>
                </c:pt>
                <c:pt idx="126332">
                  <c:v>63166</c:v>
                </c:pt>
                <c:pt idx="126333">
                  <c:v>63166.5</c:v>
                </c:pt>
                <c:pt idx="126334">
                  <c:v>63167</c:v>
                </c:pt>
                <c:pt idx="126335">
                  <c:v>63167.5</c:v>
                </c:pt>
                <c:pt idx="126336">
                  <c:v>63168</c:v>
                </c:pt>
                <c:pt idx="126337">
                  <c:v>63168.5</c:v>
                </c:pt>
                <c:pt idx="126338">
                  <c:v>63169</c:v>
                </c:pt>
                <c:pt idx="126339">
                  <c:v>63169.5</c:v>
                </c:pt>
                <c:pt idx="126340">
                  <c:v>63170</c:v>
                </c:pt>
                <c:pt idx="126341">
                  <c:v>63170.5</c:v>
                </c:pt>
                <c:pt idx="126342">
                  <c:v>63171</c:v>
                </c:pt>
                <c:pt idx="126343">
                  <c:v>63171.5</c:v>
                </c:pt>
                <c:pt idx="126344">
                  <c:v>63172</c:v>
                </c:pt>
                <c:pt idx="126345">
                  <c:v>63172.5</c:v>
                </c:pt>
                <c:pt idx="126346">
                  <c:v>63173</c:v>
                </c:pt>
                <c:pt idx="126347">
                  <c:v>63173.5</c:v>
                </c:pt>
                <c:pt idx="126348">
                  <c:v>63174</c:v>
                </c:pt>
                <c:pt idx="126349">
                  <c:v>63174.5</c:v>
                </c:pt>
                <c:pt idx="126350">
                  <c:v>63175</c:v>
                </c:pt>
                <c:pt idx="126351">
                  <c:v>63175.5</c:v>
                </c:pt>
                <c:pt idx="126352">
                  <c:v>63176</c:v>
                </c:pt>
                <c:pt idx="126353">
                  <c:v>63176.5</c:v>
                </c:pt>
                <c:pt idx="126354">
                  <c:v>63177</c:v>
                </c:pt>
                <c:pt idx="126355">
                  <c:v>63177.5</c:v>
                </c:pt>
                <c:pt idx="126356">
                  <c:v>63178</c:v>
                </c:pt>
                <c:pt idx="126357">
                  <c:v>63178.5</c:v>
                </c:pt>
                <c:pt idx="126358">
                  <c:v>63179</c:v>
                </c:pt>
                <c:pt idx="126359">
                  <c:v>63179.5</c:v>
                </c:pt>
                <c:pt idx="126360">
                  <c:v>63180</c:v>
                </c:pt>
                <c:pt idx="126361">
                  <c:v>63180.5</c:v>
                </c:pt>
                <c:pt idx="126362">
                  <c:v>63181</c:v>
                </c:pt>
                <c:pt idx="126363">
                  <c:v>63181.5</c:v>
                </c:pt>
                <c:pt idx="126364">
                  <c:v>63182</c:v>
                </c:pt>
                <c:pt idx="126365">
                  <c:v>63182.5</c:v>
                </c:pt>
                <c:pt idx="126366">
                  <c:v>63183</c:v>
                </c:pt>
                <c:pt idx="126367">
                  <c:v>63183.5</c:v>
                </c:pt>
                <c:pt idx="126368">
                  <c:v>63184</c:v>
                </c:pt>
                <c:pt idx="126369">
                  <c:v>63184.5</c:v>
                </c:pt>
                <c:pt idx="126370">
                  <c:v>63185</c:v>
                </c:pt>
                <c:pt idx="126371">
                  <c:v>63185.5</c:v>
                </c:pt>
                <c:pt idx="126372">
                  <c:v>63186</c:v>
                </c:pt>
                <c:pt idx="126373">
                  <c:v>63186.5</c:v>
                </c:pt>
                <c:pt idx="126374">
                  <c:v>63187</c:v>
                </c:pt>
                <c:pt idx="126375">
                  <c:v>63187.5</c:v>
                </c:pt>
                <c:pt idx="126376">
                  <c:v>63188</c:v>
                </c:pt>
                <c:pt idx="126377">
                  <c:v>63188.5</c:v>
                </c:pt>
                <c:pt idx="126378">
                  <c:v>63189</c:v>
                </c:pt>
                <c:pt idx="126379">
                  <c:v>63189.5</c:v>
                </c:pt>
                <c:pt idx="126380">
                  <c:v>63190</c:v>
                </c:pt>
                <c:pt idx="126381">
                  <c:v>63190.5</c:v>
                </c:pt>
                <c:pt idx="126382">
                  <c:v>63191</c:v>
                </c:pt>
                <c:pt idx="126383">
                  <c:v>63191.5</c:v>
                </c:pt>
                <c:pt idx="126384">
                  <c:v>63192</c:v>
                </c:pt>
                <c:pt idx="126385">
                  <c:v>63192.5</c:v>
                </c:pt>
                <c:pt idx="126386">
                  <c:v>63193</c:v>
                </c:pt>
                <c:pt idx="126387">
                  <c:v>63193.5</c:v>
                </c:pt>
                <c:pt idx="126388">
                  <c:v>63194</c:v>
                </c:pt>
                <c:pt idx="126389">
                  <c:v>63194.5</c:v>
                </c:pt>
                <c:pt idx="126390">
                  <c:v>63195</c:v>
                </c:pt>
                <c:pt idx="126391">
                  <c:v>63195.5</c:v>
                </c:pt>
                <c:pt idx="126392">
                  <c:v>63196</c:v>
                </c:pt>
                <c:pt idx="126393">
                  <c:v>63196.5</c:v>
                </c:pt>
                <c:pt idx="126394">
                  <c:v>63197</c:v>
                </c:pt>
                <c:pt idx="126395">
                  <c:v>63197.5</c:v>
                </c:pt>
                <c:pt idx="126396">
                  <c:v>63198</c:v>
                </c:pt>
                <c:pt idx="126397">
                  <c:v>63198.5</c:v>
                </c:pt>
                <c:pt idx="126398">
                  <c:v>63199</c:v>
                </c:pt>
                <c:pt idx="126399">
                  <c:v>63199.5</c:v>
                </c:pt>
                <c:pt idx="126400">
                  <c:v>63200</c:v>
                </c:pt>
                <c:pt idx="126401">
                  <c:v>63200.5</c:v>
                </c:pt>
                <c:pt idx="126402">
                  <c:v>63201</c:v>
                </c:pt>
                <c:pt idx="126403">
                  <c:v>63201.5</c:v>
                </c:pt>
                <c:pt idx="126404">
                  <c:v>63202</c:v>
                </c:pt>
                <c:pt idx="126405">
                  <c:v>63202.5</c:v>
                </c:pt>
                <c:pt idx="126406">
                  <c:v>63203</c:v>
                </c:pt>
                <c:pt idx="126407">
                  <c:v>63203.5</c:v>
                </c:pt>
                <c:pt idx="126408">
                  <c:v>63204</c:v>
                </c:pt>
                <c:pt idx="126409">
                  <c:v>63204.5</c:v>
                </c:pt>
                <c:pt idx="126410">
                  <c:v>63205</c:v>
                </c:pt>
                <c:pt idx="126411">
                  <c:v>63205.5</c:v>
                </c:pt>
                <c:pt idx="126412">
                  <c:v>63206</c:v>
                </c:pt>
                <c:pt idx="126413">
                  <c:v>63206.5</c:v>
                </c:pt>
                <c:pt idx="126414">
                  <c:v>63207</c:v>
                </c:pt>
                <c:pt idx="126415">
                  <c:v>63207.5</c:v>
                </c:pt>
                <c:pt idx="126416">
                  <c:v>63208</c:v>
                </c:pt>
                <c:pt idx="126417">
                  <c:v>63208.5</c:v>
                </c:pt>
                <c:pt idx="126418">
                  <c:v>63209</c:v>
                </c:pt>
                <c:pt idx="126419">
                  <c:v>63209.5</c:v>
                </c:pt>
                <c:pt idx="126420">
                  <c:v>63210</c:v>
                </c:pt>
                <c:pt idx="126421">
                  <c:v>63210.5</c:v>
                </c:pt>
                <c:pt idx="126422">
                  <c:v>63211</c:v>
                </c:pt>
                <c:pt idx="126423">
                  <c:v>63211.5</c:v>
                </c:pt>
                <c:pt idx="126424">
                  <c:v>63212</c:v>
                </c:pt>
                <c:pt idx="126425">
                  <c:v>63212.5</c:v>
                </c:pt>
                <c:pt idx="126426">
                  <c:v>63213</c:v>
                </c:pt>
                <c:pt idx="126427">
                  <c:v>63213.5</c:v>
                </c:pt>
                <c:pt idx="126428">
                  <c:v>63214</c:v>
                </c:pt>
                <c:pt idx="126429">
                  <c:v>63214.5</c:v>
                </c:pt>
                <c:pt idx="126430">
                  <c:v>63215</c:v>
                </c:pt>
                <c:pt idx="126431">
                  <c:v>63215.5</c:v>
                </c:pt>
                <c:pt idx="126432">
                  <c:v>63216</c:v>
                </c:pt>
                <c:pt idx="126433">
                  <c:v>63216.5</c:v>
                </c:pt>
                <c:pt idx="126434">
                  <c:v>63217</c:v>
                </c:pt>
                <c:pt idx="126435">
                  <c:v>63217.5</c:v>
                </c:pt>
                <c:pt idx="126436">
                  <c:v>63218</c:v>
                </c:pt>
                <c:pt idx="126437">
                  <c:v>63218.5</c:v>
                </c:pt>
                <c:pt idx="126438">
                  <c:v>63219</c:v>
                </c:pt>
                <c:pt idx="126439">
                  <c:v>63219.5</c:v>
                </c:pt>
                <c:pt idx="126440">
                  <c:v>63220</c:v>
                </c:pt>
                <c:pt idx="126441">
                  <c:v>63220.5</c:v>
                </c:pt>
                <c:pt idx="126442">
                  <c:v>63221</c:v>
                </c:pt>
                <c:pt idx="126443">
                  <c:v>63221.5</c:v>
                </c:pt>
                <c:pt idx="126444">
                  <c:v>63222</c:v>
                </c:pt>
                <c:pt idx="126445">
                  <c:v>63222.5</c:v>
                </c:pt>
                <c:pt idx="126446">
                  <c:v>63223</c:v>
                </c:pt>
                <c:pt idx="126447">
                  <c:v>63223.5</c:v>
                </c:pt>
                <c:pt idx="126448">
                  <c:v>63224</c:v>
                </c:pt>
                <c:pt idx="126449">
                  <c:v>63224.5</c:v>
                </c:pt>
                <c:pt idx="126450">
                  <c:v>63225</c:v>
                </c:pt>
                <c:pt idx="126451">
                  <c:v>63225.5</c:v>
                </c:pt>
                <c:pt idx="126452">
                  <c:v>63226</c:v>
                </c:pt>
                <c:pt idx="126453">
                  <c:v>63226.5</c:v>
                </c:pt>
                <c:pt idx="126454">
                  <c:v>63227</c:v>
                </c:pt>
                <c:pt idx="126455">
                  <c:v>63227.5</c:v>
                </c:pt>
                <c:pt idx="126456">
                  <c:v>63228</c:v>
                </c:pt>
                <c:pt idx="126457">
                  <c:v>63228.5</c:v>
                </c:pt>
                <c:pt idx="126458">
                  <c:v>63229</c:v>
                </c:pt>
                <c:pt idx="126459">
                  <c:v>63229.5</c:v>
                </c:pt>
                <c:pt idx="126460">
                  <c:v>63230</c:v>
                </c:pt>
                <c:pt idx="126461">
                  <c:v>63230.5</c:v>
                </c:pt>
                <c:pt idx="126462">
                  <c:v>63231</c:v>
                </c:pt>
                <c:pt idx="126463">
                  <c:v>63231.5</c:v>
                </c:pt>
                <c:pt idx="126464">
                  <c:v>63232</c:v>
                </c:pt>
                <c:pt idx="126465">
                  <c:v>63232.5</c:v>
                </c:pt>
                <c:pt idx="126466">
                  <c:v>63233</c:v>
                </c:pt>
                <c:pt idx="126467">
                  <c:v>63233.5</c:v>
                </c:pt>
                <c:pt idx="126468">
                  <c:v>63234</c:v>
                </c:pt>
                <c:pt idx="126469">
                  <c:v>63234.5</c:v>
                </c:pt>
                <c:pt idx="126470">
                  <c:v>63235</c:v>
                </c:pt>
                <c:pt idx="126471">
                  <c:v>63235.5</c:v>
                </c:pt>
                <c:pt idx="126472">
                  <c:v>63236</c:v>
                </c:pt>
                <c:pt idx="126473">
                  <c:v>63236.5</c:v>
                </c:pt>
                <c:pt idx="126474">
                  <c:v>63237</c:v>
                </c:pt>
                <c:pt idx="126475">
                  <c:v>63237.5</c:v>
                </c:pt>
                <c:pt idx="126476">
                  <c:v>63238</c:v>
                </c:pt>
                <c:pt idx="126477">
                  <c:v>63238.5</c:v>
                </c:pt>
                <c:pt idx="126478">
                  <c:v>63239</c:v>
                </c:pt>
                <c:pt idx="126479">
                  <c:v>63239.5</c:v>
                </c:pt>
                <c:pt idx="126480">
                  <c:v>63240</c:v>
                </c:pt>
                <c:pt idx="126481">
                  <c:v>63240.5</c:v>
                </c:pt>
                <c:pt idx="126482">
                  <c:v>63241</c:v>
                </c:pt>
                <c:pt idx="126483">
                  <c:v>63241.5</c:v>
                </c:pt>
                <c:pt idx="126484">
                  <c:v>63242</c:v>
                </c:pt>
                <c:pt idx="126485">
                  <c:v>63242.5</c:v>
                </c:pt>
                <c:pt idx="126486">
                  <c:v>63243</c:v>
                </c:pt>
                <c:pt idx="126487">
                  <c:v>63243.5</c:v>
                </c:pt>
                <c:pt idx="126488">
                  <c:v>63244</c:v>
                </c:pt>
                <c:pt idx="126489">
                  <c:v>63244.5</c:v>
                </c:pt>
                <c:pt idx="126490">
                  <c:v>63245</c:v>
                </c:pt>
                <c:pt idx="126491">
                  <c:v>63245.5</c:v>
                </c:pt>
                <c:pt idx="126492">
                  <c:v>63246</c:v>
                </c:pt>
                <c:pt idx="126493">
                  <c:v>63246.5</c:v>
                </c:pt>
                <c:pt idx="126494">
                  <c:v>63247</c:v>
                </c:pt>
                <c:pt idx="126495">
                  <c:v>63247.5</c:v>
                </c:pt>
                <c:pt idx="126496">
                  <c:v>63248</c:v>
                </c:pt>
                <c:pt idx="126497">
                  <c:v>63248.5</c:v>
                </c:pt>
                <c:pt idx="126498">
                  <c:v>63249</c:v>
                </c:pt>
                <c:pt idx="126499">
                  <c:v>63249.5</c:v>
                </c:pt>
                <c:pt idx="126500">
                  <c:v>63250</c:v>
                </c:pt>
                <c:pt idx="126501">
                  <c:v>63250.5</c:v>
                </c:pt>
                <c:pt idx="126502">
                  <c:v>63251</c:v>
                </c:pt>
                <c:pt idx="126503">
                  <c:v>63251.5</c:v>
                </c:pt>
                <c:pt idx="126504">
                  <c:v>63252</c:v>
                </c:pt>
                <c:pt idx="126505">
                  <c:v>63252.5</c:v>
                </c:pt>
                <c:pt idx="126506">
                  <c:v>63253</c:v>
                </c:pt>
                <c:pt idx="126507">
                  <c:v>63253.5</c:v>
                </c:pt>
                <c:pt idx="126508">
                  <c:v>63254</c:v>
                </c:pt>
                <c:pt idx="126509">
                  <c:v>63254.5</c:v>
                </c:pt>
                <c:pt idx="126510">
                  <c:v>63255</c:v>
                </c:pt>
                <c:pt idx="126511">
                  <c:v>63255.5</c:v>
                </c:pt>
                <c:pt idx="126512">
                  <c:v>63256</c:v>
                </c:pt>
                <c:pt idx="126513">
                  <c:v>63256.5</c:v>
                </c:pt>
                <c:pt idx="126514">
                  <c:v>63257</c:v>
                </c:pt>
                <c:pt idx="126515">
                  <c:v>63257.5</c:v>
                </c:pt>
                <c:pt idx="126516">
                  <c:v>63258</c:v>
                </c:pt>
                <c:pt idx="126517">
                  <c:v>63258.5</c:v>
                </c:pt>
                <c:pt idx="126518">
                  <c:v>63259</c:v>
                </c:pt>
                <c:pt idx="126519">
                  <c:v>63259.5</c:v>
                </c:pt>
                <c:pt idx="126520">
                  <c:v>63260</c:v>
                </c:pt>
                <c:pt idx="126521">
                  <c:v>63260.5</c:v>
                </c:pt>
                <c:pt idx="126522">
                  <c:v>63261</c:v>
                </c:pt>
                <c:pt idx="126523">
                  <c:v>63261.5</c:v>
                </c:pt>
                <c:pt idx="126524">
                  <c:v>63262</c:v>
                </c:pt>
                <c:pt idx="126525">
                  <c:v>63262.5</c:v>
                </c:pt>
                <c:pt idx="126526">
                  <c:v>63263</c:v>
                </c:pt>
                <c:pt idx="126527">
                  <c:v>63263.5</c:v>
                </c:pt>
                <c:pt idx="126528">
                  <c:v>63264</c:v>
                </c:pt>
                <c:pt idx="126529">
                  <c:v>63264.5</c:v>
                </c:pt>
                <c:pt idx="126530">
                  <c:v>63265</c:v>
                </c:pt>
                <c:pt idx="126531">
                  <c:v>63265.5</c:v>
                </c:pt>
                <c:pt idx="126532">
                  <c:v>63266</c:v>
                </c:pt>
                <c:pt idx="126533">
                  <c:v>63266.5</c:v>
                </c:pt>
                <c:pt idx="126534">
                  <c:v>63267</c:v>
                </c:pt>
                <c:pt idx="126535">
                  <c:v>63267.5</c:v>
                </c:pt>
                <c:pt idx="126536">
                  <c:v>63268</c:v>
                </c:pt>
                <c:pt idx="126537">
                  <c:v>63268.5</c:v>
                </c:pt>
                <c:pt idx="126538">
                  <c:v>63269</c:v>
                </c:pt>
                <c:pt idx="126539">
                  <c:v>63269.5</c:v>
                </c:pt>
                <c:pt idx="126540">
                  <c:v>63270</c:v>
                </c:pt>
                <c:pt idx="126541">
                  <c:v>63270.5</c:v>
                </c:pt>
                <c:pt idx="126542">
                  <c:v>63271</c:v>
                </c:pt>
                <c:pt idx="126543">
                  <c:v>63271.5</c:v>
                </c:pt>
                <c:pt idx="126544">
                  <c:v>63272</c:v>
                </c:pt>
                <c:pt idx="126545">
                  <c:v>63272.5</c:v>
                </c:pt>
                <c:pt idx="126546">
                  <c:v>63273</c:v>
                </c:pt>
                <c:pt idx="126547">
                  <c:v>63273.5</c:v>
                </c:pt>
                <c:pt idx="126548">
                  <c:v>63274</c:v>
                </c:pt>
                <c:pt idx="126549">
                  <c:v>63274.5</c:v>
                </c:pt>
                <c:pt idx="126550">
                  <c:v>63275</c:v>
                </c:pt>
                <c:pt idx="126551">
                  <c:v>63275.5</c:v>
                </c:pt>
                <c:pt idx="126552">
                  <c:v>63276</c:v>
                </c:pt>
                <c:pt idx="126553">
                  <c:v>63276.5</c:v>
                </c:pt>
                <c:pt idx="126554">
                  <c:v>63277</c:v>
                </c:pt>
                <c:pt idx="126555">
                  <c:v>63277.5</c:v>
                </c:pt>
                <c:pt idx="126556">
                  <c:v>63278</c:v>
                </c:pt>
                <c:pt idx="126557">
                  <c:v>63278.5</c:v>
                </c:pt>
                <c:pt idx="126558">
                  <c:v>63279</c:v>
                </c:pt>
                <c:pt idx="126559">
                  <c:v>63279.5</c:v>
                </c:pt>
                <c:pt idx="126560">
                  <c:v>63280</c:v>
                </c:pt>
                <c:pt idx="126561">
                  <c:v>63280.5</c:v>
                </c:pt>
                <c:pt idx="126562">
                  <c:v>63281</c:v>
                </c:pt>
                <c:pt idx="126563">
                  <c:v>63281.5</c:v>
                </c:pt>
                <c:pt idx="126564">
                  <c:v>63282</c:v>
                </c:pt>
                <c:pt idx="126565">
                  <c:v>63282.5</c:v>
                </c:pt>
                <c:pt idx="126566">
                  <c:v>63283</c:v>
                </c:pt>
                <c:pt idx="126567">
                  <c:v>63283.5</c:v>
                </c:pt>
                <c:pt idx="126568">
                  <c:v>63284</c:v>
                </c:pt>
                <c:pt idx="126569">
                  <c:v>63284.5</c:v>
                </c:pt>
                <c:pt idx="126570">
                  <c:v>63285</c:v>
                </c:pt>
                <c:pt idx="126571">
                  <c:v>63285.5</c:v>
                </c:pt>
                <c:pt idx="126572">
                  <c:v>63286</c:v>
                </c:pt>
                <c:pt idx="126573">
                  <c:v>63286.5</c:v>
                </c:pt>
                <c:pt idx="126574">
                  <c:v>63287</c:v>
                </c:pt>
                <c:pt idx="126575">
                  <c:v>63287.5</c:v>
                </c:pt>
                <c:pt idx="126576">
                  <c:v>63288</c:v>
                </c:pt>
                <c:pt idx="126577">
                  <c:v>63288.5</c:v>
                </c:pt>
                <c:pt idx="126578">
                  <c:v>63289</c:v>
                </c:pt>
                <c:pt idx="126579">
                  <c:v>63289.5</c:v>
                </c:pt>
                <c:pt idx="126580">
                  <c:v>63290</c:v>
                </c:pt>
                <c:pt idx="126581">
                  <c:v>63290.5</c:v>
                </c:pt>
                <c:pt idx="126582">
                  <c:v>63291</c:v>
                </c:pt>
                <c:pt idx="126583">
                  <c:v>63291.5</c:v>
                </c:pt>
                <c:pt idx="126584">
                  <c:v>63292</c:v>
                </c:pt>
                <c:pt idx="126585">
                  <c:v>63292.5</c:v>
                </c:pt>
                <c:pt idx="126586">
                  <c:v>63293</c:v>
                </c:pt>
                <c:pt idx="126587">
                  <c:v>63293.5</c:v>
                </c:pt>
                <c:pt idx="126588">
                  <c:v>63294</c:v>
                </c:pt>
                <c:pt idx="126589">
                  <c:v>63294.5</c:v>
                </c:pt>
                <c:pt idx="126590">
                  <c:v>63295</c:v>
                </c:pt>
                <c:pt idx="126591">
                  <c:v>63295.5</c:v>
                </c:pt>
                <c:pt idx="126592">
                  <c:v>63296</c:v>
                </c:pt>
                <c:pt idx="126593">
                  <c:v>63296.5</c:v>
                </c:pt>
                <c:pt idx="126594">
                  <c:v>63297</c:v>
                </c:pt>
                <c:pt idx="126595">
                  <c:v>63297.5</c:v>
                </c:pt>
                <c:pt idx="126596">
                  <c:v>63298</c:v>
                </c:pt>
                <c:pt idx="126597">
                  <c:v>63298.5</c:v>
                </c:pt>
                <c:pt idx="126598">
                  <c:v>63299</c:v>
                </c:pt>
                <c:pt idx="126599">
                  <c:v>63299.5</c:v>
                </c:pt>
                <c:pt idx="126600">
                  <c:v>63300</c:v>
                </c:pt>
                <c:pt idx="126601">
                  <c:v>63300.5</c:v>
                </c:pt>
                <c:pt idx="126602">
                  <c:v>63301</c:v>
                </c:pt>
                <c:pt idx="126603">
                  <c:v>63301.5</c:v>
                </c:pt>
                <c:pt idx="126604">
                  <c:v>63302</c:v>
                </c:pt>
                <c:pt idx="126605">
                  <c:v>63302.5</c:v>
                </c:pt>
                <c:pt idx="126606">
                  <c:v>63303</c:v>
                </c:pt>
                <c:pt idx="126607">
                  <c:v>63303.5</c:v>
                </c:pt>
                <c:pt idx="126608">
                  <c:v>63304</c:v>
                </c:pt>
                <c:pt idx="126609">
                  <c:v>63304.5</c:v>
                </c:pt>
                <c:pt idx="126610">
                  <c:v>63305</c:v>
                </c:pt>
                <c:pt idx="126611">
                  <c:v>63305.5</c:v>
                </c:pt>
                <c:pt idx="126612">
                  <c:v>63306</c:v>
                </c:pt>
                <c:pt idx="126613">
                  <c:v>63306.5</c:v>
                </c:pt>
                <c:pt idx="126614">
                  <c:v>63307</c:v>
                </c:pt>
                <c:pt idx="126615">
                  <c:v>63307.5</c:v>
                </c:pt>
                <c:pt idx="126616">
                  <c:v>63308</c:v>
                </c:pt>
                <c:pt idx="126617">
                  <c:v>63308.5</c:v>
                </c:pt>
                <c:pt idx="126618">
                  <c:v>63309</c:v>
                </c:pt>
                <c:pt idx="126619">
                  <c:v>63309.5</c:v>
                </c:pt>
                <c:pt idx="126620">
                  <c:v>63310</c:v>
                </c:pt>
                <c:pt idx="126621">
                  <c:v>63310.5</c:v>
                </c:pt>
                <c:pt idx="126622">
                  <c:v>63311</c:v>
                </c:pt>
                <c:pt idx="126623">
                  <c:v>63311.5</c:v>
                </c:pt>
                <c:pt idx="126624">
                  <c:v>63312</c:v>
                </c:pt>
                <c:pt idx="126625">
                  <c:v>63312.5</c:v>
                </c:pt>
                <c:pt idx="126626">
                  <c:v>63313</c:v>
                </c:pt>
                <c:pt idx="126627">
                  <c:v>63313.5</c:v>
                </c:pt>
                <c:pt idx="126628">
                  <c:v>63314</c:v>
                </c:pt>
                <c:pt idx="126629">
                  <c:v>63314.5</c:v>
                </c:pt>
                <c:pt idx="126630">
                  <c:v>63315</c:v>
                </c:pt>
                <c:pt idx="126631">
                  <c:v>63315.5</c:v>
                </c:pt>
                <c:pt idx="126632">
                  <c:v>63316</c:v>
                </c:pt>
                <c:pt idx="126633">
                  <c:v>63316.5</c:v>
                </c:pt>
                <c:pt idx="126634">
                  <c:v>63317</c:v>
                </c:pt>
                <c:pt idx="126635">
                  <c:v>63317.5</c:v>
                </c:pt>
                <c:pt idx="126636">
                  <c:v>63318</c:v>
                </c:pt>
                <c:pt idx="126637">
                  <c:v>63318.5</c:v>
                </c:pt>
                <c:pt idx="126638">
                  <c:v>63319</c:v>
                </c:pt>
                <c:pt idx="126639">
                  <c:v>63319.5</c:v>
                </c:pt>
                <c:pt idx="126640">
                  <c:v>63320</c:v>
                </c:pt>
                <c:pt idx="126641">
                  <c:v>63320.5</c:v>
                </c:pt>
                <c:pt idx="126642">
                  <c:v>63321</c:v>
                </c:pt>
                <c:pt idx="126643">
                  <c:v>63321.5</c:v>
                </c:pt>
                <c:pt idx="126644">
                  <c:v>63322</c:v>
                </c:pt>
                <c:pt idx="126645">
                  <c:v>63322.5</c:v>
                </c:pt>
                <c:pt idx="126646">
                  <c:v>63323</c:v>
                </c:pt>
                <c:pt idx="126647">
                  <c:v>63323.5</c:v>
                </c:pt>
                <c:pt idx="126648">
                  <c:v>63324</c:v>
                </c:pt>
                <c:pt idx="126649">
                  <c:v>63324.5</c:v>
                </c:pt>
                <c:pt idx="126650">
                  <c:v>63325</c:v>
                </c:pt>
                <c:pt idx="126651">
                  <c:v>63325.5</c:v>
                </c:pt>
                <c:pt idx="126652">
                  <c:v>63326</c:v>
                </c:pt>
                <c:pt idx="126653">
                  <c:v>63326.5</c:v>
                </c:pt>
                <c:pt idx="126654">
                  <c:v>63327</c:v>
                </c:pt>
                <c:pt idx="126655">
                  <c:v>63327.5</c:v>
                </c:pt>
                <c:pt idx="126656">
                  <c:v>63328</c:v>
                </c:pt>
                <c:pt idx="126657">
                  <c:v>63328.5</c:v>
                </c:pt>
                <c:pt idx="126658">
                  <c:v>63329</c:v>
                </c:pt>
                <c:pt idx="126659">
                  <c:v>63329.5</c:v>
                </c:pt>
                <c:pt idx="126660">
                  <c:v>63330</c:v>
                </c:pt>
                <c:pt idx="126661">
                  <c:v>63330.5</c:v>
                </c:pt>
                <c:pt idx="126662">
                  <c:v>63331</c:v>
                </c:pt>
                <c:pt idx="126663">
                  <c:v>63331.5</c:v>
                </c:pt>
                <c:pt idx="126664">
                  <c:v>63332</c:v>
                </c:pt>
                <c:pt idx="126665">
                  <c:v>63332.5</c:v>
                </c:pt>
                <c:pt idx="126666">
                  <c:v>63333</c:v>
                </c:pt>
                <c:pt idx="126667">
                  <c:v>63333.5</c:v>
                </c:pt>
                <c:pt idx="126668">
                  <c:v>63334</c:v>
                </c:pt>
                <c:pt idx="126669">
                  <c:v>63334.5</c:v>
                </c:pt>
                <c:pt idx="126670">
                  <c:v>63335</c:v>
                </c:pt>
                <c:pt idx="126671">
                  <c:v>63335.5</c:v>
                </c:pt>
                <c:pt idx="126672">
                  <c:v>63336</c:v>
                </c:pt>
                <c:pt idx="126673">
                  <c:v>63336.5</c:v>
                </c:pt>
                <c:pt idx="126674">
                  <c:v>63337</c:v>
                </c:pt>
                <c:pt idx="126675">
                  <c:v>63337.5</c:v>
                </c:pt>
                <c:pt idx="126676">
                  <c:v>63338</c:v>
                </c:pt>
                <c:pt idx="126677">
                  <c:v>63338.5</c:v>
                </c:pt>
                <c:pt idx="126678">
                  <c:v>63339</c:v>
                </c:pt>
                <c:pt idx="126679">
                  <c:v>63339.5</c:v>
                </c:pt>
                <c:pt idx="126680">
                  <c:v>63340</c:v>
                </c:pt>
                <c:pt idx="126681">
                  <c:v>63340.5</c:v>
                </c:pt>
                <c:pt idx="126682">
                  <c:v>63341</c:v>
                </c:pt>
                <c:pt idx="126683">
                  <c:v>63341.5</c:v>
                </c:pt>
                <c:pt idx="126684">
                  <c:v>63342</c:v>
                </c:pt>
                <c:pt idx="126685">
                  <c:v>63342.5</c:v>
                </c:pt>
                <c:pt idx="126686">
                  <c:v>63343</c:v>
                </c:pt>
                <c:pt idx="126687">
                  <c:v>63343.5</c:v>
                </c:pt>
                <c:pt idx="126688">
                  <c:v>63344</c:v>
                </c:pt>
                <c:pt idx="126689">
                  <c:v>63344.5</c:v>
                </c:pt>
                <c:pt idx="126690">
                  <c:v>63345</c:v>
                </c:pt>
                <c:pt idx="126691">
                  <c:v>63345.5</c:v>
                </c:pt>
                <c:pt idx="126692">
                  <c:v>63346</c:v>
                </c:pt>
                <c:pt idx="126693">
                  <c:v>63346.5</c:v>
                </c:pt>
                <c:pt idx="126694">
                  <c:v>63347</c:v>
                </c:pt>
                <c:pt idx="126695">
                  <c:v>63347.5</c:v>
                </c:pt>
                <c:pt idx="126696">
                  <c:v>63348</c:v>
                </c:pt>
                <c:pt idx="126697">
                  <c:v>63348.5</c:v>
                </c:pt>
                <c:pt idx="126698">
                  <c:v>63349</c:v>
                </c:pt>
                <c:pt idx="126699">
                  <c:v>63349.5</c:v>
                </c:pt>
                <c:pt idx="126700">
                  <c:v>63350</c:v>
                </c:pt>
                <c:pt idx="126701">
                  <c:v>63350.5</c:v>
                </c:pt>
                <c:pt idx="126702">
                  <c:v>63351</c:v>
                </c:pt>
                <c:pt idx="126703">
                  <c:v>63351.5</c:v>
                </c:pt>
                <c:pt idx="126704">
                  <c:v>63352</c:v>
                </c:pt>
                <c:pt idx="126705">
                  <c:v>63352.5</c:v>
                </c:pt>
                <c:pt idx="126706">
                  <c:v>63353</c:v>
                </c:pt>
                <c:pt idx="126707">
                  <c:v>63353.5</c:v>
                </c:pt>
                <c:pt idx="126708">
                  <c:v>63354</c:v>
                </c:pt>
                <c:pt idx="126709">
                  <c:v>63354.5</c:v>
                </c:pt>
                <c:pt idx="126710">
                  <c:v>63355</c:v>
                </c:pt>
                <c:pt idx="126711">
                  <c:v>63355.5</c:v>
                </c:pt>
                <c:pt idx="126712">
                  <c:v>63356</c:v>
                </c:pt>
                <c:pt idx="126713">
                  <c:v>63356.5</c:v>
                </c:pt>
                <c:pt idx="126714">
                  <c:v>63357</c:v>
                </c:pt>
                <c:pt idx="126715">
                  <c:v>63357.5</c:v>
                </c:pt>
                <c:pt idx="126716">
                  <c:v>63358</c:v>
                </c:pt>
                <c:pt idx="126717">
                  <c:v>63358.5</c:v>
                </c:pt>
                <c:pt idx="126718">
                  <c:v>63359</c:v>
                </c:pt>
                <c:pt idx="126719">
                  <c:v>63359.5</c:v>
                </c:pt>
                <c:pt idx="126720">
                  <c:v>63360</c:v>
                </c:pt>
                <c:pt idx="126721">
                  <c:v>63360.5</c:v>
                </c:pt>
                <c:pt idx="126722">
                  <c:v>63361</c:v>
                </c:pt>
                <c:pt idx="126723">
                  <c:v>63361.5</c:v>
                </c:pt>
                <c:pt idx="126724">
                  <c:v>63362</c:v>
                </c:pt>
                <c:pt idx="126725">
                  <c:v>63362.5</c:v>
                </c:pt>
                <c:pt idx="126726">
                  <c:v>63363</c:v>
                </c:pt>
                <c:pt idx="126727">
                  <c:v>63363.5</c:v>
                </c:pt>
                <c:pt idx="126728">
                  <c:v>63364</c:v>
                </c:pt>
                <c:pt idx="126729">
                  <c:v>63364.5</c:v>
                </c:pt>
                <c:pt idx="126730">
                  <c:v>63365</c:v>
                </c:pt>
                <c:pt idx="126731">
                  <c:v>63365.5</c:v>
                </c:pt>
                <c:pt idx="126732">
                  <c:v>63366</c:v>
                </c:pt>
                <c:pt idx="126733">
                  <c:v>63366.5</c:v>
                </c:pt>
                <c:pt idx="126734">
                  <c:v>63367</c:v>
                </c:pt>
                <c:pt idx="126735">
                  <c:v>63367.5</c:v>
                </c:pt>
                <c:pt idx="126736">
                  <c:v>63368</c:v>
                </c:pt>
                <c:pt idx="126737">
                  <c:v>63368.5</c:v>
                </c:pt>
                <c:pt idx="126738">
                  <c:v>63369</c:v>
                </c:pt>
                <c:pt idx="126739">
                  <c:v>63369.5</c:v>
                </c:pt>
                <c:pt idx="126740">
                  <c:v>63370</c:v>
                </c:pt>
                <c:pt idx="126741">
                  <c:v>63370.5</c:v>
                </c:pt>
                <c:pt idx="126742">
                  <c:v>63371</c:v>
                </c:pt>
                <c:pt idx="126743">
                  <c:v>63371.5</c:v>
                </c:pt>
                <c:pt idx="126744">
                  <c:v>63372</c:v>
                </c:pt>
                <c:pt idx="126745">
                  <c:v>63372.5</c:v>
                </c:pt>
                <c:pt idx="126746">
                  <c:v>63373</c:v>
                </c:pt>
                <c:pt idx="126747">
                  <c:v>63373.5</c:v>
                </c:pt>
                <c:pt idx="126748">
                  <c:v>63374</c:v>
                </c:pt>
                <c:pt idx="126749">
                  <c:v>63374.5</c:v>
                </c:pt>
                <c:pt idx="126750">
                  <c:v>63375</c:v>
                </c:pt>
                <c:pt idx="126751">
                  <c:v>63375.5</c:v>
                </c:pt>
                <c:pt idx="126752">
                  <c:v>63376</c:v>
                </c:pt>
                <c:pt idx="126753">
                  <c:v>63376.5</c:v>
                </c:pt>
                <c:pt idx="126754">
                  <c:v>63377</c:v>
                </c:pt>
                <c:pt idx="126755">
                  <c:v>63377.5</c:v>
                </c:pt>
                <c:pt idx="126756">
                  <c:v>63378</c:v>
                </c:pt>
                <c:pt idx="126757">
                  <c:v>63378.5</c:v>
                </c:pt>
                <c:pt idx="126758">
                  <c:v>63379</c:v>
                </c:pt>
                <c:pt idx="126759">
                  <c:v>63379.5</c:v>
                </c:pt>
                <c:pt idx="126760">
                  <c:v>63380</c:v>
                </c:pt>
                <c:pt idx="126761">
                  <c:v>63380.5</c:v>
                </c:pt>
                <c:pt idx="126762">
                  <c:v>63381</c:v>
                </c:pt>
                <c:pt idx="126763">
                  <c:v>63381.5</c:v>
                </c:pt>
                <c:pt idx="126764">
                  <c:v>63382</c:v>
                </c:pt>
                <c:pt idx="126765">
                  <c:v>63382.5</c:v>
                </c:pt>
                <c:pt idx="126766">
                  <c:v>63383</c:v>
                </c:pt>
                <c:pt idx="126767">
                  <c:v>63383.5</c:v>
                </c:pt>
                <c:pt idx="126768">
                  <c:v>63384</c:v>
                </c:pt>
                <c:pt idx="126769">
                  <c:v>63384.5</c:v>
                </c:pt>
                <c:pt idx="126770">
                  <c:v>63385</c:v>
                </c:pt>
                <c:pt idx="126771">
                  <c:v>63385.5</c:v>
                </c:pt>
                <c:pt idx="126772">
                  <c:v>63386</c:v>
                </c:pt>
                <c:pt idx="126773">
                  <c:v>63386.5</c:v>
                </c:pt>
                <c:pt idx="126774">
                  <c:v>63387</c:v>
                </c:pt>
                <c:pt idx="126775">
                  <c:v>63387.5</c:v>
                </c:pt>
                <c:pt idx="126776">
                  <c:v>63388</c:v>
                </c:pt>
                <c:pt idx="126777">
                  <c:v>63388.5</c:v>
                </c:pt>
                <c:pt idx="126778">
                  <c:v>63389</c:v>
                </c:pt>
                <c:pt idx="126779">
                  <c:v>63389.5</c:v>
                </c:pt>
                <c:pt idx="126780">
                  <c:v>63390</c:v>
                </c:pt>
                <c:pt idx="126781">
                  <c:v>63390.5</c:v>
                </c:pt>
                <c:pt idx="126782">
                  <c:v>63391</c:v>
                </c:pt>
                <c:pt idx="126783">
                  <c:v>63391.5</c:v>
                </c:pt>
                <c:pt idx="126784">
                  <c:v>63392</c:v>
                </c:pt>
                <c:pt idx="126785">
                  <c:v>63392.5</c:v>
                </c:pt>
                <c:pt idx="126786">
                  <c:v>63393</c:v>
                </c:pt>
                <c:pt idx="126787">
                  <c:v>63393.5</c:v>
                </c:pt>
                <c:pt idx="126788">
                  <c:v>63394</c:v>
                </c:pt>
                <c:pt idx="126789">
                  <c:v>63394.5</c:v>
                </c:pt>
                <c:pt idx="126790">
                  <c:v>63395</c:v>
                </c:pt>
                <c:pt idx="126791">
                  <c:v>63395.5</c:v>
                </c:pt>
                <c:pt idx="126792">
                  <c:v>63396</c:v>
                </c:pt>
                <c:pt idx="126793">
                  <c:v>63396.5</c:v>
                </c:pt>
                <c:pt idx="126794">
                  <c:v>63397</c:v>
                </c:pt>
                <c:pt idx="126795">
                  <c:v>63397.5</c:v>
                </c:pt>
                <c:pt idx="126796">
                  <c:v>63398</c:v>
                </c:pt>
                <c:pt idx="126797">
                  <c:v>63398.5</c:v>
                </c:pt>
                <c:pt idx="126798">
                  <c:v>63399</c:v>
                </c:pt>
                <c:pt idx="126799">
                  <c:v>63399.5</c:v>
                </c:pt>
                <c:pt idx="126800">
                  <c:v>63400</c:v>
                </c:pt>
                <c:pt idx="126801">
                  <c:v>63400.5</c:v>
                </c:pt>
                <c:pt idx="126802">
                  <c:v>63401</c:v>
                </c:pt>
                <c:pt idx="126803">
                  <c:v>63401.5</c:v>
                </c:pt>
                <c:pt idx="126804">
                  <c:v>63402</c:v>
                </c:pt>
                <c:pt idx="126805">
                  <c:v>63402.5</c:v>
                </c:pt>
                <c:pt idx="126806">
                  <c:v>63403</c:v>
                </c:pt>
                <c:pt idx="126807">
                  <c:v>63403.5</c:v>
                </c:pt>
                <c:pt idx="126808">
                  <c:v>63404</c:v>
                </c:pt>
                <c:pt idx="126809">
                  <c:v>63404.5</c:v>
                </c:pt>
                <c:pt idx="126810">
                  <c:v>63405</c:v>
                </c:pt>
                <c:pt idx="126811">
                  <c:v>63405.5</c:v>
                </c:pt>
                <c:pt idx="126812">
                  <c:v>63406</c:v>
                </c:pt>
                <c:pt idx="126813">
                  <c:v>63406.5</c:v>
                </c:pt>
                <c:pt idx="126814">
                  <c:v>63407</c:v>
                </c:pt>
                <c:pt idx="126815">
                  <c:v>63407.5</c:v>
                </c:pt>
                <c:pt idx="126816">
                  <c:v>63408</c:v>
                </c:pt>
                <c:pt idx="126817">
                  <c:v>63408.5</c:v>
                </c:pt>
                <c:pt idx="126818">
                  <c:v>63409</c:v>
                </c:pt>
                <c:pt idx="126819">
                  <c:v>63409.5</c:v>
                </c:pt>
                <c:pt idx="126820">
                  <c:v>63410</c:v>
                </c:pt>
                <c:pt idx="126821">
                  <c:v>63410.5</c:v>
                </c:pt>
                <c:pt idx="126822">
                  <c:v>63411</c:v>
                </c:pt>
                <c:pt idx="126823">
                  <c:v>63411.5</c:v>
                </c:pt>
                <c:pt idx="126824">
                  <c:v>63412</c:v>
                </c:pt>
                <c:pt idx="126825">
                  <c:v>63412.5</c:v>
                </c:pt>
                <c:pt idx="126826">
                  <c:v>63413</c:v>
                </c:pt>
                <c:pt idx="126827">
                  <c:v>63413.5</c:v>
                </c:pt>
                <c:pt idx="126828">
                  <c:v>63414</c:v>
                </c:pt>
                <c:pt idx="126829">
                  <c:v>63414.5</c:v>
                </c:pt>
                <c:pt idx="126830">
                  <c:v>63415</c:v>
                </c:pt>
                <c:pt idx="126831">
                  <c:v>63415.5</c:v>
                </c:pt>
                <c:pt idx="126832">
                  <c:v>63416</c:v>
                </c:pt>
                <c:pt idx="126833">
                  <c:v>63416.5</c:v>
                </c:pt>
                <c:pt idx="126834">
                  <c:v>63417</c:v>
                </c:pt>
                <c:pt idx="126835">
                  <c:v>63417.5</c:v>
                </c:pt>
                <c:pt idx="126836">
                  <c:v>63418</c:v>
                </c:pt>
                <c:pt idx="126837">
                  <c:v>63418.5</c:v>
                </c:pt>
                <c:pt idx="126838">
                  <c:v>63419</c:v>
                </c:pt>
                <c:pt idx="126839">
                  <c:v>63419.5</c:v>
                </c:pt>
                <c:pt idx="126840">
                  <c:v>63420</c:v>
                </c:pt>
                <c:pt idx="126841">
                  <c:v>63420.5</c:v>
                </c:pt>
                <c:pt idx="126842">
                  <c:v>63421</c:v>
                </c:pt>
                <c:pt idx="126843">
                  <c:v>63421.5</c:v>
                </c:pt>
                <c:pt idx="126844">
                  <c:v>63422</c:v>
                </c:pt>
                <c:pt idx="126845">
                  <c:v>63422.5</c:v>
                </c:pt>
                <c:pt idx="126846">
                  <c:v>63423</c:v>
                </c:pt>
                <c:pt idx="126847">
                  <c:v>63423.5</c:v>
                </c:pt>
                <c:pt idx="126848">
                  <c:v>63424</c:v>
                </c:pt>
                <c:pt idx="126849">
                  <c:v>63424.5</c:v>
                </c:pt>
                <c:pt idx="126850">
                  <c:v>63425</c:v>
                </c:pt>
                <c:pt idx="126851">
                  <c:v>63425.5</c:v>
                </c:pt>
                <c:pt idx="126852">
                  <c:v>63426</c:v>
                </c:pt>
                <c:pt idx="126853">
                  <c:v>63426.5</c:v>
                </c:pt>
                <c:pt idx="126854">
                  <c:v>63427</c:v>
                </c:pt>
                <c:pt idx="126855">
                  <c:v>63427.5</c:v>
                </c:pt>
                <c:pt idx="126856">
                  <c:v>63428</c:v>
                </c:pt>
                <c:pt idx="126857">
                  <c:v>63428.5</c:v>
                </c:pt>
                <c:pt idx="126858">
                  <c:v>63429</c:v>
                </c:pt>
                <c:pt idx="126859">
                  <c:v>63429.5</c:v>
                </c:pt>
                <c:pt idx="126860">
                  <c:v>63430</c:v>
                </c:pt>
                <c:pt idx="126861">
                  <c:v>63430.5</c:v>
                </c:pt>
                <c:pt idx="126862">
                  <c:v>63431</c:v>
                </c:pt>
                <c:pt idx="126863">
                  <c:v>63431.5</c:v>
                </c:pt>
                <c:pt idx="126864">
                  <c:v>63432</c:v>
                </c:pt>
                <c:pt idx="126865">
                  <c:v>63432.5</c:v>
                </c:pt>
                <c:pt idx="126866">
                  <c:v>63433</c:v>
                </c:pt>
                <c:pt idx="126867">
                  <c:v>63433.5</c:v>
                </c:pt>
                <c:pt idx="126868">
                  <c:v>63434</c:v>
                </c:pt>
                <c:pt idx="126869">
                  <c:v>63434.5</c:v>
                </c:pt>
                <c:pt idx="126870">
                  <c:v>63435</c:v>
                </c:pt>
                <c:pt idx="126871">
                  <c:v>63435.5</c:v>
                </c:pt>
                <c:pt idx="126872">
                  <c:v>63436</c:v>
                </c:pt>
                <c:pt idx="126873">
                  <c:v>63436.5</c:v>
                </c:pt>
                <c:pt idx="126874">
                  <c:v>63437</c:v>
                </c:pt>
                <c:pt idx="126875">
                  <c:v>63437.5</c:v>
                </c:pt>
                <c:pt idx="126876">
                  <c:v>63438</c:v>
                </c:pt>
                <c:pt idx="126877">
                  <c:v>63438.5</c:v>
                </c:pt>
                <c:pt idx="126878">
                  <c:v>63439</c:v>
                </c:pt>
                <c:pt idx="126879">
                  <c:v>63439.5</c:v>
                </c:pt>
                <c:pt idx="126880">
                  <c:v>63440</c:v>
                </c:pt>
                <c:pt idx="126881">
                  <c:v>63440.5</c:v>
                </c:pt>
                <c:pt idx="126882">
                  <c:v>63441</c:v>
                </c:pt>
                <c:pt idx="126883">
                  <c:v>63441.5</c:v>
                </c:pt>
                <c:pt idx="126884">
                  <c:v>63442</c:v>
                </c:pt>
                <c:pt idx="126885">
                  <c:v>63442.5</c:v>
                </c:pt>
                <c:pt idx="126886">
                  <c:v>63443</c:v>
                </c:pt>
                <c:pt idx="126887">
                  <c:v>63443.5</c:v>
                </c:pt>
                <c:pt idx="126888">
                  <c:v>63444</c:v>
                </c:pt>
                <c:pt idx="126889">
                  <c:v>63444.5</c:v>
                </c:pt>
                <c:pt idx="126890">
                  <c:v>63445</c:v>
                </c:pt>
                <c:pt idx="126891">
                  <c:v>63445.5</c:v>
                </c:pt>
                <c:pt idx="126892">
                  <c:v>63446</c:v>
                </c:pt>
                <c:pt idx="126893">
                  <c:v>63446.5</c:v>
                </c:pt>
                <c:pt idx="126894">
                  <c:v>63447</c:v>
                </c:pt>
                <c:pt idx="126895">
                  <c:v>63447.5</c:v>
                </c:pt>
                <c:pt idx="126896">
                  <c:v>63448</c:v>
                </c:pt>
                <c:pt idx="126897">
                  <c:v>63448.5</c:v>
                </c:pt>
                <c:pt idx="126898">
                  <c:v>63449</c:v>
                </c:pt>
                <c:pt idx="126899">
                  <c:v>63449.5</c:v>
                </c:pt>
                <c:pt idx="126900">
                  <c:v>63450</c:v>
                </c:pt>
                <c:pt idx="126901">
                  <c:v>63450.5</c:v>
                </c:pt>
                <c:pt idx="126902">
                  <c:v>63451</c:v>
                </c:pt>
                <c:pt idx="126903">
                  <c:v>63451.5</c:v>
                </c:pt>
                <c:pt idx="126904">
                  <c:v>63452</c:v>
                </c:pt>
                <c:pt idx="126905">
                  <c:v>63452.5</c:v>
                </c:pt>
                <c:pt idx="126906">
                  <c:v>63453</c:v>
                </c:pt>
                <c:pt idx="126907">
                  <c:v>63453.5</c:v>
                </c:pt>
                <c:pt idx="126908">
                  <c:v>63454</c:v>
                </c:pt>
                <c:pt idx="126909">
                  <c:v>63454.5</c:v>
                </c:pt>
                <c:pt idx="126910">
                  <c:v>63455</c:v>
                </c:pt>
                <c:pt idx="126911">
                  <c:v>63455.5</c:v>
                </c:pt>
                <c:pt idx="126912">
                  <c:v>63456</c:v>
                </c:pt>
                <c:pt idx="126913">
                  <c:v>63456.5</c:v>
                </c:pt>
                <c:pt idx="126914">
                  <c:v>63457</c:v>
                </c:pt>
                <c:pt idx="126915">
                  <c:v>63457.5</c:v>
                </c:pt>
                <c:pt idx="126916">
                  <c:v>63458</c:v>
                </c:pt>
                <c:pt idx="126917">
                  <c:v>63458.5</c:v>
                </c:pt>
                <c:pt idx="126918">
                  <c:v>63459</c:v>
                </c:pt>
                <c:pt idx="126919">
                  <c:v>63459.5</c:v>
                </c:pt>
                <c:pt idx="126920">
                  <c:v>63460</c:v>
                </c:pt>
                <c:pt idx="126921">
                  <c:v>63460.5</c:v>
                </c:pt>
                <c:pt idx="126922">
                  <c:v>63461</c:v>
                </c:pt>
                <c:pt idx="126923">
                  <c:v>63461.5</c:v>
                </c:pt>
                <c:pt idx="126924">
                  <c:v>63462</c:v>
                </c:pt>
                <c:pt idx="126925">
                  <c:v>63462.5</c:v>
                </c:pt>
                <c:pt idx="126926">
                  <c:v>63463</c:v>
                </c:pt>
                <c:pt idx="126927">
                  <c:v>63463.5</c:v>
                </c:pt>
                <c:pt idx="126928">
                  <c:v>63464</c:v>
                </c:pt>
                <c:pt idx="126929">
                  <c:v>63464.5</c:v>
                </c:pt>
                <c:pt idx="126930">
                  <c:v>63465</c:v>
                </c:pt>
                <c:pt idx="126931">
                  <c:v>63465.5</c:v>
                </c:pt>
                <c:pt idx="126932">
                  <c:v>63466</c:v>
                </c:pt>
                <c:pt idx="126933">
                  <c:v>63466.5</c:v>
                </c:pt>
                <c:pt idx="126934">
                  <c:v>63467</c:v>
                </c:pt>
                <c:pt idx="126935">
                  <c:v>63467.5</c:v>
                </c:pt>
                <c:pt idx="126936">
                  <c:v>63468</c:v>
                </c:pt>
                <c:pt idx="126937">
                  <c:v>63468.5</c:v>
                </c:pt>
                <c:pt idx="126938">
                  <c:v>63469</c:v>
                </c:pt>
                <c:pt idx="126939">
                  <c:v>63469.5</c:v>
                </c:pt>
                <c:pt idx="126940">
                  <c:v>63470</c:v>
                </c:pt>
                <c:pt idx="126941">
                  <c:v>63470.5</c:v>
                </c:pt>
                <c:pt idx="126942">
                  <c:v>63471</c:v>
                </c:pt>
                <c:pt idx="126943">
                  <c:v>63471.5</c:v>
                </c:pt>
                <c:pt idx="126944">
                  <c:v>63472</c:v>
                </c:pt>
                <c:pt idx="126945">
                  <c:v>63472.5</c:v>
                </c:pt>
                <c:pt idx="126946">
                  <c:v>63473</c:v>
                </c:pt>
                <c:pt idx="126947">
                  <c:v>63473.5</c:v>
                </c:pt>
                <c:pt idx="126948">
                  <c:v>63474</c:v>
                </c:pt>
                <c:pt idx="126949">
                  <c:v>63474.5</c:v>
                </c:pt>
                <c:pt idx="126950">
                  <c:v>63475</c:v>
                </c:pt>
                <c:pt idx="126951">
                  <c:v>63475.5</c:v>
                </c:pt>
                <c:pt idx="126952">
                  <c:v>63476</c:v>
                </c:pt>
                <c:pt idx="126953">
                  <c:v>63476.5</c:v>
                </c:pt>
                <c:pt idx="126954">
                  <c:v>63477</c:v>
                </c:pt>
                <c:pt idx="126955">
                  <c:v>63477.5</c:v>
                </c:pt>
                <c:pt idx="126956">
                  <c:v>63478</c:v>
                </c:pt>
                <c:pt idx="126957">
                  <c:v>63478.5</c:v>
                </c:pt>
                <c:pt idx="126958">
                  <c:v>63479</c:v>
                </c:pt>
                <c:pt idx="126959">
                  <c:v>63479.5</c:v>
                </c:pt>
                <c:pt idx="126960">
                  <c:v>63480</c:v>
                </c:pt>
                <c:pt idx="126961">
                  <c:v>63480.5</c:v>
                </c:pt>
                <c:pt idx="126962">
                  <c:v>63481</c:v>
                </c:pt>
                <c:pt idx="126963">
                  <c:v>63481.5</c:v>
                </c:pt>
                <c:pt idx="126964">
                  <c:v>63482</c:v>
                </c:pt>
                <c:pt idx="126965">
                  <c:v>63482.5</c:v>
                </c:pt>
                <c:pt idx="126966">
                  <c:v>63483</c:v>
                </c:pt>
                <c:pt idx="126967">
                  <c:v>63483.5</c:v>
                </c:pt>
                <c:pt idx="126968">
                  <c:v>63484</c:v>
                </c:pt>
                <c:pt idx="126969">
                  <c:v>63484.5</c:v>
                </c:pt>
                <c:pt idx="126970">
                  <c:v>63485</c:v>
                </c:pt>
                <c:pt idx="126971">
                  <c:v>63485.5</c:v>
                </c:pt>
                <c:pt idx="126972">
                  <c:v>63486</c:v>
                </c:pt>
                <c:pt idx="126973">
                  <c:v>63486.5</c:v>
                </c:pt>
                <c:pt idx="126974">
                  <c:v>63487</c:v>
                </c:pt>
                <c:pt idx="126975">
                  <c:v>63487.5</c:v>
                </c:pt>
                <c:pt idx="126976">
                  <c:v>63488</c:v>
                </c:pt>
                <c:pt idx="126977">
                  <c:v>63488.5</c:v>
                </c:pt>
                <c:pt idx="126978">
                  <c:v>63489</c:v>
                </c:pt>
                <c:pt idx="126979">
                  <c:v>63489.5</c:v>
                </c:pt>
                <c:pt idx="126980">
                  <c:v>63490</c:v>
                </c:pt>
                <c:pt idx="126981">
                  <c:v>63490.5</c:v>
                </c:pt>
                <c:pt idx="126982">
                  <c:v>63491</c:v>
                </c:pt>
                <c:pt idx="126983">
                  <c:v>63491.5</c:v>
                </c:pt>
                <c:pt idx="126984">
                  <c:v>63492</c:v>
                </c:pt>
                <c:pt idx="126985">
                  <c:v>63492.5</c:v>
                </c:pt>
                <c:pt idx="126986">
                  <c:v>63493</c:v>
                </c:pt>
                <c:pt idx="126987">
                  <c:v>63493.5</c:v>
                </c:pt>
                <c:pt idx="126988">
                  <c:v>63494</c:v>
                </c:pt>
                <c:pt idx="126989">
                  <c:v>63494.5</c:v>
                </c:pt>
                <c:pt idx="126990">
                  <c:v>63495</c:v>
                </c:pt>
                <c:pt idx="126991">
                  <c:v>63495.5</c:v>
                </c:pt>
                <c:pt idx="126992">
                  <c:v>63496</c:v>
                </c:pt>
                <c:pt idx="126993">
                  <c:v>63496.5</c:v>
                </c:pt>
                <c:pt idx="126994">
                  <c:v>63497</c:v>
                </c:pt>
                <c:pt idx="126995">
                  <c:v>63497.5</c:v>
                </c:pt>
                <c:pt idx="126996">
                  <c:v>63498</c:v>
                </c:pt>
                <c:pt idx="126997">
                  <c:v>63498.5</c:v>
                </c:pt>
                <c:pt idx="126998">
                  <c:v>63499</c:v>
                </c:pt>
                <c:pt idx="126999">
                  <c:v>63499.5</c:v>
                </c:pt>
                <c:pt idx="127000">
                  <c:v>63500</c:v>
                </c:pt>
                <c:pt idx="127001">
                  <c:v>63500.5</c:v>
                </c:pt>
                <c:pt idx="127002">
                  <c:v>63501</c:v>
                </c:pt>
                <c:pt idx="127003">
                  <c:v>63501.5</c:v>
                </c:pt>
                <c:pt idx="127004">
                  <c:v>63502</c:v>
                </c:pt>
                <c:pt idx="127005">
                  <c:v>63502.5</c:v>
                </c:pt>
                <c:pt idx="127006">
                  <c:v>63503</c:v>
                </c:pt>
                <c:pt idx="127007">
                  <c:v>63503.5</c:v>
                </c:pt>
                <c:pt idx="127008">
                  <c:v>63504</c:v>
                </c:pt>
                <c:pt idx="127009">
                  <c:v>63504.5</c:v>
                </c:pt>
                <c:pt idx="127010">
                  <c:v>63505</c:v>
                </c:pt>
                <c:pt idx="127011">
                  <c:v>63505.5</c:v>
                </c:pt>
                <c:pt idx="127012">
                  <c:v>63506</c:v>
                </c:pt>
                <c:pt idx="127013">
                  <c:v>63506.5</c:v>
                </c:pt>
                <c:pt idx="127014">
                  <c:v>63507</c:v>
                </c:pt>
                <c:pt idx="127015">
                  <c:v>63507.5</c:v>
                </c:pt>
                <c:pt idx="127016">
                  <c:v>63508</c:v>
                </c:pt>
                <c:pt idx="127017">
                  <c:v>63508.5</c:v>
                </c:pt>
                <c:pt idx="127018">
                  <c:v>63509</c:v>
                </c:pt>
                <c:pt idx="127019">
                  <c:v>63509.5</c:v>
                </c:pt>
                <c:pt idx="127020">
                  <c:v>63510</c:v>
                </c:pt>
                <c:pt idx="127021">
                  <c:v>63510.5</c:v>
                </c:pt>
                <c:pt idx="127022">
                  <c:v>63511</c:v>
                </c:pt>
                <c:pt idx="127023">
                  <c:v>63511.5</c:v>
                </c:pt>
                <c:pt idx="127024">
                  <c:v>63512</c:v>
                </c:pt>
                <c:pt idx="127025">
                  <c:v>63512.5</c:v>
                </c:pt>
                <c:pt idx="127026">
                  <c:v>63513</c:v>
                </c:pt>
                <c:pt idx="127027">
                  <c:v>63513.5</c:v>
                </c:pt>
                <c:pt idx="127028">
                  <c:v>63514</c:v>
                </c:pt>
                <c:pt idx="127029">
                  <c:v>63514.5</c:v>
                </c:pt>
                <c:pt idx="127030">
                  <c:v>63515</c:v>
                </c:pt>
                <c:pt idx="127031">
                  <c:v>63515.5</c:v>
                </c:pt>
                <c:pt idx="127032">
                  <c:v>63516</c:v>
                </c:pt>
                <c:pt idx="127033">
                  <c:v>63516.5</c:v>
                </c:pt>
                <c:pt idx="127034">
                  <c:v>63517</c:v>
                </c:pt>
                <c:pt idx="127035">
                  <c:v>63517.5</c:v>
                </c:pt>
                <c:pt idx="127036">
                  <c:v>63518</c:v>
                </c:pt>
                <c:pt idx="127037">
                  <c:v>63518.5</c:v>
                </c:pt>
                <c:pt idx="127038">
                  <c:v>63519</c:v>
                </c:pt>
                <c:pt idx="127039">
                  <c:v>63519.5</c:v>
                </c:pt>
                <c:pt idx="127040">
                  <c:v>63520</c:v>
                </c:pt>
                <c:pt idx="127041">
                  <c:v>63520.5</c:v>
                </c:pt>
                <c:pt idx="127042">
                  <c:v>63521</c:v>
                </c:pt>
                <c:pt idx="127043">
                  <c:v>63521.5</c:v>
                </c:pt>
                <c:pt idx="127044">
                  <c:v>63522</c:v>
                </c:pt>
                <c:pt idx="127045">
                  <c:v>63522.5</c:v>
                </c:pt>
                <c:pt idx="127046">
                  <c:v>63523</c:v>
                </c:pt>
                <c:pt idx="127047">
                  <c:v>63523.5</c:v>
                </c:pt>
                <c:pt idx="127048">
                  <c:v>63524</c:v>
                </c:pt>
                <c:pt idx="127049">
                  <c:v>63524.5</c:v>
                </c:pt>
                <c:pt idx="127050">
                  <c:v>63525</c:v>
                </c:pt>
                <c:pt idx="127051">
                  <c:v>63525.5</c:v>
                </c:pt>
                <c:pt idx="127052">
                  <c:v>63526</c:v>
                </c:pt>
                <c:pt idx="127053">
                  <c:v>63526.5</c:v>
                </c:pt>
                <c:pt idx="127054">
                  <c:v>63527</c:v>
                </c:pt>
                <c:pt idx="127055">
                  <c:v>63527.5</c:v>
                </c:pt>
                <c:pt idx="127056">
                  <c:v>63528</c:v>
                </c:pt>
                <c:pt idx="127057">
                  <c:v>63528.5</c:v>
                </c:pt>
                <c:pt idx="127058">
                  <c:v>63529</c:v>
                </c:pt>
                <c:pt idx="127059">
                  <c:v>63529.5</c:v>
                </c:pt>
                <c:pt idx="127060">
                  <c:v>63530</c:v>
                </c:pt>
                <c:pt idx="127061">
                  <c:v>63530.5</c:v>
                </c:pt>
                <c:pt idx="127062">
                  <c:v>63531</c:v>
                </c:pt>
                <c:pt idx="127063">
                  <c:v>63531.5</c:v>
                </c:pt>
                <c:pt idx="127064">
                  <c:v>63532</c:v>
                </c:pt>
                <c:pt idx="127065">
                  <c:v>63532.5</c:v>
                </c:pt>
                <c:pt idx="127066">
                  <c:v>63533</c:v>
                </c:pt>
                <c:pt idx="127067">
                  <c:v>63533.5</c:v>
                </c:pt>
                <c:pt idx="127068">
                  <c:v>63534</c:v>
                </c:pt>
                <c:pt idx="127069">
                  <c:v>63534.5</c:v>
                </c:pt>
                <c:pt idx="127070">
                  <c:v>63535</c:v>
                </c:pt>
                <c:pt idx="127071">
                  <c:v>63535.5</c:v>
                </c:pt>
                <c:pt idx="127072">
                  <c:v>63536</c:v>
                </c:pt>
                <c:pt idx="127073">
                  <c:v>63536.5</c:v>
                </c:pt>
                <c:pt idx="127074">
                  <c:v>63537</c:v>
                </c:pt>
                <c:pt idx="127075">
                  <c:v>63537.5</c:v>
                </c:pt>
                <c:pt idx="127076">
                  <c:v>63538</c:v>
                </c:pt>
                <c:pt idx="127077">
                  <c:v>63538.5</c:v>
                </c:pt>
                <c:pt idx="127078">
                  <c:v>63539</c:v>
                </c:pt>
                <c:pt idx="127079">
                  <c:v>63539.5</c:v>
                </c:pt>
                <c:pt idx="127080">
                  <c:v>63540</c:v>
                </c:pt>
                <c:pt idx="127081">
                  <c:v>63540.5</c:v>
                </c:pt>
                <c:pt idx="127082">
                  <c:v>63541</c:v>
                </c:pt>
                <c:pt idx="127083">
                  <c:v>63541.5</c:v>
                </c:pt>
                <c:pt idx="127084">
                  <c:v>63542</c:v>
                </c:pt>
                <c:pt idx="127085">
                  <c:v>63542.5</c:v>
                </c:pt>
                <c:pt idx="127086">
                  <c:v>63543</c:v>
                </c:pt>
                <c:pt idx="127087">
                  <c:v>63543.5</c:v>
                </c:pt>
                <c:pt idx="127088">
                  <c:v>63544</c:v>
                </c:pt>
                <c:pt idx="127089">
                  <c:v>63544.5</c:v>
                </c:pt>
                <c:pt idx="127090">
                  <c:v>63545</c:v>
                </c:pt>
                <c:pt idx="127091">
                  <c:v>63545.5</c:v>
                </c:pt>
                <c:pt idx="127092">
                  <c:v>63546</c:v>
                </c:pt>
                <c:pt idx="127093">
                  <c:v>63546.5</c:v>
                </c:pt>
                <c:pt idx="127094">
                  <c:v>63547</c:v>
                </c:pt>
                <c:pt idx="127095">
                  <c:v>63547.5</c:v>
                </c:pt>
                <c:pt idx="127096">
                  <c:v>63548</c:v>
                </c:pt>
                <c:pt idx="127097">
                  <c:v>63548.5</c:v>
                </c:pt>
                <c:pt idx="127098">
                  <c:v>63549</c:v>
                </c:pt>
                <c:pt idx="127099">
                  <c:v>63549.5</c:v>
                </c:pt>
                <c:pt idx="127100">
                  <c:v>63550</c:v>
                </c:pt>
                <c:pt idx="127101">
                  <c:v>63550.5</c:v>
                </c:pt>
                <c:pt idx="127102">
                  <c:v>63551</c:v>
                </c:pt>
                <c:pt idx="127103">
                  <c:v>63551.5</c:v>
                </c:pt>
                <c:pt idx="127104">
                  <c:v>63552</c:v>
                </c:pt>
                <c:pt idx="127105">
                  <c:v>63552.5</c:v>
                </c:pt>
                <c:pt idx="127106">
                  <c:v>63553</c:v>
                </c:pt>
                <c:pt idx="127107">
                  <c:v>63553.5</c:v>
                </c:pt>
                <c:pt idx="127108">
                  <c:v>63554</c:v>
                </c:pt>
                <c:pt idx="127109">
                  <c:v>63554.5</c:v>
                </c:pt>
                <c:pt idx="127110">
                  <c:v>63555</c:v>
                </c:pt>
                <c:pt idx="127111">
                  <c:v>63555.5</c:v>
                </c:pt>
                <c:pt idx="127112">
                  <c:v>63556</c:v>
                </c:pt>
                <c:pt idx="127113">
                  <c:v>63556.5</c:v>
                </c:pt>
                <c:pt idx="127114">
                  <c:v>63557</c:v>
                </c:pt>
                <c:pt idx="127115">
                  <c:v>63557.5</c:v>
                </c:pt>
                <c:pt idx="127116">
                  <c:v>63558</c:v>
                </c:pt>
                <c:pt idx="127117">
                  <c:v>63558.5</c:v>
                </c:pt>
                <c:pt idx="127118">
                  <c:v>63559</c:v>
                </c:pt>
                <c:pt idx="127119">
                  <c:v>63559.5</c:v>
                </c:pt>
                <c:pt idx="127120">
                  <c:v>63560</c:v>
                </c:pt>
                <c:pt idx="127121">
                  <c:v>63560.5</c:v>
                </c:pt>
                <c:pt idx="127122">
                  <c:v>63561</c:v>
                </c:pt>
                <c:pt idx="127123">
                  <c:v>63561.5</c:v>
                </c:pt>
                <c:pt idx="127124">
                  <c:v>63562</c:v>
                </c:pt>
                <c:pt idx="127125">
                  <c:v>63562.5</c:v>
                </c:pt>
                <c:pt idx="127126">
                  <c:v>63563</c:v>
                </c:pt>
                <c:pt idx="127127">
                  <c:v>63563.5</c:v>
                </c:pt>
                <c:pt idx="127128">
                  <c:v>63564</c:v>
                </c:pt>
                <c:pt idx="127129">
                  <c:v>63564.5</c:v>
                </c:pt>
                <c:pt idx="127130">
                  <c:v>63565</c:v>
                </c:pt>
                <c:pt idx="127131">
                  <c:v>63565.5</c:v>
                </c:pt>
                <c:pt idx="127132">
                  <c:v>63566</c:v>
                </c:pt>
                <c:pt idx="127133">
                  <c:v>63566.5</c:v>
                </c:pt>
                <c:pt idx="127134">
                  <c:v>63567</c:v>
                </c:pt>
                <c:pt idx="127135">
                  <c:v>63567.5</c:v>
                </c:pt>
                <c:pt idx="127136">
                  <c:v>63568</c:v>
                </c:pt>
                <c:pt idx="127137">
                  <c:v>63568.5</c:v>
                </c:pt>
                <c:pt idx="127138">
                  <c:v>63569</c:v>
                </c:pt>
                <c:pt idx="127139">
                  <c:v>63569.5</c:v>
                </c:pt>
                <c:pt idx="127140">
                  <c:v>63570</c:v>
                </c:pt>
                <c:pt idx="127141">
                  <c:v>63570.5</c:v>
                </c:pt>
                <c:pt idx="127142">
                  <c:v>63571</c:v>
                </c:pt>
                <c:pt idx="127143">
                  <c:v>63571.5</c:v>
                </c:pt>
                <c:pt idx="127144">
                  <c:v>63572</c:v>
                </c:pt>
                <c:pt idx="127145">
                  <c:v>63572.5</c:v>
                </c:pt>
                <c:pt idx="127146">
                  <c:v>63573</c:v>
                </c:pt>
                <c:pt idx="127147">
                  <c:v>63573.5</c:v>
                </c:pt>
                <c:pt idx="127148">
                  <c:v>63574</c:v>
                </c:pt>
                <c:pt idx="127149">
                  <c:v>63574.5</c:v>
                </c:pt>
                <c:pt idx="127150">
                  <c:v>63575</c:v>
                </c:pt>
                <c:pt idx="127151">
                  <c:v>63575.5</c:v>
                </c:pt>
                <c:pt idx="127152">
                  <c:v>63576</c:v>
                </c:pt>
                <c:pt idx="127153">
                  <c:v>63576.5</c:v>
                </c:pt>
                <c:pt idx="127154">
                  <c:v>63577</c:v>
                </c:pt>
                <c:pt idx="127155">
                  <c:v>63577.5</c:v>
                </c:pt>
                <c:pt idx="127156">
                  <c:v>63578</c:v>
                </c:pt>
                <c:pt idx="127157">
                  <c:v>63578.5</c:v>
                </c:pt>
                <c:pt idx="127158">
                  <c:v>63579</c:v>
                </c:pt>
                <c:pt idx="127159">
                  <c:v>63579.5</c:v>
                </c:pt>
                <c:pt idx="127160">
                  <c:v>63580</c:v>
                </c:pt>
                <c:pt idx="127161">
                  <c:v>63580.5</c:v>
                </c:pt>
                <c:pt idx="127162">
                  <c:v>63581</c:v>
                </c:pt>
                <c:pt idx="127163">
                  <c:v>63581.5</c:v>
                </c:pt>
                <c:pt idx="127164">
                  <c:v>63582</c:v>
                </c:pt>
                <c:pt idx="127165">
                  <c:v>63582.5</c:v>
                </c:pt>
                <c:pt idx="127166">
                  <c:v>63583</c:v>
                </c:pt>
                <c:pt idx="127167">
                  <c:v>63583.5</c:v>
                </c:pt>
                <c:pt idx="127168">
                  <c:v>63584</c:v>
                </c:pt>
                <c:pt idx="127169">
                  <c:v>63584.5</c:v>
                </c:pt>
                <c:pt idx="127170">
                  <c:v>63585</c:v>
                </c:pt>
                <c:pt idx="127171">
                  <c:v>63585.5</c:v>
                </c:pt>
                <c:pt idx="127172">
                  <c:v>63586</c:v>
                </c:pt>
                <c:pt idx="127173">
                  <c:v>63586.5</c:v>
                </c:pt>
                <c:pt idx="127174">
                  <c:v>63587</c:v>
                </c:pt>
                <c:pt idx="127175">
                  <c:v>63587.5</c:v>
                </c:pt>
                <c:pt idx="127176">
                  <c:v>63588</c:v>
                </c:pt>
                <c:pt idx="127177">
                  <c:v>63588.5</c:v>
                </c:pt>
                <c:pt idx="127178">
                  <c:v>63589</c:v>
                </c:pt>
                <c:pt idx="127179">
                  <c:v>63589.5</c:v>
                </c:pt>
                <c:pt idx="127180">
                  <c:v>63590</c:v>
                </c:pt>
                <c:pt idx="127181">
                  <c:v>63590.5</c:v>
                </c:pt>
                <c:pt idx="127182">
                  <c:v>63591</c:v>
                </c:pt>
                <c:pt idx="127183">
                  <c:v>63591.5</c:v>
                </c:pt>
                <c:pt idx="127184">
                  <c:v>63592</c:v>
                </c:pt>
                <c:pt idx="127185">
                  <c:v>63592.5</c:v>
                </c:pt>
                <c:pt idx="127186">
                  <c:v>63593</c:v>
                </c:pt>
                <c:pt idx="127187">
                  <c:v>63593.5</c:v>
                </c:pt>
                <c:pt idx="127188">
                  <c:v>63594</c:v>
                </c:pt>
                <c:pt idx="127189">
                  <c:v>63594.5</c:v>
                </c:pt>
                <c:pt idx="127190">
                  <c:v>63595</c:v>
                </c:pt>
                <c:pt idx="127191">
                  <c:v>63595.5</c:v>
                </c:pt>
                <c:pt idx="127192">
                  <c:v>63596</c:v>
                </c:pt>
                <c:pt idx="127193">
                  <c:v>63596.5</c:v>
                </c:pt>
                <c:pt idx="127194">
                  <c:v>63597</c:v>
                </c:pt>
                <c:pt idx="127195">
                  <c:v>63597.5</c:v>
                </c:pt>
                <c:pt idx="127196">
                  <c:v>63598</c:v>
                </c:pt>
                <c:pt idx="127197">
                  <c:v>63598.5</c:v>
                </c:pt>
                <c:pt idx="127198">
                  <c:v>63599</c:v>
                </c:pt>
                <c:pt idx="127199">
                  <c:v>63599.5</c:v>
                </c:pt>
                <c:pt idx="127200">
                  <c:v>63600</c:v>
                </c:pt>
                <c:pt idx="127201">
                  <c:v>63600.5</c:v>
                </c:pt>
                <c:pt idx="127202">
                  <c:v>63601</c:v>
                </c:pt>
                <c:pt idx="127203">
                  <c:v>63601.5</c:v>
                </c:pt>
                <c:pt idx="127204">
                  <c:v>63602</c:v>
                </c:pt>
                <c:pt idx="127205">
                  <c:v>63602.5</c:v>
                </c:pt>
                <c:pt idx="127206">
                  <c:v>63603</c:v>
                </c:pt>
                <c:pt idx="127207">
                  <c:v>63603.5</c:v>
                </c:pt>
                <c:pt idx="127208">
                  <c:v>63604</c:v>
                </c:pt>
                <c:pt idx="127209">
                  <c:v>63604.5</c:v>
                </c:pt>
                <c:pt idx="127210">
                  <c:v>63605</c:v>
                </c:pt>
                <c:pt idx="127211">
                  <c:v>63605.5</c:v>
                </c:pt>
                <c:pt idx="127212">
                  <c:v>63606</c:v>
                </c:pt>
                <c:pt idx="127213">
                  <c:v>63606.5</c:v>
                </c:pt>
                <c:pt idx="127214">
                  <c:v>63607</c:v>
                </c:pt>
                <c:pt idx="127215">
                  <c:v>63607.5</c:v>
                </c:pt>
                <c:pt idx="127216">
                  <c:v>63608</c:v>
                </c:pt>
                <c:pt idx="127217">
                  <c:v>63608.5</c:v>
                </c:pt>
                <c:pt idx="127218">
                  <c:v>63609</c:v>
                </c:pt>
                <c:pt idx="127219">
                  <c:v>63609.5</c:v>
                </c:pt>
                <c:pt idx="127220">
                  <c:v>63610</c:v>
                </c:pt>
                <c:pt idx="127221">
                  <c:v>63610.5</c:v>
                </c:pt>
                <c:pt idx="127222">
                  <c:v>63611</c:v>
                </c:pt>
                <c:pt idx="127223">
                  <c:v>63611.5</c:v>
                </c:pt>
                <c:pt idx="127224">
                  <c:v>63612</c:v>
                </c:pt>
                <c:pt idx="127225">
                  <c:v>63612.5</c:v>
                </c:pt>
                <c:pt idx="127226">
                  <c:v>63613</c:v>
                </c:pt>
                <c:pt idx="127227">
                  <c:v>63613.5</c:v>
                </c:pt>
                <c:pt idx="127228">
                  <c:v>63614</c:v>
                </c:pt>
                <c:pt idx="127229">
                  <c:v>63614.5</c:v>
                </c:pt>
                <c:pt idx="127230">
                  <c:v>63615</c:v>
                </c:pt>
                <c:pt idx="127231">
                  <c:v>63615.5</c:v>
                </c:pt>
                <c:pt idx="127232">
                  <c:v>63616</c:v>
                </c:pt>
                <c:pt idx="127233">
                  <c:v>63616.5</c:v>
                </c:pt>
                <c:pt idx="127234">
                  <c:v>63617</c:v>
                </c:pt>
                <c:pt idx="127235">
                  <c:v>63617.5</c:v>
                </c:pt>
                <c:pt idx="127236">
                  <c:v>63618</c:v>
                </c:pt>
                <c:pt idx="127237">
                  <c:v>63618.5</c:v>
                </c:pt>
                <c:pt idx="127238">
                  <c:v>63619</c:v>
                </c:pt>
                <c:pt idx="127239">
                  <c:v>63619.5</c:v>
                </c:pt>
                <c:pt idx="127240">
                  <c:v>63620</c:v>
                </c:pt>
                <c:pt idx="127241">
                  <c:v>63620.5</c:v>
                </c:pt>
                <c:pt idx="127242">
                  <c:v>63621</c:v>
                </c:pt>
                <c:pt idx="127243">
                  <c:v>63621.5</c:v>
                </c:pt>
                <c:pt idx="127244">
                  <c:v>63622</c:v>
                </c:pt>
                <c:pt idx="127245">
                  <c:v>63622.5</c:v>
                </c:pt>
                <c:pt idx="127246">
                  <c:v>63623</c:v>
                </c:pt>
                <c:pt idx="127247">
                  <c:v>63623.5</c:v>
                </c:pt>
                <c:pt idx="127248">
                  <c:v>63624</c:v>
                </c:pt>
                <c:pt idx="127249">
                  <c:v>63624.5</c:v>
                </c:pt>
                <c:pt idx="127250">
                  <c:v>63625</c:v>
                </c:pt>
                <c:pt idx="127251">
                  <c:v>63625.5</c:v>
                </c:pt>
                <c:pt idx="127252">
                  <c:v>63626</c:v>
                </c:pt>
                <c:pt idx="127253">
                  <c:v>63626.5</c:v>
                </c:pt>
                <c:pt idx="127254">
                  <c:v>63627</c:v>
                </c:pt>
                <c:pt idx="127255">
                  <c:v>63627.5</c:v>
                </c:pt>
                <c:pt idx="127256">
                  <c:v>63628</c:v>
                </c:pt>
                <c:pt idx="127257">
                  <c:v>63628.5</c:v>
                </c:pt>
                <c:pt idx="127258">
                  <c:v>63629</c:v>
                </c:pt>
                <c:pt idx="127259">
                  <c:v>63629.5</c:v>
                </c:pt>
                <c:pt idx="127260">
                  <c:v>63630</c:v>
                </c:pt>
                <c:pt idx="127261">
                  <c:v>63630.5</c:v>
                </c:pt>
                <c:pt idx="127262">
                  <c:v>63631</c:v>
                </c:pt>
                <c:pt idx="127263">
                  <c:v>63631.5</c:v>
                </c:pt>
                <c:pt idx="127264">
                  <c:v>63632</c:v>
                </c:pt>
                <c:pt idx="127265">
                  <c:v>63632.5</c:v>
                </c:pt>
                <c:pt idx="127266">
                  <c:v>63633</c:v>
                </c:pt>
                <c:pt idx="127267">
                  <c:v>63633.5</c:v>
                </c:pt>
                <c:pt idx="127268">
                  <c:v>63634</c:v>
                </c:pt>
                <c:pt idx="127269">
                  <c:v>63634.5</c:v>
                </c:pt>
                <c:pt idx="127270">
                  <c:v>63635</c:v>
                </c:pt>
                <c:pt idx="127271">
                  <c:v>63635.5</c:v>
                </c:pt>
                <c:pt idx="127272">
                  <c:v>63636</c:v>
                </c:pt>
                <c:pt idx="127273">
                  <c:v>63636.5</c:v>
                </c:pt>
                <c:pt idx="127274">
                  <c:v>63637</c:v>
                </c:pt>
                <c:pt idx="127275">
                  <c:v>63637.5</c:v>
                </c:pt>
                <c:pt idx="127276">
                  <c:v>63638</c:v>
                </c:pt>
                <c:pt idx="127277">
                  <c:v>63638.5</c:v>
                </c:pt>
                <c:pt idx="127278">
                  <c:v>63639</c:v>
                </c:pt>
                <c:pt idx="127279">
                  <c:v>63639.5</c:v>
                </c:pt>
                <c:pt idx="127280">
                  <c:v>63640</c:v>
                </c:pt>
                <c:pt idx="127281">
                  <c:v>63640.5</c:v>
                </c:pt>
                <c:pt idx="127282">
                  <c:v>63641</c:v>
                </c:pt>
                <c:pt idx="127283">
                  <c:v>63641.5</c:v>
                </c:pt>
                <c:pt idx="127284">
                  <c:v>63642</c:v>
                </c:pt>
                <c:pt idx="127285">
                  <c:v>63642.5</c:v>
                </c:pt>
                <c:pt idx="127286">
                  <c:v>63643</c:v>
                </c:pt>
                <c:pt idx="127287">
                  <c:v>63643.5</c:v>
                </c:pt>
                <c:pt idx="127288">
                  <c:v>63644</c:v>
                </c:pt>
                <c:pt idx="127289">
                  <c:v>63644.5</c:v>
                </c:pt>
                <c:pt idx="127290">
                  <c:v>63645</c:v>
                </c:pt>
                <c:pt idx="127291">
                  <c:v>63645.5</c:v>
                </c:pt>
                <c:pt idx="127292">
                  <c:v>63646</c:v>
                </c:pt>
                <c:pt idx="127293">
                  <c:v>63646.5</c:v>
                </c:pt>
                <c:pt idx="127294">
                  <c:v>63647</c:v>
                </c:pt>
                <c:pt idx="127295">
                  <c:v>63647.5</c:v>
                </c:pt>
                <c:pt idx="127296">
                  <c:v>63648</c:v>
                </c:pt>
                <c:pt idx="127297">
                  <c:v>63648.5</c:v>
                </c:pt>
                <c:pt idx="127298">
                  <c:v>63649</c:v>
                </c:pt>
                <c:pt idx="127299">
                  <c:v>63649.5</c:v>
                </c:pt>
                <c:pt idx="127300">
                  <c:v>63650</c:v>
                </c:pt>
                <c:pt idx="127301">
                  <c:v>63650.5</c:v>
                </c:pt>
                <c:pt idx="127302">
                  <c:v>63651</c:v>
                </c:pt>
                <c:pt idx="127303">
                  <c:v>63651.5</c:v>
                </c:pt>
                <c:pt idx="127304">
                  <c:v>63652</c:v>
                </c:pt>
                <c:pt idx="127305">
                  <c:v>63652.5</c:v>
                </c:pt>
                <c:pt idx="127306">
                  <c:v>63653</c:v>
                </c:pt>
                <c:pt idx="127307">
                  <c:v>63653.5</c:v>
                </c:pt>
                <c:pt idx="127308">
                  <c:v>63654</c:v>
                </c:pt>
                <c:pt idx="127309">
                  <c:v>63654.5</c:v>
                </c:pt>
                <c:pt idx="127310">
                  <c:v>63655</c:v>
                </c:pt>
                <c:pt idx="127311">
                  <c:v>63655.5</c:v>
                </c:pt>
                <c:pt idx="127312">
                  <c:v>63656</c:v>
                </c:pt>
                <c:pt idx="127313">
                  <c:v>63656.5</c:v>
                </c:pt>
                <c:pt idx="127314">
                  <c:v>63657</c:v>
                </c:pt>
                <c:pt idx="127315">
                  <c:v>63657.5</c:v>
                </c:pt>
                <c:pt idx="127316">
                  <c:v>63658</c:v>
                </c:pt>
                <c:pt idx="127317">
                  <c:v>63658.5</c:v>
                </c:pt>
                <c:pt idx="127318">
                  <c:v>63659</c:v>
                </c:pt>
                <c:pt idx="127319">
                  <c:v>63659.5</c:v>
                </c:pt>
                <c:pt idx="127320">
                  <c:v>63660</c:v>
                </c:pt>
                <c:pt idx="127321">
                  <c:v>63660.5</c:v>
                </c:pt>
                <c:pt idx="127322">
                  <c:v>63661</c:v>
                </c:pt>
                <c:pt idx="127323">
                  <c:v>63661.5</c:v>
                </c:pt>
                <c:pt idx="127324">
                  <c:v>63662</c:v>
                </c:pt>
                <c:pt idx="127325">
                  <c:v>63662.5</c:v>
                </c:pt>
                <c:pt idx="127326">
                  <c:v>63663</c:v>
                </c:pt>
                <c:pt idx="127327">
                  <c:v>63663.5</c:v>
                </c:pt>
                <c:pt idx="127328">
                  <c:v>63664</c:v>
                </c:pt>
                <c:pt idx="127329">
                  <c:v>63664.5</c:v>
                </c:pt>
                <c:pt idx="127330">
                  <c:v>63665</c:v>
                </c:pt>
                <c:pt idx="127331">
                  <c:v>63665.5</c:v>
                </c:pt>
                <c:pt idx="127332">
                  <c:v>63666</c:v>
                </c:pt>
                <c:pt idx="127333">
                  <c:v>63666.5</c:v>
                </c:pt>
                <c:pt idx="127334">
                  <c:v>63667</c:v>
                </c:pt>
                <c:pt idx="127335">
                  <c:v>63667.5</c:v>
                </c:pt>
                <c:pt idx="127336">
                  <c:v>63668</c:v>
                </c:pt>
                <c:pt idx="127337">
                  <c:v>63668.5</c:v>
                </c:pt>
                <c:pt idx="127338">
                  <c:v>63669</c:v>
                </c:pt>
                <c:pt idx="127339">
                  <c:v>63669.5</c:v>
                </c:pt>
                <c:pt idx="127340">
                  <c:v>63670</c:v>
                </c:pt>
                <c:pt idx="127341">
                  <c:v>63670.5</c:v>
                </c:pt>
                <c:pt idx="127342">
                  <c:v>63671</c:v>
                </c:pt>
                <c:pt idx="127343">
                  <c:v>63671.5</c:v>
                </c:pt>
                <c:pt idx="127344">
                  <c:v>63672</c:v>
                </c:pt>
                <c:pt idx="127345">
                  <c:v>63672.5</c:v>
                </c:pt>
                <c:pt idx="127346">
                  <c:v>63673</c:v>
                </c:pt>
                <c:pt idx="127347">
                  <c:v>63673.5</c:v>
                </c:pt>
                <c:pt idx="127348">
                  <c:v>63674</c:v>
                </c:pt>
                <c:pt idx="127349">
                  <c:v>63674.5</c:v>
                </c:pt>
                <c:pt idx="127350">
                  <c:v>63675</c:v>
                </c:pt>
                <c:pt idx="127351">
                  <c:v>63675.5</c:v>
                </c:pt>
                <c:pt idx="127352">
                  <c:v>63676</c:v>
                </c:pt>
                <c:pt idx="127353">
                  <c:v>63676.5</c:v>
                </c:pt>
                <c:pt idx="127354">
                  <c:v>63677</c:v>
                </c:pt>
                <c:pt idx="127355">
                  <c:v>63677.5</c:v>
                </c:pt>
                <c:pt idx="127356">
                  <c:v>63678</c:v>
                </c:pt>
                <c:pt idx="127357">
                  <c:v>63678.5</c:v>
                </c:pt>
                <c:pt idx="127358">
                  <c:v>63679</c:v>
                </c:pt>
                <c:pt idx="127359">
                  <c:v>63679.5</c:v>
                </c:pt>
                <c:pt idx="127360">
                  <c:v>63680</c:v>
                </c:pt>
                <c:pt idx="127361">
                  <c:v>63680.5</c:v>
                </c:pt>
                <c:pt idx="127362">
                  <c:v>63681</c:v>
                </c:pt>
                <c:pt idx="127363">
                  <c:v>63681.5</c:v>
                </c:pt>
                <c:pt idx="127364">
                  <c:v>63682</c:v>
                </c:pt>
                <c:pt idx="127365">
                  <c:v>63682.5</c:v>
                </c:pt>
                <c:pt idx="127366">
                  <c:v>63683</c:v>
                </c:pt>
                <c:pt idx="127367">
                  <c:v>63683.5</c:v>
                </c:pt>
                <c:pt idx="127368">
                  <c:v>63684</c:v>
                </c:pt>
                <c:pt idx="127369">
                  <c:v>63684.5</c:v>
                </c:pt>
                <c:pt idx="127370">
                  <c:v>63685</c:v>
                </c:pt>
                <c:pt idx="127371">
                  <c:v>63685.5</c:v>
                </c:pt>
                <c:pt idx="127372">
                  <c:v>63686</c:v>
                </c:pt>
                <c:pt idx="127373">
                  <c:v>63686.5</c:v>
                </c:pt>
                <c:pt idx="127374">
                  <c:v>63687</c:v>
                </c:pt>
                <c:pt idx="127375">
                  <c:v>63687.5</c:v>
                </c:pt>
                <c:pt idx="127376">
                  <c:v>63688</c:v>
                </c:pt>
                <c:pt idx="127377">
                  <c:v>63688.5</c:v>
                </c:pt>
                <c:pt idx="127378">
                  <c:v>63689</c:v>
                </c:pt>
                <c:pt idx="127379">
                  <c:v>63689.5</c:v>
                </c:pt>
                <c:pt idx="127380">
                  <c:v>63690</c:v>
                </c:pt>
                <c:pt idx="127381">
                  <c:v>63690.5</c:v>
                </c:pt>
                <c:pt idx="127382">
                  <c:v>63691</c:v>
                </c:pt>
                <c:pt idx="127383">
                  <c:v>63691.5</c:v>
                </c:pt>
                <c:pt idx="127384">
                  <c:v>63692</c:v>
                </c:pt>
                <c:pt idx="127385">
                  <c:v>63692.5</c:v>
                </c:pt>
                <c:pt idx="127386">
                  <c:v>63693</c:v>
                </c:pt>
                <c:pt idx="127387">
                  <c:v>63693.5</c:v>
                </c:pt>
                <c:pt idx="127388">
                  <c:v>63694</c:v>
                </c:pt>
                <c:pt idx="127389">
                  <c:v>63694.5</c:v>
                </c:pt>
                <c:pt idx="127390">
                  <c:v>63695</c:v>
                </c:pt>
                <c:pt idx="127391">
                  <c:v>63695.5</c:v>
                </c:pt>
                <c:pt idx="127392">
                  <c:v>63696</c:v>
                </c:pt>
                <c:pt idx="127393">
                  <c:v>63696.5</c:v>
                </c:pt>
                <c:pt idx="127394">
                  <c:v>63697</c:v>
                </c:pt>
                <c:pt idx="127395">
                  <c:v>63697.5</c:v>
                </c:pt>
                <c:pt idx="127396">
                  <c:v>63698</c:v>
                </c:pt>
                <c:pt idx="127397">
                  <c:v>63698.5</c:v>
                </c:pt>
                <c:pt idx="127398">
                  <c:v>63699</c:v>
                </c:pt>
                <c:pt idx="127399">
                  <c:v>63699.5</c:v>
                </c:pt>
                <c:pt idx="127400">
                  <c:v>63700</c:v>
                </c:pt>
                <c:pt idx="127401">
                  <c:v>63700.5</c:v>
                </c:pt>
                <c:pt idx="127402">
                  <c:v>63701</c:v>
                </c:pt>
                <c:pt idx="127403">
                  <c:v>63701.5</c:v>
                </c:pt>
                <c:pt idx="127404">
                  <c:v>63702</c:v>
                </c:pt>
                <c:pt idx="127405">
                  <c:v>63702.5</c:v>
                </c:pt>
                <c:pt idx="127406">
                  <c:v>63703</c:v>
                </c:pt>
                <c:pt idx="127407">
                  <c:v>63703.5</c:v>
                </c:pt>
                <c:pt idx="127408">
                  <c:v>63704</c:v>
                </c:pt>
                <c:pt idx="127409">
                  <c:v>63704.5</c:v>
                </c:pt>
                <c:pt idx="127410">
                  <c:v>63705</c:v>
                </c:pt>
                <c:pt idx="127411">
                  <c:v>63705.5</c:v>
                </c:pt>
                <c:pt idx="127412">
                  <c:v>63706</c:v>
                </c:pt>
                <c:pt idx="127413">
                  <c:v>63706.5</c:v>
                </c:pt>
                <c:pt idx="127414">
                  <c:v>63707</c:v>
                </c:pt>
                <c:pt idx="127415">
                  <c:v>63707.5</c:v>
                </c:pt>
                <c:pt idx="127416">
                  <c:v>63708</c:v>
                </c:pt>
                <c:pt idx="127417">
                  <c:v>63708.5</c:v>
                </c:pt>
                <c:pt idx="127418">
                  <c:v>63709</c:v>
                </c:pt>
                <c:pt idx="127419">
                  <c:v>63709.5</c:v>
                </c:pt>
                <c:pt idx="127420">
                  <c:v>63710</c:v>
                </c:pt>
                <c:pt idx="127421">
                  <c:v>63710.5</c:v>
                </c:pt>
                <c:pt idx="127422">
                  <c:v>63711</c:v>
                </c:pt>
                <c:pt idx="127423">
                  <c:v>63711.5</c:v>
                </c:pt>
                <c:pt idx="127424">
                  <c:v>63712</c:v>
                </c:pt>
                <c:pt idx="127425">
                  <c:v>63712.5</c:v>
                </c:pt>
                <c:pt idx="127426">
                  <c:v>63713</c:v>
                </c:pt>
                <c:pt idx="127427">
                  <c:v>63713.5</c:v>
                </c:pt>
                <c:pt idx="127428">
                  <c:v>63714</c:v>
                </c:pt>
                <c:pt idx="127429">
                  <c:v>63714.5</c:v>
                </c:pt>
                <c:pt idx="127430">
                  <c:v>63715</c:v>
                </c:pt>
                <c:pt idx="127431">
                  <c:v>63715.5</c:v>
                </c:pt>
                <c:pt idx="127432">
                  <c:v>63716</c:v>
                </c:pt>
                <c:pt idx="127433">
                  <c:v>63716.5</c:v>
                </c:pt>
                <c:pt idx="127434">
                  <c:v>63717</c:v>
                </c:pt>
                <c:pt idx="127435">
                  <c:v>63717.5</c:v>
                </c:pt>
                <c:pt idx="127436">
                  <c:v>63718</c:v>
                </c:pt>
                <c:pt idx="127437">
                  <c:v>63718.5</c:v>
                </c:pt>
                <c:pt idx="127438">
                  <c:v>63719</c:v>
                </c:pt>
                <c:pt idx="127439">
                  <c:v>63719.5</c:v>
                </c:pt>
                <c:pt idx="127440">
                  <c:v>63720</c:v>
                </c:pt>
                <c:pt idx="127441">
                  <c:v>63720.5</c:v>
                </c:pt>
                <c:pt idx="127442">
                  <c:v>63721</c:v>
                </c:pt>
                <c:pt idx="127443">
                  <c:v>63721.5</c:v>
                </c:pt>
                <c:pt idx="127444">
                  <c:v>63722</c:v>
                </c:pt>
                <c:pt idx="127445">
                  <c:v>63722.5</c:v>
                </c:pt>
                <c:pt idx="127446">
                  <c:v>63723</c:v>
                </c:pt>
                <c:pt idx="127447">
                  <c:v>63723.5</c:v>
                </c:pt>
                <c:pt idx="127448">
                  <c:v>63724</c:v>
                </c:pt>
                <c:pt idx="127449">
                  <c:v>63724.5</c:v>
                </c:pt>
                <c:pt idx="127450">
                  <c:v>63725</c:v>
                </c:pt>
                <c:pt idx="127451">
                  <c:v>63725.5</c:v>
                </c:pt>
                <c:pt idx="127452">
                  <c:v>63726</c:v>
                </c:pt>
                <c:pt idx="127453">
                  <c:v>63726.5</c:v>
                </c:pt>
                <c:pt idx="127454">
                  <c:v>63727</c:v>
                </c:pt>
                <c:pt idx="127455">
                  <c:v>63727.5</c:v>
                </c:pt>
                <c:pt idx="127456">
                  <c:v>63728</c:v>
                </c:pt>
                <c:pt idx="127457">
                  <c:v>63728.5</c:v>
                </c:pt>
                <c:pt idx="127458">
                  <c:v>63729</c:v>
                </c:pt>
                <c:pt idx="127459">
                  <c:v>63729.5</c:v>
                </c:pt>
                <c:pt idx="127460">
                  <c:v>63730</c:v>
                </c:pt>
                <c:pt idx="127461">
                  <c:v>63730.5</c:v>
                </c:pt>
                <c:pt idx="127462">
                  <c:v>63731</c:v>
                </c:pt>
                <c:pt idx="127463">
                  <c:v>63731.5</c:v>
                </c:pt>
                <c:pt idx="127464">
                  <c:v>63732</c:v>
                </c:pt>
                <c:pt idx="127465">
                  <c:v>63732.5</c:v>
                </c:pt>
                <c:pt idx="127466">
                  <c:v>63733</c:v>
                </c:pt>
                <c:pt idx="127467">
                  <c:v>63733.5</c:v>
                </c:pt>
                <c:pt idx="127468">
                  <c:v>63734</c:v>
                </c:pt>
                <c:pt idx="127469">
                  <c:v>63734.5</c:v>
                </c:pt>
                <c:pt idx="127470">
                  <c:v>63735</c:v>
                </c:pt>
                <c:pt idx="127471">
                  <c:v>63735.5</c:v>
                </c:pt>
                <c:pt idx="127472">
                  <c:v>63736</c:v>
                </c:pt>
                <c:pt idx="127473">
                  <c:v>63736.5</c:v>
                </c:pt>
                <c:pt idx="127474">
                  <c:v>63737</c:v>
                </c:pt>
                <c:pt idx="127475">
                  <c:v>63737.5</c:v>
                </c:pt>
                <c:pt idx="127476">
                  <c:v>63738</c:v>
                </c:pt>
                <c:pt idx="127477">
                  <c:v>63738.5</c:v>
                </c:pt>
                <c:pt idx="127478">
                  <c:v>63739</c:v>
                </c:pt>
                <c:pt idx="127479">
                  <c:v>63739.5</c:v>
                </c:pt>
                <c:pt idx="127480">
                  <c:v>63740</c:v>
                </c:pt>
                <c:pt idx="127481">
                  <c:v>63740.5</c:v>
                </c:pt>
                <c:pt idx="127482">
                  <c:v>63741</c:v>
                </c:pt>
                <c:pt idx="127483">
                  <c:v>63741.5</c:v>
                </c:pt>
                <c:pt idx="127484">
                  <c:v>63742</c:v>
                </c:pt>
                <c:pt idx="127485">
                  <c:v>63742.5</c:v>
                </c:pt>
                <c:pt idx="127486">
                  <c:v>63743</c:v>
                </c:pt>
                <c:pt idx="127487">
                  <c:v>63743.5</c:v>
                </c:pt>
                <c:pt idx="127488">
                  <c:v>63744</c:v>
                </c:pt>
                <c:pt idx="127489">
                  <c:v>63744.5</c:v>
                </c:pt>
                <c:pt idx="127490">
                  <c:v>63745</c:v>
                </c:pt>
                <c:pt idx="127491">
                  <c:v>63745.5</c:v>
                </c:pt>
                <c:pt idx="127492">
                  <c:v>63746</c:v>
                </c:pt>
                <c:pt idx="127493">
                  <c:v>63746.5</c:v>
                </c:pt>
                <c:pt idx="127494">
                  <c:v>63747</c:v>
                </c:pt>
                <c:pt idx="127495">
                  <c:v>63747.5</c:v>
                </c:pt>
                <c:pt idx="127496">
                  <c:v>63748</c:v>
                </c:pt>
                <c:pt idx="127497">
                  <c:v>63748.5</c:v>
                </c:pt>
                <c:pt idx="127498">
                  <c:v>63749</c:v>
                </c:pt>
                <c:pt idx="127499">
                  <c:v>63749.5</c:v>
                </c:pt>
                <c:pt idx="127500">
                  <c:v>63750</c:v>
                </c:pt>
                <c:pt idx="127501">
                  <c:v>63750.5</c:v>
                </c:pt>
                <c:pt idx="127502">
                  <c:v>63751</c:v>
                </c:pt>
                <c:pt idx="127503">
                  <c:v>63751.5</c:v>
                </c:pt>
                <c:pt idx="127504">
                  <c:v>63752</c:v>
                </c:pt>
                <c:pt idx="127505">
                  <c:v>63752.5</c:v>
                </c:pt>
                <c:pt idx="127506">
                  <c:v>63753</c:v>
                </c:pt>
                <c:pt idx="127507">
                  <c:v>63753.5</c:v>
                </c:pt>
                <c:pt idx="127508">
                  <c:v>63754</c:v>
                </c:pt>
                <c:pt idx="127509">
                  <c:v>63754.5</c:v>
                </c:pt>
                <c:pt idx="127510">
                  <c:v>63755</c:v>
                </c:pt>
                <c:pt idx="127511">
                  <c:v>63755.5</c:v>
                </c:pt>
                <c:pt idx="127512">
                  <c:v>63756</c:v>
                </c:pt>
                <c:pt idx="127513">
                  <c:v>63756.5</c:v>
                </c:pt>
                <c:pt idx="127514">
                  <c:v>63757</c:v>
                </c:pt>
                <c:pt idx="127515">
                  <c:v>63757.5</c:v>
                </c:pt>
                <c:pt idx="127516">
                  <c:v>63758</c:v>
                </c:pt>
                <c:pt idx="127517">
                  <c:v>63758.5</c:v>
                </c:pt>
                <c:pt idx="127518">
                  <c:v>63759</c:v>
                </c:pt>
                <c:pt idx="127519">
                  <c:v>63759.5</c:v>
                </c:pt>
                <c:pt idx="127520">
                  <c:v>63760</c:v>
                </c:pt>
                <c:pt idx="127521">
                  <c:v>63760.5</c:v>
                </c:pt>
                <c:pt idx="127522">
                  <c:v>63761</c:v>
                </c:pt>
                <c:pt idx="127523">
                  <c:v>63761.5</c:v>
                </c:pt>
                <c:pt idx="127524">
                  <c:v>63762</c:v>
                </c:pt>
                <c:pt idx="127525">
                  <c:v>63762.5</c:v>
                </c:pt>
                <c:pt idx="127526">
                  <c:v>63763</c:v>
                </c:pt>
                <c:pt idx="127527">
                  <c:v>63763.5</c:v>
                </c:pt>
                <c:pt idx="127528">
                  <c:v>63764</c:v>
                </c:pt>
                <c:pt idx="127529">
                  <c:v>63764.5</c:v>
                </c:pt>
                <c:pt idx="127530">
                  <c:v>63765</c:v>
                </c:pt>
                <c:pt idx="127531">
                  <c:v>63765.5</c:v>
                </c:pt>
                <c:pt idx="127532">
                  <c:v>63766</c:v>
                </c:pt>
                <c:pt idx="127533">
                  <c:v>63766.5</c:v>
                </c:pt>
                <c:pt idx="127534">
                  <c:v>63767</c:v>
                </c:pt>
                <c:pt idx="127535">
                  <c:v>63767.5</c:v>
                </c:pt>
                <c:pt idx="127536">
                  <c:v>63768</c:v>
                </c:pt>
                <c:pt idx="127537">
                  <c:v>63768.5</c:v>
                </c:pt>
                <c:pt idx="127538">
                  <c:v>63769</c:v>
                </c:pt>
                <c:pt idx="127539">
                  <c:v>63769.5</c:v>
                </c:pt>
                <c:pt idx="127540">
                  <c:v>63770</c:v>
                </c:pt>
                <c:pt idx="127541">
                  <c:v>63770.5</c:v>
                </c:pt>
                <c:pt idx="127542">
                  <c:v>63771</c:v>
                </c:pt>
                <c:pt idx="127543">
                  <c:v>63771.5</c:v>
                </c:pt>
                <c:pt idx="127544">
                  <c:v>63772</c:v>
                </c:pt>
                <c:pt idx="127545">
                  <c:v>63772.5</c:v>
                </c:pt>
                <c:pt idx="127546">
                  <c:v>63773</c:v>
                </c:pt>
                <c:pt idx="127547">
                  <c:v>63773.5</c:v>
                </c:pt>
                <c:pt idx="127548">
                  <c:v>63774</c:v>
                </c:pt>
                <c:pt idx="127549">
                  <c:v>63774.5</c:v>
                </c:pt>
                <c:pt idx="127550">
                  <c:v>63775</c:v>
                </c:pt>
                <c:pt idx="127551">
                  <c:v>63775.5</c:v>
                </c:pt>
                <c:pt idx="127552">
                  <c:v>63776</c:v>
                </c:pt>
                <c:pt idx="127553">
                  <c:v>63776.5</c:v>
                </c:pt>
                <c:pt idx="127554">
                  <c:v>63777</c:v>
                </c:pt>
                <c:pt idx="127555">
                  <c:v>63777.5</c:v>
                </c:pt>
                <c:pt idx="127556">
                  <c:v>63778</c:v>
                </c:pt>
                <c:pt idx="127557">
                  <c:v>63778.5</c:v>
                </c:pt>
                <c:pt idx="127558">
                  <c:v>63779</c:v>
                </c:pt>
                <c:pt idx="127559">
                  <c:v>63779.5</c:v>
                </c:pt>
                <c:pt idx="127560">
                  <c:v>63780</c:v>
                </c:pt>
                <c:pt idx="127561">
                  <c:v>63780.5</c:v>
                </c:pt>
                <c:pt idx="127562">
                  <c:v>63781</c:v>
                </c:pt>
                <c:pt idx="127563">
                  <c:v>63781.5</c:v>
                </c:pt>
                <c:pt idx="127564">
                  <c:v>63782</c:v>
                </c:pt>
                <c:pt idx="127565">
                  <c:v>63782.5</c:v>
                </c:pt>
                <c:pt idx="127566">
                  <c:v>63783</c:v>
                </c:pt>
                <c:pt idx="127567">
                  <c:v>63783.5</c:v>
                </c:pt>
                <c:pt idx="127568">
                  <c:v>63784</c:v>
                </c:pt>
                <c:pt idx="127569">
                  <c:v>63784.5</c:v>
                </c:pt>
                <c:pt idx="127570">
                  <c:v>63785</c:v>
                </c:pt>
                <c:pt idx="127571">
                  <c:v>63785.5</c:v>
                </c:pt>
                <c:pt idx="127572">
                  <c:v>63786</c:v>
                </c:pt>
                <c:pt idx="127573">
                  <c:v>63786.5</c:v>
                </c:pt>
                <c:pt idx="127574">
                  <c:v>63787</c:v>
                </c:pt>
                <c:pt idx="127575">
                  <c:v>63787.5</c:v>
                </c:pt>
                <c:pt idx="127576">
                  <c:v>63788</c:v>
                </c:pt>
                <c:pt idx="127577">
                  <c:v>63788.5</c:v>
                </c:pt>
                <c:pt idx="127578">
                  <c:v>63789</c:v>
                </c:pt>
                <c:pt idx="127579">
                  <c:v>63789.5</c:v>
                </c:pt>
                <c:pt idx="127580">
                  <c:v>63790</c:v>
                </c:pt>
                <c:pt idx="127581">
                  <c:v>63790.5</c:v>
                </c:pt>
                <c:pt idx="127582">
                  <c:v>63791</c:v>
                </c:pt>
                <c:pt idx="127583">
                  <c:v>63791.5</c:v>
                </c:pt>
                <c:pt idx="127584">
                  <c:v>63792</c:v>
                </c:pt>
                <c:pt idx="127585">
                  <c:v>63792.5</c:v>
                </c:pt>
                <c:pt idx="127586">
                  <c:v>63793</c:v>
                </c:pt>
                <c:pt idx="127587">
                  <c:v>63793.5</c:v>
                </c:pt>
                <c:pt idx="127588">
                  <c:v>63794</c:v>
                </c:pt>
                <c:pt idx="127589">
                  <c:v>63794.5</c:v>
                </c:pt>
                <c:pt idx="127590">
                  <c:v>63795</c:v>
                </c:pt>
                <c:pt idx="127591">
                  <c:v>63795.5</c:v>
                </c:pt>
                <c:pt idx="127592">
                  <c:v>63796</c:v>
                </c:pt>
                <c:pt idx="127593">
                  <c:v>63796.5</c:v>
                </c:pt>
                <c:pt idx="127594">
                  <c:v>63797</c:v>
                </c:pt>
                <c:pt idx="127595">
                  <c:v>63797.5</c:v>
                </c:pt>
                <c:pt idx="127596">
                  <c:v>63798</c:v>
                </c:pt>
                <c:pt idx="127597">
                  <c:v>63798.5</c:v>
                </c:pt>
                <c:pt idx="127598">
                  <c:v>63799</c:v>
                </c:pt>
                <c:pt idx="127599">
                  <c:v>63799.5</c:v>
                </c:pt>
                <c:pt idx="127600">
                  <c:v>63800</c:v>
                </c:pt>
                <c:pt idx="127601">
                  <c:v>63800.5</c:v>
                </c:pt>
                <c:pt idx="127602">
                  <c:v>63801</c:v>
                </c:pt>
                <c:pt idx="127603">
                  <c:v>63801.5</c:v>
                </c:pt>
                <c:pt idx="127604">
                  <c:v>63802</c:v>
                </c:pt>
                <c:pt idx="127605">
                  <c:v>63802.5</c:v>
                </c:pt>
                <c:pt idx="127606">
                  <c:v>63803</c:v>
                </c:pt>
                <c:pt idx="127607">
                  <c:v>63803.5</c:v>
                </c:pt>
                <c:pt idx="127608">
                  <c:v>63804</c:v>
                </c:pt>
                <c:pt idx="127609">
                  <c:v>63804.5</c:v>
                </c:pt>
                <c:pt idx="127610">
                  <c:v>63805</c:v>
                </c:pt>
                <c:pt idx="127611">
                  <c:v>63805.5</c:v>
                </c:pt>
                <c:pt idx="127612">
                  <c:v>63806</c:v>
                </c:pt>
                <c:pt idx="127613">
                  <c:v>63806.5</c:v>
                </c:pt>
                <c:pt idx="127614">
                  <c:v>63807</c:v>
                </c:pt>
                <c:pt idx="127615">
                  <c:v>63807.5</c:v>
                </c:pt>
                <c:pt idx="127616">
                  <c:v>63808</c:v>
                </c:pt>
                <c:pt idx="127617">
                  <c:v>63808.5</c:v>
                </c:pt>
                <c:pt idx="127618">
                  <c:v>63809</c:v>
                </c:pt>
                <c:pt idx="127619">
                  <c:v>63809.5</c:v>
                </c:pt>
                <c:pt idx="127620">
                  <c:v>63810</c:v>
                </c:pt>
                <c:pt idx="127621">
                  <c:v>63810.5</c:v>
                </c:pt>
                <c:pt idx="127622">
                  <c:v>63811</c:v>
                </c:pt>
                <c:pt idx="127623">
                  <c:v>63811.5</c:v>
                </c:pt>
                <c:pt idx="127624">
                  <c:v>63812</c:v>
                </c:pt>
                <c:pt idx="127625">
                  <c:v>63812.5</c:v>
                </c:pt>
                <c:pt idx="127626">
                  <c:v>63813</c:v>
                </c:pt>
                <c:pt idx="127627">
                  <c:v>63813.5</c:v>
                </c:pt>
                <c:pt idx="127628">
                  <c:v>63814</c:v>
                </c:pt>
                <c:pt idx="127629">
                  <c:v>63814.5</c:v>
                </c:pt>
                <c:pt idx="127630">
                  <c:v>63815</c:v>
                </c:pt>
                <c:pt idx="127631">
                  <c:v>63815.5</c:v>
                </c:pt>
                <c:pt idx="127632">
                  <c:v>63816</c:v>
                </c:pt>
                <c:pt idx="127633">
                  <c:v>63816.5</c:v>
                </c:pt>
                <c:pt idx="127634">
                  <c:v>63817</c:v>
                </c:pt>
                <c:pt idx="127635">
                  <c:v>63817.5</c:v>
                </c:pt>
                <c:pt idx="127636">
                  <c:v>63818</c:v>
                </c:pt>
                <c:pt idx="127637">
                  <c:v>63818.5</c:v>
                </c:pt>
                <c:pt idx="127638">
                  <c:v>63819</c:v>
                </c:pt>
                <c:pt idx="127639">
                  <c:v>63819.5</c:v>
                </c:pt>
                <c:pt idx="127640">
                  <c:v>63820</c:v>
                </c:pt>
                <c:pt idx="127641">
                  <c:v>63820.5</c:v>
                </c:pt>
                <c:pt idx="127642">
                  <c:v>63821</c:v>
                </c:pt>
                <c:pt idx="127643">
                  <c:v>63821.5</c:v>
                </c:pt>
                <c:pt idx="127644">
                  <c:v>63822</c:v>
                </c:pt>
                <c:pt idx="127645">
                  <c:v>63822.5</c:v>
                </c:pt>
                <c:pt idx="127646">
                  <c:v>63823</c:v>
                </c:pt>
                <c:pt idx="127647">
                  <c:v>63823.5</c:v>
                </c:pt>
                <c:pt idx="127648">
                  <c:v>63824</c:v>
                </c:pt>
                <c:pt idx="127649">
                  <c:v>63824.5</c:v>
                </c:pt>
                <c:pt idx="127650">
                  <c:v>63825</c:v>
                </c:pt>
                <c:pt idx="127651">
                  <c:v>63825.5</c:v>
                </c:pt>
                <c:pt idx="127652">
                  <c:v>63826</c:v>
                </c:pt>
                <c:pt idx="127653">
                  <c:v>63826.5</c:v>
                </c:pt>
                <c:pt idx="127654">
                  <c:v>63827</c:v>
                </c:pt>
                <c:pt idx="127655">
                  <c:v>63827.5</c:v>
                </c:pt>
                <c:pt idx="127656">
                  <c:v>63828</c:v>
                </c:pt>
                <c:pt idx="127657">
                  <c:v>63828.5</c:v>
                </c:pt>
                <c:pt idx="127658">
                  <c:v>63829</c:v>
                </c:pt>
                <c:pt idx="127659">
                  <c:v>63829.5</c:v>
                </c:pt>
                <c:pt idx="127660">
                  <c:v>63830</c:v>
                </c:pt>
                <c:pt idx="127661">
                  <c:v>63830.5</c:v>
                </c:pt>
                <c:pt idx="127662">
                  <c:v>63831</c:v>
                </c:pt>
                <c:pt idx="127663">
                  <c:v>63831.5</c:v>
                </c:pt>
                <c:pt idx="127664">
                  <c:v>63832</c:v>
                </c:pt>
                <c:pt idx="127665">
                  <c:v>63832.5</c:v>
                </c:pt>
                <c:pt idx="127666">
                  <c:v>63833</c:v>
                </c:pt>
                <c:pt idx="127667">
                  <c:v>63833.5</c:v>
                </c:pt>
                <c:pt idx="127668">
                  <c:v>63834</c:v>
                </c:pt>
                <c:pt idx="127669">
                  <c:v>63834.5</c:v>
                </c:pt>
                <c:pt idx="127670">
                  <c:v>63835</c:v>
                </c:pt>
                <c:pt idx="127671">
                  <c:v>63835.5</c:v>
                </c:pt>
                <c:pt idx="127672">
                  <c:v>63836</c:v>
                </c:pt>
                <c:pt idx="127673">
                  <c:v>63836.5</c:v>
                </c:pt>
                <c:pt idx="127674">
                  <c:v>63837</c:v>
                </c:pt>
                <c:pt idx="127675">
                  <c:v>63837.5</c:v>
                </c:pt>
                <c:pt idx="127676">
                  <c:v>63838</c:v>
                </c:pt>
                <c:pt idx="127677">
                  <c:v>63838.5</c:v>
                </c:pt>
                <c:pt idx="127678">
                  <c:v>63839</c:v>
                </c:pt>
                <c:pt idx="127679">
                  <c:v>63839.5</c:v>
                </c:pt>
                <c:pt idx="127680">
                  <c:v>63840</c:v>
                </c:pt>
                <c:pt idx="127681">
                  <c:v>63840.5</c:v>
                </c:pt>
                <c:pt idx="127682">
                  <c:v>63841</c:v>
                </c:pt>
                <c:pt idx="127683">
                  <c:v>63841.5</c:v>
                </c:pt>
                <c:pt idx="127684">
                  <c:v>63842</c:v>
                </c:pt>
                <c:pt idx="127685">
                  <c:v>63842.5</c:v>
                </c:pt>
                <c:pt idx="127686">
                  <c:v>63843</c:v>
                </c:pt>
                <c:pt idx="127687">
                  <c:v>63843.5</c:v>
                </c:pt>
                <c:pt idx="127688">
                  <c:v>63844</c:v>
                </c:pt>
                <c:pt idx="127689">
                  <c:v>63844.5</c:v>
                </c:pt>
                <c:pt idx="127690">
                  <c:v>63845</c:v>
                </c:pt>
                <c:pt idx="127691">
                  <c:v>63845.5</c:v>
                </c:pt>
                <c:pt idx="127692">
                  <c:v>63846</c:v>
                </c:pt>
                <c:pt idx="127693">
                  <c:v>63846.5</c:v>
                </c:pt>
                <c:pt idx="127694">
                  <c:v>63847</c:v>
                </c:pt>
                <c:pt idx="127695">
                  <c:v>63847.5</c:v>
                </c:pt>
                <c:pt idx="127696">
                  <c:v>63848</c:v>
                </c:pt>
                <c:pt idx="127697">
                  <c:v>63848.5</c:v>
                </c:pt>
                <c:pt idx="127698">
                  <c:v>63849</c:v>
                </c:pt>
                <c:pt idx="127699">
                  <c:v>63849.5</c:v>
                </c:pt>
                <c:pt idx="127700">
                  <c:v>63850</c:v>
                </c:pt>
                <c:pt idx="127701">
                  <c:v>63850.5</c:v>
                </c:pt>
                <c:pt idx="127702">
                  <c:v>63851</c:v>
                </c:pt>
                <c:pt idx="127703">
                  <c:v>63851.5</c:v>
                </c:pt>
                <c:pt idx="127704">
                  <c:v>63852</c:v>
                </c:pt>
                <c:pt idx="127705">
                  <c:v>63852.5</c:v>
                </c:pt>
                <c:pt idx="127706">
                  <c:v>63853</c:v>
                </c:pt>
                <c:pt idx="127707">
                  <c:v>63853.5</c:v>
                </c:pt>
                <c:pt idx="127708">
                  <c:v>63854</c:v>
                </c:pt>
                <c:pt idx="127709">
                  <c:v>63854.5</c:v>
                </c:pt>
                <c:pt idx="127710">
                  <c:v>63855</c:v>
                </c:pt>
                <c:pt idx="127711">
                  <c:v>63855.5</c:v>
                </c:pt>
                <c:pt idx="127712">
                  <c:v>63856</c:v>
                </c:pt>
                <c:pt idx="127713">
                  <c:v>63856.5</c:v>
                </c:pt>
                <c:pt idx="127714">
                  <c:v>63857</c:v>
                </c:pt>
                <c:pt idx="127715">
                  <c:v>63857.5</c:v>
                </c:pt>
                <c:pt idx="127716">
                  <c:v>63858</c:v>
                </c:pt>
                <c:pt idx="127717">
                  <c:v>63858.5</c:v>
                </c:pt>
                <c:pt idx="127718">
                  <c:v>63859</c:v>
                </c:pt>
                <c:pt idx="127719">
                  <c:v>63859.5</c:v>
                </c:pt>
                <c:pt idx="127720">
                  <c:v>63860</c:v>
                </c:pt>
                <c:pt idx="127721">
                  <c:v>63860.5</c:v>
                </c:pt>
                <c:pt idx="127722">
                  <c:v>63861</c:v>
                </c:pt>
                <c:pt idx="127723">
                  <c:v>63861.5</c:v>
                </c:pt>
                <c:pt idx="127724">
                  <c:v>63862</c:v>
                </c:pt>
                <c:pt idx="127725">
                  <c:v>63862.5</c:v>
                </c:pt>
                <c:pt idx="127726">
                  <c:v>63863</c:v>
                </c:pt>
                <c:pt idx="127727">
                  <c:v>63863.5</c:v>
                </c:pt>
                <c:pt idx="127728">
                  <c:v>63864</c:v>
                </c:pt>
                <c:pt idx="127729">
                  <c:v>63864.5</c:v>
                </c:pt>
                <c:pt idx="127730">
                  <c:v>63865</c:v>
                </c:pt>
                <c:pt idx="127731">
                  <c:v>63865.5</c:v>
                </c:pt>
                <c:pt idx="127732">
                  <c:v>63866</c:v>
                </c:pt>
                <c:pt idx="127733">
                  <c:v>63866.5</c:v>
                </c:pt>
                <c:pt idx="127734">
                  <c:v>63867</c:v>
                </c:pt>
                <c:pt idx="127735">
                  <c:v>63867.5</c:v>
                </c:pt>
                <c:pt idx="127736">
                  <c:v>63868</c:v>
                </c:pt>
                <c:pt idx="127737">
                  <c:v>63868.5</c:v>
                </c:pt>
                <c:pt idx="127738">
                  <c:v>63869</c:v>
                </c:pt>
                <c:pt idx="127739">
                  <c:v>63869.5</c:v>
                </c:pt>
                <c:pt idx="127740">
                  <c:v>63870</c:v>
                </c:pt>
                <c:pt idx="127741">
                  <c:v>63870.5</c:v>
                </c:pt>
                <c:pt idx="127742">
                  <c:v>63871</c:v>
                </c:pt>
                <c:pt idx="127743">
                  <c:v>63871.5</c:v>
                </c:pt>
                <c:pt idx="127744">
                  <c:v>63872</c:v>
                </c:pt>
                <c:pt idx="127745">
                  <c:v>63872.5</c:v>
                </c:pt>
                <c:pt idx="127746">
                  <c:v>63873</c:v>
                </c:pt>
                <c:pt idx="127747">
                  <c:v>63873.5</c:v>
                </c:pt>
                <c:pt idx="127748">
                  <c:v>63874</c:v>
                </c:pt>
                <c:pt idx="127749">
                  <c:v>63874.5</c:v>
                </c:pt>
                <c:pt idx="127750">
                  <c:v>63875</c:v>
                </c:pt>
                <c:pt idx="127751">
                  <c:v>63875.5</c:v>
                </c:pt>
                <c:pt idx="127752">
                  <c:v>63876</c:v>
                </c:pt>
                <c:pt idx="127753">
                  <c:v>63876.5</c:v>
                </c:pt>
                <c:pt idx="127754">
                  <c:v>63877</c:v>
                </c:pt>
                <c:pt idx="127755">
                  <c:v>63877.5</c:v>
                </c:pt>
                <c:pt idx="127756">
                  <c:v>63878</c:v>
                </c:pt>
                <c:pt idx="127757">
                  <c:v>63878.5</c:v>
                </c:pt>
                <c:pt idx="127758">
                  <c:v>63879</c:v>
                </c:pt>
                <c:pt idx="127759">
                  <c:v>63879.5</c:v>
                </c:pt>
                <c:pt idx="127760">
                  <c:v>63880</c:v>
                </c:pt>
                <c:pt idx="127761">
                  <c:v>63880.5</c:v>
                </c:pt>
                <c:pt idx="127762">
                  <c:v>63881</c:v>
                </c:pt>
                <c:pt idx="127763">
                  <c:v>63881.5</c:v>
                </c:pt>
                <c:pt idx="127764">
                  <c:v>63882</c:v>
                </c:pt>
                <c:pt idx="127765">
                  <c:v>63882.5</c:v>
                </c:pt>
                <c:pt idx="127766">
                  <c:v>63883</c:v>
                </c:pt>
                <c:pt idx="127767">
                  <c:v>63883.5</c:v>
                </c:pt>
                <c:pt idx="127768">
                  <c:v>63884</c:v>
                </c:pt>
                <c:pt idx="127769">
                  <c:v>63884.5</c:v>
                </c:pt>
                <c:pt idx="127770">
                  <c:v>63885</c:v>
                </c:pt>
                <c:pt idx="127771">
                  <c:v>63885.5</c:v>
                </c:pt>
                <c:pt idx="127772">
                  <c:v>63886</c:v>
                </c:pt>
                <c:pt idx="127773">
                  <c:v>63886.5</c:v>
                </c:pt>
                <c:pt idx="127774">
                  <c:v>63887</c:v>
                </c:pt>
                <c:pt idx="127775">
                  <c:v>63887.5</c:v>
                </c:pt>
                <c:pt idx="127776">
                  <c:v>63888</c:v>
                </c:pt>
                <c:pt idx="127777">
                  <c:v>63888.5</c:v>
                </c:pt>
                <c:pt idx="127778">
                  <c:v>63889</c:v>
                </c:pt>
                <c:pt idx="127779">
                  <c:v>63889.5</c:v>
                </c:pt>
                <c:pt idx="127780">
                  <c:v>63890</c:v>
                </c:pt>
                <c:pt idx="127781">
                  <c:v>63890.5</c:v>
                </c:pt>
                <c:pt idx="127782">
                  <c:v>63891</c:v>
                </c:pt>
                <c:pt idx="127783">
                  <c:v>63891.5</c:v>
                </c:pt>
                <c:pt idx="127784">
                  <c:v>63892</c:v>
                </c:pt>
                <c:pt idx="127785">
                  <c:v>63892.5</c:v>
                </c:pt>
                <c:pt idx="127786">
                  <c:v>63893</c:v>
                </c:pt>
                <c:pt idx="127787">
                  <c:v>63893.5</c:v>
                </c:pt>
                <c:pt idx="127788">
                  <c:v>63894</c:v>
                </c:pt>
                <c:pt idx="127789">
                  <c:v>63894.5</c:v>
                </c:pt>
                <c:pt idx="127790">
                  <c:v>63895</c:v>
                </c:pt>
                <c:pt idx="127791">
                  <c:v>63895.5</c:v>
                </c:pt>
                <c:pt idx="127792">
                  <c:v>63896</c:v>
                </c:pt>
                <c:pt idx="127793">
                  <c:v>63896.5</c:v>
                </c:pt>
                <c:pt idx="127794">
                  <c:v>63897</c:v>
                </c:pt>
                <c:pt idx="127795">
                  <c:v>63897.5</c:v>
                </c:pt>
                <c:pt idx="127796">
                  <c:v>63898</c:v>
                </c:pt>
                <c:pt idx="127797">
                  <c:v>63898.5</c:v>
                </c:pt>
                <c:pt idx="127798">
                  <c:v>63899</c:v>
                </c:pt>
                <c:pt idx="127799">
                  <c:v>63899.5</c:v>
                </c:pt>
                <c:pt idx="127800">
                  <c:v>63900</c:v>
                </c:pt>
                <c:pt idx="127801">
                  <c:v>63900.5</c:v>
                </c:pt>
                <c:pt idx="127802">
                  <c:v>63901</c:v>
                </c:pt>
                <c:pt idx="127803">
                  <c:v>63901.5</c:v>
                </c:pt>
                <c:pt idx="127804">
                  <c:v>63902</c:v>
                </c:pt>
                <c:pt idx="127805">
                  <c:v>63902.5</c:v>
                </c:pt>
                <c:pt idx="127806">
                  <c:v>63903</c:v>
                </c:pt>
                <c:pt idx="127807">
                  <c:v>63903.5</c:v>
                </c:pt>
                <c:pt idx="127808">
                  <c:v>63904</c:v>
                </c:pt>
                <c:pt idx="127809">
                  <c:v>63904.5</c:v>
                </c:pt>
                <c:pt idx="127810">
                  <c:v>63905</c:v>
                </c:pt>
                <c:pt idx="127811">
                  <c:v>63905.5</c:v>
                </c:pt>
                <c:pt idx="127812">
                  <c:v>63906</c:v>
                </c:pt>
                <c:pt idx="127813">
                  <c:v>63906.5</c:v>
                </c:pt>
                <c:pt idx="127814">
                  <c:v>63907</c:v>
                </c:pt>
                <c:pt idx="127815">
                  <c:v>63907.5</c:v>
                </c:pt>
                <c:pt idx="127816">
                  <c:v>63908</c:v>
                </c:pt>
                <c:pt idx="127817">
                  <c:v>63908.5</c:v>
                </c:pt>
                <c:pt idx="127818">
                  <c:v>63909</c:v>
                </c:pt>
                <c:pt idx="127819">
                  <c:v>63909.5</c:v>
                </c:pt>
                <c:pt idx="127820">
                  <c:v>63910</c:v>
                </c:pt>
                <c:pt idx="127821">
                  <c:v>63910.5</c:v>
                </c:pt>
                <c:pt idx="127822">
                  <c:v>63911</c:v>
                </c:pt>
                <c:pt idx="127823">
                  <c:v>63911.5</c:v>
                </c:pt>
                <c:pt idx="127824">
                  <c:v>63912</c:v>
                </c:pt>
                <c:pt idx="127825">
                  <c:v>63912.5</c:v>
                </c:pt>
                <c:pt idx="127826">
                  <c:v>63913</c:v>
                </c:pt>
                <c:pt idx="127827">
                  <c:v>63913.5</c:v>
                </c:pt>
                <c:pt idx="127828">
                  <c:v>63914</c:v>
                </c:pt>
                <c:pt idx="127829">
                  <c:v>63914.5</c:v>
                </c:pt>
                <c:pt idx="127830">
                  <c:v>63915</c:v>
                </c:pt>
                <c:pt idx="127831">
                  <c:v>63915.5</c:v>
                </c:pt>
                <c:pt idx="127832">
                  <c:v>63916</c:v>
                </c:pt>
                <c:pt idx="127833">
                  <c:v>63916.5</c:v>
                </c:pt>
                <c:pt idx="127834">
                  <c:v>63917</c:v>
                </c:pt>
                <c:pt idx="127835">
                  <c:v>63917.5</c:v>
                </c:pt>
                <c:pt idx="127836">
                  <c:v>63918</c:v>
                </c:pt>
                <c:pt idx="127837">
                  <c:v>63918.5</c:v>
                </c:pt>
                <c:pt idx="127838">
                  <c:v>63919</c:v>
                </c:pt>
                <c:pt idx="127839">
                  <c:v>63919.5</c:v>
                </c:pt>
                <c:pt idx="127840">
                  <c:v>63920</c:v>
                </c:pt>
                <c:pt idx="127841">
                  <c:v>63920.5</c:v>
                </c:pt>
                <c:pt idx="127842">
                  <c:v>63921</c:v>
                </c:pt>
                <c:pt idx="127843">
                  <c:v>63921.5</c:v>
                </c:pt>
                <c:pt idx="127844">
                  <c:v>63922</c:v>
                </c:pt>
                <c:pt idx="127845">
                  <c:v>63922.5</c:v>
                </c:pt>
                <c:pt idx="127846">
                  <c:v>63923</c:v>
                </c:pt>
                <c:pt idx="127847">
                  <c:v>63923.5</c:v>
                </c:pt>
                <c:pt idx="127848">
                  <c:v>63924</c:v>
                </c:pt>
                <c:pt idx="127849">
                  <c:v>63924.5</c:v>
                </c:pt>
                <c:pt idx="127850">
                  <c:v>63925</c:v>
                </c:pt>
                <c:pt idx="127851">
                  <c:v>63925.5</c:v>
                </c:pt>
                <c:pt idx="127852">
                  <c:v>63926</c:v>
                </c:pt>
                <c:pt idx="127853">
                  <c:v>63926.5</c:v>
                </c:pt>
                <c:pt idx="127854">
                  <c:v>63927</c:v>
                </c:pt>
                <c:pt idx="127855">
                  <c:v>63927.5</c:v>
                </c:pt>
                <c:pt idx="127856">
                  <c:v>63928</c:v>
                </c:pt>
                <c:pt idx="127857">
                  <c:v>63928.5</c:v>
                </c:pt>
                <c:pt idx="127858">
                  <c:v>63929</c:v>
                </c:pt>
                <c:pt idx="127859">
                  <c:v>63929.5</c:v>
                </c:pt>
                <c:pt idx="127860">
                  <c:v>63930</c:v>
                </c:pt>
                <c:pt idx="127861">
                  <c:v>63930.5</c:v>
                </c:pt>
                <c:pt idx="127862">
                  <c:v>63931</c:v>
                </c:pt>
                <c:pt idx="127863">
                  <c:v>63931.5</c:v>
                </c:pt>
                <c:pt idx="127864">
                  <c:v>63932</c:v>
                </c:pt>
                <c:pt idx="127865">
                  <c:v>63932.5</c:v>
                </c:pt>
                <c:pt idx="127866">
                  <c:v>63933</c:v>
                </c:pt>
                <c:pt idx="127867">
                  <c:v>63933.5</c:v>
                </c:pt>
                <c:pt idx="127868">
                  <c:v>63934</c:v>
                </c:pt>
                <c:pt idx="127869">
                  <c:v>63934.5</c:v>
                </c:pt>
                <c:pt idx="127870">
                  <c:v>63935</c:v>
                </c:pt>
                <c:pt idx="127871">
                  <c:v>63935.5</c:v>
                </c:pt>
                <c:pt idx="127872">
                  <c:v>63936</c:v>
                </c:pt>
                <c:pt idx="127873">
                  <c:v>63936.5</c:v>
                </c:pt>
                <c:pt idx="127874">
                  <c:v>63937</c:v>
                </c:pt>
                <c:pt idx="127875">
                  <c:v>63937.5</c:v>
                </c:pt>
                <c:pt idx="127876">
                  <c:v>63938</c:v>
                </c:pt>
                <c:pt idx="127877">
                  <c:v>63938.5</c:v>
                </c:pt>
                <c:pt idx="127878">
                  <c:v>63939</c:v>
                </c:pt>
                <c:pt idx="127879">
                  <c:v>63939.5</c:v>
                </c:pt>
                <c:pt idx="127880">
                  <c:v>63940</c:v>
                </c:pt>
                <c:pt idx="127881">
                  <c:v>63940.5</c:v>
                </c:pt>
                <c:pt idx="127882">
                  <c:v>63941</c:v>
                </c:pt>
                <c:pt idx="127883">
                  <c:v>63941.5</c:v>
                </c:pt>
                <c:pt idx="127884">
                  <c:v>63942</c:v>
                </c:pt>
                <c:pt idx="127885">
                  <c:v>63942.5</c:v>
                </c:pt>
                <c:pt idx="127886">
                  <c:v>63943</c:v>
                </c:pt>
                <c:pt idx="127887">
                  <c:v>63943.5</c:v>
                </c:pt>
                <c:pt idx="127888">
                  <c:v>63944</c:v>
                </c:pt>
                <c:pt idx="127889">
                  <c:v>63944.5</c:v>
                </c:pt>
                <c:pt idx="127890">
                  <c:v>63945</c:v>
                </c:pt>
                <c:pt idx="127891">
                  <c:v>63945.5</c:v>
                </c:pt>
                <c:pt idx="127892">
                  <c:v>63946</c:v>
                </c:pt>
                <c:pt idx="127893">
                  <c:v>63946.5</c:v>
                </c:pt>
                <c:pt idx="127894">
                  <c:v>63947</c:v>
                </c:pt>
                <c:pt idx="127895">
                  <c:v>63947.5</c:v>
                </c:pt>
                <c:pt idx="127896">
                  <c:v>63948</c:v>
                </c:pt>
                <c:pt idx="127897">
                  <c:v>63948.5</c:v>
                </c:pt>
                <c:pt idx="127898">
                  <c:v>63949</c:v>
                </c:pt>
                <c:pt idx="127899">
                  <c:v>63949.5</c:v>
                </c:pt>
                <c:pt idx="127900">
                  <c:v>63950</c:v>
                </c:pt>
                <c:pt idx="127901">
                  <c:v>63950.5</c:v>
                </c:pt>
                <c:pt idx="127902">
                  <c:v>63951</c:v>
                </c:pt>
                <c:pt idx="127903">
                  <c:v>63951.5</c:v>
                </c:pt>
                <c:pt idx="127904">
                  <c:v>63952</c:v>
                </c:pt>
                <c:pt idx="127905">
                  <c:v>63952.5</c:v>
                </c:pt>
                <c:pt idx="127906">
                  <c:v>63953</c:v>
                </c:pt>
                <c:pt idx="127907">
                  <c:v>63953.5</c:v>
                </c:pt>
                <c:pt idx="127908">
                  <c:v>63954</c:v>
                </c:pt>
                <c:pt idx="127909">
                  <c:v>63954.5</c:v>
                </c:pt>
                <c:pt idx="127910">
                  <c:v>63955</c:v>
                </c:pt>
                <c:pt idx="127911">
                  <c:v>63955.5</c:v>
                </c:pt>
                <c:pt idx="127912">
                  <c:v>63956</c:v>
                </c:pt>
                <c:pt idx="127913">
                  <c:v>63956.5</c:v>
                </c:pt>
                <c:pt idx="127914">
                  <c:v>63957</c:v>
                </c:pt>
                <c:pt idx="127915">
                  <c:v>63957.5</c:v>
                </c:pt>
                <c:pt idx="127916">
                  <c:v>63958</c:v>
                </c:pt>
                <c:pt idx="127917">
                  <c:v>63958.5</c:v>
                </c:pt>
                <c:pt idx="127918">
                  <c:v>63959</c:v>
                </c:pt>
                <c:pt idx="127919">
                  <c:v>63959.5</c:v>
                </c:pt>
                <c:pt idx="127920">
                  <c:v>63960</c:v>
                </c:pt>
                <c:pt idx="127921">
                  <c:v>63960.5</c:v>
                </c:pt>
                <c:pt idx="127922">
                  <c:v>63961</c:v>
                </c:pt>
                <c:pt idx="127923">
                  <c:v>63961.5</c:v>
                </c:pt>
                <c:pt idx="127924">
                  <c:v>63962</c:v>
                </c:pt>
                <c:pt idx="127925">
                  <c:v>63962.5</c:v>
                </c:pt>
                <c:pt idx="127926">
                  <c:v>63963</c:v>
                </c:pt>
                <c:pt idx="127927">
                  <c:v>63963.5</c:v>
                </c:pt>
                <c:pt idx="127928">
                  <c:v>63964</c:v>
                </c:pt>
                <c:pt idx="127929">
                  <c:v>63964.5</c:v>
                </c:pt>
                <c:pt idx="127930">
                  <c:v>63965</c:v>
                </c:pt>
                <c:pt idx="127931">
                  <c:v>63965.5</c:v>
                </c:pt>
                <c:pt idx="127932">
                  <c:v>63966</c:v>
                </c:pt>
                <c:pt idx="127933">
                  <c:v>63966.5</c:v>
                </c:pt>
                <c:pt idx="127934">
                  <c:v>63967</c:v>
                </c:pt>
                <c:pt idx="127935">
                  <c:v>63967.5</c:v>
                </c:pt>
                <c:pt idx="127936">
                  <c:v>63968</c:v>
                </c:pt>
                <c:pt idx="127937">
                  <c:v>63968.5</c:v>
                </c:pt>
                <c:pt idx="127938">
                  <c:v>63969</c:v>
                </c:pt>
                <c:pt idx="127939">
                  <c:v>63969.5</c:v>
                </c:pt>
                <c:pt idx="127940">
                  <c:v>63970</c:v>
                </c:pt>
                <c:pt idx="127941">
                  <c:v>63970.5</c:v>
                </c:pt>
                <c:pt idx="127942">
                  <c:v>63971</c:v>
                </c:pt>
                <c:pt idx="127943">
                  <c:v>63971.5</c:v>
                </c:pt>
                <c:pt idx="127944">
                  <c:v>63972</c:v>
                </c:pt>
                <c:pt idx="127945">
                  <c:v>63972.5</c:v>
                </c:pt>
                <c:pt idx="127946">
                  <c:v>63973</c:v>
                </c:pt>
                <c:pt idx="127947">
                  <c:v>63973.5</c:v>
                </c:pt>
                <c:pt idx="127948">
                  <c:v>63974</c:v>
                </c:pt>
                <c:pt idx="127949">
                  <c:v>63974.5</c:v>
                </c:pt>
                <c:pt idx="127950">
                  <c:v>63975</c:v>
                </c:pt>
                <c:pt idx="127951">
                  <c:v>63975.5</c:v>
                </c:pt>
                <c:pt idx="127952">
                  <c:v>63976</c:v>
                </c:pt>
                <c:pt idx="127953">
                  <c:v>63976.5</c:v>
                </c:pt>
                <c:pt idx="127954">
                  <c:v>63977</c:v>
                </c:pt>
                <c:pt idx="127955">
                  <c:v>63977.5</c:v>
                </c:pt>
                <c:pt idx="127956">
                  <c:v>63978</c:v>
                </c:pt>
                <c:pt idx="127957">
                  <c:v>63978.5</c:v>
                </c:pt>
                <c:pt idx="127958">
                  <c:v>63979</c:v>
                </c:pt>
                <c:pt idx="127959">
                  <c:v>63979.5</c:v>
                </c:pt>
                <c:pt idx="127960">
                  <c:v>63980</c:v>
                </c:pt>
                <c:pt idx="127961">
                  <c:v>63980.5</c:v>
                </c:pt>
                <c:pt idx="127962">
                  <c:v>63981</c:v>
                </c:pt>
                <c:pt idx="127963">
                  <c:v>63981.5</c:v>
                </c:pt>
                <c:pt idx="127964">
                  <c:v>63982</c:v>
                </c:pt>
                <c:pt idx="127965">
                  <c:v>63982.5</c:v>
                </c:pt>
                <c:pt idx="127966">
                  <c:v>63983</c:v>
                </c:pt>
                <c:pt idx="127967">
                  <c:v>63983.5</c:v>
                </c:pt>
                <c:pt idx="127968">
                  <c:v>63984</c:v>
                </c:pt>
                <c:pt idx="127969">
                  <c:v>63984.5</c:v>
                </c:pt>
                <c:pt idx="127970">
                  <c:v>63985</c:v>
                </c:pt>
                <c:pt idx="127971">
                  <c:v>63985.5</c:v>
                </c:pt>
                <c:pt idx="127972">
                  <c:v>63986</c:v>
                </c:pt>
                <c:pt idx="127973">
                  <c:v>63986.5</c:v>
                </c:pt>
                <c:pt idx="127974">
                  <c:v>63987</c:v>
                </c:pt>
                <c:pt idx="127975">
                  <c:v>63987.5</c:v>
                </c:pt>
                <c:pt idx="127976">
                  <c:v>63988</c:v>
                </c:pt>
                <c:pt idx="127977">
                  <c:v>63988.5</c:v>
                </c:pt>
                <c:pt idx="127978">
                  <c:v>63989</c:v>
                </c:pt>
                <c:pt idx="127979">
                  <c:v>63989.5</c:v>
                </c:pt>
                <c:pt idx="127980">
                  <c:v>63990</c:v>
                </c:pt>
                <c:pt idx="127981">
                  <c:v>63990.5</c:v>
                </c:pt>
                <c:pt idx="127982">
                  <c:v>63991</c:v>
                </c:pt>
                <c:pt idx="127983">
                  <c:v>63991.5</c:v>
                </c:pt>
                <c:pt idx="127984">
                  <c:v>63992</c:v>
                </c:pt>
                <c:pt idx="127985">
                  <c:v>63992.5</c:v>
                </c:pt>
                <c:pt idx="127986">
                  <c:v>63993</c:v>
                </c:pt>
                <c:pt idx="127987">
                  <c:v>63993.5</c:v>
                </c:pt>
                <c:pt idx="127988">
                  <c:v>63994</c:v>
                </c:pt>
                <c:pt idx="127989">
                  <c:v>63994.5</c:v>
                </c:pt>
                <c:pt idx="127990">
                  <c:v>63995</c:v>
                </c:pt>
                <c:pt idx="127991">
                  <c:v>63995.5</c:v>
                </c:pt>
                <c:pt idx="127992">
                  <c:v>63996</c:v>
                </c:pt>
                <c:pt idx="127993">
                  <c:v>63996.5</c:v>
                </c:pt>
                <c:pt idx="127994">
                  <c:v>63997</c:v>
                </c:pt>
                <c:pt idx="127995">
                  <c:v>63997.5</c:v>
                </c:pt>
                <c:pt idx="127996">
                  <c:v>63998</c:v>
                </c:pt>
                <c:pt idx="127997">
                  <c:v>63998.5</c:v>
                </c:pt>
                <c:pt idx="127998">
                  <c:v>63999</c:v>
                </c:pt>
                <c:pt idx="127999">
                  <c:v>63999.5</c:v>
                </c:pt>
                <c:pt idx="128000">
                  <c:v>64000</c:v>
                </c:pt>
                <c:pt idx="128001">
                  <c:v>64000.5</c:v>
                </c:pt>
                <c:pt idx="128002">
                  <c:v>64001</c:v>
                </c:pt>
                <c:pt idx="128003">
                  <c:v>64001.5</c:v>
                </c:pt>
                <c:pt idx="128004">
                  <c:v>64002</c:v>
                </c:pt>
                <c:pt idx="128005">
                  <c:v>64002.5</c:v>
                </c:pt>
                <c:pt idx="128006">
                  <c:v>64003</c:v>
                </c:pt>
                <c:pt idx="128007">
                  <c:v>64003.5</c:v>
                </c:pt>
                <c:pt idx="128008">
                  <c:v>64004</c:v>
                </c:pt>
                <c:pt idx="128009">
                  <c:v>64004.5</c:v>
                </c:pt>
                <c:pt idx="128010">
                  <c:v>64005</c:v>
                </c:pt>
                <c:pt idx="128011">
                  <c:v>64005.5</c:v>
                </c:pt>
                <c:pt idx="128012">
                  <c:v>64006</c:v>
                </c:pt>
                <c:pt idx="128013">
                  <c:v>64006.5</c:v>
                </c:pt>
                <c:pt idx="128014">
                  <c:v>64007</c:v>
                </c:pt>
                <c:pt idx="128015">
                  <c:v>64007.5</c:v>
                </c:pt>
                <c:pt idx="128016">
                  <c:v>64008</c:v>
                </c:pt>
                <c:pt idx="128017">
                  <c:v>64008.5</c:v>
                </c:pt>
                <c:pt idx="128018">
                  <c:v>64009</c:v>
                </c:pt>
                <c:pt idx="128019">
                  <c:v>64009.5</c:v>
                </c:pt>
                <c:pt idx="128020">
                  <c:v>64010</c:v>
                </c:pt>
                <c:pt idx="128021">
                  <c:v>64010.5</c:v>
                </c:pt>
                <c:pt idx="128022">
                  <c:v>64011</c:v>
                </c:pt>
                <c:pt idx="128023">
                  <c:v>64011.5</c:v>
                </c:pt>
                <c:pt idx="128024">
                  <c:v>64012</c:v>
                </c:pt>
                <c:pt idx="128025">
                  <c:v>64012.5</c:v>
                </c:pt>
                <c:pt idx="128026">
                  <c:v>64013</c:v>
                </c:pt>
                <c:pt idx="128027">
                  <c:v>64013.5</c:v>
                </c:pt>
                <c:pt idx="128028">
                  <c:v>64014</c:v>
                </c:pt>
                <c:pt idx="128029">
                  <c:v>64014.5</c:v>
                </c:pt>
                <c:pt idx="128030">
                  <c:v>64015</c:v>
                </c:pt>
                <c:pt idx="128031">
                  <c:v>64015.5</c:v>
                </c:pt>
                <c:pt idx="128032">
                  <c:v>64016</c:v>
                </c:pt>
                <c:pt idx="128033">
                  <c:v>64016.5</c:v>
                </c:pt>
                <c:pt idx="128034">
                  <c:v>64017</c:v>
                </c:pt>
                <c:pt idx="128035">
                  <c:v>64017.5</c:v>
                </c:pt>
                <c:pt idx="128036">
                  <c:v>64018</c:v>
                </c:pt>
                <c:pt idx="128037">
                  <c:v>64018.5</c:v>
                </c:pt>
                <c:pt idx="128038">
                  <c:v>64019</c:v>
                </c:pt>
                <c:pt idx="128039">
                  <c:v>64019.5</c:v>
                </c:pt>
                <c:pt idx="128040">
                  <c:v>64020</c:v>
                </c:pt>
                <c:pt idx="128041">
                  <c:v>64020.5</c:v>
                </c:pt>
                <c:pt idx="128042">
                  <c:v>64021</c:v>
                </c:pt>
                <c:pt idx="128043">
                  <c:v>64021.5</c:v>
                </c:pt>
                <c:pt idx="128044">
                  <c:v>64022</c:v>
                </c:pt>
                <c:pt idx="128045">
                  <c:v>64022.5</c:v>
                </c:pt>
                <c:pt idx="128046">
                  <c:v>64023</c:v>
                </c:pt>
                <c:pt idx="128047">
                  <c:v>64023.5</c:v>
                </c:pt>
                <c:pt idx="128048">
                  <c:v>64024</c:v>
                </c:pt>
                <c:pt idx="128049">
                  <c:v>64024.5</c:v>
                </c:pt>
                <c:pt idx="128050">
                  <c:v>64025</c:v>
                </c:pt>
                <c:pt idx="128051">
                  <c:v>64025.5</c:v>
                </c:pt>
                <c:pt idx="128052">
                  <c:v>64026</c:v>
                </c:pt>
                <c:pt idx="128053">
                  <c:v>64026.5</c:v>
                </c:pt>
                <c:pt idx="128054">
                  <c:v>64027</c:v>
                </c:pt>
                <c:pt idx="128055">
                  <c:v>64027.5</c:v>
                </c:pt>
                <c:pt idx="128056">
                  <c:v>64028</c:v>
                </c:pt>
                <c:pt idx="128057">
                  <c:v>64028.5</c:v>
                </c:pt>
                <c:pt idx="128058">
                  <c:v>64029</c:v>
                </c:pt>
                <c:pt idx="128059">
                  <c:v>64029.5</c:v>
                </c:pt>
                <c:pt idx="128060">
                  <c:v>64030</c:v>
                </c:pt>
                <c:pt idx="128061">
                  <c:v>64030.5</c:v>
                </c:pt>
                <c:pt idx="128062">
                  <c:v>64031</c:v>
                </c:pt>
                <c:pt idx="128063">
                  <c:v>64031.5</c:v>
                </c:pt>
                <c:pt idx="128064">
                  <c:v>64032</c:v>
                </c:pt>
                <c:pt idx="128065">
                  <c:v>64032.5</c:v>
                </c:pt>
                <c:pt idx="128066">
                  <c:v>64033</c:v>
                </c:pt>
                <c:pt idx="128067">
                  <c:v>64033.5</c:v>
                </c:pt>
                <c:pt idx="128068">
                  <c:v>64034</c:v>
                </c:pt>
                <c:pt idx="128069">
                  <c:v>64034.5</c:v>
                </c:pt>
                <c:pt idx="128070">
                  <c:v>64035</c:v>
                </c:pt>
                <c:pt idx="128071">
                  <c:v>64035.5</c:v>
                </c:pt>
                <c:pt idx="128072">
                  <c:v>64036</c:v>
                </c:pt>
                <c:pt idx="128073">
                  <c:v>64036.5</c:v>
                </c:pt>
                <c:pt idx="128074">
                  <c:v>64037</c:v>
                </c:pt>
                <c:pt idx="128075">
                  <c:v>64037.5</c:v>
                </c:pt>
                <c:pt idx="128076">
                  <c:v>64038</c:v>
                </c:pt>
                <c:pt idx="128077">
                  <c:v>64038.5</c:v>
                </c:pt>
                <c:pt idx="128078">
                  <c:v>64039</c:v>
                </c:pt>
                <c:pt idx="128079">
                  <c:v>64039.5</c:v>
                </c:pt>
                <c:pt idx="128080">
                  <c:v>64040</c:v>
                </c:pt>
                <c:pt idx="128081">
                  <c:v>64040.5</c:v>
                </c:pt>
                <c:pt idx="128082">
                  <c:v>64041</c:v>
                </c:pt>
                <c:pt idx="128083">
                  <c:v>64041.5</c:v>
                </c:pt>
                <c:pt idx="128084">
                  <c:v>64042</c:v>
                </c:pt>
                <c:pt idx="128085">
                  <c:v>64042.5</c:v>
                </c:pt>
                <c:pt idx="128086">
                  <c:v>64043</c:v>
                </c:pt>
                <c:pt idx="128087">
                  <c:v>64043.5</c:v>
                </c:pt>
                <c:pt idx="128088">
                  <c:v>64044</c:v>
                </c:pt>
                <c:pt idx="128089">
                  <c:v>64044.5</c:v>
                </c:pt>
                <c:pt idx="128090">
                  <c:v>64045</c:v>
                </c:pt>
                <c:pt idx="128091">
                  <c:v>64045.5</c:v>
                </c:pt>
                <c:pt idx="128092">
                  <c:v>64046</c:v>
                </c:pt>
                <c:pt idx="128093">
                  <c:v>64046.5</c:v>
                </c:pt>
                <c:pt idx="128094">
                  <c:v>64047</c:v>
                </c:pt>
                <c:pt idx="128095">
                  <c:v>64047.5</c:v>
                </c:pt>
                <c:pt idx="128096">
                  <c:v>64048</c:v>
                </c:pt>
                <c:pt idx="128097">
                  <c:v>64048.5</c:v>
                </c:pt>
                <c:pt idx="128098">
                  <c:v>64049</c:v>
                </c:pt>
                <c:pt idx="128099">
                  <c:v>64049.5</c:v>
                </c:pt>
                <c:pt idx="128100">
                  <c:v>64050</c:v>
                </c:pt>
                <c:pt idx="128101">
                  <c:v>64050.5</c:v>
                </c:pt>
                <c:pt idx="128102">
                  <c:v>64051</c:v>
                </c:pt>
                <c:pt idx="128103">
                  <c:v>64051.5</c:v>
                </c:pt>
                <c:pt idx="128104">
                  <c:v>64052</c:v>
                </c:pt>
                <c:pt idx="128105">
                  <c:v>64052.5</c:v>
                </c:pt>
                <c:pt idx="128106">
                  <c:v>64053</c:v>
                </c:pt>
                <c:pt idx="128107">
                  <c:v>64053.5</c:v>
                </c:pt>
                <c:pt idx="128108">
                  <c:v>64054</c:v>
                </c:pt>
                <c:pt idx="128109">
                  <c:v>64054.5</c:v>
                </c:pt>
                <c:pt idx="128110">
                  <c:v>64055</c:v>
                </c:pt>
                <c:pt idx="128111">
                  <c:v>64055.5</c:v>
                </c:pt>
                <c:pt idx="128112">
                  <c:v>64056</c:v>
                </c:pt>
                <c:pt idx="128113">
                  <c:v>64056.5</c:v>
                </c:pt>
                <c:pt idx="128114">
                  <c:v>64057</c:v>
                </c:pt>
                <c:pt idx="128115">
                  <c:v>64057.5</c:v>
                </c:pt>
                <c:pt idx="128116">
                  <c:v>64058</c:v>
                </c:pt>
                <c:pt idx="128117">
                  <c:v>64058.5</c:v>
                </c:pt>
                <c:pt idx="128118">
                  <c:v>64059</c:v>
                </c:pt>
                <c:pt idx="128119">
                  <c:v>64059.5</c:v>
                </c:pt>
                <c:pt idx="128120">
                  <c:v>64060</c:v>
                </c:pt>
                <c:pt idx="128121">
                  <c:v>64060.5</c:v>
                </c:pt>
                <c:pt idx="128122">
                  <c:v>64061</c:v>
                </c:pt>
                <c:pt idx="128123">
                  <c:v>64061.5</c:v>
                </c:pt>
                <c:pt idx="128124">
                  <c:v>64062</c:v>
                </c:pt>
                <c:pt idx="128125">
                  <c:v>64062.5</c:v>
                </c:pt>
                <c:pt idx="128126">
                  <c:v>64063</c:v>
                </c:pt>
                <c:pt idx="128127">
                  <c:v>64063.5</c:v>
                </c:pt>
                <c:pt idx="128128">
                  <c:v>64064</c:v>
                </c:pt>
                <c:pt idx="128129">
                  <c:v>64064.5</c:v>
                </c:pt>
                <c:pt idx="128130">
                  <c:v>64065</c:v>
                </c:pt>
                <c:pt idx="128131">
                  <c:v>64065.5</c:v>
                </c:pt>
                <c:pt idx="128132">
                  <c:v>64066</c:v>
                </c:pt>
                <c:pt idx="128133">
                  <c:v>64066.5</c:v>
                </c:pt>
                <c:pt idx="128134">
                  <c:v>64067</c:v>
                </c:pt>
                <c:pt idx="128135">
                  <c:v>64067.5</c:v>
                </c:pt>
                <c:pt idx="128136">
                  <c:v>64068</c:v>
                </c:pt>
                <c:pt idx="128137">
                  <c:v>64068.5</c:v>
                </c:pt>
                <c:pt idx="128138">
                  <c:v>64069</c:v>
                </c:pt>
                <c:pt idx="128139">
                  <c:v>64069.5</c:v>
                </c:pt>
                <c:pt idx="128140">
                  <c:v>64070</c:v>
                </c:pt>
                <c:pt idx="128141">
                  <c:v>64070.5</c:v>
                </c:pt>
                <c:pt idx="128142">
                  <c:v>64071</c:v>
                </c:pt>
                <c:pt idx="128143">
                  <c:v>64071.5</c:v>
                </c:pt>
                <c:pt idx="128144">
                  <c:v>64072</c:v>
                </c:pt>
                <c:pt idx="128145">
                  <c:v>64072.5</c:v>
                </c:pt>
                <c:pt idx="128146">
                  <c:v>64073</c:v>
                </c:pt>
                <c:pt idx="128147">
                  <c:v>64073.5</c:v>
                </c:pt>
                <c:pt idx="128148">
                  <c:v>64074</c:v>
                </c:pt>
                <c:pt idx="128149">
                  <c:v>64074.5</c:v>
                </c:pt>
                <c:pt idx="128150">
                  <c:v>64075</c:v>
                </c:pt>
                <c:pt idx="128151">
                  <c:v>64075.5</c:v>
                </c:pt>
                <c:pt idx="128152">
                  <c:v>64076</c:v>
                </c:pt>
                <c:pt idx="128153">
                  <c:v>64076.5</c:v>
                </c:pt>
                <c:pt idx="128154">
                  <c:v>64077</c:v>
                </c:pt>
                <c:pt idx="128155">
                  <c:v>64077.5</c:v>
                </c:pt>
                <c:pt idx="128156">
                  <c:v>64078</c:v>
                </c:pt>
                <c:pt idx="128157">
                  <c:v>64078.5</c:v>
                </c:pt>
                <c:pt idx="128158">
                  <c:v>64079</c:v>
                </c:pt>
                <c:pt idx="128159">
                  <c:v>64079.5</c:v>
                </c:pt>
                <c:pt idx="128160">
                  <c:v>64080</c:v>
                </c:pt>
                <c:pt idx="128161">
                  <c:v>64080.5</c:v>
                </c:pt>
                <c:pt idx="128162">
                  <c:v>64081</c:v>
                </c:pt>
                <c:pt idx="128163">
                  <c:v>64081.5</c:v>
                </c:pt>
                <c:pt idx="128164">
                  <c:v>64082</c:v>
                </c:pt>
                <c:pt idx="128165">
                  <c:v>64082.5</c:v>
                </c:pt>
                <c:pt idx="128166">
                  <c:v>64083</c:v>
                </c:pt>
                <c:pt idx="128167">
                  <c:v>64083.5</c:v>
                </c:pt>
                <c:pt idx="128168">
                  <c:v>64084</c:v>
                </c:pt>
                <c:pt idx="128169">
                  <c:v>64084.5</c:v>
                </c:pt>
                <c:pt idx="128170">
                  <c:v>64085</c:v>
                </c:pt>
                <c:pt idx="128171">
                  <c:v>64085.5</c:v>
                </c:pt>
                <c:pt idx="128172">
                  <c:v>64086</c:v>
                </c:pt>
                <c:pt idx="128173">
                  <c:v>64086.5</c:v>
                </c:pt>
                <c:pt idx="128174">
                  <c:v>64087</c:v>
                </c:pt>
                <c:pt idx="128175">
                  <c:v>64087.5</c:v>
                </c:pt>
                <c:pt idx="128176">
                  <c:v>64088</c:v>
                </c:pt>
                <c:pt idx="128177">
                  <c:v>64088.5</c:v>
                </c:pt>
                <c:pt idx="128178">
                  <c:v>64089</c:v>
                </c:pt>
                <c:pt idx="128179">
                  <c:v>64089.5</c:v>
                </c:pt>
                <c:pt idx="128180">
                  <c:v>64090</c:v>
                </c:pt>
                <c:pt idx="128181">
                  <c:v>64090.5</c:v>
                </c:pt>
                <c:pt idx="128182">
                  <c:v>64091</c:v>
                </c:pt>
                <c:pt idx="128183">
                  <c:v>64091.5</c:v>
                </c:pt>
                <c:pt idx="128184">
                  <c:v>64092</c:v>
                </c:pt>
                <c:pt idx="128185">
                  <c:v>64092.5</c:v>
                </c:pt>
                <c:pt idx="128186">
                  <c:v>64093</c:v>
                </c:pt>
                <c:pt idx="128187">
                  <c:v>64093.5</c:v>
                </c:pt>
                <c:pt idx="128188">
                  <c:v>64094</c:v>
                </c:pt>
                <c:pt idx="128189">
                  <c:v>64094.5</c:v>
                </c:pt>
                <c:pt idx="128190">
                  <c:v>64095</c:v>
                </c:pt>
                <c:pt idx="128191">
                  <c:v>64095.5</c:v>
                </c:pt>
                <c:pt idx="128192">
                  <c:v>64096</c:v>
                </c:pt>
                <c:pt idx="128193">
                  <c:v>64096.5</c:v>
                </c:pt>
                <c:pt idx="128194">
                  <c:v>64097</c:v>
                </c:pt>
                <c:pt idx="128195">
                  <c:v>64097.5</c:v>
                </c:pt>
                <c:pt idx="128196">
                  <c:v>64098</c:v>
                </c:pt>
                <c:pt idx="128197">
                  <c:v>64098.5</c:v>
                </c:pt>
                <c:pt idx="128198">
                  <c:v>64099</c:v>
                </c:pt>
                <c:pt idx="128199">
                  <c:v>64099.5</c:v>
                </c:pt>
                <c:pt idx="128200">
                  <c:v>64100</c:v>
                </c:pt>
                <c:pt idx="128201">
                  <c:v>64100.5</c:v>
                </c:pt>
                <c:pt idx="128202">
                  <c:v>64101</c:v>
                </c:pt>
                <c:pt idx="128203">
                  <c:v>64101.5</c:v>
                </c:pt>
                <c:pt idx="128204">
                  <c:v>64102</c:v>
                </c:pt>
                <c:pt idx="128205">
                  <c:v>64102.5</c:v>
                </c:pt>
                <c:pt idx="128206">
                  <c:v>64103</c:v>
                </c:pt>
                <c:pt idx="128207">
                  <c:v>64103.5</c:v>
                </c:pt>
                <c:pt idx="128208">
                  <c:v>64104</c:v>
                </c:pt>
                <c:pt idx="128209">
                  <c:v>64104.5</c:v>
                </c:pt>
                <c:pt idx="128210">
                  <c:v>64105</c:v>
                </c:pt>
                <c:pt idx="128211">
                  <c:v>64105.5</c:v>
                </c:pt>
                <c:pt idx="128212">
                  <c:v>64106</c:v>
                </c:pt>
                <c:pt idx="128213">
                  <c:v>64106.5</c:v>
                </c:pt>
                <c:pt idx="128214">
                  <c:v>64107</c:v>
                </c:pt>
                <c:pt idx="128215">
                  <c:v>64107.5</c:v>
                </c:pt>
                <c:pt idx="128216">
                  <c:v>64108</c:v>
                </c:pt>
                <c:pt idx="128217">
                  <c:v>64108.5</c:v>
                </c:pt>
                <c:pt idx="128218">
                  <c:v>64109</c:v>
                </c:pt>
                <c:pt idx="128219">
                  <c:v>64109.5</c:v>
                </c:pt>
                <c:pt idx="128220">
                  <c:v>64110</c:v>
                </c:pt>
                <c:pt idx="128221">
                  <c:v>64110.5</c:v>
                </c:pt>
                <c:pt idx="128222">
                  <c:v>64111</c:v>
                </c:pt>
                <c:pt idx="128223">
                  <c:v>64111.5</c:v>
                </c:pt>
                <c:pt idx="128224">
                  <c:v>64112</c:v>
                </c:pt>
                <c:pt idx="128225">
                  <c:v>64112.5</c:v>
                </c:pt>
                <c:pt idx="128226">
                  <c:v>64113</c:v>
                </c:pt>
                <c:pt idx="128227">
                  <c:v>64113.5</c:v>
                </c:pt>
                <c:pt idx="128228">
                  <c:v>64114</c:v>
                </c:pt>
                <c:pt idx="128229">
                  <c:v>64114.5</c:v>
                </c:pt>
                <c:pt idx="128230">
                  <c:v>64115</c:v>
                </c:pt>
                <c:pt idx="128231">
                  <c:v>64115.5</c:v>
                </c:pt>
                <c:pt idx="128232">
                  <c:v>64116</c:v>
                </c:pt>
                <c:pt idx="128233">
                  <c:v>64116.5</c:v>
                </c:pt>
                <c:pt idx="128234">
                  <c:v>64117</c:v>
                </c:pt>
                <c:pt idx="128235">
                  <c:v>64117.5</c:v>
                </c:pt>
                <c:pt idx="128236">
                  <c:v>64118</c:v>
                </c:pt>
                <c:pt idx="128237">
                  <c:v>64118.5</c:v>
                </c:pt>
                <c:pt idx="128238">
                  <c:v>64119</c:v>
                </c:pt>
                <c:pt idx="128239">
                  <c:v>64119.5</c:v>
                </c:pt>
                <c:pt idx="128240">
                  <c:v>64120</c:v>
                </c:pt>
                <c:pt idx="128241">
                  <c:v>64120.5</c:v>
                </c:pt>
                <c:pt idx="128242">
                  <c:v>64121</c:v>
                </c:pt>
                <c:pt idx="128243">
                  <c:v>64121.5</c:v>
                </c:pt>
                <c:pt idx="128244">
                  <c:v>64122</c:v>
                </c:pt>
                <c:pt idx="128245">
                  <c:v>64122.5</c:v>
                </c:pt>
                <c:pt idx="128246">
                  <c:v>64123</c:v>
                </c:pt>
                <c:pt idx="128247">
                  <c:v>64123.5</c:v>
                </c:pt>
                <c:pt idx="128248">
                  <c:v>64124</c:v>
                </c:pt>
                <c:pt idx="128249">
                  <c:v>64124.5</c:v>
                </c:pt>
                <c:pt idx="128250">
                  <c:v>64125</c:v>
                </c:pt>
                <c:pt idx="128251">
                  <c:v>64125.5</c:v>
                </c:pt>
                <c:pt idx="128252">
                  <c:v>64126</c:v>
                </c:pt>
                <c:pt idx="128253">
                  <c:v>64126.5</c:v>
                </c:pt>
                <c:pt idx="128254">
                  <c:v>64127</c:v>
                </c:pt>
                <c:pt idx="128255">
                  <c:v>64127.5</c:v>
                </c:pt>
                <c:pt idx="128256">
                  <c:v>64128</c:v>
                </c:pt>
                <c:pt idx="128257">
                  <c:v>64128.5</c:v>
                </c:pt>
                <c:pt idx="128258">
                  <c:v>64129</c:v>
                </c:pt>
                <c:pt idx="128259">
                  <c:v>64129.5</c:v>
                </c:pt>
                <c:pt idx="128260">
                  <c:v>64130</c:v>
                </c:pt>
                <c:pt idx="128261">
                  <c:v>64130.5</c:v>
                </c:pt>
                <c:pt idx="128262">
                  <c:v>64131</c:v>
                </c:pt>
                <c:pt idx="128263">
                  <c:v>64131.5</c:v>
                </c:pt>
                <c:pt idx="128264">
                  <c:v>64132</c:v>
                </c:pt>
                <c:pt idx="128265">
                  <c:v>64132.5</c:v>
                </c:pt>
                <c:pt idx="128266">
                  <c:v>64133</c:v>
                </c:pt>
                <c:pt idx="128267">
                  <c:v>64133.5</c:v>
                </c:pt>
                <c:pt idx="128268">
                  <c:v>64134</c:v>
                </c:pt>
                <c:pt idx="128269">
                  <c:v>64134.5</c:v>
                </c:pt>
                <c:pt idx="128270">
                  <c:v>64135</c:v>
                </c:pt>
                <c:pt idx="128271">
                  <c:v>64135.5</c:v>
                </c:pt>
                <c:pt idx="128272">
                  <c:v>64136</c:v>
                </c:pt>
                <c:pt idx="128273">
                  <c:v>64136.5</c:v>
                </c:pt>
                <c:pt idx="128274">
                  <c:v>64137</c:v>
                </c:pt>
                <c:pt idx="128275">
                  <c:v>64137.5</c:v>
                </c:pt>
                <c:pt idx="128276">
                  <c:v>64138</c:v>
                </c:pt>
                <c:pt idx="128277">
                  <c:v>64138.5</c:v>
                </c:pt>
                <c:pt idx="128278">
                  <c:v>64139</c:v>
                </c:pt>
                <c:pt idx="128279">
                  <c:v>64139.5</c:v>
                </c:pt>
                <c:pt idx="128280">
                  <c:v>64140</c:v>
                </c:pt>
                <c:pt idx="128281">
                  <c:v>64140.5</c:v>
                </c:pt>
                <c:pt idx="128282">
                  <c:v>64141</c:v>
                </c:pt>
                <c:pt idx="128283">
                  <c:v>64141.5</c:v>
                </c:pt>
                <c:pt idx="128284">
                  <c:v>64142</c:v>
                </c:pt>
                <c:pt idx="128285">
                  <c:v>64142.5</c:v>
                </c:pt>
                <c:pt idx="128286">
                  <c:v>64143</c:v>
                </c:pt>
                <c:pt idx="128287">
                  <c:v>64143.5</c:v>
                </c:pt>
                <c:pt idx="128288">
                  <c:v>64144</c:v>
                </c:pt>
                <c:pt idx="128289">
                  <c:v>64144.5</c:v>
                </c:pt>
                <c:pt idx="128290">
                  <c:v>64145</c:v>
                </c:pt>
                <c:pt idx="128291">
                  <c:v>64145.5</c:v>
                </c:pt>
                <c:pt idx="128292">
                  <c:v>64146</c:v>
                </c:pt>
                <c:pt idx="128293">
                  <c:v>64146.5</c:v>
                </c:pt>
                <c:pt idx="128294">
                  <c:v>64147</c:v>
                </c:pt>
                <c:pt idx="128295">
                  <c:v>64147.5</c:v>
                </c:pt>
                <c:pt idx="128296">
                  <c:v>64148</c:v>
                </c:pt>
                <c:pt idx="128297">
                  <c:v>64148.5</c:v>
                </c:pt>
                <c:pt idx="128298">
                  <c:v>64149</c:v>
                </c:pt>
                <c:pt idx="128299">
                  <c:v>64149.5</c:v>
                </c:pt>
                <c:pt idx="128300">
                  <c:v>64150</c:v>
                </c:pt>
                <c:pt idx="128301">
                  <c:v>64150.5</c:v>
                </c:pt>
                <c:pt idx="128302">
                  <c:v>64151</c:v>
                </c:pt>
                <c:pt idx="128303">
                  <c:v>64151.5</c:v>
                </c:pt>
                <c:pt idx="128304">
                  <c:v>64152</c:v>
                </c:pt>
                <c:pt idx="128305">
                  <c:v>64152.5</c:v>
                </c:pt>
                <c:pt idx="128306">
                  <c:v>64153</c:v>
                </c:pt>
                <c:pt idx="128307">
                  <c:v>64153.5</c:v>
                </c:pt>
                <c:pt idx="128308">
                  <c:v>64154</c:v>
                </c:pt>
                <c:pt idx="128309">
                  <c:v>64154.5</c:v>
                </c:pt>
                <c:pt idx="128310">
                  <c:v>64155</c:v>
                </c:pt>
                <c:pt idx="128311">
                  <c:v>64155.5</c:v>
                </c:pt>
                <c:pt idx="128312">
                  <c:v>64156</c:v>
                </c:pt>
                <c:pt idx="128313">
                  <c:v>64156.5</c:v>
                </c:pt>
                <c:pt idx="128314">
                  <c:v>64157</c:v>
                </c:pt>
                <c:pt idx="128315">
                  <c:v>64157.5</c:v>
                </c:pt>
                <c:pt idx="128316">
                  <c:v>64158</c:v>
                </c:pt>
                <c:pt idx="128317">
                  <c:v>64158.5</c:v>
                </c:pt>
                <c:pt idx="128318">
                  <c:v>64159</c:v>
                </c:pt>
                <c:pt idx="128319">
                  <c:v>64159.5</c:v>
                </c:pt>
                <c:pt idx="128320">
                  <c:v>64160</c:v>
                </c:pt>
                <c:pt idx="128321">
                  <c:v>64160.5</c:v>
                </c:pt>
                <c:pt idx="128322">
                  <c:v>64161</c:v>
                </c:pt>
                <c:pt idx="128323">
                  <c:v>64161.5</c:v>
                </c:pt>
                <c:pt idx="128324">
                  <c:v>64162</c:v>
                </c:pt>
                <c:pt idx="128325">
                  <c:v>64162.5</c:v>
                </c:pt>
                <c:pt idx="128326">
                  <c:v>64163</c:v>
                </c:pt>
                <c:pt idx="128327">
                  <c:v>64163.5</c:v>
                </c:pt>
                <c:pt idx="128328">
                  <c:v>64164</c:v>
                </c:pt>
                <c:pt idx="128329">
                  <c:v>64164.5</c:v>
                </c:pt>
                <c:pt idx="128330">
                  <c:v>64165</c:v>
                </c:pt>
                <c:pt idx="128331">
                  <c:v>64165.5</c:v>
                </c:pt>
                <c:pt idx="128332">
                  <c:v>64166</c:v>
                </c:pt>
                <c:pt idx="128333">
                  <c:v>64166.5</c:v>
                </c:pt>
                <c:pt idx="128334">
                  <c:v>64167</c:v>
                </c:pt>
                <c:pt idx="128335">
                  <c:v>64167.5</c:v>
                </c:pt>
                <c:pt idx="128336">
                  <c:v>64168</c:v>
                </c:pt>
                <c:pt idx="128337">
                  <c:v>64168.5</c:v>
                </c:pt>
                <c:pt idx="128338">
                  <c:v>64169</c:v>
                </c:pt>
                <c:pt idx="128339">
                  <c:v>64169.5</c:v>
                </c:pt>
                <c:pt idx="128340">
                  <c:v>64170</c:v>
                </c:pt>
                <c:pt idx="128341">
                  <c:v>64170.5</c:v>
                </c:pt>
                <c:pt idx="128342">
                  <c:v>64171</c:v>
                </c:pt>
                <c:pt idx="128343">
                  <c:v>64171.5</c:v>
                </c:pt>
                <c:pt idx="128344">
                  <c:v>64172</c:v>
                </c:pt>
                <c:pt idx="128345">
                  <c:v>64172.5</c:v>
                </c:pt>
                <c:pt idx="128346">
                  <c:v>64173</c:v>
                </c:pt>
                <c:pt idx="128347">
                  <c:v>64173.5</c:v>
                </c:pt>
                <c:pt idx="128348">
                  <c:v>64174</c:v>
                </c:pt>
                <c:pt idx="128349">
                  <c:v>64174.5</c:v>
                </c:pt>
                <c:pt idx="128350">
                  <c:v>64175</c:v>
                </c:pt>
                <c:pt idx="128351">
                  <c:v>64175.5</c:v>
                </c:pt>
                <c:pt idx="128352">
                  <c:v>64176</c:v>
                </c:pt>
                <c:pt idx="128353">
                  <c:v>64176.5</c:v>
                </c:pt>
                <c:pt idx="128354">
                  <c:v>64177</c:v>
                </c:pt>
                <c:pt idx="128355">
                  <c:v>64177.5</c:v>
                </c:pt>
                <c:pt idx="128356">
                  <c:v>64178</c:v>
                </c:pt>
                <c:pt idx="128357">
                  <c:v>64178.5</c:v>
                </c:pt>
                <c:pt idx="128358">
                  <c:v>64179</c:v>
                </c:pt>
                <c:pt idx="128359">
                  <c:v>64179.5</c:v>
                </c:pt>
                <c:pt idx="128360">
                  <c:v>64180</c:v>
                </c:pt>
                <c:pt idx="128361">
                  <c:v>64180.5</c:v>
                </c:pt>
                <c:pt idx="128362">
                  <c:v>64181</c:v>
                </c:pt>
                <c:pt idx="128363">
                  <c:v>64181.5</c:v>
                </c:pt>
                <c:pt idx="128364">
                  <c:v>64182</c:v>
                </c:pt>
                <c:pt idx="128365">
                  <c:v>64182.5</c:v>
                </c:pt>
                <c:pt idx="128366">
                  <c:v>64183</c:v>
                </c:pt>
                <c:pt idx="128367">
                  <c:v>64183.5</c:v>
                </c:pt>
                <c:pt idx="128368">
                  <c:v>64184</c:v>
                </c:pt>
                <c:pt idx="128369">
                  <c:v>64184.5</c:v>
                </c:pt>
                <c:pt idx="128370">
                  <c:v>64185</c:v>
                </c:pt>
                <c:pt idx="128371">
                  <c:v>64185.5</c:v>
                </c:pt>
                <c:pt idx="128372">
                  <c:v>64186</c:v>
                </c:pt>
                <c:pt idx="128373">
                  <c:v>64186.5</c:v>
                </c:pt>
                <c:pt idx="128374">
                  <c:v>64187</c:v>
                </c:pt>
                <c:pt idx="128375">
                  <c:v>64187.5</c:v>
                </c:pt>
                <c:pt idx="128376">
                  <c:v>64188</c:v>
                </c:pt>
                <c:pt idx="128377">
                  <c:v>64188.5</c:v>
                </c:pt>
                <c:pt idx="128378">
                  <c:v>64189</c:v>
                </c:pt>
                <c:pt idx="128379">
                  <c:v>64189.5</c:v>
                </c:pt>
                <c:pt idx="128380">
                  <c:v>64190</c:v>
                </c:pt>
                <c:pt idx="128381">
                  <c:v>64190.5</c:v>
                </c:pt>
                <c:pt idx="128382">
                  <c:v>64191</c:v>
                </c:pt>
                <c:pt idx="128383">
                  <c:v>64191.5</c:v>
                </c:pt>
                <c:pt idx="128384">
                  <c:v>64192</c:v>
                </c:pt>
                <c:pt idx="128385">
                  <c:v>64192.5</c:v>
                </c:pt>
                <c:pt idx="128386">
                  <c:v>64193</c:v>
                </c:pt>
                <c:pt idx="128387">
                  <c:v>64193.5</c:v>
                </c:pt>
                <c:pt idx="128388">
                  <c:v>64194</c:v>
                </c:pt>
                <c:pt idx="128389">
                  <c:v>64194.5</c:v>
                </c:pt>
                <c:pt idx="128390">
                  <c:v>64195</c:v>
                </c:pt>
                <c:pt idx="128391">
                  <c:v>64195.5</c:v>
                </c:pt>
                <c:pt idx="128392">
                  <c:v>64196</c:v>
                </c:pt>
                <c:pt idx="128393">
                  <c:v>64196.5</c:v>
                </c:pt>
                <c:pt idx="128394">
                  <c:v>64197</c:v>
                </c:pt>
                <c:pt idx="128395">
                  <c:v>64197.5</c:v>
                </c:pt>
                <c:pt idx="128396">
                  <c:v>64198</c:v>
                </c:pt>
                <c:pt idx="128397">
                  <c:v>64198.5</c:v>
                </c:pt>
                <c:pt idx="128398">
                  <c:v>64199</c:v>
                </c:pt>
                <c:pt idx="128399">
                  <c:v>64199.5</c:v>
                </c:pt>
                <c:pt idx="128400">
                  <c:v>64200</c:v>
                </c:pt>
                <c:pt idx="128401">
                  <c:v>64200.5</c:v>
                </c:pt>
                <c:pt idx="128402">
                  <c:v>64201</c:v>
                </c:pt>
                <c:pt idx="128403">
                  <c:v>64201.5</c:v>
                </c:pt>
                <c:pt idx="128404">
                  <c:v>64202</c:v>
                </c:pt>
                <c:pt idx="128405">
                  <c:v>64202.5</c:v>
                </c:pt>
                <c:pt idx="128406">
                  <c:v>64203</c:v>
                </c:pt>
                <c:pt idx="128407">
                  <c:v>64203.5</c:v>
                </c:pt>
                <c:pt idx="128408">
                  <c:v>64204</c:v>
                </c:pt>
                <c:pt idx="128409">
                  <c:v>64204.5</c:v>
                </c:pt>
                <c:pt idx="128410">
                  <c:v>64205</c:v>
                </c:pt>
                <c:pt idx="128411">
                  <c:v>64205.5</c:v>
                </c:pt>
                <c:pt idx="128412">
                  <c:v>64206</c:v>
                </c:pt>
                <c:pt idx="128413">
                  <c:v>64206.5</c:v>
                </c:pt>
                <c:pt idx="128414">
                  <c:v>64207</c:v>
                </c:pt>
                <c:pt idx="128415">
                  <c:v>64207.5</c:v>
                </c:pt>
                <c:pt idx="128416">
                  <c:v>64208</c:v>
                </c:pt>
                <c:pt idx="128417">
                  <c:v>64208.5</c:v>
                </c:pt>
                <c:pt idx="128418">
                  <c:v>64209</c:v>
                </c:pt>
                <c:pt idx="128419">
                  <c:v>64209.5</c:v>
                </c:pt>
                <c:pt idx="128420">
                  <c:v>64210</c:v>
                </c:pt>
                <c:pt idx="128421">
                  <c:v>64210.5</c:v>
                </c:pt>
                <c:pt idx="128422">
                  <c:v>64211</c:v>
                </c:pt>
                <c:pt idx="128423">
                  <c:v>64211.5</c:v>
                </c:pt>
                <c:pt idx="128424">
                  <c:v>64212</c:v>
                </c:pt>
                <c:pt idx="128425">
                  <c:v>64212.5</c:v>
                </c:pt>
                <c:pt idx="128426">
                  <c:v>64213</c:v>
                </c:pt>
                <c:pt idx="128427">
                  <c:v>64213.5</c:v>
                </c:pt>
                <c:pt idx="128428">
                  <c:v>64214</c:v>
                </c:pt>
                <c:pt idx="128429">
                  <c:v>64214.5</c:v>
                </c:pt>
                <c:pt idx="128430">
                  <c:v>64215</c:v>
                </c:pt>
                <c:pt idx="128431">
                  <c:v>64215.5</c:v>
                </c:pt>
                <c:pt idx="128432">
                  <c:v>64216</c:v>
                </c:pt>
                <c:pt idx="128433">
                  <c:v>64216.5</c:v>
                </c:pt>
                <c:pt idx="128434">
                  <c:v>64217</c:v>
                </c:pt>
                <c:pt idx="128435">
                  <c:v>64217.5</c:v>
                </c:pt>
                <c:pt idx="128436">
                  <c:v>64218</c:v>
                </c:pt>
                <c:pt idx="128437">
                  <c:v>64218.5</c:v>
                </c:pt>
                <c:pt idx="128438">
                  <c:v>64219</c:v>
                </c:pt>
                <c:pt idx="128439">
                  <c:v>64219.5</c:v>
                </c:pt>
                <c:pt idx="128440">
                  <c:v>64220</c:v>
                </c:pt>
                <c:pt idx="128441">
                  <c:v>64220.5</c:v>
                </c:pt>
                <c:pt idx="128442">
                  <c:v>64221</c:v>
                </c:pt>
                <c:pt idx="128443">
                  <c:v>64221.5</c:v>
                </c:pt>
                <c:pt idx="128444">
                  <c:v>64222</c:v>
                </c:pt>
                <c:pt idx="128445">
                  <c:v>64222.5</c:v>
                </c:pt>
                <c:pt idx="128446">
                  <c:v>64223</c:v>
                </c:pt>
                <c:pt idx="128447">
                  <c:v>64223.5</c:v>
                </c:pt>
                <c:pt idx="128448">
                  <c:v>64224</c:v>
                </c:pt>
                <c:pt idx="128449">
                  <c:v>64224.5</c:v>
                </c:pt>
                <c:pt idx="128450">
                  <c:v>64225</c:v>
                </c:pt>
                <c:pt idx="128451">
                  <c:v>64225.5</c:v>
                </c:pt>
                <c:pt idx="128452">
                  <c:v>64226</c:v>
                </c:pt>
                <c:pt idx="128453">
                  <c:v>64226.5</c:v>
                </c:pt>
                <c:pt idx="128454">
                  <c:v>64227</c:v>
                </c:pt>
                <c:pt idx="128455">
                  <c:v>64227.5</c:v>
                </c:pt>
                <c:pt idx="128456">
                  <c:v>64228</c:v>
                </c:pt>
                <c:pt idx="128457">
                  <c:v>64228.5</c:v>
                </c:pt>
                <c:pt idx="128458">
                  <c:v>64229</c:v>
                </c:pt>
                <c:pt idx="128459">
                  <c:v>64229.5</c:v>
                </c:pt>
                <c:pt idx="128460">
                  <c:v>64230</c:v>
                </c:pt>
                <c:pt idx="128461">
                  <c:v>64230.5</c:v>
                </c:pt>
                <c:pt idx="128462">
                  <c:v>64231</c:v>
                </c:pt>
                <c:pt idx="128463">
                  <c:v>64231.5</c:v>
                </c:pt>
                <c:pt idx="128464">
                  <c:v>64232</c:v>
                </c:pt>
                <c:pt idx="128465">
                  <c:v>64232.5</c:v>
                </c:pt>
                <c:pt idx="128466">
                  <c:v>64233</c:v>
                </c:pt>
                <c:pt idx="128467">
                  <c:v>64233.5</c:v>
                </c:pt>
                <c:pt idx="128468">
                  <c:v>64234</c:v>
                </c:pt>
                <c:pt idx="128469">
                  <c:v>64234.5</c:v>
                </c:pt>
                <c:pt idx="128470">
                  <c:v>64235</c:v>
                </c:pt>
                <c:pt idx="128471">
                  <c:v>64235.5</c:v>
                </c:pt>
                <c:pt idx="128472">
                  <c:v>64236</c:v>
                </c:pt>
                <c:pt idx="128473">
                  <c:v>64236.5</c:v>
                </c:pt>
                <c:pt idx="128474">
                  <c:v>64237</c:v>
                </c:pt>
                <c:pt idx="128475">
                  <c:v>64237.5</c:v>
                </c:pt>
                <c:pt idx="128476">
                  <c:v>64238</c:v>
                </c:pt>
                <c:pt idx="128477">
                  <c:v>64238.5</c:v>
                </c:pt>
                <c:pt idx="128478">
                  <c:v>64239</c:v>
                </c:pt>
                <c:pt idx="128479">
                  <c:v>64239.5</c:v>
                </c:pt>
                <c:pt idx="128480">
                  <c:v>64240</c:v>
                </c:pt>
                <c:pt idx="128481">
                  <c:v>64240.5</c:v>
                </c:pt>
                <c:pt idx="128482">
                  <c:v>64241</c:v>
                </c:pt>
                <c:pt idx="128483">
                  <c:v>64241.5</c:v>
                </c:pt>
                <c:pt idx="128484">
                  <c:v>64242</c:v>
                </c:pt>
                <c:pt idx="128485">
                  <c:v>64242.5</c:v>
                </c:pt>
                <c:pt idx="128486">
                  <c:v>64243</c:v>
                </c:pt>
                <c:pt idx="128487">
                  <c:v>64243.5</c:v>
                </c:pt>
                <c:pt idx="128488">
                  <c:v>64244</c:v>
                </c:pt>
                <c:pt idx="128489">
                  <c:v>64244.5</c:v>
                </c:pt>
                <c:pt idx="128490">
                  <c:v>64245</c:v>
                </c:pt>
                <c:pt idx="128491">
                  <c:v>64245.5</c:v>
                </c:pt>
                <c:pt idx="128492">
                  <c:v>64246</c:v>
                </c:pt>
                <c:pt idx="128493">
                  <c:v>64246.5</c:v>
                </c:pt>
                <c:pt idx="128494">
                  <c:v>64247</c:v>
                </c:pt>
                <c:pt idx="128495">
                  <c:v>64247.5</c:v>
                </c:pt>
                <c:pt idx="128496">
                  <c:v>64248</c:v>
                </c:pt>
                <c:pt idx="128497">
                  <c:v>64248.5</c:v>
                </c:pt>
                <c:pt idx="128498">
                  <c:v>64249</c:v>
                </c:pt>
                <c:pt idx="128499">
                  <c:v>64249.5</c:v>
                </c:pt>
                <c:pt idx="128500">
                  <c:v>64250</c:v>
                </c:pt>
                <c:pt idx="128501">
                  <c:v>64250.5</c:v>
                </c:pt>
                <c:pt idx="128502">
                  <c:v>64251</c:v>
                </c:pt>
                <c:pt idx="128503">
                  <c:v>64251.5</c:v>
                </c:pt>
                <c:pt idx="128504">
                  <c:v>64252</c:v>
                </c:pt>
                <c:pt idx="128505">
                  <c:v>64252.5</c:v>
                </c:pt>
                <c:pt idx="128506">
                  <c:v>64253</c:v>
                </c:pt>
                <c:pt idx="128507">
                  <c:v>64253.5</c:v>
                </c:pt>
                <c:pt idx="128508">
                  <c:v>64254</c:v>
                </c:pt>
                <c:pt idx="128509">
                  <c:v>64254.5</c:v>
                </c:pt>
                <c:pt idx="128510">
                  <c:v>64255</c:v>
                </c:pt>
                <c:pt idx="128511">
                  <c:v>64255.5</c:v>
                </c:pt>
                <c:pt idx="128512">
                  <c:v>64256</c:v>
                </c:pt>
                <c:pt idx="128513">
                  <c:v>64256.5</c:v>
                </c:pt>
                <c:pt idx="128514">
                  <c:v>64257</c:v>
                </c:pt>
                <c:pt idx="128515">
                  <c:v>64257.5</c:v>
                </c:pt>
                <c:pt idx="128516">
                  <c:v>64258</c:v>
                </c:pt>
                <c:pt idx="128517">
                  <c:v>64258.5</c:v>
                </c:pt>
                <c:pt idx="128518">
                  <c:v>64259</c:v>
                </c:pt>
                <c:pt idx="128519">
                  <c:v>64259.5</c:v>
                </c:pt>
                <c:pt idx="128520">
                  <c:v>64260</c:v>
                </c:pt>
                <c:pt idx="128521">
                  <c:v>64260.5</c:v>
                </c:pt>
                <c:pt idx="128522">
                  <c:v>64261</c:v>
                </c:pt>
                <c:pt idx="128523">
                  <c:v>64261.5</c:v>
                </c:pt>
                <c:pt idx="128524">
                  <c:v>64262</c:v>
                </c:pt>
                <c:pt idx="128525">
                  <c:v>64262.5</c:v>
                </c:pt>
                <c:pt idx="128526">
                  <c:v>64263</c:v>
                </c:pt>
                <c:pt idx="128527">
                  <c:v>64263.5</c:v>
                </c:pt>
                <c:pt idx="128528">
                  <c:v>64264</c:v>
                </c:pt>
                <c:pt idx="128529">
                  <c:v>64264.5</c:v>
                </c:pt>
                <c:pt idx="128530">
                  <c:v>64265</c:v>
                </c:pt>
                <c:pt idx="128531">
                  <c:v>64265.5</c:v>
                </c:pt>
                <c:pt idx="128532">
                  <c:v>64266</c:v>
                </c:pt>
                <c:pt idx="128533">
                  <c:v>64266.5</c:v>
                </c:pt>
                <c:pt idx="128534">
                  <c:v>64267</c:v>
                </c:pt>
                <c:pt idx="128535">
                  <c:v>64267.5</c:v>
                </c:pt>
                <c:pt idx="128536">
                  <c:v>64268</c:v>
                </c:pt>
                <c:pt idx="128537">
                  <c:v>64268.5</c:v>
                </c:pt>
                <c:pt idx="128538">
                  <c:v>64269</c:v>
                </c:pt>
                <c:pt idx="128539">
                  <c:v>64269.5</c:v>
                </c:pt>
                <c:pt idx="128540">
                  <c:v>64270</c:v>
                </c:pt>
                <c:pt idx="128541">
                  <c:v>64270.5</c:v>
                </c:pt>
                <c:pt idx="128542">
                  <c:v>64271</c:v>
                </c:pt>
                <c:pt idx="128543">
                  <c:v>64271.5</c:v>
                </c:pt>
                <c:pt idx="128544">
                  <c:v>64272</c:v>
                </c:pt>
                <c:pt idx="128545">
                  <c:v>64272.5</c:v>
                </c:pt>
                <c:pt idx="128546">
                  <c:v>64273</c:v>
                </c:pt>
                <c:pt idx="128547">
                  <c:v>64273.5</c:v>
                </c:pt>
                <c:pt idx="128548">
                  <c:v>64274</c:v>
                </c:pt>
                <c:pt idx="128549">
                  <c:v>64274.5</c:v>
                </c:pt>
                <c:pt idx="128550">
                  <c:v>64275</c:v>
                </c:pt>
                <c:pt idx="128551">
                  <c:v>64275.5</c:v>
                </c:pt>
                <c:pt idx="128552">
                  <c:v>64276</c:v>
                </c:pt>
                <c:pt idx="128553">
                  <c:v>64276.5</c:v>
                </c:pt>
                <c:pt idx="128554">
                  <c:v>64277</c:v>
                </c:pt>
                <c:pt idx="128555">
                  <c:v>64277.5</c:v>
                </c:pt>
                <c:pt idx="128556">
                  <c:v>64278</c:v>
                </c:pt>
                <c:pt idx="128557">
                  <c:v>64278.5</c:v>
                </c:pt>
                <c:pt idx="128558">
                  <c:v>64279</c:v>
                </c:pt>
                <c:pt idx="128559">
                  <c:v>64279.5</c:v>
                </c:pt>
                <c:pt idx="128560">
                  <c:v>64280</c:v>
                </c:pt>
                <c:pt idx="128561">
                  <c:v>64280.5</c:v>
                </c:pt>
                <c:pt idx="128562">
                  <c:v>64281</c:v>
                </c:pt>
                <c:pt idx="128563">
                  <c:v>64281.5</c:v>
                </c:pt>
                <c:pt idx="128564">
                  <c:v>64282</c:v>
                </c:pt>
                <c:pt idx="128565">
                  <c:v>64282.5</c:v>
                </c:pt>
                <c:pt idx="128566">
                  <c:v>64283</c:v>
                </c:pt>
                <c:pt idx="128567">
                  <c:v>64283.5</c:v>
                </c:pt>
                <c:pt idx="128568">
                  <c:v>64284</c:v>
                </c:pt>
                <c:pt idx="128569">
                  <c:v>64284.5</c:v>
                </c:pt>
                <c:pt idx="128570">
                  <c:v>64285</c:v>
                </c:pt>
                <c:pt idx="128571">
                  <c:v>64285.5</c:v>
                </c:pt>
                <c:pt idx="128572">
                  <c:v>64286</c:v>
                </c:pt>
                <c:pt idx="128573">
                  <c:v>64286.5</c:v>
                </c:pt>
                <c:pt idx="128574">
                  <c:v>64287</c:v>
                </c:pt>
                <c:pt idx="128575">
                  <c:v>64287.5</c:v>
                </c:pt>
                <c:pt idx="128576">
                  <c:v>64288</c:v>
                </c:pt>
                <c:pt idx="128577">
                  <c:v>64288.5</c:v>
                </c:pt>
                <c:pt idx="128578">
                  <c:v>64289</c:v>
                </c:pt>
                <c:pt idx="128579">
                  <c:v>64289.5</c:v>
                </c:pt>
                <c:pt idx="128580">
                  <c:v>64290</c:v>
                </c:pt>
                <c:pt idx="128581">
                  <c:v>64290.5</c:v>
                </c:pt>
                <c:pt idx="128582">
                  <c:v>64291</c:v>
                </c:pt>
                <c:pt idx="128583">
                  <c:v>64291.5</c:v>
                </c:pt>
                <c:pt idx="128584">
                  <c:v>64292</c:v>
                </c:pt>
                <c:pt idx="128585">
                  <c:v>64292.5</c:v>
                </c:pt>
                <c:pt idx="128586">
                  <c:v>64293</c:v>
                </c:pt>
                <c:pt idx="128587">
                  <c:v>64293.5</c:v>
                </c:pt>
                <c:pt idx="128588">
                  <c:v>64294</c:v>
                </c:pt>
                <c:pt idx="128589">
                  <c:v>64294.5</c:v>
                </c:pt>
                <c:pt idx="128590">
                  <c:v>64295</c:v>
                </c:pt>
                <c:pt idx="128591">
                  <c:v>64295.5</c:v>
                </c:pt>
                <c:pt idx="128592">
                  <c:v>64296</c:v>
                </c:pt>
                <c:pt idx="128593">
                  <c:v>64296.5</c:v>
                </c:pt>
                <c:pt idx="128594">
                  <c:v>64297</c:v>
                </c:pt>
                <c:pt idx="128595">
                  <c:v>64297.5</c:v>
                </c:pt>
                <c:pt idx="128596">
                  <c:v>64298</c:v>
                </c:pt>
                <c:pt idx="128597">
                  <c:v>64298.5</c:v>
                </c:pt>
                <c:pt idx="128598">
                  <c:v>64299</c:v>
                </c:pt>
                <c:pt idx="128599">
                  <c:v>64299.5</c:v>
                </c:pt>
                <c:pt idx="128600">
                  <c:v>64300</c:v>
                </c:pt>
                <c:pt idx="128601">
                  <c:v>64300.5</c:v>
                </c:pt>
                <c:pt idx="128602">
                  <c:v>64301</c:v>
                </c:pt>
                <c:pt idx="128603">
                  <c:v>64301.5</c:v>
                </c:pt>
                <c:pt idx="128604">
                  <c:v>64302</c:v>
                </c:pt>
                <c:pt idx="128605">
                  <c:v>64302.5</c:v>
                </c:pt>
                <c:pt idx="128606">
                  <c:v>64303</c:v>
                </c:pt>
                <c:pt idx="128607">
                  <c:v>64303.5</c:v>
                </c:pt>
                <c:pt idx="128608">
                  <c:v>64304</c:v>
                </c:pt>
                <c:pt idx="128609">
                  <c:v>64304.5</c:v>
                </c:pt>
                <c:pt idx="128610">
                  <c:v>64305</c:v>
                </c:pt>
                <c:pt idx="128611">
                  <c:v>64305.5</c:v>
                </c:pt>
                <c:pt idx="128612">
                  <c:v>64306</c:v>
                </c:pt>
                <c:pt idx="128613">
                  <c:v>64306.5</c:v>
                </c:pt>
                <c:pt idx="128614">
                  <c:v>64307</c:v>
                </c:pt>
                <c:pt idx="128615">
                  <c:v>64307.5</c:v>
                </c:pt>
                <c:pt idx="128616">
                  <c:v>64308</c:v>
                </c:pt>
                <c:pt idx="128617">
                  <c:v>64308.5</c:v>
                </c:pt>
                <c:pt idx="128618">
                  <c:v>64309</c:v>
                </c:pt>
                <c:pt idx="128619">
                  <c:v>64309.5</c:v>
                </c:pt>
                <c:pt idx="128620">
                  <c:v>64310</c:v>
                </c:pt>
                <c:pt idx="128621">
                  <c:v>64310.5</c:v>
                </c:pt>
                <c:pt idx="128622">
                  <c:v>64311</c:v>
                </c:pt>
                <c:pt idx="128623">
                  <c:v>64311.5</c:v>
                </c:pt>
                <c:pt idx="128624">
                  <c:v>64312</c:v>
                </c:pt>
                <c:pt idx="128625">
                  <c:v>64312.5</c:v>
                </c:pt>
                <c:pt idx="128626">
                  <c:v>64313</c:v>
                </c:pt>
                <c:pt idx="128627">
                  <c:v>64313.5</c:v>
                </c:pt>
                <c:pt idx="128628">
                  <c:v>64314</c:v>
                </c:pt>
                <c:pt idx="128629">
                  <c:v>64314.5</c:v>
                </c:pt>
                <c:pt idx="128630">
                  <c:v>64315</c:v>
                </c:pt>
                <c:pt idx="128631">
                  <c:v>64315.5</c:v>
                </c:pt>
                <c:pt idx="128632">
                  <c:v>64316</c:v>
                </c:pt>
                <c:pt idx="128633">
                  <c:v>64316.5</c:v>
                </c:pt>
                <c:pt idx="128634">
                  <c:v>64317</c:v>
                </c:pt>
                <c:pt idx="128635">
                  <c:v>64317.5</c:v>
                </c:pt>
                <c:pt idx="128636">
                  <c:v>64318</c:v>
                </c:pt>
                <c:pt idx="128637">
                  <c:v>64318.5</c:v>
                </c:pt>
                <c:pt idx="128638">
                  <c:v>64319</c:v>
                </c:pt>
                <c:pt idx="128639">
                  <c:v>64319.5</c:v>
                </c:pt>
                <c:pt idx="128640">
                  <c:v>64320</c:v>
                </c:pt>
                <c:pt idx="128641">
                  <c:v>64320.5</c:v>
                </c:pt>
                <c:pt idx="128642">
                  <c:v>64321</c:v>
                </c:pt>
                <c:pt idx="128643">
                  <c:v>64321.5</c:v>
                </c:pt>
                <c:pt idx="128644">
                  <c:v>64322</c:v>
                </c:pt>
                <c:pt idx="128645">
                  <c:v>64322.5</c:v>
                </c:pt>
                <c:pt idx="128646">
                  <c:v>64323</c:v>
                </c:pt>
                <c:pt idx="128647">
                  <c:v>64323.5</c:v>
                </c:pt>
                <c:pt idx="128648">
                  <c:v>64324</c:v>
                </c:pt>
                <c:pt idx="128649">
                  <c:v>64324.5</c:v>
                </c:pt>
                <c:pt idx="128650">
                  <c:v>64325</c:v>
                </c:pt>
                <c:pt idx="128651">
                  <c:v>64325.5</c:v>
                </c:pt>
                <c:pt idx="128652">
                  <c:v>64326</c:v>
                </c:pt>
                <c:pt idx="128653">
                  <c:v>64326.5</c:v>
                </c:pt>
                <c:pt idx="128654">
                  <c:v>64327</c:v>
                </c:pt>
                <c:pt idx="128655">
                  <c:v>64327.5</c:v>
                </c:pt>
                <c:pt idx="128656">
                  <c:v>64328</c:v>
                </c:pt>
                <c:pt idx="128657">
                  <c:v>64328.5</c:v>
                </c:pt>
                <c:pt idx="128658">
                  <c:v>64329</c:v>
                </c:pt>
                <c:pt idx="128659">
                  <c:v>64329.5</c:v>
                </c:pt>
                <c:pt idx="128660">
                  <c:v>64330</c:v>
                </c:pt>
                <c:pt idx="128661">
                  <c:v>64330.5</c:v>
                </c:pt>
                <c:pt idx="128662">
                  <c:v>64331</c:v>
                </c:pt>
                <c:pt idx="128663">
                  <c:v>64331.5</c:v>
                </c:pt>
                <c:pt idx="128664">
                  <c:v>64332</c:v>
                </c:pt>
                <c:pt idx="128665">
                  <c:v>64332.5</c:v>
                </c:pt>
                <c:pt idx="128666">
                  <c:v>64333</c:v>
                </c:pt>
                <c:pt idx="128667">
                  <c:v>64333.5</c:v>
                </c:pt>
                <c:pt idx="128668">
                  <c:v>64334</c:v>
                </c:pt>
                <c:pt idx="128669">
                  <c:v>64334.5</c:v>
                </c:pt>
                <c:pt idx="128670">
                  <c:v>64335</c:v>
                </c:pt>
                <c:pt idx="128671">
                  <c:v>64335.5</c:v>
                </c:pt>
                <c:pt idx="128672">
                  <c:v>64336</c:v>
                </c:pt>
                <c:pt idx="128673">
                  <c:v>64336.5</c:v>
                </c:pt>
                <c:pt idx="128674">
                  <c:v>64337</c:v>
                </c:pt>
                <c:pt idx="128675">
                  <c:v>64337.5</c:v>
                </c:pt>
                <c:pt idx="128676">
                  <c:v>64338</c:v>
                </c:pt>
                <c:pt idx="128677">
                  <c:v>64338.5</c:v>
                </c:pt>
                <c:pt idx="128678">
                  <c:v>64339</c:v>
                </c:pt>
                <c:pt idx="128679">
                  <c:v>64339.5</c:v>
                </c:pt>
                <c:pt idx="128680">
                  <c:v>64340</c:v>
                </c:pt>
                <c:pt idx="128681">
                  <c:v>64340.5</c:v>
                </c:pt>
                <c:pt idx="128682">
                  <c:v>64341</c:v>
                </c:pt>
                <c:pt idx="128683">
                  <c:v>64341.5</c:v>
                </c:pt>
                <c:pt idx="128684">
                  <c:v>64342</c:v>
                </c:pt>
                <c:pt idx="128685">
                  <c:v>64342.5</c:v>
                </c:pt>
                <c:pt idx="128686">
                  <c:v>64343</c:v>
                </c:pt>
                <c:pt idx="128687">
                  <c:v>64343.5</c:v>
                </c:pt>
                <c:pt idx="128688">
                  <c:v>64344</c:v>
                </c:pt>
                <c:pt idx="128689">
                  <c:v>64344.5</c:v>
                </c:pt>
                <c:pt idx="128690">
                  <c:v>64345</c:v>
                </c:pt>
                <c:pt idx="128691">
                  <c:v>64345.5</c:v>
                </c:pt>
                <c:pt idx="128692">
                  <c:v>64346</c:v>
                </c:pt>
                <c:pt idx="128693">
                  <c:v>64346.5</c:v>
                </c:pt>
                <c:pt idx="128694">
                  <c:v>64347</c:v>
                </c:pt>
                <c:pt idx="128695">
                  <c:v>64347.5</c:v>
                </c:pt>
                <c:pt idx="128696">
                  <c:v>64348</c:v>
                </c:pt>
                <c:pt idx="128697">
                  <c:v>64348.5</c:v>
                </c:pt>
                <c:pt idx="128698">
                  <c:v>64349</c:v>
                </c:pt>
                <c:pt idx="128699">
                  <c:v>64349.5</c:v>
                </c:pt>
                <c:pt idx="128700">
                  <c:v>64350</c:v>
                </c:pt>
                <c:pt idx="128701">
                  <c:v>64350.5</c:v>
                </c:pt>
                <c:pt idx="128702">
                  <c:v>64351</c:v>
                </c:pt>
                <c:pt idx="128703">
                  <c:v>64351.5</c:v>
                </c:pt>
                <c:pt idx="128704">
                  <c:v>64352</c:v>
                </c:pt>
                <c:pt idx="128705">
                  <c:v>64352.5</c:v>
                </c:pt>
                <c:pt idx="128706">
                  <c:v>64353</c:v>
                </c:pt>
                <c:pt idx="128707">
                  <c:v>64353.5</c:v>
                </c:pt>
                <c:pt idx="128708">
                  <c:v>64354</c:v>
                </c:pt>
                <c:pt idx="128709">
                  <c:v>64354.5</c:v>
                </c:pt>
                <c:pt idx="128710">
                  <c:v>64355</c:v>
                </c:pt>
                <c:pt idx="128711">
                  <c:v>64355.5</c:v>
                </c:pt>
                <c:pt idx="128712">
                  <c:v>64356</c:v>
                </c:pt>
                <c:pt idx="128713">
                  <c:v>64356.5</c:v>
                </c:pt>
                <c:pt idx="128714">
                  <c:v>64357</c:v>
                </c:pt>
                <c:pt idx="128715">
                  <c:v>64357.5</c:v>
                </c:pt>
                <c:pt idx="128716">
                  <c:v>64358</c:v>
                </c:pt>
                <c:pt idx="128717">
                  <c:v>64358.5</c:v>
                </c:pt>
                <c:pt idx="128718">
                  <c:v>64359</c:v>
                </c:pt>
                <c:pt idx="128719">
                  <c:v>64359.5</c:v>
                </c:pt>
                <c:pt idx="128720">
                  <c:v>64360</c:v>
                </c:pt>
                <c:pt idx="128721">
                  <c:v>64360.5</c:v>
                </c:pt>
                <c:pt idx="128722">
                  <c:v>64361</c:v>
                </c:pt>
                <c:pt idx="128723">
                  <c:v>64361.5</c:v>
                </c:pt>
                <c:pt idx="128724">
                  <c:v>64362</c:v>
                </c:pt>
                <c:pt idx="128725">
                  <c:v>64362.5</c:v>
                </c:pt>
                <c:pt idx="128726">
                  <c:v>64363</c:v>
                </c:pt>
                <c:pt idx="128727">
                  <c:v>64363.5</c:v>
                </c:pt>
                <c:pt idx="128728">
                  <c:v>64364</c:v>
                </c:pt>
                <c:pt idx="128729">
                  <c:v>64364.5</c:v>
                </c:pt>
                <c:pt idx="128730">
                  <c:v>64365</c:v>
                </c:pt>
                <c:pt idx="128731">
                  <c:v>64365.5</c:v>
                </c:pt>
                <c:pt idx="128732">
                  <c:v>64366</c:v>
                </c:pt>
                <c:pt idx="128733">
                  <c:v>64366.5</c:v>
                </c:pt>
                <c:pt idx="128734">
                  <c:v>64367</c:v>
                </c:pt>
                <c:pt idx="128735">
                  <c:v>64367.5</c:v>
                </c:pt>
                <c:pt idx="128736">
                  <c:v>64368</c:v>
                </c:pt>
                <c:pt idx="128737">
                  <c:v>64368.5</c:v>
                </c:pt>
                <c:pt idx="128738">
                  <c:v>64369</c:v>
                </c:pt>
                <c:pt idx="128739">
                  <c:v>64369.5</c:v>
                </c:pt>
                <c:pt idx="128740">
                  <c:v>64370</c:v>
                </c:pt>
                <c:pt idx="128741">
                  <c:v>64370.5</c:v>
                </c:pt>
                <c:pt idx="128742">
                  <c:v>64371</c:v>
                </c:pt>
                <c:pt idx="128743">
                  <c:v>64371.5</c:v>
                </c:pt>
                <c:pt idx="128744">
                  <c:v>64372</c:v>
                </c:pt>
                <c:pt idx="128745">
                  <c:v>64372.5</c:v>
                </c:pt>
                <c:pt idx="128746">
                  <c:v>64373</c:v>
                </c:pt>
                <c:pt idx="128747">
                  <c:v>64373.5</c:v>
                </c:pt>
                <c:pt idx="128748">
                  <c:v>64374</c:v>
                </c:pt>
                <c:pt idx="128749">
                  <c:v>64374.5</c:v>
                </c:pt>
                <c:pt idx="128750">
                  <c:v>64375</c:v>
                </c:pt>
                <c:pt idx="128751">
                  <c:v>64375.5</c:v>
                </c:pt>
                <c:pt idx="128752">
                  <c:v>64376</c:v>
                </c:pt>
                <c:pt idx="128753">
                  <c:v>64376.5</c:v>
                </c:pt>
                <c:pt idx="128754">
                  <c:v>64377</c:v>
                </c:pt>
                <c:pt idx="128755">
                  <c:v>64377.5</c:v>
                </c:pt>
                <c:pt idx="128756">
                  <c:v>64378</c:v>
                </c:pt>
                <c:pt idx="128757">
                  <c:v>64378.5</c:v>
                </c:pt>
                <c:pt idx="128758">
                  <c:v>64379</c:v>
                </c:pt>
                <c:pt idx="128759">
                  <c:v>64379.5</c:v>
                </c:pt>
                <c:pt idx="128760">
                  <c:v>64380</c:v>
                </c:pt>
                <c:pt idx="128761">
                  <c:v>64380.5</c:v>
                </c:pt>
                <c:pt idx="128762">
                  <c:v>64381</c:v>
                </c:pt>
                <c:pt idx="128763">
                  <c:v>64381.5</c:v>
                </c:pt>
                <c:pt idx="128764">
                  <c:v>64382</c:v>
                </c:pt>
                <c:pt idx="128765">
                  <c:v>64382.5</c:v>
                </c:pt>
                <c:pt idx="128766">
                  <c:v>64383</c:v>
                </c:pt>
                <c:pt idx="128767">
                  <c:v>64383.5</c:v>
                </c:pt>
                <c:pt idx="128768">
                  <c:v>64384</c:v>
                </c:pt>
                <c:pt idx="128769">
                  <c:v>64384.5</c:v>
                </c:pt>
                <c:pt idx="128770">
                  <c:v>64385</c:v>
                </c:pt>
                <c:pt idx="128771">
                  <c:v>64385.5</c:v>
                </c:pt>
                <c:pt idx="128772">
                  <c:v>64386</c:v>
                </c:pt>
                <c:pt idx="128773">
                  <c:v>64386.5</c:v>
                </c:pt>
                <c:pt idx="128774">
                  <c:v>64387</c:v>
                </c:pt>
                <c:pt idx="128775">
                  <c:v>64387.5</c:v>
                </c:pt>
                <c:pt idx="128776">
                  <c:v>64388</c:v>
                </c:pt>
                <c:pt idx="128777">
                  <c:v>64388.5</c:v>
                </c:pt>
                <c:pt idx="128778">
                  <c:v>64389</c:v>
                </c:pt>
                <c:pt idx="128779">
                  <c:v>64389.5</c:v>
                </c:pt>
                <c:pt idx="128780">
                  <c:v>64390</c:v>
                </c:pt>
                <c:pt idx="128781">
                  <c:v>64390.5</c:v>
                </c:pt>
                <c:pt idx="128782">
                  <c:v>64391</c:v>
                </c:pt>
                <c:pt idx="128783">
                  <c:v>64391.5</c:v>
                </c:pt>
                <c:pt idx="128784">
                  <c:v>64392</c:v>
                </c:pt>
                <c:pt idx="128785">
                  <c:v>64392.5</c:v>
                </c:pt>
                <c:pt idx="128786">
                  <c:v>64393</c:v>
                </c:pt>
                <c:pt idx="128787">
                  <c:v>64393.5</c:v>
                </c:pt>
                <c:pt idx="128788">
                  <c:v>64394</c:v>
                </c:pt>
                <c:pt idx="128789">
                  <c:v>64394.5</c:v>
                </c:pt>
                <c:pt idx="128790">
                  <c:v>64395</c:v>
                </c:pt>
                <c:pt idx="128791">
                  <c:v>64395.5</c:v>
                </c:pt>
                <c:pt idx="128792">
                  <c:v>64396</c:v>
                </c:pt>
                <c:pt idx="128793">
                  <c:v>64396.5</c:v>
                </c:pt>
                <c:pt idx="128794">
                  <c:v>64397</c:v>
                </c:pt>
                <c:pt idx="128795">
                  <c:v>64397.5</c:v>
                </c:pt>
                <c:pt idx="128796">
                  <c:v>64398</c:v>
                </c:pt>
                <c:pt idx="128797">
                  <c:v>64398.5</c:v>
                </c:pt>
                <c:pt idx="128798">
                  <c:v>64399</c:v>
                </c:pt>
                <c:pt idx="128799">
                  <c:v>64399.5</c:v>
                </c:pt>
                <c:pt idx="128800">
                  <c:v>64400</c:v>
                </c:pt>
                <c:pt idx="128801">
                  <c:v>64400.5</c:v>
                </c:pt>
                <c:pt idx="128802">
                  <c:v>64401</c:v>
                </c:pt>
                <c:pt idx="128803">
                  <c:v>64401.5</c:v>
                </c:pt>
                <c:pt idx="128804">
                  <c:v>64402</c:v>
                </c:pt>
                <c:pt idx="128805">
                  <c:v>64402.5</c:v>
                </c:pt>
                <c:pt idx="128806">
                  <c:v>64403</c:v>
                </c:pt>
                <c:pt idx="128807">
                  <c:v>64403.5</c:v>
                </c:pt>
                <c:pt idx="128808">
                  <c:v>64404</c:v>
                </c:pt>
                <c:pt idx="128809">
                  <c:v>64404.5</c:v>
                </c:pt>
                <c:pt idx="128810">
                  <c:v>64405</c:v>
                </c:pt>
                <c:pt idx="128811">
                  <c:v>64405.5</c:v>
                </c:pt>
                <c:pt idx="128812">
                  <c:v>64406</c:v>
                </c:pt>
                <c:pt idx="128813">
                  <c:v>64406.5</c:v>
                </c:pt>
                <c:pt idx="128814">
                  <c:v>64407</c:v>
                </c:pt>
                <c:pt idx="128815">
                  <c:v>64407.5</c:v>
                </c:pt>
                <c:pt idx="128816">
                  <c:v>64408</c:v>
                </c:pt>
                <c:pt idx="128817">
                  <c:v>64408.5</c:v>
                </c:pt>
                <c:pt idx="128818">
                  <c:v>64409</c:v>
                </c:pt>
                <c:pt idx="128819">
                  <c:v>64409.5</c:v>
                </c:pt>
                <c:pt idx="128820">
                  <c:v>64410</c:v>
                </c:pt>
                <c:pt idx="128821">
                  <c:v>64410.5</c:v>
                </c:pt>
                <c:pt idx="128822">
                  <c:v>64411</c:v>
                </c:pt>
                <c:pt idx="128823">
                  <c:v>64411.5</c:v>
                </c:pt>
                <c:pt idx="128824">
                  <c:v>64412</c:v>
                </c:pt>
                <c:pt idx="128825">
                  <c:v>64412.5</c:v>
                </c:pt>
                <c:pt idx="128826">
                  <c:v>64413</c:v>
                </c:pt>
                <c:pt idx="128827">
                  <c:v>64413.5</c:v>
                </c:pt>
                <c:pt idx="128828">
                  <c:v>64414</c:v>
                </c:pt>
                <c:pt idx="128829">
                  <c:v>64414.5</c:v>
                </c:pt>
                <c:pt idx="128830">
                  <c:v>64415</c:v>
                </c:pt>
                <c:pt idx="128831">
                  <c:v>64415.5</c:v>
                </c:pt>
                <c:pt idx="128832">
                  <c:v>64416</c:v>
                </c:pt>
                <c:pt idx="128833">
                  <c:v>64416.5</c:v>
                </c:pt>
                <c:pt idx="128834">
                  <c:v>64417</c:v>
                </c:pt>
                <c:pt idx="128835">
                  <c:v>64417.5</c:v>
                </c:pt>
                <c:pt idx="128836">
                  <c:v>64418</c:v>
                </c:pt>
                <c:pt idx="128837">
                  <c:v>64418.5</c:v>
                </c:pt>
                <c:pt idx="128838">
                  <c:v>64419</c:v>
                </c:pt>
                <c:pt idx="128839">
                  <c:v>64419.5</c:v>
                </c:pt>
                <c:pt idx="128840">
                  <c:v>64420</c:v>
                </c:pt>
                <c:pt idx="128841">
                  <c:v>64420.5</c:v>
                </c:pt>
                <c:pt idx="128842">
                  <c:v>64421</c:v>
                </c:pt>
                <c:pt idx="128843">
                  <c:v>64421.5</c:v>
                </c:pt>
                <c:pt idx="128844">
                  <c:v>64422</c:v>
                </c:pt>
                <c:pt idx="128845">
                  <c:v>64422.5</c:v>
                </c:pt>
                <c:pt idx="128846">
                  <c:v>64423</c:v>
                </c:pt>
                <c:pt idx="128847">
                  <c:v>64423.5</c:v>
                </c:pt>
                <c:pt idx="128848">
                  <c:v>64424</c:v>
                </c:pt>
                <c:pt idx="128849">
                  <c:v>64424.5</c:v>
                </c:pt>
                <c:pt idx="128850">
                  <c:v>64425</c:v>
                </c:pt>
                <c:pt idx="128851">
                  <c:v>64425.5</c:v>
                </c:pt>
                <c:pt idx="128852">
                  <c:v>64426</c:v>
                </c:pt>
                <c:pt idx="128853">
                  <c:v>64426.5</c:v>
                </c:pt>
                <c:pt idx="128854">
                  <c:v>64427</c:v>
                </c:pt>
                <c:pt idx="128855">
                  <c:v>64427.5</c:v>
                </c:pt>
                <c:pt idx="128856">
                  <c:v>64428</c:v>
                </c:pt>
                <c:pt idx="128857">
                  <c:v>64428.5</c:v>
                </c:pt>
                <c:pt idx="128858">
                  <c:v>64429</c:v>
                </c:pt>
                <c:pt idx="128859">
                  <c:v>64429.5</c:v>
                </c:pt>
                <c:pt idx="128860">
                  <c:v>64430</c:v>
                </c:pt>
                <c:pt idx="128861">
                  <c:v>64430.5</c:v>
                </c:pt>
                <c:pt idx="128862">
                  <c:v>64431</c:v>
                </c:pt>
                <c:pt idx="128863">
                  <c:v>64431.5</c:v>
                </c:pt>
                <c:pt idx="128864">
                  <c:v>64432</c:v>
                </c:pt>
                <c:pt idx="128865">
                  <c:v>64432.5</c:v>
                </c:pt>
                <c:pt idx="128866">
                  <c:v>64433</c:v>
                </c:pt>
                <c:pt idx="128867">
                  <c:v>64433.5</c:v>
                </c:pt>
                <c:pt idx="128868">
                  <c:v>64434</c:v>
                </c:pt>
                <c:pt idx="128869">
                  <c:v>64434.5</c:v>
                </c:pt>
                <c:pt idx="128870">
                  <c:v>64435</c:v>
                </c:pt>
                <c:pt idx="128871">
                  <c:v>64435.5</c:v>
                </c:pt>
                <c:pt idx="128872">
                  <c:v>64436</c:v>
                </c:pt>
                <c:pt idx="128873">
                  <c:v>64436.5</c:v>
                </c:pt>
                <c:pt idx="128874">
                  <c:v>64437</c:v>
                </c:pt>
                <c:pt idx="128875">
                  <c:v>64437.5</c:v>
                </c:pt>
                <c:pt idx="128876">
                  <c:v>64438</c:v>
                </c:pt>
                <c:pt idx="128877">
                  <c:v>64438.5</c:v>
                </c:pt>
                <c:pt idx="128878">
                  <c:v>64439</c:v>
                </c:pt>
                <c:pt idx="128879">
                  <c:v>64439.5</c:v>
                </c:pt>
                <c:pt idx="128880">
                  <c:v>64440</c:v>
                </c:pt>
                <c:pt idx="128881">
                  <c:v>64440.5</c:v>
                </c:pt>
                <c:pt idx="128882">
                  <c:v>64441</c:v>
                </c:pt>
                <c:pt idx="128883">
                  <c:v>64441.5</c:v>
                </c:pt>
                <c:pt idx="128884">
                  <c:v>64442</c:v>
                </c:pt>
                <c:pt idx="128885">
                  <c:v>64442.5</c:v>
                </c:pt>
                <c:pt idx="128886">
                  <c:v>64443</c:v>
                </c:pt>
                <c:pt idx="128887">
                  <c:v>64443.5</c:v>
                </c:pt>
                <c:pt idx="128888">
                  <c:v>64444</c:v>
                </c:pt>
                <c:pt idx="128889">
                  <c:v>64444.5</c:v>
                </c:pt>
                <c:pt idx="128890">
                  <c:v>64445</c:v>
                </c:pt>
                <c:pt idx="128891">
                  <c:v>64445.5</c:v>
                </c:pt>
                <c:pt idx="128892">
                  <c:v>64446</c:v>
                </c:pt>
                <c:pt idx="128893">
                  <c:v>64446.5</c:v>
                </c:pt>
                <c:pt idx="128894">
                  <c:v>64447</c:v>
                </c:pt>
                <c:pt idx="128895">
                  <c:v>64447.5</c:v>
                </c:pt>
                <c:pt idx="128896">
                  <c:v>64448</c:v>
                </c:pt>
                <c:pt idx="128897">
                  <c:v>64448.5</c:v>
                </c:pt>
                <c:pt idx="128898">
                  <c:v>64449</c:v>
                </c:pt>
                <c:pt idx="128899">
                  <c:v>64449.5</c:v>
                </c:pt>
                <c:pt idx="128900">
                  <c:v>64450</c:v>
                </c:pt>
                <c:pt idx="128901">
                  <c:v>64450.5</c:v>
                </c:pt>
                <c:pt idx="128902">
                  <c:v>64451</c:v>
                </c:pt>
                <c:pt idx="128903">
                  <c:v>64451.5</c:v>
                </c:pt>
                <c:pt idx="128904">
                  <c:v>64452</c:v>
                </c:pt>
                <c:pt idx="128905">
                  <c:v>64452.5</c:v>
                </c:pt>
                <c:pt idx="128906">
                  <c:v>64453</c:v>
                </c:pt>
                <c:pt idx="128907">
                  <c:v>64453.5</c:v>
                </c:pt>
                <c:pt idx="128908">
                  <c:v>64454</c:v>
                </c:pt>
                <c:pt idx="128909">
                  <c:v>64454.5</c:v>
                </c:pt>
                <c:pt idx="128910">
                  <c:v>64455</c:v>
                </c:pt>
                <c:pt idx="128911">
                  <c:v>64455.5</c:v>
                </c:pt>
                <c:pt idx="128912">
                  <c:v>64456</c:v>
                </c:pt>
                <c:pt idx="128913">
                  <c:v>64456.5</c:v>
                </c:pt>
                <c:pt idx="128914">
                  <c:v>64457</c:v>
                </c:pt>
                <c:pt idx="128915">
                  <c:v>64457.5</c:v>
                </c:pt>
                <c:pt idx="128916">
                  <c:v>64458</c:v>
                </c:pt>
                <c:pt idx="128917">
                  <c:v>64458.5</c:v>
                </c:pt>
                <c:pt idx="128918">
                  <c:v>64459</c:v>
                </c:pt>
                <c:pt idx="128919">
                  <c:v>64459.5</c:v>
                </c:pt>
                <c:pt idx="128920">
                  <c:v>64460</c:v>
                </c:pt>
                <c:pt idx="128921">
                  <c:v>64460.5</c:v>
                </c:pt>
                <c:pt idx="128922">
                  <c:v>64461</c:v>
                </c:pt>
                <c:pt idx="128923">
                  <c:v>64461.5</c:v>
                </c:pt>
                <c:pt idx="128924">
                  <c:v>64462</c:v>
                </c:pt>
                <c:pt idx="128925">
                  <c:v>64462.5</c:v>
                </c:pt>
                <c:pt idx="128926">
                  <c:v>64463</c:v>
                </c:pt>
                <c:pt idx="128927">
                  <c:v>64463.5</c:v>
                </c:pt>
                <c:pt idx="128928">
                  <c:v>64464</c:v>
                </c:pt>
                <c:pt idx="128929">
                  <c:v>64464.5</c:v>
                </c:pt>
                <c:pt idx="128930">
                  <c:v>64465</c:v>
                </c:pt>
                <c:pt idx="128931">
                  <c:v>64465.5</c:v>
                </c:pt>
                <c:pt idx="128932">
                  <c:v>64466</c:v>
                </c:pt>
                <c:pt idx="128933">
                  <c:v>64466.5</c:v>
                </c:pt>
                <c:pt idx="128934">
                  <c:v>64467</c:v>
                </c:pt>
                <c:pt idx="128935">
                  <c:v>64467.5</c:v>
                </c:pt>
                <c:pt idx="128936">
                  <c:v>64468</c:v>
                </c:pt>
                <c:pt idx="128937">
                  <c:v>64468.5</c:v>
                </c:pt>
                <c:pt idx="128938">
                  <c:v>64469</c:v>
                </c:pt>
                <c:pt idx="128939">
                  <c:v>64469.5</c:v>
                </c:pt>
                <c:pt idx="128940">
                  <c:v>64470</c:v>
                </c:pt>
                <c:pt idx="128941">
                  <c:v>64470.5</c:v>
                </c:pt>
                <c:pt idx="128942">
                  <c:v>64471</c:v>
                </c:pt>
                <c:pt idx="128943">
                  <c:v>64471.5</c:v>
                </c:pt>
                <c:pt idx="128944">
                  <c:v>64472</c:v>
                </c:pt>
                <c:pt idx="128945">
                  <c:v>64472.5</c:v>
                </c:pt>
                <c:pt idx="128946">
                  <c:v>64473</c:v>
                </c:pt>
                <c:pt idx="128947">
                  <c:v>64473.5</c:v>
                </c:pt>
                <c:pt idx="128948">
                  <c:v>64474</c:v>
                </c:pt>
                <c:pt idx="128949">
                  <c:v>64474.5</c:v>
                </c:pt>
                <c:pt idx="128950">
                  <c:v>64475</c:v>
                </c:pt>
                <c:pt idx="128951">
                  <c:v>64475.5</c:v>
                </c:pt>
                <c:pt idx="128952">
                  <c:v>64476</c:v>
                </c:pt>
                <c:pt idx="128953">
                  <c:v>64476.5</c:v>
                </c:pt>
                <c:pt idx="128954">
                  <c:v>64477</c:v>
                </c:pt>
                <c:pt idx="128955">
                  <c:v>64477.5</c:v>
                </c:pt>
                <c:pt idx="128956">
                  <c:v>64478</c:v>
                </c:pt>
                <c:pt idx="128957">
                  <c:v>64478.5</c:v>
                </c:pt>
                <c:pt idx="128958">
                  <c:v>64479</c:v>
                </c:pt>
                <c:pt idx="128959">
                  <c:v>64479.5</c:v>
                </c:pt>
                <c:pt idx="128960">
                  <c:v>64480</c:v>
                </c:pt>
                <c:pt idx="128961">
                  <c:v>64480.5</c:v>
                </c:pt>
                <c:pt idx="128962">
                  <c:v>64481</c:v>
                </c:pt>
                <c:pt idx="128963">
                  <c:v>64481.5</c:v>
                </c:pt>
                <c:pt idx="128964">
                  <c:v>64482</c:v>
                </c:pt>
                <c:pt idx="128965">
                  <c:v>64482.5</c:v>
                </c:pt>
                <c:pt idx="128966">
                  <c:v>64483</c:v>
                </c:pt>
                <c:pt idx="128967">
                  <c:v>64483.5</c:v>
                </c:pt>
                <c:pt idx="128968">
                  <c:v>64484</c:v>
                </c:pt>
                <c:pt idx="128969">
                  <c:v>64484.5</c:v>
                </c:pt>
                <c:pt idx="128970">
                  <c:v>64485</c:v>
                </c:pt>
                <c:pt idx="128971">
                  <c:v>64485.5</c:v>
                </c:pt>
                <c:pt idx="128972">
                  <c:v>64486</c:v>
                </c:pt>
                <c:pt idx="128973">
                  <c:v>64486.5</c:v>
                </c:pt>
                <c:pt idx="128974">
                  <c:v>64487</c:v>
                </c:pt>
                <c:pt idx="128975">
                  <c:v>64487.5</c:v>
                </c:pt>
                <c:pt idx="128976">
                  <c:v>64488</c:v>
                </c:pt>
                <c:pt idx="128977">
                  <c:v>64488.5</c:v>
                </c:pt>
                <c:pt idx="128978">
                  <c:v>64489</c:v>
                </c:pt>
                <c:pt idx="128979">
                  <c:v>64489.5</c:v>
                </c:pt>
                <c:pt idx="128980">
                  <c:v>64490</c:v>
                </c:pt>
                <c:pt idx="128981">
                  <c:v>64490.5</c:v>
                </c:pt>
                <c:pt idx="128982">
                  <c:v>64491</c:v>
                </c:pt>
                <c:pt idx="128983">
                  <c:v>64491.5</c:v>
                </c:pt>
                <c:pt idx="128984">
                  <c:v>64492</c:v>
                </c:pt>
                <c:pt idx="128985">
                  <c:v>64492.5</c:v>
                </c:pt>
                <c:pt idx="128986">
                  <c:v>64493</c:v>
                </c:pt>
                <c:pt idx="128987">
                  <c:v>64493.5</c:v>
                </c:pt>
                <c:pt idx="128988">
                  <c:v>64494</c:v>
                </c:pt>
                <c:pt idx="128989">
                  <c:v>64494.5</c:v>
                </c:pt>
                <c:pt idx="128990">
                  <c:v>64495</c:v>
                </c:pt>
                <c:pt idx="128991">
                  <c:v>64495.5</c:v>
                </c:pt>
                <c:pt idx="128992">
                  <c:v>64496</c:v>
                </c:pt>
                <c:pt idx="128993">
                  <c:v>64496.5</c:v>
                </c:pt>
                <c:pt idx="128994">
                  <c:v>64497</c:v>
                </c:pt>
                <c:pt idx="128995">
                  <c:v>64497.5</c:v>
                </c:pt>
                <c:pt idx="128996">
                  <c:v>64498</c:v>
                </c:pt>
                <c:pt idx="128997">
                  <c:v>64498.5</c:v>
                </c:pt>
                <c:pt idx="128998">
                  <c:v>64499</c:v>
                </c:pt>
                <c:pt idx="128999">
                  <c:v>64499.5</c:v>
                </c:pt>
                <c:pt idx="129000">
                  <c:v>64500</c:v>
                </c:pt>
                <c:pt idx="129001">
                  <c:v>64500.5</c:v>
                </c:pt>
                <c:pt idx="129002">
                  <c:v>64501</c:v>
                </c:pt>
                <c:pt idx="129003">
                  <c:v>64501.5</c:v>
                </c:pt>
                <c:pt idx="129004">
                  <c:v>64502</c:v>
                </c:pt>
                <c:pt idx="129005">
                  <c:v>64502.5</c:v>
                </c:pt>
                <c:pt idx="129006">
                  <c:v>64503</c:v>
                </c:pt>
                <c:pt idx="129007">
                  <c:v>64503.5</c:v>
                </c:pt>
                <c:pt idx="129008">
                  <c:v>64504</c:v>
                </c:pt>
                <c:pt idx="129009">
                  <c:v>64504.5</c:v>
                </c:pt>
                <c:pt idx="129010">
                  <c:v>64505</c:v>
                </c:pt>
                <c:pt idx="129011">
                  <c:v>64505.5</c:v>
                </c:pt>
                <c:pt idx="129012">
                  <c:v>64506</c:v>
                </c:pt>
                <c:pt idx="129013">
                  <c:v>64506.5</c:v>
                </c:pt>
                <c:pt idx="129014">
                  <c:v>64507</c:v>
                </c:pt>
                <c:pt idx="129015">
                  <c:v>64507.5</c:v>
                </c:pt>
                <c:pt idx="129016">
                  <c:v>64508</c:v>
                </c:pt>
                <c:pt idx="129017">
                  <c:v>64508.5</c:v>
                </c:pt>
                <c:pt idx="129018">
                  <c:v>64509</c:v>
                </c:pt>
                <c:pt idx="129019">
                  <c:v>64509.5</c:v>
                </c:pt>
                <c:pt idx="129020">
                  <c:v>64510</c:v>
                </c:pt>
                <c:pt idx="129021">
                  <c:v>64510.5</c:v>
                </c:pt>
                <c:pt idx="129022">
                  <c:v>64511</c:v>
                </c:pt>
                <c:pt idx="129023">
                  <c:v>64511.5</c:v>
                </c:pt>
                <c:pt idx="129024">
                  <c:v>64512</c:v>
                </c:pt>
                <c:pt idx="129025">
                  <c:v>64512.5</c:v>
                </c:pt>
                <c:pt idx="129026">
                  <c:v>64513</c:v>
                </c:pt>
                <c:pt idx="129027">
                  <c:v>64513.5</c:v>
                </c:pt>
                <c:pt idx="129028">
                  <c:v>64514</c:v>
                </c:pt>
                <c:pt idx="129029">
                  <c:v>64514.5</c:v>
                </c:pt>
                <c:pt idx="129030">
                  <c:v>64515</c:v>
                </c:pt>
                <c:pt idx="129031">
                  <c:v>64515.5</c:v>
                </c:pt>
                <c:pt idx="129032">
                  <c:v>64516</c:v>
                </c:pt>
                <c:pt idx="129033">
                  <c:v>64516.5</c:v>
                </c:pt>
                <c:pt idx="129034">
                  <c:v>64517</c:v>
                </c:pt>
                <c:pt idx="129035">
                  <c:v>64517.5</c:v>
                </c:pt>
                <c:pt idx="129036">
                  <c:v>64518</c:v>
                </c:pt>
                <c:pt idx="129037">
                  <c:v>64518.5</c:v>
                </c:pt>
                <c:pt idx="129038">
                  <c:v>64519</c:v>
                </c:pt>
                <c:pt idx="129039">
                  <c:v>64519.5</c:v>
                </c:pt>
                <c:pt idx="129040">
                  <c:v>64520</c:v>
                </c:pt>
                <c:pt idx="129041">
                  <c:v>64520.5</c:v>
                </c:pt>
                <c:pt idx="129042">
                  <c:v>64521</c:v>
                </c:pt>
                <c:pt idx="129043">
                  <c:v>64521.5</c:v>
                </c:pt>
                <c:pt idx="129044">
                  <c:v>64522</c:v>
                </c:pt>
                <c:pt idx="129045">
                  <c:v>64522.5</c:v>
                </c:pt>
                <c:pt idx="129046">
                  <c:v>64523</c:v>
                </c:pt>
                <c:pt idx="129047">
                  <c:v>64523.5</c:v>
                </c:pt>
                <c:pt idx="129048">
                  <c:v>64524</c:v>
                </c:pt>
                <c:pt idx="129049">
                  <c:v>64524.5</c:v>
                </c:pt>
                <c:pt idx="129050">
                  <c:v>64525</c:v>
                </c:pt>
                <c:pt idx="129051">
                  <c:v>64525.5</c:v>
                </c:pt>
                <c:pt idx="129052">
                  <c:v>64526</c:v>
                </c:pt>
                <c:pt idx="129053">
                  <c:v>64526.5</c:v>
                </c:pt>
                <c:pt idx="129054">
                  <c:v>64527</c:v>
                </c:pt>
                <c:pt idx="129055">
                  <c:v>64527.5</c:v>
                </c:pt>
                <c:pt idx="129056">
                  <c:v>64528</c:v>
                </c:pt>
                <c:pt idx="129057">
                  <c:v>64528.5</c:v>
                </c:pt>
                <c:pt idx="129058">
                  <c:v>64529</c:v>
                </c:pt>
                <c:pt idx="129059">
                  <c:v>64529.5</c:v>
                </c:pt>
                <c:pt idx="129060">
                  <c:v>64530</c:v>
                </c:pt>
                <c:pt idx="129061">
                  <c:v>64530.5</c:v>
                </c:pt>
                <c:pt idx="129062">
                  <c:v>64531</c:v>
                </c:pt>
                <c:pt idx="129063">
                  <c:v>64531.5</c:v>
                </c:pt>
                <c:pt idx="129064">
                  <c:v>64532</c:v>
                </c:pt>
                <c:pt idx="129065">
                  <c:v>64532.5</c:v>
                </c:pt>
                <c:pt idx="129066">
                  <c:v>64533</c:v>
                </c:pt>
                <c:pt idx="129067">
                  <c:v>64533.5</c:v>
                </c:pt>
                <c:pt idx="129068">
                  <c:v>64534</c:v>
                </c:pt>
                <c:pt idx="129069">
                  <c:v>64534.5</c:v>
                </c:pt>
                <c:pt idx="129070">
                  <c:v>64535</c:v>
                </c:pt>
                <c:pt idx="129071">
                  <c:v>64535.5</c:v>
                </c:pt>
                <c:pt idx="129072">
                  <c:v>64536</c:v>
                </c:pt>
                <c:pt idx="129073">
                  <c:v>64536.5</c:v>
                </c:pt>
                <c:pt idx="129074">
                  <c:v>64537</c:v>
                </c:pt>
                <c:pt idx="129075">
                  <c:v>64537.5</c:v>
                </c:pt>
                <c:pt idx="129076">
                  <c:v>64538</c:v>
                </c:pt>
                <c:pt idx="129077">
                  <c:v>64538.5</c:v>
                </c:pt>
                <c:pt idx="129078">
                  <c:v>64539</c:v>
                </c:pt>
                <c:pt idx="129079">
                  <c:v>64539.5</c:v>
                </c:pt>
                <c:pt idx="129080">
                  <c:v>64540</c:v>
                </c:pt>
                <c:pt idx="129081">
                  <c:v>64540.5</c:v>
                </c:pt>
                <c:pt idx="129082">
                  <c:v>64541</c:v>
                </c:pt>
                <c:pt idx="129083">
                  <c:v>64541.5</c:v>
                </c:pt>
                <c:pt idx="129084">
                  <c:v>64542</c:v>
                </c:pt>
                <c:pt idx="129085">
                  <c:v>64542.5</c:v>
                </c:pt>
                <c:pt idx="129086">
                  <c:v>64543</c:v>
                </c:pt>
                <c:pt idx="129087">
                  <c:v>64543.5</c:v>
                </c:pt>
                <c:pt idx="129088">
                  <c:v>64544</c:v>
                </c:pt>
                <c:pt idx="129089">
                  <c:v>64544.5</c:v>
                </c:pt>
                <c:pt idx="129090">
                  <c:v>64545</c:v>
                </c:pt>
                <c:pt idx="129091">
                  <c:v>64545.5</c:v>
                </c:pt>
                <c:pt idx="129092">
                  <c:v>64546</c:v>
                </c:pt>
                <c:pt idx="129093">
                  <c:v>64546.5</c:v>
                </c:pt>
                <c:pt idx="129094">
                  <c:v>64547</c:v>
                </c:pt>
                <c:pt idx="129095">
                  <c:v>64547.5</c:v>
                </c:pt>
                <c:pt idx="129096">
                  <c:v>64548</c:v>
                </c:pt>
                <c:pt idx="129097">
                  <c:v>64548.5</c:v>
                </c:pt>
                <c:pt idx="129098">
                  <c:v>64549</c:v>
                </c:pt>
                <c:pt idx="129099">
                  <c:v>64549.5</c:v>
                </c:pt>
                <c:pt idx="129100">
                  <c:v>64550</c:v>
                </c:pt>
                <c:pt idx="129101">
                  <c:v>64550.5</c:v>
                </c:pt>
                <c:pt idx="129102">
                  <c:v>64551</c:v>
                </c:pt>
                <c:pt idx="129103">
                  <c:v>64551.5</c:v>
                </c:pt>
                <c:pt idx="129104">
                  <c:v>64552</c:v>
                </c:pt>
                <c:pt idx="129105">
                  <c:v>64552.5</c:v>
                </c:pt>
                <c:pt idx="129106">
                  <c:v>64553</c:v>
                </c:pt>
                <c:pt idx="129107">
                  <c:v>64553.5</c:v>
                </c:pt>
                <c:pt idx="129108">
                  <c:v>64554</c:v>
                </c:pt>
                <c:pt idx="129109">
                  <c:v>64554.5</c:v>
                </c:pt>
                <c:pt idx="129110">
                  <c:v>64555</c:v>
                </c:pt>
                <c:pt idx="129111">
                  <c:v>64555.5</c:v>
                </c:pt>
                <c:pt idx="129112">
                  <c:v>64556</c:v>
                </c:pt>
                <c:pt idx="129113">
                  <c:v>64556.5</c:v>
                </c:pt>
                <c:pt idx="129114">
                  <c:v>64557</c:v>
                </c:pt>
                <c:pt idx="129115">
                  <c:v>64557.5</c:v>
                </c:pt>
                <c:pt idx="129116">
                  <c:v>64558</c:v>
                </c:pt>
                <c:pt idx="129117">
                  <c:v>64558.5</c:v>
                </c:pt>
                <c:pt idx="129118">
                  <c:v>64559</c:v>
                </c:pt>
                <c:pt idx="129119">
                  <c:v>64559.5</c:v>
                </c:pt>
                <c:pt idx="129120">
                  <c:v>64560</c:v>
                </c:pt>
                <c:pt idx="129121">
                  <c:v>64560.5</c:v>
                </c:pt>
                <c:pt idx="129122">
                  <c:v>64561</c:v>
                </c:pt>
                <c:pt idx="129123">
                  <c:v>64561.5</c:v>
                </c:pt>
                <c:pt idx="129124">
                  <c:v>64562</c:v>
                </c:pt>
                <c:pt idx="129125">
                  <c:v>64562.5</c:v>
                </c:pt>
                <c:pt idx="129126">
                  <c:v>64563</c:v>
                </c:pt>
                <c:pt idx="129127">
                  <c:v>64563.5</c:v>
                </c:pt>
                <c:pt idx="129128">
                  <c:v>64564</c:v>
                </c:pt>
                <c:pt idx="129129">
                  <c:v>64564.5</c:v>
                </c:pt>
                <c:pt idx="129130">
                  <c:v>64565</c:v>
                </c:pt>
                <c:pt idx="129131">
                  <c:v>64565.5</c:v>
                </c:pt>
                <c:pt idx="129132">
                  <c:v>64566</c:v>
                </c:pt>
                <c:pt idx="129133">
                  <c:v>64566.5</c:v>
                </c:pt>
                <c:pt idx="129134">
                  <c:v>64567</c:v>
                </c:pt>
                <c:pt idx="129135">
                  <c:v>64567.5</c:v>
                </c:pt>
                <c:pt idx="129136">
                  <c:v>64568</c:v>
                </c:pt>
                <c:pt idx="129137">
                  <c:v>64568.5</c:v>
                </c:pt>
                <c:pt idx="129138">
                  <c:v>64569</c:v>
                </c:pt>
                <c:pt idx="129139">
                  <c:v>64569.5</c:v>
                </c:pt>
                <c:pt idx="129140">
                  <c:v>64570</c:v>
                </c:pt>
                <c:pt idx="129141">
                  <c:v>64570.5</c:v>
                </c:pt>
                <c:pt idx="129142">
                  <c:v>64571</c:v>
                </c:pt>
                <c:pt idx="129143">
                  <c:v>64571.5</c:v>
                </c:pt>
                <c:pt idx="129144">
                  <c:v>64572</c:v>
                </c:pt>
                <c:pt idx="129145">
                  <c:v>64572.5</c:v>
                </c:pt>
                <c:pt idx="129146">
                  <c:v>64573</c:v>
                </c:pt>
                <c:pt idx="129147">
                  <c:v>64573.5</c:v>
                </c:pt>
                <c:pt idx="129148">
                  <c:v>64574</c:v>
                </c:pt>
                <c:pt idx="129149">
                  <c:v>64574.5</c:v>
                </c:pt>
                <c:pt idx="129150">
                  <c:v>64575</c:v>
                </c:pt>
                <c:pt idx="129151">
                  <c:v>64575.5</c:v>
                </c:pt>
                <c:pt idx="129152">
                  <c:v>64576</c:v>
                </c:pt>
                <c:pt idx="129153">
                  <c:v>64576.5</c:v>
                </c:pt>
                <c:pt idx="129154">
                  <c:v>64577</c:v>
                </c:pt>
                <c:pt idx="129155">
                  <c:v>64577.5</c:v>
                </c:pt>
                <c:pt idx="129156">
                  <c:v>64578</c:v>
                </c:pt>
                <c:pt idx="129157">
                  <c:v>64578.5</c:v>
                </c:pt>
                <c:pt idx="129158">
                  <c:v>64579</c:v>
                </c:pt>
                <c:pt idx="129159">
                  <c:v>64579.5</c:v>
                </c:pt>
                <c:pt idx="129160">
                  <c:v>64580</c:v>
                </c:pt>
                <c:pt idx="129161">
                  <c:v>64580.5</c:v>
                </c:pt>
                <c:pt idx="129162">
                  <c:v>64581</c:v>
                </c:pt>
                <c:pt idx="129163">
                  <c:v>64581.5</c:v>
                </c:pt>
                <c:pt idx="129164">
                  <c:v>64582</c:v>
                </c:pt>
                <c:pt idx="129165">
                  <c:v>64582.5</c:v>
                </c:pt>
                <c:pt idx="129166">
                  <c:v>64583</c:v>
                </c:pt>
                <c:pt idx="129167">
                  <c:v>64583.5</c:v>
                </c:pt>
                <c:pt idx="129168">
                  <c:v>64584</c:v>
                </c:pt>
                <c:pt idx="129169">
                  <c:v>64584.5</c:v>
                </c:pt>
                <c:pt idx="129170">
                  <c:v>64585</c:v>
                </c:pt>
                <c:pt idx="129171">
                  <c:v>64585.5</c:v>
                </c:pt>
                <c:pt idx="129172">
                  <c:v>64586</c:v>
                </c:pt>
                <c:pt idx="129173">
                  <c:v>64586.5</c:v>
                </c:pt>
                <c:pt idx="129174">
                  <c:v>64587</c:v>
                </c:pt>
                <c:pt idx="129175">
                  <c:v>64587.5</c:v>
                </c:pt>
                <c:pt idx="129176">
                  <c:v>64588</c:v>
                </c:pt>
                <c:pt idx="129177">
                  <c:v>64588.5</c:v>
                </c:pt>
                <c:pt idx="129178">
                  <c:v>64589</c:v>
                </c:pt>
                <c:pt idx="129179">
                  <c:v>64589.5</c:v>
                </c:pt>
                <c:pt idx="129180">
                  <c:v>64590</c:v>
                </c:pt>
                <c:pt idx="129181">
                  <c:v>64590.5</c:v>
                </c:pt>
                <c:pt idx="129182">
                  <c:v>64591</c:v>
                </c:pt>
                <c:pt idx="129183">
                  <c:v>64591.5</c:v>
                </c:pt>
                <c:pt idx="129184">
                  <c:v>64592</c:v>
                </c:pt>
                <c:pt idx="129185">
                  <c:v>64592.5</c:v>
                </c:pt>
                <c:pt idx="129186">
                  <c:v>64593</c:v>
                </c:pt>
                <c:pt idx="129187">
                  <c:v>64593.5</c:v>
                </c:pt>
                <c:pt idx="129188">
                  <c:v>64594</c:v>
                </c:pt>
                <c:pt idx="129189">
                  <c:v>64594.5</c:v>
                </c:pt>
                <c:pt idx="129190">
                  <c:v>64595</c:v>
                </c:pt>
                <c:pt idx="129191">
                  <c:v>64595.5</c:v>
                </c:pt>
                <c:pt idx="129192">
                  <c:v>64596</c:v>
                </c:pt>
                <c:pt idx="129193">
                  <c:v>64596.5</c:v>
                </c:pt>
                <c:pt idx="129194">
                  <c:v>64597</c:v>
                </c:pt>
                <c:pt idx="129195">
                  <c:v>64597.5</c:v>
                </c:pt>
                <c:pt idx="129196">
                  <c:v>64598</c:v>
                </c:pt>
                <c:pt idx="129197">
                  <c:v>64598.5</c:v>
                </c:pt>
                <c:pt idx="129198">
                  <c:v>64599</c:v>
                </c:pt>
                <c:pt idx="129199">
                  <c:v>64599.5</c:v>
                </c:pt>
                <c:pt idx="129200">
                  <c:v>64600</c:v>
                </c:pt>
                <c:pt idx="129201">
                  <c:v>64600.5</c:v>
                </c:pt>
                <c:pt idx="129202">
                  <c:v>64601</c:v>
                </c:pt>
                <c:pt idx="129203">
                  <c:v>64601.5</c:v>
                </c:pt>
                <c:pt idx="129204">
                  <c:v>64602</c:v>
                </c:pt>
                <c:pt idx="129205">
                  <c:v>64602.5</c:v>
                </c:pt>
                <c:pt idx="129206">
                  <c:v>64603</c:v>
                </c:pt>
                <c:pt idx="129207">
                  <c:v>64603.5</c:v>
                </c:pt>
                <c:pt idx="129208">
                  <c:v>64604</c:v>
                </c:pt>
                <c:pt idx="129209">
                  <c:v>64604.5</c:v>
                </c:pt>
                <c:pt idx="129210">
                  <c:v>64605</c:v>
                </c:pt>
                <c:pt idx="129211">
                  <c:v>64605.5</c:v>
                </c:pt>
                <c:pt idx="129212">
                  <c:v>64606</c:v>
                </c:pt>
                <c:pt idx="129213">
                  <c:v>64606.5</c:v>
                </c:pt>
                <c:pt idx="129214">
                  <c:v>64607</c:v>
                </c:pt>
                <c:pt idx="129215">
                  <c:v>64607.5</c:v>
                </c:pt>
                <c:pt idx="129216">
                  <c:v>64608</c:v>
                </c:pt>
                <c:pt idx="129217">
                  <c:v>64608.5</c:v>
                </c:pt>
                <c:pt idx="129218">
                  <c:v>64609</c:v>
                </c:pt>
                <c:pt idx="129219">
                  <c:v>64609.5</c:v>
                </c:pt>
                <c:pt idx="129220">
                  <c:v>64610</c:v>
                </c:pt>
                <c:pt idx="129221">
                  <c:v>64610.5</c:v>
                </c:pt>
                <c:pt idx="129222">
                  <c:v>64611</c:v>
                </c:pt>
                <c:pt idx="129223">
                  <c:v>64611.5</c:v>
                </c:pt>
                <c:pt idx="129224">
                  <c:v>64612</c:v>
                </c:pt>
                <c:pt idx="129225">
                  <c:v>64612.5</c:v>
                </c:pt>
                <c:pt idx="129226">
                  <c:v>64613</c:v>
                </c:pt>
                <c:pt idx="129227">
                  <c:v>64613.5</c:v>
                </c:pt>
                <c:pt idx="129228">
                  <c:v>64614</c:v>
                </c:pt>
                <c:pt idx="129229">
                  <c:v>64614.5</c:v>
                </c:pt>
                <c:pt idx="129230">
                  <c:v>64615</c:v>
                </c:pt>
                <c:pt idx="129231">
                  <c:v>64615.5</c:v>
                </c:pt>
                <c:pt idx="129232">
                  <c:v>64616</c:v>
                </c:pt>
                <c:pt idx="129233">
                  <c:v>64616.5</c:v>
                </c:pt>
                <c:pt idx="129234">
                  <c:v>64617</c:v>
                </c:pt>
                <c:pt idx="129235">
                  <c:v>64617.5</c:v>
                </c:pt>
                <c:pt idx="129236">
                  <c:v>64618</c:v>
                </c:pt>
                <c:pt idx="129237">
                  <c:v>64618.5</c:v>
                </c:pt>
                <c:pt idx="129238">
                  <c:v>64619</c:v>
                </c:pt>
                <c:pt idx="129239">
                  <c:v>64619.5</c:v>
                </c:pt>
                <c:pt idx="129240">
                  <c:v>64620</c:v>
                </c:pt>
                <c:pt idx="129241">
                  <c:v>64620.5</c:v>
                </c:pt>
                <c:pt idx="129242">
                  <c:v>64621</c:v>
                </c:pt>
                <c:pt idx="129243">
                  <c:v>64621.5</c:v>
                </c:pt>
                <c:pt idx="129244">
                  <c:v>64622</c:v>
                </c:pt>
                <c:pt idx="129245">
                  <c:v>64622.5</c:v>
                </c:pt>
                <c:pt idx="129246">
                  <c:v>64623</c:v>
                </c:pt>
                <c:pt idx="129247">
                  <c:v>64623.5</c:v>
                </c:pt>
                <c:pt idx="129248">
                  <c:v>64624</c:v>
                </c:pt>
                <c:pt idx="129249">
                  <c:v>64624.5</c:v>
                </c:pt>
                <c:pt idx="129250">
                  <c:v>64625</c:v>
                </c:pt>
                <c:pt idx="129251">
                  <c:v>64625.5</c:v>
                </c:pt>
                <c:pt idx="129252">
                  <c:v>64626</c:v>
                </c:pt>
                <c:pt idx="129253">
                  <c:v>64626.5</c:v>
                </c:pt>
                <c:pt idx="129254">
                  <c:v>64627</c:v>
                </c:pt>
                <c:pt idx="129255">
                  <c:v>64627.5</c:v>
                </c:pt>
                <c:pt idx="129256">
                  <c:v>64628</c:v>
                </c:pt>
                <c:pt idx="129257">
                  <c:v>64628.5</c:v>
                </c:pt>
                <c:pt idx="129258">
                  <c:v>64629</c:v>
                </c:pt>
                <c:pt idx="129259">
                  <c:v>64629.5</c:v>
                </c:pt>
                <c:pt idx="129260">
                  <c:v>64630</c:v>
                </c:pt>
                <c:pt idx="129261">
                  <c:v>64630.5</c:v>
                </c:pt>
                <c:pt idx="129262">
                  <c:v>64631</c:v>
                </c:pt>
                <c:pt idx="129263">
                  <c:v>64631.5</c:v>
                </c:pt>
                <c:pt idx="129264">
                  <c:v>64632</c:v>
                </c:pt>
                <c:pt idx="129265">
                  <c:v>64632.5</c:v>
                </c:pt>
                <c:pt idx="129266">
                  <c:v>64633</c:v>
                </c:pt>
                <c:pt idx="129267">
                  <c:v>64633.5</c:v>
                </c:pt>
                <c:pt idx="129268">
                  <c:v>64634</c:v>
                </c:pt>
                <c:pt idx="129269">
                  <c:v>64634.5</c:v>
                </c:pt>
                <c:pt idx="129270">
                  <c:v>64635</c:v>
                </c:pt>
                <c:pt idx="129271">
                  <c:v>64635.5</c:v>
                </c:pt>
                <c:pt idx="129272">
                  <c:v>64636</c:v>
                </c:pt>
                <c:pt idx="129273">
                  <c:v>64636.5</c:v>
                </c:pt>
                <c:pt idx="129274">
                  <c:v>64637</c:v>
                </c:pt>
                <c:pt idx="129275">
                  <c:v>64637.5</c:v>
                </c:pt>
                <c:pt idx="129276">
                  <c:v>64638</c:v>
                </c:pt>
                <c:pt idx="129277">
                  <c:v>64638.5</c:v>
                </c:pt>
                <c:pt idx="129278">
                  <c:v>64639</c:v>
                </c:pt>
                <c:pt idx="129279">
                  <c:v>64639.5</c:v>
                </c:pt>
                <c:pt idx="129280">
                  <c:v>64640</c:v>
                </c:pt>
                <c:pt idx="129281">
                  <c:v>64640.5</c:v>
                </c:pt>
                <c:pt idx="129282">
                  <c:v>64641</c:v>
                </c:pt>
                <c:pt idx="129283">
                  <c:v>64641.5</c:v>
                </c:pt>
                <c:pt idx="129284">
                  <c:v>64642</c:v>
                </c:pt>
                <c:pt idx="129285">
                  <c:v>64642.5</c:v>
                </c:pt>
                <c:pt idx="129286">
                  <c:v>64643</c:v>
                </c:pt>
                <c:pt idx="129287">
                  <c:v>64643.5</c:v>
                </c:pt>
                <c:pt idx="129288">
                  <c:v>64644</c:v>
                </c:pt>
                <c:pt idx="129289">
                  <c:v>64644.5</c:v>
                </c:pt>
                <c:pt idx="129290">
                  <c:v>64645</c:v>
                </c:pt>
                <c:pt idx="129291">
                  <c:v>64645.5</c:v>
                </c:pt>
                <c:pt idx="129292">
                  <c:v>64646</c:v>
                </c:pt>
                <c:pt idx="129293">
                  <c:v>64646.5</c:v>
                </c:pt>
                <c:pt idx="129294">
                  <c:v>64647</c:v>
                </c:pt>
                <c:pt idx="129295">
                  <c:v>64647.5</c:v>
                </c:pt>
                <c:pt idx="129296">
                  <c:v>64648</c:v>
                </c:pt>
                <c:pt idx="129297">
                  <c:v>64648.5</c:v>
                </c:pt>
                <c:pt idx="129298">
                  <c:v>64649</c:v>
                </c:pt>
                <c:pt idx="129299">
                  <c:v>64649.5</c:v>
                </c:pt>
                <c:pt idx="129300">
                  <c:v>64650</c:v>
                </c:pt>
                <c:pt idx="129301">
                  <c:v>64650.5</c:v>
                </c:pt>
                <c:pt idx="129302">
                  <c:v>64651</c:v>
                </c:pt>
                <c:pt idx="129303">
                  <c:v>64651.5</c:v>
                </c:pt>
                <c:pt idx="129304">
                  <c:v>64652</c:v>
                </c:pt>
                <c:pt idx="129305">
                  <c:v>64652.5</c:v>
                </c:pt>
                <c:pt idx="129306">
                  <c:v>64653</c:v>
                </c:pt>
                <c:pt idx="129307">
                  <c:v>64653.5</c:v>
                </c:pt>
                <c:pt idx="129308">
                  <c:v>64654</c:v>
                </c:pt>
                <c:pt idx="129309">
                  <c:v>64654.5</c:v>
                </c:pt>
                <c:pt idx="129310">
                  <c:v>64655</c:v>
                </c:pt>
                <c:pt idx="129311">
                  <c:v>64655.5</c:v>
                </c:pt>
                <c:pt idx="129312">
                  <c:v>64656</c:v>
                </c:pt>
                <c:pt idx="129313">
                  <c:v>64656.5</c:v>
                </c:pt>
                <c:pt idx="129314">
                  <c:v>64657</c:v>
                </c:pt>
                <c:pt idx="129315">
                  <c:v>64657.5</c:v>
                </c:pt>
                <c:pt idx="129316">
                  <c:v>64658</c:v>
                </c:pt>
                <c:pt idx="129317">
                  <c:v>64658.5</c:v>
                </c:pt>
                <c:pt idx="129318">
                  <c:v>64659</c:v>
                </c:pt>
                <c:pt idx="129319">
                  <c:v>64659.5</c:v>
                </c:pt>
                <c:pt idx="129320">
                  <c:v>64660</c:v>
                </c:pt>
                <c:pt idx="129321">
                  <c:v>64660.5</c:v>
                </c:pt>
                <c:pt idx="129322">
                  <c:v>64661</c:v>
                </c:pt>
                <c:pt idx="129323">
                  <c:v>64661.5</c:v>
                </c:pt>
                <c:pt idx="129324">
                  <c:v>64662</c:v>
                </c:pt>
                <c:pt idx="129325">
                  <c:v>64662.5</c:v>
                </c:pt>
                <c:pt idx="129326">
                  <c:v>64663</c:v>
                </c:pt>
                <c:pt idx="129327">
                  <c:v>64663.5</c:v>
                </c:pt>
                <c:pt idx="129328">
                  <c:v>64664</c:v>
                </c:pt>
                <c:pt idx="129329">
                  <c:v>64664.5</c:v>
                </c:pt>
                <c:pt idx="129330">
                  <c:v>64665</c:v>
                </c:pt>
                <c:pt idx="129331">
                  <c:v>64665.5</c:v>
                </c:pt>
                <c:pt idx="129332">
                  <c:v>64666</c:v>
                </c:pt>
                <c:pt idx="129333">
                  <c:v>64666.5</c:v>
                </c:pt>
                <c:pt idx="129334">
                  <c:v>64667</c:v>
                </c:pt>
                <c:pt idx="129335">
                  <c:v>64667.5</c:v>
                </c:pt>
                <c:pt idx="129336">
                  <c:v>64668</c:v>
                </c:pt>
                <c:pt idx="129337">
                  <c:v>64668.5</c:v>
                </c:pt>
                <c:pt idx="129338">
                  <c:v>64669</c:v>
                </c:pt>
                <c:pt idx="129339">
                  <c:v>64669.5</c:v>
                </c:pt>
                <c:pt idx="129340">
                  <c:v>64670</c:v>
                </c:pt>
                <c:pt idx="129341">
                  <c:v>64670.5</c:v>
                </c:pt>
                <c:pt idx="129342">
                  <c:v>64671</c:v>
                </c:pt>
                <c:pt idx="129343">
                  <c:v>64671.5</c:v>
                </c:pt>
                <c:pt idx="129344">
                  <c:v>64672</c:v>
                </c:pt>
                <c:pt idx="129345">
                  <c:v>64672.5</c:v>
                </c:pt>
                <c:pt idx="129346">
                  <c:v>64673</c:v>
                </c:pt>
                <c:pt idx="129347">
                  <c:v>64673.5</c:v>
                </c:pt>
                <c:pt idx="129348">
                  <c:v>64674</c:v>
                </c:pt>
                <c:pt idx="129349">
                  <c:v>64674.5</c:v>
                </c:pt>
                <c:pt idx="129350">
                  <c:v>64675</c:v>
                </c:pt>
                <c:pt idx="129351">
                  <c:v>64675.5</c:v>
                </c:pt>
                <c:pt idx="129352">
                  <c:v>64676</c:v>
                </c:pt>
                <c:pt idx="129353">
                  <c:v>64676.5</c:v>
                </c:pt>
                <c:pt idx="129354">
                  <c:v>64677</c:v>
                </c:pt>
                <c:pt idx="129355">
                  <c:v>64677.5</c:v>
                </c:pt>
                <c:pt idx="129356">
                  <c:v>64678</c:v>
                </c:pt>
                <c:pt idx="129357">
                  <c:v>64678.5</c:v>
                </c:pt>
                <c:pt idx="129358">
                  <c:v>64679</c:v>
                </c:pt>
                <c:pt idx="129359">
                  <c:v>64679.5</c:v>
                </c:pt>
                <c:pt idx="129360">
                  <c:v>64680</c:v>
                </c:pt>
                <c:pt idx="129361">
                  <c:v>64680.5</c:v>
                </c:pt>
                <c:pt idx="129362">
                  <c:v>64681</c:v>
                </c:pt>
                <c:pt idx="129363">
                  <c:v>64681.5</c:v>
                </c:pt>
                <c:pt idx="129364">
                  <c:v>64682</c:v>
                </c:pt>
                <c:pt idx="129365">
                  <c:v>64682.5</c:v>
                </c:pt>
                <c:pt idx="129366">
                  <c:v>64683</c:v>
                </c:pt>
                <c:pt idx="129367">
                  <c:v>64683.5</c:v>
                </c:pt>
                <c:pt idx="129368">
                  <c:v>64684</c:v>
                </c:pt>
                <c:pt idx="129369">
                  <c:v>64684.5</c:v>
                </c:pt>
                <c:pt idx="129370">
                  <c:v>64685</c:v>
                </c:pt>
                <c:pt idx="129371">
                  <c:v>64685.5</c:v>
                </c:pt>
                <c:pt idx="129372">
                  <c:v>64686</c:v>
                </c:pt>
                <c:pt idx="129373">
                  <c:v>64686.5</c:v>
                </c:pt>
                <c:pt idx="129374">
                  <c:v>64687</c:v>
                </c:pt>
                <c:pt idx="129375">
                  <c:v>64687.5</c:v>
                </c:pt>
                <c:pt idx="129376">
                  <c:v>64688</c:v>
                </c:pt>
                <c:pt idx="129377">
                  <c:v>64688.5</c:v>
                </c:pt>
                <c:pt idx="129378">
                  <c:v>64689</c:v>
                </c:pt>
                <c:pt idx="129379">
                  <c:v>64689.5</c:v>
                </c:pt>
                <c:pt idx="129380">
                  <c:v>64690</c:v>
                </c:pt>
                <c:pt idx="129381">
                  <c:v>64690.5</c:v>
                </c:pt>
                <c:pt idx="129382">
                  <c:v>64691</c:v>
                </c:pt>
                <c:pt idx="129383">
                  <c:v>64691.5</c:v>
                </c:pt>
                <c:pt idx="129384">
                  <c:v>64692</c:v>
                </c:pt>
                <c:pt idx="129385">
                  <c:v>64692.5</c:v>
                </c:pt>
                <c:pt idx="129386">
                  <c:v>64693</c:v>
                </c:pt>
                <c:pt idx="129387">
                  <c:v>64693.5</c:v>
                </c:pt>
                <c:pt idx="129388">
                  <c:v>64694</c:v>
                </c:pt>
                <c:pt idx="129389">
                  <c:v>64694.5</c:v>
                </c:pt>
                <c:pt idx="129390">
                  <c:v>64695</c:v>
                </c:pt>
                <c:pt idx="129391">
                  <c:v>64695.5</c:v>
                </c:pt>
                <c:pt idx="129392">
                  <c:v>64696</c:v>
                </c:pt>
                <c:pt idx="129393">
                  <c:v>64696.5</c:v>
                </c:pt>
                <c:pt idx="129394">
                  <c:v>64697</c:v>
                </c:pt>
                <c:pt idx="129395">
                  <c:v>64697.5</c:v>
                </c:pt>
                <c:pt idx="129396">
                  <c:v>64698</c:v>
                </c:pt>
                <c:pt idx="129397">
                  <c:v>64698.5</c:v>
                </c:pt>
                <c:pt idx="129398">
                  <c:v>64699</c:v>
                </c:pt>
                <c:pt idx="129399">
                  <c:v>64699.5</c:v>
                </c:pt>
                <c:pt idx="129400">
                  <c:v>64700</c:v>
                </c:pt>
                <c:pt idx="129401">
                  <c:v>64700.5</c:v>
                </c:pt>
                <c:pt idx="129402">
                  <c:v>64701</c:v>
                </c:pt>
                <c:pt idx="129403">
                  <c:v>64701.5</c:v>
                </c:pt>
                <c:pt idx="129404">
                  <c:v>64702</c:v>
                </c:pt>
                <c:pt idx="129405">
                  <c:v>64702.5</c:v>
                </c:pt>
                <c:pt idx="129406">
                  <c:v>64703</c:v>
                </c:pt>
                <c:pt idx="129407">
                  <c:v>64703.5</c:v>
                </c:pt>
                <c:pt idx="129408">
                  <c:v>64704</c:v>
                </c:pt>
                <c:pt idx="129409">
                  <c:v>64704.5</c:v>
                </c:pt>
                <c:pt idx="129410">
                  <c:v>64705</c:v>
                </c:pt>
                <c:pt idx="129411">
                  <c:v>64705.5</c:v>
                </c:pt>
                <c:pt idx="129412">
                  <c:v>64706</c:v>
                </c:pt>
                <c:pt idx="129413">
                  <c:v>64706.5</c:v>
                </c:pt>
                <c:pt idx="129414">
                  <c:v>64707</c:v>
                </c:pt>
                <c:pt idx="129415">
                  <c:v>64707.5</c:v>
                </c:pt>
                <c:pt idx="129416">
                  <c:v>64708</c:v>
                </c:pt>
                <c:pt idx="129417">
                  <c:v>64708.5</c:v>
                </c:pt>
                <c:pt idx="129418">
                  <c:v>64709</c:v>
                </c:pt>
                <c:pt idx="129419">
                  <c:v>64709.5</c:v>
                </c:pt>
                <c:pt idx="129420">
                  <c:v>64710</c:v>
                </c:pt>
                <c:pt idx="129421">
                  <c:v>64710.5</c:v>
                </c:pt>
                <c:pt idx="129422">
                  <c:v>64711</c:v>
                </c:pt>
                <c:pt idx="129423">
                  <c:v>64711.5</c:v>
                </c:pt>
                <c:pt idx="129424">
                  <c:v>64712</c:v>
                </c:pt>
                <c:pt idx="129425">
                  <c:v>64712.5</c:v>
                </c:pt>
                <c:pt idx="129426">
                  <c:v>64713</c:v>
                </c:pt>
                <c:pt idx="129427">
                  <c:v>64713.5</c:v>
                </c:pt>
                <c:pt idx="129428">
                  <c:v>64714</c:v>
                </c:pt>
                <c:pt idx="129429">
                  <c:v>64714.5</c:v>
                </c:pt>
                <c:pt idx="129430">
                  <c:v>64715</c:v>
                </c:pt>
                <c:pt idx="129431">
                  <c:v>64715.5</c:v>
                </c:pt>
                <c:pt idx="129432">
                  <c:v>64716</c:v>
                </c:pt>
                <c:pt idx="129433">
                  <c:v>64716.5</c:v>
                </c:pt>
                <c:pt idx="129434">
                  <c:v>64717</c:v>
                </c:pt>
                <c:pt idx="129435">
                  <c:v>64717.5</c:v>
                </c:pt>
                <c:pt idx="129436">
                  <c:v>64718</c:v>
                </c:pt>
                <c:pt idx="129437">
                  <c:v>64718.5</c:v>
                </c:pt>
                <c:pt idx="129438">
                  <c:v>64719</c:v>
                </c:pt>
                <c:pt idx="129439">
                  <c:v>64719.5</c:v>
                </c:pt>
                <c:pt idx="129440">
                  <c:v>64720</c:v>
                </c:pt>
                <c:pt idx="129441">
                  <c:v>64720.5</c:v>
                </c:pt>
                <c:pt idx="129442">
                  <c:v>64721</c:v>
                </c:pt>
                <c:pt idx="129443">
                  <c:v>64721.5</c:v>
                </c:pt>
                <c:pt idx="129444">
                  <c:v>64722</c:v>
                </c:pt>
                <c:pt idx="129445">
                  <c:v>64722.5</c:v>
                </c:pt>
                <c:pt idx="129446">
                  <c:v>64723</c:v>
                </c:pt>
                <c:pt idx="129447">
                  <c:v>64723.5</c:v>
                </c:pt>
                <c:pt idx="129448">
                  <c:v>64724</c:v>
                </c:pt>
                <c:pt idx="129449">
                  <c:v>64724.5</c:v>
                </c:pt>
                <c:pt idx="129450">
                  <c:v>64725</c:v>
                </c:pt>
                <c:pt idx="129451">
                  <c:v>64725.5</c:v>
                </c:pt>
                <c:pt idx="129452">
                  <c:v>64726</c:v>
                </c:pt>
                <c:pt idx="129453">
                  <c:v>64726.5</c:v>
                </c:pt>
                <c:pt idx="129454">
                  <c:v>64727</c:v>
                </c:pt>
                <c:pt idx="129455">
                  <c:v>64727.5</c:v>
                </c:pt>
                <c:pt idx="129456">
                  <c:v>64728</c:v>
                </c:pt>
                <c:pt idx="129457">
                  <c:v>64728.5</c:v>
                </c:pt>
                <c:pt idx="129458">
                  <c:v>64729</c:v>
                </c:pt>
                <c:pt idx="129459">
                  <c:v>64729.5</c:v>
                </c:pt>
                <c:pt idx="129460">
                  <c:v>64730</c:v>
                </c:pt>
                <c:pt idx="129461">
                  <c:v>64730.5</c:v>
                </c:pt>
                <c:pt idx="129462">
                  <c:v>64731</c:v>
                </c:pt>
                <c:pt idx="129463">
                  <c:v>64731.5</c:v>
                </c:pt>
                <c:pt idx="129464">
                  <c:v>64732</c:v>
                </c:pt>
                <c:pt idx="129465">
                  <c:v>64732.5</c:v>
                </c:pt>
                <c:pt idx="129466">
                  <c:v>64733</c:v>
                </c:pt>
                <c:pt idx="129467">
                  <c:v>64733.5</c:v>
                </c:pt>
                <c:pt idx="129468">
                  <c:v>64734</c:v>
                </c:pt>
                <c:pt idx="129469">
                  <c:v>64734.5</c:v>
                </c:pt>
                <c:pt idx="129470">
                  <c:v>64735</c:v>
                </c:pt>
                <c:pt idx="129471">
                  <c:v>64735.5</c:v>
                </c:pt>
                <c:pt idx="129472">
                  <c:v>64736</c:v>
                </c:pt>
                <c:pt idx="129473">
                  <c:v>64736.5</c:v>
                </c:pt>
                <c:pt idx="129474">
                  <c:v>64737</c:v>
                </c:pt>
                <c:pt idx="129475">
                  <c:v>64737.5</c:v>
                </c:pt>
                <c:pt idx="129476">
                  <c:v>64738</c:v>
                </c:pt>
                <c:pt idx="129477">
                  <c:v>64738.5</c:v>
                </c:pt>
                <c:pt idx="129478">
                  <c:v>64739</c:v>
                </c:pt>
                <c:pt idx="129479">
                  <c:v>64739.5</c:v>
                </c:pt>
                <c:pt idx="129480">
                  <c:v>64740</c:v>
                </c:pt>
                <c:pt idx="129481">
                  <c:v>64740.5</c:v>
                </c:pt>
                <c:pt idx="129482">
                  <c:v>64741</c:v>
                </c:pt>
                <c:pt idx="129483">
                  <c:v>64741.5</c:v>
                </c:pt>
                <c:pt idx="129484">
                  <c:v>64742</c:v>
                </c:pt>
                <c:pt idx="129485">
                  <c:v>64742.5</c:v>
                </c:pt>
                <c:pt idx="129486">
                  <c:v>64743</c:v>
                </c:pt>
                <c:pt idx="129487">
                  <c:v>64743.5</c:v>
                </c:pt>
                <c:pt idx="129488">
                  <c:v>64744</c:v>
                </c:pt>
                <c:pt idx="129489">
                  <c:v>64744.5</c:v>
                </c:pt>
                <c:pt idx="129490">
                  <c:v>64745</c:v>
                </c:pt>
                <c:pt idx="129491">
                  <c:v>64745.5</c:v>
                </c:pt>
                <c:pt idx="129492">
                  <c:v>64746</c:v>
                </c:pt>
                <c:pt idx="129493">
                  <c:v>64746.5</c:v>
                </c:pt>
                <c:pt idx="129494">
                  <c:v>64747</c:v>
                </c:pt>
                <c:pt idx="129495">
                  <c:v>64747.5</c:v>
                </c:pt>
                <c:pt idx="129496">
                  <c:v>64748</c:v>
                </c:pt>
                <c:pt idx="129497">
                  <c:v>64748.5</c:v>
                </c:pt>
                <c:pt idx="129498">
                  <c:v>64749</c:v>
                </c:pt>
                <c:pt idx="129499">
                  <c:v>64749.5</c:v>
                </c:pt>
                <c:pt idx="129500">
                  <c:v>64750</c:v>
                </c:pt>
                <c:pt idx="129501">
                  <c:v>64750.5</c:v>
                </c:pt>
                <c:pt idx="129502">
                  <c:v>64751</c:v>
                </c:pt>
                <c:pt idx="129503">
                  <c:v>64751.5</c:v>
                </c:pt>
                <c:pt idx="129504">
                  <c:v>64752</c:v>
                </c:pt>
                <c:pt idx="129505">
                  <c:v>64752.5</c:v>
                </c:pt>
                <c:pt idx="129506">
                  <c:v>64753</c:v>
                </c:pt>
                <c:pt idx="129507">
                  <c:v>64753.5</c:v>
                </c:pt>
                <c:pt idx="129508">
                  <c:v>64754</c:v>
                </c:pt>
                <c:pt idx="129509">
                  <c:v>64754.5</c:v>
                </c:pt>
                <c:pt idx="129510">
                  <c:v>64755</c:v>
                </c:pt>
                <c:pt idx="129511">
                  <c:v>64755.5</c:v>
                </c:pt>
                <c:pt idx="129512">
                  <c:v>64756</c:v>
                </c:pt>
                <c:pt idx="129513">
                  <c:v>64756.5</c:v>
                </c:pt>
                <c:pt idx="129514">
                  <c:v>64757</c:v>
                </c:pt>
                <c:pt idx="129515">
                  <c:v>64757.5</c:v>
                </c:pt>
                <c:pt idx="129516">
                  <c:v>64758</c:v>
                </c:pt>
                <c:pt idx="129517">
                  <c:v>64758.5</c:v>
                </c:pt>
                <c:pt idx="129518">
                  <c:v>64759</c:v>
                </c:pt>
                <c:pt idx="129519">
                  <c:v>64759.5</c:v>
                </c:pt>
                <c:pt idx="129520">
                  <c:v>64760</c:v>
                </c:pt>
                <c:pt idx="129521">
                  <c:v>64760.5</c:v>
                </c:pt>
                <c:pt idx="129522">
                  <c:v>64761</c:v>
                </c:pt>
                <c:pt idx="129523">
                  <c:v>64761.5</c:v>
                </c:pt>
                <c:pt idx="129524">
                  <c:v>64762</c:v>
                </c:pt>
                <c:pt idx="129525">
                  <c:v>64762.5</c:v>
                </c:pt>
                <c:pt idx="129526">
                  <c:v>64763</c:v>
                </c:pt>
                <c:pt idx="129527">
                  <c:v>64763.5</c:v>
                </c:pt>
                <c:pt idx="129528">
                  <c:v>64764</c:v>
                </c:pt>
                <c:pt idx="129529">
                  <c:v>64764.5</c:v>
                </c:pt>
                <c:pt idx="129530">
                  <c:v>64765</c:v>
                </c:pt>
                <c:pt idx="129531">
                  <c:v>64765.5</c:v>
                </c:pt>
                <c:pt idx="129532">
                  <c:v>64766</c:v>
                </c:pt>
                <c:pt idx="129533">
                  <c:v>64766.5</c:v>
                </c:pt>
                <c:pt idx="129534">
                  <c:v>64767</c:v>
                </c:pt>
                <c:pt idx="129535">
                  <c:v>64767.5</c:v>
                </c:pt>
                <c:pt idx="129536">
                  <c:v>64768</c:v>
                </c:pt>
                <c:pt idx="129537">
                  <c:v>64768.5</c:v>
                </c:pt>
                <c:pt idx="129538">
                  <c:v>64769</c:v>
                </c:pt>
                <c:pt idx="129539">
                  <c:v>64769.5</c:v>
                </c:pt>
                <c:pt idx="129540">
                  <c:v>64770</c:v>
                </c:pt>
                <c:pt idx="129541">
                  <c:v>64770.5</c:v>
                </c:pt>
                <c:pt idx="129542">
                  <c:v>64771</c:v>
                </c:pt>
                <c:pt idx="129543">
                  <c:v>64771.5</c:v>
                </c:pt>
                <c:pt idx="129544">
                  <c:v>64772</c:v>
                </c:pt>
                <c:pt idx="129545">
                  <c:v>64772.5</c:v>
                </c:pt>
                <c:pt idx="129546">
                  <c:v>64773</c:v>
                </c:pt>
                <c:pt idx="129547">
                  <c:v>64773.5</c:v>
                </c:pt>
                <c:pt idx="129548">
                  <c:v>64774</c:v>
                </c:pt>
                <c:pt idx="129549">
                  <c:v>64774.5</c:v>
                </c:pt>
                <c:pt idx="129550">
                  <c:v>64775</c:v>
                </c:pt>
                <c:pt idx="129551">
                  <c:v>64775.5</c:v>
                </c:pt>
                <c:pt idx="129552">
                  <c:v>64776</c:v>
                </c:pt>
                <c:pt idx="129553">
                  <c:v>64776.5</c:v>
                </c:pt>
                <c:pt idx="129554">
                  <c:v>64777</c:v>
                </c:pt>
                <c:pt idx="129555">
                  <c:v>64777.5</c:v>
                </c:pt>
                <c:pt idx="129556">
                  <c:v>64778</c:v>
                </c:pt>
                <c:pt idx="129557">
                  <c:v>64778.5</c:v>
                </c:pt>
                <c:pt idx="129558">
                  <c:v>64779</c:v>
                </c:pt>
                <c:pt idx="129559">
                  <c:v>64779.5</c:v>
                </c:pt>
                <c:pt idx="129560">
                  <c:v>64780</c:v>
                </c:pt>
                <c:pt idx="129561">
                  <c:v>64780.5</c:v>
                </c:pt>
                <c:pt idx="129562">
                  <c:v>64781</c:v>
                </c:pt>
                <c:pt idx="129563">
                  <c:v>64781.5</c:v>
                </c:pt>
                <c:pt idx="129564">
                  <c:v>64782</c:v>
                </c:pt>
                <c:pt idx="129565">
                  <c:v>64782.5</c:v>
                </c:pt>
                <c:pt idx="129566">
                  <c:v>64783</c:v>
                </c:pt>
                <c:pt idx="129567">
                  <c:v>64783.5</c:v>
                </c:pt>
                <c:pt idx="129568">
                  <c:v>64784</c:v>
                </c:pt>
                <c:pt idx="129569">
                  <c:v>64784.5</c:v>
                </c:pt>
                <c:pt idx="129570">
                  <c:v>64785</c:v>
                </c:pt>
                <c:pt idx="129571">
                  <c:v>64785.5</c:v>
                </c:pt>
                <c:pt idx="129572">
                  <c:v>64786</c:v>
                </c:pt>
                <c:pt idx="129573">
                  <c:v>64786.5</c:v>
                </c:pt>
                <c:pt idx="129574">
                  <c:v>64787</c:v>
                </c:pt>
                <c:pt idx="129575">
                  <c:v>64787.5</c:v>
                </c:pt>
                <c:pt idx="129576">
                  <c:v>64788</c:v>
                </c:pt>
                <c:pt idx="129577">
                  <c:v>64788.5</c:v>
                </c:pt>
                <c:pt idx="129578">
                  <c:v>64789</c:v>
                </c:pt>
                <c:pt idx="129579">
                  <c:v>64789.5</c:v>
                </c:pt>
                <c:pt idx="129580">
                  <c:v>64790</c:v>
                </c:pt>
                <c:pt idx="129581">
                  <c:v>64790.5</c:v>
                </c:pt>
                <c:pt idx="129582">
                  <c:v>64791</c:v>
                </c:pt>
                <c:pt idx="129583">
                  <c:v>64791.5</c:v>
                </c:pt>
                <c:pt idx="129584">
                  <c:v>64792</c:v>
                </c:pt>
                <c:pt idx="129585">
                  <c:v>64792.5</c:v>
                </c:pt>
                <c:pt idx="129586">
                  <c:v>64793</c:v>
                </c:pt>
                <c:pt idx="129587">
                  <c:v>64793.5</c:v>
                </c:pt>
                <c:pt idx="129588">
                  <c:v>64794</c:v>
                </c:pt>
                <c:pt idx="129589">
                  <c:v>64794.5</c:v>
                </c:pt>
                <c:pt idx="129590">
                  <c:v>64795</c:v>
                </c:pt>
                <c:pt idx="129591">
                  <c:v>64795.5</c:v>
                </c:pt>
                <c:pt idx="129592">
                  <c:v>64796</c:v>
                </c:pt>
                <c:pt idx="129593">
                  <c:v>64796.5</c:v>
                </c:pt>
                <c:pt idx="129594">
                  <c:v>64797</c:v>
                </c:pt>
                <c:pt idx="129595">
                  <c:v>64797.5</c:v>
                </c:pt>
                <c:pt idx="129596">
                  <c:v>64798</c:v>
                </c:pt>
                <c:pt idx="129597">
                  <c:v>64798.5</c:v>
                </c:pt>
                <c:pt idx="129598">
                  <c:v>64799</c:v>
                </c:pt>
                <c:pt idx="129599">
                  <c:v>64799.5</c:v>
                </c:pt>
                <c:pt idx="129600">
                  <c:v>64800</c:v>
                </c:pt>
                <c:pt idx="129601">
                  <c:v>64800.5</c:v>
                </c:pt>
                <c:pt idx="129602">
                  <c:v>64801</c:v>
                </c:pt>
                <c:pt idx="129603">
                  <c:v>64801.5</c:v>
                </c:pt>
                <c:pt idx="129604">
                  <c:v>64802</c:v>
                </c:pt>
                <c:pt idx="129605">
                  <c:v>64802.5</c:v>
                </c:pt>
                <c:pt idx="129606">
                  <c:v>64803</c:v>
                </c:pt>
                <c:pt idx="129607">
                  <c:v>64803.5</c:v>
                </c:pt>
                <c:pt idx="129608">
                  <c:v>64804</c:v>
                </c:pt>
                <c:pt idx="129609">
                  <c:v>64804.5</c:v>
                </c:pt>
                <c:pt idx="129610">
                  <c:v>64805</c:v>
                </c:pt>
                <c:pt idx="129611">
                  <c:v>64805.5</c:v>
                </c:pt>
                <c:pt idx="129612">
                  <c:v>64806</c:v>
                </c:pt>
                <c:pt idx="129613">
                  <c:v>64806.5</c:v>
                </c:pt>
                <c:pt idx="129614">
                  <c:v>64807</c:v>
                </c:pt>
                <c:pt idx="129615">
                  <c:v>64807.5</c:v>
                </c:pt>
                <c:pt idx="129616">
                  <c:v>64808</c:v>
                </c:pt>
                <c:pt idx="129617">
                  <c:v>64808.5</c:v>
                </c:pt>
                <c:pt idx="129618">
                  <c:v>64809</c:v>
                </c:pt>
                <c:pt idx="129619">
                  <c:v>64809.5</c:v>
                </c:pt>
                <c:pt idx="129620">
                  <c:v>64810</c:v>
                </c:pt>
                <c:pt idx="129621">
                  <c:v>64810.5</c:v>
                </c:pt>
                <c:pt idx="129622">
                  <c:v>64811</c:v>
                </c:pt>
                <c:pt idx="129623">
                  <c:v>64811.5</c:v>
                </c:pt>
                <c:pt idx="129624">
                  <c:v>64812</c:v>
                </c:pt>
                <c:pt idx="129625">
                  <c:v>64812.5</c:v>
                </c:pt>
                <c:pt idx="129626">
                  <c:v>64813</c:v>
                </c:pt>
                <c:pt idx="129627">
                  <c:v>64813.5</c:v>
                </c:pt>
                <c:pt idx="129628">
                  <c:v>64814</c:v>
                </c:pt>
                <c:pt idx="129629">
                  <c:v>64814.5</c:v>
                </c:pt>
                <c:pt idx="129630">
                  <c:v>64815</c:v>
                </c:pt>
                <c:pt idx="129631">
                  <c:v>64815.5</c:v>
                </c:pt>
                <c:pt idx="129632">
                  <c:v>64816</c:v>
                </c:pt>
                <c:pt idx="129633">
                  <c:v>64816.5</c:v>
                </c:pt>
                <c:pt idx="129634">
                  <c:v>64817</c:v>
                </c:pt>
                <c:pt idx="129635">
                  <c:v>64817.5</c:v>
                </c:pt>
                <c:pt idx="129636">
                  <c:v>64818</c:v>
                </c:pt>
                <c:pt idx="129637">
                  <c:v>64818.5</c:v>
                </c:pt>
                <c:pt idx="129638">
                  <c:v>64819</c:v>
                </c:pt>
                <c:pt idx="129639">
                  <c:v>64819.5</c:v>
                </c:pt>
                <c:pt idx="129640">
                  <c:v>64820</c:v>
                </c:pt>
                <c:pt idx="129641">
                  <c:v>64820.5</c:v>
                </c:pt>
                <c:pt idx="129642">
                  <c:v>64821</c:v>
                </c:pt>
                <c:pt idx="129643">
                  <c:v>64821.5</c:v>
                </c:pt>
                <c:pt idx="129644">
                  <c:v>64822</c:v>
                </c:pt>
                <c:pt idx="129645">
                  <c:v>64822.5</c:v>
                </c:pt>
                <c:pt idx="129646">
                  <c:v>64823</c:v>
                </c:pt>
                <c:pt idx="129647">
                  <c:v>64823.5</c:v>
                </c:pt>
                <c:pt idx="129648">
                  <c:v>64824</c:v>
                </c:pt>
                <c:pt idx="129649">
                  <c:v>64824.5</c:v>
                </c:pt>
                <c:pt idx="129650">
                  <c:v>64825</c:v>
                </c:pt>
                <c:pt idx="129651">
                  <c:v>64825.5</c:v>
                </c:pt>
                <c:pt idx="129652">
                  <c:v>64826</c:v>
                </c:pt>
                <c:pt idx="129653">
                  <c:v>64826.5</c:v>
                </c:pt>
                <c:pt idx="129654">
                  <c:v>64827</c:v>
                </c:pt>
                <c:pt idx="129655">
                  <c:v>64827.5</c:v>
                </c:pt>
                <c:pt idx="129656">
                  <c:v>64828</c:v>
                </c:pt>
                <c:pt idx="129657">
                  <c:v>64828.5</c:v>
                </c:pt>
                <c:pt idx="129658">
                  <c:v>64829</c:v>
                </c:pt>
                <c:pt idx="129659">
                  <c:v>64829.5</c:v>
                </c:pt>
                <c:pt idx="129660">
                  <c:v>64830</c:v>
                </c:pt>
                <c:pt idx="129661">
                  <c:v>64830.5</c:v>
                </c:pt>
                <c:pt idx="129662">
                  <c:v>64831</c:v>
                </c:pt>
                <c:pt idx="129663">
                  <c:v>64831.5</c:v>
                </c:pt>
                <c:pt idx="129664">
                  <c:v>64832</c:v>
                </c:pt>
                <c:pt idx="129665">
                  <c:v>64832.5</c:v>
                </c:pt>
                <c:pt idx="129666">
                  <c:v>64833</c:v>
                </c:pt>
                <c:pt idx="129667">
                  <c:v>64833.5</c:v>
                </c:pt>
                <c:pt idx="129668">
                  <c:v>64834</c:v>
                </c:pt>
                <c:pt idx="129669">
                  <c:v>64834.5</c:v>
                </c:pt>
                <c:pt idx="129670">
                  <c:v>64835</c:v>
                </c:pt>
                <c:pt idx="129671">
                  <c:v>64835.5</c:v>
                </c:pt>
                <c:pt idx="129672">
                  <c:v>64836</c:v>
                </c:pt>
                <c:pt idx="129673">
                  <c:v>64836.5</c:v>
                </c:pt>
                <c:pt idx="129674">
                  <c:v>64837</c:v>
                </c:pt>
                <c:pt idx="129675">
                  <c:v>64837.5</c:v>
                </c:pt>
                <c:pt idx="129676">
                  <c:v>64838</c:v>
                </c:pt>
                <c:pt idx="129677">
                  <c:v>64838.5</c:v>
                </c:pt>
                <c:pt idx="129678">
                  <c:v>64839</c:v>
                </c:pt>
                <c:pt idx="129679">
                  <c:v>64839.5</c:v>
                </c:pt>
                <c:pt idx="129680">
                  <c:v>64840</c:v>
                </c:pt>
                <c:pt idx="129681">
                  <c:v>64840.5</c:v>
                </c:pt>
                <c:pt idx="129682">
                  <c:v>64841</c:v>
                </c:pt>
                <c:pt idx="129683">
                  <c:v>64841.5</c:v>
                </c:pt>
                <c:pt idx="129684">
                  <c:v>64842</c:v>
                </c:pt>
                <c:pt idx="129685">
                  <c:v>64842.5</c:v>
                </c:pt>
                <c:pt idx="129686">
                  <c:v>64843</c:v>
                </c:pt>
                <c:pt idx="129687">
                  <c:v>64843.5</c:v>
                </c:pt>
                <c:pt idx="129688">
                  <c:v>64844</c:v>
                </c:pt>
                <c:pt idx="129689">
                  <c:v>64844.5</c:v>
                </c:pt>
                <c:pt idx="129690">
                  <c:v>64845</c:v>
                </c:pt>
                <c:pt idx="129691">
                  <c:v>64845.5</c:v>
                </c:pt>
                <c:pt idx="129692">
                  <c:v>64846</c:v>
                </c:pt>
                <c:pt idx="129693">
                  <c:v>64846.5</c:v>
                </c:pt>
                <c:pt idx="129694">
                  <c:v>64847</c:v>
                </c:pt>
                <c:pt idx="129695">
                  <c:v>64847.5</c:v>
                </c:pt>
                <c:pt idx="129696">
                  <c:v>64848</c:v>
                </c:pt>
                <c:pt idx="129697">
                  <c:v>64848.5</c:v>
                </c:pt>
                <c:pt idx="129698">
                  <c:v>64849</c:v>
                </c:pt>
                <c:pt idx="129699">
                  <c:v>64849.5</c:v>
                </c:pt>
                <c:pt idx="129700">
                  <c:v>64850</c:v>
                </c:pt>
                <c:pt idx="129701">
                  <c:v>64850.5</c:v>
                </c:pt>
                <c:pt idx="129702">
                  <c:v>64851</c:v>
                </c:pt>
                <c:pt idx="129703">
                  <c:v>64851.5</c:v>
                </c:pt>
                <c:pt idx="129704">
                  <c:v>64852</c:v>
                </c:pt>
                <c:pt idx="129705">
                  <c:v>64852.5</c:v>
                </c:pt>
                <c:pt idx="129706">
                  <c:v>64853</c:v>
                </c:pt>
                <c:pt idx="129707">
                  <c:v>64853.5</c:v>
                </c:pt>
                <c:pt idx="129708">
                  <c:v>64854</c:v>
                </c:pt>
                <c:pt idx="129709">
                  <c:v>64854.5</c:v>
                </c:pt>
                <c:pt idx="129710">
                  <c:v>64855</c:v>
                </c:pt>
                <c:pt idx="129711">
                  <c:v>64855.5</c:v>
                </c:pt>
                <c:pt idx="129712">
                  <c:v>64856</c:v>
                </c:pt>
                <c:pt idx="129713">
                  <c:v>64856.5</c:v>
                </c:pt>
                <c:pt idx="129714">
                  <c:v>64857</c:v>
                </c:pt>
                <c:pt idx="129715">
                  <c:v>64857.5</c:v>
                </c:pt>
                <c:pt idx="129716">
                  <c:v>64858</c:v>
                </c:pt>
                <c:pt idx="129717">
                  <c:v>64858.5</c:v>
                </c:pt>
                <c:pt idx="129718">
                  <c:v>64859</c:v>
                </c:pt>
                <c:pt idx="129719">
                  <c:v>64859.5</c:v>
                </c:pt>
                <c:pt idx="129720">
                  <c:v>64860</c:v>
                </c:pt>
                <c:pt idx="129721">
                  <c:v>64860.5</c:v>
                </c:pt>
                <c:pt idx="129722">
                  <c:v>64861</c:v>
                </c:pt>
                <c:pt idx="129723">
                  <c:v>64861.5</c:v>
                </c:pt>
                <c:pt idx="129724">
                  <c:v>64862</c:v>
                </c:pt>
                <c:pt idx="129725">
                  <c:v>64862.5</c:v>
                </c:pt>
                <c:pt idx="129726">
                  <c:v>64863</c:v>
                </c:pt>
                <c:pt idx="129727">
                  <c:v>64863.5</c:v>
                </c:pt>
                <c:pt idx="129728">
                  <c:v>64864</c:v>
                </c:pt>
                <c:pt idx="129729">
                  <c:v>64864.5</c:v>
                </c:pt>
                <c:pt idx="129730">
                  <c:v>64865</c:v>
                </c:pt>
                <c:pt idx="129731">
                  <c:v>64865.5</c:v>
                </c:pt>
                <c:pt idx="129732">
                  <c:v>64866</c:v>
                </c:pt>
                <c:pt idx="129733">
                  <c:v>64866.5</c:v>
                </c:pt>
                <c:pt idx="129734">
                  <c:v>64867</c:v>
                </c:pt>
                <c:pt idx="129735">
                  <c:v>64867.5</c:v>
                </c:pt>
                <c:pt idx="129736">
                  <c:v>64868</c:v>
                </c:pt>
                <c:pt idx="129737">
                  <c:v>64868.5</c:v>
                </c:pt>
                <c:pt idx="129738">
                  <c:v>64869</c:v>
                </c:pt>
                <c:pt idx="129739">
                  <c:v>64869.5</c:v>
                </c:pt>
                <c:pt idx="129740">
                  <c:v>64870</c:v>
                </c:pt>
                <c:pt idx="129741">
                  <c:v>64870.5</c:v>
                </c:pt>
                <c:pt idx="129742">
                  <c:v>64871</c:v>
                </c:pt>
                <c:pt idx="129743">
                  <c:v>64871.5</c:v>
                </c:pt>
                <c:pt idx="129744">
                  <c:v>64872</c:v>
                </c:pt>
                <c:pt idx="129745">
                  <c:v>64872.5</c:v>
                </c:pt>
                <c:pt idx="129746">
                  <c:v>64873</c:v>
                </c:pt>
                <c:pt idx="129747">
                  <c:v>64873.5</c:v>
                </c:pt>
                <c:pt idx="129748">
                  <c:v>64874</c:v>
                </c:pt>
                <c:pt idx="129749">
                  <c:v>64874.5</c:v>
                </c:pt>
                <c:pt idx="129750">
                  <c:v>64875</c:v>
                </c:pt>
                <c:pt idx="129751">
                  <c:v>64875.5</c:v>
                </c:pt>
                <c:pt idx="129752">
                  <c:v>64876</c:v>
                </c:pt>
                <c:pt idx="129753">
                  <c:v>64876.5</c:v>
                </c:pt>
                <c:pt idx="129754">
                  <c:v>64877</c:v>
                </c:pt>
                <c:pt idx="129755">
                  <c:v>64877.5</c:v>
                </c:pt>
                <c:pt idx="129756">
                  <c:v>64878</c:v>
                </c:pt>
                <c:pt idx="129757">
                  <c:v>64878.5</c:v>
                </c:pt>
                <c:pt idx="129758">
                  <c:v>64879</c:v>
                </c:pt>
                <c:pt idx="129759">
                  <c:v>64879.5</c:v>
                </c:pt>
                <c:pt idx="129760">
                  <c:v>64880</c:v>
                </c:pt>
                <c:pt idx="129761">
                  <c:v>64880.5</c:v>
                </c:pt>
                <c:pt idx="129762">
                  <c:v>64881</c:v>
                </c:pt>
                <c:pt idx="129763">
                  <c:v>64881.5</c:v>
                </c:pt>
                <c:pt idx="129764">
                  <c:v>64882</c:v>
                </c:pt>
                <c:pt idx="129765">
                  <c:v>64882.5</c:v>
                </c:pt>
                <c:pt idx="129766">
                  <c:v>64883</c:v>
                </c:pt>
                <c:pt idx="129767">
                  <c:v>64883.5</c:v>
                </c:pt>
                <c:pt idx="129768">
                  <c:v>64884</c:v>
                </c:pt>
                <c:pt idx="129769">
                  <c:v>64884.5</c:v>
                </c:pt>
                <c:pt idx="129770">
                  <c:v>64885</c:v>
                </c:pt>
                <c:pt idx="129771">
                  <c:v>64885.5</c:v>
                </c:pt>
                <c:pt idx="129772">
                  <c:v>64886</c:v>
                </c:pt>
                <c:pt idx="129773">
                  <c:v>64886.5</c:v>
                </c:pt>
                <c:pt idx="129774">
                  <c:v>64887</c:v>
                </c:pt>
                <c:pt idx="129775">
                  <c:v>64887.5</c:v>
                </c:pt>
                <c:pt idx="129776">
                  <c:v>64888</c:v>
                </c:pt>
                <c:pt idx="129777">
                  <c:v>64888.5</c:v>
                </c:pt>
                <c:pt idx="129778">
                  <c:v>64889</c:v>
                </c:pt>
                <c:pt idx="129779">
                  <c:v>64889.5</c:v>
                </c:pt>
                <c:pt idx="129780">
                  <c:v>64890</c:v>
                </c:pt>
                <c:pt idx="129781">
                  <c:v>64890.5</c:v>
                </c:pt>
                <c:pt idx="129782">
                  <c:v>64891</c:v>
                </c:pt>
                <c:pt idx="129783">
                  <c:v>64891.5</c:v>
                </c:pt>
                <c:pt idx="129784">
                  <c:v>64892</c:v>
                </c:pt>
                <c:pt idx="129785">
                  <c:v>64892.5</c:v>
                </c:pt>
                <c:pt idx="129786">
                  <c:v>64893</c:v>
                </c:pt>
                <c:pt idx="129787">
                  <c:v>64893.5</c:v>
                </c:pt>
                <c:pt idx="129788">
                  <c:v>64894</c:v>
                </c:pt>
                <c:pt idx="129789">
                  <c:v>64894.5</c:v>
                </c:pt>
                <c:pt idx="129790">
                  <c:v>64895</c:v>
                </c:pt>
                <c:pt idx="129791">
                  <c:v>64895.5</c:v>
                </c:pt>
                <c:pt idx="129792">
                  <c:v>64896</c:v>
                </c:pt>
                <c:pt idx="129793">
                  <c:v>64896.5</c:v>
                </c:pt>
                <c:pt idx="129794">
                  <c:v>64897</c:v>
                </c:pt>
                <c:pt idx="129795">
                  <c:v>64897.5</c:v>
                </c:pt>
                <c:pt idx="129796">
                  <c:v>64898</c:v>
                </c:pt>
                <c:pt idx="129797">
                  <c:v>64898.5</c:v>
                </c:pt>
                <c:pt idx="129798">
                  <c:v>64899</c:v>
                </c:pt>
                <c:pt idx="129799">
                  <c:v>64899.5</c:v>
                </c:pt>
                <c:pt idx="129800">
                  <c:v>64900</c:v>
                </c:pt>
                <c:pt idx="129801">
                  <c:v>64900.5</c:v>
                </c:pt>
                <c:pt idx="129802">
                  <c:v>64901</c:v>
                </c:pt>
                <c:pt idx="129803">
                  <c:v>64901.5</c:v>
                </c:pt>
                <c:pt idx="129804">
                  <c:v>64902</c:v>
                </c:pt>
                <c:pt idx="129805">
                  <c:v>64902.5</c:v>
                </c:pt>
                <c:pt idx="129806">
                  <c:v>64903</c:v>
                </c:pt>
                <c:pt idx="129807">
                  <c:v>64903.5</c:v>
                </c:pt>
                <c:pt idx="129808">
                  <c:v>64904</c:v>
                </c:pt>
                <c:pt idx="129809">
                  <c:v>64904.5</c:v>
                </c:pt>
                <c:pt idx="129810">
                  <c:v>64905</c:v>
                </c:pt>
                <c:pt idx="129811">
                  <c:v>64905.5</c:v>
                </c:pt>
                <c:pt idx="129812">
                  <c:v>64906</c:v>
                </c:pt>
                <c:pt idx="129813">
                  <c:v>64906.5</c:v>
                </c:pt>
                <c:pt idx="129814">
                  <c:v>64907</c:v>
                </c:pt>
                <c:pt idx="129815">
                  <c:v>64907.5</c:v>
                </c:pt>
                <c:pt idx="129816">
                  <c:v>64908</c:v>
                </c:pt>
                <c:pt idx="129817">
                  <c:v>64908.5</c:v>
                </c:pt>
                <c:pt idx="129818">
                  <c:v>64909</c:v>
                </c:pt>
                <c:pt idx="129819">
                  <c:v>64909.5</c:v>
                </c:pt>
                <c:pt idx="129820">
                  <c:v>64910</c:v>
                </c:pt>
                <c:pt idx="129821">
                  <c:v>64910.5</c:v>
                </c:pt>
                <c:pt idx="129822">
                  <c:v>64911</c:v>
                </c:pt>
                <c:pt idx="129823">
                  <c:v>64911.5</c:v>
                </c:pt>
                <c:pt idx="129824">
                  <c:v>64912</c:v>
                </c:pt>
                <c:pt idx="129825">
                  <c:v>64912.5</c:v>
                </c:pt>
                <c:pt idx="129826">
                  <c:v>64913</c:v>
                </c:pt>
                <c:pt idx="129827">
                  <c:v>64913.5</c:v>
                </c:pt>
                <c:pt idx="129828">
                  <c:v>64914</c:v>
                </c:pt>
                <c:pt idx="129829">
                  <c:v>64914.5</c:v>
                </c:pt>
                <c:pt idx="129830">
                  <c:v>64915</c:v>
                </c:pt>
                <c:pt idx="129831">
                  <c:v>64915.5</c:v>
                </c:pt>
                <c:pt idx="129832">
                  <c:v>64916</c:v>
                </c:pt>
                <c:pt idx="129833">
                  <c:v>64916.5</c:v>
                </c:pt>
                <c:pt idx="129834">
                  <c:v>64917</c:v>
                </c:pt>
                <c:pt idx="129835">
                  <c:v>64917.5</c:v>
                </c:pt>
                <c:pt idx="129836">
                  <c:v>64918</c:v>
                </c:pt>
                <c:pt idx="129837">
                  <c:v>64918.5</c:v>
                </c:pt>
                <c:pt idx="129838">
                  <c:v>64919</c:v>
                </c:pt>
                <c:pt idx="129839">
                  <c:v>64919.5</c:v>
                </c:pt>
                <c:pt idx="129840">
                  <c:v>64920</c:v>
                </c:pt>
                <c:pt idx="129841">
                  <c:v>64920.5</c:v>
                </c:pt>
                <c:pt idx="129842">
                  <c:v>64921</c:v>
                </c:pt>
                <c:pt idx="129843">
                  <c:v>64921.5</c:v>
                </c:pt>
                <c:pt idx="129844">
                  <c:v>64922</c:v>
                </c:pt>
                <c:pt idx="129845">
                  <c:v>64922.5</c:v>
                </c:pt>
                <c:pt idx="129846">
                  <c:v>64923</c:v>
                </c:pt>
                <c:pt idx="129847">
                  <c:v>64923.5</c:v>
                </c:pt>
                <c:pt idx="129848">
                  <c:v>64924</c:v>
                </c:pt>
                <c:pt idx="129849">
                  <c:v>64924.5</c:v>
                </c:pt>
                <c:pt idx="129850">
                  <c:v>64925</c:v>
                </c:pt>
                <c:pt idx="129851">
                  <c:v>64925.5</c:v>
                </c:pt>
                <c:pt idx="129852">
                  <c:v>64926</c:v>
                </c:pt>
                <c:pt idx="129853">
                  <c:v>64926.5</c:v>
                </c:pt>
                <c:pt idx="129854">
                  <c:v>64927</c:v>
                </c:pt>
                <c:pt idx="129855">
                  <c:v>64927.5</c:v>
                </c:pt>
                <c:pt idx="129856">
                  <c:v>64928</c:v>
                </c:pt>
                <c:pt idx="129857">
                  <c:v>64928.5</c:v>
                </c:pt>
                <c:pt idx="129858">
                  <c:v>64929</c:v>
                </c:pt>
                <c:pt idx="129859">
                  <c:v>64929.5</c:v>
                </c:pt>
                <c:pt idx="129860">
                  <c:v>64930</c:v>
                </c:pt>
                <c:pt idx="129861">
                  <c:v>64930.5</c:v>
                </c:pt>
                <c:pt idx="129862">
                  <c:v>64931</c:v>
                </c:pt>
                <c:pt idx="129863">
                  <c:v>64931.5</c:v>
                </c:pt>
                <c:pt idx="129864">
                  <c:v>64932</c:v>
                </c:pt>
                <c:pt idx="129865">
                  <c:v>64932.5</c:v>
                </c:pt>
                <c:pt idx="129866">
                  <c:v>64933</c:v>
                </c:pt>
                <c:pt idx="129867">
                  <c:v>64933.5</c:v>
                </c:pt>
                <c:pt idx="129868">
                  <c:v>64934</c:v>
                </c:pt>
                <c:pt idx="129869">
                  <c:v>64934.5</c:v>
                </c:pt>
                <c:pt idx="129870">
                  <c:v>64935</c:v>
                </c:pt>
                <c:pt idx="129871">
                  <c:v>64935.5</c:v>
                </c:pt>
                <c:pt idx="129872">
                  <c:v>64936</c:v>
                </c:pt>
                <c:pt idx="129873">
                  <c:v>64936.5</c:v>
                </c:pt>
                <c:pt idx="129874">
                  <c:v>64937</c:v>
                </c:pt>
                <c:pt idx="129875">
                  <c:v>64937.5</c:v>
                </c:pt>
                <c:pt idx="129876">
                  <c:v>64938</c:v>
                </c:pt>
                <c:pt idx="129877">
                  <c:v>64938.5</c:v>
                </c:pt>
                <c:pt idx="129878">
                  <c:v>64939</c:v>
                </c:pt>
                <c:pt idx="129879">
                  <c:v>64939.5</c:v>
                </c:pt>
                <c:pt idx="129880">
                  <c:v>64940</c:v>
                </c:pt>
                <c:pt idx="129881">
                  <c:v>64940.5</c:v>
                </c:pt>
                <c:pt idx="129882">
                  <c:v>64941</c:v>
                </c:pt>
                <c:pt idx="129883">
                  <c:v>64941.5</c:v>
                </c:pt>
                <c:pt idx="129884">
                  <c:v>64942</c:v>
                </c:pt>
                <c:pt idx="129885">
                  <c:v>64942.5</c:v>
                </c:pt>
                <c:pt idx="129886">
                  <c:v>64943</c:v>
                </c:pt>
                <c:pt idx="129887">
                  <c:v>64943.5</c:v>
                </c:pt>
                <c:pt idx="129888">
                  <c:v>64944</c:v>
                </c:pt>
                <c:pt idx="129889">
                  <c:v>64944.5</c:v>
                </c:pt>
                <c:pt idx="129890">
                  <c:v>64945</c:v>
                </c:pt>
                <c:pt idx="129891">
                  <c:v>64945.5</c:v>
                </c:pt>
                <c:pt idx="129892">
                  <c:v>64946</c:v>
                </c:pt>
                <c:pt idx="129893">
                  <c:v>64946.5</c:v>
                </c:pt>
                <c:pt idx="129894">
                  <c:v>64947</c:v>
                </c:pt>
                <c:pt idx="129895">
                  <c:v>64947.5</c:v>
                </c:pt>
                <c:pt idx="129896">
                  <c:v>64948</c:v>
                </c:pt>
                <c:pt idx="129897">
                  <c:v>64948.5</c:v>
                </c:pt>
                <c:pt idx="129898">
                  <c:v>64949</c:v>
                </c:pt>
                <c:pt idx="129899">
                  <c:v>64949.5</c:v>
                </c:pt>
                <c:pt idx="129900">
                  <c:v>64950</c:v>
                </c:pt>
                <c:pt idx="129901">
                  <c:v>64950.5</c:v>
                </c:pt>
                <c:pt idx="129902">
                  <c:v>64951</c:v>
                </c:pt>
                <c:pt idx="129903">
                  <c:v>64951.5</c:v>
                </c:pt>
                <c:pt idx="129904">
                  <c:v>64952</c:v>
                </c:pt>
                <c:pt idx="129905">
                  <c:v>64952.5</c:v>
                </c:pt>
                <c:pt idx="129906">
                  <c:v>64953</c:v>
                </c:pt>
                <c:pt idx="129907">
                  <c:v>64953.5</c:v>
                </c:pt>
                <c:pt idx="129908">
                  <c:v>64954</c:v>
                </c:pt>
                <c:pt idx="129909">
                  <c:v>64954.5</c:v>
                </c:pt>
                <c:pt idx="129910">
                  <c:v>64955</c:v>
                </c:pt>
                <c:pt idx="129911">
                  <c:v>64955.5</c:v>
                </c:pt>
                <c:pt idx="129912">
                  <c:v>64956</c:v>
                </c:pt>
                <c:pt idx="129913">
                  <c:v>64956.5</c:v>
                </c:pt>
                <c:pt idx="129914">
                  <c:v>64957</c:v>
                </c:pt>
                <c:pt idx="129915">
                  <c:v>64957.5</c:v>
                </c:pt>
                <c:pt idx="129916">
                  <c:v>64958</c:v>
                </c:pt>
                <c:pt idx="129917">
                  <c:v>64958.5</c:v>
                </c:pt>
                <c:pt idx="129918">
                  <c:v>64959</c:v>
                </c:pt>
                <c:pt idx="129919">
                  <c:v>64959.5</c:v>
                </c:pt>
                <c:pt idx="129920">
                  <c:v>64960</c:v>
                </c:pt>
                <c:pt idx="129921">
                  <c:v>64960.5</c:v>
                </c:pt>
                <c:pt idx="129922">
                  <c:v>64961</c:v>
                </c:pt>
                <c:pt idx="129923">
                  <c:v>64961.5</c:v>
                </c:pt>
                <c:pt idx="129924">
                  <c:v>64962</c:v>
                </c:pt>
                <c:pt idx="129925">
                  <c:v>64962.5</c:v>
                </c:pt>
                <c:pt idx="129926">
                  <c:v>64963</c:v>
                </c:pt>
                <c:pt idx="129927">
                  <c:v>64963.5</c:v>
                </c:pt>
                <c:pt idx="129928">
                  <c:v>64964</c:v>
                </c:pt>
                <c:pt idx="129929">
                  <c:v>64964.5</c:v>
                </c:pt>
                <c:pt idx="129930">
                  <c:v>64965</c:v>
                </c:pt>
                <c:pt idx="129931">
                  <c:v>64965.5</c:v>
                </c:pt>
                <c:pt idx="129932">
                  <c:v>64966</c:v>
                </c:pt>
                <c:pt idx="129933">
                  <c:v>64966.5</c:v>
                </c:pt>
                <c:pt idx="129934">
                  <c:v>64967</c:v>
                </c:pt>
                <c:pt idx="129935">
                  <c:v>64967.5</c:v>
                </c:pt>
                <c:pt idx="129936">
                  <c:v>64968</c:v>
                </c:pt>
                <c:pt idx="129937">
                  <c:v>64968.5</c:v>
                </c:pt>
                <c:pt idx="129938">
                  <c:v>64969</c:v>
                </c:pt>
                <c:pt idx="129939">
                  <c:v>64969.5</c:v>
                </c:pt>
                <c:pt idx="129940">
                  <c:v>64970</c:v>
                </c:pt>
                <c:pt idx="129941">
                  <c:v>64970.5</c:v>
                </c:pt>
                <c:pt idx="129942">
                  <c:v>64971</c:v>
                </c:pt>
                <c:pt idx="129943">
                  <c:v>64971.5</c:v>
                </c:pt>
                <c:pt idx="129944">
                  <c:v>64972</c:v>
                </c:pt>
                <c:pt idx="129945">
                  <c:v>64972.5</c:v>
                </c:pt>
                <c:pt idx="129946">
                  <c:v>64973</c:v>
                </c:pt>
                <c:pt idx="129947">
                  <c:v>64973.5</c:v>
                </c:pt>
                <c:pt idx="129948">
                  <c:v>64974</c:v>
                </c:pt>
                <c:pt idx="129949">
                  <c:v>64974.5</c:v>
                </c:pt>
                <c:pt idx="129950">
                  <c:v>64975</c:v>
                </c:pt>
                <c:pt idx="129951">
                  <c:v>64975.5</c:v>
                </c:pt>
                <c:pt idx="129952">
                  <c:v>64976</c:v>
                </c:pt>
                <c:pt idx="129953">
                  <c:v>64976.5</c:v>
                </c:pt>
                <c:pt idx="129954">
                  <c:v>64977</c:v>
                </c:pt>
                <c:pt idx="129955">
                  <c:v>64977.5</c:v>
                </c:pt>
                <c:pt idx="129956">
                  <c:v>64978</c:v>
                </c:pt>
                <c:pt idx="129957">
                  <c:v>64978.5</c:v>
                </c:pt>
                <c:pt idx="129958">
                  <c:v>64979</c:v>
                </c:pt>
                <c:pt idx="129959">
                  <c:v>64979.5</c:v>
                </c:pt>
                <c:pt idx="129960">
                  <c:v>64980</c:v>
                </c:pt>
                <c:pt idx="129961">
                  <c:v>64980.5</c:v>
                </c:pt>
                <c:pt idx="129962">
                  <c:v>64981</c:v>
                </c:pt>
                <c:pt idx="129963">
                  <c:v>64981.5</c:v>
                </c:pt>
                <c:pt idx="129964">
                  <c:v>64982</c:v>
                </c:pt>
                <c:pt idx="129965">
                  <c:v>64982.5</c:v>
                </c:pt>
                <c:pt idx="129966">
                  <c:v>64983</c:v>
                </c:pt>
                <c:pt idx="129967">
                  <c:v>64983.5</c:v>
                </c:pt>
                <c:pt idx="129968">
                  <c:v>64984</c:v>
                </c:pt>
                <c:pt idx="129969">
                  <c:v>64984.5</c:v>
                </c:pt>
                <c:pt idx="129970">
                  <c:v>64985</c:v>
                </c:pt>
                <c:pt idx="129971">
                  <c:v>64985.5</c:v>
                </c:pt>
                <c:pt idx="129972">
                  <c:v>64986</c:v>
                </c:pt>
                <c:pt idx="129973">
                  <c:v>64986.5</c:v>
                </c:pt>
                <c:pt idx="129974">
                  <c:v>64987</c:v>
                </c:pt>
                <c:pt idx="129975">
                  <c:v>64987.5</c:v>
                </c:pt>
                <c:pt idx="129976">
                  <c:v>64988</c:v>
                </c:pt>
                <c:pt idx="129977">
                  <c:v>64988.5</c:v>
                </c:pt>
                <c:pt idx="129978">
                  <c:v>64989</c:v>
                </c:pt>
                <c:pt idx="129979">
                  <c:v>64989.5</c:v>
                </c:pt>
                <c:pt idx="129980">
                  <c:v>64990</c:v>
                </c:pt>
                <c:pt idx="129981">
                  <c:v>64990.5</c:v>
                </c:pt>
                <c:pt idx="129982">
                  <c:v>64991</c:v>
                </c:pt>
                <c:pt idx="129983">
                  <c:v>64991.5</c:v>
                </c:pt>
                <c:pt idx="129984">
                  <c:v>64992</c:v>
                </c:pt>
                <c:pt idx="129985">
                  <c:v>64992.5</c:v>
                </c:pt>
                <c:pt idx="129986">
                  <c:v>64993</c:v>
                </c:pt>
                <c:pt idx="129987">
                  <c:v>64993.5</c:v>
                </c:pt>
                <c:pt idx="129988">
                  <c:v>64994</c:v>
                </c:pt>
                <c:pt idx="129989">
                  <c:v>64994.5</c:v>
                </c:pt>
                <c:pt idx="129990">
                  <c:v>64995</c:v>
                </c:pt>
                <c:pt idx="129991">
                  <c:v>64995.5</c:v>
                </c:pt>
                <c:pt idx="129992">
                  <c:v>64996</c:v>
                </c:pt>
                <c:pt idx="129993">
                  <c:v>64996.5</c:v>
                </c:pt>
                <c:pt idx="129994">
                  <c:v>64997</c:v>
                </c:pt>
                <c:pt idx="129995">
                  <c:v>64997.5</c:v>
                </c:pt>
                <c:pt idx="129996">
                  <c:v>64998</c:v>
                </c:pt>
                <c:pt idx="129997">
                  <c:v>64998.5</c:v>
                </c:pt>
                <c:pt idx="129998">
                  <c:v>64999</c:v>
                </c:pt>
                <c:pt idx="129999">
                  <c:v>64999.5</c:v>
                </c:pt>
                <c:pt idx="130000">
                  <c:v>65000</c:v>
                </c:pt>
                <c:pt idx="130001">
                  <c:v>65000.5</c:v>
                </c:pt>
                <c:pt idx="130002">
                  <c:v>65001</c:v>
                </c:pt>
                <c:pt idx="130003">
                  <c:v>65001.5</c:v>
                </c:pt>
                <c:pt idx="130004">
                  <c:v>65002</c:v>
                </c:pt>
                <c:pt idx="130005">
                  <c:v>65002.5</c:v>
                </c:pt>
                <c:pt idx="130006">
                  <c:v>65003</c:v>
                </c:pt>
                <c:pt idx="130007">
                  <c:v>65003.5</c:v>
                </c:pt>
                <c:pt idx="130008">
                  <c:v>65004</c:v>
                </c:pt>
                <c:pt idx="130009">
                  <c:v>65004.5</c:v>
                </c:pt>
                <c:pt idx="130010">
                  <c:v>65005</c:v>
                </c:pt>
                <c:pt idx="130011">
                  <c:v>65005.5</c:v>
                </c:pt>
                <c:pt idx="130012">
                  <c:v>65006</c:v>
                </c:pt>
                <c:pt idx="130013">
                  <c:v>65006.5</c:v>
                </c:pt>
                <c:pt idx="130014">
                  <c:v>65007</c:v>
                </c:pt>
                <c:pt idx="130015">
                  <c:v>65007.5</c:v>
                </c:pt>
                <c:pt idx="130016">
                  <c:v>65008</c:v>
                </c:pt>
                <c:pt idx="130017">
                  <c:v>65008.5</c:v>
                </c:pt>
                <c:pt idx="130018">
                  <c:v>65009</c:v>
                </c:pt>
                <c:pt idx="130019">
                  <c:v>65009.5</c:v>
                </c:pt>
                <c:pt idx="130020">
                  <c:v>65010</c:v>
                </c:pt>
                <c:pt idx="130021">
                  <c:v>65010.5</c:v>
                </c:pt>
                <c:pt idx="130022">
                  <c:v>65011</c:v>
                </c:pt>
                <c:pt idx="130023">
                  <c:v>65011.5</c:v>
                </c:pt>
                <c:pt idx="130024">
                  <c:v>65012</c:v>
                </c:pt>
                <c:pt idx="130025">
                  <c:v>65012.5</c:v>
                </c:pt>
                <c:pt idx="130026">
                  <c:v>65013</c:v>
                </c:pt>
                <c:pt idx="130027">
                  <c:v>65013.5</c:v>
                </c:pt>
                <c:pt idx="130028">
                  <c:v>65014</c:v>
                </c:pt>
                <c:pt idx="130029">
                  <c:v>65014.5</c:v>
                </c:pt>
                <c:pt idx="130030">
                  <c:v>65015</c:v>
                </c:pt>
                <c:pt idx="130031">
                  <c:v>65015.5</c:v>
                </c:pt>
                <c:pt idx="130032">
                  <c:v>65016</c:v>
                </c:pt>
                <c:pt idx="130033">
                  <c:v>65016.5</c:v>
                </c:pt>
                <c:pt idx="130034">
                  <c:v>65017</c:v>
                </c:pt>
                <c:pt idx="130035">
                  <c:v>65017.5</c:v>
                </c:pt>
                <c:pt idx="130036">
                  <c:v>65018</c:v>
                </c:pt>
                <c:pt idx="130037">
                  <c:v>65018.5</c:v>
                </c:pt>
                <c:pt idx="130038">
                  <c:v>65019</c:v>
                </c:pt>
                <c:pt idx="130039">
                  <c:v>65019.5</c:v>
                </c:pt>
                <c:pt idx="130040">
                  <c:v>65020</c:v>
                </c:pt>
                <c:pt idx="130041">
                  <c:v>65020.5</c:v>
                </c:pt>
                <c:pt idx="130042">
                  <c:v>65021</c:v>
                </c:pt>
                <c:pt idx="130043">
                  <c:v>65021.5</c:v>
                </c:pt>
                <c:pt idx="130044">
                  <c:v>65022</c:v>
                </c:pt>
                <c:pt idx="130045">
                  <c:v>65022.5</c:v>
                </c:pt>
                <c:pt idx="130046">
                  <c:v>65023</c:v>
                </c:pt>
                <c:pt idx="130047">
                  <c:v>65023.5</c:v>
                </c:pt>
                <c:pt idx="130048">
                  <c:v>65024</c:v>
                </c:pt>
                <c:pt idx="130049">
                  <c:v>65024.5</c:v>
                </c:pt>
                <c:pt idx="130050">
                  <c:v>65025</c:v>
                </c:pt>
                <c:pt idx="130051">
                  <c:v>65025.5</c:v>
                </c:pt>
                <c:pt idx="130052">
                  <c:v>65026</c:v>
                </c:pt>
                <c:pt idx="130053">
                  <c:v>65026.5</c:v>
                </c:pt>
                <c:pt idx="130054">
                  <c:v>65027</c:v>
                </c:pt>
                <c:pt idx="130055">
                  <c:v>65027.5</c:v>
                </c:pt>
                <c:pt idx="130056">
                  <c:v>65028</c:v>
                </c:pt>
                <c:pt idx="130057">
                  <c:v>65028.5</c:v>
                </c:pt>
                <c:pt idx="130058">
                  <c:v>65029</c:v>
                </c:pt>
                <c:pt idx="130059">
                  <c:v>65029.5</c:v>
                </c:pt>
                <c:pt idx="130060">
                  <c:v>65030</c:v>
                </c:pt>
                <c:pt idx="130061">
                  <c:v>65030.5</c:v>
                </c:pt>
                <c:pt idx="130062">
                  <c:v>65031</c:v>
                </c:pt>
                <c:pt idx="130063">
                  <c:v>65031.5</c:v>
                </c:pt>
                <c:pt idx="130064">
                  <c:v>65032</c:v>
                </c:pt>
                <c:pt idx="130065">
                  <c:v>65032.5</c:v>
                </c:pt>
                <c:pt idx="130066">
                  <c:v>65033</c:v>
                </c:pt>
                <c:pt idx="130067">
                  <c:v>65033.5</c:v>
                </c:pt>
                <c:pt idx="130068">
                  <c:v>65034</c:v>
                </c:pt>
                <c:pt idx="130069">
                  <c:v>65034.5</c:v>
                </c:pt>
                <c:pt idx="130070">
                  <c:v>65035</c:v>
                </c:pt>
                <c:pt idx="130071">
                  <c:v>65035.5</c:v>
                </c:pt>
                <c:pt idx="130072">
                  <c:v>65036</c:v>
                </c:pt>
                <c:pt idx="130073">
                  <c:v>65036.5</c:v>
                </c:pt>
                <c:pt idx="130074">
                  <c:v>65037</c:v>
                </c:pt>
                <c:pt idx="130075">
                  <c:v>65037.5</c:v>
                </c:pt>
                <c:pt idx="130076">
                  <c:v>65038</c:v>
                </c:pt>
                <c:pt idx="130077">
                  <c:v>65038.5</c:v>
                </c:pt>
                <c:pt idx="130078">
                  <c:v>65039</c:v>
                </c:pt>
                <c:pt idx="130079">
                  <c:v>65039.5</c:v>
                </c:pt>
                <c:pt idx="130080">
                  <c:v>65040</c:v>
                </c:pt>
                <c:pt idx="130081">
                  <c:v>65040.5</c:v>
                </c:pt>
                <c:pt idx="130082">
                  <c:v>65041</c:v>
                </c:pt>
                <c:pt idx="130083">
                  <c:v>65041.5</c:v>
                </c:pt>
                <c:pt idx="130084">
                  <c:v>65042</c:v>
                </c:pt>
                <c:pt idx="130085">
                  <c:v>65042.5</c:v>
                </c:pt>
                <c:pt idx="130086">
                  <c:v>65043</c:v>
                </c:pt>
                <c:pt idx="130087">
                  <c:v>65043.5</c:v>
                </c:pt>
                <c:pt idx="130088">
                  <c:v>65044</c:v>
                </c:pt>
                <c:pt idx="130089">
                  <c:v>65044.5</c:v>
                </c:pt>
                <c:pt idx="130090">
                  <c:v>65045</c:v>
                </c:pt>
                <c:pt idx="130091">
                  <c:v>65045.5</c:v>
                </c:pt>
                <c:pt idx="130092">
                  <c:v>65046</c:v>
                </c:pt>
                <c:pt idx="130093">
                  <c:v>65046.5</c:v>
                </c:pt>
                <c:pt idx="130094">
                  <c:v>65047</c:v>
                </c:pt>
                <c:pt idx="130095">
                  <c:v>65047.5</c:v>
                </c:pt>
                <c:pt idx="130096">
                  <c:v>65048</c:v>
                </c:pt>
                <c:pt idx="130097">
                  <c:v>65048.5</c:v>
                </c:pt>
                <c:pt idx="130098">
                  <c:v>65049</c:v>
                </c:pt>
                <c:pt idx="130099">
                  <c:v>65049.5</c:v>
                </c:pt>
                <c:pt idx="130100">
                  <c:v>65050</c:v>
                </c:pt>
                <c:pt idx="130101">
                  <c:v>65050.5</c:v>
                </c:pt>
                <c:pt idx="130102">
                  <c:v>65051</c:v>
                </c:pt>
                <c:pt idx="130103">
                  <c:v>65051.5</c:v>
                </c:pt>
                <c:pt idx="130104">
                  <c:v>65052</c:v>
                </c:pt>
                <c:pt idx="130105">
                  <c:v>65052.5</c:v>
                </c:pt>
                <c:pt idx="130106">
                  <c:v>65053</c:v>
                </c:pt>
                <c:pt idx="130107">
                  <c:v>65053.5</c:v>
                </c:pt>
                <c:pt idx="130108">
                  <c:v>65054</c:v>
                </c:pt>
                <c:pt idx="130109">
                  <c:v>65054.5</c:v>
                </c:pt>
                <c:pt idx="130110">
                  <c:v>65055</c:v>
                </c:pt>
                <c:pt idx="130111">
                  <c:v>65055.5</c:v>
                </c:pt>
                <c:pt idx="130112">
                  <c:v>65056</c:v>
                </c:pt>
                <c:pt idx="130113">
                  <c:v>65056.5</c:v>
                </c:pt>
                <c:pt idx="130114">
                  <c:v>65057</c:v>
                </c:pt>
                <c:pt idx="130115">
                  <c:v>65057.5</c:v>
                </c:pt>
                <c:pt idx="130116">
                  <c:v>65058</c:v>
                </c:pt>
                <c:pt idx="130117">
                  <c:v>65058.5</c:v>
                </c:pt>
                <c:pt idx="130118">
                  <c:v>65059</c:v>
                </c:pt>
                <c:pt idx="130119">
                  <c:v>65059.5</c:v>
                </c:pt>
                <c:pt idx="130120">
                  <c:v>65060</c:v>
                </c:pt>
                <c:pt idx="130121">
                  <c:v>65060.5</c:v>
                </c:pt>
                <c:pt idx="130122">
                  <c:v>65061</c:v>
                </c:pt>
                <c:pt idx="130123">
                  <c:v>65061.5</c:v>
                </c:pt>
                <c:pt idx="130124">
                  <c:v>65062</c:v>
                </c:pt>
                <c:pt idx="130125">
                  <c:v>65062.5</c:v>
                </c:pt>
                <c:pt idx="130126">
                  <c:v>65063</c:v>
                </c:pt>
                <c:pt idx="130127">
                  <c:v>65063.5</c:v>
                </c:pt>
                <c:pt idx="130128">
                  <c:v>65064</c:v>
                </c:pt>
                <c:pt idx="130129">
                  <c:v>65064.5</c:v>
                </c:pt>
                <c:pt idx="130130">
                  <c:v>65065</c:v>
                </c:pt>
                <c:pt idx="130131">
                  <c:v>65065.5</c:v>
                </c:pt>
                <c:pt idx="130132">
                  <c:v>65066</c:v>
                </c:pt>
                <c:pt idx="130133">
                  <c:v>65066.5</c:v>
                </c:pt>
                <c:pt idx="130134">
                  <c:v>65067</c:v>
                </c:pt>
                <c:pt idx="130135">
                  <c:v>65067.5</c:v>
                </c:pt>
                <c:pt idx="130136">
                  <c:v>65068</c:v>
                </c:pt>
                <c:pt idx="130137">
                  <c:v>65068.5</c:v>
                </c:pt>
                <c:pt idx="130138">
                  <c:v>65069</c:v>
                </c:pt>
                <c:pt idx="130139">
                  <c:v>65069.5</c:v>
                </c:pt>
                <c:pt idx="130140">
                  <c:v>65070</c:v>
                </c:pt>
                <c:pt idx="130141">
                  <c:v>65070.5</c:v>
                </c:pt>
                <c:pt idx="130142">
                  <c:v>65071</c:v>
                </c:pt>
                <c:pt idx="130143">
                  <c:v>65071.5</c:v>
                </c:pt>
                <c:pt idx="130144">
                  <c:v>65072</c:v>
                </c:pt>
                <c:pt idx="130145">
                  <c:v>65072.5</c:v>
                </c:pt>
                <c:pt idx="130146">
                  <c:v>65073</c:v>
                </c:pt>
                <c:pt idx="130147">
                  <c:v>65073.5</c:v>
                </c:pt>
                <c:pt idx="130148">
                  <c:v>65074</c:v>
                </c:pt>
                <c:pt idx="130149">
                  <c:v>65074.5</c:v>
                </c:pt>
                <c:pt idx="130150">
                  <c:v>65075</c:v>
                </c:pt>
                <c:pt idx="130151">
                  <c:v>65075.5</c:v>
                </c:pt>
                <c:pt idx="130152">
                  <c:v>65076</c:v>
                </c:pt>
                <c:pt idx="130153">
                  <c:v>65076.5</c:v>
                </c:pt>
                <c:pt idx="130154">
                  <c:v>65077</c:v>
                </c:pt>
                <c:pt idx="130155">
                  <c:v>65077.5</c:v>
                </c:pt>
                <c:pt idx="130156">
                  <c:v>65078</c:v>
                </c:pt>
                <c:pt idx="130157">
                  <c:v>65078.5</c:v>
                </c:pt>
                <c:pt idx="130158">
                  <c:v>65079</c:v>
                </c:pt>
                <c:pt idx="130159">
                  <c:v>65079.5</c:v>
                </c:pt>
                <c:pt idx="130160">
                  <c:v>65080</c:v>
                </c:pt>
                <c:pt idx="130161">
                  <c:v>65080.5</c:v>
                </c:pt>
                <c:pt idx="130162">
                  <c:v>65081</c:v>
                </c:pt>
                <c:pt idx="130163">
                  <c:v>65081.5</c:v>
                </c:pt>
                <c:pt idx="130164">
                  <c:v>65082</c:v>
                </c:pt>
                <c:pt idx="130165">
                  <c:v>65082.5</c:v>
                </c:pt>
                <c:pt idx="130166">
                  <c:v>65083</c:v>
                </c:pt>
                <c:pt idx="130167">
                  <c:v>65083.5</c:v>
                </c:pt>
                <c:pt idx="130168">
                  <c:v>65084</c:v>
                </c:pt>
                <c:pt idx="130169">
                  <c:v>65084.5</c:v>
                </c:pt>
                <c:pt idx="130170">
                  <c:v>65085</c:v>
                </c:pt>
                <c:pt idx="130171">
                  <c:v>65085.5</c:v>
                </c:pt>
                <c:pt idx="130172">
                  <c:v>65086</c:v>
                </c:pt>
                <c:pt idx="130173">
                  <c:v>65086.5</c:v>
                </c:pt>
                <c:pt idx="130174">
                  <c:v>65087</c:v>
                </c:pt>
                <c:pt idx="130175">
                  <c:v>65087.5</c:v>
                </c:pt>
                <c:pt idx="130176">
                  <c:v>65088</c:v>
                </c:pt>
                <c:pt idx="130177">
                  <c:v>65088.5</c:v>
                </c:pt>
                <c:pt idx="130178">
                  <c:v>65089</c:v>
                </c:pt>
                <c:pt idx="130179">
                  <c:v>65089.5</c:v>
                </c:pt>
                <c:pt idx="130180">
                  <c:v>65090</c:v>
                </c:pt>
                <c:pt idx="130181">
                  <c:v>65090.5</c:v>
                </c:pt>
                <c:pt idx="130182">
                  <c:v>65091</c:v>
                </c:pt>
                <c:pt idx="130183">
                  <c:v>65091.5</c:v>
                </c:pt>
                <c:pt idx="130184">
                  <c:v>65092</c:v>
                </c:pt>
                <c:pt idx="130185">
                  <c:v>65092.5</c:v>
                </c:pt>
                <c:pt idx="130186">
                  <c:v>65093</c:v>
                </c:pt>
                <c:pt idx="130187">
                  <c:v>65093.5</c:v>
                </c:pt>
                <c:pt idx="130188">
                  <c:v>65094</c:v>
                </c:pt>
                <c:pt idx="130189">
                  <c:v>65094.5</c:v>
                </c:pt>
                <c:pt idx="130190">
                  <c:v>65095</c:v>
                </c:pt>
                <c:pt idx="130191">
                  <c:v>65095.5</c:v>
                </c:pt>
                <c:pt idx="130192">
                  <c:v>65096</c:v>
                </c:pt>
                <c:pt idx="130193">
                  <c:v>65096.5</c:v>
                </c:pt>
                <c:pt idx="130194">
                  <c:v>65097</c:v>
                </c:pt>
                <c:pt idx="130195">
                  <c:v>65097.5</c:v>
                </c:pt>
                <c:pt idx="130196">
                  <c:v>65098</c:v>
                </c:pt>
                <c:pt idx="130197">
                  <c:v>65098.5</c:v>
                </c:pt>
                <c:pt idx="130198">
                  <c:v>65099</c:v>
                </c:pt>
                <c:pt idx="130199">
                  <c:v>65099.5</c:v>
                </c:pt>
                <c:pt idx="130200">
                  <c:v>65100</c:v>
                </c:pt>
                <c:pt idx="130201">
                  <c:v>65100.5</c:v>
                </c:pt>
                <c:pt idx="130202">
                  <c:v>65101</c:v>
                </c:pt>
                <c:pt idx="130203">
                  <c:v>65101.5</c:v>
                </c:pt>
                <c:pt idx="130204">
                  <c:v>65102</c:v>
                </c:pt>
                <c:pt idx="130205">
                  <c:v>65102.5</c:v>
                </c:pt>
                <c:pt idx="130206">
                  <c:v>65103</c:v>
                </c:pt>
                <c:pt idx="130207">
                  <c:v>65103.5</c:v>
                </c:pt>
                <c:pt idx="130208">
                  <c:v>65104</c:v>
                </c:pt>
                <c:pt idx="130209">
                  <c:v>65104.5</c:v>
                </c:pt>
                <c:pt idx="130210">
                  <c:v>65105</c:v>
                </c:pt>
                <c:pt idx="130211">
                  <c:v>65105.5</c:v>
                </c:pt>
                <c:pt idx="130212">
                  <c:v>65106</c:v>
                </c:pt>
                <c:pt idx="130213">
                  <c:v>65106.5</c:v>
                </c:pt>
                <c:pt idx="130214">
                  <c:v>65107</c:v>
                </c:pt>
                <c:pt idx="130215">
                  <c:v>65107.5</c:v>
                </c:pt>
                <c:pt idx="130216">
                  <c:v>65108</c:v>
                </c:pt>
                <c:pt idx="130217">
                  <c:v>65108.5</c:v>
                </c:pt>
                <c:pt idx="130218">
                  <c:v>65109</c:v>
                </c:pt>
                <c:pt idx="130219">
                  <c:v>65109.5</c:v>
                </c:pt>
                <c:pt idx="130220">
                  <c:v>65110</c:v>
                </c:pt>
                <c:pt idx="130221">
                  <c:v>65110.5</c:v>
                </c:pt>
                <c:pt idx="130222">
                  <c:v>65111</c:v>
                </c:pt>
                <c:pt idx="130223">
                  <c:v>65111.5</c:v>
                </c:pt>
                <c:pt idx="130224">
                  <c:v>65112</c:v>
                </c:pt>
                <c:pt idx="130225">
                  <c:v>65112.5</c:v>
                </c:pt>
                <c:pt idx="130226">
                  <c:v>65113</c:v>
                </c:pt>
                <c:pt idx="130227">
                  <c:v>65113.5</c:v>
                </c:pt>
                <c:pt idx="130228">
                  <c:v>65114</c:v>
                </c:pt>
                <c:pt idx="130229">
                  <c:v>65114.5</c:v>
                </c:pt>
                <c:pt idx="130230">
                  <c:v>65115</c:v>
                </c:pt>
                <c:pt idx="130231">
                  <c:v>65115.5</c:v>
                </c:pt>
                <c:pt idx="130232">
                  <c:v>65116</c:v>
                </c:pt>
                <c:pt idx="130233">
                  <c:v>65116.5</c:v>
                </c:pt>
                <c:pt idx="130234">
                  <c:v>65117</c:v>
                </c:pt>
                <c:pt idx="130235">
                  <c:v>65117.5</c:v>
                </c:pt>
                <c:pt idx="130236">
                  <c:v>65118</c:v>
                </c:pt>
                <c:pt idx="130237">
                  <c:v>65118.5</c:v>
                </c:pt>
                <c:pt idx="130238">
                  <c:v>65119</c:v>
                </c:pt>
                <c:pt idx="130239">
                  <c:v>65119.5</c:v>
                </c:pt>
                <c:pt idx="130240">
                  <c:v>65120</c:v>
                </c:pt>
                <c:pt idx="130241">
                  <c:v>65120.5</c:v>
                </c:pt>
                <c:pt idx="130242">
                  <c:v>65121</c:v>
                </c:pt>
                <c:pt idx="130243">
                  <c:v>65121.5</c:v>
                </c:pt>
                <c:pt idx="130244">
                  <c:v>65122</c:v>
                </c:pt>
                <c:pt idx="130245">
                  <c:v>65122.5</c:v>
                </c:pt>
                <c:pt idx="130246">
                  <c:v>65123</c:v>
                </c:pt>
                <c:pt idx="130247">
                  <c:v>65123.5</c:v>
                </c:pt>
                <c:pt idx="130248">
                  <c:v>65124</c:v>
                </c:pt>
                <c:pt idx="130249">
                  <c:v>65124.5</c:v>
                </c:pt>
                <c:pt idx="130250">
                  <c:v>65125</c:v>
                </c:pt>
                <c:pt idx="130251">
                  <c:v>65125.5</c:v>
                </c:pt>
                <c:pt idx="130252">
                  <c:v>65126</c:v>
                </c:pt>
                <c:pt idx="130253">
                  <c:v>65126.5</c:v>
                </c:pt>
                <c:pt idx="130254">
                  <c:v>65127</c:v>
                </c:pt>
                <c:pt idx="130255">
                  <c:v>65127.5</c:v>
                </c:pt>
                <c:pt idx="130256">
                  <c:v>65128</c:v>
                </c:pt>
                <c:pt idx="130257">
                  <c:v>65128.5</c:v>
                </c:pt>
                <c:pt idx="130258">
                  <c:v>65129</c:v>
                </c:pt>
                <c:pt idx="130259">
                  <c:v>65129.5</c:v>
                </c:pt>
                <c:pt idx="130260">
                  <c:v>65130</c:v>
                </c:pt>
                <c:pt idx="130261">
                  <c:v>65130.5</c:v>
                </c:pt>
                <c:pt idx="130262">
                  <c:v>65131</c:v>
                </c:pt>
                <c:pt idx="130263">
                  <c:v>65131.5</c:v>
                </c:pt>
                <c:pt idx="130264">
                  <c:v>65132</c:v>
                </c:pt>
                <c:pt idx="130265">
                  <c:v>65132.5</c:v>
                </c:pt>
                <c:pt idx="130266">
                  <c:v>65133</c:v>
                </c:pt>
                <c:pt idx="130267">
                  <c:v>65133.5</c:v>
                </c:pt>
                <c:pt idx="130268">
                  <c:v>65134</c:v>
                </c:pt>
                <c:pt idx="130269">
                  <c:v>65134.5</c:v>
                </c:pt>
                <c:pt idx="130270">
                  <c:v>65135</c:v>
                </c:pt>
                <c:pt idx="130271">
                  <c:v>65135.5</c:v>
                </c:pt>
                <c:pt idx="130272">
                  <c:v>65136</c:v>
                </c:pt>
                <c:pt idx="130273">
                  <c:v>65136.5</c:v>
                </c:pt>
                <c:pt idx="130274">
                  <c:v>65137</c:v>
                </c:pt>
                <c:pt idx="130275">
                  <c:v>65137.5</c:v>
                </c:pt>
                <c:pt idx="130276">
                  <c:v>65138</c:v>
                </c:pt>
                <c:pt idx="130277">
                  <c:v>65138.5</c:v>
                </c:pt>
                <c:pt idx="130278">
                  <c:v>65139</c:v>
                </c:pt>
                <c:pt idx="130279">
                  <c:v>65139.5</c:v>
                </c:pt>
                <c:pt idx="130280">
                  <c:v>65140</c:v>
                </c:pt>
                <c:pt idx="130281">
                  <c:v>65140.5</c:v>
                </c:pt>
                <c:pt idx="130282">
                  <c:v>65141</c:v>
                </c:pt>
                <c:pt idx="130283">
                  <c:v>65141.5</c:v>
                </c:pt>
                <c:pt idx="130284">
                  <c:v>65142</c:v>
                </c:pt>
                <c:pt idx="130285">
                  <c:v>65142.5</c:v>
                </c:pt>
                <c:pt idx="130286">
                  <c:v>65143</c:v>
                </c:pt>
                <c:pt idx="130287">
                  <c:v>65143.5</c:v>
                </c:pt>
                <c:pt idx="130288">
                  <c:v>65144</c:v>
                </c:pt>
                <c:pt idx="130289">
                  <c:v>65144.5</c:v>
                </c:pt>
                <c:pt idx="130290">
                  <c:v>65145</c:v>
                </c:pt>
                <c:pt idx="130291">
                  <c:v>65145.5</c:v>
                </c:pt>
                <c:pt idx="130292">
                  <c:v>65146</c:v>
                </c:pt>
                <c:pt idx="130293">
                  <c:v>65146.5</c:v>
                </c:pt>
                <c:pt idx="130294">
                  <c:v>65147</c:v>
                </c:pt>
                <c:pt idx="130295">
                  <c:v>65147.5</c:v>
                </c:pt>
                <c:pt idx="130296">
                  <c:v>65148</c:v>
                </c:pt>
                <c:pt idx="130297">
                  <c:v>65148.5</c:v>
                </c:pt>
                <c:pt idx="130298">
                  <c:v>65149</c:v>
                </c:pt>
                <c:pt idx="130299">
                  <c:v>65149.5</c:v>
                </c:pt>
                <c:pt idx="130300">
                  <c:v>65150</c:v>
                </c:pt>
                <c:pt idx="130301">
                  <c:v>65150.5</c:v>
                </c:pt>
                <c:pt idx="130302">
                  <c:v>65151</c:v>
                </c:pt>
                <c:pt idx="130303">
                  <c:v>65151.5</c:v>
                </c:pt>
                <c:pt idx="130304">
                  <c:v>65152</c:v>
                </c:pt>
                <c:pt idx="130305">
                  <c:v>65152.5</c:v>
                </c:pt>
                <c:pt idx="130306">
                  <c:v>65153</c:v>
                </c:pt>
                <c:pt idx="130307">
                  <c:v>65153.5</c:v>
                </c:pt>
                <c:pt idx="130308">
                  <c:v>65154</c:v>
                </c:pt>
                <c:pt idx="130309">
                  <c:v>65154.5</c:v>
                </c:pt>
                <c:pt idx="130310">
                  <c:v>65155</c:v>
                </c:pt>
                <c:pt idx="130311">
                  <c:v>65155.5</c:v>
                </c:pt>
                <c:pt idx="130312">
                  <c:v>65156</c:v>
                </c:pt>
                <c:pt idx="130313">
                  <c:v>65156.5</c:v>
                </c:pt>
                <c:pt idx="130314">
                  <c:v>65157</c:v>
                </c:pt>
                <c:pt idx="130315">
                  <c:v>65157.5</c:v>
                </c:pt>
                <c:pt idx="130316">
                  <c:v>65158</c:v>
                </c:pt>
                <c:pt idx="130317">
                  <c:v>65158.5</c:v>
                </c:pt>
                <c:pt idx="130318">
                  <c:v>65159</c:v>
                </c:pt>
                <c:pt idx="130319">
                  <c:v>65159.5</c:v>
                </c:pt>
                <c:pt idx="130320">
                  <c:v>65160</c:v>
                </c:pt>
                <c:pt idx="130321">
                  <c:v>65160.5</c:v>
                </c:pt>
                <c:pt idx="130322">
                  <c:v>65161</c:v>
                </c:pt>
                <c:pt idx="130323">
                  <c:v>65161.5</c:v>
                </c:pt>
                <c:pt idx="130324">
                  <c:v>65162</c:v>
                </c:pt>
                <c:pt idx="130325">
                  <c:v>65162.5</c:v>
                </c:pt>
                <c:pt idx="130326">
                  <c:v>65163</c:v>
                </c:pt>
                <c:pt idx="130327">
                  <c:v>65163.5</c:v>
                </c:pt>
                <c:pt idx="130328">
                  <c:v>65164</c:v>
                </c:pt>
                <c:pt idx="130329">
                  <c:v>65164.5</c:v>
                </c:pt>
                <c:pt idx="130330">
                  <c:v>65165</c:v>
                </c:pt>
                <c:pt idx="130331">
                  <c:v>65165.5</c:v>
                </c:pt>
                <c:pt idx="130332">
                  <c:v>65166</c:v>
                </c:pt>
                <c:pt idx="130333">
                  <c:v>65166.5</c:v>
                </c:pt>
                <c:pt idx="130334">
                  <c:v>65167</c:v>
                </c:pt>
                <c:pt idx="130335">
                  <c:v>65167.5</c:v>
                </c:pt>
                <c:pt idx="130336">
                  <c:v>65168</c:v>
                </c:pt>
                <c:pt idx="130337">
                  <c:v>65168.5</c:v>
                </c:pt>
                <c:pt idx="130338">
                  <c:v>65169</c:v>
                </c:pt>
                <c:pt idx="130339">
                  <c:v>65169.5</c:v>
                </c:pt>
                <c:pt idx="130340">
                  <c:v>65170</c:v>
                </c:pt>
                <c:pt idx="130341">
                  <c:v>65170.5</c:v>
                </c:pt>
                <c:pt idx="130342">
                  <c:v>65171</c:v>
                </c:pt>
                <c:pt idx="130343">
                  <c:v>65171.5</c:v>
                </c:pt>
                <c:pt idx="130344">
                  <c:v>65172</c:v>
                </c:pt>
                <c:pt idx="130345">
                  <c:v>65172.5</c:v>
                </c:pt>
                <c:pt idx="130346">
                  <c:v>65173</c:v>
                </c:pt>
                <c:pt idx="130347">
                  <c:v>65173.5</c:v>
                </c:pt>
                <c:pt idx="130348">
                  <c:v>65174</c:v>
                </c:pt>
                <c:pt idx="130349">
                  <c:v>65174.5</c:v>
                </c:pt>
                <c:pt idx="130350">
                  <c:v>65175</c:v>
                </c:pt>
                <c:pt idx="130351">
                  <c:v>65175.5</c:v>
                </c:pt>
                <c:pt idx="130352">
                  <c:v>65176</c:v>
                </c:pt>
                <c:pt idx="130353">
                  <c:v>65176.5</c:v>
                </c:pt>
                <c:pt idx="130354">
                  <c:v>65177</c:v>
                </c:pt>
                <c:pt idx="130355">
                  <c:v>65177.5</c:v>
                </c:pt>
                <c:pt idx="130356">
                  <c:v>65178</c:v>
                </c:pt>
                <c:pt idx="130357">
                  <c:v>65178.5</c:v>
                </c:pt>
                <c:pt idx="130358">
                  <c:v>65179</c:v>
                </c:pt>
                <c:pt idx="130359">
                  <c:v>65179.5</c:v>
                </c:pt>
                <c:pt idx="130360">
                  <c:v>65180</c:v>
                </c:pt>
                <c:pt idx="130361">
                  <c:v>65180.5</c:v>
                </c:pt>
                <c:pt idx="130362">
                  <c:v>65181</c:v>
                </c:pt>
                <c:pt idx="130363">
                  <c:v>65181.5</c:v>
                </c:pt>
                <c:pt idx="130364">
                  <c:v>65182</c:v>
                </c:pt>
                <c:pt idx="130365">
                  <c:v>65182.5</c:v>
                </c:pt>
                <c:pt idx="130366">
                  <c:v>65183</c:v>
                </c:pt>
                <c:pt idx="130367">
                  <c:v>65183.5</c:v>
                </c:pt>
                <c:pt idx="130368">
                  <c:v>65184</c:v>
                </c:pt>
                <c:pt idx="130369">
                  <c:v>65184.5</c:v>
                </c:pt>
                <c:pt idx="130370">
                  <c:v>65185</c:v>
                </c:pt>
                <c:pt idx="130371">
                  <c:v>65185.5</c:v>
                </c:pt>
                <c:pt idx="130372">
                  <c:v>65186</c:v>
                </c:pt>
                <c:pt idx="130373">
                  <c:v>65186.5</c:v>
                </c:pt>
                <c:pt idx="130374">
                  <c:v>65187</c:v>
                </c:pt>
                <c:pt idx="130375">
                  <c:v>65187.5</c:v>
                </c:pt>
                <c:pt idx="130376">
                  <c:v>65188</c:v>
                </c:pt>
                <c:pt idx="130377">
                  <c:v>65188.5</c:v>
                </c:pt>
                <c:pt idx="130378">
                  <c:v>65189</c:v>
                </c:pt>
                <c:pt idx="130379">
                  <c:v>65189.5</c:v>
                </c:pt>
                <c:pt idx="130380">
                  <c:v>65190</c:v>
                </c:pt>
                <c:pt idx="130381">
                  <c:v>65190.5</c:v>
                </c:pt>
                <c:pt idx="130382">
                  <c:v>65191</c:v>
                </c:pt>
                <c:pt idx="130383">
                  <c:v>65191.5</c:v>
                </c:pt>
                <c:pt idx="130384">
                  <c:v>65192</c:v>
                </c:pt>
                <c:pt idx="130385">
                  <c:v>65192.5</c:v>
                </c:pt>
                <c:pt idx="130386">
                  <c:v>65193</c:v>
                </c:pt>
                <c:pt idx="130387">
                  <c:v>65193.5</c:v>
                </c:pt>
                <c:pt idx="130388">
                  <c:v>65194</c:v>
                </c:pt>
                <c:pt idx="130389">
                  <c:v>65194.5</c:v>
                </c:pt>
                <c:pt idx="130390">
                  <c:v>65195</c:v>
                </c:pt>
                <c:pt idx="130391">
                  <c:v>65195.5</c:v>
                </c:pt>
                <c:pt idx="130392">
                  <c:v>65196</c:v>
                </c:pt>
                <c:pt idx="130393">
                  <c:v>65196.5</c:v>
                </c:pt>
                <c:pt idx="130394">
                  <c:v>65197</c:v>
                </c:pt>
                <c:pt idx="130395">
                  <c:v>65197.5</c:v>
                </c:pt>
                <c:pt idx="130396">
                  <c:v>65198</c:v>
                </c:pt>
                <c:pt idx="130397">
                  <c:v>65198.5</c:v>
                </c:pt>
                <c:pt idx="130398">
                  <c:v>65199</c:v>
                </c:pt>
                <c:pt idx="130399">
                  <c:v>65199.5</c:v>
                </c:pt>
                <c:pt idx="130400">
                  <c:v>65200</c:v>
                </c:pt>
                <c:pt idx="130401">
                  <c:v>65200.5</c:v>
                </c:pt>
                <c:pt idx="130402">
                  <c:v>65201</c:v>
                </c:pt>
                <c:pt idx="130403">
                  <c:v>65201.5</c:v>
                </c:pt>
                <c:pt idx="130404">
                  <c:v>65202</c:v>
                </c:pt>
                <c:pt idx="130405">
                  <c:v>65202.5</c:v>
                </c:pt>
                <c:pt idx="130406">
                  <c:v>65203</c:v>
                </c:pt>
                <c:pt idx="130407">
                  <c:v>65203.5</c:v>
                </c:pt>
                <c:pt idx="130408">
                  <c:v>65204</c:v>
                </c:pt>
                <c:pt idx="130409">
                  <c:v>65204.5</c:v>
                </c:pt>
                <c:pt idx="130410">
                  <c:v>65205</c:v>
                </c:pt>
                <c:pt idx="130411">
                  <c:v>65205.5</c:v>
                </c:pt>
                <c:pt idx="130412">
                  <c:v>65206</c:v>
                </c:pt>
                <c:pt idx="130413">
                  <c:v>65206.5</c:v>
                </c:pt>
                <c:pt idx="130414">
                  <c:v>65207</c:v>
                </c:pt>
                <c:pt idx="130415">
                  <c:v>65207.5</c:v>
                </c:pt>
                <c:pt idx="130416">
                  <c:v>65208</c:v>
                </c:pt>
                <c:pt idx="130417">
                  <c:v>65208.5</c:v>
                </c:pt>
                <c:pt idx="130418">
                  <c:v>65209</c:v>
                </c:pt>
                <c:pt idx="130419">
                  <c:v>65209.5</c:v>
                </c:pt>
                <c:pt idx="130420">
                  <c:v>65210</c:v>
                </c:pt>
                <c:pt idx="130421">
                  <c:v>65210.5</c:v>
                </c:pt>
                <c:pt idx="130422">
                  <c:v>65211</c:v>
                </c:pt>
                <c:pt idx="130423">
                  <c:v>65211.5</c:v>
                </c:pt>
                <c:pt idx="130424">
                  <c:v>65212</c:v>
                </c:pt>
                <c:pt idx="130425">
                  <c:v>65212.5</c:v>
                </c:pt>
                <c:pt idx="130426">
                  <c:v>65213</c:v>
                </c:pt>
                <c:pt idx="130427">
                  <c:v>65213.5</c:v>
                </c:pt>
                <c:pt idx="130428">
                  <c:v>65214</c:v>
                </c:pt>
                <c:pt idx="130429">
                  <c:v>65214.5</c:v>
                </c:pt>
                <c:pt idx="130430">
                  <c:v>65215</c:v>
                </c:pt>
                <c:pt idx="130431">
                  <c:v>65215.5</c:v>
                </c:pt>
                <c:pt idx="130432">
                  <c:v>65216</c:v>
                </c:pt>
                <c:pt idx="130433">
                  <c:v>65216.5</c:v>
                </c:pt>
                <c:pt idx="130434">
                  <c:v>65217</c:v>
                </c:pt>
                <c:pt idx="130435">
                  <c:v>65217.5</c:v>
                </c:pt>
                <c:pt idx="130436">
                  <c:v>65218</c:v>
                </c:pt>
                <c:pt idx="130437">
                  <c:v>65218.5</c:v>
                </c:pt>
                <c:pt idx="130438">
                  <c:v>65219</c:v>
                </c:pt>
                <c:pt idx="130439">
                  <c:v>65219.5</c:v>
                </c:pt>
                <c:pt idx="130440">
                  <c:v>65220</c:v>
                </c:pt>
                <c:pt idx="130441">
                  <c:v>65220.5</c:v>
                </c:pt>
                <c:pt idx="130442">
                  <c:v>65221</c:v>
                </c:pt>
                <c:pt idx="130443">
                  <c:v>65221.5</c:v>
                </c:pt>
                <c:pt idx="130444">
                  <c:v>65222</c:v>
                </c:pt>
                <c:pt idx="130445">
                  <c:v>65222.5</c:v>
                </c:pt>
                <c:pt idx="130446">
                  <c:v>65223</c:v>
                </c:pt>
                <c:pt idx="130447">
                  <c:v>65223.5</c:v>
                </c:pt>
                <c:pt idx="130448">
                  <c:v>65224</c:v>
                </c:pt>
                <c:pt idx="130449">
                  <c:v>65224.5</c:v>
                </c:pt>
                <c:pt idx="130450">
                  <c:v>65225</c:v>
                </c:pt>
                <c:pt idx="130451">
                  <c:v>65225.5</c:v>
                </c:pt>
                <c:pt idx="130452">
                  <c:v>65226</c:v>
                </c:pt>
                <c:pt idx="130453">
                  <c:v>65226.5</c:v>
                </c:pt>
                <c:pt idx="130454">
                  <c:v>65227</c:v>
                </c:pt>
                <c:pt idx="130455">
                  <c:v>65227.5</c:v>
                </c:pt>
                <c:pt idx="130456">
                  <c:v>65228</c:v>
                </c:pt>
                <c:pt idx="130457">
                  <c:v>65228.5</c:v>
                </c:pt>
                <c:pt idx="130458">
                  <c:v>65229</c:v>
                </c:pt>
                <c:pt idx="130459">
                  <c:v>65229.5</c:v>
                </c:pt>
                <c:pt idx="130460">
                  <c:v>65230</c:v>
                </c:pt>
                <c:pt idx="130461">
                  <c:v>65230.5</c:v>
                </c:pt>
                <c:pt idx="130462">
                  <c:v>65231</c:v>
                </c:pt>
                <c:pt idx="130463">
                  <c:v>65231.5</c:v>
                </c:pt>
                <c:pt idx="130464">
                  <c:v>65232</c:v>
                </c:pt>
                <c:pt idx="130465">
                  <c:v>65232.5</c:v>
                </c:pt>
                <c:pt idx="130466">
                  <c:v>65233</c:v>
                </c:pt>
                <c:pt idx="130467">
                  <c:v>65233.5</c:v>
                </c:pt>
                <c:pt idx="130468">
                  <c:v>65234</c:v>
                </c:pt>
                <c:pt idx="130469">
                  <c:v>65234.5</c:v>
                </c:pt>
                <c:pt idx="130470">
                  <c:v>65235</c:v>
                </c:pt>
                <c:pt idx="130471">
                  <c:v>65235.5</c:v>
                </c:pt>
                <c:pt idx="130472">
                  <c:v>65236</c:v>
                </c:pt>
                <c:pt idx="130473">
                  <c:v>65236.5</c:v>
                </c:pt>
                <c:pt idx="130474">
                  <c:v>65237</c:v>
                </c:pt>
                <c:pt idx="130475">
                  <c:v>65237.5</c:v>
                </c:pt>
                <c:pt idx="130476">
                  <c:v>65238</c:v>
                </c:pt>
                <c:pt idx="130477">
                  <c:v>65238.5</c:v>
                </c:pt>
                <c:pt idx="130478">
                  <c:v>65239</c:v>
                </c:pt>
                <c:pt idx="130479">
                  <c:v>65239.5</c:v>
                </c:pt>
                <c:pt idx="130480">
                  <c:v>65240</c:v>
                </c:pt>
                <c:pt idx="130481">
                  <c:v>65240.5</c:v>
                </c:pt>
                <c:pt idx="130482">
                  <c:v>65241</c:v>
                </c:pt>
                <c:pt idx="130483">
                  <c:v>65241.5</c:v>
                </c:pt>
                <c:pt idx="130484">
                  <c:v>65242</c:v>
                </c:pt>
                <c:pt idx="130485">
                  <c:v>65242.5</c:v>
                </c:pt>
                <c:pt idx="130486">
                  <c:v>65243</c:v>
                </c:pt>
                <c:pt idx="130487">
                  <c:v>65243.5</c:v>
                </c:pt>
                <c:pt idx="130488">
                  <c:v>65244</c:v>
                </c:pt>
                <c:pt idx="130489">
                  <c:v>65244.5</c:v>
                </c:pt>
                <c:pt idx="130490">
                  <c:v>65245</c:v>
                </c:pt>
                <c:pt idx="130491">
                  <c:v>65245.5</c:v>
                </c:pt>
                <c:pt idx="130492">
                  <c:v>65246</c:v>
                </c:pt>
                <c:pt idx="130493">
                  <c:v>65246.5</c:v>
                </c:pt>
                <c:pt idx="130494">
                  <c:v>65247</c:v>
                </c:pt>
                <c:pt idx="130495">
                  <c:v>65247.5</c:v>
                </c:pt>
                <c:pt idx="130496">
                  <c:v>65248</c:v>
                </c:pt>
                <c:pt idx="130497">
                  <c:v>65248.5</c:v>
                </c:pt>
                <c:pt idx="130498">
                  <c:v>65249</c:v>
                </c:pt>
                <c:pt idx="130499">
                  <c:v>65249.5</c:v>
                </c:pt>
                <c:pt idx="130500">
                  <c:v>65250</c:v>
                </c:pt>
                <c:pt idx="130501">
                  <c:v>65250.5</c:v>
                </c:pt>
                <c:pt idx="130502">
                  <c:v>65251</c:v>
                </c:pt>
                <c:pt idx="130503">
                  <c:v>65251.5</c:v>
                </c:pt>
                <c:pt idx="130504">
                  <c:v>65252</c:v>
                </c:pt>
                <c:pt idx="130505">
                  <c:v>65252.5</c:v>
                </c:pt>
                <c:pt idx="130506">
                  <c:v>65253</c:v>
                </c:pt>
                <c:pt idx="130507">
                  <c:v>65253.5</c:v>
                </c:pt>
                <c:pt idx="130508">
                  <c:v>65254</c:v>
                </c:pt>
                <c:pt idx="130509">
                  <c:v>65254.5</c:v>
                </c:pt>
                <c:pt idx="130510">
                  <c:v>65255</c:v>
                </c:pt>
                <c:pt idx="130511">
                  <c:v>65255.5</c:v>
                </c:pt>
                <c:pt idx="130512">
                  <c:v>65256</c:v>
                </c:pt>
                <c:pt idx="130513">
                  <c:v>65256.5</c:v>
                </c:pt>
                <c:pt idx="130514">
                  <c:v>65257</c:v>
                </c:pt>
                <c:pt idx="130515">
                  <c:v>65257.5</c:v>
                </c:pt>
                <c:pt idx="130516">
                  <c:v>65258</c:v>
                </c:pt>
                <c:pt idx="130517">
                  <c:v>65258.5</c:v>
                </c:pt>
                <c:pt idx="130518">
                  <c:v>65259</c:v>
                </c:pt>
                <c:pt idx="130519">
                  <c:v>65259.5</c:v>
                </c:pt>
                <c:pt idx="130520">
                  <c:v>65260</c:v>
                </c:pt>
                <c:pt idx="130521">
                  <c:v>65260.5</c:v>
                </c:pt>
                <c:pt idx="130522">
                  <c:v>65261</c:v>
                </c:pt>
                <c:pt idx="130523">
                  <c:v>65261.5</c:v>
                </c:pt>
                <c:pt idx="130524">
                  <c:v>65262</c:v>
                </c:pt>
                <c:pt idx="130525">
                  <c:v>65262.5</c:v>
                </c:pt>
                <c:pt idx="130526">
                  <c:v>65263</c:v>
                </c:pt>
                <c:pt idx="130527">
                  <c:v>65263.5</c:v>
                </c:pt>
                <c:pt idx="130528">
                  <c:v>65264</c:v>
                </c:pt>
                <c:pt idx="130529">
                  <c:v>65264.5</c:v>
                </c:pt>
                <c:pt idx="130530">
                  <c:v>65265</c:v>
                </c:pt>
                <c:pt idx="130531">
                  <c:v>65265.5</c:v>
                </c:pt>
                <c:pt idx="130532">
                  <c:v>65266</c:v>
                </c:pt>
                <c:pt idx="130533">
                  <c:v>65266.5</c:v>
                </c:pt>
                <c:pt idx="130534">
                  <c:v>65267</c:v>
                </c:pt>
                <c:pt idx="130535">
                  <c:v>65267.5</c:v>
                </c:pt>
                <c:pt idx="130536">
                  <c:v>65268</c:v>
                </c:pt>
                <c:pt idx="130537">
                  <c:v>65268.5</c:v>
                </c:pt>
                <c:pt idx="130538">
                  <c:v>65269</c:v>
                </c:pt>
                <c:pt idx="130539">
                  <c:v>65269.5</c:v>
                </c:pt>
                <c:pt idx="130540">
                  <c:v>65270</c:v>
                </c:pt>
                <c:pt idx="130541">
                  <c:v>65270.5</c:v>
                </c:pt>
                <c:pt idx="130542">
                  <c:v>65271</c:v>
                </c:pt>
                <c:pt idx="130543">
                  <c:v>65271.5</c:v>
                </c:pt>
                <c:pt idx="130544">
                  <c:v>65272</c:v>
                </c:pt>
                <c:pt idx="130545">
                  <c:v>65272.5</c:v>
                </c:pt>
                <c:pt idx="130546">
                  <c:v>65273</c:v>
                </c:pt>
                <c:pt idx="130547">
                  <c:v>65273.5</c:v>
                </c:pt>
                <c:pt idx="130548">
                  <c:v>65274</c:v>
                </c:pt>
                <c:pt idx="130549">
                  <c:v>65274.5</c:v>
                </c:pt>
                <c:pt idx="130550">
                  <c:v>65275</c:v>
                </c:pt>
                <c:pt idx="130551">
                  <c:v>65275.5</c:v>
                </c:pt>
                <c:pt idx="130552">
                  <c:v>65276</c:v>
                </c:pt>
                <c:pt idx="130553">
                  <c:v>65276.5</c:v>
                </c:pt>
                <c:pt idx="130554">
                  <c:v>65277</c:v>
                </c:pt>
                <c:pt idx="130555">
                  <c:v>65277.5</c:v>
                </c:pt>
                <c:pt idx="130556">
                  <c:v>65278</c:v>
                </c:pt>
                <c:pt idx="130557">
                  <c:v>65278.5</c:v>
                </c:pt>
                <c:pt idx="130558">
                  <c:v>65279</c:v>
                </c:pt>
                <c:pt idx="130559">
                  <c:v>65279.5</c:v>
                </c:pt>
                <c:pt idx="130560">
                  <c:v>65280</c:v>
                </c:pt>
                <c:pt idx="130561">
                  <c:v>65280.5</c:v>
                </c:pt>
                <c:pt idx="130562">
                  <c:v>65281</c:v>
                </c:pt>
                <c:pt idx="130563">
                  <c:v>65281.5</c:v>
                </c:pt>
                <c:pt idx="130564">
                  <c:v>65282</c:v>
                </c:pt>
                <c:pt idx="130565">
                  <c:v>65282.5</c:v>
                </c:pt>
                <c:pt idx="130566">
                  <c:v>65283</c:v>
                </c:pt>
                <c:pt idx="130567">
                  <c:v>65283.5</c:v>
                </c:pt>
                <c:pt idx="130568">
                  <c:v>65284</c:v>
                </c:pt>
                <c:pt idx="130569">
                  <c:v>65284.5</c:v>
                </c:pt>
                <c:pt idx="130570">
                  <c:v>65285</c:v>
                </c:pt>
                <c:pt idx="130571">
                  <c:v>65285.5</c:v>
                </c:pt>
                <c:pt idx="130572">
                  <c:v>65286</c:v>
                </c:pt>
                <c:pt idx="130573">
                  <c:v>65286.5</c:v>
                </c:pt>
                <c:pt idx="130574">
                  <c:v>65287</c:v>
                </c:pt>
                <c:pt idx="130575">
                  <c:v>65287.5</c:v>
                </c:pt>
                <c:pt idx="130576">
                  <c:v>65288</c:v>
                </c:pt>
                <c:pt idx="130577">
                  <c:v>65288.5</c:v>
                </c:pt>
                <c:pt idx="130578">
                  <c:v>65289</c:v>
                </c:pt>
                <c:pt idx="130579">
                  <c:v>65289.5</c:v>
                </c:pt>
                <c:pt idx="130580">
                  <c:v>65290</c:v>
                </c:pt>
                <c:pt idx="130581">
                  <c:v>65290.5</c:v>
                </c:pt>
                <c:pt idx="130582">
                  <c:v>65291</c:v>
                </c:pt>
                <c:pt idx="130583">
                  <c:v>65291.5</c:v>
                </c:pt>
                <c:pt idx="130584">
                  <c:v>65292</c:v>
                </c:pt>
                <c:pt idx="130585">
                  <c:v>65292.5</c:v>
                </c:pt>
                <c:pt idx="130586">
                  <c:v>65293</c:v>
                </c:pt>
                <c:pt idx="130587">
                  <c:v>65293.5</c:v>
                </c:pt>
                <c:pt idx="130588">
                  <c:v>65294</c:v>
                </c:pt>
                <c:pt idx="130589">
                  <c:v>65294.5</c:v>
                </c:pt>
                <c:pt idx="130590">
                  <c:v>65295</c:v>
                </c:pt>
                <c:pt idx="130591">
                  <c:v>65295.5</c:v>
                </c:pt>
                <c:pt idx="130592">
                  <c:v>65296</c:v>
                </c:pt>
                <c:pt idx="130593">
                  <c:v>65296.5</c:v>
                </c:pt>
                <c:pt idx="130594">
                  <c:v>65297</c:v>
                </c:pt>
                <c:pt idx="130595">
                  <c:v>65297.5</c:v>
                </c:pt>
                <c:pt idx="130596">
                  <c:v>65298</c:v>
                </c:pt>
                <c:pt idx="130597">
                  <c:v>65298.5</c:v>
                </c:pt>
                <c:pt idx="130598">
                  <c:v>65299</c:v>
                </c:pt>
                <c:pt idx="130599">
                  <c:v>65299.5</c:v>
                </c:pt>
                <c:pt idx="130600">
                  <c:v>65300</c:v>
                </c:pt>
                <c:pt idx="130601">
                  <c:v>65300.5</c:v>
                </c:pt>
                <c:pt idx="130602">
                  <c:v>65301</c:v>
                </c:pt>
                <c:pt idx="130603">
                  <c:v>65301.5</c:v>
                </c:pt>
                <c:pt idx="130604">
                  <c:v>65302</c:v>
                </c:pt>
                <c:pt idx="130605">
                  <c:v>65302.5</c:v>
                </c:pt>
                <c:pt idx="130606">
                  <c:v>65303</c:v>
                </c:pt>
                <c:pt idx="130607">
                  <c:v>65303.5</c:v>
                </c:pt>
                <c:pt idx="130608">
                  <c:v>65304</c:v>
                </c:pt>
                <c:pt idx="130609">
                  <c:v>65304.5</c:v>
                </c:pt>
                <c:pt idx="130610">
                  <c:v>65305</c:v>
                </c:pt>
                <c:pt idx="130611">
                  <c:v>65305.5</c:v>
                </c:pt>
                <c:pt idx="130612">
                  <c:v>65306</c:v>
                </c:pt>
                <c:pt idx="130613">
                  <c:v>65306.5</c:v>
                </c:pt>
                <c:pt idx="130614">
                  <c:v>65307</c:v>
                </c:pt>
                <c:pt idx="130615">
                  <c:v>65307.5</c:v>
                </c:pt>
                <c:pt idx="130616">
                  <c:v>65308</c:v>
                </c:pt>
                <c:pt idx="130617">
                  <c:v>65308.5</c:v>
                </c:pt>
                <c:pt idx="130618">
                  <c:v>65309</c:v>
                </c:pt>
                <c:pt idx="130619">
                  <c:v>65309.5</c:v>
                </c:pt>
                <c:pt idx="130620">
                  <c:v>65310</c:v>
                </c:pt>
                <c:pt idx="130621">
                  <c:v>65310.5</c:v>
                </c:pt>
                <c:pt idx="130622">
                  <c:v>65311</c:v>
                </c:pt>
                <c:pt idx="130623">
                  <c:v>65311.5</c:v>
                </c:pt>
                <c:pt idx="130624">
                  <c:v>65312</c:v>
                </c:pt>
                <c:pt idx="130625">
                  <c:v>65312.5</c:v>
                </c:pt>
                <c:pt idx="130626">
                  <c:v>65313</c:v>
                </c:pt>
                <c:pt idx="130627">
                  <c:v>65313.5</c:v>
                </c:pt>
                <c:pt idx="130628">
                  <c:v>65314</c:v>
                </c:pt>
                <c:pt idx="130629">
                  <c:v>65314.5</c:v>
                </c:pt>
                <c:pt idx="130630">
                  <c:v>65315</c:v>
                </c:pt>
                <c:pt idx="130631">
                  <c:v>65315.5</c:v>
                </c:pt>
                <c:pt idx="130632">
                  <c:v>65316</c:v>
                </c:pt>
                <c:pt idx="130633">
                  <c:v>65316.5</c:v>
                </c:pt>
                <c:pt idx="130634">
                  <c:v>65317</c:v>
                </c:pt>
                <c:pt idx="130635">
                  <c:v>65317.5</c:v>
                </c:pt>
                <c:pt idx="130636">
                  <c:v>65318</c:v>
                </c:pt>
                <c:pt idx="130637">
                  <c:v>65318.5</c:v>
                </c:pt>
                <c:pt idx="130638">
                  <c:v>65319</c:v>
                </c:pt>
                <c:pt idx="130639">
                  <c:v>65319.5</c:v>
                </c:pt>
                <c:pt idx="130640">
                  <c:v>65320</c:v>
                </c:pt>
                <c:pt idx="130641">
                  <c:v>65320.5</c:v>
                </c:pt>
                <c:pt idx="130642">
                  <c:v>65321</c:v>
                </c:pt>
                <c:pt idx="130643">
                  <c:v>65321.5</c:v>
                </c:pt>
                <c:pt idx="130644">
                  <c:v>65322</c:v>
                </c:pt>
                <c:pt idx="130645">
                  <c:v>65322.5</c:v>
                </c:pt>
                <c:pt idx="130646">
                  <c:v>65323</c:v>
                </c:pt>
                <c:pt idx="130647">
                  <c:v>65323.5</c:v>
                </c:pt>
                <c:pt idx="130648">
                  <c:v>65324</c:v>
                </c:pt>
                <c:pt idx="130649">
                  <c:v>65324.5</c:v>
                </c:pt>
                <c:pt idx="130650">
                  <c:v>65325</c:v>
                </c:pt>
                <c:pt idx="130651">
                  <c:v>65325.5</c:v>
                </c:pt>
                <c:pt idx="130652">
                  <c:v>65326</c:v>
                </c:pt>
                <c:pt idx="130653">
                  <c:v>65326.5</c:v>
                </c:pt>
                <c:pt idx="130654">
                  <c:v>65327</c:v>
                </c:pt>
                <c:pt idx="130655">
                  <c:v>65327.5</c:v>
                </c:pt>
                <c:pt idx="130656">
                  <c:v>65328</c:v>
                </c:pt>
                <c:pt idx="130657">
                  <c:v>65328.5</c:v>
                </c:pt>
                <c:pt idx="130658">
                  <c:v>65329</c:v>
                </c:pt>
                <c:pt idx="130659">
                  <c:v>65329.5</c:v>
                </c:pt>
                <c:pt idx="130660">
                  <c:v>65330</c:v>
                </c:pt>
                <c:pt idx="130661">
                  <c:v>65330.5</c:v>
                </c:pt>
                <c:pt idx="130662">
                  <c:v>65331</c:v>
                </c:pt>
                <c:pt idx="130663">
                  <c:v>65331.5</c:v>
                </c:pt>
                <c:pt idx="130664">
                  <c:v>65332</c:v>
                </c:pt>
                <c:pt idx="130665">
                  <c:v>65332.5</c:v>
                </c:pt>
                <c:pt idx="130666">
                  <c:v>65333</c:v>
                </c:pt>
                <c:pt idx="130667">
                  <c:v>65333.5</c:v>
                </c:pt>
                <c:pt idx="130668">
                  <c:v>65334</c:v>
                </c:pt>
                <c:pt idx="130669">
                  <c:v>65334.5</c:v>
                </c:pt>
                <c:pt idx="130670">
                  <c:v>65335</c:v>
                </c:pt>
                <c:pt idx="130671">
                  <c:v>65335.5</c:v>
                </c:pt>
                <c:pt idx="130672">
                  <c:v>65336</c:v>
                </c:pt>
                <c:pt idx="130673">
                  <c:v>65336.5</c:v>
                </c:pt>
                <c:pt idx="130674">
                  <c:v>65337</c:v>
                </c:pt>
                <c:pt idx="130675">
                  <c:v>65337.5</c:v>
                </c:pt>
                <c:pt idx="130676">
                  <c:v>65338</c:v>
                </c:pt>
                <c:pt idx="130677">
                  <c:v>65338.5</c:v>
                </c:pt>
                <c:pt idx="130678">
                  <c:v>65339</c:v>
                </c:pt>
                <c:pt idx="130679">
                  <c:v>65339.5</c:v>
                </c:pt>
                <c:pt idx="130680">
                  <c:v>65340</c:v>
                </c:pt>
                <c:pt idx="130681">
                  <c:v>65340.5</c:v>
                </c:pt>
                <c:pt idx="130682">
                  <c:v>65341</c:v>
                </c:pt>
                <c:pt idx="130683">
                  <c:v>65341.5</c:v>
                </c:pt>
                <c:pt idx="130684">
                  <c:v>65342</c:v>
                </c:pt>
                <c:pt idx="130685">
                  <c:v>65342.5</c:v>
                </c:pt>
                <c:pt idx="130686">
                  <c:v>65343</c:v>
                </c:pt>
                <c:pt idx="130687">
                  <c:v>65343.5</c:v>
                </c:pt>
                <c:pt idx="130688">
                  <c:v>65344</c:v>
                </c:pt>
                <c:pt idx="130689">
                  <c:v>65344.5</c:v>
                </c:pt>
                <c:pt idx="130690">
                  <c:v>65345</c:v>
                </c:pt>
                <c:pt idx="130691">
                  <c:v>65345.5</c:v>
                </c:pt>
                <c:pt idx="130692">
                  <c:v>65346</c:v>
                </c:pt>
                <c:pt idx="130693">
                  <c:v>65346.5</c:v>
                </c:pt>
                <c:pt idx="130694">
                  <c:v>65347</c:v>
                </c:pt>
                <c:pt idx="130695">
                  <c:v>65347.5</c:v>
                </c:pt>
                <c:pt idx="130696">
                  <c:v>65348</c:v>
                </c:pt>
                <c:pt idx="130697">
                  <c:v>65348.5</c:v>
                </c:pt>
                <c:pt idx="130698">
                  <c:v>65349</c:v>
                </c:pt>
                <c:pt idx="130699">
                  <c:v>65349.5</c:v>
                </c:pt>
                <c:pt idx="130700">
                  <c:v>65350</c:v>
                </c:pt>
                <c:pt idx="130701">
                  <c:v>65350.5</c:v>
                </c:pt>
                <c:pt idx="130702">
                  <c:v>65351</c:v>
                </c:pt>
                <c:pt idx="130703">
                  <c:v>65351.5</c:v>
                </c:pt>
                <c:pt idx="130704">
                  <c:v>65352</c:v>
                </c:pt>
                <c:pt idx="130705">
                  <c:v>65352.5</c:v>
                </c:pt>
                <c:pt idx="130706">
                  <c:v>65353</c:v>
                </c:pt>
                <c:pt idx="130707">
                  <c:v>65353.5</c:v>
                </c:pt>
                <c:pt idx="130708">
                  <c:v>65354</c:v>
                </c:pt>
                <c:pt idx="130709">
                  <c:v>65354.5</c:v>
                </c:pt>
                <c:pt idx="130710">
                  <c:v>65355</c:v>
                </c:pt>
                <c:pt idx="130711">
                  <c:v>65355.5</c:v>
                </c:pt>
                <c:pt idx="130712">
                  <c:v>65356</c:v>
                </c:pt>
                <c:pt idx="130713">
                  <c:v>65356.5</c:v>
                </c:pt>
                <c:pt idx="130714">
                  <c:v>65357</c:v>
                </c:pt>
                <c:pt idx="130715">
                  <c:v>65357.5</c:v>
                </c:pt>
                <c:pt idx="130716">
                  <c:v>65358</c:v>
                </c:pt>
                <c:pt idx="130717">
                  <c:v>65358.5</c:v>
                </c:pt>
                <c:pt idx="130718">
                  <c:v>65359</c:v>
                </c:pt>
                <c:pt idx="130719">
                  <c:v>65359.5</c:v>
                </c:pt>
                <c:pt idx="130720">
                  <c:v>65360</c:v>
                </c:pt>
                <c:pt idx="130721">
                  <c:v>65360.5</c:v>
                </c:pt>
                <c:pt idx="130722">
                  <c:v>65361</c:v>
                </c:pt>
                <c:pt idx="130723">
                  <c:v>65361.5</c:v>
                </c:pt>
                <c:pt idx="130724">
                  <c:v>65362</c:v>
                </c:pt>
                <c:pt idx="130725">
                  <c:v>65362.5</c:v>
                </c:pt>
                <c:pt idx="130726">
                  <c:v>65363</c:v>
                </c:pt>
                <c:pt idx="130727">
                  <c:v>65363.5</c:v>
                </c:pt>
                <c:pt idx="130728">
                  <c:v>65364</c:v>
                </c:pt>
                <c:pt idx="130729">
                  <c:v>65364.5</c:v>
                </c:pt>
                <c:pt idx="130730">
                  <c:v>65365</c:v>
                </c:pt>
                <c:pt idx="130731">
                  <c:v>65365.5</c:v>
                </c:pt>
                <c:pt idx="130732">
                  <c:v>65366</c:v>
                </c:pt>
                <c:pt idx="130733">
                  <c:v>65366.5</c:v>
                </c:pt>
                <c:pt idx="130734">
                  <c:v>65367</c:v>
                </c:pt>
                <c:pt idx="130735">
                  <c:v>65367.5</c:v>
                </c:pt>
                <c:pt idx="130736">
                  <c:v>65368</c:v>
                </c:pt>
                <c:pt idx="130737">
                  <c:v>65368.5</c:v>
                </c:pt>
                <c:pt idx="130738">
                  <c:v>65369</c:v>
                </c:pt>
                <c:pt idx="130739">
                  <c:v>65369.5</c:v>
                </c:pt>
                <c:pt idx="130740">
                  <c:v>65370</c:v>
                </c:pt>
                <c:pt idx="130741">
                  <c:v>65370.5</c:v>
                </c:pt>
                <c:pt idx="130742">
                  <c:v>65371</c:v>
                </c:pt>
                <c:pt idx="130743">
                  <c:v>65371.5</c:v>
                </c:pt>
                <c:pt idx="130744">
                  <c:v>65372</c:v>
                </c:pt>
                <c:pt idx="130745">
                  <c:v>65372.5</c:v>
                </c:pt>
                <c:pt idx="130746">
                  <c:v>65373</c:v>
                </c:pt>
                <c:pt idx="130747">
                  <c:v>65373.5</c:v>
                </c:pt>
                <c:pt idx="130748">
                  <c:v>65374</c:v>
                </c:pt>
                <c:pt idx="130749">
                  <c:v>65374.5</c:v>
                </c:pt>
                <c:pt idx="130750">
                  <c:v>65375</c:v>
                </c:pt>
                <c:pt idx="130751">
                  <c:v>65375.5</c:v>
                </c:pt>
                <c:pt idx="130752">
                  <c:v>65376</c:v>
                </c:pt>
                <c:pt idx="130753">
                  <c:v>65376.5</c:v>
                </c:pt>
                <c:pt idx="130754">
                  <c:v>65377</c:v>
                </c:pt>
                <c:pt idx="130755">
                  <c:v>65377.5</c:v>
                </c:pt>
                <c:pt idx="130756">
                  <c:v>65378</c:v>
                </c:pt>
                <c:pt idx="130757">
                  <c:v>65378.5</c:v>
                </c:pt>
                <c:pt idx="130758">
                  <c:v>65379</c:v>
                </c:pt>
                <c:pt idx="130759">
                  <c:v>65379.5</c:v>
                </c:pt>
                <c:pt idx="130760">
                  <c:v>65380</c:v>
                </c:pt>
                <c:pt idx="130761">
                  <c:v>65380.5</c:v>
                </c:pt>
                <c:pt idx="130762">
                  <c:v>65381</c:v>
                </c:pt>
                <c:pt idx="130763">
                  <c:v>65381.5</c:v>
                </c:pt>
                <c:pt idx="130764">
                  <c:v>65382</c:v>
                </c:pt>
                <c:pt idx="130765">
                  <c:v>65382.5</c:v>
                </c:pt>
                <c:pt idx="130766">
                  <c:v>65383</c:v>
                </c:pt>
                <c:pt idx="130767">
                  <c:v>65383.5</c:v>
                </c:pt>
                <c:pt idx="130768">
                  <c:v>65384</c:v>
                </c:pt>
                <c:pt idx="130769">
                  <c:v>65384.5</c:v>
                </c:pt>
                <c:pt idx="130770">
                  <c:v>65385</c:v>
                </c:pt>
                <c:pt idx="130771">
                  <c:v>65385.5</c:v>
                </c:pt>
                <c:pt idx="130772">
                  <c:v>65386</c:v>
                </c:pt>
                <c:pt idx="130773">
                  <c:v>65386.5</c:v>
                </c:pt>
                <c:pt idx="130774">
                  <c:v>65387</c:v>
                </c:pt>
                <c:pt idx="130775">
                  <c:v>65387.5</c:v>
                </c:pt>
                <c:pt idx="130776">
                  <c:v>65388</c:v>
                </c:pt>
                <c:pt idx="130777">
                  <c:v>65388.5</c:v>
                </c:pt>
                <c:pt idx="130778">
                  <c:v>65389</c:v>
                </c:pt>
                <c:pt idx="130779">
                  <c:v>65389.5</c:v>
                </c:pt>
                <c:pt idx="130780">
                  <c:v>65390</c:v>
                </c:pt>
                <c:pt idx="130781">
                  <c:v>65390.5</c:v>
                </c:pt>
                <c:pt idx="130782">
                  <c:v>65391</c:v>
                </c:pt>
                <c:pt idx="130783">
                  <c:v>65391.5</c:v>
                </c:pt>
                <c:pt idx="130784">
                  <c:v>65392</c:v>
                </c:pt>
                <c:pt idx="130785">
                  <c:v>65392.5</c:v>
                </c:pt>
                <c:pt idx="130786">
                  <c:v>65393</c:v>
                </c:pt>
                <c:pt idx="130787">
                  <c:v>65393.5</c:v>
                </c:pt>
                <c:pt idx="130788">
                  <c:v>65394</c:v>
                </c:pt>
                <c:pt idx="130789">
                  <c:v>65394.5</c:v>
                </c:pt>
                <c:pt idx="130790">
                  <c:v>65395</c:v>
                </c:pt>
                <c:pt idx="130791">
                  <c:v>65395.5</c:v>
                </c:pt>
                <c:pt idx="130792">
                  <c:v>65396</c:v>
                </c:pt>
                <c:pt idx="130793">
                  <c:v>65396.5</c:v>
                </c:pt>
                <c:pt idx="130794">
                  <c:v>65397</c:v>
                </c:pt>
                <c:pt idx="130795">
                  <c:v>65397.5</c:v>
                </c:pt>
                <c:pt idx="130796">
                  <c:v>65398</c:v>
                </c:pt>
                <c:pt idx="130797">
                  <c:v>65398.5</c:v>
                </c:pt>
                <c:pt idx="130798">
                  <c:v>65399</c:v>
                </c:pt>
                <c:pt idx="130799">
                  <c:v>65399.5</c:v>
                </c:pt>
                <c:pt idx="130800">
                  <c:v>65400</c:v>
                </c:pt>
                <c:pt idx="130801">
                  <c:v>65400.5</c:v>
                </c:pt>
                <c:pt idx="130802">
                  <c:v>65401</c:v>
                </c:pt>
                <c:pt idx="130803">
                  <c:v>65401.5</c:v>
                </c:pt>
                <c:pt idx="130804">
                  <c:v>65402</c:v>
                </c:pt>
                <c:pt idx="130805">
                  <c:v>65402.5</c:v>
                </c:pt>
                <c:pt idx="130806">
                  <c:v>65403</c:v>
                </c:pt>
                <c:pt idx="130807">
                  <c:v>65403.5</c:v>
                </c:pt>
                <c:pt idx="130808">
                  <c:v>65404</c:v>
                </c:pt>
                <c:pt idx="130809">
                  <c:v>65404.5</c:v>
                </c:pt>
                <c:pt idx="130810">
                  <c:v>65405</c:v>
                </c:pt>
                <c:pt idx="130811">
                  <c:v>65405.5</c:v>
                </c:pt>
                <c:pt idx="130812">
                  <c:v>65406</c:v>
                </c:pt>
                <c:pt idx="130813">
                  <c:v>65406.5</c:v>
                </c:pt>
                <c:pt idx="130814">
                  <c:v>65407</c:v>
                </c:pt>
                <c:pt idx="130815">
                  <c:v>65407.5</c:v>
                </c:pt>
                <c:pt idx="130816">
                  <c:v>65408</c:v>
                </c:pt>
                <c:pt idx="130817">
                  <c:v>65408.5</c:v>
                </c:pt>
                <c:pt idx="130818">
                  <c:v>65409</c:v>
                </c:pt>
                <c:pt idx="130819">
                  <c:v>65409.5</c:v>
                </c:pt>
                <c:pt idx="130820">
                  <c:v>65410</c:v>
                </c:pt>
                <c:pt idx="130821">
                  <c:v>65410.5</c:v>
                </c:pt>
                <c:pt idx="130822">
                  <c:v>65411</c:v>
                </c:pt>
                <c:pt idx="130823">
                  <c:v>65411.5</c:v>
                </c:pt>
                <c:pt idx="130824">
                  <c:v>65412</c:v>
                </c:pt>
                <c:pt idx="130825">
                  <c:v>65412.5</c:v>
                </c:pt>
                <c:pt idx="130826">
                  <c:v>65413</c:v>
                </c:pt>
                <c:pt idx="130827">
                  <c:v>65413.5</c:v>
                </c:pt>
                <c:pt idx="130828">
                  <c:v>65414</c:v>
                </c:pt>
                <c:pt idx="130829">
                  <c:v>65414.5</c:v>
                </c:pt>
                <c:pt idx="130830">
                  <c:v>65415</c:v>
                </c:pt>
                <c:pt idx="130831">
                  <c:v>65415.5</c:v>
                </c:pt>
                <c:pt idx="130832">
                  <c:v>65416</c:v>
                </c:pt>
                <c:pt idx="130833">
                  <c:v>65416.5</c:v>
                </c:pt>
                <c:pt idx="130834">
                  <c:v>65417</c:v>
                </c:pt>
                <c:pt idx="130835">
                  <c:v>65417.5</c:v>
                </c:pt>
                <c:pt idx="130836">
                  <c:v>65418</c:v>
                </c:pt>
                <c:pt idx="130837">
                  <c:v>65418.5</c:v>
                </c:pt>
                <c:pt idx="130838">
                  <c:v>65419</c:v>
                </c:pt>
                <c:pt idx="130839">
                  <c:v>65419.5</c:v>
                </c:pt>
                <c:pt idx="130840">
                  <c:v>65420</c:v>
                </c:pt>
                <c:pt idx="130841">
                  <c:v>65420.5</c:v>
                </c:pt>
                <c:pt idx="130842">
                  <c:v>65421</c:v>
                </c:pt>
                <c:pt idx="130843">
                  <c:v>65421.5</c:v>
                </c:pt>
                <c:pt idx="130844">
                  <c:v>65422</c:v>
                </c:pt>
                <c:pt idx="130845">
                  <c:v>65422.5</c:v>
                </c:pt>
                <c:pt idx="130846">
                  <c:v>65423</c:v>
                </c:pt>
                <c:pt idx="130847">
                  <c:v>65423.5</c:v>
                </c:pt>
                <c:pt idx="130848">
                  <c:v>65424</c:v>
                </c:pt>
                <c:pt idx="130849">
                  <c:v>65424.5</c:v>
                </c:pt>
                <c:pt idx="130850">
                  <c:v>65425</c:v>
                </c:pt>
                <c:pt idx="130851">
                  <c:v>65425.5</c:v>
                </c:pt>
                <c:pt idx="130852">
                  <c:v>65426</c:v>
                </c:pt>
                <c:pt idx="130853">
                  <c:v>65426.5</c:v>
                </c:pt>
                <c:pt idx="130854">
                  <c:v>65427</c:v>
                </c:pt>
                <c:pt idx="130855">
                  <c:v>65427.5</c:v>
                </c:pt>
                <c:pt idx="130856">
                  <c:v>65428</c:v>
                </c:pt>
                <c:pt idx="130857">
                  <c:v>65428.5</c:v>
                </c:pt>
                <c:pt idx="130858">
                  <c:v>65429</c:v>
                </c:pt>
                <c:pt idx="130859">
                  <c:v>65429.5</c:v>
                </c:pt>
                <c:pt idx="130860">
                  <c:v>65430</c:v>
                </c:pt>
                <c:pt idx="130861">
                  <c:v>65430.5</c:v>
                </c:pt>
                <c:pt idx="130862">
                  <c:v>65431</c:v>
                </c:pt>
                <c:pt idx="130863">
                  <c:v>65431.5</c:v>
                </c:pt>
                <c:pt idx="130864">
                  <c:v>65432</c:v>
                </c:pt>
                <c:pt idx="130865">
                  <c:v>65432.5</c:v>
                </c:pt>
                <c:pt idx="130866">
                  <c:v>65433</c:v>
                </c:pt>
                <c:pt idx="130867">
                  <c:v>65433.5</c:v>
                </c:pt>
                <c:pt idx="130868">
                  <c:v>65434</c:v>
                </c:pt>
                <c:pt idx="130869">
                  <c:v>65434.5</c:v>
                </c:pt>
                <c:pt idx="130870">
                  <c:v>65435</c:v>
                </c:pt>
                <c:pt idx="130871">
                  <c:v>65435.5</c:v>
                </c:pt>
                <c:pt idx="130872">
                  <c:v>65436</c:v>
                </c:pt>
                <c:pt idx="130873">
                  <c:v>65436.5</c:v>
                </c:pt>
                <c:pt idx="130874">
                  <c:v>65437</c:v>
                </c:pt>
                <c:pt idx="130875">
                  <c:v>65437.5</c:v>
                </c:pt>
                <c:pt idx="130876">
                  <c:v>65438</c:v>
                </c:pt>
                <c:pt idx="130877">
                  <c:v>65438.5</c:v>
                </c:pt>
                <c:pt idx="130878">
                  <c:v>65439</c:v>
                </c:pt>
                <c:pt idx="130879">
                  <c:v>65439.5</c:v>
                </c:pt>
                <c:pt idx="130880">
                  <c:v>65440</c:v>
                </c:pt>
                <c:pt idx="130881">
                  <c:v>65440.5</c:v>
                </c:pt>
                <c:pt idx="130882">
                  <c:v>65441</c:v>
                </c:pt>
                <c:pt idx="130883">
                  <c:v>65441.5</c:v>
                </c:pt>
                <c:pt idx="130884">
                  <c:v>65442</c:v>
                </c:pt>
                <c:pt idx="130885">
                  <c:v>65442.5</c:v>
                </c:pt>
                <c:pt idx="130886">
                  <c:v>65443</c:v>
                </c:pt>
                <c:pt idx="130887">
                  <c:v>65443.5</c:v>
                </c:pt>
                <c:pt idx="130888">
                  <c:v>65444</c:v>
                </c:pt>
                <c:pt idx="130889">
                  <c:v>65444.5</c:v>
                </c:pt>
                <c:pt idx="130890">
                  <c:v>65445</c:v>
                </c:pt>
                <c:pt idx="130891">
                  <c:v>65445.5</c:v>
                </c:pt>
                <c:pt idx="130892">
                  <c:v>65446</c:v>
                </c:pt>
                <c:pt idx="130893">
                  <c:v>65446.5</c:v>
                </c:pt>
                <c:pt idx="130894">
                  <c:v>65447</c:v>
                </c:pt>
                <c:pt idx="130895">
                  <c:v>65447.5</c:v>
                </c:pt>
                <c:pt idx="130896">
                  <c:v>65448</c:v>
                </c:pt>
                <c:pt idx="130897">
                  <c:v>65448.5</c:v>
                </c:pt>
                <c:pt idx="130898">
                  <c:v>65449</c:v>
                </c:pt>
                <c:pt idx="130899">
                  <c:v>65449.5</c:v>
                </c:pt>
                <c:pt idx="130900">
                  <c:v>65450</c:v>
                </c:pt>
                <c:pt idx="130901">
                  <c:v>65450.5</c:v>
                </c:pt>
                <c:pt idx="130902">
                  <c:v>65451</c:v>
                </c:pt>
                <c:pt idx="130903">
                  <c:v>65451.5</c:v>
                </c:pt>
                <c:pt idx="130904">
                  <c:v>65452</c:v>
                </c:pt>
                <c:pt idx="130905">
                  <c:v>65452.5</c:v>
                </c:pt>
                <c:pt idx="130906">
                  <c:v>65453</c:v>
                </c:pt>
                <c:pt idx="130907">
                  <c:v>65453.5</c:v>
                </c:pt>
                <c:pt idx="130908">
                  <c:v>65454</c:v>
                </c:pt>
                <c:pt idx="130909">
                  <c:v>65454.5</c:v>
                </c:pt>
                <c:pt idx="130910">
                  <c:v>65455</c:v>
                </c:pt>
                <c:pt idx="130911">
                  <c:v>65455.5</c:v>
                </c:pt>
                <c:pt idx="130912">
                  <c:v>65456</c:v>
                </c:pt>
                <c:pt idx="130913">
                  <c:v>65456.5</c:v>
                </c:pt>
                <c:pt idx="130914">
                  <c:v>65457</c:v>
                </c:pt>
                <c:pt idx="130915">
                  <c:v>65457.5</c:v>
                </c:pt>
                <c:pt idx="130916">
                  <c:v>65458</c:v>
                </c:pt>
                <c:pt idx="130917">
                  <c:v>65458.5</c:v>
                </c:pt>
                <c:pt idx="130918">
                  <c:v>65459</c:v>
                </c:pt>
                <c:pt idx="130919">
                  <c:v>65459.5</c:v>
                </c:pt>
                <c:pt idx="130920">
                  <c:v>65460</c:v>
                </c:pt>
                <c:pt idx="130921">
                  <c:v>65460.5</c:v>
                </c:pt>
                <c:pt idx="130922">
                  <c:v>65461</c:v>
                </c:pt>
                <c:pt idx="130923">
                  <c:v>65461.5</c:v>
                </c:pt>
                <c:pt idx="130924">
                  <c:v>65462</c:v>
                </c:pt>
                <c:pt idx="130925">
                  <c:v>65462.5</c:v>
                </c:pt>
                <c:pt idx="130926">
                  <c:v>65463</c:v>
                </c:pt>
                <c:pt idx="130927">
                  <c:v>65463.5</c:v>
                </c:pt>
                <c:pt idx="130928">
                  <c:v>65464</c:v>
                </c:pt>
                <c:pt idx="130929">
                  <c:v>65464.5</c:v>
                </c:pt>
                <c:pt idx="130930">
                  <c:v>65465</c:v>
                </c:pt>
                <c:pt idx="130931">
                  <c:v>65465.5</c:v>
                </c:pt>
                <c:pt idx="130932">
                  <c:v>65466</c:v>
                </c:pt>
                <c:pt idx="130933">
                  <c:v>65466.5</c:v>
                </c:pt>
                <c:pt idx="130934">
                  <c:v>65467</c:v>
                </c:pt>
                <c:pt idx="130935">
                  <c:v>65467.5</c:v>
                </c:pt>
                <c:pt idx="130936">
                  <c:v>65468</c:v>
                </c:pt>
                <c:pt idx="130937">
                  <c:v>65468.5</c:v>
                </c:pt>
                <c:pt idx="130938">
                  <c:v>65469</c:v>
                </c:pt>
                <c:pt idx="130939">
                  <c:v>65469.5</c:v>
                </c:pt>
                <c:pt idx="130940">
                  <c:v>65470</c:v>
                </c:pt>
                <c:pt idx="130941">
                  <c:v>65470.5</c:v>
                </c:pt>
                <c:pt idx="130942">
                  <c:v>65471</c:v>
                </c:pt>
                <c:pt idx="130943">
                  <c:v>65471.5</c:v>
                </c:pt>
                <c:pt idx="130944">
                  <c:v>65472</c:v>
                </c:pt>
                <c:pt idx="130945">
                  <c:v>65472.5</c:v>
                </c:pt>
                <c:pt idx="130946">
                  <c:v>65473</c:v>
                </c:pt>
                <c:pt idx="130947">
                  <c:v>65473.5</c:v>
                </c:pt>
                <c:pt idx="130948">
                  <c:v>65474</c:v>
                </c:pt>
                <c:pt idx="130949">
                  <c:v>65474.5</c:v>
                </c:pt>
                <c:pt idx="130950">
                  <c:v>65475</c:v>
                </c:pt>
                <c:pt idx="130951">
                  <c:v>65475.5</c:v>
                </c:pt>
                <c:pt idx="130952">
                  <c:v>65476</c:v>
                </c:pt>
                <c:pt idx="130953">
                  <c:v>65476.5</c:v>
                </c:pt>
                <c:pt idx="130954">
                  <c:v>65477</c:v>
                </c:pt>
                <c:pt idx="130955">
                  <c:v>65477.5</c:v>
                </c:pt>
                <c:pt idx="130956">
                  <c:v>65478</c:v>
                </c:pt>
                <c:pt idx="130957">
                  <c:v>65478.5</c:v>
                </c:pt>
                <c:pt idx="130958">
                  <c:v>65479</c:v>
                </c:pt>
                <c:pt idx="130959">
                  <c:v>65479.5</c:v>
                </c:pt>
                <c:pt idx="130960">
                  <c:v>65480</c:v>
                </c:pt>
                <c:pt idx="130961">
                  <c:v>65480.5</c:v>
                </c:pt>
                <c:pt idx="130962">
                  <c:v>65481</c:v>
                </c:pt>
                <c:pt idx="130963">
                  <c:v>65481.5</c:v>
                </c:pt>
                <c:pt idx="130964">
                  <c:v>65482</c:v>
                </c:pt>
                <c:pt idx="130965">
                  <c:v>65482.5</c:v>
                </c:pt>
                <c:pt idx="130966">
                  <c:v>65483</c:v>
                </c:pt>
                <c:pt idx="130967">
                  <c:v>65483.5</c:v>
                </c:pt>
                <c:pt idx="130968">
                  <c:v>65484</c:v>
                </c:pt>
                <c:pt idx="130969">
                  <c:v>65484.5</c:v>
                </c:pt>
                <c:pt idx="130970">
                  <c:v>65485</c:v>
                </c:pt>
                <c:pt idx="130971">
                  <c:v>65485.5</c:v>
                </c:pt>
                <c:pt idx="130972">
                  <c:v>65486</c:v>
                </c:pt>
                <c:pt idx="130973">
                  <c:v>65486.5</c:v>
                </c:pt>
                <c:pt idx="130974">
                  <c:v>65487</c:v>
                </c:pt>
                <c:pt idx="130975">
                  <c:v>65487.5</c:v>
                </c:pt>
                <c:pt idx="130976">
                  <c:v>65488</c:v>
                </c:pt>
                <c:pt idx="130977">
                  <c:v>65488.5</c:v>
                </c:pt>
                <c:pt idx="130978">
                  <c:v>65489</c:v>
                </c:pt>
                <c:pt idx="130979">
                  <c:v>65489.5</c:v>
                </c:pt>
                <c:pt idx="130980">
                  <c:v>65490</c:v>
                </c:pt>
                <c:pt idx="130981">
                  <c:v>65490.5</c:v>
                </c:pt>
                <c:pt idx="130982">
                  <c:v>65491</c:v>
                </c:pt>
                <c:pt idx="130983">
                  <c:v>65491.5</c:v>
                </c:pt>
                <c:pt idx="130984">
                  <c:v>65492</c:v>
                </c:pt>
                <c:pt idx="130985">
                  <c:v>65492.5</c:v>
                </c:pt>
                <c:pt idx="130986">
                  <c:v>65493</c:v>
                </c:pt>
                <c:pt idx="130987">
                  <c:v>65493.5</c:v>
                </c:pt>
                <c:pt idx="130988">
                  <c:v>65494</c:v>
                </c:pt>
                <c:pt idx="130989">
                  <c:v>65494.5</c:v>
                </c:pt>
                <c:pt idx="130990">
                  <c:v>65495</c:v>
                </c:pt>
                <c:pt idx="130991">
                  <c:v>65495.5</c:v>
                </c:pt>
                <c:pt idx="130992">
                  <c:v>65496</c:v>
                </c:pt>
                <c:pt idx="130993">
                  <c:v>65496.5</c:v>
                </c:pt>
                <c:pt idx="130994">
                  <c:v>65497</c:v>
                </c:pt>
                <c:pt idx="130995">
                  <c:v>65497.5</c:v>
                </c:pt>
                <c:pt idx="130996">
                  <c:v>65498</c:v>
                </c:pt>
                <c:pt idx="130997">
                  <c:v>65498.5</c:v>
                </c:pt>
                <c:pt idx="130998">
                  <c:v>65499</c:v>
                </c:pt>
                <c:pt idx="130999">
                  <c:v>65499.5</c:v>
                </c:pt>
                <c:pt idx="131000">
                  <c:v>65500</c:v>
                </c:pt>
                <c:pt idx="131001">
                  <c:v>65500.5</c:v>
                </c:pt>
                <c:pt idx="131002">
                  <c:v>65501</c:v>
                </c:pt>
                <c:pt idx="131003">
                  <c:v>65501.5</c:v>
                </c:pt>
                <c:pt idx="131004">
                  <c:v>65502</c:v>
                </c:pt>
                <c:pt idx="131005">
                  <c:v>65502.5</c:v>
                </c:pt>
                <c:pt idx="131006">
                  <c:v>65503</c:v>
                </c:pt>
                <c:pt idx="131007">
                  <c:v>65503.5</c:v>
                </c:pt>
                <c:pt idx="131008">
                  <c:v>65504</c:v>
                </c:pt>
                <c:pt idx="131009">
                  <c:v>65504.5</c:v>
                </c:pt>
                <c:pt idx="131010">
                  <c:v>65505</c:v>
                </c:pt>
                <c:pt idx="131011">
                  <c:v>65505.5</c:v>
                </c:pt>
                <c:pt idx="131012">
                  <c:v>65506</c:v>
                </c:pt>
                <c:pt idx="131013">
                  <c:v>65506.5</c:v>
                </c:pt>
                <c:pt idx="131014">
                  <c:v>65507</c:v>
                </c:pt>
                <c:pt idx="131015">
                  <c:v>65507.5</c:v>
                </c:pt>
                <c:pt idx="131016">
                  <c:v>65508</c:v>
                </c:pt>
                <c:pt idx="131017">
                  <c:v>65508.5</c:v>
                </c:pt>
                <c:pt idx="131018">
                  <c:v>65509</c:v>
                </c:pt>
                <c:pt idx="131019">
                  <c:v>65509.5</c:v>
                </c:pt>
                <c:pt idx="131020">
                  <c:v>65510</c:v>
                </c:pt>
                <c:pt idx="131021">
                  <c:v>65510.5</c:v>
                </c:pt>
                <c:pt idx="131022">
                  <c:v>65511</c:v>
                </c:pt>
                <c:pt idx="131023">
                  <c:v>65511.5</c:v>
                </c:pt>
                <c:pt idx="131024">
                  <c:v>65512</c:v>
                </c:pt>
                <c:pt idx="131025">
                  <c:v>65512.5</c:v>
                </c:pt>
                <c:pt idx="131026">
                  <c:v>65513</c:v>
                </c:pt>
                <c:pt idx="131027">
                  <c:v>65513.5</c:v>
                </c:pt>
                <c:pt idx="131028">
                  <c:v>65514</c:v>
                </c:pt>
                <c:pt idx="131029">
                  <c:v>65514.5</c:v>
                </c:pt>
                <c:pt idx="131030">
                  <c:v>65515</c:v>
                </c:pt>
                <c:pt idx="131031">
                  <c:v>65515.5</c:v>
                </c:pt>
                <c:pt idx="131032">
                  <c:v>65516</c:v>
                </c:pt>
                <c:pt idx="131033">
                  <c:v>65516.5</c:v>
                </c:pt>
                <c:pt idx="131034">
                  <c:v>65517</c:v>
                </c:pt>
                <c:pt idx="131035">
                  <c:v>65517.5</c:v>
                </c:pt>
                <c:pt idx="131036">
                  <c:v>65518</c:v>
                </c:pt>
                <c:pt idx="131037">
                  <c:v>65518.5</c:v>
                </c:pt>
                <c:pt idx="131038">
                  <c:v>65519</c:v>
                </c:pt>
                <c:pt idx="131039">
                  <c:v>65519.5</c:v>
                </c:pt>
                <c:pt idx="131040">
                  <c:v>65520</c:v>
                </c:pt>
                <c:pt idx="131041">
                  <c:v>65520.5</c:v>
                </c:pt>
                <c:pt idx="131042">
                  <c:v>65521</c:v>
                </c:pt>
                <c:pt idx="131043">
                  <c:v>65521.5</c:v>
                </c:pt>
                <c:pt idx="131044">
                  <c:v>65522</c:v>
                </c:pt>
                <c:pt idx="131045">
                  <c:v>65522.5</c:v>
                </c:pt>
                <c:pt idx="131046">
                  <c:v>65523</c:v>
                </c:pt>
                <c:pt idx="131047">
                  <c:v>65523.5</c:v>
                </c:pt>
                <c:pt idx="131048">
                  <c:v>65524</c:v>
                </c:pt>
                <c:pt idx="131049">
                  <c:v>65524.5</c:v>
                </c:pt>
                <c:pt idx="131050">
                  <c:v>65525</c:v>
                </c:pt>
                <c:pt idx="131051">
                  <c:v>65525.5</c:v>
                </c:pt>
                <c:pt idx="131052">
                  <c:v>65526</c:v>
                </c:pt>
                <c:pt idx="131053">
                  <c:v>65526.5</c:v>
                </c:pt>
                <c:pt idx="131054">
                  <c:v>65527</c:v>
                </c:pt>
                <c:pt idx="131055">
                  <c:v>65527.5</c:v>
                </c:pt>
                <c:pt idx="131056">
                  <c:v>65528</c:v>
                </c:pt>
                <c:pt idx="131057">
                  <c:v>65528.5</c:v>
                </c:pt>
                <c:pt idx="131058">
                  <c:v>65529</c:v>
                </c:pt>
                <c:pt idx="131059">
                  <c:v>65529.5</c:v>
                </c:pt>
                <c:pt idx="131060">
                  <c:v>65530</c:v>
                </c:pt>
                <c:pt idx="131061">
                  <c:v>65530.5</c:v>
                </c:pt>
                <c:pt idx="131062">
                  <c:v>65531</c:v>
                </c:pt>
                <c:pt idx="131063">
                  <c:v>65531.5</c:v>
                </c:pt>
                <c:pt idx="131064">
                  <c:v>65532</c:v>
                </c:pt>
                <c:pt idx="131065">
                  <c:v>65532.5</c:v>
                </c:pt>
                <c:pt idx="131066">
                  <c:v>65533</c:v>
                </c:pt>
                <c:pt idx="131067">
                  <c:v>65533.5</c:v>
                </c:pt>
                <c:pt idx="131068">
                  <c:v>65534</c:v>
                </c:pt>
                <c:pt idx="131069">
                  <c:v>65534.5</c:v>
                </c:pt>
                <c:pt idx="131070">
                  <c:v>65535</c:v>
                </c:pt>
                <c:pt idx="131071">
                  <c:v>65535.5</c:v>
                </c:pt>
                <c:pt idx="131072">
                  <c:v>65536</c:v>
                </c:pt>
                <c:pt idx="131073">
                  <c:v>65536.5</c:v>
                </c:pt>
                <c:pt idx="131074">
                  <c:v>65537</c:v>
                </c:pt>
                <c:pt idx="131075">
                  <c:v>65537.5</c:v>
                </c:pt>
                <c:pt idx="131076">
                  <c:v>65538</c:v>
                </c:pt>
                <c:pt idx="131077">
                  <c:v>65538.5</c:v>
                </c:pt>
                <c:pt idx="131078">
                  <c:v>65539</c:v>
                </c:pt>
                <c:pt idx="131079">
                  <c:v>65539.5</c:v>
                </c:pt>
                <c:pt idx="131080">
                  <c:v>65540</c:v>
                </c:pt>
                <c:pt idx="131081">
                  <c:v>65540.5</c:v>
                </c:pt>
                <c:pt idx="131082">
                  <c:v>65541</c:v>
                </c:pt>
                <c:pt idx="131083">
                  <c:v>65541.5</c:v>
                </c:pt>
                <c:pt idx="131084">
                  <c:v>65542</c:v>
                </c:pt>
                <c:pt idx="131085">
                  <c:v>65542.5</c:v>
                </c:pt>
                <c:pt idx="131086">
                  <c:v>65543</c:v>
                </c:pt>
                <c:pt idx="131087">
                  <c:v>65543.5</c:v>
                </c:pt>
                <c:pt idx="131088">
                  <c:v>65544</c:v>
                </c:pt>
                <c:pt idx="131089">
                  <c:v>65544.5</c:v>
                </c:pt>
                <c:pt idx="131090">
                  <c:v>65545</c:v>
                </c:pt>
                <c:pt idx="131091">
                  <c:v>65545.5</c:v>
                </c:pt>
                <c:pt idx="131092">
                  <c:v>65546</c:v>
                </c:pt>
                <c:pt idx="131093">
                  <c:v>65546.5</c:v>
                </c:pt>
                <c:pt idx="131094">
                  <c:v>65547</c:v>
                </c:pt>
                <c:pt idx="131095">
                  <c:v>65547.5</c:v>
                </c:pt>
                <c:pt idx="131096">
                  <c:v>65548</c:v>
                </c:pt>
                <c:pt idx="131097">
                  <c:v>65548.5</c:v>
                </c:pt>
                <c:pt idx="131098">
                  <c:v>65549</c:v>
                </c:pt>
                <c:pt idx="131099">
                  <c:v>65549.5</c:v>
                </c:pt>
                <c:pt idx="131100">
                  <c:v>65550</c:v>
                </c:pt>
                <c:pt idx="131101">
                  <c:v>65550.5</c:v>
                </c:pt>
                <c:pt idx="131102">
                  <c:v>65551</c:v>
                </c:pt>
                <c:pt idx="131103">
                  <c:v>65551.5</c:v>
                </c:pt>
                <c:pt idx="131104">
                  <c:v>65552</c:v>
                </c:pt>
                <c:pt idx="131105">
                  <c:v>65552.5</c:v>
                </c:pt>
                <c:pt idx="131106">
                  <c:v>65553</c:v>
                </c:pt>
                <c:pt idx="131107">
                  <c:v>65553.5</c:v>
                </c:pt>
                <c:pt idx="131108">
                  <c:v>65554</c:v>
                </c:pt>
                <c:pt idx="131109">
                  <c:v>65554.5</c:v>
                </c:pt>
                <c:pt idx="131110">
                  <c:v>65555</c:v>
                </c:pt>
                <c:pt idx="131111">
                  <c:v>65555.5</c:v>
                </c:pt>
                <c:pt idx="131112">
                  <c:v>65556</c:v>
                </c:pt>
                <c:pt idx="131113">
                  <c:v>65556.5</c:v>
                </c:pt>
                <c:pt idx="131114">
                  <c:v>65557</c:v>
                </c:pt>
                <c:pt idx="131115">
                  <c:v>65557.5</c:v>
                </c:pt>
                <c:pt idx="131116">
                  <c:v>65558</c:v>
                </c:pt>
                <c:pt idx="131117">
                  <c:v>65558.5</c:v>
                </c:pt>
                <c:pt idx="131118">
                  <c:v>65559</c:v>
                </c:pt>
                <c:pt idx="131119">
                  <c:v>65559.5</c:v>
                </c:pt>
                <c:pt idx="131120">
                  <c:v>65560</c:v>
                </c:pt>
                <c:pt idx="131121">
                  <c:v>65560.5</c:v>
                </c:pt>
                <c:pt idx="131122">
                  <c:v>65561</c:v>
                </c:pt>
                <c:pt idx="131123">
                  <c:v>65561.5</c:v>
                </c:pt>
                <c:pt idx="131124">
                  <c:v>65562</c:v>
                </c:pt>
                <c:pt idx="131125">
                  <c:v>65562.5</c:v>
                </c:pt>
                <c:pt idx="131126">
                  <c:v>65563</c:v>
                </c:pt>
                <c:pt idx="131127">
                  <c:v>65563.5</c:v>
                </c:pt>
                <c:pt idx="131128">
                  <c:v>65564</c:v>
                </c:pt>
                <c:pt idx="131129">
                  <c:v>65564.5</c:v>
                </c:pt>
                <c:pt idx="131130">
                  <c:v>65565</c:v>
                </c:pt>
                <c:pt idx="131131">
                  <c:v>65565.5</c:v>
                </c:pt>
                <c:pt idx="131132">
                  <c:v>65566</c:v>
                </c:pt>
                <c:pt idx="131133">
                  <c:v>65566.5</c:v>
                </c:pt>
                <c:pt idx="131134">
                  <c:v>65567</c:v>
                </c:pt>
                <c:pt idx="131135">
                  <c:v>65567.5</c:v>
                </c:pt>
                <c:pt idx="131136">
                  <c:v>65568</c:v>
                </c:pt>
                <c:pt idx="131137">
                  <c:v>65568.5</c:v>
                </c:pt>
                <c:pt idx="131138">
                  <c:v>65569</c:v>
                </c:pt>
                <c:pt idx="131139">
                  <c:v>65569.5</c:v>
                </c:pt>
                <c:pt idx="131140">
                  <c:v>65570</c:v>
                </c:pt>
                <c:pt idx="131141">
                  <c:v>65570.5</c:v>
                </c:pt>
                <c:pt idx="131142">
                  <c:v>65571</c:v>
                </c:pt>
                <c:pt idx="131143">
                  <c:v>65571.5</c:v>
                </c:pt>
                <c:pt idx="131144">
                  <c:v>65572</c:v>
                </c:pt>
                <c:pt idx="131145">
                  <c:v>65572.5</c:v>
                </c:pt>
                <c:pt idx="131146">
                  <c:v>65573</c:v>
                </c:pt>
                <c:pt idx="131147">
                  <c:v>65573.5</c:v>
                </c:pt>
                <c:pt idx="131148">
                  <c:v>65574</c:v>
                </c:pt>
                <c:pt idx="131149">
                  <c:v>65574.5</c:v>
                </c:pt>
                <c:pt idx="131150">
                  <c:v>65575</c:v>
                </c:pt>
                <c:pt idx="131151">
                  <c:v>65575.5</c:v>
                </c:pt>
                <c:pt idx="131152">
                  <c:v>65576</c:v>
                </c:pt>
                <c:pt idx="131153">
                  <c:v>65576.5</c:v>
                </c:pt>
                <c:pt idx="131154">
                  <c:v>65577</c:v>
                </c:pt>
                <c:pt idx="131155">
                  <c:v>65577.5</c:v>
                </c:pt>
                <c:pt idx="131156">
                  <c:v>65578</c:v>
                </c:pt>
                <c:pt idx="131157">
                  <c:v>65578.5</c:v>
                </c:pt>
                <c:pt idx="131158">
                  <c:v>65579</c:v>
                </c:pt>
                <c:pt idx="131159">
                  <c:v>65579.5</c:v>
                </c:pt>
                <c:pt idx="131160">
                  <c:v>65580</c:v>
                </c:pt>
                <c:pt idx="131161">
                  <c:v>65580.5</c:v>
                </c:pt>
                <c:pt idx="131162">
                  <c:v>65581</c:v>
                </c:pt>
                <c:pt idx="131163">
                  <c:v>65581.5</c:v>
                </c:pt>
                <c:pt idx="131164">
                  <c:v>65582</c:v>
                </c:pt>
                <c:pt idx="131165">
                  <c:v>65582.5</c:v>
                </c:pt>
                <c:pt idx="131166">
                  <c:v>65583</c:v>
                </c:pt>
                <c:pt idx="131167">
                  <c:v>65583.5</c:v>
                </c:pt>
                <c:pt idx="131168">
                  <c:v>65584</c:v>
                </c:pt>
                <c:pt idx="131169">
                  <c:v>65584.5</c:v>
                </c:pt>
                <c:pt idx="131170">
                  <c:v>65585</c:v>
                </c:pt>
                <c:pt idx="131171">
                  <c:v>65585.5</c:v>
                </c:pt>
                <c:pt idx="131172">
                  <c:v>65586</c:v>
                </c:pt>
                <c:pt idx="131173">
                  <c:v>65586.5</c:v>
                </c:pt>
                <c:pt idx="131174">
                  <c:v>65587</c:v>
                </c:pt>
                <c:pt idx="131175">
                  <c:v>65587.5</c:v>
                </c:pt>
                <c:pt idx="131176">
                  <c:v>65588</c:v>
                </c:pt>
                <c:pt idx="131177">
                  <c:v>65588.5</c:v>
                </c:pt>
                <c:pt idx="131178">
                  <c:v>65589</c:v>
                </c:pt>
                <c:pt idx="131179">
                  <c:v>65589.5</c:v>
                </c:pt>
                <c:pt idx="131180">
                  <c:v>65590</c:v>
                </c:pt>
                <c:pt idx="131181">
                  <c:v>65590.5</c:v>
                </c:pt>
                <c:pt idx="131182">
                  <c:v>65591</c:v>
                </c:pt>
                <c:pt idx="131183">
                  <c:v>65591.5</c:v>
                </c:pt>
                <c:pt idx="131184">
                  <c:v>65592</c:v>
                </c:pt>
                <c:pt idx="131185">
                  <c:v>65592.5</c:v>
                </c:pt>
                <c:pt idx="131186">
                  <c:v>65593</c:v>
                </c:pt>
                <c:pt idx="131187">
                  <c:v>65593.5</c:v>
                </c:pt>
                <c:pt idx="131188">
                  <c:v>65594</c:v>
                </c:pt>
                <c:pt idx="131189">
                  <c:v>65594.5</c:v>
                </c:pt>
                <c:pt idx="131190">
                  <c:v>65595</c:v>
                </c:pt>
                <c:pt idx="131191">
                  <c:v>65595.5</c:v>
                </c:pt>
                <c:pt idx="131192">
                  <c:v>65596</c:v>
                </c:pt>
                <c:pt idx="131193">
                  <c:v>65596.5</c:v>
                </c:pt>
                <c:pt idx="131194">
                  <c:v>65597</c:v>
                </c:pt>
                <c:pt idx="131195">
                  <c:v>65597.5</c:v>
                </c:pt>
                <c:pt idx="131196">
                  <c:v>65598</c:v>
                </c:pt>
                <c:pt idx="131197">
                  <c:v>65598.5</c:v>
                </c:pt>
                <c:pt idx="131198">
                  <c:v>65599</c:v>
                </c:pt>
                <c:pt idx="131199">
                  <c:v>65599.5</c:v>
                </c:pt>
                <c:pt idx="131200">
                  <c:v>65600</c:v>
                </c:pt>
                <c:pt idx="131201">
                  <c:v>65600.5</c:v>
                </c:pt>
                <c:pt idx="131202">
                  <c:v>65601</c:v>
                </c:pt>
                <c:pt idx="131203">
                  <c:v>65601.5</c:v>
                </c:pt>
                <c:pt idx="131204">
                  <c:v>65602</c:v>
                </c:pt>
                <c:pt idx="131205">
                  <c:v>65602.5</c:v>
                </c:pt>
                <c:pt idx="131206">
                  <c:v>65603</c:v>
                </c:pt>
                <c:pt idx="131207">
                  <c:v>65603.5</c:v>
                </c:pt>
                <c:pt idx="131208">
                  <c:v>65604</c:v>
                </c:pt>
                <c:pt idx="131209">
                  <c:v>65604.5</c:v>
                </c:pt>
                <c:pt idx="131210">
                  <c:v>65605</c:v>
                </c:pt>
                <c:pt idx="131211">
                  <c:v>65605.5</c:v>
                </c:pt>
                <c:pt idx="131212">
                  <c:v>65606</c:v>
                </c:pt>
                <c:pt idx="131213">
                  <c:v>65606.5</c:v>
                </c:pt>
                <c:pt idx="131214">
                  <c:v>65607</c:v>
                </c:pt>
                <c:pt idx="131215">
                  <c:v>65607.5</c:v>
                </c:pt>
                <c:pt idx="131216">
                  <c:v>65608</c:v>
                </c:pt>
                <c:pt idx="131217">
                  <c:v>65608.5</c:v>
                </c:pt>
                <c:pt idx="131218">
                  <c:v>65609</c:v>
                </c:pt>
                <c:pt idx="131219">
                  <c:v>65609.5</c:v>
                </c:pt>
                <c:pt idx="131220">
                  <c:v>65610</c:v>
                </c:pt>
                <c:pt idx="131221">
                  <c:v>65610.5</c:v>
                </c:pt>
                <c:pt idx="131222">
                  <c:v>65611</c:v>
                </c:pt>
                <c:pt idx="131223">
                  <c:v>65611.5</c:v>
                </c:pt>
                <c:pt idx="131224">
                  <c:v>65612</c:v>
                </c:pt>
                <c:pt idx="131225">
                  <c:v>65612.5</c:v>
                </c:pt>
                <c:pt idx="131226">
                  <c:v>65613</c:v>
                </c:pt>
                <c:pt idx="131227">
                  <c:v>65613.5</c:v>
                </c:pt>
                <c:pt idx="131228">
                  <c:v>65614</c:v>
                </c:pt>
                <c:pt idx="131229">
                  <c:v>65614.5</c:v>
                </c:pt>
                <c:pt idx="131230">
                  <c:v>65615</c:v>
                </c:pt>
                <c:pt idx="131231">
                  <c:v>65615.5</c:v>
                </c:pt>
                <c:pt idx="131232">
                  <c:v>65616</c:v>
                </c:pt>
                <c:pt idx="131233">
                  <c:v>65616.5</c:v>
                </c:pt>
                <c:pt idx="131234">
                  <c:v>65617</c:v>
                </c:pt>
                <c:pt idx="131235">
                  <c:v>65617.5</c:v>
                </c:pt>
                <c:pt idx="131236">
                  <c:v>65618</c:v>
                </c:pt>
                <c:pt idx="131237">
                  <c:v>65618.5</c:v>
                </c:pt>
                <c:pt idx="131238">
                  <c:v>65619</c:v>
                </c:pt>
                <c:pt idx="131239">
                  <c:v>65619.5</c:v>
                </c:pt>
                <c:pt idx="131240">
                  <c:v>65620</c:v>
                </c:pt>
                <c:pt idx="131241">
                  <c:v>65620.5</c:v>
                </c:pt>
                <c:pt idx="131242">
                  <c:v>65621</c:v>
                </c:pt>
                <c:pt idx="131243">
                  <c:v>65621.5</c:v>
                </c:pt>
                <c:pt idx="131244">
                  <c:v>65622</c:v>
                </c:pt>
                <c:pt idx="131245">
                  <c:v>65622.5</c:v>
                </c:pt>
                <c:pt idx="131246">
                  <c:v>65623</c:v>
                </c:pt>
                <c:pt idx="131247">
                  <c:v>65623.5</c:v>
                </c:pt>
                <c:pt idx="131248">
                  <c:v>65624</c:v>
                </c:pt>
                <c:pt idx="131249">
                  <c:v>65624.5</c:v>
                </c:pt>
                <c:pt idx="131250">
                  <c:v>65625</c:v>
                </c:pt>
                <c:pt idx="131251">
                  <c:v>65625.5</c:v>
                </c:pt>
                <c:pt idx="131252">
                  <c:v>65626</c:v>
                </c:pt>
                <c:pt idx="131253">
                  <c:v>65626.5</c:v>
                </c:pt>
                <c:pt idx="131254">
                  <c:v>65627</c:v>
                </c:pt>
                <c:pt idx="131255">
                  <c:v>65627.5</c:v>
                </c:pt>
                <c:pt idx="131256">
                  <c:v>65628</c:v>
                </c:pt>
                <c:pt idx="131257">
                  <c:v>65628.5</c:v>
                </c:pt>
                <c:pt idx="131258">
                  <c:v>65629</c:v>
                </c:pt>
                <c:pt idx="131259">
                  <c:v>65629.5</c:v>
                </c:pt>
                <c:pt idx="131260">
                  <c:v>65630</c:v>
                </c:pt>
                <c:pt idx="131261">
                  <c:v>65630.5</c:v>
                </c:pt>
                <c:pt idx="131262">
                  <c:v>65631</c:v>
                </c:pt>
                <c:pt idx="131263">
                  <c:v>65631.5</c:v>
                </c:pt>
                <c:pt idx="131264">
                  <c:v>65632</c:v>
                </c:pt>
                <c:pt idx="131265">
                  <c:v>65632.5</c:v>
                </c:pt>
                <c:pt idx="131266">
                  <c:v>65633</c:v>
                </c:pt>
                <c:pt idx="131267">
                  <c:v>65633.5</c:v>
                </c:pt>
                <c:pt idx="131268">
                  <c:v>65634</c:v>
                </c:pt>
                <c:pt idx="131269">
                  <c:v>65634.5</c:v>
                </c:pt>
                <c:pt idx="131270">
                  <c:v>65635</c:v>
                </c:pt>
                <c:pt idx="131271">
                  <c:v>65635.5</c:v>
                </c:pt>
                <c:pt idx="131272">
                  <c:v>65636</c:v>
                </c:pt>
                <c:pt idx="131273">
                  <c:v>65636.5</c:v>
                </c:pt>
                <c:pt idx="131274">
                  <c:v>65637</c:v>
                </c:pt>
                <c:pt idx="131275">
                  <c:v>65637.5</c:v>
                </c:pt>
                <c:pt idx="131276">
                  <c:v>65638</c:v>
                </c:pt>
                <c:pt idx="131277">
                  <c:v>65638.5</c:v>
                </c:pt>
                <c:pt idx="131278">
                  <c:v>65639</c:v>
                </c:pt>
                <c:pt idx="131279">
                  <c:v>65639.5</c:v>
                </c:pt>
                <c:pt idx="131280">
                  <c:v>65640</c:v>
                </c:pt>
                <c:pt idx="131281">
                  <c:v>65640.5</c:v>
                </c:pt>
                <c:pt idx="131282">
                  <c:v>65641</c:v>
                </c:pt>
                <c:pt idx="131283">
                  <c:v>65641.5</c:v>
                </c:pt>
                <c:pt idx="131284">
                  <c:v>65642</c:v>
                </c:pt>
                <c:pt idx="131285">
                  <c:v>65642.5</c:v>
                </c:pt>
                <c:pt idx="131286">
                  <c:v>65643</c:v>
                </c:pt>
                <c:pt idx="131287">
                  <c:v>65643.5</c:v>
                </c:pt>
                <c:pt idx="131288">
                  <c:v>65644</c:v>
                </c:pt>
                <c:pt idx="131289">
                  <c:v>65644.5</c:v>
                </c:pt>
                <c:pt idx="131290">
                  <c:v>65645</c:v>
                </c:pt>
                <c:pt idx="131291">
                  <c:v>65645.5</c:v>
                </c:pt>
                <c:pt idx="131292">
                  <c:v>65646</c:v>
                </c:pt>
                <c:pt idx="131293">
                  <c:v>65646.5</c:v>
                </c:pt>
                <c:pt idx="131294">
                  <c:v>65647</c:v>
                </c:pt>
                <c:pt idx="131295">
                  <c:v>65647.5</c:v>
                </c:pt>
                <c:pt idx="131296">
                  <c:v>65648</c:v>
                </c:pt>
                <c:pt idx="131297">
                  <c:v>65648.5</c:v>
                </c:pt>
                <c:pt idx="131298">
                  <c:v>65649</c:v>
                </c:pt>
                <c:pt idx="131299">
                  <c:v>65649.5</c:v>
                </c:pt>
                <c:pt idx="131300">
                  <c:v>65650</c:v>
                </c:pt>
                <c:pt idx="131301">
                  <c:v>65650.5</c:v>
                </c:pt>
                <c:pt idx="131302">
                  <c:v>65651</c:v>
                </c:pt>
                <c:pt idx="131303">
                  <c:v>65651.5</c:v>
                </c:pt>
                <c:pt idx="131304">
                  <c:v>65652</c:v>
                </c:pt>
                <c:pt idx="131305">
                  <c:v>65652.5</c:v>
                </c:pt>
                <c:pt idx="131306">
                  <c:v>65653</c:v>
                </c:pt>
                <c:pt idx="131307">
                  <c:v>65653.5</c:v>
                </c:pt>
                <c:pt idx="131308">
                  <c:v>65654</c:v>
                </c:pt>
                <c:pt idx="131309">
                  <c:v>65654.5</c:v>
                </c:pt>
                <c:pt idx="131310">
                  <c:v>65655</c:v>
                </c:pt>
                <c:pt idx="131311">
                  <c:v>65655.5</c:v>
                </c:pt>
                <c:pt idx="131312">
                  <c:v>65656</c:v>
                </c:pt>
                <c:pt idx="131313">
                  <c:v>65656.5</c:v>
                </c:pt>
                <c:pt idx="131314">
                  <c:v>65657</c:v>
                </c:pt>
                <c:pt idx="131315">
                  <c:v>65657.5</c:v>
                </c:pt>
                <c:pt idx="131316">
                  <c:v>65658</c:v>
                </c:pt>
                <c:pt idx="131317">
                  <c:v>65658.5</c:v>
                </c:pt>
                <c:pt idx="131318">
                  <c:v>65659</c:v>
                </c:pt>
                <c:pt idx="131319">
                  <c:v>65659.5</c:v>
                </c:pt>
                <c:pt idx="131320">
                  <c:v>65660</c:v>
                </c:pt>
                <c:pt idx="131321">
                  <c:v>65660.5</c:v>
                </c:pt>
                <c:pt idx="131322">
                  <c:v>65661</c:v>
                </c:pt>
                <c:pt idx="131323">
                  <c:v>65661.5</c:v>
                </c:pt>
                <c:pt idx="131324">
                  <c:v>65662</c:v>
                </c:pt>
                <c:pt idx="131325">
                  <c:v>65662.5</c:v>
                </c:pt>
                <c:pt idx="131326">
                  <c:v>65663</c:v>
                </c:pt>
                <c:pt idx="131327">
                  <c:v>65663.5</c:v>
                </c:pt>
                <c:pt idx="131328">
                  <c:v>65664</c:v>
                </c:pt>
                <c:pt idx="131329">
                  <c:v>65664.5</c:v>
                </c:pt>
                <c:pt idx="131330">
                  <c:v>65665</c:v>
                </c:pt>
                <c:pt idx="131331">
                  <c:v>65665.5</c:v>
                </c:pt>
                <c:pt idx="131332">
                  <c:v>65666</c:v>
                </c:pt>
                <c:pt idx="131333">
                  <c:v>65666.5</c:v>
                </c:pt>
                <c:pt idx="131334">
                  <c:v>65667</c:v>
                </c:pt>
                <c:pt idx="131335">
                  <c:v>65667.5</c:v>
                </c:pt>
                <c:pt idx="131336">
                  <c:v>65668</c:v>
                </c:pt>
                <c:pt idx="131337">
                  <c:v>65668.5</c:v>
                </c:pt>
                <c:pt idx="131338">
                  <c:v>65669</c:v>
                </c:pt>
                <c:pt idx="131339">
                  <c:v>65669.5</c:v>
                </c:pt>
                <c:pt idx="131340">
                  <c:v>65670</c:v>
                </c:pt>
                <c:pt idx="131341">
                  <c:v>65670.5</c:v>
                </c:pt>
                <c:pt idx="131342">
                  <c:v>65671</c:v>
                </c:pt>
                <c:pt idx="131343">
                  <c:v>65671.5</c:v>
                </c:pt>
                <c:pt idx="131344">
                  <c:v>65672</c:v>
                </c:pt>
                <c:pt idx="131345">
                  <c:v>65672.5</c:v>
                </c:pt>
                <c:pt idx="131346">
                  <c:v>65673</c:v>
                </c:pt>
                <c:pt idx="131347">
                  <c:v>65673.5</c:v>
                </c:pt>
                <c:pt idx="131348">
                  <c:v>65674</c:v>
                </c:pt>
                <c:pt idx="131349">
                  <c:v>65674.5</c:v>
                </c:pt>
                <c:pt idx="131350">
                  <c:v>65675</c:v>
                </c:pt>
                <c:pt idx="131351">
                  <c:v>65675.5</c:v>
                </c:pt>
                <c:pt idx="131352">
                  <c:v>65676</c:v>
                </c:pt>
                <c:pt idx="131353">
                  <c:v>65676.5</c:v>
                </c:pt>
                <c:pt idx="131354">
                  <c:v>65677</c:v>
                </c:pt>
                <c:pt idx="131355">
                  <c:v>65677.5</c:v>
                </c:pt>
                <c:pt idx="131356">
                  <c:v>65678</c:v>
                </c:pt>
                <c:pt idx="131357">
                  <c:v>65678.5</c:v>
                </c:pt>
                <c:pt idx="131358">
                  <c:v>65679</c:v>
                </c:pt>
                <c:pt idx="131359">
                  <c:v>65679.5</c:v>
                </c:pt>
                <c:pt idx="131360">
                  <c:v>65680</c:v>
                </c:pt>
                <c:pt idx="131361">
                  <c:v>65680.5</c:v>
                </c:pt>
                <c:pt idx="131362">
                  <c:v>65681</c:v>
                </c:pt>
                <c:pt idx="131363">
                  <c:v>65681.5</c:v>
                </c:pt>
                <c:pt idx="131364">
                  <c:v>65682</c:v>
                </c:pt>
                <c:pt idx="131365">
                  <c:v>65682.5</c:v>
                </c:pt>
                <c:pt idx="131366">
                  <c:v>65683</c:v>
                </c:pt>
                <c:pt idx="131367">
                  <c:v>65683.5</c:v>
                </c:pt>
                <c:pt idx="131368">
                  <c:v>65684</c:v>
                </c:pt>
                <c:pt idx="131369">
                  <c:v>65684.5</c:v>
                </c:pt>
                <c:pt idx="131370">
                  <c:v>65685</c:v>
                </c:pt>
                <c:pt idx="131371">
                  <c:v>65685.5</c:v>
                </c:pt>
                <c:pt idx="131372">
                  <c:v>65686</c:v>
                </c:pt>
                <c:pt idx="131373">
                  <c:v>65686.5</c:v>
                </c:pt>
                <c:pt idx="131374">
                  <c:v>65687</c:v>
                </c:pt>
                <c:pt idx="131375">
                  <c:v>65687.5</c:v>
                </c:pt>
                <c:pt idx="131376">
                  <c:v>65688</c:v>
                </c:pt>
                <c:pt idx="131377">
                  <c:v>65688.5</c:v>
                </c:pt>
                <c:pt idx="131378">
                  <c:v>65689</c:v>
                </c:pt>
                <c:pt idx="131379">
                  <c:v>65689.5</c:v>
                </c:pt>
                <c:pt idx="131380">
                  <c:v>65690</c:v>
                </c:pt>
                <c:pt idx="131381">
                  <c:v>65690.5</c:v>
                </c:pt>
                <c:pt idx="131382">
                  <c:v>65691</c:v>
                </c:pt>
                <c:pt idx="131383">
                  <c:v>65691.5</c:v>
                </c:pt>
                <c:pt idx="131384">
                  <c:v>65692</c:v>
                </c:pt>
                <c:pt idx="131385">
                  <c:v>65692.5</c:v>
                </c:pt>
                <c:pt idx="131386">
                  <c:v>65693</c:v>
                </c:pt>
                <c:pt idx="131387">
                  <c:v>65693.5</c:v>
                </c:pt>
                <c:pt idx="131388">
                  <c:v>65694</c:v>
                </c:pt>
                <c:pt idx="131389">
                  <c:v>65694.5</c:v>
                </c:pt>
                <c:pt idx="131390">
                  <c:v>65695</c:v>
                </c:pt>
                <c:pt idx="131391">
                  <c:v>65695.5</c:v>
                </c:pt>
                <c:pt idx="131392">
                  <c:v>65696</c:v>
                </c:pt>
                <c:pt idx="131393">
                  <c:v>65696.5</c:v>
                </c:pt>
                <c:pt idx="131394">
                  <c:v>65697</c:v>
                </c:pt>
                <c:pt idx="131395">
                  <c:v>65697.5</c:v>
                </c:pt>
                <c:pt idx="131396">
                  <c:v>65698</c:v>
                </c:pt>
                <c:pt idx="131397">
                  <c:v>65698.5</c:v>
                </c:pt>
                <c:pt idx="131398">
                  <c:v>65699</c:v>
                </c:pt>
                <c:pt idx="131399">
                  <c:v>65699.5</c:v>
                </c:pt>
                <c:pt idx="131400">
                  <c:v>65700</c:v>
                </c:pt>
                <c:pt idx="131401">
                  <c:v>65700.5</c:v>
                </c:pt>
                <c:pt idx="131402">
                  <c:v>65701</c:v>
                </c:pt>
                <c:pt idx="131403">
                  <c:v>65701.5</c:v>
                </c:pt>
                <c:pt idx="131404">
                  <c:v>65702</c:v>
                </c:pt>
                <c:pt idx="131405">
                  <c:v>65702.5</c:v>
                </c:pt>
                <c:pt idx="131406">
                  <c:v>65703</c:v>
                </c:pt>
                <c:pt idx="131407">
                  <c:v>65703.5</c:v>
                </c:pt>
                <c:pt idx="131408">
                  <c:v>65704</c:v>
                </c:pt>
                <c:pt idx="131409">
                  <c:v>65704.5</c:v>
                </c:pt>
                <c:pt idx="131410">
                  <c:v>65705</c:v>
                </c:pt>
                <c:pt idx="131411">
                  <c:v>65705.5</c:v>
                </c:pt>
                <c:pt idx="131412">
                  <c:v>65706</c:v>
                </c:pt>
                <c:pt idx="131413">
                  <c:v>65706.5</c:v>
                </c:pt>
                <c:pt idx="131414">
                  <c:v>65707</c:v>
                </c:pt>
                <c:pt idx="131415">
                  <c:v>65707.5</c:v>
                </c:pt>
                <c:pt idx="131416">
                  <c:v>65708</c:v>
                </c:pt>
                <c:pt idx="131417">
                  <c:v>65708.5</c:v>
                </c:pt>
                <c:pt idx="131418">
                  <c:v>65709</c:v>
                </c:pt>
                <c:pt idx="131419">
                  <c:v>65709.5</c:v>
                </c:pt>
                <c:pt idx="131420">
                  <c:v>65710</c:v>
                </c:pt>
                <c:pt idx="131421">
                  <c:v>65710.5</c:v>
                </c:pt>
                <c:pt idx="131422">
                  <c:v>65711</c:v>
                </c:pt>
                <c:pt idx="131423">
                  <c:v>65711.5</c:v>
                </c:pt>
                <c:pt idx="131424">
                  <c:v>65712</c:v>
                </c:pt>
                <c:pt idx="131425">
                  <c:v>65712.5</c:v>
                </c:pt>
                <c:pt idx="131426">
                  <c:v>65713</c:v>
                </c:pt>
                <c:pt idx="131427">
                  <c:v>65713.5</c:v>
                </c:pt>
                <c:pt idx="131428">
                  <c:v>65714</c:v>
                </c:pt>
                <c:pt idx="131429">
                  <c:v>65714.5</c:v>
                </c:pt>
                <c:pt idx="131430">
                  <c:v>65715</c:v>
                </c:pt>
                <c:pt idx="131431">
                  <c:v>65715.5</c:v>
                </c:pt>
                <c:pt idx="131432">
                  <c:v>65716</c:v>
                </c:pt>
                <c:pt idx="131433">
                  <c:v>65716.5</c:v>
                </c:pt>
                <c:pt idx="131434">
                  <c:v>65717</c:v>
                </c:pt>
                <c:pt idx="131435">
                  <c:v>65717.5</c:v>
                </c:pt>
                <c:pt idx="131436">
                  <c:v>65718</c:v>
                </c:pt>
                <c:pt idx="131437">
                  <c:v>65718.5</c:v>
                </c:pt>
                <c:pt idx="131438">
                  <c:v>65719</c:v>
                </c:pt>
                <c:pt idx="131439">
                  <c:v>65719.5</c:v>
                </c:pt>
                <c:pt idx="131440">
                  <c:v>65720</c:v>
                </c:pt>
                <c:pt idx="131441">
                  <c:v>65720.5</c:v>
                </c:pt>
                <c:pt idx="131442">
                  <c:v>65721</c:v>
                </c:pt>
                <c:pt idx="131443">
                  <c:v>65721.5</c:v>
                </c:pt>
                <c:pt idx="131444">
                  <c:v>65722</c:v>
                </c:pt>
                <c:pt idx="131445">
                  <c:v>65722.5</c:v>
                </c:pt>
                <c:pt idx="131446">
                  <c:v>65723</c:v>
                </c:pt>
                <c:pt idx="131447">
                  <c:v>65723.5</c:v>
                </c:pt>
                <c:pt idx="131448">
                  <c:v>65724</c:v>
                </c:pt>
                <c:pt idx="131449">
                  <c:v>65724.5</c:v>
                </c:pt>
                <c:pt idx="131450">
                  <c:v>65725</c:v>
                </c:pt>
                <c:pt idx="131451">
                  <c:v>65725.5</c:v>
                </c:pt>
                <c:pt idx="131452">
                  <c:v>65726</c:v>
                </c:pt>
                <c:pt idx="131453">
                  <c:v>65726.5</c:v>
                </c:pt>
                <c:pt idx="131454">
                  <c:v>65727</c:v>
                </c:pt>
                <c:pt idx="131455">
                  <c:v>65727.5</c:v>
                </c:pt>
                <c:pt idx="131456">
                  <c:v>65728</c:v>
                </c:pt>
                <c:pt idx="131457">
                  <c:v>65728.5</c:v>
                </c:pt>
                <c:pt idx="131458">
                  <c:v>65729</c:v>
                </c:pt>
                <c:pt idx="131459">
                  <c:v>65729.5</c:v>
                </c:pt>
                <c:pt idx="131460">
                  <c:v>65730</c:v>
                </c:pt>
                <c:pt idx="131461">
                  <c:v>65730.5</c:v>
                </c:pt>
                <c:pt idx="131462">
                  <c:v>65731</c:v>
                </c:pt>
                <c:pt idx="131463">
                  <c:v>65731.5</c:v>
                </c:pt>
                <c:pt idx="131464">
                  <c:v>65732</c:v>
                </c:pt>
                <c:pt idx="131465">
                  <c:v>65732.5</c:v>
                </c:pt>
                <c:pt idx="131466">
                  <c:v>65733</c:v>
                </c:pt>
                <c:pt idx="131467">
                  <c:v>65733.5</c:v>
                </c:pt>
                <c:pt idx="131468">
                  <c:v>65734</c:v>
                </c:pt>
                <c:pt idx="131469">
                  <c:v>65734.5</c:v>
                </c:pt>
                <c:pt idx="131470">
                  <c:v>65735</c:v>
                </c:pt>
                <c:pt idx="131471">
                  <c:v>65735.5</c:v>
                </c:pt>
                <c:pt idx="131472">
                  <c:v>65736</c:v>
                </c:pt>
                <c:pt idx="131473">
                  <c:v>65736.5</c:v>
                </c:pt>
                <c:pt idx="131474">
                  <c:v>65737</c:v>
                </c:pt>
                <c:pt idx="131475">
                  <c:v>65737.5</c:v>
                </c:pt>
                <c:pt idx="131476">
                  <c:v>65738</c:v>
                </c:pt>
                <c:pt idx="131477">
                  <c:v>65738.5</c:v>
                </c:pt>
                <c:pt idx="131478">
                  <c:v>65739</c:v>
                </c:pt>
                <c:pt idx="131479">
                  <c:v>65739.5</c:v>
                </c:pt>
                <c:pt idx="131480">
                  <c:v>65740</c:v>
                </c:pt>
                <c:pt idx="131481">
                  <c:v>65740.5</c:v>
                </c:pt>
                <c:pt idx="131482">
                  <c:v>65741</c:v>
                </c:pt>
                <c:pt idx="131483">
                  <c:v>65741.5</c:v>
                </c:pt>
                <c:pt idx="131484">
                  <c:v>65742</c:v>
                </c:pt>
                <c:pt idx="131485">
                  <c:v>65742.5</c:v>
                </c:pt>
                <c:pt idx="131486">
                  <c:v>65743</c:v>
                </c:pt>
                <c:pt idx="131487">
                  <c:v>65743.5</c:v>
                </c:pt>
                <c:pt idx="131488">
                  <c:v>65744</c:v>
                </c:pt>
                <c:pt idx="131489">
                  <c:v>65744.5</c:v>
                </c:pt>
                <c:pt idx="131490">
                  <c:v>65745</c:v>
                </c:pt>
                <c:pt idx="131491">
                  <c:v>65745.5</c:v>
                </c:pt>
                <c:pt idx="131492">
                  <c:v>65746</c:v>
                </c:pt>
                <c:pt idx="131493">
                  <c:v>65746.5</c:v>
                </c:pt>
                <c:pt idx="131494">
                  <c:v>65747</c:v>
                </c:pt>
                <c:pt idx="131495">
                  <c:v>65747.5</c:v>
                </c:pt>
                <c:pt idx="131496">
                  <c:v>65748</c:v>
                </c:pt>
                <c:pt idx="131497">
                  <c:v>65748.5</c:v>
                </c:pt>
                <c:pt idx="131498">
                  <c:v>65749</c:v>
                </c:pt>
                <c:pt idx="131499">
                  <c:v>65749.5</c:v>
                </c:pt>
                <c:pt idx="131500">
                  <c:v>65750</c:v>
                </c:pt>
                <c:pt idx="131501">
                  <c:v>65750.5</c:v>
                </c:pt>
                <c:pt idx="131502">
                  <c:v>65751</c:v>
                </c:pt>
                <c:pt idx="131503">
                  <c:v>65751.5</c:v>
                </c:pt>
                <c:pt idx="131504">
                  <c:v>65752</c:v>
                </c:pt>
                <c:pt idx="131505">
                  <c:v>65752.5</c:v>
                </c:pt>
                <c:pt idx="131506">
                  <c:v>65753</c:v>
                </c:pt>
                <c:pt idx="131507">
                  <c:v>65753.5</c:v>
                </c:pt>
                <c:pt idx="131508">
                  <c:v>65754</c:v>
                </c:pt>
                <c:pt idx="131509">
                  <c:v>65754.5</c:v>
                </c:pt>
                <c:pt idx="131510">
                  <c:v>65755</c:v>
                </c:pt>
                <c:pt idx="131511">
                  <c:v>65755.5</c:v>
                </c:pt>
                <c:pt idx="131512">
                  <c:v>65756</c:v>
                </c:pt>
                <c:pt idx="131513">
                  <c:v>65756.5</c:v>
                </c:pt>
                <c:pt idx="131514">
                  <c:v>65757</c:v>
                </c:pt>
                <c:pt idx="131515">
                  <c:v>65757.5</c:v>
                </c:pt>
                <c:pt idx="131516">
                  <c:v>65758</c:v>
                </c:pt>
                <c:pt idx="131517">
                  <c:v>65758.5</c:v>
                </c:pt>
                <c:pt idx="131518">
                  <c:v>65759</c:v>
                </c:pt>
                <c:pt idx="131519">
                  <c:v>65759.5</c:v>
                </c:pt>
                <c:pt idx="131520">
                  <c:v>65760</c:v>
                </c:pt>
                <c:pt idx="131521">
                  <c:v>65760.5</c:v>
                </c:pt>
                <c:pt idx="131522">
                  <c:v>65761</c:v>
                </c:pt>
                <c:pt idx="131523">
                  <c:v>65761.5</c:v>
                </c:pt>
                <c:pt idx="131524">
                  <c:v>65762</c:v>
                </c:pt>
                <c:pt idx="131525">
                  <c:v>65762.5</c:v>
                </c:pt>
                <c:pt idx="131526">
                  <c:v>65763</c:v>
                </c:pt>
                <c:pt idx="131527">
                  <c:v>65763.5</c:v>
                </c:pt>
                <c:pt idx="131528">
                  <c:v>65764</c:v>
                </c:pt>
                <c:pt idx="131529">
                  <c:v>65764.5</c:v>
                </c:pt>
                <c:pt idx="131530">
                  <c:v>65765</c:v>
                </c:pt>
                <c:pt idx="131531">
                  <c:v>65765.5</c:v>
                </c:pt>
                <c:pt idx="131532">
                  <c:v>65766</c:v>
                </c:pt>
                <c:pt idx="131533">
                  <c:v>65766.5</c:v>
                </c:pt>
                <c:pt idx="131534">
                  <c:v>65767</c:v>
                </c:pt>
                <c:pt idx="131535">
                  <c:v>65767.5</c:v>
                </c:pt>
                <c:pt idx="131536">
                  <c:v>65768</c:v>
                </c:pt>
                <c:pt idx="131537">
                  <c:v>65768.5</c:v>
                </c:pt>
                <c:pt idx="131538">
                  <c:v>65769</c:v>
                </c:pt>
                <c:pt idx="131539">
                  <c:v>65769.5</c:v>
                </c:pt>
                <c:pt idx="131540">
                  <c:v>65770</c:v>
                </c:pt>
                <c:pt idx="131541">
                  <c:v>65770.5</c:v>
                </c:pt>
                <c:pt idx="131542">
                  <c:v>65771</c:v>
                </c:pt>
                <c:pt idx="131543">
                  <c:v>65771.5</c:v>
                </c:pt>
                <c:pt idx="131544">
                  <c:v>65772</c:v>
                </c:pt>
                <c:pt idx="131545">
                  <c:v>65772.5</c:v>
                </c:pt>
                <c:pt idx="131546">
                  <c:v>65773</c:v>
                </c:pt>
                <c:pt idx="131547">
                  <c:v>65773.5</c:v>
                </c:pt>
                <c:pt idx="131548">
                  <c:v>65774</c:v>
                </c:pt>
                <c:pt idx="131549">
                  <c:v>65774.5</c:v>
                </c:pt>
                <c:pt idx="131550">
                  <c:v>65775</c:v>
                </c:pt>
                <c:pt idx="131551">
                  <c:v>65775.5</c:v>
                </c:pt>
                <c:pt idx="131552">
                  <c:v>65776</c:v>
                </c:pt>
                <c:pt idx="131553">
                  <c:v>65776.5</c:v>
                </c:pt>
                <c:pt idx="131554">
                  <c:v>65777</c:v>
                </c:pt>
                <c:pt idx="131555">
                  <c:v>65777.5</c:v>
                </c:pt>
                <c:pt idx="131556">
                  <c:v>65778</c:v>
                </c:pt>
                <c:pt idx="131557">
                  <c:v>65778.5</c:v>
                </c:pt>
                <c:pt idx="131558">
                  <c:v>65779</c:v>
                </c:pt>
                <c:pt idx="131559">
                  <c:v>65779.5</c:v>
                </c:pt>
                <c:pt idx="131560">
                  <c:v>65780</c:v>
                </c:pt>
                <c:pt idx="131561">
                  <c:v>65780.5</c:v>
                </c:pt>
                <c:pt idx="131562">
                  <c:v>65781</c:v>
                </c:pt>
                <c:pt idx="131563">
                  <c:v>65781.5</c:v>
                </c:pt>
                <c:pt idx="131564">
                  <c:v>65782</c:v>
                </c:pt>
                <c:pt idx="131565">
                  <c:v>65782.5</c:v>
                </c:pt>
                <c:pt idx="131566">
                  <c:v>65783</c:v>
                </c:pt>
                <c:pt idx="131567">
                  <c:v>65783.5</c:v>
                </c:pt>
                <c:pt idx="131568">
                  <c:v>65784</c:v>
                </c:pt>
                <c:pt idx="131569">
                  <c:v>65784.5</c:v>
                </c:pt>
                <c:pt idx="131570">
                  <c:v>65785</c:v>
                </c:pt>
                <c:pt idx="131571">
                  <c:v>65785.5</c:v>
                </c:pt>
                <c:pt idx="131572">
                  <c:v>65786</c:v>
                </c:pt>
                <c:pt idx="131573">
                  <c:v>65786.5</c:v>
                </c:pt>
                <c:pt idx="131574">
                  <c:v>65787</c:v>
                </c:pt>
                <c:pt idx="131575">
                  <c:v>65787.5</c:v>
                </c:pt>
                <c:pt idx="131576">
                  <c:v>65788</c:v>
                </c:pt>
                <c:pt idx="131577">
                  <c:v>65788.5</c:v>
                </c:pt>
                <c:pt idx="131578">
                  <c:v>65789</c:v>
                </c:pt>
                <c:pt idx="131579">
                  <c:v>65789.5</c:v>
                </c:pt>
                <c:pt idx="131580">
                  <c:v>65790</c:v>
                </c:pt>
                <c:pt idx="131581">
                  <c:v>65790.5</c:v>
                </c:pt>
                <c:pt idx="131582">
                  <c:v>65791</c:v>
                </c:pt>
                <c:pt idx="131583">
                  <c:v>65791.5</c:v>
                </c:pt>
                <c:pt idx="131584">
                  <c:v>65792</c:v>
                </c:pt>
                <c:pt idx="131585">
                  <c:v>65792.5</c:v>
                </c:pt>
                <c:pt idx="131586">
                  <c:v>65793</c:v>
                </c:pt>
                <c:pt idx="131587">
                  <c:v>65793.5</c:v>
                </c:pt>
                <c:pt idx="131588">
                  <c:v>65794</c:v>
                </c:pt>
                <c:pt idx="131589">
                  <c:v>65794.5</c:v>
                </c:pt>
                <c:pt idx="131590">
                  <c:v>65795</c:v>
                </c:pt>
                <c:pt idx="131591">
                  <c:v>65795.5</c:v>
                </c:pt>
                <c:pt idx="131592">
                  <c:v>65796</c:v>
                </c:pt>
                <c:pt idx="131593">
                  <c:v>65796.5</c:v>
                </c:pt>
                <c:pt idx="131594">
                  <c:v>65797</c:v>
                </c:pt>
                <c:pt idx="131595">
                  <c:v>65797.5</c:v>
                </c:pt>
                <c:pt idx="131596">
                  <c:v>65798</c:v>
                </c:pt>
                <c:pt idx="131597">
                  <c:v>65798.5</c:v>
                </c:pt>
                <c:pt idx="131598">
                  <c:v>65799</c:v>
                </c:pt>
                <c:pt idx="131599">
                  <c:v>65799.5</c:v>
                </c:pt>
                <c:pt idx="131600">
                  <c:v>65800</c:v>
                </c:pt>
                <c:pt idx="131601">
                  <c:v>65800.5</c:v>
                </c:pt>
                <c:pt idx="131602">
                  <c:v>65801</c:v>
                </c:pt>
                <c:pt idx="131603">
                  <c:v>65801.5</c:v>
                </c:pt>
                <c:pt idx="131604">
                  <c:v>65802</c:v>
                </c:pt>
                <c:pt idx="131605">
                  <c:v>65802.5</c:v>
                </c:pt>
                <c:pt idx="131606">
                  <c:v>65803</c:v>
                </c:pt>
                <c:pt idx="131607">
                  <c:v>65803.5</c:v>
                </c:pt>
                <c:pt idx="131608">
                  <c:v>65804</c:v>
                </c:pt>
                <c:pt idx="131609">
                  <c:v>65804.5</c:v>
                </c:pt>
                <c:pt idx="131610">
                  <c:v>65805</c:v>
                </c:pt>
                <c:pt idx="131611">
                  <c:v>65805.5</c:v>
                </c:pt>
                <c:pt idx="131612">
                  <c:v>65806</c:v>
                </c:pt>
                <c:pt idx="131613">
                  <c:v>65806.5</c:v>
                </c:pt>
                <c:pt idx="131614">
                  <c:v>65807</c:v>
                </c:pt>
                <c:pt idx="131615">
                  <c:v>65807.5</c:v>
                </c:pt>
                <c:pt idx="131616">
                  <c:v>65808</c:v>
                </c:pt>
                <c:pt idx="131617">
                  <c:v>65808.5</c:v>
                </c:pt>
                <c:pt idx="131618">
                  <c:v>65809</c:v>
                </c:pt>
                <c:pt idx="131619">
                  <c:v>65809.5</c:v>
                </c:pt>
                <c:pt idx="131620">
                  <c:v>65810</c:v>
                </c:pt>
                <c:pt idx="131621">
                  <c:v>65810.5</c:v>
                </c:pt>
                <c:pt idx="131622">
                  <c:v>65811</c:v>
                </c:pt>
                <c:pt idx="131623">
                  <c:v>65811.5</c:v>
                </c:pt>
                <c:pt idx="131624">
                  <c:v>65812</c:v>
                </c:pt>
                <c:pt idx="131625">
                  <c:v>65812.5</c:v>
                </c:pt>
                <c:pt idx="131626">
                  <c:v>65813</c:v>
                </c:pt>
                <c:pt idx="131627">
                  <c:v>65813.5</c:v>
                </c:pt>
                <c:pt idx="131628">
                  <c:v>65814</c:v>
                </c:pt>
                <c:pt idx="131629">
                  <c:v>65814.5</c:v>
                </c:pt>
                <c:pt idx="131630">
                  <c:v>65815</c:v>
                </c:pt>
                <c:pt idx="131631">
                  <c:v>65815.5</c:v>
                </c:pt>
                <c:pt idx="131632">
                  <c:v>65816</c:v>
                </c:pt>
                <c:pt idx="131633">
                  <c:v>65816.5</c:v>
                </c:pt>
                <c:pt idx="131634">
                  <c:v>65817</c:v>
                </c:pt>
                <c:pt idx="131635">
                  <c:v>65817.5</c:v>
                </c:pt>
                <c:pt idx="131636">
                  <c:v>65818</c:v>
                </c:pt>
                <c:pt idx="131637">
                  <c:v>65818.5</c:v>
                </c:pt>
                <c:pt idx="131638">
                  <c:v>65819</c:v>
                </c:pt>
                <c:pt idx="131639">
                  <c:v>65819.5</c:v>
                </c:pt>
                <c:pt idx="131640">
                  <c:v>65820</c:v>
                </c:pt>
                <c:pt idx="131641">
                  <c:v>65820.5</c:v>
                </c:pt>
                <c:pt idx="131642">
                  <c:v>65821</c:v>
                </c:pt>
                <c:pt idx="131643">
                  <c:v>65821.5</c:v>
                </c:pt>
                <c:pt idx="131644">
                  <c:v>65822</c:v>
                </c:pt>
                <c:pt idx="131645">
                  <c:v>65822.5</c:v>
                </c:pt>
                <c:pt idx="131646">
                  <c:v>65823</c:v>
                </c:pt>
                <c:pt idx="131647">
                  <c:v>65823.5</c:v>
                </c:pt>
                <c:pt idx="131648">
                  <c:v>65824</c:v>
                </c:pt>
                <c:pt idx="131649">
                  <c:v>65824.5</c:v>
                </c:pt>
                <c:pt idx="131650">
                  <c:v>65825</c:v>
                </c:pt>
                <c:pt idx="131651">
                  <c:v>65825.5</c:v>
                </c:pt>
                <c:pt idx="131652">
                  <c:v>65826</c:v>
                </c:pt>
                <c:pt idx="131653">
                  <c:v>65826.5</c:v>
                </c:pt>
                <c:pt idx="131654">
                  <c:v>65827</c:v>
                </c:pt>
                <c:pt idx="131655">
                  <c:v>65827.5</c:v>
                </c:pt>
                <c:pt idx="131656">
                  <c:v>65828</c:v>
                </c:pt>
                <c:pt idx="131657">
                  <c:v>65828.5</c:v>
                </c:pt>
                <c:pt idx="131658">
                  <c:v>65829</c:v>
                </c:pt>
                <c:pt idx="131659">
                  <c:v>65829.5</c:v>
                </c:pt>
                <c:pt idx="131660">
                  <c:v>65830</c:v>
                </c:pt>
                <c:pt idx="131661">
                  <c:v>65830.5</c:v>
                </c:pt>
                <c:pt idx="131662">
                  <c:v>65831</c:v>
                </c:pt>
                <c:pt idx="131663">
                  <c:v>65831.5</c:v>
                </c:pt>
                <c:pt idx="131664">
                  <c:v>65832</c:v>
                </c:pt>
                <c:pt idx="131665">
                  <c:v>65832.5</c:v>
                </c:pt>
                <c:pt idx="131666">
                  <c:v>65833</c:v>
                </c:pt>
                <c:pt idx="131667">
                  <c:v>65833.5</c:v>
                </c:pt>
                <c:pt idx="131668">
                  <c:v>65834</c:v>
                </c:pt>
                <c:pt idx="131669">
                  <c:v>65834.5</c:v>
                </c:pt>
                <c:pt idx="131670">
                  <c:v>65835</c:v>
                </c:pt>
                <c:pt idx="131671">
                  <c:v>65835.5</c:v>
                </c:pt>
                <c:pt idx="131672">
                  <c:v>65836</c:v>
                </c:pt>
                <c:pt idx="131673">
                  <c:v>65836.5</c:v>
                </c:pt>
                <c:pt idx="131674">
                  <c:v>65837</c:v>
                </c:pt>
                <c:pt idx="131675">
                  <c:v>65837.5</c:v>
                </c:pt>
                <c:pt idx="131676">
                  <c:v>65838</c:v>
                </c:pt>
                <c:pt idx="131677">
                  <c:v>65838.5</c:v>
                </c:pt>
                <c:pt idx="131678">
                  <c:v>65839</c:v>
                </c:pt>
                <c:pt idx="131679">
                  <c:v>65839.5</c:v>
                </c:pt>
                <c:pt idx="131680">
                  <c:v>65840</c:v>
                </c:pt>
                <c:pt idx="131681">
                  <c:v>65840.5</c:v>
                </c:pt>
                <c:pt idx="131682">
                  <c:v>65841</c:v>
                </c:pt>
                <c:pt idx="131683">
                  <c:v>65841.5</c:v>
                </c:pt>
                <c:pt idx="131684">
                  <c:v>65842</c:v>
                </c:pt>
                <c:pt idx="131685">
                  <c:v>65842.5</c:v>
                </c:pt>
                <c:pt idx="131686">
                  <c:v>65843</c:v>
                </c:pt>
                <c:pt idx="131687">
                  <c:v>65843.5</c:v>
                </c:pt>
                <c:pt idx="131688">
                  <c:v>65844</c:v>
                </c:pt>
                <c:pt idx="131689">
                  <c:v>65844.5</c:v>
                </c:pt>
                <c:pt idx="131690">
                  <c:v>65845</c:v>
                </c:pt>
                <c:pt idx="131691">
                  <c:v>65845.5</c:v>
                </c:pt>
                <c:pt idx="131692">
                  <c:v>65846</c:v>
                </c:pt>
                <c:pt idx="131693">
                  <c:v>65846.5</c:v>
                </c:pt>
                <c:pt idx="131694">
                  <c:v>65847</c:v>
                </c:pt>
                <c:pt idx="131695">
                  <c:v>65847.5</c:v>
                </c:pt>
                <c:pt idx="131696">
                  <c:v>65848</c:v>
                </c:pt>
                <c:pt idx="131697">
                  <c:v>65848.5</c:v>
                </c:pt>
                <c:pt idx="131698">
                  <c:v>65849</c:v>
                </c:pt>
                <c:pt idx="131699">
                  <c:v>65849.5</c:v>
                </c:pt>
                <c:pt idx="131700">
                  <c:v>65850</c:v>
                </c:pt>
                <c:pt idx="131701">
                  <c:v>65850.5</c:v>
                </c:pt>
                <c:pt idx="131702">
                  <c:v>65851</c:v>
                </c:pt>
                <c:pt idx="131703">
                  <c:v>65851.5</c:v>
                </c:pt>
                <c:pt idx="131704">
                  <c:v>65852</c:v>
                </c:pt>
                <c:pt idx="131705">
                  <c:v>65852.5</c:v>
                </c:pt>
                <c:pt idx="131706">
                  <c:v>65853</c:v>
                </c:pt>
                <c:pt idx="131707">
                  <c:v>65853.5</c:v>
                </c:pt>
                <c:pt idx="131708">
                  <c:v>65854</c:v>
                </c:pt>
                <c:pt idx="131709">
                  <c:v>65854.5</c:v>
                </c:pt>
                <c:pt idx="131710">
                  <c:v>65855</c:v>
                </c:pt>
                <c:pt idx="131711">
                  <c:v>65855.5</c:v>
                </c:pt>
                <c:pt idx="131712">
                  <c:v>65856</c:v>
                </c:pt>
                <c:pt idx="131713">
                  <c:v>65856.5</c:v>
                </c:pt>
                <c:pt idx="131714">
                  <c:v>65857</c:v>
                </c:pt>
                <c:pt idx="131715">
                  <c:v>65857.5</c:v>
                </c:pt>
                <c:pt idx="131716">
                  <c:v>65858</c:v>
                </c:pt>
                <c:pt idx="131717">
                  <c:v>65858.5</c:v>
                </c:pt>
                <c:pt idx="131718">
                  <c:v>65859</c:v>
                </c:pt>
                <c:pt idx="131719">
                  <c:v>65859.5</c:v>
                </c:pt>
                <c:pt idx="131720">
                  <c:v>65860</c:v>
                </c:pt>
                <c:pt idx="131721">
                  <c:v>65860.5</c:v>
                </c:pt>
                <c:pt idx="131722">
                  <c:v>65861</c:v>
                </c:pt>
                <c:pt idx="131723">
                  <c:v>65861.5</c:v>
                </c:pt>
                <c:pt idx="131724">
                  <c:v>65862</c:v>
                </c:pt>
                <c:pt idx="131725">
                  <c:v>65862.5</c:v>
                </c:pt>
                <c:pt idx="131726">
                  <c:v>65863</c:v>
                </c:pt>
                <c:pt idx="131727">
                  <c:v>65863.5</c:v>
                </c:pt>
                <c:pt idx="131728">
                  <c:v>65864</c:v>
                </c:pt>
                <c:pt idx="131729">
                  <c:v>65864.5</c:v>
                </c:pt>
                <c:pt idx="131730">
                  <c:v>65865</c:v>
                </c:pt>
                <c:pt idx="131731">
                  <c:v>65865.5</c:v>
                </c:pt>
                <c:pt idx="131732">
                  <c:v>65866</c:v>
                </c:pt>
                <c:pt idx="131733">
                  <c:v>65866.5</c:v>
                </c:pt>
                <c:pt idx="131734">
                  <c:v>65867</c:v>
                </c:pt>
                <c:pt idx="131735">
                  <c:v>65867.5</c:v>
                </c:pt>
                <c:pt idx="131736">
                  <c:v>65868</c:v>
                </c:pt>
                <c:pt idx="131737">
                  <c:v>65868.5</c:v>
                </c:pt>
                <c:pt idx="131738">
                  <c:v>65869</c:v>
                </c:pt>
                <c:pt idx="131739">
                  <c:v>65869.5</c:v>
                </c:pt>
                <c:pt idx="131740">
                  <c:v>65870</c:v>
                </c:pt>
                <c:pt idx="131741">
                  <c:v>65870.5</c:v>
                </c:pt>
                <c:pt idx="131742">
                  <c:v>65871</c:v>
                </c:pt>
                <c:pt idx="131743">
                  <c:v>65871.5</c:v>
                </c:pt>
                <c:pt idx="131744">
                  <c:v>65872</c:v>
                </c:pt>
                <c:pt idx="131745">
                  <c:v>65872.5</c:v>
                </c:pt>
                <c:pt idx="131746">
                  <c:v>65873</c:v>
                </c:pt>
                <c:pt idx="131747">
                  <c:v>65873.5</c:v>
                </c:pt>
                <c:pt idx="131748">
                  <c:v>65874</c:v>
                </c:pt>
                <c:pt idx="131749">
                  <c:v>65874.5</c:v>
                </c:pt>
                <c:pt idx="131750">
                  <c:v>65875</c:v>
                </c:pt>
                <c:pt idx="131751">
                  <c:v>65875.5</c:v>
                </c:pt>
                <c:pt idx="131752">
                  <c:v>65876</c:v>
                </c:pt>
                <c:pt idx="131753">
                  <c:v>65876.5</c:v>
                </c:pt>
                <c:pt idx="131754">
                  <c:v>65877</c:v>
                </c:pt>
                <c:pt idx="131755">
                  <c:v>65877.5</c:v>
                </c:pt>
                <c:pt idx="131756">
                  <c:v>65878</c:v>
                </c:pt>
                <c:pt idx="131757">
                  <c:v>65878.5</c:v>
                </c:pt>
                <c:pt idx="131758">
                  <c:v>65879</c:v>
                </c:pt>
                <c:pt idx="131759">
                  <c:v>65879.5</c:v>
                </c:pt>
                <c:pt idx="131760">
                  <c:v>65880</c:v>
                </c:pt>
                <c:pt idx="131761">
                  <c:v>65880.5</c:v>
                </c:pt>
                <c:pt idx="131762">
                  <c:v>65881</c:v>
                </c:pt>
                <c:pt idx="131763">
                  <c:v>65881.5</c:v>
                </c:pt>
                <c:pt idx="131764">
                  <c:v>65882</c:v>
                </c:pt>
                <c:pt idx="131765">
                  <c:v>65882.5</c:v>
                </c:pt>
                <c:pt idx="131766">
                  <c:v>65883</c:v>
                </c:pt>
                <c:pt idx="131767">
                  <c:v>65883.5</c:v>
                </c:pt>
                <c:pt idx="131768">
                  <c:v>65884</c:v>
                </c:pt>
                <c:pt idx="131769">
                  <c:v>65884.5</c:v>
                </c:pt>
                <c:pt idx="131770">
                  <c:v>65885</c:v>
                </c:pt>
                <c:pt idx="131771">
                  <c:v>65885.5</c:v>
                </c:pt>
                <c:pt idx="131772">
                  <c:v>65886</c:v>
                </c:pt>
                <c:pt idx="131773">
                  <c:v>65886.5</c:v>
                </c:pt>
                <c:pt idx="131774">
                  <c:v>65887</c:v>
                </c:pt>
                <c:pt idx="131775">
                  <c:v>65887.5</c:v>
                </c:pt>
                <c:pt idx="131776">
                  <c:v>65888</c:v>
                </c:pt>
                <c:pt idx="131777">
                  <c:v>65888.5</c:v>
                </c:pt>
                <c:pt idx="131778">
                  <c:v>65889</c:v>
                </c:pt>
                <c:pt idx="131779">
                  <c:v>65889.5</c:v>
                </c:pt>
                <c:pt idx="131780">
                  <c:v>65890</c:v>
                </c:pt>
                <c:pt idx="131781">
                  <c:v>65890.5</c:v>
                </c:pt>
                <c:pt idx="131782">
                  <c:v>65891</c:v>
                </c:pt>
                <c:pt idx="131783">
                  <c:v>65891.5</c:v>
                </c:pt>
                <c:pt idx="131784">
                  <c:v>65892</c:v>
                </c:pt>
                <c:pt idx="131785">
                  <c:v>65892.5</c:v>
                </c:pt>
                <c:pt idx="131786">
                  <c:v>65893</c:v>
                </c:pt>
                <c:pt idx="131787">
                  <c:v>65893.5</c:v>
                </c:pt>
                <c:pt idx="131788">
                  <c:v>65894</c:v>
                </c:pt>
                <c:pt idx="131789">
                  <c:v>65894.5</c:v>
                </c:pt>
                <c:pt idx="131790">
                  <c:v>65895</c:v>
                </c:pt>
                <c:pt idx="131791">
                  <c:v>65895.5</c:v>
                </c:pt>
                <c:pt idx="131792">
                  <c:v>65896</c:v>
                </c:pt>
                <c:pt idx="131793">
                  <c:v>65896.5</c:v>
                </c:pt>
                <c:pt idx="131794">
                  <c:v>65897</c:v>
                </c:pt>
                <c:pt idx="131795">
                  <c:v>65897.5</c:v>
                </c:pt>
                <c:pt idx="131796">
                  <c:v>65898</c:v>
                </c:pt>
                <c:pt idx="131797">
                  <c:v>65898.5</c:v>
                </c:pt>
                <c:pt idx="131798">
                  <c:v>65899</c:v>
                </c:pt>
                <c:pt idx="131799">
                  <c:v>65899.5</c:v>
                </c:pt>
                <c:pt idx="131800">
                  <c:v>65900</c:v>
                </c:pt>
                <c:pt idx="131801">
                  <c:v>65900.5</c:v>
                </c:pt>
                <c:pt idx="131802">
                  <c:v>65901</c:v>
                </c:pt>
                <c:pt idx="131803">
                  <c:v>65901.5</c:v>
                </c:pt>
                <c:pt idx="131804">
                  <c:v>65902</c:v>
                </c:pt>
                <c:pt idx="131805">
                  <c:v>65902.5</c:v>
                </c:pt>
                <c:pt idx="131806">
                  <c:v>65903</c:v>
                </c:pt>
                <c:pt idx="131807">
                  <c:v>65903.5</c:v>
                </c:pt>
                <c:pt idx="131808">
                  <c:v>65904</c:v>
                </c:pt>
                <c:pt idx="131809">
                  <c:v>65904.5</c:v>
                </c:pt>
                <c:pt idx="131810">
                  <c:v>65905</c:v>
                </c:pt>
                <c:pt idx="131811">
                  <c:v>65905.5</c:v>
                </c:pt>
                <c:pt idx="131812">
                  <c:v>65906</c:v>
                </c:pt>
                <c:pt idx="131813">
                  <c:v>65906.5</c:v>
                </c:pt>
                <c:pt idx="131814">
                  <c:v>65907</c:v>
                </c:pt>
                <c:pt idx="131815">
                  <c:v>65907.5</c:v>
                </c:pt>
                <c:pt idx="131816">
                  <c:v>65908</c:v>
                </c:pt>
                <c:pt idx="131817">
                  <c:v>65908.5</c:v>
                </c:pt>
                <c:pt idx="131818">
                  <c:v>65909</c:v>
                </c:pt>
                <c:pt idx="131819">
                  <c:v>65909.5</c:v>
                </c:pt>
                <c:pt idx="131820">
                  <c:v>65910</c:v>
                </c:pt>
                <c:pt idx="131821">
                  <c:v>65910.5</c:v>
                </c:pt>
                <c:pt idx="131822">
                  <c:v>65911</c:v>
                </c:pt>
                <c:pt idx="131823">
                  <c:v>65911.5</c:v>
                </c:pt>
                <c:pt idx="131824">
                  <c:v>65912</c:v>
                </c:pt>
                <c:pt idx="131825">
                  <c:v>65912.5</c:v>
                </c:pt>
                <c:pt idx="131826">
                  <c:v>65913</c:v>
                </c:pt>
                <c:pt idx="131827">
                  <c:v>65913.5</c:v>
                </c:pt>
                <c:pt idx="131828">
                  <c:v>65914</c:v>
                </c:pt>
                <c:pt idx="131829">
                  <c:v>65914.5</c:v>
                </c:pt>
                <c:pt idx="131830">
                  <c:v>65915</c:v>
                </c:pt>
                <c:pt idx="131831">
                  <c:v>65915.5</c:v>
                </c:pt>
                <c:pt idx="131832">
                  <c:v>65916</c:v>
                </c:pt>
                <c:pt idx="131833">
                  <c:v>65916.5</c:v>
                </c:pt>
                <c:pt idx="131834">
                  <c:v>65917</c:v>
                </c:pt>
                <c:pt idx="131835">
                  <c:v>65917.5</c:v>
                </c:pt>
                <c:pt idx="131836">
                  <c:v>65918</c:v>
                </c:pt>
                <c:pt idx="131837">
                  <c:v>65918.5</c:v>
                </c:pt>
                <c:pt idx="131838">
                  <c:v>65919</c:v>
                </c:pt>
                <c:pt idx="131839">
                  <c:v>65919.5</c:v>
                </c:pt>
                <c:pt idx="131840">
                  <c:v>65920</c:v>
                </c:pt>
                <c:pt idx="131841">
                  <c:v>65920.5</c:v>
                </c:pt>
                <c:pt idx="131842">
                  <c:v>65921</c:v>
                </c:pt>
                <c:pt idx="131843">
                  <c:v>65921.5</c:v>
                </c:pt>
                <c:pt idx="131844">
                  <c:v>65922</c:v>
                </c:pt>
                <c:pt idx="131845">
                  <c:v>65922.5</c:v>
                </c:pt>
                <c:pt idx="131846">
                  <c:v>65923</c:v>
                </c:pt>
                <c:pt idx="131847">
                  <c:v>65923.5</c:v>
                </c:pt>
                <c:pt idx="131848">
                  <c:v>65924</c:v>
                </c:pt>
                <c:pt idx="131849">
                  <c:v>65924.5</c:v>
                </c:pt>
                <c:pt idx="131850">
                  <c:v>65925</c:v>
                </c:pt>
                <c:pt idx="131851">
                  <c:v>65925.5</c:v>
                </c:pt>
                <c:pt idx="131852">
                  <c:v>65926</c:v>
                </c:pt>
                <c:pt idx="131853">
                  <c:v>65926.5</c:v>
                </c:pt>
                <c:pt idx="131854">
                  <c:v>65927</c:v>
                </c:pt>
                <c:pt idx="131855">
                  <c:v>65927.5</c:v>
                </c:pt>
                <c:pt idx="131856">
                  <c:v>65928</c:v>
                </c:pt>
                <c:pt idx="131857">
                  <c:v>65928.5</c:v>
                </c:pt>
                <c:pt idx="131858">
                  <c:v>65929</c:v>
                </c:pt>
                <c:pt idx="131859">
                  <c:v>65929.5</c:v>
                </c:pt>
                <c:pt idx="131860">
                  <c:v>65930</c:v>
                </c:pt>
                <c:pt idx="131861">
                  <c:v>65930.5</c:v>
                </c:pt>
                <c:pt idx="131862">
                  <c:v>65931</c:v>
                </c:pt>
                <c:pt idx="131863">
                  <c:v>65931.5</c:v>
                </c:pt>
                <c:pt idx="131864">
                  <c:v>65932</c:v>
                </c:pt>
                <c:pt idx="131865">
                  <c:v>65932.5</c:v>
                </c:pt>
                <c:pt idx="131866">
                  <c:v>65933</c:v>
                </c:pt>
                <c:pt idx="131867">
                  <c:v>65933.5</c:v>
                </c:pt>
                <c:pt idx="131868">
                  <c:v>65934</c:v>
                </c:pt>
                <c:pt idx="131869">
                  <c:v>65934.5</c:v>
                </c:pt>
                <c:pt idx="131870">
                  <c:v>65935</c:v>
                </c:pt>
                <c:pt idx="131871">
                  <c:v>65935.5</c:v>
                </c:pt>
                <c:pt idx="131872">
                  <c:v>65936</c:v>
                </c:pt>
                <c:pt idx="131873">
                  <c:v>65936.5</c:v>
                </c:pt>
                <c:pt idx="131874">
                  <c:v>65937</c:v>
                </c:pt>
                <c:pt idx="131875">
                  <c:v>65937.5</c:v>
                </c:pt>
                <c:pt idx="131876">
                  <c:v>65938</c:v>
                </c:pt>
                <c:pt idx="131877">
                  <c:v>65938.5</c:v>
                </c:pt>
                <c:pt idx="131878">
                  <c:v>65939</c:v>
                </c:pt>
                <c:pt idx="131879">
                  <c:v>65939.5</c:v>
                </c:pt>
                <c:pt idx="131880">
                  <c:v>65940</c:v>
                </c:pt>
                <c:pt idx="131881">
                  <c:v>65940.5</c:v>
                </c:pt>
                <c:pt idx="131882">
                  <c:v>65941</c:v>
                </c:pt>
                <c:pt idx="131883">
                  <c:v>65941.5</c:v>
                </c:pt>
                <c:pt idx="131884">
                  <c:v>65942</c:v>
                </c:pt>
                <c:pt idx="131885">
                  <c:v>65942.5</c:v>
                </c:pt>
                <c:pt idx="131886">
                  <c:v>65943</c:v>
                </c:pt>
                <c:pt idx="131887">
                  <c:v>65943.5</c:v>
                </c:pt>
                <c:pt idx="131888">
                  <c:v>65944</c:v>
                </c:pt>
                <c:pt idx="131889">
                  <c:v>65944.5</c:v>
                </c:pt>
                <c:pt idx="131890">
                  <c:v>65945</c:v>
                </c:pt>
                <c:pt idx="131891">
                  <c:v>65945.5</c:v>
                </c:pt>
                <c:pt idx="131892">
                  <c:v>65946</c:v>
                </c:pt>
                <c:pt idx="131893">
                  <c:v>65946.5</c:v>
                </c:pt>
                <c:pt idx="131894">
                  <c:v>65947</c:v>
                </c:pt>
                <c:pt idx="131895">
                  <c:v>65947.5</c:v>
                </c:pt>
                <c:pt idx="131896">
                  <c:v>65948</c:v>
                </c:pt>
                <c:pt idx="131897">
                  <c:v>65948.5</c:v>
                </c:pt>
                <c:pt idx="131898">
                  <c:v>65949</c:v>
                </c:pt>
                <c:pt idx="131899">
                  <c:v>65949.5</c:v>
                </c:pt>
                <c:pt idx="131900">
                  <c:v>65950</c:v>
                </c:pt>
                <c:pt idx="131901">
                  <c:v>65950.5</c:v>
                </c:pt>
                <c:pt idx="131902">
                  <c:v>65951</c:v>
                </c:pt>
                <c:pt idx="131903">
                  <c:v>65951.5</c:v>
                </c:pt>
                <c:pt idx="131904">
                  <c:v>65952</c:v>
                </c:pt>
                <c:pt idx="131905">
                  <c:v>65952.5</c:v>
                </c:pt>
                <c:pt idx="131906">
                  <c:v>65953</c:v>
                </c:pt>
                <c:pt idx="131907">
                  <c:v>65953.5</c:v>
                </c:pt>
                <c:pt idx="131908">
                  <c:v>65954</c:v>
                </c:pt>
                <c:pt idx="131909">
                  <c:v>65954.5</c:v>
                </c:pt>
                <c:pt idx="131910">
                  <c:v>65955</c:v>
                </c:pt>
                <c:pt idx="131911">
                  <c:v>65955.5</c:v>
                </c:pt>
                <c:pt idx="131912">
                  <c:v>65956</c:v>
                </c:pt>
                <c:pt idx="131913">
                  <c:v>65956.5</c:v>
                </c:pt>
                <c:pt idx="131914">
                  <c:v>65957</c:v>
                </c:pt>
                <c:pt idx="131915">
                  <c:v>65957.5</c:v>
                </c:pt>
                <c:pt idx="131916">
                  <c:v>65958</c:v>
                </c:pt>
                <c:pt idx="131917">
                  <c:v>65958.5</c:v>
                </c:pt>
                <c:pt idx="131918">
                  <c:v>65959</c:v>
                </c:pt>
                <c:pt idx="131919">
                  <c:v>65959.5</c:v>
                </c:pt>
                <c:pt idx="131920">
                  <c:v>65960</c:v>
                </c:pt>
                <c:pt idx="131921">
                  <c:v>65960.5</c:v>
                </c:pt>
                <c:pt idx="131922">
                  <c:v>65961</c:v>
                </c:pt>
                <c:pt idx="131923">
                  <c:v>65961.5</c:v>
                </c:pt>
                <c:pt idx="131924">
                  <c:v>65962</c:v>
                </c:pt>
                <c:pt idx="131925">
                  <c:v>65962.5</c:v>
                </c:pt>
                <c:pt idx="131926">
                  <c:v>65963</c:v>
                </c:pt>
                <c:pt idx="131927">
                  <c:v>65963.5</c:v>
                </c:pt>
                <c:pt idx="131928">
                  <c:v>65964</c:v>
                </c:pt>
                <c:pt idx="131929">
                  <c:v>65964.5</c:v>
                </c:pt>
                <c:pt idx="131930">
                  <c:v>65965</c:v>
                </c:pt>
                <c:pt idx="131931">
                  <c:v>65965.5</c:v>
                </c:pt>
                <c:pt idx="131932">
                  <c:v>65966</c:v>
                </c:pt>
                <c:pt idx="131933">
                  <c:v>65966.5</c:v>
                </c:pt>
                <c:pt idx="131934">
                  <c:v>65967</c:v>
                </c:pt>
                <c:pt idx="131935">
                  <c:v>65967.5</c:v>
                </c:pt>
                <c:pt idx="131936">
                  <c:v>65968</c:v>
                </c:pt>
                <c:pt idx="131937">
                  <c:v>65968.5</c:v>
                </c:pt>
                <c:pt idx="131938">
                  <c:v>65969</c:v>
                </c:pt>
                <c:pt idx="131939">
                  <c:v>65969.5</c:v>
                </c:pt>
                <c:pt idx="131940">
                  <c:v>65970</c:v>
                </c:pt>
                <c:pt idx="131941">
                  <c:v>65970.5</c:v>
                </c:pt>
                <c:pt idx="131942">
                  <c:v>65971</c:v>
                </c:pt>
                <c:pt idx="131943">
                  <c:v>65971.5</c:v>
                </c:pt>
                <c:pt idx="131944">
                  <c:v>65972</c:v>
                </c:pt>
                <c:pt idx="131945">
                  <c:v>65972.5</c:v>
                </c:pt>
                <c:pt idx="131946">
                  <c:v>65973</c:v>
                </c:pt>
                <c:pt idx="131947">
                  <c:v>65973.5</c:v>
                </c:pt>
                <c:pt idx="131948">
                  <c:v>65974</c:v>
                </c:pt>
                <c:pt idx="131949">
                  <c:v>65974.5</c:v>
                </c:pt>
                <c:pt idx="131950">
                  <c:v>65975</c:v>
                </c:pt>
                <c:pt idx="131951">
                  <c:v>65975.5</c:v>
                </c:pt>
                <c:pt idx="131952">
                  <c:v>65976</c:v>
                </c:pt>
                <c:pt idx="131953">
                  <c:v>65976.5</c:v>
                </c:pt>
                <c:pt idx="131954">
                  <c:v>65977</c:v>
                </c:pt>
                <c:pt idx="131955">
                  <c:v>65977.5</c:v>
                </c:pt>
                <c:pt idx="131956">
                  <c:v>65978</c:v>
                </c:pt>
                <c:pt idx="131957">
                  <c:v>65978.5</c:v>
                </c:pt>
                <c:pt idx="131958">
                  <c:v>65979</c:v>
                </c:pt>
                <c:pt idx="131959">
                  <c:v>65979.5</c:v>
                </c:pt>
                <c:pt idx="131960">
                  <c:v>65980</c:v>
                </c:pt>
                <c:pt idx="131961">
                  <c:v>65980.5</c:v>
                </c:pt>
                <c:pt idx="131962">
                  <c:v>65981</c:v>
                </c:pt>
                <c:pt idx="131963">
                  <c:v>65981.5</c:v>
                </c:pt>
                <c:pt idx="131964">
                  <c:v>65982</c:v>
                </c:pt>
                <c:pt idx="131965">
                  <c:v>65982.5</c:v>
                </c:pt>
                <c:pt idx="131966">
                  <c:v>65983</c:v>
                </c:pt>
                <c:pt idx="131967">
                  <c:v>65983.5</c:v>
                </c:pt>
                <c:pt idx="131968">
                  <c:v>65984</c:v>
                </c:pt>
                <c:pt idx="131969">
                  <c:v>65984.5</c:v>
                </c:pt>
                <c:pt idx="131970">
                  <c:v>65985</c:v>
                </c:pt>
                <c:pt idx="131971">
                  <c:v>65985.5</c:v>
                </c:pt>
                <c:pt idx="131972">
                  <c:v>65986</c:v>
                </c:pt>
                <c:pt idx="131973">
                  <c:v>65986.5</c:v>
                </c:pt>
                <c:pt idx="131974">
                  <c:v>65987</c:v>
                </c:pt>
                <c:pt idx="131975">
                  <c:v>65987.5</c:v>
                </c:pt>
                <c:pt idx="131976">
                  <c:v>65988</c:v>
                </c:pt>
                <c:pt idx="131977">
                  <c:v>65988.5</c:v>
                </c:pt>
                <c:pt idx="131978">
                  <c:v>65989</c:v>
                </c:pt>
                <c:pt idx="131979">
                  <c:v>65989.5</c:v>
                </c:pt>
                <c:pt idx="131980">
                  <c:v>65990</c:v>
                </c:pt>
                <c:pt idx="131981">
                  <c:v>65990.5</c:v>
                </c:pt>
                <c:pt idx="131982">
                  <c:v>65991</c:v>
                </c:pt>
                <c:pt idx="131983">
                  <c:v>65991.5</c:v>
                </c:pt>
                <c:pt idx="131984">
                  <c:v>65992</c:v>
                </c:pt>
                <c:pt idx="131985">
                  <c:v>65992.5</c:v>
                </c:pt>
                <c:pt idx="131986">
                  <c:v>65993</c:v>
                </c:pt>
                <c:pt idx="131987">
                  <c:v>65993.5</c:v>
                </c:pt>
                <c:pt idx="131988">
                  <c:v>65994</c:v>
                </c:pt>
                <c:pt idx="131989">
                  <c:v>65994.5</c:v>
                </c:pt>
                <c:pt idx="131990">
                  <c:v>65995</c:v>
                </c:pt>
                <c:pt idx="131991">
                  <c:v>65995.5</c:v>
                </c:pt>
                <c:pt idx="131992">
                  <c:v>65996</c:v>
                </c:pt>
                <c:pt idx="131993">
                  <c:v>65996.5</c:v>
                </c:pt>
                <c:pt idx="131994">
                  <c:v>65997</c:v>
                </c:pt>
                <c:pt idx="131995">
                  <c:v>65997.5</c:v>
                </c:pt>
                <c:pt idx="131996">
                  <c:v>65998</c:v>
                </c:pt>
                <c:pt idx="131997">
                  <c:v>65998.5</c:v>
                </c:pt>
                <c:pt idx="131998">
                  <c:v>65999</c:v>
                </c:pt>
                <c:pt idx="131999">
                  <c:v>65999.5</c:v>
                </c:pt>
                <c:pt idx="132000">
                  <c:v>66000</c:v>
                </c:pt>
                <c:pt idx="132001">
                  <c:v>66000.5</c:v>
                </c:pt>
                <c:pt idx="132002">
                  <c:v>66001</c:v>
                </c:pt>
                <c:pt idx="132003">
                  <c:v>66001.5</c:v>
                </c:pt>
                <c:pt idx="132004">
                  <c:v>66002</c:v>
                </c:pt>
                <c:pt idx="132005">
                  <c:v>66002.5</c:v>
                </c:pt>
                <c:pt idx="132006">
                  <c:v>66003</c:v>
                </c:pt>
                <c:pt idx="132007">
                  <c:v>66003.5</c:v>
                </c:pt>
                <c:pt idx="132008">
                  <c:v>66004</c:v>
                </c:pt>
                <c:pt idx="132009">
                  <c:v>66004.5</c:v>
                </c:pt>
                <c:pt idx="132010">
                  <c:v>66005</c:v>
                </c:pt>
                <c:pt idx="132011">
                  <c:v>66005.5</c:v>
                </c:pt>
                <c:pt idx="132012">
                  <c:v>66006</c:v>
                </c:pt>
                <c:pt idx="132013">
                  <c:v>66006.5</c:v>
                </c:pt>
                <c:pt idx="132014">
                  <c:v>66007</c:v>
                </c:pt>
                <c:pt idx="132015">
                  <c:v>66007.5</c:v>
                </c:pt>
                <c:pt idx="132016">
                  <c:v>66008</c:v>
                </c:pt>
                <c:pt idx="132017">
                  <c:v>66008.5</c:v>
                </c:pt>
                <c:pt idx="132018">
                  <c:v>66009</c:v>
                </c:pt>
                <c:pt idx="132019">
                  <c:v>66009.5</c:v>
                </c:pt>
                <c:pt idx="132020">
                  <c:v>66010</c:v>
                </c:pt>
                <c:pt idx="132021">
                  <c:v>66010.5</c:v>
                </c:pt>
                <c:pt idx="132022">
                  <c:v>66011</c:v>
                </c:pt>
                <c:pt idx="132023">
                  <c:v>66011.5</c:v>
                </c:pt>
                <c:pt idx="132024">
                  <c:v>66012</c:v>
                </c:pt>
                <c:pt idx="132025">
                  <c:v>66012.5</c:v>
                </c:pt>
                <c:pt idx="132026">
                  <c:v>66013</c:v>
                </c:pt>
                <c:pt idx="132027">
                  <c:v>66013.5</c:v>
                </c:pt>
                <c:pt idx="132028">
                  <c:v>66014</c:v>
                </c:pt>
                <c:pt idx="132029">
                  <c:v>66014.5</c:v>
                </c:pt>
                <c:pt idx="132030">
                  <c:v>66015</c:v>
                </c:pt>
                <c:pt idx="132031">
                  <c:v>66015.5</c:v>
                </c:pt>
                <c:pt idx="132032">
                  <c:v>66016</c:v>
                </c:pt>
                <c:pt idx="132033">
                  <c:v>66016.5</c:v>
                </c:pt>
                <c:pt idx="132034">
                  <c:v>66017</c:v>
                </c:pt>
                <c:pt idx="132035">
                  <c:v>66017.5</c:v>
                </c:pt>
                <c:pt idx="132036">
                  <c:v>66018</c:v>
                </c:pt>
                <c:pt idx="132037">
                  <c:v>66018.5</c:v>
                </c:pt>
                <c:pt idx="132038">
                  <c:v>66019</c:v>
                </c:pt>
                <c:pt idx="132039">
                  <c:v>66019.5</c:v>
                </c:pt>
                <c:pt idx="132040">
                  <c:v>66020</c:v>
                </c:pt>
                <c:pt idx="132041">
                  <c:v>66020.5</c:v>
                </c:pt>
                <c:pt idx="132042">
                  <c:v>66021</c:v>
                </c:pt>
                <c:pt idx="132043">
                  <c:v>66021.5</c:v>
                </c:pt>
                <c:pt idx="132044">
                  <c:v>66022</c:v>
                </c:pt>
                <c:pt idx="132045">
                  <c:v>66022.5</c:v>
                </c:pt>
                <c:pt idx="132046">
                  <c:v>66023</c:v>
                </c:pt>
                <c:pt idx="132047">
                  <c:v>66023.5</c:v>
                </c:pt>
                <c:pt idx="132048">
                  <c:v>66024</c:v>
                </c:pt>
                <c:pt idx="132049">
                  <c:v>66024.5</c:v>
                </c:pt>
                <c:pt idx="132050">
                  <c:v>66025</c:v>
                </c:pt>
                <c:pt idx="132051">
                  <c:v>66025.5</c:v>
                </c:pt>
                <c:pt idx="132052">
                  <c:v>66026</c:v>
                </c:pt>
                <c:pt idx="132053">
                  <c:v>66026.5</c:v>
                </c:pt>
                <c:pt idx="132054">
                  <c:v>66027</c:v>
                </c:pt>
                <c:pt idx="132055">
                  <c:v>66027.5</c:v>
                </c:pt>
                <c:pt idx="132056">
                  <c:v>66028</c:v>
                </c:pt>
                <c:pt idx="132057">
                  <c:v>66028.5</c:v>
                </c:pt>
                <c:pt idx="132058">
                  <c:v>66029</c:v>
                </c:pt>
                <c:pt idx="132059">
                  <c:v>66029.5</c:v>
                </c:pt>
                <c:pt idx="132060">
                  <c:v>66030</c:v>
                </c:pt>
                <c:pt idx="132061">
                  <c:v>66030.5</c:v>
                </c:pt>
                <c:pt idx="132062">
                  <c:v>66031</c:v>
                </c:pt>
                <c:pt idx="132063">
                  <c:v>66031.5</c:v>
                </c:pt>
                <c:pt idx="132064">
                  <c:v>66032</c:v>
                </c:pt>
                <c:pt idx="132065">
                  <c:v>66032.5</c:v>
                </c:pt>
                <c:pt idx="132066">
                  <c:v>66033</c:v>
                </c:pt>
                <c:pt idx="132067">
                  <c:v>66033.5</c:v>
                </c:pt>
                <c:pt idx="132068">
                  <c:v>66034</c:v>
                </c:pt>
                <c:pt idx="132069">
                  <c:v>66034.5</c:v>
                </c:pt>
                <c:pt idx="132070">
                  <c:v>66035</c:v>
                </c:pt>
                <c:pt idx="132071">
                  <c:v>66035.5</c:v>
                </c:pt>
                <c:pt idx="132072">
                  <c:v>66036</c:v>
                </c:pt>
                <c:pt idx="132073">
                  <c:v>66036.5</c:v>
                </c:pt>
                <c:pt idx="132074">
                  <c:v>66037</c:v>
                </c:pt>
                <c:pt idx="132075">
                  <c:v>66037.5</c:v>
                </c:pt>
                <c:pt idx="132076">
                  <c:v>66038</c:v>
                </c:pt>
                <c:pt idx="132077">
                  <c:v>66038.5</c:v>
                </c:pt>
                <c:pt idx="132078">
                  <c:v>66039</c:v>
                </c:pt>
                <c:pt idx="132079">
                  <c:v>66039.5</c:v>
                </c:pt>
                <c:pt idx="132080">
                  <c:v>66040</c:v>
                </c:pt>
                <c:pt idx="132081">
                  <c:v>66040.5</c:v>
                </c:pt>
                <c:pt idx="132082">
                  <c:v>66041</c:v>
                </c:pt>
                <c:pt idx="132083">
                  <c:v>66041.5</c:v>
                </c:pt>
                <c:pt idx="132084">
                  <c:v>66042</c:v>
                </c:pt>
                <c:pt idx="132085">
                  <c:v>66042.5</c:v>
                </c:pt>
                <c:pt idx="132086">
                  <c:v>66043</c:v>
                </c:pt>
                <c:pt idx="132087">
                  <c:v>66043.5</c:v>
                </c:pt>
                <c:pt idx="132088">
                  <c:v>66044</c:v>
                </c:pt>
                <c:pt idx="132089">
                  <c:v>66044.5</c:v>
                </c:pt>
                <c:pt idx="132090">
                  <c:v>66045</c:v>
                </c:pt>
                <c:pt idx="132091">
                  <c:v>66045.5</c:v>
                </c:pt>
                <c:pt idx="132092">
                  <c:v>66046</c:v>
                </c:pt>
                <c:pt idx="132093">
                  <c:v>66046.5</c:v>
                </c:pt>
                <c:pt idx="132094">
                  <c:v>66047</c:v>
                </c:pt>
                <c:pt idx="132095">
                  <c:v>66047.5</c:v>
                </c:pt>
                <c:pt idx="132096">
                  <c:v>66048</c:v>
                </c:pt>
                <c:pt idx="132097">
                  <c:v>66048.5</c:v>
                </c:pt>
                <c:pt idx="132098">
                  <c:v>66049</c:v>
                </c:pt>
                <c:pt idx="132099">
                  <c:v>66049.5</c:v>
                </c:pt>
                <c:pt idx="132100">
                  <c:v>66050</c:v>
                </c:pt>
                <c:pt idx="132101">
                  <c:v>66050.5</c:v>
                </c:pt>
                <c:pt idx="132102">
                  <c:v>66051</c:v>
                </c:pt>
                <c:pt idx="132103">
                  <c:v>66051.5</c:v>
                </c:pt>
                <c:pt idx="132104">
                  <c:v>66052</c:v>
                </c:pt>
                <c:pt idx="132105">
                  <c:v>66052.5</c:v>
                </c:pt>
                <c:pt idx="132106">
                  <c:v>66053</c:v>
                </c:pt>
                <c:pt idx="132107">
                  <c:v>66053.5</c:v>
                </c:pt>
                <c:pt idx="132108">
                  <c:v>66054</c:v>
                </c:pt>
                <c:pt idx="132109">
                  <c:v>66054.5</c:v>
                </c:pt>
                <c:pt idx="132110">
                  <c:v>66055</c:v>
                </c:pt>
                <c:pt idx="132111">
                  <c:v>66055.5</c:v>
                </c:pt>
                <c:pt idx="132112">
                  <c:v>66056</c:v>
                </c:pt>
                <c:pt idx="132113">
                  <c:v>66056.5</c:v>
                </c:pt>
                <c:pt idx="132114">
                  <c:v>66057</c:v>
                </c:pt>
                <c:pt idx="132115">
                  <c:v>66057.5</c:v>
                </c:pt>
                <c:pt idx="132116">
                  <c:v>66058</c:v>
                </c:pt>
                <c:pt idx="132117">
                  <c:v>66058.5</c:v>
                </c:pt>
                <c:pt idx="132118">
                  <c:v>66059</c:v>
                </c:pt>
                <c:pt idx="132119">
                  <c:v>66059.5</c:v>
                </c:pt>
                <c:pt idx="132120">
                  <c:v>66060</c:v>
                </c:pt>
                <c:pt idx="132121">
                  <c:v>66060.5</c:v>
                </c:pt>
                <c:pt idx="132122">
                  <c:v>66061</c:v>
                </c:pt>
                <c:pt idx="132123">
                  <c:v>66061.5</c:v>
                </c:pt>
                <c:pt idx="132124">
                  <c:v>66062</c:v>
                </c:pt>
                <c:pt idx="132125">
                  <c:v>66062.5</c:v>
                </c:pt>
                <c:pt idx="132126">
                  <c:v>66063</c:v>
                </c:pt>
                <c:pt idx="132127">
                  <c:v>66063.5</c:v>
                </c:pt>
                <c:pt idx="132128">
                  <c:v>66064</c:v>
                </c:pt>
                <c:pt idx="132129">
                  <c:v>66064.5</c:v>
                </c:pt>
                <c:pt idx="132130">
                  <c:v>66065</c:v>
                </c:pt>
                <c:pt idx="132131">
                  <c:v>66065.5</c:v>
                </c:pt>
                <c:pt idx="132132">
                  <c:v>66066</c:v>
                </c:pt>
                <c:pt idx="132133">
                  <c:v>66066.5</c:v>
                </c:pt>
                <c:pt idx="132134">
                  <c:v>66067</c:v>
                </c:pt>
                <c:pt idx="132135">
                  <c:v>66067.5</c:v>
                </c:pt>
                <c:pt idx="132136">
                  <c:v>66068</c:v>
                </c:pt>
                <c:pt idx="132137">
                  <c:v>66068.5</c:v>
                </c:pt>
                <c:pt idx="132138">
                  <c:v>66069</c:v>
                </c:pt>
                <c:pt idx="132139">
                  <c:v>66069.5</c:v>
                </c:pt>
                <c:pt idx="132140">
                  <c:v>66070</c:v>
                </c:pt>
                <c:pt idx="132141">
                  <c:v>66070.5</c:v>
                </c:pt>
                <c:pt idx="132142">
                  <c:v>66071</c:v>
                </c:pt>
                <c:pt idx="132143">
                  <c:v>66071.5</c:v>
                </c:pt>
                <c:pt idx="132144">
                  <c:v>66072</c:v>
                </c:pt>
                <c:pt idx="132145">
                  <c:v>66072.5</c:v>
                </c:pt>
                <c:pt idx="132146">
                  <c:v>66073</c:v>
                </c:pt>
                <c:pt idx="132147">
                  <c:v>66073.5</c:v>
                </c:pt>
                <c:pt idx="132148">
                  <c:v>66074</c:v>
                </c:pt>
                <c:pt idx="132149">
                  <c:v>66074.5</c:v>
                </c:pt>
                <c:pt idx="132150">
                  <c:v>66075</c:v>
                </c:pt>
                <c:pt idx="132151">
                  <c:v>66075.5</c:v>
                </c:pt>
                <c:pt idx="132152">
                  <c:v>66076</c:v>
                </c:pt>
                <c:pt idx="132153">
                  <c:v>66076.5</c:v>
                </c:pt>
                <c:pt idx="132154">
                  <c:v>66077</c:v>
                </c:pt>
                <c:pt idx="132155">
                  <c:v>66077.5</c:v>
                </c:pt>
                <c:pt idx="132156">
                  <c:v>66078</c:v>
                </c:pt>
                <c:pt idx="132157">
                  <c:v>66078.5</c:v>
                </c:pt>
                <c:pt idx="132158">
                  <c:v>66079</c:v>
                </c:pt>
                <c:pt idx="132159">
                  <c:v>66079.5</c:v>
                </c:pt>
                <c:pt idx="132160">
                  <c:v>66080</c:v>
                </c:pt>
                <c:pt idx="132161">
                  <c:v>66080.5</c:v>
                </c:pt>
                <c:pt idx="132162">
                  <c:v>66081</c:v>
                </c:pt>
                <c:pt idx="132163">
                  <c:v>66081.5</c:v>
                </c:pt>
                <c:pt idx="132164">
                  <c:v>66082</c:v>
                </c:pt>
                <c:pt idx="132165">
                  <c:v>66082.5</c:v>
                </c:pt>
                <c:pt idx="132166">
                  <c:v>66083</c:v>
                </c:pt>
                <c:pt idx="132167">
                  <c:v>66083.5</c:v>
                </c:pt>
                <c:pt idx="132168">
                  <c:v>66084</c:v>
                </c:pt>
                <c:pt idx="132169">
                  <c:v>66084.5</c:v>
                </c:pt>
                <c:pt idx="132170">
                  <c:v>66085</c:v>
                </c:pt>
                <c:pt idx="132171">
                  <c:v>66085.5</c:v>
                </c:pt>
                <c:pt idx="132172">
                  <c:v>66086</c:v>
                </c:pt>
                <c:pt idx="132173">
                  <c:v>66086.5</c:v>
                </c:pt>
                <c:pt idx="132174">
                  <c:v>66087</c:v>
                </c:pt>
                <c:pt idx="132175">
                  <c:v>66087.5</c:v>
                </c:pt>
                <c:pt idx="132176">
                  <c:v>66088</c:v>
                </c:pt>
                <c:pt idx="132177">
                  <c:v>66088.5</c:v>
                </c:pt>
                <c:pt idx="132178">
                  <c:v>66089</c:v>
                </c:pt>
                <c:pt idx="132179">
                  <c:v>66089.5</c:v>
                </c:pt>
                <c:pt idx="132180">
                  <c:v>66090</c:v>
                </c:pt>
                <c:pt idx="132181">
                  <c:v>66090.5</c:v>
                </c:pt>
                <c:pt idx="132182">
                  <c:v>66091</c:v>
                </c:pt>
                <c:pt idx="132183">
                  <c:v>66091.5</c:v>
                </c:pt>
                <c:pt idx="132184">
                  <c:v>66092</c:v>
                </c:pt>
                <c:pt idx="132185">
                  <c:v>66092.5</c:v>
                </c:pt>
                <c:pt idx="132186">
                  <c:v>66093</c:v>
                </c:pt>
                <c:pt idx="132187">
                  <c:v>66093.5</c:v>
                </c:pt>
                <c:pt idx="132188">
                  <c:v>66094</c:v>
                </c:pt>
                <c:pt idx="132189">
                  <c:v>66094.5</c:v>
                </c:pt>
                <c:pt idx="132190">
                  <c:v>66095</c:v>
                </c:pt>
                <c:pt idx="132191">
                  <c:v>66095.5</c:v>
                </c:pt>
                <c:pt idx="132192">
                  <c:v>66096</c:v>
                </c:pt>
                <c:pt idx="132193">
                  <c:v>66096.5</c:v>
                </c:pt>
                <c:pt idx="132194">
                  <c:v>66097</c:v>
                </c:pt>
                <c:pt idx="132195">
                  <c:v>66097.5</c:v>
                </c:pt>
                <c:pt idx="132196">
                  <c:v>66098</c:v>
                </c:pt>
                <c:pt idx="132197">
                  <c:v>66098.5</c:v>
                </c:pt>
                <c:pt idx="132198">
                  <c:v>66099</c:v>
                </c:pt>
                <c:pt idx="132199">
                  <c:v>66099.5</c:v>
                </c:pt>
                <c:pt idx="132200">
                  <c:v>66100</c:v>
                </c:pt>
                <c:pt idx="132201">
                  <c:v>66100.5</c:v>
                </c:pt>
                <c:pt idx="132202">
                  <c:v>66101</c:v>
                </c:pt>
                <c:pt idx="132203">
                  <c:v>66101.5</c:v>
                </c:pt>
                <c:pt idx="132204">
                  <c:v>66102</c:v>
                </c:pt>
                <c:pt idx="132205">
                  <c:v>66102.5</c:v>
                </c:pt>
                <c:pt idx="132206">
                  <c:v>66103</c:v>
                </c:pt>
                <c:pt idx="132207">
                  <c:v>66103.5</c:v>
                </c:pt>
                <c:pt idx="132208">
                  <c:v>66104</c:v>
                </c:pt>
                <c:pt idx="132209">
                  <c:v>66104.5</c:v>
                </c:pt>
                <c:pt idx="132210">
                  <c:v>66105</c:v>
                </c:pt>
                <c:pt idx="132211">
                  <c:v>66105.5</c:v>
                </c:pt>
                <c:pt idx="132212">
                  <c:v>66106</c:v>
                </c:pt>
                <c:pt idx="132213">
                  <c:v>66106.5</c:v>
                </c:pt>
                <c:pt idx="132214">
                  <c:v>66107</c:v>
                </c:pt>
                <c:pt idx="132215">
                  <c:v>66107.5</c:v>
                </c:pt>
                <c:pt idx="132216">
                  <c:v>66108</c:v>
                </c:pt>
                <c:pt idx="132217">
                  <c:v>66108.5</c:v>
                </c:pt>
                <c:pt idx="132218">
                  <c:v>66109</c:v>
                </c:pt>
                <c:pt idx="132219">
                  <c:v>66109.5</c:v>
                </c:pt>
                <c:pt idx="132220">
                  <c:v>66110</c:v>
                </c:pt>
                <c:pt idx="132221">
                  <c:v>66110.5</c:v>
                </c:pt>
                <c:pt idx="132222">
                  <c:v>66111</c:v>
                </c:pt>
                <c:pt idx="132223">
                  <c:v>66111.5</c:v>
                </c:pt>
                <c:pt idx="132224">
                  <c:v>66112</c:v>
                </c:pt>
                <c:pt idx="132225">
                  <c:v>66112.5</c:v>
                </c:pt>
                <c:pt idx="132226">
                  <c:v>66113</c:v>
                </c:pt>
                <c:pt idx="132227">
                  <c:v>66113.5</c:v>
                </c:pt>
                <c:pt idx="132228">
                  <c:v>66114</c:v>
                </c:pt>
                <c:pt idx="132229">
                  <c:v>66114.5</c:v>
                </c:pt>
                <c:pt idx="132230">
                  <c:v>66115</c:v>
                </c:pt>
                <c:pt idx="132231">
                  <c:v>66115.5</c:v>
                </c:pt>
                <c:pt idx="132232">
                  <c:v>66116</c:v>
                </c:pt>
                <c:pt idx="132233">
                  <c:v>66116.5</c:v>
                </c:pt>
                <c:pt idx="132234">
                  <c:v>66117</c:v>
                </c:pt>
                <c:pt idx="132235">
                  <c:v>66117.5</c:v>
                </c:pt>
                <c:pt idx="132236">
                  <c:v>66118</c:v>
                </c:pt>
                <c:pt idx="132237">
                  <c:v>66118.5</c:v>
                </c:pt>
                <c:pt idx="132238">
                  <c:v>66119</c:v>
                </c:pt>
                <c:pt idx="132239">
                  <c:v>66119.5</c:v>
                </c:pt>
                <c:pt idx="132240">
                  <c:v>66120</c:v>
                </c:pt>
                <c:pt idx="132241">
                  <c:v>66120.5</c:v>
                </c:pt>
                <c:pt idx="132242">
                  <c:v>66121</c:v>
                </c:pt>
                <c:pt idx="132243">
                  <c:v>66121.5</c:v>
                </c:pt>
                <c:pt idx="132244">
                  <c:v>66122</c:v>
                </c:pt>
                <c:pt idx="132245">
                  <c:v>66122.5</c:v>
                </c:pt>
                <c:pt idx="132246">
                  <c:v>66123</c:v>
                </c:pt>
                <c:pt idx="132247">
                  <c:v>66123.5</c:v>
                </c:pt>
                <c:pt idx="132248">
                  <c:v>66124</c:v>
                </c:pt>
                <c:pt idx="132249">
                  <c:v>66124.5</c:v>
                </c:pt>
                <c:pt idx="132250">
                  <c:v>66125</c:v>
                </c:pt>
                <c:pt idx="132251">
                  <c:v>66125.5</c:v>
                </c:pt>
                <c:pt idx="132252">
                  <c:v>66126</c:v>
                </c:pt>
                <c:pt idx="132253">
                  <c:v>66126.5</c:v>
                </c:pt>
                <c:pt idx="132254">
                  <c:v>66127</c:v>
                </c:pt>
                <c:pt idx="132255">
                  <c:v>66127.5</c:v>
                </c:pt>
                <c:pt idx="132256">
                  <c:v>66128</c:v>
                </c:pt>
                <c:pt idx="132257">
                  <c:v>66128.5</c:v>
                </c:pt>
                <c:pt idx="132258">
                  <c:v>66129</c:v>
                </c:pt>
                <c:pt idx="132259">
                  <c:v>66129.5</c:v>
                </c:pt>
                <c:pt idx="132260">
                  <c:v>66130</c:v>
                </c:pt>
                <c:pt idx="132261">
                  <c:v>66130.5</c:v>
                </c:pt>
                <c:pt idx="132262">
                  <c:v>66131</c:v>
                </c:pt>
                <c:pt idx="132263">
                  <c:v>66131.5</c:v>
                </c:pt>
                <c:pt idx="132264">
                  <c:v>66132</c:v>
                </c:pt>
                <c:pt idx="132265">
                  <c:v>66132.5</c:v>
                </c:pt>
                <c:pt idx="132266">
                  <c:v>66133</c:v>
                </c:pt>
                <c:pt idx="132267">
                  <c:v>66133.5</c:v>
                </c:pt>
                <c:pt idx="132268">
                  <c:v>66134</c:v>
                </c:pt>
                <c:pt idx="132269">
                  <c:v>66134.5</c:v>
                </c:pt>
                <c:pt idx="132270">
                  <c:v>66135</c:v>
                </c:pt>
                <c:pt idx="132271">
                  <c:v>66135.5</c:v>
                </c:pt>
                <c:pt idx="132272">
                  <c:v>66136</c:v>
                </c:pt>
                <c:pt idx="132273">
                  <c:v>66136.5</c:v>
                </c:pt>
                <c:pt idx="132274">
                  <c:v>66137</c:v>
                </c:pt>
                <c:pt idx="132275">
                  <c:v>66137.5</c:v>
                </c:pt>
                <c:pt idx="132276">
                  <c:v>66138</c:v>
                </c:pt>
                <c:pt idx="132277">
                  <c:v>66138.5</c:v>
                </c:pt>
                <c:pt idx="132278">
                  <c:v>66139</c:v>
                </c:pt>
                <c:pt idx="132279">
                  <c:v>66139.5</c:v>
                </c:pt>
                <c:pt idx="132280">
                  <c:v>66140</c:v>
                </c:pt>
                <c:pt idx="132281">
                  <c:v>66140.5</c:v>
                </c:pt>
                <c:pt idx="132282">
                  <c:v>66141</c:v>
                </c:pt>
                <c:pt idx="132283">
                  <c:v>66141.5</c:v>
                </c:pt>
                <c:pt idx="132284">
                  <c:v>66142</c:v>
                </c:pt>
                <c:pt idx="132285">
                  <c:v>66142.5</c:v>
                </c:pt>
                <c:pt idx="132286">
                  <c:v>66143</c:v>
                </c:pt>
                <c:pt idx="132287">
                  <c:v>66143.5</c:v>
                </c:pt>
                <c:pt idx="132288">
                  <c:v>66144</c:v>
                </c:pt>
                <c:pt idx="132289">
                  <c:v>66144.5</c:v>
                </c:pt>
                <c:pt idx="132290">
                  <c:v>66145</c:v>
                </c:pt>
                <c:pt idx="132291">
                  <c:v>66145.5</c:v>
                </c:pt>
                <c:pt idx="132292">
                  <c:v>66146</c:v>
                </c:pt>
                <c:pt idx="132293">
                  <c:v>66146.5</c:v>
                </c:pt>
                <c:pt idx="132294">
                  <c:v>66147</c:v>
                </c:pt>
                <c:pt idx="132295">
                  <c:v>66147.5</c:v>
                </c:pt>
                <c:pt idx="132296">
                  <c:v>66148</c:v>
                </c:pt>
                <c:pt idx="132297">
                  <c:v>66148.5</c:v>
                </c:pt>
                <c:pt idx="132298">
                  <c:v>66149</c:v>
                </c:pt>
                <c:pt idx="132299">
                  <c:v>66149.5</c:v>
                </c:pt>
                <c:pt idx="132300">
                  <c:v>66150</c:v>
                </c:pt>
                <c:pt idx="132301">
                  <c:v>66150.5</c:v>
                </c:pt>
                <c:pt idx="132302">
                  <c:v>66151</c:v>
                </c:pt>
                <c:pt idx="132303">
                  <c:v>66151.5</c:v>
                </c:pt>
                <c:pt idx="132304">
                  <c:v>66152</c:v>
                </c:pt>
                <c:pt idx="132305">
                  <c:v>66152.5</c:v>
                </c:pt>
                <c:pt idx="132306">
                  <c:v>66153</c:v>
                </c:pt>
                <c:pt idx="132307">
                  <c:v>66153.5</c:v>
                </c:pt>
                <c:pt idx="132308">
                  <c:v>66154</c:v>
                </c:pt>
                <c:pt idx="132309">
                  <c:v>66154.5</c:v>
                </c:pt>
                <c:pt idx="132310">
                  <c:v>66155</c:v>
                </c:pt>
                <c:pt idx="132311">
                  <c:v>66155.5</c:v>
                </c:pt>
                <c:pt idx="132312">
                  <c:v>66156</c:v>
                </c:pt>
                <c:pt idx="132313">
                  <c:v>66156.5</c:v>
                </c:pt>
                <c:pt idx="132314">
                  <c:v>66157</c:v>
                </c:pt>
                <c:pt idx="132315">
                  <c:v>66157.5</c:v>
                </c:pt>
                <c:pt idx="132316">
                  <c:v>66158</c:v>
                </c:pt>
                <c:pt idx="132317">
                  <c:v>66158.5</c:v>
                </c:pt>
                <c:pt idx="132318">
                  <c:v>66159</c:v>
                </c:pt>
                <c:pt idx="132319">
                  <c:v>66159.5</c:v>
                </c:pt>
                <c:pt idx="132320">
                  <c:v>66160</c:v>
                </c:pt>
                <c:pt idx="132321">
                  <c:v>66160.5</c:v>
                </c:pt>
                <c:pt idx="132322">
                  <c:v>66161</c:v>
                </c:pt>
                <c:pt idx="132323">
                  <c:v>66161.5</c:v>
                </c:pt>
                <c:pt idx="132324">
                  <c:v>66162</c:v>
                </c:pt>
                <c:pt idx="132325">
                  <c:v>66162.5</c:v>
                </c:pt>
                <c:pt idx="132326">
                  <c:v>66163</c:v>
                </c:pt>
                <c:pt idx="132327">
                  <c:v>66163.5</c:v>
                </c:pt>
                <c:pt idx="132328">
                  <c:v>66164</c:v>
                </c:pt>
                <c:pt idx="132329">
                  <c:v>66164.5</c:v>
                </c:pt>
                <c:pt idx="132330">
                  <c:v>66165</c:v>
                </c:pt>
                <c:pt idx="132331">
                  <c:v>66165.5</c:v>
                </c:pt>
                <c:pt idx="132332">
                  <c:v>66166</c:v>
                </c:pt>
                <c:pt idx="132333">
                  <c:v>66166.5</c:v>
                </c:pt>
                <c:pt idx="132334">
                  <c:v>66167</c:v>
                </c:pt>
                <c:pt idx="132335">
                  <c:v>66167.5</c:v>
                </c:pt>
                <c:pt idx="132336">
                  <c:v>66168</c:v>
                </c:pt>
                <c:pt idx="132337">
                  <c:v>66168.5</c:v>
                </c:pt>
                <c:pt idx="132338">
                  <c:v>66169</c:v>
                </c:pt>
                <c:pt idx="132339">
                  <c:v>66169.5</c:v>
                </c:pt>
                <c:pt idx="132340">
                  <c:v>66170</c:v>
                </c:pt>
                <c:pt idx="132341">
                  <c:v>66170.5</c:v>
                </c:pt>
                <c:pt idx="132342">
                  <c:v>66171</c:v>
                </c:pt>
                <c:pt idx="132343">
                  <c:v>66171.5</c:v>
                </c:pt>
                <c:pt idx="132344">
                  <c:v>66172</c:v>
                </c:pt>
                <c:pt idx="132345">
                  <c:v>66172.5</c:v>
                </c:pt>
                <c:pt idx="132346">
                  <c:v>66173</c:v>
                </c:pt>
                <c:pt idx="132347">
                  <c:v>66173.5</c:v>
                </c:pt>
                <c:pt idx="132348">
                  <c:v>66174</c:v>
                </c:pt>
                <c:pt idx="132349">
                  <c:v>66174.5</c:v>
                </c:pt>
                <c:pt idx="132350">
                  <c:v>66175</c:v>
                </c:pt>
                <c:pt idx="132351">
                  <c:v>66175.5</c:v>
                </c:pt>
                <c:pt idx="132352">
                  <c:v>66176</c:v>
                </c:pt>
                <c:pt idx="132353">
                  <c:v>66176.5</c:v>
                </c:pt>
                <c:pt idx="132354">
                  <c:v>66177</c:v>
                </c:pt>
                <c:pt idx="132355">
                  <c:v>66177.5</c:v>
                </c:pt>
                <c:pt idx="132356">
                  <c:v>66178</c:v>
                </c:pt>
                <c:pt idx="132357">
                  <c:v>66178.5</c:v>
                </c:pt>
                <c:pt idx="132358">
                  <c:v>66179</c:v>
                </c:pt>
                <c:pt idx="132359">
                  <c:v>66179.5</c:v>
                </c:pt>
                <c:pt idx="132360">
                  <c:v>66180</c:v>
                </c:pt>
                <c:pt idx="132361">
                  <c:v>66180.5</c:v>
                </c:pt>
                <c:pt idx="132362">
                  <c:v>66181</c:v>
                </c:pt>
                <c:pt idx="132363">
                  <c:v>66181.5</c:v>
                </c:pt>
                <c:pt idx="132364">
                  <c:v>66182</c:v>
                </c:pt>
                <c:pt idx="132365">
                  <c:v>66182.5</c:v>
                </c:pt>
                <c:pt idx="132366">
                  <c:v>66183</c:v>
                </c:pt>
                <c:pt idx="132367">
                  <c:v>66183.5</c:v>
                </c:pt>
                <c:pt idx="132368">
                  <c:v>66184</c:v>
                </c:pt>
                <c:pt idx="132369">
                  <c:v>66184.5</c:v>
                </c:pt>
                <c:pt idx="132370">
                  <c:v>66185</c:v>
                </c:pt>
                <c:pt idx="132371">
                  <c:v>66185.5</c:v>
                </c:pt>
                <c:pt idx="132372">
                  <c:v>66186</c:v>
                </c:pt>
                <c:pt idx="132373">
                  <c:v>66186.5</c:v>
                </c:pt>
                <c:pt idx="132374">
                  <c:v>66187</c:v>
                </c:pt>
                <c:pt idx="132375">
                  <c:v>66187.5</c:v>
                </c:pt>
                <c:pt idx="132376">
                  <c:v>66188</c:v>
                </c:pt>
                <c:pt idx="132377">
                  <c:v>66188.5</c:v>
                </c:pt>
                <c:pt idx="132378">
                  <c:v>66189</c:v>
                </c:pt>
                <c:pt idx="132379">
                  <c:v>66189.5</c:v>
                </c:pt>
                <c:pt idx="132380">
                  <c:v>66190</c:v>
                </c:pt>
                <c:pt idx="132381">
                  <c:v>66190.5</c:v>
                </c:pt>
                <c:pt idx="132382">
                  <c:v>66191</c:v>
                </c:pt>
                <c:pt idx="132383">
                  <c:v>66191.5</c:v>
                </c:pt>
                <c:pt idx="132384">
                  <c:v>66192</c:v>
                </c:pt>
                <c:pt idx="132385">
                  <c:v>66192.5</c:v>
                </c:pt>
                <c:pt idx="132386">
                  <c:v>66193</c:v>
                </c:pt>
                <c:pt idx="132387">
                  <c:v>66193.5</c:v>
                </c:pt>
                <c:pt idx="132388">
                  <c:v>66194</c:v>
                </c:pt>
                <c:pt idx="132389">
                  <c:v>66194.5</c:v>
                </c:pt>
                <c:pt idx="132390">
                  <c:v>66195</c:v>
                </c:pt>
                <c:pt idx="132391">
                  <c:v>66195.5</c:v>
                </c:pt>
                <c:pt idx="132392">
                  <c:v>66196</c:v>
                </c:pt>
                <c:pt idx="132393">
                  <c:v>66196.5</c:v>
                </c:pt>
                <c:pt idx="132394">
                  <c:v>66197</c:v>
                </c:pt>
                <c:pt idx="132395">
                  <c:v>66197.5</c:v>
                </c:pt>
                <c:pt idx="132396">
                  <c:v>66198</c:v>
                </c:pt>
                <c:pt idx="132397">
                  <c:v>66198.5</c:v>
                </c:pt>
                <c:pt idx="132398">
                  <c:v>66199</c:v>
                </c:pt>
                <c:pt idx="132399">
                  <c:v>66199.5</c:v>
                </c:pt>
                <c:pt idx="132400">
                  <c:v>66200</c:v>
                </c:pt>
                <c:pt idx="132401">
                  <c:v>66200.5</c:v>
                </c:pt>
                <c:pt idx="132402">
                  <c:v>66201</c:v>
                </c:pt>
                <c:pt idx="132403">
                  <c:v>66201.5</c:v>
                </c:pt>
                <c:pt idx="132404">
                  <c:v>66202</c:v>
                </c:pt>
                <c:pt idx="132405">
                  <c:v>66202.5</c:v>
                </c:pt>
                <c:pt idx="132406">
                  <c:v>66203</c:v>
                </c:pt>
                <c:pt idx="132407">
                  <c:v>66203.5</c:v>
                </c:pt>
                <c:pt idx="132408">
                  <c:v>66204</c:v>
                </c:pt>
                <c:pt idx="132409">
                  <c:v>66204.5</c:v>
                </c:pt>
                <c:pt idx="132410">
                  <c:v>66205</c:v>
                </c:pt>
                <c:pt idx="132411">
                  <c:v>66205.5</c:v>
                </c:pt>
                <c:pt idx="132412">
                  <c:v>66206</c:v>
                </c:pt>
                <c:pt idx="132413">
                  <c:v>66206.5</c:v>
                </c:pt>
                <c:pt idx="132414">
                  <c:v>66207</c:v>
                </c:pt>
                <c:pt idx="132415">
                  <c:v>66207.5</c:v>
                </c:pt>
                <c:pt idx="132416">
                  <c:v>66208</c:v>
                </c:pt>
                <c:pt idx="132417">
                  <c:v>66208.5</c:v>
                </c:pt>
                <c:pt idx="132418">
                  <c:v>66209</c:v>
                </c:pt>
                <c:pt idx="132419">
                  <c:v>66209.5</c:v>
                </c:pt>
                <c:pt idx="132420">
                  <c:v>66210</c:v>
                </c:pt>
                <c:pt idx="132421">
                  <c:v>66210.5</c:v>
                </c:pt>
                <c:pt idx="132422">
                  <c:v>66211</c:v>
                </c:pt>
                <c:pt idx="132423">
                  <c:v>66211.5</c:v>
                </c:pt>
                <c:pt idx="132424">
                  <c:v>66212</c:v>
                </c:pt>
                <c:pt idx="132425">
                  <c:v>66212.5</c:v>
                </c:pt>
                <c:pt idx="132426">
                  <c:v>66213</c:v>
                </c:pt>
                <c:pt idx="132427">
                  <c:v>66213.5</c:v>
                </c:pt>
                <c:pt idx="132428">
                  <c:v>66214</c:v>
                </c:pt>
                <c:pt idx="132429">
                  <c:v>66214.5</c:v>
                </c:pt>
                <c:pt idx="132430">
                  <c:v>66215</c:v>
                </c:pt>
                <c:pt idx="132431">
                  <c:v>66215.5</c:v>
                </c:pt>
                <c:pt idx="132432">
                  <c:v>66216</c:v>
                </c:pt>
                <c:pt idx="132433">
                  <c:v>66216.5</c:v>
                </c:pt>
                <c:pt idx="132434">
                  <c:v>66217</c:v>
                </c:pt>
                <c:pt idx="132435">
                  <c:v>66217.5</c:v>
                </c:pt>
                <c:pt idx="132436">
                  <c:v>66218</c:v>
                </c:pt>
                <c:pt idx="132437">
                  <c:v>66218.5</c:v>
                </c:pt>
                <c:pt idx="132438">
                  <c:v>66219</c:v>
                </c:pt>
                <c:pt idx="132439">
                  <c:v>66219.5</c:v>
                </c:pt>
                <c:pt idx="132440">
                  <c:v>66220</c:v>
                </c:pt>
                <c:pt idx="132441">
                  <c:v>66220.5</c:v>
                </c:pt>
                <c:pt idx="132442">
                  <c:v>66221</c:v>
                </c:pt>
                <c:pt idx="132443">
                  <c:v>66221.5</c:v>
                </c:pt>
                <c:pt idx="132444">
                  <c:v>66222</c:v>
                </c:pt>
                <c:pt idx="132445">
                  <c:v>66222.5</c:v>
                </c:pt>
                <c:pt idx="132446">
                  <c:v>66223</c:v>
                </c:pt>
                <c:pt idx="132447">
                  <c:v>66223.5</c:v>
                </c:pt>
                <c:pt idx="132448">
                  <c:v>66224</c:v>
                </c:pt>
                <c:pt idx="132449">
                  <c:v>66224.5</c:v>
                </c:pt>
                <c:pt idx="132450">
                  <c:v>66225</c:v>
                </c:pt>
                <c:pt idx="132451">
                  <c:v>66225.5</c:v>
                </c:pt>
                <c:pt idx="132452">
                  <c:v>66226</c:v>
                </c:pt>
                <c:pt idx="132453">
                  <c:v>66226.5</c:v>
                </c:pt>
                <c:pt idx="132454">
                  <c:v>66227</c:v>
                </c:pt>
                <c:pt idx="132455">
                  <c:v>66227.5</c:v>
                </c:pt>
                <c:pt idx="132456">
                  <c:v>66228</c:v>
                </c:pt>
                <c:pt idx="132457">
                  <c:v>66228.5</c:v>
                </c:pt>
                <c:pt idx="132458">
                  <c:v>66229</c:v>
                </c:pt>
                <c:pt idx="132459">
                  <c:v>66229.5</c:v>
                </c:pt>
                <c:pt idx="132460">
                  <c:v>66230</c:v>
                </c:pt>
                <c:pt idx="132461">
                  <c:v>66230.5</c:v>
                </c:pt>
                <c:pt idx="132462">
                  <c:v>66231</c:v>
                </c:pt>
                <c:pt idx="132463">
                  <c:v>66231.5</c:v>
                </c:pt>
                <c:pt idx="132464">
                  <c:v>66232</c:v>
                </c:pt>
                <c:pt idx="132465">
                  <c:v>66232.5</c:v>
                </c:pt>
                <c:pt idx="132466">
                  <c:v>66233</c:v>
                </c:pt>
                <c:pt idx="132467">
                  <c:v>66233.5</c:v>
                </c:pt>
                <c:pt idx="132468">
                  <c:v>66234</c:v>
                </c:pt>
                <c:pt idx="132469">
                  <c:v>66234.5</c:v>
                </c:pt>
                <c:pt idx="132470">
                  <c:v>66235</c:v>
                </c:pt>
                <c:pt idx="132471">
                  <c:v>66235.5</c:v>
                </c:pt>
                <c:pt idx="132472">
                  <c:v>66236</c:v>
                </c:pt>
                <c:pt idx="132473">
                  <c:v>66236.5</c:v>
                </c:pt>
                <c:pt idx="132474">
                  <c:v>66237</c:v>
                </c:pt>
                <c:pt idx="132475">
                  <c:v>66237.5</c:v>
                </c:pt>
                <c:pt idx="132476">
                  <c:v>66238</c:v>
                </c:pt>
                <c:pt idx="132477">
                  <c:v>66238.5</c:v>
                </c:pt>
                <c:pt idx="132478">
                  <c:v>66239</c:v>
                </c:pt>
                <c:pt idx="132479">
                  <c:v>66239.5</c:v>
                </c:pt>
                <c:pt idx="132480">
                  <c:v>66240</c:v>
                </c:pt>
                <c:pt idx="132481">
                  <c:v>66240.5</c:v>
                </c:pt>
                <c:pt idx="132482">
                  <c:v>66241</c:v>
                </c:pt>
                <c:pt idx="132483">
                  <c:v>66241.5</c:v>
                </c:pt>
                <c:pt idx="132484">
                  <c:v>66242</c:v>
                </c:pt>
                <c:pt idx="132485">
                  <c:v>66242.5</c:v>
                </c:pt>
                <c:pt idx="132486">
                  <c:v>66243</c:v>
                </c:pt>
                <c:pt idx="132487">
                  <c:v>66243.5</c:v>
                </c:pt>
                <c:pt idx="132488">
                  <c:v>66244</c:v>
                </c:pt>
                <c:pt idx="132489">
                  <c:v>66244.5</c:v>
                </c:pt>
                <c:pt idx="132490">
                  <c:v>66245</c:v>
                </c:pt>
                <c:pt idx="132491">
                  <c:v>66245.5</c:v>
                </c:pt>
                <c:pt idx="132492">
                  <c:v>66246</c:v>
                </c:pt>
                <c:pt idx="132493">
                  <c:v>66246.5</c:v>
                </c:pt>
                <c:pt idx="132494">
                  <c:v>66247</c:v>
                </c:pt>
                <c:pt idx="132495">
                  <c:v>66247.5</c:v>
                </c:pt>
                <c:pt idx="132496">
                  <c:v>66248</c:v>
                </c:pt>
                <c:pt idx="132497">
                  <c:v>66248.5</c:v>
                </c:pt>
                <c:pt idx="132498">
                  <c:v>66249</c:v>
                </c:pt>
                <c:pt idx="132499">
                  <c:v>66249.5</c:v>
                </c:pt>
                <c:pt idx="132500">
                  <c:v>66250</c:v>
                </c:pt>
                <c:pt idx="132501">
                  <c:v>66250.5</c:v>
                </c:pt>
                <c:pt idx="132502">
                  <c:v>66251</c:v>
                </c:pt>
                <c:pt idx="132503">
                  <c:v>66251.5</c:v>
                </c:pt>
                <c:pt idx="132504">
                  <c:v>66252</c:v>
                </c:pt>
                <c:pt idx="132505">
                  <c:v>66252.5</c:v>
                </c:pt>
                <c:pt idx="132506">
                  <c:v>66253</c:v>
                </c:pt>
                <c:pt idx="132507">
                  <c:v>66253.5</c:v>
                </c:pt>
                <c:pt idx="132508">
                  <c:v>66254</c:v>
                </c:pt>
                <c:pt idx="132509">
                  <c:v>66254.5</c:v>
                </c:pt>
                <c:pt idx="132510">
                  <c:v>66255</c:v>
                </c:pt>
                <c:pt idx="132511">
                  <c:v>66255.5</c:v>
                </c:pt>
                <c:pt idx="132512">
                  <c:v>66256</c:v>
                </c:pt>
                <c:pt idx="132513">
                  <c:v>66256.5</c:v>
                </c:pt>
                <c:pt idx="132514">
                  <c:v>66257</c:v>
                </c:pt>
                <c:pt idx="132515">
                  <c:v>66257.5</c:v>
                </c:pt>
                <c:pt idx="132516">
                  <c:v>66258</c:v>
                </c:pt>
                <c:pt idx="132517">
                  <c:v>66258.5</c:v>
                </c:pt>
                <c:pt idx="132518">
                  <c:v>66259</c:v>
                </c:pt>
                <c:pt idx="132519">
                  <c:v>66259.5</c:v>
                </c:pt>
                <c:pt idx="132520">
                  <c:v>66260</c:v>
                </c:pt>
                <c:pt idx="132521">
                  <c:v>66260.5</c:v>
                </c:pt>
                <c:pt idx="132522">
                  <c:v>66261</c:v>
                </c:pt>
                <c:pt idx="132523">
                  <c:v>66261.5</c:v>
                </c:pt>
                <c:pt idx="132524">
                  <c:v>66262</c:v>
                </c:pt>
                <c:pt idx="132525">
                  <c:v>66262.5</c:v>
                </c:pt>
                <c:pt idx="132526">
                  <c:v>66263</c:v>
                </c:pt>
                <c:pt idx="132527">
                  <c:v>66263.5</c:v>
                </c:pt>
                <c:pt idx="132528">
                  <c:v>66264</c:v>
                </c:pt>
                <c:pt idx="132529">
                  <c:v>66264.5</c:v>
                </c:pt>
                <c:pt idx="132530">
                  <c:v>66265</c:v>
                </c:pt>
                <c:pt idx="132531">
                  <c:v>66265.5</c:v>
                </c:pt>
                <c:pt idx="132532">
                  <c:v>66266</c:v>
                </c:pt>
                <c:pt idx="132533">
                  <c:v>66266.5</c:v>
                </c:pt>
                <c:pt idx="132534">
                  <c:v>66267</c:v>
                </c:pt>
                <c:pt idx="132535">
                  <c:v>66267.5</c:v>
                </c:pt>
                <c:pt idx="132536">
                  <c:v>66268</c:v>
                </c:pt>
                <c:pt idx="132537">
                  <c:v>66268.5</c:v>
                </c:pt>
                <c:pt idx="132538">
                  <c:v>66269</c:v>
                </c:pt>
                <c:pt idx="132539">
                  <c:v>66269.5</c:v>
                </c:pt>
                <c:pt idx="132540">
                  <c:v>66270</c:v>
                </c:pt>
                <c:pt idx="132541">
                  <c:v>66270.5</c:v>
                </c:pt>
                <c:pt idx="132542">
                  <c:v>66271</c:v>
                </c:pt>
                <c:pt idx="132543">
                  <c:v>66271.5</c:v>
                </c:pt>
                <c:pt idx="132544">
                  <c:v>66272</c:v>
                </c:pt>
                <c:pt idx="132545">
                  <c:v>66272.5</c:v>
                </c:pt>
                <c:pt idx="132546">
                  <c:v>66273</c:v>
                </c:pt>
                <c:pt idx="132547">
                  <c:v>66273.5</c:v>
                </c:pt>
                <c:pt idx="132548">
                  <c:v>66274</c:v>
                </c:pt>
                <c:pt idx="132549">
                  <c:v>66274.5</c:v>
                </c:pt>
                <c:pt idx="132550">
                  <c:v>66275</c:v>
                </c:pt>
                <c:pt idx="132551">
                  <c:v>66275.5</c:v>
                </c:pt>
                <c:pt idx="132552">
                  <c:v>66276</c:v>
                </c:pt>
                <c:pt idx="132553">
                  <c:v>66276.5</c:v>
                </c:pt>
                <c:pt idx="132554">
                  <c:v>66277</c:v>
                </c:pt>
                <c:pt idx="132555">
                  <c:v>66277.5</c:v>
                </c:pt>
                <c:pt idx="132556">
                  <c:v>66278</c:v>
                </c:pt>
                <c:pt idx="132557">
                  <c:v>66278.5</c:v>
                </c:pt>
                <c:pt idx="132558">
                  <c:v>66279</c:v>
                </c:pt>
                <c:pt idx="132559">
                  <c:v>66279.5</c:v>
                </c:pt>
                <c:pt idx="132560">
                  <c:v>66280</c:v>
                </c:pt>
                <c:pt idx="132561">
                  <c:v>66280.5</c:v>
                </c:pt>
                <c:pt idx="132562">
                  <c:v>66281</c:v>
                </c:pt>
                <c:pt idx="132563">
                  <c:v>66281.5</c:v>
                </c:pt>
                <c:pt idx="132564">
                  <c:v>66282</c:v>
                </c:pt>
                <c:pt idx="132565">
                  <c:v>66282.5</c:v>
                </c:pt>
                <c:pt idx="132566">
                  <c:v>66283</c:v>
                </c:pt>
                <c:pt idx="132567">
                  <c:v>66283.5</c:v>
                </c:pt>
                <c:pt idx="132568">
                  <c:v>66284</c:v>
                </c:pt>
                <c:pt idx="132569">
                  <c:v>66284.5</c:v>
                </c:pt>
                <c:pt idx="132570">
                  <c:v>66285</c:v>
                </c:pt>
                <c:pt idx="132571">
                  <c:v>66285.5</c:v>
                </c:pt>
                <c:pt idx="132572">
                  <c:v>66286</c:v>
                </c:pt>
                <c:pt idx="132573">
                  <c:v>66286.5</c:v>
                </c:pt>
                <c:pt idx="132574">
                  <c:v>66287</c:v>
                </c:pt>
                <c:pt idx="132575">
                  <c:v>66287.5</c:v>
                </c:pt>
                <c:pt idx="132576">
                  <c:v>66288</c:v>
                </c:pt>
                <c:pt idx="132577">
                  <c:v>66288.5</c:v>
                </c:pt>
                <c:pt idx="132578">
                  <c:v>66289</c:v>
                </c:pt>
                <c:pt idx="132579">
                  <c:v>66289.5</c:v>
                </c:pt>
                <c:pt idx="132580">
                  <c:v>66290</c:v>
                </c:pt>
                <c:pt idx="132581">
                  <c:v>66290.5</c:v>
                </c:pt>
                <c:pt idx="132582">
                  <c:v>66291</c:v>
                </c:pt>
                <c:pt idx="132583">
                  <c:v>66291.5</c:v>
                </c:pt>
                <c:pt idx="132584">
                  <c:v>66292</c:v>
                </c:pt>
                <c:pt idx="132585">
                  <c:v>66292.5</c:v>
                </c:pt>
                <c:pt idx="132586">
                  <c:v>66293</c:v>
                </c:pt>
                <c:pt idx="132587">
                  <c:v>66293.5</c:v>
                </c:pt>
                <c:pt idx="132588">
                  <c:v>66294</c:v>
                </c:pt>
                <c:pt idx="132589">
                  <c:v>66294.5</c:v>
                </c:pt>
                <c:pt idx="132590">
                  <c:v>66295</c:v>
                </c:pt>
                <c:pt idx="132591">
                  <c:v>66295.5</c:v>
                </c:pt>
                <c:pt idx="132592">
                  <c:v>66296</c:v>
                </c:pt>
                <c:pt idx="132593">
                  <c:v>66296.5</c:v>
                </c:pt>
                <c:pt idx="132594">
                  <c:v>66297</c:v>
                </c:pt>
                <c:pt idx="132595">
                  <c:v>66297.5</c:v>
                </c:pt>
                <c:pt idx="132596">
                  <c:v>66298</c:v>
                </c:pt>
                <c:pt idx="132597">
                  <c:v>66298.5</c:v>
                </c:pt>
                <c:pt idx="132598">
                  <c:v>66299</c:v>
                </c:pt>
                <c:pt idx="132599">
                  <c:v>66299.5</c:v>
                </c:pt>
                <c:pt idx="132600">
                  <c:v>66300</c:v>
                </c:pt>
                <c:pt idx="132601">
                  <c:v>66300.5</c:v>
                </c:pt>
                <c:pt idx="132602">
                  <c:v>66301</c:v>
                </c:pt>
                <c:pt idx="132603">
                  <c:v>66301.5</c:v>
                </c:pt>
                <c:pt idx="132604">
                  <c:v>66302</c:v>
                </c:pt>
                <c:pt idx="132605">
                  <c:v>66302.5</c:v>
                </c:pt>
                <c:pt idx="132606">
                  <c:v>66303</c:v>
                </c:pt>
                <c:pt idx="132607">
                  <c:v>66303.5</c:v>
                </c:pt>
                <c:pt idx="132608">
                  <c:v>66304</c:v>
                </c:pt>
                <c:pt idx="132609">
                  <c:v>66304.5</c:v>
                </c:pt>
                <c:pt idx="132610">
                  <c:v>66305</c:v>
                </c:pt>
                <c:pt idx="132611">
                  <c:v>66305.5</c:v>
                </c:pt>
                <c:pt idx="132612">
                  <c:v>66306</c:v>
                </c:pt>
                <c:pt idx="132613">
                  <c:v>66306.5</c:v>
                </c:pt>
                <c:pt idx="132614">
                  <c:v>66307</c:v>
                </c:pt>
                <c:pt idx="132615">
                  <c:v>66307.5</c:v>
                </c:pt>
                <c:pt idx="132616">
                  <c:v>66308</c:v>
                </c:pt>
                <c:pt idx="132617">
                  <c:v>66308.5</c:v>
                </c:pt>
                <c:pt idx="132618">
                  <c:v>66309</c:v>
                </c:pt>
                <c:pt idx="132619">
                  <c:v>66309.5</c:v>
                </c:pt>
                <c:pt idx="132620">
                  <c:v>66310</c:v>
                </c:pt>
                <c:pt idx="132621">
                  <c:v>66310.5</c:v>
                </c:pt>
                <c:pt idx="132622">
                  <c:v>66311</c:v>
                </c:pt>
                <c:pt idx="132623">
                  <c:v>66311.5</c:v>
                </c:pt>
                <c:pt idx="132624">
                  <c:v>66312</c:v>
                </c:pt>
                <c:pt idx="132625">
                  <c:v>66312.5</c:v>
                </c:pt>
                <c:pt idx="132626">
                  <c:v>66313</c:v>
                </c:pt>
                <c:pt idx="132627">
                  <c:v>66313.5</c:v>
                </c:pt>
                <c:pt idx="132628">
                  <c:v>66314</c:v>
                </c:pt>
                <c:pt idx="132629">
                  <c:v>66314.5</c:v>
                </c:pt>
                <c:pt idx="132630">
                  <c:v>66315</c:v>
                </c:pt>
                <c:pt idx="132631">
                  <c:v>66315.5</c:v>
                </c:pt>
                <c:pt idx="132632">
                  <c:v>66316</c:v>
                </c:pt>
                <c:pt idx="132633">
                  <c:v>66316.5</c:v>
                </c:pt>
                <c:pt idx="132634">
                  <c:v>66317</c:v>
                </c:pt>
                <c:pt idx="132635">
                  <c:v>66317.5</c:v>
                </c:pt>
                <c:pt idx="132636">
                  <c:v>66318</c:v>
                </c:pt>
                <c:pt idx="132637">
                  <c:v>66318.5</c:v>
                </c:pt>
                <c:pt idx="132638">
                  <c:v>66319</c:v>
                </c:pt>
                <c:pt idx="132639">
                  <c:v>66319.5</c:v>
                </c:pt>
                <c:pt idx="132640">
                  <c:v>66320</c:v>
                </c:pt>
                <c:pt idx="132641">
                  <c:v>66320.5</c:v>
                </c:pt>
                <c:pt idx="132642">
                  <c:v>66321</c:v>
                </c:pt>
                <c:pt idx="132643">
                  <c:v>66321.5</c:v>
                </c:pt>
                <c:pt idx="132644">
                  <c:v>66322</c:v>
                </c:pt>
                <c:pt idx="132645">
                  <c:v>66322.5</c:v>
                </c:pt>
                <c:pt idx="132646">
                  <c:v>66323</c:v>
                </c:pt>
                <c:pt idx="132647">
                  <c:v>66323.5</c:v>
                </c:pt>
                <c:pt idx="132648">
                  <c:v>66324</c:v>
                </c:pt>
                <c:pt idx="132649">
                  <c:v>66324.5</c:v>
                </c:pt>
                <c:pt idx="132650">
                  <c:v>66325</c:v>
                </c:pt>
                <c:pt idx="132651">
                  <c:v>66325.5</c:v>
                </c:pt>
                <c:pt idx="132652">
                  <c:v>66326</c:v>
                </c:pt>
                <c:pt idx="132653">
                  <c:v>66326.5</c:v>
                </c:pt>
                <c:pt idx="132654">
                  <c:v>66327</c:v>
                </c:pt>
                <c:pt idx="132655">
                  <c:v>66327.5</c:v>
                </c:pt>
                <c:pt idx="132656">
                  <c:v>66328</c:v>
                </c:pt>
                <c:pt idx="132657">
                  <c:v>66328.5</c:v>
                </c:pt>
                <c:pt idx="132658">
                  <c:v>66329</c:v>
                </c:pt>
                <c:pt idx="132659">
                  <c:v>66329.5</c:v>
                </c:pt>
                <c:pt idx="132660">
                  <c:v>66330</c:v>
                </c:pt>
                <c:pt idx="132661">
                  <c:v>66330.5</c:v>
                </c:pt>
                <c:pt idx="132662">
                  <c:v>66331</c:v>
                </c:pt>
                <c:pt idx="132663">
                  <c:v>66331.5</c:v>
                </c:pt>
                <c:pt idx="132664">
                  <c:v>66332</c:v>
                </c:pt>
                <c:pt idx="132665">
                  <c:v>66332.5</c:v>
                </c:pt>
                <c:pt idx="132666">
                  <c:v>66333</c:v>
                </c:pt>
                <c:pt idx="132667">
                  <c:v>66333.5</c:v>
                </c:pt>
                <c:pt idx="132668">
                  <c:v>66334</c:v>
                </c:pt>
                <c:pt idx="132669">
                  <c:v>66334.5</c:v>
                </c:pt>
                <c:pt idx="132670">
                  <c:v>66335</c:v>
                </c:pt>
                <c:pt idx="132671">
                  <c:v>66335.5</c:v>
                </c:pt>
                <c:pt idx="132672">
                  <c:v>66336</c:v>
                </c:pt>
                <c:pt idx="132673">
                  <c:v>66336.5</c:v>
                </c:pt>
                <c:pt idx="132674">
                  <c:v>66337</c:v>
                </c:pt>
                <c:pt idx="132675">
                  <c:v>66337.5</c:v>
                </c:pt>
                <c:pt idx="132676">
                  <c:v>66338</c:v>
                </c:pt>
                <c:pt idx="132677">
                  <c:v>66338.5</c:v>
                </c:pt>
                <c:pt idx="132678">
                  <c:v>66339</c:v>
                </c:pt>
                <c:pt idx="132679">
                  <c:v>66339.5</c:v>
                </c:pt>
                <c:pt idx="132680">
                  <c:v>66340</c:v>
                </c:pt>
                <c:pt idx="132681">
                  <c:v>66340.5</c:v>
                </c:pt>
                <c:pt idx="132682">
                  <c:v>66341</c:v>
                </c:pt>
                <c:pt idx="132683">
                  <c:v>66341.5</c:v>
                </c:pt>
                <c:pt idx="132684">
                  <c:v>66342</c:v>
                </c:pt>
                <c:pt idx="132685">
                  <c:v>66342.5</c:v>
                </c:pt>
                <c:pt idx="132686">
                  <c:v>66343</c:v>
                </c:pt>
                <c:pt idx="132687">
                  <c:v>66343.5</c:v>
                </c:pt>
                <c:pt idx="132688">
                  <c:v>66344</c:v>
                </c:pt>
                <c:pt idx="132689">
                  <c:v>66344.5</c:v>
                </c:pt>
                <c:pt idx="132690">
                  <c:v>66345</c:v>
                </c:pt>
                <c:pt idx="132691">
                  <c:v>66345.5</c:v>
                </c:pt>
                <c:pt idx="132692">
                  <c:v>66346</c:v>
                </c:pt>
                <c:pt idx="132693">
                  <c:v>66346.5</c:v>
                </c:pt>
                <c:pt idx="132694">
                  <c:v>66347</c:v>
                </c:pt>
                <c:pt idx="132695">
                  <c:v>66347.5</c:v>
                </c:pt>
                <c:pt idx="132696">
                  <c:v>66348</c:v>
                </c:pt>
                <c:pt idx="132697">
                  <c:v>66348.5</c:v>
                </c:pt>
                <c:pt idx="132698">
                  <c:v>66349</c:v>
                </c:pt>
                <c:pt idx="132699">
                  <c:v>66349.5</c:v>
                </c:pt>
                <c:pt idx="132700">
                  <c:v>66350</c:v>
                </c:pt>
                <c:pt idx="132701">
                  <c:v>66350.5</c:v>
                </c:pt>
                <c:pt idx="132702">
                  <c:v>66351</c:v>
                </c:pt>
                <c:pt idx="132703">
                  <c:v>66351.5</c:v>
                </c:pt>
                <c:pt idx="132704">
                  <c:v>66352</c:v>
                </c:pt>
                <c:pt idx="132705">
                  <c:v>66352.5</c:v>
                </c:pt>
                <c:pt idx="132706">
                  <c:v>66353</c:v>
                </c:pt>
                <c:pt idx="132707">
                  <c:v>66353.5</c:v>
                </c:pt>
                <c:pt idx="132708">
                  <c:v>66354</c:v>
                </c:pt>
                <c:pt idx="132709">
                  <c:v>66354.5</c:v>
                </c:pt>
                <c:pt idx="132710">
                  <c:v>66355</c:v>
                </c:pt>
                <c:pt idx="132711">
                  <c:v>66355.5</c:v>
                </c:pt>
                <c:pt idx="132712">
                  <c:v>66356</c:v>
                </c:pt>
                <c:pt idx="132713">
                  <c:v>66356.5</c:v>
                </c:pt>
                <c:pt idx="132714">
                  <c:v>66357</c:v>
                </c:pt>
                <c:pt idx="132715">
                  <c:v>66357.5</c:v>
                </c:pt>
                <c:pt idx="132716">
                  <c:v>66358</c:v>
                </c:pt>
                <c:pt idx="132717">
                  <c:v>66358.5</c:v>
                </c:pt>
                <c:pt idx="132718">
                  <c:v>66359</c:v>
                </c:pt>
                <c:pt idx="132719">
                  <c:v>66359.5</c:v>
                </c:pt>
                <c:pt idx="132720">
                  <c:v>66360</c:v>
                </c:pt>
                <c:pt idx="132721">
                  <c:v>66360.5</c:v>
                </c:pt>
                <c:pt idx="132722">
                  <c:v>66361</c:v>
                </c:pt>
                <c:pt idx="132723">
                  <c:v>66361.5</c:v>
                </c:pt>
                <c:pt idx="132724">
                  <c:v>66362</c:v>
                </c:pt>
                <c:pt idx="132725">
                  <c:v>66362.5</c:v>
                </c:pt>
                <c:pt idx="132726">
                  <c:v>66363</c:v>
                </c:pt>
                <c:pt idx="132727">
                  <c:v>66363.5</c:v>
                </c:pt>
                <c:pt idx="132728">
                  <c:v>66364</c:v>
                </c:pt>
                <c:pt idx="132729">
                  <c:v>66364.5</c:v>
                </c:pt>
                <c:pt idx="132730">
                  <c:v>66365</c:v>
                </c:pt>
                <c:pt idx="132731">
                  <c:v>66365.5</c:v>
                </c:pt>
                <c:pt idx="132732">
                  <c:v>66366</c:v>
                </c:pt>
                <c:pt idx="132733">
                  <c:v>66366.5</c:v>
                </c:pt>
                <c:pt idx="132734">
                  <c:v>66367</c:v>
                </c:pt>
                <c:pt idx="132735">
                  <c:v>66367.5</c:v>
                </c:pt>
                <c:pt idx="132736">
                  <c:v>66368</c:v>
                </c:pt>
                <c:pt idx="132737">
                  <c:v>66368.5</c:v>
                </c:pt>
                <c:pt idx="132738">
                  <c:v>66369</c:v>
                </c:pt>
                <c:pt idx="132739">
                  <c:v>66369.5</c:v>
                </c:pt>
                <c:pt idx="132740">
                  <c:v>66370</c:v>
                </c:pt>
                <c:pt idx="132741">
                  <c:v>66370.5</c:v>
                </c:pt>
                <c:pt idx="132742">
                  <c:v>66371</c:v>
                </c:pt>
                <c:pt idx="132743">
                  <c:v>66371.5</c:v>
                </c:pt>
                <c:pt idx="132744">
                  <c:v>66372</c:v>
                </c:pt>
                <c:pt idx="132745">
                  <c:v>66372.5</c:v>
                </c:pt>
                <c:pt idx="132746">
                  <c:v>66373</c:v>
                </c:pt>
                <c:pt idx="132747">
                  <c:v>66373.5</c:v>
                </c:pt>
                <c:pt idx="132748">
                  <c:v>66374</c:v>
                </c:pt>
                <c:pt idx="132749">
                  <c:v>66374.5</c:v>
                </c:pt>
                <c:pt idx="132750">
                  <c:v>66375</c:v>
                </c:pt>
                <c:pt idx="132751">
                  <c:v>66375.5</c:v>
                </c:pt>
                <c:pt idx="132752">
                  <c:v>66376</c:v>
                </c:pt>
                <c:pt idx="132753">
                  <c:v>66376.5</c:v>
                </c:pt>
                <c:pt idx="132754">
                  <c:v>66377</c:v>
                </c:pt>
                <c:pt idx="132755">
                  <c:v>66377.5</c:v>
                </c:pt>
                <c:pt idx="132756">
                  <c:v>66378</c:v>
                </c:pt>
                <c:pt idx="132757">
                  <c:v>66378.5</c:v>
                </c:pt>
                <c:pt idx="132758">
                  <c:v>66379</c:v>
                </c:pt>
                <c:pt idx="132759">
                  <c:v>66379.5</c:v>
                </c:pt>
                <c:pt idx="132760">
                  <c:v>66380</c:v>
                </c:pt>
                <c:pt idx="132761">
                  <c:v>66380.5</c:v>
                </c:pt>
                <c:pt idx="132762">
                  <c:v>66381</c:v>
                </c:pt>
                <c:pt idx="132763">
                  <c:v>66381.5</c:v>
                </c:pt>
                <c:pt idx="132764">
                  <c:v>66382</c:v>
                </c:pt>
                <c:pt idx="132765">
                  <c:v>66382.5</c:v>
                </c:pt>
                <c:pt idx="132766">
                  <c:v>66383</c:v>
                </c:pt>
                <c:pt idx="132767">
                  <c:v>66383.5</c:v>
                </c:pt>
                <c:pt idx="132768">
                  <c:v>66384</c:v>
                </c:pt>
                <c:pt idx="132769">
                  <c:v>66384.5</c:v>
                </c:pt>
                <c:pt idx="132770">
                  <c:v>66385</c:v>
                </c:pt>
                <c:pt idx="132771">
                  <c:v>66385.5</c:v>
                </c:pt>
                <c:pt idx="132772">
                  <c:v>66386</c:v>
                </c:pt>
                <c:pt idx="132773">
                  <c:v>66386.5</c:v>
                </c:pt>
                <c:pt idx="132774">
                  <c:v>66387</c:v>
                </c:pt>
                <c:pt idx="132775">
                  <c:v>66387.5</c:v>
                </c:pt>
                <c:pt idx="132776">
                  <c:v>66388</c:v>
                </c:pt>
                <c:pt idx="132777">
                  <c:v>66388.5</c:v>
                </c:pt>
                <c:pt idx="132778">
                  <c:v>66389</c:v>
                </c:pt>
                <c:pt idx="132779">
                  <c:v>66389.5</c:v>
                </c:pt>
                <c:pt idx="132780">
                  <c:v>66390</c:v>
                </c:pt>
                <c:pt idx="132781">
                  <c:v>66390.5</c:v>
                </c:pt>
                <c:pt idx="132782">
                  <c:v>66391</c:v>
                </c:pt>
                <c:pt idx="132783">
                  <c:v>66391.5</c:v>
                </c:pt>
                <c:pt idx="132784">
                  <c:v>66392</c:v>
                </c:pt>
                <c:pt idx="132785">
                  <c:v>66392.5</c:v>
                </c:pt>
                <c:pt idx="132786">
                  <c:v>66393</c:v>
                </c:pt>
                <c:pt idx="132787">
                  <c:v>66393.5</c:v>
                </c:pt>
                <c:pt idx="132788">
                  <c:v>66394</c:v>
                </c:pt>
                <c:pt idx="132789">
                  <c:v>66394.5</c:v>
                </c:pt>
                <c:pt idx="132790">
                  <c:v>66395</c:v>
                </c:pt>
                <c:pt idx="132791">
                  <c:v>66395.5</c:v>
                </c:pt>
                <c:pt idx="132792">
                  <c:v>66396</c:v>
                </c:pt>
                <c:pt idx="132793">
                  <c:v>66396.5</c:v>
                </c:pt>
                <c:pt idx="132794">
                  <c:v>66397</c:v>
                </c:pt>
                <c:pt idx="132795">
                  <c:v>66397.5</c:v>
                </c:pt>
                <c:pt idx="132796">
                  <c:v>66398</c:v>
                </c:pt>
                <c:pt idx="132797">
                  <c:v>66398.5</c:v>
                </c:pt>
                <c:pt idx="132798">
                  <c:v>66399</c:v>
                </c:pt>
                <c:pt idx="132799">
                  <c:v>66399.5</c:v>
                </c:pt>
                <c:pt idx="132800">
                  <c:v>66400</c:v>
                </c:pt>
                <c:pt idx="132801">
                  <c:v>66400.5</c:v>
                </c:pt>
                <c:pt idx="132802">
                  <c:v>66401</c:v>
                </c:pt>
                <c:pt idx="132803">
                  <c:v>66401.5</c:v>
                </c:pt>
                <c:pt idx="132804">
                  <c:v>66402</c:v>
                </c:pt>
                <c:pt idx="132805">
                  <c:v>66402.5</c:v>
                </c:pt>
                <c:pt idx="132806">
                  <c:v>66403</c:v>
                </c:pt>
                <c:pt idx="132807">
                  <c:v>66403.5</c:v>
                </c:pt>
                <c:pt idx="132808">
                  <c:v>66404</c:v>
                </c:pt>
                <c:pt idx="132809">
                  <c:v>66404.5</c:v>
                </c:pt>
                <c:pt idx="132810">
                  <c:v>66405</c:v>
                </c:pt>
                <c:pt idx="132811">
                  <c:v>66405.5</c:v>
                </c:pt>
                <c:pt idx="132812">
                  <c:v>66406</c:v>
                </c:pt>
                <c:pt idx="132813">
                  <c:v>66406.5</c:v>
                </c:pt>
                <c:pt idx="132814">
                  <c:v>66407</c:v>
                </c:pt>
                <c:pt idx="132815">
                  <c:v>66407.5</c:v>
                </c:pt>
                <c:pt idx="132816">
                  <c:v>66408</c:v>
                </c:pt>
                <c:pt idx="132817">
                  <c:v>66408.5</c:v>
                </c:pt>
                <c:pt idx="132818">
                  <c:v>66409</c:v>
                </c:pt>
                <c:pt idx="132819">
                  <c:v>66409.5</c:v>
                </c:pt>
                <c:pt idx="132820">
                  <c:v>66410</c:v>
                </c:pt>
                <c:pt idx="132821">
                  <c:v>66410.5</c:v>
                </c:pt>
                <c:pt idx="132822">
                  <c:v>66411</c:v>
                </c:pt>
                <c:pt idx="132823">
                  <c:v>66411.5</c:v>
                </c:pt>
                <c:pt idx="132824">
                  <c:v>66412</c:v>
                </c:pt>
                <c:pt idx="132825">
                  <c:v>66412.5</c:v>
                </c:pt>
                <c:pt idx="132826">
                  <c:v>66413</c:v>
                </c:pt>
                <c:pt idx="132827">
                  <c:v>66413.5</c:v>
                </c:pt>
                <c:pt idx="132828">
                  <c:v>66414</c:v>
                </c:pt>
                <c:pt idx="132829">
                  <c:v>66414.5</c:v>
                </c:pt>
                <c:pt idx="132830">
                  <c:v>66415</c:v>
                </c:pt>
                <c:pt idx="132831">
                  <c:v>66415.5</c:v>
                </c:pt>
                <c:pt idx="132832">
                  <c:v>66416</c:v>
                </c:pt>
                <c:pt idx="132833">
                  <c:v>66416.5</c:v>
                </c:pt>
                <c:pt idx="132834">
                  <c:v>66417</c:v>
                </c:pt>
                <c:pt idx="132835">
                  <c:v>66417.5</c:v>
                </c:pt>
                <c:pt idx="132836">
                  <c:v>66418</c:v>
                </c:pt>
                <c:pt idx="132837">
                  <c:v>66418.5</c:v>
                </c:pt>
                <c:pt idx="132838">
                  <c:v>66419</c:v>
                </c:pt>
                <c:pt idx="132839">
                  <c:v>66419.5</c:v>
                </c:pt>
                <c:pt idx="132840">
                  <c:v>66420</c:v>
                </c:pt>
                <c:pt idx="132841">
                  <c:v>66420.5</c:v>
                </c:pt>
                <c:pt idx="132842">
                  <c:v>66421</c:v>
                </c:pt>
                <c:pt idx="132843">
                  <c:v>66421.5</c:v>
                </c:pt>
                <c:pt idx="132844">
                  <c:v>66422</c:v>
                </c:pt>
                <c:pt idx="132845">
                  <c:v>66422.5</c:v>
                </c:pt>
                <c:pt idx="132846">
                  <c:v>66423</c:v>
                </c:pt>
                <c:pt idx="132847">
                  <c:v>66423.5</c:v>
                </c:pt>
                <c:pt idx="132848">
                  <c:v>66424</c:v>
                </c:pt>
                <c:pt idx="132849">
                  <c:v>66424.5</c:v>
                </c:pt>
                <c:pt idx="132850">
                  <c:v>66425</c:v>
                </c:pt>
                <c:pt idx="132851">
                  <c:v>66425.5</c:v>
                </c:pt>
                <c:pt idx="132852">
                  <c:v>66426</c:v>
                </c:pt>
                <c:pt idx="132853">
                  <c:v>66426.5</c:v>
                </c:pt>
                <c:pt idx="132854">
                  <c:v>66427</c:v>
                </c:pt>
                <c:pt idx="132855">
                  <c:v>66427.5</c:v>
                </c:pt>
                <c:pt idx="132856">
                  <c:v>66428</c:v>
                </c:pt>
                <c:pt idx="132857">
                  <c:v>66428.5</c:v>
                </c:pt>
                <c:pt idx="132858">
                  <c:v>66429</c:v>
                </c:pt>
                <c:pt idx="132859">
                  <c:v>66429.5</c:v>
                </c:pt>
                <c:pt idx="132860">
                  <c:v>66430</c:v>
                </c:pt>
                <c:pt idx="132861">
                  <c:v>66430.5</c:v>
                </c:pt>
                <c:pt idx="132862">
                  <c:v>66431</c:v>
                </c:pt>
                <c:pt idx="132863">
                  <c:v>66431.5</c:v>
                </c:pt>
                <c:pt idx="132864">
                  <c:v>66432</c:v>
                </c:pt>
                <c:pt idx="132865">
                  <c:v>66432.5</c:v>
                </c:pt>
                <c:pt idx="132866">
                  <c:v>66433</c:v>
                </c:pt>
                <c:pt idx="132867">
                  <c:v>66433.5</c:v>
                </c:pt>
                <c:pt idx="132868">
                  <c:v>66434</c:v>
                </c:pt>
                <c:pt idx="132869">
                  <c:v>66434.5</c:v>
                </c:pt>
                <c:pt idx="132870">
                  <c:v>66435</c:v>
                </c:pt>
                <c:pt idx="132871">
                  <c:v>66435.5</c:v>
                </c:pt>
                <c:pt idx="132872">
                  <c:v>66436</c:v>
                </c:pt>
                <c:pt idx="132873">
                  <c:v>66436.5</c:v>
                </c:pt>
                <c:pt idx="132874">
                  <c:v>66437</c:v>
                </c:pt>
                <c:pt idx="132875">
                  <c:v>66437.5</c:v>
                </c:pt>
                <c:pt idx="132876">
                  <c:v>66438</c:v>
                </c:pt>
                <c:pt idx="132877">
                  <c:v>66438.5</c:v>
                </c:pt>
                <c:pt idx="132878">
                  <c:v>66439</c:v>
                </c:pt>
                <c:pt idx="132879">
                  <c:v>66439.5</c:v>
                </c:pt>
                <c:pt idx="132880">
                  <c:v>66440</c:v>
                </c:pt>
                <c:pt idx="132881">
                  <c:v>66440.5</c:v>
                </c:pt>
                <c:pt idx="132882">
                  <c:v>66441</c:v>
                </c:pt>
                <c:pt idx="132883">
                  <c:v>66441.5</c:v>
                </c:pt>
                <c:pt idx="132884">
                  <c:v>66442</c:v>
                </c:pt>
                <c:pt idx="132885">
                  <c:v>66442.5</c:v>
                </c:pt>
                <c:pt idx="132886">
                  <c:v>66443</c:v>
                </c:pt>
                <c:pt idx="132887">
                  <c:v>66443.5</c:v>
                </c:pt>
                <c:pt idx="132888">
                  <c:v>66444</c:v>
                </c:pt>
                <c:pt idx="132889">
                  <c:v>66444.5</c:v>
                </c:pt>
                <c:pt idx="132890">
                  <c:v>66445</c:v>
                </c:pt>
                <c:pt idx="132891">
                  <c:v>66445.5</c:v>
                </c:pt>
                <c:pt idx="132892">
                  <c:v>66446</c:v>
                </c:pt>
                <c:pt idx="132893">
                  <c:v>66446.5</c:v>
                </c:pt>
                <c:pt idx="132894">
                  <c:v>66447</c:v>
                </c:pt>
                <c:pt idx="132895">
                  <c:v>66447.5</c:v>
                </c:pt>
                <c:pt idx="132896">
                  <c:v>66448</c:v>
                </c:pt>
                <c:pt idx="132897">
                  <c:v>66448.5</c:v>
                </c:pt>
                <c:pt idx="132898">
                  <c:v>66449</c:v>
                </c:pt>
                <c:pt idx="132899">
                  <c:v>66449.5</c:v>
                </c:pt>
                <c:pt idx="132900">
                  <c:v>66450</c:v>
                </c:pt>
                <c:pt idx="132901">
                  <c:v>66450.5</c:v>
                </c:pt>
                <c:pt idx="132902">
                  <c:v>66451</c:v>
                </c:pt>
                <c:pt idx="132903">
                  <c:v>66451.5</c:v>
                </c:pt>
                <c:pt idx="132904">
                  <c:v>66452</c:v>
                </c:pt>
                <c:pt idx="132905">
                  <c:v>66452.5</c:v>
                </c:pt>
                <c:pt idx="132906">
                  <c:v>66453</c:v>
                </c:pt>
                <c:pt idx="132907">
                  <c:v>66453.5</c:v>
                </c:pt>
                <c:pt idx="132908">
                  <c:v>66454</c:v>
                </c:pt>
                <c:pt idx="132909">
                  <c:v>66454.5</c:v>
                </c:pt>
                <c:pt idx="132910">
                  <c:v>66455</c:v>
                </c:pt>
                <c:pt idx="132911">
                  <c:v>66455.5</c:v>
                </c:pt>
                <c:pt idx="132912">
                  <c:v>66456</c:v>
                </c:pt>
                <c:pt idx="132913">
                  <c:v>66456.5</c:v>
                </c:pt>
                <c:pt idx="132914">
                  <c:v>66457</c:v>
                </c:pt>
                <c:pt idx="132915">
                  <c:v>66457.5</c:v>
                </c:pt>
                <c:pt idx="132916">
                  <c:v>66458</c:v>
                </c:pt>
                <c:pt idx="132917">
                  <c:v>66458.5</c:v>
                </c:pt>
                <c:pt idx="132918">
                  <c:v>66459</c:v>
                </c:pt>
                <c:pt idx="132919">
                  <c:v>66459.5</c:v>
                </c:pt>
                <c:pt idx="132920">
                  <c:v>66460</c:v>
                </c:pt>
                <c:pt idx="132921">
                  <c:v>66460.5</c:v>
                </c:pt>
                <c:pt idx="132922">
                  <c:v>66461</c:v>
                </c:pt>
                <c:pt idx="132923">
                  <c:v>66461.5</c:v>
                </c:pt>
                <c:pt idx="132924">
                  <c:v>66462</c:v>
                </c:pt>
                <c:pt idx="132925">
                  <c:v>66462.5</c:v>
                </c:pt>
                <c:pt idx="132926">
                  <c:v>66463</c:v>
                </c:pt>
                <c:pt idx="132927">
                  <c:v>66463.5</c:v>
                </c:pt>
                <c:pt idx="132928">
                  <c:v>66464</c:v>
                </c:pt>
                <c:pt idx="132929">
                  <c:v>66464.5</c:v>
                </c:pt>
                <c:pt idx="132930">
                  <c:v>66465</c:v>
                </c:pt>
                <c:pt idx="132931">
                  <c:v>66465.5</c:v>
                </c:pt>
                <c:pt idx="132932">
                  <c:v>66466</c:v>
                </c:pt>
                <c:pt idx="132933">
                  <c:v>66466.5</c:v>
                </c:pt>
                <c:pt idx="132934">
                  <c:v>66467</c:v>
                </c:pt>
                <c:pt idx="132935">
                  <c:v>66467.5</c:v>
                </c:pt>
                <c:pt idx="132936">
                  <c:v>66468</c:v>
                </c:pt>
                <c:pt idx="132937">
                  <c:v>66468.5</c:v>
                </c:pt>
                <c:pt idx="132938">
                  <c:v>66469</c:v>
                </c:pt>
                <c:pt idx="132939">
                  <c:v>66469.5</c:v>
                </c:pt>
                <c:pt idx="132940">
                  <c:v>66470</c:v>
                </c:pt>
                <c:pt idx="132941">
                  <c:v>66470.5</c:v>
                </c:pt>
                <c:pt idx="132942">
                  <c:v>66471</c:v>
                </c:pt>
                <c:pt idx="132943">
                  <c:v>66471.5</c:v>
                </c:pt>
                <c:pt idx="132944">
                  <c:v>66472</c:v>
                </c:pt>
                <c:pt idx="132945">
                  <c:v>66472.5</c:v>
                </c:pt>
                <c:pt idx="132946">
                  <c:v>66473</c:v>
                </c:pt>
                <c:pt idx="132947">
                  <c:v>66473.5</c:v>
                </c:pt>
                <c:pt idx="132948">
                  <c:v>66474</c:v>
                </c:pt>
                <c:pt idx="132949">
                  <c:v>66474.5</c:v>
                </c:pt>
                <c:pt idx="132950">
                  <c:v>66475</c:v>
                </c:pt>
                <c:pt idx="132951">
                  <c:v>66475.5</c:v>
                </c:pt>
                <c:pt idx="132952">
                  <c:v>66476</c:v>
                </c:pt>
                <c:pt idx="132953">
                  <c:v>66476.5</c:v>
                </c:pt>
                <c:pt idx="132954">
                  <c:v>66477</c:v>
                </c:pt>
                <c:pt idx="132955">
                  <c:v>66477.5</c:v>
                </c:pt>
                <c:pt idx="132956">
                  <c:v>66478</c:v>
                </c:pt>
                <c:pt idx="132957">
                  <c:v>66478.5</c:v>
                </c:pt>
                <c:pt idx="132958">
                  <c:v>66479</c:v>
                </c:pt>
                <c:pt idx="132959">
                  <c:v>66479.5</c:v>
                </c:pt>
                <c:pt idx="132960">
                  <c:v>66480</c:v>
                </c:pt>
                <c:pt idx="132961">
                  <c:v>66480.5</c:v>
                </c:pt>
                <c:pt idx="132962">
                  <c:v>66481</c:v>
                </c:pt>
                <c:pt idx="132963">
                  <c:v>66481.5</c:v>
                </c:pt>
                <c:pt idx="132964">
                  <c:v>66482</c:v>
                </c:pt>
                <c:pt idx="132965">
                  <c:v>66482.5</c:v>
                </c:pt>
                <c:pt idx="132966">
                  <c:v>66483</c:v>
                </c:pt>
                <c:pt idx="132967">
                  <c:v>66483.5</c:v>
                </c:pt>
                <c:pt idx="132968">
                  <c:v>66484</c:v>
                </c:pt>
                <c:pt idx="132969">
                  <c:v>66484.5</c:v>
                </c:pt>
                <c:pt idx="132970">
                  <c:v>66485</c:v>
                </c:pt>
                <c:pt idx="132971">
                  <c:v>66485.5</c:v>
                </c:pt>
                <c:pt idx="132972">
                  <c:v>66486</c:v>
                </c:pt>
                <c:pt idx="132973">
                  <c:v>66486.5</c:v>
                </c:pt>
                <c:pt idx="132974">
                  <c:v>66487</c:v>
                </c:pt>
                <c:pt idx="132975">
                  <c:v>66487.5</c:v>
                </c:pt>
                <c:pt idx="132976">
                  <c:v>66488</c:v>
                </c:pt>
                <c:pt idx="132977">
                  <c:v>66488.5</c:v>
                </c:pt>
                <c:pt idx="132978">
                  <c:v>66489</c:v>
                </c:pt>
                <c:pt idx="132979">
                  <c:v>66489.5</c:v>
                </c:pt>
                <c:pt idx="132980">
                  <c:v>66490</c:v>
                </c:pt>
                <c:pt idx="132981">
                  <c:v>66490.5</c:v>
                </c:pt>
                <c:pt idx="132982">
                  <c:v>66491</c:v>
                </c:pt>
                <c:pt idx="132983">
                  <c:v>66491.5</c:v>
                </c:pt>
                <c:pt idx="132984">
                  <c:v>66492</c:v>
                </c:pt>
                <c:pt idx="132985">
                  <c:v>66492.5</c:v>
                </c:pt>
                <c:pt idx="132986">
                  <c:v>66493</c:v>
                </c:pt>
                <c:pt idx="132987">
                  <c:v>66493.5</c:v>
                </c:pt>
                <c:pt idx="132988">
                  <c:v>66494</c:v>
                </c:pt>
                <c:pt idx="132989">
                  <c:v>66494.5</c:v>
                </c:pt>
                <c:pt idx="132990">
                  <c:v>66495</c:v>
                </c:pt>
                <c:pt idx="132991">
                  <c:v>66495.5</c:v>
                </c:pt>
                <c:pt idx="132992">
                  <c:v>66496</c:v>
                </c:pt>
                <c:pt idx="132993">
                  <c:v>66496.5</c:v>
                </c:pt>
                <c:pt idx="132994">
                  <c:v>66497</c:v>
                </c:pt>
                <c:pt idx="132995">
                  <c:v>66497.5</c:v>
                </c:pt>
                <c:pt idx="132996">
                  <c:v>66498</c:v>
                </c:pt>
                <c:pt idx="132997">
                  <c:v>66498.5</c:v>
                </c:pt>
                <c:pt idx="132998">
                  <c:v>66499</c:v>
                </c:pt>
                <c:pt idx="132999">
                  <c:v>66499.5</c:v>
                </c:pt>
                <c:pt idx="133000">
                  <c:v>66500</c:v>
                </c:pt>
                <c:pt idx="133001">
                  <c:v>66500.5</c:v>
                </c:pt>
                <c:pt idx="133002">
                  <c:v>66501</c:v>
                </c:pt>
                <c:pt idx="133003">
                  <c:v>66501.5</c:v>
                </c:pt>
                <c:pt idx="133004">
                  <c:v>66502</c:v>
                </c:pt>
                <c:pt idx="133005">
                  <c:v>66502.5</c:v>
                </c:pt>
                <c:pt idx="133006">
                  <c:v>66503</c:v>
                </c:pt>
                <c:pt idx="133007">
                  <c:v>66503.5</c:v>
                </c:pt>
                <c:pt idx="133008">
                  <c:v>66504</c:v>
                </c:pt>
                <c:pt idx="133009">
                  <c:v>66504.5</c:v>
                </c:pt>
                <c:pt idx="133010">
                  <c:v>66505</c:v>
                </c:pt>
                <c:pt idx="133011">
                  <c:v>66505.5</c:v>
                </c:pt>
                <c:pt idx="133012">
                  <c:v>66506</c:v>
                </c:pt>
                <c:pt idx="133013">
                  <c:v>66506.5</c:v>
                </c:pt>
                <c:pt idx="133014">
                  <c:v>66507</c:v>
                </c:pt>
                <c:pt idx="133015">
                  <c:v>66507.5</c:v>
                </c:pt>
                <c:pt idx="133016">
                  <c:v>66508</c:v>
                </c:pt>
                <c:pt idx="133017">
                  <c:v>66508.5</c:v>
                </c:pt>
                <c:pt idx="133018">
                  <c:v>66509</c:v>
                </c:pt>
                <c:pt idx="133019">
                  <c:v>66509.5</c:v>
                </c:pt>
                <c:pt idx="133020">
                  <c:v>66510</c:v>
                </c:pt>
                <c:pt idx="133021">
                  <c:v>66510.5</c:v>
                </c:pt>
                <c:pt idx="133022">
                  <c:v>66511</c:v>
                </c:pt>
                <c:pt idx="133023">
                  <c:v>66511.5</c:v>
                </c:pt>
                <c:pt idx="133024">
                  <c:v>66512</c:v>
                </c:pt>
                <c:pt idx="133025">
                  <c:v>66512.5</c:v>
                </c:pt>
                <c:pt idx="133026">
                  <c:v>66513</c:v>
                </c:pt>
                <c:pt idx="133027">
                  <c:v>66513.5</c:v>
                </c:pt>
                <c:pt idx="133028">
                  <c:v>66514</c:v>
                </c:pt>
                <c:pt idx="133029">
                  <c:v>66514.5</c:v>
                </c:pt>
                <c:pt idx="133030">
                  <c:v>66515</c:v>
                </c:pt>
                <c:pt idx="133031">
                  <c:v>66515.5</c:v>
                </c:pt>
                <c:pt idx="133032">
                  <c:v>66516</c:v>
                </c:pt>
                <c:pt idx="133033">
                  <c:v>66516.5</c:v>
                </c:pt>
                <c:pt idx="133034">
                  <c:v>66517</c:v>
                </c:pt>
                <c:pt idx="133035">
                  <c:v>66517.5</c:v>
                </c:pt>
                <c:pt idx="133036">
                  <c:v>66518</c:v>
                </c:pt>
                <c:pt idx="133037">
                  <c:v>66518.5</c:v>
                </c:pt>
                <c:pt idx="133038">
                  <c:v>66519</c:v>
                </c:pt>
                <c:pt idx="133039">
                  <c:v>66519.5</c:v>
                </c:pt>
                <c:pt idx="133040">
                  <c:v>66520</c:v>
                </c:pt>
                <c:pt idx="133041">
                  <c:v>66520.5</c:v>
                </c:pt>
                <c:pt idx="133042">
                  <c:v>66521</c:v>
                </c:pt>
                <c:pt idx="133043">
                  <c:v>66521.5</c:v>
                </c:pt>
                <c:pt idx="133044">
                  <c:v>66522</c:v>
                </c:pt>
                <c:pt idx="133045">
                  <c:v>66522.5</c:v>
                </c:pt>
                <c:pt idx="133046">
                  <c:v>66523</c:v>
                </c:pt>
                <c:pt idx="133047">
                  <c:v>66523.5</c:v>
                </c:pt>
                <c:pt idx="133048">
                  <c:v>66524</c:v>
                </c:pt>
                <c:pt idx="133049">
                  <c:v>66524.5</c:v>
                </c:pt>
                <c:pt idx="133050">
                  <c:v>66525</c:v>
                </c:pt>
                <c:pt idx="133051">
                  <c:v>66525.5</c:v>
                </c:pt>
                <c:pt idx="133052">
                  <c:v>66526</c:v>
                </c:pt>
                <c:pt idx="133053">
                  <c:v>66526.5</c:v>
                </c:pt>
                <c:pt idx="133054">
                  <c:v>66527</c:v>
                </c:pt>
                <c:pt idx="133055">
                  <c:v>66527.5</c:v>
                </c:pt>
                <c:pt idx="133056">
                  <c:v>66528</c:v>
                </c:pt>
                <c:pt idx="133057">
                  <c:v>66528.5</c:v>
                </c:pt>
                <c:pt idx="133058">
                  <c:v>66529</c:v>
                </c:pt>
                <c:pt idx="133059">
                  <c:v>66529.5</c:v>
                </c:pt>
                <c:pt idx="133060">
                  <c:v>66530</c:v>
                </c:pt>
                <c:pt idx="133061">
                  <c:v>66530.5</c:v>
                </c:pt>
                <c:pt idx="133062">
                  <c:v>66531</c:v>
                </c:pt>
                <c:pt idx="133063">
                  <c:v>66531.5</c:v>
                </c:pt>
                <c:pt idx="133064">
                  <c:v>66532</c:v>
                </c:pt>
                <c:pt idx="133065">
                  <c:v>66532.5</c:v>
                </c:pt>
                <c:pt idx="133066">
                  <c:v>66533</c:v>
                </c:pt>
                <c:pt idx="133067">
                  <c:v>66533.5</c:v>
                </c:pt>
                <c:pt idx="133068">
                  <c:v>66534</c:v>
                </c:pt>
                <c:pt idx="133069">
                  <c:v>66534.5</c:v>
                </c:pt>
                <c:pt idx="133070">
                  <c:v>66535</c:v>
                </c:pt>
                <c:pt idx="133071">
                  <c:v>66535.5</c:v>
                </c:pt>
                <c:pt idx="133072">
                  <c:v>66536</c:v>
                </c:pt>
                <c:pt idx="133073">
                  <c:v>66536.5</c:v>
                </c:pt>
                <c:pt idx="133074">
                  <c:v>66537</c:v>
                </c:pt>
                <c:pt idx="133075">
                  <c:v>66537.5</c:v>
                </c:pt>
                <c:pt idx="133076">
                  <c:v>66538</c:v>
                </c:pt>
                <c:pt idx="133077">
                  <c:v>66538.5</c:v>
                </c:pt>
                <c:pt idx="133078">
                  <c:v>66539</c:v>
                </c:pt>
                <c:pt idx="133079">
                  <c:v>66539.5</c:v>
                </c:pt>
                <c:pt idx="133080">
                  <c:v>66540</c:v>
                </c:pt>
                <c:pt idx="133081">
                  <c:v>66540.5</c:v>
                </c:pt>
                <c:pt idx="133082">
                  <c:v>66541</c:v>
                </c:pt>
                <c:pt idx="133083">
                  <c:v>66541.5</c:v>
                </c:pt>
                <c:pt idx="133084">
                  <c:v>66542</c:v>
                </c:pt>
                <c:pt idx="133085">
                  <c:v>66542.5</c:v>
                </c:pt>
                <c:pt idx="133086">
                  <c:v>66543</c:v>
                </c:pt>
                <c:pt idx="133087">
                  <c:v>66543.5</c:v>
                </c:pt>
                <c:pt idx="133088">
                  <c:v>66544</c:v>
                </c:pt>
                <c:pt idx="133089">
                  <c:v>66544.5</c:v>
                </c:pt>
                <c:pt idx="133090">
                  <c:v>66545</c:v>
                </c:pt>
                <c:pt idx="133091">
                  <c:v>66545.5</c:v>
                </c:pt>
                <c:pt idx="133092">
                  <c:v>66546</c:v>
                </c:pt>
                <c:pt idx="133093">
                  <c:v>66546.5</c:v>
                </c:pt>
                <c:pt idx="133094">
                  <c:v>66547</c:v>
                </c:pt>
                <c:pt idx="133095">
                  <c:v>66547.5</c:v>
                </c:pt>
                <c:pt idx="133096">
                  <c:v>66548</c:v>
                </c:pt>
                <c:pt idx="133097">
                  <c:v>66548.5</c:v>
                </c:pt>
                <c:pt idx="133098">
                  <c:v>66549</c:v>
                </c:pt>
                <c:pt idx="133099">
                  <c:v>66549.5</c:v>
                </c:pt>
                <c:pt idx="133100">
                  <c:v>66550</c:v>
                </c:pt>
                <c:pt idx="133101">
                  <c:v>66550.5</c:v>
                </c:pt>
                <c:pt idx="133102">
                  <c:v>66551</c:v>
                </c:pt>
                <c:pt idx="133103">
                  <c:v>66551.5</c:v>
                </c:pt>
                <c:pt idx="133104">
                  <c:v>66552</c:v>
                </c:pt>
                <c:pt idx="133105">
                  <c:v>66552.5</c:v>
                </c:pt>
                <c:pt idx="133106">
                  <c:v>66553</c:v>
                </c:pt>
                <c:pt idx="133107">
                  <c:v>66553.5</c:v>
                </c:pt>
                <c:pt idx="133108">
                  <c:v>66554</c:v>
                </c:pt>
                <c:pt idx="133109">
                  <c:v>66554.5</c:v>
                </c:pt>
                <c:pt idx="133110">
                  <c:v>66555</c:v>
                </c:pt>
                <c:pt idx="133111">
                  <c:v>66555.5</c:v>
                </c:pt>
                <c:pt idx="133112">
                  <c:v>66556</c:v>
                </c:pt>
                <c:pt idx="133113">
                  <c:v>66556.5</c:v>
                </c:pt>
                <c:pt idx="133114">
                  <c:v>66557</c:v>
                </c:pt>
                <c:pt idx="133115">
                  <c:v>66557.5</c:v>
                </c:pt>
                <c:pt idx="133116">
                  <c:v>66558</c:v>
                </c:pt>
                <c:pt idx="133117">
                  <c:v>66558.5</c:v>
                </c:pt>
                <c:pt idx="133118">
                  <c:v>66559</c:v>
                </c:pt>
                <c:pt idx="133119">
                  <c:v>66559.5</c:v>
                </c:pt>
                <c:pt idx="133120">
                  <c:v>66560</c:v>
                </c:pt>
                <c:pt idx="133121">
                  <c:v>66560.5</c:v>
                </c:pt>
                <c:pt idx="133122">
                  <c:v>66561</c:v>
                </c:pt>
                <c:pt idx="133123">
                  <c:v>66561.5</c:v>
                </c:pt>
                <c:pt idx="133124">
                  <c:v>66562</c:v>
                </c:pt>
                <c:pt idx="133125">
                  <c:v>66562.5</c:v>
                </c:pt>
                <c:pt idx="133126">
                  <c:v>66563</c:v>
                </c:pt>
                <c:pt idx="133127">
                  <c:v>66563.5</c:v>
                </c:pt>
                <c:pt idx="133128">
                  <c:v>66564</c:v>
                </c:pt>
                <c:pt idx="133129">
                  <c:v>66564.5</c:v>
                </c:pt>
                <c:pt idx="133130">
                  <c:v>66565</c:v>
                </c:pt>
                <c:pt idx="133131">
                  <c:v>66565.5</c:v>
                </c:pt>
                <c:pt idx="133132">
                  <c:v>66566</c:v>
                </c:pt>
                <c:pt idx="133133">
                  <c:v>66566.5</c:v>
                </c:pt>
                <c:pt idx="133134">
                  <c:v>66567</c:v>
                </c:pt>
                <c:pt idx="133135">
                  <c:v>66567.5</c:v>
                </c:pt>
                <c:pt idx="133136">
                  <c:v>66568</c:v>
                </c:pt>
                <c:pt idx="133137">
                  <c:v>66568.5</c:v>
                </c:pt>
                <c:pt idx="133138">
                  <c:v>66569</c:v>
                </c:pt>
                <c:pt idx="133139">
                  <c:v>66569.5</c:v>
                </c:pt>
                <c:pt idx="133140">
                  <c:v>66570</c:v>
                </c:pt>
                <c:pt idx="133141">
                  <c:v>66570.5</c:v>
                </c:pt>
                <c:pt idx="133142">
                  <c:v>66571</c:v>
                </c:pt>
                <c:pt idx="133143">
                  <c:v>66571.5</c:v>
                </c:pt>
                <c:pt idx="133144">
                  <c:v>66572</c:v>
                </c:pt>
                <c:pt idx="133145">
                  <c:v>66572.5</c:v>
                </c:pt>
                <c:pt idx="133146">
                  <c:v>66573</c:v>
                </c:pt>
                <c:pt idx="133147">
                  <c:v>66573.5</c:v>
                </c:pt>
                <c:pt idx="133148">
                  <c:v>66574</c:v>
                </c:pt>
                <c:pt idx="133149">
                  <c:v>66574.5</c:v>
                </c:pt>
                <c:pt idx="133150">
                  <c:v>66575</c:v>
                </c:pt>
                <c:pt idx="133151">
                  <c:v>66575.5</c:v>
                </c:pt>
                <c:pt idx="133152">
                  <c:v>66576</c:v>
                </c:pt>
                <c:pt idx="133153">
                  <c:v>66576.5</c:v>
                </c:pt>
                <c:pt idx="133154">
                  <c:v>66577</c:v>
                </c:pt>
                <c:pt idx="133155">
                  <c:v>66577.5</c:v>
                </c:pt>
                <c:pt idx="133156">
                  <c:v>66578</c:v>
                </c:pt>
                <c:pt idx="133157">
                  <c:v>66578.5</c:v>
                </c:pt>
                <c:pt idx="133158">
                  <c:v>66579</c:v>
                </c:pt>
                <c:pt idx="133159">
                  <c:v>66579.5</c:v>
                </c:pt>
                <c:pt idx="133160">
                  <c:v>66580</c:v>
                </c:pt>
                <c:pt idx="133161">
                  <c:v>66580.5</c:v>
                </c:pt>
                <c:pt idx="133162">
                  <c:v>66581</c:v>
                </c:pt>
                <c:pt idx="133163">
                  <c:v>66581.5</c:v>
                </c:pt>
                <c:pt idx="133164">
                  <c:v>66582</c:v>
                </c:pt>
                <c:pt idx="133165">
                  <c:v>66582.5</c:v>
                </c:pt>
                <c:pt idx="133166">
                  <c:v>66583</c:v>
                </c:pt>
                <c:pt idx="133167">
                  <c:v>66583.5</c:v>
                </c:pt>
                <c:pt idx="133168">
                  <c:v>66584</c:v>
                </c:pt>
                <c:pt idx="133169">
                  <c:v>66584.5</c:v>
                </c:pt>
                <c:pt idx="133170">
                  <c:v>66585</c:v>
                </c:pt>
                <c:pt idx="133171">
                  <c:v>66585.5</c:v>
                </c:pt>
                <c:pt idx="133172">
                  <c:v>66586</c:v>
                </c:pt>
                <c:pt idx="133173">
                  <c:v>66586.5</c:v>
                </c:pt>
                <c:pt idx="133174">
                  <c:v>66587</c:v>
                </c:pt>
                <c:pt idx="133175">
                  <c:v>66587.5</c:v>
                </c:pt>
                <c:pt idx="133176">
                  <c:v>66588</c:v>
                </c:pt>
                <c:pt idx="133177">
                  <c:v>66588.5</c:v>
                </c:pt>
                <c:pt idx="133178">
                  <c:v>66589</c:v>
                </c:pt>
                <c:pt idx="133179">
                  <c:v>66589.5</c:v>
                </c:pt>
                <c:pt idx="133180">
                  <c:v>66590</c:v>
                </c:pt>
                <c:pt idx="133181">
                  <c:v>66590.5</c:v>
                </c:pt>
                <c:pt idx="133182">
                  <c:v>66591</c:v>
                </c:pt>
                <c:pt idx="133183">
                  <c:v>66591.5</c:v>
                </c:pt>
                <c:pt idx="133184">
                  <c:v>66592</c:v>
                </c:pt>
                <c:pt idx="133185">
                  <c:v>66592.5</c:v>
                </c:pt>
                <c:pt idx="133186">
                  <c:v>66593</c:v>
                </c:pt>
                <c:pt idx="133187">
                  <c:v>66593.5</c:v>
                </c:pt>
                <c:pt idx="133188">
                  <c:v>66594</c:v>
                </c:pt>
                <c:pt idx="133189">
                  <c:v>66594.5</c:v>
                </c:pt>
                <c:pt idx="133190">
                  <c:v>66595</c:v>
                </c:pt>
                <c:pt idx="133191">
                  <c:v>66595.5</c:v>
                </c:pt>
                <c:pt idx="133192">
                  <c:v>66596</c:v>
                </c:pt>
                <c:pt idx="133193">
                  <c:v>66596.5</c:v>
                </c:pt>
                <c:pt idx="133194">
                  <c:v>66597</c:v>
                </c:pt>
                <c:pt idx="133195">
                  <c:v>66597.5</c:v>
                </c:pt>
                <c:pt idx="133196">
                  <c:v>66598</c:v>
                </c:pt>
                <c:pt idx="133197">
                  <c:v>66598.5</c:v>
                </c:pt>
                <c:pt idx="133198">
                  <c:v>66599</c:v>
                </c:pt>
                <c:pt idx="133199">
                  <c:v>66599.5</c:v>
                </c:pt>
                <c:pt idx="133200">
                  <c:v>66600</c:v>
                </c:pt>
                <c:pt idx="133201">
                  <c:v>66600.5</c:v>
                </c:pt>
                <c:pt idx="133202">
                  <c:v>66601</c:v>
                </c:pt>
                <c:pt idx="133203">
                  <c:v>66601.5</c:v>
                </c:pt>
                <c:pt idx="133204">
                  <c:v>66602</c:v>
                </c:pt>
                <c:pt idx="133205">
                  <c:v>66602.5</c:v>
                </c:pt>
                <c:pt idx="133206">
                  <c:v>66603</c:v>
                </c:pt>
                <c:pt idx="133207">
                  <c:v>66603.5</c:v>
                </c:pt>
                <c:pt idx="133208">
                  <c:v>66604</c:v>
                </c:pt>
                <c:pt idx="133209">
                  <c:v>66604.5</c:v>
                </c:pt>
                <c:pt idx="133210">
                  <c:v>66605</c:v>
                </c:pt>
                <c:pt idx="133211">
                  <c:v>66605.5</c:v>
                </c:pt>
                <c:pt idx="133212">
                  <c:v>66606</c:v>
                </c:pt>
                <c:pt idx="133213">
                  <c:v>66606.5</c:v>
                </c:pt>
                <c:pt idx="133214">
                  <c:v>66607</c:v>
                </c:pt>
                <c:pt idx="133215">
                  <c:v>66607.5</c:v>
                </c:pt>
                <c:pt idx="133216">
                  <c:v>66608</c:v>
                </c:pt>
                <c:pt idx="133217">
                  <c:v>66608.5</c:v>
                </c:pt>
                <c:pt idx="133218">
                  <c:v>66609</c:v>
                </c:pt>
                <c:pt idx="133219">
                  <c:v>66609.5</c:v>
                </c:pt>
                <c:pt idx="133220">
                  <c:v>66610</c:v>
                </c:pt>
                <c:pt idx="133221">
                  <c:v>66610.5</c:v>
                </c:pt>
                <c:pt idx="133222">
                  <c:v>66611</c:v>
                </c:pt>
                <c:pt idx="133223">
                  <c:v>66611.5</c:v>
                </c:pt>
                <c:pt idx="133224">
                  <c:v>66612</c:v>
                </c:pt>
                <c:pt idx="133225">
                  <c:v>66612.5</c:v>
                </c:pt>
                <c:pt idx="133226">
                  <c:v>66613</c:v>
                </c:pt>
                <c:pt idx="133227">
                  <c:v>66613.5</c:v>
                </c:pt>
                <c:pt idx="133228">
                  <c:v>66614</c:v>
                </c:pt>
                <c:pt idx="133229">
                  <c:v>66614.5</c:v>
                </c:pt>
                <c:pt idx="133230">
                  <c:v>66615</c:v>
                </c:pt>
                <c:pt idx="133231">
                  <c:v>66615.5</c:v>
                </c:pt>
                <c:pt idx="133232">
                  <c:v>66616</c:v>
                </c:pt>
                <c:pt idx="133233">
                  <c:v>66616.5</c:v>
                </c:pt>
                <c:pt idx="133234">
                  <c:v>66617</c:v>
                </c:pt>
                <c:pt idx="133235">
                  <c:v>66617.5</c:v>
                </c:pt>
                <c:pt idx="133236">
                  <c:v>66618</c:v>
                </c:pt>
                <c:pt idx="133237">
                  <c:v>66618.5</c:v>
                </c:pt>
                <c:pt idx="133238">
                  <c:v>66619</c:v>
                </c:pt>
                <c:pt idx="133239">
                  <c:v>66619.5</c:v>
                </c:pt>
                <c:pt idx="133240">
                  <c:v>66620</c:v>
                </c:pt>
                <c:pt idx="133241">
                  <c:v>66620.5</c:v>
                </c:pt>
                <c:pt idx="133242">
                  <c:v>66621</c:v>
                </c:pt>
                <c:pt idx="133243">
                  <c:v>66621.5</c:v>
                </c:pt>
                <c:pt idx="133244">
                  <c:v>66622</c:v>
                </c:pt>
                <c:pt idx="133245">
                  <c:v>66622.5</c:v>
                </c:pt>
                <c:pt idx="133246">
                  <c:v>66623</c:v>
                </c:pt>
                <c:pt idx="133247">
                  <c:v>66623.5</c:v>
                </c:pt>
                <c:pt idx="133248">
                  <c:v>66624</c:v>
                </c:pt>
                <c:pt idx="133249">
                  <c:v>66624.5</c:v>
                </c:pt>
                <c:pt idx="133250">
                  <c:v>66625</c:v>
                </c:pt>
                <c:pt idx="133251">
                  <c:v>66625.5</c:v>
                </c:pt>
                <c:pt idx="133252">
                  <c:v>66626</c:v>
                </c:pt>
                <c:pt idx="133253">
                  <c:v>66626.5</c:v>
                </c:pt>
                <c:pt idx="133254">
                  <c:v>66627</c:v>
                </c:pt>
                <c:pt idx="133255">
                  <c:v>66627.5</c:v>
                </c:pt>
                <c:pt idx="133256">
                  <c:v>66628</c:v>
                </c:pt>
                <c:pt idx="133257">
                  <c:v>66628.5</c:v>
                </c:pt>
                <c:pt idx="133258">
                  <c:v>66629</c:v>
                </c:pt>
                <c:pt idx="133259">
                  <c:v>66629.5</c:v>
                </c:pt>
                <c:pt idx="133260">
                  <c:v>66630</c:v>
                </c:pt>
                <c:pt idx="133261">
                  <c:v>66630.5</c:v>
                </c:pt>
                <c:pt idx="133262">
                  <c:v>66631</c:v>
                </c:pt>
                <c:pt idx="133263">
                  <c:v>66631.5</c:v>
                </c:pt>
                <c:pt idx="133264">
                  <c:v>66632</c:v>
                </c:pt>
                <c:pt idx="133265">
                  <c:v>66632.5</c:v>
                </c:pt>
                <c:pt idx="133266">
                  <c:v>66633</c:v>
                </c:pt>
                <c:pt idx="133267">
                  <c:v>66633.5</c:v>
                </c:pt>
                <c:pt idx="133268">
                  <c:v>66634</c:v>
                </c:pt>
                <c:pt idx="133269">
                  <c:v>66634.5</c:v>
                </c:pt>
                <c:pt idx="133270">
                  <c:v>66635</c:v>
                </c:pt>
                <c:pt idx="133271">
                  <c:v>66635.5</c:v>
                </c:pt>
                <c:pt idx="133272">
                  <c:v>66636</c:v>
                </c:pt>
                <c:pt idx="133273">
                  <c:v>66636.5</c:v>
                </c:pt>
                <c:pt idx="133274">
                  <c:v>66637</c:v>
                </c:pt>
                <c:pt idx="133275">
                  <c:v>66637.5</c:v>
                </c:pt>
                <c:pt idx="133276">
                  <c:v>66638</c:v>
                </c:pt>
                <c:pt idx="133277">
                  <c:v>66638.5</c:v>
                </c:pt>
                <c:pt idx="133278">
                  <c:v>66639</c:v>
                </c:pt>
                <c:pt idx="133279">
                  <c:v>66639.5</c:v>
                </c:pt>
                <c:pt idx="133280">
                  <c:v>66640</c:v>
                </c:pt>
                <c:pt idx="133281">
                  <c:v>66640.5</c:v>
                </c:pt>
                <c:pt idx="133282">
                  <c:v>66641</c:v>
                </c:pt>
                <c:pt idx="133283">
                  <c:v>66641.5</c:v>
                </c:pt>
                <c:pt idx="133284">
                  <c:v>66642</c:v>
                </c:pt>
                <c:pt idx="133285">
                  <c:v>66642.5</c:v>
                </c:pt>
                <c:pt idx="133286">
                  <c:v>66643</c:v>
                </c:pt>
                <c:pt idx="133287">
                  <c:v>66643.5</c:v>
                </c:pt>
                <c:pt idx="133288">
                  <c:v>66644</c:v>
                </c:pt>
                <c:pt idx="133289">
                  <c:v>66644.5</c:v>
                </c:pt>
                <c:pt idx="133290">
                  <c:v>66645</c:v>
                </c:pt>
                <c:pt idx="133291">
                  <c:v>66645.5</c:v>
                </c:pt>
                <c:pt idx="133292">
                  <c:v>66646</c:v>
                </c:pt>
                <c:pt idx="133293">
                  <c:v>66646.5</c:v>
                </c:pt>
                <c:pt idx="133294">
                  <c:v>66647</c:v>
                </c:pt>
                <c:pt idx="133295">
                  <c:v>66647.5</c:v>
                </c:pt>
                <c:pt idx="133296">
                  <c:v>66648</c:v>
                </c:pt>
                <c:pt idx="133297">
                  <c:v>66648.5</c:v>
                </c:pt>
                <c:pt idx="133298">
                  <c:v>66649</c:v>
                </c:pt>
                <c:pt idx="133299">
                  <c:v>66649.5</c:v>
                </c:pt>
                <c:pt idx="133300">
                  <c:v>66650</c:v>
                </c:pt>
                <c:pt idx="133301">
                  <c:v>66650.5</c:v>
                </c:pt>
                <c:pt idx="133302">
                  <c:v>66651</c:v>
                </c:pt>
                <c:pt idx="133303">
                  <c:v>66651.5</c:v>
                </c:pt>
                <c:pt idx="133304">
                  <c:v>66652</c:v>
                </c:pt>
                <c:pt idx="133305">
                  <c:v>66652.5</c:v>
                </c:pt>
                <c:pt idx="133306">
                  <c:v>66653</c:v>
                </c:pt>
                <c:pt idx="133307">
                  <c:v>66653.5</c:v>
                </c:pt>
                <c:pt idx="133308">
                  <c:v>66654</c:v>
                </c:pt>
                <c:pt idx="133309">
                  <c:v>66654.5</c:v>
                </c:pt>
                <c:pt idx="133310">
                  <c:v>66655</c:v>
                </c:pt>
                <c:pt idx="133311">
                  <c:v>66655.5</c:v>
                </c:pt>
                <c:pt idx="133312">
                  <c:v>66656</c:v>
                </c:pt>
                <c:pt idx="133313">
                  <c:v>66656.5</c:v>
                </c:pt>
                <c:pt idx="133314">
                  <c:v>66657</c:v>
                </c:pt>
                <c:pt idx="133315">
                  <c:v>66657.5</c:v>
                </c:pt>
                <c:pt idx="133316">
                  <c:v>66658</c:v>
                </c:pt>
                <c:pt idx="133317">
                  <c:v>66658.5</c:v>
                </c:pt>
                <c:pt idx="133318">
                  <c:v>66659</c:v>
                </c:pt>
                <c:pt idx="133319">
                  <c:v>66659.5</c:v>
                </c:pt>
                <c:pt idx="133320">
                  <c:v>66660</c:v>
                </c:pt>
                <c:pt idx="133321">
                  <c:v>66660.5</c:v>
                </c:pt>
                <c:pt idx="133322">
                  <c:v>66661</c:v>
                </c:pt>
                <c:pt idx="133323">
                  <c:v>66661.5</c:v>
                </c:pt>
                <c:pt idx="133324">
                  <c:v>66662</c:v>
                </c:pt>
                <c:pt idx="133325">
                  <c:v>66662.5</c:v>
                </c:pt>
                <c:pt idx="133326">
                  <c:v>66663</c:v>
                </c:pt>
                <c:pt idx="133327">
                  <c:v>66663.5</c:v>
                </c:pt>
                <c:pt idx="133328">
                  <c:v>66664</c:v>
                </c:pt>
                <c:pt idx="133329">
                  <c:v>66664.5</c:v>
                </c:pt>
                <c:pt idx="133330">
                  <c:v>66665</c:v>
                </c:pt>
                <c:pt idx="133331">
                  <c:v>66665.5</c:v>
                </c:pt>
                <c:pt idx="133332">
                  <c:v>66666</c:v>
                </c:pt>
                <c:pt idx="133333">
                  <c:v>66666.5</c:v>
                </c:pt>
                <c:pt idx="133334">
                  <c:v>66667</c:v>
                </c:pt>
                <c:pt idx="133335">
                  <c:v>66667.5</c:v>
                </c:pt>
                <c:pt idx="133336">
                  <c:v>66668</c:v>
                </c:pt>
                <c:pt idx="133337">
                  <c:v>66668.5</c:v>
                </c:pt>
                <c:pt idx="133338">
                  <c:v>66669</c:v>
                </c:pt>
                <c:pt idx="133339">
                  <c:v>66669.5</c:v>
                </c:pt>
                <c:pt idx="133340">
                  <c:v>66670</c:v>
                </c:pt>
                <c:pt idx="133341">
                  <c:v>66670.5</c:v>
                </c:pt>
                <c:pt idx="133342">
                  <c:v>66671</c:v>
                </c:pt>
                <c:pt idx="133343">
                  <c:v>66671.5</c:v>
                </c:pt>
                <c:pt idx="133344">
                  <c:v>66672</c:v>
                </c:pt>
                <c:pt idx="133345">
                  <c:v>66672.5</c:v>
                </c:pt>
                <c:pt idx="133346">
                  <c:v>66673</c:v>
                </c:pt>
                <c:pt idx="133347">
                  <c:v>66673.5</c:v>
                </c:pt>
                <c:pt idx="133348">
                  <c:v>66674</c:v>
                </c:pt>
                <c:pt idx="133349">
                  <c:v>66674.5</c:v>
                </c:pt>
                <c:pt idx="133350">
                  <c:v>66675</c:v>
                </c:pt>
                <c:pt idx="133351">
                  <c:v>66675.5</c:v>
                </c:pt>
                <c:pt idx="133352">
                  <c:v>66676</c:v>
                </c:pt>
                <c:pt idx="133353">
                  <c:v>66676.5</c:v>
                </c:pt>
                <c:pt idx="133354">
                  <c:v>66677</c:v>
                </c:pt>
                <c:pt idx="133355">
                  <c:v>66677.5</c:v>
                </c:pt>
                <c:pt idx="133356">
                  <c:v>66678</c:v>
                </c:pt>
                <c:pt idx="133357">
                  <c:v>66678.5</c:v>
                </c:pt>
                <c:pt idx="133358">
                  <c:v>66679</c:v>
                </c:pt>
                <c:pt idx="133359">
                  <c:v>66679.5</c:v>
                </c:pt>
                <c:pt idx="133360">
                  <c:v>66680</c:v>
                </c:pt>
                <c:pt idx="133361">
                  <c:v>66680.5</c:v>
                </c:pt>
                <c:pt idx="133362">
                  <c:v>66681</c:v>
                </c:pt>
                <c:pt idx="133363">
                  <c:v>66681.5</c:v>
                </c:pt>
                <c:pt idx="133364">
                  <c:v>66682</c:v>
                </c:pt>
                <c:pt idx="133365">
                  <c:v>66682.5</c:v>
                </c:pt>
                <c:pt idx="133366">
                  <c:v>66683</c:v>
                </c:pt>
                <c:pt idx="133367">
                  <c:v>66683.5</c:v>
                </c:pt>
                <c:pt idx="133368">
                  <c:v>66684</c:v>
                </c:pt>
                <c:pt idx="133369">
                  <c:v>66684.5</c:v>
                </c:pt>
                <c:pt idx="133370">
                  <c:v>66685</c:v>
                </c:pt>
                <c:pt idx="133371">
                  <c:v>66685.5</c:v>
                </c:pt>
                <c:pt idx="133372">
                  <c:v>66686</c:v>
                </c:pt>
                <c:pt idx="133373">
                  <c:v>66686.5</c:v>
                </c:pt>
                <c:pt idx="133374">
                  <c:v>66687</c:v>
                </c:pt>
                <c:pt idx="133375">
                  <c:v>66687.5</c:v>
                </c:pt>
                <c:pt idx="133376">
                  <c:v>66688</c:v>
                </c:pt>
                <c:pt idx="133377">
                  <c:v>66688.5</c:v>
                </c:pt>
                <c:pt idx="133378">
                  <c:v>66689</c:v>
                </c:pt>
                <c:pt idx="133379">
                  <c:v>66689.5</c:v>
                </c:pt>
                <c:pt idx="133380">
                  <c:v>66690</c:v>
                </c:pt>
                <c:pt idx="133381">
                  <c:v>66690.5</c:v>
                </c:pt>
                <c:pt idx="133382">
                  <c:v>66691</c:v>
                </c:pt>
                <c:pt idx="133383">
                  <c:v>66691.5</c:v>
                </c:pt>
                <c:pt idx="133384">
                  <c:v>66692</c:v>
                </c:pt>
                <c:pt idx="133385">
                  <c:v>66692.5</c:v>
                </c:pt>
                <c:pt idx="133386">
                  <c:v>66693</c:v>
                </c:pt>
                <c:pt idx="133387">
                  <c:v>66693.5</c:v>
                </c:pt>
                <c:pt idx="133388">
                  <c:v>66694</c:v>
                </c:pt>
                <c:pt idx="133389">
                  <c:v>66694.5</c:v>
                </c:pt>
                <c:pt idx="133390">
                  <c:v>66695</c:v>
                </c:pt>
                <c:pt idx="133391">
                  <c:v>66695.5</c:v>
                </c:pt>
                <c:pt idx="133392">
                  <c:v>66696</c:v>
                </c:pt>
                <c:pt idx="133393">
                  <c:v>66696.5</c:v>
                </c:pt>
                <c:pt idx="133394">
                  <c:v>66697</c:v>
                </c:pt>
                <c:pt idx="133395">
                  <c:v>66697.5</c:v>
                </c:pt>
                <c:pt idx="133396">
                  <c:v>66698</c:v>
                </c:pt>
                <c:pt idx="133397">
                  <c:v>66698.5</c:v>
                </c:pt>
                <c:pt idx="133398">
                  <c:v>66699</c:v>
                </c:pt>
                <c:pt idx="133399">
                  <c:v>66699.5</c:v>
                </c:pt>
                <c:pt idx="133400">
                  <c:v>66700</c:v>
                </c:pt>
                <c:pt idx="133401">
                  <c:v>66700.5</c:v>
                </c:pt>
                <c:pt idx="133402">
                  <c:v>66701</c:v>
                </c:pt>
                <c:pt idx="133403">
                  <c:v>66701.5</c:v>
                </c:pt>
                <c:pt idx="133404">
                  <c:v>66702</c:v>
                </c:pt>
                <c:pt idx="133405">
                  <c:v>66702.5</c:v>
                </c:pt>
                <c:pt idx="133406">
                  <c:v>66703</c:v>
                </c:pt>
                <c:pt idx="133407">
                  <c:v>66703.5</c:v>
                </c:pt>
                <c:pt idx="133408">
                  <c:v>66704</c:v>
                </c:pt>
                <c:pt idx="133409">
                  <c:v>66704.5</c:v>
                </c:pt>
                <c:pt idx="133410">
                  <c:v>66705</c:v>
                </c:pt>
                <c:pt idx="133411">
                  <c:v>66705.5</c:v>
                </c:pt>
                <c:pt idx="133412">
                  <c:v>66706</c:v>
                </c:pt>
                <c:pt idx="133413">
                  <c:v>66706.5</c:v>
                </c:pt>
                <c:pt idx="133414">
                  <c:v>66707</c:v>
                </c:pt>
                <c:pt idx="133415">
                  <c:v>66707.5</c:v>
                </c:pt>
                <c:pt idx="133416">
                  <c:v>66708</c:v>
                </c:pt>
                <c:pt idx="133417">
                  <c:v>66708.5</c:v>
                </c:pt>
                <c:pt idx="133418">
                  <c:v>66709</c:v>
                </c:pt>
                <c:pt idx="133419">
                  <c:v>66709.5</c:v>
                </c:pt>
                <c:pt idx="133420">
                  <c:v>66710</c:v>
                </c:pt>
                <c:pt idx="133421">
                  <c:v>66710.5</c:v>
                </c:pt>
                <c:pt idx="133422">
                  <c:v>66711</c:v>
                </c:pt>
                <c:pt idx="133423">
                  <c:v>66711.5</c:v>
                </c:pt>
                <c:pt idx="133424">
                  <c:v>66712</c:v>
                </c:pt>
                <c:pt idx="133425">
                  <c:v>66712.5</c:v>
                </c:pt>
                <c:pt idx="133426">
                  <c:v>66713</c:v>
                </c:pt>
                <c:pt idx="133427">
                  <c:v>66713.5</c:v>
                </c:pt>
                <c:pt idx="133428">
                  <c:v>66714</c:v>
                </c:pt>
                <c:pt idx="133429">
                  <c:v>66714.5</c:v>
                </c:pt>
                <c:pt idx="133430">
                  <c:v>66715</c:v>
                </c:pt>
                <c:pt idx="133431">
                  <c:v>66715.5</c:v>
                </c:pt>
                <c:pt idx="133432">
                  <c:v>66716</c:v>
                </c:pt>
                <c:pt idx="133433">
                  <c:v>66716.5</c:v>
                </c:pt>
                <c:pt idx="133434">
                  <c:v>66717</c:v>
                </c:pt>
                <c:pt idx="133435">
                  <c:v>66717.5</c:v>
                </c:pt>
                <c:pt idx="133436">
                  <c:v>66718</c:v>
                </c:pt>
                <c:pt idx="133437">
                  <c:v>66718.5</c:v>
                </c:pt>
                <c:pt idx="133438">
                  <c:v>66719</c:v>
                </c:pt>
                <c:pt idx="133439">
                  <c:v>66719.5</c:v>
                </c:pt>
                <c:pt idx="133440">
                  <c:v>66720</c:v>
                </c:pt>
                <c:pt idx="133441">
                  <c:v>66720.5</c:v>
                </c:pt>
                <c:pt idx="133442">
                  <c:v>66721</c:v>
                </c:pt>
                <c:pt idx="133443">
                  <c:v>66721.5</c:v>
                </c:pt>
                <c:pt idx="133444">
                  <c:v>66722</c:v>
                </c:pt>
                <c:pt idx="133445">
                  <c:v>66722.5</c:v>
                </c:pt>
                <c:pt idx="133446">
                  <c:v>66723</c:v>
                </c:pt>
                <c:pt idx="133447">
                  <c:v>66723.5</c:v>
                </c:pt>
                <c:pt idx="133448">
                  <c:v>66724</c:v>
                </c:pt>
                <c:pt idx="133449">
                  <c:v>66724.5</c:v>
                </c:pt>
                <c:pt idx="133450">
                  <c:v>66725</c:v>
                </c:pt>
                <c:pt idx="133451">
                  <c:v>66725.5</c:v>
                </c:pt>
                <c:pt idx="133452">
                  <c:v>66726</c:v>
                </c:pt>
                <c:pt idx="133453">
                  <c:v>66726.5</c:v>
                </c:pt>
                <c:pt idx="133454">
                  <c:v>66727</c:v>
                </c:pt>
                <c:pt idx="133455">
                  <c:v>66727.5</c:v>
                </c:pt>
                <c:pt idx="133456">
                  <c:v>66728</c:v>
                </c:pt>
                <c:pt idx="133457">
                  <c:v>66728.5</c:v>
                </c:pt>
                <c:pt idx="133458">
                  <c:v>66729</c:v>
                </c:pt>
                <c:pt idx="133459">
                  <c:v>66729.5</c:v>
                </c:pt>
                <c:pt idx="133460">
                  <c:v>66730</c:v>
                </c:pt>
                <c:pt idx="133461">
                  <c:v>66730.5</c:v>
                </c:pt>
                <c:pt idx="133462">
                  <c:v>66731</c:v>
                </c:pt>
                <c:pt idx="133463">
                  <c:v>66731.5</c:v>
                </c:pt>
                <c:pt idx="133464">
                  <c:v>66732</c:v>
                </c:pt>
                <c:pt idx="133465">
                  <c:v>66732.5</c:v>
                </c:pt>
                <c:pt idx="133466">
                  <c:v>66733</c:v>
                </c:pt>
                <c:pt idx="133467">
                  <c:v>66733.5</c:v>
                </c:pt>
                <c:pt idx="133468">
                  <c:v>66734</c:v>
                </c:pt>
                <c:pt idx="133469">
                  <c:v>66734.5</c:v>
                </c:pt>
                <c:pt idx="133470">
                  <c:v>66735</c:v>
                </c:pt>
                <c:pt idx="133471">
                  <c:v>66735.5</c:v>
                </c:pt>
                <c:pt idx="133472">
                  <c:v>66736</c:v>
                </c:pt>
                <c:pt idx="133473">
                  <c:v>66736.5</c:v>
                </c:pt>
                <c:pt idx="133474">
                  <c:v>66737</c:v>
                </c:pt>
                <c:pt idx="133475">
                  <c:v>66737.5</c:v>
                </c:pt>
                <c:pt idx="133476">
                  <c:v>66738</c:v>
                </c:pt>
                <c:pt idx="133477">
                  <c:v>66738.5</c:v>
                </c:pt>
                <c:pt idx="133478">
                  <c:v>66739</c:v>
                </c:pt>
                <c:pt idx="133479">
                  <c:v>66739.5</c:v>
                </c:pt>
                <c:pt idx="133480">
                  <c:v>66740</c:v>
                </c:pt>
                <c:pt idx="133481">
                  <c:v>66740.5</c:v>
                </c:pt>
                <c:pt idx="133482">
                  <c:v>66741</c:v>
                </c:pt>
                <c:pt idx="133483">
                  <c:v>66741.5</c:v>
                </c:pt>
                <c:pt idx="133484">
                  <c:v>66742</c:v>
                </c:pt>
                <c:pt idx="133485">
                  <c:v>66742.5</c:v>
                </c:pt>
                <c:pt idx="133486">
                  <c:v>66743</c:v>
                </c:pt>
                <c:pt idx="133487">
                  <c:v>66743.5</c:v>
                </c:pt>
                <c:pt idx="133488">
                  <c:v>66744</c:v>
                </c:pt>
                <c:pt idx="133489">
                  <c:v>66744.5</c:v>
                </c:pt>
                <c:pt idx="133490">
                  <c:v>66745</c:v>
                </c:pt>
                <c:pt idx="133491">
                  <c:v>66745.5</c:v>
                </c:pt>
                <c:pt idx="133492">
                  <c:v>66746</c:v>
                </c:pt>
                <c:pt idx="133493">
                  <c:v>66746.5</c:v>
                </c:pt>
                <c:pt idx="133494">
                  <c:v>66747</c:v>
                </c:pt>
                <c:pt idx="133495">
                  <c:v>66747.5</c:v>
                </c:pt>
                <c:pt idx="133496">
                  <c:v>66748</c:v>
                </c:pt>
                <c:pt idx="133497">
                  <c:v>66748.5</c:v>
                </c:pt>
                <c:pt idx="133498">
                  <c:v>66749</c:v>
                </c:pt>
                <c:pt idx="133499">
                  <c:v>66749.5</c:v>
                </c:pt>
                <c:pt idx="133500">
                  <c:v>66750</c:v>
                </c:pt>
                <c:pt idx="133501">
                  <c:v>66750.5</c:v>
                </c:pt>
                <c:pt idx="133502">
                  <c:v>66751</c:v>
                </c:pt>
                <c:pt idx="133503">
                  <c:v>66751.5</c:v>
                </c:pt>
                <c:pt idx="133504">
                  <c:v>66752</c:v>
                </c:pt>
                <c:pt idx="133505">
                  <c:v>66752.5</c:v>
                </c:pt>
                <c:pt idx="133506">
                  <c:v>66753</c:v>
                </c:pt>
                <c:pt idx="133507">
                  <c:v>66753.5</c:v>
                </c:pt>
                <c:pt idx="133508">
                  <c:v>66754</c:v>
                </c:pt>
                <c:pt idx="133509">
                  <c:v>66754.5</c:v>
                </c:pt>
                <c:pt idx="133510">
                  <c:v>66755</c:v>
                </c:pt>
                <c:pt idx="133511">
                  <c:v>66755.5</c:v>
                </c:pt>
                <c:pt idx="133512">
                  <c:v>66756</c:v>
                </c:pt>
                <c:pt idx="133513">
                  <c:v>66756.5</c:v>
                </c:pt>
                <c:pt idx="133514">
                  <c:v>66757</c:v>
                </c:pt>
                <c:pt idx="133515">
                  <c:v>66757.5</c:v>
                </c:pt>
                <c:pt idx="133516">
                  <c:v>66758</c:v>
                </c:pt>
                <c:pt idx="133517">
                  <c:v>66758.5</c:v>
                </c:pt>
                <c:pt idx="133518">
                  <c:v>66759</c:v>
                </c:pt>
                <c:pt idx="133519">
                  <c:v>66759.5</c:v>
                </c:pt>
                <c:pt idx="133520">
                  <c:v>66760</c:v>
                </c:pt>
                <c:pt idx="133521">
                  <c:v>66760.5</c:v>
                </c:pt>
                <c:pt idx="133522">
                  <c:v>66761</c:v>
                </c:pt>
                <c:pt idx="133523">
                  <c:v>66761.5</c:v>
                </c:pt>
                <c:pt idx="133524">
                  <c:v>66762</c:v>
                </c:pt>
                <c:pt idx="133525">
                  <c:v>66762.5</c:v>
                </c:pt>
                <c:pt idx="133526">
                  <c:v>66763</c:v>
                </c:pt>
                <c:pt idx="133527">
                  <c:v>66763.5</c:v>
                </c:pt>
                <c:pt idx="133528">
                  <c:v>66764</c:v>
                </c:pt>
                <c:pt idx="133529">
                  <c:v>66764.5</c:v>
                </c:pt>
                <c:pt idx="133530">
                  <c:v>66765</c:v>
                </c:pt>
                <c:pt idx="133531">
                  <c:v>66765.5</c:v>
                </c:pt>
                <c:pt idx="133532">
                  <c:v>66766</c:v>
                </c:pt>
                <c:pt idx="133533">
                  <c:v>66766.5</c:v>
                </c:pt>
                <c:pt idx="133534">
                  <c:v>66767</c:v>
                </c:pt>
                <c:pt idx="133535">
                  <c:v>66767.5</c:v>
                </c:pt>
                <c:pt idx="133536">
                  <c:v>66768</c:v>
                </c:pt>
                <c:pt idx="133537">
                  <c:v>66768.5</c:v>
                </c:pt>
                <c:pt idx="133538">
                  <c:v>66769</c:v>
                </c:pt>
                <c:pt idx="133539">
                  <c:v>66769.5</c:v>
                </c:pt>
                <c:pt idx="133540">
                  <c:v>66770</c:v>
                </c:pt>
                <c:pt idx="133541">
                  <c:v>66770.5</c:v>
                </c:pt>
                <c:pt idx="133542">
                  <c:v>66771</c:v>
                </c:pt>
                <c:pt idx="133543">
                  <c:v>66771.5</c:v>
                </c:pt>
                <c:pt idx="133544">
                  <c:v>66772</c:v>
                </c:pt>
                <c:pt idx="133545">
                  <c:v>66772.5</c:v>
                </c:pt>
                <c:pt idx="133546">
                  <c:v>66773</c:v>
                </c:pt>
                <c:pt idx="133547">
                  <c:v>66773.5</c:v>
                </c:pt>
                <c:pt idx="133548">
                  <c:v>66774</c:v>
                </c:pt>
                <c:pt idx="133549">
                  <c:v>66774.5</c:v>
                </c:pt>
                <c:pt idx="133550">
                  <c:v>66775</c:v>
                </c:pt>
                <c:pt idx="133551">
                  <c:v>66775.5</c:v>
                </c:pt>
                <c:pt idx="133552">
                  <c:v>66776</c:v>
                </c:pt>
                <c:pt idx="133553">
                  <c:v>66776.5</c:v>
                </c:pt>
                <c:pt idx="133554">
                  <c:v>66777</c:v>
                </c:pt>
                <c:pt idx="133555">
                  <c:v>66777.5</c:v>
                </c:pt>
                <c:pt idx="133556">
                  <c:v>66778</c:v>
                </c:pt>
                <c:pt idx="133557">
                  <c:v>66778.5</c:v>
                </c:pt>
                <c:pt idx="133558">
                  <c:v>66779</c:v>
                </c:pt>
                <c:pt idx="133559">
                  <c:v>66779.5</c:v>
                </c:pt>
                <c:pt idx="133560">
                  <c:v>66780</c:v>
                </c:pt>
                <c:pt idx="133561">
                  <c:v>66780.5</c:v>
                </c:pt>
                <c:pt idx="133562">
                  <c:v>66781</c:v>
                </c:pt>
                <c:pt idx="133563">
                  <c:v>66781.5</c:v>
                </c:pt>
                <c:pt idx="133564">
                  <c:v>66782</c:v>
                </c:pt>
                <c:pt idx="133565">
                  <c:v>66782.5</c:v>
                </c:pt>
                <c:pt idx="133566">
                  <c:v>66783</c:v>
                </c:pt>
                <c:pt idx="133567">
                  <c:v>66783.5</c:v>
                </c:pt>
                <c:pt idx="133568">
                  <c:v>66784</c:v>
                </c:pt>
                <c:pt idx="133569">
                  <c:v>66784.5</c:v>
                </c:pt>
                <c:pt idx="133570">
                  <c:v>66785</c:v>
                </c:pt>
                <c:pt idx="133571">
                  <c:v>66785.5</c:v>
                </c:pt>
                <c:pt idx="133572">
                  <c:v>66786</c:v>
                </c:pt>
                <c:pt idx="133573">
                  <c:v>66786.5</c:v>
                </c:pt>
                <c:pt idx="133574">
                  <c:v>66787</c:v>
                </c:pt>
                <c:pt idx="133575">
                  <c:v>66787.5</c:v>
                </c:pt>
                <c:pt idx="133576">
                  <c:v>66788</c:v>
                </c:pt>
                <c:pt idx="133577">
                  <c:v>66788.5</c:v>
                </c:pt>
                <c:pt idx="133578">
                  <c:v>66789</c:v>
                </c:pt>
                <c:pt idx="133579">
                  <c:v>66789.5</c:v>
                </c:pt>
                <c:pt idx="133580">
                  <c:v>66790</c:v>
                </c:pt>
                <c:pt idx="133581">
                  <c:v>66790.5</c:v>
                </c:pt>
                <c:pt idx="133582">
                  <c:v>66791</c:v>
                </c:pt>
                <c:pt idx="133583">
                  <c:v>66791.5</c:v>
                </c:pt>
                <c:pt idx="133584">
                  <c:v>66792</c:v>
                </c:pt>
                <c:pt idx="133585">
                  <c:v>66792.5</c:v>
                </c:pt>
                <c:pt idx="133586">
                  <c:v>66793</c:v>
                </c:pt>
                <c:pt idx="133587">
                  <c:v>66793.5</c:v>
                </c:pt>
                <c:pt idx="133588">
                  <c:v>66794</c:v>
                </c:pt>
                <c:pt idx="133589">
                  <c:v>66794.5</c:v>
                </c:pt>
                <c:pt idx="133590">
                  <c:v>66795</c:v>
                </c:pt>
                <c:pt idx="133591">
                  <c:v>66795.5</c:v>
                </c:pt>
                <c:pt idx="133592">
                  <c:v>66796</c:v>
                </c:pt>
                <c:pt idx="133593">
                  <c:v>66796.5</c:v>
                </c:pt>
                <c:pt idx="133594">
                  <c:v>66797</c:v>
                </c:pt>
                <c:pt idx="133595">
                  <c:v>66797.5</c:v>
                </c:pt>
                <c:pt idx="133596">
                  <c:v>66798</c:v>
                </c:pt>
                <c:pt idx="133597">
                  <c:v>66798.5</c:v>
                </c:pt>
                <c:pt idx="133598">
                  <c:v>66799</c:v>
                </c:pt>
                <c:pt idx="133599">
                  <c:v>66799.5</c:v>
                </c:pt>
                <c:pt idx="133600">
                  <c:v>66800</c:v>
                </c:pt>
                <c:pt idx="133601">
                  <c:v>66800.5</c:v>
                </c:pt>
                <c:pt idx="133602">
                  <c:v>66801</c:v>
                </c:pt>
                <c:pt idx="133603">
                  <c:v>66801.5</c:v>
                </c:pt>
                <c:pt idx="133604">
                  <c:v>66802</c:v>
                </c:pt>
                <c:pt idx="133605">
                  <c:v>66802.5</c:v>
                </c:pt>
                <c:pt idx="133606">
                  <c:v>66803</c:v>
                </c:pt>
                <c:pt idx="133607">
                  <c:v>66803.5</c:v>
                </c:pt>
                <c:pt idx="133608">
                  <c:v>66804</c:v>
                </c:pt>
                <c:pt idx="133609">
                  <c:v>66804.5</c:v>
                </c:pt>
                <c:pt idx="133610">
                  <c:v>66805</c:v>
                </c:pt>
                <c:pt idx="133611">
                  <c:v>66805.5</c:v>
                </c:pt>
                <c:pt idx="133612">
                  <c:v>66806</c:v>
                </c:pt>
                <c:pt idx="133613">
                  <c:v>66806.5</c:v>
                </c:pt>
                <c:pt idx="133614">
                  <c:v>66807</c:v>
                </c:pt>
                <c:pt idx="133615">
                  <c:v>66807.5</c:v>
                </c:pt>
                <c:pt idx="133616">
                  <c:v>66808</c:v>
                </c:pt>
                <c:pt idx="133617">
                  <c:v>66808.5</c:v>
                </c:pt>
                <c:pt idx="133618">
                  <c:v>66809</c:v>
                </c:pt>
                <c:pt idx="133619">
                  <c:v>66809.5</c:v>
                </c:pt>
                <c:pt idx="133620">
                  <c:v>66810</c:v>
                </c:pt>
                <c:pt idx="133621">
                  <c:v>66810.5</c:v>
                </c:pt>
                <c:pt idx="133622">
                  <c:v>66811</c:v>
                </c:pt>
                <c:pt idx="133623">
                  <c:v>66811.5</c:v>
                </c:pt>
                <c:pt idx="133624">
                  <c:v>66812</c:v>
                </c:pt>
                <c:pt idx="133625">
                  <c:v>66812.5</c:v>
                </c:pt>
                <c:pt idx="133626">
                  <c:v>66813</c:v>
                </c:pt>
                <c:pt idx="133627">
                  <c:v>66813.5</c:v>
                </c:pt>
                <c:pt idx="133628">
                  <c:v>66814</c:v>
                </c:pt>
                <c:pt idx="133629">
                  <c:v>66814.5</c:v>
                </c:pt>
                <c:pt idx="133630">
                  <c:v>66815</c:v>
                </c:pt>
                <c:pt idx="133631">
                  <c:v>66815.5</c:v>
                </c:pt>
                <c:pt idx="133632">
                  <c:v>66816</c:v>
                </c:pt>
                <c:pt idx="133633">
                  <c:v>66816.5</c:v>
                </c:pt>
                <c:pt idx="133634">
                  <c:v>66817</c:v>
                </c:pt>
                <c:pt idx="133635">
                  <c:v>66817.5</c:v>
                </c:pt>
                <c:pt idx="133636">
                  <c:v>66818</c:v>
                </c:pt>
                <c:pt idx="133637">
                  <c:v>66818.5</c:v>
                </c:pt>
                <c:pt idx="133638">
                  <c:v>66819</c:v>
                </c:pt>
                <c:pt idx="133639">
                  <c:v>66819.5</c:v>
                </c:pt>
                <c:pt idx="133640">
                  <c:v>66820</c:v>
                </c:pt>
                <c:pt idx="133641">
                  <c:v>66820.5</c:v>
                </c:pt>
                <c:pt idx="133642">
                  <c:v>66821</c:v>
                </c:pt>
                <c:pt idx="133643">
                  <c:v>66821.5</c:v>
                </c:pt>
                <c:pt idx="133644">
                  <c:v>66822</c:v>
                </c:pt>
                <c:pt idx="133645">
                  <c:v>66822.5</c:v>
                </c:pt>
                <c:pt idx="133646">
                  <c:v>66823</c:v>
                </c:pt>
                <c:pt idx="133647">
                  <c:v>66823.5</c:v>
                </c:pt>
                <c:pt idx="133648">
                  <c:v>66824</c:v>
                </c:pt>
                <c:pt idx="133649">
                  <c:v>66824.5</c:v>
                </c:pt>
                <c:pt idx="133650">
                  <c:v>66825</c:v>
                </c:pt>
                <c:pt idx="133651">
                  <c:v>66825.5</c:v>
                </c:pt>
                <c:pt idx="133652">
                  <c:v>66826</c:v>
                </c:pt>
                <c:pt idx="133653">
                  <c:v>66826.5</c:v>
                </c:pt>
                <c:pt idx="133654">
                  <c:v>66827</c:v>
                </c:pt>
                <c:pt idx="133655">
                  <c:v>66827.5</c:v>
                </c:pt>
                <c:pt idx="133656">
                  <c:v>66828</c:v>
                </c:pt>
                <c:pt idx="133657">
                  <c:v>66828.5</c:v>
                </c:pt>
                <c:pt idx="133658">
                  <c:v>66829</c:v>
                </c:pt>
                <c:pt idx="133659">
                  <c:v>66829.5</c:v>
                </c:pt>
                <c:pt idx="133660">
                  <c:v>66830</c:v>
                </c:pt>
                <c:pt idx="133661">
                  <c:v>66830.5</c:v>
                </c:pt>
                <c:pt idx="133662">
                  <c:v>66831</c:v>
                </c:pt>
                <c:pt idx="133663">
                  <c:v>66831.5</c:v>
                </c:pt>
                <c:pt idx="133664">
                  <c:v>66832</c:v>
                </c:pt>
                <c:pt idx="133665">
                  <c:v>66832.5</c:v>
                </c:pt>
                <c:pt idx="133666">
                  <c:v>66833</c:v>
                </c:pt>
                <c:pt idx="133667">
                  <c:v>66833.5</c:v>
                </c:pt>
                <c:pt idx="133668">
                  <c:v>66834</c:v>
                </c:pt>
                <c:pt idx="133669">
                  <c:v>66834.5</c:v>
                </c:pt>
                <c:pt idx="133670">
                  <c:v>66835</c:v>
                </c:pt>
                <c:pt idx="133671">
                  <c:v>66835.5</c:v>
                </c:pt>
                <c:pt idx="133672">
                  <c:v>66836</c:v>
                </c:pt>
                <c:pt idx="133673">
                  <c:v>66836.5</c:v>
                </c:pt>
                <c:pt idx="133674">
                  <c:v>66837</c:v>
                </c:pt>
                <c:pt idx="133675">
                  <c:v>66837.5</c:v>
                </c:pt>
                <c:pt idx="133676">
                  <c:v>66838</c:v>
                </c:pt>
                <c:pt idx="133677">
                  <c:v>66838.5</c:v>
                </c:pt>
                <c:pt idx="133678">
                  <c:v>66839</c:v>
                </c:pt>
                <c:pt idx="133679">
                  <c:v>66839.5</c:v>
                </c:pt>
                <c:pt idx="133680">
                  <c:v>66840</c:v>
                </c:pt>
                <c:pt idx="133681">
                  <c:v>66840.5</c:v>
                </c:pt>
                <c:pt idx="133682">
                  <c:v>66841</c:v>
                </c:pt>
                <c:pt idx="133683">
                  <c:v>66841.5</c:v>
                </c:pt>
                <c:pt idx="133684">
                  <c:v>66842</c:v>
                </c:pt>
                <c:pt idx="133685">
                  <c:v>66842.5</c:v>
                </c:pt>
                <c:pt idx="133686">
                  <c:v>66843</c:v>
                </c:pt>
                <c:pt idx="133687">
                  <c:v>66843.5</c:v>
                </c:pt>
                <c:pt idx="133688">
                  <c:v>66844</c:v>
                </c:pt>
                <c:pt idx="133689">
                  <c:v>66844.5</c:v>
                </c:pt>
                <c:pt idx="133690">
                  <c:v>66845</c:v>
                </c:pt>
                <c:pt idx="133691">
                  <c:v>66845.5</c:v>
                </c:pt>
                <c:pt idx="133692">
                  <c:v>66846</c:v>
                </c:pt>
                <c:pt idx="133693">
                  <c:v>66846.5</c:v>
                </c:pt>
                <c:pt idx="133694">
                  <c:v>66847</c:v>
                </c:pt>
                <c:pt idx="133695">
                  <c:v>66847.5</c:v>
                </c:pt>
                <c:pt idx="133696">
                  <c:v>66848</c:v>
                </c:pt>
                <c:pt idx="133697">
                  <c:v>66848.5</c:v>
                </c:pt>
                <c:pt idx="133698">
                  <c:v>66849</c:v>
                </c:pt>
                <c:pt idx="133699">
                  <c:v>66849.5</c:v>
                </c:pt>
                <c:pt idx="133700">
                  <c:v>66850</c:v>
                </c:pt>
                <c:pt idx="133701">
                  <c:v>66850.5</c:v>
                </c:pt>
                <c:pt idx="133702">
                  <c:v>66851</c:v>
                </c:pt>
                <c:pt idx="133703">
                  <c:v>66851.5</c:v>
                </c:pt>
                <c:pt idx="133704">
                  <c:v>66852</c:v>
                </c:pt>
                <c:pt idx="133705">
                  <c:v>66852.5</c:v>
                </c:pt>
                <c:pt idx="133706">
                  <c:v>66853</c:v>
                </c:pt>
                <c:pt idx="133707">
                  <c:v>66853.5</c:v>
                </c:pt>
                <c:pt idx="133708">
                  <c:v>66854</c:v>
                </c:pt>
                <c:pt idx="133709">
                  <c:v>66854.5</c:v>
                </c:pt>
                <c:pt idx="133710">
                  <c:v>66855</c:v>
                </c:pt>
                <c:pt idx="133711">
                  <c:v>66855.5</c:v>
                </c:pt>
                <c:pt idx="133712">
                  <c:v>66856</c:v>
                </c:pt>
                <c:pt idx="133713">
                  <c:v>66856.5</c:v>
                </c:pt>
                <c:pt idx="133714">
                  <c:v>66857</c:v>
                </c:pt>
                <c:pt idx="133715">
                  <c:v>66857.5</c:v>
                </c:pt>
                <c:pt idx="133716">
                  <c:v>66858</c:v>
                </c:pt>
                <c:pt idx="133717">
                  <c:v>66858.5</c:v>
                </c:pt>
                <c:pt idx="133718">
                  <c:v>66859</c:v>
                </c:pt>
                <c:pt idx="133719">
                  <c:v>66859.5</c:v>
                </c:pt>
                <c:pt idx="133720">
                  <c:v>66860</c:v>
                </c:pt>
                <c:pt idx="133721">
                  <c:v>66860.5</c:v>
                </c:pt>
                <c:pt idx="133722">
                  <c:v>66861</c:v>
                </c:pt>
                <c:pt idx="133723">
                  <c:v>66861.5</c:v>
                </c:pt>
                <c:pt idx="133724">
                  <c:v>66862</c:v>
                </c:pt>
                <c:pt idx="133725">
                  <c:v>66862.5</c:v>
                </c:pt>
                <c:pt idx="133726">
                  <c:v>66863</c:v>
                </c:pt>
                <c:pt idx="133727">
                  <c:v>66863.5</c:v>
                </c:pt>
                <c:pt idx="133728">
                  <c:v>66864</c:v>
                </c:pt>
                <c:pt idx="133729">
                  <c:v>66864.5</c:v>
                </c:pt>
                <c:pt idx="133730">
                  <c:v>66865</c:v>
                </c:pt>
                <c:pt idx="133731">
                  <c:v>66865.5</c:v>
                </c:pt>
                <c:pt idx="133732">
                  <c:v>66866</c:v>
                </c:pt>
                <c:pt idx="133733">
                  <c:v>66866.5</c:v>
                </c:pt>
                <c:pt idx="133734">
                  <c:v>66867</c:v>
                </c:pt>
                <c:pt idx="133735">
                  <c:v>66867.5</c:v>
                </c:pt>
                <c:pt idx="133736">
                  <c:v>66868</c:v>
                </c:pt>
                <c:pt idx="133737">
                  <c:v>66868.5</c:v>
                </c:pt>
                <c:pt idx="133738">
                  <c:v>66869</c:v>
                </c:pt>
                <c:pt idx="133739">
                  <c:v>66869.5</c:v>
                </c:pt>
                <c:pt idx="133740">
                  <c:v>66870</c:v>
                </c:pt>
                <c:pt idx="133741">
                  <c:v>66870.5</c:v>
                </c:pt>
                <c:pt idx="133742">
                  <c:v>66871</c:v>
                </c:pt>
                <c:pt idx="133743">
                  <c:v>66871.5</c:v>
                </c:pt>
                <c:pt idx="133744">
                  <c:v>66872</c:v>
                </c:pt>
                <c:pt idx="133745">
                  <c:v>66872.5</c:v>
                </c:pt>
                <c:pt idx="133746">
                  <c:v>66873</c:v>
                </c:pt>
                <c:pt idx="133747">
                  <c:v>66873.5</c:v>
                </c:pt>
                <c:pt idx="133748">
                  <c:v>66874</c:v>
                </c:pt>
                <c:pt idx="133749">
                  <c:v>66874.5</c:v>
                </c:pt>
                <c:pt idx="133750">
                  <c:v>66875</c:v>
                </c:pt>
                <c:pt idx="133751">
                  <c:v>66875.5</c:v>
                </c:pt>
                <c:pt idx="133752">
                  <c:v>66876</c:v>
                </c:pt>
                <c:pt idx="133753">
                  <c:v>66876.5</c:v>
                </c:pt>
                <c:pt idx="133754">
                  <c:v>66877</c:v>
                </c:pt>
                <c:pt idx="133755">
                  <c:v>66877.5</c:v>
                </c:pt>
                <c:pt idx="133756">
                  <c:v>66878</c:v>
                </c:pt>
                <c:pt idx="133757">
                  <c:v>66878.5</c:v>
                </c:pt>
                <c:pt idx="133758">
                  <c:v>66879</c:v>
                </c:pt>
                <c:pt idx="133759">
                  <c:v>66879.5</c:v>
                </c:pt>
                <c:pt idx="133760">
                  <c:v>66880</c:v>
                </c:pt>
                <c:pt idx="133761">
                  <c:v>66880.5</c:v>
                </c:pt>
                <c:pt idx="133762">
                  <c:v>66881</c:v>
                </c:pt>
                <c:pt idx="133763">
                  <c:v>66881.5</c:v>
                </c:pt>
                <c:pt idx="133764">
                  <c:v>66882</c:v>
                </c:pt>
                <c:pt idx="133765">
                  <c:v>66882.5</c:v>
                </c:pt>
                <c:pt idx="133766">
                  <c:v>66883</c:v>
                </c:pt>
                <c:pt idx="133767">
                  <c:v>66883.5</c:v>
                </c:pt>
                <c:pt idx="133768">
                  <c:v>66884</c:v>
                </c:pt>
                <c:pt idx="133769">
                  <c:v>66884.5</c:v>
                </c:pt>
                <c:pt idx="133770">
                  <c:v>66885</c:v>
                </c:pt>
                <c:pt idx="133771">
                  <c:v>66885.5</c:v>
                </c:pt>
                <c:pt idx="133772">
                  <c:v>66886</c:v>
                </c:pt>
                <c:pt idx="133773">
                  <c:v>66886.5</c:v>
                </c:pt>
                <c:pt idx="133774">
                  <c:v>66887</c:v>
                </c:pt>
                <c:pt idx="133775">
                  <c:v>66887.5</c:v>
                </c:pt>
                <c:pt idx="133776">
                  <c:v>66888</c:v>
                </c:pt>
                <c:pt idx="133777">
                  <c:v>66888.5</c:v>
                </c:pt>
                <c:pt idx="133778">
                  <c:v>66889</c:v>
                </c:pt>
                <c:pt idx="133779">
                  <c:v>66889.5</c:v>
                </c:pt>
                <c:pt idx="133780">
                  <c:v>66890</c:v>
                </c:pt>
                <c:pt idx="133781">
                  <c:v>66890.5</c:v>
                </c:pt>
                <c:pt idx="133782">
                  <c:v>66891</c:v>
                </c:pt>
                <c:pt idx="133783">
                  <c:v>66891.5</c:v>
                </c:pt>
                <c:pt idx="133784">
                  <c:v>66892</c:v>
                </c:pt>
                <c:pt idx="133785">
                  <c:v>66892.5</c:v>
                </c:pt>
                <c:pt idx="133786">
                  <c:v>66893</c:v>
                </c:pt>
                <c:pt idx="133787">
                  <c:v>66893.5</c:v>
                </c:pt>
                <c:pt idx="133788">
                  <c:v>66894</c:v>
                </c:pt>
                <c:pt idx="133789">
                  <c:v>66894.5</c:v>
                </c:pt>
                <c:pt idx="133790">
                  <c:v>66895</c:v>
                </c:pt>
                <c:pt idx="133791">
                  <c:v>66895.5</c:v>
                </c:pt>
                <c:pt idx="133792">
                  <c:v>66896</c:v>
                </c:pt>
                <c:pt idx="133793">
                  <c:v>66896.5</c:v>
                </c:pt>
                <c:pt idx="133794">
                  <c:v>66897</c:v>
                </c:pt>
                <c:pt idx="133795">
                  <c:v>66897.5</c:v>
                </c:pt>
                <c:pt idx="133796">
                  <c:v>66898</c:v>
                </c:pt>
                <c:pt idx="133797">
                  <c:v>66898.5</c:v>
                </c:pt>
                <c:pt idx="133798">
                  <c:v>66899</c:v>
                </c:pt>
                <c:pt idx="133799">
                  <c:v>66899.5</c:v>
                </c:pt>
                <c:pt idx="133800">
                  <c:v>66900</c:v>
                </c:pt>
                <c:pt idx="133801">
                  <c:v>66900.5</c:v>
                </c:pt>
                <c:pt idx="133802">
                  <c:v>66901</c:v>
                </c:pt>
                <c:pt idx="133803">
                  <c:v>66901.5</c:v>
                </c:pt>
                <c:pt idx="133804">
                  <c:v>66902</c:v>
                </c:pt>
                <c:pt idx="133805">
                  <c:v>66902.5</c:v>
                </c:pt>
                <c:pt idx="133806">
                  <c:v>66903</c:v>
                </c:pt>
                <c:pt idx="133807">
                  <c:v>66903.5</c:v>
                </c:pt>
                <c:pt idx="133808">
                  <c:v>66904</c:v>
                </c:pt>
                <c:pt idx="133809">
                  <c:v>66904.5</c:v>
                </c:pt>
                <c:pt idx="133810">
                  <c:v>66905</c:v>
                </c:pt>
                <c:pt idx="133811">
                  <c:v>66905.5</c:v>
                </c:pt>
                <c:pt idx="133812">
                  <c:v>66906</c:v>
                </c:pt>
                <c:pt idx="133813">
                  <c:v>66906.5</c:v>
                </c:pt>
                <c:pt idx="133814">
                  <c:v>66907</c:v>
                </c:pt>
                <c:pt idx="133815">
                  <c:v>66907.5</c:v>
                </c:pt>
                <c:pt idx="133816">
                  <c:v>66908</c:v>
                </c:pt>
                <c:pt idx="133817">
                  <c:v>66908.5</c:v>
                </c:pt>
                <c:pt idx="133818">
                  <c:v>66909</c:v>
                </c:pt>
                <c:pt idx="133819">
                  <c:v>66909.5</c:v>
                </c:pt>
                <c:pt idx="133820">
                  <c:v>66910</c:v>
                </c:pt>
                <c:pt idx="133821">
                  <c:v>66910.5</c:v>
                </c:pt>
                <c:pt idx="133822">
                  <c:v>66911</c:v>
                </c:pt>
                <c:pt idx="133823">
                  <c:v>66911.5</c:v>
                </c:pt>
                <c:pt idx="133824">
                  <c:v>66912</c:v>
                </c:pt>
                <c:pt idx="133825">
                  <c:v>66912.5</c:v>
                </c:pt>
                <c:pt idx="133826">
                  <c:v>66913</c:v>
                </c:pt>
                <c:pt idx="133827">
                  <c:v>66913.5</c:v>
                </c:pt>
                <c:pt idx="133828">
                  <c:v>66914</c:v>
                </c:pt>
                <c:pt idx="133829">
                  <c:v>66914.5</c:v>
                </c:pt>
                <c:pt idx="133830">
                  <c:v>66915</c:v>
                </c:pt>
                <c:pt idx="133831">
                  <c:v>66915.5</c:v>
                </c:pt>
                <c:pt idx="133832">
                  <c:v>66916</c:v>
                </c:pt>
                <c:pt idx="133833">
                  <c:v>66916.5</c:v>
                </c:pt>
                <c:pt idx="133834">
                  <c:v>66917</c:v>
                </c:pt>
                <c:pt idx="133835">
                  <c:v>66917.5</c:v>
                </c:pt>
                <c:pt idx="133836">
                  <c:v>66918</c:v>
                </c:pt>
                <c:pt idx="133837">
                  <c:v>66918.5</c:v>
                </c:pt>
                <c:pt idx="133838">
                  <c:v>66919</c:v>
                </c:pt>
                <c:pt idx="133839">
                  <c:v>66919.5</c:v>
                </c:pt>
                <c:pt idx="133840">
                  <c:v>66920</c:v>
                </c:pt>
                <c:pt idx="133841">
                  <c:v>66920.5</c:v>
                </c:pt>
                <c:pt idx="133842">
                  <c:v>66921</c:v>
                </c:pt>
                <c:pt idx="133843">
                  <c:v>66921.5</c:v>
                </c:pt>
                <c:pt idx="133844">
                  <c:v>66922</c:v>
                </c:pt>
                <c:pt idx="133845">
                  <c:v>66922.5</c:v>
                </c:pt>
                <c:pt idx="133846">
                  <c:v>66923</c:v>
                </c:pt>
                <c:pt idx="133847">
                  <c:v>66923.5</c:v>
                </c:pt>
                <c:pt idx="133848">
                  <c:v>66924</c:v>
                </c:pt>
                <c:pt idx="133849">
                  <c:v>66924.5</c:v>
                </c:pt>
                <c:pt idx="133850">
                  <c:v>66925</c:v>
                </c:pt>
                <c:pt idx="133851">
                  <c:v>66925.5</c:v>
                </c:pt>
                <c:pt idx="133852">
                  <c:v>66926</c:v>
                </c:pt>
                <c:pt idx="133853">
                  <c:v>66926.5</c:v>
                </c:pt>
                <c:pt idx="133854">
                  <c:v>66927</c:v>
                </c:pt>
                <c:pt idx="133855">
                  <c:v>66927.5</c:v>
                </c:pt>
                <c:pt idx="133856">
                  <c:v>66928</c:v>
                </c:pt>
                <c:pt idx="133857">
                  <c:v>66928.5</c:v>
                </c:pt>
                <c:pt idx="133858">
                  <c:v>66929</c:v>
                </c:pt>
                <c:pt idx="133859">
                  <c:v>66929.5</c:v>
                </c:pt>
                <c:pt idx="133860">
                  <c:v>66930</c:v>
                </c:pt>
                <c:pt idx="133861">
                  <c:v>66930.5</c:v>
                </c:pt>
                <c:pt idx="133862">
                  <c:v>66931</c:v>
                </c:pt>
                <c:pt idx="133863">
                  <c:v>66931.5</c:v>
                </c:pt>
                <c:pt idx="133864">
                  <c:v>66932</c:v>
                </c:pt>
                <c:pt idx="133865">
                  <c:v>66932.5</c:v>
                </c:pt>
                <c:pt idx="133866">
                  <c:v>66933</c:v>
                </c:pt>
                <c:pt idx="133867">
                  <c:v>66933.5</c:v>
                </c:pt>
                <c:pt idx="133868">
                  <c:v>66934</c:v>
                </c:pt>
                <c:pt idx="133869">
                  <c:v>66934.5</c:v>
                </c:pt>
                <c:pt idx="133870">
                  <c:v>66935</c:v>
                </c:pt>
                <c:pt idx="133871">
                  <c:v>66935.5</c:v>
                </c:pt>
                <c:pt idx="133872">
                  <c:v>66936</c:v>
                </c:pt>
                <c:pt idx="133873">
                  <c:v>66936.5</c:v>
                </c:pt>
                <c:pt idx="133874">
                  <c:v>66937</c:v>
                </c:pt>
                <c:pt idx="133875">
                  <c:v>66937.5</c:v>
                </c:pt>
                <c:pt idx="133876">
                  <c:v>66938</c:v>
                </c:pt>
                <c:pt idx="133877">
                  <c:v>66938.5</c:v>
                </c:pt>
                <c:pt idx="133878">
                  <c:v>66939</c:v>
                </c:pt>
                <c:pt idx="133879">
                  <c:v>66939.5</c:v>
                </c:pt>
                <c:pt idx="133880">
                  <c:v>66940</c:v>
                </c:pt>
                <c:pt idx="133881">
                  <c:v>66940.5</c:v>
                </c:pt>
                <c:pt idx="133882">
                  <c:v>66941</c:v>
                </c:pt>
                <c:pt idx="133883">
                  <c:v>66941.5</c:v>
                </c:pt>
                <c:pt idx="133884">
                  <c:v>66942</c:v>
                </c:pt>
                <c:pt idx="133885">
                  <c:v>66942.5</c:v>
                </c:pt>
                <c:pt idx="133886">
                  <c:v>66943</c:v>
                </c:pt>
                <c:pt idx="133887">
                  <c:v>66943.5</c:v>
                </c:pt>
                <c:pt idx="133888">
                  <c:v>66944</c:v>
                </c:pt>
                <c:pt idx="133889">
                  <c:v>66944.5</c:v>
                </c:pt>
                <c:pt idx="133890">
                  <c:v>66945</c:v>
                </c:pt>
                <c:pt idx="133891">
                  <c:v>66945.5</c:v>
                </c:pt>
                <c:pt idx="133892">
                  <c:v>66946</c:v>
                </c:pt>
                <c:pt idx="133893">
                  <c:v>66946.5</c:v>
                </c:pt>
                <c:pt idx="133894">
                  <c:v>66947</c:v>
                </c:pt>
                <c:pt idx="133895">
                  <c:v>66947.5</c:v>
                </c:pt>
                <c:pt idx="133896">
                  <c:v>66948</c:v>
                </c:pt>
                <c:pt idx="133897">
                  <c:v>66948.5</c:v>
                </c:pt>
                <c:pt idx="133898">
                  <c:v>66949</c:v>
                </c:pt>
                <c:pt idx="133899">
                  <c:v>66949.5</c:v>
                </c:pt>
                <c:pt idx="133900">
                  <c:v>66950</c:v>
                </c:pt>
                <c:pt idx="133901">
                  <c:v>66950.5</c:v>
                </c:pt>
                <c:pt idx="133902">
                  <c:v>66951</c:v>
                </c:pt>
                <c:pt idx="133903">
                  <c:v>66951.5</c:v>
                </c:pt>
                <c:pt idx="133904">
                  <c:v>66952</c:v>
                </c:pt>
                <c:pt idx="133905">
                  <c:v>66952.5</c:v>
                </c:pt>
                <c:pt idx="133906">
                  <c:v>66953</c:v>
                </c:pt>
                <c:pt idx="133907">
                  <c:v>66953.5</c:v>
                </c:pt>
                <c:pt idx="133908">
                  <c:v>66954</c:v>
                </c:pt>
                <c:pt idx="133909">
                  <c:v>66954.5</c:v>
                </c:pt>
                <c:pt idx="133910">
                  <c:v>66955</c:v>
                </c:pt>
                <c:pt idx="133911">
                  <c:v>66955.5</c:v>
                </c:pt>
                <c:pt idx="133912">
                  <c:v>66956</c:v>
                </c:pt>
                <c:pt idx="133913">
                  <c:v>66956.5</c:v>
                </c:pt>
                <c:pt idx="133914">
                  <c:v>66957</c:v>
                </c:pt>
                <c:pt idx="133915">
                  <c:v>66957.5</c:v>
                </c:pt>
                <c:pt idx="133916">
                  <c:v>66958</c:v>
                </c:pt>
                <c:pt idx="133917">
                  <c:v>66958.5</c:v>
                </c:pt>
                <c:pt idx="133918">
                  <c:v>66959</c:v>
                </c:pt>
                <c:pt idx="133919">
                  <c:v>66959.5</c:v>
                </c:pt>
                <c:pt idx="133920">
                  <c:v>66960</c:v>
                </c:pt>
                <c:pt idx="133921">
                  <c:v>66960.5</c:v>
                </c:pt>
                <c:pt idx="133922">
                  <c:v>66961</c:v>
                </c:pt>
                <c:pt idx="133923">
                  <c:v>66961.5</c:v>
                </c:pt>
                <c:pt idx="133924">
                  <c:v>66962</c:v>
                </c:pt>
                <c:pt idx="133925">
                  <c:v>66962.5</c:v>
                </c:pt>
                <c:pt idx="133926">
                  <c:v>66963</c:v>
                </c:pt>
                <c:pt idx="133927">
                  <c:v>66963.5</c:v>
                </c:pt>
                <c:pt idx="133928">
                  <c:v>66964</c:v>
                </c:pt>
                <c:pt idx="133929">
                  <c:v>66964.5</c:v>
                </c:pt>
                <c:pt idx="133930">
                  <c:v>66965</c:v>
                </c:pt>
                <c:pt idx="133931">
                  <c:v>66965.5</c:v>
                </c:pt>
                <c:pt idx="133932">
                  <c:v>66966</c:v>
                </c:pt>
                <c:pt idx="133933">
                  <c:v>66966.5</c:v>
                </c:pt>
                <c:pt idx="133934">
                  <c:v>66967</c:v>
                </c:pt>
                <c:pt idx="133935">
                  <c:v>66967.5</c:v>
                </c:pt>
                <c:pt idx="133936">
                  <c:v>66968</c:v>
                </c:pt>
                <c:pt idx="133937">
                  <c:v>66968.5</c:v>
                </c:pt>
                <c:pt idx="133938">
                  <c:v>66969</c:v>
                </c:pt>
                <c:pt idx="133939">
                  <c:v>66969.5</c:v>
                </c:pt>
                <c:pt idx="133940">
                  <c:v>66970</c:v>
                </c:pt>
                <c:pt idx="133941">
                  <c:v>66970.5</c:v>
                </c:pt>
                <c:pt idx="133942">
                  <c:v>66971</c:v>
                </c:pt>
                <c:pt idx="133943">
                  <c:v>66971.5</c:v>
                </c:pt>
                <c:pt idx="133944">
                  <c:v>66972</c:v>
                </c:pt>
                <c:pt idx="133945">
                  <c:v>66972.5</c:v>
                </c:pt>
                <c:pt idx="133946">
                  <c:v>66973</c:v>
                </c:pt>
                <c:pt idx="133947">
                  <c:v>66973.5</c:v>
                </c:pt>
                <c:pt idx="133948">
                  <c:v>66974</c:v>
                </c:pt>
                <c:pt idx="133949">
                  <c:v>66974.5</c:v>
                </c:pt>
                <c:pt idx="133950">
                  <c:v>66975</c:v>
                </c:pt>
                <c:pt idx="133951">
                  <c:v>66975.5</c:v>
                </c:pt>
                <c:pt idx="133952">
                  <c:v>66976</c:v>
                </c:pt>
                <c:pt idx="133953">
                  <c:v>66976.5</c:v>
                </c:pt>
                <c:pt idx="133954">
                  <c:v>66977</c:v>
                </c:pt>
                <c:pt idx="133955">
                  <c:v>66977.5</c:v>
                </c:pt>
                <c:pt idx="133956">
                  <c:v>66978</c:v>
                </c:pt>
                <c:pt idx="133957">
                  <c:v>66978.5</c:v>
                </c:pt>
                <c:pt idx="133958">
                  <c:v>66979</c:v>
                </c:pt>
                <c:pt idx="133959">
                  <c:v>66979.5</c:v>
                </c:pt>
                <c:pt idx="133960">
                  <c:v>66980</c:v>
                </c:pt>
                <c:pt idx="133961">
                  <c:v>66980.5</c:v>
                </c:pt>
                <c:pt idx="133962">
                  <c:v>66981</c:v>
                </c:pt>
                <c:pt idx="133963">
                  <c:v>66981.5</c:v>
                </c:pt>
                <c:pt idx="133964">
                  <c:v>66982</c:v>
                </c:pt>
                <c:pt idx="133965">
                  <c:v>66982.5</c:v>
                </c:pt>
                <c:pt idx="133966">
                  <c:v>66983</c:v>
                </c:pt>
                <c:pt idx="133967">
                  <c:v>66983.5</c:v>
                </c:pt>
                <c:pt idx="133968">
                  <c:v>66984</c:v>
                </c:pt>
                <c:pt idx="133969">
                  <c:v>66984.5</c:v>
                </c:pt>
                <c:pt idx="133970">
                  <c:v>66985</c:v>
                </c:pt>
                <c:pt idx="133971">
                  <c:v>66985.5</c:v>
                </c:pt>
                <c:pt idx="133972">
                  <c:v>66986</c:v>
                </c:pt>
                <c:pt idx="133973">
                  <c:v>66986.5</c:v>
                </c:pt>
                <c:pt idx="133974">
                  <c:v>66987</c:v>
                </c:pt>
                <c:pt idx="133975">
                  <c:v>66987.5</c:v>
                </c:pt>
                <c:pt idx="133976">
                  <c:v>66988</c:v>
                </c:pt>
                <c:pt idx="133977">
                  <c:v>66988.5</c:v>
                </c:pt>
                <c:pt idx="133978">
                  <c:v>66989</c:v>
                </c:pt>
                <c:pt idx="133979">
                  <c:v>66989.5</c:v>
                </c:pt>
                <c:pt idx="133980">
                  <c:v>66990</c:v>
                </c:pt>
                <c:pt idx="133981">
                  <c:v>66990.5</c:v>
                </c:pt>
                <c:pt idx="133982">
                  <c:v>66991</c:v>
                </c:pt>
                <c:pt idx="133983">
                  <c:v>66991.5</c:v>
                </c:pt>
                <c:pt idx="133984">
                  <c:v>66992</c:v>
                </c:pt>
                <c:pt idx="133985">
                  <c:v>66992.5</c:v>
                </c:pt>
                <c:pt idx="133986">
                  <c:v>66993</c:v>
                </c:pt>
                <c:pt idx="133987">
                  <c:v>66993.5</c:v>
                </c:pt>
                <c:pt idx="133988">
                  <c:v>66994</c:v>
                </c:pt>
                <c:pt idx="133989">
                  <c:v>66994.5</c:v>
                </c:pt>
                <c:pt idx="133990">
                  <c:v>66995</c:v>
                </c:pt>
                <c:pt idx="133991">
                  <c:v>66995.5</c:v>
                </c:pt>
                <c:pt idx="133992">
                  <c:v>66996</c:v>
                </c:pt>
                <c:pt idx="133993">
                  <c:v>66996.5</c:v>
                </c:pt>
                <c:pt idx="133994">
                  <c:v>66997</c:v>
                </c:pt>
                <c:pt idx="133995">
                  <c:v>66997.5</c:v>
                </c:pt>
                <c:pt idx="133996">
                  <c:v>66998</c:v>
                </c:pt>
                <c:pt idx="133997">
                  <c:v>66998.5</c:v>
                </c:pt>
                <c:pt idx="133998">
                  <c:v>66999</c:v>
                </c:pt>
                <c:pt idx="133999">
                  <c:v>66999.5</c:v>
                </c:pt>
                <c:pt idx="134000">
                  <c:v>67000</c:v>
                </c:pt>
                <c:pt idx="134001">
                  <c:v>67000.5</c:v>
                </c:pt>
                <c:pt idx="134002">
                  <c:v>67001</c:v>
                </c:pt>
                <c:pt idx="134003">
                  <c:v>67001.5</c:v>
                </c:pt>
                <c:pt idx="134004">
                  <c:v>67002</c:v>
                </c:pt>
                <c:pt idx="134005">
                  <c:v>67002.5</c:v>
                </c:pt>
                <c:pt idx="134006">
                  <c:v>67003</c:v>
                </c:pt>
                <c:pt idx="134007">
                  <c:v>67003.5</c:v>
                </c:pt>
                <c:pt idx="134008">
                  <c:v>67004</c:v>
                </c:pt>
                <c:pt idx="134009">
                  <c:v>67004.5</c:v>
                </c:pt>
                <c:pt idx="134010">
                  <c:v>67005</c:v>
                </c:pt>
                <c:pt idx="134011">
                  <c:v>67005.5</c:v>
                </c:pt>
                <c:pt idx="134012">
                  <c:v>67006</c:v>
                </c:pt>
                <c:pt idx="134013">
                  <c:v>67006.5</c:v>
                </c:pt>
                <c:pt idx="134014">
                  <c:v>67007</c:v>
                </c:pt>
                <c:pt idx="134015">
                  <c:v>67007.5</c:v>
                </c:pt>
                <c:pt idx="134016">
                  <c:v>67008</c:v>
                </c:pt>
                <c:pt idx="134017">
                  <c:v>67008.5</c:v>
                </c:pt>
                <c:pt idx="134018">
                  <c:v>67009</c:v>
                </c:pt>
                <c:pt idx="134019">
                  <c:v>67009.5</c:v>
                </c:pt>
                <c:pt idx="134020">
                  <c:v>67010</c:v>
                </c:pt>
                <c:pt idx="134021">
                  <c:v>67010.5</c:v>
                </c:pt>
                <c:pt idx="134022">
                  <c:v>67011</c:v>
                </c:pt>
                <c:pt idx="134023">
                  <c:v>67011.5</c:v>
                </c:pt>
                <c:pt idx="134024">
                  <c:v>67012</c:v>
                </c:pt>
                <c:pt idx="134025">
                  <c:v>67012.5</c:v>
                </c:pt>
                <c:pt idx="134026">
                  <c:v>67013</c:v>
                </c:pt>
                <c:pt idx="134027">
                  <c:v>67013.5</c:v>
                </c:pt>
                <c:pt idx="134028">
                  <c:v>67014</c:v>
                </c:pt>
                <c:pt idx="134029">
                  <c:v>67014.5</c:v>
                </c:pt>
                <c:pt idx="134030">
                  <c:v>67015</c:v>
                </c:pt>
                <c:pt idx="134031">
                  <c:v>67015.5</c:v>
                </c:pt>
                <c:pt idx="134032">
                  <c:v>67016</c:v>
                </c:pt>
                <c:pt idx="134033">
                  <c:v>67016.5</c:v>
                </c:pt>
                <c:pt idx="134034">
                  <c:v>67017</c:v>
                </c:pt>
                <c:pt idx="134035">
                  <c:v>67017.5</c:v>
                </c:pt>
                <c:pt idx="134036">
                  <c:v>67018</c:v>
                </c:pt>
                <c:pt idx="134037">
                  <c:v>67018.5</c:v>
                </c:pt>
                <c:pt idx="134038">
                  <c:v>67019</c:v>
                </c:pt>
                <c:pt idx="134039">
                  <c:v>67019.5</c:v>
                </c:pt>
                <c:pt idx="134040">
                  <c:v>67020</c:v>
                </c:pt>
                <c:pt idx="134041">
                  <c:v>67020.5</c:v>
                </c:pt>
                <c:pt idx="134042">
                  <c:v>67021</c:v>
                </c:pt>
                <c:pt idx="134043">
                  <c:v>67021.5</c:v>
                </c:pt>
                <c:pt idx="134044">
                  <c:v>67022</c:v>
                </c:pt>
                <c:pt idx="134045">
                  <c:v>67022.5</c:v>
                </c:pt>
                <c:pt idx="134046">
                  <c:v>67023</c:v>
                </c:pt>
                <c:pt idx="134047">
                  <c:v>67023.5</c:v>
                </c:pt>
                <c:pt idx="134048">
                  <c:v>67024</c:v>
                </c:pt>
                <c:pt idx="134049">
                  <c:v>67024.5</c:v>
                </c:pt>
                <c:pt idx="134050">
                  <c:v>67025</c:v>
                </c:pt>
                <c:pt idx="134051">
                  <c:v>67025.5</c:v>
                </c:pt>
                <c:pt idx="134052">
                  <c:v>67026</c:v>
                </c:pt>
                <c:pt idx="134053">
                  <c:v>67026.5</c:v>
                </c:pt>
                <c:pt idx="134054">
                  <c:v>67027</c:v>
                </c:pt>
                <c:pt idx="134055">
                  <c:v>67027.5</c:v>
                </c:pt>
                <c:pt idx="134056">
                  <c:v>67028</c:v>
                </c:pt>
                <c:pt idx="134057">
                  <c:v>67028.5</c:v>
                </c:pt>
                <c:pt idx="134058">
                  <c:v>67029</c:v>
                </c:pt>
                <c:pt idx="134059">
                  <c:v>67029.5</c:v>
                </c:pt>
                <c:pt idx="134060">
                  <c:v>67030</c:v>
                </c:pt>
                <c:pt idx="134061">
                  <c:v>67030.5</c:v>
                </c:pt>
                <c:pt idx="134062">
                  <c:v>67031</c:v>
                </c:pt>
                <c:pt idx="134063">
                  <c:v>67031.5</c:v>
                </c:pt>
                <c:pt idx="134064">
                  <c:v>67032</c:v>
                </c:pt>
                <c:pt idx="134065">
                  <c:v>67032.5</c:v>
                </c:pt>
                <c:pt idx="134066">
                  <c:v>67033</c:v>
                </c:pt>
                <c:pt idx="134067">
                  <c:v>67033.5</c:v>
                </c:pt>
                <c:pt idx="134068">
                  <c:v>67034</c:v>
                </c:pt>
                <c:pt idx="134069">
                  <c:v>67034.5</c:v>
                </c:pt>
                <c:pt idx="134070">
                  <c:v>67035</c:v>
                </c:pt>
                <c:pt idx="134071">
                  <c:v>67035.5</c:v>
                </c:pt>
                <c:pt idx="134072">
                  <c:v>67036</c:v>
                </c:pt>
                <c:pt idx="134073">
                  <c:v>67036.5</c:v>
                </c:pt>
                <c:pt idx="134074">
                  <c:v>67037</c:v>
                </c:pt>
                <c:pt idx="134075">
                  <c:v>67037.5</c:v>
                </c:pt>
                <c:pt idx="134076">
                  <c:v>67038</c:v>
                </c:pt>
                <c:pt idx="134077">
                  <c:v>67038.5</c:v>
                </c:pt>
                <c:pt idx="134078">
                  <c:v>67039</c:v>
                </c:pt>
                <c:pt idx="134079">
                  <c:v>67039.5</c:v>
                </c:pt>
                <c:pt idx="134080">
                  <c:v>67040</c:v>
                </c:pt>
                <c:pt idx="134081">
                  <c:v>67040.5</c:v>
                </c:pt>
                <c:pt idx="134082">
                  <c:v>67041</c:v>
                </c:pt>
                <c:pt idx="134083">
                  <c:v>67041.5</c:v>
                </c:pt>
                <c:pt idx="134084">
                  <c:v>67042</c:v>
                </c:pt>
                <c:pt idx="134085">
                  <c:v>67042.5</c:v>
                </c:pt>
                <c:pt idx="134086">
                  <c:v>67043</c:v>
                </c:pt>
                <c:pt idx="134087">
                  <c:v>67043.5</c:v>
                </c:pt>
                <c:pt idx="134088">
                  <c:v>67044</c:v>
                </c:pt>
                <c:pt idx="134089">
                  <c:v>67044.5</c:v>
                </c:pt>
                <c:pt idx="134090">
                  <c:v>67045</c:v>
                </c:pt>
                <c:pt idx="134091">
                  <c:v>67045.5</c:v>
                </c:pt>
                <c:pt idx="134092">
                  <c:v>67046</c:v>
                </c:pt>
                <c:pt idx="134093">
                  <c:v>67046.5</c:v>
                </c:pt>
                <c:pt idx="134094">
                  <c:v>67047</c:v>
                </c:pt>
                <c:pt idx="134095">
                  <c:v>67047.5</c:v>
                </c:pt>
                <c:pt idx="134096">
                  <c:v>67048</c:v>
                </c:pt>
                <c:pt idx="134097">
                  <c:v>67048.5</c:v>
                </c:pt>
                <c:pt idx="134098">
                  <c:v>67049</c:v>
                </c:pt>
                <c:pt idx="134099">
                  <c:v>67049.5</c:v>
                </c:pt>
                <c:pt idx="134100">
                  <c:v>67050</c:v>
                </c:pt>
                <c:pt idx="134101">
                  <c:v>67050.5</c:v>
                </c:pt>
                <c:pt idx="134102">
                  <c:v>67051</c:v>
                </c:pt>
                <c:pt idx="134103">
                  <c:v>67051.5</c:v>
                </c:pt>
                <c:pt idx="134104">
                  <c:v>67052</c:v>
                </c:pt>
                <c:pt idx="134105">
                  <c:v>67052.5</c:v>
                </c:pt>
                <c:pt idx="134106">
                  <c:v>67053</c:v>
                </c:pt>
                <c:pt idx="134107">
                  <c:v>67053.5</c:v>
                </c:pt>
                <c:pt idx="134108">
                  <c:v>67054</c:v>
                </c:pt>
                <c:pt idx="134109">
                  <c:v>67054.5</c:v>
                </c:pt>
                <c:pt idx="134110">
                  <c:v>67055</c:v>
                </c:pt>
                <c:pt idx="134111">
                  <c:v>67055.5</c:v>
                </c:pt>
                <c:pt idx="134112">
                  <c:v>67056</c:v>
                </c:pt>
                <c:pt idx="134113">
                  <c:v>67056.5</c:v>
                </c:pt>
                <c:pt idx="134114">
                  <c:v>67057</c:v>
                </c:pt>
                <c:pt idx="134115">
                  <c:v>67057.5</c:v>
                </c:pt>
                <c:pt idx="134116">
                  <c:v>67058</c:v>
                </c:pt>
                <c:pt idx="134117">
                  <c:v>67058.5</c:v>
                </c:pt>
                <c:pt idx="134118">
                  <c:v>67059</c:v>
                </c:pt>
                <c:pt idx="134119">
                  <c:v>67059.5</c:v>
                </c:pt>
                <c:pt idx="134120">
                  <c:v>67060</c:v>
                </c:pt>
                <c:pt idx="134121">
                  <c:v>67060.5</c:v>
                </c:pt>
                <c:pt idx="134122">
                  <c:v>67061</c:v>
                </c:pt>
                <c:pt idx="134123">
                  <c:v>67061.5</c:v>
                </c:pt>
                <c:pt idx="134124">
                  <c:v>67062</c:v>
                </c:pt>
                <c:pt idx="134125">
                  <c:v>67062.5</c:v>
                </c:pt>
                <c:pt idx="134126">
                  <c:v>67063</c:v>
                </c:pt>
                <c:pt idx="134127">
                  <c:v>67063.5</c:v>
                </c:pt>
                <c:pt idx="134128">
                  <c:v>67064</c:v>
                </c:pt>
                <c:pt idx="134129">
                  <c:v>67064.5</c:v>
                </c:pt>
                <c:pt idx="134130">
                  <c:v>67065</c:v>
                </c:pt>
                <c:pt idx="134131">
                  <c:v>67065.5</c:v>
                </c:pt>
                <c:pt idx="134132">
                  <c:v>67066</c:v>
                </c:pt>
                <c:pt idx="134133">
                  <c:v>67066.5</c:v>
                </c:pt>
                <c:pt idx="134134">
                  <c:v>67067</c:v>
                </c:pt>
                <c:pt idx="134135">
                  <c:v>67067.5</c:v>
                </c:pt>
                <c:pt idx="134136">
                  <c:v>67068</c:v>
                </c:pt>
                <c:pt idx="134137">
                  <c:v>67068.5</c:v>
                </c:pt>
                <c:pt idx="134138">
                  <c:v>67069</c:v>
                </c:pt>
                <c:pt idx="134139">
                  <c:v>67069.5</c:v>
                </c:pt>
                <c:pt idx="134140">
                  <c:v>67070</c:v>
                </c:pt>
                <c:pt idx="134141">
                  <c:v>67070.5</c:v>
                </c:pt>
                <c:pt idx="134142">
                  <c:v>67071</c:v>
                </c:pt>
                <c:pt idx="134143">
                  <c:v>67071.5</c:v>
                </c:pt>
                <c:pt idx="134144">
                  <c:v>67072</c:v>
                </c:pt>
                <c:pt idx="134145">
                  <c:v>67072.5</c:v>
                </c:pt>
                <c:pt idx="134146">
                  <c:v>67073</c:v>
                </c:pt>
                <c:pt idx="134147">
                  <c:v>67073.5</c:v>
                </c:pt>
                <c:pt idx="134148">
                  <c:v>67074</c:v>
                </c:pt>
                <c:pt idx="134149">
                  <c:v>67074.5</c:v>
                </c:pt>
                <c:pt idx="134150">
                  <c:v>67075</c:v>
                </c:pt>
                <c:pt idx="134151">
                  <c:v>67075.5</c:v>
                </c:pt>
                <c:pt idx="134152">
                  <c:v>67076</c:v>
                </c:pt>
                <c:pt idx="134153">
                  <c:v>67076.5</c:v>
                </c:pt>
                <c:pt idx="134154">
                  <c:v>67077</c:v>
                </c:pt>
                <c:pt idx="134155">
                  <c:v>67077.5</c:v>
                </c:pt>
                <c:pt idx="134156">
                  <c:v>67078</c:v>
                </c:pt>
                <c:pt idx="134157">
                  <c:v>67078.5</c:v>
                </c:pt>
                <c:pt idx="134158">
                  <c:v>67079</c:v>
                </c:pt>
                <c:pt idx="134159">
                  <c:v>67079.5</c:v>
                </c:pt>
                <c:pt idx="134160">
                  <c:v>67080</c:v>
                </c:pt>
                <c:pt idx="134161">
                  <c:v>67080.5</c:v>
                </c:pt>
                <c:pt idx="134162">
                  <c:v>67081</c:v>
                </c:pt>
                <c:pt idx="134163">
                  <c:v>67081.5</c:v>
                </c:pt>
                <c:pt idx="134164">
                  <c:v>67082</c:v>
                </c:pt>
                <c:pt idx="134165">
                  <c:v>67082.5</c:v>
                </c:pt>
                <c:pt idx="134166">
                  <c:v>67083</c:v>
                </c:pt>
                <c:pt idx="134167">
                  <c:v>67083.5</c:v>
                </c:pt>
                <c:pt idx="134168">
                  <c:v>67084</c:v>
                </c:pt>
                <c:pt idx="134169">
                  <c:v>67084.5</c:v>
                </c:pt>
                <c:pt idx="134170">
                  <c:v>67085</c:v>
                </c:pt>
                <c:pt idx="134171">
                  <c:v>67085.5</c:v>
                </c:pt>
                <c:pt idx="134172">
                  <c:v>67086</c:v>
                </c:pt>
                <c:pt idx="134173">
                  <c:v>67086.5</c:v>
                </c:pt>
                <c:pt idx="134174">
                  <c:v>67087</c:v>
                </c:pt>
                <c:pt idx="134175">
                  <c:v>67087.5</c:v>
                </c:pt>
                <c:pt idx="134176">
                  <c:v>67088</c:v>
                </c:pt>
                <c:pt idx="134177">
                  <c:v>67088.5</c:v>
                </c:pt>
                <c:pt idx="134178">
                  <c:v>67089</c:v>
                </c:pt>
                <c:pt idx="134179">
                  <c:v>67089.5</c:v>
                </c:pt>
                <c:pt idx="134180">
                  <c:v>67090</c:v>
                </c:pt>
                <c:pt idx="134181">
                  <c:v>67090.5</c:v>
                </c:pt>
                <c:pt idx="134182">
                  <c:v>67091</c:v>
                </c:pt>
                <c:pt idx="134183">
                  <c:v>67091.5</c:v>
                </c:pt>
                <c:pt idx="134184">
                  <c:v>67092</c:v>
                </c:pt>
                <c:pt idx="134185">
                  <c:v>67092.5</c:v>
                </c:pt>
                <c:pt idx="134186">
                  <c:v>67093</c:v>
                </c:pt>
                <c:pt idx="134187">
                  <c:v>67093.5</c:v>
                </c:pt>
                <c:pt idx="134188">
                  <c:v>67094</c:v>
                </c:pt>
                <c:pt idx="134189">
                  <c:v>67094.5</c:v>
                </c:pt>
                <c:pt idx="134190">
                  <c:v>67095</c:v>
                </c:pt>
                <c:pt idx="134191">
                  <c:v>67095.5</c:v>
                </c:pt>
                <c:pt idx="134192">
                  <c:v>67096</c:v>
                </c:pt>
                <c:pt idx="134193">
                  <c:v>67096.5</c:v>
                </c:pt>
                <c:pt idx="134194">
                  <c:v>67097</c:v>
                </c:pt>
                <c:pt idx="134195">
                  <c:v>67097.5</c:v>
                </c:pt>
                <c:pt idx="134196">
                  <c:v>67098</c:v>
                </c:pt>
                <c:pt idx="134197">
                  <c:v>67098.5</c:v>
                </c:pt>
                <c:pt idx="134198">
                  <c:v>67099</c:v>
                </c:pt>
                <c:pt idx="134199">
                  <c:v>67099.5</c:v>
                </c:pt>
                <c:pt idx="134200">
                  <c:v>67100</c:v>
                </c:pt>
                <c:pt idx="134201">
                  <c:v>67100.5</c:v>
                </c:pt>
                <c:pt idx="134202">
                  <c:v>67101</c:v>
                </c:pt>
                <c:pt idx="134203">
                  <c:v>67101.5</c:v>
                </c:pt>
                <c:pt idx="134204">
                  <c:v>67102</c:v>
                </c:pt>
                <c:pt idx="134205">
                  <c:v>67102.5</c:v>
                </c:pt>
                <c:pt idx="134206">
                  <c:v>67103</c:v>
                </c:pt>
                <c:pt idx="134207">
                  <c:v>67103.5</c:v>
                </c:pt>
                <c:pt idx="134208">
                  <c:v>67104</c:v>
                </c:pt>
                <c:pt idx="134209">
                  <c:v>67104.5</c:v>
                </c:pt>
                <c:pt idx="134210">
                  <c:v>67105</c:v>
                </c:pt>
                <c:pt idx="134211">
                  <c:v>67105.5</c:v>
                </c:pt>
                <c:pt idx="134212">
                  <c:v>67106</c:v>
                </c:pt>
                <c:pt idx="134213">
                  <c:v>67106.5</c:v>
                </c:pt>
                <c:pt idx="134214">
                  <c:v>67107</c:v>
                </c:pt>
                <c:pt idx="134215">
                  <c:v>67107.5</c:v>
                </c:pt>
                <c:pt idx="134216">
                  <c:v>67108</c:v>
                </c:pt>
                <c:pt idx="134217">
                  <c:v>67108.5</c:v>
                </c:pt>
                <c:pt idx="134218">
                  <c:v>67109</c:v>
                </c:pt>
                <c:pt idx="134219">
                  <c:v>67109.5</c:v>
                </c:pt>
                <c:pt idx="134220">
                  <c:v>67110</c:v>
                </c:pt>
                <c:pt idx="134221">
                  <c:v>67110.5</c:v>
                </c:pt>
                <c:pt idx="134222">
                  <c:v>67111</c:v>
                </c:pt>
                <c:pt idx="134223">
                  <c:v>67111.5</c:v>
                </c:pt>
                <c:pt idx="134224">
                  <c:v>67112</c:v>
                </c:pt>
                <c:pt idx="134225">
                  <c:v>67112.5</c:v>
                </c:pt>
                <c:pt idx="134226">
                  <c:v>67113</c:v>
                </c:pt>
                <c:pt idx="134227">
                  <c:v>67113.5</c:v>
                </c:pt>
                <c:pt idx="134228">
                  <c:v>67114</c:v>
                </c:pt>
                <c:pt idx="134229">
                  <c:v>67114.5</c:v>
                </c:pt>
                <c:pt idx="134230">
                  <c:v>67115</c:v>
                </c:pt>
                <c:pt idx="134231">
                  <c:v>67115.5</c:v>
                </c:pt>
                <c:pt idx="134232">
                  <c:v>67116</c:v>
                </c:pt>
                <c:pt idx="134233">
                  <c:v>67116.5</c:v>
                </c:pt>
                <c:pt idx="134234">
                  <c:v>67117</c:v>
                </c:pt>
                <c:pt idx="134235">
                  <c:v>67117.5</c:v>
                </c:pt>
                <c:pt idx="134236">
                  <c:v>67118</c:v>
                </c:pt>
                <c:pt idx="134237">
                  <c:v>67118.5</c:v>
                </c:pt>
                <c:pt idx="134238">
                  <c:v>67119</c:v>
                </c:pt>
                <c:pt idx="134239">
                  <c:v>67119.5</c:v>
                </c:pt>
                <c:pt idx="134240">
                  <c:v>67120</c:v>
                </c:pt>
                <c:pt idx="134241">
                  <c:v>67120.5</c:v>
                </c:pt>
                <c:pt idx="134242">
                  <c:v>67121</c:v>
                </c:pt>
                <c:pt idx="134243">
                  <c:v>67121.5</c:v>
                </c:pt>
                <c:pt idx="134244">
                  <c:v>67122</c:v>
                </c:pt>
                <c:pt idx="134245">
                  <c:v>67122.5</c:v>
                </c:pt>
                <c:pt idx="134246">
                  <c:v>67123</c:v>
                </c:pt>
                <c:pt idx="134247">
                  <c:v>67123.5</c:v>
                </c:pt>
                <c:pt idx="134248">
                  <c:v>67124</c:v>
                </c:pt>
                <c:pt idx="134249">
                  <c:v>67124.5</c:v>
                </c:pt>
                <c:pt idx="134250">
                  <c:v>67125</c:v>
                </c:pt>
                <c:pt idx="134251">
                  <c:v>67125.5</c:v>
                </c:pt>
                <c:pt idx="134252">
                  <c:v>67126</c:v>
                </c:pt>
                <c:pt idx="134253">
                  <c:v>67126.5</c:v>
                </c:pt>
                <c:pt idx="134254">
                  <c:v>67127</c:v>
                </c:pt>
                <c:pt idx="134255">
                  <c:v>67127.5</c:v>
                </c:pt>
                <c:pt idx="134256">
                  <c:v>67128</c:v>
                </c:pt>
                <c:pt idx="134257">
                  <c:v>67128.5</c:v>
                </c:pt>
                <c:pt idx="134258">
                  <c:v>67129</c:v>
                </c:pt>
                <c:pt idx="134259">
                  <c:v>67129.5</c:v>
                </c:pt>
                <c:pt idx="134260">
                  <c:v>67130</c:v>
                </c:pt>
                <c:pt idx="134261">
                  <c:v>67130.5</c:v>
                </c:pt>
                <c:pt idx="134262">
                  <c:v>67131</c:v>
                </c:pt>
                <c:pt idx="134263">
                  <c:v>67131.5</c:v>
                </c:pt>
                <c:pt idx="134264">
                  <c:v>67132</c:v>
                </c:pt>
                <c:pt idx="134265">
                  <c:v>67132.5</c:v>
                </c:pt>
                <c:pt idx="134266">
                  <c:v>67133</c:v>
                </c:pt>
                <c:pt idx="134267">
                  <c:v>67133.5</c:v>
                </c:pt>
                <c:pt idx="134268">
                  <c:v>67134</c:v>
                </c:pt>
                <c:pt idx="134269">
                  <c:v>67134.5</c:v>
                </c:pt>
                <c:pt idx="134270">
                  <c:v>67135</c:v>
                </c:pt>
                <c:pt idx="134271">
                  <c:v>67135.5</c:v>
                </c:pt>
                <c:pt idx="134272">
                  <c:v>67136</c:v>
                </c:pt>
                <c:pt idx="134273">
                  <c:v>67136.5</c:v>
                </c:pt>
                <c:pt idx="134274">
                  <c:v>67137</c:v>
                </c:pt>
                <c:pt idx="134275">
                  <c:v>67137.5</c:v>
                </c:pt>
                <c:pt idx="134276">
                  <c:v>67138</c:v>
                </c:pt>
                <c:pt idx="134277">
                  <c:v>67138.5</c:v>
                </c:pt>
                <c:pt idx="134278">
                  <c:v>67139</c:v>
                </c:pt>
                <c:pt idx="134279">
                  <c:v>67139.5</c:v>
                </c:pt>
                <c:pt idx="134280">
                  <c:v>67140</c:v>
                </c:pt>
                <c:pt idx="134281">
                  <c:v>67140.5</c:v>
                </c:pt>
                <c:pt idx="134282">
                  <c:v>67141</c:v>
                </c:pt>
                <c:pt idx="134283">
                  <c:v>67141.5</c:v>
                </c:pt>
                <c:pt idx="134284">
                  <c:v>67142</c:v>
                </c:pt>
                <c:pt idx="134285">
                  <c:v>67142.5</c:v>
                </c:pt>
                <c:pt idx="134286">
                  <c:v>67143</c:v>
                </c:pt>
                <c:pt idx="134287">
                  <c:v>67143.5</c:v>
                </c:pt>
                <c:pt idx="134288">
                  <c:v>67144</c:v>
                </c:pt>
                <c:pt idx="134289">
                  <c:v>67144.5</c:v>
                </c:pt>
                <c:pt idx="134290">
                  <c:v>67145</c:v>
                </c:pt>
                <c:pt idx="134291">
                  <c:v>67145.5</c:v>
                </c:pt>
                <c:pt idx="134292">
                  <c:v>67146</c:v>
                </c:pt>
                <c:pt idx="134293">
                  <c:v>67146.5</c:v>
                </c:pt>
                <c:pt idx="134294">
                  <c:v>67147</c:v>
                </c:pt>
                <c:pt idx="134295">
                  <c:v>67147.5</c:v>
                </c:pt>
                <c:pt idx="134296">
                  <c:v>67148</c:v>
                </c:pt>
                <c:pt idx="134297">
                  <c:v>67148.5</c:v>
                </c:pt>
                <c:pt idx="134298">
                  <c:v>67149</c:v>
                </c:pt>
                <c:pt idx="134299">
                  <c:v>67149.5</c:v>
                </c:pt>
                <c:pt idx="134300">
                  <c:v>67150</c:v>
                </c:pt>
                <c:pt idx="134301">
                  <c:v>67150.5</c:v>
                </c:pt>
                <c:pt idx="134302">
                  <c:v>67151</c:v>
                </c:pt>
                <c:pt idx="134303">
                  <c:v>67151.5</c:v>
                </c:pt>
                <c:pt idx="134304">
                  <c:v>67152</c:v>
                </c:pt>
                <c:pt idx="134305">
                  <c:v>67152.5</c:v>
                </c:pt>
                <c:pt idx="134306">
                  <c:v>67153</c:v>
                </c:pt>
                <c:pt idx="134307">
                  <c:v>67153.5</c:v>
                </c:pt>
                <c:pt idx="134308">
                  <c:v>67154</c:v>
                </c:pt>
                <c:pt idx="134309">
                  <c:v>67154.5</c:v>
                </c:pt>
                <c:pt idx="134310">
                  <c:v>67155</c:v>
                </c:pt>
                <c:pt idx="134311">
                  <c:v>67155.5</c:v>
                </c:pt>
                <c:pt idx="134312">
                  <c:v>67156</c:v>
                </c:pt>
                <c:pt idx="134313">
                  <c:v>67156.5</c:v>
                </c:pt>
                <c:pt idx="134314">
                  <c:v>67157</c:v>
                </c:pt>
                <c:pt idx="134315">
                  <c:v>67157.5</c:v>
                </c:pt>
                <c:pt idx="134316">
                  <c:v>67158</c:v>
                </c:pt>
                <c:pt idx="134317">
                  <c:v>67158.5</c:v>
                </c:pt>
                <c:pt idx="134318">
                  <c:v>67159</c:v>
                </c:pt>
                <c:pt idx="134319">
                  <c:v>67159.5</c:v>
                </c:pt>
                <c:pt idx="134320">
                  <c:v>67160</c:v>
                </c:pt>
                <c:pt idx="134321">
                  <c:v>67160.5</c:v>
                </c:pt>
                <c:pt idx="134322">
                  <c:v>67161</c:v>
                </c:pt>
                <c:pt idx="134323">
                  <c:v>67161.5</c:v>
                </c:pt>
                <c:pt idx="134324">
                  <c:v>67162</c:v>
                </c:pt>
                <c:pt idx="134325">
                  <c:v>67162.5</c:v>
                </c:pt>
                <c:pt idx="134326">
                  <c:v>67163</c:v>
                </c:pt>
                <c:pt idx="134327">
                  <c:v>67163.5</c:v>
                </c:pt>
                <c:pt idx="134328">
                  <c:v>67164</c:v>
                </c:pt>
                <c:pt idx="134329">
                  <c:v>67164.5</c:v>
                </c:pt>
                <c:pt idx="134330">
                  <c:v>67165</c:v>
                </c:pt>
                <c:pt idx="134331">
                  <c:v>67165.5</c:v>
                </c:pt>
                <c:pt idx="134332">
                  <c:v>67166</c:v>
                </c:pt>
                <c:pt idx="134333">
                  <c:v>67166.5</c:v>
                </c:pt>
                <c:pt idx="134334">
                  <c:v>67167</c:v>
                </c:pt>
                <c:pt idx="134335">
                  <c:v>67167.5</c:v>
                </c:pt>
                <c:pt idx="134336">
                  <c:v>67168</c:v>
                </c:pt>
                <c:pt idx="134337">
                  <c:v>67168.5</c:v>
                </c:pt>
                <c:pt idx="134338">
                  <c:v>67169</c:v>
                </c:pt>
                <c:pt idx="134339">
                  <c:v>67169.5</c:v>
                </c:pt>
                <c:pt idx="134340">
                  <c:v>67170</c:v>
                </c:pt>
                <c:pt idx="134341">
                  <c:v>67170.5</c:v>
                </c:pt>
                <c:pt idx="134342">
                  <c:v>67171</c:v>
                </c:pt>
                <c:pt idx="134343">
                  <c:v>67171.5</c:v>
                </c:pt>
                <c:pt idx="134344">
                  <c:v>67172</c:v>
                </c:pt>
                <c:pt idx="134345">
                  <c:v>67172.5</c:v>
                </c:pt>
                <c:pt idx="134346">
                  <c:v>67173</c:v>
                </c:pt>
                <c:pt idx="134347">
                  <c:v>67173.5</c:v>
                </c:pt>
                <c:pt idx="134348">
                  <c:v>67174</c:v>
                </c:pt>
                <c:pt idx="134349">
                  <c:v>67174.5</c:v>
                </c:pt>
                <c:pt idx="134350">
                  <c:v>67175</c:v>
                </c:pt>
                <c:pt idx="134351">
                  <c:v>67175.5</c:v>
                </c:pt>
                <c:pt idx="134352">
                  <c:v>67176</c:v>
                </c:pt>
                <c:pt idx="134353">
                  <c:v>67176.5</c:v>
                </c:pt>
                <c:pt idx="134354">
                  <c:v>67177</c:v>
                </c:pt>
                <c:pt idx="134355">
                  <c:v>67177.5</c:v>
                </c:pt>
                <c:pt idx="134356">
                  <c:v>67178</c:v>
                </c:pt>
                <c:pt idx="134357">
                  <c:v>67178.5</c:v>
                </c:pt>
                <c:pt idx="134358">
                  <c:v>67179</c:v>
                </c:pt>
                <c:pt idx="134359">
                  <c:v>67179.5</c:v>
                </c:pt>
                <c:pt idx="134360">
                  <c:v>67180</c:v>
                </c:pt>
                <c:pt idx="134361">
                  <c:v>67180.5</c:v>
                </c:pt>
                <c:pt idx="134362">
                  <c:v>67181</c:v>
                </c:pt>
                <c:pt idx="134363">
                  <c:v>67181.5</c:v>
                </c:pt>
                <c:pt idx="134364">
                  <c:v>67182</c:v>
                </c:pt>
                <c:pt idx="134365">
                  <c:v>67182.5</c:v>
                </c:pt>
                <c:pt idx="134366">
                  <c:v>67183</c:v>
                </c:pt>
                <c:pt idx="134367">
                  <c:v>67183.5</c:v>
                </c:pt>
                <c:pt idx="134368">
                  <c:v>67184</c:v>
                </c:pt>
                <c:pt idx="134369">
                  <c:v>67184.5</c:v>
                </c:pt>
                <c:pt idx="134370">
                  <c:v>67185</c:v>
                </c:pt>
                <c:pt idx="134371">
                  <c:v>67185.5</c:v>
                </c:pt>
                <c:pt idx="134372">
                  <c:v>67186</c:v>
                </c:pt>
                <c:pt idx="134373">
                  <c:v>67186.5</c:v>
                </c:pt>
                <c:pt idx="134374">
                  <c:v>67187</c:v>
                </c:pt>
                <c:pt idx="134375">
                  <c:v>67187.5</c:v>
                </c:pt>
                <c:pt idx="134376">
                  <c:v>67188</c:v>
                </c:pt>
                <c:pt idx="134377">
                  <c:v>67188.5</c:v>
                </c:pt>
                <c:pt idx="134378">
                  <c:v>67189</c:v>
                </c:pt>
                <c:pt idx="134379">
                  <c:v>67189.5</c:v>
                </c:pt>
                <c:pt idx="134380">
                  <c:v>67190</c:v>
                </c:pt>
                <c:pt idx="134381">
                  <c:v>67190.5</c:v>
                </c:pt>
                <c:pt idx="134382">
                  <c:v>67191</c:v>
                </c:pt>
                <c:pt idx="134383">
                  <c:v>67191.5</c:v>
                </c:pt>
                <c:pt idx="134384">
                  <c:v>67192</c:v>
                </c:pt>
                <c:pt idx="134385">
                  <c:v>67192.5</c:v>
                </c:pt>
                <c:pt idx="134386">
                  <c:v>67193</c:v>
                </c:pt>
                <c:pt idx="134387">
                  <c:v>67193.5</c:v>
                </c:pt>
                <c:pt idx="134388">
                  <c:v>67194</c:v>
                </c:pt>
                <c:pt idx="134389">
                  <c:v>67194.5</c:v>
                </c:pt>
                <c:pt idx="134390">
                  <c:v>67195</c:v>
                </c:pt>
                <c:pt idx="134391">
                  <c:v>67195.5</c:v>
                </c:pt>
                <c:pt idx="134392">
                  <c:v>67196</c:v>
                </c:pt>
                <c:pt idx="134393">
                  <c:v>67196.5</c:v>
                </c:pt>
                <c:pt idx="134394">
                  <c:v>67197</c:v>
                </c:pt>
                <c:pt idx="134395">
                  <c:v>67197.5</c:v>
                </c:pt>
                <c:pt idx="134396">
                  <c:v>67198</c:v>
                </c:pt>
                <c:pt idx="134397">
                  <c:v>67198.5</c:v>
                </c:pt>
                <c:pt idx="134398">
                  <c:v>67199</c:v>
                </c:pt>
                <c:pt idx="134399">
                  <c:v>67199.5</c:v>
                </c:pt>
                <c:pt idx="134400">
                  <c:v>67200</c:v>
                </c:pt>
                <c:pt idx="134401">
                  <c:v>67200.5</c:v>
                </c:pt>
                <c:pt idx="134402">
                  <c:v>67201</c:v>
                </c:pt>
                <c:pt idx="134403">
                  <c:v>67201.5</c:v>
                </c:pt>
                <c:pt idx="134404">
                  <c:v>67202</c:v>
                </c:pt>
                <c:pt idx="134405">
                  <c:v>67202.5</c:v>
                </c:pt>
                <c:pt idx="134406">
                  <c:v>67203</c:v>
                </c:pt>
                <c:pt idx="134407">
                  <c:v>67203.5</c:v>
                </c:pt>
                <c:pt idx="134408">
                  <c:v>67204</c:v>
                </c:pt>
                <c:pt idx="134409">
                  <c:v>67204.5</c:v>
                </c:pt>
                <c:pt idx="134410">
                  <c:v>67205</c:v>
                </c:pt>
                <c:pt idx="134411">
                  <c:v>67205.5</c:v>
                </c:pt>
                <c:pt idx="134412">
                  <c:v>67206</c:v>
                </c:pt>
                <c:pt idx="134413">
                  <c:v>67206.5</c:v>
                </c:pt>
                <c:pt idx="134414">
                  <c:v>67207</c:v>
                </c:pt>
                <c:pt idx="134415">
                  <c:v>67207.5</c:v>
                </c:pt>
                <c:pt idx="134416">
                  <c:v>67208</c:v>
                </c:pt>
                <c:pt idx="134417">
                  <c:v>67208.5</c:v>
                </c:pt>
                <c:pt idx="134418">
                  <c:v>67209</c:v>
                </c:pt>
                <c:pt idx="134419">
                  <c:v>67209.5</c:v>
                </c:pt>
                <c:pt idx="134420">
                  <c:v>67210</c:v>
                </c:pt>
                <c:pt idx="134421">
                  <c:v>67210.5</c:v>
                </c:pt>
                <c:pt idx="134422">
                  <c:v>67211</c:v>
                </c:pt>
                <c:pt idx="134423">
                  <c:v>67211.5</c:v>
                </c:pt>
                <c:pt idx="134424">
                  <c:v>67212</c:v>
                </c:pt>
                <c:pt idx="134425">
                  <c:v>67212.5</c:v>
                </c:pt>
                <c:pt idx="134426">
                  <c:v>67213</c:v>
                </c:pt>
                <c:pt idx="134427">
                  <c:v>67213.5</c:v>
                </c:pt>
                <c:pt idx="134428">
                  <c:v>67214</c:v>
                </c:pt>
                <c:pt idx="134429">
                  <c:v>67214.5</c:v>
                </c:pt>
                <c:pt idx="134430">
                  <c:v>67215</c:v>
                </c:pt>
                <c:pt idx="134431">
                  <c:v>67215.5</c:v>
                </c:pt>
                <c:pt idx="134432">
                  <c:v>67216</c:v>
                </c:pt>
                <c:pt idx="134433">
                  <c:v>67216.5</c:v>
                </c:pt>
                <c:pt idx="134434">
                  <c:v>67217</c:v>
                </c:pt>
                <c:pt idx="134435">
                  <c:v>67217.5</c:v>
                </c:pt>
                <c:pt idx="134436">
                  <c:v>67218</c:v>
                </c:pt>
                <c:pt idx="134437">
                  <c:v>67218.5</c:v>
                </c:pt>
                <c:pt idx="134438">
                  <c:v>67219</c:v>
                </c:pt>
                <c:pt idx="134439">
                  <c:v>67219.5</c:v>
                </c:pt>
                <c:pt idx="134440">
                  <c:v>67220</c:v>
                </c:pt>
                <c:pt idx="134441">
                  <c:v>67220.5</c:v>
                </c:pt>
                <c:pt idx="134442">
                  <c:v>67221</c:v>
                </c:pt>
                <c:pt idx="134443">
                  <c:v>67221.5</c:v>
                </c:pt>
                <c:pt idx="134444">
                  <c:v>67222</c:v>
                </c:pt>
                <c:pt idx="134445">
                  <c:v>67222.5</c:v>
                </c:pt>
                <c:pt idx="134446">
                  <c:v>67223</c:v>
                </c:pt>
                <c:pt idx="134447">
                  <c:v>67223.5</c:v>
                </c:pt>
                <c:pt idx="134448">
                  <c:v>67224</c:v>
                </c:pt>
                <c:pt idx="134449">
                  <c:v>67224.5</c:v>
                </c:pt>
                <c:pt idx="134450">
                  <c:v>67225</c:v>
                </c:pt>
                <c:pt idx="134451">
                  <c:v>67225.5</c:v>
                </c:pt>
                <c:pt idx="134452">
                  <c:v>67226</c:v>
                </c:pt>
                <c:pt idx="134453">
                  <c:v>67226.5</c:v>
                </c:pt>
                <c:pt idx="134454">
                  <c:v>67227</c:v>
                </c:pt>
                <c:pt idx="134455">
                  <c:v>67227.5</c:v>
                </c:pt>
                <c:pt idx="134456">
                  <c:v>67228</c:v>
                </c:pt>
                <c:pt idx="134457">
                  <c:v>67228.5</c:v>
                </c:pt>
                <c:pt idx="134458">
                  <c:v>67229</c:v>
                </c:pt>
                <c:pt idx="134459">
                  <c:v>67229.5</c:v>
                </c:pt>
                <c:pt idx="134460">
                  <c:v>67230</c:v>
                </c:pt>
                <c:pt idx="134461">
                  <c:v>67230.5</c:v>
                </c:pt>
                <c:pt idx="134462">
                  <c:v>67231</c:v>
                </c:pt>
                <c:pt idx="134463">
                  <c:v>67231.5</c:v>
                </c:pt>
                <c:pt idx="134464">
                  <c:v>67232</c:v>
                </c:pt>
                <c:pt idx="134465">
                  <c:v>67232.5</c:v>
                </c:pt>
                <c:pt idx="134466">
                  <c:v>67233</c:v>
                </c:pt>
                <c:pt idx="134467">
                  <c:v>67233.5</c:v>
                </c:pt>
                <c:pt idx="134468">
                  <c:v>67234</c:v>
                </c:pt>
                <c:pt idx="134469">
                  <c:v>67234.5</c:v>
                </c:pt>
                <c:pt idx="134470">
                  <c:v>67235</c:v>
                </c:pt>
                <c:pt idx="134471">
                  <c:v>67235.5</c:v>
                </c:pt>
                <c:pt idx="134472">
                  <c:v>67236</c:v>
                </c:pt>
                <c:pt idx="134473">
                  <c:v>67236.5</c:v>
                </c:pt>
                <c:pt idx="134474">
                  <c:v>67237</c:v>
                </c:pt>
                <c:pt idx="134475">
                  <c:v>67237.5</c:v>
                </c:pt>
                <c:pt idx="134476">
                  <c:v>67238</c:v>
                </c:pt>
                <c:pt idx="134477">
                  <c:v>67238.5</c:v>
                </c:pt>
                <c:pt idx="134478">
                  <c:v>67239</c:v>
                </c:pt>
                <c:pt idx="134479">
                  <c:v>67239.5</c:v>
                </c:pt>
                <c:pt idx="134480">
                  <c:v>67240</c:v>
                </c:pt>
                <c:pt idx="134481">
                  <c:v>67240.5</c:v>
                </c:pt>
                <c:pt idx="134482">
                  <c:v>67241</c:v>
                </c:pt>
                <c:pt idx="134483">
                  <c:v>67241.5</c:v>
                </c:pt>
                <c:pt idx="134484">
                  <c:v>67242</c:v>
                </c:pt>
                <c:pt idx="134485">
                  <c:v>67242.5</c:v>
                </c:pt>
                <c:pt idx="134486">
                  <c:v>67243</c:v>
                </c:pt>
                <c:pt idx="134487">
                  <c:v>67243.5</c:v>
                </c:pt>
                <c:pt idx="134488">
                  <c:v>67244</c:v>
                </c:pt>
                <c:pt idx="134489">
                  <c:v>67244.5</c:v>
                </c:pt>
                <c:pt idx="134490">
                  <c:v>67245</c:v>
                </c:pt>
                <c:pt idx="134491">
                  <c:v>67245.5</c:v>
                </c:pt>
                <c:pt idx="134492">
                  <c:v>67246</c:v>
                </c:pt>
                <c:pt idx="134493">
                  <c:v>67246.5</c:v>
                </c:pt>
                <c:pt idx="134494">
                  <c:v>67247</c:v>
                </c:pt>
                <c:pt idx="134495">
                  <c:v>67247.5</c:v>
                </c:pt>
                <c:pt idx="134496">
                  <c:v>67248</c:v>
                </c:pt>
                <c:pt idx="134497">
                  <c:v>67248.5</c:v>
                </c:pt>
                <c:pt idx="134498">
                  <c:v>67249</c:v>
                </c:pt>
                <c:pt idx="134499">
                  <c:v>67249.5</c:v>
                </c:pt>
                <c:pt idx="134500">
                  <c:v>67250</c:v>
                </c:pt>
                <c:pt idx="134501">
                  <c:v>67250.5</c:v>
                </c:pt>
                <c:pt idx="134502">
                  <c:v>67251</c:v>
                </c:pt>
                <c:pt idx="134503">
                  <c:v>67251.5</c:v>
                </c:pt>
                <c:pt idx="134504">
                  <c:v>67252</c:v>
                </c:pt>
                <c:pt idx="134505">
                  <c:v>67252.5</c:v>
                </c:pt>
                <c:pt idx="134506">
                  <c:v>67253</c:v>
                </c:pt>
                <c:pt idx="134507">
                  <c:v>67253.5</c:v>
                </c:pt>
                <c:pt idx="134508">
                  <c:v>67254</c:v>
                </c:pt>
                <c:pt idx="134509">
                  <c:v>67254.5</c:v>
                </c:pt>
                <c:pt idx="134510">
                  <c:v>67255</c:v>
                </c:pt>
                <c:pt idx="134511">
                  <c:v>67255.5</c:v>
                </c:pt>
                <c:pt idx="134512">
                  <c:v>67256</c:v>
                </c:pt>
                <c:pt idx="134513">
                  <c:v>67256.5</c:v>
                </c:pt>
                <c:pt idx="134514">
                  <c:v>67257</c:v>
                </c:pt>
                <c:pt idx="134515">
                  <c:v>67257.5</c:v>
                </c:pt>
                <c:pt idx="134516">
                  <c:v>67258</c:v>
                </c:pt>
                <c:pt idx="134517">
                  <c:v>67258.5</c:v>
                </c:pt>
                <c:pt idx="134518">
                  <c:v>67259</c:v>
                </c:pt>
                <c:pt idx="134519">
                  <c:v>67259.5</c:v>
                </c:pt>
                <c:pt idx="134520">
                  <c:v>67260</c:v>
                </c:pt>
                <c:pt idx="134521">
                  <c:v>67260.5</c:v>
                </c:pt>
                <c:pt idx="134522">
                  <c:v>67261</c:v>
                </c:pt>
                <c:pt idx="134523">
                  <c:v>67261.5</c:v>
                </c:pt>
                <c:pt idx="134524">
                  <c:v>67262</c:v>
                </c:pt>
                <c:pt idx="134525">
                  <c:v>67262.5</c:v>
                </c:pt>
                <c:pt idx="134526">
                  <c:v>67263</c:v>
                </c:pt>
                <c:pt idx="134527">
                  <c:v>67263.5</c:v>
                </c:pt>
                <c:pt idx="134528">
                  <c:v>67264</c:v>
                </c:pt>
                <c:pt idx="134529">
                  <c:v>67264.5</c:v>
                </c:pt>
                <c:pt idx="134530">
                  <c:v>67265</c:v>
                </c:pt>
                <c:pt idx="134531">
                  <c:v>67265.5</c:v>
                </c:pt>
                <c:pt idx="134532">
                  <c:v>67266</c:v>
                </c:pt>
                <c:pt idx="134533">
                  <c:v>67266.5</c:v>
                </c:pt>
                <c:pt idx="134534">
                  <c:v>67267</c:v>
                </c:pt>
                <c:pt idx="134535">
                  <c:v>67267.5</c:v>
                </c:pt>
                <c:pt idx="134536">
                  <c:v>67268</c:v>
                </c:pt>
                <c:pt idx="134537">
                  <c:v>67268.5</c:v>
                </c:pt>
                <c:pt idx="134538">
                  <c:v>67269</c:v>
                </c:pt>
                <c:pt idx="134539">
                  <c:v>67269.5</c:v>
                </c:pt>
                <c:pt idx="134540">
                  <c:v>67270</c:v>
                </c:pt>
                <c:pt idx="134541">
                  <c:v>67270.5</c:v>
                </c:pt>
                <c:pt idx="134542">
                  <c:v>67271</c:v>
                </c:pt>
                <c:pt idx="134543">
                  <c:v>67271.5</c:v>
                </c:pt>
                <c:pt idx="134544">
                  <c:v>67272</c:v>
                </c:pt>
                <c:pt idx="134545">
                  <c:v>67272.5</c:v>
                </c:pt>
                <c:pt idx="134546">
                  <c:v>67273</c:v>
                </c:pt>
                <c:pt idx="134547">
                  <c:v>67273.5</c:v>
                </c:pt>
                <c:pt idx="134548">
                  <c:v>67274</c:v>
                </c:pt>
                <c:pt idx="134549">
                  <c:v>67274.5</c:v>
                </c:pt>
                <c:pt idx="134550">
                  <c:v>67275</c:v>
                </c:pt>
                <c:pt idx="134551">
                  <c:v>67275.5</c:v>
                </c:pt>
                <c:pt idx="134552">
                  <c:v>67276</c:v>
                </c:pt>
                <c:pt idx="134553">
                  <c:v>67276.5</c:v>
                </c:pt>
                <c:pt idx="134554">
                  <c:v>67277</c:v>
                </c:pt>
                <c:pt idx="134555">
                  <c:v>67277.5</c:v>
                </c:pt>
                <c:pt idx="134556">
                  <c:v>67278</c:v>
                </c:pt>
                <c:pt idx="134557">
                  <c:v>67278.5</c:v>
                </c:pt>
                <c:pt idx="134558">
                  <c:v>67279</c:v>
                </c:pt>
                <c:pt idx="134559">
                  <c:v>67279.5</c:v>
                </c:pt>
                <c:pt idx="134560">
                  <c:v>67280</c:v>
                </c:pt>
                <c:pt idx="134561">
                  <c:v>67280.5</c:v>
                </c:pt>
                <c:pt idx="134562">
                  <c:v>67281</c:v>
                </c:pt>
                <c:pt idx="134563">
                  <c:v>67281.5</c:v>
                </c:pt>
                <c:pt idx="134564">
                  <c:v>67282</c:v>
                </c:pt>
                <c:pt idx="134565">
                  <c:v>67282.5</c:v>
                </c:pt>
                <c:pt idx="134566">
                  <c:v>67283</c:v>
                </c:pt>
                <c:pt idx="134567">
                  <c:v>67283.5</c:v>
                </c:pt>
                <c:pt idx="134568">
                  <c:v>67284</c:v>
                </c:pt>
                <c:pt idx="134569">
                  <c:v>67284.5</c:v>
                </c:pt>
                <c:pt idx="134570">
                  <c:v>67285</c:v>
                </c:pt>
                <c:pt idx="134571">
                  <c:v>67285.5</c:v>
                </c:pt>
                <c:pt idx="134572">
                  <c:v>67286</c:v>
                </c:pt>
                <c:pt idx="134573">
                  <c:v>67286.5</c:v>
                </c:pt>
                <c:pt idx="134574">
                  <c:v>67287</c:v>
                </c:pt>
                <c:pt idx="134575">
                  <c:v>67287.5</c:v>
                </c:pt>
                <c:pt idx="134576">
                  <c:v>67288</c:v>
                </c:pt>
                <c:pt idx="134577">
                  <c:v>67288.5</c:v>
                </c:pt>
                <c:pt idx="134578">
                  <c:v>67289</c:v>
                </c:pt>
                <c:pt idx="134579">
                  <c:v>67289.5</c:v>
                </c:pt>
                <c:pt idx="134580">
                  <c:v>67290</c:v>
                </c:pt>
                <c:pt idx="134581">
                  <c:v>67290.5</c:v>
                </c:pt>
                <c:pt idx="134582">
                  <c:v>67291</c:v>
                </c:pt>
                <c:pt idx="134583">
                  <c:v>67291.5</c:v>
                </c:pt>
                <c:pt idx="134584">
                  <c:v>67292</c:v>
                </c:pt>
                <c:pt idx="134585">
                  <c:v>67292.5</c:v>
                </c:pt>
                <c:pt idx="134586">
                  <c:v>67293</c:v>
                </c:pt>
                <c:pt idx="134587">
                  <c:v>67293.5</c:v>
                </c:pt>
                <c:pt idx="134588">
                  <c:v>67294</c:v>
                </c:pt>
                <c:pt idx="134589">
                  <c:v>67294.5</c:v>
                </c:pt>
                <c:pt idx="134590">
                  <c:v>67295</c:v>
                </c:pt>
                <c:pt idx="134591">
                  <c:v>67295.5</c:v>
                </c:pt>
                <c:pt idx="134592">
                  <c:v>67296</c:v>
                </c:pt>
                <c:pt idx="134593">
                  <c:v>67296.5</c:v>
                </c:pt>
                <c:pt idx="134594">
                  <c:v>67297</c:v>
                </c:pt>
                <c:pt idx="134595">
                  <c:v>67297.5</c:v>
                </c:pt>
                <c:pt idx="134596">
                  <c:v>67298</c:v>
                </c:pt>
                <c:pt idx="134597">
                  <c:v>67298.5</c:v>
                </c:pt>
                <c:pt idx="134598">
                  <c:v>67299</c:v>
                </c:pt>
                <c:pt idx="134599">
                  <c:v>67299.5</c:v>
                </c:pt>
                <c:pt idx="134600">
                  <c:v>67300</c:v>
                </c:pt>
                <c:pt idx="134601">
                  <c:v>67300.5</c:v>
                </c:pt>
                <c:pt idx="134602">
                  <c:v>67301</c:v>
                </c:pt>
                <c:pt idx="134603">
                  <c:v>67301.5</c:v>
                </c:pt>
                <c:pt idx="134604">
                  <c:v>67302</c:v>
                </c:pt>
                <c:pt idx="134605">
                  <c:v>67302.5</c:v>
                </c:pt>
                <c:pt idx="134606">
                  <c:v>67303</c:v>
                </c:pt>
                <c:pt idx="134607">
                  <c:v>67303.5</c:v>
                </c:pt>
                <c:pt idx="134608">
                  <c:v>67304</c:v>
                </c:pt>
                <c:pt idx="134609">
                  <c:v>67304.5</c:v>
                </c:pt>
                <c:pt idx="134610">
                  <c:v>67305</c:v>
                </c:pt>
                <c:pt idx="134611">
                  <c:v>67305.5</c:v>
                </c:pt>
                <c:pt idx="134612">
                  <c:v>67306</c:v>
                </c:pt>
                <c:pt idx="134613">
                  <c:v>67306.5</c:v>
                </c:pt>
                <c:pt idx="134614">
                  <c:v>67307</c:v>
                </c:pt>
                <c:pt idx="134615">
                  <c:v>67307.5</c:v>
                </c:pt>
                <c:pt idx="134616">
                  <c:v>67308</c:v>
                </c:pt>
                <c:pt idx="134617">
                  <c:v>67308.5</c:v>
                </c:pt>
                <c:pt idx="134618">
                  <c:v>67309</c:v>
                </c:pt>
                <c:pt idx="134619">
                  <c:v>67309.5</c:v>
                </c:pt>
                <c:pt idx="134620">
                  <c:v>67310</c:v>
                </c:pt>
                <c:pt idx="134621">
                  <c:v>67310.5</c:v>
                </c:pt>
                <c:pt idx="134622">
                  <c:v>67311</c:v>
                </c:pt>
                <c:pt idx="134623">
                  <c:v>67311.5</c:v>
                </c:pt>
                <c:pt idx="134624">
                  <c:v>67312</c:v>
                </c:pt>
                <c:pt idx="134625">
                  <c:v>67312.5</c:v>
                </c:pt>
                <c:pt idx="134626">
                  <c:v>67313</c:v>
                </c:pt>
                <c:pt idx="134627">
                  <c:v>67313.5</c:v>
                </c:pt>
                <c:pt idx="134628">
                  <c:v>67314</c:v>
                </c:pt>
                <c:pt idx="134629">
                  <c:v>67314.5</c:v>
                </c:pt>
                <c:pt idx="134630">
                  <c:v>67315</c:v>
                </c:pt>
                <c:pt idx="134631">
                  <c:v>67315.5</c:v>
                </c:pt>
                <c:pt idx="134632">
                  <c:v>67316</c:v>
                </c:pt>
                <c:pt idx="134633">
                  <c:v>67316.5</c:v>
                </c:pt>
                <c:pt idx="134634">
                  <c:v>67317</c:v>
                </c:pt>
                <c:pt idx="134635">
                  <c:v>67317.5</c:v>
                </c:pt>
                <c:pt idx="134636">
                  <c:v>67318</c:v>
                </c:pt>
                <c:pt idx="134637">
                  <c:v>67318.5</c:v>
                </c:pt>
                <c:pt idx="134638">
                  <c:v>67319</c:v>
                </c:pt>
                <c:pt idx="134639">
                  <c:v>67319.5</c:v>
                </c:pt>
                <c:pt idx="134640">
                  <c:v>67320</c:v>
                </c:pt>
                <c:pt idx="134641">
                  <c:v>67320.5</c:v>
                </c:pt>
                <c:pt idx="134642">
                  <c:v>67321</c:v>
                </c:pt>
                <c:pt idx="134643">
                  <c:v>67321.5</c:v>
                </c:pt>
                <c:pt idx="134644">
                  <c:v>67322</c:v>
                </c:pt>
                <c:pt idx="134645">
                  <c:v>67322.5</c:v>
                </c:pt>
                <c:pt idx="134646">
                  <c:v>67323</c:v>
                </c:pt>
                <c:pt idx="134647">
                  <c:v>67323.5</c:v>
                </c:pt>
                <c:pt idx="134648">
                  <c:v>67324</c:v>
                </c:pt>
                <c:pt idx="134649">
                  <c:v>67324.5</c:v>
                </c:pt>
                <c:pt idx="134650">
                  <c:v>67325</c:v>
                </c:pt>
                <c:pt idx="134651">
                  <c:v>67325.5</c:v>
                </c:pt>
                <c:pt idx="134652">
                  <c:v>67326</c:v>
                </c:pt>
                <c:pt idx="134653">
                  <c:v>67326.5</c:v>
                </c:pt>
                <c:pt idx="134654">
                  <c:v>67327</c:v>
                </c:pt>
                <c:pt idx="134655">
                  <c:v>67327.5</c:v>
                </c:pt>
                <c:pt idx="134656">
                  <c:v>67328</c:v>
                </c:pt>
                <c:pt idx="134657">
                  <c:v>67328.5</c:v>
                </c:pt>
                <c:pt idx="134658">
                  <c:v>67329</c:v>
                </c:pt>
                <c:pt idx="134659">
                  <c:v>67329.5</c:v>
                </c:pt>
                <c:pt idx="134660">
                  <c:v>67330</c:v>
                </c:pt>
                <c:pt idx="134661">
                  <c:v>67330.5</c:v>
                </c:pt>
                <c:pt idx="134662">
                  <c:v>67331</c:v>
                </c:pt>
                <c:pt idx="134663">
                  <c:v>67331.5</c:v>
                </c:pt>
                <c:pt idx="134664">
                  <c:v>67332</c:v>
                </c:pt>
                <c:pt idx="134665">
                  <c:v>67332.5</c:v>
                </c:pt>
                <c:pt idx="134666">
                  <c:v>67333</c:v>
                </c:pt>
                <c:pt idx="134667">
                  <c:v>67333.5</c:v>
                </c:pt>
                <c:pt idx="134668">
                  <c:v>67334</c:v>
                </c:pt>
                <c:pt idx="134669">
                  <c:v>67334.5</c:v>
                </c:pt>
                <c:pt idx="134670">
                  <c:v>67335</c:v>
                </c:pt>
                <c:pt idx="134671">
                  <c:v>67335.5</c:v>
                </c:pt>
                <c:pt idx="134672">
                  <c:v>67336</c:v>
                </c:pt>
                <c:pt idx="134673">
                  <c:v>67336.5</c:v>
                </c:pt>
                <c:pt idx="134674">
                  <c:v>67337</c:v>
                </c:pt>
                <c:pt idx="134675">
                  <c:v>67337.5</c:v>
                </c:pt>
                <c:pt idx="134676">
                  <c:v>67338</c:v>
                </c:pt>
                <c:pt idx="134677">
                  <c:v>67338.5</c:v>
                </c:pt>
                <c:pt idx="134678">
                  <c:v>67339</c:v>
                </c:pt>
                <c:pt idx="134679">
                  <c:v>67339.5</c:v>
                </c:pt>
                <c:pt idx="134680">
                  <c:v>67340</c:v>
                </c:pt>
                <c:pt idx="134681">
                  <c:v>67340.5</c:v>
                </c:pt>
                <c:pt idx="134682">
                  <c:v>67341</c:v>
                </c:pt>
                <c:pt idx="134683">
                  <c:v>67341.5</c:v>
                </c:pt>
                <c:pt idx="134684">
                  <c:v>67342</c:v>
                </c:pt>
                <c:pt idx="134685">
                  <c:v>67342.5</c:v>
                </c:pt>
                <c:pt idx="134686">
                  <c:v>67343</c:v>
                </c:pt>
                <c:pt idx="134687">
                  <c:v>67343.5</c:v>
                </c:pt>
                <c:pt idx="134688">
                  <c:v>67344</c:v>
                </c:pt>
                <c:pt idx="134689">
                  <c:v>67344.5</c:v>
                </c:pt>
                <c:pt idx="134690">
                  <c:v>67345</c:v>
                </c:pt>
                <c:pt idx="134691">
                  <c:v>67345.5</c:v>
                </c:pt>
                <c:pt idx="134692">
                  <c:v>67346</c:v>
                </c:pt>
                <c:pt idx="134693">
                  <c:v>67346.5</c:v>
                </c:pt>
                <c:pt idx="134694">
                  <c:v>67347</c:v>
                </c:pt>
                <c:pt idx="134695">
                  <c:v>67347.5</c:v>
                </c:pt>
                <c:pt idx="134696">
                  <c:v>67348</c:v>
                </c:pt>
                <c:pt idx="134697">
                  <c:v>67348.5</c:v>
                </c:pt>
                <c:pt idx="134698">
                  <c:v>67349</c:v>
                </c:pt>
                <c:pt idx="134699">
                  <c:v>67349.5</c:v>
                </c:pt>
                <c:pt idx="134700">
                  <c:v>67350</c:v>
                </c:pt>
                <c:pt idx="134701">
                  <c:v>67350.5</c:v>
                </c:pt>
                <c:pt idx="134702">
                  <c:v>67351</c:v>
                </c:pt>
                <c:pt idx="134703">
                  <c:v>67351.5</c:v>
                </c:pt>
                <c:pt idx="134704">
                  <c:v>67352</c:v>
                </c:pt>
                <c:pt idx="134705">
                  <c:v>67352.5</c:v>
                </c:pt>
                <c:pt idx="134706">
                  <c:v>67353</c:v>
                </c:pt>
                <c:pt idx="134707">
                  <c:v>67353.5</c:v>
                </c:pt>
                <c:pt idx="134708">
                  <c:v>67354</c:v>
                </c:pt>
                <c:pt idx="134709">
                  <c:v>67354.5</c:v>
                </c:pt>
                <c:pt idx="134710">
                  <c:v>67355</c:v>
                </c:pt>
                <c:pt idx="134711">
                  <c:v>67355.5</c:v>
                </c:pt>
                <c:pt idx="134712">
                  <c:v>67356</c:v>
                </c:pt>
                <c:pt idx="134713">
                  <c:v>67356.5</c:v>
                </c:pt>
                <c:pt idx="134714">
                  <c:v>67357</c:v>
                </c:pt>
                <c:pt idx="134715">
                  <c:v>67357.5</c:v>
                </c:pt>
                <c:pt idx="134716">
                  <c:v>67358</c:v>
                </c:pt>
                <c:pt idx="134717">
                  <c:v>67358.5</c:v>
                </c:pt>
                <c:pt idx="134718">
                  <c:v>67359</c:v>
                </c:pt>
                <c:pt idx="134719">
                  <c:v>67359.5</c:v>
                </c:pt>
                <c:pt idx="134720">
                  <c:v>67360</c:v>
                </c:pt>
                <c:pt idx="134721">
                  <c:v>67360.5</c:v>
                </c:pt>
                <c:pt idx="134722">
                  <c:v>67361</c:v>
                </c:pt>
                <c:pt idx="134723">
                  <c:v>67361.5</c:v>
                </c:pt>
                <c:pt idx="134724">
                  <c:v>67362</c:v>
                </c:pt>
                <c:pt idx="134725">
                  <c:v>67362.5</c:v>
                </c:pt>
                <c:pt idx="134726">
                  <c:v>67363</c:v>
                </c:pt>
                <c:pt idx="134727">
                  <c:v>67363.5</c:v>
                </c:pt>
                <c:pt idx="134728">
                  <c:v>67364</c:v>
                </c:pt>
                <c:pt idx="134729">
                  <c:v>67364.5</c:v>
                </c:pt>
                <c:pt idx="134730">
                  <c:v>67365</c:v>
                </c:pt>
                <c:pt idx="134731">
                  <c:v>67365.5</c:v>
                </c:pt>
                <c:pt idx="134732">
                  <c:v>67366</c:v>
                </c:pt>
                <c:pt idx="134733">
                  <c:v>67366.5</c:v>
                </c:pt>
                <c:pt idx="134734">
                  <c:v>67367</c:v>
                </c:pt>
                <c:pt idx="134735">
                  <c:v>67367.5</c:v>
                </c:pt>
                <c:pt idx="134736">
                  <c:v>67368</c:v>
                </c:pt>
                <c:pt idx="134737">
                  <c:v>67368.5</c:v>
                </c:pt>
                <c:pt idx="134738">
                  <c:v>67369</c:v>
                </c:pt>
                <c:pt idx="134739">
                  <c:v>67369.5</c:v>
                </c:pt>
                <c:pt idx="134740">
                  <c:v>67370</c:v>
                </c:pt>
                <c:pt idx="134741">
                  <c:v>67370.5</c:v>
                </c:pt>
                <c:pt idx="134742">
                  <c:v>67371</c:v>
                </c:pt>
                <c:pt idx="134743">
                  <c:v>67371.5</c:v>
                </c:pt>
                <c:pt idx="134744">
                  <c:v>67372</c:v>
                </c:pt>
                <c:pt idx="134745">
                  <c:v>67372.5</c:v>
                </c:pt>
                <c:pt idx="134746">
                  <c:v>67373</c:v>
                </c:pt>
                <c:pt idx="134747">
                  <c:v>67373.5</c:v>
                </c:pt>
                <c:pt idx="134748">
                  <c:v>67374</c:v>
                </c:pt>
                <c:pt idx="134749">
                  <c:v>67374.5</c:v>
                </c:pt>
                <c:pt idx="134750">
                  <c:v>67375</c:v>
                </c:pt>
                <c:pt idx="134751">
                  <c:v>67375.5</c:v>
                </c:pt>
                <c:pt idx="134752">
                  <c:v>67376</c:v>
                </c:pt>
                <c:pt idx="134753">
                  <c:v>67376.5</c:v>
                </c:pt>
                <c:pt idx="134754">
                  <c:v>67377</c:v>
                </c:pt>
                <c:pt idx="134755">
                  <c:v>67377.5</c:v>
                </c:pt>
                <c:pt idx="134756">
                  <c:v>67378</c:v>
                </c:pt>
                <c:pt idx="134757">
                  <c:v>67378.5</c:v>
                </c:pt>
                <c:pt idx="134758">
                  <c:v>67379</c:v>
                </c:pt>
                <c:pt idx="134759">
                  <c:v>67379.5</c:v>
                </c:pt>
                <c:pt idx="134760">
                  <c:v>67380</c:v>
                </c:pt>
                <c:pt idx="134761">
                  <c:v>67380.5</c:v>
                </c:pt>
                <c:pt idx="134762">
                  <c:v>67381</c:v>
                </c:pt>
                <c:pt idx="134763">
                  <c:v>67381.5</c:v>
                </c:pt>
                <c:pt idx="134764">
                  <c:v>67382</c:v>
                </c:pt>
                <c:pt idx="134765">
                  <c:v>67382.5</c:v>
                </c:pt>
                <c:pt idx="134766">
                  <c:v>67383</c:v>
                </c:pt>
                <c:pt idx="134767">
                  <c:v>67383.5</c:v>
                </c:pt>
                <c:pt idx="134768">
                  <c:v>67384</c:v>
                </c:pt>
                <c:pt idx="134769">
                  <c:v>67384.5</c:v>
                </c:pt>
                <c:pt idx="134770">
                  <c:v>67385</c:v>
                </c:pt>
                <c:pt idx="134771">
                  <c:v>67385.5</c:v>
                </c:pt>
                <c:pt idx="134772">
                  <c:v>67386</c:v>
                </c:pt>
                <c:pt idx="134773">
                  <c:v>67386.5</c:v>
                </c:pt>
                <c:pt idx="134774">
                  <c:v>67387</c:v>
                </c:pt>
                <c:pt idx="134775">
                  <c:v>67387.5</c:v>
                </c:pt>
                <c:pt idx="134776">
                  <c:v>67388</c:v>
                </c:pt>
                <c:pt idx="134777">
                  <c:v>67388.5</c:v>
                </c:pt>
                <c:pt idx="134778">
                  <c:v>67389</c:v>
                </c:pt>
                <c:pt idx="134779">
                  <c:v>67389.5</c:v>
                </c:pt>
                <c:pt idx="134780">
                  <c:v>67390</c:v>
                </c:pt>
                <c:pt idx="134781">
                  <c:v>67390.5</c:v>
                </c:pt>
                <c:pt idx="134782">
                  <c:v>67391</c:v>
                </c:pt>
                <c:pt idx="134783">
                  <c:v>67391.5</c:v>
                </c:pt>
                <c:pt idx="134784">
                  <c:v>67392</c:v>
                </c:pt>
                <c:pt idx="134785">
                  <c:v>67392.5</c:v>
                </c:pt>
                <c:pt idx="134786">
                  <c:v>67393</c:v>
                </c:pt>
                <c:pt idx="134787">
                  <c:v>67393.5</c:v>
                </c:pt>
                <c:pt idx="134788">
                  <c:v>67394</c:v>
                </c:pt>
                <c:pt idx="134789">
                  <c:v>67394.5</c:v>
                </c:pt>
                <c:pt idx="134790">
                  <c:v>67395</c:v>
                </c:pt>
                <c:pt idx="134791">
                  <c:v>67395.5</c:v>
                </c:pt>
                <c:pt idx="134792">
                  <c:v>67396</c:v>
                </c:pt>
                <c:pt idx="134793">
                  <c:v>67396.5</c:v>
                </c:pt>
                <c:pt idx="134794">
                  <c:v>67397</c:v>
                </c:pt>
                <c:pt idx="134795">
                  <c:v>67397.5</c:v>
                </c:pt>
                <c:pt idx="134796">
                  <c:v>67398</c:v>
                </c:pt>
                <c:pt idx="134797">
                  <c:v>67398.5</c:v>
                </c:pt>
                <c:pt idx="134798">
                  <c:v>67399</c:v>
                </c:pt>
                <c:pt idx="134799">
                  <c:v>67399.5</c:v>
                </c:pt>
                <c:pt idx="134800">
                  <c:v>67400</c:v>
                </c:pt>
                <c:pt idx="134801">
                  <c:v>67400.5</c:v>
                </c:pt>
                <c:pt idx="134802">
                  <c:v>67401</c:v>
                </c:pt>
                <c:pt idx="134803">
                  <c:v>67401.5</c:v>
                </c:pt>
                <c:pt idx="134804">
                  <c:v>67402</c:v>
                </c:pt>
                <c:pt idx="134805">
                  <c:v>67402.5</c:v>
                </c:pt>
                <c:pt idx="134806">
                  <c:v>67403</c:v>
                </c:pt>
                <c:pt idx="134807">
                  <c:v>67403.5</c:v>
                </c:pt>
                <c:pt idx="134808">
                  <c:v>67404</c:v>
                </c:pt>
                <c:pt idx="134809">
                  <c:v>67404.5</c:v>
                </c:pt>
                <c:pt idx="134810">
                  <c:v>67405</c:v>
                </c:pt>
                <c:pt idx="134811">
                  <c:v>67405.5</c:v>
                </c:pt>
                <c:pt idx="134812">
                  <c:v>67406</c:v>
                </c:pt>
                <c:pt idx="134813">
                  <c:v>67406.5</c:v>
                </c:pt>
                <c:pt idx="134814">
                  <c:v>67407</c:v>
                </c:pt>
                <c:pt idx="134815">
                  <c:v>67407.5</c:v>
                </c:pt>
                <c:pt idx="134816">
                  <c:v>67408</c:v>
                </c:pt>
                <c:pt idx="134817">
                  <c:v>67408.5</c:v>
                </c:pt>
                <c:pt idx="134818">
                  <c:v>67409</c:v>
                </c:pt>
                <c:pt idx="134819">
                  <c:v>67409.5</c:v>
                </c:pt>
                <c:pt idx="134820">
                  <c:v>67410</c:v>
                </c:pt>
                <c:pt idx="134821">
                  <c:v>67410.5</c:v>
                </c:pt>
                <c:pt idx="134822">
                  <c:v>67411</c:v>
                </c:pt>
                <c:pt idx="134823">
                  <c:v>67411.5</c:v>
                </c:pt>
                <c:pt idx="134824">
                  <c:v>67412</c:v>
                </c:pt>
                <c:pt idx="134825">
                  <c:v>67412.5</c:v>
                </c:pt>
                <c:pt idx="134826">
                  <c:v>67413</c:v>
                </c:pt>
                <c:pt idx="134827">
                  <c:v>67413.5</c:v>
                </c:pt>
                <c:pt idx="134828">
                  <c:v>67414</c:v>
                </c:pt>
                <c:pt idx="134829">
                  <c:v>67414.5</c:v>
                </c:pt>
                <c:pt idx="134830">
                  <c:v>67415</c:v>
                </c:pt>
                <c:pt idx="134831">
                  <c:v>67415.5</c:v>
                </c:pt>
                <c:pt idx="134832">
                  <c:v>67416</c:v>
                </c:pt>
                <c:pt idx="134833">
                  <c:v>67416.5</c:v>
                </c:pt>
                <c:pt idx="134834">
                  <c:v>67417</c:v>
                </c:pt>
                <c:pt idx="134835">
                  <c:v>67417.5</c:v>
                </c:pt>
                <c:pt idx="134836">
                  <c:v>67418</c:v>
                </c:pt>
                <c:pt idx="134837">
                  <c:v>67418.5</c:v>
                </c:pt>
                <c:pt idx="134838">
                  <c:v>67419</c:v>
                </c:pt>
                <c:pt idx="134839">
                  <c:v>67419.5</c:v>
                </c:pt>
                <c:pt idx="134840">
                  <c:v>67420</c:v>
                </c:pt>
                <c:pt idx="134841">
                  <c:v>67420.5</c:v>
                </c:pt>
                <c:pt idx="134842">
                  <c:v>67421</c:v>
                </c:pt>
                <c:pt idx="134843">
                  <c:v>67421.5</c:v>
                </c:pt>
                <c:pt idx="134844">
                  <c:v>67422</c:v>
                </c:pt>
                <c:pt idx="134845">
                  <c:v>67422.5</c:v>
                </c:pt>
                <c:pt idx="134846">
                  <c:v>67423</c:v>
                </c:pt>
                <c:pt idx="134847">
                  <c:v>67423.5</c:v>
                </c:pt>
                <c:pt idx="134848">
                  <c:v>67424</c:v>
                </c:pt>
                <c:pt idx="134849">
                  <c:v>67424.5</c:v>
                </c:pt>
                <c:pt idx="134850">
                  <c:v>67425</c:v>
                </c:pt>
                <c:pt idx="134851">
                  <c:v>67425.5</c:v>
                </c:pt>
                <c:pt idx="134852">
                  <c:v>67426</c:v>
                </c:pt>
                <c:pt idx="134853">
                  <c:v>67426.5</c:v>
                </c:pt>
                <c:pt idx="134854">
                  <c:v>67427</c:v>
                </c:pt>
                <c:pt idx="134855">
                  <c:v>67427.5</c:v>
                </c:pt>
                <c:pt idx="134856">
                  <c:v>67428</c:v>
                </c:pt>
                <c:pt idx="134857">
                  <c:v>67428.5</c:v>
                </c:pt>
                <c:pt idx="134858">
                  <c:v>67429</c:v>
                </c:pt>
                <c:pt idx="134859">
                  <c:v>67429.5</c:v>
                </c:pt>
                <c:pt idx="134860">
                  <c:v>67430</c:v>
                </c:pt>
                <c:pt idx="134861">
                  <c:v>67430.5</c:v>
                </c:pt>
                <c:pt idx="134862">
                  <c:v>67431</c:v>
                </c:pt>
                <c:pt idx="134863">
                  <c:v>67431.5</c:v>
                </c:pt>
                <c:pt idx="134864">
                  <c:v>67432</c:v>
                </c:pt>
                <c:pt idx="134865">
                  <c:v>67432.5</c:v>
                </c:pt>
                <c:pt idx="134866">
                  <c:v>67433</c:v>
                </c:pt>
                <c:pt idx="134867">
                  <c:v>67433.5</c:v>
                </c:pt>
                <c:pt idx="134868">
                  <c:v>67434</c:v>
                </c:pt>
                <c:pt idx="134869">
                  <c:v>67434.5</c:v>
                </c:pt>
                <c:pt idx="134870">
                  <c:v>67435</c:v>
                </c:pt>
                <c:pt idx="134871">
                  <c:v>67435.5</c:v>
                </c:pt>
                <c:pt idx="134872">
                  <c:v>67436</c:v>
                </c:pt>
                <c:pt idx="134873">
                  <c:v>67436.5</c:v>
                </c:pt>
                <c:pt idx="134874">
                  <c:v>67437</c:v>
                </c:pt>
                <c:pt idx="134875">
                  <c:v>67437.5</c:v>
                </c:pt>
                <c:pt idx="134876">
                  <c:v>67438</c:v>
                </c:pt>
                <c:pt idx="134877">
                  <c:v>67438.5</c:v>
                </c:pt>
                <c:pt idx="134878">
                  <c:v>67439</c:v>
                </c:pt>
                <c:pt idx="134879">
                  <c:v>67439.5</c:v>
                </c:pt>
                <c:pt idx="134880">
                  <c:v>67440</c:v>
                </c:pt>
                <c:pt idx="134881">
                  <c:v>67440.5</c:v>
                </c:pt>
                <c:pt idx="134882">
                  <c:v>67441</c:v>
                </c:pt>
                <c:pt idx="134883">
                  <c:v>67441.5</c:v>
                </c:pt>
                <c:pt idx="134884">
                  <c:v>67442</c:v>
                </c:pt>
                <c:pt idx="134885">
                  <c:v>67442.5</c:v>
                </c:pt>
                <c:pt idx="134886">
                  <c:v>67443</c:v>
                </c:pt>
                <c:pt idx="134887">
                  <c:v>67443.5</c:v>
                </c:pt>
                <c:pt idx="134888">
                  <c:v>67444</c:v>
                </c:pt>
                <c:pt idx="134889">
                  <c:v>67444.5</c:v>
                </c:pt>
                <c:pt idx="134890">
                  <c:v>67445</c:v>
                </c:pt>
                <c:pt idx="134891">
                  <c:v>67445.5</c:v>
                </c:pt>
                <c:pt idx="134892">
                  <c:v>67446</c:v>
                </c:pt>
                <c:pt idx="134893">
                  <c:v>67446.5</c:v>
                </c:pt>
                <c:pt idx="134894">
                  <c:v>67447</c:v>
                </c:pt>
                <c:pt idx="134895">
                  <c:v>67447.5</c:v>
                </c:pt>
                <c:pt idx="134896">
                  <c:v>67448</c:v>
                </c:pt>
                <c:pt idx="134897">
                  <c:v>67448.5</c:v>
                </c:pt>
                <c:pt idx="134898">
                  <c:v>67449</c:v>
                </c:pt>
                <c:pt idx="134899">
                  <c:v>67449.5</c:v>
                </c:pt>
                <c:pt idx="134900">
                  <c:v>67450</c:v>
                </c:pt>
                <c:pt idx="134901">
                  <c:v>67450.5</c:v>
                </c:pt>
                <c:pt idx="134902">
                  <c:v>67451</c:v>
                </c:pt>
                <c:pt idx="134903">
                  <c:v>67451.5</c:v>
                </c:pt>
                <c:pt idx="134904">
                  <c:v>67452</c:v>
                </c:pt>
                <c:pt idx="134905">
                  <c:v>67452.5</c:v>
                </c:pt>
                <c:pt idx="134906">
                  <c:v>67453</c:v>
                </c:pt>
                <c:pt idx="134907">
                  <c:v>67453.5</c:v>
                </c:pt>
                <c:pt idx="134908">
                  <c:v>67454</c:v>
                </c:pt>
                <c:pt idx="134909">
                  <c:v>67454.5</c:v>
                </c:pt>
                <c:pt idx="134910">
                  <c:v>67455</c:v>
                </c:pt>
                <c:pt idx="134911">
                  <c:v>67455.5</c:v>
                </c:pt>
                <c:pt idx="134912">
                  <c:v>67456</c:v>
                </c:pt>
                <c:pt idx="134913">
                  <c:v>67456.5</c:v>
                </c:pt>
                <c:pt idx="134914">
                  <c:v>67457</c:v>
                </c:pt>
                <c:pt idx="134915">
                  <c:v>67457.5</c:v>
                </c:pt>
                <c:pt idx="134916">
                  <c:v>67458</c:v>
                </c:pt>
                <c:pt idx="134917">
                  <c:v>67458.5</c:v>
                </c:pt>
                <c:pt idx="134918">
                  <c:v>67459</c:v>
                </c:pt>
                <c:pt idx="134919">
                  <c:v>67459.5</c:v>
                </c:pt>
                <c:pt idx="134920">
                  <c:v>67460</c:v>
                </c:pt>
                <c:pt idx="134921">
                  <c:v>67460.5</c:v>
                </c:pt>
                <c:pt idx="134922">
                  <c:v>67461</c:v>
                </c:pt>
                <c:pt idx="134923">
                  <c:v>67461.5</c:v>
                </c:pt>
                <c:pt idx="134924">
                  <c:v>67462</c:v>
                </c:pt>
                <c:pt idx="134925">
                  <c:v>67462.5</c:v>
                </c:pt>
                <c:pt idx="134926">
                  <c:v>67463</c:v>
                </c:pt>
                <c:pt idx="134927">
                  <c:v>67463.5</c:v>
                </c:pt>
                <c:pt idx="134928">
                  <c:v>67464</c:v>
                </c:pt>
                <c:pt idx="134929">
                  <c:v>67464.5</c:v>
                </c:pt>
                <c:pt idx="134930">
                  <c:v>67465</c:v>
                </c:pt>
                <c:pt idx="134931">
                  <c:v>67465.5</c:v>
                </c:pt>
                <c:pt idx="134932">
                  <c:v>67466</c:v>
                </c:pt>
                <c:pt idx="134933">
                  <c:v>67466.5</c:v>
                </c:pt>
                <c:pt idx="134934">
                  <c:v>67467</c:v>
                </c:pt>
                <c:pt idx="134935">
                  <c:v>67467.5</c:v>
                </c:pt>
                <c:pt idx="134936">
                  <c:v>67468</c:v>
                </c:pt>
                <c:pt idx="134937">
                  <c:v>67468.5</c:v>
                </c:pt>
                <c:pt idx="134938">
                  <c:v>67469</c:v>
                </c:pt>
                <c:pt idx="134939">
                  <c:v>67469.5</c:v>
                </c:pt>
                <c:pt idx="134940">
                  <c:v>67470</c:v>
                </c:pt>
                <c:pt idx="134941">
                  <c:v>67470.5</c:v>
                </c:pt>
                <c:pt idx="134942">
                  <c:v>67471</c:v>
                </c:pt>
                <c:pt idx="134943">
                  <c:v>67471.5</c:v>
                </c:pt>
                <c:pt idx="134944">
                  <c:v>67472</c:v>
                </c:pt>
                <c:pt idx="134945">
                  <c:v>67472.5</c:v>
                </c:pt>
                <c:pt idx="134946">
                  <c:v>67473</c:v>
                </c:pt>
                <c:pt idx="134947">
                  <c:v>67473.5</c:v>
                </c:pt>
                <c:pt idx="134948">
                  <c:v>67474</c:v>
                </c:pt>
                <c:pt idx="134949">
                  <c:v>67474.5</c:v>
                </c:pt>
                <c:pt idx="134950">
                  <c:v>67475</c:v>
                </c:pt>
                <c:pt idx="134951">
                  <c:v>67475.5</c:v>
                </c:pt>
                <c:pt idx="134952">
                  <c:v>67476</c:v>
                </c:pt>
                <c:pt idx="134953">
                  <c:v>67476.5</c:v>
                </c:pt>
                <c:pt idx="134954">
                  <c:v>67477</c:v>
                </c:pt>
                <c:pt idx="134955">
                  <c:v>67477.5</c:v>
                </c:pt>
                <c:pt idx="134956">
                  <c:v>67478</c:v>
                </c:pt>
                <c:pt idx="134957">
                  <c:v>67478.5</c:v>
                </c:pt>
                <c:pt idx="134958">
                  <c:v>67479</c:v>
                </c:pt>
                <c:pt idx="134959">
                  <c:v>67479.5</c:v>
                </c:pt>
                <c:pt idx="134960">
                  <c:v>67480</c:v>
                </c:pt>
                <c:pt idx="134961">
                  <c:v>67480.5</c:v>
                </c:pt>
                <c:pt idx="134962">
                  <c:v>67481</c:v>
                </c:pt>
                <c:pt idx="134963">
                  <c:v>67481.5</c:v>
                </c:pt>
                <c:pt idx="134964">
                  <c:v>67482</c:v>
                </c:pt>
                <c:pt idx="134965">
                  <c:v>67482.5</c:v>
                </c:pt>
                <c:pt idx="134966">
                  <c:v>67483</c:v>
                </c:pt>
                <c:pt idx="134967">
                  <c:v>67483.5</c:v>
                </c:pt>
                <c:pt idx="134968">
                  <c:v>67484</c:v>
                </c:pt>
                <c:pt idx="134969">
                  <c:v>67484.5</c:v>
                </c:pt>
                <c:pt idx="134970">
                  <c:v>67485</c:v>
                </c:pt>
                <c:pt idx="134971">
                  <c:v>67485.5</c:v>
                </c:pt>
                <c:pt idx="134972">
                  <c:v>67486</c:v>
                </c:pt>
                <c:pt idx="134973">
                  <c:v>67486.5</c:v>
                </c:pt>
                <c:pt idx="134974">
                  <c:v>67487</c:v>
                </c:pt>
                <c:pt idx="134975">
                  <c:v>67487.5</c:v>
                </c:pt>
                <c:pt idx="134976">
                  <c:v>67488</c:v>
                </c:pt>
                <c:pt idx="134977">
                  <c:v>67488.5</c:v>
                </c:pt>
                <c:pt idx="134978">
                  <c:v>67489</c:v>
                </c:pt>
                <c:pt idx="134979">
                  <c:v>67489.5</c:v>
                </c:pt>
                <c:pt idx="134980">
                  <c:v>67490</c:v>
                </c:pt>
                <c:pt idx="134981">
                  <c:v>67490.5</c:v>
                </c:pt>
                <c:pt idx="134982">
                  <c:v>67491</c:v>
                </c:pt>
                <c:pt idx="134983">
                  <c:v>67491.5</c:v>
                </c:pt>
                <c:pt idx="134984">
                  <c:v>67492</c:v>
                </c:pt>
                <c:pt idx="134985">
                  <c:v>67492.5</c:v>
                </c:pt>
                <c:pt idx="134986">
                  <c:v>67493</c:v>
                </c:pt>
                <c:pt idx="134987">
                  <c:v>67493.5</c:v>
                </c:pt>
                <c:pt idx="134988">
                  <c:v>67494</c:v>
                </c:pt>
                <c:pt idx="134989">
                  <c:v>67494.5</c:v>
                </c:pt>
                <c:pt idx="134990">
                  <c:v>67495</c:v>
                </c:pt>
                <c:pt idx="134991">
                  <c:v>67495.5</c:v>
                </c:pt>
                <c:pt idx="134992">
                  <c:v>67496</c:v>
                </c:pt>
                <c:pt idx="134993">
                  <c:v>67496.5</c:v>
                </c:pt>
                <c:pt idx="134994">
                  <c:v>67497</c:v>
                </c:pt>
                <c:pt idx="134995">
                  <c:v>67497.5</c:v>
                </c:pt>
                <c:pt idx="134996">
                  <c:v>67498</c:v>
                </c:pt>
                <c:pt idx="134997">
                  <c:v>67498.5</c:v>
                </c:pt>
                <c:pt idx="134998">
                  <c:v>67499</c:v>
                </c:pt>
                <c:pt idx="134999">
                  <c:v>67499.5</c:v>
                </c:pt>
                <c:pt idx="135000">
                  <c:v>67500</c:v>
                </c:pt>
                <c:pt idx="135001">
                  <c:v>67500.5</c:v>
                </c:pt>
                <c:pt idx="135002">
                  <c:v>67501</c:v>
                </c:pt>
                <c:pt idx="135003">
                  <c:v>67501.5</c:v>
                </c:pt>
                <c:pt idx="135004">
                  <c:v>67502</c:v>
                </c:pt>
                <c:pt idx="135005">
                  <c:v>67502.5</c:v>
                </c:pt>
                <c:pt idx="135006">
                  <c:v>67503</c:v>
                </c:pt>
                <c:pt idx="135007">
                  <c:v>67503.5</c:v>
                </c:pt>
                <c:pt idx="135008">
                  <c:v>67504</c:v>
                </c:pt>
                <c:pt idx="135009">
                  <c:v>67504.5</c:v>
                </c:pt>
                <c:pt idx="135010">
                  <c:v>67505</c:v>
                </c:pt>
                <c:pt idx="135011">
                  <c:v>67505.5</c:v>
                </c:pt>
                <c:pt idx="135012">
                  <c:v>67506</c:v>
                </c:pt>
                <c:pt idx="135013">
                  <c:v>67506.5</c:v>
                </c:pt>
                <c:pt idx="135014">
                  <c:v>67507</c:v>
                </c:pt>
                <c:pt idx="135015">
                  <c:v>67507.5</c:v>
                </c:pt>
                <c:pt idx="135016">
                  <c:v>67508</c:v>
                </c:pt>
                <c:pt idx="135017">
                  <c:v>67508.5</c:v>
                </c:pt>
                <c:pt idx="135018">
                  <c:v>67509</c:v>
                </c:pt>
                <c:pt idx="135019">
                  <c:v>67509.5</c:v>
                </c:pt>
                <c:pt idx="135020">
                  <c:v>67510</c:v>
                </c:pt>
                <c:pt idx="135021">
                  <c:v>67510.5</c:v>
                </c:pt>
                <c:pt idx="135022">
                  <c:v>67511</c:v>
                </c:pt>
                <c:pt idx="135023">
                  <c:v>67511.5</c:v>
                </c:pt>
                <c:pt idx="135024">
                  <c:v>67512</c:v>
                </c:pt>
                <c:pt idx="135025">
                  <c:v>67512.5</c:v>
                </c:pt>
                <c:pt idx="135026">
                  <c:v>67513</c:v>
                </c:pt>
                <c:pt idx="135027">
                  <c:v>67513.5</c:v>
                </c:pt>
                <c:pt idx="135028">
                  <c:v>67514</c:v>
                </c:pt>
                <c:pt idx="135029">
                  <c:v>67514.5</c:v>
                </c:pt>
                <c:pt idx="135030">
                  <c:v>67515</c:v>
                </c:pt>
                <c:pt idx="135031">
                  <c:v>67515.5</c:v>
                </c:pt>
                <c:pt idx="135032">
                  <c:v>67516</c:v>
                </c:pt>
                <c:pt idx="135033">
                  <c:v>67516.5</c:v>
                </c:pt>
                <c:pt idx="135034">
                  <c:v>67517</c:v>
                </c:pt>
                <c:pt idx="135035">
                  <c:v>67517.5</c:v>
                </c:pt>
                <c:pt idx="135036">
                  <c:v>67518</c:v>
                </c:pt>
                <c:pt idx="135037">
                  <c:v>67518.5</c:v>
                </c:pt>
                <c:pt idx="135038">
                  <c:v>67519</c:v>
                </c:pt>
                <c:pt idx="135039">
                  <c:v>67519.5</c:v>
                </c:pt>
                <c:pt idx="135040">
                  <c:v>67520</c:v>
                </c:pt>
                <c:pt idx="135041">
                  <c:v>67520.5</c:v>
                </c:pt>
                <c:pt idx="135042">
                  <c:v>67521</c:v>
                </c:pt>
                <c:pt idx="135043">
                  <c:v>67521.5</c:v>
                </c:pt>
                <c:pt idx="135044">
                  <c:v>67522</c:v>
                </c:pt>
                <c:pt idx="135045">
                  <c:v>67522.5</c:v>
                </c:pt>
                <c:pt idx="135046">
                  <c:v>67523</c:v>
                </c:pt>
                <c:pt idx="135047">
                  <c:v>67523.5</c:v>
                </c:pt>
                <c:pt idx="135048">
                  <c:v>67524</c:v>
                </c:pt>
                <c:pt idx="135049">
                  <c:v>67524.5</c:v>
                </c:pt>
                <c:pt idx="135050">
                  <c:v>67525</c:v>
                </c:pt>
                <c:pt idx="135051">
                  <c:v>67525.5</c:v>
                </c:pt>
                <c:pt idx="135052">
                  <c:v>67526</c:v>
                </c:pt>
                <c:pt idx="135053">
                  <c:v>67526.5</c:v>
                </c:pt>
                <c:pt idx="135054">
                  <c:v>67527</c:v>
                </c:pt>
                <c:pt idx="135055">
                  <c:v>67527.5</c:v>
                </c:pt>
                <c:pt idx="135056">
                  <c:v>67528</c:v>
                </c:pt>
                <c:pt idx="135057">
                  <c:v>67528.5</c:v>
                </c:pt>
                <c:pt idx="135058">
                  <c:v>67529</c:v>
                </c:pt>
                <c:pt idx="135059">
                  <c:v>67529.5</c:v>
                </c:pt>
                <c:pt idx="135060">
                  <c:v>67530</c:v>
                </c:pt>
                <c:pt idx="135061">
                  <c:v>67530.5</c:v>
                </c:pt>
                <c:pt idx="135062">
                  <c:v>67531</c:v>
                </c:pt>
                <c:pt idx="135063">
                  <c:v>67531.5</c:v>
                </c:pt>
                <c:pt idx="135064">
                  <c:v>67532</c:v>
                </c:pt>
                <c:pt idx="135065">
                  <c:v>67532.5</c:v>
                </c:pt>
                <c:pt idx="135066">
                  <c:v>67533</c:v>
                </c:pt>
                <c:pt idx="135067">
                  <c:v>67533.5</c:v>
                </c:pt>
                <c:pt idx="135068">
                  <c:v>67534</c:v>
                </c:pt>
                <c:pt idx="135069">
                  <c:v>67534.5</c:v>
                </c:pt>
                <c:pt idx="135070">
                  <c:v>67535</c:v>
                </c:pt>
                <c:pt idx="135071">
                  <c:v>67535.5</c:v>
                </c:pt>
                <c:pt idx="135072">
                  <c:v>67536</c:v>
                </c:pt>
                <c:pt idx="135073">
                  <c:v>67536.5</c:v>
                </c:pt>
                <c:pt idx="135074">
                  <c:v>67537</c:v>
                </c:pt>
                <c:pt idx="135075">
                  <c:v>67537.5</c:v>
                </c:pt>
                <c:pt idx="135076">
                  <c:v>67538</c:v>
                </c:pt>
                <c:pt idx="135077">
                  <c:v>67538.5</c:v>
                </c:pt>
                <c:pt idx="135078">
                  <c:v>67539</c:v>
                </c:pt>
                <c:pt idx="135079">
                  <c:v>67539.5</c:v>
                </c:pt>
                <c:pt idx="135080">
                  <c:v>67540</c:v>
                </c:pt>
                <c:pt idx="135081">
                  <c:v>67540.5</c:v>
                </c:pt>
                <c:pt idx="135082">
                  <c:v>67541</c:v>
                </c:pt>
                <c:pt idx="135083">
                  <c:v>67541.5</c:v>
                </c:pt>
                <c:pt idx="135084">
                  <c:v>67542</c:v>
                </c:pt>
                <c:pt idx="135085">
                  <c:v>67542.5</c:v>
                </c:pt>
                <c:pt idx="135086">
                  <c:v>67543</c:v>
                </c:pt>
                <c:pt idx="135087">
                  <c:v>67543.5</c:v>
                </c:pt>
                <c:pt idx="135088">
                  <c:v>67544</c:v>
                </c:pt>
                <c:pt idx="135089">
                  <c:v>67544.5</c:v>
                </c:pt>
                <c:pt idx="135090">
                  <c:v>67545</c:v>
                </c:pt>
                <c:pt idx="135091">
                  <c:v>67545.5</c:v>
                </c:pt>
                <c:pt idx="135092">
                  <c:v>67546</c:v>
                </c:pt>
                <c:pt idx="135093">
                  <c:v>67546.5</c:v>
                </c:pt>
                <c:pt idx="135094">
                  <c:v>67547</c:v>
                </c:pt>
                <c:pt idx="135095">
                  <c:v>67547.5</c:v>
                </c:pt>
                <c:pt idx="135096">
                  <c:v>67548</c:v>
                </c:pt>
                <c:pt idx="135097">
                  <c:v>67548.5</c:v>
                </c:pt>
                <c:pt idx="135098">
                  <c:v>67549</c:v>
                </c:pt>
                <c:pt idx="135099">
                  <c:v>67549.5</c:v>
                </c:pt>
                <c:pt idx="135100">
                  <c:v>67550</c:v>
                </c:pt>
                <c:pt idx="135101">
                  <c:v>67550.5</c:v>
                </c:pt>
                <c:pt idx="135102">
                  <c:v>67551</c:v>
                </c:pt>
                <c:pt idx="135103">
                  <c:v>67551.5</c:v>
                </c:pt>
                <c:pt idx="135104">
                  <c:v>67552</c:v>
                </c:pt>
                <c:pt idx="135105">
                  <c:v>67552.5</c:v>
                </c:pt>
                <c:pt idx="135106">
                  <c:v>67553</c:v>
                </c:pt>
                <c:pt idx="135107">
                  <c:v>67553.5</c:v>
                </c:pt>
                <c:pt idx="135108">
                  <c:v>67554</c:v>
                </c:pt>
                <c:pt idx="135109">
                  <c:v>67554.5</c:v>
                </c:pt>
                <c:pt idx="135110">
                  <c:v>67555</c:v>
                </c:pt>
                <c:pt idx="135111">
                  <c:v>67555.5</c:v>
                </c:pt>
                <c:pt idx="135112">
                  <c:v>67556</c:v>
                </c:pt>
                <c:pt idx="135113">
                  <c:v>67556.5</c:v>
                </c:pt>
                <c:pt idx="135114">
                  <c:v>67557</c:v>
                </c:pt>
                <c:pt idx="135115">
                  <c:v>67557.5</c:v>
                </c:pt>
                <c:pt idx="135116">
                  <c:v>67558</c:v>
                </c:pt>
                <c:pt idx="135117">
                  <c:v>67558.5</c:v>
                </c:pt>
                <c:pt idx="135118">
                  <c:v>67559</c:v>
                </c:pt>
                <c:pt idx="135119">
                  <c:v>67559.5</c:v>
                </c:pt>
                <c:pt idx="135120">
                  <c:v>67560</c:v>
                </c:pt>
                <c:pt idx="135121">
                  <c:v>67560.5</c:v>
                </c:pt>
                <c:pt idx="135122">
                  <c:v>67561</c:v>
                </c:pt>
                <c:pt idx="135123">
                  <c:v>67561.5</c:v>
                </c:pt>
                <c:pt idx="135124">
                  <c:v>67562</c:v>
                </c:pt>
                <c:pt idx="135125">
                  <c:v>67562.5</c:v>
                </c:pt>
                <c:pt idx="135126">
                  <c:v>67563</c:v>
                </c:pt>
                <c:pt idx="135127">
                  <c:v>67563.5</c:v>
                </c:pt>
                <c:pt idx="135128">
                  <c:v>67564</c:v>
                </c:pt>
                <c:pt idx="135129">
                  <c:v>67564.5</c:v>
                </c:pt>
                <c:pt idx="135130">
                  <c:v>67565</c:v>
                </c:pt>
                <c:pt idx="135131">
                  <c:v>67565.5</c:v>
                </c:pt>
                <c:pt idx="135132">
                  <c:v>67566</c:v>
                </c:pt>
                <c:pt idx="135133">
                  <c:v>67566.5</c:v>
                </c:pt>
                <c:pt idx="135134">
                  <c:v>67567</c:v>
                </c:pt>
                <c:pt idx="135135">
                  <c:v>67567.5</c:v>
                </c:pt>
                <c:pt idx="135136">
                  <c:v>67568</c:v>
                </c:pt>
                <c:pt idx="135137">
                  <c:v>67568.5</c:v>
                </c:pt>
                <c:pt idx="135138">
                  <c:v>67569</c:v>
                </c:pt>
                <c:pt idx="135139">
                  <c:v>67569.5</c:v>
                </c:pt>
                <c:pt idx="135140">
                  <c:v>67570</c:v>
                </c:pt>
                <c:pt idx="135141">
                  <c:v>67570.5</c:v>
                </c:pt>
                <c:pt idx="135142">
                  <c:v>67571</c:v>
                </c:pt>
                <c:pt idx="135143">
                  <c:v>67571.5</c:v>
                </c:pt>
                <c:pt idx="135144">
                  <c:v>67572</c:v>
                </c:pt>
                <c:pt idx="135145">
                  <c:v>67572.5</c:v>
                </c:pt>
                <c:pt idx="135146">
                  <c:v>67573</c:v>
                </c:pt>
                <c:pt idx="135147">
                  <c:v>67573.5</c:v>
                </c:pt>
                <c:pt idx="135148">
                  <c:v>67574</c:v>
                </c:pt>
                <c:pt idx="135149">
                  <c:v>67574.5</c:v>
                </c:pt>
                <c:pt idx="135150">
                  <c:v>67575</c:v>
                </c:pt>
                <c:pt idx="135151">
                  <c:v>67575.5</c:v>
                </c:pt>
                <c:pt idx="135152">
                  <c:v>67576</c:v>
                </c:pt>
                <c:pt idx="135153">
                  <c:v>67576.5</c:v>
                </c:pt>
                <c:pt idx="135154">
                  <c:v>67577</c:v>
                </c:pt>
                <c:pt idx="135155">
                  <c:v>67577.5</c:v>
                </c:pt>
                <c:pt idx="135156">
                  <c:v>67578</c:v>
                </c:pt>
                <c:pt idx="135157">
                  <c:v>67578.5</c:v>
                </c:pt>
                <c:pt idx="135158">
                  <c:v>67579</c:v>
                </c:pt>
                <c:pt idx="135159">
                  <c:v>67579.5</c:v>
                </c:pt>
                <c:pt idx="135160">
                  <c:v>67580</c:v>
                </c:pt>
                <c:pt idx="135161">
                  <c:v>67580.5</c:v>
                </c:pt>
                <c:pt idx="135162">
                  <c:v>67581</c:v>
                </c:pt>
                <c:pt idx="135163">
                  <c:v>67581.5</c:v>
                </c:pt>
                <c:pt idx="135164">
                  <c:v>67582</c:v>
                </c:pt>
                <c:pt idx="135165">
                  <c:v>67582.5</c:v>
                </c:pt>
                <c:pt idx="135166">
                  <c:v>67583</c:v>
                </c:pt>
                <c:pt idx="135167">
                  <c:v>67583.5</c:v>
                </c:pt>
                <c:pt idx="135168">
                  <c:v>67584</c:v>
                </c:pt>
                <c:pt idx="135169">
                  <c:v>67584.5</c:v>
                </c:pt>
                <c:pt idx="135170">
                  <c:v>67585</c:v>
                </c:pt>
                <c:pt idx="135171">
                  <c:v>67585.5</c:v>
                </c:pt>
                <c:pt idx="135172">
                  <c:v>67586</c:v>
                </c:pt>
                <c:pt idx="135173">
                  <c:v>67586.5</c:v>
                </c:pt>
                <c:pt idx="135174">
                  <c:v>67587</c:v>
                </c:pt>
                <c:pt idx="135175">
                  <c:v>67587.5</c:v>
                </c:pt>
                <c:pt idx="135176">
                  <c:v>67588</c:v>
                </c:pt>
                <c:pt idx="135177">
                  <c:v>67588.5</c:v>
                </c:pt>
                <c:pt idx="135178">
                  <c:v>67589</c:v>
                </c:pt>
                <c:pt idx="135179">
                  <c:v>67589.5</c:v>
                </c:pt>
                <c:pt idx="135180">
                  <c:v>67590</c:v>
                </c:pt>
                <c:pt idx="135181">
                  <c:v>67590.5</c:v>
                </c:pt>
                <c:pt idx="135182">
                  <c:v>67591</c:v>
                </c:pt>
                <c:pt idx="135183">
                  <c:v>67591.5</c:v>
                </c:pt>
                <c:pt idx="135184">
                  <c:v>67592</c:v>
                </c:pt>
                <c:pt idx="135185">
                  <c:v>67592.5</c:v>
                </c:pt>
                <c:pt idx="135186">
                  <c:v>67593</c:v>
                </c:pt>
                <c:pt idx="135187">
                  <c:v>67593.5</c:v>
                </c:pt>
                <c:pt idx="135188">
                  <c:v>67594</c:v>
                </c:pt>
                <c:pt idx="135189">
                  <c:v>67594.5</c:v>
                </c:pt>
                <c:pt idx="135190">
                  <c:v>67595</c:v>
                </c:pt>
                <c:pt idx="135191">
                  <c:v>67595.5</c:v>
                </c:pt>
                <c:pt idx="135192">
                  <c:v>67596</c:v>
                </c:pt>
                <c:pt idx="135193">
                  <c:v>67596.5</c:v>
                </c:pt>
                <c:pt idx="135194">
                  <c:v>67597</c:v>
                </c:pt>
                <c:pt idx="135195">
                  <c:v>67597.5</c:v>
                </c:pt>
                <c:pt idx="135196">
                  <c:v>67598</c:v>
                </c:pt>
                <c:pt idx="135197">
                  <c:v>67598.5</c:v>
                </c:pt>
                <c:pt idx="135198">
                  <c:v>67599</c:v>
                </c:pt>
                <c:pt idx="135199">
                  <c:v>67599.5</c:v>
                </c:pt>
                <c:pt idx="135200">
                  <c:v>67600</c:v>
                </c:pt>
                <c:pt idx="135201">
                  <c:v>67600.5</c:v>
                </c:pt>
                <c:pt idx="135202">
                  <c:v>67601</c:v>
                </c:pt>
                <c:pt idx="135203">
                  <c:v>67601.5</c:v>
                </c:pt>
                <c:pt idx="135204">
                  <c:v>67602</c:v>
                </c:pt>
                <c:pt idx="135205">
                  <c:v>67602.5</c:v>
                </c:pt>
                <c:pt idx="135206">
                  <c:v>67603</c:v>
                </c:pt>
                <c:pt idx="135207">
                  <c:v>67603.5</c:v>
                </c:pt>
                <c:pt idx="135208">
                  <c:v>67604</c:v>
                </c:pt>
                <c:pt idx="135209">
                  <c:v>67604.5</c:v>
                </c:pt>
                <c:pt idx="135210">
                  <c:v>67605</c:v>
                </c:pt>
                <c:pt idx="135211">
                  <c:v>67605.5</c:v>
                </c:pt>
                <c:pt idx="135212">
                  <c:v>67606</c:v>
                </c:pt>
                <c:pt idx="135213">
                  <c:v>67606.5</c:v>
                </c:pt>
                <c:pt idx="135214">
                  <c:v>67607</c:v>
                </c:pt>
                <c:pt idx="135215">
                  <c:v>67607.5</c:v>
                </c:pt>
                <c:pt idx="135216">
                  <c:v>67608</c:v>
                </c:pt>
                <c:pt idx="135217">
                  <c:v>67608.5</c:v>
                </c:pt>
                <c:pt idx="135218">
                  <c:v>67609</c:v>
                </c:pt>
                <c:pt idx="135219">
                  <c:v>67609.5</c:v>
                </c:pt>
                <c:pt idx="135220">
                  <c:v>67610</c:v>
                </c:pt>
                <c:pt idx="135221">
                  <c:v>67610.5</c:v>
                </c:pt>
                <c:pt idx="135222">
                  <c:v>67611</c:v>
                </c:pt>
                <c:pt idx="135223">
                  <c:v>67611.5</c:v>
                </c:pt>
                <c:pt idx="135224">
                  <c:v>67612</c:v>
                </c:pt>
                <c:pt idx="135225">
                  <c:v>67612.5</c:v>
                </c:pt>
                <c:pt idx="135226">
                  <c:v>67613</c:v>
                </c:pt>
                <c:pt idx="135227">
                  <c:v>67613.5</c:v>
                </c:pt>
                <c:pt idx="135228">
                  <c:v>67614</c:v>
                </c:pt>
                <c:pt idx="135229">
                  <c:v>67614.5</c:v>
                </c:pt>
                <c:pt idx="135230">
                  <c:v>67615</c:v>
                </c:pt>
                <c:pt idx="135231">
                  <c:v>67615.5</c:v>
                </c:pt>
                <c:pt idx="135232">
                  <c:v>67616</c:v>
                </c:pt>
                <c:pt idx="135233">
                  <c:v>67616.5</c:v>
                </c:pt>
                <c:pt idx="135234">
                  <c:v>67617</c:v>
                </c:pt>
                <c:pt idx="135235">
                  <c:v>67617.5</c:v>
                </c:pt>
                <c:pt idx="135236">
                  <c:v>67618</c:v>
                </c:pt>
                <c:pt idx="135237">
                  <c:v>67618.5</c:v>
                </c:pt>
                <c:pt idx="135238">
                  <c:v>67619</c:v>
                </c:pt>
                <c:pt idx="135239">
                  <c:v>67619.5</c:v>
                </c:pt>
                <c:pt idx="135240">
                  <c:v>67620</c:v>
                </c:pt>
                <c:pt idx="135241">
                  <c:v>67620.5</c:v>
                </c:pt>
                <c:pt idx="135242">
                  <c:v>67621</c:v>
                </c:pt>
                <c:pt idx="135243">
                  <c:v>67621.5</c:v>
                </c:pt>
                <c:pt idx="135244">
                  <c:v>67622</c:v>
                </c:pt>
                <c:pt idx="135245">
                  <c:v>67622.5</c:v>
                </c:pt>
                <c:pt idx="135246">
                  <c:v>67623</c:v>
                </c:pt>
                <c:pt idx="135247">
                  <c:v>67623.5</c:v>
                </c:pt>
                <c:pt idx="135248">
                  <c:v>67624</c:v>
                </c:pt>
                <c:pt idx="135249">
                  <c:v>67624.5</c:v>
                </c:pt>
                <c:pt idx="135250">
                  <c:v>67625</c:v>
                </c:pt>
                <c:pt idx="135251">
                  <c:v>67625.5</c:v>
                </c:pt>
                <c:pt idx="135252">
                  <c:v>67626</c:v>
                </c:pt>
                <c:pt idx="135253">
                  <c:v>67626.5</c:v>
                </c:pt>
                <c:pt idx="135254">
                  <c:v>67627</c:v>
                </c:pt>
                <c:pt idx="135255">
                  <c:v>67627.5</c:v>
                </c:pt>
                <c:pt idx="135256">
                  <c:v>67628</c:v>
                </c:pt>
                <c:pt idx="135257">
                  <c:v>67628.5</c:v>
                </c:pt>
                <c:pt idx="135258">
                  <c:v>67629</c:v>
                </c:pt>
                <c:pt idx="135259">
                  <c:v>67629.5</c:v>
                </c:pt>
                <c:pt idx="135260">
                  <c:v>67630</c:v>
                </c:pt>
                <c:pt idx="135261">
                  <c:v>67630.5</c:v>
                </c:pt>
                <c:pt idx="135262">
                  <c:v>67631</c:v>
                </c:pt>
                <c:pt idx="135263">
                  <c:v>67631.5</c:v>
                </c:pt>
                <c:pt idx="135264">
                  <c:v>67632</c:v>
                </c:pt>
                <c:pt idx="135265">
                  <c:v>67632.5</c:v>
                </c:pt>
                <c:pt idx="135266">
                  <c:v>67633</c:v>
                </c:pt>
                <c:pt idx="135267">
                  <c:v>67633.5</c:v>
                </c:pt>
                <c:pt idx="135268">
                  <c:v>67634</c:v>
                </c:pt>
                <c:pt idx="135269">
                  <c:v>67634.5</c:v>
                </c:pt>
                <c:pt idx="135270">
                  <c:v>67635</c:v>
                </c:pt>
                <c:pt idx="135271">
                  <c:v>67635.5</c:v>
                </c:pt>
                <c:pt idx="135272">
                  <c:v>67636</c:v>
                </c:pt>
                <c:pt idx="135273">
                  <c:v>67636.5</c:v>
                </c:pt>
                <c:pt idx="135274">
                  <c:v>67637</c:v>
                </c:pt>
                <c:pt idx="135275">
                  <c:v>67637.5</c:v>
                </c:pt>
                <c:pt idx="135276">
                  <c:v>67638</c:v>
                </c:pt>
                <c:pt idx="135277">
                  <c:v>67638.5</c:v>
                </c:pt>
                <c:pt idx="135278">
                  <c:v>67639</c:v>
                </c:pt>
                <c:pt idx="135279">
                  <c:v>67639.5</c:v>
                </c:pt>
                <c:pt idx="135280">
                  <c:v>67640</c:v>
                </c:pt>
                <c:pt idx="135281">
                  <c:v>67640.5</c:v>
                </c:pt>
                <c:pt idx="135282">
                  <c:v>67641</c:v>
                </c:pt>
                <c:pt idx="135283">
                  <c:v>67641.5</c:v>
                </c:pt>
                <c:pt idx="135284">
                  <c:v>67642</c:v>
                </c:pt>
                <c:pt idx="135285">
                  <c:v>67642.5</c:v>
                </c:pt>
                <c:pt idx="135286">
                  <c:v>67643</c:v>
                </c:pt>
                <c:pt idx="135287">
                  <c:v>67643.5</c:v>
                </c:pt>
                <c:pt idx="135288">
                  <c:v>67644</c:v>
                </c:pt>
                <c:pt idx="135289">
                  <c:v>67644.5</c:v>
                </c:pt>
                <c:pt idx="135290">
                  <c:v>67645</c:v>
                </c:pt>
                <c:pt idx="135291">
                  <c:v>67645.5</c:v>
                </c:pt>
                <c:pt idx="135292">
                  <c:v>67646</c:v>
                </c:pt>
                <c:pt idx="135293">
                  <c:v>67646.5</c:v>
                </c:pt>
                <c:pt idx="135294">
                  <c:v>67647</c:v>
                </c:pt>
                <c:pt idx="135295">
                  <c:v>67647.5</c:v>
                </c:pt>
                <c:pt idx="135296">
                  <c:v>67648</c:v>
                </c:pt>
                <c:pt idx="135297">
                  <c:v>67648.5</c:v>
                </c:pt>
                <c:pt idx="135298">
                  <c:v>67649</c:v>
                </c:pt>
                <c:pt idx="135299">
                  <c:v>67649.5</c:v>
                </c:pt>
                <c:pt idx="135300">
                  <c:v>67650</c:v>
                </c:pt>
                <c:pt idx="135301">
                  <c:v>67650.5</c:v>
                </c:pt>
                <c:pt idx="135302">
                  <c:v>67651</c:v>
                </c:pt>
                <c:pt idx="135303">
                  <c:v>67651.5</c:v>
                </c:pt>
                <c:pt idx="135304">
                  <c:v>67652</c:v>
                </c:pt>
                <c:pt idx="135305">
                  <c:v>67652.5</c:v>
                </c:pt>
                <c:pt idx="135306">
                  <c:v>67653</c:v>
                </c:pt>
                <c:pt idx="135307">
                  <c:v>67653.5</c:v>
                </c:pt>
                <c:pt idx="135308">
                  <c:v>67654</c:v>
                </c:pt>
                <c:pt idx="135309">
                  <c:v>67654.5</c:v>
                </c:pt>
                <c:pt idx="135310">
                  <c:v>67655</c:v>
                </c:pt>
                <c:pt idx="135311">
                  <c:v>67655.5</c:v>
                </c:pt>
                <c:pt idx="135312">
                  <c:v>67656</c:v>
                </c:pt>
                <c:pt idx="135313">
                  <c:v>67656.5</c:v>
                </c:pt>
                <c:pt idx="135314">
                  <c:v>67657</c:v>
                </c:pt>
                <c:pt idx="135315">
                  <c:v>67657.5</c:v>
                </c:pt>
                <c:pt idx="135316">
                  <c:v>67658</c:v>
                </c:pt>
                <c:pt idx="135317">
                  <c:v>67658.5</c:v>
                </c:pt>
                <c:pt idx="135318">
                  <c:v>67659</c:v>
                </c:pt>
                <c:pt idx="135319">
                  <c:v>67659.5</c:v>
                </c:pt>
                <c:pt idx="135320">
                  <c:v>67660</c:v>
                </c:pt>
                <c:pt idx="135321">
                  <c:v>67660.5</c:v>
                </c:pt>
                <c:pt idx="135322">
                  <c:v>67661</c:v>
                </c:pt>
                <c:pt idx="135323">
                  <c:v>67661.5</c:v>
                </c:pt>
                <c:pt idx="135324">
                  <c:v>67662</c:v>
                </c:pt>
                <c:pt idx="135325">
                  <c:v>67662.5</c:v>
                </c:pt>
                <c:pt idx="135326">
                  <c:v>67663</c:v>
                </c:pt>
                <c:pt idx="135327">
                  <c:v>67663.5</c:v>
                </c:pt>
                <c:pt idx="135328">
                  <c:v>67664</c:v>
                </c:pt>
                <c:pt idx="135329">
                  <c:v>67664.5</c:v>
                </c:pt>
                <c:pt idx="135330">
                  <c:v>67665</c:v>
                </c:pt>
                <c:pt idx="135331">
                  <c:v>67665.5</c:v>
                </c:pt>
                <c:pt idx="135332">
                  <c:v>67666</c:v>
                </c:pt>
                <c:pt idx="135333">
                  <c:v>67666.5</c:v>
                </c:pt>
                <c:pt idx="135334">
                  <c:v>67667</c:v>
                </c:pt>
                <c:pt idx="135335">
                  <c:v>67667.5</c:v>
                </c:pt>
                <c:pt idx="135336">
                  <c:v>67668</c:v>
                </c:pt>
                <c:pt idx="135337">
                  <c:v>67668.5</c:v>
                </c:pt>
                <c:pt idx="135338">
                  <c:v>67669</c:v>
                </c:pt>
                <c:pt idx="135339">
                  <c:v>67669.5</c:v>
                </c:pt>
                <c:pt idx="135340">
                  <c:v>67670</c:v>
                </c:pt>
                <c:pt idx="135341">
                  <c:v>67670.5</c:v>
                </c:pt>
                <c:pt idx="135342">
                  <c:v>67671</c:v>
                </c:pt>
                <c:pt idx="135343">
                  <c:v>67671.5</c:v>
                </c:pt>
                <c:pt idx="135344">
                  <c:v>67672</c:v>
                </c:pt>
                <c:pt idx="135345">
                  <c:v>67672.5</c:v>
                </c:pt>
                <c:pt idx="135346">
                  <c:v>67673</c:v>
                </c:pt>
                <c:pt idx="135347">
                  <c:v>67673.5</c:v>
                </c:pt>
                <c:pt idx="135348">
                  <c:v>67674</c:v>
                </c:pt>
                <c:pt idx="135349">
                  <c:v>67674.5</c:v>
                </c:pt>
                <c:pt idx="135350">
                  <c:v>67675</c:v>
                </c:pt>
                <c:pt idx="135351">
                  <c:v>67675.5</c:v>
                </c:pt>
                <c:pt idx="135352">
                  <c:v>67676</c:v>
                </c:pt>
                <c:pt idx="135353">
                  <c:v>67676.5</c:v>
                </c:pt>
                <c:pt idx="135354">
                  <c:v>67677</c:v>
                </c:pt>
                <c:pt idx="135355">
                  <c:v>67677.5</c:v>
                </c:pt>
                <c:pt idx="135356">
                  <c:v>67678</c:v>
                </c:pt>
                <c:pt idx="135357">
                  <c:v>67678.5</c:v>
                </c:pt>
                <c:pt idx="135358">
                  <c:v>67679</c:v>
                </c:pt>
                <c:pt idx="135359">
                  <c:v>67679.5</c:v>
                </c:pt>
                <c:pt idx="135360">
                  <c:v>67680</c:v>
                </c:pt>
                <c:pt idx="135361">
                  <c:v>67680.5</c:v>
                </c:pt>
                <c:pt idx="135362">
                  <c:v>67681</c:v>
                </c:pt>
                <c:pt idx="135363">
                  <c:v>67681.5</c:v>
                </c:pt>
                <c:pt idx="135364">
                  <c:v>67682</c:v>
                </c:pt>
                <c:pt idx="135365">
                  <c:v>67682.5</c:v>
                </c:pt>
                <c:pt idx="135366">
                  <c:v>67683</c:v>
                </c:pt>
                <c:pt idx="135367">
                  <c:v>67683.5</c:v>
                </c:pt>
                <c:pt idx="135368">
                  <c:v>67684</c:v>
                </c:pt>
                <c:pt idx="135369">
                  <c:v>67684.5</c:v>
                </c:pt>
                <c:pt idx="135370">
                  <c:v>67685</c:v>
                </c:pt>
                <c:pt idx="135371">
                  <c:v>67685.5</c:v>
                </c:pt>
                <c:pt idx="135372">
                  <c:v>67686</c:v>
                </c:pt>
                <c:pt idx="135373">
                  <c:v>67686.5</c:v>
                </c:pt>
                <c:pt idx="135374">
                  <c:v>67687</c:v>
                </c:pt>
                <c:pt idx="135375">
                  <c:v>67687.5</c:v>
                </c:pt>
                <c:pt idx="135376">
                  <c:v>67688</c:v>
                </c:pt>
                <c:pt idx="135377">
                  <c:v>67688.5</c:v>
                </c:pt>
                <c:pt idx="135378">
                  <c:v>67689</c:v>
                </c:pt>
                <c:pt idx="135379">
                  <c:v>67689.5</c:v>
                </c:pt>
                <c:pt idx="135380">
                  <c:v>67690</c:v>
                </c:pt>
                <c:pt idx="135381">
                  <c:v>67690.5</c:v>
                </c:pt>
                <c:pt idx="135382">
                  <c:v>67691</c:v>
                </c:pt>
                <c:pt idx="135383">
                  <c:v>67691.5</c:v>
                </c:pt>
                <c:pt idx="135384">
                  <c:v>67692</c:v>
                </c:pt>
                <c:pt idx="135385">
                  <c:v>67692.5</c:v>
                </c:pt>
                <c:pt idx="135386">
                  <c:v>67693</c:v>
                </c:pt>
                <c:pt idx="135387">
                  <c:v>67693.5</c:v>
                </c:pt>
                <c:pt idx="135388">
                  <c:v>67694</c:v>
                </c:pt>
                <c:pt idx="135389">
                  <c:v>67694.5</c:v>
                </c:pt>
                <c:pt idx="135390">
                  <c:v>67695</c:v>
                </c:pt>
                <c:pt idx="135391">
                  <c:v>67695.5</c:v>
                </c:pt>
                <c:pt idx="135392">
                  <c:v>67696</c:v>
                </c:pt>
                <c:pt idx="135393">
                  <c:v>67696.5</c:v>
                </c:pt>
                <c:pt idx="135394">
                  <c:v>67697</c:v>
                </c:pt>
                <c:pt idx="135395">
                  <c:v>67697.5</c:v>
                </c:pt>
                <c:pt idx="135396">
                  <c:v>67698</c:v>
                </c:pt>
                <c:pt idx="135397">
                  <c:v>67698.5</c:v>
                </c:pt>
                <c:pt idx="135398">
                  <c:v>67699</c:v>
                </c:pt>
                <c:pt idx="135399">
                  <c:v>67699.5</c:v>
                </c:pt>
                <c:pt idx="135400">
                  <c:v>67700</c:v>
                </c:pt>
                <c:pt idx="135401">
                  <c:v>67700.5</c:v>
                </c:pt>
                <c:pt idx="135402">
                  <c:v>67701</c:v>
                </c:pt>
                <c:pt idx="135403">
                  <c:v>67701.5</c:v>
                </c:pt>
                <c:pt idx="135404">
                  <c:v>67702</c:v>
                </c:pt>
                <c:pt idx="135405">
                  <c:v>67702.5</c:v>
                </c:pt>
                <c:pt idx="135406">
                  <c:v>67703</c:v>
                </c:pt>
                <c:pt idx="135407">
                  <c:v>67703.5</c:v>
                </c:pt>
                <c:pt idx="135408">
                  <c:v>67704</c:v>
                </c:pt>
                <c:pt idx="135409">
                  <c:v>67704.5</c:v>
                </c:pt>
                <c:pt idx="135410">
                  <c:v>67705</c:v>
                </c:pt>
                <c:pt idx="135411">
                  <c:v>67705.5</c:v>
                </c:pt>
                <c:pt idx="135412">
                  <c:v>67706</c:v>
                </c:pt>
                <c:pt idx="135413">
                  <c:v>67706.5</c:v>
                </c:pt>
                <c:pt idx="135414">
                  <c:v>67707</c:v>
                </c:pt>
                <c:pt idx="135415">
                  <c:v>67707.5</c:v>
                </c:pt>
                <c:pt idx="135416">
                  <c:v>67708</c:v>
                </c:pt>
                <c:pt idx="135417">
                  <c:v>67708.5</c:v>
                </c:pt>
                <c:pt idx="135418">
                  <c:v>67709</c:v>
                </c:pt>
                <c:pt idx="135419">
                  <c:v>67709.5</c:v>
                </c:pt>
                <c:pt idx="135420">
                  <c:v>67710</c:v>
                </c:pt>
                <c:pt idx="135421">
                  <c:v>67710.5</c:v>
                </c:pt>
                <c:pt idx="135422">
                  <c:v>67711</c:v>
                </c:pt>
                <c:pt idx="135423">
                  <c:v>67711.5</c:v>
                </c:pt>
                <c:pt idx="135424">
                  <c:v>67712</c:v>
                </c:pt>
                <c:pt idx="135425">
                  <c:v>67712.5</c:v>
                </c:pt>
                <c:pt idx="135426">
                  <c:v>67713</c:v>
                </c:pt>
                <c:pt idx="135427">
                  <c:v>67713.5</c:v>
                </c:pt>
                <c:pt idx="135428">
                  <c:v>67714</c:v>
                </c:pt>
                <c:pt idx="135429">
                  <c:v>67714.5</c:v>
                </c:pt>
                <c:pt idx="135430">
                  <c:v>67715</c:v>
                </c:pt>
                <c:pt idx="135431">
                  <c:v>67715.5</c:v>
                </c:pt>
                <c:pt idx="135432">
                  <c:v>67716</c:v>
                </c:pt>
                <c:pt idx="135433">
                  <c:v>67716.5</c:v>
                </c:pt>
                <c:pt idx="135434">
                  <c:v>67717</c:v>
                </c:pt>
                <c:pt idx="135435">
                  <c:v>67717.5</c:v>
                </c:pt>
                <c:pt idx="135436">
                  <c:v>67718</c:v>
                </c:pt>
                <c:pt idx="135437">
                  <c:v>67718.5</c:v>
                </c:pt>
                <c:pt idx="135438">
                  <c:v>67719</c:v>
                </c:pt>
                <c:pt idx="135439">
                  <c:v>67719.5</c:v>
                </c:pt>
                <c:pt idx="135440">
                  <c:v>67720</c:v>
                </c:pt>
                <c:pt idx="135441">
                  <c:v>67720.5</c:v>
                </c:pt>
                <c:pt idx="135442">
                  <c:v>67721</c:v>
                </c:pt>
                <c:pt idx="135443">
                  <c:v>67721.5</c:v>
                </c:pt>
                <c:pt idx="135444">
                  <c:v>67722</c:v>
                </c:pt>
                <c:pt idx="135445">
                  <c:v>67722.5</c:v>
                </c:pt>
                <c:pt idx="135446">
                  <c:v>67723</c:v>
                </c:pt>
                <c:pt idx="135447">
                  <c:v>67723.5</c:v>
                </c:pt>
                <c:pt idx="135448">
                  <c:v>67724</c:v>
                </c:pt>
                <c:pt idx="135449">
                  <c:v>67724.5</c:v>
                </c:pt>
                <c:pt idx="135450">
                  <c:v>67725</c:v>
                </c:pt>
                <c:pt idx="135451">
                  <c:v>67725.5</c:v>
                </c:pt>
                <c:pt idx="135452">
                  <c:v>67726</c:v>
                </c:pt>
                <c:pt idx="135453">
                  <c:v>67726.5</c:v>
                </c:pt>
                <c:pt idx="135454">
                  <c:v>67727</c:v>
                </c:pt>
                <c:pt idx="135455">
                  <c:v>67727.5</c:v>
                </c:pt>
                <c:pt idx="135456">
                  <c:v>67728</c:v>
                </c:pt>
                <c:pt idx="135457">
                  <c:v>67728.5</c:v>
                </c:pt>
                <c:pt idx="135458">
                  <c:v>67729</c:v>
                </c:pt>
                <c:pt idx="135459">
                  <c:v>67729.5</c:v>
                </c:pt>
                <c:pt idx="135460">
                  <c:v>67730</c:v>
                </c:pt>
                <c:pt idx="135461">
                  <c:v>67730.5</c:v>
                </c:pt>
                <c:pt idx="135462">
                  <c:v>67731</c:v>
                </c:pt>
                <c:pt idx="135463">
                  <c:v>67731.5</c:v>
                </c:pt>
                <c:pt idx="135464">
                  <c:v>67732</c:v>
                </c:pt>
                <c:pt idx="135465">
                  <c:v>67732.5</c:v>
                </c:pt>
                <c:pt idx="135466">
                  <c:v>67733</c:v>
                </c:pt>
                <c:pt idx="135467">
                  <c:v>67733.5</c:v>
                </c:pt>
                <c:pt idx="135468">
                  <c:v>67734</c:v>
                </c:pt>
                <c:pt idx="135469">
                  <c:v>67734.5</c:v>
                </c:pt>
                <c:pt idx="135470">
                  <c:v>67735</c:v>
                </c:pt>
                <c:pt idx="135471">
                  <c:v>67735.5</c:v>
                </c:pt>
                <c:pt idx="135472">
                  <c:v>67736</c:v>
                </c:pt>
                <c:pt idx="135473">
                  <c:v>67736.5</c:v>
                </c:pt>
                <c:pt idx="135474">
                  <c:v>67737</c:v>
                </c:pt>
                <c:pt idx="135475">
                  <c:v>67737.5</c:v>
                </c:pt>
                <c:pt idx="135476">
                  <c:v>67738</c:v>
                </c:pt>
                <c:pt idx="135477">
                  <c:v>67738.5</c:v>
                </c:pt>
                <c:pt idx="135478">
                  <c:v>67739</c:v>
                </c:pt>
                <c:pt idx="135479">
                  <c:v>67739.5</c:v>
                </c:pt>
                <c:pt idx="135480">
                  <c:v>67740</c:v>
                </c:pt>
                <c:pt idx="135481">
                  <c:v>67740.5</c:v>
                </c:pt>
                <c:pt idx="135482">
                  <c:v>67741</c:v>
                </c:pt>
                <c:pt idx="135483">
                  <c:v>67741.5</c:v>
                </c:pt>
                <c:pt idx="135484">
                  <c:v>67742</c:v>
                </c:pt>
                <c:pt idx="135485">
                  <c:v>67742.5</c:v>
                </c:pt>
                <c:pt idx="135486">
                  <c:v>67743</c:v>
                </c:pt>
                <c:pt idx="135487">
                  <c:v>67743.5</c:v>
                </c:pt>
                <c:pt idx="135488">
                  <c:v>67744</c:v>
                </c:pt>
                <c:pt idx="135489">
                  <c:v>67744.5</c:v>
                </c:pt>
                <c:pt idx="135490">
                  <c:v>67745</c:v>
                </c:pt>
                <c:pt idx="135491">
                  <c:v>67745.5</c:v>
                </c:pt>
                <c:pt idx="135492">
                  <c:v>67746</c:v>
                </c:pt>
                <c:pt idx="135493">
                  <c:v>67746.5</c:v>
                </c:pt>
                <c:pt idx="135494">
                  <c:v>67747</c:v>
                </c:pt>
                <c:pt idx="135495">
                  <c:v>67747.5</c:v>
                </c:pt>
                <c:pt idx="135496">
                  <c:v>67748</c:v>
                </c:pt>
                <c:pt idx="135497">
                  <c:v>67748.5</c:v>
                </c:pt>
                <c:pt idx="135498">
                  <c:v>67749</c:v>
                </c:pt>
                <c:pt idx="135499">
                  <c:v>67749.5</c:v>
                </c:pt>
                <c:pt idx="135500">
                  <c:v>67750</c:v>
                </c:pt>
                <c:pt idx="135501">
                  <c:v>67750.5</c:v>
                </c:pt>
                <c:pt idx="135502">
                  <c:v>67751</c:v>
                </c:pt>
                <c:pt idx="135503">
                  <c:v>67751.5</c:v>
                </c:pt>
                <c:pt idx="135504">
                  <c:v>67752</c:v>
                </c:pt>
                <c:pt idx="135505">
                  <c:v>67752.5</c:v>
                </c:pt>
                <c:pt idx="135506">
                  <c:v>67753</c:v>
                </c:pt>
                <c:pt idx="135507">
                  <c:v>67753.5</c:v>
                </c:pt>
                <c:pt idx="135508">
                  <c:v>67754</c:v>
                </c:pt>
                <c:pt idx="135509">
                  <c:v>67754.5</c:v>
                </c:pt>
                <c:pt idx="135510">
                  <c:v>67755</c:v>
                </c:pt>
                <c:pt idx="135511">
                  <c:v>67755.5</c:v>
                </c:pt>
                <c:pt idx="135512">
                  <c:v>67756</c:v>
                </c:pt>
                <c:pt idx="135513">
                  <c:v>67756.5</c:v>
                </c:pt>
                <c:pt idx="135514">
                  <c:v>67757</c:v>
                </c:pt>
                <c:pt idx="135515">
                  <c:v>67757.5</c:v>
                </c:pt>
                <c:pt idx="135516">
                  <c:v>67758</c:v>
                </c:pt>
                <c:pt idx="135517">
                  <c:v>67758.5</c:v>
                </c:pt>
                <c:pt idx="135518">
                  <c:v>67759</c:v>
                </c:pt>
                <c:pt idx="135519">
                  <c:v>67759.5</c:v>
                </c:pt>
                <c:pt idx="135520">
                  <c:v>67760</c:v>
                </c:pt>
                <c:pt idx="135521">
                  <c:v>67760.5</c:v>
                </c:pt>
                <c:pt idx="135522">
                  <c:v>67761</c:v>
                </c:pt>
                <c:pt idx="135523">
                  <c:v>67761.5</c:v>
                </c:pt>
                <c:pt idx="135524">
                  <c:v>67762</c:v>
                </c:pt>
                <c:pt idx="135525">
                  <c:v>67762.5</c:v>
                </c:pt>
                <c:pt idx="135526">
                  <c:v>67763</c:v>
                </c:pt>
                <c:pt idx="135527">
                  <c:v>67763.5</c:v>
                </c:pt>
                <c:pt idx="135528">
                  <c:v>67764</c:v>
                </c:pt>
                <c:pt idx="135529">
                  <c:v>67764.5</c:v>
                </c:pt>
                <c:pt idx="135530">
                  <c:v>67765</c:v>
                </c:pt>
                <c:pt idx="135531">
                  <c:v>67765.5</c:v>
                </c:pt>
                <c:pt idx="135532">
                  <c:v>67766</c:v>
                </c:pt>
                <c:pt idx="135533">
                  <c:v>67766.5</c:v>
                </c:pt>
                <c:pt idx="135534">
                  <c:v>67767</c:v>
                </c:pt>
                <c:pt idx="135535">
                  <c:v>67767.5</c:v>
                </c:pt>
                <c:pt idx="135536">
                  <c:v>67768</c:v>
                </c:pt>
                <c:pt idx="135537">
                  <c:v>67768.5</c:v>
                </c:pt>
                <c:pt idx="135538">
                  <c:v>67769</c:v>
                </c:pt>
                <c:pt idx="135539">
                  <c:v>67769.5</c:v>
                </c:pt>
                <c:pt idx="135540">
                  <c:v>67770</c:v>
                </c:pt>
                <c:pt idx="135541">
                  <c:v>67770.5</c:v>
                </c:pt>
                <c:pt idx="135542">
                  <c:v>67771</c:v>
                </c:pt>
                <c:pt idx="135543">
                  <c:v>67771.5</c:v>
                </c:pt>
                <c:pt idx="135544">
                  <c:v>67772</c:v>
                </c:pt>
                <c:pt idx="135545">
                  <c:v>67772.5</c:v>
                </c:pt>
                <c:pt idx="135546">
                  <c:v>67773</c:v>
                </c:pt>
                <c:pt idx="135547">
                  <c:v>67773.5</c:v>
                </c:pt>
                <c:pt idx="135548">
                  <c:v>67774</c:v>
                </c:pt>
                <c:pt idx="135549">
                  <c:v>67774.5</c:v>
                </c:pt>
                <c:pt idx="135550">
                  <c:v>67775</c:v>
                </c:pt>
                <c:pt idx="135551">
                  <c:v>67775.5</c:v>
                </c:pt>
                <c:pt idx="135552">
                  <c:v>67776</c:v>
                </c:pt>
                <c:pt idx="135553">
                  <c:v>67776.5</c:v>
                </c:pt>
                <c:pt idx="135554">
                  <c:v>67777</c:v>
                </c:pt>
                <c:pt idx="135555">
                  <c:v>67777.5</c:v>
                </c:pt>
                <c:pt idx="135556">
                  <c:v>67778</c:v>
                </c:pt>
                <c:pt idx="135557">
                  <c:v>67778.5</c:v>
                </c:pt>
                <c:pt idx="135558">
                  <c:v>67779</c:v>
                </c:pt>
                <c:pt idx="135559">
                  <c:v>67779.5</c:v>
                </c:pt>
                <c:pt idx="135560">
                  <c:v>67780</c:v>
                </c:pt>
                <c:pt idx="135561">
                  <c:v>67780.5</c:v>
                </c:pt>
                <c:pt idx="135562">
                  <c:v>67781</c:v>
                </c:pt>
                <c:pt idx="135563">
                  <c:v>67781.5</c:v>
                </c:pt>
                <c:pt idx="135564">
                  <c:v>67782</c:v>
                </c:pt>
                <c:pt idx="135565">
                  <c:v>67782.5</c:v>
                </c:pt>
                <c:pt idx="135566">
                  <c:v>67783</c:v>
                </c:pt>
                <c:pt idx="135567">
                  <c:v>67783.5</c:v>
                </c:pt>
                <c:pt idx="135568">
                  <c:v>67784</c:v>
                </c:pt>
                <c:pt idx="135569">
                  <c:v>67784.5</c:v>
                </c:pt>
                <c:pt idx="135570">
                  <c:v>67785</c:v>
                </c:pt>
                <c:pt idx="135571">
                  <c:v>67785.5</c:v>
                </c:pt>
                <c:pt idx="135572">
                  <c:v>67786</c:v>
                </c:pt>
                <c:pt idx="135573">
                  <c:v>67786.5</c:v>
                </c:pt>
                <c:pt idx="135574">
                  <c:v>67787</c:v>
                </c:pt>
                <c:pt idx="135575">
                  <c:v>67787.5</c:v>
                </c:pt>
                <c:pt idx="135576">
                  <c:v>67788</c:v>
                </c:pt>
                <c:pt idx="135577">
                  <c:v>67788.5</c:v>
                </c:pt>
                <c:pt idx="135578">
                  <c:v>67789</c:v>
                </c:pt>
                <c:pt idx="135579">
                  <c:v>67789.5</c:v>
                </c:pt>
                <c:pt idx="135580">
                  <c:v>67790</c:v>
                </c:pt>
                <c:pt idx="135581">
                  <c:v>67790.5</c:v>
                </c:pt>
                <c:pt idx="135582">
                  <c:v>67791</c:v>
                </c:pt>
                <c:pt idx="135583">
                  <c:v>67791.5</c:v>
                </c:pt>
                <c:pt idx="135584">
                  <c:v>67792</c:v>
                </c:pt>
                <c:pt idx="135585">
                  <c:v>67792.5</c:v>
                </c:pt>
                <c:pt idx="135586">
                  <c:v>67793</c:v>
                </c:pt>
                <c:pt idx="135587">
                  <c:v>67793.5</c:v>
                </c:pt>
                <c:pt idx="135588">
                  <c:v>67794</c:v>
                </c:pt>
                <c:pt idx="135589">
                  <c:v>67794.5</c:v>
                </c:pt>
                <c:pt idx="135590">
                  <c:v>67795</c:v>
                </c:pt>
                <c:pt idx="135591">
                  <c:v>67795.5</c:v>
                </c:pt>
                <c:pt idx="135592">
                  <c:v>67796</c:v>
                </c:pt>
                <c:pt idx="135593">
                  <c:v>67796.5</c:v>
                </c:pt>
                <c:pt idx="135594">
                  <c:v>67797</c:v>
                </c:pt>
                <c:pt idx="135595">
                  <c:v>67797.5</c:v>
                </c:pt>
                <c:pt idx="135596">
                  <c:v>67798</c:v>
                </c:pt>
                <c:pt idx="135597">
                  <c:v>67798.5</c:v>
                </c:pt>
                <c:pt idx="135598">
                  <c:v>67799</c:v>
                </c:pt>
                <c:pt idx="135599">
                  <c:v>67799.5</c:v>
                </c:pt>
                <c:pt idx="135600">
                  <c:v>67800</c:v>
                </c:pt>
                <c:pt idx="135601">
                  <c:v>67800.5</c:v>
                </c:pt>
                <c:pt idx="135602">
                  <c:v>67801</c:v>
                </c:pt>
                <c:pt idx="135603">
                  <c:v>67801.5</c:v>
                </c:pt>
                <c:pt idx="135604">
                  <c:v>67802</c:v>
                </c:pt>
                <c:pt idx="135605">
                  <c:v>67802.5</c:v>
                </c:pt>
                <c:pt idx="135606">
                  <c:v>67803</c:v>
                </c:pt>
                <c:pt idx="135607">
                  <c:v>67803.5</c:v>
                </c:pt>
                <c:pt idx="135608">
                  <c:v>67804</c:v>
                </c:pt>
                <c:pt idx="135609">
                  <c:v>67804.5</c:v>
                </c:pt>
                <c:pt idx="135610">
                  <c:v>67805</c:v>
                </c:pt>
                <c:pt idx="135611">
                  <c:v>67805.5</c:v>
                </c:pt>
                <c:pt idx="135612">
                  <c:v>67806</c:v>
                </c:pt>
                <c:pt idx="135613">
                  <c:v>67806.5</c:v>
                </c:pt>
                <c:pt idx="135614">
                  <c:v>67807</c:v>
                </c:pt>
                <c:pt idx="135615">
                  <c:v>67807.5</c:v>
                </c:pt>
                <c:pt idx="135616">
                  <c:v>67808</c:v>
                </c:pt>
                <c:pt idx="135617">
                  <c:v>67808.5</c:v>
                </c:pt>
                <c:pt idx="135618">
                  <c:v>67809</c:v>
                </c:pt>
                <c:pt idx="135619">
                  <c:v>67809.5</c:v>
                </c:pt>
                <c:pt idx="135620">
                  <c:v>67810</c:v>
                </c:pt>
                <c:pt idx="135621">
                  <c:v>67810.5</c:v>
                </c:pt>
                <c:pt idx="135622">
                  <c:v>67811</c:v>
                </c:pt>
                <c:pt idx="135623">
                  <c:v>67811.5</c:v>
                </c:pt>
                <c:pt idx="135624">
                  <c:v>67812</c:v>
                </c:pt>
                <c:pt idx="135625">
                  <c:v>67812.5</c:v>
                </c:pt>
                <c:pt idx="135626">
                  <c:v>67813</c:v>
                </c:pt>
                <c:pt idx="135627">
                  <c:v>67813.5</c:v>
                </c:pt>
                <c:pt idx="135628">
                  <c:v>67814</c:v>
                </c:pt>
                <c:pt idx="135629">
                  <c:v>67814.5</c:v>
                </c:pt>
                <c:pt idx="135630">
                  <c:v>67815</c:v>
                </c:pt>
                <c:pt idx="135631">
                  <c:v>67815.5</c:v>
                </c:pt>
                <c:pt idx="135632">
                  <c:v>67816</c:v>
                </c:pt>
                <c:pt idx="135633">
                  <c:v>67816.5</c:v>
                </c:pt>
                <c:pt idx="135634">
                  <c:v>67817</c:v>
                </c:pt>
                <c:pt idx="135635">
                  <c:v>67817.5</c:v>
                </c:pt>
                <c:pt idx="135636">
                  <c:v>67818</c:v>
                </c:pt>
                <c:pt idx="135637">
                  <c:v>67818.5</c:v>
                </c:pt>
                <c:pt idx="135638">
                  <c:v>67819</c:v>
                </c:pt>
                <c:pt idx="135639">
                  <c:v>67819.5</c:v>
                </c:pt>
                <c:pt idx="135640">
                  <c:v>67820</c:v>
                </c:pt>
                <c:pt idx="135641">
                  <c:v>67820.5</c:v>
                </c:pt>
                <c:pt idx="135642">
                  <c:v>67821</c:v>
                </c:pt>
                <c:pt idx="135643">
                  <c:v>67821.5</c:v>
                </c:pt>
                <c:pt idx="135644">
                  <c:v>67822</c:v>
                </c:pt>
                <c:pt idx="135645">
                  <c:v>67822.5</c:v>
                </c:pt>
                <c:pt idx="135646">
                  <c:v>67823</c:v>
                </c:pt>
                <c:pt idx="135647">
                  <c:v>67823.5</c:v>
                </c:pt>
                <c:pt idx="135648">
                  <c:v>67824</c:v>
                </c:pt>
                <c:pt idx="135649">
                  <c:v>67824.5</c:v>
                </c:pt>
                <c:pt idx="135650">
                  <c:v>67825</c:v>
                </c:pt>
                <c:pt idx="135651">
                  <c:v>67825.5</c:v>
                </c:pt>
                <c:pt idx="135652">
                  <c:v>67826</c:v>
                </c:pt>
                <c:pt idx="135653">
                  <c:v>67826.5</c:v>
                </c:pt>
                <c:pt idx="135654">
                  <c:v>67827</c:v>
                </c:pt>
                <c:pt idx="135655">
                  <c:v>67827.5</c:v>
                </c:pt>
                <c:pt idx="135656">
                  <c:v>67828</c:v>
                </c:pt>
                <c:pt idx="135657">
                  <c:v>67828.5</c:v>
                </c:pt>
                <c:pt idx="135658">
                  <c:v>67829</c:v>
                </c:pt>
                <c:pt idx="135659">
                  <c:v>67829.5</c:v>
                </c:pt>
                <c:pt idx="135660">
                  <c:v>67830</c:v>
                </c:pt>
                <c:pt idx="135661">
                  <c:v>67830.5</c:v>
                </c:pt>
                <c:pt idx="135662">
                  <c:v>67831</c:v>
                </c:pt>
                <c:pt idx="135663">
                  <c:v>67831.5</c:v>
                </c:pt>
                <c:pt idx="135664">
                  <c:v>67832</c:v>
                </c:pt>
                <c:pt idx="135665">
                  <c:v>67832.5</c:v>
                </c:pt>
                <c:pt idx="135666">
                  <c:v>67833</c:v>
                </c:pt>
                <c:pt idx="135667">
                  <c:v>67833.5</c:v>
                </c:pt>
                <c:pt idx="135668">
                  <c:v>67834</c:v>
                </c:pt>
                <c:pt idx="135669">
                  <c:v>67834.5</c:v>
                </c:pt>
                <c:pt idx="135670">
                  <c:v>67835</c:v>
                </c:pt>
                <c:pt idx="135671">
                  <c:v>67835.5</c:v>
                </c:pt>
                <c:pt idx="135672">
                  <c:v>67836</c:v>
                </c:pt>
                <c:pt idx="135673">
                  <c:v>67836.5</c:v>
                </c:pt>
                <c:pt idx="135674">
                  <c:v>67837</c:v>
                </c:pt>
                <c:pt idx="135675">
                  <c:v>67837.5</c:v>
                </c:pt>
                <c:pt idx="135676">
                  <c:v>67838</c:v>
                </c:pt>
                <c:pt idx="135677">
                  <c:v>67838.5</c:v>
                </c:pt>
                <c:pt idx="135678">
                  <c:v>67839</c:v>
                </c:pt>
                <c:pt idx="135679">
                  <c:v>67839.5</c:v>
                </c:pt>
                <c:pt idx="135680">
                  <c:v>67840</c:v>
                </c:pt>
                <c:pt idx="135681">
                  <c:v>67840.5</c:v>
                </c:pt>
                <c:pt idx="135682">
                  <c:v>67841</c:v>
                </c:pt>
                <c:pt idx="135683">
                  <c:v>67841.5</c:v>
                </c:pt>
                <c:pt idx="135684">
                  <c:v>67842</c:v>
                </c:pt>
                <c:pt idx="135685">
                  <c:v>67842.5</c:v>
                </c:pt>
                <c:pt idx="135686">
                  <c:v>67843</c:v>
                </c:pt>
                <c:pt idx="135687">
                  <c:v>67843.5</c:v>
                </c:pt>
                <c:pt idx="135688">
                  <c:v>67844</c:v>
                </c:pt>
                <c:pt idx="135689">
                  <c:v>67844.5</c:v>
                </c:pt>
                <c:pt idx="135690">
                  <c:v>67845</c:v>
                </c:pt>
                <c:pt idx="135691">
                  <c:v>67845.5</c:v>
                </c:pt>
                <c:pt idx="135692">
                  <c:v>67846</c:v>
                </c:pt>
                <c:pt idx="135693">
                  <c:v>67846.5</c:v>
                </c:pt>
                <c:pt idx="135694">
                  <c:v>67847</c:v>
                </c:pt>
                <c:pt idx="135695">
                  <c:v>67847.5</c:v>
                </c:pt>
                <c:pt idx="135696">
                  <c:v>67848</c:v>
                </c:pt>
                <c:pt idx="135697">
                  <c:v>67848.5</c:v>
                </c:pt>
                <c:pt idx="135698">
                  <c:v>67849</c:v>
                </c:pt>
                <c:pt idx="135699">
                  <c:v>67849.5</c:v>
                </c:pt>
                <c:pt idx="135700">
                  <c:v>67850</c:v>
                </c:pt>
                <c:pt idx="135701">
                  <c:v>67850.5</c:v>
                </c:pt>
                <c:pt idx="135702">
                  <c:v>67851</c:v>
                </c:pt>
                <c:pt idx="135703">
                  <c:v>67851.5</c:v>
                </c:pt>
                <c:pt idx="135704">
                  <c:v>67852</c:v>
                </c:pt>
                <c:pt idx="135705">
                  <c:v>67852.5</c:v>
                </c:pt>
                <c:pt idx="135706">
                  <c:v>67853</c:v>
                </c:pt>
                <c:pt idx="135707">
                  <c:v>67853.5</c:v>
                </c:pt>
                <c:pt idx="135708">
                  <c:v>67854</c:v>
                </c:pt>
                <c:pt idx="135709">
                  <c:v>67854.5</c:v>
                </c:pt>
                <c:pt idx="135710">
                  <c:v>67855</c:v>
                </c:pt>
                <c:pt idx="135711">
                  <c:v>67855.5</c:v>
                </c:pt>
                <c:pt idx="135712">
                  <c:v>67856</c:v>
                </c:pt>
                <c:pt idx="135713">
                  <c:v>67856.5</c:v>
                </c:pt>
                <c:pt idx="135714">
                  <c:v>67857</c:v>
                </c:pt>
                <c:pt idx="135715">
                  <c:v>67857.5</c:v>
                </c:pt>
                <c:pt idx="135716">
                  <c:v>67858</c:v>
                </c:pt>
                <c:pt idx="135717">
                  <c:v>67858.5</c:v>
                </c:pt>
                <c:pt idx="135718">
                  <c:v>67859</c:v>
                </c:pt>
                <c:pt idx="135719">
                  <c:v>67859.5</c:v>
                </c:pt>
                <c:pt idx="135720">
                  <c:v>67860</c:v>
                </c:pt>
                <c:pt idx="135721">
                  <c:v>67860.5</c:v>
                </c:pt>
                <c:pt idx="135722">
                  <c:v>67861</c:v>
                </c:pt>
                <c:pt idx="135723">
                  <c:v>67861.5</c:v>
                </c:pt>
                <c:pt idx="135724">
                  <c:v>67862</c:v>
                </c:pt>
                <c:pt idx="135725">
                  <c:v>67862.5</c:v>
                </c:pt>
                <c:pt idx="135726">
                  <c:v>67863</c:v>
                </c:pt>
                <c:pt idx="135727">
                  <c:v>67863.5</c:v>
                </c:pt>
                <c:pt idx="135728">
                  <c:v>67864</c:v>
                </c:pt>
                <c:pt idx="135729">
                  <c:v>67864.5</c:v>
                </c:pt>
                <c:pt idx="135730">
                  <c:v>67865</c:v>
                </c:pt>
                <c:pt idx="135731">
                  <c:v>67865.5</c:v>
                </c:pt>
                <c:pt idx="135732">
                  <c:v>67866</c:v>
                </c:pt>
                <c:pt idx="135733">
                  <c:v>67866.5</c:v>
                </c:pt>
                <c:pt idx="135734">
                  <c:v>67867</c:v>
                </c:pt>
                <c:pt idx="135735">
                  <c:v>67867.5</c:v>
                </c:pt>
                <c:pt idx="135736">
                  <c:v>67868</c:v>
                </c:pt>
                <c:pt idx="135737">
                  <c:v>67868.5</c:v>
                </c:pt>
                <c:pt idx="135738">
                  <c:v>67869</c:v>
                </c:pt>
                <c:pt idx="135739">
                  <c:v>67869.5</c:v>
                </c:pt>
                <c:pt idx="135740">
                  <c:v>67870</c:v>
                </c:pt>
                <c:pt idx="135741">
                  <c:v>67870.5</c:v>
                </c:pt>
                <c:pt idx="135742">
                  <c:v>67871</c:v>
                </c:pt>
                <c:pt idx="135743">
                  <c:v>67871.5</c:v>
                </c:pt>
                <c:pt idx="135744">
                  <c:v>67872</c:v>
                </c:pt>
                <c:pt idx="135745">
                  <c:v>67872.5</c:v>
                </c:pt>
                <c:pt idx="135746">
                  <c:v>67873</c:v>
                </c:pt>
                <c:pt idx="135747">
                  <c:v>67873.5</c:v>
                </c:pt>
                <c:pt idx="135748">
                  <c:v>67874</c:v>
                </c:pt>
                <c:pt idx="135749">
                  <c:v>67874.5</c:v>
                </c:pt>
                <c:pt idx="135750">
                  <c:v>67875</c:v>
                </c:pt>
                <c:pt idx="135751">
                  <c:v>67875.5</c:v>
                </c:pt>
                <c:pt idx="135752">
                  <c:v>67876</c:v>
                </c:pt>
                <c:pt idx="135753">
                  <c:v>67876.5</c:v>
                </c:pt>
                <c:pt idx="135754">
                  <c:v>67877</c:v>
                </c:pt>
                <c:pt idx="135755">
                  <c:v>67877.5</c:v>
                </c:pt>
                <c:pt idx="135756">
                  <c:v>67878</c:v>
                </c:pt>
                <c:pt idx="135757">
                  <c:v>67878.5</c:v>
                </c:pt>
                <c:pt idx="135758">
                  <c:v>67879</c:v>
                </c:pt>
                <c:pt idx="135759">
                  <c:v>67879.5</c:v>
                </c:pt>
                <c:pt idx="135760">
                  <c:v>67880</c:v>
                </c:pt>
                <c:pt idx="135761">
                  <c:v>67880.5</c:v>
                </c:pt>
                <c:pt idx="135762">
                  <c:v>67881</c:v>
                </c:pt>
                <c:pt idx="135763">
                  <c:v>67881.5</c:v>
                </c:pt>
                <c:pt idx="135764">
                  <c:v>67882</c:v>
                </c:pt>
                <c:pt idx="135765">
                  <c:v>67882.5</c:v>
                </c:pt>
                <c:pt idx="135766">
                  <c:v>67883</c:v>
                </c:pt>
                <c:pt idx="135767">
                  <c:v>67883.5</c:v>
                </c:pt>
                <c:pt idx="135768">
                  <c:v>67884</c:v>
                </c:pt>
                <c:pt idx="135769">
                  <c:v>67884.5</c:v>
                </c:pt>
                <c:pt idx="135770">
                  <c:v>67885</c:v>
                </c:pt>
                <c:pt idx="135771">
                  <c:v>67885.5</c:v>
                </c:pt>
                <c:pt idx="135772">
                  <c:v>67886</c:v>
                </c:pt>
                <c:pt idx="135773">
                  <c:v>67886.5</c:v>
                </c:pt>
                <c:pt idx="135774">
                  <c:v>67887</c:v>
                </c:pt>
                <c:pt idx="135775">
                  <c:v>67887.5</c:v>
                </c:pt>
                <c:pt idx="135776">
                  <c:v>67888</c:v>
                </c:pt>
                <c:pt idx="135777">
                  <c:v>67888.5</c:v>
                </c:pt>
                <c:pt idx="135778">
                  <c:v>67889</c:v>
                </c:pt>
                <c:pt idx="135779">
                  <c:v>67889.5</c:v>
                </c:pt>
                <c:pt idx="135780">
                  <c:v>67890</c:v>
                </c:pt>
                <c:pt idx="135781">
                  <c:v>67890.5</c:v>
                </c:pt>
                <c:pt idx="135782">
                  <c:v>67891</c:v>
                </c:pt>
                <c:pt idx="135783">
                  <c:v>67891.5</c:v>
                </c:pt>
                <c:pt idx="135784">
                  <c:v>67892</c:v>
                </c:pt>
                <c:pt idx="135785">
                  <c:v>67892.5</c:v>
                </c:pt>
                <c:pt idx="135786">
                  <c:v>67893</c:v>
                </c:pt>
                <c:pt idx="135787">
                  <c:v>67893.5</c:v>
                </c:pt>
                <c:pt idx="135788">
                  <c:v>67894</c:v>
                </c:pt>
                <c:pt idx="135789">
                  <c:v>67894.5</c:v>
                </c:pt>
                <c:pt idx="135790">
                  <c:v>67895</c:v>
                </c:pt>
                <c:pt idx="135791">
                  <c:v>67895.5</c:v>
                </c:pt>
                <c:pt idx="135792">
                  <c:v>67896</c:v>
                </c:pt>
                <c:pt idx="135793">
                  <c:v>67896.5</c:v>
                </c:pt>
                <c:pt idx="135794">
                  <c:v>67897</c:v>
                </c:pt>
                <c:pt idx="135795">
                  <c:v>67897.5</c:v>
                </c:pt>
                <c:pt idx="135796">
                  <c:v>67898</c:v>
                </c:pt>
                <c:pt idx="135797">
                  <c:v>67898.5</c:v>
                </c:pt>
                <c:pt idx="135798">
                  <c:v>67899</c:v>
                </c:pt>
                <c:pt idx="135799">
                  <c:v>67899.5</c:v>
                </c:pt>
                <c:pt idx="135800">
                  <c:v>67900</c:v>
                </c:pt>
                <c:pt idx="135801">
                  <c:v>67900.5</c:v>
                </c:pt>
                <c:pt idx="135802">
                  <c:v>67901</c:v>
                </c:pt>
                <c:pt idx="135803">
                  <c:v>67901.5</c:v>
                </c:pt>
                <c:pt idx="135804">
                  <c:v>67902</c:v>
                </c:pt>
                <c:pt idx="135805">
                  <c:v>67902.5</c:v>
                </c:pt>
                <c:pt idx="135806">
                  <c:v>67903</c:v>
                </c:pt>
                <c:pt idx="135807">
                  <c:v>67903.5</c:v>
                </c:pt>
                <c:pt idx="135808">
                  <c:v>67904</c:v>
                </c:pt>
                <c:pt idx="135809">
                  <c:v>67904.5</c:v>
                </c:pt>
                <c:pt idx="135810">
                  <c:v>67905</c:v>
                </c:pt>
                <c:pt idx="135811">
                  <c:v>67905.5</c:v>
                </c:pt>
                <c:pt idx="135812">
                  <c:v>67906</c:v>
                </c:pt>
                <c:pt idx="135813">
                  <c:v>67906.5</c:v>
                </c:pt>
                <c:pt idx="135814">
                  <c:v>67907</c:v>
                </c:pt>
                <c:pt idx="135815">
                  <c:v>67907.5</c:v>
                </c:pt>
                <c:pt idx="135816">
                  <c:v>67908</c:v>
                </c:pt>
                <c:pt idx="135817">
                  <c:v>67908.5</c:v>
                </c:pt>
                <c:pt idx="135818">
                  <c:v>67909</c:v>
                </c:pt>
                <c:pt idx="135819">
                  <c:v>67909.5</c:v>
                </c:pt>
                <c:pt idx="135820">
                  <c:v>67910</c:v>
                </c:pt>
                <c:pt idx="135821">
                  <c:v>67910.5</c:v>
                </c:pt>
                <c:pt idx="135822">
                  <c:v>67911</c:v>
                </c:pt>
                <c:pt idx="135823">
                  <c:v>67911.5</c:v>
                </c:pt>
                <c:pt idx="135824">
                  <c:v>67912</c:v>
                </c:pt>
                <c:pt idx="135825">
                  <c:v>67912.5</c:v>
                </c:pt>
                <c:pt idx="135826">
                  <c:v>67913</c:v>
                </c:pt>
                <c:pt idx="135827">
                  <c:v>67913.5</c:v>
                </c:pt>
                <c:pt idx="135828">
                  <c:v>67914</c:v>
                </c:pt>
                <c:pt idx="135829">
                  <c:v>67914.5</c:v>
                </c:pt>
                <c:pt idx="135830">
                  <c:v>67915</c:v>
                </c:pt>
                <c:pt idx="135831">
                  <c:v>67915.5</c:v>
                </c:pt>
                <c:pt idx="135832">
                  <c:v>67916</c:v>
                </c:pt>
                <c:pt idx="135833">
                  <c:v>67916.5</c:v>
                </c:pt>
                <c:pt idx="135834">
                  <c:v>67917</c:v>
                </c:pt>
                <c:pt idx="135835">
                  <c:v>67917.5</c:v>
                </c:pt>
                <c:pt idx="135836">
                  <c:v>67918</c:v>
                </c:pt>
                <c:pt idx="135837">
                  <c:v>67918.5</c:v>
                </c:pt>
                <c:pt idx="135838">
                  <c:v>67919</c:v>
                </c:pt>
                <c:pt idx="135839">
                  <c:v>67919.5</c:v>
                </c:pt>
                <c:pt idx="135840">
                  <c:v>67920</c:v>
                </c:pt>
                <c:pt idx="135841">
                  <c:v>67920.5</c:v>
                </c:pt>
                <c:pt idx="135842">
                  <c:v>67921</c:v>
                </c:pt>
                <c:pt idx="135843">
                  <c:v>67921.5</c:v>
                </c:pt>
                <c:pt idx="135844">
                  <c:v>67922</c:v>
                </c:pt>
                <c:pt idx="135845">
                  <c:v>67922.5</c:v>
                </c:pt>
                <c:pt idx="135846">
                  <c:v>67923</c:v>
                </c:pt>
                <c:pt idx="135847">
                  <c:v>67923.5</c:v>
                </c:pt>
                <c:pt idx="135848">
                  <c:v>67924</c:v>
                </c:pt>
                <c:pt idx="135849">
                  <c:v>67924.5</c:v>
                </c:pt>
                <c:pt idx="135850">
                  <c:v>67925</c:v>
                </c:pt>
                <c:pt idx="135851">
                  <c:v>67925.5</c:v>
                </c:pt>
                <c:pt idx="135852">
                  <c:v>67926</c:v>
                </c:pt>
                <c:pt idx="135853">
                  <c:v>67926.5</c:v>
                </c:pt>
                <c:pt idx="135854">
                  <c:v>67927</c:v>
                </c:pt>
                <c:pt idx="135855">
                  <c:v>67927.5</c:v>
                </c:pt>
                <c:pt idx="135856">
                  <c:v>67928</c:v>
                </c:pt>
                <c:pt idx="135857">
                  <c:v>67928.5</c:v>
                </c:pt>
                <c:pt idx="135858">
                  <c:v>67929</c:v>
                </c:pt>
                <c:pt idx="135859">
                  <c:v>67929.5</c:v>
                </c:pt>
                <c:pt idx="135860">
                  <c:v>67930</c:v>
                </c:pt>
                <c:pt idx="135861">
                  <c:v>67930.5</c:v>
                </c:pt>
                <c:pt idx="135862">
                  <c:v>67931</c:v>
                </c:pt>
                <c:pt idx="135863">
                  <c:v>67931.5</c:v>
                </c:pt>
                <c:pt idx="135864">
                  <c:v>67932</c:v>
                </c:pt>
                <c:pt idx="135865">
                  <c:v>67932.5</c:v>
                </c:pt>
                <c:pt idx="135866">
                  <c:v>67933</c:v>
                </c:pt>
                <c:pt idx="135867">
                  <c:v>67933.5</c:v>
                </c:pt>
                <c:pt idx="135868">
                  <c:v>67934</c:v>
                </c:pt>
                <c:pt idx="135869">
                  <c:v>67934.5</c:v>
                </c:pt>
                <c:pt idx="135870">
                  <c:v>67935</c:v>
                </c:pt>
                <c:pt idx="135871">
                  <c:v>67935.5</c:v>
                </c:pt>
                <c:pt idx="135872">
                  <c:v>67936</c:v>
                </c:pt>
                <c:pt idx="135873">
                  <c:v>67936.5</c:v>
                </c:pt>
                <c:pt idx="135874">
                  <c:v>67937</c:v>
                </c:pt>
                <c:pt idx="135875">
                  <c:v>67937.5</c:v>
                </c:pt>
                <c:pt idx="135876">
                  <c:v>67938</c:v>
                </c:pt>
                <c:pt idx="135877">
                  <c:v>67938.5</c:v>
                </c:pt>
                <c:pt idx="135878">
                  <c:v>67939</c:v>
                </c:pt>
                <c:pt idx="135879">
                  <c:v>67939.5</c:v>
                </c:pt>
                <c:pt idx="135880">
                  <c:v>67940</c:v>
                </c:pt>
                <c:pt idx="135881">
                  <c:v>67940.5</c:v>
                </c:pt>
                <c:pt idx="135882">
                  <c:v>67941</c:v>
                </c:pt>
                <c:pt idx="135883">
                  <c:v>67941.5</c:v>
                </c:pt>
                <c:pt idx="135884">
                  <c:v>67942</c:v>
                </c:pt>
                <c:pt idx="135885">
                  <c:v>67942.5</c:v>
                </c:pt>
                <c:pt idx="135886">
                  <c:v>67943</c:v>
                </c:pt>
                <c:pt idx="135887">
                  <c:v>67943.5</c:v>
                </c:pt>
                <c:pt idx="135888">
                  <c:v>67944</c:v>
                </c:pt>
                <c:pt idx="135889">
                  <c:v>67944.5</c:v>
                </c:pt>
                <c:pt idx="135890">
                  <c:v>67945</c:v>
                </c:pt>
                <c:pt idx="135891">
                  <c:v>67945.5</c:v>
                </c:pt>
                <c:pt idx="135892">
                  <c:v>67946</c:v>
                </c:pt>
                <c:pt idx="135893">
                  <c:v>67946.5</c:v>
                </c:pt>
                <c:pt idx="135894">
                  <c:v>67947</c:v>
                </c:pt>
                <c:pt idx="135895">
                  <c:v>67947.5</c:v>
                </c:pt>
                <c:pt idx="135896">
                  <c:v>67948</c:v>
                </c:pt>
                <c:pt idx="135897">
                  <c:v>67948.5</c:v>
                </c:pt>
                <c:pt idx="135898">
                  <c:v>67949</c:v>
                </c:pt>
                <c:pt idx="135899">
                  <c:v>67949.5</c:v>
                </c:pt>
                <c:pt idx="135900">
                  <c:v>67950</c:v>
                </c:pt>
                <c:pt idx="135901">
                  <c:v>67950.5</c:v>
                </c:pt>
                <c:pt idx="135902">
                  <c:v>67951</c:v>
                </c:pt>
                <c:pt idx="135903">
                  <c:v>67951.5</c:v>
                </c:pt>
                <c:pt idx="135904">
                  <c:v>67952</c:v>
                </c:pt>
                <c:pt idx="135905">
                  <c:v>67952.5</c:v>
                </c:pt>
                <c:pt idx="135906">
                  <c:v>67953</c:v>
                </c:pt>
                <c:pt idx="135907">
                  <c:v>67953.5</c:v>
                </c:pt>
                <c:pt idx="135908">
                  <c:v>67954</c:v>
                </c:pt>
                <c:pt idx="135909">
                  <c:v>67954.5</c:v>
                </c:pt>
                <c:pt idx="135910">
                  <c:v>67955</c:v>
                </c:pt>
                <c:pt idx="135911">
                  <c:v>67955.5</c:v>
                </c:pt>
                <c:pt idx="135912">
                  <c:v>67956</c:v>
                </c:pt>
                <c:pt idx="135913">
                  <c:v>67956.5</c:v>
                </c:pt>
                <c:pt idx="135914">
                  <c:v>67957</c:v>
                </c:pt>
                <c:pt idx="135915">
                  <c:v>67957.5</c:v>
                </c:pt>
                <c:pt idx="135916">
                  <c:v>67958</c:v>
                </c:pt>
                <c:pt idx="135917">
                  <c:v>67958.5</c:v>
                </c:pt>
                <c:pt idx="135918">
                  <c:v>67959</c:v>
                </c:pt>
                <c:pt idx="135919">
                  <c:v>67959.5</c:v>
                </c:pt>
                <c:pt idx="135920">
                  <c:v>67960</c:v>
                </c:pt>
                <c:pt idx="135921">
                  <c:v>67960.5</c:v>
                </c:pt>
                <c:pt idx="135922">
                  <c:v>67961</c:v>
                </c:pt>
                <c:pt idx="135923">
                  <c:v>67961.5</c:v>
                </c:pt>
                <c:pt idx="135924">
                  <c:v>67962</c:v>
                </c:pt>
                <c:pt idx="135925">
                  <c:v>67962.5</c:v>
                </c:pt>
                <c:pt idx="135926">
                  <c:v>67963</c:v>
                </c:pt>
                <c:pt idx="135927">
                  <c:v>67963.5</c:v>
                </c:pt>
                <c:pt idx="135928">
                  <c:v>67964</c:v>
                </c:pt>
                <c:pt idx="135929">
                  <c:v>67964.5</c:v>
                </c:pt>
                <c:pt idx="135930">
                  <c:v>67965</c:v>
                </c:pt>
                <c:pt idx="135931">
                  <c:v>67965.5</c:v>
                </c:pt>
                <c:pt idx="135932">
                  <c:v>67966</c:v>
                </c:pt>
                <c:pt idx="135933">
                  <c:v>67966.5</c:v>
                </c:pt>
                <c:pt idx="135934">
                  <c:v>67967</c:v>
                </c:pt>
                <c:pt idx="135935">
                  <c:v>67967.5</c:v>
                </c:pt>
                <c:pt idx="135936">
                  <c:v>67968</c:v>
                </c:pt>
                <c:pt idx="135937">
                  <c:v>67968.5</c:v>
                </c:pt>
                <c:pt idx="135938">
                  <c:v>67969</c:v>
                </c:pt>
                <c:pt idx="135939">
                  <c:v>67969.5</c:v>
                </c:pt>
                <c:pt idx="135940">
                  <c:v>67970</c:v>
                </c:pt>
                <c:pt idx="135941">
                  <c:v>67970.5</c:v>
                </c:pt>
                <c:pt idx="135942">
                  <c:v>67971</c:v>
                </c:pt>
                <c:pt idx="135943">
                  <c:v>67971.5</c:v>
                </c:pt>
                <c:pt idx="135944">
                  <c:v>67972</c:v>
                </c:pt>
                <c:pt idx="135945">
                  <c:v>67972.5</c:v>
                </c:pt>
                <c:pt idx="135946">
                  <c:v>67973</c:v>
                </c:pt>
                <c:pt idx="135947">
                  <c:v>67973.5</c:v>
                </c:pt>
                <c:pt idx="135948">
                  <c:v>67974</c:v>
                </c:pt>
                <c:pt idx="135949">
                  <c:v>67974.5</c:v>
                </c:pt>
                <c:pt idx="135950">
                  <c:v>67975</c:v>
                </c:pt>
                <c:pt idx="135951">
                  <c:v>67975.5</c:v>
                </c:pt>
                <c:pt idx="135952">
                  <c:v>67976</c:v>
                </c:pt>
                <c:pt idx="135953">
                  <c:v>67976.5</c:v>
                </c:pt>
                <c:pt idx="135954">
                  <c:v>67977</c:v>
                </c:pt>
                <c:pt idx="135955">
                  <c:v>67977.5</c:v>
                </c:pt>
                <c:pt idx="135956">
                  <c:v>67978</c:v>
                </c:pt>
                <c:pt idx="135957">
                  <c:v>67978.5</c:v>
                </c:pt>
                <c:pt idx="135958">
                  <c:v>67979</c:v>
                </c:pt>
                <c:pt idx="135959">
                  <c:v>67979.5</c:v>
                </c:pt>
                <c:pt idx="135960">
                  <c:v>67980</c:v>
                </c:pt>
                <c:pt idx="135961">
                  <c:v>67980.5</c:v>
                </c:pt>
                <c:pt idx="135962">
                  <c:v>67981</c:v>
                </c:pt>
                <c:pt idx="135963">
                  <c:v>67981.5</c:v>
                </c:pt>
                <c:pt idx="135964">
                  <c:v>67982</c:v>
                </c:pt>
                <c:pt idx="135965">
                  <c:v>67982.5</c:v>
                </c:pt>
                <c:pt idx="135966">
                  <c:v>67983</c:v>
                </c:pt>
                <c:pt idx="135967">
                  <c:v>67983.5</c:v>
                </c:pt>
                <c:pt idx="135968">
                  <c:v>67984</c:v>
                </c:pt>
                <c:pt idx="135969">
                  <c:v>67984.5</c:v>
                </c:pt>
                <c:pt idx="135970">
                  <c:v>67985</c:v>
                </c:pt>
                <c:pt idx="135971">
                  <c:v>67985.5</c:v>
                </c:pt>
                <c:pt idx="135972">
                  <c:v>67986</c:v>
                </c:pt>
                <c:pt idx="135973">
                  <c:v>67986.5</c:v>
                </c:pt>
                <c:pt idx="135974">
                  <c:v>67987</c:v>
                </c:pt>
                <c:pt idx="135975">
                  <c:v>67987.5</c:v>
                </c:pt>
                <c:pt idx="135976">
                  <c:v>67988</c:v>
                </c:pt>
                <c:pt idx="135977">
                  <c:v>67988.5</c:v>
                </c:pt>
                <c:pt idx="135978">
                  <c:v>67989</c:v>
                </c:pt>
                <c:pt idx="135979">
                  <c:v>67989.5</c:v>
                </c:pt>
                <c:pt idx="135980">
                  <c:v>67990</c:v>
                </c:pt>
                <c:pt idx="135981">
                  <c:v>67990.5</c:v>
                </c:pt>
                <c:pt idx="135982">
                  <c:v>67991</c:v>
                </c:pt>
                <c:pt idx="135983">
                  <c:v>67991.5</c:v>
                </c:pt>
                <c:pt idx="135984">
                  <c:v>67992</c:v>
                </c:pt>
                <c:pt idx="135985">
                  <c:v>67992.5</c:v>
                </c:pt>
                <c:pt idx="135986">
                  <c:v>67993</c:v>
                </c:pt>
                <c:pt idx="135987">
                  <c:v>67993.5</c:v>
                </c:pt>
                <c:pt idx="135988">
                  <c:v>67994</c:v>
                </c:pt>
                <c:pt idx="135989">
                  <c:v>67994.5</c:v>
                </c:pt>
                <c:pt idx="135990">
                  <c:v>67995</c:v>
                </c:pt>
                <c:pt idx="135991">
                  <c:v>67995.5</c:v>
                </c:pt>
                <c:pt idx="135992">
                  <c:v>67996</c:v>
                </c:pt>
                <c:pt idx="135993">
                  <c:v>67996.5</c:v>
                </c:pt>
                <c:pt idx="135994">
                  <c:v>67997</c:v>
                </c:pt>
                <c:pt idx="135995">
                  <c:v>67997.5</c:v>
                </c:pt>
                <c:pt idx="135996">
                  <c:v>67998</c:v>
                </c:pt>
                <c:pt idx="135997">
                  <c:v>67998.5</c:v>
                </c:pt>
                <c:pt idx="135998">
                  <c:v>67999</c:v>
                </c:pt>
                <c:pt idx="135999">
                  <c:v>67999.5</c:v>
                </c:pt>
                <c:pt idx="136000">
                  <c:v>68000</c:v>
                </c:pt>
                <c:pt idx="136001">
                  <c:v>68000.5</c:v>
                </c:pt>
                <c:pt idx="136002">
                  <c:v>68001</c:v>
                </c:pt>
                <c:pt idx="136003">
                  <c:v>68001.5</c:v>
                </c:pt>
                <c:pt idx="136004">
                  <c:v>68002</c:v>
                </c:pt>
                <c:pt idx="136005">
                  <c:v>68002.5</c:v>
                </c:pt>
                <c:pt idx="136006">
                  <c:v>68003</c:v>
                </c:pt>
                <c:pt idx="136007">
                  <c:v>68003.5</c:v>
                </c:pt>
                <c:pt idx="136008">
                  <c:v>68004</c:v>
                </c:pt>
                <c:pt idx="136009">
                  <c:v>68004.5</c:v>
                </c:pt>
                <c:pt idx="136010">
                  <c:v>68005</c:v>
                </c:pt>
                <c:pt idx="136011">
                  <c:v>68005.5</c:v>
                </c:pt>
                <c:pt idx="136012">
                  <c:v>68006</c:v>
                </c:pt>
                <c:pt idx="136013">
                  <c:v>68006.5</c:v>
                </c:pt>
                <c:pt idx="136014">
                  <c:v>68007</c:v>
                </c:pt>
                <c:pt idx="136015">
                  <c:v>68007.5</c:v>
                </c:pt>
                <c:pt idx="136016">
                  <c:v>68008</c:v>
                </c:pt>
                <c:pt idx="136017">
                  <c:v>68008.5</c:v>
                </c:pt>
                <c:pt idx="136018">
                  <c:v>68009</c:v>
                </c:pt>
                <c:pt idx="136019">
                  <c:v>68009.5</c:v>
                </c:pt>
                <c:pt idx="136020">
                  <c:v>68010</c:v>
                </c:pt>
                <c:pt idx="136021">
                  <c:v>68010.5</c:v>
                </c:pt>
                <c:pt idx="136022">
                  <c:v>68011</c:v>
                </c:pt>
                <c:pt idx="136023">
                  <c:v>68011.5</c:v>
                </c:pt>
                <c:pt idx="136024">
                  <c:v>68012</c:v>
                </c:pt>
                <c:pt idx="136025">
                  <c:v>68012.5</c:v>
                </c:pt>
                <c:pt idx="136026">
                  <c:v>68013</c:v>
                </c:pt>
                <c:pt idx="136027">
                  <c:v>68013.5</c:v>
                </c:pt>
                <c:pt idx="136028">
                  <c:v>68014</c:v>
                </c:pt>
                <c:pt idx="136029">
                  <c:v>68014.5</c:v>
                </c:pt>
                <c:pt idx="136030">
                  <c:v>68015</c:v>
                </c:pt>
                <c:pt idx="136031">
                  <c:v>68015.5</c:v>
                </c:pt>
                <c:pt idx="136032">
                  <c:v>68016</c:v>
                </c:pt>
                <c:pt idx="136033">
                  <c:v>68016.5</c:v>
                </c:pt>
                <c:pt idx="136034">
                  <c:v>68017</c:v>
                </c:pt>
                <c:pt idx="136035">
                  <c:v>68017.5</c:v>
                </c:pt>
                <c:pt idx="136036">
                  <c:v>68018</c:v>
                </c:pt>
                <c:pt idx="136037">
                  <c:v>68018.5</c:v>
                </c:pt>
                <c:pt idx="136038">
                  <c:v>68019</c:v>
                </c:pt>
                <c:pt idx="136039">
                  <c:v>68019.5</c:v>
                </c:pt>
                <c:pt idx="136040">
                  <c:v>68020</c:v>
                </c:pt>
                <c:pt idx="136041">
                  <c:v>68020.5</c:v>
                </c:pt>
                <c:pt idx="136042">
                  <c:v>68021</c:v>
                </c:pt>
                <c:pt idx="136043">
                  <c:v>68021.5</c:v>
                </c:pt>
                <c:pt idx="136044">
                  <c:v>68022</c:v>
                </c:pt>
                <c:pt idx="136045">
                  <c:v>68022.5</c:v>
                </c:pt>
                <c:pt idx="136046">
                  <c:v>68023</c:v>
                </c:pt>
                <c:pt idx="136047">
                  <c:v>68023.5</c:v>
                </c:pt>
                <c:pt idx="136048">
                  <c:v>68024</c:v>
                </c:pt>
                <c:pt idx="136049">
                  <c:v>68024.5</c:v>
                </c:pt>
                <c:pt idx="136050">
                  <c:v>68025</c:v>
                </c:pt>
                <c:pt idx="136051">
                  <c:v>68025.5</c:v>
                </c:pt>
                <c:pt idx="136052">
                  <c:v>68026</c:v>
                </c:pt>
                <c:pt idx="136053">
                  <c:v>68026.5</c:v>
                </c:pt>
                <c:pt idx="136054">
                  <c:v>68027</c:v>
                </c:pt>
                <c:pt idx="136055">
                  <c:v>68027.5</c:v>
                </c:pt>
                <c:pt idx="136056">
                  <c:v>68028</c:v>
                </c:pt>
                <c:pt idx="136057">
                  <c:v>68028.5</c:v>
                </c:pt>
                <c:pt idx="136058">
                  <c:v>68029</c:v>
                </c:pt>
                <c:pt idx="136059">
                  <c:v>68029.5</c:v>
                </c:pt>
                <c:pt idx="136060">
                  <c:v>68030</c:v>
                </c:pt>
                <c:pt idx="136061">
                  <c:v>68030.5</c:v>
                </c:pt>
                <c:pt idx="136062">
                  <c:v>68031</c:v>
                </c:pt>
                <c:pt idx="136063">
                  <c:v>68031.5</c:v>
                </c:pt>
                <c:pt idx="136064">
                  <c:v>68032</c:v>
                </c:pt>
                <c:pt idx="136065">
                  <c:v>68032.5</c:v>
                </c:pt>
                <c:pt idx="136066">
                  <c:v>68033</c:v>
                </c:pt>
                <c:pt idx="136067">
                  <c:v>68033.5</c:v>
                </c:pt>
                <c:pt idx="136068">
                  <c:v>68034</c:v>
                </c:pt>
                <c:pt idx="136069">
                  <c:v>68034.5</c:v>
                </c:pt>
                <c:pt idx="136070">
                  <c:v>68035</c:v>
                </c:pt>
                <c:pt idx="136071">
                  <c:v>68035.5</c:v>
                </c:pt>
                <c:pt idx="136072">
                  <c:v>68036</c:v>
                </c:pt>
                <c:pt idx="136073">
                  <c:v>68036.5</c:v>
                </c:pt>
                <c:pt idx="136074">
                  <c:v>68037</c:v>
                </c:pt>
                <c:pt idx="136075">
                  <c:v>68037.5</c:v>
                </c:pt>
                <c:pt idx="136076">
                  <c:v>68038</c:v>
                </c:pt>
                <c:pt idx="136077">
                  <c:v>68038.5</c:v>
                </c:pt>
                <c:pt idx="136078">
                  <c:v>68039</c:v>
                </c:pt>
                <c:pt idx="136079">
                  <c:v>68039.5</c:v>
                </c:pt>
                <c:pt idx="136080">
                  <c:v>68040</c:v>
                </c:pt>
                <c:pt idx="136081">
                  <c:v>68040.5</c:v>
                </c:pt>
                <c:pt idx="136082">
                  <c:v>68041</c:v>
                </c:pt>
                <c:pt idx="136083">
                  <c:v>68041.5</c:v>
                </c:pt>
                <c:pt idx="136084">
                  <c:v>68042</c:v>
                </c:pt>
                <c:pt idx="136085">
                  <c:v>68042.5</c:v>
                </c:pt>
                <c:pt idx="136086">
                  <c:v>68043</c:v>
                </c:pt>
                <c:pt idx="136087">
                  <c:v>68043.5</c:v>
                </c:pt>
                <c:pt idx="136088">
                  <c:v>68044</c:v>
                </c:pt>
                <c:pt idx="136089">
                  <c:v>68044.5</c:v>
                </c:pt>
                <c:pt idx="136090">
                  <c:v>68045</c:v>
                </c:pt>
                <c:pt idx="136091">
                  <c:v>68045.5</c:v>
                </c:pt>
                <c:pt idx="136092">
                  <c:v>68046</c:v>
                </c:pt>
                <c:pt idx="136093">
                  <c:v>68046.5</c:v>
                </c:pt>
                <c:pt idx="136094">
                  <c:v>68047</c:v>
                </c:pt>
                <c:pt idx="136095">
                  <c:v>68047.5</c:v>
                </c:pt>
                <c:pt idx="136096">
                  <c:v>68048</c:v>
                </c:pt>
                <c:pt idx="136097">
                  <c:v>68048.5</c:v>
                </c:pt>
                <c:pt idx="136098">
                  <c:v>68049</c:v>
                </c:pt>
                <c:pt idx="136099">
                  <c:v>68049.5</c:v>
                </c:pt>
                <c:pt idx="136100">
                  <c:v>68050</c:v>
                </c:pt>
                <c:pt idx="136101">
                  <c:v>68050.5</c:v>
                </c:pt>
                <c:pt idx="136102">
                  <c:v>68051</c:v>
                </c:pt>
                <c:pt idx="136103">
                  <c:v>68051.5</c:v>
                </c:pt>
                <c:pt idx="136104">
                  <c:v>68052</c:v>
                </c:pt>
                <c:pt idx="136105">
                  <c:v>68052.5</c:v>
                </c:pt>
                <c:pt idx="136106">
                  <c:v>68053</c:v>
                </c:pt>
                <c:pt idx="136107">
                  <c:v>68053.5</c:v>
                </c:pt>
                <c:pt idx="136108">
                  <c:v>68054</c:v>
                </c:pt>
                <c:pt idx="136109">
                  <c:v>68054.5</c:v>
                </c:pt>
                <c:pt idx="136110">
                  <c:v>68055</c:v>
                </c:pt>
                <c:pt idx="136111">
                  <c:v>68055.5</c:v>
                </c:pt>
                <c:pt idx="136112">
                  <c:v>68056</c:v>
                </c:pt>
                <c:pt idx="136113">
                  <c:v>68056.5</c:v>
                </c:pt>
                <c:pt idx="136114">
                  <c:v>68057</c:v>
                </c:pt>
                <c:pt idx="136115">
                  <c:v>68057.5</c:v>
                </c:pt>
                <c:pt idx="136116">
                  <c:v>68058</c:v>
                </c:pt>
                <c:pt idx="136117">
                  <c:v>68058.5</c:v>
                </c:pt>
                <c:pt idx="136118">
                  <c:v>68059</c:v>
                </c:pt>
                <c:pt idx="136119">
                  <c:v>68059.5</c:v>
                </c:pt>
                <c:pt idx="136120">
                  <c:v>68060</c:v>
                </c:pt>
                <c:pt idx="136121">
                  <c:v>68060.5</c:v>
                </c:pt>
                <c:pt idx="136122">
                  <c:v>68061</c:v>
                </c:pt>
                <c:pt idx="136123">
                  <c:v>68061.5</c:v>
                </c:pt>
                <c:pt idx="136124">
                  <c:v>68062</c:v>
                </c:pt>
                <c:pt idx="136125">
                  <c:v>68062.5</c:v>
                </c:pt>
                <c:pt idx="136126">
                  <c:v>68063</c:v>
                </c:pt>
                <c:pt idx="136127">
                  <c:v>68063.5</c:v>
                </c:pt>
                <c:pt idx="136128">
                  <c:v>68064</c:v>
                </c:pt>
                <c:pt idx="136129">
                  <c:v>68064.5</c:v>
                </c:pt>
                <c:pt idx="136130">
                  <c:v>68065</c:v>
                </c:pt>
                <c:pt idx="136131">
                  <c:v>68065.5</c:v>
                </c:pt>
                <c:pt idx="136132">
                  <c:v>68066</c:v>
                </c:pt>
                <c:pt idx="136133">
                  <c:v>68066.5</c:v>
                </c:pt>
                <c:pt idx="136134">
                  <c:v>68067</c:v>
                </c:pt>
                <c:pt idx="136135">
                  <c:v>68067.5</c:v>
                </c:pt>
                <c:pt idx="136136">
                  <c:v>68068</c:v>
                </c:pt>
                <c:pt idx="136137">
                  <c:v>68068.5</c:v>
                </c:pt>
                <c:pt idx="136138">
                  <c:v>68069</c:v>
                </c:pt>
                <c:pt idx="136139">
                  <c:v>68069.5</c:v>
                </c:pt>
                <c:pt idx="136140">
                  <c:v>68070</c:v>
                </c:pt>
                <c:pt idx="136141">
                  <c:v>68070.5</c:v>
                </c:pt>
                <c:pt idx="136142">
                  <c:v>68071</c:v>
                </c:pt>
                <c:pt idx="136143">
                  <c:v>68071.5</c:v>
                </c:pt>
                <c:pt idx="136144">
                  <c:v>68072</c:v>
                </c:pt>
                <c:pt idx="136145">
                  <c:v>68072.5</c:v>
                </c:pt>
                <c:pt idx="136146">
                  <c:v>68073</c:v>
                </c:pt>
                <c:pt idx="136147">
                  <c:v>68073.5</c:v>
                </c:pt>
                <c:pt idx="136148">
                  <c:v>68074</c:v>
                </c:pt>
                <c:pt idx="136149">
                  <c:v>68074.5</c:v>
                </c:pt>
                <c:pt idx="136150">
                  <c:v>68075</c:v>
                </c:pt>
                <c:pt idx="136151">
                  <c:v>68075.5</c:v>
                </c:pt>
                <c:pt idx="136152">
                  <c:v>68076</c:v>
                </c:pt>
                <c:pt idx="136153">
                  <c:v>68076.5</c:v>
                </c:pt>
                <c:pt idx="136154">
                  <c:v>68077</c:v>
                </c:pt>
                <c:pt idx="136155">
                  <c:v>68077.5</c:v>
                </c:pt>
                <c:pt idx="136156">
                  <c:v>68078</c:v>
                </c:pt>
                <c:pt idx="136157">
                  <c:v>68078.5</c:v>
                </c:pt>
                <c:pt idx="136158">
                  <c:v>68079</c:v>
                </c:pt>
                <c:pt idx="136159">
                  <c:v>68079.5</c:v>
                </c:pt>
                <c:pt idx="136160">
                  <c:v>68080</c:v>
                </c:pt>
                <c:pt idx="136161">
                  <c:v>68080.5</c:v>
                </c:pt>
                <c:pt idx="136162">
                  <c:v>68081</c:v>
                </c:pt>
                <c:pt idx="136163">
                  <c:v>68081.5</c:v>
                </c:pt>
                <c:pt idx="136164">
                  <c:v>68082</c:v>
                </c:pt>
                <c:pt idx="136165">
                  <c:v>68082.5</c:v>
                </c:pt>
                <c:pt idx="136166">
                  <c:v>68083</c:v>
                </c:pt>
                <c:pt idx="136167">
                  <c:v>68083.5</c:v>
                </c:pt>
                <c:pt idx="136168">
                  <c:v>68084</c:v>
                </c:pt>
                <c:pt idx="136169">
                  <c:v>68084.5</c:v>
                </c:pt>
                <c:pt idx="136170">
                  <c:v>68085</c:v>
                </c:pt>
                <c:pt idx="136171">
                  <c:v>68085.5</c:v>
                </c:pt>
                <c:pt idx="136172">
                  <c:v>68086</c:v>
                </c:pt>
                <c:pt idx="136173">
                  <c:v>68086.5</c:v>
                </c:pt>
                <c:pt idx="136174">
                  <c:v>68087</c:v>
                </c:pt>
                <c:pt idx="136175">
                  <c:v>68087.5</c:v>
                </c:pt>
                <c:pt idx="136176">
                  <c:v>68088</c:v>
                </c:pt>
                <c:pt idx="136177">
                  <c:v>68088.5</c:v>
                </c:pt>
                <c:pt idx="136178">
                  <c:v>68089</c:v>
                </c:pt>
                <c:pt idx="136179">
                  <c:v>68089.5</c:v>
                </c:pt>
                <c:pt idx="136180">
                  <c:v>68090</c:v>
                </c:pt>
                <c:pt idx="136181">
                  <c:v>68090.5</c:v>
                </c:pt>
                <c:pt idx="136182">
                  <c:v>68091</c:v>
                </c:pt>
                <c:pt idx="136183">
                  <c:v>68091.5</c:v>
                </c:pt>
                <c:pt idx="136184">
                  <c:v>68092</c:v>
                </c:pt>
                <c:pt idx="136185">
                  <c:v>68092.5</c:v>
                </c:pt>
                <c:pt idx="136186">
                  <c:v>68093</c:v>
                </c:pt>
                <c:pt idx="136187">
                  <c:v>68093.5</c:v>
                </c:pt>
                <c:pt idx="136188">
                  <c:v>68094</c:v>
                </c:pt>
                <c:pt idx="136189">
                  <c:v>68094.5</c:v>
                </c:pt>
                <c:pt idx="136190">
                  <c:v>68095</c:v>
                </c:pt>
                <c:pt idx="136191">
                  <c:v>68095.5</c:v>
                </c:pt>
                <c:pt idx="136192">
                  <c:v>68096</c:v>
                </c:pt>
                <c:pt idx="136193">
                  <c:v>68096.5</c:v>
                </c:pt>
                <c:pt idx="136194">
                  <c:v>68097</c:v>
                </c:pt>
                <c:pt idx="136195">
                  <c:v>68097.5</c:v>
                </c:pt>
                <c:pt idx="136196">
                  <c:v>68098</c:v>
                </c:pt>
                <c:pt idx="136197">
                  <c:v>68098.5</c:v>
                </c:pt>
                <c:pt idx="136198">
                  <c:v>68099</c:v>
                </c:pt>
                <c:pt idx="136199">
                  <c:v>68099.5</c:v>
                </c:pt>
                <c:pt idx="136200">
                  <c:v>68100</c:v>
                </c:pt>
                <c:pt idx="136201">
                  <c:v>68100.5</c:v>
                </c:pt>
                <c:pt idx="136202">
                  <c:v>68101</c:v>
                </c:pt>
                <c:pt idx="136203">
                  <c:v>68101.5</c:v>
                </c:pt>
                <c:pt idx="136204">
                  <c:v>68102</c:v>
                </c:pt>
                <c:pt idx="136205">
                  <c:v>68102.5</c:v>
                </c:pt>
                <c:pt idx="136206">
                  <c:v>68103</c:v>
                </c:pt>
                <c:pt idx="136207">
                  <c:v>68103.5</c:v>
                </c:pt>
                <c:pt idx="136208">
                  <c:v>68104</c:v>
                </c:pt>
                <c:pt idx="136209">
                  <c:v>68104.5</c:v>
                </c:pt>
                <c:pt idx="136210">
                  <c:v>68105</c:v>
                </c:pt>
                <c:pt idx="136211">
                  <c:v>68105.5</c:v>
                </c:pt>
                <c:pt idx="136212">
                  <c:v>68106</c:v>
                </c:pt>
                <c:pt idx="136213">
                  <c:v>68106.5</c:v>
                </c:pt>
                <c:pt idx="136214">
                  <c:v>68107</c:v>
                </c:pt>
                <c:pt idx="136215">
                  <c:v>68107.5</c:v>
                </c:pt>
                <c:pt idx="136216">
                  <c:v>68108</c:v>
                </c:pt>
                <c:pt idx="136217">
                  <c:v>68108.5</c:v>
                </c:pt>
                <c:pt idx="136218">
                  <c:v>68109</c:v>
                </c:pt>
                <c:pt idx="136219">
                  <c:v>68109.5</c:v>
                </c:pt>
                <c:pt idx="136220">
                  <c:v>68110</c:v>
                </c:pt>
                <c:pt idx="136221">
                  <c:v>68110.5</c:v>
                </c:pt>
                <c:pt idx="136222">
                  <c:v>68111</c:v>
                </c:pt>
                <c:pt idx="136223">
                  <c:v>68111.5</c:v>
                </c:pt>
                <c:pt idx="136224">
                  <c:v>68112</c:v>
                </c:pt>
                <c:pt idx="136225">
                  <c:v>68112.5</c:v>
                </c:pt>
                <c:pt idx="136226">
                  <c:v>68113</c:v>
                </c:pt>
                <c:pt idx="136227">
                  <c:v>68113.5</c:v>
                </c:pt>
                <c:pt idx="136228">
                  <c:v>68114</c:v>
                </c:pt>
                <c:pt idx="136229">
                  <c:v>68114.5</c:v>
                </c:pt>
                <c:pt idx="136230">
                  <c:v>68115</c:v>
                </c:pt>
                <c:pt idx="136231">
                  <c:v>68115.5</c:v>
                </c:pt>
                <c:pt idx="136232">
                  <c:v>68116</c:v>
                </c:pt>
                <c:pt idx="136233">
                  <c:v>68116.5</c:v>
                </c:pt>
                <c:pt idx="136234">
                  <c:v>68117</c:v>
                </c:pt>
                <c:pt idx="136235">
                  <c:v>68117.5</c:v>
                </c:pt>
                <c:pt idx="136236">
                  <c:v>68118</c:v>
                </c:pt>
                <c:pt idx="136237">
                  <c:v>68118.5</c:v>
                </c:pt>
                <c:pt idx="136238">
                  <c:v>68119</c:v>
                </c:pt>
                <c:pt idx="136239">
                  <c:v>68119.5</c:v>
                </c:pt>
                <c:pt idx="136240">
                  <c:v>68120</c:v>
                </c:pt>
                <c:pt idx="136241">
                  <c:v>68120.5</c:v>
                </c:pt>
                <c:pt idx="136242">
                  <c:v>68121</c:v>
                </c:pt>
                <c:pt idx="136243">
                  <c:v>68121.5</c:v>
                </c:pt>
                <c:pt idx="136244">
                  <c:v>68122</c:v>
                </c:pt>
                <c:pt idx="136245">
                  <c:v>68122.5</c:v>
                </c:pt>
                <c:pt idx="136246">
                  <c:v>68123</c:v>
                </c:pt>
                <c:pt idx="136247">
                  <c:v>68123.5</c:v>
                </c:pt>
                <c:pt idx="136248">
                  <c:v>68124</c:v>
                </c:pt>
                <c:pt idx="136249">
                  <c:v>68124.5</c:v>
                </c:pt>
                <c:pt idx="136250">
                  <c:v>68125</c:v>
                </c:pt>
                <c:pt idx="136251">
                  <c:v>68125.5</c:v>
                </c:pt>
                <c:pt idx="136252">
                  <c:v>68126</c:v>
                </c:pt>
                <c:pt idx="136253">
                  <c:v>68126.5</c:v>
                </c:pt>
                <c:pt idx="136254">
                  <c:v>68127</c:v>
                </c:pt>
                <c:pt idx="136255">
                  <c:v>68127.5</c:v>
                </c:pt>
                <c:pt idx="136256">
                  <c:v>68128</c:v>
                </c:pt>
                <c:pt idx="136257">
                  <c:v>68128.5</c:v>
                </c:pt>
                <c:pt idx="136258">
                  <c:v>68129</c:v>
                </c:pt>
                <c:pt idx="136259">
                  <c:v>68129.5</c:v>
                </c:pt>
                <c:pt idx="136260">
                  <c:v>68130</c:v>
                </c:pt>
                <c:pt idx="136261">
                  <c:v>68130.5</c:v>
                </c:pt>
                <c:pt idx="136262">
                  <c:v>68131</c:v>
                </c:pt>
                <c:pt idx="136263">
                  <c:v>68131.5</c:v>
                </c:pt>
                <c:pt idx="136264">
                  <c:v>68132</c:v>
                </c:pt>
                <c:pt idx="136265">
                  <c:v>68132.5</c:v>
                </c:pt>
                <c:pt idx="136266">
                  <c:v>68133</c:v>
                </c:pt>
                <c:pt idx="136267">
                  <c:v>68133.5</c:v>
                </c:pt>
                <c:pt idx="136268">
                  <c:v>68134</c:v>
                </c:pt>
                <c:pt idx="136269">
                  <c:v>68134.5</c:v>
                </c:pt>
                <c:pt idx="136270">
                  <c:v>68135</c:v>
                </c:pt>
                <c:pt idx="136271">
                  <c:v>68135.5</c:v>
                </c:pt>
                <c:pt idx="136272">
                  <c:v>68136</c:v>
                </c:pt>
                <c:pt idx="136273">
                  <c:v>68136.5</c:v>
                </c:pt>
                <c:pt idx="136274">
                  <c:v>68137</c:v>
                </c:pt>
                <c:pt idx="136275">
                  <c:v>68137.5</c:v>
                </c:pt>
                <c:pt idx="136276">
                  <c:v>68138</c:v>
                </c:pt>
                <c:pt idx="136277">
                  <c:v>68138.5</c:v>
                </c:pt>
                <c:pt idx="136278">
                  <c:v>68139</c:v>
                </c:pt>
                <c:pt idx="136279">
                  <c:v>68139.5</c:v>
                </c:pt>
                <c:pt idx="136280">
                  <c:v>68140</c:v>
                </c:pt>
                <c:pt idx="136281">
                  <c:v>68140.5</c:v>
                </c:pt>
                <c:pt idx="136282">
                  <c:v>68141</c:v>
                </c:pt>
                <c:pt idx="136283">
                  <c:v>68141.5</c:v>
                </c:pt>
                <c:pt idx="136284">
                  <c:v>68142</c:v>
                </c:pt>
                <c:pt idx="136285">
                  <c:v>68142.5</c:v>
                </c:pt>
                <c:pt idx="136286">
                  <c:v>68143</c:v>
                </c:pt>
                <c:pt idx="136287">
                  <c:v>68143.5</c:v>
                </c:pt>
                <c:pt idx="136288">
                  <c:v>68144</c:v>
                </c:pt>
                <c:pt idx="136289">
                  <c:v>68144.5</c:v>
                </c:pt>
                <c:pt idx="136290">
                  <c:v>68145</c:v>
                </c:pt>
                <c:pt idx="136291">
                  <c:v>68145.5</c:v>
                </c:pt>
                <c:pt idx="136292">
                  <c:v>68146</c:v>
                </c:pt>
                <c:pt idx="136293">
                  <c:v>68146.5</c:v>
                </c:pt>
                <c:pt idx="136294">
                  <c:v>68147</c:v>
                </c:pt>
                <c:pt idx="136295">
                  <c:v>68147.5</c:v>
                </c:pt>
                <c:pt idx="136296">
                  <c:v>68148</c:v>
                </c:pt>
                <c:pt idx="136297">
                  <c:v>68148.5</c:v>
                </c:pt>
                <c:pt idx="136298">
                  <c:v>68149</c:v>
                </c:pt>
                <c:pt idx="136299">
                  <c:v>68149.5</c:v>
                </c:pt>
                <c:pt idx="136300">
                  <c:v>68150</c:v>
                </c:pt>
                <c:pt idx="136301">
                  <c:v>68150.5</c:v>
                </c:pt>
                <c:pt idx="136302">
                  <c:v>68151</c:v>
                </c:pt>
                <c:pt idx="136303">
                  <c:v>68151.5</c:v>
                </c:pt>
                <c:pt idx="136304">
                  <c:v>68152</c:v>
                </c:pt>
                <c:pt idx="136305">
                  <c:v>68152.5</c:v>
                </c:pt>
                <c:pt idx="136306">
                  <c:v>68153</c:v>
                </c:pt>
                <c:pt idx="136307">
                  <c:v>68153.5</c:v>
                </c:pt>
                <c:pt idx="136308">
                  <c:v>68154</c:v>
                </c:pt>
                <c:pt idx="136309">
                  <c:v>68154.5</c:v>
                </c:pt>
                <c:pt idx="136310">
                  <c:v>68155</c:v>
                </c:pt>
                <c:pt idx="136311">
                  <c:v>68155.5</c:v>
                </c:pt>
                <c:pt idx="136312">
                  <c:v>68156</c:v>
                </c:pt>
                <c:pt idx="136313">
                  <c:v>68156.5</c:v>
                </c:pt>
                <c:pt idx="136314">
                  <c:v>68157</c:v>
                </c:pt>
                <c:pt idx="136315">
                  <c:v>68157.5</c:v>
                </c:pt>
                <c:pt idx="136316">
                  <c:v>68158</c:v>
                </c:pt>
                <c:pt idx="136317">
                  <c:v>68158.5</c:v>
                </c:pt>
                <c:pt idx="136318">
                  <c:v>68159</c:v>
                </c:pt>
                <c:pt idx="136319">
                  <c:v>68159.5</c:v>
                </c:pt>
                <c:pt idx="136320">
                  <c:v>68160</c:v>
                </c:pt>
                <c:pt idx="136321">
                  <c:v>68160.5</c:v>
                </c:pt>
                <c:pt idx="136322">
                  <c:v>68161</c:v>
                </c:pt>
                <c:pt idx="136323">
                  <c:v>68161.5</c:v>
                </c:pt>
                <c:pt idx="136324">
                  <c:v>68162</c:v>
                </c:pt>
                <c:pt idx="136325">
                  <c:v>68162.5</c:v>
                </c:pt>
                <c:pt idx="136326">
                  <c:v>68163</c:v>
                </c:pt>
                <c:pt idx="136327">
                  <c:v>68163.5</c:v>
                </c:pt>
                <c:pt idx="136328">
                  <c:v>68164</c:v>
                </c:pt>
                <c:pt idx="136329">
                  <c:v>68164.5</c:v>
                </c:pt>
                <c:pt idx="136330">
                  <c:v>68165</c:v>
                </c:pt>
                <c:pt idx="136331">
                  <c:v>68165.5</c:v>
                </c:pt>
                <c:pt idx="136332">
                  <c:v>68166</c:v>
                </c:pt>
                <c:pt idx="136333">
                  <c:v>68166.5</c:v>
                </c:pt>
                <c:pt idx="136334">
                  <c:v>68167</c:v>
                </c:pt>
                <c:pt idx="136335">
                  <c:v>68167.5</c:v>
                </c:pt>
                <c:pt idx="136336">
                  <c:v>68168</c:v>
                </c:pt>
                <c:pt idx="136337">
                  <c:v>68168.5</c:v>
                </c:pt>
                <c:pt idx="136338">
                  <c:v>68169</c:v>
                </c:pt>
                <c:pt idx="136339">
                  <c:v>68169.5</c:v>
                </c:pt>
                <c:pt idx="136340">
                  <c:v>68170</c:v>
                </c:pt>
                <c:pt idx="136341">
                  <c:v>68170.5</c:v>
                </c:pt>
                <c:pt idx="136342">
                  <c:v>68171</c:v>
                </c:pt>
                <c:pt idx="136343">
                  <c:v>68171.5</c:v>
                </c:pt>
                <c:pt idx="136344">
                  <c:v>68172</c:v>
                </c:pt>
                <c:pt idx="136345">
                  <c:v>68172.5</c:v>
                </c:pt>
                <c:pt idx="136346">
                  <c:v>68173</c:v>
                </c:pt>
                <c:pt idx="136347">
                  <c:v>68173.5</c:v>
                </c:pt>
                <c:pt idx="136348">
                  <c:v>68174</c:v>
                </c:pt>
                <c:pt idx="136349">
                  <c:v>68174.5</c:v>
                </c:pt>
                <c:pt idx="136350">
                  <c:v>68175</c:v>
                </c:pt>
                <c:pt idx="136351">
                  <c:v>68175.5</c:v>
                </c:pt>
                <c:pt idx="136352">
                  <c:v>68176</c:v>
                </c:pt>
                <c:pt idx="136353">
                  <c:v>68176.5</c:v>
                </c:pt>
                <c:pt idx="136354">
                  <c:v>68177</c:v>
                </c:pt>
                <c:pt idx="136355">
                  <c:v>68177.5</c:v>
                </c:pt>
                <c:pt idx="136356">
                  <c:v>68178</c:v>
                </c:pt>
                <c:pt idx="136357">
                  <c:v>68178.5</c:v>
                </c:pt>
                <c:pt idx="136358">
                  <c:v>68179</c:v>
                </c:pt>
                <c:pt idx="136359">
                  <c:v>68179.5</c:v>
                </c:pt>
                <c:pt idx="136360">
                  <c:v>68180</c:v>
                </c:pt>
                <c:pt idx="136361">
                  <c:v>68180.5</c:v>
                </c:pt>
                <c:pt idx="136362">
                  <c:v>68181</c:v>
                </c:pt>
                <c:pt idx="136363">
                  <c:v>68181.5</c:v>
                </c:pt>
                <c:pt idx="136364">
                  <c:v>68182</c:v>
                </c:pt>
                <c:pt idx="136365">
                  <c:v>68182.5</c:v>
                </c:pt>
                <c:pt idx="136366">
                  <c:v>68183</c:v>
                </c:pt>
                <c:pt idx="136367">
                  <c:v>68183.5</c:v>
                </c:pt>
                <c:pt idx="136368">
                  <c:v>68184</c:v>
                </c:pt>
                <c:pt idx="136369">
                  <c:v>68184.5</c:v>
                </c:pt>
                <c:pt idx="136370">
                  <c:v>68185</c:v>
                </c:pt>
                <c:pt idx="136371">
                  <c:v>68185.5</c:v>
                </c:pt>
                <c:pt idx="136372">
                  <c:v>68186</c:v>
                </c:pt>
                <c:pt idx="136373">
                  <c:v>68186.5</c:v>
                </c:pt>
                <c:pt idx="136374">
                  <c:v>68187</c:v>
                </c:pt>
                <c:pt idx="136375">
                  <c:v>68187.5</c:v>
                </c:pt>
                <c:pt idx="136376">
                  <c:v>68188</c:v>
                </c:pt>
                <c:pt idx="136377">
                  <c:v>68188.5</c:v>
                </c:pt>
                <c:pt idx="136378">
                  <c:v>68189</c:v>
                </c:pt>
                <c:pt idx="136379">
                  <c:v>68189.5</c:v>
                </c:pt>
                <c:pt idx="136380">
                  <c:v>68190</c:v>
                </c:pt>
                <c:pt idx="136381">
                  <c:v>68190.5</c:v>
                </c:pt>
                <c:pt idx="136382">
                  <c:v>68191</c:v>
                </c:pt>
                <c:pt idx="136383">
                  <c:v>68191.5</c:v>
                </c:pt>
                <c:pt idx="136384">
                  <c:v>68192</c:v>
                </c:pt>
                <c:pt idx="136385">
                  <c:v>68192.5</c:v>
                </c:pt>
                <c:pt idx="136386">
                  <c:v>68193</c:v>
                </c:pt>
                <c:pt idx="136387">
                  <c:v>68193.5</c:v>
                </c:pt>
                <c:pt idx="136388">
                  <c:v>68194</c:v>
                </c:pt>
                <c:pt idx="136389">
                  <c:v>68194.5</c:v>
                </c:pt>
                <c:pt idx="136390">
                  <c:v>68195</c:v>
                </c:pt>
                <c:pt idx="136391">
                  <c:v>68195.5</c:v>
                </c:pt>
                <c:pt idx="136392">
                  <c:v>68196</c:v>
                </c:pt>
                <c:pt idx="136393">
                  <c:v>68196.5</c:v>
                </c:pt>
                <c:pt idx="136394">
                  <c:v>68197</c:v>
                </c:pt>
                <c:pt idx="136395">
                  <c:v>68197.5</c:v>
                </c:pt>
                <c:pt idx="136396">
                  <c:v>68198</c:v>
                </c:pt>
                <c:pt idx="136397">
                  <c:v>68198.5</c:v>
                </c:pt>
                <c:pt idx="136398">
                  <c:v>68199</c:v>
                </c:pt>
                <c:pt idx="136399">
                  <c:v>68199.5</c:v>
                </c:pt>
                <c:pt idx="136400">
                  <c:v>68200</c:v>
                </c:pt>
                <c:pt idx="136401">
                  <c:v>68200.5</c:v>
                </c:pt>
                <c:pt idx="136402">
                  <c:v>68201</c:v>
                </c:pt>
                <c:pt idx="136403">
                  <c:v>68201.5</c:v>
                </c:pt>
                <c:pt idx="136404">
                  <c:v>68202</c:v>
                </c:pt>
                <c:pt idx="136405">
                  <c:v>68202.5</c:v>
                </c:pt>
                <c:pt idx="136406">
                  <c:v>68203</c:v>
                </c:pt>
                <c:pt idx="136407">
                  <c:v>68203.5</c:v>
                </c:pt>
                <c:pt idx="136408">
                  <c:v>68204</c:v>
                </c:pt>
                <c:pt idx="136409">
                  <c:v>68204.5</c:v>
                </c:pt>
                <c:pt idx="136410">
                  <c:v>68205</c:v>
                </c:pt>
                <c:pt idx="136411">
                  <c:v>68205.5</c:v>
                </c:pt>
                <c:pt idx="136412">
                  <c:v>68206</c:v>
                </c:pt>
                <c:pt idx="136413">
                  <c:v>68206.5</c:v>
                </c:pt>
                <c:pt idx="136414">
                  <c:v>68207</c:v>
                </c:pt>
                <c:pt idx="136415">
                  <c:v>68207.5</c:v>
                </c:pt>
                <c:pt idx="136416">
                  <c:v>68208</c:v>
                </c:pt>
                <c:pt idx="136417">
                  <c:v>68208.5</c:v>
                </c:pt>
                <c:pt idx="136418">
                  <c:v>68209</c:v>
                </c:pt>
                <c:pt idx="136419">
                  <c:v>68209.5</c:v>
                </c:pt>
                <c:pt idx="136420">
                  <c:v>68210</c:v>
                </c:pt>
                <c:pt idx="136421">
                  <c:v>68210.5</c:v>
                </c:pt>
                <c:pt idx="136422">
                  <c:v>68211</c:v>
                </c:pt>
                <c:pt idx="136423">
                  <c:v>68211.5</c:v>
                </c:pt>
                <c:pt idx="136424">
                  <c:v>68212</c:v>
                </c:pt>
                <c:pt idx="136425">
                  <c:v>68212.5</c:v>
                </c:pt>
                <c:pt idx="136426">
                  <c:v>68213</c:v>
                </c:pt>
                <c:pt idx="136427">
                  <c:v>68213.5</c:v>
                </c:pt>
                <c:pt idx="136428">
                  <c:v>68214</c:v>
                </c:pt>
                <c:pt idx="136429">
                  <c:v>68214.5</c:v>
                </c:pt>
                <c:pt idx="136430">
                  <c:v>68215</c:v>
                </c:pt>
                <c:pt idx="136431">
                  <c:v>68215.5</c:v>
                </c:pt>
                <c:pt idx="136432">
                  <c:v>68216</c:v>
                </c:pt>
                <c:pt idx="136433">
                  <c:v>68216.5</c:v>
                </c:pt>
                <c:pt idx="136434">
                  <c:v>68217</c:v>
                </c:pt>
                <c:pt idx="136435">
                  <c:v>68217.5</c:v>
                </c:pt>
                <c:pt idx="136436">
                  <c:v>68218</c:v>
                </c:pt>
                <c:pt idx="136437">
                  <c:v>68218.5</c:v>
                </c:pt>
                <c:pt idx="136438">
                  <c:v>68219</c:v>
                </c:pt>
                <c:pt idx="136439">
                  <c:v>68219.5</c:v>
                </c:pt>
                <c:pt idx="136440">
                  <c:v>68220</c:v>
                </c:pt>
                <c:pt idx="136441">
                  <c:v>68220.5</c:v>
                </c:pt>
                <c:pt idx="136442">
                  <c:v>68221</c:v>
                </c:pt>
                <c:pt idx="136443">
                  <c:v>68221.5</c:v>
                </c:pt>
                <c:pt idx="136444">
                  <c:v>68222</c:v>
                </c:pt>
                <c:pt idx="136445">
                  <c:v>68222.5</c:v>
                </c:pt>
                <c:pt idx="136446">
                  <c:v>68223</c:v>
                </c:pt>
                <c:pt idx="136447">
                  <c:v>68223.5</c:v>
                </c:pt>
                <c:pt idx="136448">
                  <c:v>68224</c:v>
                </c:pt>
                <c:pt idx="136449">
                  <c:v>68224.5</c:v>
                </c:pt>
                <c:pt idx="136450">
                  <c:v>68225</c:v>
                </c:pt>
                <c:pt idx="136451">
                  <c:v>68225.5</c:v>
                </c:pt>
                <c:pt idx="136452">
                  <c:v>68226</c:v>
                </c:pt>
                <c:pt idx="136453">
                  <c:v>68226.5</c:v>
                </c:pt>
                <c:pt idx="136454">
                  <c:v>68227</c:v>
                </c:pt>
                <c:pt idx="136455">
                  <c:v>68227.5</c:v>
                </c:pt>
                <c:pt idx="136456">
                  <c:v>68228</c:v>
                </c:pt>
                <c:pt idx="136457">
                  <c:v>68228.5</c:v>
                </c:pt>
                <c:pt idx="136458">
                  <c:v>68229</c:v>
                </c:pt>
                <c:pt idx="136459">
                  <c:v>68229.5</c:v>
                </c:pt>
                <c:pt idx="136460">
                  <c:v>68230</c:v>
                </c:pt>
                <c:pt idx="136461">
                  <c:v>68230.5</c:v>
                </c:pt>
                <c:pt idx="136462">
                  <c:v>68231</c:v>
                </c:pt>
                <c:pt idx="136463">
                  <c:v>68231.5</c:v>
                </c:pt>
                <c:pt idx="136464">
                  <c:v>68232</c:v>
                </c:pt>
                <c:pt idx="136465">
                  <c:v>68232.5</c:v>
                </c:pt>
                <c:pt idx="136466">
                  <c:v>68233</c:v>
                </c:pt>
                <c:pt idx="136467">
                  <c:v>68233.5</c:v>
                </c:pt>
                <c:pt idx="136468">
                  <c:v>68234</c:v>
                </c:pt>
                <c:pt idx="136469">
                  <c:v>68234.5</c:v>
                </c:pt>
                <c:pt idx="136470">
                  <c:v>68235</c:v>
                </c:pt>
                <c:pt idx="136471">
                  <c:v>68235.5</c:v>
                </c:pt>
                <c:pt idx="136472">
                  <c:v>68236</c:v>
                </c:pt>
                <c:pt idx="136473">
                  <c:v>68236.5</c:v>
                </c:pt>
                <c:pt idx="136474">
                  <c:v>68237</c:v>
                </c:pt>
                <c:pt idx="136475">
                  <c:v>68237.5</c:v>
                </c:pt>
                <c:pt idx="136476">
                  <c:v>68238</c:v>
                </c:pt>
                <c:pt idx="136477">
                  <c:v>68238.5</c:v>
                </c:pt>
                <c:pt idx="136478">
                  <c:v>68239</c:v>
                </c:pt>
                <c:pt idx="136479">
                  <c:v>68239.5</c:v>
                </c:pt>
                <c:pt idx="136480">
                  <c:v>68240</c:v>
                </c:pt>
                <c:pt idx="136481">
                  <c:v>68240.5</c:v>
                </c:pt>
                <c:pt idx="136482">
                  <c:v>68241</c:v>
                </c:pt>
                <c:pt idx="136483">
                  <c:v>68241.5</c:v>
                </c:pt>
                <c:pt idx="136484">
                  <c:v>68242</c:v>
                </c:pt>
                <c:pt idx="136485">
                  <c:v>68242.5</c:v>
                </c:pt>
                <c:pt idx="136486">
                  <c:v>68243</c:v>
                </c:pt>
                <c:pt idx="136487">
                  <c:v>68243.5</c:v>
                </c:pt>
                <c:pt idx="136488">
                  <c:v>68244</c:v>
                </c:pt>
                <c:pt idx="136489">
                  <c:v>68244.5</c:v>
                </c:pt>
                <c:pt idx="136490">
                  <c:v>68245</c:v>
                </c:pt>
                <c:pt idx="136491">
                  <c:v>68245.5</c:v>
                </c:pt>
                <c:pt idx="136492">
                  <c:v>68246</c:v>
                </c:pt>
                <c:pt idx="136493">
                  <c:v>68246.5</c:v>
                </c:pt>
                <c:pt idx="136494">
                  <c:v>68247</c:v>
                </c:pt>
                <c:pt idx="136495">
                  <c:v>68247.5</c:v>
                </c:pt>
                <c:pt idx="136496">
                  <c:v>68248</c:v>
                </c:pt>
                <c:pt idx="136497">
                  <c:v>68248.5</c:v>
                </c:pt>
                <c:pt idx="136498">
                  <c:v>68249</c:v>
                </c:pt>
                <c:pt idx="136499">
                  <c:v>68249.5</c:v>
                </c:pt>
                <c:pt idx="136500">
                  <c:v>68250</c:v>
                </c:pt>
                <c:pt idx="136501">
                  <c:v>68250.5</c:v>
                </c:pt>
                <c:pt idx="136502">
                  <c:v>68251</c:v>
                </c:pt>
                <c:pt idx="136503">
                  <c:v>68251.5</c:v>
                </c:pt>
                <c:pt idx="136504">
                  <c:v>68252</c:v>
                </c:pt>
                <c:pt idx="136505">
                  <c:v>68252.5</c:v>
                </c:pt>
                <c:pt idx="136506">
                  <c:v>68253</c:v>
                </c:pt>
                <c:pt idx="136507">
                  <c:v>68253.5</c:v>
                </c:pt>
                <c:pt idx="136508">
                  <c:v>68254</c:v>
                </c:pt>
                <c:pt idx="136509">
                  <c:v>68254.5</c:v>
                </c:pt>
                <c:pt idx="136510">
                  <c:v>68255</c:v>
                </c:pt>
                <c:pt idx="136511">
                  <c:v>68255.5</c:v>
                </c:pt>
                <c:pt idx="136512">
                  <c:v>68256</c:v>
                </c:pt>
                <c:pt idx="136513">
                  <c:v>68256.5</c:v>
                </c:pt>
                <c:pt idx="136514">
                  <c:v>68257</c:v>
                </c:pt>
                <c:pt idx="136515">
                  <c:v>68257.5</c:v>
                </c:pt>
                <c:pt idx="136516">
                  <c:v>68258</c:v>
                </c:pt>
                <c:pt idx="136517">
                  <c:v>68258.5</c:v>
                </c:pt>
                <c:pt idx="136518">
                  <c:v>68259</c:v>
                </c:pt>
                <c:pt idx="136519">
                  <c:v>68259.5</c:v>
                </c:pt>
                <c:pt idx="136520">
                  <c:v>68260</c:v>
                </c:pt>
                <c:pt idx="136521">
                  <c:v>68260.5</c:v>
                </c:pt>
                <c:pt idx="136522">
                  <c:v>68261</c:v>
                </c:pt>
                <c:pt idx="136523">
                  <c:v>68261.5</c:v>
                </c:pt>
                <c:pt idx="136524">
                  <c:v>68262</c:v>
                </c:pt>
                <c:pt idx="136525">
                  <c:v>68262.5</c:v>
                </c:pt>
                <c:pt idx="136526">
                  <c:v>68263</c:v>
                </c:pt>
                <c:pt idx="136527">
                  <c:v>68263.5</c:v>
                </c:pt>
                <c:pt idx="136528">
                  <c:v>68264</c:v>
                </c:pt>
                <c:pt idx="136529">
                  <c:v>68264.5</c:v>
                </c:pt>
                <c:pt idx="136530">
                  <c:v>68265</c:v>
                </c:pt>
                <c:pt idx="136531">
                  <c:v>68265.5</c:v>
                </c:pt>
                <c:pt idx="136532">
                  <c:v>68266</c:v>
                </c:pt>
                <c:pt idx="136533">
                  <c:v>68266.5</c:v>
                </c:pt>
                <c:pt idx="136534">
                  <c:v>68267</c:v>
                </c:pt>
                <c:pt idx="136535">
                  <c:v>68267.5</c:v>
                </c:pt>
                <c:pt idx="136536">
                  <c:v>68268</c:v>
                </c:pt>
                <c:pt idx="136537">
                  <c:v>68268.5</c:v>
                </c:pt>
                <c:pt idx="136538">
                  <c:v>68269</c:v>
                </c:pt>
                <c:pt idx="136539">
                  <c:v>68269.5</c:v>
                </c:pt>
                <c:pt idx="136540">
                  <c:v>68270</c:v>
                </c:pt>
                <c:pt idx="136541">
                  <c:v>68270.5</c:v>
                </c:pt>
                <c:pt idx="136542">
                  <c:v>68271</c:v>
                </c:pt>
                <c:pt idx="136543">
                  <c:v>68271.5</c:v>
                </c:pt>
                <c:pt idx="136544">
                  <c:v>68272</c:v>
                </c:pt>
                <c:pt idx="136545">
                  <c:v>68272.5</c:v>
                </c:pt>
                <c:pt idx="136546">
                  <c:v>68273</c:v>
                </c:pt>
                <c:pt idx="136547">
                  <c:v>68273.5</c:v>
                </c:pt>
                <c:pt idx="136548">
                  <c:v>68274</c:v>
                </c:pt>
                <c:pt idx="136549">
                  <c:v>68274.5</c:v>
                </c:pt>
                <c:pt idx="136550">
                  <c:v>68275</c:v>
                </c:pt>
                <c:pt idx="136551">
                  <c:v>68275.5</c:v>
                </c:pt>
                <c:pt idx="136552">
                  <c:v>68276</c:v>
                </c:pt>
                <c:pt idx="136553">
                  <c:v>68276.5</c:v>
                </c:pt>
                <c:pt idx="136554">
                  <c:v>68277</c:v>
                </c:pt>
                <c:pt idx="136555">
                  <c:v>68277.5</c:v>
                </c:pt>
                <c:pt idx="136556">
                  <c:v>68278</c:v>
                </c:pt>
                <c:pt idx="136557">
                  <c:v>68278.5</c:v>
                </c:pt>
                <c:pt idx="136558">
                  <c:v>68279</c:v>
                </c:pt>
                <c:pt idx="136559">
                  <c:v>68279.5</c:v>
                </c:pt>
                <c:pt idx="136560">
                  <c:v>68280</c:v>
                </c:pt>
                <c:pt idx="136561">
                  <c:v>68280.5</c:v>
                </c:pt>
                <c:pt idx="136562">
                  <c:v>68281</c:v>
                </c:pt>
                <c:pt idx="136563">
                  <c:v>68281.5</c:v>
                </c:pt>
                <c:pt idx="136564">
                  <c:v>68282</c:v>
                </c:pt>
                <c:pt idx="136565">
                  <c:v>68282.5</c:v>
                </c:pt>
                <c:pt idx="136566">
                  <c:v>68283</c:v>
                </c:pt>
                <c:pt idx="136567">
                  <c:v>68283.5</c:v>
                </c:pt>
                <c:pt idx="136568">
                  <c:v>68284</c:v>
                </c:pt>
                <c:pt idx="136569">
                  <c:v>68284.5</c:v>
                </c:pt>
                <c:pt idx="136570">
                  <c:v>68285</c:v>
                </c:pt>
                <c:pt idx="136571">
                  <c:v>68285.5</c:v>
                </c:pt>
                <c:pt idx="136572">
                  <c:v>68286</c:v>
                </c:pt>
                <c:pt idx="136573">
                  <c:v>68286.5</c:v>
                </c:pt>
                <c:pt idx="136574">
                  <c:v>68287</c:v>
                </c:pt>
                <c:pt idx="136575">
                  <c:v>68287.5</c:v>
                </c:pt>
                <c:pt idx="136576">
                  <c:v>68288</c:v>
                </c:pt>
                <c:pt idx="136577">
                  <c:v>68288.5</c:v>
                </c:pt>
                <c:pt idx="136578">
                  <c:v>68289</c:v>
                </c:pt>
                <c:pt idx="136579">
                  <c:v>68289.5</c:v>
                </c:pt>
                <c:pt idx="136580">
                  <c:v>68290</c:v>
                </c:pt>
                <c:pt idx="136581">
                  <c:v>68290.5</c:v>
                </c:pt>
                <c:pt idx="136582">
                  <c:v>68291</c:v>
                </c:pt>
                <c:pt idx="136583">
                  <c:v>68291.5</c:v>
                </c:pt>
                <c:pt idx="136584">
                  <c:v>68292</c:v>
                </c:pt>
                <c:pt idx="136585">
                  <c:v>68292.5</c:v>
                </c:pt>
                <c:pt idx="136586">
                  <c:v>68293</c:v>
                </c:pt>
                <c:pt idx="136587">
                  <c:v>68293.5</c:v>
                </c:pt>
                <c:pt idx="136588">
                  <c:v>68294</c:v>
                </c:pt>
                <c:pt idx="136589">
                  <c:v>68294.5</c:v>
                </c:pt>
                <c:pt idx="136590">
                  <c:v>68295</c:v>
                </c:pt>
                <c:pt idx="136591">
                  <c:v>68295.5</c:v>
                </c:pt>
                <c:pt idx="136592">
                  <c:v>68296</c:v>
                </c:pt>
                <c:pt idx="136593">
                  <c:v>68296.5</c:v>
                </c:pt>
                <c:pt idx="136594">
                  <c:v>68297</c:v>
                </c:pt>
                <c:pt idx="136595">
                  <c:v>68297.5</c:v>
                </c:pt>
                <c:pt idx="136596">
                  <c:v>68298</c:v>
                </c:pt>
                <c:pt idx="136597">
                  <c:v>68298.5</c:v>
                </c:pt>
                <c:pt idx="136598">
                  <c:v>68299</c:v>
                </c:pt>
                <c:pt idx="136599">
                  <c:v>68299.5</c:v>
                </c:pt>
                <c:pt idx="136600">
                  <c:v>68300</c:v>
                </c:pt>
                <c:pt idx="136601">
                  <c:v>68300.5</c:v>
                </c:pt>
                <c:pt idx="136602">
                  <c:v>68301</c:v>
                </c:pt>
                <c:pt idx="136603">
                  <c:v>68301.5</c:v>
                </c:pt>
                <c:pt idx="136604">
                  <c:v>68302</c:v>
                </c:pt>
                <c:pt idx="136605">
                  <c:v>68302.5</c:v>
                </c:pt>
                <c:pt idx="136606">
                  <c:v>68303</c:v>
                </c:pt>
                <c:pt idx="136607">
                  <c:v>68303.5</c:v>
                </c:pt>
                <c:pt idx="136608">
                  <c:v>68304</c:v>
                </c:pt>
                <c:pt idx="136609">
                  <c:v>68304.5</c:v>
                </c:pt>
                <c:pt idx="136610">
                  <c:v>68305</c:v>
                </c:pt>
                <c:pt idx="136611">
                  <c:v>68305.5</c:v>
                </c:pt>
                <c:pt idx="136612">
                  <c:v>68306</c:v>
                </c:pt>
                <c:pt idx="136613">
                  <c:v>68306.5</c:v>
                </c:pt>
                <c:pt idx="136614">
                  <c:v>68307</c:v>
                </c:pt>
                <c:pt idx="136615">
                  <c:v>68307.5</c:v>
                </c:pt>
                <c:pt idx="136616">
                  <c:v>68308</c:v>
                </c:pt>
                <c:pt idx="136617">
                  <c:v>68308.5</c:v>
                </c:pt>
                <c:pt idx="136618">
                  <c:v>68309</c:v>
                </c:pt>
                <c:pt idx="136619">
                  <c:v>68309.5</c:v>
                </c:pt>
                <c:pt idx="136620">
                  <c:v>68310</c:v>
                </c:pt>
                <c:pt idx="136621">
                  <c:v>68310.5</c:v>
                </c:pt>
                <c:pt idx="136622">
                  <c:v>68311</c:v>
                </c:pt>
                <c:pt idx="136623">
                  <c:v>68311.5</c:v>
                </c:pt>
                <c:pt idx="136624">
                  <c:v>68312</c:v>
                </c:pt>
                <c:pt idx="136625">
                  <c:v>68312.5</c:v>
                </c:pt>
                <c:pt idx="136626">
                  <c:v>68313</c:v>
                </c:pt>
                <c:pt idx="136627">
                  <c:v>68313.5</c:v>
                </c:pt>
                <c:pt idx="136628">
                  <c:v>68314</c:v>
                </c:pt>
                <c:pt idx="136629">
                  <c:v>68314.5</c:v>
                </c:pt>
                <c:pt idx="136630">
                  <c:v>68315</c:v>
                </c:pt>
                <c:pt idx="136631">
                  <c:v>68315.5</c:v>
                </c:pt>
                <c:pt idx="136632">
                  <c:v>68316</c:v>
                </c:pt>
                <c:pt idx="136633">
                  <c:v>68316.5</c:v>
                </c:pt>
                <c:pt idx="136634">
                  <c:v>68317</c:v>
                </c:pt>
                <c:pt idx="136635">
                  <c:v>68317.5</c:v>
                </c:pt>
                <c:pt idx="136636">
                  <c:v>68318</c:v>
                </c:pt>
                <c:pt idx="136637">
                  <c:v>68318.5</c:v>
                </c:pt>
                <c:pt idx="136638">
                  <c:v>68319</c:v>
                </c:pt>
                <c:pt idx="136639">
                  <c:v>68319.5</c:v>
                </c:pt>
                <c:pt idx="136640">
                  <c:v>68320</c:v>
                </c:pt>
                <c:pt idx="136641">
                  <c:v>68320.5</c:v>
                </c:pt>
                <c:pt idx="136642">
                  <c:v>68321</c:v>
                </c:pt>
                <c:pt idx="136643">
                  <c:v>68321.5</c:v>
                </c:pt>
                <c:pt idx="136644">
                  <c:v>68322</c:v>
                </c:pt>
                <c:pt idx="136645">
                  <c:v>68322.5</c:v>
                </c:pt>
                <c:pt idx="136646">
                  <c:v>68323</c:v>
                </c:pt>
                <c:pt idx="136647">
                  <c:v>68323.5</c:v>
                </c:pt>
                <c:pt idx="136648">
                  <c:v>68324</c:v>
                </c:pt>
                <c:pt idx="136649">
                  <c:v>68324.5</c:v>
                </c:pt>
                <c:pt idx="136650">
                  <c:v>68325</c:v>
                </c:pt>
                <c:pt idx="136651">
                  <c:v>68325.5</c:v>
                </c:pt>
                <c:pt idx="136652">
                  <c:v>68326</c:v>
                </c:pt>
                <c:pt idx="136653">
                  <c:v>68326.5</c:v>
                </c:pt>
                <c:pt idx="136654">
                  <c:v>68327</c:v>
                </c:pt>
                <c:pt idx="136655">
                  <c:v>68327.5</c:v>
                </c:pt>
                <c:pt idx="136656">
                  <c:v>68328</c:v>
                </c:pt>
                <c:pt idx="136657">
                  <c:v>68328.5</c:v>
                </c:pt>
                <c:pt idx="136658">
                  <c:v>68329</c:v>
                </c:pt>
                <c:pt idx="136659">
                  <c:v>68329.5</c:v>
                </c:pt>
                <c:pt idx="136660">
                  <c:v>68330</c:v>
                </c:pt>
                <c:pt idx="136661">
                  <c:v>68330.5</c:v>
                </c:pt>
                <c:pt idx="136662">
                  <c:v>68331</c:v>
                </c:pt>
                <c:pt idx="136663">
                  <c:v>68331.5</c:v>
                </c:pt>
                <c:pt idx="136664">
                  <c:v>68332</c:v>
                </c:pt>
                <c:pt idx="136665">
                  <c:v>68332.5</c:v>
                </c:pt>
                <c:pt idx="136666">
                  <c:v>68333</c:v>
                </c:pt>
                <c:pt idx="136667">
                  <c:v>68333.5</c:v>
                </c:pt>
                <c:pt idx="136668">
                  <c:v>68334</c:v>
                </c:pt>
                <c:pt idx="136669">
                  <c:v>68334.5</c:v>
                </c:pt>
                <c:pt idx="136670">
                  <c:v>68335</c:v>
                </c:pt>
                <c:pt idx="136671">
                  <c:v>68335.5</c:v>
                </c:pt>
                <c:pt idx="136672">
                  <c:v>68336</c:v>
                </c:pt>
                <c:pt idx="136673">
                  <c:v>68336.5</c:v>
                </c:pt>
                <c:pt idx="136674">
                  <c:v>68337</c:v>
                </c:pt>
                <c:pt idx="136675">
                  <c:v>68337.5</c:v>
                </c:pt>
                <c:pt idx="136676">
                  <c:v>68338</c:v>
                </c:pt>
                <c:pt idx="136677">
                  <c:v>68338.5</c:v>
                </c:pt>
                <c:pt idx="136678">
                  <c:v>68339</c:v>
                </c:pt>
                <c:pt idx="136679">
                  <c:v>68339.5</c:v>
                </c:pt>
                <c:pt idx="136680">
                  <c:v>68340</c:v>
                </c:pt>
                <c:pt idx="136681">
                  <c:v>68340.5</c:v>
                </c:pt>
                <c:pt idx="136682">
                  <c:v>68341</c:v>
                </c:pt>
                <c:pt idx="136683">
                  <c:v>68341.5</c:v>
                </c:pt>
                <c:pt idx="136684">
                  <c:v>68342</c:v>
                </c:pt>
                <c:pt idx="136685">
                  <c:v>68342.5</c:v>
                </c:pt>
                <c:pt idx="136686">
                  <c:v>68343</c:v>
                </c:pt>
                <c:pt idx="136687">
                  <c:v>68343.5</c:v>
                </c:pt>
                <c:pt idx="136688">
                  <c:v>68344</c:v>
                </c:pt>
                <c:pt idx="136689">
                  <c:v>68344.5</c:v>
                </c:pt>
                <c:pt idx="136690">
                  <c:v>68345</c:v>
                </c:pt>
                <c:pt idx="136691">
                  <c:v>68345.5</c:v>
                </c:pt>
                <c:pt idx="136692">
                  <c:v>68346</c:v>
                </c:pt>
                <c:pt idx="136693">
                  <c:v>68346.5</c:v>
                </c:pt>
                <c:pt idx="136694">
                  <c:v>68347</c:v>
                </c:pt>
                <c:pt idx="136695">
                  <c:v>68347.5</c:v>
                </c:pt>
                <c:pt idx="136696">
                  <c:v>68348</c:v>
                </c:pt>
                <c:pt idx="136697">
                  <c:v>68348.5</c:v>
                </c:pt>
                <c:pt idx="136698">
                  <c:v>68349</c:v>
                </c:pt>
                <c:pt idx="136699">
                  <c:v>68349.5</c:v>
                </c:pt>
                <c:pt idx="136700">
                  <c:v>68350</c:v>
                </c:pt>
                <c:pt idx="136701">
                  <c:v>68350.5</c:v>
                </c:pt>
                <c:pt idx="136702">
                  <c:v>68351</c:v>
                </c:pt>
                <c:pt idx="136703">
                  <c:v>68351.5</c:v>
                </c:pt>
                <c:pt idx="136704">
                  <c:v>68352</c:v>
                </c:pt>
                <c:pt idx="136705">
                  <c:v>68352.5</c:v>
                </c:pt>
                <c:pt idx="136706">
                  <c:v>68353</c:v>
                </c:pt>
                <c:pt idx="136707">
                  <c:v>68353.5</c:v>
                </c:pt>
                <c:pt idx="136708">
                  <c:v>68354</c:v>
                </c:pt>
                <c:pt idx="136709">
                  <c:v>68354.5</c:v>
                </c:pt>
                <c:pt idx="136710">
                  <c:v>68355</c:v>
                </c:pt>
                <c:pt idx="136711">
                  <c:v>68355.5</c:v>
                </c:pt>
                <c:pt idx="136712">
                  <c:v>68356</c:v>
                </c:pt>
                <c:pt idx="136713">
                  <c:v>68356.5</c:v>
                </c:pt>
                <c:pt idx="136714">
                  <c:v>68357</c:v>
                </c:pt>
                <c:pt idx="136715">
                  <c:v>68357.5</c:v>
                </c:pt>
                <c:pt idx="136716">
                  <c:v>68358</c:v>
                </c:pt>
                <c:pt idx="136717">
                  <c:v>68358.5</c:v>
                </c:pt>
                <c:pt idx="136718">
                  <c:v>68359</c:v>
                </c:pt>
                <c:pt idx="136719">
                  <c:v>68359.5</c:v>
                </c:pt>
                <c:pt idx="136720">
                  <c:v>68360</c:v>
                </c:pt>
                <c:pt idx="136721">
                  <c:v>68360.5</c:v>
                </c:pt>
                <c:pt idx="136722">
                  <c:v>68361</c:v>
                </c:pt>
                <c:pt idx="136723">
                  <c:v>68361.5</c:v>
                </c:pt>
                <c:pt idx="136724">
                  <c:v>68362</c:v>
                </c:pt>
                <c:pt idx="136725">
                  <c:v>68362.5</c:v>
                </c:pt>
                <c:pt idx="136726">
                  <c:v>68363</c:v>
                </c:pt>
                <c:pt idx="136727">
                  <c:v>68363.5</c:v>
                </c:pt>
                <c:pt idx="136728">
                  <c:v>68364</c:v>
                </c:pt>
                <c:pt idx="136729">
                  <c:v>68364.5</c:v>
                </c:pt>
                <c:pt idx="136730">
                  <c:v>68365</c:v>
                </c:pt>
                <c:pt idx="136731">
                  <c:v>68365.5</c:v>
                </c:pt>
                <c:pt idx="136732">
                  <c:v>68366</c:v>
                </c:pt>
                <c:pt idx="136733">
                  <c:v>68366.5</c:v>
                </c:pt>
                <c:pt idx="136734">
                  <c:v>68367</c:v>
                </c:pt>
                <c:pt idx="136735">
                  <c:v>68367.5</c:v>
                </c:pt>
                <c:pt idx="136736">
                  <c:v>68368</c:v>
                </c:pt>
                <c:pt idx="136737">
                  <c:v>68368.5</c:v>
                </c:pt>
                <c:pt idx="136738">
                  <c:v>68369</c:v>
                </c:pt>
                <c:pt idx="136739">
                  <c:v>68369.5</c:v>
                </c:pt>
                <c:pt idx="136740">
                  <c:v>68370</c:v>
                </c:pt>
                <c:pt idx="136741">
                  <c:v>68370.5</c:v>
                </c:pt>
                <c:pt idx="136742">
                  <c:v>68371</c:v>
                </c:pt>
                <c:pt idx="136743">
                  <c:v>68371.5</c:v>
                </c:pt>
                <c:pt idx="136744">
                  <c:v>68372</c:v>
                </c:pt>
                <c:pt idx="136745">
                  <c:v>68372.5</c:v>
                </c:pt>
                <c:pt idx="136746">
                  <c:v>68373</c:v>
                </c:pt>
                <c:pt idx="136747">
                  <c:v>68373.5</c:v>
                </c:pt>
                <c:pt idx="136748">
                  <c:v>68374</c:v>
                </c:pt>
                <c:pt idx="136749">
                  <c:v>68374.5</c:v>
                </c:pt>
                <c:pt idx="136750">
                  <c:v>68375</c:v>
                </c:pt>
                <c:pt idx="136751">
                  <c:v>68375.5</c:v>
                </c:pt>
                <c:pt idx="136752">
                  <c:v>68376</c:v>
                </c:pt>
                <c:pt idx="136753">
                  <c:v>68376.5</c:v>
                </c:pt>
                <c:pt idx="136754">
                  <c:v>68377</c:v>
                </c:pt>
                <c:pt idx="136755">
                  <c:v>68377.5</c:v>
                </c:pt>
                <c:pt idx="136756">
                  <c:v>68378</c:v>
                </c:pt>
                <c:pt idx="136757">
                  <c:v>68378.5</c:v>
                </c:pt>
                <c:pt idx="136758">
                  <c:v>68379</c:v>
                </c:pt>
                <c:pt idx="136759">
                  <c:v>68379.5</c:v>
                </c:pt>
                <c:pt idx="136760">
                  <c:v>68380</c:v>
                </c:pt>
                <c:pt idx="136761">
                  <c:v>68380.5</c:v>
                </c:pt>
                <c:pt idx="136762">
                  <c:v>68381</c:v>
                </c:pt>
                <c:pt idx="136763">
                  <c:v>68381.5</c:v>
                </c:pt>
                <c:pt idx="136764">
                  <c:v>68382</c:v>
                </c:pt>
                <c:pt idx="136765">
                  <c:v>68382.5</c:v>
                </c:pt>
                <c:pt idx="136766">
                  <c:v>68383</c:v>
                </c:pt>
                <c:pt idx="136767">
                  <c:v>68383.5</c:v>
                </c:pt>
                <c:pt idx="136768">
                  <c:v>68384</c:v>
                </c:pt>
                <c:pt idx="136769">
                  <c:v>68384.5</c:v>
                </c:pt>
                <c:pt idx="136770">
                  <c:v>68385</c:v>
                </c:pt>
                <c:pt idx="136771">
                  <c:v>68385.5</c:v>
                </c:pt>
                <c:pt idx="136772">
                  <c:v>68386</c:v>
                </c:pt>
                <c:pt idx="136773">
                  <c:v>68386.5</c:v>
                </c:pt>
                <c:pt idx="136774">
                  <c:v>68387</c:v>
                </c:pt>
                <c:pt idx="136775">
                  <c:v>68387.5</c:v>
                </c:pt>
                <c:pt idx="136776">
                  <c:v>68388</c:v>
                </c:pt>
                <c:pt idx="136777">
                  <c:v>68388.5</c:v>
                </c:pt>
                <c:pt idx="136778">
                  <c:v>68389</c:v>
                </c:pt>
                <c:pt idx="136779">
                  <c:v>68389.5</c:v>
                </c:pt>
                <c:pt idx="136780">
                  <c:v>68390</c:v>
                </c:pt>
                <c:pt idx="136781">
                  <c:v>68390.5</c:v>
                </c:pt>
                <c:pt idx="136782">
                  <c:v>68391</c:v>
                </c:pt>
                <c:pt idx="136783">
                  <c:v>68391.5</c:v>
                </c:pt>
                <c:pt idx="136784">
                  <c:v>68392</c:v>
                </c:pt>
                <c:pt idx="136785">
                  <c:v>68392.5</c:v>
                </c:pt>
                <c:pt idx="136786">
                  <c:v>68393</c:v>
                </c:pt>
                <c:pt idx="136787">
                  <c:v>68393.5</c:v>
                </c:pt>
                <c:pt idx="136788">
                  <c:v>68394</c:v>
                </c:pt>
                <c:pt idx="136789">
                  <c:v>68394.5</c:v>
                </c:pt>
                <c:pt idx="136790">
                  <c:v>68395</c:v>
                </c:pt>
                <c:pt idx="136791">
                  <c:v>68395.5</c:v>
                </c:pt>
                <c:pt idx="136792">
                  <c:v>68396</c:v>
                </c:pt>
                <c:pt idx="136793">
                  <c:v>68396.5</c:v>
                </c:pt>
                <c:pt idx="136794">
                  <c:v>68397</c:v>
                </c:pt>
                <c:pt idx="136795">
                  <c:v>68397.5</c:v>
                </c:pt>
                <c:pt idx="136796">
                  <c:v>68398</c:v>
                </c:pt>
                <c:pt idx="136797">
                  <c:v>68398.5</c:v>
                </c:pt>
                <c:pt idx="136798">
                  <c:v>68399</c:v>
                </c:pt>
                <c:pt idx="136799">
                  <c:v>68399.5</c:v>
                </c:pt>
                <c:pt idx="136800">
                  <c:v>68400</c:v>
                </c:pt>
                <c:pt idx="136801">
                  <c:v>68400.5</c:v>
                </c:pt>
                <c:pt idx="136802">
                  <c:v>68401</c:v>
                </c:pt>
                <c:pt idx="136803">
                  <c:v>68401.5</c:v>
                </c:pt>
                <c:pt idx="136804">
                  <c:v>68402</c:v>
                </c:pt>
                <c:pt idx="136805">
                  <c:v>68402.5</c:v>
                </c:pt>
                <c:pt idx="136806">
                  <c:v>68403</c:v>
                </c:pt>
                <c:pt idx="136807">
                  <c:v>68403.5</c:v>
                </c:pt>
                <c:pt idx="136808">
                  <c:v>68404</c:v>
                </c:pt>
                <c:pt idx="136809">
                  <c:v>68404.5</c:v>
                </c:pt>
                <c:pt idx="136810">
                  <c:v>68405</c:v>
                </c:pt>
                <c:pt idx="136811">
                  <c:v>68405.5</c:v>
                </c:pt>
                <c:pt idx="136812">
                  <c:v>68406</c:v>
                </c:pt>
                <c:pt idx="136813">
                  <c:v>68406.5</c:v>
                </c:pt>
                <c:pt idx="136814">
                  <c:v>68407</c:v>
                </c:pt>
                <c:pt idx="136815">
                  <c:v>68407.5</c:v>
                </c:pt>
                <c:pt idx="136816">
                  <c:v>68408</c:v>
                </c:pt>
                <c:pt idx="136817">
                  <c:v>68408.5</c:v>
                </c:pt>
                <c:pt idx="136818">
                  <c:v>68409</c:v>
                </c:pt>
                <c:pt idx="136819">
                  <c:v>68409.5</c:v>
                </c:pt>
                <c:pt idx="136820">
                  <c:v>68410</c:v>
                </c:pt>
                <c:pt idx="136821">
                  <c:v>68410.5</c:v>
                </c:pt>
                <c:pt idx="136822">
                  <c:v>68411</c:v>
                </c:pt>
                <c:pt idx="136823">
                  <c:v>68411.5</c:v>
                </c:pt>
                <c:pt idx="136824">
                  <c:v>68412</c:v>
                </c:pt>
                <c:pt idx="136825">
                  <c:v>68412.5</c:v>
                </c:pt>
                <c:pt idx="136826">
                  <c:v>68413</c:v>
                </c:pt>
                <c:pt idx="136827">
                  <c:v>68413.5</c:v>
                </c:pt>
                <c:pt idx="136828">
                  <c:v>68414</c:v>
                </c:pt>
                <c:pt idx="136829">
                  <c:v>68414.5</c:v>
                </c:pt>
                <c:pt idx="136830">
                  <c:v>68415</c:v>
                </c:pt>
                <c:pt idx="136831">
                  <c:v>68415.5</c:v>
                </c:pt>
                <c:pt idx="136832">
                  <c:v>68416</c:v>
                </c:pt>
                <c:pt idx="136833">
                  <c:v>68416.5</c:v>
                </c:pt>
                <c:pt idx="136834">
                  <c:v>68417</c:v>
                </c:pt>
                <c:pt idx="136835">
                  <c:v>68417.5</c:v>
                </c:pt>
                <c:pt idx="136836">
                  <c:v>68418</c:v>
                </c:pt>
                <c:pt idx="136837">
                  <c:v>68418.5</c:v>
                </c:pt>
                <c:pt idx="136838">
                  <c:v>68419</c:v>
                </c:pt>
                <c:pt idx="136839">
                  <c:v>68419.5</c:v>
                </c:pt>
                <c:pt idx="136840">
                  <c:v>68420</c:v>
                </c:pt>
                <c:pt idx="136841">
                  <c:v>68420.5</c:v>
                </c:pt>
                <c:pt idx="136842">
                  <c:v>68421</c:v>
                </c:pt>
                <c:pt idx="136843">
                  <c:v>68421.5</c:v>
                </c:pt>
                <c:pt idx="136844">
                  <c:v>68422</c:v>
                </c:pt>
                <c:pt idx="136845">
                  <c:v>68422.5</c:v>
                </c:pt>
                <c:pt idx="136846">
                  <c:v>68423</c:v>
                </c:pt>
                <c:pt idx="136847">
                  <c:v>68423.5</c:v>
                </c:pt>
                <c:pt idx="136848">
                  <c:v>68424</c:v>
                </c:pt>
                <c:pt idx="136849">
                  <c:v>68424.5</c:v>
                </c:pt>
                <c:pt idx="136850">
                  <c:v>68425</c:v>
                </c:pt>
                <c:pt idx="136851">
                  <c:v>68425.5</c:v>
                </c:pt>
                <c:pt idx="136852">
                  <c:v>68426</c:v>
                </c:pt>
                <c:pt idx="136853">
                  <c:v>68426.5</c:v>
                </c:pt>
                <c:pt idx="136854">
                  <c:v>68427</c:v>
                </c:pt>
                <c:pt idx="136855">
                  <c:v>68427.5</c:v>
                </c:pt>
                <c:pt idx="136856">
                  <c:v>68428</c:v>
                </c:pt>
                <c:pt idx="136857">
                  <c:v>68428.5</c:v>
                </c:pt>
                <c:pt idx="136858">
                  <c:v>68429</c:v>
                </c:pt>
                <c:pt idx="136859">
                  <c:v>68429.5</c:v>
                </c:pt>
                <c:pt idx="136860">
                  <c:v>68430</c:v>
                </c:pt>
                <c:pt idx="136861">
                  <c:v>68430.5</c:v>
                </c:pt>
                <c:pt idx="136862">
                  <c:v>68431</c:v>
                </c:pt>
                <c:pt idx="136863">
                  <c:v>68431.5</c:v>
                </c:pt>
                <c:pt idx="136864">
                  <c:v>68432</c:v>
                </c:pt>
                <c:pt idx="136865">
                  <c:v>68432.5</c:v>
                </c:pt>
                <c:pt idx="136866">
                  <c:v>68433</c:v>
                </c:pt>
                <c:pt idx="136867">
                  <c:v>68433.5</c:v>
                </c:pt>
                <c:pt idx="136868">
                  <c:v>68434</c:v>
                </c:pt>
                <c:pt idx="136869">
                  <c:v>68434.5</c:v>
                </c:pt>
                <c:pt idx="136870">
                  <c:v>68435</c:v>
                </c:pt>
                <c:pt idx="136871">
                  <c:v>68435.5</c:v>
                </c:pt>
                <c:pt idx="136872">
                  <c:v>68436</c:v>
                </c:pt>
                <c:pt idx="136873">
                  <c:v>68436.5</c:v>
                </c:pt>
                <c:pt idx="136874">
                  <c:v>68437</c:v>
                </c:pt>
                <c:pt idx="136875">
                  <c:v>68437.5</c:v>
                </c:pt>
                <c:pt idx="136876">
                  <c:v>68438</c:v>
                </c:pt>
                <c:pt idx="136877">
                  <c:v>68438.5</c:v>
                </c:pt>
                <c:pt idx="136878">
                  <c:v>68439</c:v>
                </c:pt>
                <c:pt idx="136879">
                  <c:v>68439.5</c:v>
                </c:pt>
                <c:pt idx="136880">
                  <c:v>68440</c:v>
                </c:pt>
                <c:pt idx="136881">
                  <c:v>68440.5</c:v>
                </c:pt>
                <c:pt idx="136882">
                  <c:v>68441</c:v>
                </c:pt>
                <c:pt idx="136883">
                  <c:v>68441.5</c:v>
                </c:pt>
                <c:pt idx="136884">
                  <c:v>68442</c:v>
                </c:pt>
                <c:pt idx="136885">
                  <c:v>68442.5</c:v>
                </c:pt>
                <c:pt idx="136886">
                  <c:v>68443</c:v>
                </c:pt>
                <c:pt idx="136887">
                  <c:v>68443.5</c:v>
                </c:pt>
                <c:pt idx="136888">
                  <c:v>68444</c:v>
                </c:pt>
                <c:pt idx="136889">
                  <c:v>68444.5</c:v>
                </c:pt>
                <c:pt idx="136890">
                  <c:v>68445</c:v>
                </c:pt>
                <c:pt idx="136891">
                  <c:v>68445.5</c:v>
                </c:pt>
                <c:pt idx="136892">
                  <c:v>68446</c:v>
                </c:pt>
                <c:pt idx="136893">
                  <c:v>68446.5</c:v>
                </c:pt>
                <c:pt idx="136894">
                  <c:v>68447</c:v>
                </c:pt>
                <c:pt idx="136895">
                  <c:v>68447.5</c:v>
                </c:pt>
                <c:pt idx="136896">
                  <c:v>68448</c:v>
                </c:pt>
                <c:pt idx="136897">
                  <c:v>68448.5</c:v>
                </c:pt>
                <c:pt idx="136898">
                  <c:v>68449</c:v>
                </c:pt>
                <c:pt idx="136899">
                  <c:v>68449.5</c:v>
                </c:pt>
                <c:pt idx="136900">
                  <c:v>68450</c:v>
                </c:pt>
                <c:pt idx="136901">
                  <c:v>68450.5</c:v>
                </c:pt>
                <c:pt idx="136902">
                  <c:v>68451</c:v>
                </c:pt>
                <c:pt idx="136903">
                  <c:v>68451.5</c:v>
                </c:pt>
                <c:pt idx="136904">
                  <c:v>68452</c:v>
                </c:pt>
                <c:pt idx="136905">
                  <c:v>68452.5</c:v>
                </c:pt>
                <c:pt idx="136906">
                  <c:v>68453</c:v>
                </c:pt>
                <c:pt idx="136907">
                  <c:v>68453.5</c:v>
                </c:pt>
                <c:pt idx="136908">
                  <c:v>68454</c:v>
                </c:pt>
                <c:pt idx="136909">
                  <c:v>68454.5</c:v>
                </c:pt>
                <c:pt idx="136910">
                  <c:v>68455</c:v>
                </c:pt>
                <c:pt idx="136911">
                  <c:v>68455.5</c:v>
                </c:pt>
                <c:pt idx="136912">
                  <c:v>68456</c:v>
                </c:pt>
                <c:pt idx="136913">
                  <c:v>68456.5</c:v>
                </c:pt>
                <c:pt idx="136914">
                  <c:v>68457</c:v>
                </c:pt>
                <c:pt idx="136915">
                  <c:v>68457.5</c:v>
                </c:pt>
                <c:pt idx="136916">
                  <c:v>68458</c:v>
                </c:pt>
                <c:pt idx="136917">
                  <c:v>68458.5</c:v>
                </c:pt>
                <c:pt idx="136918">
                  <c:v>68459</c:v>
                </c:pt>
                <c:pt idx="136919">
                  <c:v>68459.5</c:v>
                </c:pt>
                <c:pt idx="136920">
                  <c:v>68460</c:v>
                </c:pt>
                <c:pt idx="136921">
                  <c:v>68460.5</c:v>
                </c:pt>
                <c:pt idx="136922">
                  <c:v>68461</c:v>
                </c:pt>
                <c:pt idx="136923">
                  <c:v>68461.5</c:v>
                </c:pt>
                <c:pt idx="136924">
                  <c:v>68462</c:v>
                </c:pt>
                <c:pt idx="136925">
                  <c:v>68462.5</c:v>
                </c:pt>
                <c:pt idx="136926">
                  <c:v>68463</c:v>
                </c:pt>
                <c:pt idx="136927">
                  <c:v>68463.5</c:v>
                </c:pt>
                <c:pt idx="136928">
                  <c:v>68464</c:v>
                </c:pt>
                <c:pt idx="136929">
                  <c:v>68464.5</c:v>
                </c:pt>
                <c:pt idx="136930">
                  <c:v>68465</c:v>
                </c:pt>
                <c:pt idx="136931">
                  <c:v>68465.5</c:v>
                </c:pt>
                <c:pt idx="136932">
                  <c:v>68466</c:v>
                </c:pt>
                <c:pt idx="136933">
                  <c:v>68466.5</c:v>
                </c:pt>
                <c:pt idx="136934">
                  <c:v>68467</c:v>
                </c:pt>
                <c:pt idx="136935">
                  <c:v>68467.5</c:v>
                </c:pt>
                <c:pt idx="136936">
                  <c:v>68468</c:v>
                </c:pt>
                <c:pt idx="136937">
                  <c:v>68468.5</c:v>
                </c:pt>
                <c:pt idx="136938">
                  <c:v>68469</c:v>
                </c:pt>
                <c:pt idx="136939">
                  <c:v>68469.5</c:v>
                </c:pt>
                <c:pt idx="136940">
                  <c:v>68470</c:v>
                </c:pt>
                <c:pt idx="136941">
                  <c:v>68470.5</c:v>
                </c:pt>
                <c:pt idx="136942">
                  <c:v>68471</c:v>
                </c:pt>
                <c:pt idx="136943">
                  <c:v>68471.5</c:v>
                </c:pt>
                <c:pt idx="136944">
                  <c:v>68472</c:v>
                </c:pt>
                <c:pt idx="136945">
                  <c:v>68472.5</c:v>
                </c:pt>
                <c:pt idx="136946">
                  <c:v>68473</c:v>
                </c:pt>
                <c:pt idx="136947">
                  <c:v>68473.5</c:v>
                </c:pt>
                <c:pt idx="136948">
                  <c:v>68474</c:v>
                </c:pt>
                <c:pt idx="136949">
                  <c:v>68474.5</c:v>
                </c:pt>
                <c:pt idx="136950">
                  <c:v>68475</c:v>
                </c:pt>
                <c:pt idx="136951">
                  <c:v>68475.5</c:v>
                </c:pt>
                <c:pt idx="136952">
                  <c:v>68476</c:v>
                </c:pt>
                <c:pt idx="136953">
                  <c:v>68476.5</c:v>
                </c:pt>
                <c:pt idx="136954">
                  <c:v>68477</c:v>
                </c:pt>
                <c:pt idx="136955">
                  <c:v>68477.5</c:v>
                </c:pt>
                <c:pt idx="136956">
                  <c:v>68478</c:v>
                </c:pt>
                <c:pt idx="136957">
                  <c:v>68478.5</c:v>
                </c:pt>
                <c:pt idx="136958">
                  <c:v>68479</c:v>
                </c:pt>
                <c:pt idx="136959">
                  <c:v>68479.5</c:v>
                </c:pt>
                <c:pt idx="136960">
                  <c:v>68480</c:v>
                </c:pt>
                <c:pt idx="136961">
                  <c:v>68480.5</c:v>
                </c:pt>
                <c:pt idx="136962">
                  <c:v>68481</c:v>
                </c:pt>
                <c:pt idx="136963">
                  <c:v>68481.5</c:v>
                </c:pt>
                <c:pt idx="136964">
                  <c:v>68482</c:v>
                </c:pt>
                <c:pt idx="136965">
                  <c:v>68482.5</c:v>
                </c:pt>
                <c:pt idx="136966">
                  <c:v>68483</c:v>
                </c:pt>
                <c:pt idx="136967">
                  <c:v>68483.5</c:v>
                </c:pt>
                <c:pt idx="136968">
                  <c:v>68484</c:v>
                </c:pt>
                <c:pt idx="136969">
                  <c:v>68484.5</c:v>
                </c:pt>
                <c:pt idx="136970">
                  <c:v>68485</c:v>
                </c:pt>
                <c:pt idx="136971">
                  <c:v>68485.5</c:v>
                </c:pt>
                <c:pt idx="136972">
                  <c:v>68486</c:v>
                </c:pt>
                <c:pt idx="136973">
                  <c:v>68486.5</c:v>
                </c:pt>
                <c:pt idx="136974">
                  <c:v>68487</c:v>
                </c:pt>
                <c:pt idx="136975">
                  <c:v>68487.5</c:v>
                </c:pt>
                <c:pt idx="136976">
                  <c:v>68488</c:v>
                </c:pt>
                <c:pt idx="136977">
                  <c:v>68488.5</c:v>
                </c:pt>
                <c:pt idx="136978">
                  <c:v>68489</c:v>
                </c:pt>
                <c:pt idx="136979">
                  <c:v>68489.5</c:v>
                </c:pt>
                <c:pt idx="136980">
                  <c:v>68490</c:v>
                </c:pt>
                <c:pt idx="136981">
                  <c:v>68490.5</c:v>
                </c:pt>
                <c:pt idx="136982">
                  <c:v>68491</c:v>
                </c:pt>
                <c:pt idx="136983">
                  <c:v>68491.5</c:v>
                </c:pt>
                <c:pt idx="136984">
                  <c:v>68492</c:v>
                </c:pt>
                <c:pt idx="136985">
                  <c:v>68492.5</c:v>
                </c:pt>
                <c:pt idx="136986">
                  <c:v>68493</c:v>
                </c:pt>
                <c:pt idx="136987">
                  <c:v>68493.5</c:v>
                </c:pt>
                <c:pt idx="136988">
                  <c:v>68494</c:v>
                </c:pt>
                <c:pt idx="136989">
                  <c:v>68494.5</c:v>
                </c:pt>
                <c:pt idx="136990">
                  <c:v>68495</c:v>
                </c:pt>
                <c:pt idx="136991">
                  <c:v>68495.5</c:v>
                </c:pt>
                <c:pt idx="136992">
                  <c:v>68496</c:v>
                </c:pt>
                <c:pt idx="136993">
                  <c:v>68496.5</c:v>
                </c:pt>
                <c:pt idx="136994">
                  <c:v>68497</c:v>
                </c:pt>
                <c:pt idx="136995">
                  <c:v>68497.5</c:v>
                </c:pt>
                <c:pt idx="136996">
                  <c:v>68498</c:v>
                </c:pt>
                <c:pt idx="136997">
                  <c:v>68498.5</c:v>
                </c:pt>
                <c:pt idx="136998">
                  <c:v>68499</c:v>
                </c:pt>
                <c:pt idx="136999">
                  <c:v>68499.5</c:v>
                </c:pt>
                <c:pt idx="137000">
                  <c:v>68500</c:v>
                </c:pt>
                <c:pt idx="137001">
                  <c:v>68500.5</c:v>
                </c:pt>
                <c:pt idx="137002">
                  <c:v>68501</c:v>
                </c:pt>
                <c:pt idx="137003">
                  <c:v>68501.5</c:v>
                </c:pt>
                <c:pt idx="137004">
                  <c:v>68502</c:v>
                </c:pt>
                <c:pt idx="137005">
                  <c:v>68502.5</c:v>
                </c:pt>
                <c:pt idx="137006">
                  <c:v>68503</c:v>
                </c:pt>
                <c:pt idx="137007">
                  <c:v>68503.5</c:v>
                </c:pt>
                <c:pt idx="137008">
                  <c:v>68504</c:v>
                </c:pt>
                <c:pt idx="137009">
                  <c:v>68504.5</c:v>
                </c:pt>
                <c:pt idx="137010">
                  <c:v>68505</c:v>
                </c:pt>
                <c:pt idx="137011">
                  <c:v>68505.5</c:v>
                </c:pt>
                <c:pt idx="137012">
                  <c:v>68506</c:v>
                </c:pt>
                <c:pt idx="137013">
                  <c:v>68506.5</c:v>
                </c:pt>
                <c:pt idx="137014">
                  <c:v>68507</c:v>
                </c:pt>
                <c:pt idx="137015">
                  <c:v>68507.5</c:v>
                </c:pt>
                <c:pt idx="137016">
                  <c:v>68508</c:v>
                </c:pt>
                <c:pt idx="137017">
                  <c:v>68508.5</c:v>
                </c:pt>
                <c:pt idx="137018">
                  <c:v>68509</c:v>
                </c:pt>
                <c:pt idx="137019">
                  <c:v>68509.5</c:v>
                </c:pt>
                <c:pt idx="137020">
                  <c:v>68510</c:v>
                </c:pt>
                <c:pt idx="137021">
                  <c:v>68510.5</c:v>
                </c:pt>
                <c:pt idx="137022">
                  <c:v>68511</c:v>
                </c:pt>
                <c:pt idx="137023">
                  <c:v>68511.5</c:v>
                </c:pt>
                <c:pt idx="137024">
                  <c:v>68512</c:v>
                </c:pt>
                <c:pt idx="137025">
                  <c:v>68512.5</c:v>
                </c:pt>
                <c:pt idx="137026">
                  <c:v>68513</c:v>
                </c:pt>
                <c:pt idx="137027">
                  <c:v>68513.5</c:v>
                </c:pt>
                <c:pt idx="137028">
                  <c:v>68514</c:v>
                </c:pt>
                <c:pt idx="137029">
                  <c:v>68514.5</c:v>
                </c:pt>
                <c:pt idx="137030">
                  <c:v>68515</c:v>
                </c:pt>
                <c:pt idx="137031">
                  <c:v>68515.5</c:v>
                </c:pt>
                <c:pt idx="137032">
                  <c:v>68516</c:v>
                </c:pt>
                <c:pt idx="137033">
                  <c:v>68516.5</c:v>
                </c:pt>
                <c:pt idx="137034">
                  <c:v>68517</c:v>
                </c:pt>
                <c:pt idx="137035">
                  <c:v>68517.5</c:v>
                </c:pt>
                <c:pt idx="137036">
                  <c:v>68518</c:v>
                </c:pt>
                <c:pt idx="137037">
                  <c:v>68518.5</c:v>
                </c:pt>
                <c:pt idx="137038">
                  <c:v>68519</c:v>
                </c:pt>
                <c:pt idx="137039">
                  <c:v>68519.5</c:v>
                </c:pt>
                <c:pt idx="137040">
                  <c:v>68520</c:v>
                </c:pt>
                <c:pt idx="137041">
                  <c:v>68520.5</c:v>
                </c:pt>
                <c:pt idx="137042">
                  <c:v>68521</c:v>
                </c:pt>
                <c:pt idx="137043">
                  <c:v>68521.5</c:v>
                </c:pt>
                <c:pt idx="137044">
                  <c:v>68522</c:v>
                </c:pt>
                <c:pt idx="137045">
                  <c:v>68522.5</c:v>
                </c:pt>
                <c:pt idx="137046">
                  <c:v>68523</c:v>
                </c:pt>
                <c:pt idx="137047">
                  <c:v>68523.5</c:v>
                </c:pt>
                <c:pt idx="137048">
                  <c:v>68524</c:v>
                </c:pt>
                <c:pt idx="137049">
                  <c:v>68524.5</c:v>
                </c:pt>
                <c:pt idx="137050">
                  <c:v>68525</c:v>
                </c:pt>
                <c:pt idx="137051">
                  <c:v>68525.5</c:v>
                </c:pt>
                <c:pt idx="137052">
                  <c:v>68526</c:v>
                </c:pt>
                <c:pt idx="137053">
                  <c:v>68526.5</c:v>
                </c:pt>
                <c:pt idx="137054">
                  <c:v>68527</c:v>
                </c:pt>
                <c:pt idx="137055">
                  <c:v>68527.5</c:v>
                </c:pt>
                <c:pt idx="137056">
                  <c:v>68528</c:v>
                </c:pt>
                <c:pt idx="137057">
                  <c:v>68528.5</c:v>
                </c:pt>
                <c:pt idx="137058">
                  <c:v>68529</c:v>
                </c:pt>
                <c:pt idx="137059">
                  <c:v>68529.5</c:v>
                </c:pt>
                <c:pt idx="137060">
                  <c:v>68530</c:v>
                </c:pt>
                <c:pt idx="137061">
                  <c:v>68530.5</c:v>
                </c:pt>
                <c:pt idx="137062">
                  <c:v>68531</c:v>
                </c:pt>
                <c:pt idx="137063">
                  <c:v>68531.5</c:v>
                </c:pt>
                <c:pt idx="137064">
                  <c:v>68532</c:v>
                </c:pt>
                <c:pt idx="137065">
                  <c:v>68532.5</c:v>
                </c:pt>
                <c:pt idx="137066">
                  <c:v>68533</c:v>
                </c:pt>
                <c:pt idx="137067">
                  <c:v>68533.5</c:v>
                </c:pt>
                <c:pt idx="137068">
                  <c:v>68534</c:v>
                </c:pt>
                <c:pt idx="137069">
                  <c:v>68534.5</c:v>
                </c:pt>
                <c:pt idx="137070">
                  <c:v>68535</c:v>
                </c:pt>
                <c:pt idx="137071">
                  <c:v>68535.5</c:v>
                </c:pt>
                <c:pt idx="137072">
                  <c:v>68536</c:v>
                </c:pt>
                <c:pt idx="137073">
                  <c:v>68536.5</c:v>
                </c:pt>
                <c:pt idx="137074">
                  <c:v>68537</c:v>
                </c:pt>
                <c:pt idx="137075">
                  <c:v>68537.5</c:v>
                </c:pt>
                <c:pt idx="137076">
                  <c:v>68538</c:v>
                </c:pt>
                <c:pt idx="137077">
                  <c:v>68538.5</c:v>
                </c:pt>
                <c:pt idx="137078">
                  <c:v>68539</c:v>
                </c:pt>
                <c:pt idx="137079">
                  <c:v>68539.5</c:v>
                </c:pt>
                <c:pt idx="137080">
                  <c:v>68540</c:v>
                </c:pt>
                <c:pt idx="137081">
                  <c:v>68540.5</c:v>
                </c:pt>
                <c:pt idx="137082">
                  <c:v>68541</c:v>
                </c:pt>
                <c:pt idx="137083">
                  <c:v>68541.5</c:v>
                </c:pt>
                <c:pt idx="137084">
                  <c:v>68542</c:v>
                </c:pt>
                <c:pt idx="137085">
                  <c:v>68542.5</c:v>
                </c:pt>
                <c:pt idx="137086">
                  <c:v>68543</c:v>
                </c:pt>
                <c:pt idx="137087">
                  <c:v>68543.5</c:v>
                </c:pt>
                <c:pt idx="137088">
                  <c:v>68544</c:v>
                </c:pt>
                <c:pt idx="137089">
                  <c:v>68544.5</c:v>
                </c:pt>
                <c:pt idx="137090">
                  <c:v>68545</c:v>
                </c:pt>
                <c:pt idx="137091">
                  <c:v>68545.5</c:v>
                </c:pt>
                <c:pt idx="137092">
                  <c:v>68546</c:v>
                </c:pt>
                <c:pt idx="137093">
                  <c:v>68546.5</c:v>
                </c:pt>
                <c:pt idx="137094">
                  <c:v>68547</c:v>
                </c:pt>
                <c:pt idx="137095">
                  <c:v>68547.5</c:v>
                </c:pt>
                <c:pt idx="137096">
                  <c:v>68548</c:v>
                </c:pt>
                <c:pt idx="137097">
                  <c:v>68548.5</c:v>
                </c:pt>
                <c:pt idx="137098">
                  <c:v>68549</c:v>
                </c:pt>
                <c:pt idx="137099">
                  <c:v>68549.5</c:v>
                </c:pt>
                <c:pt idx="137100">
                  <c:v>68550</c:v>
                </c:pt>
                <c:pt idx="137101">
                  <c:v>68550.5</c:v>
                </c:pt>
                <c:pt idx="137102">
                  <c:v>68551</c:v>
                </c:pt>
                <c:pt idx="137103">
                  <c:v>68551.5</c:v>
                </c:pt>
                <c:pt idx="137104">
                  <c:v>68552</c:v>
                </c:pt>
                <c:pt idx="137105">
                  <c:v>68552.5</c:v>
                </c:pt>
                <c:pt idx="137106">
                  <c:v>68553</c:v>
                </c:pt>
                <c:pt idx="137107">
                  <c:v>68553.5</c:v>
                </c:pt>
                <c:pt idx="137108">
                  <c:v>68554</c:v>
                </c:pt>
                <c:pt idx="137109">
                  <c:v>68554.5</c:v>
                </c:pt>
                <c:pt idx="137110">
                  <c:v>68555</c:v>
                </c:pt>
                <c:pt idx="137111">
                  <c:v>68555.5</c:v>
                </c:pt>
                <c:pt idx="137112">
                  <c:v>68556</c:v>
                </c:pt>
                <c:pt idx="137113">
                  <c:v>68556.5</c:v>
                </c:pt>
                <c:pt idx="137114">
                  <c:v>68557</c:v>
                </c:pt>
                <c:pt idx="137115">
                  <c:v>68557.5</c:v>
                </c:pt>
                <c:pt idx="137116">
                  <c:v>68558</c:v>
                </c:pt>
                <c:pt idx="137117">
                  <c:v>68558.5</c:v>
                </c:pt>
                <c:pt idx="137118">
                  <c:v>68559</c:v>
                </c:pt>
                <c:pt idx="137119">
                  <c:v>68559.5</c:v>
                </c:pt>
                <c:pt idx="137120">
                  <c:v>68560</c:v>
                </c:pt>
                <c:pt idx="137121">
                  <c:v>68560.5</c:v>
                </c:pt>
                <c:pt idx="137122">
                  <c:v>68561</c:v>
                </c:pt>
                <c:pt idx="137123">
                  <c:v>68561.5</c:v>
                </c:pt>
                <c:pt idx="137124">
                  <c:v>68562</c:v>
                </c:pt>
                <c:pt idx="137125">
                  <c:v>68562.5</c:v>
                </c:pt>
                <c:pt idx="137126">
                  <c:v>68563</c:v>
                </c:pt>
                <c:pt idx="137127">
                  <c:v>68563.5</c:v>
                </c:pt>
                <c:pt idx="137128">
                  <c:v>68564</c:v>
                </c:pt>
                <c:pt idx="137129">
                  <c:v>68564.5</c:v>
                </c:pt>
                <c:pt idx="137130">
                  <c:v>68565</c:v>
                </c:pt>
                <c:pt idx="137131">
                  <c:v>68565.5</c:v>
                </c:pt>
                <c:pt idx="137132">
                  <c:v>68566</c:v>
                </c:pt>
                <c:pt idx="137133">
                  <c:v>68566.5</c:v>
                </c:pt>
                <c:pt idx="137134">
                  <c:v>68567</c:v>
                </c:pt>
                <c:pt idx="137135">
                  <c:v>68567.5</c:v>
                </c:pt>
                <c:pt idx="137136">
                  <c:v>68568</c:v>
                </c:pt>
                <c:pt idx="137137">
                  <c:v>68568.5</c:v>
                </c:pt>
                <c:pt idx="137138">
                  <c:v>68569</c:v>
                </c:pt>
                <c:pt idx="137139">
                  <c:v>68569.5</c:v>
                </c:pt>
                <c:pt idx="137140">
                  <c:v>68570</c:v>
                </c:pt>
                <c:pt idx="137141">
                  <c:v>68570.5</c:v>
                </c:pt>
                <c:pt idx="137142">
                  <c:v>68571</c:v>
                </c:pt>
                <c:pt idx="137143">
                  <c:v>68571.5</c:v>
                </c:pt>
                <c:pt idx="137144">
                  <c:v>68572</c:v>
                </c:pt>
                <c:pt idx="137145">
                  <c:v>68572.5</c:v>
                </c:pt>
                <c:pt idx="137146">
                  <c:v>68573</c:v>
                </c:pt>
                <c:pt idx="137147">
                  <c:v>68573.5</c:v>
                </c:pt>
                <c:pt idx="137148">
                  <c:v>68574</c:v>
                </c:pt>
                <c:pt idx="137149">
                  <c:v>68574.5</c:v>
                </c:pt>
                <c:pt idx="137150">
                  <c:v>68575</c:v>
                </c:pt>
                <c:pt idx="137151">
                  <c:v>68575.5</c:v>
                </c:pt>
                <c:pt idx="137152">
                  <c:v>68576</c:v>
                </c:pt>
                <c:pt idx="137153">
                  <c:v>68576.5</c:v>
                </c:pt>
                <c:pt idx="137154">
                  <c:v>68577</c:v>
                </c:pt>
                <c:pt idx="137155">
                  <c:v>68577.5</c:v>
                </c:pt>
                <c:pt idx="137156">
                  <c:v>68578</c:v>
                </c:pt>
                <c:pt idx="137157">
                  <c:v>68578.5</c:v>
                </c:pt>
                <c:pt idx="137158">
                  <c:v>68579</c:v>
                </c:pt>
                <c:pt idx="137159">
                  <c:v>68579.5</c:v>
                </c:pt>
                <c:pt idx="137160">
                  <c:v>68580</c:v>
                </c:pt>
                <c:pt idx="137161">
                  <c:v>68580.5</c:v>
                </c:pt>
                <c:pt idx="137162">
                  <c:v>68581</c:v>
                </c:pt>
                <c:pt idx="137163">
                  <c:v>68581.5</c:v>
                </c:pt>
                <c:pt idx="137164">
                  <c:v>68582</c:v>
                </c:pt>
                <c:pt idx="137165">
                  <c:v>68582.5</c:v>
                </c:pt>
                <c:pt idx="137166">
                  <c:v>68583</c:v>
                </c:pt>
                <c:pt idx="137167">
                  <c:v>68583.5</c:v>
                </c:pt>
                <c:pt idx="137168">
                  <c:v>68584</c:v>
                </c:pt>
                <c:pt idx="137169">
                  <c:v>68584.5</c:v>
                </c:pt>
                <c:pt idx="137170">
                  <c:v>68585</c:v>
                </c:pt>
                <c:pt idx="137171">
                  <c:v>68585.5</c:v>
                </c:pt>
                <c:pt idx="137172">
                  <c:v>68586</c:v>
                </c:pt>
                <c:pt idx="137173">
                  <c:v>68586.5</c:v>
                </c:pt>
                <c:pt idx="137174">
                  <c:v>68587</c:v>
                </c:pt>
                <c:pt idx="137175">
                  <c:v>68587.5</c:v>
                </c:pt>
                <c:pt idx="137176">
                  <c:v>68588</c:v>
                </c:pt>
                <c:pt idx="137177">
                  <c:v>68588.5</c:v>
                </c:pt>
                <c:pt idx="137178">
                  <c:v>68589</c:v>
                </c:pt>
                <c:pt idx="137179">
                  <c:v>68589.5</c:v>
                </c:pt>
                <c:pt idx="137180">
                  <c:v>68590</c:v>
                </c:pt>
                <c:pt idx="137181">
                  <c:v>68590.5</c:v>
                </c:pt>
                <c:pt idx="137182">
                  <c:v>68591</c:v>
                </c:pt>
                <c:pt idx="137183">
                  <c:v>68591.5</c:v>
                </c:pt>
                <c:pt idx="137184">
                  <c:v>68592</c:v>
                </c:pt>
                <c:pt idx="137185">
                  <c:v>68592.5</c:v>
                </c:pt>
                <c:pt idx="137186">
                  <c:v>68593</c:v>
                </c:pt>
                <c:pt idx="137187">
                  <c:v>68593.5</c:v>
                </c:pt>
                <c:pt idx="137188">
                  <c:v>68594</c:v>
                </c:pt>
                <c:pt idx="137189">
                  <c:v>68594.5</c:v>
                </c:pt>
                <c:pt idx="137190">
                  <c:v>68595</c:v>
                </c:pt>
                <c:pt idx="137191">
                  <c:v>68595.5</c:v>
                </c:pt>
                <c:pt idx="137192">
                  <c:v>68596</c:v>
                </c:pt>
                <c:pt idx="137193">
                  <c:v>68596.5</c:v>
                </c:pt>
                <c:pt idx="137194">
                  <c:v>68597</c:v>
                </c:pt>
                <c:pt idx="137195">
                  <c:v>68597.5</c:v>
                </c:pt>
                <c:pt idx="137196">
                  <c:v>68598</c:v>
                </c:pt>
                <c:pt idx="137197">
                  <c:v>68598.5</c:v>
                </c:pt>
                <c:pt idx="137198">
                  <c:v>68599</c:v>
                </c:pt>
                <c:pt idx="137199">
                  <c:v>68599.5</c:v>
                </c:pt>
                <c:pt idx="137200">
                  <c:v>68600</c:v>
                </c:pt>
                <c:pt idx="137201">
                  <c:v>68600.5</c:v>
                </c:pt>
                <c:pt idx="137202">
                  <c:v>68601</c:v>
                </c:pt>
                <c:pt idx="137203">
                  <c:v>68601.5</c:v>
                </c:pt>
                <c:pt idx="137204">
                  <c:v>68602</c:v>
                </c:pt>
                <c:pt idx="137205">
                  <c:v>68602.5</c:v>
                </c:pt>
                <c:pt idx="137206">
                  <c:v>68603</c:v>
                </c:pt>
                <c:pt idx="137207">
                  <c:v>68603.5</c:v>
                </c:pt>
                <c:pt idx="137208">
                  <c:v>68604</c:v>
                </c:pt>
                <c:pt idx="137209">
                  <c:v>68604.5</c:v>
                </c:pt>
                <c:pt idx="137210">
                  <c:v>68605</c:v>
                </c:pt>
                <c:pt idx="137211">
                  <c:v>68605.5</c:v>
                </c:pt>
                <c:pt idx="137212">
                  <c:v>68606</c:v>
                </c:pt>
                <c:pt idx="137213">
                  <c:v>68606.5</c:v>
                </c:pt>
                <c:pt idx="137214">
                  <c:v>68607</c:v>
                </c:pt>
                <c:pt idx="137215">
                  <c:v>68607.5</c:v>
                </c:pt>
                <c:pt idx="137216">
                  <c:v>68608</c:v>
                </c:pt>
                <c:pt idx="137217">
                  <c:v>68608.5</c:v>
                </c:pt>
                <c:pt idx="137218">
                  <c:v>68609</c:v>
                </c:pt>
                <c:pt idx="137219">
                  <c:v>68609.5</c:v>
                </c:pt>
                <c:pt idx="137220">
                  <c:v>68610</c:v>
                </c:pt>
                <c:pt idx="137221">
                  <c:v>68610.5</c:v>
                </c:pt>
                <c:pt idx="137222">
                  <c:v>68611</c:v>
                </c:pt>
                <c:pt idx="137223">
                  <c:v>68611.5</c:v>
                </c:pt>
                <c:pt idx="137224">
                  <c:v>68612</c:v>
                </c:pt>
                <c:pt idx="137225">
                  <c:v>68612.5</c:v>
                </c:pt>
                <c:pt idx="137226">
                  <c:v>68613</c:v>
                </c:pt>
                <c:pt idx="137227">
                  <c:v>68613.5</c:v>
                </c:pt>
                <c:pt idx="137228">
                  <c:v>68614</c:v>
                </c:pt>
                <c:pt idx="137229">
                  <c:v>68614.5</c:v>
                </c:pt>
                <c:pt idx="137230">
                  <c:v>68615</c:v>
                </c:pt>
                <c:pt idx="137231">
                  <c:v>68615.5</c:v>
                </c:pt>
                <c:pt idx="137232">
                  <c:v>68616</c:v>
                </c:pt>
                <c:pt idx="137233">
                  <c:v>68616.5</c:v>
                </c:pt>
                <c:pt idx="137234">
                  <c:v>68617</c:v>
                </c:pt>
                <c:pt idx="137235">
                  <c:v>68617.5</c:v>
                </c:pt>
                <c:pt idx="137236">
                  <c:v>68618</c:v>
                </c:pt>
                <c:pt idx="137237">
                  <c:v>68618.5</c:v>
                </c:pt>
                <c:pt idx="137238">
                  <c:v>68619</c:v>
                </c:pt>
                <c:pt idx="137239">
                  <c:v>68619.5</c:v>
                </c:pt>
                <c:pt idx="137240">
                  <c:v>68620</c:v>
                </c:pt>
                <c:pt idx="137241">
                  <c:v>68620.5</c:v>
                </c:pt>
                <c:pt idx="137242">
                  <c:v>68621</c:v>
                </c:pt>
                <c:pt idx="137243">
                  <c:v>68621.5</c:v>
                </c:pt>
                <c:pt idx="137244">
                  <c:v>68622</c:v>
                </c:pt>
                <c:pt idx="137245">
                  <c:v>68622.5</c:v>
                </c:pt>
                <c:pt idx="137246">
                  <c:v>68623</c:v>
                </c:pt>
                <c:pt idx="137247">
                  <c:v>68623.5</c:v>
                </c:pt>
                <c:pt idx="137248">
                  <c:v>68624</c:v>
                </c:pt>
                <c:pt idx="137249">
                  <c:v>68624.5</c:v>
                </c:pt>
                <c:pt idx="137250">
                  <c:v>68625</c:v>
                </c:pt>
                <c:pt idx="137251">
                  <c:v>68625.5</c:v>
                </c:pt>
                <c:pt idx="137252">
                  <c:v>68626</c:v>
                </c:pt>
                <c:pt idx="137253">
                  <c:v>68626.5</c:v>
                </c:pt>
                <c:pt idx="137254">
                  <c:v>68627</c:v>
                </c:pt>
                <c:pt idx="137255">
                  <c:v>68627.5</c:v>
                </c:pt>
                <c:pt idx="137256">
                  <c:v>68628</c:v>
                </c:pt>
                <c:pt idx="137257">
                  <c:v>68628.5</c:v>
                </c:pt>
                <c:pt idx="137258">
                  <c:v>68629</c:v>
                </c:pt>
                <c:pt idx="137259">
                  <c:v>68629.5</c:v>
                </c:pt>
                <c:pt idx="137260">
                  <c:v>68630</c:v>
                </c:pt>
                <c:pt idx="137261">
                  <c:v>68630.5</c:v>
                </c:pt>
                <c:pt idx="137262">
                  <c:v>68631</c:v>
                </c:pt>
                <c:pt idx="137263">
                  <c:v>68631.5</c:v>
                </c:pt>
                <c:pt idx="137264">
                  <c:v>68632</c:v>
                </c:pt>
                <c:pt idx="137265">
                  <c:v>68632.5</c:v>
                </c:pt>
                <c:pt idx="137266">
                  <c:v>68633</c:v>
                </c:pt>
                <c:pt idx="137267">
                  <c:v>68633.5</c:v>
                </c:pt>
                <c:pt idx="137268">
                  <c:v>68634</c:v>
                </c:pt>
                <c:pt idx="137269">
                  <c:v>68634.5</c:v>
                </c:pt>
                <c:pt idx="137270">
                  <c:v>68635</c:v>
                </c:pt>
                <c:pt idx="137271">
                  <c:v>68635.5</c:v>
                </c:pt>
                <c:pt idx="137272">
                  <c:v>68636</c:v>
                </c:pt>
                <c:pt idx="137273">
                  <c:v>68636.5</c:v>
                </c:pt>
                <c:pt idx="137274">
                  <c:v>68637</c:v>
                </c:pt>
                <c:pt idx="137275">
                  <c:v>68637.5</c:v>
                </c:pt>
                <c:pt idx="137276">
                  <c:v>68638</c:v>
                </c:pt>
                <c:pt idx="137277">
                  <c:v>68638.5</c:v>
                </c:pt>
                <c:pt idx="137278">
                  <c:v>68639</c:v>
                </c:pt>
                <c:pt idx="137279">
                  <c:v>68639.5</c:v>
                </c:pt>
                <c:pt idx="137280">
                  <c:v>68640</c:v>
                </c:pt>
                <c:pt idx="137281">
                  <c:v>68640.5</c:v>
                </c:pt>
                <c:pt idx="137282">
                  <c:v>68641</c:v>
                </c:pt>
                <c:pt idx="137283">
                  <c:v>68641.5</c:v>
                </c:pt>
                <c:pt idx="137284">
                  <c:v>68642</c:v>
                </c:pt>
                <c:pt idx="137285">
                  <c:v>68642.5</c:v>
                </c:pt>
                <c:pt idx="137286">
                  <c:v>68643</c:v>
                </c:pt>
                <c:pt idx="137287">
                  <c:v>68643.5</c:v>
                </c:pt>
                <c:pt idx="137288">
                  <c:v>68644</c:v>
                </c:pt>
                <c:pt idx="137289">
                  <c:v>68644.5</c:v>
                </c:pt>
                <c:pt idx="137290">
                  <c:v>68645</c:v>
                </c:pt>
                <c:pt idx="137291">
                  <c:v>68645.5</c:v>
                </c:pt>
                <c:pt idx="137292">
                  <c:v>68646</c:v>
                </c:pt>
                <c:pt idx="137293">
                  <c:v>68646.5</c:v>
                </c:pt>
                <c:pt idx="137294">
                  <c:v>68647</c:v>
                </c:pt>
                <c:pt idx="137295">
                  <c:v>68647.5</c:v>
                </c:pt>
                <c:pt idx="137296">
                  <c:v>68648</c:v>
                </c:pt>
                <c:pt idx="137297">
                  <c:v>68648.5</c:v>
                </c:pt>
                <c:pt idx="137298">
                  <c:v>68649</c:v>
                </c:pt>
                <c:pt idx="137299">
                  <c:v>68649.5</c:v>
                </c:pt>
                <c:pt idx="137300">
                  <c:v>68650</c:v>
                </c:pt>
                <c:pt idx="137301">
                  <c:v>68650.5</c:v>
                </c:pt>
                <c:pt idx="137302">
                  <c:v>68651</c:v>
                </c:pt>
                <c:pt idx="137303">
                  <c:v>68651.5</c:v>
                </c:pt>
                <c:pt idx="137304">
                  <c:v>68652</c:v>
                </c:pt>
                <c:pt idx="137305">
                  <c:v>68652.5</c:v>
                </c:pt>
                <c:pt idx="137306">
                  <c:v>68653</c:v>
                </c:pt>
                <c:pt idx="137307">
                  <c:v>68653.5</c:v>
                </c:pt>
                <c:pt idx="137308">
                  <c:v>68654</c:v>
                </c:pt>
                <c:pt idx="137309">
                  <c:v>68654.5</c:v>
                </c:pt>
                <c:pt idx="137310">
                  <c:v>68655</c:v>
                </c:pt>
                <c:pt idx="137311">
                  <c:v>68655.5</c:v>
                </c:pt>
                <c:pt idx="137312">
                  <c:v>68656</c:v>
                </c:pt>
                <c:pt idx="137313">
                  <c:v>68656.5</c:v>
                </c:pt>
                <c:pt idx="137314">
                  <c:v>68657</c:v>
                </c:pt>
                <c:pt idx="137315">
                  <c:v>68657.5</c:v>
                </c:pt>
                <c:pt idx="137316">
                  <c:v>68658</c:v>
                </c:pt>
                <c:pt idx="137317">
                  <c:v>68658.5</c:v>
                </c:pt>
                <c:pt idx="137318">
                  <c:v>68659</c:v>
                </c:pt>
                <c:pt idx="137319">
                  <c:v>68659.5</c:v>
                </c:pt>
                <c:pt idx="137320">
                  <c:v>68660</c:v>
                </c:pt>
                <c:pt idx="137321">
                  <c:v>68660.5</c:v>
                </c:pt>
                <c:pt idx="137322">
                  <c:v>68661</c:v>
                </c:pt>
                <c:pt idx="137323">
                  <c:v>68661.5</c:v>
                </c:pt>
                <c:pt idx="137324">
                  <c:v>68662</c:v>
                </c:pt>
                <c:pt idx="137325">
                  <c:v>68662.5</c:v>
                </c:pt>
                <c:pt idx="137326">
                  <c:v>68663</c:v>
                </c:pt>
                <c:pt idx="137327">
                  <c:v>68663.5</c:v>
                </c:pt>
                <c:pt idx="137328">
                  <c:v>68664</c:v>
                </c:pt>
                <c:pt idx="137329">
                  <c:v>68664.5</c:v>
                </c:pt>
                <c:pt idx="137330">
                  <c:v>68665</c:v>
                </c:pt>
                <c:pt idx="137331">
                  <c:v>68665.5</c:v>
                </c:pt>
                <c:pt idx="137332">
                  <c:v>68666</c:v>
                </c:pt>
                <c:pt idx="137333">
                  <c:v>68666.5</c:v>
                </c:pt>
                <c:pt idx="137334">
                  <c:v>68667</c:v>
                </c:pt>
                <c:pt idx="137335">
                  <c:v>68667.5</c:v>
                </c:pt>
                <c:pt idx="137336">
                  <c:v>68668</c:v>
                </c:pt>
                <c:pt idx="137337">
                  <c:v>68668.5</c:v>
                </c:pt>
                <c:pt idx="137338">
                  <c:v>68669</c:v>
                </c:pt>
                <c:pt idx="137339">
                  <c:v>68669.5</c:v>
                </c:pt>
                <c:pt idx="137340">
                  <c:v>68670</c:v>
                </c:pt>
                <c:pt idx="137341">
                  <c:v>68670.5</c:v>
                </c:pt>
                <c:pt idx="137342">
                  <c:v>68671</c:v>
                </c:pt>
                <c:pt idx="137343">
                  <c:v>68671.5</c:v>
                </c:pt>
                <c:pt idx="137344">
                  <c:v>68672</c:v>
                </c:pt>
                <c:pt idx="137345">
                  <c:v>68672.5</c:v>
                </c:pt>
                <c:pt idx="137346">
                  <c:v>68673</c:v>
                </c:pt>
                <c:pt idx="137347">
                  <c:v>68673.5</c:v>
                </c:pt>
                <c:pt idx="137348">
                  <c:v>68674</c:v>
                </c:pt>
                <c:pt idx="137349">
                  <c:v>68674.5</c:v>
                </c:pt>
                <c:pt idx="137350">
                  <c:v>68675</c:v>
                </c:pt>
                <c:pt idx="137351">
                  <c:v>68675.5</c:v>
                </c:pt>
                <c:pt idx="137352">
                  <c:v>68676</c:v>
                </c:pt>
                <c:pt idx="137353">
                  <c:v>68676.5</c:v>
                </c:pt>
                <c:pt idx="137354">
                  <c:v>68677</c:v>
                </c:pt>
                <c:pt idx="137355">
                  <c:v>68677.5</c:v>
                </c:pt>
                <c:pt idx="137356">
                  <c:v>68678</c:v>
                </c:pt>
                <c:pt idx="137357">
                  <c:v>68678.5</c:v>
                </c:pt>
                <c:pt idx="137358">
                  <c:v>68679</c:v>
                </c:pt>
                <c:pt idx="137359">
                  <c:v>68679.5</c:v>
                </c:pt>
                <c:pt idx="137360">
                  <c:v>68680</c:v>
                </c:pt>
                <c:pt idx="137361">
                  <c:v>68680.5</c:v>
                </c:pt>
                <c:pt idx="137362">
                  <c:v>68681</c:v>
                </c:pt>
                <c:pt idx="137363">
                  <c:v>68681.5</c:v>
                </c:pt>
                <c:pt idx="137364">
                  <c:v>68682</c:v>
                </c:pt>
                <c:pt idx="137365">
                  <c:v>68682.5</c:v>
                </c:pt>
                <c:pt idx="137366">
                  <c:v>68683</c:v>
                </c:pt>
                <c:pt idx="137367">
                  <c:v>68683.5</c:v>
                </c:pt>
                <c:pt idx="137368">
                  <c:v>68684</c:v>
                </c:pt>
                <c:pt idx="137369">
                  <c:v>68684.5</c:v>
                </c:pt>
                <c:pt idx="137370">
                  <c:v>68685</c:v>
                </c:pt>
                <c:pt idx="137371">
                  <c:v>68685.5</c:v>
                </c:pt>
                <c:pt idx="137372">
                  <c:v>68686</c:v>
                </c:pt>
                <c:pt idx="137373">
                  <c:v>68686.5</c:v>
                </c:pt>
                <c:pt idx="137374">
                  <c:v>68687</c:v>
                </c:pt>
                <c:pt idx="137375">
                  <c:v>68687.5</c:v>
                </c:pt>
                <c:pt idx="137376">
                  <c:v>68688</c:v>
                </c:pt>
                <c:pt idx="137377">
                  <c:v>68688.5</c:v>
                </c:pt>
                <c:pt idx="137378">
                  <c:v>68689</c:v>
                </c:pt>
                <c:pt idx="137379">
                  <c:v>68689.5</c:v>
                </c:pt>
                <c:pt idx="137380">
                  <c:v>68690</c:v>
                </c:pt>
                <c:pt idx="137381">
                  <c:v>68690.5</c:v>
                </c:pt>
                <c:pt idx="137382">
                  <c:v>68691</c:v>
                </c:pt>
                <c:pt idx="137383">
                  <c:v>68691.5</c:v>
                </c:pt>
                <c:pt idx="137384">
                  <c:v>68692</c:v>
                </c:pt>
                <c:pt idx="137385">
                  <c:v>68692.5</c:v>
                </c:pt>
                <c:pt idx="137386">
                  <c:v>68693</c:v>
                </c:pt>
                <c:pt idx="137387">
                  <c:v>68693.5</c:v>
                </c:pt>
                <c:pt idx="137388">
                  <c:v>68694</c:v>
                </c:pt>
                <c:pt idx="137389">
                  <c:v>68694.5</c:v>
                </c:pt>
                <c:pt idx="137390">
                  <c:v>68695</c:v>
                </c:pt>
                <c:pt idx="137391">
                  <c:v>68695.5</c:v>
                </c:pt>
                <c:pt idx="137392">
                  <c:v>68696</c:v>
                </c:pt>
                <c:pt idx="137393">
                  <c:v>68696.5</c:v>
                </c:pt>
                <c:pt idx="137394">
                  <c:v>68697</c:v>
                </c:pt>
                <c:pt idx="137395">
                  <c:v>68697.5</c:v>
                </c:pt>
                <c:pt idx="137396">
                  <c:v>68698</c:v>
                </c:pt>
                <c:pt idx="137397">
                  <c:v>68698.5</c:v>
                </c:pt>
                <c:pt idx="137398">
                  <c:v>68699</c:v>
                </c:pt>
                <c:pt idx="137399">
                  <c:v>68699.5</c:v>
                </c:pt>
                <c:pt idx="137400">
                  <c:v>68700</c:v>
                </c:pt>
                <c:pt idx="137401">
                  <c:v>68700.5</c:v>
                </c:pt>
                <c:pt idx="137402">
                  <c:v>68701</c:v>
                </c:pt>
                <c:pt idx="137403">
                  <c:v>68701.5</c:v>
                </c:pt>
                <c:pt idx="137404">
                  <c:v>68702</c:v>
                </c:pt>
                <c:pt idx="137405">
                  <c:v>68702.5</c:v>
                </c:pt>
                <c:pt idx="137406">
                  <c:v>68703</c:v>
                </c:pt>
                <c:pt idx="137407">
                  <c:v>68703.5</c:v>
                </c:pt>
                <c:pt idx="137408">
                  <c:v>68704</c:v>
                </c:pt>
                <c:pt idx="137409">
                  <c:v>68704.5</c:v>
                </c:pt>
                <c:pt idx="137410">
                  <c:v>68705</c:v>
                </c:pt>
                <c:pt idx="137411">
                  <c:v>68705.5</c:v>
                </c:pt>
                <c:pt idx="137412">
                  <c:v>68706</c:v>
                </c:pt>
                <c:pt idx="137413">
                  <c:v>68706.5</c:v>
                </c:pt>
                <c:pt idx="137414">
                  <c:v>68707</c:v>
                </c:pt>
                <c:pt idx="137415">
                  <c:v>68707.5</c:v>
                </c:pt>
                <c:pt idx="137416">
                  <c:v>68708</c:v>
                </c:pt>
                <c:pt idx="137417">
                  <c:v>68708.5</c:v>
                </c:pt>
                <c:pt idx="137418">
                  <c:v>68709</c:v>
                </c:pt>
                <c:pt idx="137419">
                  <c:v>68709.5</c:v>
                </c:pt>
                <c:pt idx="137420">
                  <c:v>68710</c:v>
                </c:pt>
                <c:pt idx="137421">
                  <c:v>68710.5</c:v>
                </c:pt>
                <c:pt idx="137422">
                  <c:v>68711</c:v>
                </c:pt>
                <c:pt idx="137423">
                  <c:v>68711.5</c:v>
                </c:pt>
                <c:pt idx="137424">
                  <c:v>68712</c:v>
                </c:pt>
                <c:pt idx="137425">
                  <c:v>68712.5</c:v>
                </c:pt>
                <c:pt idx="137426">
                  <c:v>68713</c:v>
                </c:pt>
                <c:pt idx="137427">
                  <c:v>68713.5</c:v>
                </c:pt>
                <c:pt idx="137428">
                  <c:v>68714</c:v>
                </c:pt>
                <c:pt idx="137429">
                  <c:v>68714.5</c:v>
                </c:pt>
                <c:pt idx="137430">
                  <c:v>68715</c:v>
                </c:pt>
                <c:pt idx="137431">
                  <c:v>68715.5</c:v>
                </c:pt>
                <c:pt idx="137432">
                  <c:v>68716</c:v>
                </c:pt>
                <c:pt idx="137433">
                  <c:v>68716.5</c:v>
                </c:pt>
                <c:pt idx="137434">
                  <c:v>68717</c:v>
                </c:pt>
                <c:pt idx="137435">
                  <c:v>68717.5</c:v>
                </c:pt>
                <c:pt idx="137436">
                  <c:v>68718</c:v>
                </c:pt>
                <c:pt idx="137437">
                  <c:v>68718.5</c:v>
                </c:pt>
                <c:pt idx="137438">
                  <c:v>68719</c:v>
                </c:pt>
                <c:pt idx="137439">
                  <c:v>68719.5</c:v>
                </c:pt>
                <c:pt idx="137440">
                  <c:v>68720</c:v>
                </c:pt>
                <c:pt idx="137441">
                  <c:v>68720.5</c:v>
                </c:pt>
                <c:pt idx="137442">
                  <c:v>68721</c:v>
                </c:pt>
                <c:pt idx="137443">
                  <c:v>68721.5</c:v>
                </c:pt>
                <c:pt idx="137444">
                  <c:v>68722</c:v>
                </c:pt>
                <c:pt idx="137445">
                  <c:v>68722.5</c:v>
                </c:pt>
                <c:pt idx="137446">
                  <c:v>68723</c:v>
                </c:pt>
                <c:pt idx="137447">
                  <c:v>68723.5</c:v>
                </c:pt>
                <c:pt idx="137448">
                  <c:v>68724</c:v>
                </c:pt>
                <c:pt idx="137449">
                  <c:v>68724.5</c:v>
                </c:pt>
                <c:pt idx="137450">
                  <c:v>68725</c:v>
                </c:pt>
                <c:pt idx="137451">
                  <c:v>68725.5</c:v>
                </c:pt>
                <c:pt idx="137452">
                  <c:v>68726</c:v>
                </c:pt>
                <c:pt idx="137453">
                  <c:v>68726.5</c:v>
                </c:pt>
                <c:pt idx="137454">
                  <c:v>68727</c:v>
                </c:pt>
                <c:pt idx="137455">
                  <c:v>68727.5</c:v>
                </c:pt>
                <c:pt idx="137456">
                  <c:v>68728</c:v>
                </c:pt>
                <c:pt idx="137457">
                  <c:v>68728.5</c:v>
                </c:pt>
                <c:pt idx="137458">
                  <c:v>68729</c:v>
                </c:pt>
                <c:pt idx="137459">
                  <c:v>68729.5</c:v>
                </c:pt>
                <c:pt idx="137460">
                  <c:v>68730</c:v>
                </c:pt>
                <c:pt idx="137461">
                  <c:v>68730.5</c:v>
                </c:pt>
                <c:pt idx="137462">
                  <c:v>68731</c:v>
                </c:pt>
                <c:pt idx="137463">
                  <c:v>68731.5</c:v>
                </c:pt>
                <c:pt idx="137464">
                  <c:v>68732</c:v>
                </c:pt>
                <c:pt idx="137465">
                  <c:v>68732.5</c:v>
                </c:pt>
                <c:pt idx="137466">
                  <c:v>68733</c:v>
                </c:pt>
                <c:pt idx="137467">
                  <c:v>68733.5</c:v>
                </c:pt>
                <c:pt idx="137468">
                  <c:v>68734</c:v>
                </c:pt>
                <c:pt idx="137469">
                  <c:v>68734.5</c:v>
                </c:pt>
                <c:pt idx="137470">
                  <c:v>68735</c:v>
                </c:pt>
                <c:pt idx="137471">
                  <c:v>68735.5</c:v>
                </c:pt>
                <c:pt idx="137472">
                  <c:v>68736</c:v>
                </c:pt>
                <c:pt idx="137473">
                  <c:v>68736.5</c:v>
                </c:pt>
                <c:pt idx="137474">
                  <c:v>68737</c:v>
                </c:pt>
                <c:pt idx="137475">
                  <c:v>68737.5</c:v>
                </c:pt>
                <c:pt idx="137476">
                  <c:v>68738</c:v>
                </c:pt>
                <c:pt idx="137477">
                  <c:v>68738.5</c:v>
                </c:pt>
                <c:pt idx="137478">
                  <c:v>68739</c:v>
                </c:pt>
                <c:pt idx="137479">
                  <c:v>68739.5</c:v>
                </c:pt>
                <c:pt idx="137480">
                  <c:v>68740</c:v>
                </c:pt>
                <c:pt idx="137481">
                  <c:v>68740.5</c:v>
                </c:pt>
                <c:pt idx="137482">
                  <c:v>68741</c:v>
                </c:pt>
                <c:pt idx="137483">
                  <c:v>68741.5</c:v>
                </c:pt>
                <c:pt idx="137484">
                  <c:v>68742</c:v>
                </c:pt>
                <c:pt idx="137485">
                  <c:v>68742.5</c:v>
                </c:pt>
                <c:pt idx="137486">
                  <c:v>68743</c:v>
                </c:pt>
                <c:pt idx="137487">
                  <c:v>68743.5</c:v>
                </c:pt>
                <c:pt idx="137488">
                  <c:v>68744</c:v>
                </c:pt>
                <c:pt idx="137489">
                  <c:v>68744.5</c:v>
                </c:pt>
                <c:pt idx="137490">
                  <c:v>68745</c:v>
                </c:pt>
                <c:pt idx="137491">
                  <c:v>68745.5</c:v>
                </c:pt>
                <c:pt idx="137492">
                  <c:v>68746</c:v>
                </c:pt>
                <c:pt idx="137493">
                  <c:v>68746.5</c:v>
                </c:pt>
                <c:pt idx="137494">
                  <c:v>68747</c:v>
                </c:pt>
                <c:pt idx="137495">
                  <c:v>68747.5</c:v>
                </c:pt>
                <c:pt idx="137496">
                  <c:v>68748</c:v>
                </c:pt>
                <c:pt idx="137497">
                  <c:v>68748.5</c:v>
                </c:pt>
                <c:pt idx="137498">
                  <c:v>68749</c:v>
                </c:pt>
                <c:pt idx="137499">
                  <c:v>68749.5</c:v>
                </c:pt>
                <c:pt idx="137500">
                  <c:v>68750</c:v>
                </c:pt>
                <c:pt idx="137501">
                  <c:v>68750.5</c:v>
                </c:pt>
                <c:pt idx="137502">
                  <c:v>68751</c:v>
                </c:pt>
                <c:pt idx="137503">
                  <c:v>68751.5</c:v>
                </c:pt>
                <c:pt idx="137504">
                  <c:v>68752</c:v>
                </c:pt>
                <c:pt idx="137505">
                  <c:v>68752.5</c:v>
                </c:pt>
                <c:pt idx="137506">
                  <c:v>68753</c:v>
                </c:pt>
                <c:pt idx="137507">
                  <c:v>68753.5</c:v>
                </c:pt>
                <c:pt idx="137508">
                  <c:v>68754</c:v>
                </c:pt>
                <c:pt idx="137509">
                  <c:v>68754.5</c:v>
                </c:pt>
                <c:pt idx="137510">
                  <c:v>68755</c:v>
                </c:pt>
                <c:pt idx="137511">
                  <c:v>68755.5</c:v>
                </c:pt>
                <c:pt idx="137512">
                  <c:v>68756</c:v>
                </c:pt>
                <c:pt idx="137513">
                  <c:v>68756.5</c:v>
                </c:pt>
                <c:pt idx="137514">
                  <c:v>68757</c:v>
                </c:pt>
                <c:pt idx="137515">
                  <c:v>68757.5</c:v>
                </c:pt>
                <c:pt idx="137516">
                  <c:v>68758</c:v>
                </c:pt>
                <c:pt idx="137517">
                  <c:v>68758.5</c:v>
                </c:pt>
                <c:pt idx="137518">
                  <c:v>68759</c:v>
                </c:pt>
                <c:pt idx="137519">
                  <c:v>68759.5</c:v>
                </c:pt>
                <c:pt idx="137520">
                  <c:v>68760</c:v>
                </c:pt>
                <c:pt idx="137521">
                  <c:v>68760.5</c:v>
                </c:pt>
                <c:pt idx="137522">
                  <c:v>68761</c:v>
                </c:pt>
                <c:pt idx="137523">
                  <c:v>68761.5</c:v>
                </c:pt>
                <c:pt idx="137524">
                  <c:v>68762</c:v>
                </c:pt>
                <c:pt idx="137525">
                  <c:v>68762.5</c:v>
                </c:pt>
                <c:pt idx="137526">
                  <c:v>68763</c:v>
                </c:pt>
                <c:pt idx="137527">
                  <c:v>68763.5</c:v>
                </c:pt>
                <c:pt idx="137528">
                  <c:v>68764</c:v>
                </c:pt>
                <c:pt idx="137529">
                  <c:v>68764.5</c:v>
                </c:pt>
                <c:pt idx="137530">
                  <c:v>68765</c:v>
                </c:pt>
                <c:pt idx="137531">
                  <c:v>68765.5</c:v>
                </c:pt>
                <c:pt idx="137532">
                  <c:v>68766</c:v>
                </c:pt>
                <c:pt idx="137533">
                  <c:v>68766.5</c:v>
                </c:pt>
                <c:pt idx="137534">
                  <c:v>68767</c:v>
                </c:pt>
                <c:pt idx="137535">
                  <c:v>68767.5</c:v>
                </c:pt>
                <c:pt idx="137536">
                  <c:v>68768</c:v>
                </c:pt>
                <c:pt idx="137537">
                  <c:v>68768.5</c:v>
                </c:pt>
                <c:pt idx="137538">
                  <c:v>68769</c:v>
                </c:pt>
                <c:pt idx="137539">
                  <c:v>68769.5</c:v>
                </c:pt>
                <c:pt idx="137540">
                  <c:v>68770</c:v>
                </c:pt>
                <c:pt idx="137541">
                  <c:v>68770.5</c:v>
                </c:pt>
                <c:pt idx="137542">
                  <c:v>68771</c:v>
                </c:pt>
                <c:pt idx="137543">
                  <c:v>68771.5</c:v>
                </c:pt>
                <c:pt idx="137544">
                  <c:v>68772</c:v>
                </c:pt>
                <c:pt idx="137545">
                  <c:v>68772.5</c:v>
                </c:pt>
                <c:pt idx="137546">
                  <c:v>68773</c:v>
                </c:pt>
                <c:pt idx="137547">
                  <c:v>68773.5</c:v>
                </c:pt>
                <c:pt idx="137548">
                  <c:v>68774</c:v>
                </c:pt>
                <c:pt idx="137549">
                  <c:v>68774.5</c:v>
                </c:pt>
                <c:pt idx="137550">
                  <c:v>68775</c:v>
                </c:pt>
                <c:pt idx="137551">
                  <c:v>68775.5</c:v>
                </c:pt>
                <c:pt idx="137552">
                  <c:v>68776</c:v>
                </c:pt>
                <c:pt idx="137553">
                  <c:v>68776.5</c:v>
                </c:pt>
                <c:pt idx="137554">
                  <c:v>68777</c:v>
                </c:pt>
                <c:pt idx="137555">
                  <c:v>68777.5</c:v>
                </c:pt>
                <c:pt idx="137556">
                  <c:v>68778</c:v>
                </c:pt>
                <c:pt idx="137557">
                  <c:v>68778.5</c:v>
                </c:pt>
                <c:pt idx="137558">
                  <c:v>68779</c:v>
                </c:pt>
                <c:pt idx="137559">
                  <c:v>68779.5</c:v>
                </c:pt>
                <c:pt idx="137560">
                  <c:v>68780</c:v>
                </c:pt>
                <c:pt idx="137561">
                  <c:v>68780.5</c:v>
                </c:pt>
                <c:pt idx="137562">
                  <c:v>68781</c:v>
                </c:pt>
                <c:pt idx="137563">
                  <c:v>68781.5</c:v>
                </c:pt>
                <c:pt idx="137564">
                  <c:v>68782</c:v>
                </c:pt>
                <c:pt idx="137565">
                  <c:v>68782.5</c:v>
                </c:pt>
                <c:pt idx="137566">
                  <c:v>68783</c:v>
                </c:pt>
                <c:pt idx="137567">
                  <c:v>68783.5</c:v>
                </c:pt>
                <c:pt idx="137568">
                  <c:v>68784</c:v>
                </c:pt>
                <c:pt idx="137569">
                  <c:v>68784.5</c:v>
                </c:pt>
                <c:pt idx="137570">
                  <c:v>68785</c:v>
                </c:pt>
                <c:pt idx="137571">
                  <c:v>68785.5</c:v>
                </c:pt>
                <c:pt idx="137572">
                  <c:v>68786</c:v>
                </c:pt>
                <c:pt idx="137573">
                  <c:v>68786.5</c:v>
                </c:pt>
                <c:pt idx="137574">
                  <c:v>68787</c:v>
                </c:pt>
                <c:pt idx="137575">
                  <c:v>68787.5</c:v>
                </c:pt>
                <c:pt idx="137576">
                  <c:v>68788</c:v>
                </c:pt>
                <c:pt idx="137577">
                  <c:v>68788.5</c:v>
                </c:pt>
                <c:pt idx="137578">
                  <c:v>68789</c:v>
                </c:pt>
                <c:pt idx="137579">
                  <c:v>68789.5</c:v>
                </c:pt>
                <c:pt idx="137580">
                  <c:v>68790</c:v>
                </c:pt>
                <c:pt idx="137581">
                  <c:v>68790.5</c:v>
                </c:pt>
                <c:pt idx="137582">
                  <c:v>68791</c:v>
                </c:pt>
                <c:pt idx="137583">
                  <c:v>68791.5</c:v>
                </c:pt>
                <c:pt idx="137584">
                  <c:v>68792</c:v>
                </c:pt>
                <c:pt idx="137585">
                  <c:v>68792.5</c:v>
                </c:pt>
                <c:pt idx="137586">
                  <c:v>68793</c:v>
                </c:pt>
                <c:pt idx="137587">
                  <c:v>68793.5</c:v>
                </c:pt>
                <c:pt idx="137588">
                  <c:v>68794</c:v>
                </c:pt>
                <c:pt idx="137589">
                  <c:v>68794.5</c:v>
                </c:pt>
                <c:pt idx="137590">
                  <c:v>68795</c:v>
                </c:pt>
                <c:pt idx="137591">
                  <c:v>68795.5</c:v>
                </c:pt>
                <c:pt idx="137592">
                  <c:v>68796</c:v>
                </c:pt>
                <c:pt idx="137593">
                  <c:v>68796.5</c:v>
                </c:pt>
                <c:pt idx="137594">
                  <c:v>68797</c:v>
                </c:pt>
                <c:pt idx="137595">
                  <c:v>68797.5</c:v>
                </c:pt>
                <c:pt idx="137596">
                  <c:v>68798</c:v>
                </c:pt>
                <c:pt idx="137597">
                  <c:v>68798.5</c:v>
                </c:pt>
                <c:pt idx="137598">
                  <c:v>68799</c:v>
                </c:pt>
                <c:pt idx="137599">
                  <c:v>68799.5</c:v>
                </c:pt>
                <c:pt idx="137600">
                  <c:v>68800</c:v>
                </c:pt>
                <c:pt idx="137601">
                  <c:v>68800.5</c:v>
                </c:pt>
                <c:pt idx="137602">
                  <c:v>68801</c:v>
                </c:pt>
                <c:pt idx="137603">
                  <c:v>68801.5</c:v>
                </c:pt>
                <c:pt idx="137604">
                  <c:v>68802</c:v>
                </c:pt>
                <c:pt idx="137605">
                  <c:v>68802.5</c:v>
                </c:pt>
                <c:pt idx="137606">
                  <c:v>68803</c:v>
                </c:pt>
                <c:pt idx="137607">
                  <c:v>68803.5</c:v>
                </c:pt>
                <c:pt idx="137608">
                  <c:v>68804</c:v>
                </c:pt>
                <c:pt idx="137609">
                  <c:v>68804.5</c:v>
                </c:pt>
                <c:pt idx="137610">
                  <c:v>68805</c:v>
                </c:pt>
                <c:pt idx="137611">
                  <c:v>68805.5</c:v>
                </c:pt>
                <c:pt idx="137612">
                  <c:v>68806</c:v>
                </c:pt>
                <c:pt idx="137613">
                  <c:v>68806.5</c:v>
                </c:pt>
                <c:pt idx="137614">
                  <c:v>68807</c:v>
                </c:pt>
                <c:pt idx="137615">
                  <c:v>68807.5</c:v>
                </c:pt>
                <c:pt idx="137616">
                  <c:v>68808</c:v>
                </c:pt>
                <c:pt idx="137617">
                  <c:v>68808.5</c:v>
                </c:pt>
                <c:pt idx="137618">
                  <c:v>68809</c:v>
                </c:pt>
                <c:pt idx="137619">
                  <c:v>68809.5</c:v>
                </c:pt>
                <c:pt idx="137620">
                  <c:v>68810</c:v>
                </c:pt>
                <c:pt idx="137621">
                  <c:v>68810.5</c:v>
                </c:pt>
                <c:pt idx="137622">
                  <c:v>68811</c:v>
                </c:pt>
                <c:pt idx="137623">
                  <c:v>68811.5</c:v>
                </c:pt>
                <c:pt idx="137624">
                  <c:v>68812</c:v>
                </c:pt>
                <c:pt idx="137625">
                  <c:v>68812.5</c:v>
                </c:pt>
                <c:pt idx="137626">
                  <c:v>68813</c:v>
                </c:pt>
                <c:pt idx="137627">
                  <c:v>68813.5</c:v>
                </c:pt>
                <c:pt idx="137628">
                  <c:v>68814</c:v>
                </c:pt>
                <c:pt idx="137629">
                  <c:v>68814.5</c:v>
                </c:pt>
                <c:pt idx="137630">
                  <c:v>68815</c:v>
                </c:pt>
                <c:pt idx="137631">
                  <c:v>68815.5</c:v>
                </c:pt>
                <c:pt idx="137632">
                  <c:v>68816</c:v>
                </c:pt>
                <c:pt idx="137633">
                  <c:v>68816.5</c:v>
                </c:pt>
                <c:pt idx="137634">
                  <c:v>68817</c:v>
                </c:pt>
                <c:pt idx="137635">
                  <c:v>68817.5</c:v>
                </c:pt>
                <c:pt idx="137636">
                  <c:v>68818</c:v>
                </c:pt>
                <c:pt idx="137637">
                  <c:v>68818.5</c:v>
                </c:pt>
                <c:pt idx="137638">
                  <c:v>68819</c:v>
                </c:pt>
                <c:pt idx="137639">
                  <c:v>68819.5</c:v>
                </c:pt>
                <c:pt idx="137640">
                  <c:v>68820</c:v>
                </c:pt>
                <c:pt idx="137641">
                  <c:v>68820.5</c:v>
                </c:pt>
                <c:pt idx="137642">
                  <c:v>68821</c:v>
                </c:pt>
                <c:pt idx="137643">
                  <c:v>68821.5</c:v>
                </c:pt>
                <c:pt idx="137644">
                  <c:v>68822</c:v>
                </c:pt>
                <c:pt idx="137645">
                  <c:v>68822.5</c:v>
                </c:pt>
                <c:pt idx="137646">
                  <c:v>68823</c:v>
                </c:pt>
                <c:pt idx="137647">
                  <c:v>68823.5</c:v>
                </c:pt>
                <c:pt idx="137648">
                  <c:v>68824</c:v>
                </c:pt>
                <c:pt idx="137649">
                  <c:v>68824.5</c:v>
                </c:pt>
                <c:pt idx="137650">
                  <c:v>68825</c:v>
                </c:pt>
                <c:pt idx="137651">
                  <c:v>68825.5</c:v>
                </c:pt>
                <c:pt idx="137652">
                  <c:v>68826</c:v>
                </c:pt>
                <c:pt idx="137653">
                  <c:v>68826.5</c:v>
                </c:pt>
                <c:pt idx="137654">
                  <c:v>68827</c:v>
                </c:pt>
                <c:pt idx="137655">
                  <c:v>68827.5</c:v>
                </c:pt>
                <c:pt idx="137656">
                  <c:v>68828</c:v>
                </c:pt>
                <c:pt idx="137657">
                  <c:v>68828.5</c:v>
                </c:pt>
                <c:pt idx="137658">
                  <c:v>68829</c:v>
                </c:pt>
                <c:pt idx="137659">
                  <c:v>68829.5</c:v>
                </c:pt>
                <c:pt idx="137660">
                  <c:v>68830</c:v>
                </c:pt>
                <c:pt idx="137661">
                  <c:v>68830.5</c:v>
                </c:pt>
                <c:pt idx="137662">
                  <c:v>68831</c:v>
                </c:pt>
                <c:pt idx="137663">
                  <c:v>68831.5</c:v>
                </c:pt>
                <c:pt idx="137664">
                  <c:v>68832</c:v>
                </c:pt>
                <c:pt idx="137665">
                  <c:v>68832.5</c:v>
                </c:pt>
                <c:pt idx="137666">
                  <c:v>68833</c:v>
                </c:pt>
                <c:pt idx="137667">
                  <c:v>68833.5</c:v>
                </c:pt>
                <c:pt idx="137668">
                  <c:v>68834</c:v>
                </c:pt>
                <c:pt idx="137669">
                  <c:v>68834.5</c:v>
                </c:pt>
                <c:pt idx="137670">
                  <c:v>68835</c:v>
                </c:pt>
                <c:pt idx="137671">
                  <c:v>68835.5</c:v>
                </c:pt>
                <c:pt idx="137672">
                  <c:v>68836</c:v>
                </c:pt>
                <c:pt idx="137673">
                  <c:v>68836.5</c:v>
                </c:pt>
                <c:pt idx="137674">
                  <c:v>68837</c:v>
                </c:pt>
                <c:pt idx="137675">
                  <c:v>68837.5</c:v>
                </c:pt>
                <c:pt idx="137676">
                  <c:v>68838</c:v>
                </c:pt>
                <c:pt idx="137677">
                  <c:v>68838.5</c:v>
                </c:pt>
                <c:pt idx="137678">
                  <c:v>68839</c:v>
                </c:pt>
                <c:pt idx="137679">
                  <c:v>68839.5</c:v>
                </c:pt>
                <c:pt idx="137680">
                  <c:v>68840</c:v>
                </c:pt>
                <c:pt idx="137681">
                  <c:v>68840.5</c:v>
                </c:pt>
                <c:pt idx="137682">
                  <c:v>68841</c:v>
                </c:pt>
                <c:pt idx="137683">
                  <c:v>68841.5</c:v>
                </c:pt>
                <c:pt idx="137684">
                  <c:v>68842</c:v>
                </c:pt>
                <c:pt idx="137685">
                  <c:v>68842.5</c:v>
                </c:pt>
                <c:pt idx="137686">
                  <c:v>68843</c:v>
                </c:pt>
                <c:pt idx="137687">
                  <c:v>68843.5</c:v>
                </c:pt>
                <c:pt idx="137688">
                  <c:v>68844</c:v>
                </c:pt>
                <c:pt idx="137689">
                  <c:v>68844.5</c:v>
                </c:pt>
                <c:pt idx="137690">
                  <c:v>68845</c:v>
                </c:pt>
                <c:pt idx="137691">
                  <c:v>68845.5</c:v>
                </c:pt>
                <c:pt idx="137692">
                  <c:v>68846</c:v>
                </c:pt>
                <c:pt idx="137693">
                  <c:v>68846.5</c:v>
                </c:pt>
                <c:pt idx="137694">
                  <c:v>68847</c:v>
                </c:pt>
                <c:pt idx="137695">
                  <c:v>68847.5</c:v>
                </c:pt>
                <c:pt idx="137696">
                  <c:v>68848</c:v>
                </c:pt>
                <c:pt idx="137697">
                  <c:v>68848.5</c:v>
                </c:pt>
                <c:pt idx="137698">
                  <c:v>68849</c:v>
                </c:pt>
                <c:pt idx="137699">
                  <c:v>68849.5</c:v>
                </c:pt>
                <c:pt idx="137700">
                  <c:v>68850</c:v>
                </c:pt>
                <c:pt idx="137701">
                  <c:v>68850.5</c:v>
                </c:pt>
                <c:pt idx="137702">
                  <c:v>68851</c:v>
                </c:pt>
                <c:pt idx="137703">
                  <c:v>68851.5</c:v>
                </c:pt>
                <c:pt idx="137704">
                  <c:v>68852</c:v>
                </c:pt>
                <c:pt idx="137705">
                  <c:v>68852.5</c:v>
                </c:pt>
                <c:pt idx="137706">
                  <c:v>68853</c:v>
                </c:pt>
                <c:pt idx="137707">
                  <c:v>68853.5</c:v>
                </c:pt>
                <c:pt idx="137708">
                  <c:v>68854</c:v>
                </c:pt>
                <c:pt idx="137709">
                  <c:v>68854.5</c:v>
                </c:pt>
                <c:pt idx="137710">
                  <c:v>68855</c:v>
                </c:pt>
                <c:pt idx="137711">
                  <c:v>68855.5</c:v>
                </c:pt>
                <c:pt idx="137712">
                  <c:v>68856</c:v>
                </c:pt>
                <c:pt idx="137713">
                  <c:v>68856.5</c:v>
                </c:pt>
                <c:pt idx="137714">
                  <c:v>68857</c:v>
                </c:pt>
                <c:pt idx="137715">
                  <c:v>68857.5</c:v>
                </c:pt>
                <c:pt idx="137716">
                  <c:v>68858</c:v>
                </c:pt>
                <c:pt idx="137717">
                  <c:v>68858.5</c:v>
                </c:pt>
                <c:pt idx="137718">
                  <c:v>68859</c:v>
                </c:pt>
                <c:pt idx="137719">
                  <c:v>68859.5</c:v>
                </c:pt>
                <c:pt idx="137720">
                  <c:v>68860</c:v>
                </c:pt>
                <c:pt idx="137721">
                  <c:v>68860.5</c:v>
                </c:pt>
                <c:pt idx="137722">
                  <c:v>68861</c:v>
                </c:pt>
                <c:pt idx="137723">
                  <c:v>68861.5</c:v>
                </c:pt>
                <c:pt idx="137724">
                  <c:v>68862</c:v>
                </c:pt>
                <c:pt idx="137725">
                  <c:v>68862.5</c:v>
                </c:pt>
                <c:pt idx="137726">
                  <c:v>68863</c:v>
                </c:pt>
                <c:pt idx="137727">
                  <c:v>68863.5</c:v>
                </c:pt>
                <c:pt idx="137728">
                  <c:v>68864</c:v>
                </c:pt>
                <c:pt idx="137729">
                  <c:v>68864.5</c:v>
                </c:pt>
                <c:pt idx="137730">
                  <c:v>68865</c:v>
                </c:pt>
                <c:pt idx="137731">
                  <c:v>68865.5</c:v>
                </c:pt>
                <c:pt idx="137732">
                  <c:v>68866</c:v>
                </c:pt>
                <c:pt idx="137733">
                  <c:v>68866.5</c:v>
                </c:pt>
                <c:pt idx="137734">
                  <c:v>68867</c:v>
                </c:pt>
                <c:pt idx="137735">
                  <c:v>68867.5</c:v>
                </c:pt>
                <c:pt idx="137736">
                  <c:v>68868</c:v>
                </c:pt>
                <c:pt idx="137737">
                  <c:v>68868.5</c:v>
                </c:pt>
                <c:pt idx="137738">
                  <c:v>68869</c:v>
                </c:pt>
                <c:pt idx="137739">
                  <c:v>68869.5</c:v>
                </c:pt>
                <c:pt idx="137740">
                  <c:v>68870</c:v>
                </c:pt>
                <c:pt idx="137741">
                  <c:v>68870.5</c:v>
                </c:pt>
                <c:pt idx="137742">
                  <c:v>68871</c:v>
                </c:pt>
                <c:pt idx="137743">
                  <c:v>68871.5</c:v>
                </c:pt>
                <c:pt idx="137744">
                  <c:v>68872</c:v>
                </c:pt>
                <c:pt idx="137745">
                  <c:v>68872.5</c:v>
                </c:pt>
                <c:pt idx="137746">
                  <c:v>68873</c:v>
                </c:pt>
                <c:pt idx="137747">
                  <c:v>68873.5</c:v>
                </c:pt>
                <c:pt idx="137748">
                  <c:v>68874</c:v>
                </c:pt>
                <c:pt idx="137749">
                  <c:v>68874.5</c:v>
                </c:pt>
                <c:pt idx="137750">
                  <c:v>68875</c:v>
                </c:pt>
                <c:pt idx="137751">
                  <c:v>68875.5</c:v>
                </c:pt>
                <c:pt idx="137752">
                  <c:v>68876</c:v>
                </c:pt>
                <c:pt idx="137753">
                  <c:v>68876.5</c:v>
                </c:pt>
                <c:pt idx="137754">
                  <c:v>68877</c:v>
                </c:pt>
                <c:pt idx="137755">
                  <c:v>68877.5</c:v>
                </c:pt>
                <c:pt idx="137756">
                  <c:v>68878</c:v>
                </c:pt>
                <c:pt idx="137757">
                  <c:v>68878.5</c:v>
                </c:pt>
                <c:pt idx="137758">
                  <c:v>68879</c:v>
                </c:pt>
                <c:pt idx="137759">
                  <c:v>68879.5</c:v>
                </c:pt>
                <c:pt idx="137760">
                  <c:v>68880</c:v>
                </c:pt>
                <c:pt idx="137761">
                  <c:v>68880.5</c:v>
                </c:pt>
                <c:pt idx="137762">
                  <c:v>68881</c:v>
                </c:pt>
                <c:pt idx="137763">
                  <c:v>68881.5</c:v>
                </c:pt>
                <c:pt idx="137764">
                  <c:v>68882</c:v>
                </c:pt>
                <c:pt idx="137765">
                  <c:v>68882.5</c:v>
                </c:pt>
                <c:pt idx="137766">
                  <c:v>68883</c:v>
                </c:pt>
                <c:pt idx="137767">
                  <c:v>68883.5</c:v>
                </c:pt>
                <c:pt idx="137768">
                  <c:v>68884</c:v>
                </c:pt>
                <c:pt idx="137769">
                  <c:v>68884.5</c:v>
                </c:pt>
                <c:pt idx="137770">
                  <c:v>68885</c:v>
                </c:pt>
                <c:pt idx="137771">
                  <c:v>68885.5</c:v>
                </c:pt>
                <c:pt idx="137772">
                  <c:v>68886</c:v>
                </c:pt>
                <c:pt idx="137773">
                  <c:v>68886.5</c:v>
                </c:pt>
                <c:pt idx="137774">
                  <c:v>68887</c:v>
                </c:pt>
                <c:pt idx="137775">
                  <c:v>68887.5</c:v>
                </c:pt>
                <c:pt idx="137776">
                  <c:v>68888</c:v>
                </c:pt>
                <c:pt idx="137777">
                  <c:v>68888.5</c:v>
                </c:pt>
                <c:pt idx="137778">
                  <c:v>68889</c:v>
                </c:pt>
                <c:pt idx="137779">
                  <c:v>68889.5</c:v>
                </c:pt>
                <c:pt idx="137780">
                  <c:v>68890</c:v>
                </c:pt>
                <c:pt idx="137781">
                  <c:v>68890.5</c:v>
                </c:pt>
                <c:pt idx="137782">
                  <c:v>68891</c:v>
                </c:pt>
                <c:pt idx="137783">
                  <c:v>68891.5</c:v>
                </c:pt>
                <c:pt idx="137784">
                  <c:v>68892</c:v>
                </c:pt>
                <c:pt idx="137785">
                  <c:v>68892.5</c:v>
                </c:pt>
                <c:pt idx="137786">
                  <c:v>68893</c:v>
                </c:pt>
                <c:pt idx="137787">
                  <c:v>68893.5</c:v>
                </c:pt>
                <c:pt idx="137788">
                  <c:v>68894</c:v>
                </c:pt>
                <c:pt idx="137789">
                  <c:v>68894.5</c:v>
                </c:pt>
                <c:pt idx="137790">
                  <c:v>68895</c:v>
                </c:pt>
                <c:pt idx="137791">
                  <c:v>68895.5</c:v>
                </c:pt>
                <c:pt idx="137792">
                  <c:v>68896</c:v>
                </c:pt>
                <c:pt idx="137793">
                  <c:v>68896.5</c:v>
                </c:pt>
                <c:pt idx="137794">
                  <c:v>68897</c:v>
                </c:pt>
                <c:pt idx="137795">
                  <c:v>68897.5</c:v>
                </c:pt>
                <c:pt idx="137796">
                  <c:v>68898</c:v>
                </c:pt>
                <c:pt idx="137797">
                  <c:v>68898.5</c:v>
                </c:pt>
                <c:pt idx="137798">
                  <c:v>68899</c:v>
                </c:pt>
                <c:pt idx="137799">
                  <c:v>68899.5</c:v>
                </c:pt>
                <c:pt idx="137800">
                  <c:v>68900</c:v>
                </c:pt>
                <c:pt idx="137801">
                  <c:v>68900.5</c:v>
                </c:pt>
                <c:pt idx="137802">
                  <c:v>68901</c:v>
                </c:pt>
                <c:pt idx="137803">
                  <c:v>68901.5</c:v>
                </c:pt>
                <c:pt idx="137804">
                  <c:v>68902</c:v>
                </c:pt>
                <c:pt idx="137805">
                  <c:v>68902.5</c:v>
                </c:pt>
                <c:pt idx="137806">
                  <c:v>68903</c:v>
                </c:pt>
                <c:pt idx="137807">
                  <c:v>68903.5</c:v>
                </c:pt>
                <c:pt idx="137808">
                  <c:v>68904</c:v>
                </c:pt>
                <c:pt idx="137809">
                  <c:v>68904.5</c:v>
                </c:pt>
                <c:pt idx="137810">
                  <c:v>68905</c:v>
                </c:pt>
                <c:pt idx="137811">
                  <c:v>68905.5</c:v>
                </c:pt>
                <c:pt idx="137812">
                  <c:v>68906</c:v>
                </c:pt>
                <c:pt idx="137813">
                  <c:v>68906.5</c:v>
                </c:pt>
                <c:pt idx="137814">
                  <c:v>68907</c:v>
                </c:pt>
                <c:pt idx="137815">
                  <c:v>68907.5</c:v>
                </c:pt>
                <c:pt idx="137816">
                  <c:v>68908</c:v>
                </c:pt>
                <c:pt idx="137817">
                  <c:v>68908.5</c:v>
                </c:pt>
                <c:pt idx="137818">
                  <c:v>68909</c:v>
                </c:pt>
                <c:pt idx="137819">
                  <c:v>68909.5</c:v>
                </c:pt>
                <c:pt idx="137820">
                  <c:v>68910</c:v>
                </c:pt>
                <c:pt idx="137821">
                  <c:v>68910.5</c:v>
                </c:pt>
                <c:pt idx="137822">
                  <c:v>68911</c:v>
                </c:pt>
                <c:pt idx="137823">
                  <c:v>68911.5</c:v>
                </c:pt>
                <c:pt idx="137824">
                  <c:v>68912</c:v>
                </c:pt>
                <c:pt idx="137825">
                  <c:v>68912.5</c:v>
                </c:pt>
                <c:pt idx="137826">
                  <c:v>68913</c:v>
                </c:pt>
                <c:pt idx="137827">
                  <c:v>68913.5</c:v>
                </c:pt>
                <c:pt idx="137828">
                  <c:v>68914</c:v>
                </c:pt>
                <c:pt idx="137829">
                  <c:v>68914.5</c:v>
                </c:pt>
                <c:pt idx="137830">
                  <c:v>68915</c:v>
                </c:pt>
                <c:pt idx="137831">
                  <c:v>68915.5</c:v>
                </c:pt>
                <c:pt idx="137832">
                  <c:v>68916</c:v>
                </c:pt>
                <c:pt idx="137833">
                  <c:v>68916.5</c:v>
                </c:pt>
                <c:pt idx="137834">
                  <c:v>68917</c:v>
                </c:pt>
                <c:pt idx="137835">
                  <c:v>68917.5</c:v>
                </c:pt>
                <c:pt idx="137836">
                  <c:v>68918</c:v>
                </c:pt>
                <c:pt idx="137837">
                  <c:v>68918.5</c:v>
                </c:pt>
                <c:pt idx="137838">
                  <c:v>68919</c:v>
                </c:pt>
                <c:pt idx="137839">
                  <c:v>68919.5</c:v>
                </c:pt>
                <c:pt idx="137840">
                  <c:v>68920</c:v>
                </c:pt>
                <c:pt idx="137841">
                  <c:v>68920.5</c:v>
                </c:pt>
                <c:pt idx="137842">
                  <c:v>68921</c:v>
                </c:pt>
                <c:pt idx="137843">
                  <c:v>68921.5</c:v>
                </c:pt>
                <c:pt idx="137844">
                  <c:v>68922</c:v>
                </c:pt>
                <c:pt idx="137845">
                  <c:v>68922.5</c:v>
                </c:pt>
                <c:pt idx="137846">
                  <c:v>68923</c:v>
                </c:pt>
                <c:pt idx="137847">
                  <c:v>68923.5</c:v>
                </c:pt>
                <c:pt idx="137848">
                  <c:v>68924</c:v>
                </c:pt>
                <c:pt idx="137849">
                  <c:v>68924.5</c:v>
                </c:pt>
                <c:pt idx="137850">
                  <c:v>68925</c:v>
                </c:pt>
                <c:pt idx="137851">
                  <c:v>68925.5</c:v>
                </c:pt>
                <c:pt idx="137852">
                  <c:v>68926</c:v>
                </c:pt>
                <c:pt idx="137853">
                  <c:v>68926.5</c:v>
                </c:pt>
                <c:pt idx="137854">
                  <c:v>68927</c:v>
                </c:pt>
                <c:pt idx="137855">
                  <c:v>68927.5</c:v>
                </c:pt>
                <c:pt idx="137856">
                  <c:v>68928</c:v>
                </c:pt>
                <c:pt idx="137857">
                  <c:v>68928.5</c:v>
                </c:pt>
                <c:pt idx="137858">
                  <c:v>68929</c:v>
                </c:pt>
                <c:pt idx="137859">
                  <c:v>68929.5</c:v>
                </c:pt>
                <c:pt idx="137860">
                  <c:v>68930</c:v>
                </c:pt>
                <c:pt idx="137861">
                  <c:v>68930.5</c:v>
                </c:pt>
                <c:pt idx="137862">
                  <c:v>68931</c:v>
                </c:pt>
                <c:pt idx="137863">
                  <c:v>68931.5</c:v>
                </c:pt>
                <c:pt idx="137864">
                  <c:v>68932</c:v>
                </c:pt>
                <c:pt idx="137865">
                  <c:v>68932.5</c:v>
                </c:pt>
                <c:pt idx="137866">
                  <c:v>68933</c:v>
                </c:pt>
                <c:pt idx="137867">
                  <c:v>68933.5</c:v>
                </c:pt>
                <c:pt idx="137868">
                  <c:v>68934</c:v>
                </c:pt>
                <c:pt idx="137869">
                  <c:v>68934.5</c:v>
                </c:pt>
                <c:pt idx="137870">
                  <c:v>68935</c:v>
                </c:pt>
                <c:pt idx="137871">
                  <c:v>68935.5</c:v>
                </c:pt>
                <c:pt idx="137872">
                  <c:v>68936</c:v>
                </c:pt>
                <c:pt idx="137873">
                  <c:v>68936.5</c:v>
                </c:pt>
                <c:pt idx="137874">
                  <c:v>68937</c:v>
                </c:pt>
                <c:pt idx="137875">
                  <c:v>68937.5</c:v>
                </c:pt>
                <c:pt idx="137876">
                  <c:v>68938</c:v>
                </c:pt>
                <c:pt idx="137877">
                  <c:v>68938.5</c:v>
                </c:pt>
                <c:pt idx="137878">
                  <c:v>68939</c:v>
                </c:pt>
                <c:pt idx="137879">
                  <c:v>68939.5</c:v>
                </c:pt>
                <c:pt idx="137880">
                  <c:v>68940</c:v>
                </c:pt>
                <c:pt idx="137881">
                  <c:v>68940.5</c:v>
                </c:pt>
                <c:pt idx="137882">
                  <c:v>68941</c:v>
                </c:pt>
                <c:pt idx="137883">
                  <c:v>68941.5</c:v>
                </c:pt>
                <c:pt idx="137884">
                  <c:v>68942</c:v>
                </c:pt>
                <c:pt idx="137885">
                  <c:v>68942.5</c:v>
                </c:pt>
                <c:pt idx="137886">
                  <c:v>68943</c:v>
                </c:pt>
                <c:pt idx="137887">
                  <c:v>68943.5</c:v>
                </c:pt>
                <c:pt idx="137888">
                  <c:v>68944</c:v>
                </c:pt>
                <c:pt idx="137889">
                  <c:v>68944.5</c:v>
                </c:pt>
                <c:pt idx="137890">
                  <c:v>68945</c:v>
                </c:pt>
                <c:pt idx="137891">
                  <c:v>68945.5</c:v>
                </c:pt>
                <c:pt idx="137892">
                  <c:v>68946</c:v>
                </c:pt>
                <c:pt idx="137893">
                  <c:v>68946.5</c:v>
                </c:pt>
                <c:pt idx="137894">
                  <c:v>68947</c:v>
                </c:pt>
                <c:pt idx="137895">
                  <c:v>68947.5</c:v>
                </c:pt>
                <c:pt idx="137896">
                  <c:v>68948</c:v>
                </c:pt>
                <c:pt idx="137897">
                  <c:v>68948.5</c:v>
                </c:pt>
                <c:pt idx="137898">
                  <c:v>68949</c:v>
                </c:pt>
                <c:pt idx="137899">
                  <c:v>68949.5</c:v>
                </c:pt>
                <c:pt idx="137900">
                  <c:v>68950</c:v>
                </c:pt>
                <c:pt idx="137901">
                  <c:v>68950.5</c:v>
                </c:pt>
                <c:pt idx="137902">
                  <c:v>68951</c:v>
                </c:pt>
                <c:pt idx="137903">
                  <c:v>68951.5</c:v>
                </c:pt>
                <c:pt idx="137904">
                  <c:v>68952</c:v>
                </c:pt>
                <c:pt idx="137905">
                  <c:v>68952.5</c:v>
                </c:pt>
                <c:pt idx="137906">
                  <c:v>68953</c:v>
                </c:pt>
                <c:pt idx="137907">
                  <c:v>68953.5</c:v>
                </c:pt>
                <c:pt idx="137908">
                  <c:v>68954</c:v>
                </c:pt>
                <c:pt idx="137909">
                  <c:v>68954.5</c:v>
                </c:pt>
                <c:pt idx="137910">
                  <c:v>68955</c:v>
                </c:pt>
                <c:pt idx="137911">
                  <c:v>68955.5</c:v>
                </c:pt>
                <c:pt idx="137912">
                  <c:v>68956</c:v>
                </c:pt>
                <c:pt idx="137913">
                  <c:v>68956.5</c:v>
                </c:pt>
                <c:pt idx="137914">
                  <c:v>68957</c:v>
                </c:pt>
                <c:pt idx="137915">
                  <c:v>68957.5</c:v>
                </c:pt>
                <c:pt idx="137916">
                  <c:v>68958</c:v>
                </c:pt>
                <c:pt idx="137917">
                  <c:v>68958.5</c:v>
                </c:pt>
                <c:pt idx="137918">
                  <c:v>68959</c:v>
                </c:pt>
                <c:pt idx="137919">
                  <c:v>68959.5</c:v>
                </c:pt>
                <c:pt idx="137920">
                  <c:v>68960</c:v>
                </c:pt>
                <c:pt idx="137921">
                  <c:v>68960.5</c:v>
                </c:pt>
                <c:pt idx="137922">
                  <c:v>68961</c:v>
                </c:pt>
                <c:pt idx="137923">
                  <c:v>68961.5</c:v>
                </c:pt>
                <c:pt idx="137924">
                  <c:v>68962</c:v>
                </c:pt>
                <c:pt idx="137925">
                  <c:v>68962.5</c:v>
                </c:pt>
                <c:pt idx="137926">
                  <c:v>68963</c:v>
                </c:pt>
                <c:pt idx="137927">
                  <c:v>68963.5</c:v>
                </c:pt>
                <c:pt idx="137928">
                  <c:v>68964</c:v>
                </c:pt>
                <c:pt idx="137929">
                  <c:v>68964.5</c:v>
                </c:pt>
                <c:pt idx="137930">
                  <c:v>68965</c:v>
                </c:pt>
                <c:pt idx="137931">
                  <c:v>68965.5</c:v>
                </c:pt>
                <c:pt idx="137932">
                  <c:v>68966</c:v>
                </c:pt>
                <c:pt idx="137933">
                  <c:v>68966.5</c:v>
                </c:pt>
                <c:pt idx="137934">
                  <c:v>68967</c:v>
                </c:pt>
                <c:pt idx="137935">
                  <c:v>68967.5</c:v>
                </c:pt>
                <c:pt idx="137936">
                  <c:v>68968</c:v>
                </c:pt>
                <c:pt idx="137937">
                  <c:v>68968.5</c:v>
                </c:pt>
                <c:pt idx="137938">
                  <c:v>68969</c:v>
                </c:pt>
                <c:pt idx="137939">
                  <c:v>68969.5</c:v>
                </c:pt>
                <c:pt idx="137940">
                  <c:v>68970</c:v>
                </c:pt>
                <c:pt idx="137941">
                  <c:v>68970.5</c:v>
                </c:pt>
                <c:pt idx="137942">
                  <c:v>68971</c:v>
                </c:pt>
                <c:pt idx="137943">
                  <c:v>68971.5</c:v>
                </c:pt>
                <c:pt idx="137944">
                  <c:v>68972</c:v>
                </c:pt>
                <c:pt idx="137945">
                  <c:v>68972.5</c:v>
                </c:pt>
                <c:pt idx="137946">
                  <c:v>68973</c:v>
                </c:pt>
                <c:pt idx="137947">
                  <c:v>68973.5</c:v>
                </c:pt>
                <c:pt idx="137948">
                  <c:v>68974</c:v>
                </c:pt>
                <c:pt idx="137949">
                  <c:v>68974.5</c:v>
                </c:pt>
                <c:pt idx="137950">
                  <c:v>68975</c:v>
                </c:pt>
                <c:pt idx="137951">
                  <c:v>68975.5</c:v>
                </c:pt>
                <c:pt idx="137952">
                  <c:v>68976</c:v>
                </c:pt>
                <c:pt idx="137953">
                  <c:v>68976.5</c:v>
                </c:pt>
                <c:pt idx="137954">
                  <c:v>68977</c:v>
                </c:pt>
                <c:pt idx="137955">
                  <c:v>68977.5</c:v>
                </c:pt>
                <c:pt idx="137956">
                  <c:v>68978</c:v>
                </c:pt>
                <c:pt idx="137957">
                  <c:v>68978.5</c:v>
                </c:pt>
                <c:pt idx="137958">
                  <c:v>68979</c:v>
                </c:pt>
                <c:pt idx="137959">
                  <c:v>68979.5</c:v>
                </c:pt>
                <c:pt idx="137960">
                  <c:v>68980</c:v>
                </c:pt>
                <c:pt idx="137961">
                  <c:v>68980.5</c:v>
                </c:pt>
                <c:pt idx="137962">
                  <c:v>68981</c:v>
                </c:pt>
                <c:pt idx="137963">
                  <c:v>68981.5</c:v>
                </c:pt>
                <c:pt idx="137964">
                  <c:v>68982</c:v>
                </c:pt>
                <c:pt idx="137965">
                  <c:v>68982.5</c:v>
                </c:pt>
                <c:pt idx="137966">
                  <c:v>68983</c:v>
                </c:pt>
                <c:pt idx="137967">
                  <c:v>68983.5</c:v>
                </c:pt>
                <c:pt idx="137968">
                  <c:v>68984</c:v>
                </c:pt>
                <c:pt idx="137969">
                  <c:v>68984.5</c:v>
                </c:pt>
                <c:pt idx="137970">
                  <c:v>68985</c:v>
                </c:pt>
                <c:pt idx="137971">
                  <c:v>68985.5</c:v>
                </c:pt>
                <c:pt idx="137972">
                  <c:v>68986</c:v>
                </c:pt>
                <c:pt idx="137973">
                  <c:v>68986.5</c:v>
                </c:pt>
                <c:pt idx="137974">
                  <c:v>68987</c:v>
                </c:pt>
                <c:pt idx="137975">
                  <c:v>68987.5</c:v>
                </c:pt>
                <c:pt idx="137976">
                  <c:v>68988</c:v>
                </c:pt>
                <c:pt idx="137977">
                  <c:v>68988.5</c:v>
                </c:pt>
                <c:pt idx="137978">
                  <c:v>68989</c:v>
                </c:pt>
                <c:pt idx="137979">
                  <c:v>68989.5</c:v>
                </c:pt>
                <c:pt idx="137980">
                  <c:v>68990</c:v>
                </c:pt>
                <c:pt idx="137981">
                  <c:v>68990.5</c:v>
                </c:pt>
                <c:pt idx="137982">
                  <c:v>68991</c:v>
                </c:pt>
                <c:pt idx="137983">
                  <c:v>68991.5</c:v>
                </c:pt>
                <c:pt idx="137984">
                  <c:v>68992</c:v>
                </c:pt>
                <c:pt idx="137985">
                  <c:v>68992.5</c:v>
                </c:pt>
                <c:pt idx="137986">
                  <c:v>68993</c:v>
                </c:pt>
                <c:pt idx="137987">
                  <c:v>68993.5</c:v>
                </c:pt>
                <c:pt idx="137988">
                  <c:v>68994</c:v>
                </c:pt>
                <c:pt idx="137989">
                  <c:v>68994.5</c:v>
                </c:pt>
                <c:pt idx="137990">
                  <c:v>68995</c:v>
                </c:pt>
                <c:pt idx="137991">
                  <c:v>68995.5</c:v>
                </c:pt>
                <c:pt idx="137992">
                  <c:v>68996</c:v>
                </c:pt>
                <c:pt idx="137993">
                  <c:v>68996.5</c:v>
                </c:pt>
                <c:pt idx="137994">
                  <c:v>68997</c:v>
                </c:pt>
                <c:pt idx="137995">
                  <c:v>68997.5</c:v>
                </c:pt>
                <c:pt idx="137996">
                  <c:v>68998</c:v>
                </c:pt>
                <c:pt idx="137997">
                  <c:v>68998.5</c:v>
                </c:pt>
                <c:pt idx="137998">
                  <c:v>68999</c:v>
                </c:pt>
                <c:pt idx="137999">
                  <c:v>68999.5</c:v>
                </c:pt>
                <c:pt idx="138000">
                  <c:v>69000</c:v>
                </c:pt>
                <c:pt idx="138001">
                  <c:v>69000.5</c:v>
                </c:pt>
                <c:pt idx="138002">
                  <c:v>69001</c:v>
                </c:pt>
                <c:pt idx="138003">
                  <c:v>69001.5</c:v>
                </c:pt>
                <c:pt idx="138004">
                  <c:v>69002</c:v>
                </c:pt>
                <c:pt idx="138005">
                  <c:v>69002.5</c:v>
                </c:pt>
                <c:pt idx="138006">
                  <c:v>69003</c:v>
                </c:pt>
                <c:pt idx="138007">
                  <c:v>69003.5</c:v>
                </c:pt>
                <c:pt idx="138008">
                  <c:v>69004</c:v>
                </c:pt>
                <c:pt idx="138009">
                  <c:v>69004.5</c:v>
                </c:pt>
                <c:pt idx="138010">
                  <c:v>69005</c:v>
                </c:pt>
                <c:pt idx="138011">
                  <c:v>69005.5</c:v>
                </c:pt>
                <c:pt idx="138012">
                  <c:v>69006</c:v>
                </c:pt>
                <c:pt idx="138013">
                  <c:v>69006.5</c:v>
                </c:pt>
                <c:pt idx="138014">
                  <c:v>69007</c:v>
                </c:pt>
                <c:pt idx="138015">
                  <c:v>69007.5</c:v>
                </c:pt>
                <c:pt idx="138016">
                  <c:v>69008</c:v>
                </c:pt>
                <c:pt idx="138017">
                  <c:v>69008.5</c:v>
                </c:pt>
                <c:pt idx="138018">
                  <c:v>69009</c:v>
                </c:pt>
                <c:pt idx="138019">
                  <c:v>69009.5</c:v>
                </c:pt>
                <c:pt idx="138020">
                  <c:v>69010</c:v>
                </c:pt>
                <c:pt idx="138021">
                  <c:v>69010.5</c:v>
                </c:pt>
                <c:pt idx="138022">
                  <c:v>69011</c:v>
                </c:pt>
                <c:pt idx="138023">
                  <c:v>69011.5</c:v>
                </c:pt>
                <c:pt idx="138024">
                  <c:v>69012</c:v>
                </c:pt>
                <c:pt idx="138025">
                  <c:v>69012.5</c:v>
                </c:pt>
                <c:pt idx="138026">
                  <c:v>69013</c:v>
                </c:pt>
                <c:pt idx="138027">
                  <c:v>69013.5</c:v>
                </c:pt>
                <c:pt idx="138028">
                  <c:v>69014</c:v>
                </c:pt>
                <c:pt idx="138029">
                  <c:v>69014.5</c:v>
                </c:pt>
                <c:pt idx="138030">
                  <c:v>69015</c:v>
                </c:pt>
                <c:pt idx="138031">
                  <c:v>69015.5</c:v>
                </c:pt>
                <c:pt idx="138032">
                  <c:v>69016</c:v>
                </c:pt>
                <c:pt idx="138033">
                  <c:v>69016.5</c:v>
                </c:pt>
                <c:pt idx="138034">
                  <c:v>69017</c:v>
                </c:pt>
                <c:pt idx="138035">
                  <c:v>69017.5</c:v>
                </c:pt>
                <c:pt idx="138036">
                  <c:v>69018</c:v>
                </c:pt>
                <c:pt idx="138037">
                  <c:v>69018.5</c:v>
                </c:pt>
                <c:pt idx="138038">
                  <c:v>69019</c:v>
                </c:pt>
                <c:pt idx="138039">
                  <c:v>69019.5</c:v>
                </c:pt>
                <c:pt idx="138040">
                  <c:v>69020</c:v>
                </c:pt>
                <c:pt idx="138041">
                  <c:v>69020.5</c:v>
                </c:pt>
                <c:pt idx="138042">
                  <c:v>69021</c:v>
                </c:pt>
                <c:pt idx="138043">
                  <c:v>69021.5</c:v>
                </c:pt>
                <c:pt idx="138044">
                  <c:v>69022</c:v>
                </c:pt>
                <c:pt idx="138045">
                  <c:v>69022.5</c:v>
                </c:pt>
                <c:pt idx="138046">
                  <c:v>69023</c:v>
                </c:pt>
                <c:pt idx="138047">
                  <c:v>69023.5</c:v>
                </c:pt>
                <c:pt idx="138048">
                  <c:v>69024</c:v>
                </c:pt>
                <c:pt idx="138049">
                  <c:v>69024.5</c:v>
                </c:pt>
                <c:pt idx="138050">
                  <c:v>69025</c:v>
                </c:pt>
                <c:pt idx="138051">
                  <c:v>69025.5</c:v>
                </c:pt>
                <c:pt idx="138052">
                  <c:v>69026</c:v>
                </c:pt>
                <c:pt idx="138053">
                  <c:v>69026.5</c:v>
                </c:pt>
                <c:pt idx="138054">
                  <c:v>69027</c:v>
                </c:pt>
                <c:pt idx="138055">
                  <c:v>69027.5</c:v>
                </c:pt>
                <c:pt idx="138056">
                  <c:v>69028</c:v>
                </c:pt>
                <c:pt idx="138057">
                  <c:v>69028.5</c:v>
                </c:pt>
                <c:pt idx="138058">
                  <c:v>69029</c:v>
                </c:pt>
                <c:pt idx="138059">
                  <c:v>69029.5</c:v>
                </c:pt>
                <c:pt idx="138060">
                  <c:v>69030</c:v>
                </c:pt>
                <c:pt idx="138061">
                  <c:v>69030.5</c:v>
                </c:pt>
                <c:pt idx="138062">
                  <c:v>69031</c:v>
                </c:pt>
                <c:pt idx="138063">
                  <c:v>69031.5</c:v>
                </c:pt>
                <c:pt idx="138064">
                  <c:v>69032</c:v>
                </c:pt>
                <c:pt idx="138065">
                  <c:v>69032.5</c:v>
                </c:pt>
                <c:pt idx="138066">
                  <c:v>69033</c:v>
                </c:pt>
                <c:pt idx="138067">
                  <c:v>69033.5</c:v>
                </c:pt>
                <c:pt idx="138068">
                  <c:v>69034</c:v>
                </c:pt>
                <c:pt idx="138069">
                  <c:v>69034.5</c:v>
                </c:pt>
                <c:pt idx="138070">
                  <c:v>69035</c:v>
                </c:pt>
                <c:pt idx="138071">
                  <c:v>69035.5</c:v>
                </c:pt>
                <c:pt idx="138072">
                  <c:v>69036</c:v>
                </c:pt>
                <c:pt idx="138073">
                  <c:v>69036.5</c:v>
                </c:pt>
                <c:pt idx="138074">
                  <c:v>69037</c:v>
                </c:pt>
                <c:pt idx="138075">
                  <c:v>69037.5</c:v>
                </c:pt>
                <c:pt idx="138076">
                  <c:v>69038</c:v>
                </c:pt>
                <c:pt idx="138077">
                  <c:v>69038.5</c:v>
                </c:pt>
                <c:pt idx="138078">
                  <c:v>69039</c:v>
                </c:pt>
                <c:pt idx="138079">
                  <c:v>69039.5</c:v>
                </c:pt>
                <c:pt idx="138080">
                  <c:v>69040</c:v>
                </c:pt>
                <c:pt idx="138081">
                  <c:v>69040.5</c:v>
                </c:pt>
                <c:pt idx="138082">
                  <c:v>69041</c:v>
                </c:pt>
                <c:pt idx="138083">
                  <c:v>69041.5</c:v>
                </c:pt>
                <c:pt idx="138084">
                  <c:v>69042</c:v>
                </c:pt>
                <c:pt idx="138085">
                  <c:v>69042.5</c:v>
                </c:pt>
                <c:pt idx="138086">
                  <c:v>69043</c:v>
                </c:pt>
                <c:pt idx="138087">
                  <c:v>69043.5</c:v>
                </c:pt>
                <c:pt idx="138088">
                  <c:v>69044</c:v>
                </c:pt>
                <c:pt idx="138089">
                  <c:v>69044.5</c:v>
                </c:pt>
                <c:pt idx="138090">
                  <c:v>69045</c:v>
                </c:pt>
                <c:pt idx="138091">
                  <c:v>69045.5</c:v>
                </c:pt>
                <c:pt idx="138092">
                  <c:v>69046</c:v>
                </c:pt>
                <c:pt idx="138093">
                  <c:v>69046.5</c:v>
                </c:pt>
                <c:pt idx="138094">
                  <c:v>69047</c:v>
                </c:pt>
                <c:pt idx="138095">
                  <c:v>69047.5</c:v>
                </c:pt>
                <c:pt idx="138096">
                  <c:v>69048</c:v>
                </c:pt>
                <c:pt idx="138097">
                  <c:v>69048.5</c:v>
                </c:pt>
                <c:pt idx="138098">
                  <c:v>69049</c:v>
                </c:pt>
                <c:pt idx="138099">
                  <c:v>69049.5</c:v>
                </c:pt>
                <c:pt idx="138100">
                  <c:v>69050</c:v>
                </c:pt>
                <c:pt idx="138101">
                  <c:v>69050.5</c:v>
                </c:pt>
                <c:pt idx="138102">
                  <c:v>69051</c:v>
                </c:pt>
                <c:pt idx="138103">
                  <c:v>69051.5</c:v>
                </c:pt>
                <c:pt idx="138104">
                  <c:v>69052</c:v>
                </c:pt>
                <c:pt idx="138105">
                  <c:v>69052.5</c:v>
                </c:pt>
                <c:pt idx="138106">
                  <c:v>69053</c:v>
                </c:pt>
                <c:pt idx="138107">
                  <c:v>69053.5</c:v>
                </c:pt>
                <c:pt idx="138108">
                  <c:v>69054</c:v>
                </c:pt>
                <c:pt idx="138109">
                  <c:v>69054.5</c:v>
                </c:pt>
                <c:pt idx="138110">
                  <c:v>69055</c:v>
                </c:pt>
                <c:pt idx="138111">
                  <c:v>69055.5</c:v>
                </c:pt>
                <c:pt idx="138112">
                  <c:v>69056</c:v>
                </c:pt>
                <c:pt idx="138113">
                  <c:v>69056.5</c:v>
                </c:pt>
                <c:pt idx="138114">
                  <c:v>69057</c:v>
                </c:pt>
                <c:pt idx="138115">
                  <c:v>69057.5</c:v>
                </c:pt>
                <c:pt idx="138116">
                  <c:v>69058</c:v>
                </c:pt>
                <c:pt idx="138117">
                  <c:v>69058.5</c:v>
                </c:pt>
                <c:pt idx="138118">
                  <c:v>69059</c:v>
                </c:pt>
                <c:pt idx="138119">
                  <c:v>69059.5</c:v>
                </c:pt>
                <c:pt idx="138120">
                  <c:v>69060</c:v>
                </c:pt>
                <c:pt idx="138121">
                  <c:v>69060.5</c:v>
                </c:pt>
                <c:pt idx="138122">
                  <c:v>69061</c:v>
                </c:pt>
                <c:pt idx="138123">
                  <c:v>69061.5</c:v>
                </c:pt>
                <c:pt idx="138124">
                  <c:v>69062</c:v>
                </c:pt>
                <c:pt idx="138125">
                  <c:v>69062.5</c:v>
                </c:pt>
                <c:pt idx="138126">
                  <c:v>69063</c:v>
                </c:pt>
                <c:pt idx="138127">
                  <c:v>69063.5</c:v>
                </c:pt>
                <c:pt idx="138128">
                  <c:v>69064</c:v>
                </c:pt>
                <c:pt idx="138129">
                  <c:v>69064.5</c:v>
                </c:pt>
                <c:pt idx="138130">
                  <c:v>69065</c:v>
                </c:pt>
                <c:pt idx="138131">
                  <c:v>69065.5</c:v>
                </c:pt>
                <c:pt idx="138132">
                  <c:v>69066</c:v>
                </c:pt>
                <c:pt idx="138133">
                  <c:v>69066.5</c:v>
                </c:pt>
                <c:pt idx="138134">
                  <c:v>69067</c:v>
                </c:pt>
                <c:pt idx="138135">
                  <c:v>69067.5</c:v>
                </c:pt>
                <c:pt idx="138136">
                  <c:v>69068</c:v>
                </c:pt>
                <c:pt idx="138137">
                  <c:v>69068.5</c:v>
                </c:pt>
                <c:pt idx="138138">
                  <c:v>69069</c:v>
                </c:pt>
                <c:pt idx="138139">
                  <c:v>69069.5</c:v>
                </c:pt>
                <c:pt idx="138140">
                  <c:v>69070</c:v>
                </c:pt>
                <c:pt idx="138141">
                  <c:v>69070.5</c:v>
                </c:pt>
                <c:pt idx="138142">
                  <c:v>69071</c:v>
                </c:pt>
                <c:pt idx="138143">
                  <c:v>69071.5</c:v>
                </c:pt>
                <c:pt idx="138144">
                  <c:v>69072</c:v>
                </c:pt>
                <c:pt idx="138145">
                  <c:v>69072.5</c:v>
                </c:pt>
                <c:pt idx="138146">
                  <c:v>69073</c:v>
                </c:pt>
                <c:pt idx="138147">
                  <c:v>69073.5</c:v>
                </c:pt>
                <c:pt idx="138148">
                  <c:v>69074</c:v>
                </c:pt>
                <c:pt idx="138149">
                  <c:v>69074.5</c:v>
                </c:pt>
                <c:pt idx="138150">
                  <c:v>69075</c:v>
                </c:pt>
                <c:pt idx="138151">
                  <c:v>69075.5</c:v>
                </c:pt>
                <c:pt idx="138152">
                  <c:v>69076</c:v>
                </c:pt>
                <c:pt idx="138153">
                  <c:v>69076.5</c:v>
                </c:pt>
                <c:pt idx="138154">
                  <c:v>69077</c:v>
                </c:pt>
                <c:pt idx="138155">
                  <c:v>69077.5</c:v>
                </c:pt>
                <c:pt idx="138156">
                  <c:v>69078</c:v>
                </c:pt>
                <c:pt idx="138157">
                  <c:v>69078.5</c:v>
                </c:pt>
                <c:pt idx="138158">
                  <c:v>69079</c:v>
                </c:pt>
                <c:pt idx="138159">
                  <c:v>69079.5</c:v>
                </c:pt>
                <c:pt idx="138160">
                  <c:v>69080</c:v>
                </c:pt>
                <c:pt idx="138161">
                  <c:v>69080.5</c:v>
                </c:pt>
                <c:pt idx="138162">
                  <c:v>69081</c:v>
                </c:pt>
                <c:pt idx="138163">
                  <c:v>69081.5</c:v>
                </c:pt>
                <c:pt idx="138164">
                  <c:v>69082</c:v>
                </c:pt>
                <c:pt idx="138165">
                  <c:v>69082.5</c:v>
                </c:pt>
                <c:pt idx="138166">
                  <c:v>69083</c:v>
                </c:pt>
                <c:pt idx="138167">
                  <c:v>69083.5</c:v>
                </c:pt>
                <c:pt idx="138168">
                  <c:v>69084</c:v>
                </c:pt>
                <c:pt idx="138169">
                  <c:v>69084.5</c:v>
                </c:pt>
                <c:pt idx="138170">
                  <c:v>69085</c:v>
                </c:pt>
                <c:pt idx="138171">
                  <c:v>69085.5</c:v>
                </c:pt>
                <c:pt idx="138172">
                  <c:v>69086</c:v>
                </c:pt>
                <c:pt idx="138173">
                  <c:v>69086.5</c:v>
                </c:pt>
                <c:pt idx="138174">
                  <c:v>69087</c:v>
                </c:pt>
                <c:pt idx="138175">
                  <c:v>69087.5</c:v>
                </c:pt>
                <c:pt idx="138176">
                  <c:v>69088</c:v>
                </c:pt>
                <c:pt idx="138177">
                  <c:v>69088.5</c:v>
                </c:pt>
                <c:pt idx="138178">
                  <c:v>69089</c:v>
                </c:pt>
                <c:pt idx="138179">
                  <c:v>69089.5</c:v>
                </c:pt>
                <c:pt idx="138180">
                  <c:v>69090</c:v>
                </c:pt>
                <c:pt idx="138181">
                  <c:v>69090.5</c:v>
                </c:pt>
                <c:pt idx="138182">
                  <c:v>69091</c:v>
                </c:pt>
                <c:pt idx="138183">
                  <c:v>69091.5</c:v>
                </c:pt>
                <c:pt idx="138184">
                  <c:v>69092</c:v>
                </c:pt>
                <c:pt idx="138185">
                  <c:v>69092.5</c:v>
                </c:pt>
                <c:pt idx="138186">
                  <c:v>69093</c:v>
                </c:pt>
                <c:pt idx="138187">
                  <c:v>69093.5</c:v>
                </c:pt>
                <c:pt idx="138188">
                  <c:v>69094</c:v>
                </c:pt>
                <c:pt idx="138189">
                  <c:v>69094.5</c:v>
                </c:pt>
                <c:pt idx="138190">
                  <c:v>69095</c:v>
                </c:pt>
                <c:pt idx="138191">
                  <c:v>69095.5</c:v>
                </c:pt>
                <c:pt idx="138192">
                  <c:v>69096</c:v>
                </c:pt>
                <c:pt idx="138193">
                  <c:v>69096.5</c:v>
                </c:pt>
                <c:pt idx="138194">
                  <c:v>69097</c:v>
                </c:pt>
                <c:pt idx="138195">
                  <c:v>69097.5</c:v>
                </c:pt>
                <c:pt idx="138196">
                  <c:v>69098</c:v>
                </c:pt>
                <c:pt idx="138197">
                  <c:v>69098.5</c:v>
                </c:pt>
                <c:pt idx="138198">
                  <c:v>69099</c:v>
                </c:pt>
                <c:pt idx="138199">
                  <c:v>69099.5</c:v>
                </c:pt>
                <c:pt idx="138200">
                  <c:v>69100</c:v>
                </c:pt>
                <c:pt idx="138201">
                  <c:v>69100.5</c:v>
                </c:pt>
                <c:pt idx="138202">
                  <c:v>69101</c:v>
                </c:pt>
                <c:pt idx="138203">
                  <c:v>69101.5</c:v>
                </c:pt>
                <c:pt idx="138204">
                  <c:v>69102</c:v>
                </c:pt>
                <c:pt idx="138205">
                  <c:v>69102.5</c:v>
                </c:pt>
                <c:pt idx="138206">
                  <c:v>69103</c:v>
                </c:pt>
                <c:pt idx="138207">
                  <c:v>69103.5</c:v>
                </c:pt>
                <c:pt idx="138208">
                  <c:v>69104</c:v>
                </c:pt>
                <c:pt idx="138209">
                  <c:v>69104.5</c:v>
                </c:pt>
                <c:pt idx="138210">
                  <c:v>69105</c:v>
                </c:pt>
                <c:pt idx="138211">
                  <c:v>69105.5</c:v>
                </c:pt>
                <c:pt idx="138212">
                  <c:v>69106</c:v>
                </c:pt>
                <c:pt idx="138213">
                  <c:v>69106.5</c:v>
                </c:pt>
                <c:pt idx="138214">
                  <c:v>69107</c:v>
                </c:pt>
                <c:pt idx="138215">
                  <c:v>69107.5</c:v>
                </c:pt>
                <c:pt idx="138216">
                  <c:v>69108</c:v>
                </c:pt>
                <c:pt idx="138217">
                  <c:v>69108.5</c:v>
                </c:pt>
                <c:pt idx="138218">
                  <c:v>69109</c:v>
                </c:pt>
                <c:pt idx="138219">
                  <c:v>69109.5</c:v>
                </c:pt>
                <c:pt idx="138220">
                  <c:v>69110</c:v>
                </c:pt>
                <c:pt idx="138221">
                  <c:v>69110.5</c:v>
                </c:pt>
                <c:pt idx="138222">
                  <c:v>69111</c:v>
                </c:pt>
                <c:pt idx="138223">
                  <c:v>69111.5</c:v>
                </c:pt>
                <c:pt idx="138224">
                  <c:v>69112</c:v>
                </c:pt>
                <c:pt idx="138225">
                  <c:v>69112.5</c:v>
                </c:pt>
                <c:pt idx="138226">
                  <c:v>69113</c:v>
                </c:pt>
                <c:pt idx="138227">
                  <c:v>69113.5</c:v>
                </c:pt>
                <c:pt idx="138228">
                  <c:v>69114</c:v>
                </c:pt>
                <c:pt idx="138229">
                  <c:v>69114.5</c:v>
                </c:pt>
                <c:pt idx="138230">
                  <c:v>69115</c:v>
                </c:pt>
                <c:pt idx="138231">
                  <c:v>69115.5</c:v>
                </c:pt>
                <c:pt idx="138232">
                  <c:v>69116</c:v>
                </c:pt>
                <c:pt idx="138233">
                  <c:v>69116.5</c:v>
                </c:pt>
                <c:pt idx="138234">
                  <c:v>69117</c:v>
                </c:pt>
                <c:pt idx="138235">
                  <c:v>69117.5</c:v>
                </c:pt>
                <c:pt idx="138236">
                  <c:v>69118</c:v>
                </c:pt>
                <c:pt idx="138237">
                  <c:v>69118.5</c:v>
                </c:pt>
                <c:pt idx="138238">
                  <c:v>69119</c:v>
                </c:pt>
                <c:pt idx="138239">
                  <c:v>69119.5</c:v>
                </c:pt>
                <c:pt idx="138240">
                  <c:v>69120</c:v>
                </c:pt>
                <c:pt idx="138241">
                  <c:v>69120.5</c:v>
                </c:pt>
                <c:pt idx="138242">
                  <c:v>69121</c:v>
                </c:pt>
                <c:pt idx="138243">
                  <c:v>69121.5</c:v>
                </c:pt>
                <c:pt idx="138244">
                  <c:v>69122</c:v>
                </c:pt>
                <c:pt idx="138245">
                  <c:v>69122.5</c:v>
                </c:pt>
                <c:pt idx="138246">
                  <c:v>69123</c:v>
                </c:pt>
                <c:pt idx="138247">
                  <c:v>69123.5</c:v>
                </c:pt>
                <c:pt idx="138248">
                  <c:v>69124</c:v>
                </c:pt>
                <c:pt idx="138249">
                  <c:v>69124.5</c:v>
                </c:pt>
                <c:pt idx="138250">
                  <c:v>69125</c:v>
                </c:pt>
                <c:pt idx="138251">
                  <c:v>69125.5</c:v>
                </c:pt>
                <c:pt idx="138252">
                  <c:v>69126</c:v>
                </c:pt>
                <c:pt idx="138253">
                  <c:v>69126.5</c:v>
                </c:pt>
                <c:pt idx="138254">
                  <c:v>69127</c:v>
                </c:pt>
                <c:pt idx="138255">
                  <c:v>69127.5</c:v>
                </c:pt>
                <c:pt idx="138256">
                  <c:v>69128</c:v>
                </c:pt>
                <c:pt idx="138257">
                  <c:v>69128.5</c:v>
                </c:pt>
                <c:pt idx="138258">
                  <c:v>69129</c:v>
                </c:pt>
                <c:pt idx="138259">
                  <c:v>69129.5</c:v>
                </c:pt>
                <c:pt idx="138260">
                  <c:v>69130</c:v>
                </c:pt>
                <c:pt idx="138261">
                  <c:v>69130.5</c:v>
                </c:pt>
                <c:pt idx="138262">
                  <c:v>69131</c:v>
                </c:pt>
                <c:pt idx="138263">
                  <c:v>69131.5</c:v>
                </c:pt>
                <c:pt idx="138264">
                  <c:v>69132</c:v>
                </c:pt>
                <c:pt idx="138265">
                  <c:v>69132.5</c:v>
                </c:pt>
                <c:pt idx="138266">
                  <c:v>69133</c:v>
                </c:pt>
                <c:pt idx="138267">
                  <c:v>69133.5</c:v>
                </c:pt>
                <c:pt idx="138268">
                  <c:v>69134</c:v>
                </c:pt>
                <c:pt idx="138269">
                  <c:v>69134.5</c:v>
                </c:pt>
                <c:pt idx="138270">
                  <c:v>69135</c:v>
                </c:pt>
                <c:pt idx="138271">
                  <c:v>69135.5</c:v>
                </c:pt>
                <c:pt idx="138272">
                  <c:v>69136</c:v>
                </c:pt>
                <c:pt idx="138273">
                  <c:v>69136.5</c:v>
                </c:pt>
                <c:pt idx="138274">
                  <c:v>69137</c:v>
                </c:pt>
                <c:pt idx="138275">
                  <c:v>69137.5</c:v>
                </c:pt>
                <c:pt idx="138276">
                  <c:v>69138</c:v>
                </c:pt>
                <c:pt idx="138277">
                  <c:v>69138.5</c:v>
                </c:pt>
                <c:pt idx="138278">
                  <c:v>69139</c:v>
                </c:pt>
                <c:pt idx="138279">
                  <c:v>69139.5</c:v>
                </c:pt>
                <c:pt idx="138280">
                  <c:v>69140</c:v>
                </c:pt>
                <c:pt idx="138281">
                  <c:v>69140.5</c:v>
                </c:pt>
                <c:pt idx="138282">
                  <c:v>69141</c:v>
                </c:pt>
                <c:pt idx="138283">
                  <c:v>69141.5</c:v>
                </c:pt>
                <c:pt idx="138284">
                  <c:v>69142</c:v>
                </c:pt>
                <c:pt idx="138285">
                  <c:v>69142.5</c:v>
                </c:pt>
                <c:pt idx="138286">
                  <c:v>69143</c:v>
                </c:pt>
                <c:pt idx="138287">
                  <c:v>69143.5</c:v>
                </c:pt>
                <c:pt idx="138288">
                  <c:v>69144</c:v>
                </c:pt>
                <c:pt idx="138289">
                  <c:v>69144.5</c:v>
                </c:pt>
                <c:pt idx="138290">
                  <c:v>69145</c:v>
                </c:pt>
                <c:pt idx="138291">
                  <c:v>69145.5</c:v>
                </c:pt>
                <c:pt idx="138292">
                  <c:v>69146</c:v>
                </c:pt>
                <c:pt idx="138293">
                  <c:v>69146.5</c:v>
                </c:pt>
                <c:pt idx="138294">
                  <c:v>69147</c:v>
                </c:pt>
                <c:pt idx="138295">
                  <c:v>69147.5</c:v>
                </c:pt>
                <c:pt idx="138296">
                  <c:v>69148</c:v>
                </c:pt>
                <c:pt idx="138297">
                  <c:v>69148.5</c:v>
                </c:pt>
                <c:pt idx="138298">
                  <c:v>69149</c:v>
                </c:pt>
                <c:pt idx="138299">
                  <c:v>69149.5</c:v>
                </c:pt>
                <c:pt idx="138300">
                  <c:v>69150</c:v>
                </c:pt>
                <c:pt idx="138301">
                  <c:v>69150.5</c:v>
                </c:pt>
                <c:pt idx="138302">
                  <c:v>69151</c:v>
                </c:pt>
                <c:pt idx="138303">
                  <c:v>69151.5</c:v>
                </c:pt>
                <c:pt idx="138304">
                  <c:v>69152</c:v>
                </c:pt>
                <c:pt idx="138305">
                  <c:v>69152.5</c:v>
                </c:pt>
                <c:pt idx="138306">
                  <c:v>69153</c:v>
                </c:pt>
                <c:pt idx="138307">
                  <c:v>69153.5</c:v>
                </c:pt>
                <c:pt idx="138308">
                  <c:v>69154</c:v>
                </c:pt>
                <c:pt idx="138309">
                  <c:v>69154.5</c:v>
                </c:pt>
                <c:pt idx="138310">
                  <c:v>69155</c:v>
                </c:pt>
                <c:pt idx="138311">
                  <c:v>69155.5</c:v>
                </c:pt>
                <c:pt idx="138312">
                  <c:v>69156</c:v>
                </c:pt>
                <c:pt idx="138313">
                  <c:v>69156.5</c:v>
                </c:pt>
                <c:pt idx="138314">
                  <c:v>69157</c:v>
                </c:pt>
                <c:pt idx="138315">
                  <c:v>69157.5</c:v>
                </c:pt>
                <c:pt idx="138316">
                  <c:v>69158</c:v>
                </c:pt>
                <c:pt idx="138317">
                  <c:v>69158.5</c:v>
                </c:pt>
                <c:pt idx="138318">
                  <c:v>69159</c:v>
                </c:pt>
                <c:pt idx="138319">
                  <c:v>69159.5</c:v>
                </c:pt>
                <c:pt idx="138320">
                  <c:v>69160</c:v>
                </c:pt>
                <c:pt idx="138321">
                  <c:v>69160.5</c:v>
                </c:pt>
                <c:pt idx="138322">
                  <c:v>69161</c:v>
                </c:pt>
                <c:pt idx="138323">
                  <c:v>69161.5</c:v>
                </c:pt>
                <c:pt idx="138324">
                  <c:v>69162</c:v>
                </c:pt>
                <c:pt idx="138325">
                  <c:v>69162.5</c:v>
                </c:pt>
                <c:pt idx="138326">
                  <c:v>69163</c:v>
                </c:pt>
                <c:pt idx="138327">
                  <c:v>69163.5</c:v>
                </c:pt>
                <c:pt idx="138328">
                  <c:v>69164</c:v>
                </c:pt>
                <c:pt idx="138329">
                  <c:v>69164.5</c:v>
                </c:pt>
                <c:pt idx="138330">
                  <c:v>69165</c:v>
                </c:pt>
                <c:pt idx="138331">
                  <c:v>69165.5</c:v>
                </c:pt>
                <c:pt idx="138332">
                  <c:v>69166</c:v>
                </c:pt>
                <c:pt idx="138333">
                  <c:v>69166.5</c:v>
                </c:pt>
                <c:pt idx="138334">
                  <c:v>69167</c:v>
                </c:pt>
                <c:pt idx="138335">
                  <c:v>69167.5</c:v>
                </c:pt>
                <c:pt idx="138336">
                  <c:v>69168</c:v>
                </c:pt>
                <c:pt idx="138337">
                  <c:v>69168.5</c:v>
                </c:pt>
                <c:pt idx="138338">
                  <c:v>69169</c:v>
                </c:pt>
                <c:pt idx="138339">
                  <c:v>69169.5</c:v>
                </c:pt>
                <c:pt idx="138340">
                  <c:v>69170</c:v>
                </c:pt>
                <c:pt idx="138341">
                  <c:v>69170.5</c:v>
                </c:pt>
                <c:pt idx="138342">
                  <c:v>69171</c:v>
                </c:pt>
                <c:pt idx="138343">
                  <c:v>69171.5</c:v>
                </c:pt>
                <c:pt idx="138344">
                  <c:v>69172</c:v>
                </c:pt>
                <c:pt idx="138345">
                  <c:v>69172.5</c:v>
                </c:pt>
                <c:pt idx="138346">
                  <c:v>69173</c:v>
                </c:pt>
                <c:pt idx="138347">
                  <c:v>69173.5</c:v>
                </c:pt>
                <c:pt idx="138348">
                  <c:v>69174</c:v>
                </c:pt>
                <c:pt idx="138349">
                  <c:v>69174.5</c:v>
                </c:pt>
                <c:pt idx="138350">
                  <c:v>69175</c:v>
                </c:pt>
                <c:pt idx="138351">
                  <c:v>69175.5</c:v>
                </c:pt>
                <c:pt idx="138352">
                  <c:v>69176</c:v>
                </c:pt>
                <c:pt idx="138353">
                  <c:v>69176.5</c:v>
                </c:pt>
                <c:pt idx="138354">
                  <c:v>69177</c:v>
                </c:pt>
                <c:pt idx="138355">
                  <c:v>69177.5</c:v>
                </c:pt>
                <c:pt idx="138356">
                  <c:v>69178</c:v>
                </c:pt>
                <c:pt idx="138357">
                  <c:v>69178.5</c:v>
                </c:pt>
                <c:pt idx="138358">
                  <c:v>69179</c:v>
                </c:pt>
                <c:pt idx="138359">
                  <c:v>69179.5</c:v>
                </c:pt>
                <c:pt idx="138360">
                  <c:v>69180</c:v>
                </c:pt>
                <c:pt idx="138361">
                  <c:v>69180.5</c:v>
                </c:pt>
                <c:pt idx="138362">
                  <c:v>69181</c:v>
                </c:pt>
                <c:pt idx="138363">
                  <c:v>69181.5</c:v>
                </c:pt>
                <c:pt idx="138364">
                  <c:v>69182</c:v>
                </c:pt>
                <c:pt idx="138365">
                  <c:v>69182.5</c:v>
                </c:pt>
                <c:pt idx="138366">
                  <c:v>69183</c:v>
                </c:pt>
                <c:pt idx="138367">
                  <c:v>69183.5</c:v>
                </c:pt>
                <c:pt idx="138368">
                  <c:v>69184</c:v>
                </c:pt>
                <c:pt idx="138369">
                  <c:v>69184.5</c:v>
                </c:pt>
                <c:pt idx="138370">
                  <c:v>69185</c:v>
                </c:pt>
                <c:pt idx="138371">
                  <c:v>69185.5</c:v>
                </c:pt>
                <c:pt idx="138372">
                  <c:v>69186</c:v>
                </c:pt>
                <c:pt idx="138373">
                  <c:v>69186.5</c:v>
                </c:pt>
                <c:pt idx="138374">
                  <c:v>69187</c:v>
                </c:pt>
                <c:pt idx="138375">
                  <c:v>69187.5</c:v>
                </c:pt>
                <c:pt idx="138376">
                  <c:v>69188</c:v>
                </c:pt>
                <c:pt idx="138377">
                  <c:v>69188.5</c:v>
                </c:pt>
                <c:pt idx="138378">
                  <c:v>69189</c:v>
                </c:pt>
                <c:pt idx="138379">
                  <c:v>69189.5</c:v>
                </c:pt>
                <c:pt idx="138380">
                  <c:v>69190</c:v>
                </c:pt>
                <c:pt idx="138381">
                  <c:v>69190.5</c:v>
                </c:pt>
                <c:pt idx="138382">
                  <c:v>69191</c:v>
                </c:pt>
                <c:pt idx="138383">
                  <c:v>69191.5</c:v>
                </c:pt>
                <c:pt idx="138384">
                  <c:v>69192</c:v>
                </c:pt>
                <c:pt idx="138385">
                  <c:v>69192.5</c:v>
                </c:pt>
                <c:pt idx="138386">
                  <c:v>69193</c:v>
                </c:pt>
                <c:pt idx="138387">
                  <c:v>69193.5</c:v>
                </c:pt>
                <c:pt idx="138388">
                  <c:v>69194</c:v>
                </c:pt>
                <c:pt idx="138389">
                  <c:v>69194.5</c:v>
                </c:pt>
                <c:pt idx="138390">
                  <c:v>69195</c:v>
                </c:pt>
                <c:pt idx="138391">
                  <c:v>69195.5</c:v>
                </c:pt>
                <c:pt idx="138392">
                  <c:v>69196</c:v>
                </c:pt>
                <c:pt idx="138393">
                  <c:v>69196.5</c:v>
                </c:pt>
                <c:pt idx="138394">
                  <c:v>69197</c:v>
                </c:pt>
                <c:pt idx="138395">
                  <c:v>69197.5</c:v>
                </c:pt>
                <c:pt idx="138396">
                  <c:v>69198</c:v>
                </c:pt>
                <c:pt idx="138397">
                  <c:v>69198.5</c:v>
                </c:pt>
                <c:pt idx="138398">
                  <c:v>69199</c:v>
                </c:pt>
                <c:pt idx="138399">
                  <c:v>69199.5</c:v>
                </c:pt>
                <c:pt idx="138400">
                  <c:v>69200</c:v>
                </c:pt>
                <c:pt idx="138401">
                  <c:v>69200.5</c:v>
                </c:pt>
                <c:pt idx="138402">
                  <c:v>69201</c:v>
                </c:pt>
                <c:pt idx="138403">
                  <c:v>69201.5</c:v>
                </c:pt>
                <c:pt idx="138404">
                  <c:v>69202</c:v>
                </c:pt>
                <c:pt idx="138405">
                  <c:v>69202.5</c:v>
                </c:pt>
                <c:pt idx="138406">
                  <c:v>69203</c:v>
                </c:pt>
                <c:pt idx="138407">
                  <c:v>69203.5</c:v>
                </c:pt>
                <c:pt idx="138408">
                  <c:v>69204</c:v>
                </c:pt>
                <c:pt idx="138409">
                  <c:v>69204.5</c:v>
                </c:pt>
                <c:pt idx="138410">
                  <c:v>69205</c:v>
                </c:pt>
                <c:pt idx="138411">
                  <c:v>69205.5</c:v>
                </c:pt>
                <c:pt idx="138412">
                  <c:v>69206</c:v>
                </c:pt>
                <c:pt idx="138413">
                  <c:v>69206.5</c:v>
                </c:pt>
                <c:pt idx="138414">
                  <c:v>69207</c:v>
                </c:pt>
                <c:pt idx="138415">
                  <c:v>69207.5</c:v>
                </c:pt>
                <c:pt idx="138416">
                  <c:v>69208</c:v>
                </c:pt>
                <c:pt idx="138417">
                  <c:v>69208.5</c:v>
                </c:pt>
                <c:pt idx="138418">
                  <c:v>69209</c:v>
                </c:pt>
                <c:pt idx="138419">
                  <c:v>69209.5</c:v>
                </c:pt>
                <c:pt idx="138420">
                  <c:v>69210</c:v>
                </c:pt>
                <c:pt idx="138421">
                  <c:v>69210.5</c:v>
                </c:pt>
                <c:pt idx="138422">
                  <c:v>69211</c:v>
                </c:pt>
                <c:pt idx="138423">
                  <c:v>69211.5</c:v>
                </c:pt>
                <c:pt idx="138424">
                  <c:v>69212</c:v>
                </c:pt>
                <c:pt idx="138425">
                  <c:v>69212.5</c:v>
                </c:pt>
                <c:pt idx="138426">
                  <c:v>69213</c:v>
                </c:pt>
                <c:pt idx="138427">
                  <c:v>69213.5</c:v>
                </c:pt>
                <c:pt idx="138428">
                  <c:v>69214</c:v>
                </c:pt>
                <c:pt idx="138429">
                  <c:v>69214.5</c:v>
                </c:pt>
                <c:pt idx="138430">
                  <c:v>69215</c:v>
                </c:pt>
                <c:pt idx="138431">
                  <c:v>69215.5</c:v>
                </c:pt>
                <c:pt idx="138432">
                  <c:v>69216</c:v>
                </c:pt>
                <c:pt idx="138433">
                  <c:v>69216.5</c:v>
                </c:pt>
                <c:pt idx="138434">
                  <c:v>69217</c:v>
                </c:pt>
                <c:pt idx="138435">
                  <c:v>69217.5</c:v>
                </c:pt>
                <c:pt idx="138436">
                  <c:v>69218</c:v>
                </c:pt>
                <c:pt idx="138437">
                  <c:v>69218.5</c:v>
                </c:pt>
                <c:pt idx="138438">
                  <c:v>69219</c:v>
                </c:pt>
                <c:pt idx="138439">
                  <c:v>69219.5</c:v>
                </c:pt>
                <c:pt idx="138440">
                  <c:v>69220</c:v>
                </c:pt>
                <c:pt idx="138441">
                  <c:v>69220.5</c:v>
                </c:pt>
                <c:pt idx="138442">
                  <c:v>69221</c:v>
                </c:pt>
                <c:pt idx="138443">
                  <c:v>69221.5</c:v>
                </c:pt>
                <c:pt idx="138444">
                  <c:v>69222</c:v>
                </c:pt>
                <c:pt idx="138445">
                  <c:v>69222.5</c:v>
                </c:pt>
                <c:pt idx="138446">
                  <c:v>69223</c:v>
                </c:pt>
                <c:pt idx="138447">
                  <c:v>69223.5</c:v>
                </c:pt>
                <c:pt idx="138448">
                  <c:v>69224</c:v>
                </c:pt>
                <c:pt idx="138449">
                  <c:v>69224.5</c:v>
                </c:pt>
                <c:pt idx="138450">
                  <c:v>69225</c:v>
                </c:pt>
                <c:pt idx="138451">
                  <c:v>69225.5</c:v>
                </c:pt>
                <c:pt idx="138452">
                  <c:v>69226</c:v>
                </c:pt>
                <c:pt idx="138453">
                  <c:v>69226.5</c:v>
                </c:pt>
                <c:pt idx="138454">
                  <c:v>69227</c:v>
                </c:pt>
                <c:pt idx="138455">
                  <c:v>69227.5</c:v>
                </c:pt>
                <c:pt idx="138456">
                  <c:v>69228</c:v>
                </c:pt>
                <c:pt idx="138457">
                  <c:v>69228.5</c:v>
                </c:pt>
                <c:pt idx="138458">
                  <c:v>69229</c:v>
                </c:pt>
                <c:pt idx="138459">
                  <c:v>69229.5</c:v>
                </c:pt>
                <c:pt idx="138460">
                  <c:v>69230</c:v>
                </c:pt>
                <c:pt idx="138461">
                  <c:v>69230.5</c:v>
                </c:pt>
                <c:pt idx="138462">
                  <c:v>69231</c:v>
                </c:pt>
                <c:pt idx="138463">
                  <c:v>69231.5</c:v>
                </c:pt>
                <c:pt idx="138464">
                  <c:v>69232</c:v>
                </c:pt>
                <c:pt idx="138465">
                  <c:v>69232.5</c:v>
                </c:pt>
                <c:pt idx="138466">
                  <c:v>69233</c:v>
                </c:pt>
                <c:pt idx="138467">
                  <c:v>69233.5</c:v>
                </c:pt>
                <c:pt idx="138468">
                  <c:v>69234</c:v>
                </c:pt>
                <c:pt idx="138469">
                  <c:v>69234.5</c:v>
                </c:pt>
                <c:pt idx="138470">
                  <c:v>69235</c:v>
                </c:pt>
                <c:pt idx="138471">
                  <c:v>69235.5</c:v>
                </c:pt>
                <c:pt idx="138472">
                  <c:v>69236</c:v>
                </c:pt>
                <c:pt idx="138473">
                  <c:v>69236.5</c:v>
                </c:pt>
                <c:pt idx="138474">
                  <c:v>69237</c:v>
                </c:pt>
                <c:pt idx="138475">
                  <c:v>69237.5</c:v>
                </c:pt>
                <c:pt idx="138476">
                  <c:v>69238</c:v>
                </c:pt>
                <c:pt idx="138477">
                  <c:v>69238.5</c:v>
                </c:pt>
                <c:pt idx="138478">
                  <c:v>69239</c:v>
                </c:pt>
                <c:pt idx="138479">
                  <c:v>69239.5</c:v>
                </c:pt>
                <c:pt idx="138480">
                  <c:v>69240</c:v>
                </c:pt>
                <c:pt idx="138481">
                  <c:v>69240.5</c:v>
                </c:pt>
                <c:pt idx="138482">
                  <c:v>69241</c:v>
                </c:pt>
                <c:pt idx="138483">
                  <c:v>69241.5</c:v>
                </c:pt>
                <c:pt idx="138484">
                  <c:v>69242</c:v>
                </c:pt>
                <c:pt idx="138485">
                  <c:v>69242.5</c:v>
                </c:pt>
                <c:pt idx="138486">
                  <c:v>69243</c:v>
                </c:pt>
                <c:pt idx="138487">
                  <c:v>69243.5</c:v>
                </c:pt>
                <c:pt idx="138488">
                  <c:v>69244</c:v>
                </c:pt>
                <c:pt idx="138489">
                  <c:v>69244.5</c:v>
                </c:pt>
                <c:pt idx="138490">
                  <c:v>69245</c:v>
                </c:pt>
                <c:pt idx="138491">
                  <c:v>69245.5</c:v>
                </c:pt>
                <c:pt idx="138492">
                  <c:v>69246</c:v>
                </c:pt>
                <c:pt idx="138493">
                  <c:v>69246.5</c:v>
                </c:pt>
                <c:pt idx="138494">
                  <c:v>69247</c:v>
                </c:pt>
                <c:pt idx="138495">
                  <c:v>69247.5</c:v>
                </c:pt>
                <c:pt idx="138496">
                  <c:v>69248</c:v>
                </c:pt>
                <c:pt idx="138497">
                  <c:v>69248.5</c:v>
                </c:pt>
                <c:pt idx="138498">
                  <c:v>69249</c:v>
                </c:pt>
                <c:pt idx="138499">
                  <c:v>69249.5</c:v>
                </c:pt>
                <c:pt idx="138500">
                  <c:v>69250</c:v>
                </c:pt>
                <c:pt idx="138501">
                  <c:v>69250.5</c:v>
                </c:pt>
                <c:pt idx="138502">
                  <c:v>69251</c:v>
                </c:pt>
                <c:pt idx="138503">
                  <c:v>69251.5</c:v>
                </c:pt>
                <c:pt idx="138504">
                  <c:v>69252</c:v>
                </c:pt>
                <c:pt idx="138505">
                  <c:v>69252.5</c:v>
                </c:pt>
                <c:pt idx="138506">
                  <c:v>69253</c:v>
                </c:pt>
                <c:pt idx="138507">
                  <c:v>69253.5</c:v>
                </c:pt>
                <c:pt idx="138508">
                  <c:v>69254</c:v>
                </c:pt>
                <c:pt idx="138509">
                  <c:v>69254.5</c:v>
                </c:pt>
                <c:pt idx="138510">
                  <c:v>69255</c:v>
                </c:pt>
                <c:pt idx="138511">
                  <c:v>69255.5</c:v>
                </c:pt>
                <c:pt idx="138512">
                  <c:v>69256</c:v>
                </c:pt>
                <c:pt idx="138513">
                  <c:v>69256.5</c:v>
                </c:pt>
                <c:pt idx="138514">
                  <c:v>69257</c:v>
                </c:pt>
                <c:pt idx="138515">
                  <c:v>69257.5</c:v>
                </c:pt>
                <c:pt idx="138516">
                  <c:v>69258</c:v>
                </c:pt>
                <c:pt idx="138517">
                  <c:v>69258.5</c:v>
                </c:pt>
                <c:pt idx="138518">
                  <c:v>69259</c:v>
                </c:pt>
                <c:pt idx="138519">
                  <c:v>69259.5</c:v>
                </c:pt>
                <c:pt idx="138520">
                  <c:v>69260</c:v>
                </c:pt>
                <c:pt idx="138521">
                  <c:v>69260.5</c:v>
                </c:pt>
                <c:pt idx="138522">
                  <c:v>69261</c:v>
                </c:pt>
                <c:pt idx="138523">
                  <c:v>69261.5</c:v>
                </c:pt>
                <c:pt idx="138524">
                  <c:v>69262</c:v>
                </c:pt>
                <c:pt idx="138525">
                  <c:v>69262.5</c:v>
                </c:pt>
                <c:pt idx="138526">
                  <c:v>69263</c:v>
                </c:pt>
                <c:pt idx="138527">
                  <c:v>69263.5</c:v>
                </c:pt>
                <c:pt idx="138528">
                  <c:v>69264</c:v>
                </c:pt>
                <c:pt idx="138529">
                  <c:v>69264.5</c:v>
                </c:pt>
                <c:pt idx="138530">
                  <c:v>69265</c:v>
                </c:pt>
                <c:pt idx="138531">
                  <c:v>69265.5</c:v>
                </c:pt>
                <c:pt idx="138532">
                  <c:v>69266</c:v>
                </c:pt>
                <c:pt idx="138533">
                  <c:v>69266.5</c:v>
                </c:pt>
                <c:pt idx="138534">
                  <c:v>69267</c:v>
                </c:pt>
                <c:pt idx="138535">
                  <c:v>69267.5</c:v>
                </c:pt>
                <c:pt idx="138536">
                  <c:v>69268</c:v>
                </c:pt>
                <c:pt idx="138537">
                  <c:v>69268.5</c:v>
                </c:pt>
                <c:pt idx="138538">
                  <c:v>69269</c:v>
                </c:pt>
                <c:pt idx="138539">
                  <c:v>69269.5</c:v>
                </c:pt>
                <c:pt idx="138540">
                  <c:v>69270</c:v>
                </c:pt>
                <c:pt idx="138541">
                  <c:v>69270.5</c:v>
                </c:pt>
                <c:pt idx="138542">
                  <c:v>69271</c:v>
                </c:pt>
                <c:pt idx="138543">
                  <c:v>69271.5</c:v>
                </c:pt>
                <c:pt idx="138544">
                  <c:v>69272</c:v>
                </c:pt>
                <c:pt idx="138545">
                  <c:v>69272.5</c:v>
                </c:pt>
                <c:pt idx="138546">
                  <c:v>69273</c:v>
                </c:pt>
                <c:pt idx="138547">
                  <c:v>69273.5</c:v>
                </c:pt>
                <c:pt idx="138548">
                  <c:v>69274</c:v>
                </c:pt>
                <c:pt idx="138549">
                  <c:v>69274.5</c:v>
                </c:pt>
                <c:pt idx="138550">
                  <c:v>69275</c:v>
                </c:pt>
                <c:pt idx="138551">
                  <c:v>69275.5</c:v>
                </c:pt>
                <c:pt idx="138552">
                  <c:v>69276</c:v>
                </c:pt>
                <c:pt idx="138553">
                  <c:v>69276.5</c:v>
                </c:pt>
                <c:pt idx="138554">
                  <c:v>69277</c:v>
                </c:pt>
                <c:pt idx="138555">
                  <c:v>69277.5</c:v>
                </c:pt>
                <c:pt idx="138556">
                  <c:v>69278</c:v>
                </c:pt>
                <c:pt idx="138557">
                  <c:v>69278.5</c:v>
                </c:pt>
                <c:pt idx="138558">
                  <c:v>69279</c:v>
                </c:pt>
                <c:pt idx="138559">
                  <c:v>69279.5</c:v>
                </c:pt>
                <c:pt idx="138560">
                  <c:v>69280</c:v>
                </c:pt>
                <c:pt idx="138561">
                  <c:v>69280.5</c:v>
                </c:pt>
                <c:pt idx="138562">
                  <c:v>69281</c:v>
                </c:pt>
                <c:pt idx="138563">
                  <c:v>69281.5</c:v>
                </c:pt>
                <c:pt idx="138564">
                  <c:v>69282</c:v>
                </c:pt>
                <c:pt idx="138565">
                  <c:v>69282.5</c:v>
                </c:pt>
                <c:pt idx="138566">
                  <c:v>69283</c:v>
                </c:pt>
                <c:pt idx="138567">
                  <c:v>69283.5</c:v>
                </c:pt>
                <c:pt idx="138568">
                  <c:v>69284</c:v>
                </c:pt>
                <c:pt idx="138569">
                  <c:v>69284.5</c:v>
                </c:pt>
                <c:pt idx="138570">
                  <c:v>69285</c:v>
                </c:pt>
                <c:pt idx="138571">
                  <c:v>69285.5</c:v>
                </c:pt>
                <c:pt idx="138572">
                  <c:v>69286</c:v>
                </c:pt>
                <c:pt idx="138573">
                  <c:v>69286.5</c:v>
                </c:pt>
                <c:pt idx="138574">
                  <c:v>69287</c:v>
                </c:pt>
                <c:pt idx="138575">
                  <c:v>69287.5</c:v>
                </c:pt>
                <c:pt idx="138576">
                  <c:v>69288</c:v>
                </c:pt>
                <c:pt idx="138577">
                  <c:v>69288.5</c:v>
                </c:pt>
                <c:pt idx="138578">
                  <c:v>69289</c:v>
                </c:pt>
                <c:pt idx="138579">
                  <c:v>69289.5</c:v>
                </c:pt>
                <c:pt idx="138580">
                  <c:v>69290</c:v>
                </c:pt>
                <c:pt idx="138581">
                  <c:v>69290.5</c:v>
                </c:pt>
                <c:pt idx="138582">
                  <c:v>69291</c:v>
                </c:pt>
                <c:pt idx="138583">
                  <c:v>69291.5</c:v>
                </c:pt>
                <c:pt idx="138584">
                  <c:v>69292</c:v>
                </c:pt>
                <c:pt idx="138585">
                  <c:v>69292.5</c:v>
                </c:pt>
                <c:pt idx="138586">
                  <c:v>69293</c:v>
                </c:pt>
                <c:pt idx="138587">
                  <c:v>69293.5</c:v>
                </c:pt>
                <c:pt idx="138588">
                  <c:v>69294</c:v>
                </c:pt>
                <c:pt idx="138589">
                  <c:v>69294.5</c:v>
                </c:pt>
                <c:pt idx="138590">
                  <c:v>69295</c:v>
                </c:pt>
                <c:pt idx="138591">
                  <c:v>69295.5</c:v>
                </c:pt>
                <c:pt idx="138592">
                  <c:v>69296</c:v>
                </c:pt>
                <c:pt idx="138593">
                  <c:v>69296.5</c:v>
                </c:pt>
                <c:pt idx="138594">
                  <c:v>69297</c:v>
                </c:pt>
                <c:pt idx="138595">
                  <c:v>69297.5</c:v>
                </c:pt>
                <c:pt idx="138596">
                  <c:v>69298</c:v>
                </c:pt>
                <c:pt idx="138597">
                  <c:v>69298.5</c:v>
                </c:pt>
                <c:pt idx="138598">
                  <c:v>69299</c:v>
                </c:pt>
                <c:pt idx="138599">
                  <c:v>69299.5</c:v>
                </c:pt>
                <c:pt idx="138600">
                  <c:v>69300</c:v>
                </c:pt>
                <c:pt idx="138601">
                  <c:v>69300.5</c:v>
                </c:pt>
                <c:pt idx="138602">
                  <c:v>69301</c:v>
                </c:pt>
                <c:pt idx="138603">
                  <c:v>69301.5</c:v>
                </c:pt>
                <c:pt idx="138604">
                  <c:v>69302</c:v>
                </c:pt>
                <c:pt idx="138605">
                  <c:v>69302.5</c:v>
                </c:pt>
                <c:pt idx="138606">
                  <c:v>69303</c:v>
                </c:pt>
                <c:pt idx="138607">
                  <c:v>69303.5</c:v>
                </c:pt>
                <c:pt idx="138608">
                  <c:v>69304</c:v>
                </c:pt>
                <c:pt idx="138609">
                  <c:v>69304.5</c:v>
                </c:pt>
                <c:pt idx="138610">
                  <c:v>69305</c:v>
                </c:pt>
                <c:pt idx="138611">
                  <c:v>69305.5</c:v>
                </c:pt>
                <c:pt idx="138612">
                  <c:v>69306</c:v>
                </c:pt>
                <c:pt idx="138613">
                  <c:v>69306.5</c:v>
                </c:pt>
                <c:pt idx="138614">
                  <c:v>69307</c:v>
                </c:pt>
                <c:pt idx="138615">
                  <c:v>69307.5</c:v>
                </c:pt>
                <c:pt idx="138616">
                  <c:v>69308</c:v>
                </c:pt>
                <c:pt idx="138617">
                  <c:v>69308.5</c:v>
                </c:pt>
                <c:pt idx="138618">
                  <c:v>69309</c:v>
                </c:pt>
                <c:pt idx="138619">
                  <c:v>69309.5</c:v>
                </c:pt>
                <c:pt idx="138620">
                  <c:v>69310</c:v>
                </c:pt>
                <c:pt idx="138621">
                  <c:v>69310.5</c:v>
                </c:pt>
                <c:pt idx="138622">
                  <c:v>69311</c:v>
                </c:pt>
                <c:pt idx="138623">
                  <c:v>69311.5</c:v>
                </c:pt>
                <c:pt idx="138624">
                  <c:v>69312</c:v>
                </c:pt>
                <c:pt idx="138625">
                  <c:v>69312.5</c:v>
                </c:pt>
                <c:pt idx="138626">
                  <c:v>69313</c:v>
                </c:pt>
                <c:pt idx="138627">
                  <c:v>69313.5</c:v>
                </c:pt>
                <c:pt idx="138628">
                  <c:v>69314</c:v>
                </c:pt>
                <c:pt idx="138629">
                  <c:v>69314.5</c:v>
                </c:pt>
                <c:pt idx="138630">
                  <c:v>69315</c:v>
                </c:pt>
                <c:pt idx="138631">
                  <c:v>69315.5</c:v>
                </c:pt>
                <c:pt idx="138632">
                  <c:v>69316</c:v>
                </c:pt>
                <c:pt idx="138633">
                  <c:v>69316.5</c:v>
                </c:pt>
                <c:pt idx="138634">
                  <c:v>69317</c:v>
                </c:pt>
                <c:pt idx="138635">
                  <c:v>69317.5</c:v>
                </c:pt>
                <c:pt idx="138636">
                  <c:v>69318</c:v>
                </c:pt>
                <c:pt idx="138637">
                  <c:v>69318.5</c:v>
                </c:pt>
                <c:pt idx="138638">
                  <c:v>69319</c:v>
                </c:pt>
                <c:pt idx="138639">
                  <c:v>69319.5</c:v>
                </c:pt>
                <c:pt idx="138640">
                  <c:v>69320</c:v>
                </c:pt>
                <c:pt idx="138641">
                  <c:v>69320.5</c:v>
                </c:pt>
                <c:pt idx="138642">
                  <c:v>69321</c:v>
                </c:pt>
                <c:pt idx="138643">
                  <c:v>69321.5</c:v>
                </c:pt>
                <c:pt idx="138644">
                  <c:v>69322</c:v>
                </c:pt>
                <c:pt idx="138645">
                  <c:v>69322.5</c:v>
                </c:pt>
                <c:pt idx="138646">
                  <c:v>69323</c:v>
                </c:pt>
                <c:pt idx="138647">
                  <c:v>69323.5</c:v>
                </c:pt>
                <c:pt idx="138648">
                  <c:v>69324</c:v>
                </c:pt>
                <c:pt idx="138649">
                  <c:v>69324.5</c:v>
                </c:pt>
                <c:pt idx="138650">
                  <c:v>69325</c:v>
                </c:pt>
                <c:pt idx="138651">
                  <c:v>69325.5</c:v>
                </c:pt>
                <c:pt idx="138652">
                  <c:v>69326</c:v>
                </c:pt>
                <c:pt idx="138653">
                  <c:v>69326.5</c:v>
                </c:pt>
                <c:pt idx="138654">
                  <c:v>69327</c:v>
                </c:pt>
                <c:pt idx="138655">
                  <c:v>69327.5</c:v>
                </c:pt>
                <c:pt idx="138656">
                  <c:v>69328</c:v>
                </c:pt>
                <c:pt idx="138657">
                  <c:v>69328.5</c:v>
                </c:pt>
                <c:pt idx="138658">
                  <c:v>69329</c:v>
                </c:pt>
                <c:pt idx="138659">
                  <c:v>69329.5</c:v>
                </c:pt>
                <c:pt idx="138660">
                  <c:v>69330</c:v>
                </c:pt>
                <c:pt idx="138661">
                  <c:v>69330.5</c:v>
                </c:pt>
                <c:pt idx="138662">
                  <c:v>69331</c:v>
                </c:pt>
                <c:pt idx="138663">
                  <c:v>69331.5</c:v>
                </c:pt>
                <c:pt idx="138664">
                  <c:v>69332</c:v>
                </c:pt>
                <c:pt idx="138665">
                  <c:v>69332.5</c:v>
                </c:pt>
                <c:pt idx="138666">
                  <c:v>69333</c:v>
                </c:pt>
                <c:pt idx="138667">
                  <c:v>69333.5</c:v>
                </c:pt>
                <c:pt idx="138668">
                  <c:v>69334</c:v>
                </c:pt>
                <c:pt idx="138669">
                  <c:v>69334.5</c:v>
                </c:pt>
                <c:pt idx="138670">
                  <c:v>69335</c:v>
                </c:pt>
                <c:pt idx="138671">
                  <c:v>69335.5</c:v>
                </c:pt>
                <c:pt idx="138672">
                  <c:v>69336</c:v>
                </c:pt>
                <c:pt idx="138673">
                  <c:v>69336.5</c:v>
                </c:pt>
                <c:pt idx="138674">
                  <c:v>69337</c:v>
                </c:pt>
                <c:pt idx="138675">
                  <c:v>69337.5</c:v>
                </c:pt>
                <c:pt idx="138676">
                  <c:v>69338</c:v>
                </c:pt>
                <c:pt idx="138677">
                  <c:v>69338.5</c:v>
                </c:pt>
                <c:pt idx="138678">
                  <c:v>69339</c:v>
                </c:pt>
                <c:pt idx="138679">
                  <c:v>69339.5</c:v>
                </c:pt>
                <c:pt idx="138680">
                  <c:v>69340</c:v>
                </c:pt>
                <c:pt idx="138681">
                  <c:v>69340.5</c:v>
                </c:pt>
                <c:pt idx="138682">
                  <c:v>69341</c:v>
                </c:pt>
                <c:pt idx="138683">
                  <c:v>69341.5</c:v>
                </c:pt>
                <c:pt idx="138684">
                  <c:v>69342</c:v>
                </c:pt>
                <c:pt idx="138685">
                  <c:v>69342.5</c:v>
                </c:pt>
                <c:pt idx="138686">
                  <c:v>69343</c:v>
                </c:pt>
                <c:pt idx="138687">
                  <c:v>69343.5</c:v>
                </c:pt>
                <c:pt idx="138688">
                  <c:v>69344</c:v>
                </c:pt>
                <c:pt idx="138689">
                  <c:v>69344.5</c:v>
                </c:pt>
                <c:pt idx="138690">
                  <c:v>69345</c:v>
                </c:pt>
                <c:pt idx="138691">
                  <c:v>69345.5</c:v>
                </c:pt>
                <c:pt idx="138692">
                  <c:v>69346</c:v>
                </c:pt>
                <c:pt idx="138693">
                  <c:v>69346.5</c:v>
                </c:pt>
                <c:pt idx="138694">
                  <c:v>69347</c:v>
                </c:pt>
                <c:pt idx="138695">
                  <c:v>69347.5</c:v>
                </c:pt>
                <c:pt idx="138696">
                  <c:v>69348</c:v>
                </c:pt>
                <c:pt idx="138697">
                  <c:v>69348.5</c:v>
                </c:pt>
                <c:pt idx="138698">
                  <c:v>69349</c:v>
                </c:pt>
                <c:pt idx="138699">
                  <c:v>69349.5</c:v>
                </c:pt>
                <c:pt idx="138700">
                  <c:v>69350</c:v>
                </c:pt>
                <c:pt idx="138701">
                  <c:v>69350.5</c:v>
                </c:pt>
                <c:pt idx="138702">
                  <c:v>69351</c:v>
                </c:pt>
                <c:pt idx="138703">
                  <c:v>69351.5</c:v>
                </c:pt>
                <c:pt idx="138704">
                  <c:v>69352</c:v>
                </c:pt>
                <c:pt idx="138705">
                  <c:v>69352.5</c:v>
                </c:pt>
                <c:pt idx="138706">
                  <c:v>69353</c:v>
                </c:pt>
                <c:pt idx="138707">
                  <c:v>69353.5</c:v>
                </c:pt>
                <c:pt idx="138708">
                  <c:v>69354</c:v>
                </c:pt>
                <c:pt idx="138709">
                  <c:v>69354.5</c:v>
                </c:pt>
                <c:pt idx="138710">
                  <c:v>69355</c:v>
                </c:pt>
                <c:pt idx="138711">
                  <c:v>69355.5</c:v>
                </c:pt>
                <c:pt idx="138712">
                  <c:v>69356</c:v>
                </c:pt>
                <c:pt idx="138713">
                  <c:v>69356.5</c:v>
                </c:pt>
                <c:pt idx="138714">
                  <c:v>69357</c:v>
                </c:pt>
                <c:pt idx="138715">
                  <c:v>69357.5</c:v>
                </c:pt>
                <c:pt idx="138716">
                  <c:v>69358</c:v>
                </c:pt>
                <c:pt idx="138717">
                  <c:v>69358.5</c:v>
                </c:pt>
                <c:pt idx="138718">
                  <c:v>69359</c:v>
                </c:pt>
                <c:pt idx="138719">
                  <c:v>69359.5</c:v>
                </c:pt>
                <c:pt idx="138720">
                  <c:v>69360</c:v>
                </c:pt>
                <c:pt idx="138721">
                  <c:v>69360.5</c:v>
                </c:pt>
                <c:pt idx="138722">
                  <c:v>69361</c:v>
                </c:pt>
                <c:pt idx="138723">
                  <c:v>69361.5</c:v>
                </c:pt>
                <c:pt idx="138724">
                  <c:v>69362</c:v>
                </c:pt>
                <c:pt idx="138725">
                  <c:v>69362.5</c:v>
                </c:pt>
                <c:pt idx="138726">
                  <c:v>69363</c:v>
                </c:pt>
                <c:pt idx="138727">
                  <c:v>69363.5</c:v>
                </c:pt>
                <c:pt idx="138728">
                  <c:v>69364</c:v>
                </c:pt>
                <c:pt idx="138729">
                  <c:v>69364.5</c:v>
                </c:pt>
                <c:pt idx="138730">
                  <c:v>69365</c:v>
                </c:pt>
                <c:pt idx="138731">
                  <c:v>69365.5</c:v>
                </c:pt>
                <c:pt idx="138732">
                  <c:v>69366</c:v>
                </c:pt>
                <c:pt idx="138733">
                  <c:v>69366.5</c:v>
                </c:pt>
                <c:pt idx="138734">
                  <c:v>69367</c:v>
                </c:pt>
                <c:pt idx="138735">
                  <c:v>69367.5</c:v>
                </c:pt>
                <c:pt idx="138736">
                  <c:v>69368</c:v>
                </c:pt>
                <c:pt idx="138737">
                  <c:v>69368.5</c:v>
                </c:pt>
                <c:pt idx="138738">
                  <c:v>69369</c:v>
                </c:pt>
                <c:pt idx="138739">
                  <c:v>69369.5</c:v>
                </c:pt>
                <c:pt idx="138740">
                  <c:v>69370</c:v>
                </c:pt>
                <c:pt idx="138741">
                  <c:v>69370.5</c:v>
                </c:pt>
                <c:pt idx="138742">
                  <c:v>69371</c:v>
                </c:pt>
                <c:pt idx="138743">
                  <c:v>69371.5</c:v>
                </c:pt>
                <c:pt idx="138744">
                  <c:v>69372</c:v>
                </c:pt>
                <c:pt idx="138745">
                  <c:v>69372.5</c:v>
                </c:pt>
                <c:pt idx="138746">
                  <c:v>69373</c:v>
                </c:pt>
                <c:pt idx="138747">
                  <c:v>69373.5</c:v>
                </c:pt>
                <c:pt idx="138748">
                  <c:v>69374</c:v>
                </c:pt>
                <c:pt idx="138749">
                  <c:v>69374.5</c:v>
                </c:pt>
                <c:pt idx="138750">
                  <c:v>69375</c:v>
                </c:pt>
                <c:pt idx="138751">
                  <c:v>69375.5</c:v>
                </c:pt>
                <c:pt idx="138752">
                  <c:v>69376</c:v>
                </c:pt>
                <c:pt idx="138753">
                  <c:v>69376.5</c:v>
                </c:pt>
                <c:pt idx="138754">
                  <c:v>69377</c:v>
                </c:pt>
                <c:pt idx="138755">
                  <c:v>69377.5</c:v>
                </c:pt>
                <c:pt idx="138756">
                  <c:v>69378</c:v>
                </c:pt>
                <c:pt idx="138757">
                  <c:v>69378.5</c:v>
                </c:pt>
                <c:pt idx="138758">
                  <c:v>69379</c:v>
                </c:pt>
                <c:pt idx="138759">
                  <c:v>69379.5</c:v>
                </c:pt>
                <c:pt idx="138760">
                  <c:v>69380</c:v>
                </c:pt>
                <c:pt idx="138761">
                  <c:v>69380.5</c:v>
                </c:pt>
                <c:pt idx="138762">
                  <c:v>69381</c:v>
                </c:pt>
                <c:pt idx="138763">
                  <c:v>69381.5</c:v>
                </c:pt>
                <c:pt idx="138764">
                  <c:v>69382</c:v>
                </c:pt>
                <c:pt idx="138765">
                  <c:v>69382.5</c:v>
                </c:pt>
                <c:pt idx="138766">
                  <c:v>69383</c:v>
                </c:pt>
                <c:pt idx="138767">
                  <c:v>69383.5</c:v>
                </c:pt>
                <c:pt idx="138768">
                  <c:v>69384</c:v>
                </c:pt>
                <c:pt idx="138769">
                  <c:v>69384.5</c:v>
                </c:pt>
                <c:pt idx="138770">
                  <c:v>69385</c:v>
                </c:pt>
                <c:pt idx="138771">
                  <c:v>69385.5</c:v>
                </c:pt>
                <c:pt idx="138772">
                  <c:v>69386</c:v>
                </c:pt>
                <c:pt idx="138773">
                  <c:v>69386.5</c:v>
                </c:pt>
                <c:pt idx="138774">
                  <c:v>69387</c:v>
                </c:pt>
                <c:pt idx="138775">
                  <c:v>69387.5</c:v>
                </c:pt>
                <c:pt idx="138776">
                  <c:v>69388</c:v>
                </c:pt>
                <c:pt idx="138777">
                  <c:v>69388.5</c:v>
                </c:pt>
                <c:pt idx="138778">
                  <c:v>69389</c:v>
                </c:pt>
                <c:pt idx="138779">
                  <c:v>69389.5</c:v>
                </c:pt>
                <c:pt idx="138780">
                  <c:v>69390</c:v>
                </c:pt>
                <c:pt idx="138781">
                  <c:v>69390.5</c:v>
                </c:pt>
                <c:pt idx="138782">
                  <c:v>69391</c:v>
                </c:pt>
                <c:pt idx="138783">
                  <c:v>69391.5</c:v>
                </c:pt>
                <c:pt idx="138784">
                  <c:v>69392</c:v>
                </c:pt>
                <c:pt idx="138785">
                  <c:v>69392.5</c:v>
                </c:pt>
                <c:pt idx="138786">
                  <c:v>69393</c:v>
                </c:pt>
                <c:pt idx="138787">
                  <c:v>69393.5</c:v>
                </c:pt>
                <c:pt idx="138788">
                  <c:v>69394</c:v>
                </c:pt>
                <c:pt idx="138789">
                  <c:v>69394.5</c:v>
                </c:pt>
                <c:pt idx="138790">
                  <c:v>69395</c:v>
                </c:pt>
                <c:pt idx="138791">
                  <c:v>69395.5</c:v>
                </c:pt>
                <c:pt idx="138792">
                  <c:v>69396</c:v>
                </c:pt>
                <c:pt idx="138793">
                  <c:v>69396.5</c:v>
                </c:pt>
                <c:pt idx="138794">
                  <c:v>69397</c:v>
                </c:pt>
                <c:pt idx="138795">
                  <c:v>69397.5</c:v>
                </c:pt>
                <c:pt idx="138796">
                  <c:v>69398</c:v>
                </c:pt>
                <c:pt idx="138797">
                  <c:v>69398.5</c:v>
                </c:pt>
                <c:pt idx="138798">
                  <c:v>69399</c:v>
                </c:pt>
                <c:pt idx="138799">
                  <c:v>69399.5</c:v>
                </c:pt>
                <c:pt idx="138800">
                  <c:v>69400</c:v>
                </c:pt>
                <c:pt idx="138801">
                  <c:v>69400.5</c:v>
                </c:pt>
                <c:pt idx="138802">
                  <c:v>69401</c:v>
                </c:pt>
                <c:pt idx="138803">
                  <c:v>69401.5</c:v>
                </c:pt>
                <c:pt idx="138804">
                  <c:v>69402</c:v>
                </c:pt>
                <c:pt idx="138805">
                  <c:v>69402.5</c:v>
                </c:pt>
                <c:pt idx="138806">
                  <c:v>69403</c:v>
                </c:pt>
                <c:pt idx="138807">
                  <c:v>69403.5</c:v>
                </c:pt>
                <c:pt idx="138808">
                  <c:v>69404</c:v>
                </c:pt>
                <c:pt idx="138809">
                  <c:v>69404.5</c:v>
                </c:pt>
                <c:pt idx="138810">
                  <c:v>69405</c:v>
                </c:pt>
                <c:pt idx="138811">
                  <c:v>69405.5</c:v>
                </c:pt>
                <c:pt idx="138812">
                  <c:v>69406</c:v>
                </c:pt>
                <c:pt idx="138813">
                  <c:v>69406.5</c:v>
                </c:pt>
                <c:pt idx="138814">
                  <c:v>69407</c:v>
                </c:pt>
                <c:pt idx="138815">
                  <c:v>69407.5</c:v>
                </c:pt>
                <c:pt idx="138816">
                  <c:v>69408</c:v>
                </c:pt>
                <c:pt idx="138817">
                  <c:v>69408.5</c:v>
                </c:pt>
                <c:pt idx="138818">
                  <c:v>69409</c:v>
                </c:pt>
                <c:pt idx="138819">
                  <c:v>69409.5</c:v>
                </c:pt>
                <c:pt idx="138820">
                  <c:v>69410</c:v>
                </c:pt>
                <c:pt idx="138821">
                  <c:v>69410.5</c:v>
                </c:pt>
                <c:pt idx="138822">
                  <c:v>69411</c:v>
                </c:pt>
                <c:pt idx="138823">
                  <c:v>69411.5</c:v>
                </c:pt>
                <c:pt idx="138824">
                  <c:v>69412</c:v>
                </c:pt>
                <c:pt idx="138825">
                  <c:v>69412.5</c:v>
                </c:pt>
                <c:pt idx="138826">
                  <c:v>69413</c:v>
                </c:pt>
                <c:pt idx="138827">
                  <c:v>69413.5</c:v>
                </c:pt>
                <c:pt idx="138828">
                  <c:v>69414</c:v>
                </c:pt>
                <c:pt idx="138829">
                  <c:v>69414.5</c:v>
                </c:pt>
                <c:pt idx="138830">
                  <c:v>69415</c:v>
                </c:pt>
                <c:pt idx="138831">
                  <c:v>69415.5</c:v>
                </c:pt>
                <c:pt idx="138832">
                  <c:v>69416</c:v>
                </c:pt>
                <c:pt idx="138833">
                  <c:v>69416.5</c:v>
                </c:pt>
                <c:pt idx="138834">
                  <c:v>69417</c:v>
                </c:pt>
                <c:pt idx="138835">
                  <c:v>69417.5</c:v>
                </c:pt>
                <c:pt idx="138836">
                  <c:v>69418</c:v>
                </c:pt>
                <c:pt idx="138837">
                  <c:v>69418.5</c:v>
                </c:pt>
                <c:pt idx="138838">
                  <c:v>69419</c:v>
                </c:pt>
                <c:pt idx="138839">
                  <c:v>69419.5</c:v>
                </c:pt>
                <c:pt idx="138840">
                  <c:v>69420</c:v>
                </c:pt>
                <c:pt idx="138841">
                  <c:v>69420.5</c:v>
                </c:pt>
                <c:pt idx="138842">
                  <c:v>69421</c:v>
                </c:pt>
                <c:pt idx="138843">
                  <c:v>69421.5</c:v>
                </c:pt>
                <c:pt idx="138844">
                  <c:v>69422</c:v>
                </c:pt>
                <c:pt idx="138845">
                  <c:v>69422.5</c:v>
                </c:pt>
                <c:pt idx="138846">
                  <c:v>69423</c:v>
                </c:pt>
                <c:pt idx="138847">
                  <c:v>69423.5</c:v>
                </c:pt>
                <c:pt idx="138848">
                  <c:v>69424</c:v>
                </c:pt>
                <c:pt idx="138849">
                  <c:v>69424.5</c:v>
                </c:pt>
                <c:pt idx="138850">
                  <c:v>69425</c:v>
                </c:pt>
                <c:pt idx="138851">
                  <c:v>69425.5</c:v>
                </c:pt>
                <c:pt idx="138852">
                  <c:v>69426</c:v>
                </c:pt>
                <c:pt idx="138853">
                  <c:v>69426.5</c:v>
                </c:pt>
                <c:pt idx="138854">
                  <c:v>69427</c:v>
                </c:pt>
                <c:pt idx="138855">
                  <c:v>69427.5</c:v>
                </c:pt>
                <c:pt idx="138856">
                  <c:v>69428</c:v>
                </c:pt>
                <c:pt idx="138857">
                  <c:v>69428.5</c:v>
                </c:pt>
                <c:pt idx="138858">
                  <c:v>69429</c:v>
                </c:pt>
                <c:pt idx="138859">
                  <c:v>69429.5</c:v>
                </c:pt>
                <c:pt idx="138860">
                  <c:v>69430</c:v>
                </c:pt>
                <c:pt idx="138861">
                  <c:v>69430.5</c:v>
                </c:pt>
                <c:pt idx="138862">
                  <c:v>69431</c:v>
                </c:pt>
                <c:pt idx="138863">
                  <c:v>69431.5</c:v>
                </c:pt>
                <c:pt idx="138864">
                  <c:v>69432</c:v>
                </c:pt>
                <c:pt idx="138865">
                  <c:v>69432.5</c:v>
                </c:pt>
                <c:pt idx="138866">
                  <c:v>69433</c:v>
                </c:pt>
                <c:pt idx="138867">
                  <c:v>69433.5</c:v>
                </c:pt>
                <c:pt idx="138868">
                  <c:v>69434</c:v>
                </c:pt>
                <c:pt idx="138869">
                  <c:v>69434.5</c:v>
                </c:pt>
                <c:pt idx="138870">
                  <c:v>69435</c:v>
                </c:pt>
                <c:pt idx="138871">
                  <c:v>69435.5</c:v>
                </c:pt>
                <c:pt idx="138872">
                  <c:v>69436</c:v>
                </c:pt>
                <c:pt idx="138873">
                  <c:v>69436.5</c:v>
                </c:pt>
                <c:pt idx="138874">
                  <c:v>69437</c:v>
                </c:pt>
                <c:pt idx="138875">
                  <c:v>69437.5</c:v>
                </c:pt>
                <c:pt idx="138876">
                  <c:v>69438</c:v>
                </c:pt>
                <c:pt idx="138877">
                  <c:v>69438.5</c:v>
                </c:pt>
                <c:pt idx="138878">
                  <c:v>69439</c:v>
                </c:pt>
                <c:pt idx="138879">
                  <c:v>69439.5</c:v>
                </c:pt>
                <c:pt idx="138880">
                  <c:v>69440</c:v>
                </c:pt>
                <c:pt idx="138881">
                  <c:v>69440.5</c:v>
                </c:pt>
                <c:pt idx="138882">
                  <c:v>69441</c:v>
                </c:pt>
                <c:pt idx="138883">
                  <c:v>69441.5</c:v>
                </c:pt>
                <c:pt idx="138884">
                  <c:v>69442</c:v>
                </c:pt>
                <c:pt idx="138885">
                  <c:v>69442.5</c:v>
                </c:pt>
                <c:pt idx="138886">
                  <c:v>69443</c:v>
                </c:pt>
                <c:pt idx="138887">
                  <c:v>69443.5</c:v>
                </c:pt>
                <c:pt idx="138888">
                  <c:v>69444</c:v>
                </c:pt>
                <c:pt idx="138889">
                  <c:v>69444.5</c:v>
                </c:pt>
                <c:pt idx="138890">
                  <c:v>69445</c:v>
                </c:pt>
                <c:pt idx="138891">
                  <c:v>69445.5</c:v>
                </c:pt>
                <c:pt idx="138892">
                  <c:v>69446</c:v>
                </c:pt>
                <c:pt idx="138893">
                  <c:v>69446.5</c:v>
                </c:pt>
                <c:pt idx="138894">
                  <c:v>69447</c:v>
                </c:pt>
                <c:pt idx="138895">
                  <c:v>69447.5</c:v>
                </c:pt>
                <c:pt idx="138896">
                  <c:v>69448</c:v>
                </c:pt>
                <c:pt idx="138897">
                  <c:v>69448.5</c:v>
                </c:pt>
                <c:pt idx="138898">
                  <c:v>69449</c:v>
                </c:pt>
                <c:pt idx="138899">
                  <c:v>69449.5</c:v>
                </c:pt>
                <c:pt idx="138900">
                  <c:v>69450</c:v>
                </c:pt>
                <c:pt idx="138901">
                  <c:v>69450.5</c:v>
                </c:pt>
                <c:pt idx="138902">
                  <c:v>69451</c:v>
                </c:pt>
                <c:pt idx="138903">
                  <c:v>69451.5</c:v>
                </c:pt>
                <c:pt idx="138904">
                  <c:v>69452</c:v>
                </c:pt>
                <c:pt idx="138905">
                  <c:v>69452.5</c:v>
                </c:pt>
                <c:pt idx="138906">
                  <c:v>69453</c:v>
                </c:pt>
                <c:pt idx="138907">
                  <c:v>69453.5</c:v>
                </c:pt>
                <c:pt idx="138908">
                  <c:v>69454</c:v>
                </c:pt>
                <c:pt idx="138909">
                  <c:v>69454.5</c:v>
                </c:pt>
                <c:pt idx="138910">
                  <c:v>69455</c:v>
                </c:pt>
                <c:pt idx="138911">
                  <c:v>69455.5</c:v>
                </c:pt>
                <c:pt idx="138912">
                  <c:v>69456</c:v>
                </c:pt>
                <c:pt idx="138913">
                  <c:v>69456.5</c:v>
                </c:pt>
                <c:pt idx="138914">
                  <c:v>69457</c:v>
                </c:pt>
                <c:pt idx="138915">
                  <c:v>69457.5</c:v>
                </c:pt>
                <c:pt idx="138916">
                  <c:v>69458</c:v>
                </c:pt>
                <c:pt idx="138917">
                  <c:v>69458.5</c:v>
                </c:pt>
                <c:pt idx="138918">
                  <c:v>69459</c:v>
                </c:pt>
                <c:pt idx="138919">
                  <c:v>69459.5</c:v>
                </c:pt>
                <c:pt idx="138920">
                  <c:v>69460</c:v>
                </c:pt>
                <c:pt idx="138921">
                  <c:v>69460.5</c:v>
                </c:pt>
                <c:pt idx="138922">
                  <c:v>69461</c:v>
                </c:pt>
                <c:pt idx="138923">
                  <c:v>69461.5</c:v>
                </c:pt>
                <c:pt idx="138924">
                  <c:v>69462</c:v>
                </c:pt>
                <c:pt idx="138925">
                  <c:v>69462.5</c:v>
                </c:pt>
                <c:pt idx="138926">
                  <c:v>69463</c:v>
                </c:pt>
                <c:pt idx="138927">
                  <c:v>69463.5</c:v>
                </c:pt>
                <c:pt idx="138928">
                  <c:v>69464</c:v>
                </c:pt>
                <c:pt idx="138929">
                  <c:v>69464.5</c:v>
                </c:pt>
                <c:pt idx="138930">
                  <c:v>69465</c:v>
                </c:pt>
                <c:pt idx="138931">
                  <c:v>69465.5</c:v>
                </c:pt>
                <c:pt idx="138932">
                  <c:v>69466</c:v>
                </c:pt>
                <c:pt idx="138933">
                  <c:v>69466.5</c:v>
                </c:pt>
                <c:pt idx="138934">
                  <c:v>69467</c:v>
                </c:pt>
                <c:pt idx="138935">
                  <c:v>69467.5</c:v>
                </c:pt>
                <c:pt idx="138936">
                  <c:v>69468</c:v>
                </c:pt>
                <c:pt idx="138937">
                  <c:v>69468.5</c:v>
                </c:pt>
                <c:pt idx="138938">
                  <c:v>69469</c:v>
                </c:pt>
                <c:pt idx="138939">
                  <c:v>69469.5</c:v>
                </c:pt>
                <c:pt idx="138940">
                  <c:v>69470</c:v>
                </c:pt>
                <c:pt idx="138941">
                  <c:v>69470.5</c:v>
                </c:pt>
                <c:pt idx="138942">
                  <c:v>69471</c:v>
                </c:pt>
                <c:pt idx="138943">
                  <c:v>69471.5</c:v>
                </c:pt>
                <c:pt idx="138944">
                  <c:v>69472</c:v>
                </c:pt>
                <c:pt idx="138945">
                  <c:v>69472.5</c:v>
                </c:pt>
                <c:pt idx="138946">
                  <c:v>69473</c:v>
                </c:pt>
                <c:pt idx="138947">
                  <c:v>69473.5</c:v>
                </c:pt>
                <c:pt idx="138948">
                  <c:v>69474</c:v>
                </c:pt>
                <c:pt idx="138949">
                  <c:v>69474.5</c:v>
                </c:pt>
                <c:pt idx="138950">
                  <c:v>69475</c:v>
                </c:pt>
                <c:pt idx="138951">
                  <c:v>69475.5</c:v>
                </c:pt>
                <c:pt idx="138952">
                  <c:v>69476</c:v>
                </c:pt>
                <c:pt idx="138953">
                  <c:v>69476.5</c:v>
                </c:pt>
                <c:pt idx="138954">
                  <c:v>69477</c:v>
                </c:pt>
                <c:pt idx="138955">
                  <c:v>69477.5</c:v>
                </c:pt>
                <c:pt idx="138956">
                  <c:v>69478</c:v>
                </c:pt>
                <c:pt idx="138957">
                  <c:v>69478.5</c:v>
                </c:pt>
                <c:pt idx="138958">
                  <c:v>69479</c:v>
                </c:pt>
                <c:pt idx="138959">
                  <c:v>69479.5</c:v>
                </c:pt>
                <c:pt idx="138960">
                  <c:v>69480</c:v>
                </c:pt>
                <c:pt idx="138961">
                  <c:v>69480.5</c:v>
                </c:pt>
                <c:pt idx="138962">
                  <c:v>69481</c:v>
                </c:pt>
                <c:pt idx="138963">
                  <c:v>69481.5</c:v>
                </c:pt>
                <c:pt idx="138964">
                  <c:v>69482</c:v>
                </c:pt>
                <c:pt idx="138965">
                  <c:v>69482.5</c:v>
                </c:pt>
                <c:pt idx="138966">
                  <c:v>69483</c:v>
                </c:pt>
                <c:pt idx="138967">
                  <c:v>69483.5</c:v>
                </c:pt>
                <c:pt idx="138968">
                  <c:v>69484</c:v>
                </c:pt>
                <c:pt idx="138969">
                  <c:v>69484.5</c:v>
                </c:pt>
                <c:pt idx="138970">
                  <c:v>69485</c:v>
                </c:pt>
                <c:pt idx="138971">
                  <c:v>69485.5</c:v>
                </c:pt>
                <c:pt idx="138972">
                  <c:v>69486</c:v>
                </c:pt>
                <c:pt idx="138973">
                  <c:v>69486.5</c:v>
                </c:pt>
                <c:pt idx="138974">
                  <c:v>69487</c:v>
                </c:pt>
                <c:pt idx="138975">
                  <c:v>69487.5</c:v>
                </c:pt>
                <c:pt idx="138976">
                  <c:v>69488</c:v>
                </c:pt>
                <c:pt idx="138977">
                  <c:v>69488.5</c:v>
                </c:pt>
                <c:pt idx="138978">
                  <c:v>69489</c:v>
                </c:pt>
                <c:pt idx="138979">
                  <c:v>69489.5</c:v>
                </c:pt>
                <c:pt idx="138980">
                  <c:v>69490</c:v>
                </c:pt>
                <c:pt idx="138981">
                  <c:v>69490.5</c:v>
                </c:pt>
                <c:pt idx="138982">
                  <c:v>69491</c:v>
                </c:pt>
                <c:pt idx="138983">
                  <c:v>69491.5</c:v>
                </c:pt>
                <c:pt idx="138984">
                  <c:v>69492</c:v>
                </c:pt>
                <c:pt idx="138985">
                  <c:v>69492.5</c:v>
                </c:pt>
                <c:pt idx="138986">
                  <c:v>69493</c:v>
                </c:pt>
                <c:pt idx="138987">
                  <c:v>69493.5</c:v>
                </c:pt>
                <c:pt idx="138988">
                  <c:v>69494</c:v>
                </c:pt>
                <c:pt idx="138989">
                  <c:v>69494.5</c:v>
                </c:pt>
                <c:pt idx="138990">
                  <c:v>69495</c:v>
                </c:pt>
                <c:pt idx="138991">
                  <c:v>69495.5</c:v>
                </c:pt>
                <c:pt idx="138992">
                  <c:v>69496</c:v>
                </c:pt>
                <c:pt idx="138993">
                  <c:v>69496.5</c:v>
                </c:pt>
                <c:pt idx="138994">
                  <c:v>69497</c:v>
                </c:pt>
                <c:pt idx="138995">
                  <c:v>69497.5</c:v>
                </c:pt>
                <c:pt idx="138996">
                  <c:v>69498</c:v>
                </c:pt>
                <c:pt idx="138997">
                  <c:v>69498.5</c:v>
                </c:pt>
                <c:pt idx="138998">
                  <c:v>69499</c:v>
                </c:pt>
                <c:pt idx="138999">
                  <c:v>69499.5</c:v>
                </c:pt>
                <c:pt idx="139000">
                  <c:v>69500</c:v>
                </c:pt>
                <c:pt idx="139001">
                  <c:v>69500.5</c:v>
                </c:pt>
                <c:pt idx="139002">
                  <c:v>69501</c:v>
                </c:pt>
                <c:pt idx="139003">
                  <c:v>69501.5</c:v>
                </c:pt>
                <c:pt idx="139004">
                  <c:v>69502</c:v>
                </c:pt>
                <c:pt idx="139005">
                  <c:v>69502.5</c:v>
                </c:pt>
                <c:pt idx="139006">
                  <c:v>69503</c:v>
                </c:pt>
                <c:pt idx="139007">
                  <c:v>69503.5</c:v>
                </c:pt>
                <c:pt idx="139008">
                  <c:v>69504</c:v>
                </c:pt>
                <c:pt idx="139009">
                  <c:v>69504.5</c:v>
                </c:pt>
                <c:pt idx="139010">
                  <c:v>69505</c:v>
                </c:pt>
                <c:pt idx="139011">
                  <c:v>69505.5</c:v>
                </c:pt>
                <c:pt idx="139012">
                  <c:v>69506</c:v>
                </c:pt>
                <c:pt idx="139013">
                  <c:v>69506.5</c:v>
                </c:pt>
                <c:pt idx="139014">
                  <c:v>69507</c:v>
                </c:pt>
                <c:pt idx="139015">
                  <c:v>69507.5</c:v>
                </c:pt>
                <c:pt idx="139016">
                  <c:v>69508</c:v>
                </c:pt>
                <c:pt idx="139017">
                  <c:v>69508.5</c:v>
                </c:pt>
                <c:pt idx="139018">
                  <c:v>69509</c:v>
                </c:pt>
                <c:pt idx="139019">
                  <c:v>69509.5</c:v>
                </c:pt>
                <c:pt idx="139020">
                  <c:v>69510</c:v>
                </c:pt>
                <c:pt idx="139021">
                  <c:v>69510.5</c:v>
                </c:pt>
                <c:pt idx="139022">
                  <c:v>69511</c:v>
                </c:pt>
                <c:pt idx="139023">
                  <c:v>69511.5</c:v>
                </c:pt>
                <c:pt idx="139024">
                  <c:v>69512</c:v>
                </c:pt>
                <c:pt idx="139025">
                  <c:v>69512.5</c:v>
                </c:pt>
                <c:pt idx="139026">
                  <c:v>69513</c:v>
                </c:pt>
                <c:pt idx="139027">
                  <c:v>69513.5</c:v>
                </c:pt>
                <c:pt idx="139028">
                  <c:v>69514</c:v>
                </c:pt>
                <c:pt idx="139029">
                  <c:v>69514.5</c:v>
                </c:pt>
                <c:pt idx="139030">
                  <c:v>69515</c:v>
                </c:pt>
                <c:pt idx="139031">
                  <c:v>69515.5</c:v>
                </c:pt>
                <c:pt idx="139032">
                  <c:v>69516</c:v>
                </c:pt>
                <c:pt idx="139033">
                  <c:v>69516.5</c:v>
                </c:pt>
                <c:pt idx="139034">
                  <c:v>69517</c:v>
                </c:pt>
                <c:pt idx="139035">
                  <c:v>69517.5</c:v>
                </c:pt>
                <c:pt idx="139036">
                  <c:v>69518</c:v>
                </c:pt>
                <c:pt idx="139037">
                  <c:v>69518.5</c:v>
                </c:pt>
                <c:pt idx="139038">
                  <c:v>69519</c:v>
                </c:pt>
                <c:pt idx="139039">
                  <c:v>69519.5</c:v>
                </c:pt>
                <c:pt idx="139040">
                  <c:v>69520</c:v>
                </c:pt>
                <c:pt idx="139041">
                  <c:v>69520.5</c:v>
                </c:pt>
                <c:pt idx="139042">
                  <c:v>69521</c:v>
                </c:pt>
                <c:pt idx="139043">
                  <c:v>69521.5</c:v>
                </c:pt>
                <c:pt idx="139044">
                  <c:v>69522</c:v>
                </c:pt>
                <c:pt idx="139045">
                  <c:v>69522.5</c:v>
                </c:pt>
                <c:pt idx="139046">
                  <c:v>69523</c:v>
                </c:pt>
                <c:pt idx="139047">
                  <c:v>69523.5</c:v>
                </c:pt>
                <c:pt idx="139048">
                  <c:v>69524</c:v>
                </c:pt>
                <c:pt idx="139049">
                  <c:v>69524.5</c:v>
                </c:pt>
                <c:pt idx="139050">
                  <c:v>69525</c:v>
                </c:pt>
                <c:pt idx="139051">
                  <c:v>69525.5</c:v>
                </c:pt>
                <c:pt idx="139052">
                  <c:v>69526</c:v>
                </c:pt>
                <c:pt idx="139053">
                  <c:v>69526.5</c:v>
                </c:pt>
                <c:pt idx="139054">
                  <c:v>69527</c:v>
                </c:pt>
                <c:pt idx="139055">
                  <c:v>69527.5</c:v>
                </c:pt>
                <c:pt idx="139056">
                  <c:v>69528</c:v>
                </c:pt>
                <c:pt idx="139057">
                  <c:v>69528.5</c:v>
                </c:pt>
                <c:pt idx="139058">
                  <c:v>69529</c:v>
                </c:pt>
                <c:pt idx="139059">
                  <c:v>69529.5</c:v>
                </c:pt>
                <c:pt idx="139060">
                  <c:v>69530</c:v>
                </c:pt>
                <c:pt idx="139061">
                  <c:v>69530.5</c:v>
                </c:pt>
                <c:pt idx="139062">
                  <c:v>69531</c:v>
                </c:pt>
                <c:pt idx="139063">
                  <c:v>69531.5</c:v>
                </c:pt>
                <c:pt idx="139064">
                  <c:v>69532</c:v>
                </c:pt>
                <c:pt idx="139065">
                  <c:v>69532.5</c:v>
                </c:pt>
                <c:pt idx="139066">
                  <c:v>69533</c:v>
                </c:pt>
                <c:pt idx="139067">
                  <c:v>69533.5</c:v>
                </c:pt>
                <c:pt idx="139068">
                  <c:v>69534</c:v>
                </c:pt>
                <c:pt idx="139069">
                  <c:v>69534.5</c:v>
                </c:pt>
                <c:pt idx="139070">
                  <c:v>69535</c:v>
                </c:pt>
                <c:pt idx="139071">
                  <c:v>69535.5</c:v>
                </c:pt>
                <c:pt idx="139072">
                  <c:v>69536</c:v>
                </c:pt>
                <c:pt idx="139073">
                  <c:v>69536.5</c:v>
                </c:pt>
                <c:pt idx="139074">
                  <c:v>69537</c:v>
                </c:pt>
                <c:pt idx="139075">
                  <c:v>69537.5</c:v>
                </c:pt>
                <c:pt idx="139076">
                  <c:v>69538</c:v>
                </c:pt>
                <c:pt idx="139077">
                  <c:v>69538.5</c:v>
                </c:pt>
                <c:pt idx="139078">
                  <c:v>69539</c:v>
                </c:pt>
                <c:pt idx="139079">
                  <c:v>69539.5</c:v>
                </c:pt>
                <c:pt idx="139080">
                  <c:v>69540</c:v>
                </c:pt>
                <c:pt idx="139081">
                  <c:v>69540.5</c:v>
                </c:pt>
                <c:pt idx="139082">
                  <c:v>69541</c:v>
                </c:pt>
                <c:pt idx="139083">
                  <c:v>69541.5</c:v>
                </c:pt>
                <c:pt idx="139084">
                  <c:v>69542</c:v>
                </c:pt>
                <c:pt idx="139085">
                  <c:v>69542.5</c:v>
                </c:pt>
                <c:pt idx="139086">
                  <c:v>69543</c:v>
                </c:pt>
                <c:pt idx="139087">
                  <c:v>69543.5</c:v>
                </c:pt>
                <c:pt idx="139088">
                  <c:v>69544</c:v>
                </c:pt>
                <c:pt idx="139089">
                  <c:v>69544.5</c:v>
                </c:pt>
                <c:pt idx="139090">
                  <c:v>69545</c:v>
                </c:pt>
                <c:pt idx="139091">
                  <c:v>69545.5</c:v>
                </c:pt>
                <c:pt idx="139092">
                  <c:v>69546</c:v>
                </c:pt>
                <c:pt idx="139093">
                  <c:v>69546.5</c:v>
                </c:pt>
                <c:pt idx="139094">
                  <c:v>69547</c:v>
                </c:pt>
                <c:pt idx="139095">
                  <c:v>69547.5</c:v>
                </c:pt>
                <c:pt idx="139096">
                  <c:v>69548</c:v>
                </c:pt>
                <c:pt idx="139097">
                  <c:v>69548.5</c:v>
                </c:pt>
                <c:pt idx="139098">
                  <c:v>69549</c:v>
                </c:pt>
                <c:pt idx="139099">
                  <c:v>69549.5</c:v>
                </c:pt>
                <c:pt idx="139100">
                  <c:v>69550</c:v>
                </c:pt>
                <c:pt idx="139101">
                  <c:v>69550.5</c:v>
                </c:pt>
                <c:pt idx="139102">
                  <c:v>69551</c:v>
                </c:pt>
                <c:pt idx="139103">
                  <c:v>69551.5</c:v>
                </c:pt>
                <c:pt idx="139104">
                  <c:v>69552</c:v>
                </c:pt>
                <c:pt idx="139105">
                  <c:v>69552.5</c:v>
                </c:pt>
                <c:pt idx="139106">
                  <c:v>69553</c:v>
                </c:pt>
                <c:pt idx="139107">
                  <c:v>69553.5</c:v>
                </c:pt>
                <c:pt idx="139108">
                  <c:v>69554</c:v>
                </c:pt>
                <c:pt idx="139109">
                  <c:v>69554.5</c:v>
                </c:pt>
                <c:pt idx="139110">
                  <c:v>69555</c:v>
                </c:pt>
                <c:pt idx="139111">
                  <c:v>69555.5</c:v>
                </c:pt>
                <c:pt idx="139112">
                  <c:v>69556</c:v>
                </c:pt>
                <c:pt idx="139113">
                  <c:v>69556.5</c:v>
                </c:pt>
                <c:pt idx="139114">
                  <c:v>69557</c:v>
                </c:pt>
                <c:pt idx="139115">
                  <c:v>69557.5</c:v>
                </c:pt>
                <c:pt idx="139116">
                  <c:v>69558</c:v>
                </c:pt>
                <c:pt idx="139117">
                  <c:v>69558.5</c:v>
                </c:pt>
                <c:pt idx="139118">
                  <c:v>69559</c:v>
                </c:pt>
                <c:pt idx="139119">
                  <c:v>69559.5</c:v>
                </c:pt>
                <c:pt idx="139120">
                  <c:v>69560</c:v>
                </c:pt>
                <c:pt idx="139121">
                  <c:v>69560.5</c:v>
                </c:pt>
                <c:pt idx="139122">
                  <c:v>69561</c:v>
                </c:pt>
                <c:pt idx="139123">
                  <c:v>69561.5</c:v>
                </c:pt>
                <c:pt idx="139124">
                  <c:v>69562</c:v>
                </c:pt>
                <c:pt idx="139125">
                  <c:v>69562.5</c:v>
                </c:pt>
                <c:pt idx="139126">
                  <c:v>69563</c:v>
                </c:pt>
                <c:pt idx="139127">
                  <c:v>69563.5</c:v>
                </c:pt>
                <c:pt idx="139128">
                  <c:v>69564</c:v>
                </c:pt>
                <c:pt idx="139129">
                  <c:v>69564.5</c:v>
                </c:pt>
                <c:pt idx="139130">
                  <c:v>69565</c:v>
                </c:pt>
                <c:pt idx="139131">
                  <c:v>69565.5</c:v>
                </c:pt>
                <c:pt idx="139132">
                  <c:v>69566</c:v>
                </c:pt>
                <c:pt idx="139133">
                  <c:v>69566.5</c:v>
                </c:pt>
                <c:pt idx="139134">
                  <c:v>69567</c:v>
                </c:pt>
                <c:pt idx="139135">
                  <c:v>69567.5</c:v>
                </c:pt>
                <c:pt idx="139136">
                  <c:v>69568</c:v>
                </c:pt>
                <c:pt idx="139137">
                  <c:v>69568.5</c:v>
                </c:pt>
                <c:pt idx="139138">
                  <c:v>69569</c:v>
                </c:pt>
                <c:pt idx="139139">
                  <c:v>69569.5</c:v>
                </c:pt>
                <c:pt idx="139140">
                  <c:v>69570</c:v>
                </c:pt>
                <c:pt idx="139141">
                  <c:v>69570.5</c:v>
                </c:pt>
                <c:pt idx="139142">
                  <c:v>69571</c:v>
                </c:pt>
                <c:pt idx="139143">
                  <c:v>69571.5</c:v>
                </c:pt>
                <c:pt idx="139144">
                  <c:v>69572</c:v>
                </c:pt>
                <c:pt idx="139145">
                  <c:v>69572.5</c:v>
                </c:pt>
                <c:pt idx="139146">
                  <c:v>69573</c:v>
                </c:pt>
                <c:pt idx="139147">
                  <c:v>69573.5</c:v>
                </c:pt>
                <c:pt idx="139148">
                  <c:v>69574</c:v>
                </c:pt>
                <c:pt idx="139149">
                  <c:v>69574.5</c:v>
                </c:pt>
                <c:pt idx="139150">
                  <c:v>69575</c:v>
                </c:pt>
                <c:pt idx="139151">
                  <c:v>69575.5</c:v>
                </c:pt>
                <c:pt idx="139152">
                  <c:v>69576</c:v>
                </c:pt>
                <c:pt idx="139153">
                  <c:v>69576.5</c:v>
                </c:pt>
                <c:pt idx="139154">
                  <c:v>69577</c:v>
                </c:pt>
                <c:pt idx="139155">
                  <c:v>69577.5</c:v>
                </c:pt>
                <c:pt idx="139156">
                  <c:v>69578</c:v>
                </c:pt>
                <c:pt idx="139157">
                  <c:v>69578.5</c:v>
                </c:pt>
                <c:pt idx="139158">
                  <c:v>69579</c:v>
                </c:pt>
                <c:pt idx="139159">
                  <c:v>69579.5</c:v>
                </c:pt>
                <c:pt idx="139160">
                  <c:v>69580</c:v>
                </c:pt>
                <c:pt idx="139161">
                  <c:v>69580.5</c:v>
                </c:pt>
                <c:pt idx="139162">
                  <c:v>69581</c:v>
                </c:pt>
                <c:pt idx="139163">
                  <c:v>69581.5</c:v>
                </c:pt>
                <c:pt idx="139164">
                  <c:v>69582</c:v>
                </c:pt>
                <c:pt idx="139165">
                  <c:v>69582.5</c:v>
                </c:pt>
                <c:pt idx="139166">
                  <c:v>69583</c:v>
                </c:pt>
                <c:pt idx="139167">
                  <c:v>69583.5</c:v>
                </c:pt>
                <c:pt idx="139168">
                  <c:v>69584</c:v>
                </c:pt>
                <c:pt idx="139169">
                  <c:v>69584.5</c:v>
                </c:pt>
                <c:pt idx="139170">
                  <c:v>69585</c:v>
                </c:pt>
                <c:pt idx="139171">
                  <c:v>69585.5</c:v>
                </c:pt>
                <c:pt idx="139172">
                  <c:v>69586</c:v>
                </c:pt>
                <c:pt idx="139173">
                  <c:v>69586.5</c:v>
                </c:pt>
                <c:pt idx="139174">
                  <c:v>69587</c:v>
                </c:pt>
                <c:pt idx="139175">
                  <c:v>69587.5</c:v>
                </c:pt>
                <c:pt idx="139176">
                  <c:v>69588</c:v>
                </c:pt>
                <c:pt idx="139177">
                  <c:v>69588.5</c:v>
                </c:pt>
                <c:pt idx="139178">
                  <c:v>69589</c:v>
                </c:pt>
                <c:pt idx="139179">
                  <c:v>69589.5</c:v>
                </c:pt>
                <c:pt idx="139180">
                  <c:v>69590</c:v>
                </c:pt>
                <c:pt idx="139181">
                  <c:v>69590.5</c:v>
                </c:pt>
                <c:pt idx="139182">
                  <c:v>69591</c:v>
                </c:pt>
                <c:pt idx="139183">
                  <c:v>69591.5</c:v>
                </c:pt>
                <c:pt idx="139184">
                  <c:v>69592</c:v>
                </c:pt>
                <c:pt idx="139185">
                  <c:v>69592.5</c:v>
                </c:pt>
                <c:pt idx="139186">
                  <c:v>69593</c:v>
                </c:pt>
                <c:pt idx="139187">
                  <c:v>69593.5</c:v>
                </c:pt>
                <c:pt idx="139188">
                  <c:v>69594</c:v>
                </c:pt>
                <c:pt idx="139189">
                  <c:v>69594.5</c:v>
                </c:pt>
                <c:pt idx="139190">
                  <c:v>69595</c:v>
                </c:pt>
                <c:pt idx="139191">
                  <c:v>69595.5</c:v>
                </c:pt>
                <c:pt idx="139192">
                  <c:v>69596</c:v>
                </c:pt>
                <c:pt idx="139193">
                  <c:v>69596.5</c:v>
                </c:pt>
                <c:pt idx="139194">
                  <c:v>69597</c:v>
                </c:pt>
                <c:pt idx="139195">
                  <c:v>69597.5</c:v>
                </c:pt>
                <c:pt idx="139196">
                  <c:v>69598</c:v>
                </c:pt>
                <c:pt idx="139197">
                  <c:v>69598.5</c:v>
                </c:pt>
                <c:pt idx="139198">
                  <c:v>69599</c:v>
                </c:pt>
                <c:pt idx="139199">
                  <c:v>69599.5</c:v>
                </c:pt>
                <c:pt idx="139200">
                  <c:v>69600</c:v>
                </c:pt>
                <c:pt idx="139201">
                  <c:v>69600.5</c:v>
                </c:pt>
                <c:pt idx="139202">
                  <c:v>69601</c:v>
                </c:pt>
                <c:pt idx="139203">
                  <c:v>69601.5</c:v>
                </c:pt>
                <c:pt idx="139204">
                  <c:v>69602</c:v>
                </c:pt>
                <c:pt idx="139205">
                  <c:v>69602.5</c:v>
                </c:pt>
                <c:pt idx="139206">
                  <c:v>69603</c:v>
                </c:pt>
                <c:pt idx="139207">
                  <c:v>69603.5</c:v>
                </c:pt>
                <c:pt idx="139208">
                  <c:v>69604</c:v>
                </c:pt>
                <c:pt idx="139209">
                  <c:v>69604.5</c:v>
                </c:pt>
                <c:pt idx="139210">
                  <c:v>69605</c:v>
                </c:pt>
                <c:pt idx="139211">
                  <c:v>69605.5</c:v>
                </c:pt>
                <c:pt idx="139212">
                  <c:v>69606</c:v>
                </c:pt>
                <c:pt idx="139213">
                  <c:v>69606.5</c:v>
                </c:pt>
                <c:pt idx="139214">
                  <c:v>69607</c:v>
                </c:pt>
                <c:pt idx="139215">
                  <c:v>69607.5</c:v>
                </c:pt>
                <c:pt idx="139216">
                  <c:v>69608</c:v>
                </c:pt>
                <c:pt idx="139217">
                  <c:v>69608.5</c:v>
                </c:pt>
                <c:pt idx="139218">
                  <c:v>69609</c:v>
                </c:pt>
                <c:pt idx="139219">
                  <c:v>69609.5</c:v>
                </c:pt>
                <c:pt idx="139220">
                  <c:v>69610</c:v>
                </c:pt>
                <c:pt idx="139221">
                  <c:v>69610.5</c:v>
                </c:pt>
                <c:pt idx="139222">
                  <c:v>69611</c:v>
                </c:pt>
                <c:pt idx="139223">
                  <c:v>69611.5</c:v>
                </c:pt>
                <c:pt idx="139224">
                  <c:v>69612</c:v>
                </c:pt>
                <c:pt idx="139225">
                  <c:v>69612.5</c:v>
                </c:pt>
                <c:pt idx="139226">
                  <c:v>69613</c:v>
                </c:pt>
                <c:pt idx="139227">
                  <c:v>69613.5</c:v>
                </c:pt>
                <c:pt idx="139228">
                  <c:v>69614</c:v>
                </c:pt>
                <c:pt idx="139229">
                  <c:v>69614.5</c:v>
                </c:pt>
                <c:pt idx="139230">
                  <c:v>69615</c:v>
                </c:pt>
                <c:pt idx="139231">
                  <c:v>69615.5</c:v>
                </c:pt>
                <c:pt idx="139232">
                  <c:v>69616</c:v>
                </c:pt>
                <c:pt idx="139233">
                  <c:v>69616.5</c:v>
                </c:pt>
                <c:pt idx="139234">
                  <c:v>69617</c:v>
                </c:pt>
                <c:pt idx="139235">
                  <c:v>69617.5</c:v>
                </c:pt>
                <c:pt idx="139236">
                  <c:v>69618</c:v>
                </c:pt>
                <c:pt idx="139237">
                  <c:v>69618.5</c:v>
                </c:pt>
                <c:pt idx="139238">
                  <c:v>69619</c:v>
                </c:pt>
                <c:pt idx="139239">
                  <c:v>69619.5</c:v>
                </c:pt>
                <c:pt idx="139240">
                  <c:v>69620</c:v>
                </c:pt>
                <c:pt idx="139241">
                  <c:v>69620.5</c:v>
                </c:pt>
                <c:pt idx="139242">
                  <c:v>69621</c:v>
                </c:pt>
                <c:pt idx="139243">
                  <c:v>69621.5</c:v>
                </c:pt>
                <c:pt idx="139244">
                  <c:v>69622</c:v>
                </c:pt>
                <c:pt idx="139245">
                  <c:v>69622.5</c:v>
                </c:pt>
                <c:pt idx="139246">
                  <c:v>69623</c:v>
                </c:pt>
                <c:pt idx="139247">
                  <c:v>69623.5</c:v>
                </c:pt>
                <c:pt idx="139248">
                  <c:v>69624</c:v>
                </c:pt>
                <c:pt idx="139249">
                  <c:v>69624.5</c:v>
                </c:pt>
                <c:pt idx="139250">
                  <c:v>69625</c:v>
                </c:pt>
                <c:pt idx="139251">
                  <c:v>69625.5</c:v>
                </c:pt>
                <c:pt idx="139252">
                  <c:v>69626</c:v>
                </c:pt>
                <c:pt idx="139253">
                  <c:v>69626.5</c:v>
                </c:pt>
                <c:pt idx="139254">
                  <c:v>69627</c:v>
                </c:pt>
                <c:pt idx="139255">
                  <c:v>69627.5</c:v>
                </c:pt>
                <c:pt idx="139256">
                  <c:v>69628</c:v>
                </c:pt>
                <c:pt idx="139257">
                  <c:v>69628.5</c:v>
                </c:pt>
                <c:pt idx="139258">
                  <c:v>69629</c:v>
                </c:pt>
                <c:pt idx="139259">
                  <c:v>69629.5</c:v>
                </c:pt>
                <c:pt idx="139260">
                  <c:v>69630</c:v>
                </c:pt>
                <c:pt idx="139261">
                  <c:v>69630.5</c:v>
                </c:pt>
                <c:pt idx="139262">
                  <c:v>69631</c:v>
                </c:pt>
                <c:pt idx="139263">
                  <c:v>69631.5</c:v>
                </c:pt>
                <c:pt idx="139264">
                  <c:v>69632</c:v>
                </c:pt>
                <c:pt idx="139265">
                  <c:v>69632.5</c:v>
                </c:pt>
                <c:pt idx="139266">
                  <c:v>69633</c:v>
                </c:pt>
                <c:pt idx="139267">
                  <c:v>69633.5</c:v>
                </c:pt>
                <c:pt idx="139268">
                  <c:v>69634</c:v>
                </c:pt>
                <c:pt idx="139269">
                  <c:v>69634.5</c:v>
                </c:pt>
                <c:pt idx="139270">
                  <c:v>69635</c:v>
                </c:pt>
                <c:pt idx="139271">
                  <c:v>69635.5</c:v>
                </c:pt>
                <c:pt idx="139272">
                  <c:v>69636</c:v>
                </c:pt>
                <c:pt idx="139273">
                  <c:v>69636.5</c:v>
                </c:pt>
                <c:pt idx="139274">
                  <c:v>69637</c:v>
                </c:pt>
                <c:pt idx="139275">
                  <c:v>69637.5</c:v>
                </c:pt>
                <c:pt idx="139276">
                  <c:v>69638</c:v>
                </c:pt>
                <c:pt idx="139277">
                  <c:v>69638.5</c:v>
                </c:pt>
                <c:pt idx="139278">
                  <c:v>69639</c:v>
                </c:pt>
                <c:pt idx="139279">
                  <c:v>69639.5</c:v>
                </c:pt>
                <c:pt idx="139280">
                  <c:v>69640</c:v>
                </c:pt>
                <c:pt idx="139281">
                  <c:v>69640.5</c:v>
                </c:pt>
                <c:pt idx="139282">
                  <c:v>69641</c:v>
                </c:pt>
                <c:pt idx="139283">
                  <c:v>69641.5</c:v>
                </c:pt>
                <c:pt idx="139284">
                  <c:v>69642</c:v>
                </c:pt>
                <c:pt idx="139285">
                  <c:v>69642.5</c:v>
                </c:pt>
                <c:pt idx="139286">
                  <c:v>69643</c:v>
                </c:pt>
                <c:pt idx="139287">
                  <c:v>69643.5</c:v>
                </c:pt>
                <c:pt idx="139288">
                  <c:v>69644</c:v>
                </c:pt>
                <c:pt idx="139289">
                  <c:v>69644.5</c:v>
                </c:pt>
                <c:pt idx="139290">
                  <c:v>69645</c:v>
                </c:pt>
                <c:pt idx="139291">
                  <c:v>69645.5</c:v>
                </c:pt>
                <c:pt idx="139292">
                  <c:v>69646</c:v>
                </c:pt>
                <c:pt idx="139293">
                  <c:v>69646.5</c:v>
                </c:pt>
                <c:pt idx="139294">
                  <c:v>69647</c:v>
                </c:pt>
                <c:pt idx="139295">
                  <c:v>69647.5</c:v>
                </c:pt>
                <c:pt idx="139296">
                  <c:v>69648</c:v>
                </c:pt>
                <c:pt idx="139297">
                  <c:v>69648.5</c:v>
                </c:pt>
                <c:pt idx="139298">
                  <c:v>69649</c:v>
                </c:pt>
                <c:pt idx="139299">
                  <c:v>69649.5</c:v>
                </c:pt>
                <c:pt idx="139300">
                  <c:v>69650</c:v>
                </c:pt>
                <c:pt idx="139301">
                  <c:v>69650.5</c:v>
                </c:pt>
                <c:pt idx="139302">
                  <c:v>69651</c:v>
                </c:pt>
                <c:pt idx="139303">
                  <c:v>69651.5</c:v>
                </c:pt>
                <c:pt idx="139304">
                  <c:v>69652</c:v>
                </c:pt>
                <c:pt idx="139305">
                  <c:v>69652.5</c:v>
                </c:pt>
                <c:pt idx="139306">
                  <c:v>69653</c:v>
                </c:pt>
                <c:pt idx="139307">
                  <c:v>69653.5</c:v>
                </c:pt>
                <c:pt idx="139308">
                  <c:v>69654</c:v>
                </c:pt>
                <c:pt idx="139309">
                  <c:v>69654.5</c:v>
                </c:pt>
                <c:pt idx="139310">
                  <c:v>69655</c:v>
                </c:pt>
                <c:pt idx="139311">
                  <c:v>69655.5</c:v>
                </c:pt>
                <c:pt idx="139312">
                  <c:v>69656</c:v>
                </c:pt>
                <c:pt idx="139313">
                  <c:v>69656.5</c:v>
                </c:pt>
                <c:pt idx="139314">
                  <c:v>69657</c:v>
                </c:pt>
                <c:pt idx="139315">
                  <c:v>69657.5</c:v>
                </c:pt>
                <c:pt idx="139316">
                  <c:v>69658</c:v>
                </c:pt>
                <c:pt idx="139317">
                  <c:v>69658.5</c:v>
                </c:pt>
                <c:pt idx="139318">
                  <c:v>69659</c:v>
                </c:pt>
                <c:pt idx="139319">
                  <c:v>69659.5</c:v>
                </c:pt>
                <c:pt idx="139320">
                  <c:v>69660</c:v>
                </c:pt>
                <c:pt idx="139321">
                  <c:v>69660.5</c:v>
                </c:pt>
                <c:pt idx="139322">
                  <c:v>69661</c:v>
                </c:pt>
                <c:pt idx="139323">
                  <c:v>69661.5</c:v>
                </c:pt>
                <c:pt idx="139324">
                  <c:v>69662</c:v>
                </c:pt>
                <c:pt idx="139325">
                  <c:v>69662.5</c:v>
                </c:pt>
                <c:pt idx="139326">
                  <c:v>69663</c:v>
                </c:pt>
                <c:pt idx="139327">
                  <c:v>69663.5</c:v>
                </c:pt>
                <c:pt idx="139328">
                  <c:v>69664</c:v>
                </c:pt>
                <c:pt idx="139329">
                  <c:v>69664.5</c:v>
                </c:pt>
                <c:pt idx="139330">
                  <c:v>69665</c:v>
                </c:pt>
                <c:pt idx="139331">
                  <c:v>69665.5</c:v>
                </c:pt>
                <c:pt idx="139332">
                  <c:v>69666</c:v>
                </c:pt>
                <c:pt idx="139333">
                  <c:v>69666.5</c:v>
                </c:pt>
                <c:pt idx="139334">
                  <c:v>69667</c:v>
                </c:pt>
                <c:pt idx="139335">
                  <c:v>69667.5</c:v>
                </c:pt>
                <c:pt idx="139336">
                  <c:v>69668</c:v>
                </c:pt>
                <c:pt idx="139337">
                  <c:v>69668.5</c:v>
                </c:pt>
                <c:pt idx="139338">
                  <c:v>69669</c:v>
                </c:pt>
                <c:pt idx="139339">
                  <c:v>69669.5</c:v>
                </c:pt>
                <c:pt idx="139340">
                  <c:v>69670</c:v>
                </c:pt>
                <c:pt idx="139341">
                  <c:v>69670.5</c:v>
                </c:pt>
                <c:pt idx="139342">
                  <c:v>69671</c:v>
                </c:pt>
                <c:pt idx="139343">
                  <c:v>69671.5</c:v>
                </c:pt>
                <c:pt idx="139344">
                  <c:v>69672</c:v>
                </c:pt>
                <c:pt idx="139345">
                  <c:v>69672.5</c:v>
                </c:pt>
                <c:pt idx="139346">
                  <c:v>69673</c:v>
                </c:pt>
                <c:pt idx="139347">
                  <c:v>69673.5</c:v>
                </c:pt>
                <c:pt idx="139348">
                  <c:v>69674</c:v>
                </c:pt>
                <c:pt idx="139349">
                  <c:v>69674.5</c:v>
                </c:pt>
                <c:pt idx="139350">
                  <c:v>69675</c:v>
                </c:pt>
                <c:pt idx="139351">
                  <c:v>69675.5</c:v>
                </c:pt>
                <c:pt idx="139352">
                  <c:v>69676</c:v>
                </c:pt>
                <c:pt idx="139353">
                  <c:v>69676.5</c:v>
                </c:pt>
                <c:pt idx="139354">
                  <c:v>69677</c:v>
                </c:pt>
                <c:pt idx="139355">
                  <c:v>69677.5</c:v>
                </c:pt>
                <c:pt idx="139356">
                  <c:v>69678</c:v>
                </c:pt>
                <c:pt idx="139357">
                  <c:v>69678.5</c:v>
                </c:pt>
                <c:pt idx="139358">
                  <c:v>69679</c:v>
                </c:pt>
                <c:pt idx="139359">
                  <c:v>69679.5</c:v>
                </c:pt>
                <c:pt idx="139360">
                  <c:v>69680</c:v>
                </c:pt>
                <c:pt idx="139361">
                  <c:v>69680.5</c:v>
                </c:pt>
                <c:pt idx="139362">
                  <c:v>69681</c:v>
                </c:pt>
                <c:pt idx="139363">
                  <c:v>69681.5</c:v>
                </c:pt>
                <c:pt idx="139364">
                  <c:v>69682</c:v>
                </c:pt>
                <c:pt idx="139365">
                  <c:v>69682.5</c:v>
                </c:pt>
                <c:pt idx="139366">
                  <c:v>69683</c:v>
                </c:pt>
                <c:pt idx="139367">
                  <c:v>69683.5</c:v>
                </c:pt>
                <c:pt idx="139368">
                  <c:v>69684</c:v>
                </c:pt>
                <c:pt idx="139369">
                  <c:v>69684.5</c:v>
                </c:pt>
                <c:pt idx="139370">
                  <c:v>69685</c:v>
                </c:pt>
                <c:pt idx="139371">
                  <c:v>69685.5</c:v>
                </c:pt>
                <c:pt idx="139372">
                  <c:v>69686</c:v>
                </c:pt>
                <c:pt idx="139373">
                  <c:v>69686.5</c:v>
                </c:pt>
                <c:pt idx="139374">
                  <c:v>69687</c:v>
                </c:pt>
                <c:pt idx="139375">
                  <c:v>69687.5</c:v>
                </c:pt>
                <c:pt idx="139376">
                  <c:v>69688</c:v>
                </c:pt>
                <c:pt idx="139377">
                  <c:v>69688.5</c:v>
                </c:pt>
                <c:pt idx="139378">
                  <c:v>69689</c:v>
                </c:pt>
                <c:pt idx="139379">
                  <c:v>69689.5</c:v>
                </c:pt>
                <c:pt idx="139380">
                  <c:v>69690</c:v>
                </c:pt>
                <c:pt idx="139381">
                  <c:v>69690.5</c:v>
                </c:pt>
                <c:pt idx="139382">
                  <c:v>69691</c:v>
                </c:pt>
                <c:pt idx="139383">
                  <c:v>69691.5</c:v>
                </c:pt>
                <c:pt idx="139384">
                  <c:v>69692</c:v>
                </c:pt>
                <c:pt idx="139385">
                  <c:v>69692.5</c:v>
                </c:pt>
                <c:pt idx="139386">
                  <c:v>69693</c:v>
                </c:pt>
                <c:pt idx="139387">
                  <c:v>69693.5</c:v>
                </c:pt>
                <c:pt idx="139388">
                  <c:v>69694</c:v>
                </c:pt>
                <c:pt idx="139389">
                  <c:v>69694.5</c:v>
                </c:pt>
                <c:pt idx="139390">
                  <c:v>69695</c:v>
                </c:pt>
                <c:pt idx="139391">
                  <c:v>69695.5</c:v>
                </c:pt>
                <c:pt idx="139392">
                  <c:v>69696</c:v>
                </c:pt>
                <c:pt idx="139393">
                  <c:v>69696.5</c:v>
                </c:pt>
                <c:pt idx="139394">
                  <c:v>69697</c:v>
                </c:pt>
                <c:pt idx="139395">
                  <c:v>69697.5</c:v>
                </c:pt>
                <c:pt idx="139396">
                  <c:v>69698</c:v>
                </c:pt>
                <c:pt idx="139397">
                  <c:v>69698.5</c:v>
                </c:pt>
                <c:pt idx="139398">
                  <c:v>69699</c:v>
                </c:pt>
                <c:pt idx="139399">
                  <c:v>69699.5</c:v>
                </c:pt>
                <c:pt idx="139400">
                  <c:v>69700</c:v>
                </c:pt>
                <c:pt idx="139401">
                  <c:v>69700.5</c:v>
                </c:pt>
                <c:pt idx="139402">
                  <c:v>69701</c:v>
                </c:pt>
                <c:pt idx="139403">
                  <c:v>69701.5</c:v>
                </c:pt>
                <c:pt idx="139404">
                  <c:v>69702</c:v>
                </c:pt>
                <c:pt idx="139405">
                  <c:v>69702.5</c:v>
                </c:pt>
                <c:pt idx="139406">
                  <c:v>69703</c:v>
                </c:pt>
                <c:pt idx="139407">
                  <c:v>69703.5</c:v>
                </c:pt>
                <c:pt idx="139408">
                  <c:v>69704</c:v>
                </c:pt>
                <c:pt idx="139409">
                  <c:v>69704.5</c:v>
                </c:pt>
                <c:pt idx="139410">
                  <c:v>69705</c:v>
                </c:pt>
                <c:pt idx="139411">
                  <c:v>69705.5</c:v>
                </c:pt>
                <c:pt idx="139412">
                  <c:v>69706</c:v>
                </c:pt>
                <c:pt idx="139413">
                  <c:v>69706.5</c:v>
                </c:pt>
                <c:pt idx="139414">
                  <c:v>69707</c:v>
                </c:pt>
                <c:pt idx="139415">
                  <c:v>69707.5</c:v>
                </c:pt>
                <c:pt idx="139416">
                  <c:v>69708</c:v>
                </c:pt>
                <c:pt idx="139417">
                  <c:v>69708.5</c:v>
                </c:pt>
                <c:pt idx="139418">
                  <c:v>69709</c:v>
                </c:pt>
                <c:pt idx="139419">
                  <c:v>69709.5</c:v>
                </c:pt>
                <c:pt idx="139420">
                  <c:v>69710</c:v>
                </c:pt>
                <c:pt idx="139421">
                  <c:v>69710.5</c:v>
                </c:pt>
                <c:pt idx="139422">
                  <c:v>69711</c:v>
                </c:pt>
                <c:pt idx="139423">
                  <c:v>69711.5</c:v>
                </c:pt>
                <c:pt idx="139424">
                  <c:v>69712</c:v>
                </c:pt>
                <c:pt idx="139425">
                  <c:v>69712.5</c:v>
                </c:pt>
                <c:pt idx="139426">
                  <c:v>69713</c:v>
                </c:pt>
                <c:pt idx="139427">
                  <c:v>69713.5</c:v>
                </c:pt>
                <c:pt idx="139428">
                  <c:v>69714</c:v>
                </c:pt>
                <c:pt idx="139429">
                  <c:v>69714.5</c:v>
                </c:pt>
                <c:pt idx="139430">
                  <c:v>69715</c:v>
                </c:pt>
                <c:pt idx="139431">
                  <c:v>69715.5</c:v>
                </c:pt>
                <c:pt idx="139432">
                  <c:v>69716</c:v>
                </c:pt>
                <c:pt idx="139433">
                  <c:v>69716.5</c:v>
                </c:pt>
                <c:pt idx="139434">
                  <c:v>69717</c:v>
                </c:pt>
                <c:pt idx="139435">
                  <c:v>69717.5</c:v>
                </c:pt>
                <c:pt idx="139436">
                  <c:v>69718</c:v>
                </c:pt>
                <c:pt idx="139437">
                  <c:v>69718.5</c:v>
                </c:pt>
                <c:pt idx="139438">
                  <c:v>69719</c:v>
                </c:pt>
                <c:pt idx="139439">
                  <c:v>69719.5</c:v>
                </c:pt>
                <c:pt idx="139440">
                  <c:v>69720</c:v>
                </c:pt>
                <c:pt idx="139441">
                  <c:v>69720.5</c:v>
                </c:pt>
                <c:pt idx="139442">
                  <c:v>69721</c:v>
                </c:pt>
                <c:pt idx="139443">
                  <c:v>69721.5</c:v>
                </c:pt>
                <c:pt idx="139444">
                  <c:v>69722</c:v>
                </c:pt>
                <c:pt idx="139445">
                  <c:v>69722.5</c:v>
                </c:pt>
                <c:pt idx="139446">
                  <c:v>69723</c:v>
                </c:pt>
                <c:pt idx="139447">
                  <c:v>69723.5</c:v>
                </c:pt>
                <c:pt idx="139448">
                  <c:v>69724</c:v>
                </c:pt>
                <c:pt idx="139449">
                  <c:v>69724.5</c:v>
                </c:pt>
                <c:pt idx="139450">
                  <c:v>69725</c:v>
                </c:pt>
                <c:pt idx="139451">
                  <c:v>69725.5</c:v>
                </c:pt>
                <c:pt idx="139452">
                  <c:v>69726</c:v>
                </c:pt>
                <c:pt idx="139453">
                  <c:v>69726.5</c:v>
                </c:pt>
                <c:pt idx="139454">
                  <c:v>69727</c:v>
                </c:pt>
                <c:pt idx="139455">
                  <c:v>69727.5</c:v>
                </c:pt>
                <c:pt idx="139456">
                  <c:v>69728</c:v>
                </c:pt>
                <c:pt idx="139457">
                  <c:v>69728.5</c:v>
                </c:pt>
                <c:pt idx="139458">
                  <c:v>69729</c:v>
                </c:pt>
                <c:pt idx="139459">
                  <c:v>69729.5</c:v>
                </c:pt>
                <c:pt idx="139460">
                  <c:v>69730</c:v>
                </c:pt>
                <c:pt idx="139461">
                  <c:v>69730.5</c:v>
                </c:pt>
                <c:pt idx="139462">
                  <c:v>69731</c:v>
                </c:pt>
                <c:pt idx="139463">
                  <c:v>69731.5</c:v>
                </c:pt>
                <c:pt idx="139464">
                  <c:v>69732</c:v>
                </c:pt>
                <c:pt idx="139465">
                  <c:v>69732.5</c:v>
                </c:pt>
                <c:pt idx="139466">
                  <c:v>69733</c:v>
                </c:pt>
                <c:pt idx="139467">
                  <c:v>69733.5</c:v>
                </c:pt>
                <c:pt idx="139468">
                  <c:v>69734</c:v>
                </c:pt>
                <c:pt idx="139469">
                  <c:v>69734.5</c:v>
                </c:pt>
                <c:pt idx="139470">
                  <c:v>69735</c:v>
                </c:pt>
                <c:pt idx="139471">
                  <c:v>69735.5</c:v>
                </c:pt>
                <c:pt idx="139472">
                  <c:v>69736</c:v>
                </c:pt>
                <c:pt idx="139473">
                  <c:v>69736.5</c:v>
                </c:pt>
                <c:pt idx="139474">
                  <c:v>69737</c:v>
                </c:pt>
                <c:pt idx="139475">
                  <c:v>69737.5</c:v>
                </c:pt>
                <c:pt idx="139476">
                  <c:v>69738</c:v>
                </c:pt>
                <c:pt idx="139477">
                  <c:v>69738.5</c:v>
                </c:pt>
                <c:pt idx="139478">
                  <c:v>69739</c:v>
                </c:pt>
                <c:pt idx="139479">
                  <c:v>69739.5</c:v>
                </c:pt>
                <c:pt idx="139480">
                  <c:v>69740</c:v>
                </c:pt>
                <c:pt idx="139481">
                  <c:v>69740.5</c:v>
                </c:pt>
                <c:pt idx="139482">
                  <c:v>69741</c:v>
                </c:pt>
                <c:pt idx="139483">
                  <c:v>69741.5</c:v>
                </c:pt>
                <c:pt idx="139484">
                  <c:v>69742</c:v>
                </c:pt>
                <c:pt idx="139485">
                  <c:v>69742.5</c:v>
                </c:pt>
                <c:pt idx="139486">
                  <c:v>69743</c:v>
                </c:pt>
                <c:pt idx="139487">
                  <c:v>69743.5</c:v>
                </c:pt>
                <c:pt idx="139488">
                  <c:v>69744</c:v>
                </c:pt>
                <c:pt idx="139489">
                  <c:v>69744.5</c:v>
                </c:pt>
                <c:pt idx="139490">
                  <c:v>69745</c:v>
                </c:pt>
                <c:pt idx="139491">
                  <c:v>69745.5</c:v>
                </c:pt>
                <c:pt idx="139492">
                  <c:v>69746</c:v>
                </c:pt>
                <c:pt idx="139493">
                  <c:v>69746.5</c:v>
                </c:pt>
                <c:pt idx="139494">
                  <c:v>69747</c:v>
                </c:pt>
                <c:pt idx="139495">
                  <c:v>69747.5</c:v>
                </c:pt>
                <c:pt idx="139496">
                  <c:v>69748</c:v>
                </c:pt>
                <c:pt idx="139497">
                  <c:v>69748.5</c:v>
                </c:pt>
                <c:pt idx="139498">
                  <c:v>69749</c:v>
                </c:pt>
                <c:pt idx="139499">
                  <c:v>69749.5</c:v>
                </c:pt>
                <c:pt idx="139500">
                  <c:v>69750</c:v>
                </c:pt>
                <c:pt idx="139501">
                  <c:v>69750.5</c:v>
                </c:pt>
                <c:pt idx="139502">
                  <c:v>69751</c:v>
                </c:pt>
                <c:pt idx="139503">
                  <c:v>69751.5</c:v>
                </c:pt>
                <c:pt idx="139504">
                  <c:v>69752</c:v>
                </c:pt>
                <c:pt idx="139505">
                  <c:v>69752.5</c:v>
                </c:pt>
                <c:pt idx="139506">
                  <c:v>69753</c:v>
                </c:pt>
                <c:pt idx="139507">
                  <c:v>69753.5</c:v>
                </c:pt>
                <c:pt idx="139508">
                  <c:v>69754</c:v>
                </c:pt>
                <c:pt idx="139509">
                  <c:v>69754.5</c:v>
                </c:pt>
                <c:pt idx="139510">
                  <c:v>69755</c:v>
                </c:pt>
                <c:pt idx="139511">
                  <c:v>69755.5</c:v>
                </c:pt>
                <c:pt idx="139512">
                  <c:v>69756</c:v>
                </c:pt>
                <c:pt idx="139513">
                  <c:v>69756.5</c:v>
                </c:pt>
                <c:pt idx="139514">
                  <c:v>69757</c:v>
                </c:pt>
                <c:pt idx="139515">
                  <c:v>69757.5</c:v>
                </c:pt>
                <c:pt idx="139516">
                  <c:v>69758</c:v>
                </c:pt>
                <c:pt idx="139517">
                  <c:v>69758.5</c:v>
                </c:pt>
                <c:pt idx="139518">
                  <c:v>69759</c:v>
                </c:pt>
                <c:pt idx="139519">
                  <c:v>69759.5</c:v>
                </c:pt>
                <c:pt idx="139520">
                  <c:v>69760</c:v>
                </c:pt>
                <c:pt idx="139521">
                  <c:v>69760.5</c:v>
                </c:pt>
                <c:pt idx="139522">
                  <c:v>69761</c:v>
                </c:pt>
                <c:pt idx="139523">
                  <c:v>69761.5</c:v>
                </c:pt>
                <c:pt idx="139524">
                  <c:v>69762</c:v>
                </c:pt>
                <c:pt idx="139525">
                  <c:v>69762.5</c:v>
                </c:pt>
                <c:pt idx="139526">
                  <c:v>69763</c:v>
                </c:pt>
                <c:pt idx="139527">
                  <c:v>69763.5</c:v>
                </c:pt>
                <c:pt idx="139528">
                  <c:v>69764</c:v>
                </c:pt>
                <c:pt idx="139529">
                  <c:v>69764.5</c:v>
                </c:pt>
                <c:pt idx="139530">
                  <c:v>69765</c:v>
                </c:pt>
                <c:pt idx="139531">
                  <c:v>69765.5</c:v>
                </c:pt>
                <c:pt idx="139532">
                  <c:v>69766</c:v>
                </c:pt>
                <c:pt idx="139533">
                  <c:v>69766.5</c:v>
                </c:pt>
                <c:pt idx="139534">
                  <c:v>69767</c:v>
                </c:pt>
                <c:pt idx="139535">
                  <c:v>69767.5</c:v>
                </c:pt>
                <c:pt idx="139536">
                  <c:v>69768</c:v>
                </c:pt>
                <c:pt idx="139537">
                  <c:v>69768.5</c:v>
                </c:pt>
                <c:pt idx="139538">
                  <c:v>69769</c:v>
                </c:pt>
                <c:pt idx="139539">
                  <c:v>69769.5</c:v>
                </c:pt>
                <c:pt idx="139540">
                  <c:v>69770</c:v>
                </c:pt>
                <c:pt idx="139541">
                  <c:v>69770.5</c:v>
                </c:pt>
                <c:pt idx="139542">
                  <c:v>69771</c:v>
                </c:pt>
                <c:pt idx="139543">
                  <c:v>69771.5</c:v>
                </c:pt>
                <c:pt idx="139544">
                  <c:v>69772</c:v>
                </c:pt>
                <c:pt idx="139545">
                  <c:v>69772.5</c:v>
                </c:pt>
                <c:pt idx="139546">
                  <c:v>69773</c:v>
                </c:pt>
                <c:pt idx="139547">
                  <c:v>69773.5</c:v>
                </c:pt>
                <c:pt idx="139548">
                  <c:v>69774</c:v>
                </c:pt>
                <c:pt idx="139549">
                  <c:v>69774.5</c:v>
                </c:pt>
                <c:pt idx="139550">
                  <c:v>69775</c:v>
                </c:pt>
                <c:pt idx="139551">
                  <c:v>69775.5</c:v>
                </c:pt>
                <c:pt idx="139552">
                  <c:v>69776</c:v>
                </c:pt>
                <c:pt idx="139553">
                  <c:v>69776.5</c:v>
                </c:pt>
                <c:pt idx="139554">
                  <c:v>69777</c:v>
                </c:pt>
                <c:pt idx="139555">
                  <c:v>69777.5</c:v>
                </c:pt>
                <c:pt idx="139556">
                  <c:v>69778</c:v>
                </c:pt>
                <c:pt idx="139557">
                  <c:v>69778.5</c:v>
                </c:pt>
                <c:pt idx="139558">
                  <c:v>69779</c:v>
                </c:pt>
                <c:pt idx="139559">
                  <c:v>69779.5</c:v>
                </c:pt>
                <c:pt idx="139560">
                  <c:v>69780</c:v>
                </c:pt>
                <c:pt idx="139561">
                  <c:v>69780.5</c:v>
                </c:pt>
                <c:pt idx="139562">
                  <c:v>69781</c:v>
                </c:pt>
                <c:pt idx="139563">
                  <c:v>69781.5</c:v>
                </c:pt>
                <c:pt idx="139564">
                  <c:v>69782</c:v>
                </c:pt>
                <c:pt idx="139565">
                  <c:v>69782.5</c:v>
                </c:pt>
                <c:pt idx="139566">
                  <c:v>69783</c:v>
                </c:pt>
                <c:pt idx="139567">
                  <c:v>69783.5</c:v>
                </c:pt>
                <c:pt idx="139568">
                  <c:v>69784</c:v>
                </c:pt>
                <c:pt idx="139569">
                  <c:v>69784.5</c:v>
                </c:pt>
                <c:pt idx="139570">
                  <c:v>69785</c:v>
                </c:pt>
                <c:pt idx="139571">
                  <c:v>69785.5</c:v>
                </c:pt>
                <c:pt idx="139572">
                  <c:v>69786</c:v>
                </c:pt>
                <c:pt idx="139573">
                  <c:v>69786.5</c:v>
                </c:pt>
                <c:pt idx="139574">
                  <c:v>69787</c:v>
                </c:pt>
                <c:pt idx="139575">
                  <c:v>69787.5</c:v>
                </c:pt>
                <c:pt idx="139576">
                  <c:v>69788</c:v>
                </c:pt>
                <c:pt idx="139577">
                  <c:v>69788.5</c:v>
                </c:pt>
                <c:pt idx="139578">
                  <c:v>69789</c:v>
                </c:pt>
                <c:pt idx="139579">
                  <c:v>69789.5</c:v>
                </c:pt>
                <c:pt idx="139580">
                  <c:v>69790</c:v>
                </c:pt>
                <c:pt idx="139581">
                  <c:v>69790.5</c:v>
                </c:pt>
                <c:pt idx="139582">
                  <c:v>69791</c:v>
                </c:pt>
                <c:pt idx="139583">
                  <c:v>69791.5</c:v>
                </c:pt>
                <c:pt idx="139584">
                  <c:v>69792</c:v>
                </c:pt>
                <c:pt idx="139585">
                  <c:v>69792.5</c:v>
                </c:pt>
                <c:pt idx="139586">
                  <c:v>69793</c:v>
                </c:pt>
                <c:pt idx="139587">
                  <c:v>69793.5</c:v>
                </c:pt>
                <c:pt idx="139588">
                  <c:v>69794</c:v>
                </c:pt>
                <c:pt idx="139589">
                  <c:v>69794.5</c:v>
                </c:pt>
                <c:pt idx="139590">
                  <c:v>69795</c:v>
                </c:pt>
                <c:pt idx="139591">
                  <c:v>69795.5</c:v>
                </c:pt>
                <c:pt idx="139592">
                  <c:v>69796</c:v>
                </c:pt>
                <c:pt idx="139593">
                  <c:v>69796.5</c:v>
                </c:pt>
                <c:pt idx="139594">
                  <c:v>69797</c:v>
                </c:pt>
                <c:pt idx="139595">
                  <c:v>69797.5</c:v>
                </c:pt>
                <c:pt idx="139596">
                  <c:v>69798</c:v>
                </c:pt>
                <c:pt idx="139597">
                  <c:v>69798.5</c:v>
                </c:pt>
                <c:pt idx="139598">
                  <c:v>69799</c:v>
                </c:pt>
                <c:pt idx="139599">
                  <c:v>69799.5</c:v>
                </c:pt>
                <c:pt idx="139600">
                  <c:v>69800</c:v>
                </c:pt>
                <c:pt idx="139601">
                  <c:v>69800.5</c:v>
                </c:pt>
                <c:pt idx="139602">
                  <c:v>69801</c:v>
                </c:pt>
                <c:pt idx="139603">
                  <c:v>69801.5</c:v>
                </c:pt>
                <c:pt idx="139604">
                  <c:v>69802</c:v>
                </c:pt>
                <c:pt idx="139605">
                  <c:v>69802.5</c:v>
                </c:pt>
                <c:pt idx="139606">
                  <c:v>69803</c:v>
                </c:pt>
                <c:pt idx="139607">
                  <c:v>69803.5</c:v>
                </c:pt>
                <c:pt idx="139608">
                  <c:v>69804</c:v>
                </c:pt>
                <c:pt idx="139609">
                  <c:v>69804.5</c:v>
                </c:pt>
                <c:pt idx="139610">
                  <c:v>69805</c:v>
                </c:pt>
                <c:pt idx="139611">
                  <c:v>69805.5</c:v>
                </c:pt>
                <c:pt idx="139612">
                  <c:v>69806</c:v>
                </c:pt>
                <c:pt idx="139613">
                  <c:v>69806.5</c:v>
                </c:pt>
                <c:pt idx="139614">
                  <c:v>69807</c:v>
                </c:pt>
                <c:pt idx="139615">
                  <c:v>69807.5</c:v>
                </c:pt>
                <c:pt idx="139616">
                  <c:v>69808</c:v>
                </c:pt>
                <c:pt idx="139617">
                  <c:v>69808.5</c:v>
                </c:pt>
                <c:pt idx="139618">
                  <c:v>69809</c:v>
                </c:pt>
                <c:pt idx="139619">
                  <c:v>69809.5</c:v>
                </c:pt>
                <c:pt idx="139620">
                  <c:v>69810</c:v>
                </c:pt>
                <c:pt idx="139621">
                  <c:v>69810.5</c:v>
                </c:pt>
                <c:pt idx="139622">
                  <c:v>69811</c:v>
                </c:pt>
                <c:pt idx="139623">
                  <c:v>69811.5</c:v>
                </c:pt>
                <c:pt idx="139624">
                  <c:v>69812</c:v>
                </c:pt>
                <c:pt idx="139625">
                  <c:v>69812.5</c:v>
                </c:pt>
                <c:pt idx="139626">
                  <c:v>69813</c:v>
                </c:pt>
                <c:pt idx="139627">
                  <c:v>69813.5</c:v>
                </c:pt>
                <c:pt idx="139628">
                  <c:v>69814</c:v>
                </c:pt>
                <c:pt idx="139629">
                  <c:v>69814.5</c:v>
                </c:pt>
                <c:pt idx="139630">
                  <c:v>69815</c:v>
                </c:pt>
                <c:pt idx="139631">
                  <c:v>69815.5</c:v>
                </c:pt>
                <c:pt idx="139632">
                  <c:v>69816</c:v>
                </c:pt>
                <c:pt idx="139633">
                  <c:v>69816.5</c:v>
                </c:pt>
                <c:pt idx="139634">
                  <c:v>69817</c:v>
                </c:pt>
                <c:pt idx="139635">
                  <c:v>69817.5</c:v>
                </c:pt>
                <c:pt idx="139636">
                  <c:v>69818</c:v>
                </c:pt>
                <c:pt idx="139637">
                  <c:v>69818.5</c:v>
                </c:pt>
                <c:pt idx="139638">
                  <c:v>69819</c:v>
                </c:pt>
                <c:pt idx="139639">
                  <c:v>69819.5</c:v>
                </c:pt>
                <c:pt idx="139640">
                  <c:v>69820</c:v>
                </c:pt>
                <c:pt idx="139641">
                  <c:v>69820.5</c:v>
                </c:pt>
                <c:pt idx="139642">
                  <c:v>69821</c:v>
                </c:pt>
                <c:pt idx="139643">
                  <c:v>69821.5</c:v>
                </c:pt>
                <c:pt idx="139644">
                  <c:v>69822</c:v>
                </c:pt>
                <c:pt idx="139645">
                  <c:v>69822.5</c:v>
                </c:pt>
                <c:pt idx="139646">
                  <c:v>69823</c:v>
                </c:pt>
                <c:pt idx="139647">
                  <c:v>69823.5</c:v>
                </c:pt>
                <c:pt idx="139648">
                  <c:v>69824</c:v>
                </c:pt>
                <c:pt idx="139649">
                  <c:v>69824.5</c:v>
                </c:pt>
                <c:pt idx="139650">
                  <c:v>69825</c:v>
                </c:pt>
                <c:pt idx="139651">
                  <c:v>69825.5</c:v>
                </c:pt>
                <c:pt idx="139652">
                  <c:v>69826</c:v>
                </c:pt>
                <c:pt idx="139653">
                  <c:v>69826.5</c:v>
                </c:pt>
                <c:pt idx="139654">
                  <c:v>69827</c:v>
                </c:pt>
                <c:pt idx="139655">
                  <c:v>69827.5</c:v>
                </c:pt>
                <c:pt idx="139656">
                  <c:v>69828</c:v>
                </c:pt>
                <c:pt idx="139657">
                  <c:v>69828.5</c:v>
                </c:pt>
                <c:pt idx="139658">
                  <c:v>69829</c:v>
                </c:pt>
                <c:pt idx="139659">
                  <c:v>69829.5</c:v>
                </c:pt>
                <c:pt idx="139660">
                  <c:v>69830</c:v>
                </c:pt>
                <c:pt idx="139661">
                  <c:v>69830.5</c:v>
                </c:pt>
                <c:pt idx="139662">
                  <c:v>69831</c:v>
                </c:pt>
                <c:pt idx="139663">
                  <c:v>69831.5</c:v>
                </c:pt>
                <c:pt idx="139664">
                  <c:v>69832</c:v>
                </c:pt>
                <c:pt idx="139665">
                  <c:v>69832.5</c:v>
                </c:pt>
                <c:pt idx="139666">
                  <c:v>69833</c:v>
                </c:pt>
                <c:pt idx="139667">
                  <c:v>69833.5</c:v>
                </c:pt>
                <c:pt idx="139668">
                  <c:v>69834</c:v>
                </c:pt>
                <c:pt idx="139669">
                  <c:v>69834.5</c:v>
                </c:pt>
                <c:pt idx="139670">
                  <c:v>69835</c:v>
                </c:pt>
                <c:pt idx="139671">
                  <c:v>69835.5</c:v>
                </c:pt>
                <c:pt idx="139672">
                  <c:v>69836</c:v>
                </c:pt>
                <c:pt idx="139673">
                  <c:v>69836.5</c:v>
                </c:pt>
                <c:pt idx="139674">
                  <c:v>69837</c:v>
                </c:pt>
                <c:pt idx="139675">
                  <c:v>69837.5</c:v>
                </c:pt>
                <c:pt idx="139676">
                  <c:v>69838</c:v>
                </c:pt>
                <c:pt idx="139677">
                  <c:v>69838.5</c:v>
                </c:pt>
                <c:pt idx="139678">
                  <c:v>69839</c:v>
                </c:pt>
                <c:pt idx="139679">
                  <c:v>69839.5</c:v>
                </c:pt>
                <c:pt idx="139680">
                  <c:v>69840</c:v>
                </c:pt>
                <c:pt idx="139681">
                  <c:v>69840.5</c:v>
                </c:pt>
                <c:pt idx="139682">
                  <c:v>69841</c:v>
                </c:pt>
                <c:pt idx="139683">
                  <c:v>69841.5</c:v>
                </c:pt>
                <c:pt idx="139684">
                  <c:v>69842</c:v>
                </c:pt>
                <c:pt idx="139685">
                  <c:v>69842.5</c:v>
                </c:pt>
                <c:pt idx="139686">
                  <c:v>69843</c:v>
                </c:pt>
                <c:pt idx="139687">
                  <c:v>69843.5</c:v>
                </c:pt>
                <c:pt idx="139688">
                  <c:v>69844</c:v>
                </c:pt>
                <c:pt idx="139689">
                  <c:v>69844.5</c:v>
                </c:pt>
                <c:pt idx="139690">
                  <c:v>69845</c:v>
                </c:pt>
                <c:pt idx="139691">
                  <c:v>69845.5</c:v>
                </c:pt>
                <c:pt idx="139692">
                  <c:v>69846</c:v>
                </c:pt>
                <c:pt idx="139693">
                  <c:v>69846.5</c:v>
                </c:pt>
                <c:pt idx="139694">
                  <c:v>69847</c:v>
                </c:pt>
                <c:pt idx="139695">
                  <c:v>69847.5</c:v>
                </c:pt>
                <c:pt idx="139696">
                  <c:v>69848</c:v>
                </c:pt>
                <c:pt idx="139697">
                  <c:v>69848.5</c:v>
                </c:pt>
                <c:pt idx="139698">
                  <c:v>69849</c:v>
                </c:pt>
                <c:pt idx="139699">
                  <c:v>69849.5</c:v>
                </c:pt>
                <c:pt idx="139700">
                  <c:v>69850</c:v>
                </c:pt>
                <c:pt idx="139701">
                  <c:v>69850.5</c:v>
                </c:pt>
                <c:pt idx="139702">
                  <c:v>69851</c:v>
                </c:pt>
                <c:pt idx="139703">
                  <c:v>69851.5</c:v>
                </c:pt>
                <c:pt idx="139704">
                  <c:v>69852</c:v>
                </c:pt>
                <c:pt idx="139705">
                  <c:v>69852.5</c:v>
                </c:pt>
                <c:pt idx="139706">
                  <c:v>69853</c:v>
                </c:pt>
                <c:pt idx="139707">
                  <c:v>69853.5</c:v>
                </c:pt>
                <c:pt idx="139708">
                  <c:v>69854</c:v>
                </c:pt>
                <c:pt idx="139709">
                  <c:v>69854.5</c:v>
                </c:pt>
                <c:pt idx="139710">
                  <c:v>69855</c:v>
                </c:pt>
                <c:pt idx="139711">
                  <c:v>69855.5</c:v>
                </c:pt>
                <c:pt idx="139712">
                  <c:v>69856</c:v>
                </c:pt>
                <c:pt idx="139713">
                  <c:v>69856.5</c:v>
                </c:pt>
                <c:pt idx="139714">
                  <c:v>69857</c:v>
                </c:pt>
                <c:pt idx="139715">
                  <c:v>69857.5</c:v>
                </c:pt>
                <c:pt idx="139716">
                  <c:v>69858</c:v>
                </c:pt>
                <c:pt idx="139717">
                  <c:v>69858.5</c:v>
                </c:pt>
                <c:pt idx="139718">
                  <c:v>69859</c:v>
                </c:pt>
                <c:pt idx="139719">
                  <c:v>69859.5</c:v>
                </c:pt>
                <c:pt idx="139720">
                  <c:v>69860</c:v>
                </c:pt>
                <c:pt idx="139721">
                  <c:v>69860.5</c:v>
                </c:pt>
                <c:pt idx="139722">
                  <c:v>69861</c:v>
                </c:pt>
                <c:pt idx="139723">
                  <c:v>69861.5</c:v>
                </c:pt>
                <c:pt idx="139724">
                  <c:v>69862</c:v>
                </c:pt>
                <c:pt idx="139725">
                  <c:v>69862.5</c:v>
                </c:pt>
                <c:pt idx="139726">
                  <c:v>69863</c:v>
                </c:pt>
                <c:pt idx="139727">
                  <c:v>69863.5</c:v>
                </c:pt>
                <c:pt idx="139728">
                  <c:v>69864</c:v>
                </c:pt>
                <c:pt idx="139729">
                  <c:v>69864.5</c:v>
                </c:pt>
                <c:pt idx="139730">
                  <c:v>69865</c:v>
                </c:pt>
                <c:pt idx="139731">
                  <c:v>69865.5</c:v>
                </c:pt>
                <c:pt idx="139732">
                  <c:v>69866</c:v>
                </c:pt>
                <c:pt idx="139733">
                  <c:v>69866.5</c:v>
                </c:pt>
                <c:pt idx="139734">
                  <c:v>69867</c:v>
                </c:pt>
                <c:pt idx="139735">
                  <c:v>69867.5</c:v>
                </c:pt>
                <c:pt idx="139736">
                  <c:v>69868</c:v>
                </c:pt>
                <c:pt idx="139737">
                  <c:v>69868.5</c:v>
                </c:pt>
                <c:pt idx="139738">
                  <c:v>69869</c:v>
                </c:pt>
                <c:pt idx="139739">
                  <c:v>69869.5</c:v>
                </c:pt>
                <c:pt idx="139740">
                  <c:v>69870</c:v>
                </c:pt>
                <c:pt idx="139741">
                  <c:v>69870.5</c:v>
                </c:pt>
                <c:pt idx="139742">
                  <c:v>69871</c:v>
                </c:pt>
                <c:pt idx="139743">
                  <c:v>69871.5</c:v>
                </c:pt>
                <c:pt idx="139744">
                  <c:v>69872</c:v>
                </c:pt>
                <c:pt idx="139745">
                  <c:v>69872.5</c:v>
                </c:pt>
                <c:pt idx="139746">
                  <c:v>69873</c:v>
                </c:pt>
                <c:pt idx="139747">
                  <c:v>69873.5</c:v>
                </c:pt>
                <c:pt idx="139748">
                  <c:v>69874</c:v>
                </c:pt>
                <c:pt idx="139749">
                  <c:v>69874.5</c:v>
                </c:pt>
                <c:pt idx="139750">
                  <c:v>69875</c:v>
                </c:pt>
                <c:pt idx="139751">
                  <c:v>69875.5</c:v>
                </c:pt>
                <c:pt idx="139752">
                  <c:v>69876</c:v>
                </c:pt>
                <c:pt idx="139753">
                  <c:v>69876.5</c:v>
                </c:pt>
                <c:pt idx="139754">
                  <c:v>69877</c:v>
                </c:pt>
                <c:pt idx="139755">
                  <c:v>69877.5</c:v>
                </c:pt>
                <c:pt idx="139756">
                  <c:v>69878</c:v>
                </c:pt>
                <c:pt idx="139757">
                  <c:v>69878.5</c:v>
                </c:pt>
                <c:pt idx="139758">
                  <c:v>69879</c:v>
                </c:pt>
                <c:pt idx="139759">
                  <c:v>69879.5</c:v>
                </c:pt>
                <c:pt idx="139760">
                  <c:v>69880</c:v>
                </c:pt>
                <c:pt idx="139761">
                  <c:v>69880.5</c:v>
                </c:pt>
                <c:pt idx="139762">
                  <c:v>69881</c:v>
                </c:pt>
                <c:pt idx="139763">
                  <c:v>69881.5</c:v>
                </c:pt>
                <c:pt idx="139764">
                  <c:v>69882</c:v>
                </c:pt>
                <c:pt idx="139765">
                  <c:v>69882.5</c:v>
                </c:pt>
                <c:pt idx="139766">
                  <c:v>69883</c:v>
                </c:pt>
                <c:pt idx="139767">
                  <c:v>69883.5</c:v>
                </c:pt>
                <c:pt idx="139768">
                  <c:v>69884</c:v>
                </c:pt>
                <c:pt idx="139769">
                  <c:v>69884.5</c:v>
                </c:pt>
                <c:pt idx="139770">
                  <c:v>69885</c:v>
                </c:pt>
                <c:pt idx="139771">
                  <c:v>69885.5</c:v>
                </c:pt>
                <c:pt idx="139772">
                  <c:v>69886</c:v>
                </c:pt>
                <c:pt idx="139773">
                  <c:v>69886.5</c:v>
                </c:pt>
                <c:pt idx="139774">
                  <c:v>69887</c:v>
                </c:pt>
                <c:pt idx="139775">
                  <c:v>69887.5</c:v>
                </c:pt>
                <c:pt idx="139776">
                  <c:v>69888</c:v>
                </c:pt>
                <c:pt idx="139777">
                  <c:v>69888.5</c:v>
                </c:pt>
                <c:pt idx="139778">
                  <c:v>69889</c:v>
                </c:pt>
                <c:pt idx="139779">
                  <c:v>69889.5</c:v>
                </c:pt>
                <c:pt idx="139780">
                  <c:v>69890</c:v>
                </c:pt>
                <c:pt idx="139781">
                  <c:v>69890.5</c:v>
                </c:pt>
                <c:pt idx="139782">
                  <c:v>69891</c:v>
                </c:pt>
                <c:pt idx="139783">
                  <c:v>69891.5</c:v>
                </c:pt>
                <c:pt idx="139784">
                  <c:v>69892</c:v>
                </c:pt>
                <c:pt idx="139785">
                  <c:v>69892.5</c:v>
                </c:pt>
                <c:pt idx="139786">
                  <c:v>69893</c:v>
                </c:pt>
                <c:pt idx="139787">
                  <c:v>69893.5</c:v>
                </c:pt>
                <c:pt idx="139788">
                  <c:v>69894</c:v>
                </c:pt>
                <c:pt idx="139789">
                  <c:v>69894.5</c:v>
                </c:pt>
                <c:pt idx="139790">
                  <c:v>69895</c:v>
                </c:pt>
                <c:pt idx="139791">
                  <c:v>69895.5</c:v>
                </c:pt>
                <c:pt idx="139792">
                  <c:v>69896</c:v>
                </c:pt>
                <c:pt idx="139793">
                  <c:v>69896.5</c:v>
                </c:pt>
                <c:pt idx="139794">
                  <c:v>69897</c:v>
                </c:pt>
                <c:pt idx="139795">
                  <c:v>69897.5</c:v>
                </c:pt>
                <c:pt idx="139796">
                  <c:v>69898</c:v>
                </c:pt>
                <c:pt idx="139797">
                  <c:v>69898.5</c:v>
                </c:pt>
                <c:pt idx="139798">
                  <c:v>69899</c:v>
                </c:pt>
                <c:pt idx="139799">
                  <c:v>69899.5</c:v>
                </c:pt>
                <c:pt idx="139800">
                  <c:v>69900</c:v>
                </c:pt>
                <c:pt idx="139801">
                  <c:v>69900.5</c:v>
                </c:pt>
                <c:pt idx="139802">
                  <c:v>69901</c:v>
                </c:pt>
                <c:pt idx="139803">
                  <c:v>69901.5</c:v>
                </c:pt>
                <c:pt idx="139804">
                  <c:v>69902</c:v>
                </c:pt>
                <c:pt idx="139805">
                  <c:v>69902.5</c:v>
                </c:pt>
                <c:pt idx="139806">
                  <c:v>69903</c:v>
                </c:pt>
                <c:pt idx="139807">
                  <c:v>69903.5</c:v>
                </c:pt>
                <c:pt idx="139808">
                  <c:v>69904</c:v>
                </c:pt>
                <c:pt idx="139809">
                  <c:v>69904.5</c:v>
                </c:pt>
                <c:pt idx="139810">
                  <c:v>69905</c:v>
                </c:pt>
                <c:pt idx="139811">
                  <c:v>69905.5</c:v>
                </c:pt>
                <c:pt idx="139812">
                  <c:v>69906</c:v>
                </c:pt>
                <c:pt idx="139813">
                  <c:v>69906.5</c:v>
                </c:pt>
                <c:pt idx="139814">
                  <c:v>69907</c:v>
                </c:pt>
                <c:pt idx="139815">
                  <c:v>69907.5</c:v>
                </c:pt>
                <c:pt idx="139816">
                  <c:v>69908</c:v>
                </c:pt>
                <c:pt idx="139817">
                  <c:v>69908.5</c:v>
                </c:pt>
                <c:pt idx="139818">
                  <c:v>69909</c:v>
                </c:pt>
                <c:pt idx="139819">
                  <c:v>69909.5</c:v>
                </c:pt>
                <c:pt idx="139820">
                  <c:v>69910</c:v>
                </c:pt>
                <c:pt idx="139821">
                  <c:v>69910.5</c:v>
                </c:pt>
                <c:pt idx="139822">
                  <c:v>69911</c:v>
                </c:pt>
                <c:pt idx="139823">
                  <c:v>69911.5</c:v>
                </c:pt>
                <c:pt idx="139824">
                  <c:v>69912</c:v>
                </c:pt>
                <c:pt idx="139825">
                  <c:v>69912.5</c:v>
                </c:pt>
                <c:pt idx="139826">
                  <c:v>69913</c:v>
                </c:pt>
                <c:pt idx="139827">
                  <c:v>69913.5</c:v>
                </c:pt>
                <c:pt idx="139828">
                  <c:v>69914</c:v>
                </c:pt>
                <c:pt idx="139829">
                  <c:v>69914.5</c:v>
                </c:pt>
                <c:pt idx="139830">
                  <c:v>69915</c:v>
                </c:pt>
                <c:pt idx="139831">
                  <c:v>69915.5</c:v>
                </c:pt>
                <c:pt idx="139832">
                  <c:v>69916</c:v>
                </c:pt>
                <c:pt idx="139833">
                  <c:v>69916.5</c:v>
                </c:pt>
                <c:pt idx="139834">
                  <c:v>69917</c:v>
                </c:pt>
                <c:pt idx="139835">
                  <c:v>69917.5</c:v>
                </c:pt>
                <c:pt idx="139836">
                  <c:v>69918</c:v>
                </c:pt>
                <c:pt idx="139837">
                  <c:v>69918.5</c:v>
                </c:pt>
                <c:pt idx="139838">
                  <c:v>69919</c:v>
                </c:pt>
                <c:pt idx="139839">
                  <c:v>69919.5</c:v>
                </c:pt>
                <c:pt idx="139840">
                  <c:v>69920</c:v>
                </c:pt>
                <c:pt idx="139841">
                  <c:v>69920.5</c:v>
                </c:pt>
                <c:pt idx="139842">
                  <c:v>69921</c:v>
                </c:pt>
                <c:pt idx="139843">
                  <c:v>69921.5</c:v>
                </c:pt>
                <c:pt idx="139844">
                  <c:v>69922</c:v>
                </c:pt>
                <c:pt idx="139845">
                  <c:v>69922.5</c:v>
                </c:pt>
                <c:pt idx="139846">
                  <c:v>69923</c:v>
                </c:pt>
                <c:pt idx="139847">
                  <c:v>69923.5</c:v>
                </c:pt>
                <c:pt idx="139848">
                  <c:v>69924</c:v>
                </c:pt>
                <c:pt idx="139849">
                  <c:v>69924.5</c:v>
                </c:pt>
                <c:pt idx="139850">
                  <c:v>69925</c:v>
                </c:pt>
                <c:pt idx="139851">
                  <c:v>69925.5</c:v>
                </c:pt>
                <c:pt idx="139852">
                  <c:v>69926</c:v>
                </c:pt>
                <c:pt idx="139853">
                  <c:v>69926.5</c:v>
                </c:pt>
                <c:pt idx="139854">
                  <c:v>69927</c:v>
                </c:pt>
                <c:pt idx="139855">
                  <c:v>69927.5</c:v>
                </c:pt>
                <c:pt idx="139856">
                  <c:v>69928</c:v>
                </c:pt>
                <c:pt idx="139857">
                  <c:v>69928.5</c:v>
                </c:pt>
                <c:pt idx="139858">
                  <c:v>69929</c:v>
                </c:pt>
                <c:pt idx="139859">
                  <c:v>69929.5</c:v>
                </c:pt>
                <c:pt idx="139860">
                  <c:v>69930</c:v>
                </c:pt>
                <c:pt idx="139861">
                  <c:v>69930.5</c:v>
                </c:pt>
                <c:pt idx="139862">
                  <c:v>69931</c:v>
                </c:pt>
                <c:pt idx="139863">
                  <c:v>69931.5</c:v>
                </c:pt>
                <c:pt idx="139864">
                  <c:v>69932</c:v>
                </c:pt>
                <c:pt idx="139865">
                  <c:v>69932.5</c:v>
                </c:pt>
                <c:pt idx="139866">
                  <c:v>69933</c:v>
                </c:pt>
                <c:pt idx="139867">
                  <c:v>69933.5</c:v>
                </c:pt>
                <c:pt idx="139868">
                  <c:v>69934</c:v>
                </c:pt>
                <c:pt idx="139869">
                  <c:v>69934.5</c:v>
                </c:pt>
                <c:pt idx="139870">
                  <c:v>69935</c:v>
                </c:pt>
                <c:pt idx="139871">
                  <c:v>69935.5</c:v>
                </c:pt>
                <c:pt idx="139872">
                  <c:v>69936</c:v>
                </c:pt>
                <c:pt idx="139873">
                  <c:v>69936.5</c:v>
                </c:pt>
                <c:pt idx="139874">
                  <c:v>69937</c:v>
                </c:pt>
                <c:pt idx="139875">
                  <c:v>69937.5</c:v>
                </c:pt>
                <c:pt idx="139876">
                  <c:v>69938</c:v>
                </c:pt>
                <c:pt idx="139877">
                  <c:v>69938.5</c:v>
                </c:pt>
                <c:pt idx="139878">
                  <c:v>69939</c:v>
                </c:pt>
                <c:pt idx="139879">
                  <c:v>69939.5</c:v>
                </c:pt>
                <c:pt idx="139880">
                  <c:v>69940</c:v>
                </c:pt>
                <c:pt idx="139881">
                  <c:v>69940.5</c:v>
                </c:pt>
                <c:pt idx="139882">
                  <c:v>69941</c:v>
                </c:pt>
                <c:pt idx="139883">
                  <c:v>69941.5</c:v>
                </c:pt>
                <c:pt idx="139884">
                  <c:v>69942</c:v>
                </c:pt>
                <c:pt idx="139885">
                  <c:v>69942.5</c:v>
                </c:pt>
                <c:pt idx="139886">
                  <c:v>69943</c:v>
                </c:pt>
                <c:pt idx="139887">
                  <c:v>69943.5</c:v>
                </c:pt>
                <c:pt idx="139888">
                  <c:v>69944</c:v>
                </c:pt>
                <c:pt idx="139889">
                  <c:v>69944.5</c:v>
                </c:pt>
                <c:pt idx="139890">
                  <c:v>69945</c:v>
                </c:pt>
                <c:pt idx="139891">
                  <c:v>69945.5</c:v>
                </c:pt>
                <c:pt idx="139892">
                  <c:v>69946</c:v>
                </c:pt>
                <c:pt idx="139893">
                  <c:v>69946.5</c:v>
                </c:pt>
                <c:pt idx="139894">
                  <c:v>69947</c:v>
                </c:pt>
                <c:pt idx="139895">
                  <c:v>69947.5</c:v>
                </c:pt>
                <c:pt idx="139896">
                  <c:v>69948</c:v>
                </c:pt>
                <c:pt idx="139897">
                  <c:v>69948.5</c:v>
                </c:pt>
                <c:pt idx="139898">
                  <c:v>69949</c:v>
                </c:pt>
                <c:pt idx="139899">
                  <c:v>69949.5</c:v>
                </c:pt>
                <c:pt idx="139900">
                  <c:v>69950</c:v>
                </c:pt>
                <c:pt idx="139901">
                  <c:v>69950.5</c:v>
                </c:pt>
                <c:pt idx="139902">
                  <c:v>69951</c:v>
                </c:pt>
                <c:pt idx="139903">
                  <c:v>69951.5</c:v>
                </c:pt>
                <c:pt idx="139904">
                  <c:v>69952</c:v>
                </c:pt>
                <c:pt idx="139905">
                  <c:v>69952.5</c:v>
                </c:pt>
                <c:pt idx="139906">
                  <c:v>69953</c:v>
                </c:pt>
                <c:pt idx="139907">
                  <c:v>69953.5</c:v>
                </c:pt>
                <c:pt idx="139908">
                  <c:v>69954</c:v>
                </c:pt>
                <c:pt idx="139909">
                  <c:v>69954.5</c:v>
                </c:pt>
                <c:pt idx="139910">
                  <c:v>69955</c:v>
                </c:pt>
                <c:pt idx="139911">
                  <c:v>69955.5</c:v>
                </c:pt>
                <c:pt idx="139912">
                  <c:v>69956</c:v>
                </c:pt>
                <c:pt idx="139913">
                  <c:v>69956.5</c:v>
                </c:pt>
                <c:pt idx="139914">
                  <c:v>69957</c:v>
                </c:pt>
                <c:pt idx="139915">
                  <c:v>69957.5</c:v>
                </c:pt>
                <c:pt idx="139916">
                  <c:v>69958</c:v>
                </c:pt>
                <c:pt idx="139917">
                  <c:v>69958.5</c:v>
                </c:pt>
                <c:pt idx="139918">
                  <c:v>69959</c:v>
                </c:pt>
                <c:pt idx="139919">
                  <c:v>69959.5</c:v>
                </c:pt>
                <c:pt idx="139920">
                  <c:v>69960</c:v>
                </c:pt>
                <c:pt idx="139921">
                  <c:v>69960.5</c:v>
                </c:pt>
                <c:pt idx="139922">
                  <c:v>69961</c:v>
                </c:pt>
                <c:pt idx="139923">
                  <c:v>69961.5</c:v>
                </c:pt>
                <c:pt idx="139924">
                  <c:v>69962</c:v>
                </c:pt>
                <c:pt idx="139925">
                  <c:v>69962.5</c:v>
                </c:pt>
                <c:pt idx="139926">
                  <c:v>69963</c:v>
                </c:pt>
                <c:pt idx="139927">
                  <c:v>69963.5</c:v>
                </c:pt>
                <c:pt idx="139928">
                  <c:v>69964</c:v>
                </c:pt>
                <c:pt idx="139929">
                  <c:v>69964.5</c:v>
                </c:pt>
                <c:pt idx="139930">
                  <c:v>69965</c:v>
                </c:pt>
                <c:pt idx="139931">
                  <c:v>69965.5</c:v>
                </c:pt>
                <c:pt idx="139932">
                  <c:v>69966</c:v>
                </c:pt>
                <c:pt idx="139933">
                  <c:v>69966.5</c:v>
                </c:pt>
                <c:pt idx="139934">
                  <c:v>69967</c:v>
                </c:pt>
                <c:pt idx="139935">
                  <c:v>69967.5</c:v>
                </c:pt>
                <c:pt idx="139936">
                  <c:v>69968</c:v>
                </c:pt>
                <c:pt idx="139937">
                  <c:v>69968.5</c:v>
                </c:pt>
                <c:pt idx="139938">
                  <c:v>69969</c:v>
                </c:pt>
                <c:pt idx="139939">
                  <c:v>69969.5</c:v>
                </c:pt>
                <c:pt idx="139940">
                  <c:v>69970</c:v>
                </c:pt>
                <c:pt idx="139941">
                  <c:v>69970.5</c:v>
                </c:pt>
                <c:pt idx="139942">
                  <c:v>69971</c:v>
                </c:pt>
                <c:pt idx="139943">
                  <c:v>69971.5</c:v>
                </c:pt>
                <c:pt idx="139944">
                  <c:v>69972</c:v>
                </c:pt>
                <c:pt idx="139945">
                  <c:v>69972.5</c:v>
                </c:pt>
                <c:pt idx="139946">
                  <c:v>69973</c:v>
                </c:pt>
                <c:pt idx="139947">
                  <c:v>69973.5</c:v>
                </c:pt>
                <c:pt idx="139948">
                  <c:v>69974</c:v>
                </c:pt>
                <c:pt idx="139949">
                  <c:v>69974.5</c:v>
                </c:pt>
                <c:pt idx="139950">
                  <c:v>69975</c:v>
                </c:pt>
                <c:pt idx="139951">
                  <c:v>69975.5</c:v>
                </c:pt>
                <c:pt idx="139952">
                  <c:v>69976</c:v>
                </c:pt>
                <c:pt idx="139953">
                  <c:v>69976.5</c:v>
                </c:pt>
                <c:pt idx="139954">
                  <c:v>69977</c:v>
                </c:pt>
                <c:pt idx="139955">
                  <c:v>69977.5</c:v>
                </c:pt>
                <c:pt idx="139956">
                  <c:v>69978</c:v>
                </c:pt>
                <c:pt idx="139957">
                  <c:v>69978.5</c:v>
                </c:pt>
                <c:pt idx="139958">
                  <c:v>69979</c:v>
                </c:pt>
                <c:pt idx="139959">
                  <c:v>69979.5</c:v>
                </c:pt>
                <c:pt idx="139960">
                  <c:v>69980</c:v>
                </c:pt>
                <c:pt idx="139961">
                  <c:v>69980.5</c:v>
                </c:pt>
                <c:pt idx="139962">
                  <c:v>69981</c:v>
                </c:pt>
                <c:pt idx="139963">
                  <c:v>69981.5</c:v>
                </c:pt>
                <c:pt idx="139964">
                  <c:v>69982</c:v>
                </c:pt>
                <c:pt idx="139965">
                  <c:v>69982.5</c:v>
                </c:pt>
                <c:pt idx="139966">
                  <c:v>69983</c:v>
                </c:pt>
                <c:pt idx="139967">
                  <c:v>69983.5</c:v>
                </c:pt>
                <c:pt idx="139968">
                  <c:v>69984</c:v>
                </c:pt>
                <c:pt idx="139969">
                  <c:v>69984.5</c:v>
                </c:pt>
                <c:pt idx="139970">
                  <c:v>69985</c:v>
                </c:pt>
                <c:pt idx="139971">
                  <c:v>69985.5</c:v>
                </c:pt>
                <c:pt idx="139972">
                  <c:v>69986</c:v>
                </c:pt>
                <c:pt idx="139973">
                  <c:v>69986.5</c:v>
                </c:pt>
                <c:pt idx="139974">
                  <c:v>69987</c:v>
                </c:pt>
                <c:pt idx="139975">
                  <c:v>69987.5</c:v>
                </c:pt>
                <c:pt idx="139976">
                  <c:v>69988</c:v>
                </c:pt>
                <c:pt idx="139977">
                  <c:v>69988.5</c:v>
                </c:pt>
                <c:pt idx="139978">
                  <c:v>69989</c:v>
                </c:pt>
                <c:pt idx="139979">
                  <c:v>69989.5</c:v>
                </c:pt>
                <c:pt idx="139980">
                  <c:v>69990</c:v>
                </c:pt>
                <c:pt idx="139981">
                  <c:v>69990.5</c:v>
                </c:pt>
                <c:pt idx="139982">
                  <c:v>69991</c:v>
                </c:pt>
                <c:pt idx="139983">
                  <c:v>69991.5</c:v>
                </c:pt>
                <c:pt idx="139984">
                  <c:v>69992</c:v>
                </c:pt>
                <c:pt idx="139985">
                  <c:v>69992.5</c:v>
                </c:pt>
                <c:pt idx="139986">
                  <c:v>69993</c:v>
                </c:pt>
                <c:pt idx="139987">
                  <c:v>69993.5</c:v>
                </c:pt>
                <c:pt idx="139988">
                  <c:v>69994</c:v>
                </c:pt>
                <c:pt idx="139989">
                  <c:v>69994.5</c:v>
                </c:pt>
                <c:pt idx="139990">
                  <c:v>69995</c:v>
                </c:pt>
                <c:pt idx="139991">
                  <c:v>69995.5</c:v>
                </c:pt>
                <c:pt idx="139992">
                  <c:v>69996</c:v>
                </c:pt>
                <c:pt idx="139993">
                  <c:v>69996.5</c:v>
                </c:pt>
                <c:pt idx="139994">
                  <c:v>69997</c:v>
                </c:pt>
                <c:pt idx="139995">
                  <c:v>69997.5</c:v>
                </c:pt>
                <c:pt idx="139996">
                  <c:v>69998</c:v>
                </c:pt>
                <c:pt idx="139997">
                  <c:v>69998.5</c:v>
                </c:pt>
                <c:pt idx="139998">
                  <c:v>69999</c:v>
                </c:pt>
                <c:pt idx="139999">
                  <c:v>69999.5</c:v>
                </c:pt>
                <c:pt idx="140000">
                  <c:v>70000</c:v>
                </c:pt>
                <c:pt idx="140001">
                  <c:v>70000.5</c:v>
                </c:pt>
                <c:pt idx="140002">
                  <c:v>70001</c:v>
                </c:pt>
                <c:pt idx="140003">
                  <c:v>70001.5</c:v>
                </c:pt>
                <c:pt idx="140004">
                  <c:v>70002</c:v>
                </c:pt>
                <c:pt idx="140005">
                  <c:v>70002.5</c:v>
                </c:pt>
                <c:pt idx="140006">
                  <c:v>70003</c:v>
                </c:pt>
                <c:pt idx="140007">
                  <c:v>70003.5</c:v>
                </c:pt>
                <c:pt idx="140008">
                  <c:v>70004</c:v>
                </c:pt>
                <c:pt idx="140009">
                  <c:v>70004.5</c:v>
                </c:pt>
                <c:pt idx="140010">
                  <c:v>70005</c:v>
                </c:pt>
                <c:pt idx="140011">
                  <c:v>70005.5</c:v>
                </c:pt>
                <c:pt idx="140012">
                  <c:v>70006</c:v>
                </c:pt>
                <c:pt idx="140013">
                  <c:v>70006.5</c:v>
                </c:pt>
                <c:pt idx="140014">
                  <c:v>70007</c:v>
                </c:pt>
                <c:pt idx="140015">
                  <c:v>70007.5</c:v>
                </c:pt>
                <c:pt idx="140016">
                  <c:v>70008</c:v>
                </c:pt>
                <c:pt idx="140017">
                  <c:v>70008.5</c:v>
                </c:pt>
                <c:pt idx="140018">
                  <c:v>70009</c:v>
                </c:pt>
                <c:pt idx="140019">
                  <c:v>70009.5</c:v>
                </c:pt>
                <c:pt idx="140020">
                  <c:v>70010</c:v>
                </c:pt>
                <c:pt idx="140021">
                  <c:v>70010.5</c:v>
                </c:pt>
                <c:pt idx="140022">
                  <c:v>70011</c:v>
                </c:pt>
                <c:pt idx="140023">
                  <c:v>70011.5</c:v>
                </c:pt>
                <c:pt idx="140024">
                  <c:v>70012</c:v>
                </c:pt>
                <c:pt idx="140025">
                  <c:v>70012.5</c:v>
                </c:pt>
                <c:pt idx="140026">
                  <c:v>70013</c:v>
                </c:pt>
                <c:pt idx="140027">
                  <c:v>70013.5</c:v>
                </c:pt>
                <c:pt idx="140028">
                  <c:v>70014</c:v>
                </c:pt>
                <c:pt idx="140029">
                  <c:v>70014.5</c:v>
                </c:pt>
                <c:pt idx="140030">
                  <c:v>70015</c:v>
                </c:pt>
                <c:pt idx="140031">
                  <c:v>70015.5</c:v>
                </c:pt>
                <c:pt idx="140032">
                  <c:v>70016</c:v>
                </c:pt>
                <c:pt idx="140033">
                  <c:v>70016.5</c:v>
                </c:pt>
                <c:pt idx="140034">
                  <c:v>70017</c:v>
                </c:pt>
                <c:pt idx="140035">
                  <c:v>70017.5</c:v>
                </c:pt>
                <c:pt idx="140036">
                  <c:v>70018</c:v>
                </c:pt>
                <c:pt idx="140037">
                  <c:v>70018.5</c:v>
                </c:pt>
                <c:pt idx="140038">
                  <c:v>70019</c:v>
                </c:pt>
                <c:pt idx="140039">
                  <c:v>70019.5</c:v>
                </c:pt>
                <c:pt idx="140040">
                  <c:v>70020</c:v>
                </c:pt>
                <c:pt idx="140041">
                  <c:v>70020.5</c:v>
                </c:pt>
                <c:pt idx="140042">
                  <c:v>70021</c:v>
                </c:pt>
                <c:pt idx="140043">
                  <c:v>70021.5</c:v>
                </c:pt>
                <c:pt idx="140044">
                  <c:v>70022</c:v>
                </c:pt>
                <c:pt idx="140045">
                  <c:v>70022.5</c:v>
                </c:pt>
                <c:pt idx="140046">
                  <c:v>70023</c:v>
                </c:pt>
                <c:pt idx="140047">
                  <c:v>70023.5</c:v>
                </c:pt>
                <c:pt idx="140048">
                  <c:v>70024</c:v>
                </c:pt>
                <c:pt idx="140049">
                  <c:v>70024.5</c:v>
                </c:pt>
                <c:pt idx="140050">
                  <c:v>70025</c:v>
                </c:pt>
                <c:pt idx="140051">
                  <c:v>70025.5</c:v>
                </c:pt>
                <c:pt idx="140052">
                  <c:v>70026</c:v>
                </c:pt>
                <c:pt idx="140053">
                  <c:v>70026.5</c:v>
                </c:pt>
                <c:pt idx="140054">
                  <c:v>70027</c:v>
                </c:pt>
                <c:pt idx="140055">
                  <c:v>70027.5</c:v>
                </c:pt>
                <c:pt idx="140056">
                  <c:v>70028</c:v>
                </c:pt>
                <c:pt idx="140057">
                  <c:v>70028.5</c:v>
                </c:pt>
                <c:pt idx="140058">
                  <c:v>70029</c:v>
                </c:pt>
                <c:pt idx="140059">
                  <c:v>70029.5</c:v>
                </c:pt>
                <c:pt idx="140060">
                  <c:v>70030</c:v>
                </c:pt>
                <c:pt idx="140061">
                  <c:v>70030.5</c:v>
                </c:pt>
                <c:pt idx="140062">
                  <c:v>70031</c:v>
                </c:pt>
                <c:pt idx="140063">
                  <c:v>70031.5</c:v>
                </c:pt>
                <c:pt idx="140064">
                  <c:v>70032</c:v>
                </c:pt>
                <c:pt idx="140065">
                  <c:v>70032.5</c:v>
                </c:pt>
                <c:pt idx="140066">
                  <c:v>70033</c:v>
                </c:pt>
                <c:pt idx="140067">
                  <c:v>70033.5</c:v>
                </c:pt>
                <c:pt idx="140068">
                  <c:v>70034</c:v>
                </c:pt>
                <c:pt idx="140069">
                  <c:v>70034.5</c:v>
                </c:pt>
                <c:pt idx="140070">
                  <c:v>70035</c:v>
                </c:pt>
                <c:pt idx="140071">
                  <c:v>70035.5</c:v>
                </c:pt>
                <c:pt idx="140072">
                  <c:v>70036</c:v>
                </c:pt>
                <c:pt idx="140073">
                  <c:v>70036.5</c:v>
                </c:pt>
                <c:pt idx="140074">
                  <c:v>70037</c:v>
                </c:pt>
                <c:pt idx="140075">
                  <c:v>70037.5</c:v>
                </c:pt>
                <c:pt idx="140076">
                  <c:v>70038</c:v>
                </c:pt>
                <c:pt idx="140077">
                  <c:v>70038.5</c:v>
                </c:pt>
                <c:pt idx="140078">
                  <c:v>70039</c:v>
                </c:pt>
                <c:pt idx="140079">
                  <c:v>70039.5</c:v>
                </c:pt>
                <c:pt idx="140080">
                  <c:v>70040</c:v>
                </c:pt>
                <c:pt idx="140081">
                  <c:v>70040.5</c:v>
                </c:pt>
                <c:pt idx="140082">
                  <c:v>70041</c:v>
                </c:pt>
                <c:pt idx="140083">
                  <c:v>70041.5</c:v>
                </c:pt>
                <c:pt idx="140084">
                  <c:v>70042</c:v>
                </c:pt>
                <c:pt idx="140085">
                  <c:v>70042.5</c:v>
                </c:pt>
                <c:pt idx="140086">
                  <c:v>70043</c:v>
                </c:pt>
                <c:pt idx="140087">
                  <c:v>70043.5</c:v>
                </c:pt>
                <c:pt idx="140088">
                  <c:v>70044</c:v>
                </c:pt>
                <c:pt idx="140089">
                  <c:v>70044.5</c:v>
                </c:pt>
                <c:pt idx="140090">
                  <c:v>70045</c:v>
                </c:pt>
                <c:pt idx="140091">
                  <c:v>70045.5</c:v>
                </c:pt>
                <c:pt idx="140092">
                  <c:v>70046</c:v>
                </c:pt>
                <c:pt idx="140093">
                  <c:v>70046.5</c:v>
                </c:pt>
                <c:pt idx="140094">
                  <c:v>70047</c:v>
                </c:pt>
                <c:pt idx="140095">
                  <c:v>70047.5</c:v>
                </c:pt>
                <c:pt idx="140096">
                  <c:v>70048</c:v>
                </c:pt>
                <c:pt idx="140097">
                  <c:v>70048.5</c:v>
                </c:pt>
                <c:pt idx="140098">
                  <c:v>70049</c:v>
                </c:pt>
                <c:pt idx="140099">
                  <c:v>70049.5</c:v>
                </c:pt>
                <c:pt idx="140100">
                  <c:v>70050</c:v>
                </c:pt>
                <c:pt idx="140101">
                  <c:v>70050.5</c:v>
                </c:pt>
                <c:pt idx="140102">
                  <c:v>70051</c:v>
                </c:pt>
                <c:pt idx="140103">
                  <c:v>70051.5</c:v>
                </c:pt>
                <c:pt idx="140104">
                  <c:v>70052</c:v>
                </c:pt>
                <c:pt idx="140105">
                  <c:v>70052.5</c:v>
                </c:pt>
                <c:pt idx="140106">
                  <c:v>70053</c:v>
                </c:pt>
                <c:pt idx="140107">
                  <c:v>70053.5</c:v>
                </c:pt>
                <c:pt idx="140108">
                  <c:v>70054</c:v>
                </c:pt>
                <c:pt idx="140109">
                  <c:v>70054.5</c:v>
                </c:pt>
                <c:pt idx="140110">
                  <c:v>70055</c:v>
                </c:pt>
                <c:pt idx="140111">
                  <c:v>70055.5</c:v>
                </c:pt>
                <c:pt idx="140112">
                  <c:v>70056</c:v>
                </c:pt>
                <c:pt idx="140113">
                  <c:v>70056.5</c:v>
                </c:pt>
                <c:pt idx="140114">
                  <c:v>70057</c:v>
                </c:pt>
                <c:pt idx="140115">
                  <c:v>70057.5</c:v>
                </c:pt>
                <c:pt idx="140116">
                  <c:v>70058</c:v>
                </c:pt>
                <c:pt idx="140117">
                  <c:v>70058.5</c:v>
                </c:pt>
                <c:pt idx="140118">
                  <c:v>70059</c:v>
                </c:pt>
                <c:pt idx="140119">
                  <c:v>70059.5</c:v>
                </c:pt>
                <c:pt idx="140120">
                  <c:v>70060</c:v>
                </c:pt>
                <c:pt idx="140121">
                  <c:v>70060.5</c:v>
                </c:pt>
                <c:pt idx="140122">
                  <c:v>70061</c:v>
                </c:pt>
                <c:pt idx="140123">
                  <c:v>70061.5</c:v>
                </c:pt>
                <c:pt idx="140124">
                  <c:v>70062</c:v>
                </c:pt>
                <c:pt idx="140125">
                  <c:v>70062.5</c:v>
                </c:pt>
                <c:pt idx="140126">
                  <c:v>70063</c:v>
                </c:pt>
                <c:pt idx="140127">
                  <c:v>70063.5</c:v>
                </c:pt>
                <c:pt idx="140128">
                  <c:v>70064</c:v>
                </c:pt>
                <c:pt idx="140129">
                  <c:v>70064.5</c:v>
                </c:pt>
                <c:pt idx="140130">
                  <c:v>70065</c:v>
                </c:pt>
                <c:pt idx="140131">
                  <c:v>70065.5</c:v>
                </c:pt>
                <c:pt idx="140132">
                  <c:v>70066</c:v>
                </c:pt>
                <c:pt idx="140133">
                  <c:v>70066.5</c:v>
                </c:pt>
                <c:pt idx="140134">
                  <c:v>70067</c:v>
                </c:pt>
                <c:pt idx="140135">
                  <c:v>70067.5</c:v>
                </c:pt>
                <c:pt idx="140136">
                  <c:v>70068</c:v>
                </c:pt>
                <c:pt idx="140137">
                  <c:v>70068.5</c:v>
                </c:pt>
                <c:pt idx="140138">
                  <c:v>70069</c:v>
                </c:pt>
                <c:pt idx="140139">
                  <c:v>70069.5</c:v>
                </c:pt>
                <c:pt idx="140140">
                  <c:v>70070</c:v>
                </c:pt>
                <c:pt idx="140141">
                  <c:v>70070.5</c:v>
                </c:pt>
                <c:pt idx="140142">
                  <c:v>70071</c:v>
                </c:pt>
                <c:pt idx="140143">
                  <c:v>70071.5</c:v>
                </c:pt>
                <c:pt idx="140144">
                  <c:v>70072</c:v>
                </c:pt>
                <c:pt idx="140145">
                  <c:v>70072.5</c:v>
                </c:pt>
                <c:pt idx="140146">
                  <c:v>70073</c:v>
                </c:pt>
                <c:pt idx="140147">
                  <c:v>70073.5</c:v>
                </c:pt>
                <c:pt idx="140148">
                  <c:v>70074</c:v>
                </c:pt>
                <c:pt idx="140149">
                  <c:v>70074.5</c:v>
                </c:pt>
                <c:pt idx="140150">
                  <c:v>70075</c:v>
                </c:pt>
                <c:pt idx="140151">
                  <c:v>70075.5</c:v>
                </c:pt>
                <c:pt idx="140152">
                  <c:v>70076</c:v>
                </c:pt>
                <c:pt idx="140153">
                  <c:v>70076.5</c:v>
                </c:pt>
                <c:pt idx="140154">
                  <c:v>70077</c:v>
                </c:pt>
                <c:pt idx="140155">
                  <c:v>70077.5</c:v>
                </c:pt>
                <c:pt idx="140156">
                  <c:v>70078</c:v>
                </c:pt>
                <c:pt idx="140157">
                  <c:v>70078.5</c:v>
                </c:pt>
                <c:pt idx="140158">
                  <c:v>70079</c:v>
                </c:pt>
                <c:pt idx="140159">
                  <c:v>70079.5</c:v>
                </c:pt>
                <c:pt idx="140160">
                  <c:v>70080</c:v>
                </c:pt>
                <c:pt idx="140161">
                  <c:v>70080.5</c:v>
                </c:pt>
                <c:pt idx="140162">
                  <c:v>70081</c:v>
                </c:pt>
                <c:pt idx="140163">
                  <c:v>70081.5</c:v>
                </c:pt>
                <c:pt idx="140164">
                  <c:v>70082</c:v>
                </c:pt>
                <c:pt idx="140165">
                  <c:v>70082.5</c:v>
                </c:pt>
                <c:pt idx="140166">
                  <c:v>70083</c:v>
                </c:pt>
                <c:pt idx="140167">
                  <c:v>70083.5</c:v>
                </c:pt>
                <c:pt idx="140168">
                  <c:v>70084</c:v>
                </c:pt>
                <c:pt idx="140169">
                  <c:v>70084.5</c:v>
                </c:pt>
                <c:pt idx="140170">
                  <c:v>70085</c:v>
                </c:pt>
                <c:pt idx="140171">
                  <c:v>70085.5</c:v>
                </c:pt>
                <c:pt idx="140172">
                  <c:v>70086</c:v>
                </c:pt>
                <c:pt idx="140173">
                  <c:v>70086.5</c:v>
                </c:pt>
                <c:pt idx="140174">
                  <c:v>70087</c:v>
                </c:pt>
                <c:pt idx="140175">
                  <c:v>70087.5</c:v>
                </c:pt>
                <c:pt idx="140176">
                  <c:v>70088</c:v>
                </c:pt>
                <c:pt idx="140177">
                  <c:v>70088.5</c:v>
                </c:pt>
                <c:pt idx="140178">
                  <c:v>70089</c:v>
                </c:pt>
                <c:pt idx="140179">
                  <c:v>70089.5</c:v>
                </c:pt>
                <c:pt idx="140180">
                  <c:v>70090</c:v>
                </c:pt>
                <c:pt idx="140181">
                  <c:v>70090.5</c:v>
                </c:pt>
                <c:pt idx="140182">
                  <c:v>70091</c:v>
                </c:pt>
                <c:pt idx="140183">
                  <c:v>70091.5</c:v>
                </c:pt>
                <c:pt idx="140184">
                  <c:v>70092</c:v>
                </c:pt>
                <c:pt idx="140185">
                  <c:v>70092.5</c:v>
                </c:pt>
                <c:pt idx="140186">
                  <c:v>70093</c:v>
                </c:pt>
                <c:pt idx="140187">
                  <c:v>70093.5</c:v>
                </c:pt>
                <c:pt idx="140188">
                  <c:v>70094</c:v>
                </c:pt>
                <c:pt idx="140189">
                  <c:v>70094.5</c:v>
                </c:pt>
                <c:pt idx="140190">
                  <c:v>70095</c:v>
                </c:pt>
                <c:pt idx="140191">
                  <c:v>70095.5</c:v>
                </c:pt>
                <c:pt idx="140192">
                  <c:v>70096</c:v>
                </c:pt>
                <c:pt idx="140193">
                  <c:v>70096.5</c:v>
                </c:pt>
                <c:pt idx="140194">
                  <c:v>70097</c:v>
                </c:pt>
                <c:pt idx="140195">
                  <c:v>70097.5</c:v>
                </c:pt>
                <c:pt idx="140196">
                  <c:v>70098</c:v>
                </c:pt>
                <c:pt idx="140197">
                  <c:v>70098.5</c:v>
                </c:pt>
                <c:pt idx="140198">
                  <c:v>70099</c:v>
                </c:pt>
                <c:pt idx="140199">
                  <c:v>70099.5</c:v>
                </c:pt>
                <c:pt idx="140200">
                  <c:v>70100</c:v>
                </c:pt>
                <c:pt idx="140201">
                  <c:v>70100.5</c:v>
                </c:pt>
                <c:pt idx="140202">
                  <c:v>70101</c:v>
                </c:pt>
                <c:pt idx="140203">
                  <c:v>70101.5</c:v>
                </c:pt>
                <c:pt idx="140204">
                  <c:v>70102</c:v>
                </c:pt>
                <c:pt idx="140205">
                  <c:v>70102.5</c:v>
                </c:pt>
                <c:pt idx="140206">
                  <c:v>70103</c:v>
                </c:pt>
                <c:pt idx="140207">
                  <c:v>70103.5</c:v>
                </c:pt>
                <c:pt idx="140208">
                  <c:v>70104</c:v>
                </c:pt>
                <c:pt idx="140209">
                  <c:v>70104.5</c:v>
                </c:pt>
                <c:pt idx="140210">
                  <c:v>70105</c:v>
                </c:pt>
                <c:pt idx="140211">
                  <c:v>70105.5</c:v>
                </c:pt>
                <c:pt idx="140212">
                  <c:v>70106</c:v>
                </c:pt>
                <c:pt idx="140213">
                  <c:v>70106.5</c:v>
                </c:pt>
                <c:pt idx="140214">
                  <c:v>70107</c:v>
                </c:pt>
                <c:pt idx="140215">
                  <c:v>70107.5</c:v>
                </c:pt>
                <c:pt idx="140216">
                  <c:v>70108</c:v>
                </c:pt>
                <c:pt idx="140217">
                  <c:v>70108.5</c:v>
                </c:pt>
                <c:pt idx="140218">
                  <c:v>70109</c:v>
                </c:pt>
                <c:pt idx="140219">
                  <c:v>70109.5</c:v>
                </c:pt>
                <c:pt idx="140220">
                  <c:v>70110</c:v>
                </c:pt>
                <c:pt idx="140221">
                  <c:v>70110.5</c:v>
                </c:pt>
                <c:pt idx="140222">
                  <c:v>70111</c:v>
                </c:pt>
                <c:pt idx="140223">
                  <c:v>70111.5</c:v>
                </c:pt>
                <c:pt idx="140224">
                  <c:v>70112</c:v>
                </c:pt>
                <c:pt idx="140225">
                  <c:v>70112.5</c:v>
                </c:pt>
                <c:pt idx="140226">
                  <c:v>70113</c:v>
                </c:pt>
                <c:pt idx="140227">
                  <c:v>70113.5</c:v>
                </c:pt>
                <c:pt idx="140228">
                  <c:v>70114</c:v>
                </c:pt>
                <c:pt idx="140229">
                  <c:v>70114.5</c:v>
                </c:pt>
                <c:pt idx="140230">
                  <c:v>70115</c:v>
                </c:pt>
                <c:pt idx="140231">
                  <c:v>70115.5</c:v>
                </c:pt>
                <c:pt idx="140232">
                  <c:v>70116</c:v>
                </c:pt>
                <c:pt idx="140233">
                  <c:v>70116.5</c:v>
                </c:pt>
                <c:pt idx="140234">
                  <c:v>70117</c:v>
                </c:pt>
                <c:pt idx="140235">
                  <c:v>70117.5</c:v>
                </c:pt>
                <c:pt idx="140236">
                  <c:v>70118</c:v>
                </c:pt>
                <c:pt idx="140237">
                  <c:v>70118.5</c:v>
                </c:pt>
                <c:pt idx="140238">
                  <c:v>70119</c:v>
                </c:pt>
                <c:pt idx="140239">
                  <c:v>70119.5</c:v>
                </c:pt>
                <c:pt idx="140240">
                  <c:v>70120</c:v>
                </c:pt>
                <c:pt idx="140241">
                  <c:v>70120.5</c:v>
                </c:pt>
                <c:pt idx="140242">
                  <c:v>70121</c:v>
                </c:pt>
                <c:pt idx="140243">
                  <c:v>70121.5</c:v>
                </c:pt>
                <c:pt idx="140244">
                  <c:v>70122</c:v>
                </c:pt>
                <c:pt idx="140245">
                  <c:v>70122.5</c:v>
                </c:pt>
                <c:pt idx="140246">
                  <c:v>70123</c:v>
                </c:pt>
                <c:pt idx="140247">
                  <c:v>70123.5</c:v>
                </c:pt>
                <c:pt idx="140248">
                  <c:v>70124</c:v>
                </c:pt>
                <c:pt idx="140249">
                  <c:v>70124.5</c:v>
                </c:pt>
                <c:pt idx="140250">
                  <c:v>70125</c:v>
                </c:pt>
                <c:pt idx="140251">
                  <c:v>70125.5</c:v>
                </c:pt>
                <c:pt idx="140252">
                  <c:v>70126</c:v>
                </c:pt>
                <c:pt idx="140253">
                  <c:v>70126.5</c:v>
                </c:pt>
                <c:pt idx="140254">
                  <c:v>70127</c:v>
                </c:pt>
                <c:pt idx="140255">
                  <c:v>70127.5</c:v>
                </c:pt>
                <c:pt idx="140256">
                  <c:v>70128</c:v>
                </c:pt>
                <c:pt idx="140257">
                  <c:v>70128.5</c:v>
                </c:pt>
                <c:pt idx="140258">
                  <c:v>70129</c:v>
                </c:pt>
                <c:pt idx="140259">
                  <c:v>70129.5</c:v>
                </c:pt>
                <c:pt idx="140260">
                  <c:v>70130</c:v>
                </c:pt>
                <c:pt idx="140261">
                  <c:v>70130.5</c:v>
                </c:pt>
                <c:pt idx="140262">
                  <c:v>70131</c:v>
                </c:pt>
                <c:pt idx="140263">
                  <c:v>70131.5</c:v>
                </c:pt>
                <c:pt idx="140264">
                  <c:v>70132</c:v>
                </c:pt>
                <c:pt idx="140265">
                  <c:v>70132.5</c:v>
                </c:pt>
                <c:pt idx="140266">
                  <c:v>70133</c:v>
                </c:pt>
                <c:pt idx="140267">
                  <c:v>70133.5</c:v>
                </c:pt>
                <c:pt idx="140268">
                  <c:v>70134</c:v>
                </c:pt>
                <c:pt idx="140269">
                  <c:v>70134.5</c:v>
                </c:pt>
                <c:pt idx="140270">
                  <c:v>70135</c:v>
                </c:pt>
                <c:pt idx="140271">
                  <c:v>70135.5</c:v>
                </c:pt>
                <c:pt idx="140272">
                  <c:v>70136</c:v>
                </c:pt>
                <c:pt idx="140273">
                  <c:v>70136.5</c:v>
                </c:pt>
                <c:pt idx="140274">
                  <c:v>70137</c:v>
                </c:pt>
                <c:pt idx="140275">
                  <c:v>70137.5</c:v>
                </c:pt>
                <c:pt idx="140276">
                  <c:v>70138</c:v>
                </c:pt>
                <c:pt idx="140277">
                  <c:v>70138.5</c:v>
                </c:pt>
                <c:pt idx="140278">
                  <c:v>70139</c:v>
                </c:pt>
                <c:pt idx="140279">
                  <c:v>70139.5</c:v>
                </c:pt>
                <c:pt idx="140280">
                  <c:v>70140</c:v>
                </c:pt>
                <c:pt idx="140281">
                  <c:v>70140.5</c:v>
                </c:pt>
                <c:pt idx="140282">
                  <c:v>70141</c:v>
                </c:pt>
                <c:pt idx="140283">
                  <c:v>70141.5</c:v>
                </c:pt>
                <c:pt idx="140284">
                  <c:v>70142</c:v>
                </c:pt>
                <c:pt idx="140285">
                  <c:v>70142.5</c:v>
                </c:pt>
                <c:pt idx="140286">
                  <c:v>70143</c:v>
                </c:pt>
                <c:pt idx="140287">
                  <c:v>70143.5</c:v>
                </c:pt>
                <c:pt idx="140288">
                  <c:v>70144</c:v>
                </c:pt>
                <c:pt idx="140289">
                  <c:v>70144.5</c:v>
                </c:pt>
                <c:pt idx="140290">
                  <c:v>70145</c:v>
                </c:pt>
                <c:pt idx="140291">
                  <c:v>70145.5</c:v>
                </c:pt>
                <c:pt idx="140292">
                  <c:v>70146</c:v>
                </c:pt>
                <c:pt idx="140293">
                  <c:v>70146.5</c:v>
                </c:pt>
                <c:pt idx="140294">
                  <c:v>70147</c:v>
                </c:pt>
                <c:pt idx="140295">
                  <c:v>70147.5</c:v>
                </c:pt>
                <c:pt idx="140296">
                  <c:v>70148</c:v>
                </c:pt>
                <c:pt idx="140297">
                  <c:v>70148.5</c:v>
                </c:pt>
                <c:pt idx="140298">
                  <c:v>70149</c:v>
                </c:pt>
                <c:pt idx="140299">
                  <c:v>70149.5</c:v>
                </c:pt>
                <c:pt idx="140300">
                  <c:v>70150</c:v>
                </c:pt>
                <c:pt idx="140301">
                  <c:v>70150.5</c:v>
                </c:pt>
                <c:pt idx="140302">
                  <c:v>70151</c:v>
                </c:pt>
                <c:pt idx="140303">
                  <c:v>70151.5</c:v>
                </c:pt>
                <c:pt idx="140304">
                  <c:v>70152</c:v>
                </c:pt>
                <c:pt idx="140305">
                  <c:v>70152.5</c:v>
                </c:pt>
                <c:pt idx="140306">
                  <c:v>70153</c:v>
                </c:pt>
                <c:pt idx="140307">
                  <c:v>70153.5</c:v>
                </c:pt>
                <c:pt idx="140308">
                  <c:v>70154</c:v>
                </c:pt>
                <c:pt idx="140309">
                  <c:v>70154.5</c:v>
                </c:pt>
                <c:pt idx="140310">
                  <c:v>70155</c:v>
                </c:pt>
                <c:pt idx="140311">
                  <c:v>70155.5</c:v>
                </c:pt>
                <c:pt idx="140312">
                  <c:v>70156</c:v>
                </c:pt>
                <c:pt idx="140313">
                  <c:v>70156.5</c:v>
                </c:pt>
                <c:pt idx="140314">
                  <c:v>70157</c:v>
                </c:pt>
                <c:pt idx="140315">
                  <c:v>70157.5</c:v>
                </c:pt>
                <c:pt idx="140316">
                  <c:v>70158</c:v>
                </c:pt>
                <c:pt idx="140317">
                  <c:v>70158.5</c:v>
                </c:pt>
                <c:pt idx="140318">
                  <c:v>70159</c:v>
                </c:pt>
                <c:pt idx="140319">
                  <c:v>70159.5</c:v>
                </c:pt>
                <c:pt idx="140320">
                  <c:v>70160</c:v>
                </c:pt>
                <c:pt idx="140321">
                  <c:v>70160.5</c:v>
                </c:pt>
                <c:pt idx="140322">
                  <c:v>70161</c:v>
                </c:pt>
                <c:pt idx="140323">
                  <c:v>70161.5</c:v>
                </c:pt>
                <c:pt idx="140324">
                  <c:v>70162</c:v>
                </c:pt>
                <c:pt idx="140325">
                  <c:v>70162.5</c:v>
                </c:pt>
                <c:pt idx="140326">
                  <c:v>70163</c:v>
                </c:pt>
                <c:pt idx="140327">
                  <c:v>70163.5</c:v>
                </c:pt>
                <c:pt idx="140328">
                  <c:v>70164</c:v>
                </c:pt>
                <c:pt idx="140329">
                  <c:v>70164.5</c:v>
                </c:pt>
                <c:pt idx="140330">
                  <c:v>70165</c:v>
                </c:pt>
                <c:pt idx="140331">
                  <c:v>70165.5</c:v>
                </c:pt>
                <c:pt idx="140332">
                  <c:v>70166</c:v>
                </c:pt>
                <c:pt idx="140333">
                  <c:v>70166.5</c:v>
                </c:pt>
                <c:pt idx="140334">
                  <c:v>70167</c:v>
                </c:pt>
                <c:pt idx="140335">
                  <c:v>70167.5</c:v>
                </c:pt>
                <c:pt idx="140336">
                  <c:v>70168</c:v>
                </c:pt>
                <c:pt idx="140337">
                  <c:v>70168.5</c:v>
                </c:pt>
                <c:pt idx="140338">
                  <c:v>70169</c:v>
                </c:pt>
                <c:pt idx="140339">
                  <c:v>70169.5</c:v>
                </c:pt>
                <c:pt idx="140340">
                  <c:v>70170</c:v>
                </c:pt>
                <c:pt idx="140341">
                  <c:v>70170.5</c:v>
                </c:pt>
                <c:pt idx="140342">
                  <c:v>70171</c:v>
                </c:pt>
                <c:pt idx="140343">
                  <c:v>70171.5</c:v>
                </c:pt>
                <c:pt idx="140344">
                  <c:v>70172</c:v>
                </c:pt>
                <c:pt idx="140345">
                  <c:v>70172.5</c:v>
                </c:pt>
                <c:pt idx="140346">
                  <c:v>70173</c:v>
                </c:pt>
                <c:pt idx="140347">
                  <c:v>70173.5</c:v>
                </c:pt>
                <c:pt idx="140348">
                  <c:v>70174</c:v>
                </c:pt>
                <c:pt idx="140349">
                  <c:v>70174.5</c:v>
                </c:pt>
                <c:pt idx="140350">
                  <c:v>70175</c:v>
                </c:pt>
                <c:pt idx="140351">
                  <c:v>70175.5</c:v>
                </c:pt>
                <c:pt idx="140352">
                  <c:v>70176</c:v>
                </c:pt>
                <c:pt idx="140353">
                  <c:v>70176.5</c:v>
                </c:pt>
                <c:pt idx="140354">
                  <c:v>70177</c:v>
                </c:pt>
                <c:pt idx="140355">
                  <c:v>70177.5</c:v>
                </c:pt>
                <c:pt idx="140356">
                  <c:v>70178</c:v>
                </c:pt>
                <c:pt idx="140357">
                  <c:v>70178.5</c:v>
                </c:pt>
                <c:pt idx="140358">
                  <c:v>70179</c:v>
                </c:pt>
                <c:pt idx="140359">
                  <c:v>70179.5</c:v>
                </c:pt>
                <c:pt idx="140360">
                  <c:v>70180</c:v>
                </c:pt>
                <c:pt idx="140361">
                  <c:v>70180.5</c:v>
                </c:pt>
                <c:pt idx="140362">
                  <c:v>70181</c:v>
                </c:pt>
                <c:pt idx="140363">
                  <c:v>70181.5</c:v>
                </c:pt>
                <c:pt idx="140364">
                  <c:v>70182</c:v>
                </c:pt>
                <c:pt idx="140365">
                  <c:v>70182.5</c:v>
                </c:pt>
                <c:pt idx="140366">
                  <c:v>70183</c:v>
                </c:pt>
                <c:pt idx="140367">
                  <c:v>70183.5</c:v>
                </c:pt>
                <c:pt idx="140368">
                  <c:v>70184</c:v>
                </c:pt>
                <c:pt idx="140369">
                  <c:v>70184.5</c:v>
                </c:pt>
                <c:pt idx="140370">
                  <c:v>70185</c:v>
                </c:pt>
                <c:pt idx="140371">
                  <c:v>70185.5</c:v>
                </c:pt>
                <c:pt idx="140372">
                  <c:v>70186</c:v>
                </c:pt>
                <c:pt idx="140373">
                  <c:v>70186.5</c:v>
                </c:pt>
                <c:pt idx="140374">
                  <c:v>70187</c:v>
                </c:pt>
                <c:pt idx="140375">
                  <c:v>70187.5</c:v>
                </c:pt>
                <c:pt idx="140376">
                  <c:v>70188</c:v>
                </c:pt>
                <c:pt idx="140377">
                  <c:v>70188.5</c:v>
                </c:pt>
                <c:pt idx="140378">
                  <c:v>70189</c:v>
                </c:pt>
                <c:pt idx="140379">
                  <c:v>70189.5</c:v>
                </c:pt>
                <c:pt idx="140380">
                  <c:v>70190</c:v>
                </c:pt>
                <c:pt idx="140381">
                  <c:v>70190.5</c:v>
                </c:pt>
                <c:pt idx="140382">
                  <c:v>70191</c:v>
                </c:pt>
                <c:pt idx="140383">
                  <c:v>70191.5</c:v>
                </c:pt>
                <c:pt idx="140384">
                  <c:v>70192</c:v>
                </c:pt>
                <c:pt idx="140385">
                  <c:v>70192.5</c:v>
                </c:pt>
                <c:pt idx="140386">
                  <c:v>70193</c:v>
                </c:pt>
                <c:pt idx="140387">
                  <c:v>70193.5</c:v>
                </c:pt>
                <c:pt idx="140388">
                  <c:v>70194</c:v>
                </c:pt>
                <c:pt idx="140389">
                  <c:v>70194.5</c:v>
                </c:pt>
                <c:pt idx="140390">
                  <c:v>70195</c:v>
                </c:pt>
                <c:pt idx="140391">
                  <c:v>70195.5</c:v>
                </c:pt>
                <c:pt idx="140392">
                  <c:v>70196</c:v>
                </c:pt>
                <c:pt idx="140393">
                  <c:v>70196.5</c:v>
                </c:pt>
                <c:pt idx="140394">
                  <c:v>70197</c:v>
                </c:pt>
                <c:pt idx="140395">
                  <c:v>70197.5</c:v>
                </c:pt>
                <c:pt idx="140396">
                  <c:v>70198</c:v>
                </c:pt>
                <c:pt idx="140397">
                  <c:v>70198.5</c:v>
                </c:pt>
                <c:pt idx="140398">
                  <c:v>70199</c:v>
                </c:pt>
                <c:pt idx="140399">
                  <c:v>70199.5</c:v>
                </c:pt>
                <c:pt idx="140400">
                  <c:v>70200</c:v>
                </c:pt>
                <c:pt idx="140401">
                  <c:v>70200.5</c:v>
                </c:pt>
                <c:pt idx="140402">
                  <c:v>70201</c:v>
                </c:pt>
                <c:pt idx="140403">
                  <c:v>70201.5</c:v>
                </c:pt>
                <c:pt idx="140404">
                  <c:v>70202</c:v>
                </c:pt>
                <c:pt idx="140405">
                  <c:v>70202.5</c:v>
                </c:pt>
                <c:pt idx="140406">
                  <c:v>70203</c:v>
                </c:pt>
                <c:pt idx="140407">
                  <c:v>70203.5</c:v>
                </c:pt>
                <c:pt idx="140408">
                  <c:v>70204</c:v>
                </c:pt>
                <c:pt idx="140409">
                  <c:v>70204.5</c:v>
                </c:pt>
                <c:pt idx="140410">
                  <c:v>70205</c:v>
                </c:pt>
                <c:pt idx="140411">
                  <c:v>70205.5</c:v>
                </c:pt>
                <c:pt idx="140412">
                  <c:v>70206</c:v>
                </c:pt>
                <c:pt idx="140413">
                  <c:v>70206.5</c:v>
                </c:pt>
                <c:pt idx="140414">
                  <c:v>70207</c:v>
                </c:pt>
                <c:pt idx="140415">
                  <c:v>70207.5</c:v>
                </c:pt>
                <c:pt idx="140416">
                  <c:v>70208</c:v>
                </c:pt>
                <c:pt idx="140417">
                  <c:v>70208.5</c:v>
                </c:pt>
                <c:pt idx="140418">
                  <c:v>70209</c:v>
                </c:pt>
                <c:pt idx="140419">
                  <c:v>70209.5</c:v>
                </c:pt>
                <c:pt idx="140420">
                  <c:v>70210</c:v>
                </c:pt>
                <c:pt idx="140421">
                  <c:v>70210.5</c:v>
                </c:pt>
                <c:pt idx="140422">
                  <c:v>70211</c:v>
                </c:pt>
                <c:pt idx="140423">
                  <c:v>70211.5</c:v>
                </c:pt>
                <c:pt idx="140424">
                  <c:v>70212</c:v>
                </c:pt>
                <c:pt idx="140425">
                  <c:v>70212.5</c:v>
                </c:pt>
                <c:pt idx="140426">
                  <c:v>70213</c:v>
                </c:pt>
                <c:pt idx="140427">
                  <c:v>70213.5</c:v>
                </c:pt>
                <c:pt idx="140428">
                  <c:v>70214</c:v>
                </c:pt>
                <c:pt idx="140429">
                  <c:v>70214.5</c:v>
                </c:pt>
                <c:pt idx="140430">
                  <c:v>70215</c:v>
                </c:pt>
                <c:pt idx="140431">
                  <c:v>70215.5</c:v>
                </c:pt>
                <c:pt idx="140432">
                  <c:v>70216</c:v>
                </c:pt>
                <c:pt idx="140433">
                  <c:v>70216.5</c:v>
                </c:pt>
                <c:pt idx="140434">
                  <c:v>70217</c:v>
                </c:pt>
                <c:pt idx="140435">
                  <c:v>70217.5</c:v>
                </c:pt>
                <c:pt idx="140436">
                  <c:v>70218</c:v>
                </c:pt>
                <c:pt idx="140437">
                  <c:v>70218.5</c:v>
                </c:pt>
                <c:pt idx="140438">
                  <c:v>70219</c:v>
                </c:pt>
                <c:pt idx="140439">
                  <c:v>70219.5</c:v>
                </c:pt>
                <c:pt idx="140440">
                  <c:v>70220</c:v>
                </c:pt>
                <c:pt idx="140441">
                  <c:v>70220.5</c:v>
                </c:pt>
                <c:pt idx="140442">
                  <c:v>70221</c:v>
                </c:pt>
                <c:pt idx="140443">
                  <c:v>70221.5</c:v>
                </c:pt>
                <c:pt idx="140444">
                  <c:v>70222</c:v>
                </c:pt>
                <c:pt idx="140445">
                  <c:v>70222.5</c:v>
                </c:pt>
                <c:pt idx="140446">
                  <c:v>70223</c:v>
                </c:pt>
                <c:pt idx="140447">
                  <c:v>70223.5</c:v>
                </c:pt>
                <c:pt idx="140448">
                  <c:v>70224</c:v>
                </c:pt>
                <c:pt idx="140449">
                  <c:v>70224.5</c:v>
                </c:pt>
                <c:pt idx="140450">
                  <c:v>70225</c:v>
                </c:pt>
                <c:pt idx="140451">
                  <c:v>70225.5</c:v>
                </c:pt>
                <c:pt idx="140452">
                  <c:v>70226</c:v>
                </c:pt>
                <c:pt idx="140453">
                  <c:v>70226.5</c:v>
                </c:pt>
                <c:pt idx="140454">
                  <c:v>70227</c:v>
                </c:pt>
                <c:pt idx="140455">
                  <c:v>70227.5</c:v>
                </c:pt>
                <c:pt idx="140456">
                  <c:v>70228</c:v>
                </c:pt>
                <c:pt idx="140457">
                  <c:v>70228.5</c:v>
                </c:pt>
                <c:pt idx="140458">
                  <c:v>70229</c:v>
                </c:pt>
                <c:pt idx="140459">
                  <c:v>70229.5</c:v>
                </c:pt>
                <c:pt idx="140460">
                  <c:v>70230</c:v>
                </c:pt>
                <c:pt idx="140461">
                  <c:v>70230.5</c:v>
                </c:pt>
                <c:pt idx="140462">
                  <c:v>70231</c:v>
                </c:pt>
                <c:pt idx="140463">
                  <c:v>70231.5</c:v>
                </c:pt>
                <c:pt idx="140464">
                  <c:v>70232</c:v>
                </c:pt>
                <c:pt idx="140465">
                  <c:v>70232.5</c:v>
                </c:pt>
                <c:pt idx="140466">
                  <c:v>70233</c:v>
                </c:pt>
                <c:pt idx="140467">
                  <c:v>70233.5</c:v>
                </c:pt>
                <c:pt idx="140468">
                  <c:v>70234</c:v>
                </c:pt>
                <c:pt idx="140469">
                  <c:v>70234.5</c:v>
                </c:pt>
                <c:pt idx="140470">
                  <c:v>70235</c:v>
                </c:pt>
                <c:pt idx="140471">
                  <c:v>70235.5</c:v>
                </c:pt>
                <c:pt idx="140472">
                  <c:v>70236</c:v>
                </c:pt>
                <c:pt idx="140473">
                  <c:v>70236.5</c:v>
                </c:pt>
                <c:pt idx="140474">
                  <c:v>70237</c:v>
                </c:pt>
                <c:pt idx="140475">
                  <c:v>70237.5</c:v>
                </c:pt>
                <c:pt idx="140476">
                  <c:v>70238</c:v>
                </c:pt>
                <c:pt idx="140477">
                  <c:v>70238.5</c:v>
                </c:pt>
                <c:pt idx="140478">
                  <c:v>70239</c:v>
                </c:pt>
                <c:pt idx="140479">
                  <c:v>70239.5</c:v>
                </c:pt>
                <c:pt idx="140480">
                  <c:v>70240</c:v>
                </c:pt>
                <c:pt idx="140481">
                  <c:v>70240.5</c:v>
                </c:pt>
                <c:pt idx="140482">
                  <c:v>70241</c:v>
                </c:pt>
                <c:pt idx="140483">
                  <c:v>70241.5</c:v>
                </c:pt>
                <c:pt idx="140484">
                  <c:v>70242</c:v>
                </c:pt>
                <c:pt idx="140485">
                  <c:v>70242.5</c:v>
                </c:pt>
                <c:pt idx="140486">
                  <c:v>70243</c:v>
                </c:pt>
                <c:pt idx="140487">
                  <c:v>70243.5</c:v>
                </c:pt>
                <c:pt idx="140488">
                  <c:v>70244</c:v>
                </c:pt>
                <c:pt idx="140489">
                  <c:v>70244.5</c:v>
                </c:pt>
                <c:pt idx="140490">
                  <c:v>70245</c:v>
                </c:pt>
                <c:pt idx="140491">
                  <c:v>70245.5</c:v>
                </c:pt>
                <c:pt idx="140492">
                  <c:v>70246</c:v>
                </c:pt>
                <c:pt idx="140493">
                  <c:v>70246.5</c:v>
                </c:pt>
                <c:pt idx="140494">
                  <c:v>70247</c:v>
                </c:pt>
                <c:pt idx="140495">
                  <c:v>70247.5</c:v>
                </c:pt>
                <c:pt idx="140496">
                  <c:v>70248</c:v>
                </c:pt>
                <c:pt idx="140497">
                  <c:v>70248.5</c:v>
                </c:pt>
                <c:pt idx="140498">
                  <c:v>70249</c:v>
                </c:pt>
                <c:pt idx="140499">
                  <c:v>70249.5</c:v>
                </c:pt>
                <c:pt idx="140500">
                  <c:v>70250</c:v>
                </c:pt>
                <c:pt idx="140501">
                  <c:v>70250.5</c:v>
                </c:pt>
                <c:pt idx="140502">
                  <c:v>70251</c:v>
                </c:pt>
                <c:pt idx="140503">
                  <c:v>70251.5</c:v>
                </c:pt>
                <c:pt idx="140504">
                  <c:v>70252</c:v>
                </c:pt>
                <c:pt idx="140505">
                  <c:v>70252.5</c:v>
                </c:pt>
                <c:pt idx="140506">
                  <c:v>70253</c:v>
                </c:pt>
                <c:pt idx="140507">
                  <c:v>70253.5</c:v>
                </c:pt>
                <c:pt idx="140508">
                  <c:v>70254</c:v>
                </c:pt>
                <c:pt idx="140509">
                  <c:v>70254.5</c:v>
                </c:pt>
                <c:pt idx="140510">
                  <c:v>70255</c:v>
                </c:pt>
                <c:pt idx="140511">
                  <c:v>70255.5</c:v>
                </c:pt>
                <c:pt idx="140512">
                  <c:v>70256</c:v>
                </c:pt>
                <c:pt idx="140513">
                  <c:v>70256.5</c:v>
                </c:pt>
                <c:pt idx="140514">
                  <c:v>70257</c:v>
                </c:pt>
                <c:pt idx="140515">
                  <c:v>70257.5</c:v>
                </c:pt>
                <c:pt idx="140516">
                  <c:v>70258</c:v>
                </c:pt>
                <c:pt idx="140517">
                  <c:v>70258.5</c:v>
                </c:pt>
                <c:pt idx="140518">
                  <c:v>70259</c:v>
                </c:pt>
                <c:pt idx="140519">
                  <c:v>70259.5</c:v>
                </c:pt>
                <c:pt idx="140520">
                  <c:v>70260</c:v>
                </c:pt>
                <c:pt idx="140521">
                  <c:v>70260.5</c:v>
                </c:pt>
                <c:pt idx="140522">
                  <c:v>70261</c:v>
                </c:pt>
                <c:pt idx="140523">
                  <c:v>70261.5</c:v>
                </c:pt>
                <c:pt idx="140524">
                  <c:v>70262</c:v>
                </c:pt>
                <c:pt idx="140525">
                  <c:v>70262.5</c:v>
                </c:pt>
                <c:pt idx="140526">
                  <c:v>70263</c:v>
                </c:pt>
                <c:pt idx="140527">
                  <c:v>70263.5</c:v>
                </c:pt>
                <c:pt idx="140528">
                  <c:v>70264</c:v>
                </c:pt>
                <c:pt idx="140529">
                  <c:v>70264.5</c:v>
                </c:pt>
                <c:pt idx="140530">
                  <c:v>70265</c:v>
                </c:pt>
                <c:pt idx="140531">
                  <c:v>70265.5</c:v>
                </c:pt>
                <c:pt idx="140532">
                  <c:v>70266</c:v>
                </c:pt>
                <c:pt idx="140533">
                  <c:v>70266.5</c:v>
                </c:pt>
                <c:pt idx="140534">
                  <c:v>70267</c:v>
                </c:pt>
                <c:pt idx="140535">
                  <c:v>70267.5</c:v>
                </c:pt>
                <c:pt idx="140536">
                  <c:v>70268</c:v>
                </c:pt>
                <c:pt idx="140537">
                  <c:v>70268.5</c:v>
                </c:pt>
                <c:pt idx="140538">
                  <c:v>70269</c:v>
                </c:pt>
                <c:pt idx="140539">
                  <c:v>70269.5</c:v>
                </c:pt>
                <c:pt idx="140540">
                  <c:v>70270</c:v>
                </c:pt>
                <c:pt idx="140541">
                  <c:v>70270.5</c:v>
                </c:pt>
                <c:pt idx="140542">
                  <c:v>70271</c:v>
                </c:pt>
                <c:pt idx="140543">
                  <c:v>70271.5</c:v>
                </c:pt>
                <c:pt idx="140544">
                  <c:v>70272</c:v>
                </c:pt>
                <c:pt idx="140545">
                  <c:v>70272.5</c:v>
                </c:pt>
                <c:pt idx="140546">
                  <c:v>70273</c:v>
                </c:pt>
                <c:pt idx="140547">
                  <c:v>70273.5</c:v>
                </c:pt>
                <c:pt idx="140548">
                  <c:v>70274</c:v>
                </c:pt>
                <c:pt idx="140549">
                  <c:v>70274.5</c:v>
                </c:pt>
                <c:pt idx="140550">
                  <c:v>70275</c:v>
                </c:pt>
                <c:pt idx="140551">
                  <c:v>70275.5</c:v>
                </c:pt>
                <c:pt idx="140552">
                  <c:v>70276</c:v>
                </c:pt>
                <c:pt idx="140553">
                  <c:v>70276.5</c:v>
                </c:pt>
                <c:pt idx="140554">
                  <c:v>70277</c:v>
                </c:pt>
                <c:pt idx="140555">
                  <c:v>70277.5</c:v>
                </c:pt>
                <c:pt idx="140556">
                  <c:v>70278</c:v>
                </c:pt>
                <c:pt idx="140557">
                  <c:v>70278.5</c:v>
                </c:pt>
                <c:pt idx="140558">
                  <c:v>70279</c:v>
                </c:pt>
                <c:pt idx="140559">
                  <c:v>70279.5</c:v>
                </c:pt>
                <c:pt idx="140560">
                  <c:v>70280</c:v>
                </c:pt>
                <c:pt idx="140561">
                  <c:v>70280.5</c:v>
                </c:pt>
                <c:pt idx="140562">
                  <c:v>70281</c:v>
                </c:pt>
                <c:pt idx="140563">
                  <c:v>70281.5</c:v>
                </c:pt>
                <c:pt idx="140564">
                  <c:v>70282</c:v>
                </c:pt>
                <c:pt idx="140565">
                  <c:v>70282.5</c:v>
                </c:pt>
                <c:pt idx="140566">
                  <c:v>70283</c:v>
                </c:pt>
                <c:pt idx="140567">
                  <c:v>70283.5</c:v>
                </c:pt>
                <c:pt idx="140568">
                  <c:v>70284</c:v>
                </c:pt>
                <c:pt idx="140569">
                  <c:v>70284.5</c:v>
                </c:pt>
                <c:pt idx="140570">
                  <c:v>70285</c:v>
                </c:pt>
                <c:pt idx="140571">
                  <c:v>70285.5</c:v>
                </c:pt>
                <c:pt idx="140572">
                  <c:v>70286</c:v>
                </c:pt>
                <c:pt idx="140573">
                  <c:v>70286.5</c:v>
                </c:pt>
                <c:pt idx="140574">
                  <c:v>70287</c:v>
                </c:pt>
                <c:pt idx="140575">
                  <c:v>70287.5</c:v>
                </c:pt>
                <c:pt idx="140576">
                  <c:v>70288</c:v>
                </c:pt>
                <c:pt idx="140577">
                  <c:v>70288.5</c:v>
                </c:pt>
                <c:pt idx="140578">
                  <c:v>70289</c:v>
                </c:pt>
                <c:pt idx="140579">
                  <c:v>70289.5</c:v>
                </c:pt>
                <c:pt idx="140580">
                  <c:v>70290</c:v>
                </c:pt>
                <c:pt idx="140581">
                  <c:v>70290.5</c:v>
                </c:pt>
                <c:pt idx="140582">
                  <c:v>70291</c:v>
                </c:pt>
                <c:pt idx="140583">
                  <c:v>70291.5</c:v>
                </c:pt>
                <c:pt idx="140584">
                  <c:v>70292</c:v>
                </c:pt>
                <c:pt idx="140585">
                  <c:v>70292.5</c:v>
                </c:pt>
                <c:pt idx="140586">
                  <c:v>70293</c:v>
                </c:pt>
                <c:pt idx="140587">
                  <c:v>70293.5</c:v>
                </c:pt>
                <c:pt idx="140588">
                  <c:v>70294</c:v>
                </c:pt>
                <c:pt idx="140589">
                  <c:v>70294.5</c:v>
                </c:pt>
                <c:pt idx="140590">
                  <c:v>70295</c:v>
                </c:pt>
                <c:pt idx="140591">
                  <c:v>70295.5</c:v>
                </c:pt>
                <c:pt idx="140592">
                  <c:v>70296</c:v>
                </c:pt>
                <c:pt idx="140593">
                  <c:v>70296.5</c:v>
                </c:pt>
                <c:pt idx="140594">
                  <c:v>70297</c:v>
                </c:pt>
                <c:pt idx="140595">
                  <c:v>70297.5</c:v>
                </c:pt>
                <c:pt idx="140596">
                  <c:v>70298</c:v>
                </c:pt>
                <c:pt idx="140597">
                  <c:v>70298.5</c:v>
                </c:pt>
                <c:pt idx="140598">
                  <c:v>70299</c:v>
                </c:pt>
                <c:pt idx="140599">
                  <c:v>70299.5</c:v>
                </c:pt>
                <c:pt idx="140600">
                  <c:v>70300</c:v>
                </c:pt>
                <c:pt idx="140601">
                  <c:v>70300.5</c:v>
                </c:pt>
                <c:pt idx="140602">
                  <c:v>70301</c:v>
                </c:pt>
                <c:pt idx="140603">
                  <c:v>70301.5</c:v>
                </c:pt>
                <c:pt idx="140604">
                  <c:v>70302</c:v>
                </c:pt>
                <c:pt idx="140605">
                  <c:v>70302.5</c:v>
                </c:pt>
                <c:pt idx="140606">
                  <c:v>70303</c:v>
                </c:pt>
                <c:pt idx="140607">
                  <c:v>70303.5</c:v>
                </c:pt>
                <c:pt idx="140608">
                  <c:v>70304</c:v>
                </c:pt>
                <c:pt idx="140609">
                  <c:v>70304.5</c:v>
                </c:pt>
                <c:pt idx="140610">
                  <c:v>70305</c:v>
                </c:pt>
                <c:pt idx="140611">
                  <c:v>70305.5</c:v>
                </c:pt>
                <c:pt idx="140612">
                  <c:v>70306</c:v>
                </c:pt>
                <c:pt idx="140613">
                  <c:v>70306.5</c:v>
                </c:pt>
                <c:pt idx="140614">
                  <c:v>70307</c:v>
                </c:pt>
                <c:pt idx="140615">
                  <c:v>70307.5</c:v>
                </c:pt>
                <c:pt idx="140616">
                  <c:v>70308</c:v>
                </c:pt>
                <c:pt idx="140617">
                  <c:v>70308.5</c:v>
                </c:pt>
                <c:pt idx="140618">
                  <c:v>70309</c:v>
                </c:pt>
                <c:pt idx="140619">
                  <c:v>70309.5</c:v>
                </c:pt>
                <c:pt idx="140620">
                  <c:v>70310</c:v>
                </c:pt>
                <c:pt idx="140621">
                  <c:v>70310.5</c:v>
                </c:pt>
                <c:pt idx="140622">
                  <c:v>70311</c:v>
                </c:pt>
                <c:pt idx="140623">
                  <c:v>70311.5</c:v>
                </c:pt>
                <c:pt idx="140624">
                  <c:v>70312</c:v>
                </c:pt>
                <c:pt idx="140625">
                  <c:v>70312.5</c:v>
                </c:pt>
                <c:pt idx="140626">
                  <c:v>70313</c:v>
                </c:pt>
                <c:pt idx="140627">
                  <c:v>70313.5</c:v>
                </c:pt>
                <c:pt idx="140628">
                  <c:v>70314</c:v>
                </c:pt>
                <c:pt idx="140629">
                  <c:v>70314.5</c:v>
                </c:pt>
                <c:pt idx="140630">
                  <c:v>70315</c:v>
                </c:pt>
                <c:pt idx="140631">
                  <c:v>70315.5</c:v>
                </c:pt>
                <c:pt idx="140632">
                  <c:v>70316</c:v>
                </c:pt>
                <c:pt idx="140633">
                  <c:v>70316.5</c:v>
                </c:pt>
                <c:pt idx="140634">
                  <c:v>70317</c:v>
                </c:pt>
                <c:pt idx="140635">
                  <c:v>70317.5</c:v>
                </c:pt>
                <c:pt idx="140636">
                  <c:v>70318</c:v>
                </c:pt>
                <c:pt idx="140637">
                  <c:v>70318.5</c:v>
                </c:pt>
                <c:pt idx="140638">
                  <c:v>70319</c:v>
                </c:pt>
                <c:pt idx="140639">
                  <c:v>70319.5</c:v>
                </c:pt>
                <c:pt idx="140640">
                  <c:v>70320</c:v>
                </c:pt>
                <c:pt idx="140641">
                  <c:v>70320.5</c:v>
                </c:pt>
                <c:pt idx="140642">
                  <c:v>70321</c:v>
                </c:pt>
                <c:pt idx="140643">
                  <c:v>70321.5</c:v>
                </c:pt>
                <c:pt idx="140644">
                  <c:v>70322</c:v>
                </c:pt>
                <c:pt idx="140645">
                  <c:v>70322.5</c:v>
                </c:pt>
                <c:pt idx="140646">
                  <c:v>70323</c:v>
                </c:pt>
                <c:pt idx="140647">
                  <c:v>70323.5</c:v>
                </c:pt>
                <c:pt idx="140648">
                  <c:v>70324</c:v>
                </c:pt>
                <c:pt idx="140649">
                  <c:v>70324.5</c:v>
                </c:pt>
                <c:pt idx="140650">
                  <c:v>70325</c:v>
                </c:pt>
                <c:pt idx="140651">
                  <c:v>70325.5</c:v>
                </c:pt>
                <c:pt idx="140652">
                  <c:v>70326</c:v>
                </c:pt>
                <c:pt idx="140653">
                  <c:v>70326.5</c:v>
                </c:pt>
                <c:pt idx="140654">
                  <c:v>70327</c:v>
                </c:pt>
                <c:pt idx="140655">
                  <c:v>70327.5</c:v>
                </c:pt>
                <c:pt idx="140656">
                  <c:v>70328</c:v>
                </c:pt>
                <c:pt idx="140657">
                  <c:v>70328.5</c:v>
                </c:pt>
                <c:pt idx="140658">
                  <c:v>70329</c:v>
                </c:pt>
                <c:pt idx="140659">
                  <c:v>70329.5</c:v>
                </c:pt>
                <c:pt idx="140660">
                  <c:v>70330</c:v>
                </c:pt>
                <c:pt idx="140661">
                  <c:v>70330.5</c:v>
                </c:pt>
                <c:pt idx="140662">
                  <c:v>70331</c:v>
                </c:pt>
                <c:pt idx="140663">
                  <c:v>70331.5</c:v>
                </c:pt>
                <c:pt idx="140664">
                  <c:v>70332</c:v>
                </c:pt>
                <c:pt idx="140665">
                  <c:v>70332.5</c:v>
                </c:pt>
                <c:pt idx="140666">
                  <c:v>70333</c:v>
                </c:pt>
                <c:pt idx="140667">
                  <c:v>70333.5</c:v>
                </c:pt>
                <c:pt idx="140668">
                  <c:v>70334</c:v>
                </c:pt>
                <c:pt idx="140669">
                  <c:v>70334.5</c:v>
                </c:pt>
                <c:pt idx="140670">
                  <c:v>70335</c:v>
                </c:pt>
                <c:pt idx="140671">
                  <c:v>70335.5</c:v>
                </c:pt>
                <c:pt idx="140672">
                  <c:v>70336</c:v>
                </c:pt>
                <c:pt idx="140673">
                  <c:v>70336.5</c:v>
                </c:pt>
                <c:pt idx="140674">
                  <c:v>70337</c:v>
                </c:pt>
                <c:pt idx="140675">
                  <c:v>70337.5</c:v>
                </c:pt>
                <c:pt idx="140676">
                  <c:v>70338</c:v>
                </c:pt>
                <c:pt idx="140677">
                  <c:v>70338.5</c:v>
                </c:pt>
                <c:pt idx="140678">
                  <c:v>70339</c:v>
                </c:pt>
                <c:pt idx="140679">
                  <c:v>70339.5</c:v>
                </c:pt>
                <c:pt idx="140680">
                  <c:v>70340</c:v>
                </c:pt>
                <c:pt idx="140681">
                  <c:v>70340.5</c:v>
                </c:pt>
                <c:pt idx="140682">
                  <c:v>70341</c:v>
                </c:pt>
                <c:pt idx="140683">
                  <c:v>70341.5</c:v>
                </c:pt>
                <c:pt idx="140684">
                  <c:v>70342</c:v>
                </c:pt>
                <c:pt idx="140685">
                  <c:v>70342.5</c:v>
                </c:pt>
                <c:pt idx="140686">
                  <c:v>70343</c:v>
                </c:pt>
                <c:pt idx="140687">
                  <c:v>70343.5</c:v>
                </c:pt>
                <c:pt idx="140688">
                  <c:v>70344</c:v>
                </c:pt>
                <c:pt idx="140689">
                  <c:v>70344.5</c:v>
                </c:pt>
                <c:pt idx="140690">
                  <c:v>70345</c:v>
                </c:pt>
                <c:pt idx="140691">
                  <c:v>70345.5</c:v>
                </c:pt>
                <c:pt idx="140692">
                  <c:v>70346</c:v>
                </c:pt>
                <c:pt idx="140693">
                  <c:v>70346.5</c:v>
                </c:pt>
                <c:pt idx="140694">
                  <c:v>70347</c:v>
                </c:pt>
                <c:pt idx="140695">
                  <c:v>70347.5</c:v>
                </c:pt>
                <c:pt idx="140696">
                  <c:v>70348</c:v>
                </c:pt>
                <c:pt idx="140697">
                  <c:v>70348.5</c:v>
                </c:pt>
                <c:pt idx="140698">
                  <c:v>70349</c:v>
                </c:pt>
                <c:pt idx="140699">
                  <c:v>70349.5</c:v>
                </c:pt>
                <c:pt idx="140700">
                  <c:v>70350</c:v>
                </c:pt>
                <c:pt idx="140701">
                  <c:v>70350.5</c:v>
                </c:pt>
                <c:pt idx="140702">
                  <c:v>70351</c:v>
                </c:pt>
                <c:pt idx="140703">
                  <c:v>70351.5</c:v>
                </c:pt>
                <c:pt idx="140704">
                  <c:v>70352</c:v>
                </c:pt>
                <c:pt idx="140705">
                  <c:v>70352.5</c:v>
                </c:pt>
                <c:pt idx="140706">
                  <c:v>70353</c:v>
                </c:pt>
                <c:pt idx="140707">
                  <c:v>70353.5</c:v>
                </c:pt>
                <c:pt idx="140708">
                  <c:v>70354</c:v>
                </c:pt>
                <c:pt idx="140709">
                  <c:v>70354.5</c:v>
                </c:pt>
                <c:pt idx="140710">
                  <c:v>70355</c:v>
                </c:pt>
                <c:pt idx="140711">
                  <c:v>70355.5</c:v>
                </c:pt>
                <c:pt idx="140712">
                  <c:v>70356</c:v>
                </c:pt>
                <c:pt idx="140713">
                  <c:v>70356.5</c:v>
                </c:pt>
                <c:pt idx="140714">
                  <c:v>70357</c:v>
                </c:pt>
                <c:pt idx="140715">
                  <c:v>70357.5</c:v>
                </c:pt>
                <c:pt idx="140716">
                  <c:v>70358</c:v>
                </c:pt>
                <c:pt idx="140717">
                  <c:v>70358.5</c:v>
                </c:pt>
                <c:pt idx="140718">
                  <c:v>70359</c:v>
                </c:pt>
                <c:pt idx="140719">
                  <c:v>70359.5</c:v>
                </c:pt>
                <c:pt idx="140720">
                  <c:v>70360</c:v>
                </c:pt>
                <c:pt idx="140721">
                  <c:v>70360.5</c:v>
                </c:pt>
                <c:pt idx="140722">
                  <c:v>70361</c:v>
                </c:pt>
                <c:pt idx="140723">
                  <c:v>70361.5</c:v>
                </c:pt>
                <c:pt idx="140724">
                  <c:v>70362</c:v>
                </c:pt>
                <c:pt idx="140725">
                  <c:v>70362.5</c:v>
                </c:pt>
                <c:pt idx="140726">
                  <c:v>70363</c:v>
                </c:pt>
                <c:pt idx="140727">
                  <c:v>70363.5</c:v>
                </c:pt>
                <c:pt idx="140728">
                  <c:v>70364</c:v>
                </c:pt>
                <c:pt idx="140729">
                  <c:v>70364.5</c:v>
                </c:pt>
                <c:pt idx="140730">
                  <c:v>70365</c:v>
                </c:pt>
                <c:pt idx="140731">
                  <c:v>70365.5</c:v>
                </c:pt>
                <c:pt idx="140732">
                  <c:v>70366</c:v>
                </c:pt>
                <c:pt idx="140733">
                  <c:v>70366.5</c:v>
                </c:pt>
                <c:pt idx="140734">
                  <c:v>70367</c:v>
                </c:pt>
                <c:pt idx="140735">
                  <c:v>70367.5</c:v>
                </c:pt>
                <c:pt idx="140736">
                  <c:v>70368</c:v>
                </c:pt>
                <c:pt idx="140737">
                  <c:v>70368.5</c:v>
                </c:pt>
                <c:pt idx="140738">
                  <c:v>70369</c:v>
                </c:pt>
                <c:pt idx="140739">
                  <c:v>70369.5</c:v>
                </c:pt>
                <c:pt idx="140740">
                  <c:v>70370</c:v>
                </c:pt>
                <c:pt idx="140741">
                  <c:v>70370.5</c:v>
                </c:pt>
                <c:pt idx="140742">
                  <c:v>70371</c:v>
                </c:pt>
                <c:pt idx="140743">
                  <c:v>70371.5</c:v>
                </c:pt>
                <c:pt idx="140744">
                  <c:v>70372</c:v>
                </c:pt>
                <c:pt idx="140745">
                  <c:v>70372.5</c:v>
                </c:pt>
                <c:pt idx="140746">
                  <c:v>70373</c:v>
                </c:pt>
                <c:pt idx="140747">
                  <c:v>70373.5</c:v>
                </c:pt>
                <c:pt idx="140748">
                  <c:v>70374</c:v>
                </c:pt>
                <c:pt idx="140749">
                  <c:v>70374.5</c:v>
                </c:pt>
                <c:pt idx="140750">
                  <c:v>70375</c:v>
                </c:pt>
                <c:pt idx="140751">
                  <c:v>70375.5</c:v>
                </c:pt>
                <c:pt idx="140752">
                  <c:v>70376</c:v>
                </c:pt>
                <c:pt idx="140753">
                  <c:v>70376.5</c:v>
                </c:pt>
                <c:pt idx="140754">
                  <c:v>70377</c:v>
                </c:pt>
                <c:pt idx="140755">
                  <c:v>70377.5</c:v>
                </c:pt>
                <c:pt idx="140756">
                  <c:v>70378</c:v>
                </c:pt>
                <c:pt idx="140757">
                  <c:v>70378.5</c:v>
                </c:pt>
                <c:pt idx="140758">
                  <c:v>70379</c:v>
                </c:pt>
                <c:pt idx="140759">
                  <c:v>70379.5</c:v>
                </c:pt>
                <c:pt idx="140760">
                  <c:v>70380</c:v>
                </c:pt>
                <c:pt idx="140761">
                  <c:v>70380.5</c:v>
                </c:pt>
                <c:pt idx="140762">
                  <c:v>70381</c:v>
                </c:pt>
                <c:pt idx="140763">
                  <c:v>70381.5</c:v>
                </c:pt>
                <c:pt idx="140764">
                  <c:v>70382</c:v>
                </c:pt>
                <c:pt idx="140765">
                  <c:v>70382.5</c:v>
                </c:pt>
                <c:pt idx="140766">
                  <c:v>70383</c:v>
                </c:pt>
                <c:pt idx="140767">
                  <c:v>70383.5</c:v>
                </c:pt>
                <c:pt idx="140768">
                  <c:v>70384</c:v>
                </c:pt>
                <c:pt idx="140769">
                  <c:v>70384.5</c:v>
                </c:pt>
                <c:pt idx="140770">
                  <c:v>70385</c:v>
                </c:pt>
                <c:pt idx="140771">
                  <c:v>70385.5</c:v>
                </c:pt>
                <c:pt idx="140772">
                  <c:v>70386</c:v>
                </c:pt>
                <c:pt idx="140773">
                  <c:v>70386.5</c:v>
                </c:pt>
                <c:pt idx="140774">
                  <c:v>70387</c:v>
                </c:pt>
                <c:pt idx="140775">
                  <c:v>70387.5</c:v>
                </c:pt>
                <c:pt idx="140776">
                  <c:v>70388</c:v>
                </c:pt>
                <c:pt idx="140777">
                  <c:v>70388.5</c:v>
                </c:pt>
                <c:pt idx="140778">
                  <c:v>70389</c:v>
                </c:pt>
                <c:pt idx="140779">
                  <c:v>70389.5</c:v>
                </c:pt>
                <c:pt idx="140780">
                  <c:v>70390</c:v>
                </c:pt>
                <c:pt idx="140781">
                  <c:v>70390.5</c:v>
                </c:pt>
                <c:pt idx="140782">
                  <c:v>70391</c:v>
                </c:pt>
                <c:pt idx="140783">
                  <c:v>70391.5</c:v>
                </c:pt>
                <c:pt idx="140784">
                  <c:v>70392</c:v>
                </c:pt>
                <c:pt idx="140785">
                  <c:v>70392.5</c:v>
                </c:pt>
                <c:pt idx="140786">
                  <c:v>70393</c:v>
                </c:pt>
                <c:pt idx="140787">
                  <c:v>70393.5</c:v>
                </c:pt>
                <c:pt idx="140788">
                  <c:v>70394</c:v>
                </c:pt>
                <c:pt idx="140789">
                  <c:v>70394.5</c:v>
                </c:pt>
                <c:pt idx="140790">
                  <c:v>70395</c:v>
                </c:pt>
                <c:pt idx="140791">
                  <c:v>70395.5</c:v>
                </c:pt>
                <c:pt idx="140792">
                  <c:v>70396</c:v>
                </c:pt>
                <c:pt idx="140793">
                  <c:v>70396.5</c:v>
                </c:pt>
                <c:pt idx="140794">
                  <c:v>70397</c:v>
                </c:pt>
                <c:pt idx="140795">
                  <c:v>70397.5</c:v>
                </c:pt>
                <c:pt idx="140796">
                  <c:v>70398</c:v>
                </c:pt>
                <c:pt idx="140797">
                  <c:v>70398.5</c:v>
                </c:pt>
                <c:pt idx="140798">
                  <c:v>70399</c:v>
                </c:pt>
                <c:pt idx="140799">
                  <c:v>70399.5</c:v>
                </c:pt>
                <c:pt idx="140800">
                  <c:v>70400</c:v>
                </c:pt>
                <c:pt idx="140801">
                  <c:v>70400.5</c:v>
                </c:pt>
                <c:pt idx="140802">
                  <c:v>70401</c:v>
                </c:pt>
                <c:pt idx="140803">
                  <c:v>70401.5</c:v>
                </c:pt>
                <c:pt idx="140804">
                  <c:v>70402</c:v>
                </c:pt>
                <c:pt idx="140805">
                  <c:v>70402.5</c:v>
                </c:pt>
                <c:pt idx="140806">
                  <c:v>70403</c:v>
                </c:pt>
                <c:pt idx="140807">
                  <c:v>70403.5</c:v>
                </c:pt>
                <c:pt idx="140808">
                  <c:v>70404</c:v>
                </c:pt>
                <c:pt idx="140809">
                  <c:v>70404.5</c:v>
                </c:pt>
                <c:pt idx="140810">
                  <c:v>70405</c:v>
                </c:pt>
                <c:pt idx="140811">
                  <c:v>70405.5</c:v>
                </c:pt>
                <c:pt idx="140812">
                  <c:v>70406</c:v>
                </c:pt>
                <c:pt idx="140813">
                  <c:v>70406.5</c:v>
                </c:pt>
                <c:pt idx="140814">
                  <c:v>70407</c:v>
                </c:pt>
                <c:pt idx="140815">
                  <c:v>70407.5</c:v>
                </c:pt>
                <c:pt idx="140816">
                  <c:v>70408</c:v>
                </c:pt>
                <c:pt idx="140817">
                  <c:v>70408.5</c:v>
                </c:pt>
                <c:pt idx="140818">
                  <c:v>70409</c:v>
                </c:pt>
                <c:pt idx="140819">
                  <c:v>70409.5</c:v>
                </c:pt>
                <c:pt idx="140820">
                  <c:v>70410</c:v>
                </c:pt>
                <c:pt idx="140821">
                  <c:v>70410.5</c:v>
                </c:pt>
                <c:pt idx="140822">
                  <c:v>70411</c:v>
                </c:pt>
                <c:pt idx="140823">
                  <c:v>70411.5</c:v>
                </c:pt>
                <c:pt idx="140824">
                  <c:v>70412</c:v>
                </c:pt>
                <c:pt idx="140825">
                  <c:v>70412.5</c:v>
                </c:pt>
                <c:pt idx="140826">
                  <c:v>70413</c:v>
                </c:pt>
                <c:pt idx="140827">
                  <c:v>70413.5</c:v>
                </c:pt>
                <c:pt idx="140828">
                  <c:v>70414</c:v>
                </c:pt>
                <c:pt idx="140829">
                  <c:v>70414.5</c:v>
                </c:pt>
                <c:pt idx="140830">
                  <c:v>70415</c:v>
                </c:pt>
                <c:pt idx="140831">
                  <c:v>70415.5</c:v>
                </c:pt>
                <c:pt idx="140832">
                  <c:v>70416</c:v>
                </c:pt>
                <c:pt idx="140833">
                  <c:v>70416.5</c:v>
                </c:pt>
                <c:pt idx="140834">
                  <c:v>70417</c:v>
                </c:pt>
                <c:pt idx="140835">
                  <c:v>70417.5</c:v>
                </c:pt>
                <c:pt idx="140836">
                  <c:v>70418</c:v>
                </c:pt>
                <c:pt idx="140837">
                  <c:v>70418.5</c:v>
                </c:pt>
                <c:pt idx="140838">
                  <c:v>70419</c:v>
                </c:pt>
                <c:pt idx="140839">
                  <c:v>70419.5</c:v>
                </c:pt>
                <c:pt idx="140840">
                  <c:v>70420</c:v>
                </c:pt>
                <c:pt idx="140841">
                  <c:v>70420.5</c:v>
                </c:pt>
                <c:pt idx="140842">
                  <c:v>70421</c:v>
                </c:pt>
                <c:pt idx="140843">
                  <c:v>70421.5</c:v>
                </c:pt>
                <c:pt idx="140844">
                  <c:v>70422</c:v>
                </c:pt>
                <c:pt idx="140845">
                  <c:v>70422.5</c:v>
                </c:pt>
                <c:pt idx="140846">
                  <c:v>70423</c:v>
                </c:pt>
                <c:pt idx="140847">
                  <c:v>70423.5</c:v>
                </c:pt>
                <c:pt idx="140848">
                  <c:v>70424</c:v>
                </c:pt>
                <c:pt idx="140849">
                  <c:v>70424.5</c:v>
                </c:pt>
                <c:pt idx="140850">
                  <c:v>70425</c:v>
                </c:pt>
                <c:pt idx="140851">
                  <c:v>70425.5</c:v>
                </c:pt>
                <c:pt idx="140852">
                  <c:v>70426</c:v>
                </c:pt>
                <c:pt idx="140853">
                  <c:v>70426.5</c:v>
                </c:pt>
                <c:pt idx="140854">
                  <c:v>70427</c:v>
                </c:pt>
                <c:pt idx="140855">
                  <c:v>70427.5</c:v>
                </c:pt>
                <c:pt idx="140856">
                  <c:v>70428</c:v>
                </c:pt>
                <c:pt idx="140857">
                  <c:v>70428.5</c:v>
                </c:pt>
                <c:pt idx="140858">
                  <c:v>70429</c:v>
                </c:pt>
                <c:pt idx="140859">
                  <c:v>70429.5</c:v>
                </c:pt>
                <c:pt idx="140860">
                  <c:v>70430</c:v>
                </c:pt>
                <c:pt idx="140861">
                  <c:v>70430.5</c:v>
                </c:pt>
                <c:pt idx="140862">
                  <c:v>70431</c:v>
                </c:pt>
                <c:pt idx="140863">
                  <c:v>70431.5</c:v>
                </c:pt>
                <c:pt idx="140864">
                  <c:v>70432</c:v>
                </c:pt>
                <c:pt idx="140865">
                  <c:v>70432.5</c:v>
                </c:pt>
                <c:pt idx="140866">
                  <c:v>70433</c:v>
                </c:pt>
                <c:pt idx="140867">
                  <c:v>70433.5</c:v>
                </c:pt>
                <c:pt idx="140868">
                  <c:v>70434</c:v>
                </c:pt>
                <c:pt idx="140869">
                  <c:v>70434.5</c:v>
                </c:pt>
                <c:pt idx="140870">
                  <c:v>70435</c:v>
                </c:pt>
                <c:pt idx="140871">
                  <c:v>70435.5</c:v>
                </c:pt>
                <c:pt idx="140872">
                  <c:v>70436</c:v>
                </c:pt>
                <c:pt idx="140873">
                  <c:v>70436.5</c:v>
                </c:pt>
                <c:pt idx="140874">
                  <c:v>70437</c:v>
                </c:pt>
                <c:pt idx="140875">
                  <c:v>70437.5</c:v>
                </c:pt>
                <c:pt idx="140876">
                  <c:v>70438</c:v>
                </c:pt>
                <c:pt idx="140877">
                  <c:v>70438.5</c:v>
                </c:pt>
                <c:pt idx="140878">
                  <c:v>70439</c:v>
                </c:pt>
                <c:pt idx="140879">
                  <c:v>70439.5</c:v>
                </c:pt>
                <c:pt idx="140880">
                  <c:v>70440</c:v>
                </c:pt>
                <c:pt idx="140881">
                  <c:v>70440.5</c:v>
                </c:pt>
                <c:pt idx="140882">
                  <c:v>70441</c:v>
                </c:pt>
                <c:pt idx="140883">
                  <c:v>70441.5</c:v>
                </c:pt>
                <c:pt idx="140884">
                  <c:v>70442</c:v>
                </c:pt>
                <c:pt idx="140885">
                  <c:v>70442.5</c:v>
                </c:pt>
                <c:pt idx="140886">
                  <c:v>70443</c:v>
                </c:pt>
                <c:pt idx="140887">
                  <c:v>70443.5</c:v>
                </c:pt>
                <c:pt idx="140888">
                  <c:v>70444</c:v>
                </c:pt>
                <c:pt idx="140889">
                  <c:v>70444.5</c:v>
                </c:pt>
                <c:pt idx="140890">
                  <c:v>70445</c:v>
                </c:pt>
                <c:pt idx="140891">
                  <c:v>70445.5</c:v>
                </c:pt>
                <c:pt idx="140892">
                  <c:v>70446</c:v>
                </c:pt>
                <c:pt idx="140893">
                  <c:v>70446.5</c:v>
                </c:pt>
                <c:pt idx="140894">
                  <c:v>70447</c:v>
                </c:pt>
                <c:pt idx="140895">
                  <c:v>70447.5</c:v>
                </c:pt>
                <c:pt idx="140896">
                  <c:v>70448</c:v>
                </c:pt>
                <c:pt idx="140897">
                  <c:v>70448.5</c:v>
                </c:pt>
                <c:pt idx="140898">
                  <c:v>70449</c:v>
                </c:pt>
                <c:pt idx="140899">
                  <c:v>70449.5</c:v>
                </c:pt>
                <c:pt idx="140900">
                  <c:v>70450</c:v>
                </c:pt>
                <c:pt idx="140901">
                  <c:v>70450.5</c:v>
                </c:pt>
                <c:pt idx="140902">
                  <c:v>70451</c:v>
                </c:pt>
                <c:pt idx="140903">
                  <c:v>70451.5</c:v>
                </c:pt>
                <c:pt idx="140904">
                  <c:v>70452</c:v>
                </c:pt>
                <c:pt idx="140905">
                  <c:v>70452.5</c:v>
                </c:pt>
                <c:pt idx="140906">
                  <c:v>70453</c:v>
                </c:pt>
                <c:pt idx="140907">
                  <c:v>70453.5</c:v>
                </c:pt>
                <c:pt idx="140908">
                  <c:v>70454</c:v>
                </c:pt>
                <c:pt idx="140909">
                  <c:v>70454.5</c:v>
                </c:pt>
                <c:pt idx="140910">
                  <c:v>70455</c:v>
                </c:pt>
                <c:pt idx="140911">
                  <c:v>70455.5</c:v>
                </c:pt>
                <c:pt idx="140912">
                  <c:v>70456</c:v>
                </c:pt>
                <c:pt idx="140913">
                  <c:v>70456.5</c:v>
                </c:pt>
                <c:pt idx="140914">
                  <c:v>70457</c:v>
                </c:pt>
                <c:pt idx="140915">
                  <c:v>70457.5</c:v>
                </c:pt>
                <c:pt idx="140916">
                  <c:v>70458</c:v>
                </c:pt>
                <c:pt idx="140917">
                  <c:v>70458.5</c:v>
                </c:pt>
                <c:pt idx="140918">
                  <c:v>70459</c:v>
                </c:pt>
                <c:pt idx="140919">
                  <c:v>70459.5</c:v>
                </c:pt>
                <c:pt idx="140920">
                  <c:v>70460</c:v>
                </c:pt>
                <c:pt idx="140921">
                  <c:v>70460.5</c:v>
                </c:pt>
                <c:pt idx="140922">
                  <c:v>70461</c:v>
                </c:pt>
                <c:pt idx="140923">
                  <c:v>70461.5</c:v>
                </c:pt>
                <c:pt idx="140924">
                  <c:v>70462</c:v>
                </c:pt>
                <c:pt idx="140925">
                  <c:v>70462.5</c:v>
                </c:pt>
                <c:pt idx="140926">
                  <c:v>70463</c:v>
                </c:pt>
                <c:pt idx="140927">
                  <c:v>70463.5</c:v>
                </c:pt>
                <c:pt idx="140928">
                  <c:v>70464</c:v>
                </c:pt>
                <c:pt idx="140929">
                  <c:v>70464.5</c:v>
                </c:pt>
                <c:pt idx="140930">
                  <c:v>70465</c:v>
                </c:pt>
                <c:pt idx="140931">
                  <c:v>70465.5</c:v>
                </c:pt>
                <c:pt idx="140932">
                  <c:v>70466</c:v>
                </c:pt>
                <c:pt idx="140933">
                  <c:v>70466.5</c:v>
                </c:pt>
                <c:pt idx="140934">
                  <c:v>70467</c:v>
                </c:pt>
                <c:pt idx="140935">
                  <c:v>70467.5</c:v>
                </c:pt>
                <c:pt idx="140936">
                  <c:v>70468</c:v>
                </c:pt>
                <c:pt idx="140937">
                  <c:v>70468.5</c:v>
                </c:pt>
                <c:pt idx="140938">
                  <c:v>70469</c:v>
                </c:pt>
                <c:pt idx="140939">
                  <c:v>70469.5</c:v>
                </c:pt>
                <c:pt idx="140940">
                  <c:v>70470</c:v>
                </c:pt>
                <c:pt idx="140941">
                  <c:v>70470.5</c:v>
                </c:pt>
                <c:pt idx="140942">
                  <c:v>70471</c:v>
                </c:pt>
                <c:pt idx="140943">
                  <c:v>70471.5</c:v>
                </c:pt>
                <c:pt idx="140944">
                  <c:v>70472</c:v>
                </c:pt>
                <c:pt idx="140945">
                  <c:v>70472.5</c:v>
                </c:pt>
                <c:pt idx="140946">
                  <c:v>70473</c:v>
                </c:pt>
                <c:pt idx="140947">
                  <c:v>70473.5</c:v>
                </c:pt>
                <c:pt idx="140948">
                  <c:v>70474</c:v>
                </c:pt>
                <c:pt idx="140949">
                  <c:v>70474.5</c:v>
                </c:pt>
                <c:pt idx="140950">
                  <c:v>70475</c:v>
                </c:pt>
                <c:pt idx="140951">
                  <c:v>70475.5</c:v>
                </c:pt>
                <c:pt idx="140952">
                  <c:v>70476</c:v>
                </c:pt>
                <c:pt idx="140953">
                  <c:v>70476.5</c:v>
                </c:pt>
                <c:pt idx="140954">
                  <c:v>70477</c:v>
                </c:pt>
                <c:pt idx="140955">
                  <c:v>70477.5</c:v>
                </c:pt>
                <c:pt idx="140956">
                  <c:v>70478</c:v>
                </c:pt>
                <c:pt idx="140957">
                  <c:v>70478.5</c:v>
                </c:pt>
                <c:pt idx="140958">
                  <c:v>70479</c:v>
                </c:pt>
                <c:pt idx="140959">
                  <c:v>70479.5</c:v>
                </c:pt>
                <c:pt idx="140960">
                  <c:v>70480</c:v>
                </c:pt>
                <c:pt idx="140961">
                  <c:v>70480.5</c:v>
                </c:pt>
                <c:pt idx="140962">
                  <c:v>70481</c:v>
                </c:pt>
                <c:pt idx="140963">
                  <c:v>70481.5</c:v>
                </c:pt>
                <c:pt idx="140964">
                  <c:v>70482</c:v>
                </c:pt>
                <c:pt idx="140965">
                  <c:v>70482.5</c:v>
                </c:pt>
                <c:pt idx="140966">
                  <c:v>70483</c:v>
                </c:pt>
                <c:pt idx="140967">
                  <c:v>70483.5</c:v>
                </c:pt>
                <c:pt idx="140968">
                  <c:v>70484</c:v>
                </c:pt>
                <c:pt idx="140969">
                  <c:v>70484.5</c:v>
                </c:pt>
                <c:pt idx="140970">
                  <c:v>70485</c:v>
                </c:pt>
                <c:pt idx="140971">
                  <c:v>70485.5</c:v>
                </c:pt>
                <c:pt idx="140972">
                  <c:v>70486</c:v>
                </c:pt>
                <c:pt idx="140973">
                  <c:v>70486.5</c:v>
                </c:pt>
                <c:pt idx="140974">
                  <c:v>70487</c:v>
                </c:pt>
                <c:pt idx="140975">
                  <c:v>70487.5</c:v>
                </c:pt>
                <c:pt idx="140976">
                  <c:v>70488</c:v>
                </c:pt>
                <c:pt idx="140977">
                  <c:v>70488.5</c:v>
                </c:pt>
                <c:pt idx="140978">
                  <c:v>70489</c:v>
                </c:pt>
                <c:pt idx="140979">
                  <c:v>70489.5</c:v>
                </c:pt>
                <c:pt idx="140980">
                  <c:v>70490</c:v>
                </c:pt>
                <c:pt idx="140981">
                  <c:v>70490.5</c:v>
                </c:pt>
                <c:pt idx="140982">
                  <c:v>70491</c:v>
                </c:pt>
                <c:pt idx="140983">
                  <c:v>70491.5</c:v>
                </c:pt>
                <c:pt idx="140984">
                  <c:v>70492</c:v>
                </c:pt>
                <c:pt idx="140985">
                  <c:v>70492.5</c:v>
                </c:pt>
                <c:pt idx="140986">
                  <c:v>70493</c:v>
                </c:pt>
                <c:pt idx="140987">
                  <c:v>70493.5</c:v>
                </c:pt>
                <c:pt idx="140988">
                  <c:v>70494</c:v>
                </c:pt>
                <c:pt idx="140989">
                  <c:v>70494.5</c:v>
                </c:pt>
                <c:pt idx="140990">
                  <c:v>70495</c:v>
                </c:pt>
                <c:pt idx="140991">
                  <c:v>70495.5</c:v>
                </c:pt>
                <c:pt idx="140992">
                  <c:v>70496</c:v>
                </c:pt>
                <c:pt idx="140993">
                  <c:v>70496.5</c:v>
                </c:pt>
                <c:pt idx="140994">
                  <c:v>70497</c:v>
                </c:pt>
                <c:pt idx="140995">
                  <c:v>70497.5</c:v>
                </c:pt>
                <c:pt idx="140996">
                  <c:v>70498</c:v>
                </c:pt>
                <c:pt idx="140997">
                  <c:v>70498.5</c:v>
                </c:pt>
                <c:pt idx="140998">
                  <c:v>70499</c:v>
                </c:pt>
                <c:pt idx="140999">
                  <c:v>70499.5</c:v>
                </c:pt>
                <c:pt idx="141000">
                  <c:v>70500</c:v>
                </c:pt>
                <c:pt idx="141001">
                  <c:v>70500.5</c:v>
                </c:pt>
                <c:pt idx="141002">
                  <c:v>70501</c:v>
                </c:pt>
                <c:pt idx="141003">
                  <c:v>70501.5</c:v>
                </c:pt>
                <c:pt idx="141004">
                  <c:v>70502</c:v>
                </c:pt>
                <c:pt idx="141005">
                  <c:v>70502.5</c:v>
                </c:pt>
                <c:pt idx="141006">
                  <c:v>70503</c:v>
                </c:pt>
                <c:pt idx="141007">
                  <c:v>70503.5</c:v>
                </c:pt>
                <c:pt idx="141008">
                  <c:v>70504</c:v>
                </c:pt>
                <c:pt idx="141009">
                  <c:v>70504.5</c:v>
                </c:pt>
                <c:pt idx="141010">
                  <c:v>70505</c:v>
                </c:pt>
                <c:pt idx="141011">
                  <c:v>70505.5</c:v>
                </c:pt>
                <c:pt idx="141012">
                  <c:v>70506</c:v>
                </c:pt>
                <c:pt idx="141013">
                  <c:v>70506.5</c:v>
                </c:pt>
                <c:pt idx="141014">
                  <c:v>70507</c:v>
                </c:pt>
                <c:pt idx="141015">
                  <c:v>70507.5</c:v>
                </c:pt>
                <c:pt idx="141016">
                  <c:v>70508</c:v>
                </c:pt>
                <c:pt idx="141017">
                  <c:v>70508.5</c:v>
                </c:pt>
                <c:pt idx="141018">
                  <c:v>70509</c:v>
                </c:pt>
                <c:pt idx="141019">
                  <c:v>70509.5</c:v>
                </c:pt>
                <c:pt idx="141020">
                  <c:v>70510</c:v>
                </c:pt>
                <c:pt idx="141021">
                  <c:v>70510.5</c:v>
                </c:pt>
                <c:pt idx="141022">
                  <c:v>70511</c:v>
                </c:pt>
                <c:pt idx="141023">
                  <c:v>70511.5</c:v>
                </c:pt>
                <c:pt idx="141024">
                  <c:v>70512</c:v>
                </c:pt>
                <c:pt idx="141025">
                  <c:v>70512.5</c:v>
                </c:pt>
                <c:pt idx="141026">
                  <c:v>70513</c:v>
                </c:pt>
                <c:pt idx="141027">
                  <c:v>70513.5</c:v>
                </c:pt>
                <c:pt idx="141028">
                  <c:v>70514</c:v>
                </c:pt>
                <c:pt idx="141029">
                  <c:v>70514.5</c:v>
                </c:pt>
                <c:pt idx="141030">
                  <c:v>70515</c:v>
                </c:pt>
                <c:pt idx="141031">
                  <c:v>70515.5</c:v>
                </c:pt>
                <c:pt idx="141032">
                  <c:v>70516</c:v>
                </c:pt>
                <c:pt idx="141033">
                  <c:v>70516.5</c:v>
                </c:pt>
                <c:pt idx="141034">
                  <c:v>70517</c:v>
                </c:pt>
                <c:pt idx="141035">
                  <c:v>70517.5</c:v>
                </c:pt>
                <c:pt idx="141036">
                  <c:v>70518</c:v>
                </c:pt>
                <c:pt idx="141037">
                  <c:v>70518.5</c:v>
                </c:pt>
                <c:pt idx="141038">
                  <c:v>70519</c:v>
                </c:pt>
                <c:pt idx="141039">
                  <c:v>70519.5</c:v>
                </c:pt>
                <c:pt idx="141040">
                  <c:v>70520</c:v>
                </c:pt>
                <c:pt idx="141041">
                  <c:v>70520.5</c:v>
                </c:pt>
                <c:pt idx="141042">
                  <c:v>70521</c:v>
                </c:pt>
                <c:pt idx="141043">
                  <c:v>70521.5</c:v>
                </c:pt>
                <c:pt idx="141044">
                  <c:v>70522</c:v>
                </c:pt>
                <c:pt idx="141045">
                  <c:v>70522.5</c:v>
                </c:pt>
                <c:pt idx="141046">
                  <c:v>70523</c:v>
                </c:pt>
                <c:pt idx="141047">
                  <c:v>70523.5</c:v>
                </c:pt>
                <c:pt idx="141048">
                  <c:v>70524</c:v>
                </c:pt>
                <c:pt idx="141049">
                  <c:v>70524.5</c:v>
                </c:pt>
                <c:pt idx="141050">
                  <c:v>70525</c:v>
                </c:pt>
                <c:pt idx="141051">
                  <c:v>70525.5</c:v>
                </c:pt>
                <c:pt idx="141052">
                  <c:v>70526</c:v>
                </c:pt>
                <c:pt idx="141053">
                  <c:v>70526.5</c:v>
                </c:pt>
                <c:pt idx="141054">
                  <c:v>70527</c:v>
                </c:pt>
                <c:pt idx="141055">
                  <c:v>70527.5</c:v>
                </c:pt>
                <c:pt idx="141056">
                  <c:v>70528</c:v>
                </c:pt>
                <c:pt idx="141057">
                  <c:v>70528.5</c:v>
                </c:pt>
                <c:pt idx="141058">
                  <c:v>70529</c:v>
                </c:pt>
                <c:pt idx="141059">
                  <c:v>70529.5</c:v>
                </c:pt>
                <c:pt idx="141060">
                  <c:v>70530</c:v>
                </c:pt>
                <c:pt idx="141061">
                  <c:v>70530.5</c:v>
                </c:pt>
                <c:pt idx="141062">
                  <c:v>70531</c:v>
                </c:pt>
                <c:pt idx="141063">
                  <c:v>70531.5</c:v>
                </c:pt>
                <c:pt idx="141064">
                  <c:v>70532</c:v>
                </c:pt>
                <c:pt idx="141065">
                  <c:v>70532.5</c:v>
                </c:pt>
                <c:pt idx="141066">
                  <c:v>70533</c:v>
                </c:pt>
                <c:pt idx="141067">
                  <c:v>70533.5</c:v>
                </c:pt>
                <c:pt idx="141068">
                  <c:v>70534</c:v>
                </c:pt>
                <c:pt idx="141069">
                  <c:v>70534.5</c:v>
                </c:pt>
                <c:pt idx="141070">
                  <c:v>70535</c:v>
                </c:pt>
                <c:pt idx="141071">
                  <c:v>70535.5</c:v>
                </c:pt>
                <c:pt idx="141072">
                  <c:v>70536</c:v>
                </c:pt>
                <c:pt idx="141073">
                  <c:v>70536.5</c:v>
                </c:pt>
                <c:pt idx="141074">
                  <c:v>70537</c:v>
                </c:pt>
                <c:pt idx="141075">
                  <c:v>70537.5</c:v>
                </c:pt>
                <c:pt idx="141076">
                  <c:v>70538</c:v>
                </c:pt>
                <c:pt idx="141077">
                  <c:v>70538.5</c:v>
                </c:pt>
                <c:pt idx="141078">
                  <c:v>70539</c:v>
                </c:pt>
                <c:pt idx="141079">
                  <c:v>70539.5</c:v>
                </c:pt>
                <c:pt idx="141080">
                  <c:v>70540</c:v>
                </c:pt>
                <c:pt idx="141081">
                  <c:v>70540.5</c:v>
                </c:pt>
                <c:pt idx="141082">
                  <c:v>70541</c:v>
                </c:pt>
                <c:pt idx="141083">
                  <c:v>70541.5</c:v>
                </c:pt>
                <c:pt idx="141084">
                  <c:v>70542</c:v>
                </c:pt>
                <c:pt idx="141085">
                  <c:v>70542.5</c:v>
                </c:pt>
                <c:pt idx="141086">
                  <c:v>70543</c:v>
                </c:pt>
                <c:pt idx="141087">
                  <c:v>70543.5</c:v>
                </c:pt>
                <c:pt idx="141088">
                  <c:v>70544</c:v>
                </c:pt>
                <c:pt idx="141089">
                  <c:v>70544.5</c:v>
                </c:pt>
                <c:pt idx="141090">
                  <c:v>70545</c:v>
                </c:pt>
                <c:pt idx="141091">
                  <c:v>70545.5</c:v>
                </c:pt>
                <c:pt idx="141092">
                  <c:v>70546</c:v>
                </c:pt>
                <c:pt idx="141093">
                  <c:v>70546.5</c:v>
                </c:pt>
                <c:pt idx="141094">
                  <c:v>70547</c:v>
                </c:pt>
                <c:pt idx="141095">
                  <c:v>70547.5</c:v>
                </c:pt>
                <c:pt idx="141096">
                  <c:v>70548</c:v>
                </c:pt>
                <c:pt idx="141097">
                  <c:v>70548.5</c:v>
                </c:pt>
                <c:pt idx="141098">
                  <c:v>70549</c:v>
                </c:pt>
                <c:pt idx="141099">
                  <c:v>70549.5</c:v>
                </c:pt>
                <c:pt idx="141100">
                  <c:v>70550</c:v>
                </c:pt>
                <c:pt idx="141101">
                  <c:v>70550.5</c:v>
                </c:pt>
                <c:pt idx="141102">
                  <c:v>70551</c:v>
                </c:pt>
                <c:pt idx="141103">
                  <c:v>70551.5</c:v>
                </c:pt>
                <c:pt idx="141104">
                  <c:v>70552</c:v>
                </c:pt>
                <c:pt idx="141105">
                  <c:v>70552.5</c:v>
                </c:pt>
                <c:pt idx="141106">
                  <c:v>70553</c:v>
                </c:pt>
                <c:pt idx="141107">
                  <c:v>70553.5</c:v>
                </c:pt>
                <c:pt idx="141108">
                  <c:v>70554</c:v>
                </c:pt>
                <c:pt idx="141109">
                  <c:v>70554.5</c:v>
                </c:pt>
                <c:pt idx="141110">
                  <c:v>70555</c:v>
                </c:pt>
                <c:pt idx="141111">
                  <c:v>70555.5</c:v>
                </c:pt>
                <c:pt idx="141112">
                  <c:v>70556</c:v>
                </c:pt>
                <c:pt idx="141113">
                  <c:v>70556.5</c:v>
                </c:pt>
                <c:pt idx="141114">
                  <c:v>70557</c:v>
                </c:pt>
                <c:pt idx="141115">
                  <c:v>70557.5</c:v>
                </c:pt>
                <c:pt idx="141116">
                  <c:v>70558</c:v>
                </c:pt>
                <c:pt idx="141117">
                  <c:v>70558.5</c:v>
                </c:pt>
                <c:pt idx="141118">
                  <c:v>70559</c:v>
                </c:pt>
                <c:pt idx="141119">
                  <c:v>70559.5</c:v>
                </c:pt>
                <c:pt idx="141120">
                  <c:v>70560</c:v>
                </c:pt>
                <c:pt idx="141121">
                  <c:v>70560.5</c:v>
                </c:pt>
                <c:pt idx="141122">
                  <c:v>70561</c:v>
                </c:pt>
                <c:pt idx="141123">
                  <c:v>70561.5</c:v>
                </c:pt>
                <c:pt idx="141124">
                  <c:v>70562</c:v>
                </c:pt>
                <c:pt idx="141125">
                  <c:v>70562.5</c:v>
                </c:pt>
                <c:pt idx="141126">
                  <c:v>70563</c:v>
                </c:pt>
                <c:pt idx="141127">
                  <c:v>70563.5</c:v>
                </c:pt>
                <c:pt idx="141128">
                  <c:v>70564</c:v>
                </c:pt>
                <c:pt idx="141129">
                  <c:v>70564.5</c:v>
                </c:pt>
                <c:pt idx="141130">
                  <c:v>70565</c:v>
                </c:pt>
                <c:pt idx="141131">
                  <c:v>70565.5</c:v>
                </c:pt>
                <c:pt idx="141132">
                  <c:v>70566</c:v>
                </c:pt>
                <c:pt idx="141133">
                  <c:v>70566.5</c:v>
                </c:pt>
                <c:pt idx="141134">
                  <c:v>70567</c:v>
                </c:pt>
                <c:pt idx="141135">
                  <c:v>70567.5</c:v>
                </c:pt>
                <c:pt idx="141136">
                  <c:v>70568</c:v>
                </c:pt>
                <c:pt idx="141137">
                  <c:v>70568.5</c:v>
                </c:pt>
                <c:pt idx="141138">
                  <c:v>70569</c:v>
                </c:pt>
                <c:pt idx="141139">
                  <c:v>70569.5</c:v>
                </c:pt>
                <c:pt idx="141140">
                  <c:v>70570</c:v>
                </c:pt>
                <c:pt idx="141141">
                  <c:v>70570.5</c:v>
                </c:pt>
                <c:pt idx="141142">
                  <c:v>70571</c:v>
                </c:pt>
                <c:pt idx="141143">
                  <c:v>70571.5</c:v>
                </c:pt>
                <c:pt idx="141144">
                  <c:v>70572</c:v>
                </c:pt>
                <c:pt idx="141145">
                  <c:v>70572.5</c:v>
                </c:pt>
                <c:pt idx="141146">
                  <c:v>70573</c:v>
                </c:pt>
                <c:pt idx="141147">
                  <c:v>70573.5</c:v>
                </c:pt>
                <c:pt idx="141148">
                  <c:v>70574</c:v>
                </c:pt>
                <c:pt idx="141149">
                  <c:v>70574.5</c:v>
                </c:pt>
                <c:pt idx="141150">
                  <c:v>70575</c:v>
                </c:pt>
                <c:pt idx="141151">
                  <c:v>70575.5</c:v>
                </c:pt>
                <c:pt idx="141152">
                  <c:v>70576</c:v>
                </c:pt>
                <c:pt idx="141153">
                  <c:v>70576.5</c:v>
                </c:pt>
                <c:pt idx="141154">
                  <c:v>70577</c:v>
                </c:pt>
                <c:pt idx="141155">
                  <c:v>70577.5</c:v>
                </c:pt>
                <c:pt idx="141156">
                  <c:v>70578</c:v>
                </c:pt>
                <c:pt idx="141157">
                  <c:v>70578.5</c:v>
                </c:pt>
                <c:pt idx="141158">
                  <c:v>70579</c:v>
                </c:pt>
                <c:pt idx="141159">
                  <c:v>70579.5</c:v>
                </c:pt>
                <c:pt idx="141160">
                  <c:v>70580</c:v>
                </c:pt>
                <c:pt idx="141161">
                  <c:v>70580.5</c:v>
                </c:pt>
                <c:pt idx="141162">
                  <c:v>70581</c:v>
                </c:pt>
                <c:pt idx="141163">
                  <c:v>70581.5</c:v>
                </c:pt>
                <c:pt idx="141164">
                  <c:v>70582</c:v>
                </c:pt>
                <c:pt idx="141165">
                  <c:v>70582.5</c:v>
                </c:pt>
                <c:pt idx="141166">
                  <c:v>70583</c:v>
                </c:pt>
                <c:pt idx="141167">
                  <c:v>70583.5</c:v>
                </c:pt>
                <c:pt idx="141168">
                  <c:v>70584</c:v>
                </c:pt>
                <c:pt idx="141169">
                  <c:v>70584.5</c:v>
                </c:pt>
                <c:pt idx="141170">
                  <c:v>70585</c:v>
                </c:pt>
                <c:pt idx="141171">
                  <c:v>70585.5</c:v>
                </c:pt>
                <c:pt idx="141172">
                  <c:v>70586</c:v>
                </c:pt>
                <c:pt idx="141173">
                  <c:v>70586.5</c:v>
                </c:pt>
                <c:pt idx="141174">
                  <c:v>70587</c:v>
                </c:pt>
                <c:pt idx="141175">
                  <c:v>70587.5</c:v>
                </c:pt>
                <c:pt idx="141176">
                  <c:v>70588</c:v>
                </c:pt>
                <c:pt idx="141177">
                  <c:v>70588.5</c:v>
                </c:pt>
                <c:pt idx="141178">
                  <c:v>70589</c:v>
                </c:pt>
                <c:pt idx="141179">
                  <c:v>70589.5</c:v>
                </c:pt>
                <c:pt idx="141180">
                  <c:v>70590</c:v>
                </c:pt>
                <c:pt idx="141181">
                  <c:v>70590.5</c:v>
                </c:pt>
                <c:pt idx="141182">
                  <c:v>70591</c:v>
                </c:pt>
                <c:pt idx="141183">
                  <c:v>70591.5</c:v>
                </c:pt>
                <c:pt idx="141184">
                  <c:v>70592</c:v>
                </c:pt>
                <c:pt idx="141185">
                  <c:v>70592.5</c:v>
                </c:pt>
                <c:pt idx="141186">
                  <c:v>70593</c:v>
                </c:pt>
                <c:pt idx="141187">
                  <c:v>70593.5</c:v>
                </c:pt>
                <c:pt idx="141188">
                  <c:v>70594</c:v>
                </c:pt>
                <c:pt idx="141189">
                  <c:v>70594.5</c:v>
                </c:pt>
                <c:pt idx="141190">
                  <c:v>70595</c:v>
                </c:pt>
                <c:pt idx="141191">
                  <c:v>70595.5</c:v>
                </c:pt>
                <c:pt idx="141192">
                  <c:v>70596</c:v>
                </c:pt>
                <c:pt idx="141193">
                  <c:v>70596.5</c:v>
                </c:pt>
                <c:pt idx="141194">
                  <c:v>70597</c:v>
                </c:pt>
                <c:pt idx="141195">
                  <c:v>70597.5</c:v>
                </c:pt>
                <c:pt idx="141196">
                  <c:v>70598</c:v>
                </c:pt>
                <c:pt idx="141197">
                  <c:v>70598.5</c:v>
                </c:pt>
                <c:pt idx="141198">
                  <c:v>70599</c:v>
                </c:pt>
                <c:pt idx="141199">
                  <c:v>70599.5</c:v>
                </c:pt>
                <c:pt idx="141200">
                  <c:v>70600</c:v>
                </c:pt>
                <c:pt idx="141201">
                  <c:v>70600.5</c:v>
                </c:pt>
                <c:pt idx="141202">
                  <c:v>70601</c:v>
                </c:pt>
                <c:pt idx="141203">
                  <c:v>70601.5</c:v>
                </c:pt>
                <c:pt idx="141204">
                  <c:v>70602</c:v>
                </c:pt>
                <c:pt idx="141205">
                  <c:v>70602.5</c:v>
                </c:pt>
                <c:pt idx="141206">
                  <c:v>70603</c:v>
                </c:pt>
                <c:pt idx="141207">
                  <c:v>70603.5</c:v>
                </c:pt>
                <c:pt idx="141208">
                  <c:v>70604</c:v>
                </c:pt>
                <c:pt idx="141209">
                  <c:v>70604.5</c:v>
                </c:pt>
                <c:pt idx="141210">
                  <c:v>70605</c:v>
                </c:pt>
                <c:pt idx="141211">
                  <c:v>70605.5</c:v>
                </c:pt>
                <c:pt idx="141212">
                  <c:v>70606</c:v>
                </c:pt>
                <c:pt idx="141213">
                  <c:v>70606.5</c:v>
                </c:pt>
                <c:pt idx="141214">
                  <c:v>70607</c:v>
                </c:pt>
                <c:pt idx="141215">
                  <c:v>70607.5</c:v>
                </c:pt>
                <c:pt idx="141216">
                  <c:v>70608</c:v>
                </c:pt>
                <c:pt idx="141217">
                  <c:v>70608.5</c:v>
                </c:pt>
                <c:pt idx="141218">
                  <c:v>70609</c:v>
                </c:pt>
                <c:pt idx="141219">
                  <c:v>70609.5</c:v>
                </c:pt>
                <c:pt idx="141220">
                  <c:v>70610</c:v>
                </c:pt>
                <c:pt idx="141221">
                  <c:v>70610.5</c:v>
                </c:pt>
                <c:pt idx="141222">
                  <c:v>70611</c:v>
                </c:pt>
                <c:pt idx="141223">
                  <c:v>70611.5</c:v>
                </c:pt>
                <c:pt idx="141224">
                  <c:v>70612</c:v>
                </c:pt>
                <c:pt idx="141225">
                  <c:v>70612.5</c:v>
                </c:pt>
                <c:pt idx="141226">
                  <c:v>70613</c:v>
                </c:pt>
                <c:pt idx="141227">
                  <c:v>70613.5</c:v>
                </c:pt>
                <c:pt idx="141228">
                  <c:v>70614</c:v>
                </c:pt>
                <c:pt idx="141229">
                  <c:v>70614.5</c:v>
                </c:pt>
                <c:pt idx="141230">
                  <c:v>70615</c:v>
                </c:pt>
                <c:pt idx="141231">
                  <c:v>70615.5</c:v>
                </c:pt>
                <c:pt idx="141232">
                  <c:v>70616</c:v>
                </c:pt>
                <c:pt idx="141233">
                  <c:v>70616.5</c:v>
                </c:pt>
                <c:pt idx="141234">
                  <c:v>70617</c:v>
                </c:pt>
                <c:pt idx="141235">
                  <c:v>70617.5</c:v>
                </c:pt>
                <c:pt idx="141236">
                  <c:v>70618</c:v>
                </c:pt>
                <c:pt idx="141237">
                  <c:v>70618.5</c:v>
                </c:pt>
                <c:pt idx="141238">
                  <c:v>70619</c:v>
                </c:pt>
                <c:pt idx="141239">
                  <c:v>70619.5</c:v>
                </c:pt>
                <c:pt idx="141240">
                  <c:v>70620</c:v>
                </c:pt>
                <c:pt idx="141241">
                  <c:v>70620.5</c:v>
                </c:pt>
                <c:pt idx="141242">
                  <c:v>70621</c:v>
                </c:pt>
                <c:pt idx="141243">
                  <c:v>70621.5</c:v>
                </c:pt>
                <c:pt idx="141244">
                  <c:v>70622</c:v>
                </c:pt>
                <c:pt idx="141245">
                  <c:v>70622.5</c:v>
                </c:pt>
                <c:pt idx="141246">
                  <c:v>70623</c:v>
                </c:pt>
                <c:pt idx="141247">
                  <c:v>70623.5</c:v>
                </c:pt>
                <c:pt idx="141248">
                  <c:v>70624</c:v>
                </c:pt>
                <c:pt idx="141249">
                  <c:v>70624.5</c:v>
                </c:pt>
                <c:pt idx="141250">
                  <c:v>70625</c:v>
                </c:pt>
                <c:pt idx="141251">
                  <c:v>70625.5</c:v>
                </c:pt>
                <c:pt idx="141252">
                  <c:v>70626</c:v>
                </c:pt>
                <c:pt idx="141253">
                  <c:v>70626.5</c:v>
                </c:pt>
                <c:pt idx="141254">
                  <c:v>70627</c:v>
                </c:pt>
                <c:pt idx="141255">
                  <c:v>70627.5</c:v>
                </c:pt>
                <c:pt idx="141256">
                  <c:v>70628</c:v>
                </c:pt>
                <c:pt idx="141257">
                  <c:v>70628.5</c:v>
                </c:pt>
                <c:pt idx="141258">
                  <c:v>70629</c:v>
                </c:pt>
                <c:pt idx="141259">
                  <c:v>70629.5</c:v>
                </c:pt>
                <c:pt idx="141260">
                  <c:v>70630</c:v>
                </c:pt>
                <c:pt idx="141261">
                  <c:v>70630.5</c:v>
                </c:pt>
                <c:pt idx="141262">
                  <c:v>70631</c:v>
                </c:pt>
                <c:pt idx="141263">
                  <c:v>70631.5</c:v>
                </c:pt>
                <c:pt idx="141264">
                  <c:v>70632</c:v>
                </c:pt>
                <c:pt idx="141265">
                  <c:v>70632.5</c:v>
                </c:pt>
                <c:pt idx="141266">
                  <c:v>70633</c:v>
                </c:pt>
                <c:pt idx="141267">
                  <c:v>70633.5</c:v>
                </c:pt>
                <c:pt idx="141268">
                  <c:v>70634</c:v>
                </c:pt>
                <c:pt idx="141269">
                  <c:v>70634.5</c:v>
                </c:pt>
                <c:pt idx="141270">
                  <c:v>70635</c:v>
                </c:pt>
                <c:pt idx="141271">
                  <c:v>70635.5</c:v>
                </c:pt>
                <c:pt idx="141272">
                  <c:v>70636</c:v>
                </c:pt>
                <c:pt idx="141273">
                  <c:v>70636.5</c:v>
                </c:pt>
                <c:pt idx="141274">
                  <c:v>70637</c:v>
                </c:pt>
                <c:pt idx="141275">
                  <c:v>70637.5</c:v>
                </c:pt>
                <c:pt idx="141276">
                  <c:v>70638</c:v>
                </c:pt>
                <c:pt idx="141277">
                  <c:v>70638.5</c:v>
                </c:pt>
                <c:pt idx="141278">
                  <c:v>70639</c:v>
                </c:pt>
                <c:pt idx="141279">
                  <c:v>70639.5</c:v>
                </c:pt>
                <c:pt idx="141280">
                  <c:v>70640</c:v>
                </c:pt>
                <c:pt idx="141281">
                  <c:v>70640.5</c:v>
                </c:pt>
                <c:pt idx="141282">
                  <c:v>70641</c:v>
                </c:pt>
                <c:pt idx="141283">
                  <c:v>70641.5</c:v>
                </c:pt>
                <c:pt idx="141284">
                  <c:v>70642</c:v>
                </c:pt>
                <c:pt idx="141285">
                  <c:v>70642.5</c:v>
                </c:pt>
                <c:pt idx="141286">
                  <c:v>70643</c:v>
                </c:pt>
                <c:pt idx="141287">
                  <c:v>70643.5</c:v>
                </c:pt>
                <c:pt idx="141288">
                  <c:v>70644</c:v>
                </c:pt>
                <c:pt idx="141289">
                  <c:v>70644.5</c:v>
                </c:pt>
                <c:pt idx="141290">
                  <c:v>70645</c:v>
                </c:pt>
                <c:pt idx="141291">
                  <c:v>70645.5</c:v>
                </c:pt>
                <c:pt idx="141292">
                  <c:v>70646</c:v>
                </c:pt>
                <c:pt idx="141293">
                  <c:v>70646.5</c:v>
                </c:pt>
                <c:pt idx="141294">
                  <c:v>70647</c:v>
                </c:pt>
                <c:pt idx="141295">
                  <c:v>70647.5</c:v>
                </c:pt>
                <c:pt idx="141296">
                  <c:v>70648</c:v>
                </c:pt>
                <c:pt idx="141297">
                  <c:v>70648.5</c:v>
                </c:pt>
                <c:pt idx="141298">
                  <c:v>70649</c:v>
                </c:pt>
                <c:pt idx="141299">
                  <c:v>70649.5</c:v>
                </c:pt>
                <c:pt idx="141300">
                  <c:v>70650</c:v>
                </c:pt>
                <c:pt idx="141301">
                  <c:v>70650.5</c:v>
                </c:pt>
                <c:pt idx="141302">
                  <c:v>70651</c:v>
                </c:pt>
                <c:pt idx="141303">
                  <c:v>70651.5</c:v>
                </c:pt>
                <c:pt idx="141304">
                  <c:v>70652</c:v>
                </c:pt>
                <c:pt idx="141305">
                  <c:v>70652.5</c:v>
                </c:pt>
                <c:pt idx="141306">
                  <c:v>70653</c:v>
                </c:pt>
                <c:pt idx="141307">
                  <c:v>70653.5</c:v>
                </c:pt>
                <c:pt idx="141308">
                  <c:v>70654</c:v>
                </c:pt>
                <c:pt idx="141309">
                  <c:v>70654.5</c:v>
                </c:pt>
                <c:pt idx="141310">
                  <c:v>70655</c:v>
                </c:pt>
                <c:pt idx="141311">
                  <c:v>70655.5</c:v>
                </c:pt>
                <c:pt idx="141312">
                  <c:v>70656</c:v>
                </c:pt>
                <c:pt idx="141313">
                  <c:v>70656.5</c:v>
                </c:pt>
                <c:pt idx="141314">
                  <c:v>70657</c:v>
                </c:pt>
                <c:pt idx="141315">
                  <c:v>70657.5</c:v>
                </c:pt>
                <c:pt idx="141316">
                  <c:v>70658</c:v>
                </c:pt>
                <c:pt idx="141317">
                  <c:v>70658.5</c:v>
                </c:pt>
                <c:pt idx="141318">
                  <c:v>70659</c:v>
                </c:pt>
                <c:pt idx="141319">
                  <c:v>70659.5</c:v>
                </c:pt>
                <c:pt idx="141320">
                  <c:v>70660</c:v>
                </c:pt>
                <c:pt idx="141321">
                  <c:v>70660.5</c:v>
                </c:pt>
                <c:pt idx="141322">
                  <c:v>70661</c:v>
                </c:pt>
                <c:pt idx="141323">
                  <c:v>70661.5</c:v>
                </c:pt>
                <c:pt idx="141324">
                  <c:v>70662</c:v>
                </c:pt>
                <c:pt idx="141325">
                  <c:v>70662.5</c:v>
                </c:pt>
                <c:pt idx="141326">
                  <c:v>70663</c:v>
                </c:pt>
                <c:pt idx="141327">
                  <c:v>70663.5</c:v>
                </c:pt>
                <c:pt idx="141328">
                  <c:v>70664</c:v>
                </c:pt>
                <c:pt idx="141329">
                  <c:v>70664.5</c:v>
                </c:pt>
                <c:pt idx="141330">
                  <c:v>70665</c:v>
                </c:pt>
                <c:pt idx="141331">
                  <c:v>70665.5</c:v>
                </c:pt>
                <c:pt idx="141332">
                  <c:v>70666</c:v>
                </c:pt>
                <c:pt idx="141333">
                  <c:v>70666.5</c:v>
                </c:pt>
                <c:pt idx="141334">
                  <c:v>70667</c:v>
                </c:pt>
                <c:pt idx="141335">
                  <c:v>70667.5</c:v>
                </c:pt>
                <c:pt idx="141336">
                  <c:v>70668</c:v>
                </c:pt>
                <c:pt idx="141337">
                  <c:v>70668.5</c:v>
                </c:pt>
                <c:pt idx="141338">
                  <c:v>70669</c:v>
                </c:pt>
                <c:pt idx="141339">
                  <c:v>70669.5</c:v>
                </c:pt>
                <c:pt idx="141340">
                  <c:v>70670</c:v>
                </c:pt>
                <c:pt idx="141341">
                  <c:v>70670.5</c:v>
                </c:pt>
                <c:pt idx="141342">
                  <c:v>70671</c:v>
                </c:pt>
                <c:pt idx="141343">
                  <c:v>70671.5</c:v>
                </c:pt>
                <c:pt idx="141344">
                  <c:v>70672</c:v>
                </c:pt>
                <c:pt idx="141345">
                  <c:v>70672.5</c:v>
                </c:pt>
                <c:pt idx="141346">
                  <c:v>70673</c:v>
                </c:pt>
                <c:pt idx="141347">
                  <c:v>70673.5</c:v>
                </c:pt>
                <c:pt idx="141348">
                  <c:v>70674</c:v>
                </c:pt>
                <c:pt idx="141349">
                  <c:v>70674.5</c:v>
                </c:pt>
                <c:pt idx="141350">
                  <c:v>70675</c:v>
                </c:pt>
                <c:pt idx="141351">
                  <c:v>70675.5</c:v>
                </c:pt>
                <c:pt idx="141352">
                  <c:v>70676</c:v>
                </c:pt>
                <c:pt idx="141353">
                  <c:v>70676.5</c:v>
                </c:pt>
                <c:pt idx="141354">
                  <c:v>70677</c:v>
                </c:pt>
                <c:pt idx="141355">
                  <c:v>70677.5</c:v>
                </c:pt>
                <c:pt idx="141356">
                  <c:v>70678</c:v>
                </c:pt>
                <c:pt idx="141357">
                  <c:v>70678.5</c:v>
                </c:pt>
                <c:pt idx="141358">
                  <c:v>70679</c:v>
                </c:pt>
                <c:pt idx="141359">
                  <c:v>70679.5</c:v>
                </c:pt>
                <c:pt idx="141360">
                  <c:v>70680</c:v>
                </c:pt>
                <c:pt idx="141361">
                  <c:v>70680.5</c:v>
                </c:pt>
                <c:pt idx="141362">
                  <c:v>70681</c:v>
                </c:pt>
                <c:pt idx="141363">
                  <c:v>70681.5</c:v>
                </c:pt>
                <c:pt idx="141364">
                  <c:v>70682</c:v>
                </c:pt>
                <c:pt idx="141365">
                  <c:v>70682.5</c:v>
                </c:pt>
                <c:pt idx="141366">
                  <c:v>70683</c:v>
                </c:pt>
                <c:pt idx="141367">
                  <c:v>70683.5</c:v>
                </c:pt>
                <c:pt idx="141368">
                  <c:v>70684</c:v>
                </c:pt>
                <c:pt idx="141369">
                  <c:v>70684.5</c:v>
                </c:pt>
                <c:pt idx="141370">
                  <c:v>70685</c:v>
                </c:pt>
                <c:pt idx="141371">
                  <c:v>70685.5</c:v>
                </c:pt>
                <c:pt idx="141372">
                  <c:v>70686</c:v>
                </c:pt>
                <c:pt idx="141373">
                  <c:v>70686.5</c:v>
                </c:pt>
                <c:pt idx="141374">
                  <c:v>70687</c:v>
                </c:pt>
                <c:pt idx="141375">
                  <c:v>70687.5</c:v>
                </c:pt>
                <c:pt idx="141376">
                  <c:v>70688</c:v>
                </c:pt>
                <c:pt idx="141377">
                  <c:v>70688.5</c:v>
                </c:pt>
                <c:pt idx="141378">
                  <c:v>70689</c:v>
                </c:pt>
                <c:pt idx="141379">
                  <c:v>70689.5</c:v>
                </c:pt>
                <c:pt idx="141380">
                  <c:v>70690</c:v>
                </c:pt>
                <c:pt idx="141381">
                  <c:v>70690.5</c:v>
                </c:pt>
                <c:pt idx="141382">
                  <c:v>70691</c:v>
                </c:pt>
                <c:pt idx="141383">
                  <c:v>70691.5</c:v>
                </c:pt>
                <c:pt idx="141384">
                  <c:v>70692</c:v>
                </c:pt>
                <c:pt idx="141385">
                  <c:v>70692.5</c:v>
                </c:pt>
                <c:pt idx="141386">
                  <c:v>70693</c:v>
                </c:pt>
                <c:pt idx="141387">
                  <c:v>70693.5</c:v>
                </c:pt>
                <c:pt idx="141388">
                  <c:v>70694</c:v>
                </c:pt>
                <c:pt idx="141389">
                  <c:v>70694.5</c:v>
                </c:pt>
                <c:pt idx="141390">
                  <c:v>70695</c:v>
                </c:pt>
                <c:pt idx="141391">
                  <c:v>70695.5</c:v>
                </c:pt>
                <c:pt idx="141392">
                  <c:v>70696</c:v>
                </c:pt>
                <c:pt idx="141393">
                  <c:v>70696.5</c:v>
                </c:pt>
                <c:pt idx="141394">
                  <c:v>70697</c:v>
                </c:pt>
                <c:pt idx="141395">
                  <c:v>70697.5</c:v>
                </c:pt>
                <c:pt idx="141396">
                  <c:v>70698</c:v>
                </c:pt>
                <c:pt idx="141397">
                  <c:v>70698.5</c:v>
                </c:pt>
                <c:pt idx="141398">
                  <c:v>70699</c:v>
                </c:pt>
                <c:pt idx="141399">
                  <c:v>70699.5</c:v>
                </c:pt>
                <c:pt idx="141400">
                  <c:v>70700</c:v>
                </c:pt>
                <c:pt idx="141401">
                  <c:v>70700.5</c:v>
                </c:pt>
                <c:pt idx="141402">
                  <c:v>70701</c:v>
                </c:pt>
                <c:pt idx="141403">
                  <c:v>70701.5</c:v>
                </c:pt>
                <c:pt idx="141404">
                  <c:v>70702</c:v>
                </c:pt>
                <c:pt idx="141405">
                  <c:v>70702.5</c:v>
                </c:pt>
                <c:pt idx="141406">
                  <c:v>70703</c:v>
                </c:pt>
                <c:pt idx="141407">
                  <c:v>70703.5</c:v>
                </c:pt>
                <c:pt idx="141408">
                  <c:v>70704</c:v>
                </c:pt>
                <c:pt idx="141409">
                  <c:v>70704.5</c:v>
                </c:pt>
                <c:pt idx="141410">
                  <c:v>70705</c:v>
                </c:pt>
                <c:pt idx="141411">
                  <c:v>70705.5</c:v>
                </c:pt>
                <c:pt idx="141412">
                  <c:v>70706</c:v>
                </c:pt>
                <c:pt idx="141413">
                  <c:v>70706.5</c:v>
                </c:pt>
                <c:pt idx="141414">
                  <c:v>70707</c:v>
                </c:pt>
                <c:pt idx="141415">
                  <c:v>70707.5</c:v>
                </c:pt>
                <c:pt idx="141416">
                  <c:v>70708</c:v>
                </c:pt>
                <c:pt idx="141417">
                  <c:v>70708.5</c:v>
                </c:pt>
                <c:pt idx="141418">
                  <c:v>70709</c:v>
                </c:pt>
                <c:pt idx="141419">
                  <c:v>70709.5</c:v>
                </c:pt>
                <c:pt idx="141420">
                  <c:v>70710</c:v>
                </c:pt>
                <c:pt idx="141421">
                  <c:v>70710.5</c:v>
                </c:pt>
                <c:pt idx="141422">
                  <c:v>70711</c:v>
                </c:pt>
                <c:pt idx="141423">
                  <c:v>70711.5</c:v>
                </c:pt>
                <c:pt idx="141424">
                  <c:v>70712</c:v>
                </c:pt>
                <c:pt idx="141425">
                  <c:v>70712.5</c:v>
                </c:pt>
                <c:pt idx="141426">
                  <c:v>70713</c:v>
                </c:pt>
                <c:pt idx="141427">
                  <c:v>70713.5</c:v>
                </c:pt>
                <c:pt idx="141428">
                  <c:v>70714</c:v>
                </c:pt>
                <c:pt idx="141429">
                  <c:v>70714.5</c:v>
                </c:pt>
                <c:pt idx="141430">
                  <c:v>70715</c:v>
                </c:pt>
                <c:pt idx="141431">
                  <c:v>70715.5</c:v>
                </c:pt>
                <c:pt idx="141432">
                  <c:v>70716</c:v>
                </c:pt>
                <c:pt idx="141433">
                  <c:v>70716.5</c:v>
                </c:pt>
                <c:pt idx="141434">
                  <c:v>70717</c:v>
                </c:pt>
                <c:pt idx="141435">
                  <c:v>70717.5</c:v>
                </c:pt>
                <c:pt idx="141436">
                  <c:v>70718</c:v>
                </c:pt>
                <c:pt idx="141437">
                  <c:v>70718.5</c:v>
                </c:pt>
                <c:pt idx="141438">
                  <c:v>70719</c:v>
                </c:pt>
                <c:pt idx="141439">
                  <c:v>70719.5</c:v>
                </c:pt>
                <c:pt idx="141440">
                  <c:v>70720</c:v>
                </c:pt>
                <c:pt idx="141441">
                  <c:v>70720.5</c:v>
                </c:pt>
                <c:pt idx="141442">
                  <c:v>70721</c:v>
                </c:pt>
                <c:pt idx="141443">
                  <c:v>70721.5</c:v>
                </c:pt>
                <c:pt idx="141444">
                  <c:v>70722</c:v>
                </c:pt>
                <c:pt idx="141445">
                  <c:v>70722.5</c:v>
                </c:pt>
                <c:pt idx="141446">
                  <c:v>70723</c:v>
                </c:pt>
                <c:pt idx="141447">
                  <c:v>70723.5</c:v>
                </c:pt>
                <c:pt idx="141448">
                  <c:v>70724</c:v>
                </c:pt>
                <c:pt idx="141449">
                  <c:v>70724.5</c:v>
                </c:pt>
                <c:pt idx="141450">
                  <c:v>70725</c:v>
                </c:pt>
                <c:pt idx="141451">
                  <c:v>70725.5</c:v>
                </c:pt>
                <c:pt idx="141452">
                  <c:v>70726</c:v>
                </c:pt>
                <c:pt idx="141453">
                  <c:v>70726.5</c:v>
                </c:pt>
                <c:pt idx="141454">
                  <c:v>70727</c:v>
                </c:pt>
                <c:pt idx="141455">
                  <c:v>70727.5</c:v>
                </c:pt>
                <c:pt idx="141456">
                  <c:v>70728</c:v>
                </c:pt>
                <c:pt idx="141457">
                  <c:v>70728.5</c:v>
                </c:pt>
                <c:pt idx="141458">
                  <c:v>70729</c:v>
                </c:pt>
                <c:pt idx="141459">
                  <c:v>70729.5</c:v>
                </c:pt>
                <c:pt idx="141460">
                  <c:v>70730</c:v>
                </c:pt>
                <c:pt idx="141461">
                  <c:v>70730.5</c:v>
                </c:pt>
                <c:pt idx="141462">
                  <c:v>70731</c:v>
                </c:pt>
                <c:pt idx="141463">
                  <c:v>70731.5</c:v>
                </c:pt>
                <c:pt idx="141464">
                  <c:v>70732</c:v>
                </c:pt>
                <c:pt idx="141465">
                  <c:v>70732.5</c:v>
                </c:pt>
                <c:pt idx="141466">
                  <c:v>70733</c:v>
                </c:pt>
                <c:pt idx="141467">
                  <c:v>70733.5</c:v>
                </c:pt>
                <c:pt idx="141468">
                  <c:v>70734</c:v>
                </c:pt>
                <c:pt idx="141469">
                  <c:v>70734.5</c:v>
                </c:pt>
                <c:pt idx="141470">
                  <c:v>70735</c:v>
                </c:pt>
                <c:pt idx="141471">
                  <c:v>70735.5</c:v>
                </c:pt>
                <c:pt idx="141472">
                  <c:v>70736</c:v>
                </c:pt>
                <c:pt idx="141473">
                  <c:v>70736.5</c:v>
                </c:pt>
                <c:pt idx="141474">
                  <c:v>70737</c:v>
                </c:pt>
                <c:pt idx="141475">
                  <c:v>70737.5</c:v>
                </c:pt>
                <c:pt idx="141476">
                  <c:v>70738</c:v>
                </c:pt>
                <c:pt idx="141477">
                  <c:v>70738.5</c:v>
                </c:pt>
                <c:pt idx="141478">
                  <c:v>70739</c:v>
                </c:pt>
                <c:pt idx="141479">
                  <c:v>70739.5</c:v>
                </c:pt>
                <c:pt idx="141480">
                  <c:v>70740</c:v>
                </c:pt>
                <c:pt idx="141481">
                  <c:v>70740.5</c:v>
                </c:pt>
                <c:pt idx="141482">
                  <c:v>70741</c:v>
                </c:pt>
                <c:pt idx="141483">
                  <c:v>70741.5</c:v>
                </c:pt>
                <c:pt idx="141484">
                  <c:v>70742</c:v>
                </c:pt>
                <c:pt idx="141485">
                  <c:v>70742.5</c:v>
                </c:pt>
                <c:pt idx="141486">
                  <c:v>70743</c:v>
                </c:pt>
                <c:pt idx="141487">
                  <c:v>70743.5</c:v>
                </c:pt>
                <c:pt idx="141488">
                  <c:v>70744</c:v>
                </c:pt>
                <c:pt idx="141489">
                  <c:v>70744.5</c:v>
                </c:pt>
                <c:pt idx="141490">
                  <c:v>70745</c:v>
                </c:pt>
                <c:pt idx="141491">
                  <c:v>70745.5</c:v>
                </c:pt>
                <c:pt idx="141492">
                  <c:v>70746</c:v>
                </c:pt>
                <c:pt idx="141493">
                  <c:v>70746.5</c:v>
                </c:pt>
                <c:pt idx="141494">
                  <c:v>70747</c:v>
                </c:pt>
                <c:pt idx="141495">
                  <c:v>70747.5</c:v>
                </c:pt>
                <c:pt idx="141496">
                  <c:v>70748</c:v>
                </c:pt>
                <c:pt idx="141497">
                  <c:v>70748.5</c:v>
                </c:pt>
                <c:pt idx="141498">
                  <c:v>70749</c:v>
                </c:pt>
                <c:pt idx="141499">
                  <c:v>70749.5</c:v>
                </c:pt>
                <c:pt idx="141500">
                  <c:v>70750</c:v>
                </c:pt>
                <c:pt idx="141501">
                  <c:v>70750.5</c:v>
                </c:pt>
                <c:pt idx="141502">
                  <c:v>70751</c:v>
                </c:pt>
                <c:pt idx="141503">
                  <c:v>70751.5</c:v>
                </c:pt>
                <c:pt idx="141504">
                  <c:v>70752</c:v>
                </c:pt>
                <c:pt idx="141505">
                  <c:v>70752.5</c:v>
                </c:pt>
                <c:pt idx="141506">
                  <c:v>70753</c:v>
                </c:pt>
                <c:pt idx="141507">
                  <c:v>70753.5</c:v>
                </c:pt>
                <c:pt idx="141508">
                  <c:v>70754</c:v>
                </c:pt>
                <c:pt idx="141509">
                  <c:v>70754.5</c:v>
                </c:pt>
                <c:pt idx="141510">
                  <c:v>70755</c:v>
                </c:pt>
                <c:pt idx="141511">
                  <c:v>70755.5</c:v>
                </c:pt>
                <c:pt idx="141512">
                  <c:v>70756</c:v>
                </c:pt>
                <c:pt idx="141513">
                  <c:v>70756.5</c:v>
                </c:pt>
                <c:pt idx="141514">
                  <c:v>70757</c:v>
                </c:pt>
                <c:pt idx="141515">
                  <c:v>70757.5</c:v>
                </c:pt>
                <c:pt idx="141516">
                  <c:v>70758</c:v>
                </c:pt>
                <c:pt idx="141517">
                  <c:v>70758.5</c:v>
                </c:pt>
                <c:pt idx="141518">
                  <c:v>70759</c:v>
                </c:pt>
                <c:pt idx="141519">
                  <c:v>70759.5</c:v>
                </c:pt>
                <c:pt idx="141520">
                  <c:v>70760</c:v>
                </c:pt>
                <c:pt idx="141521">
                  <c:v>70760.5</c:v>
                </c:pt>
                <c:pt idx="141522">
                  <c:v>70761</c:v>
                </c:pt>
                <c:pt idx="141523">
                  <c:v>70761.5</c:v>
                </c:pt>
                <c:pt idx="141524">
                  <c:v>70762</c:v>
                </c:pt>
                <c:pt idx="141525">
                  <c:v>70762.5</c:v>
                </c:pt>
                <c:pt idx="141526">
                  <c:v>70763</c:v>
                </c:pt>
                <c:pt idx="141527">
                  <c:v>70763.5</c:v>
                </c:pt>
                <c:pt idx="141528">
                  <c:v>70764</c:v>
                </c:pt>
                <c:pt idx="141529">
                  <c:v>70764.5</c:v>
                </c:pt>
                <c:pt idx="141530">
                  <c:v>70765</c:v>
                </c:pt>
                <c:pt idx="141531">
                  <c:v>70765.5</c:v>
                </c:pt>
                <c:pt idx="141532">
                  <c:v>70766</c:v>
                </c:pt>
                <c:pt idx="141533">
                  <c:v>70766.5</c:v>
                </c:pt>
                <c:pt idx="141534">
                  <c:v>70767</c:v>
                </c:pt>
                <c:pt idx="141535">
                  <c:v>70767.5</c:v>
                </c:pt>
                <c:pt idx="141536">
                  <c:v>70768</c:v>
                </c:pt>
                <c:pt idx="141537">
                  <c:v>70768.5</c:v>
                </c:pt>
                <c:pt idx="141538">
                  <c:v>70769</c:v>
                </c:pt>
                <c:pt idx="141539">
                  <c:v>70769.5</c:v>
                </c:pt>
                <c:pt idx="141540">
                  <c:v>70770</c:v>
                </c:pt>
                <c:pt idx="141541">
                  <c:v>70770.5</c:v>
                </c:pt>
                <c:pt idx="141542">
                  <c:v>70771</c:v>
                </c:pt>
                <c:pt idx="141543">
                  <c:v>70771.5</c:v>
                </c:pt>
                <c:pt idx="141544">
                  <c:v>70772</c:v>
                </c:pt>
                <c:pt idx="141545">
                  <c:v>70772.5</c:v>
                </c:pt>
                <c:pt idx="141546">
                  <c:v>70773</c:v>
                </c:pt>
                <c:pt idx="141547">
                  <c:v>70773.5</c:v>
                </c:pt>
                <c:pt idx="141548">
                  <c:v>70774</c:v>
                </c:pt>
                <c:pt idx="141549">
                  <c:v>70774.5</c:v>
                </c:pt>
                <c:pt idx="141550">
                  <c:v>70775</c:v>
                </c:pt>
                <c:pt idx="141551">
                  <c:v>70775.5</c:v>
                </c:pt>
                <c:pt idx="141552">
                  <c:v>70776</c:v>
                </c:pt>
                <c:pt idx="141553">
                  <c:v>70776.5</c:v>
                </c:pt>
                <c:pt idx="141554">
                  <c:v>70777</c:v>
                </c:pt>
                <c:pt idx="141555">
                  <c:v>70777.5</c:v>
                </c:pt>
                <c:pt idx="141556">
                  <c:v>70778</c:v>
                </c:pt>
                <c:pt idx="141557">
                  <c:v>70778.5</c:v>
                </c:pt>
                <c:pt idx="141558">
                  <c:v>70779</c:v>
                </c:pt>
                <c:pt idx="141559">
                  <c:v>70779.5</c:v>
                </c:pt>
                <c:pt idx="141560">
                  <c:v>70780</c:v>
                </c:pt>
                <c:pt idx="141561">
                  <c:v>70780.5</c:v>
                </c:pt>
                <c:pt idx="141562">
                  <c:v>70781</c:v>
                </c:pt>
                <c:pt idx="141563">
                  <c:v>70781.5</c:v>
                </c:pt>
                <c:pt idx="141564">
                  <c:v>70782</c:v>
                </c:pt>
                <c:pt idx="141565">
                  <c:v>70782.5</c:v>
                </c:pt>
                <c:pt idx="141566">
                  <c:v>70783</c:v>
                </c:pt>
                <c:pt idx="141567">
                  <c:v>70783.5</c:v>
                </c:pt>
                <c:pt idx="141568">
                  <c:v>70784</c:v>
                </c:pt>
                <c:pt idx="141569">
                  <c:v>70784.5</c:v>
                </c:pt>
                <c:pt idx="141570">
                  <c:v>70785</c:v>
                </c:pt>
                <c:pt idx="141571">
                  <c:v>70785.5</c:v>
                </c:pt>
                <c:pt idx="141572">
                  <c:v>70786</c:v>
                </c:pt>
                <c:pt idx="141573">
                  <c:v>70786.5</c:v>
                </c:pt>
                <c:pt idx="141574">
                  <c:v>70787</c:v>
                </c:pt>
                <c:pt idx="141575">
                  <c:v>70787.5</c:v>
                </c:pt>
                <c:pt idx="141576">
                  <c:v>70788</c:v>
                </c:pt>
                <c:pt idx="141577">
                  <c:v>70788.5</c:v>
                </c:pt>
                <c:pt idx="141578">
                  <c:v>70789</c:v>
                </c:pt>
                <c:pt idx="141579">
                  <c:v>70789.5</c:v>
                </c:pt>
                <c:pt idx="141580">
                  <c:v>70790</c:v>
                </c:pt>
                <c:pt idx="141581">
                  <c:v>70790.5</c:v>
                </c:pt>
                <c:pt idx="141582">
                  <c:v>70791</c:v>
                </c:pt>
                <c:pt idx="141583">
                  <c:v>70791.5</c:v>
                </c:pt>
                <c:pt idx="141584">
                  <c:v>70792</c:v>
                </c:pt>
                <c:pt idx="141585">
                  <c:v>70792.5</c:v>
                </c:pt>
                <c:pt idx="141586">
                  <c:v>70793</c:v>
                </c:pt>
                <c:pt idx="141587">
                  <c:v>70793.5</c:v>
                </c:pt>
                <c:pt idx="141588">
                  <c:v>70794</c:v>
                </c:pt>
                <c:pt idx="141589">
                  <c:v>70794.5</c:v>
                </c:pt>
                <c:pt idx="141590">
                  <c:v>70795</c:v>
                </c:pt>
                <c:pt idx="141591">
                  <c:v>70795.5</c:v>
                </c:pt>
                <c:pt idx="141592">
                  <c:v>70796</c:v>
                </c:pt>
                <c:pt idx="141593">
                  <c:v>70796.5</c:v>
                </c:pt>
                <c:pt idx="141594">
                  <c:v>70797</c:v>
                </c:pt>
                <c:pt idx="141595">
                  <c:v>70797.5</c:v>
                </c:pt>
                <c:pt idx="141596">
                  <c:v>70798</c:v>
                </c:pt>
                <c:pt idx="141597">
                  <c:v>70798.5</c:v>
                </c:pt>
                <c:pt idx="141598">
                  <c:v>70799</c:v>
                </c:pt>
                <c:pt idx="141599">
                  <c:v>70799.5</c:v>
                </c:pt>
                <c:pt idx="141600">
                  <c:v>70800</c:v>
                </c:pt>
                <c:pt idx="141601">
                  <c:v>70800.5</c:v>
                </c:pt>
                <c:pt idx="141602">
                  <c:v>70801</c:v>
                </c:pt>
                <c:pt idx="141603">
                  <c:v>70801.5</c:v>
                </c:pt>
                <c:pt idx="141604">
                  <c:v>70802</c:v>
                </c:pt>
                <c:pt idx="141605">
                  <c:v>70802.5</c:v>
                </c:pt>
                <c:pt idx="141606">
                  <c:v>70803</c:v>
                </c:pt>
                <c:pt idx="141607">
                  <c:v>70803.5</c:v>
                </c:pt>
                <c:pt idx="141608">
                  <c:v>70804</c:v>
                </c:pt>
                <c:pt idx="141609">
                  <c:v>70804.5</c:v>
                </c:pt>
                <c:pt idx="141610">
                  <c:v>70805</c:v>
                </c:pt>
                <c:pt idx="141611">
                  <c:v>70805.5</c:v>
                </c:pt>
                <c:pt idx="141612">
                  <c:v>70806</c:v>
                </c:pt>
                <c:pt idx="141613">
                  <c:v>70806.5</c:v>
                </c:pt>
                <c:pt idx="141614">
                  <c:v>70807</c:v>
                </c:pt>
                <c:pt idx="141615">
                  <c:v>70807.5</c:v>
                </c:pt>
                <c:pt idx="141616">
                  <c:v>70808</c:v>
                </c:pt>
                <c:pt idx="141617">
                  <c:v>70808.5</c:v>
                </c:pt>
                <c:pt idx="141618">
                  <c:v>70809</c:v>
                </c:pt>
                <c:pt idx="141619">
                  <c:v>70809.5</c:v>
                </c:pt>
                <c:pt idx="141620">
                  <c:v>70810</c:v>
                </c:pt>
                <c:pt idx="141621">
                  <c:v>70810.5</c:v>
                </c:pt>
                <c:pt idx="141622">
                  <c:v>70811</c:v>
                </c:pt>
                <c:pt idx="141623">
                  <c:v>70811.5</c:v>
                </c:pt>
                <c:pt idx="141624">
                  <c:v>70812</c:v>
                </c:pt>
                <c:pt idx="141625">
                  <c:v>70812.5</c:v>
                </c:pt>
                <c:pt idx="141626">
                  <c:v>70813</c:v>
                </c:pt>
                <c:pt idx="141627">
                  <c:v>70813.5</c:v>
                </c:pt>
                <c:pt idx="141628">
                  <c:v>70814</c:v>
                </c:pt>
                <c:pt idx="141629">
                  <c:v>70814.5</c:v>
                </c:pt>
                <c:pt idx="141630">
                  <c:v>70815</c:v>
                </c:pt>
                <c:pt idx="141631">
                  <c:v>70815.5</c:v>
                </c:pt>
                <c:pt idx="141632">
                  <c:v>70816</c:v>
                </c:pt>
                <c:pt idx="141633">
                  <c:v>70816.5</c:v>
                </c:pt>
                <c:pt idx="141634">
                  <c:v>70817</c:v>
                </c:pt>
                <c:pt idx="141635">
                  <c:v>70817.5</c:v>
                </c:pt>
                <c:pt idx="141636">
                  <c:v>70818</c:v>
                </c:pt>
                <c:pt idx="141637">
                  <c:v>70818.5</c:v>
                </c:pt>
                <c:pt idx="141638">
                  <c:v>70819</c:v>
                </c:pt>
                <c:pt idx="141639">
                  <c:v>70819.5</c:v>
                </c:pt>
                <c:pt idx="141640">
                  <c:v>70820</c:v>
                </c:pt>
                <c:pt idx="141641">
                  <c:v>70820.5</c:v>
                </c:pt>
                <c:pt idx="141642">
                  <c:v>70821</c:v>
                </c:pt>
                <c:pt idx="141643">
                  <c:v>70821.5</c:v>
                </c:pt>
                <c:pt idx="141644">
                  <c:v>70822</c:v>
                </c:pt>
                <c:pt idx="141645">
                  <c:v>70822.5</c:v>
                </c:pt>
                <c:pt idx="141646">
                  <c:v>70823</c:v>
                </c:pt>
                <c:pt idx="141647">
                  <c:v>70823.5</c:v>
                </c:pt>
                <c:pt idx="141648">
                  <c:v>70824</c:v>
                </c:pt>
                <c:pt idx="141649">
                  <c:v>70824.5</c:v>
                </c:pt>
                <c:pt idx="141650">
                  <c:v>70825</c:v>
                </c:pt>
                <c:pt idx="141651">
                  <c:v>70825.5</c:v>
                </c:pt>
                <c:pt idx="141652">
                  <c:v>70826</c:v>
                </c:pt>
                <c:pt idx="141653">
                  <c:v>70826.5</c:v>
                </c:pt>
                <c:pt idx="141654">
                  <c:v>70827</c:v>
                </c:pt>
                <c:pt idx="141655">
                  <c:v>70827.5</c:v>
                </c:pt>
                <c:pt idx="141656">
                  <c:v>70828</c:v>
                </c:pt>
                <c:pt idx="141657">
                  <c:v>70828.5</c:v>
                </c:pt>
                <c:pt idx="141658">
                  <c:v>70829</c:v>
                </c:pt>
                <c:pt idx="141659">
                  <c:v>70829.5</c:v>
                </c:pt>
                <c:pt idx="141660">
                  <c:v>70830</c:v>
                </c:pt>
                <c:pt idx="141661">
                  <c:v>70830.5</c:v>
                </c:pt>
                <c:pt idx="141662">
                  <c:v>70831</c:v>
                </c:pt>
                <c:pt idx="141663">
                  <c:v>70831.5</c:v>
                </c:pt>
                <c:pt idx="141664">
                  <c:v>70832</c:v>
                </c:pt>
                <c:pt idx="141665">
                  <c:v>70832.5</c:v>
                </c:pt>
                <c:pt idx="141666">
                  <c:v>70833</c:v>
                </c:pt>
                <c:pt idx="141667">
                  <c:v>70833.5</c:v>
                </c:pt>
                <c:pt idx="141668">
                  <c:v>70834</c:v>
                </c:pt>
                <c:pt idx="141669">
                  <c:v>70834.5</c:v>
                </c:pt>
                <c:pt idx="141670">
                  <c:v>70835</c:v>
                </c:pt>
                <c:pt idx="141671">
                  <c:v>70835.5</c:v>
                </c:pt>
                <c:pt idx="141672">
                  <c:v>70836</c:v>
                </c:pt>
                <c:pt idx="141673">
                  <c:v>70836.5</c:v>
                </c:pt>
                <c:pt idx="141674">
                  <c:v>70837</c:v>
                </c:pt>
                <c:pt idx="141675">
                  <c:v>70837.5</c:v>
                </c:pt>
                <c:pt idx="141676">
                  <c:v>70838</c:v>
                </c:pt>
                <c:pt idx="141677">
                  <c:v>70838.5</c:v>
                </c:pt>
                <c:pt idx="141678">
                  <c:v>70839</c:v>
                </c:pt>
                <c:pt idx="141679">
                  <c:v>70839.5</c:v>
                </c:pt>
                <c:pt idx="141680">
                  <c:v>70840</c:v>
                </c:pt>
                <c:pt idx="141681">
                  <c:v>70840.5</c:v>
                </c:pt>
                <c:pt idx="141682">
                  <c:v>70841</c:v>
                </c:pt>
                <c:pt idx="141683">
                  <c:v>70841.5</c:v>
                </c:pt>
                <c:pt idx="141684">
                  <c:v>70842</c:v>
                </c:pt>
                <c:pt idx="141685">
                  <c:v>70842.5</c:v>
                </c:pt>
                <c:pt idx="141686">
                  <c:v>70843</c:v>
                </c:pt>
                <c:pt idx="141687">
                  <c:v>70843.5</c:v>
                </c:pt>
                <c:pt idx="141688">
                  <c:v>70844</c:v>
                </c:pt>
                <c:pt idx="141689">
                  <c:v>70844.5</c:v>
                </c:pt>
                <c:pt idx="141690">
                  <c:v>70845</c:v>
                </c:pt>
                <c:pt idx="141691">
                  <c:v>70845.5</c:v>
                </c:pt>
                <c:pt idx="141692">
                  <c:v>70846</c:v>
                </c:pt>
                <c:pt idx="141693">
                  <c:v>70846.5</c:v>
                </c:pt>
                <c:pt idx="141694">
                  <c:v>70847</c:v>
                </c:pt>
                <c:pt idx="141695">
                  <c:v>70847.5</c:v>
                </c:pt>
                <c:pt idx="141696">
                  <c:v>70848</c:v>
                </c:pt>
                <c:pt idx="141697">
                  <c:v>70848.5</c:v>
                </c:pt>
                <c:pt idx="141698">
                  <c:v>70849</c:v>
                </c:pt>
                <c:pt idx="141699">
                  <c:v>70849.5</c:v>
                </c:pt>
                <c:pt idx="141700">
                  <c:v>70850</c:v>
                </c:pt>
                <c:pt idx="141701">
                  <c:v>70850.5</c:v>
                </c:pt>
                <c:pt idx="141702">
                  <c:v>70851</c:v>
                </c:pt>
                <c:pt idx="141703">
                  <c:v>70851.5</c:v>
                </c:pt>
                <c:pt idx="141704">
                  <c:v>70852</c:v>
                </c:pt>
                <c:pt idx="141705">
                  <c:v>70852.5</c:v>
                </c:pt>
                <c:pt idx="141706">
                  <c:v>70853</c:v>
                </c:pt>
                <c:pt idx="141707">
                  <c:v>70853.5</c:v>
                </c:pt>
                <c:pt idx="141708">
                  <c:v>70854</c:v>
                </c:pt>
                <c:pt idx="141709">
                  <c:v>70854.5</c:v>
                </c:pt>
                <c:pt idx="141710">
                  <c:v>70855</c:v>
                </c:pt>
                <c:pt idx="141711">
                  <c:v>70855.5</c:v>
                </c:pt>
                <c:pt idx="141712">
                  <c:v>70856</c:v>
                </c:pt>
                <c:pt idx="141713">
                  <c:v>70856.5</c:v>
                </c:pt>
                <c:pt idx="141714">
                  <c:v>70857</c:v>
                </c:pt>
                <c:pt idx="141715">
                  <c:v>70857.5</c:v>
                </c:pt>
                <c:pt idx="141716">
                  <c:v>70858</c:v>
                </c:pt>
                <c:pt idx="141717">
                  <c:v>70858.5</c:v>
                </c:pt>
                <c:pt idx="141718">
                  <c:v>70859</c:v>
                </c:pt>
                <c:pt idx="141719">
                  <c:v>70859.5</c:v>
                </c:pt>
                <c:pt idx="141720">
                  <c:v>70860</c:v>
                </c:pt>
                <c:pt idx="141721">
                  <c:v>70860.5</c:v>
                </c:pt>
                <c:pt idx="141722">
                  <c:v>70861</c:v>
                </c:pt>
                <c:pt idx="141723">
                  <c:v>70861.5</c:v>
                </c:pt>
                <c:pt idx="141724">
                  <c:v>70862</c:v>
                </c:pt>
                <c:pt idx="141725">
                  <c:v>70862.5</c:v>
                </c:pt>
                <c:pt idx="141726">
                  <c:v>70863</c:v>
                </c:pt>
                <c:pt idx="141727">
                  <c:v>70863.5</c:v>
                </c:pt>
                <c:pt idx="141728">
                  <c:v>70864</c:v>
                </c:pt>
                <c:pt idx="141729">
                  <c:v>70864.5</c:v>
                </c:pt>
                <c:pt idx="141730">
                  <c:v>70865</c:v>
                </c:pt>
                <c:pt idx="141731">
                  <c:v>70865.5</c:v>
                </c:pt>
                <c:pt idx="141732">
                  <c:v>70866</c:v>
                </c:pt>
                <c:pt idx="141733">
                  <c:v>70866.5</c:v>
                </c:pt>
                <c:pt idx="141734">
                  <c:v>70867</c:v>
                </c:pt>
                <c:pt idx="141735">
                  <c:v>70867.5</c:v>
                </c:pt>
                <c:pt idx="141736">
                  <c:v>70868</c:v>
                </c:pt>
                <c:pt idx="141737">
                  <c:v>70868.5</c:v>
                </c:pt>
                <c:pt idx="141738">
                  <c:v>70869</c:v>
                </c:pt>
                <c:pt idx="141739">
                  <c:v>70869.5</c:v>
                </c:pt>
                <c:pt idx="141740">
                  <c:v>70870</c:v>
                </c:pt>
                <c:pt idx="141741">
                  <c:v>70870.5</c:v>
                </c:pt>
                <c:pt idx="141742">
                  <c:v>70871</c:v>
                </c:pt>
                <c:pt idx="141743">
                  <c:v>70871.5</c:v>
                </c:pt>
                <c:pt idx="141744">
                  <c:v>70872</c:v>
                </c:pt>
                <c:pt idx="141745">
                  <c:v>70872.5</c:v>
                </c:pt>
                <c:pt idx="141746">
                  <c:v>70873</c:v>
                </c:pt>
                <c:pt idx="141747">
                  <c:v>70873.5</c:v>
                </c:pt>
                <c:pt idx="141748">
                  <c:v>70874</c:v>
                </c:pt>
                <c:pt idx="141749">
                  <c:v>70874.5</c:v>
                </c:pt>
                <c:pt idx="141750">
                  <c:v>70875</c:v>
                </c:pt>
                <c:pt idx="141751">
                  <c:v>70875.5</c:v>
                </c:pt>
                <c:pt idx="141752">
                  <c:v>70876</c:v>
                </c:pt>
                <c:pt idx="141753">
                  <c:v>70876.5</c:v>
                </c:pt>
                <c:pt idx="141754">
                  <c:v>70877</c:v>
                </c:pt>
                <c:pt idx="141755">
                  <c:v>70877.5</c:v>
                </c:pt>
                <c:pt idx="141756">
                  <c:v>70878</c:v>
                </c:pt>
                <c:pt idx="141757">
                  <c:v>70878.5</c:v>
                </c:pt>
                <c:pt idx="141758">
                  <c:v>70879</c:v>
                </c:pt>
                <c:pt idx="141759">
                  <c:v>70879.5</c:v>
                </c:pt>
                <c:pt idx="141760">
                  <c:v>70880</c:v>
                </c:pt>
                <c:pt idx="141761">
                  <c:v>70880.5</c:v>
                </c:pt>
                <c:pt idx="141762">
                  <c:v>70881</c:v>
                </c:pt>
                <c:pt idx="141763">
                  <c:v>70881.5</c:v>
                </c:pt>
                <c:pt idx="141764">
                  <c:v>70882</c:v>
                </c:pt>
                <c:pt idx="141765">
                  <c:v>70882.5</c:v>
                </c:pt>
                <c:pt idx="141766">
                  <c:v>70883</c:v>
                </c:pt>
                <c:pt idx="141767">
                  <c:v>70883.5</c:v>
                </c:pt>
                <c:pt idx="141768">
                  <c:v>70884</c:v>
                </c:pt>
                <c:pt idx="141769">
                  <c:v>70884.5</c:v>
                </c:pt>
                <c:pt idx="141770">
                  <c:v>70885</c:v>
                </c:pt>
                <c:pt idx="141771">
                  <c:v>70885.5</c:v>
                </c:pt>
                <c:pt idx="141772">
                  <c:v>70886</c:v>
                </c:pt>
                <c:pt idx="141773">
                  <c:v>70886.5</c:v>
                </c:pt>
                <c:pt idx="141774">
                  <c:v>70887</c:v>
                </c:pt>
                <c:pt idx="141775">
                  <c:v>70887.5</c:v>
                </c:pt>
                <c:pt idx="141776">
                  <c:v>70888</c:v>
                </c:pt>
                <c:pt idx="141777">
                  <c:v>70888.5</c:v>
                </c:pt>
                <c:pt idx="141778">
                  <c:v>70889</c:v>
                </c:pt>
                <c:pt idx="141779">
                  <c:v>70889.5</c:v>
                </c:pt>
                <c:pt idx="141780">
                  <c:v>70890</c:v>
                </c:pt>
                <c:pt idx="141781">
                  <c:v>70890.5</c:v>
                </c:pt>
                <c:pt idx="141782">
                  <c:v>70891</c:v>
                </c:pt>
                <c:pt idx="141783">
                  <c:v>70891.5</c:v>
                </c:pt>
                <c:pt idx="141784">
                  <c:v>70892</c:v>
                </c:pt>
                <c:pt idx="141785">
                  <c:v>70892.5</c:v>
                </c:pt>
                <c:pt idx="141786">
                  <c:v>70893</c:v>
                </c:pt>
                <c:pt idx="141787">
                  <c:v>70893.5</c:v>
                </c:pt>
                <c:pt idx="141788">
                  <c:v>70894</c:v>
                </c:pt>
                <c:pt idx="141789">
                  <c:v>70894.5</c:v>
                </c:pt>
                <c:pt idx="141790">
                  <c:v>70895</c:v>
                </c:pt>
                <c:pt idx="141791">
                  <c:v>70895.5</c:v>
                </c:pt>
                <c:pt idx="141792">
                  <c:v>70896</c:v>
                </c:pt>
                <c:pt idx="141793">
                  <c:v>70896.5</c:v>
                </c:pt>
                <c:pt idx="141794">
                  <c:v>70897</c:v>
                </c:pt>
                <c:pt idx="141795">
                  <c:v>70897.5</c:v>
                </c:pt>
                <c:pt idx="141796">
                  <c:v>70898</c:v>
                </c:pt>
                <c:pt idx="141797">
                  <c:v>70898.5</c:v>
                </c:pt>
                <c:pt idx="141798">
                  <c:v>70899</c:v>
                </c:pt>
                <c:pt idx="141799">
                  <c:v>70899.5</c:v>
                </c:pt>
                <c:pt idx="141800">
                  <c:v>70900</c:v>
                </c:pt>
                <c:pt idx="141801">
                  <c:v>70900.5</c:v>
                </c:pt>
                <c:pt idx="141802">
                  <c:v>70901</c:v>
                </c:pt>
                <c:pt idx="141803">
                  <c:v>70901.5</c:v>
                </c:pt>
                <c:pt idx="141804">
                  <c:v>70902</c:v>
                </c:pt>
                <c:pt idx="141805">
                  <c:v>70902.5</c:v>
                </c:pt>
                <c:pt idx="141806">
                  <c:v>70903</c:v>
                </c:pt>
                <c:pt idx="141807">
                  <c:v>70903.5</c:v>
                </c:pt>
                <c:pt idx="141808">
                  <c:v>70904</c:v>
                </c:pt>
                <c:pt idx="141809">
                  <c:v>70904.5</c:v>
                </c:pt>
                <c:pt idx="141810">
                  <c:v>70905</c:v>
                </c:pt>
                <c:pt idx="141811">
                  <c:v>70905.5</c:v>
                </c:pt>
                <c:pt idx="141812">
                  <c:v>70906</c:v>
                </c:pt>
                <c:pt idx="141813">
                  <c:v>70906.5</c:v>
                </c:pt>
                <c:pt idx="141814">
                  <c:v>70907</c:v>
                </c:pt>
                <c:pt idx="141815">
                  <c:v>70907.5</c:v>
                </c:pt>
                <c:pt idx="141816">
                  <c:v>70908</c:v>
                </c:pt>
                <c:pt idx="141817">
                  <c:v>70908.5</c:v>
                </c:pt>
                <c:pt idx="141818">
                  <c:v>70909</c:v>
                </c:pt>
                <c:pt idx="141819">
                  <c:v>70909.5</c:v>
                </c:pt>
                <c:pt idx="141820">
                  <c:v>70910</c:v>
                </c:pt>
                <c:pt idx="141821">
                  <c:v>70910.5</c:v>
                </c:pt>
                <c:pt idx="141822">
                  <c:v>70911</c:v>
                </c:pt>
                <c:pt idx="141823">
                  <c:v>70911.5</c:v>
                </c:pt>
                <c:pt idx="141824">
                  <c:v>70912</c:v>
                </c:pt>
                <c:pt idx="141825">
                  <c:v>70912.5</c:v>
                </c:pt>
                <c:pt idx="141826">
                  <c:v>70913</c:v>
                </c:pt>
                <c:pt idx="141827">
                  <c:v>70913.5</c:v>
                </c:pt>
                <c:pt idx="141828">
                  <c:v>70914</c:v>
                </c:pt>
                <c:pt idx="141829">
                  <c:v>70914.5</c:v>
                </c:pt>
                <c:pt idx="141830">
                  <c:v>70915</c:v>
                </c:pt>
                <c:pt idx="141831">
                  <c:v>70915.5</c:v>
                </c:pt>
                <c:pt idx="141832">
                  <c:v>70916</c:v>
                </c:pt>
                <c:pt idx="141833">
                  <c:v>70916.5</c:v>
                </c:pt>
                <c:pt idx="141834">
                  <c:v>70917</c:v>
                </c:pt>
                <c:pt idx="141835">
                  <c:v>70917.5</c:v>
                </c:pt>
                <c:pt idx="141836">
                  <c:v>70918</c:v>
                </c:pt>
                <c:pt idx="141837">
                  <c:v>70918.5</c:v>
                </c:pt>
                <c:pt idx="141838">
                  <c:v>70919</c:v>
                </c:pt>
                <c:pt idx="141839">
                  <c:v>70919.5</c:v>
                </c:pt>
                <c:pt idx="141840">
                  <c:v>70920</c:v>
                </c:pt>
                <c:pt idx="141841">
                  <c:v>70920.5</c:v>
                </c:pt>
                <c:pt idx="141842">
                  <c:v>70921</c:v>
                </c:pt>
                <c:pt idx="141843">
                  <c:v>70921.5</c:v>
                </c:pt>
                <c:pt idx="141844">
                  <c:v>70922</c:v>
                </c:pt>
                <c:pt idx="141845">
                  <c:v>70922.5</c:v>
                </c:pt>
                <c:pt idx="141846">
                  <c:v>70923</c:v>
                </c:pt>
                <c:pt idx="141847">
                  <c:v>70923.5</c:v>
                </c:pt>
                <c:pt idx="141848">
                  <c:v>70924</c:v>
                </c:pt>
                <c:pt idx="141849">
                  <c:v>70924.5</c:v>
                </c:pt>
                <c:pt idx="141850">
                  <c:v>70925</c:v>
                </c:pt>
                <c:pt idx="141851">
                  <c:v>70925.5</c:v>
                </c:pt>
                <c:pt idx="141852">
                  <c:v>70926</c:v>
                </c:pt>
                <c:pt idx="141853">
                  <c:v>70926.5</c:v>
                </c:pt>
                <c:pt idx="141854">
                  <c:v>70927</c:v>
                </c:pt>
                <c:pt idx="141855">
                  <c:v>70927.5</c:v>
                </c:pt>
                <c:pt idx="141856">
                  <c:v>70928</c:v>
                </c:pt>
                <c:pt idx="141857">
                  <c:v>70928.5</c:v>
                </c:pt>
                <c:pt idx="141858">
                  <c:v>70929</c:v>
                </c:pt>
                <c:pt idx="141859">
                  <c:v>70929.5</c:v>
                </c:pt>
                <c:pt idx="141860">
                  <c:v>70930</c:v>
                </c:pt>
                <c:pt idx="141861">
                  <c:v>70930.5</c:v>
                </c:pt>
                <c:pt idx="141862">
                  <c:v>70931</c:v>
                </c:pt>
                <c:pt idx="141863">
                  <c:v>70931.5</c:v>
                </c:pt>
                <c:pt idx="141864">
                  <c:v>70932</c:v>
                </c:pt>
                <c:pt idx="141865">
                  <c:v>70932.5</c:v>
                </c:pt>
                <c:pt idx="141866">
                  <c:v>70933</c:v>
                </c:pt>
                <c:pt idx="141867">
                  <c:v>70933.5</c:v>
                </c:pt>
                <c:pt idx="141868">
                  <c:v>70934</c:v>
                </c:pt>
                <c:pt idx="141869">
                  <c:v>70934.5</c:v>
                </c:pt>
                <c:pt idx="141870">
                  <c:v>70935</c:v>
                </c:pt>
                <c:pt idx="141871">
                  <c:v>70935.5</c:v>
                </c:pt>
                <c:pt idx="141872">
                  <c:v>70936</c:v>
                </c:pt>
                <c:pt idx="141873">
                  <c:v>70936.5</c:v>
                </c:pt>
                <c:pt idx="141874">
                  <c:v>70937</c:v>
                </c:pt>
                <c:pt idx="141875">
                  <c:v>70937.5</c:v>
                </c:pt>
                <c:pt idx="141876">
                  <c:v>70938</c:v>
                </c:pt>
                <c:pt idx="141877">
                  <c:v>70938.5</c:v>
                </c:pt>
                <c:pt idx="141878">
                  <c:v>70939</c:v>
                </c:pt>
                <c:pt idx="141879">
                  <c:v>70939.5</c:v>
                </c:pt>
                <c:pt idx="141880">
                  <c:v>70940</c:v>
                </c:pt>
                <c:pt idx="141881">
                  <c:v>70940.5</c:v>
                </c:pt>
                <c:pt idx="141882">
                  <c:v>70941</c:v>
                </c:pt>
                <c:pt idx="141883">
                  <c:v>70941.5</c:v>
                </c:pt>
                <c:pt idx="141884">
                  <c:v>70942</c:v>
                </c:pt>
                <c:pt idx="141885">
                  <c:v>70942.5</c:v>
                </c:pt>
                <c:pt idx="141886">
                  <c:v>70943</c:v>
                </c:pt>
                <c:pt idx="141887">
                  <c:v>70943.5</c:v>
                </c:pt>
                <c:pt idx="141888">
                  <c:v>70944</c:v>
                </c:pt>
                <c:pt idx="141889">
                  <c:v>70944.5</c:v>
                </c:pt>
                <c:pt idx="141890">
                  <c:v>70945</c:v>
                </c:pt>
                <c:pt idx="141891">
                  <c:v>70945.5</c:v>
                </c:pt>
                <c:pt idx="141892">
                  <c:v>70946</c:v>
                </c:pt>
                <c:pt idx="141893">
                  <c:v>70946.5</c:v>
                </c:pt>
                <c:pt idx="141894">
                  <c:v>70947</c:v>
                </c:pt>
                <c:pt idx="141895">
                  <c:v>70947.5</c:v>
                </c:pt>
                <c:pt idx="141896">
                  <c:v>70948</c:v>
                </c:pt>
                <c:pt idx="141897">
                  <c:v>70948.5</c:v>
                </c:pt>
                <c:pt idx="141898">
                  <c:v>70949</c:v>
                </c:pt>
                <c:pt idx="141899">
                  <c:v>70949.5</c:v>
                </c:pt>
                <c:pt idx="141900">
                  <c:v>70950</c:v>
                </c:pt>
                <c:pt idx="141901">
                  <c:v>70950.5</c:v>
                </c:pt>
                <c:pt idx="141902">
                  <c:v>70951</c:v>
                </c:pt>
                <c:pt idx="141903">
                  <c:v>70951.5</c:v>
                </c:pt>
                <c:pt idx="141904">
                  <c:v>70952</c:v>
                </c:pt>
                <c:pt idx="141905">
                  <c:v>70952.5</c:v>
                </c:pt>
                <c:pt idx="141906">
                  <c:v>70953</c:v>
                </c:pt>
                <c:pt idx="141907">
                  <c:v>70953.5</c:v>
                </c:pt>
                <c:pt idx="141908">
                  <c:v>70954</c:v>
                </c:pt>
                <c:pt idx="141909">
                  <c:v>70954.5</c:v>
                </c:pt>
                <c:pt idx="141910">
                  <c:v>70955</c:v>
                </c:pt>
                <c:pt idx="141911">
                  <c:v>70955.5</c:v>
                </c:pt>
                <c:pt idx="141912">
                  <c:v>70956</c:v>
                </c:pt>
                <c:pt idx="141913">
                  <c:v>70956.5</c:v>
                </c:pt>
                <c:pt idx="141914">
                  <c:v>70957</c:v>
                </c:pt>
                <c:pt idx="141915">
                  <c:v>70957.5</c:v>
                </c:pt>
                <c:pt idx="141916">
                  <c:v>70958</c:v>
                </c:pt>
                <c:pt idx="141917">
                  <c:v>70958.5</c:v>
                </c:pt>
                <c:pt idx="141918">
                  <c:v>70959</c:v>
                </c:pt>
                <c:pt idx="141919">
                  <c:v>70959.5</c:v>
                </c:pt>
                <c:pt idx="141920">
                  <c:v>70960</c:v>
                </c:pt>
                <c:pt idx="141921">
                  <c:v>70960.5</c:v>
                </c:pt>
                <c:pt idx="141922">
                  <c:v>70961</c:v>
                </c:pt>
                <c:pt idx="141923">
                  <c:v>70961.5</c:v>
                </c:pt>
                <c:pt idx="141924">
                  <c:v>70962</c:v>
                </c:pt>
                <c:pt idx="141925">
                  <c:v>70962.5</c:v>
                </c:pt>
                <c:pt idx="141926">
                  <c:v>70963</c:v>
                </c:pt>
                <c:pt idx="141927">
                  <c:v>70963.5</c:v>
                </c:pt>
                <c:pt idx="141928">
                  <c:v>70964</c:v>
                </c:pt>
                <c:pt idx="141929">
                  <c:v>70964.5</c:v>
                </c:pt>
                <c:pt idx="141930">
                  <c:v>70965</c:v>
                </c:pt>
                <c:pt idx="141931">
                  <c:v>70965.5</c:v>
                </c:pt>
                <c:pt idx="141932">
                  <c:v>70966</c:v>
                </c:pt>
                <c:pt idx="141933">
                  <c:v>70966.5</c:v>
                </c:pt>
                <c:pt idx="141934">
                  <c:v>70967</c:v>
                </c:pt>
                <c:pt idx="141935">
                  <c:v>70967.5</c:v>
                </c:pt>
                <c:pt idx="141936">
                  <c:v>70968</c:v>
                </c:pt>
                <c:pt idx="141937">
                  <c:v>70968.5</c:v>
                </c:pt>
                <c:pt idx="141938">
                  <c:v>70969</c:v>
                </c:pt>
                <c:pt idx="141939">
                  <c:v>70969.5</c:v>
                </c:pt>
                <c:pt idx="141940">
                  <c:v>70970</c:v>
                </c:pt>
                <c:pt idx="141941">
                  <c:v>70970.5</c:v>
                </c:pt>
                <c:pt idx="141942">
                  <c:v>70971</c:v>
                </c:pt>
                <c:pt idx="141943">
                  <c:v>70971.5</c:v>
                </c:pt>
                <c:pt idx="141944">
                  <c:v>70972</c:v>
                </c:pt>
                <c:pt idx="141945">
                  <c:v>70972.5</c:v>
                </c:pt>
                <c:pt idx="141946">
                  <c:v>70973</c:v>
                </c:pt>
                <c:pt idx="141947">
                  <c:v>70973.5</c:v>
                </c:pt>
                <c:pt idx="141948">
                  <c:v>70974</c:v>
                </c:pt>
                <c:pt idx="141949">
                  <c:v>70974.5</c:v>
                </c:pt>
                <c:pt idx="141950">
                  <c:v>70975</c:v>
                </c:pt>
                <c:pt idx="141951">
                  <c:v>70975.5</c:v>
                </c:pt>
                <c:pt idx="141952">
                  <c:v>70976</c:v>
                </c:pt>
                <c:pt idx="141953">
                  <c:v>70976.5</c:v>
                </c:pt>
                <c:pt idx="141954">
                  <c:v>70977</c:v>
                </c:pt>
                <c:pt idx="141955">
                  <c:v>70977.5</c:v>
                </c:pt>
                <c:pt idx="141956">
                  <c:v>70978</c:v>
                </c:pt>
                <c:pt idx="141957">
                  <c:v>70978.5</c:v>
                </c:pt>
                <c:pt idx="141958">
                  <c:v>70979</c:v>
                </c:pt>
                <c:pt idx="141959">
                  <c:v>70979.5</c:v>
                </c:pt>
                <c:pt idx="141960">
                  <c:v>70980</c:v>
                </c:pt>
                <c:pt idx="141961">
                  <c:v>70980.5</c:v>
                </c:pt>
                <c:pt idx="141962">
                  <c:v>70981</c:v>
                </c:pt>
                <c:pt idx="141963">
                  <c:v>70981.5</c:v>
                </c:pt>
                <c:pt idx="141964">
                  <c:v>70982</c:v>
                </c:pt>
                <c:pt idx="141965">
                  <c:v>70982.5</c:v>
                </c:pt>
                <c:pt idx="141966">
                  <c:v>70983</c:v>
                </c:pt>
                <c:pt idx="141967">
                  <c:v>70983.5</c:v>
                </c:pt>
                <c:pt idx="141968">
                  <c:v>70984</c:v>
                </c:pt>
                <c:pt idx="141969">
                  <c:v>70984.5</c:v>
                </c:pt>
                <c:pt idx="141970">
                  <c:v>70985</c:v>
                </c:pt>
                <c:pt idx="141971">
                  <c:v>70985.5</c:v>
                </c:pt>
                <c:pt idx="141972">
                  <c:v>70986</c:v>
                </c:pt>
                <c:pt idx="141973">
                  <c:v>70986.5</c:v>
                </c:pt>
                <c:pt idx="141974">
                  <c:v>70987</c:v>
                </c:pt>
                <c:pt idx="141975">
                  <c:v>70987.5</c:v>
                </c:pt>
                <c:pt idx="141976">
                  <c:v>70988</c:v>
                </c:pt>
                <c:pt idx="141977">
                  <c:v>70988.5</c:v>
                </c:pt>
                <c:pt idx="141978">
                  <c:v>70989</c:v>
                </c:pt>
                <c:pt idx="141979">
                  <c:v>70989.5</c:v>
                </c:pt>
                <c:pt idx="141980">
                  <c:v>70990</c:v>
                </c:pt>
                <c:pt idx="141981">
                  <c:v>70990.5</c:v>
                </c:pt>
                <c:pt idx="141982">
                  <c:v>70991</c:v>
                </c:pt>
                <c:pt idx="141983">
                  <c:v>70991.5</c:v>
                </c:pt>
                <c:pt idx="141984">
                  <c:v>70992</c:v>
                </c:pt>
                <c:pt idx="141985">
                  <c:v>70992.5</c:v>
                </c:pt>
                <c:pt idx="141986">
                  <c:v>70993</c:v>
                </c:pt>
                <c:pt idx="141987">
                  <c:v>70993.5</c:v>
                </c:pt>
                <c:pt idx="141988">
                  <c:v>70994</c:v>
                </c:pt>
                <c:pt idx="141989">
                  <c:v>70994.5</c:v>
                </c:pt>
                <c:pt idx="141990">
                  <c:v>70995</c:v>
                </c:pt>
                <c:pt idx="141991">
                  <c:v>70995.5</c:v>
                </c:pt>
                <c:pt idx="141992">
                  <c:v>70996</c:v>
                </c:pt>
                <c:pt idx="141993">
                  <c:v>70996.5</c:v>
                </c:pt>
                <c:pt idx="141994">
                  <c:v>70997</c:v>
                </c:pt>
                <c:pt idx="141995">
                  <c:v>70997.5</c:v>
                </c:pt>
                <c:pt idx="141996">
                  <c:v>70998</c:v>
                </c:pt>
                <c:pt idx="141997">
                  <c:v>70998.5</c:v>
                </c:pt>
                <c:pt idx="141998">
                  <c:v>70999</c:v>
                </c:pt>
                <c:pt idx="141999">
                  <c:v>70999.5</c:v>
                </c:pt>
                <c:pt idx="142000">
                  <c:v>71000</c:v>
                </c:pt>
                <c:pt idx="142001">
                  <c:v>71000.5</c:v>
                </c:pt>
                <c:pt idx="142002">
                  <c:v>71001</c:v>
                </c:pt>
                <c:pt idx="142003">
                  <c:v>71001.5</c:v>
                </c:pt>
                <c:pt idx="142004">
                  <c:v>71002</c:v>
                </c:pt>
                <c:pt idx="142005">
                  <c:v>71002.5</c:v>
                </c:pt>
                <c:pt idx="142006">
                  <c:v>71003</c:v>
                </c:pt>
                <c:pt idx="142007">
                  <c:v>71003.5</c:v>
                </c:pt>
                <c:pt idx="142008">
                  <c:v>71004</c:v>
                </c:pt>
                <c:pt idx="142009">
                  <c:v>71004.5</c:v>
                </c:pt>
                <c:pt idx="142010">
                  <c:v>71005</c:v>
                </c:pt>
                <c:pt idx="142011">
                  <c:v>71005.5</c:v>
                </c:pt>
                <c:pt idx="142012">
                  <c:v>71006</c:v>
                </c:pt>
                <c:pt idx="142013">
                  <c:v>71006.5</c:v>
                </c:pt>
                <c:pt idx="142014">
                  <c:v>71007</c:v>
                </c:pt>
                <c:pt idx="142015">
                  <c:v>71007.5</c:v>
                </c:pt>
                <c:pt idx="142016">
                  <c:v>71008</c:v>
                </c:pt>
                <c:pt idx="142017">
                  <c:v>71008.5</c:v>
                </c:pt>
                <c:pt idx="142018">
                  <c:v>71009</c:v>
                </c:pt>
                <c:pt idx="142019">
                  <c:v>71009.5</c:v>
                </c:pt>
                <c:pt idx="142020">
                  <c:v>71010</c:v>
                </c:pt>
                <c:pt idx="142021">
                  <c:v>71010.5</c:v>
                </c:pt>
                <c:pt idx="142022">
                  <c:v>71011</c:v>
                </c:pt>
                <c:pt idx="142023">
                  <c:v>71011.5</c:v>
                </c:pt>
                <c:pt idx="142024">
                  <c:v>71012</c:v>
                </c:pt>
                <c:pt idx="142025">
                  <c:v>71012.5</c:v>
                </c:pt>
                <c:pt idx="142026">
                  <c:v>71013</c:v>
                </c:pt>
                <c:pt idx="142027">
                  <c:v>71013.5</c:v>
                </c:pt>
                <c:pt idx="142028">
                  <c:v>71014</c:v>
                </c:pt>
                <c:pt idx="142029">
                  <c:v>71014.5</c:v>
                </c:pt>
                <c:pt idx="142030">
                  <c:v>71015</c:v>
                </c:pt>
                <c:pt idx="142031">
                  <c:v>71015.5</c:v>
                </c:pt>
                <c:pt idx="142032">
                  <c:v>71016</c:v>
                </c:pt>
                <c:pt idx="142033">
                  <c:v>71016.5</c:v>
                </c:pt>
                <c:pt idx="142034">
                  <c:v>71017</c:v>
                </c:pt>
                <c:pt idx="142035">
                  <c:v>71017.5</c:v>
                </c:pt>
                <c:pt idx="142036">
                  <c:v>71018</c:v>
                </c:pt>
                <c:pt idx="142037">
                  <c:v>71018.5</c:v>
                </c:pt>
                <c:pt idx="142038">
                  <c:v>71019</c:v>
                </c:pt>
                <c:pt idx="142039">
                  <c:v>71019.5</c:v>
                </c:pt>
                <c:pt idx="142040">
                  <c:v>71020</c:v>
                </c:pt>
                <c:pt idx="142041">
                  <c:v>71020.5</c:v>
                </c:pt>
                <c:pt idx="142042">
                  <c:v>71021</c:v>
                </c:pt>
                <c:pt idx="142043">
                  <c:v>71021.5</c:v>
                </c:pt>
                <c:pt idx="142044">
                  <c:v>71022</c:v>
                </c:pt>
                <c:pt idx="142045">
                  <c:v>71022.5</c:v>
                </c:pt>
                <c:pt idx="142046">
                  <c:v>71023</c:v>
                </c:pt>
                <c:pt idx="142047">
                  <c:v>71023.5</c:v>
                </c:pt>
                <c:pt idx="142048">
                  <c:v>71024</c:v>
                </c:pt>
                <c:pt idx="142049">
                  <c:v>71024.5</c:v>
                </c:pt>
                <c:pt idx="142050">
                  <c:v>71025</c:v>
                </c:pt>
                <c:pt idx="142051">
                  <c:v>71025.5</c:v>
                </c:pt>
                <c:pt idx="142052">
                  <c:v>71026</c:v>
                </c:pt>
                <c:pt idx="142053">
                  <c:v>71026.5</c:v>
                </c:pt>
                <c:pt idx="142054">
                  <c:v>71027</c:v>
                </c:pt>
                <c:pt idx="142055">
                  <c:v>71027.5</c:v>
                </c:pt>
                <c:pt idx="142056">
                  <c:v>71028</c:v>
                </c:pt>
                <c:pt idx="142057">
                  <c:v>71028.5</c:v>
                </c:pt>
                <c:pt idx="142058">
                  <c:v>71029</c:v>
                </c:pt>
                <c:pt idx="142059">
                  <c:v>71029.5</c:v>
                </c:pt>
                <c:pt idx="142060">
                  <c:v>71030</c:v>
                </c:pt>
                <c:pt idx="142061">
                  <c:v>71030.5</c:v>
                </c:pt>
                <c:pt idx="142062">
                  <c:v>71031</c:v>
                </c:pt>
                <c:pt idx="142063">
                  <c:v>71031.5</c:v>
                </c:pt>
                <c:pt idx="142064">
                  <c:v>71032</c:v>
                </c:pt>
                <c:pt idx="142065">
                  <c:v>71032.5</c:v>
                </c:pt>
                <c:pt idx="142066">
                  <c:v>71033</c:v>
                </c:pt>
                <c:pt idx="142067">
                  <c:v>71033.5</c:v>
                </c:pt>
                <c:pt idx="142068">
                  <c:v>71034</c:v>
                </c:pt>
                <c:pt idx="142069">
                  <c:v>71034.5</c:v>
                </c:pt>
                <c:pt idx="142070">
                  <c:v>71035</c:v>
                </c:pt>
                <c:pt idx="142071">
                  <c:v>71035.5</c:v>
                </c:pt>
                <c:pt idx="142072">
                  <c:v>71036</c:v>
                </c:pt>
                <c:pt idx="142073">
                  <c:v>71036.5</c:v>
                </c:pt>
                <c:pt idx="142074">
                  <c:v>71037</c:v>
                </c:pt>
                <c:pt idx="142075">
                  <c:v>71037.5</c:v>
                </c:pt>
                <c:pt idx="142076">
                  <c:v>71038</c:v>
                </c:pt>
                <c:pt idx="142077">
                  <c:v>71038.5</c:v>
                </c:pt>
                <c:pt idx="142078">
                  <c:v>71039</c:v>
                </c:pt>
                <c:pt idx="142079">
                  <c:v>71039.5</c:v>
                </c:pt>
                <c:pt idx="142080">
                  <c:v>71040</c:v>
                </c:pt>
                <c:pt idx="142081">
                  <c:v>71040.5</c:v>
                </c:pt>
                <c:pt idx="142082">
                  <c:v>71041</c:v>
                </c:pt>
                <c:pt idx="142083">
                  <c:v>71041.5</c:v>
                </c:pt>
                <c:pt idx="142084">
                  <c:v>71042</c:v>
                </c:pt>
                <c:pt idx="142085">
                  <c:v>71042.5</c:v>
                </c:pt>
                <c:pt idx="142086">
                  <c:v>71043</c:v>
                </c:pt>
                <c:pt idx="142087">
                  <c:v>71043.5</c:v>
                </c:pt>
                <c:pt idx="142088">
                  <c:v>71044</c:v>
                </c:pt>
                <c:pt idx="142089">
                  <c:v>71044.5</c:v>
                </c:pt>
                <c:pt idx="142090">
                  <c:v>71045</c:v>
                </c:pt>
                <c:pt idx="142091">
                  <c:v>71045.5</c:v>
                </c:pt>
                <c:pt idx="142092">
                  <c:v>71046</c:v>
                </c:pt>
                <c:pt idx="142093">
                  <c:v>71046.5</c:v>
                </c:pt>
                <c:pt idx="142094">
                  <c:v>71047</c:v>
                </c:pt>
                <c:pt idx="142095">
                  <c:v>71047.5</c:v>
                </c:pt>
                <c:pt idx="142096">
                  <c:v>71048</c:v>
                </c:pt>
                <c:pt idx="142097">
                  <c:v>71048.5</c:v>
                </c:pt>
                <c:pt idx="142098">
                  <c:v>71049</c:v>
                </c:pt>
                <c:pt idx="142099">
                  <c:v>71049.5</c:v>
                </c:pt>
                <c:pt idx="142100">
                  <c:v>71050</c:v>
                </c:pt>
                <c:pt idx="142101">
                  <c:v>71050.5</c:v>
                </c:pt>
                <c:pt idx="142102">
                  <c:v>71051</c:v>
                </c:pt>
                <c:pt idx="142103">
                  <c:v>71051.5</c:v>
                </c:pt>
                <c:pt idx="142104">
                  <c:v>71052</c:v>
                </c:pt>
                <c:pt idx="142105">
                  <c:v>71052.5</c:v>
                </c:pt>
                <c:pt idx="142106">
                  <c:v>71053</c:v>
                </c:pt>
                <c:pt idx="142107">
                  <c:v>71053.5</c:v>
                </c:pt>
                <c:pt idx="142108">
                  <c:v>71054</c:v>
                </c:pt>
                <c:pt idx="142109">
                  <c:v>71054.5</c:v>
                </c:pt>
                <c:pt idx="142110">
                  <c:v>71055</c:v>
                </c:pt>
                <c:pt idx="142111">
                  <c:v>71055.5</c:v>
                </c:pt>
                <c:pt idx="142112">
                  <c:v>71056</c:v>
                </c:pt>
                <c:pt idx="142113">
                  <c:v>71056.5</c:v>
                </c:pt>
                <c:pt idx="142114">
                  <c:v>71057</c:v>
                </c:pt>
                <c:pt idx="142115">
                  <c:v>71057.5</c:v>
                </c:pt>
                <c:pt idx="142116">
                  <c:v>71058</c:v>
                </c:pt>
                <c:pt idx="142117">
                  <c:v>71058.5</c:v>
                </c:pt>
                <c:pt idx="142118">
                  <c:v>71059</c:v>
                </c:pt>
                <c:pt idx="142119">
                  <c:v>71059.5</c:v>
                </c:pt>
                <c:pt idx="142120">
                  <c:v>71060</c:v>
                </c:pt>
                <c:pt idx="142121">
                  <c:v>71060.5</c:v>
                </c:pt>
                <c:pt idx="142122">
                  <c:v>71061</c:v>
                </c:pt>
                <c:pt idx="142123">
                  <c:v>71061.5</c:v>
                </c:pt>
                <c:pt idx="142124">
                  <c:v>71062</c:v>
                </c:pt>
                <c:pt idx="142125">
                  <c:v>71062.5</c:v>
                </c:pt>
                <c:pt idx="142126">
                  <c:v>71063</c:v>
                </c:pt>
                <c:pt idx="142127">
                  <c:v>71063.5</c:v>
                </c:pt>
                <c:pt idx="142128">
                  <c:v>71064</c:v>
                </c:pt>
                <c:pt idx="142129">
                  <c:v>71064.5</c:v>
                </c:pt>
                <c:pt idx="142130">
                  <c:v>71065</c:v>
                </c:pt>
                <c:pt idx="142131">
                  <c:v>71065.5</c:v>
                </c:pt>
                <c:pt idx="142132">
                  <c:v>71066</c:v>
                </c:pt>
                <c:pt idx="142133">
                  <c:v>71066.5</c:v>
                </c:pt>
                <c:pt idx="142134">
                  <c:v>71067</c:v>
                </c:pt>
                <c:pt idx="142135">
                  <c:v>71067.5</c:v>
                </c:pt>
                <c:pt idx="142136">
                  <c:v>71068</c:v>
                </c:pt>
                <c:pt idx="142137">
                  <c:v>71068.5</c:v>
                </c:pt>
                <c:pt idx="142138">
                  <c:v>71069</c:v>
                </c:pt>
                <c:pt idx="142139">
                  <c:v>71069.5</c:v>
                </c:pt>
                <c:pt idx="142140">
                  <c:v>71070</c:v>
                </c:pt>
                <c:pt idx="142141">
                  <c:v>71070.5</c:v>
                </c:pt>
                <c:pt idx="142142">
                  <c:v>71071</c:v>
                </c:pt>
                <c:pt idx="142143">
                  <c:v>71071.5</c:v>
                </c:pt>
                <c:pt idx="142144">
                  <c:v>71072</c:v>
                </c:pt>
                <c:pt idx="142145">
                  <c:v>71072.5</c:v>
                </c:pt>
                <c:pt idx="142146">
                  <c:v>71073</c:v>
                </c:pt>
                <c:pt idx="142147">
                  <c:v>71073.5</c:v>
                </c:pt>
                <c:pt idx="142148">
                  <c:v>71074</c:v>
                </c:pt>
                <c:pt idx="142149">
                  <c:v>71074.5</c:v>
                </c:pt>
                <c:pt idx="142150">
                  <c:v>71075</c:v>
                </c:pt>
                <c:pt idx="142151">
                  <c:v>71075.5</c:v>
                </c:pt>
                <c:pt idx="142152">
                  <c:v>71076</c:v>
                </c:pt>
                <c:pt idx="142153">
                  <c:v>71076.5</c:v>
                </c:pt>
                <c:pt idx="142154">
                  <c:v>71077</c:v>
                </c:pt>
                <c:pt idx="142155">
                  <c:v>71077.5</c:v>
                </c:pt>
                <c:pt idx="142156">
                  <c:v>71078</c:v>
                </c:pt>
                <c:pt idx="142157">
                  <c:v>71078.5</c:v>
                </c:pt>
                <c:pt idx="142158">
                  <c:v>71079</c:v>
                </c:pt>
                <c:pt idx="142159">
                  <c:v>71079.5</c:v>
                </c:pt>
                <c:pt idx="142160">
                  <c:v>71080</c:v>
                </c:pt>
                <c:pt idx="142161">
                  <c:v>71080.5</c:v>
                </c:pt>
                <c:pt idx="142162">
                  <c:v>71081</c:v>
                </c:pt>
                <c:pt idx="142163">
                  <c:v>71081.5</c:v>
                </c:pt>
                <c:pt idx="142164">
                  <c:v>71082</c:v>
                </c:pt>
                <c:pt idx="142165">
                  <c:v>71082.5</c:v>
                </c:pt>
                <c:pt idx="142166">
                  <c:v>71083</c:v>
                </c:pt>
                <c:pt idx="142167">
                  <c:v>71083.5</c:v>
                </c:pt>
                <c:pt idx="142168">
                  <c:v>71084</c:v>
                </c:pt>
                <c:pt idx="142169">
                  <c:v>71084.5</c:v>
                </c:pt>
                <c:pt idx="142170">
                  <c:v>71085</c:v>
                </c:pt>
                <c:pt idx="142171">
                  <c:v>71085.5</c:v>
                </c:pt>
                <c:pt idx="142172">
                  <c:v>71086</c:v>
                </c:pt>
                <c:pt idx="142173">
                  <c:v>71086.5</c:v>
                </c:pt>
                <c:pt idx="142174">
                  <c:v>71087</c:v>
                </c:pt>
                <c:pt idx="142175">
                  <c:v>71087.5</c:v>
                </c:pt>
                <c:pt idx="142176">
                  <c:v>71088</c:v>
                </c:pt>
                <c:pt idx="142177">
                  <c:v>71088.5</c:v>
                </c:pt>
                <c:pt idx="142178">
                  <c:v>71089</c:v>
                </c:pt>
                <c:pt idx="142179">
                  <c:v>71089.5</c:v>
                </c:pt>
                <c:pt idx="142180">
                  <c:v>71090</c:v>
                </c:pt>
                <c:pt idx="142181">
                  <c:v>71090.5</c:v>
                </c:pt>
                <c:pt idx="142182">
                  <c:v>71091</c:v>
                </c:pt>
                <c:pt idx="142183">
                  <c:v>71091.5</c:v>
                </c:pt>
                <c:pt idx="142184">
                  <c:v>71092</c:v>
                </c:pt>
                <c:pt idx="142185">
                  <c:v>71092.5</c:v>
                </c:pt>
                <c:pt idx="142186">
                  <c:v>71093</c:v>
                </c:pt>
                <c:pt idx="142187">
                  <c:v>71093.5</c:v>
                </c:pt>
                <c:pt idx="142188">
                  <c:v>71094</c:v>
                </c:pt>
                <c:pt idx="142189">
                  <c:v>71094.5</c:v>
                </c:pt>
                <c:pt idx="142190">
                  <c:v>71095</c:v>
                </c:pt>
                <c:pt idx="142191">
                  <c:v>71095.5</c:v>
                </c:pt>
                <c:pt idx="142192">
                  <c:v>71096</c:v>
                </c:pt>
                <c:pt idx="142193">
                  <c:v>71096.5</c:v>
                </c:pt>
                <c:pt idx="142194">
                  <c:v>71097</c:v>
                </c:pt>
                <c:pt idx="142195">
                  <c:v>71097.5</c:v>
                </c:pt>
                <c:pt idx="142196">
                  <c:v>71098</c:v>
                </c:pt>
                <c:pt idx="142197">
                  <c:v>71098.5</c:v>
                </c:pt>
                <c:pt idx="142198">
                  <c:v>71099</c:v>
                </c:pt>
                <c:pt idx="142199">
                  <c:v>71099.5</c:v>
                </c:pt>
                <c:pt idx="142200">
                  <c:v>71100</c:v>
                </c:pt>
                <c:pt idx="142201">
                  <c:v>71100.5</c:v>
                </c:pt>
                <c:pt idx="142202">
                  <c:v>71101</c:v>
                </c:pt>
                <c:pt idx="142203">
                  <c:v>71101.5</c:v>
                </c:pt>
                <c:pt idx="142204">
                  <c:v>71102</c:v>
                </c:pt>
                <c:pt idx="142205">
                  <c:v>71102.5</c:v>
                </c:pt>
                <c:pt idx="142206">
                  <c:v>71103</c:v>
                </c:pt>
                <c:pt idx="142207">
                  <c:v>71103.5</c:v>
                </c:pt>
                <c:pt idx="142208">
                  <c:v>71104</c:v>
                </c:pt>
                <c:pt idx="142209">
                  <c:v>71104.5</c:v>
                </c:pt>
                <c:pt idx="142210">
                  <c:v>71105</c:v>
                </c:pt>
                <c:pt idx="142211">
                  <c:v>71105.5</c:v>
                </c:pt>
                <c:pt idx="142212">
                  <c:v>71106</c:v>
                </c:pt>
                <c:pt idx="142213">
                  <c:v>71106.5</c:v>
                </c:pt>
                <c:pt idx="142214">
                  <c:v>71107</c:v>
                </c:pt>
                <c:pt idx="142215">
                  <c:v>71107.5</c:v>
                </c:pt>
                <c:pt idx="142216">
                  <c:v>71108</c:v>
                </c:pt>
                <c:pt idx="142217">
                  <c:v>71108.5</c:v>
                </c:pt>
                <c:pt idx="142218">
                  <c:v>71109</c:v>
                </c:pt>
                <c:pt idx="142219">
                  <c:v>71109.5</c:v>
                </c:pt>
                <c:pt idx="142220">
                  <c:v>71110</c:v>
                </c:pt>
                <c:pt idx="142221">
                  <c:v>71110.5</c:v>
                </c:pt>
                <c:pt idx="142222">
                  <c:v>71111</c:v>
                </c:pt>
                <c:pt idx="142223">
                  <c:v>71111.5</c:v>
                </c:pt>
                <c:pt idx="142224">
                  <c:v>71112</c:v>
                </c:pt>
                <c:pt idx="142225">
                  <c:v>71112.5</c:v>
                </c:pt>
                <c:pt idx="142226">
                  <c:v>71113</c:v>
                </c:pt>
                <c:pt idx="142227">
                  <c:v>71113.5</c:v>
                </c:pt>
                <c:pt idx="142228">
                  <c:v>71114</c:v>
                </c:pt>
                <c:pt idx="142229">
                  <c:v>71114.5</c:v>
                </c:pt>
                <c:pt idx="142230">
                  <c:v>71115</c:v>
                </c:pt>
                <c:pt idx="142231">
                  <c:v>71115.5</c:v>
                </c:pt>
                <c:pt idx="142232">
                  <c:v>71116</c:v>
                </c:pt>
                <c:pt idx="142233">
                  <c:v>71116.5</c:v>
                </c:pt>
                <c:pt idx="142234">
                  <c:v>71117</c:v>
                </c:pt>
                <c:pt idx="142235">
                  <c:v>71117.5</c:v>
                </c:pt>
                <c:pt idx="142236">
                  <c:v>71118</c:v>
                </c:pt>
                <c:pt idx="142237">
                  <c:v>71118.5</c:v>
                </c:pt>
                <c:pt idx="142238">
                  <c:v>71119</c:v>
                </c:pt>
                <c:pt idx="142239">
                  <c:v>71119.5</c:v>
                </c:pt>
                <c:pt idx="142240">
                  <c:v>71120</c:v>
                </c:pt>
                <c:pt idx="142241">
                  <c:v>71120.5</c:v>
                </c:pt>
                <c:pt idx="142242">
                  <c:v>71121</c:v>
                </c:pt>
                <c:pt idx="142243">
                  <c:v>71121.5</c:v>
                </c:pt>
                <c:pt idx="142244">
                  <c:v>71122</c:v>
                </c:pt>
                <c:pt idx="142245">
                  <c:v>71122.5</c:v>
                </c:pt>
                <c:pt idx="142246">
                  <c:v>71123</c:v>
                </c:pt>
                <c:pt idx="142247">
                  <c:v>71123.5</c:v>
                </c:pt>
                <c:pt idx="142248">
                  <c:v>71124</c:v>
                </c:pt>
                <c:pt idx="142249">
                  <c:v>71124.5</c:v>
                </c:pt>
                <c:pt idx="142250">
                  <c:v>71125</c:v>
                </c:pt>
                <c:pt idx="142251">
                  <c:v>71125.5</c:v>
                </c:pt>
                <c:pt idx="142252">
                  <c:v>71126</c:v>
                </c:pt>
                <c:pt idx="142253">
                  <c:v>71126.5</c:v>
                </c:pt>
                <c:pt idx="142254">
                  <c:v>71127</c:v>
                </c:pt>
                <c:pt idx="142255">
                  <c:v>71127.5</c:v>
                </c:pt>
                <c:pt idx="142256">
                  <c:v>71128</c:v>
                </c:pt>
                <c:pt idx="142257">
                  <c:v>71128.5</c:v>
                </c:pt>
                <c:pt idx="142258">
                  <c:v>71129</c:v>
                </c:pt>
                <c:pt idx="142259">
                  <c:v>71129.5</c:v>
                </c:pt>
                <c:pt idx="142260">
                  <c:v>71130</c:v>
                </c:pt>
                <c:pt idx="142261">
                  <c:v>71130.5</c:v>
                </c:pt>
                <c:pt idx="142262">
                  <c:v>71131</c:v>
                </c:pt>
                <c:pt idx="142263">
                  <c:v>71131.5</c:v>
                </c:pt>
                <c:pt idx="142264">
                  <c:v>71132</c:v>
                </c:pt>
                <c:pt idx="142265">
                  <c:v>71132.5</c:v>
                </c:pt>
                <c:pt idx="142266">
                  <c:v>71133</c:v>
                </c:pt>
                <c:pt idx="142267">
                  <c:v>71133.5</c:v>
                </c:pt>
                <c:pt idx="142268">
                  <c:v>71134</c:v>
                </c:pt>
                <c:pt idx="142269">
                  <c:v>71134.5</c:v>
                </c:pt>
                <c:pt idx="142270">
                  <c:v>71135</c:v>
                </c:pt>
                <c:pt idx="142271">
                  <c:v>71135.5</c:v>
                </c:pt>
                <c:pt idx="142272">
                  <c:v>71136</c:v>
                </c:pt>
                <c:pt idx="142273">
                  <c:v>71136.5</c:v>
                </c:pt>
                <c:pt idx="142274">
                  <c:v>71137</c:v>
                </c:pt>
                <c:pt idx="142275">
                  <c:v>71137.5</c:v>
                </c:pt>
                <c:pt idx="142276">
                  <c:v>71138</c:v>
                </c:pt>
                <c:pt idx="142277">
                  <c:v>71138.5</c:v>
                </c:pt>
                <c:pt idx="142278">
                  <c:v>71139</c:v>
                </c:pt>
                <c:pt idx="142279">
                  <c:v>71139.5</c:v>
                </c:pt>
                <c:pt idx="142280">
                  <c:v>71140</c:v>
                </c:pt>
                <c:pt idx="142281">
                  <c:v>71140.5</c:v>
                </c:pt>
                <c:pt idx="142282">
                  <c:v>71141</c:v>
                </c:pt>
                <c:pt idx="142283">
                  <c:v>71141.5</c:v>
                </c:pt>
                <c:pt idx="142284">
                  <c:v>71142</c:v>
                </c:pt>
                <c:pt idx="142285">
                  <c:v>71142.5</c:v>
                </c:pt>
                <c:pt idx="142286">
                  <c:v>71143</c:v>
                </c:pt>
                <c:pt idx="142287">
                  <c:v>71143.5</c:v>
                </c:pt>
                <c:pt idx="142288">
                  <c:v>71144</c:v>
                </c:pt>
                <c:pt idx="142289">
                  <c:v>71144.5</c:v>
                </c:pt>
                <c:pt idx="142290">
                  <c:v>71145</c:v>
                </c:pt>
                <c:pt idx="142291">
                  <c:v>71145.5</c:v>
                </c:pt>
                <c:pt idx="142292">
                  <c:v>71146</c:v>
                </c:pt>
                <c:pt idx="142293">
                  <c:v>71146.5</c:v>
                </c:pt>
                <c:pt idx="142294">
                  <c:v>71147</c:v>
                </c:pt>
                <c:pt idx="142295">
                  <c:v>71147.5</c:v>
                </c:pt>
                <c:pt idx="142296">
                  <c:v>71148</c:v>
                </c:pt>
                <c:pt idx="142297">
                  <c:v>71148.5</c:v>
                </c:pt>
                <c:pt idx="142298">
                  <c:v>71149</c:v>
                </c:pt>
                <c:pt idx="142299">
                  <c:v>71149.5</c:v>
                </c:pt>
                <c:pt idx="142300">
                  <c:v>71150</c:v>
                </c:pt>
                <c:pt idx="142301">
                  <c:v>71150.5</c:v>
                </c:pt>
                <c:pt idx="142302">
                  <c:v>71151</c:v>
                </c:pt>
                <c:pt idx="142303">
                  <c:v>71151.5</c:v>
                </c:pt>
                <c:pt idx="142304">
                  <c:v>71152</c:v>
                </c:pt>
                <c:pt idx="142305">
                  <c:v>71152.5</c:v>
                </c:pt>
                <c:pt idx="142306">
                  <c:v>71153</c:v>
                </c:pt>
                <c:pt idx="142307">
                  <c:v>71153.5</c:v>
                </c:pt>
                <c:pt idx="142308">
                  <c:v>71154</c:v>
                </c:pt>
                <c:pt idx="142309">
                  <c:v>71154.5</c:v>
                </c:pt>
                <c:pt idx="142310">
                  <c:v>71155</c:v>
                </c:pt>
                <c:pt idx="142311">
                  <c:v>71155.5</c:v>
                </c:pt>
                <c:pt idx="142312">
                  <c:v>71156</c:v>
                </c:pt>
                <c:pt idx="142313">
                  <c:v>71156.5</c:v>
                </c:pt>
                <c:pt idx="142314">
                  <c:v>71157</c:v>
                </c:pt>
                <c:pt idx="142315">
                  <c:v>71157.5</c:v>
                </c:pt>
                <c:pt idx="142316">
                  <c:v>71158</c:v>
                </c:pt>
                <c:pt idx="142317">
                  <c:v>71158.5</c:v>
                </c:pt>
                <c:pt idx="142318">
                  <c:v>71159</c:v>
                </c:pt>
                <c:pt idx="142319">
                  <c:v>71159.5</c:v>
                </c:pt>
                <c:pt idx="142320">
                  <c:v>71160</c:v>
                </c:pt>
                <c:pt idx="142321">
                  <c:v>71160.5</c:v>
                </c:pt>
                <c:pt idx="142322">
                  <c:v>71161</c:v>
                </c:pt>
                <c:pt idx="142323">
                  <c:v>71161.5</c:v>
                </c:pt>
                <c:pt idx="142324">
                  <c:v>71162</c:v>
                </c:pt>
                <c:pt idx="142325">
                  <c:v>71162.5</c:v>
                </c:pt>
                <c:pt idx="142326">
                  <c:v>71163</c:v>
                </c:pt>
                <c:pt idx="142327">
                  <c:v>71163.5</c:v>
                </c:pt>
                <c:pt idx="142328">
                  <c:v>71164</c:v>
                </c:pt>
                <c:pt idx="142329">
                  <c:v>71164.5</c:v>
                </c:pt>
                <c:pt idx="142330">
                  <c:v>71165</c:v>
                </c:pt>
                <c:pt idx="142331">
                  <c:v>71165.5</c:v>
                </c:pt>
                <c:pt idx="142332">
                  <c:v>71166</c:v>
                </c:pt>
                <c:pt idx="142333">
                  <c:v>71166.5</c:v>
                </c:pt>
                <c:pt idx="142334">
                  <c:v>71167</c:v>
                </c:pt>
                <c:pt idx="142335">
                  <c:v>71167.5</c:v>
                </c:pt>
                <c:pt idx="142336">
                  <c:v>71168</c:v>
                </c:pt>
                <c:pt idx="142337">
                  <c:v>71168.5</c:v>
                </c:pt>
                <c:pt idx="142338">
                  <c:v>71169</c:v>
                </c:pt>
                <c:pt idx="142339">
                  <c:v>71169.5</c:v>
                </c:pt>
                <c:pt idx="142340">
                  <c:v>71170</c:v>
                </c:pt>
                <c:pt idx="142341">
                  <c:v>71170.5</c:v>
                </c:pt>
                <c:pt idx="142342">
                  <c:v>71171</c:v>
                </c:pt>
                <c:pt idx="142343">
                  <c:v>71171.5</c:v>
                </c:pt>
                <c:pt idx="142344">
                  <c:v>71172</c:v>
                </c:pt>
                <c:pt idx="142345">
                  <c:v>71172.5</c:v>
                </c:pt>
                <c:pt idx="142346">
                  <c:v>71173</c:v>
                </c:pt>
                <c:pt idx="142347">
                  <c:v>71173.5</c:v>
                </c:pt>
                <c:pt idx="142348">
                  <c:v>71174</c:v>
                </c:pt>
                <c:pt idx="142349">
                  <c:v>71174.5</c:v>
                </c:pt>
                <c:pt idx="142350">
                  <c:v>71175</c:v>
                </c:pt>
                <c:pt idx="142351">
                  <c:v>71175.5</c:v>
                </c:pt>
                <c:pt idx="142352">
                  <c:v>71176</c:v>
                </c:pt>
                <c:pt idx="142353">
                  <c:v>71176.5</c:v>
                </c:pt>
                <c:pt idx="142354">
                  <c:v>71177</c:v>
                </c:pt>
                <c:pt idx="142355">
                  <c:v>71177.5</c:v>
                </c:pt>
                <c:pt idx="142356">
                  <c:v>71178</c:v>
                </c:pt>
                <c:pt idx="142357">
                  <c:v>71178.5</c:v>
                </c:pt>
                <c:pt idx="142358">
                  <c:v>71179</c:v>
                </c:pt>
                <c:pt idx="142359">
                  <c:v>71179.5</c:v>
                </c:pt>
                <c:pt idx="142360">
                  <c:v>71180</c:v>
                </c:pt>
                <c:pt idx="142361">
                  <c:v>71180.5</c:v>
                </c:pt>
                <c:pt idx="142362">
                  <c:v>71181</c:v>
                </c:pt>
                <c:pt idx="142363">
                  <c:v>71181.5</c:v>
                </c:pt>
                <c:pt idx="142364">
                  <c:v>71182</c:v>
                </c:pt>
                <c:pt idx="142365">
                  <c:v>71182.5</c:v>
                </c:pt>
                <c:pt idx="142366">
                  <c:v>71183</c:v>
                </c:pt>
                <c:pt idx="142367">
                  <c:v>71183.5</c:v>
                </c:pt>
                <c:pt idx="142368">
                  <c:v>71184</c:v>
                </c:pt>
                <c:pt idx="142369">
                  <c:v>71184.5</c:v>
                </c:pt>
                <c:pt idx="142370">
                  <c:v>71185</c:v>
                </c:pt>
                <c:pt idx="142371">
                  <c:v>71185.5</c:v>
                </c:pt>
                <c:pt idx="142372">
                  <c:v>71186</c:v>
                </c:pt>
                <c:pt idx="142373">
                  <c:v>71186.5</c:v>
                </c:pt>
                <c:pt idx="142374">
                  <c:v>71187</c:v>
                </c:pt>
                <c:pt idx="142375">
                  <c:v>71187.5</c:v>
                </c:pt>
                <c:pt idx="142376">
                  <c:v>71188</c:v>
                </c:pt>
                <c:pt idx="142377">
                  <c:v>71188.5</c:v>
                </c:pt>
                <c:pt idx="142378">
                  <c:v>71189</c:v>
                </c:pt>
                <c:pt idx="142379">
                  <c:v>71189.5</c:v>
                </c:pt>
                <c:pt idx="142380">
                  <c:v>71190</c:v>
                </c:pt>
                <c:pt idx="142381">
                  <c:v>71190.5</c:v>
                </c:pt>
                <c:pt idx="142382">
                  <c:v>71191</c:v>
                </c:pt>
                <c:pt idx="142383">
                  <c:v>71191.5</c:v>
                </c:pt>
                <c:pt idx="142384">
                  <c:v>71192</c:v>
                </c:pt>
                <c:pt idx="142385">
                  <c:v>71192.5</c:v>
                </c:pt>
                <c:pt idx="142386">
                  <c:v>71193</c:v>
                </c:pt>
                <c:pt idx="142387">
                  <c:v>71193.5</c:v>
                </c:pt>
                <c:pt idx="142388">
                  <c:v>71194</c:v>
                </c:pt>
                <c:pt idx="142389">
                  <c:v>71194.5</c:v>
                </c:pt>
                <c:pt idx="142390">
                  <c:v>71195</c:v>
                </c:pt>
                <c:pt idx="142391">
                  <c:v>71195.5</c:v>
                </c:pt>
                <c:pt idx="142392">
                  <c:v>71196</c:v>
                </c:pt>
                <c:pt idx="142393">
                  <c:v>71196.5</c:v>
                </c:pt>
                <c:pt idx="142394">
                  <c:v>71197</c:v>
                </c:pt>
                <c:pt idx="142395">
                  <c:v>71197.5</c:v>
                </c:pt>
                <c:pt idx="142396">
                  <c:v>71198</c:v>
                </c:pt>
                <c:pt idx="142397">
                  <c:v>71198.5</c:v>
                </c:pt>
                <c:pt idx="142398">
                  <c:v>71199</c:v>
                </c:pt>
                <c:pt idx="142399">
                  <c:v>71199.5</c:v>
                </c:pt>
                <c:pt idx="142400">
                  <c:v>71200</c:v>
                </c:pt>
                <c:pt idx="142401">
                  <c:v>71200.5</c:v>
                </c:pt>
                <c:pt idx="142402">
                  <c:v>71201</c:v>
                </c:pt>
                <c:pt idx="142403">
                  <c:v>71201.5</c:v>
                </c:pt>
                <c:pt idx="142404">
                  <c:v>71202</c:v>
                </c:pt>
                <c:pt idx="142405">
                  <c:v>71202.5</c:v>
                </c:pt>
                <c:pt idx="142406">
                  <c:v>71203</c:v>
                </c:pt>
                <c:pt idx="142407">
                  <c:v>71203.5</c:v>
                </c:pt>
                <c:pt idx="142408">
                  <c:v>71204</c:v>
                </c:pt>
                <c:pt idx="142409">
                  <c:v>71204.5</c:v>
                </c:pt>
                <c:pt idx="142410">
                  <c:v>71205</c:v>
                </c:pt>
                <c:pt idx="142411">
                  <c:v>71205.5</c:v>
                </c:pt>
                <c:pt idx="142412">
                  <c:v>71206</c:v>
                </c:pt>
                <c:pt idx="142413">
                  <c:v>71206.5</c:v>
                </c:pt>
                <c:pt idx="142414">
                  <c:v>71207</c:v>
                </c:pt>
                <c:pt idx="142415">
                  <c:v>71207.5</c:v>
                </c:pt>
                <c:pt idx="142416">
                  <c:v>71208</c:v>
                </c:pt>
                <c:pt idx="142417">
                  <c:v>71208.5</c:v>
                </c:pt>
                <c:pt idx="142418">
                  <c:v>71209</c:v>
                </c:pt>
                <c:pt idx="142419">
                  <c:v>71209.5</c:v>
                </c:pt>
                <c:pt idx="142420">
                  <c:v>71210</c:v>
                </c:pt>
                <c:pt idx="142421">
                  <c:v>71210.5</c:v>
                </c:pt>
                <c:pt idx="142422">
                  <c:v>71211</c:v>
                </c:pt>
                <c:pt idx="142423">
                  <c:v>71211.5</c:v>
                </c:pt>
                <c:pt idx="142424">
                  <c:v>71212</c:v>
                </c:pt>
                <c:pt idx="142425">
                  <c:v>71212.5</c:v>
                </c:pt>
                <c:pt idx="142426">
                  <c:v>71213</c:v>
                </c:pt>
                <c:pt idx="142427">
                  <c:v>71213.5</c:v>
                </c:pt>
                <c:pt idx="142428">
                  <c:v>71214</c:v>
                </c:pt>
                <c:pt idx="142429">
                  <c:v>71214.5</c:v>
                </c:pt>
                <c:pt idx="142430">
                  <c:v>71215</c:v>
                </c:pt>
                <c:pt idx="142431">
                  <c:v>71215.5</c:v>
                </c:pt>
                <c:pt idx="142432">
                  <c:v>71216</c:v>
                </c:pt>
                <c:pt idx="142433">
                  <c:v>71216.5</c:v>
                </c:pt>
                <c:pt idx="142434">
                  <c:v>71217</c:v>
                </c:pt>
                <c:pt idx="142435">
                  <c:v>71217.5</c:v>
                </c:pt>
                <c:pt idx="142436">
                  <c:v>71218</c:v>
                </c:pt>
                <c:pt idx="142437">
                  <c:v>71218.5</c:v>
                </c:pt>
                <c:pt idx="142438">
                  <c:v>71219</c:v>
                </c:pt>
                <c:pt idx="142439">
                  <c:v>71219.5</c:v>
                </c:pt>
                <c:pt idx="142440">
                  <c:v>71220</c:v>
                </c:pt>
                <c:pt idx="142441">
                  <c:v>71220.5</c:v>
                </c:pt>
                <c:pt idx="142442">
                  <c:v>71221</c:v>
                </c:pt>
                <c:pt idx="142443">
                  <c:v>71221.5</c:v>
                </c:pt>
                <c:pt idx="142444">
                  <c:v>71222</c:v>
                </c:pt>
                <c:pt idx="142445">
                  <c:v>71222.5</c:v>
                </c:pt>
                <c:pt idx="142446">
                  <c:v>71223</c:v>
                </c:pt>
                <c:pt idx="142447">
                  <c:v>71223.5</c:v>
                </c:pt>
                <c:pt idx="142448">
                  <c:v>71224</c:v>
                </c:pt>
                <c:pt idx="142449">
                  <c:v>71224.5</c:v>
                </c:pt>
                <c:pt idx="142450">
                  <c:v>71225</c:v>
                </c:pt>
                <c:pt idx="142451">
                  <c:v>71225.5</c:v>
                </c:pt>
                <c:pt idx="142452">
                  <c:v>71226</c:v>
                </c:pt>
                <c:pt idx="142453">
                  <c:v>71226.5</c:v>
                </c:pt>
                <c:pt idx="142454">
                  <c:v>71227</c:v>
                </c:pt>
                <c:pt idx="142455">
                  <c:v>71227.5</c:v>
                </c:pt>
                <c:pt idx="142456">
                  <c:v>71228</c:v>
                </c:pt>
                <c:pt idx="142457">
                  <c:v>71228.5</c:v>
                </c:pt>
                <c:pt idx="142458">
                  <c:v>71229</c:v>
                </c:pt>
                <c:pt idx="142459">
                  <c:v>71229.5</c:v>
                </c:pt>
                <c:pt idx="142460">
                  <c:v>71230</c:v>
                </c:pt>
                <c:pt idx="142461">
                  <c:v>71230.5</c:v>
                </c:pt>
                <c:pt idx="142462">
                  <c:v>71231</c:v>
                </c:pt>
                <c:pt idx="142463">
                  <c:v>71231.5</c:v>
                </c:pt>
                <c:pt idx="142464">
                  <c:v>71232</c:v>
                </c:pt>
                <c:pt idx="142465">
                  <c:v>71232.5</c:v>
                </c:pt>
                <c:pt idx="142466">
                  <c:v>71233</c:v>
                </c:pt>
                <c:pt idx="142467">
                  <c:v>71233.5</c:v>
                </c:pt>
                <c:pt idx="142468">
                  <c:v>71234</c:v>
                </c:pt>
                <c:pt idx="142469">
                  <c:v>71234.5</c:v>
                </c:pt>
                <c:pt idx="142470">
                  <c:v>71235</c:v>
                </c:pt>
                <c:pt idx="142471">
                  <c:v>71235.5</c:v>
                </c:pt>
                <c:pt idx="142472">
                  <c:v>71236</c:v>
                </c:pt>
                <c:pt idx="142473">
                  <c:v>71236.5</c:v>
                </c:pt>
                <c:pt idx="142474">
                  <c:v>71237</c:v>
                </c:pt>
                <c:pt idx="142475">
                  <c:v>71237.5</c:v>
                </c:pt>
                <c:pt idx="142476">
                  <c:v>71238</c:v>
                </c:pt>
                <c:pt idx="142477">
                  <c:v>71238.5</c:v>
                </c:pt>
                <c:pt idx="142478">
                  <c:v>71239</c:v>
                </c:pt>
                <c:pt idx="142479">
                  <c:v>71239.5</c:v>
                </c:pt>
                <c:pt idx="142480">
                  <c:v>71240</c:v>
                </c:pt>
                <c:pt idx="142481">
                  <c:v>71240.5</c:v>
                </c:pt>
                <c:pt idx="142482">
                  <c:v>71241</c:v>
                </c:pt>
                <c:pt idx="142483">
                  <c:v>71241.5</c:v>
                </c:pt>
                <c:pt idx="142484">
                  <c:v>71242</c:v>
                </c:pt>
                <c:pt idx="142485">
                  <c:v>71242.5</c:v>
                </c:pt>
                <c:pt idx="142486">
                  <c:v>71243</c:v>
                </c:pt>
                <c:pt idx="142487">
                  <c:v>71243.5</c:v>
                </c:pt>
                <c:pt idx="142488">
                  <c:v>71244</c:v>
                </c:pt>
                <c:pt idx="142489">
                  <c:v>71244.5</c:v>
                </c:pt>
                <c:pt idx="142490">
                  <c:v>71245</c:v>
                </c:pt>
                <c:pt idx="142491">
                  <c:v>71245.5</c:v>
                </c:pt>
                <c:pt idx="142492">
                  <c:v>71246</c:v>
                </c:pt>
                <c:pt idx="142493">
                  <c:v>71246.5</c:v>
                </c:pt>
                <c:pt idx="142494">
                  <c:v>71247</c:v>
                </c:pt>
                <c:pt idx="142495">
                  <c:v>71247.5</c:v>
                </c:pt>
                <c:pt idx="142496">
                  <c:v>71248</c:v>
                </c:pt>
                <c:pt idx="142497">
                  <c:v>71248.5</c:v>
                </c:pt>
                <c:pt idx="142498">
                  <c:v>71249</c:v>
                </c:pt>
                <c:pt idx="142499">
                  <c:v>71249.5</c:v>
                </c:pt>
                <c:pt idx="142500">
                  <c:v>71250</c:v>
                </c:pt>
                <c:pt idx="142501">
                  <c:v>71250.5</c:v>
                </c:pt>
                <c:pt idx="142502">
                  <c:v>71251</c:v>
                </c:pt>
                <c:pt idx="142503">
                  <c:v>71251.5</c:v>
                </c:pt>
                <c:pt idx="142504">
                  <c:v>71252</c:v>
                </c:pt>
                <c:pt idx="142505">
                  <c:v>71252.5</c:v>
                </c:pt>
                <c:pt idx="142506">
                  <c:v>71253</c:v>
                </c:pt>
                <c:pt idx="142507">
                  <c:v>71253.5</c:v>
                </c:pt>
                <c:pt idx="142508">
                  <c:v>71254</c:v>
                </c:pt>
                <c:pt idx="142509">
                  <c:v>71254.5</c:v>
                </c:pt>
                <c:pt idx="142510">
                  <c:v>71255</c:v>
                </c:pt>
                <c:pt idx="142511">
                  <c:v>71255.5</c:v>
                </c:pt>
                <c:pt idx="142512">
                  <c:v>71256</c:v>
                </c:pt>
                <c:pt idx="142513">
                  <c:v>71256.5</c:v>
                </c:pt>
                <c:pt idx="142514">
                  <c:v>71257</c:v>
                </c:pt>
                <c:pt idx="142515">
                  <c:v>71257.5</c:v>
                </c:pt>
                <c:pt idx="142516">
                  <c:v>71258</c:v>
                </c:pt>
                <c:pt idx="142517">
                  <c:v>71258.5</c:v>
                </c:pt>
                <c:pt idx="142518">
                  <c:v>71259</c:v>
                </c:pt>
                <c:pt idx="142519">
                  <c:v>71259.5</c:v>
                </c:pt>
                <c:pt idx="142520">
                  <c:v>71260</c:v>
                </c:pt>
                <c:pt idx="142521">
                  <c:v>71260.5</c:v>
                </c:pt>
                <c:pt idx="142522">
                  <c:v>71261</c:v>
                </c:pt>
                <c:pt idx="142523">
                  <c:v>71261.5</c:v>
                </c:pt>
                <c:pt idx="142524">
                  <c:v>71262</c:v>
                </c:pt>
                <c:pt idx="142525">
                  <c:v>71262.5</c:v>
                </c:pt>
                <c:pt idx="142526">
                  <c:v>71263</c:v>
                </c:pt>
                <c:pt idx="142527">
                  <c:v>71263.5</c:v>
                </c:pt>
                <c:pt idx="142528">
                  <c:v>71264</c:v>
                </c:pt>
                <c:pt idx="142529">
                  <c:v>71264.5</c:v>
                </c:pt>
                <c:pt idx="142530">
                  <c:v>71265</c:v>
                </c:pt>
                <c:pt idx="142531">
                  <c:v>71265.5</c:v>
                </c:pt>
                <c:pt idx="142532">
                  <c:v>71266</c:v>
                </c:pt>
                <c:pt idx="142533">
                  <c:v>71266.5</c:v>
                </c:pt>
                <c:pt idx="142534">
                  <c:v>71267</c:v>
                </c:pt>
                <c:pt idx="142535">
                  <c:v>71267.5</c:v>
                </c:pt>
                <c:pt idx="142536">
                  <c:v>71268</c:v>
                </c:pt>
                <c:pt idx="142537">
                  <c:v>71268.5</c:v>
                </c:pt>
                <c:pt idx="142538">
                  <c:v>71269</c:v>
                </c:pt>
                <c:pt idx="142539">
                  <c:v>71269.5</c:v>
                </c:pt>
                <c:pt idx="142540">
                  <c:v>71270</c:v>
                </c:pt>
                <c:pt idx="142541">
                  <c:v>71270.5</c:v>
                </c:pt>
                <c:pt idx="142542">
                  <c:v>71271</c:v>
                </c:pt>
                <c:pt idx="142543">
                  <c:v>71271.5</c:v>
                </c:pt>
                <c:pt idx="142544">
                  <c:v>71272</c:v>
                </c:pt>
                <c:pt idx="142545">
                  <c:v>71272.5</c:v>
                </c:pt>
                <c:pt idx="142546">
                  <c:v>71273</c:v>
                </c:pt>
                <c:pt idx="142547">
                  <c:v>71273.5</c:v>
                </c:pt>
                <c:pt idx="142548">
                  <c:v>71274</c:v>
                </c:pt>
                <c:pt idx="142549">
                  <c:v>71274.5</c:v>
                </c:pt>
                <c:pt idx="142550">
                  <c:v>71275</c:v>
                </c:pt>
                <c:pt idx="142551">
                  <c:v>71275.5</c:v>
                </c:pt>
                <c:pt idx="142552">
                  <c:v>71276</c:v>
                </c:pt>
                <c:pt idx="142553">
                  <c:v>71276.5</c:v>
                </c:pt>
                <c:pt idx="142554">
                  <c:v>71277</c:v>
                </c:pt>
                <c:pt idx="142555">
                  <c:v>71277.5</c:v>
                </c:pt>
                <c:pt idx="142556">
                  <c:v>71278</c:v>
                </c:pt>
                <c:pt idx="142557">
                  <c:v>71278.5</c:v>
                </c:pt>
                <c:pt idx="142558">
                  <c:v>71279</c:v>
                </c:pt>
                <c:pt idx="142559">
                  <c:v>71279.5</c:v>
                </c:pt>
                <c:pt idx="142560">
                  <c:v>71280</c:v>
                </c:pt>
                <c:pt idx="142561">
                  <c:v>71280.5</c:v>
                </c:pt>
                <c:pt idx="142562">
                  <c:v>71281</c:v>
                </c:pt>
                <c:pt idx="142563">
                  <c:v>71281.5</c:v>
                </c:pt>
                <c:pt idx="142564">
                  <c:v>71282</c:v>
                </c:pt>
                <c:pt idx="142565">
                  <c:v>71282.5</c:v>
                </c:pt>
                <c:pt idx="142566">
                  <c:v>71283</c:v>
                </c:pt>
                <c:pt idx="142567">
                  <c:v>71283.5</c:v>
                </c:pt>
                <c:pt idx="142568">
                  <c:v>71284</c:v>
                </c:pt>
                <c:pt idx="142569">
                  <c:v>71284.5</c:v>
                </c:pt>
                <c:pt idx="142570">
                  <c:v>71285</c:v>
                </c:pt>
                <c:pt idx="142571">
                  <c:v>71285.5</c:v>
                </c:pt>
                <c:pt idx="142572">
                  <c:v>71286</c:v>
                </c:pt>
                <c:pt idx="142573">
                  <c:v>71286.5</c:v>
                </c:pt>
                <c:pt idx="142574">
                  <c:v>71287</c:v>
                </c:pt>
                <c:pt idx="142575">
                  <c:v>71287.5</c:v>
                </c:pt>
                <c:pt idx="142576">
                  <c:v>71288</c:v>
                </c:pt>
                <c:pt idx="142577">
                  <c:v>71288.5</c:v>
                </c:pt>
                <c:pt idx="142578">
                  <c:v>71289</c:v>
                </c:pt>
                <c:pt idx="142579">
                  <c:v>71289.5</c:v>
                </c:pt>
                <c:pt idx="142580">
                  <c:v>71290</c:v>
                </c:pt>
                <c:pt idx="142581">
                  <c:v>71290.5</c:v>
                </c:pt>
                <c:pt idx="142582">
                  <c:v>71291</c:v>
                </c:pt>
                <c:pt idx="142583">
                  <c:v>71291.5</c:v>
                </c:pt>
                <c:pt idx="142584">
                  <c:v>71292</c:v>
                </c:pt>
                <c:pt idx="142585">
                  <c:v>71292.5</c:v>
                </c:pt>
                <c:pt idx="142586">
                  <c:v>71293</c:v>
                </c:pt>
                <c:pt idx="142587">
                  <c:v>71293.5</c:v>
                </c:pt>
                <c:pt idx="142588">
                  <c:v>71294</c:v>
                </c:pt>
                <c:pt idx="142589">
                  <c:v>71294.5</c:v>
                </c:pt>
                <c:pt idx="142590">
                  <c:v>71295</c:v>
                </c:pt>
                <c:pt idx="142591">
                  <c:v>71295.5</c:v>
                </c:pt>
                <c:pt idx="142592">
                  <c:v>71296</c:v>
                </c:pt>
                <c:pt idx="142593">
                  <c:v>71296.5</c:v>
                </c:pt>
                <c:pt idx="142594">
                  <c:v>71297</c:v>
                </c:pt>
                <c:pt idx="142595">
                  <c:v>71297.5</c:v>
                </c:pt>
                <c:pt idx="142596">
                  <c:v>71298</c:v>
                </c:pt>
                <c:pt idx="142597">
                  <c:v>71298.5</c:v>
                </c:pt>
                <c:pt idx="142598">
                  <c:v>71299</c:v>
                </c:pt>
                <c:pt idx="142599">
                  <c:v>71299.5</c:v>
                </c:pt>
                <c:pt idx="142600">
                  <c:v>71300</c:v>
                </c:pt>
                <c:pt idx="142601">
                  <c:v>71300.5</c:v>
                </c:pt>
                <c:pt idx="142602">
                  <c:v>71301</c:v>
                </c:pt>
                <c:pt idx="142603">
                  <c:v>71301.5</c:v>
                </c:pt>
                <c:pt idx="142604">
                  <c:v>71302</c:v>
                </c:pt>
                <c:pt idx="142605">
                  <c:v>71302.5</c:v>
                </c:pt>
                <c:pt idx="142606">
                  <c:v>71303</c:v>
                </c:pt>
                <c:pt idx="142607">
                  <c:v>71303.5</c:v>
                </c:pt>
                <c:pt idx="142608">
                  <c:v>71304</c:v>
                </c:pt>
                <c:pt idx="142609">
                  <c:v>71304.5</c:v>
                </c:pt>
                <c:pt idx="142610">
                  <c:v>71305</c:v>
                </c:pt>
                <c:pt idx="142611">
                  <c:v>71305.5</c:v>
                </c:pt>
                <c:pt idx="142612">
                  <c:v>71306</c:v>
                </c:pt>
                <c:pt idx="142613">
                  <c:v>71306.5</c:v>
                </c:pt>
                <c:pt idx="142614">
                  <c:v>71307</c:v>
                </c:pt>
                <c:pt idx="142615">
                  <c:v>71307.5</c:v>
                </c:pt>
                <c:pt idx="142616">
                  <c:v>71308</c:v>
                </c:pt>
                <c:pt idx="142617">
                  <c:v>71308.5</c:v>
                </c:pt>
                <c:pt idx="142618">
                  <c:v>71309</c:v>
                </c:pt>
                <c:pt idx="142619">
                  <c:v>71309.5</c:v>
                </c:pt>
                <c:pt idx="142620">
                  <c:v>71310</c:v>
                </c:pt>
                <c:pt idx="142621">
                  <c:v>71310.5</c:v>
                </c:pt>
                <c:pt idx="142622">
                  <c:v>71311</c:v>
                </c:pt>
                <c:pt idx="142623">
                  <c:v>71311.5</c:v>
                </c:pt>
                <c:pt idx="142624">
                  <c:v>71312</c:v>
                </c:pt>
                <c:pt idx="142625">
                  <c:v>71312.5</c:v>
                </c:pt>
                <c:pt idx="142626">
                  <c:v>71313</c:v>
                </c:pt>
                <c:pt idx="142627">
                  <c:v>71313.5</c:v>
                </c:pt>
                <c:pt idx="142628">
                  <c:v>71314</c:v>
                </c:pt>
                <c:pt idx="142629">
                  <c:v>71314.5</c:v>
                </c:pt>
                <c:pt idx="142630">
                  <c:v>71315</c:v>
                </c:pt>
                <c:pt idx="142631">
                  <c:v>71315.5</c:v>
                </c:pt>
                <c:pt idx="142632">
                  <c:v>71316</c:v>
                </c:pt>
                <c:pt idx="142633">
                  <c:v>71316.5</c:v>
                </c:pt>
                <c:pt idx="142634">
                  <c:v>71317</c:v>
                </c:pt>
                <c:pt idx="142635">
                  <c:v>71317.5</c:v>
                </c:pt>
                <c:pt idx="142636">
                  <c:v>71318</c:v>
                </c:pt>
                <c:pt idx="142637">
                  <c:v>71318.5</c:v>
                </c:pt>
                <c:pt idx="142638">
                  <c:v>71319</c:v>
                </c:pt>
                <c:pt idx="142639">
                  <c:v>71319.5</c:v>
                </c:pt>
                <c:pt idx="142640">
                  <c:v>71320</c:v>
                </c:pt>
                <c:pt idx="142641">
                  <c:v>71320.5</c:v>
                </c:pt>
                <c:pt idx="142642">
                  <c:v>71321</c:v>
                </c:pt>
                <c:pt idx="142643">
                  <c:v>71321.5</c:v>
                </c:pt>
                <c:pt idx="142644">
                  <c:v>71322</c:v>
                </c:pt>
                <c:pt idx="142645">
                  <c:v>71322.5</c:v>
                </c:pt>
                <c:pt idx="142646">
                  <c:v>71323</c:v>
                </c:pt>
                <c:pt idx="142647">
                  <c:v>71323.5</c:v>
                </c:pt>
                <c:pt idx="142648">
                  <c:v>71324</c:v>
                </c:pt>
                <c:pt idx="142649">
                  <c:v>71324.5</c:v>
                </c:pt>
                <c:pt idx="142650">
                  <c:v>71325</c:v>
                </c:pt>
                <c:pt idx="142651">
                  <c:v>71325.5</c:v>
                </c:pt>
                <c:pt idx="142652">
                  <c:v>71326</c:v>
                </c:pt>
                <c:pt idx="142653">
                  <c:v>71326.5</c:v>
                </c:pt>
                <c:pt idx="142654">
                  <c:v>71327</c:v>
                </c:pt>
                <c:pt idx="142655">
                  <c:v>71327.5</c:v>
                </c:pt>
                <c:pt idx="142656">
                  <c:v>71328</c:v>
                </c:pt>
                <c:pt idx="142657">
                  <c:v>71328.5</c:v>
                </c:pt>
                <c:pt idx="142658">
                  <c:v>71329</c:v>
                </c:pt>
                <c:pt idx="142659">
                  <c:v>71329.5</c:v>
                </c:pt>
                <c:pt idx="142660">
                  <c:v>71330</c:v>
                </c:pt>
                <c:pt idx="142661">
                  <c:v>71330.5</c:v>
                </c:pt>
                <c:pt idx="142662">
                  <c:v>71331</c:v>
                </c:pt>
                <c:pt idx="142663">
                  <c:v>71331.5</c:v>
                </c:pt>
                <c:pt idx="142664">
                  <c:v>71332</c:v>
                </c:pt>
                <c:pt idx="142665">
                  <c:v>71332.5</c:v>
                </c:pt>
                <c:pt idx="142666">
                  <c:v>71333</c:v>
                </c:pt>
                <c:pt idx="142667">
                  <c:v>71333.5</c:v>
                </c:pt>
                <c:pt idx="142668">
                  <c:v>71334</c:v>
                </c:pt>
                <c:pt idx="142669">
                  <c:v>71334.5</c:v>
                </c:pt>
                <c:pt idx="142670">
                  <c:v>71335</c:v>
                </c:pt>
                <c:pt idx="142671">
                  <c:v>71335.5</c:v>
                </c:pt>
                <c:pt idx="142672">
                  <c:v>71336</c:v>
                </c:pt>
                <c:pt idx="142673">
                  <c:v>71336.5</c:v>
                </c:pt>
                <c:pt idx="142674">
                  <c:v>71337</c:v>
                </c:pt>
                <c:pt idx="142675">
                  <c:v>71337.5</c:v>
                </c:pt>
                <c:pt idx="142676">
                  <c:v>71338</c:v>
                </c:pt>
                <c:pt idx="142677">
                  <c:v>71338.5</c:v>
                </c:pt>
                <c:pt idx="142678">
                  <c:v>71339</c:v>
                </c:pt>
                <c:pt idx="142679">
                  <c:v>71339.5</c:v>
                </c:pt>
                <c:pt idx="142680">
                  <c:v>71340</c:v>
                </c:pt>
                <c:pt idx="142681">
                  <c:v>71340.5</c:v>
                </c:pt>
                <c:pt idx="142682">
                  <c:v>71341</c:v>
                </c:pt>
                <c:pt idx="142683">
                  <c:v>71341.5</c:v>
                </c:pt>
                <c:pt idx="142684">
                  <c:v>71342</c:v>
                </c:pt>
                <c:pt idx="142685">
                  <c:v>71342.5</c:v>
                </c:pt>
                <c:pt idx="142686">
                  <c:v>71343</c:v>
                </c:pt>
                <c:pt idx="142687">
                  <c:v>71343.5</c:v>
                </c:pt>
                <c:pt idx="142688">
                  <c:v>71344</c:v>
                </c:pt>
                <c:pt idx="142689">
                  <c:v>71344.5</c:v>
                </c:pt>
                <c:pt idx="142690">
                  <c:v>71345</c:v>
                </c:pt>
                <c:pt idx="142691">
                  <c:v>71345.5</c:v>
                </c:pt>
                <c:pt idx="142692">
                  <c:v>71346</c:v>
                </c:pt>
                <c:pt idx="142693">
                  <c:v>71346.5</c:v>
                </c:pt>
                <c:pt idx="142694">
                  <c:v>71347</c:v>
                </c:pt>
                <c:pt idx="142695">
                  <c:v>71347.5</c:v>
                </c:pt>
                <c:pt idx="142696">
                  <c:v>71348</c:v>
                </c:pt>
                <c:pt idx="142697">
                  <c:v>71348.5</c:v>
                </c:pt>
                <c:pt idx="142698">
                  <c:v>71349</c:v>
                </c:pt>
                <c:pt idx="142699">
                  <c:v>71349.5</c:v>
                </c:pt>
                <c:pt idx="142700">
                  <c:v>71350</c:v>
                </c:pt>
                <c:pt idx="142701">
                  <c:v>71350.5</c:v>
                </c:pt>
                <c:pt idx="142702">
                  <c:v>71351</c:v>
                </c:pt>
                <c:pt idx="142703">
                  <c:v>71351.5</c:v>
                </c:pt>
                <c:pt idx="142704">
                  <c:v>71352</c:v>
                </c:pt>
                <c:pt idx="142705">
                  <c:v>71352.5</c:v>
                </c:pt>
                <c:pt idx="142706">
                  <c:v>71353</c:v>
                </c:pt>
                <c:pt idx="142707">
                  <c:v>71353.5</c:v>
                </c:pt>
                <c:pt idx="142708">
                  <c:v>71354</c:v>
                </c:pt>
                <c:pt idx="142709">
                  <c:v>71354.5</c:v>
                </c:pt>
                <c:pt idx="142710">
                  <c:v>71355</c:v>
                </c:pt>
                <c:pt idx="142711">
                  <c:v>71355.5</c:v>
                </c:pt>
                <c:pt idx="142712">
                  <c:v>71356</c:v>
                </c:pt>
                <c:pt idx="142713">
                  <c:v>71356.5</c:v>
                </c:pt>
                <c:pt idx="142714">
                  <c:v>71357</c:v>
                </c:pt>
                <c:pt idx="142715">
                  <c:v>71357.5</c:v>
                </c:pt>
                <c:pt idx="142716">
                  <c:v>71358</c:v>
                </c:pt>
                <c:pt idx="142717">
                  <c:v>71358.5</c:v>
                </c:pt>
                <c:pt idx="142718">
                  <c:v>71359</c:v>
                </c:pt>
                <c:pt idx="142719">
                  <c:v>71359.5</c:v>
                </c:pt>
                <c:pt idx="142720">
                  <c:v>71360</c:v>
                </c:pt>
                <c:pt idx="142721">
                  <c:v>71360.5</c:v>
                </c:pt>
                <c:pt idx="142722">
                  <c:v>71361</c:v>
                </c:pt>
                <c:pt idx="142723">
                  <c:v>71361.5</c:v>
                </c:pt>
                <c:pt idx="142724">
                  <c:v>71362</c:v>
                </c:pt>
                <c:pt idx="142725">
                  <c:v>71362.5</c:v>
                </c:pt>
                <c:pt idx="142726">
                  <c:v>71363</c:v>
                </c:pt>
                <c:pt idx="142727">
                  <c:v>71363.5</c:v>
                </c:pt>
                <c:pt idx="142728">
                  <c:v>71364</c:v>
                </c:pt>
                <c:pt idx="142729">
                  <c:v>71364.5</c:v>
                </c:pt>
                <c:pt idx="142730">
                  <c:v>71365</c:v>
                </c:pt>
                <c:pt idx="142731">
                  <c:v>71365.5</c:v>
                </c:pt>
                <c:pt idx="142732">
                  <c:v>71366</c:v>
                </c:pt>
                <c:pt idx="142733">
                  <c:v>71366.5</c:v>
                </c:pt>
                <c:pt idx="142734">
                  <c:v>71367</c:v>
                </c:pt>
                <c:pt idx="142735">
                  <c:v>71367.5</c:v>
                </c:pt>
                <c:pt idx="142736">
                  <c:v>71368</c:v>
                </c:pt>
                <c:pt idx="142737">
                  <c:v>71368.5</c:v>
                </c:pt>
                <c:pt idx="142738">
                  <c:v>71369</c:v>
                </c:pt>
                <c:pt idx="142739">
                  <c:v>71369.5</c:v>
                </c:pt>
                <c:pt idx="142740">
                  <c:v>71370</c:v>
                </c:pt>
                <c:pt idx="142741">
                  <c:v>71370.5</c:v>
                </c:pt>
                <c:pt idx="142742">
                  <c:v>71371</c:v>
                </c:pt>
                <c:pt idx="142743">
                  <c:v>71371.5</c:v>
                </c:pt>
                <c:pt idx="142744">
                  <c:v>71372</c:v>
                </c:pt>
                <c:pt idx="142745">
                  <c:v>71372.5</c:v>
                </c:pt>
                <c:pt idx="142746">
                  <c:v>71373</c:v>
                </c:pt>
                <c:pt idx="142747">
                  <c:v>71373.5</c:v>
                </c:pt>
                <c:pt idx="142748">
                  <c:v>71374</c:v>
                </c:pt>
                <c:pt idx="142749">
                  <c:v>71374.5</c:v>
                </c:pt>
                <c:pt idx="142750">
                  <c:v>71375</c:v>
                </c:pt>
                <c:pt idx="142751">
                  <c:v>71375.5</c:v>
                </c:pt>
                <c:pt idx="142752">
                  <c:v>71376</c:v>
                </c:pt>
                <c:pt idx="142753">
                  <c:v>71376.5</c:v>
                </c:pt>
                <c:pt idx="142754">
                  <c:v>71377</c:v>
                </c:pt>
                <c:pt idx="142755">
                  <c:v>71377.5</c:v>
                </c:pt>
                <c:pt idx="142756">
                  <c:v>71378</c:v>
                </c:pt>
                <c:pt idx="142757">
                  <c:v>71378.5</c:v>
                </c:pt>
                <c:pt idx="142758">
                  <c:v>71379</c:v>
                </c:pt>
                <c:pt idx="142759">
                  <c:v>71379.5</c:v>
                </c:pt>
                <c:pt idx="142760">
                  <c:v>71380</c:v>
                </c:pt>
                <c:pt idx="142761">
                  <c:v>71380.5</c:v>
                </c:pt>
                <c:pt idx="142762">
                  <c:v>71381</c:v>
                </c:pt>
                <c:pt idx="142763">
                  <c:v>71381.5</c:v>
                </c:pt>
                <c:pt idx="142764">
                  <c:v>71382</c:v>
                </c:pt>
                <c:pt idx="142765">
                  <c:v>71382.5</c:v>
                </c:pt>
                <c:pt idx="142766">
                  <c:v>71383</c:v>
                </c:pt>
                <c:pt idx="142767">
                  <c:v>71383.5</c:v>
                </c:pt>
                <c:pt idx="142768">
                  <c:v>71384</c:v>
                </c:pt>
                <c:pt idx="142769">
                  <c:v>71384.5</c:v>
                </c:pt>
                <c:pt idx="142770">
                  <c:v>71385</c:v>
                </c:pt>
                <c:pt idx="142771">
                  <c:v>71385.5</c:v>
                </c:pt>
                <c:pt idx="142772">
                  <c:v>71386</c:v>
                </c:pt>
                <c:pt idx="142773">
                  <c:v>71386.5</c:v>
                </c:pt>
                <c:pt idx="142774">
                  <c:v>71387</c:v>
                </c:pt>
                <c:pt idx="142775">
                  <c:v>71387.5</c:v>
                </c:pt>
                <c:pt idx="142776">
                  <c:v>71388</c:v>
                </c:pt>
                <c:pt idx="142777">
                  <c:v>71388.5</c:v>
                </c:pt>
                <c:pt idx="142778">
                  <c:v>71389</c:v>
                </c:pt>
                <c:pt idx="142779">
                  <c:v>71389.5</c:v>
                </c:pt>
                <c:pt idx="142780">
                  <c:v>71390</c:v>
                </c:pt>
                <c:pt idx="142781">
                  <c:v>71390.5</c:v>
                </c:pt>
                <c:pt idx="142782">
                  <c:v>71391</c:v>
                </c:pt>
                <c:pt idx="142783">
                  <c:v>71391.5</c:v>
                </c:pt>
                <c:pt idx="142784">
                  <c:v>71392</c:v>
                </c:pt>
                <c:pt idx="142785">
                  <c:v>71392.5</c:v>
                </c:pt>
                <c:pt idx="142786">
                  <c:v>71393</c:v>
                </c:pt>
                <c:pt idx="142787">
                  <c:v>71393.5</c:v>
                </c:pt>
                <c:pt idx="142788">
                  <c:v>71394</c:v>
                </c:pt>
                <c:pt idx="142789">
                  <c:v>71394.5</c:v>
                </c:pt>
                <c:pt idx="142790">
                  <c:v>71395</c:v>
                </c:pt>
                <c:pt idx="142791">
                  <c:v>71395.5</c:v>
                </c:pt>
                <c:pt idx="142792">
                  <c:v>71396</c:v>
                </c:pt>
                <c:pt idx="142793">
                  <c:v>71396.5</c:v>
                </c:pt>
                <c:pt idx="142794">
                  <c:v>71397</c:v>
                </c:pt>
                <c:pt idx="142795">
                  <c:v>71397.5</c:v>
                </c:pt>
                <c:pt idx="142796">
                  <c:v>71398</c:v>
                </c:pt>
                <c:pt idx="142797">
                  <c:v>71398.5</c:v>
                </c:pt>
                <c:pt idx="142798">
                  <c:v>71399</c:v>
                </c:pt>
                <c:pt idx="142799">
                  <c:v>71399.5</c:v>
                </c:pt>
                <c:pt idx="142800">
                  <c:v>71400</c:v>
                </c:pt>
                <c:pt idx="142801">
                  <c:v>71400.5</c:v>
                </c:pt>
                <c:pt idx="142802">
                  <c:v>71401</c:v>
                </c:pt>
                <c:pt idx="142803">
                  <c:v>71401.5</c:v>
                </c:pt>
                <c:pt idx="142804">
                  <c:v>71402</c:v>
                </c:pt>
                <c:pt idx="142805">
                  <c:v>71402.5</c:v>
                </c:pt>
                <c:pt idx="142806">
                  <c:v>71403</c:v>
                </c:pt>
                <c:pt idx="142807">
                  <c:v>71403.5</c:v>
                </c:pt>
                <c:pt idx="142808">
                  <c:v>71404</c:v>
                </c:pt>
                <c:pt idx="142809">
                  <c:v>71404.5</c:v>
                </c:pt>
                <c:pt idx="142810">
                  <c:v>71405</c:v>
                </c:pt>
                <c:pt idx="142811">
                  <c:v>71405.5</c:v>
                </c:pt>
                <c:pt idx="142812">
                  <c:v>71406</c:v>
                </c:pt>
                <c:pt idx="142813">
                  <c:v>71406.5</c:v>
                </c:pt>
                <c:pt idx="142814">
                  <c:v>71407</c:v>
                </c:pt>
                <c:pt idx="142815">
                  <c:v>71407.5</c:v>
                </c:pt>
                <c:pt idx="142816">
                  <c:v>71408</c:v>
                </c:pt>
                <c:pt idx="142817">
                  <c:v>71408.5</c:v>
                </c:pt>
                <c:pt idx="142818">
                  <c:v>71409</c:v>
                </c:pt>
                <c:pt idx="142819">
                  <c:v>71409.5</c:v>
                </c:pt>
                <c:pt idx="142820">
                  <c:v>71410</c:v>
                </c:pt>
                <c:pt idx="142821">
                  <c:v>71410.5</c:v>
                </c:pt>
                <c:pt idx="142822">
                  <c:v>71411</c:v>
                </c:pt>
                <c:pt idx="142823">
                  <c:v>71411.5</c:v>
                </c:pt>
                <c:pt idx="142824">
                  <c:v>71412</c:v>
                </c:pt>
                <c:pt idx="142825">
                  <c:v>71412.5</c:v>
                </c:pt>
                <c:pt idx="142826">
                  <c:v>71413</c:v>
                </c:pt>
                <c:pt idx="142827">
                  <c:v>71413.5</c:v>
                </c:pt>
                <c:pt idx="142828">
                  <c:v>71414</c:v>
                </c:pt>
                <c:pt idx="142829">
                  <c:v>71414.5</c:v>
                </c:pt>
                <c:pt idx="142830">
                  <c:v>71415</c:v>
                </c:pt>
                <c:pt idx="142831">
                  <c:v>71415.5</c:v>
                </c:pt>
                <c:pt idx="142832">
                  <c:v>71416</c:v>
                </c:pt>
                <c:pt idx="142833">
                  <c:v>71416.5</c:v>
                </c:pt>
                <c:pt idx="142834">
                  <c:v>71417</c:v>
                </c:pt>
                <c:pt idx="142835">
                  <c:v>71417.5</c:v>
                </c:pt>
                <c:pt idx="142836">
                  <c:v>71418</c:v>
                </c:pt>
                <c:pt idx="142837">
                  <c:v>71418.5</c:v>
                </c:pt>
                <c:pt idx="142838">
                  <c:v>71419</c:v>
                </c:pt>
                <c:pt idx="142839">
                  <c:v>71419.5</c:v>
                </c:pt>
                <c:pt idx="142840">
                  <c:v>71420</c:v>
                </c:pt>
                <c:pt idx="142841">
                  <c:v>71420.5</c:v>
                </c:pt>
                <c:pt idx="142842">
                  <c:v>71421</c:v>
                </c:pt>
                <c:pt idx="142843">
                  <c:v>71421.5</c:v>
                </c:pt>
                <c:pt idx="142844">
                  <c:v>71422</c:v>
                </c:pt>
                <c:pt idx="142845">
                  <c:v>71422.5</c:v>
                </c:pt>
                <c:pt idx="142846">
                  <c:v>71423</c:v>
                </c:pt>
                <c:pt idx="142847">
                  <c:v>71423.5</c:v>
                </c:pt>
                <c:pt idx="142848">
                  <c:v>71424</c:v>
                </c:pt>
                <c:pt idx="142849">
                  <c:v>71424.5</c:v>
                </c:pt>
                <c:pt idx="142850">
                  <c:v>71425</c:v>
                </c:pt>
                <c:pt idx="142851">
                  <c:v>71425.5</c:v>
                </c:pt>
                <c:pt idx="142852">
                  <c:v>71426</c:v>
                </c:pt>
                <c:pt idx="142853">
                  <c:v>71426.5</c:v>
                </c:pt>
                <c:pt idx="142854">
                  <c:v>71427</c:v>
                </c:pt>
                <c:pt idx="142855">
                  <c:v>71427.5</c:v>
                </c:pt>
                <c:pt idx="142856">
                  <c:v>71428</c:v>
                </c:pt>
                <c:pt idx="142857">
                  <c:v>71428.5</c:v>
                </c:pt>
                <c:pt idx="142858">
                  <c:v>71429</c:v>
                </c:pt>
                <c:pt idx="142859">
                  <c:v>71429.5</c:v>
                </c:pt>
                <c:pt idx="142860">
                  <c:v>71430</c:v>
                </c:pt>
                <c:pt idx="142861">
                  <c:v>71430.5</c:v>
                </c:pt>
                <c:pt idx="142862">
                  <c:v>71431</c:v>
                </c:pt>
                <c:pt idx="142863">
                  <c:v>71431.5</c:v>
                </c:pt>
                <c:pt idx="142864">
                  <c:v>71432</c:v>
                </c:pt>
                <c:pt idx="142865">
                  <c:v>71432.5</c:v>
                </c:pt>
                <c:pt idx="142866">
                  <c:v>71433</c:v>
                </c:pt>
                <c:pt idx="142867">
                  <c:v>71433.5</c:v>
                </c:pt>
                <c:pt idx="142868">
                  <c:v>71434</c:v>
                </c:pt>
                <c:pt idx="142869">
                  <c:v>71434.5</c:v>
                </c:pt>
                <c:pt idx="142870">
                  <c:v>71435</c:v>
                </c:pt>
                <c:pt idx="142871">
                  <c:v>71435.5</c:v>
                </c:pt>
                <c:pt idx="142872">
                  <c:v>71436</c:v>
                </c:pt>
                <c:pt idx="142873">
                  <c:v>71436.5</c:v>
                </c:pt>
                <c:pt idx="142874">
                  <c:v>71437</c:v>
                </c:pt>
                <c:pt idx="142875">
                  <c:v>71437.5</c:v>
                </c:pt>
                <c:pt idx="142876">
                  <c:v>71438</c:v>
                </c:pt>
                <c:pt idx="142877">
                  <c:v>71438.5</c:v>
                </c:pt>
                <c:pt idx="142878">
                  <c:v>71439</c:v>
                </c:pt>
                <c:pt idx="142879">
                  <c:v>71439.5</c:v>
                </c:pt>
                <c:pt idx="142880">
                  <c:v>71440</c:v>
                </c:pt>
                <c:pt idx="142881">
                  <c:v>71440.5</c:v>
                </c:pt>
                <c:pt idx="142882">
                  <c:v>71441</c:v>
                </c:pt>
                <c:pt idx="142883">
                  <c:v>71441.5</c:v>
                </c:pt>
                <c:pt idx="142884">
                  <c:v>71442</c:v>
                </c:pt>
                <c:pt idx="142885">
                  <c:v>71442.5</c:v>
                </c:pt>
                <c:pt idx="142886">
                  <c:v>71443</c:v>
                </c:pt>
                <c:pt idx="142887">
                  <c:v>71443.5</c:v>
                </c:pt>
                <c:pt idx="142888">
                  <c:v>71444</c:v>
                </c:pt>
                <c:pt idx="142889">
                  <c:v>71444.5</c:v>
                </c:pt>
                <c:pt idx="142890">
                  <c:v>71445</c:v>
                </c:pt>
                <c:pt idx="142891">
                  <c:v>71445.5</c:v>
                </c:pt>
                <c:pt idx="142892">
                  <c:v>71446</c:v>
                </c:pt>
                <c:pt idx="142893">
                  <c:v>71446.5</c:v>
                </c:pt>
                <c:pt idx="142894">
                  <c:v>71447</c:v>
                </c:pt>
                <c:pt idx="142895">
                  <c:v>71447.5</c:v>
                </c:pt>
                <c:pt idx="142896">
                  <c:v>71448</c:v>
                </c:pt>
                <c:pt idx="142897">
                  <c:v>71448.5</c:v>
                </c:pt>
                <c:pt idx="142898">
                  <c:v>71449</c:v>
                </c:pt>
                <c:pt idx="142899">
                  <c:v>71449.5</c:v>
                </c:pt>
                <c:pt idx="142900">
                  <c:v>71450</c:v>
                </c:pt>
                <c:pt idx="142901">
                  <c:v>71450.5</c:v>
                </c:pt>
                <c:pt idx="142902">
                  <c:v>71451</c:v>
                </c:pt>
                <c:pt idx="142903">
                  <c:v>71451.5</c:v>
                </c:pt>
                <c:pt idx="142904">
                  <c:v>71452</c:v>
                </c:pt>
                <c:pt idx="142905">
                  <c:v>71452.5</c:v>
                </c:pt>
                <c:pt idx="142906">
                  <c:v>71453</c:v>
                </c:pt>
                <c:pt idx="142907">
                  <c:v>71453.5</c:v>
                </c:pt>
                <c:pt idx="142908">
                  <c:v>71454</c:v>
                </c:pt>
                <c:pt idx="142909">
                  <c:v>71454.5</c:v>
                </c:pt>
                <c:pt idx="142910">
                  <c:v>71455</c:v>
                </c:pt>
                <c:pt idx="142911">
                  <c:v>71455.5</c:v>
                </c:pt>
                <c:pt idx="142912">
                  <c:v>71456</c:v>
                </c:pt>
                <c:pt idx="142913">
                  <c:v>71456.5</c:v>
                </c:pt>
                <c:pt idx="142914">
                  <c:v>71457</c:v>
                </c:pt>
                <c:pt idx="142915">
                  <c:v>71457.5</c:v>
                </c:pt>
                <c:pt idx="142916">
                  <c:v>71458</c:v>
                </c:pt>
                <c:pt idx="142917">
                  <c:v>71458.5</c:v>
                </c:pt>
                <c:pt idx="142918">
                  <c:v>71459</c:v>
                </c:pt>
                <c:pt idx="142919">
                  <c:v>71459.5</c:v>
                </c:pt>
                <c:pt idx="142920">
                  <c:v>71460</c:v>
                </c:pt>
                <c:pt idx="142921">
                  <c:v>71460.5</c:v>
                </c:pt>
                <c:pt idx="142922">
                  <c:v>71461</c:v>
                </c:pt>
                <c:pt idx="142923">
                  <c:v>71461.5</c:v>
                </c:pt>
                <c:pt idx="142924">
                  <c:v>71462</c:v>
                </c:pt>
                <c:pt idx="142925">
                  <c:v>71462.5</c:v>
                </c:pt>
                <c:pt idx="142926">
                  <c:v>71463</c:v>
                </c:pt>
                <c:pt idx="142927">
                  <c:v>71463.5</c:v>
                </c:pt>
                <c:pt idx="142928">
                  <c:v>71464</c:v>
                </c:pt>
                <c:pt idx="142929">
                  <c:v>71464.5</c:v>
                </c:pt>
                <c:pt idx="142930">
                  <c:v>71465</c:v>
                </c:pt>
                <c:pt idx="142931">
                  <c:v>71465.5</c:v>
                </c:pt>
                <c:pt idx="142932">
                  <c:v>71466</c:v>
                </c:pt>
                <c:pt idx="142933">
                  <c:v>71466.5</c:v>
                </c:pt>
                <c:pt idx="142934">
                  <c:v>71467</c:v>
                </c:pt>
                <c:pt idx="142935">
                  <c:v>71467.5</c:v>
                </c:pt>
                <c:pt idx="142936">
                  <c:v>71468</c:v>
                </c:pt>
                <c:pt idx="142937">
                  <c:v>71468.5</c:v>
                </c:pt>
                <c:pt idx="142938">
                  <c:v>71469</c:v>
                </c:pt>
                <c:pt idx="142939">
                  <c:v>71469.5</c:v>
                </c:pt>
                <c:pt idx="142940">
                  <c:v>71470</c:v>
                </c:pt>
                <c:pt idx="142941">
                  <c:v>71470.5</c:v>
                </c:pt>
                <c:pt idx="142942">
                  <c:v>71471</c:v>
                </c:pt>
                <c:pt idx="142943">
                  <c:v>71471.5</c:v>
                </c:pt>
                <c:pt idx="142944">
                  <c:v>71472</c:v>
                </c:pt>
                <c:pt idx="142945">
                  <c:v>71472.5</c:v>
                </c:pt>
                <c:pt idx="142946">
                  <c:v>71473</c:v>
                </c:pt>
                <c:pt idx="142947">
                  <c:v>71473.5</c:v>
                </c:pt>
                <c:pt idx="142948">
                  <c:v>71474</c:v>
                </c:pt>
                <c:pt idx="142949">
                  <c:v>71474.5</c:v>
                </c:pt>
                <c:pt idx="142950">
                  <c:v>71475</c:v>
                </c:pt>
                <c:pt idx="142951">
                  <c:v>71475.5</c:v>
                </c:pt>
                <c:pt idx="142952">
                  <c:v>71476</c:v>
                </c:pt>
                <c:pt idx="142953">
                  <c:v>71476.5</c:v>
                </c:pt>
                <c:pt idx="142954">
                  <c:v>71477</c:v>
                </c:pt>
                <c:pt idx="142955">
                  <c:v>71477.5</c:v>
                </c:pt>
                <c:pt idx="142956">
                  <c:v>71478</c:v>
                </c:pt>
                <c:pt idx="142957">
                  <c:v>71478.5</c:v>
                </c:pt>
                <c:pt idx="142958">
                  <c:v>71479</c:v>
                </c:pt>
                <c:pt idx="142959">
                  <c:v>71479.5</c:v>
                </c:pt>
                <c:pt idx="142960">
                  <c:v>71480</c:v>
                </c:pt>
                <c:pt idx="142961">
                  <c:v>71480.5</c:v>
                </c:pt>
                <c:pt idx="142962">
                  <c:v>71481</c:v>
                </c:pt>
                <c:pt idx="142963">
                  <c:v>71481.5</c:v>
                </c:pt>
                <c:pt idx="142964">
                  <c:v>71482</c:v>
                </c:pt>
                <c:pt idx="142965">
                  <c:v>71482.5</c:v>
                </c:pt>
                <c:pt idx="142966">
                  <c:v>71483</c:v>
                </c:pt>
                <c:pt idx="142967">
                  <c:v>71483.5</c:v>
                </c:pt>
                <c:pt idx="142968">
                  <c:v>71484</c:v>
                </c:pt>
                <c:pt idx="142969">
                  <c:v>71484.5</c:v>
                </c:pt>
                <c:pt idx="142970">
                  <c:v>71485</c:v>
                </c:pt>
                <c:pt idx="142971">
                  <c:v>71485.5</c:v>
                </c:pt>
                <c:pt idx="142972">
                  <c:v>71486</c:v>
                </c:pt>
                <c:pt idx="142973">
                  <c:v>71486.5</c:v>
                </c:pt>
                <c:pt idx="142974">
                  <c:v>71487</c:v>
                </c:pt>
                <c:pt idx="142975">
                  <c:v>71487.5</c:v>
                </c:pt>
                <c:pt idx="142976">
                  <c:v>71488</c:v>
                </c:pt>
                <c:pt idx="142977">
                  <c:v>71488.5</c:v>
                </c:pt>
                <c:pt idx="142978">
                  <c:v>71489</c:v>
                </c:pt>
                <c:pt idx="142979">
                  <c:v>71489.5</c:v>
                </c:pt>
                <c:pt idx="142980">
                  <c:v>71490</c:v>
                </c:pt>
                <c:pt idx="142981">
                  <c:v>71490.5</c:v>
                </c:pt>
                <c:pt idx="142982">
                  <c:v>71491</c:v>
                </c:pt>
                <c:pt idx="142983">
                  <c:v>71491.5</c:v>
                </c:pt>
                <c:pt idx="142984">
                  <c:v>71492</c:v>
                </c:pt>
                <c:pt idx="142985">
                  <c:v>71492.5</c:v>
                </c:pt>
                <c:pt idx="142986">
                  <c:v>71493</c:v>
                </c:pt>
                <c:pt idx="142987">
                  <c:v>71493.5</c:v>
                </c:pt>
                <c:pt idx="142988">
                  <c:v>71494</c:v>
                </c:pt>
                <c:pt idx="142989">
                  <c:v>71494.5</c:v>
                </c:pt>
                <c:pt idx="142990">
                  <c:v>71495</c:v>
                </c:pt>
                <c:pt idx="142991">
                  <c:v>71495.5</c:v>
                </c:pt>
                <c:pt idx="142992">
                  <c:v>71496</c:v>
                </c:pt>
                <c:pt idx="142993">
                  <c:v>71496.5</c:v>
                </c:pt>
                <c:pt idx="142994">
                  <c:v>71497</c:v>
                </c:pt>
                <c:pt idx="142995">
                  <c:v>71497.5</c:v>
                </c:pt>
                <c:pt idx="142996">
                  <c:v>71498</c:v>
                </c:pt>
                <c:pt idx="142997">
                  <c:v>71498.5</c:v>
                </c:pt>
                <c:pt idx="142998">
                  <c:v>71499</c:v>
                </c:pt>
                <c:pt idx="142999">
                  <c:v>71499.5</c:v>
                </c:pt>
                <c:pt idx="143000">
                  <c:v>71500</c:v>
                </c:pt>
                <c:pt idx="143001">
                  <c:v>71500.5</c:v>
                </c:pt>
                <c:pt idx="143002">
                  <c:v>71501</c:v>
                </c:pt>
                <c:pt idx="143003">
                  <c:v>71501.5</c:v>
                </c:pt>
                <c:pt idx="143004">
                  <c:v>71502</c:v>
                </c:pt>
                <c:pt idx="143005">
                  <c:v>71502.5</c:v>
                </c:pt>
                <c:pt idx="143006">
                  <c:v>71503</c:v>
                </c:pt>
                <c:pt idx="143007">
                  <c:v>71503.5</c:v>
                </c:pt>
                <c:pt idx="143008">
                  <c:v>71504</c:v>
                </c:pt>
                <c:pt idx="143009">
                  <c:v>71504.5</c:v>
                </c:pt>
                <c:pt idx="143010">
                  <c:v>71505</c:v>
                </c:pt>
                <c:pt idx="143011">
                  <c:v>71505.5</c:v>
                </c:pt>
                <c:pt idx="143012">
                  <c:v>71506</c:v>
                </c:pt>
                <c:pt idx="143013">
                  <c:v>71506.5</c:v>
                </c:pt>
                <c:pt idx="143014">
                  <c:v>71507</c:v>
                </c:pt>
                <c:pt idx="143015">
                  <c:v>71507.5</c:v>
                </c:pt>
                <c:pt idx="143016">
                  <c:v>71508</c:v>
                </c:pt>
                <c:pt idx="143017">
                  <c:v>71508.5</c:v>
                </c:pt>
                <c:pt idx="143018">
                  <c:v>71509</c:v>
                </c:pt>
                <c:pt idx="143019">
                  <c:v>71509.5</c:v>
                </c:pt>
                <c:pt idx="143020">
                  <c:v>71510</c:v>
                </c:pt>
                <c:pt idx="143021">
                  <c:v>71510.5</c:v>
                </c:pt>
                <c:pt idx="143022">
                  <c:v>71511</c:v>
                </c:pt>
                <c:pt idx="143023">
                  <c:v>71511.5</c:v>
                </c:pt>
                <c:pt idx="143024">
                  <c:v>71512</c:v>
                </c:pt>
                <c:pt idx="143025">
                  <c:v>71512.5</c:v>
                </c:pt>
                <c:pt idx="143026">
                  <c:v>71513</c:v>
                </c:pt>
                <c:pt idx="143027">
                  <c:v>71513.5</c:v>
                </c:pt>
                <c:pt idx="143028">
                  <c:v>71514</c:v>
                </c:pt>
                <c:pt idx="143029">
                  <c:v>71514.5</c:v>
                </c:pt>
                <c:pt idx="143030">
                  <c:v>71515</c:v>
                </c:pt>
                <c:pt idx="143031">
                  <c:v>71515.5</c:v>
                </c:pt>
                <c:pt idx="143032">
                  <c:v>71516</c:v>
                </c:pt>
                <c:pt idx="143033">
                  <c:v>71516.5</c:v>
                </c:pt>
                <c:pt idx="143034">
                  <c:v>71517</c:v>
                </c:pt>
                <c:pt idx="143035">
                  <c:v>71517.5</c:v>
                </c:pt>
                <c:pt idx="143036">
                  <c:v>71518</c:v>
                </c:pt>
                <c:pt idx="143037">
                  <c:v>71518.5</c:v>
                </c:pt>
                <c:pt idx="143038">
                  <c:v>71519</c:v>
                </c:pt>
                <c:pt idx="143039">
                  <c:v>71519.5</c:v>
                </c:pt>
                <c:pt idx="143040">
                  <c:v>71520</c:v>
                </c:pt>
                <c:pt idx="143041">
                  <c:v>71520.5</c:v>
                </c:pt>
                <c:pt idx="143042">
                  <c:v>71521</c:v>
                </c:pt>
                <c:pt idx="143043">
                  <c:v>71521.5</c:v>
                </c:pt>
                <c:pt idx="143044">
                  <c:v>71522</c:v>
                </c:pt>
                <c:pt idx="143045">
                  <c:v>71522.5</c:v>
                </c:pt>
                <c:pt idx="143046">
                  <c:v>71523</c:v>
                </c:pt>
                <c:pt idx="143047">
                  <c:v>71523.5</c:v>
                </c:pt>
                <c:pt idx="143048">
                  <c:v>71524</c:v>
                </c:pt>
                <c:pt idx="143049">
                  <c:v>71524.5</c:v>
                </c:pt>
                <c:pt idx="143050">
                  <c:v>71525</c:v>
                </c:pt>
                <c:pt idx="143051">
                  <c:v>71525.5</c:v>
                </c:pt>
                <c:pt idx="143052">
                  <c:v>71526</c:v>
                </c:pt>
                <c:pt idx="143053">
                  <c:v>71526.5</c:v>
                </c:pt>
                <c:pt idx="143054">
                  <c:v>71527</c:v>
                </c:pt>
                <c:pt idx="143055">
                  <c:v>71527.5</c:v>
                </c:pt>
                <c:pt idx="143056">
                  <c:v>71528</c:v>
                </c:pt>
                <c:pt idx="143057">
                  <c:v>71528.5</c:v>
                </c:pt>
                <c:pt idx="143058">
                  <c:v>71529</c:v>
                </c:pt>
                <c:pt idx="143059">
                  <c:v>71529.5</c:v>
                </c:pt>
                <c:pt idx="143060">
                  <c:v>71530</c:v>
                </c:pt>
                <c:pt idx="143061">
                  <c:v>71530.5</c:v>
                </c:pt>
                <c:pt idx="143062">
                  <c:v>71531</c:v>
                </c:pt>
                <c:pt idx="143063">
                  <c:v>71531.5</c:v>
                </c:pt>
                <c:pt idx="143064">
                  <c:v>71532</c:v>
                </c:pt>
                <c:pt idx="143065">
                  <c:v>71532.5</c:v>
                </c:pt>
                <c:pt idx="143066">
                  <c:v>71533</c:v>
                </c:pt>
                <c:pt idx="143067">
                  <c:v>71533.5</c:v>
                </c:pt>
                <c:pt idx="143068">
                  <c:v>71534</c:v>
                </c:pt>
                <c:pt idx="143069">
                  <c:v>71534.5</c:v>
                </c:pt>
                <c:pt idx="143070">
                  <c:v>71535</c:v>
                </c:pt>
                <c:pt idx="143071">
                  <c:v>71535.5</c:v>
                </c:pt>
                <c:pt idx="143072">
                  <c:v>71536</c:v>
                </c:pt>
                <c:pt idx="143073">
                  <c:v>71536.5</c:v>
                </c:pt>
                <c:pt idx="143074">
                  <c:v>71537</c:v>
                </c:pt>
                <c:pt idx="143075">
                  <c:v>71537.5</c:v>
                </c:pt>
                <c:pt idx="143076">
                  <c:v>71538</c:v>
                </c:pt>
                <c:pt idx="143077">
                  <c:v>71538.5</c:v>
                </c:pt>
                <c:pt idx="143078">
                  <c:v>71539</c:v>
                </c:pt>
                <c:pt idx="143079">
                  <c:v>71539.5</c:v>
                </c:pt>
                <c:pt idx="143080">
                  <c:v>71540</c:v>
                </c:pt>
                <c:pt idx="143081">
                  <c:v>71540.5</c:v>
                </c:pt>
                <c:pt idx="143082">
                  <c:v>71541</c:v>
                </c:pt>
                <c:pt idx="143083">
                  <c:v>71541.5</c:v>
                </c:pt>
                <c:pt idx="143084">
                  <c:v>71542</c:v>
                </c:pt>
                <c:pt idx="143085">
                  <c:v>71542.5</c:v>
                </c:pt>
                <c:pt idx="143086">
                  <c:v>71543</c:v>
                </c:pt>
                <c:pt idx="143087">
                  <c:v>71543.5</c:v>
                </c:pt>
                <c:pt idx="143088">
                  <c:v>71544</c:v>
                </c:pt>
                <c:pt idx="143089">
                  <c:v>71544.5</c:v>
                </c:pt>
                <c:pt idx="143090">
                  <c:v>71545</c:v>
                </c:pt>
                <c:pt idx="143091">
                  <c:v>71545.5</c:v>
                </c:pt>
                <c:pt idx="143092">
                  <c:v>71546</c:v>
                </c:pt>
                <c:pt idx="143093">
                  <c:v>71546.5</c:v>
                </c:pt>
                <c:pt idx="143094">
                  <c:v>71547</c:v>
                </c:pt>
                <c:pt idx="143095">
                  <c:v>71547.5</c:v>
                </c:pt>
                <c:pt idx="143096">
                  <c:v>71548</c:v>
                </c:pt>
                <c:pt idx="143097">
                  <c:v>71548.5</c:v>
                </c:pt>
                <c:pt idx="143098">
                  <c:v>71549</c:v>
                </c:pt>
                <c:pt idx="143099">
                  <c:v>71549.5</c:v>
                </c:pt>
                <c:pt idx="143100">
                  <c:v>71550</c:v>
                </c:pt>
                <c:pt idx="143101">
                  <c:v>71550.5</c:v>
                </c:pt>
                <c:pt idx="143102">
                  <c:v>71551</c:v>
                </c:pt>
                <c:pt idx="143103">
                  <c:v>71551.5</c:v>
                </c:pt>
                <c:pt idx="143104">
                  <c:v>71552</c:v>
                </c:pt>
                <c:pt idx="143105">
                  <c:v>71552.5</c:v>
                </c:pt>
                <c:pt idx="143106">
                  <c:v>71553</c:v>
                </c:pt>
                <c:pt idx="143107">
                  <c:v>71553.5</c:v>
                </c:pt>
                <c:pt idx="143108">
                  <c:v>71554</c:v>
                </c:pt>
                <c:pt idx="143109">
                  <c:v>71554.5</c:v>
                </c:pt>
                <c:pt idx="143110">
                  <c:v>71555</c:v>
                </c:pt>
                <c:pt idx="143111">
                  <c:v>71555.5</c:v>
                </c:pt>
                <c:pt idx="143112">
                  <c:v>71556</c:v>
                </c:pt>
                <c:pt idx="143113">
                  <c:v>71556.5</c:v>
                </c:pt>
                <c:pt idx="143114">
                  <c:v>71557</c:v>
                </c:pt>
                <c:pt idx="143115">
                  <c:v>71557.5</c:v>
                </c:pt>
                <c:pt idx="143116">
                  <c:v>71558</c:v>
                </c:pt>
                <c:pt idx="143117">
                  <c:v>71558.5</c:v>
                </c:pt>
                <c:pt idx="143118">
                  <c:v>71559</c:v>
                </c:pt>
                <c:pt idx="143119">
                  <c:v>71559.5</c:v>
                </c:pt>
                <c:pt idx="143120">
                  <c:v>71560</c:v>
                </c:pt>
                <c:pt idx="143121">
                  <c:v>71560.5</c:v>
                </c:pt>
                <c:pt idx="143122">
                  <c:v>71561</c:v>
                </c:pt>
                <c:pt idx="143123">
                  <c:v>71561.5</c:v>
                </c:pt>
                <c:pt idx="143124">
                  <c:v>71562</c:v>
                </c:pt>
                <c:pt idx="143125">
                  <c:v>71562.5</c:v>
                </c:pt>
                <c:pt idx="143126">
                  <c:v>71563</c:v>
                </c:pt>
                <c:pt idx="143127">
                  <c:v>71563.5</c:v>
                </c:pt>
                <c:pt idx="143128">
                  <c:v>71564</c:v>
                </c:pt>
                <c:pt idx="143129">
                  <c:v>71564.5</c:v>
                </c:pt>
                <c:pt idx="143130">
                  <c:v>71565</c:v>
                </c:pt>
                <c:pt idx="143131">
                  <c:v>71565.5</c:v>
                </c:pt>
                <c:pt idx="143132">
                  <c:v>71566</c:v>
                </c:pt>
                <c:pt idx="143133">
                  <c:v>71566.5</c:v>
                </c:pt>
                <c:pt idx="143134">
                  <c:v>71567</c:v>
                </c:pt>
                <c:pt idx="143135">
                  <c:v>71567.5</c:v>
                </c:pt>
                <c:pt idx="143136">
                  <c:v>71568</c:v>
                </c:pt>
                <c:pt idx="143137">
                  <c:v>71568.5</c:v>
                </c:pt>
                <c:pt idx="143138">
                  <c:v>71569</c:v>
                </c:pt>
                <c:pt idx="143139">
                  <c:v>71569.5</c:v>
                </c:pt>
                <c:pt idx="143140">
                  <c:v>71570</c:v>
                </c:pt>
                <c:pt idx="143141">
                  <c:v>71570.5</c:v>
                </c:pt>
                <c:pt idx="143142">
                  <c:v>71571</c:v>
                </c:pt>
                <c:pt idx="143143">
                  <c:v>71571.5</c:v>
                </c:pt>
                <c:pt idx="143144">
                  <c:v>71572</c:v>
                </c:pt>
                <c:pt idx="143145">
                  <c:v>71572.5</c:v>
                </c:pt>
                <c:pt idx="143146">
                  <c:v>71573</c:v>
                </c:pt>
                <c:pt idx="143147">
                  <c:v>71573.5</c:v>
                </c:pt>
                <c:pt idx="143148">
                  <c:v>71574</c:v>
                </c:pt>
                <c:pt idx="143149">
                  <c:v>71574.5</c:v>
                </c:pt>
                <c:pt idx="143150">
                  <c:v>71575</c:v>
                </c:pt>
                <c:pt idx="143151">
                  <c:v>71575.5</c:v>
                </c:pt>
                <c:pt idx="143152">
                  <c:v>71576</c:v>
                </c:pt>
                <c:pt idx="143153">
                  <c:v>71576.5</c:v>
                </c:pt>
                <c:pt idx="143154">
                  <c:v>71577</c:v>
                </c:pt>
                <c:pt idx="143155">
                  <c:v>71577.5</c:v>
                </c:pt>
                <c:pt idx="143156">
                  <c:v>71578</c:v>
                </c:pt>
                <c:pt idx="143157">
                  <c:v>71578.5</c:v>
                </c:pt>
                <c:pt idx="143158">
                  <c:v>71579</c:v>
                </c:pt>
                <c:pt idx="143159">
                  <c:v>71579.5</c:v>
                </c:pt>
                <c:pt idx="143160">
                  <c:v>71580</c:v>
                </c:pt>
                <c:pt idx="143161">
                  <c:v>71580.5</c:v>
                </c:pt>
                <c:pt idx="143162">
                  <c:v>71581</c:v>
                </c:pt>
                <c:pt idx="143163">
                  <c:v>71581.5</c:v>
                </c:pt>
                <c:pt idx="143164">
                  <c:v>71582</c:v>
                </c:pt>
                <c:pt idx="143165">
                  <c:v>71582.5</c:v>
                </c:pt>
                <c:pt idx="143166">
                  <c:v>71583</c:v>
                </c:pt>
                <c:pt idx="143167">
                  <c:v>71583.5</c:v>
                </c:pt>
                <c:pt idx="143168">
                  <c:v>71584</c:v>
                </c:pt>
                <c:pt idx="143169">
                  <c:v>71584.5</c:v>
                </c:pt>
                <c:pt idx="143170">
                  <c:v>71585</c:v>
                </c:pt>
                <c:pt idx="143171">
                  <c:v>71585.5</c:v>
                </c:pt>
                <c:pt idx="143172">
                  <c:v>71586</c:v>
                </c:pt>
                <c:pt idx="143173">
                  <c:v>71586.5</c:v>
                </c:pt>
                <c:pt idx="143174">
                  <c:v>71587</c:v>
                </c:pt>
                <c:pt idx="143175">
                  <c:v>71587.5</c:v>
                </c:pt>
                <c:pt idx="143176">
                  <c:v>71588</c:v>
                </c:pt>
                <c:pt idx="143177">
                  <c:v>71588.5</c:v>
                </c:pt>
                <c:pt idx="143178">
                  <c:v>71589</c:v>
                </c:pt>
                <c:pt idx="143179">
                  <c:v>71589.5</c:v>
                </c:pt>
                <c:pt idx="143180">
                  <c:v>71590</c:v>
                </c:pt>
                <c:pt idx="143181">
                  <c:v>71590.5</c:v>
                </c:pt>
                <c:pt idx="143182">
                  <c:v>71591</c:v>
                </c:pt>
                <c:pt idx="143183">
                  <c:v>71591.5</c:v>
                </c:pt>
                <c:pt idx="143184">
                  <c:v>71592</c:v>
                </c:pt>
                <c:pt idx="143185">
                  <c:v>71592.5</c:v>
                </c:pt>
                <c:pt idx="143186">
                  <c:v>71593</c:v>
                </c:pt>
                <c:pt idx="143187">
                  <c:v>71593.5</c:v>
                </c:pt>
                <c:pt idx="143188">
                  <c:v>71594</c:v>
                </c:pt>
                <c:pt idx="143189">
                  <c:v>71594.5</c:v>
                </c:pt>
                <c:pt idx="143190">
                  <c:v>71595</c:v>
                </c:pt>
                <c:pt idx="143191">
                  <c:v>71595.5</c:v>
                </c:pt>
                <c:pt idx="143192">
                  <c:v>71596</c:v>
                </c:pt>
                <c:pt idx="143193">
                  <c:v>71596.5</c:v>
                </c:pt>
                <c:pt idx="143194">
                  <c:v>71597</c:v>
                </c:pt>
                <c:pt idx="143195">
                  <c:v>71597.5</c:v>
                </c:pt>
                <c:pt idx="143196">
                  <c:v>71598</c:v>
                </c:pt>
                <c:pt idx="143197">
                  <c:v>71598.5</c:v>
                </c:pt>
                <c:pt idx="143198">
                  <c:v>71599</c:v>
                </c:pt>
                <c:pt idx="143199">
                  <c:v>71599.5</c:v>
                </c:pt>
                <c:pt idx="143200">
                  <c:v>71600</c:v>
                </c:pt>
                <c:pt idx="143201">
                  <c:v>71600.5</c:v>
                </c:pt>
                <c:pt idx="143202">
                  <c:v>71601</c:v>
                </c:pt>
                <c:pt idx="143203">
                  <c:v>71601.5</c:v>
                </c:pt>
                <c:pt idx="143204">
                  <c:v>71602</c:v>
                </c:pt>
                <c:pt idx="143205">
                  <c:v>71602.5</c:v>
                </c:pt>
                <c:pt idx="143206">
                  <c:v>71603</c:v>
                </c:pt>
                <c:pt idx="143207">
                  <c:v>71603.5</c:v>
                </c:pt>
                <c:pt idx="143208">
                  <c:v>71604</c:v>
                </c:pt>
                <c:pt idx="143209">
                  <c:v>71604.5</c:v>
                </c:pt>
                <c:pt idx="143210">
                  <c:v>71605</c:v>
                </c:pt>
                <c:pt idx="143211">
                  <c:v>71605.5</c:v>
                </c:pt>
                <c:pt idx="143212">
                  <c:v>71606</c:v>
                </c:pt>
                <c:pt idx="143213">
                  <c:v>71606.5</c:v>
                </c:pt>
                <c:pt idx="143214">
                  <c:v>71607</c:v>
                </c:pt>
                <c:pt idx="143215">
                  <c:v>71607.5</c:v>
                </c:pt>
                <c:pt idx="143216">
                  <c:v>71608</c:v>
                </c:pt>
                <c:pt idx="143217">
                  <c:v>71608.5</c:v>
                </c:pt>
                <c:pt idx="143218">
                  <c:v>71609</c:v>
                </c:pt>
                <c:pt idx="143219">
                  <c:v>71609.5</c:v>
                </c:pt>
                <c:pt idx="143220">
                  <c:v>71610</c:v>
                </c:pt>
                <c:pt idx="143221">
                  <c:v>71610.5</c:v>
                </c:pt>
                <c:pt idx="143222">
                  <c:v>71611</c:v>
                </c:pt>
                <c:pt idx="143223">
                  <c:v>71611.5</c:v>
                </c:pt>
                <c:pt idx="143224">
                  <c:v>71612</c:v>
                </c:pt>
                <c:pt idx="143225">
                  <c:v>71612.5</c:v>
                </c:pt>
                <c:pt idx="143226">
                  <c:v>71613</c:v>
                </c:pt>
                <c:pt idx="143227">
                  <c:v>71613.5</c:v>
                </c:pt>
                <c:pt idx="143228">
                  <c:v>71614</c:v>
                </c:pt>
                <c:pt idx="143229">
                  <c:v>71614.5</c:v>
                </c:pt>
                <c:pt idx="143230">
                  <c:v>71615</c:v>
                </c:pt>
                <c:pt idx="143231">
                  <c:v>71615.5</c:v>
                </c:pt>
                <c:pt idx="143232">
                  <c:v>71616</c:v>
                </c:pt>
                <c:pt idx="143233">
                  <c:v>71616.5</c:v>
                </c:pt>
                <c:pt idx="143234">
                  <c:v>71617</c:v>
                </c:pt>
                <c:pt idx="143235">
                  <c:v>71617.5</c:v>
                </c:pt>
                <c:pt idx="143236">
                  <c:v>71618</c:v>
                </c:pt>
                <c:pt idx="143237">
                  <c:v>71618.5</c:v>
                </c:pt>
                <c:pt idx="143238">
                  <c:v>71619</c:v>
                </c:pt>
                <c:pt idx="143239">
                  <c:v>71619.5</c:v>
                </c:pt>
                <c:pt idx="143240">
                  <c:v>71620</c:v>
                </c:pt>
                <c:pt idx="143241">
                  <c:v>71620.5</c:v>
                </c:pt>
                <c:pt idx="143242">
                  <c:v>71621</c:v>
                </c:pt>
                <c:pt idx="143243">
                  <c:v>71621.5</c:v>
                </c:pt>
                <c:pt idx="143244">
                  <c:v>71622</c:v>
                </c:pt>
                <c:pt idx="143245">
                  <c:v>71622.5</c:v>
                </c:pt>
                <c:pt idx="143246">
                  <c:v>71623</c:v>
                </c:pt>
                <c:pt idx="143247">
                  <c:v>71623.5</c:v>
                </c:pt>
                <c:pt idx="143248">
                  <c:v>71624</c:v>
                </c:pt>
                <c:pt idx="143249">
                  <c:v>71624.5</c:v>
                </c:pt>
                <c:pt idx="143250">
                  <c:v>71625</c:v>
                </c:pt>
                <c:pt idx="143251">
                  <c:v>71625.5</c:v>
                </c:pt>
                <c:pt idx="143252">
                  <c:v>71626</c:v>
                </c:pt>
                <c:pt idx="143253">
                  <c:v>71626.5</c:v>
                </c:pt>
                <c:pt idx="143254">
                  <c:v>71627</c:v>
                </c:pt>
                <c:pt idx="143255">
                  <c:v>71627.5</c:v>
                </c:pt>
                <c:pt idx="143256">
                  <c:v>71628</c:v>
                </c:pt>
                <c:pt idx="143257">
                  <c:v>71628.5</c:v>
                </c:pt>
                <c:pt idx="143258">
                  <c:v>71629</c:v>
                </c:pt>
                <c:pt idx="143259">
                  <c:v>71629.5</c:v>
                </c:pt>
                <c:pt idx="143260">
                  <c:v>71630</c:v>
                </c:pt>
                <c:pt idx="143261">
                  <c:v>71630.5</c:v>
                </c:pt>
                <c:pt idx="143262">
                  <c:v>71631</c:v>
                </c:pt>
                <c:pt idx="143263">
                  <c:v>71631.5</c:v>
                </c:pt>
                <c:pt idx="143264">
                  <c:v>71632</c:v>
                </c:pt>
                <c:pt idx="143265">
                  <c:v>71632.5</c:v>
                </c:pt>
                <c:pt idx="143266">
                  <c:v>71633</c:v>
                </c:pt>
                <c:pt idx="143267">
                  <c:v>71633.5</c:v>
                </c:pt>
                <c:pt idx="143268">
                  <c:v>71634</c:v>
                </c:pt>
                <c:pt idx="143269">
                  <c:v>71634.5</c:v>
                </c:pt>
                <c:pt idx="143270">
                  <c:v>71635</c:v>
                </c:pt>
                <c:pt idx="143271">
                  <c:v>71635.5</c:v>
                </c:pt>
                <c:pt idx="143272">
                  <c:v>71636</c:v>
                </c:pt>
                <c:pt idx="143273">
                  <c:v>71636.5</c:v>
                </c:pt>
                <c:pt idx="143274">
                  <c:v>71637</c:v>
                </c:pt>
                <c:pt idx="143275">
                  <c:v>71637.5</c:v>
                </c:pt>
                <c:pt idx="143276">
                  <c:v>71638</c:v>
                </c:pt>
                <c:pt idx="143277">
                  <c:v>71638.5</c:v>
                </c:pt>
                <c:pt idx="143278">
                  <c:v>71639</c:v>
                </c:pt>
                <c:pt idx="143279">
                  <c:v>71639.5</c:v>
                </c:pt>
                <c:pt idx="143280">
                  <c:v>71640</c:v>
                </c:pt>
                <c:pt idx="143281">
                  <c:v>71640.5</c:v>
                </c:pt>
                <c:pt idx="143282">
                  <c:v>71641</c:v>
                </c:pt>
                <c:pt idx="143283">
                  <c:v>71641.5</c:v>
                </c:pt>
                <c:pt idx="143284">
                  <c:v>71642</c:v>
                </c:pt>
                <c:pt idx="143285">
                  <c:v>71642.5</c:v>
                </c:pt>
                <c:pt idx="143286">
                  <c:v>71643</c:v>
                </c:pt>
                <c:pt idx="143287">
                  <c:v>71643.5</c:v>
                </c:pt>
                <c:pt idx="143288">
                  <c:v>71644</c:v>
                </c:pt>
                <c:pt idx="143289">
                  <c:v>71644.5</c:v>
                </c:pt>
                <c:pt idx="143290">
                  <c:v>71645</c:v>
                </c:pt>
                <c:pt idx="143291">
                  <c:v>71645.5</c:v>
                </c:pt>
                <c:pt idx="143292">
                  <c:v>71646</c:v>
                </c:pt>
                <c:pt idx="143293">
                  <c:v>71646.5</c:v>
                </c:pt>
                <c:pt idx="143294">
                  <c:v>71647</c:v>
                </c:pt>
                <c:pt idx="143295">
                  <c:v>71647.5</c:v>
                </c:pt>
                <c:pt idx="143296">
                  <c:v>71648</c:v>
                </c:pt>
                <c:pt idx="143297">
                  <c:v>71648.5</c:v>
                </c:pt>
                <c:pt idx="143298">
                  <c:v>71649</c:v>
                </c:pt>
                <c:pt idx="143299">
                  <c:v>71649.5</c:v>
                </c:pt>
                <c:pt idx="143300">
                  <c:v>71650</c:v>
                </c:pt>
                <c:pt idx="143301">
                  <c:v>71650.5</c:v>
                </c:pt>
                <c:pt idx="143302">
                  <c:v>71651</c:v>
                </c:pt>
                <c:pt idx="143303">
                  <c:v>71651.5</c:v>
                </c:pt>
                <c:pt idx="143304">
                  <c:v>71652</c:v>
                </c:pt>
                <c:pt idx="143305">
                  <c:v>71652.5</c:v>
                </c:pt>
                <c:pt idx="143306">
                  <c:v>71653</c:v>
                </c:pt>
                <c:pt idx="143307">
                  <c:v>71653.5</c:v>
                </c:pt>
                <c:pt idx="143308">
                  <c:v>71654</c:v>
                </c:pt>
                <c:pt idx="143309">
                  <c:v>71654.5</c:v>
                </c:pt>
                <c:pt idx="143310">
                  <c:v>71655</c:v>
                </c:pt>
                <c:pt idx="143311">
                  <c:v>71655.5</c:v>
                </c:pt>
                <c:pt idx="143312">
                  <c:v>71656</c:v>
                </c:pt>
                <c:pt idx="143313">
                  <c:v>71656.5</c:v>
                </c:pt>
                <c:pt idx="143314">
                  <c:v>71657</c:v>
                </c:pt>
                <c:pt idx="143315">
                  <c:v>71657.5</c:v>
                </c:pt>
                <c:pt idx="143316">
                  <c:v>71658</c:v>
                </c:pt>
                <c:pt idx="143317">
                  <c:v>71658.5</c:v>
                </c:pt>
                <c:pt idx="143318">
                  <c:v>71659</c:v>
                </c:pt>
                <c:pt idx="143319">
                  <c:v>71659.5</c:v>
                </c:pt>
                <c:pt idx="143320">
                  <c:v>71660</c:v>
                </c:pt>
                <c:pt idx="143321">
                  <c:v>71660.5</c:v>
                </c:pt>
                <c:pt idx="143322">
                  <c:v>71661</c:v>
                </c:pt>
                <c:pt idx="143323">
                  <c:v>71661.5</c:v>
                </c:pt>
                <c:pt idx="143324">
                  <c:v>71662</c:v>
                </c:pt>
                <c:pt idx="143325">
                  <c:v>71662.5</c:v>
                </c:pt>
                <c:pt idx="143326">
                  <c:v>71663</c:v>
                </c:pt>
                <c:pt idx="143327">
                  <c:v>71663.5</c:v>
                </c:pt>
                <c:pt idx="143328">
                  <c:v>71664</c:v>
                </c:pt>
                <c:pt idx="143329">
                  <c:v>71664.5</c:v>
                </c:pt>
                <c:pt idx="143330">
                  <c:v>71665</c:v>
                </c:pt>
                <c:pt idx="143331">
                  <c:v>71665.5</c:v>
                </c:pt>
                <c:pt idx="143332">
                  <c:v>71666</c:v>
                </c:pt>
                <c:pt idx="143333">
                  <c:v>71666.5</c:v>
                </c:pt>
                <c:pt idx="143334">
                  <c:v>71667</c:v>
                </c:pt>
                <c:pt idx="143335">
                  <c:v>71667.5</c:v>
                </c:pt>
                <c:pt idx="143336">
                  <c:v>71668</c:v>
                </c:pt>
                <c:pt idx="143337">
                  <c:v>71668.5</c:v>
                </c:pt>
                <c:pt idx="143338">
                  <c:v>71669</c:v>
                </c:pt>
                <c:pt idx="143339">
                  <c:v>71669.5</c:v>
                </c:pt>
                <c:pt idx="143340">
                  <c:v>71670</c:v>
                </c:pt>
                <c:pt idx="143341">
                  <c:v>71670.5</c:v>
                </c:pt>
                <c:pt idx="143342">
                  <c:v>71671</c:v>
                </c:pt>
                <c:pt idx="143343">
                  <c:v>71671.5</c:v>
                </c:pt>
                <c:pt idx="143344">
                  <c:v>71672</c:v>
                </c:pt>
                <c:pt idx="143345">
                  <c:v>71672.5</c:v>
                </c:pt>
                <c:pt idx="143346">
                  <c:v>71673</c:v>
                </c:pt>
                <c:pt idx="143347">
                  <c:v>71673.5</c:v>
                </c:pt>
                <c:pt idx="143348">
                  <c:v>71674</c:v>
                </c:pt>
                <c:pt idx="143349">
                  <c:v>71674.5</c:v>
                </c:pt>
                <c:pt idx="143350">
                  <c:v>71675</c:v>
                </c:pt>
                <c:pt idx="143351">
                  <c:v>71675.5</c:v>
                </c:pt>
                <c:pt idx="143352">
                  <c:v>71676</c:v>
                </c:pt>
                <c:pt idx="143353">
                  <c:v>71676.5</c:v>
                </c:pt>
                <c:pt idx="143354">
                  <c:v>71677</c:v>
                </c:pt>
                <c:pt idx="143355">
                  <c:v>71677.5</c:v>
                </c:pt>
                <c:pt idx="143356">
                  <c:v>71678</c:v>
                </c:pt>
                <c:pt idx="143357">
                  <c:v>71678.5</c:v>
                </c:pt>
                <c:pt idx="143358">
                  <c:v>71679</c:v>
                </c:pt>
                <c:pt idx="143359">
                  <c:v>71679.5</c:v>
                </c:pt>
                <c:pt idx="143360">
                  <c:v>71680</c:v>
                </c:pt>
                <c:pt idx="143361">
                  <c:v>71680.5</c:v>
                </c:pt>
                <c:pt idx="143362">
                  <c:v>71681</c:v>
                </c:pt>
                <c:pt idx="143363">
                  <c:v>71681.5</c:v>
                </c:pt>
                <c:pt idx="143364">
                  <c:v>71682</c:v>
                </c:pt>
                <c:pt idx="143365">
                  <c:v>71682.5</c:v>
                </c:pt>
                <c:pt idx="143366">
                  <c:v>71683</c:v>
                </c:pt>
                <c:pt idx="143367">
                  <c:v>71683.5</c:v>
                </c:pt>
                <c:pt idx="143368">
                  <c:v>71684</c:v>
                </c:pt>
                <c:pt idx="143369">
                  <c:v>71684.5</c:v>
                </c:pt>
                <c:pt idx="143370">
                  <c:v>71685</c:v>
                </c:pt>
                <c:pt idx="143371">
                  <c:v>71685.5</c:v>
                </c:pt>
                <c:pt idx="143372">
                  <c:v>71686</c:v>
                </c:pt>
                <c:pt idx="143373">
                  <c:v>71686.5</c:v>
                </c:pt>
                <c:pt idx="143374">
                  <c:v>71687</c:v>
                </c:pt>
                <c:pt idx="143375">
                  <c:v>71687.5</c:v>
                </c:pt>
                <c:pt idx="143376">
                  <c:v>71688</c:v>
                </c:pt>
                <c:pt idx="143377">
                  <c:v>71688.5</c:v>
                </c:pt>
                <c:pt idx="143378">
                  <c:v>71689</c:v>
                </c:pt>
                <c:pt idx="143379">
                  <c:v>71689.5</c:v>
                </c:pt>
                <c:pt idx="143380">
                  <c:v>71690</c:v>
                </c:pt>
                <c:pt idx="143381">
                  <c:v>71690.5</c:v>
                </c:pt>
                <c:pt idx="143382">
                  <c:v>71691</c:v>
                </c:pt>
                <c:pt idx="143383">
                  <c:v>71691.5</c:v>
                </c:pt>
                <c:pt idx="143384">
                  <c:v>71692</c:v>
                </c:pt>
                <c:pt idx="143385">
                  <c:v>71692.5</c:v>
                </c:pt>
                <c:pt idx="143386">
                  <c:v>71693</c:v>
                </c:pt>
                <c:pt idx="143387">
                  <c:v>71693.5</c:v>
                </c:pt>
                <c:pt idx="143388">
                  <c:v>71694</c:v>
                </c:pt>
                <c:pt idx="143389">
                  <c:v>71694.5</c:v>
                </c:pt>
                <c:pt idx="143390">
                  <c:v>71695</c:v>
                </c:pt>
                <c:pt idx="143391">
                  <c:v>71695.5</c:v>
                </c:pt>
                <c:pt idx="143392">
                  <c:v>71696</c:v>
                </c:pt>
                <c:pt idx="143393">
                  <c:v>71696.5</c:v>
                </c:pt>
                <c:pt idx="143394">
                  <c:v>71697</c:v>
                </c:pt>
                <c:pt idx="143395">
                  <c:v>71697.5</c:v>
                </c:pt>
                <c:pt idx="143396">
                  <c:v>71698</c:v>
                </c:pt>
                <c:pt idx="143397">
                  <c:v>71698.5</c:v>
                </c:pt>
                <c:pt idx="143398">
                  <c:v>71699</c:v>
                </c:pt>
                <c:pt idx="143399">
                  <c:v>71699.5</c:v>
                </c:pt>
                <c:pt idx="143400">
                  <c:v>71700</c:v>
                </c:pt>
                <c:pt idx="143401">
                  <c:v>71700.5</c:v>
                </c:pt>
                <c:pt idx="143402">
                  <c:v>71701</c:v>
                </c:pt>
                <c:pt idx="143403">
                  <c:v>71701.5</c:v>
                </c:pt>
                <c:pt idx="143404">
                  <c:v>71702</c:v>
                </c:pt>
                <c:pt idx="143405">
                  <c:v>71702.5</c:v>
                </c:pt>
                <c:pt idx="143406">
                  <c:v>71703</c:v>
                </c:pt>
                <c:pt idx="143407">
                  <c:v>71703.5</c:v>
                </c:pt>
                <c:pt idx="143408">
                  <c:v>71704</c:v>
                </c:pt>
                <c:pt idx="143409">
                  <c:v>71704.5</c:v>
                </c:pt>
                <c:pt idx="143410">
                  <c:v>71705</c:v>
                </c:pt>
                <c:pt idx="143411">
                  <c:v>71705.5</c:v>
                </c:pt>
                <c:pt idx="143412">
                  <c:v>71706</c:v>
                </c:pt>
                <c:pt idx="143413">
                  <c:v>71706.5</c:v>
                </c:pt>
                <c:pt idx="143414">
                  <c:v>71707</c:v>
                </c:pt>
                <c:pt idx="143415">
                  <c:v>71707.5</c:v>
                </c:pt>
                <c:pt idx="143416">
                  <c:v>71708</c:v>
                </c:pt>
                <c:pt idx="143417">
                  <c:v>71708.5</c:v>
                </c:pt>
                <c:pt idx="143418">
                  <c:v>71709</c:v>
                </c:pt>
                <c:pt idx="143419">
                  <c:v>71709.5</c:v>
                </c:pt>
                <c:pt idx="143420">
                  <c:v>71710</c:v>
                </c:pt>
                <c:pt idx="143421">
                  <c:v>71710.5</c:v>
                </c:pt>
                <c:pt idx="143422">
                  <c:v>71711</c:v>
                </c:pt>
                <c:pt idx="143423">
                  <c:v>71711.5</c:v>
                </c:pt>
                <c:pt idx="143424">
                  <c:v>71712</c:v>
                </c:pt>
                <c:pt idx="143425">
                  <c:v>71712.5</c:v>
                </c:pt>
                <c:pt idx="143426">
                  <c:v>71713</c:v>
                </c:pt>
                <c:pt idx="143427">
                  <c:v>71713.5</c:v>
                </c:pt>
                <c:pt idx="143428">
                  <c:v>71714</c:v>
                </c:pt>
                <c:pt idx="143429">
                  <c:v>71714.5</c:v>
                </c:pt>
                <c:pt idx="143430">
                  <c:v>71715</c:v>
                </c:pt>
                <c:pt idx="143431">
                  <c:v>71715.5</c:v>
                </c:pt>
                <c:pt idx="143432">
                  <c:v>71716</c:v>
                </c:pt>
                <c:pt idx="143433">
                  <c:v>71716.5</c:v>
                </c:pt>
                <c:pt idx="143434">
                  <c:v>71717</c:v>
                </c:pt>
                <c:pt idx="143435">
                  <c:v>71717.5</c:v>
                </c:pt>
                <c:pt idx="143436">
                  <c:v>71718</c:v>
                </c:pt>
                <c:pt idx="143437">
                  <c:v>71718.5</c:v>
                </c:pt>
                <c:pt idx="143438">
                  <c:v>71719</c:v>
                </c:pt>
                <c:pt idx="143439">
                  <c:v>71719.5</c:v>
                </c:pt>
                <c:pt idx="143440">
                  <c:v>71720</c:v>
                </c:pt>
                <c:pt idx="143441">
                  <c:v>71720.5</c:v>
                </c:pt>
                <c:pt idx="143442">
                  <c:v>71721</c:v>
                </c:pt>
                <c:pt idx="143443">
                  <c:v>71721.5</c:v>
                </c:pt>
                <c:pt idx="143444">
                  <c:v>71722</c:v>
                </c:pt>
                <c:pt idx="143445">
                  <c:v>71722.5</c:v>
                </c:pt>
                <c:pt idx="143446">
                  <c:v>71723</c:v>
                </c:pt>
                <c:pt idx="143447">
                  <c:v>71723.5</c:v>
                </c:pt>
                <c:pt idx="143448">
                  <c:v>71724</c:v>
                </c:pt>
                <c:pt idx="143449">
                  <c:v>71724.5</c:v>
                </c:pt>
                <c:pt idx="143450">
                  <c:v>71725</c:v>
                </c:pt>
                <c:pt idx="143451">
                  <c:v>71725.5</c:v>
                </c:pt>
                <c:pt idx="143452">
                  <c:v>71726</c:v>
                </c:pt>
                <c:pt idx="143453">
                  <c:v>71726.5</c:v>
                </c:pt>
                <c:pt idx="143454">
                  <c:v>71727</c:v>
                </c:pt>
                <c:pt idx="143455">
                  <c:v>71727.5</c:v>
                </c:pt>
                <c:pt idx="143456">
                  <c:v>71728</c:v>
                </c:pt>
                <c:pt idx="143457">
                  <c:v>71728.5</c:v>
                </c:pt>
                <c:pt idx="143458">
                  <c:v>71729</c:v>
                </c:pt>
                <c:pt idx="143459">
                  <c:v>71729.5</c:v>
                </c:pt>
                <c:pt idx="143460">
                  <c:v>71730</c:v>
                </c:pt>
                <c:pt idx="143461">
                  <c:v>71730.5</c:v>
                </c:pt>
                <c:pt idx="143462">
                  <c:v>71731</c:v>
                </c:pt>
                <c:pt idx="143463">
                  <c:v>71731.5</c:v>
                </c:pt>
                <c:pt idx="143464">
                  <c:v>71732</c:v>
                </c:pt>
                <c:pt idx="143465">
                  <c:v>71732.5</c:v>
                </c:pt>
                <c:pt idx="143466">
                  <c:v>71733</c:v>
                </c:pt>
                <c:pt idx="143467">
                  <c:v>71733.5</c:v>
                </c:pt>
                <c:pt idx="143468">
                  <c:v>71734</c:v>
                </c:pt>
                <c:pt idx="143469">
                  <c:v>71734.5</c:v>
                </c:pt>
                <c:pt idx="143470">
                  <c:v>71735</c:v>
                </c:pt>
                <c:pt idx="143471">
                  <c:v>71735.5</c:v>
                </c:pt>
                <c:pt idx="143472">
                  <c:v>71736</c:v>
                </c:pt>
                <c:pt idx="143473">
                  <c:v>71736.5</c:v>
                </c:pt>
                <c:pt idx="143474">
                  <c:v>71737</c:v>
                </c:pt>
                <c:pt idx="143475">
                  <c:v>71737.5</c:v>
                </c:pt>
                <c:pt idx="143476">
                  <c:v>71738</c:v>
                </c:pt>
                <c:pt idx="143477">
                  <c:v>71738.5</c:v>
                </c:pt>
                <c:pt idx="143478">
                  <c:v>71739</c:v>
                </c:pt>
                <c:pt idx="143479">
                  <c:v>71739.5</c:v>
                </c:pt>
                <c:pt idx="143480">
                  <c:v>71740</c:v>
                </c:pt>
                <c:pt idx="143481">
                  <c:v>71740.5</c:v>
                </c:pt>
                <c:pt idx="143482">
                  <c:v>71741</c:v>
                </c:pt>
                <c:pt idx="143483">
                  <c:v>71741.5</c:v>
                </c:pt>
                <c:pt idx="143484">
                  <c:v>71742</c:v>
                </c:pt>
                <c:pt idx="143485">
                  <c:v>71742.5</c:v>
                </c:pt>
                <c:pt idx="143486">
                  <c:v>71743</c:v>
                </c:pt>
                <c:pt idx="143487">
                  <c:v>71743.5</c:v>
                </c:pt>
                <c:pt idx="143488">
                  <c:v>71744</c:v>
                </c:pt>
                <c:pt idx="143489">
                  <c:v>71744.5</c:v>
                </c:pt>
                <c:pt idx="143490">
                  <c:v>71745</c:v>
                </c:pt>
                <c:pt idx="143491">
                  <c:v>71745.5</c:v>
                </c:pt>
                <c:pt idx="143492">
                  <c:v>71746</c:v>
                </c:pt>
                <c:pt idx="143493">
                  <c:v>71746.5</c:v>
                </c:pt>
                <c:pt idx="143494">
                  <c:v>71747</c:v>
                </c:pt>
                <c:pt idx="143495">
                  <c:v>71747.5</c:v>
                </c:pt>
                <c:pt idx="143496">
                  <c:v>71748</c:v>
                </c:pt>
                <c:pt idx="143497">
                  <c:v>71748.5</c:v>
                </c:pt>
                <c:pt idx="143498">
                  <c:v>71749</c:v>
                </c:pt>
                <c:pt idx="143499">
                  <c:v>71749.5</c:v>
                </c:pt>
                <c:pt idx="143500">
                  <c:v>71750</c:v>
                </c:pt>
                <c:pt idx="143501">
                  <c:v>71750.5</c:v>
                </c:pt>
                <c:pt idx="143502">
                  <c:v>71751</c:v>
                </c:pt>
                <c:pt idx="143503">
                  <c:v>71751.5</c:v>
                </c:pt>
                <c:pt idx="143504">
                  <c:v>71752</c:v>
                </c:pt>
                <c:pt idx="143505">
                  <c:v>71752.5</c:v>
                </c:pt>
                <c:pt idx="143506">
                  <c:v>71753</c:v>
                </c:pt>
                <c:pt idx="143507">
                  <c:v>71753.5</c:v>
                </c:pt>
                <c:pt idx="143508">
                  <c:v>71754</c:v>
                </c:pt>
                <c:pt idx="143509">
                  <c:v>71754.5</c:v>
                </c:pt>
                <c:pt idx="143510">
                  <c:v>71755</c:v>
                </c:pt>
                <c:pt idx="143511">
                  <c:v>71755.5</c:v>
                </c:pt>
                <c:pt idx="143512">
                  <c:v>71756</c:v>
                </c:pt>
                <c:pt idx="143513">
                  <c:v>71756.5</c:v>
                </c:pt>
                <c:pt idx="143514">
                  <c:v>71757</c:v>
                </c:pt>
                <c:pt idx="143515">
                  <c:v>71757.5</c:v>
                </c:pt>
                <c:pt idx="143516">
                  <c:v>71758</c:v>
                </c:pt>
                <c:pt idx="143517">
                  <c:v>71758.5</c:v>
                </c:pt>
                <c:pt idx="143518">
                  <c:v>71759</c:v>
                </c:pt>
                <c:pt idx="143519">
                  <c:v>71759.5</c:v>
                </c:pt>
                <c:pt idx="143520">
                  <c:v>71760</c:v>
                </c:pt>
                <c:pt idx="143521">
                  <c:v>71760.5</c:v>
                </c:pt>
                <c:pt idx="143522">
                  <c:v>71761</c:v>
                </c:pt>
                <c:pt idx="143523">
                  <c:v>71761.5</c:v>
                </c:pt>
                <c:pt idx="143524">
                  <c:v>71762</c:v>
                </c:pt>
                <c:pt idx="143525">
                  <c:v>71762.5</c:v>
                </c:pt>
                <c:pt idx="143526">
                  <c:v>71763</c:v>
                </c:pt>
                <c:pt idx="143527">
                  <c:v>71763.5</c:v>
                </c:pt>
                <c:pt idx="143528">
                  <c:v>71764</c:v>
                </c:pt>
                <c:pt idx="143529">
                  <c:v>71764.5</c:v>
                </c:pt>
                <c:pt idx="143530">
                  <c:v>71765</c:v>
                </c:pt>
                <c:pt idx="143531">
                  <c:v>71765.5</c:v>
                </c:pt>
                <c:pt idx="143532">
                  <c:v>71766</c:v>
                </c:pt>
                <c:pt idx="143533">
                  <c:v>71766.5</c:v>
                </c:pt>
                <c:pt idx="143534">
                  <c:v>71767</c:v>
                </c:pt>
                <c:pt idx="143535">
                  <c:v>71767.5</c:v>
                </c:pt>
                <c:pt idx="143536">
                  <c:v>71768</c:v>
                </c:pt>
                <c:pt idx="143537">
                  <c:v>71768.5</c:v>
                </c:pt>
                <c:pt idx="143538">
                  <c:v>71769</c:v>
                </c:pt>
                <c:pt idx="143539">
                  <c:v>71769.5</c:v>
                </c:pt>
                <c:pt idx="143540">
                  <c:v>71770</c:v>
                </c:pt>
                <c:pt idx="143541">
                  <c:v>71770.5</c:v>
                </c:pt>
                <c:pt idx="143542">
                  <c:v>71771</c:v>
                </c:pt>
                <c:pt idx="143543">
                  <c:v>71771.5</c:v>
                </c:pt>
                <c:pt idx="143544">
                  <c:v>71772</c:v>
                </c:pt>
                <c:pt idx="143545">
                  <c:v>71772.5</c:v>
                </c:pt>
                <c:pt idx="143546">
                  <c:v>71773</c:v>
                </c:pt>
                <c:pt idx="143547">
                  <c:v>71773.5</c:v>
                </c:pt>
                <c:pt idx="143548">
                  <c:v>71774</c:v>
                </c:pt>
                <c:pt idx="143549">
                  <c:v>71774.5</c:v>
                </c:pt>
                <c:pt idx="143550">
                  <c:v>71775</c:v>
                </c:pt>
                <c:pt idx="143551">
                  <c:v>71775.5</c:v>
                </c:pt>
                <c:pt idx="143552">
                  <c:v>71776</c:v>
                </c:pt>
                <c:pt idx="143553">
                  <c:v>71776.5</c:v>
                </c:pt>
                <c:pt idx="143554">
                  <c:v>71777</c:v>
                </c:pt>
                <c:pt idx="143555">
                  <c:v>71777.5</c:v>
                </c:pt>
                <c:pt idx="143556">
                  <c:v>71778</c:v>
                </c:pt>
                <c:pt idx="143557">
                  <c:v>71778.5</c:v>
                </c:pt>
                <c:pt idx="143558">
                  <c:v>71779</c:v>
                </c:pt>
                <c:pt idx="143559">
                  <c:v>71779.5</c:v>
                </c:pt>
                <c:pt idx="143560">
                  <c:v>71780</c:v>
                </c:pt>
                <c:pt idx="143561">
                  <c:v>71780.5</c:v>
                </c:pt>
                <c:pt idx="143562">
                  <c:v>71781</c:v>
                </c:pt>
                <c:pt idx="143563">
                  <c:v>71781.5</c:v>
                </c:pt>
                <c:pt idx="143564">
                  <c:v>71782</c:v>
                </c:pt>
                <c:pt idx="143565">
                  <c:v>71782.5</c:v>
                </c:pt>
                <c:pt idx="143566">
                  <c:v>71783</c:v>
                </c:pt>
                <c:pt idx="143567">
                  <c:v>71783.5</c:v>
                </c:pt>
                <c:pt idx="143568">
                  <c:v>71784</c:v>
                </c:pt>
                <c:pt idx="143569">
                  <c:v>71784.5</c:v>
                </c:pt>
                <c:pt idx="143570">
                  <c:v>71785</c:v>
                </c:pt>
                <c:pt idx="143571">
                  <c:v>71785.5</c:v>
                </c:pt>
                <c:pt idx="143572">
                  <c:v>71786</c:v>
                </c:pt>
                <c:pt idx="143573">
                  <c:v>71786.5</c:v>
                </c:pt>
                <c:pt idx="143574">
                  <c:v>71787</c:v>
                </c:pt>
                <c:pt idx="143575">
                  <c:v>71787.5</c:v>
                </c:pt>
                <c:pt idx="143576">
                  <c:v>71788</c:v>
                </c:pt>
                <c:pt idx="143577">
                  <c:v>71788.5</c:v>
                </c:pt>
                <c:pt idx="143578">
                  <c:v>71789</c:v>
                </c:pt>
                <c:pt idx="143579">
                  <c:v>71789.5</c:v>
                </c:pt>
                <c:pt idx="143580">
                  <c:v>71790</c:v>
                </c:pt>
                <c:pt idx="143581">
                  <c:v>71790.5</c:v>
                </c:pt>
                <c:pt idx="143582">
                  <c:v>71791</c:v>
                </c:pt>
                <c:pt idx="143583">
                  <c:v>71791.5</c:v>
                </c:pt>
                <c:pt idx="143584">
                  <c:v>71792</c:v>
                </c:pt>
                <c:pt idx="143585">
                  <c:v>71792.5</c:v>
                </c:pt>
                <c:pt idx="143586">
                  <c:v>71793</c:v>
                </c:pt>
                <c:pt idx="143587">
                  <c:v>71793.5</c:v>
                </c:pt>
                <c:pt idx="143588">
                  <c:v>71794</c:v>
                </c:pt>
                <c:pt idx="143589">
                  <c:v>71794.5</c:v>
                </c:pt>
                <c:pt idx="143590">
                  <c:v>71795</c:v>
                </c:pt>
                <c:pt idx="143591">
                  <c:v>71795.5</c:v>
                </c:pt>
                <c:pt idx="143592">
                  <c:v>71796</c:v>
                </c:pt>
                <c:pt idx="143593">
                  <c:v>71796.5</c:v>
                </c:pt>
                <c:pt idx="143594">
                  <c:v>71797</c:v>
                </c:pt>
                <c:pt idx="143595">
                  <c:v>71797.5</c:v>
                </c:pt>
                <c:pt idx="143596">
                  <c:v>71798</c:v>
                </c:pt>
                <c:pt idx="143597">
                  <c:v>71798.5</c:v>
                </c:pt>
                <c:pt idx="143598">
                  <c:v>71799</c:v>
                </c:pt>
                <c:pt idx="143599">
                  <c:v>71799.5</c:v>
                </c:pt>
                <c:pt idx="143600">
                  <c:v>71800</c:v>
                </c:pt>
                <c:pt idx="143601">
                  <c:v>71800.5</c:v>
                </c:pt>
                <c:pt idx="143602">
                  <c:v>71801</c:v>
                </c:pt>
                <c:pt idx="143603">
                  <c:v>71801.5</c:v>
                </c:pt>
                <c:pt idx="143604">
                  <c:v>71802</c:v>
                </c:pt>
                <c:pt idx="143605">
                  <c:v>71802.5</c:v>
                </c:pt>
                <c:pt idx="143606">
                  <c:v>71803</c:v>
                </c:pt>
                <c:pt idx="143607">
                  <c:v>71803.5</c:v>
                </c:pt>
                <c:pt idx="143608">
                  <c:v>71804</c:v>
                </c:pt>
                <c:pt idx="143609">
                  <c:v>71804.5</c:v>
                </c:pt>
                <c:pt idx="143610">
                  <c:v>71805</c:v>
                </c:pt>
                <c:pt idx="143611">
                  <c:v>71805.5</c:v>
                </c:pt>
                <c:pt idx="143612">
                  <c:v>71806</c:v>
                </c:pt>
                <c:pt idx="143613">
                  <c:v>71806.5</c:v>
                </c:pt>
                <c:pt idx="143614">
                  <c:v>71807</c:v>
                </c:pt>
                <c:pt idx="143615">
                  <c:v>71807.5</c:v>
                </c:pt>
                <c:pt idx="143616">
                  <c:v>71808</c:v>
                </c:pt>
                <c:pt idx="143617">
                  <c:v>71808.5</c:v>
                </c:pt>
                <c:pt idx="143618">
                  <c:v>71809</c:v>
                </c:pt>
                <c:pt idx="143619">
                  <c:v>71809.5</c:v>
                </c:pt>
                <c:pt idx="143620">
                  <c:v>71810</c:v>
                </c:pt>
                <c:pt idx="143621">
                  <c:v>71810.5</c:v>
                </c:pt>
                <c:pt idx="143622">
                  <c:v>71811</c:v>
                </c:pt>
                <c:pt idx="143623">
                  <c:v>71811.5</c:v>
                </c:pt>
                <c:pt idx="143624">
                  <c:v>71812</c:v>
                </c:pt>
                <c:pt idx="143625">
                  <c:v>71812.5</c:v>
                </c:pt>
                <c:pt idx="143626">
                  <c:v>71813</c:v>
                </c:pt>
                <c:pt idx="143627">
                  <c:v>71813.5</c:v>
                </c:pt>
                <c:pt idx="143628">
                  <c:v>71814</c:v>
                </c:pt>
                <c:pt idx="143629">
                  <c:v>71814.5</c:v>
                </c:pt>
                <c:pt idx="143630">
                  <c:v>71815</c:v>
                </c:pt>
                <c:pt idx="143631">
                  <c:v>71815.5</c:v>
                </c:pt>
                <c:pt idx="143632">
                  <c:v>71816</c:v>
                </c:pt>
                <c:pt idx="143633">
                  <c:v>71816.5</c:v>
                </c:pt>
                <c:pt idx="143634">
                  <c:v>71817</c:v>
                </c:pt>
                <c:pt idx="143635">
                  <c:v>71817.5</c:v>
                </c:pt>
                <c:pt idx="143636">
                  <c:v>71818</c:v>
                </c:pt>
                <c:pt idx="143637">
                  <c:v>71818.5</c:v>
                </c:pt>
                <c:pt idx="143638">
                  <c:v>71819</c:v>
                </c:pt>
                <c:pt idx="143639">
                  <c:v>71819.5</c:v>
                </c:pt>
                <c:pt idx="143640">
                  <c:v>71820</c:v>
                </c:pt>
                <c:pt idx="143641">
                  <c:v>71820.5</c:v>
                </c:pt>
                <c:pt idx="143642">
                  <c:v>71821</c:v>
                </c:pt>
                <c:pt idx="143643">
                  <c:v>71821.5</c:v>
                </c:pt>
                <c:pt idx="143644">
                  <c:v>71822</c:v>
                </c:pt>
                <c:pt idx="143645">
                  <c:v>71822.5</c:v>
                </c:pt>
                <c:pt idx="143646">
                  <c:v>71823</c:v>
                </c:pt>
                <c:pt idx="143647">
                  <c:v>71823.5</c:v>
                </c:pt>
                <c:pt idx="143648">
                  <c:v>71824</c:v>
                </c:pt>
                <c:pt idx="143649">
                  <c:v>71824.5</c:v>
                </c:pt>
                <c:pt idx="143650">
                  <c:v>71825</c:v>
                </c:pt>
                <c:pt idx="143651">
                  <c:v>71825.5</c:v>
                </c:pt>
                <c:pt idx="143652">
                  <c:v>71826</c:v>
                </c:pt>
                <c:pt idx="143653">
                  <c:v>71826.5</c:v>
                </c:pt>
                <c:pt idx="143654">
                  <c:v>71827</c:v>
                </c:pt>
                <c:pt idx="143655">
                  <c:v>71827.5</c:v>
                </c:pt>
                <c:pt idx="143656">
                  <c:v>71828</c:v>
                </c:pt>
                <c:pt idx="143657">
                  <c:v>71828.5</c:v>
                </c:pt>
                <c:pt idx="143658">
                  <c:v>71829</c:v>
                </c:pt>
                <c:pt idx="143659">
                  <c:v>71829.5</c:v>
                </c:pt>
                <c:pt idx="143660">
                  <c:v>71830</c:v>
                </c:pt>
                <c:pt idx="143661">
                  <c:v>71830.5</c:v>
                </c:pt>
                <c:pt idx="143662">
                  <c:v>71831</c:v>
                </c:pt>
                <c:pt idx="143663">
                  <c:v>71831.5</c:v>
                </c:pt>
                <c:pt idx="143664">
                  <c:v>71832</c:v>
                </c:pt>
                <c:pt idx="143665">
                  <c:v>71832.5</c:v>
                </c:pt>
                <c:pt idx="143666">
                  <c:v>71833</c:v>
                </c:pt>
                <c:pt idx="143667">
                  <c:v>71833.5</c:v>
                </c:pt>
                <c:pt idx="143668">
                  <c:v>71834</c:v>
                </c:pt>
                <c:pt idx="143669">
                  <c:v>71834.5</c:v>
                </c:pt>
                <c:pt idx="143670">
                  <c:v>71835</c:v>
                </c:pt>
                <c:pt idx="143671">
                  <c:v>71835.5</c:v>
                </c:pt>
                <c:pt idx="143672">
                  <c:v>71836</c:v>
                </c:pt>
                <c:pt idx="143673">
                  <c:v>71836.5</c:v>
                </c:pt>
                <c:pt idx="143674">
                  <c:v>71837</c:v>
                </c:pt>
                <c:pt idx="143675">
                  <c:v>71837.5</c:v>
                </c:pt>
                <c:pt idx="143676">
                  <c:v>71838</c:v>
                </c:pt>
                <c:pt idx="143677">
                  <c:v>71838.5</c:v>
                </c:pt>
                <c:pt idx="143678">
                  <c:v>71839</c:v>
                </c:pt>
                <c:pt idx="143679">
                  <c:v>71839.5</c:v>
                </c:pt>
                <c:pt idx="143680">
                  <c:v>71840</c:v>
                </c:pt>
                <c:pt idx="143681">
                  <c:v>71840.5</c:v>
                </c:pt>
                <c:pt idx="143682">
                  <c:v>71841</c:v>
                </c:pt>
                <c:pt idx="143683">
                  <c:v>71841.5</c:v>
                </c:pt>
                <c:pt idx="143684">
                  <c:v>71842</c:v>
                </c:pt>
                <c:pt idx="143685">
                  <c:v>71842.5</c:v>
                </c:pt>
                <c:pt idx="143686">
                  <c:v>71843</c:v>
                </c:pt>
                <c:pt idx="143687">
                  <c:v>71843.5</c:v>
                </c:pt>
                <c:pt idx="143688">
                  <c:v>71844</c:v>
                </c:pt>
                <c:pt idx="143689">
                  <c:v>71844.5</c:v>
                </c:pt>
                <c:pt idx="143690">
                  <c:v>71845</c:v>
                </c:pt>
                <c:pt idx="143691">
                  <c:v>71845.5</c:v>
                </c:pt>
                <c:pt idx="143692">
                  <c:v>71846</c:v>
                </c:pt>
                <c:pt idx="143693">
                  <c:v>71846.5</c:v>
                </c:pt>
                <c:pt idx="143694">
                  <c:v>71847</c:v>
                </c:pt>
                <c:pt idx="143695">
                  <c:v>71847.5</c:v>
                </c:pt>
                <c:pt idx="143696">
                  <c:v>71848</c:v>
                </c:pt>
                <c:pt idx="143697">
                  <c:v>71848.5</c:v>
                </c:pt>
                <c:pt idx="143698">
                  <c:v>71849</c:v>
                </c:pt>
                <c:pt idx="143699">
                  <c:v>71849.5</c:v>
                </c:pt>
                <c:pt idx="143700">
                  <c:v>71850</c:v>
                </c:pt>
                <c:pt idx="143701">
                  <c:v>71850.5</c:v>
                </c:pt>
                <c:pt idx="143702">
                  <c:v>71851</c:v>
                </c:pt>
                <c:pt idx="143703">
                  <c:v>71851.5</c:v>
                </c:pt>
                <c:pt idx="143704">
                  <c:v>71852</c:v>
                </c:pt>
                <c:pt idx="143705">
                  <c:v>71852.5</c:v>
                </c:pt>
                <c:pt idx="143706">
                  <c:v>71853</c:v>
                </c:pt>
                <c:pt idx="143707">
                  <c:v>71853.5</c:v>
                </c:pt>
                <c:pt idx="143708">
                  <c:v>71854</c:v>
                </c:pt>
                <c:pt idx="143709">
                  <c:v>71854.5</c:v>
                </c:pt>
                <c:pt idx="143710">
                  <c:v>71855</c:v>
                </c:pt>
                <c:pt idx="143711">
                  <c:v>71855.5</c:v>
                </c:pt>
                <c:pt idx="143712">
                  <c:v>71856</c:v>
                </c:pt>
                <c:pt idx="143713">
                  <c:v>71856.5</c:v>
                </c:pt>
                <c:pt idx="143714">
                  <c:v>71857</c:v>
                </c:pt>
                <c:pt idx="143715">
                  <c:v>71857.5</c:v>
                </c:pt>
                <c:pt idx="143716">
                  <c:v>71858</c:v>
                </c:pt>
                <c:pt idx="143717">
                  <c:v>71858.5</c:v>
                </c:pt>
                <c:pt idx="143718">
                  <c:v>71859</c:v>
                </c:pt>
                <c:pt idx="143719">
                  <c:v>71859.5</c:v>
                </c:pt>
                <c:pt idx="143720">
                  <c:v>71860</c:v>
                </c:pt>
                <c:pt idx="143721">
                  <c:v>71860.5</c:v>
                </c:pt>
                <c:pt idx="143722">
                  <c:v>71861</c:v>
                </c:pt>
                <c:pt idx="143723">
                  <c:v>71861.5</c:v>
                </c:pt>
                <c:pt idx="143724">
                  <c:v>71862</c:v>
                </c:pt>
                <c:pt idx="143725">
                  <c:v>71862.5</c:v>
                </c:pt>
                <c:pt idx="143726">
                  <c:v>71863</c:v>
                </c:pt>
                <c:pt idx="143727">
                  <c:v>71863.5</c:v>
                </c:pt>
                <c:pt idx="143728">
                  <c:v>71864</c:v>
                </c:pt>
                <c:pt idx="143729">
                  <c:v>71864.5</c:v>
                </c:pt>
                <c:pt idx="143730">
                  <c:v>71865</c:v>
                </c:pt>
                <c:pt idx="143731">
                  <c:v>71865.5</c:v>
                </c:pt>
                <c:pt idx="143732">
                  <c:v>71866</c:v>
                </c:pt>
                <c:pt idx="143733">
                  <c:v>71866.5</c:v>
                </c:pt>
                <c:pt idx="143734">
                  <c:v>71867</c:v>
                </c:pt>
                <c:pt idx="143735">
                  <c:v>71867.5</c:v>
                </c:pt>
                <c:pt idx="143736">
                  <c:v>71868</c:v>
                </c:pt>
                <c:pt idx="143737">
                  <c:v>71868.5</c:v>
                </c:pt>
                <c:pt idx="143738">
                  <c:v>71869</c:v>
                </c:pt>
                <c:pt idx="143739">
                  <c:v>71869.5</c:v>
                </c:pt>
                <c:pt idx="143740">
                  <c:v>71870</c:v>
                </c:pt>
                <c:pt idx="143741">
                  <c:v>71870.5</c:v>
                </c:pt>
                <c:pt idx="143742">
                  <c:v>71871</c:v>
                </c:pt>
                <c:pt idx="143743">
                  <c:v>71871.5</c:v>
                </c:pt>
                <c:pt idx="143744">
                  <c:v>71872</c:v>
                </c:pt>
                <c:pt idx="143745">
                  <c:v>71872.5</c:v>
                </c:pt>
                <c:pt idx="143746">
                  <c:v>71873</c:v>
                </c:pt>
                <c:pt idx="143747">
                  <c:v>71873.5</c:v>
                </c:pt>
                <c:pt idx="143748">
                  <c:v>71874</c:v>
                </c:pt>
                <c:pt idx="143749">
                  <c:v>71874.5</c:v>
                </c:pt>
                <c:pt idx="143750">
                  <c:v>71875</c:v>
                </c:pt>
                <c:pt idx="143751">
                  <c:v>71875.5</c:v>
                </c:pt>
                <c:pt idx="143752">
                  <c:v>71876</c:v>
                </c:pt>
                <c:pt idx="143753">
                  <c:v>71876.5</c:v>
                </c:pt>
                <c:pt idx="143754">
                  <c:v>71877</c:v>
                </c:pt>
                <c:pt idx="143755">
                  <c:v>71877.5</c:v>
                </c:pt>
                <c:pt idx="143756">
                  <c:v>71878</c:v>
                </c:pt>
                <c:pt idx="143757">
                  <c:v>71878.5</c:v>
                </c:pt>
                <c:pt idx="143758">
                  <c:v>71879</c:v>
                </c:pt>
                <c:pt idx="143759">
                  <c:v>71879.5</c:v>
                </c:pt>
                <c:pt idx="143760">
                  <c:v>71880</c:v>
                </c:pt>
                <c:pt idx="143761">
                  <c:v>71880.5</c:v>
                </c:pt>
                <c:pt idx="143762">
                  <c:v>71881</c:v>
                </c:pt>
                <c:pt idx="143763">
                  <c:v>71881.5</c:v>
                </c:pt>
                <c:pt idx="143764">
                  <c:v>71882</c:v>
                </c:pt>
                <c:pt idx="143765">
                  <c:v>71882.5</c:v>
                </c:pt>
                <c:pt idx="143766">
                  <c:v>71883</c:v>
                </c:pt>
                <c:pt idx="143767">
                  <c:v>71883.5</c:v>
                </c:pt>
                <c:pt idx="143768">
                  <c:v>71884</c:v>
                </c:pt>
                <c:pt idx="143769">
                  <c:v>71884.5</c:v>
                </c:pt>
                <c:pt idx="143770">
                  <c:v>71885</c:v>
                </c:pt>
                <c:pt idx="143771">
                  <c:v>71885.5</c:v>
                </c:pt>
                <c:pt idx="143772">
                  <c:v>71886</c:v>
                </c:pt>
                <c:pt idx="143773">
                  <c:v>71886.5</c:v>
                </c:pt>
                <c:pt idx="143774">
                  <c:v>71887</c:v>
                </c:pt>
                <c:pt idx="143775">
                  <c:v>71887.5</c:v>
                </c:pt>
                <c:pt idx="143776">
                  <c:v>71888</c:v>
                </c:pt>
                <c:pt idx="143777">
                  <c:v>71888.5</c:v>
                </c:pt>
                <c:pt idx="143778">
                  <c:v>71889</c:v>
                </c:pt>
                <c:pt idx="143779">
                  <c:v>71889.5</c:v>
                </c:pt>
                <c:pt idx="143780">
                  <c:v>71890</c:v>
                </c:pt>
                <c:pt idx="143781">
                  <c:v>71890.5</c:v>
                </c:pt>
                <c:pt idx="143782">
                  <c:v>71891</c:v>
                </c:pt>
                <c:pt idx="143783">
                  <c:v>71891.5</c:v>
                </c:pt>
                <c:pt idx="143784">
                  <c:v>71892</c:v>
                </c:pt>
                <c:pt idx="143785">
                  <c:v>71892.5</c:v>
                </c:pt>
                <c:pt idx="143786">
                  <c:v>71893</c:v>
                </c:pt>
                <c:pt idx="143787">
                  <c:v>71893.5</c:v>
                </c:pt>
                <c:pt idx="143788">
                  <c:v>71894</c:v>
                </c:pt>
                <c:pt idx="143789">
                  <c:v>71894.5</c:v>
                </c:pt>
                <c:pt idx="143790">
                  <c:v>71895</c:v>
                </c:pt>
                <c:pt idx="143791">
                  <c:v>71895.5</c:v>
                </c:pt>
                <c:pt idx="143792">
                  <c:v>71896</c:v>
                </c:pt>
                <c:pt idx="143793">
                  <c:v>71896.5</c:v>
                </c:pt>
                <c:pt idx="143794">
                  <c:v>71897</c:v>
                </c:pt>
                <c:pt idx="143795">
                  <c:v>71897.5</c:v>
                </c:pt>
                <c:pt idx="143796">
                  <c:v>71898</c:v>
                </c:pt>
                <c:pt idx="143797">
                  <c:v>71898.5</c:v>
                </c:pt>
                <c:pt idx="143798">
                  <c:v>71899</c:v>
                </c:pt>
                <c:pt idx="143799">
                  <c:v>71899.5</c:v>
                </c:pt>
                <c:pt idx="143800">
                  <c:v>71900</c:v>
                </c:pt>
                <c:pt idx="143801">
                  <c:v>71900.5</c:v>
                </c:pt>
                <c:pt idx="143802">
                  <c:v>71901</c:v>
                </c:pt>
                <c:pt idx="143803">
                  <c:v>71901.5</c:v>
                </c:pt>
                <c:pt idx="143804">
                  <c:v>71902</c:v>
                </c:pt>
                <c:pt idx="143805">
                  <c:v>71902.5</c:v>
                </c:pt>
                <c:pt idx="143806">
                  <c:v>71903</c:v>
                </c:pt>
                <c:pt idx="143807">
                  <c:v>71903.5</c:v>
                </c:pt>
                <c:pt idx="143808">
                  <c:v>71904</c:v>
                </c:pt>
                <c:pt idx="143809">
                  <c:v>71904.5</c:v>
                </c:pt>
                <c:pt idx="143810">
                  <c:v>71905</c:v>
                </c:pt>
                <c:pt idx="143811">
                  <c:v>71905.5</c:v>
                </c:pt>
                <c:pt idx="143812">
                  <c:v>71906</c:v>
                </c:pt>
                <c:pt idx="143813">
                  <c:v>71906.5</c:v>
                </c:pt>
                <c:pt idx="143814">
                  <c:v>71907</c:v>
                </c:pt>
                <c:pt idx="143815">
                  <c:v>71907.5</c:v>
                </c:pt>
                <c:pt idx="143816">
                  <c:v>71908</c:v>
                </c:pt>
                <c:pt idx="143817">
                  <c:v>71908.5</c:v>
                </c:pt>
                <c:pt idx="143818">
                  <c:v>71909</c:v>
                </c:pt>
                <c:pt idx="143819">
                  <c:v>71909.5</c:v>
                </c:pt>
                <c:pt idx="143820">
                  <c:v>71910</c:v>
                </c:pt>
                <c:pt idx="143821">
                  <c:v>71910.5</c:v>
                </c:pt>
                <c:pt idx="143822">
                  <c:v>71911</c:v>
                </c:pt>
                <c:pt idx="143823">
                  <c:v>71911.5</c:v>
                </c:pt>
                <c:pt idx="143824">
                  <c:v>71912</c:v>
                </c:pt>
                <c:pt idx="143825">
                  <c:v>71912.5</c:v>
                </c:pt>
                <c:pt idx="143826">
                  <c:v>71913</c:v>
                </c:pt>
                <c:pt idx="143827">
                  <c:v>71913.5</c:v>
                </c:pt>
                <c:pt idx="143828">
                  <c:v>71914</c:v>
                </c:pt>
                <c:pt idx="143829">
                  <c:v>71914.5</c:v>
                </c:pt>
                <c:pt idx="143830">
                  <c:v>71915</c:v>
                </c:pt>
                <c:pt idx="143831">
                  <c:v>71915.5</c:v>
                </c:pt>
                <c:pt idx="143832">
                  <c:v>71916</c:v>
                </c:pt>
                <c:pt idx="143833">
                  <c:v>71916.5</c:v>
                </c:pt>
                <c:pt idx="143834">
                  <c:v>71917</c:v>
                </c:pt>
                <c:pt idx="143835">
                  <c:v>71917.5</c:v>
                </c:pt>
                <c:pt idx="143836">
                  <c:v>71918</c:v>
                </c:pt>
                <c:pt idx="143837">
                  <c:v>71918.5</c:v>
                </c:pt>
                <c:pt idx="143838">
                  <c:v>71919</c:v>
                </c:pt>
                <c:pt idx="143839">
                  <c:v>71919.5</c:v>
                </c:pt>
                <c:pt idx="143840">
                  <c:v>71920</c:v>
                </c:pt>
                <c:pt idx="143841">
                  <c:v>71920.5</c:v>
                </c:pt>
                <c:pt idx="143842">
                  <c:v>71921</c:v>
                </c:pt>
                <c:pt idx="143843">
                  <c:v>71921.5</c:v>
                </c:pt>
                <c:pt idx="143844">
                  <c:v>71922</c:v>
                </c:pt>
                <c:pt idx="143845">
                  <c:v>71922.5</c:v>
                </c:pt>
                <c:pt idx="143846">
                  <c:v>71923</c:v>
                </c:pt>
                <c:pt idx="143847">
                  <c:v>71923.5</c:v>
                </c:pt>
                <c:pt idx="143848">
                  <c:v>71924</c:v>
                </c:pt>
                <c:pt idx="143849">
                  <c:v>71924.5</c:v>
                </c:pt>
                <c:pt idx="143850">
                  <c:v>71925</c:v>
                </c:pt>
                <c:pt idx="143851">
                  <c:v>71925.5</c:v>
                </c:pt>
                <c:pt idx="143852">
                  <c:v>71926</c:v>
                </c:pt>
                <c:pt idx="143853">
                  <c:v>71926.5</c:v>
                </c:pt>
                <c:pt idx="143854">
                  <c:v>71927</c:v>
                </c:pt>
                <c:pt idx="143855">
                  <c:v>71927.5</c:v>
                </c:pt>
                <c:pt idx="143856">
                  <c:v>71928</c:v>
                </c:pt>
                <c:pt idx="143857">
                  <c:v>71928.5</c:v>
                </c:pt>
                <c:pt idx="143858">
                  <c:v>71929</c:v>
                </c:pt>
                <c:pt idx="143859">
                  <c:v>71929.5</c:v>
                </c:pt>
                <c:pt idx="143860">
                  <c:v>71930</c:v>
                </c:pt>
                <c:pt idx="143861">
                  <c:v>71930.5</c:v>
                </c:pt>
                <c:pt idx="143862">
                  <c:v>71931</c:v>
                </c:pt>
                <c:pt idx="143863">
                  <c:v>71931.5</c:v>
                </c:pt>
                <c:pt idx="143864">
                  <c:v>71932</c:v>
                </c:pt>
                <c:pt idx="143865">
                  <c:v>71932.5</c:v>
                </c:pt>
                <c:pt idx="143866">
                  <c:v>71933</c:v>
                </c:pt>
                <c:pt idx="143867">
                  <c:v>71933.5</c:v>
                </c:pt>
                <c:pt idx="143868">
                  <c:v>71934</c:v>
                </c:pt>
                <c:pt idx="143869">
                  <c:v>71934.5</c:v>
                </c:pt>
                <c:pt idx="143870">
                  <c:v>71935</c:v>
                </c:pt>
                <c:pt idx="143871">
                  <c:v>71935.5</c:v>
                </c:pt>
                <c:pt idx="143872">
                  <c:v>71936</c:v>
                </c:pt>
                <c:pt idx="143873">
                  <c:v>71936.5</c:v>
                </c:pt>
                <c:pt idx="143874">
                  <c:v>71937</c:v>
                </c:pt>
                <c:pt idx="143875">
                  <c:v>71937.5</c:v>
                </c:pt>
                <c:pt idx="143876">
                  <c:v>71938</c:v>
                </c:pt>
                <c:pt idx="143877">
                  <c:v>71938.5</c:v>
                </c:pt>
                <c:pt idx="143878">
                  <c:v>71939</c:v>
                </c:pt>
                <c:pt idx="143879">
                  <c:v>71939.5</c:v>
                </c:pt>
                <c:pt idx="143880">
                  <c:v>71940</c:v>
                </c:pt>
                <c:pt idx="143881">
                  <c:v>71940.5</c:v>
                </c:pt>
                <c:pt idx="143882">
                  <c:v>71941</c:v>
                </c:pt>
                <c:pt idx="143883">
                  <c:v>71941.5</c:v>
                </c:pt>
                <c:pt idx="143884">
                  <c:v>71942</c:v>
                </c:pt>
                <c:pt idx="143885">
                  <c:v>71942.5</c:v>
                </c:pt>
                <c:pt idx="143886">
                  <c:v>71943</c:v>
                </c:pt>
                <c:pt idx="143887">
                  <c:v>71943.5</c:v>
                </c:pt>
                <c:pt idx="143888">
                  <c:v>71944</c:v>
                </c:pt>
                <c:pt idx="143889">
                  <c:v>71944.5</c:v>
                </c:pt>
                <c:pt idx="143890">
                  <c:v>71945</c:v>
                </c:pt>
                <c:pt idx="143891">
                  <c:v>71945.5</c:v>
                </c:pt>
                <c:pt idx="143892">
                  <c:v>71946</c:v>
                </c:pt>
                <c:pt idx="143893">
                  <c:v>71946.5</c:v>
                </c:pt>
                <c:pt idx="143894">
                  <c:v>71947</c:v>
                </c:pt>
                <c:pt idx="143895">
                  <c:v>71947.5</c:v>
                </c:pt>
                <c:pt idx="143896">
                  <c:v>71948</c:v>
                </c:pt>
                <c:pt idx="143897">
                  <c:v>71948.5</c:v>
                </c:pt>
                <c:pt idx="143898">
                  <c:v>71949</c:v>
                </c:pt>
                <c:pt idx="143899">
                  <c:v>71949.5</c:v>
                </c:pt>
                <c:pt idx="143900">
                  <c:v>71950</c:v>
                </c:pt>
                <c:pt idx="143901">
                  <c:v>71950.5</c:v>
                </c:pt>
                <c:pt idx="143902">
                  <c:v>71951</c:v>
                </c:pt>
                <c:pt idx="143903">
                  <c:v>71951.5</c:v>
                </c:pt>
                <c:pt idx="143904">
                  <c:v>71952</c:v>
                </c:pt>
                <c:pt idx="143905">
                  <c:v>71952.5</c:v>
                </c:pt>
                <c:pt idx="143906">
                  <c:v>71953</c:v>
                </c:pt>
                <c:pt idx="143907">
                  <c:v>71953.5</c:v>
                </c:pt>
                <c:pt idx="143908">
                  <c:v>71954</c:v>
                </c:pt>
                <c:pt idx="143909">
                  <c:v>71954.5</c:v>
                </c:pt>
                <c:pt idx="143910">
                  <c:v>71955</c:v>
                </c:pt>
                <c:pt idx="143911">
                  <c:v>71955.5</c:v>
                </c:pt>
                <c:pt idx="143912">
                  <c:v>71956</c:v>
                </c:pt>
                <c:pt idx="143913">
                  <c:v>71956.5</c:v>
                </c:pt>
                <c:pt idx="143914">
                  <c:v>71957</c:v>
                </c:pt>
                <c:pt idx="143915">
                  <c:v>71957.5</c:v>
                </c:pt>
                <c:pt idx="143916">
                  <c:v>71958</c:v>
                </c:pt>
                <c:pt idx="143917">
                  <c:v>71958.5</c:v>
                </c:pt>
                <c:pt idx="143918">
                  <c:v>71959</c:v>
                </c:pt>
                <c:pt idx="143919">
                  <c:v>71959.5</c:v>
                </c:pt>
                <c:pt idx="143920">
                  <c:v>71960</c:v>
                </c:pt>
                <c:pt idx="143921">
                  <c:v>71960.5</c:v>
                </c:pt>
                <c:pt idx="143922">
                  <c:v>71961</c:v>
                </c:pt>
                <c:pt idx="143923">
                  <c:v>71961.5</c:v>
                </c:pt>
                <c:pt idx="143924">
                  <c:v>71962</c:v>
                </c:pt>
                <c:pt idx="143925">
                  <c:v>71962.5</c:v>
                </c:pt>
                <c:pt idx="143926">
                  <c:v>71963</c:v>
                </c:pt>
                <c:pt idx="143927">
                  <c:v>71963.5</c:v>
                </c:pt>
                <c:pt idx="143928">
                  <c:v>71964</c:v>
                </c:pt>
                <c:pt idx="143929">
                  <c:v>71964.5</c:v>
                </c:pt>
                <c:pt idx="143930">
                  <c:v>71965</c:v>
                </c:pt>
                <c:pt idx="143931">
                  <c:v>71965.5</c:v>
                </c:pt>
                <c:pt idx="143932">
                  <c:v>71966</c:v>
                </c:pt>
                <c:pt idx="143933">
                  <c:v>71966.5</c:v>
                </c:pt>
                <c:pt idx="143934">
                  <c:v>71967</c:v>
                </c:pt>
                <c:pt idx="143935">
                  <c:v>71967.5</c:v>
                </c:pt>
                <c:pt idx="143936">
                  <c:v>71968</c:v>
                </c:pt>
                <c:pt idx="143937">
                  <c:v>71968.5</c:v>
                </c:pt>
                <c:pt idx="143938">
                  <c:v>71969</c:v>
                </c:pt>
                <c:pt idx="143939">
                  <c:v>71969.5</c:v>
                </c:pt>
                <c:pt idx="143940">
                  <c:v>71970</c:v>
                </c:pt>
                <c:pt idx="143941">
                  <c:v>71970.5</c:v>
                </c:pt>
                <c:pt idx="143942">
                  <c:v>71971</c:v>
                </c:pt>
                <c:pt idx="143943">
                  <c:v>71971.5</c:v>
                </c:pt>
                <c:pt idx="143944">
                  <c:v>71972</c:v>
                </c:pt>
                <c:pt idx="143945">
                  <c:v>71972.5</c:v>
                </c:pt>
                <c:pt idx="143946">
                  <c:v>71973</c:v>
                </c:pt>
                <c:pt idx="143947">
                  <c:v>71973.5</c:v>
                </c:pt>
                <c:pt idx="143948">
                  <c:v>71974</c:v>
                </c:pt>
                <c:pt idx="143949">
                  <c:v>71974.5</c:v>
                </c:pt>
                <c:pt idx="143950">
                  <c:v>71975</c:v>
                </c:pt>
                <c:pt idx="143951">
                  <c:v>71975.5</c:v>
                </c:pt>
                <c:pt idx="143952">
                  <c:v>71976</c:v>
                </c:pt>
                <c:pt idx="143953">
                  <c:v>71976.5</c:v>
                </c:pt>
                <c:pt idx="143954">
                  <c:v>71977</c:v>
                </c:pt>
                <c:pt idx="143955">
                  <c:v>71977.5</c:v>
                </c:pt>
                <c:pt idx="143956">
                  <c:v>71978</c:v>
                </c:pt>
                <c:pt idx="143957">
                  <c:v>71978.5</c:v>
                </c:pt>
                <c:pt idx="143958">
                  <c:v>71979</c:v>
                </c:pt>
                <c:pt idx="143959">
                  <c:v>71979.5</c:v>
                </c:pt>
                <c:pt idx="143960">
                  <c:v>71980</c:v>
                </c:pt>
                <c:pt idx="143961">
                  <c:v>71980.5</c:v>
                </c:pt>
                <c:pt idx="143962">
                  <c:v>71981</c:v>
                </c:pt>
                <c:pt idx="143963">
                  <c:v>71981.5</c:v>
                </c:pt>
                <c:pt idx="143964">
                  <c:v>71982</c:v>
                </c:pt>
                <c:pt idx="143965">
                  <c:v>71982.5</c:v>
                </c:pt>
                <c:pt idx="143966">
                  <c:v>71983</c:v>
                </c:pt>
                <c:pt idx="143967">
                  <c:v>71983.5</c:v>
                </c:pt>
                <c:pt idx="143968">
                  <c:v>71984</c:v>
                </c:pt>
                <c:pt idx="143969">
                  <c:v>71984.5</c:v>
                </c:pt>
                <c:pt idx="143970">
                  <c:v>71985</c:v>
                </c:pt>
                <c:pt idx="143971">
                  <c:v>71985.5</c:v>
                </c:pt>
                <c:pt idx="143972">
                  <c:v>71986</c:v>
                </c:pt>
                <c:pt idx="143973">
                  <c:v>71986.5</c:v>
                </c:pt>
                <c:pt idx="143974">
                  <c:v>71987</c:v>
                </c:pt>
                <c:pt idx="143975">
                  <c:v>71987.5</c:v>
                </c:pt>
                <c:pt idx="143976">
                  <c:v>71988</c:v>
                </c:pt>
                <c:pt idx="143977">
                  <c:v>71988.5</c:v>
                </c:pt>
                <c:pt idx="143978">
                  <c:v>71989</c:v>
                </c:pt>
                <c:pt idx="143979">
                  <c:v>71989.5</c:v>
                </c:pt>
                <c:pt idx="143980">
                  <c:v>71990</c:v>
                </c:pt>
                <c:pt idx="143981">
                  <c:v>71990.5</c:v>
                </c:pt>
                <c:pt idx="143982">
                  <c:v>71991</c:v>
                </c:pt>
                <c:pt idx="143983">
                  <c:v>71991.5</c:v>
                </c:pt>
                <c:pt idx="143984">
                  <c:v>71992</c:v>
                </c:pt>
                <c:pt idx="143985">
                  <c:v>71992.5</c:v>
                </c:pt>
                <c:pt idx="143986">
                  <c:v>71993</c:v>
                </c:pt>
                <c:pt idx="143987">
                  <c:v>71993.5</c:v>
                </c:pt>
                <c:pt idx="143988">
                  <c:v>71994</c:v>
                </c:pt>
                <c:pt idx="143989">
                  <c:v>71994.5</c:v>
                </c:pt>
                <c:pt idx="143990">
                  <c:v>71995</c:v>
                </c:pt>
                <c:pt idx="143991">
                  <c:v>71995.5</c:v>
                </c:pt>
                <c:pt idx="143992">
                  <c:v>71996</c:v>
                </c:pt>
                <c:pt idx="143993">
                  <c:v>71996.5</c:v>
                </c:pt>
                <c:pt idx="143994">
                  <c:v>71997</c:v>
                </c:pt>
                <c:pt idx="143995">
                  <c:v>71997.5</c:v>
                </c:pt>
                <c:pt idx="143996">
                  <c:v>71998</c:v>
                </c:pt>
                <c:pt idx="143997">
                  <c:v>71998.5</c:v>
                </c:pt>
                <c:pt idx="143998">
                  <c:v>71999</c:v>
                </c:pt>
                <c:pt idx="143999">
                  <c:v>71999.5</c:v>
                </c:pt>
                <c:pt idx="144000">
                  <c:v>72000</c:v>
                </c:pt>
                <c:pt idx="144001">
                  <c:v>72000.5</c:v>
                </c:pt>
                <c:pt idx="144002">
                  <c:v>72001</c:v>
                </c:pt>
                <c:pt idx="144003">
                  <c:v>72001.5</c:v>
                </c:pt>
                <c:pt idx="144004">
                  <c:v>72002</c:v>
                </c:pt>
                <c:pt idx="144005">
                  <c:v>72002.5</c:v>
                </c:pt>
                <c:pt idx="144006">
                  <c:v>72003</c:v>
                </c:pt>
                <c:pt idx="144007">
                  <c:v>72003.5</c:v>
                </c:pt>
                <c:pt idx="144008">
                  <c:v>72004</c:v>
                </c:pt>
                <c:pt idx="144009">
                  <c:v>72004.5</c:v>
                </c:pt>
                <c:pt idx="144010">
                  <c:v>72005</c:v>
                </c:pt>
                <c:pt idx="144011">
                  <c:v>72005.5</c:v>
                </c:pt>
                <c:pt idx="144012">
                  <c:v>72006</c:v>
                </c:pt>
                <c:pt idx="144013">
                  <c:v>72006.5</c:v>
                </c:pt>
                <c:pt idx="144014">
                  <c:v>72007</c:v>
                </c:pt>
                <c:pt idx="144015">
                  <c:v>72007.5</c:v>
                </c:pt>
                <c:pt idx="144016">
                  <c:v>72008</c:v>
                </c:pt>
                <c:pt idx="144017">
                  <c:v>72008.5</c:v>
                </c:pt>
                <c:pt idx="144018">
                  <c:v>72009</c:v>
                </c:pt>
                <c:pt idx="144019">
                  <c:v>72009.5</c:v>
                </c:pt>
                <c:pt idx="144020">
                  <c:v>72010</c:v>
                </c:pt>
                <c:pt idx="144021">
                  <c:v>72010.5</c:v>
                </c:pt>
                <c:pt idx="144022">
                  <c:v>72011</c:v>
                </c:pt>
                <c:pt idx="144023">
                  <c:v>72011.5</c:v>
                </c:pt>
                <c:pt idx="144024">
                  <c:v>72012</c:v>
                </c:pt>
                <c:pt idx="144025">
                  <c:v>72012.5</c:v>
                </c:pt>
                <c:pt idx="144026">
                  <c:v>72013</c:v>
                </c:pt>
                <c:pt idx="144027">
                  <c:v>72013.5</c:v>
                </c:pt>
                <c:pt idx="144028">
                  <c:v>72014</c:v>
                </c:pt>
                <c:pt idx="144029">
                  <c:v>72014.5</c:v>
                </c:pt>
                <c:pt idx="144030">
                  <c:v>72015</c:v>
                </c:pt>
                <c:pt idx="144031">
                  <c:v>72015.5</c:v>
                </c:pt>
                <c:pt idx="144032">
                  <c:v>72016</c:v>
                </c:pt>
                <c:pt idx="144033">
                  <c:v>72016.5</c:v>
                </c:pt>
                <c:pt idx="144034">
                  <c:v>72017</c:v>
                </c:pt>
                <c:pt idx="144035">
                  <c:v>72017.5</c:v>
                </c:pt>
                <c:pt idx="144036">
                  <c:v>72018</c:v>
                </c:pt>
                <c:pt idx="144037">
                  <c:v>72018.5</c:v>
                </c:pt>
                <c:pt idx="144038">
                  <c:v>72019</c:v>
                </c:pt>
                <c:pt idx="144039">
                  <c:v>72019.5</c:v>
                </c:pt>
                <c:pt idx="144040">
                  <c:v>72020</c:v>
                </c:pt>
                <c:pt idx="144041">
                  <c:v>72020.5</c:v>
                </c:pt>
                <c:pt idx="144042">
                  <c:v>72021</c:v>
                </c:pt>
                <c:pt idx="144043">
                  <c:v>72021.5</c:v>
                </c:pt>
                <c:pt idx="144044">
                  <c:v>72022</c:v>
                </c:pt>
                <c:pt idx="144045">
                  <c:v>72022.5</c:v>
                </c:pt>
                <c:pt idx="144046">
                  <c:v>72023</c:v>
                </c:pt>
                <c:pt idx="144047">
                  <c:v>72023.5</c:v>
                </c:pt>
                <c:pt idx="144048">
                  <c:v>72024</c:v>
                </c:pt>
                <c:pt idx="144049">
                  <c:v>72024.5</c:v>
                </c:pt>
                <c:pt idx="144050">
                  <c:v>72025</c:v>
                </c:pt>
                <c:pt idx="144051">
                  <c:v>72025.5</c:v>
                </c:pt>
                <c:pt idx="144052">
                  <c:v>72026</c:v>
                </c:pt>
                <c:pt idx="144053">
                  <c:v>72026.5</c:v>
                </c:pt>
                <c:pt idx="144054">
                  <c:v>72027</c:v>
                </c:pt>
                <c:pt idx="144055">
                  <c:v>72027.5</c:v>
                </c:pt>
                <c:pt idx="144056">
                  <c:v>72028</c:v>
                </c:pt>
                <c:pt idx="144057">
                  <c:v>72028.5</c:v>
                </c:pt>
                <c:pt idx="144058">
                  <c:v>72029</c:v>
                </c:pt>
                <c:pt idx="144059">
                  <c:v>72029.5</c:v>
                </c:pt>
                <c:pt idx="144060">
                  <c:v>72030</c:v>
                </c:pt>
                <c:pt idx="144061">
                  <c:v>72030.5</c:v>
                </c:pt>
                <c:pt idx="144062">
                  <c:v>72031</c:v>
                </c:pt>
                <c:pt idx="144063">
                  <c:v>72031.5</c:v>
                </c:pt>
                <c:pt idx="144064">
                  <c:v>72032</c:v>
                </c:pt>
                <c:pt idx="144065">
                  <c:v>72032.5</c:v>
                </c:pt>
                <c:pt idx="144066">
                  <c:v>72033</c:v>
                </c:pt>
                <c:pt idx="144067">
                  <c:v>72033.5</c:v>
                </c:pt>
                <c:pt idx="144068">
                  <c:v>72034</c:v>
                </c:pt>
                <c:pt idx="144069">
                  <c:v>72034.5</c:v>
                </c:pt>
                <c:pt idx="144070">
                  <c:v>72035</c:v>
                </c:pt>
                <c:pt idx="144071">
                  <c:v>72035.5</c:v>
                </c:pt>
                <c:pt idx="144072">
                  <c:v>72036</c:v>
                </c:pt>
                <c:pt idx="144073">
                  <c:v>72036.5</c:v>
                </c:pt>
                <c:pt idx="144074">
                  <c:v>72037</c:v>
                </c:pt>
                <c:pt idx="144075">
                  <c:v>72037.5</c:v>
                </c:pt>
                <c:pt idx="144076">
                  <c:v>72038</c:v>
                </c:pt>
                <c:pt idx="144077">
                  <c:v>72038.5</c:v>
                </c:pt>
                <c:pt idx="144078">
                  <c:v>72039</c:v>
                </c:pt>
                <c:pt idx="144079">
                  <c:v>72039.5</c:v>
                </c:pt>
                <c:pt idx="144080">
                  <c:v>72040</c:v>
                </c:pt>
                <c:pt idx="144081">
                  <c:v>72040.5</c:v>
                </c:pt>
                <c:pt idx="144082">
                  <c:v>72041</c:v>
                </c:pt>
              </c:numCache>
            </c:numRef>
          </c:xVal>
          <c:yVal>
            <c:numRef>
              <c:f>traffic!$K$8:$K$27070</c:f>
              <c:numCache>
                <c:formatCode>General</c:formatCode>
                <c:ptCount val="2706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formatCode="0.00E+00">
                  <c:v>4.9999999999999995E-308</c:v>
                </c:pt>
                <c:pt idx="264">
                  <c:v>0</c:v>
                </c:pt>
                <c:pt idx="265" formatCode="0.00E+00">
                  <c:v>1.5E-307</c:v>
                </c:pt>
                <c:pt idx="266" formatCode="0.00E+00">
                  <c:v>1.8E-307</c:v>
                </c:pt>
                <c:pt idx="267" formatCode="0.00E+00">
                  <c:v>-2.8000000000000001E-307</c:v>
                </c:pt>
                <c:pt idx="268" formatCode="0.00E+00">
                  <c:v>-4.2000000000000002E-307</c:v>
                </c:pt>
                <c:pt idx="269" formatCode="0.00E+00">
                  <c:v>1.4000000000000001E-307</c:v>
                </c:pt>
                <c:pt idx="270" formatCode="0.00E+00">
                  <c:v>1.5899999999999999E-306</c:v>
                </c:pt>
                <c:pt idx="271" formatCode="0.00E+00">
                  <c:v>1.02E-306</c:v>
                </c:pt>
                <c:pt idx="272" formatCode="0.00E+00">
                  <c:v>-4.1100000000000001E-306</c:v>
                </c:pt>
                <c:pt idx="273" formatCode="0.00E+00">
                  <c:v>-6.4300000000000001E-306</c:v>
                </c:pt>
                <c:pt idx="274" formatCode="0.00E+00">
                  <c:v>6.5199999999999996E-306</c:v>
                </c:pt>
                <c:pt idx="275" formatCode="0.00E+00">
                  <c:v>2.46E-305</c:v>
                </c:pt>
                <c:pt idx="276" formatCode="0.00E+00">
                  <c:v>3.8400000000000003E-306</c:v>
                </c:pt>
                <c:pt idx="277" formatCode="0.00E+00">
                  <c:v>-7.0949999999999998E-305</c:v>
                </c:pt>
                <c:pt idx="278" formatCode="0.00E+00">
                  <c:v>-7.6370000000000002E-305</c:v>
                </c:pt>
                <c:pt idx="279" formatCode="0.00E+00">
                  <c:v>1.5129999999999999E-304</c:v>
                </c:pt>
                <c:pt idx="280" formatCode="0.00E+00">
                  <c:v>3.5359999999999999E-304</c:v>
                </c:pt>
                <c:pt idx="281" formatCode="0.00E+00">
                  <c:v>-1.2889999999999999E-304</c:v>
                </c:pt>
                <c:pt idx="282" formatCode="0.00E+00">
                  <c:v>-1.15963E-303</c:v>
                </c:pt>
                <c:pt idx="283" formatCode="0.00E+00">
                  <c:v>-7.1553999999999998E-304</c:v>
                </c:pt>
                <c:pt idx="284" formatCode="0.00E+00">
                  <c:v>2.9290500000000001E-303</c:v>
                </c:pt>
                <c:pt idx="285" formatCode="0.00E+00">
                  <c:v>4.6928900000000002E-303</c:v>
                </c:pt>
                <c:pt idx="286" formatCode="0.00E+00">
                  <c:v>-4.7457499999999998E-303</c:v>
                </c:pt>
                <c:pt idx="287" formatCode="0.00E+00">
                  <c:v>-1.78077E-302</c:v>
                </c:pt>
                <c:pt idx="288" formatCode="0.00E+00">
                  <c:v>-2.7703200000000001E-303</c:v>
                </c:pt>
                <c:pt idx="289" formatCode="0.00E+00">
                  <c:v>5.1342100000000005E-302</c:v>
                </c:pt>
                <c:pt idx="290" formatCode="0.00E+00">
                  <c:v>5.5330700000000003E-302</c:v>
                </c:pt>
                <c:pt idx="291" formatCode="0.00E+00">
                  <c:v>-1.09578E-301</c:v>
                </c:pt>
                <c:pt idx="292" formatCode="0.00E+00">
                  <c:v>-2.5600799999999998E-301</c:v>
                </c:pt>
                <c:pt idx="293" formatCode="0.00E+00">
                  <c:v>9.3342800000000005E-302</c:v>
                </c:pt>
                <c:pt idx="294" formatCode="0.00E+00">
                  <c:v>8.39548E-301</c:v>
                </c:pt>
                <c:pt idx="295" formatCode="0.00E+00">
                  <c:v>5.1810399999999998E-301</c:v>
                </c:pt>
                <c:pt idx="296" formatCode="0.00E+00">
                  <c:v>-2.12068E-300</c:v>
                </c:pt>
                <c:pt idx="297" formatCode="0.00E+00">
                  <c:v>-3.39764E-300</c:v>
                </c:pt>
                <c:pt idx="298" formatCode="0.00E+00">
                  <c:v>3.4359299999999999E-300</c:v>
                </c:pt>
                <c:pt idx="299" formatCode="0.00E+00">
                  <c:v>1.2892700000000001E-299</c:v>
                </c:pt>
                <c:pt idx="300" formatCode="0.00E+00">
                  <c:v>2.0057500000000001E-300</c:v>
                </c:pt>
                <c:pt idx="301" formatCode="0.00E+00">
                  <c:v>-3.7171699999999999E-299</c:v>
                </c:pt>
                <c:pt idx="302" formatCode="0.00E+00">
                  <c:v>-4.0059300000000002E-299</c:v>
                </c:pt>
                <c:pt idx="303" formatCode="0.00E+00">
                  <c:v>7.9334499999999996E-299</c:v>
                </c:pt>
                <c:pt idx="304" formatCode="0.00E+00">
                  <c:v>1.8535000000000001E-298</c:v>
                </c:pt>
                <c:pt idx="305" formatCode="0.00E+00">
                  <c:v>-6.7579999999999997E-299</c:v>
                </c:pt>
                <c:pt idx="306" formatCode="0.00E+00">
                  <c:v>-6.07832E-298</c:v>
                </c:pt>
                <c:pt idx="307" formatCode="0.00E+00">
                  <c:v>-3.7510700000000001E-298</c:v>
                </c:pt>
                <c:pt idx="308" formatCode="0.00E+00">
                  <c:v>1.5353700000000001E-297</c:v>
                </c:pt>
                <c:pt idx="309" formatCode="0.00E+00">
                  <c:v>2.4598799999999999E-297</c:v>
                </c:pt>
                <c:pt idx="310" formatCode="0.00E+00">
                  <c:v>-2.4876099999999999E-297</c:v>
                </c:pt>
                <c:pt idx="311" formatCode="0.00E+00">
                  <c:v>-9.3343100000000006E-297</c:v>
                </c:pt>
                <c:pt idx="312" formatCode="0.00E+00">
                  <c:v>-1.4521600000000001E-297</c:v>
                </c:pt>
                <c:pt idx="313" formatCode="0.00E+00">
                  <c:v>2.6912200000000002E-296</c:v>
                </c:pt>
                <c:pt idx="314" formatCode="0.00E+00">
                  <c:v>2.90029E-296</c:v>
                </c:pt>
                <c:pt idx="315" formatCode="0.00E+00">
                  <c:v>-5.7438100000000004E-296</c:v>
                </c:pt>
                <c:pt idx="316" formatCode="0.00E+00">
                  <c:v>-1.34193E-295</c:v>
                </c:pt>
                <c:pt idx="317" formatCode="0.00E+00">
                  <c:v>4.8927799999999998E-296</c:v>
                </c:pt>
                <c:pt idx="318" formatCode="0.00E+00">
                  <c:v>4.4007000000000001E-295</c:v>
                </c:pt>
                <c:pt idx="319" formatCode="0.00E+00">
                  <c:v>2.7157700000000002E-295</c:v>
                </c:pt>
                <c:pt idx="320" formatCode="0.00E+00">
                  <c:v>-1.11161E-294</c:v>
                </c:pt>
                <c:pt idx="321" formatCode="0.00E+00">
                  <c:v>-1.7809499999999999E-294</c:v>
                </c:pt>
                <c:pt idx="322" formatCode="0.00E+00">
                  <c:v>1.80103E-294</c:v>
                </c:pt>
                <c:pt idx="323" formatCode="0.00E+00">
                  <c:v>6.7580300000000004E-294</c:v>
                </c:pt>
                <c:pt idx="324" formatCode="0.00E+00">
                  <c:v>1.05136E-294</c:v>
                </c:pt>
                <c:pt idx="325" formatCode="0.00E+00">
                  <c:v>-1.9484400000000001E-293</c:v>
                </c:pt>
                <c:pt idx="326" formatCode="0.00E+00">
                  <c:v>-2.09981E-293</c:v>
                </c:pt>
                <c:pt idx="327" formatCode="0.00E+00">
                  <c:v>4.1585099999999998E-293</c:v>
                </c:pt>
                <c:pt idx="328" formatCode="0.00E+00">
                  <c:v>9.7155500000000004E-293</c:v>
                </c:pt>
                <c:pt idx="329" formatCode="0.00E+00">
                  <c:v>-3.54237E-293</c:v>
                </c:pt>
                <c:pt idx="330" formatCode="0.00E+00">
                  <c:v>-3.1861E-292</c:v>
                </c:pt>
                <c:pt idx="331" formatCode="0.00E+00">
                  <c:v>-1.9662099999999999E-292</c:v>
                </c:pt>
                <c:pt idx="332" formatCode="0.00E+00">
                  <c:v>8.0480199999999993E-292</c:v>
                </c:pt>
                <c:pt idx="333" formatCode="0.00E+00">
                  <c:v>1.2894100000000001E-291</c:v>
                </c:pt>
                <c:pt idx="334" formatCode="0.00E+00">
                  <c:v>-1.3039400000000001E-291</c:v>
                </c:pt>
                <c:pt idx="335" formatCode="0.00E+00">
                  <c:v>-4.8928000000000003E-291</c:v>
                </c:pt>
                <c:pt idx="336" formatCode="0.00E+00">
                  <c:v>-7.6118599999999996E-292</c:v>
                </c:pt>
                <c:pt idx="337" formatCode="0.00E+00">
                  <c:v>1.4106699999999999E-290</c:v>
                </c:pt>
                <c:pt idx="338" formatCode="0.00E+00">
                  <c:v>1.5202600000000001E-290</c:v>
                </c:pt>
                <c:pt idx="339" formatCode="0.00E+00">
                  <c:v>-3.0107499999999998E-290</c:v>
                </c:pt>
                <c:pt idx="340" formatCode="0.00E+00">
                  <c:v>-7.0340399999999997E-290</c:v>
                </c:pt>
                <c:pt idx="341" formatCode="0.00E+00">
                  <c:v>2.56467E-290</c:v>
                </c:pt>
                <c:pt idx="342" formatCode="0.00E+00">
                  <c:v>2.3067299999999999E-289</c:v>
                </c:pt>
                <c:pt idx="343" formatCode="0.00E+00">
                  <c:v>1.42354E-289</c:v>
                </c:pt>
                <c:pt idx="344" formatCode="0.00E+00">
                  <c:v>-5.8267600000000003E-289</c:v>
                </c:pt>
                <c:pt idx="345" formatCode="0.00E+00">
                  <c:v>-9.3352899999999993E-289</c:v>
                </c:pt>
                <c:pt idx="346" formatCode="0.00E+00">
                  <c:v>9.4405199999999993E-289</c:v>
                </c:pt>
                <c:pt idx="347" formatCode="0.00E+00">
                  <c:v>3.5423800000000002E-288</c:v>
                </c:pt>
                <c:pt idx="348" formatCode="0.00E+00">
                  <c:v>5.5109799999999996E-289</c:v>
                </c:pt>
                <c:pt idx="349" formatCode="0.00E+00">
                  <c:v>-1.02132E-287</c:v>
                </c:pt>
                <c:pt idx="350" formatCode="0.00E+00">
                  <c:v>-1.10066E-287</c:v>
                </c:pt>
                <c:pt idx="351" formatCode="0.00E+00">
                  <c:v>2.1797800000000001E-287</c:v>
                </c:pt>
                <c:pt idx="352" formatCode="0.00E+00">
                  <c:v>5.0926400000000001E-287</c:v>
                </c:pt>
                <c:pt idx="353" formatCode="0.00E+00">
                  <c:v>-1.8568200000000001E-287</c:v>
                </c:pt>
                <c:pt idx="354" formatCode="0.00E+00">
                  <c:v>-1.67007E-286</c:v>
                </c:pt>
                <c:pt idx="355" formatCode="0.00E+00">
                  <c:v>-1.03064E-286</c:v>
                </c:pt>
                <c:pt idx="356" formatCode="0.00E+00">
                  <c:v>4.2185600000000001E-286</c:v>
                </c:pt>
                <c:pt idx="357" formatCode="0.00E+00">
                  <c:v>6.7587399999999996E-286</c:v>
                </c:pt>
                <c:pt idx="358" formatCode="0.00E+00">
                  <c:v>-6.8349199999999998E-286</c:v>
                </c:pt>
                <c:pt idx="359" formatCode="0.00E+00">
                  <c:v>-2.5646799999999999E-285</c:v>
                </c:pt>
                <c:pt idx="360" formatCode="0.00E+00">
                  <c:v>-3.9899400000000001E-286</c:v>
                </c:pt>
                <c:pt idx="361" formatCode="0.00E+00">
                  <c:v>7.3943700000000005E-285</c:v>
                </c:pt>
                <c:pt idx="362" formatCode="0.00E+00">
                  <c:v>7.9687899999999993E-285</c:v>
                </c:pt>
                <c:pt idx="363" formatCode="0.00E+00">
                  <c:v>-1.57816E-284</c:v>
                </c:pt>
                <c:pt idx="364" formatCode="0.00E+00">
                  <c:v>-3.6870600000000002E-284</c:v>
                </c:pt>
                <c:pt idx="365" formatCode="0.00E+00">
                  <c:v>1.34433E-284</c:v>
                </c:pt>
                <c:pt idx="366" formatCode="0.00E+00">
                  <c:v>1.20913E-283</c:v>
                </c:pt>
                <c:pt idx="367" formatCode="0.00E+00">
                  <c:v>7.4618000000000001E-284</c:v>
                </c:pt>
                <c:pt idx="368" formatCode="0.00E+00">
                  <c:v>-3.0542299999999999E-283</c:v>
                </c:pt>
                <c:pt idx="369" formatCode="0.00E+00">
                  <c:v>-4.8933199999999997E-283</c:v>
                </c:pt>
                <c:pt idx="370" formatCode="0.00E+00">
                  <c:v>4.9484700000000002E-283</c:v>
                </c:pt>
                <c:pt idx="371" formatCode="0.00E+00">
                  <c:v>1.8568200000000001E-282</c:v>
                </c:pt>
                <c:pt idx="372" formatCode="0.00E+00">
                  <c:v>2.8887100000000001E-283</c:v>
                </c:pt>
                <c:pt idx="373" formatCode="0.00E+00">
                  <c:v>-5.3535100000000002E-282</c:v>
                </c:pt>
                <c:pt idx="374" formatCode="0.00E+00">
                  <c:v>-5.7693899999999998E-282</c:v>
                </c:pt>
                <c:pt idx="375" formatCode="0.00E+00">
                  <c:v>1.14258E-281</c:v>
                </c:pt>
                <c:pt idx="376" formatCode="0.00E+00">
                  <c:v>2.66943E-281</c:v>
                </c:pt>
                <c:pt idx="377" formatCode="0.00E+00">
                  <c:v>-9.7329600000000004E-282</c:v>
                </c:pt>
                <c:pt idx="378" formatCode="0.00E+00">
                  <c:v>-8.7540699999999994E-281</c:v>
                </c:pt>
                <c:pt idx="379" formatCode="0.00E+00">
                  <c:v>-5.4023299999999998E-281</c:v>
                </c:pt>
                <c:pt idx="380" formatCode="0.00E+00">
                  <c:v>2.2112599999999998E-280</c:v>
                </c:pt>
                <c:pt idx="381" formatCode="0.00E+00">
                  <c:v>3.5427599999999998E-280</c:v>
                </c:pt>
                <c:pt idx="382" formatCode="0.00E+00">
                  <c:v>-3.58269E-280</c:v>
                </c:pt>
                <c:pt idx="383" formatCode="0.00E+00">
                  <c:v>-1.3443399999999999E-279</c:v>
                </c:pt>
                <c:pt idx="384" formatCode="0.00E+00">
                  <c:v>-2.0914199999999999E-280</c:v>
                </c:pt>
                <c:pt idx="385" formatCode="0.00E+00">
                  <c:v>3.8759299999999998E-279</c:v>
                </c:pt>
                <c:pt idx="386" formatCode="0.00E+00">
                  <c:v>4.1770300000000001E-279</c:v>
                </c:pt>
                <c:pt idx="387" formatCode="0.00E+00">
                  <c:v>-8.2722999999999999E-279</c:v>
                </c:pt>
                <c:pt idx="388" formatCode="0.00E+00">
                  <c:v>-1.9326600000000001E-278</c:v>
                </c:pt>
                <c:pt idx="389" formatCode="0.00E+00">
                  <c:v>7.0466499999999997E-279</c:v>
                </c:pt>
                <c:pt idx="390" formatCode="0.00E+00">
                  <c:v>6.3379300000000004E-278</c:v>
                </c:pt>
                <c:pt idx="391" formatCode="0.00E+00">
                  <c:v>3.9112799999999999E-278</c:v>
                </c:pt>
                <c:pt idx="392" formatCode="0.00E+00">
                  <c:v>-1.6009499999999999E-277</c:v>
                </c:pt>
                <c:pt idx="393" formatCode="0.00E+00">
                  <c:v>-2.5649500000000002E-277</c:v>
                </c:pt>
                <c:pt idx="394" formatCode="0.00E+00">
                  <c:v>2.5938599999999998E-277</c:v>
                </c:pt>
                <c:pt idx="395" formatCode="0.00E+00">
                  <c:v>9.7329899999999997E-277</c:v>
                </c:pt>
                <c:pt idx="396" formatCode="0.00E+00">
                  <c:v>1.5141900000000001E-277</c:v>
                </c:pt>
                <c:pt idx="397" formatCode="0.00E+00">
                  <c:v>-2.8061700000000001E-276</c:v>
                </c:pt>
                <c:pt idx="398" formatCode="0.00E+00">
                  <c:v>-3.02417E-276</c:v>
                </c:pt>
                <c:pt idx="399" formatCode="0.00E+00">
                  <c:v>5.9891300000000002E-276</c:v>
                </c:pt>
                <c:pt idx="400" formatCode="0.00E+00">
                  <c:v>1.39924E-275</c:v>
                </c:pt>
                <c:pt idx="401" formatCode="0.00E+00">
                  <c:v>-5.1017600000000003E-276</c:v>
                </c:pt>
                <c:pt idx="402" formatCode="0.00E+00">
                  <c:v>-4.5886599999999999E-275</c:v>
                </c:pt>
                <c:pt idx="403" formatCode="0.00E+00">
                  <c:v>-2.8317600000000001E-275</c:v>
                </c:pt>
                <c:pt idx="404" formatCode="0.00E+00">
                  <c:v>1.15909E-274</c:v>
                </c:pt>
                <c:pt idx="405" formatCode="0.00E+00">
                  <c:v>1.8570200000000001E-274</c:v>
                </c:pt>
                <c:pt idx="406" formatCode="0.00E+00">
                  <c:v>-1.8779499999999999E-274</c:v>
                </c:pt>
                <c:pt idx="407" formatCode="0.00E+00">
                  <c:v>-7.0466699999999998E-274</c:v>
                </c:pt>
                <c:pt idx="408" formatCode="0.00E+00">
                  <c:v>-1.0962700000000001E-274</c:v>
                </c:pt>
                <c:pt idx="409" formatCode="0.00E+00">
                  <c:v>2.0316600000000002E-273</c:v>
                </c:pt>
                <c:pt idx="410" formatCode="0.00E+00">
                  <c:v>2.18949E-273</c:v>
                </c:pt>
                <c:pt idx="411" formatCode="0.00E+00">
                  <c:v>-4.3361200000000004E-273</c:v>
                </c:pt>
                <c:pt idx="412" formatCode="0.00E+00">
                  <c:v>-1.0130500000000001E-272</c:v>
                </c:pt>
                <c:pt idx="413" formatCode="0.00E+00">
                  <c:v>3.6936700000000001E-273</c:v>
                </c:pt>
                <c:pt idx="414" formatCode="0.00E+00">
                  <c:v>3.3221800000000002E-272</c:v>
                </c:pt>
                <c:pt idx="415" formatCode="0.00E+00">
                  <c:v>2.0501899999999999E-272</c:v>
                </c:pt>
                <c:pt idx="416" formatCode="0.00E+00">
                  <c:v>-8.3917699999999999E-272</c:v>
                </c:pt>
                <c:pt idx="417" formatCode="0.00E+00">
                  <c:v>-1.34448E-271</c:v>
                </c:pt>
                <c:pt idx="418" formatCode="0.00E+00">
                  <c:v>1.3596299999999999E-271</c:v>
                </c:pt>
                <c:pt idx="419" formatCode="0.00E+00">
                  <c:v>5.1017800000000002E-271</c:v>
                </c:pt>
                <c:pt idx="420" formatCode="0.00E+00">
                  <c:v>7.9369799999999997E-272</c:v>
                </c:pt>
                <c:pt idx="421" formatCode="0.00E+00">
                  <c:v>-1.47092E-270</c:v>
                </c:pt>
                <c:pt idx="422" formatCode="0.00E+00">
                  <c:v>-1.58519E-270</c:v>
                </c:pt>
                <c:pt idx="423" formatCode="0.00E+00">
                  <c:v>3.1393499999999999E-270</c:v>
                </c:pt>
                <c:pt idx="424" formatCode="0.00E+00">
                  <c:v>7.3344799999999998E-270</c:v>
                </c:pt>
                <c:pt idx="425" formatCode="0.00E+00">
                  <c:v>-2.6742100000000002E-270</c:v>
                </c:pt>
                <c:pt idx="426" formatCode="0.00E+00">
                  <c:v>-2.4052499999999999E-269</c:v>
                </c:pt>
                <c:pt idx="427" formatCode="0.00E+00">
                  <c:v>-1.48434E-269</c:v>
                </c:pt>
                <c:pt idx="428" formatCode="0.00E+00">
                  <c:v>6.0756300000000006E-269</c:v>
                </c:pt>
                <c:pt idx="429" formatCode="0.00E+00">
                  <c:v>9.7340200000000001E-269</c:v>
                </c:pt>
                <c:pt idx="430" formatCode="0.00E+00">
                  <c:v>-9.8437399999999998E-269</c:v>
                </c:pt>
                <c:pt idx="431" formatCode="0.00E+00">
                  <c:v>-3.6936799999999999E-268</c:v>
                </c:pt>
                <c:pt idx="432" formatCode="0.00E+00">
                  <c:v>-5.7463599999999997E-269</c:v>
                </c:pt>
                <c:pt idx="433" formatCode="0.00E+00">
                  <c:v>1.06495E-267</c:v>
                </c:pt>
                <c:pt idx="434" formatCode="0.00E+00">
                  <c:v>1.14767E-267</c:v>
                </c:pt>
                <c:pt idx="435" formatCode="0.00E+00">
                  <c:v>-2.2728800000000001E-267</c:v>
                </c:pt>
                <c:pt idx="436" formatCode="0.00E+00">
                  <c:v>-5.3101499999999996E-267</c:v>
                </c:pt>
                <c:pt idx="437" formatCode="0.00E+00">
                  <c:v>1.9361300000000001E-267</c:v>
                </c:pt>
                <c:pt idx="438" formatCode="0.00E+00">
                  <c:v>1.7414000000000001E-266</c:v>
                </c:pt>
                <c:pt idx="439" formatCode="0.00E+00">
                  <c:v>1.0746600000000001E-266</c:v>
                </c:pt>
                <c:pt idx="440" formatCode="0.00E+00">
                  <c:v>-4.3987499999999997E-266</c:v>
                </c:pt>
                <c:pt idx="441" formatCode="0.00E+00">
                  <c:v>-7.0474200000000002E-266</c:v>
                </c:pt>
                <c:pt idx="442" formatCode="0.00E+00">
                  <c:v>7.1268500000000001E-266</c:v>
                </c:pt>
                <c:pt idx="443" formatCode="0.00E+00">
                  <c:v>2.6742200000000001E-265</c:v>
                </c:pt>
                <c:pt idx="444" formatCode="0.00E+00">
                  <c:v>4.1603599999999997E-266</c:v>
                </c:pt>
                <c:pt idx="445" formatCode="0.00E+00">
                  <c:v>-7.7101899999999997E-265</c:v>
                </c:pt>
                <c:pt idx="446" formatCode="0.00E+00">
                  <c:v>-8.3091499999999995E-265</c:v>
                </c:pt>
                <c:pt idx="447" formatCode="0.00E+00">
                  <c:v>1.6455600000000001E-264</c:v>
                </c:pt>
                <c:pt idx="448" formatCode="0.00E+00">
                  <c:v>3.8445399999999998E-264</c:v>
                </c:pt>
                <c:pt idx="449" formatCode="0.00E+00">
                  <c:v>-1.4017499999999999E-264</c:v>
                </c:pt>
                <c:pt idx="450" formatCode="0.00E+00">
                  <c:v>-1.26077E-263</c:v>
                </c:pt>
                <c:pt idx="451" formatCode="0.00E+00">
                  <c:v>-7.7805099999999998E-264</c:v>
                </c:pt>
                <c:pt idx="452" formatCode="0.00E+00">
                  <c:v>3.1846900000000002E-263</c:v>
                </c:pt>
                <c:pt idx="453" formatCode="0.00E+00">
                  <c:v>5.1023199999999998E-263</c:v>
                </c:pt>
                <c:pt idx="454" formatCode="0.00E+00">
                  <c:v>-5.1598299999999997E-263</c:v>
                </c:pt>
                <c:pt idx="455" formatCode="0.00E+00">
                  <c:v>-1.9361299999999999E-262</c:v>
                </c:pt>
                <c:pt idx="456" formatCode="0.00E+00">
                  <c:v>-3.0120900000000001E-263</c:v>
                </c:pt>
                <c:pt idx="457" formatCode="0.00E+00">
                  <c:v>5.5821699999999995E-262</c:v>
                </c:pt>
                <c:pt idx="458" formatCode="0.00E+00">
                  <c:v>6.0158099999999996E-262</c:v>
                </c:pt>
                <c:pt idx="459" formatCode="0.00E+00">
                  <c:v>-1.1913900000000001E-261</c:v>
                </c:pt>
                <c:pt idx="460" formatCode="0.00E+00">
                  <c:v>-2.7834399999999999E-261</c:v>
                </c:pt>
                <c:pt idx="461" formatCode="0.00E+00">
                  <c:v>1.01487E-261</c:v>
                </c:pt>
                <c:pt idx="462" formatCode="0.00E+00">
                  <c:v>9.1279700000000005E-261</c:v>
                </c:pt>
                <c:pt idx="463" formatCode="0.00E+00">
                  <c:v>5.63308E-261</c:v>
                </c:pt>
                <c:pt idx="464" formatCode="0.00E+00">
                  <c:v>-2.3057099999999999E-260</c:v>
                </c:pt>
                <c:pt idx="465" formatCode="0.00E+00">
                  <c:v>-3.6940699999999999E-260</c:v>
                </c:pt>
                <c:pt idx="466" formatCode="0.00E+00">
                  <c:v>3.7357100000000002E-260</c:v>
                </c:pt>
                <c:pt idx="467" formatCode="0.00E+00">
                  <c:v>1.4017599999999999E-259</c:v>
                </c:pt>
                <c:pt idx="468" formatCode="0.00E+00">
                  <c:v>2.1807500000000001E-260</c:v>
                </c:pt>
                <c:pt idx="469" formatCode="0.00E+00">
                  <c:v>-4.04148E-259</c:v>
                </c:pt>
                <c:pt idx="470" formatCode="0.00E+00">
                  <c:v>-4.3554399999999999E-259</c:v>
                </c:pt>
                <c:pt idx="471" formatCode="0.00E+00">
                  <c:v>8.6256200000000005E-259</c:v>
                </c:pt>
                <c:pt idx="472" formatCode="0.00E+00">
                  <c:v>2.0152099999999999E-258</c:v>
                </c:pt>
                <c:pt idx="473" formatCode="0.00E+00">
                  <c:v>-7.3476199999999997E-259</c:v>
                </c:pt>
                <c:pt idx="474" formatCode="0.00E+00">
                  <c:v>-6.6086400000000001E-258</c:v>
                </c:pt>
                <c:pt idx="475" formatCode="0.00E+00">
                  <c:v>-4.0783400000000002E-258</c:v>
                </c:pt>
                <c:pt idx="476" formatCode="0.00E+00">
                  <c:v>1.6693299999999999E-257</c:v>
                </c:pt>
                <c:pt idx="477" formatCode="0.00E+00">
                  <c:v>2.6745E-257</c:v>
                </c:pt>
                <c:pt idx="478" formatCode="0.00E+00">
                  <c:v>-2.7046499999999999E-257</c:v>
                </c:pt>
                <c:pt idx="479" formatCode="0.00E+00">
                  <c:v>-1.01487E-256</c:v>
                </c:pt>
                <c:pt idx="480" formatCode="0.00E+00">
                  <c:v>-1.57886E-257</c:v>
                </c:pt>
                <c:pt idx="481" formatCode="0.00E+00">
                  <c:v>2.9260300000000001E-256</c:v>
                </c:pt>
                <c:pt idx="482" formatCode="0.00E+00">
                  <c:v>3.1533299999999998E-256</c:v>
                </c:pt>
                <c:pt idx="483" formatCode="0.00E+00">
                  <c:v>-6.2449399999999999E-256</c:v>
                </c:pt>
                <c:pt idx="484" formatCode="0.00E+00">
                  <c:v>-1.4590100000000001E-255</c:v>
                </c:pt>
                <c:pt idx="485" formatCode="0.00E+00">
                  <c:v>5.3196700000000001E-256</c:v>
                </c:pt>
                <c:pt idx="486" formatCode="0.00E+00">
                  <c:v>4.7846400000000003E-255</c:v>
                </c:pt>
                <c:pt idx="487" formatCode="0.00E+00">
                  <c:v>2.9527100000000002E-255</c:v>
                </c:pt>
                <c:pt idx="488" formatCode="0.00E+00">
                  <c:v>-1.2085900000000001E-254</c:v>
                </c:pt>
                <c:pt idx="489" formatCode="0.00E+00">
                  <c:v>-1.9363399999999999E-254</c:v>
                </c:pt>
                <c:pt idx="490" formatCode="0.00E+00">
                  <c:v>1.9581599999999999E-254</c:v>
                </c:pt>
                <c:pt idx="491" formatCode="0.00E+00">
                  <c:v>7.3476399999999996E-254</c:v>
                </c:pt>
                <c:pt idx="492" formatCode="0.00E+00">
                  <c:v>1.14309E-254</c:v>
                </c:pt>
                <c:pt idx="493" formatCode="0.00E+00">
                  <c:v>-2.1184400000000001E-253</c:v>
                </c:pt>
                <c:pt idx="494" formatCode="0.00E+00">
                  <c:v>-2.2830099999999999E-253</c:v>
                </c:pt>
                <c:pt idx="495" formatCode="0.00E+00">
                  <c:v>4.5213299999999999E-253</c:v>
                </c:pt>
                <c:pt idx="496" formatCode="0.00E+00">
                  <c:v>1.05632E-252</c:v>
                </c:pt>
                <c:pt idx="497" formatCode="0.00E+00">
                  <c:v>-3.85143E-253</c:v>
                </c:pt>
                <c:pt idx="498" formatCode="0.00E+00">
                  <c:v>-3.4640799999999999E-252</c:v>
                </c:pt>
                <c:pt idx="499" formatCode="0.00E+00">
                  <c:v>-2.13776E-252</c:v>
                </c:pt>
                <c:pt idx="500" formatCode="0.00E+00">
                  <c:v>8.7501899999999993E-252</c:v>
                </c:pt>
                <c:pt idx="501" formatCode="0.00E+00">
                  <c:v>1.4019000000000001E-251</c:v>
                </c:pt>
                <c:pt idx="502" formatCode="0.00E+00">
                  <c:v>-1.41771E-251</c:v>
                </c:pt>
                <c:pt idx="503" formatCode="0.00E+00">
                  <c:v>-5.3196799999999997E-251</c:v>
                </c:pt>
                <c:pt idx="504" formatCode="0.00E+00">
                  <c:v>-8.2759800000000005E-252</c:v>
                </c:pt>
                <c:pt idx="505" formatCode="0.00E+00">
                  <c:v>1.5337499999999999E-250</c:v>
                </c:pt>
                <c:pt idx="506" formatCode="0.00E+00">
                  <c:v>1.6529E-250</c:v>
                </c:pt>
                <c:pt idx="507" formatCode="0.00E+00">
                  <c:v>-3.2734300000000002E-250</c:v>
                </c:pt>
                <c:pt idx="508" formatCode="0.00E+00">
                  <c:v>-7.6477399999999998E-250</c:v>
                </c:pt>
                <c:pt idx="509" formatCode="0.00E+00">
                  <c:v>2.7884299999999999E-250</c:v>
                </c:pt>
                <c:pt idx="510" formatCode="0.00E+00">
                  <c:v>2.5079899999999998E-249</c:v>
                </c:pt>
                <c:pt idx="511" formatCode="0.00E+00">
                  <c:v>1.54773E-249</c:v>
                </c:pt>
                <c:pt idx="512" formatCode="0.00E+00">
                  <c:v>-6.33513E-249</c:v>
                </c:pt>
                <c:pt idx="513" formatCode="0.00E+00">
                  <c:v>-1.0149800000000001E-248</c:v>
                </c:pt>
                <c:pt idx="514" formatCode="0.00E+00">
                  <c:v>1.0264199999999999E-248</c:v>
                </c:pt>
                <c:pt idx="515" formatCode="0.00E+00">
                  <c:v>3.85144E-248</c:v>
                </c:pt>
                <c:pt idx="516" formatCode="0.00E+00">
                  <c:v>5.9918000000000003E-249</c:v>
                </c:pt>
                <c:pt idx="517" formatCode="0.00E+00">
                  <c:v>-1.1104300000000001E-247</c:v>
                </c:pt>
                <c:pt idx="518" formatCode="0.00E+00">
                  <c:v>-1.19669E-247</c:v>
                </c:pt>
                <c:pt idx="519" formatCode="0.00E+00">
                  <c:v>2.3699600000000001E-247</c:v>
                </c:pt>
                <c:pt idx="520" formatCode="0.00E+00">
                  <c:v>5.5369599999999999E-247</c:v>
                </c:pt>
                <c:pt idx="521" formatCode="0.00E+00">
                  <c:v>-2.01882E-247</c:v>
                </c:pt>
                <c:pt idx="522" formatCode="0.00E+00">
                  <c:v>-1.8157799999999999E-246</c:v>
                </c:pt>
                <c:pt idx="523" formatCode="0.00E+00">
                  <c:v>-1.12056E-246</c:v>
                </c:pt>
                <c:pt idx="524" formatCode="0.00E+00">
                  <c:v>4.58662E-246</c:v>
                </c:pt>
                <c:pt idx="525" formatCode="0.00E+00">
                  <c:v>7.3484200000000004E-246</c:v>
                </c:pt>
                <c:pt idx="526" formatCode="0.00E+00">
                  <c:v>-7.4312500000000004E-246</c:v>
                </c:pt>
                <c:pt idx="527" formatCode="0.00E+00">
                  <c:v>-2.7884400000000002E-245</c:v>
                </c:pt>
                <c:pt idx="528" formatCode="0.00E+00">
                  <c:v>-4.3380499999999998E-246</c:v>
                </c:pt>
                <c:pt idx="529" formatCode="0.00E+00">
                  <c:v>8.0395000000000004E-245</c:v>
                </c:pt>
                <c:pt idx="530" formatCode="0.00E+00">
                  <c:v>8.6640499999999994E-245</c:v>
                </c:pt>
                <c:pt idx="531" formatCode="0.00E+00">
                  <c:v>-1.7158500000000001E-244</c:v>
                </c:pt>
                <c:pt idx="532" formatCode="0.00E+00">
                  <c:v>-4.0087499999999997E-244</c:v>
                </c:pt>
                <c:pt idx="533" formatCode="0.00E+00">
                  <c:v>1.46162E-244</c:v>
                </c:pt>
                <c:pt idx="534" formatCode="0.00E+00">
                  <c:v>1.3146199999999999E-243</c:v>
                </c:pt>
                <c:pt idx="535" formatCode="0.00E+00">
                  <c:v>8.1128200000000002E-244</c:v>
                </c:pt>
                <c:pt idx="536" formatCode="0.00E+00">
                  <c:v>-3.3207099999999998E-243</c:v>
                </c:pt>
                <c:pt idx="537" formatCode="0.00E+00">
                  <c:v>-5.3202499999999996E-243</c:v>
                </c:pt>
                <c:pt idx="538" formatCode="0.00E+00">
                  <c:v>5.38021E-243</c:v>
                </c:pt>
                <c:pt idx="539" formatCode="0.00E+00">
                  <c:v>2.0188300000000001E-242</c:v>
                </c:pt>
                <c:pt idx="540" formatCode="0.00E+00">
                  <c:v>3.14074E-243</c:v>
                </c:pt>
                <c:pt idx="541" formatCode="0.00E+00">
                  <c:v>-5.82059E-242</c:v>
                </c:pt>
                <c:pt idx="542" formatCode="0.00E+00">
                  <c:v>-6.2727599999999996E-242</c:v>
                </c:pt>
                <c:pt idx="543" formatCode="0.00E+00">
                  <c:v>1.24227E-241</c:v>
                </c:pt>
                <c:pt idx="544" formatCode="0.00E+00">
                  <c:v>2.9023299999999999E-241</c:v>
                </c:pt>
                <c:pt idx="545" formatCode="0.00E+00">
                  <c:v>-1.0582099999999999E-241</c:v>
                </c:pt>
                <c:pt idx="546" formatCode="0.00E+00">
                  <c:v>-9.5178400000000003E-241</c:v>
                </c:pt>
                <c:pt idx="547" formatCode="0.00E+00">
                  <c:v>-5.8736700000000002E-241</c:v>
                </c:pt>
                <c:pt idx="548" formatCode="0.00E+00">
                  <c:v>2.40419E-240</c:v>
                </c:pt>
                <c:pt idx="549" formatCode="0.00E+00">
                  <c:v>3.8518499999999999E-240</c:v>
                </c:pt>
                <c:pt idx="550" formatCode="0.00E+00">
                  <c:v>-3.8952699999999999E-240</c:v>
                </c:pt>
                <c:pt idx="551" formatCode="0.00E+00">
                  <c:v>-1.4616300000000001E-239</c:v>
                </c:pt>
                <c:pt idx="552" formatCode="0.00E+00">
                  <c:v>-2.27389E-240</c:v>
                </c:pt>
                <c:pt idx="553" formatCode="0.00E+00">
                  <c:v>4.2141000000000001E-239</c:v>
                </c:pt>
                <c:pt idx="554" formatCode="0.00E+00">
                  <c:v>4.5414699999999997E-239</c:v>
                </c:pt>
                <c:pt idx="555" formatCode="0.00E+00">
                  <c:v>-8.9940299999999997E-239</c:v>
                </c:pt>
                <c:pt idx="556" formatCode="0.00E+00">
                  <c:v>-2.10128E-238</c:v>
                </c:pt>
                <c:pt idx="557" formatCode="0.00E+00">
                  <c:v>7.6614500000000003E-239</c:v>
                </c:pt>
                <c:pt idx="558" formatCode="0.00E+00">
                  <c:v>6.8908999999999997E-238</c:v>
                </c:pt>
                <c:pt idx="559" formatCode="0.00E+00">
                  <c:v>4.2525299999999999E-238</c:v>
                </c:pt>
                <c:pt idx="560" formatCode="0.00E+00">
                  <c:v>-1.74063E-237</c:v>
                </c:pt>
                <c:pt idx="561" formatCode="0.00E+00">
                  <c:v>-2.7887299999999998E-237</c:v>
                </c:pt>
                <c:pt idx="562" formatCode="0.00E+00">
                  <c:v>2.82017E-237</c:v>
                </c:pt>
                <c:pt idx="563" formatCode="0.00E+00">
                  <c:v>1.0582200000000001E-236</c:v>
                </c:pt>
                <c:pt idx="564" formatCode="0.00E+00">
                  <c:v>1.6463E-237</c:v>
                </c:pt>
                <c:pt idx="565" formatCode="0.00E+00">
                  <c:v>-3.0510000000000002E-236</c:v>
                </c:pt>
                <c:pt idx="566" formatCode="0.00E+00">
                  <c:v>-3.2880199999999998E-236</c:v>
                </c:pt>
                <c:pt idx="567" formatCode="0.00E+00">
                  <c:v>6.51167E-236</c:v>
                </c:pt>
                <c:pt idx="568" formatCode="0.00E+00">
                  <c:v>1.5213200000000001E-235</c:v>
                </c:pt>
                <c:pt idx="569" formatCode="0.00E+00">
                  <c:v>-5.5468800000000003E-236</c:v>
                </c:pt>
                <c:pt idx="570" formatCode="0.00E+00">
                  <c:v>-4.9889999999999999E-235</c:v>
                </c:pt>
                <c:pt idx="571" formatCode="0.00E+00">
                  <c:v>-3.0788299999999998E-235</c:v>
                </c:pt>
                <c:pt idx="572" formatCode="0.00E+00">
                  <c:v>1.2602099999999999E-234</c:v>
                </c:pt>
                <c:pt idx="573" formatCode="0.00E+00">
                  <c:v>2.0190400000000001E-234</c:v>
                </c:pt>
                <c:pt idx="574" formatCode="0.00E+00">
                  <c:v>-2.0418E-234</c:v>
                </c:pt>
                <c:pt idx="575" formatCode="0.00E+00">
                  <c:v>-7.6614700000000002E-234</c:v>
                </c:pt>
                <c:pt idx="576" formatCode="0.00E+00">
                  <c:v>-1.19192E-234</c:v>
                </c:pt>
                <c:pt idx="577" formatCode="0.00E+00">
                  <c:v>2.2089199999999999E-233</c:v>
                </c:pt>
                <c:pt idx="578" formatCode="0.00E+00">
                  <c:v>2.3805199999999999E-233</c:v>
                </c:pt>
                <c:pt idx="579" formatCode="0.00E+00">
                  <c:v>-4.7144399999999998E-233</c:v>
                </c:pt>
                <c:pt idx="580" formatCode="0.00E+00">
                  <c:v>-1.10144E-232</c:v>
                </c:pt>
                <c:pt idx="581" formatCode="0.00E+00">
                  <c:v>4.01593E-233</c:v>
                </c:pt>
                <c:pt idx="582" formatCode="0.00E+00">
                  <c:v>3.61203E-232</c:v>
                </c:pt>
                <c:pt idx="583" formatCode="0.00E+00">
                  <c:v>2.2290700000000001E-232</c:v>
                </c:pt>
                <c:pt idx="584" formatCode="0.00E+00">
                  <c:v>-9.1239199999999995E-232</c:v>
                </c:pt>
                <c:pt idx="585" formatCode="0.00E+00">
                  <c:v>-1.4617800000000001E-231</c:v>
                </c:pt>
                <c:pt idx="586" formatCode="0.00E+00">
                  <c:v>1.47826E-231</c:v>
                </c:pt>
                <c:pt idx="587" formatCode="0.00E+00">
                  <c:v>5.5469000000000001E-231</c:v>
                </c:pt>
                <c:pt idx="588" formatCode="0.00E+00">
                  <c:v>8.6294599999999996E-232</c:v>
                </c:pt>
                <c:pt idx="589" formatCode="0.00E+00">
                  <c:v>-1.5992599999999999E-230</c:v>
                </c:pt>
                <c:pt idx="590" formatCode="0.00E+00">
                  <c:v>-1.72349E-230</c:v>
                </c:pt>
                <c:pt idx="591" formatCode="0.00E+00">
                  <c:v>3.4132500000000002E-230</c:v>
                </c:pt>
                <c:pt idx="592" formatCode="0.00E+00">
                  <c:v>7.9743899999999999E-230</c:v>
                </c:pt>
                <c:pt idx="593" formatCode="0.00E+00">
                  <c:v>-2.9075299999999998E-230</c:v>
                </c:pt>
                <c:pt idx="594" formatCode="0.00E+00">
                  <c:v>-2.6151099999999999E-229</c:v>
                </c:pt>
                <c:pt idx="595" formatCode="0.00E+00">
                  <c:v>-1.6138400000000001E-229</c:v>
                </c:pt>
                <c:pt idx="596" formatCode="0.00E+00">
                  <c:v>6.6057099999999996E-229</c:v>
                </c:pt>
                <c:pt idx="597" formatCode="0.00E+00">
                  <c:v>1.05833E-228</c:v>
                </c:pt>
                <c:pt idx="598" formatCode="0.00E+00">
                  <c:v>-1.07026E-228</c:v>
                </c:pt>
                <c:pt idx="599" formatCode="0.00E+00">
                  <c:v>-4.0159500000000001E-228</c:v>
                </c:pt>
                <c:pt idx="600" formatCode="0.00E+00">
                  <c:v>-6.2477200000000001E-229</c:v>
                </c:pt>
                <c:pt idx="601" formatCode="0.00E+00">
                  <c:v>1.1578600000000001E-227</c:v>
                </c:pt>
                <c:pt idx="602" formatCode="0.00E+00">
                  <c:v>1.24781E-227</c:v>
                </c:pt>
                <c:pt idx="603" formatCode="0.00E+00">
                  <c:v>-2.4711899999999998E-227</c:v>
                </c:pt>
                <c:pt idx="604" formatCode="0.00E+00">
                  <c:v>-5.7734499999999999E-227</c:v>
                </c:pt>
                <c:pt idx="605" formatCode="0.00E+00">
                  <c:v>2.10505E-227</c:v>
                </c:pt>
                <c:pt idx="606" formatCode="0.00E+00">
                  <c:v>1.8933300000000001E-226</c:v>
                </c:pt>
                <c:pt idx="607" formatCode="0.00E+00">
                  <c:v>1.1684199999999999E-226</c:v>
                </c:pt>
                <c:pt idx="608" formatCode="0.00E+00">
                  <c:v>-4.7825199999999999E-226</c:v>
                </c:pt>
                <c:pt idx="609" formatCode="0.00E+00">
                  <c:v>-7.66228E-226</c:v>
                </c:pt>
                <c:pt idx="610" formatCode="0.00E+00">
                  <c:v>7.7486499999999996E-226</c:v>
                </c:pt>
                <c:pt idx="611" formatCode="0.00E+00">
                  <c:v>2.9075400000000001E-225</c:v>
                </c:pt>
                <c:pt idx="612" formatCode="0.00E+00">
                  <c:v>4.52334E-226</c:v>
                </c:pt>
                <c:pt idx="613" formatCode="0.00E+00">
                  <c:v>-8.3828799999999999E-225</c:v>
                </c:pt>
                <c:pt idx="614" formatCode="0.00E+00">
                  <c:v>-9.0340999999999995E-225</c:v>
                </c:pt>
                <c:pt idx="615" formatCode="0.00E+00">
                  <c:v>1.78914E-224</c:v>
                </c:pt>
                <c:pt idx="616" formatCode="0.00E+00">
                  <c:v>4.1799699999999998E-224</c:v>
                </c:pt>
                <c:pt idx="617" formatCode="0.00E+00">
                  <c:v>-1.5240500000000001E-224</c:v>
                </c:pt>
                <c:pt idx="618" formatCode="0.00E+00">
                  <c:v>-1.3707699999999999E-223</c:v>
                </c:pt>
                <c:pt idx="619" formatCode="0.00E+00">
                  <c:v>-8.4593299999999998E-224</c:v>
                </c:pt>
                <c:pt idx="620" formatCode="0.00E+00">
                  <c:v>3.4625400000000004E-223</c:v>
                </c:pt>
                <c:pt idx="621" formatCode="0.00E+00">
                  <c:v>5.5474799999999998E-223</c:v>
                </c:pt>
                <c:pt idx="622" formatCode="0.00E+00">
                  <c:v>-5.6100099999999998E-223</c:v>
                </c:pt>
                <c:pt idx="623" formatCode="0.00E+00">
                  <c:v>-2.1050500000000001E-222</c:v>
                </c:pt>
                <c:pt idx="624" formatCode="0.00E+00">
                  <c:v>-3.27489E-223</c:v>
                </c:pt>
                <c:pt idx="625" formatCode="0.00E+00">
                  <c:v>6.0691999999999995E-222</c:v>
                </c:pt>
                <c:pt idx="626" formatCode="0.00E+00">
                  <c:v>6.5406800000000006E-222</c:v>
                </c:pt>
                <c:pt idx="627" formatCode="0.00E+00">
                  <c:v>-1.2953299999999999E-221</c:v>
                </c:pt>
                <c:pt idx="628" formatCode="0.00E+00">
                  <c:v>-3.0262899999999998E-221</c:v>
                </c:pt>
                <c:pt idx="629" formatCode="0.00E+00">
                  <c:v>1.10341E-221</c:v>
                </c:pt>
                <c:pt idx="630" formatCode="0.00E+00">
                  <c:v>9.9243599999999993E-221</c:v>
                </c:pt>
                <c:pt idx="631" formatCode="0.00E+00">
                  <c:v>6.1245499999999999E-221</c:v>
                </c:pt>
                <c:pt idx="632" formatCode="0.00E+00">
                  <c:v>-2.5068700000000001E-220</c:v>
                </c:pt>
                <c:pt idx="633" formatCode="0.00E+00">
                  <c:v>-4.0163700000000003E-220</c:v>
                </c:pt>
                <c:pt idx="634" formatCode="0.00E+00">
                  <c:v>4.0616399999999997E-220</c:v>
                </c:pt>
                <c:pt idx="635" formatCode="0.00E+00">
                  <c:v>1.5240599999999999E-219</c:v>
                </c:pt>
                <c:pt idx="636" formatCode="0.00E+00">
                  <c:v>2.3710199999999999E-220</c:v>
                </c:pt>
                <c:pt idx="637" formatCode="0.00E+00">
                  <c:v>-4.39409E-219</c:v>
                </c:pt>
                <c:pt idx="638" formatCode="0.00E+00">
                  <c:v>-4.7354399999999998E-219</c:v>
                </c:pt>
                <c:pt idx="639" formatCode="0.00E+00">
                  <c:v>9.3781799999999997E-219</c:v>
                </c:pt>
                <c:pt idx="640" formatCode="0.00E+00">
                  <c:v>2.19103E-218</c:v>
                </c:pt>
                <c:pt idx="641" formatCode="0.00E+00">
                  <c:v>-7.9886800000000004E-219</c:v>
                </c:pt>
                <c:pt idx="642" formatCode="0.00E+00">
                  <c:v>-7.1852200000000001E-218</c:v>
                </c:pt>
                <c:pt idx="643" formatCode="0.00E+00">
                  <c:v>-4.4341600000000001E-218</c:v>
                </c:pt>
                <c:pt idx="644" formatCode="0.00E+00">
                  <c:v>1.8149699999999999E-217</c:v>
                </c:pt>
                <c:pt idx="645" formatCode="0.00E+00">
                  <c:v>2.9078499999999999E-217</c:v>
                </c:pt>
                <c:pt idx="646" formatCode="0.00E+00">
                  <c:v>-2.9406199999999999E-217</c:v>
                </c:pt>
                <c:pt idx="647" formatCode="0.00E+00">
                  <c:v>-1.10341E-216</c:v>
                </c:pt>
                <c:pt idx="648" formatCode="0.00E+00">
                  <c:v>-1.71661E-217</c:v>
                </c:pt>
                <c:pt idx="649" formatCode="0.00E+00">
                  <c:v>3.1813099999999998E-216</c:v>
                </c:pt>
                <c:pt idx="650" formatCode="0.00E+00">
                  <c:v>3.4284500000000003E-216</c:v>
                </c:pt>
                <c:pt idx="651" formatCode="0.00E+00">
                  <c:v>-6.7897899999999997E-216</c:v>
                </c:pt>
                <c:pt idx="652" formatCode="0.00E+00">
                  <c:v>-1.5862999999999999E-215</c:v>
                </c:pt>
                <c:pt idx="653" formatCode="0.00E+00">
                  <c:v>5.7837899999999998E-216</c:v>
                </c:pt>
                <c:pt idx="654" formatCode="0.00E+00">
                  <c:v>5.2020900000000002E-215</c:v>
                </c:pt>
                <c:pt idx="655" formatCode="0.00E+00">
                  <c:v>3.2103300000000002E-215</c:v>
                </c:pt>
                <c:pt idx="656" formatCode="0.00E+00">
                  <c:v>-1.3140400000000001E-214</c:v>
                </c:pt>
                <c:pt idx="657" formatCode="0.00E+00">
                  <c:v>-2.10528E-214</c:v>
                </c:pt>
                <c:pt idx="658" formatCode="0.00E+00">
                  <c:v>2.1290099999999999E-214</c:v>
                </c:pt>
                <c:pt idx="659" formatCode="0.00E+00">
                  <c:v>7.9887099999999994E-214</c:v>
                </c:pt>
                <c:pt idx="660" formatCode="0.00E+00">
                  <c:v>1.24282E-214</c:v>
                </c:pt>
                <c:pt idx="661" formatCode="0.00E+00">
                  <c:v>-2.30327E-213</c:v>
                </c:pt>
                <c:pt idx="662" formatCode="0.00E+00">
                  <c:v>-2.4821899999999999E-213</c:v>
                </c:pt>
                <c:pt idx="663" formatCode="0.00E+00">
                  <c:v>4.9157999999999998E-213</c:v>
                </c:pt>
                <c:pt idx="664" formatCode="0.00E+00">
                  <c:v>1.14848E-212</c:v>
                </c:pt>
                <c:pt idx="665" formatCode="0.00E+00">
                  <c:v>-4.1874600000000001E-213</c:v>
                </c:pt>
                <c:pt idx="666" formatCode="0.00E+00">
                  <c:v>-3.7663099999999999E-212</c:v>
                </c:pt>
                <c:pt idx="667" formatCode="0.00E+00">
                  <c:v>-2.3242699999999999E-212</c:v>
                </c:pt>
                <c:pt idx="668" formatCode="0.00E+00">
                  <c:v>9.5136200000000009E-212</c:v>
                </c:pt>
                <c:pt idx="669" formatCode="0.00E+00">
                  <c:v>1.5242200000000001E-211</c:v>
                </c:pt>
                <c:pt idx="670" formatCode="0.00E+00">
                  <c:v>-1.5414E-211</c:v>
                </c:pt>
                <c:pt idx="671" formatCode="0.00E+00">
                  <c:v>-5.7838099999999998E-211</c:v>
                </c:pt>
                <c:pt idx="672" formatCode="0.00E+00">
                  <c:v>-8.9980400000000005E-212</c:v>
                </c:pt>
                <c:pt idx="673" formatCode="0.00E+00">
                  <c:v>1.6675599999999998E-210</c:v>
                </c:pt>
                <c:pt idx="674" formatCode="0.00E+00">
                  <c:v>1.7971099999999999E-210</c:v>
                </c:pt>
                <c:pt idx="675" formatCode="0.00E+00">
                  <c:v>-3.5590300000000001E-210</c:v>
                </c:pt>
                <c:pt idx="676" formatCode="0.00E+00">
                  <c:v>-8.31499E-210</c:v>
                </c:pt>
                <c:pt idx="677" formatCode="0.00E+00">
                  <c:v>3.03171E-210</c:v>
                </c:pt>
                <c:pt idx="678" formatCode="0.00E+00">
                  <c:v>2.7268000000000002E-209</c:v>
                </c:pt>
                <c:pt idx="679" formatCode="0.00E+00">
                  <c:v>1.6827699999999999E-209</c:v>
                </c:pt>
                <c:pt idx="680" formatCode="0.00E+00">
                  <c:v>-6.8878500000000005E-209</c:v>
                </c:pt>
                <c:pt idx="681" formatCode="0.00E+00">
                  <c:v>-1.1035300000000001E-208</c:v>
                </c:pt>
                <c:pt idx="682" formatCode="0.00E+00">
                  <c:v>1.11597E-208</c:v>
                </c:pt>
                <c:pt idx="683" formatCode="0.00E+00">
                  <c:v>4.18747E-208</c:v>
                </c:pt>
                <c:pt idx="684" formatCode="0.00E+00">
                  <c:v>6.5145700000000003E-209</c:v>
                </c:pt>
                <c:pt idx="685" formatCode="0.00E+00">
                  <c:v>-1.20731E-207</c:v>
                </c:pt>
                <c:pt idx="686" formatCode="0.00E+00">
                  <c:v>-1.3011E-207</c:v>
                </c:pt>
                <c:pt idx="687" formatCode="0.00E+00">
                  <c:v>2.5767300000000001E-207</c:v>
                </c:pt>
                <c:pt idx="688" formatCode="0.00E+00">
                  <c:v>6.0200400000000002E-207</c:v>
                </c:pt>
                <c:pt idx="689" formatCode="0.00E+00">
                  <c:v>-2.1949600000000001E-207</c:v>
                </c:pt>
                <c:pt idx="690" formatCode="0.00E+00">
                  <c:v>-1.9742000000000001E-206</c:v>
                </c:pt>
                <c:pt idx="691" formatCode="0.00E+00">
                  <c:v>-1.2183200000000001E-206</c:v>
                </c:pt>
                <c:pt idx="692" formatCode="0.00E+00">
                  <c:v>4.9867900000000004E-206</c:v>
                </c:pt>
                <c:pt idx="693" formatCode="0.00E+00">
                  <c:v>7.9895500000000005E-206</c:v>
                </c:pt>
                <c:pt idx="694" formatCode="0.00E+00">
                  <c:v>-8.0796099999999996E-206</c:v>
                </c:pt>
                <c:pt idx="695" formatCode="0.00E+00">
                  <c:v>-3.0317200000000001E-205</c:v>
                </c:pt>
                <c:pt idx="696" formatCode="0.00E+00">
                  <c:v>-4.71654E-206</c:v>
                </c:pt>
                <c:pt idx="697" formatCode="0.00E+00">
                  <c:v>8.7409300000000002E-205</c:v>
                </c:pt>
                <c:pt idx="698" formatCode="0.00E+00">
                  <c:v>9.4199599999999998E-205</c:v>
                </c:pt>
                <c:pt idx="699" formatCode="0.00E+00">
                  <c:v>-1.8655499999999999E-204</c:v>
                </c:pt>
                <c:pt idx="700" formatCode="0.00E+00">
                  <c:v>-4.3585E-204</c:v>
                </c:pt>
                <c:pt idx="701" formatCode="0.00E+00">
                  <c:v>1.5891500000000001E-204</c:v>
                </c:pt>
                <c:pt idx="702" formatCode="0.00E+00">
                  <c:v>1.4293200000000001E-203</c:v>
                </c:pt>
                <c:pt idx="703" formatCode="0.00E+00">
                  <c:v>8.8206400000000001E-204</c:v>
                </c:pt>
                <c:pt idx="704" formatCode="0.00E+00">
                  <c:v>-3.6104300000000002E-203</c:v>
                </c:pt>
                <c:pt idx="705" formatCode="0.00E+00">
                  <c:v>-5.7844200000000005E-203</c:v>
                </c:pt>
                <c:pt idx="706" formatCode="0.00E+00">
                  <c:v>5.8496200000000006E-203</c:v>
                </c:pt>
                <c:pt idx="707" formatCode="0.00E+00">
                  <c:v>2.1949599999999999E-202</c:v>
                </c:pt>
                <c:pt idx="708" formatCode="0.00E+00">
                  <c:v>3.4147699999999998E-203</c:v>
                </c:pt>
                <c:pt idx="709" formatCode="0.00E+00">
                  <c:v>-6.3284200000000003E-202</c:v>
                </c:pt>
                <c:pt idx="710" formatCode="0.00E+00">
                  <c:v>-6.8200399999999996E-202</c:v>
                </c:pt>
                <c:pt idx="711" formatCode="0.00E+00">
                  <c:v>1.35066E-201</c:v>
                </c:pt>
                <c:pt idx="712" formatCode="0.00E+00">
                  <c:v>3.15555E-201</c:v>
                </c:pt>
                <c:pt idx="713" formatCode="0.00E+00">
                  <c:v>-1.1505399999999999E-201</c:v>
                </c:pt>
                <c:pt idx="714" formatCode="0.00E+00">
                  <c:v>-1.03482E-200</c:v>
                </c:pt>
                <c:pt idx="715" formatCode="0.00E+00">
                  <c:v>-6.3861300000000003E-201</c:v>
                </c:pt>
                <c:pt idx="716" formatCode="0.00E+00">
                  <c:v>2.6139500000000001E-200</c:v>
                </c:pt>
                <c:pt idx="717" formatCode="0.00E+00">
                  <c:v>4.1879099999999999E-200</c:v>
                </c:pt>
                <c:pt idx="718" formatCode="0.00E+00">
                  <c:v>-4.2351200000000002E-200</c:v>
                </c:pt>
                <c:pt idx="719" formatCode="0.00E+00">
                  <c:v>-1.5891500000000001E-199</c:v>
                </c:pt>
                <c:pt idx="720" formatCode="0.00E+00">
                  <c:v>-2.4722900000000001E-200</c:v>
                </c:pt>
                <c:pt idx="721" formatCode="0.00E+00">
                  <c:v>4.5817699999999998E-199</c:v>
                </c:pt>
                <c:pt idx="722" formatCode="0.00E+00">
                  <c:v>4.9377000000000003E-199</c:v>
                </c:pt>
                <c:pt idx="723" formatCode="0.00E+00">
                  <c:v>-9.7787399999999994E-199</c:v>
                </c:pt>
                <c:pt idx="724" formatCode="0.00E+00">
                  <c:v>-2.28461E-198</c:v>
                </c:pt>
                <c:pt idx="725" formatCode="0.00E+00">
                  <c:v>8.3298899999999997E-199</c:v>
                </c:pt>
                <c:pt idx="726" formatCode="0.00E+00">
                  <c:v>7.4921100000000002E-198</c:v>
                </c:pt>
                <c:pt idx="727" formatCode="0.00E+00">
                  <c:v>4.6235499999999996E-198</c:v>
                </c:pt>
                <c:pt idx="728" formatCode="0.00E+00">
                  <c:v>-1.89249E-197</c:v>
                </c:pt>
                <c:pt idx="729" formatCode="0.00E+00">
                  <c:v>-3.0320400000000002E-197</c:v>
                </c:pt>
                <c:pt idx="730" formatCode="0.00E+00">
                  <c:v>3.0662199999999999E-197</c:v>
                </c:pt>
                <c:pt idx="731" formatCode="0.00E+00">
                  <c:v>1.1505400000000001E-196</c:v>
                </c:pt>
                <c:pt idx="732" formatCode="0.00E+00">
                  <c:v>1.7899299999999999E-197</c:v>
                </c:pt>
                <c:pt idx="733" formatCode="0.00E+00">
                  <c:v>-3.3171900000000002E-196</c:v>
                </c:pt>
                <c:pt idx="734" formatCode="0.00E+00">
                  <c:v>-3.57489E-196</c:v>
                </c:pt>
                <c:pt idx="735" formatCode="0.00E+00">
                  <c:v>7.0797900000000001E-196</c:v>
                </c:pt>
                <c:pt idx="736" formatCode="0.00E+00">
                  <c:v>1.6540600000000001E-195</c:v>
                </c:pt>
                <c:pt idx="737" formatCode="0.00E+00">
                  <c:v>-6.0308299999999995E-196</c:v>
                </c:pt>
                <c:pt idx="738" formatCode="0.00E+00">
                  <c:v>-5.4242800000000001E-195</c:v>
                </c:pt>
                <c:pt idx="739" formatCode="0.00E+00">
                  <c:v>-3.3474499999999998E-195</c:v>
                </c:pt>
                <c:pt idx="740" formatCode="0.00E+00">
                  <c:v>1.3701600000000001E-194</c:v>
                </c:pt>
                <c:pt idx="741" formatCode="0.00E+00">
                  <c:v>2.1951999999999999E-194</c:v>
                </c:pt>
                <c:pt idx="742" formatCode="0.00E+00">
                  <c:v>-2.2199399999999999E-194</c:v>
                </c:pt>
                <c:pt idx="743" formatCode="0.00E+00">
                  <c:v>-8.3299200000000006E-194</c:v>
                </c:pt>
                <c:pt idx="744" formatCode="0.00E+00">
                  <c:v>-1.29591E-194</c:v>
                </c:pt>
                <c:pt idx="745" formatCode="0.00E+00">
                  <c:v>2.4016400000000002E-193</c:v>
                </c:pt>
                <c:pt idx="746" formatCode="0.00E+00">
                  <c:v>2.5882100000000001E-193</c:v>
                </c:pt>
                <c:pt idx="747" formatCode="0.00E+00">
                  <c:v>-5.1257599999999996E-193</c:v>
                </c:pt>
                <c:pt idx="748" formatCode="0.00E+00">
                  <c:v>-1.1975299999999999E-192</c:v>
                </c:pt>
                <c:pt idx="749" formatCode="0.00E+00">
                  <c:v>4.3663100000000001E-193</c:v>
                </c:pt>
                <c:pt idx="750" formatCode="0.00E+00">
                  <c:v>3.9271700000000003E-192</c:v>
                </c:pt>
                <c:pt idx="751" formatCode="0.00E+00">
                  <c:v>2.4235499999999999E-192</c:v>
                </c:pt>
                <c:pt idx="752" formatCode="0.00E+00">
                  <c:v>-9.9199600000000004E-192</c:v>
                </c:pt>
                <c:pt idx="753" formatCode="0.00E+00">
                  <c:v>-1.5893199999999999E-191</c:v>
                </c:pt>
                <c:pt idx="754" formatCode="0.00E+00">
                  <c:v>1.60723E-191</c:v>
                </c:pt>
                <c:pt idx="755" formatCode="0.00E+00">
                  <c:v>6.0308499999999997E-191</c:v>
                </c:pt>
                <c:pt idx="756" formatCode="0.00E+00">
                  <c:v>9.3823600000000004E-192</c:v>
                </c:pt>
                <c:pt idx="757" formatCode="0.00E+00">
                  <c:v>-1.7387900000000001E-190</c:v>
                </c:pt>
                <c:pt idx="758" formatCode="0.00E+00">
                  <c:v>-1.87386E-190</c:v>
                </c:pt>
                <c:pt idx="759" formatCode="0.00E+00">
                  <c:v>3.7110399999999999E-190</c:v>
                </c:pt>
                <c:pt idx="760" formatCode="0.00E+00">
                  <c:v>8.6701300000000003E-190</c:v>
                </c:pt>
                <c:pt idx="761" formatCode="0.00E+00">
                  <c:v>-3.1611999999999999E-190</c:v>
                </c:pt>
                <c:pt idx="762" formatCode="0.00E+00">
                  <c:v>-2.8432699999999998E-189</c:v>
                </c:pt>
                <c:pt idx="763" formatCode="0.00E+00">
                  <c:v>-1.7546400000000001E-189</c:v>
                </c:pt>
                <c:pt idx="764" formatCode="0.00E+00">
                  <c:v>7.1820400000000003E-189</c:v>
                </c:pt>
                <c:pt idx="765" formatCode="0.00E+00">
                  <c:v>1.1506599999999999E-188</c:v>
                </c:pt>
                <c:pt idx="766" formatCode="0.00E+00">
                  <c:v>-1.1636299999999999E-188</c:v>
                </c:pt>
                <c:pt idx="767" formatCode="0.00E+00">
                  <c:v>-4.3663300000000002E-188</c:v>
                </c:pt>
                <c:pt idx="768" formatCode="0.00E+00">
                  <c:v>-6.7928099999999997E-189</c:v>
                </c:pt>
                <c:pt idx="769" formatCode="0.00E+00">
                  <c:v>1.2588799999999999E-187</c:v>
                </c:pt>
                <c:pt idx="770" formatCode="0.00E+00">
                  <c:v>1.3566699999999999E-187</c:v>
                </c:pt>
                <c:pt idx="771" formatCode="0.00E+00">
                  <c:v>-2.6867899999999998E-187</c:v>
                </c:pt>
                <c:pt idx="772" formatCode="0.00E+00">
                  <c:v>-6.2771600000000003E-187</c:v>
                </c:pt>
                <c:pt idx="773" formatCode="0.00E+00">
                  <c:v>2.28871E-187</c:v>
                </c:pt>
                <c:pt idx="774" formatCode="0.00E+00">
                  <c:v>2.0585199999999999E-186</c:v>
                </c:pt>
                <c:pt idx="775" formatCode="0.00E+00">
                  <c:v>1.2703600000000001E-186</c:v>
                </c:pt>
                <c:pt idx="776" formatCode="0.00E+00">
                  <c:v>-5.1997900000000003E-186</c:v>
                </c:pt>
                <c:pt idx="777" formatCode="0.00E+00">
                  <c:v>-8.3308000000000007E-186</c:v>
                </c:pt>
                <c:pt idx="778" formatCode="0.00E+00">
                  <c:v>8.4246999999999998E-186</c:v>
                </c:pt>
                <c:pt idx="779" formatCode="0.00E+00">
                  <c:v>3.16121E-185</c:v>
                </c:pt>
                <c:pt idx="780" formatCode="0.00E+00">
                  <c:v>4.9179900000000001E-186</c:v>
                </c:pt>
                <c:pt idx="781" formatCode="0.00E+00">
                  <c:v>-9.1142699999999999E-185</c:v>
                </c:pt>
                <c:pt idx="782" formatCode="0.00E+00">
                  <c:v>-9.8222999999999996E-185</c:v>
                </c:pt>
                <c:pt idx="783" formatCode="0.00E+00">
                  <c:v>1.9452300000000001E-184</c:v>
                </c:pt>
                <c:pt idx="784" formatCode="0.00E+00">
                  <c:v>4.5446600000000002E-184</c:v>
                </c:pt>
                <c:pt idx="785" formatCode="0.00E+00">
                  <c:v>-1.65702E-184</c:v>
                </c:pt>
                <c:pt idx="786" formatCode="0.00E+00">
                  <c:v>-1.49037E-183</c:v>
                </c:pt>
                <c:pt idx="787" formatCode="0.00E+00">
                  <c:v>-9.1973900000000001E-184</c:v>
                </c:pt>
                <c:pt idx="788" formatCode="0.00E+00">
                  <c:v>3.7646400000000001E-183</c:v>
                </c:pt>
                <c:pt idx="789" formatCode="0.00E+00">
                  <c:v>6.0314899999999997E-183</c:v>
                </c:pt>
                <c:pt idx="790" formatCode="0.00E+00">
                  <c:v>-6.0994700000000002E-183</c:v>
                </c:pt>
                <c:pt idx="791" formatCode="0.00E+00">
                  <c:v>-2.2887100000000001E-182</c:v>
                </c:pt>
                <c:pt idx="792" formatCode="0.00E+00">
                  <c:v>-3.5606199999999999E-183</c:v>
                </c:pt>
                <c:pt idx="793" formatCode="0.00E+00">
                  <c:v>6.5987199999999996E-182</c:v>
                </c:pt>
                <c:pt idx="794" formatCode="0.00E+00">
                  <c:v>7.1113300000000002E-182</c:v>
                </c:pt>
                <c:pt idx="795" formatCode="0.00E+00">
                  <c:v>-1.4083500000000001E-181</c:v>
                </c:pt>
                <c:pt idx="796" formatCode="0.00E+00">
                  <c:v>-3.29033E-181</c:v>
                </c:pt>
                <c:pt idx="797" formatCode="0.00E+00">
                  <c:v>1.19968E-181</c:v>
                </c:pt>
                <c:pt idx="798" formatCode="0.00E+00">
                  <c:v>1.07902E-180</c:v>
                </c:pt>
                <c:pt idx="799" formatCode="0.00E+00">
                  <c:v>6.6588999999999995E-181</c:v>
                </c:pt>
                <c:pt idx="800" formatCode="0.00E+00">
                  <c:v>-2.72559E-180</c:v>
                </c:pt>
                <c:pt idx="801" formatCode="0.00E+00">
                  <c:v>-4.36679E-180</c:v>
                </c:pt>
                <c:pt idx="802" formatCode="0.00E+00">
                  <c:v>4.4160099999999997E-180</c:v>
                </c:pt>
                <c:pt idx="803" formatCode="0.00E+00">
                  <c:v>1.65703E-179</c:v>
                </c:pt>
                <c:pt idx="804" formatCode="0.00E+00">
                  <c:v>2.5778799999999999E-180</c:v>
                </c:pt>
                <c:pt idx="805" formatCode="0.00E+00">
                  <c:v>-4.7774599999999997E-179</c:v>
                </c:pt>
                <c:pt idx="806" formatCode="0.00E+00">
                  <c:v>-5.1486E-179</c:v>
                </c:pt>
                <c:pt idx="807" formatCode="0.00E+00">
                  <c:v>1.01964E-178</c:v>
                </c:pt>
                <c:pt idx="808" formatCode="0.00E+00">
                  <c:v>2.3821900000000001E-178</c:v>
                </c:pt>
                <c:pt idx="809" formatCode="0.00E+00">
                  <c:v>-8.6856700000000006E-179</c:v>
                </c:pt>
                <c:pt idx="810" formatCode="0.00E+00">
                  <c:v>-7.8121099999999995E-178</c:v>
                </c:pt>
                <c:pt idx="811" formatCode="0.00E+00">
                  <c:v>-4.8210300000000002E-178</c:v>
                </c:pt>
                <c:pt idx="812" formatCode="0.00E+00">
                  <c:v>1.9733299999999999E-177</c:v>
                </c:pt>
                <c:pt idx="813" formatCode="0.00E+00">
                  <c:v>3.1615500000000002E-177</c:v>
                </c:pt>
                <c:pt idx="814" formatCode="0.00E+00">
                  <c:v>-3.19718E-177</c:v>
                </c:pt>
                <c:pt idx="815" formatCode="0.00E+00">
                  <c:v>-1.19968E-176</c:v>
                </c:pt>
                <c:pt idx="816" formatCode="0.00E+00">
                  <c:v>-1.8663800000000001E-177</c:v>
                </c:pt>
                <c:pt idx="817" formatCode="0.00E+00">
                  <c:v>3.4588800000000001E-176</c:v>
                </c:pt>
                <c:pt idx="818" formatCode="0.00E+00">
                  <c:v>3.7275800000000003E-176</c:v>
                </c:pt>
                <c:pt idx="819" formatCode="0.00E+00">
                  <c:v>-7.3821799999999994E-176</c:v>
                </c:pt>
                <c:pt idx="820" formatCode="0.00E+00">
                  <c:v>-1.7246999999999999E-175</c:v>
                </c:pt>
                <c:pt idx="821" formatCode="0.00E+00">
                  <c:v>6.2884099999999997E-176</c:v>
                </c:pt>
                <c:pt idx="822" formatCode="0.00E+00">
                  <c:v>5.6559600000000004E-175</c:v>
                </c:pt>
                <c:pt idx="823" formatCode="0.00E+00">
                  <c:v>3.49042E-175</c:v>
                </c:pt>
                <c:pt idx="824" formatCode="0.00E+00">
                  <c:v>-1.4286800000000001E-174</c:v>
                </c:pt>
                <c:pt idx="825" formatCode="0.00E+00">
                  <c:v>-2.2889600000000002E-174</c:v>
                </c:pt>
                <c:pt idx="826" formatCode="0.00E+00">
                  <c:v>2.3147600000000001E-174</c:v>
                </c:pt>
                <c:pt idx="827" formatCode="0.00E+00">
                  <c:v>8.6857000000000006E-174</c:v>
                </c:pt>
                <c:pt idx="828" formatCode="0.00E+00">
                  <c:v>1.35126E-174</c:v>
                </c:pt>
                <c:pt idx="829" formatCode="0.00E+00">
                  <c:v>-2.5042200000000001E-173</c:v>
                </c:pt>
                <c:pt idx="830" formatCode="0.00E+00">
                  <c:v>-2.69876E-173</c:v>
                </c:pt>
                <c:pt idx="831" formatCode="0.00E+00">
                  <c:v>5.3446899999999999E-173</c:v>
                </c:pt>
                <c:pt idx="832" formatCode="0.00E+00">
                  <c:v>1.24868E-172</c:v>
                </c:pt>
                <c:pt idx="833" formatCode="0.00E+00">
                  <c:v>-4.5528000000000001E-173</c:v>
                </c:pt>
                <c:pt idx="834" formatCode="0.00E+00">
                  <c:v>-4.0949099999999997E-172</c:v>
                </c:pt>
                <c:pt idx="835" formatCode="0.00E+00">
                  <c:v>-2.5270600000000001E-172</c:v>
                </c:pt>
                <c:pt idx="836" formatCode="0.00E+00">
                  <c:v>1.03437E-171</c:v>
                </c:pt>
                <c:pt idx="837" formatCode="0.00E+00">
                  <c:v>1.6572E-171</c:v>
                </c:pt>
                <c:pt idx="838" formatCode="0.00E+00">
                  <c:v>-1.67588E-171</c:v>
                </c:pt>
                <c:pt idx="839" formatCode="0.00E+00">
                  <c:v>-6.2884299999999999E-171</c:v>
                </c:pt>
                <c:pt idx="840" formatCode="0.00E+00">
                  <c:v>-9.7830900000000002E-172</c:v>
                </c:pt>
                <c:pt idx="841" formatCode="0.00E+00">
                  <c:v>1.8130500000000001E-170</c:v>
                </c:pt>
                <c:pt idx="842" formatCode="0.00E+00">
                  <c:v>1.9539E-170</c:v>
                </c:pt>
                <c:pt idx="843" formatCode="0.00E+00">
                  <c:v>-3.8695499999999999E-170</c:v>
                </c:pt>
                <c:pt idx="844" formatCode="0.00E+00">
                  <c:v>-9.0404500000000001E-170</c:v>
                </c:pt>
                <c:pt idx="845" formatCode="0.00E+00">
                  <c:v>3.2962199999999999E-170</c:v>
                </c:pt>
                <c:pt idx="846" formatCode="0.00E+00">
                  <c:v>2.9647099999999998E-169</c:v>
                </c:pt>
                <c:pt idx="847" formatCode="0.00E+00">
                  <c:v>1.82959E-169</c:v>
                </c:pt>
                <c:pt idx="848" formatCode="0.00E+00">
                  <c:v>-7.4887900000000004E-169</c:v>
                </c:pt>
                <c:pt idx="849" formatCode="0.00E+00">
                  <c:v>-1.1998100000000001E-168</c:v>
                </c:pt>
                <c:pt idx="850" formatCode="0.00E+00">
                  <c:v>1.2133400000000001E-168</c:v>
                </c:pt>
                <c:pt idx="851" formatCode="0.00E+00">
                  <c:v>4.5528199999999998E-168</c:v>
                </c:pt>
                <c:pt idx="852" formatCode="0.00E+00">
                  <c:v>7.0829400000000003E-169</c:v>
                </c:pt>
                <c:pt idx="853" formatCode="0.00E+00">
                  <c:v>-1.3126499999999999E-167</c:v>
                </c:pt>
                <c:pt idx="854" formatCode="0.00E+00">
                  <c:v>-1.4146200000000001E-167</c:v>
                </c:pt>
                <c:pt idx="855" formatCode="0.00E+00">
                  <c:v>2.8015499999999999E-167</c:v>
                </c:pt>
                <c:pt idx="856" formatCode="0.00E+00">
                  <c:v>6.54527E-167</c:v>
                </c:pt>
                <c:pt idx="857" formatCode="0.00E+00">
                  <c:v>-2.38646E-167</c:v>
                </c:pt>
                <c:pt idx="858" formatCode="0.00E+00">
                  <c:v>-2.1464400000000001E-166</c:v>
                </c:pt>
                <c:pt idx="859" formatCode="0.00E+00">
                  <c:v>-1.3246199999999999E-166</c:v>
                </c:pt>
                <c:pt idx="860" formatCode="0.00E+00">
                  <c:v>5.4218799999999999E-166</c:v>
                </c:pt>
                <c:pt idx="861" formatCode="0.00E+00">
                  <c:v>8.6866199999999997E-166</c:v>
                </c:pt>
                <c:pt idx="862" formatCode="0.00E+00">
                  <c:v>-8.7845300000000002E-166</c:v>
                </c:pt>
                <c:pt idx="863" formatCode="0.00E+00">
                  <c:v>-3.2962300000000001E-165</c:v>
                </c:pt>
                <c:pt idx="864" formatCode="0.00E+00">
                  <c:v>-5.1280400000000001E-166</c:v>
                </c:pt>
                <c:pt idx="865" formatCode="0.00E+00">
                  <c:v>9.5035499999999998E-165</c:v>
                </c:pt>
                <c:pt idx="866" formatCode="0.00E+00">
                  <c:v>1.02418E-164</c:v>
                </c:pt>
                <c:pt idx="867" formatCode="0.00E+00">
                  <c:v>-2.0283200000000001E-164</c:v>
                </c:pt>
                <c:pt idx="868" formatCode="0.00E+00">
                  <c:v>-4.7387699999999999E-164</c:v>
                </c:pt>
                <c:pt idx="869" formatCode="0.00E+00">
                  <c:v>1.7277900000000001E-164</c:v>
                </c:pt>
                <c:pt idx="870" formatCode="0.00E+00">
                  <c:v>1.5540199999999999E-163</c:v>
                </c:pt>
                <c:pt idx="871" formatCode="0.00E+00">
                  <c:v>9.5902199999999997E-164</c:v>
                </c:pt>
                <c:pt idx="872" formatCode="0.00E+00">
                  <c:v>-3.9254300000000002E-163</c:v>
                </c:pt>
                <c:pt idx="873" formatCode="0.00E+00">
                  <c:v>-6.2890999999999997E-163</c:v>
                </c:pt>
                <c:pt idx="874" formatCode="0.00E+00">
                  <c:v>6.35999E-163</c:v>
                </c:pt>
                <c:pt idx="875" formatCode="0.00E+00">
                  <c:v>2.38647E-162</c:v>
                </c:pt>
                <c:pt idx="876" formatCode="0.00E+00">
                  <c:v>3.7126900000000002E-163</c:v>
                </c:pt>
                <c:pt idx="877" formatCode="0.00E+00">
                  <c:v>-6.8805600000000002E-162</c:v>
                </c:pt>
                <c:pt idx="878" formatCode="0.00E+00">
                  <c:v>-7.4150700000000004E-162</c:v>
                </c:pt>
                <c:pt idx="879" formatCode="0.00E+00">
                  <c:v>1.4685E-161</c:v>
                </c:pt>
                <c:pt idx="880" formatCode="0.00E+00">
                  <c:v>3.43086E-161</c:v>
                </c:pt>
                <c:pt idx="881" formatCode="0.00E+00">
                  <c:v>-1.2509200000000001E-161</c:v>
                </c:pt>
                <c:pt idx="882" formatCode="0.00E+00">
                  <c:v>-1.12511E-160</c:v>
                </c:pt>
                <c:pt idx="883" formatCode="0.00E+00">
                  <c:v>-6.9433100000000002E-161</c:v>
                </c:pt>
                <c:pt idx="884" formatCode="0.00E+00">
                  <c:v>2.84201E-160</c:v>
                </c:pt>
                <c:pt idx="885" formatCode="0.00E+00">
                  <c:v>4.5533E-160</c:v>
                </c:pt>
                <c:pt idx="886" formatCode="0.00E+00">
                  <c:v>-4.6046199999999998E-160</c:v>
                </c:pt>
                <c:pt idx="887" formatCode="0.00E+00">
                  <c:v>-1.7277999999999999E-159</c:v>
                </c:pt>
                <c:pt idx="888" formatCode="0.00E+00">
                  <c:v>-2.6879899999999999E-160</c:v>
                </c:pt>
                <c:pt idx="889" formatCode="0.00E+00">
                  <c:v>4.9815100000000001E-159</c:v>
                </c:pt>
                <c:pt idx="890" formatCode="0.00E+00">
                  <c:v>5.3685000000000002E-159</c:v>
                </c:pt>
                <c:pt idx="891" formatCode="0.00E+00">
                  <c:v>-1.06319E-158</c:v>
                </c:pt>
                <c:pt idx="892" formatCode="0.00E+00">
                  <c:v>-2.4839400000000001E-158</c:v>
                </c:pt>
                <c:pt idx="893" formatCode="0.00E+00">
                  <c:v>9.0566500000000003E-159</c:v>
                </c:pt>
                <c:pt idx="894" formatCode="0.00E+00">
                  <c:v>8.1457800000000006E-158</c:v>
                </c:pt>
                <c:pt idx="895" formatCode="0.00E+00">
                  <c:v>5.0269400000000004E-158</c:v>
                </c:pt>
                <c:pt idx="896" formatCode="0.00E+00">
                  <c:v>-2.0576100000000001E-157</c:v>
                </c:pt>
                <c:pt idx="897" formatCode="0.00E+00">
                  <c:v>-3.2965799999999997E-157</c:v>
                </c:pt>
                <c:pt idx="898" formatCode="0.00E+00">
                  <c:v>3.33374E-157</c:v>
                </c:pt>
                <c:pt idx="899" formatCode="0.00E+00">
                  <c:v>1.25092E-156</c:v>
                </c:pt>
                <c:pt idx="900" formatCode="0.00E+00">
                  <c:v>1.9460999999999999E-157</c:v>
                </c:pt>
                <c:pt idx="901" formatCode="0.00E+00">
                  <c:v>-3.60661E-156</c:v>
                </c:pt>
                <c:pt idx="902" formatCode="0.00E+00">
                  <c:v>-3.8867900000000001E-156</c:v>
                </c:pt>
                <c:pt idx="903" formatCode="0.00E+00">
                  <c:v>7.69749E-156</c:v>
                </c:pt>
                <c:pt idx="904" formatCode="0.00E+00">
                  <c:v>1.7983700000000001E-155</c:v>
                </c:pt>
                <c:pt idx="905" formatCode="0.00E+00">
                  <c:v>-6.5570000000000003E-156</c:v>
                </c:pt>
                <c:pt idx="906" formatCode="0.00E+00">
                  <c:v>-5.8975299999999999E-155</c:v>
                </c:pt>
                <c:pt idx="907" formatCode="0.00E+00">
                  <c:v>-3.6395000000000001E-155</c:v>
                </c:pt>
                <c:pt idx="908" formatCode="0.00E+00">
                  <c:v>1.4897099999999999E-154</c:v>
                </c:pt>
                <c:pt idx="909" formatCode="0.00E+00">
                  <c:v>2.3867199999999999E-154</c:v>
                </c:pt>
                <c:pt idx="910" formatCode="0.00E+00">
                  <c:v>-2.41362E-154</c:v>
                </c:pt>
                <c:pt idx="911" formatCode="0.00E+00">
                  <c:v>-9.0566799999999994E-154</c:v>
                </c:pt>
                <c:pt idx="912" formatCode="0.00E+00">
                  <c:v>-1.4089699999999999E-154</c:v>
                </c:pt>
                <c:pt idx="913" formatCode="0.00E+00">
                  <c:v>2.6111799999999999E-153</c:v>
                </c:pt>
                <c:pt idx="914" formatCode="0.00E+00">
                  <c:v>2.81403E-153</c:v>
                </c:pt>
                <c:pt idx="915" formatCode="0.00E+00">
                  <c:v>-5.5729699999999997E-153</c:v>
                </c:pt>
                <c:pt idx="916" formatCode="0.00E+00">
                  <c:v>-1.30202E-152</c:v>
                </c:pt>
                <c:pt idx="917" formatCode="0.00E+00">
                  <c:v>4.7472599999999999E-153</c:v>
                </c:pt>
                <c:pt idx="918" formatCode="0.00E+00">
                  <c:v>4.2698099999999996E-152</c:v>
                </c:pt>
                <c:pt idx="919" formatCode="0.00E+00">
                  <c:v>2.6349900000000001E-152</c:v>
                </c:pt>
                <c:pt idx="920" formatCode="0.00E+00">
                  <c:v>-1.07855E-151</c:v>
                </c:pt>
                <c:pt idx="921" formatCode="0.00E+00">
                  <c:v>-1.72798E-151</c:v>
                </c:pt>
                <c:pt idx="922" formatCode="0.00E+00">
                  <c:v>1.7474600000000001E-151</c:v>
                </c:pt>
                <c:pt idx="923" formatCode="0.00E+00">
                  <c:v>6.5570200000000001E-151</c:v>
                </c:pt>
                <c:pt idx="924" formatCode="0.00E+00">
                  <c:v>1.02009E-151</c:v>
                </c:pt>
                <c:pt idx="925" formatCode="0.00E+00">
                  <c:v>-1.8904899999999999E-150</c:v>
                </c:pt>
                <c:pt idx="926" formatCode="0.00E+00">
                  <c:v>-2.0373499999999999E-150</c:v>
                </c:pt>
                <c:pt idx="927" formatCode="0.00E+00">
                  <c:v>4.0348199999999999E-150</c:v>
                </c:pt>
                <c:pt idx="928" formatCode="0.00E+00">
                  <c:v>9.4265800000000002E-150</c:v>
                </c:pt>
                <c:pt idx="929" formatCode="0.00E+00">
                  <c:v>-3.4370100000000003E-150</c:v>
                </c:pt>
                <c:pt idx="930" formatCode="0.00E+00">
                  <c:v>-3.0913299999999999E-149</c:v>
                </c:pt>
                <c:pt idx="931" formatCode="0.00E+00">
                  <c:v>-1.9077299999999999E-149</c:v>
                </c:pt>
                <c:pt idx="932" formatCode="0.00E+00">
                  <c:v>7.80865E-149</c:v>
                </c:pt>
                <c:pt idx="933" formatCode="0.00E+00">
                  <c:v>1.2510599999999999E-148</c:v>
                </c:pt>
                <c:pt idx="934" formatCode="0.00E+00">
                  <c:v>-1.26516E-148</c:v>
                </c:pt>
                <c:pt idx="935" formatCode="0.00E+00">
                  <c:v>-4.7472799999999999E-148</c:v>
                </c:pt>
                <c:pt idx="936" formatCode="0.00E+00">
                  <c:v>-7.3854700000000002E-149</c:v>
                </c:pt>
                <c:pt idx="937" formatCode="0.00E+00">
                  <c:v>1.3687100000000001E-147</c:v>
                </c:pt>
                <c:pt idx="938" formatCode="0.00E+00">
                  <c:v>1.47504E-147</c:v>
                </c:pt>
                <c:pt idx="939" formatCode="0.00E+00">
                  <c:v>-2.9212099999999998E-147</c:v>
                </c:pt>
                <c:pt idx="940" formatCode="0.00E+00">
                  <c:v>-6.8248300000000005E-147</c:v>
                </c:pt>
                <c:pt idx="941" formatCode="0.00E+00">
                  <c:v>2.4883900000000001E-147</c:v>
                </c:pt>
                <c:pt idx="942" formatCode="0.00E+00">
                  <c:v>2.2381199999999998E-146</c:v>
                </c:pt>
                <c:pt idx="943" formatCode="0.00E+00">
                  <c:v>1.3812E-146</c:v>
                </c:pt>
                <c:pt idx="944" formatCode="0.00E+00">
                  <c:v>-5.6534499999999996E-146</c:v>
                </c:pt>
                <c:pt idx="945" formatCode="0.00E+00">
                  <c:v>-9.0576400000000006E-146</c:v>
                </c:pt>
                <c:pt idx="946" formatCode="0.00E+00">
                  <c:v>9.15973E-146</c:v>
                </c:pt>
                <c:pt idx="947" formatCode="0.00E+00">
                  <c:v>3.4370200000000002E-145</c:v>
                </c:pt>
                <c:pt idx="948" formatCode="0.00E+00">
                  <c:v>5.3470699999999998E-146</c:v>
                </c:pt>
                <c:pt idx="949" formatCode="0.00E+00">
                  <c:v>-9.9094599999999999E-145</c:v>
                </c:pt>
                <c:pt idx="950" formatCode="0.00E+00">
                  <c:v>-1.06793E-144</c:v>
                </c:pt>
                <c:pt idx="951" formatCode="0.00E+00">
                  <c:v>2.1149499999999999E-144</c:v>
                </c:pt>
                <c:pt idx="952" formatCode="0.00E+00">
                  <c:v>4.9411700000000002E-144</c:v>
                </c:pt>
                <c:pt idx="953" formatCode="0.00E+00">
                  <c:v>-1.80159E-144</c:v>
                </c:pt>
                <c:pt idx="954" formatCode="0.00E+00">
                  <c:v>-1.6204000000000001E-143</c:v>
                </c:pt>
                <c:pt idx="955" formatCode="0.00E+00">
                  <c:v>-9.99983E-144</c:v>
                </c:pt>
                <c:pt idx="956" formatCode="0.00E+00">
                  <c:v>4.0930899999999999E-143</c:v>
                </c:pt>
                <c:pt idx="957" formatCode="0.00E+00">
                  <c:v>6.5577199999999997E-143</c:v>
                </c:pt>
                <c:pt idx="958" formatCode="0.00E+00">
                  <c:v>-6.6316300000000001E-143</c:v>
                </c:pt>
                <c:pt idx="959" formatCode="0.00E+00">
                  <c:v>-2.4884000000000001E-142</c:v>
                </c:pt>
                <c:pt idx="960" formatCode="0.00E+00">
                  <c:v>-3.8712699999999999E-143</c:v>
                </c:pt>
                <c:pt idx="961" formatCode="0.00E+00">
                  <c:v>7.1744399999999998E-142</c:v>
                </c:pt>
                <c:pt idx="962" formatCode="0.00E+00">
                  <c:v>7.7317800000000006E-142</c:v>
                </c:pt>
                <c:pt idx="963" formatCode="0.00E+00">
                  <c:v>-1.53122E-141</c:v>
                </c:pt>
                <c:pt idx="964" formatCode="0.00E+00">
                  <c:v>-3.5774000000000001E-141</c:v>
                </c:pt>
                <c:pt idx="965" formatCode="0.00E+00">
                  <c:v>1.30435E-141</c:v>
                </c:pt>
                <c:pt idx="966" formatCode="0.00E+00">
                  <c:v>1.17317E-140</c:v>
                </c:pt>
                <c:pt idx="967" formatCode="0.00E+00">
                  <c:v>7.2398700000000004E-141</c:v>
                </c:pt>
                <c:pt idx="968" formatCode="0.00E+00">
                  <c:v>-2.9633900000000001E-140</c:v>
                </c:pt>
                <c:pt idx="969" formatCode="0.00E+00">
                  <c:v>-4.7477799999999999E-140</c:v>
                </c:pt>
                <c:pt idx="970" formatCode="0.00E+00">
                  <c:v>4.8012899999999997E-140</c:v>
                </c:pt>
                <c:pt idx="971" formatCode="0.00E+00">
                  <c:v>1.8016000000000002E-139</c:v>
                </c:pt>
                <c:pt idx="972" formatCode="0.00E+00">
                  <c:v>2.8027900000000001E-140</c:v>
                </c:pt>
                <c:pt idx="973" formatCode="0.00E+00">
                  <c:v>-5.1942799999999998E-139</c:v>
                </c:pt>
                <c:pt idx="974" formatCode="0.00E+00">
                  <c:v>-5.5978E-139</c:v>
                </c:pt>
                <c:pt idx="975" formatCode="0.00E+00">
                  <c:v>1.1086000000000001E-138</c:v>
                </c:pt>
                <c:pt idx="976" formatCode="0.00E+00">
                  <c:v>2.5900299999999999E-138</c:v>
                </c:pt>
                <c:pt idx="977" formatCode="0.00E+00">
                  <c:v>-9.4434700000000002E-139</c:v>
                </c:pt>
                <c:pt idx="978" formatCode="0.00E+00">
                  <c:v>-8.4937000000000002E-138</c:v>
                </c:pt>
                <c:pt idx="979" formatCode="0.00E+00">
                  <c:v>-5.2416500000000001E-138</c:v>
                </c:pt>
                <c:pt idx="980" formatCode="0.00E+00">
                  <c:v>2.1454900000000001E-137</c:v>
                </c:pt>
                <c:pt idx="981" formatCode="0.00E+00">
                  <c:v>3.4373800000000001E-137</c:v>
                </c:pt>
                <c:pt idx="982" formatCode="0.00E+00">
                  <c:v>-3.47613E-137</c:v>
                </c:pt>
                <c:pt idx="983" formatCode="0.00E+00">
                  <c:v>-1.30435E-136</c:v>
                </c:pt>
                <c:pt idx="984" formatCode="0.00E+00">
                  <c:v>-2.0292200000000001E-137</c:v>
                </c:pt>
                <c:pt idx="985" formatCode="0.00E+00">
                  <c:v>3.7606499999999997E-136</c:v>
                </c:pt>
                <c:pt idx="986" formatCode="0.00E+00">
                  <c:v>4.0528000000000004E-136</c:v>
                </c:pt>
                <c:pt idx="987" formatCode="0.00E+00">
                  <c:v>-8.0262600000000007E-136</c:v>
                </c:pt>
                <c:pt idx="988" formatCode="0.00E+00">
                  <c:v>-1.8751799999999999E-135</c:v>
                </c:pt>
                <c:pt idx="989" formatCode="0.00E+00">
                  <c:v>6.8370599999999998E-136</c:v>
                </c:pt>
                <c:pt idx="990" formatCode="0.00E+00">
                  <c:v>6.1494300000000001E-135</c:v>
                </c:pt>
                <c:pt idx="991" formatCode="0.00E+00">
                  <c:v>3.7949500000000001E-135</c:v>
                </c:pt>
                <c:pt idx="992" formatCode="0.00E+00">
                  <c:v>-1.5533300000000001E-134</c:v>
                </c:pt>
                <c:pt idx="993" formatCode="0.00E+00">
                  <c:v>-2.4886600000000001E-134</c:v>
                </c:pt>
                <c:pt idx="994" formatCode="0.00E+00">
                  <c:v>2.51671E-134</c:v>
                </c:pt>
                <c:pt idx="995" formatCode="0.00E+00">
                  <c:v>9.4434999999999991E-134</c:v>
                </c:pt>
                <c:pt idx="996" formatCode="0.00E+00">
                  <c:v>1.46915E-134</c:v>
                </c:pt>
                <c:pt idx="997" formatCode="0.00E+00">
                  <c:v>-2.7227100000000002E-133</c:v>
                </c:pt>
                <c:pt idx="998" formatCode="0.00E+00">
                  <c:v>-2.9342200000000001E-133</c:v>
                </c:pt>
                <c:pt idx="999" formatCode="0.00E+00">
                  <c:v>5.8109999999999999E-133</c:v>
                </c:pt>
                <c:pt idx="1000" formatCode="0.00E+00">
                  <c:v>1.35763E-132</c:v>
                </c:pt>
                <c:pt idx="1001" formatCode="0.00E+00">
                  <c:v>-4.9500200000000002E-133</c:v>
                </c:pt>
                <c:pt idx="1002" formatCode="0.00E+00">
                  <c:v>-4.4521799999999998E-132</c:v>
                </c:pt>
                <c:pt idx="1003" formatCode="0.00E+00">
                  <c:v>-2.74754E-132</c:v>
                </c:pt>
                <c:pt idx="1004" formatCode="0.00E+00">
                  <c:v>1.12461E-131</c:v>
                </c:pt>
                <c:pt idx="1005" formatCode="0.00E+00">
                  <c:v>1.80179E-131</c:v>
                </c:pt>
                <c:pt idx="1006" formatCode="0.00E+00">
                  <c:v>-1.8221E-131</c:v>
                </c:pt>
                <c:pt idx="1007" formatCode="0.00E+00">
                  <c:v>-6.8370800000000005E-131</c:v>
                </c:pt>
                <c:pt idx="1008" formatCode="0.00E+00">
                  <c:v>-1.06366E-131</c:v>
                </c:pt>
                <c:pt idx="1009" formatCode="0.00E+00">
                  <c:v>1.9712399999999999E-130</c:v>
                </c:pt>
                <c:pt idx="1010" formatCode="0.00E+00">
                  <c:v>2.1243700000000002E-130</c:v>
                </c:pt>
                <c:pt idx="1011" formatCode="0.00E+00">
                  <c:v>-4.20716E-130</c:v>
                </c:pt>
                <c:pt idx="1012" formatCode="0.00E+00">
                  <c:v>-9.8291999999999997E-130</c:v>
                </c:pt>
                <c:pt idx="1013" formatCode="0.00E+00">
                  <c:v>3.58381E-130</c:v>
                </c:pt>
                <c:pt idx="1014" formatCode="0.00E+00">
                  <c:v>3.22337E-129</c:v>
                </c:pt>
                <c:pt idx="1015" formatCode="0.00E+00">
                  <c:v>1.98921E-129</c:v>
                </c:pt>
                <c:pt idx="1016" formatCode="0.00E+00">
                  <c:v>-8.1421700000000005E-129</c:v>
                </c:pt>
                <c:pt idx="1017" formatCode="0.00E+00">
                  <c:v>-1.30449E-128</c:v>
                </c:pt>
                <c:pt idx="1018" formatCode="0.00E+00">
                  <c:v>1.3192E-128</c:v>
                </c:pt>
                <c:pt idx="1019" formatCode="0.00E+00">
                  <c:v>4.9500399999999996E-128</c:v>
                </c:pt>
                <c:pt idx="1020" formatCode="0.00E+00">
                  <c:v>7.7009100000000001E-129</c:v>
                </c:pt>
                <c:pt idx="1021" formatCode="0.00E+00">
                  <c:v>-1.4271700000000001E-127</c:v>
                </c:pt>
                <c:pt idx="1022" formatCode="0.00E+00">
                  <c:v>-1.5380400000000001E-127</c:v>
                </c:pt>
                <c:pt idx="1023" formatCode="0.00E+00">
                  <c:v>3.0459700000000001E-127</c:v>
                </c:pt>
                <c:pt idx="1024" formatCode="0.00E+00">
                  <c:v>7.1163300000000001E-127</c:v>
                </c:pt>
                <c:pt idx="1025" formatCode="0.00E+00">
                  <c:v>-2.59467E-127</c:v>
                </c:pt>
                <c:pt idx="1026" formatCode="0.00E+00">
                  <c:v>-2.3337100000000001E-126</c:v>
                </c:pt>
                <c:pt idx="1027" formatCode="0.00E+00">
                  <c:v>-1.44019E-126</c:v>
                </c:pt>
                <c:pt idx="1028" formatCode="0.00E+00">
                  <c:v>5.8949200000000001E-126</c:v>
                </c:pt>
                <c:pt idx="1029" formatCode="0.00E+00">
                  <c:v>9.4445000000000003E-126</c:v>
                </c:pt>
                <c:pt idx="1030" formatCode="0.00E+00">
                  <c:v>-9.5509600000000005E-126</c:v>
                </c:pt>
                <c:pt idx="1031" formatCode="0.00E+00">
                  <c:v>-3.5838200000000001E-125</c:v>
                </c:pt>
                <c:pt idx="1032" formatCode="0.00E+00">
                  <c:v>-5.57545E-126</c:v>
                </c:pt>
                <c:pt idx="1033" formatCode="0.00E+00">
                  <c:v>1.03327E-124</c:v>
                </c:pt>
                <c:pt idx="1034" formatCode="0.00E+00">
                  <c:v>1.11354E-124</c:v>
                </c:pt>
                <c:pt idx="1035" formatCode="0.00E+00">
                  <c:v>-2.2052800000000002E-124</c:v>
                </c:pt>
                <c:pt idx="1036" formatCode="0.00E+00">
                  <c:v>-5.1522100000000001E-124</c:v>
                </c:pt>
                <c:pt idx="1037" formatCode="0.00E+00">
                  <c:v>1.87854E-124</c:v>
                </c:pt>
                <c:pt idx="1038" formatCode="0.00E+00">
                  <c:v>1.68961E-123</c:v>
                </c:pt>
                <c:pt idx="1039" formatCode="0.00E+00">
                  <c:v>1.04269E-123</c:v>
                </c:pt>
                <c:pt idx="1040" formatCode="0.00E+00">
                  <c:v>-4.2679099999999997E-123</c:v>
                </c:pt>
                <c:pt idx="1041" formatCode="0.00E+00">
                  <c:v>-6.8378100000000005E-123</c:v>
                </c:pt>
                <c:pt idx="1042" formatCode="0.00E+00">
                  <c:v>6.9148799999999998E-123</c:v>
                </c:pt>
                <c:pt idx="1043" formatCode="0.00E+00">
                  <c:v>2.5946800000000001E-122</c:v>
                </c:pt>
                <c:pt idx="1044" formatCode="0.00E+00">
                  <c:v>4.0366200000000002E-123</c:v>
                </c:pt>
                <c:pt idx="1045" formatCode="0.00E+00">
                  <c:v>-7.4808699999999998E-122</c:v>
                </c:pt>
                <c:pt idx="1046" formatCode="0.00E+00">
                  <c:v>-8.0620100000000001E-122</c:v>
                </c:pt>
                <c:pt idx="1047" formatCode="0.00E+00">
                  <c:v>1.59662E-121</c:v>
                </c:pt>
                <c:pt idx="1048" formatCode="0.00E+00">
                  <c:v>3.7301900000000002E-121</c:v>
                </c:pt>
                <c:pt idx="1049" formatCode="0.00E+00">
                  <c:v>-1.36006E-121</c:v>
                </c:pt>
                <c:pt idx="1050" formatCode="0.00E+00">
                  <c:v>-1.2232699999999999E-120</c:v>
                </c:pt>
                <c:pt idx="1051" formatCode="0.00E+00">
                  <c:v>-7.5490900000000001E-121</c:v>
                </c:pt>
                <c:pt idx="1052" formatCode="0.00E+00">
                  <c:v>3.08996E-120</c:v>
                </c:pt>
                <c:pt idx="1053" formatCode="0.00E+00">
                  <c:v>4.9505599999999998E-120</c:v>
                </c:pt>
                <c:pt idx="1054" formatCode="0.00E+00">
                  <c:v>-5.00636E-120</c:v>
                </c:pt>
                <c:pt idx="1055" formatCode="0.00E+00">
                  <c:v>-1.8785500000000001E-119</c:v>
                </c:pt>
                <c:pt idx="1056" formatCode="0.00E+00">
                  <c:v>-2.9225099999999999E-120</c:v>
                </c:pt>
                <c:pt idx="1057" formatCode="0.00E+00">
                  <c:v>5.4161399999999996E-119</c:v>
                </c:pt>
                <c:pt idx="1058" formatCode="0.00E+00">
                  <c:v>5.8368899999999999E-119</c:v>
                </c:pt>
                <c:pt idx="1059" formatCode="0.00E+00">
                  <c:v>-1.1559499999999999E-118</c:v>
                </c:pt>
                <c:pt idx="1060" formatCode="0.00E+00">
                  <c:v>-2.7006600000000001E-118</c:v>
                </c:pt>
                <c:pt idx="1061" formatCode="0.00E+00">
                  <c:v>9.8468200000000002E-119</c:v>
                </c:pt>
                <c:pt idx="1062" formatCode="0.00E+00">
                  <c:v>8.85648E-118</c:v>
                </c:pt>
                <c:pt idx="1063" formatCode="0.00E+00">
                  <c:v>5.46553E-118</c:v>
                </c:pt>
                <c:pt idx="1064" formatCode="0.00E+00">
                  <c:v>-2.2371300000000002E-117</c:v>
                </c:pt>
                <c:pt idx="1065" formatCode="0.00E+00">
                  <c:v>-3.5841999999999999E-117</c:v>
                </c:pt>
                <c:pt idx="1066" formatCode="0.00E+00">
                  <c:v>3.6245999999999997E-117</c:v>
                </c:pt>
                <c:pt idx="1067" formatCode="0.00E+00">
                  <c:v>1.36006E-116</c:v>
                </c:pt>
                <c:pt idx="1068" formatCode="0.00E+00">
                  <c:v>2.11589E-117</c:v>
                </c:pt>
                <c:pt idx="1069" formatCode="0.00E+00">
                  <c:v>-3.9212799999999999E-116</c:v>
                </c:pt>
                <c:pt idx="1070" formatCode="0.00E+00">
                  <c:v>-4.2259E-116</c:v>
                </c:pt>
                <c:pt idx="1071" formatCode="0.00E+00">
                  <c:v>8.3690699999999998E-116</c:v>
                </c:pt>
                <c:pt idx="1072" formatCode="0.00E+00">
                  <c:v>1.95527E-115</c:v>
                </c:pt>
                <c:pt idx="1073" formatCode="0.00E+00">
                  <c:v>-7.12908E-116</c:v>
                </c:pt>
                <c:pt idx="1074" formatCode="0.00E+00">
                  <c:v>-6.4120800000000002E-115</c:v>
                </c:pt>
                <c:pt idx="1075" formatCode="0.00E+00">
                  <c:v>-3.9570399999999998E-115</c:v>
                </c:pt>
                <c:pt idx="1076" formatCode="0.00E+00">
                  <c:v>1.61968E-114</c:v>
                </c:pt>
                <c:pt idx="1077" formatCode="0.00E+00">
                  <c:v>2.5949600000000001E-114</c:v>
                </c:pt>
                <c:pt idx="1078" formatCode="0.00E+00">
                  <c:v>-2.6241999999999999E-114</c:v>
                </c:pt>
                <c:pt idx="1079" formatCode="0.00E+00">
                  <c:v>-9.8468499999999994E-114</c:v>
                </c:pt>
                <c:pt idx="1080" formatCode="0.00E+00">
                  <c:v>-1.5319000000000001E-114</c:v>
                </c:pt>
                <c:pt idx="1081" formatCode="0.00E+00">
                  <c:v>2.8390000000000001E-113</c:v>
                </c:pt>
                <c:pt idx="1082" formatCode="0.00E+00">
                  <c:v>3.0595400000000002E-113</c:v>
                </c:pt>
                <c:pt idx="1083" formatCode="0.00E+00">
                  <c:v>-6.0592000000000001E-113</c:v>
                </c:pt>
                <c:pt idx="1084" formatCode="0.00E+00">
                  <c:v>-1.41561E-112</c:v>
                </c:pt>
                <c:pt idx="1085" formatCode="0.00E+00">
                  <c:v>5.1614400000000002E-113</c:v>
                </c:pt>
                <c:pt idx="1086" formatCode="0.00E+00">
                  <c:v>4.6423399999999998E-112</c:v>
                </c:pt>
                <c:pt idx="1087" formatCode="0.00E+00">
                  <c:v>2.8648900000000002E-112</c:v>
                </c:pt>
                <c:pt idx="1088" formatCode="0.00E+00">
                  <c:v>-1.17265E-111</c:v>
                </c:pt>
                <c:pt idx="1089" formatCode="0.00E+00">
                  <c:v>-1.8787400000000001E-111</c:v>
                </c:pt>
                <c:pt idx="1090" formatCode="0.00E+00">
                  <c:v>1.8999200000000002E-111</c:v>
                </c:pt>
                <c:pt idx="1091" formatCode="0.00E+00">
                  <c:v>7.1291099999999997E-111</c:v>
                </c:pt>
                <c:pt idx="1092" formatCode="0.00E+00">
                  <c:v>1.1090899999999999E-111</c:v>
                </c:pt>
                <c:pt idx="1093" formatCode="0.00E+00">
                  <c:v>-2.0554299999999999E-110</c:v>
                </c:pt>
                <c:pt idx="1094" formatCode="0.00E+00">
                  <c:v>-2.21511E-110</c:v>
                </c:pt>
                <c:pt idx="1095" formatCode="0.00E+00">
                  <c:v>4.3868499999999998E-110</c:v>
                </c:pt>
                <c:pt idx="1096" formatCode="0.00E+00">
                  <c:v>1.0249E-109</c:v>
                </c:pt>
                <c:pt idx="1097" formatCode="0.00E+00">
                  <c:v>-3.7368800000000002E-110</c:v>
                </c:pt>
                <c:pt idx="1098" formatCode="0.00E+00">
                  <c:v>-3.3610400000000001E-109</c:v>
                </c:pt>
                <c:pt idx="1099" formatCode="0.00E+00">
                  <c:v>-2.07418E-109</c:v>
                </c:pt>
                <c:pt idx="1100" formatCode="0.00E+00">
                  <c:v>8.4899399999999999E-109</c:v>
                </c:pt>
                <c:pt idx="1101" formatCode="0.00E+00">
                  <c:v>1.3602099999999999E-108</c:v>
                </c:pt>
                <c:pt idx="1102" formatCode="0.00E+00">
                  <c:v>-1.3755399999999999E-108</c:v>
                </c:pt>
                <c:pt idx="1103" formatCode="0.00E+00">
                  <c:v>-5.1614599999999999E-108</c:v>
                </c:pt>
                <c:pt idx="1104" formatCode="0.00E+00">
                  <c:v>-8.02983E-109</c:v>
                </c:pt>
                <c:pt idx="1105" formatCode="0.00E+00">
                  <c:v>1.4881299999999999E-107</c:v>
                </c:pt>
                <c:pt idx="1106" formatCode="0.00E+00">
                  <c:v>1.60373E-107</c:v>
                </c:pt>
                <c:pt idx="1107" formatCode="0.00E+00">
                  <c:v>-3.1760699999999999E-107</c:v>
                </c:pt>
                <c:pt idx="1108" formatCode="0.00E+00">
                  <c:v>-7.4202799999999996E-107</c:v>
                </c:pt>
                <c:pt idx="1109" formatCode="0.00E+00">
                  <c:v>2.7055E-107</c:v>
                </c:pt>
                <c:pt idx="1110" formatCode="0.00E+00">
                  <c:v>2.43339E-106</c:v>
                </c:pt>
                <c:pt idx="1111" formatCode="0.00E+00">
                  <c:v>1.5017E-106</c:v>
                </c:pt>
                <c:pt idx="1112" formatCode="0.00E+00">
                  <c:v>-6.1466999999999996E-106</c:v>
                </c:pt>
                <c:pt idx="1113" formatCode="0.00E+00">
                  <c:v>-9.8478899999999995E-106</c:v>
                </c:pt>
                <c:pt idx="1114" formatCode="0.00E+00">
                  <c:v>9.9588900000000007E-106</c:v>
                </c:pt>
                <c:pt idx="1115" formatCode="0.00E+00">
                  <c:v>3.7368900000000001E-105</c:v>
                </c:pt>
                <c:pt idx="1116" formatCode="0.00E+00">
                  <c:v>5.81358E-106</c:v>
                </c:pt>
                <c:pt idx="1117" formatCode="0.00E+00">
                  <c:v>-1.0774E-104</c:v>
                </c:pt>
                <c:pt idx="1118" formatCode="0.00E+00">
                  <c:v>-1.1611E-104</c:v>
                </c:pt>
                <c:pt idx="1119" formatCode="0.00E+00">
                  <c:v>2.2994700000000001E-104</c:v>
                </c:pt>
                <c:pt idx="1120" formatCode="0.00E+00">
                  <c:v>5.3722700000000002E-104</c:v>
                </c:pt>
                <c:pt idx="1121" formatCode="0.00E+00">
                  <c:v>-1.9587699999999999E-104</c:v>
                </c:pt>
                <c:pt idx="1122" formatCode="0.00E+00">
                  <c:v>-1.7617700000000001E-103</c:v>
                </c:pt>
                <c:pt idx="1123" formatCode="0.00E+00">
                  <c:v>-1.0872300000000001E-103</c:v>
                </c:pt>
                <c:pt idx="1124" formatCode="0.00E+00">
                  <c:v>4.4501999999999999E-103</c:v>
                </c:pt>
                <c:pt idx="1125" formatCode="0.00E+00">
                  <c:v>7.1298600000000004E-103</c:v>
                </c:pt>
                <c:pt idx="1126" formatCode="0.00E+00">
                  <c:v>-7.2102199999999995E-103</c:v>
                </c:pt>
                <c:pt idx="1127" formatCode="0.00E+00">
                  <c:v>-2.7055000000000001E-102</c:v>
                </c:pt>
                <c:pt idx="1128" formatCode="0.00E+00">
                  <c:v>-4.20903E-103</c:v>
                </c:pt>
                <c:pt idx="1129" formatCode="0.00E+00">
                  <c:v>7.8003900000000008E-102</c:v>
                </c:pt>
                <c:pt idx="1130" formatCode="0.00E+00">
                  <c:v>8.4063500000000005E-102</c:v>
                </c:pt>
                <c:pt idx="1131" formatCode="0.00E+00">
                  <c:v>-1.6648099999999999E-101</c:v>
                </c:pt>
                <c:pt idx="1132" formatCode="0.00E+00">
                  <c:v>-3.8895199999999999E-101</c:v>
                </c:pt>
                <c:pt idx="1133" formatCode="0.00E+00">
                  <c:v>1.41815E-101</c:v>
                </c:pt>
                <c:pt idx="1134" formatCode="0.00E+00">
                  <c:v>1.2755200000000001E-100</c:v>
                </c:pt>
                <c:pt idx="1135" formatCode="0.00E+00">
                  <c:v>7.8715199999999995E-101</c:v>
                </c:pt>
                <c:pt idx="1136" formatCode="0.00E+00">
                  <c:v>-3.2219399999999998E-100</c:v>
                </c:pt>
                <c:pt idx="1137" formatCode="0.00E+00">
                  <c:v>-5.1620100000000004E-100</c:v>
                </c:pt>
                <c:pt idx="1138" formatCode="0.00E+00">
                  <c:v>5.2201899999999996E-100</c:v>
                </c:pt>
                <c:pt idx="1139" formatCode="0.00E+00">
                  <c:v>1.9587800000000002E-99</c:v>
                </c:pt>
                <c:pt idx="1140" formatCode="0.00E+00">
                  <c:v>3.0473299999999998E-100</c:v>
                </c:pt>
                <c:pt idx="1141" formatCode="0.00E+00">
                  <c:v>-5.6474700000000002E-99</c:v>
                </c:pt>
                <c:pt idx="1142" formatCode="0.00E+00">
                  <c:v>-6.0861899999999999E-99</c:v>
                </c:pt>
                <c:pt idx="1143" formatCode="0.00E+00">
                  <c:v>1.20532E-98</c:v>
                </c:pt>
                <c:pt idx="1144" formatCode="0.00E+00">
                  <c:v>2.8159999999999999E-98</c:v>
                </c:pt>
                <c:pt idx="1145" formatCode="0.00E+00">
                  <c:v>-1.02674E-98</c:v>
                </c:pt>
                <c:pt idx="1146" formatCode="0.00E+00">
                  <c:v>-9.2347500000000004E-98</c:v>
                </c:pt>
                <c:pt idx="1147" formatCode="0.00E+00">
                  <c:v>-5.6989699999999999E-98</c:v>
                </c:pt>
                <c:pt idx="1148" formatCode="0.00E+00">
                  <c:v>2.3326799999999999E-97</c:v>
                </c:pt>
                <c:pt idx="1149" formatCode="0.00E+00">
                  <c:v>3.7372900000000001E-97</c:v>
                </c:pt>
                <c:pt idx="1150" formatCode="0.00E+00">
                  <c:v>-3.7794099999999997E-97</c:v>
                </c:pt>
                <c:pt idx="1151" formatCode="0.00E+00">
                  <c:v>-1.4181600000000001E-96</c:v>
                </c:pt>
                <c:pt idx="1152" formatCode="0.00E+00">
                  <c:v>-2.2062600000000001E-97</c:v>
                </c:pt>
                <c:pt idx="1153" formatCode="0.00E+00">
                  <c:v>4.0887599999999998E-96</c:v>
                </c:pt>
                <c:pt idx="1154" formatCode="0.00E+00">
                  <c:v>4.40639E-96</c:v>
                </c:pt>
                <c:pt idx="1155" formatCode="0.00E+00">
                  <c:v>-8.7265300000000004E-96</c:v>
                </c:pt>
                <c:pt idx="1156" formatCode="0.00E+00">
                  <c:v>-2.0387800000000001E-95</c:v>
                </c:pt>
                <c:pt idx="1157" formatCode="0.00E+00">
                  <c:v>7.4335700000000002E-96</c:v>
                </c:pt>
                <c:pt idx="1158" formatCode="0.00E+00">
                  <c:v>6.6859499999999996E-95</c:v>
                </c:pt>
                <c:pt idx="1159" formatCode="0.00E+00">
                  <c:v>4.1260500000000002E-95</c:v>
                </c:pt>
                <c:pt idx="1160" formatCode="0.00E+00">
                  <c:v>-1.6888600000000001E-94</c:v>
                </c:pt>
                <c:pt idx="1161" formatCode="0.00E+00">
                  <c:v>-2.7057899999999999E-94</c:v>
                </c:pt>
                <c:pt idx="1162" formatCode="0.00E+00">
                  <c:v>2.7362900000000002E-94</c:v>
                </c:pt>
                <c:pt idx="1163" formatCode="0.00E+00">
                  <c:v>1.02674E-93</c:v>
                </c:pt>
                <c:pt idx="1164" formatCode="0.00E+00">
                  <c:v>1.5973299999999999E-94</c:v>
                </c:pt>
                <c:pt idx="1165" formatCode="0.00E+00">
                  <c:v>-2.9602600000000002E-93</c:v>
                </c:pt>
                <c:pt idx="1166" formatCode="0.00E+00">
                  <c:v>-3.1902199999999999E-93</c:v>
                </c:pt>
                <c:pt idx="1167" formatCode="0.00E+00">
                  <c:v>6.3179899999999997E-93</c:v>
                </c:pt>
                <c:pt idx="1168" formatCode="0.00E+00">
                  <c:v>1.4760799999999999E-92</c:v>
                </c:pt>
                <c:pt idx="1169" formatCode="0.00E+00">
                  <c:v>-5.3819000000000004E-93</c:v>
                </c:pt>
                <c:pt idx="1170" formatCode="0.00E+00">
                  <c:v>-4.8406199999999997E-92</c:v>
                </c:pt>
                <c:pt idx="1171" formatCode="0.00E+00">
                  <c:v>-2.9872500000000001E-92</c:v>
                </c:pt>
                <c:pt idx="1172" formatCode="0.00E+00">
                  <c:v>1.2227299999999999E-91</c:v>
                </c:pt>
                <c:pt idx="1173" formatCode="0.00E+00">
                  <c:v>1.9589899999999999E-91</c:v>
                </c:pt>
                <c:pt idx="1174" formatCode="0.00E+00">
                  <c:v>-1.9810700000000001E-91</c:v>
                </c:pt>
                <c:pt idx="1175" formatCode="0.00E+00">
                  <c:v>-7.4335999999999997E-91</c:v>
                </c:pt>
                <c:pt idx="1176" formatCode="0.00E+00">
                  <c:v>-1.1564700000000001E-91</c:v>
                </c:pt>
                <c:pt idx="1177" formatCode="0.00E+00">
                  <c:v>2.14322E-90</c:v>
                </c:pt>
                <c:pt idx="1178" formatCode="0.00E+00">
                  <c:v>2.30972E-90</c:v>
                </c:pt>
                <c:pt idx="1179" formatCode="0.00E+00">
                  <c:v>-4.5742199999999996E-90</c:v>
                </c:pt>
                <c:pt idx="1180" formatCode="0.00E+00">
                  <c:v>-1.06868E-89</c:v>
                </c:pt>
                <c:pt idx="1181" formatCode="0.00E+00">
                  <c:v>3.8964900000000001E-90</c:v>
                </c:pt>
                <c:pt idx="1182" formatCode="0.00E+00">
                  <c:v>3.5046000000000001E-89</c:v>
                </c:pt>
                <c:pt idx="1183" formatCode="0.00E+00">
                  <c:v>2.1627700000000001E-89</c:v>
                </c:pt>
                <c:pt idx="1184" formatCode="0.00E+00">
                  <c:v>-8.8525500000000005E-89</c:v>
                </c:pt>
                <c:pt idx="1185" formatCode="0.00E+00">
                  <c:v>-1.4183000000000001E-88</c:v>
                </c:pt>
                <c:pt idx="1186" formatCode="0.00E+00">
                  <c:v>1.4342899999999999E-88</c:v>
                </c:pt>
                <c:pt idx="1187" formatCode="0.00E+00">
                  <c:v>5.3819199999999998E-88</c:v>
                </c:pt>
                <c:pt idx="1188" formatCode="0.00E+00">
                  <c:v>8.3727899999999998E-89</c:v>
                </c:pt>
                <c:pt idx="1189" formatCode="0.00E+00">
                  <c:v>-1.55169E-87</c:v>
                </c:pt>
                <c:pt idx="1190" formatCode="0.00E+00">
                  <c:v>-1.67223E-87</c:v>
                </c:pt>
                <c:pt idx="1191" formatCode="0.00E+00">
                  <c:v>3.3117300000000002E-87</c:v>
                </c:pt>
                <c:pt idx="1192" formatCode="0.00E+00">
                  <c:v>7.7372099999999998E-87</c:v>
                </c:pt>
                <c:pt idx="1193" formatCode="0.00E+00">
                  <c:v>-2.8210500000000002E-87</c:v>
                </c:pt>
                <c:pt idx="1194" formatCode="0.00E+00">
                  <c:v>-2.53733E-86</c:v>
                </c:pt>
                <c:pt idx="1195" formatCode="0.00E+00">
                  <c:v>-1.5658399999999999E-86</c:v>
                </c:pt>
                <c:pt idx="1196" formatCode="0.00E+00">
                  <c:v>6.4092400000000002E-86</c:v>
                </c:pt>
                <c:pt idx="1197" formatCode="0.00E+00">
                  <c:v>1.0268500000000001E-85</c:v>
                </c:pt>
                <c:pt idx="1198" formatCode="0.00E+00">
                  <c:v>-1.03842E-85</c:v>
                </c:pt>
                <c:pt idx="1199" formatCode="0.00E+00">
                  <c:v>-3.8965000000000001E-85</c:v>
                </c:pt>
                <c:pt idx="1200" formatCode="0.00E+00">
                  <c:v>-6.06189E-86</c:v>
                </c:pt>
                <c:pt idx="1201" formatCode="0.00E+00">
                  <c:v>1.1234200000000001E-84</c:v>
                </c:pt>
                <c:pt idx="1202" formatCode="0.00E+00">
                  <c:v>1.2106899999999999E-84</c:v>
                </c:pt>
                <c:pt idx="1203" formatCode="0.00E+00">
                  <c:v>-2.3976900000000001E-84</c:v>
                </c:pt>
                <c:pt idx="1204" formatCode="0.00E+00">
                  <c:v>-5.6017300000000003E-84</c:v>
                </c:pt>
                <c:pt idx="1205" formatCode="0.00E+00">
                  <c:v>2.0424400000000001E-84</c:v>
                </c:pt>
                <c:pt idx="1206" formatCode="0.00E+00">
                  <c:v>1.8370200000000001E-83</c:v>
                </c:pt>
                <c:pt idx="1207" formatCode="0.00E+00">
                  <c:v>1.13367E-83</c:v>
                </c:pt>
                <c:pt idx="1208" formatCode="0.00E+00">
                  <c:v>-4.6402800000000003E-83</c:v>
                </c:pt>
                <c:pt idx="1209" formatCode="0.00E+00">
                  <c:v>-7.4343900000000007E-83</c:v>
                </c:pt>
                <c:pt idx="1210" formatCode="0.00E+00">
                  <c:v>7.5181800000000005E-83</c:v>
                </c:pt>
                <c:pt idx="1211" formatCode="0.00E+00">
                  <c:v>2.82106E-82</c:v>
                </c:pt>
                <c:pt idx="1212" formatCode="0.00E+00">
                  <c:v>4.3888000000000002E-83</c:v>
                </c:pt>
                <c:pt idx="1213" formatCode="0.00E+00">
                  <c:v>-8.1335499999999997E-82</c:v>
                </c:pt>
                <c:pt idx="1214" formatCode="0.00E+00">
                  <c:v>-8.7653999999999999E-82</c:v>
                </c:pt>
                <c:pt idx="1215" formatCode="0.00E+00">
                  <c:v>1.7359199999999999E-81</c:v>
                </c:pt>
                <c:pt idx="1216" formatCode="0.00E+00">
                  <c:v>4.0556400000000001E-81</c:v>
                </c:pt>
                <c:pt idx="1217" formatCode="0.00E+00">
                  <c:v>-1.4787199999999999E-81</c:v>
                </c:pt>
                <c:pt idx="1218" formatCode="0.00E+00">
                  <c:v>-1.33E-80</c:v>
                </c:pt>
                <c:pt idx="1219" formatCode="0.00E+00">
                  <c:v>-8.2077300000000003E-81</c:v>
                </c:pt>
                <c:pt idx="1220" formatCode="0.00E+00">
                  <c:v>3.3595600000000001E-80</c:v>
                </c:pt>
                <c:pt idx="1221" formatCode="0.00E+00">
                  <c:v>5.3824800000000003E-80</c:v>
                </c:pt>
                <c:pt idx="1222" formatCode="0.00E+00">
                  <c:v>-5.4431500000000003E-80</c:v>
                </c:pt>
                <c:pt idx="1223" formatCode="0.00E+00">
                  <c:v>-2.0424399999999999E-79</c:v>
                </c:pt>
                <c:pt idx="1224" formatCode="0.00E+00">
                  <c:v>-3.1774900000000001E-80</c:v>
                </c:pt>
                <c:pt idx="1225" formatCode="0.00E+00">
                  <c:v>5.8886800000000004E-79</c:v>
                </c:pt>
                <c:pt idx="1226" formatCode="0.00E+00">
                  <c:v>6.3461399999999995E-79</c:v>
                </c:pt>
                <c:pt idx="1227" formatCode="0.00E+00">
                  <c:v>-1.2568E-78</c:v>
                </c:pt>
                <c:pt idx="1228" formatCode="0.00E+00">
                  <c:v>-2.93628E-78</c:v>
                </c:pt>
                <c:pt idx="1229" formatCode="0.00E+00">
                  <c:v>1.07059E-78</c:v>
                </c:pt>
                <c:pt idx="1230" formatCode="0.00E+00">
                  <c:v>9.6291800000000005E-78</c:v>
                </c:pt>
                <c:pt idx="1231" formatCode="0.00E+00">
                  <c:v>5.94238E-78</c:v>
                </c:pt>
                <c:pt idx="1232" formatCode="0.00E+00">
                  <c:v>-2.4323099999999999E-77</c:v>
                </c:pt>
                <c:pt idx="1233" formatCode="0.00E+00">
                  <c:v>-3.8969099999999999E-77</c:v>
                </c:pt>
                <c:pt idx="1234" formatCode="0.00E+00">
                  <c:v>3.9408400000000004E-77</c:v>
                </c:pt>
                <c:pt idx="1235" formatCode="0.00E+00">
                  <c:v>1.4787299999999999E-76</c:v>
                </c:pt>
                <c:pt idx="1236" formatCode="0.00E+00">
                  <c:v>2.3005E-77</c:v>
                </c:pt>
                <c:pt idx="1237" formatCode="0.00E+00">
                  <c:v>-4.2633999999999998E-76</c:v>
                </c:pt>
                <c:pt idx="1238" formatCode="0.00E+00">
                  <c:v>-4.5946000000000001E-76</c:v>
                </c:pt>
                <c:pt idx="1239" formatCode="0.00E+00">
                  <c:v>9.09925E-76</c:v>
                </c:pt>
                <c:pt idx="1240" formatCode="0.00E+00">
                  <c:v>2.12586E-75</c:v>
                </c:pt>
                <c:pt idx="1241" formatCode="0.00E+00">
                  <c:v>-7.75107E-76</c:v>
                </c:pt>
                <c:pt idx="1242" formatCode="0.00E+00">
                  <c:v>-6.9715100000000004E-75</c:v>
                </c:pt>
                <c:pt idx="1243" formatCode="0.00E+00">
                  <c:v>-4.3022800000000001E-75</c:v>
                </c:pt>
                <c:pt idx="1244" formatCode="0.00E+00">
                  <c:v>1.7609900000000001E-74</c:v>
                </c:pt>
                <c:pt idx="1245" formatCode="0.00E+00">
                  <c:v>2.82136E-74</c:v>
                </c:pt>
                <c:pt idx="1246" formatCode="0.00E+00">
                  <c:v>-2.85316E-74</c:v>
                </c:pt>
                <c:pt idx="1247" formatCode="0.00E+00">
                  <c:v>-1.0706E-73</c:v>
                </c:pt>
                <c:pt idx="1248" formatCode="0.00E+00">
                  <c:v>-1.6655600000000001E-74</c:v>
                </c:pt>
                <c:pt idx="1249" formatCode="0.00E+00">
                  <c:v>3.0866900000000001E-73</c:v>
                </c:pt>
                <c:pt idx="1250" formatCode="0.00E+00">
                  <c:v>3.3264800000000002E-73</c:v>
                </c:pt>
                <c:pt idx="1251" formatCode="0.00E+00">
                  <c:v>-6.5878399999999998E-73</c:v>
                </c:pt>
                <c:pt idx="1252" formatCode="0.00E+00">
                  <c:v>-1.5391200000000001E-72</c:v>
                </c:pt>
                <c:pt idx="1253" formatCode="0.00E+00">
                  <c:v>5.6117700000000001E-73</c:v>
                </c:pt>
                <c:pt idx="1254" formatCode="0.00E+00">
                  <c:v>5.0473700000000004E-72</c:v>
                </c:pt>
                <c:pt idx="1255" formatCode="0.00E+00">
                  <c:v>3.1148399999999999E-72</c:v>
                </c:pt>
                <c:pt idx="1256" formatCode="0.00E+00">
                  <c:v>-1.27496E-71</c:v>
                </c:pt>
                <c:pt idx="1257" formatCode="0.00E+00">
                  <c:v>-2.04266E-71</c:v>
                </c:pt>
                <c:pt idx="1258" formatCode="0.00E+00">
                  <c:v>2.0656799999999999E-71</c:v>
                </c:pt>
                <c:pt idx="1259" formatCode="0.00E+00">
                  <c:v>7.7511000000000007E-71</c:v>
                </c:pt>
                <c:pt idx="1260" formatCode="0.00E+00">
                  <c:v>1.20586E-71</c:v>
                </c:pt>
                <c:pt idx="1261" formatCode="0.00E+00">
                  <c:v>-2.2347599999999998E-70</c:v>
                </c:pt>
                <c:pt idx="1262" formatCode="0.00E+00">
                  <c:v>-2.4083700000000001E-70</c:v>
                </c:pt>
                <c:pt idx="1263" formatCode="0.00E+00">
                  <c:v>4.7695899999999999E-70</c:v>
                </c:pt>
                <c:pt idx="1264" formatCode="0.00E+00">
                  <c:v>1.11432E-69</c:v>
                </c:pt>
                <c:pt idx="1265" formatCode="0.00E+00">
                  <c:v>-4.0629100000000003E-70</c:v>
                </c:pt>
                <c:pt idx="1266" formatCode="0.00E+00">
                  <c:v>-3.6542899999999997E-69</c:v>
                </c:pt>
                <c:pt idx="1267" formatCode="0.00E+00">
                  <c:v>-2.2551399999999999E-69</c:v>
                </c:pt>
                <c:pt idx="1268" formatCode="0.00E+00">
                  <c:v>9.2306599999999998E-69</c:v>
                </c:pt>
                <c:pt idx="1269" formatCode="0.00E+00">
                  <c:v>1.4788800000000001E-68</c:v>
                </c:pt>
                <c:pt idx="1270" formatCode="0.00E+00">
                  <c:v>-1.49555E-68</c:v>
                </c:pt>
                <c:pt idx="1271" formatCode="0.00E+00">
                  <c:v>-5.6117899999999999E-68</c:v>
                </c:pt>
                <c:pt idx="1272" formatCode="0.00E+00">
                  <c:v>-8.7304100000000003E-69</c:v>
                </c:pt>
                <c:pt idx="1273" formatCode="0.00E+00">
                  <c:v>1.6179599999999999E-67</c:v>
                </c:pt>
                <c:pt idx="1274" formatCode="0.00E+00">
                  <c:v>1.7436500000000001E-67</c:v>
                </c:pt>
                <c:pt idx="1275" formatCode="0.00E+00">
                  <c:v>-3.4531800000000002E-67</c:v>
                </c:pt>
                <c:pt idx="1276" formatCode="0.00E+00">
                  <c:v>-8.0676799999999999E-67</c:v>
                </c:pt>
                <c:pt idx="1277" formatCode="0.00E+00">
                  <c:v>2.94154E-67</c:v>
                </c:pt>
                <c:pt idx="1278" formatCode="0.00E+00">
                  <c:v>2.6457000000000002E-66</c:v>
                </c:pt>
                <c:pt idx="1279" formatCode="0.00E+00">
                  <c:v>1.63272E-66</c:v>
                </c:pt>
                <c:pt idx="1280" formatCode="0.00E+00">
                  <c:v>-6.6829900000000003E-66</c:v>
                </c:pt>
                <c:pt idx="1281" formatCode="0.00E+00">
                  <c:v>-1.0707099999999999E-65</c:v>
                </c:pt>
                <c:pt idx="1282" formatCode="0.00E+00">
                  <c:v>1.08278E-65</c:v>
                </c:pt>
                <c:pt idx="1283" formatCode="0.00E+00">
                  <c:v>4.0629299999999996E-65</c:v>
                </c:pt>
                <c:pt idx="1284" formatCode="0.00E+00">
                  <c:v>6.3207999999999995E-66</c:v>
                </c:pt>
                <c:pt idx="1285" formatCode="0.00E+00">
                  <c:v>-1.1714E-64</c:v>
                </c:pt>
                <c:pt idx="1286" formatCode="0.00E+00">
                  <c:v>-1.2624E-64</c:v>
                </c:pt>
                <c:pt idx="1287" formatCode="0.00E+00">
                  <c:v>2.5000899999999999E-64</c:v>
                </c:pt>
                <c:pt idx="1288" formatCode="0.00E+00">
                  <c:v>5.8409900000000003E-64</c:v>
                </c:pt>
                <c:pt idx="1289" formatCode="0.00E+00">
                  <c:v>-2.1296700000000001E-64</c:v>
                </c:pt>
                <c:pt idx="1290" formatCode="0.00E+00">
                  <c:v>-1.9154800000000001E-63</c:v>
                </c:pt>
                <c:pt idx="1291" formatCode="0.00E+00">
                  <c:v>-1.1820899999999999E-63</c:v>
                </c:pt>
                <c:pt idx="1292" formatCode="0.00E+00">
                  <c:v>4.8384700000000002E-63</c:v>
                </c:pt>
                <c:pt idx="1293" formatCode="0.00E+00">
                  <c:v>7.7519199999999997E-63</c:v>
                </c:pt>
                <c:pt idx="1294" formatCode="0.00E+00">
                  <c:v>-7.8393000000000002E-63</c:v>
                </c:pt>
                <c:pt idx="1295" formatCode="0.00E+00">
                  <c:v>-2.94155E-62</c:v>
                </c:pt>
                <c:pt idx="1296" formatCode="0.00E+00">
                  <c:v>-4.5762500000000001E-63</c:v>
                </c:pt>
                <c:pt idx="1297" formatCode="0.00E+00">
                  <c:v>8.4809500000000001E-62</c:v>
                </c:pt>
                <c:pt idx="1298" formatCode="0.00E+00">
                  <c:v>9.1397900000000001E-62</c:v>
                </c:pt>
                <c:pt idx="1299" formatCode="0.00E+00">
                  <c:v>-1.8100699999999999E-61</c:v>
                </c:pt>
                <c:pt idx="1300" formatCode="0.00E+00">
                  <c:v>-4.2288700000000002E-61</c:v>
                </c:pt>
                <c:pt idx="1301" formatCode="0.00E+00">
                  <c:v>1.54188E-61</c:v>
                </c:pt>
                <c:pt idx="1302" formatCode="0.00E+00">
                  <c:v>1.3868099999999999E-60</c:v>
                </c:pt>
                <c:pt idx="1303" formatCode="0.00E+00">
                  <c:v>8.5582900000000005E-61</c:v>
                </c:pt>
                <c:pt idx="1304" formatCode="0.00E+00">
                  <c:v>-3.5030499999999998E-60</c:v>
                </c:pt>
                <c:pt idx="1305" formatCode="0.00E+00">
                  <c:v>-5.6123799999999998E-60</c:v>
                </c:pt>
                <c:pt idx="1306" formatCode="0.00E+00">
                  <c:v>5.6756399999999999E-60</c:v>
                </c:pt>
                <c:pt idx="1307" formatCode="0.00E+00">
                  <c:v>2.1296800000000001E-59</c:v>
                </c:pt>
                <c:pt idx="1308" formatCode="0.00E+00">
                  <c:v>3.3132000000000001E-60</c:v>
                </c:pt>
                <c:pt idx="1309" formatCode="0.00E+00">
                  <c:v>-6.1402000000000003E-59</c:v>
                </c:pt>
                <c:pt idx="1310" formatCode="0.00E+00">
                  <c:v>-6.6171899999999998E-59</c:v>
                </c:pt>
                <c:pt idx="1311" formatCode="0.00E+00">
                  <c:v>1.3104800000000001E-58</c:v>
                </c:pt>
                <c:pt idx="1312" formatCode="0.00E+00">
                  <c:v>3.0616899999999998E-58</c:v>
                </c:pt>
                <c:pt idx="1313" formatCode="0.00E+00">
                  <c:v>-1.11632E-58</c:v>
                </c:pt>
                <c:pt idx="1314" formatCode="0.00E+00">
                  <c:v>-1.00405E-57</c:v>
                </c:pt>
                <c:pt idx="1315" formatCode="0.00E+00">
                  <c:v>-6.1961900000000002E-58</c:v>
                </c:pt>
                <c:pt idx="1316" formatCode="0.00E+00">
                  <c:v>2.5362000000000001E-57</c:v>
                </c:pt>
                <c:pt idx="1317" formatCode="0.00E+00">
                  <c:v>4.06335E-57</c:v>
                </c:pt>
                <c:pt idx="1318" formatCode="0.00E+00">
                  <c:v>-4.10915E-57</c:v>
                </c:pt>
                <c:pt idx="1319" formatCode="0.00E+00">
                  <c:v>-1.5418900000000001E-56</c:v>
                </c:pt>
                <c:pt idx="1320" formatCode="0.00E+00">
                  <c:v>-2.3987500000000001E-57</c:v>
                </c:pt>
                <c:pt idx="1321" formatCode="0.00E+00">
                  <c:v>4.4454899999999997E-56</c:v>
                </c:pt>
                <c:pt idx="1322" formatCode="0.00E+00">
                  <c:v>4.7908400000000002E-56</c:v>
                </c:pt>
                <c:pt idx="1323" formatCode="0.00E+00">
                  <c:v>-9.4878900000000004E-56</c:v>
                </c:pt>
                <c:pt idx="1324" formatCode="0.00E+00">
                  <c:v>-2.2166599999999998E-55</c:v>
                </c:pt>
                <c:pt idx="1325" formatCode="0.00E+00">
                  <c:v>8.0821299999999999E-56</c:v>
                </c:pt>
                <c:pt idx="1326" formatCode="0.00E+00">
                  <c:v>7.2692800000000001E-55</c:v>
                </c:pt>
                <c:pt idx="1327" formatCode="0.00E+00">
                  <c:v>4.4860399999999999E-55</c:v>
                </c:pt>
                <c:pt idx="1328" formatCode="0.00E+00">
                  <c:v>-1.8362100000000001E-54</c:v>
                </c:pt>
                <c:pt idx="1329" formatCode="0.00E+00">
                  <c:v>-2.94186E-54</c:v>
                </c:pt>
                <c:pt idx="1330" formatCode="0.00E+00">
                  <c:v>2.9750200000000001E-54</c:v>
                </c:pt>
                <c:pt idx="1331" formatCode="0.00E+00">
                  <c:v>1.1163199999999999E-53</c:v>
                </c:pt>
                <c:pt idx="1332" formatCode="0.00E+00">
                  <c:v>1.73669E-54</c:v>
                </c:pt>
                <c:pt idx="1333" formatCode="0.00E+00">
                  <c:v>-3.21853E-53</c:v>
                </c:pt>
                <c:pt idx="1334" formatCode="0.00E+00">
                  <c:v>-3.4685600000000001E-53</c:v>
                </c:pt>
                <c:pt idx="1335" formatCode="0.00E+00">
                  <c:v>6.8692200000000003E-53</c:v>
                </c:pt>
                <c:pt idx="1336" formatCode="0.00E+00">
                  <c:v>1.60486E-52</c:v>
                </c:pt>
                <c:pt idx="1337" formatCode="0.00E+00">
                  <c:v>-5.8514499999999996E-53</c:v>
                </c:pt>
                <c:pt idx="1338" formatCode="0.00E+00">
                  <c:v>-5.26295E-52</c:v>
                </c:pt>
                <c:pt idx="1339" formatCode="0.00E+00">
                  <c:v>-3.24788E-52</c:v>
                </c:pt>
                <c:pt idx="1340" formatCode="0.00E+00">
                  <c:v>1.32941E-51</c:v>
                </c:pt>
                <c:pt idx="1341" formatCode="0.00E+00">
                  <c:v>2.1298999999999999E-51</c:v>
                </c:pt>
                <c:pt idx="1342" formatCode="0.00E+00">
                  <c:v>-2.1539099999999999E-51</c:v>
                </c:pt>
                <c:pt idx="1343" formatCode="0.00E+00">
                  <c:v>-8.0821599999999997E-51</c:v>
                </c:pt>
                <c:pt idx="1344" formatCode="0.00E+00">
                  <c:v>-1.25736E-51</c:v>
                </c:pt>
                <c:pt idx="1345" formatCode="0.00E+00">
                  <c:v>2.3302100000000001E-50</c:v>
                </c:pt>
                <c:pt idx="1346" formatCode="0.00E+00">
                  <c:v>2.5112299999999999E-50</c:v>
                </c:pt>
                <c:pt idx="1347" formatCode="0.00E+00">
                  <c:v>-4.9733099999999996E-50</c:v>
                </c:pt>
                <c:pt idx="1348" formatCode="0.00E+00">
                  <c:v>-1.1619199999999999E-49</c:v>
                </c:pt>
                <c:pt idx="1349" formatCode="0.00E+00">
                  <c:v>4.2364399999999999E-50</c:v>
                </c:pt>
                <c:pt idx="1350" formatCode="0.00E+00">
                  <c:v>3.8103699999999999E-49</c:v>
                </c:pt>
                <c:pt idx="1351" formatCode="0.00E+00">
                  <c:v>2.35146E-49</c:v>
                </c:pt>
                <c:pt idx="1352" formatCode="0.00E+00">
                  <c:v>-9.62492E-49</c:v>
                </c:pt>
                <c:pt idx="1353" formatCode="0.00E+00">
                  <c:v>-1.5420500000000001E-48</c:v>
                </c:pt>
                <c:pt idx="1354" formatCode="0.00E+00">
                  <c:v>1.5594300000000001E-48</c:v>
                </c:pt>
                <c:pt idx="1355" formatCode="0.00E+00">
                  <c:v>5.8514700000000003E-48</c:v>
                </c:pt>
                <c:pt idx="1356" formatCode="0.00E+00">
                  <c:v>9.1033E-49</c:v>
                </c:pt>
                <c:pt idx="1357" formatCode="0.00E+00">
                  <c:v>-1.6870700000000001E-47</c:v>
                </c:pt>
                <c:pt idx="1358" formatCode="0.00E+00">
                  <c:v>-1.81813E-47</c:v>
                </c:pt>
                <c:pt idx="1359" formatCode="0.00E+00">
                  <c:v>3.6006700000000001E-47</c:v>
                </c:pt>
                <c:pt idx="1360" formatCode="0.00E+00">
                  <c:v>8.4122599999999996E-47</c:v>
                </c:pt>
                <c:pt idx="1361" formatCode="0.00E+00">
                  <c:v>-3.06718E-47</c:v>
                </c:pt>
                <c:pt idx="1362" formatCode="0.00E+00">
                  <c:v>-2.7586999999999999E-46</c:v>
                </c:pt>
                <c:pt idx="1363" formatCode="0.00E+00">
                  <c:v>-1.70246E-46</c:v>
                </c:pt>
                <c:pt idx="1364" formatCode="0.00E+00">
                  <c:v>6.9684299999999996E-46</c:v>
                </c:pt>
                <c:pt idx="1365" formatCode="0.00E+00">
                  <c:v>1.1164399999999999E-45</c:v>
                </c:pt>
                <c:pt idx="1366" formatCode="0.00E+00">
                  <c:v>-1.12902E-45</c:v>
                </c:pt>
                <c:pt idx="1367" formatCode="0.00E+00">
                  <c:v>-4.23646E-45</c:v>
                </c:pt>
                <c:pt idx="1368" formatCode="0.00E+00">
                  <c:v>-6.5907799999999997E-46</c:v>
                </c:pt>
                <c:pt idx="1369" formatCode="0.00E+00">
                  <c:v>1.2214400000000001E-44</c:v>
                </c:pt>
                <c:pt idx="1370" formatCode="0.00E+00">
                  <c:v>1.31632E-44</c:v>
                </c:pt>
                <c:pt idx="1371" formatCode="0.00E+00">
                  <c:v>-2.6068800000000001E-44</c:v>
                </c:pt>
                <c:pt idx="1372" formatCode="0.00E+00">
                  <c:v>-6.0904599999999998E-44</c:v>
                </c:pt>
                <c:pt idx="1373" formatCode="0.00E+00">
                  <c:v>2.22063E-44</c:v>
                </c:pt>
                <c:pt idx="1374" formatCode="0.00E+00">
                  <c:v>1.9972899999999998E-43</c:v>
                </c:pt>
                <c:pt idx="1375" formatCode="0.00E+00">
                  <c:v>1.23258E-43</c:v>
                </c:pt>
                <c:pt idx="1376" formatCode="0.00E+00">
                  <c:v>-5.04513E-43</c:v>
                </c:pt>
                <c:pt idx="1377" formatCode="0.00E+00">
                  <c:v>-8.0830200000000003E-43</c:v>
                </c:pt>
                <c:pt idx="1378" formatCode="0.00E+00">
                  <c:v>8.1741199999999992E-43</c:v>
                </c:pt>
                <c:pt idx="1379" formatCode="0.00E+00">
                  <c:v>3.0671899999999998E-42</c:v>
                </c:pt>
                <c:pt idx="1380" formatCode="0.00E+00">
                  <c:v>4.7717100000000002E-43</c:v>
                </c:pt>
                <c:pt idx="1381" formatCode="0.00E+00">
                  <c:v>-8.8431799999999994E-42</c:v>
                </c:pt>
                <c:pt idx="1382" formatCode="0.00E+00">
                  <c:v>-9.5301599999999998E-42</c:v>
                </c:pt>
                <c:pt idx="1383" formatCode="0.00E+00">
                  <c:v>1.88738E-41</c:v>
                </c:pt>
                <c:pt idx="1384" formatCode="0.00E+00">
                  <c:v>4.4094899999999999E-41</c:v>
                </c:pt>
                <c:pt idx="1385" formatCode="0.00E+00">
                  <c:v>-1.60774E-41</c:v>
                </c:pt>
                <c:pt idx="1386" formatCode="0.00E+00">
                  <c:v>-1.44604E-40</c:v>
                </c:pt>
                <c:pt idx="1387" formatCode="0.00E+00">
                  <c:v>-8.9238300000000002E-41</c:v>
                </c:pt>
                <c:pt idx="1388" formatCode="0.00E+00">
                  <c:v>3.65267E-40</c:v>
                </c:pt>
                <c:pt idx="1389" formatCode="0.00E+00">
                  <c:v>5.8520900000000003E-40</c:v>
                </c:pt>
                <c:pt idx="1390" formatCode="0.00E+00">
                  <c:v>-5.9180500000000001E-40</c:v>
                </c:pt>
                <c:pt idx="1391" formatCode="0.00E+00">
                  <c:v>-2.22064E-39</c:v>
                </c:pt>
                <c:pt idx="1392" formatCode="0.00E+00">
                  <c:v>-3.4547100000000001E-40</c:v>
                </c:pt>
                <c:pt idx="1393" formatCode="0.00E+00">
                  <c:v>6.4024499999999999E-39</c:v>
                </c:pt>
                <c:pt idx="1394" formatCode="0.00E+00">
                  <c:v>6.8998200000000005E-39</c:v>
                </c:pt>
                <c:pt idx="1395" formatCode="0.00E+00">
                  <c:v>-1.3664599999999999E-38</c:v>
                </c:pt>
                <c:pt idx="1396" formatCode="0.00E+00">
                  <c:v>-3.1924599999999998E-38</c:v>
                </c:pt>
                <c:pt idx="1397" formatCode="0.00E+00">
                  <c:v>1.164E-38</c:v>
                </c:pt>
                <c:pt idx="1398" formatCode="0.00E+00">
                  <c:v>1.0469300000000001E-37</c:v>
                </c:pt>
                <c:pt idx="1399" formatCode="0.00E+00">
                  <c:v>6.4608400000000001E-38</c:v>
                </c:pt>
                <c:pt idx="1400" formatCode="0.00E+00">
                  <c:v>-2.64453E-37</c:v>
                </c:pt>
                <c:pt idx="1401" formatCode="0.00E+00">
                  <c:v>-4.2369099999999998E-37</c:v>
                </c:pt>
                <c:pt idx="1402" formatCode="0.00E+00">
                  <c:v>4.2846600000000002E-37</c:v>
                </c:pt>
                <c:pt idx="1403" formatCode="0.00E+00">
                  <c:v>1.6077399999999999E-36</c:v>
                </c:pt>
                <c:pt idx="1404" formatCode="0.00E+00">
                  <c:v>2.50121E-37</c:v>
                </c:pt>
                <c:pt idx="1405" formatCode="0.00E+00">
                  <c:v>-4.6353700000000003E-36</c:v>
                </c:pt>
                <c:pt idx="1406" formatCode="0.00E+00">
                  <c:v>-4.99546E-36</c:v>
                </c:pt>
                <c:pt idx="1407" formatCode="0.00E+00">
                  <c:v>9.8931300000000007E-36</c:v>
                </c:pt>
                <c:pt idx="1408" formatCode="0.00E+00">
                  <c:v>2.3113399999999999E-35</c:v>
                </c:pt>
                <c:pt idx="1409" formatCode="0.00E+00">
                  <c:v>-8.4273299999999999E-36</c:v>
                </c:pt>
                <c:pt idx="1410" formatCode="0.00E+00">
                  <c:v>-7.5797599999999998E-35</c:v>
                </c:pt>
                <c:pt idx="1411" formatCode="0.00E+00">
                  <c:v>-4.6776400000000002E-35</c:v>
                </c:pt>
                <c:pt idx="1412" formatCode="0.00E+00">
                  <c:v>1.9146299999999999E-34</c:v>
                </c:pt>
                <c:pt idx="1413" formatCode="0.00E+00">
                  <c:v>3.0675100000000001E-34</c:v>
                </c:pt>
                <c:pt idx="1414" formatCode="0.00E+00">
                  <c:v>-3.10209E-34</c:v>
                </c:pt>
                <c:pt idx="1415" formatCode="0.00E+00">
                  <c:v>-1.164E-33</c:v>
                </c:pt>
                <c:pt idx="1416" formatCode="0.00E+00">
                  <c:v>-1.81087E-34</c:v>
                </c:pt>
                <c:pt idx="1417" formatCode="0.00E+00">
                  <c:v>3.3559999999999999E-33</c:v>
                </c:pt>
                <c:pt idx="1418" formatCode="0.00E+00">
                  <c:v>3.6167100000000001E-33</c:v>
                </c:pt>
                <c:pt idx="1419" formatCode="0.00E+00">
                  <c:v>-7.1626099999999996E-33</c:v>
                </c:pt>
                <c:pt idx="1420" formatCode="0.00E+00">
                  <c:v>-1.6734100000000001E-32</c:v>
                </c:pt>
                <c:pt idx="1421" formatCode="0.00E+00">
                  <c:v>6.1013799999999997E-33</c:v>
                </c:pt>
                <c:pt idx="1422" formatCode="0.00E+00">
                  <c:v>5.4877400000000003E-32</c:v>
                </c:pt>
                <c:pt idx="1423" formatCode="0.00E+00">
                  <c:v>3.3866099999999998E-32</c:v>
                </c:pt>
                <c:pt idx="1424" formatCode="0.00E+00">
                  <c:v>-1.3861899999999999E-31</c:v>
                </c:pt>
                <c:pt idx="1425" formatCode="0.00E+00">
                  <c:v>-2.2208799999999998E-31</c:v>
                </c:pt>
                <c:pt idx="1426" formatCode="0.00E+00">
                  <c:v>2.2459100000000001E-31</c:v>
                </c:pt>
                <c:pt idx="1427" formatCode="0.00E+00">
                  <c:v>8.4273599999999996E-31</c:v>
                </c:pt>
                <c:pt idx="1428" formatCode="0.00E+00">
                  <c:v>1.31107E-31</c:v>
                </c:pt>
                <c:pt idx="1429" formatCode="0.00E+00">
                  <c:v>-2.42974E-30</c:v>
                </c:pt>
                <c:pt idx="1430" formatCode="0.00E+00">
                  <c:v>-2.6184900000000001E-30</c:v>
                </c:pt>
                <c:pt idx="1431" formatCode="0.00E+00">
                  <c:v>5.1857199999999998E-30</c:v>
                </c:pt>
                <c:pt idx="1432" formatCode="0.00E+00">
                  <c:v>1.21154E-29</c:v>
                </c:pt>
                <c:pt idx="1433" formatCode="0.00E+00">
                  <c:v>-4.4173899999999999E-30</c:v>
                </c:pt>
                <c:pt idx="1434" formatCode="0.00E+00">
                  <c:v>-3.9731099999999998E-29</c:v>
                </c:pt>
                <c:pt idx="1435" formatCode="0.00E+00">
                  <c:v>-2.4519000000000001E-29</c:v>
                </c:pt>
                <c:pt idx="1436" formatCode="0.00E+00">
                  <c:v>1.0036E-28</c:v>
                </c:pt>
                <c:pt idx="1437" formatCode="0.00E+00">
                  <c:v>1.60791E-28</c:v>
                </c:pt>
                <c:pt idx="1438" formatCode="0.00E+00">
                  <c:v>-1.62603E-28</c:v>
                </c:pt>
                <c:pt idx="1439" formatCode="0.00E+00">
                  <c:v>-6.1013999999999998E-28</c:v>
                </c:pt>
                <c:pt idx="1440" formatCode="0.00E+00">
                  <c:v>-9.4921100000000005E-29</c:v>
                </c:pt>
                <c:pt idx="1441" formatCode="0.00E+00">
                  <c:v>1.75913E-27</c:v>
                </c:pt>
                <c:pt idx="1442" formatCode="0.00E+00">
                  <c:v>1.89578E-27</c:v>
                </c:pt>
                <c:pt idx="1443" formatCode="0.00E+00">
                  <c:v>-3.7544599999999998E-27</c:v>
                </c:pt>
                <c:pt idx="1444" formatCode="0.00E+00">
                  <c:v>-8.7715599999999996E-27</c:v>
                </c:pt>
                <c:pt idx="1445" formatCode="0.00E+00">
                  <c:v>3.1981800000000002E-27</c:v>
                </c:pt>
                <c:pt idx="1446" formatCode="0.00E+00">
                  <c:v>2.87653E-26</c:v>
                </c:pt>
                <c:pt idx="1447" formatCode="0.00E+00">
                  <c:v>1.7751699999999999E-26</c:v>
                </c:pt>
                <c:pt idx="1448" formatCode="0.00E+00">
                  <c:v>-7.2660600000000005E-26</c:v>
                </c:pt>
                <c:pt idx="1449" formatCode="0.00E+00">
                  <c:v>-1.16413E-25</c:v>
                </c:pt>
                <c:pt idx="1450" formatCode="0.00E+00">
                  <c:v>1.1772500000000001E-25</c:v>
                </c:pt>
                <c:pt idx="1451" formatCode="0.00E+00">
                  <c:v>4.4173999999999996E-25</c:v>
                </c:pt>
                <c:pt idx="1452" formatCode="0.00E+00">
                  <c:v>6.8722799999999999E-26</c:v>
                </c:pt>
                <c:pt idx="1453" formatCode="0.00E+00">
                  <c:v>-1.27361E-24</c:v>
                </c:pt>
                <c:pt idx="1454" formatCode="0.00E+00">
                  <c:v>-1.37254E-24</c:v>
                </c:pt>
                <c:pt idx="1455" formatCode="0.00E+00">
                  <c:v>2.7182200000000001E-24</c:v>
                </c:pt>
                <c:pt idx="1456" formatCode="0.00E+00">
                  <c:v>6.3505999999999998E-24</c:v>
                </c:pt>
                <c:pt idx="1457" formatCode="0.00E+00">
                  <c:v>-2.3154800000000001E-24</c:v>
                </c:pt>
                <c:pt idx="1458" formatCode="0.00E+00">
                  <c:v>-2.0825999999999999E-23</c:v>
                </c:pt>
                <c:pt idx="1459" formatCode="0.00E+00">
                  <c:v>-1.2852200000000001E-23</c:v>
                </c:pt>
                <c:pt idx="1460" formatCode="0.00E+00">
                  <c:v>5.2606199999999997E-23</c:v>
                </c:pt>
                <c:pt idx="1461" formatCode="0.00E+00">
                  <c:v>8.42825E-23</c:v>
                </c:pt>
                <c:pt idx="1462" formatCode="0.00E+00">
                  <c:v>-8.5232500000000001E-23</c:v>
                </c:pt>
                <c:pt idx="1463" formatCode="0.00E+00">
                  <c:v>-3.1981899999999999E-22</c:v>
                </c:pt>
                <c:pt idx="1464" formatCode="0.00E+00">
                  <c:v>-4.9755200000000002E-23</c:v>
                </c:pt>
                <c:pt idx="1465" formatCode="0.00E+00">
                  <c:v>9.2208899999999997E-22</c:v>
                </c:pt>
                <c:pt idx="1466" formatCode="0.00E+00">
                  <c:v>9.9372100000000009E-22</c:v>
                </c:pt>
                <c:pt idx="1467" formatCode="0.00E+00">
                  <c:v>-1.9679899999999999E-21</c:v>
                </c:pt>
                <c:pt idx="1468" formatCode="0.00E+00">
                  <c:v>-4.5978200000000001E-21</c:v>
                </c:pt>
                <c:pt idx="1469" formatCode="0.00E+00">
                  <c:v>1.6764E-21</c:v>
                </c:pt>
                <c:pt idx="1470" formatCode="0.00E+00">
                  <c:v>1.5077999999999999E-20</c:v>
                </c:pt>
                <c:pt idx="1471" formatCode="0.00E+00">
                  <c:v>9.3049799999999996E-21</c:v>
                </c:pt>
                <c:pt idx="1472" formatCode="0.00E+00">
                  <c:v>-3.8086800000000002E-20</c:v>
                </c:pt>
                <c:pt idx="1473" formatCode="0.00E+00">
                  <c:v>-6.1020400000000006E-20</c:v>
                </c:pt>
                <c:pt idx="1474" formatCode="0.00E+00">
                  <c:v>6.1708200000000005E-20</c:v>
                </c:pt>
                <c:pt idx="1475" formatCode="0.00E+00">
                  <c:v>2.3154899999999999E-19</c:v>
                </c:pt>
                <c:pt idx="1476" formatCode="0.00E+00">
                  <c:v>3.6022699999999999E-20</c:v>
                </c:pt>
                <c:pt idx="1477" formatCode="0.00E+00">
                  <c:v>-6.6759099999999998E-19</c:v>
                </c:pt>
                <c:pt idx="1478" formatCode="0.00E+00">
                  <c:v>-7.1945200000000004E-19</c:v>
                </c:pt>
                <c:pt idx="1479" formatCode="0.00E+00">
                  <c:v>1.42482E-18</c:v>
                </c:pt>
                <c:pt idx="1480" formatCode="0.00E+00">
                  <c:v>3.3288199999999998E-18</c:v>
                </c:pt>
                <c:pt idx="1481" formatCode="0.00E+00">
                  <c:v>-1.2137100000000001E-18</c:v>
                </c:pt>
                <c:pt idx="1482" formatCode="0.00E+00">
                  <c:v>-1.09165E-17</c:v>
                </c:pt>
                <c:pt idx="1483" formatCode="0.00E+00">
                  <c:v>-6.7367899999999997E-18</c:v>
                </c:pt>
                <c:pt idx="1484" formatCode="0.00E+00">
                  <c:v>2.7574799999999999E-17</c:v>
                </c:pt>
                <c:pt idx="1485" formatCode="0.00E+00">
                  <c:v>4.4178699999999997E-17</c:v>
                </c:pt>
                <c:pt idx="1486" formatCode="0.00E+00">
                  <c:v>-4.4676700000000002E-17</c:v>
                </c:pt>
                <c:pt idx="1487" formatCode="0.00E+00">
                  <c:v>-1.6764099999999999E-16</c:v>
                </c:pt>
                <c:pt idx="1488" formatCode="0.00E+00">
                  <c:v>-2.6080399999999999E-17</c:v>
                </c:pt>
                <c:pt idx="1489" formatCode="0.00E+00">
                  <c:v>4.8333499999999999E-16</c:v>
                </c:pt>
                <c:pt idx="1490" formatCode="0.00E+00">
                  <c:v>5.2088300000000005E-16</c:v>
                </c:pt>
                <c:pt idx="1491" formatCode="0.00E+00">
                  <c:v>-1.0315699999999999E-15</c:v>
                </c:pt>
                <c:pt idx="1492" formatCode="0.00E+00">
                  <c:v>-2.41006E-15</c:v>
                </c:pt>
                <c:pt idx="1493" formatCode="0.00E+00">
                  <c:v>8.7872800000000005E-16</c:v>
                </c:pt>
                <c:pt idx="1494" formatCode="0.00E+00">
                  <c:v>7.9035000000000007E-15</c:v>
                </c:pt>
                <c:pt idx="1495" formatCode="0.00E+00">
                  <c:v>4.8774300000000001E-15</c:v>
                </c:pt>
                <c:pt idx="1496" formatCode="0.00E+00">
                  <c:v>-1.9964100000000001E-14</c:v>
                </c:pt>
                <c:pt idx="1497" formatCode="0.00E+00">
                  <c:v>-3.1985299999999999E-14</c:v>
                </c:pt>
                <c:pt idx="1498" formatCode="0.00E+00">
                  <c:v>3.2345900000000002E-14</c:v>
                </c:pt>
                <c:pt idx="1499" formatCode="0.00E+00">
                  <c:v>1.2137200000000001E-13</c:v>
                </c:pt>
                <c:pt idx="1500" formatCode="0.00E+00">
                  <c:v>1.8882199999999999E-14</c:v>
                </c:pt>
                <c:pt idx="1501" formatCode="0.00E+00">
                  <c:v>-3.4993399999999999E-13</c:v>
                </c:pt>
                <c:pt idx="1502" formatCode="0.00E+00">
                  <c:v>-3.7711800000000002E-13</c:v>
                </c:pt>
                <c:pt idx="1503" formatCode="0.00E+00">
                  <c:v>7.4685399999999998E-13</c:v>
                </c:pt>
                <c:pt idx="1504" formatCode="0.00E+00">
                  <c:v>1.7448799999999999E-12</c:v>
                </c:pt>
                <c:pt idx="1505" formatCode="0.00E+00">
                  <c:v>-6.3619800000000001E-13</c:v>
                </c:pt>
                <c:pt idx="1506" formatCode="0.00E+00">
                  <c:v>-5.7221199999999999E-12</c:v>
                </c:pt>
                <c:pt idx="1507" formatCode="0.00E+00">
                  <c:v>-3.5312499999999999E-12</c:v>
                </c:pt>
                <c:pt idx="1508" formatCode="0.00E+00">
                  <c:v>1.4454E-11</c:v>
                </c:pt>
                <c:pt idx="1509" formatCode="0.00E+00">
                  <c:v>2.3157299999999999E-11</c:v>
                </c:pt>
                <c:pt idx="1510" formatCode="0.00E+00">
                  <c:v>-2.3418399999999999E-11</c:v>
                </c:pt>
                <c:pt idx="1511" formatCode="0.00E+00">
                  <c:v>-8.7873099999999996E-11</c:v>
                </c:pt>
                <c:pt idx="1512" formatCode="0.00E+00">
                  <c:v>-1.36707E-11</c:v>
                </c:pt>
                <c:pt idx="1513" formatCode="0.00E+00">
                  <c:v>2.5335199999999997E-10</c:v>
                </c:pt>
                <c:pt idx="1514" formatCode="0.00E+00">
                  <c:v>2.7303300000000001E-10</c:v>
                </c:pt>
                <c:pt idx="1515" formatCode="0.00E+00">
                  <c:v>-5.4072099999999998E-10</c:v>
                </c:pt>
                <c:pt idx="1516" formatCode="0.00E+00">
                  <c:v>-1.2632900000000001E-9</c:v>
                </c:pt>
                <c:pt idx="1517" formatCode="0.00E+00">
                  <c:v>4.6060599999999999E-10</c:v>
                </c:pt>
                <c:pt idx="1518" formatCode="0.00E+00">
                  <c:v>4.1428100000000001E-9</c:v>
                </c:pt>
                <c:pt idx="1519" formatCode="0.00E+00">
                  <c:v>2.5566199999999998E-9</c:v>
                </c:pt>
                <c:pt idx="1520" formatCode="0.00E+00">
                  <c:v>-1.04647E-8</c:v>
                </c:pt>
                <c:pt idx="1521" formatCode="0.00E+00">
                  <c:v>-1.6765900000000001E-8</c:v>
                </c:pt>
                <c:pt idx="1522" formatCode="0.00E+00">
                  <c:v>1.69549E-8</c:v>
                </c:pt>
                <c:pt idx="1523" formatCode="0.00E+00">
                  <c:v>6.3619999999999997E-8</c:v>
                </c:pt>
                <c:pt idx="1524" formatCode="0.00E+00">
                  <c:v>9.8975399999999993E-9</c:v>
                </c:pt>
                <c:pt idx="1525" formatCode="0.00E+00">
                  <c:v>-1.8342599999999999E-7</c:v>
                </c:pt>
                <c:pt idx="1526" formatCode="0.00E+00">
                  <c:v>-1.97676E-7</c:v>
                </c:pt>
                <c:pt idx="1527" formatCode="0.00E+00">
                  <c:v>3.9148099999999998E-7</c:v>
                </c:pt>
                <c:pt idx="1528" formatCode="0.00E+00">
                  <c:v>9.1462100000000005E-7</c:v>
                </c:pt>
                <c:pt idx="1529" formatCode="0.00E+00">
                  <c:v>-3.3347799999999999E-7</c:v>
                </c:pt>
                <c:pt idx="1530" formatCode="0.00E+00">
                  <c:v>-2.9993900000000002E-6</c:v>
                </c:pt>
                <c:pt idx="1531" formatCode="0.00E+00">
                  <c:v>-1.8509900000000001E-6</c:v>
                </c:pt>
                <c:pt idx="1532" formatCode="0.00E+00">
                  <c:v>7.5764E-6</c:v>
                </c:pt>
                <c:pt idx="1533" formatCode="0.00E+00">
                  <c:v>1.2138500000000001E-5</c:v>
                </c:pt>
                <c:pt idx="1534" formatCode="0.00E+00">
                  <c:v>-1.2615200000000001E-5</c:v>
                </c:pt>
                <c:pt idx="1535" formatCode="0.00E+00">
                  <c:v>-6.0855600000000001E-5</c:v>
                </c:pt>
                <c:pt idx="1536" formatCode="0.00E+00">
                  <c:v>-8.9678299999999998E-5</c:v>
                </c:pt>
                <c:pt idx="1537" formatCode="0.00E+00">
                  <c:v>-6.5593900000000002E-5</c:v>
                </c:pt>
                <c:pt idx="1538" formatCode="0.00E+00">
                  <c:v>-9.4876799999999993E-6</c:v>
                </c:pt>
                <c:pt idx="1539" formatCode="0.00E+00">
                  <c:v>3.9878400000000001E-5</c:v>
                </c:pt>
                <c:pt idx="1540" formatCode="0.00E+00">
                  <c:v>8.1163300000000003E-5</c:v>
                </c:pt>
                <c:pt idx="1541" formatCode="0.00E+00">
                  <c:v>1.17905E-4</c:v>
                </c:pt>
                <c:pt idx="1542" formatCode="0.00E+00">
                  <c:v>1.5869199999999999E-4</c:v>
                </c:pt>
                <c:pt idx="1543" formatCode="0.00E+00">
                  <c:v>2.0313800000000001E-4</c:v>
                </c:pt>
                <c:pt idx="1544" formatCode="0.00E+00">
                  <c:v>2.4289400000000001E-4</c:v>
                </c:pt>
                <c:pt idx="1545" formatCode="0.00E+00">
                  <c:v>2.8696599999999999E-4</c:v>
                </c:pt>
                <c:pt idx="1546" formatCode="0.00E+00">
                  <c:v>3.2644100000000001E-4</c:v>
                </c:pt>
                <c:pt idx="1547" formatCode="0.00E+00">
                  <c:v>3.6882100000000003E-4</c:v>
                </c:pt>
                <c:pt idx="1548" formatCode="0.00E+00">
                  <c:v>4.1143499999999998E-4</c:v>
                </c:pt>
                <c:pt idx="1549" formatCode="0.00E+00">
                  <c:v>4.5091400000000001E-4</c:v>
                </c:pt>
                <c:pt idx="1550" formatCode="0.00E+00">
                  <c:v>4.9553900000000003E-4</c:v>
                </c:pt>
                <c:pt idx="1551" formatCode="0.00E+00">
                  <c:v>5.3419899999999996E-4</c:v>
                </c:pt>
                <c:pt idx="1552" formatCode="0.00E+00">
                  <c:v>5.7798300000000001E-4</c:v>
                </c:pt>
                <c:pt idx="1553" formatCode="0.00E+00">
                  <c:v>6.1887699999999999E-4</c:v>
                </c:pt>
                <c:pt idx="1554" formatCode="0.00E+00">
                  <c:v>6.5970700000000005E-4</c:v>
                </c:pt>
                <c:pt idx="1555" formatCode="0.00E+00">
                  <c:v>7.0346000000000004E-4</c:v>
                </c:pt>
                <c:pt idx="1556" formatCode="0.00E+00">
                  <c:v>7.4231999999999998E-4</c:v>
                </c:pt>
                <c:pt idx="1557" formatCode="0.00E+00">
                  <c:v>7.8666000000000001E-4</c:v>
                </c:pt>
                <c:pt idx="1558" formatCode="0.00E+00">
                  <c:v>8.2638199999999996E-4</c:v>
                </c:pt>
                <c:pt idx="1559" formatCode="0.00E+00">
                  <c:v>8.6861900000000005E-4</c:v>
                </c:pt>
                <c:pt idx="1560" formatCode="0.00E+00">
                  <c:v>9.1084100000000002E-4</c:v>
                </c:pt>
                <c:pt idx="1561" formatCode="0.00E+00">
                  <c:v>9.5075800000000001E-4</c:v>
                </c:pt>
                <c:pt idx="1562" formatCode="0.00E+00">
                  <c:v>9.9439600000000004E-4</c:v>
                </c:pt>
                <c:pt idx="1563" formatCode="0.00E+00">
                  <c:v>1.0341E-3</c:v>
                </c:pt>
                <c:pt idx="1564" formatCode="0.00E+00">
                  <c:v>1.07679E-3</c:v>
                </c:pt>
                <c:pt idx="1565" formatCode="0.00E+00">
                  <c:v>1.1182200000000001E-3</c:v>
                </c:pt>
                <c:pt idx="1566" formatCode="0.00E+00">
                  <c:v>1.15906E-3</c:v>
                </c:pt>
                <c:pt idx="1567" formatCode="0.00E+00">
                  <c:v>1.2019000000000001E-3</c:v>
                </c:pt>
                <c:pt idx="1568" formatCode="0.00E+00">
                  <c:v>1.24208E-3</c:v>
                </c:pt>
                <c:pt idx="1569" formatCode="0.00E+00">
                  <c:v>1.2843799999999999E-3</c:v>
                </c:pt>
                <c:pt idx="1570" formatCode="0.00E+00">
                  <c:v>1.3257E-3</c:v>
                </c:pt>
                <c:pt idx="1571" formatCode="0.00E+00">
                  <c:v>1.36651E-3</c:v>
                </c:pt>
                <c:pt idx="1572" formatCode="0.00E+00">
                  <c:v>1.40912E-3</c:v>
                </c:pt>
                <c:pt idx="1573" formatCode="0.00E+00">
                  <c:v>1.44933E-3</c:v>
                </c:pt>
                <c:pt idx="1574" formatCode="0.00E+00">
                  <c:v>1.49165E-3</c:v>
                </c:pt>
                <c:pt idx="1575" formatCode="0.00E+00">
                  <c:v>1.5329499999999999E-3</c:v>
                </c:pt>
                <c:pt idx="1576" formatCode="0.00E+00">
                  <c:v>1.5737399999999999E-3</c:v>
                </c:pt>
                <c:pt idx="1577" formatCode="0.00E+00">
                  <c:v>1.61648E-3</c:v>
                </c:pt>
                <c:pt idx="1578" formatCode="0.00E+00">
                  <c:v>1.65614E-3</c:v>
                </c:pt>
                <c:pt idx="1579" formatCode="0.00E+00">
                  <c:v>1.6988800000000001E-3</c:v>
                </c:pt>
                <c:pt idx="1580" formatCode="0.00E+00">
                  <c:v>1.7393300000000001E-3</c:v>
                </c:pt>
                <c:pt idx="1581" formatCode="0.00E+00">
                  <c:v>1.7805900000000001E-3</c:v>
                </c:pt>
                <c:pt idx="1582" formatCode="0.00E+00">
                  <c:v>1.82285E-3</c:v>
                </c:pt>
                <c:pt idx="1583" formatCode="0.00E+00">
                  <c:v>1.86253E-3</c:v>
                </c:pt>
                <c:pt idx="1584" formatCode="0.00E+00">
                  <c:v>1.90569E-3</c:v>
                </c:pt>
                <c:pt idx="1585" formatCode="0.00E+00">
                  <c:v>1.9453700000000001E-3</c:v>
                </c:pt>
                <c:pt idx="1586" formatCode="0.00E+00">
                  <c:v>1.9875700000000001E-3</c:v>
                </c:pt>
                <c:pt idx="1587" formatCode="0.00E+00">
                  <c:v>2.02863E-3</c:v>
                </c:pt>
                <c:pt idx="1588" formatCode="0.00E+00">
                  <c:v>2.0688999999999998E-3</c:v>
                </c:pt>
                <c:pt idx="1589" formatCode="0.00E+00">
                  <c:v>2.1115000000000001E-3</c:v>
                </c:pt>
                <c:pt idx="1590" formatCode="0.00E+00">
                  <c:v>2.15117E-3</c:v>
                </c:pt>
                <c:pt idx="1591" formatCode="0.00E+00">
                  <c:v>2.1936299999999998E-3</c:v>
                </c:pt>
                <c:pt idx="1592" formatCode="0.00E+00">
                  <c:v>2.2331299999999998E-3</c:v>
                </c:pt>
                <c:pt idx="1593" formatCode="0.00E+00">
                  <c:v>2.2740799999999999E-3</c:v>
                </c:pt>
                <c:pt idx="1594" formatCode="0.00E+00">
                  <c:v>2.3175399999999999E-3</c:v>
                </c:pt>
                <c:pt idx="1595" formatCode="0.00E+00">
                  <c:v>2.3602200000000001E-3</c:v>
                </c:pt>
                <c:pt idx="1596" formatCode="0.00E+00">
                  <c:v>2.3993299999999999E-3</c:v>
                </c:pt>
                <c:pt idx="1597" formatCode="0.00E+00">
                  <c:v>2.42851E-3</c:v>
                </c:pt>
                <c:pt idx="1598" formatCode="0.00E+00">
                  <c:v>2.4691299999999999E-3</c:v>
                </c:pt>
                <c:pt idx="1599" formatCode="0.00E+00">
                  <c:v>2.5427800000000001E-3</c:v>
                </c:pt>
                <c:pt idx="1600" formatCode="0.00E+00">
                  <c:v>2.6124199999999998E-3</c:v>
                </c:pt>
                <c:pt idx="1601" formatCode="0.00E+00">
                  <c:v>2.5842600000000001E-3</c:v>
                </c:pt>
                <c:pt idx="1602" formatCode="0.00E+00">
                  <c:v>2.4393399999999999E-3</c:v>
                </c:pt>
                <c:pt idx="1603" formatCode="0.00E+00">
                  <c:v>2.3316000000000001E-3</c:v>
                </c:pt>
                <c:pt idx="1604" formatCode="0.00E+00">
                  <c:v>2.4308699999999999E-3</c:v>
                </c:pt>
                <c:pt idx="1605" formatCode="0.00E+00">
                  <c:v>2.6795399999999998E-3</c:v>
                </c:pt>
                <c:pt idx="1606" formatCode="0.00E+00">
                  <c:v>2.93093E-3</c:v>
                </c:pt>
                <c:pt idx="1607" formatCode="0.00E+00">
                  <c:v>3.1429000000000001E-3</c:v>
                </c:pt>
                <c:pt idx="1608" formatCode="0.00E+00">
                  <c:v>3.32577E-3</c:v>
                </c:pt>
                <c:pt idx="1609" formatCode="0.00E+00">
                  <c:v>3.5329900000000002E-3</c:v>
                </c:pt>
                <c:pt idx="1610" formatCode="0.00E+00">
                  <c:v>3.7438599999999999E-3</c:v>
                </c:pt>
                <c:pt idx="1611" formatCode="0.00E+00">
                  <c:v>3.9501199999999997E-3</c:v>
                </c:pt>
                <c:pt idx="1612" formatCode="0.00E+00">
                  <c:v>4.1649199999999999E-3</c:v>
                </c:pt>
                <c:pt idx="1613" formatCode="0.00E+00">
                  <c:v>4.3615099999999999E-3</c:v>
                </c:pt>
                <c:pt idx="1614" formatCode="0.00E+00">
                  <c:v>4.5769399999999998E-3</c:v>
                </c:pt>
                <c:pt idx="1615" formatCode="0.00E+00">
                  <c:v>4.7796699999999998E-3</c:v>
                </c:pt>
                <c:pt idx="1616" formatCode="0.00E+00">
                  <c:v>4.9863499999999996E-3</c:v>
                </c:pt>
                <c:pt idx="1617" formatCode="0.00E+00">
                  <c:v>5.1988599999999996E-3</c:v>
                </c:pt>
                <c:pt idx="1618" formatCode="0.00E+00">
                  <c:v>5.3963800000000001E-3</c:v>
                </c:pt>
                <c:pt idx="1619" formatCode="0.00E+00">
                  <c:v>5.6136399999999996E-3</c:v>
                </c:pt>
                <c:pt idx="1620" formatCode="0.00E+00">
                  <c:v>5.8118900000000001E-3</c:v>
                </c:pt>
                <c:pt idx="1621" formatCode="0.00E+00">
                  <c:v>6.0234399999999997E-3</c:v>
                </c:pt>
                <c:pt idx="1622" formatCode="0.00E+00">
                  <c:v>6.2308900000000002E-3</c:v>
                </c:pt>
                <c:pt idx="1623" formatCode="0.00E+00">
                  <c:v>6.4323200000000001E-3</c:v>
                </c:pt>
                <c:pt idx="1624" formatCode="0.00E+00">
                  <c:v>6.64732E-3</c:v>
                </c:pt>
                <c:pt idx="1625" formatCode="0.00E+00">
                  <c:v>6.84477E-3</c:v>
                </c:pt>
                <c:pt idx="1626" formatCode="0.00E+00">
                  <c:v>7.0582400000000003E-3</c:v>
                </c:pt>
                <c:pt idx="1627" formatCode="0.00E+00">
                  <c:v>7.2610299999999999E-3</c:v>
                </c:pt>
                <c:pt idx="1628" formatCode="0.00E+00">
                  <c:v>7.4664700000000002E-3</c:v>
                </c:pt>
                <c:pt idx="1629" formatCode="0.00E+00">
                  <c:v>7.6770500000000004E-3</c:v>
                </c:pt>
                <c:pt idx="1630" formatCode="0.00E+00">
                  <c:v>7.8770400000000001E-3</c:v>
                </c:pt>
                <c:pt idx="1631" formatCode="0.00E+00">
                  <c:v>8.0894499999999998E-3</c:v>
                </c:pt>
                <c:pt idx="1632" formatCode="0.00E+00">
                  <c:v>8.29154E-3</c:v>
                </c:pt>
                <c:pt idx="1633" formatCode="0.00E+00">
                  <c:v>8.4986899999999997E-3</c:v>
                </c:pt>
                <c:pt idx="1634" formatCode="0.00E+00">
                  <c:v>8.7063999999999996E-3</c:v>
                </c:pt>
                <c:pt idx="1635" formatCode="0.00E+00">
                  <c:v>8.9081200000000003E-3</c:v>
                </c:pt>
                <c:pt idx="1636" formatCode="0.00E+00">
                  <c:v>9.1178300000000004E-3</c:v>
                </c:pt>
                <c:pt idx="1637" formatCode="0.00E+00">
                  <c:v>9.3200399999999999E-3</c:v>
                </c:pt>
                <c:pt idx="1638" formatCode="0.00E+00">
                  <c:v>9.5263199999999996E-3</c:v>
                </c:pt>
                <c:pt idx="1639" formatCode="0.00E+00">
                  <c:v>9.7333999999999997E-3</c:v>
                </c:pt>
                <c:pt idx="1640" formatCode="0.00E+00">
                  <c:v>9.9353500000000008E-3</c:v>
                </c:pt>
                <c:pt idx="1641">
                  <c:v>1.0145E-2</c:v>
                </c:pt>
                <c:pt idx="1642">
                  <c:v>1.0346899999999999E-2</c:v>
                </c:pt>
                <c:pt idx="1643">
                  <c:v>1.05533E-2</c:v>
                </c:pt>
                <c:pt idx="1644">
                  <c:v>1.0759400000000001E-2</c:v>
                </c:pt>
                <c:pt idx="1645">
                  <c:v>1.09602E-2</c:v>
                </c:pt>
                <c:pt idx="1646">
                  <c:v>1.11693E-2</c:v>
                </c:pt>
                <c:pt idx="1647">
                  <c:v>1.1369000000000001E-2</c:v>
                </c:pt>
                <c:pt idx="1648">
                  <c:v>1.1576400000000001E-2</c:v>
                </c:pt>
                <c:pt idx="1649">
                  <c:v>1.1780199999999999E-2</c:v>
                </c:pt>
                <c:pt idx="1650">
                  <c:v>1.19826E-2</c:v>
                </c:pt>
                <c:pt idx="1651">
                  <c:v>1.2190899999999999E-2</c:v>
                </c:pt>
                <c:pt idx="1652">
                  <c:v>1.2390099999999999E-2</c:v>
                </c:pt>
                <c:pt idx="1653">
                  <c:v>1.2598399999999999E-2</c:v>
                </c:pt>
                <c:pt idx="1654">
                  <c:v>1.27989E-2</c:v>
                </c:pt>
                <c:pt idx="1655">
                  <c:v>1.30026E-2</c:v>
                </c:pt>
                <c:pt idx="1656">
                  <c:v>1.3207200000000001E-2</c:v>
                </c:pt>
                <c:pt idx="1657">
                  <c:v>1.34073E-2</c:v>
                </c:pt>
                <c:pt idx="1658">
                  <c:v>1.3614100000000001E-2</c:v>
                </c:pt>
                <c:pt idx="1659">
                  <c:v>1.3813300000000001E-2</c:v>
                </c:pt>
                <c:pt idx="1660">
                  <c:v>1.4017999999999999E-2</c:v>
                </c:pt>
                <c:pt idx="1661">
                  <c:v>1.42218E-2</c:v>
                </c:pt>
                <c:pt idx="1662">
                  <c:v>1.44263E-2</c:v>
                </c:pt>
                <c:pt idx="1663">
                  <c:v>1.46293E-2</c:v>
                </c:pt>
                <c:pt idx="1664">
                  <c:v>1.48188E-2</c:v>
                </c:pt>
                <c:pt idx="1665">
                  <c:v>1.50172E-2</c:v>
                </c:pt>
                <c:pt idx="1666">
                  <c:v>1.5244000000000001E-2</c:v>
                </c:pt>
                <c:pt idx="1667">
                  <c:v>1.5481699999999999E-2</c:v>
                </c:pt>
                <c:pt idx="1668">
                  <c:v>1.56426E-2</c:v>
                </c:pt>
                <c:pt idx="1669">
                  <c:v>1.56718E-2</c:v>
                </c:pt>
                <c:pt idx="1670">
                  <c:v>1.5700800000000001E-2</c:v>
                </c:pt>
                <c:pt idx="1671">
                  <c:v>1.5918000000000002E-2</c:v>
                </c:pt>
                <c:pt idx="1672">
                  <c:v>1.6304599999999999E-2</c:v>
                </c:pt>
                <c:pt idx="1673">
                  <c:v>1.6728400000000001E-2</c:v>
                </c:pt>
                <c:pt idx="1674">
                  <c:v>1.7104100000000001E-2</c:v>
                </c:pt>
                <c:pt idx="1675">
                  <c:v>1.7446799999999998E-2</c:v>
                </c:pt>
                <c:pt idx="1676">
                  <c:v>1.7813099999999998E-2</c:v>
                </c:pt>
                <c:pt idx="1677">
                  <c:v>1.8176500000000002E-2</c:v>
                </c:pt>
                <c:pt idx="1678">
                  <c:v>1.8550000000000001E-2</c:v>
                </c:pt>
                <c:pt idx="1679">
                  <c:v>1.8918600000000001E-2</c:v>
                </c:pt>
                <c:pt idx="1680">
                  <c:v>1.9277499999999999E-2</c:v>
                </c:pt>
                <c:pt idx="1681">
                  <c:v>1.96524E-2</c:v>
                </c:pt>
                <c:pt idx="1682">
                  <c:v>2.00089E-2</c:v>
                </c:pt>
                <c:pt idx="1683">
                  <c:v>2.0380800000000001E-2</c:v>
                </c:pt>
                <c:pt idx="1684">
                  <c:v>2.0743399999999999E-2</c:v>
                </c:pt>
                <c:pt idx="1685">
                  <c:v>2.1104500000000002E-2</c:v>
                </c:pt>
                <c:pt idx="1686">
                  <c:v>2.1476700000000001E-2</c:v>
                </c:pt>
                <c:pt idx="1687">
                  <c:v>2.1831400000000001E-2</c:v>
                </c:pt>
                <c:pt idx="1688">
                  <c:v>2.22054E-2</c:v>
                </c:pt>
                <c:pt idx="1689">
                  <c:v>2.25642E-2</c:v>
                </c:pt>
                <c:pt idx="1690">
                  <c:v>2.2929499999999998E-2</c:v>
                </c:pt>
                <c:pt idx="1691">
                  <c:v>2.3296999999999998E-2</c:v>
                </c:pt>
                <c:pt idx="1692">
                  <c:v>2.36525E-2</c:v>
                </c:pt>
                <c:pt idx="1693">
                  <c:v>2.4023800000000001E-2</c:v>
                </c:pt>
                <c:pt idx="1694">
                  <c:v>2.4378299999999999E-2</c:v>
                </c:pt>
                <c:pt idx="1695">
                  <c:v>2.4744700000000001E-2</c:v>
                </c:pt>
                <c:pt idx="1696">
                  <c:v>2.5106799999999999E-2</c:v>
                </c:pt>
                <c:pt idx="1697">
                  <c:v>2.54652E-2</c:v>
                </c:pt>
                <c:pt idx="1698">
                  <c:v>2.5833999999999999E-2</c:v>
                </c:pt>
                <c:pt idx="1699">
                  <c:v>2.6189299999999999E-2</c:v>
                </c:pt>
                <c:pt idx="1700">
                  <c:v>2.65559E-2</c:v>
                </c:pt>
                <c:pt idx="1701">
                  <c:v>2.6914299999999999E-2</c:v>
                </c:pt>
                <c:pt idx="1702">
                  <c:v>2.72733E-2</c:v>
                </c:pt>
                <c:pt idx="1703">
                  <c:v>2.76367E-2</c:v>
                </c:pt>
                <c:pt idx="1704">
                  <c:v>2.7991100000000001E-2</c:v>
                </c:pt>
                <c:pt idx="1705">
                  <c:v>2.8355200000000001E-2</c:v>
                </c:pt>
                <c:pt idx="1706">
                  <c:v>2.8711799999999999E-2</c:v>
                </c:pt>
                <c:pt idx="1707">
                  <c:v>2.9072000000000001E-2</c:v>
                </c:pt>
                <c:pt idx="1708">
                  <c:v>2.9433500000000001E-2</c:v>
                </c:pt>
                <c:pt idx="1709">
                  <c:v>2.9789300000000001E-2</c:v>
                </c:pt>
                <c:pt idx="1710">
                  <c:v>3.01512E-2</c:v>
                </c:pt>
                <c:pt idx="1711">
                  <c:v>3.05058E-2</c:v>
                </c:pt>
                <c:pt idx="1712">
                  <c:v>3.0863999999999999E-2</c:v>
                </c:pt>
                <c:pt idx="1713">
                  <c:v>3.1220700000000001E-2</c:v>
                </c:pt>
                <c:pt idx="1714">
                  <c:v>3.1575300000000001E-2</c:v>
                </c:pt>
                <c:pt idx="1715">
                  <c:v>3.1933599999999999E-2</c:v>
                </c:pt>
                <c:pt idx="1716">
                  <c:v>3.2287799999999998E-2</c:v>
                </c:pt>
                <c:pt idx="1717">
                  <c:v>3.2645500000000001E-2</c:v>
                </c:pt>
                <c:pt idx="1718">
                  <c:v>3.3001299999999997E-2</c:v>
                </c:pt>
                <c:pt idx="1719">
                  <c:v>3.3356499999999997E-2</c:v>
                </c:pt>
                <c:pt idx="1720">
                  <c:v>3.37118E-2</c:v>
                </c:pt>
                <c:pt idx="1721">
                  <c:v>3.4064999999999998E-2</c:v>
                </c:pt>
                <c:pt idx="1722">
                  <c:v>3.4418600000000001E-2</c:v>
                </c:pt>
                <c:pt idx="1723">
                  <c:v>3.4771099999999999E-2</c:v>
                </c:pt>
                <c:pt idx="1724">
                  <c:v>3.5123599999999998E-2</c:v>
                </c:pt>
                <c:pt idx="1725">
                  <c:v>3.5475800000000002E-2</c:v>
                </c:pt>
                <c:pt idx="1726">
                  <c:v>3.5828699999999998E-2</c:v>
                </c:pt>
                <c:pt idx="1727">
                  <c:v>3.61806E-2</c:v>
                </c:pt>
                <c:pt idx="1728">
                  <c:v>3.6533799999999998E-2</c:v>
                </c:pt>
                <c:pt idx="1729">
                  <c:v>3.6884899999999998E-2</c:v>
                </c:pt>
                <c:pt idx="1730">
                  <c:v>3.7235799999999999E-2</c:v>
                </c:pt>
                <c:pt idx="1731">
                  <c:v>3.75862E-2</c:v>
                </c:pt>
                <c:pt idx="1732">
                  <c:v>3.7933700000000001E-2</c:v>
                </c:pt>
                <c:pt idx="1733">
                  <c:v>3.8283699999999997E-2</c:v>
                </c:pt>
                <c:pt idx="1734">
                  <c:v>3.8630699999999997E-2</c:v>
                </c:pt>
                <c:pt idx="1735">
                  <c:v>3.8979899999999998E-2</c:v>
                </c:pt>
                <c:pt idx="1736">
                  <c:v>3.9328599999999998E-2</c:v>
                </c:pt>
                <c:pt idx="1737">
                  <c:v>3.9675799999999997E-2</c:v>
                </c:pt>
                <c:pt idx="1738">
                  <c:v>4.0025199999999997E-2</c:v>
                </c:pt>
                <c:pt idx="1739">
                  <c:v>4.0370999999999997E-2</c:v>
                </c:pt>
                <c:pt idx="1740">
                  <c:v>4.0718200000000003E-2</c:v>
                </c:pt>
                <c:pt idx="1741">
                  <c:v>4.1063299999999997E-2</c:v>
                </c:pt>
                <c:pt idx="1742">
                  <c:v>4.1406499999999999E-2</c:v>
                </c:pt>
                <c:pt idx="1743">
                  <c:v>4.1751700000000003E-2</c:v>
                </c:pt>
                <c:pt idx="1744">
                  <c:v>4.2094199999999998E-2</c:v>
                </c:pt>
                <c:pt idx="1745">
                  <c:v>4.2438400000000001E-2</c:v>
                </c:pt>
                <c:pt idx="1746">
                  <c:v>4.2782899999999999E-2</c:v>
                </c:pt>
                <c:pt idx="1747">
                  <c:v>4.31251E-2</c:v>
                </c:pt>
                <c:pt idx="1748">
                  <c:v>4.3470300000000003E-2</c:v>
                </c:pt>
                <c:pt idx="1749">
                  <c:v>4.3811000000000003E-2</c:v>
                </c:pt>
                <c:pt idx="1750">
                  <c:v>4.4152799999999999E-2</c:v>
                </c:pt>
                <c:pt idx="1751">
                  <c:v>4.44938E-2</c:v>
                </c:pt>
                <c:pt idx="1752">
                  <c:v>4.4830599999999998E-2</c:v>
                </c:pt>
                <c:pt idx="1753">
                  <c:v>4.51726E-2</c:v>
                </c:pt>
                <c:pt idx="1754">
                  <c:v>4.5508E-2</c:v>
                </c:pt>
                <c:pt idx="1755">
                  <c:v>4.5848899999999998E-2</c:v>
                </c:pt>
                <c:pt idx="1756">
                  <c:v>4.6187699999999998E-2</c:v>
                </c:pt>
                <c:pt idx="1757">
                  <c:v>4.65244E-2</c:v>
                </c:pt>
                <c:pt idx="1758">
                  <c:v>4.6866400000000003E-2</c:v>
                </c:pt>
                <c:pt idx="1759">
                  <c:v>4.7199199999999997E-2</c:v>
                </c:pt>
                <c:pt idx="1760">
                  <c:v>4.75386E-2</c:v>
                </c:pt>
                <c:pt idx="1761">
                  <c:v>4.7870700000000002E-2</c:v>
                </c:pt>
                <c:pt idx="1762">
                  <c:v>4.82041E-2</c:v>
                </c:pt>
                <c:pt idx="1763">
                  <c:v>4.8540100000000003E-2</c:v>
                </c:pt>
                <c:pt idx="1764">
                  <c:v>4.8869500000000003E-2</c:v>
                </c:pt>
                <c:pt idx="1765">
                  <c:v>4.9207399999999998E-2</c:v>
                </c:pt>
                <c:pt idx="1766">
                  <c:v>4.9537400000000002E-2</c:v>
                </c:pt>
                <c:pt idx="1767">
                  <c:v>4.9871600000000002E-2</c:v>
                </c:pt>
                <c:pt idx="1768">
                  <c:v>5.0204400000000003E-2</c:v>
                </c:pt>
                <c:pt idx="1769">
                  <c:v>5.05327E-2</c:v>
                </c:pt>
                <c:pt idx="1770">
                  <c:v>5.0865800000000003E-2</c:v>
                </c:pt>
                <c:pt idx="1771">
                  <c:v>5.1191300000000002E-2</c:v>
                </c:pt>
                <c:pt idx="1772">
                  <c:v>5.1521400000000002E-2</c:v>
                </c:pt>
                <c:pt idx="1773">
                  <c:v>5.1849399999999997E-2</c:v>
                </c:pt>
                <c:pt idx="1774">
                  <c:v>5.21755E-2</c:v>
                </c:pt>
                <c:pt idx="1775">
                  <c:v>5.2505799999999998E-2</c:v>
                </c:pt>
                <c:pt idx="1776">
                  <c:v>5.2830500000000002E-2</c:v>
                </c:pt>
                <c:pt idx="1777">
                  <c:v>5.3158499999999997E-2</c:v>
                </c:pt>
                <c:pt idx="1778">
                  <c:v>5.3484499999999997E-2</c:v>
                </c:pt>
                <c:pt idx="1779">
                  <c:v>5.3807099999999997E-2</c:v>
                </c:pt>
                <c:pt idx="1780">
                  <c:v>5.4133599999999997E-2</c:v>
                </c:pt>
                <c:pt idx="1781">
                  <c:v>5.4453300000000003E-2</c:v>
                </c:pt>
                <c:pt idx="1782">
                  <c:v>5.47768E-2</c:v>
                </c:pt>
                <c:pt idx="1783">
                  <c:v>5.5098599999999998E-2</c:v>
                </c:pt>
                <c:pt idx="1784">
                  <c:v>5.5417500000000001E-2</c:v>
                </c:pt>
                <c:pt idx="1785">
                  <c:v>5.5742199999999999E-2</c:v>
                </c:pt>
                <c:pt idx="1786">
                  <c:v>5.60586E-2</c:v>
                </c:pt>
                <c:pt idx="1787">
                  <c:v>5.6381500000000001E-2</c:v>
                </c:pt>
                <c:pt idx="1788">
                  <c:v>5.66995E-2</c:v>
                </c:pt>
                <c:pt idx="1789">
                  <c:v>5.70161E-2</c:v>
                </c:pt>
                <c:pt idx="1790">
                  <c:v>5.7336499999999999E-2</c:v>
                </c:pt>
                <c:pt idx="1791">
                  <c:v>5.76476E-2</c:v>
                </c:pt>
                <c:pt idx="1792">
                  <c:v>5.7966700000000003E-2</c:v>
                </c:pt>
                <c:pt idx="1793">
                  <c:v>5.8277799999999998E-2</c:v>
                </c:pt>
                <c:pt idx="1794">
                  <c:v>5.8592699999999998E-2</c:v>
                </c:pt>
                <c:pt idx="1795">
                  <c:v>5.8908000000000002E-2</c:v>
                </c:pt>
                <c:pt idx="1796">
                  <c:v>5.9218300000000001E-2</c:v>
                </c:pt>
                <c:pt idx="1797">
                  <c:v>5.9535400000000002E-2</c:v>
                </c:pt>
                <c:pt idx="1798">
                  <c:v>5.9843599999999997E-2</c:v>
                </c:pt>
                <c:pt idx="1799">
                  <c:v>6.0156500000000002E-2</c:v>
                </c:pt>
                <c:pt idx="1800">
                  <c:v>6.0465400000000002E-2</c:v>
                </c:pt>
                <c:pt idx="1801">
                  <c:v>6.0772600000000003E-2</c:v>
                </c:pt>
                <c:pt idx="1802">
                  <c:v>6.1082299999999999E-2</c:v>
                </c:pt>
                <c:pt idx="1803">
                  <c:v>6.1386499999999997E-2</c:v>
                </c:pt>
                <c:pt idx="1804">
                  <c:v>6.1695E-2</c:v>
                </c:pt>
                <c:pt idx="1805">
                  <c:v>6.1999800000000001E-2</c:v>
                </c:pt>
                <c:pt idx="1806">
                  <c:v>6.2306E-2</c:v>
                </c:pt>
                <c:pt idx="1807">
                  <c:v>6.2611899999999998E-2</c:v>
                </c:pt>
                <c:pt idx="1808">
                  <c:v>6.2915299999999993E-2</c:v>
                </c:pt>
                <c:pt idx="1809">
                  <c:v>6.3219300000000006E-2</c:v>
                </c:pt>
                <c:pt idx="1810">
                  <c:v>6.3520300000000002E-2</c:v>
                </c:pt>
                <c:pt idx="1811">
                  <c:v>6.3820600000000005E-2</c:v>
                </c:pt>
                <c:pt idx="1812">
                  <c:v>6.4119499999999996E-2</c:v>
                </c:pt>
                <c:pt idx="1813">
                  <c:v>6.4418199999999995E-2</c:v>
                </c:pt>
                <c:pt idx="1814">
                  <c:v>6.4716099999999999E-2</c:v>
                </c:pt>
                <c:pt idx="1815">
                  <c:v>6.5014799999999998E-2</c:v>
                </c:pt>
                <c:pt idx="1816">
                  <c:v>6.5312300000000004E-2</c:v>
                </c:pt>
                <c:pt idx="1817">
                  <c:v>6.5610000000000002E-2</c:v>
                </c:pt>
                <c:pt idx="1818">
                  <c:v>6.5906900000000004E-2</c:v>
                </c:pt>
                <c:pt idx="1819">
                  <c:v>6.6200899999999993E-2</c:v>
                </c:pt>
                <c:pt idx="1820">
                  <c:v>6.6494999999999999E-2</c:v>
                </c:pt>
                <c:pt idx="1821">
                  <c:v>6.67846E-2</c:v>
                </c:pt>
                <c:pt idx="1822">
                  <c:v>6.7075899999999994E-2</c:v>
                </c:pt>
                <c:pt idx="1823">
                  <c:v>6.7366300000000004E-2</c:v>
                </c:pt>
                <c:pt idx="1824">
                  <c:v>6.7655599999999996E-2</c:v>
                </c:pt>
                <c:pt idx="1825">
                  <c:v>6.79477E-2</c:v>
                </c:pt>
                <c:pt idx="1826">
                  <c:v>6.8235599999999993E-2</c:v>
                </c:pt>
                <c:pt idx="1827">
                  <c:v>6.8525799999999998E-2</c:v>
                </c:pt>
                <c:pt idx="1828">
                  <c:v>6.8812799999999993E-2</c:v>
                </c:pt>
                <c:pt idx="1829">
                  <c:v>6.9097400000000003E-2</c:v>
                </c:pt>
                <c:pt idx="1830">
                  <c:v>6.9383399999999998E-2</c:v>
                </c:pt>
                <c:pt idx="1831">
                  <c:v>6.9663000000000003E-2</c:v>
                </c:pt>
                <c:pt idx="1832">
                  <c:v>6.9946999999999995E-2</c:v>
                </c:pt>
                <c:pt idx="1833">
                  <c:v>7.0226899999999995E-2</c:v>
                </c:pt>
                <c:pt idx="1834">
                  <c:v>7.0507500000000001E-2</c:v>
                </c:pt>
                <c:pt idx="1835">
                  <c:v>7.0790800000000001E-2</c:v>
                </c:pt>
                <c:pt idx="1836">
                  <c:v>7.1067699999999998E-2</c:v>
                </c:pt>
                <c:pt idx="1837">
                  <c:v>7.1350399999999994E-2</c:v>
                </c:pt>
                <c:pt idx="1838">
                  <c:v>7.16257E-2</c:v>
                </c:pt>
                <c:pt idx="1839">
                  <c:v>7.1902499999999994E-2</c:v>
                </c:pt>
                <c:pt idx="1840">
                  <c:v>7.2178699999999998E-2</c:v>
                </c:pt>
                <c:pt idx="1841">
                  <c:v>7.2448499999999999E-2</c:v>
                </c:pt>
                <c:pt idx="1842">
                  <c:v>7.2724800000000006E-2</c:v>
                </c:pt>
                <c:pt idx="1843">
                  <c:v>7.2992500000000002E-2</c:v>
                </c:pt>
                <c:pt idx="1844">
                  <c:v>7.3265999999999998E-2</c:v>
                </c:pt>
                <c:pt idx="1845">
                  <c:v>7.3537400000000003E-2</c:v>
                </c:pt>
                <c:pt idx="1846">
                  <c:v>7.3805099999999998E-2</c:v>
                </c:pt>
                <c:pt idx="1847">
                  <c:v>7.4078599999999994E-2</c:v>
                </c:pt>
                <c:pt idx="1848">
                  <c:v>7.4342099999999994E-2</c:v>
                </c:pt>
                <c:pt idx="1849">
                  <c:v>7.4611899999999995E-2</c:v>
                </c:pt>
                <c:pt idx="1850">
                  <c:v>7.4875300000000006E-2</c:v>
                </c:pt>
                <c:pt idx="1851">
                  <c:v>7.5137300000000004E-2</c:v>
                </c:pt>
                <c:pt idx="1852">
                  <c:v>7.5402499999999997E-2</c:v>
                </c:pt>
                <c:pt idx="1853">
                  <c:v>7.5659000000000004E-2</c:v>
                </c:pt>
                <c:pt idx="1854">
                  <c:v>7.5924199999999997E-2</c:v>
                </c:pt>
                <c:pt idx="1855">
                  <c:v>7.6182E-2</c:v>
                </c:pt>
                <c:pt idx="1856">
                  <c:v>7.6442499999999997E-2</c:v>
                </c:pt>
                <c:pt idx="1857">
                  <c:v>7.6703800000000003E-2</c:v>
                </c:pt>
                <c:pt idx="1858">
                  <c:v>7.6957600000000001E-2</c:v>
                </c:pt>
                <c:pt idx="1859">
                  <c:v>7.7217900000000006E-2</c:v>
                </c:pt>
                <c:pt idx="1860">
                  <c:v>7.7467900000000006E-2</c:v>
                </c:pt>
                <c:pt idx="1861">
                  <c:v>7.7721999999999999E-2</c:v>
                </c:pt>
                <c:pt idx="1862">
                  <c:v>7.7973100000000004E-2</c:v>
                </c:pt>
                <c:pt idx="1863">
                  <c:v>7.8220899999999996E-2</c:v>
                </c:pt>
                <c:pt idx="1864">
                  <c:v>7.8474799999999997E-2</c:v>
                </c:pt>
                <c:pt idx="1865">
                  <c:v>7.8720100000000001E-2</c:v>
                </c:pt>
                <c:pt idx="1866">
                  <c:v>7.8972600000000004E-2</c:v>
                </c:pt>
                <c:pt idx="1867">
                  <c:v>7.9218999999999998E-2</c:v>
                </c:pt>
                <c:pt idx="1868">
                  <c:v>7.94652E-2</c:v>
                </c:pt>
                <c:pt idx="1869">
                  <c:v>7.9712699999999997E-2</c:v>
                </c:pt>
                <c:pt idx="1870">
                  <c:v>7.9951900000000006E-2</c:v>
                </c:pt>
                <c:pt idx="1871">
                  <c:v>8.0196400000000001E-2</c:v>
                </c:pt>
                <c:pt idx="1872">
                  <c:v>8.0432500000000004E-2</c:v>
                </c:pt>
                <c:pt idx="1873">
                  <c:v>8.0672599999999997E-2</c:v>
                </c:pt>
                <c:pt idx="1874">
                  <c:v>8.0910899999999994E-2</c:v>
                </c:pt>
                <c:pt idx="1875">
                  <c:v>8.1147200000000003E-2</c:v>
                </c:pt>
                <c:pt idx="1876">
                  <c:v>8.1388199999999994E-2</c:v>
                </c:pt>
                <c:pt idx="1877">
                  <c:v>8.1622E-2</c:v>
                </c:pt>
                <c:pt idx="1878">
                  <c:v>8.1860500000000003E-2</c:v>
                </c:pt>
                <c:pt idx="1879">
                  <c:v>8.2092100000000001E-2</c:v>
                </c:pt>
                <c:pt idx="1880">
                  <c:v>8.2322599999999996E-2</c:v>
                </c:pt>
                <c:pt idx="1881">
                  <c:v>8.2551399999999997E-2</c:v>
                </c:pt>
                <c:pt idx="1882">
                  <c:v>8.2776199999999994E-2</c:v>
                </c:pt>
                <c:pt idx="1883">
                  <c:v>8.3005599999999999E-2</c:v>
                </c:pt>
                <c:pt idx="1884">
                  <c:v>8.3229700000000004E-2</c:v>
                </c:pt>
                <c:pt idx="1885">
                  <c:v>8.34588E-2</c:v>
                </c:pt>
                <c:pt idx="1886">
                  <c:v>8.3684099999999997E-2</c:v>
                </c:pt>
                <c:pt idx="1887">
                  <c:v>8.3908499999999997E-2</c:v>
                </c:pt>
                <c:pt idx="1888">
                  <c:v>8.4132200000000004E-2</c:v>
                </c:pt>
                <c:pt idx="1889">
                  <c:v>8.43502E-2</c:v>
                </c:pt>
                <c:pt idx="1890">
                  <c:v>8.4570699999999999E-2</c:v>
                </c:pt>
                <c:pt idx="1891">
                  <c:v>8.4784600000000002E-2</c:v>
                </c:pt>
                <c:pt idx="1892">
                  <c:v>8.5000999999999993E-2</c:v>
                </c:pt>
                <c:pt idx="1893">
                  <c:v>8.5214899999999996E-2</c:v>
                </c:pt>
                <c:pt idx="1894">
                  <c:v>8.5428100000000007E-2</c:v>
                </c:pt>
                <c:pt idx="1895">
                  <c:v>8.5644700000000004E-2</c:v>
                </c:pt>
                <c:pt idx="1896">
                  <c:v>8.5855600000000004E-2</c:v>
                </c:pt>
                <c:pt idx="1897">
                  <c:v>8.6069599999999996E-2</c:v>
                </c:pt>
                <c:pt idx="1898">
                  <c:v>8.6277400000000004E-2</c:v>
                </c:pt>
                <c:pt idx="1899">
                  <c:v>8.6484699999999998E-2</c:v>
                </c:pt>
                <c:pt idx="1900">
                  <c:v>8.6690799999999998E-2</c:v>
                </c:pt>
                <c:pt idx="1901">
                  <c:v>8.6891499999999997E-2</c:v>
                </c:pt>
                <c:pt idx="1902">
                  <c:v>8.7096300000000001E-2</c:v>
                </c:pt>
                <c:pt idx="1903">
                  <c:v>8.7294899999999995E-2</c:v>
                </c:pt>
                <c:pt idx="1904">
                  <c:v>8.7497400000000003E-2</c:v>
                </c:pt>
                <c:pt idx="1905">
                  <c:v>8.7698499999999999E-2</c:v>
                </c:pt>
                <c:pt idx="1906">
                  <c:v>8.7896000000000002E-2</c:v>
                </c:pt>
                <c:pt idx="1907">
                  <c:v>8.8097200000000001E-2</c:v>
                </c:pt>
                <c:pt idx="1908">
                  <c:v>8.8289699999999999E-2</c:v>
                </c:pt>
                <c:pt idx="1909">
                  <c:v>8.8486099999999998E-2</c:v>
                </c:pt>
                <c:pt idx="1910">
                  <c:v>8.8676400000000002E-2</c:v>
                </c:pt>
                <c:pt idx="1911">
                  <c:v>8.8865100000000002E-2</c:v>
                </c:pt>
                <c:pt idx="1912">
                  <c:v>8.9055800000000004E-2</c:v>
                </c:pt>
                <c:pt idx="1913">
                  <c:v>8.9239200000000005E-2</c:v>
                </c:pt>
                <c:pt idx="1914">
                  <c:v>8.9430300000000004E-2</c:v>
                </c:pt>
                <c:pt idx="1915">
                  <c:v>8.9613799999999993E-2</c:v>
                </c:pt>
                <c:pt idx="1916">
                  <c:v>8.9800199999999997E-2</c:v>
                </c:pt>
                <c:pt idx="1917">
                  <c:v>8.9985499999999996E-2</c:v>
                </c:pt>
                <c:pt idx="1918">
                  <c:v>9.0164400000000006E-2</c:v>
                </c:pt>
                <c:pt idx="1919">
                  <c:v>9.0348399999999995E-2</c:v>
                </c:pt>
                <c:pt idx="1920">
                  <c:v>9.0521599999999994E-2</c:v>
                </c:pt>
                <c:pt idx="1921">
                  <c:v>9.0699500000000002E-2</c:v>
                </c:pt>
                <c:pt idx="1922">
                  <c:v>9.08717E-2</c:v>
                </c:pt>
                <c:pt idx="1923">
                  <c:v>9.1043100000000002E-2</c:v>
                </c:pt>
                <c:pt idx="1924">
                  <c:v>9.1218599999999997E-2</c:v>
                </c:pt>
                <c:pt idx="1925">
                  <c:v>9.1386200000000001E-2</c:v>
                </c:pt>
                <c:pt idx="1926">
                  <c:v>9.1561299999999998E-2</c:v>
                </c:pt>
                <c:pt idx="1927">
                  <c:v>9.1728000000000004E-2</c:v>
                </c:pt>
                <c:pt idx="1928">
                  <c:v>9.18963E-2</c:v>
                </c:pt>
                <c:pt idx="1929">
                  <c:v>9.2062500000000005E-2</c:v>
                </c:pt>
                <c:pt idx="1930">
                  <c:v>9.2221800000000007E-2</c:v>
                </c:pt>
                <c:pt idx="1931">
                  <c:v>9.2385099999999998E-2</c:v>
                </c:pt>
                <c:pt idx="1932">
                  <c:v>9.2539300000000005E-2</c:v>
                </c:pt>
                <c:pt idx="1933">
                  <c:v>9.2699000000000004E-2</c:v>
                </c:pt>
                <c:pt idx="1934">
                  <c:v>9.2854699999999998E-2</c:v>
                </c:pt>
                <c:pt idx="1935">
                  <c:v>9.3010300000000004E-2</c:v>
                </c:pt>
                <c:pt idx="1936">
                  <c:v>9.3168799999999996E-2</c:v>
                </c:pt>
                <c:pt idx="1937">
                  <c:v>9.3320399999999998E-2</c:v>
                </c:pt>
                <c:pt idx="1938">
                  <c:v>9.3476299999999998E-2</c:v>
                </c:pt>
                <c:pt idx="1939">
                  <c:v>9.3623799999999993E-2</c:v>
                </c:pt>
                <c:pt idx="1940">
                  <c:v>9.3770400000000004E-2</c:v>
                </c:pt>
                <c:pt idx="1941">
                  <c:v>9.39136E-2</c:v>
                </c:pt>
                <c:pt idx="1942">
                  <c:v>9.4053100000000001E-2</c:v>
                </c:pt>
                <c:pt idx="1943">
                  <c:v>9.4197400000000001E-2</c:v>
                </c:pt>
                <c:pt idx="1944">
                  <c:v>9.4336000000000003E-2</c:v>
                </c:pt>
                <c:pt idx="1945">
                  <c:v>9.44802E-2</c:v>
                </c:pt>
                <c:pt idx="1946">
                  <c:v>9.4620099999999999E-2</c:v>
                </c:pt>
                <c:pt idx="1947">
                  <c:v>9.4758099999999998E-2</c:v>
                </c:pt>
                <c:pt idx="1948">
                  <c:v>9.4895199999999999E-2</c:v>
                </c:pt>
                <c:pt idx="1949">
                  <c:v>9.5024800000000006E-2</c:v>
                </c:pt>
                <c:pt idx="1950">
                  <c:v>9.5157000000000005E-2</c:v>
                </c:pt>
                <c:pt idx="1951">
                  <c:v>9.5281699999999997E-2</c:v>
                </c:pt>
                <c:pt idx="1952">
                  <c:v>9.5408800000000002E-2</c:v>
                </c:pt>
                <c:pt idx="1953">
                  <c:v>9.5534099999999997E-2</c:v>
                </c:pt>
                <c:pt idx="1954">
                  <c:v>9.5657400000000004E-2</c:v>
                </c:pt>
                <c:pt idx="1955">
                  <c:v>9.5785200000000001E-2</c:v>
                </c:pt>
                <c:pt idx="1956">
                  <c:v>9.5905699999999997E-2</c:v>
                </c:pt>
                <c:pt idx="1957">
                  <c:v>9.6029500000000004E-2</c:v>
                </c:pt>
                <c:pt idx="1958">
                  <c:v>9.6146400000000007E-2</c:v>
                </c:pt>
                <c:pt idx="1959">
                  <c:v>9.6261799999999995E-2</c:v>
                </c:pt>
                <c:pt idx="1960">
                  <c:v>9.6376100000000006E-2</c:v>
                </c:pt>
                <c:pt idx="1961">
                  <c:v>9.6483700000000006E-2</c:v>
                </c:pt>
                <c:pt idx="1962">
                  <c:v>9.6596100000000004E-2</c:v>
                </c:pt>
                <c:pt idx="1963">
                  <c:v>9.6701200000000001E-2</c:v>
                </c:pt>
                <c:pt idx="1964">
                  <c:v>9.68107E-2</c:v>
                </c:pt>
                <c:pt idx="1965">
                  <c:v>9.6918199999999996E-2</c:v>
                </c:pt>
                <c:pt idx="1966">
                  <c:v>9.7021899999999994E-2</c:v>
                </c:pt>
                <c:pt idx="1967">
                  <c:v>9.7128699999999998E-2</c:v>
                </c:pt>
                <c:pt idx="1968">
                  <c:v>9.7226099999999996E-2</c:v>
                </c:pt>
                <c:pt idx="1969">
                  <c:v>9.7327200000000003E-2</c:v>
                </c:pt>
                <c:pt idx="1970">
                  <c:v>9.7421099999999997E-2</c:v>
                </c:pt>
                <c:pt idx="1971">
                  <c:v>9.7513500000000003E-2</c:v>
                </c:pt>
                <c:pt idx="1972">
                  <c:v>9.7606799999999994E-2</c:v>
                </c:pt>
                <c:pt idx="1973">
                  <c:v>9.7693299999999997E-2</c:v>
                </c:pt>
                <c:pt idx="1974">
                  <c:v>9.7786799999999993E-2</c:v>
                </c:pt>
                <c:pt idx="1975">
                  <c:v>9.7872899999999999E-2</c:v>
                </c:pt>
                <c:pt idx="1976">
                  <c:v>9.7961599999999996E-2</c:v>
                </c:pt>
                <c:pt idx="1977">
                  <c:v>9.8048200000000002E-2</c:v>
                </c:pt>
                <c:pt idx="1978">
                  <c:v>9.8128800000000002E-2</c:v>
                </c:pt>
                <c:pt idx="1979">
                  <c:v>9.8212999999999995E-2</c:v>
                </c:pt>
                <c:pt idx="1980">
                  <c:v>9.8286600000000002E-2</c:v>
                </c:pt>
                <c:pt idx="1981">
                  <c:v>9.8363699999999998E-2</c:v>
                </c:pt>
                <c:pt idx="1982">
                  <c:v>9.8434999999999995E-2</c:v>
                </c:pt>
                <c:pt idx="1983">
                  <c:v>9.8505200000000001E-2</c:v>
                </c:pt>
                <c:pt idx="1984">
                  <c:v>9.8578799999999994E-2</c:v>
                </c:pt>
                <c:pt idx="1985">
                  <c:v>9.8645200000000002E-2</c:v>
                </c:pt>
                <c:pt idx="1986">
                  <c:v>9.8718299999999995E-2</c:v>
                </c:pt>
                <c:pt idx="1987">
                  <c:v>9.8783399999999993E-2</c:v>
                </c:pt>
                <c:pt idx="1988">
                  <c:v>9.8849000000000006E-2</c:v>
                </c:pt>
                <c:pt idx="1989">
                  <c:v>9.8911799999999994E-2</c:v>
                </c:pt>
                <c:pt idx="1990">
                  <c:v>9.8967299999999994E-2</c:v>
                </c:pt>
                <c:pt idx="1991">
                  <c:v>9.90259E-2</c:v>
                </c:pt>
                <c:pt idx="1992">
                  <c:v>9.9075300000000005E-2</c:v>
                </c:pt>
                <c:pt idx="1993">
                  <c:v>9.9129599999999998E-2</c:v>
                </c:pt>
                <c:pt idx="1994">
                  <c:v>9.9180099999999993E-2</c:v>
                </c:pt>
                <c:pt idx="1995">
                  <c:v>9.9230200000000005E-2</c:v>
                </c:pt>
                <c:pt idx="1996">
                  <c:v>9.9283300000000005E-2</c:v>
                </c:pt>
                <c:pt idx="1997">
                  <c:v>9.9329000000000001E-2</c:v>
                </c:pt>
                <c:pt idx="1998">
                  <c:v>9.93782E-2</c:v>
                </c:pt>
                <c:pt idx="1999">
                  <c:v>9.9418199999999998E-2</c:v>
                </c:pt>
                <c:pt idx="2000">
                  <c:v>9.9456500000000003E-2</c:v>
                </c:pt>
                <c:pt idx="2001">
                  <c:v>9.9490899999999993E-2</c:v>
                </c:pt>
                <c:pt idx="2002">
                  <c:v>9.9521200000000004E-2</c:v>
                </c:pt>
                <c:pt idx="2003">
                  <c:v>9.9555900000000003E-2</c:v>
                </c:pt>
                <c:pt idx="2004">
                  <c:v>9.9585400000000004E-2</c:v>
                </c:pt>
                <c:pt idx="2005">
                  <c:v>9.9620299999999995E-2</c:v>
                </c:pt>
                <c:pt idx="2006">
                  <c:v>9.9651100000000006E-2</c:v>
                </c:pt>
                <c:pt idx="2007">
                  <c:v>9.9678900000000001E-2</c:v>
                </c:pt>
                <c:pt idx="2008">
                  <c:v>9.9704799999999996E-2</c:v>
                </c:pt>
                <c:pt idx="2009">
                  <c:v>9.9723099999999995E-2</c:v>
                </c:pt>
                <c:pt idx="2010">
                  <c:v>9.9742800000000006E-2</c:v>
                </c:pt>
                <c:pt idx="2011">
                  <c:v>9.9755399999999994E-2</c:v>
                </c:pt>
                <c:pt idx="2012">
                  <c:v>9.9769099999999999E-2</c:v>
                </c:pt>
                <c:pt idx="2013">
                  <c:v>9.9781099999999998E-2</c:v>
                </c:pt>
                <c:pt idx="2014">
                  <c:v>9.97918E-2</c:v>
                </c:pt>
                <c:pt idx="2015">
                  <c:v>9.9806099999999995E-2</c:v>
                </c:pt>
                <c:pt idx="2016">
                  <c:v>9.9814200000000006E-2</c:v>
                </c:pt>
                <c:pt idx="2017">
                  <c:v>9.9822999999999995E-2</c:v>
                </c:pt>
                <c:pt idx="2018">
                  <c:v>9.9825300000000006E-2</c:v>
                </c:pt>
                <c:pt idx="2019">
                  <c:v>9.9824899999999994E-2</c:v>
                </c:pt>
                <c:pt idx="2020">
                  <c:v>9.98227E-2</c:v>
                </c:pt>
                <c:pt idx="2021">
                  <c:v>9.9814399999999998E-2</c:v>
                </c:pt>
                <c:pt idx="2022">
                  <c:v>9.9808999999999995E-2</c:v>
                </c:pt>
                <c:pt idx="2023">
                  <c:v>9.9797899999999995E-2</c:v>
                </c:pt>
                <c:pt idx="2024">
                  <c:v>9.9790000000000004E-2</c:v>
                </c:pt>
                <c:pt idx="2025">
                  <c:v>9.9780499999999994E-2</c:v>
                </c:pt>
                <c:pt idx="2026">
                  <c:v>9.97672E-2</c:v>
                </c:pt>
                <c:pt idx="2027">
                  <c:v>9.9755300000000005E-2</c:v>
                </c:pt>
                <c:pt idx="2028">
                  <c:v>9.9734900000000001E-2</c:v>
                </c:pt>
                <c:pt idx="2029">
                  <c:v>9.9716100000000002E-2</c:v>
                </c:pt>
                <c:pt idx="2030">
                  <c:v>9.9690500000000001E-2</c:v>
                </c:pt>
                <c:pt idx="2031">
                  <c:v>9.9662600000000004E-2</c:v>
                </c:pt>
                <c:pt idx="2032">
                  <c:v>9.9634500000000001E-2</c:v>
                </c:pt>
                <c:pt idx="2033">
                  <c:v>9.96007E-2</c:v>
                </c:pt>
                <c:pt idx="2034">
                  <c:v>9.9572499999999994E-2</c:v>
                </c:pt>
                <c:pt idx="2035">
                  <c:v>9.9537899999999999E-2</c:v>
                </c:pt>
                <c:pt idx="2036">
                  <c:v>9.9505099999999999E-2</c:v>
                </c:pt>
                <c:pt idx="2037">
                  <c:v>9.9469399999999999E-2</c:v>
                </c:pt>
                <c:pt idx="2038">
                  <c:v>9.94279E-2</c:v>
                </c:pt>
                <c:pt idx="2039">
                  <c:v>9.9387900000000001E-2</c:v>
                </c:pt>
                <c:pt idx="2040">
                  <c:v>9.9338200000000001E-2</c:v>
                </c:pt>
                <c:pt idx="2041">
                  <c:v>9.9290500000000004E-2</c:v>
                </c:pt>
                <c:pt idx="2042">
                  <c:v>9.92368E-2</c:v>
                </c:pt>
                <c:pt idx="2043">
                  <c:v>9.9182599999999996E-2</c:v>
                </c:pt>
                <c:pt idx="2044">
                  <c:v>9.9130499999999996E-2</c:v>
                </c:pt>
                <c:pt idx="2045">
                  <c:v>9.9072499999999994E-2</c:v>
                </c:pt>
                <c:pt idx="2046">
                  <c:v>9.9019700000000002E-2</c:v>
                </c:pt>
                <c:pt idx="2047">
                  <c:v>9.8959400000000003E-2</c:v>
                </c:pt>
                <c:pt idx="2048">
                  <c:v>9.8898700000000006E-2</c:v>
                </c:pt>
                <c:pt idx="2049">
                  <c:v>9.8833699999999997E-2</c:v>
                </c:pt>
                <c:pt idx="2050">
                  <c:v>9.87619E-2</c:v>
                </c:pt>
                <c:pt idx="2051">
                  <c:v>9.8690899999999998E-2</c:v>
                </c:pt>
                <c:pt idx="2052">
                  <c:v>9.8612099999999994E-2</c:v>
                </c:pt>
                <c:pt idx="2053">
                  <c:v>9.8537200000000005E-2</c:v>
                </c:pt>
                <c:pt idx="2054">
                  <c:v>9.8458900000000002E-2</c:v>
                </c:pt>
                <c:pt idx="2055">
                  <c:v>9.8380400000000007E-2</c:v>
                </c:pt>
                <c:pt idx="2056">
                  <c:v>9.8303600000000005E-2</c:v>
                </c:pt>
                <c:pt idx="2057">
                  <c:v>9.8220399999999999E-2</c:v>
                </c:pt>
                <c:pt idx="2058">
                  <c:v>9.8138600000000006E-2</c:v>
                </c:pt>
                <c:pt idx="2059">
                  <c:v>9.8048099999999999E-2</c:v>
                </c:pt>
                <c:pt idx="2060">
                  <c:v>9.7954299999999994E-2</c:v>
                </c:pt>
                <c:pt idx="2061">
                  <c:v>9.7855999999999999E-2</c:v>
                </c:pt>
                <c:pt idx="2062">
                  <c:v>9.7753699999999999E-2</c:v>
                </c:pt>
                <c:pt idx="2063">
                  <c:v>9.7654900000000003E-2</c:v>
                </c:pt>
                <c:pt idx="2064">
                  <c:v>9.7552200000000006E-2</c:v>
                </c:pt>
                <c:pt idx="2065">
                  <c:v>9.7453899999999996E-2</c:v>
                </c:pt>
                <c:pt idx="2066">
                  <c:v>9.73522E-2</c:v>
                </c:pt>
                <c:pt idx="2067">
                  <c:v>9.7245999999999999E-2</c:v>
                </c:pt>
                <c:pt idx="2068">
                  <c:v>9.7136899999999998E-2</c:v>
                </c:pt>
                <c:pt idx="2069">
                  <c:v>9.7019999999999995E-2</c:v>
                </c:pt>
                <c:pt idx="2070">
                  <c:v>9.69029E-2</c:v>
                </c:pt>
                <c:pt idx="2071">
                  <c:v>9.6779599999999993E-2</c:v>
                </c:pt>
                <c:pt idx="2072">
                  <c:v>9.6656199999999998E-2</c:v>
                </c:pt>
                <c:pt idx="2073">
                  <c:v>9.6531699999999998E-2</c:v>
                </c:pt>
                <c:pt idx="2074">
                  <c:v>9.6405699999999997E-2</c:v>
                </c:pt>
                <c:pt idx="2075">
                  <c:v>9.6282699999999999E-2</c:v>
                </c:pt>
                <c:pt idx="2076">
                  <c:v>9.6154000000000003E-2</c:v>
                </c:pt>
                <c:pt idx="2077">
                  <c:v>9.6024700000000004E-2</c:v>
                </c:pt>
                <c:pt idx="2078">
                  <c:v>9.5889100000000005E-2</c:v>
                </c:pt>
                <c:pt idx="2079">
                  <c:v>9.5749399999999998E-2</c:v>
                </c:pt>
                <c:pt idx="2080">
                  <c:v>9.5606999999999998E-2</c:v>
                </c:pt>
                <c:pt idx="2081">
                  <c:v>9.5458899999999999E-2</c:v>
                </c:pt>
                <c:pt idx="2082">
                  <c:v>9.5312400000000005E-2</c:v>
                </c:pt>
                <c:pt idx="2083">
                  <c:v>9.5161399999999993E-2</c:v>
                </c:pt>
                <c:pt idx="2084">
                  <c:v>9.50125E-2</c:v>
                </c:pt>
                <c:pt idx="2085">
                  <c:v>9.4862000000000002E-2</c:v>
                </c:pt>
                <c:pt idx="2086">
                  <c:v>9.4707899999999998E-2</c:v>
                </c:pt>
                <c:pt idx="2087">
                  <c:v>9.4553499999999999E-2</c:v>
                </c:pt>
                <c:pt idx="2088">
                  <c:v>9.4391600000000006E-2</c:v>
                </c:pt>
                <c:pt idx="2089">
                  <c:v>9.4229199999999999E-2</c:v>
                </c:pt>
                <c:pt idx="2090">
                  <c:v>9.4060500000000005E-2</c:v>
                </c:pt>
                <c:pt idx="2091">
                  <c:v>9.3888799999999994E-2</c:v>
                </c:pt>
                <c:pt idx="2092">
                  <c:v>9.3715900000000005E-2</c:v>
                </c:pt>
                <c:pt idx="2093">
                  <c:v>9.3538800000000005E-2</c:v>
                </c:pt>
                <c:pt idx="2094">
                  <c:v>9.3365500000000004E-2</c:v>
                </c:pt>
                <c:pt idx="2095">
                  <c:v>9.3187300000000001E-2</c:v>
                </c:pt>
                <c:pt idx="2096">
                  <c:v>9.3009400000000006E-2</c:v>
                </c:pt>
                <c:pt idx="2097">
                  <c:v>9.28282E-2</c:v>
                </c:pt>
                <c:pt idx="2098">
                  <c:v>9.2641500000000002E-2</c:v>
                </c:pt>
                <c:pt idx="2099">
                  <c:v>9.2453999999999995E-2</c:v>
                </c:pt>
                <c:pt idx="2100">
                  <c:v>9.2258199999999999E-2</c:v>
                </c:pt>
                <c:pt idx="2101">
                  <c:v>9.2062000000000005E-2</c:v>
                </c:pt>
                <c:pt idx="2102">
                  <c:v>9.1860800000000006E-2</c:v>
                </c:pt>
                <c:pt idx="2103">
                  <c:v>9.1658600000000007E-2</c:v>
                </c:pt>
                <c:pt idx="2104">
                  <c:v>9.1457899999999995E-2</c:v>
                </c:pt>
                <c:pt idx="2105">
                  <c:v>9.1252700000000006E-2</c:v>
                </c:pt>
                <c:pt idx="2106">
                  <c:v>9.1050099999999995E-2</c:v>
                </c:pt>
                <c:pt idx="2107">
                  <c:v>9.0841400000000003E-2</c:v>
                </c:pt>
                <c:pt idx="2108">
                  <c:v>9.06309E-2</c:v>
                </c:pt>
                <c:pt idx="2109">
                  <c:v>9.0415999999999996E-2</c:v>
                </c:pt>
                <c:pt idx="2110">
                  <c:v>9.0193999999999996E-2</c:v>
                </c:pt>
                <c:pt idx="2111">
                  <c:v>8.9970800000000004E-2</c:v>
                </c:pt>
                <c:pt idx="2112">
                  <c:v>8.9741100000000004E-2</c:v>
                </c:pt>
                <c:pt idx="2113">
                  <c:v>8.9513599999999999E-2</c:v>
                </c:pt>
                <c:pt idx="2114">
                  <c:v>8.9284000000000002E-2</c:v>
                </c:pt>
                <c:pt idx="2115">
                  <c:v>8.9053999999999994E-2</c:v>
                </c:pt>
                <c:pt idx="2116">
                  <c:v>8.8824899999999998E-2</c:v>
                </c:pt>
                <c:pt idx="2117">
                  <c:v>8.8590000000000002E-2</c:v>
                </c:pt>
                <c:pt idx="2118">
                  <c:v>8.83544E-2</c:v>
                </c:pt>
                <c:pt idx="2119">
                  <c:v>8.81107E-2</c:v>
                </c:pt>
                <c:pt idx="2120">
                  <c:v>8.7862200000000001E-2</c:v>
                </c:pt>
                <c:pt idx="2121">
                  <c:v>8.7609000000000006E-2</c:v>
                </c:pt>
                <c:pt idx="2122">
                  <c:v>8.7351700000000004E-2</c:v>
                </c:pt>
                <c:pt idx="2123">
                  <c:v>8.7096400000000004E-2</c:v>
                </c:pt>
                <c:pt idx="2124">
                  <c:v>8.6839100000000002E-2</c:v>
                </c:pt>
                <c:pt idx="2125">
                  <c:v>8.6585200000000001E-2</c:v>
                </c:pt>
                <c:pt idx="2126">
                  <c:v>8.6329000000000003E-2</c:v>
                </c:pt>
                <c:pt idx="2127">
                  <c:v>8.6067199999999996E-2</c:v>
                </c:pt>
                <c:pt idx="2128">
                  <c:v>8.5801100000000005E-2</c:v>
                </c:pt>
                <c:pt idx="2129">
                  <c:v>8.5527500000000006E-2</c:v>
                </c:pt>
                <c:pt idx="2130">
                  <c:v>8.5251900000000005E-2</c:v>
                </c:pt>
                <c:pt idx="2131">
                  <c:v>8.4971000000000005E-2</c:v>
                </c:pt>
                <c:pt idx="2132">
                  <c:v>8.4687799999999994E-2</c:v>
                </c:pt>
                <c:pt idx="2133">
                  <c:v>8.4403800000000001E-2</c:v>
                </c:pt>
                <c:pt idx="2134">
                  <c:v>8.4119299999999994E-2</c:v>
                </c:pt>
                <c:pt idx="2135">
                  <c:v>8.3837300000000003E-2</c:v>
                </c:pt>
                <c:pt idx="2136">
                  <c:v>8.3551200000000006E-2</c:v>
                </c:pt>
                <c:pt idx="2137">
                  <c:v>8.3261600000000005E-2</c:v>
                </c:pt>
                <c:pt idx="2138">
                  <c:v>8.2966499999999999E-2</c:v>
                </c:pt>
                <c:pt idx="2139">
                  <c:v>8.2666699999999996E-2</c:v>
                </c:pt>
                <c:pt idx="2140">
                  <c:v>8.2363500000000006E-2</c:v>
                </c:pt>
                <c:pt idx="2141">
                  <c:v>8.20544E-2</c:v>
                </c:pt>
                <c:pt idx="2142">
                  <c:v>8.1743300000000005E-2</c:v>
                </c:pt>
                <c:pt idx="2143">
                  <c:v>8.1429699999999994E-2</c:v>
                </c:pt>
                <c:pt idx="2144">
                  <c:v>8.1118399999999993E-2</c:v>
                </c:pt>
                <c:pt idx="2145">
                  <c:v>8.0807199999999996E-2</c:v>
                </c:pt>
                <c:pt idx="2146">
                  <c:v>8.04922E-2</c:v>
                </c:pt>
                <c:pt idx="2147">
                  <c:v>8.0174099999999998E-2</c:v>
                </c:pt>
                <c:pt idx="2148">
                  <c:v>7.9850099999999993E-2</c:v>
                </c:pt>
                <c:pt idx="2149">
                  <c:v>7.9523700000000003E-2</c:v>
                </c:pt>
                <c:pt idx="2150">
                  <c:v>7.9191600000000001E-2</c:v>
                </c:pt>
                <c:pt idx="2151">
                  <c:v>7.8853900000000005E-2</c:v>
                </c:pt>
                <c:pt idx="2152">
                  <c:v>7.8512999999999999E-2</c:v>
                </c:pt>
                <c:pt idx="2153">
                  <c:v>7.8170199999999995E-2</c:v>
                </c:pt>
                <c:pt idx="2154">
                  <c:v>7.78311E-2</c:v>
                </c:pt>
                <c:pt idx="2155">
                  <c:v>7.7489600000000006E-2</c:v>
                </c:pt>
                <c:pt idx="2156">
                  <c:v>7.7146500000000007E-2</c:v>
                </c:pt>
                <c:pt idx="2157">
                  <c:v>7.6799500000000007E-2</c:v>
                </c:pt>
                <c:pt idx="2158">
                  <c:v>7.6447899999999999E-2</c:v>
                </c:pt>
                <c:pt idx="2159">
                  <c:v>7.6093499999999994E-2</c:v>
                </c:pt>
                <c:pt idx="2160">
                  <c:v>7.5731099999999996E-2</c:v>
                </c:pt>
                <c:pt idx="2161">
                  <c:v>7.5364E-2</c:v>
                </c:pt>
                <c:pt idx="2162">
                  <c:v>7.4992199999999995E-2</c:v>
                </c:pt>
                <c:pt idx="2163">
                  <c:v>7.4621300000000002E-2</c:v>
                </c:pt>
                <c:pt idx="2164">
                  <c:v>7.4252299999999993E-2</c:v>
                </c:pt>
                <c:pt idx="2165">
                  <c:v>7.3881100000000005E-2</c:v>
                </c:pt>
                <c:pt idx="2166">
                  <c:v>7.3509699999999997E-2</c:v>
                </c:pt>
                <c:pt idx="2167">
                  <c:v>7.3133400000000001E-2</c:v>
                </c:pt>
                <c:pt idx="2168">
                  <c:v>7.2754700000000005E-2</c:v>
                </c:pt>
                <c:pt idx="2169">
                  <c:v>7.2370100000000007E-2</c:v>
                </c:pt>
                <c:pt idx="2170">
                  <c:v>7.1977100000000002E-2</c:v>
                </c:pt>
                <c:pt idx="2171">
                  <c:v>7.1578600000000006E-2</c:v>
                </c:pt>
                <c:pt idx="2172">
                  <c:v>7.11759E-2</c:v>
                </c:pt>
                <c:pt idx="2173">
                  <c:v>7.0776599999999995E-2</c:v>
                </c:pt>
                <c:pt idx="2174">
                  <c:v>7.0377200000000001E-2</c:v>
                </c:pt>
                <c:pt idx="2175">
                  <c:v>6.9977499999999998E-2</c:v>
                </c:pt>
                <c:pt idx="2176">
                  <c:v>6.9577100000000003E-2</c:v>
                </c:pt>
                <c:pt idx="2177">
                  <c:v>6.9172200000000003E-2</c:v>
                </c:pt>
                <c:pt idx="2178">
                  <c:v>6.8764900000000004E-2</c:v>
                </c:pt>
                <c:pt idx="2179">
                  <c:v>6.8348800000000001E-2</c:v>
                </c:pt>
                <c:pt idx="2180">
                  <c:v>6.7924300000000007E-2</c:v>
                </c:pt>
                <c:pt idx="2181">
                  <c:v>6.7493499999999998E-2</c:v>
                </c:pt>
                <c:pt idx="2182">
                  <c:v>6.7060900000000007E-2</c:v>
                </c:pt>
                <c:pt idx="2183">
                  <c:v>6.6631899999999994E-2</c:v>
                </c:pt>
                <c:pt idx="2184">
                  <c:v>6.6202700000000003E-2</c:v>
                </c:pt>
                <c:pt idx="2185">
                  <c:v>6.5775399999999998E-2</c:v>
                </c:pt>
                <c:pt idx="2186">
                  <c:v>6.5345600000000004E-2</c:v>
                </c:pt>
                <c:pt idx="2187">
                  <c:v>6.4910899999999994E-2</c:v>
                </c:pt>
                <c:pt idx="2188">
                  <c:v>6.44705E-2</c:v>
                </c:pt>
                <c:pt idx="2189">
                  <c:v>6.4020099999999996E-2</c:v>
                </c:pt>
                <c:pt idx="2190">
                  <c:v>6.3562800000000003E-2</c:v>
                </c:pt>
                <c:pt idx="2191">
                  <c:v>6.3100699999999996E-2</c:v>
                </c:pt>
                <c:pt idx="2192">
                  <c:v>6.2639899999999998E-2</c:v>
                </c:pt>
                <c:pt idx="2193">
                  <c:v>6.2181199999999999E-2</c:v>
                </c:pt>
                <c:pt idx="2194">
                  <c:v>6.1722199999999998E-2</c:v>
                </c:pt>
                <c:pt idx="2195">
                  <c:v>6.1264399999999997E-2</c:v>
                </c:pt>
                <c:pt idx="2196">
                  <c:v>6.0803200000000002E-2</c:v>
                </c:pt>
                <c:pt idx="2197">
                  <c:v>6.0338700000000002E-2</c:v>
                </c:pt>
                <c:pt idx="2198">
                  <c:v>5.9866700000000002E-2</c:v>
                </c:pt>
                <c:pt idx="2199">
                  <c:v>5.9383900000000003E-2</c:v>
                </c:pt>
                <c:pt idx="2200">
                  <c:v>5.88937E-2</c:v>
                </c:pt>
                <c:pt idx="2201">
                  <c:v>5.8400500000000001E-2</c:v>
                </c:pt>
                <c:pt idx="2202">
                  <c:v>5.79106E-2</c:v>
                </c:pt>
                <c:pt idx="2203">
                  <c:v>5.7421399999999997E-2</c:v>
                </c:pt>
                <c:pt idx="2204">
                  <c:v>5.6932000000000003E-2</c:v>
                </c:pt>
                <c:pt idx="2205">
                  <c:v>5.64425E-2</c:v>
                </c:pt>
                <c:pt idx="2206">
                  <c:v>5.5951500000000001E-2</c:v>
                </c:pt>
                <c:pt idx="2207">
                  <c:v>5.5457699999999999E-2</c:v>
                </c:pt>
                <c:pt idx="2208">
                  <c:v>5.4951699999999999E-2</c:v>
                </c:pt>
                <c:pt idx="2209">
                  <c:v>5.4430100000000002E-2</c:v>
                </c:pt>
                <c:pt idx="2210">
                  <c:v>5.3899299999999997E-2</c:v>
                </c:pt>
                <c:pt idx="2211">
                  <c:v>5.3369100000000003E-2</c:v>
                </c:pt>
                <c:pt idx="2212">
                  <c:v>5.2842899999999998E-2</c:v>
                </c:pt>
                <c:pt idx="2213">
                  <c:v>5.23169E-2</c:v>
                </c:pt>
                <c:pt idx="2214">
                  <c:v>5.1790299999999997E-2</c:v>
                </c:pt>
                <c:pt idx="2215">
                  <c:v>5.12629E-2</c:v>
                </c:pt>
                <c:pt idx="2216">
                  <c:v>5.0735000000000002E-2</c:v>
                </c:pt>
                <c:pt idx="2217">
                  <c:v>5.0202299999999998E-2</c:v>
                </c:pt>
                <c:pt idx="2218">
                  <c:v>4.9657E-2</c:v>
                </c:pt>
                <c:pt idx="2219">
                  <c:v>4.9099799999999999E-2</c:v>
                </c:pt>
                <c:pt idx="2220">
                  <c:v>4.8538100000000001E-2</c:v>
                </c:pt>
                <c:pt idx="2221">
                  <c:v>4.7979500000000001E-2</c:v>
                </c:pt>
                <c:pt idx="2222">
                  <c:v>4.7423E-2</c:v>
                </c:pt>
                <c:pt idx="2223">
                  <c:v>4.6865400000000002E-2</c:v>
                </c:pt>
                <c:pt idx="2224">
                  <c:v>4.63077E-2</c:v>
                </c:pt>
                <c:pt idx="2225">
                  <c:v>4.5750199999999998E-2</c:v>
                </c:pt>
                <c:pt idx="2226">
                  <c:v>4.5192999999999997E-2</c:v>
                </c:pt>
                <c:pt idx="2227">
                  <c:v>4.4627600000000003E-2</c:v>
                </c:pt>
                <c:pt idx="2228">
                  <c:v>4.4047000000000003E-2</c:v>
                </c:pt>
                <c:pt idx="2229">
                  <c:v>4.34562E-2</c:v>
                </c:pt>
                <c:pt idx="2230">
                  <c:v>4.2864300000000001E-2</c:v>
                </c:pt>
                <c:pt idx="2231">
                  <c:v>4.2276300000000003E-2</c:v>
                </c:pt>
                <c:pt idx="2232">
                  <c:v>4.1688799999999998E-2</c:v>
                </c:pt>
                <c:pt idx="2233">
                  <c:v>4.1099999999999998E-2</c:v>
                </c:pt>
                <c:pt idx="2234">
                  <c:v>4.0511699999999998E-2</c:v>
                </c:pt>
                <c:pt idx="2235">
                  <c:v>3.9925799999999997E-2</c:v>
                </c:pt>
                <c:pt idx="2236">
                  <c:v>3.9338400000000003E-2</c:v>
                </c:pt>
                <c:pt idx="2237">
                  <c:v>3.8738500000000002E-2</c:v>
                </c:pt>
                <c:pt idx="2238">
                  <c:v>3.8122700000000002E-2</c:v>
                </c:pt>
                <c:pt idx="2239">
                  <c:v>3.7499299999999999E-2</c:v>
                </c:pt>
                <c:pt idx="2240">
                  <c:v>3.68787E-2</c:v>
                </c:pt>
                <c:pt idx="2241">
                  <c:v>3.6260899999999999E-2</c:v>
                </c:pt>
                <c:pt idx="2242">
                  <c:v>3.5642199999999999E-2</c:v>
                </c:pt>
                <c:pt idx="2243">
                  <c:v>3.5022499999999998E-2</c:v>
                </c:pt>
                <c:pt idx="2244">
                  <c:v>3.4404900000000002E-2</c:v>
                </c:pt>
                <c:pt idx="2245">
                  <c:v>3.3791399999999999E-2</c:v>
                </c:pt>
                <c:pt idx="2246">
                  <c:v>3.3172399999999998E-2</c:v>
                </c:pt>
                <c:pt idx="2247">
                  <c:v>3.2536599999999999E-2</c:v>
                </c:pt>
                <c:pt idx="2248">
                  <c:v>3.1886100000000001E-2</c:v>
                </c:pt>
                <c:pt idx="2249">
                  <c:v>3.1232200000000002E-2</c:v>
                </c:pt>
                <c:pt idx="2250">
                  <c:v>3.05829E-2</c:v>
                </c:pt>
                <c:pt idx="2251">
                  <c:v>2.9935199999999999E-2</c:v>
                </c:pt>
                <c:pt idx="2252">
                  <c:v>2.92854E-2</c:v>
                </c:pt>
                <c:pt idx="2253">
                  <c:v>2.8636000000000002E-2</c:v>
                </c:pt>
                <c:pt idx="2254">
                  <c:v>2.7990000000000001E-2</c:v>
                </c:pt>
                <c:pt idx="2255">
                  <c:v>2.7345499999999998E-2</c:v>
                </c:pt>
                <c:pt idx="2256">
                  <c:v>2.6690700000000001E-2</c:v>
                </c:pt>
                <c:pt idx="2257">
                  <c:v>2.6017800000000001E-2</c:v>
                </c:pt>
                <c:pt idx="2258">
                  <c:v>2.5334700000000002E-2</c:v>
                </c:pt>
                <c:pt idx="2259">
                  <c:v>2.46527E-2</c:v>
                </c:pt>
                <c:pt idx="2260">
                  <c:v>2.3974599999999999E-2</c:v>
                </c:pt>
                <c:pt idx="2261">
                  <c:v>2.3296500000000001E-2</c:v>
                </c:pt>
                <c:pt idx="2262">
                  <c:v>2.2616500000000001E-2</c:v>
                </c:pt>
                <c:pt idx="2263">
                  <c:v>2.1938300000000001E-2</c:v>
                </c:pt>
                <c:pt idx="2264">
                  <c:v>2.1264000000000002E-2</c:v>
                </c:pt>
                <c:pt idx="2265">
                  <c:v>2.0587100000000001E-2</c:v>
                </c:pt>
                <c:pt idx="2266">
                  <c:v>1.9895099999999999E-2</c:v>
                </c:pt>
                <c:pt idx="2267">
                  <c:v>1.91868E-2</c:v>
                </c:pt>
                <c:pt idx="2268">
                  <c:v>1.8473199999999999E-2</c:v>
                </c:pt>
                <c:pt idx="2269">
                  <c:v>1.7763500000000002E-2</c:v>
                </c:pt>
                <c:pt idx="2270">
                  <c:v>1.7056100000000001E-2</c:v>
                </c:pt>
                <c:pt idx="2271">
                  <c:v>1.6346099999999999E-2</c:v>
                </c:pt>
                <c:pt idx="2272">
                  <c:v>1.5635900000000001E-2</c:v>
                </c:pt>
                <c:pt idx="2273">
                  <c:v>1.49313E-2</c:v>
                </c:pt>
                <c:pt idx="2274">
                  <c:v>1.42317E-2</c:v>
                </c:pt>
                <c:pt idx="2275">
                  <c:v>1.35178E-2</c:v>
                </c:pt>
                <c:pt idx="2276">
                  <c:v>1.27709E-2</c:v>
                </c:pt>
                <c:pt idx="2277">
                  <c:v>1.20009E-2</c:v>
                </c:pt>
                <c:pt idx="2278">
                  <c:v>1.1229100000000001E-2</c:v>
                </c:pt>
                <c:pt idx="2279">
                  <c:v>1.0464899999999999E-2</c:v>
                </c:pt>
                <c:pt idx="2280" formatCode="0.00E+00">
                  <c:v>9.7030699999999994E-3</c:v>
                </c:pt>
                <c:pt idx="2281" formatCode="0.00E+00">
                  <c:v>8.9381600000000005E-3</c:v>
                </c:pt>
                <c:pt idx="2282" formatCode="0.00E+00">
                  <c:v>8.1738000000000002E-3</c:v>
                </c:pt>
                <c:pt idx="2283" formatCode="0.00E+00">
                  <c:v>7.4129599999999997E-3</c:v>
                </c:pt>
                <c:pt idx="2284" formatCode="0.00E+00">
                  <c:v>6.65199E-3</c:v>
                </c:pt>
                <c:pt idx="2285" formatCode="0.00E+00">
                  <c:v>5.87923E-3</c:v>
                </c:pt>
                <c:pt idx="2286" formatCode="0.00E+00">
                  <c:v>5.0898000000000002E-3</c:v>
                </c:pt>
                <c:pt idx="2287" formatCode="0.00E+00">
                  <c:v>4.2931200000000001E-3</c:v>
                </c:pt>
                <c:pt idx="2288" formatCode="0.00E+00">
                  <c:v>3.49885E-3</c:v>
                </c:pt>
                <c:pt idx="2289" formatCode="0.00E+00">
                  <c:v>2.70769E-3</c:v>
                </c:pt>
                <c:pt idx="2290" formatCode="0.00E+00">
                  <c:v>1.91578E-3</c:v>
                </c:pt>
                <c:pt idx="2291" formatCode="0.00E+00">
                  <c:v>1.1226999999999999E-3</c:v>
                </c:pt>
                <c:pt idx="2292" formatCode="0.00E+00">
                  <c:v>3.3157599999999998E-4</c:v>
                </c:pt>
                <c:pt idx="2293" formatCode="0.00E+00">
                  <c:v>-4.5623400000000002E-4</c:v>
                </c:pt>
                <c:pt idx="2294" formatCode="0.00E+00">
                  <c:v>-1.2486400000000001E-3</c:v>
                </c:pt>
                <c:pt idx="2295" formatCode="0.00E+00">
                  <c:v>-2.0553300000000002E-3</c:v>
                </c:pt>
                <c:pt idx="2296" formatCode="0.00E+00">
                  <c:v>-2.87477E-3</c:v>
                </c:pt>
                <c:pt idx="2297" formatCode="0.00E+00">
                  <c:v>-3.6968600000000002E-3</c:v>
                </c:pt>
                <c:pt idx="2298" formatCode="0.00E+00">
                  <c:v>-4.5153099999999998E-3</c:v>
                </c:pt>
                <c:pt idx="2299" formatCode="0.00E+00">
                  <c:v>-5.3323299999999997E-3</c:v>
                </c:pt>
                <c:pt idx="2300" formatCode="0.00E+00">
                  <c:v>-6.1508200000000004E-3</c:v>
                </c:pt>
                <c:pt idx="2301" formatCode="0.00E+00">
                  <c:v>-6.9693999999999997E-3</c:v>
                </c:pt>
                <c:pt idx="2302" formatCode="0.00E+00">
                  <c:v>-7.7849700000000004E-3</c:v>
                </c:pt>
                <c:pt idx="2303" formatCode="0.00E+00">
                  <c:v>-8.5996400000000004E-3</c:v>
                </c:pt>
                <c:pt idx="2304" formatCode="0.00E+00">
                  <c:v>-9.42226E-3</c:v>
                </c:pt>
                <c:pt idx="2305">
                  <c:v>-1.02592E-2</c:v>
                </c:pt>
                <c:pt idx="2306">
                  <c:v>-1.1104299999999999E-2</c:v>
                </c:pt>
                <c:pt idx="2307">
                  <c:v>-1.19483E-2</c:v>
                </c:pt>
                <c:pt idx="2308">
                  <c:v>-1.27896E-2</c:v>
                </c:pt>
                <c:pt idx="2309">
                  <c:v>-1.36306E-2</c:v>
                </c:pt>
                <c:pt idx="2310">
                  <c:v>-1.44732E-2</c:v>
                </c:pt>
                <c:pt idx="2311">
                  <c:v>-1.53145E-2</c:v>
                </c:pt>
                <c:pt idx="2312">
                  <c:v>-1.61526E-2</c:v>
                </c:pt>
                <c:pt idx="2313">
                  <c:v>-1.69932E-2</c:v>
                </c:pt>
                <c:pt idx="2314">
                  <c:v>-1.78443E-2</c:v>
                </c:pt>
                <c:pt idx="2315">
                  <c:v>-1.87078E-2</c:v>
                </c:pt>
                <c:pt idx="2316">
                  <c:v>-1.9575100000000002E-2</c:v>
                </c:pt>
                <c:pt idx="2317">
                  <c:v>-2.0439800000000001E-2</c:v>
                </c:pt>
                <c:pt idx="2318">
                  <c:v>-2.1302600000000001E-2</c:v>
                </c:pt>
                <c:pt idx="2319">
                  <c:v>-2.21662E-2</c:v>
                </c:pt>
                <c:pt idx="2320">
                  <c:v>-2.3030599999999998E-2</c:v>
                </c:pt>
                <c:pt idx="2321">
                  <c:v>-2.3892699999999999E-2</c:v>
                </c:pt>
                <c:pt idx="2322">
                  <c:v>-2.4753000000000001E-2</c:v>
                </c:pt>
                <c:pt idx="2323">
                  <c:v>-2.5618599999999998E-2</c:v>
                </c:pt>
                <c:pt idx="2324">
                  <c:v>-2.64964E-2</c:v>
                </c:pt>
                <c:pt idx="2325">
                  <c:v>-2.7382900000000002E-2</c:v>
                </c:pt>
                <c:pt idx="2326">
                  <c:v>-2.8269699999999998E-2</c:v>
                </c:pt>
                <c:pt idx="2327">
                  <c:v>-2.9153499999999999E-2</c:v>
                </c:pt>
                <c:pt idx="2328">
                  <c:v>-3.00366E-2</c:v>
                </c:pt>
                <c:pt idx="2329">
                  <c:v>-3.09211E-2</c:v>
                </c:pt>
                <c:pt idx="2330">
                  <c:v>-3.1805199999999999E-2</c:v>
                </c:pt>
                <c:pt idx="2331">
                  <c:v>-3.26865E-2</c:v>
                </c:pt>
                <c:pt idx="2332">
                  <c:v>-3.3568300000000002E-2</c:v>
                </c:pt>
                <c:pt idx="2333">
                  <c:v>-3.4458299999999997E-2</c:v>
                </c:pt>
                <c:pt idx="2334">
                  <c:v>-3.5359700000000001E-2</c:v>
                </c:pt>
                <c:pt idx="2335">
                  <c:v>-3.6266100000000003E-2</c:v>
                </c:pt>
                <c:pt idx="2336">
                  <c:v>-3.7169899999999999E-2</c:v>
                </c:pt>
                <c:pt idx="2337">
                  <c:v>-3.8071800000000003E-2</c:v>
                </c:pt>
                <c:pt idx="2338">
                  <c:v>-3.8974300000000003E-2</c:v>
                </c:pt>
                <c:pt idx="2339">
                  <c:v>-3.9877700000000002E-2</c:v>
                </c:pt>
                <c:pt idx="2340">
                  <c:v>-4.0779000000000003E-2</c:v>
                </c:pt>
                <c:pt idx="2341">
                  <c:v>-4.1676699999999997E-2</c:v>
                </c:pt>
                <c:pt idx="2342">
                  <c:v>-4.258E-2</c:v>
                </c:pt>
                <c:pt idx="2343">
                  <c:v>-4.3499000000000003E-2</c:v>
                </c:pt>
                <c:pt idx="2344">
                  <c:v>-4.4440300000000002E-2</c:v>
                </c:pt>
                <c:pt idx="2345">
                  <c:v>-4.5410600000000002E-2</c:v>
                </c:pt>
                <c:pt idx="2346">
                  <c:v>-4.6403E-2</c:v>
                </c:pt>
                <c:pt idx="2347">
                  <c:v>-4.7383300000000003E-2</c:v>
                </c:pt>
                <c:pt idx="2348">
                  <c:v>-4.8313200000000001E-2</c:v>
                </c:pt>
                <c:pt idx="2349">
                  <c:v>-4.9206600000000003E-2</c:v>
                </c:pt>
                <c:pt idx="2350">
                  <c:v>-5.0097900000000001E-2</c:v>
                </c:pt>
                <c:pt idx="2351">
                  <c:v>-5.0997599999999997E-2</c:v>
                </c:pt>
                <c:pt idx="2352">
                  <c:v>-5.1910199999999997E-2</c:v>
                </c:pt>
                <c:pt idx="2353">
                  <c:v>-5.2825799999999999E-2</c:v>
                </c:pt>
                <c:pt idx="2354">
                  <c:v>-5.3745500000000002E-2</c:v>
                </c:pt>
                <c:pt idx="2355">
                  <c:v>-5.4664999999999998E-2</c:v>
                </c:pt>
                <c:pt idx="2356">
                  <c:v>-5.5579099999999999E-2</c:v>
                </c:pt>
                <c:pt idx="2357">
                  <c:v>-5.6498E-2</c:v>
                </c:pt>
                <c:pt idx="2358">
                  <c:v>-5.7412699999999997E-2</c:v>
                </c:pt>
                <c:pt idx="2359">
                  <c:v>-5.83305E-2</c:v>
                </c:pt>
                <c:pt idx="2360">
                  <c:v>-5.9245399999999997E-2</c:v>
                </c:pt>
                <c:pt idx="2361">
                  <c:v>-6.0159700000000003E-2</c:v>
                </c:pt>
                <c:pt idx="2362">
                  <c:v>-6.10845E-2</c:v>
                </c:pt>
                <c:pt idx="2363">
                  <c:v>-6.2010599999999999E-2</c:v>
                </c:pt>
                <c:pt idx="2364">
                  <c:v>-6.2943200000000005E-2</c:v>
                </c:pt>
                <c:pt idx="2365">
                  <c:v>-6.3869300000000004E-2</c:v>
                </c:pt>
                <c:pt idx="2366">
                  <c:v>-6.4794500000000005E-2</c:v>
                </c:pt>
                <c:pt idx="2367">
                  <c:v>-6.57219E-2</c:v>
                </c:pt>
                <c:pt idx="2368">
                  <c:v>-6.66461E-2</c:v>
                </c:pt>
                <c:pt idx="2369">
                  <c:v>-6.7574300000000004E-2</c:v>
                </c:pt>
                <c:pt idx="2370">
                  <c:v>-6.84974E-2</c:v>
                </c:pt>
                <c:pt idx="2371">
                  <c:v>-6.9425399999999998E-2</c:v>
                </c:pt>
                <c:pt idx="2372">
                  <c:v>-7.0357699999999995E-2</c:v>
                </c:pt>
                <c:pt idx="2373">
                  <c:v>-7.1291499999999994E-2</c:v>
                </c:pt>
                <c:pt idx="2374">
                  <c:v>-7.2227299999999994E-2</c:v>
                </c:pt>
                <c:pt idx="2375">
                  <c:v>-7.3157700000000006E-2</c:v>
                </c:pt>
                <c:pt idx="2376">
                  <c:v>-7.4089500000000003E-2</c:v>
                </c:pt>
                <c:pt idx="2377">
                  <c:v>-7.5020799999999999E-2</c:v>
                </c:pt>
                <c:pt idx="2378">
                  <c:v>-7.5951400000000002E-2</c:v>
                </c:pt>
                <c:pt idx="2379">
                  <c:v>-7.6883000000000007E-2</c:v>
                </c:pt>
                <c:pt idx="2380">
                  <c:v>-7.7812699999999999E-2</c:v>
                </c:pt>
                <c:pt idx="2381">
                  <c:v>-7.8746700000000003E-2</c:v>
                </c:pt>
                <c:pt idx="2382">
                  <c:v>-7.9683900000000002E-2</c:v>
                </c:pt>
                <c:pt idx="2383">
                  <c:v>-8.0621200000000004E-2</c:v>
                </c:pt>
                <c:pt idx="2384">
                  <c:v>-8.1558599999999995E-2</c:v>
                </c:pt>
                <c:pt idx="2385">
                  <c:v>-8.2491700000000001E-2</c:v>
                </c:pt>
                <c:pt idx="2386">
                  <c:v>-8.3426200000000006E-2</c:v>
                </c:pt>
                <c:pt idx="2387">
                  <c:v>-8.4360099999999993E-2</c:v>
                </c:pt>
                <c:pt idx="2388">
                  <c:v>-8.5292599999999996E-2</c:v>
                </c:pt>
                <c:pt idx="2389">
                  <c:v>-8.6226999999999998E-2</c:v>
                </c:pt>
                <c:pt idx="2390">
                  <c:v>-8.7159399999999998E-2</c:v>
                </c:pt>
                <c:pt idx="2391">
                  <c:v>-8.8096999999999995E-2</c:v>
                </c:pt>
                <c:pt idx="2392">
                  <c:v>-8.9034600000000005E-2</c:v>
                </c:pt>
                <c:pt idx="2393">
                  <c:v>-8.9971700000000002E-2</c:v>
                </c:pt>
                <c:pt idx="2394">
                  <c:v>-9.0907699999999994E-2</c:v>
                </c:pt>
                <c:pt idx="2395">
                  <c:v>-9.1839599999999993E-2</c:v>
                </c:pt>
                <c:pt idx="2396">
                  <c:v>-9.2773999999999995E-2</c:v>
                </c:pt>
                <c:pt idx="2397">
                  <c:v>-9.3705399999999994E-2</c:v>
                </c:pt>
                <c:pt idx="2398">
                  <c:v>-9.4638299999999995E-2</c:v>
                </c:pt>
                <c:pt idx="2399">
                  <c:v>-9.55709E-2</c:v>
                </c:pt>
                <c:pt idx="2400">
                  <c:v>-9.6503500000000006E-2</c:v>
                </c:pt>
                <c:pt idx="2401">
                  <c:v>-9.7439600000000001E-2</c:v>
                </c:pt>
                <c:pt idx="2402">
                  <c:v>-9.8373600000000005E-2</c:v>
                </c:pt>
                <c:pt idx="2403">
                  <c:v>-9.9308199999999999E-2</c:v>
                </c:pt>
                <c:pt idx="2404">
                  <c:v>-0.10023899999999999</c:v>
                </c:pt>
                <c:pt idx="2405">
                  <c:v>-0.10116700000000001</c:v>
                </c:pt>
                <c:pt idx="2406">
                  <c:v>-0.102093</c:v>
                </c:pt>
                <c:pt idx="2407">
                  <c:v>-0.103021</c:v>
                </c:pt>
                <c:pt idx="2408">
                  <c:v>-0.10396</c:v>
                </c:pt>
                <c:pt idx="2409">
                  <c:v>-0.104893</c:v>
                </c:pt>
                <c:pt idx="2410">
                  <c:v>-0.105796</c:v>
                </c:pt>
                <c:pt idx="2411">
                  <c:v>-0.10668999999999999</c:v>
                </c:pt>
                <c:pt idx="2412">
                  <c:v>-0.107659</c:v>
                </c:pt>
                <c:pt idx="2413">
                  <c:v>-0.10875700000000001</c:v>
                </c:pt>
                <c:pt idx="2414">
                  <c:v>-0.10985399999999999</c:v>
                </c:pt>
                <c:pt idx="2415">
                  <c:v>-0.110758</c:v>
                </c:pt>
                <c:pt idx="2416">
                  <c:v>-0.11149299999999999</c:v>
                </c:pt>
                <c:pt idx="2417">
                  <c:v>-0.11219</c:v>
                </c:pt>
                <c:pt idx="2418">
                  <c:v>-0.11293300000000001</c:v>
                </c:pt>
                <c:pt idx="2419">
                  <c:v>-0.11371299999999999</c:v>
                </c:pt>
                <c:pt idx="2420">
                  <c:v>-0.114467</c:v>
                </c:pt>
                <c:pt idx="2421">
                  <c:v>-0.11522499999999999</c:v>
                </c:pt>
                <c:pt idx="2422">
                  <c:v>-0.115971</c:v>
                </c:pt>
                <c:pt idx="2423">
                  <c:v>-0.116715</c:v>
                </c:pt>
                <c:pt idx="2424">
                  <c:v>-0.117469</c:v>
                </c:pt>
                <c:pt idx="2425">
                  <c:v>-0.118202</c:v>
                </c:pt>
                <c:pt idx="2426">
                  <c:v>-0.118953</c:v>
                </c:pt>
                <c:pt idx="2427">
                  <c:v>-0.119688</c:v>
                </c:pt>
                <c:pt idx="2428">
                  <c:v>-0.120431</c:v>
                </c:pt>
                <c:pt idx="2429">
                  <c:v>-0.121179</c:v>
                </c:pt>
                <c:pt idx="2430">
                  <c:v>-0.121915</c:v>
                </c:pt>
                <c:pt idx="2431">
                  <c:v>-0.122667</c:v>
                </c:pt>
                <c:pt idx="2432">
                  <c:v>-0.123395</c:v>
                </c:pt>
                <c:pt idx="2433">
                  <c:v>-0.12413100000000001</c:v>
                </c:pt>
                <c:pt idx="2434">
                  <c:v>-0.124861</c:v>
                </c:pt>
                <c:pt idx="2435">
                  <c:v>-0.125586</c:v>
                </c:pt>
                <c:pt idx="2436">
                  <c:v>-0.12632099999999999</c:v>
                </c:pt>
                <c:pt idx="2437">
                  <c:v>-0.12704199999999999</c:v>
                </c:pt>
                <c:pt idx="2438">
                  <c:v>-0.127776</c:v>
                </c:pt>
                <c:pt idx="2439">
                  <c:v>-0.12850200000000001</c:v>
                </c:pt>
                <c:pt idx="2440">
                  <c:v>-0.12922800000000001</c:v>
                </c:pt>
                <c:pt idx="2441">
                  <c:v>-0.12995399999999999</c:v>
                </c:pt>
                <c:pt idx="2442">
                  <c:v>-0.13066900000000001</c:v>
                </c:pt>
                <c:pt idx="2443">
                  <c:v>-0.131386</c:v>
                </c:pt>
                <c:pt idx="2444">
                  <c:v>-0.13209799999999999</c:v>
                </c:pt>
                <c:pt idx="2445">
                  <c:v>-0.13280800000000001</c:v>
                </c:pt>
                <c:pt idx="2446">
                  <c:v>-0.133522</c:v>
                </c:pt>
                <c:pt idx="2447">
                  <c:v>-0.13422999999999999</c:v>
                </c:pt>
                <c:pt idx="2448">
                  <c:v>-0.13494100000000001</c:v>
                </c:pt>
                <c:pt idx="2449">
                  <c:v>-0.13565199999999999</c:v>
                </c:pt>
                <c:pt idx="2450">
                  <c:v>-0.13635700000000001</c:v>
                </c:pt>
                <c:pt idx="2451">
                  <c:v>-0.13706399999999999</c:v>
                </c:pt>
                <c:pt idx="2452">
                  <c:v>-0.13775899999999999</c:v>
                </c:pt>
                <c:pt idx="2453">
                  <c:v>-0.138457</c:v>
                </c:pt>
                <c:pt idx="2454">
                  <c:v>-0.139151</c:v>
                </c:pt>
                <c:pt idx="2455">
                  <c:v>-0.13983899999999999</c:v>
                </c:pt>
                <c:pt idx="2456">
                  <c:v>-0.14053499999999999</c:v>
                </c:pt>
                <c:pt idx="2457">
                  <c:v>-0.14122000000000001</c:v>
                </c:pt>
                <c:pt idx="2458">
                  <c:v>-0.14191400000000001</c:v>
                </c:pt>
                <c:pt idx="2459">
                  <c:v>-0.14260100000000001</c:v>
                </c:pt>
                <c:pt idx="2460">
                  <c:v>-0.143286</c:v>
                </c:pt>
                <c:pt idx="2461">
                  <c:v>-0.14397099999999999</c:v>
                </c:pt>
                <c:pt idx="2462">
                  <c:v>-0.14464399999999999</c:v>
                </c:pt>
                <c:pt idx="2463">
                  <c:v>-0.14532200000000001</c:v>
                </c:pt>
                <c:pt idx="2464">
                  <c:v>-0.14598900000000001</c:v>
                </c:pt>
                <c:pt idx="2465">
                  <c:v>-0.14665800000000001</c:v>
                </c:pt>
                <c:pt idx="2466">
                  <c:v>-0.14732799999999999</c:v>
                </c:pt>
                <c:pt idx="2467">
                  <c:v>-0.14799200000000001</c:v>
                </c:pt>
                <c:pt idx="2468">
                  <c:v>-0.14866099999999999</c:v>
                </c:pt>
                <c:pt idx="2469">
                  <c:v>-0.14932400000000001</c:v>
                </c:pt>
                <c:pt idx="2470">
                  <c:v>-0.14998600000000001</c:v>
                </c:pt>
                <c:pt idx="2471">
                  <c:v>-0.150645</c:v>
                </c:pt>
                <c:pt idx="2472">
                  <c:v>-0.15129600000000001</c:v>
                </c:pt>
                <c:pt idx="2473">
                  <c:v>-0.151946</c:v>
                </c:pt>
                <c:pt idx="2474">
                  <c:v>-0.152589</c:v>
                </c:pt>
                <c:pt idx="2475">
                  <c:v>-0.15323100000000001</c:v>
                </c:pt>
                <c:pt idx="2476">
                  <c:v>-0.15387500000000001</c:v>
                </c:pt>
                <c:pt idx="2477">
                  <c:v>-0.15451300000000001</c:v>
                </c:pt>
                <c:pt idx="2478">
                  <c:v>-0.15515599999999999</c:v>
                </c:pt>
                <c:pt idx="2479">
                  <c:v>-0.15579299999999999</c:v>
                </c:pt>
                <c:pt idx="2480">
                  <c:v>-0.15642900000000001</c:v>
                </c:pt>
                <c:pt idx="2481">
                  <c:v>-0.15706200000000001</c:v>
                </c:pt>
                <c:pt idx="2482">
                  <c:v>-0.15768499999999999</c:v>
                </c:pt>
                <c:pt idx="2483">
                  <c:v>-0.158307</c:v>
                </c:pt>
                <c:pt idx="2484">
                  <c:v>-0.15892000000000001</c:v>
                </c:pt>
                <c:pt idx="2485">
                  <c:v>-0.15953500000000001</c:v>
                </c:pt>
                <c:pt idx="2486">
                  <c:v>-0.16014800000000001</c:v>
                </c:pt>
                <c:pt idx="2487">
                  <c:v>-0.16075900000000001</c:v>
                </c:pt>
                <c:pt idx="2488">
                  <c:v>-0.16137299999999999</c:v>
                </c:pt>
                <c:pt idx="2489">
                  <c:v>-0.16198199999999999</c:v>
                </c:pt>
                <c:pt idx="2490">
                  <c:v>-0.16259100000000001</c:v>
                </c:pt>
                <c:pt idx="2491">
                  <c:v>-0.163192</c:v>
                </c:pt>
                <c:pt idx="2492">
                  <c:v>-0.16378300000000001</c:v>
                </c:pt>
                <c:pt idx="2493">
                  <c:v>-0.16436799999999999</c:v>
                </c:pt>
                <c:pt idx="2494">
                  <c:v>-0.16494800000000001</c:v>
                </c:pt>
                <c:pt idx="2495">
                  <c:v>-0.16552900000000001</c:v>
                </c:pt>
                <c:pt idx="2496">
                  <c:v>-0.16611100000000001</c:v>
                </c:pt>
                <c:pt idx="2497">
                  <c:v>-0.16669100000000001</c:v>
                </c:pt>
                <c:pt idx="2498">
                  <c:v>-0.167272</c:v>
                </c:pt>
                <c:pt idx="2499">
                  <c:v>-0.167848</c:v>
                </c:pt>
                <c:pt idx="2500">
                  <c:v>-0.16841800000000001</c:v>
                </c:pt>
                <c:pt idx="2501">
                  <c:v>-0.168984</c:v>
                </c:pt>
                <c:pt idx="2502">
                  <c:v>-0.169539</c:v>
                </c:pt>
                <c:pt idx="2503">
                  <c:v>-0.17009299999999999</c:v>
                </c:pt>
                <c:pt idx="2504">
                  <c:v>-0.17064199999999999</c:v>
                </c:pt>
                <c:pt idx="2505">
                  <c:v>-0.17119000000000001</c:v>
                </c:pt>
                <c:pt idx="2506">
                  <c:v>-0.171739</c:v>
                </c:pt>
                <c:pt idx="2507">
                  <c:v>-0.17228399999999999</c:v>
                </c:pt>
                <c:pt idx="2508">
                  <c:v>-0.17283200000000001</c:v>
                </c:pt>
                <c:pt idx="2509">
                  <c:v>-0.173371</c:v>
                </c:pt>
                <c:pt idx="2510">
                  <c:v>-0.17390800000000001</c:v>
                </c:pt>
                <c:pt idx="2511">
                  <c:v>-0.17443400000000001</c:v>
                </c:pt>
                <c:pt idx="2512">
                  <c:v>-0.174955</c:v>
                </c:pt>
                <c:pt idx="2513">
                  <c:v>-0.175479</c:v>
                </c:pt>
                <c:pt idx="2514">
                  <c:v>-0.17600399999999999</c:v>
                </c:pt>
                <c:pt idx="2515">
                  <c:v>-0.176512</c:v>
                </c:pt>
                <c:pt idx="2516">
                  <c:v>-0.176986</c:v>
                </c:pt>
                <c:pt idx="2517">
                  <c:v>-0.177478</c:v>
                </c:pt>
                <c:pt idx="2518">
                  <c:v>-0.17808399999999999</c:v>
                </c:pt>
                <c:pt idx="2519">
                  <c:v>-0.178782</c:v>
                </c:pt>
                <c:pt idx="2520">
                  <c:v>-0.179395</c:v>
                </c:pt>
                <c:pt idx="2521">
                  <c:v>-0.17979300000000001</c:v>
                </c:pt>
                <c:pt idx="2522">
                  <c:v>-0.18005199999999999</c:v>
                </c:pt>
                <c:pt idx="2523">
                  <c:v>-0.180337</c:v>
                </c:pt>
                <c:pt idx="2524">
                  <c:v>-0.18065000000000001</c:v>
                </c:pt>
                <c:pt idx="2525">
                  <c:v>-0.180974</c:v>
                </c:pt>
                <c:pt idx="2526">
                  <c:v>-0.18128900000000001</c:v>
                </c:pt>
                <c:pt idx="2527">
                  <c:v>-0.18157799999999999</c:v>
                </c:pt>
                <c:pt idx="2528">
                  <c:v>-0.181892</c:v>
                </c:pt>
                <c:pt idx="2529">
                  <c:v>-0.18218100000000001</c:v>
                </c:pt>
                <c:pt idx="2530">
                  <c:v>-0.18248</c:v>
                </c:pt>
                <c:pt idx="2531">
                  <c:v>-0.18277099999999999</c:v>
                </c:pt>
                <c:pt idx="2532">
                  <c:v>-0.18304200000000001</c:v>
                </c:pt>
                <c:pt idx="2533">
                  <c:v>-0.18332899999999999</c:v>
                </c:pt>
                <c:pt idx="2534">
                  <c:v>-0.183585</c:v>
                </c:pt>
                <c:pt idx="2535">
                  <c:v>-0.183862</c:v>
                </c:pt>
                <c:pt idx="2536">
                  <c:v>-0.18412500000000001</c:v>
                </c:pt>
                <c:pt idx="2537">
                  <c:v>-0.18438599999999999</c:v>
                </c:pt>
                <c:pt idx="2538">
                  <c:v>-0.18465799999999999</c:v>
                </c:pt>
                <c:pt idx="2539">
                  <c:v>-0.18490699999999999</c:v>
                </c:pt>
                <c:pt idx="2540">
                  <c:v>-0.185169</c:v>
                </c:pt>
                <c:pt idx="2541">
                  <c:v>-0.18541199999999999</c:v>
                </c:pt>
                <c:pt idx="2542">
                  <c:v>-0.18565100000000001</c:v>
                </c:pt>
                <c:pt idx="2543">
                  <c:v>-0.185887</c:v>
                </c:pt>
                <c:pt idx="2544">
                  <c:v>-0.186109</c:v>
                </c:pt>
                <c:pt idx="2545">
                  <c:v>-0.186337</c:v>
                </c:pt>
                <c:pt idx="2546">
                  <c:v>-0.186559</c:v>
                </c:pt>
                <c:pt idx="2547">
                  <c:v>-0.18678</c:v>
                </c:pt>
                <c:pt idx="2548">
                  <c:v>-0.18700600000000001</c:v>
                </c:pt>
                <c:pt idx="2549">
                  <c:v>-0.18722</c:v>
                </c:pt>
                <c:pt idx="2550">
                  <c:v>-0.18743399999999999</c:v>
                </c:pt>
                <c:pt idx="2551">
                  <c:v>-0.187639</c:v>
                </c:pt>
                <c:pt idx="2552">
                  <c:v>-0.18782699999999999</c:v>
                </c:pt>
                <c:pt idx="2553">
                  <c:v>-0.18801999999999999</c:v>
                </c:pt>
                <c:pt idx="2554">
                  <c:v>-0.188194</c:v>
                </c:pt>
                <c:pt idx="2555">
                  <c:v>-0.18837899999999999</c:v>
                </c:pt>
                <c:pt idx="2556">
                  <c:v>-0.18856200000000001</c:v>
                </c:pt>
                <c:pt idx="2557">
                  <c:v>-0.18874099999999999</c:v>
                </c:pt>
                <c:pt idx="2558">
                  <c:v>-0.18892800000000001</c:v>
                </c:pt>
                <c:pt idx="2559">
                  <c:v>-0.18909200000000001</c:v>
                </c:pt>
                <c:pt idx="2560">
                  <c:v>-0.18926000000000001</c:v>
                </c:pt>
                <c:pt idx="2561">
                  <c:v>-0.18941</c:v>
                </c:pt>
                <c:pt idx="2562">
                  <c:v>-0.189555</c:v>
                </c:pt>
                <c:pt idx="2563">
                  <c:v>-0.18970000000000001</c:v>
                </c:pt>
                <c:pt idx="2564">
                  <c:v>-0.189831</c:v>
                </c:pt>
                <c:pt idx="2565">
                  <c:v>-0.189972</c:v>
                </c:pt>
                <c:pt idx="2566">
                  <c:v>-0.190105</c:v>
                </c:pt>
                <c:pt idx="2567">
                  <c:v>-0.19024099999999999</c:v>
                </c:pt>
                <c:pt idx="2568">
                  <c:v>-0.19037299999999999</c:v>
                </c:pt>
                <c:pt idx="2569">
                  <c:v>-0.190494</c:v>
                </c:pt>
                <c:pt idx="2570">
                  <c:v>-0.190611</c:v>
                </c:pt>
                <c:pt idx="2571">
                  <c:v>-0.190719</c:v>
                </c:pt>
                <c:pt idx="2572">
                  <c:v>-0.19081999999999999</c:v>
                </c:pt>
                <c:pt idx="2573">
                  <c:v>-0.190918</c:v>
                </c:pt>
                <c:pt idx="2574">
                  <c:v>-0.19100900000000001</c:v>
                </c:pt>
                <c:pt idx="2575">
                  <c:v>-0.19109899999999999</c:v>
                </c:pt>
                <c:pt idx="2576">
                  <c:v>-0.19119</c:v>
                </c:pt>
                <c:pt idx="2577">
                  <c:v>-0.191275</c:v>
                </c:pt>
                <c:pt idx="2578">
                  <c:v>-0.191362</c:v>
                </c:pt>
                <c:pt idx="2579">
                  <c:v>-0.19143499999999999</c:v>
                </c:pt>
                <c:pt idx="2580">
                  <c:v>-0.19150600000000001</c:v>
                </c:pt>
                <c:pt idx="2581">
                  <c:v>-0.19157099999999999</c:v>
                </c:pt>
                <c:pt idx="2582">
                  <c:v>-0.19162399999999999</c:v>
                </c:pt>
                <c:pt idx="2583">
                  <c:v>-0.19167799999999999</c:v>
                </c:pt>
                <c:pt idx="2584">
                  <c:v>-0.191718</c:v>
                </c:pt>
                <c:pt idx="2585">
                  <c:v>-0.19176199999999999</c:v>
                </c:pt>
                <c:pt idx="2586">
                  <c:v>-0.191804</c:v>
                </c:pt>
                <c:pt idx="2587">
                  <c:v>-0.19184100000000001</c:v>
                </c:pt>
                <c:pt idx="2588">
                  <c:v>-0.19188</c:v>
                </c:pt>
                <c:pt idx="2589">
                  <c:v>-0.19190699999999999</c:v>
                </c:pt>
                <c:pt idx="2590">
                  <c:v>-0.19193199999999999</c:v>
                </c:pt>
                <c:pt idx="2591">
                  <c:v>-0.19194900000000001</c:v>
                </c:pt>
                <c:pt idx="2592">
                  <c:v>-0.19195599999999999</c:v>
                </c:pt>
                <c:pt idx="2593">
                  <c:v>-0.19195899999999999</c:v>
                </c:pt>
                <c:pt idx="2594">
                  <c:v>-0.19195200000000001</c:v>
                </c:pt>
                <c:pt idx="2595">
                  <c:v>-0.19194600000000001</c:v>
                </c:pt>
                <c:pt idx="2596">
                  <c:v>-0.19194</c:v>
                </c:pt>
                <c:pt idx="2597">
                  <c:v>-0.19192799999999999</c:v>
                </c:pt>
                <c:pt idx="2598">
                  <c:v>-0.19192100000000001</c:v>
                </c:pt>
                <c:pt idx="2599">
                  <c:v>-0.19190099999999999</c:v>
                </c:pt>
                <c:pt idx="2600">
                  <c:v>-0.19188</c:v>
                </c:pt>
                <c:pt idx="2601">
                  <c:v>-0.19184799999999999</c:v>
                </c:pt>
                <c:pt idx="2602">
                  <c:v>-0.191804</c:v>
                </c:pt>
                <c:pt idx="2603">
                  <c:v>-0.19175900000000001</c:v>
                </c:pt>
                <c:pt idx="2604">
                  <c:v>-0.19170000000000001</c:v>
                </c:pt>
                <c:pt idx="2605">
                  <c:v>-0.19164700000000001</c:v>
                </c:pt>
                <c:pt idx="2606">
                  <c:v>-0.19158800000000001</c:v>
                </c:pt>
                <c:pt idx="2607">
                  <c:v>-0.19153100000000001</c:v>
                </c:pt>
                <c:pt idx="2608">
                  <c:v>-0.19147600000000001</c:v>
                </c:pt>
                <c:pt idx="2609">
                  <c:v>-0.191409</c:v>
                </c:pt>
                <c:pt idx="2610">
                  <c:v>-0.19134200000000001</c:v>
                </c:pt>
                <c:pt idx="2611">
                  <c:v>-0.19125700000000001</c:v>
                </c:pt>
                <c:pt idx="2612">
                  <c:v>-0.191163</c:v>
                </c:pt>
                <c:pt idx="2613">
                  <c:v>-0.19105800000000001</c:v>
                </c:pt>
                <c:pt idx="2614">
                  <c:v>-0.19094700000000001</c:v>
                </c:pt>
                <c:pt idx="2615">
                  <c:v>-0.19084000000000001</c:v>
                </c:pt>
                <c:pt idx="2616">
                  <c:v>-0.19073200000000001</c:v>
                </c:pt>
                <c:pt idx="2617">
                  <c:v>-0.19062899999999999</c:v>
                </c:pt>
                <c:pt idx="2618">
                  <c:v>-0.190521</c:v>
                </c:pt>
                <c:pt idx="2619">
                  <c:v>-0.19040299999999999</c:v>
                </c:pt>
                <c:pt idx="2620">
                  <c:v>-0.190273</c:v>
                </c:pt>
                <c:pt idx="2621">
                  <c:v>-0.190134</c:v>
                </c:pt>
                <c:pt idx="2622">
                  <c:v>-0.18998699999999999</c:v>
                </c:pt>
                <c:pt idx="2623">
                  <c:v>-0.189835</c:v>
                </c:pt>
                <c:pt idx="2624">
                  <c:v>-0.18967800000000001</c:v>
                </c:pt>
                <c:pt idx="2625">
                  <c:v>-0.189521</c:v>
                </c:pt>
                <c:pt idx="2626">
                  <c:v>-0.18936500000000001</c:v>
                </c:pt>
                <c:pt idx="2627">
                  <c:v>-0.18920899999999999</c:v>
                </c:pt>
                <c:pt idx="2628">
                  <c:v>-0.18905</c:v>
                </c:pt>
                <c:pt idx="2629">
                  <c:v>-0.18887799999999999</c:v>
                </c:pt>
                <c:pt idx="2630">
                  <c:v>-0.188698</c:v>
                </c:pt>
                <c:pt idx="2631">
                  <c:v>-0.18851000000000001</c:v>
                </c:pt>
                <c:pt idx="2632">
                  <c:v>-0.18831500000000001</c:v>
                </c:pt>
                <c:pt idx="2633">
                  <c:v>-0.188114</c:v>
                </c:pt>
                <c:pt idx="2634">
                  <c:v>-0.18790799999999999</c:v>
                </c:pt>
                <c:pt idx="2635">
                  <c:v>-0.18770000000000001</c:v>
                </c:pt>
                <c:pt idx="2636">
                  <c:v>-0.18749499999999999</c:v>
                </c:pt>
                <c:pt idx="2637">
                  <c:v>-0.18728800000000001</c:v>
                </c:pt>
                <c:pt idx="2638">
                  <c:v>-0.18707399999999999</c:v>
                </c:pt>
                <c:pt idx="2639">
                  <c:v>-0.18685299999999999</c:v>
                </c:pt>
                <c:pt idx="2640">
                  <c:v>-0.18662200000000001</c:v>
                </c:pt>
                <c:pt idx="2641">
                  <c:v>-0.186387</c:v>
                </c:pt>
                <c:pt idx="2642">
                  <c:v>-0.186141</c:v>
                </c:pt>
                <c:pt idx="2643">
                  <c:v>-0.185891</c:v>
                </c:pt>
                <c:pt idx="2644">
                  <c:v>-0.18563499999999999</c:v>
                </c:pt>
                <c:pt idx="2645">
                  <c:v>-0.18537500000000001</c:v>
                </c:pt>
                <c:pt idx="2646">
                  <c:v>-0.18512100000000001</c:v>
                </c:pt>
                <c:pt idx="2647">
                  <c:v>-0.184859</c:v>
                </c:pt>
                <c:pt idx="2648">
                  <c:v>-0.18459700000000001</c:v>
                </c:pt>
                <c:pt idx="2649">
                  <c:v>-0.18432499999999999</c:v>
                </c:pt>
                <c:pt idx="2650">
                  <c:v>-0.18404699999999999</c:v>
                </c:pt>
                <c:pt idx="2651">
                  <c:v>-0.18376300000000001</c:v>
                </c:pt>
                <c:pt idx="2652">
                  <c:v>-0.18346499999999999</c:v>
                </c:pt>
                <c:pt idx="2653">
                  <c:v>-0.183166</c:v>
                </c:pt>
                <c:pt idx="2654">
                  <c:v>-0.18285599999999999</c:v>
                </c:pt>
                <c:pt idx="2655">
                  <c:v>-0.18254999999999999</c:v>
                </c:pt>
                <c:pt idx="2656">
                  <c:v>-0.18224099999999999</c:v>
                </c:pt>
                <c:pt idx="2657">
                  <c:v>-0.18193000000000001</c:v>
                </c:pt>
                <c:pt idx="2658">
                  <c:v>-0.181619</c:v>
                </c:pt>
                <c:pt idx="2659">
                  <c:v>-0.18129899999999999</c:v>
                </c:pt>
                <c:pt idx="2660">
                  <c:v>-0.180974</c:v>
                </c:pt>
                <c:pt idx="2661">
                  <c:v>-0.18063699999999999</c:v>
                </c:pt>
                <c:pt idx="2662">
                  <c:v>-0.18029100000000001</c:v>
                </c:pt>
                <c:pt idx="2663">
                  <c:v>-0.17993799999999999</c:v>
                </c:pt>
                <c:pt idx="2664">
                  <c:v>-0.17957899999999999</c:v>
                </c:pt>
                <c:pt idx="2665">
                  <c:v>-0.17922099999999999</c:v>
                </c:pt>
                <c:pt idx="2666">
                  <c:v>-0.17885999999999999</c:v>
                </c:pt>
                <c:pt idx="2667">
                  <c:v>-0.17850199999999999</c:v>
                </c:pt>
                <c:pt idx="2668">
                  <c:v>-0.17814199999999999</c:v>
                </c:pt>
                <c:pt idx="2669">
                  <c:v>-0.17777399999999999</c:v>
                </c:pt>
                <c:pt idx="2670">
                  <c:v>-0.177399</c:v>
                </c:pt>
                <c:pt idx="2671">
                  <c:v>-0.17701</c:v>
                </c:pt>
                <c:pt idx="2672">
                  <c:v>-0.17661199999999999</c:v>
                </c:pt>
                <c:pt idx="2673">
                  <c:v>-0.176206</c:v>
                </c:pt>
                <c:pt idx="2674">
                  <c:v>-0.17579500000000001</c:v>
                </c:pt>
                <c:pt idx="2675">
                  <c:v>-0.17538699999999999</c:v>
                </c:pt>
                <c:pt idx="2676">
                  <c:v>-0.17497799999999999</c:v>
                </c:pt>
                <c:pt idx="2677">
                  <c:v>-0.17457700000000001</c:v>
                </c:pt>
                <c:pt idx="2678">
                  <c:v>-0.17416999999999999</c:v>
                </c:pt>
                <c:pt idx="2679">
                  <c:v>-0.17374899999999999</c:v>
                </c:pt>
                <c:pt idx="2680">
                  <c:v>-0.173315</c:v>
                </c:pt>
                <c:pt idx="2681">
                  <c:v>-0.17286899999999999</c:v>
                </c:pt>
                <c:pt idx="2682">
                  <c:v>-0.17241999999999999</c:v>
                </c:pt>
                <c:pt idx="2683">
                  <c:v>-0.17196400000000001</c:v>
                </c:pt>
                <c:pt idx="2684">
                  <c:v>-0.17150599999999999</c:v>
                </c:pt>
                <c:pt idx="2685">
                  <c:v>-0.171046</c:v>
                </c:pt>
                <c:pt idx="2686">
                  <c:v>-0.17058899999999999</c:v>
                </c:pt>
                <c:pt idx="2687">
                  <c:v>-0.17013500000000001</c:v>
                </c:pt>
                <c:pt idx="2688">
                  <c:v>-0.16967099999999999</c:v>
                </c:pt>
                <c:pt idx="2689">
                  <c:v>-0.16919899999999999</c:v>
                </c:pt>
                <c:pt idx="2690">
                  <c:v>-0.168713</c:v>
                </c:pt>
                <c:pt idx="2691">
                  <c:v>-0.16822400000000001</c:v>
                </c:pt>
                <c:pt idx="2692">
                  <c:v>-0.16772799999999999</c:v>
                </c:pt>
                <c:pt idx="2693">
                  <c:v>-0.16722500000000001</c:v>
                </c:pt>
                <c:pt idx="2694">
                  <c:v>-0.16672100000000001</c:v>
                </c:pt>
                <c:pt idx="2695">
                  <c:v>-0.166211</c:v>
                </c:pt>
                <c:pt idx="2696">
                  <c:v>-0.16570799999999999</c:v>
                </c:pt>
                <c:pt idx="2697">
                  <c:v>-0.16520099999999999</c:v>
                </c:pt>
                <c:pt idx="2698">
                  <c:v>-0.164689</c:v>
                </c:pt>
                <c:pt idx="2699">
                  <c:v>-0.16416800000000001</c:v>
                </c:pt>
                <c:pt idx="2700">
                  <c:v>-0.163637</c:v>
                </c:pt>
                <c:pt idx="2701">
                  <c:v>-0.163103</c:v>
                </c:pt>
                <c:pt idx="2702">
                  <c:v>-0.16255900000000001</c:v>
                </c:pt>
                <c:pt idx="2703">
                  <c:v>-0.16201099999999999</c:v>
                </c:pt>
                <c:pt idx="2704">
                  <c:v>-0.16145699999999999</c:v>
                </c:pt>
                <c:pt idx="2705">
                  <c:v>-0.16090199999999999</c:v>
                </c:pt>
                <c:pt idx="2706">
                  <c:v>-0.16035099999999999</c:v>
                </c:pt>
                <c:pt idx="2707">
                  <c:v>-0.15979399999999999</c:v>
                </c:pt>
                <c:pt idx="2708">
                  <c:v>-0.15923599999999999</c:v>
                </c:pt>
                <c:pt idx="2709">
                  <c:v>-0.158669</c:v>
                </c:pt>
                <c:pt idx="2710">
                  <c:v>-0.15809500000000001</c:v>
                </c:pt>
                <c:pt idx="2711">
                  <c:v>-0.15751499999999999</c:v>
                </c:pt>
                <c:pt idx="2712">
                  <c:v>-0.15692400000000001</c:v>
                </c:pt>
                <c:pt idx="2713">
                  <c:v>-0.156329</c:v>
                </c:pt>
                <c:pt idx="2714">
                  <c:v>-0.15572800000000001</c:v>
                </c:pt>
                <c:pt idx="2715">
                  <c:v>-0.15512799999999999</c:v>
                </c:pt>
                <c:pt idx="2716">
                  <c:v>-0.154529</c:v>
                </c:pt>
                <c:pt idx="2717">
                  <c:v>-0.15392700000000001</c:v>
                </c:pt>
                <c:pt idx="2718">
                  <c:v>-0.15332499999999999</c:v>
                </c:pt>
                <c:pt idx="2719">
                  <c:v>-0.15271299999999999</c:v>
                </c:pt>
                <c:pt idx="2720">
                  <c:v>-0.15209700000000001</c:v>
                </c:pt>
                <c:pt idx="2721">
                  <c:v>-0.15146899999999999</c:v>
                </c:pt>
                <c:pt idx="2722">
                  <c:v>-0.150834</c:v>
                </c:pt>
                <c:pt idx="2723">
                  <c:v>-0.15019299999999999</c:v>
                </c:pt>
                <c:pt idx="2724">
                  <c:v>-0.14954600000000001</c:v>
                </c:pt>
                <c:pt idx="2725">
                  <c:v>-0.14890200000000001</c:v>
                </c:pt>
                <c:pt idx="2726">
                  <c:v>-0.148255</c:v>
                </c:pt>
                <c:pt idx="2727">
                  <c:v>-0.14761199999999999</c:v>
                </c:pt>
                <c:pt idx="2728">
                  <c:v>-0.14696699999999999</c:v>
                </c:pt>
                <c:pt idx="2729">
                  <c:v>-0.146315</c:v>
                </c:pt>
                <c:pt idx="2730">
                  <c:v>-0.14565500000000001</c:v>
                </c:pt>
                <c:pt idx="2731">
                  <c:v>-0.144981</c:v>
                </c:pt>
                <c:pt idx="2732">
                  <c:v>-0.14430100000000001</c:v>
                </c:pt>
                <c:pt idx="2733">
                  <c:v>-0.14360999999999999</c:v>
                </c:pt>
                <c:pt idx="2734">
                  <c:v>-0.14291699999999999</c:v>
                </c:pt>
                <c:pt idx="2735">
                  <c:v>-0.14222499999999999</c:v>
                </c:pt>
                <c:pt idx="2736">
                  <c:v>-0.14153499999999999</c:v>
                </c:pt>
                <c:pt idx="2737">
                  <c:v>-0.14085300000000001</c:v>
                </c:pt>
                <c:pt idx="2738">
                  <c:v>-0.14016500000000001</c:v>
                </c:pt>
                <c:pt idx="2739">
                  <c:v>-0.13946600000000001</c:v>
                </c:pt>
                <c:pt idx="2740">
                  <c:v>-0.13875299999999999</c:v>
                </c:pt>
                <c:pt idx="2741">
                  <c:v>-0.13803099999999999</c:v>
                </c:pt>
                <c:pt idx="2742">
                  <c:v>-0.13730700000000001</c:v>
                </c:pt>
                <c:pt idx="2743">
                  <c:v>-0.136578</c:v>
                </c:pt>
                <c:pt idx="2744">
                  <c:v>-0.135847</c:v>
                </c:pt>
                <c:pt idx="2745">
                  <c:v>-0.13511400000000001</c:v>
                </c:pt>
                <c:pt idx="2746">
                  <c:v>-0.134385</c:v>
                </c:pt>
                <c:pt idx="2747">
                  <c:v>-0.13366</c:v>
                </c:pt>
                <c:pt idx="2748">
                  <c:v>-0.13292699999999999</c:v>
                </c:pt>
                <c:pt idx="2749">
                  <c:v>-0.132184</c:v>
                </c:pt>
                <c:pt idx="2750">
                  <c:v>-0.13142899999999999</c:v>
                </c:pt>
                <c:pt idx="2751">
                  <c:v>-0.13067100000000001</c:v>
                </c:pt>
                <c:pt idx="2752">
                  <c:v>-0.129909</c:v>
                </c:pt>
                <c:pt idx="2753">
                  <c:v>-0.12914200000000001</c:v>
                </c:pt>
                <c:pt idx="2754">
                  <c:v>-0.12837200000000001</c:v>
                </c:pt>
                <c:pt idx="2755">
                  <c:v>-0.12759899999999999</c:v>
                </c:pt>
                <c:pt idx="2756">
                  <c:v>-0.126833</c:v>
                </c:pt>
                <c:pt idx="2757">
                  <c:v>-0.12606400000000001</c:v>
                </c:pt>
                <c:pt idx="2758">
                  <c:v>-0.12529000000000001</c:v>
                </c:pt>
                <c:pt idx="2759">
                  <c:v>-0.12450799999999999</c:v>
                </c:pt>
                <c:pt idx="2760">
                  <c:v>-0.12371500000000001</c:v>
                </c:pt>
                <c:pt idx="2761">
                  <c:v>-0.122923</c:v>
                </c:pt>
                <c:pt idx="2762">
                  <c:v>-0.12212199999999999</c:v>
                </c:pt>
                <c:pt idx="2763">
                  <c:v>-0.121318</c:v>
                </c:pt>
                <c:pt idx="2764">
                  <c:v>-0.12051000000000001</c:v>
                </c:pt>
                <c:pt idx="2765">
                  <c:v>-0.1197</c:v>
                </c:pt>
                <c:pt idx="2766">
                  <c:v>-0.118896</c:v>
                </c:pt>
                <c:pt idx="2767">
                  <c:v>-0.118087</c:v>
                </c:pt>
                <c:pt idx="2768">
                  <c:v>-0.11727700000000001</c:v>
                </c:pt>
                <c:pt idx="2769">
                  <c:v>-0.11645800000000001</c:v>
                </c:pt>
                <c:pt idx="2770">
                  <c:v>-0.115634</c:v>
                </c:pt>
                <c:pt idx="2771">
                  <c:v>-0.114805</c:v>
                </c:pt>
                <c:pt idx="2772">
                  <c:v>-0.113967</c:v>
                </c:pt>
                <c:pt idx="2773">
                  <c:v>-0.11312700000000001</c:v>
                </c:pt>
                <c:pt idx="2774">
                  <c:v>-0.11228100000000001</c:v>
                </c:pt>
                <c:pt idx="2775">
                  <c:v>-0.111439</c:v>
                </c:pt>
                <c:pt idx="2776">
                  <c:v>-0.110596</c:v>
                </c:pt>
                <c:pt idx="2777">
                  <c:v>-0.109753</c:v>
                </c:pt>
                <c:pt idx="2778">
                  <c:v>-0.10891000000000001</c:v>
                </c:pt>
                <c:pt idx="2779">
                  <c:v>-0.108058</c:v>
                </c:pt>
                <c:pt idx="2780">
                  <c:v>-0.10720200000000001</c:v>
                </c:pt>
                <c:pt idx="2781">
                  <c:v>-0.106336</c:v>
                </c:pt>
                <c:pt idx="2782">
                  <c:v>-0.105465</c:v>
                </c:pt>
                <c:pt idx="2783">
                  <c:v>-0.10459</c:v>
                </c:pt>
                <c:pt idx="2784">
                  <c:v>-0.103712</c:v>
                </c:pt>
                <c:pt idx="2785">
                  <c:v>-0.102836</c:v>
                </c:pt>
                <c:pt idx="2786">
                  <c:v>-0.10195799999999999</c:v>
                </c:pt>
                <c:pt idx="2787">
                  <c:v>-0.10108499999999999</c:v>
                </c:pt>
                <c:pt idx="2788">
                  <c:v>-0.10020999999999999</c:v>
                </c:pt>
                <c:pt idx="2789">
                  <c:v>-9.9329200000000006E-2</c:v>
                </c:pt>
                <c:pt idx="2790">
                  <c:v>-9.844E-2</c:v>
                </c:pt>
                <c:pt idx="2791">
                  <c:v>-9.7539899999999999E-2</c:v>
                </c:pt>
                <c:pt idx="2792">
                  <c:v>-9.6637100000000004E-2</c:v>
                </c:pt>
                <c:pt idx="2793">
                  <c:v>-9.5727900000000005E-2</c:v>
                </c:pt>
                <c:pt idx="2794">
                  <c:v>-9.4817700000000005E-2</c:v>
                </c:pt>
                <c:pt idx="2795">
                  <c:v>-9.3908599999999995E-2</c:v>
                </c:pt>
                <c:pt idx="2796">
                  <c:v>-9.3002100000000004E-2</c:v>
                </c:pt>
                <c:pt idx="2797">
                  <c:v>-9.2104900000000003E-2</c:v>
                </c:pt>
                <c:pt idx="2798">
                  <c:v>-9.1202900000000003E-2</c:v>
                </c:pt>
                <c:pt idx="2799">
                  <c:v>-9.0288999999999994E-2</c:v>
                </c:pt>
                <c:pt idx="2800">
                  <c:v>-8.9360800000000004E-2</c:v>
                </c:pt>
                <c:pt idx="2801">
                  <c:v>-8.8426000000000005E-2</c:v>
                </c:pt>
                <c:pt idx="2802">
                  <c:v>-8.7491700000000006E-2</c:v>
                </c:pt>
                <c:pt idx="2803">
                  <c:v>-8.6553900000000003E-2</c:v>
                </c:pt>
                <c:pt idx="2804">
                  <c:v>-8.5615800000000006E-2</c:v>
                </c:pt>
                <c:pt idx="2805">
                  <c:v>-8.4676500000000002E-2</c:v>
                </c:pt>
                <c:pt idx="2806">
                  <c:v>-8.3742999999999998E-2</c:v>
                </c:pt>
                <c:pt idx="2807">
                  <c:v>-8.2813300000000006E-2</c:v>
                </c:pt>
                <c:pt idx="2808">
                  <c:v>-8.1877500000000006E-2</c:v>
                </c:pt>
                <c:pt idx="2809">
                  <c:v>-8.0932000000000004E-2</c:v>
                </c:pt>
                <c:pt idx="2810">
                  <c:v>-7.9975500000000005E-2</c:v>
                </c:pt>
                <c:pt idx="2811">
                  <c:v>-7.9019699999999998E-2</c:v>
                </c:pt>
                <c:pt idx="2812">
                  <c:v>-7.80608E-2</c:v>
                </c:pt>
                <c:pt idx="2813">
                  <c:v>-7.7099600000000004E-2</c:v>
                </c:pt>
                <c:pt idx="2814">
                  <c:v>-7.6136400000000007E-2</c:v>
                </c:pt>
                <c:pt idx="2815">
                  <c:v>-7.5171500000000002E-2</c:v>
                </c:pt>
                <c:pt idx="2816">
                  <c:v>-7.4215000000000003E-2</c:v>
                </c:pt>
                <c:pt idx="2817">
                  <c:v>-7.3256600000000005E-2</c:v>
                </c:pt>
                <c:pt idx="2818">
                  <c:v>-7.2294499999999998E-2</c:v>
                </c:pt>
                <c:pt idx="2819">
                  <c:v>-7.1324399999999996E-2</c:v>
                </c:pt>
                <c:pt idx="2820">
                  <c:v>-7.0347000000000007E-2</c:v>
                </c:pt>
                <c:pt idx="2821">
                  <c:v>-6.9370100000000004E-2</c:v>
                </c:pt>
                <c:pt idx="2822">
                  <c:v>-6.8386699999999995E-2</c:v>
                </c:pt>
                <c:pt idx="2823">
                  <c:v>-6.7402699999999996E-2</c:v>
                </c:pt>
                <c:pt idx="2824">
                  <c:v>-6.6415399999999999E-2</c:v>
                </c:pt>
                <c:pt idx="2825">
                  <c:v>-6.5430000000000002E-2</c:v>
                </c:pt>
                <c:pt idx="2826">
                  <c:v>-6.4449699999999999E-2</c:v>
                </c:pt>
                <c:pt idx="2827">
                  <c:v>-6.3466800000000004E-2</c:v>
                </c:pt>
                <c:pt idx="2828">
                  <c:v>-6.24831E-2</c:v>
                </c:pt>
                <c:pt idx="2829">
                  <c:v>-6.1492400000000003E-2</c:v>
                </c:pt>
                <c:pt idx="2830">
                  <c:v>-6.0498099999999999E-2</c:v>
                </c:pt>
                <c:pt idx="2831">
                  <c:v>-5.9499200000000002E-2</c:v>
                </c:pt>
                <c:pt idx="2832">
                  <c:v>-5.8495199999999997E-2</c:v>
                </c:pt>
                <c:pt idx="2833">
                  <c:v>-5.7490399999999997E-2</c:v>
                </c:pt>
                <c:pt idx="2834">
                  <c:v>-5.6482499999999998E-2</c:v>
                </c:pt>
                <c:pt idx="2835">
                  <c:v>-5.5479300000000002E-2</c:v>
                </c:pt>
                <c:pt idx="2836">
                  <c:v>-5.4476999999999998E-2</c:v>
                </c:pt>
                <c:pt idx="2837">
                  <c:v>-5.3475799999999997E-2</c:v>
                </c:pt>
                <c:pt idx="2838">
                  <c:v>-5.2474199999999999E-2</c:v>
                </c:pt>
                <c:pt idx="2839">
                  <c:v>-5.1466900000000003E-2</c:v>
                </c:pt>
                <c:pt idx="2840">
                  <c:v>-5.04555E-2</c:v>
                </c:pt>
                <c:pt idx="2841">
                  <c:v>-4.94362E-2</c:v>
                </c:pt>
                <c:pt idx="2842">
                  <c:v>-4.8415399999999997E-2</c:v>
                </c:pt>
                <c:pt idx="2843">
                  <c:v>-4.7392400000000001E-2</c:v>
                </c:pt>
                <c:pt idx="2844">
                  <c:v>-4.6369E-2</c:v>
                </c:pt>
                <c:pt idx="2845">
                  <c:v>-4.5348800000000002E-2</c:v>
                </c:pt>
                <c:pt idx="2846">
                  <c:v>-4.4328699999999999E-2</c:v>
                </c:pt>
                <c:pt idx="2847">
                  <c:v>-4.3314199999999997E-2</c:v>
                </c:pt>
                <c:pt idx="2848">
                  <c:v>-4.22984E-2</c:v>
                </c:pt>
                <c:pt idx="2849">
                  <c:v>-4.1278000000000002E-2</c:v>
                </c:pt>
                <c:pt idx="2850">
                  <c:v>-4.0249800000000002E-2</c:v>
                </c:pt>
                <c:pt idx="2851">
                  <c:v>-3.9214400000000003E-2</c:v>
                </c:pt>
                <c:pt idx="2852">
                  <c:v>-3.8179100000000001E-2</c:v>
                </c:pt>
                <c:pt idx="2853">
                  <c:v>-3.7140699999999999E-2</c:v>
                </c:pt>
                <c:pt idx="2854">
                  <c:v>-3.6103299999999998E-2</c:v>
                </c:pt>
                <c:pt idx="2855">
                  <c:v>-3.5066800000000002E-2</c:v>
                </c:pt>
                <c:pt idx="2856">
                  <c:v>-3.4034500000000002E-2</c:v>
                </c:pt>
                <c:pt idx="2857">
                  <c:v>-3.3010400000000002E-2</c:v>
                </c:pt>
                <c:pt idx="2858">
                  <c:v>-3.1983299999999999E-2</c:v>
                </c:pt>
                <c:pt idx="2859">
                  <c:v>-3.0946399999999999E-2</c:v>
                </c:pt>
                <c:pt idx="2860">
                  <c:v>-2.9897799999999999E-2</c:v>
                </c:pt>
                <c:pt idx="2861">
                  <c:v>-2.88472E-2</c:v>
                </c:pt>
                <c:pt idx="2862">
                  <c:v>-2.77998E-2</c:v>
                </c:pt>
                <c:pt idx="2863">
                  <c:v>-2.6753200000000001E-2</c:v>
                </c:pt>
                <c:pt idx="2864">
                  <c:v>-2.5707600000000001E-2</c:v>
                </c:pt>
                <c:pt idx="2865">
                  <c:v>-2.4662400000000001E-2</c:v>
                </c:pt>
                <c:pt idx="2866">
                  <c:v>-2.36244E-2</c:v>
                </c:pt>
                <c:pt idx="2867">
                  <c:v>-2.2589600000000001E-2</c:v>
                </c:pt>
                <c:pt idx="2868">
                  <c:v>-2.155E-2</c:v>
                </c:pt>
                <c:pt idx="2869">
                  <c:v>-2.0499199999999999E-2</c:v>
                </c:pt>
                <c:pt idx="2870">
                  <c:v>-1.9440700000000002E-2</c:v>
                </c:pt>
                <c:pt idx="2871">
                  <c:v>-1.8386699999999999E-2</c:v>
                </c:pt>
                <c:pt idx="2872">
                  <c:v>-1.7333500000000002E-2</c:v>
                </c:pt>
                <c:pt idx="2873">
                  <c:v>-1.62804E-2</c:v>
                </c:pt>
                <c:pt idx="2874">
                  <c:v>-1.5225199999999999E-2</c:v>
                </c:pt>
                <c:pt idx="2875">
                  <c:v>-1.41771E-2</c:v>
                </c:pt>
                <c:pt idx="2876">
                  <c:v>-1.31477E-2</c:v>
                </c:pt>
                <c:pt idx="2877">
                  <c:v>-1.21107E-2</c:v>
                </c:pt>
                <c:pt idx="2878">
                  <c:v>-1.10352E-2</c:v>
                </c:pt>
                <c:pt idx="2879" formatCode="0.00E+00">
                  <c:v>-9.9429600000000007E-3</c:v>
                </c:pt>
                <c:pt idx="2880" formatCode="0.00E+00">
                  <c:v>-8.9410199999999992E-3</c:v>
                </c:pt>
                <c:pt idx="2881" formatCode="0.00E+00">
                  <c:v>-8.3878200000000007E-3</c:v>
                </c:pt>
                <c:pt idx="2882" formatCode="0.00E+00">
                  <c:v>-7.5607299999999999E-3</c:v>
                </c:pt>
                <c:pt idx="2883" formatCode="0.00E+00">
                  <c:v>-6.4936100000000004E-3</c:v>
                </c:pt>
                <c:pt idx="2884" formatCode="0.00E+00">
                  <c:v>-5.7557700000000003E-3</c:v>
                </c:pt>
                <c:pt idx="2885" formatCode="0.00E+00">
                  <c:v>-4.70106E-3</c:v>
                </c:pt>
                <c:pt idx="2886" formatCode="0.00E+00">
                  <c:v>-3.8781599999999999E-3</c:v>
                </c:pt>
                <c:pt idx="2887" formatCode="0.00E+00">
                  <c:v>-2.96948E-3</c:v>
                </c:pt>
                <c:pt idx="2888" formatCode="0.00E+00">
                  <c:v>-1.9925400000000001E-3</c:v>
                </c:pt>
                <c:pt idx="2889" formatCode="0.00E+00">
                  <c:v>-1.18443E-3</c:v>
                </c:pt>
                <c:pt idx="2890" formatCode="0.00E+00">
                  <c:v>-1.55747E-4</c:v>
                </c:pt>
                <c:pt idx="2891" formatCode="0.00E+00">
                  <c:v>6.7855499999999996E-4</c:v>
                </c:pt>
                <c:pt idx="2892" formatCode="0.00E+00">
                  <c:v>1.63309E-3</c:v>
                </c:pt>
                <c:pt idx="2893" formatCode="0.00E+00">
                  <c:v>2.5549399999999999E-3</c:v>
                </c:pt>
                <c:pt idx="2894" formatCode="0.00E+00">
                  <c:v>3.4271700000000002E-3</c:v>
                </c:pt>
                <c:pt idx="2895" formatCode="0.00E+00">
                  <c:v>4.38296E-3</c:v>
                </c:pt>
                <c:pt idx="2896" formatCode="0.00E+00">
                  <c:v>5.2549299999999997E-3</c:v>
                </c:pt>
                <c:pt idx="2897" formatCode="0.00E+00">
                  <c:v>6.1718199999999997E-3</c:v>
                </c:pt>
                <c:pt idx="2898" formatCode="0.00E+00">
                  <c:v>7.0965799999999999E-3</c:v>
                </c:pt>
                <c:pt idx="2899" formatCode="0.00E+00">
                  <c:v>7.9784399999999998E-3</c:v>
                </c:pt>
                <c:pt idx="2900" formatCode="0.00E+00">
                  <c:v>8.9238000000000008E-3</c:v>
                </c:pt>
                <c:pt idx="2901" formatCode="0.00E+00">
                  <c:v>9.8290500000000006E-3</c:v>
                </c:pt>
                <c:pt idx="2902">
                  <c:v>1.07303E-2</c:v>
                </c:pt>
                <c:pt idx="2903">
                  <c:v>1.1678300000000001E-2</c:v>
                </c:pt>
                <c:pt idx="2904">
                  <c:v>1.25331E-2</c:v>
                </c:pt>
                <c:pt idx="2905">
                  <c:v>1.3492199999999999E-2</c:v>
                </c:pt>
                <c:pt idx="2906">
                  <c:v>1.43611E-2</c:v>
                </c:pt>
                <c:pt idx="2907">
                  <c:v>1.5275E-2</c:v>
                </c:pt>
                <c:pt idx="2908">
                  <c:v>1.6197400000000001E-2</c:v>
                </c:pt>
                <c:pt idx="2909">
                  <c:v>1.70621E-2</c:v>
                </c:pt>
                <c:pt idx="2910">
                  <c:v>1.8032300000000001E-2</c:v>
                </c:pt>
                <c:pt idx="2911">
                  <c:v>1.8889699999999999E-2</c:v>
                </c:pt>
                <c:pt idx="2912">
                  <c:v>1.9841399999999999E-2</c:v>
                </c:pt>
                <c:pt idx="2913">
                  <c:v>2.0720599999999999E-2</c:v>
                </c:pt>
                <c:pt idx="2914">
                  <c:v>2.16248E-2</c:v>
                </c:pt>
                <c:pt idx="2915">
                  <c:v>2.2545800000000001E-2</c:v>
                </c:pt>
                <c:pt idx="2916">
                  <c:v>2.3414600000000001E-2</c:v>
                </c:pt>
                <c:pt idx="2917">
                  <c:v>2.4345499999999999E-2</c:v>
                </c:pt>
                <c:pt idx="2918">
                  <c:v>2.5204600000000001E-2</c:v>
                </c:pt>
                <c:pt idx="2919">
                  <c:v>2.6136900000000001E-2</c:v>
                </c:pt>
                <c:pt idx="2920">
                  <c:v>2.7025299999999999E-2</c:v>
                </c:pt>
                <c:pt idx="2921">
                  <c:v>2.7942499999999999E-2</c:v>
                </c:pt>
                <c:pt idx="2922">
                  <c:v>2.88385E-2</c:v>
                </c:pt>
                <c:pt idx="2923">
                  <c:v>2.9727E-2</c:v>
                </c:pt>
                <c:pt idx="2924">
                  <c:v>3.06337E-2</c:v>
                </c:pt>
                <c:pt idx="2925">
                  <c:v>3.1510799999999999E-2</c:v>
                </c:pt>
                <c:pt idx="2926">
                  <c:v>3.2421999999999999E-2</c:v>
                </c:pt>
                <c:pt idx="2927">
                  <c:v>3.3287600000000001E-2</c:v>
                </c:pt>
                <c:pt idx="2928">
                  <c:v>3.4198699999999999E-2</c:v>
                </c:pt>
                <c:pt idx="2929">
                  <c:v>3.5078600000000001E-2</c:v>
                </c:pt>
                <c:pt idx="2930">
                  <c:v>3.59873E-2</c:v>
                </c:pt>
                <c:pt idx="2931">
                  <c:v>3.6874900000000002E-2</c:v>
                </c:pt>
                <c:pt idx="2932">
                  <c:v>3.7753700000000001E-2</c:v>
                </c:pt>
                <c:pt idx="2933">
                  <c:v>3.8645899999999997E-2</c:v>
                </c:pt>
                <c:pt idx="2934">
                  <c:v>3.9511299999999999E-2</c:v>
                </c:pt>
                <c:pt idx="2935">
                  <c:v>4.0410000000000001E-2</c:v>
                </c:pt>
                <c:pt idx="2936">
                  <c:v>4.12719E-2</c:v>
                </c:pt>
                <c:pt idx="2937">
                  <c:v>4.2164E-2</c:v>
                </c:pt>
                <c:pt idx="2938">
                  <c:v>4.3030800000000001E-2</c:v>
                </c:pt>
                <c:pt idx="2939">
                  <c:v>4.3917200000000003E-2</c:v>
                </c:pt>
                <c:pt idx="2940">
                  <c:v>4.4799100000000001E-2</c:v>
                </c:pt>
                <c:pt idx="2941">
                  <c:v>4.5687699999999998E-2</c:v>
                </c:pt>
                <c:pt idx="2942">
                  <c:v>4.6559499999999997E-2</c:v>
                </c:pt>
                <c:pt idx="2943">
                  <c:v>4.7372600000000001E-2</c:v>
                </c:pt>
                <c:pt idx="2944">
                  <c:v>4.8206600000000002E-2</c:v>
                </c:pt>
                <c:pt idx="2945">
                  <c:v>4.9131500000000002E-2</c:v>
                </c:pt>
                <c:pt idx="2946">
                  <c:v>5.0176800000000001E-2</c:v>
                </c:pt>
                <c:pt idx="2947">
                  <c:v>5.0898899999999997E-2</c:v>
                </c:pt>
                <c:pt idx="2948">
                  <c:v>4.9783099999999997E-2</c:v>
                </c:pt>
                <c:pt idx="2949">
                  <c:v>4.9695200000000002E-2</c:v>
                </c:pt>
                <c:pt idx="2950">
                  <c:v>5.0624000000000002E-2</c:v>
                </c:pt>
                <c:pt idx="2951">
                  <c:v>5.0195200000000002E-2</c:v>
                </c:pt>
                <c:pt idx="2952">
                  <c:v>5.1073199999999999E-2</c:v>
                </c:pt>
                <c:pt idx="2953">
                  <c:v>5.1020700000000002E-2</c:v>
                </c:pt>
                <c:pt idx="2954">
                  <c:v>5.1296700000000001E-2</c:v>
                </c:pt>
                <c:pt idx="2955">
                  <c:v>5.1867200000000002E-2</c:v>
                </c:pt>
                <c:pt idx="2956">
                  <c:v>5.16724E-2</c:v>
                </c:pt>
                <c:pt idx="2957">
                  <c:v>5.2448700000000001E-2</c:v>
                </c:pt>
                <c:pt idx="2958">
                  <c:v>5.2337000000000002E-2</c:v>
                </c:pt>
                <c:pt idx="2959">
                  <c:v>5.2794099999999997E-2</c:v>
                </c:pt>
                <c:pt idx="2960">
                  <c:v>5.3094099999999998E-2</c:v>
                </c:pt>
                <c:pt idx="2961">
                  <c:v>5.3169899999999999E-2</c:v>
                </c:pt>
                <c:pt idx="2962">
                  <c:v>5.3685799999999999E-2</c:v>
                </c:pt>
                <c:pt idx="2963">
                  <c:v>5.3723600000000003E-2</c:v>
                </c:pt>
                <c:pt idx="2964">
                  <c:v>5.4087799999999998E-2</c:v>
                </c:pt>
                <c:pt idx="2965">
                  <c:v>5.4370599999999998E-2</c:v>
                </c:pt>
                <c:pt idx="2966">
                  <c:v>5.4505600000000001E-2</c:v>
                </c:pt>
                <c:pt idx="2967">
                  <c:v>5.4920200000000002E-2</c:v>
                </c:pt>
                <c:pt idx="2968">
                  <c:v>5.5054699999999998E-2</c:v>
                </c:pt>
                <c:pt idx="2969">
                  <c:v>5.5319899999999998E-2</c:v>
                </c:pt>
                <c:pt idx="2970">
                  <c:v>5.5675599999999999E-2</c:v>
                </c:pt>
                <c:pt idx="2971">
                  <c:v>5.5718299999999998E-2</c:v>
                </c:pt>
                <c:pt idx="2972">
                  <c:v>5.6194399999999999E-2</c:v>
                </c:pt>
                <c:pt idx="2973">
                  <c:v>5.6225499999999998E-2</c:v>
                </c:pt>
                <c:pt idx="2974">
                  <c:v>5.6558900000000002E-2</c:v>
                </c:pt>
                <c:pt idx="2975">
                  <c:v>5.6841000000000003E-2</c:v>
                </c:pt>
                <c:pt idx="2976">
                  <c:v>5.6902300000000003E-2</c:v>
                </c:pt>
                <c:pt idx="2977">
                  <c:v>5.7401899999999999E-2</c:v>
                </c:pt>
                <c:pt idx="2978">
                  <c:v>5.7332500000000002E-2</c:v>
                </c:pt>
                <c:pt idx="2979">
                  <c:v>5.7808999999999999E-2</c:v>
                </c:pt>
                <c:pt idx="2980">
                  <c:v>5.7891400000000003E-2</c:v>
                </c:pt>
                <c:pt idx="2981">
                  <c:v>5.8124299999999997E-2</c:v>
                </c:pt>
                <c:pt idx="2982">
                  <c:v>5.84509E-2</c:v>
                </c:pt>
                <c:pt idx="2983">
                  <c:v>5.8451599999999999E-2</c:v>
                </c:pt>
                <c:pt idx="2984">
                  <c:v>5.8913199999999999E-2</c:v>
                </c:pt>
                <c:pt idx="2985">
                  <c:v>5.8896999999999998E-2</c:v>
                </c:pt>
                <c:pt idx="2986">
                  <c:v>5.9278499999999998E-2</c:v>
                </c:pt>
                <c:pt idx="2987">
                  <c:v>5.9399100000000003E-2</c:v>
                </c:pt>
                <c:pt idx="2988">
                  <c:v>5.9596900000000001E-2</c:v>
                </c:pt>
                <c:pt idx="2989">
                  <c:v>5.9881200000000002E-2</c:v>
                </c:pt>
                <c:pt idx="2990">
                  <c:v>5.9959999999999999E-2</c:v>
                </c:pt>
                <c:pt idx="2991">
                  <c:v>6.02911E-2</c:v>
                </c:pt>
                <c:pt idx="2992">
                  <c:v>6.0348899999999997E-2</c:v>
                </c:pt>
                <c:pt idx="2993">
                  <c:v>6.0630700000000003E-2</c:v>
                </c:pt>
                <c:pt idx="2994">
                  <c:v>6.0758100000000002E-2</c:v>
                </c:pt>
                <c:pt idx="2995">
                  <c:v>6.0972600000000002E-2</c:v>
                </c:pt>
                <c:pt idx="2996">
                  <c:v>6.1157799999999998E-2</c:v>
                </c:pt>
                <c:pt idx="2997">
                  <c:v>6.1313100000000002E-2</c:v>
                </c:pt>
                <c:pt idx="2998">
                  <c:v>6.1528600000000003E-2</c:v>
                </c:pt>
                <c:pt idx="2999">
                  <c:v>6.1663099999999998E-2</c:v>
                </c:pt>
                <c:pt idx="3000">
                  <c:v>6.1883000000000001E-2</c:v>
                </c:pt>
                <c:pt idx="3001">
                  <c:v>6.1996900000000001E-2</c:v>
                </c:pt>
                <c:pt idx="3002">
                  <c:v>6.2198999999999997E-2</c:v>
                </c:pt>
                <c:pt idx="3003">
                  <c:v>6.2318199999999997E-2</c:v>
                </c:pt>
                <c:pt idx="3004">
                  <c:v>6.2513299999999994E-2</c:v>
                </c:pt>
                <c:pt idx="3005">
                  <c:v>6.2646400000000005E-2</c:v>
                </c:pt>
                <c:pt idx="3006">
                  <c:v>6.2812199999999999E-2</c:v>
                </c:pt>
                <c:pt idx="3007">
                  <c:v>6.2962900000000002E-2</c:v>
                </c:pt>
                <c:pt idx="3008">
                  <c:v>6.31221E-2</c:v>
                </c:pt>
                <c:pt idx="3009">
                  <c:v>6.3295199999999996E-2</c:v>
                </c:pt>
                <c:pt idx="3010">
                  <c:v>6.3365299999999999E-2</c:v>
                </c:pt>
                <c:pt idx="3011">
                  <c:v>6.3491699999999998E-2</c:v>
                </c:pt>
                <c:pt idx="3012">
                  <c:v>6.3602699999999998E-2</c:v>
                </c:pt>
                <c:pt idx="3013">
                  <c:v>6.3971200000000006E-2</c:v>
                </c:pt>
                <c:pt idx="3014">
                  <c:v>6.4005300000000001E-2</c:v>
                </c:pt>
                <c:pt idx="3015">
                  <c:v>6.2243399999999997E-2</c:v>
                </c:pt>
                <c:pt idx="3016">
                  <c:v>6.1388100000000001E-2</c:v>
                </c:pt>
                <c:pt idx="3017">
                  <c:v>6.1584800000000002E-2</c:v>
                </c:pt>
                <c:pt idx="3018">
                  <c:v>6.0451999999999999E-2</c:v>
                </c:pt>
                <c:pt idx="3019">
                  <c:v>6.0535100000000001E-2</c:v>
                </c:pt>
                <c:pt idx="3020">
                  <c:v>5.9817599999999999E-2</c:v>
                </c:pt>
                <c:pt idx="3021">
                  <c:v>5.9249000000000003E-2</c:v>
                </c:pt>
                <c:pt idx="3022">
                  <c:v>5.91497E-2</c:v>
                </c:pt>
                <c:pt idx="3023">
                  <c:v>5.8138200000000001E-2</c:v>
                </c:pt>
                <c:pt idx="3024">
                  <c:v>5.81886E-2</c:v>
                </c:pt>
                <c:pt idx="3025">
                  <c:v>5.73486E-2</c:v>
                </c:pt>
                <c:pt idx="3026">
                  <c:v>5.6985800000000003E-2</c:v>
                </c:pt>
                <c:pt idx="3027">
                  <c:v>5.66411E-2</c:v>
                </c:pt>
                <c:pt idx="3028">
                  <c:v>5.5841099999999998E-2</c:v>
                </c:pt>
                <c:pt idx="3029">
                  <c:v>5.5711700000000003E-2</c:v>
                </c:pt>
                <c:pt idx="3030">
                  <c:v>5.4918700000000001E-2</c:v>
                </c:pt>
                <c:pt idx="3031">
                  <c:v>5.4532700000000003E-2</c:v>
                </c:pt>
                <c:pt idx="3032">
                  <c:v>5.4096900000000003E-2</c:v>
                </c:pt>
                <c:pt idx="3033">
                  <c:v>5.3371599999999998E-2</c:v>
                </c:pt>
                <c:pt idx="3034">
                  <c:v>5.3142300000000003E-2</c:v>
                </c:pt>
                <c:pt idx="3035">
                  <c:v>5.24197E-2</c:v>
                </c:pt>
                <c:pt idx="3036">
                  <c:v>5.1987499999999999E-2</c:v>
                </c:pt>
                <c:pt idx="3037">
                  <c:v>5.1578199999999998E-2</c:v>
                </c:pt>
                <c:pt idx="3038">
                  <c:v>5.0805000000000003E-2</c:v>
                </c:pt>
                <c:pt idx="3039">
                  <c:v>5.0596299999999997E-2</c:v>
                </c:pt>
                <c:pt idx="3040">
                  <c:v>4.9780900000000003E-2</c:v>
                </c:pt>
                <c:pt idx="3041">
                  <c:v>4.9384900000000002E-2</c:v>
                </c:pt>
                <c:pt idx="3042">
                  <c:v>4.8901300000000002E-2</c:v>
                </c:pt>
                <c:pt idx="3043">
                  <c:v>4.81264E-2</c:v>
                </c:pt>
                <c:pt idx="3044">
                  <c:v>4.79575E-2</c:v>
                </c:pt>
                <c:pt idx="3045">
                  <c:v>4.7036500000000002E-2</c:v>
                </c:pt>
                <c:pt idx="3046">
                  <c:v>4.67956E-2</c:v>
                </c:pt>
                <c:pt idx="3047">
                  <c:v>4.6129400000000001E-2</c:v>
                </c:pt>
                <c:pt idx="3048">
                  <c:v>4.5493499999999999E-2</c:v>
                </c:pt>
                <c:pt idx="3049">
                  <c:v>4.51984E-2</c:v>
                </c:pt>
                <c:pt idx="3050">
                  <c:v>4.4258899999999997E-2</c:v>
                </c:pt>
                <c:pt idx="3051">
                  <c:v>4.40679E-2</c:v>
                </c:pt>
                <c:pt idx="3052">
                  <c:v>4.3222799999999999E-2</c:v>
                </c:pt>
                <c:pt idx="3053">
                  <c:v>4.2776799999999997E-2</c:v>
                </c:pt>
                <c:pt idx="3054">
                  <c:v>4.2275899999999998E-2</c:v>
                </c:pt>
                <c:pt idx="3055">
                  <c:v>4.1498300000000002E-2</c:v>
                </c:pt>
                <c:pt idx="3056">
                  <c:v>4.1222799999999997E-2</c:v>
                </c:pt>
                <c:pt idx="3057">
                  <c:v>4.0362099999999998E-2</c:v>
                </c:pt>
                <c:pt idx="3058">
                  <c:v>3.9987099999999998E-2</c:v>
                </c:pt>
                <c:pt idx="3059">
                  <c:v>3.93067E-2</c:v>
                </c:pt>
                <c:pt idx="3060">
                  <c:v>3.8668399999999999E-2</c:v>
                </c:pt>
                <c:pt idx="3061">
                  <c:v>3.8209199999999999E-2</c:v>
                </c:pt>
                <c:pt idx="3062">
                  <c:v>3.7438199999999998E-2</c:v>
                </c:pt>
                <c:pt idx="3063">
                  <c:v>3.7005700000000002E-2</c:v>
                </c:pt>
                <c:pt idx="3064">
                  <c:v>3.6309800000000003E-2</c:v>
                </c:pt>
                <c:pt idx="3065">
                  <c:v>3.5738600000000002E-2</c:v>
                </c:pt>
                <c:pt idx="3066">
                  <c:v>3.5186799999999997E-2</c:v>
                </c:pt>
                <c:pt idx="3067">
                  <c:v>3.44994E-2</c:v>
                </c:pt>
                <c:pt idx="3068">
                  <c:v>3.3965299999999997E-2</c:v>
                </c:pt>
                <c:pt idx="3069">
                  <c:v>3.3287799999999999E-2</c:v>
                </c:pt>
                <c:pt idx="3070">
                  <c:v>3.2663299999999999E-2</c:v>
                </c:pt>
                <c:pt idx="3071">
                  <c:v>3.2081899999999997E-2</c:v>
                </c:pt>
                <c:pt idx="3072">
                  <c:v>3.1391200000000001E-2</c:v>
                </c:pt>
                <c:pt idx="3073">
                  <c:v>3.0831299999999999E-2</c:v>
                </c:pt>
                <c:pt idx="3074">
                  <c:v>3.0171799999999999E-2</c:v>
                </c:pt>
                <c:pt idx="3075">
                  <c:v>2.9540199999999999E-2</c:v>
                </c:pt>
                <c:pt idx="3076">
                  <c:v>2.8965399999999999E-2</c:v>
                </c:pt>
                <c:pt idx="3077">
                  <c:v>2.82496E-2</c:v>
                </c:pt>
                <c:pt idx="3078">
                  <c:v>2.7680099999999999E-2</c:v>
                </c:pt>
                <c:pt idx="3079">
                  <c:v>2.6960600000000001E-2</c:v>
                </c:pt>
                <c:pt idx="3080">
                  <c:v>2.6329200000000001E-2</c:v>
                </c:pt>
                <c:pt idx="3081">
                  <c:v>2.5694499999999999E-2</c:v>
                </c:pt>
                <c:pt idx="3082">
                  <c:v>2.4986899999999999E-2</c:v>
                </c:pt>
                <c:pt idx="3083">
                  <c:v>2.4402900000000002E-2</c:v>
                </c:pt>
                <c:pt idx="3084">
                  <c:v>2.3680900000000001E-2</c:v>
                </c:pt>
                <c:pt idx="3085">
                  <c:v>2.3085899999999999E-2</c:v>
                </c:pt>
                <c:pt idx="3086">
                  <c:v>2.2405000000000001E-2</c:v>
                </c:pt>
                <c:pt idx="3087">
                  <c:v>2.1713400000000001E-2</c:v>
                </c:pt>
                <c:pt idx="3088">
                  <c:v>2.1028700000000001E-2</c:v>
                </c:pt>
                <c:pt idx="3089">
                  <c:v>2.0271899999999999E-2</c:v>
                </c:pt>
                <c:pt idx="3090">
                  <c:v>1.9600900000000001E-2</c:v>
                </c:pt>
                <c:pt idx="3091">
                  <c:v>1.8862299999999999E-2</c:v>
                </c:pt>
                <c:pt idx="3092">
                  <c:v>1.8171799999999998E-2</c:v>
                </c:pt>
                <c:pt idx="3093">
                  <c:v>1.7455600000000002E-2</c:v>
                </c:pt>
                <c:pt idx="3094">
                  <c:v>1.6744200000000001E-2</c:v>
                </c:pt>
                <c:pt idx="3095">
                  <c:v>1.6051099999999999E-2</c:v>
                </c:pt>
                <c:pt idx="3096">
                  <c:v>1.53198E-2</c:v>
                </c:pt>
                <c:pt idx="3097">
                  <c:v>1.46061E-2</c:v>
                </c:pt>
                <c:pt idx="3098">
                  <c:v>1.38484E-2</c:v>
                </c:pt>
                <c:pt idx="3099">
                  <c:v>1.31193E-2</c:v>
                </c:pt>
                <c:pt idx="3100">
                  <c:v>1.23806E-2</c:v>
                </c:pt>
                <c:pt idx="3101">
                  <c:v>1.1634E-2</c:v>
                </c:pt>
                <c:pt idx="3102">
                  <c:v>1.0918499999999999E-2</c:v>
                </c:pt>
                <c:pt idx="3103">
                  <c:v>1.0149699999999999E-2</c:v>
                </c:pt>
                <c:pt idx="3104" formatCode="0.00E+00">
                  <c:v>9.4492799999999991E-3</c:v>
                </c:pt>
                <c:pt idx="3105" formatCode="0.00E+00">
                  <c:v>8.6907600000000005E-3</c:v>
                </c:pt>
                <c:pt idx="3106" formatCode="0.00E+00">
                  <c:v>7.9437899999999992E-3</c:v>
                </c:pt>
                <c:pt idx="3107" formatCode="0.00E+00">
                  <c:v>7.2090100000000001E-3</c:v>
                </c:pt>
                <c:pt idx="3108" formatCode="0.00E+00">
                  <c:v>6.3860399999999999E-3</c:v>
                </c:pt>
                <c:pt idx="3109" formatCode="0.00E+00">
                  <c:v>5.6971299999999999E-3</c:v>
                </c:pt>
                <c:pt idx="3110" formatCode="0.00E+00">
                  <c:v>4.8602100000000002E-3</c:v>
                </c:pt>
                <c:pt idx="3111" formatCode="0.00E+00">
                  <c:v>4.15073E-3</c:v>
                </c:pt>
                <c:pt idx="3112" formatCode="0.00E+00">
                  <c:v>3.3762699999999998E-3</c:v>
                </c:pt>
                <c:pt idx="3113" formatCode="0.00E+00">
                  <c:v>2.5730699999999998E-3</c:v>
                </c:pt>
                <c:pt idx="3114" formatCode="0.00E+00">
                  <c:v>1.90668E-3</c:v>
                </c:pt>
                <c:pt idx="3115" formatCode="0.00E+00">
                  <c:v>1.01724E-3</c:v>
                </c:pt>
                <c:pt idx="3116" formatCode="0.00E+00">
                  <c:v>3.6587000000000002E-4</c:v>
                </c:pt>
                <c:pt idx="3117" formatCode="0.00E+00">
                  <c:v>-5.1822599999999999E-4</c:v>
                </c:pt>
                <c:pt idx="3118" formatCode="0.00E+00">
                  <c:v>-1.27049E-3</c:v>
                </c:pt>
                <c:pt idx="3119" formatCode="0.00E+00">
                  <c:v>-2.0194000000000002E-3</c:v>
                </c:pt>
                <c:pt idx="3120" formatCode="0.00E+00">
                  <c:v>-2.9089200000000002E-3</c:v>
                </c:pt>
                <c:pt idx="3121" formatCode="0.00E+00">
                  <c:v>-3.5469500000000001E-3</c:v>
                </c:pt>
                <c:pt idx="3122" formatCode="0.00E+00">
                  <c:v>-4.48811E-3</c:v>
                </c:pt>
                <c:pt idx="3123" formatCode="0.00E+00">
                  <c:v>-5.1480199999999997E-3</c:v>
                </c:pt>
                <c:pt idx="3124" formatCode="0.00E+00">
                  <c:v>-5.9912699999999999E-3</c:v>
                </c:pt>
                <c:pt idx="3125" formatCode="0.00E+00">
                  <c:v>-6.8001800000000003E-3</c:v>
                </c:pt>
                <c:pt idx="3126" formatCode="0.00E+00">
                  <c:v>-7.5202100000000003E-3</c:v>
                </c:pt>
                <c:pt idx="3127" formatCode="0.00E+00">
                  <c:v>-8.4586000000000001E-3</c:v>
                </c:pt>
                <c:pt idx="3128" formatCode="0.00E+00">
                  <c:v>-9.1335400000000008E-3</c:v>
                </c:pt>
                <c:pt idx="3129">
                  <c:v>-1.00447E-2</c:v>
                </c:pt>
                <c:pt idx="3130">
                  <c:v>-1.0799899999999999E-2</c:v>
                </c:pt>
                <c:pt idx="3131">
                  <c:v>-1.1600600000000001E-2</c:v>
                </c:pt>
                <c:pt idx="3132">
                  <c:v>-1.24601E-2</c:v>
                </c:pt>
                <c:pt idx="3133">
                  <c:v>-1.31906E-2</c:v>
                </c:pt>
                <c:pt idx="3134">
                  <c:v>-1.40622E-2</c:v>
                </c:pt>
                <c:pt idx="3135">
                  <c:v>-1.4847300000000001E-2</c:v>
                </c:pt>
                <c:pt idx="3136">
                  <c:v>-1.56705E-2</c:v>
                </c:pt>
                <c:pt idx="3137">
                  <c:v>-1.6534099999999999E-2</c:v>
                </c:pt>
                <c:pt idx="3138">
                  <c:v>-1.7321699999999999E-2</c:v>
                </c:pt>
                <c:pt idx="3139">
                  <c:v>-1.8166100000000001E-2</c:v>
                </c:pt>
                <c:pt idx="3140">
                  <c:v>-1.9015000000000001E-2</c:v>
                </c:pt>
                <c:pt idx="3141">
                  <c:v>-1.9775299999999999E-2</c:v>
                </c:pt>
                <c:pt idx="3142">
                  <c:v>-2.0697199999999999E-2</c:v>
                </c:pt>
                <c:pt idx="3143">
                  <c:v>-2.1423899999999999E-2</c:v>
                </c:pt>
                <c:pt idx="3144">
                  <c:v>-2.2315399999999999E-2</c:v>
                </c:pt>
                <c:pt idx="3145">
                  <c:v>-2.3161999999999999E-2</c:v>
                </c:pt>
                <c:pt idx="3146">
                  <c:v>-2.3925800000000001E-2</c:v>
                </c:pt>
                <c:pt idx="3147">
                  <c:v>-2.4923799999999999E-2</c:v>
                </c:pt>
                <c:pt idx="3148">
                  <c:v>-2.5582799999999999E-2</c:v>
                </c:pt>
                <c:pt idx="3149">
                  <c:v>-2.65968E-2</c:v>
                </c:pt>
                <c:pt idx="3150">
                  <c:v>-2.7335000000000002E-2</c:v>
                </c:pt>
                <c:pt idx="3151">
                  <c:v>-2.8188100000000001E-2</c:v>
                </c:pt>
                <c:pt idx="3152">
                  <c:v>-2.91276E-2</c:v>
                </c:pt>
                <c:pt idx="3153">
                  <c:v>-2.97866E-2</c:v>
                </c:pt>
                <c:pt idx="3154">
                  <c:v>-3.08644E-2</c:v>
                </c:pt>
                <c:pt idx="3155">
                  <c:v>-3.1515399999999999E-2</c:v>
                </c:pt>
                <c:pt idx="3156">
                  <c:v>-3.2520899999999998E-2</c:v>
                </c:pt>
                <c:pt idx="3157">
                  <c:v>-3.33443E-2</c:v>
                </c:pt>
                <c:pt idx="3158">
                  <c:v>-3.4131599999999998E-2</c:v>
                </c:pt>
                <c:pt idx="3159">
                  <c:v>-3.5150599999999997E-2</c:v>
                </c:pt>
                <c:pt idx="3160">
                  <c:v>-3.5811000000000003E-2</c:v>
                </c:pt>
                <c:pt idx="3161">
                  <c:v>-3.6858599999999998E-2</c:v>
                </c:pt>
                <c:pt idx="3162">
                  <c:v>-3.7586000000000001E-2</c:v>
                </c:pt>
                <c:pt idx="3163">
                  <c:v>-3.8493199999999998E-2</c:v>
                </c:pt>
                <c:pt idx="3164">
                  <c:v>-3.9404300000000003E-2</c:v>
                </c:pt>
                <c:pt idx="3165">
                  <c:v>-4.0181000000000001E-2</c:v>
                </c:pt>
                <c:pt idx="3166">
                  <c:v>-4.11831E-2</c:v>
                </c:pt>
                <c:pt idx="3167">
                  <c:v>-4.1948800000000001E-2</c:v>
                </c:pt>
                <c:pt idx="3168">
                  <c:v>-4.2886100000000003E-2</c:v>
                </c:pt>
                <c:pt idx="3169">
                  <c:v>-4.3750999999999998E-2</c:v>
                </c:pt>
                <c:pt idx="3170">
                  <c:v>-4.4592199999999999E-2</c:v>
                </c:pt>
                <c:pt idx="3171">
                  <c:v>-4.5515399999999998E-2</c:v>
                </c:pt>
                <c:pt idx="3172">
                  <c:v>-4.63487E-2</c:v>
                </c:pt>
                <c:pt idx="3173">
                  <c:v>-4.7233700000000003E-2</c:v>
                </c:pt>
                <c:pt idx="3174">
                  <c:v>-4.8155499999999997E-2</c:v>
                </c:pt>
                <c:pt idx="3175">
                  <c:v>-4.8986200000000001E-2</c:v>
                </c:pt>
                <c:pt idx="3176">
                  <c:v>-4.9937099999999998E-2</c:v>
                </c:pt>
                <c:pt idx="3177">
                  <c:v>-5.0789399999999998E-2</c:v>
                </c:pt>
                <c:pt idx="3178">
                  <c:v>-5.16579E-2</c:v>
                </c:pt>
                <c:pt idx="3179">
                  <c:v>-5.2620699999999999E-2</c:v>
                </c:pt>
                <c:pt idx="3180">
                  <c:v>-5.3387200000000003E-2</c:v>
                </c:pt>
                <c:pt idx="3181">
                  <c:v>-5.4405000000000002E-2</c:v>
                </c:pt>
                <c:pt idx="3182">
                  <c:v>-5.5184200000000003E-2</c:v>
                </c:pt>
                <c:pt idx="3183">
                  <c:v>-5.6125800000000003E-2</c:v>
                </c:pt>
                <c:pt idx="3184">
                  <c:v>-5.70588E-2</c:v>
                </c:pt>
                <c:pt idx="3185">
                  <c:v>-5.7850400000000003E-2</c:v>
                </c:pt>
                <c:pt idx="3186">
                  <c:v>-5.8908200000000001E-2</c:v>
                </c:pt>
                <c:pt idx="3187">
                  <c:v>-5.9633800000000001E-2</c:v>
                </c:pt>
                <c:pt idx="3188">
                  <c:v>-6.0668399999999997E-2</c:v>
                </c:pt>
                <c:pt idx="3189">
                  <c:v>-6.1498900000000002E-2</c:v>
                </c:pt>
                <c:pt idx="3190">
                  <c:v>-6.2372200000000003E-2</c:v>
                </c:pt>
                <c:pt idx="3191">
                  <c:v>-6.3360799999999995E-2</c:v>
                </c:pt>
                <c:pt idx="3192">
                  <c:v>-6.4117800000000003E-2</c:v>
                </c:pt>
                <c:pt idx="3193">
                  <c:v>-6.5202599999999999E-2</c:v>
                </c:pt>
                <c:pt idx="3194">
                  <c:v>-6.6017500000000007E-2</c:v>
                </c:pt>
                <c:pt idx="3195">
                  <c:v>-6.7020800000000005E-2</c:v>
                </c:pt>
                <c:pt idx="3196">
                  <c:v>-6.7958299999999999E-2</c:v>
                </c:pt>
                <c:pt idx="3197">
                  <c:v>-6.88222E-2</c:v>
                </c:pt>
                <c:pt idx="3198">
                  <c:v>-6.9855500000000001E-2</c:v>
                </c:pt>
                <c:pt idx="3199">
                  <c:v>-7.0682800000000004E-2</c:v>
                </c:pt>
                <c:pt idx="3200">
                  <c:v>-7.1690500000000004E-2</c:v>
                </c:pt>
                <c:pt idx="3201">
                  <c:v>-7.2586800000000007E-2</c:v>
                </c:pt>
                <c:pt idx="3202">
                  <c:v>-7.3512800000000003E-2</c:v>
                </c:pt>
                <c:pt idx="3203">
                  <c:v>-7.4497599999999997E-2</c:v>
                </c:pt>
                <c:pt idx="3204">
                  <c:v>-7.53881E-2</c:v>
                </c:pt>
                <c:pt idx="3205">
                  <c:v>-7.6370400000000005E-2</c:v>
                </c:pt>
                <c:pt idx="3206">
                  <c:v>-7.7291600000000002E-2</c:v>
                </c:pt>
                <c:pt idx="3207">
                  <c:v>-7.8217400000000006E-2</c:v>
                </c:pt>
                <c:pt idx="3208">
                  <c:v>-7.9186500000000007E-2</c:v>
                </c:pt>
                <c:pt idx="3209">
                  <c:v>-8.00873E-2</c:v>
                </c:pt>
                <c:pt idx="3210">
                  <c:v>-8.1045000000000006E-2</c:v>
                </c:pt>
                <c:pt idx="3211">
                  <c:v>-8.1986100000000006E-2</c:v>
                </c:pt>
                <c:pt idx="3212">
                  <c:v>-8.2899600000000004E-2</c:v>
                </c:pt>
                <c:pt idx="3213">
                  <c:v>-8.3895999999999998E-2</c:v>
                </c:pt>
                <c:pt idx="3214">
                  <c:v>-8.4789100000000006E-2</c:v>
                </c:pt>
                <c:pt idx="3215">
                  <c:v>-8.5769200000000004E-2</c:v>
                </c:pt>
                <c:pt idx="3216">
                  <c:v>-8.6699200000000004E-2</c:v>
                </c:pt>
                <c:pt idx="3217">
                  <c:v>-8.7616600000000003E-2</c:v>
                </c:pt>
                <c:pt idx="3218">
                  <c:v>-8.8604600000000006E-2</c:v>
                </c:pt>
                <c:pt idx="3219">
                  <c:v>-8.9480599999999993E-2</c:v>
                </c:pt>
                <c:pt idx="3220">
                  <c:v>-9.0475200000000006E-2</c:v>
                </c:pt>
                <c:pt idx="3221">
                  <c:v>-9.1381799999999999E-2</c:v>
                </c:pt>
                <c:pt idx="3222">
                  <c:v>-9.2333600000000002E-2</c:v>
                </c:pt>
                <c:pt idx="3223">
                  <c:v>-9.3305600000000002E-2</c:v>
                </c:pt>
                <c:pt idx="3224">
                  <c:v>-9.4204700000000002E-2</c:v>
                </c:pt>
                <c:pt idx="3225">
                  <c:v>-9.51959E-2</c:v>
                </c:pt>
                <c:pt idx="3226">
                  <c:v>-9.6093600000000001E-2</c:v>
                </c:pt>
                <c:pt idx="3227">
                  <c:v>-9.7051899999999997E-2</c:v>
                </c:pt>
                <c:pt idx="3228">
                  <c:v>-9.7992599999999999E-2</c:v>
                </c:pt>
                <c:pt idx="3229">
                  <c:v>-9.8904599999999995E-2</c:v>
                </c:pt>
                <c:pt idx="3230">
                  <c:v>-9.9876400000000004E-2</c:v>
                </c:pt>
                <c:pt idx="3231">
                  <c:v>-0.100787</c:v>
                </c:pt>
                <c:pt idx="3232">
                  <c:v>-0.10175099999999999</c:v>
                </c:pt>
                <c:pt idx="3233">
                  <c:v>-0.10269399999999999</c:v>
                </c:pt>
                <c:pt idx="3234">
                  <c:v>-0.103618</c:v>
                </c:pt>
                <c:pt idx="3235">
                  <c:v>-0.10457900000000001</c:v>
                </c:pt>
                <c:pt idx="3236">
                  <c:v>-0.10548100000000001</c:v>
                </c:pt>
                <c:pt idx="3237">
                  <c:v>-0.106431</c:v>
                </c:pt>
                <c:pt idx="3238">
                  <c:v>-0.107365</c:v>
                </c:pt>
                <c:pt idx="3239">
                  <c:v>-0.108305</c:v>
                </c:pt>
                <c:pt idx="3240">
                  <c:v>-0.10927000000000001</c:v>
                </c:pt>
                <c:pt idx="3241">
                  <c:v>-0.11017399999999999</c:v>
                </c:pt>
                <c:pt idx="3242">
                  <c:v>-0.11111799999999999</c:v>
                </c:pt>
                <c:pt idx="3243">
                  <c:v>-0.112015</c:v>
                </c:pt>
                <c:pt idx="3244">
                  <c:v>-0.112938</c:v>
                </c:pt>
                <c:pt idx="3245">
                  <c:v>-0.11384900000000001</c:v>
                </c:pt>
                <c:pt idx="3246">
                  <c:v>-0.11475200000000001</c:v>
                </c:pt>
                <c:pt idx="3247">
                  <c:v>-0.115671</c:v>
                </c:pt>
                <c:pt idx="3248">
                  <c:v>-0.116563</c:v>
                </c:pt>
                <c:pt idx="3249">
                  <c:v>-0.117489</c:v>
                </c:pt>
                <c:pt idx="3250">
                  <c:v>-0.11838</c:v>
                </c:pt>
                <c:pt idx="3251">
                  <c:v>-0.11931600000000001</c:v>
                </c:pt>
                <c:pt idx="3252">
                  <c:v>-0.120208</c:v>
                </c:pt>
                <c:pt idx="3253">
                  <c:v>-0.12113</c:v>
                </c:pt>
                <c:pt idx="3254">
                  <c:v>-0.122026</c:v>
                </c:pt>
                <c:pt idx="3255">
                  <c:v>-0.122918</c:v>
                </c:pt>
                <c:pt idx="3256">
                  <c:v>-0.12384000000000001</c:v>
                </c:pt>
                <c:pt idx="3257">
                  <c:v>-0.124699</c:v>
                </c:pt>
                <c:pt idx="3258">
                  <c:v>-0.12564</c:v>
                </c:pt>
                <c:pt idx="3259">
                  <c:v>-0.126494</c:v>
                </c:pt>
                <c:pt idx="3260">
                  <c:v>-0.12742600000000001</c:v>
                </c:pt>
                <c:pt idx="3261">
                  <c:v>-0.12831500000000001</c:v>
                </c:pt>
                <c:pt idx="3262">
                  <c:v>-0.12920000000000001</c:v>
                </c:pt>
                <c:pt idx="3263">
                  <c:v>-0.13012699999999999</c:v>
                </c:pt>
                <c:pt idx="3264">
                  <c:v>-0.130965</c:v>
                </c:pt>
                <c:pt idx="3265">
                  <c:v>-0.131906</c:v>
                </c:pt>
                <c:pt idx="3266">
                  <c:v>-0.132742</c:v>
                </c:pt>
                <c:pt idx="3267">
                  <c:v>-0.133655</c:v>
                </c:pt>
                <c:pt idx="3268">
                  <c:v>-0.13452800000000001</c:v>
                </c:pt>
                <c:pt idx="3269">
                  <c:v>-0.13539699999999999</c:v>
                </c:pt>
                <c:pt idx="3270">
                  <c:v>-0.13631099999999999</c:v>
                </c:pt>
                <c:pt idx="3271">
                  <c:v>-0.137157</c:v>
                </c:pt>
                <c:pt idx="3272">
                  <c:v>-0.138075</c:v>
                </c:pt>
                <c:pt idx="3273">
                  <c:v>-0.13891999999999999</c:v>
                </c:pt>
                <c:pt idx="3274">
                  <c:v>-0.13981399999999999</c:v>
                </c:pt>
                <c:pt idx="3275">
                  <c:v>-0.14066899999999999</c:v>
                </c:pt>
                <c:pt idx="3276">
                  <c:v>-0.14154</c:v>
                </c:pt>
                <c:pt idx="3277">
                  <c:v>-0.142403</c:v>
                </c:pt>
                <c:pt idx="3278">
                  <c:v>-0.143265</c:v>
                </c:pt>
                <c:pt idx="3279">
                  <c:v>-0.14413599999999999</c:v>
                </c:pt>
                <c:pt idx="3280">
                  <c:v>-0.144986</c:v>
                </c:pt>
                <c:pt idx="3281">
                  <c:v>-0.145874</c:v>
                </c:pt>
                <c:pt idx="3282">
                  <c:v>-0.146701</c:v>
                </c:pt>
                <c:pt idx="3283">
                  <c:v>-0.14760000000000001</c:v>
                </c:pt>
                <c:pt idx="3284">
                  <c:v>-0.14840900000000001</c:v>
                </c:pt>
                <c:pt idx="3285">
                  <c:v>-0.149288</c:v>
                </c:pt>
                <c:pt idx="3286">
                  <c:v>-0.150119</c:v>
                </c:pt>
                <c:pt idx="3287">
                  <c:v>-0.15095</c:v>
                </c:pt>
                <c:pt idx="3288">
                  <c:v>-0.15183199999999999</c:v>
                </c:pt>
                <c:pt idx="3289">
                  <c:v>-0.152611</c:v>
                </c:pt>
                <c:pt idx="3290">
                  <c:v>-0.15352399999999999</c:v>
                </c:pt>
                <c:pt idx="3291">
                  <c:v>-0.15429799999999999</c:v>
                </c:pt>
                <c:pt idx="3292">
                  <c:v>-0.15518299999999999</c:v>
                </c:pt>
                <c:pt idx="3293">
                  <c:v>-0.156003</c:v>
                </c:pt>
                <c:pt idx="3294">
                  <c:v>-0.156806</c:v>
                </c:pt>
                <c:pt idx="3295">
                  <c:v>-0.15768099999999999</c:v>
                </c:pt>
                <c:pt idx="3296">
                  <c:v>-0.15842800000000001</c:v>
                </c:pt>
                <c:pt idx="3297">
                  <c:v>-0.15932099999999999</c:v>
                </c:pt>
                <c:pt idx="3298">
                  <c:v>-0.160075</c:v>
                </c:pt>
                <c:pt idx="3299">
                  <c:v>-0.16092500000000001</c:v>
                </c:pt>
                <c:pt idx="3300">
                  <c:v>-0.16173699999999999</c:v>
                </c:pt>
                <c:pt idx="3301">
                  <c:v>-0.16253300000000001</c:v>
                </c:pt>
                <c:pt idx="3302">
                  <c:v>-0.16339200000000001</c:v>
                </c:pt>
                <c:pt idx="3303">
                  <c:v>-0.16414100000000001</c:v>
                </c:pt>
                <c:pt idx="3304">
                  <c:v>-0.16498099999999999</c:v>
                </c:pt>
                <c:pt idx="3305">
                  <c:v>-0.165741</c:v>
                </c:pt>
                <c:pt idx="3306">
                  <c:v>-0.166571</c:v>
                </c:pt>
                <c:pt idx="3307">
                  <c:v>-0.16736799999999999</c:v>
                </c:pt>
                <c:pt idx="3308">
                  <c:v>-0.16814499999999999</c:v>
                </c:pt>
                <c:pt idx="3309">
                  <c:v>-0.16892099999999999</c:v>
                </c:pt>
                <c:pt idx="3310">
                  <c:v>-0.16967499999999999</c:v>
                </c:pt>
                <c:pt idx="3311">
                  <c:v>-0.17046</c:v>
                </c:pt>
                <c:pt idx="3312">
                  <c:v>-0.171212</c:v>
                </c:pt>
                <c:pt idx="3313">
                  <c:v>-0.171989</c:v>
                </c:pt>
                <c:pt idx="3314">
                  <c:v>-0.17271500000000001</c:v>
                </c:pt>
                <c:pt idx="3315">
                  <c:v>-0.17349000000000001</c:v>
                </c:pt>
                <c:pt idx="3316">
                  <c:v>-0.174209</c:v>
                </c:pt>
                <c:pt idx="3317">
                  <c:v>-0.17497299999999999</c:v>
                </c:pt>
                <c:pt idx="3318">
                  <c:v>-0.175708</c:v>
                </c:pt>
                <c:pt idx="3319">
                  <c:v>-0.17643600000000001</c:v>
                </c:pt>
                <c:pt idx="3320">
                  <c:v>-0.177207</c:v>
                </c:pt>
                <c:pt idx="3321">
                  <c:v>-0.1779</c:v>
                </c:pt>
                <c:pt idx="3322">
                  <c:v>-0.17868400000000001</c:v>
                </c:pt>
                <c:pt idx="3323">
                  <c:v>-0.179364</c:v>
                </c:pt>
                <c:pt idx="3324">
                  <c:v>-0.180114</c:v>
                </c:pt>
                <c:pt idx="3325">
                  <c:v>-0.18082400000000001</c:v>
                </c:pt>
                <c:pt idx="3326">
                  <c:v>-0.18151900000000001</c:v>
                </c:pt>
                <c:pt idx="3327">
                  <c:v>-0.18226899999999999</c:v>
                </c:pt>
                <c:pt idx="3328">
                  <c:v>-0.18292800000000001</c:v>
                </c:pt>
                <c:pt idx="3329">
                  <c:v>-0.18368599999999999</c:v>
                </c:pt>
                <c:pt idx="3330">
                  <c:v>-0.18435199999999999</c:v>
                </c:pt>
                <c:pt idx="3331">
                  <c:v>-0.18507599999999999</c:v>
                </c:pt>
                <c:pt idx="3332">
                  <c:v>-0.185775</c:v>
                </c:pt>
                <c:pt idx="3333">
                  <c:v>-0.186449</c:v>
                </c:pt>
                <c:pt idx="3334">
                  <c:v>-0.187167</c:v>
                </c:pt>
                <c:pt idx="3335">
                  <c:v>-0.18781400000000001</c:v>
                </c:pt>
                <c:pt idx="3336">
                  <c:v>-0.188523</c:v>
                </c:pt>
                <c:pt idx="3337">
                  <c:v>-0.18917900000000001</c:v>
                </c:pt>
                <c:pt idx="3338">
                  <c:v>-0.189864</c:v>
                </c:pt>
                <c:pt idx="3339">
                  <c:v>-0.19053600000000001</c:v>
                </c:pt>
                <c:pt idx="3340">
                  <c:v>-0.191196</c:v>
                </c:pt>
                <c:pt idx="3341">
                  <c:v>-0.19187299999999999</c:v>
                </c:pt>
                <c:pt idx="3342">
                  <c:v>-0.192526</c:v>
                </c:pt>
                <c:pt idx="3343">
                  <c:v>-0.193194</c:v>
                </c:pt>
                <c:pt idx="3344">
                  <c:v>-0.19383600000000001</c:v>
                </c:pt>
                <c:pt idx="3345">
                  <c:v>-0.19448699999999999</c:v>
                </c:pt>
                <c:pt idx="3346">
                  <c:v>-0.19512099999999999</c:v>
                </c:pt>
                <c:pt idx="3347">
                  <c:v>-0.195771</c:v>
                </c:pt>
                <c:pt idx="3348">
                  <c:v>-0.19639999999999999</c:v>
                </c:pt>
                <c:pt idx="3349">
                  <c:v>-0.19703699999999999</c:v>
                </c:pt>
                <c:pt idx="3350">
                  <c:v>-0.19766400000000001</c:v>
                </c:pt>
                <c:pt idx="3351">
                  <c:v>-0.19828699999999999</c:v>
                </c:pt>
                <c:pt idx="3352">
                  <c:v>-0.19892699999999999</c:v>
                </c:pt>
                <c:pt idx="3353">
                  <c:v>-0.19953099999999999</c:v>
                </c:pt>
                <c:pt idx="3354">
                  <c:v>-0.200158</c:v>
                </c:pt>
                <c:pt idx="3355">
                  <c:v>-0.20074700000000001</c:v>
                </c:pt>
                <c:pt idx="3356">
                  <c:v>-0.20135600000000001</c:v>
                </c:pt>
                <c:pt idx="3357">
                  <c:v>-0.201958</c:v>
                </c:pt>
                <c:pt idx="3358">
                  <c:v>-0.202542</c:v>
                </c:pt>
                <c:pt idx="3359">
                  <c:v>-0.203149</c:v>
                </c:pt>
                <c:pt idx="3360">
                  <c:v>-0.20372000000000001</c:v>
                </c:pt>
                <c:pt idx="3361">
                  <c:v>-0.20432600000000001</c:v>
                </c:pt>
                <c:pt idx="3362">
                  <c:v>-0.20490800000000001</c:v>
                </c:pt>
                <c:pt idx="3363">
                  <c:v>-0.205481</c:v>
                </c:pt>
                <c:pt idx="3364">
                  <c:v>-0.20605499999999999</c:v>
                </c:pt>
                <c:pt idx="3365">
                  <c:v>-0.20660100000000001</c:v>
                </c:pt>
                <c:pt idx="3366">
                  <c:v>-0.207175</c:v>
                </c:pt>
                <c:pt idx="3367">
                  <c:v>-0.20772399999999999</c:v>
                </c:pt>
                <c:pt idx="3368">
                  <c:v>-0.20827899999999999</c:v>
                </c:pt>
                <c:pt idx="3369">
                  <c:v>-0.20883299999999999</c:v>
                </c:pt>
                <c:pt idx="3370">
                  <c:v>-0.20937</c:v>
                </c:pt>
                <c:pt idx="3371">
                  <c:v>-0.20993100000000001</c:v>
                </c:pt>
                <c:pt idx="3372">
                  <c:v>-0.21046100000000001</c:v>
                </c:pt>
                <c:pt idx="3373">
                  <c:v>-0.21099799999999999</c:v>
                </c:pt>
                <c:pt idx="3374">
                  <c:v>-0.21152000000000001</c:v>
                </c:pt>
                <c:pt idx="3375">
                  <c:v>-0.212033</c:v>
                </c:pt>
                <c:pt idx="3376">
                  <c:v>-0.212562</c:v>
                </c:pt>
                <c:pt idx="3377">
                  <c:v>-0.213063</c:v>
                </c:pt>
                <c:pt idx="3378">
                  <c:v>-0.213583</c:v>
                </c:pt>
                <c:pt idx="3379">
                  <c:v>-0.21408199999999999</c:v>
                </c:pt>
                <c:pt idx="3380">
                  <c:v>-0.214588</c:v>
                </c:pt>
                <c:pt idx="3381">
                  <c:v>-0.215091</c:v>
                </c:pt>
                <c:pt idx="3382">
                  <c:v>-0.21557799999999999</c:v>
                </c:pt>
                <c:pt idx="3383">
                  <c:v>-0.21607199999999999</c:v>
                </c:pt>
                <c:pt idx="3384">
                  <c:v>-0.21654200000000001</c:v>
                </c:pt>
                <c:pt idx="3385">
                  <c:v>-0.217025</c:v>
                </c:pt>
                <c:pt idx="3386">
                  <c:v>-0.21748899999999999</c:v>
                </c:pt>
                <c:pt idx="3387">
                  <c:v>-0.21796199999999999</c:v>
                </c:pt>
                <c:pt idx="3388">
                  <c:v>-0.21842300000000001</c:v>
                </c:pt>
                <c:pt idx="3389">
                  <c:v>-0.218884</c:v>
                </c:pt>
                <c:pt idx="3390">
                  <c:v>-0.21934100000000001</c:v>
                </c:pt>
                <c:pt idx="3391">
                  <c:v>-0.21978800000000001</c:v>
                </c:pt>
                <c:pt idx="3392">
                  <c:v>-0.22024099999999999</c:v>
                </c:pt>
                <c:pt idx="3393">
                  <c:v>-0.22067100000000001</c:v>
                </c:pt>
                <c:pt idx="3394">
                  <c:v>-0.22111600000000001</c:v>
                </c:pt>
                <c:pt idx="3395">
                  <c:v>-0.22153</c:v>
                </c:pt>
                <c:pt idx="3396">
                  <c:v>-0.22196399999999999</c:v>
                </c:pt>
                <c:pt idx="3397">
                  <c:v>-0.22237899999999999</c:v>
                </c:pt>
                <c:pt idx="3398">
                  <c:v>-0.22279599999999999</c:v>
                </c:pt>
                <c:pt idx="3399">
                  <c:v>-0.223215</c:v>
                </c:pt>
                <c:pt idx="3400">
                  <c:v>-0.223603</c:v>
                </c:pt>
                <c:pt idx="3401">
                  <c:v>-0.224024</c:v>
                </c:pt>
                <c:pt idx="3402">
                  <c:v>-0.22440299999999999</c:v>
                </c:pt>
                <c:pt idx="3403">
                  <c:v>-0.22481400000000001</c:v>
                </c:pt>
                <c:pt idx="3404">
                  <c:v>-0.225185</c:v>
                </c:pt>
                <c:pt idx="3405">
                  <c:v>-0.22556200000000001</c:v>
                </c:pt>
                <c:pt idx="3406">
                  <c:v>-0.22594500000000001</c:v>
                </c:pt>
                <c:pt idx="3407">
                  <c:v>-0.226303</c:v>
                </c:pt>
                <c:pt idx="3408">
                  <c:v>-0.22669300000000001</c:v>
                </c:pt>
                <c:pt idx="3409">
                  <c:v>-0.22702600000000001</c:v>
                </c:pt>
                <c:pt idx="3410">
                  <c:v>-0.22739400000000001</c:v>
                </c:pt>
                <c:pt idx="3411">
                  <c:v>-0.22773099999999999</c:v>
                </c:pt>
                <c:pt idx="3412">
                  <c:v>-0.22808500000000001</c:v>
                </c:pt>
                <c:pt idx="3413">
                  <c:v>-0.22842999999999999</c:v>
                </c:pt>
                <c:pt idx="3414">
                  <c:v>-0.228746</c:v>
                </c:pt>
                <c:pt idx="3415">
                  <c:v>-0.22908400000000001</c:v>
                </c:pt>
                <c:pt idx="3416">
                  <c:v>-0.22938700000000001</c:v>
                </c:pt>
                <c:pt idx="3417">
                  <c:v>-0.22972500000000001</c:v>
                </c:pt>
                <c:pt idx="3418">
                  <c:v>-0.23002</c:v>
                </c:pt>
                <c:pt idx="3419">
                  <c:v>-0.23033400000000001</c:v>
                </c:pt>
                <c:pt idx="3420">
                  <c:v>-0.23063</c:v>
                </c:pt>
                <c:pt idx="3421">
                  <c:v>-0.230932</c:v>
                </c:pt>
                <c:pt idx="3422">
                  <c:v>-0.231241</c:v>
                </c:pt>
                <c:pt idx="3423">
                  <c:v>-0.23150899999999999</c:v>
                </c:pt>
                <c:pt idx="3424">
                  <c:v>-0.231796</c:v>
                </c:pt>
                <c:pt idx="3425">
                  <c:v>-0.232041</c:v>
                </c:pt>
                <c:pt idx="3426">
                  <c:v>-0.232326</c:v>
                </c:pt>
                <c:pt idx="3427">
                  <c:v>-0.23257700000000001</c:v>
                </c:pt>
                <c:pt idx="3428">
                  <c:v>-0.23283899999999999</c:v>
                </c:pt>
                <c:pt idx="3429">
                  <c:v>-0.23308899999999999</c:v>
                </c:pt>
                <c:pt idx="3430">
                  <c:v>-0.23332700000000001</c:v>
                </c:pt>
                <c:pt idx="3431">
                  <c:v>-0.23358999999999999</c:v>
                </c:pt>
                <c:pt idx="3432">
                  <c:v>-0.23380799999999999</c:v>
                </c:pt>
                <c:pt idx="3433">
                  <c:v>-0.23405699999999999</c:v>
                </c:pt>
                <c:pt idx="3434">
                  <c:v>-0.23425499999999999</c:v>
                </c:pt>
                <c:pt idx="3435">
                  <c:v>-0.234483</c:v>
                </c:pt>
                <c:pt idx="3436">
                  <c:v>-0.23469300000000001</c:v>
                </c:pt>
                <c:pt idx="3437">
                  <c:v>-0.23489599999999999</c:v>
                </c:pt>
                <c:pt idx="3438">
                  <c:v>-0.23511199999999999</c:v>
                </c:pt>
                <c:pt idx="3439">
                  <c:v>-0.235289</c:v>
                </c:pt>
                <c:pt idx="3440">
                  <c:v>-0.23550499999999999</c:v>
                </c:pt>
                <c:pt idx="3441">
                  <c:v>-0.235676</c:v>
                </c:pt>
                <c:pt idx="3442">
                  <c:v>-0.235871</c:v>
                </c:pt>
                <c:pt idx="3443">
                  <c:v>-0.236038</c:v>
                </c:pt>
                <c:pt idx="3444">
                  <c:v>-0.236203</c:v>
                </c:pt>
                <c:pt idx="3445">
                  <c:v>-0.236374</c:v>
                </c:pt>
                <c:pt idx="3446">
                  <c:v>-0.23651800000000001</c:v>
                </c:pt>
                <c:pt idx="3447">
                  <c:v>-0.23668800000000001</c:v>
                </c:pt>
                <c:pt idx="3448">
                  <c:v>-0.23682300000000001</c:v>
                </c:pt>
                <c:pt idx="3449">
                  <c:v>-0.236979</c:v>
                </c:pt>
                <c:pt idx="3450">
                  <c:v>-0.23710800000000001</c:v>
                </c:pt>
                <c:pt idx="3451">
                  <c:v>-0.23724400000000001</c:v>
                </c:pt>
                <c:pt idx="3452">
                  <c:v>-0.237371</c:v>
                </c:pt>
                <c:pt idx="3453">
                  <c:v>-0.237486</c:v>
                </c:pt>
                <c:pt idx="3454">
                  <c:v>-0.23760700000000001</c:v>
                </c:pt>
                <c:pt idx="3455">
                  <c:v>-0.237702</c:v>
                </c:pt>
                <c:pt idx="3456">
                  <c:v>-0.237817</c:v>
                </c:pt>
                <c:pt idx="3457">
                  <c:v>-0.23790700000000001</c:v>
                </c:pt>
                <c:pt idx="3458">
                  <c:v>-0.238014</c:v>
                </c:pt>
                <c:pt idx="3459">
                  <c:v>-0.238094</c:v>
                </c:pt>
                <c:pt idx="3460">
                  <c:v>-0.238175</c:v>
                </c:pt>
                <c:pt idx="3461">
                  <c:v>-0.23825199999999999</c:v>
                </c:pt>
                <c:pt idx="3462">
                  <c:v>-0.238317</c:v>
                </c:pt>
                <c:pt idx="3463">
                  <c:v>-0.238397</c:v>
                </c:pt>
                <c:pt idx="3464">
                  <c:v>-0.23843800000000001</c:v>
                </c:pt>
                <c:pt idx="3465">
                  <c:v>-0.23850099999999999</c:v>
                </c:pt>
                <c:pt idx="3466">
                  <c:v>-0.238539</c:v>
                </c:pt>
                <c:pt idx="3467">
                  <c:v>-0.238595</c:v>
                </c:pt>
                <c:pt idx="3468">
                  <c:v>-0.23863699999999999</c:v>
                </c:pt>
                <c:pt idx="3469">
                  <c:v>-0.23865700000000001</c:v>
                </c:pt>
                <c:pt idx="3470">
                  <c:v>-0.23868800000000001</c:v>
                </c:pt>
                <c:pt idx="3471">
                  <c:v>-0.23869399999999999</c:v>
                </c:pt>
                <c:pt idx="3472">
                  <c:v>-0.238729</c:v>
                </c:pt>
                <c:pt idx="3473">
                  <c:v>-0.238729</c:v>
                </c:pt>
                <c:pt idx="3474">
                  <c:v>-0.238733</c:v>
                </c:pt>
                <c:pt idx="3475">
                  <c:v>-0.23872499999999999</c:v>
                </c:pt>
                <c:pt idx="3476">
                  <c:v>-0.23871300000000001</c:v>
                </c:pt>
                <c:pt idx="3477">
                  <c:v>-0.23871400000000001</c:v>
                </c:pt>
                <c:pt idx="3478">
                  <c:v>-0.23868200000000001</c:v>
                </c:pt>
                <c:pt idx="3479">
                  <c:v>-0.23866299999999999</c:v>
                </c:pt>
                <c:pt idx="3480">
                  <c:v>-0.238621</c:v>
                </c:pt>
                <c:pt idx="3481">
                  <c:v>-0.238595</c:v>
                </c:pt>
                <c:pt idx="3482">
                  <c:v>-0.238561</c:v>
                </c:pt>
                <c:pt idx="3483">
                  <c:v>-0.238507</c:v>
                </c:pt>
                <c:pt idx="3484">
                  <c:v>-0.238452</c:v>
                </c:pt>
                <c:pt idx="3485">
                  <c:v>-0.23837800000000001</c:v>
                </c:pt>
                <c:pt idx="3486">
                  <c:v>-0.23832300000000001</c:v>
                </c:pt>
                <c:pt idx="3487">
                  <c:v>-0.23825099999999999</c:v>
                </c:pt>
                <c:pt idx="3488">
                  <c:v>-0.238176</c:v>
                </c:pt>
                <c:pt idx="3489">
                  <c:v>-0.238091</c:v>
                </c:pt>
                <c:pt idx="3490">
                  <c:v>-0.23800199999999999</c:v>
                </c:pt>
                <c:pt idx="3491">
                  <c:v>-0.23791699999999999</c:v>
                </c:pt>
                <c:pt idx="3492">
                  <c:v>-0.237818</c:v>
                </c:pt>
                <c:pt idx="3493">
                  <c:v>-0.23771300000000001</c:v>
                </c:pt>
                <c:pt idx="3494">
                  <c:v>-0.237593</c:v>
                </c:pt>
                <c:pt idx="3495">
                  <c:v>-0.23747699999999999</c:v>
                </c:pt>
                <c:pt idx="3496">
                  <c:v>-0.23735600000000001</c:v>
                </c:pt>
                <c:pt idx="3497">
                  <c:v>-0.23723</c:v>
                </c:pt>
                <c:pt idx="3498">
                  <c:v>-0.237099</c:v>
                </c:pt>
                <c:pt idx="3499">
                  <c:v>-0.236958</c:v>
                </c:pt>
                <c:pt idx="3500">
                  <c:v>-0.236818</c:v>
                </c:pt>
                <c:pt idx="3501">
                  <c:v>-0.23666599999999999</c:v>
                </c:pt>
                <c:pt idx="3502">
                  <c:v>-0.236513</c:v>
                </c:pt>
                <c:pt idx="3503">
                  <c:v>-0.236346</c:v>
                </c:pt>
                <c:pt idx="3504">
                  <c:v>-0.236176</c:v>
                </c:pt>
                <c:pt idx="3505">
                  <c:v>-0.23600299999999999</c:v>
                </c:pt>
                <c:pt idx="3506">
                  <c:v>-0.235822</c:v>
                </c:pt>
                <c:pt idx="3507">
                  <c:v>-0.23564399999999999</c:v>
                </c:pt>
                <c:pt idx="3508">
                  <c:v>-0.23545199999999999</c:v>
                </c:pt>
                <c:pt idx="3509">
                  <c:v>-0.235262</c:v>
                </c:pt>
                <c:pt idx="3510">
                  <c:v>-0.23505699999999999</c:v>
                </c:pt>
                <c:pt idx="3511">
                  <c:v>-0.234849</c:v>
                </c:pt>
                <c:pt idx="3512">
                  <c:v>-0.23463700000000001</c:v>
                </c:pt>
                <c:pt idx="3513">
                  <c:v>-0.23441500000000001</c:v>
                </c:pt>
                <c:pt idx="3514">
                  <c:v>-0.23419300000000001</c:v>
                </c:pt>
                <c:pt idx="3515">
                  <c:v>-0.233956</c:v>
                </c:pt>
                <c:pt idx="3516">
                  <c:v>-0.23372499999999999</c:v>
                </c:pt>
                <c:pt idx="3517">
                  <c:v>-0.233485</c:v>
                </c:pt>
                <c:pt idx="3518">
                  <c:v>-0.23324600000000001</c:v>
                </c:pt>
                <c:pt idx="3519">
                  <c:v>-0.23299300000000001</c:v>
                </c:pt>
                <c:pt idx="3520">
                  <c:v>-0.23272699999999999</c:v>
                </c:pt>
                <c:pt idx="3521">
                  <c:v>-0.232464</c:v>
                </c:pt>
                <c:pt idx="3522">
                  <c:v>-0.23219000000000001</c:v>
                </c:pt>
                <c:pt idx="3523">
                  <c:v>-0.23192299999999999</c:v>
                </c:pt>
                <c:pt idx="3524">
                  <c:v>-0.23163300000000001</c:v>
                </c:pt>
                <c:pt idx="3525">
                  <c:v>-0.231345</c:v>
                </c:pt>
                <c:pt idx="3526">
                  <c:v>-0.23105500000000001</c:v>
                </c:pt>
                <c:pt idx="3527">
                  <c:v>-0.230765</c:v>
                </c:pt>
                <c:pt idx="3528">
                  <c:v>-0.23047100000000001</c:v>
                </c:pt>
                <c:pt idx="3529">
                  <c:v>-0.23014799999999999</c:v>
                </c:pt>
                <c:pt idx="3530">
                  <c:v>-0.229828</c:v>
                </c:pt>
                <c:pt idx="3531">
                  <c:v>-0.22949700000000001</c:v>
                </c:pt>
                <c:pt idx="3532">
                  <c:v>-0.22917799999999999</c:v>
                </c:pt>
                <c:pt idx="3533">
                  <c:v>-0.22884299999999999</c:v>
                </c:pt>
                <c:pt idx="3534">
                  <c:v>-0.22849700000000001</c:v>
                </c:pt>
                <c:pt idx="3535">
                  <c:v>-0.22814899999999999</c:v>
                </c:pt>
                <c:pt idx="3536">
                  <c:v>-0.227795</c:v>
                </c:pt>
                <c:pt idx="3537">
                  <c:v>-0.22745299999999999</c:v>
                </c:pt>
                <c:pt idx="3538">
                  <c:v>-0.22708300000000001</c:v>
                </c:pt>
                <c:pt idx="3539">
                  <c:v>-0.226716</c:v>
                </c:pt>
                <c:pt idx="3540">
                  <c:v>-0.22633300000000001</c:v>
                </c:pt>
                <c:pt idx="3541">
                  <c:v>-0.225961</c:v>
                </c:pt>
                <c:pt idx="3542">
                  <c:v>-0.22558500000000001</c:v>
                </c:pt>
                <c:pt idx="3543">
                  <c:v>-0.225184</c:v>
                </c:pt>
                <c:pt idx="3544">
                  <c:v>-0.22478600000000001</c:v>
                </c:pt>
                <c:pt idx="3545">
                  <c:v>-0.22436600000000001</c:v>
                </c:pt>
                <c:pt idx="3546">
                  <c:v>-0.223969</c:v>
                </c:pt>
                <c:pt idx="3547">
                  <c:v>-0.223553</c:v>
                </c:pt>
                <c:pt idx="3548">
                  <c:v>-0.223134</c:v>
                </c:pt>
                <c:pt idx="3549">
                  <c:v>-0.22270699999999999</c:v>
                </c:pt>
                <c:pt idx="3550">
                  <c:v>-0.22226899999999999</c:v>
                </c:pt>
                <c:pt idx="3551">
                  <c:v>-0.22184300000000001</c:v>
                </c:pt>
                <c:pt idx="3552">
                  <c:v>-0.22139300000000001</c:v>
                </c:pt>
                <c:pt idx="3553">
                  <c:v>-0.22094900000000001</c:v>
                </c:pt>
                <c:pt idx="3554">
                  <c:v>-0.22048400000000001</c:v>
                </c:pt>
                <c:pt idx="3555">
                  <c:v>-0.220026</c:v>
                </c:pt>
                <c:pt idx="3556">
                  <c:v>-0.21956500000000001</c:v>
                </c:pt>
                <c:pt idx="3557">
                  <c:v>-0.21909400000000001</c:v>
                </c:pt>
                <c:pt idx="3558">
                  <c:v>-0.21862500000000001</c:v>
                </c:pt>
                <c:pt idx="3559">
                  <c:v>-0.218138</c:v>
                </c:pt>
                <c:pt idx="3560">
                  <c:v>-0.21765799999999999</c:v>
                </c:pt>
                <c:pt idx="3561">
                  <c:v>-0.21716099999999999</c:v>
                </c:pt>
                <c:pt idx="3562">
                  <c:v>-0.216666</c:v>
                </c:pt>
                <c:pt idx="3563">
                  <c:v>-0.21615999999999999</c:v>
                </c:pt>
                <c:pt idx="3564">
                  <c:v>-0.21564900000000001</c:v>
                </c:pt>
                <c:pt idx="3565">
                  <c:v>-0.21513699999999999</c:v>
                </c:pt>
                <c:pt idx="3566">
                  <c:v>-0.214617</c:v>
                </c:pt>
                <c:pt idx="3567">
                  <c:v>-0.21410000000000001</c:v>
                </c:pt>
                <c:pt idx="3568">
                  <c:v>-0.21357100000000001</c:v>
                </c:pt>
                <c:pt idx="3569">
                  <c:v>-0.21304200000000001</c:v>
                </c:pt>
                <c:pt idx="3570">
                  <c:v>-0.21249599999999999</c:v>
                </c:pt>
                <c:pt idx="3571">
                  <c:v>-0.211951</c:v>
                </c:pt>
                <c:pt idx="3572">
                  <c:v>-0.211398</c:v>
                </c:pt>
                <c:pt idx="3573">
                  <c:v>-0.210842</c:v>
                </c:pt>
                <c:pt idx="3574">
                  <c:v>-0.210283</c:v>
                </c:pt>
                <c:pt idx="3575">
                  <c:v>-0.20971100000000001</c:v>
                </c:pt>
                <c:pt idx="3576">
                  <c:v>-0.209147</c:v>
                </c:pt>
                <c:pt idx="3577">
                  <c:v>-0.20857100000000001</c:v>
                </c:pt>
                <c:pt idx="3578">
                  <c:v>-0.20800199999999999</c:v>
                </c:pt>
                <c:pt idx="3579">
                  <c:v>-0.20741100000000001</c:v>
                </c:pt>
                <c:pt idx="3580">
                  <c:v>-0.206815</c:v>
                </c:pt>
                <c:pt idx="3581">
                  <c:v>-0.20621600000000001</c:v>
                </c:pt>
                <c:pt idx="3582">
                  <c:v>-0.20560999999999999</c:v>
                </c:pt>
                <c:pt idx="3583">
                  <c:v>-0.205012</c:v>
                </c:pt>
                <c:pt idx="3584">
                  <c:v>-0.20438899999999999</c:v>
                </c:pt>
                <c:pt idx="3585">
                  <c:v>-0.20377700000000001</c:v>
                </c:pt>
                <c:pt idx="3586">
                  <c:v>-0.203154</c:v>
                </c:pt>
                <c:pt idx="3587">
                  <c:v>-0.202539</c:v>
                </c:pt>
                <c:pt idx="3588">
                  <c:v>-0.20191600000000001</c:v>
                </c:pt>
                <c:pt idx="3589">
                  <c:v>-0.201269</c:v>
                </c:pt>
                <c:pt idx="3590">
                  <c:v>-0.200625</c:v>
                </c:pt>
                <c:pt idx="3591">
                  <c:v>-0.19996800000000001</c:v>
                </c:pt>
                <c:pt idx="3592">
                  <c:v>-0.199326</c:v>
                </c:pt>
                <c:pt idx="3593">
                  <c:v>-0.19866600000000001</c:v>
                </c:pt>
                <c:pt idx="3594">
                  <c:v>-0.19800200000000001</c:v>
                </c:pt>
                <c:pt idx="3595">
                  <c:v>-0.19733300000000001</c:v>
                </c:pt>
                <c:pt idx="3596">
                  <c:v>-0.196662</c:v>
                </c:pt>
                <c:pt idx="3597">
                  <c:v>-0.19599900000000001</c:v>
                </c:pt>
                <c:pt idx="3598">
                  <c:v>-0.19531399999999999</c:v>
                </c:pt>
                <c:pt idx="3599">
                  <c:v>-0.194628</c:v>
                </c:pt>
                <c:pt idx="3600">
                  <c:v>-0.19392799999999999</c:v>
                </c:pt>
                <c:pt idx="3601">
                  <c:v>-0.19323799999999999</c:v>
                </c:pt>
                <c:pt idx="3602">
                  <c:v>-0.19254099999999999</c:v>
                </c:pt>
                <c:pt idx="3603">
                  <c:v>-0.191832</c:v>
                </c:pt>
                <c:pt idx="3604">
                  <c:v>-0.19111800000000001</c:v>
                </c:pt>
                <c:pt idx="3605">
                  <c:v>-0.19039500000000001</c:v>
                </c:pt>
                <c:pt idx="3606">
                  <c:v>-0.18968499999999999</c:v>
                </c:pt>
                <c:pt idx="3607">
                  <c:v>-0.18896299999999999</c:v>
                </c:pt>
                <c:pt idx="3608">
                  <c:v>-0.18823699999999999</c:v>
                </c:pt>
                <c:pt idx="3609">
                  <c:v>-0.1875</c:v>
                </c:pt>
                <c:pt idx="3610">
                  <c:v>-0.18676000000000001</c:v>
                </c:pt>
                <c:pt idx="3611">
                  <c:v>-0.18602099999999999</c:v>
                </c:pt>
                <c:pt idx="3612">
                  <c:v>-0.18527099999999999</c:v>
                </c:pt>
                <c:pt idx="3613">
                  <c:v>-0.18451799999999999</c:v>
                </c:pt>
                <c:pt idx="3614">
                  <c:v>-0.183753</c:v>
                </c:pt>
                <c:pt idx="3615">
                  <c:v>-0.18299399999999999</c:v>
                </c:pt>
                <c:pt idx="3616">
                  <c:v>-0.182229</c:v>
                </c:pt>
                <c:pt idx="3617">
                  <c:v>-0.18146399999999999</c:v>
                </c:pt>
                <c:pt idx="3618">
                  <c:v>-0.18069099999999999</c:v>
                </c:pt>
                <c:pt idx="3619">
                  <c:v>-0.17991099999999999</c:v>
                </c:pt>
                <c:pt idx="3620">
                  <c:v>-0.17912900000000001</c:v>
                </c:pt>
                <c:pt idx="3621">
                  <c:v>-0.178337</c:v>
                </c:pt>
                <c:pt idx="3622">
                  <c:v>-0.17754500000000001</c:v>
                </c:pt>
                <c:pt idx="3623">
                  <c:v>-0.17674100000000001</c:v>
                </c:pt>
                <c:pt idx="3624">
                  <c:v>-0.17593900000000001</c:v>
                </c:pt>
                <c:pt idx="3625">
                  <c:v>-0.17513200000000001</c:v>
                </c:pt>
                <c:pt idx="3626">
                  <c:v>-0.17432300000000001</c:v>
                </c:pt>
                <c:pt idx="3627">
                  <c:v>-0.173514</c:v>
                </c:pt>
                <c:pt idx="3628">
                  <c:v>-0.17269699999999999</c:v>
                </c:pt>
                <c:pt idx="3629">
                  <c:v>-0.171878</c:v>
                </c:pt>
                <c:pt idx="3630">
                  <c:v>-0.171045</c:v>
                </c:pt>
                <c:pt idx="3631">
                  <c:v>-0.170211</c:v>
                </c:pt>
                <c:pt idx="3632">
                  <c:v>-0.16937099999999999</c:v>
                </c:pt>
                <c:pt idx="3633">
                  <c:v>-0.16853000000000001</c:v>
                </c:pt>
                <c:pt idx="3634">
                  <c:v>-0.167684</c:v>
                </c:pt>
                <c:pt idx="3635">
                  <c:v>-0.16683100000000001</c:v>
                </c:pt>
                <c:pt idx="3636">
                  <c:v>-0.16598299999999999</c:v>
                </c:pt>
                <c:pt idx="3637">
                  <c:v>-0.165129</c:v>
                </c:pt>
                <c:pt idx="3638">
                  <c:v>-0.16427800000000001</c:v>
                </c:pt>
                <c:pt idx="3639">
                  <c:v>-0.16341</c:v>
                </c:pt>
                <c:pt idx="3640">
                  <c:v>-0.16253600000000001</c:v>
                </c:pt>
                <c:pt idx="3641">
                  <c:v>-0.161657</c:v>
                </c:pt>
                <c:pt idx="3642">
                  <c:v>-0.160776</c:v>
                </c:pt>
                <c:pt idx="3643">
                  <c:v>-0.15989700000000001</c:v>
                </c:pt>
                <c:pt idx="3644">
                  <c:v>-0.15900300000000001</c:v>
                </c:pt>
                <c:pt idx="3645">
                  <c:v>-0.158114</c:v>
                </c:pt>
                <c:pt idx="3646">
                  <c:v>-0.157222</c:v>
                </c:pt>
                <c:pt idx="3647">
                  <c:v>-0.156337</c:v>
                </c:pt>
                <c:pt idx="3648">
                  <c:v>-0.155443</c:v>
                </c:pt>
                <c:pt idx="3649">
                  <c:v>-0.154529</c:v>
                </c:pt>
                <c:pt idx="3650">
                  <c:v>-0.153611</c:v>
                </c:pt>
                <c:pt idx="3651">
                  <c:v>-0.15268599999999999</c:v>
                </c:pt>
                <c:pt idx="3652">
                  <c:v>-0.15176999999999999</c:v>
                </c:pt>
                <c:pt idx="3653">
                  <c:v>-0.150843</c:v>
                </c:pt>
                <c:pt idx="3654">
                  <c:v>-0.14991299999999999</c:v>
                </c:pt>
                <c:pt idx="3655">
                  <c:v>-0.148979</c:v>
                </c:pt>
                <c:pt idx="3656">
                  <c:v>-0.14804800000000001</c:v>
                </c:pt>
                <c:pt idx="3657">
                  <c:v>-0.147121</c:v>
                </c:pt>
                <c:pt idx="3658">
                  <c:v>-0.146177</c:v>
                </c:pt>
                <c:pt idx="3659">
                  <c:v>-0.145231</c:v>
                </c:pt>
                <c:pt idx="3660">
                  <c:v>-0.14427200000000001</c:v>
                </c:pt>
                <c:pt idx="3661">
                  <c:v>-0.14332</c:v>
                </c:pt>
                <c:pt idx="3662">
                  <c:v>-0.14236399999999999</c:v>
                </c:pt>
                <c:pt idx="3663">
                  <c:v>-0.14139699999999999</c:v>
                </c:pt>
                <c:pt idx="3664">
                  <c:v>-0.140431</c:v>
                </c:pt>
                <c:pt idx="3665">
                  <c:v>-0.139456</c:v>
                </c:pt>
                <c:pt idx="3666">
                  <c:v>-0.138493</c:v>
                </c:pt>
                <c:pt idx="3667">
                  <c:v>-0.13752200000000001</c:v>
                </c:pt>
                <c:pt idx="3668">
                  <c:v>-0.136545</c:v>
                </c:pt>
                <c:pt idx="3669">
                  <c:v>-0.13556000000000001</c:v>
                </c:pt>
                <c:pt idx="3670">
                  <c:v>-0.13456899999999999</c:v>
                </c:pt>
                <c:pt idx="3671">
                  <c:v>-0.133579</c:v>
                </c:pt>
                <c:pt idx="3672">
                  <c:v>-0.13258</c:v>
                </c:pt>
                <c:pt idx="3673">
                  <c:v>-0.131581</c:v>
                </c:pt>
                <c:pt idx="3674">
                  <c:v>-0.130575</c:v>
                </c:pt>
                <c:pt idx="3675">
                  <c:v>-0.12957399999999999</c:v>
                </c:pt>
                <c:pt idx="3676">
                  <c:v>-0.12857299999999999</c:v>
                </c:pt>
                <c:pt idx="3677">
                  <c:v>-0.12756899999999999</c:v>
                </c:pt>
                <c:pt idx="3678">
                  <c:v>-0.12656000000000001</c:v>
                </c:pt>
                <c:pt idx="3679">
                  <c:v>-0.12554399999999999</c:v>
                </c:pt>
                <c:pt idx="3680">
                  <c:v>-0.12452299999999999</c:v>
                </c:pt>
                <c:pt idx="3681">
                  <c:v>-0.12349300000000001</c:v>
                </c:pt>
                <c:pt idx="3682">
                  <c:v>-0.122464</c:v>
                </c:pt>
                <c:pt idx="3683">
                  <c:v>-0.121429</c:v>
                </c:pt>
                <c:pt idx="3684">
                  <c:v>-0.120396</c:v>
                </c:pt>
                <c:pt idx="3685">
                  <c:v>-0.11935900000000001</c:v>
                </c:pt>
                <c:pt idx="3686">
                  <c:v>-0.118326</c:v>
                </c:pt>
                <c:pt idx="3687">
                  <c:v>-0.11730599999999999</c:v>
                </c:pt>
                <c:pt idx="3688">
                  <c:v>-0.116276</c:v>
                </c:pt>
                <c:pt idx="3689">
                  <c:v>-0.115215</c:v>
                </c:pt>
                <c:pt idx="3690">
                  <c:v>-0.114116</c:v>
                </c:pt>
                <c:pt idx="3691">
                  <c:v>-0.113089</c:v>
                </c:pt>
                <c:pt idx="3692">
                  <c:v>-0.112524</c:v>
                </c:pt>
                <c:pt idx="3693">
                  <c:v>-0.11169999999999999</c:v>
                </c:pt>
                <c:pt idx="3694">
                  <c:v>-0.11062</c:v>
                </c:pt>
                <c:pt idx="3695">
                  <c:v>-0.10988000000000001</c:v>
                </c:pt>
                <c:pt idx="3696">
                  <c:v>-0.108815</c:v>
                </c:pt>
                <c:pt idx="3697">
                  <c:v>-0.107977</c:v>
                </c:pt>
                <c:pt idx="3698">
                  <c:v>-0.107059</c:v>
                </c:pt>
                <c:pt idx="3699">
                  <c:v>-0.10605000000000001</c:v>
                </c:pt>
                <c:pt idx="3700">
                  <c:v>-0.105224</c:v>
                </c:pt>
                <c:pt idx="3701">
                  <c:v>-0.104159</c:v>
                </c:pt>
                <c:pt idx="3702">
                  <c:v>-0.103299</c:v>
                </c:pt>
                <c:pt idx="3703">
                  <c:v>-0.102321</c:v>
                </c:pt>
                <c:pt idx="3704">
                  <c:v>-0.101355</c:v>
                </c:pt>
                <c:pt idx="3705">
                  <c:v>-0.100467</c:v>
                </c:pt>
                <c:pt idx="3706">
                  <c:v>-9.9460199999999999E-2</c:v>
                </c:pt>
                <c:pt idx="3707">
                  <c:v>-9.8566399999999998E-2</c:v>
                </c:pt>
                <c:pt idx="3708">
                  <c:v>-9.7608899999999998E-2</c:v>
                </c:pt>
                <c:pt idx="3709">
                  <c:v>-9.6616800000000003E-2</c:v>
                </c:pt>
                <c:pt idx="3710">
                  <c:v>-9.5701400000000006E-2</c:v>
                </c:pt>
                <c:pt idx="3711">
                  <c:v>-9.4671500000000006E-2</c:v>
                </c:pt>
                <c:pt idx="3712">
                  <c:v>-9.3740199999999996E-2</c:v>
                </c:pt>
                <c:pt idx="3713">
                  <c:v>-9.2773499999999995E-2</c:v>
                </c:pt>
                <c:pt idx="3714">
                  <c:v>-9.1758900000000004E-2</c:v>
                </c:pt>
                <c:pt idx="3715">
                  <c:v>-9.0870400000000004E-2</c:v>
                </c:pt>
                <c:pt idx="3716">
                  <c:v>-8.9814500000000005E-2</c:v>
                </c:pt>
                <c:pt idx="3717">
                  <c:v>-8.8925199999999996E-2</c:v>
                </c:pt>
                <c:pt idx="3718">
                  <c:v>-8.7910699999999994E-2</c:v>
                </c:pt>
                <c:pt idx="3719">
                  <c:v>-8.6913199999999996E-2</c:v>
                </c:pt>
                <c:pt idx="3720">
                  <c:v>-8.5982600000000006E-2</c:v>
                </c:pt>
                <c:pt idx="3721">
                  <c:v>-8.4897299999999995E-2</c:v>
                </c:pt>
                <c:pt idx="3722">
                  <c:v>-8.4011799999999998E-2</c:v>
                </c:pt>
                <c:pt idx="3723">
                  <c:v>-8.2932900000000004E-2</c:v>
                </c:pt>
                <c:pt idx="3724">
                  <c:v>-8.1993999999999997E-2</c:v>
                </c:pt>
                <c:pt idx="3725">
                  <c:v>-8.1002299999999999E-2</c:v>
                </c:pt>
                <c:pt idx="3726">
                  <c:v>-7.9973100000000005E-2</c:v>
                </c:pt>
                <c:pt idx="3727">
                  <c:v>-7.9057000000000002E-2</c:v>
                </c:pt>
                <c:pt idx="3728">
                  <c:v>-7.7973000000000001E-2</c:v>
                </c:pt>
                <c:pt idx="3729">
                  <c:v>-7.7044000000000001E-2</c:v>
                </c:pt>
                <c:pt idx="3730">
                  <c:v>-7.59856E-2</c:v>
                </c:pt>
                <c:pt idx="3731">
                  <c:v>-7.4992400000000001E-2</c:v>
                </c:pt>
                <c:pt idx="3732">
                  <c:v>-7.39982E-2</c:v>
                </c:pt>
                <c:pt idx="3733">
                  <c:v>-7.2950799999999996E-2</c:v>
                </c:pt>
                <c:pt idx="3734">
                  <c:v>-7.1988200000000002E-2</c:v>
                </c:pt>
                <c:pt idx="3735">
                  <c:v>-7.0939199999999994E-2</c:v>
                </c:pt>
                <c:pt idx="3736">
                  <c:v>-6.9958699999999999E-2</c:v>
                </c:pt>
                <c:pt idx="3737">
                  <c:v>-6.8937799999999994E-2</c:v>
                </c:pt>
                <c:pt idx="3738">
                  <c:v>-6.79178E-2</c:v>
                </c:pt>
                <c:pt idx="3739">
                  <c:v>-6.6908999999999996E-2</c:v>
                </c:pt>
                <c:pt idx="3740">
                  <c:v>-6.5873600000000004E-2</c:v>
                </c:pt>
                <c:pt idx="3741">
                  <c:v>-6.4850699999999997E-2</c:v>
                </c:pt>
                <c:pt idx="3742">
                  <c:v>-6.3828899999999994E-2</c:v>
                </c:pt>
                <c:pt idx="3743">
                  <c:v>-6.2790200000000004E-2</c:v>
                </c:pt>
                <c:pt idx="3744">
                  <c:v>-6.1779199999999999E-2</c:v>
                </c:pt>
                <c:pt idx="3745">
                  <c:v>-6.0745E-2</c:v>
                </c:pt>
                <c:pt idx="3746">
                  <c:v>-5.9718199999999999E-2</c:v>
                </c:pt>
                <c:pt idx="3747">
                  <c:v>-5.8705E-2</c:v>
                </c:pt>
                <c:pt idx="3748">
                  <c:v>-5.7647999999999998E-2</c:v>
                </c:pt>
                <c:pt idx="3749">
                  <c:v>-5.6649199999999997E-2</c:v>
                </c:pt>
                <c:pt idx="3750">
                  <c:v>-5.5579700000000003E-2</c:v>
                </c:pt>
                <c:pt idx="3751">
                  <c:v>-5.4560400000000002E-2</c:v>
                </c:pt>
                <c:pt idx="3752">
                  <c:v>-5.34945E-2</c:v>
                </c:pt>
                <c:pt idx="3753">
                  <c:v>-5.2441700000000001E-2</c:v>
                </c:pt>
                <c:pt idx="3754">
                  <c:v>-5.1462800000000003E-2</c:v>
                </c:pt>
                <c:pt idx="3755">
                  <c:v>-5.04374E-2</c:v>
                </c:pt>
                <c:pt idx="3756">
                  <c:v>-4.9397700000000003E-2</c:v>
                </c:pt>
                <c:pt idx="3757">
                  <c:v>-4.81503E-2</c:v>
                </c:pt>
                <c:pt idx="3758">
                  <c:v>-4.7167300000000002E-2</c:v>
                </c:pt>
                <c:pt idx="3759">
                  <c:v>-4.8050799999999998E-2</c:v>
                </c:pt>
                <c:pt idx="3760">
                  <c:v>-4.7946299999999997E-2</c:v>
                </c:pt>
                <c:pt idx="3761">
                  <c:v>-4.6833699999999999E-2</c:v>
                </c:pt>
                <c:pt idx="3762">
                  <c:v>-4.7063300000000002E-2</c:v>
                </c:pt>
                <c:pt idx="3763">
                  <c:v>-4.6002700000000001E-2</c:v>
                </c:pt>
                <c:pt idx="3764">
                  <c:v>-4.58357E-2</c:v>
                </c:pt>
                <c:pt idx="3765">
                  <c:v>-4.5356300000000002E-2</c:v>
                </c:pt>
                <c:pt idx="3766">
                  <c:v>-4.4558800000000003E-2</c:v>
                </c:pt>
                <c:pt idx="3767">
                  <c:v>-4.4559099999999997E-2</c:v>
                </c:pt>
                <c:pt idx="3768">
                  <c:v>-4.3560300000000003E-2</c:v>
                </c:pt>
                <c:pt idx="3769">
                  <c:v>-4.3444099999999999E-2</c:v>
                </c:pt>
                <c:pt idx="3770">
                  <c:v>-4.2776399999999999E-2</c:v>
                </c:pt>
                <c:pt idx="3771">
                  <c:v>-4.2201599999999999E-2</c:v>
                </c:pt>
                <c:pt idx="3772">
                  <c:v>-4.1944200000000001E-2</c:v>
                </c:pt>
                <c:pt idx="3773">
                  <c:v>-4.1136899999999997E-2</c:v>
                </c:pt>
                <c:pt idx="3774">
                  <c:v>-4.0882300000000003E-2</c:v>
                </c:pt>
                <c:pt idx="3775">
                  <c:v>-4.0282900000000003E-2</c:v>
                </c:pt>
                <c:pt idx="3776">
                  <c:v>-3.9704499999999997E-2</c:v>
                </c:pt>
                <c:pt idx="3777">
                  <c:v>-3.9419099999999999E-2</c:v>
                </c:pt>
                <c:pt idx="3778">
                  <c:v>-3.8650900000000002E-2</c:v>
                </c:pt>
                <c:pt idx="3779">
                  <c:v>-3.8340300000000001E-2</c:v>
                </c:pt>
                <c:pt idx="3780">
                  <c:v>-3.77807E-2</c:v>
                </c:pt>
                <c:pt idx="3781">
                  <c:v>-3.7126600000000003E-2</c:v>
                </c:pt>
                <c:pt idx="3782">
                  <c:v>-3.6922200000000002E-2</c:v>
                </c:pt>
                <c:pt idx="3783">
                  <c:v>-3.6028999999999999E-2</c:v>
                </c:pt>
                <c:pt idx="3784">
                  <c:v>-3.5863399999999997E-2</c:v>
                </c:pt>
                <c:pt idx="3785">
                  <c:v>-3.5159599999999999E-2</c:v>
                </c:pt>
                <c:pt idx="3786">
                  <c:v>-3.4622600000000003E-2</c:v>
                </c:pt>
                <c:pt idx="3787">
                  <c:v>-3.4363200000000003E-2</c:v>
                </c:pt>
                <c:pt idx="3788">
                  <c:v>-3.34273E-2</c:v>
                </c:pt>
                <c:pt idx="3789">
                  <c:v>-3.3385600000000001E-2</c:v>
                </c:pt>
                <c:pt idx="3790">
                  <c:v>-3.2459799999999997E-2</c:v>
                </c:pt>
                <c:pt idx="3791">
                  <c:v>-3.2171699999999998E-2</c:v>
                </c:pt>
                <c:pt idx="3792">
                  <c:v>-3.1658600000000002E-2</c:v>
                </c:pt>
                <c:pt idx="3793">
                  <c:v>-3.0910199999999999E-2</c:v>
                </c:pt>
                <c:pt idx="3794">
                  <c:v>-3.07826E-2</c:v>
                </c:pt>
                <c:pt idx="3795">
                  <c:v>-2.9823700000000002E-2</c:v>
                </c:pt>
                <c:pt idx="3796">
                  <c:v>-2.96815E-2</c:v>
                </c:pt>
                <c:pt idx="3797">
                  <c:v>-2.8934700000000001E-2</c:v>
                </c:pt>
                <c:pt idx="3798">
                  <c:v>-2.84383E-2</c:v>
                </c:pt>
                <c:pt idx="3799">
                  <c:v>-2.8065900000000001E-2</c:v>
                </c:pt>
                <c:pt idx="3800">
                  <c:v>-2.7278400000000001E-2</c:v>
                </c:pt>
                <c:pt idx="3801">
                  <c:v>-2.7065100000000002E-2</c:v>
                </c:pt>
                <c:pt idx="3802">
                  <c:v>-2.62948E-2</c:v>
                </c:pt>
                <c:pt idx="3803">
                  <c:v>-2.5899700000000001E-2</c:v>
                </c:pt>
                <c:pt idx="3804">
                  <c:v>-2.5359699999999999E-2</c:v>
                </c:pt>
                <c:pt idx="3805">
                  <c:v>-2.4723200000000001E-2</c:v>
                </c:pt>
                <c:pt idx="3806">
                  <c:v>-2.4344299999999999E-2</c:v>
                </c:pt>
                <c:pt idx="3807">
                  <c:v>-2.36625E-2</c:v>
                </c:pt>
                <c:pt idx="3808">
                  <c:v>-2.3210000000000001E-2</c:v>
                </c:pt>
                <c:pt idx="3809">
                  <c:v>-2.2675000000000001E-2</c:v>
                </c:pt>
                <c:pt idx="3810">
                  <c:v>-2.2058000000000001E-2</c:v>
                </c:pt>
                <c:pt idx="3811">
                  <c:v>-2.16429E-2</c:v>
                </c:pt>
                <c:pt idx="3812">
                  <c:v>-2.0995E-2</c:v>
                </c:pt>
                <c:pt idx="3813">
                  <c:v>-2.0513900000000002E-2</c:v>
                </c:pt>
                <c:pt idx="3814">
                  <c:v>-2.00054E-2</c:v>
                </c:pt>
                <c:pt idx="3815">
                  <c:v>-1.9351400000000001E-2</c:v>
                </c:pt>
                <c:pt idx="3816">
                  <c:v>-1.8980899999999998E-2</c:v>
                </c:pt>
                <c:pt idx="3817">
                  <c:v>-1.8261300000000001E-2</c:v>
                </c:pt>
                <c:pt idx="3818">
                  <c:v>-1.7857499999999998E-2</c:v>
                </c:pt>
                <c:pt idx="3819">
                  <c:v>-1.7264399999999999E-2</c:v>
                </c:pt>
                <c:pt idx="3820">
                  <c:v>-1.6674899999999999E-2</c:v>
                </c:pt>
                <c:pt idx="3821">
                  <c:v>-1.62764E-2</c:v>
                </c:pt>
                <c:pt idx="3822">
                  <c:v>-1.5536100000000001E-2</c:v>
                </c:pt>
                <c:pt idx="3823">
                  <c:v>-1.5207E-2</c:v>
                </c:pt>
                <c:pt idx="3824">
                  <c:v>-1.4491499999999999E-2</c:v>
                </c:pt>
                <c:pt idx="3825">
                  <c:v>-1.40439E-2</c:v>
                </c:pt>
                <c:pt idx="3826">
                  <c:v>-1.3498599999999999E-2</c:v>
                </c:pt>
                <c:pt idx="3827">
                  <c:v>-1.2868299999999999E-2</c:v>
                </c:pt>
                <c:pt idx="3828">
                  <c:v>-1.2477500000000001E-2</c:v>
                </c:pt>
                <c:pt idx="3829">
                  <c:v>-1.17567E-2</c:v>
                </c:pt>
                <c:pt idx="3830">
                  <c:v>-1.1378600000000001E-2</c:v>
                </c:pt>
                <c:pt idx="3831">
                  <c:v>-1.07174E-2</c:v>
                </c:pt>
                <c:pt idx="3832">
                  <c:v>-1.0229200000000001E-2</c:v>
                </c:pt>
                <c:pt idx="3833" formatCode="0.00E+00">
                  <c:v>-9.6974999999999995E-3</c:v>
                </c:pt>
                <c:pt idx="3834" formatCode="0.00E+00">
                  <c:v>-9.0866200000000001E-3</c:v>
                </c:pt>
                <c:pt idx="3835" formatCode="0.00E+00">
                  <c:v>-8.6374399999999997E-3</c:v>
                </c:pt>
                <c:pt idx="3836" formatCode="0.00E+00">
                  <c:v>-7.9915699999999999E-3</c:v>
                </c:pt>
                <c:pt idx="3837" formatCode="0.00E+00">
                  <c:v>-7.5317400000000003E-3</c:v>
                </c:pt>
                <c:pt idx="3838" formatCode="0.00E+00">
                  <c:v>-6.93635E-3</c:v>
                </c:pt>
                <c:pt idx="3839" formatCode="0.00E+00">
                  <c:v>-6.40881E-3</c:v>
                </c:pt>
                <c:pt idx="3840" formatCode="0.00E+00">
                  <c:v>-5.8777400000000002E-3</c:v>
                </c:pt>
                <c:pt idx="3841" formatCode="0.00E+00">
                  <c:v>-5.30541E-3</c:v>
                </c:pt>
                <c:pt idx="3842" formatCode="0.00E+00">
                  <c:v>-4.7887700000000004E-3</c:v>
                </c:pt>
                <c:pt idx="3843" formatCode="0.00E+00">
                  <c:v>-4.2303999999999996E-3</c:v>
                </c:pt>
                <c:pt idx="3844" formatCode="0.00E+00">
                  <c:v>-3.67644E-3</c:v>
                </c:pt>
                <c:pt idx="3845" formatCode="0.00E+00">
                  <c:v>-3.1594599999999998E-3</c:v>
                </c:pt>
                <c:pt idx="3846" formatCode="0.00E+00">
                  <c:v>-2.5788199999999999E-3</c:v>
                </c:pt>
                <c:pt idx="3847" formatCode="0.00E+00">
                  <c:v>-2.0643800000000002E-3</c:v>
                </c:pt>
                <c:pt idx="3848" formatCode="0.00E+00">
                  <c:v>-1.51786E-3</c:v>
                </c:pt>
                <c:pt idx="3849" formatCode="0.00E+00">
                  <c:v>-9.3814699999999996E-4</c:v>
                </c:pt>
                <c:pt idx="3850" formatCode="0.00E+00">
                  <c:v>-4.7265099999999998E-4</c:v>
                </c:pt>
                <c:pt idx="3851" formatCode="0.00E+00">
                  <c:v>1.8161499999999999E-4</c:v>
                </c:pt>
                <c:pt idx="3852" formatCode="0.00E+00">
                  <c:v>6.05209E-4</c:v>
                </c:pt>
                <c:pt idx="3853" formatCode="0.00E+00">
                  <c:v>1.25212E-3</c:v>
                </c:pt>
                <c:pt idx="3854" formatCode="0.00E+00">
                  <c:v>1.74544E-3</c:v>
                </c:pt>
                <c:pt idx="3855" formatCode="0.00E+00">
                  <c:v>2.2633100000000001E-3</c:v>
                </c:pt>
                <c:pt idx="3856" formatCode="0.00E+00">
                  <c:v>2.9047999999999999E-3</c:v>
                </c:pt>
                <c:pt idx="3857" formatCode="0.00E+00">
                  <c:v>3.2853700000000001E-3</c:v>
                </c:pt>
                <c:pt idx="3858" formatCode="0.00E+00">
                  <c:v>4.0454200000000001E-3</c:v>
                </c:pt>
                <c:pt idx="3859" formatCode="0.00E+00">
                  <c:v>4.3863000000000001E-3</c:v>
                </c:pt>
                <c:pt idx="3860" formatCode="0.00E+00">
                  <c:v>5.0129800000000002E-3</c:v>
                </c:pt>
                <c:pt idx="3861" formatCode="0.00E+00">
                  <c:v>5.4815899999999997E-3</c:v>
                </c:pt>
                <c:pt idx="3862" formatCode="0.00E+00">
                  <c:v>6.0702200000000003E-3</c:v>
                </c:pt>
                <c:pt idx="3863" formatCode="0.00E+00">
                  <c:v>6.9143499999999997E-3</c:v>
                </c:pt>
                <c:pt idx="3864" formatCode="0.00E+00">
                  <c:v>6.9966799999999999E-3</c:v>
                </c:pt>
                <c:pt idx="3865" formatCode="0.00E+00">
                  <c:v>5.7521200000000003E-3</c:v>
                </c:pt>
                <c:pt idx="3866" formatCode="0.00E+00">
                  <c:v>5.1832199999999997E-3</c:v>
                </c:pt>
                <c:pt idx="3867" formatCode="0.00E+00">
                  <c:v>5.8640699999999999E-3</c:v>
                </c:pt>
                <c:pt idx="3868" formatCode="0.00E+00">
                  <c:v>5.1356600000000002E-3</c:v>
                </c:pt>
                <c:pt idx="3869" formatCode="0.00E+00">
                  <c:v>5.6121699999999997E-3</c:v>
                </c:pt>
                <c:pt idx="3870" formatCode="0.00E+00">
                  <c:v>5.3855500000000002E-3</c:v>
                </c:pt>
                <c:pt idx="3871" formatCode="0.00E+00">
                  <c:v>5.21165E-3</c:v>
                </c:pt>
                <c:pt idx="3872" formatCode="0.00E+00">
                  <c:v>5.5990600000000003E-3</c:v>
                </c:pt>
                <c:pt idx="3873" formatCode="0.00E+00">
                  <c:v>5.01228E-3</c:v>
                </c:pt>
                <c:pt idx="3874" formatCode="0.00E+00">
                  <c:v>5.5134600000000004E-3</c:v>
                </c:pt>
                <c:pt idx="3875" formatCode="0.00E+00">
                  <c:v>5.1093800000000002E-3</c:v>
                </c:pt>
                <c:pt idx="3876" formatCode="0.00E+00">
                  <c:v>5.2088500000000001E-3</c:v>
                </c:pt>
                <c:pt idx="3877" formatCode="0.00E+00">
                  <c:v>5.27679E-3</c:v>
                </c:pt>
                <c:pt idx="3878" formatCode="0.00E+00">
                  <c:v>4.9839999999999997E-3</c:v>
                </c:pt>
                <c:pt idx="3879" formatCode="0.00E+00">
                  <c:v>5.2534399999999998E-3</c:v>
                </c:pt>
                <c:pt idx="3880" formatCode="0.00E+00">
                  <c:v>4.9890899999999998E-3</c:v>
                </c:pt>
                <c:pt idx="3881" formatCode="0.00E+00">
                  <c:v>5.0415599999999996E-3</c:v>
                </c:pt>
                <c:pt idx="3882" formatCode="0.00E+00">
                  <c:v>5.0794899999999999E-3</c:v>
                </c:pt>
                <c:pt idx="3883" formatCode="0.00E+00">
                  <c:v>4.8716999999999996E-3</c:v>
                </c:pt>
                <c:pt idx="3884" formatCode="0.00E+00">
                  <c:v>5.0205700000000002E-3</c:v>
                </c:pt>
                <c:pt idx="3885" formatCode="0.00E+00">
                  <c:v>4.8898099999999996E-3</c:v>
                </c:pt>
                <c:pt idx="3886" formatCode="0.00E+00">
                  <c:v>4.79233E-3</c:v>
                </c:pt>
                <c:pt idx="3887" formatCode="0.00E+00">
                  <c:v>4.9814999999999998E-3</c:v>
                </c:pt>
                <c:pt idx="3888" formatCode="0.00E+00">
                  <c:v>4.6130900000000002E-3</c:v>
                </c:pt>
                <c:pt idx="3889" formatCode="0.00E+00">
                  <c:v>4.9136400000000004E-3</c:v>
                </c:pt>
                <c:pt idx="3890" formatCode="0.00E+00">
                  <c:v>4.6543599999999997E-3</c:v>
                </c:pt>
                <c:pt idx="3891" formatCode="0.00E+00">
                  <c:v>4.6369799999999997E-3</c:v>
                </c:pt>
                <c:pt idx="3892" formatCode="0.00E+00">
                  <c:v>4.8216099999999996E-3</c:v>
                </c:pt>
                <c:pt idx="3893" formatCode="0.00E+00">
                  <c:v>4.3639899999999999E-3</c:v>
                </c:pt>
                <c:pt idx="3894" formatCode="0.00E+00">
                  <c:v>4.8446699999999997E-3</c:v>
                </c:pt>
                <c:pt idx="3895" formatCode="0.00E+00">
                  <c:v>4.3247800000000003E-3</c:v>
                </c:pt>
                <c:pt idx="3896" formatCode="0.00E+00">
                  <c:v>4.5969100000000001E-3</c:v>
                </c:pt>
                <c:pt idx="3897" formatCode="0.00E+00">
                  <c:v>4.5041999999999999E-3</c:v>
                </c:pt>
                <c:pt idx="3898" formatCode="0.00E+00">
                  <c:v>4.2456000000000004E-3</c:v>
                </c:pt>
                <c:pt idx="3899" formatCode="0.00E+00">
                  <c:v>4.6428800000000003E-3</c:v>
                </c:pt>
                <c:pt idx="3900" formatCode="0.00E+00">
                  <c:v>4.0668099999999997E-3</c:v>
                </c:pt>
                <c:pt idx="3901" formatCode="0.00E+00">
                  <c:v>4.5281499999999999E-3</c:v>
                </c:pt>
                <c:pt idx="3902" formatCode="0.00E+00">
                  <c:v>4.1497900000000004E-3</c:v>
                </c:pt>
                <c:pt idx="3903" formatCode="0.00E+00">
                  <c:v>4.2152600000000002E-3</c:v>
                </c:pt>
                <c:pt idx="3904" formatCode="0.00E+00">
                  <c:v>4.3074000000000003E-3</c:v>
                </c:pt>
                <c:pt idx="3905" formatCode="0.00E+00">
                  <c:v>3.9498199999999997E-3</c:v>
                </c:pt>
                <c:pt idx="3906" formatCode="0.00E+00">
                  <c:v>4.3047600000000004E-3</c:v>
                </c:pt>
                <c:pt idx="3907" formatCode="0.00E+00">
                  <c:v>3.8973800000000002E-3</c:v>
                </c:pt>
                <c:pt idx="3908" formatCode="0.00E+00">
                  <c:v>4.1016799999999999E-3</c:v>
                </c:pt>
                <c:pt idx="3909" formatCode="0.00E+00">
                  <c:v>3.9772100000000001E-3</c:v>
                </c:pt>
                <c:pt idx="3910" formatCode="0.00E+00">
                  <c:v>3.86513E-3</c:v>
                </c:pt>
                <c:pt idx="3911" formatCode="0.00E+00">
                  <c:v>3.9950300000000001E-3</c:v>
                </c:pt>
                <c:pt idx="3912" formatCode="0.00E+00">
                  <c:v>3.75662E-3</c:v>
                </c:pt>
                <c:pt idx="3913" formatCode="0.00E+00">
                  <c:v>3.8606500000000002E-3</c:v>
                </c:pt>
                <c:pt idx="3914" formatCode="0.00E+00">
                  <c:v>3.7515700000000001E-3</c:v>
                </c:pt>
                <c:pt idx="3915" formatCode="0.00E+00">
                  <c:v>3.6732399999999999E-3</c:v>
                </c:pt>
                <c:pt idx="3916" formatCode="0.00E+00">
                  <c:v>3.7172199999999998E-3</c:v>
                </c:pt>
                <c:pt idx="3917" formatCode="0.00E+00">
                  <c:v>3.5736299999999999E-3</c:v>
                </c:pt>
                <c:pt idx="3918" formatCode="0.00E+00">
                  <c:v>3.5755600000000002E-3</c:v>
                </c:pt>
                <c:pt idx="3919" formatCode="0.00E+00">
                  <c:v>3.56158E-3</c:v>
                </c:pt>
                <c:pt idx="3920" formatCode="0.00E+00">
                  <c:v>3.39821E-3</c:v>
                </c:pt>
                <c:pt idx="3921" formatCode="0.00E+00">
                  <c:v>3.5204099999999999E-3</c:v>
                </c:pt>
                <c:pt idx="3922" formatCode="0.00E+00">
                  <c:v>3.3037800000000001E-3</c:v>
                </c:pt>
                <c:pt idx="3923" formatCode="0.00E+00">
                  <c:v>3.36418E-3</c:v>
                </c:pt>
                <c:pt idx="3924" formatCode="0.00E+00">
                  <c:v>3.30453E-3</c:v>
                </c:pt>
                <c:pt idx="3925" formatCode="0.00E+00">
                  <c:v>3.1505700000000001E-3</c:v>
                </c:pt>
                <c:pt idx="3926" formatCode="0.00E+00">
                  <c:v>3.2981400000000002E-3</c:v>
                </c:pt>
                <c:pt idx="3927" formatCode="0.00E+00">
                  <c:v>3.00629E-3</c:v>
                </c:pt>
                <c:pt idx="3928" formatCode="0.00E+00">
                  <c:v>3.1824399999999999E-3</c:v>
                </c:pt>
                <c:pt idx="3929" formatCode="0.00E+00">
                  <c:v>2.9791599999999998E-3</c:v>
                </c:pt>
                <c:pt idx="3930" formatCode="0.00E+00">
                  <c:v>2.9753399999999999E-3</c:v>
                </c:pt>
                <c:pt idx="3931" formatCode="0.00E+00">
                  <c:v>2.99343E-3</c:v>
                </c:pt>
                <c:pt idx="3932" formatCode="0.00E+00">
                  <c:v>2.7826600000000002E-3</c:v>
                </c:pt>
                <c:pt idx="3933" formatCode="0.00E+00">
                  <c:v>2.93618E-3</c:v>
                </c:pt>
                <c:pt idx="3934" formatCode="0.00E+00">
                  <c:v>2.68125E-3</c:v>
                </c:pt>
                <c:pt idx="3935" formatCode="0.00E+00">
                  <c:v>2.7833699999999999E-3</c:v>
                </c:pt>
                <c:pt idx="3936" formatCode="0.00E+00">
                  <c:v>2.6504300000000001E-3</c:v>
                </c:pt>
                <c:pt idx="3937" formatCode="0.00E+00">
                  <c:v>2.6004999999999999E-3</c:v>
                </c:pt>
                <c:pt idx="3938" formatCode="0.00E+00">
                  <c:v>2.6084900000000002E-3</c:v>
                </c:pt>
                <c:pt idx="3939" formatCode="0.00E+00">
                  <c:v>2.4597899999999999E-3</c:v>
                </c:pt>
                <c:pt idx="3940" formatCode="0.00E+00">
                  <c:v>2.5108700000000001E-3</c:v>
                </c:pt>
                <c:pt idx="3941" formatCode="0.00E+00">
                  <c:v>2.3699099999999998E-3</c:v>
                </c:pt>
                <c:pt idx="3942" formatCode="0.00E+00">
                  <c:v>2.3751900000000001E-3</c:v>
                </c:pt>
                <c:pt idx="3943" formatCode="0.00E+00">
                  <c:v>2.2879200000000001E-3</c:v>
                </c:pt>
                <c:pt idx="3944" formatCode="0.00E+00">
                  <c:v>2.2445199999999998E-3</c:v>
                </c:pt>
                <c:pt idx="3945" formatCode="0.00E+00">
                  <c:v>2.1876500000000002E-3</c:v>
                </c:pt>
                <c:pt idx="3946" formatCode="0.00E+00">
                  <c:v>2.1337299999999999E-3</c:v>
                </c:pt>
                <c:pt idx="3947" formatCode="0.00E+00">
                  <c:v>2.0750500000000002E-3</c:v>
                </c:pt>
                <c:pt idx="3948" formatCode="0.00E+00">
                  <c:v>2.0249899999999999E-3</c:v>
                </c:pt>
                <c:pt idx="3949" formatCode="0.00E+00">
                  <c:v>1.9692300000000002E-3</c:v>
                </c:pt>
                <c:pt idx="3950" formatCode="0.00E+00">
                  <c:v>1.9057E-3</c:v>
                </c:pt>
                <c:pt idx="3951" formatCode="0.00E+00">
                  <c:v>1.8707000000000001E-3</c:v>
                </c:pt>
                <c:pt idx="3952" formatCode="0.00E+00">
                  <c:v>1.77831E-3</c:v>
                </c:pt>
                <c:pt idx="3953" formatCode="0.00E+00">
                  <c:v>1.76643E-3</c:v>
                </c:pt>
                <c:pt idx="3954" formatCode="0.00E+00">
                  <c:v>1.65687E-3</c:v>
                </c:pt>
                <c:pt idx="3955" formatCode="0.00E+00">
                  <c:v>1.6528999999999999E-3</c:v>
                </c:pt>
                <c:pt idx="3956" formatCode="0.00E+00">
                  <c:v>1.5463899999999999E-3</c:v>
                </c:pt>
                <c:pt idx="3957" formatCode="0.00E+00">
                  <c:v>1.5287E-3</c:v>
                </c:pt>
                <c:pt idx="3958" formatCode="0.00E+00">
                  <c:v>1.4473000000000001E-3</c:v>
                </c:pt>
                <c:pt idx="3959" formatCode="0.00E+00">
                  <c:v>1.3917999999999999E-3</c:v>
                </c:pt>
                <c:pt idx="3960" formatCode="0.00E+00">
                  <c:v>1.36151E-3</c:v>
                </c:pt>
                <c:pt idx="3961" formatCode="0.00E+00">
                  <c:v>1.24022E-3</c:v>
                </c:pt>
                <c:pt idx="3962" formatCode="0.00E+00">
                  <c:v>1.2762400000000001E-3</c:v>
                </c:pt>
                <c:pt idx="3963" formatCode="0.00E+00">
                  <c:v>1.0949499999999999E-3</c:v>
                </c:pt>
                <c:pt idx="3964" formatCode="0.00E+00">
                  <c:v>1.1643599999999999E-3</c:v>
                </c:pt>
                <c:pt idx="3965" formatCode="0.00E+00">
                  <c:v>9.9340400000000003E-4</c:v>
                </c:pt>
                <c:pt idx="3966" formatCode="0.00E+00">
                  <c:v>9.9949600000000011E-4</c:v>
                </c:pt>
                <c:pt idx="3967" formatCode="0.00E+00">
                  <c:v>9.4264800000000003E-4</c:v>
                </c:pt>
                <c:pt idx="3968" formatCode="0.00E+00">
                  <c:v>8.0113500000000002E-4</c:v>
                </c:pt>
                <c:pt idx="3969" formatCode="0.00E+00">
                  <c:v>8.9550299999999997E-4</c:v>
                </c:pt>
                <c:pt idx="3970" formatCode="0.00E+00">
                  <c:v>6.3475300000000005E-4</c:v>
                </c:pt>
                <c:pt idx="3971" formatCode="0.00E+00">
                  <c:v>7.7824700000000003E-4</c:v>
                </c:pt>
                <c:pt idx="3972" formatCode="0.00E+00">
                  <c:v>5.5110000000000001E-4</c:v>
                </c:pt>
                <c:pt idx="3973" formatCode="0.00E+00">
                  <c:v>5.7454399999999997E-4</c:v>
                </c:pt>
                <c:pt idx="3974" formatCode="0.00E+00">
                  <c:v>5.2846900000000005E-4</c:v>
                </c:pt>
                <c:pt idx="3975" formatCode="0.00E+00">
                  <c:v>3.5226300000000001E-4</c:v>
                </c:pt>
                <c:pt idx="3976" formatCode="0.00E+00">
                  <c:v>4.7604E-4</c:v>
                </c:pt>
                <c:pt idx="3977" formatCode="0.00E+00">
                  <c:v>2.0147900000000001E-4</c:v>
                </c:pt>
                <c:pt idx="3978" formatCode="0.00E+00">
                  <c:v>3.3069099999999998E-4</c:v>
                </c:pt>
                <c:pt idx="3979" formatCode="0.00E+00">
                  <c:v>1.4174599999999999E-4</c:v>
                </c:pt>
                <c:pt idx="3980" formatCode="0.00E+00">
                  <c:v>1.17223E-4</c:v>
                </c:pt>
                <c:pt idx="3981" formatCode="0.00E+00">
                  <c:v>9.3452499999999993E-5</c:v>
                </c:pt>
                <c:pt idx="3982" formatCode="0.00E+00">
                  <c:v>-7.5683800000000002E-5</c:v>
                </c:pt>
                <c:pt idx="3983" formatCode="0.00E+00">
                  <c:v>-1.82455E-5</c:v>
                </c:pt>
                <c:pt idx="3984" formatCode="0.00E+00">
                  <c:v>-1.9253900000000001E-4</c:v>
                </c:pt>
                <c:pt idx="3985" formatCode="0.00E+00">
                  <c:v>-1.9185E-4</c:v>
                </c:pt>
                <c:pt idx="3986" formatCode="0.00E+00">
                  <c:v>-2.7874399999999999E-4</c:v>
                </c:pt>
                <c:pt idx="3987" formatCode="0.00E+00">
                  <c:v>-3.5694500000000001E-4</c:v>
                </c:pt>
                <c:pt idx="3988" formatCode="0.00E+00">
                  <c:v>-4.0577499999999998E-4</c:v>
                </c:pt>
                <c:pt idx="3989" formatCode="0.00E+00">
                  <c:v>-4.6787800000000002E-4</c:v>
                </c:pt>
                <c:pt idx="3990" formatCode="0.00E+00">
                  <c:v>-5.7948500000000003E-4</c:v>
                </c:pt>
                <c:pt idx="3991" formatCode="0.00E+00">
                  <c:v>-5.6919700000000002E-4</c:v>
                </c:pt>
                <c:pt idx="3992" formatCode="0.00E+00">
                  <c:v>-7.2715699999999998E-4</c:v>
                </c:pt>
                <c:pt idx="3993" formatCode="0.00E+00">
                  <c:v>-7.3292799999999999E-4</c:v>
                </c:pt>
                <c:pt idx="3994" formatCode="0.00E+00">
                  <c:v>-7.9785299999999995E-4</c:v>
                </c:pt>
                <c:pt idx="3995" formatCode="0.00E+00">
                  <c:v>-9.59007E-4</c:v>
                </c:pt>
                <c:pt idx="3996" formatCode="0.00E+00">
                  <c:v>-8.4688500000000002E-4</c:v>
                </c:pt>
                <c:pt idx="3997" formatCode="0.00E+00">
                  <c:v>-1.15066E-3</c:v>
                </c:pt>
                <c:pt idx="3998" formatCode="0.00E+00">
                  <c:v>-9.8354699999999998E-4</c:v>
                </c:pt>
                <c:pt idx="3999" formatCode="0.00E+00">
                  <c:v>-1.22299E-3</c:v>
                </c:pt>
                <c:pt idx="4000" formatCode="0.00E+00">
                  <c:v>-1.24211E-3</c:v>
                </c:pt>
                <c:pt idx="4001" formatCode="0.00E+00">
                  <c:v>-1.21598E-3</c:v>
                </c:pt>
                <c:pt idx="4002" formatCode="0.00E+00">
                  <c:v>-1.5173299999999999E-3</c:v>
                </c:pt>
                <c:pt idx="4003" formatCode="0.00E+00">
                  <c:v>-1.2689299999999999E-3</c:v>
                </c:pt>
                <c:pt idx="4004" formatCode="0.00E+00">
                  <c:v>-1.6685300000000001E-3</c:v>
                </c:pt>
                <c:pt idx="4005" formatCode="0.00E+00">
                  <c:v>-1.4776800000000001E-3</c:v>
                </c:pt>
                <c:pt idx="4006" formatCode="0.00E+00">
                  <c:v>-1.6743000000000001E-3</c:v>
                </c:pt>
                <c:pt idx="4007" formatCode="0.00E+00">
                  <c:v>-1.78082E-3</c:v>
                </c:pt>
                <c:pt idx="4008" formatCode="0.00E+00">
                  <c:v>-1.6628400000000001E-3</c:v>
                </c:pt>
                <c:pt idx="4009" formatCode="0.00E+00">
                  <c:v>-2.0211000000000001E-3</c:v>
                </c:pt>
                <c:pt idx="4010" formatCode="0.00E+00">
                  <c:v>-1.7798E-3</c:v>
                </c:pt>
                <c:pt idx="4011" formatCode="0.00E+00">
                  <c:v>-2.1103599999999999E-3</c:v>
                </c:pt>
                <c:pt idx="4012" formatCode="0.00E+00">
                  <c:v>-2.03229E-3</c:v>
                </c:pt>
                <c:pt idx="4013" formatCode="0.00E+00">
                  <c:v>-2.1181099999999999E-3</c:v>
                </c:pt>
                <c:pt idx="4014" formatCode="0.00E+00">
                  <c:v>-2.2933900000000002E-3</c:v>
                </c:pt>
                <c:pt idx="4015" formatCode="0.00E+00">
                  <c:v>-2.1866099999999999E-3</c:v>
                </c:pt>
                <c:pt idx="4016" formatCode="0.00E+00">
                  <c:v>-2.4481899999999998E-3</c:v>
                </c:pt>
                <c:pt idx="4017" formatCode="0.00E+00">
                  <c:v>-2.3701899999999999E-3</c:v>
                </c:pt>
                <c:pt idx="4018" formatCode="0.00E+00">
                  <c:v>-2.5154999999999999E-3</c:v>
                </c:pt>
                <c:pt idx="4019" formatCode="0.00E+00">
                  <c:v>-2.5906900000000001E-3</c:v>
                </c:pt>
                <c:pt idx="4020" formatCode="0.00E+00">
                  <c:v>-2.6071499999999999E-3</c:v>
                </c:pt>
                <c:pt idx="4021" formatCode="0.00E+00">
                  <c:v>-2.7448699999999999E-3</c:v>
                </c:pt>
                <c:pt idx="4022" formatCode="0.00E+00">
                  <c:v>-2.7817300000000001E-3</c:v>
                </c:pt>
                <c:pt idx="4023" formatCode="0.00E+00">
                  <c:v>-2.8335000000000001E-3</c:v>
                </c:pt>
                <c:pt idx="4024" formatCode="0.00E+00">
                  <c:v>-2.9788599999999998E-3</c:v>
                </c:pt>
                <c:pt idx="4025" formatCode="0.00E+00">
                  <c:v>-2.9520200000000001E-3</c:v>
                </c:pt>
                <c:pt idx="4026" formatCode="0.00E+00">
                  <c:v>-3.10348E-3</c:v>
                </c:pt>
                <c:pt idx="4027" formatCode="0.00E+00">
                  <c:v>-3.1591000000000002E-3</c:v>
                </c:pt>
                <c:pt idx="4028" formatCode="0.00E+00">
                  <c:v>-3.1571799999999999E-3</c:v>
                </c:pt>
                <c:pt idx="4029" formatCode="0.00E+00">
                  <c:v>-3.3926799999999999E-3</c:v>
                </c:pt>
                <c:pt idx="4030" formatCode="0.00E+00">
                  <c:v>-3.2468599999999999E-3</c:v>
                </c:pt>
                <c:pt idx="4031" formatCode="0.00E+00">
                  <c:v>-3.5367799999999998E-3</c:v>
                </c:pt>
                <c:pt idx="4032" formatCode="0.00E+00">
                  <c:v>-3.45663E-3</c:v>
                </c:pt>
                <c:pt idx="4033" formatCode="0.00E+00">
                  <c:v>-3.5668200000000001E-3</c:v>
                </c:pt>
                <c:pt idx="4034" formatCode="0.00E+00">
                  <c:v>-3.73822E-3</c:v>
                </c:pt>
                <c:pt idx="4035" formatCode="0.00E+00">
                  <c:v>-3.5921E-3</c:v>
                </c:pt>
                <c:pt idx="4036" formatCode="0.00E+00">
                  <c:v>-3.9523900000000001E-3</c:v>
                </c:pt>
                <c:pt idx="4037" formatCode="0.00E+00">
                  <c:v>-3.7400100000000002E-3</c:v>
                </c:pt>
                <c:pt idx="4038" formatCode="0.00E+00">
                  <c:v>-4.0231299999999998E-3</c:v>
                </c:pt>
                <c:pt idx="4039" formatCode="0.00E+00">
                  <c:v>-4.0132099999999997E-3</c:v>
                </c:pt>
                <c:pt idx="4040" formatCode="0.00E+00">
                  <c:v>-4.0240800000000002E-3</c:v>
                </c:pt>
                <c:pt idx="4041" formatCode="0.00E+00">
                  <c:v>-4.2833300000000001E-3</c:v>
                </c:pt>
                <c:pt idx="4042" formatCode="0.00E+00">
                  <c:v>-4.0991999999999999E-3</c:v>
                </c:pt>
                <c:pt idx="4043" formatCode="0.00E+00">
                  <c:v>-4.4314599999999999E-3</c:v>
                </c:pt>
                <c:pt idx="4044" formatCode="0.00E+00">
                  <c:v>-4.3080200000000001E-3</c:v>
                </c:pt>
                <c:pt idx="4045" formatCode="0.00E+00">
                  <c:v>-4.4720999999999997E-3</c:v>
                </c:pt>
                <c:pt idx="4046" formatCode="0.00E+00">
                  <c:v>-4.5694799999999999E-3</c:v>
                </c:pt>
                <c:pt idx="4047" formatCode="0.00E+00">
                  <c:v>-4.5257400000000003E-3</c:v>
                </c:pt>
                <c:pt idx="4048" formatCode="0.00E+00">
                  <c:v>-4.7624700000000004E-3</c:v>
                </c:pt>
                <c:pt idx="4049" formatCode="0.00E+00">
                  <c:v>-4.6792099999999996E-3</c:v>
                </c:pt>
                <c:pt idx="4050" formatCode="0.00E+00">
                  <c:v>-4.8582699999999996E-3</c:v>
                </c:pt>
                <c:pt idx="4051" formatCode="0.00E+00">
                  <c:v>-4.8977100000000004E-3</c:v>
                </c:pt>
                <c:pt idx="4052" formatCode="0.00E+00">
                  <c:v>-4.9378900000000003E-3</c:v>
                </c:pt>
                <c:pt idx="4053" formatCode="0.00E+00">
                  <c:v>-5.0832200000000003E-3</c:v>
                </c:pt>
                <c:pt idx="4054" formatCode="0.00E+00">
                  <c:v>-5.0837800000000004E-3</c:v>
                </c:pt>
                <c:pt idx="4055" formatCode="0.00E+00">
                  <c:v>-5.1954000000000002E-3</c:v>
                </c:pt>
                <c:pt idx="4056" formatCode="0.00E+00">
                  <c:v>-5.2831199999999997E-3</c:v>
                </c:pt>
                <c:pt idx="4057" formatCode="0.00E+00">
                  <c:v>-5.2928999999999997E-3</c:v>
                </c:pt>
                <c:pt idx="4058" formatCode="0.00E+00">
                  <c:v>-5.4546999999999998E-3</c:v>
                </c:pt>
                <c:pt idx="4059" formatCode="0.00E+00">
                  <c:v>-5.4506800000000003E-3</c:v>
                </c:pt>
                <c:pt idx="4060" formatCode="0.00E+00">
                  <c:v>-5.555E-3</c:v>
                </c:pt>
                <c:pt idx="4061" formatCode="0.00E+00">
                  <c:v>-5.6634900000000002E-3</c:v>
                </c:pt>
                <c:pt idx="4062" formatCode="0.00E+00">
                  <c:v>-5.6353000000000002E-3</c:v>
                </c:pt>
                <c:pt idx="4063" formatCode="0.00E+00">
                  <c:v>-5.8524800000000002E-3</c:v>
                </c:pt>
                <c:pt idx="4064" formatCode="0.00E+00">
                  <c:v>-5.7777499999999999E-3</c:v>
                </c:pt>
                <c:pt idx="4065" formatCode="0.00E+00">
                  <c:v>-5.9601599999999999E-3</c:v>
                </c:pt>
                <c:pt idx="4066" formatCode="0.00E+00">
                  <c:v>-5.9956000000000002E-3</c:v>
                </c:pt>
                <c:pt idx="4067" formatCode="0.00E+00">
                  <c:v>-6.0221399999999996E-3</c:v>
                </c:pt>
                <c:pt idx="4068" formatCode="0.00E+00">
                  <c:v>-6.2159499999999996E-3</c:v>
                </c:pt>
                <c:pt idx="4069" formatCode="0.00E+00">
                  <c:v>-6.1254100000000004E-3</c:v>
                </c:pt>
                <c:pt idx="4070" formatCode="0.00E+00">
                  <c:v>-6.3614600000000002E-3</c:v>
                </c:pt>
                <c:pt idx="4071" formatCode="0.00E+00">
                  <c:v>-6.3115799999999998E-3</c:v>
                </c:pt>
                <c:pt idx="4072" formatCode="0.00E+00">
                  <c:v>-6.4379800000000003E-3</c:v>
                </c:pt>
                <c:pt idx="4073" formatCode="0.00E+00">
                  <c:v>-6.5341499999999999E-3</c:v>
                </c:pt>
                <c:pt idx="4074" formatCode="0.00E+00">
                  <c:v>-6.5202200000000002E-3</c:v>
                </c:pt>
                <c:pt idx="4075" formatCode="0.00E+00">
                  <c:v>-6.7140799999999999E-3</c:v>
                </c:pt>
                <c:pt idx="4076" formatCode="0.00E+00">
                  <c:v>-6.6667300000000001E-3</c:v>
                </c:pt>
                <c:pt idx="4077" formatCode="0.00E+00">
                  <c:v>-6.8279200000000003E-3</c:v>
                </c:pt>
                <c:pt idx="4078" formatCode="0.00E+00">
                  <c:v>-6.8607199999999998E-3</c:v>
                </c:pt>
                <c:pt idx="4079" formatCode="0.00E+00">
                  <c:v>-6.9228199999999997E-3</c:v>
                </c:pt>
                <c:pt idx="4080" formatCode="0.00E+00">
                  <c:v>-7.04005E-3</c:v>
                </c:pt>
                <c:pt idx="4081" formatCode="0.00E+00">
                  <c:v>-7.0548499999999997E-3</c:v>
                </c:pt>
                <c:pt idx="4082" formatCode="0.00E+00">
                  <c:v>-7.1732699999999998E-3</c:v>
                </c:pt>
                <c:pt idx="4083" formatCode="0.00E+00">
                  <c:v>-7.2257900000000002E-3</c:v>
                </c:pt>
                <c:pt idx="4084" formatCode="0.00E+00">
                  <c:v>-7.2876900000000003E-3</c:v>
                </c:pt>
                <c:pt idx="4085" formatCode="0.00E+00">
                  <c:v>-7.3909900000000001E-3</c:v>
                </c:pt>
                <c:pt idx="4086" formatCode="0.00E+00">
                  <c:v>-7.4281399999999997E-3</c:v>
                </c:pt>
                <c:pt idx="4087" formatCode="0.00E+00">
                  <c:v>-7.51982E-3</c:v>
                </c:pt>
                <c:pt idx="4088" formatCode="0.00E+00">
                  <c:v>-7.6000499999999997E-3</c:v>
                </c:pt>
                <c:pt idx="4089" formatCode="0.00E+00">
                  <c:v>-7.6307900000000001E-3</c:v>
                </c:pt>
                <c:pt idx="4090" formatCode="0.00E+00">
                  <c:v>-7.7665499999999997E-3</c:v>
                </c:pt>
                <c:pt idx="4091" formatCode="0.00E+00">
                  <c:v>-7.7663200000000002E-3</c:v>
                </c:pt>
                <c:pt idx="4092" formatCode="0.00E+00">
                  <c:v>-7.8958899999999992E-3</c:v>
                </c:pt>
                <c:pt idx="4093" formatCode="0.00E+00">
                  <c:v>-7.9399299999999996E-3</c:v>
                </c:pt>
                <c:pt idx="4094" formatCode="0.00E+00">
                  <c:v>-7.9978900000000006E-3</c:v>
                </c:pt>
                <c:pt idx="4095" formatCode="0.00E+00">
                  <c:v>-8.1221100000000001E-3</c:v>
                </c:pt>
                <c:pt idx="4096" formatCode="0.00E+00">
                  <c:v>-8.1116499999999998E-3</c:v>
                </c:pt>
                <c:pt idx="4097" formatCode="0.00E+00">
                  <c:v>-8.2747900000000006E-3</c:v>
                </c:pt>
                <c:pt idx="4098" formatCode="0.00E+00">
                  <c:v>-8.2619100000000008E-3</c:v>
                </c:pt>
                <c:pt idx="4099" formatCode="0.00E+00">
                  <c:v>-8.3901800000000006E-3</c:v>
                </c:pt>
                <c:pt idx="4100" formatCode="0.00E+00">
                  <c:v>-8.4376999999999994E-3</c:v>
                </c:pt>
                <c:pt idx="4101" formatCode="0.00E+00">
                  <c:v>-8.4936600000000001E-3</c:v>
                </c:pt>
                <c:pt idx="4102" formatCode="0.00E+00">
                  <c:v>-8.6095300000000007E-3</c:v>
                </c:pt>
                <c:pt idx="4103" formatCode="0.00E+00">
                  <c:v>-8.6132099999999996E-3</c:v>
                </c:pt>
                <c:pt idx="4104" formatCode="0.00E+00">
                  <c:v>-8.7584599999999992E-3</c:v>
                </c:pt>
                <c:pt idx="4105" formatCode="0.00E+00">
                  <c:v>-8.7565999999999998E-3</c:v>
                </c:pt>
                <c:pt idx="4106" formatCode="0.00E+00">
                  <c:v>-8.8861099999999991E-3</c:v>
                </c:pt>
                <c:pt idx="4107" formatCode="0.00E+00">
                  <c:v>-8.9146499999999997E-3</c:v>
                </c:pt>
                <c:pt idx="4108" formatCode="0.00E+00">
                  <c:v>-9.0032399999999992E-3</c:v>
                </c:pt>
                <c:pt idx="4109" formatCode="0.00E+00">
                  <c:v>-9.0760900000000002E-3</c:v>
                </c:pt>
                <c:pt idx="4110" formatCode="0.00E+00">
                  <c:v>-9.1189700000000005E-3</c:v>
                </c:pt>
                <c:pt idx="4111" formatCode="0.00E+00">
                  <c:v>-9.2332400000000002E-3</c:v>
                </c:pt>
                <c:pt idx="4112" formatCode="0.00E+00">
                  <c:v>-9.2419500000000005E-3</c:v>
                </c:pt>
                <c:pt idx="4113" formatCode="0.00E+00">
                  <c:v>-9.3785199999999996E-3</c:v>
                </c:pt>
                <c:pt idx="4114" formatCode="0.00E+00">
                  <c:v>-9.3812099999999992E-3</c:v>
                </c:pt>
                <c:pt idx="4115" formatCode="0.00E+00">
                  <c:v>-9.5047900000000008E-3</c:v>
                </c:pt>
                <c:pt idx="4116" formatCode="0.00E+00">
                  <c:v>-9.5386499999999992E-3</c:v>
                </c:pt>
                <c:pt idx="4117" formatCode="0.00E+00">
                  <c:v>-9.6155700000000004E-3</c:v>
                </c:pt>
                <c:pt idx="4118" formatCode="0.00E+00">
                  <c:v>-9.7026000000000005E-3</c:v>
                </c:pt>
                <c:pt idx="4119" formatCode="0.00E+00">
                  <c:v>-9.7268200000000006E-3</c:v>
                </c:pt>
                <c:pt idx="4120" formatCode="0.00E+00">
                  <c:v>-9.8537999999999994E-3</c:v>
                </c:pt>
                <c:pt idx="4121" formatCode="0.00E+00">
                  <c:v>-9.8547700000000005E-3</c:v>
                </c:pt>
                <c:pt idx="4122" formatCode="0.00E+00">
                  <c:v>-9.9842500000000001E-3</c:v>
                </c:pt>
                <c:pt idx="4123">
                  <c:v>-1.0001700000000001E-2</c:v>
                </c:pt>
                <c:pt idx="4124">
                  <c:v>-1.01017E-2</c:v>
                </c:pt>
                <c:pt idx="4125">
                  <c:v>-1.01548E-2</c:v>
                </c:pt>
                <c:pt idx="4126">
                  <c:v>-1.0218700000000001E-2</c:v>
                </c:pt>
                <c:pt idx="4127">
                  <c:v>-1.03036E-2</c:v>
                </c:pt>
                <c:pt idx="4128">
                  <c:v>-1.03389E-2</c:v>
                </c:pt>
                <c:pt idx="4129">
                  <c:v>-1.04467E-2</c:v>
                </c:pt>
                <c:pt idx="4130">
                  <c:v>-1.0458800000000001E-2</c:v>
                </c:pt>
                <c:pt idx="4131">
                  <c:v>-1.0585199999999999E-2</c:v>
                </c:pt>
                <c:pt idx="4132">
                  <c:v>-1.0585600000000001E-2</c:v>
                </c:pt>
                <c:pt idx="4133">
                  <c:v>-1.07113E-2</c:v>
                </c:pt>
                <c:pt idx="4134">
                  <c:v>-1.07329E-2</c:v>
                </c:pt>
                <c:pt idx="4135">
                  <c:v>-1.0813700000000001E-2</c:v>
                </c:pt>
                <c:pt idx="4136">
                  <c:v>-1.09011E-2</c:v>
                </c:pt>
                <c:pt idx="4137">
                  <c:v>-1.0901599999999999E-2</c:v>
                </c:pt>
                <c:pt idx="4138">
                  <c:v>-1.10647E-2</c:v>
                </c:pt>
                <c:pt idx="4139">
                  <c:v>-1.10089E-2</c:v>
                </c:pt>
                <c:pt idx="4140">
                  <c:v>-1.1188500000000001E-2</c:v>
                </c:pt>
                <c:pt idx="4141">
                  <c:v>-1.11637E-2</c:v>
                </c:pt>
                <c:pt idx="4142">
                  <c:v>-1.12657E-2</c:v>
                </c:pt>
                <c:pt idx="4143">
                  <c:v>-1.13516E-2</c:v>
                </c:pt>
                <c:pt idx="4144">
                  <c:v>-1.1333599999999999E-2</c:v>
                </c:pt>
                <c:pt idx="4145">
                  <c:v>-1.1521200000000001E-2</c:v>
                </c:pt>
                <c:pt idx="4146">
                  <c:v>-1.1443099999999999E-2</c:v>
                </c:pt>
                <c:pt idx="4147">
                  <c:v>-1.1632099999999999E-2</c:v>
                </c:pt>
                <c:pt idx="4148">
                  <c:v>-1.1608E-2</c:v>
                </c:pt>
                <c:pt idx="4149">
                  <c:v>-1.16977E-2</c:v>
                </c:pt>
                <c:pt idx="4150">
                  <c:v>-1.1790200000000001E-2</c:v>
                </c:pt>
                <c:pt idx="4151">
                  <c:v>-1.17725E-2</c:v>
                </c:pt>
                <c:pt idx="4152">
                  <c:v>-1.1938000000000001E-2</c:v>
                </c:pt>
                <c:pt idx="4153">
                  <c:v>-1.18955E-2</c:v>
                </c:pt>
                <c:pt idx="4154">
                  <c:v>-1.2037900000000001E-2</c:v>
                </c:pt>
                <c:pt idx="4155">
                  <c:v>-1.2053100000000001E-2</c:v>
                </c:pt>
                <c:pt idx="4156">
                  <c:v>-1.21224E-2</c:v>
                </c:pt>
                <c:pt idx="4157">
                  <c:v>-1.2201399999999999E-2</c:v>
                </c:pt>
                <c:pt idx="4158">
                  <c:v>-1.2228599999999999E-2</c:v>
                </c:pt>
                <c:pt idx="4159">
                  <c:v>-1.23187E-2</c:v>
                </c:pt>
                <c:pt idx="4160">
                  <c:v>-1.2356600000000001E-2</c:v>
                </c:pt>
                <c:pt idx="4161">
                  <c:v>-1.24257E-2</c:v>
                </c:pt>
                <c:pt idx="4162">
                  <c:v>-1.2478100000000001E-2</c:v>
                </c:pt>
                <c:pt idx="4163">
                  <c:v>-1.25506E-2</c:v>
                </c:pt>
                <c:pt idx="4164">
                  <c:v>-1.2579399999999999E-2</c:v>
                </c:pt>
                <c:pt idx="4165">
                  <c:v>-1.2687E-2</c:v>
                </c:pt>
                <c:pt idx="4166">
                  <c:v>-1.2683399999999999E-2</c:v>
                </c:pt>
                <c:pt idx="4167">
                  <c:v>-1.2800000000000001E-2</c:v>
                </c:pt>
                <c:pt idx="4168">
                  <c:v>-1.2820099999999999E-2</c:v>
                </c:pt>
                <c:pt idx="4169">
                  <c:v>-1.2874200000000001E-2</c:v>
                </c:pt>
                <c:pt idx="4170">
                  <c:v>-1.2981100000000001E-2</c:v>
                </c:pt>
                <c:pt idx="4171">
                  <c:v>-1.29427E-2</c:v>
                </c:pt>
                <c:pt idx="4172">
                  <c:v>-1.31199E-2</c:v>
                </c:pt>
                <c:pt idx="4173">
                  <c:v>-1.30565E-2</c:v>
                </c:pt>
                <c:pt idx="4174">
                  <c:v>-1.32015E-2</c:v>
                </c:pt>
                <c:pt idx="4175">
                  <c:v>-1.32234E-2</c:v>
                </c:pt>
                <c:pt idx="4176">
                  <c:v>-1.3247500000000001E-2</c:v>
                </c:pt>
                <c:pt idx="4177">
                  <c:v>-1.33937E-2</c:v>
                </c:pt>
                <c:pt idx="4178">
                  <c:v>-1.33188E-2</c:v>
                </c:pt>
                <c:pt idx="4179">
                  <c:v>-1.35088E-2</c:v>
                </c:pt>
                <c:pt idx="4180">
                  <c:v>-1.3451899999999999E-2</c:v>
                </c:pt>
                <c:pt idx="4181">
                  <c:v>-1.35648E-2</c:v>
                </c:pt>
                <c:pt idx="4182">
                  <c:v>-1.36204E-2</c:v>
                </c:pt>
                <c:pt idx="4183">
                  <c:v>-1.36162E-2</c:v>
                </c:pt>
                <c:pt idx="4184">
                  <c:v>-1.3763600000000001E-2</c:v>
                </c:pt>
                <c:pt idx="4185">
                  <c:v>-1.37147E-2</c:v>
                </c:pt>
                <c:pt idx="4186">
                  <c:v>-1.38516E-2</c:v>
                </c:pt>
                <c:pt idx="4187">
                  <c:v>-1.38566E-2</c:v>
                </c:pt>
                <c:pt idx="4188">
                  <c:v>-1.3913500000000001E-2</c:v>
                </c:pt>
                <c:pt idx="4189">
                  <c:v>-1.3993200000000001E-2</c:v>
                </c:pt>
                <c:pt idx="4190">
                  <c:v>-1.39975E-2</c:v>
                </c:pt>
                <c:pt idx="4191">
                  <c:v>-1.4090999999999999E-2</c:v>
                </c:pt>
                <c:pt idx="4192">
                  <c:v>-1.41172E-2</c:v>
                </c:pt>
                <c:pt idx="4193">
                  <c:v>-1.4167799999999999E-2</c:v>
                </c:pt>
                <c:pt idx="4194">
                  <c:v>-1.4239399999999999E-2</c:v>
                </c:pt>
                <c:pt idx="4195">
                  <c:v>-1.4262499999999999E-2</c:v>
                </c:pt>
                <c:pt idx="4196">
                  <c:v>-1.43298E-2</c:v>
                </c:pt>
                <c:pt idx="4197">
                  <c:v>-1.4383999999999999E-2</c:v>
                </c:pt>
                <c:pt idx="4198">
                  <c:v>-1.43985E-2</c:v>
                </c:pt>
                <c:pt idx="4199">
                  <c:v>-1.4501699999999999E-2</c:v>
                </c:pt>
                <c:pt idx="4200">
                  <c:v>-1.44869E-2</c:v>
                </c:pt>
                <c:pt idx="4201">
                  <c:v>-1.45833E-2</c:v>
                </c:pt>
                <c:pt idx="4202">
                  <c:v>-1.46131E-2</c:v>
                </c:pt>
                <c:pt idx="4203">
                  <c:v>-1.46377E-2</c:v>
                </c:pt>
                <c:pt idx="4204">
                  <c:v>-1.47472E-2</c:v>
                </c:pt>
                <c:pt idx="4205">
                  <c:v>-1.47078E-2</c:v>
                </c:pt>
                <c:pt idx="4206">
                  <c:v>-1.4843500000000001E-2</c:v>
                </c:pt>
                <c:pt idx="4207">
                  <c:v>-1.48205E-2</c:v>
                </c:pt>
                <c:pt idx="4208">
                  <c:v>-1.48954E-2</c:v>
                </c:pt>
                <c:pt idx="4209">
                  <c:v>-1.4956199999999999E-2</c:v>
                </c:pt>
                <c:pt idx="4210">
                  <c:v>-1.49438E-2</c:v>
                </c:pt>
                <c:pt idx="4211">
                  <c:v>-1.50691E-2</c:v>
                </c:pt>
                <c:pt idx="4212">
                  <c:v>-1.50306E-2</c:v>
                </c:pt>
                <c:pt idx="4213">
                  <c:v>-1.51386E-2</c:v>
                </c:pt>
                <c:pt idx="4214">
                  <c:v>-1.51533E-2</c:v>
                </c:pt>
                <c:pt idx="4215">
                  <c:v>-1.51894E-2</c:v>
                </c:pt>
                <c:pt idx="4216">
                  <c:v>-1.5270300000000001E-2</c:v>
                </c:pt>
                <c:pt idx="4217">
                  <c:v>-1.5260599999999999E-2</c:v>
                </c:pt>
                <c:pt idx="4218">
                  <c:v>-1.5351099999999999E-2</c:v>
                </c:pt>
                <c:pt idx="4219">
                  <c:v>-1.53618E-2</c:v>
                </c:pt>
                <c:pt idx="4220">
                  <c:v>-1.5408699999999999E-2</c:v>
                </c:pt>
                <c:pt idx="4221">
                  <c:v>-1.5466300000000001E-2</c:v>
                </c:pt>
                <c:pt idx="4222">
                  <c:v>-1.5479100000000001E-2</c:v>
                </c:pt>
                <c:pt idx="4223">
                  <c:v>-1.5546300000000001E-2</c:v>
                </c:pt>
                <c:pt idx="4224">
                  <c:v>-1.55763E-2</c:v>
                </c:pt>
                <c:pt idx="4225">
                  <c:v>-1.5605900000000001E-2</c:v>
                </c:pt>
                <c:pt idx="4226">
                  <c:v>-1.5676900000000001E-2</c:v>
                </c:pt>
                <c:pt idx="4227">
                  <c:v>-1.5674500000000001E-2</c:v>
                </c:pt>
                <c:pt idx="4228">
                  <c:v>-1.5751100000000001E-2</c:v>
                </c:pt>
                <c:pt idx="4229">
                  <c:v>-1.5768999999999998E-2</c:v>
                </c:pt>
                <c:pt idx="4230">
                  <c:v>-1.57996E-2</c:v>
                </c:pt>
                <c:pt idx="4231">
                  <c:v>-1.5872799999999999E-2</c:v>
                </c:pt>
                <c:pt idx="4232">
                  <c:v>-1.5853699999999998E-2</c:v>
                </c:pt>
                <c:pt idx="4233">
                  <c:v>-1.5955400000000002E-2</c:v>
                </c:pt>
                <c:pt idx="4234">
                  <c:v>-1.5938299999999999E-2</c:v>
                </c:pt>
                <c:pt idx="4235">
                  <c:v>-1.6006699999999999E-2</c:v>
                </c:pt>
                <c:pt idx="4236">
                  <c:v>-1.6043499999999999E-2</c:v>
                </c:pt>
                <c:pt idx="4237">
                  <c:v>-1.6048400000000001E-2</c:v>
                </c:pt>
                <c:pt idx="4238">
                  <c:v>-1.6137200000000001E-2</c:v>
                </c:pt>
                <c:pt idx="4239">
                  <c:v>-1.6108999999999998E-2</c:v>
                </c:pt>
                <c:pt idx="4240">
                  <c:v>-1.6199999999999999E-2</c:v>
                </c:pt>
                <c:pt idx="4241">
                  <c:v>-1.6194400000000001E-2</c:v>
                </c:pt>
                <c:pt idx="4242">
                  <c:v>-1.6244399999999999E-2</c:v>
                </c:pt>
                <c:pt idx="4243">
                  <c:v>-1.6286200000000001E-2</c:v>
                </c:pt>
                <c:pt idx="4244">
                  <c:v>-1.6295400000000002E-2</c:v>
                </c:pt>
                <c:pt idx="4245">
                  <c:v>-1.63629E-2</c:v>
                </c:pt>
                <c:pt idx="4246">
                  <c:v>-1.6362700000000001E-2</c:v>
                </c:pt>
                <c:pt idx="4247">
                  <c:v>-1.6422599999999999E-2</c:v>
                </c:pt>
                <c:pt idx="4248">
                  <c:v>-1.6435200000000001E-2</c:v>
                </c:pt>
                <c:pt idx="4249">
                  <c:v>-1.6477200000000001E-2</c:v>
                </c:pt>
                <c:pt idx="4250">
                  <c:v>-1.6499699999999999E-2</c:v>
                </c:pt>
                <c:pt idx="4251">
                  <c:v>-1.6535899999999999E-2</c:v>
                </c:pt>
                <c:pt idx="4252">
                  <c:v>-1.6559999999999998E-2</c:v>
                </c:pt>
                <c:pt idx="4253">
                  <c:v>-1.6595800000000001E-2</c:v>
                </c:pt>
                <c:pt idx="4254">
                  <c:v>-1.6625999999999998E-2</c:v>
                </c:pt>
                <c:pt idx="4255">
                  <c:v>-1.66479E-2</c:v>
                </c:pt>
                <c:pt idx="4256">
                  <c:v>-1.6697E-2</c:v>
                </c:pt>
                <c:pt idx="4257">
                  <c:v>-1.6693900000000001E-2</c:v>
                </c:pt>
                <c:pt idx="4258">
                  <c:v>-1.6759699999999999E-2</c:v>
                </c:pt>
                <c:pt idx="4259">
                  <c:v>-1.67461E-2</c:v>
                </c:pt>
                <c:pt idx="4260">
                  <c:v>-1.6805500000000001E-2</c:v>
                </c:pt>
                <c:pt idx="4261">
                  <c:v>-1.68185E-2</c:v>
                </c:pt>
                <c:pt idx="4262">
                  <c:v>-1.6841200000000001E-2</c:v>
                </c:pt>
                <c:pt idx="4263">
                  <c:v>-1.68857E-2</c:v>
                </c:pt>
                <c:pt idx="4264">
                  <c:v>-1.6862200000000001E-2</c:v>
                </c:pt>
                <c:pt idx="4265">
                  <c:v>-1.6958600000000001E-2</c:v>
                </c:pt>
                <c:pt idx="4266">
                  <c:v>-1.6977800000000001E-2</c:v>
                </c:pt>
                <c:pt idx="4267">
                  <c:v>-1.7082199999999999E-2</c:v>
                </c:pt>
                <c:pt idx="4268">
                  <c:v>-1.70657E-2</c:v>
                </c:pt>
                <c:pt idx="4269">
                  <c:v>-1.7041500000000001E-2</c:v>
                </c:pt>
                <c:pt idx="4270">
                  <c:v>-1.7028100000000001E-2</c:v>
                </c:pt>
                <c:pt idx="4271">
                  <c:v>-1.6974900000000001E-2</c:v>
                </c:pt>
                <c:pt idx="4272">
                  <c:v>-1.70072E-2</c:v>
                </c:pt>
                <c:pt idx="4273">
                  <c:v>-1.69401E-2</c:v>
                </c:pt>
                <c:pt idx="4274">
                  <c:v>-1.69663E-2</c:v>
                </c:pt>
                <c:pt idx="4275">
                  <c:v>-1.6910600000000001E-2</c:v>
                </c:pt>
                <c:pt idx="4276">
                  <c:v>-1.6911700000000002E-2</c:v>
                </c:pt>
                <c:pt idx="4277">
                  <c:v>-1.6886999999999999E-2</c:v>
                </c:pt>
                <c:pt idx="4278">
                  <c:v>-1.6852499999999999E-2</c:v>
                </c:pt>
                <c:pt idx="4279">
                  <c:v>-1.6858499999999998E-2</c:v>
                </c:pt>
                <c:pt idx="4280">
                  <c:v>-1.67964E-2</c:v>
                </c:pt>
                <c:pt idx="4281">
                  <c:v>-1.68202E-2</c:v>
                </c:pt>
                <c:pt idx="4282">
                  <c:v>-1.6752E-2</c:v>
                </c:pt>
                <c:pt idx="4283">
                  <c:v>-1.67689E-2</c:v>
                </c:pt>
                <c:pt idx="4284">
                  <c:v>-1.6720599999999999E-2</c:v>
                </c:pt>
                <c:pt idx="4285">
                  <c:v>-1.67057E-2</c:v>
                </c:pt>
                <c:pt idx="4286">
                  <c:v>-1.6693400000000001E-2</c:v>
                </c:pt>
                <c:pt idx="4287">
                  <c:v>-1.66397E-2</c:v>
                </c:pt>
                <c:pt idx="4288">
                  <c:v>-1.6656600000000001E-2</c:v>
                </c:pt>
                <c:pt idx="4289">
                  <c:v>-1.6583199999999999E-2</c:v>
                </c:pt>
                <c:pt idx="4290">
                  <c:v>-1.6602100000000002E-2</c:v>
                </c:pt>
                <c:pt idx="4291">
                  <c:v>-1.65411E-2</c:v>
                </c:pt>
                <c:pt idx="4292">
                  <c:v>-1.6534500000000001E-2</c:v>
                </c:pt>
                <c:pt idx="4293">
                  <c:v>-1.65066E-2</c:v>
                </c:pt>
                <c:pt idx="4294">
                  <c:v>-1.6466399999999999E-2</c:v>
                </c:pt>
                <c:pt idx="4295">
                  <c:v>-1.6466100000000001E-2</c:v>
                </c:pt>
                <c:pt idx="4296">
                  <c:v>-1.6406E-2</c:v>
                </c:pt>
                <c:pt idx="4297">
                  <c:v>-1.6412E-2</c:v>
                </c:pt>
                <c:pt idx="4298">
                  <c:v>-1.6352100000000001E-2</c:v>
                </c:pt>
                <c:pt idx="4299">
                  <c:v>-1.63476E-2</c:v>
                </c:pt>
                <c:pt idx="4300">
                  <c:v>-1.6299999999999999E-2</c:v>
                </c:pt>
                <c:pt idx="4301">
                  <c:v>-1.6280099999999999E-2</c:v>
                </c:pt>
                <c:pt idx="4302">
                  <c:v>-1.62484E-2</c:v>
                </c:pt>
                <c:pt idx="4303">
                  <c:v>-1.6212500000000001E-2</c:v>
                </c:pt>
                <c:pt idx="4304">
                  <c:v>-1.6198199999999999E-2</c:v>
                </c:pt>
                <c:pt idx="4305">
                  <c:v>-1.61437E-2</c:v>
                </c:pt>
                <c:pt idx="4306">
                  <c:v>-1.61455E-2</c:v>
                </c:pt>
                <c:pt idx="4307">
                  <c:v>-1.6076199999999999E-2</c:v>
                </c:pt>
                <c:pt idx="4308">
                  <c:v>-1.60807E-2</c:v>
                </c:pt>
                <c:pt idx="4309">
                  <c:v>-1.6017300000000002E-2</c:v>
                </c:pt>
                <c:pt idx="4310">
                  <c:v>-1.5999599999999999E-2</c:v>
                </c:pt>
                <c:pt idx="4311">
                  <c:v>-1.59691E-2</c:v>
                </c:pt>
                <c:pt idx="4312">
                  <c:v>-1.59118E-2</c:v>
                </c:pt>
                <c:pt idx="4313">
                  <c:v>-1.5920799999999999E-2</c:v>
                </c:pt>
                <c:pt idx="4314">
                  <c:v>-1.5835399999999999E-2</c:v>
                </c:pt>
                <c:pt idx="4315">
                  <c:v>-1.5854500000000001E-2</c:v>
                </c:pt>
                <c:pt idx="4316">
                  <c:v>-1.5777900000000001E-2</c:v>
                </c:pt>
                <c:pt idx="4317">
                  <c:v>-1.5763200000000002E-2</c:v>
                </c:pt>
                <c:pt idx="4318">
                  <c:v>-1.57295E-2</c:v>
                </c:pt>
                <c:pt idx="4319">
                  <c:v>-1.56659E-2</c:v>
                </c:pt>
                <c:pt idx="4320">
                  <c:v>-1.5672100000000001E-2</c:v>
                </c:pt>
                <c:pt idx="4321">
                  <c:v>-1.55847E-2</c:v>
                </c:pt>
                <c:pt idx="4322">
                  <c:v>-1.5592699999999999E-2</c:v>
                </c:pt>
                <c:pt idx="4323">
                  <c:v>-1.5525600000000001E-2</c:v>
                </c:pt>
                <c:pt idx="4324">
                  <c:v>-1.55009E-2</c:v>
                </c:pt>
                <c:pt idx="4325">
                  <c:v>-1.54693E-2</c:v>
                </c:pt>
                <c:pt idx="4326">
                  <c:v>-1.54063E-2</c:v>
                </c:pt>
                <c:pt idx="4327">
                  <c:v>-1.5395499999999999E-2</c:v>
                </c:pt>
                <c:pt idx="4328">
                  <c:v>-1.53397E-2</c:v>
                </c:pt>
                <c:pt idx="4329">
                  <c:v>-1.53221E-2</c:v>
                </c:pt>
                <c:pt idx="4330">
                  <c:v>-1.5247E-2</c:v>
                </c:pt>
                <c:pt idx="4331">
                  <c:v>-1.51702E-2</c:v>
                </c:pt>
                <c:pt idx="4332">
                  <c:v>-1.51748E-2</c:v>
                </c:pt>
                <c:pt idx="4333">
                  <c:v>-1.5303600000000001E-2</c:v>
                </c:pt>
                <c:pt idx="4334">
                  <c:v>-1.54336E-2</c:v>
                </c:pt>
                <c:pt idx="4335">
                  <c:v>-1.5384399999999999E-2</c:v>
                </c:pt>
                <c:pt idx="4336">
                  <c:v>-1.51451E-2</c:v>
                </c:pt>
                <c:pt idx="4337">
                  <c:v>-1.4888200000000001E-2</c:v>
                </c:pt>
                <c:pt idx="4338">
                  <c:v>-1.4667400000000001E-2</c:v>
                </c:pt>
                <c:pt idx="4339">
                  <c:v>-1.44701E-2</c:v>
                </c:pt>
                <c:pt idx="4340">
                  <c:v>-1.42823E-2</c:v>
                </c:pt>
                <c:pt idx="4341">
                  <c:v>-1.40432E-2</c:v>
                </c:pt>
                <c:pt idx="4342">
                  <c:v>-1.3858499999999999E-2</c:v>
                </c:pt>
                <c:pt idx="4343">
                  <c:v>-1.3620699999999999E-2</c:v>
                </c:pt>
                <c:pt idx="4344">
                  <c:v>-1.3427400000000001E-2</c:v>
                </c:pt>
                <c:pt idx="4345">
                  <c:v>-1.32161E-2</c:v>
                </c:pt>
                <c:pt idx="4346">
                  <c:v>-1.29862E-2</c:v>
                </c:pt>
                <c:pt idx="4347">
                  <c:v>-1.2804899999999999E-2</c:v>
                </c:pt>
                <c:pt idx="4348">
                  <c:v>-1.2552900000000001E-2</c:v>
                </c:pt>
                <c:pt idx="4349">
                  <c:v>-1.2374899999999999E-2</c:v>
                </c:pt>
                <c:pt idx="4350">
                  <c:v>-1.21365E-2</c:v>
                </c:pt>
                <c:pt idx="4351">
                  <c:v>-1.1929800000000001E-2</c:v>
                </c:pt>
                <c:pt idx="4352">
                  <c:v>-1.1726E-2</c:v>
                </c:pt>
                <c:pt idx="4353">
                  <c:v>-1.1488E-2</c:v>
                </c:pt>
                <c:pt idx="4354">
                  <c:v>-1.1303799999999999E-2</c:v>
                </c:pt>
                <c:pt idx="4355">
                  <c:v>-1.1061700000000001E-2</c:v>
                </c:pt>
                <c:pt idx="4356">
                  <c:v>-1.08652E-2</c:v>
                </c:pt>
                <c:pt idx="4357">
                  <c:v>-1.06435E-2</c:v>
                </c:pt>
                <c:pt idx="4358">
                  <c:v>-1.04213E-2</c:v>
                </c:pt>
                <c:pt idx="4359">
                  <c:v>-1.0217199999999999E-2</c:v>
                </c:pt>
                <c:pt idx="4360" formatCode="0.00E+00">
                  <c:v>-9.9866099999999999E-3</c:v>
                </c:pt>
                <c:pt idx="4361" formatCode="0.00E+00">
                  <c:v>-9.7780000000000002E-3</c:v>
                </c:pt>
                <c:pt idx="4362" formatCode="0.00E+00">
                  <c:v>-9.56042E-3</c:v>
                </c:pt>
                <c:pt idx="4363" formatCode="0.00E+00">
                  <c:v>-9.3361299999999998E-3</c:v>
                </c:pt>
                <c:pt idx="4364" formatCode="0.00E+00">
                  <c:v>-9.1302599999999994E-3</c:v>
                </c:pt>
                <c:pt idx="4365" formatCode="0.00E+00">
                  <c:v>-8.9039600000000007E-3</c:v>
                </c:pt>
                <c:pt idx="4366" formatCode="0.00E+00">
                  <c:v>-8.6881000000000007E-3</c:v>
                </c:pt>
                <c:pt idx="4367" formatCode="0.00E+00">
                  <c:v>-8.4782699999999996E-3</c:v>
                </c:pt>
                <c:pt idx="4368" formatCode="0.00E+00">
                  <c:v>-8.2404599999999998E-3</c:v>
                </c:pt>
                <c:pt idx="4369" formatCode="0.00E+00">
                  <c:v>-8.0450599999999997E-3</c:v>
                </c:pt>
                <c:pt idx="4370" formatCode="0.00E+00">
                  <c:v>-7.8014499999999997E-3</c:v>
                </c:pt>
                <c:pt idx="4371" formatCode="0.00E+00">
                  <c:v>-7.5964099999999996E-3</c:v>
                </c:pt>
                <c:pt idx="4372" formatCode="0.00E+00">
                  <c:v>-7.3745499999999997E-3</c:v>
                </c:pt>
                <c:pt idx="4373" formatCode="0.00E+00">
                  <c:v>-7.1411799999999996E-3</c:v>
                </c:pt>
                <c:pt idx="4374" formatCode="0.00E+00">
                  <c:v>-6.9483100000000001E-3</c:v>
                </c:pt>
                <c:pt idx="4375" formatCode="0.00E+00">
                  <c:v>-6.6954199999999997E-3</c:v>
                </c:pt>
                <c:pt idx="4376" formatCode="0.00E+00">
                  <c:v>-6.5064900000000002E-3</c:v>
                </c:pt>
                <c:pt idx="4377" formatCode="0.00E+00">
                  <c:v>-6.2618500000000002E-3</c:v>
                </c:pt>
                <c:pt idx="4378" formatCode="0.00E+00">
                  <c:v>-6.0487800000000001E-3</c:v>
                </c:pt>
                <c:pt idx="4379" formatCode="0.00E+00">
                  <c:v>-5.8332599999999998E-3</c:v>
                </c:pt>
                <c:pt idx="4380" formatCode="0.00E+00">
                  <c:v>-5.5918900000000004E-3</c:v>
                </c:pt>
                <c:pt idx="4381" formatCode="0.00E+00">
                  <c:v>-5.39567E-3</c:v>
                </c:pt>
                <c:pt idx="4382" formatCode="0.00E+00">
                  <c:v>-5.1463500000000001E-3</c:v>
                </c:pt>
                <c:pt idx="4383" formatCode="0.00E+00">
                  <c:v>-4.9457199999999998E-3</c:v>
                </c:pt>
                <c:pt idx="4384" formatCode="0.00E+00">
                  <c:v>-4.7114799999999997E-3</c:v>
                </c:pt>
                <c:pt idx="4385" formatCode="0.00E+00">
                  <c:v>-4.4924099999999996E-3</c:v>
                </c:pt>
                <c:pt idx="4386" formatCode="0.00E+00">
                  <c:v>-4.2736299999999996E-3</c:v>
                </c:pt>
                <c:pt idx="4387" formatCode="0.00E+00">
                  <c:v>-4.0420300000000003E-3</c:v>
                </c:pt>
                <c:pt idx="4388" formatCode="0.00E+00">
                  <c:v>-3.8265899999999999E-3</c:v>
                </c:pt>
                <c:pt idx="4389" formatCode="0.00E+00">
                  <c:v>-3.5960499999999999E-3</c:v>
                </c:pt>
                <c:pt idx="4390" formatCode="0.00E+00">
                  <c:v>-3.3769999999999998E-3</c:v>
                </c:pt>
                <c:pt idx="4391" formatCode="0.00E+00">
                  <c:v>-3.1486999999999999E-3</c:v>
                </c:pt>
                <c:pt idx="4392" formatCode="0.00E+00">
                  <c:v>-2.9294199999999999E-3</c:v>
                </c:pt>
                <c:pt idx="4393" formatCode="0.00E+00">
                  <c:v>-2.6929900000000001E-3</c:v>
                </c:pt>
                <c:pt idx="4394" formatCode="0.00E+00">
                  <c:v>-2.4820300000000001E-3</c:v>
                </c:pt>
                <c:pt idx="4395" formatCode="0.00E+00">
                  <c:v>-2.2519100000000002E-3</c:v>
                </c:pt>
                <c:pt idx="4396" formatCode="0.00E+00">
                  <c:v>-2.04747E-3</c:v>
                </c:pt>
                <c:pt idx="4397" formatCode="0.00E+00">
                  <c:v>-1.7978899999999999E-3</c:v>
                </c:pt>
                <c:pt idx="4398" formatCode="0.00E+00">
                  <c:v>-1.52892E-3</c:v>
                </c:pt>
                <c:pt idx="4399" formatCode="0.00E+00">
                  <c:v>-1.33578E-3</c:v>
                </c:pt>
                <c:pt idx="4400" formatCode="0.00E+00">
                  <c:v>-1.23631E-3</c:v>
                </c:pt>
                <c:pt idx="4401" formatCode="0.00E+00">
                  <c:v>-1.22809E-3</c:v>
                </c:pt>
                <c:pt idx="4402" formatCode="0.00E+00">
                  <c:v>-1.0022799999999999E-3</c:v>
                </c:pt>
                <c:pt idx="4403" formatCode="0.00E+00">
                  <c:v>-6.3778200000000004E-4</c:v>
                </c:pt>
                <c:pt idx="4404" formatCode="0.00E+00">
                  <c:v>-1.7356399999999999E-4</c:v>
                </c:pt>
                <c:pt idx="4405" formatCode="0.00E+00">
                  <c:v>2.4067899999999999E-4</c:v>
                </c:pt>
                <c:pt idx="4406" formatCode="0.00E+00">
                  <c:v>5.9320800000000002E-4</c:v>
                </c:pt>
                <c:pt idx="4407" formatCode="0.00E+00">
                  <c:v>1.0119599999999999E-3</c:v>
                </c:pt>
                <c:pt idx="4408" formatCode="0.00E+00">
                  <c:v>1.36546E-3</c:v>
                </c:pt>
                <c:pt idx="4409" formatCode="0.00E+00">
                  <c:v>1.8E-3</c:v>
                </c:pt>
                <c:pt idx="4410" formatCode="0.00E+00">
                  <c:v>2.1718699999999998E-3</c:v>
                </c:pt>
                <c:pt idx="4411" formatCode="0.00E+00">
                  <c:v>2.5712700000000001E-3</c:v>
                </c:pt>
                <c:pt idx="4412" formatCode="0.00E+00">
                  <c:v>2.9761700000000002E-3</c:v>
                </c:pt>
                <c:pt idx="4413" formatCode="0.00E+00">
                  <c:v>3.3452099999999999E-3</c:v>
                </c:pt>
                <c:pt idx="4414" formatCode="0.00E+00">
                  <c:v>3.76998E-3</c:v>
                </c:pt>
                <c:pt idx="4415" formatCode="0.00E+00">
                  <c:v>4.1329299999999999E-3</c:v>
                </c:pt>
                <c:pt idx="4416" formatCode="0.00E+00">
                  <c:v>4.5499700000000004E-3</c:v>
                </c:pt>
                <c:pt idx="4417" formatCode="0.00E+00">
                  <c:v>4.9296599999999998E-3</c:v>
                </c:pt>
                <c:pt idx="4418" formatCode="0.00E+00">
                  <c:v>5.3271400000000002E-3</c:v>
                </c:pt>
                <c:pt idx="4419" formatCode="0.00E+00">
                  <c:v>5.7268099999999997E-3</c:v>
                </c:pt>
                <c:pt idx="4420" formatCode="0.00E+00">
                  <c:v>6.1130899999999998E-3</c:v>
                </c:pt>
                <c:pt idx="4421" formatCode="0.00E+00">
                  <c:v>6.5196300000000002E-3</c:v>
                </c:pt>
                <c:pt idx="4422" formatCode="0.00E+00">
                  <c:v>6.9037100000000004E-3</c:v>
                </c:pt>
                <c:pt idx="4423" formatCode="0.00E+00">
                  <c:v>7.3072199999999997E-3</c:v>
                </c:pt>
                <c:pt idx="4424" formatCode="0.00E+00">
                  <c:v>7.6918999999999998E-3</c:v>
                </c:pt>
                <c:pt idx="4425" formatCode="0.00E+00">
                  <c:v>8.0949999999999998E-3</c:v>
                </c:pt>
                <c:pt idx="4426" formatCode="0.00E+00">
                  <c:v>8.4778900000000001E-3</c:v>
                </c:pt>
                <c:pt idx="4427" formatCode="0.00E+00">
                  <c:v>8.8826700000000005E-3</c:v>
                </c:pt>
                <c:pt idx="4428" formatCode="0.00E+00">
                  <c:v>9.2678900000000008E-3</c:v>
                </c:pt>
                <c:pt idx="4429" formatCode="0.00E+00">
                  <c:v>9.6688499999999997E-3</c:v>
                </c:pt>
                <c:pt idx="4430">
                  <c:v>1.0067E-2</c:v>
                </c:pt>
                <c:pt idx="4431">
                  <c:v>1.0452299999999999E-2</c:v>
                </c:pt>
                <c:pt idx="4432">
                  <c:v>1.0864800000000001E-2</c:v>
                </c:pt>
                <c:pt idx="4433">
                  <c:v>1.12354E-2</c:v>
                </c:pt>
                <c:pt idx="4434">
                  <c:v>1.1653200000000001E-2</c:v>
                </c:pt>
                <c:pt idx="4435">
                  <c:v>1.2026200000000001E-2</c:v>
                </c:pt>
                <c:pt idx="4436">
                  <c:v>1.24309E-2</c:v>
                </c:pt>
                <c:pt idx="4437">
                  <c:v>1.28234E-2</c:v>
                </c:pt>
                <c:pt idx="4438">
                  <c:v>1.32067E-2</c:v>
                </c:pt>
                <c:pt idx="4439">
                  <c:v>1.36215E-2</c:v>
                </c:pt>
                <c:pt idx="4440">
                  <c:v>1.3991200000000001E-2</c:v>
                </c:pt>
                <c:pt idx="4441">
                  <c:v>1.44105E-2</c:v>
                </c:pt>
                <c:pt idx="4442">
                  <c:v>1.4782500000000001E-2</c:v>
                </c:pt>
                <c:pt idx="4443">
                  <c:v>1.5188399999999999E-2</c:v>
                </c:pt>
                <c:pt idx="4444">
                  <c:v>1.5576100000000001E-2</c:v>
                </c:pt>
                <c:pt idx="4445">
                  <c:v>1.5963000000000001E-2</c:v>
                </c:pt>
                <c:pt idx="4446">
                  <c:v>1.6367099999999999E-2</c:v>
                </c:pt>
                <c:pt idx="4447">
                  <c:v>1.67426E-2</c:v>
                </c:pt>
                <c:pt idx="4448">
                  <c:v>1.7155E-2</c:v>
                </c:pt>
                <c:pt idx="4449">
                  <c:v>1.75306E-2</c:v>
                </c:pt>
                <c:pt idx="4450">
                  <c:v>1.7939699999999999E-2</c:v>
                </c:pt>
                <c:pt idx="4451">
                  <c:v>1.83216E-2</c:v>
                </c:pt>
                <c:pt idx="4452">
                  <c:v>1.8719E-2</c:v>
                </c:pt>
                <c:pt idx="4453">
                  <c:v>1.9111300000000001E-2</c:v>
                </c:pt>
                <c:pt idx="4454">
                  <c:v>1.9495100000000001E-2</c:v>
                </c:pt>
                <c:pt idx="4455">
                  <c:v>1.9897999999999999E-2</c:v>
                </c:pt>
                <c:pt idx="4456">
                  <c:v>2.02723E-2</c:v>
                </c:pt>
                <c:pt idx="4457">
                  <c:v>2.06812E-2</c:v>
                </c:pt>
                <c:pt idx="4458">
                  <c:v>2.10569E-2</c:v>
                </c:pt>
                <c:pt idx="4459">
                  <c:v>2.1461899999999999E-2</c:v>
                </c:pt>
                <c:pt idx="4460">
                  <c:v>2.1847999999999999E-2</c:v>
                </c:pt>
                <c:pt idx="4461">
                  <c:v>2.2238399999999998E-2</c:v>
                </c:pt>
                <c:pt idx="4462">
                  <c:v>2.2637399999999998E-2</c:v>
                </c:pt>
                <c:pt idx="4463">
                  <c:v>2.30134E-2</c:v>
                </c:pt>
                <c:pt idx="4464">
                  <c:v>2.34183E-2</c:v>
                </c:pt>
                <c:pt idx="4465">
                  <c:v>2.3791799999999998E-2</c:v>
                </c:pt>
                <c:pt idx="4466">
                  <c:v>2.4192399999999999E-2</c:v>
                </c:pt>
                <c:pt idx="4467">
                  <c:v>2.45755E-2</c:v>
                </c:pt>
                <c:pt idx="4468">
                  <c:v>2.4966800000000001E-2</c:v>
                </c:pt>
                <c:pt idx="4469">
                  <c:v>2.5360899999999999E-2</c:v>
                </c:pt>
                <c:pt idx="4470">
                  <c:v>2.5744599999999999E-2</c:v>
                </c:pt>
                <c:pt idx="4471">
                  <c:v>2.61417E-2</c:v>
                </c:pt>
                <c:pt idx="4472">
                  <c:v>2.6523499999999998E-2</c:v>
                </c:pt>
                <c:pt idx="4473">
                  <c:v>2.6916300000000001E-2</c:v>
                </c:pt>
                <c:pt idx="4474">
                  <c:v>2.7297800000000001E-2</c:v>
                </c:pt>
                <c:pt idx="4475">
                  <c:v>2.7686599999999999E-2</c:v>
                </c:pt>
                <c:pt idx="4476">
                  <c:v>2.8067499999999999E-2</c:v>
                </c:pt>
                <c:pt idx="4477">
                  <c:v>2.8458199999999999E-2</c:v>
                </c:pt>
                <c:pt idx="4478">
                  <c:v>2.8840999999999999E-2</c:v>
                </c:pt>
                <c:pt idx="4479">
                  <c:v>2.92305E-2</c:v>
                </c:pt>
                <c:pt idx="4480">
                  <c:v>2.96178E-2</c:v>
                </c:pt>
                <c:pt idx="4481">
                  <c:v>2.9998500000000001E-2</c:v>
                </c:pt>
                <c:pt idx="4482">
                  <c:v>3.0392200000000001E-2</c:v>
                </c:pt>
                <c:pt idx="4483">
                  <c:v>3.0762999999999999E-2</c:v>
                </c:pt>
                <c:pt idx="4484">
                  <c:v>3.11582E-2</c:v>
                </c:pt>
                <c:pt idx="4485">
                  <c:v>3.1529399999999999E-2</c:v>
                </c:pt>
                <c:pt idx="4486">
                  <c:v>3.1917500000000001E-2</c:v>
                </c:pt>
                <c:pt idx="4487">
                  <c:v>3.2302400000000002E-2</c:v>
                </c:pt>
                <c:pt idx="4488">
                  <c:v>3.2678899999999997E-2</c:v>
                </c:pt>
                <c:pt idx="4489">
                  <c:v>3.3075800000000002E-2</c:v>
                </c:pt>
                <c:pt idx="4490">
                  <c:v>3.3445599999999999E-2</c:v>
                </c:pt>
                <c:pt idx="4491">
                  <c:v>3.3840200000000001E-2</c:v>
                </c:pt>
                <c:pt idx="4492">
                  <c:v>3.4213500000000001E-2</c:v>
                </c:pt>
                <c:pt idx="4493">
                  <c:v>3.45945E-2</c:v>
                </c:pt>
                <c:pt idx="4494">
                  <c:v>3.49772E-2</c:v>
                </c:pt>
                <c:pt idx="4495">
                  <c:v>3.5348699999999997E-2</c:v>
                </c:pt>
                <c:pt idx="4496">
                  <c:v>3.5736999999999998E-2</c:v>
                </c:pt>
                <c:pt idx="4497">
                  <c:v>3.6111900000000002E-2</c:v>
                </c:pt>
                <c:pt idx="4498">
                  <c:v>3.64955E-2</c:v>
                </c:pt>
                <c:pt idx="4499">
                  <c:v>3.6877E-2</c:v>
                </c:pt>
                <c:pt idx="4500">
                  <c:v>3.7253399999999999E-2</c:v>
                </c:pt>
                <c:pt idx="4501">
                  <c:v>3.76347E-2</c:v>
                </c:pt>
                <c:pt idx="4502">
                  <c:v>3.8011200000000002E-2</c:v>
                </c:pt>
                <c:pt idx="4503">
                  <c:v>3.83842E-2</c:v>
                </c:pt>
                <c:pt idx="4504">
                  <c:v>3.8766200000000001E-2</c:v>
                </c:pt>
                <c:pt idx="4505">
                  <c:v>3.9134000000000002E-2</c:v>
                </c:pt>
                <c:pt idx="4506">
                  <c:v>3.95176E-2</c:v>
                </c:pt>
                <c:pt idx="4507">
                  <c:v>3.98921E-2</c:v>
                </c:pt>
                <c:pt idx="4508">
                  <c:v>4.0265700000000001E-2</c:v>
                </c:pt>
                <c:pt idx="4509">
                  <c:v>4.0651399999999997E-2</c:v>
                </c:pt>
                <c:pt idx="4510">
                  <c:v>4.1013000000000001E-2</c:v>
                </c:pt>
                <c:pt idx="4511">
                  <c:v>4.14017E-2</c:v>
                </c:pt>
                <c:pt idx="4512">
                  <c:v>4.1762899999999999E-2</c:v>
                </c:pt>
                <c:pt idx="4513">
                  <c:v>4.21401E-2</c:v>
                </c:pt>
                <c:pt idx="4514">
                  <c:v>4.2513799999999997E-2</c:v>
                </c:pt>
                <c:pt idx="4515">
                  <c:v>4.2875900000000002E-2</c:v>
                </c:pt>
                <c:pt idx="4516">
                  <c:v>4.3262599999999998E-2</c:v>
                </c:pt>
                <c:pt idx="4517">
                  <c:v>4.3619699999999997E-2</c:v>
                </c:pt>
                <c:pt idx="4518">
                  <c:v>4.4004399999999999E-2</c:v>
                </c:pt>
                <c:pt idx="4519">
                  <c:v>4.4368999999999999E-2</c:v>
                </c:pt>
                <c:pt idx="4520">
                  <c:v>4.4740000000000002E-2</c:v>
                </c:pt>
                <c:pt idx="4521">
                  <c:v>4.5114799999999997E-2</c:v>
                </c:pt>
                <c:pt idx="4522">
                  <c:v>4.5474100000000003E-2</c:v>
                </c:pt>
                <c:pt idx="4523">
                  <c:v>4.5849800000000003E-2</c:v>
                </c:pt>
                <c:pt idx="4524">
                  <c:v>4.6209100000000003E-2</c:v>
                </c:pt>
                <c:pt idx="4525">
                  <c:v>4.6579500000000003E-2</c:v>
                </c:pt>
                <c:pt idx="4526">
                  <c:v>4.6946300000000003E-2</c:v>
                </c:pt>
                <c:pt idx="4527">
                  <c:v>4.7312399999999998E-2</c:v>
                </c:pt>
                <c:pt idx="4528">
                  <c:v>4.76812E-2</c:v>
                </c:pt>
                <c:pt idx="4529">
                  <c:v>4.8048E-2</c:v>
                </c:pt>
                <c:pt idx="4530">
                  <c:v>4.8410399999999999E-2</c:v>
                </c:pt>
                <c:pt idx="4531">
                  <c:v>4.8778299999999997E-2</c:v>
                </c:pt>
                <c:pt idx="4532">
                  <c:v>4.9137E-2</c:v>
                </c:pt>
                <c:pt idx="4533">
                  <c:v>4.9500099999999998E-2</c:v>
                </c:pt>
                <c:pt idx="4534">
                  <c:v>4.9863900000000003E-2</c:v>
                </c:pt>
                <c:pt idx="4535">
                  <c:v>5.0217999999999999E-2</c:v>
                </c:pt>
                <c:pt idx="4536">
                  <c:v>5.05899E-2</c:v>
                </c:pt>
                <c:pt idx="4537">
                  <c:v>5.0940199999999998E-2</c:v>
                </c:pt>
                <c:pt idx="4538">
                  <c:v>5.1311500000000003E-2</c:v>
                </c:pt>
                <c:pt idx="4539">
                  <c:v>5.1667299999999999E-2</c:v>
                </c:pt>
                <c:pt idx="4540">
                  <c:v>5.2025299999999997E-2</c:v>
                </c:pt>
                <c:pt idx="4541">
                  <c:v>5.2390899999999997E-2</c:v>
                </c:pt>
                <c:pt idx="4542">
                  <c:v>5.2734900000000001E-2</c:v>
                </c:pt>
                <c:pt idx="4543">
                  <c:v>5.3103900000000002E-2</c:v>
                </c:pt>
                <c:pt idx="4544">
                  <c:v>5.34467E-2</c:v>
                </c:pt>
                <c:pt idx="4545">
                  <c:v>5.3809500000000003E-2</c:v>
                </c:pt>
                <c:pt idx="4546">
                  <c:v>5.4162700000000001E-2</c:v>
                </c:pt>
                <c:pt idx="4547">
                  <c:v>5.4515399999999999E-2</c:v>
                </c:pt>
                <c:pt idx="4548">
                  <c:v>5.4878099999999999E-2</c:v>
                </c:pt>
                <c:pt idx="4549">
                  <c:v>5.5223899999999999E-2</c:v>
                </c:pt>
                <c:pt idx="4550">
                  <c:v>5.5585500000000003E-2</c:v>
                </c:pt>
                <c:pt idx="4551">
                  <c:v>5.5929800000000002E-2</c:v>
                </c:pt>
                <c:pt idx="4552">
                  <c:v>5.6283300000000001E-2</c:v>
                </c:pt>
                <c:pt idx="4553">
                  <c:v>5.6629400000000003E-2</c:v>
                </c:pt>
                <c:pt idx="4554">
                  <c:v>5.6978800000000003E-2</c:v>
                </c:pt>
                <c:pt idx="4555">
                  <c:v>5.7327200000000002E-2</c:v>
                </c:pt>
                <c:pt idx="4556">
                  <c:v>5.7676600000000001E-2</c:v>
                </c:pt>
                <c:pt idx="4557">
                  <c:v>5.8027200000000001E-2</c:v>
                </c:pt>
                <c:pt idx="4558">
                  <c:v>5.8373500000000002E-2</c:v>
                </c:pt>
                <c:pt idx="4559">
                  <c:v>5.8725300000000001E-2</c:v>
                </c:pt>
                <c:pt idx="4560">
                  <c:v>5.9063900000000003E-2</c:v>
                </c:pt>
                <c:pt idx="4561">
                  <c:v>5.9416099999999999E-2</c:v>
                </c:pt>
                <c:pt idx="4562">
                  <c:v>5.9749999999999998E-2</c:v>
                </c:pt>
                <c:pt idx="4563">
                  <c:v>6.0097999999999999E-2</c:v>
                </c:pt>
                <c:pt idx="4564">
                  <c:v>6.0437100000000001E-2</c:v>
                </c:pt>
                <c:pt idx="4565">
                  <c:v>6.0775700000000002E-2</c:v>
                </c:pt>
                <c:pt idx="4566">
                  <c:v>6.1125800000000001E-2</c:v>
                </c:pt>
                <c:pt idx="4567">
                  <c:v>6.14561E-2</c:v>
                </c:pt>
                <c:pt idx="4568">
                  <c:v>6.18089E-2</c:v>
                </c:pt>
                <c:pt idx="4569">
                  <c:v>6.21378E-2</c:v>
                </c:pt>
                <c:pt idx="4570">
                  <c:v>6.2481099999999998E-2</c:v>
                </c:pt>
                <c:pt idx="4571">
                  <c:v>6.2817200000000004E-2</c:v>
                </c:pt>
                <c:pt idx="4572">
                  <c:v>6.3146800000000003E-2</c:v>
                </c:pt>
                <c:pt idx="4573">
                  <c:v>6.3489900000000002E-2</c:v>
                </c:pt>
                <c:pt idx="4574">
                  <c:v>6.3813300000000003E-2</c:v>
                </c:pt>
                <c:pt idx="4575">
                  <c:v>6.4155199999999996E-2</c:v>
                </c:pt>
                <c:pt idx="4576">
                  <c:v>6.4483799999999994E-2</c:v>
                </c:pt>
                <c:pt idx="4577">
                  <c:v>6.4818500000000001E-2</c:v>
                </c:pt>
                <c:pt idx="4578">
                  <c:v>6.5154400000000001E-2</c:v>
                </c:pt>
                <c:pt idx="4579">
                  <c:v>6.5480200000000002E-2</c:v>
                </c:pt>
                <c:pt idx="4580">
                  <c:v>6.5808599999999995E-2</c:v>
                </c:pt>
                <c:pt idx="4581">
                  <c:v>6.6131200000000001E-2</c:v>
                </c:pt>
                <c:pt idx="4582">
                  <c:v>6.6468200000000005E-2</c:v>
                </c:pt>
                <c:pt idx="4583">
                  <c:v>6.6808300000000001E-2</c:v>
                </c:pt>
                <c:pt idx="4584">
                  <c:v>6.7109199999999994E-2</c:v>
                </c:pt>
                <c:pt idx="4585">
                  <c:v>6.7245399999999997E-2</c:v>
                </c:pt>
                <c:pt idx="4586">
                  <c:v>6.7485400000000001E-2</c:v>
                </c:pt>
                <c:pt idx="4587">
                  <c:v>6.7808999999999994E-2</c:v>
                </c:pt>
                <c:pt idx="4588">
                  <c:v>6.8019200000000002E-2</c:v>
                </c:pt>
                <c:pt idx="4589">
                  <c:v>6.8338399999999994E-2</c:v>
                </c:pt>
                <c:pt idx="4590">
                  <c:v>6.8574999999999997E-2</c:v>
                </c:pt>
                <c:pt idx="4591">
                  <c:v>6.8844100000000005E-2</c:v>
                </c:pt>
                <c:pt idx="4592">
                  <c:v>6.9126599999999996E-2</c:v>
                </c:pt>
                <c:pt idx="4593">
                  <c:v>6.9356100000000004E-2</c:v>
                </c:pt>
                <c:pt idx="4594">
                  <c:v>6.9654099999999997E-2</c:v>
                </c:pt>
                <c:pt idx="4595">
                  <c:v>6.9887599999999994E-2</c:v>
                </c:pt>
                <c:pt idx="4596">
                  <c:v>7.0163900000000001E-2</c:v>
                </c:pt>
                <c:pt idx="4597">
                  <c:v>7.0424100000000003E-2</c:v>
                </c:pt>
                <c:pt idx="4598">
                  <c:v>7.0675299999999996E-2</c:v>
                </c:pt>
                <c:pt idx="4599">
                  <c:v>7.0946200000000001E-2</c:v>
                </c:pt>
                <c:pt idx="4600">
                  <c:v>7.1194400000000005E-2</c:v>
                </c:pt>
                <c:pt idx="4601">
                  <c:v>7.1452500000000002E-2</c:v>
                </c:pt>
                <c:pt idx="4602">
                  <c:v>7.1710099999999999E-2</c:v>
                </c:pt>
                <c:pt idx="4603">
                  <c:v>7.1956199999999998E-2</c:v>
                </c:pt>
                <c:pt idx="4604">
                  <c:v>7.2212299999999993E-2</c:v>
                </c:pt>
                <c:pt idx="4605">
                  <c:v>7.2465399999999999E-2</c:v>
                </c:pt>
                <c:pt idx="4606">
                  <c:v>7.27077E-2</c:v>
                </c:pt>
                <c:pt idx="4607">
                  <c:v>7.2973300000000005E-2</c:v>
                </c:pt>
                <c:pt idx="4608">
                  <c:v>7.3208899999999993E-2</c:v>
                </c:pt>
                <c:pt idx="4609">
                  <c:v>7.34683E-2</c:v>
                </c:pt>
                <c:pt idx="4610">
                  <c:v>7.3713799999999996E-2</c:v>
                </c:pt>
                <c:pt idx="4611">
                  <c:v>7.3950799999999997E-2</c:v>
                </c:pt>
                <c:pt idx="4612">
                  <c:v>7.4207999999999996E-2</c:v>
                </c:pt>
                <c:pt idx="4613">
                  <c:v>7.4432799999999993E-2</c:v>
                </c:pt>
                <c:pt idx="4614">
                  <c:v>7.4687400000000001E-2</c:v>
                </c:pt>
                <c:pt idx="4615">
                  <c:v>7.4923199999999995E-2</c:v>
                </c:pt>
                <c:pt idx="4616">
                  <c:v>7.5161500000000006E-2</c:v>
                </c:pt>
                <c:pt idx="4617">
                  <c:v>7.5412800000000002E-2</c:v>
                </c:pt>
                <c:pt idx="4618">
                  <c:v>7.5640200000000005E-2</c:v>
                </c:pt>
                <c:pt idx="4619">
                  <c:v>7.5886400000000007E-2</c:v>
                </c:pt>
                <c:pt idx="4620">
                  <c:v>7.6120199999999999E-2</c:v>
                </c:pt>
                <c:pt idx="4621">
                  <c:v>7.6347799999999993E-2</c:v>
                </c:pt>
                <c:pt idx="4622">
                  <c:v>7.6591999999999993E-2</c:v>
                </c:pt>
                <c:pt idx="4623">
                  <c:v>7.6810500000000004E-2</c:v>
                </c:pt>
                <c:pt idx="4624">
                  <c:v>7.7048800000000001E-2</c:v>
                </c:pt>
                <c:pt idx="4625">
                  <c:v>7.7279799999999996E-2</c:v>
                </c:pt>
                <c:pt idx="4626">
                  <c:v>7.7499999999999999E-2</c:v>
                </c:pt>
                <c:pt idx="4627">
                  <c:v>7.7747499999999997E-2</c:v>
                </c:pt>
                <c:pt idx="4628">
                  <c:v>7.7955700000000003E-2</c:v>
                </c:pt>
                <c:pt idx="4629">
                  <c:v>7.8197100000000005E-2</c:v>
                </c:pt>
                <c:pt idx="4630">
                  <c:v>7.8414800000000007E-2</c:v>
                </c:pt>
                <c:pt idx="4631">
                  <c:v>7.8631800000000002E-2</c:v>
                </c:pt>
                <c:pt idx="4632">
                  <c:v>7.8867800000000002E-2</c:v>
                </c:pt>
                <c:pt idx="4633">
                  <c:v>7.9066300000000006E-2</c:v>
                </c:pt>
                <c:pt idx="4634">
                  <c:v>7.9305799999999996E-2</c:v>
                </c:pt>
                <c:pt idx="4635">
                  <c:v>7.95096E-2</c:v>
                </c:pt>
                <c:pt idx="4636">
                  <c:v>7.9733700000000005E-2</c:v>
                </c:pt>
                <c:pt idx="4637">
                  <c:v>7.9954899999999995E-2</c:v>
                </c:pt>
                <c:pt idx="4638">
                  <c:v>8.0159400000000006E-2</c:v>
                </c:pt>
                <c:pt idx="4639">
                  <c:v>8.0387700000000006E-2</c:v>
                </c:pt>
                <c:pt idx="4640">
                  <c:v>8.0586699999999997E-2</c:v>
                </c:pt>
                <c:pt idx="4641">
                  <c:v>8.0805799999999997E-2</c:v>
                </c:pt>
                <c:pt idx="4642">
                  <c:v>8.1010299999999993E-2</c:v>
                </c:pt>
                <c:pt idx="4643">
                  <c:v>8.1216800000000006E-2</c:v>
                </c:pt>
                <c:pt idx="4644">
                  <c:v>8.1426100000000001E-2</c:v>
                </c:pt>
                <c:pt idx="4645">
                  <c:v>8.1631400000000007E-2</c:v>
                </c:pt>
                <c:pt idx="4646">
                  <c:v>8.1837699999999999E-2</c:v>
                </c:pt>
                <c:pt idx="4647">
                  <c:v>8.2038299999999995E-2</c:v>
                </c:pt>
                <c:pt idx="4648">
                  <c:v>8.2237500000000005E-2</c:v>
                </c:pt>
                <c:pt idx="4649">
                  <c:v>8.2444199999999995E-2</c:v>
                </c:pt>
                <c:pt idx="4650">
                  <c:v>8.2664100000000004E-2</c:v>
                </c:pt>
                <c:pt idx="4651">
                  <c:v>8.2841799999999993E-2</c:v>
                </c:pt>
                <c:pt idx="4652">
                  <c:v>8.2859600000000005E-2</c:v>
                </c:pt>
                <c:pt idx="4653">
                  <c:v>8.2957699999999995E-2</c:v>
                </c:pt>
                <c:pt idx="4654">
                  <c:v>8.3160600000000001E-2</c:v>
                </c:pt>
                <c:pt idx="4655">
                  <c:v>8.3235199999999995E-2</c:v>
                </c:pt>
                <c:pt idx="4656">
                  <c:v>8.3423300000000006E-2</c:v>
                </c:pt>
                <c:pt idx="4657">
                  <c:v>8.3540199999999995E-2</c:v>
                </c:pt>
                <c:pt idx="4658">
                  <c:v>8.3668000000000006E-2</c:v>
                </c:pt>
                <c:pt idx="4659">
                  <c:v>8.38362E-2</c:v>
                </c:pt>
                <c:pt idx="4660">
                  <c:v>8.3924600000000002E-2</c:v>
                </c:pt>
                <c:pt idx="4661">
                  <c:v>8.4096900000000002E-2</c:v>
                </c:pt>
                <c:pt idx="4662">
                  <c:v>8.4196999999999994E-2</c:v>
                </c:pt>
                <c:pt idx="4663">
                  <c:v>8.4334000000000006E-2</c:v>
                </c:pt>
                <c:pt idx="4664">
                  <c:v>8.4465399999999996E-2</c:v>
                </c:pt>
                <c:pt idx="4665">
                  <c:v>8.4576799999999994E-2</c:v>
                </c:pt>
                <c:pt idx="4666">
                  <c:v>8.4716299999999994E-2</c:v>
                </c:pt>
                <c:pt idx="4667">
                  <c:v>8.4832599999999994E-2</c:v>
                </c:pt>
                <c:pt idx="4668">
                  <c:v>8.4957599999999994E-2</c:v>
                </c:pt>
                <c:pt idx="4669">
                  <c:v>8.5082699999999997E-2</c:v>
                </c:pt>
                <c:pt idx="4670">
                  <c:v>8.5200100000000001E-2</c:v>
                </c:pt>
                <c:pt idx="4671">
                  <c:v>8.5311899999999996E-2</c:v>
                </c:pt>
                <c:pt idx="4672">
                  <c:v>8.5437799999999994E-2</c:v>
                </c:pt>
                <c:pt idx="4673">
                  <c:v>8.5530599999999998E-2</c:v>
                </c:pt>
                <c:pt idx="4674">
                  <c:v>8.5661699999999993E-2</c:v>
                </c:pt>
                <c:pt idx="4675">
                  <c:v>8.5761500000000004E-2</c:v>
                </c:pt>
                <c:pt idx="4676">
                  <c:v>8.5872599999999993E-2</c:v>
                </c:pt>
                <c:pt idx="4677">
                  <c:v>8.6000300000000002E-2</c:v>
                </c:pt>
                <c:pt idx="4678">
                  <c:v>8.60823E-2</c:v>
                </c:pt>
                <c:pt idx="4679">
                  <c:v>8.6219299999999999E-2</c:v>
                </c:pt>
                <c:pt idx="4680">
                  <c:v>8.6298299999999994E-2</c:v>
                </c:pt>
                <c:pt idx="4681">
                  <c:v>8.6410200000000006E-2</c:v>
                </c:pt>
                <c:pt idx="4682">
                  <c:v>8.6515999999999996E-2</c:v>
                </c:pt>
                <c:pt idx="4683">
                  <c:v>8.6592799999999998E-2</c:v>
                </c:pt>
                <c:pt idx="4684">
                  <c:v>8.6718699999999996E-2</c:v>
                </c:pt>
                <c:pt idx="4685">
                  <c:v>8.6789599999999995E-2</c:v>
                </c:pt>
                <c:pt idx="4686">
                  <c:v>8.6902300000000002E-2</c:v>
                </c:pt>
                <c:pt idx="4687">
                  <c:v>8.6998400000000004E-2</c:v>
                </c:pt>
                <c:pt idx="4688">
                  <c:v>8.7077699999999994E-2</c:v>
                </c:pt>
                <c:pt idx="4689">
                  <c:v>8.7191400000000002E-2</c:v>
                </c:pt>
                <c:pt idx="4690">
                  <c:v>8.7257899999999999E-2</c:v>
                </c:pt>
                <c:pt idx="4691">
                  <c:v>8.7357799999999999E-2</c:v>
                </c:pt>
                <c:pt idx="4692">
                  <c:v>8.7442500000000006E-2</c:v>
                </c:pt>
                <c:pt idx="4693">
                  <c:v>8.7512599999999996E-2</c:v>
                </c:pt>
                <c:pt idx="4694">
                  <c:v>8.7616200000000005E-2</c:v>
                </c:pt>
                <c:pt idx="4695">
                  <c:v>8.7676900000000002E-2</c:v>
                </c:pt>
                <c:pt idx="4696">
                  <c:v>8.7772299999999998E-2</c:v>
                </c:pt>
                <c:pt idx="4697">
                  <c:v>8.7851100000000001E-2</c:v>
                </c:pt>
                <c:pt idx="4698">
                  <c:v>8.7917599999999999E-2</c:v>
                </c:pt>
                <c:pt idx="4699">
                  <c:v>8.8013599999999997E-2</c:v>
                </c:pt>
                <c:pt idx="4700">
                  <c:v>8.8064699999999996E-2</c:v>
                </c:pt>
                <c:pt idx="4701">
                  <c:v>8.8152700000000001E-2</c:v>
                </c:pt>
                <c:pt idx="4702">
                  <c:v>8.8214899999999999E-2</c:v>
                </c:pt>
                <c:pt idx="4703">
                  <c:v>8.8277599999999998E-2</c:v>
                </c:pt>
                <c:pt idx="4704">
                  <c:v>8.83573E-2</c:v>
                </c:pt>
                <c:pt idx="4705">
                  <c:v>8.8406399999999996E-2</c:v>
                </c:pt>
                <c:pt idx="4706">
                  <c:v>8.8486400000000007E-2</c:v>
                </c:pt>
                <c:pt idx="4707">
                  <c:v>8.8541800000000004E-2</c:v>
                </c:pt>
                <c:pt idx="4708">
                  <c:v>8.8605000000000003E-2</c:v>
                </c:pt>
                <c:pt idx="4709">
                  <c:v>8.8669700000000004E-2</c:v>
                </c:pt>
                <c:pt idx="4710">
                  <c:v>8.8720300000000002E-2</c:v>
                </c:pt>
                <c:pt idx="4711">
                  <c:v>8.8780399999999995E-2</c:v>
                </c:pt>
                <c:pt idx="4712">
                  <c:v>8.8831999999999994E-2</c:v>
                </c:pt>
                <c:pt idx="4713">
                  <c:v>8.8880100000000004E-2</c:v>
                </c:pt>
                <c:pt idx="4714">
                  <c:v>8.8933999999999999E-2</c:v>
                </c:pt>
                <c:pt idx="4715">
                  <c:v>8.8980699999999996E-2</c:v>
                </c:pt>
                <c:pt idx="4716">
                  <c:v>8.9026599999999997E-2</c:v>
                </c:pt>
                <c:pt idx="4717">
                  <c:v>8.9082400000000006E-2</c:v>
                </c:pt>
                <c:pt idx="4718">
                  <c:v>8.9116699999999993E-2</c:v>
                </c:pt>
                <c:pt idx="4719">
                  <c:v>8.9172399999999999E-2</c:v>
                </c:pt>
                <c:pt idx="4720">
                  <c:v>8.9205599999999996E-2</c:v>
                </c:pt>
                <c:pt idx="4721">
                  <c:v>8.9243299999999998E-2</c:v>
                </c:pt>
                <c:pt idx="4722">
                  <c:v>8.9288099999999995E-2</c:v>
                </c:pt>
                <c:pt idx="4723">
                  <c:v>8.9305399999999993E-2</c:v>
                </c:pt>
                <c:pt idx="4724">
                  <c:v>8.9356099999999994E-2</c:v>
                </c:pt>
                <c:pt idx="4725">
                  <c:v>8.9372699999999999E-2</c:v>
                </c:pt>
                <c:pt idx="4726">
                  <c:v>8.9410900000000001E-2</c:v>
                </c:pt>
                <c:pt idx="4727">
                  <c:v>8.9445399999999994E-2</c:v>
                </c:pt>
                <c:pt idx="4728">
                  <c:v>8.9462799999999995E-2</c:v>
                </c:pt>
                <c:pt idx="4729">
                  <c:v>8.9506600000000006E-2</c:v>
                </c:pt>
                <c:pt idx="4730">
                  <c:v>8.9514399999999994E-2</c:v>
                </c:pt>
                <c:pt idx="4731">
                  <c:v>8.9544100000000001E-2</c:v>
                </c:pt>
                <c:pt idx="4732">
                  <c:v>8.9559399999999997E-2</c:v>
                </c:pt>
                <c:pt idx="4733">
                  <c:v>8.9566900000000005E-2</c:v>
                </c:pt>
                <c:pt idx="4734">
                  <c:v>8.9593800000000001E-2</c:v>
                </c:pt>
                <c:pt idx="4735">
                  <c:v>8.95957E-2</c:v>
                </c:pt>
                <c:pt idx="4736">
                  <c:v>8.9618799999999998E-2</c:v>
                </c:pt>
                <c:pt idx="4737">
                  <c:v>8.9633099999999993E-2</c:v>
                </c:pt>
                <c:pt idx="4738">
                  <c:v>8.9637300000000003E-2</c:v>
                </c:pt>
                <c:pt idx="4739">
                  <c:v>8.9656700000000006E-2</c:v>
                </c:pt>
                <c:pt idx="4740">
                  <c:v>8.9649000000000006E-2</c:v>
                </c:pt>
                <c:pt idx="4741">
                  <c:v>8.9657799999999996E-2</c:v>
                </c:pt>
                <c:pt idx="4742">
                  <c:v>8.9657500000000001E-2</c:v>
                </c:pt>
                <c:pt idx="4743">
                  <c:v>8.9646799999999999E-2</c:v>
                </c:pt>
                <c:pt idx="4744">
                  <c:v>8.9657200000000006E-2</c:v>
                </c:pt>
                <c:pt idx="4745">
                  <c:v>8.9638999999999996E-2</c:v>
                </c:pt>
                <c:pt idx="4746">
                  <c:v>8.9647099999999993E-2</c:v>
                </c:pt>
                <c:pt idx="4747">
                  <c:v>8.9638999999999996E-2</c:v>
                </c:pt>
                <c:pt idx="4748">
                  <c:v>8.9626399999999995E-2</c:v>
                </c:pt>
                <c:pt idx="4749">
                  <c:v>8.9626499999999998E-2</c:v>
                </c:pt>
                <c:pt idx="4750">
                  <c:v>8.9597700000000002E-2</c:v>
                </c:pt>
                <c:pt idx="4751">
                  <c:v>8.9594099999999996E-2</c:v>
                </c:pt>
                <c:pt idx="4752">
                  <c:v>8.9566699999999999E-2</c:v>
                </c:pt>
                <c:pt idx="4753">
                  <c:v>8.9547799999999997E-2</c:v>
                </c:pt>
                <c:pt idx="4754">
                  <c:v>8.9530399999999996E-2</c:v>
                </c:pt>
                <c:pt idx="4755">
                  <c:v>8.9500200000000002E-2</c:v>
                </c:pt>
                <c:pt idx="4756">
                  <c:v>8.9486800000000005E-2</c:v>
                </c:pt>
                <c:pt idx="4757">
                  <c:v>8.9455400000000004E-2</c:v>
                </c:pt>
                <c:pt idx="4758">
                  <c:v>8.9431899999999995E-2</c:v>
                </c:pt>
                <c:pt idx="4759">
                  <c:v>8.9401999999999995E-2</c:v>
                </c:pt>
                <c:pt idx="4760">
                  <c:v>8.9367199999999994E-2</c:v>
                </c:pt>
                <c:pt idx="4761">
                  <c:v>8.9333800000000005E-2</c:v>
                </c:pt>
                <c:pt idx="4762">
                  <c:v>8.9294999999999999E-2</c:v>
                </c:pt>
                <c:pt idx="4763">
                  <c:v>8.9253600000000002E-2</c:v>
                </c:pt>
                <c:pt idx="4764">
                  <c:v>8.9214699999999994E-2</c:v>
                </c:pt>
                <c:pt idx="4765">
                  <c:v>8.9170700000000006E-2</c:v>
                </c:pt>
                <c:pt idx="4766">
                  <c:v>8.9128499999999999E-2</c:v>
                </c:pt>
                <c:pt idx="4767">
                  <c:v>8.9086899999999997E-2</c:v>
                </c:pt>
                <c:pt idx="4768">
                  <c:v>8.90349E-2</c:v>
                </c:pt>
                <c:pt idx="4769">
                  <c:v>8.8993100000000006E-2</c:v>
                </c:pt>
                <c:pt idx="4770">
                  <c:v>8.8933600000000002E-2</c:v>
                </c:pt>
                <c:pt idx="4771">
                  <c:v>8.8882500000000003E-2</c:v>
                </c:pt>
                <c:pt idx="4772">
                  <c:v>8.8824399999999998E-2</c:v>
                </c:pt>
                <c:pt idx="4773">
                  <c:v>8.8760000000000006E-2</c:v>
                </c:pt>
                <c:pt idx="4774">
                  <c:v>8.8706199999999999E-2</c:v>
                </c:pt>
                <c:pt idx="4775">
                  <c:v>8.86353E-2</c:v>
                </c:pt>
                <c:pt idx="4776">
                  <c:v>8.8579900000000003E-2</c:v>
                </c:pt>
                <c:pt idx="4777">
                  <c:v>8.8511800000000002E-2</c:v>
                </c:pt>
                <c:pt idx="4778">
                  <c:v>8.8446700000000003E-2</c:v>
                </c:pt>
                <c:pt idx="4779">
                  <c:v>8.8380899999999998E-2</c:v>
                </c:pt>
                <c:pt idx="4780">
                  <c:v>8.8303599999999996E-2</c:v>
                </c:pt>
                <c:pt idx="4781">
                  <c:v>8.8232699999999997E-2</c:v>
                </c:pt>
                <c:pt idx="4782">
                  <c:v>8.8150199999999998E-2</c:v>
                </c:pt>
                <c:pt idx="4783">
                  <c:v>8.8070200000000001E-2</c:v>
                </c:pt>
                <c:pt idx="4784">
                  <c:v>8.7988399999999994E-2</c:v>
                </c:pt>
                <c:pt idx="4785">
                  <c:v>8.7904200000000002E-2</c:v>
                </c:pt>
                <c:pt idx="4786">
                  <c:v>8.7821300000000005E-2</c:v>
                </c:pt>
                <c:pt idx="4787">
                  <c:v>8.7738399999999994E-2</c:v>
                </c:pt>
                <c:pt idx="4788">
                  <c:v>8.7649900000000003E-2</c:v>
                </c:pt>
                <c:pt idx="4789">
                  <c:v>8.7564400000000001E-2</c:v>
                </c:pt>
                <c:pt idx="4790">
                  <c:v>8.7468799999999999E-2</c:v>
                </c:pt>
                <c:pt idx="4791">
                  <c:v>8.7371699999999997E-2</c:v>
                </c:pt>
                <c:pt idx="4792">
                  <c:v>8.7272699999999995E-2</c:v>
                </c:pt>
                <c:pt idx="4793">
                  <c:v>8.7163199999999996E-2</c:v>
                </c:pt>
                <c:pt idx="4794">
                  <c:v>8.70668E-2</c:v>
                </c:pt>
                <c:pt idx="4795">
                  <c:v>8.6955699999999997E-2</c:v>
                </c:pt>
                <c:pt idx="4796">
                  <c:v>8.6857599999999993E-2</c:v>
                </c:pt>
                <c:pt idx="4797">
                  <c:v>8.6752999999999997E-2</c:v>
                </c:pt>
                <c:pt idx="4798">
                  <c:v>8.6641599999999999E-2</c:v>
                </c:pt>
                <c:pt idx="4799">
                  <c:v>8.6536199999999994E-2</c:v>
                </c:pt>
                <c:pt idx="4800">
                  <c:v>8.6410500000000001E-2</c:v>
                </c:pt>
                <c:pt idx="4801">
                  <c:v>8.6298799999999995E-2</c:v>
                </c:pt>
                <c:pt idx="4802">
                  <c:v>8.6171200000000003E-2</c:v>
                </c:pt>
                <c:pt idx="4803">
                  <c:v>8.6047999999999999E-2</c:v>
                </c:pt>
                <c:pt idx="4804">
                  <c:v>8.5925699999999994E-2</c:v>
                </c:pt>
                <c:pt idx="4805">
                  <c:v>8.5794400000000007E-2</c:v>
                </c:pt>
                <c:pt idx="4806">
                  <c:v>8.5676000000000002E-2</c:v>
                </c:pt>
                <c:pt idx="4807">
                  <c:v>8.5543499999999995E-2</c:v>
                </c:pt>
                <c:pt idx="4808">
                  <c:v>8.5415900000000003E-2</c:v>
                </c:pt>
                <c:pt idx="4809">
                  <c:v>8.5280999999999996E-2</c:v>
                </c:pt>
                <c:pt idx="4810">
                  <c:v>8.5140300000000002E-2</c:v>
                </c:pt>
                <c:pt idx="4811">
                  <c:v>8.5001999999999994E-2</c:v>
                </c:pt>
                <c:pt idx="4812">
                  <c:v>8.4854799999999994E-2</c:v>
                </c:pt>
                <c:pt idx="4813">
                  <c:v>8.4710400000000005E-2</c:v>
                </c:pt>
                <c:pt idx="4814">
                  <c:v>8.45635E-2</c:v>
                </c:pt>
                <c:pt idx="4815">
                  <c:v>8.4414199999999995E-2</c:v>
                </c:pt>
                <c:pt idx="4816">
                  <c:v>8.4268200000000001E-2</c:v>
                </c:pt>
                <c:pt idx="4817">
                  <c:v>8.4116200000000002E-2</c:v>
                </c:pt>
                <c:pt idx="4818">
                  <c:v>8.3962599999999998E-2</c:v>
                </c:pt>
                <c:pt idx="4819">
                  <c:v>8.3807400000000004E-2</c:v>
                </c:pt>
                <c:pt idx="4820">
                  <c:v>8.3643899999999993E-2</c:v>
                </c:pt>
                <c:pt idx="4821">
                  <c:v>8.3483600000000005E-2</c:v>
                </c:pt>
                <c:pt idx="4822">
                  <c:v>8.3314200000000005E-2</c:v>
                </c:pt>
                <c:pt idx="4823">
                  <c:v>8.3146200000000003E-2</c:v>
                </c:pt>
                <c:pt idx="4824">
                  <c:v>8.2976800000000003E-2</c:v>
                </c:pt>
                <c:pt idx="4825">
                  <c:v>8.2803500000000002E-2</c:v>
                </c:pt>
                <c:pt idx="4826">
                  <c:v>8.2635500000000001E-2</c:v>
                </c:pt>
                <c:pt idx="4827">
                  <c:v>8.2458199999999995E-2</c:v>
                </c:pt>
                <c:pt idx="4828">
                  <c:v>8.2284499999999997E-2</c:v>
                </c:pt>
                <c:pt idx="4829">
                  <c:v>8.2103599999999999E-2</c:v>
                </c:pt>
                <c:pt idx="4830">
                  <c:v>8.1919699999999998E-2</c:v>
                </c:pt>
                <c:pt idx="4831">
                  <c:v>8.1734100000000004E-2</c:v>
                </c:pt>
                <c:pt idx="4832">
                  <c:v>8.1541699999999995E-2</c:v>
                </c:pt>
                <c:pt idx="4833">
                  <c:v>8.1350800000000001E-2</c:v>
                </c:pt>
                <c:pt idx="4834">
                  <c:v>8.1155199999999997E-2</c:v>
                </c:pt>
                <c:pt idx="4835">
                  <c:v>8.0961099999999994E-2</c:v>
                </c:pt>
                <c:pt idx="4836">
                  <c:v>8.0764799999999998E-2</c:v>
                </c:pt>
                <c:pt idx="4837">
                  <c:v>8.0567899999999998E-2</c:v>
                </c:pt>
                <c:pt idx="4838">
                  <c:v>8.0368200000000001E-2</c:v>
                </c:pt>
                <c:pt idx="4839">
                  <c:v>8.0165700000000006E-2</c:v>
                </c:pt>
                <c:pt idx="4840">
                  <c:v>7.9958500000000002E-2</c:v>
                </c:pt>
                <c:pt idx="4841">
                  <c:v>7.9747399999999996E-2</c:v>
                </c:pt>
                <c:pt idx="4842">
                  <c:v>7.9533000000000006E-2</c:v>
                </c:pt>
                <c:pt idx="4843">
                  <c:v>7.9313800000000004E-2</c:v>
                </c:pt>
                <c:pt idx="4844">
                  <c:v>7.9096899999999998E-2</c:v>
                </c:pt>
                <c:pt idx="4845">
                  <c:v>7.8875399999999998E-2</c:v>
                </c:pt>
                <c:pt idx="4846">
                  <c:v>7.8657099999999994E-2</c:v>
                </c:pt>
                <c:pt idx="4847">
                  <c:v>7.8436199999999998E-2</c:v>
                </c:pt>
                <c:pt idx="4848">
                  <c:v>7.8212699999999996E-2</c:v>
                </c:pt>
                <c:pt idx="4849">
                  <c:v>7.7987799999999996E-2</c:v>
                </c:pt>
                <c:pt idx="4850">
                  <c:v>7.7754199999999996E-2</c:v>
                </c:pt>
                <c:pt idx="4851">
                  <c:v>7.75198E-2</c:v>
                </c:pt>
                <c:pt idx="4852">
                  <c:v>7.7277399999999996E-2</c:v>
                </c:pt>
                <c:pt idx="4853">
                  <c:v>7.7033799999999999E-2</c:v>
                </c:pt>
                <c:pt idx="4854">
                  <c:v>7.6790399999999995E-2</c:v>
                </c:pt>
                <c:pt idx="4855">
                  <c:v>7.6544500000000001E-2</c:v>
                </c:pt>
                <c:pt idx="4856">
                  <c:v>7.6303499999999996E-2</c:v>
                </c:pt>
                <c:pt idx="4857">
                  <c:v>7.6059399999999999E-2</c:v>
                </c:pt>
                <c:pt idx="4858">
                  <c:v>7.5811100000000006E-2</c:v>
                </c:pt>
                <c:pt idx="4859">
                  <c:v>7.5558799999999995E-2</c:v>
                </c:pt>
                <c:pt idx="4860">
                  <c:v>7.5297900000000001E-2</c:v>
                </c:pt>
                <c:pt idx="4861">
                  <c:v>7.5037800000000002E-2</c:v>
                </c:pt>
                <c:pt idx="4862">
                  <c:v>7.4771400000000002E-2</c:v>
                </c:pt>
                <c:pt idx="4863">
                  <c:v>7.4502600000000002E-2</c:v>
                </c:pt>
                <c:pt idx="4864">
                  <c:v>7.4235200000000001E-2</c:v>
                </c:pt>
                <c:pt idx="4865">
                  <c:v>7.3962399999999998E-2</c:v>
                </c:pt>
                <c:pt idx="4866">
                  <c:v>7.3698E-2</c:v>
                </c:pt>
                <c:pt idx="4867">
                  <c:v>7.3425199999999996E-2</c:v>
                </c:pt>
                <c:pt idx="4868">
                  <c:v>7.3151599999999997E-2</c:v>
                </c:pt>
                <c:pt idx="4869">
                  <c:v>7.2873300000000002E-2</c:v>
                </c:pt>
                <c:pt idx="4870">
                  <c:v>7.2586800000000007E-2</c:v>
                </c:pt>
                <c:pt idx="4871">
                  <c:v>7.2304300000000002E-2</c:v>
                </c:pt>
                <c:pt idx="4872">
                  <c:v>7.2009400000000001E-2</c:v>
                </c:pt>
                <c:pt idx="4873">
                  <c:v>7.1718299999999999E-2</c:v>
                </c:pt>
                <c:pt idx="4874">
                  <c:v>7.1421100000000001E-2</c:v>
                </c:pt>
                <c:pt idx="4875">
                  <c:v>7.1125599999999997E-2</c:v>
                </c:pt>
                <c:pt idx="4876">
                  <c:v>7.0834300000000003E-2</c:v>
                </c:pt>
                <c:pt idx="4877">
                  <c:v>7.0534100000000002E-2</c:v>
                </c:pt>
                <c:pt idx="4878">
                  <c:v>7.0236599999999996E-2</c:v>
                </c:pt>
                <c:pt idx="4879">
                  <c:v>6.9928799999999999E-2</c:v>
                </c:pt>
                <c:pt idx="4880">
                  <c:v>6.9621600000000006E-2</c:v>
                </c:pt>
                <c:pt idx="4881">
                  <c:v>6.9309499999999996E-2</c:v>
                </c:pt>
                <c:pt idx="4882">
                  <c:v>6.8990800000000005E-2</c:v>
                </c:pt>
                <c:pt idx="4883">
                  <c:v>6.8671099999999999E-2</c:v>
                </c:pt>
                <c:pt idx="4884">
                  <c:v>6.8347199999999997E-2</c:v>
                </c:pt>
                <c:pt idx="4885">
                  <c:v>6.8027299999999999E-2</c:v>
                </c:pt>
                <c:pt idx="4886">
                  <c:v>6.7706500000000003E-2</c:v>
                </c:pt>
                <c:pt idx="4887">
                  <c:v>6.7382700000000004E-2</c:v>
                </c:pt>
                <c:pt idx="4888">
                  <c:v>6.7056299999999999E-2</c:v>
                </c:pt>
                <c:pt idx="4889">
                  <c:v>6.6725800000000002E-2</c:v>
                </c:pt>
                <c:pt idx="4890">
                  <c:v>6.6390599999999994E-2</c:v>
                </c:pt>
                <c:pt idx="4891">
                  <c:v>6.6052799999999995E-2</c:v>
                </c:pt>
                <c:pt idx="4892">
                  <c:v>6.5705899999999998E-2</c:v>
                </c:pt>
                <c:pt idx="4893">
                  <c:v>6.53585E-2</c:v>
                </c:pt>
                <c:pt idx="4894">
                  <c:v>6.5009200000000003E-2</c:v>
                </c:pt>
                <c:pt idx="4895">
                  <c:v>6.4660700000000002E-2</c:v>
                </c:pt>
                <c:pt idx="4896">
                  <c:v>6.4314999999999997E-2</c:v>
                </c:pt>
                <c:pt idx="4897">
                  <c:v>6.3961900000000002E-2</c:v>
                </c:pt>
                <c:pt idx="4898">
                  <c:v>6.3612600000000005E-2</c:v>
                </c:pt>
                <c:pt idx="4899">
                  <c:v>6.3253799999999999E-2</c:v>
                </c:pt>
                <c:pt idx="4900">
                  <c:v>6.2894199999999997E-2</c:v>
                </c:pt>
                <c:pt idx="4901">
                  <c:v>6.2527100000000002E-2</c:v>
                </c:pt>
                <c:pt idx="4902">
                  <c:v>6.2150999999999998E-2</c:v>
                </c:pt>
                <c:pt idx="4903">
                  <c:v>6.1776900000000003E-2</c:v>
                </c:pt>
                <c:pt idx="4904">
                  <c:v>6.1397500000000001E-2</c:v>
                </c:pt>
                <c:pt idx="4905">
                  <c:v>6.1025700000000002E-2</c:v>
                </c:pt>
                <c:pt idx="4906">
                  <c:v>6.0648800000000003E-2</c:v>
                </c:pt>
                <c:pt idx="4907">
                  <c:v>6.0273300000000002E-2</c:v>
                </c:pt>
                <c:pt idx="4908">
                  <c:v>5.9894999999999997E-2</c:v>
                </c:pt>
                <c:pt idx="4909">
                  <c:v>5.9510800000000003E-2</c:v>
                </c:pt>
                <c:pt idx="4910">
                  <c:v>5.91239E-2</c:v>
                </c:pt>
                <c:pt idx="4911">
                  <c:v>5.8724800000000001E-2</c:v>
                </c:pt>
                <c:pt idx="4912">
                  <c:v>5.8322499999999999E-2</c:v>
                </c:pt>
                <c:pt idx="4913">
                  <c:v>5.7916000000000002E-2</c:v>
                </c:pt>
                <c:pt idx="4914">
                  <c:v>5.7513300000000003E-2</c:v>
                </c:pt>
                <c:pt idx="4915">
                  <c:v>5.7110800000000003E-2</c:v>
                </c:pt>
                <c:pt idx="4916">
                  <c:v>5.6710099999999999E-2</c:v>
                </c:pt>
                <c:pt idx="4917">
                  <c:v>5.6307599999999999E-2</c:v>
                </c:pt>
                <c:pt idx="4918">
                  <c:v>5.59008E-2</c:v>
                </c:pt>
                <c:pt idx="4919">
                  <c:v>5.5488700000000002E-2</c:v>
                </c:pt>
                <c:pt idx="4920">
                  <c:v>5.5066799999999999E-2</c:v>
                </c:pt>
                <c:pt idx="4921">
                  <c:v>5.4640300000000003E-2</c:v>
                </c:pt>
                <c:pt idx="4922">
                  <c:v>5.4205200000000002E-2</c:v>
                </c:pt>
                <c:pt idx="4923">
                  <c:v>5.3775200000000002E-2</c:v>
                </c:pt>
                <c:pt idx="4924">
                  <c:v>5.33432E-2</c:v>
                </c:pt>
                <c:pt idx="4925">
                  <c:v>5.29144E-2</c:v>
                </c:pt>
                <c:pt idx="4926">
                  <c:v>5.2485799999999999E-2</c:v>
                </c:pt>
                <c:pt idx="4927">
                  <c:v>5.20527E-2</c:v>
                </c:pt>
                <c:pt idx="4928">
                  <c:v>5.16205E-2</c:v>
                </c:pt>
                <c:pt idx="4929">
                  <c:v>5.1175999999999999E-2</c:v>
                </c:pt>
                <c:pt idx="4930">
                  <c:v>5.0728000000000002E-2</c:v>
                </c:pt>
                <c:pt idx="4931">
                  <c:v>5.0267199999999998E-2</c:v>
                </c:pt>
                <c:pt idx="4932">
                  <c:v>4.98059E-2</c:v>
                </c:pt>
                <c:pt idx="4933">
                  <c:v>4.9347299999999997E-2</c:v>
                </c:pt>
                <c:pt idx="4934">
                  <c:v>4.8887399999999998E-2</c:v>
                </c:pt>
                <c:pt idx="4935">
                  <c:v>4.8432099999999999E-2</c:v>
                </c:pt>
                <c:pt idx="4936">
                  <c:v>4.7971199999999999E-2</c:v>
                </c:pt>
                <c:pt idx="4937">
                  <c:v>4.7513800000000002E-2</c:v>
                </c:pt>
                <c:pt idx="4938">
                  <c:v>4.7051000000000003E-2</c:v>
                </c:pt>
                <c:pt idx="4939">
                  <c:v>4.6579700000000002E-2</c:v>
                </c:pt>
                <c:pt idx="4940">
                  <c:v>4.60934E-2</c:v>
                </c:pt>
                <c:pt idx="4941">
                  <c:v>4.5594999999999997E-2</c:v>
                </c:pt>
                <c:pt idx="4942">
                  <c:v>4.5098300000000001E-2</c:v>
                </c:pt>
                <c:pt idx="4943">
                  <c:v>4.4603900000000002E-2</c:v>
                </c:pt>
                <c:pt idx="4944">
                  <c:v>4.4112199999999997E-2</c:v>
                </c:pt>
                <c:pt idx="4945">
                  <c:v>4.3618700000000003E-2</c:v>
                </c:pt>
                <c:pt idx="4946">
                  <c:v>4.31251E-2</c:v>
                </c:pt>
                <c:pt idx="4947">
                  <c:v>4.2630300000000003E-2</c:v>
                </c:pt>
                <c:pt idx="4948">
                  <c:v>4.2132999999999997E-2</c:v>
                </c:pt>
                <c:pt idx="4949">
                  <c:v>4.1623500000000001E-2</c:v>
                </c:pt>
                <c:pt idx="4950">
                  <c:v>4.11025E-2</c:v>
                </c:pt>
                <c:pt idx="4951">
                  <c:v>4.0575100000000003E-2</c:v>
                </c:pt>
                <c:pt idx="4952">
                  <c:v>4.00504E-2</c:v>
                </c:pt>
                <c:pt idx="4953">
                  <c:v>3.9530200000000001E-2</c:v>
                </c:pt>
                <c:pt idx="4954">
                  <c:v>3.9006899999999997E-2</c:v>
                </c:pt>
                <c:pt idx="4955">
                  <c:v>3.8486300000000001E-2</c:v>
                </c:pt>
                <c:pt idx="4956">
                  <c:v>3.7962299999999997E-2</c:v>
                </c:pt>
                <c:pt idx="4957">
                  <c:v>3.74419E-2</c:v>
                </c:pt>
                <c:pt idx="4958">
                  <c:v>3.6914200000000001E-2</c:v>
                </c:pt>
                <c:pt idx="4959">
                  <c:v>3.6371300000000002E-2</c:v>
                </c:pt>
                <c:pt idx="4960">
                  <c:v>3.5819299999999998E-2</c:v>
                </c:pt>
                <c:pt idx="4961">
                  <c:v>3.5261099999999997E-2</c:v>
                </c:pt>
                <c:pt idx="4962">
                  <c:v>3.4711499999999999E-2</c:v>
                </c:pt>
                <c:pt idx="4963">
                  <c:v>3.4160099999999999E-2</c:v>
                </c:pt>
                <c:pt idx="4964">
                  <c:v>3.3609399999999998E-2</c:v>
                </c:pt>
                <c:pt idx="4965">
                  <c:v>3.3058499999999998E-2</c:v>
                </c:pt>
                <c:pt idx="4966">
                  <c:v>3.2508200000000001E-2</c:v>
                </c:pt>
                <c:pt idx="4967">
                  <c:v>3.1960700000000002E-2</c:v>
                </c:pt>
                <c:pt idx="4968">
                  <c:v>3.1399900000000001E-2</c:v>
                </c:pt>
                <c:pt idx="4969">
                  <c:v>3.0825200000000001E-2</c:v>
                </c:pt>
                <c:pt idx="4970">
                  <c:v>3.0239599999999998E-2</c:v>
                </c:pt>
                <c:pt idx="4971">
                  <c:v>2.9656399999999999E-2</c:v>
                </c:pt>
                <c:pt idx="4972">
                  <c:v>2.9077599999999999E-2</c:v>
                </c:pt>
                <c:pt idx="4973">
                  <c:v>2.84979E-2</c:v>
                </c:pt>
                <c:pt idx="4974">
                  <c:v>2.79177E-2</c:v>
                </c:pt>
                <c:pt idx="4975">
                  <c:v>2.7338299999999999E-2</c:v>
                </c:pt>
                <c:pt idx="4976">
                  <c:v>2.67634E-2</c:v>
                </c:pt>
                <c:pt idx="4977">
                  <c:v>2.6185900000000002E-2</c:v>
                </c:pt>
                <c:pt idx="4978">
                  <c:v>2.5592799999999999E-2</c:v>
                </c:pt>
                <c:pt idx="4979">
                  <c:v>2.4983499999999999E-2</c:v>
                </c:pt>
                <c:pt idx="4980">
                  <c:v>2.4369100000000001E-2</c:v>
                </c:pt>
                <c:pt idx="4981">
                  <c:v>2.3758600000000001E-2</c:v>
                </c:pt>
                <c:pt idx="4982">
                  <c:v>2.3152200000000001E-2</c:v>
                </c:pt>
                <c:pt idx="4983">
                  <c:v>2.2543000000000001E-2</c:v>
                </c:pt>
                <c:pt idx="4984">
                  <c:v>2.1934599999999999E-2</c:v>
                </c:pt>
                <c:pt idx="4985">
                  <c:v>2.1328400000000001E-2</c:v>
                </c:pt>
                <c:pt idx="4986">
                  <c:v>2.07251E-2</c:v>
                </c:pt>
                <c:pt idx="4987">
                  <c:v>2.0114799999999999E-2</c:v>
                </c:pt>
                <c:pt idx="4988">
                  <c:v>1.9485100000000002E-2</c:v>
                </c:pt>
                <c:pt idx="4989">
                  <c:v>1.8844799999999998E-2</c:v>
                </c:pt>
                <c:pt idx="4990">
                  <c:v>1.82025E-2</c:v>
                </c:pt>
                <c:pt idx="4991">
                  <c:v>1.7566200000000001E-2</c:v>
                </c:pt>
                <c:pt idx="4992">
                  <c:v>1.6930799999999999E-2</c:v>
                </c:pt>
                <c:pt idx="4993">
                  <c:v>1.6292999999999998E-2</c:v>
                </c:pt>
                <c:pt idx="4994">
                  <c:v>1.56572E-2</c:v>
                </c:pt>
                <c:pt idx="4995">
                  <c:v>1.5024300000000001E-2</c:v>
                </c:pt>
                <c:pt idx="4996">
                  <c:v>1.43918E-2</c:v>
                </c:pt>
                <c:pt idx="4997">
                  <c:v>1.3745800000000001E-2</c:v>
                </c:pt>
                <c:pt idx="4998">
                  <c:v>1.3082399999999999E-2</c:v>
                </c:pt>
                <c:pt idx="4999">
                  <c:v>1.24114E-2</c:v>
                </c:pt>
                <c:pt idx="5000">
                  <c:v>1.17438E-2</c:v>
                </c:pt>
                <c:pt idx="5001">
                  <c:v>1.1079500000000001E-2</c:v>
                </c:pt>
                <c:pt idx="5002">
                  <c:v>1.04142E-2</c:v>
                </c:pt>
                <c:pt idx="5003" formatCode="0.00E+00">
                  <c:v>9.7472099999999992E-3</c:v>
                </c:pt>
                <c:pt idx="5004" formatCode="0.00E+00">
                  <c:v>9.0853600000000007E-3</c:v>
                </c:pt>
                <c:pt idx="5005" formatCode="0.00E+00">
                  <c:v>8.4300899999999995E-3</c:v>
                </c:pt>
                <c:pt idx="5006" formatCode="0.00E+00">
                  <c:v>7.7644699999999999E-3</c:v>
                </c:pt>
                <c:pt idx="5007" formatCode="0.00E+00">
                  <c:v>7.0690700000000002E-3</c:v>
                </c:pt>
                <c:pt idx="5008" formatCode="0.00E+00">
                  <c:v>6.3451599999999999E-3</c:v>
                </c:pt>
                <c:pt idx="5009" formatCode="0.00E+00">
                  <c:v>5.6171299999999997E-3</c:v>
                </c:pt>
                <c:pt idx="5010" formatCode="0.00E+00">
                  <c:v>4.8953900000000003E-3</c:v>
                </c:pt>
                <c:pt idx="5011" formatCode="0.00E+00">
                  <c:v>4.1787999999999999E-3</c:v>
                </c:pt>
                <c:pt idx="5012" formatCode="0.00E+00">
                  <c:v>3.4597199999999999E-3</c:v>
                </c:pt>
                <c:pt idx="5013" formatCode="0.00E+00">
                  <c:v>2.74004E-3</c:v>
                </c:pt>
                <c:pt idx="5014" formatCode="0.00E+00">
                  <c:v>2.0248000000000002E-3</c:v>
                </c:pt>
                <c:pt idx="5015" formatCode="0.00E+00">
                  <c:v>1.3091999999999999E-3</c:v>
                </c:pt>
                <c:pt idx="5016" formatCode="0.00E+00">
                  <c:v>5.8616600000000005E-4</c:v>
                </c:pt>
                <c:pt idx="5017" formatCode="0.00E+00">
                  <c:v>-1.5588900000000001E-4</c:v>
                </c:pt>
                <c:pt idx="5018" formatCode="0.00E+00">
                  <c:v>-9.0598999999999996E-4</c:v>
                </c:pt>
                <c:pt idx="5019" formatCode="0.00E+00">
                  <c:v>-1.65562E-3</c:v>
                </c:pt>
                <c:pt idx="5020" formatCode="0.00E+00">
                  <c:v>-2.4015500000000001E-3</c:v>
                </c:pt>
                <c:pt idx="5021" formatCode="0.00E+00">
                  <c:v>-3.14613E-3</c:v>
                </c:pt>
                <c:pt idx="5022" formatCode="0.00E+00">
                  <c:v>-3.8934E-3</c:v>
                </c:pt>
                <c:pt idx="5023" formatCode="0.00E+00">
                  <c:v>-4.6373500000000002E-3</c:v>
                </c:pt>
                <c:pt idx="5024" formatCode="0.00E+00">
                  <c:v>-5.3795500000000003E-3</c:v>
                </c:pt>
                <c:pt idx="5025" formatCode="0.00E+00">
                  <c:v>-6.1226800000000001E-3</c:v>
                </c:pt>
                <c:pt idx="5026" formatCode="0.00E+00">
                  <c:v>-6.8799000000000004E-3</c:v>
                </c:pt>
                <c:pt idx="5027" formatCode="0.00E+00">
                  <c:v>-7.6505399999999999E-3</c:v>
                </c:pt>
                <c:pt idx="5028" formatCode="0.00E+00">
                  <c:v>-8.4260900000000007E-3</c:v>
                </c:pt>
                <c:pt idx="5029" formatCode="0.00E+00">
                  <c:v>-9.1986399999999992E-3</c:v>
                </c:pt>
                <c:pt idx="5030" formatCode="0.00E+00">
                  <c:v>-9.9678100000000006E-3</c:v>
                </c:pt>
                <c:pt idx="5031">
                  <c:v>-1.0739200000000001E-2</c:v>
                </c:pt>
                <c:pt idx="5032">
                  <c:v>-1.1509E-2</c:v>
                </c:pt>
                <c:pt idx="5033">
                  <c:v>-1.22784E-2</c:v>
                </c:pt>
                <c:pt idx="5034">
                  <c:v>-1.3043799999999999E-2</c:v>
                </c:pt>
                <c:pt idx="5035">
                  <c:v>-1.38166E-2</c:v>
                </c:pt>
                <c:pt idx="5036">
                  <c:v>-1.46027E-2</c:v>
                </c:pt>
                <c:pt idx="5037">
                  <c:v>-1.53984E-2</c:v>
                </c:pt>
                <c:pt idx="5038">
                  <c:v>-1.6196599999999998E-2</c:v>
                </c:pt>
                <c:pt idx="5039">
                  <c:v>-1.6989500000000001E-2</c:v>
                </c:pt>
                <c:pt idx="5040">
                  <c:v>-1.77825E-2</c:v>
                </c:pt>
                <c:pt idx="5041">
                  <c:v>-1.85723E-2</c:v>
                </c:pt>
                <c:pt idx="5042">
                  <c:v>-1.93656E-2</c:v>
                </c:pt>
                <c:pt idx="5043">
                  <c:v>-2.0162800000000002E-2</c:v>
                </c:pt>
                <c:pt idx="5044">
                  <c:v>-2.09651E-2</c:v>
                </c:pt>
                <c:pt idx="5045">
                  <c:v>-2.1769899999999998E-2</c:v>
                </c:pt>
                <c:pt idx="5046">
                  <c:v>-2.25734E-2</c:v>
                </c:pt>
                <c:pt idx="5047">
                  <c:v>-2.3378400000000001E-2</c:v>
                </c:pt>
                <c:pt idx="5048">
                  <c:v>-2.41817E-2</c:v>
                </c:pt>
                <c:pt idx="5049">
                  <c:v>-2.4986700000000001E-2</c:v>
                </c:pt>
                <c:pt idx="5050">
                  <c:v>-2.579E-2</c:v>
                </c:pt>
                <c:pt idx="5051">
                  <c:v>-2.6594900000000001E-2</c:v>
                </c:pt>
                <c:pt idx="5052">
                  <c:v>-2.7396199999999999E-2</c:v>
                </c:pt>
                <c:pt idx="5053">
                  <c:v>-2.8196100000000002E-2</c:v>
                </c:pt>
                <c:pt idx="5054">
                  <c:v>-2.8999899999999999E-2</c:v>
                </c:pt>
                <c:pt idx="5055">
                  <c:v>-2.9814E-2</c:v>
                </c:pt>
                <c:pt idx="5056">
                  <c:v>-3.0640500000000001E-2</c:v>
                </c:pt>
                <c:pt idx="5057">
                  <c:v>-3.1465600000000003E-2</c:v>
                </c:pt>
                <c:pt idx="5058">
                  <c:v>-3.2291E-2</c:v>
                </c:pt>
                <c:pt idx="5059">
                  <c:v>-3.3111799999999997E-2</c:v>
                </c:pt>
                <c:pt idx="5060">
                  <c:v>-3.3935699999999999E-2</c:v>
                </c:pt>
                <c:pt idx="5061">
                  <c:v>-3.4758999999999998E-2</c:v>
                </c:pt>
                <c:pt idx="5062">
                  <c:v>-3.5578600000000002E-2</c:v>
                </c:pt>
                <c:pt idx="5063">
                  <c:v>-3.6400200000000001E-2</c:v>
                </c:pt>
                <c:pt idx="5064">
                  <c:v>-3.7224699999999999E-2</c:v>
                </c:pt>
                <c:pt idx="5065">
                  <c:v>-3.8065099999999998E-2</c:v>
                </c:pt>
                <c:pt idx="5066">
                  <c:v>-3.8908400000000003E-2</c:v>
                </c:pt>
                <c:pt idx="5067">
                  <c:v>-3.9752299999999997E-2</c:v>
                </c:pt>
                <c:pt idx="5068">
                  <c:v>-4.0592900000000001E-2</c:v>
                </c:pt>
                <c:pt idx="5069">
                  <c:v>-4.14326E-2</c:v>
                </c:pt>
                <c:pt idx="5070">
                  <c:v>-4.22767E-2</c:v>
                </c:pt>
                <c:pt idx="5071">
                  <c:v>-4.3114600000000003E-2</c:v>
                </c:pt>
                <c:pt idx="5072">
                  <c:v>-4.3949700000000001E-2</c:v>
                </c:pt>
                <c:pt idx="5073">
                  <c:v>-4.4786899999999998E-2</c:v>
                </c:pt>
                <c:pt idx="5074">
                  <c:v>-4.5647199999999999E-2</c:v>
                </c:pt>
                <c:pt idx="5075">
                  <c:v>-4.6531099999999999E-2</c:v>
                </c:pt>
                <c:pt idx="5076">
                  <c:v>-4.7422100000000002E-2</c:v>
                </c:pt>
                <c:pt idx="5077">
                  <c:v>-4.83081E-2</c:v>
                </c:pt>
                <c:pt idx="5078">
                  <c:v>-4.9188299999999997E-2</c:v>
                </c:pt>
                <c:pt idx="5079">
                  <c:v>-5.0070700000000003E-2</c:v>
                </c:pt>
                <c:pt idx="5080">
                  <c:v>-5.09533E-2</c:v>
                </c:pt>
                <c:pt idx="5081">
                  <c:v>-5.1835600000000003E-2</c:v>
                </c:pt>
                <c:pt idx="5082">
                  <c:v>-5.27153E-2</c:v>
                </c:pt>
                <c:pt idx="5083">
                  <c:v>-5.35997E-2</c:v>
                </c:pt>
                <c:pt idx="5084">
                  <c:v>-5.4492400000000003E-2</c:v>
                </c:pt>
                <c:pt idx="5085">
                  <c:v>-5.53921E-2</c:v>
                </c:pt>
                <c:pt idx="5086">
                  <c:v>-5.62912E-2</c:v>
                </c:pt>
                <c:pt idx="5087">
                  <c:v>-5.7187300000000003E-2</c:v>
                </c:pt>
                <c:pt idx="5088">
                  <c:v>-5.8081800000000003E-2</c:v>
                </c:pt>
                <c:pt idx="5089">
                  <c:v>-5.8974100000000002E-2</c:v>
                </c:pt>
                <c:pt idx="5090">
                  <c:v>-5.9870800000000002E-2</c:v>
                </c:pt>
                <c:pt idx="5091">
                  <c:v>-6.0771400000000003E-2</c:v>
                </c:pt>
                <c:pt idx="5092">
                  <c:v>-6.16786E-2</c:v>
                </c:pt>
                <c:pt idx="5093">
                  <c:v>-6.2582200000000004E-2</c:v>
                </c:pt>
                <c:pt idx="5094">
                  <c:v>-6.3480700000000001E-2</c:v>
                </c:pt>
                <c:pt idx="5095">
                  <c:v>-6.43764E-2</c:v>
                </c:pt>
                <c:pt idx="5096">
                  <c:v>-6.5269900000000006E-2</c:v>
                </c:pt>
                <c:pt idx="5097">
                  <c:v>-6.6165699999999994E-2</c:v>
                </c:pt>
                <c:pt idx="5098">
                  <c:v>-6.7058999999999994E-2</c:v>
                </c:pt>
                <c:pt idx="5099">
                  <c:v>-6.7955100000000004E-2</c:v>
                </c:pt>
                <c:pt idx="5100">
                  <c:v>-6.8847800000000001E-2</c:v>
                </c:pt>
                <c:pt idx="5101">
                  <c:v>-6.9740300000000005E-2</c:v>
                </c:pt>
                <c:pt idx="5102">
                  <c:v>-7.0635299999999998E-2</c:v>
                </c:pt>
                <c:pt idx="5103">
                  <c:v>-7.1535399999999999E-2</c:v>
                </c:pt>
                <c:pt idx="5104">
                  <c:v>-7.2441599999999995E-2</c:v>
                </c:pt>
                <c:pt idx="5105">
                  <c:v>-7.3339199999999993E-2</c:v>
                </c:pt>
                <c:pt idx="5106">
                  <c:v>-7.4232900000000004E-2</c:v>
                </c:pt>
                <c:pt idx="5107">
                  <c:v>-7.5136800000000004E-2</c:v>
                </c:pt>
                <c:pt idx="5108">
                  <c:v>-7.6129600000000006E-2</c:v>
                </c:pt>
                <c:pt idx="5109">
                  <c:v>-7.7073299999999997E-2</c:v>
                </c:pt>
                <c:pt idx="5110">
                  <c:v>-7.7967800000000004E-2</c:v>
                </c:pt>
                <c:pt idx="5111">
                  <c:v>-7.8927700000000003E-2</c:v>
                </c:pt>
                <c:pt idx="5112">
                  <c:v>-7.9824999999999993E-2</c:v>
                </c:pt>
                <c:pt idx="5113">
                  <c:v>-8.0773300000000006E-2</c:v>
                </c:pt>
                <c:pt idx="5114">
                  <c:v>-8.1704700000000005E-2</c:v>
                </c:pt>
                <c:pt idx="5115">
                  <c:v>-8.2622299999999996E-2</c:v>
                </c:pt>
                <c:pt idx="5116">
                  <c:v>-8.3573999999999996E-2</c:v>
                </c:pt>
                <c:pt idx="5117">
                  <c:v>-8.4477700000000003E-2</c:v>
                </c:pt>
                <c:pt idx="5118">
                  <c:v>-8.5424700000000006E-2</c:v>
                </c:pt>
                <c:pt idx="5119">
                  <c:v>-8.6344099999999993E-2</c:v>
                </c:pt>
                <c:pt idx="5120">
                  <c:v>-8.7268600000000002E-2</c:v>
                </c:pt>
                <c:pt idx="5121">
                  <c:v>-8.8207400000000005E-2</c:v>
                </c:pt>
                <c:pt idx="5122">
                  <c:v>-8.9123599999999997E-2</c:v>
                </c:pt>
                <c:pt idx="5123">
                  <c:v>-9.00667E-2</c:v>
                </c:pt>
                <c:pt idx="5124">
                  <c:v>-9.0995199999999998E-2</c:v>
                </c:pt>
                <c:pt idx="5125">
                  <c:v>-9.1919699999999993E-2</c:v>
                </c:pt>
                <c:pt idx="5126">
                  <c:v>-9.2858999999999997E-2</c:v>
                </c:pt>
                <c:pt idx="5127">
                  <c:v>-9.3772999999999995E-2</c:v>
                </c:pt>
                <c:pt idx="5128">
                  <c:v>-9.4709100000000004E-2</c:v>
                </c:pt>
                <c:pt idx="5129">
                  <c:v>-9.56346E-2</c:v>
                </c:pt>
                <c:pt idx="5130">
                  <c:v>-9.6551999999999999E-2</c:v>
                </c:pt>
                <c:pt idx="5131">
                  <c:v>-9.7496100000000002E-2</c:v>
                </c:pt>
                <c:pt idx="5132">
                  <c:v>-9.8404699999999998E-2</c:v>
                </c:pt>
                <c:pt idx="5133">
                  <c:v>-9.9351599999999998E-2</c:v>
                </c:pt>
                <c:pt idx="5134">
                  <c:v>-0.10027</c:v>
                </c:pt>
                <c:pt idx="5135">
                  <c:v>-0.10119300000000001</c:v>
                </c:pt>
                <c:pt idx="5136">
                  <c:v>-0.10213</c:v>
                </c:pt>
                <c:pt idx="5137">
                  <c:v>-0.103031</c:v>
                </c:pt>
                <c:pt idx="5138">
                  <c:v>-0.103977</c:v>
                </c:pt>
                <c:pt idx="5139">
                  <c:v>-0.104879</c:v>
                </c:pt>
                <c:pt idx="5140">
                  <c:v>-0.10581</c:v>
                </c:pt>
                <c:pt idx="5141">
                  <c:v>-0.106736</c:v>
                </c:pt>
                <c:pt idx="5142">
                  <c:v>-0.10765</c:v>
                </c:pt>
                <c:pt idx="5143">
                  <c:v>-0.10859099999999999</c:v>
                </c:pt>
                <c:pt idx="5144">
                  <c:v>-0.109485</c:v>
                </c:pt>
                <c:pt idx="5145">
                  <c:v>-0.110415</c:v>
                </c:pt>
                <c:pt idx="5146">
                  <c:v>-0.111411</c:v>
                </c:pt>
                <c:pt idx="5147">
                  <c:v>-0.11237</c:v>
                </c:pt>
                <c:pt idx="5148">
                  <c:v>-0.113287</c:v>
                </c:pt>
                <c:pt idx="5149">
                  <c:v>-0.11425100000000001</c:v>
                </c:pt>
                <c:pt idx="5150">
                  <c:v>-0.115173</c:v>
                </c:pt>
                <c:pt idx="5151">
                  <c:v>-0.11612500000000001</c:v>
                </c:pt>
                <c:pt idx="5152">
                  <c:v>-0.11706900000000001</c:v>
                </c:pt>
                <c:pt idx="5153">
                  <c:v>-0.117997</c:v>
                </c:pt>
                <c:pt idx="5154">
                  <c:v>-0.118951</c:v>
                </c:pt>
                <c:pt idx="5155">
                  <c:v>-0.119864</c:v>
                </c:pt>
                <c:pt idx="5156">
                  <c:v>-0.120811</c:v>
                </c:pt>
                <c:pt idx="5157">
                  <c:v>-0.12173</c:v>
                </c:pt>
                <c:pt idx="5158">
                  <c:v>-0.12266100000000001</c:v>
                </c:pt>
                <c:pt idx="5159">
                  <c:v>-0.123594</c:v>
                </c:pt>
                <c:pt idx="5160">
                  <c:v>-0.124516</c:v>
                </c:pt>
                <c:pt idx="5161">
                  <c:v>-0.12545500000000001</c:v>
                </c:pt>
                <c:pt idx="5162">
                  <c:v>-0.12637999999999999</c:v>
                </c:pt>
                <c:pt idx="5163">
                  <c:v>-0.127306</c:v>
                </c:pt>
                <c:pt idx="5164">
                  <c:v>-0.12822700000000001</c:v>
                </c:pt>
                <c:pt idx="5165">
                  <c:v>-0.12914100000000001</c:v>
                </c:pt>
                <c:pt idx="5166">
                  <c:v>-0.13005700000000001</c:v>
                </c:pt>
                <c:pt idx="5167">
                  <c:v>-0.13097600000000001</c:v>
                </c:pt>
                <c:pt idx="5168">
                  <c:v>-0.131883</c:v>
                </c:pt>
                <c:pt idx="5169">
                  <c:v>-0.13280900000000001</c:v>
                </c:pt>
                <c:pt idx="5170">
                  <c:v>-0.133713</c:v>
                </c:pt>
                <c:pt idx="5171">
                  <c:v>-0.134633</c:v>
                </c:pt>
                <c:pt idx="5172">
                  <c:v>-0.135545</c:v>
                </c:pt>
                <c:pt idx="5173">
                  <c:v>-0.13644200000000001</c:v>
                </c:pt>
                <c:pt idx="5174">
                  <c:v>-0.13736000000000001</c:v>
                </c:pt>
                <c:pt idx="5175">
                  <c:v>-0.13824</c:v>
                </c:pt>
                <c:pt idx="5176">
                  <c:v>-0.139156</c:v>
                </c:pt>
                <c:pt idx="5177">
                  <c:v>-0.140041</c:v>
                </c:pt>
                <c:pt idx="5178">
                  <c:v>-0.14094000000000001</c:v>
                </c:pt>
                <c:pt idx="5179">
                  <c:v>-0.141843</c:v>
                </c:pt>
                <c:pt idx="5180">
                  <c:v>-0.14272399999999999</c:v>
                </c:pt>
                <c:pt idx="5181">
                  <c:v>-0.14363699999999999</c:v>
                </c:pt>
                <c:pt idx="5182">
                  <c:v>-0.14451</c:v>
                </c:pt>
                <c:pt idx="5183">
                  <c:v>-0.14540900000000001</c:v>
                </c:pt>
                <c:pt idx="5184">
                  <c:v>-0.146285</c:v>
                </c:pt>
                <c:pt idx="5185">
                  <c:v>-0.14716299999999999</c:v>
                </c:pt>
                <c:pt idx="5186">
                  <c:v>-0.14804800000000001</c:v>
                </c:pt>
                <c:pt idx="5187">
                  <c:v>-0.14891399999999999</c:v>
                </c:pt>
                <c:pt idx="5188">
                  <c:v>-0.14979899999999999</c:v>
                </c:pt>
                <c:pt idx="5189">
                  <c:v>-0.15066599999999999</c:v>
                </c:pt>
                <c:pt idx="5190">
                  <c:v>-0.15154500000000001</c:v>
                </c:pt>
                <c:pt idx="5191">
                  <c:v>-0.15241499999999999</c:v>
                </c:pt>
                <c:pt idx="5192">
                  <c:v>-0.153283</c:v>
                </c:pt>
                <c:pt idx="5193">
                  <c:v>-0.15414600000000001</c:v>
                </c:pt>
                <c:pt idx="5194">
                  <c:v>-0.15500800000000001</c:v>
                </c:pt>
                <c:pt idx="5195">
                  <c:v>-0.15586</c:v>
                </c:pt>
                <c:pt idx="5196">
                  <c:v>-0.15671599999999999</c:v>
                </c:pt>
                <c:pt idx="5197">
                  <c:v>-0.15756800000000001</c:v>
                </c:pt>
                <c:pt idx="5198">
                  <c:v>-0.158416</c:v>
                </c:pt>
                <c:pt idx="5199">
                  <c:v>-0.159274</c:v>
                </c:pt>
                <c:pt idx="5200">
                  <c:v>-0.160112</c:v>
                </c:pt>
                <c:pt idx="5201">
                  <c:v>-0.160971</c:v>
                </c:pt>
                <c:pt idx="5202">
                  <c:v>-0.161803</c:v>
                </c:pt>
                <c:pt idx="5203">
                  <c:v>-0.16264799999999999</c:v>
                </c:pt>
                <c:pt idx="5204">
                  <c:v>-0.16348099999999999</c:v>
                </c:pt>
                <c:pt idx="5205">
                  <c:v>-0.164302</c:v>
                </c:pt>
                <c:pt idx="5206">
                  <c:v>-0.16514100000000001</c:v>
                </c:pt>
                <c:pt idx="5207">
                  <c:v>-0.16594999999999999</c:v>
                </c:pt>
                <c:pt idx="5208">
                  <c:v>-0.16678799999999999</c:v>
                </c:pt>
                <c:pt idx="5209">
                  <c:v>-0.167602</c:v>
                </c:pt>
                <c:pt idx="5210">
                  <c:v>-0.16842699999999999</c:v>
                </c:pt>
                <c:pt idx="5211">
                  <c:v>-0.16925000000000001</c:v>
                </c:pt>
                <c:pt idx="5212">
                  <c:v>-0.17005799999999999</c:v>
                </c:pt>
                <c:pt idx="5213">
                  <c:v>-0.170878</c:v>
                </c:pt>
                <c:pt idx="5214">
                  <c:v>-0.17166999999999999</c:v>
                </c:pt>
                <c:pt idx="5215">
                  <c:v>-0.17247599999999999</c:v>
                </c:pt>
                <c:pt idx="5216">
                  <c:v>-0.173267</c:v>
                </c:pt>
                <c:pt idx="5217">
                  <c:v>-0.174063</c:v>
                </c:pt>
                <c:pt idx="5218">
                  <c:v>-0.17485700000000001</c:v>
                </c:pt>
                <c:pt idx="5219">
                  <c:v>-0.17565</c:v>
                </c:pt>
                <c:pt idx="5220">
                  <c:v>-0.17644299999999999</c:v>
                </c:pt>
                <c:pt idx="5221">
                  <c:v>-0.177234</c:v>
                </c:pt>
                <c:pt idx="5222">
                  <c:v>-0.17801900000000001</c:v>
                </c:pt>
                <c:pt idx="5223">
                  <c:v>-0.17879300000000001</c:v>
                </c:pt>
                <c:pt idx="5224">
                  <c:v>-0.179562</c:v>
                </c:pt>
                <c:pt idx="5225">
                  <c:v>-0.18031700000000001</c:v>
                </c:pt>
                <c:pt idx="5226">
                  <c:v>-0.181086</c:v>
                </c:pt>
                <c:pt idx="5227">
                  <c:v>-0.181838</c:v>
                </c:pt>
                <c:pt idx="5228">
                  <c:v>-0.18260699999999999</c:v>
                </c:pt>
                <c:pt idx="5229">
                  <c:v>-0.183364</c:v>
                </c:pt>
                <c:pt idx="5230">
                  <c:v>-0.184119</c:v>
                </c:pt>
                <c:pt idx="5231">
                  <c:v>-0.18487899999999999</c:v>
                </c:pt>
                <c:pt idx="5232">
                  <c:v>-0.185613</c:v>
                </c:pt>
                <c:pt idx="5233">
                  <c:v>-0.186364</c:v>
                </c:pt>
                <c:pt idx="5234">
                  <c:v>-0.187085</c:v>
                </c:pt>
                <c:pt idx="5235">
                  <c:v>-0.18781999999999999</c:v>
                </c:pt>
                <c:pt idx="5236">
                  <c:v>-0.18854499999999999</c:v>
                </c:pt>
                <c:pt idx="5237">
                  <c:v>-0.18926699999999999</c:v>
                </c:pt>
                <c:pt idx="5238">
                  <c:v>-0.190001</c:v>
                </c:pt>
                <c:pt idx="5239">
                  <c:v>-0.190715</c:v>
                </c:pt>
                <c:pt idx="5240">
                  <c:v>-0.191444</c:v>
                </c:pt>
                <c:pt idx="5241">
                  <c:v>-0.19215399999999999</c:v>
                </c:pt>
                <c:pt idx="5242">
                  <c:v>-0.19286500000000001</c:v>
                </c:pt>
                <c:pt idx="5243">
                  <c:v>-0.19356599999999999</c:v>
                </c:pt>
                <c:pt idx="5244">
                  <c:v>-0.19425999999999999</c:v>
                </c:pt>
                <c:pt idx="5245">
                  <c:v>-0.19495399999999999</c:v>
                </c:pt>
                <c:pt idx="5246">
                  <c:v>-0.19564200000000001</c:v>
                </c:pt>
                <c:pt idx="5247">
                  <c:v>-0.19633100000000001</c:v>
                </c:pt>
                <c:pt idx="5248">
                  <c:v>-0.197018</c:v>
                </c:pt>
                <c:pt idx="5249">
                  <c:v>-0.19770399999999999</c:v>
                </c:pt>
                <c:pt idx="5250">
                  <c:v>-0.198383</c:v>
                </c:pt>
                <c:pt idx="5251">
                  <c:v>-0.19906299999999999</c:v>
                </c:pt>
                <c:pt idx="5252">
                  <c:v>-0.19972699999999999</c:v>
                </c:pt>
                <c:pt idx="5253">
                  <c:v>-0.20039499999999999</c:v>
                </c:pt>
                <c:pt idx="5254">
                  <c:v>-0.201048</c:v>
                </c:pt>
                <c:pt idx="5255">
                  <c:v>-0.20170099999999999</c:v>
                </c:pt>
                <c:pt idx="5256">
                  <c:v>-0.202352</c:v>
                </c:pt>
                <c:pt idx="5257">
                  <c:v>-0.20299500000000001</c:v>
                </c:pt>
                <c:pt idx="5258">
                  <c:v>-0.203649</c:v>
                </c:pt>
                <c:pt idx="5259">
                  <c:v>-0.20428499999999999</c:v>
                </c:pt>
                <c:pt idx="5260">
                  <c:v>-0.204933</c:v>
                </c:pt>
                <c:pt idx="5261">
                  <c:v>-0.205563</c:v>
                </c:pt>
                <c:pt idx="5262">
                  <c:v>-0.20619399999999999</c:v>
                </c:pt>
                <c:pt idx="5263">
                  <c:v>-0.206818</c:v>
                </c:pt>
                <c:pt idx="5264">
                  <c:v>-0.207427</c:v>
                </c:pt>
                <c:pt idx="5265">
                  <c:v>-0.20804300000000001</c:v>
                </c:pt>
                <c:pt idx="5266">
                  <c:v>-0.20864199999999999</c:v>
                </c:pt>
                <c:pt idx="5267">
                  <c:v>-0.20925199999999999</c:v>
                </c:pt>
                <c:pt idx="5268">
                  <c:v>-0.20985100000000001</c:v>
                </c:pt>
                <c:pt idx="5269">
                  <c:v>-0.210455</c:v>
                </c:pt>
                <c:pt idx="5270">
                  <c:v>-0.21105299999999999</c:v>
                </c:pt>
                <c:pt idx="5271">
                  <c:v>-0.211646</c:v>
                </c:pt>
                <c:pt idx="5272">
                  <c:v>-0.21223400000000001</c:v>
                </c:pt>
                <c:pt idx="5273">
                  <c:v>-0.212809</c:v>
                </c:pt>
                <c:pt idx="5274">
                  <c:v>-0.21338199999999999</c:v>
                </c:pt>
                <c:pt idx="5275">
                  <c:v>-0.21393999999999999</c:v>
                </c:pt>
                <c:pt idx="5276">
                  <c:v>-0.214505</c:v>
                </c:pt>
                <c:pt idx="5277">
                  <c:v>-0.215059</c:v>
                </c:pt>
                <c:pt idx="5278">
                  <c:v>-0.21562100000000001</c:v>
                </c:pt>
                <c:pt idx="5279">
                  <c:v>-0.21617700000000001</c:v>
                </c:pt>
                <c:pt idx="5280">
                  <c:v>-0.21673000000000001</c:v>
                </c:pt>
                <c:pt idx="5281">
                  <c:v>-0.217282</c:v>
                </c:pt>
                <c:pt idx="5282">
                  <c:v>-0.21781700000000001</c:v>
                </c:pt>
                <c:pt idx="5283">
                  <c:v>-0.21835199999999999</c:v>
                </c:pt>
                <c:pt idx="5284">
                  <c:v>-0.218865</c:v>
                </c:pt>
                <c:pt idx="5285">
                  <c:v>-0.21938299999999999</c:v>
                </c:pt>
                <c:pt idx="5286">
                  <c:v>-0.21989400000000001</c:v>
                </c:pt>
                <c:pt idx="5287">
                  <c:v>-0.22040699999999999</c:v>
                </c:pt>
                <c:pt idx="5288">
                  <c:v>-0.22092400000000001</c:v>
                </c:pt>
                <c:pt idx="5289">
                  <c:v>-0.22143399999999999</c:v>
                </c:pt>
                <c:pt idx="5290">
                  <c:v>-0.221943</c:v>
                </c:pt>
                <c:pt idx="5291">
                  <c:v>-0.22243499999999999</c:v>
                </c:pt>
                <c:pt idx="5292">
                  <c:v>-0.22292300000000001</c:v>
                </c:pt>
                <c:pt idx="5293">
                  <c:v>-0.22339800000000001</c:v>
                </c:pt>
                <c:pt idx="5294">
                  <c:v>-0.22387000000000001</c:v>
                </c:pt>
                <c:pt idx="5295">
                  <c:v>-0.22433400000000001</c:v>
                </c:pt>
                <c:pt idx="5296">
                  <c:v>-0.224799</c:v>
                </c:pt>
                <c:pt idx="5297">
                  <c:v>-0.22526099999999999</c:v>
                </c:pt>
                <c:pt idx="5298">
                  <c:v>-0.22572600000000001</c:v>
                </c:pt>
                <c:pt idx="5299">
                  <c:v>-0.226186</c:v>
                </c:pt>
                <c:pt idx="5300">
                  <c:v>-0.22663800000000001</c:v>
                </c:pt>
                <c:pt idx="5301">
                  <c:v>-0.22708700000000001</c:v>
                </c:pt>
                <c:pt idx="5302">
                  <c:v>-0.227518</c:v>
                </c:pt>
                <c:pt idx="5303">
                  <c:v>-0.22795199999999999</c:v>
                </c:pt>
                <c:pt idx="5304">
                  <c:v>-0.22836799999999999</c:v>
                </c:pt>
                <c:pt idx="5305">
                  <c:v>-0.22878799999999999</c:v>
                </c:pt>
                <c:pt idx="5306">
                  <c:v>-0.22920099999999999</c:v>
                </c:pt>
                <c:pt idx="5307">
                  <c:v>-0.22961100000000001</c:v>
                </c:pt>
                <c:pt idx="5308">
                  <c:v>-0.23003000000000001</c:v>
                </c:pt>
                <c:pt idx="5309">
                  <c:v>-0.23043</c:v>
                </c:pt>
                <c:pt idx="5310">
                  <c:v>-0.23083899999999999</c:v>
                </c:pt>
                <c:pt idx="5311">
                  <c:v>-0.23122799999999999</c:v>
                </c:pt>
                <c:pt idx="5312">
                  <c:v>-0.23161699999999999</c:v>
                </c:pt>
                <c:pt idx="5313">
                  <c:v>-0.23199600000000001</c:v>
                </c:pt>
                <c:pt idx="5314">
                  <c:v>-0.23236299999999999</c:v>
                </c:pt>
                <c:pt idx="5315">
                  <c:v>-0.232733</c:v>
                </c:pt>
                <c:pt idx="5316">
                  <c:v>-0.23308899999999999</c:v>
                </c:pt>
                <c:pt idx="5317">
                  <c:v>-0.23345399999999999</c:v>
                </c:pt>
                <c:pt idx="5318">
                  <c:v>-0.23380999999999999</c:v>
                </c:pt>
                <c:pt idx="5319">
                  <c:v>-0.23416699999999999</c:v>
                </c:pt>
                <c:pt idx="5320">
                  <c:v>-0.234517</c:v>
                </c:pt>
                <c:pt idx="5321">
                  <c:v>-0.23485900000000001</c:v>
                </c:pt>
                <c:pt idx="5322">
                  <c:v>-0.23519499999999999</c:v>
                </c:pt>
                <c:pt idx="5323">
                  <c:v>-0.23552000000000001</c:v>
                </c:pt>
                <c:pt idx="5324">
                  <c:v>-0.23583899999999999</c:v>
                </c:pt>
                <c:pt idx="5325">
                  <c:v>-0.236148</c:v>
                </c:pt>
                <c:pt idx="5326">
                  <c:v>-0.236457</c:v>
                </c:pt>
                <c:pt idx="5327">
                  <c:v>-0.236762</c:v>
                </c:pt>
                <c:pt idx="5328">
                  <c:v>-0.237069</c:v>
                </c:pt>
                <c:pt idx="5329">
                  <c:v>-0.23737</c:v>
                </c:pt>
                <c:pt idx="5330">
                  <c:v>-0.23766999999999999</c:v>
                </c:pt>
                <c:pt idx="5331">
                  <c:v>-0.23796</c:v>
                </c:pt>
                <c:pt idx="5332">
                  <c:v>-0.23824100000000001</c:v>
                </c:pt>
                <c:pt idx="5333">
                  <c:v>-0.238514</c:v>
                </c:pt>
                <c:pt idx="5334">
                  <c:v>-0.23877300000000001</c:v>
                </c:pt>
                <c:pt idx="5335">
                  <c:v>-0.23903099999999999</c:v>
                </c:pt>
                <c:pt idx="5336">
                  <c:v>-0.23927999999999999</c:v>
                </c:pt>
                <c:pt idx="5337">
                  <c:v>-0.239534</c:v>
                </c:pt>
                <c:pt idx="5338">
                  <c:v>-0.239784</c:v>
                </c:pt>
                <c:pt idx="5339">
                  <c:v>-0.240034</c:v>
                </c:pt>
                <c:pt idx="5340">
                  <c:v>-0.24027999999999999</c:v>
                </c:pt>
                <c:pt idx="5341">
                  <c:v>-0.24051700000000001</c:v>
                </c:pt>
                <c:pt idx="5342">
                  <c:v>-0.24074499999999999</c:v>
                </c:pt>
                <c:pt idx="5343">
                  <c:v>-0.240955</c:v>
                </c:pt>
                <c:pt idx="5344">
                  <c:v>-0.24115700000000001</c:v>
                </c:pt>
                <c:pt idx="5345">
                  <c:v>-0.24134900000000001</c:v>
                </c:pt>
                <c:pt idx="5346">
                  <c:v>-0.24154600000000001</c:v>
                </c:pt>
                <c:pt idx="5347">
                  <c:v>-0.24173800000000001</c:v>
                </c:pt>
                <c:pt idx="5348">
                  <c:v>-0.24193700000000001</c:v>
                </c:pt>
                <c:pt idx="5349">
                  <c:v>-0.24213200000000001</c:v>
                </c:pt>
                <c:pt idx="5350">
                  <c:v>-0.242315</c:v>
                </c:pt>
                <c:pt idx="5351">
                  <c:v>-0.24249299999999999</c:v>
                </c:pt>
                <c:pt idx="5352">
                  <c:v>-0.24265100000000001</c:v>
                </c:pt>
                <c:pt idx="5353">
                  <c:v>-0.242809</c:v>
                </c:pt>
                <c:pt idx="5354">
                  <c:v>-0.242951</c:v>
                </c:pt>
                <c:pt idx="5355">
                  <c:v>-0.243094</c:v>
                </c:pt>
                <c:pt idx="5356">
                  <c:v>-0.243233</c:v>
                </c:pt>
                <c:pt idx="5357">
                  <c:v>-0.24337</c:v>
                </c:pt>
                <c:pt idx="5358">
                  <c:v>-0.24351400000000001</c:v>
                </c:pt>
                <c:pt idx="5359">
                  <c:v>-0.243645</c:v>
                </c:pt>
                <c:pt idx="5360">
                  <c:v>-0.24377599999999999</c:v>
                </c:pt>
                <c:pt idx="5361">
                  <c:v>-0.24389</c:v>
                </c:pt>
                <c:pt idx="5362">
                  <c:v>-0.24399699999999999</c:v>
                </c:pt>
                <c:pt idx="5363">
                  <c:v>-0.24409600000000001</c:v>
                </c:pt>
                <c:pt idx="5364">
                  <c:v>-0.24418400000000001</c:v>
                </c:pt>
                <c:pt idx="5365">
                  <c:v>-0.24427199999999999</c:v>
                </c:pt>
                <c:pt idx="5366">
                  <c:v>-0.24435200000000001</c:v>
                </c:pt>
                <c:pt idx="5367">
                  <c:v>-0.24443599999999999</c:v>
                </c:pt>
                <c:pt idx="5368">
                  <c:v>-0.24451700000000001</c:v>
                </c:pt>
                <c:pt idx="5369">
                  <c:v>-0.244592</c:v>
                </c:pt>
                <c:pt idx="5370">
                  <c:v>-0.24466199999999999</c:v>
                </c:pt>
                <c:pt idx="5371">
                  <c:v>-0.24472099999999999</c:v>
                </c:pt>
                <c:pt idx="5372">
                  <c:v>-0.24477099999999999</c:v>
                </c:pt>
                <c:pt idx="5373">
                  <c:v>-0.244814</c:v>
                </c:pt>
                <c:pt idx="5374">
                  <c:v>-0.24484600000000001</c:v>
                </c:pt>
                <c:pt idx="5375">
                  <c:v>-0.24487500000000001</c:v>
                </c:pt>
                <c:pt idx="5376">
                  <c:v>-0.244897</c:v>
                </c:pt>
                <c:pt idx="5377">
                  <c:v>-0.244922</c:v>
                </c:pt>
                <c:pt idx="5378">
                  <c:v>-0.244945</c:v>
                </c:pt>
                <c:pt idx="5379">
                  <c:v>-0.24496100000000001</c:v>
                </c:pt>
                <c:pt idx="5380">
                  <c:v>-0.244975</c:v>
                </c:pt>
                <c:pt idx="5381">
                  <c:v>-0.244975</c:v>
                </c:pt>
                <c:pt idx="5382">
                  <c:v>-0.24497099999999999</c:v>
                </c:pt>
                <c:pt idx="5383">
                  <c:v>-0.24495400000000001</c:v>
                </c:pt>
                <c:pt idx="5384">
                  <c:v>-0.24492800000000001</c:v>
                </c:pt>
                <c:pt idx="5385">
                  <c:v>-0.24489900000000001</c:v>
                </c:pt>
                <c:pt idx="5386">
                  <c:v>-0.244861</c:v>
                </c:pt>
                <c:pt idx="5387">
                  <c:v>-0.24482999999999999</c:v>
                </c:pt>
                <c:pt idx="5388">
                  <c:v>-0.24479000000000001</c:v>
                </c:pt>
                <c:pt idx="5389">
                  <c:v>-0.244752</c:v>
                </c:pt>
                <c:pt idx="5390">
                  <c:v>-0.24470700000000001</c:v>
                </c:pt>
                <c:pt idx="5391">
                  <c:v>-0.24465200000000001</c:v>
                </c:pt>
                <c:pt idx="5392">
                  <c:v>-0.24459</c:v>
                </c:pt>
                <c:pt idx="5393">
                  <c:v>-0.24451200000000001</c:v>
                </c:pt>
                <c:pt idx="5394">
                  <c:v>-0.24443000000000001</c:v>
                </c:pt>
                <c:pt idx="5395">
                  <c:v>-0.244336</c:v>
                </c:pt>
                <c:pt idx="5396">
                  <c:v>-0.24424399999999999</c:v>
                </c:pt>
                <c:pt idx="5397">
                  <c:v>-0.24415000000000001</c:v>
                </c:pt>
                <c:pt idx="5398">
                  <c:v>-0.24405399999999999</c:v>
                </c:pt>
                <c:pt idx="5399">
                  <c:v>-0.24395900000000001</c:v>
                </c:pt>
                <c:pt idx="5400">
                  <c:v>-0.24385499999999999</c:v>
                </c:pt>
                <c:pt idx="5401">
                  <c:v>-0.24374499999999999</c:v>
                </c:pt>
                <c:pt idx="5402">
                  <c:v>-0.24362</c:v>
                </c:pt>
                <c:pt idx="5403">
                  <c:v>-0.24348400000000001</c:v>
                </c:pt>
                <c:pt idx="5404">
                  <c:v>-0.243336</c:v>
                </c:pt>
                <c:pt idx="5405">
                  <c:v>-0.24318300000000001</c:v>
                </c:pt>
                <c:pt idx="5406">
                  <c:v>-0.243032</c:v>
                </c:pt>
                <c:pt idx="5407">
                  <c:v>-0.24287900000000001</c:v>
                </c:pt>
                <c:pt idx="5408">
                  <c:v>-0.242731</c:v>
                </c:pt>
                <c:pt idx="5409">
                  <c:v>-0.24257899999999999</c:v>
                </c:pt>
                <c:pt idx="5410">
                  <c:v>-0.24241499999999999</c:v>
                </c:pt>
                <c:pt idx="5411">
                  <c:v>-0.24223800000000001</c:v>
                </c:pt>
                <c:pt idx="5412">
                  <c:v>-0.24204600000000001</c:v>
                </c:pt>
                <c:pt idx="5413">
                  <c:v>-0.24184800000000001</c:v>
                </c:pt>
                <c:pt idx="5414">
                  <c:v>-0.241642</c:v>
                </c:pt>
                <c:pt idx="5415">
                  <c:v>-0.24143100000000001</c:v>
                </c:pt>
                <c:pt idx="5416">
                  <c:v>-0.24121999999999999</c:v>
                </c:pt>
                <c:pt idx="5417">
                  <c:v>-0.241005</c:v>
                </c:pt>
                <c:pt idx="5418">
                  <c:v>-0.24079700000000001</c:v>
                </c:pt>
                <c:pt idx="5419">
                  <c:v>-0.24057999999999999</c:v>
                </c:pt>
                <c:pt idx="5420">
                  <c:v>-0.24035400000000001</c:v>
                </c:pt>
                <c:pt idx="5421">
                  <c:v>-0.240118</c:v>
                </c:pt>
                <c:pt idx="5422">
                  <c:v>-0.239868</c:v>
                </c:pt>
                <c:pt idx="5423">
                  <c:v>-0.239616</c:v>
                </c:pt>
                <c:pt idx="5424">
                  <c:v>-0.23934900000000001</c:v>
                </c:pt>
                <c:pt idx="5425">
                  <c:v>-0.23908399999999999</c:v>
                </c:pt>
                <c:pt idx="5426">
                  <c:v>-0.238812</c:v>
                </c:pt>
                <c:pt idx="5427">
                  <c:v>-0.238542</c:v>
                </c:pt>
                <c:pt idx="5428">
                  <c:v>-0.23827400000000001</c:v>
                </c:pt>
                <c:pt idx="5429">
                  <c:v>-0.23799400000000001</c:v>
                </c:pt>
                <c:pt idx="5430">
                  <c:v>-0.23771200000000001</c:v>
                </c:pt>
                <c:pt idx="5431">
                  <c:v>-0.23741499999999999</c:v>
                </c:pt>
                <c:pt idx="5432">
                  <c:v>-0.23711299999999999</c:v>
                </c:pt>
                <c:pt idx="5433">
                  <c:v>-0.23680100000000001</c:v>
                </c:pt>
                <c:pt idx="5434">
                  <c:v>-0.23647899999999999</c:v>
                </c:pt>
                <c:pt idx="5435">
                  <c:v>-0.236156</c:v>
                </c:pt>
                <c:pt idx="5436">
                  <c:v>-0.23582400000000001</c:v>
                </c:pt>
                <c:pt idx="5437">
                  <c:v>-0.23549900000000001</c:v>
                </c:pt>
                <c:pt idx="5438">
                  <c:v>-0.23516799999999999</c:v>
                </c:pt>
                <c:pt idx="5439">
                  <c:v>-0.23483299999999999</c:v>
                </c:pt>
                <c:pt idx="5440">
                  <c:v>-0.23449200000000001</c:v>
                </c:pt>
                <c:pt idx="5441">
                  <c:v>-0.23413999999999999</c:v>
                </c:pt>
                <c:pt idx="5442">
                  <c:v>-0.23378199999999999</c:v>
                </c:pt>
                <c:pt idx="5443">
                  <c:v>-0.23341100000000001</c:v>
                </c:pt>
                <c:pt idx="5444">
                  <c:v>-0.23303399999999999</c:v>
                </c:pt>
                <c:pt idx="5445">
                  <c:v>-0.23265</c:v>
                </c:pt>
                <c:pt idx="5446">
                  <c:v>-0.232264</c:v>
                </c:pt>
                <c:pt idx="5447">
                  <c:v>-0.231879</c:v>
                </c:pt>
                <c:pt idx="5448">
                  <c:v>-0.23149</c:v>
                </c:pt>
                <c:pt idx="5449">
                  <c:v>-0.2311</c:v>
                </c:pt>
                <c:pt idx="5450">
                  <c:v>-0.23070299999999999</c:v>
                </c:pt>
                <c:pt idx="5451">
                  <c:v>-0.230296</c:v>
                </c:pt>
                <c:pt idx="5452">
                  <c:v>-0.229882</c:v>
                </c:pt>
                <c:pt idx="5453">
                  <c:v>-0.22945399999999999</c:v>
                </c:pt>
                <c:pt idx="5454">
                  <c:v>-0.229019</c:v>
                </c:pt>
                <c:pt idx="5455">
                  <c:v>-0.228577</c:v>
                </c:pt>
                <c:pt idx="5456">
                  <c:v>-0.228135</c:v>
                </c:pt>
                <c:pt idx="5457">
                  <c:v>-0.22769300000000001</c:v>
                </c:pt>
                <c:pt idx="5458">
                  <c:v>-0.22724800000000001</c:v>
                </c:pt>
                <c:pt idx="5459">
                  <c:v>-0.22680500000000001</c:v>
                </c:pt>
                <c:pt idx="5460">
                  <c:v>-0.226352</c:v>
                </c:pt>
                <c:pt idx="5461">
                  <c:v>-0.22589200000000001</c:v>
                </c:pt>
                <c:pt idx="5462">
                  <c:v>-0.22542000000000001</c:v>
                </c:pt>
                <c:pt idx="5463">
                  <c:v>-0.224934</c:v>
                </c:pt>
                <c:pt idx="5464">
                  <c:v>-0.224439</c:v>
                </c:pt>
                <c:pt idx="5465">
                  <c:v>-0.223935</c:v>
                </c:pt>
                <c:pt idx="5466">
                  <c:v>-0.223437</c:v>
                </c:pt>
                <c:pt idx="5467">
                  <c:v>-0.222936</c:v>
                </c:pt>
                <c:pt idx="5468">
                  <c:v>-0.22244</c:v>
                </c:pt>
                <c:pt idx="5469">
                  <c:v>-0.221941</c:v>
                </c:pt>
                <c:pt idx="5470">
                  <c:v>-0.22142999999999999</c:v>
                </c:pt>
                <c:pt idx="5471">
                  <c:v>-0.22090899999999999</c:v>
                </c:pt>
                <c:pt idx="5472">
                  <c:v>-0.22037100000000001</c:v>
                </c:pt>
                <c:pt idx="5473">
                  <c:v>-0.219831</c:v>
                </c:pt>
                <c:pt idx="5474">
                  <c:v>-0.219281</c:v>
                </c:pt>
                <c:pt idx="5475">
                  <c:v>-0.21872900000000001</c:v>
                </c:pt>
                <c:pt idx="5476">
                  <c:v>-0.21817700000000001</c:v>
                </c:pt>
                <c:pt idx="5477">
                  <c:v>-0.21762100000000001</c:v>
                </c:pt>
                <c:pt idx="5478">
                  <c:v>-0.21707199999999999</c:v>
                </c:pt>
                <c:pt idx="5479">
                  <c:v>-0.21651400000000001</c:v>
                </c:pt>
                <c:pt idx="5480">
                  <c:v>-0.215949</c:v>
                </c:pt>
                <c:pt idx="5481">
                  <c:v>-0.21537100000000001</c:v>
                </c:pt>
                <c:pt idx="5482">
                  <c:v>-0.214784</c:v>
                </c:pt>
                <c:pt idx="5483">
                  <c:v>-0.21419199999999999</c:v>
                </c:pt>
                <c:pt idx="5484">
                  <c:v>-0.213589</c:v>
                </c:pt>
                <c:pt idx="5485">
                  <c:v>-0.21298700000000001</c:v>
                </c:pt>
                <c:pt idx="5486">
                  <c:v>-0.21237900000000001</c:v>
                </c:pt>
                <c:pt idx="5487">
                  <c:v>-0.21177299999999999</c:v>
                </c:pt>
                <c:pt idx="5488">
                  <c:v>-0.211169</c:v>
                </c:pt>
                <c:pt idx="5489">
                  <c:v>-0.21055499999999999</c:v>
                </c:pt>
                <c:pt idx="5490">
                  <c:v>-0.20993700000000001</c:v>
                </c:pt>
                <c:pt idx="5491">
                  <c:v>-0.20930699999999999</c:v>
                </c:pt>
                <c:pt idx="5492">
                  <c:v>-0.20866999999999999</c:v>
                </c:pt>
                <c:pt idx="5493">
                  <c:v>-0.20802599999999999</c:v>
                </c:pt>
                <c:pt idx="5494">
                  <c:v>-0.207373</c:v>
                </c:pt>
                <c:pt idx="5495">
                  <c:v>-0.20671900000000001</c:v>
                </c:pt>
                <c:pt idx="5496">
                  <c:v>-0.20605899999999999</c:v>
                </c:pt>
                <c:pt idx="5497">
                  <c:v>-0.205403</c:v>
                </c:pt>
                <c:pt idx="5498">
                  <c:v>-0.20474300000000001</c:v>
                </c:pt>
                <c:pt idx="5499">
                  <c:v>-0.20407900000000001</c:v>
                </c:pt>
                <c:pt idx="5500">
                  <c:v>-0.20341100000000001</c:v>
                </c:pt>
                <c:pt idx="5501">
                  <c:v>-0.20272999999999999</c:v>
                </c:pt>
                <c:pt idx="5502">
                  <c:v>-0.202045</c:v>
                </c:pt>
                <c:pt idx="5503">
                  <c:v>-0.201349</c:v>
                </c:pt>
                <c:pt idx="5504">
                  <c:v>-0.20064699999999999</c:v>
                </c:pt>
                <c:pt idx="5505">
                  <c:v>-0.19994100000000001</c:v>
                </c:pt>
                <c:pt idx="5506">
                  <c:v>-0.19923099999999999</c:v>
                </c:pt>
                <c:pt idx="5507">
                  <c:v>-0.19852500000000001</c:v>
                </c:pt>
                <c:pt idx="5508">
                  <c:v>-0.19781299999999999</c:v>
                </c:pt>
                <c:pt idx="5509">
                  <c:v>-0.197102</c:v>
                </c:pt>
                <c:pt idx="5510">
                  <c:v>-0.196383</c:v>
                </c:pt>
                <c:pt idx="5511">
                  <c:v>-0.195656</c:v>
                </c:pt>
                <c:pt idx="5512">
                  <c:v>-0.19492100000000001</c:v>
                </c:pt>
                <c:pt idx="5513">
                  <c:v>-0.19417499999999999</c:v>
                </c:pt>
                <c:pt idx="5514">
                  <c:v>-0.19342500000000001</c:v>
                </c:pt>
                <c:pt idx="5515">
                  <c:v>-0.192667</c:v>
                </c:pt>
                <c:pt idx="5516">
                  <c:v>-0.191911</c:v>
                </c:pt>
                <c:pt idx="5517">
                  <c:v>-0.19115399999999999</c:v>
                </c:pt>
                <c:pt idx="5518">
                  <c:v>-0.19039600000000001</c:v>
                </c:pt>
                <c:pt idx="5519">
                  <c:v>-0.189639</c:v>
                </c:pt>
                <c:pt idx="5520">
                  <c:v>-0.18887200000000001</c:v>
                </c:pt>
                <c:pt idx="5521">
                  <c:v>-0.18809899999999999</c:v>
                </c:pt>
                <c:pt idx="5522">
                  <c:v>-0.18731400000000001</c:v>
                </c:pt>
                <c:pt idx="5523">
                  <c:v>-0.18651999999999999</c:v>
                </c:pt>
                <c:pt idx="5524">
                  <c:v>-0.185719</c:v>
                </c:pt>
                <c:pt idx="5525">
                  <c:v>-0.18491299999999999</c:v>
                </c:pt>
                <c:pt idx="5526">
                  <c:v>-0.18411</c:v>
                </c:pt>
                <c:pt idx="5527">
                  <c:v>-0.183306</c:v>
                </c:pt>
                <c:pt idx="5528">
                  <c:v>-0.182507</c:v>
                </c:pt>
                <c:pt idx="5529">
                  <c:v>-0.18170600000000001</c:v>
                </c:pt>
                <c:pt idx="5530">
                  <c:v>-0.180892</c:v>
                </c:pt>
                <c:pt idx="5531">
                  <c:v>-0.180066</c:v>
                </c:pt>
                <c:pt idx="5532">
                  <c:v>-0.179228</c:v>
                </c:pt>
                <c:pt idx="5533">
                  <c:v>-0.17838599999999999</c:v>
                </c:pt>
                <c:pt idx="5534">
                  <c:v>-0.177539</c:v>
                </c:pt>
                <c:pt idx="5535">
                  <c:v>-0.17668800000000001</c:v>
                </c:pt>
                <c:pt idx="5536">
                  <c:v>-0.175839</c:v>
                </c:pt>
                <c:pt idx="5537">
                  <c:v>-0.174988</c:v>
                </c:pt>
                <c:pt idx="5538">
                  <c:v>-0.17414199999999999</c:v>
                </c:pt>
                <c:pt idx="5539">
                  <c:v>-0.17329</c:v>
                </c:pt>
                <c:pt idx="5540">
                  <c:v>-0.172429</c:v>
                </c:pt>
                <c:pt idx="5541">
                  <c:v>-0.17155899999999999</c:v>
                </c:pt>
                <c:pt idx="5542">
                  <c:v>-0.170679</c:v>
                </c:pt>
                <c:pt idx="5543">
                  <c:v>-0.169797</c:v>
                </c:pt>
                <c:pt idx="5544">
                  <c:v>-0.168906</c:v>
                </c:pt>
                <c:pt idx="5545">
                  <c:v>-0.168015</c:v>
                </c:pt>
                <c:pt idx="5546">
                  <c:v>-0.16712199999999999</c:v>
                </c:pt>
                <c:pt idx="5547">
                  <c:v>-0.16622999999999999</c:v>
                </c:pt>
                <c:pt idx="5548">
                  <c:v>-0.16533999999999999</c:v>
                </c:pt>
                <c:pt idx="5549">
                  <c:v>-0.16444300000000001</c:v>
                </c:pt>
                <c:pt idx="5550">
                  <c:v>-0.16354099999999999</c:v>
                </c:pt>
                <c:pt idx="5551">
                  <c:v>-0.16262799999999999</c:v>
                </c:pt>
                <c:pt idx="5552">
                  <c:v>-0.16171099999999999</c:v>
                </c:pt>
                <c:pt idx="5553">
                  <c:v>-0.16078600000000001</c:v>
                </c:pt>
                <c:pt idx="5554">
                  <c:v>-0.159856</c:v>
                </c:pt>
                <c:pt idx="5555">
                  <c:v>-0.15892400000000001</c:v>
                </c:pt>
                <c:pt idx="5556">
                  <c:v>-0.15798999999999999</c:v>
                </c:pt>
                <c:pt idx="5557">
                  <c:v>-0.157059</c:v>
                </c:pt>
                <c:pt idx="5558">
                  <c:v>-0.15612599999999999</c:v>
                </c:pt>
                <c:pt idx="5559">
                  <c:v>-0.15518899999999999</c:v>
                </c:pt>
                <c:pt idx="5560">
                  <c:v>-0.154248</c:v>
                </c:pt>
                <c:pt idx="5561">
                  <c:v>-0.15329699999999999</c:v>
                </c:pt>
                <c:pt idx="5562">
                  <c:v>-0.15234200000000001</c:v>
                </c:pt>
                <c:pt idx="5563">
                  <c:v>-0.15137800000000001</c:v>
                </c:pt>
                <c:pt idx="5564">
                  <c:v>-0.15040999999999999</c:v>
                </c:pt>
                <c:pt idx="5565">
                  <c:v>-0.14943899999999999</c:v>
                </c:pt>
                <c:pt idx="5566">
                  <c:v>-0.14846699999999999</c:v>
                </c:pt>
                <c:pt idx="5567">
                  <c:v>-0.14749799999999999</c:v>
                </c:pt>
                <c:pt idx="5568">
                  <c:v>-0.14652599999999999</c:v>
                </c:pt>
                <c:pt idx="5569">
                  <c:v>-0.14555299999999999</c:v>
                </c:pt>
                <c:pt idx="5570">
                  <c:v>-0.14457500000000001</c:v>
                </c:pt>
                <c:pt idx="5571">
                  <c:v>-0.14358899999999999</c:v>
                </c:pt>
                <c:pt idx="5572">
                  <c:v>-0.142596</c:v>
                </c:pt>
                <c:pt idx="5573">
                  <c:v>-0.141595</c:v>
                </c:pt>
                <c:pt idx="5574">
                  <c:v>-0.14059099999999999</c:v>
                </c:pt>
                <c:pt idx="5575">
                  <c:v>-0.13958300000000001</c:v>
                </c:pt>
                <c:pt idx="5576">
                  <c:v>-0.138576</c:v>
                </c:pt>
                <c:pt idx="5577">
                  <c:v>-0.137572</c:v>
                </c:pt>
                <c:pt idx="5578">
                  <c:v>-0.13656499999999999</c:v>
                </c:pt>
                <c:pt idx="5579">
                  <c:v>-0.13556000000000001</c:v>
                </c:pt>
                <c:pt idx="5580">
                  <c:v>-0.134546</c:v>
                </c:pt>
                <c:pt idx="5581">
                  <c:v>-0.13352600000000001</c:v>
                </c:pt>
                <c:pt idx="5582">
                  <c:v>-0.132498</c:v>
                </c:pt>
                <c:pt idx="5583">
                  <c:v>-0.131462</c:v>
                </c:pt>
                <c:pt idx="5584">
                  <c:v>-0.13042300000000001</c:v>
                </c:pt>
                <c:pt idx="5585">
                  <c:v>-0.12938</c:v>
                </c:pt>
                <c:pt idx="5586">
                  <c:v>-0.12834100000000001</c:v>
                </c:pt>
                <c:pt idx="5587">
                  <c:v>-0.127302</c:v>
                </c:pt>
                <c:pt idx="5588">
                  <c:v>-0.12626599999999999</c:v>
                </c:pt>
                <c:pt idx="5589">
                  <c:v>-0.12522900000000001</c:v>
                </c:pt>
                <c:pt idx="5590">
                  <c:v>-0.12418</c:v>
                </c:pt>
                <c:pt idx="5591">
                  <c:v>-0.123123</c:v>
                </c:pt>
                <c:pt idx="5592">
                  <c:v>-0.122056</c:v>
                </c:pt>
                <c:pt idx="5593">
                  <c:v>-0.120989</c:v>
                </c:pt>
                <c:pt idx="5594">
                  <c:v>-0.11992</c:v>
                </c:pt>
                <c:pt idx="5595">
                  <c:v>-0.118849</c:v>
                </c:pt>
                <c:pt idx="5596">
                  <c:v>-0.117781</c:v>
                </c:pt>
                <c:pt idx="5597">
                  <c:v>-0.116713</c:v>
                </c:pt>
                <c:pt idx="5598">
                  <c:v>-0.115648</c:v>
                </c:pt>
                <c:pt idx="5599">
                  <c:v>-0.114577</c:v>
                </c:pt>
                <c:pt idx="5600">
                  <c:v>-0.113497</c:v>
                </c:pt>
                <c:pt idx="5601">
                  <c:v>-0.112409</c:v>
                </c:pt>
                <c:pt idx="5602">
                  <c:v>-0.111316</c:v>
                </c:pt>
                <c:pt idx="5603">
                  <c:v>-0.110222</c:v>
                </c:pt>
                <c:pt idx="5604">
                  <c:v>-0.109124</c:v>
                </c:pt>
                <c:pt idx="5605">
                  <c:v>-0.108024</c:v>
                </c:pt>
                <c:pt idx="5606">
                  <c:v>-0.106929</c:v>
                </c:pt>
                <c:pt idx="5607">
                  <c:v>-0.105846</c:v>
                </c:pt>
                <c:pt idx="5608">
                  <c:v>-0.104763</c:v>
                </c:pt>
                <c:pt idx="5609">
                  <c:v>-0.103643</c:v>
                </c:pt>
                <c:pt idx="5610">
                  <c:v>-0.102496</c:v>
                </c:pt>
                <c:pt idx="5611">
                  <c:v>-0.101412</c:v>
                </c:pt>
                <c:pt idx="5612">
                  <c:v>-0.10079299999999999</c:v>
                </c:pt>
                <c:pt idx="5613">
                  <c:v>-9.9908899999999995E-2</c:v>
                </c:pt>
                <c:pt idx="5614">
                  <c:v>-9.8768499999999995E-2</c:v>
                </c:pt>
                <c:pt idx="5615">
                  <c:v>-9.7973599999999994E-2</c:v>
                </c:pt>
                <c:pt idx="5616">
                  <c:v>-9.6842399999999995E-2</c:v>
                </c:pt>
                <c:pt idx="5617">
                  <c:v>-9.5952800000000005E-2</c:v>
                </c:pt>
                <c:pt idx="5618">
                  <c:v>-9.49739E-2</c:v>
                </c:pt>
                <c:pt idx="5619">
                  <c:v>-9.3915499999999999E-2</c:v>
                </c:pt>
                <c:pt idx="5620">
                  <c:v>-9.3048199999999998E-2</c:v>
                </c:pt>
                <c:pt idx="5621">
                  <c:v>-9.1926099999999997E-2</c:v>
                </c:pt>
                <c:pt idx="5622">
                  <c:v>-9.1021900000000003E-2</c:v>
                </c:pt>
                <c:pt idx="5623">
                  <c:v>-8.9982500000000007E-2</c:v>
                </c:pt>
                <c:pt idx="5624">
                  <c:v>-8.8961100000000001E-2</c:v>
                </c:pt>
                <c:pt idx="5625">
                  <c:v>-8.80243E-2</c:v>
                </c:pt>
                <c:pt idx="5626">
                  <c:v>-8.69505E-2</c:v>
                </c:pt>
                <c:pt idx="5627">
                  <c:v>-8.6007399999999998E-2</c:v>
                </c:pt>
                <c:pt idx="5628">
                  <c:v>-8.4992100000000001E-2</c:v>
                </c:pt>
                <c:pt idx="5629">
                  <c:v>-8.3954500000000001E-2</c:v>
                </c:pt>
                <c:pt idx="5630">
                  <c:v>-8.3010100000000003E-2</c:v>
                </c:pt>
                <c:pt idx="5631">
                  <c:v>-8.1921099999999997E-2</c:v>
                </c:pt>
                <c:pt idx="5632">
                  <c:v>-8.0951499999999996E-2</c:v>
                </c:pt>
                <c:pt idx="5633">
                  <c:v>-7.99261E-2</c:v>
                </c:pt>
                <c:pt idx="5634">
                  <c:v>-7.8856499999999996E-2</c:v>
                </c:pt>
                <c:pt idx="5635">
                  <c:v>-7.7931E-2</c:v>
                </c:pt>
                <c:pt idx="5636">
                  <c:v>-7.6800499999999994E-2</c:v>
                </c:pt>
                <c:pt idx="5637">
                  <c:v>-7.5877799999999995E-2</c:v>
                </c:pt>
                <c:pt idx="5638">
                  <c:v>-7.4805099999999999E-2</c:v>
                </c:pt>
                <c:pt idx="5639">
                  <c:v>-7.3769699999999994E-2</c:v>
                </c:pt>
                <c:pt idx="5640">
                  <c:v>-7.2814100000000007E-2</c:v>
                </c:pt>
                <c:pt idx="5641">
                  <c:v>-7.1661799999999998E-2</c:v>
                </c:pt>
                <c:pt idx="5642">
                  <c:v>-7.0753300000000005E-2</c:v>
                </c:pt>
                <c:pt idx="5643">
                  <c:v>-6.9607100000000005E-2</c:v>
                </c:pt>
                <c:pt idx="5644">
                  <c:v>-6.8629200000000001E-2</c:v>
                </c:pt>
                <c:pt idx="5645">
                  <c:v>-6.7596000000000003E-2</c:v>
                </c:pt>
                <c:pt idx="5646">
                  <c:v>-6.6497500000000001E-2</c:v>
                </c:pt>
                <c:pt idx="5647">
                  <c:v>-6.5559900000000004E-2</c:v>
                </c:pt>
                <c:pt idx="5648">
                  <c:v>-6.4413300000000007E-2</c:v>
                </c:pt>
                <c:pt idx="5649">
                  <c:v>-6.3463099999999995E-2</c:v>
                </c:pt>
                <c:pt idx="5650">
                  <c:v>-6.2367100000000002E-2</c:v>
                </c:pt>
                <c:pt idx="5651">
                  <c:v>-6.1317200000000002E-2</c:v>
                </c:pt>
                <c:pt idx="5652">
                  <c:v>-6.0300600000000003E-2</c:v>
                </c:pt>
                <c:pt idx="5653">
                  <c:v>-5.9186200000000001E-2</c:v>
                </c:pt>
                <c:pt idx="5654">
                  <c:v>-5.81968E-2</c:v>
                </c:pt>
                <c:pt idx="5655">
                  <c:v>-5.7098999999999997E-2</c:v>
                </c:pt>
                <c:pt idx="5656">
                  <c:v>-5.6063599999999998E-2</c:v>
                </c:pt>
                <c:pt idx="5657">
                  <c:v>-5.5019899999999997E-2</c:v>
                </c:pt>
                <c:pt idx="5658">
                  <c:v>-5.3936999999999999E-2</c:v>
                </c:pt>
                <c:pt idx="5659">
                  <c:v>-5.2909900000000003E-2</c:v>
                </c:pt>
                <c:pt idx="5660">
                  <c:v>-5.1829E-2</c:v>
                </c:pt>
                <c:pt idx="5661">
                  <c:v>-5.0762000000000002E-2</c:v>
                </c:pt>
                <c:pt idx="5662">
                  <c:v>-4.9720399999999998E-2</c:v>
                </c:pt>
                <c:pt idx="5663">
                  <c:v>-4.8618799999999997E-2</c:v>
                </c:pt>
                <c:pt idx="5664">
                  <c:v>-4.7592500000000003E-2</c:v>
                </c:pt>
                <c:pt idx="5665">
                  <c:v>-4.6505299999999999E-2</c:v>
                </c:pt>
                <c:pt idx="5666">
                  <c:v>-4.5439399999999998E-2</c:v>
                </c:pt>
                <c:pt idx="5667">
                  <c:v>-4.4400700000000001E-2</c:v>
                </c:pt>
                <c:pt idx="5668">
                  <c:v>-4.3281600000000003E-2</c:v>
                </c:pt>
                <c:pt idx="5669">
                  <c:v>-4.2272799999999999E-2</c:v>
                </c:pt>
                <c:pt idx="5670">
                  <c:v>-4.1149499999999999E-2</c:v>
                </c:pt>
                <c:pt idx="5671">
                  <c:v>-4.0106999999999997E-2</c:v>
                </c:pt>
                <c:pt idx="5672">
                  <c:v>-3.9014100000000003E-2</c:v>
                </c:pt>
                <c:pt idx="5673">
                  <c:v>-3.7909999999999999E-2</c:v>
                </c:pt>
                <c:pt idx="5674">
                  <c:v>-3.6922999999999997E-2</c:v>
                </c:pt>
                <c:pt idx="5675">
                  <c:v>-3.5840799999999999E-2</c:v>
                </c:pt>
                <c:pt idx="5676">
                  <c:v>-3.4781699999999999E-2</c:v>
                </c:pt>
                <c:pt idx="5677">
                  <c:v>-3.3493500000000002E-2</c:v>
                </c:pt>
                <c:pt idx="5678">
                  <c:v>-3.2463499999999999E-2</c:v>
                </c:pt>
                <c:pt idx="5679">
                  <c:v>-3.3337400000000003E-2</c:v>
                </c:pt>
                <c:pt idx="5680">
                  <c:v>-3.3181200000000001E-2</c:v>
                </c:pt>
                <c:pt idx="5681">
                  <c:v>-3.2061399999999997E-2</c:v>
                </c:pt>
                <c:pt idx="5682">
                  <c:v>-3.2245900000000001E-2</c:v>
                </c:pt>
                <c:pt idx="5683">
                  <c:v>-3.1141599999999998E-2</c:v>
                </c:pt>
                <c:pt idx="5684">
                  <c:v>-3.09742E-2</c:v>
                </c:pt>
                <c:pt idx="5685">
                  <c:v>-3.04462E-2</c:v>
                </c:pt>
                <c:pt idx="5686">
                  <c:v>-2.9650300000000001E-2</c:v>
                </c:pt>
                <c:pt idx="5687">
                  <c:v>-2.9614399999999999E-2</c:v>
                </c:pt>
                <c:pt idx="5688">
                  <c:v>-2.85784E-2</c:v>
                </c:pt>
                <c:pt idx="5689">
                  <c:v>-2.8472999999999998E-2</c:v>
                </c:pt>
                <c:pt idx="5690">
                  <c:v>-2.7760099999999999E-2</c:v>
                </c:pt>
                <c:pt idx="5691">
                  <c:v>-2.7199399999999999E-2</c:v>
                </c:pt>
                <c:pt idx="5692">
                  <c:v>-2.69182E-2</c:v>
                </c:pt>
                <c:pt idx="5693">
                  <c:v>-2.6085000000000001E-2</c:v>
                </c:pt>
                <c:pt idx="5694">
                  <c:v>-2.5845199999999999E-2</c:v>
                </c:pt>
                <c:pt idx="5695">
                  <c:v>-2.5194999999999999E-2</c:v>
                </c:pt>
                <c:pt idx="5696">
                  <c:v>-2.4626700000000001E-2</c:v>
                </c:pt>
                <c:pt idx="5697">
                  <c:v>-2.43092E-2</c:v>
                </c:pt>
                <c:pt idx="5698">
                  <c:v>-2.35164E-2</c:v>
                </c:pt>
                <c:pt idx="5699">
                  <c:v>-2.3223000000000001E-2</c:v>
                </c:pt>
                <c:pt idx="5700">
                  <c:v>-2.26202E-2</c:v>
                </c:pt>
                <c:pt idx="5701">
                  <c:v>-2.1987199999999998E-2</c:v>
                </c:pt>
                <c:pt idx="5702">
                  <c:v>-2.1758300000000001E-2</c:v>
                </c:pt>
                <c:pt idx="5703">
                  <c:v>-2.08483E-2</c:v>
                </c:pt>
                <c:pt idx="5704">
                  <c:v>-2.06988E-2</c:v>
                </c:pt>
                <c:pt idx="5705">
                  <c:v>-1.9947099999999999E-2</c:v>
                </c:pt>
                <c:pt idx="5706">
                  <c:v>-1.9429100000000001E-2</c:v>
                </c:pt>
                <c:pt idx="5707">
                  <c:v>-1.9139099999999999E-2</c:v>
                </c:pt>
                <c:pt idx="5708">
                  <c:v>-1.8190999999999999E-2</c:v>
                </c:pt>
                <c:pt idx="5709">
                  <c:v>-1.8170200000000001E-2</c:v>
                </c:pt>
                <c:pt idx="5710">
                  <c:v>-1.7201299999999999E-2</c:v>
                </c:pt>
                <c:pt idx="5711">
                  <c:v>-1.6946900000000001E-2</c:v>
                </c:pt>
                <c:pt idx="5712">
                  <c:v>-1.6401599999999999E-2</c:v>
                </c:pt>
                <c:pt idx="5713">
                  <c:v>-1.56518E-2</c:v>
                </c:pt>
                <c:pt idx="5714">
                  <c:v>-1.55377E-2</c:v>
                </c:pt>
                <c:pt idx="5715">
                  <c:v>-1.45328E-2</c:v>
                </c:pt>
                <c:pt idx="5716">
                  <c:v>-1.4426700000000001E-2</c:v>
                </c:pt>
                <c:pt idx="5717">
                  <c:v>-1.3639399999999999E-2</c:v>
                </c:pt>
                <c:pt idx="5718">
                  <c:v>-1.3162E-2</c:v>
                </c:pt>
                <c:pt idx="5719">
                  <c:v>-1.27971E-2</c:v>
                </c:pt>
                <c:pt idx="5720">
                  <c:v>-1.1975E-2</c:v>
                </c:pt>
                <c:pt idx="5721">
                  <c:v>-1.1794300000000001E-2</c:v>
                </c:pt>
                <c:pt idx="5722">
                  <c:v>-1.09812E-2</c:v>
                </c:pt>
                <c:pt idx="5723">
                  <c:v>-1.06214E-2</c:v>
                </c:pt>
                <c:pt idx="5724">
                  <c:v>-1.00842E-2</c:v>
                </c:pt>
                <c:pt idx="5725" formatCode="0.00E+00">
                  <c:v>-9.4415499999999999E-3</c:v>
                </c:pt>
                <c:pt idx="5726" formatCode="0.00E+00">
                  <c:v>-9.1017400000000005E-3</c:v>
                </c:pt>
                <c:pt idx="5727" formatCode="0.00E+00">
                  <c:v>-8.3938399999999996E-3</c:v>
                </c:pt>
                <c:pt idx="5728" formatCode="0.00E+00">
                  <c:v>-7.9843299999999996E-3</c:v>
                </c:pt>
                <c:pt idx="5729" formatCode="0.00E+00">
                  <c:v>-7.4473999999999999E-3</c:v>
                </c:pt>
                <c:pt idx="5730" formatCode="0.00E+00">
                  <c:v>-6.83878E-3</c:v>
                </c:pt>
                <c:pt idx="5731" formatCode="0.00E+00">
                  <c:v>-6.4565200000000003E-3</c:v>
                </c:pt>
                <c:pt idx="5732" formatCode="0.00E+00">
                  <c:v>-5.7907899999999997E-3</c:v>
                </c:pt>
                <c:pt idx="5733" formatCode="0.00E+00">
                  <c:v>-5.3491500000000004E-3</c:v>
                </c:pt>
                <c:pt idx="5734" formatCode="0.00E+00">
                  <c:v>-4.8356700000000002E-3</c:v>
                </c:pt>
                <c:pt idx="5735" formatCode="0.00E+00">
                  <c:v>-4.1952600000000001E-3</c:v>
                </c:pt>
                <c:pt idx="5736" formatCode="0.00E+00">
                  <c:v>-3.85681E-3</c:v>
                </c:pt>
                <c:pt idx="5737" formatCode="0.00E+00">
                  <c:v>-3.1309599999999999E-3</c:v>
                </c:pt>
                <c:pt idx="5738" formatCode="0.00E+00">
                  <c:v>-2.7709700000000002E-3</c:v>
                </c:pt>
                <c:pt idx="5739" formatCode="0.00E+00">
                  <c:v>-2.1623300000000001E-3</c:v>
                </c:pt>
                <c:pt idx="5740" formatCode="0.00E+00">
                  <c:v>-1.5846499999999999E-3</c:v>
                </c:pt>
                <c:pt idx="5741" formatCode="0.00E+00">
                  <c:v>-1.2401700000000001E-3</c:v>
                </c:pt>
                <c:pt idx="5742" formatCode="0.00E+00">
                  <c:v>-5.4748700000000004E-4</c:v>
                </c:pt>
                <c:pt idx="5743" formatCode="0.00E+00">
                  <c:v>-2.50733E-4</c:v>
                </c:pt>
                <c:pt idx="5744" formatCode="0.00E+00">
                  <c:v>6.3286899999999999E-4</c:v>
                </c:pt>
                <c:pt idx="5745" formatCode="0.00E+00">
                  <c:v>1.0923199999999999E-3</c:v>
                </c:pt>
                <c:pt idx="5746" formatCode="0.00E+00">
                  <c:v>-2.5659800000000003E-4</c:v>
                </c:pt>
                <c:pt idx="5747" formatCode="0.00E+00">
                  <c:v>-5.8570400000000004E-4</c:v>
                </c:pt>
                <c:pt idx="5748" formatCode="0.00E+00">
                  <c:v>-1.6482700000000001E-4</c:v>
                </c:pt>
                <c:pt idx="5749" formatCode="0.00E+00">
                  <c:v>-7.3661699999999996E-4</c:v>
                </c:pt>
                <c:pt idx="5750" formatCode="0.00E+00">
                  <c:v>-3.4847900000000001E-4</c:v>
                </c:pt>
                <c:pt idx="5751" formatCode="0.00E+00">
                  <c:v>-6.2741299999999995E-4</c:v>
                </c:pt>
                <c:pt idx="5752" formatCode="0.00E+00">
                  <c:v>-6.9950899999999996E-4</c:v>
                </c:pt>
                <c:pt idx="5753" formatCode="0.00E+00">
                  <c:v>-4.90311E-4</c:v>
                </c:pt>
                <c:pt idx="5754" formatCode="0.00E+00">
                  <c:v>-9.3528899999999996E-4</c:v>
                </c:pt>
                <c:pt idx="5755" formatCode="0.00E+00">
                  <c:v>-5.7006500000000002E-4</c:v>
                </c:pt>
                <c:pt idx="5756" formatCode="0.00E+00">
                  <c:v>-9.2458899999999997E-4</c:v>
                </c:pt>
                <c:pt idx="5757" formatCode="0.00E+00">
                  <c:v>-8.5349899999999997E-4</c:v>
                </c:pt>
                <c:pt idx="5758" formatCode="0.00E+00">
                  <c:v>-8.2219699999999999E-4</c:v>
                </c:pt>
                <c:pt idx="5759" formatCode="0.00E+00">
                  <c:v>-1.1005500000000001E-3</c:v>
                </c:pt>
                <c:pt idx="5760" formatCode="0.00E+00">
                  <c:v>-8.6714300000000002E-4</c:v>
                </c:pt>
                <c:pt idx="5761" formatCode="0.00E+00">
                  <c:v>-1.1442100000000001E-3</c:v>
                </c:pt>
                <c:pt idx="5762" formatCode="0.00E+00">
                  <c:v>-1.0994900000000001E-3</c:v>
                </c:pt>
                <c:pt idx="5763" formatCode="0.00E+00">
                  <c:v>-1.0800499999999999E-3</c:v>
                </c:pt>
                <c:pt idx="5764" formatCode="0.00E+00">
                  <c:v>-1.32357E-3</c:v>
                </c:pt>
                <c:pt idx="5765" formatCode="0.00E+00">
                  <c:v>-1.13368E-3</c:v>
                </c:pt>
                <c:pt idx="5766" formatCode="0.00E+00">
                  <c:v>-1.36915E-3</c:v>
                </c:pt>
                <c:pt idx="5767" formatCode="0.00E+00">
                  <c:v>-1.37561E-3</c:v>
                </c:pt>
                <c:pt idx="5768" formatCode="0.00E+00">
                  <c:v>-1.3013300000000001E-3</c:v>
                </c:pt>
                <c:pt idx="5769" formatCode="0.00E+00">
                  <c:v>-1.6237999999999999E-3</c:v>
                </c:pt>
                <c:pt idx="5770" formatCode="0.00E+00">
                  <c:v>-1.3427999999999999E-3</c:v>
                </c:pt>
                <c:pt idx="5771" formatCode="0.00E+00">
                  <c:v>-1.6788599999999999E-3</c:v>
                </c:pt>
                <c:pt idx="5772" formatCode="0.00E+00">
                  <c:v>-1.59727E-3</c:v>
                </c:pt>
                <c:pt idx="5773" formatCode="0.00E+00">
                  <c:v>-1.5724700000000001E-3</c:v>
                </c:pt>
                <c:pt idx="5774" formatCode="0.00E+00">
                  <c:v>-1.9050499999999999E-3</c:v>
                </c:pt>
                <c:pt idx="5775" formatCode="0.00E+00">
                  <c:v>-1.5435100000000001E-3</c:v>
                </c:pt>
                <c:pt idx="5776" formatCode="0.00E+00">
                  <c:v>-2.0277400000000001E-3</c:v>
                </c:pt>
                <c:pt idx="5777" formatCode="0.00E+00">
                  <c:v>-1.7586399999999999E-3</c:v>
                </c:pt>
                <c:pt idx="5778" formatCode="0.00E+00">
                  <c:v>-1.9280300000000001E-3</c:v>
                </c:pt>
                <c:pt idx="5779" formatCode="0.00E+00">
                  <c:v>-2.1082700000000002E-3</c:v>
                </c:pt>
                <c:pt idx="5780" formatCode="0.00E+00">
                  <c:v>-1.8239E-3</c:v>
                </c:pt>
                <c:pt idx="5781" formatCode="0.00E+00">
                  <c:v>-2.3295199999999999E-3</c:v>
                </c:pt>
                <c:pt idx="5782" formatCode="0.00E+00">
                  <c:v>-1.94207E-3</c:v>
                </c:pt>
                <c:pt idx="5783" formatCode="0.00E+00">
                  <c:v>-2.3014099999999998E-3</c:v>
                </c:pt>
                <c:pt idx="5784" formatCode="0.00E+00">
                  <c:v>-2.2618099999999999E-3</c:v>
                </c:pt>
                <c:pt idx="5785" formatCode="0.00E+00">
                  <c:v>-2.1791699999999998E-3</c:v>
                </c:pt>
                <c:pt idx="5786" formatCode="0.00E+00">
                  <c:v>-2.5476600000000002E-3</c:v>
                </c:pt>
                <c:pt idx="5787" formatCode="0.00E+00">
                  <c:v>-2.20922E-3</c:v>
                </c:pt>
                <c:pt idx="5788" formatCode="0.00E+00">
                  <c:v>-2.6171900000000001E-3</c:v>
                </c:pt>
                <c:pt idx="5789" formatCode="0.00E+00">
                  <c:v>-2.4529299999999999E-3</c:v>
                </c:pt>
                <c:pt idx="5790" formatCode="0.00E+00">
                  <c:v>-2.5392800000000001E-3</c:v>
                </c:pt>
                <c:pt idx="5791" formatCode="0.00E+00">
                  <c:v>-2.7370099999999998E-3</c:v>
                </c:pt>
                <c:pt idx="5792" formatCode="0.00E+00">
                  <c:v>-2.5332699999999998E-3</c:v>
                </c:pt>
                <c:pt idx="5793" formatCode="0.00E+00">
                  <c:v>-2.8664799999999998E-3</c:v>
                </c:pt>
                <c:pt idx="5794" formatCode="0.00E+00">
                  <c:v>-2.71046E-3</c:v>
                </c:pt>
                <c:pt idx="5795" formatCode="0.00E+00">
                  <c:v>-2.84586E-3</c:v>
                </c:pt>
                <c:pt idx="5796" formatCode="0.00E+00">
                  <c:v>-2.9624899999999999E-3</c:v>
                </c:pt>
                <c:pt idx="5797" formatCode="0.00E+00">
                  <c:v>-2.8485899999999998E-3</c:v>
                </c:pt>
                <c:pt idx="5798" formatCode="0.00E+00">
                  <c:v>-3.1092400000000001E-3</c:v>
                </c:pt>
                <c:pt idx="5799" formatCode="0.00E+00">
                  <c:v>-2.9985900000000002E-3</c:v>
                </c:pt>
                <c:pt idx="5800" formatCode="0.00E+00">
                  <c:v>-3.1183500000000002E-3</c:v>
                </c:pt>
                <c:pt idx="5801" formatCode="0.00E+00">
                  <c:v>-3.2300499999999999E-3</c:v>
                </c:pt>
                <c:pt idx="5802" formatCode="0.00E+00">
                  <c:v>-3.1276300000000002E-3</c:v>
                </c:pt>
                <c:pt idx="5803" formatCode="0.00E+00">
                  <c:v>-3.3823E-3</c:v>
                </c:pt>
                <c:pt idx="5804" formatCode="0.00E+00">
                  <c:v>-3.2662500000000001E-3</c:v>
                </c:pt>
                <c:pt idx="5805" formatCode="0.00E+00">
                  <c:v>-3.4023E-3</c:v>
                </c:pt>
                <c:pt idx="5806" formatCode="0.00E+00">
                  <c:v>-3.4979299999999998E-3</c:v>
                </c:pt>
                <c:pt idx="5807" formatCode="0.00E+00">
                  <c:v>-3.4018400000000002E-3</c:v>
                </c:pt>
                <c:pt idx="5808" formatCode="0.00E+00">
                  <c:v>-3.6723300000000001E-3</c:v>
                </c:pt>
                <c:pt idx="5809" formatCode="0.00E+00">
                  <c:v>-3.5164900000000002E-3</c:v>
                </c:pt>
                <c:pt idx="5810" formatCode="0.00E+00">
                  <c:v>-3.7119200000000001E-3</c:v>
                </c:pt>
                <c:pt idx="5811" formatCode="0.00E+00">
                  <c:v>-3.7415500000000002E-3</c:v>
                </c:pt>
                <c:pt idx="5812" formatCode="0.00E+00">
                  <c:v>-3.7005699999999998E-3</c:v>
                </c:pt>
                <c:pt idx="5813" formatCode="0.00E+00">
                  <c:v>-3.9428900000000001E-3</c:v>
                </c:pt>
                <c:pt idx="5814" formatCode="0.00E+00">
                  <c:v>-3.7789500000000001E-3</c:v>
                </c:pt>
                <c:pt idx="5815" formatCode="0.00E+00">
                  <c:v>-4.01973E-3</c:v>
                </c:pt>
                <c:pt idx="5816" formatCode="0.00E+00">
                  <c:v>-3.9781399999999998E-3</c:v>
                </c:pt>
                <c:pt idx="5817" formatCode="0.00E+00">
                  <c:v>-4.0178599999999998E-3</c:v>
                </c:pt>
                <c:pt idx="5818" formatCode="0.00E+00">
                  <c:v>-4.1914400000000003E-3</c:v>
                </c:pt>
                <c:pt idx="5819" formatCode="0.00E+00">
                  <c:v>-4.0678900000000002E-3</c:v>
                </c:pt>
                <c:pt idx="5820" formatCode="0.00E+00">
                  <c:v>-4.3059400000000003E-3</c:v>
                </c:pt>
                <c:pt idx="5821" formatCode="0.00E+00">
                  <c:v>-4.2307100000000004E-3</c:v>
                </c:pt>
                <c:pt idx="5822" formatCode="0.00E+00">
                  <c:v>-4.3291099999999997E-3</c:v>
                </c:pt>
                <c:pt idx="5823" formatCode="0.00E+00">
                  <c:v>-4.4366299999999996E-3</c:v>
                </c:pt>
                <c:pt idx="5824" formatCode="0.00E+00">
                  <c:v>-4.3681700000000002E-3</c:v>
                </c:pt>
                <c:pt idx="5825" formatCode="0.00E+00">
                  <c:v>-4.5772800000000004E-3</c:v>
                </c:pt>
                <c:pt idx="5826" formatCode="0.00E+00">
                  <c:v>-4.4992399999999998E-3</c:v>
                </c:pt>
                <c:pt idx="5827" formatCode="0.00E+00">
                  <c:v>-4.6295499999999996E-3</c:v>
                </c:pt>
                <c:pt idx="5828" formatCode="0.00E+00">
                  <c:v>-4.6881600000000002E-3</c:v>
                </c:pt>
                <c:pt idx="5829" formatCode="0.00E+00">
                  <c:v>-4.6695800000000004E-3</c:v>
                </c:pt>
                <c:pt idx="5830" formatCode="0.00E+00">
                  <c:v>-4.8436900000000003E-3</c:v>
                </c:pt>
                <c:pt idx="5831" formatCode="0.00E+00">
                  <c:v>-4.7745699999999997E-3</c:v>
                </c:pt>
                <c:pt idx="5832" formatCode="0.00E+00">
                  <c:v>-4.9251299999999998E-3</c:v>
                </c:pt>
                <c:pt idx="5833" formatCode="0.00E+00">
                  <c:v>-4.9398300000000001E-3</c:v>
                </c:pt>
                <c:pt idx="5834" formatCode="0.00E+00">
                  <c:v>-4.9766999999999997E-3</c:v>
                </c:pt>
                <c:pt idx="5835" formatCode="0.00E+00">
                  <c:v>-5.0995600000000004E-3</c:v>
                </c:pt>
                <c:pt idx="5836" formatCode="0.00E+00">
                  <c:v>-5.0628599999999998E-3</c:v>
                </c:pt>
                <c:pt idx="5837" formatCode="0.00E+00">
                  <c:v>-5.2093599999999997E-3</c:v>
                </c:pt>
                <c:pt idx="5838" formatCode="0.00E+00">
                  <c:v>-5.1970000000000002E-3</c:v>
                </c:pt>
                <c:pt idx="5839" formatCode="0.00E+00">
                  <c:v>-5.2863600000000004E-3</c:v>
                </c:pt>
                <c:pt idx="5840" formatCode="0.00E+00">
                  <c:v>-5.3425299999999998E-3</c:v>
                </c:pt>
                <c:pt idx="5841" formatCode="0.00E+00">
                  <c:v>-5.3717699999999997E-3</c:v>
                </c:pt>
                <c:pt idx="5842" formatCode="0.00E+00">
                  <c:v>-5.4676500000000001E-3</c:v>
                </c:pt>
                <c:pt idx="5843" formatCode="0.00E+00">
                  <c:v>-5.4796200000000002E-3</c:v>
                </c:pt>
                <c:pt idx="5844" formatCode="0.00E+00">
                  <c:v>-5.5759399999999997E-3</c:v>
                </c:pt>
                <c:pt idx="5845" formatCode="0.00E+00">
                  <c:v>-5.5947999999999996E-3</c:v>
                </c:pt>
                <c:pt idx="5846" formatCode="0.00E+00">
                  <c:v>-5.6835000000000002E-3</c:v>
                </c:pt>
                <c:pt idx="5847" formatCode="0.00E+00">
                  <c:v>-5.7082000000000001E-3</c:v>
                </c:pt>
                <c:pt idx="5848" formatCode="0.00E+00">
                  <c:v>-5.78898E-3</c:v>
                </c:pt>
                <c:pt idx="5849" formatCode="0.00E+00">
                  <c:v>-5.8301799999999999E-3</c:v>
                </c:pt>
                <c:pt idx="5850" formatCode="0.00E+00">
                  <c:v>-5.8809400000000003E-3</c:v>
                </c:pt>
                <c:pt idx="5851" formatCode="0.00E+00">
                  <c:v>-5.9654E-3</c:v>
                </c:pt>
                <c:pt idx="5852" formatCode="0.00E+00">
                  <c:v>-5.9669700000000003E-3</c:v>
                </c:pt>
                <c:pt idx="5853" formatCode="0.00E+00">
                  <c:v>-6.0933999999999997E-3</c:v>
                </c:pt>
                <c:pt idx="5854" formatCode="0.00E+00">
                  <c:v>-6.0738700000000003E-3</c:v>
                </c:pt>
                <c:pt idx="5855" formatCode="0.00E+00">
                  <c:v>-6.18959E-3</c:v>
                </c:pt>
                <c:pt idx="5856" formatCode="0.00E+00">
                  <c:v>-6.2130600000000003E-3</c:v>
                </c:pt>
                <c:pt idx="5857" formatCode="0.00E+00">
                  <c:v>-6.2614400000000001E-3</c:v>
                </c:pt>
                <c:pt idx="5858" formatCode="0.00E+00">
                  <c:v>-6.3596099999999999E-3</c:v>
                </c:pt>
                <c:pt idx="5859" formatCode="0.00E+00">
                  <c:v>-6.3457599999999998E-3</c:v>
                </c:pt>
                <c:pt idx="5860" formatCode="0.00E+00">
                  <c:v>-6.47761E-3</c:v>
                </c:pt>
                <c:pt idx="5861" formatCode="0.00E+00">
                  <c:v>-6.4658800000000002E-3</c:v>
                </c:pt>
                <c:pt idx="5862" formatCode="0.00E+00">
                  <c:v>-6.5635600000000004E-3</c:v>
                </c:pt>
                <c:pt idx="5863" formatCode="0.00E+00">
                  <c:v>-6.6039100000000002E-3</c:v>
                </c:pt>
                <c:pt idx="5864" formatCode="0.00E+00">
                  <c:v>-6.64849E-3</c:v>
                </c:pt>
                <c:pt idx="5865" formatCode="0.00E+00">
                  <c:v>-6.7256900000000003E-3</c:v>
                </c:pt>
                <c:pt idx="5866" formatCode="0.00E+00">
                  <c:v>-6.7559200000000003E-3</c:v>
                </c:pt>
                <c:pt idx="5867" formatCode="0.00E+00">
                  <c:v>-6.8270500000000003E-3</c:v>
                </c:pt>
                <c:pt idx="5868" formatCode="0.00E+00">
                  <c:v>-6.8720400000000003E-3</c:v>
                </c:pt>
                <c:pt idx="5869" formatCode="0.00E+00">
                  <c:v>-6.9352399999999996E-3</c:v>
                </c:pt>
                <c:pt idx="5870" formatCode="0.00E+00">
                  <c:v>-6.9697800000000001E-3</c:v>
                </c:pt>
                <c:pt idx="5871" formatCode="0.00E+00">
                  <c:v>-7.0638200000000002E-3</c:v>
                </c:pt>
                <c:pt idx="5872" formatCode="0.00E+00">
                  <c:v>-7.0562999999999997E-3</c:v>
                </c:pt>
                <c:pt idx="5873" formatCode="0.00E+00">
                  <c:v>-7.1841199999999996E-3</c:v>
                </c:pt>
                <c:pt idx="5874" formatCode="0.00E+00">
                  <c:v>-7.1723500000000001E-3</c:v>
                </c:pt>
                <c:pt idx="5875" formatCode="0.00E+00">
                  <c:v>-7.2583999999999999E-3</c:v>
                </c:pt>
                <c:pt idx="5876" formatCode="0.00E+00">
                  <c:v>-7.3313299999999996E-3</c:v>
                </c:pt>
                <c:pt idx="5877" formatCode="0.00E+00">
                  <c:v>-7.2993800000000003E-3</c:v>
                </c:pt>
                <c:pt idx="5878" formatCode="0.00E+00">
                  <c:v>-7.4961699999999999E-3</c:v>
                </c:pt>
                <c:pt idx="5879" formatCode="0.00E+00">
                  <c:v>-7.3936200000000001E-3</c:v>
                </c:pt>
                <c:pt idx="5880" formatCode="0.00E+00">
                  <c:v>-7.6034199999999996E-3</c:v>
                </c:pt>
                <c:pt idx="5881" formatCode="0.00E+00">
                  <c:v>-7.5577600000000002E-3</c:v>
                </c:pt>
                <c:pt idx="5882" formatCode="0.00E+00">
                  <c:v>-7.6072400000000004E-3</c:v>
                </c:pt>
                <c:pt idx="5883" formatCode="0.00E+00">
                  <c:v>-7.7418499999999998E-3</c:v>
                </c:pt>
                <c:pt idx="5884" formatCode="0.00E+00">
                  <c:v>-7.6143399999999998E-3</c:v>
                </c:pt>
                <c:pt idx="5885" formatCode="0.00E+00">
                  <c:v>-7.8736799999999992E-3</c:v>
                </c:pt>
                <c:pt idx="5886" formatCode="0.00E+00">
                  <c:v>-7.7163300000000004E-3</c:v>
                </c:pt>
                <c:pt idx="5887" formatCode="0.00E+00">
                  <c:v>-7.8992400000000001E-3</c:v>
                </c:pt>
                <c:pt idx="5888" formatCode="0.00E+00">
                  <c:v>-7.9043199999999994E-3</c:v>
                </c:pt>
                <c:pt idx="5889" formatCode="0.00E+00">
                  <c:v>-7.8807400000000007E-3</c:v>
                </c:pt>
                <c:pt idx="5890" formatCode="0.00E+00">
                  <c:v>-8.0809100000000002E-3</c:v>
                </c:pt>
                <c:pt idx="5891" formatCode="0.00E+00">
                  <c:v>-7.9264399999999999E-3</c:v>
                </c:pt>
                <c:pt idx="5892" formatCode="0.00E+00">
                  <c:v>-8.1594100000000006E-3</c:v>
                </c:pt>
                <c:pt idx="5893" formatCode="0.00E+00">
                  <c:v>-8.0731299999999995E-3</c:v>
                </c:pt>
                <c:pt idx="5894" formatCode="0.00E+00">
                  <c:v>-8.1598E-3</c:v>
                </c:pt>
                <c:pt idx="5895" formatCode="0.00E+00">
                  <c:v>-8.2490800000000006E-3</c:v>
                </c:pt>
                <c:pt idx="5896" formatCode="0.00E+00">
                  <c:v>-8.1822700000000002E-3</c:v>
                </c:pt>
                <c:pt idx="5897" formatCode="0.00E+00">
                  <c:v>-8.3594299999999993E-3</c:v>
                </c:pt>
                <c:pt idx="5898" formatCode="0.00E+00">
                  <c:v>-8.2895099999999999E-3</c:v>
                </c:pt>
                <c:pt idx="5899" formatCode="0.00E+00">
                  <c:v>-8.3938999999999993E-3</c:v>
                </c:pt>
                <c:pt idx="5900" formatCode="0.00E+00">
                  <c:v>-8.4395600000000005E-3</c:v>
                </c:pt>
                <c:pt idx="5901" formatCode="0.00E+00">
                  <c:v>-8.4306499999999996E-3</c:v>
                </c:pt>
                <c:pt idx="5902" formatCode="0.00E+00">
                  <c:v>-8.5452600000000007E-3</c:v>
                </c:pt>
                <c:pt idx="5903" formatCode="0.00E+00">
                  <c:v>-8.5333800000000001E-3</c:v>
                </c:pt>
                <c:pt idx="5904" formatCode="0.00E+00">
                  <c:v>-8.5851E-3</c:v>
                </c:pt>
                <c:pt idx="5905" formatCode="0.00E+00">
                  <c:v>-8.6722299999999995E-3</c:v>
                </c:pt>
                <c:pt idx="5906" formatCode="0.00E+00">
                  <c:v>-8.6289499999999998E-3</c:v>
                </c:pt>
                <c:pt idx="5907" formatCode="0.00E+00">
                  <c:v>-8.7642899999999992E-3</c:v>
                </c:pt>
                <c:pt idx="5908" formatCode="0.00E+00">
                  <c:v>-8.7451500000000001E-3</c:v>
                </c:pt>
                <c:pt idx="5909" formatCode="0.00E+00">
                  <c:v>-8.7839500000000004E-3</c:v>
                </c:pt>
                <c:pt idx="5910" formatCode="0.00E+00">
                  <c:v>-8.9066200000000005E-3</c:v>
                </c:pt>
                <c:pt idx="5911" formatCode="0.00E+00">
                  <c:v>-8.8040900000000005E-3</c:v>
                </c:pt>
                <c:pt idx="5912" formatCode="0.00E+00">
                  <c:v>-9.0173100000000006E-3</c:v>
                </c:pt>
                <c:pt idx="5913" formatCode="0.00E+00">
                  <c:v>-8.9115400000000008E-3</c:v>
                </c:pt>
                <c:pt idx="5914" formatCode="0.00E+00">
                  <c:v>-9.0265199999999997E-3</c:v>
                </c:pt>
                <c:pt idx="5915" formatCode="0.00E+00">
                  <c:v>-9.0917399999999992E-3</c:v>
                </c:pt>
                <c:pt idx="5916" formatCode="0.00E+00">
                  <c:v>-9.0055699999999992E-3</c:v>
                </c:pt>
                <c:pt idx="5917" formatCode="0.00E+00">
                  <c:v>-9.2552899999999994E-3</c:v>
                </c:pt>
                <c:pt idx="5918" formatCode="0.00E+00">
                  <c:v>-9.0832599999999993E-3</c:v>
                </c:pt>
                <c:pt idx="5919" formatCode="0.00E+00">
                  <c:v>-9.3031899999999994E-3</c:v>
                </c:pt>
                <c:pt idx="5920" formatCode="0.00E+00">
                  <c:v>-9.2461699999999997E-3</c:v>
                </c:pt>
                <c:pt idx="5921" formatCode="0.00E+00">
                  <c:v>-9.2494299999999995E-3</c:v>
                </c:pt>
                <c:pt idx="5922" formatCode="0.00E+00">
                  <c:v>-9.4155300000000001E-3</c:v>
                </c:pt>
                <c:pt idx="5923" formatCode="0.00E+00">
                  <c:v>-9.2452300000000001E-3</c:v>
                </c:pt>
                <c:pt idx="5924" formatCode="0.00E+00">
                  <c:v>-9.4912899999999994E-3</c:v>
                </c:pt>
                <c:pt idx="5925" formatCode="0.00E+00">
                  <c:v>-9.3553200000000003E-3</c:v>
                </c:pt>
                <c:pt idx="5926" formatCode="0.00E+00">
                  <c:v>-9.4624900000000005E-3</c:v>
                </c:pt>
                <c:pt idx="5927" formatCode="0.00E+00">
                  <c:v>-9.5228899999999991E-3</c:v>
                </c:pt>
                <c:pt idx="5928" formatCode="0.00E+00">
                  <c:v>-9.4355800000000007E-3</c:v>
                </c:pt>
                <c:pt idx="5929" formatCode="0.00E+00">
                  <c:v>-9.6331799999999999E-3</c:v>
                </c:pt>
                <c:pt idx="5930" formatCode="0.00E+00">
                  <c:v>-9.5026899999999994E-3</c:v>
                </c:pt>
                <c:pt idx="5931" formatCode="0.00E+00">
                  <c:v>-9.6431799999999995E-3</c:v>
                </c:pt>
                <c:pt idx="5932" formatCode="0.00E+00">
                  <c:v>-9.6440899999999993E-3</c:v>
                </c:pt>
                <c:pt idx="5933" formatCode="0.00E+00">
                  <c:v>-9.6237700000000002E-3</c:v>
                </c:pt>
                <c:pt idx="5934" formatCode="0.00E+00">
                  <c:v>-9.7584300000000002E-3</c:v>
                </c:pt>
                <c:pt idx="5935" formatCode="0.00E+00">
                  <c:v>-9.66821E-3</c:v>
                </c:pt>
                <c:pt idx="5936" formatCode="0.00E+00">
                  <c:v>-9.7875299999999991E-3</c:v>
                </c:pt>
                <c:pt idx="5937" formatCode="0.00E+00">
                  <c:v>-9.7855100000000007E-3</c:v>
                </c:pt>
                <c:pt idx="5938" formatCode="0.00E+00">
                  <c:v>-9.7791200000000005E-3</c:v>
                </c:pt>
                <c:pt idx="5939" formatCode="0.00E+00">
                  <c:v>-9.8947600000000007E-3</c:v>
                </c:pt>
                <c:pt idx="5940" formatCode="0.00E+00">
                  <c:v>-9.8205199999999992E-3</c:v>
                </c:pt>
                <c:pt idx="5941" formatCode="0.00E+00">
                  <c:v>-9.9305000000000001E-3</c:v>
                </c:pt>
                <c:pt idx="5942" formatCode="0.00E+00">
                  <c:v>-9.9317399999999997E-3</c:v>
                </c:pt>
                <c:pt idx="5943" formatCode="0.00E+00">
                  <c:v>-9.9210400000000008E-3</c:v>
                </c:pt>
                <c:pt idx="5944">
                  <c:v>-1.00424E-2</c:v>
                </c:pt>
                <c:pt idx="5945" formatCode="0.00E+00">
                  <c:v>-9.9504699999999995E-3</c:v>
                </c:pt>
                <c:pt idx="5946">
                  <c:v>-1.0082300000000001E-2</c:v>
                </c:pt>
                <c:pt idx="5947">
                  <c:v>-1.00549E-2</c:v>
                </c:pt>
                <c:pt idx="5948">
                  <c:v>-1.0067E-2</c:v>
                </c:pt>
                <c:pt idx="5949">
                  <c:v>-1.01767E-2</c:v>
                </c:pt>
                <c:pt idx="5950">
                  <c:v>-1.00784E-2</c:v>
                </c:pt>
                <c:pt idx="5951">
                  <c:v>-1.02357E-2</c:v>
                </c:pt>
                <c:pt idx="5952">
                  <c:v>-1.01672E-2</c:v>
                </c:pt>
                <c:pt idx="5953">
                  <c:v>-1.0224E-2</c:v>
                </c:pt>
                <c:pt idx="5954">
                  <c:v>-1.0291099999999999E-2</c:v>
                </c:pt>
                <c:pt idx="5955">
                  <c:v>-1.0215699999999999E-2</c:v>
                </c:pt>
                <c:pt idx="5956">
                  <c:v>-1.03684E-2</c:v>
                </c:pt>
                <c:pt idx="5957">
                  <c:v>-1.0278300000000001E-2</c:v>
                </c:pt>
                <c:pt idx="5958">
                  <c:v>-1.0371699999999999E-2</c:v>
                </c:pt>
                <c:pt idx="5959">
                  <c:v>-1.0394799999999999E-2</c:v>
                </c:pt>
                <c:pt idx="5960">
                  <c:v>-1.03578E-2</c:v>
                </c:pt>
                <c:pt idx="5961">
                  <c:v>-1.04872E-2</c:v>
                </c:pt>
                <c:pt idx="5962">
                  <c:v>-1.0399E-2</c:v>
                </c:pt>
                <c:pt idx="5963">
                  <c:v>-1.0507799999999999E-2</c:v>
                </c:pt>
                <c:pt idx="5964">
                  <c:v>-1.0499E-2</c:v>
                </c:pt>
                <c:pt idx="5965">
                  <c:v>-1.0492599999999999E-2</c:v>
                </c:pt>
                <c:pt idx="5966">
                  <c:v>-1.0595E-2</c:v>
                </c:pt>
                <c:pt idx="5967">
                  <c:v>-1.0514600000000001E-2</c:v>
                </c:pt>
                <c:pt idx="5968">
                  <c:v>-1.06318E-2</c:v>
                </c:pt>
                <c:pt idx="5969">
                  <c:v>-1.05985E-2</c:v>
                </c:pt>
                <c:pt idx="5970">
                  <c:v>-1.06239E-2</c:v>
                </c:pt>
                <c:pt idx="5971">
                  <c:v>-1.06972E-2</c:v>
                </c:pt>
                <c:pt idx="5972">
                  <c:v>-1.0632600000000001E-2</c:v>
                </c:pt>
                <c:pt idx="5973">
                  <c:v>-1.07499E-2</c:v>
                </c:pt>
                <c:pt idx="5974">
                  <c:v>-1.06938E-2</c:v>
                </c:pt>
                <c:pt idx="5975">
                  <c:v>-1.0751699999999999E-2</c:v>
                </c:pt>
                <c:pt idx="5976">
                  <c:v>-1.07823E-2</c:v>
                </c:pt>
                <c:pt idx="5977">
                  <c:v>-1.0751699999999999E-2</c:v>
                </c:pt>
                <c:pt idx="5978">
                  <c:v>-1.08469E-2</c:v>
                </c:pt>
                <c:pt idx="5979">
                  <c:v>-1.0792599999999999E-2</c:v>
                </c:pt>
                <c:pt idx="5980">
                  <c:v>-1.0869E-2</c:v>
                </c:pt>
                <c:pt idx="5981">
                  <c:v>-1.08652E-2</c:v>
                </c:pt>
                <c:pt idx="5982">
                  <c:v>-1.08761E-2</c:v>
                </c:pt>
                <c:pt idx="5983">
                  <c:v>-1.09278E-2</c:v>
                </c:pt>
                <c:pt idx="5984">
                  <c:v>-1.09032E-2</c:v>
                </c:pt>
                <c:pt idx="5985">
                  <c:v>-1.09595E-2</c:v>
                </c:pt>
                <c:pt idx="5986">
                  <c:v>-1.09535E-2</c:v>
                </c:pt>
                <c:pt idx="5987">
                  <c:v>-1.09783E-2</c:v>
                </c:pt>
                <c:pt idx="5988">
                  <c:v>-1.10025E-2</c:v>
                </c:pt>
                <c:pt idx="5989">
                  <c:v>-1.10107E-2</c:v>
                </c:pt>
                <c:pt idx="5990">
                  <c:v>-1.1033899999999999E-2</c:v>
                </c:pt>
                <c:pt idx="5991">
                  <c:v>-1.1057000000000001E-2</c:v>
                </c:pt>
                <c:pt idx="5992">
                  <c:v>-1.10589E-2</c:v>
                </c:pt>
                <c:pt idx="5993">
                  <c:v>-1.1094700000000001E-2</c:v>
                </c:pt>
                <c:pt idx="5994">
                  <c:v>-1.1096200000000001E-2</c:v>
                </c:pt>
                <c:pt idx="5995">
                  <c:v>-1.11115E-2</c:v>
                </c:pt>
                <c:pt idx="5996">
                  <c:v>-1.11459E-2</c:v>
                </c:pt>
                <c:pt idx="5997">
                  <c:v>-1.11246E-2</c:v>
                </c:pt>
                <c:pt idx="5998">
                  <c:v>-1.11877E-2</c:v>
                </c:pt>
                <c:pt idx="5999">
                  <c:v>-1.1157E-2</c:v>
                </c:pt>
                <c:pt idx="6000">
                  <c:v>-1.1205700000000001E-2</c:v>
                </c:pt>
                <c:pt idx="6001">
                  <c:v>-1.1210400000000001E-2</c:v>
                </c:pt>
                <c:pt idx="6002">
                  <c:v>-1.1209200000000001E-2</c:v>
                </c:pt>
                <c:pt idx="6003">
                  <c:v>-1.1262299999999999E-2</c:v>
                </c:pt>
                <c:pt idx="6004">
                  <c:v>-1.1221E-2</c:v>
                </c:pt>
                <c:pt idx="6005">
                  <c:v>-1.12917E-2</c:v>
                </c:pt>
                <c:pt idx="6006">
                  <c:v>-1.1254800000000001E-2</c:v>
                </c:pt>
                <c:pt idx="6007">
                  <c:v>-1.1300599999999999E-2</c:v>
                </c:pt>
                <c:pt idx="6008">
                  <c:v>-1.1302599999999999E-2</c:v>
                </c:pt>
                <c:pt idx="6009">
                  <c:v>-1.13049E-2</c:v>
                </c:pt>
                <c:pt idx="6010">
                  <c:v>-1.13469E-2</c:v>
                </c:pt>
                <c:pt idx="6011">
                  <c:v>-1.13177E-2</c:v>
                </c:pt>
                <c:pt idx="6012">
                  <c:v>-1.1377699999999999E-2</c:v>
                </c:pt>
                <c:pt idx="6013">
                  <c:v>-1.13404E-2</c:v>
                </c:pt>
                <c:pt idx="6014">
                  <c:v>-1.13939E-2</c:v>
                </c:pt>
                <c:pt idx="6015">
                  <c:v>-1.13715E-2</c:v>
                </c:pt>
                <c:pt idx="6016">
                  <c:v>-1.1399400000000001E-2</c:v>
                </c:pt>
                <c:pt idx="6017">
                  <c:v>-1.14111E-2</c:v>
                </c:pt>
                <c:pt idx="6018">
                  <c:v>-1.1398699999999999E-2</c:v>
                </c:pt>
                <c:pt idx="6019">
                  <c:v>-1.1452499999999999E-2</c:v>
                </c:pt>
                <c:pt idx="6020">
                  <c:v>-1.14033E-2</c:v>
                </c:pt>
                <c:pt idx="6021">
                  <c:v>-1.1479899999999999E-2</c:v>
                </c:pt>
                <c:pt idx="6022">
                  <c:v>-1.14273E-2</c:v>
                </c:pt>
                <c:pt idx="6023">
                  <c:v>-1.1479400000000001E-2</c:v>
                </c:pt>
                <c:pt idx="6024">
                  <c:v>-1.1472100000000001E-2</c:v>
                </c:pt>
                <c:pt idx="6025">
                  <c:v>-1.14606E-2</c:v>
                </c:pt>
                <c:pt idx="6026">
                  <c:v>-1.1519E-2</c:v>
                </c:pt>
                <c:pt idx="6027">
                  <c:v>-1.1453400000000001E-2</c:v>
                </c:pt>
                <c:pt idx="6028">
                  <c:v>-1.1540699999999999E-2</c:v>
                </c:pt>
                <c:pt idx="6029">
                  <c:v>-1.14795E-2</c:v>
                </c:pt>
                <c:pt idx="6030">
                  <c:v>-1.1530200000000001E-2</c:v>
                </c:pt>
                <c:pt idx="6031">
                  <c:v>-1.1528699999999999E-2</c:v>
                </c:pt>
                <c:pt idx="6032">
                  <c:v>-1.1509399999999999E-2</c:v>
                </c:pt>
                <c:pt idx="6033">
                  <c:v>-1.1566399999999999E-2</c:v>
                </c:pt>
                <c:pt idx="6034">
                  <c:v>-1.15082E-2</c:v>
                </c:pt>
                <c:pt idx="6035">
                  <c:v>-1.1572000000000001E-2</c:v>
                </c:pt>
                <c:pt idx="6036">
                  <c:v>-1.1534000000000001E-2</c:v>
                </c:pt>
                <c:pt idx="6037">
                  <c:v>-1.1558000000000001E-2</c:v>
                </c:pt>
                <c:pt idx="6038">
                  <c:v>-1.15657E-2</c:v>
                </c:pt>
                <c:pt idx="6039">
                  <c:v>-1.15528E-2</c:v>
                </c:pt>
                <c:pt idx="6040">
                  <c:v>-1.15806E-2</c:v>
                </c:pt>
                <c:pt idx="6041">
                  <c:v>-1.1566099999999999E-2</c:v>
                </c:pt>
                <c:pt idx="6042">
                  <c:v>-1.1579799999999999E-2</c:v>
                </c:pt>
                <c:pt idx="6043">
                  <c:v>-1.15797E-2</c:v>
                </c:pt>
                <c:pt idx="6044">
                  <c:v>-1.15827E-2</c:v>
                </c:pt>
                <c:pt idx="6045">
                  <c:v>-1.15771E-2</c:v>
                </c:pt>
                <c:pt idx="6046">
                  <c:v>-1.15979E-2</c:v>
                </c:pt>
                <c:pt idx="6047">
                  <c:v>-1.15681E-2</c:v>
                </c:pt>
                <c:pt idx="6048">
                  <c:v>-1.16083E-2</c:v>
                </c:pt>
                <c:pt idx="6049">
                  <c:v>-1.1576899999999999E-2</c:v>
                </c:pt>
                <c:pt idx="6050">
                  <c:v>-1.1594399999999999E-2</c:v>
                </c:pt>
                <c:pt idx="6051">
                  <c:v>-1.1608500000000001E-2</c:v>
                </c:pt>
                <c:pt idx="6052">
                  <c:v>-1.1565199999999999E-2</c:v>
                </c:pt>
                <c:pt idx="6053">
                  <c:v>-1.16344E-2</c:v>
                </c:pt>
                <c:pt idx="6054">
                  <c:v>-1.1553600000000001E-2</c:v>
                </c:pt>
                <c:pt idx="6055">
                  <c:v>-1.16214E-2</c:v>
                </c:pt>
                <c:pt idx="6056">
                  <c:v>-1.1580099999999999E-2</c:v>
                </c:pt>
                <c:pt idx="6057">
                  <c:v>-1.15762E-2</c:v>
                </c:pt>
                <c:pt idx="6058">
                  <c:v>-1.16226E-2</c:v>
                </c:pt>
                <c:pt idx="6059">
                  <c:v>-1.15397E-2</c:v>
                </c:pt>
                <c:pt idx="6060">
                  <c:v>-1.16344E-2</c:v>
                </c:pt>
                <c:pt idx="6061">
                  <c:v>-1.1547099999999999E-2</c:v>
                </c:pt>
                <c:pt idx="6062">
                  <c:v>-1.1598000000000001E-2</c:v>
                </c:pt>
                <c:pt idx="6063">
                  <c:v>-1.1586900000000001E-2</c:v>
                </c:pt>
                <c:pt idx="6064">
                  <c:v>-1.15443E-2</c:v>
                </c:pt>
                <c:pt idx="6065">
                  <c:v>-1.1612300000000001E-2</c:v>
                </c:pt>
                <c:pt idx="6066">
                  <c:v>-1.15228E-2</c:v>
                </c:pt>
                <c:pt idx="6067">
                  <c:v>-1.15931E-2</c:v>
                </c:pt>
                <c:pt idx="6068">
                  <c:v>-1.15446E-2</c:v>
                </c:pt>
                <c:pt idx="6069">
                  <c:v>-1.15456E-2</c:v>
                </c:pt>
                <c:pt idx="6070">
                  <c:v>-1.15727E-2</c:v>
                </c:pt>
                <c:pt idx="6071">
                  <c:v>-1.15137E-2</c:v>
                </c:pt>
                <c:pt idx="6072">
                  <c:v>-1.1566399999999999E-2</c:v>
                </c:pt>
                <c:pt idx="6073">
                  <c:v>-1.15169E-2</c:v>
                </c:pt>
                <c:pt idx="6074">
                  <c:v>-1.15256E-2</c:v>
                </c:pt>
                <c:pt idx="6075">
                  <c:v>-1.15318E-2</c:v>
                </c:pt>
                <c:pt idx="6076">
                  <c:v>-1.14901E-2</c:v>
                </c:pt>
                <c:pt idx="6077">
                  <c:v>-1.15233E-2</c:v>
                </c:pt>
                <c:pt idx="6078">
                  <c:v>-1.1486400000000001E-2</c:v>
                </c:pt>
                <c:pt idx="6079">
                  <c:v>-1.14865E-2</c:v>
                </c:pt>
                <c:pt idx="6080">
                  <c:v>-1.14982E-2</c:v>
                </c:pt>
                <c:pt idx="6081">
                  <c:v>-1.1451899999999999E-2</c:v>
                </c:pt>
                <c:pt idx="6082">
                  <c:v>-1.1488E-2</c:v>
                </c:pt>
                <c:pt idx="6083">
                  <c:v>-1.14448E-2</c:v>
                </c:pt>
                <c:pt idx="6084">
                  <c:v>-1.14442E-2</c:v>
                </c:pt>
                <c:pt idx="6085">
                  <c:v>-1.14544E-2</c:v>
                </c:pt>
                <c:pt idx="6086">
                  <c:v>-1.13983E-2</c:v>
                </c:pt>
                <c:pt idx="6087">
                  <c:v>-1.14459E-2</c:v>
                </c:pt>
                <c:pt idx="6088">
                  <c:v>-1.1384E-2</c:v>
                </c:pt>
                <c:pt idx="6089">
                  <c:v>-1.1403E-2</c:v>
                </c:pt>
                <c:pt idx="6090">
                  <c:v>-1.1396699999999999E-2</c:v>
                </c:pt>
                <c:pt idx="6091">
                  <c:v>-1.13498E-2</c:v>
                </c:pt>
                <c:pt idx="6092">
                  <c:v>-1.1396699999999999E-2</c:v>
                </c:pt>
                <c:pt idx="6093">
                  <c:v>-1.13212E-2</c:v>
                </c:pt>
                <c:pt idx="6094">
                  <c:v>-1.13566E-2</c:v>
                </c:pt>
                <c:pt idx="6095">
                  <c:v>-1.1324000000000001E-2</c:v>
                </c:pt>
                <c:pt idx="6096">
                  <c:v>-1.12952E-2</c:v>
                </c:pt>
                <c:pt idx="6097">
                  <c:v>-1.13267E-2</c:v>
                </c:pt>
                <c:pt idx="6098">
                  <c:v>-1.1253900000000001E-2</c:v>
                </c:pt>
                <c:pt idx="6099">
                  <c:v>-1.1297E-2</c:v>
                </c:pt>
                <c:pt idx="6100">
                  <c:v>-1.1249500000000001E-2</c:v>
                </c:pt>
                <c:pt idx="6101">
                  <c:v>-1.1238700000000001E-2</c:v>
                </c:pt>
                <c:pt idx="6102">
                  <c:v>-1.12531E-2</c:v>
                </c:pt>
                <c:pt idx="6103">
                  <c:v>-1.1186E-2</c:v>
                </c:pt>
                <c:pt idx="6104">
                  <c:v>-1.12265E-2</c:v>
                </c:pt>
                <c:pt idx="6105">
                  <c:v>-1.11658E-2</c:v>
                </c:pt>
                <c:pt idx="6106">
                  <c:v>-1.11667E-2</c:v>
                </c:pt>
                <c:pt idx="6107">
                  <c:v>-1.11649E-2</c:v>
                </c:pt>
                <c:pt idx="6108">
                  <c:v>-1.1106899999999999E-2</c:v>
                </c:pt>
                <c:pt idx="6109">
                  <c:v>-1.1147000000000001E-2</c:v>
                </c:pt>
                <c:pt idx="6110">
                  <c:v>-1.10776E-2</c:v>
                </c:pt>
                <c:pt idx="6111">
                  <c:v>-1.10949E-2</c:v>
                </c:pt>
                <c:pt idx="6112">
                  <c:v>-1.1072200000000001E-2</c:v>
                </c:pt>
                <c:pt idx="6113">
                  <c:v>-1.10291E-2</c:v>
                </c:pt>
                <c:pt idx="6114">
                  <c:v>-1.10562E-2</c:v>
                </c:pt>
                <c:pt idx="6115">
                  <c:v>-1.09821E-2</c:v>
                </c:pt>
                <c:pt idx="6116">
                  <c:v>-1.10089E-2</c:v>
                </c:pt>
                <c:pt idx="6117">
                  <c:v>-1.09637E-2</c:v>
                </c:pt>
                <c:pt idx="6118">
                  <c:v>-1.0944499999999999E-2</c:v>
                </c:pt>
                <c:pt idx="6119">
                  <c:v>-1.09493E-2</c:v>
                </c:pt>
                <c:pt idx="6120">
                  <c:v>-1.08913E-2</c:v>
                </c:pt>
                <c:pt idx="6121">
                  <c:v>-1.0912399999999999E-2</c:v>
                </c:pt>
                <c:pt idx="6122">
                  <c:v>-1.0860399999999999E-2</c:v>
                </c:pt>
                <c:pt idx="6123">
                  <c:v>-1.08535E-2</c:v>
                </c:pt>
                <c:pt idx="6124">
                  <c:v>-1.0834699999999999E-2</c:v>
                </c:pt>
                <c:pt idx="6125">
                  <c:v>-1.07952E-2</c:v>
                </c:pt>
                <c:pt idx="6126">
                  <c:v>-1.0794700000000001E-2</c:v>
                </c:pt>
                <c:pt idx="6127">
                  <c:v>-1.0754700000000001E-2</c:v>
                </c:pt>
                <c:pt idx="6128">
                  <c:v>-1.0740400000000001E-2</c:v>
                </c:pt>
                <c:pt idx="6129">
                  <c:v>-1.0721899999999999E-2</c:v>
                </c:pt>
                <c:pt idx="6130">
                  <c:v>-1.0688100000000001E-2</c:v>
                </c:pt>
                <c:pt idx="6131">
                  <c:v>-1.0677799999999999E-2</c:v>
                </c:pt>
                <c:pt idx="6132">
                  <c:v>-1.0648599999999999E-2</c:v>
                </c:pt>
                <c:pt idx="6133">
                  <c:v>-1.06181E-2</c:v>
                </c:pt>
                <c:pt idx="6134">
                  <c:v>-1.0611000000000001E-2</c:v>
                </c:pt>
                <c:pt idx="6135">
                  <c:v>-1.05597E-2</c:v>
                </c:pt>
                <c:pt idx="6136">
                  <c:v>-1.05603E-2</c:v>
                </c:pt>
                <c:pt idx="6137">
                  <c:v>-1.05188E-2</c:v>
                </c:pt>
                <c:pt idx="6138">
                  <c:v>-1.04936E-2</c:v>
                </c:pt>
                <c:pt idx="6139">
                  <c:v>-1.0487700000000001E-2</c:v>
                </c:pt>
                <c:pt idx="6140">
                  <c:v>-1.0427499999999999E-2</c:v>
                </c:pt>
                <c:pt idx="6141">
                  <c:v>-1.0445100000000001E-2</c:v>
                </c:pt>
                <c:pt idx="6142">
                  <c:v>-1.0378200000000001E-2</c:v>
                </c:pt>
                <c:pt idx="6143">
                  <c:v>-1.0378E-2</c:v>
                </c:pt>
                <c:pt idx="6144">
                  <c:v>-1.03432E-2</c:v>
                </c:pt>
                <c:pt idx="6145">
                  <c:v>-1.02994E-2</c:v>
                </c:pt>
                <c:pt idx="6146">
                  <c:v>-1.0305699999999999E-2</c:v>
                </c:pt>
                <c:pt idx="6147">
                  <c:v>-1.02326E-2</c:v>
                </c:pt>
                <c:pt idx="6148">
                  <c:v>-1.02501E-2</c:v>
                </c:pt>
                <c:pt idx="6149">
                  <c:v>-1.01864E-2</c:v>
                </c:pt>
                <c:pt idx="6150">
                  <c:v>-1.0178100000000001E-2</c:v>
                </c:pt>
                <c:pt idx="6151">
                  <c:v>-1.0149200000000001E-2</c:v>
                </c:pt>
                <c:pt idx="6152">
                  <c:v>-1.01031E-2</c:v>
                </c:pt>
                <c:pt idx="6153">
                  <c:v>-1.01017E-2</c:v>
                </c:pt>
                <c:pt idx="6154">
                  <c:v>-1.00368E-2</c:v>
                </c:pt>
                <c:pt idx="6155">
                  <c:v>-1.00386E-2</c:v>
                </c:pt>
                <c:pt idx="6156" formatCode="0.00E+00">
                  <c:v>-9.9810000000000003E-3</c:v>
                </c:pt>
                <c:pt idx="6157" formatCode="0.00E+00">
                  <c:v>-9.9674900000000007E-3</c:v>
                </c:pt>
                <c:pt idx="6158" formatCode="0.00E+00">
                  <c:v>-9.9295900000000003E-3</c:v>
                </c:pt>
                <c:pt idx="6159" formatCode="0.00E+00">
                  <c:v>-9.8972299999999999E-3</c:v>
                </c:pt>
                <c:pt idx="6160" formatCode="0.00E+00">
                  <c:v>-9.8765599999999995E-3</c:v>
                </c:pt>
                <c:pt idx="6161" formatCode="0.00E+00">
                  <c:v>-9.8292899999999992E-3</c:v>
                </c:pt>
                <c:pt idx="6162" formatCode="0.00E+00">
                  <c:v>-9.8177799999999999E-3</c:v>
                </c:pt>
                <c:pt idx="6163" formatCode="0.00E+00">
                  <c:v>-9.7612199999999993E-3</c:v>
                </c:pt>
                <c:pt idx="6164" formatCode="0.00E+00">
                  <c:v>-9.7516300000000007E-3</c:v>
                </c:pt>
                <c:pt idx="6165" formatCode="0.00E+00">
                  <c:v>-9.6960499999999995E-3</c:v>
                </c:pt>
                <c:pt idx="6166" formatCode="0.00E+00">
                  <c:v>-9.6782499999999994E-3</c:v>
                </c:pt>
                <c:pt idx="6167" formatCode="0.00E+00">
                  <c:v>-9.6376299999999995E-3</c:v>
                </c:pt>
                <c:pt idx="6168" formatCode="0.00E+00">
                  <c:v>-9.6004300000000001E-3</c:v>
                </c:pt>
                <c:pt idx="6169" formatCode="0.00E+00">
                  <c:v>-9.5824800000000009E-3</c:v>
                </c:pt>
                <c:pt idx="6170" formatCode="0.00E+00">
                  <c:v>-9.5243499999999991E-3</c:v>
                </c:pt>
                <c:pt idx="6171" formatCode="0.00E+00">
                  <c:v>-9.5204999999999994E-3</c:v>
                </c:pt>
                <c:pt idx="6172" formatCode="0.00E+00">
                  <c:v>-9.4559399999999995E-3</c:v>
                </c:pt>
                <c:pt idx="6173" formatCode="0.00E+00">
                  <c:v>-9.4444799999999999E-3</c:v>
                </c:pt>
                <c:pt idx="6174" formatCode="0.00E+00">
                  <c:v>-9.3940399999999993E-3</c:v>
                </c:pt>
                <c:pt idx="6175" formatCode="0.00E+00">
                  <c:v>-9.3584700000000007E-3</c:v>
                </c:pt>
                <c:pt idx="6176" formatCode="0.00E+00">
                  <c:v>-9.3326899999999994E-3</c:v>
                </c:pt>
                <c:pt idx="6177" formatCode="0.00E+00">
                  <c:v>-9.2763700000000008E-3</c:v>
                </c:pt>
                <c:pt idx="6178" formatCode="0.00E+00">
                  <c:v>-9.2653200000000005E-3</c:v>
                </c:pt>
                <c:pt idx="6179" formatCode="0.00E+00">
                  <c:v>-9.2040500000000001E-3</c:v>
                </c:pt>
                <c:pt idx="6180" formatCode="0.00E+00">
                  <c:v>-9.1890400000000007E-3</c:v>
                </c:pt>
                <c:pt idx="6181" formatCode="0.00E+00">
                  <c:v>-9.1373200000000009E-3</c:v>
                </c:pt>
                <c:pt idx="6182" formatCode="0.00E+00">
                  <c:v>-9.1074999999999993E-3</c:v>
                </c:pt>
                <c:pt idx="6183" formatCode="0.00E+00">
                  <c:v>-9.0683299999999994E-3</c:v>
                </c:pt>
                <c:pt idx="6184" formatCode="0.00E+00">
                  <c:v>-9.0241000000000002E-3</c:v>
                </c:pt>
                <c:pt idx="6185" formatCode="0.00E+00">
                  <c:v>-8.9946599999999998E-3</c:v>
                </c:pt>
                <c:pt idx="6186" formatCode="0.00E+00">
                  <c:v>-8.9418899999999992E-3</c:v>
                </c:pt>
                <c:pt idx="6187" formatCode="0.00E+00">
                  <c:v>-8.9200900000000003E-3</c:v>
                </c:pt>
                <c:pt idx="6188" formatCode="0.00E+00">
                  <c:v>-8.86202E-3</c:v>
                </c:pt>
                <c:pt idx="6189" formatCode="0.00E+00">
                  <c:v>-8.8434199999999994E-3</c:v>
                </c:pt>
                <c:pt idx="6190" formatCode="0.00E+00">
                  <c:v>-8.7863000000000004E-3</c:v>
                </c:pt>
                <c:pt idx="6191" formatCode="0.00E+00">
                  <c:v>-8.7598299999999997E-3</c:v>
                </c:pt>
                <c:pt idx="6192" formatCode="0.00E+00">
                  <c:v>-8.7158400000000007E-3</c:v>
                </c:pt>
                <c:pt idx="6193" formatCode="0.00E+00">
                  <c:v>-8.6672699999999995E-3</c:v>
                </c:pt>
                <c:pt idx="6194" formatCode="0.00E+00">
                  <c:v>-8.6450699999999995E-3</c:v>
                </c:pt>
                <c:pt idx="6195" formatCode="0.00E+00">
                  <c:v>-8.5745500000000002E-3</c:v>
                </c:pt>
                <c:pt idx="6196" formatCode="0.00E+00">
                  <c:v>-8.5662900000000007E-3</c:v>
                </c:pt>
                <c:pt idx="6197" formatCode="0.00E+00">
                  <c:v>-8.4943699999999994E-3</c:v>
                </c:pt>
                <c:pt idx="6198" formatCode="0.00E+00">
                  <c:v>-8.4740100000000006E-3</c:v>
                </c:pt>
                <c:pt idx="6199" formatCode="0.00E+00">
                  <c:v>-8.4269800000000006E-3</c:v>
                </c:pt>
                <c:pt idx="6200" formatCode="0.00E+00">
                  <c:v>-8.3744300000000004E-3</c:v>
                </c:pt>
                <c:pt idx="6201" formatCode="0.00E+00">
                  <c:v>-8.3586900000000002E-3</c:v>
                </c:pt>
                <c:pt idx="6202" formatCode="0.00E+00">
                  <c:v>-8.2812600000000004E-3</c:v>
                </c:pt>
                <c:pt idx="6203" formatCode="0.00E+00">
                  <c:v>-8.2731899999999997E-3</c:v>
                </c:pt>
                <c:pt idx="6204" formatCode="0.00E+00">
                  <c:v>-8.2017300000000008E-3</c:v>
                </c:pt>
                <c:pt idx="6205" formatCode="0.00E+00">
                  <c:v>-8.1711900000000001E-3</c:v>
                </c:pt>
                <c:pt idx="6206" formatCode="0.00E+00">
                  <c:v>-8.1302600000000003E-3</c:v>
                </c:pt>
                <c:pt idx="6207" formatCode="0.00E+00">
                  <c:v>-8.0690499999999995E-3</c:v>
                </c:pt>
                <c:pt idx="6208" formatCode="0.00E+00">
                  <c:v>-8.0516000000000008E-3</c:v>
                </c:pt>
                <c:pt idx="6209" formatCode="0.00E+00">
                  <c:v>-7.9808499999999994E-3</c:v>
                </c:pt>
                <c:pt idx="6210" formatCode="0.00E+00">
                  <c:v>-7.9583799999999993E-3</c:v>
                </c:pt>
                <c:pt idx="6211" formatCode="0.00E+00">
                  <c:v>-7.9040699999999992E-3</c:v>
                </c:pt>
                <c:pt idx="6212" formatCode="0.00E+00">
                  <c:v>-7.8574000000000005E-3</c:v>
                </c:pt>
                <c:pt idx="6213" formatCode="0.00E+00">
                  <c:v>-7.8224699999999998E-3</c:v>
                </c:pt>
                <c:pt idx="6214" formatCode="0.00E+00">
                  <c:v>-7.7614600000000004E-3</c:v>
                </c:pt>
                <c:pt idx="6215" formatCode="0.00E+00">
                  <c:v>-7.7278900000000003E-3</c:v>
                </c:pt>
                <c:pt idx="6216" formatCode="0.00E+00">
                  <c:v>-7.67522E-3</c:v>
                </c:pt>
                <c:pt idx="6217" formatCode="0.00E+00">
                  <c:v>-7.6274999999999997E-3</c:v>
                </c:pt>
                <c:pt idx="6218" formatCode="0.00E+00">
                  <c:v>-7.5896499999999999E-3</c:v>
                </c:pt>
                <c:pt idx="6219" formatCode="0.00E+00">
                  <c:v>-7.5340800000000003E-3</c:v>
                </c:pt>
                <c:pt idx="6220" formatCode="0.00E+00">
                  <c:v>-7.49528E-3</c:v>
                </c:pt>
                <c:pt idx="6221" formatCode="0.00E+00">
                  <c:v>-7.4490900000000002E-3</c:v>
                </c:pt>
                <c:pt idx="6222" formatCode="0.00E+00">
                  <c:v>-7.3930000000000003E-3</c:v>
                </c:pt>
                <c:pt idx="6223" formatCode="0.00E+00">
                  <c:v>-7.3598600000000002E-3</c:v>
                </c:pt>
                <c:pt idx="6224" formatCode="0.00E+00">
                  <c:v>-7.2944899999999998E-3</c:v>
                </c:pt>
                <c:pt idx="6225" formatCode="0.00E+00">
                  <c:v>-7.2582200000000001E-3</c:v>
                </c:pt>
                <c:pt idx="6226" formatCode="0.00E+00">
                  <c:v>-7.2063800000000001E-3</c:v>
                </c:pt>
                <c:pt idx="6227" formatCode="0.00E+00">
                  <c:v>-7.14972E-3</c:v>
                </c:pt>
                <c:pt idx="6228" formatCode="0.00E+00">
                  <c:v>-7.1201800000000003E-3</c:v>
                </c:pt>
                <c:pt idx="6229" formatCode="0.00E+00">
                  <c:v>-7.0486899999999998E-3</c:v>
                </c:pt>
                <c:pt idx="6230" formatCode="0.00E+00">
                  <c:v>-7.0224399999999996E-3</c:v>
                </c:pt>
                <c:pt idx="6231" formatCode="0.00E+00">
                  <c:v>-6.9597699999999997E-3</c:v>
                </c:pt>
                <c:pt idx="6232" formatCode="0.00E+00">
                  <c:v>-6.9103799999999998E-3</c:v>
                </c:pt>
                <c:pt idx="6233" formatCode="0.00E+00">
                  <c:v>-6.8745400000000002E-3</c:v>
                </c:pt>
                <c:pt idx="6234" formatCode="0.00E+00">
                  <c:v>-6.8037000000000002E-3</c:v>
                </c:pt>
                <c:pt idx="6235" formatCode="0.00E+00">
                  <c:v>-6.7773499999999997E-3</c:v>
                </c:pt>
                <c:pt idx="6236" formatCode="0.00E+00">
                  <c:v>-6.6965100000000001E-3</c:v>
                </c:pt>
                <c:pt idx="6237" formatCode="0.00E+00">
                  <c:v>-6.6512699999999999E-3</c:v>
                </c:pt>
                <c:pt idx="6238" formatCode="0.00E+00">
                  <c:v>-6.6306000000000004E-3</c:v>
                </c:pt>
                <c:pt idx="6239" formatCode="0.00E+00">
                  <c:v>-6.6114700000000004E-3</c:v>
                </c:pt>
                <c:pt idx="6240" formatCode="0.00E+00">
                  <c:v>-6.6144100000000003E-3</c:v>
                </c:pt>
                <c:pt idx="6241" formatCode="0.00E+00">
                  <c:v>-6.5159099999999998E-3</c:v>
                </c:pt>
                <c:pt idx="6242" formatCode="0.00E+00">
                  <c:v>-6.42386E-3</c:v>
                </c:pt>
                <c:pt idx="6243" formatCode="0.00E+00">
                  <c:v>-6.3204000000000003E-3</c:v>
                </c:pt>
                <c:pt idx="6244" formatCode="0.00E+00">
                  <c:v>-6.2143800000000003E-3</c:v>
                </c:pt>
                <c:pt idx="6245" formatCode="0.00E+00">
                  <c:v>-6.14753E-3</c:v>
                </c:pt>
                <c:pt idx="6246" formatCode="0.00E+00">
                  <c:v>-6.0284300000000004E-3</c:v>
                </c:pt>
                <c:pt idx="6247" formatCode="0.00E+00">
                  <c:v>-5.9531300000000001E-3</c:v>
                </c:pt>
                <c:pt idx="6248" formatCode="0.00E+00">
                  <c:v>-5.8516100000000001E-3</c:v>
                </c:pt>
                <c:pt idx="6249" formatCode="0.00E+00">
                  <c:v>-5.7505899999999999E-3</c:v>
                </c:pt>
                <c:pt idx="6250" formatCode="0.00E+00">
                  <c:v>-5.6773199999999996E-3</c:v>
                </c:pt>
                <c:pt idx="6251" formatCode="0.00E+00">
                  <c:v>-5.5559600000000004E-3</c:v>
                </c:pt>
                <c:pt idx="6252" formatCode="0.00E+00">
                  <c:v>-5.4870300000000004E-3</c:v>
                </c:pt>
                <c:pt idx="6253" formatCode="0.00E+00">
                  <c:v>-5.3741800000000001E-3</c:v>
                </c:pt>
                <c:pt idx="6254" formatCode="0.00E+00">
                  <c:v>-5.2817999999999997E-3</c:v>
                </c:pt>
                <c:pt idx="6255" formatCode="0.00E+00">
                  <c:v>-5.1965800000000001E-3</c:v>
                </c:pt>
                <c:pt idx="6256" formatCode="0.00E+00">
                  <c:v>-5.0793799999999997E-3</c:v>
                </c:pt>
                <c:pt idx="6257" formatCode="0.00E+00">
                  <c:v>-5.0097300000000004E-3</c:v>
                </c:pt>
                <c:pt idx="6258" formatCode="0.00E+00">
                  <c:v>-4.8915499999999997E-3</c:v>
                </c:pt>
                <c:pt idx="6259" formatCode="0.00E+00">
                  <c:v>-4.8098899999999998E-3</c:v>
                </c:pt>
                <c:pt idx="6260" formatCode="0.00E+00">
                  <c:v>-4.7127000000000002E-3</c:v>
                </c:pt>
                <c:pt idx="6261" formatCode="0.00E+00">
                  <c:v>-4.6074799999999997E-3</c:v>
                </c:pt>
                <c:pt idx="6262" formatCode="0.00E+00">
                  <c:v>-4.5274099999999999E-3</c:v>
                </c:pt>
                <c:pt idx="6263" formatCode="0.00E+00">
                  <c:v>-4.4126299999999999E-3</c:v>
                </c:pt>
                <c:pt idx="6264" formatCode="0.00E+00">
                  <c:v>-4.3285499999999996E-3</c:v>
                </c:pt>
                <c:pt idx="6265" formatCode="0.00E+00">
                  <c:v>-4.2253999999999998E-3</c:v>
                </c:pt>
                <c:pt idx="6266" formatCode="0.00E+00">
                  <c:v>-4.1258900000000001E-3</c:v>
                </c:pt>
                <c:pt idx="6267" formatCode="0.00E+00">
                  <c:v>-4.0364800000000003E-3</c:v>
                </c:pt>
                <c:pt idx="6268" formatCode="0.00E+00">
                  <c:v>-3.93093E-3</c:v>
                </c:pt>
                <c:pt idx="6269" formatCode="0.00E+00">
                  <c:v>-3.8394599999999998E-3</c:v>
                </c:pt>
                <c:pt idx="6270" formatCode="0.00E+00">
                  <c:v>-3.7433900000000001E-3</c:v>
                </c:pt>
                <c:pt idx="6271" formatCode="0.00E+00">
                  <c:v>-3.6390699999999999E-3</c:v>
                </c:pt>
                <c:pt idx="6272" formatCode="0.00E+00">
                  <c:v>-3.5517600000000002E-3</c:v>
                </c:pt>
                <c:pt idx="6273" formatCode="0.00E+00">
                  <c:v>-3.4436599999999999E-3</c:v>
                </c:pt>
                <c:pt idx="6274" formatCode="0.00E+00">
                  <c:v>-3.3488200000000002E-3</c:v>
                </c:pt>
                <c:pt idx="6275" formatCode="0.00E+00">
                  <c:v>-3.2549800000000002E-3</c:v>
                </c:pt>
                <c:pt idx="6276" formatCode="0.00E+00">
                  <c:v>-3.1420699999999998E-3</c:v>
                </c:pt>
                <c:pt idx="6277" formatCode="0.00E+00">
                  <c:v>-3.0643300000000001E-3</c:v>
                </c:pt>
                <c:pt idx="6278" formatCode="0.00E+00">
                  <c:v>-2.9446799999999999E-3</c:v>
                </c:pt>
                <c:pt idx="6279" formatCode="0.00E+00">
                  <c:v>-2.8629100000000002E-3</c:v>
                </c:pt>
                <c:pt idx="6280" formatCode="0.00E+00">
                  <c:v>-2.75946E-3</c:v>
                </c:pt>
                <c:pt idx="6281" formatCode="0.00E+00">
                  <c:v>-2.65293E-3</c:v>
                </c:pt>
                <c:pt idx="6282" formatCode="0.00E+00">
                  <c:v>-2.5742400000000002E-3</c:v>
                </c:pt>
                <c:pt idx="6283" formatCode="0.00E+00">
                  <c:v>-2.4461800000000001E-3</c:v>
                </c:pt>
                <c:pt idx="6284" formatCode="0.00E+00">
                  <c:v>-2.3757700000000001E-3</c:v>
                </c:pt>
                <c:pt idx="6285" formatCode="0.00E+00">
                  <c:v>-2.2523999999999999E-3</c:v>
                </c:pt>
                <c:pt idx="6286" formatCode="0.00E+00">
                  <c:v>-2.16417E-3</c:v>
                </c:pt>
                <c:pt idx="6287" formatCode="0.00E+00">
                  <c:v>-2.0678599999999999E-3</c:v>
                </c:pt>
                <c:pt idx="6288" formatCode="0.00E+00">
                  <c:v>-1.9520799999999999E-3</c:v>
                </c:pt>
                <c:pt idx="6289" formatCode="0.00E+00">
                  <c:v>-1.87879E-3</c:v>
                </c:pt>
                <c:pt idx="6290" formatCode="0.00E+00">
                  <c:v>-1.7508300000000001E-3</c:v>
                </c:pt>
                <c:pt idx="6291" formatCode="0.00E+00">
                  <c:v>-1.6764200000000001E-3</c:v>
                </c:pt>
                <c:pt idx="6292" formatCode="0.00E+00">
                  <c:v>-1.56017E-3</c:v>
                </c:pt>
                <c:pt idx="6293" formatCode="0.00E+00">
                  <c:v>-1.46458E-3</c:v>
                </c:pt>
                <c:pt idx="6294" formatCode="0.00E+00">
                  <c:v>-1.36929E-3</c:v>
                </c:pt>
                <c:pt idx="6295" formatCode="0.00E+00">
                  <c:v>-1.25442E-3</c:v>
                </c:pt>
                <c:pt idx="6296" formatCode="0.00E+00">
                  <c:v>-1.1723700000000001E-3</c:v>
                </c:pt>
                <c:pt idx="6297" formatCode="0.00E+00">
                  <c:v>-1.0548700000000001E-3</c:v>
                </c:pt>
                <c:pt idx="6298" formatCode="0.00E+00">
                  <c:v>-9.6710600000000002E-4</c:v>
                </c:pt>
                <c:pt idx="6299" formatCode="0.00E+00">
                  <c:v>-8.5519199999999995E-4</c:v>
                </c:pt>
                <c:pt idx="6300" formatCode="0.00E+00">
                  <c:v>-7.6240499999999996E-4</c:v>
                </c:pt>
                <c:pt idx="6301" formatCode="0.00E+00">
                  <c:v>-6.7202500000000003E-4</c:v>
                </c:pt>
                <c:pt idx="6302" formatCode="0.00E+00">
                  <c:v>-5.7021399999999999E-4</c:v>
                </c:pt>
                <c:pt idx="6303" formatCode="0.00E+00">
                  <c:v>-4.3903200000000001E-4</c:v>
                </c:pt>
                <c:pt idx="6304" formatCode="0.00E+00">
                  <c:v>-3.0388600000000001E-4</c:v>
                </c:pt>
                <c:pt idx="6305" formatCode="0.00E+00">
                  <c:v>-2.7767599999999998E-4</c:v>
                </c:pt>
                <c:pt idx="6306" formatCode="0.00E+00">
                  <c:v>-3.53832E-4</c:v>
                </c:pt>
                <c:pt idx="6307" formatCode="0.00E+00">
                  <c:v>-4.1219599999999998E-4</c:v>
                </c:pt>
                <c:pt idx="6308" formatCode="0.00E+00">
                  <c:v>-2.41217E-4</c:v>
                </c:pt>
                <c:pt idx="6309" formatCode="0.00E+00">
                  <c:v>5.6066700000000003E-5</c:v>
                </c:pt>
                <c:pt idx="6310" formatCode="0.00E+00">
                  <c:v>3.7609299999999998E-4</c:v>
                </c:pt>
                <c:pt idx="6311" formatCode="0.00E+00">
                  <c:v>6.4509400000000003E-4</c:v>
                </c:pt>
                <c:pt idx="6312" formatCode="0.00E+00">
                  <c:v>8.8561800000000002E-4</c:v>
                </c:pt>
                <c:pt idx="6313" formatCode="0.00E+00">
                  <c:v>1.16461E-3</c:v>
                </c:pt>
                <c:pt idx="6314" formatCode="0.00E+00">
                  <c:v>1.4213100000000001E-3</c:v>
                </c:pt>
                <c:pt idx="6315" formatCode="0.00E+00">
                  <c:v>1.70754E-3</c:v>
                </c:pt>
                <c:pt idx="6316" formatCode="0.00E+00">
                  <c:v>1.9655599999999999E-3</c:v>
                </c:pt>
                <c:pt idx="6317" formatCode="0.00E+00">
                  <c:v>2.2360399999999999E-3</c:v>
                </c:pt>
                <c:pt idx="6318" formatCode="0.00E+00">
                  <c:v>2.5060600000000001E-3</c:v>
                </c:pt>
                <c:pt idx="6319" formatCode="0.00E+00">
                  <c:v>2.7670300000000002E-3</c:v>
                </c:pt>
                <c:pt idx="6320" formatCode="0.00E+00">
                  <c:v>3.04463E-3</c:v>
                </c:pt>
                <c:pt idx="6321" formatCode="0.00E+00">
                  <c:v>3.3027099999999999E-3</c:v>
                </c:pt>
                <c:pt idx="6322" formatCode="0.00E+00">
                  <c:v>3.5798399999999999E-3</c:v>
                </c:pt>
                <c:pt idx="6323" formatCode="0.00E+00">
                  <c:v>3.8424000000000002E-3</c:v>
                </c:pt>
                <c:pt idx="6324" formatCode="0.00E+00">
                  <c:v>4.1157499999999996E-3</c:v>
                </c:pt>
                <c:pt idx="6325" formatCode="0.00E+00">
                  <c:v>4.3820200000000004E-3</c:v>
                </c:pt>
                <c:pt idx="6326" formatCode="0.00E+00">
                  <c:v>4.6517800000000003E-3</c:v>
                </c:pt>
                <c:pt idx="6327" formatCode="0.00E+00">
                  <c:v>4.9194900000000003E-3</c:v>
                </c:pt>
                <c:pt idx="6328" formatCode="0.00E+00">
                  <c:v>5.1860500000000002E-3</c:v>
                </c:pt>
                <c:pt idx="6329" formatCode="0.00E+00">
                  <c:v>5.4568799999999999E-3</c:v>
                </c:pt>
                <c:pt idx="6330" formatCode="0.00E+00">
                  <c:v>5.7185700000000001E-3</c:v>
                </c:pt>
                <c:pt idx="6331" formatCode="0.00E+00">
                  <c:v>5.9953999999999997E-3</c:v>
                </c:pt>
                <c:pt idx="6332" formatCode="0.00E+00">
                  <c:v>6.2530700000000003E-3</c:v>
                </c:pt>
                <c:pt idx="6333" formatCode="0.00E+00">
                  <c:v>6.5327400000000004E-3</c:v>
                </c:pt>
                <c:pt idx="6334" formatCode="0.00E+00">
                  <c:v>6.7930500000000001E-3</c:v>
                </c:pt>
                <c:pt idx="6335" formatCode="0.00E+00">
                  <c:v>7.06516E-3</c:v>
                </c:pt>
                <c:pt idx="6336" formatCode="0.00E+00">
                  <c:v>7.33638E-3</c:v>
                </c:pt>
                <c:pt idx="6337" formatCode="0.00E+00">
                  <c:v>7.59415E-3</c:v>
                </c:pt>
                <c:pt idx="6338" formatCode="0.00E+00">
                  <c:v>7.8763900000000005E-3</c:v>
                </c:pt>
                <c:pt idx="6339" formatCode="0.00E+00">
                  <c:v>8.1263599999999991E-3</c:v>
                </c:pt>
                <c:pt idx="6340" formatCode="0.00E+00">
                  <c:v>8.4085600000000007E-3</c:v>
                </c:pt>
                <c:pt idx="6341" formatCode="0.00E+00">
                  <c:v>8.6665800000000001E-3</c:v>
                </c:pt>
                <c:pt idx="6342" formatCode="0.00E+00">
                  <c:v>8.9359899999999996E-3</c:v>
                </c:pt>
                <c:pt idx="6343" formatCode="0.00E+00">
                  <c:v>9.2113999999999998E-3</c:v>
                </c:pt>
                <c:pt idx="6344" formatCode="0.00E+00">
                  <c:v>9.4657500000000002E-3</c:v>
                </c:pt>
                <c:pt idx="6345" formatCode="0.00E+00">
                  <c:v>9.7507199999999992E-3</c:v>
                </c:pt>
                <c:pt idx="6346">
                  <c:v>1.00021E-2</c:v>
                </c:pt>
                <c:pt idx="6347">
                  <c:v>1.0279999999999999E-2</c:v>
                </c:pt>
                <c:pt idx="6348">
                  <c:v>1.05427E-2</c:v>
                </c:pt>
                <c:pt idx="6349">
                  <c:v>1.08051E-2</c:v>
                </c:pt>
                <c:pt idx="6350">
                  <c:v>1.1081300000000001E-2</c:v>
                </c:pt>
                <c:pt idx="6351">
                  <c:v>1.1335599999999999E-2</c:v>
                </c:pt>
                <c:pt idx="6352">
                  <c:v>1.16141E-2</c:v>
                </c:pt>
                <c:pt idx="6353">
                  <c:v>1.1873699999999999E-2</c:v>
                </c:pt>
                <c:pt idx="6354">
                  <c:v>1.21429E-2</c:v>
                </c:pt>
                <c:pt idx="6355">
                  <c:v>1.24125E-2</c:v>
                </c:pt>
                <c:pt idx="6356">
                  <c:v>1.26725E-2</c:v>
                </c:pt>
                <c:pt idx="6357">
                  <c:v>1.2944600000000001E-2</c:v>
                </c:pt>
                <c:pt idx="6358">
                  <c:v>1.3205100000000001E-2</c:v>
                </c:pt>
                <c:pt idx="6359">
                  <c:v>1.34714E-2</c:v>
                </c:pt>
                <c:pt idx="6360">
                  <c:v>1.37387E-2</c:v>
                </c:pt>
                <c:pt idx="6361">
                  <c:v>1.3999899999999999E-2</c:v>
                </c:pt>
                <c:pt idx="6362">
                  <c:v>1.42696E-2</c:v>
                </c:pt>
                <c:pt idx="6363">
                  <c:v>1.4533300000000001E-2</c:v>
                </c:pt>
                <c:pt idx="6364">
                  <c:v>1.47974E-2</c:v>
                </c:pt>
                <c:pt idx="6365">
                  <c:v>1.50673E-2</c:v>
                </c:pt>
                <c:pt idx="6366">
                  <c:v>1.5325099999999999E-2</c:v>
                </c:pt>
                <c:pt idx="6367">
                  <c:v>1.5595100000000001E-2</c:v>
                </c:pt>
                <c:pt idx="6368">
                  <c:v>1.58552E-2</c:v>
                </c:pt>
                <c:pt idx="6369">
                  <c:v>1.61175E-2</c:v>
                </c:pt>
                <c:pt idx="6370">
                  <c:v>1.6386299999999999E-2</c:v>
                </c:pt>
                <c:pt idx="6371">
                  <c:v>1.6641400000000001E-2</c:v>
                </c:pt>
                <c:pt idx="6372">
                  <c:v>1.69143E-2</c:v>
                </c:pt>
                <c:pt idx="6373">
                  <c:v>1.7171499999999999E-2</c:v>
                </c:pt>
                <c:pt idx="6374">
                  <c:v>1.74372E-2</c:v>
                </c:pt>
                <c:pt idx="6375">
                  <c:v>1.7703400000000001E-2</c:v>
                </c:pt>
                <c:pt idx="6376">
                  <c:v>1.7957799999999999E-2</c:v>
                </c:pt>
                <c:pt idx="6377">
                  <c:v>1.8229499999999999E-2</c:v>
                </c:pt>
                <c:pt idx="6378">
                  <c:v>1.8481600000000001E-2</c:v>
                </c:pt>
                <c:pt idx="6379">
                  <c:v>1.87481E-2</c:v>
                </c:pt>
                <c:pt idx="6380">
                  <c:v>1.90092E-2</c:v>
                </c:pt>
                <c:pt idx="6381">
                  <c:v>1.9264799999999999E-2</c:v>
                </c:pt>
                <c:pt idx="6382">
                  <c:v>1.9536600000000001E-2</c:v>
                </c:pt>
                <c:pt idx="6383">
                  <c:v>1.9788500000000001E-2</c:v>
                </c:pt>
                <c:pt idx="6384">
                  <c:v>2.00568E-2</c:v>
                </c:pt>
                <c:pt idx="6385">
                  <c:v>2.0310399999999999E-2</c:v>
                </c:pt>
                <c:pt idx="6386">
                  <c:v>2.05668E-2</c:v>
                </c:pt>
                <c:pt idx="6387">
                  <c:v>2.0842300000000001E-2</c:v>
                </c:pt>
                <c:pt idx="6388">
                  <c:v>2.10966E-2</c:v>
                </c:pt>
                <c:pt idx="6389">
                  <c:v>2.1254700000000001E-2</c:v>
                </c:pt>
                <c:pt idx="6390">
                  <c:v>2.1446199999999999E-2</c:v>
                </c:pt>
                <c:pt idx="6391">
                  <c:v>2.1711299999999999E-2</c:v>
                </c:pt>
                <c:pt idx="6392">
                  <c:v>2.1893800000000001E-2</c:v>
                </c:pt>
                <c:pt idx="6393">
                  <c:v>2.2146300000000001E-2</c:v>
                </c:pt>
                <c:pt idx="6394">
                  <c:v>2.2358099999999999E-2</c:v>
                </c:pt>
                <c:pt idx="6395">
                  <c:v>2.25712E-2</c:v>
                </c:pt>
                <c:pt idx="6396">
                  <c:v>2.2816400000000001E-2</c:v>
                </c:pt>
                <c:pt idx="6397">
                  <c:v>2.3005299999999999E-2</c:v>
                </c:pt>
                <c:pt idx="6398">
                  <c:v>2.32546E-2</c:v>
                </c:pt>
                <c:pt idx="6399">
                  <c:v>2.34556E-2</c:v>
                </c:pt>
                <c:pt idx="6400">
                  <c:v>2.3680799999999998E-2</c:v>
                </c:pt>
                <c:pt idx="6401">
                  <c:v>2.39096E-2</c:v>
                </c:pt>
                <c:pt idx="6402">
                  <c:v>2.4111500000000001E-2</c:v>
                </c:pt>
                <c:pt idx="6403">
                  <c:v>2.43518E-2</c:v>
                </c:pt>
                <c:pt idx="6404">
                  <c:v>2.4558799999999999E-2</c:v>
                </c:pt>
                <c:pt idx="6405">
                  <c:v>2.4783699999999999E-2</c:v>
                </c:pt>
                <c:pt idx="6406">
                  <c:v>2.49997E-2</c:v>
                </c:pt>
                <c:pt idx="6407">
                  <c:v>2.51942E-2</c:v>
                </c:pt>
                <c:pt idx="6408">
                  <c:v>2.5437999999999999E-2</c:v>
                </c:pt>
                <c:pt idx="6409">
                  <c:v>2.56831E-2</c:v>
                </c:pt>
                <c:pt idx="6410">
                  <c:v>2.5907099999999999E-2</c:v>
                </c:pt>
                <c:pt idx="6411">
                  <c:v>2.6003399999999999E-2</c:v>
                </c:pt>
                <c:pt idx="6412">
                  <c:v>2.6011699999999999E-2</c:v>
                </c:pt>
                <c:pt idx="6413">
                  <c:v>2.6172399999999998E-2</c:v>
                </c:pt>
                <c:pt idx="6414">
                  <c:v>2.65016E-2</c:v>
                </c:pt>
                <c:pt idx="6415">
                  <c:v>2.69579E-2</c:v>
                </c:pt>
                <c:pt idx="6416">
                  <c:v>2.73609E-2</c:v>
                </c:pt>
                <c:pt idx="6417">
                  <c:v>2.7719400000000002E-2</c:v>
                </c:pt>
                <c:pt idx="6418">
                  <c:v>2.81064E-2</c:v>
                </c:pt>
                <c:pt idx="6419">
                  <c:v>2.8459100000000001E-2</c:v>
                </c:pt>
                <c:pt idx="6420">
                  <c:v>2.88699E-2</c:v>
                </c:pt>
                <c:pt idx="6421">
                  <c:v>2.9233800000000001E-2</c:v>
                </c:pt>
                <c:pt idx="6422">
                  <c:v>2.9616799999999999E-2</c:v>
                </c:pt>
                <c:pt idx="6423">
                  <c:v>3.0006000000000001E-2</c:v>
                </c:pt>
                <c:pt idx="6424">
                  <c:v>3.0362699999999999E-2</c:v>
                </c:pt>
                <c:pt idx="6425">
                  <c:v>3.07681E-2</c:v>
                </c:pt>
                <c:pt idx="6426">
                  <c:v>3.1120100000000001E-2</c:v>
                </c:pt>
                <c:pt idx="6427">
                  <c:v>3.15123E-2</c:v>
                </c:pt>
                <c:pt idx="6428">
                  <c:v>3.18844E-2</c:v>
                </c:pt>
                <c:pt idx="6429">
                  <c:v>3.2250800000000003E-2</c:v>
                </c:pt>
                <c:pt idx="6430">
                  <c:v>3.2645300000000002E-2</c:v>
                </c:pt>
                <c:pt idx="6431">
                  <c:v>3.3000500000000002E-2</c:v>
                </c:pt>
                <c:pt idx="6432">
                  <c:v>3.33935E-2</c:v>
                </c:pt>
                <c:pt idx="6433">
                  <c:v>3.3755E-2</c:v>
                </c:pt>
                <c:pt idx="6434">
                  <c:v>3.4129100000000002E-2</c:v>
                </c:pt>
                <c:pt idx="6435">
                  <c:v>3.4519899999999999E-2</c:v>
                </c:pt>
                <c:pt idx="6436">
                  <c:v>3.48838E-2</c:v>
                </c:pt>
                <c:pt idx="6437">
                  <c:v>3.5159099999999999E-2</c:v>
                </c:pt>
                <c:pt idx="6438">
                  <c:v>3.54598E-2</c:v>
                </c:pt>
                <c:pt idx="6439">
                  <c:v>3.5838200000000001E-2</c:v>
                </c:pt>
                <c:pt idx="6440">
                  <c:v>3.6133899999999997E-2</c:v>
                </c:pt>
                <c:pt idx="6441">
                  <c:v>3.64955E-2</c:v>
                </c:pt>
                <c:pt idx="6442">
                  <c:v>3.68232E-2</c:v>
                </c:pt>
                <c:pt idx="6443">
                  <c:v>3.7147199999999998E-2</c:v>
                </c:pt>
                <c:pt idx="6444">
                  <c:v>3.75051E-2</c:v>
                </c:pt>
                <c:pt idx="6445">
                  <c:v>3.7809299999999997E-2</c:v>
                </c:pt>
                <c:pt idx="6446">
                  <c:v>3.81634E-2</c:v>
                </c:pt>
                <c:pt idx="6447">
                  <c:v>3.8482500000000003E-2</c:v>
                </c:pt>
                <c:pt idx="6448">
                  <c:v>3.8809799999999998E-2</c:v>
                </c:pt>
                <c:pt idx="6449">
                  <c:v>3.9154099999999997E-2</c:v>
                </c:pt>
                <c:pt idx="6450">
                  <c:v>3.9464800000000001E-2</c:v>
                </c:pt>
                <c:pt idx="6451">
                  <c:v>3.9811600000000003E-2</c:v>
                </c:pt>
                <c:pt idx="6452">
                  <c:v>4.0134799999999998E-2</c:v>
                </c:pt>
                <c:pt idx="6453">
                  <c:v>4.0458500000000001E-2</c:v>
                </c:pt>
                <c:pt idx="6454">
                  <c:v>4.0804600000000003E-2</c:v>
                </c:pt>
                <c:pt idx="6455">
                  <c:v>4.1106999999999998E-2</c:v>
                </c:pt>
                <c:pt idx="6456">
                  <c:v>4.1455400000000003E-2</c:v>
                </c:pt>
                <c:pt idx="6457">
                  <c:v>4.1766299999999999E-2</c:v>
                </c:pt>
                <c:pt idx="6458">
                  <c:v>4.20899E-2</c:v>
                </c:pt>
                <c:pt idx="6459">
                  <c:v>4.2430299999999997E-2</c:v>
                </c:pt>
                <c:pt idx="6460">
                  <c:v>4.2726800000000002E-2</c:v>
                </c:pt>
                <c:pt idx="6461">
                  <c:v>4.3084200000000003E-2</c:v>
                </c:pt>
                <c:pt idx="6462">
                  <c:v>4.3380700000000001E-2</c:v>
                </c:pt>
                <c:pt idx="6463">
                  <c:v>4.3721400000000001E-2</c:v>
                </c:pt>
                <c:pt idx="6464">
                  <c:v>4.4042999999999999E-2</c:v>
                </c:pt>
                <c:pt idx="6465">
                  <c:v>4.4347200000000003E-2</c:v>
                </c:pt>
                <c:pt idx="6466">
                  <c:v>4.4694200000000003E-2</c:v>
                </c:pt>
                <c:pt idx="6467">
                  <c:v>4.4980600000000003E-2</c:v>
                </c:pt>
                <c:pt idx="6468">
                  <c:v>4.5327100000000002E-2</c:v>
                </c:pt>
                <c:pt idx="6469">
                  <c:v>4.5627899999999999E-2</c:v>
                </c:pt>
                <c:pt idx="6470">
                  <c:v>4.5949700000000003E-2</c:v>
                </c:pt>
                <c:pt idx="6471">
                  <c:v>4.6278399999999997E-2</c:v>
                </c:pt>
                <c:pt idx="6472">
                  <c:v>4.6577300000000002E-2</c:v>
                </c:pt>
                <c:pt idx="6473">
                  <c:v>4.6916800000000002E-2</c:v>
                </c:pt>
                <c:pt idx="6474">
                  <c:v>4.7213100000000001E-2</c:v>
                </c:pt>
                <c:pt idx="6475">
                  <c:v>4.7537799999999998E-2</c:v>
                </c:pt>
                <c:pt idx="6476">
                  <c:v>4.78494E-2</c:v>
                </c:pt>
                <c:pt idx="6477">
                  <c:v>4.8155000000000003E-2</c:v>
                </c:pt>
                <c:pt idx="6478">
                  <c:v>4.84775E-2</c:v>
                </c:pt>
                <c:pt idx="6479">
                  <c:v>4.8779599999999999E-2</c:v>
                </c:pt>
                <c:pt idx="6480">
                  <c:v>4.9096300000000002E-2</c:v>
                </c:pt>
                <c:pt idx="6481">
                  <c:v>4.9409599999999998E-2</c:v>
                </c:pt>
                <c:pt idx="6482">
                  <c:v>4.9713399999999998E-2</c:v>
                </c:pt>
                <c:pt idx="6483">
                  <c:v>5.0033300000000003E-2</c:v>
                </c:pt>
                <c:pt idx="6484">
                  <c:v>5.0333700000000002E-2</c:v>
                </c:pt>
                <c:pt idx="6485">
                  <c:v>5.0643300000000002E-2</c:v>
                </c:pt>
                <c:pt idx="6486">
                  <c:v>5.0954699999999999E-2</c:v>
                </c:pt>
                <c:pt idx="6487">
                  <c:v>5.1246699999999999E-2</c:v>
                </c:pt>
                <c:pt idx="6488">
                  <c:v>5.15696E-2</c:v>
                </c:pt>
                <c:pt idx="6489">
                  <c:v>5.1856300000000001E-2</c:v>
                </c:pt>
                <c:pt idx="6490">
                  <c:v>5.2173799999999999E-2</c:v>
                </c:pt>
                <c:pt idx="6491">
                  <c:v>5.2474E-2</c:v>
                </c:pt>
                <c:pt idx="6492">
                  <c:v>5.2770699999999997E-2</c:v>
                </c:pt>
                <c:pt idx="6493">
                  <c:v>5.30903E-2</c:v>
                </c:pt>
                <c:pt idx="6494">
                  <c:v>5.3369E-2</c:v>
                </c:pt>
                <c:pt idx="6495">
                  <c:v>5.3692499999999997E-2</c:v>
                </c:pt>
                <c:pt idx="6496">
                  <c:v>5.3971199999999997E-2</c:v>
                </c:pt>
                <c:pt idx="6497">
                  <c:v>5.4279000000000001E-2</c:v>
                </c:pt>
                <c:pt idx="6498">
                  <c:v>5.4577000000000001E-2</c:v>
                </c:pt>
                <c:pt idx="6499">
                  <c:v>5.48634E-2</c:v>
                </c:pt>
                <c:pt idx="6500">
                  <c:v>5.5178400000000002E-2</c:v>
                </c:pt>
                <c:pt idx="6501">
                  <c:v>5.5453099999999998E-2</c:v>
                </c:pt>
                <c:pt idx="6502">
                  <c:v>5.57688E-2</c:v>
                </c:pt>
                <c:pt idx="6503">
                  <c:v>5.6049399999999999E-2</c:v>
                </c:pt>
                <c:pt idx="6504">
                  <c:v>5.63501E-2</c:v>
                </c:pt>
                <c:pt idx="6505">
                  <c:v>5.6642400000000002E-2</c:v>
                </c:pt>
                <c:pt idx="6506">
                  <c:v>5.6925200000000002E-2</c:v>
                </c:pt>
                <c:pt idx="6507">
                  <c:v>5.7226300000000001E-2</c:v>
                </c:pt>
                <c:pt idx="6508">
                  <c:v>5.7503499999999999E-2</c:v>
                </c:pt>
                <c:pt idx="6509">
                  <c:v>5.7803599999999997E-2</c:v>
                </c:pt>
                <c:pt idx="6510">
                  <c:v>5.80829E-2</c:v>
                </c:pt>
                <c:pt idx="6511">
                  <c:v>5.8376299999999999E-2</c:v>
                </c:pt>
                <c:pt idx="6512">
                  <c:v>5.8661400000000002E-2</c:v>
                </c:pt>
                <c:pt idx="6513">
                  <c:v>5.8950099999999998E-2</c:v>
                </c:pt>
                <c:pt idx="6514">
                  <c:v>5.9235599999999999E-2</c:v>
                </c:pt>
                <c:pt idx="6515">
                  <c:v>5.9517199999999999E-2</c:v>
                </c:pt>
                <c:pt idx="6516">
                  <c:v>5.9801100000000003E-2</c:v>
                </c:pt>
                <c:pt idx="6517">
                  <c:v>6.00785E-2</c:v>
                </c:pt>
                <c:pt idx="6518">
                  <c:v>6.0365700000000001E-2</c:v>
                </c:pt>
                <c:pt idx="6519">
                  <c:v>6.06376E-2</c:v>
                </c:pt>
                <c:pt idx="6520">
                  <c:v>6.0926599999999997E-2</c:v>
                </c:pt>
                <c:pt idx="6521">
                  <c:v>6.11967E-2</c:v>
                </c:pt>
                <c:pt idx="6522">
                  <c:v>6.14846E-2</c:v>
                </c:pt>
                <c:pt idx="6523">
                  <c:v>6.1759399999999999E-2</c:v>
                </c:pt>
                <c:pt idx="6524">
                  <c:v>6.2033900000000003E-2</c:v>
                </c:pt>
                <c:pt idx="6525">
                  <c:v>6.2313500000000001E-2</c:v>
                </c:pt>
                <c:pt idx="6526">
                  <c:v>6.2575000000000006E-2</c:v>
                </c:pt>
                <c:pt idx="6527">
                  <c:v>6.2862299999999996E-2</c:v>
                </c:pt>
                <c:pt idx="6528">
                  <c:v>6.3119700000000001E-2</c:v>
                </c:pt>
                <c:pt idx="6529">
                  <c:v>6.3403399999999999E-2</c:v>
                </c:pt>
                <c:pt idx="6530">
                  <c:v>6.3665799999999995E-2</c:v>
                </c:pt>
                <c:pt idx="6531">
                  <c:v>6.3938400000000006E-2</c:v>
                </c:pt>
                <c:pt idx="6532">
                  <c:v>6.4214400000000005E-2</c:v>
                </c:pt>
                <c:pt idx="6533">
                  <c:v>6.4472199999999993E-2</c:v>
                </c:pt>
                <c:pt idx="6534">
                  <c:v>6.4752799999999999E-2</c:v>
                </c:pt>
                <c:pt idx="6535">
                  <c:v>6.50009E-2</c:v>
                </c:pt>
                <c:pt idx="6536">
                  <c:v>6.5278199999999995E-2</c:v>
                </c:pt>
                <c:pt idx="6537">
                  <c:v>6.5532000000000007E-2</c:v>
                </c:pt>
                <c:pt idx="6538">
                  <c:v>6.5797800000000004E-2</c:v>
                </c:pt>
                <c:pt idx="6539">
                  <c:v>6.6062200000000001E-2</c:v>
                </c:pt>
                <c:pt idx="6540">
                  <c:v>6.6315499999999999E-2</c:v>
                </c:pt>
                <c:pt idx="6541">
                  <c:v>6.6588099999999997E-2</c:v>
                </c:pt>
                <c:pt idx="6542">
                  <c:v>6.6835900000000004E-2</c:v>
                </c:pt>
                <c:pt idx="6543">
                  <c:v>6.7105100000000001E-2</c:v>
                </c:pt>
                <c:pt idx="6544">
                  <c:v>6.7352700000000001E-2</c:v>
                </c:pt>
                <c:pt idx="6545">
                  <c:v>6.7611500000000005E-2</c:v>
                </c:pt>
                <c:pt idx="6546">
                  <c:v>6.78647E-2</c:v>
                </c:pt>
                <c:pt idx="6547">
                  <c:v>6.8114400000000005E-2</c:v>
                </c:pt>
                <c:pt idx="6548">
                  <c:v>6.8371899999999999E-2</c:v>
                </c:pt>
                <c:pt idx="6549">
                  <c:v>6.8616999999999997E-2</c:v>
                </c:pt>
                <c:pt idx="6550">
                  <c:v>6.8874699999999997E-2</c:v>
                </c:pt>
                <c:pt idx="6551">
                  <c:v>6.9119299999999995E-2</c:v>
                </c:pt>
                <c:pt idx="6552">
                  <c:v>6.9372900000000001E-2</c:v>
                </c:pt>
                <c:pt idx="6553">
                  <c:v>6.9615499999999997E-2</c:v>
                </c:pt>
                <c:pt idx="6554">
                  <c:v>6.9861999999999994E-2</c:v>
                </c:pt>
                <c:pt idx="6555">
                  <c:v>7.0103499999999999E-2</c:v>
                </c:pt>
                <c:pt idx="6556">
                  <c:v>7.0345099999999994E-2</c:v>
                </c:pt>
                <c:pt idx="6557">
                  <c:v>7.0587499999999997E-2</c:v>
                </c:pt>
                <c:pt idx="6558">
                  <c:v>7.0824499999999999E-2</c:v>
                </c:pt>
                <c:pt idx="6559">
                  <c:v>7.1068900000000004E-2</c:v>
                </c:pt>
                <c:pt idx="6560">
                  <c:v>7.1301500000000004E-2</c:v>
                </c:pt>
                <c:pt idx="6561">
                  <c:v>7.1546100000000001E-2</c:v>
                </c:pt>
                <c:pt idx="6562">
                  <c:v>7.1776300000000001E-2</c:v>
                </c:pt>
                <c:pt idx="6563">
                  <c:v>7.2016200000000002E-2</c:v>
                </c:pt>
                <c:pt idx="6564">
                  <c:v>7.2247400000000003E-2</c:v>
                </c:pt>
                <c:pt idx="6565">
                  <c:v>7.2477299999999995E-2</c:v>
                </c:pt>
                <c:pt idx="6566">
                  <c:v>7.2711999999999999E-2</c:v>
                </c:pt>
                <c:pt idx="6567">
                  <c:v>7.2934399999999996E-2</c:v>
                </c:pt>
                <c:pt idx="6568">
                  <c:v>7.3172799999999996E-2</c:v>
                </c:pt>
                <c:pt idx="6569">
                  <c:v>7.3392499999999999E-2</c:v>
                </c:pt>
                <c:pt idx="6570">
                  <c:v>7.3625800000000005E-2</c:v>
                </c:pt>
                <c:pt idx="6571">
                  <c:v>7.3847999999999997E-2</c:v>
                </c:pt>
                <c:pt idx="6572">
                  <c:v>7.4072499999999999E-2</c:v>
                </c:pt>
                <c:pt idx="6573">
                  <c:v>7.4300900000000003E-2</c:v>
                </c:pt>
                <c:pt idx="6574">
                  <c:v>7.4515700000000004E-2</c:v>
                </c:pt>
                <c:pt idx="6575">
                  <c:v>7.4743199999999996E-2</c:v>
                </c:pt>
                <c:pt idx="6576">
                  <c:v>7.4954000000000007E-2</c:v>
                </c:pt>
                <c:pt idx="6577">
                  <c:v>7.5176999999999994E-2</c:v>
                </c:pt>
                <c:pt idx="6578">
                  <c:v>7.5392000000000001E-2</c:v>
                </c:pt>
                <c:pt idx="6579">
                  <c:v>7.5606400000000004E-2</c:v>
                </c:pt>
                <c:pt idx="6580">
                  <c:v>7.5824500000000003E-2</c:v>
                </c:pt>
                <c:pt idx="6581">
                  <c:v>7.6033900000000001E-2</c:v>
                </c:pt>
                <c:pt idx="6582">
                  <c:v>7.6252799999999996E-2</c:v>
                </c:pt>
                <c:pt idx="6583">
                  <c:v>7.6462000000000002E-2</c:v>
                </c:pt>
                <c:pt idx="6584">
                  <c:v>7.6672500000000005E-2</c:v>
                </c:pt>
                <c:pt idx="6585">
                  <c:v>7.6879000000000003E-2</c:v>
                </c:pt>
                <c:pt idx="6586">
                  <c:v>7.7083299999999993E-2</c:v>
                </c:pt>
                <c:pt idx="6587">
                  <c:v>7.7290499999999998E-2</c:v>
                </c:pt>
                <c:pt idx="6588">
                  <c:v>7.7494400000000005E-2</c:v>
                </c:pt>
                <c:pt idx="6589">
                  <c:v>7.7698100000000006E-2</c:v>
                </c:pt>
                <c:pt idx="6590">
                  <c:v>7.7901499999999999E-2</c:v>
                </c:pt>
                <c:pt idx="6591">
                  <c:v>7.8101000000000004E-2</c:v>
                </c:pt>
                <c:pt idx="6592">
                  <c:v>7.8302499999999997E-2</c:v>
                </c:pt>
                <c:pt idx="6593">
                  <c:v>7.8498899999999996E-2</c:v>
                </c:pt>
                <c:pt idx="6594">
                  <c:v>7.8693299999999994E-2</c:v>
                </c:pt>
                <c:pt idx="6595">
                  <c:v>7.8888299999999995E-2</c:v>
                </c:pt>
                <c:pt idx="6596">
                  <c:v>7.9077300000000003E-2</c:v>
                </c:pt>
                <c:pt idx="6597">
                  <c:v>7.9272899999999993E-2</c:v>
                </c:pt>
                <c:pt idx="6598">
                  <c:v>7.9459600000000005E-2</c:v>
                </c:pt>
                <c:pt idx="6599">
                  <c:v>7.9651899999999998E-2</c:v>
                </c:pt>
                <c:pt idx="6600">
                  <c:v>7.9839599999999997E-2</c:v>
                </c:pt>
                <c:pt idx="6601">
                  <c:v>8.0025399999999997E-2</c:v>
                </c:pt>
                <c:pt idx="6602">
                  <c:v>8.02147E-2</c:v>
                </c:pt>
                <c:pt idx="6603">
                  <c:v>8.0393800000000001E-2</c:v>
                </c:pt>
                <c:pt idx="6604">
                  <c:v>8.0580899999999997E-2</c:v>
                </c:pt>
                <c:pt idx="6605">
                  <c:v>8.0757099999999998E-2</c:v>
                </c:pt>
                <c:pt idx="6606">
                  <c:v>8.0938899999999994E-2</c:v>
                </c:pt>
                <c:pt idx="6607">
                  <c:v>8.1116599999999997E-2</c:v>
                </c:pt>
                <c:pt idx="6608">
                  <c:v>8.1292199999999995E-2</c:v>
                </c:pt>
                <c:pt idx="6609">
                  <c:v>8.1471600000000005E-2</c:v>
                </c:pt>
                <c:pt idx="6610">
                  <c:v>8.1642599999999996E-2</c:v>
                </c:pt>
                <c:pt idx="6611">
                  <c:v>8.1819699999999995E-2</c:v>
                </c:pt>
                <c:pt idx="6612">
                  <c:v>8.1989000000000006E-2</c:v>
                </c:pt>
                <c:pt idx="6613">
                  <c:v>8.2161300000000007E-2</c:v>
                </c:pt>
                <c:pt idx="6614">
                  <c:v>8.233E-2</c:v>
                </c:pt>
                <c:pt idx="6615">
                  <c:v>8.2496299999999995E-2</c:v>
                </c:pt>
                <c:pt idx="6616">
                  <c:v>8.2662700000000006E-2</c:v>
                </c:pt>
                <c:pt idx="6617">
                  <c:v>8.2825999999999997E-2</c:v>
                </c:pt>
                <c:pt idx="6618">
                  <c:v>8.2991099999999998E-2</c:v>
                </c:pt>
                <c:pt idx="6619">
                  <c:v>8.3153299999999999E-2</c:v>
                </c:pt>
                <c:pt idx="6620">
                  <c:v>8.3314299999999994E-2</c:v>
                </c:pt>
                <c:pt idx="6621">
                  <c:v>8.3472500000000005E-2</c:v>
                </c:pt>
                <c:pt idx="6622">
                  <c:v>8.3631499999999998E-2</c:v>
                </c:pt>
                <c:pt idx="6623">
                  <c:v>8.3787700000000007E-2</c:v>
                </c:pt>
                <c:pt idx="6624">
                  <c:v>8.3945000000000006E-2</c:v>
                </c:pt>
                <c:pt idx="6625">
                  <c:v>8.4095900000000001E-2</c:v>
                </c:pt>
                <c:pt idx="6626">
                  <c:v>8.4248199999999995E-2</c:v>
                </c:pt>
                <c:pt idx="6627">
                  <c:v>8.4398399999999998E-2</c:v>
                </c:pt>
                <c:pt idx="6628">
                  <c:v>8.4548399999999996E-2</c:v>
                </c:pt>
                <c:pt idx="6629">
                  <c:v>8.4698499999999996E-2</c:v>
                </c:pt>
                <c:pt idx="6630">
                  <c:v>8.4840899999999997E-2</c:v>
                </c:pt>
                <c:pt idx="6631">
                  <c:v>8.4988999999999995E-2</c:v>
                </c:pt>
                <c:pt idx="6632">
                  <c:v>8.5129999999999997E-2</c:v>
                </c:pt>
                <c:pt idx="6633">
                  <c:v>8.5278000000000007E-2</c:v>
                </c:pt>
                <c:pt idx="6634">
                  <c:v>8.5417000000000007E-2</c:v>
                </c:pt>
                <c:pt idx="6635">
                  <c:v>8.5555099999999995E-2</c:v>
                </c:pt>
                <c:pt idx="6636">
                  <c:v>8.5693000000000005E-2</c:v>
                </c:pt>
                <c:pt idx="6637">
                  <c:v>8.5825600000000002E-2</c:v>
                </c:pt>
                <c:pt idx="6638">
                  <c:v>8.5966500000000001E-2</c:v>
                </c:pt>
                <c:pt idx="6639">
                  <c:v>8.60934E-2</c:v>
                </c:pt>
                <c:pt idx="6640">
                  <c:v>8.6229399999999998E-2</c:v>
                </c:pt>
                <c:pt idx="6641">
                  <c:v>8.6356699999999995E-2</c:v>
                </c:pt>
                <c:pt idx="6642">
                  <c:v>8.6489499999999997E-2</c:v>
                </c:pt>
                <c:pt idx="6643">
                  <c:v>8.6621100000000006E-2</c:v>
                </c:pt>
                <c:pt idx="6644">
                  <c:v>8.6742299999999994E-2</c:v>
                </c:pt>
                <c:pt idx="6645">
                  <c:v>8.68699E-2</c:v>
                </c:pt>
                <c:pt idx="6646">
                  <c:v>8.6985099999999996E-2</c:v>
                </c:pt>
                <c:pt idx="6647">
                  <c:v>8.7112200000000001E-2</c:v>
                </c:pt>
                <c:pt idx="6648">
                  <c:v>8.7228600000000003E-2</c:v>
                </c:pt>
                <c:pt idx="6649">
                  <c:v>8.7347900000000006E-2</c:v>
                </c:pt>
                <c:pt idx="6650">
                  <c:v>8.7465000000000001E-2</c:v>
                </c:pt>
                <c:pt idx="6651">
                  <c:v>8.7578500000000004E-2</c:v>
                </c:pt>
                <c:pt idx="6652">
                  <c:v>8.7699200000000005E-2</c:v>
                </c:pt>
                <c:pt idx="6653">
                  <c:v>8.7807399999999994E-2</c:v>
                </c:pt>
                <c:pt idx="6654">
                  <c:v>8.7922100000000003E-2</c:v>
                </c:pt>
                <c:pt idx="6655">
                  <c:v>8.8025599999999996E-2</c:v>
                </c:pt>
                <c:pt idx="6656">
                  <c:v>8.8134199999999996E-2</c:v>
                </c:pt>
                <c:pt idx="6657">
                  <c:v>8.8239799999999993E-2</c:v>
                </c:pt>
                <c:pt idx="6658">
                  <c:v>8.8342000000000004E-2</c:v>
                </c:pt>
                <c:pt idx="6659">
                  <c:v>8.8447799999999993E-2</c:v>
                </c:pt>
                <c:pt idx="6660">
                  <c:v>8.8545499999999999E-2</c:v>
                </c:pt>
                <c:pt idx="6661">
                  <c:v>8.8649699999999998E-2</c:v>
                </c:pt>
                <c:pt idx="6662">
                  <c:v>8.8746500000000006E-2</c:v>
                </c:pt>
                <c:pt idx="6663">
                  <c:v>8.8844599999999996E-2</c:v>
                </c:pt>
                <c:pt idx="6664">
                  <c:v>8.8938400000000001E-2</c:v>
                </c:pt>
                <c:pt idx="6665">
                  <c:v>8.9030200000000004E-2</c:v>
                </c:pt>
                <c:pt idx="6666">
                  <c:v>8.9122000000000007E-2</c:v>
                </c:pt>
                <c:pt idx="6667">
                  <c:v>8.9210600000000001E-2</c:v>
                </c:pt>
                <c:pt idx="6668">
                  <c:v>8.9299500000000004E-2</c:v>
                </c:pt>
                <c:pt idx="6669">
                  <c:v>8.9385800000000001E-2</c:v>
                </c:pt>
                <c:pt idx="6670">
                  <c:v>8.9471599999999998E-2</c:v>
                </c:pt>
                <c:pt idx="6671">
                  <c:v>8.9554400000000006E-2</c:v>
                </c:pt>
                <c:pt idx="6672">
                  <c:v>8.9637900000000006E-2</c:v>
                </c:pt>
                <c:pt idx="6673">
                  <c:v>8.9716699999999996E-2</c:v>
                </c:pt>
                <c:pt idx="6674">
                  <c:v>8.9797299999999997E-2</c:v>
                </c:pt>
                <c:pt idx="6675">
                  <c:v>8.9871499999999993E-2</c:v>
                </c:pt>
                <c:pt idx="6676">
                  <c:v>8.9946200000000004E-2</c:v>
                </c:pt>
                <c:pt idx="6677">
                  <c:v>9.0019100000000005E-2</c:v>
                </c:pt>
                <c:pt idx="6678">
                  <c:v>9.00894E-2</c:v>
                </c:pt>
                <c:pt idx="6679">
                  <c:v>9.0163199999999999E-2</c:v>
                </c:pt>
                <c:pt idx="6680">
                  <c:v>9.0227299999999996E-2</c:v>
                </c:pt>
                <c:pt idx="6681">
                  <c:v>9.0297500000000003E-2</c:v>
                </c:pt>
                <c:pt idx="6682">
                  <c:v>9.0359700000000001E-2</c:v>
                </c:pt>
                <c:pt idx="6683">
                  <c:v>9.0425900000000003E-2</c:v>
                </c:pt>
                <c:pt idx="6684">
                  <c:v>9.0488399999999997E-2</c:v>
                </c:pt>
                <c:pt idx="6685">
                  <c:v>9.0544200000000005E-2</c:v>
                </c:pt>
                <c:pt idx="6686">
                  <c:v>9.0604400000000002E-2</c:v>
                </c:pt>
                <c:pt idx="6687">
                  <c:v>9.0655700000000006E-2</c:v>
                </c:pt>
                <c:pt idx="6688">
                  <c:v>9.07163E-2</c:v>
                </c:pt>
                <c:pt idx="6689">
                  <c:v>9.0765999999999999E-2</c:v>
                </c:pt>
                <c:pt idx="6690">
                  <c:v>9.0817499999999995E-2</c:v>
                </c:pt>
                <c:pt idx="6691">
                  <c:v>9.0866500000000003E-2</c:v>
                </c:pt>
                <c:pt idx="6692">
                  <c:v>9.0912800000000002E-2</c:v>
                </c:pt>
                <c:pt idx="6693">
                  <c:v>9.0965500000000005E-2</c:v>
                </c:pt>
                <c:pt idx="6694">
                  <c:v>9.1005199999999994E-2</c:v>
                </c:pt>
                <c:pt idx="6695">
                  <c:v>9.1050099999999995E-2</c:v>
                </c:pt>
                <c:pt idx="6696">
                  <c:v>9.1085700000000006E-2</c:v>
                </c:pt>
                <c:pt idx="6697">
                  <c:v>9.1124999999999998E-2</c:v>
                </c:pt>
                <c:pt idx="6698">
                  <c:v>9.11637E-2</c:v>
                </c:pt>
                <c:pt idx="6699">
                  <c:v>9.1194999999999998E-2</c:v>
                </c:pt>
                <c:pt idx="6700">
                  <c:v>9.1231099999999996E-2</c:v>
                </c:pt>
                <c:pt idx="6701">
                  <c:v>9.1259599999999996E-2</c:v>
                </c:pt>
                <c:pt idx="6702">
                  <c:v>9.1295299999999996E-2</c:v>
                </c:pt>
                <c:pt idx="6703">
                  <c:v>9.1325199999999995E-2</c:v>
                </c:pt>
                <c:pt idx="6704">
                  <c:v>9.1349600000000003E-2</c:v>
                </c:pt>
                <c:pt idx="6705">
                  <c:v>9.1372300000000004E-2</c:v>
                </c:pt>
                <c:pt idx="6706">
                  <c:v>9.1389999999999999E-2</c:v>
                </c:pt>
                <c:pt idx="6707">
                  <c:v>9.1412499999999994E-2</c:v>
                </c:pt>
                <c:pt idx="6708">
                  <c:v>9.14301E-2</c:v>
                </c:pt>
                <c:pt idx="6709">
                  <c:v>9.1446600000000003E-2</c:v>
                </c:pt>
                <c:pt idx="6710">
                  <c:v>9.1461700000000007E-2</c:v>
                </c:pt>
                <c:pt idx="6711">
                  <c:v>9.1475200000000007E-2</c:v>
                </c:pt>
                <c:pt idx="6712">
                  <c:v>9.1490600000000005E-2</c:v>
                </c:pt>
                <c:pt idx="6713">
                  <c:v>9.1500100000000001E-2</c:v>
                </c:pt>
                <c:pt idx="6714">
                  <c:v>9.1507000000000005E-2</c:v>
                </c:pt>
                <c:pt idx="6715">
                  <c:v>9.1510499999999995E-2</c:v>
                </c:pt>
                <c:pt idx="6716">
                  <c:v>9.1511999999999996E-2</c:v>
                </c:pt>
                <c:pt idx="6717">
                  <c:v>9.1514999999999999E-2</c:v>
                </c:pt>
                <c:pt idx="6718">
                  <c:v>9.15131E-2</c:v>
                </c:pt>
                <c:pt idx="6719">
                  <c:v>9.1512399999999994E-2</c:v>
                </c:pt>
                <c:pt idx="6720">
                  <c:v>9.1508599999999996E-2</c:v>
                </c:pt>
                <c:pt idx="6721">
                  <c:v>9.1503799999999996E-2</c:v>
                </c:pt>
                <c:pt idx="6722">
                  <c:v>9.1498999999999997E-2</c:v>
                </c:pt>
                <c:pt idx="6723">
                  <c:v>9.1487700000000005E-2</c:v>
                </c:pt>
                <c:pt idx="6724">
                  <c:v>9.1477699999999995E-2</c:v>
                </c:pt>
                <c:pt idx="6725">
                  <c:v>9.1461399999999998E-2</c:v>
                </c:pt>
                <c:pt idx="6726">
                  <c:v>9.1445700000000005E-2</c:v>
                </c:pt>
                <c:pt idx="6727">
                  <c:v>9.1428200000000001E-2</c:v>
                </c:pt>
                <c:pt idx="6728">
                  <c:v>9.1407699999999995E-2</c:v>
                </c:pt>
                <c:pt idx="6729">
                  <c:v>9.1389399999999996E-2</c:v>
                </c:pt>
                <c:pt idx="6730">
                  <c:v>9.1364799999999996E-2</c:v>
                </c:pt>
                <c:pt idx="6731">
                  <c:v>9.1342099999999996E-2</c:v>
                </c:pt>
                <c:pt idx="6732">
                  <c:v>9.1314900000000004E-2</c:v>
                </c:pt>
                <c:pt idx="6733">
                  <c:v>9.1286400000000004E-2</c:v>
                </c:pt>
                <c:pt idx="6734">
                  <c:v>9.1257000000000005E-2</c:v>
                </c:pt>
                <c:pt idx="6735">
                  <c:v>9.1221099999999999E-2</c:v>
                </c:pt>
                <c:pt idx="6736">
                  <c:v>9.1186400000000001E-2</c:v>
                </c:pt>
                <c:pt idx="6737">
                  <c:v>9.1147199999999998E-2</c:v>
                </c:pt>
                <c:pt idx="6738">
                  <c:v>9.1109800000000005E-2</c:v>
                </c:pt>
                <c:pt idx="6739">
                  <c:v>9.1070499999999999E-2</c:v>
                </c:pt>
                <c:pt idx="6740">
                  <c:v>9.1026300000000004E-2</c:v>
                </c:pt>
                <c:pt idx="6741">
                  <c:v>9.0982400000000005E-2</c:v>
                </c:pt>
                <c:pt idx="6742">
                  <c:v>9.0934299999999996E-2</c:v>
                </c:pt>
                <c:pt idx="6743">
                  <c:v>9.0888200000000002E-2</c:v>
                </c:pt>
                <c:pt idx="6744">
                  <c:v>9.0837699999999993E-2</c:v>
                </c:pt>
                <c:pt idx="6745">
                  <c:v>9.0782299999999996E-2</c:v>
                </c:pt>
                <c:pt idx="6746">
                  <c:v>9.0726600000000004E-2</c:v>
                </c:pt>
                <c:pt idx="6747">
                  <c:v>9.0667800000000007E-2</c:v>
                </c:pt>
                <c:pt idx="6748">
                  <c:v>9.0612499999999999E-2</c:v>
                </c:pt>
                <c:pt idx="6749">
                  <c:v>9.0551199999999998E-2</c:v>
                </c:pt>
                <c:pt idx="6750">
                  <c:v>9.0486899999999995E-2</c:v>
                </c:pt>
                <c:pt idx="6751">
                  <c:v>9.0421500000000002E-2</c:v>
                </c:pt>
                <c:pt idx="6752">
                  <c:v>9.0354199999999996E-2</c:v>
                </c:pt>
                <c:pt idx="6753">
                  <c:v>9.0290400000000007E-2</c:v>
                </c:pt>
                <c:pt idx="6754">
                  <c:v>9.0217000000000006E-2</c:v>
                </c:pt>
                <c:pt idx="6755">
                  <c:v>9.0143100000000004E-2</c:v>
                </c:pt>
                <c:pt idx="6756">
                  <c:v>9.0064500000000006E-2</c:v>
                </c:pt>
                <c:pt idx="6757">
                  <c:v>8.9986300000000005E-2</c:v>
                </c:pt>
                <c:pt idx="6758">
                  <c:v>8.9910000000000004E-2</c:v>
                </c:pt>
                <c:pt idx="6759">
                  <c:v>8.9824299999999996E-2</c:v>
                </c:pt>
                <c:pt idx="6760">
                  <c:v>8.97424E-2</c:v>
                </c:pt>
                <c:pt idx="6761">
                  <c:v>8.9654399999999995E-2</c:v>
                </c:pt>
                <c:pt idx="6762">
                  <c:v>8.9571600000000001E-2</c:v>
                </c:pt>
                <c:pt idx="6763">
                  <c:v>8.9485200000000001E-2</c:v>
                </c:pt>
                <c:pt idx="6764">
                  <c:v>8.93896E-2</c:v>
                </c:pt>
                <c:pt idx="6765">
                  <c:v>8.9294200000000004E-2</c:v>
                </c:pt>
                <c:pt idx="6766">
                  <c:v>8.9191300000000001E-2</c:v>
                </c:pt>
                <c:pt idx="6767">
                  <c:v>8.9095300000000002E-2</c:v>
                </c:pt>
                <c:pt idx="6768">
                  <c:v>8.8993000000000003E-2</c:v>
                </c:pt>
                <c:pt idx="6769">
                  <c:v>8.8889899999999994E-2</c:v>
                </c:pt>
                <c:pt idx="6770">
                  <c:v>8.8785600000000006E-2</c:v>
                </c:pt>
                <c:pt idx="6771">
                  <c:v>8.8678000000000007E-2</c:v>
                </c:pt>
                <c:pt idx="6772">
                  <c:v>8.8574399999999998E-2</c:v>
                </c:pt>
                <c:pt idx="6773">
                  <c:v>8.8461499999999998E-2</c:v>
                </c:pt>
                <c:pt idx="6774">
                  <c:v>8.8348099999999999E-2</c:v>
                </c:pt>
                <c:pt idx="6775">
                  <c:v>8.8228200000000007E-2</c:v>
                </c:pt>
                <c:pt idx="6776">
                  <c:v>8.8108500000000006E-2</c:v>
                </c:pt>
                <c:pt idx="6777">
                  <c:v>8.7988800000000006E-2</c:v>
                </c:pt>
                <c:pt idx="6778">
                  <c:v>8.7864499999999998E-2</c:v>
                </c:pt>
                <c:pt idx="6779">
                  <c:v>8.7741600000000003E-2</c:v>
                </c:pt>
                <c:pt idx="6780">
                  <c:v>8.7613800000000006E-2</c:v>
                </c:pt>
                <c:pt idx="6781">
                  <c:v>8.7487400000000007E-2</c:v>
                </c:pt>
                <c:pt idx="6782">
                  <c:v>8.7357699999999996E-2</c:v>
                </c:pt>
                <c:pt idx="6783">
                  <c:v>8.7223700000000001E-2</c:v>
                </c:pt>
                <c:pt idx="6784">
                  <c:v>8.7087499999999998E-2</c:v>
                </c:pt>
                <c:pt idx="6785">
                  <c:v>8.6946700000000002E-2</c:v>
                </c:pt>
                <c:pt idx="6786">
                  <c:v>8.6805599999999997E-2</c:v>
                </c:pt>
                <c:pt idx="6787">
                  <c:v>8.6662600000000006E-2</c:v>
                </c:pt>
                <c:pt idx="6788">
                  <c:v>8.65176E-2</c:v>
                </c:pt>
                <c:pt idx="6789">
                  <c:v>8.6372400000000002E-2</c:v>
                </c:pt>
                <c:pt idx="6790">
                  <c:v>8.6223300000000003E-2</c:v>
                </c:pt>
                <c:pt idx="6791">
                  <c:v>8.6072499999999996E-2</c:v>
                </c:pt>
                <c:pt idx="6792">
                  <c:v>8.5919700000000002E-2</c:v>
                </c:pt>
                <c:pt idx="6793">
                  <c:v>8.5762900000000003E-2</c:v>
                </c:pt>
                <c:pt idx="6794">
                  <c:v>8.5606199999999993E-2</c:v>
                </c:pt>
                <c:pt idx="6795">
                  <c:v>8.5442400000000002E-2</c:v>
                </c:pt>
                <c:pt idx="6796">
                  <c:v>8.5278800000000002E-2</c:v>
                </c:pt>
                <c:pt idx="6797">
                  <c:v>8.5112599999999997E-2</c:v>
                </c:pt>
                <c:pt idx="6798">
                  <c:v>8.4945800000000002E-2</c:v>
                </c:pt>
                <c:pt idx="6799">
                  <c:v>8.4779800000000002E-2</c:v>
                </c:pt>
                <c:pt idx="6800">
                  <c:v>8.4605100000000003E-2</c:v>
                </c:pt>
                <c:pt idx="6801">
                  <c:v>8.4432300000000002E-2</c:v>
                </c:pt>
                <c:pt idx="6802">
                  <c:v>8.4254099999999998E-2</c:v>
                </c:pt>
                <c:pt idx="6803">
                  <c:v>8.4077799999999994E-2</c:v>
                </c:pt>
                <c:pt idx="6804">
                  <c:v>8.3897600000000003E-2</c:v>
                </c:pt>
                <c:pt idx="6805">
                  <c:v>8.3710000000000007E-2</c:v>
                </c:pt>
                <c:pt idx="6806">
                  <c:v>8.3523899999999998E-2</c:v>
                </c:pt>
                <c:pt idx="6807">
                  <c:v>8.3333099999999993E-2</c:v>
                </c:pt>
                <c:pt idx="6808">
                  <c:v>8.3147899999999997E-2</c:v>
                </c:pt>
                <c:pt idx="6809">
                  <c:v>8.2954600000000003E-2</c:v>
                </c:pt>
                <c:pt idx="6810">
                  <c:v>8.2757999999999998E-2</c:v>
                </c:pt>
                <c:pt idx="6811">
                  <c:v>8.2559300000000002E-2</c:v>
                </c:pt>
                <c:pt idx="6812">
                  <c:v>8.2359100000000005E-2</c:v>
                </c:pt>
                <c:pt idx="6813">
                  <c:v>8.2162499999999999E-2</c:v>
                </c:pt>
                <c:pt idx="6814">
                  <c:v>8.1955299999999995E-2</c:v>
                </c:pt>
                <c:pt idx="6815">
                  <c:v>8.1747399999999998E-2</c:v>
                </c:pt>
                <c:pt idx="6816">
                  <c:v>8.1533599999999998E-2</c:v>
                </c:pt>
                <c:pt idx="6817">
                  <c:v>8.1322099999999994E-2</c:v>
                </c:pt>
                <c:pt idx="6818">
                  <c:v>8.1110299999999996E-2</c:v>
                </c:pt>
                <c:pt idx="6819">
                  <c:v>8.0891299999999999E-2</c:v>
                </c:pt>
                <c:pt idx="6820">
                  <c:v>8.0672900000000006E-2</c:v>
                </c:pt>
                <c:pt idx="6821">
                  <c:v>8.0449999999999994E-2</c:v>
                </c:pt>
                <c:pt idx="6822">
                  <c:v>8.02316E-2</c:v>
                </c:pt>
                <c:pt idx="6823">
                  <c:v>8.0008300000000004E-2</c:v>
                </c:pt>
                <c:pt idx="6824">
                  <c:v>7.9777600000000004E-2</c:v>
                </c:pt>
                <c:pt idx="6825">
                  <c:v>7.9543100000000005E-2</c:v>
                </c:pt>
                <c:pt idx="6826">
                  <c:v>7.9304899999999998E-2</c:v>
                </c:pt>
                <c:pt idx="6827">
                  <c:v>7.9069600000000004E-2</c:v>
                </c:pt>
                <c:pt idx="6828">
                  <c:v>7.8830700000000004E-2</c:v>
                </c:pt>
                <c:pt idx="6829">
                  <c:v>7.8589400000000004E-2</c:v>
                </c:pt>
                <c:pt idx="6830">
                  <c:v>7.8346200000000005E-2</c:v>
                </c:pt>
                <c:pt idx="6831">
                  <c:v>7.8102000000000005E-2</c:v>
                </c:pt>
                <c:pt idx="6832">
                  <c:v>7.7857800000000005E-2</c:v>
                </c:pt>
                <c:pt idx="6833">
                  <c:v>7.7608200000000002E-2</c:v>
                </c:pt>
                <c:pt idx="6834">
                  <c:v>7.7353400000000003E-2</c:v>
                </c:pt>
                <c:pt idx="6835">
                  <c:v>7.7094599999999999E-2</c:v>
                </c:pt>
                <c:pt idx="6836">
                  <c:v>7.6833600000000002E-2</c:v>
                </c:pt>
                <c:pt idx="6837">
                  <c:v>7.6572299999999996E-2</c:v>
                </c:pt>
                <c:pt idx="6838">
                  <c:v>7.6308399999999998E-2</c:v>
                </c:pt>
                <c:pt idx="6839">
                  <c:v>7.6043399999999997E-2</c:v>
                </c:pt>
                <c:pt idx="6840">
                  <c:v>7.5776800000000005E-2</c:v>
                </c:pt>
                <c:pt idx="6841">
                  <c:v>7.5507500000000005E-2</c:v>
                </c:pt>
                <c:pt idx="6842">
                  <c:v>7.5236899999999995E-2</c:v>
                </c:pt>
                <c:pt idx="6843">
                  <c:v>7.4961E-2</c:v>
                </c:pt>
                <c:pt idx="6844">
                  <c:v>7.4682600000000002E-2</c:v>
                </c:pt>
                <c:pt idx="6845">
                  <c:v>7.4399400000000004E-2</c:v>
                </c:pt>
                <c:pt idx="6846">
                  <c:v>7.4112700000000004E-2</c:v>
                </c:pt>
                <c:pt idx="6847">
                  <c:v>7.3825500000000002E-2</c:v>
                </c:pt>
                <c:pt idx="6848">
                  <c:v>7.3536400000000002E-2</c:v>
                </c:pt>
                <c:pt idx="6849">
                  <c:v>7.3248900000000006E-2</c:v>
                </c:pt>
                <c:pt idx="6850">
                  <c:v>7.2956199999999999E-2</c:v>
                </c:pt>
                <c:pt idx="6851">
                  <c:v>7.2661600000000007E-2</c:v>
                </c:pt>
                <c:pt idx="6852">
                  <c:v>7.2363999999999998E-2</c:v>
                </c:pt>
                <c:pt idx="6853">
                  <c:v>7.20634E-2</c:v>
                </c:pt>
                <c:pt idx="6854">
                  <c:v>7.17613E-2</c:v>
                </c:pt>
                <c:pt idx="6855">
                  <c:v>7.1450799999999995E-2</c:v>
                </c:pt>
                <c:pt idx="6856">
                  <c:v>7.1138900000000005E-2</c:v>
                </c:pt>
                <c:pt idx="6857">
                  <c:v>7.0824899999999996E-2</c:v>
                </c:pt>
                <c:pt idx="6858">
                  <c:v>7.0513300000000001E-2</c:v>
                </c:pt>
                <c:pt idx="6859">
                  <c:v>7.0200799999999994E-2</c:v>
                </c:pt>
                <c:pt idx="6860">
                  <c:v>6.9880999999999999E-2</c:v>
                </c:pt>
                <c:pt idx="6861">
                  <c:v>6.9559999999999997E-2</c:v>
                </c:pt>
                <c:pt idx="6862">
                  <c:v>6.92358E-2</c:v>
                </c:pt>
                <c:pt idx="6863">
                  <c:v>6.8912699999999993E-2</c:v>
                </c:pt>
                <c:pt idx="6864">
                  <c:v>6.8583900000000003E-2</c:v>
                </c:pt>
                <c:pt idx="6865">
                  <c:v>6.8246100000000004E-2</c:v>
                </c:pt>
                <c:pt idx="6866">
                  <c:v>6.7906599999999998E-2</c:v>
                </c:pt>
                <c:pt idx="6867">
                  <c:v>6.75679E-2</c:v>
                </c:pt>
                <c:pt idx="6868">
                  <c:v>6.7233399999999999E-2</c:v>
                </c:pt>
                <c:pt idx="6869">
                  <c:v>6.6893300000000003E-2</c:v>
                </c:pt>
                <c:pt idx="6870">
                  <c:v>6.6546499999999995E-2</c:v>
                </c:pt>
                <c:pt idx="6871">
                  <c:v>6.6197599999999995E-2</c:v>
                </c:pt>
                <c:pt idx="6872">
                  <c:v>6.5849199999999997E-2</c:v>
                </c:pt>
                <c:pt idx="6873">
                  <c:v>6.5501400000000001E-2</c:v>
                </c:pt>
                <c:pt idx="6874">
                  <c:v>6.5143699999999999E-2</c:v>
                </c:pt>
                <c:pt idx="6875">
                  <c:v>6.4779199999999995E-2</c:v>
                </c:pt>
                <c:pt idx="6876">
                  <c:v>6.4412200000000003E-2</c:v>
                </c:pt>
                <c:pt idx="6877">
                  <c:v>6.4048499999999994E-2</c:v>
                </c:pt>
                <c:pt idx="6878">
                  <c:v>6.3686400000000004E-2</c:v>
                </c:pt>
                <c:pt idx="6879">
                  <c:v>6.3316899999999995E-2</c:v>
                </c:pt>
                <c:pt idx="6880">
                  <c:v>6.2945299999999996E-2</c:v>
                </c:pt>
                <c:pt idx="6881">
                  <c:v>6.2571699999999994E-2</c:v>
                </c:pt>
                <c:pt idx="6882">
                  <c:v>6.2200800000000001E-2</c:v>
                </c:pt>
                <c:pt idx="6883">
                  <c:v>6.1825499999999999E-2</c:v>
                </c:pt>
                <c:pt idx="6884">
                  <c:v>6.1438199999999998E-2</c:v>
                </c:pt>
                <c:pt idx="6885">
                  <c:v>6.1045799999999997E-2</c:v>
                </c:pt>
                <c:pt idx="6886">
                  <c:v>6.0651900000000002E-2</c:v>
                </c:pt>
                <c:pt idx="6887">
                  <c:v>6.0262900000000001E-2</c:v>
                </c:pt>
                <c:pt idx="6888">
                  <c:v>5.9871800000000003E-2</c:v>
                </c:pt>
                <c:pt idx="6889">
                  <c:v>5.9476000000000001E-2</c:v>
                </c:pt>
                <c:pt idx="6890">
                  <c:v>5.9078600000000002E-2</c:v>
                </c:pt>
                <c:pt idx="6891">
                  <c:v>5.8680499999999997E-2</c:v>
                </c:pt>
                <c:pt idx="6892">
                  <c:v>5.8282500000000001E-2</c:v>
                </c:pt>
                <c:pt idx="6893">
                  <c:v>5.7875500000000003E-2</c:v>
                </c:pt>
                <c:pt idx="6894">
                  <c:v>5.7459200000000002E-2</c:v>
                </c:pt>
                <c:pt idx="6895">
                  <c:v>5.7038499999999999E-2</c:v>
                </c:pt>
                <c:pt idx="6896">
                  <c:v>5.66201E-2</c:v>
                </c:pt>
                <c:pt idx="6897">
                  <c:v>5.6203999999999997E-2</c:v>
                </c:pt>
                <c:pt idx="6898">
                  <c:v>5.5785500000000002E-2</c:v>
                </c:pt>
                <c:pt idx="6899">
                  <c:v>5.5364299999999998E-2</c:v>
                </c:pt>
                <c:pt idx="6900">
                  <c:v>5.4941299999999998E-2</c:v>
                </c:pt>
                <c:pt idx="6901">
                  <c:v>5.4517700000000002E-2</c:v>
                </c:pt>
                <c:pt idx="6902">
                  <c:v>5.4089400000000003E-2</c:v>
                </c:pt>
                <c:pt idx="6903">
                  <c:v>5.3651600000000001E-2</c:v>
                </c:pt>
                <c:pt idx="6904">
                  <c:v>5.3205799999999998E-2</c:v>
                </c:pt>
                <c:pt idx="6905">
                  <c:v>5.2759E-2</c:v>
                </c:pt>
                <c:pt idx="6906">
                  <c:v>5.2313999999999999E-2</c:v>
                </c:pt>
                <c:pt idx="6907">
                  <c:v>5.1870600000000003E-2</c:v>
                </c:pt>
                <c:pt idx="6908">
                  <c:v>5.1424699999999997E-2</c:v>
                </c:pt>
                <c:pt idx="6909">
                  <c:v>5.0977700000000001E-2</c:v>
                </c:pt>
                <c:pt idx="6910">
                  <c:v>5.0529900000000003E-2</c:v>
                </c:pt>
                <c:pt idx="6911">
                  <c:v>5.0078299999999999E-2</c:v>
                </c:pt>
                <c:pt idx="6912">
                  <c:v>4.9618599999999999E-2</c:v>
                </c:pt>
                <c:pt idx="6913">
                  <c:v>4.91435E-2</c:v>
                </c:pt>
                <c:pt idx="6914">
                  <c:v>4.8662400000000001E-2</c:v>
                </c:pt>
                <c:pt idx="6915">
                  <c:v>4.8180899999999999E-2</c:v>
                </c:pt>
                <c:pt idx="6916">
                  <c:v>4.7702599999999998E-2</c:v>
                </c:pt>
                <c:pt idx="6917">
                  <c:v>4.72261E-2</c:v>
                </c:pt>
                <c:pt idx="6918">
                  <c:v>4.6747400000000001E-2</c:v>
                </c:pt>
                <c:pt idx="6919">
                  <c:v>4.6268999999999998E-2</c:v>
                </c:pt>
                <c:pt idx="6920">
                  <c:v>4.5784900000000003E-2</c:v>
                </c:pt>
                <c:pt idx="6921">
                  <c:v>4.5296900000000001E-2</c:v>
                </c:pt>
                <c:pt idx="6922">
                  <c:v>4.47993E-2</c:v>
                </c:pt>
                <c:pt idx="6923">
                  <c:v>4.4293399999999997E-2</c:v>
                </c:pt>
                <c:pt idx="6924">
                  <c:v>4.3785499999999998E-2</c:v>
                </c:pt>
                <c:pt idx="6925">
                  <c:v>4.3277000000000003E-2</c:v>
                </c:pt>
                <c:pt idx="6926">
                  <c:v>4.2772900000000003E-2</c:v>
                </c:pt>
                <c:pt idx="6927">
                  <c:v>4.2268300000000002E-2</c:v>
                </c:pt>
                <c:pt idx="6928">
                  <c:v>4.1765900000000002E-2</c:v>
                </c:pt>
                <c:pt idx="6929">
                  <c:v>4.1259299999999999E-2</c:v>
                </c:pt>
                <c:pt idx="6930">
                  <c:v>4.0746999999999998E-2</c:v>
                </c:pt>
                <c:pt idx="6931">
                  <c:v>4.0227899999999997E-2</c:v>
                </c:pt>
                <c:pt idx="6932">
                  <c:v>3.9698499999999998E-2</c:v>
                </c:pt>
                <c:pt idx="6933">
                  <c:v>3.9164999999999998E-2</c:v>
                </c:pt>
                <c:pt idx="6934">
                  <c:v>3.8628999999999997E-2</c:v>
                </c:pt>
                <c:pt idx="6935">
                  <c:v>3.8096100000000001E-2</c:v>
                </c:pt>
                <c:pt idx="6936">
                  <c:v>3.7563899999999997E-2</c:v>
                </c:pt>
                <c:pt idx="6937">
                  <c:v>3.7033000000000003E-2</c:v>
                </c:pt>
                <c:pt idx="6938">
                  <c:v>3.6501499999999999E-2</c:v>
                </c:pt>
                <c:pt idx="6939">
                  <c:v>3.5966699999999997E-2</c:v>
                </c:pt>
                <c:pt idx="6940">
                  <c:v>3.5427399999999998E-2</c:v>
                </c:pt>
                <c:pt idx="6941">
                  <c:v>3.4878100000000002E-2</c:v>
                </c:pt>
                <c:pt idx="6942">
                  <c:v>3.4320099999999999E-2</c:v>
                </c:pt>
                <c:pt idx="6943">
                  <c:v>3.3756800000000003E-2</c:v>
                </c:pt>
                <c:pt idx="6944">
                  <c:v>3.31954E-2</c:v>
                </c:pt>
                <c:pt idx="6945">
                  <c:v>3.2635400000000002E-2</c:v>
                </c:pt>
                <c:pt idx="6946">
                  <c:v>3.2076300000000002E-2</c:v>
                </c:pt>
                <c:pt idx="6947">
                  <c:v>3.1517400000000001E-2</c:v>
                </c:pt>
                <c:pt idx="6948">
                  <c:v>3.0957499999999999E-2</c:v>
                </c:pt>
                <c:pt idx="6949">
                  <c:v>3.03965E-2</c:v>
                </c:pt>
                <c:pt idx="6950">
                  <c:v>2.9828400000000001E-2</c:v>
                </c:pt>
                <c:pt idx="6951">
                  <c:v>2.9250000000000002E-2</c:v>
                </c:pt>
                <c:pt idx="6952">
                  <c:v>2.8661200000000001E-2</c:v>
                </c:pt>
                <c:pt idx="6953">
                  <c:v>2.80713E-2</c:v>
                </c:pt>
                <c:pt idx="6954">
                  <c:v>2.7483400000000002E-2</c:v>
                </c:pt>
                <c:pt idx="6955">
                  <c:v>2.68971E-2</c:v>
                </c:pt>
                <c:pt idx="6956">
                  <c:v>2.6310900000000002E-2</c:v>
                </c:pt>
                <c:pt idx="6957">
                  <c:v>2.5723599999999999E-2</c:v>
                </c:pt>
                <c:pt idx="6958">
                  <c:v>2.5138000000000001E-2</c:v>
                </c:pt>
                <c:pt idx="6959">
                  <c:v>2.4549100000000001E-2</c:v>
                </c:pt>
                <c:pt idx="6960">
                  <c:v>2.39528E-2</c:v>
                </c:pt>
                <c:pt idx="6961">
                  <c:v>2.33422E-2</c:v>
                </c:pt>
                <c:pt idx="6962">
                  <c:v>2.27247E-2</c:v>
                </c:pt>
                <c:pt idx="6963">
                  <c:v>2.2108300000000001E-2</c:v>
                </c:pt>
                <c:pt idx="6964">
                  <c:v>2.14938E-2</c:v>
                </c:pt>
                <c:pt idx="6965">
                  <c:v>2.0881E-2</c:v>
                </c:pt>
                <c:pt idx="6966">
                  <c:v>2.0265700000000001E-2</c:v>
                </c:pt>
                <c:pt idx="6967">
                  <c:v>1.96525E-2</c:v>
                </c:pt>
                <c:pt idx="6968">
                  <c:v>1.9040100000000001E-2</c:v>
                </c:pt>
                <c:pt idx="6969">
                  <c:v>1.8424599999999999E-2</c:v>
                </c:pt>
                <c:pt idx="6970">
                  <c:v>1.7796699999999999E-2</c:v>
                </c:pt>
                <c:pt idx="6971">
                  <c:v>1.7154699999999998E-2</c:v>
                </c:pt>
                <c:pt idx="6972">
                  <c:v>1.65095E-2</c:v>
                </c:pt>
                <c:pt idx="6973">
                  <c:v>1.5866399999999999E-2</c:v>
                </c:pt>
                <c:pt idx="6974">
                  <c:v>1.5226099999999999E-2</c:v>
                </c:pt>
                <c:pt idx="6975">
                  <c:v>1.4582899999999999E-2</c:v>
                </c:pt>
                <c:pt idx="6976">
                  <c:v>1.3939999999999999E-2</c:v>
                </c:pt>
                <c:pt idx="6977">
                  <c:v>1.33025E-2</c:v>
                </c:pt>
                <c:pt idx="6978">
                  <c:v>1.2668799999999999E-2</c:v>
                </c:pt>
                <c:pt idx="6979">
                  <c:v>1.2021799999999999E-2</c:v>
                </c:pt>
                <c:pt idx="6980">
                  <c:v>1.13431E-2</c:v>
                </c:pt>
                <c:pt idx="6981">
                  <c:v>1.0643100000000001E-2</c:v>
                </c:pt>
                <c:pt idx="6982" formatCode="0.00E+00">
                  <c:v>9.9410499999999999E-3</c:v>
                </c:pt>
                <c:pt idx="6983" formatCode="0.00E+00">
                  <c:v>9.2464499999999998E-3</c:v>
                </c:pt>
                <c:pt idx="6984" formatCode="0.00E+00">
                  <c:v>8.5538799999999998E-3</c:v>
                </c:pt>
                <c:pt idx="6985" formatCode="0.00E+00">
                  <c:v>7.8580999999999998E-3</c:v>
                </c:pt>
                <c:pt idx="6986" formatCode="0.00E+00">
                  <c:v>7.1632700000000002E-3</c:v>
                </c:pt>
                <c:pt idx="6987" formatCode="0.00E+00">
                  <c:v>6.4726499999999999E-3</c:v>
                </c:pt>
                <c:pt idx="6988" formatCode="0.00E+00">
                  <c:v>5.7829099999999996E-3</c:v>
                </c:pt>
                <c:pt idx="6989" formatCode="0.00E+00">
                  <c:v>5.0816699999999999E-3</c:v>
                </c:pt>
                <c:pt idx="6990" formatCode="0.00E+00">
                  <c:v>4.3643099999999997E-3</c:v>
                </c:pt>
                <c:pt idx="6991" formatCode="0.00E+00">
                  <c:v>3.6395400000000001E-3</c:v>
                </c:pt>
                <c:pt idx="6992" formatCode="0.00E+00">
                  <c:v>2.9175E-3</c:v>
                </c:pt>
                <c:pt idx="6993" formatCode="0.00E+00">
                  <c:v>2.1982799999999999E-3</c:v>
                </c:pt>
                <c:pt idx="6994" formatCode="0.00E+00">
                  <c:v>1.4782700000000001E-3</c:v>
                </c:pt>
                <c:pt idx="6995" formatCode="0.00E+00">
                  <c:v>7.5717500000000001E-4</c:v>
                </c:pt>
                <c:pt idx="6996" formatCode="0.00E+00">
                  <c:v>3.80174E-5</c:v>
                </c:pt>
                <c:pt idx="6997" formatCode="0.00E+00">
                  <c:v>-6.7686199999999997E-4</c:v>
                </c:pt>
                <c:pt idx="6998" formatCode="0.00E+00">
                  <c:v>-1.39601E-3</c:v>
                </c:pt>
                <c:pt idx="6999" formatCode="0.00E+00">
                  <c:v>-2.1282200000000001E-3</c:v>
                </c:pt>
                <c:pt idx="7000" formatCode="0.00E+00">
                  <c:v>-2.8726799999999999E-3</c:v>
                </c:pt>
                <c:pt idx="7001" formatCode="0.00E+00">
                  <c:v>-3.6196599999999998E-3</c:v>
                </c:pt>
                <c:pt idx="7002" formatCode="0.00E+00">
                  <c:v>-4.3629300000000001E-3</c:v>
                </c:pt>
                <c:pt idx="7003" formatCode="0.00E+00">
                  <c:v>-5.1052700000000003E-3</c:v>
                </c:pt>
                <c:pt idx="7004" formatCode="0.00E+00">
                  <c:v>-5.8486600000000003E-3</c:v>
                </c:pt>
                <c:pt idx="7005" formatCode="0.00E+00">
                  <c:v>-6.5924299999999998E-3</c:v>
                </c:pt>
                <c:pt idx="7006" formatCode="0.00E+00">
                  <c:v>-7.33287E-3</c:v>
                </c:pt>
                <c:pt idx="7007" formatCode="0.00E+00">
                  <c:v>-8.0720099999999993E-3</c:v>
                </c:pt>
                <c:pt idx="7008" formatCode="0.00E+00">
                  <c:v>-8.8184300000000004E-3</c:v>
                </c:pt>
                <c:pt idx="7009" formatCode="0.00E+00">
                  <c:v>-9.5775200000000008E-3</c:v>
                </c:pt>
                <c:pt idx="7010">
                  <c:v>-1.0344600000000001E-2</c:v>
                </c:pt>
                <c:pt idx="7011">
                  <c:v>-1.1110099999999999E-2</c:v>
                </c:pt>
                <c:pt idx="7012">
                  <c:v>-1.18736E-2</c:v>
                </c:pt>
                <c:pt idx="7013">
                  <c:v>-1.26366E-2</c:v>
                </c:pt>
                <c:pt idx="7014">
                  <c:v>-1.3401E-2</c:v>
                </c:pt>
                <c:pt idx="7015">
                  <c:v>-1.4164599999999999E-2</c:v>
                </c:pt>
                <c:pt idx="7016">
                  <c:v>-1.49243E-2</c:v>
                </c:pt>
                <c:pt idx="7017">
                  <c:v>-1.5686499999999999E-2</c:v>
                </c:pt>
                <c:pt idx="7018">
                  <c:v>-1.6457900000000001E-2</c:v>
                </c:pt>
                <c:pt idx="7019">
                  <c:v>-1.7240800000000001E-2</c:v>
                </c:pt>
                <c:pt idx="7020">
                  <c:v>-1.8027100000000001E-2</c:v>
                </c:pt>
                <c:pt idx="7021">
                  <c:v>-1.88106E-2</c:v>
                </c:pt>
                <c:pt idx="7022">
                  <c:v>-1.95928E-2</c:v>
                </c:pt>
                <c:pt idx="7023">
                  <c:v>-2.0375299999999999E-2</c:v>
                </c:pt>
                <c:pt idx="7024">
                  <c:v>-2.1158900000000001E-2</c:v>
                </c:pt>
                <c:pt idx="7025">
                  <c:v>-2.1940000000000001E-2</c:v>
                </c:pt>
                <c:pt idx="7026">
                  <c:v>-2.2719300000000001E-2</c:v>
                </c:pt>
                <c:pt idx="7027">
                  <c:v>-2.3503400000000001E-2</c:v>
                </c:pt>
                <c:pt idx="7028">
                  <c:v>-2.4298199999999999E-2</c:v>
                </c:pt>
                <c:pt idx="7029">
                  <c:v>-2.5101200000000001E-2</c:v>
                </c:pt>
                <c:pt idx="7030">
                  <c:v>-2.5903599999999999E-2</c:v>
                </c:pt>
                <c:pt idx="7031">
                  <c:v>-2.67038E-2</c:v>
                </c:pt>
                <c:pt idx="7032">
                  <c:v>-2.7502700000000001E-2</c:v>
                </c:pt>
                <c:pt idx="7033">
                  <c:v>-2.83033E-2</c:v>
                </c:pt>
                <c:pt idx="7034">
                  <c:v>-2.9103400000000001E-2</c:v>
                </c:pt>
                <c:pt idx="7035">
                  <c:v>-2.9900800000000002E-2</c:v>
                </c:pt>
                <c:pt idx="7036">
                  <c:v>-3.0698900000000001E-2</c:v>
                </c:pt>
                <c:pt idx="7037">
                  <c:v>-3.1503700000000003E-2</c:v>
                </c:pt>
                <c:pt idx="7038">
                  <c:v>-3.2319000000000001E-2</c:v>
                </c:pt>
                <c:pt idx="7039">
                  <c:v>-3.3138099999999997E-2</c:v>
                </c:pt>
                <c:pt idx="7040">
                  <c:v>-3.3955199999999998E-2</c:v>
                </c:pt>
                <c:pt idx="7041">
                  <c:v>-3.4769799999999997E-2</c:v>
                </c:pt>
                <c:pt idx="7042">
                  <c:v>-3.5584900000000003E-2</c:v>
                </c:pt>
                <c:pt idx="7043">
                  <c:v>-3.6400799999999997E-2</c:v>
                </c:pt>
                <c:pt idx="7044">
                  <c:v>-3.7215499999999999E-2</c:v>
                </c:pt>
                <c:pt idx="7045">
                  <c:v>-3.8028399999999997E-2</c:v>
                </c:pt>
                <c:pt idx="7046">
                  <c:v>-3.8843700000000002E-2</c:v>
                </c:pt>
                <c:pt idx="7047">
                  <c:v>-3.9668299999999997E-2</c:v>
                </c:pt>
                <c:pt idx="7048">
                  <c:v>-4.0499899999999998E-2</c:v>
                </c:pt>
                <c:pt idx="7049">
                  <c:v>-4.1332800000000003E-2</c:v>
                </c:pt>
                <c:pt idx="7050">
                  <c:v>-4.2162100000000001E-2</c:v>
                </c:pt>
                <c:pt idx="7051">
                  <c:v>-4.2990199999999999E-2</c:v>
                </c:pt>
                <c:pt idx="7052">
                  <c:v>-4.3819499999999997E-2</c:v>
                </c:pt>
                <c:pt idx="7053">
                  <c:v>-4.4648500000000001E-2</c:v>
                </c:pt>
                <c:pt idx="7054">
                  <c:v>-4.5476299999999997E-2</c:v>
                </c:pt>
                <c:pt idx="7055">
                  <c:v>-4.6302700000000002E-2</c:v>
                </c:pt>
                <c:pt idx="7056">
                  <c:v>-4.7135000000000003E-2</c:v>
                </c:pt>
                <c:pt idx="7057">
                  <c:v>-4.7976100000000001E-2</c:v>
                </c:pt>
                <c:pt idx="7058">
                  <c:v>-4.8821999999999997E-2</c:v>
                </c:pt>
                <c:pt idx="7059">
                  <c:v>-4.9665800000000003E-2</c:v>
                </c:pt>
                <c:pt idx="7060">
                  <c:v>-5.0505899999999999E-2</c:v>
                </c:pt>
                <c:pt idx="7061">
                  <c:v>-5.1346500000000003E-2</c:v>
                </c:pt>
                <c:pt idx="7062">
                  <c:v>-5.2187499999999998E-2</c:v>
                </c:pt>
                <c:pt idx="7063">
                  <c:v>-5.3028800000000001E-2</c:v>
                </c:pt>
                <c:pt idx="7064">
                  <c:v>-5.3867100000000001E-2</c:v>
                </c:pt>
                <c:pt idx="7065">
                  <c:v>-5.4707199999999997E-2</c:v>
                </c:pt>
                <c:pt idx="7066">
                  <c:v>-5.5554899999999997E-2</c:v>
                </c:pt>
                <c:pt idx="7067">
                  <c:v>-5.6410200000000001E-2</c:v>
                </c:pt>
                <c:pt idx="7068">
                  <c:v>-5.7267400000000003E-2</c:v>
                </c:pt>
                <c:pt idx="7069">
                  <c:v>-5.8119700000000003E-2</c:v>
                </c:pt>
                <c:pt idx="7070">
                  <c:v>-5.8970300000000003E-2</c:v>
                </c:pt>
                <c:pt idx="7071">
                  <c:v>-5.9821100000000002E-2</c:v>
                </c:pt>
                <c:pt idx="7072">
                  <c:v>-6.0672999999999998E-2</c:v>
                </c:pt>
                <c:pt idx="7073">
                  <c:v>-6.1523700000000001E-2</c:v>
                </c:pt>
                <c:pt idx="7074">
                  <c:v>-6.2372700000000003E-2</c:v>
                </c:pt>
                <c:pt idx="7075">
                  <c:v>-6.3225699999999996E-2</c:v>
                </c:pt>
                <c:pt idx="7076">
                  <c:v>-6.4085799999999998E-2</c:v>
                </c:pt>
                <c:pt idx="7077">
                  <c:v>-6.4951300000000003E-2</c:v>
                </c:pt>
                <c:pt idx="7078">
                  <c:v>-6.5814600000000001E-2</c:v>
                </c:pt>
                <c:pt idx="7079">
                  <c:v>-6.6674700000000003E-2</c:v>
                </c:pt>
                <c:pt idx="7080">
                  <c:v>-6.7533800000000005E-2</c:v>
                </c:pt>
                <c:pt idx="7081">
                  <c:v>-6.8394700000000003E-2</c:v>
                </c:pt>
                <c:pt idx="7082">
                  <c:v>-6.9254200000000002E-2</c:v>
                </c:pt>
                <c:pt idx="7083">
                  <c:v>-7.0108000000000004E-2</c:v>
                </c:pt>
                <c:pt idx="7084">
                  <c:v>-7.0963600000000002E-2</c:v>
                </c:pt>
                <c:pt idx="7085">
                  <c:v>-7.1834899999999993E-2</c:v>
                </c:pt>
                <c:pt idx="7086">
                  <c:v>-7.27294E-2</c:v>
                </c:pt>
                <c:pt idx="7087">
                  <c:v>-7.3632699999999995E-2</c:v>
                </c:pt>
                <c:pt idx="7088">
                  <c:v>-7.4530899999999997E-2</c:v>
                </c:pt>
                <c:pt idx="7089">
                  <c:v>-7.5423199999999996E-2</c:v>
                </c:pt>
                <c:pt idx="7090">
                  <c:v>-7.6314499999999993E-2</c:v>
                </c:pt>
                <c:pt idx="7091">
                  <c:v>-7.7207499999999998E-2</c:v>
                </c:pt>
                <c:pt idx="7092">
                  <c:v>-7.8099299999999997E-2</c:v>
                </c:pt>
                <c:pt idx="7093">
                  <c:v>-7.8990000000000005E-2</c:v>
                </c:pt>
                <c:pt idx="7094">
                  <c:v>-7.98822E-2</c:v>
                </c:pt>
                <c:pt idx="7095">
                  <c:v>-8.0781099999999995E-2</c:v>
                </c:pt>
                <c:pt idx="7096">
                  <c:v>-8.1685099999999997E-2</c:v>
                </c:pt>
                <c:pt idx="7097">
                  <c:v>-8.2588300000000003E-2</c:v>
                </c:pt>
                <c:pt idx="7098">
                  <c:v>-8.3487900000000004E-2</c:v>
                </c:pt>
                <c:pt idx="7099">
                  <c:v>-8.4384500000000001E-2</c:v>
                </c:pt>
                <c:pt idx="7100">
                  <c:v>-8.5281700000000002E-2</c:v>
                </c:pt>
                <c:pt idx="7101">
                  <c:v>-8.6177699999999996E-2</c:v>
                </c:pt>
                <c:pt idx="7102">
                  <c:v>-8.70731E-2</c:v>
                </c:pt>
                <c:pt idx="7103">
                  <c:v>-8.7967900000000002E-2</c:v>
                </c:pt>
                <c:pt idx="7104">
                  <c:v>-8.8866100000000003E-2</c:v>
                </c:pt>
                <c:pt idx="7105">
                  <c:v>-8.9770500000000003E-2</c:v>
                </c:pt>
                <c:pt idx="7106">
                  <c:v>-9.0676499999999993E-2</c:v>
                </c:pt>
                <c:pt idx="7107">
                  <c:v>-9.15802E-2</c:v>
                </c:pt>
                <c:pt idx="7108">
                  <c:v>-9.2479500000000006E-2</c:v>
                </c:pt>
                <c:pt idx="7109">
                  <c:v>-9.3377299999999996E-2</c:v>
                </c:pt>
                <c:pt idx="7110">
                  <c:v>-9.4274399999999994E-2</c:v>
                </c:pt>
                <c:pt idx="7111">
                  <c:v>-9.5170500000000005E-2</c:v>
                </c:pt>
                <c:pt idx="7112">
                  <c:v>-9.6065700000000004E-2</c:v>
                </c:pt>
                <c:pt idx="7113">
                  <c:v>-9.6961599999999995E-2</c:v>
                </c:pt>
                <c:pt idx="7114">
                  <c:v>-9.7862400000000002E-2</c:v>
                </c:pt>
                <c:pt idx="7115">
                  <c:v>-9.8766999999999994E-2</c:v>
                </c:pt>
                <c:pt idx="7116">
                  <c:v>-9.9671599999999999E-2</c:v>
                </c:pt>
                <c:pt idx="7117">
                  <c:v>-0.10057199999999999</c:v>
                </c:pt>
                <c:pt idx="7118">
                  <c:v>-0.101468</c:v>
                </c:pt>
                <c:pt idx="7119">
                  <c:v>-0.102363</c:v>
                </c:pt>
                <c:pt idx="7120">
                  <c:v>-0.103257</c:v>
                </c:pt>
                <c:pt idx="7121">
                  <c:v>-0.10414900000000001</c:v>
                </c:pt>
                <c:pt idx="7122">
                  <c:v>-0.105041</c:v>
                </c:pt>
                <c:pt idx="7123">
                  <c:v>-0.105936</c:v>
                </c:pt>
                <c:pt idx="7124">
                  <c:v>-0.106835</c:v>
                </c:pt>
                <c:pt idx="7125">
                  <c:v>-0.107737</c:v>
                </c:pt>
                <c:pt idx="7126">
                  <c:v>-0.108635</c:v>
                </c:pt>
                <c:pt idx="7127">
                  <c:v>-0.109528</c:v>
                </c:pt>
                <c:pt idx="7128">
                  <c:v>-0.110418</c:v>
                </c:pt>
                <c:pt idx="7129">
                  <c:v>-0.111306</c:v>
                </c:pt>
                <c:pt idx="7130">
                  <c:v>-0.112192</c:v>
                </c:pt>
                <c:pt idx="7131">
                  <c:v>-0.113077</c:v>
                </c:pt>
                <c:pt idx="7132">
                  <c:v>-0.11396299999999999</c:v>
                </c:pt>
                <c:pt idx="7133">
                  <c:v>-0.114852</c:v>
                </c:pt>
                <c:pt idx="7134">
                  <c:v>-0.115747</c:v>
                </c:pt>
                <c:pt idx="7135">
                  <c:v>-0.11663999999999999</c:v>
                </c:pt>
                <c:pt idx="7136">
                  <c:v>-0.11752700000000001</c:v>
                </c:pt>
                <c:pt idx="7137">
                  <c:v>-0.118409</c:v>
                </c:pt>
                <c:pt idx="7138">
                  <c:v>-0.11928800000000001</c:v>
                </c:pt>
                <c:pt idx="7139">
                  <c:v>-0.120166</c:v>
                </c:pt>
                <c:pt idx="7140">
                  <c:v>-0.121043</c:v>
                </c:pt>
                <c:pt idx="7141">
                  <c:v>-0.121919</c:v>
                </c:pt>
                <c:pt idx="7142">
                  <c:v>-0.122796</c:v>
                </c:pt>
                <c:pt idx="7143">
                  <c:v>-0.123677</c:v>
                </c:pt>
                <c:pt idx="7144">
                  <c:v>-0.12456</c:v>
                </c:pt>
                <c:pt idx="7145">
                  <c:v>-0.12544</c:v>
                </c:pt>
                <c:pt idx="7146">
                  <c:v>-0.12631500000000001</c:v>
                </c:pt>
                <c:pt idx="7147">
                  <c:v>-0.12718399999999999</c:v>
                </c:pt>
                <c:pt idx="7148">
                  <c:v>-0.128052</c:v>
                </c:pt>
                <c:pt idx="7149">
                  <c:v>-0.128917</c:v>
                </c:pt>
                <c:pt idx="7150">
                  <c:v>-0.12978100000000001</c:v>
                </c:pt>
                <c:pt idx="7151">
                  <c:v>-0.13064500000000001</c:v>
                </c:pt>
                <c:pt idx="7152">
                  <c:v>-0.13150999999999999</c:v>
                </c:pt>
                <c:pt idx="7153">
                  <c:v>-0.132379</c:v>
                </c:pt>
                <c:pt idx="7154">
                  <c:v>-0.133247</c:v>
                </c:pt>
                <c:pt idx="7155">
                  <c:v>-0.13411100000000001</c:v>
                </c:pt>
                <c:pt idx="7156">
                  <c:v>-0.13497000000000001</c:v>
                </c:pt>
                <c:pt idx="7157">
                  <c:v>-0.135824</c:v>
                </c:pt>
                <c:pt idx="7158">
                  <c:v>-0.13667699999999999</c:v>
                </c:pt>
                <c:pt idx="7159">
                  <c:v>-0.13752700000000001</c:v>
                </c:pt>
                <c:pt idx="7160">
                  <c:v>-0.138375</c:v>
                </c:pt>
                <c:pt idx="7161">
                  <c:v>-0.13922300000000001</c:v>
                </c:pt>
                <c:pt idx="7162">
                  <c:v>-0.140073</c:v>
                </c:pt>
                <c:pt idx="7163">
                  <c:v>-0.14092399999999999</c:v>
                </c:pt>
                <c:pt idx="7164">
                  <c:v>-0.14177300000000001</c:v>
                </c:pt>
                <c:pt idx="7165">
                  <c:v>-0.14262</c:v>
                </c:pt>
                <c:pt idx="7166">
                  <c:v>-0.14346100000000001</c:v>
                </c:pt>
                <c:pt idx="7167">
                  <c:v>-0.14429800000000001</c:v>
                </c:pt>
                <c:pt idx="7168">
                  <c:v>-0.14513100000000001</c:v>
                </c:pt>
                <c:pt idx="7169">
                  <c:v>-0.14596200000000001</c:v>
                </c:pt>
                <c:pt idx="7170">
                  <c:v>-0.146791</c:v>
                </c:pt>
                <c:pt idx="7171">
                  <c:v>-0.14762</c:v>
                </c:pt>
                <c:pt idx="7172">
                  <c:v>-0.14845</c:v>
                </c:pt>
                <c:pt idx="7173">
                  <c:v>-0.14928</c:v>
                </c:pt>
                <c:pt idx="7174">
                  <c:v>-0.15010899999999999</c:v>
                </c:pt>
                <c:pt idx="7175">
                  <c:v>-0.15093500000000001</c:v>
                </c:pt>
                <c:pt idx="7176">
                  <c:v>-0.151756</c:v>
                </c:pt>
                <c:pt idx="7177">
                  <c:v>-0.15257100000000001</c:v>
                </c:pt>
                <c:pt idx="7178">
                  <c:v>-0.15338199999999999</c:v>
                </c:pt>
                <c:pt idx="7179">
                  <c:v>-0.15419099999999999</c:v>
                </c:pt>
                <c:pt idx="7180">
                  <c:v>-0.154999</c:v>
                </c:pt>
                <c:pt idx="7181">
                  <c:v>-0.155805</c:v>
                </c:pt>
                <c:pt idx="7182">
                  <c:v>-0.156611</c:v>
                </c:pt>
                <c:pt idx="7183">
                  <c:v>-0.157416</c:v>
                </c:pt>
                <c:pt idx="7184">
                  <c:v>-0.158221</c:v>
                </c:pt>
                <c:pt idx="7185">
                  <c:v>-0.159024</c:v>
                </c:pt>
                <c:pt idx="7186">
                  <c:v>-0.15981899999999999</c:v>
                </c:pt>
                <c:pt idx="7187">
                  <c:v>-0.160608</c:v>
                </c:pt>
                <c:pt idx="7188">
                  <c:v>-0.16139300000000001</c:v>
                </c:pt>
                <c:pt idx="7189">
                  <c:v>-0.16217799999999999</c:v>
                </c:pt>
                <c:pt idx="7190">
                  <c:v>-0.16295999999999999</c:v>
                </c:pt>
                <c:pt idx="7191">
                  <c:v>-0.16373099999999999</c:v>
                </c:pt>
                <c:pt idx="7192">
                  <c:v>-0.16450300000000001</c:v>
                </c:pt>
                <c:pt idx="7193">
                  <c:v>-0.165301</c:v>
                </c:pt>
                <c:pt idx="7194">
                  <c:v>-0.166129</c:v>
                </c:pt>
                <c:pt idx="7195">
                  <c:v>-0.16694400000000001</c:v>
                </c:pt>
                <c:pt idx="7196">
                  <c:v>-0.16769400000000001</c:v>
                </c:pt>
                <c:pt idx="7197">
                  <c:v>-0.16839799999999999</c:v>
                </c:pt>
                <c:pt idx="7198">
                  <c:v>-0.169099</c:v>
                </c:pt>
                <c:pt idx="7199">
                  <c:v>-0.16980999999999999</c:v>
                </c:pt>
                <c:pt idx="7200">
                  <c:v>-0.17052700000000001</c:v>
                </c:pt>
                <c:pt idx="7201">
                  <c:v>-0.171235</c:v>
                </c:pt>
                <c:pt idx="7202">
                  <c:v>-0.17194200000000001</c:v>
                </c:pt>
                <c:pt idx="7203">
                  <c:v>-0.17265</c:v>
                </c:pt>
                <c:pt idx="7204">
                  <c:v>-0.17335600000000001</c:v>
                </c:pt>
                <c:pt idx="7205">
                  <c:v>-0.17405899999999999</c:v>
                </c:pt>
                <c:pt idx="7206">
                  <c:v>-0.17474999999999999</c:v>
                </c:pt>
                <c:pt idx="7207">
                  <c:v>-0.17543700000000001</c:v>
                </c:pt>
                <c:pt idx="7208">
                  <c:v>-0.176121</c:v>
                </c:pt>
                <c:pt idx="7209">
                  <c:v>-0.17680199999999999</c:v>
                </c:pt>
                <c:pt idx="7210">
                  <c:v>-0.177484</c:v>
                </c:pt>
                <c:pt idx="7211">
                  <c:v>-0.17816000000000001</c:v>
                </c:pt>
                <c:pt idx="7212">
                  <c:v>-0.178837</c:v>
                </c:pt>
                <c:pt idx="7213">
                  <c:v>-0.17951300000000001</c:v>
                </c:pt>
                <c:pt idx="7214">
                  <c:v>-0.18018700000000001</c:v>
                </c:pt>
                <c:pt idx="7215">
                  <c:v>-0.18085499999999999</c:v>
                </c:pt>
                <c:pt idx="7216">
                  <c:v>-0.18151500000000001</c:v>
                </c:pt>
                <c:pt idx="7217">
                  <c:v>-0.182171</c:v>
                </c:pt>
                <c:pt idx="7218">
                  <c:v>-0.18282200000000001</c:v>
                </c:pt>
                <c:pt idx="7219">
                  <c:v>-0.183472</c:v>
                </c:pt>
                <c:pt idx="7220">
                  <c:v>-0.18412200000000001</c:v>
                </c:pt>
                <c:pt idx="7221">
                  <c:v>-0.18476799999999999</c:v>
                </c:pt>
                <c:pt idx="7222">
                  <c:v>-0.18540599999999999</c:v>
                </c:pt>
                <c:pt idx="7223">
                  <c:v>-0.18604100000000001</c:v>
                </c:pt>
                <c:pt idx="7224">
                  <c:v>-0.18668999999999999</c:v>
                </c:pt>
                <c:pt idx="7225">
                  <c:v>-0.187418</c:v>
                </c:pt>
                <c:pt idx="7226">
                  <c:v>-0.18809000000000001</c:v>
                </c:pt>
                <c:pt idx="7227">
                  <c:v>-0.18870799999999999</c:v>
                </c:pt>
                <c:pt idx="7228">
                  <c:v>-0.189386</c:v>
                </c:pt>
                <c:pt idx="7229">
                  <c:v>-0.189999</c:v>
                </c:pt>
                <c:pt idx="7230">
                  <c:v>-0.19065299999999999</c:v>
                </c:pt>
                <c:pt idx="7231">
                  <c:v>-0.19129099999999999</c:v>
                </c:pt>
                <c:pt idx="7232">
                  <c:v>-0.19191</c:v>
                </c:pt>
                <c:pt idx="7233">
                  <c:v>-0.19256100000000001</c:v>
                </c:pt>
                <c:pt idx="7234">
                  <c:v>-0.19316800000000001</c:v>
                </c:pt>
                <c:pt idx="7235">
                  <c:v>-0.19380800000000001</c:v>
                </c:pt>
                <c:pt idx="7236">
                  <c:v>-0.19442300000000001</c:v>
                </c:pt>
                <c:pt idx="7237">
                  <c:v>-0.19502900000000001</c:v>
                </c:pt>
                <c:pt idx="7238">
                  <c:v>-0.19564400000000001</c:v>
                </c:pt>
                <c:pt idx="7239">
                  <c:v>-0.196239</c:v>
                </c:pt>
                <c:pt idx="7240">
                  <c:v>-0.19684699999999999</c:v>
                </c:pt>
                <c:pt idx="7241">
                  <c:v>-0.19744700000000001</c:v>
                </c:pt>
                <c:pt idx="7242">
                  <c:v>-0.19803299999999999</c:v>
                </c:pt>
                <c:pt idx="7243">
                  <c:v>-0.198632</c:v>
                </c:pt>
                <c:pt idx="7244">
                  <c:v>-0.199216</c:v>
                </c:pt>
                <c:pt idx="7245">
                  <c:v>-0.19980800000000001</c:v>
                </c:pt>
                <c:pt idx="7246">
                  <c:v>-0.20039199999999999</c:v>
                </c:pt>
                <c:pt idx="7247">
                  <c:v>-0.20095199999999999</c:v>
                </c:pt>
                <c:pt idx="7248">
                  <c:v>-0.20153099999999999</c:v>
                </c:pt>
                <c:pt idx="7249">
                  <c:v>-0.20208200000000001</c:v>
                </c:pt>
                <c:pt idx="7250">
                  <c:v>-0.202652</c:v>
                </c:pt>
                <c:pt idx="7251">
                  <c:v>-0.203206</c:v>
                </c:pt>
                <c:pt idx="7252">
                  <c:v>-0.20375299999999999</c:v>
                </c:pt>
                <c:pt idx="7253">
                  <c:v>-0.204314</c:v>
                </c:pt>
                <c:pt idx="7254">
                  <c:v>-0.20485200000000001</c:v>
                </c:pt>
                <c:pt idx="7255">
                  <c:v>-0.20541499999999999</c:v>
                </c:pt>
                <c:pt idx="7256">
                  <c:v>-0.20594899999999999</c:v>
                </c:pt>
                <c:pt idx="7257">
                  <c:v>-0.206484</c:v>
                </c:pt>
                <c:pt idx="7258">
                  <c:v>-0.206982</c:v>
                </c:pt>
                <c:pt idx="7259">
                  <c:v>-0.20746600000000001</c:v>
                </c:pt>
                <c:pt idx="7260">
                  <c:v>-0.208033</c:v>
                </c:pt>
                <c:pt idx="7261">
                  <c:v>-0.208701</c:v>
                </c:pt>
                <c:pt idx="7262">
                  <c:v>-0.209395</c:v>
                </c:pt>
                <c:pt idx="7263">
                  <c:v>-0.20997299999999999</c:v>
                </c:pt>
                <c:pt idx="7264">
                  <c:v>-0.21034600000000001</c:v>
                </c:pt>
                <c:pt idx="7265">
                  <c:v>-0.210619</c:v>
                </c:pt>
                <c:pt idx="7266">
                  <c:v>-0.21099300000000001</c:v>
                </c:pt>
                <c:pt idx="7267">
                  <c:v>-0.211336</c:v>
                </c:pt>
                <c:pt idx="7268">
                  <c:v>-0.21168699999999999</c:v>
                </c:pt>
                <c:pt idx="7269">
                  <c:v>-0.212036</c:v>
                </c:pt>
                <c:pt idx="7270">
                  <c:v>-0.21234500000000001</c:v>
                </c:pt>
                <c:pt idx="7271">
                  <c:v>-0.212698</c:v>
                </c:pt>
                <c:pt idx="7272">
                  <c:v>-0.21301</c:v>
                </c:pt>
                <c:pt idx="7273">
                  <c:v>-0.213342</c:v>
                </c:pt>
                <c:pt idx="7274">
                  <c:v>-0.213668</c:v>
                </c:pt>
                <c:pt idx="7275">
                  <c:v>-0.21396999999999999</c:v>
                </c:pt>
                <c:pt idx="7276">
                  <c:v>-0.21428900000000001</c:v>
                </c:pt>
                <c:pt idx="7277">
                  <c:v>-0.21458199999999999</c:v>
                </c:pt>
                <c:pt idx="7278">
                  <c:v>-0.21487700000000001</c:v>
                </c:pt>
                <c:pt idx="7279">
                  <c:v>-0.21517800000000001</c:v>
                </c:pt>
                <c:pt idx="7280">
                  <c:v>-0.21545500000000001</c:v>
                </c:pt>
                <c:pt idx="7281">
                  <c:v>-0.215752</c:v>
                </c:pt>
                <c:pt idx="7282">
                  <c:v>-0.216027</c:v>
                </c:pt>
                <c:pt idx="7283">
                  <c:v>-0.21630199999999999</c:v>
                </c:pt>
                <c:pt idx="7284">
                  <c:v>-0.216585</c:v>
                </c:pt>
                <c:pt idx="7285">
                  <c:v>-0.216836</c:v>
                </c:pt>
                <c:pt idx="7286">
                  <c:v>-0.217115</c:v>
                </c:pt>
                <c:pt idx="7287">
                  <c:v>-0.21735499999999999</c:v>
                </c:pt>
                <c:pt idx="7288">
                  <c:v>-0.21761</c:v>
                </c:pt>
                <c:pt idx="7289">
                  <c:v>-0.217857</c:v>
                </c:pt>
                <c:pt idx="7290">
                  <c:v>-0.21809000000000001</c:v>
                </c:pt>
                <c:pt idx="7291">
                  <c:v>-0.21834500000000001</c:v>
                </c:pt>
                <c:pt idx="7292">
                  <c:v>-0.218559</c:v>
                </c:pt>
                <c:pt idx="7293">
                  <c:v>-0.21879899999999999</c:v>
                </c:pt>
                <c:pt idx="7294">
                  <c:v>-0.21901300000000001</c:v>
                </c:pt>
                <c:pt idx="7295">
                  <c:v>-0.21923799999999999</c:v>
                </c:pt>
                <c:pt idx="7296">
                  <c:v>-0.21945600000000001</c:v>
                </c:pt>
                <c:pt idx="7297">
                  <c:v>-0.21965100000000001</c:v>
                </c:pt>
                <c:pt idx="7298">
                  <c:v>-0.21986</c:v>
                </c:pt>
                <c:pt idx="7299">
                  <c:v>-0.22004599999999999</c:v>
                </c:pt>
                <c:pt idx="7300">
                  <c:v>-0.220253</c:v>
                </c:pt>
                <c:pt idx="7301">
                  <c:v>-0.22043299999999999</c:v>
                </c:pt>
                <c:pt idx="7302">
                  <c:v>-0.220614</c:v>
                </c:pt>
                <c:pt idx="7303">
                  <c:v>-0.22078500000000001</c:v>
                </c:pt>
                <c:pt idx="7304">
                  <c:v>-0.22095600000000001</c:v>
                </c:pt>
                <c:pt idx="7305">
                  <c:v>-0.221134</c:v>
                </c:pt>
                <c:pt idx="7306">
                  <c:v>-0.22128900000000001</c:v>
                </c:pt>
                <c:pt idx="7307">
                  <c:v>-0.221446</c:v>
                </c:pt>
                <c:pt idx="7308">
                  <c:v>-0.221583</c:v>
                </c:pt>
                <c:pt idx="7309">
                  <c:v>-0.22173399999999999</c:v>
                </c:pt>
                <c:pt idx="7310">
                  <c:v>-0.22187299999999999</c:v>
                </c:pt>
                <c:pt idx="7311">
                  <c:v>-0.22200500000000001</c:v>
                </c:pt>
                <c:pt idx="7312">
                  <c:v>-0.222132</c:v>
                </c:pt>
                <c:pt idx="7313">
                  <c:v>-0.22225400000000001</c:v>
                </c:pt>
                <c:pt idx="7314">
                  <c:v>-0.222387</c:v>
                </c:pt>
                <c:pt idx="7315">
                  <c:v>-0.22250500000000001</c:v>
                </c:pt>
                <c:pt idx="7316">
                  <c:v>-0.22261300000000001</c:v>
                </c:pt>
                <c:pt idx="7317">
                  <c:v>-0.22270100000000001</c:v>
                </c:pt>
                <c:pt idx="7318">
                  <c:v>-0.22279299999999999</c:v>
                </c:pt>
                <c:pt idx="7319">
                  <c:v>-0.222882</c:v>
                </c:pt>
                <c:pt idx="7320">
                  <c:v>-0.22297</c:v>
                </c:pt>
                <c:pt idx="7321">
                  <c:v>-0.223047</c:v>
                </c:pt>
                <c:pt idx="7322">
                  <c:v>-0.22312000000000001</c:v>
                </c:pt>
                <c:pt idx="7323">
                  <c:v>-0.223194</c:v>
                </c:pt>
                <c:pt idx="7324">
                  <c:v>-0.22326299999999999</c:v>
                </c:pt>
                <c:pt idx="7325">
                  <c:v>-0.223329</c:v>
                </c:pt>
                <c:pt idx="7326">
                  <c:v>-0.22337399999999999</c:v>
                </c:pt>
                <c:pt idx="7327">
                  <c:v>-0.22342100000000001</c:v>
                </c:pt>
                <c:pt idx="7328">
                  <c:v>-0.22345699999999999</c:v>
                </c:pt>
                <c:pt idx="7329">
                  <c:v>-0.223498</c:v>
                </c:pt>
                <c:pt idx="7330">
                  <c:v>-0.22352900000000001</c:v>
                </c:pt>
                <c:pt idx="7331">
                  <c:v>-0.223554</c:v>
                </c:pt>
                <c:pt idx="7332">
                  <c:v>-0.22358</c:v>
                </c:pt>
                <c:pt idx="7333">
                  <c:v>-0.22359499999999999</c:v>
                </c:pt>
                <c:pt idx="7334">
                  <c:v>-0.22361600000000001</c:v>
                </c:pt>
                <c:pt idx="7335">
                  <c:v>-0.22361700000000001</c:v>
                </c:pt>
                <c:pt idx="7336">
                  <c:v>-0.22362000000000001</c:v>
                </c:pt>
                <c:pt idx="7337">
                  <c:v>-0.223609</c:v>
                </c:pt>
                <c:pt idx="7338">
                  <c:v>-0.22359599999999999</c:v>
                </c:pt>
                <c:pt idx="7339">
                  <c:v>-0.223582</c:v>
                </c:pt>
                <c:pt idx="7340">
                  <c:v>-0.22355800000000001</c:v>
                </c:pt>
                <c:pt idx="7341">
                  <c:v>-0.22353899999999999</c:v>
                </c:pt>
                <c:pt idx="7342">
                  <c:v>-0.22350300000000001</c:v>
                </c:pt>
                <c:pt idx="7343">
                  <c:v>-0.223472</c:v>
                </c:pt>
                <c:pt idx="7344">
                  <c:v>-0.22342699999999999</c:v>
                </c:pt>
                <c:pt idx="7345">
                  <c:v>-0.223381</c:v>
                </c:pt>
                <c:pt idx="7346">
                  <c:v>-0.22333</c:v>
                </c:pt>
                <c:pt idx="7347">
                  <c:v>-0.22326599999999999</c:v>
                </c:pt>
                <c:pt idx="7348">
                  <c:v>-0.22320100000000001</c:v>
                </c:pt>
                <c:pt idx="7349">
                  <c:v>-0.22312799999999999</c:v>
                </c:pt>
                <c:pt idx="7350">
                  <c:v>-0.22306000000000001</c:v>
                </c:pt>
                <c:pt idx="7351">
                  <c:v>-0.22298200000000001</c:v>
                </c:pt>
                <c:pt idx="7352">
                  <c:v>-0.22289700000000001</c:v>
                </c:pt>
                <c:pt idx="7353">
                  <c:v>-0.222803</c:v>
                </c:pt>
                <c:pt idx="7354">
                  <c:v>-0.22270699999999999</c:v>
                </c:pt>
                <c:pt idx="7355">
                  <c:v>-0.222609</c:v>
                </c:pt>
                <c:pt idx="7356">
                  <c:v>-0.22250300000000001</c:v>
                </c:pt>
                <c:pt idx="7357">
                  <c:v>-0.222387</c:v>
                </c:pt>
                <c:pt idx="7358">
                  <c:v>-0.22226299999999999</c:v>
                </c:pt>
                <c:pt idx="7359">
                  <c:v>-0.22214300000000001</c:v>
                </c:pt>
                <c:pt idx="7360">
                  <c:v>-0.222021</c:v>
                </c:pt>
                <c:pt idx="7361">
                  <c:v>-0.221891</c:v>
                </c:pt>
                <c:pt idx="7362">
                  <c:v>-0.221745</c:v>
                </c:pt>
                <c:pt idx="7363">
                  <c:v>-0.22159599999999999</c:v>
                </c:pt>
                <c:pt idx="7364">
                  <c:v>-0.221447</c:v>
                </c:pt>
                <c:pt idx="7365">
                  <c:v>-0.22129799999999999</c:v>
                </c:pt>
                <c:pt idx="7366">
                  <c:v>-0.221138</c:v>
                </c:pt>
                <c:pt idx="7367">
                  <c:v>-0.22096299999999999</c:v>
                </c:pt>
                <c:pt idx="7368">
                  <c:v>-0.22078700000000001</c:v>
                </c:pt>
                <c:pt idx="7369">
                  <c:v>-0.22061</c:v>
                </c:pt>
                <c:pt idx="7370">
                  <c:v>-0.22043399999999999</c:v>
                </c:pt>
                <c:pt idx="7371">
                  <c:v>-0.22024099999999999</c:v>
                </c:pt>
                <c:pt idx="7372">
                  <c:v>-0.22004399999999999</c:v>
                </c:pt>
                <c:pt idx="7373">
                  <c:v>-0.21984300000000001</c:v>
                </c:pt>
                <c:pt idx="7374">
                  <c:v>-0.21964500000000001</c:v>
                </c:pt>
                <c:pt idx="7375">
                  <c:v>-0.219443</c:v>
                </c:pt>
                <c:pt idx="7376">
                  <c:v>-0.21922</c:v>
                </c:pt>
                <c:pt idx="7377">
                  <c:v>-0.21899199999999999</c:v>
                </c:pt>
                <c:pt idx="7378">
                  <c:v>-0.21875700000000001</c:v>
                </c:pt>
                <c:pt idx="7379">
                  <c:v>-0.21853</c:v>
                </c:pt>
                <c:pt idx="7380">
                  <c:v>-0.21829399999999999</c:v>
                </c:pt>
                <c:pt idx="7381">
                  <c:v>-0.21804899999999999</c:v>
                </c:pt>
                <c:pt idx="7382">
                  <c:v>-0.21779799999999999</c:v>
                </c:pt>
                <c:pt idx="7383">
                  <c:v>-0.21754399999999999</c:v>
                </c:pt>
                <c:pt idx="7384">
                  <c:v>-0.21729299999999999</c:v>
                </c:pt>
                <c:pt idx="7385">
                  <c:v>-0.217027</c:v>
                </c:pt>
                <c:pt idx="7386">
                  <c:v>-0.216754</c:v>
                </c:pt>
                <c:pt idx="7387">
                  <c:v>-0.21646899999999999</c:v>
                </c:pt>
                <c:pt idx="7388">
                  <c:v>-0.21618699999999999</c:v>
                </c:pt>
                <c:pt idx="7389">
                  <c:v>-0.21590200000000001</c:v>
                </c:pt>
                <c:pt idx="7390">
                  <c:v>-0.21561</c:v>
                </c:pt>
                <c:pt idx="7391">
                  <c:v>-0.21531400000000001</c:v>
                </c:pt>
                <c:pt idx="7392">
                  <c:v>-0.21500900000000001</c:v>
                </c:pt>
                <c:pt idx="7393">
                  <c:v>-0.21470500000000001</c:v>
                </c:pt>
                <c:pt idx="7394">
                  <c:v>-0.21439</c:v>
                </c:pt>
                <c:pt idx="7395">
                  <c:v>-0.21407100000000001</c:v>
                </c:pt>
                <c:pt idx="7396">
                  <c:v>-0.21374299999999999</c:v>
                </c:pt>
                <c:pt idx="7397">
                  <c:v>-0.21340700000000001</c:v>
                </c:pt>
                <c:pt idx="7398">
                  <c:v>-0.21306700000000001</c:v>
                </c:pt>
                <c:pt idx="7399">
                  <c:v>-0.212726</c:v>
                </c:pt>
                <c:pt idx="7400">
                  <c:v>-0.212393</c:v>
                </c:pt>
                <c:pt idx="7401">
                  <c:v>-0.21204799999999999</c:v>
                </c:pt>
                <c:pt idx="7402">
                  <c:v>-0.21166699999999999</c:v>
                </c:pt>
                <c:pt idx="7403">
                  <c:v>-0.21126500000000001</c:v>
                </c:pt>
                <c:pt idx="7404">
                  <c:v>-0.21093799999999999</c:v>
                </c:pt>
                <c:pt idx="7405">
                  <c:v>-0.210734</c:v>
                </c:pt>
                <c:pt idx="7406">
                  <c:v>-0.21052899999999999</c:v>
                </c:pt>
                <c:pt idx="7407">
                  <c:v>-0.21012400000000001</c:v>
                </c:pt>
                <c:pt idx="7408">
                  <c:v>-0.20954400000000001</c:v>
                </c:pt>
                <c:pt idx="7409">
                  <c:v>-0.208927</c:v>
                </c:pt>
                <c:pt idx="7410">
                  <c:v>-0.20835300000000001</c:v>
                </c:pt>
                <c:pt idx="7411">
                  <c:v>-0.207813</c:v>
                </c:pt>
                <c:pt idx="7412">
                  <c:v>-0.207231</c:v>
                </c:pt>
                <c:pt idx="7413">
                  <c:v>-0.206646</c:v>
                </c:pt>
                <c:pt idx="7414">
                  <c:v>-0.20604900000000001</c:v>
                </c:pt>
                <c:pt idx="7415">
                  <c:v>-0.205453</c:v>
                </c:pt>
                <c:pt idx="7416">
                  <c:v>-0.20486299999999999</c:v>
                </c:pt>
                <c:pt idx="7417">
                  <c:v>-0.20424100000000001</c:v>
                </c:pt>
                <c:pt idx="7418">
                  <c:v>-0.20363500000000001</c:v>
                </c:pt>
                <c:pt idx="7419">
                  <c:v>-0.203016</c:v>
                </c:pt>
                <c:pt idx="7420">
                  <c:v>-0.202408</c:v>
                </c:pt>
                <c:pt idx="7421">
                  <c:v>-0.20178699999999999</c:v>
                </c:pt>
                <c:pt idx="7422">
                  <c:v>-0.20114099999999999</c:v>
                </c:pt>
                <c:pt idx="7423">
                  <c:v>-0.20050000000000001</c:v>
                </c:pt>
                <c:pt idx="7424">
                  <c:v>-0.199849</c:v>
                </c:pt>
                <c:pt idx="7425">
                  <c:v>-0.199208</c:v>
                </c:pt>
                <c:pt idx="7426">
                  <c:v>-0.198549</c:v>
                </c:pt>
                <c:pt idx="7427">
                  <c:v>-0.197881</c:v>
                </c:pt>
                <c:pt idx="7428">
                  <c:v>-0.19721</c:v>
                </c:pt>
                <c:pt idx="7429">
                  <c:v>-0.19654099999999999</c:v>
                </c:pt>
                <c:pt idx="7430">
                  <c:v>-0.19587399999999999</c:v>
                </c:pt>
                <c:pt idx="7431">
                  <c:v>-0.195189</c:v>
                </c:pt>
                <c:pt idx="7432">
                  <c:v>-0.194498</c:v>
                </c:pt>
                <c:pt idx="7433">
                  <c:v>-0.193801</c:v>
                </c:pt>
                <c:pt idx="7434">
                  <c:v>-0.19311200000000001</c:v>
                </c:pt>
                <c:pt idx="7435">
                  <c:v>-0.192413</c:v>
                </c:pt>
                <c:pt idx="7436">
                  <c:v>-0.19169900000000001</c:v>
                </c:pt>
                <c:pt idx="7437">
                  <c:v>-0.190973</c:v>
                </c:pt>
                <c:pt idx="7438">
                  <c:v>-0.190246</c:v>
                </c:pt>
                <c:pt idx="7439">
                  <c:v>-0.189526</c:v>
                </c:pt>
                <c:pt idx="7440">
                  <c:v>-0.18879799999999999</c:v>
                </c:pt>
                <c:pt idx="7441">
                  <c:v>-0.18806200000000001</c:v>
                </c:pt>
                <c:pt idx="7442">
                  <c:v>-0.18731700000000001</c:v>
                </c:pt>
                <c:pt idx="7443">
                  <c:v>-0.18657299999999999</c:v>
                </c:pt>
                <c:pt idx="7444">
                  <c:v>-0.18582399999999999</c:v>
                </c:pt>
                <c:pt idx="7445">
                  <c:v>-0.18506800000000001</c:v>
                </c:pt>
                <c:pt idx="7446">
                  <c:v>-0.18430099999999999</c:v>
                </c:pt>
                <c:pt idx="7447">
                  <c:v>-0.183527</c:v>
                </c:pt>
                <c:pt idx="7448">
                  <c:v>-0.182754</c:v>
                </c:pt>
                <c:pt idx="7449">
                  <c:v>-0.18198</c:v>
                </c:pt>
                <c:pt idx="7450">
                  <c:v>-0.181202</c:v>
                </c:pt>
                <c:pt idx="7451">
                  <c:v>-0.18041599999999999</c:v>
                </c:pt>
                <c:pt idx="7452">
                  <c:v>-0.17962600000000001</c:v>
                </c:pt>
                <c:pt idx="7453">
                  <c:v>-0.17882899999999999</c:v>
                </c:pt>
                <c:pt idx="7454">
                  <c:v>-0.17802899999999999</c:v>
                </c:pt>
                <c:pt idx="7455">
                  <c:v>-0.17721899999999999</c:v>
                </c:pt>
                <c:pt idx="7456">
                  <c:v>-0.17640500000000001</c:v>
                </c:pt>
                <c:pt idx="7457">
                  <c:v>-0.17558499999999999</c:v>
                </c:pt>
                <c:pt idx="7458">
                  <c:v>-0.174762</c:v>
                </c:pt>
                <c:pt idx="7459">
                  <c:v>-0.17394000000000001</c:v>
                </c:pt>
                <c:pt idx="7460">
                  <c:v>-0.17311000000000001</c:v>
                </c:pt>
                <c:pt idx="7461">
                  <c:v>-0.17228099999999999</c:v>
                </c:pt>
                <c:pt idx="7462">
                  <c:v>-0.17144000000000001</c:v>
                </c:pt>
                <c:pt idx="7463">
                  <c:v>-0.170594</c:v>
                </c:pt>
                <c:pt idx="7464">
                  <c:v>-0.169742</c:v>
                </c:pt>
                <c:pt idx="7465">
                  <c:v>-0.16888500000000001</c:v>
                </c:pt>
                <c:pt idx="7466">
                  <c:v>-0.16802700000000001</c:v>
                </c:pt>
                <c:pt idx="7467">
                  <c:v>-0.167158</c:v>
                </c:pt>
                <c:pt idx="7468">
                  <c:v>-0.16628899999999999</c:v>
                </c:pt>
                <c:pt idx="7469">
                  <c:v>-0.16541600000000001</c:v>
                </c:pt>
                <c:pt idx="7470">
                  <c:v>-0.164545</c:v>
                </c:pt>
                <c:pt idx="7471">
                  <c:v>-0.16366900000000001</c:v>
                </c:pt>
                <c:pt idx="7472">
                  <c:v>-0.16278000000000001</c:v>
                </c:pt>
                <c:pt idx="7473">
                  <c:v>-0.161884</c:v>
                </c:pt>
                <c:pt idx="7474">
                  <c:v>-0.16098399999999999</c:v>
                </c:pt>
                <c:pt idx="7475">
                  <c:v>-0.16008600000000001</c:v>
                </c:pt>
                <c:pt idx="7476">
                  <c:v>-0.15917999999999999</c:v>
                </c:pt>
                <c:pt idx="7477">
                  <c:v>-0.15826599999999999</c:v>
                </c:pt>
                <c:pt idx="7478">
                  <c:v>-0.15734699999999999</c:v>
                </c:pt>
                <c:pt idx="7479">
                  <c:v>-0.15643399999999999</c:v>
                </c:pt>
                <c:pt idx="7480">
                  <c:v>-0.15552199999999999</c:v>
                </c:pt>
                <c:pt idx="7481">
                  <c:v>-0.15459999999999999</c:v>
                </c:pt>
                <c:pt idx="7482">
                  <c:v>-0.15366199999999999</c:v>
                </c:pt>
                <c:pt idx="7483">
                  <c:v>-0.15271599999999999</c:v>
                </c:pt>
                <c:pt idx="7484">
                  <c:v>-0.15177599999999999</c:v>
                </c:pt>
                <c:pt idx="7485">
                  <c:v>-0.150834</c:v>
                </c:pt>
                <c:pt idx="7486">
                  <c:v>-0.14988499999999999</c:v>
                </c:pt>
                <c:pt idx="7487">
                  <c:v>-0.148923</c:v>
                </c:pt>
                <c:pt idx="7488">
                  <c:v>-0.14796200000000001</c:v>
                </c:pt>
                <c:pt idx="7489">
                  <c:v>-0.147005</c:v>
                </c:pt>
                <c:pt idx="7490">
                  <c:v>-0.14604700000000001</c:v>
                </c:pt>
                <c:pt idx="7491">
                  <c:v>-0.14507700000000001</c:v>
                </c:pt>
                <c:pt idx="7492">
                  <c:v>-0.144095</c:v>
                </c:pt>
                <c:pt idx="7493">
                  <c:v>-0.14311399999999999</c:v>
                </c:pt>
                <c:pt idx="7494">
                  <c:v>-0.14213400000000001</c:v>
                </c:pt>
                <c:pt idx="7495">
                  <c:v>-0.141152</c:v>
                </c:pt>
                <c:pt idx="7496">
                  <c:v>-0.140154</c:v>
                </c:pt>
                <c:pt idx="7497">
                  <c:v>-0.13915</c:v>
                </c:pt>
                <c:pt idx="7498">
                  <c:v>-0.13814699999999999</c:v>
                </c:pt>
                <c:pt idx="7499">
                  <c:v>-0.13714799999999999</c:v>
                </c:pt>
                <c:pt idx="7500">
                  <c:v>-0.13614599999999999</c:v>
                </c:pt>
                <c:pt idx="7501">
                  <c:v>-0.135133</c:v>
                </c:pt>
                <c:pt idx="7502">
                  <c:v>-0.13411500000000001</c:v>
                </c:pt>
                <c:pt idx="7503">
                  <c:v>-0.13309499999999999</c:v>
                </c:pt>
                <c:pt idx="7504">
                  <c:v>-0.132075</c:v>
                </c:pt>
                <c:pt idx="7505">
                  <c:v>-0.131047</c:v>
                </c:pt>
                <c:pt idx="7506">
                  <c:v>-0.13000900000000001</c:v>
                </c:pt>
                <c:pt idx="7507">
                  <c:v>-0.128968</c:v>
                </c:pt>
                <c:pt idx="7508">
                  <c:v>-0.12792700000000001</c:v>
                </c:pt>
                <c:pt idx="7509">
                  <c:v>-0.126887</c:v>
                </c:pt>
                <c:pt idx="7510">
                  <c:v>-0.12584300000000001</c:v>
                </c:pt>
                <c:pt idx="7511">
                  <c:v>-0.124794</c:v>
                </c:pt>
                <c:pt idx="7512">
                  <c:v>-0.123739</c:v>
                </c:pt>
                <c:pt idx="7513">
                  <c:v>-0.122682</c:v>
                </c:pt>
                <c:pt idx="7514">
                  <c:v>-0.121619</c:v>
                </c:pt>
                <c:pt idx="7515">
                  <c:v>-0.12055100000000001</c:v>
                </c:pt>
                <c:pt idx="7516">
                  <c:v>-0.119477</c:v>
                </c:pt>
                <c:pt idx="7517">
                  <c:v>-0.11840000000000001</c:v>
                </c:pt>
                <c:pt idx="7518">
                  <c:v>-0.117323</c:v>
                </c:pt>
                <c:pt idx="7519">
                  <c:v>-0.116243</c:v>
                </c:pt>
                <c:pt idx="7520">
                  <c:v>-0.115164</c:v>
                </c:pt>
                <c:pt idx="7521">
                  <c:v>-0.11408</c:v>
                </c:pt>
                <c:pt idx="7522">
                  <c:v>-0.11299099999999999</c:v>
                </c:pt>
                <c:pt idx="7523">
                  <c:v>-0.11189399999999999</c:v>
                </c:pt>
                <c:pt idx="7524">
                  <c:v>-0.110793</c:v>
                </c:pt>
                <c:pt idx="7525">
                  <c:v>-0.10969</c:v>
                </c:pt>
                <c:pt idx="7526">
                  <c:v>-0.108582</c:v>
                </c:pt>
                <c:pt idx="7527">
                  <c:v>-0.107471</c:v>
                </c:pt>
                <c:pt idx="7528">
                  <c:v>-0.10635500000000001</c:v>
                </c:pt>
                <c:pt idx="7529">
                  <c:v>-0.105242</c:v>
                </c:pt>
                <c:pt idx="7530">
                  <c:v>-0.104131</c:v>
                </c:pt>
                <c:pt idx="7531">
                  <c:v>-0.103016</c:v>
                </c:pt>
                <c:pt idx="7532">
                  <c:v>-0.10188999999999999</c:v>
                </c:pt>
                <c:pt idx="7533">
                  <c:v>-0.100756</c:v>
                </c:pt>
                <c:pt idx="7534">
                  <c:v>-9.9621500000000002E-2</c:v>
                </c:pt>
                <c:pt idx="7535">
                  <c:v>-9.8485799999999998E-2</c:v>
                </c:pt>
                <c:pt idx="7536">
                  <c:v>-9.7347199999999995E-2</c:v>
                </c:pt>
                <c:pt idx="7537">
                  <c:v>-9.6198699999999998E-2</c:v>
                </c:pt>
                <c:pt idx="7538">
                  <c:v>-9.5049400000000006E-2</c:v>
                </c:pt>
                <c:pt idx="7539">
                  <c:v>-9.39078E-2</c:v>
                </c:pt>
                <c:pt idx="7540">
                  <c:v>-9.2769299999999999E-2</c:v>
                </c:pt>
                <c:pt idx="7541">
                  <c:v>-9.1622099999999998E-2</c:v>
                </c:pt>
                <c:pt idx="7542">
                  <c:v>-9.0457599999999999E-2</c:v>
                </c:pt>
                <c:pt idx="7543">
                  <c:v>-8.9287000000000005E-2</c:v>
                </c:pt>
                <c:pt idx="7544">
                  <c:v>-8.8119699999999995E-2</c:v>
                </c:pt>
                <c:pt idx="7545">
                  <c:v>-8.69534E-2</c:v>
                </c:pt>
                <c:pt idx="7546">
                  <c:v>-8.5780200000000001E-2</c:v>
                </c:pt>
                <c:pt idx="7547">
                  <c:v>-8.4599499999999994E-2</c:v>
                </c:pt>
                <c:pt idx="7548">
                  <c:v>-8.3419199999999999E-2</c:v>
                </c:pt>
                <c:pt idx="7549">
                  <c:v>-8.2246E-2</c:v>
                </c:pt>
                <c:pt idx="7550">
                  <c:v>-8.1072599999999995E-2</c:v>
                </c:pt>
                <c:pt idx="7551">
                  <c:v>-7.9888799999999996E-2</c:v>
                </c:pt>
                <c:pt idx="7552">
                  <c:v>-7.8696100000000005E-2</c:v>
                </c:pt>
                <c:pt idx="7553">
                  <c:v>-7.7501700000000007E-2</c:v>
                </c:pt>
                <c:pt idx="7554">
                  <c:v>-7.6310199999999995E-2</c:v>
                </c:pt>
                <c:pt idx="7555">
                  <c:v>-7.5115500000000002E-2</c:v>
                </c:pt>
                <c:pt idx="7556">
                  <c:v>-7.3911599999999994E-2</c:v>
                </c:pt>
                <c:pt idx="7557">
                  <c:v>-7.2702100000000006E-2</c:v>
                </c:pt>
                <c:pt idx="7558">
                  <c:v>-7.1496599999999993E-2</c:v>
                </c:pt>
                <c:pt idx="7559">
                  <c:v>-7.0294700000000002E-2</c:v>
                </c:pt>
                <c:pt idx="7560">
                  <c:v>-6.9091399999999997E-2</c:v>
                </c:pt>
                <c:pt idx="7561">
                  <c:v>-6.7878999999999995E-2</c:v>
                </c:pt>
                <c:pt idx="7562">
                  <c:v>-6.6660899999999995E-2</c:v>
                </c:pt>
                <c:pt idx="7563">
                  <c:v>-6.5442899999999998E-2</c:v>
                </c:pt>
                <c:pt idx="7564">
                  <c:v>-6.4221299999999995E-2</c:v>
                </c:pt>
                <c:pt idx="7565">
                  <c:v>-6.2997700000000004E-2</c:v>
                </c:pt>
                <c:pt idx="7566">
                  <c:v>-6.1766300000000003E-2</c:v>
                </c:pt>
                <c:pt idx="7567">
                  <c:v>-6.0534999999999999E-2</c:v>
                </c:pt>
                <c:pt idx="7568">
                  <c:v>-5.9307400000000003E-2</c:v>
                </c:pt>
                <c:pt idx="7569">
                  <c:v>-5.808E-2</c:v>
                </c:pt>
                <c:pt idx="7570">
                  <c:v>-5.6853099999999997E-2</c:v>
                </c:pt>
                <c:pt idx="7571">
                  <c:v>-5.5618800000000003E-2</c:v>
                </c:pt>
                <c:pt idx="7572">
                  <c:v>-5.4382399999999997E-2</c:v>
                </c:pt>
                <c:pt idx="7573">
                  <c:v>-5.3139899999999997E-2</c:v>
                </c:pt>
                <c:pt idx="7574">
                  <c:v>-5.1893599999999998E-2</c:v>
                </c:pt>
                <c:pt idx="7575">
                  <c:v>-5.0646099999999999E-2</c:v>
                </c:pt>
                <c:pt idx="7576">
                  <c:v>-4.9393800000000002E-2</c:v>
                </c:pt>
                <c:pt idx="7577">
                  <c:v>-4.8142600000000001E-2</c:v>
                </c:pt>
                <c:pt idx="7578">
                  <c:v>-4.6888899999999997E-2</c:v>
                </c:pt>
                <c:pt idx="7579">
                  <c:v>-4.5643900000000001E-2</c:v>
                </c:pt>
                <c:pt idx="7580">
                  <c:v>-4.4409999999999998E-2</c:v>
                </c:pt>
                <c:pt idx="7581">
                  <c:v>-4.3166499999999997E-2</c:v>
                </c:pt>
                <c:pt idx="7582">
                  <c:v>-4.1883700000000003E-2</c:v>
                </c:pt>
                <c:pt idx="7583">
                  <c:v>-4.0583000000000001E-2</c:v>
                </c:pt>
                <c:pt idx="7584">
                  <c:v>-3.9375E-2</c:v>
                </c:pt>
                <c:pt idx="7585">
                  <c:v>-3.8610899999999997E-2</c:v>
                </c:pt>
                <c:pt idx="7586">
                  <c:v>-3.7574700000000003E-2</c:v>
                </c:pt>
                <c:pt idx="7587">
                  <c:v>-3.6294800000000002E-2</c:v>
                </c:pt>
                <c:pt idx="7588">
                  <c:v>-3.5342999999999999E-2</c:v>
                </c:pt>
                <c:pt idx="7589">
                  <c:v>-3.4077400000000001E-2</c:v>
                </c:pt>
                <c:pt idx="7590">
                  <c:v>-3.30376E-2</c:v>
                </c:pt>
                <c:pt idx="7591">
                  <c:v>-3.1914100000000001E-2</c:v>
                </c:pt>
                <c:pt idx="7592">
                  <c:v>-3.07143E-2</c:v>
                </c:pt>
                <c:pt idx="7593">
                  <c:v>-2.9677800000000001E-2</c:v>
                </c:pt>
                <c:pt idx="7594">
                  <c:v>-2.8429400000000001E-2</c:v>
                </c:pt>
                <c:pt idx="7595">
                  <c:v>-2.7369399999999999E-2</c:v>
                </c:pt>
                <c:pt idx="7596">
                  <c:v>-2.61932E-2</c:v>
                </c:pt>
                <c:pt idx="7597">
                  <c:v>-2.5045700000000001E-2</c:v>
                </c:pt>
                <c:pt idx="7598">
                  <c:v>-2.39376E-2</c:v>
                </c:pt>
                <c:pt idx="7599">
                  <c:v>-2.27663E-2</c:v>
                </c:pt>
                <c:pt idx="7600">
                  <c:v>-2.1663999999999999E-2</c:v>
                </c:pt>
                <c:pt idx="7601">
                  <c:v>-2.0519099999999998E-2</c:v>
                </c:pt>
                <c:pt idx="7602">
                  <c:v>-1.9357200000000001E-2</c:v>
                </c:pt>
                <c:pt idx="7603">
                  <c:v>-1.8218100000000001E-2</c:v>
                </c:pt>
                <c:pt idx="7604">
                  <c:v>-1.7052500000000002E-2</c:v>
                </c:pt>
                <c:pt idx="7605">
                  <c:v>-1.5897600000000001E-2</c:v>
                </c:pt>
                <c:pt idx="7606">
                  <c:v>-1.4768699999999999E-2</c:v>
                </c:pt>
                <c:pt idx="7607">
                  <c:v>-1.35788E-2</c:v>
                </c:pt>
                <c:pt idx="7608">
                  <c:v>-1.24677E-2</c:v>
                </c:pt>
                <c:pt idx="7609">
                  <c:v>-1.1295400000000001E-2</c:v>
                </c:pt>
                <c:pt idx="7610">
                  <c:v>-1.01607E-2</c:v>
                </c:pt>
                <c:pt idx="7611" formatCode="0.00E+00">
                  <c:v>-9.0199400000000006E-3</c:v>
                </c:pt>
                <c:pt idx="7612" formatCode="0.00E+00">
                  <c:v>-7.8270000000000006E-3</c:v>
                </c:pt>
                <c:pt idx="7613" formatCode="0.00E+00">
                  <c:v>-6.7021600000000004E-3</c:v>
                </c:pt>
                <c:pt idx="7614" formatCode="0.00E+00">
                  <c:v>-5.5046100000000001E-3</c:v>
                </c:pt>
                <c:pt idx="7615" formatCode="0.00E+00">
                  <c:v>-4.3707800000000003E-3</c:v>
                </c:pt>
                <c:pt idx="7616" formatCode="0.00E+00">
                  <c:v>-3.1982500000000001E-3</c:v>
                </c:pt>
                <c:pt idx="7617" formatCode="0.00E+00">
                  <c:v>-2.03498E-3</c:v>
                </c:pt>
                <c:pt idx="7618" formatCode="0.00E+00">
                  <c:v>-8.8869399999999999E-4</c:v>
                </c:pt>
                <c:pt idx="7619" formatCode="0.00E+00">
                  <c:v>2.7811200000000001E-4</c:v>
                </c:pt>
                <c:pt idx="7620" formatCode="0.00E+00">
                  <c:v>1.42365E-3</c:v>
                </c:pt>
                <c:pt idx="7621" formatCode="0.00E+00">
                  <c:v>2.59487E-3</c:v>
                </c:pt>
                <c:pt idx="7622" formatCode="0.00E+00">
                  <c:v>3.7581300000000002E-3</c:v>
                </c:pt>
                <c:pt idx="7623" formatCode="0.00E+00">
                  <c:v>4.9321900000000004E-3</c:v>
                </c:pt>
                <c:pt idx="7624" formatCode="0.00E+00">
                  <c:v>6.0877800000000001E-3</c:v>
                </c:pt>
                <c:pt idx="7625" formatCode="0.00E+00">
                  <c:v>7.2698099999999998E-3</c:v>
                </c:pt>
                <c:pt idx="7626" formatCode="0.00E+00">
                  <c:v>8.4192699999999995E-3</c:v>
                </c:pt>
                <c:pt idx="7627" formatCode="0.00E+00">
                  <c:v>9.6015900000000001E-3</c:v>
                </c:pt>
                <c:pt idx="7628">
                  <c:v>1.07568E-2</c:v>
                </c:pt>
                <c:pt idx="7629">
                  <c:v>1.1914599999999999E-2</c:v>
                </c:pt>
                <c:pt idx="7630">
                  <c:v>1.30957E-2</c:v>
                </c:pt>
                <c:pt idx="7631">
                  <c:v>1.42361E-2</c:v>
                </c:pt>
                <c:pt idx="7632">
                  <c:v>1.54366E-2</c:v>
                </c:pt>
                <c:pt idx="7633">
                  <c:v>1.65795E-2</c:v>
                </c:pt>
                <c:pt idx="7634">
                  <c:v>1.77672E-2</c:v>
                </c:pt>
                <c:pt idx="7635">
                  <c:v>1.89339E-2</c:v>
                </c:pt>
                <c:pt idx="7636">
                  <c:v>2.00942E-2</c:v>
                </c:pt>
                <c:pt idx="7637">
                  <c:v>2.1281700000000001E-2</c:v>
                </c:pt>
                <c:pt idx="7638">
                  <c:v>2.24269E-2</c:v>
                </c:pt>
                <c:pt idx="7639">
                  <c:v>2.3613700000000001E-2</c:v>
                </c:pt>
                <c:pt idx="7640">
                  <c:v>2.4766799999999999E-2</c:v>
                </c:pt>
                <c:pt idx="7641">
                  <c:v>2.59397E-2</c:v>
                </c:pt>
                <c:pt idx="7642">
                  <c:v>2.7105799999999999E-2</c:v>
                </c:pt>
                <c:pt idx="7643">
                  <c:v>2.82711E-2</c:v>
                </c:pt>
                <c:pt idx="7644">
                  <c:v>2.94501E-2</c:v>
                </c:pt>
                <c:pt idx="7645">
                  <c:v>3.0634600000000001E-2</c:v>
                </c:pt>
                <c:pt idx="7646">
                  <c:v>3.18021E-2</c:v>
                </c:pt>
                <c:pt idx="7647">
                  <c:v>3.2926999999999998E-2</c:v>
                </c:pt>
                <c:pt idx="7648">
                  <c:v>3.4054899999999999E-2</c:v>
                </c:pt>
                <c:pt idx="7649">
                  <c:v>3.5290299999999997E-2</c:v>
                </c:pt>
                <c:pt idx="7650">
                  <c:v>3.6628000000000001E-2</c:v>
                </c:pt>
                <c:pt idx="7651">
                  <c:v>3.7652499999999998E-2</c:v>
                </c:pt>
                <c:pt idx="7652">
                  <c:v>3.6840100000000001E-2</c:v>
                </c:pt>
                <c:pt idx="7653">
                  <c:v>3.7055100000000001E-2</c:v>
                </c:pt>
                <c:pt idx="7654">
                  <c:v>3.8298100000000002E-2</c:v>
                </c:pt>
                <c:pt idx="7655">
                  <c:v>3.8177000000000003E-2</c:v>
                </c:pt>
                <c:pt idx="7656">
                  <c:v>3.9368899999999998E-2</c:v>
                </c:pt>
                <c:pt idx="7657">
                  <c:v>3.9641000000000003E-2</c:v>
                </c:pt>
                <c:pt idx="7658">
                  <c:v>4.0238500000000003E-2</c:v>
                </c:pt>
                <c:pt idx="7659">
                  <c:v>4.1113400000000001E-2</c:v>
                </c:pt>
                <c:pt idx="7660">
                  <c:v>4.12451E-2</c:v>
                </c:pt>
                <c:pt idx="7661">
                  <c:v>4.2309399999999997E-2</c:v>
                </c:pt>
                <c:pt idx="7662">
                  <c:v>4.2539300000000002E-2</c:v>
                </c:pt>
                <c:pt idx="7663">
                  <c:v>4.33201E-2</c:v>
                </c:pt>
                <c:pt idx="7664">
                  <c:v>4.3921700000000001E-2</c:v>
                </c:pt>
                <c:pt idx="7665">
                  <c:v>4.4369800000000001E-2</c:v>
                </c:pt>
                <c:pt idx="7666">
                  <c:v>4.51569E-2</c:v>
                </c:pt>
                <c:pt idx="7667">
                  <c:v>4.55857E-2</c:v>
                </c:pt>
                <c:pt idx="7668">
                  <c:v>4.6262999999999999E-2</c:v>
                </c:pt>
                <c:pt idx="7669">
                  <c:v>4.6848899999999999E-2</c:v>
                </c:pt>
                <c:pt idx="7670">
                  <c:v>4.7381399999999997E-2</c:v>
                </c:pt>
                <c:pt idx="7671">
                  <c:v>4.8024799999999999E-2</c:v>
                </c:pt>
                <c:pt idx="7672">
                  <c:v>4.86054E-2</c:v>
                </c:pt>
                <c:pt idx="7673">
                  <c:v>4.9140999999999997E-2</c:v>
                </c:pt>
                <c:pt idx="7674">
                  <c:v>4.9836100000000001E-2</c:v>
                </c:pt>
                <c:pt idx="7675">
                  <c:v>5.0291200000000001E-2</c:v>
                </c:pt>
                <c:pt idx="7676">
                  <c:v>5.09779E-2</c:v>
                </c:pt>
                <c:pt idx="7677">
                  <c:v>5.1527000000000003E-2</c:v>
                </c:pt>
                <c:pt idx="7678">
                  <c:v>5.2064899999999997E-2</c:v>
                </c:pt>
                <c:pt idx="7679">
                  <c:v>5.2760099999999997E-2</c:v>
                </c:pt>
                <c:pt idx="7680">
                  <c:v>5.31902E-2</c:v>
                </c:pt>
                <c:pt idx="7681">
                  <c:v>5.39192E-2</c:v>
                </c:pt>
                <c:pt idx="7682">
                  <c:v>5.4399999999999997E-2</c:v>
                </c:pt>
                <c:pt idx="7683">
                  <c:v>5.5021300000000002E-2</c:v>
                </c:pt>
                <c:pt idx="7684">
                  <c:v>5.5612599999999998E-2</c:v>
                </c:pt>
                <c:pt idx="7685">
                  <c:v>5.6131599999999997E-2</c:v>
                </c:pt>
                <c:pt idx="7686">
                  <c:v>5.6775399999999997E-2</c:v>
                </c:pt>
                <c:pt idx="7687">
                  <c:v>5.7292700000000002E-2</c:v>
                </c:pt>
                <c:pt idx="7688">
                  <c:v>5.7906800000000001E-2</c:v>
                </c:pt>
                <c:pt idx="7689">
                  <c:v>5.8457700000000001E-2</c:v>
                </c:pt>
                <c:pt idx="7690">
                  <c:v>5.90515E-2</c:v>
                </c:pt>
                <c:pt idx="7691">
                  <c:v>5.9594899999999999E-2</c:v>
                </c:pt>
                <c:pt idx="7692">
                  <c:v>6.0212799999999997E-2</c:v>
                </c:pt>
                <c:pt idx="7693">
                  <c:v>6.0721799999999999E-2</c:v>
                </c:pt>
                <c:pt idx="7694">
                  <c:v>6.1338700000000003E-2</c:v>
                </c:pt>
                <c:pt idx="7695">
                  <c:v>6.18767E-2</c:v>
                </c:pt>
                <c:pt idx="7696">
                  <c:v>6.2422199999999997E-2</c:v>
                </c:pt>
                <c:pt idx="7697">
                  <c:v>6.3055799999999995E-2</c:v>
                </c:pt>
                <c:pt idx="7698">
                  <c:v>6.35125E-2</c:v>
                </c:pt>
                <c:pt idx="7699">
                  <c:v>6.4202400000000007E-2</c:v>
                </c:pt>
                <c:pt idx="7700">
                  <c:v>6.4655099999999993E-2</c:v>
                </c:pt>
                <c:pt idx="7701">
                  <c:v>6.5282599999999996E-2</c:v>
                </c:pt>
                <c:pt idx="7702">
                  <c:v>6.5831899999999999E-2</c:v>
                </c:pt>
                <c:pt idx="7703">
                  <c:v>6.6334199999999996E-2</c:v>
                </c:pt>
                <c:pt idx="7704">
                  <c:v>6.6979899999999995E-2</c:v>
                </c:pt>
                <c:pt idx="7705">
                  <c:v>6.7420999999999995E-2</c:v>
                </c:pt>
                <c:pt idx="7706">
                  <c:v>6.8068500000000004E-2</c:v>
                </c:pt>
                <c:pt idx="7707">
                  <c:v>6.8560499999999996E-2</c:v>
                </c:pt>
                <c:pt idx="7708">
                  <c:v>6.9133899999999998E-2</c:v>
                </c:pt>
                <c:pt idx="7709">
                  <c:v>6.9704699999999994E-2</c:v>
                </c:pt>
                <c:pt idx="7710">
                  <c:v>7.0213600000000001E-2</c:v>
                </c:pt>
                <c:pt idx="7711">
                  <c:v>7.0798299999999995E-2</c:v>
                </c:pt>
                <c:pt idx="7712">
                  <c:v>7.1314500000000003E-2</c:v>
                </c:pt>
                <c:pt idx="7713">
                  <c:v>7.1859699999999999E-2</c:v>
                </c:pt>
                <c:pt idx="7714">
                  <c:v>7.2405800000000006E-2</c:v>
                </c:pt>
                <c:pt idx="7715">
                  <c:v>7.29292E-2</c:v>
                </c:pt>
                <c:pt idx="7716">
                  <c:v>7.3465000000000003E-2</c:v>
                </c:pt>
                <c:pt idx="7717">
                  <c:v>7.4031E-2</c:v>
                </c:pt>
                <c:pt idx="7718">
                  <c:v>7.4524400000000005E-2</c:v>
                </c:pt>
                <c:pt idx="7719">
                  <c:v>7.5122900000000006E-2</c:v>
                </c:pt>
                <c:pt idx="7720">
                  <c:v>7.5592300000000001E-2</c:v>
                </c:pt>
                <c:pt idx="7721">
                  <c:v>7.6157000000000002E-2</c:v>
                </c:pt>
                <c:pt idx="7722">
                  <c:v>7.6681899999999997E-2</c:v>
                </c:pt>
                <c:pt idx="7723">
                  <c:v>7.7164800000000006E-2</c:v>
                </c:pt>
                <c:pt idx="7724">
                  <c:v>7.77611E-2</c:v>
                </c:pt>
                <c:pt idx="7725">
                  <c:v>7.8184900000000002E-2</c:v>
                </c:pt>
                <c:pt idx="7726">
                  <c:v>7.8798000000000007E-2</c:v>
                </c:pt>
                <c:pt idx="7727">
                  <c:v>7.9255099999999995E-2</c:v>
                </c:pt>
                <c:pt idx="7728">
                  <c:v>7.98069E-2</c:v>
                </c:pt>
                <c:pt idx="7729">
                  <c:v>8.0335599999999993E-2</c:v>
                </c:pt>
                <c:pt idx="7730">
                  <c:v>8.0800200000000003E-2</c:v>
                </c:pt>
                <c:pt idx="7731">
                  <c:v>8.1378800000000001E-2</c:v>
                </c:pt>
                <c:pt idx="7732">
                  <c:v>8.1815299999999994E-2</c:v>
                </c:pt>
                <c:pt idx="7733">
                  <c:v>8.2382700000000003E-2</c:v>
                </c:pt>
                <c:pt idx="7734">
                  <c:v>8.2840499999999997E-2</c:v>
                </c:pt>
                <c:pt idx="7735">
                  <c:v>8.3363699999999999E-2</c:v>
                </c:pt>
                <c:pt idx="7736">
                  <c:v>8.3861400000000003E-2</c:v>
                </c:pt>
                <c:pt idx="7737">
                  <c:v>8.43613E-2</c:v>
                </c:pt>
                <c:pt idx="7738">
                  <c:v>8.4871600000000005E-2</c:v>
                </c:pt>
                <c:pt idx="7739">
                  <c:v>8.5354899999999997E-2</c:v>
                </c:pt>
                <c:pt idx="7740">
                  <c:v>8.5865200000000003E-2</c:v>
                </c:pt>
                <c:pt idx="7741">
                  <c:v>8.6331900000000003E-2</c:v>
                </c:pt>
                <c:pt idx="7742">
                  <c:v>8.6859199999999998E-2</c:v>
                </c:pt>
                <c:pt idx="7743">
                  <c:v>8.7293599999999999E-2</c:v>
                </c:pt>
                <c:pt idx="7744">
                  <c:v>8.7829900000000002E-2</c:v>
                </c:pt>
                <c:pt idx="7745">
                  <c:v>8.82574E-2</c:v>
                </c:pt>
                <c:pt idx="7746">
                  <c:v>8.8778599999999999E-2</c:v>
                </c:pt>
                <c:pt idx="7747">
                  <c:v>8.9250300000000005E-2</c:v>
                </c:pt>
                <c:pt idx="7748">
                  <c:v>8.97009E-2</c:v>
                </c:pt>
                <c:pt idx="7749">
                  <c:v>9.0233400000000005E-2</c:v>
                </c:pt>
                <c:pt idx="7750">
                  <c:v>9.0632500000000005E-2</c:v>
                </c:pt>
                <c:pt idx="7751">
                  <c:v>9.1208200000000003E-2</c:v>
                </c:pt>
                <c:pt idx="7752">
                  <c:v>9.1574100000000005E-2</c:v>
                </c:pt>
                <c:pt idx="7753">
                  <c:v>9.2036000000000007E-2</c:v>
                </c:pt>
                <c:pt idx="7754">
                  <c:v>9.2465699999999998E-2</c:v>
                </c:pt>
                <c:pt idx="7755">
                  <c:v>9.3040899999999996E-2</c:v>
                </c:pt>
                <c:pt idx="7756">
                  <c:v>9.3659900000000004E-2</c:v>
                </c:pt>
                <c:pt idx="7757">
                  <c:v>9.2263200000000004E-2</c:v>
                </c:pt>
                <c:pt idx="7758">
                  <c:v>9.1843599999999997E-2</c:v>
                </c:pt>
                <c:pt idx="7759">
                  <c:v>9.2291600000000001E-2</c:v>
                </c:pt>
                <c:pt idx="7760">
                  <c:v>9.1513600000000001E-2</c:v>
                </c:pt>
                <c:pt idx="7761">
                  <c:v>9.1955700000000001E-2</c:v>
                </c:pt>
                <c:pt idx="7762">
                  <c:v>9.14938E-2</c:v>
                </c:pt>
                <c:pt idx="7763">
                  <c:v>9.1396900000000003E-2</c:v>
                </c:pt>
                <c:pt idx="7764">
                  <c:v>9.1496499999999995E-2</c:v>
                </c:pt>
                <c:pt idx="7765">
                  <c:v>9.0960700000000005E-2</c:v>
                </c:pt>
                <c:pt idx="7766">
                  <c:v>9.1253699999999993E-2</c:v>
                </c:pt>
                <c:pt idx="7767">
                  <c:v>9.0788900000000006E-2</c:v>
                </c:pt>
                <c:pt idx="7768">
                  <c:v>9.0803999999999996E-2</c:v>
                </c:pt>
                <c:pt idx="7769">
                  <c:v>9.0698699999999993E-2</c:v>
                </c:pt>
                <c:pt idx="7770">
                  <c:v>9.0382299999999999E-2</c:v>
                </c:pt>
                <c:pt idx="7771">
                  <c:v>9.0447899999999998E-2</c:v>
                </c:pt>
                <c:pt idx="7772">
                  <c:v>9.0123800000000004E-2</c:v>
                </c:pt>
                <c:pt idx="7773">
                  <c:v>9.0031700000000006E-2</c:v>
                </c:pt>
                <c:pt idx="7774">
                  <c:v>8.9928099999999997E-2</c:v>
                </c:pt>
                <c:pt idx="7775">
                  <c:v>8.9627799999999994E-2</c:v>
                </c:pt>
                <c:pt idx="7776">
                  <c:v>8.9626200000000003E-2</c:v>
                </c:pt>
                <c:pt idx="7777">
                  <c:v>8.9360400000000006E-2</c:v>
                </c:pt>
                <c:pt idx="7778">
                  <c:v>8.9207700000000001E-2</c:v>
                </c:pt>
                <c:pt idx="7779">
                  <c:v>8.9144699999999993E-2</c:v>
                </c:pt>
                <c:pt idx="7780">
                  <c:v>8.8785100000000006E-2</c:v>
                </c:pt>
                <c:pt idx="7781">
                  <c:v>8.8821700000000003E-2</c:v>
                </c:pt>
                <c:pt idx="7782">
                  <c:v>8.8468500000000005E-2</c:v>
                </c:pt>
                <c:pt idx="7783">
                  <c:v>8.8375099999999998E-2</c:v>
                </c:pt>
                <c:pt idx="7784">
                  <c:v>8.8215000000000002E-2</c:v>
                </c:pt>
                <c:pt idx="7785">
                  <c:v>8.7904700000000002E-2</c:v>
                </c:pt>
                <c:pt idx="7786">
                  <c:v>8.7906399999999996E-2</c:v>
                </c:pt>
                <c:pt idx="7787">
                  <c:v>8.7523699999999996E-2</c:v>
                </c:pt>
                <c:pt idx="7788">
                  <c:v>8.7500700000000001E-2</c:v>
                </c:pt>
                <c:pt idx="7789">
                  <c:v>8.7209800000000004E-2</c:v>
                </c:pt>
                <c:pt idx="7790">
                  <c:v>8.7035199999999993E-2</c:v>
                </c:pt>
                <c:pt idx="7791">
                  <c:v>8.6875300000000003E-2</c:v>
                </c:pt>
                <c:pt idx="7792">
                  <c:v>8.6592199999999994E-2</c:v>
                </c:pt>
                <c:pt idx="7793">
                  <c:v>8.6481199999999994E-2</c:v>
                </c:pt>
                <c:pt idx="7794">
                  <c:v>8.6179400000000003E-2</c:v>
                </c:pt>
                <c:pt idx="7795">
                  <c:v>8.6045200000000002E-2</c:v>
                </c:pt>
                <c:pt idx="7796">
                  <c:v>8.5770899999999997E-2</c:v>
                </c:pt>
                <c:pt idx="7797">
                  <c:v>8.5614700000000002E-2</c:v>
                </c:pt>
                <c:pt idx="7798">
                  <c:v>8.5354600000000003E-2</c:v>
                </c:pt>
                <c:pt idx="7799">
                  <c:v>8.5171200000000002E-2</c:v>
                </c:pt>
                <c:pt idx="7800">
                  <c:v>8.4932800000000003E-2</c:v>
                </c:pt>
                <c:pt idx="7801">
                  <c:v>8.4694599999999995E-2</c:v>
                </c:pt>
                <c:pt idx="7802">
                  <c:v>8.45162E-2</c:v>
                </c:pt>
                <c:pt idx="7803">
                  <c:v>8.4197300000000003E-2</c:v>
                </c:pt>
                <c:pt idx="7804">
                  <c:v>8.4068599999999993E-2</c:v>
                </c:pt>
                <c:pt idx="7805">
                  <c:v>8.3717899999999998E-2</c:v>
                </c:pt>
                <c:pt idx="7806">
                  <c:v>8.3574099999999998E-2</c:v>
                </c:pt>
                <c:pt idx="7807">
                  <c:v>8.3283999999999997E-2</c:v>
                </c:pt>
                <c:pt idx="7808">
                  <c:v>8.3045999999999995E-2</c:v>
                </c:pt>
                <c:pt idx="7809">
                  <c:v>8.2848400000000003E-2</c:v>
                </c:pt>
                <c:pt idx="7810">
                  <c:v>8.2518300000000003E-2</c:v>
                </c:pt>
                <c:pt idx="7811">
                  <c:v>8.2361900000000002E-2</c:v>
                </c:pt>
                <c:pt idx="7812">
                  <c:v>8.2015099999999994E-2</c:v>
                </c:pt>
                <c:pt idx="7813">
                  <c:v>8.1822300000000001E-2</c:v>
                </c:pt>
                <c:pt idx="7814">
                  <c:v>8.1520099999999998E-2</c:v>
                </c:pt>
                <c:pt idx="7815">
                  <c:v>8.1269800000000003E-2</c:v>
                </c:pt>
                <c:pt idx="7816">
                  <c:v>8.1009999999999999E-2</c:v>
                </c:pt>
                <c:pt idx="7817">
                  <c:v>8.0734100000000003E-2</c:v>
                </c:pt>
                <c:pt idx="7818">
                  <c:v>8.0481200000000003E-2</c:v>
                </c:pt>
                <c:pt idx="7819">
                  <c:v>8.0196699999999996E-2</c:v>
                </c:pt>
                <c:pt idx="7820">
                  <c:v>7.9941899999999996E-2</c:v>
                </c:pt>
                <c:pt idx="7821">
                  <c:v>7.9623399999999997E-2</c:v>
                </c:pt>
                <c:pt idx="7822">
                  <c:v>7.9394599999999996E-2</c:v>
                </c:pt>
                <c:pt idx="7823">
                  <c:v>7.9032900000000003E-2</c:v>
                </c:pt>
                <c:pt idx="7824">
                  <c:v>7.8825599999999996E-2</c:v>
                </c:pt>
                <c:pt idx="7825">
                  <c:v>7.8463500000000005E-2</c:v>
                </c:pt>
                <c:pt idx="7826">
                  <c:v>7.8213099999999994E-2</c:v>
                </c:pt>
                <c:pt idx="7827">
                  <c:v>7.7927899999999994E-2</c:v>
                </c:pt>
                <c:pt idx="7828">
                  <c:v>7.7578499999999995E-2</c:v>
                </c:pt>
                <c:pt idx="7829">
                  <c:v>7.7383099999999996E-2</c:v>
                </c:pt>
                <c:pt idx="7830">
                  <c:v>7.6948600000000006E-2</c:v>
                </c:pt>
                <c:pt idx="7831">
                  <c:v>7.6764100000000002E-2</c:v>
                </c:pt>
                <c:pt idx="7832">
                  <c:v>7.6354699999999998E-2</c:v>
                </c:pt>
                <c:pt idx="7833">
                  <c:v>7.6088600000000006E-2</c:v>
                </c:pt>
                <c:pt idx="7834">
                  <c:v>7.5783100000000006E-2</c:v>
                </c:pt>
                <c:pt idx="7835">
                  <c:v>7.5400099999999998E-2</c:v>
                </c:pt>
                <c:pt idx="7836">
                  <c:v>7.5179499999999996E-2</c:v>
                </c:pt>
                <c:pt idx="7837">
                  <c:v>7.4754200000000007E-2</c:v>
                </c:pt>
                <c:pt idx="7838">
                  <c:v>7.4532100000000004E-2</c:v>
                </c:pt>
                <c:pt idx="7839">
                  <c:v>7.4135999999999994E-2</c:v>
                </c:pt>
                <c:pt idx="7840">
                  <c:v>7.3831499999999994E-2</c:v>
                </c:pt>
                <c:pt idx="7841">
                  <c:v>7.3491000000000001E-2</c:v>
                </c:pt>
                <c:pt idx="7842">
                  <c:v>7.3131799999999997E-2</c:v>
                </c:pt>
                <c:pt idx="7843">
                  <c:v>7.2821399999999994E-2</c:v>
                </c:pt>
                <c:pt idx="7844">
                  <c:v>7.2445399999999993E-2</c:v>
                </c:pt>
                <c:pt idx="7845">
                  <c:v>7.2125700000000001E-2</c:v>
                </c:pt>
                <c:pt idx="7846">
                  <c:v>7.1750800000000003E-2</c:v>
                </c:pt>
                <c:pt idx="7847">
                  <c:v>7.1441699999999997E-2</c:v>
                </c:pt>
                <c:pt idx="7848">
                  <c:v>7.1044899999999994E-2</c:v>
                </c:pt>
                <c:pt idx="7849">
                  <c:v>7.0741700000000005E-2</c:v>
                </c:pt>
                <c:pt idx="7850">
                  <c:v>7.0314299999999996E-2</c:v>
                </c:pt>
                <c:pt idx="7851">
                  <c:v>6.9998900000000003E-2</c:v>
                </c:pt>
                <c:pt idx="7852">
                  <c:v>6.9610500000000006E-2</c:v>
                </c:pt>
                <c:pt idx="7853">
                  <c:v>6.9225599999999998E-2</c:v>
                </c:pt>
                <c:pt idx="7854">
                  <c:v>6.8911299999999995E-2</c:v>
                </c:pt>
                <c:pt idx="7855">
                  <c:v>6.84361E-2</c:v>
                </c:pt>
                <c:pt idx="7856">
                  <c:v>6.8182800000000002E-2</c:v>
                </c:pt>
                <c:pt idx="7857">
                  <c:v>6.7693699999999996E-2</c:v>
                </c:pt>
                <c:pt idx="7858">
                  <c:v>6.7396300000000006E-2</c:v>
                </c:pt>
                <c:pt idx="7859">
                  <c:v>6.6967799999999994E-2</c:v>
                </c:pt>
                <c:pt idx="7860">
                  <c:v>6.6549800000000006E-2</c:v>
                </c:pt>
                <c:pt idx="7861">
                  <c:v>6.6234600000000005E-2</c:v>
                </c:pt>
                <c:pt idx="7862">
                  <c:v>6.5731399999999995E-2</c:v>
                </c:pt>
                <c:pt idx="7863">
                  <c:v>6.5453999999999998E-2</c:v>
                </c:pt>
                <c:pt idx="7864">
                  <c:v>6.4942200000000005E-2</c:v>
                </c:pt>
                <c:pt idx="7865">
                  <c:v>6.4609299999999995E-2</c:v>
                </c:pt>
                <c:pt idx="7866">
                  <c:v>6.4183000000000004E-2</c:v>
                </c:pt>
                <c:pt idx="7867">
                  <c:v>6.3760399999999995E-2</c:v>
                </c:pt>
                <c:pt idx="7868">
                  <c:v>6.3388600000000003E-2</c:v>
                </c:pt>
                <c:pt idx="7869">
                  <c:v>6.2893400000000002E-2</c:v>
                </c:pt>
                <c:pt idx="7870">
                  <c:v>6.2527899999999997E-2</c:v>
                </c:pt>
                <c:pt idx="7871">
                  <c:v>6.2047199999999997E-2</c:v>
                </c:pt>
                <c:pt idx="7872">
                  <c:v>6.16581E-2</c:v>
                </c:pt>
                <c:pt idx="7873">
                  <c:v>6.1195399999999997E-2</c:v>
                </c:pt>
                <c:pt idx="7874">
                  <c:v>6.0776200000000002E-2</c:v>
                </c:pt>
                <c:pt idx="7875">
                  <c:v>6.0321699999999999E-2</c:v>
                </c:pt>
                <c:pt idx="7876">
                  <c:v>5.9899899999999999E-2</c:v>
                </c:pt>
                <c:pt idx="7877">
                  <c:v>5.9444700000000003E-2</c:v>
                </c:pt>
                <c:pt idx="7878">
                  <c:v>5.8986900000000002E-2</c:v>
                </c:pt>
                <c:pt idx="7879">
                  <c:v>5.8550699999999997E-2</c:v>
                </c:pt>
                <c:pt idx="7880">
                  <c:v>5.8045399999999997E-2</c:v>
                </c:pt>
                <c:pt idx="7881">
                  <c:v>5.7661400000000002E-2</c:v>
                </c:pt>
                <c:pt idx="7882">
                  <c:v>5.7117399999999999E-2</c:v>
                </c:pt>
                <c:pt idx="7883">
                  <c:v>5.6733400000000003E-2</c:v>
                </c:pt>
                <c:pt idx="7884">
                  <c:v>5.6209099999999998E-2</c:v>
                </c:pt>
                <c:pt idx="7885">
                  <c:v>5.5763500000000001E-2</c:v>
                </c:pt>
                <c:pt idx="7886">
                  <c:v>5.5322000000000003E-2</c:v>
                </c:pt>
                <c:pt idx="7887">
                  <c:v>5.4772000000000001E-2</c:v>
                </c:pt>
                <c:pt idx="7888">
                  <c:v>5.4387499999999998E-2</c:v>
                </c:pt>
                <c:pt idx="7889">
                  <c:v>5.3788200000000001E-2</c:v>
                </c:pt>
                <c:pt idx="7890">
                  <c:v>5.3400200000000002E-2</c:v>
                </c:pt>
                <c:pt idx="7891">
                  <c:v>5.2852799999999998E-2</c:v>
                </c:pt>
                <c:pt idx="7892">
                  <c:v>5.23799E-2</c:v>
                </c:pt>
                <c:pt idx="7893">
                  <c:v>5.1918100000000002E-2</c:v>
                </c:pt>
                <c:pt idx="7894">
                  <c:v>5.1358300000000003E-2</c:v>
                </c:pt>
                <c:pt idx="7895">
                  <c:v>5.0948300000000002E-2</c:v>
                </c:pt>
                <c:pt idx="7896">
                  <c:v>5.0362499999999998E-2</c:v>
                </c:pt>
                <c:pt idx="7897">
                  <c:v>4.9918400000000002E-2</c:v>
                </c:pt>
                <c:pt idx="7898">
                  <c:v>4.9361799999999997E-2</c:v>
                </c:pt>
                <c:pt idx="7899">
                  <c:v>4.8858499999999999E-2</c:v>
                </c:pt>
                <c:pt idx="7900">
                  <c:v>4.8354899999999999E-2</c:v>
                </c:pt>
                <c:pt idx="7901">
                  <c:v>4.7817400000000003E-2</c:v>
                </c:pt>
                <c:pt idx="7902">
                  <c:v>4.7326899999999998E-2</c:v>
                </c:pt>
                <c:pt idx="7903">
                  <c:v>4.6782999999999998E-2</c:v>
                </c:pt>
                <c:pt idx="7904">
                  <c:v>4.6282400000000001E-2</c:v>
                </c:pt>
                <c:pt idx="7905">
                  <c:v>4.5735499999999998E-2</c:v>
                </c:pt>
                <c:pt idx="7906">
                  <c:v>4.52252E-2</c:v>
                </c:pt>
                <c:pt idx="7907">
                  <c:v>4.4651299999999998E-2</c:v>
                </c:pt>
                <c:pt idx="7908">
                  <c:v>4.41432E-2</c:v>
                </c:pt>
                <c:pt idx="7909">
                  <c:v>4.3561999999999997E-2</c:v>
                </c:pt>
                <c:pt idx="7910">
                  <c:v>4.3048200000000002E-2</c:v>
                </c:pt>
                <c:pt idx="7911">
                  <c:v>4.2496100000000002E-2</c:v>
                </c:pt>
                <c:pt idx="7912">
                  <c:v>4.1934199999999998E-2</c:v>
                </c:pt>
                <c:pt idx="7913">
                  <c:v>4.14326E-2</c:v>
                </c:pt>
                <c:pt idx="7914">
                  <c:v>4.0812500000000002E-2</c:v>
                </c:pt>
                <c:pt idx="7915">
                  <c:v>4.0331899999999997E-2</c:v>
                </c:pt>
                <c:pt idx="7916">
                  <c:v>3.9692999999999999E-2</c:v>
                </c:pt>
                <c:pt idx="7917">
                  <c:v>3.9168799999999997E-2</c:v>
                </c:pt>
                <c:pt idx="7918">
                  <c:v>3.8579799999999997E-2</c:v>
                </c:pt>
                <c:pt idx="7919">
                  <c:v>3.7985100000000001E-2</c:v>
                </c:pt>
                <c:pt idx="7920">
                  <c:v>3.7469000000000002E-2</c:v>
                </c:pt>
                <c:pt idx="7921">
                  <c:v>3.6824799999999998E-2</c:v>
                </c:pt>
                <c:pt idx="7922">
                  <c:v>3.6329800000000002E-2</c:v>
                </c:pt>
                <c:pt idx="7923">
                  <c:v>3.5689199999999997E-2</c:v>
                </c:pt>
                <c:pt idx="7924">
                  <c:v>3.51449E-2</c:v>
                </c:pt>
                <c:pt idx="7925">
                  <c:v>3.4543200000000003E-2</c:v>
                </c:pt>
                <c:pt idx="7926">
                  <c:v>3.3927400000000003E-2</c:v>
                </c:pt>
                <c:pt idx="7927">
                  <c:v>3.3359E-2</c:v>
                </c:pt>
                <c:pt idx="7928">
                  <c:v>3.2715599999999997E-2</c:v>
                </c:pt>
                <c:pt idx="7929">
                  <c:v>3.2154200000000001E-2</c:v>
                </c:pt>
                <c:pt idx="7930">
                  <c:v>3.1523599999999999E-2</c:v>
                </c:pt>
                <c:pt idx="7931">
                  <c:v>3.09427E-2</c:v>
                </c:pt>
                <c:pt idx="7932">
                  <c:v>3.0329999999999999E-2</c:v>
                </c:pt>
                <c:pt idx="7933">
                  <c:v>2.9736499999999999E-2</c:v>
                </c:pt>
                <c:pt idx="7934">
                  <c:v>2.9113900000000002E-2</c:v>
                </c:pt>
                <c:pt idx="7935">
                  <c:v>2.8486600000000001E-2</c:v>
                </c:pt>
                <c:pt idx="7936">
                  <c:v>2.7820000000000001E-2</c:v>
                </c:pt>
                <c:pt idx="7937">
                  <c:v>2.7160699999999999E-2</c:v>
                </c:pt>
                <c:pt idx="7938">
                  <c:v>2.6512899999999999E-2</c:v>
                </c:pt>
                <c:pt idx="7939">
                  <c:v>2.5834900000000001E-2</c:v>
                </c:pt>
                <c:pt idx="7940">
                  <c:v>2.5220599999999999E-2</c:v>
                </c:pt>
                <c:pt idx="7941">
                  <c:v>2.4515499999999999E-2</c:v>
                </c:pt>
                <c:pt idx="7942">
                  <c:v>2.3908200000000001E-2</c:v>
                </c:pt>
                <c:pt idx="7943">
                  <c:v>2.3207100000000001E-2</c:v>
                </c:pt>
                <c:pt idx="7944">
                  <c:v>2.2556900000000001E-2</c:v>
                </c:pt>
                <c:pt idx="7945">
                  <c:v>2.1885000000000002E-2</c:v>
                </c:pt>
                <c:pt idx="7946">
                  <c:v>2.1165900000000001E-2</c:v>
                </c:pt>
                <c:pt idx="7947">
                  <c:v>2.0535500000000002E-2</c:v>
                </c:pt>
                <c:pt idx="7948">
                  <c:v>1.9789999999999999E-2</c:v>
                </c:pt>
                <c:pt idx="7949">
                  <c:v>1.9167300000000002E-2</c:v>
                </c:pt>
                <c:pt idx="7950">
                  <c:v>1.84415E-2</c:v>
                </c:pt>
                <c:pt idx="7951">
                  <c:v>1.7778800000000001E-2</c:v>
                </c:pt>
                <c:pt idx="7952">
                  <c:v>1.7099E-2</c:v>
                </c:pt>
                <c:pt idx="7953">
                  <c:v>1.6384200000000002E-2</c:v>
                </c:pt>
                <c:pt idx="7954">
                  <c:v>1.5725099999999999E-2</c:v>
                </c:pt>
                <c:pt idx="7955">
                  <c:v>1.49739E-2</c:v>
                </c:pt>
                <c:pt idx="7956">
                  <c:v>1.43027E-2</c:v>
                </c:pt>
                <c:pt idx="7957">
                  <c:v>1.35636E-2</c:v>
                </c:pt>
                <c:pt idx="7958">
                  <c:v>1.2876E-2</c:v>
                </c:pt>
                <c:pt idx="7959">
                  <c:v>1.21587E-2</c:v>
                </c:pt>
                <c:pt idx="7960">
                  <c:v>1.14533E-2</c:v>
                </c:pt>
                <c:pt idx="7961">
                  <c:v>1.0747400000000001E-2</c:v>
                </c:pt>
                <c:pt idx="7962">
                  <c:v>1.00327E-2</c:v>
                </c:pt>
                <c:pt idx="7963" formatCode="0.00E+00">
                  <c:v>9.3280399999999992E-3</c:v>
                </c:pt>
                <c:pt idx="7964" formatCode="0.00E+00">
                  <c:v>8.5860699999999995E-3</c:v>
                </c:pt>
                <c:pt idx="7965" formatCode="0.00E+00">
                  <c:v>7.8775100000000008E-3</c:v>
                </c:pt>
                <c:pt idx="7966" formatCode="0.00E+00">
                  <c:v>7.1121300000000004E-3</c:v>
                </c:pt>
                <c:pt idx="7967" formatCode="0.00E+00">
                  <c:v>6.4179900000000002E-3</c:v>
                </c:pt>
                <c:pt idx="7968" formatCode="0.00E+00">
                  <c:v>5.6517199999999998E-3</c:v>
                </c:pt>
                <c:pt idx="7969" formatCode="0.00E+00">
                  <c:v>4.9482800000000002E-3</c:v>
                </c:pt>
                <c:pt idx="7970" formatCode="0.00E+00">
                  <c:v>4.2049399999999999E-3</c:v>
                </c:pt>
                <c:pt idx="7971" formatCode="0.00E+00">
                  <c:v>3.4671799999999998E-3</c:v>
                </c:pt>
                <c:pt idx="7972" formatCode="0.00E+00">
                  <c:v>2.7653299999999999E-3</c:v>
                </c:pt>
                <c:pt idx="7973" formatCode="0.00E+00">
                  <c:v>1.9788100000000001E-3</c:v>
                </c:pt>
                <c:pt idx="7974" formatCode="0.00E+00">
                  <c:v>1.2844600000000001E-3</c:v>
                </c:pt>
                <c:pt idx="7975" formatCode="0.00E+00">
                  <c:v>4.73788E-4</c:v>
                </c:pt>
                <c:pt idx="7976" formatCode="0.00E+00">
                  <c:v>-2.3654899999999999E-4</c:v>
                </c:pt>
                <c:pt idx="7977" formatCode="0.00E+00">
                  <c:v>-1.0116599999999999E-3</c:v>
                </c:pt>
                <c:pt idx="7978" formatCode="0.00E+00">
                  <c:v>-1.7644399999999999E-3</c:v>
                </c:pt>
                <c:pt idx="7979" formatCode="0.00E+00">
                  <c:v>-2.4941099999999999E-3</c:v>
                </c:pt>
                <c:pt idx="7980" formatCode="0.00E+00">
                  <c:v>-3.28641E-3</c:v>
                </c:pt>
                <c:pt idx="7981" formatCode="0.00E+00">
                  <c:v>-3.9856300000000004E-3</c:v>
                </c:pt>
                <c:pt idx="7982" formatCode="0.00E+00">
                  <c:v>-4.7878E-3</c:v>
                </c:pt>
                <c:pt idx="7983" formatCode="0.00E+00">
                  <c:v>-5.5097599999999998E-3</c:v>
                </c:pt>
                <c:pt idx="7984" formatCode="0.00E+00">
                  <c:v>-6.3114199999999999E-3</c:v>
                </c:pt>
                <c:pt idx="7985" formatCode="0.00E+00">
                  <c:v>-7.0736200000000001E-3</c:v>
                </c:pt>
                <c:pt idx="7986" formatCode="0.00E+00">
                  <c:v>-7.8439600000000005E-3</c:v>
                </c:pt>
                <c:pt idx="7987" formatCode="0.00E+00">
                  <c:v>-8.6288900000000002E-3</c:v>
                </c:pt>
                <c:pt idx="7988" formatCode="0.00E+00">
                  <c:v>-9.3779199999999997E-3</c:v>
                </c:pt>
                <c:pt idx="7989">
                  <c:v>-1.0179199999999999E-2</c:v>
                </c:pt>
                <c:pt idx="7990">
                  <c:v>-1.0916800000000001E-2</c:v>
                </c:pt>
                <c:pt idx="7991">
                  <c:v>-1.17194E-2</c:v>
                </c:pt>
                <c:pt idx="7992">
                  <c:v>-1.24628E-2</c:v>
                </c:pt>
                <c:pt idx="7993">
                  <c:v>-1.3276400000000001E-2</c:v>
                </c:pt>
                <c:pt idx="7994">
                  <c:v>-1.4049499999999999E-2</c:v>
                </c:pt>
                <c:pt idx="7995">
                  <c:v>-1.48478E-2</c:v>
                </c:pt>
                <c:pt idx="7996">
                  <c:v>-1.5644000000000002E-2</c:v>
                </c:pt>
                <c:pt idx="7997">
                  <c:v>-1.6408900000000001E-2</c:v>
                </c:pt>
                <c:pt idx="7998">
                  <c:v>-1.7236000000000001E-2</c:v>
                </c:pt>
                <c:pt idx="7999">
                  <c:v>-1.7978000000000001E-2</c:v>
                </c:pt>
                <c:pt idx="8000">
                  <c:v>-1.8813E-2</c:v>
                </c:pt>
                <c:pt idx="8001">
                  <c:v>-1.9558800000000001E-2</c:v>
                </c:pt>
                <c:pt idx="8002">
                  <c:v>-2.0382999999999998E-2</c:v>
                </c:pt>
                <c:pt idx="8003">
                  <c:v>-2.1180299999999999E-2</c:v>
                </c:pt>
                <c:pt idx="8004">
                  <c:v>-2.1974899999999999E-2</c:v>
                </c:pt>
                <c:pt idx="8005">
                  <c:v>-2.2812900000000001E-2</c:v>
                </c:pt>
                <c:pt idx="8006">
                  <c:v>-2.3570299999999999E-2</c:v>
                </c:pt>
                <c:pt idx="8007">
                  <c:v>-2.4425599999999999E-2</c:v>
                </c:pt>
                <c:pt idx="8008">
                  <c:v>-2.51831E-2</c:v>
                </c:pt>
                <c:pt idx="8009">
                  <c:v>-2.6022400000000001E-2</c:v>
                </c:pt>
                <c:pt idx="8010">
                  <c:v>-2.68042E-2</c:v>
                </c:pt>
                <c:pt idx="8011">
                  <c:v>-2.7612000000000001E-2</c:v>
                </c:pt>
                <c:pt idx="8012">
                  <c:v>-2.8441600000000001E-2</c:v>
                </c:pt>
                <c:pt idx="8013">
                  <c:v>-2.9235799999999999E-2</c:v>
                </c:pt>
                <c:pt idx="8014">
                  <c:v>-3.0091799999999998E-2</c:v>
                </c:pt>
                <c:pt idx="8015">
                  <c:v>-3.0871599999999999E-2</c:v>
                </c:pt>
                <c:pt idx="8016">
                  <c:v>-3.1724700000000002E-2</c:v>
                </c:pt>
                <c:pt idx="8017">
                  <c:v>-3.2512300000000001E-2</c:v>
                </c:pt>
                <c:pt idx="8018">
                  <c:v>-3.3352699999999999E-2</c:v>
                </c:pt>
                <c:pt idx="8019">
                  <c:v>-3.4156400000000003E-2</c:v>
                </c:pt>
                <c:pt idx="8020">
                  <c:v>-3.49731E-2</c:v>
                </c:pt>
                <c:pt idx="8021">
                  <c:v>-3.5807199999999997E-2</c:v>
                </c:pt>
                <c:pt idx="8022">
                  <c:v>-3.6614899999999999E-2</c:v>
                </c:pt>
                <c:pt idx="8023">
                  <c:v>-3.7482099999999997E-2</c:v>
                </c:pt>
                <c:pt idx="8024">
                  <c:v>-3.8274599999999999E-2</c:v>
                </c:pt>
                <c:pt idx="8025">
                  <c:v>-3.9142999999999997E-2</c:v>
                </c:pt>
                <c:pt idx="8026">
                  <c:v>-3.9937599999999997E-2</c:v>
                </c:pt>
                <c:pt idx="8027">
                  <c:v>-4.0790699999999999E-2</c:v>
                </c:pt>
                <c:pt idx="8028">
                  <c:v>-4.1612400000000001E-2</c:v>
                </c:pt>
                <c:pt idx="8029">
                  <c:v>-4.2429799999999997E-2</c:v>
                </c:pt>
                <c:pt idx="8030">
                  <c:v>-4.3285900000000002E-2</c:v>
                </c:pt>
                <c:pt idx="8031">
                  <c:v>-4.4083900000000002E-2</c:v>
                </c:pt>
                <c:pt idx="8032">
                  <c:v>-4.4970099999999999E-2</c:v>
                </c:pt>
                <c:pt idx="8033">
                  <c:v>-4.5770999999999999E-2</c:v>
                </c:pt>
                <c:pt idx="8034">
                  <c:v>-4.66431E-2</c:v>
                </c:pt>
                <c:pt idx="8035">
                  <c:v>-4.7462799999999999E-2</c:v>
                </c:pt>
                <c:pt idx="8036">
                  <c:v>-4.8303699999999998E-2</c:v>
                </c:pt>
                <c:pt idx="8037">
                  <c:v>-4.9155699999999997E-2</c:v>
                </c:pt>
                <c:pt idx="8038">
                  <c:v>-4.9967900000000003E-2</c:v>
                </c:pt>
                <c:pt idx="8039">
                  <c:v>-5.0836600000000003E-2</c:v>
                </c:pt>
                <c:pt idx="8040">
                  <c:v>-5.1644200000000001E-2</c:v>
                </c:pt>
                <c:pt idx="8041">
                  <c:v>-5.2522899999999997E-2</c:v>
                </c:pt>
                <c:pt idx="8042">
                  <c:v>-5.3351099999999999E-2</c:v>
                </c:pt>
                <c:pt idx="8043">
                  <c:v>-5.4217000000000001E-2</c:v>
                </c:pt>
                <c:pt idx="8044">
                  <c:v>-5.5057799999999997E-2</c:v>
                </c:pt>
                <c:pt idx="8045">
                  <c:v>-5.5902599999999997E-2</c:v>
                </c:pt>
                <c:pt idx="8046">
                  <c:v>-5.6759799999999999E-2</c:v>
                </c:pt>
                <c:pt idx="8047">
                  <c:v>-5.7589099999999997E-2</c:v>
                </c:pt>
                <c:pt idx="8048">
                  <c:v>-5.8456800000000003E-2</c:v>
                </c:pt>
                <c:pt idx="8049">
                  <c:v>-5.9275799999999997E-2</c:v>
                </c:pt>
                <c:pt idx="8050">
                  <c:v>-6.01562E-2</c:v>
                </c:pt>
                <c:pt idx="8051">
                  <c:v>-6.0988399999999998E-2</c:v>
                </c:pt>
                <c:pt idx="8052">
                  <c:v>-6.1868100000000002E-2</c:v>
                </c:pt>
                <c:pt idx="8053">
                  <c:v>-6.2714000000000006E-2</c:v>
                </c:pt>
                <c:pt idx="8054">
                  <c:v>-6.3565899999999995E-2</c:v>
                </c:pt>
                <c:pt idx="8055">
                  <c:v>-6.4434500000000006E-2</c:v>
                </c:pt>
                <c:pt idx="8056">
                  <c:v>-6.5261799999999995E-2</c:v>
                </c:pt>
                <c:pt idx="8057">
                  <c:v>-6.6147300000000006E-2</c:v>
                </c:pt>
                <c:pt idx="8058">
                  <c:v>-6.6963400000000006E-2</c:v>
                </c:pt>
                <c:pt idx="8059">
                  <c:v>-6.7848099999999995E-2</c:v>
                </c:pt>
                <c:pt idx="8060">
                  <c:v>-6.8689399999999998E-2</c:v>
                </c:pt>
                <c:pt idx="8061">
                  <c:v>-6.9563E-2</c:v>
                </c:pt>
                <c:pt idx="8062">
                  <c:v>-7.0434300000000005E-2</c:v>
                </c:pt>
                <c:pt idx="8063">
                  <c:v>-7.1277199999999999E-2</c:v>
                </c:pt>
                <c:pt idx="8064">
                  <c:v>-7.2161699999999995E-2</c:v>
                </c:pt>
                <c:pt idx="8065">
                  <c:v>-7.2992299999999996E-2</c:v>
                </c:pt>
                <c:pt idx="8066">
                  <c:v>-7.38761E-2</c:v>
                </c:pt>
                <c:pt idx="8067">
                  <c:v>-7.4711700000000006E-2</c:v>
                </c:pt>
                <c:pt idx="8068">
                  <c:v>-7.5580999999999995E-2</c:v>
                </c:pt>
                <c:pt idx="8069">
                  <c:v>-7.6438199999999998E-2</c:v>
                </c:pt>
                <c:pt idx="8070">
                  <c:v>-7.7306700000000006E-2</c:v>
                </c:pt>
                <c:pt idx="8071">
                  <c:v>-7.81858E-2</c:v>
                </c:pt>
                <c:pt idx="8072">
                  <c:v>-7.9042899999999999E-2</c:v>
                </c:pt>
                <c:pt idx="8073">
                  <c:v>-7.99208E-2</c:v>
                </c:pt>
                <c:pt idx="8074">
                  <c:v>-8.0768300000000001E-2</c:v>
                </c:pt>
                <c:pt idx="8075">
                  <c:v>-8.1648899999999996E-2</c:v>
                </c:pt>
                <c:pt idx="8076">
                  <c:v>-8.2489599999999996E-2</c:v>
                </c:pt>
                <c:pt idx="8077">
                  <c:v>-8.3361099999999994E-2</c:v>
                </c:pt>
                <c:pt idx="8078">
                  <c:v>-8.4209500000000007E-2</c:v>
                </c:pt>
                <c:pt idx="8079">
                  <c:v>-8.5101300000000005E-2</c:v>
                </c:pt>
                <c:pt idx="8080">
                  <c:v>-8.6006399999999997E-2</c:v>
                </c:pt>
                <c:pt idx="8081">
                  <c:v>-8.6900400000000003E-2</c:v>
                </c:pt>
                <c:pt idx="8082">
                  <c:v>-8.7816500000000006E-2</c:v>
                </c:pt>
                <c:pt idx="8083">
                  <c:v>-8.8679900000000006E-2</c:v>
                </c:pt>
                <c:pt idx="8084">
                  <c:v>-8.9597899999999994E-2</c:v>
                </c:pt>
                <c:pt idx="8085">
                  <c:v>-9.0461E-2</c:v>
                </c:pt>
                <c:pt idx="8086">
                  <c:v>-9.1365399999999999E-2</c:v>
                </c:pt>
                <c:pt idx="8087">
                  <c:v>-9.2244699999999999E-2</c:v>
                </c:pt>
                <c:pt idx="8088">
                  <c:v>-9.31308E-2</c:v>
                </c:pt>
                <c:pt idx="8089">
                  <c:v>-9.4047900000000004E-2</c:v>
                </c:pt>
                <c:pt idx="8090">
                  <c:v>-9.4928600000000002E-2</c:v>
                </c:pt>
                <c:pt idx="8091">
                  <c:v>-9.5852999999999994E-2</c:v>
                </c:pt>
                <c:pt idx="8092">
                  <c:v>-9.6719799999999995E-2</c:v>
                </c:pt>
                <c:pt idx="8093">
                  <c:v>-9.7627500000000006E-2</c:v>
                </c:pt>
                <c:pt idx="8094">
                  <c:v>-9.8504499999999995E-2</c:v>
                </c:pt>
                <c:pt idx="8095">
                  <c:v>-9.9395600000000001E-2</c:v>
                </c:pt>
                <c:pt idx="8096">
                  <c:v>-0.100284</c:v>
                </c:pt>
                <c:pt idx="8097">
                  <c:v>-0.101161</c:v>
                </c:pt>
                <c:pt idx="8098">
                  <c:v>-0.102066</c:v>
                </c:pt>
                <c:pt idx="8099">
                  <c:v>-0.102952</c:v>
                </c:pt>
                <c:pt idx="8100">
                  <c:v>-0.103867</c:v>
                </c:pt>
                <c:pt idx="8101">
                  <c:v>-0.104743</c:v>
                </c:pt>
                <c:pt idx="8102">
                  <c:v>-0.105646</c:v>
                </c:pt>
                <c:pt idx="8103">
                  <c:v>-0.106517</c:v>
                </c:pt>
                <c:pt idx="8104">
                  <c:v>-0.10741199999999999</c:v>
                </c:pt>
                <c:pt idx="8105">
                  <c:v>-0.108289</c:v>
                </c:pt>
                <c:pt idx="8106">
                  <c:v>-0.109166</c:v>
                </c:pt>
                <c:pt idx="8107">
                  <c:v>-0.11006100000000001</c:v>
                </c:pt>
                <c:pt idx="8108">
                  <c:v>-0.110932</c:v>
                </c:pt>
                <c:pt idx="8109">
                  <c:v>-0.11185</c:v>
                </c:pt>
                <c:pt idx="8110">
                  <c:v>-0.11271399999999999</c:v>
                </c:pt>
                <c:pt idx="8111">
                  <c:v>-0.113622</c:v>
                </c:pt>
                <c:pt idx="8112">
                  <c:v>-0.114486</c:v>
                </c:pt>
                <c:pt idx="8113">
                  <c:v>-0.11537</c:v>
                </c:pt>
                <c:pt idx="8114">
                  <c:v>-0.11625199999999999</c:v>
                </c:pt>
                <c:pt idx="8115">
                  <c:v>-0.117108</c:v>
                </c:pt>
                <c:pt idx="8116">
                  <c:v>-0.118005</c:v>
                </c:pt>
                <c:pt idx="8117">
                  <c:v>-0.118854</c:v>
                </c:pt>
                <c:pt idx="8118">
                  <c:v>-0.11976199999999999</c:v>
                </c:pt>
                <c:pt idx="8119">
                  <c:v>-0.120625</c:v>
                </c:pt>
                <c:pt idx="8120">
                  <c:v>-0.121516</c:v>
                </c:pt>
                <c:pt idx="8121">
                  <c:v>-0.122389</c:v>
                </c:pt>
                <c:pt idx="8122">
                  <c:v>-0.123251</c:v>
                </c:pt>
                <c:pt idx="8123">
                  <c:v>-0.12413200000000001</c:v>
                </c:pt>
                <c:pt idx="8124">
                  <c:v>-0.124977</c:v>
                </c:pt>
                <c:pt idx="8125">
                  <c:v>-0.125859</c:v>
                </c:pt>
                <c:pt idx="8126">
                  <c:v>-0.12670100000000001</c:v>
                </c:pt>
                <c:pt idx="8127">
                  <c:v>-0.127584</c:v>
                </c:pt>
                <c:pt idx="8128">
                  <c:v>-0.128441</c:v>
                </c:pt>
                <c:pt idx="8129">
                  <c:v>-0.12931799999999999</c:v>
                </c:pt>
                <c:pt idx="8130">
                  <c:v>-0.13018199999999999</c:v>
                </c:pt>
                <c:pt idx="8131">
                  <c:v>-0.13103899999999999</c:v>
                </c:pt>
                <c:pt idx="8132">
                  <c:v>-0.131906</c:v>
                </c:pt>
                <c:pt idx="8133">
                  <c:v>-0.132741</c:v>
                </c:pt>
                <c:pt idx="8134">
                  <c:v>-0.13361000000000001</c:v>
                </c:pt>
                <c:pt idx="8135">
                  <c:v>-0.134434</c:v>
                </c:pt>
                <c:pt idx="8136">
                  <c:v>-0.13530400000000001</c:v>
                </c:pt>
                <c:pt idx="8137">
                  <c:v>-0.13613900000000001</c:v>
                </c:pt>
                <c:pt idx="8138">
                  <c:v>-0.13700000000000001</c:v>
                </c:pt>
                <c:pt idx="8139">
                  <c:v>-0.13785600000000001</c:v>
                </c:pt>
                <c:pt idx="8140">
                  <c:v>-0.13869400000000001</c:v>
                </c:pt>
                <c:pt idx="8141">
                  <c:v>-0.13955999999999999</c:v>
                </c:pt>
                <c:pt idx="8142">
                  <c:v>-0.140373</c:v>
                </c:pt>
                <c:pt idx="8143">
                  <c:v>-0.141231</c:v>
                </c:pt>
                <c:pt idx="8144">
                  <c:v>-0.14204</c:v>
                </c:pt>
                <c:pt idx="8145">
                  <c:v>-0.14288300000000001</c:v>
                </c:pt>
                <c:pt idx="8146">
                  <c:v>-0.143709</c:v>
                </c:pt>
                <c:pt idx="8147">
                  <c:v>-0.144536</c:v>
                </c:pt>
                <c:pt idx="8148">
                  <c:v>-0.14538400000000001</c:v>
                </c:pt>
                <c:pt idx="8149">
                  <c:v>-0.146202</c:v>
                </c:pt>
                <c:pt idx="8150">
                  <c:v>-0.14705599999999999</c:v>
                </c:pt>
                <c:pt idx="8151">
                  <c:v>-0.14785799999999999</c:v>
                </c:pt>
                <c:pt idx="8152">
                  <c:v>-0.14868700000000001</c:v>
                </c:pt>
                <c:pt idx="8153">
                  <c:v>-0.14948400000000001</c:v>
                </c:pt>
                <c:pt idx="8154">
                  <c:v>-0.15029699999999999</c:v>
                </c:pt>
                <c:pt idx="8155">
                  <c:v>-0.15110599999999999</c:v>
                </c:pt>
                <c:pt idx="8156">
                  <c:v>-0.15190699999999999</c:v>
                </c:pt>
                <c:pt idx="8157">
                  <c:v>-0.152728</c:v>
                </c:pt>
                <c:pt idx="8158">
                  <c:v>-0.15352199999999999</c:v>
                </c:pt>
                <c:pt idx="8159">
                  <c:v>-0.15435099999999999</c:v>
                </c:pt>
                <c:pt idx="8160">
                  <c:v>-0.155139</c:v>
                </c:pt>
                <c:pt idx="8161">
                  <c:v>-0.15595200000000001</c:v>
                </c:pt>
                <c:pt idx="8162">
                  <c:v>-0.15673100000000001</c:v>
                </c:pt>
                <c:pt idx="8163">
                  <c:v>-0.157523</c:v>
                </c:pt>
                <c:pt idx="8164">
                  <c:v>-0.15831100000000001</c:v>
                </c:pt>
                <c:pt idx="8165">
                  <c:v>-0.159085</c:v>
                </c:pt>
                <c:pt idx="8166">
                  <c:v>-0.159885</c:v>
                </c:pt>
                <c:pt idx="8167">
                  <c:v>-0.16064800000000001</c:v>
                </c:pt>
                <c:pt idx="8168">
                  <c:v>-0.16145499999999999</c:v>
                </c:pt>
                <c:pt idx="8169">
                  <c:v>-0.162221</c:v>
                </c:pt>
                <c:pt idx="8170">
                  <c:v>-0.16301199999999999</c:v>
                </c:pt>
                <c:pt idx="8171">
                  <c:v>-0.16377900000000001</c:v>
                </c:pt>
                <c:pt idx="8172">
                  <c:v>-0.16454099999999999</c:v>
                </c:pt>
                <c:pt idx="8173">
                  <c:v>-0.16531499999999999</c:v>
                </c:pt>
                <c:pt idx="8174">
                  <c:v>-0.16605800000000001</c:v>
                </c:pt>
                <c:pt idx="8175">
                  <c:v>-0.16683300000000001</c:v>
                </c:pt>
                <c:pt idx="8176">
                  <c:v>-0.16757</c:v>
                </c:pt>
                <c:pt idx="8177">
                  <c:v>-0.16833799999999999</c:v>
                </c:pt>
                <c:pt idx="8178">
                  <c:v>-0.16908599999999999</c:v>
                </c:pt>
                <c:pt idx="8179">
                  <c:v>-0.16984399999999999</c:v>
                </c:pt>
                <c:pt idx="8180">
                  <c:v>-0.170595</c:v>
                </c:pt>
                <c:pt idx="8181">
                  <c:v>-0.17133200000000001</c:v>
                </c:pt>
                <c:pt idx="8182">
                  <c:v>-0.17208100000000001</c:v>
                </c:pt>
                <c:pt idx="8183">
                  <c:v>-0.17280499999999999</c:v>
                </c:pt>
                <c:pt idx="8184">
                  <c:v>-0.173543</c:v>
                </c:pt>
                <c:pt idx="8185">
                  <c:v>-0.17424700000000001</c:v>
                </c:pt>
                <c:pt idx="8186">
                  <c:v>-0.174981</c:v>
                </c:pt>
                <c:pt idx="8187">
                  <c:v>-0.17573</c:v>
                </c:pt>
                <c:pt idx="8188">
                  <c:v>-0.176508</c:v>
                </c:pt>
                <c:pt idx="8189">
                  <c:v>-0.17724999999999999</c:v>
                </c:pt>
                <c:pt idx="8190">
                  <c:v>-0.17793300000000001</c:v>
                </c:pt>
                <c:pt idx="8191">
                  <c:v>-0.17859900000000001</c:v>
                </c:pt>
                <c:pt idx="8192">
                  <c:v>-0.17924699999999999</c:v>
                </c:pt>
                <c:pt idx="8193">
                  <c:v>-0.179923</c:v>
                </c:pt>
                <c:pt idx="8194">
                  <c:v>-0.180566</c:v>
                </c:pt>
                <c:pt idx="8195">
                  <c:v>-0.181231</c:v>
                </c:pt>
                <c:pt idx="8196">
                  <c:v>-0.18187200000000001</c:v>
                </c:pt>
                <c:pt idx="8197">
                  <c:v>-0.18252299999999999</c:v>
                </c:pt>
                <c:pt idx="8198">
                  <c:v>-0.18317800000000001</c:v>
                </c:pt>
                <c:pt idx="8199">
                  <c:v>-0.18381800000000001</c:v>
                </c:pt>
                <c:pt idx="8200">
                  <c:v>-0.18448100000000001</c:v>
                </c:pt>
                <c:pt idx="8201">
                  <c:v>-0.18510599999999999</c:v>
                </c:pt>
                <c:pt idx="8202">
                  <c:v>-0.18575</c:v>
                </c:pt>
                <c:pt idx="8203">
                  <c:v>-0.186364</c:v>
                </c:pt>
                <c:pt idx="8204">
                  <c:v>-0.18698799999999999</c:v>
                </c:pt>
                <c:pt idx="8205">
                  <c:v>-0.18760599999999999</c:v>
                </c:pt>
                <c:pt idx="8206">
                  <c:v>-0.18821499999999999</c:v>
                </c:pt>
                <c:pt idx="8207">
                  <c:v>-0.188837</c:v>
                </c:pt>
                <c:pt idx="8208">
                  <c:v>-0.189442</c:v>
                </c:pt>
                <c:pt idx="8209">
                  <c:v>-0.19006899999999999</c:v>
                </c:pt>
                <c:pt idx="8210">
                  <c:v>-0.19067600000000001</c:v>
                </c:pt>
                <c:pt idx="8211">
                  <c:v>-0.19128300000000001</c:v>
                </c:pt>
                <c:pt idx="8212">
                  <c:v>-0.19187000000000001</c:v>
                </c:pt>
                <c:pt idx="8213">
                  <c:v>-0.19245699999999999</c:v>
                </c:pt>
                <c:pt idx="8214">
                  <c:v>-0.19304099999999999</c:v>
                </c:pt>
                <c:pt idx="8215">
                  <c:v>-0.19362099999999999</c:v>
                </c:pt>
                <c:pt idx="8216">
                  <c:v>-0.19420200000000001</c:v>
                </c:pt>
                <c:pt idx="8217">
                  <c:v>-0.194773</c:v>
                </c:pt>
                <c:pt idx="8218">
                  <c:v>-0.195358</c:v>
                </c:pt>
                <c:pt idx="8219">
                  <c:v>-0.19592999999999999</c:v>
                </c:pt>
                <c:pt idx="8220">
                  <c:v>-0.19651099999999999</c:v>
                </c:pt>
                <c:pt idx="8221">
                  <c:v>-0.19706699999999999</c:v>
                </c:pt>
                <c:pt idx="8222">
                  <c:v>-0.197625</c:v>
                </c:pt>
                <c:pt idx="8223">
                  <c:v>-0.19817399999999999</c:v>
                </c:pt>
                <c:pt idx="8224">
                  <c:v>-0.19871900000000001</c:v>
                </c:pt>
                <c:pt idx="8225">
                  <c:v>-0.199268</c:v>
                </c:pt>
                <c:pt idx="8226">
                  <c:v>-0.199798</c:v>
                </c:pt>
                <c:pt idx="8227">
                  <c:v>-0.20034299999999999</c:v>
                </c:pt>
                <c:pt idx="8228">
                  <c:v>-0.200873</c:v>
                </c:pt>
                <c:pt idx="8229">
                  <c:v>-0.20141899999999999</c:v>
                </c:pt>
                <c:pt idx="8230">
                  <c:v>-0.20194599999999999</c:v>
                </c:pt>
                <c:pt idx="8231">
                  <c:v>-0.20246900000000001</c:v>
                </c:pt>
                <c:pt idx="8232">
                  <c:v>-0.202987</c:v>
                </c:pt>
                <c:pt idx="8233">
                  <c:v>-0.20349600000000001</c:v>
                </c:pt>
                <c:pt idx="8234">
                  <c:v>-0.204011</c:v>
                </c:pt>
                <c:pt idx="8235">
                  <c:v>-0.20450399999999999</c:v>
                </c:pt>
                <c:pt idx="8236">
                  <c:v>-0.20500699999999999</c:v>
                </c:pt>
                <c:pt idx="8237">
                  <c:v>-0.20549300000000001</c:v>
                </c:pt>
                <c:pt idx="8238">
                  <c:v>-0.20599700000000001</c:v>
                </c:pt>
                <c:pt idx="8239">
                  <c:v>-0.206488</c:v>
                </c:pt>
                <c:pt idx="8240">
                  <c:v>-0.206978</c:v>
                </c:pt>
                <c:pt idx="8241">
                  <c:v>-0.20746300000000001</c:v>
                </c:pt>
                <c:pt idx="8242">
                  <c:v>-0.20793400000000001</c:v>
                </c:pt>
                <c:pt idx="8243">
                  <c:v>-0.20841100000000001</c:v>
                </c:pt>
                <c:pt idx="8244">
                  <c:v>-0.208866</c:v>
                </c:pt>
                <c:pt idx="8245">
                  <c:v>-0.20933199999999999</c:v>
                </c:pt>
                <c:pt idx="8246">
                  <c:v>-0.20977699999999999</c:v>
                </c:pt>
                <c:pt idx="8247">
                  <c:v>-0.210232</c:v>
                </c:pt>
                <c:pt idx="8248">
                  <c:v>-0.21068000000000001</c:v>
                </c:pt>
                <c:pt idx="8249">
                  <c:v>-0.21113399999999999</c:v>
                </c:pt>
                <c:pt idx="8250">
                  <c:v>-0.21159700000000001</c:v>
                </c:pt>
                <c:pt idx="8251">
                  <c:v>-0.21202599999999999</c:v>
                </c:pt>
                <c:pt idx="8252">
                  <c:v>-0.21242900000000001</c:v>
                </c:pt>
                <c:pt idx="8253">
                  <c:v>-0.21282599999999999</c:v>
                </c:pt>
                <c:pt idx="8254">
                  <c:v>-0.21334900000000001</c:v>
                </c:pt>
                <c:pt idx="8255">
                  <c:v>-0.213949</c:v>
                </c:pt>
                <c:pt idx="8256">
                  <c:v>-0.214474</c:v>
                </c:pt>
                <c:pt idx="8257">
                  <c:v>-0.214786</c:v>
                </c:pt>
                <c:pt idx="8258">
                  <c:v>-0.21496399999999999</c:v>
                </c:pt>
                <c:pt idx="8259">
                  <c:v>-0.21517800000000001</c:v>
                </c:pt>
                <c:pt idx="8260">
                  <c:v>-0.21541099999999999</c:v>
                </c:pt>
                <c:pt idx="8261">
                  <c:v>-0.215666</c:v>
                </c:pt>
                <c:pt idx="8262">
                  <c:v>-0.21588099999999999</c:v>
                </c:pt>
                <c:pt idx="8263">
                  <c:v>-0.216084</c:v>
                </c:pt>
                <c:pt idx="8264">
                  <c:v>-0.21629000000000001</c:v>
                </c:pt>
                <c:pt idx="8265">
                  <c:v>-0.21648400000000001</c:v>
                </c:pt>
                <c:pt idx="8266">
                  <c:v>-0.21668399999999999</c:v>
                </c:pt>
                <c:pt idx="8267">
                  <c:v>-0.21687300000000001</c:v>
                </c:pt>
                <c:pt idx="8268">
                  <c:v>-0.21706600000000001</c:v>
                </c:pt>
                <c:pt idx="8269">
                  <c:v>-0.21726300000000001</c:v>
                </c:pt>
                <c:pt idx="8270">
                  <c:v>-0.21745500000000001</c:v>
                </c:pt>
                <c:pt idx="8271">
                  <c:v>-0.21763199999999999</c:v>
                </c:pt>
                <c:pt idx="8272">
                  <c:v>-0.21779599999999999</c:v>
                </c:pt>
                <c:pt idx="8273">
                  <c:v>-0.217948</c:v>
                </c:pt>
                <c:pt idx="8274">
                  <c:v>-0.218107</c:v>
                </c:pt>
                <c:pt idx="8275">
                  <c:v>-0.218255</c:v>
                </c:pt>
                <c:pt idx="8276">
                  <c:v>-0.21839800000000001</c:v>
                </c:pt>
                <c:pt idx="8277">
                  <c:v>-0.21854100000000001</c:v>
                </c:pt>
                <c:pt idx="8278">
                  <c:v>-0.21867700000000001</c:v>
                </c:pt>
                <c:pt idx="8279">
                  <c:v>-0.218829</c:v>
                </c:pt>
                <c:pt idx="8280">
                  <c:v>-0.21895899999999999</c:v>
                </c:pt>
                <c:pt idx="8281">
                  <c:v>-0.21908900000000001</c:v>
                </c:pt>
                <c:pt idx="8282">
                  <c:v>-0.21920200000000001</c:v>
                </c:pt>
                <c:pt idx="8283">
                  <c:v>-0.21931200000000001</c:v>
                </c:pt>
                <c:pt idx="8284">
                  <c:v>-0.21942600000000001</c:v>
                </c:pt>
                <c:pt idx="8285">
                  <c:v>-0.21951999999999999</c:v>
                </c:pt>
                <c:pt idx="8286">
                  <c:v>-0.21961700000000001</c:v>
                </c:pt>
                <c:pt idx="8287">
                  <c:v>-0.21970100000000001</c:v>
                </c:pt>
                <c:pt idx="8288">
                  <c:v>-0.21979699999999999</c:v>
                </c:pt>
                <c:pt idx="8289">
                  <c:v>-0.219889</c:v>
                </c:pt>
                <c:pt idx="8290">
                  <c:v>-0.219973</c:v>
                </c:pt>
                <c:pt idx="8291">
                  <c:v>-0.22004799999999999</c:v>
                </c:pt>
                <c:pt idx="8292">
                  <c:v>-0.22011500000000001</c:v>
                </c:pt>
                <c:pt idx="8293">
                  <c:v>-0.22018399999999999</c:v>
                </c:pt>
                <c:pt idx="8294">
                  <c:v>-0.22023999999999999</c:v>
                </c:pt>
                <c:pt idx="8295">
                  <c:v>-0.22029000000000001</c:v>
                </c:pt>
                <c:pt idx="8296">
                  <c:v>-0.22032199999999999</c:v>
                </c:pt>
                <c:pt idx="8297">
                  <c:v>-0.220361</c:v>
                </c:pt>
                <c:pt idx="8298">
                  <c:v>-0.22039800000000001</c:v>
                </c:pt>
                <c:pt idx="8299">
                  <c:v>-0.220438</c:v>
                </c:pt>
                <c:pt idx="8300">
                  <c:v>-0.220469</c:v>
                </c:pt>
                <c:pt idx="8301">
                  <c:v>-0.22049099999999999</c:v>
                </c:pt>
                <c:pt idx="8302">
                  <c:v>-0.22051399999999999</c:v>
                </c:pt>
                <c:pt idx="8303">
                  <c:v>-0.22051899999999999</c:v>
                </c:pt>
                <c:pt idx="8304">
                  <c:v>-0.220529</c:v>
                </c:pt>
                <c:pt idx="8305">
                  <c:v>-0.22051499999999999</c:v>
                </c:pt>
                <c:pt idx="8306">
                  <c:v>-0.22050600000000001</c:v>
                </c:pt>
                <c:pt idx="8307">
                  <c:v>-0.22049199999999999</c:v>
                </c:pt>
                <c:pt idx="8308">
                  <c:v>-0.22047700000000001</c:v>
                </c:pt>
                <c:pt idx="8309">
                  <c:v>-0.220467</c:v>
                </c:pt>
                <c:pt idx="8310">
                  <c:v>-0.220441</c:v>
                </c:pt>
                <c:pt idx="8311">
                  <c:v>-0.22042200000000001</c:v>
                </c:pt>
                <c:pt idx="8312">
                  <c:v>-0.220385</c:v>
                </c:pt>
                <c:pt idx="8313">
                  <c:v>-0.22034599999999999</c:v>
                </c:pt>
                <c:pt idx="8314">
                  <c:v>-0.22029199999999999</c:v>
                </c:pt>
                <c:pt idx="8315">
                  <c:v>-0.22022900000000001</c:v>
                </c:pt>
                <c:pt idx="8316">
                  <c:v>-0.22017200000000001</c:v>
                </c:pt>
                <c:pt idx="8317">
                  <c:v>-0.220114</c:v>
                </c:pt>
                <c:pt idx="8318">
                  <c:v>-0.220053</c:v>
                </c:pt>
                <c:pt idx="8319">
                  <c:v>-0.21995100000000001</c:v>
                </c:pt>
                <c:pt idx="8320">
                  <c:v>-0.219856</c:v>
                </c:pt>
                <c:pt idx="8321">
                  <c:v>-0.21984699999999999</c:v>
                </c:pt>
                <c:pt idx="8322">
                  <c:v>-0.219946</c:v>
                </c:pt>
                <c:pt idx="8323">
                  <c:v>-0.219999</c:v>
                </c:pt>
                <c:pt idx="8324">
                  <c:v>-0.219835</c:v>
                </c:pt>
                <c:pt idx="8325">
                  <c:v>-0.21951899999999999</c:v>
                </c:pt>
                <c:pt idx="8326">
                  <c:v>-0.21919</c:v>
                </c:pt>
                <c:pt idx="8327">
                  <c:v>-0.21890299999999999</c:v>
                </c:pt>
                <c:pt idx="8328">
                  <c:v>-0.218638</c:v>
                </c:pt>
                <c:pt idx="8329">
                  <c:v>-0.218361</c:v>
                </c:pt>
                <c:pt idx="8330">
                  <c:v>-0.21806900000000001</c:v>
                </c:pt>
                <c:pt idx="8331">
                  <c:v>-0.21777199999999999</c:v>
                </c:pt>
                <c:pt idx="8332">
                  <c:v>-0.21745300000000001</c:v>
                </c:pt>
                <c:pt idx="8333">
                  <c:v>-0.217141</c:v>
                </c:pt>
                <c:pt idx="8334">
                  <c:v>-0.21681800000000001</c:v>
                </c:pt>
                <c:pt idx="8335">
                  <c:v>-0.21649099999999999</c:v>
                </c:pt>
                <c:pt idx="8336">
                  <c:v>-0.21616099999999999</c:v>
                </c:pt>
                <c:pt idx="8337">
                  <c:v>-0.21581400000000001</c:v>
                </c:pt>
                <c:pt idx="8338">
                  <c:v>-0.21548400000000001</c:v>
                </c:pt>
                <c:pt idx="8339">
                  <c:v>-0.215143</c:v>
                </c:pt>
                <c:pt idx="8340">
                  <c:v>-0.214805</c:v>
                </c:pt>
                <c:pt idx="8341">
                  <c:v>-0.214451</c:v>
                </c:pt>
                <c:pt idx="8342">
                  <c:v>-0.214084</c:v>
                </c:pt>
                <c:pt idx="8343">
                  <c:v>-0.213723</c:v>
                </c:pt>
                <c:pt idx="8344">
                  <c:v>-0.21334900000000001</c:v>
                </c:pt>
                <c:pt idx="8345">
                  <c:v>-0.212974</c:v>
                </c:pt>
                <c:pt idx="8346">
                  <c:v>-0.21258299999999999</c:v>
                </c:pt>
                <c:pt idx="8347">
                  <c:v>-0.21218899999999999</c:v>
                </c:pt>
                <c:pt idx="8348">
                  <c:v>-0.21180099999999999</c:v>
                </c:pt>
                <c:pt idx="8349">
                  <c:v>-0.21141099999999999</c:v>
                </c:pt>
                <c:pt idx="8350">
                  <c:v>-0.21101400000000001</c:v>
                </c:pt>
                <c:pt idx="8351">
                  <c:v>-0.21060699999999999</c:v>
                </c:pt>
                <c:pt idx="8352">
                  <c:v>-0.21019399999999999</c:v>
                </c:pt>
                <c:pt idx="8353">
                  <c:v>-0.209781</c:v>
                </c:pt>
                <c:pt idx="8354">
                  <c:v>-0.20936299999999999</c:v>
                </c:pt>
                <c:pt idx="8355">
                  <c:v>-0.208927</c:v>
                </c:pt>
                <c:pt idx="8356">
                  <c:v>-0.208486</c:v>
                </c:pt>
                <c:pt idx="8357">
                  <c:v>-0.208035</c:v>
                </c:pt>
                <c:pt idx="8358">
                  <c:v>-0.207596</c:v>
                </c:pt>
                <c:pt idx="8359">
                  <c:v>-0.207152</c:v>
                </c:pt>
                <c:pt idx="8360">
                  <c:v>-0.20669899999999999</c:v>
                </c:pt>
                <c:pt idx="8361">
                  <c:v>-0.20624600000000001</c:v>
                </c:pt>
                <c:pt idx="8362">
                  <c:v>-0.20577899999999999</c:v>
                </c:pt>
                <c:pt idx="8363">
                  <c:v>-0.205317</c:v>
                </c:pt>
                <c:pt idx="8364">
                  <c:v>-0.20483899999999999</c:v>
                </c:pt>
                <c:pt idx="8365">
                  <c:v>-0.20435200000000001</c:v>
                </c:pt>
                <c:pt idx="8366">
                  <c:v>-0.20385800000000001</c:v>
                </c:pt>
                <c:pt idx="8367">
                  <c:v>-0.20336099999999999</c:v>
                </c:pt>
                <c:pt idx="8368">
                  <c:v>-0.20286899999999999</c:v>
                </c:pt>
                <c:pt idx="8369">
                  <c:v>-0.20236899999999999</c:v>
                </c:pt>
                <c:pt idx="8370">
                  <c:v>-0.20186899999999999</c:v>
                </c:pt>
                <c:pt idx="8371">
                  <c:v>-0.20136200000000001</c:v>
                </c:pt>
                <c:pt idx="8372">
                  <c:v>-0.200848</c:v>
                </c:pt>
                <c:pt idx="8373">
                  <c:v>-0.20032800000000001</c:v>
                </c:pt>
                <c:pt idx="8374">
                  <c:v>-0.199797</c:v>
                </c:pt>
                <c:pt idx="8375">
                  <c:v>-0.19925899999999999</c:v>
                </c:pt>
                <c:pt idx="8376">
                  <c:v>-0.198716</c:v>
                </c:pt>
                <c:pt idx="8377">
                  <c:v>-0.19816700000000001</c:v>
                </c:pt>
                <c:pt idx="8378">
                  <c:v>-0.19761999999999999</c:v>
                </c:pt>
                <c:pt idx="8379">
                  <c:v>-0.197072</c:v>
                </c:pt>
                <c:pt idx="8380">
                  <c:v>-0.196521</c:v>
                </c:pt>
                <c:pt idx="8381">
                  <c:v>-0.195965</c:v>
                </c:pt>
                <c:pt idx="8382">
                  <c:v>-0.19539500000000001</c:v>
                </c:pt>
                <c:pt idx="8383">
                  <c:v>-0.19482099999999999</c:v>
                </c:pt>
                <c:pt idx="8384">
                  <c:v>-0.19423799999999999</c:v>
                </c:pt>
                <c:pt idx="8385">
                  <c:v>-0.19365199999999999</c:v>
                </c:pt>
                <c:pt idx="8386">
                  <c:v>-0.19305700000000001</c:v>
                </c:pt>
                <c:pt idx="8387">
                  <c:v>-0.19245599999999999</c:v>
                </c:pt>
                <c:pt idx="8388">
                  <c:v>-0.191857</c:v>
                </c:pt>
                <c:pt idx="8389">
                  <c:v>-0.19126000000000001</c:v>
                </c:pt>
                <c:pt idx="8390">
                  <c:v>-0.190663</c:v>
                </c:pt>
                <c:pt idx="8391">
                  <c:v>-0.19004799999999999</c:v>
                </c:pt>
                <c:pt idx="8392">
                  <c:v>-0.18942400000000001</c:v>
                </c:pt>
                <c:pt idx="8393">
                  <c:v>-0.18879199999999999</c:v>
                </c:pt>
                <c:pt idx="8394">
                  <c:v>-0.18815999999999999</c:v>
                </c:pt>
                <c:pt idx="8395">
                  <c:v>-0.187523</c:v>
                </c:pt>
                <c:pt idx="8396">
                  <c:v>-0.18687400000000001</c:v>
                </c:pt>
                <c:pt idx="8397">
                  <c:v>-0.18622</c:v>
                </c:pt>
                <c:pt idx="8398">
                  <c:v>-0.18556600000000001</c:v>
                </c:pt>
                <c:pt idx="8399">
                  <c:v>-0.184917</c:v>
                </c:pt>
                <c:pt idx="8400">
                  <c:v>-0.18426000000000001</c:v>
                </c:pt>
                <c:pt idx="8401">
                  <c:v>-0.18359500000000001</c:v>
                </c:pt>
                <c:pt idx="8402">
                  <c:v>-0.182919</c:v>
                </c:pt>
                <c:pt idx="8403">
                  <c:v>-0.18224499999999999</c:v>
                </c:pt>
                <c:pt idx="8404">
                  <c:v>-0.18156700000000001</c:v>
                </c:pt>
                <c:pt idx="8405">
                  <c:v>-0.18087700000000001</c:v>
                </c:pt>
                <c:pt idx="8406">
                  <c:v>-0.18017900000000001</c:v>
                </c:pt>
                <c:pt idx="8407">
                  <c:v>-0.17946999999999999</c:v>
                </c:pt>
                <c:pt idx="8408">
                  <c:v>-0.17877000000000001</c:v>
                </c:pt>
                <c:pt idx="8409">
                  <c:v>-0.178067</c:v>
                </c:pt>
                <c:pt idx="8410">
                  <c:v>-0.17735899999999999</c:v>
                </c:pt>
                <c:pt idx="8411">
                  <c:v>-0.17664199999999999</c:v>
                </c:pt>
                <c:pt idx="8412">
                  <c:v>-0.17592099999999999</c:v>
                </c:pt>
                <c:pt idx="8413">
                  <c:v>-0.175205</c:v>
                </c:pt>
                <c:pt idx="8414">
                  <c:v>-0.17447799999999999</c:v>
                </c:pt>
                <c:pt idx="8415">
                  <c:v>-0.173738</c:v>
                </c:pt>
                <c:pt idx="8416">
                  <c:v>-0.17297999999999999</c:v>
                </c:pt>
                <c:pt idx="8417">
                  <c:v>-0.17222199999999999</c:v>
                </c:pt>
                <c:pt idx="8418">
                  <c:v>-0.17146900000000001</c:v>
                </c:pt>
                <c:pt idx="8419">
                  <c:v>-0.170714</c:v>
                </c:pt>
                <c:pt idx="8420">
                  <c:v>-0.16995499999999999</c:v>
                </c:pt>
                <c:pt idx="8421">
                  <c:v>-0.16918900000000001</c:v>
                </c:pt>
                <c:pt idx="8422">
                  <c:v>-0.16842199999999999</c:v>
                </c:pt>
                <c:pt idx="8423">
                  <c:v>-0.16765099999999999</c:v>
                </c:pt>
                <c:pt idx="8424">
                  <c:v>-0.16687199999999999</c:v>
                </c:pt>
                <c:pt idx="8425">
                  <c:v>-0.166078</c:v>
                </c:pt>
                <c:pt idx="8426">
                  <c:v>-0.16527700000000001</c:v>
                </c:pt>
                <c:pt idx="8427">
                  <c:v>-0.16447500000000001</c:v>
                </c:pt>
                <c:pt idx="8428">
                  <c:v>-0.16367300000000001</c:v>
                </c:pt>
                <c:pt idx="8429">
                  <c:v>-0.16287099999999999</c:v>
                </c:pt>
                <c:pt idx="8430">
                  <c:v>-0.16206400000000001</c:v>
                </c:pt>
                <c:pt idx="8431">
                  <c:v>-0.16125600000000001</c:v>
                </c:pt>
                <c:pt idx="8432">
                  <c:v>-0.16044</c:v>
                </c:pt>
                <c:pt idx="8433">
                  <c:v>-0.15962200000000001</c:v>
                </c:pt>
                <c:pt idx="8434">
                  <c:v>-0.15879199999999999</c:v>
                </c:pt>
                <c:pt idx="8435">
                  <c:v>-0.15795400000000001</c:v>
                </c:pt>
                <c:pt idx="8436">
                  <c:v>-0.15711</c:v>
                </c:pt>
                <c:pt idx="8437">
                  <c:v>-0.15626200000000001</c:v>
                </c:pt>
                <c:pt idx="8438">
                  <c:v>-0.155415</c:v>
                </c:pt>
                <c:pt idx="8439">
                  <c:v>-0.15456600000000001</c:v>
                </c:pt>
                <c:pt idx="8440">
                  <c:v>-0.15371899999999999</c:v>
                </c:pt>
                <c:pt idx="8441">
                  <c:v>-0.152864</c:v>
                </c:pt>
                <c:pt idx="8442">
                  <c:v>-0.152003</c:v>
                </c:pt>
                <c:pt idx="8443">
                  <c:v>-0.15113499999999999</c:v>
                </c:pt>
                <c:pt idx="8444">
                  <c:v>-0.15026100000000001</c:v>
                </c:pt>
                <c:pt idx="8445">
                  <c:v>-0.14938199999999999</c:v>
                </c:pt>
                <c:pt idx="8446">
                  <c:v>-0.14849499999999999</c:v>
                </c:pt>
                <c:pt idx="8447">
                  <c:v>-0.14760300000000001</c:v>
                </c:pt>
                <c:pt idx="8448">
                  <c:v>-0.14670900000000001</c:v>
                </c:pt>
                <c:pt idx="8449">
                  <c:v>-0.14582100000000001</c:v>
                </c:pt>
                <c:pt idx="8450">
                  <c:v>-0.14493</c:v>
                </c:pt>
                <c:pt idx="8451">
                  <c:v>-0.14403099999999999</c:v>
                </c:pt>
                <c:pt idx="8452">
                  <c:v>-0.143122</c:v>
                </c:pt>
                <c:pt idx="8453">
                  <c:v>-0.142209</c:v>
                </c:pt>
                <c:pt idx="8454">
                  <c:v>-0.141296</c:v>
                </c:pt>
                <c:pt idx="8455">
                  <c:v>-0.140376</c:v>
                </c:pt>
                <c:pt idx="8456">
                  <c:v>-0.13944699999999999</c:v>
                </c:pt>
                <c:pt idx="8457">
                  <c:v>-0.138511</c:v>
                </c:pt>
                <c:pt idx="8458">
                  <c:v>-0.13757800000000001</c:v>
                </c:pt>
                <c:pt idx="8459">
                  <c:v>-0.13664599999999999</c:v>
                </c:pt>
                <c:pt idx="8460">
                  <c:v>-0.135712</c:v>
                </c:pt>
                <c:pt idx="8461">
                  <c:v>-0.134768</c:v>
                </c:pt>
                <c:pt idx="8462">
                  <c:v>-0.13381899999999999</c:v>
                </c:pt>
                <c:pt idx="8463">
                  <c:v>-0.13287099999999999</c:v>
                </c:pt>
                <c:pt idx="8464">
                  <c:v>-0.13191900000000001</c:v>
                </c:pt>
                <c:pt idx="8465">
                  <c:v>-0.13096099999999999</c:v>
                </c:pt>
                <c:pt idx="8466">
                  <c:v>-0.12998799999999999</c:v>
                </c:pt>
                <c:pt idx="8467">
                  <c:v>-0.12901199999999999</c:v>
                </c:pt>
                <c:pt idx="8468">
                  <c:v>-0.12803899999999999</c:v>
                </c:pt>
                <c:pt idx="8469">
                  <c:v>-0.12706600000000001</c:v>
                </c:pt>
                <c:pt idx="8470">
                  <c:v>-0.12609100000000001</c:v>
                </c:pt>
                <c:pt idx="8471">
                  <c:v>-0.12510499999999999</c:v>
                </c:pt>
                <c:pt idx="8472">
                  <c:v>-0.124121</c:v>
                </c:pt>
                <c:pt idx="8473">
                  <c:v>-0.123139</c:v>
                </c:pt>
                <c:pt idx="8474">
                  <c:v>-0.122153</c:v>
                </c:pt>
                <c:pt idx="8475">
                  <c:v>-0.121152</c:v>
                </c:pt>
                <c:pt idx="8476">
                  <c:v>-0.12013699999999999</c:v>
                </c:pt>
                <c:pt idx="8477">
                  <c:v>-0.11912300000000001</c:v>
                </c:pt>
                <c:pt idx="8478">
                  <c:v>-0.11811099999999999</c:v>
                </c:pt>
                <c:pt idx="8479">
                  <c:v>-0.117101</c:v>
                </c:pt>
                <c:pt idx="8480">
                  <c:v>-0.11608499999999999</c:v>
                </c:pt>
                <c:pt idx="8481">
                  <c:v>-0.115066</c:v>
                </c:pt>
                <c:pt idx="8482">
                  <c:v>-0.114048</c:v>
                </c:pt>
                <c:pt idx="8483">
                  <c:v>-0.113026</c:v>
                </c:pt>
                <c:pt idx="8484">
                  <c:v>-0.112</c:v>
                </c:pt>
                <c:pt idx="8485">
                  <c:v>-0.11096</c:v>
                </c:pt>
                <c:pt idx="8486">
                  <c:v>-0.109914</c:v>
                </c:pt>
                <c:pt idx="8487">
                  <c:v>-0.10886800000000001</c:v>
                </c:pt>
                <c:pt idx="8488">
                  <c:v>-0.107819</c:v>
                </c:pt>
                <c:pt idx="8489">
                  <c:v>-0.10677300000000001</c:v>
                </c:pt>
                <c:pt idx="8490">
                  <c:v>-0.105722</c:v>
                </c:pt>
                <c:pt idx="8491">
                  <c:v>-0.104671</c:v>
                </c:pt>
                <c:pt idx="8492">
                  <c:v>-0.103617</c:v>
                </c:pt>
                <c:pt idx="8493">
                  <c:v>-0.102558</c:v>
                </c:pt>
                <c:pt idx="8494">
                  <c:v>-0.101496</c:v>
                </c:pt>
                <c:pt idx="8495">
                  <c:v>-0.100422</c:v>
                </c:pt>
                <c:pt idx="8496">
                  <c:v>-9.9347400000000002E-2</c:v>
                </c:pt>
                <c:pt idx="8497">
                  <c:v>-9.8266699999999998E-2</c:v>
                </c:pt>
                <c:pt idx="8498">
                  <c:v>-9.7184900000000005E-2</c:v>
                </c:pt>
                <c:pt idx="8499">
                  <c:v>-9.6105300000000005E-2</c:v>
                </c:pt>
                <c:pt idx="8500">
                  <c:v>-9.5021999999999995E-2</c:v>
                </c:pt>
                <c:pt idx="8501">
                  <c:v>-9.3939700000000001E-2</c:v>
                </c:pt>
                <c:pt idx="8502">
                  <c:v>-9.2849799999999996E-2</c:v>
                </c:pt>
                <c:pt idx="8503">
                  <c:v>-9.1758199999999998E-2</c:v>
                </c:pt>
                <c:pt idx="8504">
                  <c:v>-9.0662800000000002E-2</c:v>
                </c:pt>
                <c:pt idx="8505">
                  <c:v>-8.9561600000000005E-2</c:v>
                </c:pt>
                <c:pt idx="8506">
                  <c:v>-8.8456499999999993E-2</c:v>
                </c:pt>
                <c:pt idx="8507">
                  <c:v>-8.7342600000000006E-2</c:v>
                </c:pt>
                <c:pt idx="8508">
                  <c:v>-8.6230699999999993E-2</c:v>
                </c:pt>
                <c:pt idx="8509">
                  <c:v>-8.5119799999999995E-2</c:v>
                </c:pt>
                <c:pt idx="8510">
                  <c:v>-8.4008600000000003E-2</c:v>
                </c:pt>
                <c:pt idx="8511">
                  <c:v>-8.2893099999999997E-2</c:v>
                </c:pt>
                <c:pt idx="8512">
                  <c:v>-8.1770200000000001E-2</c:v>
                </c:pt>
                <c:pt idx="8513">
                  <c:v>-8.0648700000000004E-2</c:v>
                </c:pt>
                <c:pt idx="8514">
                  <c:v>-7.9524800000000007E-2</c:v>
                </c:pt>
                <c:pt idx="8515">
                  <c:v>-7.8397700000000001E-2</c:v>
                </c:pt>
                <c:pt idx="8516">
                  <c:v>-7.7260800000000004E-2</c:v>
                </c:pt>
                <c:pt idx="8517">
                  <c:v>-7.6116299999999998E-2</c:v>
                </c:pt>
                <c:pt idx="8518">
                  <c:v>-7.4974499999999999E-2</c:v>
                </c:pt>
                <c:pt idx="8519">
                  <c:v>-7.3831800000000003E-2</c:v>
                </c:pt>
                <c:pt idx="8520">
                  <c:v>-7.2689799999999999E-2</c:v>
                </c:pt>
                <c:pt idx="8521">
                  <c:v>-7.1541599999999997E-2</c:v>
                </c:pt>
                <c:pt idx="8522">
                  <c:v>-7.0391800000000004E-2</c:v>
                </c:pt>
                <c:pt idx="8523">
                  <c:v>-6.9247000000000003E-2</c:v>
                </c:pt>
                <c:pt idx="8524">
                  <c:v>-6.8099800000000002E-2</c:v>
                </c:pt>
                <c:pt idx="8525">
                  <c:v>-6.6948400000000005E-2</c:v>
                </c:pt>
                <c:pt idx="8526">
                  <c:v>-6.5782300000000002E-2</c:v>
                </c:pt>
                <c:pt idx="8527">
                  <c:v>-6.4612000000000003E-2</c:v>
                </c:pt>
                <c:pt idx="8528">
                  <c:v>-6.3443399999999997E-2</c:v>
                </c:pt>
                <c:pt idx="8529">
                  <c:v>-6.22727E-2</c:v>
                </c:pt>
                <c:pt idx="8530">
                  <c:v>-6.1103600000000001E-2</c:v>
                </c:pt>
                <c:pt idx="8531">
                  <c:v>-5.9927300000000003E-2</c:v>
                </c:pt>
                <c:pt idx="8532">
                  <c:v>-5.87564E-2</c:v>
                </c:pt>
                <c:pt idx="8533">
                  <c:v>-5.7588100000000003E-2</c:v>
                </c:pt>
                <c:pt idx="8534">
                  <c:v>-5.6421899999999997E-2</c:v>
                </c:pt>
                <c:pt idx="8535">
                  <c:v>-5.5254900000000003E-2</c:v>
                </c:pt>
                <c:pt idx="8536">
                  <c:v>-5.4069300000000001E-2</c:v>
                </c:pt>
                <c:pt idx="8537">
                  <c:v>-5.2855100000000002E-2</c:v>
                </c:pt>
                <c:pt idx="8538">
                  <c:v>-5.16157E-2</c:v>
                </c:pt>
                <c:pt idx="8539">
                  <c:v>-5.0451599999999999E-2</c:v>
                </c:pt>
                <c:pt idx="8540">
                  <c:v>-4.9752600000000001E-2</c:v>
                </c:pt>
                <c:pt idx="8541">
                  <c:v>-4.8792599999999998E-2</c:v>
                </c:pt>
                <c:pt idx="8542">
                  <c:v>-4.7581400000000003E-2</c:v>
                </c:pt>
                <c:pt idx="8543">
                  <c:v>-4.6713200000000003E-2</c:v>
                </c:pt>
                <c:pt idx="8544">
                  <c:v>-4.5516300000000003E-2</c:v>
                </c:pt>
                <c:pt idx="8545">
                  <c:v>-4.45312E-2</c:v>
                </c:pt>
                <c:pt idx="8546">
                  <c:v>-4.3467400000000003E-2</c:v>
                </c:pt>
                <c:pt idx="8547">
                  <c:v>-4.2320999999999998E-2</c:v>
                </c:pt>
                <c:pt idx="8548">
                  <c:v>-4.1355700000000002E-2</c:v>
                </c:pt>
                <c:pt idx="8549">
                  <c:v>-4.0173399999999998E-2</c:v>
                </c:pt>
                <c:pt idx="8550">
                  <c:v>-3.9172899999999997E-2</c:v>
                </c:pt>
                <c:pt idx="8551">
                  <c:v>-3.8073000000000003E-2</c:v>
                </c:pt>
                <c:pt idx="8552">
                  <c:v>-3.6991000000000003E-2</c:v>
                </c:pt>
                <c:pt idx="8553">
                  <c:v>-3.5960699999999998E-2</c:v>
                </c:pt>
                <c:pt idx="8554">
                  <c:v>-3.4852800000000003E-2</c:v>
                </c:pt>
                <c:pt idx="8555">
                  <c:v>-3.3792299999999997E-2</c:v>
                </c:pt>
                <c:pt idx="8556">
                  <c:v>-3.27123E-2</c:v>
                </c:pt>
                <c:pt idx="8557">
                  <c:v>-3.1600499999999997E-2</c:v>
                </c:pt>
                <c:pt idx="8558">
                  <c:v>-3.0529000000000001E-2</c:v>
                </c:pt>
                <c:pt idx="8559">
                  <c:v>-2.9430399999999999E-2</c:v>
                </c:pt>
                <c:pt idx="8560">
                  <c:v>-2.8320999999999999E-2</c:v>
                </c:pt>
                <c:pt idx="8561">
                  <c:v>-2.72746E-2</c:v>
                </c:pt>
                <c:pt idx="8562">
                  <c:v>-2.61389E-2</c:v>
                </c:pt>
                <c:pt idx="8563">
                  <c:v>-2.5096299999999998E-2</c:v>
                </c:pt>
                <c:pt idx="8564">
                  <c:v>-2.3991599999999998E-2</c:v>
                </c:pt>
                <c:pt idx="8565">
                  <c:v>-2.28849E-2</c:v>
                </c:pt>
                <c:pt idx="8566">
                  <c:v>-2.1827200000000001E-2</c:v>
                </c:pt>
                <c:pt idx="8567">
                  <c:v>-2.06661E-2</c:v>
                </c:pt>
                <c:pt idx="8568">
                  <c:v>-1.96057E-2</c:v>
                </c:pt>
                <c:pt idx="8569">
                  <c:v>-1.8474500000000001E-2</c:v>
                </c:pt>
                <c:pt idx="8570">
                  <c:v>-1.7365999999999999E-2</c:v>
                </c:pt>
                <c:pt idx="8571">
                  <c:v>-1.62956E-2</c:v>
                </c:pt>
                <c:pt idx="8572">
                  <c:v>-1.5154300000000001E-2</c:v>
                </c:pt>
                <c:pt idx="8573">
                  <c:v>-1.40917E-2</c:v>
                </c:pt>
                <c:pt idx="8574">
                  <c:v>-1.2979900000000001E-2</c:v>
                </c:pt>
                <c:pt idx="8575">
                  <c:v>-1.18618E-2</c:v>
                </c:pt>
                <c:pt idx="8576">
                  <c:v>-1.0786E-2</c:v>
                </c:pt>
                <c:pt idx="8577" formatCode="0.00E+00">
                  <c:v>-9.6212499999999996E-3</c:v>
                </c:pt>
                <c:pt idx="8578" formatCode="0.00E+00">
                  <c:v>-8.5368100000000006E-3</c:v>
                </c:pt>
                <c:pt idx="8579" formatCode="0.00E+00">
                  <c:v>-7.4113299999999998E-3</c:v>
                </c:pt>
                <c:pt idx="8580" formatCode="0.00E+00">
                  <c:v>-6.2749199999999998E-3</c:v>
                </c:pt>
                <c:pt idx="8581" formatCode="0.00E+00">
                  <c:v>-5.2114300000000004E-3</c:v>
                </c:pt>
                <c:pt idx="8582" formatCode="0.00E+00">
                  <c:v>-4.0413899999999997E-3</c:v>
                </c:pt>
                <c:pt idx="8583" formatCode="0.00E+00">
                  <c:v>-2.9868300000000002E-3</c:v>
                </c:pt>
                <c:pt idx="8584" formatCode="0.00E+00">
                  <c:v>-1.85294E-3</c:v>
                </c:pt>
                <c:pt idx="8585" formatCode="0.00E+00">
                  <c:v>-7.3339599999999998E-4</c:v>
                </c:pt>
                <c:pt idx="8586" formatCode="0.00E+00">
                  <c:v>3.5346800000000001E-4</c:v>
                </c:pt>
                <c:pt idx="8587" formatCode="0.00E+00">
                  <c:v>1.5371300000000001E-3</c:v>
                </c:pt>
                <c:pt idx="8588" formatCode="0.00E+00">
                  <c:v>2.6059500000000001E-3</c:v>
                </c:pt>
                <c:pt idx="8589" formatCode="0.00E+00">
                  <c:v>3.77225E-3</c:v>
                </c:pt>
                <c:pt idx="8590" formatCode="0.00E+00">
                  <c:v>4.8773100000000002E-3</c:v>
                </c:pt>
                <c:pt idx="8591" formatCode="0.00E+00">
                  <c:v>5.99052E-3</c:v>
                </c:pt>
                <c:pt idx="8592" formatCode="0.00E+00">
                  <c:v>7.1339899999999998E-3</c:v>
                </c:pt>
                <c:pt idx="8593" formatCode="0.00E+00">
                  <c:v>8.2102800000000004E-3</c:v>
                </c:pt>
                <c:pt idx="8594" formatCode="0.00E+00">
                  <c:v>9.3500200000000006E-3</c:v>
                </c:pt>
                <c:pt idx="8595">
                  <c:v>1.04568E-2</c:v>
                </c:pt>
                <c:pt idx="8596">
                  <c:v>1.1592099999999999E-2</c:v>
                </c:pt>
                <c:pt idx="8597">
                  <c:v>1.2729900000000001E-2</c:v>
                </c:pt>
                <c:pt idx="8598">
                  <c:v>1.3851799999999999E-2</c:v>
                </c:pt>
                <c:pt idx="8599">
                  <c:v>1.4982199999999999E-2</c:v>
                </c:pt>
                <c:pt idx="8600">
                  <c:v>1.6133100000000001E-2</c:v>
                </c:pt>
                <c:pt idx="8601">
                  <c:v>1.7247200000000001E-2</c:v>
                </c:pt>
                <c:pt idx="8602">
                  <c:v>1.8343700000000001E-2</c:v>
                </c:pt>
                <c:pt idx="8603">
                  <c:v>1.9403500000000001E-2</c:v>
                </c:pt>
                <c:pt idx="8604">
                  <c:v>2.05544E-2</c:v>
                </c:pt>
                <c:pt idx="8605">
                  <c:v>2.1876799999999998E-2</c:v>
                </c:pt>
                <c:pt idx="8606">
                  <c:v>2.2945500000000001E-2</c:v>
                </c:pt>
                <c:pt idx="8607">
                  <c:v>2.21681E-2</c:v>
                </c:pt>
                <c:pt idx="8608">
                  <c:v>2.23176E-2</c:v>
                </c:pt>
                <c:pt idx="8609">
                  <c:v>2.35397E-2</c:v>
                </c:pt>
                <c:pt idx="8610">
                  <c:v>2.3382199999999999E-2</c:v>
                </c:pt>
                <c:pt idx="8611">
                  <c:v>2.4511999999999999E-2</c:v>
                </c:pt>
                <c:pt idx="8612">
                  <c:v>2.47701E-2</c:v>
                </c:pt>
                <c:pt idx="8613">
                  <c:v>2.5286200000000002E-2</c:v>
                </c:pt>
                <c:pt idx="8614">
                  <c:v>2.6143099999999999E-2</c:v>
                </c:pt>
                <c:pt idx="8615">
                  <c:v>2.6251400000000001E-2</c:v>
                </c:pt>
                <c:pt idx="8616">
                  <c:v>2.7257199999999999E-2</c:v>
                </c:pt>
                <c:pt idx="8617">
                  <c:v>2.7498999999999999E-2</c:v>
                </c:pt>
                <c:pt idx="8618">
                  <c:v>2.82004E-2</c:v>
                </c:pt>
                <c:pt idx="8619">
                  <c:v>2.87911E-2</c:v>
                </c:pt>
                <c:pt idx="8620">
                  <c:v>2.9218299999999999E-2</c:v>
                </c:pt>
                <c:pt idx="8621">
                  <c:v>2.9921099999999999E-2</c:v>
                </c:pt>
                <c:pt idx="8622">
                  <c:v>3.0375900000000001E-2</c:v>
                </c:pt>
                <c:pt idx="8623">
                  <c:v>3.0948099999999999E-2</c:v>
                </c:pt>
                <c:pt idx="8624">
                  <c:v>3.1532999999999999E-2</c:v>
                </c:pt>
                <c:pt idx="8625">
                  <c:v>3.2051400000000001E-2</c:v>
                </c:pt>
                <c:pt idx="8626">
                  <c:v>3.2596899999999998E-2</c:v>
                </c:pt>
                <c:pt idx="8627">
                  <c:v>3.3247499999999999E-2</c:v>
                </c:pt>
                <c:pt idx="8628">
                  <c:v>3.3655499999999998E-2</c:v>
                </c:pt>
                <c:pt idx="8629">
                  <c:v>3.4384499999999998E-2</c:v>
                </c:pt>
                <c:pt idx="8630">
                  <c:v>3.48201E-2</c:v>
                </c:pt>
                <c:pt idx="8631">
                  <c:v>3.5393599999999997E-2</c:v>
                </c:pt>
                <c:pt idx="8632">
                  <c:v>3.6045599999999997E-2</c:v>
                </c:pt>
                <c:pt idx="8633">
                  <c:v>3.6399899999999999E-2</c:v>
                </c:pt>
                <c:pt idx="8634">
                  <c:v>3.7175300000000001E-2</c:v>
                </c:pt>
                <c:pt idx="8635">
                  <c:v>3.7543199999999999E-2</c:v>
                </c:pt>
                <c:pt idx="8636">
                  <c:v>3.8175899999999999E-2</c:v>
                </c:pt>
                <c:pt idx="8637">
                  <c:v>3.8785899999999998E-2</c:v>
                </c:pt>
                <c:pt idx="8638">
                  <c:v>3.9189000000000002E-2</c:v>
                </c:pt>
                <c:pt idx="8639">
                  <c:v>3.99418E-2</c:v>
                </c:pt>
                <c:pt idx="8640">
                  <c:v>4.0335000000000003E-2</c:v>
                </c:pt>
                <c:pt idx="8641">
                  <c:v>4.0948400000000003E-2</c:v>
                </c:pt>
                <c:pt idx="8642">
                  <c:v>4.15576E-2</c:v>
                </c:pt>
                <c:pt idx="8643">
                  <c:v>4.1941100000000002E-2</c:v>
                </c:pt>
                <c:pt idx="8644">
                  <c:v>4.2682200000000003E-2</c:v>
                </c:pt>
                <c:pt idx="8645">
                  <c:v>4.3070400000000002E-2</c:v>
                </c:pt>
                <c:pt idx="8646">
                  <c:v>4.36748E-2</c:v>
                </c:pt>
                <c:pt idx="8647">
                  <c:v>4.4309800000000003E-2</c:v>
                </c:pt>
                <c:pt idx="8648">
                  <c:v>4.4669199999999999E-2</c:v>
                </c:pt>
                <c:pt idx="8649">
                  <c:v>4.5466699999999999E-2</c:v>
                </c:pt>
                <c:pt idx="8650">
                  <c:v>4.5798199999999997E-2</c:v>
                </c:pt>
                <c:pt idx="8651">
                  <c:v>4.6464199999999997E-2</c:v>
                </c:pt>
                <c:pt idx="8652">
                  <c:v>4.7025200000000003E-2</c:v>
                </c:pt>
                <c:pt idx="8653">
                  <c:v>4.7411000000000002E-2</c:v>
                </c:pt>
                <c:pt idx="8654">
                  <c:v>4.81778E-2</c:v>
                </c:pt>
                <c:pt idx="8655">
                  <c:v>4.84763E-2</c:v>
                </c:pt>
                <c:pt idx="8656">
                  <c:v>4.9206800000000002E-2</c:v>
                </c:pt>
                <c:pt idx="8657">
                  <c:v>4.9679099999999997E-2</c:v>
                </c:pt>
                <c:pt idx="8658">
                  <c:v>5.0190600000000002E-2</c:v>
                </c:pt>
                <c:pt idx="8659">
                  <c:v>5.0858399999999998E-2</c:v>
                </c:pt>
                <c:pt idx="8660">
                  <c:v>5.1243799999999999E-2</c:v>
                </c:pt>
                <c:pt idx="8661">
                  <c:v>5.1920399999999998E-2</c:v>
                </c:pt>
                <c:pt idx="8662">
                  <c:v>5.2372799999999997E-2</c:v>
                </c:pt>
                <c:pt idx="8663">
                  <c:v>5.2922200000000003E-2</c:v>
                </c:pt>
                <c:pt idx="8664">
                  <c:v>5.3484299999999999E-2</c:v>
                </c:pt>
                <c:pt idx="8665">
                  <c:v>5.3978499999999999E-2</c:v>
                </c:pt>
                <c:pt idx="8666">
                  <c:v>5.4539499999999998E-2</c:v>
                </c:pt>
                <c:pt idx="8667">
                  <c:v>5.5094299999999999E-2</c:v>
                </c:pt>
                <c:pt idx="8668">
                  <c:v>5.5583899999999999E-2</c:v>
                </c:pt>
                <c:pt idx="8669">
                  <c:v>5.6174000000000002E-2</c:v>
                </c:pt>
                <c:pt idx="8670">
                  <c:v>5.6678699999999999E-2</c:v>
                </c:pt>
                <c:pt idx="8671">
                  <c:v>5.7178899999999998E-2</c:v>
                </c:pt>
                <c:pt idx="8672">
                  <c:v>5.7796599999999997E-2</c:v>
                </c:pt>
                <c:pt idx="8673">
                  <c:v>5.8183600000000002E-2</c:v>
                </c:pt>
                <c:pt idx="8674">
                  <c:v>5.8854400000000001E-2</c:v>
                </c:pt>
                <c:pt idx="8675">
                  <c:v>5.92747E-2</c:v>
                </c:pt>
                <c:pt idx="8676">
                  <c:v>5.9834100000000001E-2</c:v>
                </c:pt>
                <c:pt idx="8677">
                  <c:v>6.0418899999999998E-2</c:v>
                </c:pt>
                <c:pt idx="8678">
                  <c:v>6.0810900000000001E-2</c:v>
                </c:pt>
                <c:pt idx="8679">
                  <c:v>6.1504099999999999E-2</c:v>
                </c:pt>
                <c:pt idx="8680">
                  <c:v>6.1866299999999999E-2</c:v>
                </c:pt>
                <c:pt idx="8681">
                  <c:v>6.2486199999999999E-2</c:v>
                </c:pt>
                <c:pt idx="8682">
                  <c:v>6.2981800000000004E-2</c:v>
                </c:pt>
                <c:pt idx="8683">
                  <c:v>6.3440399999999994E-2</c:v>
                </c:pt>
                <c:pt idx="8684">
                  <c:v>6.4062300000000003E-2</c:v>
                </c:pt>
                <c:pt idx="8685">
                  <c:v>6.4460100000000006E-2</c:v>
                </c:pt>
                <c:pt idx="8686">
                  <c:v>6.5060199999999999E-2</c:v>
                </c:pt>
                <c:pt idx="8687">
                  <c:v>6.5540600000000004E-2</c:v>
                </c:pt>
                <c:pt idx="8688">
                  <c:v>6.6029699999999997E-2</c:v>
                </c:pt>
                <c:pt idx="8689">
                  <c:v>6.6595000000000001E-2</c:v>
                </c:pt>
                <c:pt idx="8690">
                  <c:v>6.7044999999999993E-2</c:v>
                </c:pt>
                <c:pt idx="8691">
                  <c:v>6.75785E-2</c:v>
                </c:pt>
                <c:pt idx="8692">
                  <c:v>6.8102999999999997E-2</c:v>
                </c:pt>
                <c:pt idx="8693">
                  <c:v>6.8542599999999995E-2</c:v>
                </c:pt>
                <c:pt idx="8694">
                  <c:v>6.9126499999999994E-2</c:v>
                </c:pt>
                <c:pt idx="8695">
                  <c:v>6.9555599999999995E-2</c:v>
                </c:pt>
                <c:pt idx="8696">
                  <c:v>7.0078100000000004E-2</c:v>
                </c:pt>
                <c:pt idx="8697">
                  <c:v>7.0613200000000001E-2</c:v>
                </c:pt>
                <c:pt idx="8698">
                  <c:v>7.1013099999999996E-2</c:v>
                </c:pt>
                <c:pt idx="8699">
                  <c:v>7.1636599999999995E-2</c:v>
                </c:pt>
                <c:pt idx="8700">
                  <c:v>7.2005799999999995E-2</c:v>
                </c:pt>
                <c:pt idx="8701">
                  <c:v>7.2581099999999996E-2</c:v>
                </c:pt>
                <c:pt idx="8702">
                  <c:v>7.3054800000000003E-2</c:v>
                </c:pt>
                <c:pt idx="8703">
                  <c:v>7.3487800000000006E-2</c:v>
                </c:pt>
                <c:pt idx="8704">
                  <c:v>7.4077699999999996E-2</c:v>
                </c:pt>
                <c:pt idx="8705">
                  <c:v>7.4431700000000003E-2</c:v>
                </c:pt>
                <c:pt idx="8706">
                  <c:v>7.5024800000000003E-2</c:v>
                </c:pt>
                <c:pt idx="8707">
                  <c:v>7.5435299999999997E-2</c:v>
                </c:pt>
                <c:pt idx="8708">
                  <c:v>7.5928700000000002E-2</c:v>
                </c:pt>
                <c:pt idx="8709">
                  <c:v>7.6441099999999998E-2</c:v>
                </c:pt>
                <c:pt idx="8710">
                  <c:v>7.6857099999999998E-2</c:v>
                </c:pt>
                <c:pt idx="8711">
                  <c:v>7.7398599999999998E-2</c:v>
                </c:pt>
                <c:pt idx="8712">
                  <c:v>7.7825400000000003E-2</c:v>
                </c:pt>
                <c:pt idx="8713">
                  <c:v>7.8311199999999997E-2</c:v>
                </c:pt>
                <c:pt idx="8714">
                  <c:v>7.8778200000000007E-2</c:v>
                </c:pt>
                <c:pt idx="8715">
                  <c:v>7.9227599999999995E-2</c:v>
                </c:pt>
                <c:pt idx="8716">
                  <c:v>7.9692299999999994E-2</c:v>
                </c:pt>
                <c:pt idx="8717">
                  <c:v>8.0172300000000002E-2</c:v>
                </c:pt>
                <c:pt idx="8718">
                  <c:v>8.0594799999999994E-2</c:v>
                </c:pt>
                <c:pt idx="8719">
                  <c:v>8.1105700000000003E-2</c:v>
                </c:pt>
                <c:pt idx="8720">
                  <c:v>8.1523899999999996E-2</c:v>
                </c:pt>
                <c:pt idx="8721">
                  <c:v>8.1989699999999999E-2</c:v>
                </c:pt>
                <c:pt idx="8722">
                  <c:v>8.2471900000000001E-2</c:v>
                </c:pt>
                <c:pt idx="8723">
                  <c:v>8.2846000000000003E-2</c:v>
                </c:pt>
                <c:pt idx="8724">
                  <c:v>8.3387900000000001E-2</c:v>
                </c:pt>
                <c:pt idx="8725">
                  <c:v>8.3731100000000003E-2</c:v>
                </c:pt>
                <c:pt idx="8726">
                  <c:v>8.4243999999999999E-2</c:v>
                </c:pt>
                <c:pt idx="8727">
                  <c:v>8.4661600000000004E-2</c:v>
                </c:pt>
                <c:pt idx="8728">
                  <c:v>8.5071999999999995E-2</c:v>
                </c:pt>
                <c:pt idx="8729">
                  <c:v>8.5589399999999996E-2</c:v>
                </c:pt>
                <c:pt idx="8730">
                  <c:v>8.5923899999999998E-2</c:v>
                </c:pt>
                <c:pt idx="8731">
                  <c:v>8.6456599999999995E-2</c:v>
                </c:pt>
                <c:pt idx="8732">
                  <c:v>8.6813100000000004E-2</c:v>
                </c:pt>
                <c:pt idx="8733">
                  <c:v>8.7266800000000005E-2</c:v>
                </c:pt>
                <c:pt idx="8734">
                  <c:v>8.7703000000000003E-2</c:v>
                </c:pt>
                <c:pt idx="8735">
                  <c:v>8.8076000000000002E-2</c:v>
                </c:pt>
                <c:pt idx="8736">
                  <c:v>8.8555599999999998E-2</c:v>
                </c:pt>
                <c:pt idx="8737">
                  <c:v>8.8919899999999996E-2</c:v>
                </c:pt>
                <c:pt idx="8738">
                  <c:v>8.9372900000000005E-2</c:v>
                </c:pt>
                <c:pt idx="8739">
                  <c:v>8.9778300000000005E-2</c:v>
                </c:pt>
                <c:pt idx="8740">
                  <c:v>9.0186000000000002E-2</c:v>
                </c:pt>
                <c:pt idx="8741">
                  <c:v>9.06053E-2</c:v>
                </c:pt>
                <c:pt idx="8742">
                  <c:v>9.1001100000000001E-2</c:v>
                </c:pt>
                <c:pt idx="8743">
                  <c:v>9.13968E-2</c:v>
                </c:pt>
                <c:pt idx="8744">
                  <c:v>9.1828699999999999E-2</c:v>
                </c:pt>
                <c:pt idx="8745">
                  <c:v>9.2205599999999999E-2</c:v>
                </c:pt>
                <c:pt idx="8746">
                  <c:v>9.2578599999999997E-2</c:v>
                </c:pt>
                <c:pt idx="8747">
                  <c:v>9.29262E-2</c:v>
                </c:pt>
                <c:pt idx="8748">
                  <c:v>9.3332300000000007E-2</c:v>
                </c:pt>
                <c:pt idx="8749">
                  <c:v>9.3943700000000005E-2</c:v>
                </c:pt>
                <c:pt idx="8750">
                  <c:v>9.4242199999999998E-2</c:v>
                </c:pt>
                <c:pt idx="8751">
                  <c:v>9.2732400000000006E-2</c:v>
                </c:pt>
                <c:pt idx="8752">
                  <c:v>9.2129100000000005E-2</c:v>
                </c:pt>
                <c:pt idx="8753">
                  <c:v>9.2580899999999994E-2</c:v>
                </c:pt>
                <c:pt idx="8754">
                  <c:v>9.1684699999999994E-2</c:v>
                </c:pt>
                <c:pt idx="8755">
                  <c:v>9.2045600000000005E-2</c:v>
                </c:pt>
                <c:pt idx="8756">
                  <c:v>9.15546E-2</c:v>
                </c:pt>
                <c:pt idx="8757">
                  <c:v>9.1319899999999996E-2</c:v>
                </c:pt>
                <c:pt idx="8758">
                  <c:v>9.14243E-2</c:v>
                </c:pt>
                <c:pt idx="8759">
                  <c:v>9.0754799999999997E-2</c:v>
                </c:pt>
                <c:pt idx="8760">
                  <c:v>9.1019500000000003E-2</c:v>
                </c:pt>
                <c:pt idx="8761">
                  <c:v>9.0456700000000001E-2</c:v>
                </c:pt>
                <c:pt idx="8762">
                  <c:v>9.0396799999999999E-2</c:v>
                </c:pt>
                <c:pt idx="8763">
                  <c:v>9.0213500000000002E-2</c:v>
                </c:pt>
                <c:pt idx="8764">
                  <c:v>8.9816199999999999E-2</c:v>
                </c:pt>
                <c:pt idx="8765">
                  <c:v>8.9798699999999995E-2</c:v>
                </c:pt>
                <c:pt idx="8766">
                  <c:v>8.9408799999999997E-2</c:v>
                </c:pt>
                <c:pt idx="8767">
                  <c:v>8.9239200000000005E-2</c:v>
                </c:pt>
                <c:pt idx="8768">
                  <c:v>8.9051500000000006E-2</c:v>
                </c:pt>
                <c:pt idx="8769">
                  <c:v>8.8722999999999996E-2</c:v>
                </c:pt>
                <c:pt idx="8770">
                  <c:v>8.8573899999999997E-2</c:v>
                </c:pt>
                <c:pt idx="8771">
                  <c:v>8.8325299999999995E-2</c:v>
                </c:pt>
                <c:pt idx="8772">
                  <c:v>8.7988999999999998E-2</c:v>
                </c:pt>
                <c:pt idx="8773">
                  <c:v>8.7917700000000001E-2</c:v>
                </c:pt>
                <c:pt idx="8774">
                  <c:v>8.7454100000000007E-2</c:v>
                </c:pt>
                <c:pt idx="8775">
                  <c:v>8.7363499999999997E-2</c:v>
                </c:pt>
                <c:pt idx="8776">
                  <c:v>8.7048799999999996E-2</c:v>
                </c:pt>
                <c:pt idx="8777">
                  <c:v>8.6713200000000004E-2</c:v>
                </c:pt>
                <c:pt idx="8778">
                  <c:v>8.6660899999999999E-2</c:v>
                </c:pt>
                <c:pt idx="8779">
                  <c:v>8.6135799999999998E-2</c:v>
                </c:pt>
                <c:pt idx="8780">
                  <c:v>8.6129200000000003E-2</c:v>
                </c:pt>
                <c:pt idx="8781">
                  <c:v>8.5690600000000006E-2</c:v>
                </c:pt>
                <c:pt idx="8782">
                  <c:v>8.5458000000000006E-2</c:v>
                </c:pt>
                <c:pt idx="8783">
                  <c:v>8.5270600000000002E-2</c:v>
                </c:pt>
                <c:pt idx="8784">
                  <c:v>8.4808999999999996E-2</c:v>
                </c:pt>
                <c:pt idx="8785">
                  <c:v>8.4731100000000004E-2</c:v>
                </c:pt>
                <c:pt idx="8786">
                  <c:v>8.4282899999999994E-2</c:v>
                </c:pt>
                <c:pt idx="8787">
                  <c:v>8.4075899999999995E-2</c:v>
                </c:pt>
                <c:pt idx="8788">
                  <c:v>8.3812999999999999E-2</c:v>
                </c:pt>
                <c:pt idx="8789">
                  <c:v>8.3437399999999995E-2</c:v>
                </c:pt>
                <c:pt idx="8790">
                  <c:v>8.3253599999999997E-2</c:v>
                </c:pt>
                <c:pt idx="8791">
                  <c:v>8.2886899999999999E-2</c:v>
                </c:pt>
                <c:pt idx="8792">
                  <c:v>8.2584500000000005E-2</c:v>
                </c:pt>
                <c:pt idx="8793">
                  <c:v>8.2358700000000007E-2</c:v>
                </c:pt>
                <c:pt idx="8794">
                  <c:v>8.1923499999999996E-2</c:v>
                </c:pt>
                <c:pt idx="8795">
                  <c:v>8.1731999999999999E-2</c:v>
                </c:pt>
                <c:pt idx="8796">
                  <c:v>8.1358799999999995E-2</c:v>
                </c:pt>
                <c:pt idx="8797">
                  <c:v>8.1010100000000002E-2</c:v>
                </c:pt>
                <c:pt idx="8798">
                  <c:v>8.0837999999999993E-2</c:v>
                </c:pt>
                <c:pt idx="8799">
                  <c:v>8.0312599999999998E-2</c:v>
                </c:pt>
                <c:pt idx="8800">
                  <c:v>8.0214900000000006E-2</c:v>
                </c:pt>
                <c:pt idx="8801">
                  <c:v>7.9723299999999997E-2</c:v>
                </c:pt>
                <c:pt idx="8802">
                  <c:v>7.9455999999999999E-2</c:v>
                </c:pt>
                <c:pt idx="8803">
                  <c:v>7.91911E-2</c:v>
                </c:pt>
                <c:pt idx="8804">
                  <c:v>7.8672300000000001E-2</c:v>
                </c:pt>
                <c:pt idx="8805">
                  <c:v>7.8573900000000002E-2</c:v>
                </c:pt>
                <c:pt idx="8806">
                  <c:v>7.7991199999999997E-2</c:v>
                </c:pt>
                <c:pt idx="8807">
                  <c:v>7.7827900000000005E-2</c:v>
                </c:pt>
                <c:pt idx="8808">
                  <c:v>7.7414899999999995E-2</c:v>
                </c:pt>
                <c:pt idx="8809">
                  <c:v>7.7030299999999996E-2</c:v>
                </c:pt>
                <c:pt idx="8810">
                  <c:v>7.6810500000000004E-2</c:v>
                </c:pt>
                <c:pt idx="8811">
                  <c:v>7.6288800000000004E-2</c:v>
                </c:pt>
                <c:pt idx="8812">
                  <c:v>7.60932E-2</c:v>
                </c:pt>
                <c:pt idx="8813">
                  <c:v>7.5618400000000002E-2</c:v>
                </c:pt>
                <c:pt idx="8814">
                  <c:v>7.5295600000000004E-2</c:v>
                </c:pt>
                <c:pt idx="8815">
                  <c:v>7.4936299999999997E-2</c:v>
                </c:pt>
                <c:pt idx="8816">
                  <c:v>7.4520799999999998E-2</c:v>
                </c:pt>
                <c:pt idx="8817">
                  <c:v>7.4197600000000002E-2</c:v>
                </c:pt>
                <c:pt idx="8818">
                  <c:v>7.3803599999999997E-2</c:v>
                </c:pt>
                <c:pt idx="8819">
                  <c:v>7.3423000000000002E-2</c:v>
                </c:pt>
                <c:pt idx="8820">
                  <c:v>7.3075000000000001E-2</c:v>
                </c:pt>
                <c:pt idx="8821">
                  <c:v>7.2669899999999996E-2</c:v>
                </c:pt>
                <c:pt idx="8822">
                  <c:v>7.22801E-2</c:v>
                </c:pt>
                <c:pt idx="8823">
                  <c:v>7.1934899999999996E-2</c:v>
                </c:pt>
                <c:pt idx="8824">
                  <c:v>7.1441500000000005E-2</c:v>
                </c:pt>
                <c:pt idx="8825">
                  <c:v>7.1157999999999999E-2</c:v>
                </c:pt>
                <c:pt idx="8826">
                  <c:v>7.0647600000000005E-2</c:v>
                </c:pt>
                <c:pt idx="8827">
                  <c:v>7.0317199999999996E-2</c:v>
                </c:pt>
                <c:pt idx="8828">
                  <c:v>6.9915500000000005E-2</c:v>
                </c:pt>
                <c:pt idx="8829">
                  <c:v>6.9443000000000005E-2</c:v>
                </c:pt>
                <c:pt idx="8830">
                  <c:v>6.9167099999999995E-2</c:v>
                </c:pt>
                <c:pt idx="8831">
                  <c:v>6.8602999999999997E-2</c:v>
                </c:pt>
                <c:pt idx="8832">
                  <c:v>6.8327499999999999E-2</c:v>
                </c:pt>
                <c:pt idx="8833">
                  <c:v>6.7806199999999997E-2</c:v>
                </c:pt>
                <c:pt idx="8834">
                  <c:v>6.7403699999999997E-2</c:v>
                </c:pt>
                <c:pt idx="8835">
                  <c:v>6.7008100000000001E-2</c:v>
                </c:pt>
                <c:pt idx="8836">
                  <c:v>6.6495899999999997E-2</c:v>
                </c:pt>
                <c:pt idx="8837">
                  <c:v>6.6168699999999997E-2</c:v>
                </c:pt>
                <c:pt idx="8838">
                  <c:v>6.5649799999999994E-2</c:v>
                </c:pt>
                <c:pt idx="8839">
                  <c:v>6.5281099999999995E-2</c:v>
                </c:pt>
                <c:pt idx="8840">
                  <c:v>6.4817799999999995E-2</c:v>
                </c:pt>
                <c:pt idx="8841">
                  <c:v>6.4377599999999993E-2</c:v>
                </c:pt>
                <c:pt idx="8842">
                  <c:v>6.39324E-2</c:v>
                </c:pt>
                <c:pt idx="8843">
                  <c:v>6.34744E-2</c:v>
                </c:pt>
                <c:pt idx="8844">
                  <c:v>6.2996200000000002E-2</c:v>
                </c:pt>
                <c:pt idx="8845">
                  <c:v>6.2563199999999999E-2</c:v>
                </c:pt>
                <c:pt idx="8846">
                  <c:v>6.2080700000000003E-2</c:v>
                </c:pt>
                <c:pt idx="8847">
                  <c:v>6.1622799999999998E-2</c:v>
                </c:pt>
                <c:pt idx="8848">
                  <c:v>6.1202899999999998E-2</c:v>
                </c:pt>
                <c:pt idx="8849">
                  <c:v>6.0659200000000003E-2</c:v>
                </c:pt>
                <c:pt idx="8850">
                  <c:v>6.0308E-2</c:v>
                </c:pt>
                <c:pt idx="8851">
                  <c:v>5.9712000000000001E-2</c:v>
                </c:pt>
                <c:pt idx="8852">
                  <c:v>5.9324700000000001E-2</c:v>
                </c:pt>
                <c:pt idx="8853">
                  <c:v>5.8789899999999999E-2</c:v>
                </c:pt>
                <c:pt idx="8854">
                  <c:v>5.8269799999999997E-2</c:v>
                </c:pt>
                <c:pt idx="8855">
                  <c:v>5.7876999999999998E-2</c:v>
                </c:pt>
                <c:pt idx="8856">
                  <c:v>5.72422E-2</c:v>
                </c:pt>
                <c:pt idx="8857">
                  <c:v>5.69133E-2</c:v>
                </c:pt>
                <c:pt idx="8858">
                  <c:v>5.6286099999999999E-2</c:v>
                </c:pt>
                <c:pt idx="8859">
                  <c:v>5.5878299999999999E-2</c:v>
                </c:pt>
                <c:pt idx="8860">
                  <c:v>5.5368500000000001E-2</c:v>
                </c:pt>
                <c:pt idx="8861">
                  <c:v>5.4807700000000001E-2</c:v>
                </c:pt>
                <c:pt idx="8862">
                  <c:v>5.4382600000000003E-2</c:v>
                </c:pt>
                <c:pt idx="8863">
                  <c:v>5.3734999999999998E-2</c:v>
                </c:pt>
                <c:pt idx="8864">
                  <c:v>5.3307899999999998E-2</c:v>
                </c:pt>
                <c:pt idx="8865">
                  <c:v>5.2707499999999997E-2</c:v>
                </c:pt>
                <c:pt idx="8866">
                  <c:v>5.2222999999999999E-2</c:v>
                </c:pt>
                <c:pt idx="8867">
                  <c:v>5.1701900000000002E-2</c:v>
                </c:pt>
                <c:pt idx="8868">
                  <c:v>5.11502E-2</c:v>
                </c:pt>
                <c:pt idx="8869">
                  <c:v>5.0594800000000002E-2</c:v>
                </c:pt>
                <c:pt idx="8870">
                  <c:v>5.0008400000000001E-2</c:v>
                </c:pt>
                <c:pt idx="8871">
                  <c:v>4.9465700000000001E-2</c:v>
                </c:pt>
                <c:pt idx="8872">
                  <c:v>4.8949600000000003E-2</c:v>
                </c:pt>
                <c:pt idx="8873">
                  <c:v>4.8464100000000003E-2</c:v>
                </c:pt>
                <c:pt idx="8874">
                  <c:v>4.7902300000000002E-2</c:v>
                </c:pt>
                <c:pt idx="8875">
                  <c:v>4.7459099999999997E-2</c:v>
                </c:pt>
                <c:pt idx="8876">
                  <c:v>4.6845900000000003E-2</c:v>
                </c:pt>
                <c:pt idx="8877">
                  <c:v>4.6424E-2</c:v>
                </c:pt>
                <c:pt idx="8878">
                  <c:v>4.5844299999999998E-2</c:v>
                </c:pt>
                <c:pt idx="8879">
                  <c:v>4.5341300000000001E-2</c:v>
                </c:pt>
                <c:pt idx="8880">
                  <c:v>4.48654E-2</c:v>
                </c:pt>
                <c:pt idx="8881">
                  <c:v>4.4212899999999999E-2</c:v>
                </c:pt>
                <c:pt idx="8882">
                  <c:v>4.3812200000000003E-2</c:v>
                </c:pt>
                <c:pt idx="8883">
                  <c:v>4.3108199999999999E-2</c:v>
                </c:pt>
                <c:pt idx="8884">
                  <c:v>4.26857E-2</c:v>
                </c:pt>
                <c:pt idx="8885">
                  <c:v>4.2076700000000002E-2</c:v>
                </c:pt>
                <c:pt idx="8886">
                  <c:v>4.1517800000000001E-2</c:v>
                </c:pt>
                <c:pt idx="8887">
                  <c:v>4.10523E-2</c:v>
                </c:pt>
                <c:pt idx="8888">
                  <c:v>4.0380699999999999E-2</c:v>
                </c:pt>
                <c:pt idx="8889">
                  <c:v>3.9975200000000002E-2</c:v>
                </c:pt>
                <c:pt idx="8890">
                  <c:v>3.9291100000000002E-2</c:v>
                </c:pt>
                <c:pt idx="8891">
                  <c:v>3.8792899999999998E-2</c:v>
                </c:pt>
                <c:pt idx="8892">
                  <c:v>3.8186900000000003E-2</c:v>
                </c:pt>
                <c:pt idx="8893">
                  <c:v>3.7584300000000001E-2</c:v>
                </c:pt>
                <c:pt idx="8894">
                  <c:v>3.7063699999999998E-2</c:v>
                </c:pt>
                <c:pt idx="8895">
                  <c:v>3.6422000000000003E-2</c:v>
                </c:pt>
                <c:pt idx="8896">
                  <c:v>3.5897900000000003E-2</c:v>
                </c:pt>
                <c:pt idx="8897">
                  <c:v>3.5288699999999999E-2</c:v>
                </c:pt>
                <c:pt idx="8898">
                  <c:v>3.4732600000000002E-2</c:v>
                </c:pt>
                <c:pt idx="8899">
                  <c:v>3.4144300000000002E-2</c:v>
                </c:pt>
                <c:pt idx="8900">
                  <c:v>3.35605E-2</c:v>
                </c:pt>
                <c:pt idx="8901">
                  <c:v>3.2920499999999998E-2</c:v>
                </c:pt>
                <c:pt idx="8902">
                  <c:v>3.2354000000000001E-2</c:v>
                </c:pt>
                <c:pt idx="8903">
                  <c:v>3.1696099999999998E-2</c:v>
                </c:pt>
                <c:pt idx="8904">
                  <c:v>3.11279E-2</c:v>
                </c:pt>
                <c:pt idx="8905">
                  <c:v>3.0512899999999999E-2</c:v>
                </c:pt>
                <c:pt idx="8906">
                  <c:v>2.9866500000000001E-2</c:v>
                </c:pt>
                <c:pt idx="8907">
                  <c:v>2.9347999999999999E-2</c:v>
                </c:pt>
                <c:pt idx="8908">
                  <c:v>2.8625899999999999E-2</c:v>
                </c:pt>
                <c:pt idx="8909">
                  <c:v>2.8134300000000001E-2</c:v>
                </c:pt>
                <c:pt idx="8910">
                  <c:v>2.7398599999999999E-2</c:v>
                </c:pt>
                <c:pt idx="8911">
                  <c:v>2.6806199999999999E-2</c:v>
                </c:pt>
                <c:pt idx="8912">
                  <c:v>2.6183600000000001E-2</c:v>
                </c:pt>
                <c:pt idx="8913">
                  <c:v>2.5464799999999999E-2</c:v>
                </c:pt>
                <c:pt idx="8914">
                  <c:v>2.4956300000000001E-2</c:v>
                </c:pt>
                <c:pt idx="8915">
                  <c:v>2.4173300000000002E-2</c:v>
                </c:pt>
                <c:pt idx="8916">
                  <c:v>2.3662599999999999E-2</c:v>
                </c:pt>
                <c:pt idx="8917">
                  <c:v>2.2951599999999999E-2</c:v>
                </c:pt>
                <c:pt idx="8918">
                  <c:v>2.2330599999999999E-2</c:v>
                </c:pt>
                <c:pt idx="8919">
                  <c:v>2.1718899999999999E-2</c:v>
                </c:pt>
                <c:pt idx="8920">
                  <c:v>2.0965000000000001E-2</c:v>
                </c:pt>
                <c:pt idx="8921">
                  <c:v>2.0393499999999998E-2</c:v>
                </c:pt>
                <c:pt idx="8922">
                  <c:v>1.9636199999999999E-2</c:v>
                </c:pt>
                <c:pt idx="8923">
                  <c:v>1.9028799999999998E-2</c:v>
                </c:pt>
                <c:pt idx="8924">
                  <c:v>1.8337900000000001E-2</c:v>
                </c:pt>
                <c:pt idx="8925">
                  <c:v>1.7659500000000002E-2</c:v>
                </c:pt>
                <c:pt idx="8926">
                  <c:v>1.70241E-2</c:v>
                </c:pt>
                <c:pt idx="8927">
                  <c:v>1.63377E-2</c:v>
                </c:pt>
                <c:pt idx="8928">
                  <c:v>1.5672700000000001E-2</c:v>
                </c:pt>
                <c:pt idx="8929">
                  <c:v>1.4968199999999999E-2</c:v>
                </c:pt>
                <c:pt idx="8930">
                  <c:v>1.42214E-2</c:v>
                </c:pt>
                <c:pt idx="8931">
                  <c:v>1.3496899999999999E-2</c:v>
                </c:pt>
                <c:pt idx="8932">
                  <c:v>1.27706E-2</c:v>
                </c:pt>
                <c:pt idx="8933">
                  <c:v>1.2036399999999999E-2</c:v>
                </c:pt>
                <c:pt idx="8934">
                  <c:v>1.14111E-2</c:v>
                </c:pt>
                <c:pt idx="8935">
                  <c:v>1.0595200000000001E-2</c:v>
                </c:pt>
                <c:pt idx="8936" formatCode="0.00E+00">
                  <c:v>9.7971499999999993E-3</c:v>
                </c:pt>
                <c:pt idx="8937" formatCode="0.00E+00">
                  <c:v>8.8398899999999996E-3</c:v>
                </c:pt>
                <c:pt idx="8938" formatCode="0.00E+00">
                  <c:v>8.0801099999999997E-3</c:v>
                </c:pt>
                <c:pt idx="8939" formatCode="0.00E+00">
                  <c:v>7.5337800000000003E-3</c:v>
                </c:pt>
                <c:pt idx="8940" formatCode="0.00E+00">
                  <c:v>6.9207899999999996E-3</c:v>
                </c:pt>
                <c:pt idx="8941" formatCode="0.00E+00">
                  <c:v>6.4605299999999999E-3</c:v>
                </c:pt>
                <c:pt idx="8942" formatCode="0.00E+00">
                  <c:v>5.7496200000000004E-3</c:v>
                </c:pt>
                <c:pt idx="8943" formatCode="0.00E+00">
                  <c:v>5.2390500000000003E-3</c:v>
                </c:pt>
                <c:pt idx="8944" formatCode="0.00E+00">
                  <c:v>4.6161400000000003E-3</c:v>
                </c:pt>
                <c:pt idx="8945" formatCode="0.00E+00">
                  <c:v>4.0220200000000003E-3</c:v>
                </c:pt>
                <c:pt idx="8946" formatCode="0.00E+00">
                  <c:v>3.5064100000000002E-3</c:v>
                </c:pt>
                <c:pt idx="8947" formatCode="0.00E+00">
                  <c:v>2.82293E-3</c:v>
                </c:pt>
                <c:pt idx="8948" formatCode="0.00E+00">
                  <c:v>2.3207200000000001E-3</c:v>
                </c:pt>
                <c:pt idx="8949" formatCode="0.00E+00">
                  <c:v>1.62415E-3</c:v>
                </c:pt>
                <c:pt idx="8950" formatCode="0.00E+00">
                  <c:v>1.0586199999999999E-3</c:v>
                </c:pt>
                <c:pt idx="8951" formatCode="0.00E+00">
                  <c:v>4.38811E-4</c:v>
                </c:pt>
                <c:pt idx="8952" formatCode="0.00E+00">
                  <c:v>-1.96376E-4</c:v>
                </c:pt>
                <c:pt idx="8953" formatCode="0.00E+00">
                  <c:v>-7.6395100000000002E-4</c:v>
                </c:pt>
                <c:pt idx="8954" formatCode="0.00E+00">
                  <c:v>-1.42235E-3</c:v>
                </c:pt>
                <c:pt idx="8955" formatCode="0.00E+00">
                  <c:v>-1.99402E-3</c:v>
                </c:pt>
                <c:pt idx="8956" formatCode="0.00E+00">
                  <c:v>-2.62182E-3</c:v>
                </c:pt>
                <c:pt idx="8957" formatCode="0.00E+00">
                  <c:v>-3.2359799999999998E-3</c:v>
                </c:pt>
                <c:pt idx="8958" formatCode="0.00E+00">
                  <c:v>-3.8666E-3</c:v>
                </c:pt>
                <c:pt idx="8959" formatCode="0.00E+00">
                  <c:v>-4.5033800000000004E-3</c:v>
                </c:pt>
                <c:pt idx="8960" formatCode="0.00E+00">
                  <c:v>-5.1546700000000001E-3</c:v>
                </c:pt>
                <c:pt idx="8961" formatCode="0.00E+00">
                  <c:v>-5.76152E-3</c:v>
                </c:pt>
                <c:pt idx="8962" formatCode="0.00E+00">
                  <c:v>-6.4318999999999999E-3</c:v>
                </c:pt>
                <c:pt idx="8963" formatCode="0.00E+00">
                  <c:v>-7.0374299999999999E-3</c:v>
                </c:pt>
                <c:pt idx="8964" formatCode="0.00E+00">
                  <c:v>-7.6848100000000003E-3</c:v>
                </c:pt>
                <c:pt idx="8965" formatCode="0.00E+00">
                  <c:v>-8.3315200000000002E-3</c:v>
                </c:pt>
                <c:pt idx="8966" formatCode="0.00E+00">
                  <c:v>-8.9216399999999998E-3</c:v>
                </c:pt>
                <c:pt idx="8967" formatCode="0.00E+00">
                  <c:v>-9.6389900000000001E-3</c:v>
                </c:pt>
                <c:pt idx="8968">
                  <c:v>-1.0219300000000001E-2</c:v>
                </c:pt>
                <c:pt idx="8969">
                  <c:v>-1.09502E-2</c:v>
                </c:pt>
                <c:pt idx="8970">
                  <c:v>-1.1566E-2</c:v>
                </c:pt>
                <c:pt idx="8971">
                  <c:v>-1.22284E-2</c:v>
                </c:pt>
                <c:pt idx="8972">
                  <c:v>-1.29213E-2</c:v>
                </c:pt>
                <c:pt idx="8973">
                  <c:v>-1.3514699999999999E-2</c:v>
                </c:pt>
                <c:pt idx="8974">
                  <c:v>-1.42515E-2</c:v>
                </c:pt>
                <c:pt idx="8975">
                  <c:v>-1.48287E-2</c:v>
                </c:pt>
                <c:pt idx="8976">
                  <c:v>-1.555E-2</c:v>
                </c:pt>
                <c:pt idx="8977">
                  <c:v>-1.6194900000000002E-2</c:v>
                </c:pt>
                <c:pt idx="8978">
                  <c:v>-1.6876800000000001E-2</c:v>
                </c:pt>
                <c:pt idx="8979">
                  <c:v>-1.7583700000000001E-2</c:v>
                </c:pt>
                <c:pt idx="8980">
                  <c:v>-1.8222800000000001E-2</c:v>
                </c:pt>
                <c:pt idx="8981">
                  <c:v>-1.8945699999999999E-2</c:v>
                </c:pt>
                <c:pt idx="8982">
                  <c:v>-1.9586800000000001E-2</c:v>
                </c:pt>
                <c:pt idx="8983">
                  <c:v>-2.0296499999999999E-2</c:v>
                </c:pt>
                <c:pt idx="8984">
                  <c:v>-2.0950799999999999E-2</c:v>
                </c:pt>
                <c:pt idx="8985">
                  <c:v>-2.1646200000000001E-2</c:v>
                </c:pt>
                <c:pt idx="8986">
                  <c:v>-2.2319700000000001E-2</c:v>
                </c:pt>
                <c:pt idx="8987">
                  <c:v>-2.3032400000000001E-2</c:v>
                </c:pt>
                <c:pt idx="8988">
                  <c:v>-2.3725E-2</c:v>
                </c:pt>
                <c:pt idx="8989">
                  <c:v>-2.4426300000000001E-2</c:v>
                </c:pt>
                <c:pt idx="8990">
                  <c:v>-2.5137900000000001E-2</c:v>
                </c:pt>
                <c:pt idx="8991">
                  <c:v>-2.5807699999999999E-2</c:v>
                </c:pt>
                <c:pt idx="8992">
                  <c:v>-2.65559E-2</c:v>
                </c:pt>
                <c:pt idx="8993">
                  <c:v>-2.7193999999999999E-2</c:v>
                </c:pt>
                <c:pt idx="8994">
                  <c:v>-2.7943599999999999E-2</c:v>
                </c:pt>
                <c:pt idx="8995">
                  <c:v>-2.8603099999999999E-2</c:v>
                </c:pt>
                <c:pt idx="8996">
                  <c:v>-2.9352900000000001E-2</c:v>
                </c:pt>
                <c:pt idx="8997">
                  <c:v>-3.0111800000000001E-2</c:v>
                </c:pt>
                <c:pt idx="8998">
                  <c:v>-3.0821500000000002E-2</c:v>
                </c:pt>
                <c:pt idx="8999">
                  <c:v>-3.1626899999999999E-2</c:v>
                </c:pt>
                <c:pt idx="9000">
                  <c:v>-3.2297399999999997E-2</c:v>
                </c:pt>
                <c:pt idx="9001">
                  <c:v>-3.3106400000000001E-2</c:v>
                </c:pt>
                <c:pt idx="9002">
                  <c:v>-3.3802499999999999E-2</c:v>
                </c:pt>
                <c:pt idx="9003">
                  <c:v>-3.4566199999999998E-2</c:v>
                </c:pt>
                <c:pt idx="9004">
                  <c:v>-3.5312299999999998E-2</c:v>
                </c:pt>
                <c:pt idx="9005">
                  <c:v>-3.6033999999999997E-2</c:v>
                </c:pt>
                <c:pt idx="9006">
                  <c:v>-3.6832700000000003E-2</c:v>
                </c:pt>
                <c:pt idx="9007">
                  <c:v>-3.7548699999999997E-2</c:v>
                </c:pt>
                <c:pt idx="9008">
                  <c:v>-3.8351900000000001E-2</c:v>
                </c:pt>
                <c:pt idx="9009">
                  <c:v>-3.9073299999999998E-2</c:v>
                </c:pt>
                <c:pt idx="9010">
                  <c:v>-3.9859400000000003E-2</c:v>
                </c:pt>
                <c:pt idx="9011">
                  <c:v>-4.0598299999999997E-2</c:v>
                </c:pt>
                <c:pt idx="9012">
                  <c:v>-4.1368799999999997E-2</c:v>
                </c:pt>
                <c:pt idx="9013">
                  <c:v>-4.2120299999999999E-2</c:v>
                </c:pt>
                <c:pt idx="9014">
                  <c:v>-4.2873500000000002E-2</c:v>
                </c:pt>
                <c:pt idx="9015">
                  <c:v>-4.3657399999999999E-2</c:v>
                </c:pt>
                <c:pt idx="9016">
                  <c:v>-4.4397399999999997E-2</c:v>
                </c:pt>
                <c:pt idx="9017">
                  <c:v>-4.5216300000000001E-2</c:v>
                </c:pt>
                <c:pt idx="9018">
                  <c:v>-4.5932199999999999E-2</c:v>
                </c:pt>
                <c:pt idx="9019">
                  <c:v>-4.6755100000000001E-2</c:v>
                </c:pt>
                <c:pt idx="9020">
                  <c:v>-4.7482400000000001E-2</c:v>
                </c:pt>
                <c:pt idx="9021">
                  <c:v>-4.8273299999999998E-2</c:v>
                </c:pt>
                <c:pt idx="9022">
                  <c:v>-4.9050299999999998E-2</c:v>
                </c:pt>
                <c:pt idx="9023">
                  <c:v>-4.9781400000000003E-2</c:v>
                </c:pt>
                <c:pt idx="9024">
                  <c:v>-5.0613499999999999E-2</c:v>
                </c:pt>
                <c:pt idx="9025">
                  <c:v>-5.1319099999999999E-2</c:v>
                </c:pt>
                <c:pt idx="9026">
                  <c:v>-5.2167100000000001E-2</c:v>
                </c:pt>
                <c:pt idx="9027">
                  <c:v>-5.2895900000000003E-2</c:v>
                </c:pt>
                <c:pt idx="9028">
                  <c:v>-5.3696000000000001E-2</c:v>
                </c:pt>
                <c:pt idx="9029">
                  <c:v>-5.4480000000000001E-2</c:v>
                </c:pt>
                <c:pt idx="9030">
                  <c:v>-5.5224099999999998E-2</c:v>
                </c:pt>
                <c:pt idx="9031">
                  <c:v>-5.6050099999999999E-2</c:v>
                </c:pt>
                <c:pt idx="9032">
                  <c:v>-5.6772299999999998E-2</c:v>
                </c:pt>
                <c:pt idx="9033">
                  <c:v>-5.7595500000000001E-2</c:v>
                </c:pt>
                <c:pt idx="9034">
                  <c:v>-5.83428E-2</c:v>
                </c:pt>
                <c:pt idx="9035">
                  <c:v>-5.9144500000000003E-2</c:v>
                </c:pt>
                <c:pt idx="9036">
                  <c:v>-5.9926E-2</c:v>
                </c:pt>
                <c:pt idx="9037">
                  <c:v>-6.0704300000000003E-2</c:v>
                </c:pt>
                <c:pt idx="9038">
                  <c:v>-6.1495000000000001E-2</c:v>
                </c:pt>
                <c:pt idx="9039">
                  <c:v>-6.2266299999999997E-2</c:v>
                </c:pt>
                <c:pt idx="9040">
                  <c:v>-6.3059799999999999E-2</c:v>
                </c:pt>
                <c:pt idx="9041">
                  <c:v>-6.3824500000000006E-2</c:v>
                </c:pt>
                <c:pt idx="9042">
                  <c:v>-6.46283E-2</c:v>
                </c:pt>
                <c:pt idx="9043">
                  <c:v>-6.5378699999999998E-2</c:v>
                </c:pt>
                <c:pt idx="9044">
                  <c:v>-6.6201300000000005E-2</c:v>
                </c:pt>
                <c:pt idx="9045">
                  <c:v>-6.6952600000000001E-2</c:v>
                </c:pt>
                <c:pt idx="9046">
                  <c:v>-6.7765699999999998E-2</c:v>
                </c:pt>
                <c:pt idx="9047">
                  <c:v>-6.85423E-2</c:v>
                </c:pt>
                <c:pt idx="9048">
                  <c:v>-6.9309399999999993E-2</c:v>
                </c:pt>
                <c:pt idx="9049">
                  <c:v>-7.0133000000000001E-2</c:v>
                </c:pt>
                <c:pt idx="9050">
                  <c:v>-7.0857799999999999E-2</c:v>
                </c:pt>
                <c:pt idx="9051">
                  <c:v>-7.1704000000000004E-2</c:v>
                </c:pt>
                <c:pt idx="9052">
                  <c:v>-7.2430999999999995E-2</c:v>
                </c:pt>
                <c:pt idx="9053">
                  <c:v>-7.3249400000000006E-2</c:v>
                </c:pt>
                <c:pt idx="9054">
                  <c:v>-7.4030899999999997E-2</c:v>
                </c:pt>
                <c:pt idx="9055">
                  <c:v>-7.4793299999999993E-2</c:v>
                </c:pt>
                <c:pt idx="9056">
                  <c:v>-7.5625200000000004E-2</c:v>
                </c:pt>
                <c:pt idx="9057">
                  <c:v>-7.6350500000000002E-2</c:v>
                </c:pt>
                <c:pt idx="9058">
                  <c:v>-7.71868E-2</c:v>
                </c:pt>
                <c:pt idx="9059">
                  <c:v>-7.7928600000000001E-2</c:v>
                </c:pt>
                <c:pt idx="9060">
                  <c:v>-7.8727800000000001E-2</c:v>
                </c:pt>
                <c:pt idx="9061">
                  <c:v>-7.9511399999999996E-2</c:v>
                </c:pt>
                <c:pt idx="9062">
                  <c:v>-8.0273899999999995E-2</c:v>
                </c:pt>
                <c:pt idx="9063">
                  <c:v>-8.1082500000000002E-2</c:v>
                </c:pt>
                <c:pt idx="9064">
                  <c:v>-8.1841800000000006E-2</c:v>
                </c:pt>
                <c:pt idx="9065">
                  <c:v>-8.2641999999999993E-2</c:v>
                </c:pt>
                <c:pt idx="9066">
                  <c:v>-8.3413100000000004E-2</c:v>
                </c:pt>
                <c:pt idx="9067">
                  <c:v>-8.4195900000000004E-2</c:v>
                </c:pt>
                <c:pt idx="9068">
                  <c:v>-8.4968299999999997E-2</c:v>
                </c:pt>
                <c:pt idx="9069">
                  <c:v>-8.5753099999999999E-2</c:v>
                </c:pt>
                <c:pt idx="9070">
                  <c:v>-8.6514400000000005E-2</c:v>
                </c:pt>
                <c:pt idx="9071">
                  <c:v>-8.7309800000000007E-2</c:v>
                </c:pt>
                <c:pt idx="9072">
                  <c:v>-8.8069700000000001E-2</c:v>
                </c:pt>
                <c:pt idx="9073">
                  <c:v>-8.8851799999999995E-2</c:v>
                </c:pt>
                <c:pt idx="9074">
                  <c:v>-8.9638200000000001E-2</c:v>
                </c:pt>
                <c:pt idx="9075">
                  <c:v>-9.0396000000000004E-2</c:v>
                </c:pt>
                <c:pt idx="9076">
                  <c:v>-9.1216400000000003E-2</c:v>
                </c:pt>
                <c:pt idx="9077">
                  <c:v>-9.1922500000000004E-2</c:v>
                </c:pt>
                <c:pt idx="9078">
                  <c:v>-9.2690800000000004E-2</c:v>
                </c:pt>
                <c:pt idx="9079">
                  <c:v>-9.3451500000000007E-2</c:v>
                </c:pt>
                <c:pt idx="9080">
                  <c:v>-9.4371499999999997E-2</c:v>
                </c:pt>
                <c:pt idx="9081">
                  <c:v>-9.5350699999999997E-2</c:v>
                </c:pt>
                <c:pt idx="9082">
                  <c:v>-9.6109E-2</c:v>
                </c:pt>
                <c:pt idx="9083">
                  <c:v>-9.6766099999999994E-2</c:v>
                </c:pt>
                <c:pt idx="9084">
                  <c:v>-9.7260100000000002E-2</c:v>
                </c:pt>
                <c:pt idx="9085">
                  <c:v>-9.7869800000000007E-2</c:v>
                </c:pt>
                <c:pt idx="9086">
                  <c:v>-9.8473500000000005E-2</c:v>
                </c:pt>
                <c:pt idx="9087">
                  <c:v>-9.9059400000000006E-2</c:v>
                </c:pt>
                <c:pt idx="9088">
                  <c:v>-9.9679500000000004E-2</c:v>
                </c:pt>
                <c:pt idx="9089">
                  <c:v>-0.100233</c:v>
                </c:pt>
                <c:pt idx="9090">
                  <c:v>-0.10084799999999999</c:v>
                </c:pt>
                <c:pt idx="9091">
                  <c:v>-0.10142900000000001</c:v>
                </c:pt>
                <c:pt idx="9092">
                  <c:v>-0.10201499999999999</c:v>
                </c:pt>
                <c:pt idx="9093">
                  <c:v>-0.102616</c:v>
                </c:pt>
                <c:pt idx="9094">
                  <c:v>-0.103188</c:v>
                </c:pt>
                <c:pt idx="9095">
                  <c:v>-0.10377500000000001</c:v>
                </c:pt>
                <c:pt idx="9096">
                  <c:v>-0.104363</c:v>
                </c:pt>
                <c:pt idx="9097">
                  <c:v>-0.104923</c:v>
                </c:pt>
                <c:pt idx="9098">
                  <c:v>-0.105522</c:v>
                </c:pt>
                <c:pt idx="9099">
                  <c:v>-0.10608099999999999</c:v>
                </c:pt>
                <c:pt idx="9100">
                  <c:v>-0.10666100000000001</c:v>
                </c:pt>
                <c:pt idx="9101">
                  <c:v>-0.10725</c:v>
                </c:pt>
                <c:pt idx="9102">
                  <c:v>-0.107795</c:v>
                </c:pt>
                <c:pt idx="9103">
                  <c:v>-0.108407</c:v>
                </c:pt>
                <c:pt idx="9104">
                  <c:v>-0.10893899999999999</c:v>
                </c:pt>
                <c:pt idx="9105">
                  <c:v>-0.109531</c:v>
                </c:pt>
                <c:pt idx="9106">
                  <c:v>-0.11008999999999999</c:v>
                </c:pt>
                <c:pt idx="9107">
                  <c:v>-0.110635</c:v>
                </c:pt>
                <c:pt idx="9108">
                  <c:v>-0.11122899999999999</c:v>
                </c:pt>
                <c:pt idx="9109">
                  <c:v>-0.111748</c:v>
                </c:pt>
                <c:pt idx="9110">
                  <c:v>-0.112345</c:v>
                </c:pt>
                <c:pt idx="9111">
                  <c:v>-0.11287899999999999</c:v>
                </c:pt>
                <c:pt idx="9112">
                  <c:v>-0.113443</c:v>
                </c:pt>
                <c:pt idx="9113">
                  <c:v>-0.114007</c:v>
                </c:pt>
                <c:pt idx="9114">
                  <c:v>-0.114539</c:v>
                </c:pt>
                <c:pt idx="9115">
                  <c:v>-0.115111</c:v>
                </c:pt>
                <c:pt idx="9116">
                  <c:v>-0.115638</c:v>
                </c:pt>
                <c:pt idx="9117">
                  <c:v>-0.116191</c:v>
                </c:pt>
                <c:pt idx="9118">
                  <c:v>-0.116731</c:v>
                </c:pt>
                <c:pt idx="9119">
                  <c:v>-0.117268</c:v>
                </c:pt>
                <c:pt idx="9120">
                  <c:v>-0.117811</c:v>
                </c:pt>
                <c:pt idx="9121">
                  <c:v>-0.118351</c:v>
                </c:pt>
                <c:pt idx="9122">
                  <c:v>-0.11888</c:v>
                </c:pt>
                <c:pt idx="9123">
                  <c:v>-0.11942800000000001</c:v>
                </c:pt>
                <c:pt idx="9124">
                  <c:v>-0.119947</c:v>
                </c:pt>
                <c:pt idx="9125">
                  <c:v>-0.12048200000000001</c:v>
                </c:pt>
                <c:pt idx="9126">
                  <c:v>-0.12101099999999999</c:v>
                </c:pt>
                <c:pt idx="9127">
                  <c:v>-0.121514</c:v>
                </c:pt>
                <c:pt idx="9128">
                  <c:v>-0.122062</c:v>
                </c:pt>
                <c:pt idx="9129">
                  <c:v>-0.122548</c:v>
                </c:pt>
                <c:pt idx="9130">
                  <c:v>-0.12309299999999999</c:v>
                </c:pt>
                <c:pt idx="9131">
                  <c:v>-0.123596</c:v>
                </c:pt>
                <c:pt idx="9132">
                  <c:v>-0.124109</c:v>
                </c:pt>
                <c:pt idx="9133">
                  <c:v>-0.124641</c:v>
                </c:pt>
                <c:pt idx="9134">
                  <c:v>-0.12512100000000001</c:v>
                </c:pt>
                <c:pt idx="9135">
                  <c:v>-0.12565899999999999</c:v>
                </c:pt>
                <c:pt idx="9136">
                  <c:v>-0.12612899999999999</c:v>
                </c:pt>
                <c:pt idx="9137">
                  <c:v>-0.12664300000000001</c:v>
                </c:pt>
                <c:pt idx="9138">
                  <c:v>-0.127134</c:v>
                </c:pt>
                <c:pt idx="9139">
                  <c:v>-0.12761900000000001</c:v>
                </c:pt>
                <c:pt idx="9140">
                  <c:v>-0.12812999999999999</c:v>
                </c:pt>
                <c:pt idx="9141">
                  <c:v>-0.128604</c:v>
                </c:pt>
                <c:pt idx="9142">
                  <c:v>-0.12911400000000001</c:v>
                </c:pt>
                <c:pt idx="9143">
                  <c:v>-0.12959200000000001</c:v>
                </c:pt>
                <c:pt idx="9144">
                  <c:v>-0.130081</c:v>
                </c:pt>
                <c:pt idx="9145">
                  <c:v>-0.130553</c:v>
                </c:pt>
                <c:pt idx="9146">
                  <c:v>-0.131023</c:v>
                </c:pt>
                <c:pt idx="9147">
                  <c:v>-0.13148699999999999</c:v>
                </c:pt>
                <c:pt idx="9148">
                  <c:v>-0.13195799999999999</c:v>
                </c:pt>
                <c:pt idx="9149">
                  <c:v>-0.13242100000000001</c:v>
                </c:pt>
                <c:pt idx="9150">
                  <c:v>-0.13289000000000001</c:v>
                </c:pt>
                <c:pt idx="9151">
                  <c:v>-0.13336100000000001</c:v>
                </c:pt>
                <c:pt idx="9152">
                  <c:v>-0.13381000000000001</c:v>
                </c:pt>
                <c:pt idx="9153">
                  <c:v>-0.13428499999999999</c:v>
                </c:pt>
                <c:pt idx="9154">
                  <c:v>-0.134715</c:v>
                </c:pt>
                <c:pt idx="9155">
                  <c:v>-0.13517899999999999</c:v>
                </c:pt>
                <c:pt idx="9156">
                  <c:v>-0.13561000000000001</c:v>
                </c:pt>
                <c:pt idx="9157">
                  <c:v>-0.136049</c:v>
                </c:pt>
                <c:pt idx="9158">
                  <c:v>-0.13649900000000001</c:v>
                </c:pt>
                <c:pt idx="9159">
                  <c:v>-0.13691800000000001</c:v>
                </c:pt>
                <c:pt idx="9160">
                  <c:v>-0.137381</c:v>
                </c:pt>
                <c:pt idx="9161">
                  <c:v>-0.137794</c:v>
                </c:pt>
                <c:pt idx="9162">
                  <c:v>-0.138241</c:v>
                </c:pt>
                <c:pt idx="9163">
                  <c:v>-0.13866000000000001</c:v>
                </c:pt>
                <c:pt idx="9164">
                  <c:v>-0.13907900000000001</c:v>
                </c:pt>
                <c:pt idx="9165">
                  <c:v>-0.13950499999999999</c:v>
                </c:pt>
                <c:pt idx="9166">
                  <c:v>-0.139903</c:v>
                </c:pt>
                <c:pt idx="9167">
                  <c:v>-0.14032700000000001</c:v>
                </c:pt>
                <c:pt idx="9168">
                  <c:v>-0.14072299999999999</c:v>
                </c:pt>
                <c:pt idx="9169">
                  <c:v>-0.14113999999999999</c:v>
                </c:pt>
                <c:pt idx="9170">
                  <c:v>-0.141542</c:v>
                </c:pt>
                <c:pt idx="9171">
                  <c:v>-0.14194899999999999</c:v>
                </c:pt>
                <c:pt idx="9172">
                  <c:v>-0.142346</c:v>
                </c:pt>
                <c:pt idx="9173">
                  <c:v>-0.14274200000000001</c:v>
                </c:pt>
                <c:pt idx="9174">
                  <c:v>-0.14313200000000001</c:v>
                </c:pt>
                <c:pt idx="9175">
                  <c:v>-0.143514</c:v>
                </c:pt>
                <c:pt idx="9176">
                  <c:v>-0.1439</c:v>
                </c:pt>
                <c:pt idx="9177">
                  <c:v>-0.14426600000000001</c:v>
                </c:pt>
                <c:pt idx="9178">
                  <c:v>-0.14465500000000001</c:v>
                </c:pt>
                <c:pt idx="9179">
                  <c:v>-0.14501800000000001</c:v>
                </c:pt>
                <c:pt idx="9180">
                  <c:v>-0.145402</c:v>
                </c:pt>
                <c:pt idx="9181">
                  <c:v>-0.14576800000000001</c:v>
                </c:pt>
                <c:pt idx="9182">
                  <c:v>-0.14613300000000001</c:v>
                </c:pt>
                <c:pt idx="9183">
                  <c:v>-0.146504</c:v>
                </c:pt>
                <c:pt idx="9184">
                  <c:v>-0.14684700000000001</c:v>
                </c:pt>
                <c:pt idx="9185">
                  <c:v>-0.14721200000000001</c:v>
                </c:pt>
                <c:pt idx="9186">
                  <c:v>-0.14754400000000001</c:v>
                </c:pt>
                <c:pt idx="9187">
                  <c:v>-0.147894</c:v>
                </c:pt>
                <c:pt idx="9188">
                  <c:v>-0.148232</c:v>
                </c:pt>
                <c:pt idx="9189">
                  <c:v>-0.14857000000000001</c:v>
                </c:pt>
                <c:pt idx="9190">
                  <c:v>-0.14891599999999999</c:v>
                </c:pt>
                <c:pt idx="9191">
                  <c:v>-0.14924499999999999</c:v>
                </c:pt>
                <c:pt idx="9192">
                  <c:v>-0.149585</c:v>
                </c:pt>
                <c:pt idx="9193">
                  <c:v>-0.14990700000000001</c:v>
                </c:pt>
                <c:pt idx="9194">
                  <c:v>-0.15023300000000001</c:v>
                </c:pt>
                <c:pt idx="9195">
                  <c:v>-0.15054400000000001</c:v>
                </c:pt>
                <c:pt idx="9196">
                  <c:v>-0.15085399999999999</c:v>
                </c:pt>
                <c:pt idx="9197">
                  <c:v>-0.15115799999999999</c:v>
                </c:pt>
                <c:pt idx="9198">
                  <c:v>-0.15146299999999999</c:v>
                </c:pt>
                <c:pt idx="9199">
                  <c:v>-0.15176600000000001</c:v>
                </c:pt>
                <c:pt idx="9200">
                  <c:v>-0.15206800000000001</c:v>
                </c:pt>
                <c:pt idx="9201">
                  <c:v>-0.15237300000000001</c:v>
                </c:pt>
                <c:pt idx="9202">
                  <c:v>-0.152665</c:v>
                </c:pt>
                <c:pt idx="9203">
                  <c:v>-0.15296399999999999</c:v>
                </c:pt>
                <c:pt idx="9204">
                  <c:v>-0.15323899999999999</c:v>
                </c:pt>
                <c:pt idx="9205">
                  <c:v>-0.15351899999999999</c:v>
                </c:pt>
                <c:pt idx="9206">
                  <c:v>-0.153782</c:v>
                </c:pt>
                <c:pt idx="9207">
                  <c:v>-0.15404799999999999</c:v>
                </c:pt>
                <c:pt idx="9208">
                  <c:v>-0.15431800000000001</c:v>
                </c:pt>
                <c:pt idx="9209">
                  <c:v>-0.15458</c:v>
                </c:pt>
                <c:pt idx="9210">
                  <c:v>-0.154858</c:v>
                </c:pt>
                <c:pt idx="9211">
                  <c:v>-0.155117</c:v>
                </c:pt>
                <c:pt idx="9212">
                  <c:v>-0.15537699999999999</c:v>
                </c:pt>
                <c:pt idx="9213">
                  <c:v>-0.15561900000000001</c:v>
                </c:pt>
                <c:pt idx="9214">
                  <c:v>-0.155858</c:v>
                </c:pt>
                <c:pt idx="9215">
                  <c:v>-0.15609400000000001</c:v>
                </c:pt>
                <c:pt idx="9216">
                  <c:v>-0.15632099999999999</c:v>
                </c:pt>
                <c:pt idx="9217">
                  <c:v>-0.156551</c:v>
                </c:pt>
                <c:pt idx="9218">
                  <c:v>-0.156774</c:v>
                </c:pt>
                <c:pt idx="9219">
                  <c:v>-0.157004</c:v>
                </c:pt>
                <c:pt idx="9220">
                  <c:v>-0.15723000000000001</c:v>
                </c:pt>
                <c:pt idx="9221">
                  <c:v>-0.15745500000000001</c:v>
                </c:pt>
                <c:pt idx="9222">
                  <c:v>-0.157667</c:v>
                </c:pt>
                <c:pt idx="9223">
                  <c:v>-0.15787499999999999</c:v>
                </c:pt>
                <c:pt idx="9224">
                  <c:v>-0.15807399999999999</c:v>
                </c:pt>
                <c:pt idx="9225">
                  <c:v>-0.15826899999999999</c:v>
                </c:pt>
                <c:pt idx="9226">
                  <c:v>-0.15846099999999999</c:v>
                </c:pt>
                <c:pt idx="9227">
                  <c:v>-0.15864500000000001</c:v>
                </c:pt>
                <c:pt idx="9228">
                  <c:v>-0.158835</c:v>
                </c:pt>
                <c:pt idx="9229">
                  <c:v>-0.15901999999999999</c:v>
                </c:pt>
                <c:pt idx="9230">
                  <c:v>-0.15920899999999999</c:v>
                </c:pt>
                <c:pt idx="9231">
                  <c:v>-0.159388</c:v>
                </c:pt>
                <c:pt idx="9232">
                  <c:v>-0.15956200000000001</c:v>
                </c:pt>
                <c:pt idx="9233">
                  <c:v>-0.15973000000000001</c:v>
                </c:pt>
                <c:pt idx="9234">
                  <c:v>-0.15989</c:v>
                </c:pt>
                <c:pt idx="9235">
                  <c:v>-0.16004599999999999</c:v>
                </c:pt>
                <c:pt idx="9236">
                  <c:v>-0.160194</c:v>
                </c:pt>
                <c:pt idx="9237">
                  <c:v>-0.16034000000000001</c:v>
                </c:pt>
                <c:pt idx="9238">
                  <c:v>-0.16048499999999999</c:v>
                </c:pt>
                <c:pt idx="9239">
                  <c:v>-0.160633</c:v>
                </c:pt>
                <c:pt idx="9240">
                  <c:v>-0.160776</c:v>
                </c:pt>
                <c:pt idx="9241">
                  <c:v>-0.16091800000000001</c:v>
                </c:pt>
                <c:pt idx="9242">
                  <c:v>-0.161048</c:v>
                </c:pt>
                <c:pt idx="9243">
                  <c:v>-0.16117799999999999</c:v>
                </c:pt>
                <c:pt idx="9244">
                  <c:v>-0.161297</c:v>
                </c:pt>
                <c:pt idx="9245">
                  <c:v>-0.161409</c:v>
                </c:pt>
                <c:pt idx="9246">
                  <c:v>-0.161519</c:v>
                </c:pt>
                <c:pt idx="9247">
                  <c:v>-0.16161700000000001</c:v>
                </c:pt>
                <c:pt idx="9248">
                  <c:v>-0.16172700000000001</c:v>
                </c:pt>
                <c:pt idx="9249">
                  <c:v>-0.161826</c:v>
                </c:pt>
                <c:pt idx="9250">
                  <c:v>-0.16193099999999999</c:v>
                </c:pt>
                <c:pt idx="9251">
                  <c:v>-0.16202900000000001</c:v>
                </c:pt>
                <c:pt idx="9252">
                  <c:v>-0.16212099999999999</c:v>
                </c:pt>
                <c:pt idx="9253">
                  <c:v>-0.16220999999999999</c:v>
                </c:pt>
                <c:pt idx="9254">
                  <c:v>-0.16228400000000001</c:v>
                </c:pt>
                <c:pt idx="9255">
                  <c:v>-0.162358</c:v>
                </c:pt>
                <c:pt idx="9256">
                  <c:v>-0.16241700000000001</c:v>
                </c:pt>
                <c:pt idx="9257">
                  <c:v>-0.16247900000000001</c:v>
                </c:pt>
                <c:pt idx="9258">
                  <c:v>-0.16253899999999999</c:v>
                </c:pt>
                <c:pt idx="9259">
                  <c:v>-0.16259899999999999</c:v>
                </c:pt>
                <c:pt idx="9260">
                  <c:v>-0.162661</c:v>
                </c:pt>
                <c:pt idx="9261">
                  <c:v>-0.162718</c:v>
                </c:pt>
                <c:pt idx="9262">
                  <c:v>-0.162772</c:v>
                </c:pt>
                <c:pt idx="9263">
                  <c:v>-0.16281499999999999</c:v>
                </c:pt>
                <c:pt idx="9264">
                  <c:v>-0.16284899999999999</c:v>
                </c:pt>
                <c:pt idx="9265">
                  <c:v>-0.16286900000000001</c:v>
                </c:pt>
                <c:pt idx="9266">
                  <c:v>-0.162885</c:v>
                </c:pt>
                <c:pt idx="9267">
                  <c:v>-0.16289699999999999</c:v>
                </c:pt>
                <c:pt idx="9268">
                  <c:v>-0.162913</c:v>
                </c:pt>
                <c:pt idx="9269">
                  <c:v>-0.16292999999999999</c:v>
                </c:pt>
                <c:pt idx="9270">
                  <c:v>-0.16295000000000001</c:v>
                </c:pt>
                <c:pt idx="9271">
                  <c:v>-0.162966</c:v>
                </c:pt>
                <c:pt idx="9272">
                  <c:v>-0.162966</c:v>
                </c:pt>
                <c:pt idx="9273">
                  <c:v>-0.16295999999999999</c:v>
                </c:pt>
                <c:pt idx="9274">
                  <c:v>-0.162941</c:v>
                </c:pt>
                <c:pt idx="9275">
                  <c:v>-0.16292300000000001</c:v>
                </c:pt>
                <c:pt idx="9276">
                  <c:v>-0.16289500000000001</c:v>
                </c:pt>
                <c:pt idx="9277">
                  <c:v>-0.16286900000000001</c:v>
                </c:pt>
                <c:pt idx="9278">
                  <c:v>-0.16284100000000001</c:v>
                </c:pt>
                <c:pt idx="9279">
                  <c:v>-0.16281399999999999</c:v>
                </c:pt>
                <c:pt idx="9280">
                  <c:v>-0.16279199999999999</c:v>
                </c:pt>
                <c:pt idx="9281">
                  <c:v>-0.16275600000000001</c:v>
                </c:pt>
                <c:pt idx="9282">
                  <c:v>-0.162717</c:v>
                </c:pt>
                <c:pt idx="9283">
                  <c:v>-0.162662</c:v>
                </c:pt>
                <c:pt idx="9284">
                  <c:v>-0.162607</c:v>
                </c:pt>
                <c:pt idx="9285">
                  <c:v>-0.16254299999999999</c:v>
                </c:pt>
                <c:pt idx="9286">
                  <c:v>-0.16247400000000001</c:v>
                </c:pt>
                <c:pt idx="9287">
                  <c:v>-0.16240499999999999</c:v>
                </c:pt>
                <c:pt idx="9288">
                  <c:v>-0.16233</c:v>
                </c:pt>
                <c:pt idx="9289">
                  <c:v>-0.16226599999999999</c:v>
                </c:pt>
                <c:pt idx="9290">
                  <c:v>-0.162192</c:v>
                </c:pt>
                <c:pt idx="9291">
                  <c:v>-0.16211800000000001</c:v>
                </c:pt>
                <c:pt idx="9292">
                  <c:v>-0.16203000000000001</c:v>
                </c:pt>
                <c:pt idx="9293">
                  <c:v>-0.161936</c:v>
                </c:pt>
                <c:pt idx="9294">
                  <c:v>-0.16183900000000001</c:v>
                </c:pt>
                <c:pt idx="9295">
                  <c:v>-0.16172900000000001</c:v>
                </c:pt>
                <c:pt idx="9296">
                  <c:v>-0.16162000000000001</c:v>
                </c:pt>
                <c:pt idx="9297">
                  <c:v>-0.16150100000000001</c:v>
                </c:pt>
                <c:pt idx="9298">
                  <c:v>-0.161389</c:v>
                </c:pt>
                <c:pt idx="9299">
                  <c:v>-0.161275</c:v>
                </c:pt>
                <c:pt idx="9300">
                  <c:v>-0.161161</c:v>
                </c:pt>
                <c:pt idx="9301">
                  <c:v>-0.16104099999999999</c:v>
                </c:pt>
                <c:pt idx="9302">
                  <c:v>-0.16091</c:v>
                </c:pt>
                <c:pt idx="9303">
                  <c:v>-0.160777</c:v>
                </c:pt>
                <c:pt idx="9304">
                  <c:v>-0.160632</c:v>
                </c:pt>
                <c:pt idx="9305">
                  <c:v>-0.16048299999999999</c:v>
                </c:pt>
                <c:pt idx="9306">
                  <c:v>-0.160325</c:v>
                </c:pt>
                <c:pt idx="9307">
                  <c:v>-0.160166</c:v>
                </c:pt>
                <c:pt idx="9308">
                  <c:v>-0.16000900000000001</c:v>
                </c:pt>
                <c:pt idx="9309">
                  <c:v>-0.15985099999999999</c:v>
                </c:pt>
                <c:pt idx="9310">
                  <c:v>-0.159693</c:v>
                </c:pt>
                <c:pt idx="9311">
                  <c:v>-0.15953000000000001</c:v>
                </c:pt>
                <c:pt idx="9312">
                  <c:v>-0.15936</c:v>
                </c:pt>
                <c:pt idx="9313">
                  <c:v>-0.15918299999999999</c:v>
                </c:pt>
                <c:pt idx="9314">
                  <c:v>-0.158995</c:v>
                </c:pt>
                <c:pt idx="9315">
                  <c:v>-0.1588</c:v>
                </c:pt>
                <c:pt idx="9316">
                  <c:v>-0.15859999999999999</c:v>
                </c:pt>
                <c:pt idx="9317">
                  <c:v>-0.15839600000000001</c:v>
                </c:pt>
                <c:pt idx="9318">
                  <c:v>-0.158196</c:v>
                </c:pt>
                <c:pt idx="9319">
                  <c:v>-0.157994</c:v>
                </c:pt>
                <c:pt idx="9320">
                  <c:v>-0.15779399999999999</c:v>
                </c:pt>
                <c:pt idx="9321">
                  <c:v>-0.15759100000000001</c:v>
                </c:pt>
                <c:pt idx="9322">
                  <c:v>-0.15737799999999999</c:v>
                </c:pt>
                <c:pt idx="9323">
                  <c:v>-0.15715799999999999</c:v>
                </c:pt>
                <c:pt idx="9324">
                  <c:v>-0.15692400000000001</c:v>
                </c:pt>
                <c:pt idx="9325">
                  <c:v>-0.15668499999999999</c:v>
                </c:pt>
                <c:pt idx="9326">
                  <c:v>-0.15643699999999999</c:v>
                </c:pt>
                <c:pt idx="9327">
                  <c:v>-0.156191</c:v>
                </c:pt>
                <c:pt idx="9328">
                  <c:v>-0.155947</c:v>
                </c:pt>
                <c:pt idx="9329">
                  <c:v>-0.15570500000000001</c:v>
                </c:pt>
                <c:pt idx="9330">
                  <c:v>-0.15547</c:v>
                </c:pt>
                <c:pt idx="9331">
                  <c:v>-0.155223</c:v>
                </c:pt>
                <c:pt idx="9332">
                  <c:v>-0.15496399999999999</c:v>
                </c:pt>
                <c:pt idx="9333">
                  <c:v>-0.15468799999999999</c:v>
                </c:pt>
                <c:pt idx="9334">
                  <c:v>-0.15440799999999999</c:v>
                </c:pt>
                <c:pt idx="9335">
                  <c:v>-0.15412600000000001</c:v>
                </c:pt>
                <c:pt idx="9336">
                  <c:v>-0.153838</c:v>
                </c:pt>
                <c:pt idx="9337">
                  <c:v>-0.15355099999999999</c:v>
                </c:pt>
                <c:pt idx="9338">
                  <c:v>-0.15326000000000001</c:v>
                </c:pt>
                <c:pt idx="9339">
                  <c:v>-0.152977</c:v>
                </c:pt>
                <c:pt idx="9340">
                  <c:v>-0.152693</c:v>
                </c:pt>
                <c:pt idx="9341">
                  <c:v>-0.15240100000000001</c:v>
                </c:pt>
                <c:pt idx="9342">
                  <c:v>-0.15209800000000001</c:v>
                </c:pt>
                <c:pt idx="9343">
                  <c:v>-0.151781</c:v>
                </c:pt>
                <c:pt idx="9344">
                  <c:v>-0.15146499999999999</c:v>
                </c:pt>
                <c:pt idx="9345">
                  <c:v>-0.15114</c:v>
                </c:pt>
                <c:pt idx="9346">
                  <c:v>-0.150813</c:v>
                </c:pt>
                <c:pt idx="9347">
                  <c:v>-0.15048300000000001</c:v>
                </c:pt>
                <c:pt idx="9348">
                  <c:v>-0.15015100000000001</c:v>
                </c:pt>
                <c:pt idx="9349">
                  <c:v>-0.14982899999999999</c:v>
                </c:pt>
                <c:pt idx="9350">
                  <c:v>-0.14949999999999999</c:v>
                </c:pt>
                <c:pt idx="9351">
                  <c:v>-0.14916699999999999</c:v>
                </c:pt>
                <c:pt idx="9352">
                  <c:v>-0.14882200000000001</c:v>
                </c:pt>
                <c:pt idx="9353">
                  <c:v>-0.14846899999999999</c:v>
                </c:pt>
                <c:pt idx="9354">
                  <c:v>-0.148114</c:v>
                </c:pt>
                <c:pt idx="9355">
                  <c:v>-0.14774899999999999</c:v>
                </c:pt>
                <c:pt idx="9356">
                  <c:v>-0.14738100000000001</c:v>
                </c:pt>
                <c:pt idx="9357">
                  <c:v>-0.147008</c:v>
                </c:pt>
                <c:pt idx="9358">
                  <c:v>-0.14663999999999999</c:v>
                </c:pt>
                <c:pt idx="9359">
                  <c:v>-0.14627599999999999</c:v>
                </c:pt>
                <c:pt idx="9360">
                  <c:v>-0.14590700000000001</c:v>
                </c:pt>
                <c:pt idx="9361">
                  <c:v>-0.145534</c:v>
                </c:pt>
                <c:pt idx="9362">
                  <c:v>-0.14515</c:v>
                </c:pt>
                <c:pt idx="9363">
                  <c:v>-0.144762</c:v>
                </c:pt>
                <c:pt idx="9364">
                  <c:v>-0.14436399999999999</c:v>
                </c:pt>
                <c:pt idx="9365">
                  <c:v>-0.14396100000000001</c:v>
                </c:pt>
                <c:pt idx="9366">
                  <c:v>-0.14355299999999999</c:v>
                </c:pt>
                <c:pt idx="9367">
                  <c:v>-0.14314199999999999</c:v>
                </c:pt>
                <c:pt idx="9368">
                  <c:v>-0.142737</c:v>
                </c:pt>
                <c:pt idx="9369">
                  <c:v>-0.14233100000000001</c:v>
                </c:pt>
                <c:pt idx="9370">
                  <c:v>-0.141925</c:v>
                </c:pt>
                <c:pt idx="9371">
                  <c:v>-0.141513</c:v>
                </c:pt>
                <c:pt idx="9372">
                  <c:v>-0.141094</c:v>
                </c:pt>
                <c:pt idx="9373">
                  <c:v>-0.14066899999999999</c:v>
                </c:pt>
                <c:pt idx="9374">
                  <c:v>-0.140232</c:v>
                </c:pt>
                <c:pt idx="9375">
                  <c:v>-0.139791</c:v>
                </c:pt>
                <c:pt idx="9376">
                  <c:v>-0.139344</c:v>
                </c:pt>
                <c:pt idx="9377">
                  <c:v>-0.13889699999999999</c:v>
                </c:pt>
                <c:pt idx="9378">
                  <c:v>-0.13845299999999999</c:v>
                </c:pt>
                <c:pt idx="9379">
                  <c:v>-0.13800999999999999</c:v>
                </c:pt>
                <c:pt idx="9380">
                  <c:v>-0.137568</c:v>
                </c:pt>
                <c:pt idx="9381">
                  <c:v>-0.13712199999999999</c:v>
                </c:pt>
                <c:pt idx="9382">
                  <c:v>-0.13666800000000001</c:v>
                </c:pt>
                <c:pt idx="9383">
                  <c:v>-0.13620499999999999</c:v>
                </c:pt>
                <c:pt idx="9384">
                  <c:v>-0.13572999999999999</c:v>
                </c:pt>
                <c:pt idx="9385">
                  <c:v>-0.13524900000000001</c:v>
                </c:pt>
                <c:pt idx="9386">
                  <c:v>-0.13476199999999999</c:v>
                </c:pt>
                <c:pt idx="9387">
                  <c:v>-0.13427600000000001</c:v>
                </c:pt>
                <c:pt idx="9388">
                  <c:v>-0.133794</c:v>
                </c:pt>
                <c:pt idx="9389">
                  <c:v>-0.13331399999999999</c:v>
                </c:pt>
                <c:pt idx="9390">
                  <c:v>-0.13284099999999999</c:v>
                </c:pt>
                <c:pt idx="9391">
                  <c:v>-0.132358</c:v>
                </c:pt>
                <c:pt idx="9392">
                  <c:v>-0.13186200000000001</c:v>
                </c:pt>
                <c:pt idx="9393">
                  <c:v>-0.131353</c:v>
                </c:pt>
                <c:pt idx="9394">
                  <c:v>-0.13083900000000001</c:v>
                </c:pt>
                <c:pt idx="9395">
                  <c:v>-0.130326</c:v>
                </c:pt>
                <c:pt idx="9396">
                  <c:v>-0.12980800000000001</c:v>
                </c:pt>
                <c:pt idx="9397">
                  <c:v>-0.12929199999999999</c:v>
                </c:pt>
                <c:pt idx="9398">
                  <c:v>-0.128773</c:v>
                </c:pt>
                <c:pt idx="9399">
                  <c:v>-0.12826199999999999</c:v>
                </c:pt>
                <c:pt idx="9400">
                  <c:v>-0.127752</c:v>
                </c:pt>
                <c:pt idx="9401">
                  <c:v>-0.12723200000000001</c:v>
                </c:pt>
                <c:pt idx="9402">
                  <c:v>-0.12670300000000001</c:v>
                </c:pt>
                <c:pt idx="9403">
                  <c:v>-0.12615999999999999</c:v>
                </c:pt>
                <c:pt idx="9404">
                  <c:v>-0.12562000000000001</c:v>
                </c:pt>
                <c:pt idx="9405">
                  <c:v>-0.12507199999999999</c:v>
                </c:pt>
                <c:pt idx="9406">
                  <c:v>-0.124524</c:v>
                </c:pt>
                <c:pt idx="9407">
                  <c:v>-0.123973</c:v>
                </c:pt>
                <c:pt idx="9408">
                  <c:v>-0.123422</c:v>
                </c:pt>
                <c:pt idx="9409">
                  <c:v>-0.122881</c:v>
                </c:pt>
                <c:pt idx="9410">
                  <c:v>-0.122336</c:v>
                </c:pt>
                <c:pt idx="9411">
                  <c:v>-0.121784</c:v>
                </c:pt>
                <c:pt idx="9412">
                  <c:v>-0.121221</c:v>
                </c:pt>
                <c:pt idx="9413">
                  <c:v>-0.120652</c:v>
                </c:pt>
                <c:pt idx="9414">
                  <c:v>-0.12008099999999999</c:v>
                </c:pt>
                <c:pt idx="9415">
                  <c:v>-0.119503</c:v>
                </c:pt>
                <c:pt idx="9416">
                  <c:v>-0.118923</c:v>
                </c:pt>
                <c:pt idx="9417">
                  <c:v>-0.118339</c:v>
                </c:pt>
                <c:pt idx="9418">
                  <c:v>-0.11776200000000001</c:v>
                </c:pt>
                <c:pt idx="9419">
                  <c:v>-0.117188</c:v>
                </c:pt>
                <c:pt idx="9420">
                  <c:v>-0.11661299999999999</c:v>
                </c:pt>
                <c:pt idx="9421">
                  <c:v>-0.116031</c:v>
                </c:pt>
                <c:pt idx="9422">
                  <c:v>-0.11544</c:v>
                </c:pt>
                <c:pt idx="9423">
                  <c:v>-0.114845</c:v>
                </c:pt>
                <c:pt idx="9424">
                  <c:v>-0.114242</c:v>
                </c:pt>
                <c:pt idx="9425">
                  <c:v>-0.113636</c:v>
                </c:pt>
                <c:pt idx="9426">
                  <c:v>-0.113026</c:v>
                </c:pt>
                <c:pt idx="9427">
                  <c:v>-0.112415</c:v>
                </c:pt>
                <c:pt idx="9428">
                  <c:v>-0.11181000000000001</c:v>
                </c:pt>
                <c:pt idx="9429">
                  <c:v>-0.111207</c:v>
                </c:pt>
                <c:pt idx="9430">
                  <c:v>-0.11060300000000001</c:v>
                </c:pt>
                <c:pt idx="9431">
                  <c:v>-0.109995</c:v>
                </c:pt>
                <c:pt idx="9432">
                  <c:v>-0.109379</c:v>
                </c:pt>
                <c:pt idx="9433">
                  <c:v>-0.10875600000000001</c:v>
                </c:pt>
                <c:pt idx="9434">
                  <c:v>-0.108126</c:v>
                </c:pt>
                <c:pt idx="9435">
                  <c:v>-0.107492</c:v>
                </c:pt>
                <c:pt idx="9436">
                  <c:v>-0.10685600000000001</c:v>
                </c:pt>
                <c:pt idx="9437">
                  <c:v>-0.10621899999999999</c:v>
                </c:pt>
                <c:pt idx="9438">
                  <c:v>-0.105589</c:v>
                </c:pt>
                <c:pt idx="9439">
                  <c:v>-0.104958</c:v>
                </c:pt>
                <c:pt idx="9440">
                  <c:v>-0.10433000000000001</c:v>
                </c:pt>
                <c:pt idx="9441">
                  <c:v>-0.103698</c:v>
                </c:pt>
                <c:pt idx="9442">
                  <c:v>-0.103057</c:v>
                </c:pt>
                <c:pt idx="9443">
                  <c:v>-0.102409</c:v>
                </c:pt>
                <c:pt idx="9444">
                  <c:v>-0.10175099999999999</c:v>
                </c:pt>
                <c:pt idx="9445">
                  <c:v>-0.101092</c:v>
                </c:pt>
                <c:pt idx="9446">
                  <c:v>-0.100429</c:v>
                </c:pt>
                <c:pt idx="9447">
                  <c:v>-9.9769800000000006E-2</c:v>
                </c:pt>
                <c:pt idx="9448">
                  <c:v>-9.9113800000000002E-2</c:v>
                </c:pt>
                <c:pt idx="9449">
                  <c:v>-9.8461800000000002E-2</c:v>
                </c:pt>
                <c:pt idx="9450">
                  <c:v>-9.7816600000000004E-2</c:v>
                </c:pt>
                <c:pt idx="9451">
                  <c:v>-9.7162200000000004E-2</c:v>
                </c:pt>
                <c:pt idx="9452">
                  <c:v>-9.6494399999999994E-2</c:v>
                </c:pt>
                <c:pt idx="9453">
                  <c:v>-9.5812599999999998E-2</c:v>
                </c:pt>
                <c:pt idx="9454">
                  <c:v>-9.5128900000000002E-2</c:v>
                </c:pt>
                <c:pt idx="9455">
                  <c:v>-9.4447900000000001E-2</c:v>
                </c:pt>
                <c:pt idx="9456">
                  <c:v>-9.3765000000000001E-2</c:v>
                </c:pt>
                <c:pt idx="9457">
                  <c:v>-9.3083899999999997E-2</c:v>
                </c:pt>
                <c:pt idx="9458">
                  <c:v>-9.2402399999999996E-2</c:v>
                </c:pt>
                <c:pt idx="9459">
                  <c:v>-9.1730099999999995E-2</c:v>
                </c:pt>
                <c:pt idx="9460">
                  <c:v>-9.1059200000000007E-2</c:v>
                </c:pt>
                <c:pt idx="9461">
                  <c:v>-9.0377899999999997E-2</c:v>
                </c:pt>
                <c:pt idx="9462">
                  <c:v>-8.9684E-2</c:v>
                </c:pt>
                <c:pt idx="9463">
                  <c:v>-8.8985400000000006E-2</c:v>
                </c:pt>
                <c:pt idx="9464">
                  <c:v>-8.8301299999999999E-2</c:v>
                </c:pt>
                <c:pt idx="9465">
                  <c:v>-8.7617899999999999E-2</c:v>
                </c:pt>
                <c:pt idx="9466">
                  <c:v>-8.6919499999999997E-2</c:v>
                </c:pt>
                <c:pt idx="9467">
                  <c:v>-8.6203399999999999E-2</c:v>
                </c:pt>
                <c:pt idx="9468">
                  <c:v>-8.5483000000000003E-2</c:v>
                </c:pt>
                <c:pt idx="9469">
                  <c:v>-8.4776000000000004E-2</c:v>
                </c:pt>
                <c:pt idx="9470">
                  <c:v>-8.40698E-2</c:v>
                </c:pt>
                <c:pt idx="9471">
                  <c:v>-8.3356E-2</c:v>
                </c:pt>
                <c:pt idx="9472">
                  <c:v>-8.26326E-2</c:v>
                </c:pt>
                <c:pt idx="9473">
                  <c:v>-8.1902600000000006E-2</c:v>
                </c:pt>
                <c:pt idx="9474">
                  <c:v>-8.1172499999999995E-2</c:v>
                </c:pt>
                <c:pt idx="9475">
                  <c:v>-8.0438999999999997E-2</c:v>
                </c:pt>
                <c:pt idx="9476">
                  <c:v>-7.9704399999999995E-2</c:v>
                </c:pt>
                <c:pt idx="9477">
                  <c:v>-7.8970799999999994E-2</c:v>
                </c:pt>
                <c:pt idx="9478">
                  <c:v>-7.8242400000000004E-2</c:v>
                </c:pt>
                <c:pt idx="9479">
                  <c:v>-7.7520599999999995E-2</c:v>
                </c:pt>
                <c:pt idx="9480">
                  <c:v>-7.6796799999999998E-2</c:v>
                </c:pt>
                <c:pt idx="9481">
                  <c:v>-7.6066700000000001E-2</c:v>
                </c:pt>
                <c:pt idx="9482">
                  <c:v>-7.5330099999999997E-2</c:v>
                </c:pt>
                <c:pt idx="9483">
                  <c:v>-7.4588199999999993E-2</c:v>
                </c:pt>
                <c:pt idx="9484">
                  <c:v>-7.38428E-2</c:v>
                </c:pt>
                <c:pt idx="9485">
                  <c:v>-7.3095199999999999E-2</c:v>
                </c:pt>
                <c:pt idx="9486">
                  <c:v>-7.2347900000000007E-2</c:v>
                </c:pt>
                <c:pt idx="9487">
                  <c:v>-7.1602799999999994E-2</c:v>
                </c:pt>
                <c:pt idx="9488">
                  <c:v>-7.0863200000000001E-2</c:v>
                </c:pt>
                <c:pt idx="9489">
                  <c:v>-7.0126499999999994E-2</c:v>
                </c:pt>
                <c:pt idx="9490">
                  <c:v>-6.9389000000000006E-2</c:v>
                </c:pt>
                <c:pt idx="9491">
                  <c:v>-6.8648200000000006E-2</c:v>
                </c:pt>
                <c:pt idx="9492">
                  <c:v>-6.79009E-2</c:v>
                </c:pt>
                <c:pt idx="9493">
                  <c:v>-6.7147100000000001E-2</c:v>
                </c:pt>
                <c:pt idx="9494">
                  <c:v>-6.6388500000000003E-2</c:v>
                </c:pt>
                <c:pt idx="9495">
                  <c:v>-6.5630499999999994E-2</c:v>
                </c:pt>
                <c:pt idx="9496">
                  <c:v>-6.4874399999999999E-2</c:v>
                </c:pt>
                <c:pt idx="9497">
                  <c:v>-6.4120800000000006E-2</c:v>
                </c:pt>
                <c:pt idx="9498">
                  <c:v>-6.3371300000000005E-2</c:v>
                </c:pt>
                <c:pt idx="9499">
                  <c:v>-6.2623200000000004E-2</c:v>
                </c:pt>
                <c:pt idx="9500">
                  <c:v>-6.1877500000000002E-2</c:v>
                </c:pt>
                <c:pt idx="9501">
                  <c:v>-6.11289E-2</c:v>
                </c:pt>
                <c:pt idx="9502">
                  <c:v>-6.0372200000000001E-2</c:v>
                </c:pt>
                <c:pt idx="9503">
                  <c:v>-5.9608099999999997E-2</c:v>
                </c:pt>
                <c:pt idx="9504">
                  <c:v>-5.8839900000000001E-2</c:v>
                </c:pt>
                <c:pt idx="9505">
                  <c:v>-5.8075799999999997E-2</c:v>
                </c:pt>
                <c:pt idx="9506">
                  <c:v>-5.7312399999999999E-2</c:v>
                </c:pt>
                <c:pt idx="9507">
                  <c:v>-5.6550999999999997E-2</c:v>
                </c:pt>
                <c:pt idx="9508">
                  <c:v>-5.57922E-2</c:v>
                </c:pt>
                <c:pt idx="9509">
                  <c:v>-5.50374E-2</c:v>
                </c:pt>
                <c:pt idx="9510">
                  <c:v>-5.4288999999999997E-2</c:v>
                </c:pt>
                <c:pt idx="9511">
                  <c:v>-5.3533499999999998E-2</c:v>
                </c:pt>
                <c:pt idx="9512">
                  <c:v>-5.2765300000000001E-2</c:v>
                </c:pt>
                <c:pt idx="9513">
                  <c:v>-5.19873E-2</c:v>
                </c:pt>
                <c:pt idx="9514">
                  <c:v>-5.1212599999999997E-2</c:v>
                </c:pt>
                <c:pt idx="9515">
                  <c:v>-5.0446400000000002E-2</c:v>
                </c:pt>
                <c:pt idx="9516">
                  <c:v>-4.9681500000000003E-2</c:v>
                </c:pt>
                <c:pt idx="9517">
                  <c:v>-4.8917599999999999E-2</c:v>
                </c:pt>
                <c:pt idx="9518">
                  <c:v>-4.8154099999999998E-2</c:v>
                </c:pt>
                <c:pt idx="9519">
                  <c:v>-4.7398599999999999E-2</c:v>
                </c:pt>
                <c:pt idx="9520">
                  <c:v>-4.6645300000000001E-2</c:v>
                </c:pt>
                <c:pt idx="9521">
                  <c:v>-4.5883599999999997E-2</c:v>
                </c:pt>
                <c:pt idx="9522">
                  <c:v>-4.5110400000000002E-2</c:v>
                </c:pt>
                <c:pt idx="9523">
                  <c:v>-4.4332299999999998E-2</c:v>
                </c:pt>
                <c:pt idx="9524">
                  <c:v>-4.3562999999999998E-2</c:v>
                </c:pt>
                <c:pt idx="9525">
                  <c:v>-4.2796800000000003E-2</c:v>
                </c:pt>
                <c:pt idx="9526">
                  <c:v>-4.20291E-2</c:v>
                </c:pt>
                <c:pt idx="9527">
                  <c:v>-4.1260100000000001E-2</c:v>
                </c:pt>
                <c:pt idx="9528">
                  <c:v>-4.0499899999999998E-2</c:v>
                </c:pt>
                <c:pt idx="9529">
                  <c:v>-3.9756199999999998E-2</c:v>
                </c:pt>
                <c:pt idx="9530">
                  <c:v>-3.9002799999999997E-2</c:v>
                </c:pt>
                <c:pt idx="9531">
                  <c:v>-3.8215300000000001E-2</c:v>
                </c:pt>
                <c:pt idx="9532">
                  <c:v>-3.7434000000000002E-2</c:v>
                </c:pt>
                <c:pt idx="9533">
                  <c:v>-3.7111600000000002E-2</c:v>
                </c:pt>
                <c:pt idx="9534">
                  <c:v>-3.6577600000000002E-2</c:v>
                </c:pt>
                <c:pt idx="9535">
                  <c:v>-3.5771900000000002E-2</c:v>
                </c:pt>
                <c:pt idx="9536">
                  <c:v>-3.5309899999999998E-2</c:v>
                </c:pt>
                <c:pt idx="9537">
                  <c:v>-3.4526000000000001E-2</c:v>
                </c:pt>
                <c:pt idx="9538">
                  <c:v>-3.3971500000000002E-2</c:v>
                </c:pt>
                <c:pt idx="9539">
                  <c:v>-3.3355099999999999E-2</c:v>
                </c:pt>
                <c:pt idx="9540">
                  <c:v>-3.26486E-2</c:v>
                </c:pt>
                <c:pt idx="9541">
                  <c:v>-3.21281E-2</c:v>
                </c:pt>
                <c:pt idx="9542">
                  <c:v>-3.13697E-2</c:v>
                </c:pt>
                <c:pt idx="9543">
                  <c:v>-3.0819200000000001E-2</c:v>
                </c:pt>
                <c:pt idx="9544">
                  <c:v>-3.0164799999999999E-2</c:v>
                </c:pt>
                <c:pt idx="9545">
                  <c:v>-2.95185E-2</c:v>
                </c:pt>
                <c:pt idx="9546">
                  <c:v>-2.89453E-2</c:v>
                </c:pt>
                <c:pt idx="9547">
                  <c:v>-2.8260400000000001E-2</c:v>
                </c:pt>
                <c:pt idx="9548">
                  <c:v>-2.768E-2</c:v>
                </c:pt>
                <c:pt idx="9549">
                  <c:v>-2.7063299999999998E-2</c:v>
                </c:pt>
                <c:pt idx="9550">
                  <c:v>-2.6411E-2</c:v>
                </c:pt>
                <c:pt idx="9551">
                  <c:v>-2.5839000000000001E-2</c:v>
                </c:pt>
                <c:pt idx="9552">
                  <c:v>-2.5165300000000002E-2</c:v>
                </c:pt>
                <c:pt idx="9553">
                  <c:v>-2.4567599999999998E-2</c:v>
                </c:pt>
                <c:pt idx="9554">
                  <c:v>-2.3968300000000001E-2</c:v>
                </c:pt>
                <c:pt idx="9555">
                  <c:v>-2.3291900000000001E-2</c:v>
                </c:pt>
                <c:pt idx="9556">
                  <c:v>-2.2754E-2</c:v>
                </c:pt>
                <c:pt idx="9557">
                  <c:v>-2.2055499999999999E-2</c:v>
                </c:pt>
                <c:pt idx="9558">
                  <c:v>-2.1502500000000001E-2</c:v>
                </c:pt>
                <c:pt idx="9559">
                  <c:v>-2.0878299999999999E-2</c:v>
                </c:pt>
                <c:pt idx="9560">
                  <c:v>-2.0231900000000001E-2</c:v>
                </c:pt>
                <c:pt idx="9561">
                  <c:v>-1.96905E-2</c:v>
                </c:pt>
                <c:pt idx="9562">
                  <c:v>-1.8985800000000001E-2</c:v>
                </c:pt>
                <c:pt idx="9563">
                  <c:v>-1.8464899999999999E-2</c:v>
                </c:pt>
                <c:pt idx="9564">
                  <c:v>-1.77965E-2</c:v>
                </c:pt>
                <c:pt idx="9565">
                  <c:v>-1.7207900000000002E-2</c:v>
                </c:pt>
                <c:pt idx="9566">
                  <c:v>-1.6618899999999999E-2</c:v>
                </c:pt>
                <c:pt idx="9567">
                  <c:v>-1.59621E-2</c:v>
                </c:pt>
                <c:pt idx="9568">
                  <c:v>-1.54243E-2</c:v>
                </c:pt>
                <c:pt idx="9569">
                  <c:v>-1.4762300000000001E-2</c:v>
                </c:pt>
                <c:pt idx="9570">
                  <c:v>-1.4204100000000001E-2</c:v>
                </c:pt>
                <c:pt idx="9571">
                  <c:v>-1.35856E-2</c:v>
                </c:pt>
                <c:pt idx="9572">
                  <c:v>-1.29841E-2</c:v>
                </c:pt>
                <c:pt idx="9573">
                  <c:v>-1.2404399999999999E-2</c:v>
                </c:pt>
                <c:pt idx="9574">
                  <c:v>-1.1786400000000001E-2</c:v>
                </c:pt>
                <c:pt idx="9575">
                  <c:v>-1.12049E-2</c:v>
                </c:pt>
                <c:pt idx="9576">
                  <c:v>-1.06011E-2</c:v>
                </c:pt>
                <c:pt idx="9577">
                  <c:v>-1.0006299999999999E-2</c:v>
                </c:pt>
                <c:pt idx="9578" formatCode="0.00E+00">
                  <c:v>-9.4153199999999996E-3</c:v>
                </c:pt>
                <c:pt idx="9579" formatCode="0.00E+00">
                  <c:v>-8.8263500000000002E-3</c:v>
                </c:pt>
                <c:pt idx="9580" formatCode="0.00E+00">
                  <c:v>-8.2252499999999999E-3</c:v>
                </c:pt>
                <c:pt idx="9581" formatCode="0.00E+00">
                  <c:v>-7.6604400000000001E-3</c:v>
                </c:pt>
                <c:pt idx="9582" formatCode="0.00E+00">
                  <c:v>-7.0515500000000002E-3</c:v>
                </c:pt>
                <c:pt idx="9583" formatCode="0.00E+00">
                  <c:v>-6.4957699999999997E-3</c:v>
                </c:pt>
                <c:pt idx="9584" formatCode="0.00E+00">
                  <c:v>-5.8996400000000003E-3</c:v>
                </c:pt>
                <c:pt idx="9585" formatCode="0.00E+00">
                  <c:v>-5.3173099999999996E-3</c:v>
                </c:pt>
                <c:pt idx="9586" formatCode="0.00E+00">
                  <c:v>-4.7539399999999999E-3</c:v>
                </c:pt>
                <c:pt idx="9587" formatCode="0.00E+00">
                  <c:v>-4.1417199999999998E-3</c:v>
                </c:pt>
                <c:pt idx="9588" formatCode="0.00E+00">
                  <c:v>-3.6015000000000001E-3</c:v>
                </c:pt>
                <c:pt idx="9589" formatCode="0.00E+00">
                  <c:v>-2.9876099999999999E-3</c:v>
                </c:pt>
                <c:pt idx="9590" formatCode="0.00E+00">
                  <c:v>-2.4424E-3</c:v>
                </c:pt>
                <c:pt idx="9591" formatCode="0.00E+00">
                  <c:v>-1.8666799999999999E-3</c:v>
                </c:pt>
                <c:pt idx="9592" formatCode="0.00E+00">
                  <c:v>-1.30197E-3</c:v>
                </c:pt>
                <c:pt idx="9593" formatCode="0.00E+00">
                  <c:v>-7.4973599999999998E-4</c:v>
                </c:pt>
                <c:pt idx="9594" formatCode="0.00E+00">
                  <c:v>-1.4792900000000001E-4</c:v>
                </c:pt>
                <c:pt idx="9595" formatCode="0.00E+00">
                  <c:v>3.8186699999999998E-4</c:v>
                </c:pt>
                <c:pt idx="9596" formatCode="0.00E+00">
                  <c:v>9.1624899999999995E-4</c:v>
                </c:pt>
                <c:pt idx="9597" formatCode="0.00E+00">
                  <c:v>1.4340399999999999E-3</c:v>
                </c:pt>
                <c:pt idx="9598" formatCode="0.00E+00">
                  <c:v>2.11568E-3</c:v>
                </c:pt>
                <c:pt idx="9599" formatCode="0.00E+00">
                  <c:v>2.8063799999999998E-3</c:v>
                </c:pt>
                <c:pt idx="9600" formatCode="0.00E+00">
                  <c:v>3.1256600000000002E-3</c:v>
                </c:pt>
                <c:pt idx="9601" formatCode="0.00E+00">
                  <c:v>1.6496499999999999E-3</c:v>
                </c:pt>
                <c:pt idx="9602" formatCode="0.00E+00">
                  <c:v>1.2707E-3</c:v>
                </c:pt>
                <c:pt idx="9603" formatCode="0.00E+00">
                  <c:v>1.85771E-3</c:v>
                </c:pt>
                <c:pt idx="9604" formatCode="0.00E+00">
                  <c:v>1.1187300000000001E-3</c:v>
                </c:pt>
                <c:pt idx="9605" formatCode="0.00E+00">
                  <c:v>1.71295E-3</c:v>
                </c:pt>
                <c:pt idx="9606" formatCode="0.00E+00">
                  <c:v>1.3054099999999999E-3</c:v>
                </c:pt>
                <c:pt idx="9607" formatCode="0.00E+00">
                  <c:v>1.3407099999999999E-3</c:v>
                </c:pt>
                <c:pt idx="9608" formatCode="0.00E+00">
                  <c:v>1.5526800000000001E-3</c:v>
                </c:pt>
                <c:pt idx="9609" formatCode="0.00E+00">
                  <c:v>1.08271E-3</c:v>
                </c:pt>
                <c:pt idx="9610" formatCode="0.00E+00">
                  <c:v>1.5239800000000001E-3</c:v>
                </c:pt>
                <c:pt idx="9611" formatCode="0.00E+00">
                  <c:v>1.0429E-3</c:v>
                </c:pt>
                <c:pt idx="9612" formatCode="0.00E+00">
                  <c:v>1.1825500000000001E-3</c:v>
                </c:pt>
                <c:pt idx="9613" formatCode="0.00E+00">
                  <c:v>1.0985000000000001E-3</c:v>
                </c:pt>
                <c:pt idx="9614" formatCode="0.00E+00">
                  <c:v>8.6049100000000001E-4</c:v>
                </c:pt>
                <c:pt idx="9615" formatCode="0.00E+00">
                  <c:v>1.0286500000000001E-3</c:v>
                </c:pt>
                <c:pt idx="9616" formatCode="0.00E+00">
                  <c:v>7.4117400000000004E-4</c:v>
                </c:pt>
                <c:pt idx="9617" formatCode="0.00E+00">
                  <c:v>7.6442700000000003E-4</c:v>
                </c:pt>
                <c:pt idx="9618" formatCode="0.00E+00">
                  <c:v>7.3519799999999995E-4</c:v>
                </c:pt>
                <c:pt idx="9619" formatCode="0.00E+00">
                  <c:v>4.89767E-4</c:v>
                </c:pt>
                <c:pt idx="9620" formatCode="0.00E+00">
                  <c:v>6.0360999999999998E-4</c:v>
                </c:pt>
                <c:pt idx="9621" formatCode="0.00E+00">
                  <c:v>3.5423399999999998E-4</c:v>
                </c:pt>
                <c:pt idx="9622" formatCode="0.00E+00">
                  <c:v>2.7417499999999998E-4</c:v>
                </c:pt>
                <c:pt idx="9623" formatCode="0.00E+00">
                  <c:v>3.26337E-4</c:v>
                </c:pt>
                <c:pt idx="9624" formatCode="0.00E+00">
                  <c:v>-6.1467100000000006E-5</c:v>
                </c:pt>
                <c:pt idx="9625" formatCode="0.00E+00">
                  <c:v>2.0055100000000001E-4</c:v>
                </c:pt>
                <c:pt idx="9626" formatCode="0.00E+00">
                  <c:v>-2.1712200000000001E-4</c:v>
                </c:pt>
                <c:pt idx="9627" formatCode="0.00E+00">
                  <c:v>-1.3070200000000001E-4</c:v>
                </c:pt>
                <c:pt idx="9628" formatCode="0.00E+00">
                  <c:v>-2.05594E-4</c:v>
                </c:pt>
                <c:pt idx="9629" formatCode="0.00E+00">
                  <c:v>-5.4458600000000001E-4</c:v>
                </c:pt>
                <c:pt idx="9630" formatCode="0.00E+00">
                  <c:v>-2.6593199999999997E-4</c:v>
                </c:pt>
                <c:pt idx="9631" formatCode="0.00E+00">
                  <c:v>-8.4221899999999995E-4</c:v>
                </c:pt>
                <c:pt idx="9632" formatCode="0.00E+00">
                  <c:v>-5.5721099999999995E-4</c:v>
                </c:pt>
                <c:pt idx="9633" formatCode="0.00E+00">
                  <c:v>-9.24791E-4</c:v>
                </c:pt>
                <c:pt idx="9634" formatCode="0.00E+00">
                  <c:v>-1.00077E-3</c:v>
                </c:pt>
                <c:pt idx="9635" formatCode="0.00E+00">
                  <c:v>-9.4886700000000005E-4</c:v>
                </c:pt>
                <c:pt idx="9636" formatCode="0.00E+00">
                  <c:v>-1.3927E-3</c:v>
                </c:pt>
                <c:pt idx="9637" formatCode="0.00E+00">
                  <c:v>-1.1121600000000001E-3</c:v>
                </c:pt>
                <c:pt idx="9638" formatCode="0.00E+00">
                  <c:v>-1.59501E-3</c:v>
                </c:pt>
                <c:pt idx="9639" formatCode="0.00E+00">
                  <c:v>-1.47167E-3</c:v>
                </c:pt>
                <c:pt idx="9640" formatCode="0.00E+00">
                  <c:v>-1.7056700000000001E-3</c:v>
                </c:pt>
                <c:pt idx="9641" formatCode="0.00E+00">
                  <c:v>-1.90369E-3</c:v>
                </c:pt>
                <c:pt idx="9642" formatCode="0.00E+00">
                  <c:v>-1.86966E-3</c:v>
                </c:pt>
                <c:pt idx="9643" formatCode="0.00E+00">
                  <c:v>-2.22726E-3</c:v>
                </c:pt>
                <c:pt idx="9644" formatCode="0.00E+00">
                  <c:v>-2.15855E-3</c:v>
                </c:pt>
                <c:pt idx="9645" formatCode="0.00E+00">
                  <c:v>-2.4386299999999998E-3</c:v>
                </c:pt>
                <c:pt idx="9646" formatCode="0.00E+00">
                  <c:v>-2.51198E-3</c:v>
                </c:pt>
                <c:pt idx="9647" formatCode="0.00E+00">
                  <c:v>-2.6368300000000002E-3</c:v>
                </c:pt>
                <c:pt idx="9648" formatCode="0.00E+00">
                  <c:v>-2.82606E-3</c:v>
                </c:pt>
                <c:pt idx="9649" formatCode="0.00E+00">
                  <c:v>-2.9300699999999999E-3</c:v>
                </c:pt>
                <c:pt idx="9650" formatCode="0.00E+00">
                  <c:v>-3.1077800000000001E-3</c:v>
                </c:pt>
                <c:pt idx="9651" formatCode="0.00E+00">
                  <c:v>-3.2894399999999998E-3</c:v>
                </c:pt>
                <c:pt idx="9652" formatCode="0.00E+00">
                  <c:v>-3.3905799999999998E-3</c:v>
                </c:pt>
                <c:pt idx="9653" formatCode="0.00E+00">
                  <c:v>-3.60641E-3</c:v>
                </c:pt>
                <c:pt idx="9654" formatCode="0.00E+00">
                  <c:v>-3.7328399999999999E-3</c:v>
                </c:pt>
                <c:pt idx="9655" formatCode="0.00E+00">
                  <c:v>-3.8639500000000001E-3</c:v>
                </c:pt>
                <c:pt idx="9656" formatCode="0.00E+00">
                  <c:v>-4.1058800000000001E-3</c:v>
                </c:pt>
                <c:pt idx="9657" formatCode="0.00E+00">
                  <c:v>-4.11394E-3</c:v>
                </c:pt>
                <c:pt idx="9658" formatCode="0.00E+00">
                  <c:v>-4.4515099999999997E-3</c:v>
                </c:pt>
                <c:pt idx="9659" formatCode="0.00E+00">
                  <c:v>-4.4741499999999997E-3</c:v>
                </c:pt>
                <c:pt idx="9660" formatCode="0.00E+00">
                  <c:v>-4.7487700000000002E-3</c:v>
                </c:pt>
                <c:pt idx="9661" formatCode="0.00E+00">
                  <c:v>-4.8929500000000001E-3</c:v>
                </c:pt>
                <c:pt idx="9662" formatCode="0.00E+00">
                  <c:v>-4.9925600000000001E-3</c:v>
                </c:pt>
                <c:pt idx="9663" formatCode="0.00E+00">
                  <c:v>-5.3683200000000002E-3</c:v>
                </c:pt>
                <c:pt idx="9664" formatCode="0.00E+00">
                  <c:v>-5.3846400000000004E-3</c:v>
                </c:pt>
                <c:pt idx="9665" formatCode="0.00E+00">
                  <c:v>-5.6909500000000002E-3</c:v>
                </c:pt>
                <c:pt idx="9666" formatCode="0.00E+00">
                  <c:v>-5.5274900000000004E-3</c:v>
                </c:pt>
                <c:pt idx="9667" formatCode="0.00E+00">
                  <c:v>-5.9315899999999996E-3</c:v>
                </c:pt>
                <c:pt idx="9668" formatCode="0.00E+00">
                  <c:v>-8.0970999999999994E-3</c:v>
                </c:pt>
                <c:pt idx="9669" formatCode="0.00E+00">
                  <c:v>-9.1671700000000005E-3</c:v>
                </c:pt>
                <c:pt idx="9670" formatCode="0.00E+00">
                  <c:v>-9.4266999999999997E-3</c:v>
                </c:pt>
                <c:pt idx="9671">
                  <c:v>-1.0748799999999999E-2</c:v>
                </c:pt>
                <c:pt idx="9672">
                  <c:v>-1.10594E-2</c:v>
                </c:pt>
                <c:pt idx="9673">
                  <c:v>-1.2040800000000001E-2</c:v>
                </c:pt>
                <c:pt idx="9674">
                  <c:v>-1.28723E-2</c:v>
                </c:pt>
                <c:pt idx="9675">
                  <c:v>-1.3313699999999999E-2</c:v>
                </c:pt>
                <c:pt idx="9676">
                  <c:v>-1.4537700000000001E-2</c:v>
                </c:pt>
                <c:pt idx="9677">
                  <c:v>-1.4844899999999999E-2</c:v>
                </c:pt>
                <c:pt idx="9678">
                  <c:v>-1.5947300000000001E-2</c:v>
                </c:pt>
                <c:pt idx="9679">
                  <c:v>-1.66264E-2</c:v>
                </c:pt>
                <c:pt idx="9680">
                  <c:v>-1.7279699999999999E-2</c:v>
                </c:pt>
                <c:pt idx="9681">
                  <c:v>-1.8350700000000001E-2</c:v>
                </c:pt>
                <c:pt idx="9682">
                  <c:v>-1.8782299999999998E-2</c:v>
                </c:pt>
                <c:pt idx="9683">
                  <c:v>-1.9842100000000001E-2</c:v>
                </c:pt>
                <c:pt idx="9684">
                  <c:v>-2.0496E-2</c:v>
                </c:pt>
                <c:pt idx="9685">
                  <c:v>-2.1212999999999999E-2</c:v>
                </c:pt>
                <c:pt idx="9686">
                  <c:v>-2.2197999999999999E-2</c:v>
                </c:pt>
                <c:pt idx="9687">
                  <c:v>-2.2722099999999999E-2</c:v>
                </c:pt>
                <c:pt idx="9688">
                  <c:v>-2.3733500000000001E-2</c:v>
                </c:pt>
                <c:pt idx="9689">
                  <c:v>-2.44475E-2</c:v>
                </c:pt>
                <c:pt idx="9690">
                  <c:v>-2.51538E-2</c:v>
                </c:pt>
                <c:pt idx="9691">
                  <c:v>-2.6175199999999999E-2</c:v>
                </c:pt>
                <c:pt idx="9692">
                  <c:v>-2.6676200000000001E-2</c:v>
                </c:pt>
                <c:pt idx="9693">
                  <c:v>-2.7720499999999999E-2</c:v>
                </c:pt>
                <c:pt idx="9694">
                  <c:v>-2.8396999999999999E-2</c:v>
                </c:pt>
                <c:pt idx="9695">
                  <c:v>-2.9117799999999999E-2</c:v>
                </c:pt>
                <c:pt idx="9696">
                  <c:v>-3.0159200000000001E-2</c:v>
                </c:pt>
                <c:pt idx="9697">
                  <c:v>-3.0613399999999999E-2</c:v>
                </c:pt>
                <c:pt idx="9698">
                  <c:v>-3.1773900000000001E-2</c:v>
                </c:pt>
                <c:pt idx="9699">
                  <c:v>-3.2339399999999997E-2</c:v>
                </c:pt>
                <c:pt idx="9700">
                  <c:v>-3.3201300000000003E-2</c:v>
                </c:pt>
                <c:pt idx="9701">
                  <c:v>-3.4153999999999997E-2</c:v>
                </c:pt>
                <c:pt idx="9702">
                  <c:v>-3.4648600000000002E-2</c:v>
                </c:pt>
                <c:pt idx="9703">
                  <c:v>-3.5838200000000001E-2</c:v>
                </c:pt>
                <c:pt idx="9704">
                  <c:v>-3.6296000000000002E-2</c:v>
                </c:pt>
                <c:pt idx="9705">
                  <c:v>-3.7312900000000003E-2</c:v>
                </c:pt>
                <c:pt idx="9706">
                  <c:v>-3.8100099999999998E-2</c:v>
                </c:pt>
                <c:pt idx="9707">
                  <c:v>-3.8757600000000003E-2</c:v>
                </c:pt>
                <c:pt idx="9708">
                  <c:v>-3.9864499999999997E-2</c:v>
                </c:pt>
                <c:pt idx="9709">
                  <c:v>-4.0355799999999997E-2</c:v>
                </c:pt>
                <c:pt idx="9710">
                  <c:v>-4.1439200000000002E-2</c:v>
                </c:pt>
                <c:pt idx="9711">
                  <c:v>-4.2111599999999999E-2</c:v>
                </c:pt>
                <c:pt idx="9712">
                  <c:v>-4.2918499999999998E-2</c:v>
                </c:pt>
                <c:pt idx="9713">
                  <c:v>-4.3871399999999998E-2</c:v>
                </c:pt>
                <c:pt idx="9714">
                  <c:v>-4.4475599999999997E-2</c:v>
                </c:pt>
                <c:pt idx="9715">
                  <c:v>-4.54998E-2</c:v>
                </c:pt>
                <c:pt idx="9716">
                  <c:v>-4.6181600000000003E-2</c:v>
                </c:pt>
                <c:pt idx="9717">
                  <c:v>-4.7053900000000003E-2</c:v>
                </c:pt>
                <c:pt idx="9718">
                  <c:v>-4.7933799999999999E-2</c:v>
                </c:pt>
                <c:pt idx="9719">
                  <c:v>-4.8647200000000002E-2</c:v>
                </c:pt>
                <c:pt idx="9720">
                  <c:v>-4.9590700000000001E-2</c:v>
                </c:pt>
                <c:pt idx="9721">
                  <c:v>-5.03363E-2</c:v>
                </c:pt>
                <c:pt idx="9722">
                  <c:v>-5.1171399999999999E-2</c:v>
                </c:pt>
                <c:pt idx="9723">
                  <c:v>-5.20505E-2</c:v>
                </c:pt>
                <c:pt idx="9724">
                  <c:v>-5.2778199999999997E-2</c:v>
                </c:pt>
                <c:pt idx="9725">
                  <c:v>-5.3698799999999998E-2</c:v>
                </c:pt>
                <c:pt idx="9726">
                  <c:v>-5.4486E-2</c:v>
                </c:pt>
                <c:pt idx="9727">
                  <c:v>-5.5304499999999999E-2</c:v>
                </c:pt>
                <c:pt idx="9728">
                  <c:v>-5.6223799999999997E-2</c:v>
                </c:pt>
                <c:pt idx="9729">
                  <c:v>-5.6933299999999999E-2</c:v>
                </c:pt>
                <c:pt idx="9730">
                  <c:v>-5.7884400000000003E-2</c:v>
                </c:pt>
                <c:pt idx="9731">
                  <c:v>-5.8641600000000002E-2</c:v>
                </c:pt>
                <c:pt idx="9732">
                  <c:v>-5.9475699999999999E-2</c:v>
                </c:pt>
                <c:pt idx="9733">
                  <c:v>-6.0376600000000002E-2</c:v>
                </c:pt>
                <c:pt idx="9734">
                  <c:v>-6.1084899999999998E-2</c:v>
                </c:pt>
                <c:pt idx="9735">
                  <c:v>-6.20618E-2</c:v>
                </c:pt>
                <c:pt idx="9736">
                  <c:v>-6.2797000000000006E-2</c:v>
                </c:pt>
                <c:pt idx="9737">
                  <c:v>-6.3690499999999997E-2</c:v>
                </c:pt>
                <c:pt idx="9738">
                  <c:v>-6.4553700000000006E-2</c:v>
                </c:pt>
                <c:pt idx="9739">
                  <c:v>-6.5308400000000003E-2</c:v>
                </c:pt>
                <c:pt idx="9740">
                  <c:v>-6.62605E-2</c:v>
                </c:pt>
                <c:pt idx="9741">
                  <c:v>-6.6989300000000002E-2</c:v>
                </c:pt>
                <c:pt idx="9742">
                  <c:v>-6.7895800000000006E-2</c:v>
                </c:pt>
                <c:pt idx="9743">
                  <c:v>-6.8715200000000004E-2</c:v>
                </c:pt>
                <c:pt idx="9744">
                  <c:v>-6.9519800000000007E-2</c:v>
                </c:pt>
                <c:pt idx="9745">
                  <c:v>-7.0438000000000001E-2</c:v>
                </c:pt>
                <c:pt idx="9746">
                  <c:v>-7.1214100000000002E-2</c:v>
                </c:pt>
                <c:pt idx="9747">
                  <c:v>-7.2119699999999995E-2</c:v>
                </c:pt>
                <c:pt idx="9748">
                  <c:v>-7.2941199999999998E-2</c:v>
                </c:pt>
                <c:pt idx="9749">
                  <c:v>-7.3772299999999999E-2</c:v>
                </c:pt>
                <c:pt idx="9750">
                  <c:v>-7.4650800000000003E-2</c:v>
                </c:pt>
                <c:pt idx="9751">
                  <c:v>-7.5451400000000002E-2</c:v>
                </c:pt>
                <c:pt idx="9752">
                  <c:v>-7.6313599999999995E-2</c:v>
                </c:pt>
                <c:pt idx="9753">
                  <c:v>-7.7147900000000005E-2</c:v>
                </c:pt>
                <c:pt idx="9754">
                  <c:v>-7.7994099999999997E-2</c:v>
                </c:pt>
                <c:pt idx="9755">
                  <c:v>-7.8897999999999996E-2</c:v>
                </c:pt>
                <c:pt idx="9756">
                  <c:v>-7.9769400000000004E-2</c:v>
                </c:pt>
                <c:pt idx="9757">
                  <c:v>-8.0645700000000001E-2</c:v>
                </c:pt>
                <c:pt idx="9758">
                  <c:v>-8.1539E-2</c:v>
                </c:pt>
                <c:pt idx="9759">
                  <c:v>-8.2375699999999996E-2</c:v>
                </c:pt>
                <c:pt idx="9760">
                  <c:v>-8.3275100000000005E-2</c:v>
                </c:pt>
                <c:pt idx="9761">
                  <c:v>-8.4134500000000001E-2</c:v>
                </c:pt>
                <c:pt idx="9762">
                  <c:v>-8.4979899999999997E-2</c:v>
                </c:pt>
                <c:pt idx="9763">
                  <c:v>-8.5902400000000004E-2</c:v>
                </c:pt>
                <c:pt idx="9764">
                  <c:v>-8.67174E-2</c:v>
                </c:pt>
                <c:pt idx="9765">
                  <c:v>-8.7661900000000001E-2</c:v>
                </c:pt>
                <c:pt idx="9766">
                  <c:v>-8.8515700000000003E-2</c:v>
                </c:pt>
                <c:pt idx="9767">
                  <c:v>-8.9371699999999998E-2</c:v>
                </c:pt>
                <c:pt idx="9768">
                  <c:v>-9.0306899999999996E-2</c:v>
                </c:pt>
                <c:pt idx="9769">
                  <c:v>-9.1081800000000004E-2</c:v>
                </c:pt>
                <c:pt idx="9770">
                  <c:v>-9.2050499999999993E-2</c:v>
                </c:pt>
                <c:pt idx="9771">
                  <c:v>-9.2847200000000005E-2</c:v>
                </c:pt>
                <c:pt idx="9772">
                  <c:v>-9.3733999999999998E-2</c:v>
                </c:pt>
                <c:pt idx="9773">
                  <c:v>-9.4650200000000004E-2</c:v>
                </c:pt>
                <c:pt idx="9774">
                  <c:v>-9.5438599999999998E-2</c:v>
                </c:pt>
                <c:pt idx="9775">
                  <c:v>-9.64396E-2</c:v>
                </c:pt>
                <c:pt idx="9776">
                  <c:v>-9.7207799999999997E-2</c:v>
                </c:pt>
                <c:pt idx="9777">
                  <c:v>-9.8145899999999994E-2</c:v>
                </c:pt>
                <c:pt idx="9778">
                  <c:v>-9.9006899999999995E-2</c:v>
                </c:pt>
                <c:pt idx="9779">
                  <c:v>-9.9822099999999997E-2</c:v>
                </c:pt>
                <c:pt idx="9780">
                  <c:v>-0.100781</c:v>
                </c:pt>
                <c:pt idx="9781">
                  <c:v>-0.10154100000000001</c:v>
                </c:pt>
                <c:pt idx="9782">
                  <c:v>-0.10249</c:v>
                </c:pt>
                <c:pt idx="9783">
                  <c:v>-0.103323</c:v>
                </c:pt>
                <c:pt idx="9784">
                  <c:v>-0.10419</c:v>
                </c:pt>
                <c:pt idx="9785">
                  <c:v>-0.105114</c:v>
                </c:pt>
                <c:pt idx="9786">
                  <c:v>-0.105919</c:v>
                </c:pt>
                <c:pt idx="9787">
                  <c:v>-0.106838</c:v>
                </c:pt>
                <c:pt idx="9788">
                  <c:v>-0.10767699999999999</c:v>
                </c:pt>
                <c:pt idx="9789">
                  <c:v>-0.108524</c:v>
                </c:pt>
                <c:pt idx="9790">
                  <c:v>-0.10942200000000001</c:v>
                </c:pt>
                <c:pt idx="9791">
                  <c:v>-0.110235</c:v>
                </c:pt>
                <c:pt idx="9792">
                  <c:v>-0.11111799999999999</c:v>
                </c:pt>
                <c:pt idx="9793">
                  <c:v>-0.111999</c:v>
                </c:pt>
                <c:pt idx="9794">
                  <c:v>-0.112813</c:v>
                </c:pt>
                <c:pt idx="9795">
                  <c:v>-0.113759</c:v>
                </c:pt>
                <c:pt idx="9796">
                  <c:v>-0.114541</c:v>
                </c:pt>
                <c:pt idx="9797">
                  <c:v>-0.115443</c:v>
                </c:pt>
                <c:pt idx="9798">
                  <c:v>-0.11630600000000001</c:v>
                </c:pt>
                <c:pt idx="9799">
                  <c:v>-0.11708200000000001</c:v>
                </c:pt>
                <c:pt idx="9800">
                  <c:v>-0.118051</c:v>
                </c:pt>
                <c:pt idx="9801">
                  <c:v>-0.11876</c:v>
                </c:pt>
                <c:pt idx="9802">
                  <c:v>-0.119725</c:v>
                </c:pt>
                <c:pt idx="9803">
                  <c:v>-0.120527</c:v>
                </c:pt>
                <c:pt idx="9804">
                  <c:v>-0.12135799999999999</c:v>
                </c:pt>
                <c:pt idx="9805">
                  <c:v>-0.122312</c:v>
                </c:pt>
                <c:pt idx="9806">
                  <c:v>-0.12300999999999999</c:v>
                </c:pt>
                <c:pt idx="9807">
                  <c:v>-0.124014</c:v>
                </c:pt>
                <c:pt idx="9808">
                  <c:v>-0.12472800000000001</c:v>
                </c:pt>
                <c:pt idx="9809">
                  <c:v>-0.12562000000000001</c:v>
                </c:pt>
                <c:pt idx="9810">
                  <c:v>-0.12647700000000001</c:v>
                </c:pt>
                <c:pt idx="9811">
                  <c:v>-0.127218</c:v>
                </c:pt>
                <c:pt idx="9812">
                  <c:v>-0.12819</c:v>
                </c:pt>
                <c:pt idx="9813">
                  <c:v>-0.12889700000000001</c:v>
                </c:pt>
                <c:pt idx="9814">
                  <c:v>-0.12983600000000001</c:v>
                </c:pt>
                <c:pt idx="9815">
                  <c:v>-0.130636</c:v>
                </c:pt>
                <c:pt idx="9816">
                  <c:v>-0.13145000000000001</c:v>
                </c:pt>
                <c:pt idx="9817">
                  <c:v>-0.13234099999999999</c:v>
                </c:pt>
                <c:pt idx="9818">
                  <c:v>-0.13308200000000001</c:v>
                </c:pt>
                <c:pt idx="9819">
                  <c:v>-0.133969</c:v>
                </c:pt>
                <c:pt idx="9820">
                  <c:v>-0.13475100000000001</c:v>
                </c:pt>
                <c:pt idx="9821">
                  <c:v>-0.13556699999999999</c:v>
                </c:pt>
                <c:pt idx="9822">
                  <c:v>-0.13641700000000001</c:v>
                </c:pt>
                <c:pt idx="9823">
                  <c:v>-0.13720399999999999</c:v>
                </c:pt>
                <c:pt idx="9824">
                  <c:v>-0.13805000000000001</c:v>
                </c:pt>
                <c:pt idx="9825">
                  <c:v>-0.13888300000000001</c:v>
                </c:pt>
                <c:pt idx="9826">
                  <c:v>-0.139657</c:v>
                </c:pt>
                <c:pt idx="9827">
                  <c:v>-0.140517</c:v>
                </c:pt>
                <c:pt idx="9828">
                  <c:v>-0.141264</c:v>
                </c:pt>
                <c:pt idx="9829">
                  <c:v>-0.14208100000000001</c:v>
                </c:pt>
                <c:pt idx="9830">
                  <c:v>-0.142905</c:v>
                </c:pt>
                <c:pt idx="9831">
                  <c:v>-0.14363100000000001</c:v>
                </c:pt>
                <c:pt idx="9832">
                  <c:v>-0.14453099999999999</c:v>
                </c:pt>
                <c:pt idx="9833">
                  <c:v>-0.145229</c:v>
                </c:pt>
                <c:pt idx="9834">
                  <c:v>-0.14610300000000001</c:v>
                </c:pt>
                <c:pt idx="9835">
                  <c:v>-0.14688300000000001</c:v>
                </c:pt>
                <c:pt idx="9836">
                  <c:v>-0.14762600000000001</c:v>
                </c:pt>
                <c:pt idx="9837">
                  <c:v>-0.148507</c:v>
                </c:pt>
                <c:pt idx="9838">
                  <c:v>-0.14915900000000001</c:v>
                </c:pt>
                <c:pt idx="9839">
                  <c:v>-0.15005499999999999</c:v>
                </c:pt>
                <c:pt idx="9840">
                  <c:v>-0.150751</c:v>
                </c:pt>
                <c:pt idx="9841">
                  <c:v>-0.15154500000000001</c:v>
                </c:pt>
                <c:pt idx="9842">
                  <c:v>-0.152363</c:v>
                </c:pt>
                <c:pt idx="9843">
                  <c:v>-0.15304999999999999</c:v>
                </c:pt>
                <c:pt idx="9844">
                  <c:v>-0.15393699999999999</c:v>
                </c:pt>
                <c:pt idx="9845">
                  <c:v>-0.154611</c:v>
                </c:pt>
                <c:pt idx="9846">
                  <c:v>-0.15543699999999999</c:v>
                </c:pt>
                <c:pt idx="9847">
                  <c:v>-0.15618299999999999</c:v>
                </c:pt>
                <c:pt idx="9848">
                  <c:v>-0.15690699999999999</c:v>
                </c:pt>
                <c:pt idx="9849">
                  <c:v>-0.15772</c:v>
                </c:pt>
                <c:pt idx="9850">
                  <c:v>-0.15840299999999999</c:v>
                </c:pt>
                <c:pt idx="9851">
                  <c:v>-0.15920100000000001</c:v>
                </c:pt>
                <c:pt idx="9852">
                  <c:v>-0.15992600000000001</c:v>
                </c:pt>
                <c:pt idx="9853">
                  <c:v>-0.16067000000000001</c:v>
                </c:pt>
                <c:pt idx="9854">
                  <c:v>-0.161443</c:v>
                </c:pt>
                <c:pt idx="9855">
                  <c:v>-0.162159</c:v>
                </c:pt>
                <c:pt idx="9856">
                  <c:v>-0.162914</c:v>
                </c:pt>
                <c:pt idx="9857">
                  <c:v>-0.16364999999999999</c:v>
                </c:pt>
                <c:pt idx="9858">
                  <c:v>-0.164357</c:v>
                </c:pt>
                <c:pt idx="9859">
                  <c:v>-0.16510900000000001</c:v>
                </c:pt>
                <c:pt idx="9860">
                  <c:v>-0.16580700000000001</c:v>
                </c:pt>
                <c:pt idx="9861">
                  <c:v>-0.16652800000000001</c:v>
                </c:pt>
                <c:pt idx="9862">
                  <c:v>-0.16727</c:v>
                </c:pt>
                <c:pt idx="9863">
                  <c:v>-0.16794600000000001</c:v>
                </c:pt>
                <c:pt idx="9864">
                  <c:v>-0.16872000000000001</c:v>
                </c:pt>
                <c:pt idx="9865">
                  <c:v>-0.16939000000000001</c:v>
                </c:pt>
                <c:pt idx="9866">
                  <c:v>-0.170123</c:v>
                </c:pt>
                <c:pt idx="9867">
                  <c:v>-0.17083799999999999</c:v>
                </c:pt>
                <c:pt idx="9868">
                  <c:v>-0.17149200000000001</c:v>
                </c:pt>
                <c:pt idx="9869">
                  <c:v>-0.17224800000000001</c:v>
                </c:pt>
                <c:pt idx="9870">
                  <c:v>-0.172871</c:v>
                </c:pt>
                <c:pt idx="9871">
                  <c:v>-0.17360900000000001</c:v>
                </c:pt>
                <c:pt idx="9872">
                  <c:v>-0.17427799999999999</c:v>
                </c:pt>
                <c:pt idx="9873">
                  <c:v>-0.17494999999999999</c:v>
                </c:pt>
                <c:pt idx="9874">
                  <c:v>-0.17568500000000001</c:v>
                </c:pt>
                <c:pt idx="9875">
                  <c:v>-0.176311</c:v>
                </c:pt>
                <c:pt idx="9876">
                  <c:v>-0.17705099999999999</c:v>
                </c:pt>
                <c:pt idx="9877">
                  <c:v>-0.17768200000000001</c:v>
                </c:pt>
                <c:pt idx="9878">
                  <c:v>-0.17835500000000001</c:v>
                </c:pt>
                <c:pt idx="9879">
                  <c:v>-0.179034</c:v>
                </c:pt>
                <c:pt idx="9880">
                  <c:v>-0.17965</c:v>
                </c:pt>
                <c:pt idx="9881">
                  <c:v>-0.18035200000000001</c:v>
                </c:pt>
                <c:pt idx="9882">
                  <c:v>-0.18096499999999999</c:v>
                </c:pt>
                <c:pt idx="9883">
                  <c:v>-0.181641</c:v>
                </c:pt>
                <c:pt idx="9884">
                  <c:v>-0.18229899999999999</c:v>
                </c:pt>
                <c:pt idx="9885">
                  <c:v>-0.18293599999999999</c:v>
                </c:pt>
                <c:pt idx="9886">
                  <c:v>-0.18360899999999999</c:v>
                </c:pt>
                <c:pt idx="9887">
                  <c:v>-0.18421499999999999</c:v>
                </c:pt>
                <c:pt idx="9888">
                  <c:v>-0.18485699999999999</c:v>
                </c:pt>
                <c:pt idx="9889">
                  <c:v>-0.185479</c:v>
                </c:pt>
                <c:pt idx="9890">
                  <c:v>-0.18609300000000001</c:v>
                </c:pt>
                <c:pt idx="9891">
                  <c:v>-0.186727</c:v>
                </c:pt>
                <c:pt idx="9892">
                  <c:v>-0.187332</c:v>
                </c:pt>
                <c:pt idx="9893">
                  <c:v>-0.18795600000000001</c:v>
                </c:pt>
                <c:pt idx="9894">
                  <c:v>-0.188582</c:v>
                </c:pt>
                <c:pt idx="9895">
                  <c:v>-0.189188</c:v>
                </c:pt>
                <c:pt idx="9896">
                  <c:v>-0.189806</c:v>
                </c:pt>
                <c:pt idx="9897">
                  <c:v>-0.19039700000000001</c:v>
                </c:pt>
                <c:pt idx="9898">
                  <c:v>-0.19098499999999999</c:v>
                </c:pt>
                <c:pt idx="9899">
                  <c:v>-0.19159100000000001</c:v>
                </c:pt>
                <c:pt idx="9900">
                  <c:v>-0.19215499999999999</c:v>
                </c:pt>
                <c:pt idx="9901">
                  <c:v>-0.19275800000000001</c:v>
                </c:pt>
                <c:pt idx="9902">
                  <c:v>-0.193324</c:v>
                </c:pt>
                <c:pt idx="9903">
                  <c:v>-0.19390399999999999</c:v>
                </c:pt>
                <c:pt idx="9904">
                  <c:v>-0.19450500000000001</c:v>
                </c:pt>
                <c:pt idx="9905">
                  <c:v>-0.195052</c:v>
                </c:pt>
                <c:pt idx="9906">
                  <c:v>-0.19565299999999999</c:v>
                </c:pt>
                <c:pt idx="9907">
                  <c:v>-0.196185</c:v>
                </c:pt>
                <c:pt idx="9908">
                  <c:v>-0.19675699999999999</c:v>
                </c:pt>
                <c:pt idx="9909">
                  <c:v>-0.19731499999999999</c:v>
                </c:pt>
                <c:pt idx="9910">
                  <c:v>-0.19783700000000001</c:v>
                </c:pt>
                <c:pt idx="9911">
                  <c:v>-0.19841300000000001</c:v>
                </c:pt>
                <c:pt idx="9912">
                  <c:v>-0.19891200000000001</c:v>
                </c:pt>
                <c:pt idx="9913">
                  <c:v>-0.199486</c:v>
                </c:pt>
                <c:pt idx="9914">
                  <c:v>-0.20001099999999999</c:v>
                </c:pt>
                <c:pt idx="9915">
                  <c:v>-0.200545</c:v>
                </c:pt>
                <c:pt idx="9916">
                  <c:v>-0.20109199999999999</c:v>
                </c:pt>
                <c:pt idx="9917">
                  <c:v>-0.20158400000000001</c:v>
                </c:pt>
                <c:pt idx="9918">
                  <c:v>-0.20213500000000001</c:v>
                </c:pt>
                <c:pt idx="9919">
                  <c:v>-0.20261599999999999</c:v>
                </c:pt>
                <c:pt idx="9920">
                  <c:v>-0.20313800000000001</c:v>
                </c:pt>
                <c:pt idx="9921">
                  <c:v>-0.20363100000000001</c:v>
                </c:pt>
                <c:pt idx="9922">
                  <c:v>-0.204123</c:v>
                </c:pt>
                <c:pt idx="9923">
                  <c:v>-0.20463700000000001</c:v>
                </c:pt>
                <c:pt idx="9924">
                  <c:v>-0.20511699999999999</c:v>
                </c:pt>
                <c:pt idx="9925">
                  <c:v>-0.20562900000000001</c:v>
                </c:pt>
                <c:pt idx="9926">
                  <c:v>-0.20610400000000001</c:v>
                </c:pt>
                <c:pt idx="9927">
                  <c:v>-0.206595</c:v>
                </c:pt>
                <c:pt idx="9928">
                  <c:v>-0.20705999999999999</c:v>
                </c:pt>
                <c:pt idx="9929">
                  <c:v>-0.20753099999999999</c:v>
                </c:pt>
                <c:pt idx="9930">
                  <c:v>-0.20798700000000001</c:v>
                </c:pt>
                <c:pt idx="9931">
                  <c:v>-0.20844399999999999</c:v>
                </c:pt>
                <c:pt idx="9932">
                  <c:v>-0.208902</c:v>
                </c:pt>
                <c:pt idx="9933">
                  <c:v>-0.20934900000000001</c:v>
                </c:pt>
                <c:pt idx="9934">
                  <c:v>-0.209818</c:v>
                </c:pt>
                <c:pt idx="9935">
                  <c:v>-0.210253</c:v>
                </c:pt>
                <c:pt idx="9936">
                  <c:v>-0.21071999999999999</c:v>
                </c:pt>
                <c:pt idx="9937">
                  <c:v>-0.21113499999999999</c:v>
                </c:pt>
                <c:pt idx="9938">
                  <c:v>-0.21157300000000001</c:v>
                </c:pt>
                <c:pt idx="9939">
                  <c:v>-0.21199100000000001</c:v>
                </c:pt>
                <c:pt idx="9940">
                  <c:v>-0.212397</c:v>
                </c:pt>
                <c:pt idx="9941">
                  <c:v>-0.21282899999999999</c:v>
                </c:pt>
                <c:pt idx="9942">
                  <c:v>-0.21320900000000001</c:v>
                </c:pt>
                <c:pt idx="9943">
                  <c:v>-0.213648</c:v>
                </c:pt>
                <c:pt idx="9944">
                  <c:v>-0.214036</c:v>
                </c:pt>
                <c:pt idx="9945">
                  <c:v>-0.21446299999999999</c:v>
                </c:pt>
                <c:pt idx="9946">
                  <c:v>-0.21485799999999999</c:v>
                </c:pt>
                <c:pt idx="9947">
                  <c:v>-0.215228</c:v>
                </c:pt>
                <c:pt idx="9948">
                  <c:v>-0.21562300000000001</c:v>
                </c:pt>
                <c:pt idx="9949">
                  <c:v>-0.21596699999999999</c:v>
                </c:pt>
                <c:pt idx="9950">
                  <c:v>-0.216366</c:v>
                </c:pt>
                <c:pt idx="9951">
                  <c:v>-0.21670400000000001</c:v>
                </c:pt>
                <c:pt idx="9952">
                  <c:v>-0.21707699999999999</c:v>
                </c:pt>
                <c:pt idx="9953">
                  <c:v>-0.21743199999999999</c:v>
                </c:pt>
                <c:pt idx="9954">
                  <c:v>-0.21778800000000001</c:v>
                </c:pt>
                <c:pt idx="9955">
                  <c:v>-0.21816199999999999</c:v>
                </c:pt>
                <c:pt idx="9956">
                  <c:v>-0.21848600000000001</c:v>
                </c:pt>
                <c:pt idx="9957">
                  <c:v>-0.21884300000000001</c:v>
                </c:pt>
                <c:pt idx="9958">
                  <c:v>-0.21915299999999999</c:v>
                </c:pt>
                <c:pt idx="9959">
                  <c:v>-0.219497</c:v>
                </c:pt>
                <c:pt idx="9960">
                  <c:v>-0.219809</c:v>
                </c:pt>
                <c:pt idx="9961">
                  <c:v>-0.22012300000000001</c:v>
                </c:pt>
                <c:pt idx="9962">
                  <c:v>-0.22043599999999999</c:v>
                </c:pt>
                <c:pt idx="9963">
                  <c:v>-0.22073599999999999</c:v>
                </c:pt>
                <c:pt idx="9964">
                  <c:v>-0.22106500000000001</c:v>
                </c:pt>
                <c:pt idx="9965">
                  <c:v>-0.22135299999999999</c:v>
                </c:pt>
                <c:pt idx="9966">
                  <c:v>-0.221667</c:v>
                </c:pt>
                <c:pt idx="9967">
                  <c:v>-0.221939</c:v>
                </c:pt>
                <c:pt idx="9968">
                  <c:v>-0.22223699999999999</c:v>
                </c:pt>
                <c:pt idx="9969">
                  <c:v>-0.22251399999999999</c:v>
                </c:pt>
                <c:pt idx="9970">
                  <c:v>-0.22278000000000001</c:v>
                </c:pt>
                <c:pt idx="9971">
                  <c:v>-0.223049</c:v>
                </c:pt>
                <c:pt idx="9972">
                  <c:v>-0.22328700000000001</c:v>
                </c:pt>
                <c:pt idx="9973">
                  <c:v>-0.22356699999999999</c:v>
                </c:pt>
                <c:pt idx="9974">
                  <c:v>-0.22380700000000001</c:v>
                </c:pt>
                <c:pt idx="9975">
                  <c:v>-0.224076</c:v>
                </c:pt>
                <c:pt idx="9976">
                  <c:v>-0.22431300000000001</c:v>
                </c:pt>
                <c:pt idx="9977">
                  <c:v>-0.224553</c:v>
                </c:pt>
                <c:pt idx="9978">
                  <c:v>-0.22479499999999999</c:v>
                </c:pt>
                <c:pt idx="9979">
                  <c:v>-0.22500600000000001</c:v>
                </c:pt>
                <c:pt idx="9980">
                  <c:v>-0.22524</c:v>
                </c:pt>
                <c:pt idx="9981">
                  <c:v>-0.22542899999999999</c:v>
                </c:pt>
                <c:pt idx="9982">
                  <c:v>-0.22565299999999999</c:v>
                </c:pt>
                <c:pt idx="9983">
                  <c:v>-0.225852</c:v>
                </c:pt>
                <c:pt idx="9984">
                  <c:v>-0.22606299999999999</c:v>
                </c:pt>
                <c:pt idx="9985">
                  <c:v>-0.226271</c:v>
                </c:pt>
                <c:pt idx="9986">
                  <c:v>-0.22645799999999999</c:v>
                </c:pt>
                <c:pt idx="9987">
                  <c:v>-0.226662</c:v>
                </c:pt>
                <c:pt idx="9988">
                  <c:v>-0.226827</c:v>
                </c:pt>
                <c:pt idx="9989">
                  <c:v>-0.22701399999999999</c:v>
                </c:pt>
                <c:pt idx="9990">
                  <c:v>-0.22716800000000001</c:v>
                </c:pt>
                <c:pt idx="9991">
                  <c:v>-0.22733300000000001</c:v>
                </c:pt>
                <c:pt idx="9992">
                  <c:v>-0.227491</c:v>
                </c:pt>
                <c:pt idx="9993">
                  <c:v>-0.22764200000000001</c:v>
                </c:pt>
                <c:pt idx="9994">
                  <c:v>-0.22780800000000001</c:v>
                </c:pt>
                <c:pt idx="9995">
                  <c:v>-0.22795199999999999</c:v>
                </c:pt>
                <c:pt idx="9996">
                  <c:v>-0.22811100000000001</c:v>
                </c:pt>
                <c:pt idx="9997">
                  <c:v>-0.228238</c:v>
                </c:pt>
                <c:pt idx="9998">
                  <c:v>-0.22837099999999999</c:v>
                </c:pt>
                <c:pt idx="9999">
                  <c:v>-0.228488</c:v>
                </c:pt>
                <c:pt idx="10000">
                  <c:v>-0.228602</c:v>
                </c:pt>
                <c:pt idx="10001">
                  <c:v>-0.228714</c:v>
                </c:pt>
                <c:pt idx="10002">
                  <c:v>-0.22881099999999999</c:v>
                </c:pt>
                <c:pt idx="10003">
                  <c:v>-0.22892299999999999</c:v>
                </c:pt>
                <c:pt idx="10004">
                  <c:v>-0.229021</c:v>
                </c:pt>
                <c:pt idx="10005">
                  <c:v>-0.22913700000000001</c:v>
                </c:pt>
                <c:pt idx="10006">
                  <c:v>-0.22922300000000001</c:v>
                </c:pt>
                <c:pt idx="10007">
                  <c:v>-0.22930600000000001</c:v>
                </c:pt>
                <c:pt idx="10008">
                  <c:v>-0.229378</c:v>
                </c:pt>
                <c:pt idx="10009">
                  <c:v>-0.22944300000000001</c:v>
                </c:pt>
                <c:pt idx="10010">
                  <c:v>-0.229517</c:v>
                </c:pt>
                <c:pt idx="10011">
                  <c:v>-0.22956199999999999</c:v>
                </c:pt>
                <c:pt idx="10012">
                  <c:v>-0.22962399999999999</c:v>
                </c:pt>
                <c:pt idx="10013">
                  <c:v>-0.22966500000000001</c:v>
                </c:pt>
                <c:pt idx="10014">
                  <c:v>-0.22972600000000001</c:v>
                </c:pt>
                <c:pt idx="10015">
                  <c:v>-0.22977700000000001</c:v>
                </c:pt>
                <c:pt idx="10016">
                  <c:v>-0.22980900000000001</c:v>
                </c:pt>
                <c:pt idx="10017">
                  <c:v>-0.229847</c:v>
                </c:pt>
                <c:pt idx="10018">
                  <c:v>-0.22985900000000001</c:v>
                </c:pt>
                <c:pt idx="10019">
                  <c:v>-0.22989299999999999</c:v>
                </c:pt>
                <c:pt idx="10020">
                  <c:v>-0.22989699999999999</c:v>
                </c:pt>
                <c:pt idx="10021">
                  <c:v>-0.229903</c:v>
                </c:pt>
                <c:pt idx="10022">
                  <c:v>-0.22989999999999999</c:v>
                </c:pt>
                <c:pt idx="10023">
                  <c:v>-0.22989299999999999</c:v>
                </c:pt>
                <c:pt idx="10024">
                  <c:v>-0.229905</c:v>
                </c:pt>
                <c:pt idx="10025">
                  <c:v>-0.22988800000000001</c:v>
                </c:pt>
                <c:pt idx="10026">
                  <c:v>-0.22988400000000001</c:v>
                </c:pt>
                <c:pt idx="10027">
                  <c:v>-0.229853</c:v>
                </c:pt>
                <c:pt idx="10028">
                  <c:v>-0.22983400000000001</c:v>
                </c:pt>
                <c:pt idx="10029">
                  <c:v>-0.22980700000000001</c:v>
                </c:pt>
                <c:pt idx="10030">
                  <c:v>-0.22975899999999999</c:v>
                </c:pt>
                <c:pt idx="10031">
                  <c:v>-0.229713</c:v>
                </c:pt>
                <c:pt idx="10032">
                  <c:v>-0.22964499999999999</c:v>
                </c:pt>
                <c:pt idx="10033">
                  <c:v>-0.229601</c:v>
                </c:pt>
                <c:pt idx="10034">
                  <c:v>-0.229542</c:v>
                </c:pt>
                <c:pt idx="10035">
                  <c:v>-0.229486</c:v>
                </c:pt>
                <c:pt idx="10036">
                  <c:v>-0.22942100000000001</c:v>
                </c:pt>
                <c:pt idx="10037">
                  <c:v>-0.22934499999999999</c:v>
                </c:pt>
                <c:pt idx="10038">
                  <c:v>-0.22927500000000001</c:v>
                </c:pt>
                <c:pt idx="10039">
                  <c:v>-0.229183</c:v>
                </c:pt>
                <c:pt idx="10040">
                  <c:v>-0.22909199999999999</c:v>
                </c:pt>
                <c:pt idx="10041">
                  <c:v>-0.22897999999999999</c:v>
                </c:pt>
                <c:pt idx="10042">
                  <c:v>-0.228877</c:v>
                </c:pt>
                <c:pt idx="10043">
                  <c:v>-0.228769</c:v>
                </c:pt>
                <c:pt idx="10044">
                  <c:v>-0.228661</c:v>
                </c:pt>
                <c:pt idx="10045">
                  <c:v>-0.22855300000000001</c:v>
                </c:pt>
                <c:pt idx="10046">
                  <c:v>-0.228432</c:v>
                </c:pt>
                <c:pt idx="10047">
                  <c:v>-0.22831399999999999</c:v>
                </c:pt>
                <c:pt idx="10048">
                  <c:v>-0.22817499999999999</c:v>
                </c:pt>
                <c:pt idx="10049">
                  <c:v>-0.22803999999999999</c:v>
                </c:pt>
                <c:pt idx="10050">
                  <c:v>-0.227885</c:v>
                </c:pt>
                <c:pt idx="10051">
                  <c:v>-0.22773199999999999</c:v>
                </c:pt>
                <c:pt idx="10052">
                  <c:v>-0.227572</c:v>
                </c:pt>
                <c:pt idx="10053">
                  <c:v>-0.227409</c:v>
                </c:pt>
                <c:pt idx="10054">
                  <c:v>-0.22725500000000001</c:v>
                </c:pt>
                <c:pt idx="10055">
                  <c:v>-0.22708500000000001</c:v>
                </c:pt>
                <c:pt idx="10056">
                  <c:v>-0.22692599999999999</c:v>
                </c:pt>
                <c:pt idx="10057">
                  <c:v>-0.226739</c:v>
                </c:pt>
                <c:pt idx="10058">
                  <c:v>-0.22655600000000001</c:v>
                </c:pt>
                <c:pt idx="10059">
                  <c:v>-0.226359</c:v>
                </c:pt>
                <c:pt idx="10060">
                  <c:v>-0.226156</c:v>
                </c:pt>
                <c:pt idx="10061">
                  <c:v>-0.22595399999999999</c:v>
                </c:pt>
                <c:pt idx="10062">
                  <c:v>-0.22573199999999999</c:v>
                </c:pt>
                <c:pt idx="10063">
                  <c:v>-0.22552700000000001</c:v>
                </c:pt>
                <c:pt idx="10064">
                  <c:v>-0.22530800000000001</c:v>
                </c:pt>
                <c:pt idx="10065">
                  <c:v>-0.225104</c:v>
                </c:pt>
                <c:pt idx="10066">
                  <c:v>-0.22487599999999999</c:v>
                </c:pt>
                <c:pt idx="10067">
                  <c:v>-0.224637</c:v>
                </c:pt>
                <c:pt idx="10068">
                  <c:v>-0.22439400000000001</c:v>
                </c:pt>
                <c:pt idx="10069">
                  <c:v>-0.224138</c:v>
                </c:pt>
                <c:pt idx="10070">
                  <c:v>-0.22389500000000001</c:v>
                </c:pt>
                <c:pt idx="10071">
                  <c:v>-0.22362299999999999</c:v>
                </c:pt>
                <c:pt idx="10072">
                  <c:v>-0.223361</c:v>
                </c:pt>
                <c:pt idx="10073">
                  <c:v>-0.22308600000000001</c:v>
                </c:pt>
                <c:pt idx="10074">
                  <c:v>-0.22282199999999999</c:v>
                </c:pt>
                <c:pt idx="10075">
                  <c:v>-0.222554</c:v>
                </c:pt>
                <c:pt idx="10076">
                  <c:v>-0.22226699999999999</c:v>
                </c:pt>
                <c:pt idx="10077">
                  <c:v>-0.22198499999999999</c:v>
                </c:pt>
                <c:pt idx="10078">
                  <c:v>-0.22168099999999999</c:v>
                </c:pt>
                <c:pt idx="10079">
                  <c:v>-0.22139400000000001</c:v>
                </c:pt>
                <c:pt idx="10080">
                  <c:v>-0.221082</c:v>
                </c:pt>
                <c:pt idx="10081">
                  <c:v>-0.22076799999999999</c:v>
                </c:pt>
                <c:pt idx="10082">
                  <c:v>-0.220444</c:v>
                </c:pt>
                <c:pt idx="10083">
                  <c:v>-0.22011900000000001</c:v>
                </c:pt>
                <c:pt idx="10084">
                  <c:v>-0.219807</c:v>
                </c:pt>
                <c:pt idx="10085">
                  <c:v>-0.219473</c:v>
                </c:pt>
                <c:pt idx="10086">
                  <c:v>-0.21914800000000001</c:v>
                </c:pt>
                <c:pt idx="10087">
                  <c:v>-0.21879899999999999</c:v>
                </c:pt>
                <c:pt idx="10088">
                  <c:v>-0.21846499999999999</c:v>
                </c:pt>
                <c:pt idx="10089">
                  <c:v>-0.21811800000000001</c:v>
                </c:pt>
                <c:pt idx="10090">
                  <c:v>-0.21775600000000001</c:v>
                </c:pt>
                <c:pt idx="10091">
                  <c:v>-0.217386</c:v>
                </c:pt>
                <c:pt idx="10092">
                  <c:v>-0.216998</c:v>
                </c:pt>
                <c:pt idx="10093">
                  <c:v>-0.21663199999999999</c:v>
                </c:pt>
                <c:pt idx="10094">
                  <c:v>-0.216248</c:v>
                </c:pt>
                <c:pt idx="10095">
                  <c:v>-0.21587400000000001</c:v>
                </c:pt>
                <c:pt idx="10096">
                  <c:v>-0.21548500000000001</c:v>
                </c:pt>
                <c:pt idx="10097">
                  <c:v>-0.21509300000000001</c:v>
                </c:pt>
                <c:pt idx="10098">
                  <c:v>-0.214702</c:v>
                </c:pt>
                <c:pt idx="10099">
                  <c:v>-0.21429300000000001</c:v>
                </c:pt>
                <c:pt idx="10100">
                  <c:v>-0.21388499999999999</c:v>
                </c:pt>
                <c:pt idx="10101">
                  <c:v>-0.213454</c:v>
                </c:pt>
                <c:pt idx="10102">
                  <c:v>-0.213033</c:v>
                </c:pt>
                <c:pt idx="10103">
                  <c:v>-0.21260399999999999</c:v>
                </c:pt>
                <c:pt idx="10104">
                  <c:v>-0.21217800000000001</c:v>
                </c:pt>
                <c:pt idx="10105">
                  <c:v>-0.21174899999999999</c:v>
                </c:pt>
                <c:pt idx="10106">
                  <c:v>-0.211311</c:v>
                </c:pt>
                <c:pt idx="10107">
                  <c:v>-0.21087500000000001</c:v>
                </c:pt>
                <c:pt idx="10108">
                  <c:v>-0.210422</c:v>
                </c:pt>
                <c:pt idx="10109">
                  <c:v>-0.20997199999999999</c:v>
                </c:pt>
                <c:pt idx="10110">
                  <c:v>-0.20950299999999999</c:v>
                </c:pt>
                <c:pt idx="10111">
                  <c:v>-0.209035</c:v>
                </c:pt>
                <c:pt idx="10112">
                  <c:v>-0.20855899999999999</c:v>
                </c:pt>
                <c:pt idx="10113">
                  <c:v>-0.20808299999999999</c:v>
                </c:pt>
                <c:pt idx="10114">
                  <c:v>-0.20760799999999999</c:v>
                </c:pt>
                <c:pt idx="10115">
                  <c:v>-0.20712700000000001</c:v>
                </c:pt>
                <c:pt idx="10116">
                  <c:v>-0.206648</c:v>
                </c:pt>
                <c:pt idx="10117">
                  <c:v>-0.206151</c:v>
                </c:pt>
                <c:pt idx="10118">
                  <c:v>-0.20565800000000001</c:v>
                </c:pt>
                <c:pt idx="10119">
                  <c:v>-0.205149</c:v>
                </c:pt>
                <c:pt idx="10120">
                  <c:v>-0.20464099999999999</c:v>
                </c:pt>
                <c:pt idx="10121">
                  <c:v>-0.204124</c:v>
                </c:pt>
                <c:pt idx="10122">
                  <c:v>-0.203597</c:v>
                </c:pt>
                <c:pt idx="10123">
                  <c:v>-0.20307500000000001</c:v>
                </c:pt>
                <c:pt idx="10124">
                  <c:v>-0.202546</c:v>
                </c:pt>
                <c:pt idx="10125">
                  <c:v>-0.20202999999999999</c:v>
                </c:pt>
                <c:pt idx="10126">
                  <c:v>-0.201492</c:v>
                </c:pt>
                <c:pt idx="10127">
                  <c:v>-0.20095199999999999</c:v>
                </c:pt>
                <c:pt idx="10128">
                  <c:v>-0.200402</c:v>
                </c:pt>
                <c:pt idx="10129">
                  <c:v>-0.19985</c:v>
                </c:pt>
                <c:pt idx="10130">
                  <c:v>-0.19930100000000001</c:v>
                </c:pt>
                <c:pt idx="10131">
                  <c:v>-0.19872999999999999</c:v>
                </c:pt>
                <c:pt idx="10132">
                  <c:v>-0.19816500000000001</c:v>
                </c:pt>
                <c:pt idx="10133">
                  <c:v>-0.19758500000000001</c:v>
                </c:pt>
                <c:pt idx="10134">
                  <c:v>-0.197021</c:v>
                </c:pt>
                <c:pt idx="10135">
                  <c:v>-0.19644800000000001</c:v>
                </c:pt>
                <c:pt idx="10136">
                  <c:v>-0.19586300000000001</c:v>
                </c:pt>
                <c:pt idx="10137">
                  <c:v>-0.19527900000000001</c:v>
                </c:pt>
                <c:pt idx="10138">
                  <c:v>-0.19468299999999999</c:v>
                </c:pt>
                <c:pt idx="10139">
                  <c:v>-0.194101</c:v>
                </c:pt>
                <c:pt idx="10140">
                  <c:v>-0.19350000000000001</c:v>
                </c:pt>
                <c:pt idx="10141">
                  <c:v>-0.19289300000000001</c:v>
                </c:pt>
                <c:pt idx="10142">
                  <c:v>-0.192275</c:v>
                </c:pt>
                <c:pt idx="10143">
                  <c:v>-0.191658</c:v>
                </c:pt>
                <c:pt idx="10144">
                  <c:v>-0.191049</c:v>
                </c:pt>
                <c:pt idx="10145">
                  <c:v>-0.19042799999999999</c:v>
                </c:pt>
                <c:pt idx="10146">
                  <c:v>-0.18981000000000001</c:v>
                </c:pt>
                <c:pt idx="10147">
                  <c:v>-0.18917600000000001</c:v>
                </c:pt>
                <c:pt idx="10148">
                  <c:v>-0.18854199999999999</c:v>
                </c:pt>
                <c:pt idx="10149">
                  <c:v>-0.18790799999999999</c:v>
                </c:pt>
                <c:pt idx="10150">
                  <c:v>-0.18728800000000001</c:v>
                </c:pt>
                <c:pt idx="10151">
                  <c:v>-0.18668100000000001</c:v>
                </c:pt>
                <c:pt idx="10152">
                  <c:v>-0.18604399999999999</c:v>
                </c:pt>
                <c:pt idx="10153">
                  <c:v>-0.185367</c:v>
                </c:pt>
                <c:pt idx="10154">
                  <c:v>-0.18465000000000001</c:v>
                </c:pt>
                <c:pt idx="10155">
                  <c:v>-0.18394099999999999</c:v>
                </c:pt>
                <c:pt idx="10156">
                  <c:v>-0.183231</c:v>
                </c:pt>
                <c:pt idx="10157">
                  <c:v>-0.18252399999999999</c:v>
                </c:pt>
                <c:pt idx="10158">
                  <c:v>-0.181815</c:v>
                </c:pt>
                <c:pt idx="10159">
                  <c:v>-0.181092</c:v>
                </c:pt>
                <c:pt idx="10160">
                  <c:v>-0.180366</c:v>
                </c:pt>
                <c:pt idx="10161">
                  <c:v>-0.179621</c:v>
                </c:pt>
                <c:pt idx="10162">
                  <c:v>-0.17888399999999999</c:v>
                </c:pt>
                <c:pt idx="10163">
                  <c:v>-0.17813999999999999</c:v>
                </c:pt>
                <c:pt idx="10164">
                  <c:v>-0.177398</c:v>
                </c:pt>
                <c:pt idx="10165">
                  <c:v>-0.176653</c:v>
                </c:pt>
                <c:pt idx="10166">
                  <c:v>-0.175901</c:v>
                </c:pt>
                <c:pt idx="10167">
                  <c:v>-0.175153</c:v>
                </c:pt>
                <c:pt idx="10168">
                  <c:v>-0.17439399999999999</c:v>
                </c:pt>
                <c:pt idx="10169">
                  <c:v>-0.17363500000000001</c:v>
                </c:pt>
                <c:pt idx="10170">
                  <c:v>-0.17286099999999999</c:v>
                </c:pt>
                <c:pt idx="10171">
                  <c:v>-0.17208499999999999</c:v>
                </c:pt>
                <c:pt idx="10172">
                  <c:v>-0.17130300000000001</c:v>
                </c:pt>
                <c:pt idx="10173">
                  <c:v>-0.170519</c:v>
                </c:pt>
                <c:pt idx="10174">
                  <c:v>-0.169737</c:v>
                </c:pt>
                <c:pt idx="10175">
                  <c:v>-0.16894899999999999</c:v>
                </c:pt>
                <c:pt idx="10176">
                  <c:v>-0.16816400000000001</c:v>
                </c:pt>
                <c:pt idx="10177">
                  <c:v>-0.16736799999999999</c:v>
                </c:pt>
                <c:pt idx="10178">
                  <c:v>-0.166573</c:v>
                </c:pt>
                <c:pt idx="10179">
                  <c:v>-0.165768</c:v>
                </c:pt>
                <c:pt idx="10180">
                  <c:v>-0.164961</c:v>
                </c:pt>
                <c:pt idx="10181">
                  <c:v>-0.16414599999999999</c:v>
                </c:pt>
                <c:pt idx="10182">
                  <c:v>-0.16332199999999999</c:v>
                </c:pt>
                <c:pt idx="10183">
                  <c:v>-0.16250200000000001</c:v>
                </c:pt>
                <c:pt idx="10184">
                  <c:v>-0.16167599999999999</c:v>
                </c:pt>
                <c:pt idx="10185">
                  <c:v>-0.160858</c:v>
                </c:pt>
                <c:pt idx="10186">
                  <c:v>-0.160027</c:v>
                </c:pt>
                <c:pt idx="10187">
                  <c:v>-0.159195</c:v>
                </c:pt>
                <c:pt idx="10188">
                  <c:v>-0.158357</c:v>
                </c:pt>
                <c:pt idx="10189">
                  <c:v>-0.15751599999999999</c:v>
                </c:pt>
                <c:pt idx="10190">
                  <c:v>-0.15667500000000001</c:v>
                </c:pt>
                <c:pt idx="10191">
                  <c:v>-0.15581600000000001</c:v>
                </c:pt>
                <c:pt idx="10192">
                  <c:v>-0.15495999999999999</c:v>
                </c:pt>
                <c:pt idx="10193">
                  <c:v>-0.15409200000000001</c:v>
                </c:pt>
                <c:pt idx="10194">
                  <c:v>-0.15323400000000001</c:v>
                </c:pt>
                <c:pt idx="10195">
                  <c:v>-0.15237000000000001</c:v>
                </c:pt>
                <c:pt idx="10196">
                  <c:v>-0.151501</c:v>
                </c:pt>
                <c:pt idx="10197">
                  <c:v>-0.15063299999999999</c:v>
                </c:pt>
                <c:pt idx="10198">
                  <c:v>-0.149758</c:v>
                </c:pt>
                <c:pt idx="10199">
                  <c:v>-0.148892</c:v>
                </c:pt>
                <c:pt idx="10200">
                  <c:v>-0.148009</c:v>
                </c:pt>
                <c:pt idx="10201">
                  <c:v>-0.14712</c:v>
                </c:pt>
                <c:pt idx="10202">
                  <c:v>-0.14622099999999999</c:v>
                </c:pt>
                <c:pt idx="10203">
                  <c:v>-0.14532</c:v>
                </c:pt>
                <c:pt idx="10204">
                  <c:v>-0.144426</c:v>
                </c:pt>
                <c:pt idx="10205">
                  <c:v>-0.14352200000000001</c:v>
                </c:pt>
                <c:pt idx="10206">
                  <c:v>-0.142626</c:v>
                </c:pt>
                <c:pt idx="10207">
                  <c:v>-0.14172000000000001</c:v>
                </c:pt>
                <c:pt idx="10208">
                  <c:v>-0.140823</c:v>
                </c:pt>
                <c:pt idx="10209">
                  <c:v>-0.13992099999999999</c:v>
                </c:pt>
                <c:pt idx="10210">
                  <c:v>-0.139016</c:v>
                </c:pt>
                <c:pt idx="10211">
                  <c:v>-0.1381</c:v>
                </c:pt>
                <c:pt idx="10212">
                  <c:v>-0.137156</c:v>
                </c:pt>
                <c:pt idx="10213">
                  <c:v>-0.13619600000000001</c:v>
                </c:pt>
                <c:pt idx="10214">
                  <c:v>-0.135268</c:v>
                </c:pt>
                <c:pt idx="10215">
                  <c:v>-0.13479099999999999</c:v>
                </c:pt>
                <c:pt idx="10216">
                  <c:v>-0.13406499999999999</c:v>
                </c:pt>
                <c:pt idx="10217">
                  <c:v>-0.13317699999999999</c:v>
                </c:pt>
                <c:pt idx="10218">
                  <c:v>-0.13275799999999999</c:v>
                </c:pt>
                <c:pt idx="10219">
                  <c:v>-0.13195899999999999</c:v>
                </c:pt>
                <c:pt idx="10220">
                  <c:v>-0.13117799999999999</c:v>
                </c:pt>
                <c:pt idx="10221">
                  <c:v>-0.130159</c:v>
                </c:pt>
                <c:pt idx="10222">
                  <c:v>-0.129052</c:v>
                </c:pt>
                <c:pt idx="10223">
                  <c:v>-0.12817799999999999</c:v>
                </c:pt>
                <c:pt idx="10224">
                  <c:v>-0.12709500000000001</c:v>
                </c:pt>
                <c:pt idx="10225">
                  <c:v>-0.126189</c:v>
                </c:pt>
                <c:pt idx="10226">
                  <c:v>-0.125167</c:v>
                </c:pt>
                <c:pt idx="10227">
                  <c:v>-0.124155</c:v>
                </c:pt>
                <c:pt idx="10228">
                  <c:v>-0.123219</c:v>
                </c:pt>
                <c:pt idx="10229">
                  <c:v>-0.122173</c:v>
                </c:pt>
                <c:pt idx="10230">
                  <c:v>-0.121202</c:v>
                </c:pt>
                <c:pt idx="10231">
                  <c:v>-0.120199</c:v>
                </c:pt>
                <c:pt idx="10232">
                  <c:v>-0.119143</c:v>
                </c:pt>
                <c:pt idx="10233">
                  <c:v>-0.118186</c:v>
                </c:pt>
                <c:pt idx="10234">
                  <c:v>-0.11711299999999999</c:v>
                </c:pt>
                <c:pt idx="10235">
                  <c:v>-0.116118</c:v>
                </c:pt>
                <c:pt idx="10236">
                  <c:v>-0.115123</c:v>
                </c:pt>
                <c:pt idx="10237">
                  <c:v>-0.114039</c:v>
                </c:pt>
                <c:pt idx="10238">
                  <c:v>-0.113117</c:v>
                </c:pt>
                <c:pt idx="10239">
                  <c:v>-0.111997</c:v>
                </c:pt>
                <c:pt idx="10240">
                  <c:v>-0.111041</c:v>
                </c:pt>
                <c:pt idx="10241">
                  <c:v>-0.109982</c:v>
                </c:pt>
                <c:pt idx="10242">
                  <c:v>-0.108907</c:v>
                </c:pt>
                <c:pt idx="10243">
                  <c:v>-0.107941</c:v>
                </c:pt>
                <c:pt idx="10244">
                  <c:v>-0.10678700000000001</c:v>
                </c:pt>
                <c:pt idx="10245">
                  <c:v>-0.105852</c:v>
                </c:pt>
                <c:pt idx="10246">
                  <c:v>-0.104727</c:v>
                </c:pt>
                <c:pt idx="10247">
                  <c:v>-0.10372000000000001</c:v>
                </c:pt>
                <c:pt idx="10248">
                  <c:v>-0.10269</c:v>
                </c:pt>
                <c:pt idx="10249">
                  <c:v>-0.101587</c:v>
                </c:pt>
                <c:pt idx="10250">
                  <c:v>-0.100615</c:v>
                </c:pt>
                <c:pt idx="10251">
                  <c:v>-9.9470299999999998E-2</c:v>
                </c:pt>
                <c:pt idx="10252">
                  <c:v>-9.8466499999999998E-2</c:v>
                </c:pt>
                <c:pt idx="10253">
                  <c:v>-9.7359600000000004E-2</c:v>
                </c:pt>
                <c:pt idx="10254">
                  <c:v>-9.6295199999999997E-2</c:v>
                </c:pt>
                <c:pt idx="10255">
                  <c:v>-9.5249100000000003E-2</c:v>
                </c:pt>
                <c:pt idx="10256">
                  <c:v>-9.4146199999999999E-2</c:v>
                </c:pt>
                <c:pt idx="10257">
                  <c:v>-9.3113600000000005E-2</c:v>
                </c:pt>
                <c:pt idx="10258">
                  <c:v>-9.2018799999999998E-2</c:v>
                </c:pt>
                <c:pt idx="10259">
                  <c:v>-9.0964100000000006E-2</c:v>
                </c:pt>
                <c:pt idx="10260">
                  <c:v>-8.9884800000000001E-2</c:v>
                </c:pt>
                <c:pt idx="10261">
                  <c:v>-8.8796200000000006E-2</c:v>
                </c:pt>
                <c:pt idx="10262">
                  <c:v>-8.7703900000000001E-2</c:v>
                </c:pt>
                <c:pt idx="10263">
                  <c:v>-8.6617899999999998E-2</c:v>
                </c:pt>
                <c:pt idx="10264">
                  <c:v>-8.5515800000000003E-2</c:v>
                </c:pt>
                <c:pt idx="10265">
                  <c:v>-8.4442299999999998E-2</c:v>
                </c:pt>
                <c:pt idx="10266">
                  <c:v>-8.3337400000000006E-2</c:v>
                </c:pt>
                <c:pt idx="10267">
                  <c:v>-8.2252699999999998E-2</c:v>
                </c:pt>
                <c:pt idx="10268">
                  <c:v>-8.1173700000000001E-2</c:v>
                </c:pt>
                <c:pt idx="10269">
                  <c:v>-8.0063700000000002E-2</c:v>
                </c:pt>
                <c:pt idx="10270">
                  <c:v>-7.8995499999999996E-2</c:v>
                </c:pt>
                <c:pt idx="10271">
                  <c:v>-7.78504E-2</c:v>
                </c:pt>
                <c:pt idx="10272">
                  <c:v>-7.6768799999999998E-2</c:v>
                </c:pt>
                <c:pt idx="10273">
                  <c:v>-7.5642299999999996E-2</c:v>
                </c:pt>
                <c:pt idx="10274">
                  <c:v>-7.4538300000000002E-2</c:v>
                </c:pt>
                <c:pt idx="10275">
                  <c:v>-7.3426699999999998E-2</c:v>
                </c:pt>
                <c:pt idx="10276">
                  <c:v>-7.2284899999999999E-2</c:v>
                </c:pt>
                <c:pt idx="10277">
                  <c:v>-7.1230399999999999E-2</c:v>
                </c:pt>
                <c:pt idx="10278">
                  <c:v>-7.0146100000000003E-2</c:v>
                </c:pt>
                <c:pt idx="10279">
                  <c:v>-6.90495E-2</c:v>
                </c:pt>
                <c:pt idx="10280">
                  <c:v>-6.7760600000000004E-2</c:v>
                </c:pt>
                <c:pt idx="10281">
                  <c:v>-6.6604499999999997E-2</c:v>
                </c:pt>
                <c:pt idx="10282">
                  <c:v>-6.73184E-2</c:v>
                </c:pt>
                <c:pt idx="10283">
                  <c:v>-6.71157E-2</c:v>
                </c:pt>
                <c:pt idx="10284">
                  <c:v>-6.5952800000000006E-2</c:v>
                </c:pt>
                <c:pt idx="10285">
                  <c:v>-6.6283499999999995E-2</c:v>
                </c:pt>
                <c:pt idx="10286">
                  <c:v>-6.5310099999999996E-2</c:v>
                </c:pt>
                <c:pt idx="10287">
                  <c:v>-6.5047999999999995E-2</c:v>
                </c:pt>
                <c:pt idx="10288">
                  <c:v>-6.4335000000000003E-2</c:v>
                </c:pt>
                <c:pt idx="10289">
                  <c:v>-6.3226199999999996E-2</c:v>
                </c:pt>
                <c:pt idx="10290">
                  <c:v>-6.2981599999999999E-2</c:v>
                </c:pt>
                <c:pt idx="10291">
                  <c:v>-6.1763199999999997E-2</c:v>
                </c:pt>
                <c:pt idx="10292">
                  <c:v>-6.13895E-2</c:v>
                </c:pt>
                <c:pt idx="10293">
                  <c:v>-6.0514900000000003E-2</c:v>
                </c:pt>
                <c:pt idx="10294">
                  <c:v>-5.9671200000000001E-2</c:v>
                </c:pt>
                <c:pt idx="10295">
                  <c:v>-5.9184100000000003E-2</c:v>
                </c:pt>
                <c:pt idx="10296">
                  <c:v>-5.8151799999999997E-2</c:v>
                </c:pt>
                <c:pt idx="10297">
                  <c:v>-5.7624399999999999E-2</c:v>
                </c:pt>
                <c:pt idx="10298">
                  <c:v>-5.6831E-2</c:v>
                </c:pt>
                <c:pt idx="10299">
                  <c:v>-5.59693E-2</c:v>
                </c:pt>
                <c:pt idx="10300">
                  <c:v>-5.5456699999999998E-2</c:v>
                </c:pt>
                <c:pt idx="10301">
                  <c:v>-5.4455000000000003E-2</c:v>
                </c:pt>
                <c:pt idx="10302">
                  <c:v>-5.38586E-2</c:v>
                </c:pt>
                <c:pt idx="10303">
                  <c:v>-5.3111499999999999E-2</c:v>
                </c:pt>
                <c:pt idx="10304">
                  <c:v>-5.2157700000000001E-2</c:v>
                </c:pt>
                <c:pt idx="10305">
                  <c:v>-5.17356E-2</c:v>
                </c:pt>
                <c:pt idx="10306">
                  <c:v>-5.0605400000000002E-2</c:v>
                </c:pt>
                <c:pt idx="10307">
                  <c:v>-5.0145500000000003E-2</c:v>
                </c:pt>
                <c:pt idx="10308">
                  <c:v>-4.9269800000000002E-2</c:v>
                </c:pt>
                <c:pt idx="10309">
                  <c:v>-4.8410599999999998E-2</c:v>
                </c:pt>
                <c:pt idx="10310">
                  <c:v>-4.7953299999999997E-2</c:v>
                </c:pt>
                <c:pt idx="10311">
                  <c:v>-4.6764100000000003E-2</c:v>
                </c:pt>
                <c:pt idx="10312">
                  <c:v>-4.64211E-2</c:v>
                </c:pt>
                <c:pt idx="10313">
                  <c:v>-4.5332799999999999E-2</c:v>
                </c:pt>
                <c:pt idx="10314">
                  <c:v>-4.4685799999999998E-2</c:v>
                </c:pt>
                <c:pt idx="10315">
                  <c:v>-4.4006400000000001E-2</c:v>
                </c:pt>
                <c:pt idx="10316">
                  <c:v>-4.2966600000000001E-2</c:v>
                </c:pt>
                <c:pt idx="10317">
                  <c:v>-4.2559600000000003E-2</c:v>
                </c:pt>
                <c:pt idx="10318">
                  <c:v>-4.1437300000000003E-2</c:v>
                </c:pt>
                <c:pt idx="10319">
                  <c:v>-4.0920499999999999E-2</c:v>
                </c:pt>
                <c:pt idx="10320">
                  <c:v>-4.0047399999999997E-2</c:v>
                </c:pt>
                <c:pt idx="10321">
                  <c:v>-3.9209899999999999E-2</c:v>
                </c:pt>
                <c:pt idx="10322">
                  <c:v>-3.8595400000000002E-2</c:v>
                </c:pt>
                <c:pt idx="10323">
                  <c:v>-3.7595700000000003E-2</c:v>
                </c:pt>
                <c:pt idx="10324">
                  <c:v>-3.6999299999999999E-2</c:v>
                </c:pt>
                <c:pt idx="10325">
                  <c:v>-3.6106199999999998E-2</c:v>
                </c:pt>
                <c:pt idx="10326">
                  <c:v>-3.5337199999999999E-2</c:v>
                </c:pt>
                <c:pt idx="10327">
                  <c:v>-3.4614899999999997E-2</c:v>
                </c:pt>
                <c:pt idx="10328">
                  <c:v>-3.37434E-2</c:v>
                </c:pt>
                <c:pt idx="10329">
                  <c:v>-3.3035799999999997E-2</c:v>
                </c:pt>
                <c:pt idx="10330">
                  <c:v>-3.2230300000000003E-2</c:v>
                </c:pt>
                <c:pt idx="10331">
                  <c:v>-3.1387699999999998E-2</c:v>
                </c:pt>
                <c:pt idx="10332">
                  <c:v>-3.0685500000000001E-2</c:v>
                </c:pt>
                <c:pt idx="10333">
                  <c:v>-2.97837E-2</c:v>
                </c:pt>
                <c:pt idx="10334">
                  <c:v>-2.90581E-2</c:v>
                </c:pt>
                <c:pt idx="10335">
                  <c:v>-2.8261000000000001E-2</c:v>
                </c:pt>
                <c:pt idx="10336">
                  <c:v>-2.73873E-2</c:v>
                </c:pt>
                <c:pt idx="10337">
                  <c:v>-2.6733699999999999E-2</c:v>
                </c:pt>
                <c:pt idx="10338">
                  <c:v>-2.57732E-2</c:v>
                </c:pt>
                <c:pt idx="10339">
                  <c:v>-2.5121899999999999E-2</c:v>
                </c:pt>
                <c:pt idx="10340">
                  <c:v>-2.4237499999999999E-2</c:v>
                </c:pt>
                <c:pt idx="10341">
                  <c:v>-2.3431199999999999E-2</c:v>
                </c:pt>
                <c:pt idx="10342">
                  <c:v>-2.27072E-2</c:v>
                </c:pt>
                <c:pt idx="10343">
                  <c:v>-2.1764499999999999E-2</c:v>
                </c:pt>
                <c:pt idx="10344">
                  <c:v>-2.1113699999999999E-2</c:v>
                </c:pt>
                <c:pt idx="10345">
                  <c:v>-2.01771E-2</c:v>
                </c:pt>
                <c:pt idx="10346">
                  <c:v>-1.94521E-2</c:v>
                </c:pt>
                <c:pt idx="10347">
                  <c:v>-1.8628499999999999E-2</c:v>
                </c:pt>
                <c:pt idx="10348">
                  <c:v>-1.77895E-2</c:v>
                </c:pt>
                <c:pt idx="10349">
                  <c:v>-1.7046800000000001E-2</c:v>
                </c:pt>
                <c:pt idx="10350">
                  <c:v>-1.6164000000000001E-2</c:v>
                </c:pt>
                <c:pt idx="10351">
                  <c:v>-1.5407300000000001E-2</c:v>
                </c:pt>
                <c:pt idx="10352">
                  <c:v>-1.4560500000000001E-2</c:v>
                </c:pt>
                <c:pt idx="10353">
                  <c:v>-1.3761600000000001E-2</c:v>
                </c:pt>
                <c:pt idx="10354">
                  <c:v>-1.29432E-2</c:v>
                </c:pt>
                <c:pt idx="10355">
                  <c:v>-1.2140400000000001E-2</c:v>
                </c:pt>
                <c:pt idx="10356">
                  <c:v>-1.1303000000000001E-2</c:v>
                </c:pt>
                <c:pt idx="10357">
                  <c:v>-1.05247E-2</c:v>
                </c:pt>
                <c:pt idx="10358" formatCode="0.00E+00">
                  <c:v>-9.6721499999999992E-3</c:v>
                </c:pt>
                <c:pt idx="10359" formatCode="0.00E+00">
                  <c:v>-8.8792699999999999E-3</c:v>
                </c:pt>
                <c:pt idx="10360" formatCode="0.00E+00">
                  <c:v>-8.0637E-3</c:v>
                </c:pt>
                <c:pt idx="10361" formatCode="0.00E+00">
                  <c:v>-7.2065200000000001E-3</c:v>
                </c:pt>
                <c:pt idx="10362" formatCode="0.00E+00">
                  <c:v>-6.4546899999999999E-3</c:v>
                </c:pt>
                <c:pt idx="10363" formatCode="0.00E+00">
                  <c:v>-5.5500799999999998E-3</c:v>
                </c:pt>
                <c:pt idx="10364" formatCode="0.00E+00">
                  <c:v>-4.8125299999999998E-3</c:v>
                </c:pt>
                <c:pt idx="10365" formatCode="0.00E+00">
                  <c:v>-3.9325999999999996E-3</c:v>
                </c:pt>
                <c:pt idx="10366" formatCode="0.00E+00">
                  <c:v>-3.1373600000000001E-3</c:v>
                </c:pt>
                <c:pt idx="10367" formatCode="0.00E+00">
                  <c:v>-2.3276E-3</c:v>
                </c:pt>
                <c:pt idx="10368" formatCode="0.00E+00">
                  <c:v>-1.4626000000000001E-3</c:v>
                </c:pt>
                <c:pt idx="10369" formatCode="0.00E+00">
                  <c:v>-6.9822600000000003E-4</c:v>
                </c:pt>
                <c:pt idx="10370" formatCode="0.00E+00">
                  <c:v>1.86672E-4</c:v>
                </c:pt>
                <c:pt idx="10371" formatCode="0.00E+00">
                  <c:v>9.59406E-4</c:v>
                </c:pt>
                <c:pt idx="10372" formatCode="0.00E+00">
                  <c:v>1.8230200000000001E-3</c:v>
                </c:pt>
                <c:pt idx="10373" formatCode="0.00E+00">
                  <c:v>2.6203799999999998E-3</c:v>
                </c:pt>
                <c:pt idx="10374" formatCode="0.00E+00">
                  <c:v>3.4671300000000001E-3</c:v>
                </c:pt>
                <c:pt idx="10375" formatCode="0.00E+00">
                  <c:v>4.2719899999999998E-3</c:v>
                </c:pt>
                <c:pt idx="10376" formatCode="0.00E+00">
                  <c:v>5.1169900000000001E-3</c:v>
                </c:pt>
                <c:pt idx="10377" formatCode="0.00E+00">
                  <c:v>5.9345999999999999E-3</c:v>
                </c:pt>
                <c:pt idx="10378" formatCode="0.00E+00">
                  <c:v>6.75261E-3</c:v>
                </c:pt>
                <c:pt idx="10379" formatCode="0.00E+00">
                  <c:v>7.6190600000000004E-3</c:v>
                </c:pt>
                <c:pt idx="10380" formatCode="0.00E+00">
                  <c:v>8.3752400000000008E-3</c:v>
                </c:pt>
                <c:pt idx="10381" formatCode="0.00E+00">
                  <c:v>9.3014699999999992E-3</c:v>
                </c:pt>
                <c:pt idx="10382">
                  <c:v>1.0023799999999999E-2</c:v>
                </c:pt>
                <c:pt idx="10383">
                  <c:v>1.09415E-2</c:v>
                </c:pt>
                <c:pt idx="10384">
                  <c:v>1.17216E-2</c:v>
                </c:pt>
                <c:pt idx="10385">
                  <c:v>1.25392E-2</c:v>
                </c:pt>
                <c:pt idx="10386">
                  <c:v>1.3444299999999999E-2</c:v>
                </c:pt>
                <c:pt idx="10387">
                  <c:v>1.4152400000000001E-2</c:v>
                </c:pt>
                <c:pt idx="10388">
                  <c:v>1.51281E-2</c:v>
                </c:pt>
                <c:pt idx="10389">
                  <c:v>1.5825800000000001E-2</c:v>
                </c:pt>
                <c:pt idx="10390">
                  <c:v>1.6744999999999999E-2</c:v>
                </c:pt>
                <c:pt idx="10391">
                  <c:v>1.7549499999999999E-2</c:v>
                </c:pt>
                <c:pt idx="10392">
                  <c:v>1.83415E-2</c:v>
                </c:pt>
                <c:pt idx="10393">
                  <c:v>1.9259399999999999E-2</c:v>
                </c:pt>
                <c:pt idx="10394">
                  <c:v>1.9979500000000001E-2</c:v>
                </c:pt>
                <c:pt idx="10395">
                  <c:v>2.0914700000000001E-2</c:v>
                </c:pt>
                <c:pt idx="10396">
                  <c:v>2.1675099999999999E-2</c:v>
                </c:pt>
                <c:pt idx="10397">
                  <c:v>2.25401E-2</c:v>
                </c:pt>
                <c:pt idx="10398">
                  <c:v>2.33755E-2</c:v>
                </c:pt>
                <c:pt idx="10399">
                  <c:v>2.4181500000000002E-2</c:v>
                </c:pt>
                <c:pt idx="10400">
                  <c:v>2.5038700000000001E-2</c:v>
                </c:pt>
                <c:pt idx="10401">
                  <c:v>2.5856000000000001E-2</c:v>
                </c:pt>
                <c:pt idx="10402">
                  <c:v>2.66839E-2</c:v>
                </c:pt>
                <c:pt idx="10403">
                  <c:v>2.7526599999999998E-2</c:v>
                </c:pt>
                <c:pt idx="10404">
                  <c:v>2.83542E-2</c:v>
                </c:pt>
                <c:pt idx="10405">
                  <c:v>2.9166500000000001E-2</c:v>
                </c:pt>
                <c:pt idx="10406">
                  <c:v>3.0054299999999999E-2</c:v>
                </c:pt>
                <c:pt idx="10407">
                  <c:v>3.08001E-2</c:v>
                </c:pt>
                <c:pt idx="10408">
                  <c:v>3.17285E-2</c:v>
                </c:pt>
                <c:pt idx="10409">
                  <c:v>3.2474999999999997E-2</c:v>
                </c:pt>
                <c:pt idx="10410">
                  <c:v>3.3343299999999999E-2</c:v>
                </c:pt>
                <c:pt idx="10411">
                  <c:v>3.4198699999999999E-2</c:v>
                </c:pt>
                <c:pt idx="10412">
                  <c:v>3.4935899999999999E-2</c:v>
                </c:pt>
                <c:pt idx="10413">
                  <c:v>3.5908700000000002E-2</c:v>
                </c:pt>
                <c:pt idx="10414">
                  <c:v>3.6581900000000001E-2</c:v>
                </c:pt>
                <c:pt idx="10415">
                  <c:v>3.7548199999999997E-2</c:v>
                </c:pt>
                <c:pt idx="10416">
                  <c:v>3.8302700000000002E-2</c:v>
                </c:pt>
                <c:pt idx="10417">
                  <c:v>3.9123699999999997E-2</c:v>
                </c:pt>
                <c:pt idx="10418">
                  <c:v>4.0032900000000003E-2</c:v>
                </c:pt>
                <c:pt idx="10419">
                  <c:v>4.0737799999999998E-2</c:v>
                </c:pt>
                <c:pt idx="10420">
                  <c:v>4.1725100000000001E-2</c:v>
                </c:pt>
                <c:pt idx="10421">
                  <c:v>4.2397700000000003E-2</c:v>
                </c:pt>
                <c:pt idx="10422">
                  <c:v>4.3244100000000001E-2</c:v>
                </c:pt>
                <c:pt idx="10423">
                  <c:v>4.4076700000000003E-2</c:v>
                </c:pt>
                <c:pt idx="10424">
                  <c:v>4.5017500000000002E-2</c:v>
                </c:pt>
                <c:pt idx="10425">
                  <c:v>4.5972600000000002E-2</c:v>
                </c:pt>
                <c:pt idx="10426">
                  <c:v>4.48432E-2</c:v>
                </c:pt>
                <c:pt idx="10427">
                  <c:v>4.4769099999999999E-2</c:v>
                </c:pt>
                <c:pt idx="10428">
                  <c:v>4.5649299999999997E-2</c:v>
                </c:pt>
                <c:pt idx="10429">
                  <c:v>4.5163200000000001E-2</c:v>
                </c:pt>
                <c:pt idx="10430">
                  <c:v>4.60572E-2</c:v>
                </c:pt>
                <c:pt idx="10431">
                  <c:v>4.5941000000000003E-2</c:v>
                </c:pt>
                <c:pt idx="10432">
                  <c:v>4.6210399999999999E-2</c:v>
                </c:pt>
                <c:pt idx="10433">
                  <c:v>4.6778100000000003E-2</c:v>
                </c:pt>
                <c:pt idx="10434">
                  <c:v>4.6512299999999999E-2</c:v>
                </c:pt>
                <c:pt idx="10435">
                  <c:v>4.7321000000000002E-2</c:v>
                </c:pt>
                <c:pt idx="10436">
                  <c:v>4.71479E-2</c:v>
                </c:pt>
                <c:pt idx="10437">
                  <c:v>4.7584399999999999E-2</c:v>
                </c:pt>
                <c:pt idx="10438">
                  <c:v>4.7906200000000003E-2</c:v>
                </c:pt>
                <c:pt idx="10439">
                  <c:v>4.7888100000000003E-2</c:v>
                </c:pt>
                <c:pt idx="10440">
                  <c:v>4.8480200000000001E-2</c:v>
                </c:pt>
                <c:pt idx="10441">
                  <c:v>4.8441199999999997E-2</c:v>
                </c:pt>
                <c:pt idx="10442">
                  <c:v>4.8833099999999997E-2</c:v>
                </c:pt>
                <c:pt idx="10443">
                  <c:v>4.9118200000000001E-2</c:v>
                </c:pt>
                <c:pt idx="10444">
                  <c:v>4.9194799999999997E-2</c:v>
                </c:pt>
                <c:pt idx="10445">
                  <c:v>4.9666299999999997E-2</c:v>
                </c:pt>
                <c:pt idx="10446">
                  <c:v>4.9738400000000002E-2</c:v>
                </c:pt>
                <c:pt idx="10447">
                  <c:v>5.00378E-2</c:v>
                </c:pt>
                <c:pt idx="10448">
                  <c:v>5.0370999999999999E-2</c:v>
                </c:pt>
                <c:pt idx="10449">
                  <c:v>5.0420699999999999E-2</c:v>
                </c:pt>
                <c:pt idx="10450">
                  <c:v>5.0889799999999999E-2</c:v>
                </c:pt>
                <c:pt idx="10451">
                  <c:v>5.0966600000000001E-2</c:v>
                </c:pt>
                <c:pt idx="10452">
                  <c:v>5.1260600000000003E-2</c:v>
                </c:pt>
                <c:pt idx="10453">
                  <c:v>5.1592800000000001E-2</c:v>
                </c:pt>
                <c:pt idx="10454">
                  <c:v>5.1645999999999997E-2</c:v>
                </c:pt>
                <c:pt idx="10455">
                  <c:v>5.2113600000000003E-2</c:v>
                </c:pt>
                <c:pt idx="10456">
                  <c:v>5.2177000000000001E-2</c:v>
                </c:pt>
                <c:pt idx="10457">
                  <c:v>5.2493100000000001E-2</c:v>
                </c:pt>
                <c:pt idx="10458">
                  <c:v>5.2778699999999998E-2</c:v>
                </c:pt>
                <c:pt idx="10459">
                  <c:v>5.2879700000000002E-2</c:v>
                </c:pt>
                <c:pt idx="10460">
                  <c:v>5.3287800000000003E-2</c:v>
                </c:pt>
                <c:pt idx="10461">
                  <c:v>5.3397E-2</c:v>
                </c:pt>
                <c:pt idx="10462">
                  <c:v>5.3678099999999999E-2</c:v>
                </c:pt>
                <c:pt idx="10463">
                  <c:v>5.39754E-2</c:v>
                </c:pt>
                <c:pt idx="10464">
                  <c:v>5.40864E-2</c:v>
                </c:pt>
                <c:pt idx="10465">
                  <c:v>5.4462200000000002E-2</c:v>
                </c:pt>
                <c:pt idx="10466">
                  <c:v>5.4617300000000001E-2</c:v>
                </c:pt>
                <c:pt idx="10467">
                  <c:v>5.4835099999999998E-2</c:v>
                </c:pt>
                <c:pt idx="10468">
                  <c:v>5.5191900000000002E-2</c:v>
                </c:pt>
                <c:pt idx="10469">
                  <c:v>5.5234199999999997E-2</c:v>
                </c:pt>
                <c:pt idx="10470">
                  <c:v>5.5659599999999997E-2</c:v>
                </c:pt>
                <c:pt idx="10471">
                  <c:v>5.5772099999999998E-2</c:v>
                </c:pt>
                <c:pt idx="10472">
                  <c:v>5.6003499999999998E-2</c:v>
                </c:pt>
                <c:pt idx="10473">
                  <c:v>5.6372699999999998E-2</c:v>
                </c:pt>
                <c:pt idx="10474">
                  <c:v>5.6371900000000003E-2</c:v>
                </c:pt>
                <c:pt idx="10475">
                  <c:v>5.6867899999999999E-2</c:v>
                </c:pt>
                <c:pt idx="10476">
                  <c:v>5.6887899999999998E-2</c:v>
                </c:pt>
                <c:pt idx="10477">
                  <c:v>5.7211900000000003E-2</c:v>
                </c:pt>
                <c:pt idx="10478">
                  <c:v>5.7489199999999997E-2</c:v>
                </c:pt>
                <c:pt idx="10479">
                  <c:v>5.7541000000000002E-2</c:v>
                </c:pt>
                <c:pt idx="10480">
                  <c:v>5.80122E-2</c:v>
                </c:pt>
                <c:pt idx="10481">
                  <c:v>5.8001200000000003E-2</c:v>
                </c:pt>
                <c:pt idx="10482">
                  <c:v>5.8392899999999998E-2</c:v>
                </c:pt>
                <c:pt idx="10483">
                  <c:v>5.85706E-2</c:v>
                </c:pt>
                <c:pt idx="10484">
                  <c:v>5.8734700000000001E-2</c:v>
                </c:pt>
                <c:pt idx="10485">
                  <c:v>5.9102700000000001E-2</c:v>
                </c:pt>
                <c:pt idx="10486">
                  <c:v>5.9164300000000003E-2</c:v>
                </c:pt>
                <c:pt idx="10487">
                  <c:v>5.9516300000000001E-2</c:v>
                </c:pt>
                <c:pt idx="10488">
                  <c:v>5.9676699999999999E-2</c:v>
                </c:pt>
                <c:pt idx="10489">
                  <c:v>5.9883400000000003E-2</c:v>
                </c:pt>
                <c:pt idx="10490">
                  <c:v>6.01673E-2</c:v>
                </c:pt>
                <c:pt idx="10491">
                  <c:v>6.0313600000000002E-2</c:v>
                </c:pt>
                <c:pt idx="10492">
                  <c:v>6.0581299999999998E-2</c:v>
                </c:pt>
                <c:pt idx="10493">
                  <c:v>6.0807399999999998E-2</c:v>
                </c:pt>
                <c:pt idx="10494">
                  <c:v>6.09764E-2</c:v>
                </c:pt>
                <c:pt idx="10495">
                  <c:v>6.1270400000000003E-2</c:v>
                </c:pt>
                <c:pt idx="10496">
                  <c:v>6.1426700000000001E-2</c:v>
                </c:pt>
                <c:pt idx="10497">
                  <c:v>6.1655500000000002E-2</c:v>
                </c:pt>
                <c:pt idx="10498">
                  <c:v>6.1914999999999998E-2</c:v>
                </c:pt>
                <c:pt idx="10499">
                  <c:v>6.2031500000000003E-2</c:v>
                </c:pt>
                <c:pt idx="10500">
                  <c:v>6.2362099999999997E-2</c:v>
                </c:pt>
                <c:pt idx="10501">
                  <c:v>6.2479100000000003E-2</c:v>
                </c:pt>
                <c:pt idx="10502">
                  <c:v>6.2738500000000003E-2</c:v>
                </c:pt>
                <c:pt idx="10503">
                  <c:v>6.2975900000000001E-2</c:v>
                </c:pt>
                <c:pt idx="10504">
                  <c:v>6.3105800000000004E-2</c:v>
                </c:pt>
                <c:pt idx="10505">
                  <c:v>6.3429399999999997E-2</c:v>
                </c:pt>
                <c:pt idx="10506">
                  <c:v>6.3534999999999994E-2</c:v>
                </c:pt>
                <c:pt idx="10507">
                  <c:v>6.3804799999999995E-2</c:v>
                </c:pt>
                <c:pt idx="10508">
                  <c:v>6.4006999999999994E-2</c:v>
                </c:pt>
                <c:pt idx="10509">
                  <c:v>6.4165700000000006E-2</c:v>
                </c:pt>
                <c:pt idx="10510">
                  <c:v>6.4444399999999999E-2</c:v>
                </c:pt>
                <c:pt idx="10511">
                  <c:v>6.4586599999999994E-2</c:v>
                </c:pt>
                <c:pt idx="10512">
                  <c:v>6.4822400000000002E-2</c:v>
                </c:pt>
                <c:pt idx="10513">
                  <c:v>6.5046000000000007E-2</c:v>
                </c:pt>
                <c:pt idx="10514">
                  <c:v>6.5195299999999998E-2</c:v>
                </c:pt>
                <c:pt idx="10515">
                  <c:v>6.5463999999999994E-2</c:v>
                </c:pt>
                <c:pt idx="10516">
                  <c:v>6.5621700000000005E-2</c:v>
                </c:pt>
                <c:pt idx="10517">
                  <c:v>6.5817799999999996E-2</c:v>
                </c:pt>
                <c:pt idx="10518">
                  <c:v>6.60742E-2</c:v>
                </c:pt>
                <c:pt idx="10519">
                  <c:v>6.6173899999999994E-2</c:v>
                </c:pt>
                <c:pt idx="10520">
                  <c:v>6.6477599999999998E-2</c:v>
                </c:pt>
                <c:pt idx="10521">
                  <c:v>6.6599599999999995E-2</c:v>
                </c:pt>
                <c:pt idx="10522">
                  <c:v>6.6813999999999998E-2</c:v>
                </c:pt>
                <c:pt idx="10523">
                  <c:v>6.7063700000000004E-2</c:v>
                </c:pt>
                <c:pt idx="10524">
                  <c:v>6.7150500000000002E-2</c:v>
                </c:pt>
                <c:pt idx="10525">
                  <c:v>6.7478399999999994E-2</c:v>
                </c:pt>
                <c:pt idx="10526">
                  <c:v>6.7555199999999996E-2</c:v>
                </c:pt>
                <c:pt idx="10527">
                  <c:v>6.7810999999999996E-2</c:v>
                </c:pt>
                <c:pt idx="10528">
                  <c:v>6.8004700000000001E-2</c:v>
                </c:pt>
                <c:pt idx="10529">
                  <c:v>6.8125699999999997E-2</c:v>
                </c:pt>
                <c:pt idx="10530">
                  <c:v>6.8419599999999997E-2</c:v>
                </c:pt>
                <c:pt idx="10531">
                  <c:v>6.8501400000000004E-2</c:v>
                </c:pt>
                <c:pt idx="10532">
                  <c:v>6.8764699999999998E-2</c:v>
                </c:pt>
                <c:pt idx="10533">
                  <c:v>6.8928500000000004E-2</c:v>
                </c:pt>
                <c:pt idx="10534">
                  <c:v>6.9089899999999996E-2</c:v>
                </c:pt>
                <c:pt idx="10535">
                  <c:v>6.9333400000000003E-2</c:v>
                </c:pt>
                <c:pt idx="10536">
                  <c:v>6.9457000000000005E-2</c:v>
                </c:pt>
                <c:pt idx="10537">
                  <c:v>6.9676199999999994E-2</c:v>
                </c:pt>
                <c:pt idx="10538">
                  <c:v>6.9854899999999998E-2</c:v>
                </c:pt>
                <c:pt idx="10539">
                  <c:v>7.0000699999999999E-2</c:v>
                </c:pt>
                <c:pt idx="10540">
                  <c:v>7.0227899999999996E-2</c:v>
                </c:pt>
                <c:pt idx="10541">
                  <c:v>7.0368E-2</c:v>
                </c:pt>
                <c:pt idx="10542">
                  <c:v>7.0554699999999998E-2</c:v>
                </c:pt>
                <c:pt idx="10543">
                  <c:v>7.0767999999999998E-2</c:v>
                </c:pt>
                <c:pt idx="10544">
                  <c:v>7.0878800000000006E-2</c:v>
                </c:pt>
                <c:pt idx="10545">
                  <c:v>7.1134000000000003E-2</c:v>
                </c:pt>
                <c:pt idx="10546">
                  <c:v>7.1246000000000004E-2</c:v>
                </c:pt>
                <c:pt idx="10547">
                  <c:v>7.1438100000000004E-2</c:v>
                </c:pt>
                <c:pt idx="10548">
                  <c:v>7.1638400000000005E-2</c:v>
                </c:pt>
                <c:pt idx="10549">
                  <c:v>7.1731699999999995E-2</c:v>
                </c:pt>
                <c:pt idx="10550">
                  <c:v>7.1996900000000003E-2</c:v>
                </c:pt>
                <c:pt idx="10551">
                  <c:v>7.2078000000000003E-2</c:v>
                </c:pt>
                <c:pt idx="10552">
                  <c:v>7.2299699999999995E-2</c:v>
                </c:pt>
                <c:pt idx="10553">
                  <c:v>7.2468199999999997E-2</c:v>
                </c:pt>
                <c:pt idx="10554">
                  <c:v>7.2589399999999998E-2</c:v>
                </c:pt>
                <c:pt idx="10555">
                  <c:v>7.28322E-2</c:v>
                </c:pt>
                <c:pt idx="10556">
                  <c:v>7.2915300000000002E-2</c:v>
                </c:pt>
                <c:pt idx="10557">
                  <c:v>7.3130299999999995E-2</c:v>
                </c:pt>
                <c:pt idx="10558">
                  <c:v>7.3272199999999996E-2</c:v>
                </c:pt>
                <c:pt idx="10559">
                  <c:v>7.3406700000000005E-2</c:v>
                </c:pt>
                <c:pt idx="10560">
                  <c:v>7.3614100000000002E-2</c:v>
                </c:pt>
                <c:pt idx="10561">
                  <c:v>7.3721999999999996E-2</c:v>
                </c:pt>
                <c:pt idx="10562">
                  <c:v>7.3914400000000005E-2</c:v>
                </c:pt>
                <c:pt idx="10563">
                  <c:v>7.4071600000000001E-2</c:v>
                </c:pt>
                <c:pt idx="10564">
                  <c:v>7.4196899999999996E-2</c:v>
                </c:pt>
                <c:pt idx="10565">
                  <c:v>7.4398300000000001E-2</c:v>
                </c:pt>
                <c:pt idx="10566">
                  <c:v>7.4505000000000002E-2</c:v>
                </c:pt>
                <c:pt idx="10567">
                  <c:v>7.4674500000000005E-2</c:v>
                </c:pt>
                <c:pt idx="10568">
                  <c:v>7.4836200000000005E-2</c:v>
                </c:pt>
                <c:pt idx="10569">
                  <c:v>7.4936100000000005E-2</c:v>
                </c:pt>
                <c:pt idx="10570">
                  <c:v>7.5147699999999998E-2</c:v>
                </c:pt>
                <c:pt idx="10571">
                  <c:v>7.5235200000000002E-2</c:v>
                </c:pt>
                <c:pt idx="10572">
                  <c:v>7.5417100000000001E-2</c:v>
                </c:pt>
                <c:pt idx="10573">
                  <c:v>7.5565999999999994E-2</c:v>
                </c:pt>
                <c:pt idx="10574">
                  <c:v>7.5668899999999997E-2</c:v>
                </c:pt>
                <c:pt idx="10575">
                  <c:v>7.5875799999999993E-2</c:v>
                </c:pt>
                <c:pt idx="10576">
                  <c:v>7.5946899999999998E-2</c:v>
                </c:pt>
                <c:pt idx="10577">
                  <c:v>7.6133999999999993E-2</c:v>
                </c:pt>
                <c:pt idx="10578">
                  <c:v>7.6252600000000004E-2</c:v>
                </c:pt>
                <c:pt idx="10579">
                  <c:v>7.6369000000000006E-2</c:v>
                </c:pt>
                <c:pt idx="10580">
                  <c:v>7.6548099999999994E-2</c:v>
                </c:pt>
                <c:pt idx="10581">
                  <c:v>7.6630500000000004E-2</c:v>
                </c:pt>
                <c:pt idx="10582">
                  <c:v>7.6806299999999994E-2</c:v>
                </c:pt>
                <c:pt idx="10583">
                  <c:v>7.6921199999999995E-2</c:v>
                </c:pt>
                <c:pt idx="10584">
                  <c:v>7.7043500000000001E-2</c:v>
                </c:pt>
                <c:pt idx="10585">
                  <c:v>7.7201599999999995E-2</c:v>
                </c:pt>
                <c:pt idx="10586">
                  <c:v>7.7294799999999997E-2</c:v>
                </c:pt>
                <c:pt idx="10587">
                  <c:v>7.7443200000000004E-2</c:v>
                </c:pt>
                <c:pt idx="10588">
                  <c:v>7.7562999999999993E-2</c:v>
                </c:pt>
                <c:pt idx="10589">
                  <c:v>7.7664700000000003E-2</c:v>
                </c:pt>
                <c:pt idx="10590">
                  <c:v>7.7821000000000001E-2</c:v>
                </c:pt>
                <c:pt idx="10591">
                  <c:v>7.7906500000000004E-2</c:v>
                </c:pt>
                <c:pt idx="10592">
                  <c:v>7.8048800000000002E-2</c:v>
                </c:pt>
                <c:pt idx="10593">
                  <c:v>7.8171099999999993E-2</c:v>
                </c:pt>
                <c:pt idx="10594">
                  <c:v>7.8262200000000004E-2</c:v>
                </c:pt>
                <c:pt idx="10595">
                  <c:v>7.8424199999999999E-2</c:v>
                </c:pt>
                <c:pt idx="10596">
                  <c:v>7.8490699999999997E-2</c:v>
                </c:pt>
                <c:pt idx="10597">
                  <c:v>7.8637299999999993E-2</c:v>
                </c:pt>
                <c:pt idx="10598">
                  <c:v>7.8734799999999994E-2</c:v>
                </c:pt>
                <c:pt idx="10599">
                  <c:v>7.8826599999999997E-2</c:v>
                </c:pt>
                <c:pt idx="10600">
                  <c:v>7.8971299999999994E-2</c:v>
                </c:pt>
                <c:pt idx="10601">
                  <c:v>7.9032000000000005E-2</c:v>
                </c:pt>
                <c:pt idx="10602">
                  <c:v>7.9181500000000002E-2</c:v>
                </c:pt>
                <c:pt idx="10603">
                  <c:v>7.9264699999999993E-2</c:v>
                </c:pt>
                <c:pt idx="10604">
                  <c:v>7.9371999999999998E-2</c:v>
                </c:pt>
                <c:pt idx="10605">
                  <c:v>7.9492800000000002E-2</c:v>
                </c:pt>
                <c:pt idx="10606">
                  <c:v>7.9563400000000006E-2</c:v>
                </c:pt>
                <c:pt idx="10607">
                  <c:v>7.9688899999999993E-2</c:v>
                </c:pt>
                <c:pt idx="10608">
                  <c:v>7.9764100000000004E-2</c:v>
                </c:pt>
                <c:pt idx="10609">
                  <c:v>7.9861500000000002E-2</c:v>
                </c:pt>
                <c:pt idx="10610">
                  <c:v>7.9963000000000006E-2</c:v>
                </c:pt>
                <c:pt idx="10611">
                  <c:v>8.0040899999999998E-2</c:v>
                </c:pt>
                <c:pt idx="10612">
                  <c:v>8.0149100000000001E-2</c:v>
                </c:pt>
                <c:pt idx="10613">
                  <c:v>8.02369E-2</c:v>
                </c:pt>
                <c:pt idx="10614">
                  <c:v>8.0322099999999994E-2</c:v>
                </c:pt>
                <c:pt idx="10615">
                  <c:v>8.0425399999999994E-2</c:v>
                </c:pt>
                <c:pt idx="10616">
                  <c:v>8.0490500000000006E-2</c:v>
                </c:pt>
                <c:pt idx="10617">
                  <c:v>8.05844E-2</c:v>
                </c:pt>
                <c:pt idx="10618">
                  <c:v>8.0659300000000003E-2</c:v>
                </c:pt>
                <c:pt idx="10619">
                  <c:v>8.0727800000000002E-2</c:v>
                </c:pt>
                <c:pt idx="10620">
                  <c:v>8.0826200000000001E-2</c:v>
                </c:pt>
                <c:pt idx="10621">
                  <c:v>8.0881999999999996E-2</c:v>
                </c:pt>
                <c:pt idx="10622">
                  <c:v>8.0982999999999999E-2</c:v>
                </c:pt>
                <c:pt idx="10623">
                  <c:v>8.1047999999999995E-2</c:v>
                </c:pt>
                <c:pt idx="10624">
                  <c:v>8.1122100000000003E-2</c:v>
                </c:pt>
                <c:pt idx="10625">
                  <c:v>8.1203600000000001E-2</c:v>
                </c:pt>
                <c:pt idx="10626">
                  <c:v>8.1254499999999993E-2</c:v>
                </c:pt>
                <c:pt idx="10627">
                  <c:v>8.1337599999999996E-2</c:v>
                </c:pt>
                <c:pt idx="10628">
                  <c:v>8.1387399999999999E-2</c:v>
                </c:pt>
                <c:pt idx="10629">
                  <c:v>8.1456799999999996E-2</c:v>
                </c:pt>
                <c:pt idx="10630">
                  <c:v>8.1518999999999994E-2</c:v>
                </c:pt>
                <c:pt idx="10631">
                  <c:v>8.1580200000000005E-2</c:v>
                </c:pt>
                <c:pt idx="10632">
                  <c:v>8.1646099999999999E-2</c:v>
                </c:pt>
                <c:pt idx="10633">
                  <c:v>8.1705200000000006E-2</c:v>
                </c:pt>
                <c:pt idx="10634">
                  <c:v>8.1761500000000001E-2</c:v>
                </c:pt>
                <c:pt idx="10635">
                  <c:v>8.1817600000000004E-2</c:v>
                </c:pt>
                <c:pt idx="10636">
                  <c:v>8.1870100000000001E-2</c:v>
                </c:pt>
                <c:pt idx="10637">
                  <c:v>8.1913600000000003E-2</c:v>
                </c:pt>
                <c:pt idx="10638">
                  <c:v>8.1972100000000006E-2</c:v>
                </c:pt>
                <c:pt idx="10639">
                  <c:v>8.2003400000000004E-2</c:v>
                </c:pt>
                <c:pt idx="10640">
                  <c:v>8.2064399999999996E-2</c:v>
                </c:pt>
                <c:pt idx="10641">
                  <c:v>8.2101099999999996E-2</c:v>
                </c:pt>
                <c:pt idx="10642">
                  <c:v>8.2146999999999998E-2</c:v>
                </c:pt>
                <c:pt idx="10643">
                  <c:v>8.2199300000000003E-2</c:v>
                </c:pt>
                <c:pt idx="10644">
                  <c:v>8.2223199999999996E-2</c:v>
                </c:pt>
                <c:pt idx="10645">
                  <c:v>8.2281999999999994E-2</c:v>
                </c:pt>
                <c:pt idx="10646">
                  <c:v>8.2298700000000002E-2</c:v>
                </c:pt>
                <c:pt idx="10647">
                  <c:v>8.2342200000000004E-2</c:v>
                </c:pt>
                <c:pt idx="10648">
                  <c:v>8.2369999999999999E-2</c:v>
                </c:pt>
                <c:pt idx="10649">
                  <c:v>8.2391199999999998E-2</c:v>
                </c:pt>
                <c:pt idx="10650">
                  <c:v>8.2432599999999995E-2</c:v>
                </c:pt>
                <c:pt idx="10651">
                  <c:v>8.2446599999999995E-2</c:v>
                </c:pt>
                <c:pt idx="10652">
                  <c:v>8.2484199999999994E-2</c:v>
                </c:pt>
                <c:pt idx="10653">
                  <c:v>8.2505400000000007E-2</c:v>
                </c:pt>
                <c:pt idx="10654">
                  <c:v>8.2527799999999998E-2</c:v>
                </c:pt>
                <c:pt idx="10655">
                  <c:v>8.2552899999999999E-2</c:v>
                </c:pt>
                <c:pt idx="10656">
                  <c:v>8.2566200000000006E-2</c:v>
                </c:pt>
                <c:pt idx="10657">
                  <c:v>8.2580600000000004E-2</c:v>
                </c:pt>
                <c:pt idx="10658">
                  <c:v>8.2595699999999994E-2</c:v>
                </c:pt>
                <c:pt idx="10659">
                  <c:v>8.2598099999999994E-2</c:v>
                </c:pt>
                <c:pt idx="10660">
                  <c:v>8.2614800000000002E-2</c:v>
                </c:pt>
                <c:pt idx="10661">
                  <c:v>8.2620700000000005E-2</c:v>
                </c:pt>
                <c:pt idx="10662">
                  <c:v>8.2627500000000006E-2</c:v>
                </c:pt>
                <c:pt idx="10663">
                  <c:v>8.2646899999999995E-2</c:v>
                </c:pt>
                <c:pt idx="10664">
                  <c:v>8.2636699999999993E-2</c:v>
                </c:pt>
                <c:pt idx="10665">
                  <c:v>8.2655800000000001E-2</c:v>
                </c:pt>
                <c:pt idx="10666">
                  <c:v>8.2641400000000004E-2</c:v>
                </c:pt>
                <c:pt idx="10667">
                  <c:v>8.2639900000000002E-2</c:v>
                </c:pt>
                <c:pt idx="10668">
                  <c:v>8.2637799999999997E-2</c:v>
                </c:pt>
                <c:pt idx="10669">
                  <c:v>8.2614000000000007E-2</c:v>
                </c:pt>
                <c:pt idx="10670">
                  <c:v>8.2623600000000005E-2</c:v>
                </c:pt>
                <c:pt idx="10671">
                  <c:v>8.2596600000000006E-2</c:v>
                </c:pt>
                <c:pt idx="10672">
                  <c:v>8.2599800000000001E-2</c:v>
                </c:pt>
                <c:pt idx="10673">
                  <c:v>8.2586599999999996E-2</c:v>
                </c:pt>
                <c:pt idx="10674">
                  <c:v>8.25679E-2</c:v>
                </c:pt>
                <c:pt idx="10675">
                  <c:v>8.2562399999999994E-2</c:v>
                </c:pt>
                <c:pt idx="10676">
                  <c:v>8.2526799999999997E-2</c:v>
                </c:pt>
                <c:pt idx="10677">
                  <c:v>8.2509799999999994E-2</c:v>
                </c:pt>
                <c:pt idx="10678">
                  <c:v>8.24767E-2</c:v>
                </c:pt>
                <c:pt idx="10679">
                  <c:v>8.24458E-2</c:v>
                </c:pt>
                <c:pt idx="10680">
                  <c:v>8.2422800000000004E-2</c:v>
                </c:pt>
                <c:pt idx="10681">
                  <c:v>8.2390400000000003E-2</c:v>
                </c:pt>
                <c:pt idx="10682">
                  <c:v>8.2364999999999994E-2</c:v>
                </c:pt>
                <c:pt idx="10683">
                  <c:v>8.2336500000000007E-2</c:v>
                </c:pt>
                <c:pt idx="10684">
                  <c:v>8.2293599999999995E-2</c:v>
                </c:pt>
                <c:pt idx="10685">
                  <c:v>8.2262699999999994E-2</c:v>
                </c:pt>
                <c:pt idx="10686">
                  <c:v>8.2212999999999994E-2</c:v>
                </c:pt>
                <c:pt idx="10687">
                  <c:v>8.2167299999999999E-2</c:v>
                </c:pt>
                <c:pt idx="10688">
                  <c:v>8.2126000000000005E-2</c:v>
                </c:pt>
                <c:pt idx="10689">
                  <c:v>8.2063200000000003E-2</c:v>
                </c:pt>
                <c:pt idx="10690">
                  <c:v>8.2030699999999998E-2</c:v>
                </c:pt>
                <c:pt idx="10691">
                  <c:v>8.1968200000000005E-2</c:v>
                </c:pt>
                <c:pt idx="10692">
                  <c:v>8.1925899999999996E-2</c:v>
                </c:pt>
                <c:pt idx="10693">
                  <c:v>8.1875299999999998E-2</c:v>
                </c:pt>
                <c:pt idx="10694">
                  <c:v>8.1807099999999994E-2</c:v>
                </c:pt>
                <c:pt idx="10695">
                  <c:v>8.1764199999999995E-2</c:v>
                </c:pt>
                <c:pt idx="10696">
                  <c:v>8.1681699999999996E-2</c:v>
                </c:pt>
                <c:pt idx="10697">
                  <c:v>8.1628099999999995E-2</c:v>
                </c:pt>
                <c:pt idx="10698">
                  <c:v>8.1554000000000001E-2</c:v>
                </c:pt>
                <c:pt idx="10699">
                  <c:v>8.1478999999999996E-2</c:v>
                </c:pt>
                <c:pt idx="10700">
                  <c:v>8.1420999999999993E-2</c:v>
                </c:pt>
                <c:pt idx="10701">
                  <c:v>8.1335000000000005E-2</c:v>
                </c:pt>
                <c:pt idx="10702">
                  <c:v>8.1275399999999998E-2</c:v>
                </c:pt>
                <c:pt idx="10703">
                  <c:v>8.1194000000000002E-2</c:v>
                </c:pt>
                <c:pt idx="10704">
                  <c:v>8.11143E-2</c:v>
                </c:pt>
                <c:pt idx="10705">
                  <c:v>8.1041199999999994E-2</c:v>
                </c:pt>
                <c:pt idx="10706">
                  <c:v>8.0944299999999997E-2</c:v>
                </c:pt>
                <c:pt idx="10707">
                  <c:v>8.0865400000000004E-2</c:v>
                </c:pt>
                <c:pt idx="10708">
                  <c:v>8.07697E-2</c:v>
                </c:pt>
                <c:pt idx="10709">
                  <c:v>8.0673499999999995E-2</c:v>
                </c:pt>
                <c:pt idx="10710">
                  <c:v>8.0590899999999993E-2</c:v>
                </c:pt>
                <c:pt idx="10711">
                  <c:v>8.0484399999999998E-2</c:v>
                </c:pt>
                <c:pt idx="10712">
                  <c:v>8.0400600000000003E-2</c:v>
                </c:pt>
                <c:pt idx="10713">
                  <c:v>8.0298800000000004E-2</c:v>
                </c:pt>
                <c:pt idx="10714">
                  <c:v>8.0194799999999997E-2</c:v>
                </c:pt>
                <c:pt idx="10715">
                  <c:v>8.0102999999999994E-2</c:v>
                </c:pt>
                <c:pt idx="10716">
                  <c:v>7.9978599999999997E-2</c:v>
                </c:pt>
                <c:pt idx="10717">
                  <c:v>7.9882900000000007E-2</c:v>
                </c:pt>
                <c:pt idx="10718">
                  <c:v>7.9757499999999995E-2</c:v>
                </c:pt>
                <c:pt idx="10719">
                  <c:v>7.9642699999999997E-2</c:v>
                </c:pt>
                <c:pt idx="10720">
                  <c:v>7.9534400000000005E-2</c:v>
                </c:pt>
                <c:pt idx="10721">
                  <c:v>7.9401899999999997E-2</c:v>
                </c:pt>
                <c:pt idx="10722">
                  <c:v>7.9302899999999996E-2</c:v>
                </c:pt>
                <c:pt idx="10723">
                  <c:v>7.9168500000000003E-2</c:v>
                </c:pt>
                <c:pt idx="10724">
                  <c:v>7.9053999999999999E-2</c:v>
                </c:pt>
                <c:pt idx="10725">
                  <c:v>7.8928499999999999E-2</c:v>
                </c:pt>
                <c:pt idx="10726">
                  <c:v>7.8786999999999996E-2</c:v>
                </c:pt>
                <c:pt idx="10727">
                  <c:v>7.8664899999999996E-2</c:v>
                </c:pt>
                <c:pt idx="10728">
                  <c:v>7.8511300000000006E-2</c:v>
                </c:pt>
                <c:pt idx="10729">
                  <c:v>7.8380599999999995E-2</c:v>
                </c:pt>
                <c:pt idx="10730">
                  <c:v>7.8237699999999993E-2</c:v>
                </c:pt>
                <c:pt idx="10731">
                  <c:v>7.8092599999999998E-2</c:v>
                </c:pt>
                <c:pt idx="10732">
                  <c:v>7.7962600000000007E-2</c:v>
                </c:pt>
                <c:pt idx="10733">
                  <c:v>7.7809199999999995E-2</c:v>
                </c:pt>
                <c:pt idx="10734">
                  <c:v>7.7671100000000007E-2</c:v>
                </c:pt>
                <c:pt idx="10735">
                  <c:v>7.7517900000000001E-2</c:v>
                </c:pt>
                <c:pt idx="10736">
                  <c:v>7.7355599999999997E-2</c:v>
                </c:pt>
                <c:pt idx="10737">
                  <c:v>7.7202999999999994E-2</c:v>
                </c:pt>
                <c:pt idx="10738">
                  <c:v>7.7026700000000003E-2</c:v>
                </c:pt>
                <c:pt idx="10739">
                  <c:v>7.6869599999999996E-2</c:v>
                </c:pt>
                <c:pt idx="10740">
                  <c:v>7.6702500000000007E-2</c:v>
                </c:pt>
                <c:pt idx="10741">
                  <c:v>7.6535500000000006E-2</c:v>
                </c:pt>
                <c:pt idx="10742">
                  <c:v>7.6383000000000006E-2</c:v>
                </c:pt>
                <c:pt idx="10743">
                  <c:v>7.6201699999999997E-2</c:v>
                </c:pt>
                <c:pt idx="10744">
                  <c:v>7.6040399999999994E-2</c:v>
                </c:pt>
                <c:pt idx="10745">
                  <c:v>7.58548E-2</c:v>
                </c:pt>
                <c:pt idx="10746">
                  <c:v>7.5671699999999995E-2</c:v>
                </c:pt>
                <c:pt idx="10747">
                  <c:v>7.5492500000000004E-2</c:v>
                </c:pt>
                <c:pt idx="10748">
                  <c:v>7.5290200000000002E-2</c:v>
                </c:pt>
                <c:pt idx="10749">
                  <c:v>7.5113399999999997E-2</c:v>
                </c:pt>
                <c:pt idx="10750">
                  <c:v>7.4912400000000004E-2</c:v>
                </c:pt>
                <c:pt idx="10751">
                  <c:v>7.4729900000000002E-2</c:v>
                </c:pt>
                <c:pt idx="10752">
                  <c:v>7.4540999999999996E-2</c:v>
                </c:pt>
                <c:pt idx="10753">
                  <c:v>7.4339699999999995E-2</c:v>
                </c:pt>
                <c:pt idx="10754">
                  <c:v>7.4150999999999995E-2</c:v>
                </c:pt>
                <c:pt idx="10755">
                  <c:v>7.3937199999999995E-2</c:v>
                </c:pt>
                <c:pt idx="10756">
                  <c:v>7.3736700000000002E-2</c:v>
                </c:pt>
                <c:pt idx="10757">
                  <c:v>7.3521500000000004E-2</c:v>
                </c:pt>
                <c:pt idx="10758">
                  <c:v>7.3303499999999994E-2</c:v>
                </c:pt>
                <c:pt idx="10759">
                  <c:v>7.3091600000000007E-2</c:v>
                </c:pt>
                <c:pt idx="10760">
                  <c:v>7.2870599999999994E-2</c:v>
                </c:pt>
                <c:pt idx="10761">
                  <c:v>7.26604E-2</c:v>
                </c:pt>
                <c:pt idx="10762">
                  <c:v>7.2442199999999998E-2</c:v>
                </c:pt>
                <c:pt idx="10763">
                  <c:v>7.2219000000000005E-2</c:v>
                </c:pt>
                <c:pt idx="10764">
                  <c:v>7.1998300000000001E-2</c:v>
                </c:pt>
                <c:pt idx="10765">
                  <c:v>7.1764800000000004E-2</c:v>
                </c:pt>
                <c:pt idx="10766">
                  <c:v>7.1533299999999994E-2</c:v>
                </c:pt>
                <c:pt idx="10767">
                  <c:v>7.1294700000000003E-2</c:v>
                </c:pt>
                <c:pt idx="10768">
                  <c:v>7.1046300000000007E-2</c:v>
                </c:pt>
                <c:pt idx="10769">
                  <c:v>7.0809800000000006E-2</c:v>
                </c:pt>
                <c:pt idx="10770">
                  <c:v>7.0560300000000006E-2</c:v>
                </c:pt>
                <c:pt idx="10771">
                  <c:v>7.03241E-2</c:v>
                </c:pt>
                <c:pt idx="10772">
                  <c:v>7.0078399999999999E-2</c:v>
                </c:pt>
                <c:pt idx="10773">
                  <c:v>6.9827700000000006E-2</c:v>
                </c:pt>
                <c:pt idx="10774">
                  <c:v>6.9584300000000002E-2</c:v>
                </c:pt>
                <c:pt idx="10775">
                  <c:v>6.9318599999999994E-2</c:v>
                </c:pt>
                <c:pt idx="10776">
                  <c:v>6.9066900000000001E-2</c:v>
                </c:pt>
                <c:pt idx="10777">
                  <c:v>6.8791500000000005E-2</c:v>
                </c:pt>
                <c:pt idx="10778">
                  <c:v>6.8522399999999997E-2</c:v>
                </c:pt>
                <c:pt idx="10779">
                  <c:v>6.8253999999999995E-2</c:v>
                </c:pt>
                <c:pt idx="10780">
                  <c:v>6.7977399999999993E-2</c:v>
                </c:pt>
                <c:pt idx="10781">
                  <c:v>6.7716999999999999E-2</c:v>
                </c:pt>
                <c:pt idx="10782">
                  <c:v>6.7436599999999999E-2</c:v>
                </c:pt>
                <c:pt idx="10783">
                  <c:v>6.7169499999999993E-2</c:v>
                </c:pt>
                <c:pt idx="10784">
                  <c:v>6.6888799999999998E-2</c:v>
                </c:pt>
                <c:pt idx="10785">
                  <c:v>6.6604399999999994E-2</c:v>
                </c:pt>
                <c:pt idx="10786">
                  <c:v>6.6317500000000001E-2</c:v>
                </c:pt>
                <c:pt idx="10787">
                  <c:v>6.6013799999999997E-2</c:v>
                </c:pt>
                <c:pt idx="10788">
                  <c:v>6.5719100000000003E-2</c:v>
                </c:pt>
                <c:pt idx="10789">
                  <c:v>6.5416600000000005E-2</c:v>
                </c:pt>
                <c:pt idx="10790">
                  <c:v>6.5120899999999995E-2</c:v>
                </c:pt>
                <c:pt idx="10791">
                  <c:v>6.4824099999999996E-2</c:v>
                </c:pt>
                <c:pt idx="10792">
                  <c:v>6.4524100000000001E-2</c:v>
                </c:pt>
                <c:pt idx="10793">
                  <c:v>6.4224500000000004E-2</c:v>
                </c:pt>
                <c:pt idx="10794">
                  <c:v>6.3918299999999997E-2</c:v>
                </c:pt>
                <c:pt idx="10795">
                  <c:v>6.3604499999999994E-2</c:v>
                </c:pt>
                <c:pt idx="10796">
                  <c:v>6.3284400000000005E-2</c:v>
                </c:pt>
                <c:pt idx="10797">
                  <c:v>6.2953700000000001E-2</c:v>
                </c:pt>
                <c:pt idx="10798">
                  <c:v>6.2626000000000001E-2</c:v>
                </c:pt>
                <c:pt idx="10799">
                  <c:v>6.22997E-2</c:v>
                </c:pt>
                <c:pt idx="10800">
                  <c:v>6.19713E-2</c:v>
                </c:pt>
                <c:pt idx="10801">
                  <c:v>6.16518E-2</c:v>
                </c:pt>
                <c:pt idx="10802">
                  <c:v>6.1319699999999998E-2</c:v>
                </c:pt>
                <c:pt idx="10803">
                  <c:v>6.09957E-2</c:v>
                </c:pt>
                <c:pt idx="10804">
                  <c:v>6.0655899999999999E-2</c:v>
                </c:pt>
                <c:pt idx="10805">
                  <c:v>6.0307300000000001E-2</c:v>
                </c:pt>
                <c:pt idx="10806">
                  <c:v>5.9951499999999998E-2</c:v>
                </c:pt>
                <c:pt idx="10807">
                  <c:v>5.9587800000000003E-2</c:v>
                </c:pt>
                <c:pt idx="10808">
                  <c:v>5.9254300000000003E-2</c:v>
                </c:pt>
                <c:pt idx="10809">
                  <c:v>5.8895599999999999E-2</c:v>
                </c:pt>
                <c:pt idx="10810">
                  <c:v>5.8371600000000003E-2</c:v>
                </c:pt>
                <c:pt idx="10811">
                  <c:v>5.7925900000000002E-2</c:v>
                </c:pt>
                <c:pt idx="10812">
                  <c:v>5.7574899999999998E-2</c:v>
                </c:pt>
                <c:pt idx="10813">
                  <c:v>5.7098400000000001E-2</c:v>
                </c:pt>
                <c:pt idx="10814">
                  <c:v>5.67275E-2</c:v>
                </c:pt>
                <c:pt idx="10815">
                  <c:v>5.6270800000000003E-2</c:v>
                </c:pt>
                <c:pt idx="10816">
                  <c:v>5.58267E-2</c:v>
                </c:pt>
                <c:pt idx="10817">
                  <c:v>5.5414999999999999E-2</c:v>
                </c:pt>
                <c:pt idx="10818">
                  <c:v>5.49317E-2</c:v>
                </c:pt>
                <c:pt idx="10819">
                  <c:v>5.4538999999999997E-2</c:v>
                </c:pt>
                <c:pt idx="10820">
                  <c:v>5.4068699999999997E-2</c:v>
                </c:pt>
                <c:pt idx="10821">
                  <c:v>5.36436E-2</c:v>
                </c:pt>
                <c:pt idx="10822">
                  <c:v>5.3211899999999999E-2</c:v>
                </c:pt>
                <c:pt idx="10823">
                  <c:v>5.2748099999999999E-2</c:v>
                </c:pt>
                <c:pt idx="10824">
                  <c:v>5.2319400000000002E-2</c:v>
                </c:pt>
                <c:pt idx="10825">
                  <c:v>5.1830000000000001E-2</c:v>
                </c:pt>
                <c:pt idx="10826">
                  <c:v>5.1357300000000002E-2</c:v>
                </c:pt>
                <c:pt idx="10827">
                  <c:v>5.08872E-2</c:v>
                </c:pt>
                <c:pt idx="10828">
                  <c:v>5.0395000000000002E-2</c:v>
                </c:pt>
                <c:pt idx="10829">
                  <c:v>4.9940900000000003E-2</c:v>
                </c:pt>
                <c:pt idx="10830">
                  <c:v>4.94543E-2</c:v>
                </c:pt>
                <c:pt idx="10831">
                  <c:v>4.8977699999999999E-2</c:v>
                </c:pt>
                <c:pt idx="10832">
                  <c:v>4.8518800000000001E-2</c:v>
                </c:pt>
                <c:pt idx="10833">
                  <c:v>4.8010400000000002E-2</c:v>
                </c:pt>
                <c:pt idx="10834">
                  <c:v>4.7548100000000003E-2</c:v>
                </c:pt>
                <c:pt idx="10835">
                  <c:v>4.7019499999999999E-2</c:v>
                </c:pt>
                <c:pt idx="10836">
                  <c:v>4.65186E-2</c:v>
                </c:pt>
                <c:pt idx="10837">
                  <c:v>4.60232E-2</c:v>
                </c:pt>
                <c:pt idx="10838">
                  <c:v>4.5491799999999999E-2</c:v>
                </c:pt>
                <c:pt idx="10839">
                  <c:v>4.5024300000000003E-2</c:v>
                </c:pt>
                <c:pt idx="10840">
                  <c:v>4.4482300000000002E-2</c:v>
                </c:pt>
                <c:pt idx="10841">
                  <c:v>4.40042E-2</c:v>
                </c:pt>
                <c:pt idx="10842">
                  <c:v>4.3490300000000003E-2</c:v>
                </c:pt>
                <c:pt idx="10843">
                  <c:v>4.2968199999999998E-2</c:v>
                </c:pt>
                <c:pt idx="10844">
                  <c:v>4.2465099999999999E-2</c:v>
                </c:pt>
                <c:pt idx="10845">
                  <c:v>4.1894500000000001E-2</c:v>
                </c:pt>
                <c:pt idx="10846">
                  <c:v>4.1386600000000003E-2</c:v>
                </c:pt>
                <c:pt idx="10847">
                  <c:v>4.0829900000000002E-2</c:v>
                </c:pt>
                <c:pt idx="10848">
                  <c:v>4.0303600000000002E-2</c:v>
                </c:pt>
                <c:pt idx="10849">
                  <c:v>3.9773500000000003E-2</c:v>
                </c:pt>
                <c:pt idx="10850">
                  <c:v>3.9223000000000001E-2</c:v>
                </c:pt>
                <c:pt idx="10851">
                  <c:v>3.8708699999999999E-2</c:v>
                </c:pt>
                <c:pt idx="10852">
                  <c:v>3.8158900000000003E-2</c:v>
                </c:pt>
                <c:pt idx="10853">
                  <c:v>3.7620300000000002E-2</c:v>
                </c:pt>
                <c:pt idx="10854">
                  <c:v>3.7057699999999999E-2</c:v>
                </c:pt>
                <c:pt idx="10855">
                  <c:v>3.6481199999999998E-2</c:v>
                </c:pt>
                <c:pt idx="10856">
                  <c:v>3.5921799999999997E-2</c:v>
                </c:pt>
                <c:pt idx="10857">
                  <c:v>3.5352399999999999E-2</c:v>
                </c:pt>
                <c:pt idx="10858">
                  <c:v>3.4785700000000003E-2</c:v>
                </c:pt>
                <c:pt idx="10859">
                  <c:v>3.4227399999999998E-2</c:v>
                </c:pt>
                <c:pt idx="10860">
                  <c:v>3.3650699999999999E-2</c:v>
                </c:pt>
                <c:pt idx="10861">
                  <c:v>3.3102800000000002E-2</c:v>
                </c:pt>
                <c:pt idx="10862">
                  <c:v>3.2529799999999998E-2</c:v>
                </c:pt>
                <c:pt idx="10863">
                  <c:v>3.1946000000000002E-2</c:v>
                </c:pt>
                <c:pt idx="10864">
                  <c:v>3.1359699999999997E-2</c:v>
                </c:pt>
                <c:pt idx="10865">
                  <c:v>3.0740900000000002E-2</c:v>
                </c:pt>
                <c:pt idx="10866">
                  <c:v>3.0166499999999999E-2</c:v>
                </c:pt>
                <c:pt idx="10867">
                  <c:v>2.9553300000000001E-2</c:v>
                </c:pt>
                <c:pt idx="10868">
                  <c:v>2.8967799999999998E-2</c:v>
                </c:pt>
                <c:pt idx="10869">
                  <c:v>2.8371299999999999E-2</c:v>
                </c:pt>
                <c:pt idx="10870">
                  <c:v>2.7769200000000001E-2</c:v>
                </c:pt>
                <c:pt idx="10871">
                  <c:v>2.7197699999999998E-2</c:v>
                </c:pt>
                <c:pt idx="10872">
                  <c:v>2.6573300000000001E-2</c:v>
                </c:pt>
                <c:pt idx="10873">
                  <c:v>2.5967899999999999E-2</c:v>
                </c:pt>
                <c:pt idx="10874">
                  <c:v>2.5324300000000001E-2</c:v>
                </c:pt>
                <c:pt idx="10875">
                  <c:v>2.4713200000000001E-2</c:v>
                </c:pt>
                <c:pt idx="10876">
                  <c:v>2.4102100000000001E-2</c:v>
                </c:pt>
                <c:pt idx="10877">
                  <c:v>2.3300899999999999E-2</c:v>
                </c:pt>
                <c:pt idx="10878">
                  <c:v>2.2597099999999998E-2</c:v>
                </c:pt>
                <c:pt idx="10879">
                  <c:v>2.1967E-2</c:v>
                </c:pt>
                <c:pt idx="10880">
                  <c:v>2.1234300000000001E-2</c:v>
                </c:pt>
                <c:pt idx="10881">
                  <c:v>2.0609300000000001E-2</c:v>
                </c:pt>
                <c:pt idx="10882">
                  <c:v>1.9886399999999999E-2</c:v>
                </c:pt>
                <c:pt idx="10883">
                  <c:v>1.9180200000000001E-2</c:v>
                </c:pt>
                <c:pt idx="10884">
                  <c:v>1.8492399999999999E-2</c:v>
                </c:pt>
                <c:pt idx="10885">
                  <c:v>1.7738199999999999E-2</c:v>
                </c:pt>
                <c:pt idx="10886">
                  <c:v>1.7079799999999999E-2</c:v>
                </c:pt>
                <c:pt idx="10887">
                  <c:v>1.6330899999999999E-2</c:v>
                </c:pt>
                <c:pt idx="10888">
                  <c:v>1.5638800000000001E-2</c:v>
                </c:pt>
                <c:pt idx="10889">
                  <c:v>1.49404E-2</c:v>
                </c:pt>
                <c:pt idx="10890">
                  <c:v>1.42147E-2</c:v>
                </c:pt>
                <c:pt idx="10891">
                  <c:v>1.3536400000000001E-2</c:v>
                </c:pt>
                <c:pt idx="10892">
                  <c:v>1.2756999999999999E-2</c:v>
                </c:pt>
                <c:pt idx="10893">
                  <c:v>1.20058E-2</c:v>
                </c:pt>
                <c:pt idx="10894">
                  <c:v>1.12342E-2</c:v>
                </c:pt>
                <c:pt idx="10895">
                  <c:v>1.04522E-2</c:v>
                </c:pt>
                <c:pt idx="10896" formatCode="0.00E+00">
                  <c:v>9.7181000000000003E-3</c:v>
                </c:pt>
                <c:pt idx="10897" formatCode="0.00E+00">
                  <c:v>8.9265100000000003E-3</c:v>
                </c:pt>
                <c:pt idx="10898" formatCode="0.00E+00">
                  <c:v>8.17762E-3</c:v>
                </c:pt>
                <c:pt idx="10899" formatCode="0.00E+00">
                  <c:v>7.41861E-3</c:v>
                </c:pt>
                <c:pt idx="10900" formatCode="0.00E+00">
                  <c:v>6.6386300000000004E-3</c:v>
                </c:pt>
                <c:pt idx="10901" formatCode="0.00E+00">
                  <c:v>5.8958099999999996E-3</c:v>
                </c:pt>
                <c:pt idx="10902" formatCode="0.00E+00">
                  <c:v>5.0757299999999997E-3</c:v>
                </c:pt>
                <c:pt idx="10903" formatCode="0.00E+00">
                  <c:v>4.2996500000000003E-3</c:v>
                </c:pt>
                <c:pt idx="10904" formatCode="0.00E+00">
                  <c:v>3.5025E-3</c:v>
                </c:pt>
                <c:pt idx="10905" formatCode="0.00E+00">
                  <c:v>2.6945300000000001E-3</c:v>
                </c:pt>
                <c:pt idx="10906" formatCode="0.00E+00">
                  <c:v>1.93468E-3</c:v>
                </c:pt>
                <c:pt idx="10907" formatCode="0.00E+00">
                  <c:v>1.10374E-3</c:v>
                </c:pt>
                <c:pt idx="10908" formatCode="0.00E+00">
                  <c:v>3.4482300000000002E-4</c:v>
                </c:pt>
                <c:pt idx="10909" formatCode="0.00E+00">
                  <c:v>-4.59703E-4</c:v>
                </c:pt>
                <c:pt idx="10910" formatCode="0.00E+00">
                  <c:v>-1.2560399999999999E-3</c:v>
                </c:pt>
                <c:pt idx="10911" formatCode="0.00E+00">
                  <c:v>-2.0392700000000001E-3</c:v>
                </c:pt>
                <c:pt idx="10912" formatCode="0.00E+00">
                  <c:v>-2.8947500000000002E-3</c:v>
                </c:pt>
                <c:pt idx="10913" formatCode="0.00E+00">
                  <c:v>-3.67877E-3</c:v>
                </c:pt>
                <c:pt idx="10914" formatCode="0.00E+00">
                  <c:v>-4.5264299999999997E-3</c:v>
                </c:pt>
                <c:pt idx="10915" formatCode="0.00E+00">
                  <c:v>-5.3310199999999997E-3</c:v>
                </c:pt>
                <c:pt idx="10916" formatCode="0.00E+00">
                  <c:v>-6.1424899999999996E-3</c:v>
                </c:pt>
                <c:pt idx="10917" formatCode="0.00E+00">
                  <c:v>-6.9844E-3</c:v>
                </c:pt>
                <c:pt idx="10918" formatCode="0.00E+00">
                  <c:v>-7.7680400000000004E-3</c:v>
                </c:pt>
                <c:pt idx="10919" formatCode="0.00E+00">
                  <c:v>-8.6135099999999996E-3</c:v>
                </c:pt>
                <c:pt idx="10920" formatCode="0.00E+00">
                  <c:v>-9.4151500000000006E-3</c:v>
                </c:pt>
                <c:pt idx="10921">
                  <c:v>-1.0258099999999999E-2</c:v>
                </c:pt>
                <c:pt idx="10922">
                  <c:v>-1.11123E-2</c:v>
                </c:pt>
                <c:pt idx="10923">
                  <c:v>-1.1936499999999999E-2</c:v>
                </c:pt>
                <c:pt idx="10924">
                  <c:v>-1.28012E-2</c:v>
                </c:pt>
                <c:pt idx="10925">
                  <c:v>-1.3622799999999999E-2</c:v>
                </c:pt>
                <c:pt idx="10926">
                  <c:v>-1.4475200000000001E-2</c:v>
                </c:pt>
                <c:pt idx="10927">
                  <c:v>-1.5318200000000001E-2</c:v>
                </c:pt>
                <c:pt idx="10928">
                  <c:v>-1.6145099999999999E-2</c:v>
                </c:pt>
                <c:pt idx="10929">
                  <c:v>-1.70014E-2</c:v>
                </c:pt>
                <c:pt idx="10930">
                  <c:v>-1.7838199999999999E-2</c:v>
                </c:pt>
                <c:pt idx="10931">
                  <c:v>-1.8709699999999999E-2</c:v>
                </c:pt>
                <c:pt idx="10932">
                  <c:v>-1.9577799999999999E-2</c:v>
                </c:pt>
                <c:pt idx="10933">
                  <c:v>-2.0433699999999999E-2</c:v>
                </c:pt>
                <c:pt idx="10934">
                  <c:v>-2.1309600000000001E-2</c:v>
                </c:pt>
                <c:pt idx="10935">
                  <c:v>-2.2160699999999998E-2</c:v>
                </c:pt>
                <c:pt idx="10936">
                  <c:v>-2.30327E-2</c:v>
                </c:pt>
                <c:pt idx="10937">
                  <c:v>-2.3894700000000001E-2</c:v>
                </c:pt>
                <c:pt idx="10938">
                  <c:v>-2.4747600000000002E-2</c:v>
                </c:pt>
                <c:pt idx="10939">
                  <c:v>-2.56254E-2</c:v>
                </c:pt>
                <c:pt idx="10940">
                  <c:v>-2.6490300000000001E-2</c:v>
                </c:pt>
                <c:pt idx="10941">
                  <c:v>-2.7386299999999999E-2</c:v>
                </c:pt>
                <c:pt idx="10942">
                  <c:v>-2.827E-2</c:v>
                </c:pt>
                <c:pt idx="10943">
                  <c:v>-2.9149899999999999E-2</c:v>
                </c:pt>
                <c:pt idx="10944">
                  <c:v>-3.0042200000000002E-2</c:v>
                </c:pt>
                <c:pt idx="10945">
                  <c:v>-3.09153E-2</c:v>
                </c:pt>
                <c:pt idx="10946">
                  <c:v>-3.1809299999999999E-2</c:v>
                </c:pt>
                <c:pt idx="10947">
                  <c:v>-3.2685100000000002E-2</c:v>
                </c:pt>
                <c:pt idx="10948">
                  <c:v>-3.3566699999999998E-2</c:v>
                </c:pt>
                <c:pt idx="10949">
                  <c:v>-3.4461899999999997E-2</c:v>
                </c:pt>
                <c:pt idx="10950">
                  <c:v>-3.5355400000000002E-2</c:v>
                </c:pt>
                <c:pt idx="10951">
                  <c:v>-3.6269700000000002E-2</c:v>
                </c:pt>
                <c:pt idx="10952">
                  <c:v>-3.7168E-2</c:v>
                </c:pt>
                <c:pt idx="10953">
                  <c:v>-3.8071199999999999E-2</c:v>
                </c:pt>
                <c:pt idx="10954">
                  <c:v>-3.89766E-2</c:v>
                </c:pt>
                <c:pt idx="10955">
                  <c:v>-3.98757E-2</c:v>
                </c:pt>
                <c:pt idx="10956">
                  <c:v>-4.07818E-2</c:v>
                </c:pt>
                <c:pt idx="10957">
                  <c:v>-4.1672500000000001E-2</c:v>
                </c:pt>
                <c:pt idx="10958">
                  <c:v>-4.2577499999999997E-2</c:v>
                </c:pt>
                <c:pt idx="10959">
                  <c:v>-4.3505500000000003E-2</c:v>
                </c:pt>
                <c:pt idx="10960">
                  <c:v>-4.4451299999999999E-2</c:v>
                </c:pt>
                <c:pt idx="10961">
                  <c:v>-4.5407900000000001E-2</c:v>
                </c:pt>
                <c:pt idx="10962">
                  <c:v>-4.6350500000000003E-2</c:v>
                </c:pt>
                <c:pt idx="10963">
                  <c:v>-4.7295799999999999E-2</c:v>
                </c:pt>
                <c:pt idx="10964">
                  <c:v>-4.8239400000000002E-2</c:v>
                </c:pt>
                <c:pt idx="10965">
                  <c:v>-4.9184899999999997E-2</c:v>
                </c:pt>
                <c:pt idx="10966">
                  <c:v>-5.0129199999999999E-2</c:v>
                </c:pt>
                <c:pt idx="10967">
                  <c:v>-5.1071100000000001E-2</c:v>
                </c:pt>
                <c:pt idx="10968">
                  <c:v>-5.2020299999999998E-2</c:v>
                </c:pt>
                <c:pt idx="10969">
                  <c:v>-5.2975899999999999E-2</c:v>
                </c:pt>
                <c:pt idx="10970">
                  <c:v>-5.3941000000000003E-2</c:v>
                </c:pt>
                <c:pt idx="10971">
                  <c:v>-5.4897799999999997E-2</c:v>
                </c:pt>
                <c:pt idx="10972">
                  <c:v>-5.5860100000000003E-2</c:v>
                </c:pt>
                <c:pt idx="10973">
                  <c:v>-5.6813799999999998E-2</c:v>
                </c:pt>
                <c:pt idx="10974">
                  <c:v>-5.7774499999999999E-2</c:v>
                </c:pt>
                <c:pt idx="10975">
                  <c:v>-5.87342E-2</c:v>
                </c:pt>
                <c:pt idx="10976">
                  <c:v>-5.9685099999999998E-2</c:v>
                </c:pt>
                <c:pt idx="10977">
                  <c:v>-6.0651499999999997E-2</c:v>
                </c:pt>
                <c:pt idx="10978">
                  <c:v>-6.1605E-2</c:v>
                </c:pt>
                <c:pt idx="10979">
                  <c:v>-6.2584799999999996E-2</c:v>
                </c:pt>
                <c:pt idx="10980">
                  <c:v>-6.3551499999999997E-2</c:v>
                </c:pt>
                <c:pt idx="10981">
                  <c:v>-6.4519800000000002E-2</c:v>
                </c:pt>
                <c:pt idx="10982">
                  <c:v>-6.5493800000000005E-2</c:v>
                </c:pt>
                <c:pt idx="10983">
                  <c:v>-6.6449400000000006E-2</c:v>
                </c:pt>
                <c:pt idx="10984">
                  <c:v>-6.7431500000000005E-2</c:v>
                </c:pt>
                <c:pt idx="10985">
                  <c:v>-6.8386699999999995E-2</c:v>
                </c:pt>
                <c:pt idx="10986">
                  <c:v>-6.9360500000000005E-2</c:v>
                </c:pt>
                <c:pt idx="10987">
                  <c:v>-7.03289E-2</c:v>
                </c:pt>
                <c:pt idx="10988">
                  <c:v>-7.1295700000000004E-2</c:v>
                </c:pt>
                <c:pt idx="10989">
                  <c:v>-7.2283899999999998E-2</c:v>
                </c:pt>
                <c:pt idx="10990">
                  <c:v>-7.3246800000000001E-2</c:v>
                </c:pt>
                <c:pt idx="10991">
                  <c:v>-7.4230699999999997E-2</c:v>
                </c:pt>
                <c:pt idx="10992">
                  <c:v>-7.5197899999999998E-2</c:v>
                </c:pt>
                <c:pt idx="10993">
                  <c:v>-7.6170000000000002E-2</c:v>
                </c:pt>
                <c:pt idx="10994">
                  <c:v>-7.7148800000000003E-2</c:v>
                </c:pt>
                <c:pt idx="10995">
                  <c:v>-7.8112399999999999E-2</c:v>
                </c:pt>
                <c:pt idx="10996">
                  <c:v>-7.9091999999999996E-2</c:v>
                </c:pt>
                <c:pt idx="10997">
                  <c:v>-8.0063099999999998E-2</c:v>
                </c:pt>
                <c:pt idx="10998">
                  <c:v>-8.1040699999999993E-2</c:v>
                </c:pt>
                <c:pt idx="10999">
                  <c:v>-8.2025100000000004E-2</c:v>
                </c:pt>
                <c:pt idx="11000">
                  <c:v>-8.2996399999999998E-2</c:v>
                </c:pt>
                <c:pt idx="11001">
                  <c:v>-8.3976700000000001E-2</c:v>
                </c:pt>
                <c:pt idx="11002">
                  <c:v>-8.4952E-2</c:v>
                </c:pt>
                <c:pt idx="11003">
                  <c:v>-8.5921600000000001E-2</c:v>
                </c:pt>
                <c:pt idx="11004">
                  <c:v>-8.6906399999999995E-2</c:v>
                </c:pt>
                <c:pt idx="11005">
                  <c:v>-8.7869500000000003E-2</c:v>
                </c:pt>
                <c:pt idx="11006">
                  <c:v>-8.8853100000000004E-2</c:v>
                </c:pt>
                <c:pt idx="11007">
                  <c:v>-8.9828900000000003E-2</c:v>
                </c:pt>
                <c:pt idx="11008">
                  <c:v>-9.0801800000000002E-2</c:v>
                </c:pt>
                <c:pt idx="11009">
                  <c:v>-9.1794600000000004E-2</c:v>
                </c:pt>
                <c:pt idx="11010">
                  <c:v>-9.2752500000000002E-2</c:v>
                </c:pt>
                <c:pt idx="11011">
                  <c:v>-9.37447E-2</c:v>
                </c:pt>
                <c:pt idx="11012">
                  <c:v>-9.4707600000000003E-2</c:v>
                </c:pt>
                <c:pt idx="11013">
                  <c:v>-9.5682699999999996E-2</c:v>
                </c:pt>
                <c:pt idx="11014">
                  <c:v>-9.6666000000000002E-2</c:v>
                </c:pt>
                <c:pt idx="11015">
                  <c:v>-9.7620899999999997E-2</c:v>
                </c:pt>
                <c:pt idx="11016">
                  <c:v>-9.8617800000000005E-2</c:v>
                </c:pt>
                <c:pt idx="11017">
                  <c:v>-9.9574099999999999E-2</c:v>
                </c:pt>
                <c:pt idx="11018">
                  <c:v>-0.100562</c:v>
                </c:pt>
                <c:pt idx="11019">
                  <c:v>-0.101536</c:v>
                </c:pt>
                <c:pt idx="11020">
                  <c:v>-0.102497</c:v>
                </c:pt>
                <c:pt idx="11021">
                  <c:v>-0.10348499999999999</c:v>
                </c:pt>
                <c:pt idx="11022">
                  <c:v>-0.104435</c:v>
                </c:pt>
                <c:pt idx="11023">
                  <c:v>-0.10542</c:v>
                </c:pt>
                <c:pt idx="11024">
                  <c:v>-0.10638</c:v>
                </c:pt>
                <c:pt idx="11025">
                  <c:v>-0.107348</c:v>
                </c:pt>
                <c:pt idx="11026">
                  <c:v>-0.10832799999999999</c:v>
                </c:pt>
                <c:pt idx="11027">
                  <c:v>-0.10928499999999999</c:v>
                </c:pt>
                <c:pt idx="11028">
                  <c:v>-0.110268</c:v>
                </c:pt>
                <c:pt idx="11029">
                  <c:v>-0.11122700000000001</c:v>
                </c:pt>
                <c:pt idx="11030">
                  <c:v>-0.112191</c:v>
                </c:pt>
                <c:pt idx="11031">
                  <c:v>-0.113159</c:v>
                </c:pt>
                <c:pt idx="11032">
                  <c:v>-0.11411</c:v>
                </c:pt>
                <c:pt idx="11033">
                  <c:v>-0.11508</c:v>
                </c:pt>
                <c:pt idx="11034">
                  <c:v>-0.11604</c:v>
                </c:pt>
                <c:pt idx="11035">
                  <c:v>-0.116997</c:v>
                </c:pt>
                <c:pt idx="11036">
                  <c:v>-0.11795899999999999</c:v>
                </c:pt>
                <c:pt idx="11037">
                  <c:v>-0.118905</c:v>
                </c:pt>
                <c:pt idx="11038">
                  <c:v>-0.11989900000000001</c:v>
                </c:pt>
                <c:pt idx="11039">
                  <c:v>-0.12089800000000001</c:v>
                </c:pt>
                <c:pt idx="11040">
                  <c:v>-0.121875</c:v>
                </c:pt>
                <c:pt idx="11041">
                  <c:v>-0.12281300000000001</c:v>
                </c:pt>
                <c:pt idx="11042">
                  <c:v>-0.12368899999999999</c:v>
                </c:pt>
                <c:pt idx="11043">
                  <c:v>-0.12460499999999999</c:v>
                </c:pt>
                <c:pt idx="11044">
                  <c:v>-0.125501</c:v>
                </c:pt>
                <c:pt idx="11045">
                  <c:v>-0.126416</c:v>
                </c:pt>
                <c:pt idx="11046">
                  <c:v>-0.127336</c:v>
                </c:pt>
                <c:pt idx="11047">
                  <c:v>-0.128223</c:v>
                </c:pt>
                <c:pt idx="11048">
                  <c:v>-0.12914700000000001</c:v>
                </c:pt>
                <c:pt idx="11049">
                  <c:v>-0.130024</c:v>
                </c:pt>
                <c:pt idx="11050">
                  <c:v>-0.13092999999999999</c:v>
                </c:pt>
                <c:pt idx="11051">
                  <c:v>-0.131824</c:v>
                </c:pt>
                <c:pt idx="11052">
                  <c:v>-0.13270599999999999</c:v>
                </c:pt>
                <c:pt idx="11053">
                  <c:v>-0.13361799999999999</c:v>
                </c:pt>
                <c:pt idx="11054">
                  <c:v>-0.13449</c:v>
                </c:pt>
                <c:pt idx="11055">
                  <c:v>-0.13539899999999999</c:v>
                </c:pt>
                <c:pt idx="11056">
                  <c:v>-0.13628399999999999</c:v>
                </c:pt>
                <c:pt idx="11057">
                  <c:v>-0.13716800000000001</c:v>
                </c:pt>
                <c:pt idx="11058">
                  <c:v>-0.13806299999999999</c:v>
                </c:pt>
                <c:pt idx="11059">
                  <c:v>-0.13892699999999999</c:v>
                </c:pt>
                <c:pt idx="11060">
                  <c:v>-0.139818</c:v>
                </c:pt>
                <c:pt idx="11061">
                  <c:v>-0.14068600000000001</c:v>
                </c:pt>
                <c:pt idx="11062">
                  <c:v>-0.14155999999999999</c:v>
                </c:pt>
                <c:pt idx="11063">
                  <c:v>-0.14244200000000001</c:v>
                </c:pt>
                <c:pt idx="11064">
                  <c:v>-0.14330499999999999</c:v>
                </c:pt>
                <c:pt idx="11065">
                  <c:v>-0.14418900000000001</c:v>
                </c:pt>
                <c:pt idx="11066">
                  <c:v>-0.14505499999999999</c:v>
                </c:pt>
                <c:pt idx="11067">
                  <c:v>-0.145921</c:v>
                </c:pt>
                <c:pt idx="11068">
                  <c:v>-0.14679200000000001</c:v>
                </c:pt>
                <c:pt idx="11069">
                  <c:v>-0.14763999999999999</c:v>
                </c:pt>
                <c:pt idx="11070">
                  <c:v>-0.148507</c:v>
                </c:pt>
                <c:pt idx="11071">
                  <c:v>-0.14935599999999999</c:v>
                </c:pt>
                <c:pt idx="11072">
                  <c:v>-0.15020800000000001</c:v>
                </c:pt>
                <c:pt idx="11073">
                  <c:v>-0.15107100000000001</c:v>
                </c:pt>
                <c:pt idx="11074">
                  <c:v>-0.15190999999999999</c:v>
                </c:pt>
                <c:pt idx="11075">
                  <c:v>-0.15277399999999999</c:v>
                </c:pt>
                <c:pt idx="11076">
                  <c:v>-0.153615</c:v>
                </c:pt>
                <c:pt idx="11077">
                  <c:v>-0.15445999999999999</c:v>
                </c:pt>
                <c:pt idx="11078">
                  <c:v>-0.155308</c:v>
                </c:pt>
                <c:pt idx="11079">
                  <c:v>-0.15613099999999999</c:v>
                </c:pt>
                <c:pt idx="11080">
                  <c:v>-0.15697800000000001</c:v>
                </c:pt>
                <c:pt idx="11081">
                  <c:v>-0.15779799999999999</c:v>
                </c:pt>
                <c:pt idx="11082">
                  <c:v>-0.158632</c:v>
                </c:pt>
                <c:pt idx="11083">
                  <c:v>-0.15946399999999999</c:v>
                </c:pt>
                <c:pt idx="11084">
                  <c:v>-0.16028200000000001</c:v>
                </c:pt>
                <c:pt idx="11085">
                  <c:v>-0.16112199999999999</c:v>
                </c:pt>
                <c:pt idx="11086">
                  <c:v>-0.16193399999999999</c:v>
                </c:pt>
                <c:pt idx="11087">
                  <c:v>-0.16275999999999999</c:v>
                </c:pt>
                <c:pt idx="11088">
                  <c:v>-0.163575</c:v>
                </c:pt>
                <c:pt idx="11089">
                  <c:v>-0.164378</c:v>
                </c:pt>
                <c:pt idx="11090">
                  <c:v>-0.16519400000000001</c:v>
                </c:pt>
                <c:pt idx="11091">
                  <c:v>-0.165987</c:v>
                </c:pt>
                <c:pt idx="11092">
                  <c:v>-0.166795</c:v>
                </c:pt>
                <c:pt idx="11093">
                  <c:v>-0.16759599999999999</c:v>
                </c:pt>
                <c:pt idx="11094">
                  <c:v>-0.16839100000000001</c:v>
                </c:pt>
                <c:pt idx="11095">
                  <c:v>-0.16919999999999999</c:v>
                </c:pt>
                <c:pt idx="11096">
                  <c:v>-0.169987</c:v>
                </c:pt>
                <c:pt idx="11097">
                  <c:v>-0.17078699999999999</c:v>
                </c:pt>
                <c:pt idx="11098">
                  <c:v>-0.171568</c:v>
                </c:pt>
                <c:pt idx="11099">
                  <c:v>-0.17234099999999999</c:v>
                </c:pt>
                <c:pt idx="11100">
                  <c:v>-0.173126</c:v>
                </c:pt>
                <c:pt idx="11101">
                  <c:v>-0.173902</c:v>
                </c:pt>
                <c:pt idx="11102">
                  <c:v>-0.174681</c:v>
                </c:pt>
                <c:pt idx="11103">
                  <c:v>-0.17541699999999999</c:v>
                </c:pt>
                <c:pt idx="11104">
                  <c:v>-0.17615600000000001</c:v>
                </c:pt>
                <c:pt idx="11105">
                  <c:v>-0.17700099999999999</c:v>
                </c:pt>
                <c:pt idx="11106">
                  <c:v>-0.177948</c:v>
                </c:pt>
                <c:pt idx="11107">
                  <c:v>-0.17886299999999999</c:v>
                </c:pt>
                <c:pt idx="11108">
                  <c:v>-0.17955299999999999</c:v>
                </c:pt>
                <c:pt idx="11109">
                  <c:v>-0.18008299999999999</c:v>
                </c:pt>
                <c:pt idx="11110">
                  <c:v>-0.180617</c:v>
                </c:pt>
                <c:pt idx="11111">
                  <c:v>-0.18117800000000001</c:v>
                </c:pt>
                <c:pt idx="11112">
                  <c:v>-0.181778</c:v>
                </c:pt>
                <c:pt idx="11113">
                  <c:v>-0.18235100000000001</c:v>
                </c:pt>
                <c:pt idx="11114">
                  <c:v>-0.18291299999999999</c:v>
                </c:pt>
                <c:pt idx="11115">
                  <c:v>-0.18348900000000001</c:v>
                </c:pt>
                <c:pt idx="11116">
                  <c:v>-0.184035</c:v>
                </c:pt>
                <c:pt idx="11117">
                  <c:v>-0.18460399999999999</c:v>
                </c:pt>
                <c:pt idx="11118">
                  <c:v>-0.185145</c:v>
                </c:pt>
                <c:pt idx="11119">
                  <c:v>-0.18568399999999999</c:v>
                </c:pt>
                <c:pt idx="11120">
                  <c:v>-0.18623300000000001</c:v>
                </c:pt>
                <c:pt idx="11121">
                  <c:v>-0.186754</c:v>
                </c:pt>
                <c:pt idx="11122">
                  <c:v>-0.187308</c:v>
                </c:pt>
                <c:pt idx="11123">
                  <c:v>-0.187833</c:v>
                </c:pt>
                <c:pt idx="11124">
                  <c:v>-0.18837000000000001</c:v>
                </c:pt>
                <c:pt idx="11125">
                  <c:v>-0.18890599999999999</c:v>
                </c:pt>
                <c:pt idx="11126">
                  <c:v>-0.189418</c:v>
                </c:pt>
                <c:pt idx="11127">
                  <c:v>-0.18995000000000001</c:v>
                </c:pt>
                <c:pt idx="11128">
                  <c:v>-0.19044900000000001</c:v>
                </c:pt>
                <c:pt idx="11129">
                  <c:v>-0.19095999999999999</c:v>
                </c:pt>
                <c:pt idx="11130">
                  <c:v>-0.191464</c:v>
                </c:pt>
                <c:pt idx="11131">
                  <c:v>-0.19195699999999999</c:v>
                </c:pt>
                <c:pt idx="11132">
                  <c:v>-0.192466</c:v>
                </c:pt>
                <c:pt idx="11133">
                  <c:v>-0.19295599999999999</c:v>
                </c:pt>
                <c:pt idx="11134">
                  <c:v>-0.19345499999999999</c:v>
                </c:pt>
                <c:pt idx="11135">
                  <c:v>-0.19394800000000001</c:v>
                </c:pt>
                <c:pt idx="11136">
                  <c:v>-0.19442699999999999</c:v>
                </c:pt>
                <c:pt idx="11137">
                  <c:v>-0.194913</c:v>
                </c:pt>
                <c:pt idx="11138">
                  <c:v>-0.195382</c:v>
                </c:pt>
                <c:pt idx="11139">
                  <c:v>-0.19584799999999999</c:v>
                </c:pt>
                <c:pt idx="11140">
                  <c:v>-0.19631599999999999</c:v>
                </c:pt>
                <c:pt idx="11141">
                  <c:v>-0.196768</c:v>
                </c:pt>
                <c:pt idx="11142">
                  <c:v>-0.19723499999999999</c:v>
                </c:pt>
                <c:pt idx="11143">
                  <c:v>-0.197688</c:v>
                </c:pt>
                <c:pt idx="11144">
                  <c:v>-0.19814200000000001</c:v>
                </c:pt>
                <c:pt idx="11145">
                  <c:v>-0.1986</c:v>
                </c:pt>
                <c:pt idx="11146">
                  <c:v>-0.19903399999999999</c:v>
                </c:pt>
                <c:pt idx="11147">
                  <c:v>-0.199485</c:v>
                </c:pt>
                <c:pt idx="11148">
                  <c:v>-0.199909</c:v>
                </c:pt>
                <c:pt idx="11149">
                  <c:v>-0.20033599999999999</c:v>
                </c:pt>
                <c:pt idx="11150">
                  <c:v>-0.200761</c:v>
                </c:pt>
                <c:pt idx="11151">
                  <c:v>-0.20116800000000001</c:v>
                </c:pt>
                <c:pt idx="11152">
                  <c:v>-0.201598</c:v>
                </c:pt>
                <c:pt idx="11153">
                  <c:v>-0.20200099999999999</c:v>
                </c:pt>
                <c:pt idx="11154">
                  <c:v>-0.20242099999999999</c:v>
                </c:pt>
                <c:pt idx="11155">
                  <c:v>-0.20283000000000001</c:v>
                </c:pt>
                <c:pt idx="11156">
                  <c:v>-0.20322799999999999</c:v>
                </c:pt>
                <c:pt idx="11157">
                  <c:v>-0.20363500000000001</c:v>
                </c:pt>
                <c:pt idx="11158">
                  <c:v>-0.204014</c:v>
                </c:pt>
                <c:pt idx="11159">
                  <c:v>-0.204401</c:v>
                </c:pt>
                <c:pt idx="11160">
                  <c:v>-0.20477400000000001</c:v>
                </c:pt>
                <c:pt idx="11161">
                  <c:v>-0.20514399999999999</c:v>
                </c:pt>
                <c:pt idx="11162">
                  <c:v>-0.20552100000000001</c:v>
                </c:pt>
                <c:pt idx="11163">
                  <c:v>-0.20588600000000001</c:v>
                </c:pt>
                <c:pt idx="11164">
                  <c:v>-0.20626</c:v>
                </c:pt>
                <c:pt idx="11165">
                  <c:v>-0.206625</c:v>
                </c:pt>
                <c:pt idx="11166">
                  <c:v>-0.206983</c:v>
                </c:pt>
                <c:pt idx="11167">
                  <c:v>-0.20733799999999999</c:v>
                </c:pt>
                <c:pt idx="11168">
                  <c:v>-0.207675</c:v>
                </c:pt>
                <c:pt idx="11169">
                  <c:v>-0.208007</c:v>
                </c:pt>
                <c:pt idx="11170">
                  <c:v>-0.20833599999999999</c:v>
                </c:pt>
                <c:pt idx="11171">
                  <c:v>-0.20865800000000001</c:v>
                </c:pt>
                <c:pt idx="11172">
                  <c:v>-0.20899000000000001</c:v>
                </c:pt>
                <c:pt idx="11173">
                  <c:v>-0.209316</c:v>
                </c:pt>
                <c:pt idx="11174">
                  <c:v>-0.209642</c:v>
                </c:pt>
                <c:pt idx="11175">
                  <c:v>-0.20996300000000001</c:v>
                </c:pt>
                <c:pt idx="11176">
                  <c:v>-0.21026400000000001</c:v>
                </c:pt>
                <c:pt idx="11177">
                  <c:v>-0.21056900000000001</c:v>
                </c:pt>
                <c:pt idx="11178">
                  <c:v>-0.21085400000000001</c:v>
                </c:pt>
                <c:pt idx="11179">
                  <c:v>-0.21113999999999999</c:v>
                </c:pt>
                <c:pt idx="11180">
                  <c:v>-0.211423</c:v>
                </c:pt>
                <c:pt idx="11181">
                  <c:v>-0.21169499999999999</c:v>
                </c:pt>
                <c:pt idx="11182">
                  <c:v>-0.21198</c:v>
                </c:pt>
                <c:pt idx="11183">
                  <c:v>-0.212253</c:v>
                </c:pt>
                <c:pt idx="11184">
                  <c:v>-0.21253</c:v>
                </c:pt>
                <c:pt idx="11185">
                  <c:v>-0.21279799999999999</c:v>
                </c:pt>
                <c:pt idx="11186">
                  <c:v>-0.21305299999999999</c:v>
                </c:pt>
                <c:pt idx="11187">
                  <c:v>-0.213309</c:v>
                </c:pt>
                <c:pt idx="11188">
                  <c:v>-0.21354699999999999</c:v>
                </c:pt>
                <c:pt idx="11189">
                  <c:v>-0.213786</c:v>
                </c:pt>
                <c:pt idx="11190">
                  <c:v>-0.21401999999999999</c:v>
                </c:pt>
                <c:pt idx="11191">
                  <c:v>-0.21424499999999999</c:v>
                </c:pt>
                <c:pt idx="11192">
                  <c:v>-0.21448</c:v>
                </c:pt>
                <c:pt idx="11193">
                  <c:v>-0.214703</c:v>
                </c:pt>
                <c:pt idx="11194">
                  <c:v>-0.21492800000000001</c:v>
                </c:pt>
                <c:pt idx="11195">
                  <c:v>-0.215147</c:v>
                </c:pt>
                <c:pt idx="11196">
                  <c:v>-0.21535299999999999</c:v>
                </c:pt>
                <c:pt idx="11197">
                  <c:v>-0.215561</c:v>
                </c:pt>
                <c:pt idx="11198">
                  <c:v>-0.21575</c:v>
                </c:pt>
                <c:pt idx="11199">
                  <c:v>-0.21593899999999999</c:v>
                </c:pt>
                <c:pt idx="11200">
                  <c:v>-0.21612200000000001</c:v>
                </c:pt>
                <c:pt idx="11201">
                  <c:v>-0.21629599999999999</c:v>
                </c:pt>
                <c:pt idx="11202">
                  <c:v>-0.21648200000000001</c:v>
                </c:pt>
                <c:pt idx="11203">
                  <c:v>-0.21665200000000001</c:v>
                </c:pt>
                <c:pt idx="11204">
                  <c:v>-0.21682499999999999</c:v>
                </c:pt>
                <c:pt idx="11205">
                  <c:v>-0.21699299999999999</c:v>
                </c:pt>
                <c:pt idx="11206">
                  <c:v>-0.21715499999999999</c:v>
                </c:pt>
                <c:pt idx="11207">
                  <c:v>-0.21732399999999999</c:v>
                </c:pt>
                <c:pt idx="11208">
                  <c:v>-0.21745100000000001</c:v>
                </c:pt>
                <c:pt idx="11209">
                  <c:v>-0.21754899999999999</c:v>
                </c:pt>
                <c:pt idx="11210">
                  <c:v>-0.21767400000000001</c:v>
                </c:pt>
                <c:pt idx="11211">
                  <c:v>-0.21792400000000001</c:v>
                </c:pt>
                <c:pt idx="11212">
                  <c:v>-0.218252</c:v>
                </c:pt>
                <c:pt idx="11213">
                  <c:v>-0.218443</c:v>
                </c:pt>
                <c:pt idx="11214">
                  <c:v>-0.218441</c:v>
                </c:pt>
                <c:pt idx="11215">
                  <c:v>-0.21832499999999999</c:v>
                </c:pt>
                <c:pt idx="11216">
                  <c:v>-0.21824399999999999</c:v>
                </c:pt>
                <c:pt idx="11217">
                  <c:v>-0.218195</c:v>
                </c:pt>
                <c:pt idx="11218">
                  <c:v>-0.21812300000000001</c:v>
                </c:pt>
                <c:pt idx="11219">
                  <c:v>-0.21804999999999999</c:v>
                </c:pt>
                <c:pt idx="11220">
                  <c:v>-0.217942</c:v>
                </c:pt>
                <c:pt idx="11221">
                  <c:v>-0.21785499999999999</c:v>
                </c:pt>
                <c:pt idx="11222">
                  <c:v>-0.21776100000000001</c:v>
                </c:pt>
                <c:pt idx="11223">
                  <c:v>-0.21766199999999999</c:v>
                </c:pt>
                <c:pt idx="11224">
                  <c:v>-0.21757799999999999</c:v>
                </c:pt>
                <c:pt idx="11225">
                  <c:v>-0.21746599999999999</c:v>
                </c:pt>
                <c:pt idx="11226">
                  <c:v>-0.21736800000000001</c:v>
                </c:pt>
                <c:pt idx="11227">
                  <c:v>-0.21724399999999999</c:v>
                </c:pt>
                <c:pt idx="11228">
                  <c:v>-0.217109</c:v>
                </c:pt>
                <c:pt idx="11229">
                  <c:v>-0.21697</c:v>
                </c:pt>
                <c:pt idx="11230">
                  <c:v>-0.21681300000000001</c:v>
                </c:pt>
                <c:pt idx="11231">
                  <c:v>-0.216671</c:v>
                </c:pt>
                <c:pt idx="11232">
                  <c:v>-0.21651899999999999</c:v>
                </c:pt>
                <c:pt idx="11233">
                  <c:v>-0.21637500000000001</c:v>
                </c:pt>
                <c:pt idx="11234">
                  <c:v>-0.216228</c:v>
                </c:pt>
                <c:pt idx="11235">
                  <c:v>-0.21606700000000001</c:v>
                </c:pt>
                <c:pt idx="11236">
                  <c:v>-0.21590000000000001</c:v>
                </c:pt>
                <c:pt idx="11237">
                  <c:v>-0.215721</c:v>
                </c:pt>
                <c:pt idx="11238">
                  <c:v>-0.21553</c:v>
                </c:pt>
                <c:pt idx="11239">
                  <c:v>-0.215336</c:v>
                </c:pt>
                <c:pt idx="11240">
                  <c:v>-0.21513499999999999</c:v>
                </c:pt>
                <c:pt idx="11241">
                  <c:v>-0.21493300000000001</c:v>
                </c:pt>
                <c:pt idx="11242">
                  <c:v>-0.21473600000000001</c:v>
                </c:pt>
                <c:pt idx="11243">
                  <c:v>-0.21453</c:v>
                </c:pt>
                <c:pt idx="11244">
                  <c:v>-0.21433099999999999</c:v>
                </c:pt>
                <c:pt idx="11245">
                  <c:v>-0.214114</c:v>
                </c:pt>
                <c:pt idx="11246">
                  <c:v>-0.213892</c:v>
                </c:pt>
                <c:pt idx="11247">
                  <c:v>-0.21366199999999999</c:v>
                </c:pt>
                <c:pt idx="11248">
                  <c:v>-0.21341599999999999</c:v>
                </c:pt>
                <c:pt idx="11249">
                  <c:v>-0.213174</c:v>
                </c:pt>
                <c:pt idx="11250">
                  <c:v>-0.21291599999999999</c:v>
                </c:pt>
                <c:pt idx="11251">
                  <c:v>-0.21266399999999999</c:v>
                </c:pt>
                <c:pt idx="11252">
                  <c:v>-0.21240999999999999</c:v>
                </c:pt>
                <c:pt idx="11253">
                  <c:v>-0.21215100000000001</c:v>
                </c:pt>
                <c:pt idx="11254">
                  <c:v>-0.211894</c:v>
                </c:pt>
                <c:pt idx="11255">
                  <c:v>-0.21162300000000001</c:v>
                </c:pt>
                <c:pt idx="11256">
                  <c:v>-0.21134900000000001</c:v>
                </c:pt>
                <c:pt idx="11257">
                  <c:v>-0.211065</c:v>
                </c:pt>
                <c:pt idx="11258">
                  <c:v>-0.21076900000000001</c:v>
                </c:pt>
                <c:pt idx="11259">
                  <c:v>-0.21046999999999999</c:v>
                </c:pt>
                <c:pt idx="11260">
                  <c:v>-0.21016099999999999</c:v>
                </c:pt>
                <c:pt idx="11261">
                  <c:v>-0.20985100000000001</c:v>
                </c:pt>
                <c:pt idx="11262">
                  <c:v>-0.20954400000000001</c:v>
                </c:pt>
                <c:pt idx="11263">
                  <c:v>-0.209228</c:v>
                </c:pt>
                <c:pt idx="11264">
                  <c:v>-0.20891699999999999</c:v>
                </c:pt>
                <c:pt idx="11265">
                  <c:v>-0.208595</c:v>
                </c:pt>
                <c:pt idx="11266">
                  <c:v>-0.20826600000000001</c:v>
                </c:pt>
                <c:pt idx="11267">
                  <c:v>-0.207931</c:v>
                </c:pt>
                <c:pt idx="11268">
                  <c:v>-0.20757800000000001</c:v>
                </c:pt>
                <c:pt idx="11269">
                  <c:v>-0.207228</c:v>
                </c:pt>
                <c:pt idx="11270">
                  <c:v>-0.20686099999999999</c:v>
                </c:pt>
                <c:pt idx="11271">
                  <c:v>-0.20649799999999999</c:v>
                </c:pt>
                <c:pt idx="11272">
                  <c:v>-0.20613600000000001</c:v>
                </c:pt>
                <c:pt idx="11273">
                  <c:v>-0.205765</c:v>
                </c:pt>
                <c:pt idx="11274">
                  <c:v>-0.205405</c:v>
                </c:pt>
                <c:pt idx="11275">
                  <c:v>-0.20502699999999999</c:v>
                </c:pt>
                <c:pt idx="11276">
                  <c:v>-0.204648</c:v>
                </c:pt>
                <c:pt idx="11277">
                  <c:v>-0.20425599999999999</c:v>
                </c:pt>
                <c:pt idx="11278">
                  <c:v>-0.203851</c:v>
                </c:pt>
                <c:pt idx="11279">
                  <c:v>-0.20344400000000001</c:v>
                </c:pt>
                <c:pt idx="11280">
                  <c:v>-0.20302200000000001</c:v>
                </c:pt>
                <c:pt idx="11281">
                  <c:v>-0.20260600000000001</c:v>
                </c:pt>
                <c:pt idx="11282">
                  <c:v>-0.202186</c:v>
                </c:pt>
                <c:pt idx="11283">
                  <c:v>-0.201767</c:v>
                </c:pt>
                <c:pt idx="11284">
                  <c:v>-0.20135</c:v>
                </c:pt>
                <c:pt idx="11285">
                  <c:v>-0.20092099999999999</c:v>
                </c:pt>
                <c:pt idx="11286">
                  <c:v>-0.200489</c:v>
                </c:pt>
                <c:pt idx="11287">
                  <c:v>-0.20004</c:v>
                </c:pt>
                <c:pt idx="11288">
                  <c:v>-0.19958000000000001</c:v>
                </c:pt>
                <c:pt idx="11289">
                  <c:v>-0.19911200000000001</c:v>
                </c:pt>
                <c:pt idx="11290">
                  <c:v>-0.19863700000000001</c:v>
                </c:pt>
                <c:pt idx="11291">
                  <c:v>-0.19816700000000001</c:v>
                </c:pt>
                <c:pt idx="11292">
                  <c:v>-0.19769600000000001</c:v>
                </c:pt>
                <c:pt idx="11293">
                  <c:v>-0.19722899999999999</c:v>
                </c:pt>
                <c:pt idx="11294">
                  <c:v>-0.19675899999999999</c:v>
                </c:pt>
                <c:pt idx="11295">
                  <c:v>-0.196274</c:v>
                </c:pt>
                <c:pt idx="11296">
                  <c:v>-0.19577900000000001</c:v>
                </c:pt>
                <c:pt idx="11297">
                  <c:v>-0.19527</c:v>
                </c:pt>
                <c:pt idx="11298">
                  <c:v>-0.19475400000000001</c:v>
                </c:pt>
                <c:pt idx="11299">
                  <c:v>-0.19423199999999999</c:v>
                </c:pt>
                <c:pt idx="11300">
                  <c:v>-0.19370599999999999</c:v>
                </c:pt>
                <c:pt idx="11301">
                  <c:v>-0.19317999999999999</c:v>
                </c:pt>
                <c:pt idx="11302">
                  <c:v>-0.19265399999999999</c:v>
                </c:pt>
                <c:pt idx="11303">
                  <c:v>-0.19213</c:v>
                </c:pt>
                <c:pt idx="11304">
                  <c:v>-0.19160099999999999</c:v>
                </c:pt>
                <c:pt idx="11305">
                  <c:v>-0.19106200000000001</c:v>
                </c:pt>
                <c:pt idx="11306">
                  <c:v>-0.19051100000000001</c:v>
                </c:pt>
                <c:pt idx="11307">
                  <c:v>-0.18995300000000001</c:v>
                </c:pt>
                <c:pt idx="11308">
                  <c:v>-0.189385</c:v>
                </c:pt>
                <c:pt idx="11309">
                  <c:v>-0.18881200000000001</c:v>
                </c:pt>
                <c:pt idx="11310">
                  <c:v>-0.18823599999999999</c:v>
                </c:pt>
                <c:pt idx="11311">
                  <c:v>-0.18765599999999999</c:v>
                </c:pt>
                <c:pt idx="11312">
                  <c:v>-0.18708</c:v>
                </c:pt>
                <c:pt idx="11313">
                  <c:v>-0.186499</c:v>
                </c:pt>
                <c:pt idx="11314">
                  <c:v>-0.185916</c:v>
                </c:pt>
                <c:pt idx="11315">
                  <c:v>-0.18532399999999999</c:v>
                </c:pt>
                <c:pt idx="11316">
                  <c:v>-0.184723</c:v>
                </c:pt>
                <c:pt idx="11317">
                  <c:v>-0.184116</c:v>
                </c:pt>
                <c:pt idx="11318">
                  <c:v>-0.18349599999999999</c:v>
                </c:pt>
                <c:pt idx="11319">
                  <c:v>-0.18287300000000001</c:v>
                </c:pt>
                <c:pt idx="11320">
                  <c:v>-0.18224399999999999</c:v>
                </c:pt>
                <c:pt idx="11321">
                  <c:v>-0.181612</c:v>
                </c:pt>
                <c:pt idx="11322">
                  <c:v>-0.18098400000000001</c:v>
                </c:pt>
                <c:pt idx="11323">
                  <c:v>-0.18034900000000001</c:v>
                </c:pt>
                <c:pt idx="11324">
                  <c:v>-0.17971599999999999</c:v>
                </c:pt>
                <c:pt idx="11325">
                  <c:v>-0.17907400000000001</c:v>
                </c:pt>
                <c:pt idx="11326">
                  <c:v>-0.178423</c:v>
                </c:pt>
                <c:pt idx="11327">
                  <c:v>-0.17776500000000001</c:v>
                </c:pt>
                <c:pt idx="11328">
                  <c:v>-0.177095</c:v>
                </c:pt>
                <c:pt idx="11329">
                  <c:v>-0.17642099999999999</c:v>
                </c:pt>
                <c:pt idx="11330">
                  <c:v>-0.17574000000000001</c:v>
                </c:pt>
                <c:pt idx="11331">
                  <c:v>-0.17505799999999999</c:v>
                </c:pt>
                <c:pt idx="11332">
                  <c:v>-0.17437800000000001</c:v>
                </c:pt>
                <c:pt idx="11333">
                  <c:v>-0.17369299999999999</c:v>
                </c:pt>
                <c:pt idx="11334">
                  <c:v>-0.173012</c:v>
                </c:pt>
                <c:pt idx="11335">
                  <c:v>-0.17232</c:v>
                </c:pt>
                <c:pt idx="11336">
                  <c:v>-0.171622</c:v>
                </c:pt>
                <c:pt idx="11337">
                  <c:v>-0.17091400000000001</c:v>
                </c:pt>
                <c:pt idx="11338">
                  <c:v>-0.17019400000000001</c:v>
                </c:pt>
                <c:pt idx="11339">
                  <c:v>-0.16947000000000001</c:v>
                </c:pt>
                <c:pt idx="11340">
                  <c:v>-0.168737</c:v>
                </c:pt>
                <c:pt idx="11341">
                  <c:v>-0.16800799999999999</c:v>
                </c:pt>
                <c:pt idx="11342">
                  <c:v>-0.16727600000000001</c:v>
                </c:pt>
                <c:pt idx="11343">
                  <c:v>-0.166546</c:v>
                </c:pt>
                <c:pt idx="11344">
                  <c:v>-0.16581699999999999</c:v>
                </c:pt>
                <c:pt idx="11345">
                  <c:v>-0.165078</c:v>
                </c:pt>
                <c:pt idx="11346">
                  <c:v>-0.16433400000000001</c:v>
                </c:pt>
                <c:pt idx="11347">
                  <c:v>-0.163575</c:v>
                </c:pt>
                <c:pt idx="11348">
                  <c:v>-0.16280600000000001</c:v>
                </c:pt>
                <c:pt idx="11349">
                  <c:v>-0.162026</c:v>
                </c:pt>
                <c:pt idx="11350">
                  <c:v>-0.161243</c:v>
                </c:pt>
                <c:pt idx="11351">
                  <c:v>-0.16046299999999999</c:v>
                </c:pt>
                <c:pt idx="11352">
                  <c:v>-0.15968399999999999</c:v>
                </c:pt>
                <c:pt idx="11353">
                  <c:v>-0.158911</c:v>
                </c:pt>
                <c:pt idx="11354">
                  <c:v>-0.15813099999999999</c:v>
                </c:pt>
                <c:pt idx="11355">
                  <c:v>-0.15734300000000001</c:v>
                </c:pt>
                <c:pt idx="11356">
                  <c:v>-0.15654199999999999</c:v>
                </c:pt>
                <c:pt idx="11357">
                  <c:v>-0.15573100000000001</c:v>
                </c:pt>
                <c:pt idx="11358">
                  <c:v>-0.154914</c:v>
                </c:pt>
                <c:pt idx="11359">
                  <c:v>-0.15409</c:v>
                </c:pt>
                <c:pt idx="11360">
                  <c:v>-0.15326600000000001</c:v>
                </c:pt>
                <c:pt idx="11361">
                  <c:v>-0.15243899999999999</c:v>
                </c:pt>
                <c:pt idx="11362">
                  <c:v>-0.151616</c:v>
                </c:pt>
                <c:pt idx="11363">
                  <c:v>-0.15079400000000001</c:v>
                </c:pt>
                <c:pt idx="11364">
                  <c:v>-0.14996699999999999</c:v>
                </c:pt>
                <c:pt idx="11365">
                  <c:v>-0.14913199999999999</c:v>
                </c:pt>
                <c:pt idx="11366">
                  <c:v>-0.148285</c:v>
                </c:pt>
                <c:pt idx="11367">
                  <c:v>-0.14743200000000001</c:v>
                </c:pt>
                <c:pt idx="11368">
                  <c:v>-0.14657000000000001</c:v>
                </c:pt>
                <c:pt idx="11369">
                  <c:v>-0.145704</c:v>
                </c:pt>
                <c:pt idx="11370">
                  <c:v>-0.14483699999999999</c:v>
                </c:pt>
                <c:pt idx="11371">
                  <c:v>-0.14396800000000001</c:v>
                </c:pt>
                <c:pt idx="11372">
                  <c:v>-0.14310100000000001</c:v>
                </c:pt>
                <c:pt idx="11373">
                  <c:v>-0.142232</c:v>
                </c:pt>
                <c:pt idx="11374">
                  <c:v>-0.14135900000000001</c:v>
                </c:pt>
                <c:pt idx="11375">
                  <c:v>-0.14047999999999999</c:v>
                </c:pt>
                <c:pt idx="11376">
                  <c:v>-0.13959199999999999</c:v>
                </c:pt>
                <c:pt idx="11377">
                  <c:v>-0.13869799999999999</c:v>
                </c:pt>
                <c:pt idx="11378">
                  <c:v>-0.137794</c:v>
                </c:pt>
                <c:pt idx="11379">
                  <c:v>-0.13688800000000001</c:v>
                </c:pt>
                <c:pt idx="11380">
                  <c:v>-0.13597799999999999</c:v>
                </c:pt>
                <c:pt idx="11381">
                  <c:v>-0.13506499999999999</c:v>
                </c:pt>
                <c:pt idx="11382">
                  <c:v>-0.134156</c:v>
                </c:pt>
                <c:pt idx="11383">
                  <c:v>-0.133241</c:v>
                </c:pt>
                <c:pt idx="11384">
                  <c:v>-0.132328</c:v>
                </c:pt>
                <c:pt idx="11385">
                  <c:v>-0.131409</c:v>
                </c:pt>
                <c:pt idx="11386">
                  <c:v>-0.13048199999999999</c:v>
                </c:pt>
                <c:pt idx="11387">
                  <c:v>-0.129548</c:v>
                </c:pt>
                <c:pt idx="11388">
                  <c:v>-0.128603</c:v>
                </c:pt>
                <c:pt idx="11389">
                  <c:v>-0.12765699999999999</c:v>
                </c:pt>
                <c:pt idx="11390">
                  <c:v>-0.12670400000000001</c:v>
                </c:pt>
                <c:pt idx="11391">
                  <c:v>-0.125753</c:v>
                </c:pt>
                <c:pt idx="11392">
                  <c:v>-0.124802</c:v>
                </c:pt>
                <c:pt idx="11393">
                  <c:v>-0.123848</c:v>
                </c:pt>
                <c:pt idx="11394">
                  <c:v>-0.12289799999999999</c:v>
                </c:pt>
                <c:pt idx="11395">
                  <c:v>-0.12193900000000001</c:v>
                </c:pt>
                <c:pt idx="11396">
                  <c:v>-0.120975</c:v>
                </c:pt>
                <c:pt idx="11397">
                  <c:v>-0.12</c:v>
                </c:pt>
                <c:pt idx="11398">
                  <c:v>-0.119018</c:v>
                </c:pt>
                <c:pt idx="11399">
                  <c:v>-0.118032</c:v>
                </c:pt>
                <c:pt idx="11400">
                  <c:v>-0.11704000000000001</c:v>
                </c:pt>
                <c:pt idx="11401">
                  <c:v>-0.116051</c:v>
                </c:pt>
                <c:pt idx="11402">
                  <c:v>-0.11506</c:v>
                </c:pt>
                <c:pt idx="11403">
                  <c:v>-0.11407399999999999</c:v>
                </c:pt>
                <c:pt idx="11404">
                  <c:v>-0.11308600000000001</c:v>
                </c:pt>
                <c:pt idx="11405">
                  <c:v>-0.112092</c:v>
                </c:pt>
                <c:pt idx="11406">
                  <c:v>-0.111091</c:v>
                </c:pt>
                <c:pt idx="11407">
                  <c:v>-0.11007699999999999</c:v>
                </c:pt>
                <c:pt idx="11408">
                  <c:v>-0.109058</c:v>
                </c:pt>
                <c:pt idx="11409">
                  <c:v>-0.108031</c:v>
                </c:pt>
                <c:pt idx="11410">
                  <c:v>-0.107004</c:v>
                </c:pt>
                <c:pt idx="11411">
                  <c:v>-0.105978</c:v>
                </c:pt>
                <c:pt idx="11412">
                  <c:v>-0.10495500000000001</c:v>
                </c:pt>
                <c:pt idx="11413">
                  <c:v>-0.103938</c:v>
                </c:pt>
                <c:pt idx="11414">
                  <c:v>-0.10291599999999999</c:v>
                </c:pt>
                <c:pt idx="11415">
                  <c:v>-0.101885</c:v>
                </c:pt>
                <c:pt idx="11416">
                  <c:v>-0.100841</c:v>
                </c:pt>
                <c:pt idx="11417">
                  <c:v>-9.9788299999999996E-2</c:v>
                </c:pt>
                <c:pt idx="11418">
                  <c:v>-9.8732E-2</c:v>
                </c:pt>
                <c:pt idx="11419">
                  <c:v>-9.7670499999999993E-2</c:v>
                </c:pt>
                <c:pt idx="11420">
                  <c:v>-9.6611100000000005E-2</c:v>
                </c:pt>
                <c:pt idx="11421">
                  <c:v>-9.5550399999999994E-2</c:v>
                </c:pt>
                <c:pt idx="11422">
                  <c:v>-9.44937E-2</c:v>
                </c:pt>
                <c:pt idx="11423">
                  <c:v>-9.3438599999999997E-2</c:v>
                </c:pt>
                <c:pt idx="11424">
                  <c:v>-9.2378699999999994E-2</c:v>
                </c:pt>
                <c:pt idx="11425">
                  <c:v>-9.1313199999999997E-2</c:v>
                </c:pt>
                <c:pt idx="11426">
                  <c:v>-9.0237300000000006E-2</c:v>
                </c:pt>
                <c:pt idx="11427">
                  <c:v>-8.9156299999999994E-2</c:v>
                </c:pt>
                <c:pt idx="11428">
                  <c:v>-8.8068300000000002E-2</c:v>
                </c:pt>
                <c:pt idx="11429">
                  <c:v>-8.6978299999999995E-2</c:v>
                </c:pt>
                <c:pt idx="11430">
                  <c:v>-8.5888999999999993E-2</c:v>
                </c:pt>
                <c:pt idx="11431">
                  <c:v>-8.4798600000000002E-2</c:v>
                </c:pt>
                <c:pt idx="11432">
                  <c:v>-8.3711800000000003E-2</c:v>
                </c:pt>
                <c:pt idx="11433">
                  <c:v>-8.2622500000000001E-2</c:v>
                </c:pt>
                <c:pt idx="11434">
                  <c:v>-8.1532099999999996E-2</c:v>
                </c:pt>
                <c:pt idx="11435">
                  <c:v>-8.0436499999999994E-2</c:v>
                </c:pt>
                <c:pt idx="11436">
                  <c:v>-7.9333899999999999E-2</c:v>
                </c:pt>
                <c:pt idx="11437">
                  <c:v>-7.82254E-2</c:v>
                </c:pt>
                <c:pt idx="11438">
                  <c:v>-7.71091E-2</c:v>
                </c:pt>
                <c:pt idx="11439">
                  <c:v>-7.5993099999999994E-2</c:v>
                </c:pt>
                <c:pt idx="11440">
                  <c:v>-7.4874599999999999E-2</c:v>
                </c:pt>
                <c:pt idx="11441">
                  <c:v>-7.3756600000000005E-2</c:v>
                </c:pt>
                <c:pt idx="11442">
                  <c:v>-7.2640200000000002E-2</c:v>
                </c:pt>
                <c:pt idx="11443">
                  <c:v>-7.1521699999999994E-2</c:v>
                </c:pt>
                <c:pt idx="11444">
                  <c:v>-7.0405999999999996E-2</c:v>
                </c:pt>
                <c:pt idx="11445">
                  <c:v>-6.9284799999999994E-2</c:v>
                </c:pt>
                <c:pt idx="11446">
                  <c:v>-6.8157899999999993E-2</c:v>
                </c:pt>
                <c:pt idx="11447">
                  <c:v>-6.7023299999999994E-2</c:v>
                </c:pt>
                <c:pt idx="11448">
                  <c:v>-6.5881800000000004E-2</c:v>
                </c:pt>
                <c:pt idx="11449">
                  <c:v>-6.4740699999999998E-2</c:v>
                </c:pt>
                <c:pt idx="11450">
                  <c:v>-6.3595899999999997E-2</c:v>
                </c:pt>
                <c:pt idx="11451">
                  <c:v>-6.2453799999999997E-2</c:v>
                </c:pt>
                <c:pt idx="11452">
                  <c:v>-6.1312100000000001E-2</c:v>
                </c:pt>
                <c:pt idx="11453">
                  <c:v>-6.0171299999999997E-2</c:v>
                </c:pt>
                <c:pt idx="11454">
                  <c:v>-5.9032599999999998E-2</c:v>
                </c:pt>
                <c:pt idx="11455">
                  <c:v>-5.7888000000000002E-2</c:v>
                </c:pt>
                <c:pt idx="11456">
                  <c:v>-5.67386E-2</c:v>
                </c:pt>
                <c:pt idx="11457">
                  <c:v>-5.5579799999999999E-2</c:v>
                </c:pt>
                <c:pt idx="11458">
                  <c:v>-5.4417699999999999E-2</c:v>
                </c:pt>
                <c:pt idx="11459">
                  <c:v>-5.3252300000000002E-2</c:v>
                </c:pt>
                <c:pt idx="11460">
                  <c:v>-5.2085600000000003E-2</c:v>
                </c:pt>
                <c:pt idx="11461">
                  <c:v>-5.0922599999999998E-2</c:v>
                </c:pt>
                <c:pt idx="11462">
                  <c:v>-4.9759100000000001E-2</c:v>
                </c:pt>
                <c:pt idx="11463">
                  <c:v>-4.8600999999999998E-2</c:v>
                </c:pt>
                <c:pt idx="11464">
                  <c:v>-4.7440799999999998E-2</c:v>
                </c:pt>
                <c:pt idx="11465">
                  <c:v>-4.6276999999999999E-2</c:v>
                </c:pt>
                <c:pt idx="11466">
                  <c:v>-4.5106E-2</c:v>
                </c:pt>
                <c:pt idx="11467">
                  <c:v>-4.39265E-2</c:v>
                </c:pt>
                <c:pt idx="11468">
                  <c:v>-4.2744900000000002E-2</c:v>
                </c:pt>
                <c:pt idx="11469">
                  <c:v>-4.1557200000000002E-2</c:v>
                </c:pt>
                <c:pt idx="11470">
                  <c:v>-4.0373300000000001E-2</c:v>
                </c:pt>
                <c:pt idx="11471">
                  <c:v>-3.9190200000000001E-2</c:v>
                </c:pt>
                <c:pt idx="11472">
                  <c:v>-3.8011000000000003E-2</c:v>
                </c:pt>
                <c:pt idx="11473">
                  <c:v>-3.6836899999999999E-2</c:v>
                </c:pt>
                <c:pt idx="11474">
                  <c:v>-3.5658200000000001E-2</c:v>
                </c:pt>
                <c:pt idx="11475">
                  <c:v>-3.4474699999999997E-2</c:v>
                </c:pt>
                <c:pt idx="11476">
                  <c:v>-3.3279400000000001E-2</c:v>
                </c:pt>
                <c:pt idx="11477">
                  <c:v>-3.20813E-2</c:v>
                </c:pt>
                <c:pt idx="11478">
                  <c:v>-3.08808E-2</c:v>
                </c:pt>
                <c:pt idx="11479">
                  <c:v>-2.96796E-2</c:v>
                </c:pt>
                <c:pt idx="11480">
                  <c:v>-2.8483100000000001E-2</c:v>
                </c:pt>
                <c:pt idx="11481">
                  <c:v>-2.7286600000000001E-2</c:v>
                </c:pt>
                <c:pt idx="11482">
                  <c:v>-2.6095500000000001E-2</c:v>
                </c:pt>
                <c:pt idx="11483">
                  <c:v>-2.4903700000000001E-2</c:v>
                </c:pt>
                <c:pt idx="11484">
                  <c:v>-2.3709299999999999E-2</c:v>
                </c:pt>
                <c:pt idx="11485">
                  <c:v>-2.2509000000000001E-2</c:v>
                </c:pt>
                <c:pt idx="11486">
                  <c:v>-2.1301400000000002E-2</c:v>
                </c:pt>
                <c:pt idx="11487">
                  <c:v>-2.0092200000000001E-2</c:v>
                </c:pt>
                <c:pt idx="11488">
                  <c:v>-1.88784E-2</c:v>
                </c:pt>
                <c:pt idx="11489">
                  <c:v>-1.7665699999999999E-2</c:v>
                </c:pt>
                <c:pt idx="11490">
                  <c:v>-1.64546E-2</c:v>
                </c:pt>
                <c:pt idx="11491">
                  <c:v>-1.5251499999999999E-2</c:v>
                </c:pt>
                <c:pt idx="11492">
                  <c:v>-1.4061799999999999E-2</c:v>
                </c:pt>
                <c:pt idx="11493">
                  <c:v>-1.28632E-2</c:v>
                </c:pt>
                <c:pt idx="11494">
                  <c:v>-1.16294E-2</c:v>
                </c:pt>
                <c:pt idx="11495">
                  <c:v>-1.03821E-2</c:v>
                </c:pt>
                <c:pt idx="11496" formatCode="0.00E+00">
                  <c:v>-9.2248499999999997E-3</c:v>
                </c:pt>
                <c:pt idx="11497" formatCode="0.00E+00">
                  <c:v>-8.5100799999999997E-3</c:v>
                </c:pt>
                <c:pt idx="11498" formatCode="0.00E+00">
                  <c:v>-7.5193899999999999E-3</c:v>
                </c:pt>
                <c:pt idx="11499" formatCode="0.00E+00">
                  <c:v>-6.2908E-3</c:v>
                </c:pt>
                <c:pt idx="11500" formatCode="0.00E+00">
                  <c:v>-5.3920000000000001E-3</c:v>
                </c:pt>
                <c:pt idx="11501" formatCode="0.00E+00">
                  <c:v>-4.1748699999999998E-3</c:v>
                </c:pt>
                <c:pt idx="11502" formatCode="0.00E+00">
                  <c:v>-3.1856200000000001E-3</c:v>
                </c:pt>
                <c:pt idx="11503" formatCode="0.00E+00">
                  <c:v>-2.1101499999999999E-3</c:v>
                </c:pt>
                <c:pt idx="11504" formatCode="0.00E+00">
                  <c:v>-9.72985E-4</c:v>
                </c:pt>
                <c:pt idx="11505" formatCode="0.00E+00">
                  <c:v>-4.6378099999999997E-6</c:v>
                </c:pt>
                <c:pt idx="11506" formatCode="0.00E+00">
                  <c:v>1.1854400000000001E-3</c:v>
                </c:pt>
                <c:pt idx="11507" formatCode="0.00E+00">
                  <c:v>2.1850799999999998E-3</c:v>
                </c:pt>
                <c:pt idx="11508" formatCode="0.00E+00">
                  <c:v>3.3091100000000001E-3</c:v>
                </c:pt>
                <c:pt idx="11509" formatCode="0.00E+00">
                  <c:v>4.3938700000000002E-3</c:v>
                </c:pt>
                <c:pt idx="11510" formatCode="0.00E+00">
                  <c:v>5.43554E-3</c:v>
                </c:pt>
                <c:pt idx="11511" formatCode="0.00E+00">
                  <c:v>6.5572900000000003E-3</c:v>
                </c:pt>
                <c:pt idx="11512" formatCode="0.00E+00">
                  <c:v>7.5987900000000002E-3</c:v>
                </c:pt>
                <c:pt idx="11513" formatCode="0.00E+00">
                  <c:v>8.6874099999999996E-3</c:v>
                </c:pt>
                <c:pt idx="11514" formatCode="0.00E+00">
                  <c:v>9.7736999999999997E-3</c:v>
                </c:pt>
                <c:pt idx="11515">
                  <c:v>1.08288E-2</c:v>
                </c:pt>
                <c:pt idx="11516">
                  <c:v>1.1935899999999999E-2</c:v>
                </c:pt>
                <c:pt idx="11517">
                  <c:v>1.30137E-2</c:v>
                </c:pt>
                <c:pt idx="11518">
                  <c:v>1.4086899999999999E-2</c:v>
                </c:pt>
                <c:pt idx="11519">
                  <c:v>1.5201299999999999E-2</c:v>
                </c:pt>
                <c:pt idx="11520">
                  <c:v>1.6237399999999999E-2</c:v>
                </c:pt>
                <c:pt idx="11521">
                  <c:v>1.73583E-2</c:v>
                </c:pt>
                <c:pt idx="11522">
                  <c:v>1.8407400000000001E-2</c:v>
                </c:pt>
                <c:pt idx="11523">
                  <c:v>1.94907E-2</c:v>
                </c:pt>
                <c:pt idx="11524">
                  <c:v>2.0585099999999999E-2</c:v>
                </c:pt>
                <c:pt idx="11525">
                  <c:v>2.1629800000000001E-2</c:v>
                </c:pt>
                <c:pt idx="11526">
                  <c:v>2.2761199999999999E-2</c:v>
                </c:pt>
                <c:pt idx="11527">
                  <c:v>2.3802299999999998E-2</c:v>
                </c:pt>
                <c:pt idx="11528">
                  <c:v>2.4922099999999999E-2</c:v>
                </c:pt>
                <c:pt idx="11529">
                  <c:v>2.5983200000000001E-2</c:v>
                </c:pt>
                <c:pt idx="11530">
                  <c:v>2.7065800000000001E-2</c:v>
                </c:pt>
                <c:pt idx="11531">
                  <c:v>2.8155099999999999E-2</c:v>
                </c:pt>
                <c:pt idx="11532">
                  <c:v>2.9208399999999999E-2</c:v>
                </c:pt>
                <c:pt idx="11533">
                  <c:v>3.0311100000000001E-2</c:v>
                </c:pt>
                <c:pt idx="11534">
                  <c:v>3.1357200000000002E-2</c:v>
                </c:pt>
                <c:pt idx="11535">
                  <c:v>3.2463800000000001E-2</c:v>
                </c:pt>
                <c:pt idx="11536">
                  <c:v>3.3525600000000003E-2</c:v>
                </c:pt>
                <c:pt idx="11537">
                  <c:v>3.4623399999999999E-2</c:v>
                </c:pt>
                <c:pt idx="11538">
                  <c:v>3.5698000000000001E-2</c:v>
                </c:pt>
                <c:pt idx="11539">
                  <c:v>3.6774099999999997E-2</c:v>
                </c:pt>
                <c:pt idx="11540">
                  <c:v>3.7859299999999999E-2</c:v>
                </c:pt>
                <c:pt idx="11541">
                  <c:v>3.8915499999999999E-2</c:v>
                </c:pt>
                <c:pt idx="11542">
                  <c:v>4.0009900000000001E-2</c:v>
                </c:pt>
                <c:pt idx="11543">
                  <c:v>4.1060600000000003E-2</c:v>
                </c:pt>
                <c:pt idx="11544">
                  <c:v>4.2155699999999997E-2</c:v>
                </c:pt>
                <c:pt idx="11545">
                  <c:v>4.3215499999999997E-2</c:v>
                </c:pt>
                <c:pt idx="11546">
                  <c:v>4.42993E-2</c:v>
                </c:pt>
                <c:pt idx="11547">
                  <c:v>4.5374200000000003E-2</c:v>
                </c:pt>
                <c:pt idx="11548">
                  <c:v>4.6441299999999998E-2</c:v>
                </c:pt>
                <c:pt idx="11549">
                  <c:v>4.7522500000000002E-2</c:v>
                </c:pt>
                <c:pt idx="11550">
                  <c:v>4.85745E-2</c:v>
                </c:pt>
                <c:pt idx="11551">
                  <c:v>4.9653099999999999E-2</c:v>
                </c:pt>
                <c:pt idx="11552">
                  <c:v>5.0708799999999998E-2</c:v>
                </c:pt>
                <c:pt idx="11553">
                  <c:v>5.1787399999999997E-2</c:v>
                </c:pt>
                <c:pt idx="11554">
                  <c:v>5.2844099999999998E-2</c:v>
                </c:pt>
                <c:pt idx="11555">
                  <c:v>5.3912399999999999E-2</c:v>
                </c:pt>
                <c:pt idx="11556">
                  <c:v>5.4976799999999999E-2</c:v>
                </c:pt>
                <c:pt idx="11557">
                  <c:v>5.6058200000000002E-2</c:v>
                </c:pt>
                <c:pt idx="11558">
                  <c:v>5.7119799999999998E-2</c:v>
                </c:pt>
                <c:pt idx="11559">
                  <c:v>5.8126900000000002E-2</c:v>
                </c:pt>
                <c:pt idx="11560">
                  <c:v>5.9147600000000002E-2</c:v>
                </c:pt>
                <c:pt idx="11561">
                  <c:v>6.0265600000000003E-2</c:v>
                </c:pt>
                <c:pt idx="11562">
                  <c:v>6.1504700000000002E-2</c:v>
                </c:pt>
                <c:pt idx="11563">
                  <c:v>6.24223E-2</c:v>
                </c:pt>
                <c:pt idx="11564">
                  <c:v>6.1495300000000003E-2</c:v>
                </c:pt>
                <c:pt idx="11565">
                  <c:v>6.1594299999999998E-2</c:v>
                </c:pt>
                <c:pt idx="11566">
                  <c:v>6.2713199999999997E-2</c:v>
                </c:pt>
                <c:pt idx="11567">
                  <c:v>6.2477600000000001E-2</c:v>
                </c:pt>
                <c:pt idx="11568">
                  <c:v>6.3551899999999995E-2</c:v>
                </c:pt>
                <c:pt idx="11569">
                  <c:v>6.3693299999999994E-2</c:v>
                </c:pt>
                <c:pt idx="11570">
                  <c:v>6.4170099999999994E-2</c:v>
                </c:pt>
                <c:pt idx="11571">
                  <c:v>6.49285E-2</c:v>
                </c:pt>
                <c:pt idx="11572">
                  <c:v>6.4942200000000005E-2</c:v>
                </c:pt>
                <c:pt idx="11573">
                  <c:v>6.5904599999999994E-2</c:v>
                </c:pt>
                <c:pt idx="11574">
                  <c:v>6.5990099999999996E-2</c:v>
                </c:pt>
                <c:pt idx="11575">
                  <c:v>6.6650299999999996E-2</c:v>
                </c:pt>
                <c:pt idx="11576">
                  <c:v>6.7122799999999996E-2</c:v>
                </c:pt>
                <c:pt idx="11577">
                  <c:v>6.7426600000000003E-2</c:v>
                </c:pt>
                <c:pt idx="11578">
                  <c:v>6.8111900000000003E-2</c:v>
                </c:pt>
                <c:pt idx="11579">
                  <c:v>6.8368899999999996E-2</c:v>
                </c:pt>
                <c:pt idx="11580">
                  <c:v>6.8939899999999998E-2</c:v>
                </c:pt>
                <c:pt idx="11581">
                  <c:v>6.9390999999999994E-2</c:v>
                </c:pt>
                <c:pt idx="11582">
                  <c:v>6.9775900000000002E-2</c:v>
                </c:pt>
                <c:pt idx="11583">
                  <c:v>7.0333499999999993E-2</c:v>
                </c:pt>
                <c:pt idx="11584">
                  <c:v>7.0712300000000006E-2</c:v>
                </c:pt>
                <c:pt idx="11585">
                  <c:v>7.1163400000000002E-2</c:v>
                </c:pt>
                <c:pt idx="11586">
                  <c:v>7.1691299999999999E-2</c:v>
                </c:pt>
                <c:pt idx="11587">
                  <c:v>7.1994799999999998E-2</c:v>
                </c:pt>
                <c:pt idx="11588">
                  <c:v>7.2596900000000006E-2</c:v>
                </c:pt>
                <c:pt idx="11589">
                  <c:v>7.2912299999999999E-2</c:v>
                </c:pt>
                <c:pt idx="11590">
                  <c:v>7.3403899999999994E-2</c:v>
                </c:pt>
                <c:pt idx="11591">
                  <c:v>7.3887700000000001E-2</c:v>
                </c:pt>
                <c:pt idx="11592">
                  <c:v>7.4196899999999996E-2</c:v>
                </c:pt>
                <c:pt idx="11593">
                  <c:v>7.4819800000000006E-2</c:v>
                </c:pt>
                <c:pt idx="11594">
                  <c:v>7.5054099999999999E-2</c:v>
                </c:pt>
                <c:pt idx="11595">
                  <c:v>7.5652700000000003E-2</c:v>
                </c:pt>
                <c:pt idx="11596">
                  <c:v>7.5976299999999997E-2</c:v>
                </c:pt>
                <c:pt idx="11597">
                  <c:v>7.6424199999999998E-2</c:v>
                </c:pt>
                <c:pt idx="11598">
                  <c:v>7.6906199999999994E-2</c:v>
                </c:pt>
                <c:pt idx="11599">
                  <c:v>7.7209600000000003E-2</c:v>
                </c:pt>
                <c:pt idx="11600">
                  <c:v>7.7785900000000005E-2</c:v>
                </c:pt>
                <c:pt idx="11601">
                  <c:v>7.8043500000000002E-2</c:v>
                </c:pt>
                <c:pt idx="11602">
                  <c:v>7.8602900000000003E-2</c:v>
                </c:pt>
                <c:pt idx="11603">
                  <c:v>7.8918600000000005E-2</c:v>
                </c:pt>
                <c:pt idx="11604">
                  <c:v>7.9381800000000002E-2</c:v>
                </c:pt>
                <c:pt idx="11605">
                  <c:v>7.9794100000000007E-2</c:v>
                </c:pt>
                <c:pt idx="11606">
                  <c:v>8.0146499999999996E-2</c:v>
                </c:pt>
                <c:pt idx="11607">
                  <c:v>8.0643199999999998E-2</c:v>
                </c:pt>
                <c:pt idx="11608">
                  <c:v>8.0934500000000006E-2</c:v>
                </c:pt>
                <c:pt idx="11609">
                  <c:v>8.1455399999999997E-2</c:v>
                </c:pt>
                <c:pt idx="11610">
                  <c:v>8.17465E-2</c:v>
                </c:pt>
                <c:pt idx="11611">
                  <c:v>8.2219500000000001E-2</c:v>
                </c:pt>
                <c:pt idx="11612">
                  <c:v>8.2577200000000003E-2</c:v>
                </c:pt>
                <c:pt idx="11613">
                  <c:v>8.2968200000000006E-2</c:v>
                </c:pt>
                <c:pt idx="11614">
                  <c:v>8.3401199999999995E-2</c:v>
                </c:pt>
                <c:pt idx="11615">
                  <c:v>8.3714899999999995E-2</c:v>
                </c:pt>
                <c:pt idx="11616">
                  <c:v>8.4180000000000005E-2</c:v>
                </c:pt>
                <c:pt idx="11617">
                  <c:v>8.44829E-2</c:v>
                </c:pt>
                <c:pt idx="11618">
                  <c:v>8.4926000000000001E-2</c:v>
                </c:pt>
                <c:pt idx="11619">
                  <c:v>8.5266700000000001E-2</c:v>
                </c:pt>
                <c:pt idx="11620">
                  <c:v>8.5652099999999995E-2</c:v>
                </c:pt>
                <c:pt idx="11621">
                  <c:v>8.6031499999999997E-2</c:v>
                </c:pt>
                <c:pt idx="11622">
                  <c:v>8.6383299999999996E-2</c:v>
                </c:pt>
                <c:pt idx="11623">
                  <c:v>8.6775500000000005E-2</c:v>
                </c:pt>
                <c:pt idx="11624">
                  <c:v>8.71397E-2</c:v>
                </c:pt>
                <c:pt idx="11625">
                  <c:v>8.7510400000000002E-2</c:v>
                </c:pt>
                <c:pt idx="11626">
                  <c:v>8.7824799999999995E-2</c:v>
                </c:pt>
                <c:pt idx="11627">
                  <c:v>8.8141999999999998E-2</c:v>
                </c:pt>
                <c:pt idx="11628">
                  <c:v>8.8513800000000004E-2</c:v>
                </c:pt>
                <c:pt idx="11629">
                  <c:v>8.9077199999999995E-2</c:v>
                </c:pt>
                <c:pt idx="11630">
                  <c:v>8.9338899999999999E-2</c:v>
                </c:pt>
                <c:pt idx="11631">
                  <c:v>8.7802000000000005E-2</c:v>
                </c:pt>
                <c:pt idx="11632">
                  <c:v>8.7145899999999998E-2</c:v>
                </c:pt>
                <c:pt idx="11633">
                  <c:v>8.7590500000000002E-2</c:v>
                </c:pt>
                <c:pt idx="11634">
                  <c:v>8.6640300000000003E-2</c:v>
                </c:pt>
                <c:pt idx="11635">
                  <c:v>8.6966600000000005E-2</c:v>
                </c:pt>
                <c:pt idx="11636">
                  <c:v>8.6462899999999995E-2</c:v>
                </c:pt>
                <c:pt idx="11637">
                  <c:v>8.6138599999999996E-2</c:v>
                </c:pt>
                <c:pt idx="11638">
                  <c:v>8.6274900000000002E-2</c:v>
                </c:pt>
                <c:pt idx="11639">
                  <c:v>8.5489200000000001E-2</c:v>
                </c:pt>
                <c:pt idx="11640">
                  <c:v>8.5776900000000003E-2</c:v>
                </c:pt>
                <c:pt idx="11641">
                  <c:v>8.5146399999999997E-2</c:v>
                </c:pt>
                <c:pt idx="11642">
                  <c:v>8.5037299999999996E-2</c:v>
                </c:pt>
                <c:pt idx="11643">
                  <c:v>8.48825E-2</c:v>
                </c:pt>
                <c:pt idx="11644">
                  <c:v>8.4349499999999994E-2</c:v>
                </c:pt>
                <c:pt idx="11645">
                  <c:v>8.4419900000000006E-2</c:v>
                </c:pt>
                <c:pt idx="11646">
                  <c:v>8.3875599999999995E-2</c:v>
                </c:pt>
                <c:pt idx="11647">
                  <c:v>8.3747299999999997E-2</c:v>
                </c:pt>
                <c:pt idx="11648">
                  <c:v>8.3498299999999998E-2</c:v>
                </c:pt>
                <c:pt idx="11649">
                  <c:v>8.3080699999999993E-2</c:v>
                </c:pt>
                <c:pt idx="11650">
                  <c:v>8.3003800000000003E-2</c:v>
                </c:pt>
                <c:pt idx="11651">
                  <c:v>8.2565E-2</c:v>
                </c:pt>
                <c:pt idx="11652">
                  <c:v>8.2343700000000006E-2</c:v>
                </c:pt>
                <c:pt idx="11653">
                  <c:v>8.2129599999999997E-2</c:v>
                </c:pt>
                <c:pt idx="11654">
                  <c:v>8.1671999999999995E-2</c:v>
                </c:pt>
                <c:pt idx="11655">
                  <c:v>8.1595200000000007E-2</c:v>
                </c:pt>
                <c:pt idx="11656">
                  <c:v>8.1118599999999999E-2</c:v>
                </c:pt>
                <c:pt idx="11657">
                  <c:v>8.0903799999999998E-2</c:v>
                </c:pt>
                <c:pt idx="11658">
                  <c:v>8.0659900000000007E-2</c:v>
                </c:pt>
                <c:pt idx="11659">
                  <c:v>8.0186099999999996E-2</c:v>
                </c:pt>
                <c:pt idx="11660">
                  <c:v>8.0136899999999997E-2</c:v>
                </c:pt>
                <c:pt idx="11661">
                  <c:v>7.9568200000000006E-2</c:v>
                </c:pt>
                <c:pt idx="11662">
                  <c:v>7.9458000000000001E-2</c:v>
                </c:pt>
                <c:pt idx="11663">
                  <c:v>7.9068200000000005E-2</c:v>
                </c:pt>
                <c:pt idx="11664">
                  <c:v>7.8700900000000004E-2</c:v>
                </c:pt>
                <c:pt idx="11665">
                  <c:v>7.8550200000000001E-2</c:v>
                </c:pt>
                <c:pt idx="11666">
                  <c:v>7.7984399999999995E-2</c:v>
                </c:pt>
                <c:pt idx="11667">
                  <c:v>7.7909500000000007E-2</c:v>
                </c:pt>
                <c:pt idx="11668">
                  <c:v>7.7391199999999993E-2</c:v>
                </c:pt>
                <c:pt idx="11669">
                  <c:v>7.7169500000000002E-2</c:v>
                </c:pt>
                <c:pt idx="11670">
                  <c:v>7.6837500000000003E-2</c:v>
                </c:pt>
                <c:pt idx="11671">
                  <c:v>7.6406100000000005E-2</c:v>
                </c:pt>
                <c:pt idx="11672">
                  <c:v>7.6226199999999994E-2</c:v>
                </c:pt>
                <c:pt idx="11673">
                  <c:v>7.5717800000000002E-2</c:v>
                </c:pt>
                <c:pt idx="11674">
                  <c:v>7.5525300000000004E-2</c:v>
                </c:pt>
                <c:pt idx="11675">
                  <c:v>7.5070799999999993E-2</c:v>
                </c:pt>
                <c:pt idx="11676">
                  <c:v>7.4759599999999996E-2</c:v>
                </c:pt>
                <c:pt idx="11677">
                  <c:v>7.4421000000000001E-2</c:v>
                </c:pt>
                <c:pt idx="11678">
                  <c:v>7.4017299999999994E-2</c:v>
                </c:pt>
                <c:pt idx="11679">
                  <c:v>7.3732900000000004E-2</c:v>
                </c:pt>
                <c:pt idx="11680">
                  <c:v>7.3295100000000002E-2</c:v>
                </c:pt>
                <c:pt idx="11681">
                  <c:v>7.2998300000000002E-2</c:v>
                </c:pt>
                <c:pt idx="11682">
                  <c:v>7.2588700000000006E-2</c:v>
                </c:pt>
                <c:pt idx="11683">
                  <c:v>7.2255E-2</c:v>
                </c:pt>
                <c:pt idx="11684">
                  <c:v>7.1863999999999997E-2</c:v>
                </c:pt>
                <c:pt idx="11685">
                  <c:v>7.1482599999999993E-2</c:v>
                </c:pt>
                <c:pt idx="11686">
                  <c:v>7.1110499999999993E-2</c:v>
                </c:pt>
                <c:pt idx="11687">
                  <c:v>7.0710800000000004E-2</c:v>
                </c:pt>
                <c:pt idx="11688">
                  <c:v>7.03569E-2</c:v>
                </c:pt>
                <c:pt idx="11689">
                  <c:v>6.9938299999999995E-2</c:v>
                </c:pt>
                <c:pt idx="11690">
                  <c:v>6.9578399999999999E-2</c:v>
                </c:pt>
                <c:pt idx="11691">
                  <c:v>6.9165199999999996E-2</c:v>
                </c:pt>
                <c:pt idx="11692">
                  <c:v>6.8787500000000001E-2</c:v>
                </c:pt>
                <c:pt idx="11693">
                  <c:v>6.8388400000000002E-2</c:v>
                </c:pt>
                <c:pt idx="11694">
                  <c:v>6.7970799999999998E-2</c:v>
                </c:pt>
                <c:pt idx="11695">
                  <c:v>6.7571800000000001E-2</c:v>
                </c:pt>
                <c:pt idx="11696">
                  <c:v>6.7150000000000001E-2</c:v>
                </c:pt>
                <c:pt idx="11697">
                  <c:v>6.6744899999999996E-2</c:v>
                </c:pt>
                <c:pt idx="11698">
                  <c:v>6.6339499999999996E-2</c:v>
                </c:pt>
                <c:pt idx="11699">
                  <c:v>6.5910399999999994E-2</c:v>
                </c:pt>
                <c:pt idx="11700">
                  <c:v>6.5507399999999993E-2</c:v>
                </c:pt>
                <c:pt idx="11701">
                  <c:v>6.5082600000000004E-2</c:v>
                </c:pt>
                <c:pt idx="11702">
                  <c:v>6.4651799999999995E-2</c:v>
                </c:pt>
                <c:pt idx="11703">
                  <c:v>6.4245099999999999E-2</c:v>
                </c:pt>
                <c:pt idx="11704">
                  <c:v>6.3765699999999995E-2</c:v>
                </c:pt>
                <c:pt idx="11705">
                  <c:v>6.3367800000000002E-2</c:v>
                </c:pt>
                <c:pt idx="11706">
                  <c:v>6.2893400000000002E-2</c:v>
                </c:pt>
                <c:pt idx="11707">
                  <c:v>6.2469700000000003E-2</c:v>
                </c:pt>
                <c:pt idx="11708">
                  <c:v>6.2040100000000001E-2</c:v>
                </c:pt>
                <c:pt idx="11709">
                  <c:v>6.1558300000000003E-2</c:v>
                </c:pt>
                <c:pt idx="11710">
                  <c:v>6.1168800000000002E-2</c:v>
                </c:pt>
                <c:pt idx="11711">
                  <c:v>6.0662800000000003E-2</c:v>
                </c:pt>
                <c:pt idx="11712">
                  <c:v>6.0249999999999998E-2</c:v>
                </c:pt>
                <c:pt idx="11713">
                  <c:v>5.9759600000000003E-2</c:v>
                </c:pt>
                <c:pt idx="11714">
                  <c:v>5.9270700000000003E-2</c:v>
                </c:pt>
                <c:pt idx="11715">
                  <c:v>5.8827299999999999E-2</c:v>
                </c:pt>
                <c:pt idx="11716">
                  <c:v>5.83061E-2</c:v>
                </c:pt>
                <c:pt idx="11717">
                  <c:v>5.7872600000000003E-2</c:v>
                </c:pt>
                <c:pt idx="11718">
                  <c:v>5.7373899999999999E-2</c:v>
                </c:pt>
                <c:pt idx="11719">
                  <c:v>5.68923E-2</c:v>
                </c:pt>
                <c:pt idx="11720">
                  <c:v>5.6434999999999999E-2</c:v>
                </c:pt>
                <c:pt idx="11721">
                  <c:v>5.5911799999999998E-2</c:v>
                </c:pt>
                <c:pt idx="11722">
                  <c:v>5.5442900000000003E-2</c:v>
                </c:pt>
                <c:pt idx="11723">
                  <c:v>5.4932500000000002E-2</c:v>
                </c:pt>
                <c:pt idx="11724">
                  <c:v>5.43989E-2</c:v>
                </c:pt>
                <c:pt idx="11725">
                  <c:v>5.3945899999999998E-2</c:v>
                </c:pt>
                <c:pt idx="11726">
                  <c:v>5.3374199999999997E-2</c:v>
                </c:pt>
                <c:pt idx="11727">
                  <c:v>5.2928500000000003E-2</c:v>
                </c:pt>
                <c:pt idx="11728">
                  <c:v>5.2397600000000003E-2</c:v>
                </c:pt>
                <c:pt idx="11729">
                  <c:v>5.1868600000000001E-2</c:v>
                </c:pt>
                <c:pt idx="11730">
                  <c:v>5.1425400000000003E-2</c:v>
                </c:pt>
                <c:pt idx="11731">
                  <c:v>5.0795300000000002E-2</c:v>
                </c:pt>
                <c:pt idx="11732">
                  <c:v>5.0384400000000003E-2</c:v>
                </c:pt>
                <c:pt idx="11733">
                  <c:v>4.9748500000000001E-2</c:v>
                </c:pt>
                <c:pt idx="11734">
                  <c:v>4.9261300000000001E-2</c:v>
                </c:pt>
                <c:pt idx="11735">
                  <c:v>4.87427E-2</c:v>
                </c:pt>
                <c:pt idx="11736">
                  <c:v>4.8125000000000001E-2</c:v>
                </c:pt>
                <c:pt idx="11737">
                  <c:v>4.7723500000000002E-2</c:v>
                </c:pt>
                <c:pt idx="11738">
                  <c:v>4.70386E-2</c:v>
                </c:pt>
                <c:pt idx="11739">
                  <c:v>4.6630400000000002E-2</c:v>
                </c:pt>
                <c:pt idx="11740">
                  <c:v>4.6006100000000001E-2</c:v>
                </c:pt>
                <c:pt idx="11741">
                  <c:v>4.5463799999999999E-2</c:v>
                </c:pt>
                <c:pt idx="11742">
                  <c:v>4.4957900000000002E-2</c:v>
                </c:pt>
                <c:pt idx="11743">
                  <c:v>4.4282299999999997E-2</c:v>
                </c:pt>
                <c:pt idx="11744">
                  <c:v>4.38459E-2</c:v>
                </c:pt>
                <c:pt idx="11745">
                  <c:v>4.3162100000000002E-2</c:v>
                </c:pt>
                <c:pt idx="11746">
                  <c:v>4.2680999999999997E-2</c:v>
                </c:pt>
                <c:pt idx="11747">
                  <c:v>4.2084000000000003E-2</c:v>
                </c:pt>
                <c:pt idx="11748">
                  <c:v>4.1502699999999997E-2</c:v>
                </c:pt>
                <c:pt idx="11749">
                  <c:v>4.0984399999999997E-2</c:v>
                </c:pt>
                <c:pt idx="11750">
                  <c:v>4.0345899999999997E-2</c:v>
                </c:pt>
                <c:pt idx="11751">
                  <c:v>3.9816799999999999E-2</c:v>
                </c:pt>
                <c:pt idx="11752">
                  <c:v>3.9183000000000003E-2</c:v>
                </c:pt>
                <c:pt idx="11753">
                  <c:v>3.8603400000000003E-2</c:v>
                </c:pt>
                <c:pt idx="11754">
                  <c:v>3.8003700000000001E-2</c:v>
                </c:pt>
                <c:pt idx="11755">
                  <c:v>3.7415200000000003E-2</c:v>
                </c:pt>
                <c:pt idx="11756">
                  <c:v>3.6804799999999999E-2</c:v>
                </c:pt>
                <c:pt idx="11757">
                  <c:v>3.6242900000000002E-2</c:v>
                </c:pt>
                <c:pt idx="11758">
                  <c:v>3.5604799999999999E-2</c:v>
                </c:pt>
                <c:pt idx="11759">
                  <c:v>3.5046399999999998E-2</c:v>
                </c:pt>
                <c:pt idx="11760">
                  <c:v>3.44234E-2</c:v>
                </c:pt>
                <c:pt idx="11761">
                  <c:v>3.3780900000000003E-2</c:v>
                </c:pt>
                <c:pt idx="11762">
                  <c:v>3.3221800000000003E-2</c:v>
                </c:pt>
                <c:pt idx="11763">
                  <c:v>3.2489200000000003E-2</c:v>
                </c:pt>
                <c:pt idx="11764">
                  <c:v>3.1989200000000002E-2</c:v>
                </c:pt>
                <c:pt idx="11765">
                  <c:v>3.1254499999999998E-2</c:v>
                </c:pt>
                <c:pt idx="11766">
                  <c:v>3.0698900000000001E-2</c:v>
                </c:pt>
                <c:pt idx="11767">
                  <c:v>3.0071000000000001E-2</c:v>
                </c:pt>
                <c:pt idx="11768">
                  <c:v>2.9379800000000001E-2</c:v>
                </c:pt>
                <c:pt idx="11769">
                  <c:v>2.8880699999999999E-2</c:v>
                </c:pt>
                <c:pt idx="11770">
                  <c:v>2.8079300000000001E-2</c:v>
                </c:pt>
                <c:pt idx="11771">
                  <c:v>2.75824E-2</c:v>
                </c:pt>
                <c:pt idx="11772">
                  <c:v>2.68084E-2</c:v>
                </c:pt>
                <c:pt idx="11773">
                  <c:v>2.62026E-2</c:v>
                </c:pt>
                <c:pt idx="11774">
                  <c:v>2.55774E-2</c:v>
                </c:pt>
                <c:pt idx="11775">
                  <c:v>2.4827399999999999E-2</c:v>
                </c:pt>
                <c:pt idx="11776">
                  <c:v>2.4309299999999999E-2</c:v>
                </c:pt>
                <c:pt idx="11777">
                  <c:v>2.3513200000000001E-2</c:v>
                </c:pt>
                <c:pt idx="11778">
                  <c:v>2.2987199999999999E-2</c:v>
                </c:pt>
                <c:pt idx="11779">
                  <c:v>2.22522E-2</c:v>
                </c:pt>
                <c:pt idx="11780">
                  <c:v>2.1575299999999999E-2</c:v>
                </c:pt>
                <c:pt idx="11781">
                  <c:v>2.08957E-2</c:v>
                </c:pt>
                <c:pt idx="11782">
                  <c:v>2.0109599999999998E-2</c:v>
                </c:pt>
                <c:pt idx="11783">
                  <c:v>1.9481600000000002E-2</c:v>
                </c:pt>
                <c:pt idx="11784">
                  <c:v>1.87014E-2</c:v>
                </c:pt>
                <c:pt idx="11785">
                  <c:v>1.8043400000000001E-2</c:v>
                </c:pt>
                <c:pt idx="11786">
                  <c:v>1.7305500000000001E-2</c:v>
                </c:pt>
                <c:pt idx="11787">
                  <c:v>1.66094E-2</c:v>
                </c:pt>
                <c:pt idx="11788">
                  <c:v>1.59019E-2</c:v>
                </c:pt>
                <c:pt idx="11789">
                  <c:v>1.51856E-2</c:v>
                </c:pt>
                <c:pt idx="11790">
                  <c:v>1.4445E-2</c:v>
                </c:pt>
                <c:pt idx="11791">
                  <c:v>1.3710699999999999E-2</c:v>
                </c:pt>
                <c:pt idx="11792">
                  <c:v>1.2970600000000001E-2</c:v>
                </c:pt>
                <c:pt idx="11793">
                  <c:v>1.2218400000000001E-2</c:v>
                </c:pt>
                <c:pt idx="11794">
                  <c:v>1.15207E-2</c:v>
                </c:pt>
                <c:pt idx="11795">
                  <c:v>1.07203E-2</c:v>
                </c:pt>
                <c:pt idx="11796">
                  <c:v>1.00599E-2</c:v>
                </c:pt>
                <c:pt idx="11797" formatCode="0.00E+00">
                  <c:v>9.2537799999999996E-3</c:v>
                </c:pt>
                <c:pt idx="11798" formatCode="0.00E+00">
                  <c:v>8.5672400000000003E-3</c:v>
                </c:pt>
                <c:pt idx="11799" formatCode="0.00E+00">
                  <c:v>7.8032900000000001E-3</c:v>
                </c:pt>
                <c:pt idx="11800" formatCode="0.00E+00">
                  <c:v>7.00514E-3</c:v>
                </c:pt>
                <c:pt idx="11801" formatCode="0.00E+00">
                  <c:v>6.31549E-3</c:v>
                </c:pt>
                <c:pt idx="11802" formatCode="0.00E+00">
                  <c:v>5.4478699999999996E-3</c:v>
                </c:pt>
                <c:pt idx="11803" formatCode="0.00E+00">
                  <c:v>4.7951799999999996E-3</c:v>
                </c:pt>
                <c:pt idx="11804" formatCode="0.00E+00">
                  <c:v>3.9439699999999998E-3</c:v>
                </c:pt>
                <c:pt idx="11805" formatCode="0.00E+00">
                  <c:v>3.2277299999999998E-3</c:v>
                </c:pt>
                <c:pt idx="11806" formatCode="0.00E+00">
                  <c:v>2.4718700000000001E-3</c:v>
                </c:pt>
                <c:pt idx="11807" formatCode="0.00E+00">
                  <c:v>1.6595E-3</c:v>
                </c:pt>
                <c:pt idx="11808" formatCode="0.00E+00">
                  <c:v>9.7961599999999999E-4</c:v>
                </c:pt>
                <c:pt idx="11809" formatCode="0.00E+00">
                  <c:v>9.9155799999999997E-5</c:v>
                </c:pt>
                <c:pt idx="11810" formatCode="0.00E+00">
                  <c:v>-6.0161500000000001E-4</c:v>
                </c:pt>
                <c:pt idx="11811" formatCode="0.00E+00">
                  <c:v>-1.4485699999999999E-3</c:v>
                </c:pt>
                <c:pt idx="11812" formatCode="0.00E+00">
                  <c:v>-2.2144700000000001E-3</c:v>
                </c:pt>
                <c:pt idx="11813" formatCode="0.00E+00">
                  <c:v>-2.9809699999999999E-3</c:v>
                </c:pt>
                <c:pt idx="11814" formatCode="0.00E+00">
                  <c:v>-3.8118800000000001E-3</c:v>
                </c:pt>
                <c:pt idx="11815" formatCode="0.00E+00">
                  <c:v>-4.5404E-3</c:v>
                </c:pt>
                <c:pt idx="11816" formatCode="0.00E+00">
                  <c:v>-5.3802299999999997E-3</c:v>
                </c:pt>
                <c:pt idx="11817" formatCode="0.00E+00">
                  <c:v>-6.1278499999999998E-3</c:v>
                </c:pt>
                <c:pt idx="11818" formatCode="0.00E+00">
                  <c:v>-6.9322999999999997E-3</c:v>
                </c:pt>
                <c:pt idx="11819" formatCode="0.00E+00">
                  <c:v>-7.7238699999999999E-3</c:v>
                </c:pt>
                <c:pt idx="11820" formatCode="0.00E+00">
                  <c:v>-8.5415500000000002E-3</c:v>
                </c:pt>
                <c:pt idx="11821" formatCode="0.00E+00">
                  <c:v>-9.4251400000000003E-3</c:v>
                </c:pt>
                <c:pt idx="11822">
                  <c:v>-1.0289E-2</c:v>
                </c:pt>
                <c:pt idx="11823">
                  <c:v>-1.1091800000000001E-2</c:v>
                </c:pt>
                <c:pt idx="11824">
                  <c:v>-1.1831700000000001E-2</c:v>
                </c:pt>
                <c:pt idx="11825">
                  <c:v>-1.25535E-2</c:v>
                </c:pt>
                <c:pt idx="11826">
                  <c:v>-1.3284799999999999E-2</c:v>
                </c:pt>
                <c:pt idx="11827">
                  <c:v>-1.40565E-2</c:v>
                </c:pt>
                <c:pt idx="11828">
                  <c:v>-1.47902E-2</c:v>
                </c:pt>
                <c:pt idx="11829">
                  <c:v>-1.55862E-2</c:v>
                </c:pt>
                <c:pt idx="11830">
                  <c:v>-1.63267E-2</c:v>
                </c:pt>
                <c:pt idx="11831">
                  <c:v>-1.7102599999999999E-2</c:v>
                </c:pt>
                <c:pt idx="11832">
                  <c:v>-1.78724E-2</c:v>
                </c:pt>
                <c:pt idx="11833">
                  <c:v>-1.8613899999999999E-2</c:v>
                </c:pt>
                <c:pt idx="11834">
                  <c:v>-1.9413199999999999E-2</c:v>
                </c:pt>
                <c:pt idx="11835">
                  <c:v>-2.0136899999999999E-2</c:v>
                </c:pt>
                <c:pt idx="11836">
                  <c:v>-2.0930000000000001E-2</c:v>
                </c:pt>
                <c:pt idx="11837">
                  <c:v>-2.16837E-2</c:v>
                </c:pt>
                <c:pt idx="11838">
                  <c:v>-2.2463299999999999E-2</c:v>
                </c:pt>
                <c:pt idx="11839">
                  <c:v>-2.3265500000000001E-2</c:v>
                </c:pt>
                <c:pt idx="11840">
                  <c:v>-2.40235E-2</c:v>
                </c:pt>
                <c:pt idx="11841">
                  <c:v>-2.48303E-2</c:v>
                </c:pt>
                <c:pt idx="11842">
                  <c:v>-2.55938E-2</c:v>
                </c:pt>
                <c:pt idx="11843">
                  <c:v>-2.63824E-2</c:v>
                </c:pt>
                <c:pt idx="11844">
                  <c:v>-2.7169700000000001E-2</c:v>
                </c:pt>
                <c:pt idx="11845">
                  <c:v>-2.7934799999999999E-2</c:v>
                </c:pt>
                <c:pt idx="11846">
                  <c:v>-2.87321E-2</c:v>
                </c:pt>
                <c:pt idx="11847">
                  <c:v>-2.9514200000000001E-2</c:v>
                </c:pt>
                <c:pt idx="11848">
                  <c:v>-3.03141E-2</c:v>
                </c:pt>
                <c:pt idx="11849">
                  <c:v>-3.1126399999999999E-2</c:v>
                </c:pt>
                <c:pt idx="11850">
                  <c:v>-3.1906299999999999E-2</c:v>
                </c:pt>
                <c:pt idx="11851">
                  <c:v>-3.2723299999999997E-2</c:v>
                </c:pt>
                <c:pt idx="11852">
                  <c:v>-3.3506500000000002E-2</c:v>
                </c:pt>
                <c:pt idx="11853">
                  <c:v>-3.4309399999999997E-2</c:v>
                </c:pt>
                <c:pt idx="11854">
                  <c:v>-3.51133E-2</c:v>
                </c:pt>
                <c:pt idx="11855">
                  <c:v>-3.5890699999999998E-2</c:v>
                </c:pt>
                <c:pt idx="11856">
                  <c:v>-3.6716600000000002E-2</c:v>
                </c:pt>
                <c:pt idx="11857">
                  <c:v>-3.75027E-2</c:v>
                </c:pt>
                <c:pt idx="11858">
                  <c:v>-3.8338799999999999E-2</c:v>
                </c:pt>
                <c:pt idx="11859">
                  <c:v>-3.9142099999999999E-2</c:v>
                </c:pt>
                <c:pt idx="11860">
                  <c:v>-3.9955200000000003E-2</c:v>
                </c:pt>
                <c:pt idx="11861">
                  <c:v>-4.0773700000000003E-2</c:v>
                </c:pt>
                <c:pt idx="11862">
                  <c:v>-4.1573499999999999E-2</c:v>
                </c:pt>
                <c:pt idx="11863">
                  <c:v>-4.2401500000000002E-2</c:v>
                </c:pt>
                <c:pt idx="11864">
                  <c:v>-4.3194400000000001E-2</c:v>
                </c:pt>
                <c:pt idx="11865">
                  <c:v>-4.4022899999999997E-2</c:v>
                </c:pt>
                <c:pt idx="11866">
                  <c:v>-4.4825200000000003E-2</c:v>
                </c:pt>
                <c:pt idx="11867">
                  <c:v>-4.5669099999999997E-2</c:v>
                </c:pt>
                <c:pt idx="11868">
                  <c:v>-4.6483799999999999E-2</c:v>
                </c:pt>
                <c:pt idx="11869">
                  <c:v>-4.7320000000000001E-2</c:v>
                </c:pt>
                <c:pt idx="11870">
                  <c:v>-4.8141499999999997E-2</c:v>
                </c:pt>
                <c:pt idx="11871">
                  <c:v>-4.8957000000000001E-2</c:v>
                </c:pt>
                <c:pt idx="11872">
                  <c:v>-4.9804599999999997E-2</c:v>
                </c:pt>
                <c:pt idx="11873">
                  <c:v>-5.0594399999999998E-2</c:v>
                </c:pt>
                <c:pt idx="11874">
                  <c:v>-5.1458900000000002E-2</c:v>
                </c:pt>
                <c:pt idx="11875">
                  <c:v>-5.2243999999999999E-2</c:v>
                </c:pt>
                <c:pt idx="11876">
                  <c:v>-5.3110200000000003E-2</c:v>
                </c:pt>
                <c:pt idx="11877">
                  <c:v>-5.3935499999999997E-2</c:v>
                </c:pt>
                <c:pt idx="11878">
                  <c:v>-5.47652E-2</c:v>
                </c:pt>
                <c:pt idx="11879">
                  <c:v>-5.5632000000000001E-2</c:v>
                </c:pt>
                <c:pt idx="11880">
                  <c:v>-5.6418000000000003E-2</c:v>
                </c:pt>
                <c:pt idx="11881">
                  <c:v>-5.7311500000000001E-2</c:v>
                </c:pt>
                <c:pt idx="11882">
                  <c:v>-5.8093499999999999E-2</c:v>
                </c:pt>
                <c:pt idx="11883">
                  <c:v>-5.8961899999999998E-2</c:v>
                </c:pt>
                <c:pt idx="11884">
                  <c:v>-5.9776799999999998E-2</c:v>
                </c:pt>
                <c:pt idx="11885">
                  <c:v>-6.0616400000000001E-2</c:v>
                </c:pt>
                <c:pt idx="11886">
                  <c:v>-6.1516000000000001E-2</c:v>
                </c:pt>
                <c:pt idx="11887">
                  <c:v>-6.2352400000000002E-2</c:v>
                </c:pt>
                <c:pt idx="11888">
                  <c:v>-6.3276399999999997E-2</c:v>
                </c:pt>
                <c:pt idx="11889">
                  <c:v>-6.4102099999999995E-2</c:v>
                </c:pt>
                <c:pt idx="11890">
                  <c:v>-6.5004099999999995E-2</c:v>
                </c:pt>
                <c:pt idx="11891">
                  <c:v>-6.5853700000000001E-2</c:v>
                </c:pt>
                <c:pt idx="11892">
                  <c:v>-6.6731200000000004E-2</c:v>
                </c:pt>
                <c:pt idx="11893">
                  <c:v>-6.76118E-2</c:v>
                </c:pt>
                <c:pt idx="11894">
                  <c:v>-6.8467600000000003E-2</c:v>
                </c:pt>
                <c:pt idx="11895">
                  <c:v>-6.9348900000000005E-2</c:v>
                </c:pt>
                <c:pt idx="11896">
                  <c:v>-7.0188799999999996E-2</c:v>
                </c:pt>
                <c:pt idx="11897">
                  <c:v>-7.1138599999999996E-2</c:v>
                </c:pt>
                <c:pt idx="11898">
                  <c:v>-7.2082099999999996E-2</c:v>
                </c:pt>
                <c:pt idx="11899">
                  <c:v>-7.3072100000000001E-2</c:v>
                </c:pt>
                <c:pt idx="11900">
                  <c:v>-7.3887900000000006E-2</c:v>
                </c:pt>
                <c:pt idx="11901">
                  <c:v>-7.4673900000000001E-2</c:v>
                </c:pt>
                <c:pt idx="11902">
                  <c:v>-7.5433700000000006E-2</c:v>
                </c:pt>
                <c:pt idx="11903">
                  <c:v>-7.6201400000000002E-2</c:v>
                </c:pt>
                <c:pt idx="11904">
                  <c:v>-7.7041899999999996E-2</c:v>
                </c:pt>
                <c:pt idx="11905">
                  <c:v>-7.7783599999999994E-2</c:v>
                </c:pt>
                <c:pt idx="11906">
                  <c:v>-7.8642000000000004E-2</c:v>
                </c:pt>
                <c:pt idx="11907">
                  <c:v>-7.9380199999999998E-2</c:v>
                </c:pt>
                <c:pt idx="11908">
                  <c:v>-8.0210199999999995E-2</c:v>
                </c:pt>
                <c:pt idx="11909">
                  <c:v>-8.0991800000000003E-2</c:v>
                </c:pt>
                <c:pt idx="11910">
                  <c:v>-8.1762600000000005E-2</c:v>
                </c:pt>
                <c:pt idx="11911">
                  <c:v>-8.2599500000000006E-2</c:v>
                </c:pt>
                <c:pt idx="11912">
                  <c:v>-8.3324599999999999E-2</c:v>
                </c:pt>
                <c:pt idx="11913">
                  <c:v>-8.4182599999999996E-2</c:v>
                </c:pt>
                <c:pt idx="11914">
                  <c:v>-8.4919099999999997E-2</c:v>
                </c:pt>
                <c:pt idx="11915">
                  <c:v>-8.5754800000000006E-2</c:v>
                </c:pt>
                <c:pt idx="11916">
                  <c:v>-8.6543300000000004E-2</c:v>
                </c:pt>
                <c:pt idx="11917">
                  <c:v>-8.7321999999999997E-2</c:v>
                </c:pt>
                <c:pt idx="11918">
                  <c:v>-8.8150699999999999E-2</c:v>
                </c:pt>
                <c:pt idx="11919">
                  <c:v>-8.8891499999999998E-2</c:v>
                </c:pt>
                <c:pt idx="11920">
                  <c:v>-8.9729500000000004E-2</c:v>
                </c:pt>
                <c:pt idx="11921">
                  <c:v>-9.0479400000000001E-2</c:v>
                </c:pt>
                <c:pt idx="11922">
                  <c:v>-9.1301499999999994E-2</c:v>
                </c:pt>
                <c:pt idx="11923">
                  <c:v>-9.2076400000000003E-2</c:v>
                </c:pt>
                <c:pt idx="11924">
                  <c:v>-9.2852100000000007E-2</c:v>
                </c:pt>
                <c:pt idx="11925">
                  <c:v>-9.3649800000000005E-2</c:v>
                </c:pt>
                <c:pt idx="11926">
                  <c:v>-9.4481399999999993E-2</c:v>
                </c:pt>
                <c:pt idx="11927">
                  <c:v>-9.5393599999999995E-2</c:v>
                </c:pt>
                <c:pt idx="11928">
                  <c:v>-9.6219899999999997E-2</c:v>
                </c:pt>
                <c:pt idx="11929">
                  <c:v>-9.6978800000000004E-2</c:v>
                </c:pt>
                <c:pt idx="11930">
                  <c:v>-9.7617800000000005E-2</c:v>
                </c:pt>
                <c:pt idx="11931">
                  <c:v>-9.8322900000000005E-2</c:v>
                </c:pt>
                <c:pt idx="11932">
                  <c:v>-9.8996100000000004E-2</c:v>
                </c:pt>
                <c:pt idx="11933">
                  <c:v>-9.9721799999999999E-2</c:v>
                </c:pt>
                <c:pt idx="11934">
                  <c:v>-0.100425</c:v>
                </c:pt>
                <c:pt idx="11935">
                  <c:v>-0.10111000000000001</c:v>
                </c:pt>
                <c:pt idx="11936">
                  <c:v>-0.101841</c:v>
                </c:pt>
                <c:pt idx="11937">
                  <c:v>-0.10248599999999999</c:v>
                </c:pt>
                <c:pt idx="11938">
                  <c:v>-0.103228</c:v>
                </c:pt>
                <c:pt idx="11939">
                  <c:v>-0.10387299999999999</c:v>
                </c:pt>
                <c:pt idx="11940">
                  <c:v>-0.10459</c:v>
                </c:pt>
                <c:pt idx="11941">
                  <c:v>-0.10527400000000001</c:v>
                </c:pt>
                <c:pt idx="11942">
                  <c:v>-0.105944</c:v>
                </c:pt>
                <c:pt idx="11943">
                  <c:v>-0.10667699999999999</c:v>
                </c:pt>
                <c:pt idx="11944">
                  <c:v>-0.107322</c:v>
                </c:pt>
                <c:pt idx="11945">
                  <c:v>-0.108066</c:v>
                </c:pt>
                <c:pt idx="11946">
                  <c:v>-0.108712</c:v>
                </c:pt>
                <c:pt idx="11947">
                  <c:v>-0.109417</c:v>
                </c:pt>
                <c:pt idx="11948">
                  <c:v>-0.110098</c:v>
                </c:pt>
                <c:pt idx="11949">
                  <c:v>-0.110759</c:v>
                </c:pt>
                <c:pt idx="11950">
                  <c:v>-0.111469</c:v>
                </c:pt>
                <c:pt idx="11951">
                  <c:v>-0.112112</c:v>
                </c:pt>
                <c:pt idx="11952">
                  <c:v>-0.11282499999999999</c:v>
                </c:pt>
                <c:pt idx="11953">
                  <c:v>-0.113486</c:v>
                </c:pt>
                <c:pt idx="11954">
                  <c:v>-0.11418</c:v>
                </c:pt>
                <c:pt idx="11955">
                  <c:v>-0.114859</c:v>
                </c:pt>
                <c:pt idx="11956">
                  <c:v>-0.115525</c:v>
                </c:pt>
                <c:pt idx="11957">
                  <c:v>-0.11620800000000001</c:v>
                </c:pt>
                <c:pt idx="11958">
                  <c:v>-0.116865</c:v>
                </c:pt>
                <c:pt idx="11959">
                  <c:v>-0.11754100000000001</c:v>
                </c:pt>
                <c:pt idx="11960">
                  <c:v>-0.1182</c:v>
                </c:pt>
                <c:pt idx="11961">
                  <c:v>-0.11887200000000001</c:v>
                </c:pt>
                <c:pt idx="11962">
                  <c:v>-0.119533</c:v>
                </c:pt>
                <c:pt idx="11963">
                  <c:v>-0.12021</c:v>
                </c:pt>
                <c:pt idx="11964">
                  <c:v>-0.120869</c:v>
                </c:pt>
                <c:pt idx="11965">
                  <c:v>-0.12154</c:v>
                </c:pt>
                <c:pt idx="11966">
                  <c:v>-0.122197</c:v>
                </c:pt>
                <c:pt idx="11967">
                  <c:v>-0.12285</c:v>
                </c:pt>
                <c:pt idx="11968">
                  <c:v>-0.123511</c:v>
                </c:pt>
                <c:pt idx="11969">
                  <c:v>-0.12414699999999999</c:v>
                </c:pt>
                <c:pt idx="11970">
                  <c:v>-0.124815</c:v>
                </c:pt>
                <c:pt idx="11971">
                  <c:v>-0.125448</c:v>
                </c:pt>
                <c:pt idx="11972">
                  <c:v>-0.12611</c:v>
                </c:pt>
                <c:pt idx="11973">
                  <c:v>-0.12675800000000001</c:v>
                </c:pt>
                <c:pt idx="11974">
                  <c:v>-0.12740199999999999</c:v>
                </c:pt>
                <c:pt idx="11975">
                  <c:v>-0.12806200000000001</c:v>
                </c:pt>
                <c:pt idx="11976">
                  <c:v>-0.128687</c:v>
                </c:pt>
                <c:pt idx="11977">
                  <c:v>-0.12934000000000001</c:v>
                </c:pt>
                <c:pt idx="11978">
                  <c:v>-0.12996199999999999</c:v>
                </c:pt>
                <c:pt idx="11979">
                  <c:v>-0.13059699999999999</c:v>
                </c:pt>
                <c:pt idx="11980">
                  <c:v>-0.13123299999999999</c:v>
                </c:pt>
                <c:pt idx="11981">
                  <c:v>-0.131854</c:v>
                </c:pt>
                <c:pt idx="11982">
                  <c:v>-0.132495</c:v>
                </c:pt>
                <c:pt idx="11983">
                  <c:v>-0.13311500000000001</c:v>
                </c:pt>
                <c:pt idx="11984">
                  <c:v>-0.133747</c:v>
                </c:pt>
                <c:pt idx="11985">
                  <c:v>-0.134377</c:v>
                </c:pt>
                <c:pt idx="11986">
                  <c:v>-0.134989</c:v>
                </c:pt>
                <c:pt idx="11987">
                  <c:v>-0.13561400000000001</c:v>
                </c:pt>
                <c:pt idx="11988">
                  <c:v>-0.136214</c:v>
                </c:pt>
                <c:pt idx="11989">
                  <c:v>-0.13682800000000001</c:v>
                </c:pt>
                <c:pt idx="11990">
                  <c:v>-0.137438</c:v>
                </c:pt>
                <c:pt idx="11991">
                  <c:v>-0.13803699999999999</c:v>
                </c:pt>
                <c:pt idx="11992">
                  <c:v>-0.138654</c:v>
                </c:pt>
                <c:pt idx="11993">
                  <c:v>-0.13924800000000001</c:v>
                </c:pt>
                <c:pt idx="11994">
                  <c:v>-0.13986899999999999</c:v>
                </c:pt>
                <c:pt idx="11995">
                  <c:v>-0.14046600000000001</c:v>
                </c:pt>
                <c:pt idx="11996">
                  <c:v>-0.14105999999999999</c:v>
                </c:pt>
                <c:pt idx="11997">
                  <c:v>-0.14165</c:v>
                </c:pt>
                <c:pt idx="11998">
                  <c:v>-0.14222299999999999</c:v>
                </c:pt>
                <c:pt idx="11999">
                  <c:v>-0.142818</c:v>
                </c:pt>
                <c:pt idx="12000">
                  <c:v>-0.14338799999999999</c:v>
                </c:pt>
                <c:pt idx="12001">
                  <c:v>-0.143979</c:v>
                </c:pt>
                <c:pt idx="12002">
                  <c:v>-0.14455000000000001</c:v>
                </c:pt>
                <c:pt idx="12003">
                  <c:v>-0.14513400000000001</c:v>
                </c:pt>
                <c:pt idx="12004">
                  <c:v>-0.14571200000000001</c:v>
                </c:pt>
                <c:pt idx="12005">
                  <c:v>-0.146283</c:v>
                </c:pt>
                <c:pt idx="12006">
                  <c:v>-0.14685500000000001</c:v>
                </c:pt>
                <c:pt idx="12007">
                  <c:v>-0.14740500000000001</c:v>
                </c:pt>
                <c:pt idx="12008">
                  <c:v>-0.147975</c:v>
                </c:pt>
                <c:pt idx="12009">
                  <c:v>-0.14851900000000001</c:v>
                </c:pt>
                <c:pt idx="12010">
                  <c:v>-0.149086</c:v>
                </c:pt>
                <c:pt idx="12011">
                  <c:v>-0.14962900000000001</c:v>
                </c:pt>
                <c:pt idx="12012">
                  <c:v>-0.15018599999999999</c:v>
                </c:pt>
                <c:pt idx="12013">
                  <c:v>-0.15073800000000001</c:v>
                </c:pt>
                <c:pt idx="12014">
                  <c:v>-0.15128</c:v>
                </c:pt>
                <c:pt idx="12015">
                  <c:v>-0.151838</c:v>
                </c:pt>
                <c:pt idx="12016">
                  <c:v>-0.15235599999999999</c:v>
                </c:pt>
                <c:pt idx="12017">
                  <c:v>-0.15290999999999999</c:v>
                </c:pt>
                <c:pt idx="12018">
                  <c:v>-0.153421</c:v>
                </c:pt>
                <c:pt idx="12019">
                  <c:v>-0.15396099999999999</c:v>
                </c:pt>
                <c:pt idx="12020">
                  <c:v>-0.15448200000000001</c:v>
                </c:pt>
                <c:pt idx="12021">
                  <c:v>-0.155</c:v>
                </c:pt>
                <c:pt idx="12022">
                  <c:v>-0.15553600000000001</c:v>
                </c:pt>
                <c:pt idx="12023">
                  <c:v>-0.15603600000000001</c:v>
                </c:pt>
                <c:pt idx="12024">
                  <c:v>-0.15657599999999999</c:v>
                </c:pt>
                <c:pt idx="12025">
                  <c:v>-0.15706700000000001</c:v>
                </c:pt>
                <c:pt idx="12026">
                  <c:v>-0.15759200000000001</c:v>
                </c:pt>
                <c:pt idx="12027">
                  <c:v>-0.158086</c:v>
                </c:pt>
                <c:pt idx="12028">
                  <c:v>-0.158584</c:v>
                </c:pt>
                <c:pt idx="12029">
                  <c:v>-0.15908700000000001</c:v>
                </c:pt>
                <c:pt idx="12030">
                  <c:v>-0.15956600000000001</c:v>
                </c:pt>
                <c:pt idx="12031">
                  <c:v>-0.160078</c:v>
                </c:pt>
                <c:pt idx="12032">
                  <c:v>-0.160552</c:v>
                </c:pt>
                <c:pt idx="12033">
                  <c:v>-0.16105800000000001</c:v>
                </c:pt>
                <c:pt idx="12034">
                  <c:v>-0.16151499999999999</c:v>
                </c:pt>
                <c:pt idx="12035">
                  <c:v>-0.16198499999999999</c:v>
                </c:pt>
                <c:pt idx="12036">
                  <c:v>-0.16248299999999999</c:v>
                </c:pt>
                <c:pt idx="12037">
                  <c:v>-0.16303599999999999</c:v>
                </c:pt>
                <c:pt idx="12038">
                  <c:v>-0.163605</c:v>
                </c:pt>
                <c:pt idx="12039">
                  <c:v>-0.16404299999999999</c:v>
                </c:pt>
                <c:pt idx="12040">
                  <c:v>-0.16442499999999999</c:v>
                </c:pt>
                <c:pt idx="12041">
                  <c:v>-0.164746</c:v>
                </c:pt>
                <c:pt idx="12042">
                  <c:v>-0.16511899999999999</c:v>
                </c:pt>
                <c:pt idx="12043">
                  <c:v>-0.16548399999999999</c:v>
                </c:pt>
                <c:pt idx="12044">
                  <c:v>-0.165849</c:v>
                </c:pt>
                <c:pt idx="12045">
                  <c:v>-0.166217</c:v>
                </c:pt>
                <c:pt idx="12046">
                  <c:v>-0.16655400000000001</c:v>
                </c:pt>
                <c:pt idx="12047">
                  <c:v>-0.16691400000000001</c:v>
                </c:pt>
                <c:pt idx="12048">
                  <c:v>-0.167237</c:v>
                </c:pt>
                <c:pt idx="12049">
                  <c:v>-0.16758999999999999</c:v>
                </c:pt>
                <c:pt idx="12050">
                  <c:v>-0.16791700000000001</c:v>
                </c:pt>
                <c:pt idx="12051">
                  <c:v>-0.16825100000000001</c:v>
                </c:pt>
                <c:pt idx="12052">
                  <c:v>-0.16858000000000001</c:v>
                </c:pt>
                <c:pt idx="12053">
                  <c:v>-0.16889899999999999</c:v>
                </c:pt>
                <c:pt idx="12054">
                  <c:v>-0.16924</c:v>
                </c:pt>
                <c:pt idx="12055">
                  <c:v>-0.16955000000000001</c:v>
                </c:pt>
                <c:pt idx="12056">
                  <c:v>-0.169876</c:v>
                </c:pt>
                <c:pt idx="12057">
                  <c:v>-0.17016700000000001</c:v>
                </c:pt>
                <c:pt idx="12058">
                  <c:v>-0.17047499999999999</c:v>
                </c:pt>
                <c:pt idx="12059">
                  <c:v>-0.17077200000000001</c:v>
                </c:pt>
                <c:pt idx="12060">
                  <c:v>-0.17107</c:v>
                </c:pt>
                <c:pt idx="12061">
                  <c:v>-0.171376</c:v>
                </c:pt>
                <c:pt idx="12062">
                  <c:v>-0.171656</c:v>
                </c:pt>
                <c:pt idx="12063">
                  <c:v>-0.17194000000000001</c:v>
                </c:pt>
                <c:pt idx="12064">
                  <c:v>-0.17220299999999999</c:v>
                </c:pt>
                <c:pt idx="12065">
                  <c:v>-0.17252999999999999</c:v>
                </c:pt>
                <c:pt idx="12066">
                  <c:v>-0.17289599999999999</c:v>
                </c:pt>
                <c:pt idx="12067">
                  <c:v>-0.17324300000000001</c:v>
                </c:pt>
                <c:pt idx="12068">
                  <c:v>-0.17347899999999999</c:v>
                </c:pt>
                <c:pt idx="12069">
                  <c:v>-0.173624</c:v>
                </c:pt>
                <c:pt idx="12070">
                  <c:v>-0.17377899999999999</c:v>
                </c:pt>
                <c:pt idx="12071">
                  <c:v>-0.17393500000000001</c:v>
                </c:pt>
                <c:pt idx="12072">
                  <c:v>-0.17411799999999999</c:v>
                </c:pt>
                <c:pt idx="12073">
                  <c:v>-0.17427500000000001</c:v>
                </c:pt>
                <c:pt idx="12074">
                  <c:v>-0.174433</c:v>
                </c:pt>
                <c:pt idx="12075">
                  <c:v>-0.17458399999999999</c:v>
                </c:pt>
                <c:pt idx="12076">
                  <c:v>-0.17472299999999999</c:v>
                </c:pt>
                <c:pt idx="12077">
                  <c:v>-0.174872</c:v>
                </c:pt>
                <c:pt idx="12078">
                  <c:v>-0.17499799999999999</c:v>
                </c:pt>
                <c:pt idx="12079">
                  <c:v>-0.17513799999999999</c:v>
                </c:pt>
                <c:pt idx="12080">
                  <c:v>-0.175263</c:v>
                </c:pt>
                <c:pt idx="12081">
                  <c:v>-0.17539099999999999</c:v>
                </c:pt>
                <c:pt idx="12082">
                  <c:v>-0.17551600000000001</c:v>
                </c:pt>
                <c:pt idx="12083">
                  <c:v>-0.17562900000000001</c:v>
                </c:pt>
                <c:pt idx="12084">
                  <c:v>-0.17574799999999999</c:v>
                </c:pt>
                <c:pt idx="12085">
                  <c:v>-0.17585200000000001</c:v>
                </c:pt>
                <c:pt idx="12086">
                  <c:v>-0.17596200000000001</c:v>
                </c:pt>
                <c:pt idx="12087">
                  <c:v>-0.17605599999999999</c:v>
                </c:pt>
                <c:pt idx="12088">
                  <c:v>-0.17615</c:v>
                </c:pt>
                <c:pt idx="12089">
                  <c:v>-0.17624200000000001</c:v>
                </c:pt>
                <c:pt idx="12090">
                  <c:v>-0.17632800000000001</c:v>
                </c:pt>
                <c:pt idx="12091">
                  <c:v>-0.17641899999999999</c:v>
                </c:pt>
                <c:pt idx="12092">
                  <c:v>-0.17649100000000001</c:v>
                </c:pt>
                <c:pt idx="12093">
                  <c:v>-0.176569</c:v>
                </c:pt>
                <c:pt idx="12094">
                  <c:v>-0.17663499999999999</c:v>
                </c:pt>
                <c:pt idx="12095">
                  <c:v>-0.176707</c:v>
                </c:pt>
                <c:pt idx="12096">
                  <c:v>-0.17677100000000001</c:v>
                </c:pt>
                <c:pt idx="12097">
                  <c:v>-0.17682</c:v>
                </c:pt>
                <c:pt idx="12098">
                  <c:v>-0.176872</c:v>
                </c:pt>
                <c:pt idx="12099">
                  <c:v>-0.17691599999999999</c:v>
                </c:pt>
                <c:pt idx="12100">
                  <c:v>-0.17697099999999999</c:v>
                </c:pt>
                <c:pt idx="12101">
                  <c:v>-0.177008</c:v>
                </c:pt>
                <c:pt idx="12102">
                  <c:v>-0.177038</c:v>
                </c:pt>
                <c:pt idx="12103">
                  <c:v>-0.177063</c:v>
                </c:pt>
                <c:pt idx="12104">
                  <c:v>-0.17708599999999999</c:v>
                </c:pt>
                <c:pt idx="12105">
                  <c:v>-0.177117</c:v>
                </c:pt>
                <c:pt idx="12106">
                  <c:v>-0.17712700000000001</c:v>
                </c:pt>
                <c:pt idx="12107">
                  <c:v>-0.17713699999999999</c:v>
                </c:pt>
                <c:pt idx="12108">
                  <c:v>-0.17713400000000001</c:v>
                </c:pt>
                <c:pt idx="12109">
                  <c:v>-0.17713899999999999</c:v>
                </c:pt>
                <c:pt idx="12110">
                  <c:v>-0.17713999999999999</c:v>
                </c:pt>
                <c:pt idx="12111">
                  <c:v>-0.17712900000000001</c:v>
                </c:pt>
                <c:pt idx="12112">
                  <c:v>-0.177116</c:v>
                </c:pt>
                <c:pt idx="12113">
                  <c:v>-0.177095</c:v>
                </c:pt>
                <c:pt idx="12114">
                  <c:v>-0.17708599999999999</c:v>
                </c:pt>
                <c:pt idx="12115">
                  <c:v>-0.177062</c:v>
                </c:pt>
                <c:pt idx="12116">
                  <c:v>-0.17703099999999999</c:v>
                </c:pt>
                <c:pt idx="12117">
                  <c:v>-0.176982</c:v>
                </c:pt>
                <c:pt idx="12118">
                  <c:v>-0.17693600000000001</c:v>
                </c:pt>
                <c:pt idx="12119">
                  <c:v>-0.17689199999999999</c:v>
                </c:pt>
                <c:pt idx="12120">
                  <c:v>-0.17684</c:v>
                </c:pt>
                <c:pt idx="12121">
                  <c:v>-0.176788</c:v>
                </c:pt>
                <c:pt idx="12122">
                  <c:v>-0.17671899999999999</c:v>
                </c:pt>
                <c:pt idx="12123">
                  <c:v>-0.17666200000000001</c:v>
                </c:pt>
                <c:pt idx="12124">
                  <c:v>-0.176592</c:v>
                </c:pt>
                <c:pt idx="12125">
                  <c:v>-0.17652300000000001</c:v>
                </c:pt>
                <c:pt idx="12126">
                  <c:v>-0.17644000000000001</c:v>
                </c:pt>
                <c:pt idx="12127">
                  <c:v>-0.176348</c:v>
                </c:pt>
                <c:pt idx="12128">
                  <c:v>-0.17626500000000001</c:v>
                </c:pt>
                <c:pt idx="12129">
                  <c:v>-0.17616599999999999</c:v>
                </c:pt>
                <c:pt idx="12130">
                  <c:v>-0.17607700000000001</c:v>
                </c:pt>
                <c:pt idx="12131">
                  <c:v>-0.17596899999999999</c:v>
                </c:pt>
                <c:pt idx="12132">
                  <c:v>-0.17586499999999999</c:v>
                </c:pt>
                <c:pt idx="12133">
                  <c:v>-0.17575499999999999</c:v>
                </c:pt>
                <c:pt idx="12134">
                  <c:v>-0.17563799999999999</c:v>
                </c:pt>
                <c:pt idx="12135">
                  <c:v>-0.17552200000000001</c:v>
                </c:pt>
                <c:pt idx="12136">
                  <c:v>-0.17538899999999999</c:v>
                </c:pt>
                <c:pt idx="12137">
                  <c:v>-0.175264</c:v>
                </c:pt>
                <c:pt idx="12138">
                  <c:v>-0.175123</c:v>
                </c:pt>
                <c:pt idx="12139">
                  <c:v>-0.174988</c:v>
                </c:pt>
                <c:pt idx="12140">
                  <c:v>-0.174844</c:v>
                </c:pt>
                <c:pt idx="12141">
                  <c:v>-0.17469699999999999</c:v>
                </c:pt>
                <c:pt idx="12142">
                  <c:v>-0.17454700000000001</c:v>
                </c:pt>
                <c:pt idx="12143">
                  <c:v>-0.17438300000000001</c:v>
                </c:pt>
                <c:pt idx="12144">
                  <c:v>-0.17422399999999999</c:v>
                </c:pt>
                <c:pt idx="12145">
                  <c:v>-0.17405300000000001</c:v>
                </c:pt>
                <c:pt idx="12146">
                  <c:v>-0.17388700000000001</c:v>
                </c:pt>
                <c:pt idx="12147">
                  <c:v>-0.173706</c:v>
                </c:pt>
                <c:pt idx="12148">
                  <c:v>-0.17352300000000001</c:v>
                </c:pt>
                <c:pt idx="12149">
                  <c:v>-0.17333899999999999</c:v>
                </c:pt>
                <c:pt idx="12150">
                  <c:v>-0.173151</c:v>
                </c:pt>
                <c:pt idx="12151">
                  <c:v>-0.17296500000000001</c:v>
                </c:pt>
                <c:pt idx="12152">
                  <c:v>-0.17275699999999999</c:v>
                </c:pt>
                <c:pt idx="12153">
                  <c:v>-0.17255200000000001</c:v>
                </c:pt>
                <c:pt idx="12154">
                  <c:v>-0.17233799999999999</c:v>
                </c:pt>
                <c:pt idx="12155">
                  <c:v>-0.17213000000000001</c:v>
                </c:pt>
                <c:pt idx="12156">
                  <c:v>-0.17191400000000001</c:v>
                </c:pt>
                <c:pt idx="12157">
                  <c:v>-0.17168600000000001</c:v>
                </c:pt>
                <c:pt idx="12158">
                  <c:v>-0.171459</c:v>
                </c:pt>
                <c:pt idx="12159">
                  <c:v>-0.17122599999999999</c:v>
                </c:pt>
                <c:pt idx="12160">
                  <c:v>-0.17100199999999999</c:v>
                </c:pt>
                <c:pt idx="12161">
                  <c:v>-0.17076</c:v>
                </c:pt>
                <c:pt idx="12162">
                  <c:v>-0.17050999999999999</c:v>
                </c:pt>
                <c:pt idx="12163">
                  <c:v>-0.17025100000000001</c:v>
                </c:pt>
                <c:pt idx="12164">
                  <c:v>-0.16999500000000001</c:v>
                </c:pt>
                <c:pt idx="12165">
                  <c:v>-0.16974400000000001</c:v>
                </c:pt>
                <c:pt idx="12166">
                  <c:v>-0.16947699999999999</c:v>
                </c:pt>
                <c:pt idx="12167">
                  <c:v>-0.169208</c:v>
                </c:pt>
                <c:pt idx="12168">
                  <c:v>-0.16892699999999999</c:v>
                </c:pt>
                <c:pt idx="12169">
                  <c:v>-0.168655</c:v>
                </c:pt>
                <c:pt idx="12170">
                  <c:v>-0.168376</c:v>
                </c:pt>
                <c:pt idx="12171">
                  <c:v>-0.16808600000000001</c:v>
                </c:pt>
                <c:pt idx="12172">
                  <c:v>-0.16778899999999999</c:v>
                </c:pt>
                <c:pt idx="12173">
                  <c:v>-0.167486</c:v>
                </c:pt>
                <c:pt idx="12174">
                  <c:v>-0.16719300000000001</c:v>
                </c:pt>
                <c:pt idx="12175">
                  <c:v>-0.16689000000000001</c:v>
                </c:pt>
                <c:pt idx="12176">
                  <c:v>-0.166578</c:v>
                </c:pt>
                <c:pt idx="12177">
                  <c:v>-0.16625499999999999</c:v>
                </c:pt>
                <c:pt idx="12178">
                  <c:v>-0.165932</c:v>
                </c:pt>
                <c:pt idx="12179">
                  <c:v>-0.16561100000000001</c:v>
                </c:pt>
                <c:pt idx="12180">
                  <c:v>-0.16528499999999999</c:v>
                </c:pt>
                <c:pt idx="12181">
                  <c:v>-0.16494900000000001</c:v>
                </c:pt>
                <c:pt idx="12182">
                  <c:v>-0.164606</c:v>
                </c:pt>
                <c:pt idx="12183">
                  <c:v>-0.16426399999999999</c:v>
                </c:pt>
                <c:pt idx="12184">
                  <c:v>-0.16391800000000001</c:v>
                </c:pt>
                <c:pt idx="12185">
                  <c:v>-0.16356899999999999</c:v>
                </c:pt>
                <c:pt idx="12186">
                  <c:v>-0.16320699999999999</c:v>
                </c:pt>
                <c:pt idx="12187">
                  <c:v>-0.16284299999999999</c:v>
                </c:pt>
                <c:pt idx="12188">
                  <c:v>-0.16247800000000001</c:v>
                </c:pt>
                <c:pt idx="12189">
                  <c:v>-0.162109</c:v>
                </c:pt>
                <c:pt idx="12190">
                  <c:v>-0.16173799999999999</c:v>
                </c:pt>
                <c:pt idx="12191">
                  <c:v>-0.161355</c:v>
                </c:pt>
                <c:pt idx="12192">
                  <c:v>-0.160973</c:v>
                </c:pt>
                <c:pt idx="12193">
                  <c:v>-0.160581</c:v>
                </c:pt>
                <c:pt idx="12194">
                  <c:v>-0.160188</c:v>
                </c:pt>
                <c:pt idx="12195">
                  <c:v>-0.15978999999999999</c:v>
                </c:pt>
                <c:pt idx="12196">
                  <c:v>-0.159384</c:v>
                </c:pt>
                <c:pt idx="12197">
                  <c:v>-0.15898000000000001</c:v>
                </c:pt>
                <c:pt idx="12198">
                  <c:v>-0.15856500000000001</c:v>
                </c:pt>
                <c:pt idx="12199">
                  <c:v>-0.15815399999999999</c:v>
                </c:pt>
                <c:pt idx="12200">
                  <c:v>-0.15773499999999999</c:v>
                </c:pt>
                <c:pt idx="12201">
                  <c:v>-0.15731400000000001</c:v>
                </c:pt>
                <c:pt idx="12202">
                  <c:v>-0.156885</c:v>
                </c:pt>
                <c:pt idx="12203">
                  <c:v>-0.156444</c:v>
                </c:pt>
                <c:pt idx="12204">
                  <c:v>-0.15600600000000001</c:v>
                </c:pt>
                <c:pt idx="12205">
                  <c:v>-0.155559</c:v>
                </c:pt>
                <c:pt idx="12206">
                  <c:v>-0.15511800000000001</c:v>
                </c:pt>
                <c:pt idx="12207">
                  <c:v>-0.154664</c:v>
                </c:pt>
                <c:pt idx="12208">
                  <c:v>-0.15420700000000001</c:v>
                </c:pt>
                <c:pt idx="12209">
                  <c:v>-0.15375</c:v>
                </c:pt>
                <c:pt idx="12210">
                  <c:v>-0.15328800000000001</c:v>
                </c:pt>
                <c:pt idx="12211">
                  <c:v>-0.15282799999999999</c:v>
                </c:pt>
                <c:pt idx="12212">
                  <c:v>-0.15234600000000001</c:v>
                </c:pt>
                <c:pt idx="12213">
                  <c:v>-0.151863</c:v>
                </c:pt>
                <c:pt idx="12214">
                  <c:v>-0.15137600000000001</c:v>
                </c:pt>
                <c:pt idx="12215">
                  <c:v>-0.150891</c:v>
                </c:pt>
                <c:pt idx="12216">
                  <c:v>-0.15040400000000001</c:v>
                </c:pt>
                <c:pt idx="12217">
                  <c:v>-0.14990300000000001</c:v>
                </c:pt>
                <c:pt idx="12218">
                  <c:v>-0.14940300000000001</c:v>
                </c:pt>
                <c:pt idx="12219">
                  <c:v>-0.14890300000000001</c:v>
                </c:pt>
                <c:pt idx="12220">
                  <c:v>-0.14840700000000001</c:v>
                </c:pt>
                <c:pt idx="12221">
                  <c:v>-0.147896</c:v>
                </c:pt>
                <c:pt idx="12222">
                  <c:v>-0.147367</c:v>
                </c:pt>
                <c:pt idx="12223">
                  <c:v>-0.14683199999999999</c:v>
                </c:pt>
                <c:pt idx="12224">
                  <c:v>-0.14630199999999999</c:v>
                </c:pt>
                <c:pt idx="12225">
                  <c:v>-0.14577499999999999</c:v>
                </c:pt>
                <c:pt idx="12226">
                  <c:v>-0.14523900000000001</c:v>
                </c:pt>
                <c:pt idx="12227">
                  <c:v>-0.14469399999999999</c:v>
                </c:pt>
                <c:pt idx="12228">
                  <c:v>-0.144146</c:v>
                </c:pt>
                <c:pt idx="12229">
                  <c:v>-0.14360300000000001</c:v>
                </c:pt>
                <c:pt idx="12230">
                  <c:v>-0.14305599999999999</c:v>
                </c:pt>
                <c:pt idx="12231">
                  <c:v>-0.14249700000000001</c:v>
                </c:pt>
                <c:pt idx="12232">
                  <c:v>-0.141925</c:v>
                </c:pt>
                <c:pt idx="12233">
                  <c:v>-0.14135400000000001</c:v>
                </c:pt>
                <c:pt idx="12234">
                  <c:v>-0.140788</c:v>
                </c:pt>
                <c:pt idx="12235">
                  <c:v>-0.14021700000000001</c:v>
                </c:pt>
                <c:pt idx="12236">
                  <c:v>-0.13963500000000001</c:v>
                </c:pt>
                <c:pt idx="12237">
                  <c:v>-0.139041</c:v>
                </c:pt>
                <c:pt idx="12238">
                  <c:v>-0.13845199999999999</c:v>
                </c:pt>
                <c:pt idx="12239">
                  <c:v>-0.13786100000000001</c:v>
                </c:pt>
                <c:pt idx="12240">
                  <c:v>-0.137269</c:v>
                </c:pt>
                <c:pt idx="12241">
                  <c:v>-0.13666500000000001</c:v>
                </c:pt>
                <c:pt idx="12242">
                  <c:v>-0.13605300000000001</c:v>
                </c:pt>
                <c:pt idx="12243">
                  <c:v>-0.13544200000000001</c:v>
                </c:pt>
                <c:pt idx="12244">
                  <c:v>-0.134826</c:v>
                </c:pt>
                <c:pt idx="12245">
                  <c:v>-0.13421</c:v>
                </c:pt>
                <c:pt idx="12246">
                  <c:v>-0.13358300000000001</c:v>
                </c:pt>
                <c:pt idx="12247">
                  <c:v>-0.13295599999999999</c:v>
                </c:pt>
                <c:pt idx="12248">
                  <c:v>-0.132328</c:v>
                </c:pt>
                <c:pt idx="12249">
                  <c:v>-0.13169600000000001</c:v>
                </c:pt>
                <c:pt idx="12250">
                  <c:v>-0.13106300000000001</c:v>
                </c:pt>
                <c:pt idx="12251">
                  <c:v>-0.13041900000000001</c:v>
                </c:pt>
                <c:pt idx="12252">
                  <c:v>-0.129774</c:v>
                </c:pt>
                <c:pt idx="12253">
                  <c:v>-0.12911800000000001</c:v>
                </c:pt>
                <c:pt idx="12254">
                  <c:v>-0.12846199999999999</c:v>
                </c:pt>
                <c:pt idx="12255">
                  <c:v>-0.127803</c:v>
                </c:pt>
                <c:pt idx="12256">
                  <c:v>-0.127141</c:v>
                </c:pt>
                <c:pt idx="12257">
                  <c:v>-0.12647900000000001</c:v>
                </c:pt>
                <c:pt idx="12258">
                  <c:v>-0.125808</c:v>
                </c:pt>
                <c:pt idx="12259">
                  <c:v>-0.125141</c:v>
                </c:pt>
                <c:pt idx="12260">
                  <c:v>-0.12446599999999999</c:v>
                </c:pt>
                <c:pt idx="12261">
                  <c:v>-0.12379</c:v>
                </c:pt>
                <c:pt idx="12262">
                  <c:v>-0.12310500000000001</c:v>
                </c:pt>
                <c:pt idx="12263">
                  <c:v>-0.122409</c:v>
                </c:pt>
                <c:pt idx="12264">
                  <c:v>-0.121713</c:v>
                </c:pt>
                <c:pt idx="12265">
                  <c:v>-0.121016</c:v>
                </c:pt>
                <c:pt idx="12266">
                  <c:v>-0.120323</c:v>
                </c:pt>
                <c:pt idx="12267">
                  <c:v>-0.11962</c:v>
                </c:pt>
                <c:pt idx="12268">
                  <c:v>-0.11891400000000001</c:v>
                </c:pt>
                <c:pt idx="12269">
                  <c:v>-0.11820899999999999</c:v>
                </c:pt>
                <c:pt idx="12270">
                  <c:v>-0.117502</c:v>
                </c:pt>
                <c:pt idx="12271">
                  <c:v>-0.116794</c:v>
                </c:pt>
                <c:pt idx="12272">
                  <c:v>-0.116066</c:v>
                </c:pt>
                <c:pt idx="12273">
                  <c:v>-0.11533400000000001</c:v>
                </c:pt>
                <c:pt idx="12274">
                  <c:v>-0.11460099999999999</c:v>
                </c:pt>
                <c:pt idx="12275">
                  <c:v>-0.113873</c:v>
                </c:pt>
                <c:pt idx="12276">
                  <c:v>-0.11314399999999999</c:v>
                </c:pt>
                <c:pt idx="12277">
                  <c:v>-0.112404</c:v>
                </c:pt>
                <c:pt idx="12278">
                  <c:v>-0.111664</c:v>
                </c:pt>
                <c:pt idx="12279">
                  <c:v>-0.110927</c:v>
                </c:pt>
                <c:pt idx="12280">
                  <c:v>-0.110192</c:v>
                </c:pt>
                <c:pt idx="12281">
                  <c:v>-0.109446</c:v>
                </c:pt>
                <c:pt idx="12282">
                  <c:v>-0.108682</c:v>
                </c:pt>
                <c:pt idx="12283">
                  <c:v>-0.107913</c:v>
                </c:pt>
                <c:pt idx="12284">
                  <c:v>-0.10715</c:v>
                </c:pt>
                <c:pt idx="12285">
                  <c:v>-0.106391</c:v>
                </c:pt>
                <c:pt idx="12286">
                  <c:v>-0.105626</c:v>
                </c:pt>
                <c:pt idx="12287">
                  <c:v>-0.104853</c:v>
                </c:pt>
                <c:pt idx="12288">
                  <c:v>-0.10408100000000001</c:v>
                </c:pt>
                <c:pt idx="12289">
                  <c:v>-0.103313</c:v>
                </c:pt>
                <c:pt idx="12290">
                  <c:v>-0.10254199999999999</c:v>
                </c:pt>
                <c:pt idx="12291">
                  <c:v>-0.101759</c:v>
                </c:pt>
                <c:pt idx="12292">
                  <c:v>-0.100963</c:v>
                </c:pt>
                <c:pt idx="12293">
                  <c:v>-0.10017</c:v>
                </c:pt>
                <c:pt idx="12294">
                  <c:v>-9.9377699999999999E-2</c:v>
                </c:pt>
                <c:pt idx="12295">
                  <c:v>-9.85872E-2</c:v>
                </c:pt>
                <c:pt idx="12296">
                  <c:v>-9.7787799999999994E-2</c:v>
                </c:pt>
                <c:pt idx="12297">
                  <c:v>-9.6983600000000003E-2</c:v>
                </c:pt>
                <c:pt idx="12298">
                  <c:v>-9.6183599999999994E-2</c:v>
                </c:pt>
                <c:pt idx="12299">
                  <c:v>-9.5381900000000006E-2</c:v>
                </c:pt>
                <c:pt idx="12300">
                  <c:v>-9.4580800000000007E-2</c:v>
                </c:pt>
                <c:pt idx="12301">
                  <c:v>-9.3765399999999999E-2</c:v>
                </c:pt>
                <c:pt idx="12302">
                  <c:v>-9.2945899999999998E-2</c:v>
                </c:pt>
                <c:pt idx="12303">
                  <c:v>-9.2125299999999993E-2</c:v>
                </c:pt>
                <c:pt idx="12304">
                  <c:v>-9.1301199999999999E-2</c:v>
                </c:pt>
                <c:pt idx="12305">
                  <c:v>-9.0479799999999999E-2</c:v>
                </c:pt>
                <c:pt idx="12306">
                  <c:v>-8.9649499999999993E-2</c:v>
                </c:pt>
                <c:pt idx="12307">
                  <c:v>-8.8823200000000005E-2</c:v>
                </c:pt>
                <c:pt idx="12308">
                  <c:v>-8.7994100000000006E-2</c:v>
                </c:pt>
                <c:pt idx="12309">
                  <c:v>-8.7164699999999998E-2</c:v>
                </c:pt>
                <c:pt idx="12310">
                  <c:v>-8.6333900000000005E-2</c:v>
                </c:pt>
                <c:pt idx="12311">
                  <c:v>-8.5492799999999994E-2</c:v>
                </c:pt>
                <c:pt idx="12312">
                  <c:v>-8.4651799999999999E-2</c:v>
                </c:pt>
                <c:pt idx="12313">
                  <c:v>-8.3799600000000002E-2</c:v>
                </c:pt>
                <c:pt idx="12314">
                  <c:v>-8.2948499999999994E-2</c:v>
                </c:pt>
                <c:pt idx="12315">
                  <c:v>-8.2096699999999995E-2</c:v>
                </c:pt>
                <c:pt idx="12316">
                  <c:v>-8.12446E-2</c:v>
                </c:pt>
                <c:pt idx="12317">
                  <c:v>-8.0394599999999997E-2</c:v>
                </c:pt>
                <c:pt idx="12318">
                  <c:v>-7.9537300000000005E-2</c:v>
                </c:pt>
                <c:pt idx="12319">
                  <c:v>-7.8683699999999995E-2</c:v>
                </c:pt>
                <c:pt idx="12320">
                  <c:v>-7.7825500000000006E-2</c:v>
                </c:pt>
                <c:pt idx="12321">
                  <c:v>-7.6965900000000004E-2</c:v>
                </c:pt>
                <c:pt idx="12322">
                  <c:v>-7.6097399999999996E-2</c:v>
                </c:pt>
                <c:pt idx="12323">
                  <c:v>-7.5218400000000005E-2</c:v>
                </c:pt>
                <c:pt idx="12324">
                  <c:v>-7.4341699999999997E-2</c:v>
                </c:pt>
                <c:pt idx="12325">
                  <c:v>-7.3466000000000004E-2</c:v>
                </c:pt>
                <c:pt idx="12326">
                  <c:v>-7.2595400000000004E-2</c:v>
                </c:pt>
                <c:pt idx="12327">
                  <c:v>-7.1718000000000004E-2</c:v>
                </c:pt>
                <c:pt idx="12328">
                  <c:v>-7.0838600000000002E-2</c:v>
                </c:pt>
                <c:pt idx="12329">
                  <c:v>-6.9961499999999996E-2</c:v>
                </c:pt>
                <c:pt idx="12330">
                  <c:v>-6.9084800000000002E-2</c:v>
                </c:pt>
                <c:pt idx="12331">
                  <c:v>-6.8206000000000003E-2</c:v>
                </c:pt>
                <c:pt idx="12332">
                  <c:v>-6.7310400000000006E-2</c:v>
                </c:pt>
                <c:pt idx="12333">
                  <c:v>-6.6408700000000001E-2</c:v>
                </c:pt>
                <c:pt idx="12334">
                  <c:v>-6.5509600000000001E-2</c:v>
                </c:pt>
                <c:pt idx="12335">
                  <c:v>-6.4615300000000001E-2</c:v>
                </c:pt>
                <c:pt idx="12336">
                  <c:v>-6.3722600000000004E-2</c:v>
                </c:pt>
                <c:pt idx="12337">
                  <c:v>-6.2821299999999997E-2</c:v>
                </c:pt>
                <c:pt idx="12338">
                  <c:v>-6.1921499999999997E-2</c:v>
                </c:pt>
                <c:pt idx="12339">
                  <c:v>-6.1028300000000001E-2</c:v>
                </c:pt>
                <c:pt idx="12340">
                  <c:v>-6.0136500000000002E-2</c:v>
                </c:pt>
                <c:pt idx="12341">
                  <c:v>-5.9235400000000001E-2</c:v>
                </c:pt>
                <c:pt idx="12342">
                  <c:v>-5.8313900000000002E-2</c:v>
                </c:pt>
                <c:pt idx="12343">
                  <c:v>-5.7388399999999999E-2</c:v>
                </c:pt>
                <c:pt idx="12344">
                  <c:v>-5.6469600000000002E-2</c:v>
                </c:pt>
                <c:pt idx="12345">
                  <c:v>-5.5554899999999997E-2</c:v>
                </c:pt>
                <c:pt idx="12346">
                  <c:v>-5.4640000000000001E-2</c:v>
                </c:pt>
                <c:pt idx="12347">
                  <c:v>-5.3718099999999998E-2</c:v>
                </c:pt>
                <c:pt idx="12348">
                  <c:v>-5.2800600000000003E-2</c:v>
                </c:pt>
                <c:pt idx="12349">
                  <c:v>-5.1886799999999997E-2</c:v>
                </c:pt>
                <c:pt idx="12350">
                  <c:v>-5.0972000000000003E-2</c:v>
                </c:pt>
                <c:pt idx="12351">
                  <c:v>-5.0047099999999997E-2</c:v>
                </c:pt>
                <c:pt idx="12352">
                  <c:v>-4.9109699999999999E-2</c:v>
                </c:pt>
                <c:pt idx="12353">
                  <c:v>-4.8174599999999998E-2</c:v>
                </c:pt>
                <c:pt idx="12354">
                  <c:v>-4.7239999999999997E-2</c:v>
                </c:pt>
                <c:pt idx="12355">
                  <c:v>-4.6309500000000003E-2</c:v>
                </c:pt>
                <c:pt idx="12356">
                  <c:v>-4.53748E-2</c:v>
                </c:pt>
                <c:pt idx="12357">
                  <c:v>-4.44395E-2</c:v>
                </c:pt>
                <c:pt idx="12358">
                  <c:v>-4.3508900000000003E-2</c:v>
                </c:pt>
                <c:pt idx="12359">
                  <c:v>-4.2577499999999997E-2</c:v>
                </c:pt>
                <c:pt idx="12360">
                  <c:v>-4.1646799999999998E-2</c:v>
                </c:pt>
                <c:pt idx="12361">
                  <c:v>-4.0703799999999998E-2</c:v>
                </c:pt>
                <c:pt idx="12362">
                  <c:v>-3.9757300000000002E-2</c:v>
                </c:pt>
                <c:pt idx="12363">
                  <c:v>-3.8807500000000002E-2</c:v>
                </c:pt>
                <c:pt idx="12364">
                  <c:v>-3.7855699999999999E-2</c:v>
                </c:pt>
                <c:pt idx="12365">
                  <c:v>-3.6908299999999998E-2</c:v>
                </c:pt>
                <c:pt idx="12366">
                  <c:v>-3.5958700000000003E-2</c:v>
                </c:pt>
                <c:pt idx="12367">
                  <c:v>-3.5015999999999999E-2</c:v>
                </c:pt>
                <c:pt idx="12368">
                  <c:v>-3.4072100000000001E-2</c:v>
                </c:pt>
                <c:pt idx="12369">
                  <c:v>-3.3130399999999997E-2</c:v>
                </c:pt>
                <c:pt idx="12370">
                  <c:v>-3.2186800000000002E-2</c:v>
                </c:pt>
                <c:pt idx="12371">
                  <c:v>-3.1235800000000001E-2</c:v>
                </c:pt>
                <c:pt idx="12372">
                  <c:v>-3.0282300000000002E-2</c:v>
                </c:pt>
                <c:pt idx="12373">
                  <c:v>-2.93175E-2</c:v>
                </c:pt>
                <c:pt idx="12374">
                  <c:v>-2.8354500000000001E-2</c:v>
                </c:pt>
                <c:pt idx="12375">
                  <c:v>-2.7394999999999999E-2</c:v>
                </c:pt>
                <c:pt idx="12376">
                  <c:v>-2.64408E-2</c:v>
                </c:pt>
                <c:pt idx="12377">
                  <c:v>-2.5488199999999999E-2</c:v>
                </c:pt>
                <c:pt idx="12378">
                  <c:v>-2.4531299999999999E-2</c:v>
                </c:pt>
                <c:pt idx="12379">
                  <c:v>-2.35842E-2</c:v>
                </c:pt>
                <c:pt idx="12380">
                  <c:v>-2.2645800000000001E-2</c:v>
                </c:pt>
                <c:pt idx="12381">
                  <c:v>-2.1699800000000002E-2</c:v>
                </c:pt>
                <c:pt idx="12382">
                  <c:v>-2.07087E-2</c:v>
                </c:pt>
                <c:pt idx="12383">
                  <c:v>-1.9699500000000002E-2</c:v>
                </c:pt>
                <c:pt idx="12384">
                  <c:v>-1.8786400000000002E-2</c:v>
                </c:pt>
                <c:pt idx="12385">
                  <c:v>-1.8324900000000002E-2</c:v>
                </c:pt>
                <c:pt idx="12386">
                  <c:v>-1.7599799999999999E-2</c:v>
                </c:pt>
                <c:pt idx="12387">
                  <c:v>-1.6628400000000002E-2</c:v>
                </c:pt>
                <c:pt idx="12388">
                  <c:v>-1.5988599999999999E-2</c:v>
                </c:pt>
                <c:pt idx="12389">
                  <c:v>-1.5033100000000001E-2</c:v>
                </c:pt>
                <c:pt idx="12390">
                  <c:v>-1.43012E-2</c:v>
                </c:pt>
                <c:pt idx="12391">
                  <c:v>-1.3488E-2</c:v>
                </c:pt>
                <c:pt idx="12392">
                  <c:v>-1.25901E-2</c:v>
                </c:pt>
                <c:pt idx="12393">
                  <c:v>-1.1859E-2</c:v>
                </c:pt>
                <c:pt idx="12394">
                  <c:v>-1.0921200000000001E-2</c:v>
                </c:pt>
                <c:pt idx="12395">
                  <c:v>-1.0172E-2</c:v>
                </c:pt>
                <c:pt idx="12396" formatCode="0.00E+00">
                  <c:v>-9.3224199999999997E-3</c:v>
                </c:pt>
                <c:pt idx="12397" formatCode="0.00E+00">
                  <c:v>-8.4919499999999998E-3</c:v>
                </c:pt>
                <c:pt idx="12398" formatCode="0.00E+00">
                  <c:v>-7.7105799999999999E-3</c:v>
                </c:pt>
                <c:pt idx="12399" formatCode="0.00E+00">
                  <c:v>-6.8664399999999997E-3</c:v>
                </c:pt>
                <c:pt idx="12400" formatCode="0.00E+00">
                  <c:v>-6.0749999999999997E-3</c:v>
                </c:pt>
                <c:pt idx="12401" formatCode="0.00E+00">
                  <c:v>-5.2647500000000003E-3</c:v>
                </c:pt>
                <c:pt idx="12402" formatCode="0.00E+00">
                  <c:v>-4.4039700000000001E-3</c:v>
                </c:pt>
                <c:pt idx="12403" formatCode="0.00E+00">
                  <c:v>-3.5926399999999998E-3</c:v>
                </c:pt>
                <c:pt idx="12404" formatCode="0.00E+00">
                  <c:v>-2.7505199999999998E-3</c:v>
                </c:pt>
                <c:pt idx="12405" formatCode="0.00E+00">
                  <c:v>-1.9075400000000001E-3</c:v>
                </c:pt>
                <c:pt idx="12406" formatCode="0.00E+00">
                  <c:v>-1.13777E-3</c:v>
                </c:pt>
                <c:pt idx="12407" formatCode="0.00E+00">
                  <c:v>-2.5238499999999999E-4</c:v>
                </c:pt>
                <c:pt idx="12408" formatCode="0.00E+00">
                  <c:v>4.9385399999999995E-4</c:v>
                </c:pt>
                <c:pt idx="12409" formatCode="0.00E+00">
                  <c:v>1.34235E-3</c:v>
                </c:pt>
                <c:pt idx="12410" formatCode="0.00E+00">
                  <c:v>2.1518700000000002E-3</c:v>
                </c:pt>
                <c:pt idx="12411" formatCode="0.00E+00">
                  <c:v>2.9292300000000001E-3</c:v>
                </c:pt>
                <c:pt idx="12412" formatCode="0.00E+00">
                  <c:v>3.83805E-3</c:v>
                </c:pt>
                <c:pt idx="12413" formatCode="0.00E+00">
                  <c:v>4.5825800000000002E-3</c:v>
                </c:pt>
                <c:pt idx="12414" formatCode="0.00E+00">
                  <c:v>5.4853999999999997E-3</c:v>
                </c:pt>
                <c:pt idx="12415" formatCode="0.00E+00">
                  <c:v>6.2688700000000002E-3</c:v>
                </c:pt>
                <c:pt idx="12416" formatCode="0.00E+00">
                  <c:v>7.0786499999999997E-3</c:v>
                </c:pt>
                <c:pt idx="12417" formatCode="0.00E+00">
                  <c:v>7.9368900000000003E-3</c:v>
                </c:pt>
                <c:pt idx="12418" formatCode="0.00E+00">
                  <c:v>8.6700200000000005E-3</c:v>
                </c:pt>
                <c:pt idx="12419" formatCode="0.00E+00">
                  <c:v>9.5494599999999992E-3</c:v>
                </c:pt>
                <c:pt idx="12420">
                  <c:v>1.0304000000000001E-2</c:v>
                </c:pt>
                <c:pt idx="12421">
                  <c:v>1.11421E-2</c:v>
                </c:pt>
                <c:pt idx="12422">
                  <c:v>1.19834E-2</c:v>
                </c:pt>
                <c:pt idx="12423">
                  <c:v>1.27638E-2</c:v>
                </c:pt>
                <c:pt idx="12424">
                  <c:v>1.3642E-2</c:v>
                </c:pt>
                <c:pt idx="12425">
                  <c:v>1.44119E-2</c:v>
                </c:pt>
                <c:pt idx="12426">
                  <c:v>1.5244499999999999E-2</c:v>
                </c:pt>
                <c:pt idx="12427">
                  <c:v>1.6051599999999999E-2</c:v>
                </c:pt>
                <c:pt idx="12428">
                  <c:v>1.6822799999999999E-2</c:v>
                </c:pt>
                <c:pt idx="12429">
                  <c:v>1.76621E-2</c:v>
                </c:pt>
                <c:pt idx="12430">
                  <c:v>1.84285E-2</c:v>
                </c:pt>
                <c:pt idx="12431">
                  <c:v>1.9258500000000001E-2</c:v>
                </c:pt>
                <c:pt idx="12432">
                  <c:v>2.0072699999999999E-2</c:v>
                </c:pt>
                <c:pt idx="12433">
                  <c:v>2.0870199999999998E-2</c:v>
                </c:pt>
                <c:pt idx="12434">
                  <c:v>2.17165E-2</c:v>
                </c:pt>
                <c:pt idx="12435">
                  <c:v>2.24923E-2</c:v>
                </c:pt>
                <c:pt idx="12436">
                  <c:v>2.3308800000000001E-2</c:v>
                </c:pt>
                <c:pt idx="12437">
                  <c:v>2.40982E-2</c:v>
                </c:pt>
                <c:pt idx="12438">
                  <c:v>2.4878000000000001E-2</c:v>
                </c:pt>
                <c:pt idx="12439">
                  <c:v>2.5688300000000001E-2</c:v>
                </c:pt>
                <c:pt idx="12440">
                  <c:v>2.6454600000000002E-2</c:v>
                </c:pt>
                <c:pt idx="12441">
                  <c:v>2.7260699999999999E-2</c:v>
                </c:pt>
                <c:pt idx="12442">
                  <c:v>2.80767E-2</c:v>
                </c:pt>
                <c:pt idx="12443">
                  <c:v>2.8893499999999999E-2</c:v>
                </c:pt>
                <c:pt idx="12444">
                  <c:v>2.9690100000000001E-2</c:v>
                </c:pt>
                <c:pt idx="12445">
                  <c:v>3.0378700000000002E-2</c:v>
                </c:pt>
                <c:pt idx="12446">
                  <c:v>3.1054999999999999E-2</c:v>
                </c:pt>
                <c:pt idx="12447">
                  <c:v>3.1808999999999997E-2</c:v>
                </c:pt>
                <c:pt idx="12448">
                  <c:v>3.2641000000000003E-2</c:v>
                </c:pt>
                <c:pt idx="12449">
                  <c:v>3.3654099999999999E-2</c:v>
                </c:pt>
                <c:pt idx="12450">
                  <c:v>3.4689999999999999E-2</c:v>
                </c:pt>
                <c:pt idx="12451">
                  <c:v>3.5440300000000001E-2</c:v>
                </c:pt>
                <c:pt idx="12452">
                  <c:v>3.4352100000000003E-2</c:v>
                </c:pt>
                <c:pt idx="12453">
                  <c:v>3.4276599999999997E-2</c:v>
                </c:pt>
                <c:pt idx="12454">
                  <c:v>3.5274399999999997E-2</c:v>
                </c:pt>
                <c:pt idx="12455">
                  <c:v>3.48346E-2</c:v>
                </c:pt>
                <c:pt idx="12456">
                  <c:v>3.5759300000000001E-2</c:v>
                </c:pt>
                <c:pt idx="12457">
                  <c:v>3.5720799999999997E-2</c:v>
                </c:pt>
                <c:pt idx="12458">
                  <c:v>3.6006200000000002E-2</c:v>
                </c:pt>
                <c:pt idx="12459">
                  <c:v>3.6611999999999999E-2</c:v>
                </c:pt>
                <c:pt idx="12460">
                  <c:v>3.64173E-2</c:v>
                </c:pt>
                <c:pt idx="12461">
                  <c:v>3.7221700000000003E-2</c:v>
                </c:pt>
                <c:pt idx="12462">
                  <c:v>3.7158999999999998E-2</c:v>
                </c:pt>
                <c:pt idx="12463">
                  <c:v>3.7630900000000002E-2</c:v>
                </c:pt>
                <c:pt idx="12464">
                  <c:v>3.7987E-2</c:v>
                </c:pt>
                <c:pt idx="12465">
                  <c:v>3.8087599999999999E-2</c:v>
                </c:pt>
                <c:pt idx="12466">
                  <c:v>3.8602600000000001E-2</c:v>
                </c:pt>
                <c:pt idx="12467">
                  <c:v>3.8722199999999998E-2</c:v>
                </c:pt>
                <c:pt idx="12468">
                  <c:v>3.9031799999999998E-2</c:v>
                </c:pt>
                <c:pt idx="12469">
                  <c:v>3.9401899999999997E-2</c:v>
                </c:pt>
                <c:pt idx="12470">
                  <c:v>3.9527100000000003E-2</c:v>
                </c:pt>
                <c:pt idx="12471">
                  <c:v>3.9945799999999997E-2</c:v>
                </c:pt>
                <c:pt idx="12472">
                  <c:v>4.0212699999999997E-2</c:v>
                </c:pt>
                <c:pt idx="12473">
                  <c:v>4.0378499999999998E-2</c:v>
                </c:pt>
                <c:pt idx="12474">
                  <c:v>4.0918299999999998E-2</c:v>
                </c:pt>
                <c:pt idx="12475">
                  <c:v>4.0882399999999999E-2</c:v>
                </c:pt>
                <c:pt idx="12476">
                  <c:v>4.1413400000000003E-2</c:v>
                </c:pt>
                <c:pt idx="12477">
                  <c:v>4.1547300000000002E-2</c:v>
                </c:pt>
                <c:pt idx="12478">
                  <c:v>4.1728599999999998E-2</c:v>
                </c:pt>
                <c:pt idx="12479">
                  <c:v>4.2258200000000003E-2</c:v>
                </c:pt>
                <c:pt idx="12480">
                  <c:v>4.2129899999999998E-2</c:v>
                </c:pt>
                <c:pt idx="12481">
                  <c:v>4.2804300000000003E-2</c:v>
                </c:pt>
                <c:pt idx="12482">
                  <c:v>4.2770500000000003E-2</c:v>
                </c:pt>
                <c:pt idx="12483">
                  <c:v>4.3152700000000002E-2</c:v>
                </c:pt>
                <c:pt idx="12484">
                  <c:v>4.3521700000000003E-2</c:v>
                </c:pt>
                <c:pt idx="12485">
                  <c:v>4.3487999999999999E-2</c:v>
                </c:pt>
                <c:pt idx="12486">
                  <c:v>4.41048E-2</c:v>
                </c:pt>
                <c:pt idx="12487">
                  <c:v>4.3982899999999998E-2</c:v>
                </c:pt>
                <c:pt idx="12488">
                  <c:v>4.4454199999999999E-2</c:v>
                </c:pt>
                <c:pt idx="12489">
                  <c:v>4.4641599999999997E-2</c:v>
                </c:pt>
                <c:pt idx="12490">
                  <c:v>4.47619E-2</c:v>
                </c:pt>
                <c:pt idx="12491">
                  <c:v>4.5251399999999997E-2</c:v>
                </c:pt>
                <c:pt idx="12492">
                  <c:v>4.5221299999999999E-2</c:v>
                </c:pt>
                <c:pt idx="12493">
                  <c:v>4.5688399999999997E-2</c:v>
                </c:pt>
                <c:pt idx="12494">
                  <c:v>4.5834800000000002E-2</c:v>
                </c:pt>
                <c:pt idx="12495">
                  <c:v>4.60068E-2</c:v>
                </c:pt>
                <c:pt idx="12496">
                  <c:v>4.6366499999999998E-2</c:v>
                </c:pt>
                <c:pt idx="12497">
                  <c:v>4.6363099999999997E-2</c:v>
                </c:pt>
                <c:pt idx="12498">
                  <c:v>4.67401E-2</c:v>
                </c:pt>
                <c:pt idx="12499">
                  <c:v>4.68726E-2</c:v>
                </c:pt>
                <c:pt idx="12500">
                  <c:v>4.7043599999999998E-2</c:v>
                </c:pt>
                <c:pt idx="12501">
                  <c:v>4.7393200000000003E-2</c:v>
                </c:pt>
                <c:pt idx="12502">
                  <c:v>4.74194E-2</c:v>
                </c:pt>
                <c:pt idx="12503">
                  <c:v>4.7802200000000003E-2</c:v>
                </c:pt>
                <c:pt idx="12504">
                  <c:v>4.7910800000000003E-2</c:v>
                </c:pt>
                <c:pt idx="12505">
                  <c:v>4.8086200000000003E-2</c:v>
                </c:pt>
                <c:pt idx="12506">
                  <c:v>4.8370499999999997E-2</c:v>
                </c:pt>
                <c:pt idx="12507">
                  <c:v>4.8381500000000001E-2</c:v>
                </c:pt>
                <c:pt idx="12508">
                  <c:v>4.8735800000000003E-2</c:v>
                </c:pt>
                <c:pt idx="12509">
                  <c:v>4.88011E-2</c:v>
                </c:pt>
                <c:pt idx="12510">
                  <c:v>4.9025399999999997E-2</c:v>
                </c:pt>
                <c:pt idx="12511">
                  <c:v>4.9257599999999999E-2</c:v>
                </c:pt>
                <c:pt idx="12512">
                  <c:v>4.9331E-2</c:v>
                </c:pt>
                <c:pt idx="12513">
                  <c:v>4.9637000000000001E-2</c:v>
                </c:pt>
                <c:pt idx="12514">
                  <c:v>4.9732400000000003E-2</c:v>
                </c:pt>
                <c:pt idx="12515">
                  <c:v>4.9955100000000002E-2</c:v>
                </c:pt>
                <c:pt idx="12516">
                  <c:v>5.00981E-2</c:v>
                </c:pt>
                <c:pt idx="12517">
                  <c:v>5.0052399999999997E-2</c:v>
                </c:pt>
                <c:pt idx="12518">
                  <c:v>5.01517E-2</c:v>
                </c:pt>
                <c:pt idx="12519">
                  <c:v>5.0274899999999997E-2</c:v>
                </c:pt>
                <c:pt idx="12520">
                  <c:v>5.0572100000000002E-2</c:v>
                </c:pt>
                <c:pt idx="12521">
                  <c:v>5.0966900000000002E-2</c:v>
                </c:pt>
                <c:pt idx="12522">
                  <c:v>5.1171800000000003E-2</c:v>
                </c:pt>
                <c:pt idx="12523">
                  <c:v>5.1533700000000002E-2</c:v>
                </c:pt>
                <c:pt idx="12524">
                  <c:v>5.1746800000000003E-2</c:v>
                </c:pt>
                <c:pt idx="12525">
                  <c:v>5.1992200000000002E-2</c:v>
                </c:pt>
                <c:pt idx="12526">
                  <c:v>5.2333999999999999E-2</c:v>
                </c:pt>
                <c:pt idx="12527">
                  <c:v>5.2463500000000003E-2</c:v>
                </c:pt>
                <c:pt idx="12528">
                  <c:v>5.2867600000000001E-2</c:v>
                </c:pt>
                <c:pt idx="12529">
                  <c:v>5.3012299999999998E-2</c:v>
                </c:pt>
                <c:pt idx="12530">
                  <c:v>5.33263E-2</c:v>
                </c:pt>
                <c:pt idx="12531">
                  <c:v>5.3612699999999999E-2</c:v>
                </c:pt>
                <c:pt idx="12532">
                  <c:v>5.3783499999999998E-2</c:v>
                </c:pt>
                <c:pt idx="12533">
                  <c:v>5.4171400000000001E-2</c:v>
                </c:pt>
                <c:pt idx="12534">
                  <c:v>5.4271300000000001E-2</c:v>
                </c:pt>
                <c:pt idx="12535">
                  <c:v>5.4612599999999997E-2</c:v>
                </c:pt>
                <c:pt idx="12536">
                  <c:v>5.4774299999999998E-2</c:v>
                </c:pt>
                <c:pt idx="12537">
                  <c:v>5.50065E-2</c:v>
                </c:pt>
                <c:pt idx="12538">
                  <c:v>5.5299599999999997E-2</c:v>
                </c:pt>
                <c:pt idx="12539">
                  <c:v>5.5491199999999997E-2</c:v>
                </c:pt>
                <c:pt idx="12540">
                  <c:v>5.5762199999999998E-2</c:v>
                </c:pt>
                <c:pt idx="12541">
                  <c:v>5.5803499999999999E-2</c:v>
                </c:pt>
                <c:pt idx="12542">
                  <c:v>5.5941600000000001E-2</c:v>
                </c:pt>
                <c:pt idx="12543">
                  <c:v>5.61421E-2</c:v>
                </c:pt>
                <c:pt idx="12544">
                  <c:v>5.65224E-2</c:v>
                </c:pt>
                <c:pt idx="12545">
                  <c:v>5.6867300000000003E-2</c:v>
                </c:pt>
                <c:pt idx="12546">
                  <c:v>5.7242500000000002E-2</c:v>
                </c:pt>
                <c:pt idx="12547">
                  <c:v>5.7524899999999997E-2</c:v>
                </c:pt>
                <c:pt idx="12548">
                  <c:v>5.7859399999999998E-2</c:v>
                </c:pt>
                <c:pt idx="12549">
                  <c:v>5.8215000000000003E-2</c:v>
                </c:pt>
                <c:pt idx="12550">
                  <c:v>5.8491500000000002E-2</c:v>
                </c:pt>
                <c:pt idx="12551">
                  <c:v>5.8948100000000003E-2</c:v>
                </c:pt>
                <c:pt idx="12552">
                  <c:v>5.91275E-2</c:v>
                </c:pt>
                <c:pt idx="12553">
                  <c:v>5.9504700000000001E-2</c:v>
                </c:pt>
                <c:pt idx="12554">
                  <c:v>5.97274E-2</c:v>
                </c:pt>
                <c:pt idx="12555">
                  <c:v>6.0173699999999997E-2</c:v>
                </c:pt>
                <c:pt idx="12556">
                  <c:v>6.06446E-2</c:v>
                </c:pt>
                <c:pt idx="12557">
                  <c:v>5.9038599999999997E-2</c:v>
                </c:pt>
                <c:pt idx="12558">
                  <c:v>5.8534700000000002E-2</c:v>
                </c:pt>
                <c:pt idx="12559">
                  <c:v>5.8758299999999999E-2</c:v>
                </c:pt>
                <c:pt idx="12560">
                  <c:v>5.78761E-2</c:v>
                </c:pt>
                <c:pt idx="12561">
                  <c:v>5.81734E-2</c:v>
                </c:pt>
                <c:pt idx="12562">
                  <c:v>5.7518399999999997E-2</c:v>
                </c:pt>
                <c:pt idx="12563">
                  <c:v>5.7332399999999999E-2</c:v>
                </c:pt>
                <c:pt idx="12564">
                  <c:v>5.7205100000000002E-2</c:v>
                </c:pt>
                <c:pt idx="12565">
                  <c:v>5.6542099999999998E-2</c:v>
                </c:pt>
                <c:pt idx="12566">
                  <c:v>5.6670600000000002E-2</c:v>
                </c:pt>
                <c:pt idx="12567">
                  <c:v>5.6000000000000001E-2</c:v>
                </c:pt>
                <c:pt idx="12568">
                  <c:v>5.5900100000000001E-2</c:v>
                </c:pt>
                <c:pt idx="12569">
                  <c:v>5.5593999999999998E-2</c:v>
                </c:pt>
                <c:pt idx="12570">
                  <c:v>5.5134299999999997E-2</c:v>
                </c:pt>
                <c:pt idx="12571">
                  <c:v>5.5071000000000002E-2</c:v>
                </c:pt>
                <c:pt idx="12572">
                  <c:v>5.4526699999999997E-2</c:v>
                </c:pt>
                <c:pt idx="12573">
                  <c:v>5.4300000000000001E-2</c:v>
                </c:pt>
                <c:pt idx="12574">
                  <c:v>5.3994500000000001E-2</c:v>
                </c:pt>
                <c:pt idx="12575">
                  <c:v>5.3478100000000001E-2</c:v>
                </c:pt>
                <c:pt idx="12576">
                  <c:v>5.3362699999999999E-2</c:v>
                </c:pt>
                <c:pt idx="12577">
                  <c:v>5.2813800000000001E-2</c:v>
                </c:pt>
                <c:pt idx="12578">
                  <c:v>5.2544899999999999E-2</c:v>
                </c:pt>
                <c:pt idx="12579">
                  <c:v>5.2283099999999999E-2</c:v>
                </c:pt>
                <c:pt idx="12580">
                  <c:v>5.1691500000000001E-2</c:v>
                </c:pt>
                <c:pt idx="12581">
                  <c:v>5.1674200000000003E-2</c:v>
                </c:pt>
                <c:pt idx="12582">
                  <c:v>5.0982199999999998E-2</c:v>
                </c:pt>
                <c:pt idx="12583">
                  <c:v>5.0834200000000003E-2</c:v>
                </c:pt>
                <c:pt idx="12584">
                  <c:v>5.04222E-2</c:v>
                </c:pt>
                <c:pt idx="12585">
                  <c:v>4.9878899999999997E-2</c:v>
                </c:pt>
                <c:pt idx="12586">
                  <c:v>4.98281E-2</c:v>
                </c:pt>
                <c:pt idx="12587">
                  <c:v>4.9040899999999998E-2</c:v>
                </c:pt>
                <c:pt idx="12588">
                  <c:v>4.9032199999999998E-2</c:v>
                </c:pt>
                <c:pt idx="12589">
                  <c:v>4.8412999999999998E-2</c:v>
                </c:pt>
                <c:pt idx="12590">
                  <c:v>4.8079299999999998E-2</c:v>
                </c:pt>
                <c:pt idx="12591">
                  <c:v>4.7838899999999997E-2</c:v>
                </c:pt>
                <c:pt idx="12592">
                  <c:v>4.71508E-2</c:v>
                </c:pt>
                <c:pt idx="12593">
                  <c:v>4.7101400000000002E-2</c:v>
                </c:pt>
                <c:pt idx="12594">
                  <c:v>4.6386999999999998E-2</c:v>
                </c:pt>
                <c:pt idx="12595">
                  <c:v>4.6173400000000003E-2</c:v>
                </c:pt>
                <c:pt idx="12596">
                  <c:v>4.5723399999999997E-2</c:v>
                </c:pt>
                <c:pt idx="12597">
                  <c:v>4.5204399999999999E-2</c:v>
                </c:pt>
                <c:pt idx="12598">
                  <c:v>4.49938E-2</c:v>
                </c:pt>
                <c:pt idx="12599">
                  <c:v>4.43647E-2</c:v>
                </c:pt>
                <c:pt idx="12600">
                  <c:v>4.4119199999999997E-2</c:v>
                </c:pt>
                <c:pt idx="12601">
                  <c:v>4.3609500000000002E-2</c:v>
                </c:pt>
                <c:pt idx="12602">
                  <c:v>4.3141199999999998E-2</c:v>
                </c:pt>
                <c:pt idx="12603">
                  <c:v>4.2798999999999997E-2</c:v>
                </c:pt>
                <c:pt idx="12604">
                  <c:v>4.2224600000000001E-2</c:v>
                </c:pt>
                <c:pt idx="12605">
                  <c:v>4.1874599999999998E-2</c:v>
                </c:pt>
                <c:pt idx="12606">
                  <c:v>4.1389000000000002E-2</c:v>
                </c:pt>
                <c:pt idx="12607">
                  <c:v>4.0878699999999997E-2</c:v>
                </c:pt>
                <c:pt idx="12608">
                  <c:v>4.0542000000000002E-2</c:v>
                </c:pt>
                <c:pt idx="12609">
                  <c:v>3.9944500000000001E-2</c:v>
                </c:pt>
                <c:pt idx="12610">
                  <c:v>3.9599500000000003E-2</c:v>
                </c:pt>
                <c:pt idx="12611">
                  <c:v>3.9086999999999997E-2</c:v>
                </c:pt>
                <c:pt idx="12612">
                  <c:v>3.85724E-2</c:v>
                </c:pt>
                <c:pt idx="12613">
                  <c:v>3.8231599999999998E-2</c:v>
                </c:pt>
                <c:pt idx="12614">
                  <c:v>3.7579599999999998E-2</c:v>
                </c:pt>
                <c:pt idx="12615">
                  <c:v>3.7282000000000003E-2</c:v>
                </c:pt>
                <c:pt idx="12616">
                  <c:v>3.6660699999999997E-2</c:v>
                </c:pt>
                <c:pt idx="12617">
                  <c:v>3.6229499999999998E-2</c:v>
                </c:pt>
                <c:pt idx="12618">
                  <c:v>3.5785400000000002E-2</c:v>
                </c:pt>
                <c:pt idx="12619">
                  <c:v>3.5180599999999999E-2</c:v>
                </c:pt>
                <c:pt idx="12620">
                  <c:v>3.4857600000000002E-2</c:v>
                </c:pt>
                <c:pt idx="12621">
                  <c:v>3.4188999999999997E-2</c:v>
                </c:pt>
                <c:pt idx="12622">
                  <c:v>3.3833200000000001E-2</c:v>
                </c:pt>
                <c:pt idx="12623">
                  <c:v>3.3260900000000003E-2</c:v>
                </c:pt>
                <c:pt idx="12624">
                  <c:v>3.2768199999999997E-2</c:v>
                </c:pt>
                <c:pt idx="12625">
                  <c:v>3.2314500000000003E-2</c:v>
                </c:pt>
                <c:pt idx="12626">
                  <c:v>3.1707199999999998E-2</c:v>
                </c:pt>
                <c:pt idx="12627">
                  <c:v>3.1302900000000002E-2</c:v>
                </c:pt>
                <c:pt idx="12628">
                  <c:v>3.06979E-2</c:v>
                </c:pt>
                <c:pt idx="12629">
                  <c:v>3.0251699999999999E-2</c:v>
                </c:pt>
                <c:pt idx="12630">
                  <c:v>2.9699E-2</c:v>
                </c:pt>
                <c:pt idx="12631">
                  <c:v>2.9183600000000001E-2</c:v>
                </c:pt>
                <c:pt idx="12632">
                  <c:v>2.8680000000000001E-2</c:v>
                </c:pt>
                <c:pt idx="12633">
                  <c:v>2.81398E-2</c:v>
                </c:pt>
                <c:pt idx="12634">
                  <c:v>2.76338E-2</c:v>
                </c:pt>
                <c:pt idx="12635">
                  <c:v>2.7082700000000001E-2</c:v>
                </c:pt>
                <c:pt idx="12636">
                  <c:v>2.65566E-2</c:v>
                </c:pt>
                <c:pt idx="12637">
                  <c:v>2.6009299999999999E-2</c:v>
                </c:pt>
                <c:pt idx="12638">
                  <c:v>2.5491699999999999E-2</c:v>
                </c:pt>
                <c:pt idx="12639">
                  <c:v>2.49249E-2</c:v>
                </c:pt>
                <c:pt idx="12640">
                  <c:v>2.4416500000000001E-2</c:v>
                </c:pt>
                <c:pt idx="12641">
                  <c:v>2.38336E-2</c:v>
                </c:pt>
                <c:pt idx="12642">
                  <c:v>2.3334799999999999E-2</c:v>
                </c:pt>
                <c:pt idx="12643">
                  <c:v>2.2762899999999999E-2</c:v>
                </c:pt>
                <c:pt idx="12644">
                  <c:v>2.2223400000000001E-2</c:v>
                </c:pt>
                <c:pt idx="12645">
                  <c:v>2.1673700000000001E-2</c:v>
                </c:pt>
                <c:pt idx="12646">
                  <c:v>2.1078199999999998E-2</c:v>
                </c:pt>
                <c:pt idx="12647">
                  <c:v>2.0579099999999999E-2</c:v>
                </c:pt>
                <c:pt idx="12648">
                  <c:v>1.9944400000000001E-2</c:v>
                </c:pt>
                <c:pt idx="12649">
                  <c:v>1.9460000000000002E-2</c:v>
                </c:pt>
                <c:pt idx="12650">
                  <c:v>1.88229E-2</c:v>
                </c:pt>
                <c:pt idx="12651">
                  <c:v>1.8310699999999999E-2</c:v>
                </c:pt>
                <c:pt idx="12652">
                  <c:v>1.77369E-2</c:v>
                </c:pt>
                <c:pt idx="12653">
                  <c:v>1.7144699999999999E-2</c:v>
                </c:pt>
                <c:pt idx="12654">
                  <c:v>1.6632999999999998E-2</c:v>
                </c:pt>
                <c:pt idx="12655">
                  <c:v>1.59562E-2</c:v>
                </c:pt>
                <c:pt idx="12656">
                  <c:v>1.5483500000000001E-2</c:v>
                </c:pt>
                <c:pt idx="12657">
                  <c:v>1.4804400000000001E-2</c:v>
                </c:pt>
                <c:pt idx="12658">
                  <c:v>1.4293500000000001E-2</c:v>
                </c:pt>
                <c:pt idx="12659">
                  <c:v>1.3679999999999999E-2</c:v>
                </c:pt>
                <c:pt idx="12660">
                  <c:v>1.30765E-2</c:v>
                </c:pt>
                <c:pt idx="12661">
                  <c:v>1.2560999999999999E-2</c:v>
                </c:pt>
                <c:pt idx="12662">
                  <c:v>1.1888299999999999E-2</c:v>
                </c:pt>
                <c:pt idx="12663">
                  <c:v>1.13989E-2</c:v>
                </c:pt>
                <c:pt idx="12664">
                  <c:v>1.0712299999999999E-2</c:v>
                </c:pt>
                <c:pt idx="12665">
                  <c:v>1.0169600000000001E-2</c:v>
                </c:pt>
                <c:pt idx="12666" formatCode="0.00E+00">
                  <c:v>9.5488199999999995E-3</c:v>
                </c:pt>
                <c:pt idx="12667" formatCode="0.00E+00">
                  <c:v>8.9354399999999994E-3</c:v>
                </c:pt>
                <c:pt idx="12668" formatCode="0.00E+00">
                  <c:v>8.3731900000000008E-3</c:v>
                </c:pt>
                <c:pt idx="12669" formatCode="0.00E+00">
                  <c:v>7.7207400000000002E-3</c:v>
                </c:pt>
                <c:pt idx="12670" formatCode="0.00E+00">
                  <c:v>7.1699299999999997E-3</c:v>
                </c:pt>
                <c:pt idx="12671" formatCode="0.00E+00">
                  <c:v>6.5365700000000002E-3</c:v>
                </c:pt>
                <c:pt idx="12672" formatCode="0.00E+00">
                  <c:v>5.9580099999999997E-3</c:v>
                </c:pt>
                <c:pt idx="12673" formatCode="0.00E+00">
                  <c:v>5.3346699999999997E-3</c:v>
                </c:pt>
                <c:pt idx="12674" formatCode="0.00E+00">
                  <c:v>4.7276100000000001E-3</c:v>
                </c:pt>
                <c:pt idx="12675" formatCode="0.00E+00">
                  <c:v>4.0963299999999996E-3</c:v>
                </c:pt>
                <c:pt idx="12676" formatCode="0.00E+00">
                  <c:v>3.4990899999999998E-3</c:v>
                </c:pt>
                <c:pt idx="12677" formatCode="0.00E+00">
                  <c:v>2.8580599999999999E-3</c:v>
                </c:pt>
                <c:pt idx="12678" formatCode="0.00E+00">
                  <c:v>2.2575500000000001E-3</c:v>
                </c:pt>
                <c:pt idx="12679" formatCode="0.00E+00">
                  <c:v>1.63803E-3</c:v>
                </c:pt>
                <c:pt idx="12680" formatCode="0.00E+00">
                  <c:v>1.00117E-3</c:v>
                </c:pt>
                <c:pt idx="12681" formatCode="0.00E+00">
                  <c:v>4.3536099999999999E-4</c:v>
                </c:pt>
                <c:pt idx="12682" formatCode="0.00E+00">
                  <c:v>-2.5714999999999999E-4</c:v>
                </c:pt>
                <c:pt idx="12683" formatCode="0.00E+00">
                  <c:v>-8.0839900000000001E-4</c:v>
                </c:pt>
                <c:pt idx="12684" formatCode="0.00E+00">
                  <c:v>-1.51015E-3</c:v>
                </c:pt>
                <c:pt idx="12685" formatCode="0.00E+00">
                  <c:v>-2.10349E-3</c:v>
                </c:pt>
                <c:pt idx="12686" formatCode="0.00E+00">
                  <c:v>-2.73742E-3</c:v>
                </c:pt>
                <c:pt idx="12687" formatCode="0.00E+00">
                  <c:v>-3.4127599999999999E-3</c:v>
                </c:pt>
                <c:pt idx="12688" formatCode="0.00E+00">
                  <c:v>-3.9704199999999997E-3</c:v>
                </c:pt>
                <c:pt idx="12689" formatCode="0.00E+00">
                  <c:v>-4.6945399999999997E-3</c:v>
                </c:pt>
                <c:pt idx="12690" formatCode="0.00E+00">
                  <c:v>-5.2358300000000003E-3</c:v>
                </c:pt>
                <c:pt idx="12691" formatCode="0.00E+00">
                  <c:v>-5.9343E-3</c:v>
                </c:pt>
                <c:pt idx="12692" formatCode="0.00E+00">
                  <c:v>-6.54493E-3</c:v>
                </c:pt>
                <c:pt idx="12693" formatCode="0.00E+00">
                  <c:v>-7.1816700000000002E-3</c:v>
                </c:pt>
                <c:pt idx="12694" formatCode="0.00E+00">
                  <c:v>-7.8718699999999996E-3</c:v>
                </c:pt>
                <c:pt idx="12695" formatCode="0.00E+00">
                  <c:v>-8.4595799999999995E-3</c:v>
                </c:pt>
                <c:pt idx="12696" formatCode="0.00E+00">
                  <c:v>-9.1713799999999998E-3</c:v>
                </c:pt>
                <c:pt idx="12697" formatCode="0.00E+00">
                  <c:v>-9.7654999999999999E-3</c:v>
                </c:pt>
                <c:pt idx="12698">
                  <c:v>-1.04457E-2</c:v>
                </c:pt>
                <c:pt idx="12699">
                  <c:v>-1.10761E-2</c:v>
                </c:pt>
                <c:pt idx="12700">
                  <c:v>-1.17196E-2</c:v>
                </c:pt>
                <c:pt idx="12701">
                  <c:v>-1.2378800000000001E-2</c:v>
                </c:pt>
                <c:pt idx="12702">
                  <c:v>-1.30232E-2</c:v>
                </c:pt>
                <c:pt idx="12703">
                  <c:v>-1.36918E-2</c:v>
                </c:pt>
                <c:pt idx="12704">
                  <c:v>-1.43456E-2</c:v>
                </c:pt>
                <c:pt idx="12705">
                  <c:v>-1.50156E-2</c:v>
                </c:pt>
                <c:pt idx="12706">
                  <c:v>-1.5661999999999999E-2</c:v>
                </c:pt>
                <c:pt idx="12707">
                  <c:v>-1.6347199999999999E-2</c:v>
                </c:pt>
                <c:pt idx="12708">
                  <c:v>-1.6973100000000001E-2</c:v>
                </c:pt>
                <c:pt idx="12709">
                  <c:v>-1.7664699999999998E-2</c:v>
                </c:pt>
                <c:pt idx="12710">
                  <c:v>-1.8293400000000001E-2</c:v>
                </c:pt>
                <c:pt idx="12711">
                  <c:v>-1.8981999999999999E-2</c:v>
                </c:pt>
                <c:pt idx="12712">
                  <c:v>-1.9667299999999999E-2</c:v>
                </c:pt>
                <c:pt idx="12713">
                  <c:v>-2.0329400000000001E-2</c:v>
                </c:pt>
                <c:pt idx="12714">
                  <c:v>-2.1057800000000002E-2</c:v>
                </c:pt>
                <c:pt idx="12715">
                  <c:v>-2.16919E-2</c:v>
                </c:pt>
                <c:pt idx="12716">
                  <c:v>-2.2428500000000001E-2</c:v>
                </c:pt>
                <c:pt idx="12717">
                  <c:v>-2.3076800000000001E-2</c:v>
                </c:pt>
                <c:pt idx="12718">
                  <c:v>-2.37786E-2</c:v>
                </c:pt>
                <c:pt idx="12719">
                  <c:v>-2.4462999999999999E-2</c:v>
                </c:pt>
                <c:pt idx="12720">
                  <c:v>-2.5125100000000001E-2</c:v>
                </c:pt>
                <c:pt idx="12721">
                  <c:v>-2.5848800000000002E-2</c:v>
                </c:pt>
                <c:pt idx="12722">
                  <c:v>-2.6505500000000001E-2</c:v>
                </c:pt>
                <c:pt idx="12723">
                  <c:v>-2.7234000000000001E-2</c:v>
                </c:pt>
                <c:pt idx="12724">
                  <c:v>-2.79048E-2</c:v>
                </c:pt>
                <c:pt idx="12725">
                  <c:v>-2.8615600000000001E-2</c:v>
                </c:pt>
                <c:pt idx="12726">
                  <c:v>-2.9309000000000002E-2</c:v>
                </c:pt>
                <c:pt idx="12727">
                  <c:v>-3.00033E-2</c:v>
                </c:pt>
                <c:pt idx="12728">
                  <c:v>-3.0700100000000001E-2</c:v>
                </c:pt>
                <c:pt idx="12729">
                  <c:v>-3.1382500000000001E-2</c:v>
                </c:pt>
                <c:pt idx="12730">
                  <c:v>-3.2086499999999997E-2</c:v>
                </c:pt>
                <c:pt idx="12731">
                  <c:v>-3.2776800000000002E-2</c:v>
                </c:pt>
                <c:pt idx="12732">
                  <c:v>-3.3495299999999999E-2</c:v>
                </c:pt>
                <c:pt idx="12733">
                  <c:v>-3.4178899999999998E-2</c:v>
                </c:pt>
                <c:pt idx="12734">
                  <c:v>-3.4901599999999998E-2</c:v>
                </c:pt>
                <c:pt idx="12735">
                  <c:v>-3.5587399999999998E-2</c:v>
                </c:pt>
                <c:pt idx="12736">
                  <c:v>-3.63092E-2</c:v>
                </c:pt>
                <c:pt idx="12737">
                  <c:v>-3.7004099999999998E-2</c:v>
                </c:pt>
                <c:pt idx="12738">
                  <c:v>-3.7695100000000002E-2</c:v>
                </c:pt>
                <c:pt idx="12739">
                  <c:v>-3.8409699999999998E-2</c:v>
                </c:pt>
                <c:pt idx="12740">
                  <c:v>-3.9100799999999998E-2</c:v>
                </c:pt>
                <c:pt idx="12741">
                  <c:v>-3.9854000000000001E-2</c:v>
                </c:pt>
                <c:pt idx="12742">
                  <c:v>-4.0551499999999997E-2</c:v>
                </c:pt>
                <c:pt idx="12743">
                  <c:v>-4.1293499999999997E-2</c:v>
                </c:pt>
                <c:pt idx="12744">
                  <c:v>-4.2001799999999999E-2</c:v>
                </c:pt>
                <c:pt idx="12745">
                  <c:v>-4.27296E-2</c:v>
                </c:pt>
                <c:pt idx="12746">
                  <c:v>-4.3462300000000002E-2</c:v>
                </c:pt>
                <c:pt idx="12747">
                  <c:v>-4.4167900000000003E-2</c:v>
                </c:pt>
                <c:pt idx="12748">
                  <c:v>-4.4901499999999997E-2</c:v>
                </c:pt>
                <c:pt idx="12749">
                  <c:v>-4.5602299999999998E-2</c:v>
                </c:pt>
                <c:pt idx="12750">
                  <c:v>-4.6345299999999999E-2</c:v>
                </c:pt>
                <c:pt idx="12751">
                  <c:v>-4.7059999999999998E-2</c:v>
                </c:pt>
                <c:pt idx="12752">
                  <c:v>-4.7794099999999999E-2</c:v>
                </c:pt>
                <c:pt idx="12753">
                  <c:v>-4.8509499999999997E-2</c:v>
                </c:pt>
                <c:pt idx="12754">
                  <c:v>-4.92386E-2</c:v>
                </c:pt>
                <c:pt idx="12755">
                  <c:v>-4.9967900000000003E-2</c:v>
                </c:pt>
                <c:pt idx="12756">
                  <c:v>-5.0691600000000003E-2</c:v>
                </c:pt>
                <c:pt idx="12757">
                  <c:v>-5.1419399999999997E-2</c:v>
                </c:pt>
                <c:pt idx="12758">
                  <c:v>-5.2125999999999999E-2</c:v>
                </c:pt>
                <c:pt idx="12759">
                  <c:v>-5.2866099999999999E-2</c:v>
                </c:pt>
                <c:pt idx="12760">
                  <c:v>-5.3577199999999998E-2</c:v>
                </c:pt>
                <c:pt idx="12761">
                  <c:v>-5.4322299999999997E-2</c:v>
                </c:pt>
                <c:pt idx="12762">
                  <c:v>-5.5028899999999999E-2</c:v>
                </c:pt>
                <c:pt idx="12763">
                  <c:v>-5.5759299999999998E-2</c:v>
                </c:pt>
                <c:pt idx="12764">
                  <c:v>-5.6484300000000001E-2</c:v>
                </c:pt>
                <c:pt idx="12765">
                  <c:v>-5.7205499999999999E-2</c:v>
                </c:pt>
                <c:pt idx="12766">
                  <c:v>-5.79456E-2</c:v>
                </c:pt>
                <c:pt idx="12767">
                  <c:v>-5.8644799999999997E-2</c:v>
                </c:pt>
                <c:pt idx="12768">
                  <c:v>-5.9389299999999999E-2</c:v>
                </c:pt>
                <c:pt idx="12769">
                  <c:v>-6.0093199999999999E-2</c:v>
                </c:pt>
                <c:pt idx="12770">
                  <c:v>-6.0836599999999998E-2</c:v>
                </c:pt>
                <c:pt idx="12771">
                  <c:v>-6.1548899999999997E-2</c:v>
                </c:pt>
                <c:pt idx="12772">
                  <c:v>-6.22657E-2</c:v>
                </c:pt>
                <c:pt idx="12773">
                  <c:v>-6.2993300000000002E-2</c:v>
                </c:pt>
                <c:pt idx="12774">
                  <c:v>-6.3700699999999999E-2</c:v>
                </c:pt>
                <c:pt idx="12775">
                  <c:v>-6.4445199999999994E-2</c:v>
                </c:pt>
                <c:pt idx="12776">
                  <c:v>-6.5146499999999996E-2</c:v>
                </c:pt>
                <c:pt idx="12777">
                  <c:v>-6.58836E-2</c:v>
                </c:pt>
                <c:pt idx="12778">
                  <c:v>-6.65911E-2</c:v>
                </c:pt>
                <c:pt idx="12779">
                  <c:v>-6.7317199999999994E-2</c:v>
                </c:pt>
                <c:pt idx="12780">
                  <c:v>-6.8035200000000004E-2</c:v>
                </c:pt>
                <c:pt idx="12781">
                  <c:v>-6.8743499999999999E-2</c:v>
                </c:pt>
                <c:pt idx="12782">
                  <c:v>-6.9463700000000003E-2</c:v>
                </c:pt>
                <c:pt idx="12783">
                  <c:v>-7.0167800000000002E-2</c:v>
                </c:pt>
                <c:pt idx="12784">
                  <c:v>-7.0895200000000005E-2</c:v>
                </c:pt>
                <c:pt idx="12785">
                  <c:v>-7.1603100000000003E-2</c:v>
                </c:pt>
                <c:pt idx="12786">
                  <c:v>-7.2331400000000004E-2</c:v>
                </c:pt>
                <c:pt idx="12787">
                  <c:v>-7.3037500000000005E-2</c:v>
                </c:pt>
                <c:pt idx="12788">
                  <c:v>-7.3758299999999999E-2</c:v>
                </c:pt>
                <c:pt idx="12789">
                  <c:v>-7.4459200000000003E-2</c:v>
                </c:pt>
                <c:pt idx="12790">
                  <c:v>-7.5168899999999997E-2</c:v>
                </c:pt>
                <c:pt idx="12791">
                  <c:v>-7.5874399999999995E-2</c:v>
                </c:pt>
                <c:pt idx="12792">
                  <c:v>-7.6571500000000001E-2</c:v>
                </c:pt>
                <c:pt idx="12793">
                  <c:v>-7.7289099999999999E-2</c:v>
                </c:pt>
                <c:pt idx="12794">
                  <c:v>-7.7977000000000005E-2</c:v>
                </c:pt>
                <c:pt idx="12795">
                  <c:v>-7.8705600000000001E-2</c:v>
                </c:pt>
                <c:pt idx="12796">
                  <c:v>-7.9396800000000003E-2</c:v>
                </c:pt>
                <c:pt idx="12797">
                  <c:v>-8.0115400000000003E-2</c:v>
                </c:pt>
                <c:pt idx="12798">
                  <c:v>-8.0810800000000002E-2</c:v>
                </c:pt>
                <c:pt idx="12799">
                  <c:v>-8.1502000000000005E-2</c:v>
                </c:pt>
                <c:pt idx="12800">
                  <c:v>-8.2211599999999996E-2</c:v>
                </c:pt>
                <c:pt idx="12801">
                  <c:v>-8.2886899999999999E-2</c:v>
                </c:pt>
                <c:pt idx="12802">
                  <c:v>-8.3601999999999996E-2</c:v>
                </c:pt>
                <c:pt idx="12803">
                  <c:v>-8.4275299999999997E-2</c:v>
                </c:pt>
                <c:pt idx="12804">
                  <c:v>-8.4983199999999995E-2</c:v>
                </c:pt>
                <c:pt idx="12805">
                  <c:v>-8.56769E-2</c:v>
                </c:pt>
                <c:pt idx="12806">
                  <c:v>-8.6372599999999994E-2</c:v>
                </c:pt>
                <c:pt idx="12807">
                  <c:v>-8.7073200000000003E-2</c:v>
                </c:pt>
                <c:pt idx="12808">
                  <c:v>-8.7745000000000004E-2</c:v>
                </c:pt>
                <c:pt idx="12809">
                  <c:v>-8.8441500000000006E-2</c:v>
                </c:pt>
                <c:pt idx="12810">
                  <c:v>-8.9112999999999998E-2</c:v>
                </c:pt>
                <c:pt idx="12811">
                  <c:v>-8.9803800000000003E-2</c:v>
                </c:pt>
                <c:pt idx="12812">
                  <c:v>-9.0476799999999996E-2</c:v>
                </c:pt>
                <c:pt idx="12813">
                  <c:v>-9.1156299999999996E-2</c:v>
                </c:pt>
                <c:pt idx="12814">
                  <c:v>-9.1838799999999998E-2</c:v>
                </c:pt>
                <c:pt idx="12815">
                  <c:v>-9.2524400000000007E-2</c:v>
                </c:pt>
                <c:pt idx="12816">
                  <c:v>-9.3209399999999998E-2</c:v>
                </c:pt>
                <c:pt idx="12817">
                  <c:v>-9.3880000000000005E-2</c:v>
                </c:pt>
                <c:pt idx="12818">
                  <c:v>-9.4550700000000001E-2</c:v>
                </c:pt>
                <c:pt idx="12819">
                  <c:v>-9.5213099999999995E-2</c:v>
                </c:pt>
                <c:pt idx="12820">
                  <c:v>-9.5888200000000007E-2</c:v>
                </c:pt>
                <c:pt idx="12821">
                  <c:v>-9.65443E-2</c:v>
                </c:pt>
                <c:pt idx="12822">
                  <c:v>-9.7212499999999993E-2</c:v>
                </c:pt>
                <c:pt idx="12823">
                  <c:v>-9.7865199999999999E-2</c:v>
                </c:pt>
                <c:pt idx="12824">
                  <c:v>-9.8535499999999998E-2</c:v>
                </c:pt>
                <c:pt idx="12825">
                  <c:v>-9.9204299999999995E-2</c:v>
                </c:pt>
                <c:pt idx="12826">
                  <c:v>-9.9862900000000004E-2</c:v>
                </c:pt>
                <c:pt idx="12827">
                  <c:v>-0.10052899999999999</c:v>
                </c:pt>
                <c:pt idx="12828">
                  <c:v>-0.10117</c:v>
                </c:pt>
                <c:pt idx="12829">
                  <c:v>-0.10183399999999999</c:v>
                </c:pt>
                <c:pt idx="12830">
                  <c:v>-0.10247299999999999</c:v>
                </c:pt>
                <c:pt idx="12831">
                  <c:v>-0.10312200000000001</c:v>
                </c:pt>
                <c:pt idx="12832">
                  <c:v>-0.10376000000000001</c:v>
                </c:pt>
                <c:pt idx="12833">
                  <c:v>-0.104398</c:v>
                </c:pt>
                <c:pt idx="12834">
                  <c:v>-0.10505200000000001</c:v>
                </c:pt>
                <c:pt idx="12835">
                  <c:v>-0.10569199999999999</c:v>
                </c:pt>
                <c:pt idx="12836">
                  <c:v>-0.10634399999999999</c:v>
                </c:pt>
                <c:pt idx="12837">
                  <c:v>-0.106976</c:v>
                </c:pt>
                <c:pt idx="12838">
                  <c:v>-0.107613</c:v>
                </c:pt>
                <c:pt idx="12839">
                  <c:v>-0.10824</c:v>
                </c:pt>
                <c:pt idx="12840">
                  <c:v>-0.108864</c:v>
                </c:pt>
                <c:pt idx="12841">
                  <c:v>-0.109485</c:v>
                </c:pt>
                <c:pt idx="12842">
                  <c:v>-0.11010399999999999</c:v>
                </c:pt>
                <c:pt idx="12843">
                  <c:v>-0.11072899999999999</c:v>
                </c:pt>
                <c:pt idx="12844">
                  <c:v>-0.11135200000000001</c:v>
                </c:pt>
                <c:pt idx="12845">
                  <c:v>-0.111982</c:v>
                </c:pt>
                <c:pt idx="12846">
                  <c:v>-0.112604</c:v>
                </c:pt>
                <c:pt idx="12847">
                  <c:v>-0.113228</c:v>
                </c:pt>
                <c:pt idx="12848">
                  <c:v>-0.11383500000000001</c:v>
                </c:pt>
                <c:pt idx="12849">
                  <c:v>-0.11444</c:v>
                </c:pt>
                <c:pt idx="12850">
                  <c:v>-0.115039</c:v>
                </c:pt>
                <c:pt idx="12851">
                  <c:v>-0.11563900000000001</c:v>
                </c:pt>
                <c:pt idx="12852">
                  <c:v>-0.116241</c:v>
                </c:pt>
                <c:pt idx="12853">
                  <c:v>-0.116838</c:v>
                </c:pt>
                <c:pt idx="12854">
                  <c:v>-0.11744400000000001</c:v>
                </c:pt>
                <c:pt idx="12855">
                  <c:v>-0.118045</c:v>
                </c:pt>
                <c:pt idx="12856">
                  <c:v>-0.118654</c:v>
                </c:pt>
                <c:pt idx="12857">
                  <c:v>-0.11924800000000001</c:v>
                </c:pt>
                <c:pt idx="12858">
                  <c:v>-0.119833</c:v>
                </c:pt>
                <c:pt idx="12859">
                  <c:v>-0.12041</c:v>
                </c:pt>
                <c:pt idx="12860">
                  <c:v>-0.120988</c:v>
                </c:pt>
                <c:pt idx="12861">
                  <c:v>-0.12156699999999999</c:v>
                </c:pt>
                <c:pt idx="12862">
                  <c:v>-0.122143</c:v>
                </c:pt>
                <c:pt idx="12863">
                  <c:v>-0.12272</c:v>
                </c:pt>
                <c:pt idx="12864">
                  <c:v>-0.123297</c:v>
                </c:pt>
                <c:pt idx="12865">
                  <c:v>-0.12388299999999999</c:v>
                </c:pt>
                <c:pt idx="12866">
                  <c:v>-0.124462</c:v>
                </c:pt>
                <c:pt idx="12867">
                  <c:v>-0.12503300000000001</c:v>
                </c:pt>
                <c:pt idx="12868">
                  <c:v>-0.125586</c:v>
                </c:pt>
                <c:pt idx="12869">
                  <c:v>-0.126141</c:v>
                </c:pt>
                <c:pt idx="12870">
                  <c:v>-0.126694</c:v>
                </c:pt>
                <c:pt idx="12871">
                  <c:v>-0.127249</c:v>
                </c:pt>
                <c:pt idx="12872">
                  <c:v>-0.127801</c:v>
                </c:pt>
                <c:pt idx="12873">
                  <c:v>-0.12834599999999999</c:v>
                </c:pt>
                <c:pt idx="12874">
                  <c:v>-0.12890599999999999</c:v>
                </c:pt>
                <c:pt idx="12875">
                  <c:v>-0.12945899999999999</c:v>
                </c:pt>
                <c:pt idx="12876">
                  <c:v>-0.13002</c:v>
                </c:pt>
                <c:pt idx="12877">
                  <c:v>-0.13056200000000001</c:v>
                </c:pt>
                <c:pt idx="12878">
                  <c:v>-0.13109899999999999</c:v>
                </c:pt>
                <c:pt idx="12879">
                  <c:v>-0.131629</c:v>
                </c:pt>
                <c:pt idx="12880">
                  <c:v>-0.13214500000000001</c:v>
                </c:pt>
                <c:pt idx="12881">
                  <c:v>-0.13266800000000001</c:v>
                </c:pt>
                <c:pt idx="12882">
                  <c:v>-0.13317399999999999</c:v>
                </c:pt>
                <c:pt idx="12883">
                  <c:v>-0.13369400000000001</c:v>
                </c:pt>
                <c:pt idx="12884">
                  <c:v>-0.134214</c:v>
                </c:pt>
                <c:pt idx="12885">
                  <c:v>-0.134738</c:v>
                </c:pt>
                <c:pt idx="12886">
                  <c:v>-0.13525499999999999</c:v>
                </c:pt>
                <c:pt idx="12887">
                  <c:v>-0.13575400000000001</c:v>
                </c:pt>
                <c:pt idx="12888">
                  <c:v>-0.13625300000000001</c:v>
                </c:pt>
                <c:pt idx="12889">
                  <c:v>-0.13674700000000001</c:v>
                </c:pt>
                <c:pt idx="12890">
                  <c:v>-0.13724</c:v>
                </c:pt>
                <c:pt idx="12891">
                  <c:v>-0.13772699999999999</c:v>
                </c:pt>
                <c:pt idx="12892">
                  <c:v>-0.13821</c:v>
                </c:pt>
                <c:pt idx="12893">
                  <c:v>-0.13869699999999999</c:v>
                </c:pt>
                <c:pt idx="12894">
                  <c:v>-0.13919300000000001</c:v>
                </c:pt>
                <c:pt idx="12895">
                  <c:v>-0.139684</c:v>
                </c:pt>
                <c:pt idx="12896">
                  <c:v>-0.14017199999999999</c:v>
                </c:pt>
                <c:pt idx="12897">
                  <c:v>-0.14064499999999999</c:v>
                </c:pt>
                <c:pt idx="12898">
                  <c:v>-0.14111599999999999</c:v>
                </c:pt>
                <c:pt idx="12899">
                  <c:v>-0.14158000000000001</c:v>
                </c:pt>
                <c:pt idx="12900">
                  <c:v>-0.14203499999999999</c:v>
                </c:pt>
                <c:pt idx="12901">
                  <c:v>-0.14249500000000001</c:v>
                </c:pt>
                <c:pt idx="12902">
                  <c:v>-0.14294299999999999</c:v>
                </c:pt>
                <c:pt idx="12903">
                  <c:v>-0.14340900000000001</c:v>
                </c:pt>
                <c:pt idx="12904">
                  <c:v>-0.14386699999999999</c:v>
                </c:pt>
                <c:pt idx="12905">
                  <c:v>-0.14433099999999999</c:v>
                </c:pt>
                <c:pt idx="12906">
                  <c:v>-0.14479300000000001</c:v>
                </c:pt>
                <c:pt idx="12907">
                  <c:v>-0.145236</c:v>
                </c:pt>
                <c:pt idx="12908">
                  <c:v>-0.14568</c:v>
                </c:pt>
                <c:pt idx="12909">
                  <c:v>-0.146097</c:v>
                </c:pt>
                <c:pt idx="12910">
                  <c:v>-0.14652699999999999</c:v>
                </c:pt>
                <c:pt idx="12911">
                  <c:v>-0.146948</c:v>
                </c:pt>
                <c:pt idx="12912">
                  <c:v>-0.147373</c:v>
                </c:pt>
                <c:pt idx="12913">
                  <c:v>-0.14779999999999999</c:v>
                </c:pt>
                <c:pt idx="12914">
                  <c:v>-0.14822199999999999</c:v>
                </c:pt>
                <c:pt idx="12915">
                  <c:v>-0.14866399999999999</c:v>
                </c:pt>
                <c:pt idx="12916">
                  <c:v>-0.14909700000000001</c:v>
                </c:pt>
                <c:pt idx="12917">
                  <c:v>-0.14951900000000001</c:v>
                </c:pt>
                <c:pt idx="12918">
                  <c:v>-0.14991299999999999</c:v>
                </c:pt>
                <c:pt idx="12919">
                  <c:v>-0.15029100000000001</c:v>
                </c:pt>
                <c:pt idx="12920">
                  <c:v>-0.15067800000000001</c:v>
                </c:pt>
                <c:pt idx="12921">
                  <c:v>-0.151063</c:v>
                </c:pt>
                <c:pt idx="12922">
                  <c:v>-0.151451</c:v>
                </c:pt>
                <c:pt idx="12923">
                  <c:v>-0.151835</c:v>
                </c:pt>
                <c:pt idx="12924">
                  <c:v>-0.152221</c:v>
                </c:pt>
                <c:pt idx="12925">
                  <c:v>-0.152617</c:v>
                </c:pt>
                <c:pt idx="12926">
                  <c:v>-0.153005</c:v>
                </c:pt>
                <c:pt idx="12927">
                  <c:v>-0.15337500000000001</c:v>
                </c:pt>
                <c:pt idx="12928">
                  <c:v>-0.15373000000000001</c:v>
                </c:pt>
                <c:pt idx="12929">
                  <c:v>-0.15407699999999999</c:v>
                </c:pt>
                <c:pt idx="12930">
                  <c:v>-0.15443299999999999</c:v>
                </c:pt>
                <c:pt idx="12931">
                  <c:v>-0.15478500000000001</c:v>
                </c:pt>
                <c:pt idx="12932">
                  <c:v>-0.155135</c:v>
                </c:pt>
                <c:pt idx="12933">
                  <c:v>-0.15548500000000001</c:v>
                </c:pt>
                <c:pt idx="12934">
                  <c:v>-0.15583900000000001</c:v>
                </c:pt>
                <c:pt idx="12935">
                  <c:v>-0.15620400000000001</c:v>
                </c:pt>
                <c:pt idx="12936">
                  <c:v>-0.156552</c:v>
                </c:pt>
                <c:pt idx="12937">
                  <c:v>-0.156885</c:v>
                </c:pt>
                <c:pt idx="12938">
                  <c:v>-0.15720000000000001</c:v>
                </c:pt>
                <c:pt idx="12939">
                  <c:v>-0.15751799999999999</c:v>
                </c:pt>
                <c:pt idx="12940">
                  <c:v>-0.15784000000000001</c:v>
                </c:pt>
                <c:pt idx="12941">
                  <c:v>-0.15815499999999999</c:v>
                </c:pt>
                <c:pt idx="12942">
                  <c:v>-0.15847</c:v>
                </c:pt>
                <c:pt idx="12943">
                  <c:v>-0.15878100000000001</c:v>
                </c:pt>
                <c:pt idx="12944">
                  <c:v>-0.159106</c:v>
                </c:pt>
                <c:pt idx="12945">
                  <c:v>-0.15942999999999999</c:v>
                </c:pt>
                <c:pt idx="12946">
                  <c:v>-0.15974099999999999</c:v>
                </c:pt>
                <c:pt idx="12947">
                  <c:v>-0.16003800000000001</c:v>
                </c:pt>
                <c:pt idx="12948">
                  <c:v>-0.16032399999999999</c:v>
                </c:pt>
                <c:pt idx="12949">
                  <c:v>-0.16061300000000001</c:v>
                </c:pt>
                <c:pt idx="12950">
                  <c:v>-0.16089700000000001</c:v>
                </c:pt>
                <c:pt idx="12951">
                  <c:v>-0.16117600000000001</c:v>
                </c:pt>
                <c:pt idx="12952">
                  <c:v>-0.16145200000000001</c:v>
                </c:pt>
                <c:pt idx="12953">
                  <c:v>-0.16173199999999999</c:v>
                </c:pt>
                <c:pt idx="12954">
                  <c:v>-0.162022</c:v>
                </c:pt>
                <c:pt idx="12955">
                  <c:v>-0.16230800000000001</c:v>
                </c:pt>
                <c:pt idx="12956">
                  <c:v>-0.16258300000000001</c:v>
                </c:pt>
                <c:pt idx="12957">
                  <c:v>-0.16284499999999999</c:v>
                </c:pt>
                <c:pt idx="12958">
                  <c:v>-0.16309799999999999</c:v>
                </c:pt>
                <c:pt idx="12959">
                  <c:v>-0.16334699999999999</c:v>
                </c:pt>
                <c:pt idx="12960">
                  <c:v>-0.16359099999999999</c:v>
                </c:pt>
                <c:pt idx="12961">
                  <c:v>-0.16383200000000001</c:v>
                </c:pt>
                <c:pt idx="12962">
                  <c:v>-0.164074</c:v>
                </c:pt>
                <c:pt idx="12963">
                  <c:v>-0.16432099999999999</c:v>
                </c:pt>
                <c:pt idx="12964">
                  <c:v>-0.164572</c:v>
                </c:pt>
                <c:pt idx="12965">
                  <c:v>-0.164822</c:v>
                </c:pt>
                <c:pt idx="12966">
                  <c:v>-0.16506599999999999</c:v>
                </c:pt>
                <c:pt idx="12967">
                  <c:v>-0.165297</c:v>
                </c:pt>
                <c:pt idx="12968">
                  <c:v>-0.165517</c:v>
                </c:pt>
                <c:pt idx="12969">
                  <c:v>-0.16572400000000001</c:v>
                </c:pt>
                <c:pt idx="12970">
                  <c:v>-0.165931</c:v>
                </c:pt>
                <c:pt idx="12971">
                  <c:v>-0.16614000000000001</c:v>
                </c:pt>
                <c:pt idx="12972">
                  <c:v>-0.16635</c:v>
                </c:pt>
                <c:pt idx="12973">
                  <c:v>-0.16656199999999999</c:v>
                </c:pt>
                <c:pt idx="12974">
                  <c:v>-0.16677400000000001</c:v>
                </c:pt>
                <c:pt idx="12975">
                  <c:v>-0.166991</c:v>
                </c:pt>
                <c:pt idx="12976">
                  <c:v>-0.16720199999999999</c:v>
                </c:pt>
                <c:pt idx="12977">
                  <c:v>-0.167402</c:v>
                </c:pt>
                <c:pt idx="12978">
                  <c:v>-0.16758200000000001</c:v>
                </c:pt>
                <c:pt idx="12979">
                  <c:v>-0.16775300000000001</c:v>
                </c:pt>
                <c:pt idx="12980">
                  <c:v>-0.16793</c:v>
                </c:pt>
                <c:pt idx="12981">
                  <c:v>-0.168104</c:v>
                </c:pt>
                <c:pt idx="12982">
                  <c:v>-0.16828299999999999</c:v>
                </c:pt>
                <c:pt idx="12983">
                  <c:v>-0.168457</c:v>
                </c:pt>
                <c:pt idx="12984">
                  <c:v>-0.16863700000000001</c:v>
                </c:pt>
                <c:pt idx="12985">
                  <c:v>-0.168823</c:v>
                </c:pt>
                <c:pt idx="12986">
                  <c:v>-0.16900100000000001</c:v>
                </c:pt>
                <c:pt idx="12987">
                  <c:v>-0.16916300000000001</c:v>
                </c:pt>
                <c:pt idx="12988">
                  <c:v>-0.16930200000000001</c:v>
                </c:pt>
                <c:pt idx="12989">
                  <c:v>-0.16944100000000001</c:v>
                </c:pt>
                <c:pt idx="12990">
                  <c:v>-0.16958400000000001</c:v>
                </c:pt>
                <c:pt idx="12991">
                  <c:v>-0.16972799999999999</c:v>
                </c:pt>
                <c:pt idx="12992">
                  <c:v>-0.16986999999999999</c:v>
                </c:pt>
                <c:pt idx="12993">
                  <c:v>-0.17000899999999999</c:v>
                </c:pt>
                <c:pt idx="12994">
                  <c:v>-0.170159</c:v>
                </c:pt>
                <c:pt idx="12995">
                  <c:v>-0.17031299999999999</c:v>
                </c:pt>
                <c:pt idx="12996">
                  <c:v>-0.170455</c:v>
                </c:pt>
                <c:pt idx="12997">
                  <c:v>-0.17057600000000001</c:v>
                </c:pt>
                <c:pt idx="12998">
                  <c:v>-0.17068</c:v>
                </c:pt>
                <c:pt idx="12999">
                  <c:v>-0.17079</c:v>
                </c:pt>
                <c:pt idx="13000">
                  <c:v>-0.170902</c:v>
                </c:pt>
                <c:pt idx="13001">
                  <c:v>-0.171011</c:v>
                </c:pt>
                <c:pt idx="13002">
                  <c:v>-0.17111799999999999</c:v>
                </c:pt>
                <c:pt idx="13003">
                  <c:v>-0.17122200000000001</c:v>
                </c:pt>
                <c:pt idx="13004">
                  <c:v>-0.171343</c:v>
                </c:pt>
                <c:pt idx="13005">
                  <c:v>-0.171459</c:v>
                </c:pt>
                <c:pt idx="13006">
                  <c:v>-0.17156399999999999</c:v>
                </c:pt>
                <c:pt idx="13007">
                  <c:v>-0.171652</c:v>
                </c:pt>
                <c:pt idx="13008">
                  <c:v>-0.17172699999999999</c:v>
                </c:pt>
                <c:pt idx="13009">
                  <c:v>-0.17180899999999999</c:v>
                </c:pt>
                <c:pt idx="13010">
                  <c:v>-0.17188200000000001</c:v>
                </c:pt>
                <c:pt idx="13011">
                  <c:v>-0.171957</c:v>
                </c:pt>
                <c:pt idx="13012">
                  <c:v>-0.17202700000000001</c:v>
                </c:pt>
                <c:pt idx="13013">
                  <c:v>-0.172101</c:v>
                </c:pt>
                <c:pt idx="13014">
                  <c:v>-0.17219000000000001</c:v>
                </c:pt>
                <c:pt idx="13015">
                  <c:v>-0.17226900000000001</c:v>
                </c:pt>
                <c:pt idx="13016">
                  <c:v>-0.172342</c:v>
                </c:pt>
                <c:pt idx="13017">
                  <c:v>-0.17239599999999999</c:v>
                </c:pt>
                <c:pt idx="13018">
                  <c:v>-0.17244499999999999</c:v>
                </c:pt>
                <c:pt idx="13019">
                  <c:v>-0.17249</c:v>
                </c:pt>
                <c:pt idx="13020">
                  <c:v>-0.17252600000000001</c:v>
                </c:pt>
                <c:pt idx="13021">
                  <c:v>-0.172567</c:v>
                </c:pt>
                <c:pt idx="13022">
                  <c:v>-0.17260300000000001</c:v>
                </c:pt>
                <c:pt idx="13023">
                  <c:v>-0.17265</c:v>
                </c:pt>
                <c:pt idx="13024">
                  <c:v>-0.17269999999999999</c:v>
                </c:pt>
                <c:pt idx="13025">
                  <c:v>-0.17274600000000001</c:v>
                </c:pt>
                <c:pt idx="13026">
                  <c:v>-0.17279</c:v>
                </c:pt>
                <c:pt idx="13027">
                  <c:v>-0.172816</c:v>
                </c:pt>
                <c:pt idx="13028">
                  <c:v>-0.17283299999999999</c:v>
                </c:pt>
                <c:pt idx="13029">
                  <c:v>-0.17283599999999999</c:v>
                </c:pt>
                <c:pt idx="13030">
                  <c:v>-0.17283799999999999</c:v>
                </c:pt>
                <c:pt idx="13031">
                  <c:v>-0.172846</c:v>
                </c:pt>
                <c:pt idx="13032">
                  <c:v>-0.17285200000000001</c:v>
                </c:pt>
                <c:pt idx="13033">
                  <c:v>-0.17286599999999999</c:v>
                </c:pt>
                <c:pt idx="13034">
                  <c:v>-0.172879</c:v>
                </c:pt>
                <c:pt idx="13035">
                  <c:v>-0.17289399999999999</c:v>
                </c:pt>
                <c:pt idx="13036">
                  <c:v>-0.172906</c:v>
                </c:pt>
                <c:pt idx="13037">
                  <c:v>-0.1729</c:v>
                </c:pt>
                <c:pt idx="13038">
                  <c:v>-0.17288000000000001</c:v>
                </c:pt>
                <c:pt idx="13039">
                  <c:v>-0.172848</c:v>
                </c:pt>
                <c:pt idx="13040">
                  <c:v>-0.172821</c:v>
                </c:pt>
                <c:pt idx="13041">
                  <c:v>-0.17279900000000001</c:v>
                </c:pt>
                <c:pt idx="13042">
                  <c:v>-0.17277600000000001</c:v>
                </c:pt>
                <c:pt idx="13043">
                  <c:v>-0.17275799999999999</c:v>
                </c:pt>
                <c:pt idx="13044">
                  <c:v>-0.17274</c:v>
                </c:pt>
                <c:pt idx="13045">
                  <c:v>-0.17272899999999999</c:v>
                </c:pt>
                <c:pt idx="13046">
                  <c:v>-0.17271</c:v>
                </c:pt>
                <c:pt idx="13047">
                  <c:v>-0.17266699999999999</c:v>
                </c:pt>
                <c:pt idx="13048">
                  <c:v>-0.17260900000000001</c:v>
                </c:pt>
                <c:pt idx="13049">
                  <c:v>-0.172544</c:v>
                </c:pt>
                <c:pt idx="13050">
                  <c:v>-0.172489</c:v>
                </c:pt>
                <c:pt idx="13051">
                  <c:v>-0.172435</c:v>
                </c:pt>
                <c:pt idx="13052">
                  <c:v>-0.17238100000000001</c:v>
                </c:pt>
                <c:pt idx="13053">
                  <c:v>-0.17233100000000001</c:v>
                </c:pt>
                <c:pt idx="13054">
                  <c:v>-0.17228399999999999</c:v>
                </c:pt>
                <c:pt idx="13055">
                  <c:v>-0.17224300000000001</c:v>
                </c:pt>
                <c:pt idx="13056">
                  <c:v>-0.17218700000000001</c:v>
                </c:pt>
                <c:pt idx="13057">
                  <c:v>-0.17210900000000001</c:v>
                </c:pt>
                <c:pt idx="13058">
                  <c:v>-0.172017</c:v>
                </c:pt>
                <c:pt idx="13059">
                  <c:v>-0.17192499999999999</c:v>
                </c:pt>
                <c:pt idx="13060">
                  <c:v>-0.17184099999999999</c:v>
                </c:pt>
                <c:pt idx="13061">
                  <c:v>-0.17175599999999999</c:v>
                </c:pt>
                <c:pt idx="13062">
                  <c:v>-0.17167399999999999</c:v>
                </c:pt>
                <c:pt idx="13063">
                  <c:v>-0.171593</c:v>
                </c:pt>
                <c:pt idx="13064">
                  <c:v>-0.171518</c:v>
                </c:pt>
                <c:pt idx="13065">
                  <c:v>-0.17144300000000001</c:v>
                </c:pt>
                <c:pt idx="13066">
                  <c:v>-0.171351</c:v>
                </c:pt>
                <c:pt idx="13067">
                  <c:v>-0.17124500000000001</c:v>
                </c:pt>
                <c:pt idx="13068">
                  <c:v>-0.171127</c:v>
                </c:pt>
                <c:pt idx="13069">
                  <c:v>-0.171012</c:v>
                </c:pt>
                <c:pt idx="13070">
                  <c:v>-0.17089699999999999</c:v>
                </c:pt>
                <c:pt idx="13071">
                  <c:v>-0.17078399999999999</c:v>
                </c:pt>
                <c:pt idx="13072">
                  <c:v>-0.17067399999999999</c:v>
                </c:pt>
                <c:pt idx="13073">
                  <c:v>-0.170567</c:v>
                </c:pt>
                <c:pt idx="13074">
                  <c:v>-0.17046500000000001</c:v>
                </c:pt>
                <c:pt idx="13075">
                  <c:v>-0.17035700000000001</c:v>
                </c:pt>
                <c:pt idx="13076">
                  <c:v>-0.170236</c:v>
                </c:pt>
                <c:pt idx="13077">
                  <c:v>-0.170102</c:v>
                </c:pt>
                <c:pt idx="13078">
                  <c:v>-0.169959</c:v>
                </c:pt>
                <c:pt idx="13079">
                  <c:v>-0.16981199999999999</c:v>
                </c:pt>
                <c:pt idx="13080">
                  <c:v>-0.16966600000000001</c:v>
                </c:pt>
                <c:pt idx="13081">
                  <c:v>-0.16952700000000001</c:v>
                </c:pt>
                <c:pt idx="13082">
                  <c:v>-0.16939000000000001</c:v>
                </c:pt>
                <c:pt idx="13083">
                  <c:v>-0.16925699999999999</c:v>
                </c:pt>
                <c:pt idx="13084">
                  <c:v>-0.16912199999999999</c:v>
                </c:pt>
                <c:pt idx="13085">
                  <c:v>-0.168984</c:v>
                </c:pt>
                <c:pt idx="13086">
                  <c:v>-0.16884199999999999</c:v>
                </c:pt>
                <c:pt idx="13087">
                  <c:v>-0.168687</c:v>
                </c:pt>
                <c:pt idx="13088">
                  <c:v>-0.168519</c:v>
                </c:pt>
                <c:pt idx="13089">
                  <c:v>-0.16834199999999999</c:v>
                </c:pt>
                <c:pt idx="13090">
                  <c:v>-0.16817199999999999</c:v>
                </c:pt>
                <c:pt idx="13091">
                  <c:v>-0.16800999999999999</c:v>
                </c:pt>
                <c:pt idx="13092">
                  <c:v>-0.167851</c:v>
                </c:pt>
                <c:pt idx="13093">
                  <c:v>-0.16769100000000001</c:v>
                </c:pt>
                <c:pt idx="13094">
                  <c:v>-0.16752800000000001</c:v>
                </c:pt>
                <c:pt idx="13095">
                  <c:v>-0.16736899999999999</c:v>
                </c:pt>
                <c:pt idx="13096">
                  <c:v>-0.16720599999999999</c:v>
                </c:pt>
                <c:pt idx="13097">
                  <c:v>-0.16702800000000001</c:v>
                </c:pt>
                <c:pt idx="13098">
                  <c:v>-0.16683300000000001</c:v>
                </c:pt>
                <c:pt idx="13099">
                  <c:v>-0.166631</c:v>
                </c:pt>
                <c:pt idx="13100">
                  <c:v>-0.16644300000000001</c:v>
                </c:pt>
                <c:pt idx="13101">
                  <c:v>-0.16626099999999999</c:v>
                </c:pt>
                <c:pt idx="13102">
                  <c:v>-0.166079</c:v>
                </c:pt>
                <c:pt idx="13103">
                  <c:v>-0.16589400000000001</c:v>
                </c:pt>
                <c:pt idx="13104">
                  <c:v>-0.16571</c:v>
                </c:pt>
                <c:pt idx="13105">
                  <c:v>-0.16553599999999999</c:v>
                </c:pt>
                <c:pt idx="13106">
                  <c:v>-0.165353</c:v>
                </c:pt>
                <c:pt idx="13107">
                  <c:v>-0.16514899999999999</c:v>
                </c:pt>
                <c:pt idx="13108">
                  <c:v>-0.16492699999999999</c:v>
                </c:pt>
                <c:pt idx="13109">
                  <c:v>-0.16470599999999999</c:v>
                </c:pt>
                <c:pt idx="13110">
                  <c:v>-0.16450200000000001</c:v>
                </c:pt>
                <c:pt idx="13111">
                  <c:v>-0.1643</c:v>
                </c:pt>
                <c:pt idx="13112">
                  <c:v>-0.16409599999999999</c:v>
                </c:pt>
                <c:pt idx="13113">
                  <c:v>-0.16388900000000001</c:v>
                </c:pt>
                <c:pt idx="13114">
                  <c:v>-0.163691</c:v>
                </c:pt>
                <c:pt idx="13115">
                  <c:v>-0.16350100000000001</c:v>
                </c:pt>
                <c:pt idx="13116">
                  <c:v>-0.16329299999999999</c:v>
                </c:pt>
                <c:pt idx="13117">
                  <c:v>-0.16306200000000001</c:v>
                </c:pt>
                <c:pt idx="13118">
                  <c:v>-0.16281899999999999</c:v>
                </c:pt>
                <c:pt idx="13119">
                  <c:v>-0.16259599999999999</c:v>
                </c:pt>
                <c:pt idx="13120">
                  <c:v>-0.16239200000000001</c:v>
                </c:pt>
                <c:pt idx="13121">
                  <c:v>-0.162189</c:v>
                </c:pt>
                <c:pt idx="13122">
                  <c:v>-0.16198199999999999</c:v>
                </c:pt>
                <c:pt idx="13123">
                  <c:v>-0.161773</c:v>
                </c:pt>
                <c:pt idx="13124">
                  <c:v>-0.161579</c:v>
                </c:pt>
                <c:pt idx="13125">
                  <c:v>-0.161383</c:v>
                </c:pt>
                <c:pt idx="13126">
                  <c:v>-0.16117000000000001</c:v>
                </c:pt>
                <c:pt idx="13127">
                  <c:v>-0.16094</c:v>
                </c:pt>
                <c:pt idx="13128">
                  <c:v>-0.16070000000000001</c:v>
                </c:pt>
                <c:pt idx="13129">
                  <c:v>-0.16047600000000001</c:v>
                </c:pt>
                <c:pt idx="13130">
                  <c:v>-0.16025200000000001</c:v>
                </c:pt>
                <c:pt idx="13131">
                  <c:v>-0.160026</c:v>
                </c:pt>
                <c:pt idx="13132">
                  <c:v>-0.159801</c:v>
                </c:pt>
                <c:pt idx="13133">
                  <c:v>-0.159578</c:v>
                </c:pt>
                <c:pt idx="13134">
                  <c:v>-0.15937100000000001</c:v>
                </c:pt>
                <c:pt idx="13135">
                  <c:v>-0.15915499999999999</c:v>
                </c:pt>
                <c:pt idx="13136">
                  <c:v>-0.15892200000000001</c:v>
                </c:pt>
                <c:pt idx="13137">
                  <c:v>-0.15867500000000001</c:v>
                </c:pt>
                <c:pt idx="13138">
                  <c:v>-0.15842700000000001</c:v>
                </c:pt>
                <c:pt idx="13139">
                  <c:v>-0.158188</c:v>
                </c:pt>
                <c:pt idx="13140">
                  <c:v>-0.157945</c:v>
                </c:pt>
                <c:pt idx="13141">
                  <c:v>-0.15770200000000001</c:v>
                </c:pt>
                <c:pt idx="13142">
                  <c:v>-0.15745999999999999</c:v>
                </c:pt>
                <c:pt idx="13143">
                  <c:v>-0.157225</c:v>
                </c:pt>
                <c:pt idx="13144">
                  <c:v>-0.156999</c:v>
                </c:pt>
                <c:pt idx="13145">
                  <c:v>-0.15676200000000001</c:v>
                </c:pt>
                <c:pt idx="13146">
                  <c:v>-0.15651499999999999</c:v>
                </c:pt>
                <c:pt idx="13147">
                  <c:v>-0.15625800000000001</c:v>
                </c:pt>
                <c:pt idx="13148">
                  <c:v>-0.156</c:v>
                </c:pt>
                <c:pt idx="13149">
                  <c:v>-0.15574399999999999</c:v>
                </c:pt>
                <c:pt idx="13150">
                  <c:v>-0.15548200000000001</c:v>
                </c:pt>
                <c:pt idx="13151">
                  <c:v>-0.155224</c:v>
                </c:pt>
                <c:pt idx="13152">
                  <c:v>-0.15496699999999999</c:v>
                </c:pt>
                <c:pt idx="13153">
                  <c:v>-0.154721</c:v>
                </c:pt>
                <c:pt idx="13154">
                  <c:v>-0.154476</c:v>
                </c:pt>
                <c:pt idx="13155">
                  <c:v>-0.154221</c:v>
                </c:pt>
                <c:pt idx="13156">
                  <c:v>-0.15396099999999999</c:v>
                </c:pt>
                <c:pt idx="13157">
                  <c:v>-0.153692</c:v>
                </c:pt>
                <c:pt idx="13158">
                  <c:v>-0.153423</c:v>
                </c:pt>
                <c:pt idx="13159">
                  <c:v>-0.15314800000000001</c:v>
                </c:pt>
                <c:pt idx="13160">
                  <c:v>-0.152867</c:v>
                </c:pt>
                <c:pt idx="13161">
                  <c:v>-0.15259400000000001</c:v>
                </c:pt>
                <c:pt idx="13162">
                  <c:v>-0.152339</c:v>
                </c:pt>
                <c:pt idx="13163">
                  <c:v>-0.15210000000000001</c:v>
                </c:pt>
                <c:pt idx="13164">
                  <c:v>-0.15182300000000001</c:v>
                </c:pt>
                <c:pt idx="13165">
                  <c:v>-0.15149399999999999</c:v>
                </c:pt>
                <c:pt idx="13166">
                  <c:v>-0.15123300000000001</c:v>
                </c:pt>
                <c:pt idx="13167">
                  <c:v>-0.15167900000000001</c:v>
                </c:pt>
                <c:pt idx="13168">
                  <c:v>-0.15175900000000001</c:v>
                </c:pt>
                <c:pt idx="13169">
                  <c:v>-0.15142800000000001</c:v>
                </c:pt>
                <c:pt idx="13170">
                  <c:v>-0.15163399999999999</c:v>
                </c:pt>
                <c:pt idx="13171">
                  <c:v>-0.151336</c:v>
                </c:pt>
                <c:pt idx="13172">
                  <c:v>-0.15138499999999999</c:v>
                </c:pt>
                <c:pt idx="13173">
                  <c:v>-0.15134700000000001</c:v>
                </c:pt>
                <c:pt idx="13174">
                  <c:v>-0.15115000000000001</c:v>
                </c:pt>
                <c:pt idx="13175">
                  <c:v>-0.15128</c:v>
                </c:pt>
                <c:pt idx="13176">
                  <c:v>-0.15102199999999999</c:v>
                </c:pt>
                <c:pt idx="13177">
                  <c:v>-0.151062</c:v>
                </c:pt>
                <c:pt idx="13178">
                  <c:v>-0.15095600000000001</c:v>
                </c:pt>
                <c:pt idx="13179">
                  <c:v>-0.15079799999999999</c:v>
                </c:pt>
                <c:pt idx="13180">
                  <c:v>-0.150837</c:v>
                </c:pt>
                <c:pt idx="13181">
                  <c:v>-0.15063299999999999</c:v>
                </c:pt>
                <c:pt idx="13182">
                  <c:v>-0.15062900000000001</c:v>
                </c:pt>
                <c:pt idx="13183">
                  <c:v>-0.15057100000000001</c:v>
                </c:pt>
                <c:pt idx="13184">
                  <c:v>-0.15040200000000001</c:v>
                </c:pt>
                <c:pt idx="13185">
                  <c:v>-0.15046699999999999</c:v>
                </c:pt>
                <c:pt idx="13186">
                  <c:v>-0.15024499999999999</c:v>
                </c:pt>
                <c:pt idx="13187">
                  <c:v>-0.15023700000000001</c:v>
                </c:pt>
                <c:pt idx="13188">
                  <c:v>-0.15015300000000001</c:v>
                </c:pt>
                <c:pt idx="13189">
                  <c:v>-0.14994499999999999</c:v>
                </c:pt>
                <c:pt idx="13190">
                  <c:v>-0.15002799999999999</c:v>
                </c:pt>
                <c:pt idx="13191">
                  <c:v>-0.149757</c:v>
                </c:pt>
                <c:pt idx="13192">
                  <c:v>-0.14984900000000001</c:v>
                </c:pt>
                <c:pt idx="13193">
                  <c:v>-0.149725</c:v>
                </c:pt>
                <c:pt idx="13194">
                  <c:v>-0.14962</c:v>
                </c:pt>
                <c:pt idx="13195">
                  <c:v>-0.14968699999999999</c:v>
                </c:pt>
                <c:pt idx="13196">
                  <c:v>-0.149422</c:v>
                </c:pt>
                <c:pt idx="13197">
                  <c:v>-0.149532</c:v>
                </c:pt>
                <c:pt idx="13198">
                  <c:v>-0.149314</c:v>
                </c:pt>
                <c:pt idx="13199">
                  <c:v>-0.14927399999999999</c:v>
                </c:pt>
                <c:pt idx="13200">
                  <c:v>-0.14923900000000001</c:v>
                </c:pt>
                <c:pt idx="13201">
                  <c:v>-0.14904500000000001</c:v>
                </c:pt>
                <c:pt idx="13202">
                  <c:v>-0.14912</c:v>
                </c:pt>
                <c:pt idx="13203">
                  <c:v>-0.14891699999999999</c:v>
                </c:pt>
                <c:pt idx="13204">
                  <c:v>-0.14891199999999999</c:v>
                </c:pt>
                <c:pt idx="13205">
                  <c:v>-0.14882999999999999</c:v>
                </c:pt>
                <c:pt idx="13206">
                  <c:v>-0.14868999999999999</c:v>
                </c:pt>
                <c:pt idx="13207">
                  <c:v>-0.148698</c:v>
                </c:pt>
                <c:pt idx="13208">
                  <c:v>-0.14851800000000001</c:v>
                </c:pt>
                <c:pt idx="13209">
                  <c:v>-0.14847399999999999</c:v>
                </c:pt>
                <c:pt idx="13210">
                  <c:v>-0.14838999999999999</c:v>
                </c:pt>
                <c:pt idx="13211">
                  <c:v>-0.14825199999999999</c:v>
                </c:pt>
                <c:pt idx="13212">
                  <c:v>-0.148253</c:v>
                </c:pt>
                <c:pt idx="13213">
                  <c:v>-0.14808199999999999</c:v>
                </c:pt>
                <c:pt idx="13214">
                  <c:v>-0.14804100000000001</c:v>
                </c:pt>
                <c:pt idx="13215">
                  <c:v>-0.14797199999999999</c:v>
                </c:pt>
                <c:pt idx="13216">
                  <c:v>-0.147845</c:v>
                </c:pt>
                <c:pt idx="13217">
                  <c:v>-0.14787400000000001</c:v>
                </c:pt>
                <c:pt idx="13218">
                  <c:v>-0.14768700000000001</c:v>
                </c:pt>
                <c:pt idx="13219">
                  <c:v>-0.14768500000000001</c:v>
                </c:pt>
                <c:pt idx="13220">
                  <c:v>-0.14757500000000001</c:v>
                </c:pt>
                <c:pt idx="13221">
                  <c:v>-0.147478</c:v>
                </c:pt>
                <c:pt idx="13222">
                  <c:v>-0.147478</c:v>
                </c:pt>
                <c:pt idx="13223">
                  <c:v>-0.14729800000000001</c:v>
                </c:pt>
                <c:pt idx="13224">
                  <c:v>-0.14732000000000001</c:v>
                </c:pt>
                <c:pt idx="13225">
                  <c:v>-0.147178</c:v>
                </c:pt>
                <c:pt idx="13226">
                  <c:v>-0.14713000000000001</c:v>
                </c:pt>
                <c:pt idx="13227">
                  <c:v>-0.147066</c:v>
                </c:pt>
                <c:pt idx="13228">
                  <c:v>-0.14691899999999999</c:v>
                </c:pt>
                <c:pt idx="13229">
                  <c:v>-0.146895</c:v>
                </c:pt>
                <c:pt idx="13230">
                  <c:v>-0.14674999999999999</c:v>
                </c:pt>
                <c:pt idx="13231">
                  <c:v>-0.146704</c:v>
                </c:pt>
                <c:pt idx="13232">
                  <c:v>-0.14660799999999999</c:v>
                </c:pt>
                <c:pt idx="13233">
                  <c:v>-0.146504</c:v>
                </c:pt>
                <c:pt idx="13234">
                  <c:v>-0.14644799999999999</c:v>
                </c:pt>
                <c:pt idx="13235">
                  <c:v>-0.146345</c:v>
                </c:pt>
                <c:pt idx="13236">
                  <c:v>-0.14626600000000001</c:v>
                </c:pt>
                <c:pt idx="13237">
                  <c:v>-0.14616799999999999</c:v>
                </c:pt>
                <c:pt idx="13238">
                  <c:v>-0.14604500000000001</c:v>
                </c:pt>
                <c:pt idx="13239">
                  <c:v>-0.14599400000000001</c:v>
                </c:pt>
                <c:pt idx="13240">
                  <c:v>-0.14590500000000001</c:v>
                </c:pt>
                <c:pt idx="13241">
                  <c:v>-0.14576700000000001</c:v>
                </c:pt>
                <c:pt idx="13242">
                  <c:v>-0.14560300000000001</c:v>
                </c:pt>
                <c:pt idx="13243">
                  <c:v>-0.14552999999999999</c:v>
                </c:pt>
                <c:pt idx="13244">
                  <c:v>-0.14654300000000001</c:v>
                </c:pt>
                <c:pt idx="13245">
                  <c:v>-0.14691499999999999</c:v>
                </c:pt>
                <c:pt idx="13246">
                  <c:v>-0.14679500000000001</c:v>
                </c:pt>
                <c:pt idx="13247">
                  <c:v>-0.14737600000000001</c:v>
                </c:pt>
                <c:pt idx="13248">
                  <c:v>-0.14721799999999999</c:v>
                </c:pt>
                <c:pt idx="13249">
                  <c:v>-0.14762600000000001</c:v>
                </c:pt>
                <c:pt idx="13250">
                  <c:v>-0.14777899999999999</c:v>
                </c:pt>
                <c:pt idx="13251">
                  <c:v>-0.14784700000000001</c:v>
                </c:pt>
                <c:pt idx="13252">
                  <c:v>-0.14826600000000001</c:v>
                </c:pt>
                <c:pt idx="13253">
                  <c:v>-0.14821100000000001</c:v>
                </c:pt>
                <c:pt idx="13254">
                  <c:v>-0.14859900000000001</c:v>
                </c:pt>
                <c:pt idx="13255">
                  <c:v>-0.14871799999999999</c:v>
                </c:pt>
                <c:pt idx="13256">
                  <c:v>-0.148866</c:v>
                </c:pt>
                <c:pt idx="13257">
                  <c:v>-0.14915999999999999</c:v>
                </c:pt>
                <c:pt idx="13258">
                  <c:v>-0.14920600000000001</c:v>
                </c:pt>
                <c:pt idx="13259">
                  <c:v>-0.14946300000000001</c:v>
                </c:pt>
                <c:pt idx="13260">
                  <c:v>-0.14965500000000001</c:v>
                </c:pt>
                <c:pt idx="13261">
                  <c:v>-0.14972099999999999</c:v>
                </c:pt>
                <c:pt idx="13262">
                  <c:v>-0.150066</c:v>
                </c:pt>
                <c:pt idx="13263">
                  <c:v>-0.150087</c:v>
                </c:pt>
                <c:pt idx="13264">
                  <c:v>-0.150362</c:v>
                </c:pt>
                <c:pt idx="13265">
                  <c:v>-0.15056700000000001</c:v>
                </c:pt>
                <c:pt idx="13266">
                  <c:v>-0.15057100000000001</c:v>
                </c:pt>
                <c:pt idx="13267">
                  <c:v>-0.15098800000000001</c:v>
                </c:pt>
                <c:pt idx="13268">
                  <c:v>-0.15090600000000001</c:v>
                </c:pt>
                <c:pt idx="13269">
                  <c:v>-0.15129899999999999</c:v>
                </c:pt>
                <c:pt idx="13270">
                  <c:v>-0.151305</c:v>
                </c:pt>
                <c:pt idx="13271">
                  <c:v>-0.151336</c:v>
                </c:pt>
                <c:pt idx="13272">
                  <c:v>-0.15181500000000001</c:v>
                </c:pt>
                <c:pt idx="13273">
                  <c:v>-0.152779</c:v>
                </c:pt>
                <c:pt idx="13274">
                  <c:v>-0.15372</c:v>
                </c:pt>
                <c:pt idx="13275">
                  <c:v>-0.153638</c:v>
                </c:pt>
                <c:pt idx="13276">
                  <c:v>-0.15456400000000001</c:v>
                </c:pt>
                <c:pt idx="13277">
                  <c:v>-0.15473500000000001</c:v>
                </c:pt>
                <c:pt idx="13278">
                  <c:v>-0.15521299999999999</c:v>
                </c:pt>
                <c:pt idx="13279">
                  <c:v>-0.15585599999999999</c:v>
                </c:pt>
                <c:pt idx="13280">
                  <c:v>-0.15595600000000001</c:v>
                </c:pt>
                <c:pt idx="13281">
                  <c:v>-0.156779</c:v>
                </c:pt>
                <c:pt idx="13282">
                  <c:v>-0.15692800000000001</c:v>
                </c:pt>
                <c:pt idx="13283">
                  <c:v>-0.157529</c:v>
                </c:pt>
                <c:pt idx="13284">
                  <c:v>-0.15798899999999999</c:v>
                </c:pt>
                <c:pt idx="13285">
                  <c:v>-0.158299</c:v>
                </c:pt>
                <c:pt idx="13286">
                  <c:v>-0.158916</c:v>
                </c:pt>
                <c:pt idx="13287">
                  <c:v>-0.15920200000000001</c:v>
                </c:pt>
                <c:pt idx="13288">
                  <c:v>-0.15967799999999999</c:v>
                </c:pt>
                <c:pt idx="13289">
                  <c:v>-0.16015399999999999</c:v>
                </c:pt>
                <c:pt idx="13290">
                  <c:v>-0.16045100000000001</c:v>
                </c:pt>
                <c:pt idx="13291">
                  <c:v>-0.16101599999999999</c:v>
                </c:pt>
                <c:pt idx="13292">
                  <c:v>-0.16136</c:v>
                </c:pt>
                <c:pt idx="13293">
                  <c:v>-0.16176299999999999</c:v>
                </c:pt>
                <c:pt idx="13294">
                  <c:v>-0.162328</c:v>
                </c:pt>
                <c:pt idx="13295">
                  <c:v>-0.162523</c:v>
                </c:pt>
                <c:pt idx="13296">
                  <c:v>-0.16318299999999999</c:v>
                </c:pt>
                <c:pt idx="13297">
                  <c:v>-0.16339699999999999</c:v>
                </c:pt>
                <c:pt idx="13298">
                  <c:v>-0.16387599999999999</c:v>
                </c:pt>
                <c:pt idx="13299">
                  <c:v>-0.16434199999999999</c:v>
                </c:pt>
                <c:pt idx="13300">
                  <c:v>-0.164553</c:v>
                </c:pt>
                <c:pt idx="13301">
                  <c:v>-0.16522600000000001</c:v>
                </c:pt>
                <c:pt idx="13302">
                  <c:v>-0.165353</c:v>
                </c:pt>
                <c:pt idx="13303">
                  <c:v>-0.16597100000000001</c:v>
                </c:pt>
                <c:pt idx="13304">
                  <c:v>-0.166265</c:v>
                </c:pt>
                <c:pt idx="13305">
                  <c:v>-0.16664699999999999</c:v>
                </c:pt>
                <c:pt idx="13306">
                  <c:v>-0.167153</c:v>
                </c:pt>
                <c:pt idx="13307">
                  <c:v>-0.16735700000000001</c:v>
                </c:pt>
                <c:pt idx="13308">
                  <c:v>-0.16792000000000001</c:v>
                </c:pt>
                <c:pt idx="13309">
                  <c:v>-0.16814499999999999</c:v>
                </c:pt>
                <c:pt idx="13310">
                  <c:v>-0.16862199999999999</c:v>
                </c:pt>
                <c:pt idx="13311">
                  <c:v>-0.168961</c:v>
                </c:pt>
                <c:pt idx="13312">
                  <c:v>-0.16933500000000001</c:v>
                </c:pt>
                <c:pt idx="13313">
                  <c:v>-0.169737</c:v>
                </c:pt>
                <c:pt idx="13314">
                  <c:v>-0.17008300000000001</c:v>
                </c:pt>
                <c:pt idx="13315">
                  <c:v>-0.17048099999999999</c:v>
                </c:pt>
                <c:pt idx="13316">
                  <c:v>-0.17081299999999999</c:v>
                </c:pt>
                <c:pt idx="13317">
                  <c:v>-0.171204</c:v>
                </c:pt>
                <c:pt idx="13318">
                  <c:v>-0.17149600000000001</c:v>
                </c:pt>
                <c:pt idx="13319">
                  <c:v>-0.17193</c:v>
                </c:pt>
                <c:pt idx="13320">
                  <c:v>-0.17218700000000001</c:v>
                </c:pt>
                <c:pt idx="13321">
                  <c:v>-0.172626</c:v>
                </c:pt>
                <c:pt idx="13322">
                  <c:v>-0.17291799999999999</c:v>
                </c:pt>
                <c:pt idx="13323">
                  <c:v>-0.17327699999999999</c:v>
                </c:pt>
                <c:pt idx="13324">
                  <c:v>-0.17366999999999999</c:v>
                </c:pt>
                <c:pt idx="13325">
                  <c:v>-0.17391699999999999</c:v>
                </c:pt>
                <c:pt idx="13326">
                  <c:v>-0.17436699999999999</c:v>
                </c:pt>
                <c:pt idx="13327">
                  <c:v>-0.17457500000000001</c:v>
                </c:pt>
                <c:pt idx="13328">
                  <c:v>-0.17499100000000001</c:v>
                </c:pt>
                <c:pt idx="13329">
                  <c:v>-0.17526700000000001</c:v>
                </c:pt>
                <c:pt idx="13330">
                  <c:v>-0.175596</c:v>
                </c:pt>
                <c:pt idx="13331">
                  <c:v>-0.17594699999999999</c:v>
                </c:pt>
                <c:pt idx="13332">
                  <c:v>-0.17622399999999999</c:v>
                </c:pt>
                <c:pt idx="13333">
                  <c:v>-0.176592</c:v>
                </c:pt>
                <c:pt idx="13334">
                  <c:v>-0.17687</c:v>
                </c:pt>
                <c:pt idx="13335">
                  <c:v>-0.17721000000000001</c:v>
                </c:pt>
                <c:pt idx="13336">
                  <c:v>-0.177478</c:v>
                </c:pt>
                <c:pt idx="13337">
                  <c:v>-0.177817</c:v>
                </c:pt>
                <c:pt idx="13338">
                  <c:v>-0.17805299999999999</c:v>
                </c:pt>
                <c:pt idx="13339">
                  <c:v>-0.17841699999999999</c:v>
                </c:pt>
                <c:pt idx="13340">
                  <c:v>-0.178646</c:v>
                </c:pt>
                <c:pt idx="13341">
                  <c:v>-0.178977</c:v>
                </c:pt>
                <c:pt idx="13342">
                  <c:v>-0.17927499999999999</c:v>
                </c:pt>
                <c:pt idx="13343">
                  <c:v>-0.17949699999999999</c:v>
                </c:pt>
                <c:pt idx="13344">
                  <c:v>-0.179897</c:v>
                </c:pt>
                <c:pt idx="13345">
                  <c:v>-0.18002699999999999</c:v>
                </c:pt>
                <c:pt idx="13346">
                  <c:v>-0.18044499999999999</c:v>
                </c:pt>
                <c:pt idx="13347">
                  <c:v>-0.18060399999999999</c:v>
                </c:pt>
                <c:pt idx="13348">
                  <c:v>-0.18090899999999999</c:v>
                </c:pt>
                <c:pt idx="13349">
                  <c:v>-0.18120700000000001</c:v>
                </c:pt>
                <c:pt idx="13350">
                  <c:v>-0.181368</c:v>
                </c:pt>
                <c:pt idx="13351">
                  <c:v>-0.18177199999999999</c:v>
                </c:pt>
                <c:pt idx="13352">
                  <c:v>-0.18188199999999999</c:v>
                </c:pt>
                <c:pt idx="13353">
                  <c:v>-0.182253</c:v>
                </c:pt>
                <c:pt idx="13354">
                  <c:v>-0.18243999999999999</c:v>
                </c:pt>
                <c:pt idx="13355">
                  <c:v>-0.18269099999999999</c:v>
                </c:pt>
                <c:pt idx="13356">
                  <c:v>-0.182975</c:v>
                </c:pt>
                <c:pt idx="13357">
                  <c:v>-0.183143</c:v>
                </c:pt>
                <c:pt idx="13358">
                  <c:v>-0.18344199999999999</c:v>
                </c:pt>
                <c:pt idx="13359">
                  <c:v>-0.18362500000000001</c:v>
                </c:pt>
                <c:pt idx="13360">
                  <c:v>-0.18388099999999999</c:v>
                </c:pt>
                <c:pt idx="13361">
                  <c:v>-0.18410199999999999</c:v>
                </c:pt>
                <c:pt idx="13362">
                  <c:v>-0.18432899999999999</c:v>
                </c:pt>
                <c:pt idx="13363">
                  <c:v>-0.18453</c:v>
                </c:pt>
                <c:pt idx="13364">
                  <c:v>-0.18478800000000001</c:v>
                </c:pt>
                <c:pt idx="13365">
                  <c:v>-0.184946</c:v>
                </c:pt>
                <c:pt idx="13366">
                  <c:v>-0.18521299999999999</c:v>
                </c:pt>
                <c:pt idx="13367">
                  <c:v>-0.18537699999999999</c:v>
                </c:pt>
                <c:pt idx="13368">
                  <c:v>-0.18557199999999999</c:v>
                </c:pt>
                <c:pt idx="13369">
                  <c:v>-0.18582899999999999</c:v>
                </c:pt>
                <c:pt idx="13370">
                  <c:v>-0.185921</c:v>
                </c:pt>
                <c:pt idx="13371">
                  <c:v>-0.18624599999999999</c:v>
                </c:pt>
                <c:pt idx="13372">
                  <c:v>-0.186303</c:v>
                </c:pt>
                <c:pt idx="13373">
                  <c:v>-0.186582</c:v>
                </c:pt>
                <c:pt idx="13374">
                  <c:v>-0.18673699999999999</c:v>
                </c:pt>
                <c:pt idx="13375">
                  <c:v>-0.18687999999999999</c:v>
                </c:pt>
                <c:pt idx="13376">
                  <c:v>-0.187144</c:v>
                </c:pt>
                <c:pt idx="13377">
                  <c:v>-0.18717600000000001</c:v>
                </c:pt>
                <c:pt idx="13378">
                  <c:v>-0.187496</c:v>
                </c:pt>
                <c:pt idx="13379">
                  <c:v>-0.18758</c:v>
                </c:pt>
                <c:pt idx="13380">
                  <c:v>-0.187777</c:v>
                </c:pt>
                <c:pt idx="13381">
                  <c:v>-0.187837</c:v>
                </c:pt>
                <c:pt idx="13382">
                  <c:v>-0.18796399999999999</c:v>
                </c:pt>
                <c:pt idx="13383">
                  <c:v>-0.18921399999999999</c:v>
                </c:pt>
                <c:pt idx="13384">
                  <c:v>-0.18981200000000001</c:v>
                </c:pt>
                <c:pt idx="13385">
                  <c:v>-0.18996199999999999</c:v>
                </c:pt>
                <c:pt idx="13386">
                  <c:v>-0.19075400000000001</c:v>
                </c:pt>
                <c:pt idx="13387">
                  <c:v>-0.19089999999999999</c:v>
                </c:pt>
                <c:pt idx="13388">
                  <c:v>-0.191468</c:v>
                </c:pt>
                <c:pt idx="13389">
                  <c:v>-0.19194600000000001</c:v>
                </c:pt>
                <c:pt idx="13390">
                  <c:v>-0.19216900000000001</c:v>
                </c:pt>
                <c:pt idx="13391">
                  <c:v>-0.19286500000000001</c:v>
                </c:pt>
                <c:pt idx="13392">
                  <c:v>-0.19303699999999999</c:v>
                </c:pt>
                <c:pt idx="13393">
                  <c:v>-0.19359599999999999</c:v>
                </c:pt>
                <c:pt idx="13394">
                  <c:v>-0.194024</c:v>
                </c:pt>
                <c:pt idx="13395">
                  <c:v>-0.194296</c:v>
                </c:pt>
                <c:pt idx="13396">
                  <c:v>-0.19490399999999999</c:v>
                </c:pt>
                <c:pt idx="13397">
                  <c:v>-0.19511000000000001</c:v>
                </c:pt>
                <c:pt idx="13398">
                  <c:v>-0.195607</c:v>
                </c:pt>
                <c:pt idx="13399">
                  <c:v>-0.19601199999999999</c:v>
                </c:pt>
                <c:pt idx="13400">
                  <c:v>-0.196274</c:v>
                </c:pt>
                <c:pt idx="13401">
                  <c:v>-0.19683899999999999</c:v>
                </c:pt>
                <c:pt idx="13402">
                  <c:v>-0.19705500000000001</c:v>
                </c:pt>
                <c:pt idx="13403">
                  <c:v>-0.19753200000000001</c:v>
                </c:pt>
                <c:pt idx="13404">
                  <c:v>-0.19791800000000001</c:v>
                </c:pt>
                <c:pt idx="13405">
                  <c:v>-0.19817399999999999</c:v>
                </c:pt>
                <c:pt idx="13406">
                  <c:v>-0.19870499999999999</c:v>
                </c:pt>
                <c:pt idx="13407">
                  <c:v>-0.19892399999999999</c:v>
                </c:pt>
                <c:pt idx="13408">
                  <c:v>-0.199402</c:v>
                </c:pt>
                <c:pt idx="13409">
                  <c:v>-0.199688</c:v>
                </c:pt>
                <c:pt idx="13410">
                  <c:v>-0.19988300000000001</c:v>
                </c:pt>
                <c:pt idx="13411">
                  <c:v>-0.20041</c:v>
                </c:pt>
                <c:pt idx="13412">
                  <c:v>-0.201682</c:v>
                </c:pt>
                <c:pt idx="13413">
                  <c:v>-0.202625</c:v>
                </c:pt>
                <c:pt idx="13414">
                  <c:v>-0.202871</c:v>
                </c:pt>
                <c:pt idx="13415">
                  <c:v>-0.20387</c:v>
                </c:pt>
                <c:pt idx="13416">
                  <c:v>-0.20424800000000001</c:v>
                </c:pt>
                <c:pt idx="13417">
                  <c:v>-0.20494599999999999</c:v>
                </c:pt>
                <c:pt idx="13418">
                  <c:v>-0.20563600000000001</c:v>
                </c:pt>
                <c:pt idx="13419">
                  <c:v>-0.20605799999999999</c:v>
                </c:pt>
                <c:pt idx="13420">
                  <c:v>-0.20688899999999999</c:v>
                </c:pt>
                <c:pt idx="13421">
                  <c:v>-0.207312</c:v>
                </c:pt>
                <c:pt idx="13422">
                  <c:v>-0.208009</c:v>
                </c:pt>
                <c:pt idx="13423">
                  <c:v>-0.208594</c:v>
                </c:pt>
                <c:pt idx="13424">
                  <c:v>-0.20913899999999999</c:v>
                </c:pt>
                <c:pt idx="13425">
                  <c:v>-0.20979300000000001</c:v>
                </c:pt>
                <c:pt idx="13426">
                  <c:v>-0.210342</c:v>
                </c:pt>
                <c:pt idx="13427">
                  <c:v>-0.210893</c:v>
                </c:pt>
                <c:pt idx="13428">
                  <c:v>-0.21153</c:v>
                </c:pt>
                <c:pt idx="13429">
                  <c:v>-0.21201400000000001</c:v>
                </c:pt>
                <c:pt idx="13430">
                  <c:v>-0.212643</c:v>
                </c:pt>
                <c:pt idx="13431">
                  <c:v>-0.213196</c:v>
                </c:pt>
                <c:pt idx="13432">
                  <c:v>-0.21367900000000001</c:v>
                </c:pt>
                <c:pt idx="13433">
                  <c:v>-0.21435399999999999</c:v>
                </c:pt>
                <c:pt idx="13434">
                  <c:v>-0.21475</c:v>
                </c:pt>
                <c:pt idx="13435">
                  <c:v>-0.21543300000000001</c:v>
                </c:pt>
                <c:pt idx="13436">
                  <c:v>-0.21587899999999999</c:v>
                </c:pt>
                <c:pt idx="13437">
                  <c:v>-0.21642400000000001</c:v>
                </c:pt>
                <c:pt idx="13438">
                  <c:v>-0.21699499999999999</c:v>
                </c:pt>
                <c:pt idx="13439">
                  <c:v>-0.21742</c:v>
                </c:pt>
                <c:pt idx="13440">
                  <c:v>-0.21805099999999999</c:v>
                </c:pt>
                <c:pt idx="13441">
                  <c:v>-0.21845400000000001</c:v>
                </c:pt>
                <c:pt idx="13442">
                  <c:v>-0.21904000000000001</c:v>
                </c:pt>
                <c:pt idx="13443">
                  <c:v>-0.21949399999999999</c:v>
                </c:pt>
                <c:pt idx="13444">
                  <c:v>-0.220026</c:v>
                </c:pt>
                <c:pt idx="13445">
                  <c:v>-0.22050800000000001</c:v>
                </c:pt>
                <c:pt idx="13446">
                  <c:v>-0.221001</c:v>
                </c:pt>
                <c:pt idx="13447">
                  <c:v>-0.22148399999999999</c:v>
                </c:pt>
                <c:pt idx="13448">
                  <c:v>-0.221937</c:v>
                </c:pt>
                <c:pt idx="13449">
                  <c:v>-0.22245999999999999</c:v>
                </c:pt>
                <c:pt idx="13450">
                  <c:v>-0.22284200000000001</c:v>
                </c:pt>
                <c:pt idx="13451">
                  <c:v>-0.223414</c:v>
                </c:pt>
                <c:pt idx="13452">
                  <c:v>-0.22375600000000001</c:v>
                </c:pt>
                <c:pt idx="13453">
                  <c:v>-0.22431400000000001</c:v>
                </c:pt>
                <c:pt idx="13454">
                  <c:v>-0.224719</c:v>
                </c:pt>
                <c:pt idx="13455">
                  <c:v>-0.22515299999999999</c:v>
                </c:pt>
                <c:pt idx="13456">
                  <c:v>-0.22566600000000001</c:v>
                </c:pt>
                <c:pt idx="13457">
                  <c:v>-0.22597</c:v>
                </c:pt>
                <c:pt idx="13458">
                  <c:v>-0.22653599999999999</c:v>
                </c:pt>
                <c:pt idx="13459">
                  <c:v>-0.226827</c:v>
                </c:pt>
                <c:pt idx="13460">
                  <c:v>-0.227327</c:v>
                </c:pt>
                <c:pt idx="13461">
                  <c:v>-0.227713</c:v>
                </c:pt>
                <c:pt idx="13462">
                  <c:v>-0.22809499999999999</c:v>
                </c:pt>
                <c:pt idx="13463">
                  <c:v>-0.22856599999999999</c:v>
                </c:pt>
                <c:pt idx="13464">
                  <c:v>-0.22888900000000001</c:v>
                </c:pt>
                <c:pt idx="13465">
                  <c:v>-0.22935900000000001</c:v>
                </c:pt>
                <c:pt idx="13466">
                  <c:v>-0.22969800000000001</c:v>
                </c:pt>
                <c:pt idx="13467">
                  <c:v>-0.230105</c:v>
                </c:pt>
                <c:pt idx="13468">
                  <c:v>-0.230462</c:v>
                </c:pt>
                <c:pt idx="13469">
                  <c:v>-0.23083799999999999</c:v>
                </c:pt>
                <c:pt idx="13470">
                  <c:v>-0.23119000000000001</c:v>
                </c:pt>
                <c:pt idx="13471">
                  <c:v>-0.231576</c:v>
                </c:pt>
                <c:pt idx="13472">
                  <c:v>-0.23191000000000001</c:v>
                </c:pt>
                <c:pt idx="13473">
                  <c:v>-0.23227700000000001</c:v>
                </c:pt>
                <c:pt idx="13474">
                  <c:v>-0.23263700000000001</c:v>
                </c:pt>
                <c:pt idx="13475">
                  <c:v>-0.23294300000000001</c:v>
                </c:pt>
                <c:pt idx="13476">
                  <c:v>-0.23335</c:v>
                </c:pt>
                <c:pt idx="13477">
                  <c:v>-0.23359099999999999</c:v>
                </c:pt>
                <c:pt idx="13478">
                  <c:v>-0.23399300000000001</c:v>
                </c:pt>
                <c:pt idx="13479">
                  <c:v>-0.23425099999999999</c:v>
                </c:pt>
                <c:pt idx="13480">
                  <c:v>-0.234593</c:v>
                </c:pt>
                <c:pt idx="13481">
                  <c:v>-0.23492099999999999</c:v>
                </c:pt>
                <c:pt idx="13482">
                  <c:v>-0.23517199999999999</c:v>
                </c:pt>
                <c:pt idx="13483">
                  <c:v>-0.235545</c:v>
                </c:pt>
                <c:pt idx="13484">
                  <c:v>-0.235765</c:v>
                </c:pt>
                <c:pt idx="13485">
                  <c:v>-0.23612900000000001</c:v>
                </c:pt>
                <c:pt idx="13486">
                  <c:v>-0.23636399999999999</c:v>
                </c:pt>
                <c:pt idx="13487">
                  <c:v>-0.23666400000000001</c:v>
                </c:pt>
                <c:pt idx="13488">
                  <c:v>-0.236926</c:v>
                </c:pt>
                <c:pt idx="13489">
                  <c:v>-0.23718700000000001</c:v>
                </c:pt>
                <c:pt idx="13490">
                  <c:v>-0.23747199999999999</c:v>
                </c:pt>
                <c:pt idx="13491">
                  <c:v>-0.237701</c:v>
                </c:pt>
                <c:pt idx="13492">
                  <c:v>-0.237983</c:v>
                </c:pt>
                <c:pt idx="13493">
                  <c:v>-0.23818300000000001</c:v>
                </c:pt>
                <c:pt idx="13494">
                  <c:v>-0.238483</c:v>
                </c:pt>
                <c:pt idx="13495">
                  <c:v>-0.23866799999999999</c:v>
                </c:pt>
                <c:pt idx="13496">
                  <c:v>-0.23895</c:v>
                </c:pt>
                <c:pt idx="13497">
                  <c:v>-0.23913400000000001</c:v>
                </c:pt>
                <c:pt idx="13498">
                  <c:v>-0.23936099999999999</c:v>
                </c:pt>
                <c:pt idx="13499">
                  <c:v>-0.23959800000000001</c:v>
                </c:pt>
                <c:pt idx="13500">
                  <c:v>-0.239755</c:v>
                </c:pt>
                <c:pt idx="13501">
                  <c:v>-0.24002699999999999</c:v>
                </c:pt>
                <c:pt idx="13502">
                  <c:v>-0.24014099999999999</c:v>
                </c:pt>
                <c:pt idx="13503">
                  <c:v>-0.24040800000000001</c:v>
                </c:pt>
                <c:pt idx="13504">
                  <c:v>-0.24055299999999999</c:v>
                </c:pt>
                <c:pt idx="13505">
                  <c:v>-0.240757</c:v>
                </c:pt>
                <c:pt idx="13506">
                  <c:v>-0.24094499999999999</c:v>
                </c:pt>
                <c:pt idx="13507">
                  <c:v>-0.24107400000000001</c:v>
                </c:pt>
                <c:pt idx="13508">
                  <c:v>-0.241289</c:v>
                </c:pt>
                <c:pt idx="13509">
                  <c:v>-0.24139099999999999</c:v>
                </c:pt>
                <c:pt idx="13510">
                  <c:v>-0.241591</c:v>
                </c:pt>
                <c:pt idx="13511">
                  <c:v>-0.241698</c:v>
                </c:pt>
                <c:pt idx="13512">
                  <c:v>-0.241866</c:v>
                </c:pt>
                <c:pt idx="13513">
                  <c:v>-0.24199399999999999</c:v>
                </c:pt>
                <c:pt idx="13514">
                  <c:v>-0.24213999999999999</c:v>
                </c:pt>
                <c:pt idx="13515">
                  <c:v>-0.24227099999999999</c:v>
                </c:pt>
                <c:pt idx="13516">
                  <c:v>-0.24238199999999999</c:v>
                </c:pt>
                <c:pt idx="13517">
                  <c:v>-0.24251300000000001</c:v>
                </c:pt>
                <c:pt idx="13518">
                  <c:v>-0.242586</c:v>
                </c:pt>
                <c:pt idx="13519">
                  <c:v>-0.242727</c:v>
                </c:pt>
                <c:pt idx="13520">
                  <c:v>-0.24277399999999999</c:v>
                </c:pt>
                <c:pt idx="13521">
                  <c:v>-0.24291299999999999</c:v>
                </c:pt>
                <c:pt idx="13522">
                  <c:v>-0.24296300000000001</c:v>
                </c:pt>
                <c:pt idx="13523">
                  <c:v>-0.24306800000000001</c:v>
                </c:pt>
                <c:pt idx="13524">
                  <c:v>-0.24315200000000001</c:v>
                </c:pt>
                <c:pt idx="13525">
                  <c:v>-0.243201</c:v>
                </c:pt>
                <c:pt idx="13526">
                  <c:v>-0.243315</c:v>
                </c:pt>
                <c:pt idx="13527">
                  <c:v>-0.243312</c:v>
                </c:pt>
                <c:pt idx="13528">
                  <c:v>-0.24341299999999999</c:v>
                </c:pt>
                <c:pt idx="13529">
                  <c:v>-0.24340300000000001</c:v>
                </c:pt>
                <c:pt idx="13530">
                  <c:v>-0.24347299999999999</c:v>
                </c:pt>
                <c:pt idx="13531">
                  <c:v>-0.24349799999999999</c:v>
                </c:pt>
                <c:pt idx="13532">
                  <c:v>-0.24351800000000001</c:v>
                </c:pt>
                <c:pt idx="13533">
                  <c:v>-0.24356800000000001</c:v>
                </c:pt>
                <c:pt idx="13534">
                  <c:v>-0.24355099999999999</c:v>
                </c:pt>
                <c:pt idx="13535">
                  <c:v>-0.24361099999999999</c:v>
                </c:pt>
                <c:pt idx="13536">
                  <c:v>-0.24357599999999999</c:v>
                </c:pt>
                <c:pt idx="13537">
                  <c:v>-0.24360899999999999</c:v>
                </c:pt>
                <c:pt idx="13538">
                  <c:v>-0.24356800000000001</c:v>
                </c:pt>
                <c:pt idx="13539">
                  <c:v>-0.24357100000000001</c:v>
                </c:pt>
                <c:pt idx="13540">
                  <c:v>-0.24355299999999999</c:v>
                </c:pt>
                <c:pt idx="13541">
                  <c:v>-0.24351999999999999</c:v>
                </c:pt>
                <c:pt idx="13542">
                  <c:v>-0.24351300000000001</c:v>
                </c:pt>
                <c:pt idx="13543">
                  <c:v>-0.24344499999999999</c:v>
                </c:pt>
                <c:pt idx="13544">
                  <c:v>-0.243447</c:v>
                </c:pt>
                <c:pt idx="13545">
                  <c:v>-0.24337</c:v>
                </c:pt>
                <c:pt idx="13546">
                  <c:v>-0.24335100000000001</c:v>
                </c:pt>
                <c:pt idx="13547">
                  <c:v>-0.24326700000000001</c:v>
                </c:pt>
                <c:pt idx="13548">
                  <c:v>-0.24320800000000001</c:v>
                </c:pt>
                <c:pt idx="13549">
                  <c:v>-0.243147</c:v>
                </c:pt>
                <c:pt idx="13550">
                  <c:v>-0.24306</c:v>
                </c:pt>
                <c:pt idx="13551">
                  <c:v>-0.243003</c:v>
                </c:pt>
                <c:pt idx="13552">
                  <c:v>-0.24288199999999999</c:v>
                </c:pt>
                <c:pt idx="13553">
                  <c:v>-0.24281800000000001</c:v>
                </c:pt>
                <c:pt idx="13554">
                  <c:v>-0.242699</c:v>
                </c:pt>
                <c:pt idx="13555">
                  <c:v>-0.242622</c:v>
                </c:pt>
                <c:pt idx="13556">
                  <c:v>-0.24249699999999999</c:v>
                </c:pt>
                <c:pt idx="13557">
                  <c:v>-0.24238199999999999</c:v>
                </c:pt>
                <c:pt idx="13558">
                  <c:v>-0.24226700000000001</c:v>
                </c:pt>
                <c:pt idx="13559">
                  <c:v>-0.24213499999999999</c:v>
                </c:pt>
                <c:pt idx="13560">
                  <c:v>-0.24201600000000001</c:v>
                </c:pt>
                <c:pt idx="13561">
                  <c:v>-0.24182400000000001</c:v>
                </c:pt>
                <c:pt idx="13562">
                  <c:v>-0.241704</c:v>
                </c:pt>
                <c:pt idx="13563">
                  <c:v>-0.24160899999999999</c:v>
                </c:pt>
                <c:pt idx="13564">
                  <c:v>-0.24160499999999999</c:v>
                </c:pt>
                <c:pt idx="13565">
                  <c:v>-0.241481</c:v>
                </c:pt>
                <c:pt idx="13566">
                  <c:v>-0.241235</c:v>
                </c:pt>
                <c:pt idx="13567">
                  <c:v>-0.240923</c:v>
                </c:pt>
                <c:pt idx="13568">
                  <c:v>-0.24060599999999999</c:v>
                </c:pt>
                <c:pt idx="13569">
                  <c:v>-0.24035000000000001</c:v>
                </c:pt>
                <c:pt idx="13570">
                  <c:v>-0.240033</c:v>
                </c:pt>
                <c:pt idx="13571">
                  <c:v>-0.239762</c:v>
                </c:pt>
                <c:pt idx="13572">
                  <c:v>-0.239428</c:v>
                </c:pt>
                <c:pt idx="13573">
                  <c:v>-0.23913899999999999</c:v>
                </c:pt>
                <c:pt idx="13574">
                  <c:v>-0.23882500000000001</c:v>
                </c:pt>
                <c:pt idx="13575">
                  <c:v>-0.23849999999999999</c:v>
                </c:pt>
                <c:pt idx="13576">
                  <c:v>-0.23818700000000001</c:v>
                </c:pt>
                <c:pt idx="13577">
                  <c:v>-0.23782700000000001</c:v>
                </c:pt>
                <c:pt idx="13578">
                  <c:v>-0.23750599999999999</c:v>
                </c:pt>
                <c:pt idx="13579">
                  <c:v>-0.23713400000000001</c:v>
                </c:pt>
                <c:pt idx="13580">
                  <c:v>-0.23679900000000001</c:v>
                </c:pt>
                <c:pt idx="13581">
                  <c:v>-0.23643</c:v>
                </c:pt>
                <c:pt idx="13582">
                  <c:v>-0.23607500000000001</c:v>
                </c:pt>
                <c:pt idx="13583">
                  <c:v>-0.235708</c:v>
                </c:pt>
                <c:pt idx="13584">
                  <c:v>-0.23533299999999999</c:v>
                </c:pt>
                <c:pt idx="13585">
                  <c:v>-0.23496900000000001</c:v>
                </c:pt>
                <c:pt idx="13586">
                  <c:v>-0.234574</c:v>
                </c:pt>
                <c:pt idx="13587">
                  <c:v>-0.23419699999999999</c:v>
                </c:pt>
                <c:pt idx="13588">
                  <c:v>-0.23377400000000001</c:v>
                </c:pt>
                <c:pt idx="13589">
                  <c:v>-0.23338500000000001</c:v>
                </c:pt>
                <c:pt idx="13590">
                  <c:v>-0.23296500000000001</c:v>
                </c:pt>
                <c:pt idx="13591">
                  <c:v>-0.23256499999999999</c:v>
                </c:pt>
                <c:pt idx="13592">
                  <c:v>-0.23214599999999999</c:v>
                </c:pt>
                <c:pt idx="13593">
                  <c:v>-0.23171700000000001</c:v>
                </c:pt>
                <c:pt idx="13594">
                  <c:v>-0.23130300000000001</c:v>
                </c:pt>
                <c:pt idx="13595">
                  <c:v>-0.23085900000000001</c:v>
                </c:pt>
                <c:pt idx="13596">
                  <c:v>-0.23044000000000001</c:v>
                </c:pt>
                <c:pt idx="13597">
                  <c:v>-0.22997400000000001</c:v>
                </c:pt>
                <c:pt idx="13598">
                  <c:v>-0.22953100000000001</c:v>
                </c:pt>
                <c:pt idx="13599">
                  <c:v>-0.22906499999999999</c:v>
                </c:pt>
                <c:pt idx="13600">
                  <c:v>-0.22861200000000001</c:v>
                </c:pt>
                <c:pt idx="13601">
                  <c:v>-0.22814699999999999</c:v>
                </c:pt>
                <c:pt idx="13602">
                  <c:v>-0.22766800000000001</c:v>
                </c:pt>
                <c:pt idx="13603">
                  <c:v>-0.22719500000000001</c:v>
                </c:pt>
                <c:pt idx="13604">
                  <c:v>-0.22670499999999999</c:v>
                </c:pt>
                <c:pt idx="13605">
                  <c:v>-0.22623499999999999</c:v>
                </c:pt>
                <c:pt idx="13606">
                  <c:v>-0.22572600000000001</c:v>
                </c:pt>
                <c:pt idx="13607">
                  <c:v>-0.22523799999999999</c:v>
                </c:pt>
                <c:pt idx="13608">
                  <c:v>-0.224715</c:v>
                </c:pt>
                <c:pt idx="13609">
                  <c:v>-0.22422</c:v>
                </c:pt>
                <c:pt idx="13610">
                  <c:v>-0.22370399999999999</c:v>
                </c:pt>
                <c:pt idx="13611">
                  <c:v>-0.22317799999999999</c:v>
                </c:pt>
                <c:pt idx="13612">
                  <c:v>-0.22265799999999999</c:v>
                </c:pt>
                <c:pt idx="13613">
                  <c:v>-0.222104</c:v>
                </c:pt>
                <c:pt idx="13614">
                  <c:v>-0.22159300000000001</c:v>
                </c:pt>
                <c:pt idx="13615">
                  <c:v>-0.22103500000000001</c:v>
                </c:pt>
                <c:pt idx="13616">
                  <c:v>-0.22050400000000001</c:v>
                </c:pt>
                <c:pt idx="13617">
                  <c:v>-0.21993699999999999</c:v>
                </c:pt>
                <c:pt idx="13618">
                  <c:v>-0.21937899999999999</c:v>
                </c:pt>
                <c:pt idx="13619">
                  <c:v>-0.21882399999999999</c:v>
                </c:pt>
                <c:pt idx="13620">
                  <c:v>-0.21824299999999999</c:v>
                </c:pt>
                <c:pt idx="13621">
                  <c:v>-0.21768199999999999</c:v>
                </c:pt>
                <c:pt idx="13622">
                  <c:v>-0.21708</c:v>
                </c:pt>
                <c:pt idx="13623">
                  <c:v>-0.21651200000000001</c:v>
                </c:pt>
                <c:pt idx="13624">
                  <c:v>-0.215915</c:v>
                </c:pt>
                <c:pt idx="13625">
                  <c:v>-0.21532999999999999</c:v>
                </c:pt>
                <c:pt idx="13626">
                  <c:v>-0.214728</c:v>
                </c:pt>
                <c:pt idx="13627">
                  <c:v>-0.214118</c:v>
                </c:pt>
                <c:pt idx="13628">
                  <c:v>-0.213509</c:v>
                </c:pt>
                <c:pt idx="13629">
                  <c:v>-0.21288299999999999</c:v>
                </c:pt>
                <c:pt idx="13630">
                  <c:v>-0.21227399999999999</c:v>
                </c:pt>
                <c:pt idx="13631">
                  <c:v>-0.211641</c:v>
                </c:pt>
                <c:pt idx="13632">
                  <c:v>-0.211011</c:v>
                </c:pt>
                <c:pt idx="13633">
                  <c:v>-0.21033299999999999</c:v>
                </c:pt>
                <c:pt idx="13634">
                  <c:v>-0.209703</c:v>
                </c:pt>
                <c:pt idx="13635">
                  <c:v>-0.209151</c:v>
                </c:pt>
                <c:pt idx="13636">
                  <c:v>-0.20865500000000001</c:v>
                </c:pt>
                <c:pt idx="13637">
                  <c:v>-0.20805599999999999</c:v>
                </c:pt>
                <c:pt idx="13638">
                  <c:v>-0.20727999999999999</c:v>
                </c:pt>
                <c:pt idx="13639">
                  <c:v>-0.20644100000000001</c:v>
                </c:pt>
                <c:pt idx="13640">
                  <c:v>-0.20560100000000001</c:v>
                </c:pt>
                <c:pt idx="13641">
                  <c:v>-0.20482</c:v>
                </c:pt>
                <c:pt idx="13642">
                  <c:v>-0.20399800000000001</c:v>
                </c:pt>
                <c:pt idx="13643">
                  <c:v>-0.20319599999999999</c:v>
                </c:pt>
                <c:pt idx="13644">
                  <c:v>-0.20236199999999999</c:v>
                </c:pt>
                <c:pt idx="13645">
                  <c:v>-0.201539</c:v>
                </c:pt>
                <c:pt idx="13646">
                  <c:v>-0.20072000000000001</c:v>
                </c:pt>
                <c:pt idx="13647">
                  <c:v>-0.19986100000000001</c:v>
                </c:pt>
                <c:pt idx="13648">
                  <c:v>-0.19903199999999999</c:v>
                </c:pt>
                <c:pt idx="13649">
                  <c:v>-0.19815199999999999</c:v>
                </c:pt>
                <c:pt idx="13650">
                  <c:v>-0.19731699999999999</c:v>
                </c:pt>
                <c:pt idx="13651">
                  <c:v>-0.19644500000000001</c:v>
                </c:pt>
                <c:pt idx="13652">
                  <c:v>-0.19558</c:v>
                </c:pt>
                <c:pt idx="13653">
                  <c:v>-0.194714</c:v>
                </c:pt>
                <c:pt idx="13654">
                  <c:v>-0.193831</c:v>
                </c:pt>
                <c:pt idx="13655">
                  <c:v>-0.19298299999999999</c:v>
                </c:pt>
                <c:pt idx="13656">
                  <c:v>-0.19207299999999999</c:v>
                </c:pt>
                <c:pt idx="13657">
                  <c:v>-0.191166</c:v>
                </c:pt>
                <c:pt idx="13658">
                  <c:v>-0.190251</c:v>
                </c:pt>
                <c:pt idx="13659">
                  <c:v>-0.18945699999999999</c:v>
                </c:pt>
                <c:pt idx="13660">
                  <c:v>-0.18870700000000001</c:v>
                </c:pt>
                <c:pt idx="13661">
                  <c:v>-0.18785199999999999</c:v>
                </c:pt>
                <c:pt idx="13662">
                  <c:v>-0.18684100000000001</c:v>
                </c:pt>
                <c:pt idx="13663">
                  <c:v>-0.185728</c:v>
                </c:pt>
                <c:pt idx="13664">
                  <c:v>-0.184672</c:v>
                </c:pt>
                <c:pt idx="13665">
                  <c:v>-0.183616</c:v>
                </c:pt>
                <c:pt idx="13666">
                  <c:v>-0.18257300000000001</c:v>
                </c:pt>
                <c:pt idx="13667">
                  <c:v>-0.18149899999999999</c:v>
                </c:pt>
                <c:pt idx="13668">
                  <c:v>-0.180419</c:v>
                </c:pt>
                <c:pt idx="13669">
                  <c:v>-0.17934800000000001</c:v>
                </c:pt>
                <c:pt idx="13670">
                  <c:v>-0.17826700000000001</c:v>
                </c:pt>
                <c:pt idx="13671">
                  <c:v>-0.17718300000000001</c:v>
                </c:pt>
                <c:pt idx="13672">
                  <c:v>-0.17607999999999999</c:v>
                </c:pt>
                <c:pt idx="13673">
                  <c:v>-0.174983</c:v>
                </c:pt>
                <c:pt idx="13674">
                  <c:v>-0.17388000000000001</c:v>
                </c:pt>
                <c:pt idx="13675">
                  <c:v>-0.17278399999999999</c:v>
                </c:pt>
                <c:pt idx="13676">
                  <c:v>-0.17166799999999999</c:v>
                </c:pt>
                <c:pt idx="13677">
                  <c:v>-0.17055600000000001</c:v>
                </c:pt>
                <c:pt idx="13678">
                  <c:v>-0.169433</c:v>
                </c:pt>
                <c:pt idx="13679">
                  <c:v>-0.16831099999999999</c:v>
                </c:pt>
                <c:pt idx="13680">
                  <c:v>-0.167186</c:v>
                </c:pt>
                <c:pt idx="13681">
                  <c:v>-0.166044</c:v>
                </c:pt>
                <c:pt idx="13682">
                  <c:v>-0.164911</c:v>
                </c:pt>
                <c:pt idx="13683">
                  <c:v>-0.16375999999999999</c:v>
                </c:pt>
                <c:pt idx="13684">
                  <c:v>-0.16262699999999999</c:v>
                </c:pt>
                <c:pt idx="13685">
                  <c:v>-0.16147400000000001</c:v>
                </c:pt>
                <c:pt idx="13686">
                  <c:v>-0.16032399999999999</c:v>
                </c:pt>
                <c:pt idx="13687">
                  <c:v>-0.159165</c:v>
                </c:pt>
                <c:pt idx="13688">
                  <c:v>-0.157999</c:v>
                </c:pt>
                <c:pt idx="13689">
                  <c:v>-0.15683800000000001</c:v>
                </c:pt>
                <c:pt idx="13690">
                  <c:v>-0.15565699999999999</c:v>
                </c:pt>
                <c:pt idx="13691">
                  <c:v>-0.15448700000000001</c:v>
                </c:pt>
                <c:pt idx="13692">
                  <c:v>-0.15329799999999999</c:v>
                </c:pt>
                <c:pt idx="13693">
                  <c:v>-0.15212300000000001</c:v>
                </c:pt>
                <c:pt idx="13694">
                  <c:v>-0.15093500000000001</c:v>
                </c:pt>
                <c:pt idx="13695">
                  <c:v>-0.14974699999999999</c:v>
                </c:pt>
                <c:pt idx="13696">
                  <c:v>-0.14855499999999999</c:v>
                </c:pt>
                <c:pt idx="13697">
                  <c:v>-0.14735100000000001</c:v>
                </c:pt>
                <c:pt idx="13698">
                  <c:v>-0.146151</c:v>
                </c:pt>
                <c:pt idx="13699">
                  <c:v>-0.14493300000000001</c:v>
                </c:pt>
                <c:pt idx="13700">
                  <c:v>-0.14372699999999999</c:v>
                </c:pt>
                <c:pt idx="13701">
                  <c:v>-0.14250499999999999</c:v>
                </c:pt>
                <c:pt idx="13702">
                  <c:v>-0.141288</c:v>
                </c:pt>
                <c:pt idx="13703">
                  <c:v>-0.14006299999999999</c:v>
                </c:pt>
                <c:pt idx="13704">
                  <c:v>-0.13883499999999999</c:v>
                </c:pt>
                <c:pt idx="13705">
                  <c:v>-0.13761300000000001</c:v>
                </c:pt>
                <c:pt idx="13706">
                  <c:v>-0.136377</c:v>
                </c:pt>
                <c:pt idx="13707">
                  <c:v>-0.13514399999999999</c:v>
                </c:pt>
                <c:pt idx="13708">
                  <c:v>-0.13389300000000001</c:v>
                </c:pt>
                <c:pt idx="13709">
                  <c:v>-0.13264799999999999</c:v>
                </c:pt>
                <c:pt idx="13710">
                  <c:v>-0.13139700000000001</c:v>
                </c:pt>
                <c:pt idx="13711">
                  <c:v>-0.13014600000000001</c:v>
                </c:pt>
                <c:pt idx="13712">
                  <c:v>-0.128888</c:v>
                </c:pt>
                <c:pt idx="13713">
                  <c:v>-0.12762399999999999</c:v>
                </c:pt>
                <c:pt idx="13714">
                  <c:v>-0.126362</c:v>
                </c:pt>
                <c:pt idx="13715">
                  <c:v>-0.12509700000000001</c:v>
                </c:pt>
                <c:pt idx="13716">
                  <c:v>-0.12383</c:v>
                </c:pt>
                <c:pt idx="13717">
                  <c:v>-0.122553</c:v>
                </c:pt>
                <c:pt idx="13718">
                  <c:v>-0.12127599999999999</c:v>
                </c:pt>
                <c:pt idx="13719">
                  <c:v>-0.119993</c:v>
                </c:pt>
                <c:pt idx="13720">
                  <c:v>-0.118715</c:v>
                </c:pt>
                <c:pt idx="13721">
                  <c:v>-0.117424</c:v>
                </c:pt>
                <c:pt idx="13722">
                  <c:v>-0.116132</c:v>
                </c:pt>
                <c:pt idx="13723">
                  <c:v>-0.114832</c:v>
                </c:pt>
                <c:pt idx="13724">
                  <c:v>-0.113534</c:v>
                </c:pt>
                <c:pt idx="13725">
                  <c:v>-0.11224000000000001</c:v>
                </c:pt>
                <c:pt idx="13726">
                  <c:v>-0.110931</c:v>
                </c:pt>
                <c:pt idx="13727">
                  <c:v>-0.10963100000000001</c:v>
                </c:pt>
                <c:pt idx="13728">
                  <c:v>-0.10831399999999999</c:v>
                </c:pt>
                <c:pt idx="13729">
                  <c:v>-0.10700999999999999</c:v>
                </c:pt>
                <c:pt idx="13730">
                  <c:v>-0.105695</c:v>
                </c:pt>
                <c:pt idx="13731">
                  <c:v>-0.10437200000000001</c:v>
                </c:pt>
                <c:pt idx="13732">
                  <c:v>-0.103048</c:v>
                </c:pt>
                <c:pt idx="13733">
                  <c:v>-0.10170999999999999</c:v>
                </c:pt>
                <c:pt idx="13734">
                  <c:v>-0.10038999999999999</c:v>
                </c:pt>
                <c:pt idx="13735">
                  <c:v>-9.9054500000000004E-2</c:v>
                </c:pt>
                <c:pt idx="13736">
                  <c:v>-9.7726499999999994E-2</c:v>
                </c:pt>
                <c:pt idx="13737">
                  <c:v>-9.6387700000000007E-2</c:v>
                </c:pt>
                <c:pt idx="13738">
                  <c:v>-9.5049499999999995E-2</c:v>
                </c:pt>
                <c:pt idx="13739">
                  <c:v>-9.3711699999999995E-2</c:v>
                </c:pt>
                <c:pt idx="13740">
                  <c:v>-9.2363200000000006E-2</c:v>
                </c:pt>
                <c:pt idx="13741">
                  <c:v>-9.1014200000000003E-2</c:v>
                </c:pt>
                <c:pt idx="13742">
                  <c:v>-8.96536E-2</c:v>
                </c:pt>
                <c:pt idx="13743">
                  <c:v>-8.8299699999999995E-2</c:v>
                </c:pt>
                <c:pt idx="13744">
                  <c:v>-8.6940699999999996E-2</c:v>
                </c:pt>
                <c:pt idx="13745">
                  <c:v>-8.5585900000000006E-2</c:v>
                </c:pt>
                <c:pt idx="13746">
                  <c:v>-8.4223999999999993E-2</c:v>
                </c:pt>
                <c:pt idx="13747">
                  <c:v>-8.2863599999999996E-2</c:v>
                </c:pt>
                <c:pt idx="13748">
                  <c:v>-8.14975E-2</c:v>
                </c:pt>
                <c:pt idx="13749">
                  <c:v>-8.0128699999999997E-2</c:v>
                </c:pt>
                <c:pt idx="13750">
                  <c:v>-7.8756499999999993E-2</c:v>
                </c:pt>
                <c:pt idx="13751">
                  <c:v>-7.7373999999999998E-2</c:v>
                </c:pt>
                <c:pt idx="13752">
                  <c:v>-7.5997700000000001E-2</c:v>
                </c:pt>
                <c:pt idx="13753">
                  <c:v>-7.4609999999999996E-2</c:v>
                </c:pt>
                <c:pt idx="13754">
                  <c:v>-7.3234199999999999E-2</c:v>
                </c:pt>
                <c:pt idx="13755">
                  <c:v>-7.1847800000000003E-2</c:v>
                </c:pt>
                <c:pt idx="13756">
                  <c:v>-7.0466799999999996E-2</c:v>
                </c:pt>
                <c:pt idx="13757">
                  <c:v>-6.9081299999999998E-2</c:v>
                </c:pt>
                <c:pt idx="13758">
                  <c:v>-6.76866E-2</c:v>
                </c:pt>
                <c:pt idx="13759">
                  <c:v>-6.6298099999999999E-2</c:v>
                </c:pt>
                <c:pt idx="13760">
                  <c:v>-6.48928E-2</c:v>
                </c:pt>
                <c:pt idx="13761">
                  <c:v>-6.3498899999999997E-2</c:v>
                </c:pt>
                <c:pt idx="13762">
                  <c:v>-6.2089999999999999E-2</c:v>
                </c:pt>
                <c:pt idx="13763">
                  <c:v>-6.0687699999999997E-2</c:v>
                </c:pt>
                <c:pt idx="13764">
                  <c:v>-5.9283299999999997E-2</c:v>
                </c:pt>
                <c:pt idx="13765">
                  <c:v>-5.7878100000000002E-2</c:v>
                </c:pt>
                <c:pt idx="13766">
                  <c:v>-5.6478599999999997E-2</c:v>
                </c:pt>
                <c:pt idx="13767">
                  <c:v>-5.50637E-2</c:v>
                </c:pt>
                <c:pt idx="13768">
                  <c:v>-5.36535E-2</c:v>
                </c:pt>
                <c:pt idx="13769">
                  <c:v>-5.2231399999999997E-2</c:v>
                </c:pt>
                <c:pt idx="13770">
                  <c:v>-5.0816100000000003E-2</c:v>
                </c:pt>
                <c:pt idx="13771">
                  <c:v>-4.9394100000000003E-2</c:v>
                </c:pt>
                <c:pt idx="13772">
                  <c:v>-4.7971100000000003E-2</c:v>
                </c:pt>
                <c:pt idx="13773">
                  <c:v>-4.6546400000000002E-2</c:v>
                </c:pt>
                <c:pt idx="13774">
                  <c:v>-4.5120199999999999E-2</c:v>
                </c:pt>
                <c:pt idx="13775">
                  <c:v>-4.3698599999999997E-2</c:v>
                </c:pt>
                <c:pt idx="13776">
                  <c:v>-4.2269399999999999E-2</c:v>
                </c:pt>
                <c:pt idx="13777">
                  <c:v>-4.0842099999999999E-2</c:v>
                </c:pt>
                <c:pt idx="13778">
                  <c:v>-3.9404500000000002E-2</c:v>
                </c:pt>
                <c:pt idx="13779">
                  <c:v>-3.7974000000000001E-2</c:v>
                </c:pt>
                <c:pt idx="13780">
                  <c:v>-3.65365E-2</c:v>
                </c:pt>
                <c:pt idx="13781">
                  <c:v>-3.5102899999999999E-2</c:v>
                </c:pt>
                <c:pt idx="13782">
                  <c:v>-3.3664899999999998E-2</c:v>
                </c:pt>
                <c:pt idx="13783">
                  <c:v>-3.2219699999999997E-2</c:v>
                </c:pt>
                <c:pt idx="13784">
                  <c:v>-3.07739E-2</c:v>
                </c:pt>
                <c:pt idx="13785">
                  <c:v>-2.93239E-2</c:v>
                </c:pt>
                <c:pt idx="13786">
                  <c:v>-2.79084E-2</c:v>
                </c:pt>
                <c:pt idx="13787">
                  <c:v>-2.6488100000000001E-2</c:v>
                </c:pt>
                <c:pt idx="13788">
                  <c:v>-2.5017000000000001E-2</c:v>
                </c:pt>
                <c:pt idx="13789">
                  <c:v>-2.3464599999999999E-2</c:v>
                </c:pt>
                <c:pt idx="13790">
                  <c:v>-2.2034000000000002E-2</c:v>
                </c:pt>
                <c:pt idx="13791">
                  <c:v>-2.1803199999999998E-2</c:v>
                </c:pt>
                <c:pt idx="13792">
                  <c:v>-2.0939200000000002E-2</c:v>
                </c:pt>
                <c:pt idx="13793">
                  <c:v>-1.9437200000000002E-2</c:v>
                </c:pt>
                <c:pt idx="13794">
                  <c:v>-1.8792799999999998E-2</c:v>
                </c:pt>
                <c:pt idx="13795">
                  <c:v>-1.7310800000000001E-2</c:v>
                </c:pt>
                <c:pt idx="13796">
                  <c:v>-1.6426E-2</c:v>
                </c:pt>
                <c:pt idx="13797">
                  <c:v>-1.53113E-2</c:v>
                </c:pt>
                <c:pt idx="13798">
                  <c:v>-1.40336E-2</c:v>
                </c:pt>
                <c:pt idx="13799">
                  <c:v>-1.32187E-2</c:v>
                </c:pt>
                <c:pt idx="13800">
                  <c:v>-1.18069E-2</c:v>
                </c:pt>
                <c:pt idx="13801">
                  <c:v>-1.09383E-2</c:v>
                </c:pt>
                <c:pt idx="13802" formatCode="0.00E+00">
                  <c:v>-9.7107600000000006E-3</c:v>
                </c:pt>
                <c:pt idx="13803" formatCode="0.00E+00">
                  <c:v>-8.5896199999999992E-3</c:v>
                </c:pt>
                <c:pt idx="13804" formatCode="0.00E+00">
                  <c:v>-7.5882900000000001E-3</c:v>
                </c:pt>
                <c:pt idx="13805" formatCode="0.00E+00">
                  <c:v>-6.3335700000000002E-3</c:v>
                </c:pt>
                <c:pt idx="13806" formatCode="0.00E+00">
                  <c:v>-5.3434800000000003E-3</c:v>
                </c:pt>
                <c:pt idx="13807" formatCode="0.00E+00">
                  <c:v>-4.1724300000000004E-3</c:v>
                </c:pt>
                <c:pt idx="13808" formatCode="0.00E+00">
                  <c:v>-3.0449100000000001E-3</c:v>
                </c:pt>
                <c:pt idx="13809" formatCode="0.00E+00">
                  <c:v>-1.9989600000000001E-3</c:v>
                </c:pt>
                <c:pt idx="13810" formatCode="0.00E+00">
                  <c:v>-8.0438099999999995E-4</c:v>
                </c:pt>
                <c:pt idx="13811" formatCode="0.00E+00">
                  <c:v>2.6213000000000001E-4</c:v>
                </c:pt>
                <c:pt idx="13812" formatCode="0.00E+00">
                  <c:v>1.37356E-3</c:v>
                </c:pt>
                <c:pt idx="13813" formatCode="0.00E+00">
                  <c:v>2.55748E-3</c:v>
                </c:pt>
                <c:pt idx="13814" formatCode="0.00E+00">
                  <c:v>3.5672899999999999E-3</c:v>
                </c:pt>
                <c:pt idx="13815" formatCode="0.00E+00">
                  <c:v>4.7983100000000001E-3</c:v>
                </c:pt>
                <c:pt idx="13816" formatCode="0.00E+00">
                  <c:v>5.8344900000000003E-3</c:v>
                </c:pt>
                <c:pt idx="13817" formatCode="0.00E+00">
                  <c:v>6.9799399999999996E-3</c:v>
                </c:pt>
                <c:pt idx="13818" formatCode="0.00E+00">
                  <c:v>8.1362499999999994E-3</c:v>
                </c:pt>
                <c:pt idx="13819" formatCode="0.00E+00">
                  <c:v>9.1703900000000005E-3</c:v>
                </c:pt>
                <c:pt idx="13820">
                  <c:v>1.04031E-2</c:v>
                </c:pt>
                <c:pt idx="13821">
                  <c:v>1.14206E-2</c:v>
                </c:pt>
                <c:pt idx="13822">
                  <c:v>1.2621200000000001E-2</c:v>
                </c:pt>
                <c:pt idx="13823">
                  <c:v>1.3704900000000001E-2</c:v>
                </c:pt>
                <c:pt idx="13824">
                  <c:v>1.4829800000000001E-2</c:v>
                </c:pt>
                <c:pt idx="13825">
                  <c:v>1.59743E-2</c:v>
                </c:pt>
                <c:pt idx="13826">
                  <c:v>1.7061199999999999E-2</c:v>
                </c:pt>
                <c:pt idx="13827">
                  <c:v>1.8223099999999999E-2</c:v>
                </c:pt>
                <c:pt idx="13828">
                  <c:v>1.9308700000000002E-2</c:v>
                </c:pt>
                <c:pt idx="13829">
                  <c:v>2.04774E-2</c:v>
                </c:pt>
                <c:pt idx="13830">
                  <c:v>2.1553900000000001E-2</c:v>
                </c:pt>
                <c:pt idx="13831">
                  <c:v>2.2738100000000001E-2</c:v>
                </c:pt>
                <c:pt idx="13832">
                  <c:v>2.38056E-2</c:v>
                </c:pt>
                <c:pt idx="13833">
                  <c:v>2.4976700000000001E-2</c:v>
                </c:pt>
                <c:pt idx="13834">
                  <c:v>2.60822E-2</c:v>
                </c:pt>
                <c:pt idx="13835">
                  <c:v>2.7184199999999999E-2</c:v>
                </c:pt>
                <c:pt idx="13836">
                  <c:v>2.8371199999999999E-2</c:v>
                </c:pt>
                <c:pt idx="13837">
                  <c:v>2.94022E-2</c:v>
                </c:pt>
                <c:pt idx="13838">
                  <c:v>3.0636099999999999E-2</c:v>
                </c:pt>
                <c:pt idx="13839">
                  <c:v>3.1671900000000003E-2</c:v>
                </c:pt>
                <c:pt idx="13840">
                  <c:v>3.2855500000000003E-2</c:v>
                </c:pt>
                <c:pt idx="13841">
                  <c:v>3.3977199999999999E-2</c:v>
                </c:pt>
                <c:pt idx="13842">
                  <c:v>3.5060099999999997E-2</c:v>
                </c:pt>
                <c:pt idx="13843">
                  <c:v>3.6261000000000002E-2</c:v>
                </c:pt>
                <c:pt idx="13844">
                  <c:v>3.7296500000000003E-2</c:v>
                </c:pt>
                <c:pt idx="13845">
                  <c:v>3.8492400000000003E-2</c:v>
                </c:pt>
                <c:pt idx="13846">
                  <c:v>3.9573499999999998E-2</c:v>
                </c:pt>
                <c:pt idx="13847">
                  <c:v>4.0707100000000003E-2</c:v>
                </c:pt>
                <c:pt idx="13848">
                  <c:v>4.1855200000000002E-2</c:v>
                </c:pt>
                <c:pt idx="13849">
                  <c:v>4.2947600000000002E-2</c:v>
                </c:pt>
                <c:pt idx="13850">
                  <c:v>4.4101799999999997E-2</c:v>
                </c:pt>
                <c:pt idx="13851">
                  <c:v>4.5216699999999999E-2</c:v>
                </c:pt>
                <c:pt idx="13852">
                  <c:v>4.6330900000000001E-2</c:v>
                </c:pt>
                <c:pt idx="13853">
                  <c:v>4.7474799999999998E-2</c:v>
                </c:pt>
                <c:pt idx="13854">
                  <c:v>4.8568500000000001E-2</c:v>
                </c:pt>
                <c:pt idx="13855">
                  <c:v>4.96961E-2</c:v>
                </c:pt>
                <c:pt idx="13856">
                  <c:v>5.0849400000000003E-2</c:v>
                </c:pt>
                <c:pt idx="13857">
                  <c:v>5.1929799999999998E-2</c:v>
                </c:pt>
                <c:pt idx="13858">
                  <c:v>5.3088299999999998E-2</c:v>
                </c:pt>
                <c:pt idx="13859">
                  <c:v>5.4106099999999997E-2</c:v>
                </c:pt>
                <c:pt idx="13860">
                  <c:v>5.5304699999999998E-2</c:v>
                </c:pt>
                <c:pt idx="13861">
                  <c:v>5.6546899999999997E-2</c:v>
                </c:pt>
                <c:pt idx="13862">
                  <c:v>5.7614899999999997E-2</c:v>
                </c:pt>
                <c:pt idx="13863">
                  <c:v>5.72709E-2</c:v>
                </c:pt>
                <c:pt idx="13864">
                  <c:v>5.75629E-2</c:v>
                </c:pt>
                <c:pt idx="13865">
                  <c:v>5.8815800000000001E-2</c:v>
                </c:pt>
                <c:pt idx="13866">
                  <c:v>5.8857300000000001E-2</c:v>
                </c:pt>
                <c:pt idx="13867">
                  <c:v>6.0042999999999999E-2</c:v>
                </c:pt>
                <c:pt idx="13868">
                  <c:v>6.04361E-2</c:v>
                </c:pt>
                <c:pt idx="13869">
                  <c:v>6.1100700000000001E-2</c:v>
                </c:pt>
                <c:pt idx="13870">
                  <c:v>6.20227E-2</c:v>
                </c:pt>
                <c:pt idx="13871">
                  <c:v>6.2286300000000003E-2</c:v>
                </c:pt>
                <c:pt idx="13872">
                  <c:v>6.3385800000000006E-2</c:v>
                </c:pt>
                <c:pt idx="13873">
                  <c:v>6.3699199999999997E-2</c:v>
                </c:pt>
                <c:pt idx="13874">
                  <c:v>6.4560300000000001E-2</c:v>
                </c:pt>
                <c:pt idx="13875">
                  <c:v>6.5191200000000005E-2</c:v>
                </c:pt>
                <c:pt idx="13876">
                  <c:v>6.5759999999999999E-2</c:v>
                </c:pt>
                <c:pt idx="13877">
                  <c:v>6.6583699999999996E-2</c:v>
                </c:pt>
                <c:pt idx="13878">
                  <c:v>6.7081100000000005E-2</c:v>
                </c:pt>
                <c:pt idx="13879">
                  <c:v>6.7860900000000002E-2</c:v>
                </c:pt>
                <c:pt idx="13880">
                  <c:v>6.8475900000000006E-2</c:v>
                </c:pt>
                <c:pt idx="13881">
                  <c:v>6.91528E-2</c:v>
                </c:pt>
                <c:pt idx="13882">
                  <c:v>6.9786399999999998E-2</c:v>
                </c:pt>
                <c:pt idx="13883">
                  <c:v>7.0408999999999999E-2</c:v>
                </c:pt>
                <c:pt idx="13884">
                  <c:v>7.1063299999999996E-2</c:v>
                </c:pt>
                <c:pt idx="13885">
                  <c:v>7.1905300000000005E-2</c:v>
                </c:pt>
                <c:pt idx="13886">
                  <c:v>7.2479699999999994E-2</c:v>
                </c:pt>
                <c:pt idx="13887">
                  <c:v>7.1648799999999999E-2</c:v>
                </c:pt>
                <c:pt idx="13888">
                  <c:v>7.15591E-2</c:v>
                </c:pt>
                <c:pt idx="13889">
                  <c:v>7.2229500000000002E-2</c:v>
                </c:pt>
                <c:pt idx="13890">
                  <c:v>7.19389E-2</c:v>
                </c:pt>
                <c:pt idx="13891">
                  <c:v>7.2545100000000001E-2</c:v>
                </c:pt>
                <c:pt idx="13892">
                  <c:v>7.2542200000000001E-2</c:v>
                </c:pt>
                <c:pt idx="13893">
                  <c:v>7.2715000000000002E-2</c:v>
                </c:pt>
                <c:pt idx="13894">
                  <c:v>7.3150499999999993E-2</c:v>
                </c:pt>
                <c:pt idx="13895">
                  <c:v>7.2981599999999994E-2</c:v>
                </c:pt>
                <c:pt idx="13896">
                  <c:v>7.3577100000000006E-2</c:v>
                </c:pt>
                <c:pt idx="13897">
                  <c:v>7.3448200000000005E-2</c:v>
                </c:pt>
                <c:pt idx="13898">
                  <c:v>7.3832499999999995E-2</c:v>
                </c:pt>
                <c:pt idx="13899">
                  <c:v>7.40122E-2</c:v>
                </c:pt>
                <c:pt idx="13900">
                  <c:v>7.4076299999999998E-2</c:v>
                </c:pt>
                <c:pt idx="13901">
                  <c:v>7.4506600000000006E-2</c:v>
                </c:pt>
                <c:pt idx="13902">
                  <c:v>7.4428900000000006E-2</c:v>
                </c:pt>
                <c:pt idx="13903">
                  <c:v>7.4860300000000005E-2</c:v>
                </c:pt>
                <c:pt idx="13904">
                  <c:v>7.4884300000000001E-2</c:v>
                </c:pt>
                <c:pt idx="13905">
                  <c:v>7.5137099999999998E-2</c:v>
                </c:pt>
                <c:pt idx="13906">
                  <c:v>7.5358599999999998E-2</c:v>
                </c:pt>
                <c:pt idx="13907">
                  <c:v>7.5435199999999994E-2</c:v>
                </c:pt>
                <c:pt idx="13908">
                  <c:v>7.5778399999999996E-2</c:v>
                </c:pt>
                <c:pt idx="13909">
                  <c:v>7.5801999999999994E-2</c:v>
                </c:pt>
                <c:pt idx="13910">
                  <c:v>7.6125600000000002E-2</c:v>
                </c:pt>
                <c:pt idx="13911">
                  <c:v>7.6222700000000004E-2</c:v>
                </c:pt>
                <c:pt idx="13912">
                  <c:v>7.6428999999999997E-2</c:v>
                </c:pt>
                <c:pt idx="13913">
                  <c:v>7.6648300000000003E-2</c:v>
                </c:pt>
                <c:pt idx="13914">
                  <c:v>7.6734999999999998E-2</c:v>
                </c:pt>
                <c:pt idx="13915">
                  <c:v>7.7028600000000003E-2</c:v>
                </c:pt>
                <c:pt idx="13916">
                  <c:v>7.7089900000000003E-2</c:v>
                </c:pt>
                <c:pt idx="13917">
                  <c:v>7.7351600000000006E-2</c:v>
                </c:pt>
                <c:pt idx="13918">
                  <c:v>7.7496499999999996E-2</c:v>
                </c:pt>
                <c:pt idx="13919">
                  <c:v>7.7641699999999994E-2</c:v>
                </c:pt>
                <c:pt idx="13920">
                  <c:v>7.7898499999999996E-2</c:v>
                </c:pt>
                <c:pt idx="13921">
                  <c:v>7.79585E-2</c:v>
                </c:pt>
                <c:pt idx="13922">
                  <c:v>7.8239100000000006E-2</c:v>
                </c:pt>
                <c:pt idx="13923">
                  <c:v>7.8333600000000003E-2</c:v>
                </c:pt>
                <c:pt idx="13924">
                  <c:v>7.8511200000000003E-2</c:v>
                </c:pt>
                <c:pt idx="13925">
                  <c:v>7.8730999999999995E-2</c:v>
                </c:pt>
                <c:pt idx="13926">
                  <c:v>7.8788200000000003E-2</c:v>
                </c:pt>
                <c:pt idx="13927">
                  <c:v>7.9086299999999998E-2</c:v>
                </c:pt>
                <c:pt idx="13928">
                  <c:v>7.91327E-2</c:v>
                </c:pt>
                <c:pt idx="13929">
                  <c:v>7.9362600000000005E-2</c:v>
                </c:pt>
                <c:pt idx="13930">
                  <c:v>7.9528500000000002E-2</c:v>
                </c:pt>
                <c:pt idx="13931">
                  <c:v>7.9613100000000006E-2</c:v>
                </c:pt>
                <c:pt idx="13932">
                  <c:v>7.9899999999999999E-2</c:v>
                </c:pt>
                <c:pt idx="13933">
                  <c:v>7.99097E-2</c:v>
                </c:pt>
                <c:pt idx="13934">
                  <c:v>8.0185099999999995E-2</c:v>
                </c:pt>
                <c:pt idx="13935">
                  <c:v>8.0271700000000001E-2</c:v>
                </c:pt>
                <c:pt idx="13936">
                  <c:v>8.0421199999999998E-2</c:v>
                </c:pt>
                <c:pt idx="13937">
                  <c:v>8.0645800000000004E-2</c:v>
                </c:pt>
                <c:pt idx="13938">
                  <c:v>8.0679200000000006E-2</c:v>
                </c:pt>
                <c:pt idx="13939">
                  <c:v>8.0958100000000005E-2</c:v>
                </c:pt>
                <c:pt idx="13940">
                  <c:v>8.0999500000000002E-2</c:v>
                </c:pt>
                <c:pt idx="13941">
                  <c:v>8.1210400000000002E-2</c:v>
                </c:pt>
                <c:pt idx="13942">
                  <c:v>8.1350000000000006E-2</c:v>
                </c:pt>
                <c:pt idx="13943">
                  <c:v>8.14473E-2</c:v>
                </c:pt>
                <c:pt idx="13944">
                  <c:v>8.1665000000000001E-2</c:v>
                </c:pt>
                <c:pt idx="13945">
                  <c:v>8.1719100000000003E-2</c:v>
                </c:pt>
                <c:pt idx="13946">
                  <c:v>8.1932099999999994E-2</c:v>
                </c:pt>
                <c:pt idx="13947">
                  <c:v>8.2025600000000004E-2</c:v>
                </c:pt>
                <c:pt idx="13948">
                  <c:v>8.2176100000000002E-2</c:v>
                </c:pt>
                <c:pt idx="13949">
                  <c:v>8.2328200000000004E-2</c:v>
                </c:pt>
                <c:pt idx="13950">
                  <c:v>8.2433400000000004E-2</c:v>
                </c:pt>
                <c:pt idx="13951">
                  <c:v>8.26046E-2</c:v>
                </c:pt>
                <c:pt idx="13952">
                  <c:v>8.2705799999999996E-2</c:v>
                </c:pt>
                <c:pt idx="13953">
                  <c:v>8.2853499999999997E-2</c:v>
                </c:pt>
                <c:pt idx="13954">
                  <c:v>8.2973099999999994E-2</c:v>
                </c:pt>
                <c:pt idx="13955">
                  <c:v>8.3098500000000006E-2</c:v>
                </c:pt>
                <c:pt idx="13956">
                  <c:v>8.3228499999999997E-2</c:v>
                </c:pt>
                <c:pt idx="13957">
                  <c:v>8.3349199999999998E-2</c:v>
                </c:pt>
                <c:pt idx="13958">
                  <c:v>8.3474400000000004E-2</c:v>
                </c:pt>
                <c:pt idx="13959">
                  <c:v>8.36007E-2</c:v>
                </c:pt>
                <c:pt idx="13960">
                  <c:v>8.3720299999999997E-2</c:v>
                </c:pt>
                <c:pt idx="13961">
                  <c:v>8.3844799999999997E-2</c:v>
                </c:pt>
                <c:pt idx="13962">
                  <c:v>8.3959900000000004E-2</c:v>
                </c:pt>
                <c:pt idx="13963">
                  <c:v>8.4073700000000001E-2</c:v>
                </c:pt>
                <c:pt idx="13964">
                  <c:v>8.4189200000000006E-2</c:v>
                </c:pt>
                <c:pt idx="13965">
                  <c:v>8.4294599999999997E-2</c:v>
                </c:pt>
                <c:pt idx="13966">
                  <c:v>8.4413500000000002E-2</c:v>
                </c:pt>
                <c:pt idx="13967">
                  <c:v>8.45138E-2</c:v>
                </c:pt>
                <c:pt idx="13968">
                  <c:v>8.4636000000000003E-2</c:v>
                </c:pt>
                <c:pt idx="13969">
                  <c:v>8.4732299999999997E-2</c:v>
                </c:pt>
                <c:pt idx="13970">
                  <c:v>8.4851300000000004E-2</c:v>
                </c:pt>
                <c:pt idx="13971">
                  <c:v>8.4950499999999998E-2</c:v>
                </c:pt>
                <c:pt idx="13972">
                  <c:v>8.5054400000000002E-2</c:v>
                </c:pt>
                <c:pt idx="13973">
                  <c:v>8.5163500000000003E-2</c:v>
                </c:pt>
                <c:pt idx="13974">
                  <c:v>8.5242499999999999E-2</c:v>
                </c:pt>
                <c:pt idx="13975">
                  <c:v>8.5362099999999996E-2</c:v>
                </c:pt>
                <c:pt idx="13976">
                  <c:v>8.5431400000000005E-2</c:v>
                </c:pt>
                <c:pt idx="13977">
                  <c:v>8.55519E-2</c:v>
                </c:pt>
                <c:pt idx="13978">
                  <c:v>8.5631499999999999E-2</c:v>
                </c:pt>
                <c:pt idx="13979">
                  <c:v>8.5728200000000004E-2</c:v>
                </c:pt>
                <c:pt idx="13980">
                  <c:v>8.5830100000000006E-2</c:v>
                </c:pt>
                <c:pt idx="13981">
                  <c:v>8.5898799999999997E-2</c:v>
                </c:pt>
                <c:pt idx="13982">
                  <c:v>8.6016999999999996E-2</c:v>
                </c:pt>
                <c:pt idx="13983">
                  <c:v>8.6069599999999996E-2</c:v>
                </c:pt>
                <c:pt idx="13984">
                  <c:v>8.6178000000000005E-2</c:v>
                </c:pt>
                <c:pt idx="13985">
                  <c:v>8.6240300000000006E-2</c:v>
                </c:pt>
                <c:pt idx="13986">
                  <c:v>8.6328000000000002E-2</c:v>
                </c:pt>
                <c:pt idx="13987">
                  <c:v>8.64153E-2</c:v>
                </c:pt>
                <c:pt idx="13988">
                  <c:v>8.6476899999999995E-2</c:v>
                </c:pt>
                <c:pt idx="13989">
                  <c:v>8.6577399999999999E-2</c:v>
                </c:pt>
                <c:pt idx="13990">
                  <c:v>8.6626800000000004E-2</c:v>
                </c:pt>
                <c:pt idx="13991">
                  <c:v>8.6726399999999995E-2</c:v>
                </c:pt>
                <c:pt idx="13992">
                  <c:v>8.6779499999999996E-2</c:v>
                </c:pt>
                <c:pt idx="13993">
                  <c:v>8.6857599999999993E-2</c:v>
                </c:pt>
                <c:pt idx="13994">
                  <c:v>8.6921300000000007E-2</c:v>
                </c:pt>
                <c:pt idx="13995">
                  <c:v>8.6979299999999996E-2</c:v>
                </c:pt>
                <c:pt idx="13996">
                  <c:v>8.7059999999999998E-2</c:v>
                </c:pt>
                <c:pt idx="13997">
                  <c:v>8.7105399999999999E-2</c:v>
                </c:pt>
                <c:pt idx="13998">
                  <c:v>8.7185499999999999E-2</c:v>
                </c:pt>
                <c:pt idx="13999">
                  <c:v>8.7228899999999998E-2</c:v>
                </c:pt>
                <c:pt idx="14000">
                  <c:v>8.7299000000000002E-2</c:v>
                </c:pt>
                <c:pt idx="14001">
                  <c:v>8.7354399999999999E-2</c:v>
                </c:pt>
                <c:pt idx="14002">
                  <c:v>8.7405999999999998E-2</c:v>
                </c:pt>
                <c:pt idx="14003">
                  <c:v>8.7464600000000003E-2</c:v>
                </c:pt>
                <c:pt idx="14004">
                  <c:v>8.7503999999999998E-2</c:v>
                </c:pt>
                <c:pt idx="14005">
                  <c:v>8.7560499999999999E-2</c:v>
                </c:pt>
                <c:pt idx="14006">
                  <c:v>8.7603700000000007E-2</c:v>
                </c:pt>
                <c:pt idx="14007">
                  <c:v>8.7650500000000006E-2</c:v>
                </c:pt>
                <c:pt idx="14008">
                  <c:v>8.7696099999999999E-2</c:v>
                </c:pt>
                <c:pt idx="14009">
                  <c:v>8.7738399999999994E-2</c:v>
                </c:pt>
                <c:pt idx="14010">
                  <c:v>8.7780399999999995E-2</c:v>
                </c:pt>
                <c:pt idx="14011">
                  <c:v>8.78274E-2</c:v>
                </c:pt>
                <c:pt idx="14012">
                  <c:v>8.7854799999999997E-2</c:v>
                </c:pt>
                <c:pt idx="14013">
                  <c:v>8.7899599999999994E-2</c:v>
                </c:pt>
                <c:pt idx="14014">
                  <c:v>8.7922E-2</c:v>
                </c:pt>
                <c:pt idx="14015">
                  <c:v>8.7955699999999998E-2</c:v>
                </c:pt>
                <c:pt idx="14016">
                  <c:v>8.7990100000000002E-2</c:v>
                </c:pt>
                <c:pt idx="14017">
                  <c:v>8.8003200000000004E-2</c:v>
                </c:pt>
                <c:pt idx="14018">
                  <c:v>8.8051199999999996E-2</c:v>
                </c:pt>
                <c:pt idx="14019">
                  <c:v>8.8054800000000003E-2</c:v>
                </c:pt>
                <c:pt idx="14020">
                  <c:v>8.8100700000000004E-2</c:v>
                </c:pt>
                <c:pt idx="14021">
                  <c:v>8.8112800000000005E-2</c:v>
                </c:pt>
                <c:pt idx="14022">
                  <c:v>8.8130500000000001E-2</c:v>
                </c:pt>
                <c:pt idx="14023">
                  <c:v>8.8158500000000001E-2</c:v>
                </c:pt>
                <c:pt idx="14024">
                  <c:v>8.8149099999999994E-2</c:v>
                </c:pt>
                <c:pt idx="14025">
                  <c:v>8.8186E-2</c:v>
                </c:pt>
                <c:pt idx="14026">
                  <c:v>8.8172600000000004E-2</c:v>
                </c:pt>
                <c:pt idx="14027">
                  <c:v>8.8198799999999994E-2</c:v>
                </c:pt>
                <c:pt idx="14028">
                  <c:v>8.8201699999999994E-2</c:v>
                </c:pt>
                <c:pt idx="14029">
                  <c:v>8.8204900000000003E-2</c:v>
                </c:pt>
                <c:pt idx="14030">
                  <c:v>8.8223599999999999E-2</c:v>
                </c:pt>
                <c:pt idx="14031">
                  <c:v>8.8210999999999998E-2</c:v>
                </c:pt>
                <c:pt idx="14032">
                  <c:v>8.8228699999999993E-2</c:v>
                </c:pt>
                <c:pt idx="14033">
                  <c:v>8.8213E-2</c:v>
                </c:pt>
                <c:pt idx="14034">
                  <c:v>8.8213E-2</c:v>
                </c:pt>
                <c:pt idx="14035">
                  <c:v>8.8201500000000002E-2</c:v>
                </c:pt>
                <c:pt idx="14036">
                  <c:v>8.8191699999999998E-2</c:v>
                </c:pt>
                <c:pt idx="14037">
                  <c:v>8.8186200000000006E-2</c:v>
                </c:pt>
                <c:pt idx="14038">
                  <c:v>8.8173399999999999E-2</c:v>
                </c:pt>
                <c:pt idx="14039">
                  <c:v>8.8162599999999994E-2</c:v>
                </c:pt>
                <c:pt idx="14040">
                  <c:v>8.8147100000000006E-2</c:v>
                </c:pt>
                <c:pt idx="14041">
                  <c:v>8.8133199999999995E-2</c:v>
                </c:pt>
                <c:pt idx="14042">
                  <c:v>8.8111099999999998E-2</c:v>
                </c:pt>
                <c:pt idx="14043">
                  <c:v>8.8094099999999995E-2</c:v>
                </c:pt>
                <c:pt idx="14044">
                  <c:v>8.8058499999999998E-2</c:v>
                </c:pt>
                <c:pt idx="14045">
                  <c:v>8.8039900000000004E-2</c:v>
                </c:pt>
                <c:pt idx="14046">
                  <c:v>8.8005200000000006E-2</c:v>
                </c:pt>
                <c:pt idx="14047">
                  <c:v>8.7981199999999996E-2</c:v>
                </c:pt>
                <c:pt idx="14048">
                  <c:v>8.7951600000000005E-2</c:v>
                </c:pt>
                <c:pt idx="14049">
                  <c:v>8.7911400000000001E-2</c:v>
                </c:pt>
                <c:pt idx="14050">
                  <c:v>8.7888300000000003E-2</c:v>
                </c:pt>
                <c:pt idx="14051">
                  <c:v>8.7839899999999999E-2</c:v>
                </c:pt>
                <c:pt idx="14052">
                  <c:v>8.7813199999999994E-2</c:v>
                </c:pt>
                <c:pt idx="14053">
                  <c:v>8.7760199999999997E-2</c:v>
                </c:pt>
                <c:pt idx="14054">
                  <c:v>8.77169E-2</c:v>
                </c:pt>
                <c:pt idx="14055">
                  <c:v>8.7671799999999994E-2</c:v>
                </c:pt>
                <c:pt idx="14056">
                  <c:v>8.7619900000000001E-2</c:v>
                </c:pt>
                <c:pt idx="14057">
                  <c:v>8.7579000000000004E-2</c:v>
                </c:pt>
                <c:pt idx="14058">
                  <c:v>8.7517499999999998E-2</c:v>
                </c:pt>
                <c:pt idx="14059">
                  <c:v>8.74698E-2</c:v>
                </c:pt>
                <c:pt idx="14060">
                  <c:v>8.7409600000000004E-2</c:v>
                </c:pt>
                <c:pt idx="14061">
                  <c:v>8.7357799999999999E-2</c:v>
                </c:pt>
                <c:pt idx="14062">
                  <c:v>8.7294800000000006E-2</c:v>
                </c:pt>
                <c:pt idx="14063">
                  <c:v>8.7232000000000004E-2</c:v>
                </c:pt>
                <c:pt idx="14064">
                  <c:v>8.7162699999999996E-2</c:v>
                </c:pt>
                <c:pt idx="14065">
                  <c:v>8.7095699999999998E-2</c:v>
                </c:pt>
                <c:pt idx="14066">
                  <c:v>8.70277E-2</c:v>
                </c:pt>
                <c:pt idx="14067">
                  <c:v>8.6952199999999993E-2</c:v>
                </c:pt>
                <c:pt idx="14068">
                  <c:v>8.6884900000000001E-2</c:v>
                </c:pt>
                <c:pt idx="14069">
                  <c:v>8.68004E-2</c:v>
                </c:pt>
                <c:pt idx="14070">
                  <c:v>8.6736300000000002E-2</c:v>
                </c:pt>
                <c:pt idx="14071">
                  <c:v>8.66484E-2</c:v>
                </c:pt>
                <c:pt idx="14072">
                  <c:v>8.6572999999999997E-2</c:v>
                </c:pt>
                <c:pt idx="14073">
                  <c:v>8.6484400000000003E-2</c:v>
                </c:pt>
                <c:pt idx="14074">
                  <c:v>8.6391300000000004E-2</c:v>
                </c:pt>
                <c:pt idx="14075">
                  <c:v>8.6310700000000004E-2</c:v>
                </c:pt>
                <c:pt idx="14076">
                  <c:v>8.6205000000000004E-2</c:v>
                </c:pt>
                <c:pt idx="14077">
                  <c:v>8.6124999999999993E-2</c:v>
                </c:pt>
                <c:pt idx="14078">
                  <c:v>8.6017200000000002E-2</c:v>
                </c:pt>
                <c:pt idx="14079">
                  <c:v>8.5929000000000005E-2</c:v>
                </c:pt>
                <c:pt idx="14080">
                  <c:v>8.5831299999999999E-2</c:v>
                </c:pt>
                <c:pt idx="14081">
                  <c:v>8.5726300000000005E-2</c:v>
                </c:pt>
                <c:pt idx="14082">
                  <c:v>8.5630800000000007E-2</c:v>
                </c:pt>
                <c:pt idx="14083">
                  <c:v>8.55104E-2</c:v>
                </c:pt>
                <c:pt idx="14084">
                  <c:v>8.5409100000000002E-2</c:v>
                </c:pt>
                <c:pt idx="14085">
                  <c:v>8.5287500000000002E-2</c:v>
                </c:pt>
                <c:pt idx="14086">
                  <c:v>8.5175799999999996E-2</c:v>
                </c:pt>
                <c:pt idx="14087">
                  <c:v>8.5060399999999994E-2</c:v>
                </c:pt>
                <c:pt idx="14088">
                  <c:v>8.4939600000000004E-2</c:v>
                </c:pt>
                <c:pt idx="14089">
                  <c:v>8.4824899999999995E-2</c:v>
                </c:pt>
                <c:pt idx="14090">
                  <c:v>8.4700200000000003E-2</c:v>
                </c:pt>
                <c:pt idx="14091">
                  <c:v>8.4578899999999999E-2</c:v>
                </c:pt>
                <c:pt idx="14092">
                  <c:v>8.44525E-2</c:v>
                </c:pt>
                <c:pt idx="14093">
                  <c:v>8.4320599999999996E-2</c:v>
                </c:pt>
                <c:pt idx="14094">
                  <c:v>8.4184599999999998E-2</c:v>
                </c:pt>
                <c:pt idx="14095">
                  <c:v>8.4047499999999997E-2</c:v>
                </c:pt>
                <c:pt idx="14096">
                  <c:v>8.3904800000000002E-2</c:v>
                </c:pt>
                <c:pt idx="14097">
                  <c:v>8.3772799999999994E-2</c:v>
                </c:pt>
                <c:pt idx="14098">
                  <c:v>8.3624799999999999E-2</c:v>
                </c:pt>
                <c:pt idx="14099">
                  <c:v>8.34873E-2</c:v>
                </c:pt>
                <c:pt idx="14100">
                  <c:v>8.3339499999999997E-2</c:v>
                </c:pt>
                <c:pt idx="14101">
                  <c:v>8.3189799999999994E-2</c:v>
                </c:pt>
                <c:pt idx="14102">
                  <c:v>8.3047700000000002E-2</c:v>
                </c:pt>
                <c:pt idx="14103">
                  <c:v>8.2879900000000006E-2</c:v>
                </c:pt>
                <c:pt idx="14104">
                  <c:v>8.2733399999999999E-2</c:v>
                </c:pt>
                <c:pt idx="14105">
                  <c:v>8.25602E-2</c:v>
                </c:pt>
                <c:pt idx="14106">
                  <c:v>8.2406999999999994E-2</c:v>
                </c:pt>
                <c:pt idx="14107">
                  <c:v>8.2244200000000003E-2</c:v>
                </c:pt>
                <c:pt idx="14108">
                  <c:v>8.2072300000000001E-2</c:v>
                </c:pt>
                <c:pt idx="14109">
                  <c:v>8.1914799999999996E-2</c:v>
                </c:pt>
                <c:pt idx="14110">
                  <c:v>8.1730999999999998E-2</c:v>
                </c:pt>
                <c:pt idx="14111">
                  <c:v>8.1573800000000002E-2</c:v>
                </c:pt>
                <c:pt idx="14112">
                  <c:v>8.1389299999999998E-2</c:v>
                </c:pt>
                <c:pt idx="14113">
                  <c:v>8.1212599999999996E-2</c:v>
                </c:pt>
                <c:pt idx="14114">
                  <c:v>8.1029599999999993E-2</c:v>
                </c:pt>
                <c:pt idx="14115">
                  <c:v>8.0839599999999998E-2</c:v>
                </c:pt>
                <c:pt idx="14116">
                  <c:v>8.0664600000000003E-2</c:v>
                </c:pt>
                <c:pt idx="14117">
                  <c:v>8.0468499999999998E-2</c:v>
                </c:pt>
                <c:pt idx="14118">
                  <c:v>8.0283099999999996E-2</c:v>
                </c:pt>
                <c:pt idx="14119">
                  <c:v>8.00844E-2</c:v>
                </c:pt>
                <c:pt idx="14120">
                  <c:v>7.9891199999999996E-2</c:v>
                </c:pt>
                <c:pt idx="14121">
                  <c:v>7.9697199999999996E-2</c:v>
                </c:pt>
                <c:pt idx="14122">
                  <c:v>7.9494899999999993E-2</c:v>
                </c:pt>
                <c:pt idx="14123">
                  <c:v>7.9290600000000003E-2</c:v>
                </c:pt>
                <c:pt idx="14124">
                  <c:v>7.9081700000000005E-2</c:v>
                </c:pt>
                <c:pt idx="14125">
                  <c:v>7.8871700000000003E-2</c:v>
                </c:pt>
                <c:pt idx="14126">
                  <c:v>7.8662099999999999E-2</c:v>
                </c:pt>
                <c:pt idx="14127">
                  <c:v>7.8447699999999995E-2</c:v>
                </c:pt>
                <c:pt idx="14128">
                  <c:v>7.8228599999999995E-2</c:v>
                </c:pt>
                <c:pt idx="14129">
                  <c:v>7.8015000000000001E-2</c:v>
                </c:pt>
                <c:pt idx="14130">
                  <c:v>7.7789999999999998E-2</c:v>
                </c:pt>
                <c:pt idx="14131">
                  <c:v>7.7576099999999995E-2</c:v>
                </c:pt>
                <c:pt idx="14132">
                  <c:v>7.7343499999999996E-2</c:v>
                </c:pt>
                <c:pt idx="14133">
                  <c:v>7.7115299999999998E-2</c:v>
                </c:pt>
                <c:pt idx="14134">
                  <c:v>7.6883000000000007E-2</c:v>
                </c:pt>
                <c:pt idx="14135">
                  <c:v>7.6641600000000004E-2</c:v>
                </c:pt>
                <c:pt idx="14136">
                  <c:v>7.6413300000000003E-2</c:v>
                </c:pt>
                <c:pt idx="14137">
                  <c:v>7.6161599999999996E-2</c:v>
                </c:pt>
                <c:pt idx="14138">
                  <c:v>7.5929200000000002E-2</c:v>
                </c:pt>
                <c:pt idx="14139">
                  <c:v>7.5679899999999994E-2</c:v>
                </c:pt>
                <c:pt idx="14140">
                  <c:v>7.5438099999999994E-2</c:v>
                </c:pt>
                <c:pt idx="14141">
                  <c:v>7.5193399999999994E-2</c:v>
                </c:pt>
                <c:pt idx="14142">
                  <c:v>7.4933700000000006E-2</c:v>
                </c:pt>
                <c:pt idx="14143">
                  <c:v>7.4685299999999996E-2</c:v>
                </c:pt>
                <c:pt idx="14144">
                  <c:v>7.4415700000000001E-2</c:v>
                </c:pt>
                <c:pt idx="14145">
                  <c:v>7.4159699999999995E-2</c:v>
                </c:pt>
                <c:pt idx="14146">
                  <c:v>7.3890800000000006E-2</c:v>
                </c:pt>
                <c:pt idx="14147">
                  <c:v>7.3625700000000002E-2</c:v>
                </c:pt>
                <c:pt idx="14148">
                  <c:v>7.3359300000000002E-2</c:v>
                </c:pt>
                <c:pt idx="14149">
                  <c:v>7.3086899999999996E-2</c:v>
                </c:pt>
                <c:pt idx="14150">
                  <c:v>7.2817999999999994E-2</c:v>
                </c:pt>
                <c:pt idx="14151">
                  <c:v>7.2539999999999993E-2</c:v>
                </c:pt>
                <c:pt idx="14152">
                  <c:v>7.22632E-2</c:v>
                </c:pt>
                <c:pt idx="14153">
                  <c:v>7.1977399999999997E-2</c:v>
                </c:pt>
                <c:pt idx="14154">
                  <c:v>7.1691099999999994E-2</c:v>
                </c:pt>
                <c:pt idx="14155">
                  <c:v>7.1397199999999994E-2</c:v>
                </c:pt>
                <c:pt idx="14156">
                  <c:v>7.1109699999999998E-2</c:v>
                </c:pt>
                <c:pt idx="14157">
                  <c:v>7.0814600000000005E-2</c:v>
                </c:pt>
                <c:pt idx="14158">
                  <c:v>7.0523199999999994E-2</c:v>
                </c:pt>
                <c:pt idx="14159">
                  <c:v>7.0225399999999993E-2</c:v>
                </c:pt>
                <c:pt idx="14160">
                  <c:v>6.9922399999999996E-2</c:v>
                </c:pt>
                <c:pt idx="14161">
                  <c:v>6.9623599999999994E-2</c:v>
                </c:pt>
                <c:pt idx="14162">
                  <c:v>6.9308300000000003E-2</c:v>
                </c:pt>
                <c:pt idx="14163">
                  <c:v>6.9004300000000005E-2</c:v>
                </c:pt>
                <c:pt idx="14164">
                  <c:v>6.8681900000000004E-2</c:v>
                </c:pt>
                <c:pt idx="14165">
                  <c:v>6.8369799999999994E-2</c:v>
                </c:pt>
                <c:pt idx="14166">
                  <c:v>6.80529E-2</c:v>
                </c:pt>
                <c:pt idx="14167">
                  <c:v>6.7731E-2</c:v>
                </c:pt>
                <c:pt idx="14168">
                  <c:v>6.7415600000000006E-2</c:v>
                </c:pt>
                <c:pt idx="14169">
                  <c:v>6.7080699999999993E-2</c:v>
                </c:pt>
                <c:pt idx="14170">
                  <c:v>6.6758899999999996E-2</c:v>
                </c:pt>
                <c:pt idx="14171">
                  <c:v>6.6419400000000003E-2</c:v>
                </c:pt>
                <c:pt idx="14172">
                  <c:v>6.6085599999999994E-2</c:v>
                </c:pt>
                <c:pt idx="14173">
                  <c:v>6.5746100000000002E-2</c:v>
                </c:pt>
                <c:pt idx="14174">
                  <c:v>6.5401399999999998E-2</c:v>
                </c:pt>
                <c:pt idx="14175">
                  <c:v>6.5063800000000005E-2</c:v>
                </c:pt>
                <c:pt idx="14176">
                  <c:v>6.4716099999999999E-2</c:v>
                </c:pt>
                <c:pt idx="14177">
                  <c:v>6.4373100000000003E-2</c:v>
                </c:pt>
                <c:pt idx="14178">
                  <c:v>6.4019300000000001E-2</c:v>
                </c:pt>
                <c:pt idx="14179">
                  <c:v>6.3664100000000001E-2</c:v>
                </c:pt>
                <c:pt idx="14180">
                  <c:v>6.3303700000000004E-2</c:v>
                </c:pt>
                <c:pt idx="14181">
                  <c:v>6.2941499999999997E-2</c:v>
                </c:pt>
                <c:pt idx="14182">
                  <c:v>6.2574699999999997E-2</c:v>
                </c:pt>
                <c:pt idx="14183">
                  <c:v>6.2210099999999997E-2</c:v>
                </c:pt>
                <c:pt idx="14184">
                  <c:v>6.1839100000000001E-2</c:v>
                </c:pt>
                <c:pt idx="14185">
                  <c:v>6.1469900000000001E-2</c:v>
                </c:pt>
                <c:pt idx="14186">
                  <c:v>6.1097699999999998E-2</c:v>
                </c:pt>
                <c:pt idx="14187">
                  <c:v>6.07182E-2</c:v>
                </c:pt>
                <c:pt idx="14188">
                  <c:v>6.0344099999999998E-2</c:v>
                </c:pt>
                <c:pt idx="14189">
                  <c:v>5.9951600000000001E-2</c:v>
                </c:pt>
                <c:pt idx="14190">
                  <c:v>5.9568799999999998E-2</c:v>
                </c:pt>
                <c:pt idx="14191">
                  <c:v>5.9170599999999997E-2</c:v>
                </c:pt>
                <c:pt idx="14192">
                  <c:v>5.8779100000000001E-2</c:v>
                </c:pt>
                <c:pt idx="14193">
                  <c:v>5.8387599999999998E-2</c:v>
                </c:pt>
                <c:pt idx="14194">
                  <c:v>5.7983800000000002E-2</c:v>
                </c:pt>
                <c:pt idx="14195">
                  <c:v>5.7592200000000003E-2</c:v>
                </c:pt>
                <c:pt idx="14196">
                  <c:v>5.7179500000000001E-2</c:v>
                </c:pt>
                <c:pt idx="14197">
                  <c:v>5.6782199999999998E-2</c:v>
                </c:pt>
                <c:pt idx="14198">
                  <c:v>5.6369099999999998E-2</c:v>
                </c:pt>
                <c:pt idx="14199">
                  <c:v>5.59529E-2</c:v>
                </c:pt>
                <c:pt idx="14200">
                  <c:v>5.5536200000000001E-2</c:v>
                </c:pt>
                <c:pt idx="14201">
                  <c:v>5.5107099999999999E-2</c:v>
                </c:pt>
                <c:pt idx="14202">
                  <c:v>5.4694300000000001E-2</c:v>
                </c:pt>
                <c:pt idx="14203">
                  <c:v>5.4265300000000002E-2</c:v>
                </c:pt>
                <c:pt idx="14204">
                  <c:v>5.3841600000000003E-2</c:v>
                </c:pt>
                <c:pt idx="14205">
                  <c:v>5.3408900000000002E-2</c:v>
                </c:pt>
                <c:pt idx="14206">
                  <c:v>5.2974599999999997E-2</c:v>
                </c:pt>
                <c:pt idx="14207">
                  <c:v>5.2543899999999998E-2</c:v>
                </c:pt>
                <c:pt idx="14208">
                  <c:v>5.2101399999999999E-2</c:v>
                </c:pt>
                <c:pt idx="14209">
                  <c:v>5.1655300000000001E-2</c:v>
                </c:pt>
                <c:pt idx="14210">
                  <c:v>5.1202699999999997E-2</c:v>
                </c:pt>
                <c:pt idx="14211">
                  <c:v>5.0752100000000001E-2</c:v>
                </c:pt>
                <c:pt idx="14212">
                  <c:v>5.0304700000000001E-2</c:v>
                </c:pt>
                <c:pt idx="14213">
                  <c:v>4.9851800000000002E-2</c:v>
                </c:pt>
                <c:pt idx="14214">
                  <c:v>4.9390400000000001E-2</c:v>
                </c:pt>
                <c:pt idx="14215">
                  <c:v>4.89314E-2</c:v>
                </c:pt>
                <c:pt idx="14216">
                  <c:v>4.8466000000000002E-2</c:v>
                </c:pt>
                <c:pt idx="14217">
                  <c:v>4.8008000000000002E-2</c:v>
                </c:pt>
                <c:pt idx="14218">
                  <c:v>4.7531200000000003E-2</c:v>
                </c:pt>
                <c:pt idx="14219">
                  <c:v>4.7048600000000003E-2</c:v>
                </c:pt>
                <c:pt idx="14220">
                  <c:v>4.6571099999999997E-2</c:v>
                </c:pt>
                <c:pt idx="14221">
                  <c:v>4.6093500000000003E-2</c:v>
                </c:pt>
                <c:pt idx="14222">
                  <c:v>4.5620899999999999E-2</c:v>
                </c:pt>
                <c:pt idx="14223">
                  <c:v>4.5034999999999999E-2</c:v>
                </c:pt>
                <c:pt idx="14224">
                  <c:v>4.4505099999999999E-2</c:v>
                </c:pt>
                <c:pt idx="14225">
                  <c:v>4.4014299999999999E-2</c:v>
                </c:pt>
                <c:pt idx="14226">
                  <c:v>4.3462000000000001E-2</c:v>
                </c:pt>
                <c:pt idx="14227">
                  <c:v>4.2976300000000002E-2</c:v>
                </c:pt>
                <c:pt idx="14228">
                  <c:v>4.2418400000000002E-2</c:v>
                </c:pt>
                <c:pt idx="14229">
                  <c:v>4.18889E-2</c:v>
                </c:pt>
                <c:pt idx="14230">
                  <c:v>4.1356200000000003E-2</c:v>
                </c:pt>
                <c:pt idx="14231">
                  <c:v>4.0802100000000001E-2</c:v>
                </c:pt>
                <c:pt idx="14232">
                  <c:v>4.02876E-2</c:v>
                </c:pt>
                <c:pt idx="14233">
                  <c:v>3.9717200000000001E-2</c:v>
                </c:pt>
                <c:pt idx="14234">
                  <c:v>3.9182700000000001E-2</c:v>
                </c:pt>
                <c:pt idx="14235">
                  <c:v>3.8633899999999999E-2</c:v>
                </c:pt>
                <c:pt idx="14236">
                  <c:v>3.8084899999999998E-2</c:v>
                </c:pt>
                <c:pt idx="14237">
                  <c:v>3.7536800000000002E-2</c:v>
                </c:pt>
                <c:pt idx="14238">
                  <c:v>3.6944200000000003E-2</c:v>
                </c:pt>
                <c:pt idx="14239">
                  <c:v>3.6360700000000003E-2</c:v>
                </c:pt>
                <c:pt idx="14240">
                  <c:v>3.5776000000000002E-2</c:v>
                </c:pt>
                <c:pt idx="14241">
                  <c:v>3.5185800000000003E-2</c:v>
                </c:pt>
                <c:pt idx="14242">
                  <c:v>3.4609099999999997E-2</c:v>
                </c:pt>
                <c:pt idx="14243">
                  <c:v>3.4003199999999997E-2</c:v>
                </c:pt>
                <c:pt idx="14244">
                  <c:v>3.3411200000000002E-2</c:v>
                </c:pt>
                <c:pt idx="14245">
                  <c:v>3.2823499999999999E-2</c:v>
                </c:pt>
                <c:pt idx="14246">
                  <c:v>3.2215000000000001E-2</c:v>
                </c:pt>
                <c:pt idx="14247">
                  <c:v>3.16291E-2</c:v>
                </c:pt>
                <c:pt idx="14248">
                  <c:v>3.0992800000000001E-2</c:v>
                </c:pt>
                <c:pt idx="14249">
                  <c:v>3.0392200000000001E-2</c:v>
                </c:pt>
                <c:pt idx="14250">
                  <c:v>2.9773999999999998E-2</c:v>
                </c:pt>
                <c:pt idx="14251">
                  <c:v>2.9153200000000001E-2</c:v>
                </c:pt>
                <c:pt idx="14252">
                  <c:v>2.8548799999999999E-2</c:v>
                </c:pt>
                <c:pt idx="14253">
                  <c:v>2.7897499999999999E-2</c:v>
                </c:pt>
                <c:pt idx="14254">
                  <c:v>2.7299299999999999E-2</c:v>
                </c:pt>
                <c:pt idx="14255">
                  <c:v>2.66571E-2</c:v>
                </c:pt>
                <c:pt idx="14256">
                  <c:v>2.6038700000000001E-2</c:v>
                </c:pt>
                <c:pt idx="14257">
                  <c:v>2.5398199999999999E-2</c:v>
                </c:pt>
                <c:pt idx="14258">
                  <c:v>2.4739000000000001E-2</c:v>
                </c:pt>
                <c:pt idx="14259">
                  <c:v>2.41228E-2</c:v>
                </c:pt>
                <c:pt idx="14260">
                  <c:v>2.3463500000000002E-2</c:v>
                </c:pt>
                <c:pt idx="14261">
                  <c:v>2.2753800000000001E-2</c:v>
                </c:pt>
                <c:pt idx="14262">
                  <c:v>2.2043500000000001E-2</c:v>
                </c:pt>
                <c:pt idx="14263">
                  <c:v>2.13939E-2</c:v>
                </c:pt>
                <c:pt idx="14264">
                  <c:v>2.0687500000000001E-2</c:v>
                </c:pt>
                <c:pt idx="14265">
                  <c:v>2.0025000000000001E-2</c:v>
                </c:pt>
                <c:pt idx="14266">
                  <c:v>1.9334299999999999E-2</c:v>
                </c:pt>
                <c:pt idx="14267">
                  <c:v>1.8625800000000001E-2</c:v>
                </c:pt>
                <c:pt idx="14268">
                  <c:v>1.7946199999999999E-2</c:v>
                </c:pt>
                <c:pt idx="14269">
                  <c:v>1.7225399999999998E-2</c:v>
                </c:pt>
                <c:pt idx="14270">
                  <c:v>1.65504E-2</c:v>
                </c:pt>
                <c:pt idx="14271">
                  <c:v>1.5831399999999999E-2</c:v>
                </c:pt>
                <c:pt idx="14272">
                  <c:v>1.51275E-2</c:v>
                </c:pt>
                <c:pt idx="14273">
                  <c:v>1.44209E-2</c:v>
                </c:pt>
                <c:pt idx="14274">
                  <c:v>1.3706400000000001E-2</c:v>
                </c:pt>
                <c:pt idx="14275">
                  <c:v>1.3006200000000001E-2</c:v>
                </c:pt>
                <c:pt idx="14276">
                  <c:v>1.2279E-2</c:v>
                </c:pt>
                <c:pt idx="14277">
                  <c:v>1.1554999999999999E-2</c:v>
                </c:pt>
                <c:pt idx="14278">
                  <c:v>1.08308E-2</c:v>
                </c:pt>
                <c:pt idx="14279">
                  <c:v>1.01041E-2</c:v>
                </c:pt>
                <c:pt idx="14280" formatCode="0.00E+00">
                  <c:v>9.3800900000000006E-3</c:v>
                </c:pt>
                <c:pt idx="14281" formatCode="0.00E+00">
                  <c:v>8.6478700000000002E-3</c:v>
                </c:pt>
                <c:pt idx="14282" formatCode="0.00E+00">
                  <c:v>7.9021200000000003E-3</c:v>
                </c:pt>
                <c:pt idx="14283" formatCode="0.00E+00">
                  <c:v>7.1804800000000004E-3</c:v>
                </c:pt>
                <c:pt idx="14284" formatCode="0.00E+00">
                  <c:v>6.4305999999999999E-3</c:v>
                </c:pt>
                <c:pt idx="14285" formatCode="0.00E+00">
                  <c:v>5.7037299999999997E-3</c:v>
                </c:pt>
                <c:pt idx="14286" formatCode="0.00E+00">
                  <c:v>4.9470599999999997E-3</c:v>
                </c:pt>
                <c:pt idx="14287" formatCode="0.00E+00">
                  <c:v>4.1899099999999998E-3</c:v>
                </c:pt>
                <c:pt idx="14288" formatCode="0.00E+00">
                  <c:v>3.4542100000000001E-3</c:v>
                </c:pt>
                <c:pt idx="14289" formatCode="0.00E+00">
                  <c:v>2.6808299999999999E-3</c:v>
                </c:pt>
                <c:pt idx="14290" formatCode="0.00E+00">
                  <c:v>1.95199E-3</c:v>
                </c:pt>
                <c:pt idx="14291" formatCode="0.00E+00">
                  <c:v>1.16457E-3</c:v>
                </c:pt>
                <c:pt idx="14292" formatCode="0.00E+00">
                  <c:v>4.1645400000000002E-4</c:v>
                </c:pt>
                <c:pt idx="14293" formatCode="0.00E+00">
                  <c:v>-3.4730299999999998E-4</c:v>
                </c:pt>
                <c:pt idx="14294" formatCode="0.00E+00">
                  <c:v>-1.12013E-3</c:v>
                </c:pt>
                <c:pt idx="14295" formatCode="0.00E+00">
                  <c:v>-1.86907E-3</c:v>
                </c:pt>
                <c:pt idx="14296" formatCode="0.00E+00">
                  <c:v>-2.6748700000000002E-3</c:v>
                </c:pt>
                <c:pt idx="14297" formatCode="0.00E+00">
                  <c:v>-3.4256999999999998E-3</c:v>
                </c:pt>
                <c:pt idx="14298" formatCode="0.00E+00">
                  <c:v>-4.2217399999999999E-3</c:v>
                </c:pt>
                <c:pt idx="14299" formatCode="0.00E+00">
                  <c:v>-4.9889599999999997E-3</c:v>
                </c:pt>
                <c:pt idx="14300" formatCode="0.00E+00">
                  <c:v>-5.7724100000000004E-3</c:v>
                </c:pt>
                <c:pt idx="14301" formatCode="0.00E+00">
                  <c:v>-6.5745700000000001E-3</c:v>
                </c:pt>
                <c:pt idx="14302" formatCode="0.00E+00">
                  <c:v>-7.3448000000000003E-3</c:v>
                </c:pt>
                <c:pt idx="14303" formatCode="0.00E+00">
                  <c:v>-8.1507100000000002E-3</c:v>
                </c:pt>
                <c:pt idx="14304" formatCode="0.00E+00">
                  <c:v>-8.9255199999999993E-3</c:v>
                </c:pt>
                <c:pt idx="14305" formatCode="0.00E+00">
                  <c:v>-9.7360299999999997E-3</c:v>
                </c:pt>
                <c:pt idx="14306">
                  <c:v>-1.05369E-2</c:v>
                </c:pt>
                <c:pt idx="14307">
                  <c:v>-1.13331E-2</c:v>
                </c:pt>
                <c:pt idx="14308">
                  <c:v>-1.2137E-2</c:v>
                </c:pt>
                <c:pt idx="14309">
                  <c:v>-1.2942800000000001E-2</c:v>
                </c:pt>
                <c:pt idx="14310">
                  <c:v>-1.37775E-2</c:v>
                </c:pt>
                <c:pt idx="14311">
                  <c:v>-1.4615599999999999E-2</c:v>
                </c:pt>
                <c:pt idx="14312">
                  <c:v>-1.5448999999999999E-2</c:v>
                </c:pt>
                <c:pt idx="14313">
                  <c:v>-1.6281899999999998E-2</c:v>
                </c:pt>
                <c:pt idx="14314">
                  <c:v>-1.7122100000000001E-2</c:v>
                </c:pt>
                <c:pt idx="14315">
                  <c:v>-1.79629E-2</c:v>
                </c:pt>
                <c:pt idx="14316">
                  <c:v>-1.88211E-2</c:v>
                </c:pt>
                <c:pt idx="14317">
                  <c:v>-1.96543E-2</c:v>
                </c:pt>
                <c:pt idx="14318">
                  <c:v>-2.0511600000000001E-2</c:v>
                </c:pt>
                <c:pt idx="14319">
                  <c:v>-2.1357000000000001E-2</c:v>
                </c:pt>
                <c:pt idx="14320">
                  <c:v>-2.2214999999999999E-2</c:v>
                </c:pt>
                <c:pt idx="14321">
                  <c:v>-2.30812E-2</c:v>
                </c:pt>
                <c:pt idx="14322">
                  <c:v>-2.3920899999999998E-2</c:v>
                </c:pt>
                <c:pt idx="14323">
                  <c:v>-2.47987E-2</c:v>
                </c:pt>
                <c:pt idx="14324">
                  <c:v>-2.5644E-2</c:v>
                </c:pt>
                <c:pt idx="14325">
                  <c:v>-2.65302E-2</c:v>
                </c:pt>
                <c:pt idx="14326">
                  <c:v>-2.7392E-2</c:v>
                </c:pt>
                <c:pt idx="14327">
                  <c:v>-2.82572E-2</c:v>
                </c:pt>
                <c:pt idx="14328">
                  <c:v>-2.91393E-2</c:v>
                </c:pt>
                <c:pt idx="14329">
                  <c:v>-2.9998799999999999E-2</c:v>
                </c:pt>
                <c:pt idx="14330">
                  <c:v>-3.08989E-2</c:v>
                </c:pt>
                <c:pt idx="14331">
                  <c:v>-3.1754999999999999E-2</c:v>
                </c:pt>
                <c:pt idx="14332">
                  <c:v>-3.2642999999999998E-2</c:v>
                </c:pt>
                <c:pt idx="14333">
                  <c:v>-3.3524999999999999E-2</c:v>
                </c:pt>
                <c:pt idx="14334">
                  <c:v>-3.4428399999999998E-2</c:v>
                </c:pt>
                <c:pt idx="14335">
                  <c:v>-3.5350899999999998E-2</c:v>
                </c:pt>
                <c:pt idx="14336">
                  <c:v>-3.6248299999999997E-2</c:v>
                </c:pt>
                <c:pt idx="14337">
                  <c:v>-3.7168899999999998E-2</c:v>
                </c:pt>
                <c:pt idx="14338">
                  <c:v>-3.8068900000000003E-2</c:v>
                </c:pt>
                <c:pt idx="14339">
                  <c:v>-3.8993199999999999E-2</c:v>
                </c:pt>
                <c:pt idx="14340">
                  <c:v>-3.9907199999999997E-2</c:v>
                </c:pt>
                <c:pt idx="14341">
                  <c:v>-4.0822999999999998E-2</c:v>
                </c:pt>
                <c:pt idx="14342">
                  <c:v>-4.1740899999999997E-2</c:v>
                </c:pt>
                <c:pt idx="14343">
                  <c:v>-4.2660200000000002E-2</c:v>
                </c:pt>
                <c:pt idx="14344">
                  <c:v>-4.3588799999999997E-2</c:v>
                </c:pt>
                <c:pt idx="14345">
                  <c:v>-4.4513299999999999E-2</c:v>
                </c:pt>
                <c:pt idx="14346">
                  <c:v>-4.5440099999999997E-2</c:v>
                </c:pt>
                <c:pt idx="14347">
                  <c:v>-4.6362399999999998E-2</c:v>
                </c:pt>
                <c:pt idx="14348">
                  <c:v>-4.72973E-2</c:v>
                </c:pt>
                <c:pt idx="14349">
                  <c:v>-4.8223299999999997E-2</c:v>
                </c:pt>
                <c:pt idx="14350">
                  <c:v>-4.9163100000000001E-2</c:v>
                </c:pt>
                <c:pt idx="14351">
                  <c:v>-5.0086400000000003E-2</c:v>
                </c:pt>
                <c:pt idx="14352">
                  <c:v>-5.1024899999999998E-2</c:v>
                </c:pt>
                <c:pt idx="14353">
                  <c:v>-5.1961399999999998E-2</c:v>
                </c:pt>
                <c:pt idx="14354">
                  <c:v>-5.2898500000000001E-2</c:v>
                </c:pt>
                <c:pt idx="14355">
                  <c:v>-5.38456E-2</c:v>
                </c:pt>
                <c:pt idx="14356">
                  <c:v>-5.4771E-2</c:v>
                </c:pt>
                <c:pt idx="14357">
                  <c:v>-5.5724599999999999E-2</c:v>
                </c:pt>
                <c:pt idx="14358">
                  <c:v>-5.6654700000000002E-2</c:v>
                </c:pt>
                <c:pt idx="14359">
                  <c:v>-5.7608899999999998E-2</c:v>
                </c:pt>
                <c:pt idx="14360">
                  <c:v>-5.8547700000000001E-2</c:v>
                </c:pt>
                <c:pt idx="14361">
                  <c:v>-5.9488699999999999E-2</c:v>
                </c:pt>
                <c:pt idx="14362">
                  <c:v>-6.04431E-2</c:v>
                </c:pt>
                <c:pt idx="14363">
                  <c:v>-6.1380400000000002E-2</c:v>
                </c:pt>
                <c:pt idx="14364">
                  <c:v>-6.2345100000000001E-2</c:v>
                </c:pt>
                <c:pt idx="14365">
                  <c:v>-6.3278899999999999E-2</c:v>
                </c:pt>
                <c:pt idx="14366">
                  <c:v>-6.42369E-2</c:v>
                </c:pt>
                <c:pt idx="14367">
                  <c:v>-6.51809E-2</c:v>
                </c:pt>
                <c:pt idx="14368">
                  <c:v>-6.6133200000000003E-2</c:v>
                </c:pt>
                <c:pt idx="14369">
                  <c:v>-6.7089999999999997E-2</c:v>
                </c:pt>
                <c:pt idx="14370">
                  <c:v>-6.8032300000000004E-2</c:v>
                </c:pt>
                <c:pt idx="14371">
                  <c:v>-6.8994899999999998E-2</c:v>
                </c:pt>
                <c:pt idx="14372">
                  <c:v>-6.9940100000000005E-2</c:v>
                </c:pt>
                <c:pt idx="14373">
                  <c:v>-7.0906300000000005E-2</c:v>
                </c:pt>
                <c:pt idx="14374">
                  <c:v>-7.1856199999999995E-2</c:v>
                </c:pt>
                <c:pt idx="14375">
                  <c:v>-7.2812500000000002E-2</c:v>
                </c:pt>
                <c:pt idx="14376">
                  <c:v>-7.3765999999999998E-2</c:v>
                </c:pt>
                <c:pt idx="14377">
                  <c:v>-7.4719800000000003E-2</c:v>
                </c:pt>
                <c:pt idx="14378">
                  <c:v>-7.5680300000000006E-2</c:v>
                </c:pt>
                <c:pt idx="14379">
                  <c:v>-7.6631900000000003E-2</c:v>
                </c:pt>
                <c:pt idx="14380">
                  <c:v>-7.7592400000000006E-2</c:v>
                </c:pt>
                <c:pt idx="14381">
                  <c:v>-7.8545500000000004E-2</c:v>
                </c:pt>
                <c:pt idx="14382">
                  <c:v>-7.9511700000000005E-2</c:v>
                </c:pt>
                <c:pt idx="14383">
                  <c:v>-8.0467700000000003E-2</c:v>
                </c:pt>
                <c:pt idx="14384">
                  <c:v>-8.1430299999999997E-2</c:v>
                </c:pt>
                <c:pt idx="14385">
                  <c:v>-8.2381599999999999E-2</c:v>
                </c:pt>
                <c:pt idx="14386">
                  <c:v>-8.3340300000000006E-2</c:v>
                </c:pt>
                <c:pt idx="14387">
                  <c:v>-8.4298100000000001E-2</c:v>
                </c:pt>
                <c:pt idx="14388">
                  <c:v>-8.5252999999999995E-2</c:v>
                </c:pt>
                <c:pt idx="14389">
                  <c:v>-8.6216200000000007E-2</c:v>
                </c:pt>
                <c:pt idx="14390">
                  <c:v>-8.7164699999999998E-2</c:v>
                </c:pt>
                <c:pt idx="14391">
                  <c:v>-8.8136099999999995E-2</c:v>
                </c:pt>
                <c:pt idx="14392">
                  <c:v>-8.9088399999999998E-2</c:v>
                </c:pt>
                <c:pt idx="14393">
                  <c:v>-9.0056899999999995E-2</c:v>
                </c:pt>
                <c:pt idx="14394">
                  <c:v>-9.1008699999999998E-2</c:v>
                </c:pt>
                <c:pt idx="14395">
                  <c:v>-9.1961899999999999E-2</c:v>
                </c:pt>
                <c:pt idx="14396">
                  <c:v>-9.2923099999999995E-2</c:v>
                </c:pt>
                <c:pt idx="14397">
                  <c:v>-9.3868499999999994E-2</c:v>
                </c:pt>
                <c:pt idx="14398">
                  <c:v>-9.4836699999999996E-2</c:v>
                </c:pt>
                <c:pt idx="14399">
                  <c:v>-9.5779000000000003E-2</c:v>
                </c:pt>
                <c:pt idx="14400">
                  <c:v>-9.6745499999999998E-2</c:v>
                </c:pt>
                <c:pt idx="14401">
                  <c:v>-9.7698199999999999E-2</c:v>
                </c:pt>
                <c:pt idx="14402">
                  <c:v>-9.8657599999999998E-2</c:v>
                </c:pt>
                <c:pt idx="14403">
                  <c:v>-9.9617600000000001E-2</c:v>
                </c:pt>
                <c:pt idx="14404">
                  <c:v>-0.100562</c:v>
                </c:pt>
                <c:pt idx="14405">
                  <c:v>-0.101522</c:v>
                </c:pt>
                <c:pt idx="14406">
                  <c:v>-0.102462</c:v>
                </c:pt>
                <c:pt idx="14407">
                  <c:v>-0.103419</c:v>
                </c:pt>
                <c:pt idx="14408">
                  <c:v>-0.104362</c:v>
                </c:pt>
                <c:pt idx="14409">
                  <c:v>-0.105314</c:v>
                </c:pt>
                <c:pt idx="14410">
                  <c:v>-0.106265</c:v>
                </c:pt>
                <c:pt idx="14411">
                  <c:v>-0.107214</c:v>
                </c:pt>
                <c:pt idx="14412">
                  <c:v>-0.108168</c:v>
                </c:pt>
                <c:pt idx="14413">
                  <c:v>-0.109111</c:v>
                </c:pt>
                <c:pt idx="14414">
                  <c:v>-0.11006000000000001</c:v>
                </c:pt>
                <c:pt idx="14415">
                  <c:v>-0.110998</c:v>
                </c:pt>
                <c:pt idx="14416">
                  <c:v>-0.111944</c:v>
                </c:pt>
                <c:pt idx="14417">
                  <c:v>-0.11287899999999999</c:v>
                </c:pt>
                <c:pt idx="14418">
                  <c:v>-0.11382399999999999</c:v>
                </c:pt>
                <c:pt idx="14419">
                  <c:v>-0.114761</c:v>
                </c:pt>
                <c:pt idx="14420">
                  <c:v>-0.115704</c:v>
                </c:pt>
                <c:pt idx="14421">
                  <c:v>-0.116646</c:v>
                </c:pt>
                <c:pt idx="14422">
                  <c:v>-0.11758200000000001</c:v>
                </c:pt>
                <c:pt idx="14423">
                  <c:v>-0.11852600000000001</c:v>
                </c:pt>
                <c:pt idx="14424">
                  <c:v>-0.119451</c:v>
                </c:pt>
                <c:pt idx="14425">
                  <c:v>-0.120392</c:v>
                </c:pt>
                <c:pt idx="14426">
                  <c:v>-0.121312</c:v>
                </c:pt>
                <c:pt idx="14427">
                  <c:v>-0.12224599999999999</c:v>
                </c:pt>
                <c:pt idx="14428">
                  <c:v>-0.123173</c:v>
                </c:pt>
                <c:pt idx="14429">
                  <c:v>-0.124098</c:v>
                </c:pt>
                <c:pt idx="14430">
                  <c:v>-0.12503300000000001</c:v>
                </c:pt>
                <c:pt idx="14431">
                  <c:v>-0.12594900000000001</c:v>
                </c:pt>
                <c:pt idx="14432">
                  <c:v>-0.126886</c:v>
                </c:pt>
                <c:pt idx="14433">
                  <c:v>-0.1278</c:v>
                </c:pt>
                <c:pt idx="14434">
                  <c:v>-0.12872600000000001</c:v>
                </c:pt>
                <c:pt idx="14435">
                  <c:v>-0.129638</c:v>
                </c:pt>
                <c:pt idx="14436">
                  <c:v>-0.13055</c:v>
                </c:pt>
                <c:pt idx="14437">
                  <c:v>-0.131467</c:v>
                </c:pt>
                <c:pt idx="14438">
                  <c:v>-0.13237299999999999</c:v>
                </c:pt>
                <c:pt idx="14439">
                  <c:v>-0.13329199999999999</c:v>
                </c:pt>
                <c:pt idx="14440">
                  <c:v>-0.13419500000000001</c:v>
                </c:pt>
                <c:pt idx="14441">
                  <c:v>-0.13511100000000001</c:v>
                </c:pt>
                <c:pt idx="14442">
                  <c:v>-0.136018</c:v>
                </c:pt>
                <c:pt idx="14443">
                  <c:v>-0.13692699999999999</c:v>
                </c:pt>
                <c:pt idx="14444">
                  <c:v>-0.13782800000000001</c:v>
                </c:pt>
                <c:pt idx="14445">
                  <c:v>-0.13872399999999999</c:v>
                </c:pt>
                <c:pt idx="14446">
                  <c:v>-0.13961999999999999</c:v>
                </c:pt>
                <c:pt idx="14447">
                  <c:v>-0.140512</c:v>
                </c:pt>
                <c:pt idx="14448">
                  <c:v>-0.14140900000000001</c:v>
                </c:pt>
                <c:pt idx="14449">
                  <c:v>-0.14229600000000001</c:v>
                </c:pt>
                <c:pt idx="14450">
                  <c:v>-0.14319299999999999</c:v>
                </c:pt>
                <c:pt idx="14451">
                  <c:v>-0.14407900000000001</c:v>
                </c:pt>
                <c:pt idx="14452">
                  <c:v>-0.14497599999999999</c:v>
                </c:pt>
                <c:pt idx="14453">
                  <c:v>-0.14585999999999999</c:v>
                </c:pt>
                <c:pt idx="14454">
                  <c:v>-0.14673900000000001</c:v>
                </c:pt>
                <c:pt idx="14455">
                  <c:v>-0.147616</c:v>
                </c:pt>
                <c:pt idx="14456">
                  <c:v>-0.148482</c:v>
                </c:pt>
                <c:pt idx="14457">
                  <c:v>-0.14936099999999999</c:v>
                </c:pt>
                <c:pt idx="14458">
                  <c:v>-0.15022199999999999</c:v>
                </c:pt>
                <c:pt idx="14459">
                  <c:v>-0.15109900000000001</c:v>
                </c:pt>
                <c:pt idx="14460">
                  <c:v>-0.15196200000000001</c:v>
                </c:pt>
                <c:pt idx="14461">
                  <c:v>-0.152832</c:v>
                </c:pt>
                <c:pt idx="14462">
                  <c:v>-0.153699</c:v>
                </c:pt>
                <c:pt idx="14463">
                  <c:v>-0.154557</c:v>
                </c:pt>
                <c:pt idx="14464">
                  <c:v>-0.15542</c:v>
                </c:pt>
                <c:pt idx="14465">
                  <c:v>-0.15626499999999999</c:v>
                </c:pt>
                <c:pt idx="14466">
                  <c:v>-0.15712000000000001</c:v>
                </c:pt>
                <c:pt idx="14467">
                  <c:v>-0.15795899999999999</c:v>
                </c:pt>
                <c:pt idx="14468">
                  <c:v>-0.158806</c:v>
                </c:pt>
                <c:pt idx="14469">
                  <c:v>-0.15964800000000001</c:v>
                </c:pt>
                <c:pt idx="14470">
                  <c:v>-0.160496</c:v>
                </c:pt>
                <c:pt idx="14471">
                  <c:v>-0.16134899999999999</c:v>
                </c:pt>
                <c:pt idx="14472">
                  <c:v>-0.16219</c:v>
                </c:pt>
                <c:pt idx="14473">
                  <c:v>-0.163026</c:v>
                </c:pt>
                <c:pt idx="14474">
                  <c:v>-0.16384099999999999</c:v>
                </c:pt>
                <c:pt idx="14475">
                  <c:v>-0.164662</c:v>
                </c:pt>
                <c:pt idx="14476">
                  <c:v>-0.16547000000000001</c:v>
                </c:pt>
                <c:pt idx="14477">
                  <c:v>-0.16628499999999999</c:v>
                </c:pt>
                <c:pt idx="14478">
                  <c:v>-0.16709499999999999</c:v>
                </c:pt>
                <c:pt idx="14479">
                  <c:v>-0.167904</c:v>
                </c:pt>
                <c:pt idx="14480">
                  <c:v>-0.168712</c:v>
                </c:pt>
                <c:pt idx="14481">
                  <c:v>-0.169513</c:v>
                </c:pt>
                <c:pt idx="14482">
                  <c:v>-0.17032</c:v>
                </c:pt>
                <c:pt idx="14483">
                  <c:v>-0.17111499999999999</c:v>
                </c:pt>
                <c:pt idx="14484">
                  <c:v>-0.17191400000000001</c:v>
                </c:pt>
                <c:pt idx="14485">
                  <c:v>-0.17269699999999999</c:v>
                </c:pt>
                <c:pt idx="14486">
                  <c:v>-0.173482</c:v>
                </c:pt>
                <c:pt idx="14487">
                  <c:v>-0.174264</c:v>
                </c:pt>
                <c:pt idx="14488">
                  <c:v>-0.17504500000000001</c:v>
                </c:pt>
                <c:pt idx="14489">
                  <c:v>-0.17582600000000001</c:v>
                </c:pt>
                <c:pt idx="14490">
                  <c:v>-0.176596</c:v>
                </c:pt>
                <c:pt idx="14491">
                  <c:v>-0.177373</c:v>
                </c:pt>
                <c:pt idx="14492">
                  <c:v>-0.17813999999999999</c:v>
                </c:pt>
                <c:pt idx="14493">
                  <c:v>-0.17891299999999999</c:v>
                </c:pt>
                <c:pt idx="14494">
                  <c:v>-0.179672</c:v>
                </c:pt>
                <c:pt idx="14495">
                  <c:v>-0.18042900000000001</c:v>
                </c:pt>
                <c:pt idx="14496">
                  <c:v>-0.18117900000000001</c:v>
                </c:pt>
                <c:pt idx="14497">
                  <c:v>-0.18192700000000001</c:v>
                </c:pt>
                <c:pt idx="14498">
                  <c:v>-0.18267900000000001</c:v>
                </c:pt>
                <c:pt idx="14499">
                  <c:v>-0.183418</c:v>
                </c:pt>
                <c:pt idx="14500">
                  <c:v>-0.18416299999999999</c:v>
                </c:pt>
                <c:pt idx="14501">
                  <c:v>-0.18489700000000001</c:v>
                </c:pt>
                <c:pt idx="14502">
                  <c:v>-0.185641</c:v>
                </c:pt>
                <c:pt idx="14503">
                  <c:v>-0.18637400000000001</c:v>
                </c:pt>
                <c:pt idx="14504">
                  <c:v>-0.18710199999999999</c:v>
                </c:pt>
                <c:pt idx="14505">
                  <c:v>-0.18782299999999999</c:v>
                </c:pt>
                <c:pt idx="14506">
                  <c:v>-0.18853400000000001</c:v>
                </c:pt>
                <c:pt idx="14507">
                  <c:v>-0.189251</c:v>
                </c:pt>
                <c:pt idx="14508">
                  <c:v>-0.18995799999999999</c:v>
                </c:pt>
                <c:pt idx="14509">
                  <c:v>-0.19067899999999999</c:v>
                </c:pt>
                <c:pt idx="14510">
                  <c:v>-0.191387</c:v>
                </c:pt>
                <c:pt idx="14511">
                  <c:v>-0.19209499999999999</c:v>
                </c:pt>
                <c:pt idx="14512">
                  <c:v>-0.19278899999999999</c:v>
                </c:pt>
                <c:pt idx="14513">
                  <c:v>-0.19347600000000001</c:v>
                </c:pt>
                <c:pt idx="14514">
                  <c:v>-0.194159</c:v>
                </c:pt>
                <c:pt idx="14515">
                  <c:v>-0.194831</c:v>
                </c:pt>
                <c:pt idx="14516">
                  <c:v>-0.19550500000000001</c:v>
                </c:pt>
                <c:pt idx="14517">
                  <c:v>-0.19616700000000001</c:v>
                </c:pt>
                <c:pt idx="14518">
                  <c:v>-0.19683400000000001</c:v>
                </c:pt>
                <c:pt idx="14519">
                  <c:v>-0.197493</c:v>
                </c:pt>
                <c:pt idx="14520">
                  <c:v>-0.198155</c:v>
                </c:pt>
                <c:pt idx="14521">
                  <c:v>-0.19881199999999999</c:v>
                </c:pt>
                <c:pt idx="14522">
                  <c:v>-0.199466</c:v>
                </c:pt>
                <c:pt idx="14523">
                  <c:v>-0.20011799999999999</c:v>
                </c:pt>
                <c:pt idx="14524">
                  <c:v>-0.20075999999999999</c:v>
                </c:pt>
                <c:pt idx="14525">
                  <c:v>-0.20139899999999999</c:v>
                </c:pt>
                <c:pt idx="14526">
                  <c:v>-0.20202200000000001</c:v>
                </c:pt>
                <c:pt idx="14527">
                  <c:v>-0.20264699999999999</c:v>
                </c:pt>
                <c:pt idx="14528">
                  <c:v>-0.203266</c:v>
                </c:pt>
                <c:pt idx="14529">
                  <c:v>-0.20388899999999999</c:v>
                </c:pt>
                <c:pt idx="14530">
                  <c:v>-0.20450599999999999</c:v>
                </c:pt>
                <c:pt idx="14531">
                  <c:v>-0.205119</c:v>
                </c:pt>
                <c:pt idx="14532">
                  <c:v>-0.20573</c:v>
                </c:pt>
                <c:pt idx="14533">
                  <c:v>-0.20633399999999999</c:v>
                </c:pt>
                <c:pt idx="14534">
                  <c:v>-0.20693900000000001</c:v>
                </c:pt>
                <c:pt idx="14535">
                  <c:v>-0.20752499999999999</c:v>
                </c:pt>
                <c:pt idx="14536">
                  <c:v>-0.20811399999999999</c:v>
                </c:pt>
                <c:pt idx="14537">
                  <c:v>-0.20869099999999999</c:v>
                </c:pt>
                <c:pt idx="14538">
                  <c:v>-0.20927499999999999</c:v>
                </c:pt>
                <c:pt idx="14539">
                  <c:v>-0.20985300000000001</c:v>
                </c:pt>
                <c:pt idx="14540">
                  <c:v>-0.210424</c:v>
                </c:pt>
                <c:pt idx="14541">
                  <c:v>-0.21099499999999999</c:v>
                </c:pt>
                <c:pt idx="14542">
                  <c:v>-0.21155599999999999</c:v>
                </c:pt>
                <c:pt idx="14543">
                  <c:v>-0.21212500000000001</c:v>
                </c:pt>
                <c:pt idx="14544">
                  <c:v>-0.212676</c:v>
                </c:pt>
                <c:pt idx="14545">
                  <c:v>-0.213225</c:v>
                </c:pt>
                <c:pt idx="14546">
                  <c:v>-0.21376300000000001</c:v>
                </c:pt>
                <c:pt idx="14547">
                  <c:v>-0.21430199999999999</c:v>
                </c:pt>
                <c:pt idx="14548">
                  <c:v>-0.21484300000000001</c:v>
                </c:pt>
                <c:pt idx="14549">
                  <c:v>-0.21537100000000001</c:v>
                </c:pt>
                <c:pt idx="14550">
                  <c:v>-0.21589800000000001</c:v>
                </c:pt>
                <c:pt idx="14551">
                  <c:v>-0.21641199999999999</c:v>
                </c:pt>
                <c:pt idx="14552">
                  <c:v>-0.21693399999999999</c:v>
                </c:pt>
                <c:pt idx="14553">
                  <c:v>-0.217449</c:v>
                </c:pt>
                <c:pt idx="14554">
                  <c:v>-0.21795700000000001</c:v>
                </c:pt>
                <c:pt idx="14555">
                  <c:v>-0.21845600000000001</c:v>
                </c:pt>
                <c:pt idx="14556">
                  <c:v>-0.218946</c:v>
                </c:pt>
                <c:pt idx="14557">
                  <c:v>-0.21944</c:v>
                </c:pt>
                <c:pt idx="14558">
                  <c:v>-0.21992500000000001</c:v>
                </c:pt>
                <c:pt idx="14559">
                  <c:v>-0.22040799999999999</c:v>
                </c:pt>
                <c:pt idx="14560">
                  <c:v>-0.220882</c:v>
                </c:pt>
                <c:pt idx="14561">
                  <c:v>-0.221357</c:v>
                </c:pt>
                <c:pt idx="14562">
                  <c:v>-0.22183</c:v>
                </c:pt>
                <c:pt idx="14563">
                  <c:v>-0.222299</c:v>
                </c:pt>
                <c:pt idx="14564">
                  <c:v>-0.22275700000000001</c:v>
                </c:pt>
                <c:pt idx="14565">
                  <c:v>-0.22320699999999999</c:v>
                </c:pt>
                <c:pt idx="14566">
                  <c:v>-0.22365099999999999</c:v>
                </c:pt>
                <c:pt idx="14567">
                  <c:v>-0.22409200000000001</c:v>
                </c:pt>
                <c:pt idx="14568">
                  <c:v>-0.22453000000000001</c:v>
                </c:pt>
                <c:pt idx="14569">
                  <c:v>-0.22495899999999999</c:v>
                </c:pt>
                <c:pt idx="14570">
                  <c:v>-0.22538900000000001</c:v>
                </c:pt>
                <c:pt idx="14571">
                  <c:v>-0.22581399999999999</c:v>
                </c:pt>
                <c:pt idx="14572">
                  <c:v>-0.226243</c:v>
                </c:pt>
                <c:pt idx="14573">
                  <c:v>-0.226659</c:v>
                </c:pt>
                <c:pt idx="14574">
                  <c:v>-0.22706599999999999</c:v>
                </c:pt>
                <c:pt idx="14575">
                  <c:v>-0.227466</c:v>
                </c:pt>
                <c:pt idx="14576">
                  <c:v>-0.227854</c:v>
                </c:pt>
                <c:pt idx="14577">
                  <c:v>-0.228246</c:v>
                </c:pt>
                <c:pt idx="14578">
                  <c:v>-0.22862499999999999</c:v>
                </c:pt>
                <c:pt idx="14579">
                  <c:v>-0.22900899999999999</c:v>
                </c:pt>
                <c:pt idx="14580">
                  <c:v>-0.229384</c:v>
                </c:pt>
                <c:pt idx="14581">
                  <c:v>-0.22975899999999999</c:v>
                </c:pt>
                <c:pt idx="14582">
                  <c:v>-0.230131</c:v>
                </c:pt>
                <c:pt idx="14583">
                  <c:v>-0.230494</c:v>
                </c:pt>
                <c:pt idx="14584">
                  <c:v>-0.23085700000000001</c:v>
                </c:pt>
                <c:pt idx="14585">
                  <c:v>-0.23120099999999999</c:v>
                </c:pt>
                <c:pt idx="14586">
                  <c:v>-0.231544</c:v>
                </c:pt>
                <c:pt idx="14587">
                  <c:v>-0.231874</c:v>
                </c:pt>
                <c:pt idx="14588">
                  <c:v>-0.232208</c:v>
                </c:pt>
                <c:pt idx="14589">
                  <c:v>-0.232539</c:v>
                </c:pt>
                <c:pt idx="14590">
                  <c:v>-0.23286299999999999</c:v>
                </c:pt>
                <c:pt idx="14591">
                  <c:v>-0.23318700000000001</c:v>
                </c:pt>
                <c:pt idx="14592">
                  <c:v>-0.23350000000000001</c:v>
                </c:pt>
                <c:pt idx="14593">
                  <c:v>-0.233816</c:v>
                </c:pt>
                <c:pt idx="14594">
                  <c:v>-0.23411999999999999</c:v>
                </c:pt>
                <c:pt idx="14595">
                  <c:v>-0.23441600000000001</c:v>
                </c:pt>
                <c:pt idx="14596">
                  <c:v>-0.23470299999999999</c:v>
                </c:pt>
                <c:pt idx="14597">
                  <c:v>-0.234984</c:v>
                </c:pt>
                <c:pt idx="14598">
                  <c:v>-0.23526900000000001</c:v>
                </c:pt>
                <c:pt idx="14599">
                  <c:v>-0.23554700000000001</c:v>
                </c:pt>
                <c:pt idx="14600">
                  <c:v>-0.235819</c:v>
                </c:pt>
                <c:pt idx="14601">
                  <c:v>-0.23608299999999999</c:v>
                </c:pt>
                <c:pt idx="14602">
                  <c:v>-0.236345</c:v>
                </c:pt>
                <c:pt idx="14603">
                  <c:v>-0.23660600000000001</c:v>
                </c:pt>
                <c:pt idx="14604">
                  <c:v>-0.23685899999999999</c:v>
                </c:pt>
                <c:pt idx="14605">
                  <c:v>-0.237098</c:v>
                </c:pt>
                <c:pt idx="14606">
                  <c:v>-0.23733199999999999</c:v>
                </c:pt>
                <c:pt idx="14607">
                  <c:v>-0.237564</c:v>
                </c:pt>
                <c:pt idx="14608">
                  <c:v>-0.23779700000000001</c:v>
                </c:pt>
                <c:pt idx="14609">
                  <c:v>-0.23802000000000001</c:v>
                </c:pt>
                <c:pt idx="14610">
                  <c:v>-0.238233</c:v>
                </c:pt>
                <c:pt idx="14611">
                  <c:v>-0.23844199999999999</c:v>
                </c:pt>
                <c:pt idx="14612">
                  <c:v>-0.23865</c:v>
                </c:pt>
                <c:pt idx="14613">
                  <c:v>-0.23885899999999999</c:v>
                </c:pt>
                <c:pt idx="14614">
                  <c:v>-0.23905299999999999</c:v>
                </c:pt>
                <c:pt idx="14615">
                  <c:v>-0.23924200000000001</c:v>
                </c:pt>
                <c:pt idx="14616">
                  <c:v>-0.23941899999999999</c:v>
                </c:pt>
                <c:pt idx="14617">
                  <c:v>-0.23959800000000001</c:v>
                </c:pt>
                <c:pt idx="14618">
                  <c:v>-0.23977299999999999</c:v>
                </c:pt>
                <c:pt idx="14619">
                  <c:v>-0.23993600000000001</c:v>
                </c:pt>
                <c:pt idx="14620">
                  <c:v>-0.24009900000000001</c:v>
                </c:pt>
                <c:pt idx="14621">
                  <c:v>-0.24024999999999999</c:v>
                </c:pt>
                <c:pt idx="14622">
                  <c:v>-0.24041000000000001</c:v>
                </c:pt>
                <c:pt idx="14623">
                  <c:v>-0.240559</c:v>
                </c:pt>
                <c:pt idx="14624">
                  <c:v>-0.2407</c:v>
                </c:pt>
                <c:pt idx="14625">
                  <c:v>-0.24083299999999999</c:v>
                </c:pt>
                <c:pt idx="14626">
                  <c:v>-0.240954</c:v>
                </c:pt>
                <c:pt idx="14627">
                  <c:v>-0.24107899999999999</c:v>
                </c:pt>
                <c:pt idx="14628">
                  <c:v>-0.24119099999999999</c:v>
                </c:pt>
                <c:pt idx="14629">
                  <c:v>-0.24130199999999999</c:v>
                </c:pt>
                <c:pt idx="14630">
                  <c:v>-0.24140500000000001</c:v>
                </c:pt>
                <c:pt idx="14631">
                  <c:v>-0.241508</c:v>
                </c:pt>
                <c:pt idx="14632">
                  <c:v>-0.24161099999999999</c:v>
                </c:pt>
                <c:pt idx="14633">
                  <c:v>-0.241703</c:v>
                </c:pt>
                <c:pt idx="14634">
                  <c:v>-0.241789</c:v>
                </c:pt>
                <c:pt idx="14635">
                  <c:v>-0.24186199999999999</c:v>
                </c:pt>
                <c:pt idx="14636">
                  <c:v>-0.24193000000000001</c:v>
                </c:pt>
                <c:pt idx="14637">
                  <c:v>-0.24199100000000001</c:v>
                </c:pt>
                <c:pt idx="14638">
                  <c:v>-0.24204700000000001</c:v>
                </c:pt>
                <c:pt idx="14639">
                  <c:v>-0.24210200000000001</c:v>
                </c:pt>
                <c:pt idx="14640">
                  <c:v>-0.24215</c:v>
                </c:pt>
                <c:pt idx="14641">
                  <c:v>-0.242197</c:v>
                </c:pt>
                <c:pt idx="14642">
                  <c:v>-0.24223800000000001</c:v>
                </c:pt>
                <c:pt idx="14643">
                  <c:v>-0.24227399999999999</c:v>
                </c:pt>
                <c:pt idx="14644">
                  <c:v>-0.24230599999999999</c:v>
                </c:pt>
                <c:pt idx="14645">
                  <c:v>-0.24232400000000001</c:v>
                </c:pt>
                <c:pt idx="14646">
                  <c:v>-0.24232999999999999</c:v>
                </c:pt>
                <c:pt idx="14647">
                  <c:v>-0.24232799999999999</c:v>
                </c:pt>
                <c:pt idx="14648">
                  <c:v>-0.24232600000000001</c:v>
                </c:pt>
                <c:pt idx="14649">
                  <c:v>-0.24232500000000001</c:v>
                </c:pt>
                <c:pt idx="14650">
                  <c:v>-0.242313</c:v>
                </c:pt>
                <c:pt idx="14651">
                  <c:v>-0.24229899999999999</c:v>
                </c:pt>
                <c:pt idx="14652">
                  <c:v>-0.24227599999999999</c:v>
                </c:pt>
                <c:pt idx="14653">
                  <c:v>-0.242254</c:v>
                </c:pt>
                <c:pt idx="14654">
                  <c:v>-0.242225</c:v>
                </c:pt>
                <c:pt idx="14655">
                  <c:v>-0.24218000000000001</c:v>
                </c:pt>
                <c:pt idx="14656">
                  <c:v>-0.24213200000000001</c:v>
                </c:pt>
                <c:pt idx="14657">
                  <c:v>-0.24207200000000001</c:v>
                </c:pt>
                <c:pt idx="14658">
                  <c:v>-0.24202000000000001</c:v>
                </c:pt>
                <c:pt idx="14659">
                  <c:v>-0.24195800000000001</c:v>
                </c:pt>
                <c:pt idx="14660">
                  <c:v>-0.24188699999999999</c:v>
                </c:pt>
                <c:pt idx="14661">
                  <c:v>-0.241813</c:v>
                </c:pt>
                <c:pt idx="14662">
                  <c:v>-0.24173</c:v>
                </c:pt>
                <c:pt idx="14663">
                  <c:v>-0.24165300000000001</c:v>
                </c:pt>
                <c:pt idx="14664">
                  <c:v>-0.241561</c:v>
                </c:pt>
                <c:pt idx="14665">
                  <c:v>-0.24146200000000001</c:v>
                </c:pt>
                <c:pt idx="14666">
                  <c:v>-0.24135200000000001</c:v>
                </c:pt>
                <c:pt idx="14667">
                  <c:v>-0.24124100000000001</c:v>
                </c:pt>
                <c:pt idx="14668">
                  <c:v>-0.24113399999999999</c:v>
                </c:pt>
                <c:pt idx="14669">
                  <c:v>-0.24101</c:v>
                </c:pt>
                <c:pt idx="14670">
                  <c:v>-0.24087900000000001</c:v>
                </c:pt>
                <c:pt idx="14671">
                  <c:v>-0.24073700000000001</c:v>
                </c:pt>
                <c:pt idx="14672">
                  <c:v>-0.24060000000000001</c:v>
                </c:pt>
                <c:pt idx="14673">
                  <c:v>-0.24046000000000001</c:v>
                </c:pt>
                <c:pt idx="14674">
                  <c:v>-0.24030799999999999</c:v>
                </c:pt>
                <c:pt idx="14675">
                  <c:v>-0.240149</c:v>
                </c:pt>
                <c:pt idx="14676">
                  <c:v>-0.239979</c:v>
                </c:pt>
                <c:pt idx="14677">
                  <c:v>-0.239812</c:v>
                </c:pt>
                <c:pt idx="14678">
                  <c:v>-0.23963699999999999</c:v>
                </c:pt>
                <c:pt idx="14679">
                  <c:v>-0.239453</c:v>
                </c:pt>
                <c:pt idx="14680">
                  <c:v>-0.239263</c:v>
                </c:pt>
                <c:pt idx="14681">
                  <c:v>-0.239067</c:v>
                </c:pt>
                <c:pt idx="14682">
                  <c:v>-0.238875</c:v>
                </c:pt>
                <c:pt idx="14683">
                  <c:v>-0.238676</c:v>
                </c:pt>
                <c:pt idx="14684">
                  <c:v>-0.23846500000000001</c:v>
                </c:pt>
                <c:pt idx="14685">
                  <c:v>-0.23824799999999999</c:v>
                </c:pt>
                <c:pt idx="14686">
                  <c:v>-0.23802100000000001</c:v>
                </c:pt>
                <c:pt idx="14687">
                  <c:v>-0.23779500000000001</c:v>
                </c:pt>
                <c:pt idx="14688">
                  <c:v>-0.23755799999999999</c:v>
                </c:pt>
                <c:pt idx="14689">
                  <c:v>-0.237316</c:v>
                </c:pt>
                <c:pt idx="14690">
                  <c:v>-0.23707</c:v>
                </c:pt>
                <c:pt idx="14691">
                  <c:v>-0.236819</c:v>
                </c:pt>
                <c:pt idx="14692">
                  <c:v>-0.236572</c:v>
                </c:pt>
                <c:pt idx="14693">
                  <c:v>-0.23631099999999999</c:v>
                </c:pt>
                <c:pt idx="14694">
                  <c:v>-0.236045</c:v>
                </c:pt>
                <c:pt idx="14695">
                  <c:v>-0.235767</c:v>
                </c:pt>
                <c:pt idx="14696">
                  <c:v>-0.235481</c:v>
                </c:pt>
                <c:pt idx="14697">
                  <c:v>-0.23519200000000001</c:v>
                </c:pt>
                <c:pt idx="14698">
                  <c:v>-0.23489299999999999</c:v>
                </c:pt>
                <c:pt idx="14699">
                  <c:v>-0.234598</c:v>
                </c:pt>
                <c:pt idx="14700">
                  <c:v>-0.234292</c:v>
                </c:pt>
                <c:pt idx="14701">
                  <c:v>-0.233985</c:v>
                </c:pt>
                <c:pt idx="14702">
                  <c:v>-0.23367199999999999</c:v>
                </c:pt>
                <c:pt idx="14703">
                  <c:v>-0.23335400000000001</c:v>
                </c:pt>
                <c:pt idx="14704">
                  <c:v>-0.23303599999999999</c:v>
                </c:pt>
                <c:pt idx="14705">
                  <c:v>-0.23269999999999999</c:v>
                </c:pt>
                <c:pt idx="14706">
                  <c:v>-0.23235900000000001</c:v>
                </c:pt>
                <c:pt idx="14707">
                  <c:v>-0.23200499999999999</c:v>
                </c:pt>
                <c:pt idx="14708">
                  <c:v>-0.231655</c:v>
                </c:pt>
                <c:pt idx="14709">
                  <c:v>-0.23130300000000001</c:v>
                </c:pt>
                <c:pt idx="14710">
                  <c:v>-0.23094000000000001</c:v>
                </c:pt>
                <c:pt idx="14711">
                  <c:v>-0.230576</c:v>
                </c:pt>
                <c:pt idx="14712">
                  <c:v>-0.23020199999999999</c:v>
                </c:pt>
                <c:pt idx="14713">
                  <c:v>-0.22983100000000001</c:v>
                </c:pt>
                <c:pt idx="14714">
                  <c:v>-0.22945299999999999</c:v>
                </c:pt>
                <c:pt idx="14715">
                  <c:v>-0.22906099999999999</c:v>
                </c:pt>
                <c:pt idx="14716">
                  <c:v>-0.228662</c:v>
                </c:pt>
                <c:pt idx="14717">
                  <c:v>-0.22825599999999999</c:v>
                </c:pt>
                <c:pt idx="14718">
                  <c:v>-0.227855</c:v>
                </c:pt>
                <c:pt idx="14719">
                  <c:v>-0.22744500000000001</c:v>
                </c:pt>
                <c:pt idx="14720">
                  <c:v>-0.22702600000000001</c:v>
                </c:pt>
                <c:pt idx="14721">
                  <c:v>-0.226602</c:v>
                </c:pt>
                <c:pt idx="14722">
                  <c:v>-0.22617300000000001</c:v>
                </c:pt>
                <c:pt idx="14723">
                  <c:v>-0.225748</c:v>
                </c:pt>
                <c:pt idx="14724">
                  <c:v>-0.22531100000000001</c:v>
                </c:pt>
                <c:pt idx="14725">
                  <c:v>-0.22486400000000001</c:v>
                </c:pt>
                <c:pt idx="14726">
                  <c:v>-0.22441</c:v>
                </c:pt>
                <c:pt idx="14727">
                  <c:v>-0.22395300000000001</c:v>
                </c:pt>
                <c:pt idx="14728">
                  <c:v>-0.2235</c:v>
                </c:pt>
                <c:pt idx="14729">
                  <c:v>-0.22303200000000001</c:v>
                </c:pt>
                <c:pt idx="14730">
                  <c:v>-0.222557</c:v>
                </c:pt>
                <c:pt idx="14731">
                  <c:v>-0.22207399999999999</c:v>
                </c:pt>
                <c:pt idx="14732">
                  <c:v>-0.22159300000000001</c:v>
                </c:pt>
                <c:pt idx="14733">
                  <c:v>-0.221112</c:v>
                </c:pt>
                <c:pt idx="14734">
                  <c:v>-0.22061800000000001</c:v>
                </c:pt>
                <c:pt idx="14735">
                  <c:v>-0.22012000000000001</c:v>
                </c:pt>
                <c:pt idx="14736">
                  <c:v>-0.21961</c:v>
                </c:pt>
                <c:pt idx="14737">
                  <c:v>-0.21910299999999999</c:v>
                </c:pt>
                <c:pt idx="14738">
                  <c:v>-0.21859000000000001</c:v>
                </c:pt>
                <c:pt idx="14739">
                  <c:v>-0.21806500000000001</c:v>
                </c:pt>
                <c:pt idx="14740">
                  <c:v>-0.21753800000000001</c:v>
                </c:pt>
                <c:pt idx="14741">
                  <c:v>-0.217002</c:v>
                </c:pt>
                <c:pt idx="14742">
                  <c:v>-0.216472</c:v>
                </c:pt>
                <c:pt idx="14743">
                  <c:v>-0.21593399999999999</c:v>
                </c:pt>
                <c:pt idx="14744">
                  <c:v>-0.215387</c:v>
                </c:pt>
                <c:pt idx="14745">
                  <c:v>-0.214835</c:v>
                </c:pt>
                <c:pt idx="14746">
                  <c:v>-0.21427299999999999</c:v>
                </c:pt>
                <c:pt idx="14747">
                  <c:v>-0.21371200000000001</c:v>
                </c:pt>
                <c:pt idx="14748">
                  <c:v>-0.21314</c:v>
                </c:pt>
                <c:pt idx="14749">
                  <c:v>-0.212564</c:v>
                </c:pt>
                <c:pt idx="14750">
                  <c:v>-0.21198400000000001</c:v>
                </c:pt>
                <c:pt idx="14751">
                  <c:v>-0.211399</c:v>
                </c:pt>
                <c:pt idx="14752">
                  <c:v>-0.210817</c:v>
                </c:pt>
                <c:pt idx="14753">
                  <c:v>-0.21022399999999999</c:v>
                </c:pt>
                <c:pt idx="14754">
                  <c:v>-0.20962800000000001</c:v>
                </c:pt>
                <c:pt idx="14755">
                  <c:v>-0.20902100000000001</c:v>
                </c:pt>
                <c:pt idx="14756">
                  <c:v>-0.20840800000000001</c:v>
                </c:pt>
                <c:pt idx="14757">
                  <c:v>-0.20779</c:v>
                </c:pt>
                <c:pt idx="14758">
                  <c:v>-0.20716499999999999</c:v>
                </c:pt>
                <c:pt idx="14759">
                  <c:v>-0.206541</c:v>
                </c:pt>
                <c:pt idx="14760">
                  <c:v>-0.20590800000000001</c:v>
                </c:pt>
                <c:pt idx="14761">
                  <c:v>-0.20527300000000001</c:v>
                </c:pt>
                <c:pt idx="14762">
                  <c:v>-0.20463400000000001</c:v>
                </c:pt>
                <c:pt idx="14763">
                  <c:v>-0.20399100000000001</c:v>
                </c:pt>
                <c:pt idx="14764">
                  <c:v>-0.203348</c:v>
                </c:pt>
                <c:pt idx="14765">
                  <c:v>-0.20269000000000001</c:v>
                </c:pt>
                <c:pt idx="14766">
                  <c:v>-0.20202300000000001</c:v>
                </c:pt>
                <c:pt idx="14767">
                  <c:v>-0.201348</c:v>
                </c:pt>
                <c:pt idx="14768">
                  <c:v>-0.20067199999999999</c:v>
                </c:pt>
                <c:pt idx="14769">
                  <c:v>-0.19999800000000001</c:v>
                </c:pt>
                <c:pt idx="14770">
                  <c:v>-0.19931199999999999</c:v>
                </c:pt>
                <c:pt idx="14771">
                  <c:v>-0.198625</c:v>
                </c:pt>
                <c:pt idx="14772">
                  <c:v>-0.19792899999999999</c:v>
                </c:pt>
                <c:pt idx="14773">
                  <c:v>-0.19723599999999999</c:v>
                </c:pt>
                <c:pt idx="14774">
                  <c:v>-0.19653899999999999</c:v>
                </c:pt>
                <c:pt idx="14775">
                  <c:v>-0.195827</c:v>
                </c:pt>
                <c:pt idx="14776">
                  <c:v>-0.19511200000000001</c:v>
                </c:pt>
                <c:pt idx="14777">
                  <c:v>-0.19438900000000001</c:v>
                </c:pt>
                <c:pt idx="14778">
                  <c:v>-0.19367000000000001</c:v>
                </c:pt>
                <c:pt idx="14779">
                  <c:v>-0.19294500000000001</c:v>
                </c:pt>
                <c:pt idx="14780">
                  <c:v>-0.19220899999999999</c:v>
                </c:pt>
                <c:pt idx="14781">
                  <c:v>-0.19147</c:v>
                </c:pt>
                <c:pt idx="14782">
                  <c:v>-0.19072500000000001</c:v>
                </c:pt>
                <c:pt idx="14783">
                  <c:v>-0.18998599999999999</c:v>
                </c:pt>
                <c:pt idx="14784">
                  <c:v>-0.18923599999999999</c:v>
                </c:pt>
                <c:pt idx="14785">
                  <c:v>-0.18847800000000001</c:v>
                </c:pt>
                <c:pt idx="14786">
                  <c:v>-0.18771399999999999</c:v>
                </c:pt>
                <c:pt idx="14787">
                  <c:v>-0.186948</c:v>
                </c:pt>
                <c:pt idx="14788">
                  <c:v>-0.18618499999999999</c:v>
                </c:pt>
                <c:pt idx="14789">
                  <c:v>-0.18540799999999999</c:v>
                </c:pt>
                <c:pt idx="14790">
                  <c:v>-0.18462300000000001</c:v>
                </c:pt>
                <c:pt idx="14791">
                  <c:v>-0.18382999999999999</c:v>
                </c:pt>
                <c:pt idx="14792">
                  <c:v>-0.18303900000000001</c:v>
                </c:pt>
                <c:pt idx="14793">
                  <c:v>-0.18224899999999999</c:v>
                </c:pt>
                <c:pt idx="14794">
                  <c:v>-0.181449</c:v>
                </c:pt>
                <c:pt idx="14795">
                  <c:v>-0.180645</c:v>
                </c:pt>
                <c:pt idx="14796">
                  <c:v>-0.17983299999999999</c:v>
                </c:pt>
                <c:pt idx="14797">
                  <c:v>-0.17902100000000001</c:v>
                </c:pt>
                <c:pt idx="14798">
                  <c:v>-0.178206</c:v>
                </c:pt>
                <c:pt idx="14799">
                  <c:v>-0.17737900000000001</c:v>
                </c:pt>
                <c:pt idx="14800">
                  <c:v>-0.17655000000000001</c:v>
                </c:pt>
                <c:pt idx="14801">
                  <c:v>-0.17571400000000001</c:v>
                </c:pt>
                <c:pt idx="14802">
                  <c:v>-0.17488200000000001</c:v>
                </c:pt>
                <c:pt idx="14803">
                  <c:v>-0.17404500000000001</c:v>
                </c:pt>
                <c:pt idx="14804">
                  <c:v>-0.17319999999999999</c:v>
                </c:pt>
                <c:pt idx="14805">
                  <c:v>-0.17235300000000001</c:v>
                </c:pt>
                <c:pt idx="14806">
                  <c:v>-0.17149700000000001</c:v>
                </c:pt>
                <c:pt idx="14807">
                  <c:v>-0.17064099999999999</c:v>
                </c:pt>
                <c:pt idx="14808">
                  <c:v>-0.16977700000000001</c:v>
                </c:pt>
                <c:pt idx="14809">
                  <c:v>-0.168908</c:v>
                </c:pt>
                <c:pt idx="14810">
                  <c:v>-0.16803599999999999</c:v>
                </c:pt>
                <c:pt idx="14811">
                  <c:v>-0.167159</c:v>
                </c:pt>
                <c:pt idx="14812">
                  <c:v>-0.16628499999999999</c:v>
                </c:pt>
                <c:pt idx="14813">
                  <c:v>-0.16540199999999999</c:v>
                </c:pt>
                <c:pt idx="14814">
                  <c:v>-0.164518</c:v>
                </c:pt>
                <c:pt idx="14815">
                  <c:v>-0.16362599999999999</c:v>
                </c:pt>
                <c:pt idx="14816">
                  <c:v>-0.16272700000000001</c:v>
                </c:pt>
                <c:pt idx="14817">
                  <c:v>-0.161827</c:v>
                </c:pt>
                <c:pt idx="14818">
                  <c:v>-0.16091800000000001</c:v>
                </c:pt>
                <c:pt idx="14819">
                  <c:v>-0.16001199999999999</c:v>
                </c:pt>
                <c:pt idx="14820">
                  <c:v>-0.15909799999999999</c:v>
                </c:pt>
                <c:pt idx="14821">
                  <c:v>-0.15817999999999999</c:v>
                </c:pt>
                <c:pt idx="14822">
                  <c:v>-0.15726000000000001</c:v>
                </c:pt>
                <c:pt idx="14823">
                  <c:v>-0.156336</c:v>
                </c:pt>
                <c:pt idx="14824">
                  <c:v>-0.155414</c:v>
                </c:pt>
                <c:pt idx="14825">
                  <c:v>-0.15448100000000001</c:v>
                </c:pt>
                <c:pt idx="14826">
                  <c:v>-0.15354300000000001</c:v>
                </c:pt>
                <c:pt idx="14827">
                  <c:v>-0.15260000000000001</c:v>
                </c:pt>
                <c:pt idx="14828">
                  <c:v>-0.15165500000000001</c:v>
                </c:pt>
                <c:pt idx="14829">
                  <c:v>-0.15071200000000001</c:v>
                </c:pt>
                <c:pt idx="14830">
                  <c:v>-0.149758</c:v>
                </c:pt>
                <c:pt idx="14831">
                  <c:v>-0.14880199999999999</c:v>
                </c:pt>
                <c:pt idx="14832">
                  <c:v>-0.147839</c:v>
                </c:pt>
                <c:pt idx="14833">
                  <c:v>-0.14687900000000001</c:v>
                </c:pt>
                <c:pt idx="14834">
                  <c:v>-0.14591599999999999</c:v>
                </c:pt>
                <c:pt idx="14835">
                  <c:v>-0.14494499999999999</c:v>
                </c:pt>
                <c:pt idx="14836">
                  <c:v>-0.14397099999999999</c:v>
                </c:pt>
                <c:pt idx="14837">
                  <c:v>-0.14299200000000001</c:v>
                </c:pt>
                <c:pt idx="14838">
                  <c:v>-0.142016</c:v>
                </c:pt>
                <c:pt idx="14839">
                  <c:v>-0.14103499999999999</c:v>
                </c:pt>
                <c:pt idx="14840">
                  <c:v>-0.140043</c:v>
                </c:pt>
                <c:pt idx="14841">
                  <c:v>-0.139048</c:v>
                </c:pt>
                <c:pt idx="14842">
                  <c:v>-0.13804900000000001</c:v>
                </c:pt>
                <c:pt idx="14843">
                  <c:v>-0.13705300000000001</c:v>
                </c:pt>
                <c:pt idx="14844">
                  <c:v>-0.13605300000000001</c:v>
                </c:pt>
                <c:pt idx="14845">
                  <c:v>-0.135047</c:v>
                </c:pt>
                <c:pt idx="14846">
                  <c:v>-0.13403899999999999</c:v>
                </c:pt>
                <c:pt idx="14847">
                  <c:v>-0.13302900000000001</c:v>
                </c:pt>
                <c:pt idx="14848">
                  <c:v>-0.132022</c:v>
                </c:pt>
                <c:pt idx="14849">
                  <c:v>-0.13100400000000001</c:v>
                </c:pt>
                <c:pt idx="14850">
                  <c:v>-0.12997700000000001</c:v>
                </c:pt>
                <c:pt idx="14851">
                  <c:v>-0.128945</c:v>
                </c:pt>
                <c:pt idx="14852">
                  <c:v>-0.127913</c:v>
                </c:pt>
                <c:pt idx="14853">
                  <c:v>-0.126885</c:v>
                </c:pt>
                <c:pt idx="14854">
                  <c:v>-0.12584999999999999</c:v>
                </c:pt>
                <c:pt idx="14855">
                  <c:v>-0.12481399999999999</c:v>
                </c:pt>
                <c:pt idx="14856">
                  <c:v>-0.123775</c:v>
                </c:pt>
                <c:pt idx="14857">
                  <c:v>-0.122734</c:v>
                </c:pt>
                <c:pt idx="14858">
                  <c:v>-0.12169099999999999</c:v>
                </c:pt>
                <c:pt idx="14859">
                  <c:v>-0.120638</c:v>
                </c:pt>
                <c:pt idx="14860">
                  <c:v>-0.11958100000000001</c:v>
                </c:pt>
                <c:pt idx="14861">
                  <c:v>-0.118519</c:v>
                </c:pt>
                <c:pt idx="14862">
                  <c:v>-0.11745899999999999</c:v>
                </c:pt>
                <c:pt idx="14863">
                  <c:v>-0.116398</c:v>
                </c:pt>
                <c:pt idx="14864">
                  <c:v>-0.115333</c:v>
                </c:pt>
                <c:pt idx="14865">
                  <c:v>-0.11427</c:v>
                </c:pt>
                <c:pt idx="14866">
                  <c:v>-0.1132</c:v>
                </c:pt>
                <c:pt idx="14867">
                  <c:v>-0.11212999999999999</c:v>
                </c:pt>
                <c:pt idx="14868">
                  <c:v>-0.111054</c:v>
                </c:pt>
                <c:pt idx="14869">
                  <c:v>-0.109972</c:v>
                </c:pt>
                <c:pt idx="14870">
                  <c:v>-0.108887</c:v>
                </c:pt>
                <c:pt idx="14871">
                  <c:v>-0.107797</c:v>
                </c:pt>
                <c:pt idx="14872">
                  <c:v>-0.10671</c:v>
                </c:pt>
                <c:pt idx="14873">
                  <c:v>-0.105619</c:v>
                </c:pt>
                <c:pt idx="14874">
                  <c:v>-0.10453</c:v>
                </c:pt>
                <c:pt idx="14875">
                  <c:v>-0.103439</c:v>
                </c:pt>
                <c:pt idx="14876">
                  <c:v>-0.102341</c:v>
                </c:pt>
                <c:pt idx="14877">
                  <c:v>-0.101242</c:v>
                </c:pt>
                <c:pt idx="14878">
                  <c:v>-0.100137</c:v>
                </c:pt>
                <c:pt idx="14879">
                  <c:v>-9.9030300000000002E-2</c:v>
                </c:pt>
                <c:pt idx="14880">
                  <c:v>-9.7919900000000004E-2</c:v>
                </c:pt>
                <c:pt idx="14881">
                  <c:v>-9.6805100000000005E-2</c:v>
                </c:pt>
                <c:pt idx="14882">
                  <c:v>-9.5691300000000007E-2</c:v>
                </c:pt>
                <c:pt idx="14883">
                  <c:v>-9.4576199999999999E-2</c:v>
                </c:pt>
                <c:pt idx="14884">
                  <c:v>-9.3464000000000005E-2</c:v>
                </c:pt>
                <c:pt idx="14885">
                  <c:v>-9.23461E-2</c:v>
                </c:pt>
                <c:pt idx="14886">
                  <c:v>-9.1221999999999998E-2</c:v>
                </c:pt>
                <c:pt idx="14887">
                  <c:v>-9.0095499999999995E-2</c:v>
                </c:pt>
                <c:pt idx="14888">
                  <c:v>-8.8966100000000006E-2</c:v>
                </c:pt>
                <c:pt idx="14889">
                  <c:v>-8.7837999999999999E-2</c:v>
                </c:pt>
                <c:pt idx="14890">
                  <c:v>-8.6703100000000005E-2</c:v>
                </c:pt>
                <c:pt idx="14891">
                  <c:v>-8.55659E-2</c:v>
                </c:pt>
                <c:pt idx="14892">
                  <c:v>-8.4427199999999994E-2</c:v>
                </c:pt>
                <c:pt idx="14893">
                  <c:v>-8.3288399999999999E-2</c:v>
                </c:pt>
                <c:pt idx="14894">
                  <c:v>-8.2150799999999996E-2</c:v>
                </c:pt>
                <c:pt idx="14895">
                  <c:v>-8.10062E-2</c:v>
                </c:pt>
                <c:pt idx="14896">
                  <c:v>-7.9860500000000001E-2</c:v>
                </c:pt>
                <c:pt idx="14897">
                  <c:v>-7.8712000000000004E-2</c:v>
                </c:pt>
                <c:pt idx="14898">
                  <c:v>-7.7564300000000003E-2</c:v>
                </c:pt>
                <c:pt idx="14899">
                  <c:v>-7.6416499999999998E-2</c:v>
                </c:pt>
                <c:pt idx="14900">
                  <c:v>-7.5263200000000002E-2</c:v>
                </c:pt>
                <c:pt idx="14901">
                  <c:v>-7.4107099999999995E-2</c:v>
                </c:pt>
                <c:pt idx="14902">
                  <c:v>-7.2941099999999995E-2</c:v>
                </c:pt>
                <c:pt idx="14903">
                  <c:v>-7.17748E-2</c:v>
                </c:pt>
                <c:pt idx="14904">
                  <c:v>-7.0624900000000004E-2</c:v>
                </c:pt>
                <c:pt idx="14905">
                  <c:v>-6.9495000000000001E-2</c:v>
                </c:pt>
                <c:pt idx="14906">
                  <c:v>-6.8336800000000003E-2</c:v>
                </c:pt>
                <c:pt idx="14907">
                  <c:v>-6.7085000000000006E-2</c:v>
                </c:pt>
                <c:pt idx="14908">
                  <c:v>-6.5858700000000006E-2</c:v>
                </c:pt>
                <c:pt idx="14909">
                  <c:v>-6.5799700000000003E-2</c:v>
                </c:pt>
                <c:pt idx="14910">
                  <c:v>-6.5229099999999998E-2</c:v>
                </c:pt>
                <c:pt idx="14911">
                  <c:v>-6.4005699999999999E-2</c:v>
                </c:pt>
                <c:pt idx="14912">
                  <c:v>-6.3631999999999994E-2</c:v>
                </c:pt>
                <c:pt idx="14913">
                  <c:v>-6.2439300000000003E-2</c:v>
                </c:pt>
                <c:pt idx="14914">
                  <c:v>-6.1820300000000002E-2</c:v>
                </c:pt>
                <c:pt idx="14915">
                  <c:v>-6.09974E-2</c:v>
                </c:pt>
                <c:pt idx="14916">
                  <c:v>-5.9985499999999997E-2</c:v>
                </c:pt>
                <c:pt idx="14917">
                  <c:v>-5.9458799999999999E-2</c:v>
                </c:pt>
                <c:pt idx="14918">
                  <c:v>-5.8319900000000001E-2</c:v>
                </c:pt>
                <c:pt idx="14919">
                  <c:v>-5.7727800000000003E-2</c:v>
                </c:pt>
                <c:pt idx="14920">
                  <c:v>-5.6791000000000001E-2</c:v>
                </c:pt>
                <c:pt idx="14921">
                  <c:v>-5.5918799999999998E-2</c:v>
                </c:pt>
                <c:pt idx="14922">
                  <c:v>-5.5224599999999999E-2</c:v>
                </c:pt>
                <c:pt idx="14923">
                  <c:v>-5.4211200000000001E-2</c:v>
                </c:pt>
                <c:pt idx="14924">
                  <c:v>-5.3512900000000002E-2</c:v>
                </c:pt>
                <c:pt idx="14925">
                  <c:v>-5.2625400000000003E-2</c:v>
                </c:pt>
                <c:pt idx="14926">
                  <c:v>-5.1729999999999998E-2</c:v>
                </c:pt>
                <c:pt idx="14927">
                  <c:v>-5.1025899999999999E-2</c:v>
                </c:pt>
                <c:pt idx="14928">
                  <c:v>-5.0026500000000002E-2</c:v>
                </c:pt>
                <c:pt idx="14929">
                  <c:v>-4.9296600000000003E-2</c:v>
                </c:pt>
                <c:pt idx="14930">
                  <c:v>-4.8435499999999999E-2</c:v>
                </c:pt>
                <c:pt idx="14931">
                  <c:v>-4.7484699999999998E-2</c:v>
                </c:pt>
                <c:pt idx="14932">
                  <c:v>-4.68388E-2</c:v>
                </c:pt>
                <c:pt idx="14933">
                  <c:v>-4.5742400000000003E-2</c:v>
                </c:pt>
                <c:pt idx="14934">
                  <c:v>-4.5111999999999999E-2</c:v>
                </c:pt>
                <c:pt idx="14935">
                  <c:v>-4.4140199999999997E-2</c:v>
                </c:pt>
                <c:pt idx="14936">
                  <c:v>-4.3270900000000001E-2</c:v>
                </c:pt>
                <c:pt idx="14937">
                  <c:v>-4.2579100000000002E-2</c:v>
                </c:pt>
                <c:pt idx="14938">
                  <c:v>-4.1459200000000002E-2</c:v>
                </c:pt>
                <c:pt idx="14939">
                  <c:v>-4.0908199999999999E-2</c:v>
                </c:pt>
                <c:pt idx="14940">
                  <c:v>-3.9788299999999999E-2</c:v>
                </c:pt>
                <c:pt idx="14941">
                  <c:v>-3.90864E-2</c:v>
                </c:pt>
                <c:pt idx="14942">
                  <c:v>-3.82143E-2</c:v>
                </c:pt>
                <c:pt idx="14943">
                  <c:v>-3.7227099999999999E-2</c:v>
                </c:pt>
                <c:pt idx="14944">
                  <c:v>-3.6598899999999997E-2</c:v>
                </c:pt>
                <c:pt idx="14945">
                  <c:v>-3.5469000000000001E-2</c:v>
                </c:pt>
                <c:pt idx="14946">
                  <c:v>-3.4847700000000002E-2</c:v>
                </c:pt>
                <c:pt idx="14947">
                  <c:v>-3.3828200000000003E-2</c:v>
                </c:pt>
                <c:pt idx="14948">
                  <c:v>-3.3008700000000002E-2</c:v>
                </c:pt>
                <c:pt idx="14949">
                  <c:v>-3.2208899999999999E-2</c:v>
                </c:pt>
                <c:pt idx="14950">
                  <c:v>-3.1202799999999999E-2</c:v>
                </c:pt>
                <c:pt idx="14951">
                  <c:v>-3.05052E-2</c:v>
                </c:pt>
                <c:pt idx="14952">
                  <c:v>-2.94886E-2</c:v>
                </c:pt>
                <c:pt idx="14953">
                  <c:v>-2.8717099999999999E-2</c:v>
                </c:pt>
                <c:pt idx="14954">
                  <c:v>-2.7824000000000002E-2</c:v>
                </c:pt>
                <c:pt idx="14955">
                  <c:v>-2.6922499999999999E-2</c:v>
                </c:pt>
                <c:pt idx="14956">
                  <c:v>-2.6118200000000001E-2</c:v>
                </c:pt>
                <c:pt idx="14957">
                  <c:v>-2.5180500000000001E-2</c:v>
                </c:pt>
                <c:pt idx="14958">
                  <c:v>-2.43495E-2</c:v>
                </c:pt>
                <c:pt idx="14959">
                  <c:v>-2.3479199999999999E-2</c:v>
                </c:pt>
                <c:pt idx="14960">
                  <c:v>-2.2568499999999998E-2</c:v>
                </c:pt>
                <c:pt idx="14961">
                  <c:v>-2.17539E-2</c:v>
                </c:pt>
                <c:pt idx="14962">
                  <c:v>-2.0830600000000001E-2</c:v>
                </c:pt>
                <c:pt idx="14963">
                  <c:v>-1.99784E-2</c:v>
                </c:pt>
                <c:pt idx="14964">
                  <c:v>-1.91325E-2</c:v>
                </c:pt>
                <c:pt idx="14965">
                  <c:v>-1.8183499999999998E-2</c:v>
                </c:pt>
                <c:pt idx="14966">
                  <c:v>-1.74126E-2</c:v>
                </c:pt>
                <c:pt idx="14967">
                  <c:v>-1.6425700000000001E-2</c:v>
                </c:pt>
                <c:pt idx="14968">
                  <c:v>-1.5637000000000002E-2</c:v>
                </c:pt>
                <c:pt idx="14969">
                  <c:v>-1.4722799999999999E-2</c:v>
                </c:pt>
                <c:pt idx="14970">
                  <c:v>-1.38219E-2</c:v>
                </c:pt>
                <c:pt idx="14971">
                  <c:v>-1.30297E-2</c:v>
                </c:pt>
                <c:pt idx="14972">
                  <c:v>-1.2030600000000001E-2</c:v>
                </c:pt>
                <c:pt idx="14973">
                  <c:v>-1.12973E-2</c:v>
                </c:pt>
                <c:pt idx="14974">
                  <c:v>-1.02855E-2</c:v>
                </c:pt>
                <c:pt idx="14975" formatCode="0.00E+00">
                  <c:v>-9.48126E-3</c:v>
                </c:pt>
                <c:pt idx="14976" formatCode="0.00E+00">
                  <c:v>-8.5889999999999994E-3</c:v>
                </c:pt>
                <c:pt idx="14977" formatCode="0.00E+00">
                  <c:v>-7.7181699999999999E-3</c:v>
                </c:pt>
                <c:pt idx="14978" formatCode="0.00E+00">
                  <c:v>-6.9361700000000002E-3</c:v>
                </c:pt>
                <c:pt idx="14979" formatCode="0.00E+00">
                  <c:v>-5.8292700000000001E-3</c:v>
                </c:pt>
                <c:pt idx="14980" formatCode="0.00E+00">
                  <c:v>-4.9978799999999997E-3</c:v>
                </c:pt>
                <c:pt idx="14981" formatCode="0.00E+00">
                  <c:v>-5.3994300000000002E-3</c:v>
                </c:pt>
                <c:pt idx="14982" formatCode="0.00E+00">
                  <c:v>-5.3397599999999998E-3</c:v>
                </c:pt>
                <c:pt idx="14983" formatCode="0.00E+00">
                  <c:v>-4.3856700000000004E-3</c:v>
                </c:pt>
                <c:pt idx="14984" formatCode="0.00E+00">
                  <c:v>-4.4853200000000001E-3</c:v>
                </c:pt>
                <c:pt idx="14985" formatCode="0.00E+00">
                  <c:v>-3.6401900000000002E-3</c:v>
                </c:pt>
                <c:pt idx="14986" formatCode="0.00E+00">
                  <c:v>-3.39406E-3</c:v>
                </c:pt>
                <c:pt idx="14987" formatCode="0.00E+00">
                  <c:v>-3.0276999999999999E-3</c:v>
                </c:pt>
                <c:pt idx="14988" formatCode="0.00E+00">
                  <c:v>-2.3067299999999999E-3</c:v>
                </c:pt>
                <c:pt idx="14989" formatCode="0.00E+00">
                  <c:v>-2.2851799999999999E-3</c:v>
                </c:pt>
                <c:pt idx="14990" formatCode="0.00E+00">
                  <c:v>-1.4362800000000001E-3</c:v>
                </c:pt>
                <c:pt idx="14991" formatCode="0.00E+00">
                  <c:v>-1.3117199999999999E-3</c:v>
                </c:pt>
                <c:pt idx="14992" formatCode="0.00E+00">
                  <c:v>-7.4464099999999999E-4</c:v>
                </c:pt>
                <c:pt idx="14993" formatCode="0.00E+00">
                  <c:v>-2.6037800000000002E-4</c:v>
                </c:pt>
                <c:pt idx="14994" formatCode="0.00E+00">
                  <c:v>-9.4639400000000004E-6</c:v>
                </c:pt>
                <c:pt idx="14995" formatCode="0.00E+00">
                  <c:v>6.5749799999999996E-4</c:v>
                </c:pt>
                <c:pt idx="14996" formatCode="0.00E+00">
                  <c:v>8.9863900000000001E-4</c:v>
                </c:pt>
                <c:pt idx="14997" formatCode="0.00E+00">
                  <c:v>1.41409E-3</c:v>
                </c:pt>
                <c:pt idx="14998" formatCode="0.00E+00">
                  <c:v>1.89913E-3</c:v>
                </c:pt>
                <c:pt idx="14999" formatCode="0.00E+00">
                  <c:v>2.2060399999999998E-3</c:v>
                </c:pt>
                <c:pt idx="15000" formatCode="0.00E+00">
                  <c:v>2.7842399999999999E-3</c:v>
                </c:pt>
                <c:pt idx="15001" formatCode="0.00E+00">
                  <c:v>3.0751400000000001E-3</c:v>
                </c:pt>
                <c:pt idx="15002" formatCode="0.00E+00">
                  <c:v>3.4764800000000001E-3</c:v>
                </c:pt>
                <c:pt idx="15003" formatCode="0.00E+00">
                  <c:v>4.1830299999999999E-3</c:v>
                </c:pt>
                <c:pt idx="15004" formatCode="0.00E+00">
                  <c:v>4.4252900000000001E-3</c:v>
                </c:pt>
                <c:pt idx="15005" formatCode="0.00E+00">
                  <c:v>3.7702999999999999E-3</c:v>
                </c:pt>
                <c:pt idx="15006" formatCode="0.00E+00">
                  <c:v>3.22639E-3</c:v>
                </c:pt>
                <c:pt idx="15007" formatCode="0.00E+00">
                  <c:v>3.7850800000000001E-3</c:v>
                </c:pt>
                <c:pt idx="15008" formatCode="0.00E+00">
                  <c:v>3.34265E-3</c:v>
                </c:pt>
                <c:pt idx="15009" formatCode="0.00E+00">
                  <c:v>3.4848600000000002E-3</c:v>
                </c:pt>
                <c:pt idx="15010" formatCode="0.00E+00">
                  <c:v>3.6351199999999999E-3</c:v>
                </c:pt>
                <c:pt idx="15011" formatCode="0.00E+00">
                  <c:v>3.1959100000000002E-3</c:v>
                </c:pt>
                <c:pt idx="15012" formatCode="0.00E+00">
                  <c:v>3.7333800000000001E-3</c:v>
                </c:pt>
                <c:pt idx="15013" formatCode="0.00E+00">
                  <c:v>3.2191699999999999E-3</c:v>
                </c:pt>
                <c:pt idx="15014" formatCode="0.00E+00">
                  <c:v>3.5009400000000001E-3</c:v>
                </c:pt>
                <c:pt idx="15015" formatCode="0.00E+00">
                  <c:v>3.4880499999999999E-3</c:v>
                </c:pt>
                <c:pt idx="15016" formatCode="0.00E+00">
                  <c:v>3.18316E-3</c:v>
                </c:pt>
                <c:pt idx="15017" formatCode="0.00E+00">
                  <c:v>3.65811E-3</c:v>
                </c:pt>
                <c:pt idx="15018" formatCode="0.00E+00">
                  <c:v>3.1123700000000002E-3</c:v>
                </c:pt>
                <c:pt idx="15019" formatCode="0.00E+00">
                  <c:v>3.5087E-3</c:v>
                </c:pt>
                <c:pt idx="15020" formatCode="0.00E+00">
                  <c:v>3.3285300000000001E-3</c:v>
                </c:pt>
                <c:pt idx="15021" formatCode="0.00E+00">
                  <c:v>3.1888300000000001E-3</c:v>
                </c:pt>
                <c:pt idx="15022" formatCode="0.00E+00">
                  <c:v>3.5464899999999998E-3</c:v>
                </c:pt>
                <c:pt idx="15023" formatCode="0.00E+00">
                  <c:v>3.03134E-3</c:v>
                </c:pt>
                <c:pt idx="15024" formatCode="0.00E+00">
                  <c:v>3.4914999999999998E-3</c:v>
                </c:pt>
                <c:pt idx="15025" formatCode="0.00E+00">
                  <c:v>3.1711600000000001E-3</c:v>
                </c:pt>
                <c:pt idx="15026" formatCode="0.00E+00">
                  <c:v>3.2068600000000002E-3</c:v>
                </c:pt>
                <c:pt idx="15027" formatCode="0.00E+00">
                  <c:v>3.4047399999999998E-3</c:v>
                </c:pt>
                <c:pt idx="15028" formatCode="0.00E+00">
                  <c:v>2.9865099999999999E-3</c:v>
                </c:pt>
                <c:pt idx="15029" formatCode="0.00E+00">
                  <c:v>3.4364899999999999E-3</c:v>
                </c:pt>
                <c:pt idx="15030" formatCode="0.00E+00">
                  <c:v>3.0347299999999998E-3</c:v>
                </c:pt>
                <c:pt idx="15031" formatCode="0.00E+00">
                  <c:v>3.21302E-3</c:v>
                </c:pt>
                <c:pt idx="15032" formatCode="0.00E+00">
                  <c:v>3.2455700000000001E-3</c:v>
                </c:pt>
                <c:pt idx="15033" formatCode="0.00E+00">
                  <c:v>2.9641699999999999E-3</c:v>
                </c:pt>
                <c:pt idx="15034" formatCode="0.00E+00">
                  <c:v>3.3421700000000002E-3</c:v>
                </c:pt>
                <c:pt idx="15035" formatCode="0.00E+00">
                  <c:v>2.9292099999999998E-3</c:v>
                </c:pt>
                <c:pt idx="15036" formatCode="0.00E+00">
                  <c:v>3.1945599999999999E-3</c:v>
                </c:pt>
                <c:pt idx="15037" formatCode="0.00E+00">
                  <c:v>3.0929199999999999E-3</c:v>
                </c:pt>
                <c:pt idx="15038" formatCode="0.00E+00">
                  <c:v>2.94985E-3</c:v>
                </c:pt>
                <c:pt idx="15039" formatCode="0.00E+00">
                  <c:v>3.2236700000000001E-3</c:v>
                </c:pt>
                <c:pt idx="15040" formatCode="0.00E+00">
                  <c:v>2.8479099999999999E-3</c:v>
                </c:pt>
                <c:pt idx="15041" formatCode="0.00E+00">
                  <c:v>3.1459700000000001E-3</c:v>
                </c:pt>
                <c:pt idx="15042" formatCode="0.00E+00">
                  <c:v>2.9511199999999998E-3</c:v>
                </c:pt>
                <c:pt idx="15043" formatCode="0.00E+00">
                  <c:v>2.9270799999999999E-3</c:v>
                </c:pt>
                <c:pt idx="15044" formatCode="0.00E+00">
                  <c:v>3.0920000000000001E-3</c:v>
                </c:pt>
                <c:pt idx="15045" formatCode="0.00E+00">
                  <c:v>2.7809900000000001E-3</c:v>
                </c:pt>
                <c:pt idx="15046" formatCode="0.00E+00">
                  <c:v>3.0768100000000001E-3</c:v>
                </c:pt>
                <c:pt idx="15047" formatCode="0.00E+00">
                  <c:v>2.8228400000000001E-3</c:v>
                </c:pt>
                <c:pt idx="15048" formatCode="0.00E+00">
                  <c:v>2.8979600000000002E-3</c:v>
                </c:pt>
                <c:pt idx="15049" formatCode="0.00E+00">
                  <c:v>2.9531599999999998E-3</c:v>
                </c:pt>
                <c:pt idx="15050" formatCode="0.00E+00">
                  <c:v>2.7238599999999998E-3</c:v>
                </c:pt>
                <c:pt idx="15051" formatCode="0.00E+00">
                  <c:v>2.9865E-3</c:v>
                </c:pt>
                <c:pt idx="15052" formatCode="0.00E+00">
                  <c:v>2.7026300000000001E-3</c:v>
                </c:pt>
                <c:pt idx="15053" formatCode="0.00E+00">
                  <c:v>2.8579299999999998E-3</c:v>
                </c:pt>
                <c:pt idx="15054" formatCode="0.00E+00">
                  <c:v>2.8049899999999998E-3</c:v>
                </c:pt>
                <c:pt idx="15055" formatCode="0.00E+00">
                  <c:v>2.6785300000000001E-3</c:v>
                </c:pt>
                <c:pt idx="15056" formatCode="0.00E+00">
                  <c:v>2.87434E-3</c:v>
                </c:pt>
                <c:pt idx="15057" formatCode="0.00E+00">
                  <c:v>2.6014100000000002E-3</c:v>
                </c:pt>
                <c:pt idx="15058" formatCode="0.00E+00">
                  <c:v>2.80343E-3</c:v>
                </c:pt>
                <c:pt idx="15059" formatCode="0.00E+00">
                  <c:v>2.6569200000000001E-3</c:v>
                </c:pt>
                <c:pt idx="15060" formatCode="0.00E+00">
                  <c:v>2.6393499999999999E-3</c:v>
                </c:pt>
                <c:pt idx="15061" formatCode="0.00E+00">
                  <c:v>2.7372400000000002E-3</c:v>
                </c:pt>
                <c:pt idx="15062" formatCode="0.00E+00">
                  <c:v>2.5193300000000002E-3</c:v>
                </c:pt>
                <c:pt idx="15063" formatCode="0.00E+00">
                  <c:v>2.7206700000000001E-3</c:v>
                </c:pt>
                <c:pt idx="15064" formatCode="0.00E+00">
                  <c:v>2.51973E-3</c:v>
                </c:pt>
                <c:pt idx="15065" formatCode="0.00E+00">
                  <c:v>2.5947700000000001E-3</c:v>
                </c:pt>
                <c:pt idx="15066" formatCode="0.00E+00">
                  <c:v>2.5891E-3</c:v>
                </c:pt>
                <c:pt idx="15067" formatCode="0.00E+00">
                  <c:v>2.4562400000000002E-3</c:v>
                </c:pt>
                <c:pt idx="15068" formatCode="0.00E+00">
                  <c:v>2.6126399999999998E-3</c:v>
                </c:pt>
                <c:pt idx="15069" formatCode="0.00E+00">
                  <c:v>2.4019200000000001E-3</c:v>
                </c:pt>
                <c:pt idx="15070" formatCode="0.00E+00">
                  <c:v>2.5320199999999998E-3</c:v>
                </c:pt>
                <c:pt idx="15071" formatCode="0.00E+00">
                  <c:v>2.4382399999999999E-3</c:v>
                </c:pt>
                <c:pt idx="15072" formatCode="0.00E+00">
                  <c:v>2.3958899999999999E-3</c:v>
                </c:pt>
                <c:pt idx="15073" formatCode="0.00E+00">
                  <c:v>2.4822400000000001E-3</c:v>
                </c:pt>
                <c:pt idx="15074" formatCode="0.00E+00">
                  <c:v>2.30043E-3</c:v>
                </c:pt>
                <c:pt idx="15075" formatCode="0.00E+00">
                  <c:v>2.44977E-3</c:v>
                </c:pt>
                <c:pt idx="15076" formatCode="0.00E+00">
                  <c:v>2.2963200000000001E-3</c:v>
                </c:pt>
                <c:pt idx="15077" formatCode="0.00E+00">
                  <c:v>2.33512E-3</c:v>
                </c:pt>
                <c:pt idx="15078" formatCode="0.00E+00">
                  <c:v>2.34126E-3</c:v>
                </c:pt>
                <c:pt idx="15079" formatCode="0.00E+00">
                  <c:v>2.21105E-3</c:v>
                </c:pt>
                <c:pt idx="15080" formatCode="0.00E+00">
                  <c:v>2.3471299999999998E-3</c:v>
                </c:pt>
                <c:pt idx="15081" formatCode="0.00E+00">
                  <c:v>2.1599200000000001E-3</c:v>
                </c:pt>
                <c:pt idx="15082" formatCode="0.00E+00">
                  <c:v>2.2646400000000001E-3</c:v>
                </c:pt>
                <c:pt idx="15083" formatCode="0.00E+00">
                  <c:v>2.1897399999999999E-3</c:v>
                </c:pt>
                <c:pt idx="15084" formatCode="0.00E+00">
                  <c:v>2.1306900000000002E-3</c:v>
                </c:pt>
                <c:pt idx="15085" formatCode="0.00E+00">
                  <c:v>2.22733E-3</c:v>
                </c:pt>
                <c:pt idx="15086" formatCode="0.00E+00">
                  <c:v>2.0365000000000001E-3</c:v>
                </c:pt>
                <c:pt idx="15087" formatCode="0.00E+00">
                  <c:v>2.1868899999999999E-3</c:v>
                </c:pt>
                <c:pt idx="15088" formatCode="0.00E+00">
                  <c:v>2.0343800000000001E-3</c:v>
                </c:pt>
                <c:pt idx="15089" formatCode="0.00E+00">
                  <c:v>2.0582E-3</c:v>
                </c:pt>
                <c:pt idx="15090" formatCode="0.00E+00">
                  <c:v>2.085E-3</c:v>
                </c:pt>
                <c:pt idx="15091" formatCode="0.00E+00">
                  <c:v>1.92526E-3</c:v>
                </c:pt>
                <c:pt idx="15092" formatCode="0.00E+00">
                  <c:v>2.0883999999999998E-3</c:v>
                </c:pt>
                <c:pt idx="15093" formatCode="0.00E+00">
                  <c:v>1.88018E-3</c:v>
                </c:pt>
                <c:pt idx="15094" formatCode="0.00E+00">
                  <c:v>1.9871200000000002E-3</c:v>
                </c:pt>
                <c:pt idx="15095" formatCode="0.00E+00">
                  <c:v>1.9274699999999999E-3</c:v>
                </c:pt>
                <c:pt idx="15096" formatCode="0.00E+00">
                  <c:v>1.8336800000000001E-3</c:v>
                </c:pt>
                <c:pt idx="15097" formatCode="0.00E+00">
                  <c:v>1.96846E-3</c:v>
                </c:pt>
                <c:pt idx="15098" formatCode="0.00E+00">
                  <c:v>1.73985E-3</c:v>
                </c:pt>
                <c:pt idx="15099" formatCode="0.00E+00">
                  <c:v>1.9046499999999999E-3</c:v>
                </c:pt>
                <c:pt idx="15100" formatCode="0.00E+00">
                  <c:v>1.7609399999999999E-3</c:v>
                </c:pt>
                <c:pt idx="15101" formatCode="0.00E+00">
                  <c:v>1.7481300000000001E-3</c:v>
                </c:pt>
                <c:pt idx="15102" formatCode="0.00E+00">
                  <c:v>1.8245900000000001E-3</c:v>
                </c:pt>
                <c:pt idx="15103" formatCode="0.00E+00">
                  <c:v>1.6140900000000001E-3</c:v>
                </c:pt>
                <c:pt idx="15104" formatCode="0.00E+00">
                  <c:v>1.80569E-3</c:v>
                </c:pt>
                <c:pt idx="15105" formatCode="0.00E+00">
                  <c:v>1.60002E-3</c:v>
                </c:pt>
                <c:pt idx="15106" formatCode="0.00E+00">
                  <c:v>1.6649799999999999E-3</c:v>
                </c:pt>
                <c:pt idx="15107" formatCode="0.00E+00">
                  <c:v>1.6692899999999999E-3</c:v>
                </c:pt>
                <c:pt idx="15108" formatCode="0.00E+00">
                  <c:v>1.49939E-3</c:v>
                </c:pt>
                <c:pt idx="15109" formatCode="0.00E+00">
                  <c:v>1.6884300000000001E-3</c:v>
                </c:pt>
                <c:pt idx="15110" formatCode="0.00E+00">
                  <c:v>1.4415599999999999E-3</c:v>
                </c:pt>
                <c:pt idx="15111" formatCode="0.00E+00">
                  <c:v>1.5736599999999999E-3</c:v>
                </c:pt>
                <c:pt idx="15112" formatCode="0.00E+00">
                  <c:v>1.50351E-3</c:v>
                </c:pt>
                <c:pt idx="15113" formatCode="0.00E+00">
                  <c:v>1.3912200000000001E-3</c:v>
                </c:pt>
                <c:pt idx="15114" formatCode="0.00E+00">
                  <c:v>1.5587999999999999E-3</c:v>
                </c:pt>
                <c:pt idx="15115" formatCode="0.00E+00">
                  <c:v>1.2903999999999999E-3</c:v>
                </c:pt>
                <c:pt idx="15116" formatCode="0.00E+00">
                  <c:v>1.48015E-3</c:v>
                </c:pt>
                <c:pt idx="15117" formatCode="0.00E+00">
                  <c:v>1.33055E-3</c:v>
                </c:pt>
                <c:pt idx="15118" formatCode="0.00E+00">
                  <c:v>1.2899400000000001E-3</c:v>
                </c:pt>
                <c:pt idx="15119" formatCode="0.00E+00">
                  <c:v>1.41091E-3</c:v>
                </c:pt>
                <c:pt idx="15120" formatCode="0.00E+00">
                  <c:v>1.14291E-3</c:v>
                </c:pt>
                <c:pt idx="15121" formatCode="0.00E+00">
                  <c:v>1.3764999999999999E-3</c:v>
                </c:pt>
                <c:pt idx="15122" formatCode="0.00E+00">
                  <c:v>1.1486199999999999E-3</c:v>
                </c:pt>
                <c:pt idx="15123" formatCode="0.00E+00">
                  <c:v>1.19838E-3</c:v>
                </c:pt>
                <c:pt idx="15124" formatCode="0.00E+00">
                  <c:v>1.2446099999999999E-3</c:v>
                </c:pt>
                <c:pt idx="15125" formatCode="0.00E+00">
                  <c:v>1.01297E-3</c:v>
                </c:pt>
                <c:pt idx="15126" formatCode="0.00E+00">
                  <c:v>1.2587900000000001E-3</c:v>
                </c:pt>
                <c:pt idx="15127" formatCode="0.00E+00">
                  <c:v>9.6825999999999998E-4</c:v>
                </c:pt>
                <c:pt idx="15128" formatCode="0.00E+00">
                  <c:v>1.1085299999999999E-3</c:v>
                </c:pt>
                <c:pt idx="15129" formatCode="0.00E+00">
                  <c:v>1.0562099999999999E-3</c:v>
                </c:pt>
                <c:pt idx="15130" formatCode="0.00E+00">
                  <c:v>8.9793900000000005E-4</c:v>
                </c:pt>
                <c:pt idx="15131" formatCode="0.00E+00">
                  <c:v>1.11345E-3</c:v>
                </c:pt>
                <c:pt idx="15132" formatCode="0.00E+00">
                  <c:v>8.0063499999999995E-4</c:v>
                </c:pt>
                <c:pt idx="15133" formatCode="0.00E+00">
                  <c:v>1.00968E-3</c:v>
                </c:pt>
                <c:pt idx="15134" formatCode="0.00E+00">
                  <c:v>8.6307500000000004E-4</c:v>
                </c:pt>
                <c:pt idx="15135" formatCode="0.00E+00">
                  <c:v>7.9662799999999996E-4</c:v>
                </c:pt>
                <c:pt idx="15136" formatCode="0.00E+00">
                  <c:v>9.4629899999999995E-4</c:v>
                </c:pt>
                <c:pt idx="15137" formatCode="0.00E+00">
                  <c:v>6.5039500000000001E-4</c:v>
                </c:pt>
                <c:pt idx="15138" formatCode="0.00E+00">
                  <c:v>8.8910200000000001E-4</c:v>
                </c:pt>
                <c:pt idx="15139" formatCode="0.00E+00">
                  <c:v>6.7112699999999999E-4</c:v>
                </c:pt>
                <c:pt idx="15140" formatCode="0.00E+00">
                  <c:v>6.9062799999999999E-4</c:v>
                </c:pt>
                <c:pt idx="15141" formatCode="0.00E+00">
                  <c:v>7.6375399999999995E-4</c:v>
                </c:pt>
                <c:pt idx="15142" formatCode="0.00E+00">
                  <c:v>5.1208799999999995E-4</c:v>
                </c:pt>
                <c:pt idx="15143" formatCode="0.00E+00">
                  <c:v>7.5232000000000001E-4</c:v>
                </c:pt>
                <c:pt idx="15144" formatCode="0.00E+00">
                  <c:v>4.8987200000000003E-4</c:v>
                </c:pt>
                <c:pt idx="15145" formatCode="0.00E+00">
                  <c:v>5.7869900000000001E-4</c:v>
                </c:pt>
                <c:pt idx="15146" formatCode="0.00E+00">
                  <c:v>5.7386399999999999E-4</c:v>
                </c:pt>
                <c:pt idx="15147" formatCode="0.00E+00">
                  <c:v>3.73526E-4</c:v>
                </c:pt>
                <c:pt idx="15148" formatCode="0.00E+00">
                  <c:v>5.9435E-4</c:v>
                </c:pt>
                <c:pt idx="15149" formatCode="0.00E+00">
                  <c:v>3.0347000000000002E-4</c:v>
                </c:pt>
                <c:pt idx="15150" formatCode="0.00E+00">
                  <c:v>4.5222600000000002E-4</c:v>
                </c:pt>
                <c:pt idx="15151" formatCode="0.00E+00">
                  <c:v>3.7314800000000001E-4</c:v>
                </c:pt>
                <c:pt idx="15152" formatCode="0.00E+00">
                  <c:v>2.3747800000000001E-4</c:v>
                </c:pt>
                <c:pt idx="15153" formatCode="0.00E+00">
                  <c:v>4.25983E-4</c:v>
                </c:pt>
                <c:pt idx="15154" formatCode="0.00E+00">
                  <c:v>1.2352899999999999E-4</c:v>
                </c:pt>
                <c:pt idx="15155" formatCode="0.00E+00">
                  <c:v>3.22994E-4</c:v>
                </c:pt>
                <c:pt idx="15156" formatCode="0.00E+00">
                  <c:v>1.64735E-4</c:v>
                </c:pt>
                <c:pt idx="15157" formatCode="0.00E+00">
                  <c:v>1.07068E-4</c:v>
                </c:pt>
                <c:pt idx="15158" formatCode="0.00E+00">
                  <c:v>2.3762499999999999E-4</c:v>
                </c:pt>
                <c:pt idx="15159" formatCode="0.00E+00">
                  <c:v>-5.0167100000000003E-5</c:v>
                </c:pt>
                <c:pt idx="15160" formatCode="0.00E+00">
                  <c:v>1.80946E-4</c:v>
                </c:pt>
                <c:pt idx="15161" formatCode="0.00E+00">
                  <c:v>-4.7490300000000002E-5</c:v>
                </c:pt>
                <c:pt idx="15162" formatCode="0.00E+00">
                  <c:v>-1.5811000000000002E-5</c:v>
                </c:pt>
                <c:pt idx="15163" formatCode="0.00E+00">
                  <c:v>3.2841700000000001E-5</c:v>
                </c:pt>
                <c:pt idx="15164" formatCode="0.00E+00">
                  <c:v>-2.0533899999999999E-4</c:v>
                </c:pt>
                <c:pt idx="15165" formatCode="0.00E+00">
                  <c:v>1.9998499999999998E-5</c:v>
                </c:pt>
                <c:pt idx="15166" formatCode="0.00E+00">
                  <c:v>-2.5263800000000002E-4</c:v>
                </c:pt>
                <c:pt idx="15167" formatCode="0.00E+00">
                  <c:v>-1.4521400000000001E-4</c:v>
                </c:pt>
                <c:pt idx="15168" formatCode="0.00E+00">
                  <c:v>-1.8667600000000001E-4</c:v>
                </c:pt>
                <c:pt idx="15169" formatCode="0.00E+00">
                  <c:v>-3.5010199999999998E-4</c:v>
                </c:pt>
                <c:pt idx="15170" formatCode="0.00E+00">
                  <c:v>-1.6482199999999999E-4</c:v>
                </c:pt>
                <c:pt idx="15171" formatCode="0.00E+00">
                  <c:v>-4.42354E-4</c:v>
                </c:pt>
                <c:pt idx="15172" formatCode="0.00E+00">
                  <c:v>-2.8736899999999999E-4</c:v>
                </c:pt>
                <c:pt idx="15173" formatCode="0.00E+00">
                  <c:v>-4.03435E-4</c:v>
                </c:pt>
                <c:pt idx="15174" formatCode="0.00E+00">
                  <c:v>-4.8973500000000004E-4</c:v>
                </c:pt>
                <c:pt idx="15175" formatCode="0.00E+00">
                  <c:v>-3.6476400000000001E-4</c:v>
                </c:pt>
                <c:pt idx="15176" formatCode="0.00E+00">
                  <c:v>-6.2043299999999999E-4</c:v>
                </c:pt>
                <c:pt idx="15177" formatCode="0.00E+00">
                  <c:v>-4.4910499999999999E-4</c:v>
                </c:pt>
                <c:pt idx="15178" formatCode="0.00E+00">
                  <c:v>-6.1706599999999999E-4</c:v>
                </c:pt>
                <c:pt idx="15179" formatCode="0.00E+00">
                  <c:v>-6.3628700000000003E-4</c:v>
                </c:pt>
                <c:pt idx="15180" formatCode="0.00E+00">
                  <c:v>-5.7297399999999997E-4</c:v>
                </c:pt>
                <c:pt idx="15181" formatCode="0.00E+00">
                  <c:v>-7.9062499999999999E-4</c:v>
                </c:pt>
                <c:pt idx="15182" formatCode="0.00E+00">
                  <c:v>-6.2171000000000004E-4</c:v>
                </c:pt>
                <c:pt idx="15183" formatCode="0.00E+00">
                  <c:v>-8.2328700000000002E-4</c:v>
                </c:pt>
                <c:pt idx="15184" formatCode="0.00E+00">
                  <c:v>-7.8921000000000004E-4</c:v>
                </c:pt>
                <c:pt idx="15185" formatCode="0.00E+00">
                  <c:v>-7.8916100000000003E-4</c:v>
                </c:pt>
                <c:pt idx="15186" formatCode="0.00E+00">
                  <c:v>-9.6380399999999996E-4</c:v>
                </c:pt>
                <c:pt idx="15187" formatCode="0.00E+00">
                  <c:v>-8.1349600000000003E-4</c:v>
                </c:pt>
                <c:pt idx="15188" formatCode="0.00E+00">
                  <c:v>-1.0341E-3</c:v>
                </c:pt>
                <c:pt idx="15189" formatCode="0.00E+00">
                  <c:v>-9.5320300000000001E-4</c:v>
                </c:pt>
                <c:pt idx="15190" formatCode="0.00E+00">
                  <c:v>-1.01341E-3</c:v>
                </c:pt>
                <c:pt idx="15191" formatCode="0.00E+00">
                  <c:v>-1.1322000000000001E-3</c:v>
                </c:pt>
                <c:pt idx="15192" formatCode="0.00E+00">
                  <c:v>-1.01538E-3</c:v>
                </c:pt>
                <c:pt idx="15193" formatCode="0.00E+00">
                  <c:v>-1.23646E-3</c:v>
                </c:pt>
                <c:pt idx="15194" formatCode="0.00E+00">
                  <c:v>-1.1236200000000001E-3</c:v>
                </c:pt>
                <c:pt idx="15195" formatCode="0.00E+00">
                  <c:v>-1.2415600000000001E-3</c:v>
                </c:pt>
                <c:pt idx="15196" formatCode="0.00E+00">
                  <c:v>-1.2979599999999999E-3</c:v>
                </c:pt>
                <c:pt idx="15197" formatCode="0.00E+00">
                  <c:v>-1.2335200000000001E-3</c:v>
                </c:pt>
                <c:pt idx="15198" formatCode="0.00E+00">
                  <c:v>-1.4300300000000001E-3</c:v>
                </c:pt>
                <c:pt idx="15199" formatCode="0.00E+00">
                  <c:v>-1.3080500000000001E-3</c:v>
                </c:pt>
                <c:pt idx="15200" formatCode="0.00E+00">
                  <c:v>-1.4654799999999999E-3</c:v>
                </c:pt>
                <c:pt idx="15201" formatCode="0.00E+00">
                  <c:v>-1.4633700000000001E-3</c:v>
                </c:pt>
                <c:pt idx="15202" formatCode="0.00E+00">
                  <c:v>-1.4594300000000001E-3</c:v>
                </c:pt>
                <c:pt idx="15203" formatCode="0.00E+00">
                  <c:v>-1.6120799999999999E-3</c:v>
                </c:pt>
                <c:pt idx="15204" formatCode="0.00E+00">
                  <c:v>-1.5079399999999999E-3</c:v>
                </c:pt>
                <c:pt idx="15205" formatCode="0.00E+00">
                  <c:v>-1.68089E-3</c:v>
                </c:pt>
                <c:pt idx="15206" formatCode="0.00E+00">
                  <c:v>-1.639E-3</c:v>
                </c:pt>
                <c:pt idx="15207" formatCode="0.00E+00">
                  <c:v>-1.6892999999999999E-3</c:v>
                </c:pt>
                <c:pt idx="15208" formatCode="0.00E+00">
                  <c:v>-1.7911299999999999E-3</c:v>
                </c:pt>
                <c:pt idx="15209" formatCode="0.00E+00">
                  <c:v>-1.72007E-3</c:v>
                </c:pt>
                <c:pt idx="15210" formatCode="0.00E+00">
                  <c:v>-1.88612E-3</c:v>
                </c:pt>
                <c:pt idx="15211" formatCode="0.00E+00">
                  <c:v>-1.82384E-3</c:v>
                </c:pt>
                <c:pt idx="15212" formatCode="0.00E+00">
                  <c:v>-1.9149799999999999E-3</c:v>
                </c:pt>
                <c:pt idx="15213" formatCode="0.00E+00">
                  <c:v>-1.9700799999999999E-3</c:v>
                </c:pt>
                <c:pt idx="15214" formatCode="0.00E+00">
                  <c:v>-1.93965E-3</c:v>
                </c:pt>
                <c:pt idx="15215" formatCode="0.00E+00">
                  <c:v>-2.0858700000000001E-3</c:v>
                </c:pt>
                <c:pt idx="15216" formatCode="0.00E+00">
                  <c:v>-2.0198E-3</c:v>
                </c:pt>
                <c:pt idx="15217" formatCode="0.00E+00">
                  <c:v>-2.1383499999999998E-3</c:v>
                </c:pt>
                <c:pt idx="15218" formatCode="0.00E+00">
                  <c:v>-2.1521700000000001E-3</c:v>
                </c:pt>
                <c:pt idx="15219" formatCode="0.00E+00">
                  <c:v>-2.1640100000000001E-3</c:v>
                </c:pt>
                <c:pt idx="15220" formatCode="0.00E+00">
                  <c:v>-2.27948E-3</c:v>
                </c:pt>
                <c:pt idx="15221" formatCode="0.00E+00">
                  <c:v>-2.22339E-3</c:v>
                </c:pt>
                <c:pt idx="15222" formatCode="0.00E+00">
                  <c:v>-2.3562399999999999E-3</c:v>
                </c:pt>
                <c:pt idx="15223" formatCode="0.00E+00">
                  <c:v>-2.3373000000000001E-3</c:v>
                </c:pt>
                <c:pt idx="15224" formatCode="0.00E+00">
                  <c:v>-2.39251E-3</c:v>
                </c:pt>
                <c:pt idx="15225" formatCode="0.00E+00">
                  <c:v>-2.4688499999999999E-3</c:v>
                </c:pt>
                <c:pt idx="15226" formatCode="0.00E+00">
                  <c:v>-2.4380000000000001E-3</c:v>
                </c:pt>
                <c:pt idx="15227" formatCode="0.00E+00">
                  <c:v>-2.5679499999999998E-3</c:v>
                </c:pt>
                <c:pt idx="15228" formatCode="0.00E+00">
                  <c:v>-2.5290899999999999E-3</c:v>
                </c:pt>
                <c:pt idx="15229" formatCode="0.00E+00">
                  <c:v>-2.62115E-3</c:v>
                </c:pt>
                <c:pt idx="15230" formatCode="0.00E+00">
                  <c:v>-2.6539300000000001E-3</c:v>
                </c:pt>
                <c:pt idx="15231" formatCode="0.00E+00">
                  <c:v>-2.6612900000000002E-3</c:v>
                </c:pt>
                <c:pt idx="15232" formatCode="0.00E+00">
                  <c:v>-2.7695599999999999E-3</c:v>
                </c:pt>
                <c:pt idx="15233" formatCode="0.00E+00">
                  <c:v>-2.7313300000000001E-3</c:v>
                </c:pt>
                <c:pt idx="15234" formatCode="0.00E+00">
                  <c:v>-2.8449199999999999E-3</c:v>
                </c:pt>
                <c:pt idx="15235" formatCode="0.00E+00">
                  <c:v>-2.8418200000000001E-3</c:v>
                </c:pt>
                <c:pt idx="15236" formatCode="0.00E+00">
                  <c:v>-2.8902400000000001E-3</c:v>
                </c:pt>
                <c:pt idx="15237" formatCode="0.00E+00">
                  <c:v>-2.9641899999999998E-3</c:v>
                </c:pt>
                <c:pt idx="15238" formatCode="0.00E+00">
                  <c:v>-2.9444699999999998E-3</c:v>
                </c:pt>
                <c:pt idx="15239" formatCode="0.00E+00">
                  <c:v>-3.0596199999999999E-3</c:v>
                </c:pt>
                <c:pt idx="15240" formatCode="0.00E+00">
                  <c:v>-3.0362200000000001E-3</c:v>
                </c:pt>
                <c:pt idx="15241" formatCode="0.00E+00">
                  <c:v>-3.1172000000000001E-3</c:v>
                </c:pt>
                <c:pt idx="15242" formatCode="0.00E+00">
                  <c:v>-3.15658E-3</c:v>
                </c:pt>
                <c:pt idx="15243" formatCode="0.00E+00">
                  <c:v>-3.1638899999999999E-3</c:v>
                </c:pt>
                <c:pt idx="15244" formatCode="0.00E+00">
                  <c:v>-3.2676699999999999E-3</c:v>
                </c:pt>
                <c:pt idx="15245" formatCode="0.00E+00">
                  <c:v>-3.2378400000000001E-3</c:v>
                </c:pt>
                <c:pt idx="15246" formatCode="0.00E+00">
                  <c:v>-3.34075E-3</c:v>
                </c:pt>
                <c:pt idx="15247" formatCode="0.00E+00">
                  <c:v>-3.3500800000000001E-3</c:v>
                </c:pt>
                <c:pt idx="15248" formatCode="0.00E+00">
                  <c:v>-3.3859900000000002E-3</c:v>
                </c:pt>
                <c:pt idx="15249" formatCode="0.00E+00">
                  <c:v>-3.47154E-3</c:v>
                </c:pt>
                <c:pt idx="15250" formatCode="0.00E+00">
                  <c:v>-3.44385E-3</c:v>
                </c:pt>
                <c:pt idx="15251" formatCode="0.00E+00">
                  <c:v>-3.56158E-3</c:v>
                </c:pt>
                <c:pt idx="15252" formatCode="0.00E+00">
                  <c:v>-3.5438000000000002E-3</c:v>
                </c:pt>
                <c:pt idx="15253" formatCode="0.00E+00">
                  <c:v>-3.6109800000000002E-3</c:v>
                </c:pt>
                <c:pt idx="15254" formatCode="0.00E+00">
                  <c:v>-3.6710599999999999E-3</c:v>
                </c:pt>
                <c:pt idx="15255" formatCode="0.00E+00">
                  <c:v>-3.65489E-3</c:v>
                </c:pt>
                <c:pt idx="15256" formatCode="0.00E+00">
                  <c:v>-3.7792799999999999E-3</c:v>
                </c:pt>
                <c:pt idx="15257" formatCode="0.00E+00">
                  <c:v>-3.7377700000000001E-3</c:v>
                </c:pt>
                <c:pt idx="15258" formatCode="0.00E+00">
                  <c:v>-3.83929E-3</c:v>
                </c:pt>
                <c:pt idx="15259" formatCode="0.00E+00">
                  <c:v>-3.8642099999999999E-3</c:v>
                </c:pt>
                <c:pt idx="15260" formatCode="0.00E+00">
                  <c:v>-3.8736E-3</c:v>
                </c:pt>
                <c:pt idx="15261" formatCode="0.00E+00">
                  <c:v>-3.98993E-3</c:v>
                </c:pt>
                <c:pt idx="15262" formatCode="0.00E+00">
                  <c:v>-3.9356699999999996E-3</c:v>
                </c:pt>
                <c:pt idx="15263" formatCode="0.00E+00">
                  <c:v>-4.0676499999999999E-3</c:v>
                </c:pt>
                <c:pt idx="15264" formatCode="0.00E+00">
                  <c:v>-4.0519500000000003E-3</c:v>
                </c:pt>
                <c:pt idx="15265" formatCode="0.00E+00">
                  <c:v>-4.1005800000000004E-3</c:v>
                </c:pt>
                <c:pt idx="15266" formatCode="0.00E+00">
                  <c:v>-4.1896399999999997E-3</c:v>
                </c:pt>
                <c:pt idx="15267" formatCode="0.00E+00">
                  <c:v>-4.1427E-3</c:v>
                </c:pt>
                <c:pt idx="15268" formatCode="0.00E+00">
                  <c:v>-4.2894999999999999E-3</c:v>
                </c:pt>
                <c:pt idx="15269" formatCode="0.00E+00">
                  <c:v>-4.2407699999999996E-3</c:v>
                </c:pt>
                <c:pt idx="15270" formatCode="0.00E+00">
                  <c:v>-4.33154E-3</c:v>
                </c:pt>
                <c:pt idx="15271" formatCode="0.00E+00">
                  <c:v>-4.3806000000000001E-3</c:v>
                </c:pt>
                <c:pt idx="15272" formatCode="0.00E+00">
                  <c:v>-4.3600599999999998E-3</c:v>
                </c:pt>
                <c:pt idx="15273" formatCode="0.00E+00">
                  <c:v>-4.5001199999999998E-3</c:v>
                </c:pt>
                <c:pt idx="15274" formatCode="0.00E+00">
                  <c:v>-4.4362300000000002E-3</c:v>
                </c:pt>
                <c:pt idx="15275" formatCode="0.00E+00">
                  <c:v>-4.5581800000000002E-3</c:v>
                </c:pt>
                <c:pt idx="15276" formatCode="0.00E+00">
                  <c:v>-4.5688200000000003E-3</c:v>
                </c:pt>
                <c:pt idx="15277" formatCode="0.00E+00">
                  <c:v>-4.5823699999999997E-3</c:v>
                </c:pt>
                <c:pt idx="15278" formatCode="0.00E+00">
                  <c:v>-4.7021900000000002E-3</c:v>
                </c:pt>
                <c:pt idx="15279" formatCode="0.00E+00">
                  <c:v>-4.6394399999999999E-3</c:v>
                </c:pt>
                <c:pt idx="15280" formatCode="0.00E+00">
                  <c:v>-4.7783699999999997E-3</c:v>
                </c:pt>
                <c:pt idx="15281" formatCode="0.00E+00">
                  <c:v>-4.7593100000000001E-3</c:v>
                </c:pt>
                <c:pt idx="15282" formatCode="0.00E+00">
                  <c:v>-4.8042500000000004E-3</c:v>
                </c:pt>
                <c:pt idx="15283" formatCode="0.00E+00">
                  <c:v>-4.89953E-3</c:v>
                </c:pt>
                <c:pt idx="15284" formatCode="0.00E+00">
                  <c:v>-4.8452E-3</c:v>
                </c:pt>
                <c:pt idx="15285" formatCode="0.00E+00">
                  <c:v>-4.9928899999999998E-3</c:v>
                </c:pt>
                <c:pt idx="15286" formatCode="0.00E+00">
                  <c:v>-4.95021E-3</c:v>
                </c:pt>
                <c:pt idx="15287" formatCode="0.00E+00">
                  <c:v>-5.0252099999999996E-3</c:v>
                </c:pt>
                <c:pt idx="15288" formatCode="0.00E+00">
                  <c:v>-5.0940300000000003E-3</c:v>
                </c:pt>
                <c:pt idx="15289" formatCode="0.00E+00">
                  <c:v>-5.0533799999999997E-3</c:v>
                </c:pt>
                <c:pt idx="15290" formatCode="0.00E+00">
                  <c:v>-5.2048299999999997E-3</c:v>
                </c:pt>
                <c:pt idx="15291" formatCode="0.00E+00">
                  <c:v>-5.1407600000000003E-3</c:v>
                </c:pt>
                <c:pt idx="15292" formatCode="0.00E+00">
                  <c:v>-5.2474000000000002E-3</c:v>
                </c:pt>
                <c:pt idx="15293" formatCode="0.00E+00">
                  <c:v>-5.2822099999999999E-3</c:v>
                </c:pt>
                <c:pt idx="15294" formatCode="0.00E+00">
                  <c:v>-5.2639000000000002E-3</c:v>
                </c:pt>
                <c:pt idx="15295" formatCode="0.00E+00">
                  <c:v>-5.4095200000000001E-3</c:v>
                </c:pt>
                <c:pt idx="15296" formatCode="0.00E+00">
                  <c:v>-5.3330699999999997E-3</c:v>
                </c:pt>
                <c:pt idx="15297" formatCode="0.00E+00">
                  <c:v>-5.4724099999999996E-3</c:v>
                </c:pt>
                <c:pt idx="15298" formatCode="0.00E+00">
                  <c:v>-5.4612599999999999E-3</c:v>
                </c:pt>
                <c:pt idx="15299" formatCode="0.00E+00">
                  <c:v>-5.4710499999999999E-3</c:v>
                </c:pt>
                <c:pt idx="15300" formatCode="0.00E+00">
                  <c:v>-5.6042499999999999E-3</c:v>
                </c:pt>
                <c:pt idx="15301" formatCode="0.00E+00">
                  <c:v>-5.5686099999999999E-3</c:v>
                </c:pt>
                <c:pt idx="15302" formatCode="0.00E+00">
                  <c:v>-5.7702300000000003E-3</c:v>
                </c:pt>
                <c:pt idx="15303" formatCode="0.00E+00">
                  <c:v>-5.7235400000000001E-3</c:v>
                </c:pt>
                <c:pt idx="15304" formatCode="0.00E+00">
                  <c:v>-5.73845E-3</c:v>
                </c:pt>
                <c:pt idx="15305" formatCode="0.00E+00">
                  <c:v>-5.7682899999999997E-3</c:v>
                </c:pt>
                <c:pt idx="15306" formatCode="0.00E+00">
                  <c:v>-5.6657900000000004E-3</c:v>
                </c:pt>
                <c:pt idx="15307" formatCode="0.00E+00">
                  <c:v>-5.7904699999999998E-3</c:v>
                </c:pt>
                <c:pt idx="15308" formatCode="0.00E+00">
                  <c:v>-5.6831800000000003E-3</c:v>
                </c:pt>
                <c:pt idx="15309" formatCode="0.00E+00">
                  <c:v>-5.7406100000000002E-3</c:v>
                </c:pt>
                <c:pt idx="15310" formatCode="0.00E+00">
                  <c:v>-5.7423500000000002E-3</c:v>
                </c:pt>
                <c:pt idx="15311" formatCode="0.00E+00">
                  <c:v>-5.6725600000000001E-3</c:v>
                </c:pt>
                <c:pt idx="15312" formatCode="0.00E+00">
                  <c:v>-5.7780499999999999E-3</c:v>
                </c:pt>
                <c:pt idx="15313" formatCode="0.00E+00">
                  <c:v>-5.6613000000000002E-3</c:v>
                </c:pt>
                <c:pt idx="15314" formatCode="0.00E+00">
                  <c:v>-5.7436199999999996E-3</c:v>
                </c:pt>
                <c:pt idx="15315" formatCode="0.00E+00">
                  <c:v>-5.7110800000000003E-3</c:v>
                </c:pt>
                <c:pt idx="15316" formatCode="0.00E+00">
                  <c:v>-5.6749399999999998E-3</c:v>
                </c:pt>
                <c:pt idx="15317" formatCode="0.00E+00">
                  <c:v>-5.7577399999999999E-3</c:v>
                </c:pt>
                <c:pt idx="15318" formatCode="0.00E+00">
                  <c:v>-5.6457199999999999E-3</c:v>
                </c:pt>
                <c:pt idx="15319" formatCode="0.00E+00">
                  <c:v>-5.7416899999999998E-3</c:v>
                </c:pt>
                <c:pt idx="15320" formatCode="0.00E+00">
                  <c:v>-5.6815099999999999E-3</c:v>
                </c:pt>
                <c:pt idx="15321" formatCode="0.00E+00">
                  <c:v>-5.6761499999999996E-3</c:v>
                </c:pt>
                <c:pt idx="15322" formatCode="0.00E+00">
                  <c:v>-5.73231E-3</c:v>
                </c:pt>
                <c:pt idx="15323" formatCode="0.00E+00">
                  <c:v>-5.63095E-3</c:v>
                </c:pt>
                <c:pt idx="15324" formatCode="0.00E+00">
                  <c:v>-5.7321999999999998E-3</c:v>
                </c:pt>
                <c:pt idx="15325" formatCode="0.00E+00">
                  <c:v>-5.6500099999999996E-3</c:v>
                </c:pt>
                <c:pt idx="15326" formatCode="0.00E+00">
                  <c:v>-5.6747200000000003E-3</c:v>
                </c:pt>
                <c:pt idx="15327" formatCode="0.00E+00">
                  <c:v>-5.7020100000000004E-3</c:v>
                </c:pt>
                <c:pt idx="15328" formatCode="0.00E+00">
                  <c:v>-5.6191699999999997E-3</c:v>
                </c:pt>
                <c:pt idx="15329" formatCode="0.00E+00">
                  <c:v>-5.7183599999999996E-3</c:v>
                </c:pt>
                <c:pt idx="15330" formatCode="0.00E+00">
                  <c:v>-5.6200800000000004E-3</c:v>
                </c:pt>
                <c:pt idx="15331" formatCode="0.00E+00">
                  <c:v>-5.6721899999999997E-3</c:v>
                </c:pt>
                <c:pt idx="15332" formatCode="0.00E+00">
                  <c:v>-5.6659199999999996E-3</c:v>
                </c:pt>
                <c:pt idx="15333" formatCode="0.00E+00">
                  <c:v>-5.6086599999999997E-3</c:v>
                </c:pt>
                <c:pt idx="15334" formatCode="0.00E+00">
                  <c:v>-5.6943100000000002E-3</c:v>
                </c:pt>
                <c:pt idx="15335" formatCode="0.00E+00">
                  <c:v>-5.5903999999999997E-3</c:v>
                </c:pt>
                <c:pt idx="15336" formatCode="0.00E+00">
                  <c:v>-5.66426E-3</c:v>
                </c:pt>
                <c:pt idx="15337" formatCode="0.00E+00">
                  <c:v>-5.6262999999999999E-3</c:v>
                </c:pt>
                <c:pt idx="15338" formatCode="0.00E+00">
                  <c:v>-5.6017699999999998E-3</c:v>
                </c:pt>
                <c:pt idx="15339" formatCode="0.00E+00">
                  <c:v>-5.6633999999999999E-3</c:v>
                </c:pt>
                <c:pt idx="15340" formatCode="0.00E+00">
                  <c:v>-5.5669999999999999E-3</c:v>
                </c:pt>
                <c:pt idx="15341" formatCode="0.00E+00">
                  <c:v>-5.6493200000000002E-3</c:v>
                </c:pt>
                <c:pt idx="15342" formatCode="0.00E+00">
                  <c:v>-5.5860199999999997E-3</c:v>
                </c:pt>
                <c:pt idx="15343" formatCode="0.00E+00">
                  <c:v>-5.5914399999999996E-3</c:v>
                </c:pt>
                <c:pt idx="15344" formatCode="0.00E+00">
                  <c:v>-5.62321E-3</c:v>
                </c:pt>
                <c:pt idx="15345" formatCode="0.00E+00">
                  <c:v>-5.5450100000000004E-3</c:v>
                </c:pt>
                <c:pt idx="15346" formatCode="0.00E+00">
                  <c:v>-5.6243200000000004E-3</c:v>
                </c:pt>
                <c:pt idx="15347" formatCode="0.00E+00">
                  <c:v>-5.5484599999999999E-3</c:v>
                </c:pt>
                <c:pt idx="15348" formatCode="0.00E+00">
                  <c:v>-5.5780100000000004E-3</c:v>
                </c:pt>
                <c:pt idx="15349" formatCode="0.00E+00">
                  <c:v>-5.5818899999999999E-3</c:v>
                </c:pt>
                <c:pt idx="15350" formatCode="0.00E+00">
                  <c:v>-5.5257199999999996E-3</c:v>
                </c:pt>
                <c:pt idx="15351" formatCode="0.00E+00">
                  <c:v>-5.5928100000000001E-3</c:v>
                </c:pt>
                <c:pt idx="15352" formatCode="0.00E+00">
                  <c:v>-5.5119899999999996E-3</c:v>
                </c:pt>
                <c:pt idx="15353" formatCode="0.00E+00">
                  <c:v>-5.5568800000000002E-3</c:v>
                </c:pt>
                <c:pt idx="15354" formatCode="0.00E+00">
                  <c:v>-5.5358899999999999E-3</c:v>
                </c:pt>
                <c:pt idx="15355" formatCode="0.00E+00">
                  <c:v>-5.5031999999999998E-3</c:v>
                </c:pt>
                <c:pt idx="15356" formatCode="0.00E+00">
                  <c:v>-5.5537E-3</c:v>
                </c:pt>
                <c:pt idx="15357" formatCode="0.00E+00">
                  <c:v>-5.4768200000000003E-3</c:v>
                </c:pt>
                <c:pt idx="15358" formatCode="0.00E+00">
                  <c:v>-5.5320100000000004E-3</c:v>
                </c:pt>
                <c:pt idx="15359" formatCode="0.00E+00">
                  <c:v>-5.4913399999999999E-3</c:v>
                </c:pt>
                <c:pt idx="15360" formatCode="0.00E+00">
                  <c:v>-5.4813800000000001E-3</c:v>
                </c:pt>
                <c:pt idx="15361" formatCode="0.00E+00">
                  <c:v>-5.5068699999999996E-3</c:v>
                </c:pt>
                <c:pt idx="15362" formatCode="0.00E+00">
                  <c:v>-5.4396599999999998E-3</c:v>
                </c:pt>
                <c:pt idx="15363" formatCode="0.00E+00">
                  <c:v>-5.5032400000000004E-3</c:v>
                </c:pt>
                <c:pt idx="15364" formatCode="0.00E+00">
                  <c:v>-5.4547099999999998E-3</c:v>
                </c:pt>
                <c:pt idx="15365" formatCode="0.00E+00">
                  <c:v>-5.4484099999999999E-3</c:v>
                </c:pt>
                <c:pt idx="15366" formatCode="0.00E+00">
                  <c:v>-5.4133100000000002E-3</c:v>
                </c:pt>
                <c:pt idx="15367" formatCode="0.00E+00">
                  <c:v>-5.3820600000000001E-3</c:v>
                </c:pt>
                <c:pt idx="15368" formatCode="0.00E+00">
                  <c:v>-5.5807000000000001E-3</c:v>
                </c:pt>
                <c:pt idx="15369" formatCode="0.00E+00">
                  <c:v>-5.7074999999999999E-3</c:v>
                </c:pt>
                <c:pt idx="15370" formatCode="0.00E+00">
                  <c:v>-5.7636400000000004E-3</c:v>
                </c:pt>
                <c:pt idx="15371" formatCode="0.00E+00">
                  <c:v>-5.5854299999999997E-3</c:v>
                </c:pt>
                <c:pt idx="15372" formatCode="0.00E+00">
                  <c:v>-5.3266800000000003E-3</c:v>
                </c:pt>
                <c:pt idx="15373" formatCode="0.00E+00">
                  <c:v>-5.17528E-3</c:v>
                </c:pt>
                <c:pt idx="15374" formatCode="0.00E+00">
                  <c:v>-4.9710300000000004E-3</c:v>
                </c:pt>
                <c:pt idx="15375" formatCode="0.00E+00">
                  <c:v>-4.8407099999999998E-3</c:v>
                </c:pt>
                <c:pt idx="15376" formatCode="0.00E+00">
                  <c:v>-4.64746E-3</c:v>
                </c:pt>
                <c:pt idx="15377" formatCode="0.00E+00">
                  <c:v>-4.4600999999999998E-3</c:v>
                </c:pt>
                <c:pt idx="15378" formatCode="0.00E+00">
                  <c:v>-4.3088500000000004E-3</c:v>
                </c:pt>
                <c:pt idx="15379" formatCode="0.00E+00">
                  <c:v>-4.0988600000000002E-3</c:v>
                </c:pt>
                <c:pt idx="15380" formatCode="0.00E+00">
                  <c:v>-3.9554799999999999E-3</c:v>
                </c:pt>
                <c:pt idx="15381" formatCode="0.00E+00">
                  <c:v>-3.7568800000000002E-3</c:v>
                </c:pt>
                <c:pt idx="15382" formatCode="0.00E+00">
                  <c:v>-3.58261E-3</c:v>
                </c:pt>
                <c:pt idx="15383" formatCode="0.00E+00">
                  <c:v>-3.4199399999999998E-3</c:v>
                </c:pt>
                <c:pt idx="15384" formatCode="0.00E+00">
                  <c:v>-3.2151900000000001E-3</c:v>
                </c:pt>
                <c:pt idx="15385" formatCode="0.00E+00">
                  <c:v>-3.0698800000000001E-3</c:v>
                </c:pt>
                <c:pt idx="15386" formatCode="0.00E+00">
                  <c:v>-2.86593E-3</c:v>
                </c:pt>
                <c:pt idx="15387" formatCode="0.00E+00">
                  <c:v>-2.7025299999999999E-3</c:v>
                </c:pt>
                <c:pt idx="15388" formatCode="0.00E+00">
                  <c:v>-2.5280699999999999E-3</c:v>
                </c:pt>
                <c:pt idx="15389" formatCode="0.00E+00">
                  <c:v>-2.3318800000000002E-3</c:v>
                </c:pt>
                <c:pt idx="15390" formatCode="0.00E+00">
                  <c:v>-2.1827299999999999E-3</c:v>
                </c:pt>
                <c:pt idx="15391" formatCode="0.00E+00">
                  <c:v>-1.97285E-3</c:v>
                </c:pt>
                <c:pt idx="15392" formatCode="0.00E+00">
                  <c:v>-1.8200099999999999E-3</c:v>
                </c:pt>
                <c:pt idx="15393" formatCode="0.00E+00">
                  <c:v>-1.62849E-3</c:v>
                </c:pt>
                <c:pt idx="15394" formatCode="0.00E+00">
                  <c:v>-1.4473400000000001E-3</c:v>
                </c:pt>
                <c:pt idx="15395" formatCode="0.00E+00">
                  <c:v>-1.28662E-3</c:v>
                </c:pt>
                <c:pt idx="15396" formatCode="0.00E+00">
                  <c:v>-1.0801999999999999E-3</c:v>
                </c:pt>
                <c:pt idx="15397" formatCode="0.00E+00">
                  <c:v>-9.3341699999999997E-4</c:v>
                </c:pt>
                <c:pt idx="15398" formatCode="0.00E+00">
                  <c:v>-7.2797499999999995E-4</c:v>
                </c:pt>
                <c:pt idx="15399" formatCode="0.00E+00">
                  <c:v>-5.6511599999999995E-4</c:v>
                </c:pt>
                <c:pt idx="15400" formatCode="0.00E+00">
                  <c:v>-3.8454899999999998E-4</c:v>
                </c:pt>
                <c:pt idx="15401" formatCode="0.00E+00">
                  <c:v>-1.9123299999999999E-4</c:v>
                </c:pt>
                <c:pt idx="15402" formatCode="0.00E+00">
                  <c:v>-3.6977300000000003E-5</c:v>
                </c:pt>
                <c:pt idx="15403" formatCode="0.00E+00">
                  <c:v>1.7305200000000001E-4</c:v>
                </c:pt>
                <c:pt idx="15404" formatCode="0.00E+00">
                  <c:v>3.2442199999999999E-4</c:v>
                </c:pt>
                <c:pt idx="15405" formatCode="0.00E+00">
                  <c:v>5.2288400000000004E-4</c:v>
                </c:pt>
                <c:pt idx="15406" formatCode="0.00E+00">
                  <c:v>6.9735999999999995E-4</c:v>
                </c:pt>
                <c:pt idx="15407" formatCode="0.00E+00">
                  <c:v>8.6688499999999996E-4</c:v>
                </c:pt>
                <c:pt idx="15408" formatCode="0.00E+00">
                  <c:v>1.0687299999999999E-3</c:v>
                </c:pt>
                <c:pt idx="15409" formatCode="0.00E+00">
                  <c:v>1.22003E-3</c:v>
                </c:pt>
                <c:pt idx="15410" formatCode="0.00E+00">
                  <c:v>1.42738E-3</c:v>
                </c:pt>
                <c:pt idx="15411" formatCode="0.00E+00">
                  <c:v>1.58903E-3</c:v>
                </c:pt>
                <c:pt idx="15412" formatCode="0.00E+00">
                  <c:v>1.77458E-3</c:v>
                </c:pt>
                <c:pt idx="15413" formatCode="0.00E+00">
                  <c:v>1.9647100000000002E-3</c:v>
                </c:pt>
                <c:pt idx="15414" formatCode="0.00E+00">
                  <c:v>2.1237000000000001E-3</c:v>
                </c:pt>
                <c:pt idx="15415" formatCode="0.00E+00">
                  <c:v>2.33095E-3</c:v>
                </c:pt>
                <c:pt idx="15416" formatCode="0.00E+00">
                  <c:v>2.4872100000000001E-3</c:v>
                </c:pt>
                <c:pt idx="15417" formatCode="0.00E+00">
                  <c:v>2.6818499999999999E-3</c:v>
                </c:pt>
                <c:pt idx="15418" formatCode="0.00E+00">
                  <c:v>2.8625E-3</c:v>
                </c:pt>
                <c:pt idx="15419" formatCode="0.00E+00">
                  <c:v>3.0281399999999999E-3</c:v>
                </c:pt>
                <c:pt idx="15420" formatCode="0.00E+00">
                  <c:v>3.2336800000000001E-3</c:v>
                </c:pt>
                <c:pt idx="15421" formatCode="0.00E+00">
                  <c:v>3.3875799999999998E-3</c:v>
                </c:pt>
                <c:pt idx="15422" formatCode="0.00E+00">
                  <c:v>3.5895900000000001E-3</c:v>
                </c:pt>
                <c:pt idx="15423" formatCode="0.00E+00">
                  <c:v>3.7637E-3</c:v>
                </c:pt>
                <c:pt idx="15424" formatCode="0.00E+00">
                  <c:v>3.9354000000000004E-3</c:v>
                </c:pt>
                <c:pt idx="15425" formatCode="0.00E+00">
                  <c:v>4.1405799999999996E-3</c:v>
                </c:pt>
                <c:pt idx="15426" formatCode="0.00E+00">
                  <c:v>4.2902000000000001E-3</c:v>
                </c:pt>
                <c:pt idx="15427" formatCode="0.00E+00">
                  <c:v>4.5009799999999999E-3</c:v>
                </c:pt>
                <c:pt idx="15428" formatCode="0.00E+00">
                  <c:v>4.6641E-3</c:v>
                </c:pt>
                <c:pt idx="15429" formatCode="0.00E+00">
                  <c:v>4.8449799999999996E-3</c:v>
                </c:pt>
                <c:pt idx="15430" formatCode="0.00E+00">
                  <c:v>5.0456099999999999E-3</c:v>
                </c:pt>
                <c:pt idx="15431" formatCode="0.00E+00">
                  <c:v>5.19353E-3</c:v>
                </c:pt>
                <c:pt idx="15432" formatCode="0.00E+00">
                  <c:v>5.4136999999999996E-3</c:v>
                </c:pt>
                <c:pt idx="15433" formatCode="0.00E+00">
                  <c:v>5.5639299999999999E-3</c:v>
                </c:pt>
                <c:pt idx="15434" formatCode="0.00E+00">
                  <c:v>5.7607099999999996E-3</c:v>
                </c:pt>
                <c:pt idx="15435" formatCode="0.00E+00">
                  <c:v>5.9496799999999997E-3</c:v>
                </c:pt>
                <c:pt idx="15436" formatCode="0.00E+00">
                  <c:v>6.1039099999999997E-3</c:v>
                </c:pt>
                <c:pt idx="15437" formatCode="0.00E+00">
                  <c:v>6.3261799999999998E-3</c:v>
                </c:pt>
                <c:pt idx="15438" formatCode="0.00E+00">
                  <c:v>6.4657600000000001E-3</c:v>
                </c:pt>
                <c:pt idx="15439" formatCode="0.00E+00">
                  <c:v>6.6776099999999996E-3</c:v>
                </c:pt>
                <c:pt idx="15440" formatCode="0.00E+00">
                  <c:v>6.8493900000000003E-3</c:v>
                </c:pt>
                <c:pt idx="15441" formatCode="0.00E+00">
                  <c:v>7.0175100000000002E-3</c:v>
                </c:pt>
                <c:pt idx="15442" formatCode="0.00E+00">
                  <c:v>7.2332799999999999E-3</c:v>
                </c:pt>
                <c:pt idx="15443" formatCode="0.00E+00">
                  <c:v>7.3723299999999999E-3</c:v>
                </c:pt>
                <c:pt idx="15444" formatCode="0.00E+00">
                  <c:v>7.5946499999999997E-3</c:v>
                </c:pt>
                <c:pt idx="15445" formatCode="0.00E+00">
                  <c:v>7.75276E-3</c:v>
                </c:pt>
                <c:pt idx="15446" formatCode="0.00E+00">
                  <c:v>7.9368300000000006E-3</c:v>
                </c:pt>
                <c:pt idx="15447" formatCode="0.00E+00">
                  <c:v>8.13995E-3</c:v>
                </c:pt>
                <c:pt idx="15448" formatCode="0.00E+00">
                  <c:v>8.2839999999999997E-3</c:v>
                </c:pt>
                <c:pt idx="15449" formatCode="0.00E+00">
                  <c:v>8.5071699999999997E-3</c:v>
                </c:pt>
                <c:pt idx="15450" formatCode="0.00E+00">
                  <c:v>8.6564399999999996E-3</c:v>
                </c:pt>
                <c:pt idx="15451" formatCode="0.00E+00">
                  <c:v>8.8523000000000004E-3</c:v>
                </c:pt>
                <c:pt idx="15452" formatCode="0.00E+00">
                  <c:v>9.0445100000000004E-3</c:v>
                </c:pt>
                <c:pt idx="15453" formatCode="0.00E+00">
                  <c:v>9.1975700000000004E-3</c:v>
                </c:pt>
                <c:pt idx="15454" formatCode="0.00E+00">
                  <c:v>9.4203599999999992E-3</c:v>
                </c:pt>
                <c:pt idx="15455" formatCode="0.00E+00">
                  <c:v>9.5661400000000008E-3</c:v>
                </c:pt>
                <c:pt idx="15456" formatCode="0.00E+00">
                  <c:v>9.7710499999999999E-3</c:v>
                </c:pt>
                <c:pt idx="15457" formatCode="0.00E+00">
                  <c:v>9.9524999999999995E-3</c:v>
                </c:pt>
                <c:pt idx="15458">
                  <c:v>1.0111800000000001E-2</c:v>
                </c:pt>
                <c:pt idx="15459">
                  <c:v>1.03309E-2</c:v>
                </c:pt>
                <c:pt idx="15460">
                  <c:v>1.04721E-2</c:v>
                </c:pt>
                <c:pt idx="15461">
                  <c:v>1.0685800000000001E-2</c:v>
                </c:pt>
                <c:pt idx="15462">
                  <c:v>1.08571E-2</c:v>
                </c:pt>
                <c:pt idx="15463">
                  <c:v>1.1028100000000001E-2</c:v>
                </c:pt>
                <c:pt idx="15464">
                  <c:v>1.1243400000000001E-2</c:v>
                </c:pt>
                <c:pt idx="15465">
                  <c:v>1.1384399999999999E-2</c:v>
                </c:pt>
                <c:pt idx="15466">
                  <c:v>1.1605600000000001E-2</c:v>
                </c:pt>
                <c:pt idx="15467">
                  <c:v>1.17634E-2</c:v>
                </c:pt>
                <c:pt idx="15468">
                  <c:v>1.19457E-2</c:v>
                </c:pt>
                <c:pt idx="15469">
                  <c:v>1.2149E-2</c:v>
                </c:pt>
                <c:pt idx="15470">
                  <c:v>1.22936E-2</c:v>
                </c:pt>
                <c:pt idx="15471">
                  <c:v>1.2517800000000001E-2</c:v>
                </c:pt>
                <c:pt idx="15472">
                  <c:v>1.2668199999999999E-2</c:v>
                </c:pt>
                <c:pt idx="15473">
                  <c:v>1.28655E-2</c:v>
                </c:pt>
                <c:pt idx="15474">
                  <c:v>1.3057600000000001E-2</c:v>
                </c:pt>
                <c:pt idx="15475">
                  <c:v>1.3212399999999999E-2</c:v>
                </c:pt>
                <c:pt idx="15476">
                  <c:v>1.3432599999999999E-2</c:v>
                </c:pt>
                <c:pt idx="15477">
                  <c:v>1.35779E-2</c:v>
                </c:pt>
                <c:pt idx="15478">
                  <c:v>1.3781699999999999E-2</c:v>
                </c:pt>
                <c:pt idx="15479">
                  <c:v>1.39604E-2</c:v>
                </c:pt>
                <c:pt idx="15480">
                  <c:v>1.41245E-2</c:v>
                </c:pt>
                <c:pt idx="15481">
                  <c:v>1.4338699999999999E-2</c:v>
                </c:pt>
                <c:pt idx="15482">
                  <c:v>1.4486799999999999E-2</c:v>
                </c:pt>
                <c:pt idx="15483">
                  <c:v>1.4697E-2</c:v>
                </c:pt>
                <c:pt idx="15484">
                  <c:v>1.48696E-2</c:v>
                </c:pt>
                <c:pt idx="15485">
                  <c:v>1.50431E-2</c:v>
                </c:pt>
                <c:pt idx="15486">
                  <c:v>1.5250100000000001E-2</c:v>
                </c:pt>
                <c:pt idx="15487">
                  <c:v>1.53983E-2</c:v>
                </c:pt>
                <c:pt idx="15488">
                  <c:v>1.5609E-2</c:v>
                </c:pt>
                <c:pt idx="15489">
                  <c:v>1.5772999999999999E-2</c:v>
                </c:pt>
                <c:pt idx="15490">
                  <c:v>1.59533E-2</c:v>
                </c:pt>
                <c:pt idx="15491">
                  <c:v>1.6154100000000001E-2</c:v>
                </c:pt>
                <c:pt idx="15492">
                  <c:v>1.6306399999999999E-2</c:v>
                </c:pt>
                <c:pt idx="15493">
                  <c:v>1.6520900000000002E-2</c:v>
                </c:pt>
                <c:pt idx="15494">
                  <c:v>1.6679599999999999E-2</c:v>
                </c:pt>
                <c:pt idx="15495">
                  <c:v>1.6869800000000001E-2</c:v>
                </c:pt>
                <c:pt idx="15496">
                  <c:v>1.7061E-2</c:v>
                </c:pt>
                <c:pt idx="15497">
                  <c:v>1.7217699999999999E-2</c:v>
                </c:pt>
                <c:pt idx="15498">
                  <c:v>1.74284E-2</c:v>
                </c:pt>
                <c:pt idx="15499">
                  <c:v>1.7580599999999998E-2</c:v>
                </c:pt>
                <c:pt idx="15500">
                  <c:v>1.77783E-2</c:v>
                </c:pt>
                <c:pt idx="15501">
                  <c:v>1.7958999999999999E-2</c:v>
                </c:pt>
                <c:pt idx="15502">
                  <c:v>1.8126E-2</c:v>
                </c:pt>
                <c:pt idx="15503">
                  <c:v>1.8331299999999998E-2</c:v>
                </c:pt>
                <c:pt idx="15504">
                  <c:v>1.8487199999999999E-2</c:v>
                </c:pt>
                <c:pt idx="15505">
                  <c:v>1.8691800000000001E-2</c:v>
                </c:pt>
                <c:pt idx="15506">
                  <c:v>1.8864300000000001E-2</c:v>
                </c:pt>
                <c:pt idx="15507">
                  <c:v>1.9030100000000001E-2</c:v>
                </c:pt>
                <c:pt idx="15508">
                  <c:v>1.92173E-2</c:v>
                </c:pt>
                <c:pt idx="15509">
                  <c:v>1.9393799999999999E-2</c:v>
                </c:pt>
                <c:pt idx="15510">
                  <c:v>1.9632699999999999E-2</c:v>
                </c:pt>
                <c:pt idx="15511">
                  <c:v>1.9784800000000002E-2</c:v>
                </c:pt>
                <c:pt idx="15512">
                  <c:v>1.9813999999999998E-2</c:v>
                </c:pt>
                <c:pt idx="15513">
                  <c:v>1.9816199999999999E-2</c:v>
                </c:pt>
                <c:pt idx="15514">
                  <c:v>1.9951799999999999E-2</c:v>
                </c:pt>
                <c:pt idx="15515">
                  <c:v>2.0308799999999998E-2</c:v>
                </c:pt>
                <c:pt idx="15516">
                  <c:v>2.0708000000000001E-2</c:v>
                </c:pt>
                <c:pt idx="15517">
                  <c:v>2.10703E-2</c:v>
                </c:pt>
                <c:pt idx="15518">
                  <c:v>2.1401799999999999E-2</c:v>
                </c:pt>
                <c:pt idx="15519">
                  <c:v>2.1729600000000002E-2</c:v>
                </c:pt>
                <c:pt idx="15520">
                  <c:v>2.2083100000000001E-2</c:v>
                </c:pt>
                <c:pt idx="15521">
                  <c:v>2.2428900000000002E-2</c:v>
                </c:pt>
                <c:pt idx="15522">
                  <c:v>2.2776999999999999E-2</c:v>
                </c:pt>
                <c:pt idx="15523">
                  <c:v>2.3124100000000002E-2</c:v>
                </c:pt>
                <c:pt idx="15524">
                  <c:v>2.34667E-2</c:v>
                </c:pt>
                <c:pt idx="15525">
                  <c:v>2.3817499999999998E-2</c:v>
                </c:pt>
                <c:pt idx="15526">
                  <c:v>2.41601E-2</c:v>
                </c:pt>
                <c:pt idx="15527">
                  <c:v>2.4503899999999999E-2</c:v>
                </c:pt>
                <c:pt idx="15528">
                  <c:v>2.48483E-2</c:v>
                </c:pt>
                <c:pt idx="15529">
                  <c:v>2.51883E-2</c:v>
                </c:pt>
                <c:pt idx="15530">
                  <c:v>2.5535200000000001E-2</c:v>
                </c:pt>
                <c:pt idx="15531">
                  <c:v>2.58771E-2</c:v>
                </c:pt>
                <c:pt idx="15532">
                  <c:v>2.62223E-2</c:v>
                </c:pt>
                <c:pt idx="15533">
                  <c:v>2.65682E-2</c:v>
                </c:pt>
                <c:pt idx="15534">
                  <c:v>2.6911299999999999E-2</c:v>
                </c:pt>
                <c:pt idx="15535">
                  <c:v>2.7257699999999999E-2</c:v>
                </c:pt>
                <c:pt idx="15536">
                  <c:v>2.7598999999999999E-2</c:v>
                </c:pt>
                <c:pt idx="15537">
                  <c:v>2.7940699999999999E-2</c:v>
                </c:pt>
                <c:pt idx="15538">
                  <c:v>2.82823E-2</c:v>
                </c:pt>
                <c:pt idx="15539">
                  <c:v>2.8622600000000002E-2</c:v>
                </c:pt>
                <c:pt idx="15540">
                  <c:v>2.89646E-2</c:v>
                </c:pt>
                <c:pt idx="15541">
                  <c:v>2.9307199999999999E-2</c:v>
                </c:pt>
                <c:pt idx="15542">
                  <c:v>2.9648399999999998E-2</c:v>
                </c:pt>
                <c:pt idx="15543">
                  <c:v>2.9992999999999999E-2</c:v>
                </c:pt>
                <c:pt idx="15544">
                  <c:v>3.0334699999999999E-2</c:v>
                </c:pt>
                <c:pt idx="15545">
                  <c:v>3.0675899999999999E-2</c:v>
                </c:pt>
                <c:pt idx="15546">
                  <c:v>3.1018400000000002E-2</c:v>
                </c:pt>
                <c:pt idx="15547">
                  <c:v>3.1353899999999997E-2</c:v>
                </c:pt>
                <c:pt idx="15548">
                  <c:v>3.1696799999999997E-2</c:v>
                </c:pt>
                <c:pt idx="15549">
                  <c:v>3.20323E-2</c:v>
                </c:pt>
                <c:pt idx="15550">
                  <c:v>3.23723E-2</c:v>
                </c:pt>
                <c:pt idx="15551">
                  <c:v>3.2713600000000002E-2</c:v>
                </c:pt>
                <c:pt idx="15552">
                  <c:v>3.3049099999999998E-2</c:v>
                </c:pt>
                <c:pt idx="15553">
                  <c:v>3.3395000000000001E-2</c:v>
                </c:pt>
                <c:pt idx="15554">
                  <c:v>3.3729200000000001E-2</c:v>
                </c:pt>
                <c:pt idx="15555">
                  <c:v>3.4071700000000003E-2</c:v>
                </c:pt>
                <c:pt idx="15556">
                  <c:v>3.4408800000000003E-2</c:v>
                </c:pt>
                <c:pt idx="15557">
                  <c:v>3.4742599999999998E-2</c:v>
                </c:pt>
                <c:pt idx="15558">
                  <c:v>3.5083200000000002E-2</c:v>
                </c:pt>
                <c:pt idx="15559">
                  <c:v>3.5412600000000002E-2</c:v>
                </c:pt>
                <c:pt idx="15560">
                  <c:v>3.5753399999999998E-2</c:v>
                </c:pt>
                <c:pt idx="15561">
                  <c:v>3.6087500000000002E-2</c:v>
                </c:pt>
                <c:pt idx="15562">
                  <c:v>3.6423400000000002E-2</c:v>
                </c:pt>
                <c:pt idx="15563">
                  <c:v>3.6763799999999999E-2</c:v>
                </c:pt>
                <c:pt idx="15564">
                  <c:v>3.7095299999999998E-2</c:v>
                </c:pt>
                <c:pt idx="15565">
                  <c:v>3.7435200000000002E-2</c:v>
                </c:pt>
                <c:pt idx="15566">
                  <c:v>3.7767299999999997E-2</c:v>
                </c:pt>
                <c:pt idx="15567">
                  <c:v>3.80997E-2</c:v>
                </c:pt>
                <c:pt idx="15568">
                  <c:v>3.8434999999999997E-2</c:v>
                </c:pt>
                <c:pt idx="15569">
                  <c:v>3.87623E-2</c:v>
                </c:pt>
                <c:pt idx="15570">
                  <c:v>3.9099299999999997E-2</c:v>
                </c:pt>
                <c:pt idx="15571">
                  <c:v>3.9429699999999998E-2</c:v>
                </c:pt>
                <c:pt idx="15572">
                  <c:v>3.9761900000000003E-2</c:v>
                </c:pt>
                <c:pt idx="15573">
                  <c:v>4.0098500000000002E-2</c:v>
                </c:pt>
                <c:pt idx="15574">
                  <c:v>4.0425599999999999E-2</c:v>
                </c:pt>
                <c:pt idx="15575">
                  <c:v>4.0763500000000001E-2</c:v>
                </c:pt>
                <c:pt idx="15576">
                  <c:v>4.1090700000000001E-2</c:v>
                </c:pt>
                <c:pt idx="15577">
                  <c:v>4.1419900000000003E-2</c:v>
                </c:pt>
                <c:pt idx="15578">
                  <c:v>4.1751099999999999E-2</c:v>
                </c:pt>
                <c:pt idx="15579">
                  <c:v>4.2072900000000003E-2</c:v>
                </c:pt>
                <c:pt idx="15580">
                  <c:v>4.2408599999999998E-2</c:v>
                </c:pt>
                <c:pt idx="15581">
                  <c:v>4.2731100000000001E-2</c:v>
                </c:pt>
                <c:pt idx="15582">
                  <c:v>4.3062799999999998E-2</c:v>
                </c:pt>
                <c:pt idx="15583">
                  <c:v>4.3392500000000001E-2</c:v>
                </c:pt>
                <c:pt idx="15584">
                  <c:v>4.37168E-2</c:v>
                </c:pt>
                <c:pt idx="15585">
                  <c:v>4.4052399999999999E-2</c:v>
                </c:pt>
                <c:pt idx="15586">
                  <c:v>4.4371300000000002E-2</c:v>
                </c:pt>
                <c:pt idx="15587">
                  <c:v>4.4700900000000002E-2</c:v>
                </c:pt>
                <c:pt idx="15588">
                  <c:v>4.5022199999999998E-2</c:v>
                </c:pt>
                <c:pt idx="15589">
                  <c:v>4.53444E-2</c:v>
                </c:pt>
                <c:pt idx="15590">
                  <c:v>4.5673699999999998E-2</c:v>
                </c:pt>
                <c:pt idx="15591">
                  <c:v>4.5991299999999999E-2</c:v>
                </c:pt>
                <c:pt idx="15592">
                  <c:v>4.6321099999999997E-2</c:v>
                </c:pt>
                <c:pt idx="15593">
                  <c:v>4.6641599999999998E-2</c:v>
                </c:pt>
                <c:pt idx="15594">
                  <c:v>4.6966500000000001E-2</c:v>
                </c:pt>
                <c:pt idx="15595">
                  <c:v>4.72927E-2</c:v>
                </c:pt>
                <c:pt idx="15596">
                  <c:v>4.7609600000000002E-2</c:v>
                </c:pt>
                <c:pt idx="15597">
                  <c:v>4.7933700000000003E-2</c:v>
                </c:pt>
                <c:pt idx="15598">
                  <c:v>4.8249399999999998E-2</c:v>
                </c:pt>
                <c:pt idx="15599">
                  <c:v>4.8569000000000001E-2</c:v>
                </c:pt>
                <c:pt idx="15600">
                  <c:v>4.8889599999999998E-2</c:v>
                </c:pt>
                <c:pt idx="15601">
                  <c:v>4.9204900000000003E-2</c:v>
                </c:pt>
                <c:pt idx="15602">
                  <c:v>4.9527500000000002E-2</c:v>
                </c:pt>
                <c:pt idx="15603">
                  <c:v>4.9843999999999999E-2</c:v>
                </c:pt>
                <c:pt idx="15604">
                  <c:v>5.0163800000000001E-2</c:v>
                </c:pt>
                <c:pt idx="15605">
                  <c:v>5.0483300000000002E-2</c:v>
                </c:pt>
                <c:pt idx="15606">
                  <c:v>5.0796000000000001E-2</c:v>
                </c:pt>
                <c:pt idx="15607">
                  <c:v>5.1114399999999997E-2</c:v>
                </c:pt>
                <c:pt idx="15608">
                  <c:v>5.1425499999999999E-2</c:v>
                </c:pt>
                <c:pt idx="15609">
                  <c:v>5.17402E-2</c:v>
                </c:pt>
                <c:pt idx="15610">
                  <c:v>5.2054200000000002E-2</c:v>
                </c:pt>
                <c:pt idx="15611">
                  <c:v>5.23642E-2</c:v>
                </c:pt>
                <c:pt idx="15612">
                  <c:v>5.2680600000000001E-2</c:v>
                </c:pt>
                <c:pt idx="15613">
                  <c:v>5.2990700000000002E-2</c:v>
                </c:pt>
                <c:pt idx="15614">
                  <c:v>5.33058E-2</c:v>
                </c:pt>
                <c:pt idx="15615">
                  <c:v>5.3617600000000001E-2</c:v>
                </c:pt>
                <c:pt idx="15616">
                  <c:v>5.3926599999999998E-2</c:v>
                </c:pt>
                <c:pt idx="15617">
                  <c:v>5.4238700000000001E-2</c:v>
                </c:pt>
                <c:pt idx="15618">
                  <c:v>5.4543800000000003E-2</c:v>
                </c:pt>
                <c:pt idx="15619">
                  <c:v>5.4853199999999998E-2</c:v>
                </c:pt>
                <c:pt idx="15620">
                  <c:v>5.5158899999999997E-2</c:v>
                </c:pt>
                <c:pt idx="15621">
                  <c:v>5.5464699999999999E-2</c:v>
                </c:pt>
                <c:pt idx="15622">
                  <c:v>5.5772799999999997E-2</c:v>
                </c:pt>
                <c:pt idx="15623">
                  <c:v>5.60779E-2</c:v>
                </c:pt>
                <c:pt idx="15624">
                  <c:v>5.6385900000000003E-2</c:v>
                </c:pt>
                <c:pt idx="15625">
                  <c:v>5.6690900000000002E-2</c:v>
                </c:pt>
                <c:pt idx="15626">
                  <c:v>5.6994999999999997E-2</c:v>
                </c:pt>
                <c:pt idx="15627">
                  <c:v>5.7298399999999999E-2</c:v>
                </c:pt>
                <c:pt idx="15628">
                  <c:v>5.7598299999999998E-2</c:v>
                </c:pt>
                <c:pt idx="15629">
                  <c:v>5.7898699999999997E-2</c:v>
                </c:pt>
                <c:pt idx="15630">
                  <c:v>5.8198800000000002E-2</c:v>
                </c:pt>
                <c:pt idx="15631">
                  <c:v>5.8497100000000003E-2</c:v>
                </c:pt>
                <c:pt idx="15632">
                  <c:v>5.8798099999999999E-2</c:v>
                </c:pt>
                <c:pt idx="15633">
                  <c:v>5.9096299999999997E-2</c:v>
                </c:pt>
                <c:pt idx="15634">
                  <c:v>5.9396200000000003E-2</c:v>
                </c:pt>
                <c:pt idx="15635">
                  <c:v>5.9696100000000002E-2</c:v>
                </c:pt>
                <c:pt idx="15636">
                  <c:v>5.9991799999999998E-2</c:v>
                </c:pt>
                <c:pt idx="15637">
                  <c:v>6.0288799999999997E-2</c:v>
                </c:pt>
                <c:pt idx="15638">
                  <c:v>6.0579800000000003E-2</c:v>
                </c:pt>
                <c:pt idx="15639">
                  <c:v>6.0873400000000001E-2</c:v>
                </c:pt>
                <c:pt idx="15640">
                  <c:v>6.1166199999999997E-2</c:v>
                </c:pt>
                <c:pt idx="15641">
                  <c:v>6.1456299999999998E-2</c:v>
                </c:pt>
                <c:pt idx="15642">
                  <c:v>6.17505E-2</c:v>
                </c:pt>
                <c:pt idx="15643">
                  <c:v>6.2039700000000003E-2</c:v>
                </c:pt>
                <c:pt idx="15644">
                  <c:v>6.2334199999999999E-2</c:v>
                </c:pt>
                <c:pt idx="15645">
                  <c:v>6.2626600000000004E-2</c:v>
                </c:pt>
                <c:pt idx="15646">
                  <c:v>6.2914499999999998E-2</c:v>
                </c:pt>
                <c:pt idx="15647">
                  <c:v>6.3203099999999998E-2</c:v>
                </c:pt>
                <c:pt idx="15648">
                  <c:v>6.3484600000000002E-2</c:v>
                </c:pt>
                <c:pt idx="15649">
                  <c:v>6.3771499999999995E-2</c:v>
                </c:pt>
                <c:pt idx="15650">
                  <c:v>6.4055399999999998E-2</c:v>
                </c:pt>
                <c:pt idx="15651">
                  <c:v>6.4338000000000006E-2</c:v>
                </c:pt>
                <c:pt idx="15652">
                  <c:v>6.4623799999999995E-2</c:v>
                </c:pt>
                <c:pt idx="15653">
                  <c:v>6.4904000000000003E-2</c:v>
                </c:pt>
                <c:pt idx="15654">
                  <c:v>6.5190999999999999E-2</c:v>
                </c:pt>
                <c:pt idx="15655">
                  <c:v>6.5472500000000003E-2</c:v>
                </c:pt>
                <c:pt idx="15656">
                  <c:v>6.57523E-2</c:v>
                </c:pt>
                <c:pt idx="15657">
                  <c:v>6.6032199999999999E-2</c:v>
                </c:pt>
                <c:pt idx="15658">
                  <c:v>6.6305699999999995E-2</c:v>
                </c:pt>
                <c:pt idx="15659">
                  <c:v>6.6585199999999997E-2</c:v>
                </c:pt>
                <c:pt idx="15660">
                  <c:v>6.6858200000000007E-2</c:v>
                </c:pt>
                <c:pt idx="15661">
                  <c:v>6.7133499999999999E-2</c:v>
                </c:pt>
                <c:pt idx="15662">
                  <c:v>6.7408800000000005E-2</c:v>
                </c:pt>
                <c:pt idx="15663">
                  <c:v>6.7680799999999999E-2</c:v>
                </c:pt>
                <c:pt idx="15664">
                  <c:v>6.7959099999999995E-2</c:v>
                </c:pt>
                <c:pt idx="15665">
                  <c:v>6.8228700000000003E-2</c:v>
                </c:pt>
                <c:pt idx="15666">
                  <c:v>6.8501699999999999E-2</c:v>
                </c:pt>
                <c:pt idx="15667">
                  <c:v>6.8769999999999998E-2</c:v>
                </c:pt>
                <c:pt idx="15668">
                  <c:v>6.9037000000000001E-2</c:v>
                </c:pt>
                <c:pt idx="15669">
                  <c:v>6.9306999999999994E-2</c:v>
                </c:pt>
                <c:pt idx="15670">
                  <c:v>6.9569400000000003E-2</c:v>
                </c:pt>
                <c:pt idx="15671">
                  <c:v>6.9836800000000004E-2</c:v>
                </c:pt>
                <c:pt idx="15672">
                  <c:v>7.0098900000000006E-2</c:v>
                </c:pt>
                <c:pt idx="15673">
                  <c:v>7.0364099999999999E-2</c:v>
                </c:pt>
                <c:pt idx="15674">
                  <c:v>7.0630100000000001E-2</c:v>
                </c:pt>
                <c:pt idx="15675">
                  <c:v>7.0890700000000001E-2</c:v>
                </c:pt>
                <c:pt idx="15676">
                  <c:v>7.1154800000000004E-2</c:v>
                </c:pt>
                <c:pt idx="15677">
                  <c:v>7.14119E-2</c:v>
                </c:pt>
                <c:pt idx="15678">
                  <c:v>7.1671100000000001E-2</c:v>
                </c:pt>
                <c:pt idx="15679">
                  <c:v>7.1927900000000003E-2</c:v>
                </c:pt>
                <c:pt idx="15680">
                  <c:v>7.2181400000000007E-2</c:v>
                </c:pt>
                <c:pt idx="15681">
                  <c:v>7.24379E-2</c:v>
                </c:pt>
                <c:pt idx="15682">
                  <c:v>7.2689799999999999E-2</c:v>
                </c:pt>
                <c:pt idx="15683">
                  <c:v>7.2945899999999994E-2</c:v>
                </c:pt>
                <c:pt idx="15684">
                  <c:v>7.3199299999999995E-2</c:v>
                </c:pt>
                <c:pt idx="15685">
                  <c:v>7.3451699999999995E-2</c:v>
                </c:pt>
                <c:pt idx="15686">
                  <c:v>7.3704599999999995E-2</c:v>
                </c:pt>
                <c:pt idx="15687">
                  <c:v>7.3951500000000003E-2</c:v>
                </c:pt>
                <c:pt idx="15688">
                  <c:v>7.4200100000000005E-2</c:v>
                </c:pt>
                <c:pt idx="15689">
                  <c:v>7.4443999999999996E-2</c:v>
                </c:pt>
                <c:pt idx="15690">
                  <c:v>7.4688599999999994E-2</c:v>
                </c:pt>
                <c:pt idx="15691">
                  <c:v>7.4932899999999997E-2</c:v>
                </c:pt>
                <c:pt idx="15692">
                  <c:v>7.5174599999999994E-2</c:v>
                </c:pt>
                <c:pt idx="15693">
                  <c:v>7.54195E-2</c:v>
                </c:pt>
                <c:pt idx="15694">
                  <c:v>7.56608E-2</c:v>
                </c:pt>
                <c:pt idx="15695">
                  <c:v>7.5904600000000003E-2</c:v>
                </c:pt>
                <c:pt idx="15696">
                  <c:v>7.6144699999999996E-2</c:v>
                </c:pt>
                <c:pt idx="15697">
                  <c:v>7.6381099999999993E-2</c:v>
                </c:pt>
                <c:pt idx="15698">
                  <c:v>7.6617099999999994E-2</c:v>
                </c:pt>
                <c:pt idx="15699">
                  <c:v>7.6848799999999995E-2</c:v>
                </c:pt>
                <c:pt idx="15700">
                  <c:v>7.7083700000000005E-2</c:v>
                </c:pt>
                <c:pt idx="15701">
                  <c:v>7.7313900000000005E-2</c:v>
                </c:pt>
                <c:pt idx="15702">
                  <c:v>7.7545699999999995E-2</c:v>
                </c:pt>
                <c:pt idx="15703">
                  <c:v>7.7776700000000004E-2</c:v>
                </c:pt>
                <c:pt idx="15704">
                  <c:v>7.8007999999999994E-2</c:v>
                </c:pt>
                <c:pt idx="15705">
                  <c:v>7.8241900000000003E-2</c:v>
                </c:pt>
                <c:pt idx="15706">
                  <c:v>7.8467800000000004E-2</c:v>
                </c:pt>
                <c:pt idx="15707">
                  <c:v>7.8694E-2</c:v>
                </c:pt>
                <c:pt idx="15708">
                  <c:v>7.8914300000000007E-2</c:v>
                </c:pt>
                <c:pt idx="15709">
                  <c:v>7.9136499999999999E-2</c:v>
                </c:pt>
                <c:pt idx="15710">
                  <c:v>7.9358399999999996E-2</c:v>
                </c:pt>
                <c:pt idx="15711">
                  <c:v>7.95762E-2</c:v>
                </c:pt>
                <c:pt idx="15712">
                  <c:v>7.9797199999999999E-2</c:v>
                </c:pt>
                <c:pt idx="15713">
                  <c:v>8.0013799999999996E-2</c:v>
                </c:pt>
                <c:pt idx="15714">
                  <c:v>8.0235500000000001E-2</c:v>
                </c:pt>
                <c:pt idx="15715">
                  <c:v>8.0453399999999994E-2</c:v>
                </c:pt>
                <c:pt idx="15716">
                  <c:v>8.0667500000000003E-2</c:v>
                </c:pt>
                <c:pt idx="15717">
                  <c:v>8.0880499999999994E-2</c:v>
                </c:pt>
                <c:pt idx="15718">
                  <c:v>8.1088499999999994E-2</c:v>
                </c:pt>
                <c:pt idx="15719">
                  <c:v>8.1300300000000006E-2</c:v>
                </c:pt>
                <c:pt idx="15720">
                  <c:v>8.1506700000000001E-2</c:v>
                </c:pt>
                <c:pt idx="15721">
                  <c:v>8.1713599999999997E-2</c:v>
                </c:pt>
                <c:pt idx="15722">
                  <c:v>8.1919099999999995E-2</c:v>
                </c:pt>
                <c:pt idx="15723">
                  <c:v>8.21239E-2</c:v>
                </c:pt>
                <c:pt idx="15724">
                  <c:v>8.2332100000000005E-2</c:v>
                </c:pt>
                <c:pt idx="15725">
                  <c:v>8.2534200000000002E-2</c:v>
                </c:pt>
                <c:pt idx="15726">
                  <c:v>8.2737199999999997E-2</c:v>
                </c:pt>
                <c:pt idx="15727">
                  <c:v>8.2935200000000001E-2</c:v>
                </c:pt>
                <c:pt idx="15728">
                  <c:v>8.3133200000000004E-2</c:v>
                </c:pt>
                <c:pt idx="15729">
                  <c:v>8.3331199999999994E-2</c:v>
                </c:pt>
                <c:pt idx="15730">
                  <c:v>8.3523299999999995E-2</c:v>
                </c:pt>
                <c:pt idx="15731">
                  <c:v>8.3717200000000005E-2</c:v>
                </c:pt>
                <c:pt idx="15732">
                  <c:v>8.3906800000000004E-2</c:v>
                </c:pt>
                <c:pt idx="15733">
                  <c:v>8.4099999999999994E-2</c:v>
                </c:pt>
                <c:pt idx="15734">
                  <c:v>8.4292800000000001E-2</c:v>
                </c:pt>
                <c:pt idx="15735">
                  <c:v>8.4481100000000003E-2</c:v>
                </c:pt>
                <c:pt idx="15736">
                  <c:v>8.4670999999999996E-2</c:v>
                </c:pt>
                <c:pt idx="15737">
                  <c:v>8.4854299999999994E-2</c:v>
                </c:pt>
                <c:pt idx="15738">
                  <c:v>8.5040000000000004E-2</c:v>
                </c:pt>
                <c:pt idx="15739">
                  <c:v>8.5221500000000006E-2</c:v>
                </c:pt>
                <c:pt idx="15740">
                  <c:v>8.5399799999999998E-2</c:v>
                </c:pt>
                <c:pt idx="15741">
                  <c:v>8.5579299999999997E-2</c:v>
                </c:pt>
                <c:pt idx="15742">
                  <c:v>8.5753899999999994E-2</c:v>
                </c:pt>
                <c:pt idx="15743">
                  <c:v>8.5933800000000005E-2</c:v>
                </c:pt>
                <c:pt idx="15744">
                  <c:v>8.6109000000000005E-2</c:v>
                </c:pt>
                <c:pt idx="15745">
                  <c:v>8.6285200000000006E-2</c:v>
                </c:pt>
                <c:pt idx="15746">
                  <c:v>8.6459999999999995E-2</c:v>
                </c:pt>
                <c:pt idx="15747">
                  <c:v>8.6629100000000001E-2</c:v>
                </c:pt>
                <c:pt idx="15748">
                  <c:v>8.6799899999999999E-2</c:v>
                </c:pt>
                <c:pt idx="15749">
                  <c:v>8.6963299999999993E-2</c:v>
                </c:pt>
                <c:pt idx="15750">
                  <c:v>8.7128899999999995E-2</c:v>
                </c:pt>
                <c:pt idx="15751">
                  <c:v>8.7290900000000005E-2</c:v>
                </c:pt>
                <c:pt idx="15752">
                  <c:v>8.7452100000000005E-2</c:v>
                </c:pt>
                <c:pt idx="15753">
                  <c:v>8.7615700000000005E-2</c:v>
                </c:pt>
                <c:pt idx="15754">
                  <c:v>8.77748E-2</c:v>
                </c:pt>
                <c:pt idx="15755">
                  <c:v>8.7938600000000006E-2</c:v>
                </c:pt>
                <c:pt idx="15756">
                  <c:v>8.8095499999999993E-2</c:v>
                </c:pt>
                <c:pt idx="15757">
                  <c:v>8.8250899999999993E-2</c:v>
                </c:pt>
                <c:pt idx="15758">
                  <c:v>8.8403200000000001E-2</c:v>
                </c:pt>
                <c:pt idx="15759">
                  <c:v>8.8551099999999994E-2</c:v>
                </c:pt>
                <c:pt idx="15760">
                  <c:v>8.8702100000000006E-2</c:v>
                </c:pt>
                <c:pt idx="15761">
                  <c:v>8.8846099999999997E-2</c:v>
                </c:pt>
                <c:pt idx="15762">
                  <c:v>8.89934E-2</c:v>
                </c:pt>
                <c:pt idx="15763">
                  <c:v>8.9137900000000006E-2</c:v>
                </c:pt>
                <c:pt idx="15764">
                  <c:v>8.9284000000000002E-2</c:v>
                </c:pt>
                <c:pt idx="15765">
                  <c:v>8.9432200000000003E-2</c:v>
                </c:pt>
                <c:pt idx="15766">
                  <c:v>8.9571300000000006E-2</c:v>
                </c:pt>
                <c:pt idx="15767">
                  <c:v>8.9710799999999993E-2</c:v>
                </c:pt>
                <c:pt idx="15768">
                  <c:v>8.9842900000000003E-2</c:v>
                </c:pt>
                <c:pt idx="15769">
                  <c:v>8.9977299999999996E-2</c:v>
                </c:pt>
                <c:pt idx="15770">
                  <c:v>9.0110499999999996E-2</c:v>
                </c:pt>
                <c:pt idx="15771">
                  <c:v>9.0237999999999999E-2</c:v>
                </c:pt>
                <c:pt idx="15772">
                  <c:v>9.0368599999999993E-2</c:v>
                </c:pt>
                <c:pt idx="15773">
                  <c:v>9.0494099999999994E-2</c:v>
                </c:pt>
                <c:pt idx="15774">
                  <c:v>9.0625499999999998E-2</c:v>
                </c:pt>
                <c:pt idx="15775">
                  <c:v>9.0753299999999995E-2</c:v>
                </c:pt>
                <c:pt idx="15776">
                  <c:v>9.0875800000000007E-2</c:v>
                </c:pt>
                <c:pt idx="15777">
                  <c:v>9.0997900000000007E-2</c:v>
                </c:pt>
                <c:pt idx="15778">
                  <c:v>9.1113399999999997E-2</c:v>
                </c:pt>
                <c:pt idx="15779">
                  <c:v>9.1232900000000006E-2</c:v>
                </c:pt>
                <c:pt idx="15780">
                  <c:v>9.13461E-2</c:v>
                </c:pt>
                <c:pt idx="15781">
                  <c:v>9.1457899999999995E-2</c:v>
                </c:pt>
                <c:pt idx="15782">
                  <c:v>9.1568700000000003E-2</c:v>
                </c:pt>
                <c:pt idx="15783">
                  <c:v>9.1677499999999995E-2</c:v>
                </c:pt>
                <c:pt idx="15784">
                  <c:v>9.17911E-2</c:v>
                </c:pt>
                <c:pt idx="15785">
                  <c:v>9.1897599999999996E-2</c:v>
                </c:pt>
                <c:pt idx="15786">
                  <c:v>9.20044E-2</c:v>
                </c:pt>
                <c:pt idx="15787">
                  <c:v>9.2106599999999997E-2</c:v>
                </c:pt>
                <c:pt idx="15788">
                  <c:v>9.2207700000000004E-2</c:v>
                </c:pt>
                <c:pt idx="15789">
                  <c:v>9.23094E-2</c:v>
                </c:pt>
                <c:pt idx="15790">
                  <c:v>9.2402899999999996E-2</c:v>
                </c:pt>
                <c:pt idx="15791">
                  <c:v>9.2497200000000002E-2</c:v>
                </c:pt>
                <c:pt idx="15792">
                  <c:v>9.2586500000000002E-2</c:v>
                </c:pt>
                <c:pt idx="15793">
                  <c:v>9.2679499999999998E-2</c:v>
                </c:pt>
                <c:pt idx="15794">
                  <c:v>9.2772800000000002E-2</c:v>
                </c:pt>
                <c:pt idx="15795">
                  <c:v>9.2861100000000002E-2</c:v>
                </c:pt>
                <c:pt idx="15796">
                  <c:v>9.2951000000000006E-2</c:v>
                </c:pt>
                <c:pt idx="15797">
                  <c:v>9.3033500000000005E-2</c:v>
                </c:pt>
                <c:pt idx="15798">
                  <c:v>9.3117599999999995E-2</c:v>
                </c:pt>
                <c:pt idx="15799">
                  <c:v>9.3196799999999996E-2</c:v>
                </c:pt>
                <c:pt idx="15800">
                  <c:v>9.3271599999999996E-2</c:v>
                </c:pt>
                <c:pt idx="15801">
                  <c:v>9.3346600000000002E-2</c:v>
                </c:pt>
                <c:pt idx="15802">
                  <c:v>9.3416899999999997E-2</c:v>
                </c:pt>
                <c:pt idx="15803">
                  <c:v>9.3491900000000003E-2</c:v>
                </c:pt>
                <c:pt idx="15804">
                  <c:v>9.3562999999999993E-2</c:v>
                </c:pt>
                <c:pt idx="15805">
                  <c:v>9.3634300000000004E-2</c:v>
                </c:pt>
                <c:pt idx="15806">
                  <c:v>9.3703900000000007E-2</c:v>
                </c:pt>
                <c:pt idx="15807">
                  <c:v>9.3767699999999995E-2</c:v>
                </c:pt>
                <c:pt idx="15808">
                  <c:v>9.3831800000000007E-2</c:v>
                </c:pt>
                <c:pt idx="15809">
                  <c:v>9.3889E-2</c:v>
                </c:pt>
                <c:pt idx="15810">
                  <c:v>9.3946399999999999E-2</c:v>
                </c:pt>
                <c:pt idx="15811">
                  <c:v>9.3999399999999997E-2</c:v>
                </c:pt>
                <c:pt idx="15812">
                  <c:v>9.4048900000000005E-2</c:v>
                </c:pt>
                <c:pt idx="15813">
                  <c:v>9.4101699999999996E-2</c:v>
                </c:pt>
                <c:pt idx="15814">
                  <c:v>9.4157500000000005E-2</c:v>
                </c:pt>
                <c:pt idx="15815">
                  <c:v>9.4218099999999999E-2</c:v>
                </c:pt>
                <c:pt idx="15816">
                  <c:v>9.4255000000000005E-2</c:v>
                </c:pt>
                <c:pt idx="15817">
                  <c:v>9.42051E-2</c:v>
                </c:pt>
                <c:pt idx="15818">
                  <c:v>9.4203400000000007E-2</c:v>
                </c:pt>
                <c:pt idx="15819">
                  <c:v>9.42413E-2</c:v>
                </c:pt>
                <c:pt idx="15820">
                  <c:v>9.4219499999999998E-2</c:v>
                </c:pt>
                <c:pt idx="15821">
                  <c:v>9.4251799999999997E-2</c:v>
                </c:pt>
                <c:pt idx="15822">
                  <c:v>9.42413E-2</c:v>
                </c:pt>
                <c:pt idx="15823">
                  <c:v>9.4247499999999998E-2</c:v>
                </c:pt>
                <c:pt idx="15824">
                  <c:v>9.4265100000000004E-2</c:v>
                </c:pt>
                <c:pt idx="15825">
                  <c:v>9.4253100000000006E-2</c:v>
                </c:pt>
                <c:pt idx="15826">
                  <c:v>9.4273800000000005E-2</c:v>
                </c:pt>
                <c:pt idx="15827">
                  <c:v>9.4252699999999995E-2</c:v>
                </c:pt>
                <c:pt idx="15828">
                  <c:v>9.4252000000000002E-2</c:v>
                </c:pt>
                <c:pt idx="15829">
                  <c:v>9.4241800000000001E-2</c:v>
                </c:pt>
                <c:pt idx="15830">
                  <c:v>9.4225000000000003E-2</c:v>
                </c:pt>
                <c:pt idx="15831">
                  <c:v>9.4217499999999996E-2</c:v>
                </c:pt>
                <c:pt idx="15832">
                  <c:v>9.41945E-2</c:v>
                </c:pt>
                <c:pt idx="15833">
                  <c:v>9.4180399999999997E-2</c:v>
                </c:pt>
                <c:pt idx="15834">
                  <c:v>9.4166600000000003E-2</c:v>
                </c:pt>
                <c:pt idx="15835">
                  <c:v>9.41467E-2</c:v>
                </c:pt>
                <c:pt idx="15836">
                  <c:v>9.4127100000000005E-2</c:v>
                </c:pt>
                <c:pt idx="15837">
                  <c:v>9.4100199999999995E-2</c:v>
                </c:pt>
                <c:pt idx="15838">
                  <c:v>9.4067600000000001E-2</c:v>
                </c:pt>
                <c:pt idx="15839">
                  <c:v>9.40444E-2</c:v>
                </c:pt>
                <c:pt idx="15840">
                  <c:v>9.4002799999999997E-2</c:v>
                </c:pt>
                <c:pt idx="15841">
                  <c:v>9.3971799999999994E-2</c:v>
                </c:pt>
                <c:pt idx="15842">
                  <c:v>9.3928700000000004E-2</c:v>
                </c:pt>
                <c:pt idx="15843">
                  <c:v>9.3889E-2</c:v>
                </c:pt>
                <c:pt idx="15844">
                  <c:v>9.3857800000000005E-2</c:v>
                </c:pt>
                <c:pt idx="15845">
                  <c:v>9.3808199999999994E-2</c:v>
                </c:pt>
                <c:pt idx="15846">
                  <c:v>9.3772499999999995E-2</c:v>
                </c:pt>
                <c:pt idx="15847">
                  <c:v>9.3716400000000005E-2</c:v>
                </c:pt>
                <c:pt idx="15848">
                  <c:v>9.3671900000000002E-2</c:v>
                </c:pt>
                <c:pt idx="15849">
                  <c:v>9.3620700000000001E-2</c:v>
                </c:pt>
                <c:pt idx="15850">
                  <c:v>9.3558799999999998E-2</c:v>
                </c:pt>
                <c:pt idx="15851">
                  <c:v>9.3500200000000006E-2</c:v>
                </c:pt>
                <c:pt idx="15852">
                  <c:v>9.3433799999999997E-2</c:v>
                </c:pt>
                <c:pt idx="15853">
                  <c:v>9.3385399999999993E-2</c:v>
                </c:pt>
                <c:pt idx="15854">
                  <c:v>9.3320899999999998E-2</c:v>
                </c:pt>
                <c:pt idx="15855">
                  <c:v>9.3166700000000005E-2</c:v>
                </c:pt>
                <c:pt idx="15856">
                  <c:v>9.3054999999999999E-2</c:v>
                </c:pt>
                <c:pt idx="15857">
                  <c:v>9.2988600000000005E-2</c:v>
                </c:pt>
                <c:pt idx="15858">
                  <c:v>9.2854400000000004E-2</c:v>
                </c:pt>
                <c:pt idx="15859">
                  <c:v>9.2782000000000003E-2</c:v>
                </c:pt>
                <c:pt idx="15860">
                  <c:v>9.2656299999999997E-2</c:v>
                </c:pt>
                <c:pt idx="15861">
                  <c:v>9.2547199999999996E-2</c:v>
                </c:pt>
                <c:pt idx="15862">
                  <c:v>9.2449400000000001E-2</c:v>
                </c:pt>
                <c:pt idx="15863">
                  <c:v>9.2313699999999999E-2</c:v>
                </c:pt>
                <c:pt idx="15864">
                  <c:v>9.2229599999999995E-2</c:v>
                </c:pt>
                <c:pt idx="15865">
                  <c:v>9.2092199999999999E-2</c:v>
                </c:pt>
                <c:pt idx="15866">
                  <c:v>9.19904E-2</c:v>
                </c:pt>
                <c:pt idx="15867">
                  <c:v>9.1867400000000002E-2</c:v>
                </c:pt>
                <c:pt idx="15868">
                  <c:v>9.1736799999999993E-2</c:v>
                </c:pt>
                <c:pt idx="15869">
                  <c:v>9.1621099999999997E-2</c:v>
                </c:pt>
                <c:pt idx="15870">
                  <c:v>9.1476299999999997E-2</c:v>
                </c:pt>
                <c:pt idx="15871">
                  <c:v>9.1352000000000003E-2</c:v>
                </c:pt>
                <c:pt idx="15872">
                  <c:v>9.1212199999999993E-2</c:v>
                </c:pt>
                <c:pt idx="15873">
                  <c:v>9.1076500000000005E-2</c:v>
                </c:pt>
                <c:pt idx="15874">
                  <c:v>9.0943499999999997E-2</c:v>
                </c:pt>
                <c:pt idx="15875">
                  <c:v>9.08051E-2</c:v>
                </c:pt>
                <c:pt idx="15876">
                  <c:v>9.0664700000000001E-2</c:v>
                </c:pt>
                <c:pt idx="15877">
                  <c:v>9.0523800000000001E-2</c:v>
                </c:pt>
                <c:pt idx="15878">
                  <c:v>9.0367699999999995E-2</c:v>
                </c:pt>
                <c:pt idx="15879">
                  <c:v>9.0221099999999999E-2</c:v>
                </c:pt>
                <c:pt idx="15880">
                  <c:v>9.0062000000000003E-2</c:v>
                </c:pt>
                <c:pt idx="15881">
                  <c:v>8.9902200000000002E-2</c:v>
                </c:pt>
                <c:pt idx="15882">
                  <c:v>8.9748700000000001E-2</c:v>
                </c:pt>
                <c:pt idx="15883">
                  <c:v>8.9577199999999996E-2</c:v>
                </c:pt>
                <c:pt idx="15884">
                  <c:v>8.9431099999999999E-2</c:v>
                </c:pt>
                <c:pt idx="15885">
                  <c:v>8.9260800000000001E-2</c:v>
                </c:pt>
                <c:pt idx="15886">
                  <c:v>8.9102200000000006E-2</c:v>
                </c:pt>
                <c:pt idx="15887">
                  <c:v>8.8929400000000006E-2</c:v>
                </c:pt>
                <c:pt idx="15888">
                  <c:v>8.8748400000000005E-2</c:v>
                </c:pt>
                <c:pt idx="15889">
                  <c:v>8.8579900000000003E-2</c:v>
                </c:pt>
                <c:pt idx="15890">
                  <c:v>8.8389700000000002E-2</c:v>
                </c:pt>
                <c:pt idx="15891">
                  <c:v>8.8216000000000003E-2</c:v>
                </c:pt>
                <c:pt idx="15892">
                  <c:v>8.8022900000000001E-2</c:v>
                </c:pt>
                <c:pt idx="15893">
                  <c:v>8.7841199999999994E-2</c:v>
                </c:pt>
                <c:pt idx="15894">
                  <c:v>8.7656800000000007E-2</c:v>
                </c:pt>
                <c:pt idx="15895">
                  <c:v>8.74693E-2</c:v>
                </c:pt>
                <c:pt idx="15896">
                  <c:v>8.7280200000000002E-2</c:v>
                </c:pt>
                <c:pt idx="15897">
                  <c:v>8.7080299999999999E-2</c:v>
                </c:pt>
                <c:pt idx="15898">
                  <c:v>8.68834E-2</c:v>
                </c:pt>
                <c:pt idx="15899">
                  <c:v>8.6678199999999997E-2</c:v>
                </c:pt>
                <c:pt idx="15900">
                  <c:v>8.6476600000000001E-2</c:v>
                </c:pt>
                <c:pt idx="15901">
                  <c:v>8.6261900000000002E-2</c:v>
                </c:pt>
                <c:pt idx="15902">
                  <c:v>8.6055099999999995E-2</c:v>
                </c:pt>
                <c:pt idx="15903">
                  <c:v>8.5839600000000002E-2</c:v>
                </c:pt>
                <c:pt idx="15904">
                  <c:v>8.5633200000000007E-2</c:v>
                </c:pt>
                <c:pt idx="15905">
                  <c:v>8.5419200000000001E-2</c:v>
                </c:pt>
                <c:pt idx="15906">
                  <c:v>8.51991E-2</c:v>
                </c:pt>
                <c:pt idx="15907">
                  <c:v>8.4983000000000003E-2</c:v>
                </c:pt>
                <c:pt idx="15908">
                  <c:v>8.4750500000000006E-2</c:v>
                </c:pt>
                <c:pt idx="15909">
                  <c:v>8.4532399999999994E-2</c:v>
                </c:pt>
                <c:pt idx="15910">
                  <c:v>8.42913E-2</c:v>
                </c:pt>
                <c:pt idx="15911">
                  <c:v>8.4059999999999996E-2</c:v>
                </c:pt>
                <c:pt idx="15912">
                  <c:v>8.3819699999999997E-2</c:v>
                </c:pt>
                <c:pt idx="15913">
                  <c:v>8.3580799999999997E-2</c:v>
                </c:pt>
                <c:pt idx="15914">
                  <c:v>8.3349599999999996E-2</c:v>
                </c:pt>
                <c:pt idx="15915">
                  <c:v>8.3102200000000001E-2</c:v>
                </c:pt>
                <c:pt idx="15916">
                  <c:v>8.2867300000000005E-2</c:v>
                </c:pt>
                <c:pt idx="15917">
                  <c:v>8.2612500000000005E-2</c:v>
                </c:pt>
                <c:pt idx="15918">
                  <c:v>8.2365499999999994E-2</c:v>
                </c:pt>
                <c:pt idx="15919">
                  <c:v>8.2107399999999997E-2</c:v>
                </c:pt>
                <c:pt idx="15920">
                  <c:v>8.18469E-2</c:v>
                </c:pt>
                <c:pt idx="15921">
                  <c:v>8.1586599999999995E-2</c:v>
                </c:pt>
                <c:pt idx="15922">
                  <c:v>8.1319699999999995E-2</c:v>
                </c:pt>
                <c:pt idx="15923">
                  <c:v>8.1059699999999998E-2</c:v>
                </c:pt>
                <c:pt idx="15924">
                  <c:v>8.0791799999999997E-2</c:v>
                </c:pt>
                <c:pt idx="15925">
                  <c:v>8.0529799999999999E-2</c:v>
                </c:pt>
                <c:pt idx="15926">
                  <c:v>8.0257700000000001E-2</c:v>
                </c:pt>
                <c:pt idx="15927">
                  <c:v>7.9985600000000004E-2</c:v>
                </c:pt>
                <c:pt idx="15928">
                  <c:v>7.9701900000000006E-2</c:v>
                </c:pt>
                <c:pt idx="15929">
                  <c:v>7.9419100000000006E-2</c:v>
                </c:pt>
                <c:pt idx="15930">
                  <c:v>7.9131400000000005E-2</c:v>
                </c:pt>
                <c:pt idx="15931">
                  <c:v>7.8841900000000006E-2</c:v>
                </c:pt>
                <c:pt idx="15932">
                  <c:v>7.8553999999999999E-2</c:v>
                </c:pt>
                <c:pt idx="15933">
                  <c:v>7.8258400000000006E-2</c:v>
                </c:pt>
                <c:pt idx="15934">
                  <c:v>7.7973100000000004E-2</c:v>
                </c:pt>
                <c:pt idx="15935">
                  <c:v>7.7676300000000004E-2</c:v>
                </c:pt>
                <c:pt idx="15936">
                  <c:v>7.7384599999999998E-2</c:v>
                </c:pt>
                <c:pt idx="15937">
                  <c:v>7.7076800000000001E-2</c:v>
                </c:pt>
                <c:pt idx="15938">
                  <c:v>7.6767100000000005E-2</c:v>
                </c:pt>
                <c:pt idx="15939">
                  <c:v>7.64566E-2</c:v>
                </c:pt>
                <c:pt idx="15940">
                  <c:v>7.6140100000000002E-2</c:v>
                </c:pt>
                <c:pt idx="15941">
                  <c:v>7.5829099999999997E-2</c:v>
                </c:pt>
                <c:pt idx="15942">
                  <c:v>7.5504699999999994E-2</c:v>
                </c:pt>
                <c:pt idx="15943">
                  <c:v>7.5190199999999999E-2</c:v>
                </c:pt>
                <c:pt idx="15944">
                  <c:v>7.4870000000000006E-2</c:v>
                </c:pt>
                <c:pt idx="15945">
                  <c:v>7.4554599999999999E-2</c:v>
                </c:pt>
                <c:pt idx="15946">
                  <c:v>7.4227699999999994E-2</c:v>
                </c:pt>
                <c:pt idx="15947">
                  <c:v>7.3891399999999996E-2</c:v>
                </c:pt>
                <c:pt idx="15948">
                  <c:v>7.3553499999999994E-2</c:v>
                </c:pt>
                <c:pt idx="15949">
                  <c:v>7.3212100000000002E-2</c:v>
                </c:pt>
                <c:pt idx="15950">
                  <c:v>7.2875800000000004E-2</c:v>
                </c:pt>
                <c:pt idx="15951">
                  <c:v>7.2527300000000003E-2</c:v>
                </c:pt>
                <c:pt idx="15952">
                  <c:v>7.2183800000000006E-2</c:v>
                </c:pt>
                <c:pt idx="15953">
                  <c:v>7.1833099999999997E-2</c:v>
                </c:pt>
                <c:pt idx="15954">
                  <c:v>7.1491899999999997E-2</c:v>
                </c:pt>
                <c:pt idx="15955">
                  <c:v>7.1141899999999994E-2</c:v>
                </c:pt>
                <c:pt idx="15956">
                  <c:v>7.0782899999999996E-2</c:v>
                </c:pt>
                <c:pt idx="15957">
                  <c:v>7.0419200000000001E-2</c:v>
                </c:pt>
                <c:pt idx="15958">
                  <c:v>7.0048799999999994E-2</c:v>
                </c:pt>
                <c:pt idx="15959">
                  <c:v>6.9689699999999993E-2</c:v>
                </c:pt>
                <c:pt idx="15960">
                  <c:v>6.9316299999999997E-2</c:v>
                </c:pt>
                <c:pt idx="15961">
                  <c:v>6.8947499999999995E-2</c:v>
                </c:pt>
                <c:pt idx="15962">
                  <c:v>6.8567299999999998E-2</c:v>
                </c:pt>
                <c:pt idx="15963">
                  <c:v>6.8195199999999997E-2</c:v>
                </c:pt>
                <c:pt idx="15964">
                  <c:v>6.7823300000000003E-2</c:v>
                </c:pt>
                <c:pt idx="15965">
                  <c:v>6.7439600000000002E-2</c:v>
                </c:pt>
                <c:pt idx="15966">
                  <c:v>6.7052899999999999E-2</c:v>
                </c:pt>
                <c:pt idx="15967">
                  <c:v>6.6652100000000006E-2</c:v>
                </c:pt>
                <c:pt idx="15968">
                  <c:v>6.6265199999999996E-2</c:v>
                </c:pt>
                <c:pt idx="15969">
                  <c:v>6.5870399999999996E-2</c:v>
                </c:pt>
                <c:pt idx="15970">
                  <c:v>6.5475000000000005E-2</c:v>
                </c:pt>
                <c:pt idx="15971">
                  <c:v>6.50699E-2</c:v>
                </c:pt>
                <c:pt idx="15972">
                  <c:v>6.4664100000000002E-2</c:v>
                </c:pt>
                <c:pt idx="15973">
                  <c:v>6.4265699999999995E-2</c:v>
                </c:pt>
                <c:pt idx="15974">
                  <c:v>6.38595E-2</c:v>
                </c:pt>
                <c:pt idx="15975">
                  <c:v>6.3444600000000004E-2</c:v>
                </c:pt>
                <c:pt idx="15976">
                  <c:v>6.3012700000000005E-2</c:v>
                </c:pt>
                <c:pt idx="15977">
                  <c:v>6.2584100000000004E-2</c:v>
                </c:pt>
                <c:pt idx="15978">
                  <c:v>6.2154800000000003E-2</c:v>
                </c:pt>
                <c:pt idx="15979">
                  <c:v>6.17295E-2</c:v>
                </c:pt>
                <c:pt idx="15980">
                  <c:v>6.1293E-2</c:v>
                </c:pt>
                <c:pt idx="15981">
                  <c:v>6.0855600000000003E-2</c:v>
                </c:pt>
                <c:pt idx="15982">
                  <c:v>6.0417699999999998E-2</c:v>
                </c:pt>
                <c:pt idx="15983">
                  <c:v>5.9979299999999999E-2</c:v>
                </c:pt>
                <c:pt idx="15984">
                  <c:v>5.9539700000000001E-2</c:v>
                </c:pt>
                <c:pt idx="15985">
                  <c:v>5.9081500000000002E-2</c:v>
                </c:pt>
                <c:pt idx="15986">
                  <c:v>5.8627499999999999E-2</c:v>
                </c:pt>
                <c:pt idx="15987">
                  <c:v>5.8165000000000001E-2</c:v>
                </c:pt>
                <c:pt idx="15988">
                  <c:v>5.7713300000000002E-2</c:v>
                </c:pt>
                <c:pt idx="15989">
                  <c:v>5.7253199999999997E-2</c:v>
                </c:pt>
                <c:pt idx="15990">
                  <c:v>5.6788499999999999E-2</c:v>
                </c:pt>
                <c:pt idx="15991">
                  <c:v>5.6325500000000001E-2</c:v>
                </c:pt>
                <c:pt idx="15992">
                  <c:v>5.5855299999999997E-2</c:v>
                </c:pt>
                <c:pt idx="15993">
                  <c:v>5.5393600000000001E-2</c:v>
                </c:pt>
                <c:pt idx="15994">
                  <c:v>5.4911700000000001E-2</c:v>
                </c:pt>
                <c:pt idx="15995">
                  <c:v>5.44305E-2</c:v>
                </c:pt>
                <c:pt idx="15996">
                  <c:v>5.3939899999999999E-2</c:v>
                </c:pt>
                <c:pt idx="15997">
                  <c:v>5.3454700000000001E-2</c:v>
                </c:pt>
                <c:pt idx="15998">
                  <c:v>5.2971900000000002E-2</c:v>
                </c:pt>
                <c:pt idx="15999">
                  <c:v>5.2480199999999998E-2</c:v>
                </c:pt>
                <c:pt idx="16000">
                  <c:v>5.1992900000000002E-2</c:v>
                </c:pt>
                <c:pt idx="16001">
                  <c:v>5.1495300000000001E-2</c:v>
                </c:pt>
                <c:pt idx="16002">
                  <c:v>5.1004599999999997E-2</c:v>
                </c:pt>
                <c:pt idx="16003">
                  <c:v>5.0502100000000001E-2</c:v>
                </c:pt>
                <c:pt idx="16004">
                  <c:v>4.9994200000000003E-2</c:v>
                </c:pt>
                <c:pt idx="16005">
                  <c:v>4.9478099999999997E-2</c:v>
                </c:pt>
                <c:pt idx="16006">
                  <c:v>4.8961400000000002E-2</c:v>
                </c:pt>
                <c:pt idx="16007">
                  <c:v>4.8448900000000003E-2</c:v>
                </c:pt>
                <c:pt idx="16008">
                  <c:v>4.7932799999999998E-2</c:v>
                </c:pt>
                <c:pt idx="16009">
                  <c:v>4.7418599999999998E-2</c:v>
                </c:pt>
                <c:pt idx="16010">
                  <c:v>4.6896800000000002E-2</c:v>
                </c:pt>
                <c:pt idx="16011">
                  <c:v>4.6378500000000003E-2</c:v>
                </c:pt>
                <c:pt idx="16012">
                  <c:v>4.5850599999999998E-2</c:v>
                </c:pt>
                <c:pt idx="16013">
                  <c:v>4.5320199999999998E-2</c:v>
                </c:pt>
                <c:pt idx="16014">
                  <c:v>4.4777299999999999E-2</c:v>
                </c:pt>
                <c:pt idx="16015">
                  <c:v>4.4232300000000002E-2</c:v>
                </c:pt>
                <c:pt idx="16016">
                  <c:v>4.3689400000000003E-2</c:v>
                </c:pt>
                <c:pt idx="16017">
                  <c:v>4.3144299999999997E-2</c:v>
                </c:pt>
                <c:pt idx="16018">
                  <c:v>4.2605499999999998E-2</c:v>
                </c:pt>
                <c:pt idx="16019">
                  <c:v>4.2057200000000003E-2</c:v>
                </c:pt>
                <c:pt idx="16020">
                  <c:v>4.1514599999999999E-2</c:v>
                </c:pt>
                <c:pt idx="16021">
                  <c:v>4.09606E-2</c:v>
                </c:pt>
                <c:pt idx="16022">
                  <c:v>4.0405099999999999E-2</c:v>
                </c:pt>
                <c:pt idx="16023">
                  <c:v>3.9839600000000003E-2</c:v>
                </c:pt>
                <c:pt idx="16024">
                  <c:v>3.92652E-2</c:v>
                </c:pt>
                <c:pt idx="16025">
                  <c:v>3.8694399999999997E-2</c:v>
                </c:pt>
                <c:pt idx="16026">
                  <c:v>3.8117699999999997E-2</c:v>
                </c:pt>
                <c:pt idx="16027">
                  <c:v>3.7550899999999998E-2</c:v>
                </c:pt>
                <c:pt idx="16028">
                  <c:v>3.6977299999999998E-2</c:v>
                </c:pt>
                <c:pt idx="16029">
                  <c:v>3.64084E-2</c:v>
                </c:pt>
                <c:pt idx="16030">
                  <c:v>3.5831700000000001E-2</c:v>
                </c:pt>
                <c:pt idx="16031">
                  <c:v>3.5249299999999997E-2</c:v>
                </c:pt>
                <c:pt idx="16032">
                  <c:v>3.4660900000000001E-2</c:v>
                </c:pt>
                <c:pt idx="16033">
                  <c:v>3.4060399999999998E-2</c:v>
                </c:pt>
                <c:pt idx="16034">
                  <c:v>3.3460700000000003E-2</c:v>
                </c:pt>
                <c:pt idx="16035">
                  <c:v>3.2855500000000003E-2</c:v>
                </c:pt>
                <c:pt idx="16036">
                  <c:v>3.22577E-2</c:v>
                </c:pt>
                <c:pt idx="16037">
                  <c:v>3.1655099999999999E-2</c:v>
                </c:pt>
                <c:pt idx="16038">
                  <c:v>3.1056E-2</c:v>
                </c:pt>
                <c:pt idx="16039">
                  <c:v>3.0454499999999999E-2</c:v>
                </c:pt>
                <c:pt idx="16040">
                  <c:v>2.98531E-2</c:v>
                </c:pt>
                <c:pt idx="16041">
                  <c:v>2.92439E-2</c:v>
                </c:pt>
                <c:pt idx="16042">
                  <c:v>2.8609599999999999E-2</c:v>
                </c:pt>
                <c:pt idx="16043">
                  <c:v>2.7957699999999999E-2</c:v>
                </c:pt>
                <c:pt idx="16044">
                  <c:v>2.7292E-2</c:v>
                </c:pt>
                <c:pt idx="16045">
                  <c:v>2.6637299999999999E-2</c:v>
                </c:pt>
                <c:pt idx="16046">
                  <c:v>2.5980799999999998E-2</c:v>
                </c:pt>
                <c:pt idx="16047">
                  <c:v>2.5328699999999999E-2</c:v>
                </c:pt>
                <c:pt idx="16048">
                  <c:v>2.4673299999999999E-2</c:v>
                </c:pt>
                <c:pt idx="16049">
                  <c:v>2.40152E-2</c:v>
                </c:pt>
                <c:pt idx="16050">
                  <c:v>2.3356999999999999E-2</c:v>
                </c:pt>
                <c:pt idx="16051">
                  <c:v>2.2686600000000001E-2</c:v>
                </c:pt>
                <c:pt idx="16052">
                  <c:v>2.2012500000000001E-2</c:v>
                </c:pt>
                <c:pt idx="16053">
                  <c:v>2.1324800000000001E-2</c:v>
                </c:pt>
                <c:pt idx="16054">
                  <c:v>2.0642299999999999E-2</c:v>
                </c:pt>
                <c:pt idx="16055">
                  <c:v>1.9958099999999999E-2</c:v>
                </c:pt>
                <c:pt idx="16056">
                  <c:v>1.9276600000000001E-2</c:v>
                </c:pt>
                <c:pt idx="16057">
                  <c:v>1.8595299999999999E-2</c:v>
                </c:pt>
                <c:pt idx="16058">
                  <c:v>1.7910599999999999E-2</c:v>
                </c:pt>
                <c:pt idx="16059">
                  <c:v>1.7229000000000001E-2</c:v>
                </c:pt>
                <c:pt idx="16060">
                  <c:v>1.65387E-2</c:v>
                </c:pt>
                <c:pt idx="16061">
                  <c:v>1.5845000000000001E-2</c:v>
                </c:pt>
                <c:pt idx="16062">
                  <c:v>1.51366E-2</c:v>
                </c:pt>
                <c:pt idx="16063">
                  <c:v>1.4427499999999999E-2</c:v>
                </c:pt>
                <c:pt idx="16064">
                  <c:v>1.3717399999999999E-2</c:v>
                </c:pt>
                <c:pt idx="16065">
                  <c:v>1.30102E-2</c:v>
                </c:pt>
                <c:pt idx="16066">
                  <c:v>1.23036E-2</c:v>
                </c:pt>
                <c:pt idx="16067">
                  <c:v>1.1594200000000001E-2</c:v>
                </c:pt>
                <c:pt idx="16068">
                  <c:v>1.08881E-2</c:v>
                </c:pt>
                <c:pt idx="16069">
                  <c:v>1.01773E-2</c:v>
                </c:pt>
                <c:pt idx="16070" formatCode="0.00E+00">
                  <c:v>9.4666699999999999E-3</c:v>
                </c:pt>
                <c:pt idx="16071" formatCode="0.00E+00">
                  <c:v>8.7409199999999992E-3</c:v>
                </c:pt>
                <c:pt idx="16072" formatCode="0.00E+00">
                  <c:v>8.01084E-3</c:v>
                </c:pt>
                <c:pt idx="16073" formatCode="0.00E+00">
                  <c:v>7.2760799999999999E-3</c:v>
                </c:pt>
                <c:pt idx="16074" formatCode="0.00E+00">
                  <c:v>6.5446799999999998E-3</c:v>
                </c:pt>
                <c:pt idx="16075" formatCode="0.00E+00">
                  <c:v>5.8156099999999997E-3</c:v>
                </c:pt>
                <c:pt idx="16076" formatCode="0.00E+00">
                  <c:v>5.0824199999999998E-3</c:v>
                </c:pt>
                <c:pt idx="16077" formatCode="0.00E+00">
                  <c:v>4.3540499999999999E-3</c:v>
                </c:pt>
                <c:pt idx="16078" formatCode="0.00E+00">
                  <c:v>3.6210999999999999E-3</c:v>
                </c:pt>
                <c:pt idx="16079" formatCode="0.00E+00">
                  <c:v>2.8934099999999999E-3</c:v>
                </c:pt>
                <c:pt idx="16080" formatCode="0.00E+00">
                  <c:v>2.15395E-3</c:v>
                </c:pt>
                <c:pt idx="16081" formatCode="0.00E+00">
                  <c:v>1.4061900000000001E-3</c:v>
                </c:pt>
                <c:pt idx="16082" formatCode="0.00E+00">
                  <c:v>6.5110400000000001E-4</c:v>
                </c:pt>
                <c:pt idx="16083" formatCode="0.00E+00">
                  <c:v>-1.04317E-4</c:v>
                </c:pt>
                <c:pt idx="16084" formatCode="0.00E+00">
                  <c:v>-8.5434900000000002E-4</c:v>
                </c:pt>
                <c:pt idx="16085" formatCode="0.00E+00">
                  <c:v>-1.6086900000000001E-3</c:v>
                </c:pt>
                <c:pt idx="16086" formatCode="0.00E+00">
                  <c:v>-2.3592800000000001E-3</c:v>
                </c:pt>
                <c:pt idx="16087" formatCode="0.00E+00">
                  <c:v>-3.1135999999999998E-3</c:v>
                </c:pt>
                <c:pt idx="16088" formatCode="0.00E+00">
                  <c:v>-3.86104E-3</c:v>
                </c:pt>
                <c:pt idx="16089" formatCode="0.00E+00">
                  <c:v>-4.6133299999999997E-3</c:v>
                </c:pt>
                <c:pt idx="16090" formatCode="0.00E+00">
                  <c:v>-5.3740000000000003E-3</c:v>
                </c:pt>
                <c:pt idx="16091" formatCode="0.00E+00">
                  <c:v>-6.1455600000000004E-3</c:v>
                </c:pt>
                <c:pt idx="16092" formatCode="0.00E+00">
                  <c:v>-6.9220899999999997E-3</c:v>
                </c:pt>
                <c:pt idx="16093" formatCode="0.00E+00">
                  <c:v>-7.6931100000000004E-3</c:v>
                </c:pt>
                <c:pt idx="16094" formatCode="0.00E+00">
                  <c:v>-8.4660599999999992E-3</c:v>
                </c:pt>
                <c:pt idx="16095" formatCode="0.00E+00">
                  <c:v>-9.2356999999999995E-3</c:v>
                </c:pt>
                <c:pt idx="16096">
                  <c:v>-1.00102E-2</c:v>
                </c:pt>
                <c:pt idx="16097">
                  <c:v>-1.0779E-2</c:v>
                </c:pt>
                <c:pt idx="16098">
                  <c:v>-1.1549E-2</c:v>
                </c:pt>
                <c:pt idx="16099">
                  <c:v>-1.2322100000000001E-2</c:v>
                </c:pt>
                <c:pt idx="16100">
                  <c:v>-1.3105800000000001E-2</c:v>
                </c:pt>
                <c:pt idx="16101">
                  <c:v>-1.38989E-2</c:v>
                </c:pt>
                <c:pt idx="16102">
                  <c:v>-1.46885E-2</c:v>
                </c:pt>
                <c:pt idx="16103">
                  <c:v>-1.5480000000000001E-2</c:v>
                </c:pt>
                <c:pt idx="16104">
                  <c:v>-1.6265399999999999E-2</c:v>
                </c:pt>
                <c:pt idx="16105">
                  <c:v>-1.7057300000000001E-2</c:v>
                </c:pt>
                <c:pt idx="16106">
                  <c:v>-1.7844700000000002E-2</c:v>
                </c:pt>
                <c:pt idx="16107">
                  <c:v>-1.8632099999999999E-2</c:v>
                </c:pt>
                <c:pt idx="16108">
                  <c:v>-1.9419599999999999E-2</c:v>
                </c:pt>
                <c:pt idx="16109">
                  <c:v>-2.0212399999999998E-2</c:v>
                </c:pt>
                <c:pt idx="16110">
                  <c:v>-2.1018599999999998E-2</c:v>
                </c:pt>
                <c:pt idx="16111">
                  <c:v>-2.1824199999999998E-2</c:v>
                </c:pt>
                <c:pt idx="16112">
                  <c:v>-2.2632699999999999E-2</c:v>
                </c:pt>
                <c:pt idx="16113">
                  <c:v>-2.3434E-2</c:v>
                </c:pt>
                <c:pt idx="16114">
                  <c:v>-2.42396E-2</c:v>
                </c:pt>
                <c:pt idx="16115">
                  <c:v>-2.5043699999999999E-2</c:v>
                </c:pt>
                <c:pt idx="16116">
                  <c:v>-2.58473E-2</c:v>
                </c:pt>
                <c:pt idx="16117">
                  <c:v>-2.6649900000000001E-2</c:v>
                </c:pt>
                <c:pt idx="16118">
                  <c:v>-2.74527E-2</c:v>
                </c:pt>
                <c:pt idx="16119">
                  <c:v>-2.8268000000000001E-2</c:v>
                </c:pt>
                <c:pt idx="16120">
                  <c:v>-2.9086399999999998E-2</c:v>
                </c:pt>
                <c:pt idx="16121">
                  <c:v>-2.9910099999999998E-2</c:v>
                </c:pt>
                <c:pt idx="16122">
                  <c:v>-3.07265E-2</c:v>
                </c:pt>
                <c:pt idx="16123">
                  <c:v>-3.1544599999999999E-2</c:v>
                </c:pt>
                <c:pt idx="16124">
                  <c:v>-3.2362099999999998E-2</c:v>
                </c:pt>
                <c:pt idx="16125">
                  <c:v>-3.3180000000000001E-2</c:v>
                </c:pt>
                <c:pt idx="16126">
                  <c:v>-3.3997399999999997E-2</c:v>
                </c:pt>
                <c:pt idx="16127">
                  <c:v>-3.48112E-2</c:v>
                </c:pt>
                <c:pt idx="16128">
                  <c:v>-3.5634199999999998E-2</c:v>
                </c:pt>
                <c:pt idx="16129">
                  <c:v>-3.6461399999999998E-2</c:v>
                </c:pt>
                <c:pt idx="16130">
                  <c:v>-3.7297900000000002E-2</c:v>
                </c:pt>
                <c:pt idx="16131">
                  <c:v>-3.8128200000000001E-2</c:v>
                </c:pt>
                <c:pt idx="16132">
                  <c:v>-3.8958300000000001E-2</c:v>
                </c:pt>
                <c:pt idx="16133">
                  <c:v>-3.9787000000000003E-2</c:v>
                </c:pt>
                <c:pt idx="16134">
                  <c:v>-4.0615900000000003E-2</c:v>
                </c:pt>
                <c:pt idx="16135">
                  <c:v>-4.1447299999999999E-2</c:v>
                </c:pt>
                <c:pt idx="16136">
                  <c:v>-4.2272400000000002E-2</c:v>
                </c:pt>
                <c:pt idx="16137">
                  <c:v>-4.3103900000000001E-2</c:v>
                </c:pt>
                <c:pt idx="16138">
                  <c:v>-4.39364E-2</c:v>
                </c:pt>
                <c:pt idx="16139">
                  <c:v>-4.4779800000000002E-2</c:v>
                </c:pt>
                <c:pt idx="16140">
                  <c:v>-4.5621799999999997E-2</c:v>
                </c:pt>
                <c:pt idx="16141">
                  <c:v>-4.64619E-2</c:v>
                </c:pt>
                <c:pt idx="16142">
                  <c:v>-4.7301000000000003E-2</c:v>
                </c:pt>
                <c:pt idx="16143">
                  <c:v>-4.8138E-2</c:v>
                </c:pt>
                <c:pt idx="16144">
                  <c:v>-4.8979000000000002E-2</c:v>
                </c:pt>
                <c:pt idx="16145">
                  <c:v>-4.9814400000000002E-2</c:v>
                </c:pt>
                <c:pt idx="16146">
                  <c:v>-5.06531E-2</c:v>
                </c:pt>
                <c:pt idx="16147">
                  <c:v>-5.1491099999999998E-2</c:v>
                </c:pt>
                <c:pt idx="16148">
                  <c:v>-5.2339299999999998E-2</c:v>
                </c:pt>
                <c:pt idx="16149">
                  <c:v>-5.31907E-2</c:v>
                </c:pt>
                <c:pt idx="16150">
                  <c:v>-5.40413E-2</c:v>
                </c:pt>
                <c:pt idx="16151">
                  <c:v>-5.48902E-2</c:v>
                </c:pt>
                <c:pt idx="16152">
                  <c:v>-5.5735300000000002E-2</c:v>
                </c:pt>
                <c:pt idx="16153">
                  <c:v>-5.6584599999999999E-2</c:v>
                </c:pt>
                <c:pt idx="16154">
                  <c:v>-5.7429099999999997E-2</c:v>
                </c:pt>
                <c:pt idx="16155">
                  <c:v>-5.8276099999999997E-2</c:v>
                </c:pt>
                <c:pt idx="16156">
                  <c:v>-5.91198E-2</c:v>
                </c:pt>
                <c:pt idx="16157">
                  <c:v>-5.9971299999999998E-2</c:v>
                </c:pt>
                <c:pt idx="16158">
                  <c:v>-6.0828699999999999E-2</c:v>
                </c:pt>
                <c:pt idx="16159">
                  <c:v>-6.1687800000000001E-2</c:v>
                </c:pt>
                <c:pt idx="16160">
                  <c:v>-6.2546299999999999E-2</c:v>
                </c:pt>
                <c:pt idx="16161">
                  <c:v>-6.3398399999999994E-2</c:v>
                </c:pt>
                <c:pt idx="16162">
                  <c:v>-6.4254199999999997E-2</c:v>
                </c:pt>
                <c:pt idx="16163">
                  <c:v>-6.5105700000000002E-2</c:v>
                </c:pt>
                <c:pt idx="16164">
                  <c:v>-6.5959900000000002E-2</c:v>
                </c:pt>
                <c:pt idx="16165">
                  <c:v>-6.6809800000000003E-2</c:v>
                </c:pt>
                <c:pt idx="16166">
                  <c:v>-6.7663299999999996E-2</c:v>
                </c:pt>
                <c:pt idx="16167">
                  <c:v>-6.8524199999999993E-2</c:v>
                </c:pt>
                <c:pt idx="16168">
                  <c:v>-6.93888E-2</c:v>
                </c:pt>
                <c:pt idx="16169">
                  <c:v>-7.0256100000000002E-2</c:v>
                </c:pt>
                <c:pt idx="16170">
                  <c:v>-7.1115700000000004E-2</c:v>
                </c:pt>
                <c:pt idx="16171">
                  <c:v>-7.1976799999999994E-2</c:v>
                </c:pt>
                <c:pt idx="16172">
                  <c:v>-7.2833999999999996E-2</c:v>
                </c:pt>
                <c:pt idx="16173">
                  <c:v>-7.3693099999999997E-2</c:v>
                </c:pt>
                <c:pt idx="16174">
                  <c:v>-7.4549000000000004E-2</c:v>
                </c:pt>
                <c:pt idx="16175">
                  <c:v>-7.5404700000000005E-2</c:v>
                </c:pt>
                <c:pt idx="16176">
                  <c:v>-7.6266299999999995E-2</c:v>
                </c:pt>
                <c:pt idx="16177">
                  <c:v>-7.7133900000000005E-2</c:v>
                </c:pt>
                <c:pt idx="16178">
                  <c:v>-7.8007900000000005E-2</c:v>
                </c:pt>
                <c:pt idx="16179">
                  <c:v>-7.8875000000000001E-2</c:v>
                </c:pt>
                <c:pt idx="16180">
                  <c:v>-7.9741500000000007E-2</c:v>
                </c:pt>
                <c:pt idx="16181">
                  <c:v>-8.0603400000000006E-2</c:v>
                </c:pt>
                <c:pt idx="16182">
                  <c:v>-8.1467700000000004E-2</c:v>
                </c:pt>
                <c:pt idx="16183">
                  <c:v>-8.2327499999999998E-2</c:v>
                </c:pt>
                <c:pt idx="16184">
                  <c:v>-8.3181699999999997E-2</c:v>
                </c:pt>
                <c:pt idx="16185">
                  <c:v>-8.4042000000000006E-2</c:v>
                </c:pt>
                <c:pt idx="16186">
                  <c:v>-8.4919800000000004E-2</c:v>
                </c:pt>
                <c:pt idx="16187">
                  <c:v>-8.5822800000000005E-2</c:v>
                </c:pt>
                <c:pt idx="16188">
                  <c:v>-8.6727299999999993E-2</c:v>
                </c:pt>
                <c:pt idx="16189">
                  <c:v>-8.7626399999999993E-2</c:v>
                </c:pt>
                <c:pt idx="16190">
                  <c:v>-8.8516200000000003E-2</c:v>
                </c:pt>
                <c:pt idx="16191">
                  <c:v>-8.9405799999999994E-2</c:v>
                </c:pt>
                <c:pt idx="16192">
                  <c:v>-9.0295100000000003E-2</c:v>
                </c:pt>
                <c:pt idx="16193">
                  <c:v>-9.1181200000000004E-2</c:v>
                </c:pt>
                <c:pt idx="16194">
                  <c:v>-9.2068300000000006E-2</c:v>
                </c:pt>
                <c:pt idx="16195">
                  <c:v>-9.29566E-2</c:v>
                </c:pt>
                <c:pt idx="16196">
                  <c:v>-9.3857499999999996E-2</c:v>
                </c:pt>
                <c:pt idx="16197">
                  <c:v>-9.4760399999999995E-2</c:v>
                </c:pt>
                <c:pt idx="16198">
                  <c:v>-9.5661099999999999E-2</c:v>
                </c:pt>
                <c:pt idx="16199">
                  <c:v>-9.6553200000000006E-2</c:v>
                </c:pt>
                <c:pt idx="16200">
                  <c:v>-9.7441700000000006E-2</c:v>
                </c:pt>
                <c:pt idx="16201">
                  <c:v>-9.8331000000000002E-2</c:v>
                </c:pt>
                <c:pt idx="16202">
                  <c:v>-9.9217799999999995E-2</c:v>
                </c:pt>
                <c:pt idx="16203">
                  <c:v>-0.100104</c:v>
                </c:pt>
                <c:pt idx="16204">
                  <c:v>-0.100989</c:v>
                </c:pt>
                <c:pt idx="16205">
                  <c:v>-0.101881</c:v>
                </c:pt>
                <c:pt idx="16206">
                  <c:v>-0.102779</c:v>
                </c:pt>
                <c:pt idx="16207">
                  <c:v>-0.10367999999999999</c:v>
                </c:pt>
                <c:pt idx="16208">
                  <c:v>-0.104573</c:v>
                </c:pt>
                <c:pt idx="16209">
                  <c:v>-0.105461</c:v>
                </c:pt>
                <c:pt idx="16210">
                  <c:v>-0.106347</c:v>
                </c:pt>
                <c:pt idx="16211">
                  <c:v>-0.10723100000000001</c:v>
                </c:pt>
                <c:pt idx="16212">
                  <c:v>-0.108114</c:v>
                </c:pt>
                <c:pt idx="16213">
                  <c:v>-0.10899300000000001</c:v>
                </c:pt>
                <c:pt idx="16214">
                  <c:v>-0.109877</c:v>
                </c:pt>
                <c:pt idx="16215">
                  <c:v>-0.110764</c:v>
                </c:pt>
                <c:pt idx="16216">
                  <c:v>-0.11165899999999999</c:v>
                </c:pt>
                <c:pt idx="16217">
                  <c:v>-0.11255</c:v>
                </c:pt>
                <c:pt idx="16218">
                  <c:v>-0.11343499999999999</c:v>
                </c:pt>
                <c:pt idx="16219">
                  <c:v>-0.114316</c:v>
                </c:pt>
                <c:pt idx="16220">
                  <c:v>-0.115194</c:v>
                </c:pt>
                <c:pt idx="16221">
                  <c:v>-0.11607199999999999</c:v>
                </c:pt>
                <c:pt idx="16222">
                  <c:v>-0.11694400000000001</c:v>
                </c:pt>
                <c:pt idx="16223">
                  <c:v>-0.11781700000000001</c:v>
                </c:pt>
                <c:pt idx="16224">
                  <c:v>-0.11869200000000001</c:v>
                </c:pt>
                <c:pt idx="16225">
                  <c:v>-0.119573</c:v>
                </c:pt>
                <c:pt idx="16226">
                  <c:v>-0.12045699999999999</c:v>
                </c:pt>
                <c:pt idx="16227">
                  <c:v>-0.121336</c:v>
                </c:pt>
                <c:pt idx="16228">
                  <c:v>-0.122213</c:v>
                </c:pt>
                <c:pt idx="16229">
                  <c:v>-0.123083</c:v>
                </c:pt>
                <c:pt idx="16230">
                  <c:v>-0.12395100000000001</c:v>
                </c:pt>
                <c:pt idx="16231">
                  <c:v>-0.12481399999999999</c:v>
                </c:pt>
                <c:pt idx="16232">
                  <c:v>-0.12567700000000001</c:v>
                </c:pt>
                <c:pt idx="16233">
                  <c:v>-0.12653800000000001</c:v>
                </c:pt>
                <c:pt idx="16234">
                  <c:v>-0.12740299999999999</c:v>
                </c:pt>
                <c:pt idx="16235">
                  <c:v>-0.128273</c:v>
                </c:pt>
                <c:pt idx="16236">
                  <c:v>-0.12914100000000001</c:v>
                </c:pt>
                <c:pt idx="16237">
                  <c:v>-0.13000900000000001</c:v>
                </c:pt>
                <c:pt idx="16238">
                  <c:v>-0.13087099999999999</c:v>
                </c:pt>
                <c:pt idx="16239">
                  <c:v>-0.13172900000000001</c:v>
                </c:pt>
                <c:pt idx="16240">
                  <c:v>-0.13258</c:v>
                </c:pt>
                <c:pt idx="16241">
                  <c:v>-0.13342999999999999</c:v>
                </c:pt>
                <c:pt idx="16242">
                  <c:v>-0.13427600000000001</c:v>
                </c:pt>
                <c:pt idx="16243">
                  <c:v>-0.13512399999999999</c:v>
                </c:pt>
                <c:pt idx="16244">
                  <c:v>-0.13597500000000001</c:v>
                </c:pt>
                <c:pt idx="16245">
                  <c:v>-0.13682800000000001</c:v>
                </c:pt>
                <c:pt idx="16246">
                  <c:v>-0.137682</c:v>
                </c:pt>
                <c:pt idx="16247">
                  <c:v>-0.13853299999999999</c:v>
                </c:pt>
                <c:pt idx="16248">
                  <c:v>-0.13938</c:v>
                </c:pt>
                <c:pt idx="16249">
                  <c:v>-0.14021900000000001</c:v>
                </c:pt>
                <c:pt idx="16250">
                  <c:v>-0.14105300000000001</c:v>
                </c:pt>
                <c:pt idx="16251">
                  <c:v>-0.14188300000000001</c:v>
                </c:pt>
                <c:pt idx="16252">
                  <c:v>-0.14271200000000001</c:v>
                </c:pt>
                <c:pt idx="16253">
                  <c:v>-0.143543</c:v>
                </c:pt>
                <c:pt idx="16254">
                  <c:v>-0.144374</c:v>
                </c:pt>
                <c:pt idx="16255">
                  <c:v>-0.145209</c:v>
                </c:pt>
                <c:pt idx="16256">
                  <c:v>-0.14604400000000001</c:v>
                </c:pt>
                <c:pt idx="16257">
                  <c:v>-0.14688000000000001</c:v>
                </c:pt>
                <c:pt idx="16258">
                  <c:v>-0.147704</c:v>
                </c:pt>
                <c:pt idx="16259">
                  <c:v>-0.14851800000000001</c:v>
                </c:pt>
                <c:pt idx="16260">
                  <c:v>-0.14932599999999999</c:v>
                </c:pt>
                <c:pt idx="16261">
                  <c:v>-0.15013399999999999</c:v>
                </c:pt>
                <c:pt idx="16262">
                  <c:v>-0.15094299999999999</c:v>
                </c:pt>
                <c:pt idx="16263">
                  <c:v>-0.15175</c:v>
                </c:pt>
                <c:pt idx="16264">
                  <c:v>-0.15256</c:v>
                </c:pt>
                <c:pt idx="16265">
                  <c:v>-0.153368</c:v>
                </c:pt>
                <c:pt idx="16266">
                  <c:v>-0.15418100000000001</c:v>
                </c:pt>
                <c:pt idx="16267">
                  <c:v>-0.15498700000000001</c:v>
                </c:pt>
                <c:pt idx="16268">
                  <c:v>-0.15578600000000001</c:v>
                </c:pt>
                <c:pt idx="16269">
                  <c:v>-0.15657799999999999</c:v>
                </c:pt>
                <c:pt idx="16270">
                  <c:v>-0.157364</c:v>
                </c:pt>
                <c:pt idx="16271">
                  <c:v>-0.15815199999999999</c:v>
                </c:pt>
                <c:pt idx="16272">
                  <c:v>-0.15893499999999999</c:v>
                </c:pt>
                <c:pt idx="16273">
                  <c:v>-0.159719</c:v>
                </c:pt>
                <c:pt idx="16274">
                  <c:v>-0.16050200000000001</c:v>
                </c:pt>
                <c:pt idx="16275">
                  <c:v>-0.16128700000000001</c:v>
                </c:pt>
                <c:pt idx="16276">
                  <c:v>-0.16207299999999999</c:v>
                </c:pt>
                <c:pt idx="16277">
                  <c:v>-0.162852</c:v>
                </c:pt>
                <c:pt idx="16278">
                  <c:v>-0.16362599999999999</c:v>
                </c:pt>
                <c:pt idx="16279">
                  <c:v>-0.16439200000000001</c:v>
                </c:pt>
                <c:pt idx="16280">
                  <c:v>-0.165156</c:v>
                </c:pt>
                <c:pt idx="16281">
                  <c:v>-0.16591500000000001</c:v>
                </c:pt>
                <c:pt idx="16282">
                  <c:v>-0.16667299999999999</c:v>
                </c:pt>
                <c:pt idx="16283">
                  <c:v>-0.16742699999999999</c:v>
                </c:pt>
                <c:pt idx="16284">
                  <c:v>-0.168182</c:v>
                </c:pt>
                <c:pt idx="16285">
                  <c:v>-0.168938</c:v>
                </c:pt>
                <c:pt idx="16286">
                  <c:v>-0.16969300000000001</c:v>
                </c:pt>
                <c:pt idx="16287">
                  <c:v>-0.17044400000000001</c:v>
                </c:pt>
                <c:pt idx="16288">
                  <c:v>-0.17118800000000001</c:v>
                </c:pt>
                <c:pt idx="16289">
                  <c:v>-0.171928</c:v>
                </c:pt>
                <c:pt idx="16290">
                  <c:v>-0.17266100000000001</c:v>
                </c:pt>
                <c:pt idx="16291">
                  <c:v>-0.17339099999999999</c:v>
                </c:pt>
                <c:pt idx="16292">
                  <c:v>-0.17411699999999999</c:v>
                </c:pt>
                <c:pt idx="16293">
                  <c:v>-0.174842</c:v>
                </c:pt>
                <c:pt idx="16294">
                  <c:v>-0.175566</c:v>
                </c:pt>
                <c:pt idx="16295">
                  <c:v>-0.176292</c:v>
                </c:pt>
                <c:pt idx="16296">
                  <c:v>-0.17701600000000001</c:v>
                </c:pt>
                <c:pt idx="16297">
                  <c:v>-0.17773700000000001</c:v>
                </c:pt>
                <c:pt idx="16298">
                  <c:v>-0.178454</c:v>
                </c:pt>
                <c:pt idx="16299">
                  <c:v>-0.17916099999999999</c:v>
                </c:pt>
                <c:pt idx="16300">
                  <c:v>-0.179864</c:v>
                </c:pt>
                <c:pt idx="16301">
                  <c:v>-0.18056</c:v>
                </c:pt>
                <c:pt idx="16302">
                  <c:v>-0.181255</c:v>
                </c:pt>
                <c:pt idx="16303">
                  <c:v>-0.181947</c:v>
                </c:pt>
                <c:pt idx="16304">
                  <c:v>-0.18263799999999999</c:v>
                </c:pt>
                <c:pt idx="16305">
                  <c:v>-0.18333099999999999</c:v>
                </c:pt>
                <c:pt idx="16306">
                  <c:v>-0.18402099999999999</c:v>
                </c:pt>
                <c:pt idx="16307">
                  <c:v>-0.18471299999999999</c:v>
                </c:pt>
                <c:pt idx="16308">
                  <c:v>-0.18539600000000001</c:v>
                </c:pt>
                <c:pt idx="16309">
                  <c:v>-0.18607099999999999</c:v>
                </c:pt>
                <c:pt idx="16310">
                  <c:v>-0.18673799999999999</c:v>
                </c:pt>
                <c:pt idx="16311">
                  <c:v>-0.18739900000000001</c:v>
                </c:pt>
                <c:pt idx="16312">
                  <c:v>-0.188059</c:v>
                </c:pt>
                <c:pt idx="16313">
                  <c:v>-0.18871399999999999</c:v>
                </c:pt>
                <c:pt idx="16314">
                  <c:v>-0.18937100000000001</c:v>
                </c:pt>
                <c:pt idx="16315">
                  <c:v>-0.190025</c:v>
                </c:pt>
                <c:pt idx="16316">
                  <c:v>-0.19068499999999999</c:v>
                </c:pt>
                <c:pt idx="16317">
                  <c:v>-0.19134300000000001</c:v>
                </c:pt>
                <c:pt idx="16318">
                  <c:v>-0.19198799999999999</c:v>
                </c:pt>
                <c:pt idx="16319">
                  <c:v>-0.19262299999999999</c:v>
                </c:pt>
                <c:pt idx="16320">
                  <c:v>-0.193249</c:v>
                </c:pt>
                <c:pt idx="16321">
                  <c:v>-0.19387599999999999</c:v>
                </c:pt>
                <c:pt idx="16322">
                  <c:v>-0.19449900000000001</c:v>
                </c:pt>
                <c:pt idx="16323">
                  <c:v>-0.19511999999999999</c:v>
                </c:pt>
                <c:pt idx="16324">
                  <c:v>-0.195738</c:v>
                </c:pt>
                <c:pt idx="16325">
                  <c:v>-0.196356</c:v>
                </c:pt>
                <c:pt idx="16326">
                  <c:v>-0.19697799999999999</c:v>
                </c:pt>
                <c:pt idx="16327">
                  <c:v>-0.19759499999999999</c:v>
                </c:pt>
                <c:pt idx="16328">
                  <c:v>-0.19820099999999999</c:v>
                </c:pt>
                <c:pt idx="16329">
                  <c:v>-0.198797</c:v>
                </c:pt>
                <c:pt idx="16330">
                  <c:v>-0.19938900000000001</c:v>
                </c:pt>
                <c:pt idx="16331">
                  <c:v>-0.19997999999999999</c:v>
                </c:pt>
                <c:pt idx="16332">
                  <c:v>-0.20056499999999999</c:v>
                </c:pt>
                <c:pt idx="16333">
                  <c:v>-0.20114499999999999</c:v>
                </c:pt>
                <c:pt idx="16334">
                  <c:v>-0.20172300000000001</c:v>
                </c:pt>
                <c:pt idx="16335">
                  <c:v>-0.20230200000000001</c:v>
                </c:pt>
                <c:pt idx="16336">
                  <c:v>-0.20288300000000001</c:v>
                </c:pt>
                <c:pt idx="16337">
                  <c:v>-0.203457</c:v>
                </c:pt>
                <c:pt idx="16338">
                  <c:v>-0.20402300000000001</c:v>
                </c:pt>
                <c:pt idx="16339">
                  <c:v>-0.20458100000000001</c:v>
                </c:pt>
                <c:pt idx="16340">
                  <c:v>-0.20513600000000001</c:v>
                </c:pt>
                <c:pt idx="16341">
                  <c:v>-0.20568800000000001</c:v>
                </c:pt>
                <c:pt idx="16342">
                  <c:v>-0.20623</c:v>
                </c:pt>
                <c:pt idx="16343">
                  <c:v>-0.20676800000000001</c:v>
                </c:pt>
                <c:pt idx="16344">
                  <c:v>-0.20730199999999999</c:v>
                </c:pt>
                <c:pt idx="16345">
                  <c:v>-0.207841</c:v>
                </c:pt>
                <c:pt idx="16346">
                  <c:v>-0.20837800000000001</c:v>
                </c:pt>
                <c:pt idx="16347">
                  <c:v>-0.20890900000000001</c:v>
                </c:pt>
                <c:pt idx="16348">
                  <c:v>-0.20943500000000001</c:v>
                </c:pt>
                <c:pt idx="16349">
                  <c:v>-0.209952</c:v>
                </c:pt>
                <c:pt idx="16350">
                  <c:v>-0.21046599999999999</c:v>
                </c:pt>
                <c:pt idx="16351">
                  <c:v>-0.21097099999999999</c:v>
                </c:pt>
                <c:pt idx="16352">
                  <c:v>-0.21146999999999999</c:v>
                </c:pt>
                <c:pt idx="16353">
                  <c:v>-0.21196499999999999</c:v>
                </c:pt>
                <c:pt idx="16354">
                  <c:v>-0.21245600000000001</c:v>
                </c:pt>
                <c:pt idx="16355">
                  <c:v>-0.212951</c:v>
                </c:pt>
                <c:pt idx="16356">
                  <c:v>-0.21344199999999999</c:v>
                </c:pt>
                <c:pt idx="16357">
                  <c:v>-0.21393200000000001</c:v>
                </c:pt>
                <c:pt idx="16358">
                  <c:v>-0.21441499999999999</c:v>
                </c:pt>
                <c:pt idx="16359">
                  <c:v>-0.214889</c:v>
                </c:pt>
                <c:pt idx="16360">
                  <c:v>-0.21535699999999999</c:v>
                </c:pt>
                <c:pt idx="16361">
                  <c:v>-0.21581500000000001</c:v>
                </c:pt>
                <c:pt idx="16362">
                  <c:v>-0.21626899999999999</c:v>
                </c:pt>
                <c:pt idx="16363">
                  <c:v>-0.21671799999999999</c:v>
                </c:pt>
                <c:pt idx="16364">
                  <c:v>-0.217166</c:v>
                </c:pt>
                <c:pt idx="16365">
                  <c:v>-0.217613</c:v>
                </c:pt>
                <c:pt idx="16366">
                  <c:v>-0.21806</c:v>
                </c:pt>
                <c:pt idx="16367">
                  <c:v>-0.21850600000000001</c:v>
                </c:pt>
                <c:pt idx="16368">
                  <c:v>-0.218944</c:v>
                </c:pt>
                <c:pt idx="16369">
                  <c:v>-0.21937100000000001</c:v>
                </c:pt>
                <c:pt idx="16370">
                  <c:v>-0.21978800000000001</c:v>
                </c:pt>
                <c:pt idx="16371">
                  <c:v>-0.22020000000000001</c:v>
                </c:pt>
                <c:pt idx="16372">
                  <c:v>-0.220608</c:v>
                </c:pt>
                <c:pt idx="16373">
                  <c:v>-0.22100900000000001</c:v>
                </c:pt>
                <c:pt idx="16374">
                  <c:v>-0.22140899999999999</c:v>
                </c:pt>
                <c:pt idx="16375">
                  <c:v>-0.22180800000000001</c:v>
                </c:pt>
                <c:pt idx="16376">
                  <c:v>-0.22221099999999999</c:v>
                </c:pt>
                <c:pt idx="16377">
                  <c:v>-0.22261300000000001</c:v>
                </c:pt>
                <c:pt idx="16378">
                  <c:v>-0.222999</c:v>
                </c:pt>
                <c:pt idx="16379">
                  <c:v>-0.22337199999999999</c:v>
                </c:pt>
                <c:pt idx="16380">
                  <c:v>-0.22373399999999999</c:v>
                </c:pt>
                <c:pt idx="16381">
                  <c:v>-0.22409699999999999</c:v>
                </c:pt>
                <c:pt idx="16382">
                  <c:v>-0.22445599999999999</c:v>
                </c:pt>
                <c:pt idx="16383">
                  <c:v>-0.22480600000000001</c:v>
                </c:pt>
                <c:pt idx="16384">
                  <c:v>-0.22515399999999999</c:v>
                </c:pt>
                <c:pt idx="16385">
                  <c:v>-0.22550000000000001</c:v>
                </c:pt>
                <c:pt idx="16386">
                  <c:v>-0.225852</c:v>
                </c:pt>
                <c:pt idx="16387">
                  <c:v>-0.22619800000000001</c:v>
                </c:pt>
                <c:pt idx="16388">
                  <c:v>-0.22653000000000001</c:v>
                </c:pt>
                <c:pt idx="16389">
                  <c:v>-0.226854</c:v>
                </c:pt>
                <c:pt idx="16390">
                  <c:v>-0.22717100000000001</c:v>
                </c:pt>
                <c:pt idx="16391">
                  <c:v>-0.227489</c:v>
                </c:pt>
                <c:pt idx="16392">
                  <c:v>-0.227796</c:v>
                </c:pt>
                <c:pt idx="16393">
                  <c:v>-0.22809599999999999</c:v>
                </c:pt>
                <c:pt idx="16394">
                  <c:v>-0.22839000000000001</c:v>
                </c:pt>
                <c:pt idx="16395">
                  <c:v>-0.228687</c:v>
                </c:pt>
                <c:pt idx="16396">
                  <c:v>-0.228987</c:v>
                </c:pt>
                <c:pt idx="16397">
                  <c:v>-0.22927800000000001</c:v>
                </c:pt>
                <c:pt idx="16398">
                  <c:v>-0.22955999999999999</c:v>
                </c:pt>
                <c:pt idx="16399">
                  <c:v>-0.22983400000000001</c:v>
                </c:pt>
                <c:pt idx="16400">
                  <c:v>-0.23010700000000001</c:v>
                </c:pt>
                <c:pt idx="16401">
                  <c:v>-0.230374</c:v>
                </c:pt>
                <c:pt idx="16402">
                  <c:v>-0.230628</c:v>
                </c:pt>
                <c:pt idx="16403">
                  <c:v>-0.23087199999999999</c:v>
                </c:pt>
                <c:pt idx="16404">
                  <c:v>-0.23111000000000001</c:v>
                </c:pt>
                <c:pt idx="16405">
                  <c:v>-0.231354</c:v>
                </c:pt>
                <c:pt idx="16406">
                  <c:v>-0.231597</c:v>
                </c:pt>
                <c:pt idx="16407">
                  <c:v>-0.23183400000000001</c:v>
                </c:pt>
                <c:pt idx="16408">
                  <c:v>-0.23206499999999999</c:v>
                </c:pt>
                <c:pt idx="16409">
                  <c:v>-0.23228699999999999</c:v>
                </c:pt>
                <c:pt idx="16410">
                  <c:v>-0.23250499999999999</c:v>
                </c:pt>
                <c:pt idx="16411">
                  <c:v>-0.232714</c:v>
                </c:pt>
                <c:pt idx="16412">
                  <c:v>-0.23291200000000001</c:v>
                </c:pt>
                <c:pt idx="16413">
                  <c:v>-0.23310400000000001</c:v>
                </c:pt>
                <c:pt idx="16414">
                  <c:v>-0.233293</c:v>
                </c:pt>
                <c:pt idx="16415">
                  <c:v>-0.233485</c:v>
                </c:pt>
                <c:pt idx="16416">
                  <c:v>-0.23367299999999999</c:v>
                </c:pt>
                <c:pt idx="16417">
                  <c:v>-0.23385800000000001</c:v>
                </c:pt>
                <c:pt idx="16418">
                  <c:v>-0.234038</c:v>
                </c:pt>
                <c:pt idx="16419">
                  <c:v>-0.234208</c:v>
                </c:pt>
                <c:pt idx="16420">
                  <c:v>-0.234373</c:v>
                </c:pt>
                <c:pt idx="16421">
                  <c:v>-0.23452400000000001</c:v>
                </c:pt>
                <c:pt idx="16422">
                  <c:v>-0.23466799999999999</c:v>
                </c:pt>
                <c:pt idx="16423">
                  <c:v>-0.23480799999999999</c:v>
                </c:pt>
                <c:pt idx="16424">
                  <c:v>-0.234954</c:v>
                </c:pt>
                <c:pt idx="16425">
                  <c:v>-0.23510300000000001</c:v>
                </c:pt>
                <c:pt idx="16426">
                  <c:v>-0.235239</c:v>
                </c:pt>
                <c:pt idx="16427">
                  <c:v>-0.23536499999999999</c:v>
                </c:pt>
                <c:pt idx="16428">
                  <c:v>-0.23547699999999999</c:v>
                </c:pt>
                <c:pt idx="16429">
                  <c:v>-0.23558200000000001</c:v>
                </c:pt>
                <c:pt idx="16430">
                  <c:v>-0.235679</c:v>
                </c:pt>
                <c:pt idx="16431">
                  <c:v>-0.235766</c:v>
                </c:pt>
                <c:pt idx="16432">
                  <c:v>-0.23585100000000001</c:v>
                </c:pt>
                <c:pt idx="16433">
                  <c:v>-0.23592399999999999</c:v>
                </c:pt>
                <c:pt idx="16434">
                  <c:v>-0.23599600000000001</c:v>
                </c:pt>
                <c:pt idx="16435">
                  <c:v>-0.236066</c:v>
                </c:pt>
                <c:pt idx="16436">
                  <c:v>-0.23613999999999999</c:v>
                </c:pt>
                <c:pt idx="16437">
                  <c:v>-0.23621400000000001</c:v>
                </c:pt>
                <c:pt idx="16438">
                  <c:v>-0.23627200000000001</c:v>
                </c:pt>
                <c:pt idx="16439">
                  <c:v>-0.23632</c:v>
                </c:pt>
                <c:pt idx="16440">
                  <c:v>-0.23635600000000001</c:v>
                </c:pt>
                <c:pt idx="16441">
                  <c:v>-0.23639299999999999</c:v>
                </c:pt>
                <c:pt idx="16442">
                  <c:v>-0.236424</c:v>
                </c:pt>
                <c:pt idx="16443">
                  <c:v>-0.23644399999999999</c:v>
                </c:pt>
                <c:pt idx="16444">
                  <c:v>-0.236461</c:v>
                </c:pt>
                <c:pt idx="16445">
                  <c:v>-0.23647399999999999</c:v>
                </c:pt>
                <c:pt idx="16446">
                  <c:v>-0.23649500000000001</c:v>
                </c:pt>
                <c:pt idx="16447">
                  <c:v>-0.23651</c:v>
                </c:pt>
                <c:pt idx="16448">
                  <c:v>-0.236511</c:v>
                </c:pt>
                <c:pt idx="16449">
                  <c:v>-0.23650499999999999</c:v>
                </c:pt>
                <c:pt idx="16450">
                  <c:v>-0.23649100000000001</c:v>
                </c:pt>
                <c:pt idx="16451">
                  <c:v>-0.23647799999999999</c:v>
                </c:pt>
                <c:pt idx="16452">
                  <c:v>-0.236454</c:v>
                </c:pt>
                <c:pt idx="16453">
                  <c:v>-0.23641799999999999</c:v>
                </c:pt>
                <c:pt idx="16454">
                  <c:v>-0.236377</c:v>
                </c:pt>
                <c:pt idx="16455">
                  <c:v>-0.23633699999999999</c:v>
                </c:pt>
                <c:pt idx="16456">
                  <c:v>-0.23630200000000001</c:v>
                </c:pt>
                <c:pt idx="16457">
                  <c:v>-0.23625699999999999</c:v>
                </c:pt>
                <c:pt idx="16458">
                  <c:v>-0.236205</c:v>
                </c:pt>
                <c:pt idx="16459">
                  <c:v>-0.23614399999999999</c:v>
                </c:pt>
                <c:pt idx="16460">
                  <c:v>-0.23608199999999999</c:v>
                </c:pt>
                <c:pt idx="16461">
                  <c:v>-0.236016</c:v>
                </c:pt>
                <c:pt idx="16462">
                  <c:v>-0.235934</c:v>
                </c:pt>
                <c:pt idx="16463">
                  <c:v>-0.235841</c:v>
                </c:pt>
                <c:pt idx="16464">
                  <c:v>-0.23574200000000001</c:v>
                </c:pt>
                <c:pt idx="16465">
                  <c:v>-0.235649</c:v>
                </c:pt>
                <c:pt idx="16466">
                  <c:v>-0.23555599999999999</c:v>
                </c:pt>
                <c:pt idx="16467">
                  <c:v>-0.235455</c:v>
                </c:pt>
                <c:pt idx="16468">
                  <c:v>-0.235351</c:v>
                </c:pt>
                <c:pt idx="16469">
                  <c:v>-0.235236</c:v>
                </c:pt>
                <c:pt idx="16470">
                  <c:v>-0.23511699999999999</c:v>
                </c:pt>
                <c:pt idx="16471">
                  <c:v>-0.23499200000000001</c:v>
                </c:pt>
                <c:pt idx="16472">
                  <c:v>-0.23486199999999999</c:v>
                </c:pt>
                <c:pt idx="16473">
                  <c:v>-0.23472699999999999</c:v>
                </c:pt>
                <c:pt idx="16474">
                  <c:v>-0.23457700000000001</c:v>
                </c:pt>
                <c:pt idx="16475">
                  <c:v>-0.23441999999999999</c:v>
                </c:pt>
                <c:pt idx="16476">
                  <c:v>-0.23425399999999999</c:v>
                </c:pt>
                <c:pt idx="16477">
                  <c:v>-0.23408899999999999</c:v>
                </c:pt>
                <c:pt idx="16478">
                  <c:v>-0.23392099999999999</c:v>
                </c:pt>
                <c:pt idx="16479">
                  <c:v>-0.23374200000000001</c:v>
                </c:pt>
                <c:pt idx="16480">
                  <c:v>-0.23355899999999999</c:v>
                </c:pt>
                <c:pt idx="16481">
                  <c:v>-0.23336100000000001</c:v>
                </c:pt>
                <c:pt idx="16482">
                  <c:v>-0.233158</c:v>
                </c:pt>
                <c:pt idx="16483">
                  <c:v>-0.23294699999999999</c:v>
                </c:pt>
                <c:pt idx="16484">
                  <c:v>-0.23273099999999999</c:v>
                </c:pt>
                <c:pt idx="16485">
                  <c:v>-0.232517</c:v>
                </c:pt>
                <c:pt idx="16486">
                  <c:v>-0.232298</c:v>
                </c:pt>
                <c:pt idx="16487">
                  <c:v>-0.23208300000000001</c:v>
                </c:pt>
                <c:pt idx="16488">
                  <c:v>-0.23185800000000001</c:v>
                </c:pt>
                <c:pt idx="16489">
                  <c:v>-0.231623</c:v>
                </c:pt>
                <c:pt idx="16490">
                  <c:v>-0.231379</c:v>
                </c:pt>
                <c:pt idx="16491">
                  <c:v>-0.231126</c:v>
                </c:pt>
                <c:pt idx="16492">
                  <c:v>-0.23087099999999999</c:v>
                </c:pt>
                <c:pt idx="16493">
                  <c:v>-0.230603</c:v>
                </c:pt>
                <c:pt idx="16494">
                  <c:v>-0.23033300000000001</c:v>
                </c:pt>
                <c:pt idx="16495">
                  <c:v>-0.23005999999999999</c:v>
                </c:pt>
                <c:pt idx="16496">
                  <c:v>-0.229791</c:v>
                </c:pt>
                <c:pt idx="16497">
                  <c:v>-0.229523</c:v>
                </c:pt>
                <c:pt idx="16498">
                  <c:v>-0.229239</c:v>
                </c:pt>
                <c:pt idx="16499">
                  <c:v>-0.22894300000000001</c:v>
                </c:pt>
                <c:pt idx="16500">
                  <c:v>-0.22863700000000001</c:v>
                </c:pt>
                <c:pt idx="16501">
                  <c:v>-0.22833000000000001</c:v>
                </c:pt>
                <c:pt idx="16502">
                  <c:v>-0.228019</c:v>
                </c:pt>
                <c:pt idx="16503">
                  <c:v>-0.22769400000000001</c:v>
                </c:pt>
                <c:pt idx="16504">
                  <c:v>-0.22736600000000001</c:v>
                </c:pt>
                <c:pt idx="16505">
                  <c:v>-0.22703300000000001</c:v>
                </c:pt>
                <c:pt idx="16506">
                  <c:v>-0.22670799999999999</c:v>
                </c:pt>
                <c:pt idx="16507">
                  <c:v>-0.22637699999999999</c:v>
                </c:pt>
                <c:pt idx="16508">
                  <c:v>-0.22603400000000001</c:v>
                </c:pt>
                <c:pt idx="16509">
                  <c:v>-0.225684</c:v>
                </c:pt>
                <c:pt idx="16510">
                  <c:v>-0.225328</c:v>
                </c:pt>
                <c:pt idx="16511">
                  <c:v>-0.22497200000000001</c:v>
                </c:pt>
                <c:pt idx="16512">
                  <c:v>-0.224604</c:v>
                </c:pt>
                <c:pt idx="16513">
                  <c:v>-0.22422400000000001</c:v>
                </c:pt>
                <c:pt idx="16514">
                  <c:v>-0.22383700000000001</c:v>
                </c:pt>
                <c:pt idx="16515">
                  <c:v>-0.22345100000000001</c:v>
                </c:pt>
                <c:pt idx="16516">
                  <c:v>-0.22307099999999999</c:v>
                </c:pt>
                <c:pt idx="16517">
                  <c:v>-0.22268099999999999</c:v>
                </c:pt>
                <c:pt idx="16518">
                  <c:v>-0.22228400000000001</c:v>
                </c:pt>
                <c:pt idx="16519">
                  <c:v>-0.22187999999999999</c:v>
                </c:pt>
                <c:pt idx="16520">
                  <c:v>-0.22147700000000001</c:v>
                </c:pt>
                <c:pt idx="16521">
                  <c:v>-0.22106999999999999</c:v>
                </c:pt>
                <c:pt idx="16522">
                  <c:v>-0.22064300000000001</c:v>
                </c:pt>
                <c:pt idx="16523">
                  <c:v>-0.22020400000000001</c:v>
                </c:pt>
                <c:pt idx="16524">
                  <c:v>-0.21975600000000001</c:v>
                </c:pt>
                <c:pt idx="16525">
                  <c:v>-0.21931600000000001</c:v>
                </c:pt>
                <c:pt idx="16526">
                  <c:v>-0.21887599999999999</c:v>
                </c:pt>
                <c:pt idx="16527">
                  <c:v>-0.21842900000000001</c:v>
                </c:pt>
                <c:pt idx="16528">
                  <c:v>-0.21797800000000001</c:v>
                </c:pt>
                <c:pt idx="16529">
                  <c:v>-0.21751999999999999</c:v>
                </c:pt>
                <c:pt idx="16530">
                  <c:v>-0.217061</c:v>
                </c:pt>
                <c:pt idx="16531">
                  <c:v>-0.21659200000000001</c:v>
                </c:pt>
                <c:pt idx="16532">
                  <c:v>-0.216109</c:v>
                </c:pt>
                <c:pt idx="16533">
                  <c:v>-0.215618</c:v>
                </c:pt>
                <c:pt idx="16534">
                  <c:v>-0.21512100000000001</c:v>
                </c:pt>
                <c:pt idx="16535">
                  <c:v>-0.21462899999999999</c:v>
                </c:pt>
                <c:pt idx="16536">
                  <c:v>-0.21413299999999999</c:v>
                </c:pt>
                <c:pt idx="16537">
                  <c:v>-0.21363399999999999</c:v>
                </c:pt>
                <c:pt idx="16538">
                  <c:v>-0.21313199999999999</c:v>
                </c:pt>
                <c:pt idx="16539">
                  <c:v>-0.21262200000000001</c:v>
                </c:pt>
                <c:pt idx="16540">
                  <c:v>-0.21210899999999999</c:v>
                </c:pt>
                <c:pt idx="16541">
                  <c:v>-0.21158299999999999</c:v>
                </c:pt>
                <c:pt idx="16542">
                  <c:v>-0.21104899999999999</c:v>
                </c:pt>
                <c:pt idx="16543">
                  <c:v>-0.210507</c:v>
                </c:pt>
                <c:pt idx="16544">
                  <c:v>-0.20996200000000001</c:v>
                </c:pt>
                <c:pt idx="16545">
                  <c:v>-0.20941599999999999</c:v>
                </c:pt>
                <c:pt idx="16546">
                  <c:v>-0.208867</c:v>
                </c:pt>
                <c:pt idx="16547">
                  <c:v>-0.20832000000000001</c:v>
                </c:pt>
                <c:pt idx="16548">
                  <c:v>-0.20776600000000001</c:v>
                </c:pt>
                <c:pt idx="16549">
                  <c:v>-0.207205</c:v>
                </c:pt>
                <c:pt idx="16550">
                  <c:v>-0.20663599999999999</c:v>
                </c:pt>
                <c:pt idx="16551">
                  <c:v>-0.20605799999999999</c:v>
                </c:pt>
                <c:pt idx="16552">
                  <c:v>-0.20547599999999999</c:v>
                </c:pt>
                <c:pt idx="16553">
                  <c:v>-0.20488400000000001</c:v>
                </c:pt>
                <c:pt idx="16554">
                  <c:v>-0.204287</c:v>
                </c:pt>
                <c:pt idx="16555">
                  <c:v>-0.20368800000000001</c:v>
                </c:pt>
                <c:pt idx="16556">
                  <c:v>-0.20309199999999999</c:v>
                </c:pt>
                <c:pt idx="16557">
                  <c:v>-0.20249700000000001</c:v>
                </c:pt>
                <c:pt idx="16558">
                  <c:v>-0.20188999999999999</c:v>
                </c:pt>
                <c:pt idx="16559">
                  <c:v>-0.20127600000000001</c:v>
                </c:pt>
                <c:pt idx="16560">
                  <c:v>-0.200652</c:v>
                </c:pt>
                <c:pt idx="16561">
                  <c:v>-0.20002800000000001</c:v>
                </c:pt>
                <c:pt idx="16562">
                  <c:v>-0.19939899999999999</c:v>
                </c:pt>
                <c:pt idx="16563">
                  <c:v>-0.19875699999999999</c:v>
                </c:pt>
                <c:pt idx="16564">
                  <c:v>-0.19811100000000001</c:v>
                </c:pt>
                <c:pt idx="16565">
                  <c:v>-0.197462</c:v>
                </c:pt>
                <c:pt idx="16566">
                  <c:v>-0.19681799999999999</c:v>
                </c:pt>
                <c:pt idx="16567">
                  <c:v>-0.19617100000000001</c:v>
                </c:pt>
                <c:pt idx="16568">
                  <c:v>-0.19551299999999999</c:v>
                </c:pt>
                <c:pt idx="16569">
                  <c:v>-0.19485</c:v>
                </c:pt>
                <c:pt idx="16570">
                  <c:v>-0.19418099999999999</c:v>
                </c:pt>
                <c:pt idx="16571">
                  <c:v>-0.19351399999999999</c:v>
                </c:pt>
                <c:pt idx="16572">
                  <c:v>-0.19283600000000001</c:v>
                </c:pt>
                <c:pt idx="16573">
                  <c:v>-0.19214500000000001</c:v>
                </c:pt>
                <c:pt idx="16574">
                  <c:v>-0.19144900000000001</c:v>
                </c:pt>
                <c:pt idx="16575">
                  <c:v>-0.19075300000000001</c:v>
                </c:pt>
                <c:pt idx="16576">
                  <c:v>-0.19006200000000001</c:v>
                </c:pt>
                <c:pt idx="16577">
                  <c:v>-0.189363</c:v>
                </c:pt>
                <c:pt idx="16578">
                  <c:v>-0.18865799999999999</c:v>
                </c:pt>
                <c:pt idx="16579">
                  <c:v>-0.187949</c:v>
                </c:pt>
                <c:pt idx="16580">
                  <c:v>-0.18723999999999999</c:v>
                </c:pt>
                <c:pt idx="16581">
                  <c:v>-0.186528</c:v>
                </c:pt>
                <c:pt idx="16582">
                  <c:v>-0.18580099999999999</c:v>
                </c:pt>
                <c:pt idx="16583">
                  <c:v>-0.185062</c:v>
                </c:pt>
                <c:pt idx="16584">
                  <c:v>-0.18431600000000001</c:v>
                </c:pt>
                <c:pt idx="16585">
                  <c:v>-0.18357699999999999</c:v>
                </c:pt>
                <c:pt idx="16586">
                  <c:v>-0.182838</c:v>
                </c:pt>
                <c:pt idx="16587">
                  <c:v>-0.182092</c:v>
                </c:pt>
                <c:pt idx="16588">
                  <c:v>-0.18134400000000001</c:v>
                </c:pt>
                <c:pt idx="16589">
                  <c:v>-0.180589</c:v>
                </c:pt>
                <c:pt idx="16590">
                  <c:v>-0.179836</c:v>
                </c:pt>
                <c:pt idx="16591">
                  <c:v>-0.17907400000000001</c:v>
                </c:pt>
                <c:pt idx="16592">
                  <c:v>-0.17829999999999999</c:v>
                </c:pt>
                <c:pt idx="16593">
                  <c:v>-0.17751900000000001</c:v>
                </c:pt>
                <c:pt idx="16594">
                  <c:v>-0.176732</c:v>
                </c:pt>
                <c:pt idx="16595">
                  <c:v>-0.17594899999999999</c:v>
                </c:pt>
                <c:pt idx="16596">
                  <c:v>-0.17516300000000001</c:v>
                </c:pt>
                <c:pt idx="16597">
                  <c:v>-0.174374</c:v>
                </c:pt>
                <c:pt idx="16598">
                  <c:v>-0.17358299999999999</c:v>
                </c:pt>
                <c:pt idx="16599">
                  <c:v>-0.172786</c:v>
                </c:pt>
                <c:pt idx="16600">
                  <c:v>-0.171987</c:v>
                </c:pt>
                <c:pt idx="16601">
                  <c:v>-0.171178</c:v>
                </c:pt>
                <c:pt idx="16602">
                  <c:v>-0.17036200000000001</c:v>
                </c:pt>
                <c:pt idx="16603">
                  <c:v>-0.16954</c:v>
                </c:pt>
                <c:pt idx="16604">
                  <c:v>-0.168713</c:v>
                </c:pt>
                <c:pt idx="16605">
                  <c:v>-0.16788600000000001</c:v>
                </c:pt>
                <c:pt idx="16606">
                  <c:v>-0.16705500000000001</c:v>
                </c:pt>
                <c:pt idx="16607">
                  <c:v>-0.16622700000000001</c:v>
                </c:pt>
                <c:pt idx="16608">
                  <c:v>-0.16539200000000001</c:v>
                </c:pt>
                <c:pt idx="16609">
                  <c:v>-0.164553</c:v>
                </c:pt>
                <c:pt idx="16610">
                  <c:v>-0.16370899999999999</c:v>
                </c:pt>
                <c:pt idx="16611">
                  <c:v>-0.162858</c:v>
                </c:pt>
                <c:pt idx="16612">
                  <c:v>-0.16200400000000001</c:v>
                </c:pt>
                <c:pt idx="16613">
                  <c:v>-0.16114100000000001</c:v>
                </c:pt>
                <c:pt idx="16614">
                  <c:v>-0.160273</c:v>
                </c:pt>
                <c:pt idx="16615">
                  <c:v>-0.15940299999999999</c:v>
                </c:pt>
                <c:pt idx="16616">
                  <c:v>-0.15853400000000001</c:v>
                </c:pt>
                <c:pt idx="16617">
                  <c:v>-0.157666</c:v>
                </c:pt>
                <c:pt idx="16618">
                  <c:v>-0.15678900000000001</c:v>
                </c:pt>
                <c:pt idx="16619">
                  <c:v>-0.15590799999999999</c:v>
                </c:pt>
                <c:pt idx="16620">
                  <c:v>-0.15501999999999999</c:v>
                </c:pt>
                <c:pt idx="16621">
                  <c:v>-0.15413199999999999</c:v>
                </c:pt>
                <c:pt idx="16622">
                  <c:v>-0.15323999999999999</c:v>
                </c:pt>
                <c:pt idx="16623">
                  <c:v>-0.152337</c:v>
                </c:pt>
                <c:pt idx="16624">
                  <c:v>-0.15142800000000001</c:v>
                </c:pt>
                <c:pt idx="16625">
                  <c:v>-0.15051500000000001</c:v>
                </c:pt>
                <c:pt idx="16626">
                  <c:v>-0.14960599999999999</c:v>
                </c:pt>
                <c:pt idx="16627">
                  <c:v>-0.14869499999999999</c:v>
                </c:pt>
                <c:pt idx="16628">
                  <c:v>-0.14777699999999999</c:v>
                </c:pt>
                <c:pt idx="16629">
                  <c:v>-0.14685599999999999</c:v>
                </c:pt>
                <c:pt idx="16630">
                  <c:v>-0.14593300000000001</c:v>
                </c:pt>
                <c:pt idx="16631">
                  <c:v>-0.145013</c:v>
                </c:pt>
                <c:pt idx="16632">
                  <c:v>-0.14408399999999999</c:v>
                </c:pt>
                <c:pt idx="16633">
                  <c:v>-0.14314199999999999</c:v>
                </c:pt>
                <c:pt idx="16634">
                  <c:v>-0.14219399999999999</c:v>
                </c:pt>
                <c:pt idx="16635">
                  <c:v>-0.14124500000000001</c:v>
                </c:pt>
                <c:pt idx="16636">
                  <c:v>-0.14029800000000001</c:v>
                </c:pt>
                <c:pt idx="16637">
                  <c:v>-0.139347</c:v>
                </c:pt>
                <c:pt idx="16638">
                  <c:v>-0.13839199999999999</c:v>
                </c:pt>
                <c:pt idx="16639">
                  <c:v>-0.137435</c:v>
                </c:pt>
                <c:pt idx="16640">
                  <c:v>-0.13647999999999999</c:v>
                </c:pt>
                <c:pt idx="16641">
                  <c:v>-0.13552600000000001</c:v>
                </c:pt>
                <c:pt idx="16642">
                  <c:v>-0.13456799999999999</c:v>
                </c:pt>
                <c:pt idx="16643">
                  <c:v>-0.1336</c:v>
                </c:pt>
                <c:pt idx="16644">
                  <c:v>-0.132601</c:v>
                </c:pt>
                <c:pt idx="16645">
                  <c:v>-0.131573</c:v>
                </c:pt>
                <c:pt idx="16646">
                  <c:v>-0.13059499999999999</c:v>
                </c:pt>
                <c:pt idx="16647">
                  <c:v>-0.13009100000000001</c:v>
                </c:pt>
                <c:pt idx="16648">
                  <c:v>-0.12934200000000001</c:v>
                </c:pt>
                <c:pt idx="16649">
                  <c:v>-0.128327</c:v>
                </c:pt>
                <c:pt idx="16650">
                  <c:v>-0.127667</c:v>
                </c:pt>
                <c:pt idx="16651">
                  <c:v>-0.126665</c:v>
                </c:pt>
                <c:pt idx="16652">
                  <c:v>-0.125884</c:v>
                </c:pt>
                <c:pt idx="16653">
                  <c:v>-0.12502199999999999</c:v>
                </c:pt>
                <c:pt idx="16654">
                  <c:v>-0.124066</c:v>
                </c:pt>
                <c:pt idx="16655">
                  <c:v>-0.12331300000000001</c:v>
                </c:pt>
                <c:pt idx="16656">
                  <c:v>-0.12231400000000001</c:v>
                </c:pt>
                <c:pt idx="16657">
                  <c:v>-0.121518</c:v>
                </c:pt>
                <c:pt idx="16658">
                  <c:v>-0.120612</c:v>
                </c:pt>
                <c:pt idx="16659">
                  <c:v>-0.11970600000000001</c:v>
                </c:pt>
                <c:pt idx="16660">
                  <c:v>-0.118891</c:v>
                </c:pt>
                <c:pt idx="16661">
                  <c:v>-0.117941</c:v>
                </c:pt>
                <c:pt idx="16662">
                  <c:v>-0.117093</c:v>
                </c:pt>
                <c:pt idx="16663">
                  <c:v>-0.11619400000000001</c:v>
                </c:pt>
                <c:pt idx="16664">
                  <c:v>-0.115249</c:v>
                </c:pt>
                <c:pt idx="16665">
                  <c:v>-0.11440699999999999</c:v>
                </c:pt>
                <c:pt idx="16666">
                  <c:v>-0.11343399999999999</c:v>
                </c:pt>
                <c:pt idx="16667">
                  <c:v>-0.11256099999999999</c:v>
                </c:pt>
                <c:pt idx="16668">
                  <c:v>-0.111664</c:v>
                </c:pt>
                <c:pt idx="16669">
                  <c:v>-0.110698</c:v>
                </c:pt>
                <c:pt idx="16670">
                  <c:v>-0.10988199999999999</c:v>
                </c:pt>
                <c:pt idx="16671">
                  <c:v>-0.10886999999999999</c:v>
                </c:pt>
                <c:pt idx="16672">
                  <c:v>-0.10803</c:v>
                </c:pt>
                <c:pt idx="16673">
                  <c:v>-0.107073</c:v>
                </c:pt>
                <c:pt idx="16674">
                  <c:v>-0.106115</c:v>
                </c:pt>
                <c:pt idx="16675">
                  <c:v>-0.105253</c:v>
                </c:pt>
                <c:pt idx="16676">
                  <c:v>-0.104212</c:v>
                </c:pt>
                <c:pt idx="16677">
                  <c:v>-0.103385</c:v>
                </c:pt>
                <c:pt idx="16678">
                  <c:v>-0.102367</c:v>
                </c:pt>
                <c:pt idx="16679">
                  <c:v>-0.10147200000000001</c:v>
                </c:pt>
                <c:pt idx="16680">
                  <c:v>-0.100547</c:v>
                </c:pt>
                <c:pt idx="16681">
                  <c:v>-9.9555900000000003E-2</c:v>
                </c:pt>
                <c:pt idx="16682">
                  <c:v>-9.8691299999999996E-2</c:v>
                </c:pt>
                <c:pt idx="16683">
                  <c:v>-9.7657099999999997E-2</c:v>
                </c:pt>
                <c:pt idx="16684">
                  <c:v>-9.6760799999999994E-2</c:v>
                </c:pt>
                <c:pt idx="16685">
                  <c:v>-9.5764000000000002E-2</c:v>
                </c:pt>
                <c:pt idx="16686">
                  <c:v>-9.4806399999999999E-2</c:v>
                </c:pt>
                <c:pt idx="16687">
                  <c:v>-9.3870300000000004E-2</c:v>
                </c:pt>
                <c:pt idx="16688">
                  <c:v>-9.2874700000000004E-2</c:v>
                </c:pt>
                <c:pt idx="16689">
                  <c:v>-9.1950900000000002E-2</c:v>
                </c:pt>
                <c:pt idx="16690">
                  <c:v>-9.0966000000000005E-2</c:v>
                </c:pt>
                <c:pt idx="16691">
                  <c:v>-9.0016700000000005E-2</c:v>
                </c:pt>
                <c:pt idx="16692">
                  <c:v>-8.9050099999999993E-2</c:v>
                </c:pt>
                <c:pt idx="16693">
                  <c:v>-8.8064699999999996E-2</c:v>
                </c:pt>
                <c:pt idx="16694">
                  <c:v>-8.7085099999999999E-2</c:v>
                </c:pt>
                <c:pt idx="16695">
                  <c:v>-8.6103799999999994E-2</c:v>
                </c:pt>
                <c:pt idx="16696">
                  <c:v>-8.5110500000000006E-2</c:v>
                </c:pt>
                <c:pt idx="16697">
                  <c:v>-8.4146799999999994E-2</c:v>
                </c:pt>
                <c:pt idx="16698">
                  <c:v>-8.3145700000000003E-2</c:v>
                </c:pt>
                <c:pt idx="16699">
                  <c:v>-8.2175399999999996E-2</c:v>
                </c:pt>
                <c:pt idx="16700">
                  <c:v>-8.1197400000000003E-2</c:v>
                </c:pt>
                <c:pt idx="16701">
                  <c:v>-8.0201599999999998E-2</c:v>
                </c:pt>
                <c:pt idx="16702">
                  <c:v>-7.9236899999999999E-2</c:v>
                </c:pt>
                <c:pt idx="16703">
                  <c:v>-7.8200500000000006E-2</c:v>
                </c:pt>
                <c:pt idx="16704">
                  <c:v>-7.7228500000000005E-2</c:v>
                </c:pt>
                <c:pt idx="16705">
                  <c:v>-7.62047E-2</c:v>
                </c:pt>
                <c:pt idx="16706">
                  <c:v>-7.5214799999999998E-2</c:v>
                </c:pt>
                <c:pt idx="16707">
                  <c:v>-7.4203199999999997E-2</c:v>
                </c:pt>
                <c:pt idx="16708">
                  <c:v>-7.3175000000000004E-2</c:v>
                </c:pt>
                <c:pt idx="16709">
                  <c:v>-7.2225700000000004E-2</c:v>
                </c:pt>
                <c:pt idx="16710">
                  <c:v>-7.1252899999999994E-2</c:v>
                </c:pt>
                <c:pt idx="16711">
                  <c:v>-7.0264400000000005E-2</c:v>
                </c:pt>
                <c:pt idx="16712">
                  <c:v>-6.9068299999999999E-2</c:v>
                </c:pt>
                <c:pt idx="16713">
                  <c:v>-6.8019899999999994E-2</c:v>
                </c:pt>
                <c:pt idx="16714">
                  <c:v>-6.8861199999999997E-2</c:v>
                </c:pt>
                <c:pt idx="16715">
                  <c:v>-6.8806000000000006E-2</c:v>
                </c:pt>
                <c:pt idx="16716">
                  <c:v>-6.7706699999999995E-2</c:v>
                </c:pt>
                <c:pt idx="16717">
                  <c:v>-6.7974300000000001E-2</c:v>
                </c:pt>
                <c:pt idx="16718">
                  <c:v>-6.6935300000000003E-2</c:v>
                </c:pt>
                <c:pt idx="16719">
                  <c:v>-6.6796400000000006E-2</c:v>
                </c:pt>
                <c:pt idx="16720">
                  <c:v>-6.6377800000000001E-2</c:v>
                </c:pt>
                <c:pt idx="16721">
                  <c:v>-6.5596199999999993E-2</c:v>
                </c:pt>
                <c:pt idx="16722">
                  <c:v>-6.5639100000000006E-2</c:v>
                </c:pt>
                <c:pt idx="16723">
                  <c:v>-6.4663600000000002E-2</c:v>
                </c:pt>
                <c:pt idx="16724">
                  <c:v>-6.4569699999999994E-2</c:v>
                </c:pt>
                <c:pt idx="16725">
                  <c:v>-6.3960600000000006E-2</c:v>
                </c:pt>
                <c:pt idx="16726">
                  <c:v>-6.3397800000000004E-2</c:v>
                </c:pt>
                <c:pt idx="16727">
                  <c:v>-6.3192999999999999E-2</c:v>
                </c:pt>
                <c:pt idx="16728">
                  <c:v>-6.2416300000000001E-2</c:v>
                </c:pt>
                <c:pt idx="16729">
                  <c:v>-6.2185499999999998E-2</c:v>
                </c:pt>
                <c:pt idx="16730">
                  <c:v>-6.1644699999999997E-2</c:v>
                </c:pt>
                <c:pt idx="16731">
                  <c:v>-6.1067999999999997E-2</c:v>
                </c:pt>
                <c:pt idx="16732">
                  <c:v>-6.0831900000000001E-2</c:v>
                </c:pt>
                <c:pt idx="16733">
                  <c:v>-6.0083499999999998E-2</c:v>
                </c:pt>
                <c:pt idx="16734">
                  <c:v>-5.9791200000000003E-2</c:v>
                </c:pt>
                <c:pt idx="16735">
                  <c:v>-5.9284499999999997E-2</c:v>
                </c:pt>
                <c:pt idx="16736">
                  <c:v>-5.8628800000000002E-2</c:v>
                </c:pt>
                <c:pt idx="16737">
                  <c:v>-5.8476199999999999E-2</c:v>
                </c:pt>
                <c:pt idx="16738">
                  <c:v>-5.7601699999999999E-2</c:v>
                </c:pt>
                <c:pt idx="16739">
                  <c:v>-5.7454100000000001E-2</c:v>
                </c:pt>
                <c:pt idx="16740">
                  <c:v>-5.6802499999999999E-2</c:v>
                </c:pt>
                <c:pt idx="16741">
                  <c:v>-5.62601E-2</c:v>
                </c:pt>
                <c:pt idx="16742">
                  <c:v>-5.6051200000000002E-2</c:v>
                </c:pt>
                <c:pt idx="16743">
                  <c:v>-5.51286E-2</c:v>
                </c:pt>
                <c:pt idx="16744">
                  <c:v>-5.5096399999999997E-2</c:v>
                </c:pt>
                <c:pt idx="16745">
                  <c:v>-5.4220699999999997E-2</c:v>
                </c:pt>
                <c:pt idx="16746">
                  <c:v>-5.3914900000000002E-2</c:v>
                </c:pt>
                <c:pt idx="16747">
                  <c:v>-5.3456299999999998E-2</c:v>
                </c:pt>
                <c:pt idx="16748">
                  <c:v>-5.2711899999999999E-2</c:v>
                </c:pt>
                <c:pt idx="16749">
                  <c:v>-5.2595900000000001E-2</c:v>
                </c:pt>
                <c:pt idx="16750">
                  <c:v>-5.1690600000000003E-2</c:v>
                </c:pt>
                <c:pt idx="16751">
                  <c:v>-5.1523899999999997E-2</c:v>
                </c:pt>
                <c:pt idx="16752">
                  <c:v>-5.0845000000000001E-2</c:v>
                </c:pt>
                <c:pt idx="16753">
                  <c:v>-5.0334700000000003E-2</c:v>
                </c:pt>
                <c:pt idx="16754">
                  <c:v>-4.9978799999999997E-2</c:v>
                </c:pt>
                <c:pt idx="16755">
                  <c:v>-4.92212E-2</c:v>
                </c:pt>
                <c:pt idx="16756">
                  <c:v>-4.8966599999999999E-2</c:v>
                </c:pt>
                <c:pt idx="16757">
                  <c:v>-4.8262399999999997E-2</c:v>
                </c:pt>
                <c:pt idx="16758">
                  <c:v>-4.7841500000000002E-2</c:v>
                </c:pt>
                <c:pt idx="16759">
                  <c:v>-4.7349000000000002E-2</c:v>
                </c:pt>
                <c:pt idx="16760">
                  <c:v>-4.6746000000000003E-2</c:v>
                </c:pt>
                <c:pt idx="16761">
                  <c:v>-4.63579E-2</c:v>
                </c:pt>
                <c:pt idx="16762">
                  <c:v>-4.5746500000000002E-2</c:v>
                </c:pt>
                <c:pt idx="16763">
                  <c:v>-4.5257800000000001E-2</c:v>
                </c:pt>
                <c:pt idx="16764">
                  <c:v>-4.4768099999999998E-2</c:v>
                </c:pt>
                <c:pt idx="16765">
                  <c:v>-4.4157099999999998E-2</c:v>
                </c:pt>
                <c:pt idx="16766">
                  <c:v>-4.3734700000000001E-2</c:v>
                </c:pt>
                <c:pt idx="16767">
                  <c:v>-4.3141199999999998E-2</c:v>
                </c:pt>
                <c:pt idx="16768">
                  <c:v>-4.2625799999999998E-2</c:v>
                </c:pt>
                <c:pt idx="16769">
                  <c:v>-4.2169199999999997E-2</c:v>
                </c:pt>
                <c:pt idx="16770">
                  <c:v>-4.1517900000000003E-2</c:v>
                </c:pt>
                <c:pt idx="16771">
                  <c:v>-4.1149199999999997E-2</c:v>
                </c:pt>
                <c:pt idx="16772">
                  <c:v>-4.0475700000000003E-2</c:v>
                </c:pt>
                <c:pt idx="16773">
                  <c:v>-4.0030799999999998E-2</c:v>
                </c:pt>
                <c:pt idx="16774">
                  <c:v>-3.9485399999999997E-2</c:v>
                </c:pt>
                <c:pt idx="16775">
                  <c:v>-3.88808E-2</c:v>
                </c:pt>
                <c:pt idx="16776">
                  <c:v>-3.8484299999999999E-2</c:v>
                </c:pt>
                <c:pt idx="16777">
                  <c:v>-3.7782900000000001E-2</c:v>
                </c:pt>
                <c:pt idx="16778">
                  <c:v>-3.7411800000000002E-2</c:v>
                </c:pt>
                <c:pt idx="16779">
                  <c:v>-3.67561E-2</c:v>
                </c:pt>
                <c:pt idx="16780">
                  <c:v>-3.628E-2</c:v>
                </c:pt>
                <c:pt idx="16781">
                  <c:v>-3.5751199999999997E-2</c:v>
                </c:pt>
                <c:pt idx="16782">
                  <c:v>-3.5140499999999998E-2</c:v>
                </c:pt>
                <c:pt idx="16783">
                  <c:v>-3.4706000000000001E-2</c:v>
                </c:pt>
                <c:pt idx="16784">
                  <c:v>-3.4040099999999997E-2</c:v>
                </c:pt>
                <c:pt idx="16785">
                  <c:v>-3.3612400000000001E-2</c:v>
                </c:pt>
                <c:pt idx="16786">
                  <c:v>-3.2983800000000001E-2</c:v>
                </c:pt>
                <c:pt idx="16787">
                  <c:v>-3.2492500000000001E-2</c:v>
                </c:pt>
                <c:pt idx="16788">
                  <c:v>-3.1938099999999997E-2</c:v>
                </c:pt>
                <c:pt idx="16789">
                  <c:v>-3.13721E-2</c:v>
                </c:pt>
                <c:pt idx="16790">
                  <c:v>-3.0871800000000001E-2</c:v>
                </c:pt>
                <c:pt idx="16791">
                  <c:v>-3.0264300000000001E-2</c:v>
                </c:pt>
                <c:pt idx="16792">
                  <c:v>-2.9775599999999999E-2</c:v>
                </c:pt>
                <c:pt idx="16793">
                  <c:v>-2.9171099999999998E-2</c:v>
                </c:pt>
                <c:pt idx="16794">
                  <c:v>-2.8662199999999999E-2</c:v>
                </c:pt>
                <c:pt idx="16795">
                  <c:v>-2.80878E-2</c:v>
                </c:pt>
                <c:pt idx="16796">
                  <c:v>-2.7549500000000001E-2</c:v>
                </c:pt>
                <c:pt idx="16797">
                  <c:v>-2.6999800000000001E-2</c:v>
                </c:pt>
                <c:pt idx="16798">
                  <c:v>-2.6444800000000001E-2</c:v>
                </c:pt>
                <c:pt idx="16799">
                  <c:v>-2.5893699999999999E-2</c:v>
                </c:pt>
                <c:pt idx="16800">
                  <c:v>-2.5340600000000001E-2</c:v>
                </c:pt>
                <c:pt idx="16801">
                  <c:v>-2.4779700000000002E-2</c:v>
                </c:pt>
                <c:pt idx="16802">
                  <c:v>-2.4225099999999999E-2</c:v>
                </c:pt>
                <c:pt idx="16803">
                  <c:v>-2.3679200000000001E-2</c:v>
                </c:pt>
                <c:pt idx="16804">
                  <c:v>-2.30917E-2</c:v>
                </c:pt>
                <c:pt idx="16805">
                  <c:v>-2.2593800000000001E-2</c:v>
                </c:pt>
                <c:pt idx="16806">
                  <c:v>-2.19583E-2</c:v>
                </c:pt>
                <c:pt idx="16807">
                  <c:v>-2.1492799999999999E-2</c:v>
                </c:pt>
                <c:pt idx="16808">
                  <c:v>-2.0853300000000002E-2</c:v>
                </c:pt>
                <c:pt idx="16809">
                  <c:v>-2.0338700000000001E-2</c:v>
                </c:pt>
                <c:pt idx="16810">
                  <c:v>-1.9786000000000002E-2</c:v>
                </c:pt>
                <c:pt idx="16811">
                  <c:v>-1.9150400000000001E-2</c:v>
                </c:pt>
                <c:pt idx="16812">
                  <c:v>-1.8723199999999999E-2</c:v>
                </c:pt>
                <c:pt idx="16813">
                  <c:v>-1.79904E-2</c:v>
                </c:pt>
                <c:pt idx="16814">
                  <c:v>-1.7602699999999999E-2</c:v>
                </c:pt>
                <c:pt idx="16815">
                  <c:v>-1.6908699999999999E-2</c:v>
                </c:pt>
                <c:pt idx="16816">
                  <c:v>-1.64073E-2</c:v>
                </c:pt>
                <c:pt idx="16817">
                  <c:v>-1.5880200000000001E-2</c:v>
                </c:pt>
                <c:pt idx="16818">
                  <c:v>-1.5188800000000001E-2</c:v>
                </c:pt>
                <c:pt idx="16819">
                  <c:v>-1.48145E-2</c:v>
                </c:pt>
                <c:pt idx="16820">
                  <c:v>-1.40348E-2</c:v>
                </c:pt>
                <c:pt idx="16821">
                  <c:v>-1.36559E-2</c:v>
                </c:pt>
                <c:pt idx="16822">
                  <c:v>-1.29747E-2</c:v>
                </c:pt>
                <c:pt idx="16823">
                  <c:v>-1.24315E-2</c:v>
                </c:pt>
                <c:pt idx="16824">
                  <c:v>-1.19395E-2</c:v>
                </c:pt>
                <c:pt idx="16825">
                  <c:v>-1.12327E-2</c:v>
                </c:pt>
                <c:pt idx="16826">
                  <c:v>-1.0839700000000001E-2</c:v>
                </c:pt>
                <c:pt idx="16827">
                  <c:v>-1.0116099999999999E-2</c:v>
                </c:pt>
                <c:pt idx="16828" formatCode="0.00E+00">
                  <c:v>-9.6529700000000003E-3</c:v>
                </c:pt>
                <c:pt idx="16829" formatCode="0.00E+00">
                  <c:v>-9.0470199999999994E-3</c:v>
                </c:pt>
                <c:pt idx="16830" formatCode="0.00E+00">
                  <c:v>-8.4518500000000003E-3</c:v>
                </c:pt>
                <c:pt idx="16831" formatCode="0.00E+00">
                  <c:v>-7.9509699999999999E-3</c:v>
                </c:pt>
                <c:pt idx="16832" formatCode="0.00E+00">
                  <c:v>-7.3095399999999998E-3</c:v>
                </c:pt>
                <c:pt idx="16833" formatCode="0.00E+00">
                  <c:v>-6.7944800000000003E-3</c:v>
                </c:pt>
                <c:pt idx="16834" formatCode="0.00E+00">
                  <c:v>-6.2123899999999999E-3</c:v>
                </c:pt>
                <c:pt idx="16835" formatCode="0.00E+00">
                  <c:v>-5.62102E-3</c:v>
                </c:pt>
                <c:pt idx="16836" formatCode="0.00E+00">
                  <c:v>-5.0925299999999996E-3</c:v>
                </c:pt>
                <c:pt idx="16837" formatCode="0.00E+00">
                  <c:v>-4.5073600000000002E-3</c:v>
                </c:pt>
                <c:pt idx="16838" formatCode="0.00E+00">
                  <c:v>-3.9282700000000002E-3</c:v>
                </c:pt>
                <c:pt idx="16839" formatCode="0.00E+00">
                  <c:v>-3.4289699999999999E-3</c:v>
                </c:pt>
                <c:pt idx="16840" formatCode="0.00E+00">
                  <c:v>-2.7334299999999998E-3</c:v>
                </c:pt>
                <c:pt idx="16841" formatCode="0.00E+00">
                  <c:v>-2.2883600000000001E-3</c:v>
                </c:pt>
                <c:pt idx="16842" formatCode="0.00E+00">
                  <c:v>-1.60165E-3</c:v>
                </c:pt>
                <c:pt idx="16843" formatCode="0.00E+00">
                  <c:v>-1.0689499999999999E-3</c:v>
                </c:pt>
                <c:pt idx="16844" formatCode="0.00E+00">
                  <c:v>-5.4452999999999999E-4</c:v>
                </c:pt>
                <c:pt idx="16845" formatCode="0.00E+00">
                  <c:v>1.8055100000000001E-4</c:v>
                </c:pt>
                <c:pt idx="16846" formatCode="0.00E+00">
                  <c:v>5.4054500000000002E-4</c:v>
                </c:pt>
                <c:pt idx="16847" formatCode="0.00E+00">
                  <c:v>1.3569400000000001E-3</c:v>
                </c:pt>
                <c:pt idx="16848" formatCode="0.00E+00">
                  <c:v>1.7369200000000001E-3</c:v>
                </c:pt>
                <c:pt idx="16849" formatCode="0.00E+00">
                  <c:v>2.41208E-3</c:v>
                </c:pt>
                <c:pt idx="16850" formatCode="0.00E+00">
                  <c:v>3.0147500000000001E-3</c:v>
                </c:pt>
                <c:pt idx="16851" formatCode="0.00E+00">
                  <c:v>3.4542000000000002E-3</c:v>
                </c:pt>
                <c:pt idx="16852" formatCode="0.00E+00">
                  <c:v>4.2807000000000001E-3</c:v>
                </c:pt>
                <c:pt idx="16853" formatCode="0.00E+00">
                  <c:v>4.5594800000000003E-3</c:v>
                </c:pt>
                <c:pt idx="16854" formatCode="0.00E+00">
                  <c:v>5.3147200000000002E-3</c:v>
                </c:pt>
                <c:pt idx="16855" formatCode="0.00E+00">
                  <c:v>5.7626099999999996E-3</c:v>
                </c:pt>
                <c:pt idx="16856" formatCode="0.00E+00">
                  <c:v>6.5189000000000002E-3</c:v>
                </c:pt>
                <c:pt idx="16857" formatCode="0.00E+00">
                  <c:v>7.2414699999999999E-3</c:v>
                </c:pt>
                <c:pt idx="16858" formatCode="0.00E+00">
                  <c:v>5.7602799999999996E-3</c:v>
                </c:pt>
                <c:pt idx="16859" formatCode="0.00E+00">
                  <c:v>5.5962800000000004E-3</c:v>
                </c:pt>
                <c:pt idx="16860" formatCode="0.00E+00">
                  <c:v>6.0612900000000004E-3</c:v>
                </c:pt>
                <c:pt idx="16861" formatCode="0.00E+00">
                  <c:v>5.4528199999999997E-3</c:v>
                </c:pt>
                <c:pt idx="16862" formatCode="0.00E+00">
                  <c:v>6.0548199999999998E-3</c:v>
                </c:pt>
                <c:pt idx="16863" formatCode="0.00E+00">
                  <c:v>5.6449200000000003E-3</c:v>
                </c:pt>
                <c:pt idx="16864" formatCode="0.00E+00">
                  <c:v>5.7791700000000001E-3</c:v>
                </c:pt>
                <c:pt idx="16865" formatCode="0.00E+00">
                  <c:v>5.9601300000000001E-3</c:v>
                </c:pt>
                <c:pt idx="16866" formatCode="0.00E+00">
                  <c:v>5.5552099999999997E-3</c:v>
                </c:pt>
                <c:pt idx="16867" formatCode="0.00E+00">
                  <c:v>6.0703800000000002E-3</c:v>
                </c:pt>
                <c:pt idx="16868" formatCode="0.00E+00">
                  <c:v>5.6219E-3</c:v>
                </c:pt>
                <c:pt idx="16869" formatCode="0.00E+00">
                  <c:v>5.8965600000000003E-3</c:v>
                </c:pt>
                <c:pt idx="16870" formatCode="0.00E+00">
                  <c:v>5.8807900000000003E-3</c:v>
                </c:pt>
                <c:pt idx="16871" formatCode="0.00E+00">
                  <c:v>5.6735900000000001E-3</c:v>
                </c:pt>
                <c:pt idx="16872" formatCode="0.00E+00">
                  <c:v>6.0327599999999999E-3</c:v>
                </c:pt>
                <c:pt idx="16873" formatCode="0.00E+00">
                  <c:v>5.6704700000000004E-3</c:v>
                </c:pt>
                <c:pt idx="16874" formatCode="0.00E+00">
                  <c:v>5.9300899999999998E-3</c:v>
                </c:pt>
                <c:pt idx="16875" formatCode="0.00E+00">
                  <c:v>5.8681799999999998E-3</c:v>
                </c:pt>
                <c:pt idx="16876" formatCode="0.00E+00">
                  <c:v>5.7131600000000001E-3</c:v>
                </c:pt>
                <c:pt idx="16877" formatCode="0.00E+00">
                  <c:v>6.0154600000000003E-3</c:v>
                </c:pt>
                <c:pt idx="16878" formatCode="0.00E+00">
                  <c:v>5.6811500000000003E-3</c:v>
                </c:pt>
                <c:pt idx="16879" formatCode="0.00E+00">
                  <c:v>5.9588899999999997E-3</c:v>
                </c:pt>
                <c:pt idx="16880" formatCode="0.00E+00">
                  <c:v>5.8877399999999998E-3</c:v>
                </c:pt>
                <c:pt idx="16881" formatCode="0.00E+00">
                  <c:v>5.7634599999999998E-3</c:v>
                </c:pt>
                <c:pt idx="16882" formatCode="0.00E+00">
                  <c:v>6.0951E-3</c:v>
                </c:pt>
                <c:pt idx="16883" formatCode="0.00E+00">
                  <c:v>5.6918899999999998E-3</c:v>
                </c:pt>
                <c:pt idx="16884" formatCode="0.00E+00">
                  <c:v>6.08094E-3</c:v>
                </c:pt>
                <c:pt idx="16885" formatCode="0.00E+00">
                  <c:v>5.8683199999999998E-3</c:v>
                </c:pt>
                <c:pt idx="16886" formatCode="0.00E+00">
                  <c:v>5.8704300000000003E-3</c:v>
                </c:pt>
                <c:pt idx="16887" formatCode="0.00E+00">
                  <c:v>6.1280600000000003E-3</c:v>
                </c:pt>
                <c:pt idx="16888" formatCode="0.00E+00">
                  <c:v>5.7160700000000002E-3</c:v>
                </c:pt>
                <c:pt idx="16889" formatCode="0.00E+00">
                  <c:v>6.2079400000000003E-3</c:v>
                </c:pt>
                <c:pt idx="16890" formatCode="0.00E+00">
                  <c:v>5.8115199999999997E-3</c:v>
                </c:pt>
                <c:pt idx="16891" formatCode="0.00E+00">
                  <c:v>6.0402800000000003E-3</c:v>
                </c:pt>
                <c:pt idx="16892" formatCode="0.00E+00">
                  <c:v>6.0768300000000001E-3</c:v>
                </c:pt>
                <c:pt idx="16893" formatCode="0.00E+00">
                  <c:v>5.8241999999999999E-3</c:v>
                </c:pt>
                <c:pt idx="16894" formatCode="0.00E+00">
                  <c:v>6.2527199999999998E-3</c:v>
                </c:pt>
                <c:pt idx="16895" formatCode="0.00E+00">
                  <c:v>5.8025500000000001E-3</c:v>
                </c:pt>
                <c:pt idx="16896" formatCode="0.00E+00">
                  <c:v>6.1860600000000002E-3</c:v>
                </c:pt>
                <c:pt idx="16897" formatCode="0.00E+00">
                  <c:v>6.0003399999999998E-3</c:v>
                </c:pt>
                <c:pt idx="16898" formatCode="0.00E+00">
                  <c:v>5.9844900000000003E-3</c:v>
                </c:pt>
                <c:pt idx="16899" formatCode="0.00E+00">
                  <c:v>6.2141799999999997E-3</c:v>
                </c:pt>
                <c:pt idx="16900" formatCode="0.00E+00">
                  <c:v>5.8830799999999997E-3</c:v>
                </c:pt>
                <c:pt idx="16901" formatCode="0.00E+00">
                  <c:v>6.2455899999999996E-3</c:v>
                </c:pt>
                <c:pt idx="16902" formatCode="0.00E+00">
                  <c:v>5.9853600000000003E-3</c:v>
                </c:pt>
                <c:pt idx="16903" formatCode="0.00E+00">
                  <c:v>6.1081599999999996E-3</c:v>
                </c:pt>
                <c:pt idx="16904" formatCode="0.00E+00">
                  <c:v>6.1698999999999999E-3</c:v>
                </c:pt>
                <c:pt idx="16905" formatCode="0.00E+00">
                  <c:v>5.9897700000000002E-3</c:v>
                </c:pt>
                <c:pt idx="16906" formatCode="0.00E+00">
                  <c:v>6.24538E-3</c:v>
                </c:pt>
                <c:pt idx="16907" formatCode="0.00E+00">
                  <c:v>6.0303900000000001E-3</c:v>
                </c:pt>
                <c:pt idx="16908" formatCode="0.00E+00">
                  <c:v>6.1638500000000002E-3</c:v>
                </c:pt>
                <c:pt idx="16909" formatCode="0.00E+00">
                  <c:v>6.1770699999999998E-3</c:v>
                </c:pt>
                <c:pt idx="16910" formatCode="0.00E+00">
                  <c:v>6.05684E-3</c:v>
                </c:pt>
                <c:pt idx="16911" formatCode="0.00E+00">
                  <c:v>6.2630799999999999E-3</c:v>
                </c:pt>
                <c:pt idx="16912" formatCode="0.00E+00">
                  <c:v>6.0703500000000004E-3</c:v>
                </c:pt>
                <c:pt idx="16913" formatCode="0.00E+00">
                  <c:v>6.20478E-3</c:v>
                </c:pt>
                <c:pt idx="16914" formatCode="0.00E+00">
                  <c:v>6.2006199999999996E-3</c:v>
                </c:pt>
                <c:pt idx="16915" formatCode="0.00E+00">
                  <c:v>6.0902500000000002E-3</c:v>
                </c:pt>
                <c:pt idx="16916" formatCode="0.00E+00">
                  <c:v>6.3075700000000002E-3</c:v>
                </c:pt>
                <c:pt idx="16917" formatCode="0.00E+00">
                  <c:v>6.06969E-3</c:v>
                </c:pt>
                <c:pt idx="16918" formatCode="0.00E+00">
                  <c:v>6.2788399999999999E-3</c:v>
                </c:pt>
                <c:pt idx="16919" formatCode="0.00E+00">
                  <c:v>6.18522E-3</c:v>
                </c:pt>
                <c:pt idx="16920" formatCode="0.00E+00">
                  <c:v>6.15381E-3</c:v>
                </c:pt>
                <c:pt idx="16921" formatCode="0.00E+00">
                  <c:v>6.3272299999999997E-3</c:v>
                </c:pt>
                <c:pt idx="16922" formatCode="0.00E+00">
                  <c:v>6.0758100000000001E-3</c:v>
                </c:pt>
                <c:pt idx="16923" formatCode="0.00E+00">
                  <c:v>6.3577299999999998E-3</c:v>
                </c:pt>
                <c:pt idx="16924" formatCode="0.00E+00">
                  <c:v>6.13701E-3</c:v>
                </c:pt>
                <c:pt idx="16925" formatCode="0.00E+00">
                  <c:v>6.2566899999999996E-3</c:v>
                </c:pt>
                <c:pt idx="16926" formatCode="0.00E+00">
                  <c:v>6.2838399999999997E-3</c:v>
                </c:pt>
                <c:pt idx="16927" formatCode="0.00E+00">
                  <c:v>6.1366700000000003E-3</c:v>
                </c:pt>
                <c:pt idx="16928" formatCode="0.00E+00">
                  <c:v>6.3796399999999998E-3</c:v>
                </c:pt>
                <c:pt idx="16929" formatCode="0.00E+00">
                  <c:v>6.1219200000000003E-3</c:v>
                </c:pt>
                <c:pt idx="16930" formatCode="0.00E+00">
                  <c:v>6.3460000000000001E-3</c:v>
                </c:pt>
                <c:pt idx="16931" formatCode="0.00E+00">
                  <c:v>6.2237300000000002E-3</c:v>
                </c:pt>
                <c:pt idx="16932" formatCode="0.00E+00">
                  <c:v>6.2346399999999996E-3</c:v>
                </c:pt>
                <c:pt idx="16933" formatCode="0.00E+00">
                  <c:v>6.3408300000000004E-3</c:v>
                </c:pt>
                <c:pt idx="16934" formatCode="0.00E+00">
                  <c:v>6.16565E-3</c:v>
                </c:pt>
                <c:pt idx="16935" formatCode="0.00E+00">
                  <c:v>6.3689300000000001E-3</c:v>
                </c:pt>
                <c:pt idx="16936" formatCode="0.00E+00">
                  <c:v>6.2031500000000002E-3</c:v>
                </c:pt>
                <c:pt idx="16937" formatCode="0.00E+00">
                  <c:v>6.3018800000000002E-3</c:v>
                </c:pt>
                <c:pt idx="16938" formatCode="0.00E+00">
                  <c:v>6.2992999999999999E-3</c:v>
                </c:pt>
                <c:pt idx="16939" formatCode="0.00E+00">
                  <c:v>6.2264099999999999E-3</c:v>
                </c:pt>
                <c:pt idx="16940" formatCode="0.00E+00">
                  <c:v>6.3542199999999998E-3</c:v>
                </c:pt>
                <c:pt idx="16941" formatCode="0.00E+00">
                  <c:v>6.22537E-3</c:v>
                </c:pt>
                <c:pt idx="16942" formatCode="0.00E+00">
                  <c:v>6.3215900000000002E-3</c:v>
                </c:pt>
                <c:pt idx="16943" formatCode="0.00E+00">
                  <c:v>6.2939199999999997E-3</c:v>
                </c:pt>
                <c:pt idx="16944" formatCode="0.00E+00">
                  <c:v>6.2517199999999997E-3</c:v>
                </c:pt>
                <c:pt idx="16945" formatCode="0.00E+00">
                  <c:v>6.3521699999999999E-3</c:v>
                </c:pt>
                <c:pt idx="16946" formatCode="0.00E+00">
                  <c:v>6.2329500000000001E-3</c:v>
                </c:pt>
                <c:pt idx="16947" formatCode="0.00E+00">
                  <c:v>6.3335700000000002E-3</c:v>
                </c:pt>
                <c:pt idx="16948" formatCode="0.00E+00">
                  <c:v>6.2935600000000001E-3</c:v>
                </c:pt>
                <c:pt idx="16949" formatCode="0.00E+00">
                  <c:v>6.2574900000000001E-3</c:v>
                </c:pt>
                <c:pt idx="16950" formatCode="0.00E+00">
                  <c:v>6.3706199999999996E-3</c:v>
                </c:pt>
                <c:pt idx="16951" formatCode="0.00E+00">
                  <c:v>6.2107500000000001E-3</c:v>
                </c:pt>
                <c:pt idx="16952" formatCode="0.00E+00">
                  <c:v>6.3756100000000003E-3</c:v>
                </c:pt>
                <c:pt idx="16953" formatCode="0.00E+00">
                  <c:v>6.2546700000000004E-3</c:v>
                </c:pt>
                <c:pt idx="16954" formatCode="0.00E+00">
                  <c:v>6.2912599999999999E-3</c:v>
                </c:pt>
                <c:pt idx="16955" formatCode="0.00E+00">
                  <c:v>6.3558499999999997E-3</c:v>
                </c:pt>
                <c:pt idx="16956" formatCode="0.00E+00">
                  <c:v>6.1971400000000003E-3</c:v>
                </c:pt>
                <c:pt idx="16957" formatCode="0.00E+00">
                  <c:v>6.4127400000000001E-3</c:v>
                </c:pt>
                <c:pt idx="16958" formatCode="0.00E+00">
                  <c:v>6.1914200000000004E-3</c:v>
                </c:pt>
                <c:pt idx="16959" formatCode="0.00E+00">
                  <c:v>6.3592600000000003E-3</c:v>
                </c:pt>
                <c:pt idx="16960" formatCode="0.00E+00">
                  <c:v>6.2878400000000003E-3</c:v>
                </c:pt>
                <c:pt idx="16961" formatCode="0.00E+00">
                  <c:v>6.23823E-3</c:v>
                </c:pt>
                <c:pt idx="16962" formatCode="0.00E+00">
                  <c:v>6.3942599999999997E-3</c:v>
                </c:pt>
                <c:pt idx="16963" formatCode="0.00E+00">
                  <c:v>6.1638099999999996E-3</c:v>
                </c:pt>
                <c:pt idx="16964" formatCode="0.00E+00">
                  <c:v>6.4034799999999996E-3</c:v>
                </c:pt>
                <c:pt idx="16965" formatCode="0.00E+00">
                  <c:v>6.2070299999999997E-3</c:v>
                </c:pt>
                <c:pt idx="16966" formatCode="0.00E+00">
                  <c:v>6.3036500000000001E-3</c:v>
                </c:pt>
                <c:pt idx="16967" formatCode="0.00E+00">
                  <c:v>6.3196800000000003E-3</c:v>
                </c:pt>
                <c:pt idx="16968" formatCode="0.00E+00">
                  <c:v>6.1919799999999997E-3</c:v>
                </c:pt>
                <c:pt idx="16969" formatCode="0.00E+00">
                  <c:v>6.3837099999999999E-3</c:v>
                </c:pt>
                <c:pt idx="16970" formatCode="0.00E+00">
                  <c:v>6.1740299999999996E-3</c:v>
                </c:pt>
                <c:pt idx="16971" formatCode="0.00E+00">
                  <c:v>6.3347500000000001E-3</c:v>
                </c:pt>
                <c:pt idx="16972" formatCode="0.00E+00">
                  <c:v>6.25211E-3</c:v>
                </c:pt>
                <c:pt idx="16973" formatCode="0.00E+00">
                  <c:v>6.2287899999999997E-3</c:v>
                </c:pt>
                <c:pt idx="16974" formatCode="0.00E+00">
                  <c:v>6.32732E-3</c:v>
                </c:pt>
                <c:pt idx="16975" formatCode="0.00E+00">
                  <c:v>6.1781199999999996E-3</c:v>
                </c:pt>
                <c:pt idx="16976" formatCode="0.00E+00">
                  <c:v>6.31067E-3</c:v>
                </c:pt>
                <c:pt idx="16977" formatCode="0.00E+00">
                  <c:v>6.22436E-3</c:v>
                </c:pt>
                <c:pt idx="16978" formatCode="0.00E+00">
                  <c:v>6.2225400000000004E-3</c:v>
                </c:pt>
                <c:pt idx="16979" formatCode="0.00E+00">
                  <c:v>6.29372E-3</c:v>
                </c:pt>
                <c:pt idx="16980" formatCode="0.00E+00">
                  <c:v>6.1666500000000001E-3</c:v>
                </c:pt>
                <c:pt idx="16981" formatCode="0.00E+00">
                  <c:v>6.2844900000000002E-3</c:v>
                </c:pt>
                <c:pt idx="16982" formatCode="0.00E+00">
                  <c:v>6.2059000000000003E-3</c:v>
                </c:pt>
                <c:pt idx="16983" formatCode="0.00E+00">
                  <c:v>6.19003E-3</c:v>
                </c:pt>
                <c:pt idx="16984" formatCode="0.00E+00">
                  <c:v>6.2851799999999996E-3</c:v>
                </c:pt>
                <c:pt idx="16985" formatCode="0.00E+00">
                  <c:v>6.1118199999999996E-3</c:v>
                </c:pt>
                <c:pt idx="16986" formatCode="0.00E+00">
                  <c:v>6.2907299999999996E-3</c:v>
                </c:pt>
                <c:pt idx="16987" formatCode="0.00E+00">
                  <c:v>6.14212E-3</c:v>
                </c:pt>
                <c:pt idx="16988" formatCode="0.00E+00">
                  <c:v>6.1856200000000002E-3</c:v>
                </c:pt>
                <c:pt idx="16989" formatCode="0.00E+00">
                  <c:v>6.2501600000000003E-3</c:v>
                </c:pt>
                <c:pt idx="16990" formatCode="0.00E+00">
                  <c:v>6.0625000000000002E-3</c:v>
                </c:pt>
                <c:pt idx="16991" formatCode="0.00E+00">
                  <c:v>6.3053199999999997E-3</c:v>
                </c:pt>
                <c:pt idx="16992" formatCode="0.00E+00">
                  <c:v>6.0464799999999999E-3</c:v>
                </c:pt>
                <c:pt idx="16993" formatCode="0.00E+00">
                  <c:v>6.2225199999999996E-3</c:v>
                </c:pt>
                <c:pt idx="16994" formatCode="0.00E+00">
                  <c:v>6.1535100000000001E-3</c:v>
                </c:pt>
                <c:pt idx="16995" formatCode="0.00E+00">
                  <c:v>6.0634900000000004E-3</c:v>
                </c:pt>
                <c:pt idx="16996" formatCode="0.00E+00">
                  <c:v>6.2630200000000002E-3</c:v>
                </c:pt>
                <c:pt idx="16997" formatCode="0.00E+00">
                  <c:v>5.9764299999999996E-3</c:v>
                </c:pt>
                <c:pt idx="16998" formatCode="0.00E+00">
                  <c:v>6.2452200000000001E-3</c:v>
                </c:pt>
                <c:pt idx="16999" formatCode="0.00E+00">
                  <c:v>6.0361399999999997E-3</c:v>
                </c:pt>
                <c:pt idx="17000" formatCode="0.00E+00">
                  <c:v>6.1027299999999998E-3</c:v>
                </c:pt>
                <c:pt idx="17001" formatCode="0.00E+00">
                  <c:v>6.1613700000000002E-3</c:v>
                </c:pt>
                <c:pt idx="17002" formatCode="0.00E+00">
                  <c:v>5.9679099999999999E-3</c:v>
                </c:pt>
                <c:pt idx="17003" formatCode="0.00E+00">
                  <c:v>6.2040699999999999E-3</c:v>
                </c:pt>
                <c:pt idx="17004" formatCode="0.00E+00">
                  <c:v>5.9581800000000004E-3</c:v>
                </c:pt>
                <c:pt idx="17005" formatCode="0.00E+00">
                  <c:v>6.1111999999999998E-3</c:v>
                </c:pt>
                <c:pt idx="17006" formatCode="0.00E+00">
                  <c:v>6.05099E-3</c:v>
                </c:pt>
                <c:pt idx="17007" formatCode="0.00E+00">
                  <c:v>5.9763000000000004E-3</c:v>
                </c:pt>
                <c:pt idx="17008" formatCode="0.00E+00">
                  <c:v>6.11569E-3</c:v>
                </c:pt>
                <c:pt idx="17009" formatCode="0.00E+00">
                  <c:v>5.9276299999999997E-3</c:v>
                </c:pt>
                <c:pt idx="17010" formatCode="0.00E+00">
                  <c:v>6.0650599999999997E-3</c:v>
                </c:pt>
                <c:pt idx="17011" formatCode="0.00E+00">
                  <c:v>5.9837600000000003E-3</c:v>
                </c:pt>
                <c:pt idx="17012" formatCode="0.00E+00">
                  <c:v>5.9493200000000001E-3</c:v>
                </c:pt>
                <c:pt idx="17013" formatCode="0.00E+00">
                  <c:v>6.0398500000000003E-3</c:v>
                </c:pt>
                <c:pt idx="17014" formatCode="0.00E+00">
                  <c:v>5.8897999999999997E-3</c:v>
                </c:pt>
                <c:pt idx="17015" formatCode="0.00E+00">
                  <c:v>5.9984299999999999E-3</c:v>
                </c:pt>
                <c:pt idx="17016" formatCode="0.00E+00">
                  <c:v>5.9327399999999997E-3</c:v>
                </c:pt>
                <c:pt idx="17017" formatCode="0.00E+00">
                  <c:v>5.8839199999999999E-3</c:v>
                </c:pt>
                <c:pt idx="17018" formatCode="0.00E+00">
                  <c:v>5.9940799999999997E-3</c:v>
                </c:pt>
                <c:pt idx="17019" formatCode="0.00E+00">
                  <c:v>5.8126499999999999E-3</c:v>
                </c:pt>
                <c:pt idx="17020" formatCode="0.00E+00">
                  <c:v>5.9627500000000002E-3</c:v>
                </c:pt>
                <c:pt idx="17021" formatCode="0.00E+00">
                  <c:v>5.8521700000000003E-3</c:v>
                </c:pt>
                <c:pt idx="17022" formatCode="0.00E+00">
                  <c:v>5.8340800000000002E-3</c:v>
                </c:pt>
                <c:pt idx="17023" formatCode="0.00E+00">
                  <c:v>5.9363100000000002E-3</c:v>
                </c:pt>
                <c:pt idx="17024" formatCode="0.00E+00">
                  <c:v>5.7222799999999997E-3</c:v>
                </c:pt>
                <c:pt idx="17025" formatCode="0.00E+00">
                  <c:v>5.9400299999999998E-3</c:v>
                </c:pt>
                <c:pt idx="17026" formatCode="0.00E+00">
                  <c:v>5.7298100000000001E-3</c:v>
                </c:pt>
                <c:pt idx="17027" formatCode="0.00E+00">
                  <c:v>5.8204700000000003E-3</c:v>
                </c:pt>
                <c:pt idx="17028" formatCode="0.00E+00">
                  <c:v>5.8270700000000002E-3</c:v>
                </c:pt>
                <c:pt idx="17029" formatCode="0.00E+00">
                  <c:v>5.6714299999999999E-3</c:v>
                </c:pt>
                <c:pt idx="17030" formatCode="0.00E+00">
                  <c:v>5.8836499999999998E-3</c:v>
                </c:pt>
                <c:pt idx="17031" formatCode="0.00E+00">
                  <c:v>5.61971E-3</c:v>
                </c:pt>
                <c:pt idx="17032" formatCode="0.00E+00">
                  <c:v>5.8094100000000001E-3</c:v>
                </c:pt>
                <c:pt idx="17033" formatCode="0.00E+00">
                  <c:v>5.6862500000000003E-3</c:v>
                </c:pt>
                <c:pt idx="17034" formatCode="0.00E+00">
                  <c:v>5.6557200000000004E-3</c:v>
                </c:pt>
                <c:pt idx="17035" formatCode="0.00E+00">
                  <c:v>5.7675599999999997E-3</c:v>
                </c:pt>
                <c:pt idx="17036" formatCode="0.00E+00">
                  <c:v>5.55297E-3</c:v>
                </c:pt>
                <c:pt idx="17037" formatCode="0.00E+00">
                  <c:v>5.7489500000000001E-3</c:v>
                </c:pt>
                <c:pt idx="17038" formatCode="0.00E+00">
                  <c:v>5.5675999999999998E-3</c:v>
                </c:pt>
                <c:pt idx="17039" formatCode="0.00E+00">
                  <c:v>5.6302100000000001E-3</c:v>
                </c:pt>
                <c:pt idx="17040" formatCode="0.00E+00">
                  <c:v>5.6366400000000001E-3</c:v>
                </c:pt>
                <c:pt idx="17041" formatCode="0.00E+00">
                  <c:v>5.5135499999999999E-3</c:v>
                </c:pt>
                <c:pt idx="17042" formatCode="0.00E+00">
                  <c:v>5.6444499999999996E-3</c:v>
                </c:pt>
                <c:pt idx="17043" formatCode="0.00E+00">
                  <c:v>5.4861800000000002E-3</c:v>
                </c:pt>
                <c:pt idx="17044" formatCode="0.00E+00">
                  <c:v>5.5574999999999999E-3</c:v>
                </c:pt>
                <c:pt idx="17045" formatCode="0.00E+00">
                  <c:v>5.5267399999999996E-3</c:v>
                </c:pt>
                <c:pt idx="17046" formatCode="0.00E+00">
                  <c:v>5.4488899999999996E-3</c:v>
                </c:pt>
                <c:pt idx="17047" formatCode="0.00E+00">
                  <c:v>5.5375600000000004E-3</c:v>
                </c:pt>
                <c:pt idx="17048" formatCode="0.00E+00">
                  <c:v>5.40866E-3</c:v>
                </c:pt>
                <c:pt idx="17049" formatCode="0.00E+00">
                  <c:v>5.4655700000000003E-3</c:v>
                </c:pt>
                <c:pt idx="17050" formatCode="0.00E+00">
                  <c:v>5.4378300000000003E-3</c:v>
                </c:pt>
                <c:pt idx="17051" formatCode="0.00E+00">
                  <c:v>5.3563700000000001E-3</c:v>
                </c:pt>
                <c:pt idx="17052" formatCode="0.00E+00">
                  <c:v>5.4513499999999998E-3</c:v>
                </c:pt>
                <c:pt idx="17053" formatCode="0.00E+00">
                  <c:v>5.3009099999999998E-3</c:v>
                </c:pt>
                <c:pt idx="17054" formatCode="0.00E+00">
                  <c:v>5.3850599999999997E-3</c:v>
                </c:pt>
                <c:pt idx="17055" formatCode="0.00E+00">
                  <c:v>5.3246200000000004E-3</c:v>
                </c:pt>
                <c:pt idx="17056" formatCode="0.00E+00">
                  <c:v>5.2652100000000002E-3</c:v>
                </c:pt>
                <c:pt idx="17057" formatCode="0.00E+00">
                  <c:v>5.35798E-3</c:v>
                </c:pt>
                <c:pt idx="17058" formatCode="0.00E+00">
                  <c:v>5.1823599999999996E-3</c:v>
                </c:pt>
                <c:pt idx="17059" formatCode="0.00E+00">
                  <c:v>5.3188999999999997E-3</c:v>
                </c:pt>
                <c:pt idx="17060" formatCode="0.00E+00">
                  <c:v>5.1847200000000003E-3</c:v>
                </c:pt>
                <c:pt idx="17061" formatCode="0.00E+00">
                  <c:v>5.2009100000000004E-3</c:v>
                </c:pt>
                <c:pt idx="17062" formatCode="0.00E+00">
                  <c:v>5.2268999999999996E-3</c:v>
                </c:pt>
                <c:pt idx="17063" formatCode="0.00E+00">
                  <c:v>5.0850399999999999E-3</c:v>
                </c:pt>
                <c:pt idx="17064" formatCode="0.00E+00">
                  <c:v>5.2231100000000004E-3</c:v>
                </c:pt>
                <c:pt idx="17065" formatCode="0.00E+00">
                  <c:v>5.0447699999999996E-3</c:v>
                </c:pt>
                <c:pt idx="17066" formatCode="0.00E+00">
                  <c:v>5.1355999999999997E-3</c:v>
                </c:pt>
                <c:pt idx="17067" formatCode="0.00E+00">
                  <c:v>5.0712300000000004E-3</c:v>
                </c:pt>
                <c:pt idx="17068" formatCode="0.00E+00">
                  <c:v>5.0156899999999997E-3</c:v>
                </c:pt>
                <c:pt idx="17069" formatCode="0.00E+00">
                  <c:v>5.0885599999999998E-3</c:v>
                </c:pt>
                <c:pt idx="17070" formatCode="0.00E+00">
                  <c:v>4.9384299999999997E-3</c:v>
                </c:pt>
                <c:pt idx="17071" formatCode="0.00E+00">
                  <c:v>5.0358599999999996E-3</c:v>
                </c:pt>
                <c:pt idx="17072" formatCode="0.00E+00">
                  <c:v>4.9274399999999999E-3</c:v>
                </c:pt>
                <c:pt idx="17073" formatCode="0.00E+00">
                  <c:v>4.9331100000000001E-3</c:v>
                </c:pt>
                <c:pt idx="17074" formatCode="0.00E+00">
                  <c:v>4.9358800000000001E-3</c:v>
                </c:pt>
                <c:pt idx="17075" formatCode="0.00E+00">
                  <c:v>4.8446599999999998E-3</c:v>
                </c:pt>
                <c:pt idx="17076" formatCode="0.00E+00">
                  <c:v>4.9023000000000001E-3</c:v>
                </c:pt>
                <c:pt idx="17077" formatCode="0.00E+00">
                  <c:v>4.8099800000000002E-3</c:v>
                </c:pt>
                <c:pt idx="17078" formatCode="0.00E+00">
                  <c:v>4.8202699999999998E-3</c:v>
                </c:pt>
                <c:pt idx="17079" formatCode="0.00E+00">
                  <c:v>4.8028899999999998E-3</c:v>
                </c:pt>
                <c:pt idx="17080" formatCode="0.00E+00">
                  <c:v>4.7334200000000003E-3</c:v>
                </c:pt>
                <c:pt idx="17081" formatCode="0.00E+00">
                  <c:v>4.7682899999999997E-3</c:v>
                </c:pt>
                <c:pt idx="17082" formatCode="0.00E+00">
                  <c:v>4.6874000000000004E-3</c:v>
                </c:pt>
                <c:pt idx="17083" formatCode="0.00E+00">
                  <c:v>4.6891199999999997E-3</c:v>
                </c:pt>
                <c:pt idx="17084" formatCode="0.00E+00">
                  <c:v>4.6750100000000003E-3</c:v>
                </c:pt>
                <c:pt idx="17085" formatCode="0.00E+00">
                  <c:v>4.5977199999999996E-3</c:v>
                </c:pt>
                <c:pt idx="17086" formatCode="0.00E+00">
                  <c:v>4.6482199999999998E-3</c:v>
                </c:pt>
                <c:pt idx="17087" formatCode="0.00E+00">
                  <c:v>4.5421300000000001E-3</c:v>
                </c:pt>
                <c:pt idx="17088" formatCode="0.00E+00">
                  <c:v>4.5745200000000003E-3</c:v>
                </c:pt>
                <c:pt idx="17089" formatCode="0.00E+00">
                  <c:v>4.5279700000000001E-3</c:v>
                </c:pt>
                <c:pt idx="17090" formatCode="0.00E+00">
                  <c:v>4.4693299999999997E-3</c:v>
                </c:pt>
                <c:pt idx="17091" formatCode="0.00E+00">
                  <c:v>4.5156399999999996E-3</c:v>
                </c:pt>
                <c:pt idx="17092" formatCode="0.00E+00">
                  <c:v>4.3856399999999997E-3</c:v>
                </c:pt>
                <c:pt idx="17093" formatCode="0.00E+00">
                  <c:v>4.4620099999999998E-3</c:v>
                </c:pt>
                <c:pt idx="17094" formatCode="0.00E+00">
                  <c:v>4.3523600000000004E-3</c:v>
                </c:pt>
                <c:pt idx="17095" formatCode="0.00E+00">
                  <c:v>4.3612800000000004E-3</c:v>
                </c:pt>
                <c:pt idx="17096" formatCode="0.00E+00">
                  <c:v>4.34936E-3</c:v>
                </c:pt>
                <c:pt idx="17097" formatCode="0.00E+00">
                  <c:v>4.2551200000000003E-3</c:v>
                </c:pt>
                <c:pt idx="17098" formatCode="0.00E+00">
                  <c:v>4.3248599999999998E-3</c:v>
                </c:pt>
                <c:pt idx="17099" formatCode="0.00E+00">
                  <c:v>4.1827699999999997E-3</c:v>
                </c:pt>
                <c:pt idx="17100" formatCode="0.00E+00">
                  <c:v>4.24509E-3</c:v>
                </c:pt>
                <c:pt idx="17101" formatCode="0.00E+00">
                  <c:v>4.15425E-3</c:v>
                </c:pt>
                <c:pt idx="17102" formatCode="0.00E+00">
                  <c:v>4.1334700000000002E-3</c:v>
                </c:pt>
                <c:pt idx="17103" formatCode="0.00E+00">
                  <c:v>4.1374200000000002E-3</c:v>
                </c:pt>
                <c:pt idx="17104" formatCode="0.00E+00">
                  <c:v>4.0337799999999998E-3</c:v>
                </c:pt>
                <c:pt idx="17105" formatCode="0.00E+00">
                  <c:v>4.0888699999999997E-3</c:v>
                </c:pt>
                <c:pt idx="17106" formatCode="0.00E+00">
                  <c:v>3.9750799999999998E-3</c:v>
                </c:pt>
                <c:pt idx="17107" formatCode="0.00E+00">
                  <c:v>3.9999199999999997E-3</c:v>
                </c:pt>
                <c:pt idx="17108" formatCode="0.00E+00">
                  <c:v>3.9432499999999997E-3</c:v>
                </c:pt>
                <c:pt idx="17109" formatCode="0.00E+00">
                  <c:v>3.8967400000000001E-3</c:v>
                </c:pt>
                <c:pt idx="17110" formatCode="0.00E+00">
                  <c:v>3.9006000000000002E-3</c:v>
                </c:pt>
                <c:pt idx="17111" formatCode="0.00E+00">
                  <c:v>3.8168400000000002E-3</c:v>
                </c:pt>
                <c:pt idx="17112" formatCode="0.00E+00">
                  <c:v>3.82716E-3</c:v>
                </c:pt>
                <c:pt idx="17113" formatCode="0.00E+00">
                  <c:v>3.7661399999999999E-3</c:v>
                </c:pt>
                <c:pt idx="17114" formatCode="0.00E+00">
                  <c:v>3.7350999999999999E-3</c:v>
                </c:pt>
                <c:pt idx="17115" formatCode="0.00E+00">
                  <c:v>3.7175699999999999E-3</c:v>
                </c:pt>
                <c:pt idx="17116" formatCode="0.00E+00">
                  <c:v>3.6562500000000002E-3</c:v>
                </c:pt>
                <c:pt idx="17117" formatCode="0.00E+00">
                  <c:v>3.64366E-3</c:v>
                </c:pt>
                <c:pt idx="17118" formatCode="0.00E+00">
                  <c:v>3.6014799999999998E-3</c:v>
                </c:pt>
                <c:pt idx="17119" formatCode="0.00E+00">
                  <c:v>3.5471700000000001E-3</c:v>
                </c:pt>
                <c:pt idx="17120" formatCode="0.00E+00">
                  <c:v>3.5504400000000002E-3</c:v>
                </c:pt>
                <c:pt idx="17121" formatCode="0.00E+00">
                  <c:v>3.4627E-3</c:v>
                </c:pt>
                <c:pt idx="17122" formatCode="0.00E+00">
                  <c:v>3.4731100000000002E-3</c:v>
                </c:pt>
                <c:pt idx="17123" formatCode="0.00E+00">
                  <c:v>3.4119799999999998E-3</c:v>
                </c:pt>
                <c:pt idx="17124" formatCode="0.00E+00">
                  <c:v>3.3649600000000002E-3</c:v>
                </c:pt>
                <c:pt idx="17125" formatCode="0.00E+00">
                  <c:v>3.3779499999999998E-3</c:v>
                </c:pt>
                <c:pt idx="17126" formatCode="0.00E+00">
                  <c:v>3.2600300000000001E-3</c:v>
                </c:pt>
                <c:pt idx="17127" formatCode="0.00E+00">
                  <c:v>3.31694E-3</c:v>
                </c:pt>
                <c:pt idx="17128" formatCode="0.00E+00">
                  <c:v>3.1938600000000002E-3</c:v>
                </c:pt>
                <c:pt idx="17129" formatCode="0.00E+00">
                  <c:v>3.2061500000000001E-3</c:v>
                </c:pt>
                <c:pt idx="17130" formatCode="0.00E+00">
                  <c:v>3.1666799999999998E-3</c:v>
                </c:pt>
                <c:pt idx="17131" formatCode="0.00E+00">
                  <c:v>3.07522E-3</c:v>
                </c:pt>
                <c:pt idx="17132" formatCode="0.00E+00">
                  <c:v>3.1339599999999999E-3</c:v>
                </c:pt>
                <c:pt idx="17133" formatCode="0.00E+00">
                  <c:v>2.9761800000000001E-3</c:v>
                </c:pt>
                <c:pt idx="17134" formatCode="0.00E+00">
                  <c:v>3.0502200000000002E-3</c:v>
                </c:pt>
                <c:pt idx="17135" formatCode="0.00E+00">
                  <c:v>2.93334E-3</c:v>
                </c:pt>
                <c:pt idx="17136" formatCode="0.00E+00">
                  <c:v>2.9186099999999999E-3</c:v>
                </c:pt>
                <c:pt idx="17137" formatCode="0.00E+00">
                  <c:v>2.91304E-3</c:v>
                </c:pt>
                <c:pt idx="17138" formatCode="0.00E+00">
                  <c:v>2.7884300000000002E-3</c:v>
                </c:pt>
                <c:pt idx="17139" formatCode="0.00E+00">
                  <c:v>2.8588200000000002E-3</c:v>
                </c:pt>
                <c:pt idx="17140" formatCode="0.00E+00">
                  <c:v>2.70901E-3</c:v>
                </c:pt>
                <c:pt idx="17141" formatCode="0.00E+00">
                  <c:v>2.7493700000000001E-3</c:v>
                </c:pt>
                <c:pt idx="17142" formatCode="0.00E+00">
                  <c:v>2.6745599999999999E-3</c:v>
                </c:pt>
                <c:pt idx="17143" formatCode="0.00E+00">
                  <c:v>2.6174200000000001E-3</c:v>
                </c:pt>
                <c:pt idx="17144" formatCode="0.00E+00">
                  <c:v>2.6348700000000001E-3</c:v>
                </c:pt>
                <c:pt idx="17145" formatCode="0.00E+00">
                  <c:v>2.51578E-3</c:v>
                </c:pt>
                <c:pt idx="17146" formatCode="0.00E+00">
                  <c:v>2.54792E-3</c:v>
                </c:pt>
                <c:pt idx="17147" formatCode="0.00E+00">
                  <c:v>2.4543299999999998E-3</c:v>
                </c:pt>
                <c:pt idx="17148" formatCode="0.00E+00">
                  <c:v>2.4233599999999998E-3</c:v>
                </c:pt>
                <c:pt idx="17149" formatCode="0.00E+00">
                  <c:v>2.4002199999999998E-3</c:v>
                </c:pt>
                <c:pt idx="17150" formatCode="0.00E+00">
                  <c:v>2.3136200000000002E-3</c:v>
                </c:pt>
                <c:pt idx="17151" formatCode="0.00E+00">
                  <c:v>2.3145100000000001E-3</c:v>
                </c:pt>
                <c:pt idx="17152" formatCode="0.00E+00">
                  <c:v>2.24288E-3</c:v>
                </c:pt>
                <c:pt idx="17153" formatCode="0.00E+00">
                  <c:v>2.19695E-3</c:v>
                </c:pt>
                <c:pt idx="17154" formatCode="0.00E+00">
                  <c:v>2.1850900000000002E-3</c:v>
                </c:pt>
                <c:pt idx="17155" formatCode="0.00E+00">
                  <c:v>2.08873E-3</c:v>
                </c:pt>
                <c:pt idx="17156" formatCode="0.00E+00">
                  <c:v>2.09523E-3</c:v>
                </c:pt>
                <c:pt idx="17157" formatCode="0.00E+00">
                  <c:v>2.0185099999999998E-3</c:v>
                </c:pt>
                <c:pt idx="17158" formatCode="0.00E+00">
                  <c:v>1.9663699999999998E-3</c:v>
                </c:pt>
                <c:pt idx="17159" formatCode="0.00E+00">
                  <c:v>1.9682900000000001E-3</c:v>
                </c:pt>
                <c:pt idx="17160" formatCode="0.00E+00">
                  <c:v>1.8423000000000001E-3</c:v>
                </c:pt>
                <c:pt idx="17161" formatCode="0.00E+00">
                  <c:v>1.88865E-3</c:v>
                </c:pt>
                <c:pt idx="17162" formatCode="0.00E+00">
                  <c:v>1.7653E-3</c:v>
                </c:pt>
                <c:pt idx="17163" formatCode="0.00E+00">
                  <c:v>1.7580600000000001E-3</c:v>
                </c:pt>
                <c:pt idx="17164" formatCode="0.00E+00">
                  <c:v>1.72707E-3</c:v>
                </c:pt>
                <c:pt idx="17165" formatCode="0.00E+00">
                  <c:v>1.6121200000000001E-3</c:v>
                </c:pt>
                <c:pt idx="17166" formatCode="0.00E+00">
                  <c:v>1.6711600000000001E-3</c:v>
                </c:pt>
                <c:pt idx="17167" formatCode="0.00E+00">
                  <c:v>1.5061600000000001E-3</c:v>
                </c:pt>
                <c:pt idx="17168" formatCode="0.00E+00">
                  <c:v>1.5563899999999999E-3</c:v>
                </c:pt>
                <c:pt idx="17169" formatCode="0.00E+00">
                  <c:v>1.45685E-3</c:v>
                </c:pt>
                <c:pt idx="17170" formatCode="0.00E+00">
                  <c:v>1.4026100000000001E-3</c:v>
                </c:pt>
                <c:pt idx="17171" formatCode="0.00E+00">
                  <c:v>1.4185199999999999E-3</c:v>
                </c:pt>
                <c:pt idx="17172" formatCode="0.00E+00">
                  <c:v>1.26929E-3</c:v>
                </c:pt>
                <c:pt idx="17173" formatCode="0.00E+00">
                  <c:v>1.33434E-3</c:v>
                </c:pt>
                <c:pt idx="17174" formatCode="0.00E+00">
                  <c:v>1.1935100000000001E-3</c:v>
                </c:pt>
                <c:pt idx="17175" formatCode="0.00E+00">
                  <c:v>1.19607E-3</c:v>
                </c:pt>
                <c:pt idx="17176" formatCode="0.00E+00">
                  <c:v>1.1487800000000001E-3</c:v>
                </c:pt>
                <c:pt idx="17177" formatCode="0.00E+00">
                  <c:v>1.0510000000000001E-3</c:v>
                </c:pt>
                <c:pt idx="17178" formatCode="0.00E+00">
                  <c:v>1.07993E-3</c:v>
                </c:pt>
                <c:pt idx="17179" formatCode="0.00E+00">
                  <c:v>9.4963100000000004E-4</c:v>
                </c:pt>
                <c:pt idx="17180" formatCode="0.00E+00">
                  <c:v>9.6201499999999998E-4</c:v>
                </c:pt>
                <c:pt idx="17181" formatCode="0.00E+00">
                  <c:v>8.88275E-4</c:v>
                </c:pt>
                <c:pt idx="17182" formatCode="0.00E+00">
                  <c:v>8.2500100000000001E-4</c:v>
                </c:pt>
                <c:pt idx="17183" formatCode="0.00E+00">
                  <c:v>8.2033200000000001E-4</c:v>
                </c:pt>
                <c:pt idx="17184" formatCode="0.00E+00">
                  <c:v>7.1622600000000004E-4</c:v>
                </c:pt>
                <c:pt idx="17185" formatCode="0.00E+00">
                  <c:v>7.1074899999999999E-4</c:v>
                </c:pt>
                <c:pt idx="17186" formatCode="0.00E+00">
                  <c:v>6.43598E-4</c:v>
                </c:pt>
                <c:pt idx="17187" formatCode="0.00E+00">
                  <c:v>5.7676099999999996E-4</c:v>
                </c:pt>
                <c:pt idx="17188" formatCode="0.00E+00">
                  <c:v>5.7142300000000005E-4</c:v>
                </c:pt>
                <c:pt idx="17189" formatCode="0.00E+00">
                  <c:v>4.6473800000000002E-4</c:v>
                </c:pt>
                <c:pt idx="17190" formatCode="0.00E+00">
                  <c:v>4.6250799999999998E-4</c:v>
                </c:pt>
                <c:pt idx="17191" formatCode="0.00E+00">
                  <c:v>3.92197E-4</c:v>
                </c:pt>
                <c:pt idx="17192" formatCode="0.00E+00">
                  <c:v>3.2462600000000001E-4</c:v>
                </c:pt>
                <c:pt idx="17193" formatCode="0.00E+00">
                  <c:v>3.2808300000000001E-4</c:v>
                </c:pt>
                <c:pt idx="17194" formatCode="0.00E+00">
                  <c:v>2.0165299999999999E-4</c:v>
                </c:pt>
                <c:pt idx="17195" formatCode="0.00E+00">
                  <c:v>2.2748399999999999E-4</c:v>
                </c:pt>
                <c:pt idx="17196" formatCode="0.00E+00">
                  <c:v>1.2179400000000001E-4</c:v>
                </c:pt>
                <c:pt idx="17197" formatCode="0.00E+00">
                  <c:v>8.6003300000000004E-5</c:v>
                </c:pt>
                <c:pt idx="17198" formatCode="0.00E+00">
                  <c:v>6.5277200000000006E-5</c:v>
                </c:pt>
                <c:pt idx="17199" formatCode="0.00E+00">
                  <c:v>-5.4818999999999998E-5</c:v>
                </c:pt>
                <c:pt idx="17200" formatCode="0.00E+00">
                  <c:v>-1.61085E-5</c:v>
                </c:pt>
                <c:pt idx="17201" formatCode="0.00E+00">
                  <c:v>-1.5375799999999999E-4</c:v>
                </c:pt>
                <c:pt idx="17202" formatCode="0.00E+00">
                  <c:v>-1.44198E-4</c:v>
                </c:pt>
                <c:pt idx="17203" formatCode="0.00E+00">
                  <c:v>-2.14582E-4</c:v>
                </c:pt>
                <c:pt idx="17204" formatCode="0.00E+00">
                  <c:v>-2.9185300000000001E-4</c:v>
                </c:pt>
                <c:pt idx="17205" formatCode="0.00E+00">
                  <c:v>-2.8194599999999999E-4</c:v>
                </c:pt>
                <c:pt idx="17206" formatCode="0.00E+00">
                  <c:v>-4.1335999999999999E-4</c:v>
                </c:pt>
                <c:pt idx="17207" formatCode="0.00E+00">
                  <c:v>-3.9023500000000001E-4</c:v>
                </c:pt>
                <c:pt idx="17208" formatCode="0.00E+00">
                  <c:v>-4.9344299999999998E-4</c:v>
                </c:pt>
                <c:pt idx="17209" formatCode="0.00E+00">
                  <c:v>-5.2926899999999996E-4</c:v>
                </c:pt>
                <c:pt idx="17210" formatCode="0.00E+00">
                  <c:v>-5.61862E-4</c:v>
                </c:pt>
                <c:pt idx="17211" formatCode="0.00E+00">
                  <c:v>-6.5878400000000004E-4</c:v>
                </c:pt>
                <c:pt idx="17212" formatCode="0.00E+00">
                  <c:v>-6.5637699999999998E-4</c:v>
                </c:pt>
                <c:pt idx="17213" formatCode="0.00E+00">
                  <c:v>-7.5446200000000001E-4</c:v>
                </c:pt>
                <c:pt idx="17214" formatCode="0.00E+00">
                  <c:v>-7.8242899999999996E-4</c:v>
                </c:pt>
                <c:pt idx="17215" formatCode="0.00E+00">
                  <c:v>-8.3282899999999999E-4</c:v>
                </c:pt>
                <c:pt idx="17216" formatCode="0.00E+00">
                  <c:v>-9.1016399999999998E-4</c:v>
                </c:pt>
                <c:pt idx="17217" formatCode="0.00E+00">
                  <c:v>-9.2715600000000005E-4</c:v>
                </c:pt>
                <c:pt idx="17218" formatCode="0.00E+00">
                  <c:v>-1.0118499999999999E-3</c:v>
                </c:pt>
                <c:pt idx="17219" formatCode="0.00E+00">
                  <c:v>-1.04908E-3</c:v>
                </c:pt>
                <c:pt idx="17220" formatCode="0.00E+00">
                  <c:v>-1.09387E-3</c:v>
                </c:pt>
                <c:pt idx="17221" formatCode="0.00E+00">
                  <c:v>-1.17625E-3</c:v>
                </c:pt>
                <c:pt idx="17222" formatCode="0.00E+00">
                  <c:v>-1.1865599999999999E-3</c:v>
                </c:pt>
                <c:pt idx="17223" formatCode="0.00E+00">
                  <c:v>-1.2803700000000001E-3</c:v>
                </c:pt>
                <c:pt idx="17224" formatCode="0.00E+00">
                  <c:v>-1.30806E-3</c:v>
                </c:pt>
                <c:pt idx="17225" formatCode="0.00E+00">
                  <c:v>-1.36078E-3</c:v>
                </c:pt>
                <c:pt idx="17226" formatCode="0.00E+00">
                  <c:v>-1.4426199999999999E-3</c:v>
                </c:pt>
                <c:pt idx="17227" formatCode="0.00E+00">
                  <c:v>-1.4450400000000001E-3</c:v>
                </c:pt>
                <c:pt idx="17228" formatCode="0.00E+00">
                  <c:v>-1.5586E-3</c:v>
                </c:pt>
                <c:pt idx="17229" formatCode="0.00E+00">
                  <c:v>-1.5580399999999999E-3</c:v>
                </c:pt>
                <c:pt idx="17230" formatCode="0.00E+00">
                  <c:v>-1.6439499999999999E-3</c:v>
                </c:pt>
                <c:pt idx="17231" formatCode="0.00E+00">
                  <c:v>-1.6947100000000001E-3</c:v>
                </c:pt>
                <c:pt idx="17232" formatCode="0.00E+00">
                  <c:v>-1.7191400000000001E-3</c:v>
                </c:pt>
                <c:pt idx="17233" formatCode="0.00E+00">
                  <c:v>-1.82547E-3</c:v>
                </c:pt>
                <c:pt idx="17234" formatCode="0.00E+00">
                  <c:v>-1.8148299999999999E-3</c:v>
                </c:pt>
                <c:pt idx="17235" formatCode="0.00E+00">
                  <c:v>-1.9277700000000001E-3</c:v>
                </c:pt>
                <c:pt idx="17236" formatCode="0.00E+00">
                  <c:v>-1.94052E-3</c:v>
                </c:pt>
                <c:pt idx="17237" formatCode="0.00E+00">
                  <c:v>-2.0081299999999999E-3</c:v>
                </c:pt>
                <c:pt idx="17238" formatCode="0.00E+00">
                  <c:v>-2.0761899999999999E-3</c:v>
                </c:pt>
                <c:pt idx="17239" formatCode="0.00E+00">
                  <c:v>-2.09283E-3</c:v>
                </c:pt>
                <c:pt idx="17240" formatCode="0.00E+00">
                  <c:v>-2.1953300000000001E-3</c:v>
                </c:pt>
                <c:pt idx="17241" formatCode="0.00E+00">
                  <c:v>-2.20083E-3</c:v>
                </c:pt>
                <c:pt idx="17242" formatCode="0.00E+00">
                  <c:v>-2.29101E-3</c:v>
                </c:pt>
                <c:pt idx="17243" formatCode="0.00E+00">
                  <c:v>-2.3262999999999999E-3</c:v>
                </c:pt>
                <c:pt idx="17244" formatCode="0.00E+00">
                  <c:v>-2.37901E-3</c:v>
                </c:pt>
                <c:pt idx="17245" formatCode="0.00E+00">
                  <c:v>-2.4488399999999999E-3</c:v>
                </c:pt>
                <c:pt idx="17246" formatCode="0.00E+00">
                  <c:v>-2.4787099999999999E-3</c:v>
                </c:pt>
                <c:pt idx="17247" formatCode="0.00E+00">
                  <c:v>-2.5560499999999998E-3</c:v>
                </c:pt>
                <c:pt idx="17248" formatCode="0.00E+00">
                  <c:v>-2.5932099999999999E-3</c:v>
                </c:pt>
                <c:pt idx="17249" formatCode="0.00E+00">
                  <c:v>-2.6539799999999998E-3</c:v>
                </c:pt>
                <c:pt idx="17250" formatCode="0.00E+00">
                  <c:v>-2.70967E-3</c:v>
                </c:pt>
                <c:pt idx="17251" formatCode="0.00E+00">
                  <c:v>-2.7570099999999998E-3</c:v>
                </c:pt>
                <c:pt idx="17252" formatCode="0.00E+00">
                  <c:v>-2.8163799999999998E-3</c:v>
                </c:pt>
                <c:pt idx="17253" formatCode="0.00E+00">
                  <c:v>-2.8705499999999999E-3</c:v>
                </c:pt>
                <c:pt idx="17254" formatCode="0.00E+00">
                  <c:v>-2.9157900000000001E-3</c:v>
                </c:pt>
                <c:pt idx="17255" formatCode="0.00E+00">
                  <c:v>-2.9852500000000001E-3</c:v>
                </c:pt>
                <c:pt idx="17256" formatCode="0.00E+00">
                  <c:v>-3.0204799999999999E-3</c:v>
                </c:pt>
                <c:pt idx="17257" formatCode="0.00E+00">
                  <c:v>-3.0894400000000002E-3</c:v>
                </c:pt>
                <c:pt idx="17258" formatCode="0.00E+00">
                  <c:v>-3.1381400000000002E-3</c:v>
                </c:pt>
                <c:pt idx="17259" formatCode="0.00E+00">
                  <c:v>-3.18315E-3</c:v>
                </c:pt>
                <c:pt idx="17260" formatCode="0.00E+00">
                  <c:v>-3.2609100000000001E-3</c:v>
                </c:pt>
                <c:pt idx="17261" formatCode="0.00E+00">
                  <c:v>-3.2795200000000002E-3</c:v>
                </c:pt>
                <c:pt idx="17262" formatCode="0.00E+00">
                  <c:v>-3.3729699999999999E-3</c:v>
                </c:pt>
                <c:pt idx="17263" formatCode="0.00E+00">
                  <c:v>-3.39194E-3</c:v>
                </c:pt>
                <c:pt idx="17264" formatCode="0.00E+00">
                  <c:v>-3.4668400000000001E-3</c:v>
                </c:pt>
                <c:pt idx="17265" formatCode="0.00E+00">
                  <c:v>-3.51929E-3</c:v>
                </c:pt>
                <c:pt idx="17266" formatCode="0.00E+00">
                  <c:v>-3.5525000000000001E-3</c:v>
                </c:pt>
                <c:pt idx="17267" formatCode="0.00E+00">
                  <c:v>-3.6454999999999999E-3</c:v>
                </c:pt>
                <c:pt idx="17268" formatCode="0.00E+00">
                  <c:v>-3.6493699999999999E-3</c:v>
                </c:pt>
                <c:pt idx="17269" formatCode="0.00E+00">
                  <c:v>-3.7535400000000001E-3</c:v>
                </c:pt>
                <c:pt idx="17270" formatCode="0.00E+00">
                  <c:v>-3.7678099999999999E-3</c:v>
                </c:pt>
                <c:pt idx="17271" formatCode="0.00E+00">
                  <c:v>-3.8417400000000002E-3</c:v>
                </c:pt>
                <c:pt idx="17272" formatCode="0.00E+00">
                  <c:v>-3.8990100000000001E-3</c:v>
                </c:pt>
                <c:pt idx="17273" formatCode="0.00E+00">
                  <c:v>-3.9262799999999999E-3</c:v>
                </c:pt>
                <c:pt idx="17274" formatCode="0.00E+00">
                  <c:v>-4.0226999999999997E-3</c:v>
                </c:pt>
                <c:pt idx="17275" formatCode="0.00E+00">
                  <c:v>-4.0266299999999998E-3</c:v>
                </c:pt>
                <c:pt idx="17276" formatCode="0.00E+00">
                  <c:v>-4.1256499999999998E-3</c:v>
                </c:pt>
                <c:pt idx="17277" formatCode="0.00E+00">
                  <c:v>-4.14753E-3</c:v>
                </c:pt>
                <c:pt idx="17278" formatCode="0.00E+00">
                  <c:v>-4.2134800000000004E-3</c:v>
                </c:pt>
                <c:pt idx="17279" formatCode="0.00E+00">
                  <c:v>-4.2750799999999997E-3</c:v>
                </c:pt>
                <c:pt idx="17280" formatCode="0.00E+00">
                  <c:v>-4.3044299999999997E-3</c:v>
                </c:pt>
                <c:pt idx="17281" formatCode="0.00E+00">
                  <c:v>-4.3910399999999997E-3</c:v>
                </c:pt>
                <c:pt idx="17282" formatCode="0.00E+00">
                  <c:v>-4.4113599999999996E-3</c:v>
                </c:pt>
                <c:pt idx="17283" formatCode="0.00E+00">
                  <c:v>-4.4902400000000004E-3</c:v>
                </c:pt>
                <c:pt idx="17284" formatCode="0.00E+00">
                  <c:v>-4.52989E-3</c:v>
                </c:pt>
                <c:pt idx="17285" formatCode="0.00E+00">
                  <c:v>-4.5840400000000002E-3</c:v>
                </c:pt>
                <c:pt idx="17286" formatCode="0.00E+00">
                  <c:v>-4.6456099999999997E-3</c:v>
                </c:pt>
                <c:pt idx="17287" formatCode="0.00E+00">
                  <c:v>-4.6867699999999998E-3</c:v>
                </c:pt>
                <c:pt idx="17288" formatCode="0.00E+00">
                  <c:v>-4.7500499999999996E-3</c:v>
                </c:pt>
                <c:pt idx="17289" formatCode="0.00E+00">
                  <c:v>-4.7992800000000004E-3</c:v>
                </c:pt>
                <c:pt idx="17290" formatCode="0.00E+00">
                  <c:v>-4.8496099999999999E-3</c:v>
                </c:pt>
                <c:pt idx="17291" formatCode="0.00E+00">
                  <c:v>-4.9101600000000002E-3</c:v>
                </c:pt>
                <c:pt idx="17292" formatCode="0.00E+00">
                  <c:v>-4.9565099999999999E-3</c:v>
                </c:pt>
                <c:pt idx="17293" formatCode="0.00E+00">
                  <c:v>-5.0098399999999998E-3</c:v>
                </c:pt>
                <c:pt idx="17294" formatCode="0.00E+00">
                  <c:v>-5.0719800000000002E-3</c:v>
                </c:pt>
                <c:pt idx="17295" formatCode="0.00E+00">
                  <c:v>-5.1044000000000003E-3</c:v>
                </c:pt>
                <c:pt idx="17296" formatCode="0.00E+00">
                  <c:v>-5.18463E-3</c:v>
                </c:pt>
                <c:pt idx="17297" formatCode="0.00E+00">
                  <c:v>-5.2094899999999998E-3</c:v>
                </c:pt>
                <c:pt idx="17298" formatCode="0.00E+00">
                  <c:v>-5.2819900000000003E-3</c:v>
                </c:pt>
                <c:pt idx="17299" formatCode="0.00E+00">
                  <c:v>-5.3304199999999998E-3</c:v>
                </c:pt>
                <c:pt idx="17300" formatCode="0.00E+00">
                  <c:v>-5.3680200000000003E-3</c:v>
                </c:pt>
                <c:pt idx="17301" formatCode="0.00E+00">
                  <c:v>-5.4543100000000004E-3</c:v>
                </c:pt>
                <c:pt idx="17302" formatCode="0.00E+00">
                  <c:v>-5.4614199999999998E-3</c:v>
                </c:pt>
                <c:pt idx="17303" formatCode="0.00E+00">
                  <c:v>-5.5605000000000003E-3</c:v>
                </c:pt>
                <c:pt idx="17304" formatCode="0.00E+00">
                  <c:v>-5.57574E-3</c:v>
                </c:pt>
                <c:pt idx="17305" formatCode="0.00E+00">
                  <c:v>-5.6445999999999996E-3</c:v>
                </c:pt>
                <c:pt idx="17306" formatCode="0.00E+00">
                  <c:v>-5.70442E-3</c:v>
                </c:pt>
                <c:pt idx="17307" formatCode="0.00E+00">
                  <c:v>-5.7251000000000003E-3</c:v>
                </c:pt>
                <c:pt idx="17308" formatCode="0.00E+00">
                  <c:v>-5.8246799999999996E-3</c:v>
                </c:pt>
                <c:pt idx="17309" formatCode="0.00E+00">
                  <c:v>-5.8246299999999999E-3</c:v>
                </c:pt>
                <c:pt idx="17310" formatCode="0.00E+00">
                  <c:v>-5.9203499999999996E-3</c:v>
                </c:pt>
                <c:pt idx="17311" formatCode="0.00E+00">
                  <c:v>-5.9469900000000001E-3</c:v>
                </c:pt>
                <c:pt idx="17312" formatCode="0.00E+00">
                  <c:v>-6.0016699999999997E-3</c:v>
                </c:pt>
                <c:pt idx="17313" formatCode="0.00E+00">
                  <c:v>-6.0743400000000001E-3</c:v>
                </c:pt>
                <c:pt idx="17314" formatCode="0.00E+00">
                  <c:v>-6.0870400000000002E-3</c:v>
                </c:pt>
                <c:pt idx="17315" formatCode="0.00E+00">
                  <c:v>-6.1755200000000003E-3</c:v>
                </c:pt>
                <c:pt idx="17316" formatCode="0.00E+00">
                  <c:v>-6.1954699999999998E-3</c:v>
                </c:pt>
                <c:pt idx="17317" formatCode="0.00E+00">
                  <c:v>-6.2828900000000002E-3</c:v>
                </c:pt>
                <c:pt idx="17318" formatCode="0.00E+00">
                  <c:v>-6.3478700000000002E-3</c:v>
                </c:pt>
                <c:pt idx="17319" formatCode="0.00E+00">
                  <c:v>-6.3843700000000003E-3</c:v>
                </c:pt>
                <c:pt idx="17320" formatCode="0.00E+00">
                  <c:v>-6.4401099999999998E-3</c:v>
                </c:pt>
                <c:pt idx="17321" formatCode="0.00E+00">
                  <c:v>-6.4481699999999996E-3</c:v>
                </c:pt>
                <c:pt idx="17322" formatCode="0.00E+00">
                  <c:v>-6.4965800000000001E-3</c:v>
                </c:pt>
                <c:pt idx="17323" formatCode="0.00E+00">
                  <c:v>-6.5318599999999996E-3</c:v>
                </c:pt>
                <c:pt idx="17324" formatCode="0.00E+00">
                  <c:v>-6.5565099999999998E-3</c:v>
                </c:pt>
                <c:pt idx="17325" formatCode="0.00E+00">
                  <c:v>-6.6079600000000004E-3</c:v>
                </c:pt>
                <c:pt idx="17326" formatCode="0.00E+00">
                  <c:v>-6.6259200000000004E-3</c:v>
                </c:pt>
                <c:pt idx="17327" formatCode="0.00E+00">
                  <c:v>-6.6675399999999996E-3</c:v>
                </c:pt>
                <c:pt idx="17328" formatCode="0.00E+00">
                  <c:v>-6.7090199999999996E-3</c:v>
                </c:pt>
                <c:pt idx="17329" formatCode="0.00E+00">
                  <c:v>-6.72296E-3</c:v>
                </c:pt>
                <c:pt idx="17330" formatCode="0.00E+00">
                  <c:v>-6.7870600000000001E-3</c:v>
                </c:pt>
                <c:pt idx="17331" formatCode="0.00E+00">
                  <c:v>-6.7915900000000001E-3</c:v>
                </c:pt>
                <c:pt idx="17332" formatCode="0.00E+00">
                  <c:v>-6.84608E-3</c:v>
                </c:pt>
                <c:pt idx="17333" formatCode="0.00E+00">
                  <c:v>-6.8766499999999998E-3</c:v>
                </c:pt>
                <c:pt idx="17334" formatCode="0.00E+00">
                  <c:v>-6.8934900000000004E-3</c:v>
                </c:pt>
                <c:pt idx="17335" formatCode="0.00E+00">
                  <c:v>-6.9608500000000002E-3</c:v>
                </c:pt>
                <c:pt idx="17336" formatCode="0.00E+00">
                  <c:v>-6.9512899999999997E-3</c:v>
                </c:pt>
                <c:pt idx="17337" formatCode="0.00E+00">
                  <c:v>-7.0258400000000002E-3</c:v>
                </c:pt>
                <c:pt idx="17338" formatCode="0.00E+00">
                  <c:v>-7.0312600000000001E-3</c:v>
                </c:pt>
                <c:pt idx="17339" formatCode="0.00E+00">
                  <c:v>-7.0723299999999999E-3</c:v>
                </c:pt>
                <c:pt idx="17340" formatCode="0.00E+00">
                  <c:v>-7.1208599999999997E-3</c:v>
                </c:pt>
                <c:pt idx="17341" formatCode="0.00E+00">
                  <c:v>-7.1206400000000001E-3</c:v>
                </c:pt>
                <c:pt idx="17342" formatCode="0.00E+00">
                  <c:v>-7.1969E-3</c:v>
                </c:pt>
                <c:pt idx="17343" formatCode="0.00E+00">
                  <c:v>-7.1883199999999998E-3</c:v>
                </c:pt>
                <c:pt idx="17344" formatCode="0.00E+00">
                  <c:v>-7.2498299999999996E-3</c:v>
                </c:pt>
                <c:pt idx="17345" formatCode="0.00E+00">
                  <c:v>-7.2717499999999996E-3</c:v>
                </c:pt>
                <c:pt idx="17346" formatCode="0.00E+00">
                  <c:v>-7.2946900000000004E-3</c:v>
                </c:pt>
                <c:pt idx="17347" formatCode="0.00E+00">
                  <c:v>-7.3517799999999996E-3</c:v>
                </c:pt>
                <c:pt idx="17348" formatCode="0.00E+00">
                  <c:v>-7.3524999999999997E-3</c:v>
                </c:pt>
                <c:pt idx="17349" formatCode="0.00E+00">
                  <c:v>-7.4138099999999998E-3</c:v>
                </c:pt>
                <c:pt idx="17350" formatCode="0.00E+00">
                  <c:v>-7.4277400000000004E-3</c:v>
                </c:pt>
                <c:pt idx="17351" formatCode="0.00E+00">
                  <c:v>-7.4642500000000004E-3</c:v>
                </c:pt>
                <c:pt idx="17352" formatCode="0.00E+00">
                  <c:v>-7.5053899999999998E-3</c:v>
                </c:pt>
                <c:pt idx="17353" formatCode="0.00E+00">
                  <c:v>-7.5196999999999998E-3</c:v>
                </c:pt>
                <c:pt idx="17354" formatCode="0.00E+00">
                  <c:v>-7.5684799999999998E-3</c:v>
                </c:pt>
                <c:pt idx="17355" formatCode="0.00E+00">
                  <c:v>-7.5884400000000001E-3</c:v>
                </c:pt>
                <c:pt idx="17356" formatCode="0.00E+00">
                  <c:v>-7.6198400000000001E-3</c:v>
                </c:pt>
                <c:pt idx="17357" formatCode="0.00E+00">
                  <c:v>-7.6616499999999999E-3</c:v>
                </c:pt>
                <c:pt idx="17358" formatCode="0.00E+00">
                  <c:v>-7.6750799999999999E-3</c:v>
                </c:pt>
                <c:pt idx="17359" formatCode="0.00E+00">
                  <c:v>-7.7239500000000003E-3</c:v>
                </c:pt>
                <c:pt idx="17360" formatCode="0.00E+00">
                  <c:v>-7.7447100000000001E-3</c:v>
                </c:pt>
                <c:pt idx="17361" formatCode="0.00E+00">
                  <c:v>-7.7741299999999998E-3</c:v>
                </c:pt>
                <c:pt idx="17362" formatCode="0.00E+00">
                  <c:v>-7.8203999999999999E-3</c:v>
                </c:pt>
                <c:pt idx="17363" formatCode="0.00E+00">
                  <c:v>-7.8242599999999995E-3</c:v>
                </c:pt>
                <c:pt idx="17364" formatCode="0.00E+00">
                  <c:v>-7.8838599999999995E-3</c:v>
                </c:pt>
                <c:pt idx="17365" formatCode="0.00E+00">
                  <c:v>-7.8882199999999996E-3</c:v>
                </c:pt>
                <c:pt idx="17366" formatCode="0.00E+00">
                  <c:v>-7.9305999999999995E-3</c:v>
                </c:pt>
                <c:pt idx="17367" formatCode="0.00E+00">
                  <c:v>-7.9642199999999993E-3</c:v>
                </c:pt>
                <c:pt idx="17368" formatCode="0.00E+00">
                  <c:v>-7.9731200000000002E-3</c:v>
                </c:pt>
                <c:pt idx="17369" formatCode="0.00E+00">
                  <c:v>-8.0356500000000001E-3</c:v>
                </c:pt>
                <c:pt idx="17370" formatCode="0.00E+00">
                  <c:v>-8.0287599999999994E-3</c:v>
                </c:pt>
                <c:pt idx="17371" formatCode="0.00E+00">
                  <c:v>-8.0899600000000002E-3</c:v>
                </c:pt>
                <c:pt idx="17372" formatCode="0.00E+00">
                  <c:v>-8.1005999999999995E-3</c:v>
                </c:pt>
                <c:pt idx="17373" formatCode="0.00E+00">
                  <c:v>-8.1311100000000004E-3</c:v>
                </c:pt>
                <c:pt idx="17374" formatCode="0.00E+00">
                  <c:v>-8.1746000000000006E-3</c:v>
                </c:pt>
                <c:pt idx="17375" formatCode="0.00E+00">
                  <c:v>-8.1755500000000002E-3</c:v>
                </c:pt>
                <c:pt idx="17376" formatCode="0.00E+00">
                  <c:v>-8.2353700000000005E-3</c:v>
                </c:pt>
                <c:pt idx="17377" formatCode="0.00E+00">
                  <c:v>-8.2345200000000004E-3</c:v>
                </c:pt>
                <c:pt idx="17378" formatCode="0.00E+00">
                  <c:v>-8.2820700000000008E-3</c:v>
                </c:pt>
                <c:pt idx="17379" formatCode="0.00E+00">
                  <c:v>-8.3048900000000005E-3</c:v>
                </c:pt>
                <c:pt idx="17380" formatCode="0.00E+00">
                  <c:v>-8.3281499999999994E-3</c:v>
                </c:pt>
                <c:pt idx="17381" formatCode="0.00E+00">
                  <c:v>-8.3691100000000008E-3</c:v>
                </c:pt>
                <c:pt idx="17382" formatCode="0.00E+00">
                  <c:v>-8.3753600000000001E-3</c:v>
                </c:pt>
                <c:pt idx="17383" formatCode="0.00E+00">
                  <c:v>-8.4201199999999997E-3</c:v>
                </c:pt>
                <c:pt idx="17384" formatCode="0.00E+00">
                  <c:v>-8.4512800000000003E-3</c:v>
                </c:pt>
                <c:pt idx="17385" formatCode="0.00E+00">
                  <c:v>-8.4986599999999999E-3</c:v>
                </c:pt>
                <c:pt idx="17386" formatCode="0.00E+00">
                  <c:v>-8.5304500000000002E-3</c:v>
                </c:pt>
                <c:pt idx="17387" formatCode="0.00E+00">
                  <c:v>-8.5376199999999992E-3</c:v>
                </c:pt>
                <c:pt idx="17388" formatCode="0.00E+00">
                  <c:v>-8.5462200000000002E-3</c:v>
                </c:pt>
                <c:pt idx="17389" formatCode="0.00E+00">
                  <c:v>-8.5568799999999993E-3</c:v>
                </c:pt>
                <c:pt idx="17390" formatCode="0.00E+00">
                  <c:v>-8.5645500000000006E-3</c:v>
                </c:pt>
                <c:pt idx="17391" formatCode="0.00E+00">
                  <c:v>-8.5844500000000004E-3</c:v>
                </c:pt>
                <c:pt idx="17392" formatCode="0.00E+00">
                  <c:v>-8.5873900000000003E-3</c:v>
                </c:pt>
                <c:pt idx="17393" formatCode="0.00E+00">
                  <c:v>-8.6008000000000005E-3</c:v>
                </c:pt>
                <c:pt idx="17394" formatCode="0.00E+00">
                  <c:v>-8.61373E-3</c:v>
                </c:pt>
                <c:pt idx="17395" formatCode="0.00E+00">
                  <c:v>-8.6124099999999992E-3</c:v>
                </c:pt>
                <c:pt idx="17396" formatCode="0.00E+00">
                  <c:v>-8.6396100000000007E-3</c:v>
                </c:pt>
                <c:pt idx="17397" formatCode="0.00E+00">
                  <c:v>-8.6288500000000004E-3</c:v>
                </c:pt>
                <c:pt idx="17398" formatCode="0.00E+00">
                  <c:v>-8.6571800000000004E-3</c:v>
                </c:pt>
                <c:pt idx="17399" formatCode="0.00E+00">
                  <c:v>-8.6551200000000005E-3</c:v>
                </c:pt>
                <c:pt idx="17400" formatCode="0.00E+00">
                  <c:v>-8.6663899999999995E-3</c:v>
                </c:pt>
                <c:pt idx="17401" formatCode="0.00E+00">
                  <c:v>-8.6859099999999998E-3</c:v>
                </c:pt>
                <c:pt idx="17402" formatCode="0.00E+00">
                  <c:v>-8.6752400000000007E-3</c:v>
                </c:pt>
                <c:pt idx="17403" formatCode="0.00E+00">
                  <c:v>-8.7097300000000006E-3</c:v>
                </c:pt>
                <c:pt idx="17404" formatCode="0.00E+00">
                  <c:v>-8.6915299999999994E-3</c:v>
                </c:pt>
                <c:pt idx="17405" formatCode="0.00E+00">
                  <c:v>-8.7207900000000008E-3</c:v>
                </c:pt>
                <c:pt idx="17406" formatCode="0.00E+00">
                  <c:v>-8.7172800000000009E-3</c:v>
                </c:pt>
                <c:pt idx="17407" formatCode="0.00E+00">
                  <c:v>-8.7252700000000002E-3</c:v>
                </c:pt>
                <c:pt idx="17408" formatCode="0.00E+00">
                  <c:v>-8.7451000000000004E-3</c:v>
                </c:pt>
                <c:pt idx="17409" formatCode="0.00E+00">
                  <c:v>-8.7330199999999993E-3</c:v>
                </c:pt>
                <c:pt idx="17410" formatCode="0.00E+00">
                  <c:v>-8.7656299999999999E-3</c:v>
                </c:pt>
                <c:pt idx="17411" formatCode="0.00E+00">
                  <c:v>-8.7504000000000002E-3</c:v>
                </c:pt>
                <c:pt idx="17412" formatCode="0.00E+00">
                  <c:v>-8.7760300000000006E-3</c:v>
                </c:pt>
                <c:pt idx="17413" formatCode="0.00E+00">
                  <c:v>-8.7733700000000008E-3</c:v>
                </c:pt>
                <c:pt idx="17414" formatCode="0.00E+00">
                  <c:v>-8.7801300000000006E-3</c:v>
                </c:pt>
                <c:pt idx="17415" formatCode="0.00E+00">
                  <c:v>-8.7944900000000003E-3</c:v>
                </c:pt>
                <c:pt idx="17416" formatCode="0.00E+00">
                  <c:v>-8.7876199999999995E-3</c:v>
                </c:pt>
                <c:pt idx="17417" formatCode="0.00E+00">
                  <c:v>-8.8099000000000007E-3</c:v>
                </c:pt>
                <c:pt idx="17418" formatCode="0.00E+00">
                  <c:v>-8.8017000000000008E-3</c:v>
                </c:pt>
                <c:pt idx="17419" formatCode="0.00E+00">
                  <c:v>-8.8196899999999998E-3</c:v>
                </c:pt>
                <c:pt idx="17420" formatCode="0.00E+00">
                  <c:v>-8.8196500000000001E-3</c:v>
                </c:pt>
                <c:pt idx="17421" formatCode="0.00E+00">
                  <c:v>-8.8287999999999995E-3</c:v>
                </c:pt>
                <c:pt idx="17422" formatCode="0.00E+00">
                  <c:v>-8.8357399999999999E-3</c:v>
                </c:pt>
                <c:pt idx="17423" formatCode="0.00E+00">
                  <c:v>-8.8380999999999998E-3</c:v>
                </c:pt>
                <c:pt idx="17424" formatCode="0.00E+00">
                  <c:v>-8.8464700000000004E-3</c:v>
                </c:pt>
                <c:pt idx="17425" formatCode="0.00E+00">
                  <c:v>-8.8479100000000005E-3</c:v>
                </c:pt>
                <c:pt idx="17426" formatCode="0.00E+00">
                  <c:v>-8.8561300000000003E-3</c:v>
                </c:pt>
                <c:pt idx="17427" formatCode="0.00E+00">
                  <c:v>-8.8572700000000004E-3</c:v>
                </c:pt>
                <c:pt idx="17428" formatCode="0.00E+00">
                  <c:v>-8.8672000000000004E-3</c:v>
                </c:pt>
                <c:pt idx="17429" formatCode="0.00E+00">
                  <c:v>-8.8655000000000001E-3</c:v>
                </c:pt>
                <c:pt idx="17430" formatCode="0.00E+00">
                  <c:v>-8.87895E-3</c:v>
                </c:pt>
                <c:pt idx="17431" formatCode="0.00E+00">
                  <c:v>-8.8749399999999996E-3</c:v>
                </c:pt>
                <c:pt idx="17432" formatCode="0.00E+00">
                  <c:v>-8.8870200000000007E-3</c:v>
                </c:pt>
                <c:pt idx="17433" formatCode="0.00E+00">
                  <c:v>-8.8865799999999998E-3</c:v>
                </c:pt>
                <c:pt idx="17434" formatCode="0.00E+00">
                  <c:v>-8.8889399999999997E-3</c:v>
                </c:pt>
                <c:pt idx="17435" formatCode="0.00E+00">
                  <c:v>-8.8993600000000003E-3</c:v>
                </c:pt>
                <c:pt idx="17436" formatCode="0.00E+00">
                  <c:v>-8.8889299999999997E-3</c:v>
                </c:pt>
                <c:pt idx="17437" formatCode="0.00E+00">
                  <c:v>-8.9094900000000008E-3</c:v>
                </c:pt>
                <c:pt idx="17438" formatCode="0.00E+00">
                  <c:v>-8.8942899999999991E-3</c:v>
                </c:pt>
                <c:pt idx="17439" formatCode="0.00E+00">
                  <c:v>-8.9130700000000004E-3</c:v>
                </c:pt>
                <c:pt idx="17440" formatCode="0.00E+00">
                  <c:v>-8.9073499999999996E-3</c:v>
                </c:pt>
                <c:pt idx="17441" formatCode="0.00E+00">
                  <c:v>-8.9102799999999996E-3</c:v>
                </c:pt>
                <c:pt idx="17442" formatCode="0.00E+00">
                  <c:v>-8.9221400000000003E-3</c:v>
                </c:pt>
                <c:pt idx="17443" formatCode="0.00E+00">
                  <c:v>-8.9068199999999993E-3</c:v>
                </c:pt>
                <c:pt idx="17444" formatCode="0.00E+00">
                  <c:v>-8.9303400000000002E-3</c:v>
                </c:pt>
                <c:pt idx="17445" formatCode="0.00E+00">
                  <c:v>-8.9102799999999996E-3</c:v>
                </c:pt>
                <c:pt idx="17446" formatCode="0.00E+00">
                  <c:v>-8.9286699999999997E-3</c:v>
                </c:pt>
                <c:pt idx="17447" formatCode="0.00E+00">
                  <c:v>-8.9215200000000005E-3</c:v>
                </c:pt>
                <c:pt idx="17448" formatCode="0.00E+00">
                  <c:v>-8.9218600000000002E-3</c:v>
                </c:pt>
                <c:pt idx="17449" formatCode="0.00E+00">
                  <c:v>-8.9337500000000007E-3</c:v>
                </c:pt>
                <c:pt idx="17450" formatCode="0.00E+00">
                  <c:v>-8.9186100000000004E-3</c:v>
                </c:pt>
                <c:pt idx="17451" formatCode="0.00E+00">
                  <c:v>-8.93854E-3</c:v>
                </c:pt>
                <c:pt idx="17452" formatCode="0.00E+00">
                  <c:v>-8.9225099999999998E-3</c:v>
                </c:pt>
                <c:pt idx="17453" formatCode="0.00E+00">
                  <c:v>-8.9341899999999998E-3</c:v>
                </c:pt>
                <c:pt idx="17454" formatCode="0.00E+00">
                  <c:v>-8.9304899999999993E-3</c:v>
                </c:pt>
                <c:pt idx="17455" formatCode="0.00E+00">
                  <c:v>-8.9276500000000005E-3</c:v>
                </c:pt>
                <c:pt idx="17456" formatCode="0.00E+00">
                  <c:v>-8.9354099999999995E-3</c:v>
                </c:pt>
                <c:pt idx="17457" formatCode="0.00E+00">
                  <c:v>-8.9254799999999995E-3</c:v>
                </c:pt>
                <c:pt idx="17458" formatCode="0.00E+00">
                  <c:v>-8.9339299999999996E-3</c:v>
                </c:pt>
                <c:pt idx="17459" formatCode="0.00E+00">
                  <c:v>-8.9284299999999994E-3</c:v>
                </c:pt>
                <c:pt idx="17460" formatCode="0.00E+00">
                  <c:v>-8.9297300000000003E-3</c:v>
                </c:pt>
                <c:pt idx="17461" formatCode="0.00E+00">
                  <c:v>-8.9305300000000008E-3</c:v>
                </c:pt>
                <c:pt idx="17462" formatCode="0.00E+00">
                  <c:v>-8.9274999999999997E-3</c:v>
                </c:pt>
                <c:pt idx="17463" formatCode="0.00E+00">
                  <c:v>-8.9274300000000001E-3</c:v>
                </c:pt>
                <c:pt idx="17464" formatCode="0.00E+00">
                  <c:v>-8.9282900000000002E-3</c:v>
                </c:pt>
                <c:pt idx="17465" formatCode="0.00E+00">
                  <c:v>-8.9215800000000001E-3</c:v>
                </c:pt>
                <c:pt idx="17466" formatCode="0.00E+00">
                  <c:v>-8.9269199999999996E-3</c:v>
                </c:pt>
                <c:pt idx="17467" formatCode="0.00E+00">
                  <c:v>-8.9183600000000002E-3</c:v>
                </c:pt>
                <c:pt idx="17468" formatCode="0.00E+00">
                  <c:v>-8.9197900000000004E-3</c:v>
                </c:pt>
                <c:pt idx="17469" formatCode="0.00E+00">
                  <c:v>-8.9203200000000007E-3</c:v>
                </c:pt>
                <c:pt idx="17470" formatCode="0.00E+00">
                  <c:v>-8.9097699999999991E-3</c:v>
                </c:pt>
                <c:pt idx="17471" formatCode="0.00E+00">
                  <c:v>-8.9215500000000003E-3</c:v>
                </c:pt>
                <c:pt idx="17472" formatCode="0.00E+00">
                  <c:v>-8.9031800000000001E-3</c:v>
                </c:pt>
                <c:pt idx="17473" formatCode="0.00E+00">
                  <c:v>-8.91517E-3</c:v>
                </c:pt>
                <c:pt idx="17474" formatCode="0.00E+00">
                  <c:v>-8.9036299999999992E-3</c:v>
                </c:pt>
                <c:pt idx="17475" formatCode="0.00E+00">
                  <c:v>-8.9009199999999997E-3</c:v>
                </c:pt>
                <c:pt idx="17476" formatCode="0.00E+00">
                  <c:v>-8.9059399999999993E-3</c:v>
                </c:pt>
                <c:pt idx="17477" formatCode="0.00E+00">
                  <c:v>-8.8865200000000002E-3</c:v>
                </c:pt>
                <c:pt idx="17478" formatCode="0.00E+00">
                  <c:v>-8.9024599999999992E-3</c:v>
                </c:pt>
                <c:pt idx="17479" formatCode="0.00E+00">
                  <c:v>-8.8806100000000006E-3</c:v>
                </c:pt>
                <c:pt idx="17480" formatCode="0.00E+00">
                  <c:v>-8.8901999999999991E-3</c:v>
                </c:pt>
                <c:pt idx="17481" formatCode="0.00E+00">
                  <c:v>-8.8820900000000005E-3</c:v>
                </c:pt>
                <c:pt idx="17482" formatCode="0.00E+00">
                  <c:v>-8.8740399999999997E-3</c:v>
                </c:pt>
                <c:pt idx="17483" formatCode="0.00E+00">
                  <c:v>-8.8818200000000003E-3</c:v>
                </c:pt>
                <c:pt idx="17484" formatCode="0.00E+00">
                  <c:v>-8.8616700000000003E-3</c:v>
                </c:pt>
                <c:pt idx="17485" formatCode="0.00E+00">
                  <c:v>-8.8718500000000006E-3</c:v>
                </c:pt>
                <c:pt idx="17486" formatCode="0.00E+00">
                  <c:v>-8.8552200000000005E-3</c:v>
                </c:pt>
                <c:pt idx="17487" formatCode="0.00E+00">
                  <c:v>-8.8546600000000003E-3</c:v>
                </c:pt>
                <c:pt idx="17488" formatCode="0.00E+00">
                  <c:v>-8.8511700000000002E-3</c:v>
                </c:pt>
                <c:pt idx="17489" formatCode="0.00E+00">
                  <c:v>-8.8393299999999994E-3</c:v>
                </c:pt>
                <c:pt idx="17490" formatCode="0.00E+00">
                  <c:v>-8.8424100000000002E-3</c:v>
                </c:pt>
                <c:pt idx="17491" formatCode="0.00E+00">
                  <c:v>-8.8300900000000005E-3</c:v>
                </c:pt>
                <c:pt idx="17492" formatCode="0.00E+00">
                  <c:v>-8.8286200000000006E-3</c:v>
                </c:pt>
                <c:pt idx="17493" formatCode="0.00E+00">
                  <c:v>-8.8244099999999995E-3</c:v>
                </c:pt>
                <c:pt idx="17494" formatCode="0.00E+00">
                  <c:v>-8.8142800000000007E-3</c:v>
                </c:pt>
                <c:pt idx="17495" formatCode="0.00E+00">
                  <c:v>-8.8124999999999992E-3</c:v>
                </c:pt>
                <c:pt idx="17496" formatCode="0.00E+00">
                  <c:v>-8.8020500000000005E-3</c:v>
                </c:pt>
                <c:pt idx="17497" formatCode="0.00E+00">
                  <c:v>-8.7943499999999994E-3</c:v>
                </c:pt>
                <c:pt idx="17498" formatCode="0.00E+00">
                  <c:v>-8.7932700000000006E-3</c:v>
                </c:pt>
                <c:pt idx="17499" formatCode="0.00E+00">
                  <c:v>-8.7769400000000004E-3</c:v>
                </c:pt>
                <c:pt idx="17500" formatCode="0.00E+00">
                  <c:v>-8.7807200000000005E-3</c:v>
                </c:pt>
                <c:pt idx="17501" formatCode="0.00E+00">
                  <c:v>-8.7656399999999999E-3</c:v>
                </c:pt>
                <c:pt idx="17502" formatCode="0.00E+00">
                  <c:v>-8.7626600000000002E-3</c:v>
                </c:pt>
                <c:pt idx="17503" formatCode="0.00E+00">
                  <c:v>-8.7599700000000006E-3</c:v>
                </c:pt>
                <c:pt idx="17504" formatCode="0.00E+00">
                  <c:v>-8.7415700000000006E-3</c:v>
                </c:pt>
                <c:pt idx="17505" formatCode="0.00E+00">
                  <c:v>-8.7486999999999999E-3</c:v>
                </c:pt>
                <c:pt idx="17506" formatCode="0.00E+00">
                  <c:v>-8.7237600000000005E-3</c:v>
                </c:pt>
                <c:pt idx="17507" formatCode="0.00E+00">
                  <c:v>-8.7289700000000008E-3</c:v>
                </c:pt>
                <c:pt idx="17508" formatCode="0.00E+00">
                  <c:v>-8.7138700000000003E-3</c:v>
                </c:pt>
                <c:pt idx="17509" formatCode="0.00E+00">
                  <c:v>-8.7035900000000006E-3</c:v>
                </c:pt>
                <c:pt idx="17510" formatCode="0.00E+00">
                  <c:v>-8.7049999999999992E-3</c:v>
                </c:pt>
                <c:pt idx="17511" formatCode="0.00E+00">
                  <c:v>-8.6826999999999998E-3</c:v>
                </c:pt>
                <c:pt idx="17512" formatCode="0.00E+00">
                  <c:v>-8.6935999999999992E-3</c:v>
                </c:pt>
                <c:pt idx="17513" formatCode="0.00E+00">
                  <c:v>-8.6721400000000001E-3</c:v>
                </c:pt>
                <c:pt idx="17514" formatCode="0.00E+00">
                  <c:v>-8.6734900000000007E-3</c:v>
                </c:pt>
                <c:pt idx="17515" formatCode="0.00E+00">
                  <c:v>-8.6628699999999996E-3</c:v>
                </c:pt>
                <c:pt idx="17516" formatCode="0.00E+00">
                  <c:v>-8.6495900000000004E-3</c:v>
                </c:pt>
                <c:pt idx="17517" formatCode="0.00E+00">
                  <c:v>-8.6507300000000006E-3</c:v>
                </c:pt>
                <c:pt idx="17518" formatCode="0.00E+00">
                  <c:v>-8.6307699999999994E-3</c:v>
                </c:pt>
                <c:pt idx="17519" formatCode="0.00E+00">
                  <c:v>-8.6322499999999993E-3</c:v>
                </c:pt>
                <c:pt idx="17520" formatCode="0.00E+00">
                  <c:v>-8.6173099999999996E-3</c:v>
                </c:pt>
                <c:pt idx="17521" formatCode="0.00E+00">
                  <c:v>-8.6122300000000002E-3</c:v>
                </c:pt>
                <c:pt idx="17522" formatCode="0.00E+00">
                  <c:v>-8.6058100000000002E-3</c:v>
                </c:pt>
                <c:pt idx="17523" formatCode="0.00E+00">
                  <c:v>-8.5942599999999994E-3</c:v>
                </c:pt>
                <c:pt idx="17524" formatCode="0.00E+00">
                  <c:v>-8.5878800000000009E-3</c:v>
                </c:pt>
                <c:pt idx="17525" formatCode="0.00E+00">
                  <c:v>-8.5766200000000001E-3</c:v>
                </c:pt>
                <c:pt idx="17526" formatCode="0.00E+00">
                  <c:v>-8.5661399999999999E-3</c:v>
                </c:pt>
                <c:pt idx="17527" formatCode="0.00E+00">
                  <c:v>-8.5584500000000004E-3</c:v>
                </c:pt>
                <c:pt idx="17528" formatCode="0.00E+00">
                  <c:v>-8.5460999999999992E-3</c:v>
                </c:pt>
                <c:pt idx="17529" formatCode="0.00E+00">
                  <c:v>-8.5366299999999999E-3</c:v>
                </c:pt>
                <c:pt idx="17530" formatCode="0.00E+00">
                  <c:v>-8.5300500000000008E-3</c:v>
                </c:pt>
                <c:pt idx="17531" formatCode="0.00E+00">
                  <c:v>-8.5151700000000007E-3</c:v>
                </c:pt>
                <c:pt idx="17532" formatCode="0.00E+00">
                  <c:v>-8.5150099999999999E-3</c:v>
                </c:pt>
                <c:pt idx="17533" formatCode="0.00E+00">
                  <c:v>-8.4954200000000001E-3</c:v>
                </c:pt>
                <c:pt idx="17534" formatCode="0.00E+00">
                  <c:v>-8.4920099999999995E-3</c:v>
                </c:pt>
                <c:pt idx="17535" formatCode="0.00E+00">
                  <c:v>-8.4777499999999992E-3</c:v>
                </c:pt>
                <c:pt idx="17536" formatCode="0.00E+00">
                  <c:v>-8.4637700000000007E-3</c:v>
                </c:pt>
                <c:pt idx="17537" formatCode="0.00E+00">
                  <c:v>-8.4609400000000001E-3</c:v>
                </c:pt>
                <c:pt idx="17538" formatCode="0.00E+00">
                  <c:v>-8.4364699999999997E-3</c:v>
                </c:pt>
                <c:pt idx="17539" formatCode="0.00E+00">
                  <c:v>-8.4398200000000007E-3</c:v>
                </c:pt>
                <c:pt idx="17540" formatCode="0.00E+00">
                  <c:v>-8.4167800000000004E-3</c:v>
                </c:pt>
                <c:pt idx="17541" formatCode="0.00E+00">
                  <c:v>-8.4150200000000005E-3</c:v>
                </c:pt>
                <c:pt idx="17542" formatCode="0.00E+00">
                  <c:v>-8.4027500000000005E-3</c:v>
                </c:pt>
                <c:pt idx="17543" formatCode="0.00E+00">
                  <c:v>-8.3859799999999995E-3</c:v>
                </c:pt>
                <c:pt idx="17544" formatCode="0.00E+00">
                  <c:v>-8.3843300000000006E-3</c:v>
                </c:pt>
                <c:pt idx="17545" formatCode="0.00E+00">
                  <c:v>-8.3580800000000004E-3</c:v>
                </c:pt>
                <c:pt idx="17546" formatCode="0.00E+00">
                  <c:v>-8.3589600000000003E-3</c:v>
                </c:pt>
                <c:pt idx="17547" formatCode="0.00E+00">
                  <c:v>-8.3349600000000006E-3</c:v>
                </c:pt>
                <c:pt idx="17548" formatCode="0.00E+00">
                  <c:v>-8.3281599999999994E-3</c:v>
                </c:pt>
                <c:pt idx="17549" formatCode="0.00E+00">
                  <c:v>-8.3156099999999993E-3</c:v>
                </c:pt>
                <c:pt idx="17550" formatCode="0.00E+00">
                  <c:v>-8.3009199999999998E-3</c:v>
                </c:pt>
                <c:pt idx="17551" formatCode="0.00E+00">
                  <c:v>-8.2983999999999992E-3</c:v>
                </c:pt>
                <c:pt idx="17552" formatCode="0.00E+00">
                  <c:v>-8.2787799999999995E-3</c:v>
                </c:pt>
                <c:pt idx="17553" formatCode="0.00E+00">
                  <c:v>-8.2755399999999996E-3</c:v>
                </c:pt>
                <c:pt idx="17554" formatCode="0.00E+00">
                  <c:v>-8.2566400000000009E-3</c:v>
                </c:pt>
                <c:pt idx="17555" formatCode="0.00E+00">
                  <c:v>-8.2474699999999998E-3</c:v>
                </c:pt>
                <c:pt idx="17556" formatCode="0.00E+00">
                  <c:v>-8.23254E-3</c:v>
                </c:pt>
                <c:pt idx="17557" formatCode="0.00E+00">
                  <c:v>-8.2190500000000003E-3</c:v>
                </c:pt>
                <c:pt idx="17558" formatCode="0.00E+00">
                  <c:v>-8.2073700000000003E-3</c:v>
                </c:pt>
                <c:pt idx="17559" formatCode="0.00E+00">
                  <c:v>-8.1934099999999999E-3</c:v>
                </c:pt>
                <c:pt idx="17560" formatCode="0.00E+00">
                  <c:v>-8.1832899999999993E-3</c:v>
                </c:pt>
                <c:pt idx="17561" formatCode="0.00E+00">
                  <c:v>-8.1691300000000001E-3</c:v>
                </c:pt>
                <c:pt idx="17562" formatCode="0.00E+00">
                  <c:v>-8.1592699999999997E-3</c:v>
                </c:pt>
                <c:pt idx="17563" formatCode="0.00E+00">
                  <c:v>-8.1423599999999995E-3</c:v>
                </c:pt>
                <c:pt idx="17564" formatCode="0.00E+00">
                  <c:v>-8.1329599999999998E-3</c:v>
                </c:pt>
                <c:pt idx="17565" formatCode="0.00E+00">
                  <c:v>-8.1133200000000003E-3</c:v>
                </c:pt>
                <c:pt idx="17566" formatCode="0.00E+00">
                  <c:v>-8.1034799999999997E-3</c:v>
                </c:pt>
                <c:pt idx="17567" formatCode="0.00E+00">
                  <c:v>-8.0855300000000005E-3</c:v>
                </c:pt>
                <c:pt idx="17568" formatCode="0.00E+00">
                  <c:v>-8.0723700000000006E-3</c:v>
                </c:pt>
                <c:pt idx="17569" formatCode="0.00E+00">
                  <c:v>-8.06079E-3</c:v>
                </c:pt>
                <c:pt idx="17570" formatCode="0.00E+00">
                  <c:v>-8.0420100000000005E-3</c:v>
                </c:pt>
                <c:pt idx="17571" formatCode="0.00E+00">
                  <c:v>-8.0361200000000008E-3</c:v>
                </c:pt>
                <c:pt idx="17572" formatCode="0.00E+00">
                  <c:v>-8.0128999999999999E-3</c:v>
                </c:pt>
                <c:pt idx="17573" formatCode="0.00E+00">
                  <c:v>-8.0066800000000004E-3</c:v>
                </c:pt>
                <c:pt idx="17574" formatCode="0.00E+00">
                  <c:v>-7.9847200000000007E-3</c:v>
                </c:pt>
                <c:pt idx="17575" formatCode="0.00E+00">
                  <c:v>-7.9717099999999999E-3</c:v>
                </c:pt>
                <c:pt idx="17576" formatCode="0.00E+00">
                  <c:v>-7.9569900000000006E-3</c:v>
                </c:pt>
                <c:pt idx="17577" formatCode="0.00E+00">
                  <c:v>-7.9358299999999996E-3</c:v>
                </c:pt>
                <c:pt idx="17578" formatCode="0.00E+00">
                  <c:v>-7.9286400000000007E-3</c:v>
                </c:pt>
                <c:pt idx="17579" formatCode="0.00E+00">
                  <c:v>-7.9035800000000003E-3</c:v>
                </c:pt>
                <c:pt idx="17580" formatCode="0.00E+00">
                  <c:v>-7.8978799999999995E-3</c:v>
                </c:pt>
                <c:pt idx="17581" formatCode="0.00E+00">
                  <c:v>-7.8752800000000001E-3</c:v>
                </c:pt>
                <c:pt idx="17582" formatCode="0.00E+00">
                  <c:v>-7.8634599999999992E-3</c:v>
                </c:pt>
                <c:pt idx="17583" formatCode="0.00E+00">
                  <c:v>-7.8470299999999996E-3</c:v>
                </c:pt>
                <c:pt idx="17584" formatCode="0.00E+00">
                  <c:v>-7.8261500000000005E-3</c:v>
                </c:pt>
                <c:pt idx="17585" formatCode="0.00E+00">
                  <c:v>-7.8152599999999992E-3</c:v>
                </c:pt>
                <c:pt idx="17586" formatCode="0.00E+00">
                  <c:v>-7.7899500000000003E-3</c:v>
                </c:pt>
                <c:pt idx="17587" formatCode="0.00E+00">
                  <c:v>-7.7804399999999996E-3</c:v>
                </c:pt>
                <c:pt idx="17588" formatCode="0.00E+00">
                  <c:v>-7.7571699999999999E-3</c:v>
                </c:pt>
                <c:pt idx="17589" formatCode="0.00E+00">
                  <c:v>-7.7441799999999998E-3</c:v>
                </c:pt>
                <c:pt idx="17590" formatCode="0.00E+00">
                  <c:v>-7.7263799999999997E-3</c:v>
                </c:pt>
                <c:pt idx="17591" formatCode="0.00E+00">
                  <c:v>-7.7080999999999998E-3</c:v>
                </c:pt>
                <c:pt idx="17592" formatCode="0.00E+00">
                  <c:v>-7.6939699999999996E-3</c:v>
                </c:pt>
                <c:pt idx="17593" formatCode="0.00E+00">
                  <c:v>-7.6716199999999997E-3</c:v>
                </c:pt>
                <c:pt idx="17594" formatCode="0.00E+00">
                  <c:v>-7.6570700000000002E-3</c:v>
                </c:pt>
                <c:pt idx="17595" formatCode="0.00E+00">
                  <c:v>-7.6346299999999999E-3</c:v>
                </c:pt>
                <c:pt idx="17596" formatCode="0.00E+00">
                  <c:v>-7.6183900000000001E-3</c:v>
                </c:pt>
                <c:pt idx="17597" formatCode="0.00E+00">
                  <c:v>-7.5979400000000001E-3</c:v>
                </c:pt>
                <c:pt idx="17598" formatCode="0.00E+00">
                  <c:v>-7.5803199999999998E-3</c:v>
                </c:pt>
                <c:pt idx="17599" formatCode="0.00E+00">
                  <c:v>-7.5612199999999996E-3</c:v>
                </c:pt>
                <c:pt idx="17600" formatCode="0.00E+00">
                  <c:v>-7.5434300000000003E-3</c:v>
                </c:pt>
                <c:pt idx="17601" formatCode="0.00E+00">
                  <c:v>-7.5246699999999998E-3</c:v>
                </c:pt>
                <c:pt idx="17602" formatCode="0.00E+00">
                  <c:v>-7.5054500000000003E-3</c:v>
                </c:pt>
                <c:pt idx="17603" formatCode="0.00E+00">
                  <c:v>-7.4864500000000004E-3</c:v>
                </c:pt>
                <c:pt idx="17604" formatCode="0.00E+00">
                  <c:v>-7.4639299999999997E-3</c:v>
                </c:pt>
                <c:pt idx="17605" formatCode="0.00E+00">
                  <c:v>-7.4466599999999999E-3</c:v>
                </c:pt>
                <c:pt idx="17606" formatCode="0.00E+00">
                  <c:v>-7.4215699999999997E-3</c:v>
                </c:pt>
                <c:pt idx="17607" formatCode="0.00E+00">
                  <c:v>-7.4058600000000002E-3</c:v>
                </c:pt>
                <c:pt idx="17608" formatCode="0.00E+00">
                  <c:v>-7.38121E-3</c:v>
                </c:pt>
                <c:pt idx="17609" formatCode="0.00E+00">
                  <c:v>-7.3636099999999996E-3</c:v>
                </c:pt>
                <c:pt idx="17610" formatCode="0.00E+00">
                  <c:v>-7.3430700000000002E-3</c:v>
                </c:pt>
                <c:pt idx="17611" formatCode="0.00E+00">
                  <c:v>-7.3199900000000002E-3</c:v>
                </c:pt>
                <c:pt idx="17612" formatCode="0.00E+00">
                  <c:v>-7.3043400000000003E-3</c:v>
                </c:pt>
                <c:pt idx="17613" formatCode="0.00E+00">
                  <c:v>-7.2761099999999997E-3</c:v>
                </c:pt>
                <c:pt idx="17614" formatCode="0.00E+00">
                  <c:v>-7.2614999999999997E-3</c:v>
                </c:pt>
                <c:pt idx="17615" formatCode="0.00E+00">
                  <c:v>-7.2331499999999998E-3</c:v>
                </c:pt>
                <c:pt idx="17616" formatCode="0.00E+00">
                  <c:v>-7.2143399999999996E-3</c:v>
                </c:pt>
                <c:pt idx="17617" formatCode="0.00E+00">
                  <c:v>-7.1919699999999998E-3</c:v>
                </c:pt>
                <c:pt idx="17618" formatCode="0.00E+00">
                  <c:v>-7.1669699999999999E-3</c:v>
                </c:pt>
                <c:pt idx="17619" formatCode="0.00E+00">
                  <c:v>-7.1506499999999997E-3</c:v>
                </c:pt>
                <c:pt idx="17620" formatCode="0.00E+00">
                  <c:v>-7.1218200000000001E-3</c:v>
                </c:pt>
                <c:pt idx="17621" formatCode="0.00E+00">
                  <c:v>-7.1061199999999996E-3</c:v>
                </c:pt>
                <c:pt idx="17622" formatCode="0.00E+00">
                  <c:v>-7.0788400000000003E-3</c:v>
                </c:pt>
                <c:pt idx="17623" formatCode="0.00E+00">
                  <c:v>-7.05816E-3</c:v>
                </c:pt>
                <c:pt idx="17624" formatCode="0.00E+00">
                  <c:v>-7.0351700000000003E-3</c:v>
                </c:pt>
                <c:pt idx="17625" formatCode="0.00E+00">
                  <c:v>-7.00878E-3</c:v>
                </c:pt>
                <c:pt idx="17626" formatCode="0.00E+00">
                  <c:v>-6.9887600000000001E-3</c:v>
                </c:pt>
                <c:pt idx="17627" formatCode="0.00E+00">
                  <c:v>-6.96146E-3</c:v>
                </c:pt>
                <c:pt idx="17628" formatCode="0.00E+00">
                  <c:v>-6.9406099999999998E-3</c:v>
                </c:pt>
                <c:pt idx="17629" formatCode="0.00E+00">
                  <c:v>-6.9157200000000002E-3</c:v>
                </c:pt>
                <c:pt idx="17630" formatCode="0.00E+00">
                  <c:v>-6.8919699999999999E-3</c:v>
                </c:pt>
                <c:pt idx="17631" formatCode="0.00E+00">
                  <c:v>-6.8688899999999999E-3</c:v>
                </c:pt>
                <c:pt idx="17632" formatCode="0.00E+00">
                  <c:v>-6.8442199999999998E-3</c:v>
                </c:pt>
                <c:pt idx="17633" formatCode="0.00E+00">
                  <c:v>-6.8194900000000001E-3</c:v>
                </c:pt>
                <c:pt idx="17634" formatCode="0.00E+00">
                  <c:v>-6.7958300000000001E-3</c:v>
                </c:pt>
                <c:pt idx="17635" formatCode="0.00E+00">
                  <c:v>-6.7683500000000002E-3</c:v>
                </c:pt>
                <c:pt idx="17636" formatCode="0.00E+00">
                  <c:v>-6.7455600000000003E-3</c:v>
                </c:pt>
                <c:pt idx="17637" formatCode="0.00E+00">
                  <c:v>-6.7189600000000004E-3</c:v>
                </c:pt>
                <c:pt idx="17638" formatCode="0.00E+00">
                  <c:v>-6.6934999999999998E-3</c:v>
                </c:pt>
                <c:pt idx="17639" formatCode="0.00E+00">
                  <c:v>-6.6707700000000003E-3</c:v>
                </c:pt>
                <c:pt idx="17640" formatCode="0.00E+00">
                  <c:v>-6.6407899999999997E-3</c:v>
                </c:pt>
                <c:pt idx="17641" formatCode="0.00E+00">
                  <c:v>-6.62131E-3</c:v>
                </c:pt>
                <c:pt idx="17642" formatCode="0.00E+00">
                  <c:v>-6.5899900000000004E-3</c:v>
                </c:pt>
                <c:pt idx="17643" formatCode="0.00E+00">
                  <c:v>-6.5679900000000001E-3</c:v>
                </c:pt>
                <c:pt idx="17644" formatCode="0.00E+00">
                  <c:v>-6.5402100000000003E-3</c:v>
                </c:pt>
                <c:pt idx="17645" formatCode="0.00E+00">
                  <c:v>-6.5114099999999996E-3</c:v>
                </c:pt>
                <c:pt idx="17646" formatCode="0.00E+00">
                  <c:v>-6.4899900000000002E-3</c:v>
                </c:pt>
                <c:pt idx="17647" formatCode="0.00E+00">
                  <c:v>-6.4561599999999999E-3</c:v>
                </c:pt>
                <c:pt idx="17648" formatCode="0.00E+00">
                  <c:v>-6.4368300000000002E-3</c:v>
                </c:pt>
                <c:pt idx="17649" formatCode="0.00E+00">
                  <c:v>-6.4038100000000002E-3</c:v>
                </c:pt>
                <c:pt idx="17650" formatCode="0.00E+00">
                  <c:v>-6.3803100000000001E-3</c:v>
                </c:pt>
                <c:pt idx="17651" formatCode="0.00E+00">
                  <c:v>-6.35346E-3</c:v>
                </c:pt>
                <c:pt idx="17652" formatCode="0.00E+00">
                  <c:v>-6.32308E-3</c:v>
                </c:pt>
                <c:pt idx="17653" formatCode="0.00E+00">
                  <c:v>-6.3006700000000004E-3</c:v>
                </c:pt>
                <c:pt idx="17654" formatCode="0.00E+00">
                  <c:v>-6.2664399999999999E-3</c:v>
                </c:pt>
                <c:pt idx="17655" formatCode="0.00E+00">
                  <c:v>-6.2438399999999996E-3</c:v>
                </c:pt>
                <c:pt idx="17656" formatCode="0.00E+00">
                  <c:v>-6.2122100000000001E-3</c:v>
                </c:pt>
                <c:pt idx="17657" formatCode="0.00E+00">
                  <c:v>-6.1854500000000003E-3</c:v>
                </c:pt>
                <c:pt idx="17658" formatCode="0.00E+00">
                  <c:v>-6.1577000000000003E-3</c:v>
                </c:pt>
                <c:pt idx="17659" formatCode="0.00E+00">
                  <c:v>-6.1272200000000001E-3</c:v>
                </c:pt>
                <c:pt idx="17660" formatCode="0.00E+00">
                  <c:v>-6.1012799999999997E-3</c:v>
                </c:pt>
                <c:pt idx="17661" formatCode="0.00E+00">
                  <c:v>-6.0709800000000001E-3</c:v>
                </c:pt>
                <c:pt idx="17662" formatCode="0.00E+00">
                  <c:v>-6.0432999999999997E-3</c:v>
                </c:pt>
                <c:pt idx="17663" formatCode="0.00E+00">
                  <c:v>-6.0138400000000003E-3</c:v>
                </c:pt>
                <c:pt idx="17664" formatCode="0.00E+00">
                  <c:v>-5.9843800000000001E-3</c:v>
                </c:pt>
                <c:pt idx="17665" formatCode="0.00E+00">
                  <c:v>-5.9546900000000003E-3</c:v>
                </c:pt>
                <c:pt idx="17666" formatCode="0.00E+00">
                  <c:v>-5.9264599999999997E-3</c:v>
                </c:pt>
                <c:pt idx="17667" formatCode="0.00E+00">
                  <c:v>-5.8943900000000002E-3</c:v>
                </c:pt>
                <c:pt idx="17668" formatCode="0.00E+00">
                  <c:v>-5.86756E-3</c:v>
                </c:pt>
                <c:pt idx="17669" formatCode="0.00E+00">
                  <c:v>-5.8345799999999998E-3</c:v>
                </c:pt>
                <c:pt idx="17670" formatCode="0.00E+00">
                  <c:v>-5.8067199999999996E-3</c:v>
                </c:pt>
                <c:pt idx="17671" formatCode="0.00E+00">
                  <c:v>-5.77686E-3</c:v>
                </c:pt>
                <c:pt idx="17672" formatCode="0.00E+00">
                  <c:v>-5.7441999999999997E-3</c:v>
                </c:pt>
                <c:pt idx="17673" formatCode="0.00E+00">
                  <c:v>-5.7186399999999997E-3</c:v>
                </c:pt>
                <c:pt idx="17674" formatCode="0.00E+00">
                  <c:v>-5.6816999999999996E-3</c:v>
                </c:pt>
                <c:pt idx="17675" formatCode="0.00E+00">
                  <c:v>-5.6572100000000002E-3</c:v>
                </c:pt>
                <c:pt idx="17676" formatCode="0.00E+00">
                  <c:v>-5.6212099999999997E-3</c:v>
                </c:pt>
                <c:pt idx="17677" formatCode="0.00E+00">
                  <c:v>-5.5922400000000001E-3</c:v>
                </c:pt>
                <c:pt idx="17678" formatCode="0.00E+00">
                  <c:v>-5.5620599999999997E-3</c:v>
                </c:pt>
                <c:pt idx="17679" formatCode="0.00E+00">
                  <c:v>-5.5264600000000004E-3</c:v>
                </c:pt>
                <c:pt idx="17680" formatCode="0.00E+00">
                  <c:v>-5.5017299999999998E-3</c:v>
                </c:pt>
                <c:pt idx="17681" formatCode="0.00E+00">
                  <c:v>-5.4628699999999999E-3</c:v>
                </c:pt>
                <c:pt idx="17682" formatCode="0.00E+00">
                  <c:v>-5.4378100000000004E-3</c:v>
                </c:pt>
                <c:pt idx="17683" formatCode="0.00E+00">
                  <c:v>-5.4015399999999998E-3</c:v>
                </c:pt>
                <c:pt idx="17684" formatCode="0.00E+00">
                  <c:v>-5.3708799999999998E-3</c:v>
                </c:pt>
                <c:pt idx="17685" formatCode="0.00E+00">
                  <c:v>-5.3402900000000001E-3</c:v>
                </c:pt>
                <c:pt idx="17686" formatCode="0.00E+00">
                  <c:v>-5.3039000000000003E-3</c:v>
                </c:pt>
                <c:pt idx="17687" formatCode="0.00E+00">
                  <c:v>-5.2768299999999997E-3</c:v>
                </c:pt>
                <c:pt idx="17688" formatCode="0.00E+00">
                  <c:v>-5.23896E-3</c:v>
                </c:pt>
                <c:pt idx="17689" formatCode="0.00E+00">
                  <c:v>-5.2107500000000001E-3</c:v>
                </c:pt>
                <c:pt idx="17690" formatCode="0.00E+00">
                  <c:v>-5.1754000000000001E-3</c:v>
                </c:pt>
                <c:pt idx="17691" formatCode="0.00E+00">
                  <c:v>-5.1434699999999998E-3</c:v>
                </c:pt>
                <c:pt idx="17692" formatCode="0.00E+00">
                  <c:v>-5.1110599999999997E-3</c:v>
                </c:pt>
                <c:pt idx="17693" formatCode="0.00E+00">
                  <c:v>-5.0764E-3</c:v>
                </c:pt>
                <c:pt idx="17694" formatCode="0.00E+00">
                  <c:v>-5.0447699999999996E-3</c:v>
                </c:pt>
                <c:pt idx="17695" formatCode="0.00E+00">
                  <c:v>-5.00966E-3</c:v>
                </c:pt>
                <c:pt idx="17696" formatCode="0.00E+00">
                  <c:v>-4.97753E-3</c:v>
                </c:pt>
                <c:pt idx="17697" formatCode="0.00E+00">
                  <c:v>-4.9427500000000001E-3</c:v>
                </c:pt>
                <c:pt idx="17698" formatCode="0.00E+00">
                  <c:v>-4.9104600000000002E-3</c:v>
                </c:pt>
                <c:pt idx="17699" formatCode="0.00E+00">
                  <c:v>-4.8748799999999998E-3</c:v>
                </c:pt>
                <c:pt idx="17700" formatCode="0.00E+00">
                  <c:v>-4.84301E-3</c:v>
                </c:pt>
                <c:pt idx="17701" formatCode="0.00E+00">
                  <c:v>-4.8066799999999998E-3</c:v>
                </c:pt>
                <c:pt idx="17702" formatCode="0.00E+00">
                  <c:v>-4.77422E-3</c:v>
                </c:pt>
                <c:pt idx="17703" formatCode="0.00E+00">
                  <c:v>-4.7389600000000004E-3</c:v>
                </c:pt>
                <c:pt idx="17704" formatCode="0.00E+00">
                  <c:v>-4.7036700000000001E-3</c:v>
                </c:pt>
                <c:pt idx="17705" formatCode="0.00E+00">
                  <c:v>-4.67155E-3</c:v>
                </c:pt>
                <c:pt idx="17706" formatCode="0.00E+00">
                  <c:v>-4.6330800000000004E-3</c:v>
                </c:pt>
                <c:pt idx="17707" formatCode="0.00E+00">
                  <c:v>-4.6032900000000003E-3</c:v>
                </c:pt>
                <c:pt idx="17708" formatCode="0.00E+00">
                  <c:v>-4.5636899999999996E-3</c:v>
                </c:pt>
                <c:pt idx="17709" formatCode="0.00E+00">
                  <c:v>-4.5322100000000001E-3</c:v>
                </c:pt>
                <c:pt idx="17710" formatCode="0.00E+00">
                  <c:v>-4.4953399999999996E-3</c:v>
                </c:pt>
                <c:pt idx="17711" formatCode="0.00E+00">
                  <c:v>-4.4593200000000001E-3</c:v>
                </c:pt>
                <c:pt idx="17712" formatCode="0.00E+00">
                  <c:v>-4.4268700000000003E-3</c:v>
                </c:pt>
                <c:pt idx="17713" formatCode="0.00E+00">
                  <c:v>-4.3864000000000004E-3</c:v>
                </c:pt>
                <c:pt idx="17714" formatCode="0.00E+00">
                  <c:v>-4.3561399999999997E-3</c:v>
                </c:pt>
                <c:pt idx="17715" formatCode="0.00E+00">
                  <c:v>-4.3155800000000003E-3</c:v>
                </c:pt>
                <c:pt idx="17716" formatCode="0.00E+00">
                  <c:v>-4.2840100000000004E-3</c:v>
                </c:pt>
                <c:pt idx="17717" formatCode="0.00E+00">
                  <c:v>-4.2467499999999997E-3</c:v>
                </c:pt>
                <c:pt idx="17718" formatCode="0.00E+00">
                  <c:v>-4.2102199999999998E-3</c:v>
                </c:pt>
                <c:pt idx="17719" formatCode="0.00E+00">
                  <c:v>-4.1763199999999999E-3</c:v>
                </c:pt>
                <c:pt idx="17720" formatCode="0.00E+00">
                  <c:v>-4.13628E-3</c:v>
                </c:pt>
                <c:pt idx="17721" formatCode="0.00E+00">
                  <c:v>-4.1039900000000001E-3</c:v>
                </c:pt>
                <c:pt idx="17722" formatCode="0.00E+00">
                  <c:v>-4.06355E-3</c:v>
                </c:pt>
                <c:pt idx="17723" formatCode="0.00E+00">
                  <c:v>-4.02966E-3</c:v>
                </c:pt>
                <c:pt idx="17724" formatCode="0.00E+00">
                  <c:v>-3.9914399999999997E-3</c:v>
                </c:pt>
                <c:pt idx="17725" formatCode="0.00E+00">
                  <c:v>-3.9555199999999997E-3</c:v>
                </c:pt>
                <c:pt idx="17726" formatCode="0.00E+00">
                  <c:v>-3.9199600000000001E-3</c:v>
                </c:pt>
                <c:pt idx="17727" formatCode="0.00E+00">
                  <c:v>-3.8817600000000002E-3</c:v>
                </c:pt>
                <c:pt idx="17728" formatCode="0.00E+00">
                  <c:v>-3.84622E-3</c:v>
                </c:pt>
                <c:pt idx="17729" formatCode="0.00E+00">
                  <c:v>-3.8067700000000001E-3</c:v>
                </c:pt>
                <c:pt idx="17730" formatCode="0.00E+00">
                  <c:v>-3.7708400000000001E-3</c:v>
                </c:pt>
                <c:pt idx="17731" formatCode="0.00E+00">
                  <c:v>-3.7315199999999999E-3</c:v>
                </c:pt>
                <c:pt idx="17732" formatCode="0.00E+00">
                  <c:v>-3.69513E-3</c:v>
                </c:pt>
                <c:pt idx="17733" formatCode="0.00E+00">
                  <c:v>-3.6562600000000002E-3</c:v>
                </c:pt>
                <c:pt idx="17734" formatCode="0.00E+00">
                  <c:v>-3.61978E-3</c:v>
                </c:pt>
                <c:pt idx="17735" formatCode="0.00E+00">
                  <c:v>-3.5821E-3</c:v>
                </c:pt>
                <c:pt idx="17736" formatCode="0.00E+00">
                  <c:v>-3.54478E-3</c:v>
                </c:pt>
                <c:pt idx="17737" formatCode="0.00E+00">
                  <c:v>-3.50768E-3</c:v>
                </c:pt>
                <c:pt idx="17738" formatCode="0.00E+00">
                  <c:v>-3.4680900000000001E-3</c:v>
                </c:pt>
                <c:pt idx="17739" formatCode="0.00E+00">
                  <c:v>-3.43166E-3</c:v>
                </c:pt>
                <c:pt idx="17740" formatCode="0.00E+00">
                  <c:v>-3.3906299999999999E-3</c:v>
                </c:pt>
                <c:pt idx="17741" formatCode="0.00E+00">
                  <c:v>-3.3544400000000002E-3</c:v>
                </c:pt>
                <c:pt idx="17742" formatCode="0.00E+00">
                  <c:v>-3.3137100000000001E-3</c:v>
                </c:pt>
                <c:pt idx="17743" formatCode="0.00E+00">
                  <c:v>-3.27663E-3</c:v>
                </c:pt>
                <c:pt idx="17744" formatCode="0.00E+00">
                  <c:v>-3.2382800000000001E-3</c:v>
                </c:pt>
                <c:pt idx="17745" formatCode="0.00E+00">
                  <c:v>-3.1994599999999999E-3</c:v>
                </c:pt>
                <c:pt idx="17746" formatCode="0.00E+00">
                  <c:v>-3.1632700000000001E-3</c:v>
                </c:pt>
                <c:pt idx="17747" formatCode="0.00E+00">
                  <c:v>-3.1220100000000001E-3</c:v>
                </c:pt>
                <c:pt idx="17748" formatCode="0.00E+00">
                  <c:v>-3.0861E-3</c:v>
                </c:pt>
                <c:pt idx="17749" formatCode="0.00E+00">
                  <c:v>-3.0440900000000002E-3</c:v>
                </c:pt>
                <c:pt idx="17750" formatCode="0.00E+00">
                  <c:v>-3.0067599999999998E-3</c:v>
                </c:pt>
                <c:pt idx="17751" formatCode="0.00E+00">
                  <c:v>-2.9663300000000001E-3</c:v>
                </c:pt>
                <c:pt idx="17752" formatCode="0.00E+00">
                  <c:v>-2.9268599999999999E-3</c:v>
                </c:pt>
                <c:pt idx="17753" formatCode="0.00E+00">
                  <c:v>-2.8892200000000001E-3</c:v>
                </c:pt>
                <c:pt idx="17754" formatCode="0.00E+00">
                  <c:v>-2.8484199999999999E-3</c:v>
                </c:pt>
                <c:pt idx="17755" formatCode="0.00E+00">
                  <c:v>-2.8125099999999998E-3</c:v>
                </c:pt>
                <c:pt idx="17756" formatCode="0.00E+00">
                  <c:v>-2.7711200000000002E-3</c:v>
                </c:pt>
                <c:pt idx="17757" formatCode="0.00E+00">
                  <c:v>-2.7340799999999998E-3</c:v>
                </c:pt>
                <c:pt idx="17758" formatCode="0.00E+00">
                  <c:v>-2.6931300000000002E-3</c:v>
                </c:pt>
                <c:pt idx="17759" formatCode="0.00E+00">
                  <c:v>-2.6535500000000002E-3</c:v>
                </c:pt>
                <c:pt idx="17760" formatCode="0.00E+00">
                  <c:v>-2.6140099999999999E-3</c:v>
                </c:pt>
                <c:pt idx="17761" formatCode="0.00E+00">
                  <c:v>-2.57304E-3</c:v>
                </c:pt>
                <c:pt idx="17762" formatCode="0.00E+00">
                  <c:v>-2.5347099999999999E-3</c:v>
                </c:pt>
                <c:pt idx="17763" formatCode="0.00E+00">
                  <c:v>-2.4929700000000002E-3</c:v>
                </c:pt>
                <c:pt idx="17764" formatCode="0.00E+00">
                  <c:v>-2.4547100000000001E-3</c:v>
                </c:pt>
                <c:pt idx="17765" formatCode="0.00E+00">
                  <c:v>-2.4162799999999998E-3</c:v>
                </c:pt>
                <c:pt idx="17766" formatCode="0.00E+00">
                  <c:v>-2.38113E-3</c:v>
                </c:pt>
                <c:pt idx="17767" formatCode="0.00E+00">
                  <c:v>-2.3401099999999998E-3</c:v>
                </c:pt>
                <c:pt idx="17768" formatCode="0.00E+00">
                  <c:v>-2.2900199999999998E-3</c:v>
                </c:pt>
                <c:pt idx="17769" formatCode="0.00E+00">
                  <c:v>-2.2464E-3</c:v>
                </c:pt>
                <c:pt idx="17770" formatCode="0.00E+00">
                  <c:v>-2.3227600000000001E-3</c:v>
                </c:pt>
                <c:pt idx="17771" formatCode="0.00E+00">
                  <c:v>-2.3421399999999999E-3</c:v>
                </c:pt>
                <c:pt idx="17772" formatCode="0.00E+00">
                  <c:v>-2.2965699999999999E-3</c:v>
                </c:pt>
                <c:pt idx="17773" formatCode="0.00E+00">
                  <c:v>-2.33862E-3</c:v>
                </c:pt>
                <c:pt idx="17774" formatCode="0.00E+00">
                  <c:v>-2.2946300000000002E-3</c:v>
                </c:pt>
                <c:pt idx="17775" formatCode="0.00E+00">
                  <c:v>-2.3146799999999999E-3</c:v>
                </c:pt>
                <c:pt idx="17776" formatCode="0.00E+00">
                  <c:v>-2.3076300000000002E-3</c:v>
                </c:pt>
                <c:pt idx="17777" formatCode="0.00E+00">
                  <c:v>-2.2870400000000002E-3</c:v>
                </c:pt>
                <c:pt idx="17778" formatCode="0.00E+00">
                  <c:v>-2.3109799999999998E-3</c:v>
                </c:pt>
                <c:pt idx="17779" formatCode="0.00E+00">
                  <c:v>-2.27282E-3</c:v>
                </c:pt>
                <c:pt idx="17780" formatCode="0.00E+00">
                  <c:v>-2.29408E-3</c:v>
                </c:pt>
                <c:pt idx="17781" formatCode="0.00E+00">
                  <c:v>-2.2741100000000002E-3</c:v>
                </c:pt>
                <c:pt idx="17782" formatCode="0.00E+00">
                  <c:v>-2.26955E-3</c:v>
                </c:pt>
                <c:pt idx="17783" formatCode="0.00E+00">
                  <c:v>-2.2759899999999999E-3</c:v>
                </c:pt>
                <c:pt idx="17784" formatCode="0.00E+00">
                  <c:v>-2.2555000000000001E-3</c:v>
                </c:pt>
                <c:pt idx="17785" formatCode="0.00E+00">
                  <c:v>-2.2659999999999998E-3</c:v>
                </c:pt>
                <c:pt idx="17786" formatCode="0.00E+00">
                  <c:v>-2.2547800000000001E-3</c:v>
                </c:pt>
                <c:pt idx="17787" formatCode="0.00E+00">
                  <c:v>-2.2470300000000001E-3</c:v>
                </c:pt>
                <c:pt idx="17788" formatCode="0.00E+00">
                  <c:v>-2.2521400000000001E-3</c:v>
                </c:pt>
                <c:pt idx="17789" formatCode="0.00E+00">
                  <c:v>-2.2323500000000001E-3</c:v>
                </c:pt>
                <c:pt idx="17790" formatCode="0.00E+00">
                  <c:v>-2.2370900000000002E-3</c:v>
                </c:pt>
                <c:pt idx="17791" formatCode="0.00E+00">
                  <c:v>-2.2298700000000001E-3</c:v>
                </c:pt>
                <c:pt idx="17792" formatCode="0.00E+00">
                  <c:v>-2.2149299999999999E-3</c:v>
                </c:pt>
                <c:pt idx="17793" formatCode="0.00E+00">
                  <c:v>-2.2298399999999999E-3</c:v>
                </c:pt>
                <c:pt idx="17794" formatCode="0.00E+00">
                  <c:v>-2.2005800000000002E-3</c:v>
                </c:pt>
                <c:pt idx="17795" formatCode="0.00E+00">
                  <c:v>-2.2187800000000001E-3</c:v>
                </c:pt>
                <c:pt idx="17796" formatCode="0.00E+00">
                  <c:v>-2.2009600000000001E-3</c:v>
                </c:pt>
                <c:pt idx="17797" formatCode="0.00E+00">
                  <c:v>-2.19448E-3</c:v>
                </c:pt>
                <c:pt idx="17798" formatCode="0.00E+00">
                  <c:v>-2.2047799999999999E-3</c:v>
                </c:pt>
                <c:pt idx="17799" formatCode="0.00E+00">
                  <c:v>-2.1708299999999999E-3</c:v>
                </c:pt>
                <c:pt idx="17800" formatCode="0.00E+00">
                  <c:v>-2.1978100000000001E-3</c:v>
                </c:pt>
                <c:pt idx="17801" formatCode="0.00E+00">
                  <c:v>-2.1625799999999999E-3</c:v>
                </c:pt>
                <c:pt idx="17802" formatCode="0.00E+00">
                  <c:v>-2.17585E-3</c:v>
                </c:pt>
                <c:pt idx="17803" formatCode="0.00E+00">
                  <c:v>-2.16745E-3</c:v>
                </c:pt>
                <c:pt idx="17804" formatCode="0.00E+00">
                  <c:v>-2.1502299999999999E-3</c:v>
                </c:pt>
                <c:pt idx="17805" formatCode="0.00E+00">
                  <c:v>-2.1702599999999998E-3</c:v>
                </c:pt>
                <c:pt idx="17806" formatCode="0.00E+00">
                  <c:v>-2.1348700000000001E-3</c:v>
                </c:pt>
                <c:pt idx="17807" formatCode="0.00E+00">
                  <c:v>-2.1574699999999999E-3</c:v>
                </c:pt>
                <c:pt idx="17808" formatCode="0.00E+00">
                  <c:v>-2.1318700000000001E-3</c:v>
                </c:pt>
                <c:pt idx="17809" formatCode="0.00E+00">
                  <c:v>-2.1333599999999999E-3</c:v>
                </c:pt>
                <c:pt idx="17810" formatCode="0.00E+00">
                  <c:v>-2.1324600000000001E-3</c:v>
                </c:pt>
                <c:pt idx="17811" formatCode="0.00E+00">
                  <c:v>-2.11094E-3</c:v>
                </c:pt>
                <c:pt idx="17812" formatCode="0.00E+00">
                  <c:v>-2.1239599999999998E-3</c:v>
                </c:pt>
                <c:pt idx="17813" formatCode="0.00E+00">
                  <c:v>-2.1021999999999998E-3</c:v>
                </c:pt>
                <c:pt idx="17814" formatCode="0.00E+00">
                  <c:v>-2.1136100000000001E-3</c:v>
                </c:pt>
                <c:pt idx="17815" formatCode="0.00E+00">
                  <c:v>-2.1027099999999998E-3</c:v>
                </c:pt>
                <c:pt idx="17816" formatCode="0.00E+00">
                  <c:v>-2.0855499999999998E-3</c:v>
                </c:pt>
                <c:pt idx="17817" formatCode="0.00E+00">
                  <c:v>-2.0834299999999998E-3</c:v>
                </c:pt>
                <c:pt idx="17818" formatCode="0.00E+00">
                  <c:v>-2.18702E-3</c:v>
                </c:pt>
                <c:pt idx="17819" formatCode="0.00E+00">
                  <c:v>-2.2458299999999999E-3</c:v>
                </c:pt>
                <c:pt idx="17820" formatCode="0.00E+00">
                  <c:v>-2.2336299999999999E-3</c:v>
                </c:pt>
                <c:pt idx="17821" formatCode="0.00E+00">
                  <c:v>-2.3057400000000001E-3</c:v>
                </c:pt>
                <c:pt idx="17822" formatCode="0.00E+00">
                  <c:v>-2.3022199999999998E-3</c:v>
                </c:pt>
                <c:pt idx="17823" formatCode="0.00E+00">
                  <c:v>-2.34987E-3</c:v>
                </c:pt>
                <c:pt idx="17824" formatCode="0.00E+00">
                  <c:v>-2.3808700000000002E-3</c:v>
                </c:pt>
                <c:pt idx="17825" formatCode="0.00E+00">
                  <c:v>-2.3969799999999999E-3</c:v>
                </c:pt>
                <c:pt idx="17826" formatCode="0.00E+00">
                  <c:v>-2.44903E-3</c:v>
                </c:pt>
                <c:pt idx="17827" formatCode="0.00E+00">
                  <c:v>-2.4580399999999999E-3</c:v>
                </c:pt>
                <c:pt idx="17828" formatCode="0.00E+00">
                  <c:v>-2.5010399999999999E-3</c:v>
                </c:pt>
                <c:pt idx="17829" formatCode="0.00E+00">
                  <c:v>-2.5271E-3</c:v>
                </c:pt>
                <c:pt idx="17830" formatCode="0.00E+00">
                  <c:v>-2.5502699999999999E-3</c:v>
                </c:pt>
                <c:pt idx="17831" formatCode="0.00E+00">
                  <c:v>-2.5899899999999999E-3</c:v>
                </c:pt>
                <c:pt idx="17832" formatCode="0.00E+00">
                  <c:v>-2.6112599999999998E-3</c:v>
                </c:pt>
                <c:pt idx="17833" formatCode="0.00E+00">
                  <c:v>-2.6421299999999999E-3</c:v>
                </c:pt>
                <c:pt idx="17834" formatCode="0.00E+00">
                  <c:v>-2.68214E-3</c:v>
                </c:pt>
                <c:pt idx="17835" formatCode="0.00E+00">
                  <c:v>-2.6940900000000001E-3</c:v>
                </c:pt>
                <c:pt idx="17836" formatCode="0.00E+00">
                  <c:v>-2.7470799999999998E-3</c:v>
                </c:pt>
                <c:pt idx="17837" formatCode="0.00E+00">
                  <c:v>-2.7580199999999999E-3</c:v>
                </c:pt>
                <c:pt idx="17838" formatCode="0.00E+00">
                  <c:v>-2.7955200000000001E-3</c:v>
                </c:pt>
                <c:pt idx="17839" formatCode="0.00E+00">
                  <c:v>-2.8317899999999998E-3</c:v>
                </c:pt>
                <c:pt idx="17840" formatCode="0.00E+00">
                  <c:v>-2.8373399999999998E-3</c:v>
                </c:pt>
                <c:pt idx="17841" formatCode="0.00E+00">
                  <c:v>-2.90136E-3</c:v>
                </c:pt>
                <c:pt idx="17842" formatCode="0.00E+00">
                  <c:v>-2.8925999999999999E-3</c:v>
                </c:pt>
                <c:pt idx="17843" formatCode="0.00E+00">
                  <c:v>-2.9545800000000001E-3</c:v>
                </c:pt>
                <c:pt idx="17844" formatCode="0.00E+00">
                  <c:v>-2.9682200000000001E-3</c:v>
                </c:pt>
                <c:pt idx="17845" formatCode="0.00E+00">
                  <c:v>-2.9957299999999998E-3</c:v>
                </c:pt>
                <c:pt idx="17846" formatCode="0.00E+00">
                  <c:v>-3.0491300000000002E-3</c:v>
                </c:pt>
                <c:pt idx="17847" formatCode="0.00E+00">
                  <c:v>-3.0413200000000001E-3</c:v>
                </c:pt>
                <c:pt idx="17848" formatCode="0.00E+00">
                  <c:v>-3.11269E-3</c:v>
                </c:pt>
                <c:pt idx="17849" formatCode="0.00E+00">
                  <c:v>-3.1038799999999998E-3</c:v>
                </c:pt>
                <c:pt idx="17850" formatCode="0.00E+00">
                  <c:v>-3.1558900000000002E-3</c:v>
                </c:pt>
                <c:pt idx="17851" formatCode="0.00E+00">
                  <c:v>-3.1805100000000001E-3</c:v>
                </c:pt>
                <c:pt idx="17852" formatCode="0.00E+00">
                  <c:v>-3.1955999999999998E-3</c:v>
                </c:pt>
                <c:pt idx="17853" formatCode="0.00E+00">
                  <c:v>-3.2533000000000002E-3</c:v>
                </c:pt>
                <c:pt idx="17854" formatCode="0.00E+00">
                  <c:v>-3.2502099999999999E-3</c:v>
                </c:pt>
                <c:pt idx="17855" formatCode="0.00E+00">
                  <c:v>-3.3101900000000002E-3</c:v>
                </c:pt>
                <c:pt idx="17856" formatCode="0.00E+00">
                  <c:v>-3.3211999999999998E-3</c:v>
                </c:pt>
                <c:pt idx="17857" formatCode="0.00E+00">
                  <c:v>-3.3553799999999998E-3</c:v>
                </c:pt>
                <c:pt idx="17858" formatCode="0.00E+00">
                  <c:v>-3.3921400000000001E-3</c:v>
                </c:pt>
                <c:pt idx="17859" formatCode="0.00E+00">
                  <c:v>-3.4044499999999998E-3</c:v>
                </c:pt>
                <c:pt idx="17860" formatCode="0.00E+00">
                  <c:v>-3.45086E-3</c:v>
                </c:pt>
                <c:pt idx="17861" formatCode="0.00E+00">
                  <c:v>-3.46679E-3</c:v>
                </c:pt>
                <c:pt idx="17862" formatCode="0.00E+00">
                  <c:v>-3.5001400000000001E-3</c:v>
                </c:pt>
                <c:pt idx="17863" formatCode="0.00E+00">
                  <c:v>-3.5349399999999999E-3</c:v>
                </c:pt>
                <c:pt idx="17864" formatCode="0.00E+00">
                  <c:v>-3.5536600000000002E-3</c:v>
                </c:pt>
                <c:pt idx="17865" formatCode="0.00E+00">
                  <c:v>-3.5958399999999999E-3</c:v>
                </c:pt>
                <c:pt idx="17866" formatCode="0.00E+00">
                  <c:v>-3.6186E-3</c:v>
                </c:pt>
                <c:pt idx="17867" formatCode="0.00E+00">
                  <c:v>-3.64533E-3</c:v>
                </c:pt>
                <c:pt idx="17868" formatCode="0.00E+00">
                  <c:v>-3.6867100000000002E-3</c:v>
                </c:pt>
                <c:pt idx="17869" formatCode="0.00E+00">
                  <c:v>-3.69491E-3</c:v>
                </c:pt>
                <c:pt idx="17870" formatCode="0.00E+00">
                  <c:v>-3.7457699999999998E-3</c:v>
                </c:pt>
                <c:pt idx="17871" formatCode="0.00E+00">
                  <c:v>-3.75706E-3</c:v>
                </c:pt>
                <c:pt idx="17872" formatCode="0.00E+00">
                  <c:v>-3.7925799999999998E-3</c:v>
                </c:pt>
                <c:pt idx="17873" formatCode="0.00E+00">
                  <c:v>-3.8299100000000002E-3</c:v>
                </c:pt>
                <c:pt idx="17874" formatCode="0.00E+00">
                  <c:v>-3.8384500000000002E-3</c:v>
                </c:pt>
                <c:pt idx="17875" formatCode="0.00E+00">
                  <c:v>-3.89887E-3</c:v>
                </c:pt>
                <c:pt idx="17876" formatCode="0.00E+00">
                  <c:v>-3.8961299999999998E-3</c:v>
                </c:pt>
                <c:pt idx="17877" formatCode="0.00E+00">
                  <c:v>-3.9510700000000001E-3</c:v>
                </c:pt>
                <c:pt idx="17878" formatCode="0.00E+00">
                  <c:v>-3.9666900000000001E-3</c:v>
                </c:pt>
                <c:pt idx="17879" formatCode="0.00E+00">
                  <c:v>-3.9919700000000001E-3</c:v>
                </c:pt>
                <c:pt idx="17880" formatCode="0.00E+00">
                  <c:v>-4.03887E-3</c:v>
                </c:pt>
                <c:pt idx="17881" formatCode="0.00E+00">
                  <c:v>-4.0382899999999999E-3</c:v>
                </c:pt>
                <c:pt idx="17882" formatCode="0.00E+00">
                  <c:v>-4.0997000000000004E-3</c:v>
                </c:pt>
                <c:pt idx="17883" formatCode="0.00E+00">
                  <c:v>-4.1010700000000001E-3</c:v>
                </c:pt>
                <c:pt idx="17884" formatCode="0.00E+00">
                  <c:v>-4.1485799999999998E-3</c:v>
                </c:pt>
                <c:pt idx="17885" formatCode="0.00E+00">
                  <c:v>-4.1744199999999999E-3</c:v>
                </c:pt>
                <c:pt idx="17886" formatCode="0.00E+00">
                  <c:v>-4.1946199999999996E-3</c:v>
                </c:pt>
                <c:pt idx="17887" formatCode="0.00E+00">
                  <c:v>-4.2417899999999996E-3</c:v>
                </c:pt>
                <c:pt idx="17888" formatCode="0.00E+00">
                  <c:v>-4.2483699999999996E-3</c:v>
                </c:pt>
                <c:pt idx="17889" formatCode="0.00E+00">
                  <c:v>-4.29605E-3</c:v>
                </c:pt>
                <c:pt idx="17890" formatCode="0.00E+00">
                  <c:v>-4.3113300000000004E-3</c:v>
                </c:pt>
                <c:pt idx="17891" formatCode="0.00E+00">
                  <c:v>-4.34411E-3</c:v>
                </c:pt>
                <c:pt idx="17892" formatCode="0.00E+00">
                  <c:v>-4.3756000000000003E-3</c:v>
                </c:pt>
                <c:pt idx="17893" formatCode="0.00E+00">
                  <c:v>-4.3978000000000003E-3</c:v>
                </c:pt>
                <c:pt idx="17894" formatCode="0.00E+00">
                  <c:v>-4.4344900000000001E-3</c:v>
                </c:pt>
                <c:pt idx="17895" formatCode="0.00E+00">
                  <c:v>-4.46022E-3</c:v>
                </c:pt>
                <c:pt idx="17896" formatCode="0.00E+00">
                  <c:v>-4.4889999999999999E-3</c:v>
                </c:pt>
                <c:pt idx="17897" formatCode="0.00E+00">
                  <c:v>-4.5227899999999996E-3</c:v>
                </c:pt>
                <c:pt idx="17898" formatCode="0.00E+00">
                  <c:v>-4.5450600000000001E-3</c:v>
                </c:pt>
                <c:pt idx="17899" formatCode="0.00E+00">
                  <c:v>-4.5767100000000003E-3</c:v>
                </c:pt>
                <c:pt idx="17900" formatCode="0.00E+00">
                  <c:v>-4.6065300000000002E-3</c:v>
                </c:pt>
                <c:pt idx="17901" formatCode="0.00E+00">
                  <c:v>-4.62554E-3</c:v>
                </c:pt>
                <c:pt idx="17902" formatCode="0.00E+00">
                  <c:v>-4.6697199999999996E-3</c:v>
                </c:pt>
                <c:pt idx="17903" formatCode="0.00E+00">
                  <c:v>-4.6802099999999998E-3</c:v>
                </c:pt>
                <c:pt idx="17904" formatCode="0.00E+00">
                  <c:v>-4.72705E-3</c:v>
                </c:pt>
                <c:pt idx="17905" formatCode="0.00E+00">
                  <c:v>-4.7466799999999996E-3</c:v>
                </c:pt>
                <c:pt idx="17906" formatCode="0.00E+00">
                  <c:v>-4.7762999999999998E-3</c:v>
                </c:pt>
                <c:pt idx="17907" formatCode="0.00E+00">
                  <c:v>-4.8172400000000004E-3</c:v>
                </c:pt>
                <c:pt idx="17908" formatCode="0.00E+00">
                  <c:v>-4.8229600000000003E-3</c:v>
                </c:pt>
                <c:pt idx="17909" formatCode="0.00E+00">
                  <c:v>-4.8788099999999999E-3</c:v>
                </c:pt>
                <c:pt idx="17910" formatCode="0.00E+00">
                  <c:v>-4.8790600000000002E-3</c:v>
                </c:pt>
                <c:pt idx="17911" formatCode="0.00E+00">
                  <c:v>-4.9282099999999997E-3</c:v>
                </c:pt>
                <c:pt idx="17912" formatCode="0.00E+00">
                  <c:v>-4.9475999999999999E-3</c:v>
                </c:pt>
                <c:pt idx="17913" formatCode="0.00E+00">
                  <c:v>-4.9720700000000003E-3</c:v>
                </c:pt>
                <c:pt idx="17914" formatCode="0.00E+00">
                  <c:v>-5.0193900000000003E-3</c:v>
                </c:pt>
                <c:pt idx="17915" formatCode="0.00E+00">
                  <c:v>-5.0231800000000004E-3</c:v>
                </c:pt>
                <c:pt idx="17916" formatCode="0.00E+00">
                  <c:v>-5.0822599999999999E-3</c:v>
                </c:pt>
                <c:pt idx="17917" formatCode="0.00E+00">
                  <c:v>-5.0850699999999997E-3</c:v>
                </c:pt>
                <c:pt idx="17918" formatCode="0.00E+00">
                  <c:v>-5.1303099999999999E-3</c:v>
                </c:pt>
                <c:pt idx="17919" formatCode="0.00E+00">
                  <c:v>-5.1525800000000004E-3</c:v>
                </c:pt>
                <c:pt idx="17920" formatCode="0.00E+00">
                  <c:v>-5.1745899999999997E-3</c:v>
                </c:pt>
                <c:pt idx="17921" formatCode="0.00E+00">
                  <c:v>-5.2180100000000004E-3</c:v>
                </c:pt>
                <c:pt idx="17922" formatCode="0.00E+00">
                  <c:v>-5.2265200000000001E-3</c:v>
                </c:pt>
                <c:pt idx="17923" formatCode="0.00E+00">
                  <c:v>-5.2757699999999999E-3</c:v>
                </c:pt>
                <c:pt idx="17924" formatCode="0.00E+00">
                  <c:v>-5.2898099999999998E-3</c:v>
                </c:pt>
                <c:pt idx="17925" formatCode="0.00E+00">
                  <c:v>-5.3298299999999998E-3</c:v>
                </c:pt>
                <c:pt idx="17926" formatCode="0.00E+00">
                  <c:v>-5.35667E-3</c:v>
                </c:pt>
                <c:pt idx="17927" formatCode="0.00E+00">
                  <c:v>-5.3826400000000002E-3</c:v>
                </c:pt>
                <c:pt idx="17928" formatCode="0.00E+00">
                  <c:v>-5.4163600000000003E-3</c:v>
                </c:pt>
                <c:pt idx="17929" formatCode="0.00E+00">
                  <c:v>-5.4383000000000001E-3</c:v>
                </c:pt>
                <c:pt idx="17930" formatCode="0.00E+00">
                  <c:v>-5.4712800000000002E-3</c:v>
                </c:pt>
                <c:pt idx="17931" formatCode="0.00E+00">
                  <c:v>-5.4963800000000004E-3</c:v>
                </c:pt>
                <c:pt idx="17932" formatCode="0.00E+00">
                  <c:v>-5.5269100000000003E-3</c:v>
                </c:pt>
                <c:pt idx="17933" formatCode="0.00E+00">
                  <c:v>-5.5539200000000004E-3</c:v>
                </c:pt>
                <c:pt idx="17934" formatCode="0.00E+00">
                  <c:v>-5.5889599999999996E-3</c:v>
                </c:pt>
                <c:pt idx="17935" formatCode="0.00E+00">
                  <c:v>-5.6121799999999996E-3</c:v>
                </c:pt>
                <c:pt idx="17936" formatCode="0.00E+00">
                  <c:v>-5.6514399999999998E-3</c:v>
                </c:pt>
                <c:pt idx="17937" formatCode="0.00E+00">
                  <c:v>-5.6697099999999997E-3</c:v>
                </c:pt>
                <c:pt idx="17938" formatCode="0.00E+00">
                  <c:v>-5.70603E-3</c:v>
                </c:pt>
                <c:pt idx="17939" formatCode="0.00E+00">
                  <c:v>-5.7313800000000003E-3</c:v>
                </c:pt>
                <c:pt idx="17940" formatCode="0.00E+00">
                  <c:v>-5.7549899999999998E-3</c:v>
                </c:pt>
                <c:pt idx="17941" formatCode="0.00E+00">
                  <c:v>-5.7954699999999996E-3</c:v>
                </c:pt>
                <c:pt idx="17942" formatCode="0.00E+00">
                  <c:v>-5.80533E-3</c:v>
                </c:pt>
                <c:pt idx="17943" formatCode="0.00E+00">
                  <c:v>-5.8572099999999998E-3</c:v>
                </c:pt>
                <c:pt idx="17944" formatCode="0.00E+00">
                  <c:v>-5.8680700000000004E-3</c:v>
                </c:pt>
                <c:pt idx="17945" formatCode="0.00E+00">
                  <c:v>-5.9125699999999998E-3</c:v>
                </c:pt>
                <c:pt idx="17946" formatCode="0.00E+00">
                  <c:v>-5.9380500000000003E-3</c:v>
                </c:pt>
                <c:pt idx="17947" formatCode="0.00E+00">
                  <c:v>-5.9593099999999998E-3</c:v>
                </c:pt>
                <c:pt idx="17948" formatCode="0.00E+00">
                  <c:v>-6.0053800000000003E-3</c:v>
                </c:pt>
                <c:pt idx="17949" formatCode="0.00E+00">
                  <c:v>-6.0093999999999998E-3</c:v>
                </c:pt>
                <c:pt idx="17950" formatCode="0.00E+00">
                  <c:v>-6.0632500000000001E-3</c:v>
                </c:pt>
                <c:pt idx="17951" formatCode="0.00E+00">
                  <c:v>-6.0695999999999996E-3</c:v>
                </c:pt>
                <c:pt idx="17952" formatCode="0.00E+00">
                  <c:v>-6.1118800000000001E-3</c:v>
                </c:pt>
                <c:pt idx="17953" formatCode="0.00E+00">
                  <c:v>-6.1403600000000001E-3</c:v>
                </c:pt>
                <c:pt idx="17954" formatCode="0.00E+00">
                  <c:v>-6.1627899999999996E-3</c:v>
                </c:pt>
                <c:pt idx="17955" formatCode="0.00E+00">
                  <c:v>-6.21062E-3</c:v>
                </c:pt>
                <c:pt idx="17956" formatCode="0.00E+00">
                  <c:v>-6.2190500000000003E-3</c:v>
                </c:pt>
                <c:pt idx="17957" formatCode="0.00E+00">
                  <c:v>-6.2685600000000003E-3</c:v>
                </c:pt>
                <c:pt idx="17958" formatCode="0.00E+00">
                  <c:v>-6.2818300000000004E-3</c:v>
                </c:pt>
                <c:pt idx="17959" formatCode="0.00E+00">
                  <c:v>-6.3179200000000003E-3</c:v>
                </c:pt>
                <c:pt idx="17960" formatCode="0.00E+00">
                  <c:v>-6.3461400000000001E-3</c:v>
                </c:pt>
                <c:pt idx="17961" formatCode="0.00E+00">
                  <c:v>-6.36777E-3</c:v>
                </c:pt>
                <c:pt idx="17962" formatCode="0.00E+00">
                  <c:v>-6.4077700000000001E-3</c:v>
                </c:pt>
                <c:pt idx="17963" formatCode="0.00E+00">
                  <c:v>-6.4283099999999996E-3</c:v>
                </c:pt>
                <c:pt idx="17964" formatCode="0.00E+00">
                  <c:v>-6.4680700000000002E-3</c:v>
                </c:pt>
                <c:pt idx="17965" formatCode="0.00E+00">
                  <c:v>-6.4942799999999998E-3</c:v>
                </c:pt>
                <c:pt idx="17966" formatCode="0.00E+00">
                  <c:v>-6.5256000000000003E-3</c:v>
                </c:pt>
                <c:pt idx="17967" formatCode="0.00E+00">
                  <c:v>-6.5555500000000003E-3</c:v>
                </c:pt>
                <c:pt idx="17968" formatCode="0.00E+00">
                  <c:v>-6.5836000000000002E-3</c:v>
                </c:pt>
                <c:pt idx="17969" formatCode="0.00E+00">
                  <c:v>-6.6105599999999997E-3</c:v>
                </c:pt>
                <c:pt idx="17970" formatCode="0.00E+00">
                  <c:v>-6.64235E-3</c:v>
                </c:pt>
                <c:pt idx="17971" formatCode="0.00E+00">
                  <c:v>-6.6658500000000001E-3</c:v>
                </c:pt>
                <c:pt idx="17972" formatCode="0.00E+00">
                  <c:v>-6.7016300000000001E-3</c:v>
                </c:pt>
                <c:pt idx="17973" formatCode="0.00E+00">
                  <c:v>-6.7304799999999996E-3</c:v>
                </c:pt>
                <c:pt idx="17974" formatCode="0.00E+00">
                  <c:v>-6.75992E-3</c:v>
                </c:pt>
                <c:pt idx="17975" formatCode="0.00E+00">
                  <c:v>-6.7986000000000001E-3</c:v>
                </c:pt>
                <c:pt idx="17976" formatCode="0.00E+00">
                  <c:v>-6.8158300000000002E-3</c:v>
                </c:pt>
                <c:pt idx="17977" formatCode="0.00E+00">
                  <c:v>-6.8609500000000002E-3</c:v>
                </c:pt>
                <c:pt idx="17978" formatCode="0.00E+00">
                  <c:v>-6.8750599999999997E-3</c:v>
                </c:pt>
                <c:pt idx="17979" formatCode="0.00E+00">
                  <c:v>-6.9136199999999997E-3</c:v>
                </c:pt>
                <c:pt idx="17980" formatCode="0.00E+00">
                  <c:v>-6.9398100000000002E-3</c:v>
                </c:pt>
                <c:pt idx="17981" formatCode="0.00E+00">
                  <c:v>-6.9630500000000001E-3</c:v>
                </c:pt>
                <c:pt idx="17982" formatCode="0.00E+00">
                  <c:v>-7.0089000000000002E-3</c:v>
                </c:pt>
                <c:pt idx="17983" formatCode="0.00E+00">
                  <c:v>-7.0214300000000004E-3</c:v>
                </c:pt>
                <c:pt idx="17984" formatCode="0.00E+00">
                  <c:v>-7.0732099999999999E-3</c:v>
                </c:pt>
                <c:pt idx="17985" formatCode="0.00E+00">
                  <c:v>-7.0882300000000001E-3</c:v>
                </c:pt>
                <c:pt idx="17986" formatCode="0.00E+00">
                  <c:v>-7.1272499999999999E-3</c:v>
                </c:pt>
                <c:pt idx="17987" formatCode="0.00E+00">
                  <c:v>-7.1579900000000004E-3</c:v>
                </c:pt>
                <c:pt idx="17988" formatCode="0.00E+00">
                  <c:v>-7.1775099999999998E-3</c:v>
                </c:pt>
                <c:pt idx="17989" formatCode="0.00E+00">
                  <c:v>-7.2215200000000004E-3</c:v>
                </c:pt>
                <c:pt idx="17990" formatCode="0.00E+00">
                  <c:v>-7.23327E-3</c:v>
                </c:pt>
                <c:pt idx="17991" formatCode="0.00E+00">
                  <c:v>-7.2807699999999998E-3</c:v>
                </c:pt>
                <c:pt idx="17992" formatCode="0.00E+00">
                  <c:v>-7.3055699999999999E-3</c:v>
                </c:pt>
                <c:pt idx="17993" formatCode="0.00E+00">
                  <c:v>-7.3436200000000004E-3</c:v>
                </c:pt>
                <c:pt idx="17994" formatCode="0.00E+00">
                  <c:v>-7.3819699999999999E-3</c:v>
                </c:pt>
                <c:pt idx="17995" formatCode="0.00E+00">
                  <c:v>-7.4075599999999997E-3</c:v>
                </c:pt>
                <c:pt idx="17996" formatCode="0.00E+00">
                  <c:v>-7.4503399999999997E-3</c:v>
                </c:pt>
                <c:pt idx="17997" formatCode="0.00E+00">
                  <c:v>-7.4750299999999997E-3</c:v>
                </c:pt>
                <c:pt idx="17998" formatCode="0.00E+00">
                  <c:v>-7.5113300000000001E-3</c:v>
                </c:pt>
                <c:pt idx="17999" formatCode="0.00E+00">
                  <c:v>-7.5429E-3</c:v>
                </c:pt>
                <c:pt idx="18000" formatCode="0.00E+00">
                  <c:v>-7.5727600000000004E-3</c:v>
                </c:pt>
                <c:pt idx="18001" formatCode="0.00E+00">
                  <c:v>-7.6104399999999996E-3</c:v>
                </c:pt>
                <c:pt idx="18002" formatCode="0.00E+00">
                  <c:v>-7.6435699999999997E-3</c:v>
                </c:pt>
                <c:pt idx="18003" formatCode="0.00E+00">
                  <c:v>-7.6774900000000004E-3</c:v>
                </c:pt>
                <c:pt idx="18004" formatCode="0.00E+00">
                  <c:v>-7.7172600000000001E-3</c:v>
                </c:pt>
                <c:pt idx="18005" formatCode="0.00E+00">
                  <c:v>-7.7440800000000004E-3</c:v>
                </c:pt>
                <c:pt idx="18006" formatCode="0.00E+00">
                  <c:v>-7.7850799999999998E-3</c:v>
                </c:pt>
                <c:pt idx="18007" formatCode="0.00E+00">
                  <c:v>-7.8130100000000004E-3</c:v>
                </c:pt>
                <c:pt idx="18008" formatCode="0.00E+00">
                  <c:v>-7.84492E-3</c:v>
                </c:pt>
                <c:pt idx="18009" formatCode="0.00E+00">
                  <c:v>-7.8835399999999996E-3</c:v>
                </c:pt>
                <c:pt idx="18010" formatCode="0.00E+00">
                  <c:v>-7.9052299999999992E-3</c:v>
                </c:pt>
                <c:pt idx="18011" formatCode="0.00E+00">
                  <c:v>-7.95476E-3</c:v>
                </c:pt>
                <c:pt idx="18012" formatCode="0.00E+00">
                  <c:v>-7.9758799999999994E-3</c:v>
                </c:pt>
                <c:pt idx="18013" formatCode="0.00E+00">
                  <c:v>-8.0210000000000004E-3</c:v>
                </c:pt>
                <c:pt idx="18014" formatCode="0.00E+00">
                  <c:v>-8.0527299999999993E-3</c:v>
                </c:pt>
                <c:pt idx="18015" formatCode="0.00E+00">
                  <c:v>-8.0820800000000002E-3</c:v>
                </c:pt>
                <c:pt idx="18016" formatCode="0.00E+00">
                  <c:v>-8.1281200000000008E-3</c:v>
                </c:pt>
                <c:pt idx="18017" formatCode="0.00E+00">
                  <c:v>-8.1446899999999996E-3</c:v>
                </c:pt>
                <c:pt idx="18018" formatCode="0.00E+00">
                  <c:v>-8.1942400000000002E-3</c:v>
                </c:pt>
                <c:pt idx="18019" formatCode="0.00E+00">
                  <c:v>-8.2133899999999992E-3</c:v>
                </c:pt>
                <c:pt idx="18020" formatCode="0.00E+00">
                  <c:v>-8.2550200000000001E-3</c:v>
                </c:pt>
                <c:pt idx="18021" formatCode="0.00E+00">
                  <c:v>-8.2905300000000008E-3</c:v>
                </c:pt>
                <c:pt idx="18022" formatCode="0.00E+00">
                  <c:v>-8.3187599999999997E-3</c:v>
                </c:pt>
                <c:pt idx="18023" formatCode="0.00E+00">
                  <c:v>-8.3656900000000003E-3</c:v>
                </c:pt>
                <c:pt idx="18024" formatCode="0.00E+00">
                  <c:v>-8.3872500000000006E-3</c:v>
                </c:pt>
                <c:pt idx="18025" formatCode="0.00E+00">
                  <c:v>-8.4335599999999997E-3</c:v>
                </c:pt>
                <c:pt idx="18026" formatCode="0.00E+00">
                  <c:v>-8.4602199999999992E-3</c:v>
                </c:pt>
                <c:pt idx="18027" formatCode="0.00E+00">
                  <c:v>-8.49601E-3</c:v>
                </c:pt>
                <c:pt idx="18028" formatCode="0.00E+00">
                  <c:v>-8.5305599999999995E-3</c:v>
                </c:pt>
                <c:pt idx="18029" formatCode="0.00E+00">
                  <c:v>-8.5595299999999992E-3</c:v>
                </c:pt>
                <c:pt idx="18030" formatCode="0.00E+00">
                  <c:v>-8.5995199999999994E-3</c:v>
                </c:pt>
                <c:pt idx="18031" formatCode="0.00E+00">
                  <c:v>-8.6312200000000002E-3</c:v>
                </c:pt>
                <c:pt idx="18032" formatCode="0.00E+00">
                  <c:v>-8.6682500000000006E-3</c:v>
                </c:pt>
                <c:pt idx="18033" formatCode="0.00E+00">
                  <c:v>-8.7036300000000004E-3</c:v>
                </c:pt>
                <c:pt idx="18034" formatCode="0.00E+00">
                  <c:v>-8.73758E-3</c:v>
                </c:pt>
                <c:pt idx="18035" formatCode="0.00E+00">
                  <c:v>-8.7726799999999997E-3</c:v>
                </c:pt>
                <c:pt idx="18036" formatCode="0.00E+00">
                  <c:v>-8.8089199999999996E-3</c:v>
                </c:pt>
                <c:pt idx="18037" formatCode="0.00E+00">
                  <c:v>-8.8373500000000008E-3</c:v>
                </c:pt>
                <c:pt idx="18038" formatCode="0.00E+00">
                  <c:v>-8.8776600000000008E-3</c:v>
                </c:pt>
                <c:pt idx="18039" formatCode="0.00E+00">
                  <c:v>-8.9043000000000004E-3</c:v>
                </c:pt>
                <c:pt idx="18040" formatCode="0.00E+00">
                  <c:v>-8.9455200000000002E-3</c:v>
                </c:pt>
                <c:pt idx="18041" formatCode="0.00E+00">
                  <c:v>-8.9791999999999997E-3</c:v>
                </c:pt>
                <c:pt idx="18042" formatCode="0.00E+00">
                  <c:v>-9.0109300000000003E-3</c:v>
                </c:pt>
                <c:pt idx="18043" formatCode="0.00E+00">
                  <c:v>-9.0551499999999997E-3</c:v>
                </c:pt>
                <c:pt idx="18044" formatCode="0.00E+00">
                  <c:v>-9.0772200000000004E-3</c:v>
                </c:pt>
                <c:pt idx="18045" formatCode="0.00E+00">
                  <c:v>-9.1267199999999996E-3</c:v>
                </c:pt>
                <c:pt idx="18046" formatCode="0.00E+00">
                  <c:v>-9.1482200000000003E-3</c:v>
                </c:pt>
                <c:pt idx="18047" formatCode="0.00E+00">
                  <c:v>-9.1893500000000006E-3</c:v>
                </c:pt>
                <c:pt idx="18048" formatCode="0.00E+00">
                  <c:v>-9.2224400000000002E-3</c:v>
                </c:pt>
                <c:pt idx="18049" formatCode="0.00E+00">
                  <c:v>-9.2506700000000008E-3</c:v>
                </c:pt>
                <c:pt idx="18050" formatCode="0.00E+00">
                  <c:v>-9.2989600000000002E-3</c:v>
                </c:pt>
                <c:pt idx="18051" formatCode="0.00E+00">
                  <c:v>-9.3183499999999996E-3</c:v>
                </c:pt>
                <c:pt idx="18052" formatCode="0.00E+00">
                  <c:v>-9.3694499999999997E-3</c:v>
                </c:pt>
                <c:pt idx="18053" formatCode="0.00E+00">
                  <c:v>-9.3924000000000004E-3</c:v>
                </c:pt>
                <c:pt idx="18054" formatCode="0.00E+00">
                  <c:v>-9.4343499999999993E-3</c:v>
                </c:pt>
                <c:pt idx="18055" formatCode="0.00E+00">
                  <c:v>-9.4696599999999995E-3</c:v>
                </c:pt>
                <c:pt idx="18056" formatCode="0.00E+00">
                  <c:v>-9.4966900000000003E-3</c:v>
                </c:pt>
                <c:pt idx="18057" formatCode="0.00E+00">
                  <c:v>-9.5412499999999994E-3</c:v>
                </c:pt>
                <c:pt idx="18058" formatCode="0.00E+00">
                  <c:v>-9.5640900000000008E-3</c:v>
                </c:pt>
                <c:pt idx="18059" formatCode="0.00E+00">
                  <c:v>-9.6132300000000004E-3</c:v>
                </c:pt>
                <c:pt idx="18060" formatCode="0.00E+00">
                  <c:v>-9.6432400000000008E-3</c:v>
                </c:pt>
                <c:pt idx="18061" formatCode="0.00E+00">
                  <c:v>-9.6853100000000008E-3</c:v>
                </c:pt>
                <c:pt idx="18062" formatCode="0.00E+00">
                  <c:v>-9.7226699999999992E-3</c:v>
                </c:pt>
                <c:pt idx="18063" formatCode="0.00E+00">
                  <c:v>-9.75759E-3</c:v>
                </c:pt>
                <c:pt idx="18064" formatCode="0.00E+00">
                  <c:v>-9.79994E-3</c:v>
                </c:pt>
                <c:pt idx="18065" formatCode="0.00E+00">
                  <c:v>-9.8325200000000008E-3</c:v>
                </c:pt>
                <c:pt idx="18066" formatCode="0.00E+00">
                  <c:v>-9.8731200000000009E-3</c:v>
                </c:pt>
                <c:pt idx="18067" formatCode="0.00E+00">
                  <c:v>-9.9063499999999995E-3</c:v>
                </c:pt>
                <c:pt idx="18068" formatCode="0.00E+00">
                  <c:v>-9.9461099999999993E-3</c:v>
                </c:pt>
                <c:pt idx="18069" formatCode="0.00E+00">
                  <c:v>-9.9810799999999998E-3</c:v>
                </c:pt>
                <c:pt idx="18070">
                  <c:v>-1.0022E-2</c:v>
                </c:pt>
                <c:pt idx="18071">
                  <c:v>-1.00556E-2</c:v>
                </c:pt>
                <c:pt idx="18072">
                  <c:v>-1.0097099999999999E-2</c:v>
                </c:pt>
                <c:pt idx="18073">
                  <c:v>-1.01317E-2</c:v>
                </c:pt>
                <c:pt idx="18074">
                  <c:v>-1.0170200000000001E-2</c:v>
                </c:pt>
                <c:pt idx="18075">
                  <c:v>-1.02094E-2</c:v>
                </c:pt>
                <c:pt idx="18076">
                  <c:v>-1.02401E-2</c:v>
                </c:pt>
                <c:pt idx="18077">
                  <c:v>-1.0285799999999999E-2</c:v>
                </c:pt>
                <c:pt idx="18078">
                  <c:v>-1.0312099999999999E-2</c:v>
                </c:pt>
                <c:pt idx="18079">
                  <c:v>-1.0359699999999999E-2</c:v>
                </c:pt>
                <c:pt idx="18080">
                  <c:v>-1.03891E-2</c:v>
                </c:pt>
                <c:pt idx="18081">
                  <c:v>-1.04294E-2</c:v>
                </c:pt>
                <c:pt idx="18082">
                  <c:v>-1.0468999999999999E-2</c:v>
                </c:pt>
                <c:pt idx="18083">
                  <c:v>-1.04983E-2</c:v>
                </c:pt>
                <c:pt idx="18084">
                  <c:v>-1.0547300000000001E-2</c:v>
                </c:pt>
                <c:pt idx="18085">
                  <c:v>-1.0570299999999999E-2</c:v>
                </c:pt>
                <c:pt idx="18086">
                  <c:v>-1.06195E-2</c:v>
                </c:pt>
                <c:pt idx="18087">
                  <c:v>-1.0646900000000001E-2</c:v>
                </c:pt>
                <c:pt idx="18088">
                  <c:v>-1.0686899999999999E-2</c:v>
                </c:pt>
                <c:pt idx="18089">
                  <c:v>-1.07256E-2</c:v>
                </c:pt>
                <c:pt idx="18090">
                  <c:v>-1.0754400000000001E-2</c:v>
                </c:pt>
                <c:pt idx="18091">
                  <c:v>-1.08018E-2</c:v>
                </c:pt>
                <c:pt idx="18092">
                  <c:v>-1.0826300000000001E-2</c:v>
                </c:pt>
                <c:pt idx="18093">
                  <c:v>-1.08732E-2</c:v>
                </c:pt>
                <c:pt idx="18094">
                  <c:v>-1.0902200000000001E-2</c:v>
                </c:pt>
                <c:pt idx="18095">
                  <c:v>-1.09412E-2</c:v>
                </c:pt>
                <c:pt idx="18096">
                  <c:v>-1.09782E-2</c:v>
                </c:pt>
                <c:pt idx="18097">
                  <c:v>-1.1009400000000001E-2</c:v>
                </c:pt>
                <c:pt idx="18098">
                  <c:v>-1.1051399999999999E-2</c:v>
                </c:pt>
                <c:pt idx="18099">
                  <c:v>-1.10805E-2</c:v>
                </c:pt>
                <c:pt idx="18100">
                  <c:v>-1.1121600000000001E-2</c:v>
                </c:pt>
                <c:pt idx="18101">
                  <c:v>-1.1153400000000001E-2</c:v>
                </c:pt>
                <c:pt idx="18102">
                  <c:v>-1.11912E-2</c:v>
                </c:pt>
                <c:pt idx="18103">
                  <c:v>-1.1226E-2</c:v>
                </c:pt>
                <c:pt idx="18104">
                  <c:v>-1.1261699999999999E-2</c:v>
                </c:pt>
                <c:pt idx="18105">
                  <c:v>-1.12967E-2</c:v>
                </c:pt>
                <c:pt idx="18106">
                  <c:v>-1.1332099999999999E-2</c:v>
                </c:pt>
                <c:pt idx="18107">
                  <c:v>-1.1366599999999999E-2</c:v>
                </c:pt>
                <c:pt idx="18108">
                  <c:v>-1.1401E-2</c:v>
                </c:pt>
                <c:pt idx="18109">
                  <c:v>-1.14374E-2</c:v>
                </c:pt>
                <c:pt idx="18110">
                  <c:v>-1.14685E-2</c:v>
                </c:pt>
                <c:pt idx="18111">
                  <c:v>-1.1508600000000001E-2</c:v>
                </c:pt>
                <c:pt idx="18112">
                  <c:v>-1.15368E-2</c:v>
                </c:pt>
                <c:pt idx="18113">
                  <c:v>-1.1577799999999999E-2</c:v>
                </c:pt>
                <c:pt idx="18114">
                  <c:v>-1.1607599999999999E-2</c:v>
                </c:pt>
                <c:pt idx="18115">
                  <c:v>-1.16436E-2</c:v>
                </c:pt>
                <c:pt idx="18116">
                  <c:v>-1.1679699999999999E-2</c:v>
                </c:pt>
                <c:pt idx="18117">
                  <c:v>-1.17076E-2</c:v>
                </c:pt>
                <c:pt idx="18118">
                  <c:v>-1.175E-2</c:v>
                </c:pt>
                <c:pt idx="18119">
                  <c:v>-1.17736E-2</c:v>
                </c:pt>
                <c:pt idx="18120">
                  <c:v>-1.1816200000000001E-2</c:v>
                </c:pt>
                <c:pt idx="18121">
                  <c:v>-1.18435E-2</c:v>
                </c:pt>
                <c:pt idx="18122">
                  <c:v>-1.18791E-2</c:v>
                </c:pt>
                <c:pt idx="18123">
                  <c:v>-1.19151E-2</c:v>
                </c:pt>
                <c:pt idx="18124">
                  <c:v>-1.1941999999999999E-2</c:v>
                </c:pt>
                <c:pt idx="18125">
                  <c:v>-1.1984099999999999E-2</c:v>
                </c:pt>
                <c:pt idx="18126">
                  <c:v>-1.2007500000000001E-2</c:v>
                </c:pt>
                <c:pt idx="18127">
                  <c:v>-1.20479E-2</c:v>
                </c:pt>
                <c:pt idx="18128">
                  <c:v>-1.20754E-2</c:v>
                </c:pt>
                <c:pt idx="18129">
                  <c:v>-1.21087E-2</c:v>
                </c:pt>
                <c:pt idx="18130">
                  <c:v>-1.21432E-2</c:v>
                </c:pt>
                <c:pt idx="18131">
                  <c:v>-1.21707E-2</c:v>
                </c:pt>
                <c:pt idx="18132">
                  <c:v>-1.2208500000000001E-2</c:v>
                </c:pt>
                <c:pt idx="18133">
                  <c:v>-1.22354E-2</c:v>
                </c:pt>
                <c:pt idx="18134">
                  <c:v>-1.22708E-2</c:v>
                </c:pt>
                <c:pt idx="18135">
                  <c:v>-1.2300999999999999E-2</c:v>
                </c:pt>
                <c:pt idx="18136">
                  <c:v>-1.23325E-2</c:v>
                </c:pt>
                <c:pt idx="18137">
                  <c:v>-1.23645E-2</c:v>
                </c:pt>
                <c:pt idx="18138">
                  <c:v>-1.2394499999999999E-2</c:v>
                </c:pt>
                <c:pt idx="18139">
                  <c:v>-1.2425200000000001E-2</c:v>
                </c:pt>
                <c:pt idx="18140">
                  <c:v>-1.2456999999999999E-2</c:v>
                </c:pt>
                <c:pt idx="18141">
                  <c:v>-1.24861E-2</c:v>
                </c:pt>
                <c:pt idx="18142">
                  <c:v>-1.25183E-2</c:v>
                </c:pt>
                <c:pt idx="18143">
                  <c:v>-1.2548399999999999E-2</c:v>
                </c:pt>
                <c:pt idx="18144">
                  <c:v>-1.2577100000000001E-2</c:v>
                </c:pt>
                <c:pt idx="18145">
                  <c:v>-1.2611300000000001E-2</c:v>
                </c:pt>
                <c:pt idx="18146">
                  <c:v>-1.26357E-2</c:v>
                </c:pt>
                <c:pt idx="18147">
                  <c:v>-1.26716E-2</c:v>
                </c:pt>
                <c:pt idx="18148">
                  <c:v>-1.26953E-2</c:v>
                </c:pt>
                <c:pt idx="18149">
                  <c:v>-1.27273E-2</c:v>
                </c:pt>
                <c:pt idx="18150">
                  <c:v>-1.2756999999999999E-2</c:v>
                </c:pt>
                <c:pt idx="18151">
                  <c:v>-1.2781900000000001E-2</c:v>
                </c:pt>
                <c:pt idx="18152">
                  <c:v>-1.2818100000000001E-2</c:v>
                </c:pt>
                <c:pt idx="18153">
                  <c:v>-1.2838199999999999E-2</c:v>
                </c:pt>
                <c:pt idx="18154">
                  <c:v>-1.28752E-2</c:v>
                </c:pt>
                <c:pt idx="18155">
                  <c:v>-1.28976E-2</c:v>
                </c:pt>
                <c:pt idx="18156">
                  <c:v>-1.29283E-2</c:v>
                </c:pt>
                <c:pt idx="18157">
                  <c:v>-1.29575E-2</c:v>
                </c:pt>
                <c:pt idx="18158">
                  <c:v>-1.29798E-2</c:v>
                </c:pt>
                <c:pt idx="18159">
                  <c:v>-1.3014400000000001E-2</c:v>
                </c:pt>
                <c:pt idx="18160">
                  <c:v>-1.3033899999999999E-2</c:v>
                </c:pt>
                <c:pt idx="18161">
                  <c:v>-1.30677E-2</c:v>
                </c:pt>
                <c:pt idx="18162">
                  <c:v>-1.30905E-2</c:v>
                </c:pt>
                <c:pt idx="18163">
                  <c:v>-1.31188E-2</c:v>
                </c:pt>
                <c:pt idx="18164">
                  <c:v>-1.3147000000000001E-2</c:v>
                </c:pt>
                <c:pt idx="18165">
                  <c:v>-1.31705E-2</c:v>
                </c:pt>
                <c:pt idx="18166">
                  <c:v>-1.32005E-2</c:v>
                </c:pt>
                <c:pt idx="18167">
                  <c:v>-1.3222899999999999E-2</c:v>
                </c:pt>
                <c:pt idx="18168">
                  <c:v>-1.3250899999999999E-2</c:v>
                </c:pt>
                <c:pt idx="18169">
                  <c:v>-1.32751E-2</c:v>
                </c:pt>
                <c:pt idx="18170">
                  <c:v>-1.3300899999999999E-2</c:v>
                </c:pt>
                <c:pt idx="18171">
                  <c:v>-1.33256E-2</c:v>
                </c:pt>
                <c:pt idx="18172">
                  <c:v>-1.33516E-2</c:v>
                </c:pt>
                <c:pt idx="18173">
                  <c:v>-1.3375E-2</c:v>
                </c:pt>
                <c:pt idx="18174">
                  <c:v>-1.3402300000000001E-2</c:v>
                </c:pt>
                <c:pt idx="18175">
                  <c:v>-1.3424699999999999E-2</c:v>
                </c:pt>
                <c:pt idx="18176">
                  <c:v>-1.34494E-2</c:v>
                </c:pt>
                <c:pt idx="18177">
                  <c:v>-1.34739E-2</c:v>
                </c:pt>
                <c:pt idx="18178">
                  <c:v>-1.34959E-2</c:v>
                </c:pt>
                <c:pt idx="18179">
                  <c:v>-1.3527000000000001E-2</c:v>
                </c:pt>
                <c:pt idx="18180">
                  <c:v>-1.35414E-2</c:v>
                </c:pt>
                <c:pt idx="18181">
                  <c:v>-1.3563199999999999E-2</c:v>
                </c:pt>
                <c:pt idx="18182">
                  <c:v>-1.35826E-2</c:v>
                </c:pt>
                <c:pt idx="18183">
                  <c:v>-1.36989E-2</c:v>
                </c:pt>
                <c:pt idx="18184">
                  <c:v>-1.3768000000000001E-2</c:v>
                </c:pt>
                <c:pt idx="18185">
                  <c:v>-1.37815E-2</c:v>
                </c:pt>
                <c:pt idx="18186">
                  <c:v>-1.3873E-2</c:v>
                </c:pt>
                <c:pt idx="18187">
                  <c:v>-1.38829E-2</c:v>
                </c:pt>
                <c:pt idx="18188">
                  <c:v>-1.39562E-2</c:v>
                </c:pt>
                <c:pt idx="18189">
                  <c:v>-1.3997000000000001E-2</c:v>
                </c:pt>
                <c:pt idx="18190">
                  <c:v>-1.4032899999999999E-2</c:v>
                </c:pt>
                <c:pt idx="18191">
                  <c:v>-1.4105599999999999E-2</c:v>
                </c:pt>
                <c:pt idx="18192">
                  <c:v>-1.41225E-2</c:v>
                </c:pt>
                <c:pt idx="18193">
                  <c:v>-1.4197400000000001E-2</c:v>
                </c:pt>
                <c:pt idx="18194">
                  <c:v>-1.4227E-2</c:v>
                </c:pt>
                <c:pt idx="18195">
                  <c:v>-1.4279099999999999E-2</c:v>
                </c:pt>
                <c:pt idx="18196">
                  <c:v>-1.43324E-2</c:v>
                </c:pt>
                <c:pt idx="18197">
                  <c:v>-1.4364999999999999E-2</c:v>
                </c:pt>
                <c:pt idx="18198">
                  <c:v>-1.44242E-2</c:v>
                </c:pt>
                <c:pt idx="18199">
                  <c:v>-1.4460300000000001E-2</c:v>
                </c:pt>
                <c:pt idx="18200">
                  <c:v>-1.4507000000000001E-2</c:v>
                </c:pt>
                <c:pt idx="18201">
                  <c:v>-1.45586E-2</c:v>
                </c:pt>
                <c:pt idx="18202">
                  <c:v>-1.4592600000000001E-2</c:v>
                </c:pt>
                <c:pt idx="18203">
                  <c:v>-1.46445E-2</c:v>
                </c:pt>
                <c:pt idx="18204">
                  <c:v>-1.4689199999999999E-2</c:v>
                </c:pt>
                <c:pt idx="18205">
                  <c:v>-1.4733599999999999E-2</c:v>
                </c:pt>
                <c:pt idx="18206">
                  <c:v>-1.47942E-2</c:v>
                </c:pt>
                <c:pt idx="18207">
                  <c:v>-1.4796E-2</c:v>
                </c:pt>
                <c:pt idx="18208">
                  <c:v>-1.4840000000000001E-2</c:v>
                </c:pt>
                <c:pt idx="18209">
                  <c:v>-1.49132E-2</c:v>
                </c:pt>
                <c:pt idx="18210">
                  <c:v>-1.50714E-2</c:v>
                </c:pt>
                <c:pt idx="18211">
                  <c:v>-1.5220600000000001E-2</c:v>
                </c:pt>
                <c:pt idx="18212">
                  <c:v>-1.52018E-2</c:v>
                </c:pt>
                <c:pt idx="18213">
                  <c:v>-1.5144599999999999E-2</c:v>
                </c:pt>
                <c:pt idx="18214">
                  <c:v>-1.5026299999999999E-2</c:v>
                </c:pt>
                <c:pt idx="18215">
                  <c:v>-1.4979299999999999E-2</c:v>
                </c:pt>
                <c:pt idx="18216">
                  <c:v>-1.4926999999999999E-2</c:v>
                </c:pt>
                <c:pt idx="18217">
                  <c:v>-1.4855699999999999E-2</c:v>
                </c:pt>
                <c:pt idx="18218">
                  <c:v>-1.4811899999999999E-2</c:v>
                </c:pt>
                <c:pt idx="18219">
                  <c:v>-1.47124E-2</c:v>
                </c:pt>
                <c:pt idx="18220">
                  <c:v>-1.4666999999999999E-2</c:v>
                </c:pt>
                <c:pt idx="18221">
                  <c:v>-1.4670799999999999E-2</c:v>
                </c:pt>
                <c:pt idx="18222">
                  <c:v>-1.4656199999999999E-2</c:v>
                </c:pt>
                <c:pt idx="18223">
                  <c:v>-1.4593500000000001E-2</c:v>
                </c:pt>
                <c:pt idx="18224">
                  <c:v>-1.4575899999999999E-2</c:v>
                </c:pt>
                <c:pt idx="18225">
                  <c:v>-1.45246E-2</c:v>
                </c:pt>
                <c:pt idx="18226">
                  <c:v>-1.44872E-2</c:v>
                </c:pt>
                <c:pt idx="18227">
                  <c:v>-1.4455900000000001E-2</c:v>
                </c:pt>
                <c:pt idx="18228">
                  <c:v>-1.4398599999999999E-2</c:v>
                </c:pt>
                <c:pt idx="18229">
                  <c:v>-1.4378500000000001E-2</c:v>
                </c:pt>
                <c:pt idx="18230">
                  <c:v>-1.4318000000000001E-2</c:v>
                </c:pt>
                <c:pt idx="18231">
                  <c:v>-1.42919E-2</c:v>
                </c:pt>
                <c:pt idx="18232">
                  <c:v>-1.4244100000000001E-2</c:v>
                </c:pt>
                <c:pt idx="18233">
                  <c:v>-1.42025E-2</c:v>
                </c:pt>
                <c:pt idx="18234">
                  <c:v>-1.4168E-2</c:v>
                </c:pt>
                <c:pt idx="18235">
                  <c:v>-1.41169E-2</c:v>
                </c:pt>
                <c:pt idx="18236">
                  <c:v>-1.4083699999999999E-2</c:v>
                </c:pt>
                <c:pt idx="18237">
                  <c:v>-1.40346E-2</c:v>
                </c:pt>
                <c:pt idx="18238">
                  <c:v>-1.3993800000000001E-2</c:v>
                </c:pt>
                <c:pt idx="18239">
                  <c:v>-1.3950199999999999E-2</c:v>
                </c:pt>
                <c:pt idx="18240">
                  <c:v>-1.3905499999999999E-2</c:v>
                </c:pt>
                <c:pt idx="18241">
                  <c:v>-1.38608E-2</c:v>
                </c:pt>
                <c:pt idx="18242">
                  <c:v>-1.38212E-2</c:v>
                </c:pt>
                <c:pt idx="18243">
                  <c:v>-1.37699E-2</c:v>
                </c:pt>
                <c:pt idx="18244">
                  <c:v>-1.37351E-2</c:v>
                </c:pt>
                <c:pt idx="18245">
                  <c:v>-1.36825E-2</c:v>
                </c:pt>
                <c:pt idx="18246">
                  <c:v>-1.36407E-2</c:v>
                </c:pt>
                <c:pt idx="18247">
                  <c:v>-1.35987E-2</c:v>
                </c:pt>
                <c:pt idx="18248">
                  <c:v>-1.3540399999999999E-2</c:v>
                </c:pt>
                <c:pt idx="18249">
                  <c:v>-1.3511499999999999E-2</c:v>
                </c:pt>
                <c:pt idx="18250">
                  <c:v>-1.3443699999999999E-2</c:v>
                </c:pt>
                <c:pt idx="18251">
                  <c:v>-1.34153E-2</c:v>
                </c:pt>
                <c:pt idx="18252">
                  <c:v>-1.33572E-2</c:v>
                </c:pt>
                <c:pt idx="18253">
                  <c:v>-1.33112E-2</c:v>
                </c:pt>
                <c:pt idx="18254">
                  <c:v>-1.32747E-2</c:v>
                </c:pt>
                <c:pt idx="18255">
                  <c:v>-1.3207399999999999E-2</c:v>
                </c:pt>
                <c:pt idx="18256">
                  <c:v>-1.31837E-2</c:v>
                </c:pt>
                <c:pt idx="18257">
                  <c:v>-1.3110999999999999E-2</c:v>
                </c:pt>
                <c:pt idx="18258">
                  <c:v>-1.30782E-2</c:v>
                </c:pt>
                <c:pt idx="18259">
                  <c:v>-1.3020800000000001E-2</c:v>
                </c:pt>
                <c:pt idx="18260">
                  <c:v>-1.2966500000000001E-2</c:v>
                </c:pt>
                <c:pt idx="18261">
                  <c:v>-1.2930000000000001E-2</c:v>
                </c:pt>
                <c:pt idx="18262">
                  <c:v>-1.28614E-2</c:v>
                </c:pt>
                <c:pt idx="18263">
                  <c:v>-1.28308E-2</c:v>
                </c:pt>
                <c:pt idx="18264">
                  <c:v>-1.2765800000000001E-2</c:v>
                </c:pt>
                <c:pt idx="18265">
                  <c:v>-1.2723099999999999E-2</c:v>
                </c:pt>
                <c:pt idx="18266">
                  <c:v>-1.26713E-2</c:v>
                </c:pt>
                <c:pt idx="18267">
                  <c:v>-1.26131E-2</c:v>
                </c:pt>
                <c:pt idx="18268">
                  <c:v>-1.2567999999999999E-2</c:v>
                </c:pt>
                <c:pt idx="18269">
                  <c:v>-1.2506400000000001E-2</c:v>
                </c:pt>
                <c:pt idx="18270">
                  <c:v>-1.2457599999999999E-2</c:v>
                </c:pt>
                <c:pt idx="18271">
                  <c:v>-1.24038E-2</c:v>
                </c:pt>
                <c:pt idx="18272">
                  <c:v>-1.2349499999999999E-2</c:v>
                </c:pt>
                <c:pt idx="18273">
                  <c:v>-1.22998E-2</c:v>
                </c:pt>
                <c:pt idx="18274">
                  <c:v>-1.22442E-2</c:v>
                </c:pt>
                <c:pt idx="18275">
                  <c:v>-1.2184499999999999E-2</c:v>
                </c:pt>
                <c:pt idx="18276">
                  <c:v>-1.2138899999999999E-2</c:v>
                </c:pt>
                <c:pt idx="18277">
                  <c:v>-1.20806E-2</c:v>
                </c:pt>
                <c:pt idx="18278">
                  <c:v>-1.2034599999999999E-2</c:v>
                </c:pt>
                <c:pt idx="18279">
                  <c:v>-1.19455E-2</c:v>
                </c:pt>
                <c:pt idx="18280">
                  <c:v>-1.1866E-2</c:v>
                </c:pt>
                <c:pt idx="18281">
                  <c:v>-1.1871899999999999E-2</c:v>
                </c:pt>
                <c:pt idx="18282">
                  <c:v>-1.1945600000000001E-2</c:v>
                </c:pt>
                <c:pt idx="18283">
                  <c:v>-1.2024399999999999E-2</c:v>
                </c:pt>
                <c:pt idx="18284">
                  <c:v>-1.19033E-2</c:v>
                </c:pt>
                <c:pt idx="18285">
                  <c:v>-1.1695799999999999E-2</c:v>
                </c:pt>
                <c:pt idx="18286">
                  <c:v>-1.14681E-2</c:v>
                </c:pt>
                <c:pt idx="18287">
                  <c:v>-1.12689E-2</c:v>
                </c:pt>
                <c:pt idx="18288">
                  <c:v>-1.11118E-2</c:v>
                </c:pt>
                <c:pt idx="18289">
                  <c:v>-1.0902500000000001E-2</c:v>
                </c:pt>
                <c:pt idx="18290">
                  <c:v>-1.07291E-2</c:v>
                </c:pt>
                <c:pt idx="18291">
                  <c:v>-1.05246E-2</c:v>
                </c:pt>
                <c:pt idx="18292">
                  <c:v>-1.03371E-2</c:v>
                </c:pt>
                <c:pt idx="18293">
                  <c:v>-1.01554E-2</c:v>
                </c:pt>
                <c:pt idx="18294" formatCode="0.00E+00">
                  <c:v>-9.9503400000000002E-3</c:v>
                </c:pt>
                <c:pt idx="18295" formatCode="0.00E+00">
                  <c:v>-9.7742899999999997E-3</c:v>
                </c:pt>
                <c:pt idx="18296" formatCode="0.00E+00">
                  <c:v>-9.5695099999999998E-3</c:v>
                </c:pt>
                <c:pt idx="18297" formatCode="0.00E+00">
                  <c:v>-9.38312E-3</c:v>
                </c:pt>
                <c:pt idx="18298" formatCode="0.00E+00">
                  <c:v>-9.1890099999999992E-3</c:v>
                </c:pt>
                <c:pt idx="18299" formatCode="0.00E+00">
                  <c:v>-8.9872500000000004E-3</c:v>
                </c:pt>
                <c:pt idx="18300" formatCode="0.00E+00">
                  <c:v>-8.80476E-3</c:v>
                </c:pt>
                <c:pt idx="18301" formatCode="0.00E+00">
                  <c:v>-8.6128899999999998E-3</c:v>
                </c:pt>
                <c:pt idx="18302" formatCode="0.00E+00">
                  <c:v>-8.4227899999999994E-3</c:v>
                </c:pt>
                <c:pt idx="18303" formatCode="0.00E+00">
                  <c:v>-8.2064800000000004E-3</c:v>
                </c:pt>
                <c:pt idx="18304" formatCode="0.00E+00">
                  <c:v>-7.9820199999999994E-3</c:v>
                </c:pt>
                <c:pt idx="18305" formatCode="0.00E+00">
                  <c:v>-7.8505499999999995E-3</c:v>
                </c:pt>
                <c:pt idx="18306" formatCode="0.00E+00">
                  <c:v>-7.7927099999999996E-3</c:v>
                </c:pt>
                <c:pt idx="18307" formatCode="0.00E+00">
                  <c:v>-7.71465E-3</c:v>
                </c:pt>
                <c:pt idx="18308" formatCode="0.00E+00">
                  <c:v>-7.4775900000000001E-3</c:v>
                </c:pt>
                <c:pt idx="18309" formatCode="0.00E+00">
                  <c:v>-7.10694E-3</c:v>
                </c:pt>
                <c:pt idx="18310" formatCode="0.00E+00">
                  <c:v>-6.7608499999999997E-3</c:v>
                </c:pt>
                <c:pt idx="18311" formatCode="0.00E+00">
                  <c:v>-6.4160399999999996E-3</c:v>
                </c:pt>
                <c:pt idx="18312" formatCode="0.00E+00">
                  <c:v>-6.1177100000000002E-3</c:v>
                </c:pt>
                <c:pt idx="18313" formatCode="0.00E+00">
                  <c:v>-5.7891599999999998E-3</c:v>
                </c:pt>
                <c:pt idx="18314" formatCode="0.00E+00">
                  <c:v>-5.4513499999999998E-3</c:v>
                </c:pt>
                <c:pt idx="18315" formatCode="0.00E+00">
                  <c:v>-5.1386599999999998E-3</c:v>
                </c:pt>
                <c:pt idx="18316" formatCode="0.00E+00">
                  <c:v>-4.7856499999999998E-3</c:v>
                </c:pt>
                <c:pt idx="18317" formatCode="0.00E+00">
                  <c:v>-4.48183E-3</c:v>
                </c:pt>
                <c:pt idx="18318" formatCode="0.00E+00">
                  <c:v>-4.1332299999999999E-3</c:v>
                </c:pt>
                <c:pt idx="18319" formatCode="0.00E+00">
                  <c:v>-3.81058E-3</c:v>
                </c:pt>
                <c:pt idx="18320" formatCode="0.00E+00">
                  <c:v>-3.4853900000000001E-3</c:v>
                </c:pt>
                <c:pt idx="18321" formatCode="0.00E+00">
                  <c:v>-3.13978E-3</c:v>
                </c:pt>
                <c:pt idx="18322" formatCode="0.00E+00">
                  <c:v>-2.8326599999999999E-3</c:v>
                </c:pt>
                <c:pt idx="18323" formatCode="0.00E+00">
                  <c:v>-2.4795799999999999E-3</c:v>
                </c:pt>
                <c:pt idx="18324" formatCode="0.00E+00">
                  <c:v>-2.1675100000000001E-3</c:v>
                </c:pt>
                <c:pt idx="18325" formatCode="0.00E+00">
                  <c:v>-1.82748E-3</c:v>
                </c:pt>
                <c:pt idx="18326" formatCode="0.00E+00">
                  <c:v>-1.4948699999999999E-3</c:v>
                </c:pt>
                <c:pt idx="18327" formatCode="0.00E+00">
                  <c:v>-1.1718500000000001E-3</c:v>
                </c:pt>
                <c:pt idx="18328" formatCode="0.00E+00">
                  <c:v>-8.2379399999999998E-4</c:v>
                </c:pt>
                <c:pt idx="18329" formatCode="0.00E+00">
                  <c:v>-5.05529E-4</c:v>
                </c:pt>
                <c:pt idx="18330" formatCode="0.00E+00">
                  <c:v>-1.61015E-4</c:v>
                </c:pt>
                <c:pt idx="18331" formatCode="0.00E+00">
                  <c:v>1.6567799999999999E-4</c:v>
                </c:pt>
                <c:pt idx="18332" formatCode="0.00E+00">
                  <c:v>4.9756300000000002E-4</c:v>
                </c:pt>
                <c:pt idx="18333" formatCode="0.00E+00">
                  <c:v>8.3474199999999997E-4</c:v>
                </c:pt>
                <c:pt idx="18334" formatCode="0.00E+00">
                  <c:v>1.1613800000000001E-3</c:v>
                </c:pt>
                <c:pt idx="18335" formatCode="0.00E+00">
                  <c:v>1.50048E-3</c:v>
                </c:pt>
                <c:pt idx="18336" formatCode="0.00E+00">
                  <c:v>1.8335300000000001E-3</c:v>
                </c:pt>
                <c:pt idx="18337" formatCode="0.00E+00">
                  <c:v>2.1672499999999999E-3</c:v>
                </c:pt>
                <c:pt idx="18338" formatCode="0.00E+00">
                  <c:v>2.5076999999999999E-3</c:v>
                </c:pt>
                <c:pt idx="18339" formatCode="0.00E+00">
                  <c:v>2.8382199999999998E-3</c:v>
                </c:pt>
                <c:pt idx="18340" formatCode="0.00E+00">
                  <c:v>3.1759599999999998E-3</c:v>
                </c:pt>
                <c:pt idx="18341" formatCode="0.00E+00">
                  <c:v>3.51184E-3</c:v>
                </c:pt>
                <c:pt idx="18342" formatCode="0.00E+00">
                  <c:v>3.84067E-3</c:v>
                </c:pt>
                <c:pt idx="18343" formatCode="0.00E+00">
                  <c:v>4.1850100000000003E-3</c:v>
                </c:pt>
                <c:pt idx="18344" formatCode="0.00E+00">
                  <c:v>4.5097000000000002E-3</c:v>
                </c:pt>
                <c:pt idx="18345" formatCode="0.00E+00">
                  <c:v>4.8549700000000001E-3</c:v>
                </c:pt>
                <c:pt idx="18346" formatCode="0.00E+00">
                  <c:v>5.1872799999999998E-3</c:v>
                </c:pt>
                <c:pt idx="18347" formatCode="0.00E+00">
                  <c:v>5.5237699999999999E-3</c:v>
                </c:pt>
                <c:pt idx="18348" formatCode="0.00E+00">
                  <c:v>5.8691000000000004E-3</c:v>
                </c:pt>
                <c:pt idx="18349" formatCode="0.00E+00">
                  <c:v>6.1941799999999997E-3</c:v>
                </c:pt>
                <c:pt idx="18350" formatCode="0.00E+00">
                  <c:v>6.5452399999999999E-3</c:v>
                </c:pt>
                <c:pt idx="18351" formatCode="0.00E+00">
                  <c:v>6.8687499999999999E-3</c:v>
                </c:pt>
                <c:pt idx="18352" formatCode="0.00E+00">
                  <c:v>7.2142300000000003E-3</c:v>
                </c:pt>
                <c:pt idx="18353" formatCode="0.00E+00">
                  <c:v>7.5481200000000002E-3</c:v>
                </c:pt>
                <c:pt idx="18354" formatCode="0.00E+00">
                  <c:v>7.8820100000000001E-3</c:v>
                </c:pt>
                <c:pt idx="18355" formatCode="0.00E+00">
                  <c:v>8.2292200000000006E-3</c:v>
                </c:pt>
                <c:pt idx="18356" formatCode="0.00E+00">
                  <c:v>8.5558700000000001E-3</c:v>
                </c:pt>
                <c:pt idx="18357" formatCode="0.00E+00">
                  <c:v>8.9084100000000003E-3</c:v>
                </c:pt>
                <c:pt idx="18358" formatCode="0.00E+00">
                  <c:v>9.2368699999999995E-3</c:v>
                </c:pt>
                <c:pt idx="18359" formatCode="0.00E+00">
                  <c:v>9.5828000000000007E-3</c:v>
                </c:pt>
                <c:pt idx="18360" formatCode="0.00E+00">
                  <c:v>9.9193800000000002E-3</c:v>
                </c:pt>
                <c:pt idx="18361">
                  <c:v>1.02547E-2</c:v>
                </c:pt>
                <c:pt idx="18362">
                  <c:v>1.05992E-2</c:v>
                </c:pt>
                <c:pt idx="18363">
                  <c:v>1.0929100000000001E-2</c:v>
                </c:pt>
                <c:pt idx="18364">
                  <c:v>1.1276599999999999E-2</c:v>
                </c:pt>
                <c:pt idx="18365">
                  <c:v>1.16095E-2</c:v>
                </c:pt>
                <c:pt idx="18366">
                  <c:v>1.19547E-2</c:v>
                </c:pt>
                <c:pt idx="18367">
                  <c:v>1.22942E-2</c:v>
                </c:pt>
                <c:pt idx="18368">
                  <c:v>1.2634100000000001E-2</c:v>
                </c:pt>
                <c:pt idx="18369">
                  <c:v>1.29768E-2</c:v>
                </c:pt>
                <c:pt idx="18370">
                  <c:v>1.33134E-2</c:v>
                </c:pt>
                <c:pt idx="18371">
                  <c:v>1.3655499999999999E-2</c:v>
                </c:pt>
                <c:pt idx="18372">
                  <c:v>1.39927E-2</c:v>
                </c:pt>
                <c:pt idx="18373">
                  <c:v>1.4333500000000001E-2</c:v>
                </c:pt>
                <c:pt idx="18374">
                  <c:v>1.4673E-2</c:v>
                </c:pt>
                <c:pt idx="18375">
                  <c:v>1.5014599999999999E-2</c:v>
                </c:pt>
                <c:pt idx="18376">
                  <c:v>1.5355000000000001E-2</c:v>
                </c:pt>
                <c:pt idx="18377">
                  <c:v>1.5699000000000001E-2</c:v>
                </c:pt>
                <c:pt idx="18378">
                  <c:v>1.60381E-2</c:v>
                </c:pt>
                <c:pt idx="18379">
                  <c:v>1.63827E-2</c:v>
                </c:pt>
                <c:pt idx="18380">
                  <c:v>1.6721099999999999E-2</c:v>
                </c:pt>
                <c:pt idx="18381">
                  <c:v>1.7061799999999998E-2</c:v>
                </c:pt>
                <c:pt idx="18382">
                  <c:v>1.7403700000000001E-2</c:v>
                </c:pt>
                <c:pt idx="18383">
                  <c:v>1.77398E-2</c:v>
                </c:pt>
                <c:pt idx="18384">
                  <c:v>1.80874E-2</c:v>
                </c:pt>
                <c:pt idx="18385">
                  <c:v>1.8421300000000002E-2</c:v>
                </c:pt>
                <c:pt idx="18386">
                  <c:v>1.8770599999999998E-2</c:v>
                </c:pt>
                <c:pt idx="18387">
                  <c:v>1.9108699999999999E-2</c:v>
                </c:pt>
                <c:pt idx="18388">
                  <c:v>1.9453000000000002E-2</c:v>
                </c:pt>
                <c:pt idx="18389">
                  <c:v>1.97985E-2</c:v>
                </c:pt>
                <c:pt idx="18390">
                  <c:v>2.0133000000000002E-2</c:v>
                </c:pt>
                <c:pt idx="18391">
                  <c:v>2.0482899999999998E-2</c:v>
                </c:pt>
                <c:pt idx="18392">
                  <c:v>2.0813499999999999E-2</c:v>
                </c:pt>
                <c:pt idx="18393">
                  <c:v>2.1162400000000001E-2</c:v>
                </c:pt>
                <c:pt idx="18394">
                  <c:v>2.14991E-2</c:v>
                </c:pt>
                <c:pt idx="18395">
                  <c:v>2.1841699999999999E-2</c:v>
                </c:pt>
                <c:pt idx="18396">
                  <c:v>2.2188800000000002E-2</c:v>
                </c:pt>
                <c:pt idx="18397">
                  <c:v>2.2525300000000002E-2</c:v>
                </c:pt>
                <c:pt idx="18398">
                  <c:v>2.2877399999999999E-2</c:v>
                </c:pt>
                <c:pt idx="18399">
                  <c:v>2.3212E-2</c:v>
                </c:pt>
                <c:pt idx="18400">
                  <c:v>2.3558900000000001E-2</c:v>
                </c:pt>
                <c:pt idx="18401">
                  <c:v>2.3897600000000001E-2</c:v>
                </c:pt>
                <c:pt idx="18402">
                  <c:v>2.4237600000000002E-2</c:v>
                </c:pt>
                <c:pt idx="18403">
                  <c:v>2.4582099999999999E-2</c:v>
                </c:pt>
                <c:pt idx="18404">
                  <c:v>2.4919299999999998E-2</c:v>
                </c:pt>
                <c:pt idx="18405">
                  <c:v>2.5265300000000001E-2</c:v>
                </c:pt>
                <c:pt idx="18406">
                  <c:v>2.56055E-2</c:v>
                </c:pt>
                <c:pt idx="18407">
                  <c:v>2.5949799999999999E-2</c:v>
                </c:pt>
                <c:pt idx="18408">
                  <c:v>2.6293500000000001E-2</c:v>
                </c:pt>
                <c:pt idx="18409">
                  <c:v>2.66349E-2</c:v>
                </c:pt>
                <c:pt idx="18410">
                  <c:v>2.6976799999999999E-2</c:v>
                </c:pt>
                <c:pt idx="18411">
                  <c:v>2.7318599999999998E-2</c:v>
                </c:pt>
                <c:pt idx="18412">
                  <c:v>2.76571E-2</c:v>
                </c:pt>
                <c:pt idx="18413">
                  <c:v>2.80007E-2</c:v>
                </c:pt>
                <c:pt idx="18414">
                  <c:v>2.8339099999999999E-2</c:v>
                </c:pt>
                <c:pt idx="18415">
                  <c:v>2.86819E-2</c:v>
                </c:pt>
                <c:pt idx="18416">
                  <c:v>2.9025499999999999E-2</c:v>
                </c:pt>
                <c:pt idx="18417">
                  <c:v>2.93648E-2</c:v>
                </c:pt>
                <c:pt idx="18418">
                  <c:v>2.9712499999999999E-2</c:v>
                </c:pt>
                <c:pt idx="18419">
                  <c:v>3.00477E-2</c:v>
                </c:pt>
                <c:pt idx="18420">
                  <c:v>3.03936E-2</c:v>
                </c:pt>
                <c:pt idx="18421">
                  <c:v>3.0730299999999999E-2</c:v>
                </c:pt>
                <c:pt idx="18422">
                  <c:v>3.10701E-2</c:v>
                </c:pt>
                <c:pt idx="18423">
                  <c:v>3.1412500000000003E-2</c:v>
                </c:pt>
                <c:pt idx="18424">
                  <c:v>3.17471E-2</c:v>
                </c:pt>
                <c:pt idx="18425">
                  <c:v>3.2094200000000003E-2</c:v>
                </c:pt>
                <c:pt idx="18426">
                  <c:v>3.2429800000000002E-2</c:v>
                </c:pt>
                <c:pt idx="18427">
                  <c:v>3.2776E-2</c:v>
                </c:pt>
                <c:pt idx="18428">
                  <c:v>3.3114999999999999E-2</c:v>
                </c:pt>
                <c:pt idx="18429">
                  <c:v>3.3454499999999998E-2</c:v>
                </c:pt>
                <c:pt idx="18430">
                  <c:v>3.3796300000000001E-2</c:v>
                </c:pt>
                <c:pt idx="18431">
                  <c:v>3.4131300000000003E-2</c:v>
                </c:pt>
                <c:pt idx="18432">
                  <c:v>3.4473299999999998E-2</c:v>
                </c:pt>
                <c:pt idx="18433">
                  <c:v>3.4808400000000003E-2</c:v>
                </c:pt>
                <c:pt idx="18434">
                  <c:v>3.5149E-2</c:v>
                </c:pt>
                <c:pt idx="18435">
                  <c:v>3.5486799999999999E-2</c:v>
                </c:pt>
                <c:pt idx="18436">
                  <c:v>3.5827199999999997E-2</c:v>
                </c:pt>
                <c:pt idx="18437">
                  <c:v>3.6166700000000003E-2</c:v>
                </c:pt>
                <c:pt idx="18438">
                  <c:v>3.6507100000000001E-2</c:v>
                </c:pt>
                <c:pt idx="18439">
                  <c:v>3.6845799999999998E-2</c:v>
                </c:pt>
                <c:pt idx="18440">
                  <c:v>3.7182899999999998E-2</c:v>
                </c:pt>
                <c:pt idx="18441">
                  <c:v>3.7519900000000002E-2</c:v>
                </c:pt>
                <c:pt idx="18442">
                  <c:v>3.7853699999999997E-2</c:v>
                </c:pt>
                <c:pt idx="18443">
                  <c:v>3.8192999999999998E-2</c:v>
                </c:pt>
                <c:pt idx="18444">
                  <c:v>3.8525700000000003E-2</c:v>
                </c:pt>
                <c:pt idx="18445">
                  <c:v>3.8865999999999998E-2</c:v>
                </c:pt>
                <c:pt idx="18446">
                  <c:v>3.9200499999999999E-2</c:v>
                </c:pt>
                <c:pt idx="18447">
                  <c:v>3.9539100000000001E-2</c:v>
                </c:pt>
                <c:pt idx="18448">
                  <c:v>3.9878299999999998E-2</c:v>
                </c:pt>
                <c:pt idx="18449">
                  <c:v>4.0211700000000003E-2</c:v>
                </c:pt>
                <c:pt idx="18450">
                  <c:v>4.0551200000000003E-2</c:v>
                </c:pt>
                <c:pt idx="18451">
                  <c:v>4.0880199999999998E-2</c:v>
                </c:pt>
                <c:pt idx="18452">
                  <c:v>4.1217900000000002E-2</c:v>
                </c:pt>
                <c:pt idx="18453">
                  <c:v>4.15494E-2</c:v>
                </c:pt>
                <c:pt idx="18454">
                  <c:v>4.18836E-2</c:v>
                </c:pt>
                <c:pt idx="18455">
                  <c:v>4.2219699999999999E-2</c:v>
                </c:pt>
                <c:pt idx="18456">
                  <c:v>4.2551400000000003E-2</c:v>
                </c:pt>
                <c:pt idx="18457">
                  <c:v>4.2889900000000002E-2</c:v>
                </c:pt>
                <c:pt idx="18458">
                  <c:v>4.3221799999999998E-2</c:v>
                </c:pt>
                <c:pt idx="18459">
                  <c:v>4.3556600000000001E-2</c:v>
                </c:pt>
                <c:pt idx="18460">
                  <c:v>4.3887799999999998E-2</c:v>
                </c:pt>
                <c:pt idx="18461">
                  <c:v>4.4218500000000001E-2</c:v>
                </c:pt>
                <c:pt idx="18462">
                  <c:v>4.4550399999999997E-2</c:v>
                </c:pt>
                <c:pt idx="18463">
                  <c:v>4.4880900000000001E-2</c:v>
                </c:pt>
                <c:pt idx="18464">
                  <c:v>4.5211300000000003E-2</c:v>
                </c:pt>
                <c:pt idx="18465">
                  <c:v>4.5542600000000003E-2</c:v>
                </c:pt>
                <c:pt idx="18466">
                  <c:v>4.5872799999999998E-2</c:v>
                </c:pt>
                <c:pt idx="18467">
                  <c:v>4.6205200000000002E-2</c:v>
                </c:pt>
                <c:pt idx="18468">
                  <c:v>4.6536500000000001E-2</c:v>
                </c:pt>
                <c:pt idx="18469">
                  <c:v>4.6864299999999998E-2</c:v>
                </c:pt>
                <c:pt idx="18470">
                  <c:v>4.7194899999999998E-2</c:v>
                </c:pt>
                <c:pt idx="18471">
                  <c:v>4.7518900000000003E-2</c:v>
                </c:pt>
                <c:pt idx="18472">
                  <c:v>4.7849299999999997E-2</c:v>
                </c:pt>
                <c:pt idx="18473">
                  <c:v>4.8173500000000001E-2</c:v>
                </c:pt>
                <c:pt idx="18474">
                  <c:v>4.8500599999999998E-2</c:v>
                </c:pt>
                <c:pt idx="18475">
                  <c:v>4.88286E-2</c:v>
                </c:pt>
                <c:pt idx="18476">
                  <c:v>4.9153099999999998E-2</c:v>
                </c:pt>
                <c:pt idx="18477">
                  <c:v>4.9485599999999998E-2</c:v>
                </c:pt>
                <c:pt idx="18478">
                  <c:v>4.9807299999999999E-2</c:v>
                </c:pt>
                <c:pt idx="18479">
                  <c:v>5.0136199999999999E-2</c:v>
                </c:pt>
                <c:pt idx="18480">
                  <c:v>5.0457299999999997E-2</c:v>
                </c:pt>
                <c:pt idx="18481">
                  <c:v>5.0780400000000003E-2</c:v>
                </c:pt>
                <c:pt idx="18482">
                  <c:v>5.1104900000000002E-2</c:v>
                </c:pt>
                <c:pt idx="18483">
                  <c:v>5.1422799999999998E-2</c:v>
                </c:pt>
                <c:pt idx="18484">
                  <c:v>5.1749499999999997E-2</c:v>
                </c:pt>
                <c:pt idx="18485">
                  <c:v>5.2067500000000003E-2</c:v>
                </c:pt>
                <c:pt idx="18486">
                  <c:v>5.2394299999999998E-2</c:v>
                </c:pt>
                <c:pt idx="18487">
                  <c:v>5.2715999999999999E-2</c:v>
                </c:pt>
                <c:pt idx="18488">
                  <c:v>5.3037000000000001E-2</c:v>
                </c:pt>
                <c:pt idx="18489">
                  <c:v>5.33591E-2</c:v>
                </c:pt>
                <c:pt idx="18490">
                  <c:v>5.36745E-2</c:v>
                </c:pt>
                <c:pt idx="18491">
                  <c:v>5.3995500000000002E-2</c:v>
                </c:pt>
                <c:pt idx="18492">
                  <c:v>5.4309799999999998E-2</c:v>
                </c:pt>
                <c:pt idx="18493">
                  <c:v>5.4628299999999998E-2</c:v>
                </c:pt>
                <c:pt idx="18494">
                  <c:v>5.4945000000000001E-2</c:v>
                </c:pt>
                <c:pt idx="18495">
                  <c:v>5.5261299999999999E-2</c:v>
                </c:pt>
                <c:pt idx="18496">
                  <c:v>5.5580400000000002E-2</c:v>
                </c:pt>
                <c:pt idx="18497">
                  <c:v>5.5895800000000002E-2</c:v>
                </c:pt>
                <c:pt idx="18498">
                  <c:v>5.6213600000000002E-2</c:v>
                </c:pt>
                <c:pt idx="18499">
                  <c:v>5.6528299999999997E-2</c:v>
                </c:pt>
                <c:pt idx="18500">
                  <c:v>5.6841000000000003E-2</c:v>
                </c:pt>
                <c:pt idx="18501">
                  <c:v>5.71534E-2</c:v>
                </c:pt>
                <c:pt idx="18502">
                  <c:v>5.7463399999999998E-2</c:v>
                </c:pt>
                <c:pt idx="18503">
                  <c:v>5.7775600000000003E-2</c:v>
                </c:pt>
                <c:pt idx="18504">
                  <c:v>5.8086699999999998E-2</c:v>
                </c:pt>
                <c:pt idx="18505">
                  <c:v>5.8397299999999999E-2</c:v>
                </c:pt>
                <c:pt idx="18506">
                  <c:v>5.8709999999999998E-2</c:v>
                </c:pt>
                <c:pt idx="18507">
                  <c:v>5.9019200000000001E-2</c:v>
                </c:pt>
                <c:pt idx="18508">
                  <c:v>5.9332099999999999E-2</c:v>
                </c:pt>
                <c:pt idx="18509">
                  <c:v>5.9639699999999997E-2</c:v>
                </c:pt>
                <c:pt idx="18510">
                  <c:v>5.9946699999999999E-2</c:v>
                </c:pt>
                <c:pt idx="18511">
                  <c:v>6.0252699999999999E-2</c:v>
                </c:pt>
                <c:pt idx="18512">
                  <c:v>6.0555400000000002E-2</c:v>
                </c:pt>
                <c:pt idx="18513">
                  <c:v>6.0863399999999998E-2</c:v>
                </c:pt>
                <c:pt idx="18514">
                  <c:v>6.1164700000000002E-2</c:v>
                </c:pt>
                <c:pt idx="18515">
                  <c:v>6.1472300000000001E-2</c:v>
                </c:pt>
                <c:pt idx="18516">
                  <c:v>6.1775499999999997E-2</c:v>
                </c:pt>
                <c:pt idx="18517">
                  <c:v>6.2080299999999998E-2</c:v>
                </c:pt>
                <c:pt idx="18518">
                  <c:v>6.2386400000000002E-2</c:v>
                </c:pt>
                <c:pt idx="18519">
                  <c:v>6.2684400000000001E-2</c:v>
                </c:pt>
                <c:pt idx="18520">
                  <c:v>6.2988199999999994E-2</c:v>
                </c:pt>
                <c:pt idx="18521">
                  <c:v>6.3283000000000006E-2</c:v>
                </c:pt>
                <c:pt idx="18522">
                  <c:v>6.3584500000000002E-2</c:v>
                </c:pt>
                <c:pt idx="18523">
                  <c:v>6.3882099999999997E-2</c:v>
                </c:pt>
                <c:pt idx="18524">
                  <c:v>6.4178200000000005E-2</c:v>
                </c:pt>
                <c:pt idx="18525">
                  <c:v>6.4477900000000005E-2</c:v>
                </c:pt>
                <c:pt idx="18526">
                  <c:v>6.4771599999999999E-2</c:v>
                </c:pt>
                <c:pt idx="18527">
                  <c:v>6.5073199999999998E-2</c:v>
                </c:pt>
                <c:pt idx="18528">
                  <c:v>6.5366800000000003E-2</c:v>
                </c:pt>
                <c:pt idx="18529">
                  <c:v>6.5661999999999998E-2</c:v>
                </c:pt>
                <c:pt idx="18530">
                  <c:v>6.5953899999999996E-2</c:v>
                </c:pt>
                <c:pt idx="18531">
                  <c:v>6.62436E-2</c:v>
                </c:pt>
                <c:pt idx="18532">
                  <c:v>6.6537299999999994E-2</c:v>
                </c:pt>
                <c:pt idx="18533">
                  <c:v>6.6824400000000006E-2</c:v>
                </c:pt>
                <c:pt idx="18534">
                  <c:v>6.7115999999999995E-2</c:v>
                </c:pt>
                <c:pt idx="18535">
                  <c:v>6.7403400000000002E-2</c:v>
                </c:pt>
                <c:pt idx="18536">
                  <c:v>6.7693299999999998E-2</c:v>
                </c:pt>
                <c:pt idx="18537">
                  <c:v>6.7984199999999995E-2</c:v>
                </c:pt>
                <c:pt idx="18538">
                  <c:v>6.82696E-2</c:v>
                </c:pt>
                <c:pt idx="18539">
                  <c:v>6.8557199999999999E-2</c:v>
                </c:pt>
                <c:pt idx="18540">
                  <c:v>6.88386E-2</c:v>
                </c:pt>
                <c:pt idx="18541">
                  <c:v>6.9122000000000003E-2</c:v>
                </c:pt>
                <c:pt idx="18542">
                  <c:v>6.9404300000000002E-2</c:v>
                </c:pt>
                <c:pt idx="18543">
                  <c:v>6.9683200000000001E-2</c:v>
                </c:pt>
                <c:pt idx="18544">
                  <c:v>6.9966200000000006E-2</c:v>
                </c:pt>
                <c:pt idx="18545">
                  <c:v>7.0244200000000007E-2</c:v>
                </c:pt>
                <c:pt idx="18546">
                  <c:v>7.0527400000000004E-2</c:v>
                </c:pt>
                <c:pt idx="18547">
                  <c:v>7.0807700000000001E-2</c:v>
                </c:pt>
                <c:pt idx="18548">
                  <c:v>7.1084400000000006E-2</c:v>
                </c:pt>
                <c:pt idx="18549">
                  <c:v>7.1363099999999999E-2</c:v>
                </c:pt>
                <c:pt idx="18550">
                  <c:v>7.1633699999999995E-2</c:v>
                </c:pt>
                <c:pt idx="18551">
                  <c:v>7.1909799999999996E-2</c:v>
                </c:pt>
                <c:pt idx="18552">
                  <c:v>7.2179300000000002E-2</c:v>
                </c:pt>
                <c:pt idx="18553">
                  <c:v>7.2451000000000002E-2</c:v>
                </c:pt>
                <c:pt idx="18554">
                  <c:v>7.2723599999999999E-2</c:v>
                </c:pt>
                <c:pt idx="18555">
                  <c:v>7.2991299999999995E-2</c:v>
                </c:pt>
                <c:pt idx="18556">
                  <c:v>7.3266399999999995E-2</c:v>
                </c:pt>
                <c:pt idx="18557">
                  <c:v>7.3532399999999998E-2</c:v>
                </c:pt>
                <c:pt idx="18558">
                  <c:v>7.38042E-2</c:v>
                </c:pt>
                <c:pt idx="18559">
                  <c:v>7.4069800000000005E-2</c:v>
                </c:pt>
                <c:pt idx="18560">
                  <c:v>7.4332400000000007E-2</c:v>
                </c:pt>
                <c:pt idx="18561">
                  <c:v>7.45971E-2</c:v>
                </c:pt>
                <c:pt idx="18562">
                  <c:v>7.4854000000000004E-2</c:v>
                </c:pt>
                <c:pt idx="18563">
                  <c:v>7.51198E-2</c:v>
                </c:pt>
                <c:pt idx="18564">
                  <c:v>7.5377E-2</c:v>
                </c:pt>
                <c:pt idx="18565">
                  <c:v>7.5638999999999998E-2</c:v>
                </c:pt>
                <c:pt idx="18566">
                  <c:v>7.5898800000000002E-2</c:v>
                </c:pt>
                <c:pt idx="18567">
                  <c:v>7.6155600000000004E-2</c:v>
                </c:pt>
                <c:pt idx="18568">
                  <c:v>7.6417499999999999E-2</c:v>
                </c:pt>
                <c:pt idx="18569">
                  <c:v>7.6668899999999998E-2</c:v>
                </c:pt>
                <c:pt idx="18570">
                  <c:v>7.6925099999999996E-2</c:v>
                </c:pt>
                <c:pt idx="18571">
                  <c:v>7.7173800000000001E-2</c:v>
                </c:pt>
                <c:pt idx="18572">
                  <c:v>7.7424400000000004E-2</c:v>
                </c:pt>
                <c:pt idx="18573">
                  <c:v>7.7676599999999998E-2</c:v>
                </c:pt>
                <c:pt idx="18574">
                  <c:v>7.7922599999999995E-2</c:v>
                </c:pt>
                <c:pt idx="18575">
                  <c:v>7.8174999999999994E-2</c:v>
                </c:pt>
                <c:pt idx="18576">
                  <c:v>7.8419900000000001E-2</c:v>
                </c:pt>
                <c:pt idx="18577">
                  <c:v>7.86694E-2</c:v>
                </c:pt>
                <c:pt idx="18578">
                  <c:v>7.8916E-2</c:v>
                </c:pt>
                <c:pt idx="18579">
                  <c:v>7.9156900000000002E-2</c:v>
                </c:pt>
                <c:pt idx="18580">
                  <c:v>7.9400399999999996E-2</c:v>
                </c:pt>
                <c:pt idx="18581">
                  <c:v>7.9636200000000004E-2</c:v>
                </c:pt>
                <c:pt idx="18582">
                  <c:v>7.9878099999999994E-2</c:v>
                </c:pt>
                <c:pt idx="18583">
                  <c:v>8.0115800000000001E-2</c:v>
                </c:pt>
                <c:pt idx="18584">
                  <c:v>8.0351300000000001E-2</c:v>
                </c:pt>
                <c:pt idx="18585">
                  <c:v>8.0589499999999994E-2</c:v>
                </c:pt>
                <c:pt idx="18586">
                  <c:v>8.0821699999999996E-2</c:v>
                </c:pt>
                <c:pt idx="18587">
                  <c:v>8.1060999999999994E-2</c:v>
                </c:pt>
                <c:pt idx="18588">
                  <c:v>8.1292600000000007E-2</c:v>
                </c:pt>
                <c:pt idx="18589">
                  <c:v>8.1523100000000001E-2</c:v>
                </c:pt>
                <c:pt idx="18590">
                  <c:v>8.1751900000000002E-2</c:v>
                </c:pt>
                <c:pt idx="18591">
                  <c:v>8.1975300000000001E-2</c:v>
                </c:pt>
                <c:pt idx="18592">
                  <c:v>8.2205200000000006E-2</c:v>
                </c:pt>
                <c:pt idx="18593">
                  <c:v>8.2426200000000005E-2</c:v>
                </c:pt>
                <c:pt idx="18594">
                  <c:v>8.2652400000000001E-2</c:v>
                </c:pt>
                <c:pt idx="18595">
                  <c:v>8.2874500000000004E-2</c:v>
                </c:pt>
                <c:pt idx="18596">
                  <c:v>8.3096699999999996E-2</c:v>
                </c:pt>
                <c:pt idx="18597">
                  <c:v>8.3322499999999994E-2</c:v>
                </c:pt>
                <c:pt idx="18598">
                  <c:v>8.3537899999999998E-2</c:v>
                </c:pt>
                <c:pt idx="18599">
                  <c:v>8.37585E-2</c:v>
                </c:pt>
                <c:pt idx="18600">
                  <c:v>8.3969100000000005E-2</c:v>
                </c:pt>
                <c:pt idx="18601">
                  <c:v>8.4183400000000005E-2</c:v>
                </c:pt>
                <c:pt idx="18602">
                  <c:v>8.4395800000000007E-2</c:v>
                </c:pt>
                <c:pt idx="18603">
                  <c:v>8.4603300000000006E-2</c:v>
                </c:pt>
                <c:pt idx="18604">
                  <c:v>8.4817100000000006E-2</c:v>
                </c:pt>
                <c:pt idx="18605">
                  <c:v>8.5022399999999998E-2</c:v>
                </c:pt>
                <c:pt idx="18606">
                  <c:v>8.5236099999999995E-2</c:v>
                </c:pt>
                <c:pt idx="18607">
                  <c:v>8.5442799999999999E-2</c:v>
                </c:pt>
                <c:pt idx="18608">
                  <c:v>8.5647299999999996E-2</c:v>
                </c:pt>
                <c:pt idx="18609">
                  <c:v>8.5851399999999994E-2</c:v>
                </c:pt>
                <c:pt idx="18610">
                  <c:v>8.6046700000000004E-2</c:v>
                </c:pt>
                <c:pt idx="18611">
                  <c:v>8.6248199999999997E-2</c:v>
                </c:pt>
                <c:pt idx="18612">
                  <c:v>8.6441400000000002E-2</c:v>
                </c:pt>
                <c:pt idx="18613">
                  <c:v>8.6638800000000002E-2</c:v>
                </c:pt>
                <c:pt idx="18614">
                  <c:v>8.6834599999999998E-2</c:v>
                </c:pt>
                <c:pt idx="18615">
                  <c:v>8.7027199999999999E-2</c:v>
                </c:pt>
                <c:pt idx="18616">
                  <c:v>8.7224800000000005E-2</c:v>
                </c:pt>
                <c:pt idx="18617">
                  <c:v>8.7413900000000003E-2</c:v>
                </c:pt>
                <c:pt idx="18618">
                  <c:v>8.7607400000000002E-2</c:v>
                </c:pt>
                <c:pt idx="18619">
                  <c:v>8.7793800000000005E-2</c:v>
                </c:pt>
                <c:pt idx="18620">
                  <c:v>8.7976899999999997E-2</c:v>
                </c:pt>
                <c:pt idx="18621">
                  <c:v>8.8160100000000005E-2</c:v>
                </c:pt>
                <c:pt idx="18622">
                  <c:v>8.8337700000000005E-2</c:v>
                </c:pt>
                <c:pt idx="18623">
                  <c:v>8.8522000000000003E-2</c:v>
                </c:pt>
                <c:pt idx="18624">
                  <c:v>8.8700000000000001E-2</c:v>
                </c:pt>
                <c:pt idx="18625">
                  <c:v>8.8879899999999998E-2</c:v>
                </c:pt>
                <c:pt idx="18626">
                  <c:v>8.9058100000000001E-2</c:v>
                </c:pt>
                <c:pt idx="18627">
                  <c:v>8.9232199999999998E-2</c:v>
                </c:pt>
                <c:pt idx="18628">
                  <c:v>8.9410100000000006E-2</c:v>
                </c:pt>
                <c:pt idx="18629">
                  <c:v>8.9577799999999999E-2</c:v>
                </c:pt>
                <c:pt idx="18630">
                  <c:v>8.9747800000000003E-2</c:v>
                </c:pt>
                <c:pt idx="18631">
                  <c:v>8.9911900000000003E-2</c:v>
                </c:pt>
                <c:pt idx="18632">
                  <c:v>9.0076500000000004E-2</c:v>
                </c:pt>
                <c:pt idx="18633">
                  <c:v>9.0244099999999994E-2</c:v>
                </c:pt>
                <c:pt idx="18634">
                  <c:v>9.0403700000000004E-2</c:v>
                </c:pt>
                <c:pt idx="18635">
                  <c:v>9.0569200000000002E-2</c:v>
                </c:pt>
                <c:pt idx="18636">
                  <c:v>9.0726299999999996E-2</c:v>
                </c:pt>
                <c:pt idx="18637">
                  <c:v>9.0887599999999999E-2</c:v>
                </c:pt>
                <c:pt idx="18638">
                  <c:v>9.1046000000000002E-2</c:v>
                </c:pt>
                <c:pt idx="18639">
                  <c:v>9.1196899999999997E-2</c:v>
                </c:pt>
                <c:pt idx="18640">
                  <c:v>9.1350799999999996E-2</c:v>
                </c:pt>
                <c:pt idx="18641">
                  <c:v>9.1495699999999999E-2</c:v>
                </c:pt>
                <c:pt idx="18642">
                  <c:v>9.16487E-2</c:v>
                </c:pt>
                <c:pt idx="18643">
                  <c:v>9.1795500000000002E-2</c:v>
                </c:pt>
                <c:pt idx="18644">
                  <c:v>9.19402E-2</c:v>
                </c:pt>
                <c:pt idx="18645">
                  <c:v>9.2085500000000001E-2</c:v>
                </c:pt>
                <c:pt idx="18646">
                  <c:v>9.2224399999999998E-2</c:v>
                </c:pt>
                <c:pt idx="18647">
                  <c:v>9.2370800000000003E-2</c:v>
                </c:pt>
                <c:pt idx="18648">
                  <c:v>9.2507400000000004E-2</c:v>
                </c:pt>
                <c:pt idx="18649">
                  <c:v>9.2644299999999999E-2</c:v>
                </c:pt>
                <c:pt idx="18650">
                  <c:v>9.2776899999999995E-2</c:v>
                </c:pt>
                <c:pt idx="18651">
                  <c:v>9.2906600000000006E-2</c:v>
                </c:pt>
                <c:pt idx="18652">
                  <c:v>9.3040800000000007E-2</c:v>
                </c:pt>
                <c:pt idx="18653">
                  <c:v>9.3166100000000002E-2</c:v>
                </c:pt>
                <c:pt idx="18654">
                  <c:v>9.3295100000000006E-2</c:v>
                </c:pt>
                <c:pt idx="18655">
                  <c:v>9.3418699999999993E-2</c:v>
                </c:pt>
                <c:pt idx="18656">
                  <c:v>9.3545100000000006E-2</c:v>
                </c:pt>
                <c:pt idx="18657">
                  <c:v>9.3671400000000002E-2</c:v>
                </c:pt>
                <c:pt idx="18658">
                  <c:v>9.3785300000000002E-2</c:v>
                </c:pt>
                <c:pt idx="18659">
                  <c:v>9.3900300000000006E-2</c:v>
                </c:pt>
                <c:pt idx="18660">
                  <c:v>9.4015100000000004E-2</c:v>
                </c:pt>
                <c:pt idx="18661">
                  <c:v>9.4145000000000006E-2</c:v>
                </c:pt>
                <c:pt idx="18662">
                  <c:v>9.4253600000000007E-2</c:v>
                </c:pt>
                <c:pt idx="18663">
                  <c:v>9.41776E-2</c:v>
                </c:pt>
                <c:pt idx="18664">
                  <c:v>9.4198900000000002E-2</c:v>
                </c:pt>
                <c:pt idx="18665">
                  <c:v>9.4309299999999999E-2</c:v>
                </c:pt>
                <c:pt idx="18666">
                  <c:v>9.4297000000000006E-2</c:v>
                </c:pt>
                <c:pt idx="18667">
                  <c:v>9.4404799999999997E-2</c:v>
                </c:pt>
                <c:pt idx="18668">
                  <c:v>9.4417699999999993E-2</c:v>
                </c:pt>
                <c:pt idx="18669">
                  <c:v>9.4465800000000003E-2</c:v>
                </c:pt>
                <c:pt idx="18670">
                  <c:v>9.4527200000000006E-2</c:v>
                </c:pt>
                <c:pt idx="18671">
                  <c:v>9.4527299999999995E-2</c:v>
                </c:pt>
                <c:pt idx="18672">
                  <c:v>9.4606800000000005E-2</c:v>
                </c:pt>
                <c:pt idx="18673">
                  <c:v>9.4606999999999997E-2</c:v>
                </c:pt>
                <c:pt idx="18674">
                  <c:v>9.4662499999999997E-2</c:v>
                </c:pt>
                <c:pt idx="18675">
                  <c:v>9.4690800000000006E-2</c:v>
                </c:pt>
                <c:pt idx="18676">
                  <c:v>9.4714999999999994E-2</c:v>
                </c:pt>
                <c:pt idx="18677">
                  <c:v>9.4758499999999996E-2</c:v>
                </c:pt>
                <c:pt idx="18678">
                  <c:v>9.4772499999999996E-2</c:v>
                </c:pt>
                <c:pt idx="18679">
                  <c:v>9.4805500000000001E-2</c:v>
                </c:pt>
                <c:pt idx="18680">
                  <c:v>9.4821199999999994E-2</c:v>
                </c:pt>
                <c:pt idx="18681">
                  <c:v>9.4838000000000006E-2</c:v>
                </c:pt>
                <c:pt idx="18682">
                  <c:v>9.4853599999999996E-2</c:v>
                </c:pt>
                <c:pt idx="18683">
                  <c:v>9.4871899999999995E-2</c:v>
                </c:pt>
                <c:pt idx="18684">
                  <c:v>9.4880300000000001E-2</c:v>
                </c:pt>
                <c:pt idx="18685">
                  <c:v>9.4899899999999995E-2</c:v>
                </c:pt>
                <c:pt idx="18686">
                  <c:v>9.4902200000000006E-2</c:v>
                </c:pt>
                <c:pt idx="18687">
                  <c:v>9.4914399999999996E-2</c:v>
                </c:pt>
                <c:pt idx="18688">
                  <c:v>9.49213E-2</c:v>
                </c:pt>
                <c:pt idx="18689">
                  <c:v>9.4918100000000005E-2</c:v>
                </c:pt>
                <c:pt idx="18690">
                  <c:v>9.4924400000000006E-2</c:v>
                </c:pt>
                <c:pt idx="18691">
                  <c:v>9.4911800000000004E-2</c:v>
                </c:pt>
                <c:pt idx="18692">
                  <c:v>9.4913499999999998E-2</c:v>
                </c:pt>
                <c:pt idx="18693">
                  <c:v>9.4905299999999998E-2</c:v>
                </c:pt>
                <c:pt idx="18694">
                  <c:v>9.4897599999999999E-2</c:v>
                </c:pt>
                <c:pt idx="18695">
                  <c:v>9.4886899999999996E-2</c:v>
                </c:pt>
                <c:pt idx="18696">
                  <c:v>9.4875299999999996E-2</c:v>
                </c:pt>
                <c:pt idx="18697">
                  <c:v>9.4858499999999998E-2</c:v>
                </c:pt>
                <c:pt idx="18698">
                  <c:v>9.4848299999999997E-2</c:v>
                </c:pt>
                <c:pt idx="18699">
                  <c:v>9.4822799999999999E-2</c:v>
                </c:pt>
                <c:pt idx="18700">
                  <c:v>9.4799999999999995E-2</c:v>
                </c:pt>
                <c:pt idx="18701">
                  <c:v>9.4779000000000002E-2</c:v>
                </c:pt>
                <c:pt idx="18702">
                  <c:v>9.4742499999999993E-2</c:v>
                </c:pt>
                <c:pt idx="18703">
                  <c:v>9.4732300000000005E-2</c:v>
                </c:pt>
                <c:pt idx="18704">
                  <c:v>9.4682299999999997E-2</c:v>
                </c:pt>
                <c:pt idx="18705">
                  <c:v>9.4662200000000002E-2</c:v>
                </c:pt>
                <c:pt idx="18706">
                  <c:v>9.4620300000000004E-2</c:v>
                </c:pt>
                <c:pt idx="18707">
                  <c:v>9.4580999999999998E-2</c:v>
                </c:pt>
                <c:pt idx="18708">
                  <c:v>9.4557299999999997E-2</c:v>
                </c:pt>
                <c:pt idx="18709">
                  <c:v>9.4492499999999993E-2</c:v>
                </c:pt>
                <c:pt idx="18710">
                  <c:v>9.4468700000000003E-2</c:v>
                </c:pt>
                <c:pt idx="18711">
                  <c:v>9.4401600000000002E-2</c:v>
                </c:pt>
                <c:pt idx="18712">
                  <c:v>9.4363199999999994E-2</c:v>
                </c:pt>
                <c:pt idx="18713">
                  <c:v>9.4311099999999995E-2</c:v>
                </c:pt>
                <c:pt idx="18714">
                  <c:v>9.4246499999999997E-2</c:v>
                </c:pt>
                <c:pt idx="18715">
                  <c:v>9.4204800000000005E-2</c:v>
                </c:pt>
                <c:pt idx="18716">
                  <c:v>9.4130699999999998E-2</c:v>
                </c:pt>
                <c:pt idx="18717">
                  <c:v>9.4086900000000001E-2</c:v>
                </c:pt>
                <c:pt idx="18718">
                  <c:v>9.4015500000000002E-2</c:v>
                </c:pt>
                <c:pt idx="18719">
                  <c:v>9.3951499999999993E-2</c:v>
                </c:pt>
                <c:pt idx="18720">
                  <c:v>9.38832E-2</c:v>
                </c:pt>
                <c:pt idx="18721">
                  <c:v>9.3806100000000003E-2</c:v>
                </c:pt>
                <c:pt idx="18722">
                  <c:v>9.3737399999999999E-2</c:v>
                </c:pt>
                <c:pt idx="18723">
                  <c:v>9.3657799999999999E-2</c:v>
                </c:pt>
                <c:pt idx="18724">
                  <c:v>9.3581800000000007E-2</c:v>
                </c:pt>
                <c:pt idx="18725">
                  <c:v>9.3498700000000004E-2</c:v>
                </c:pt>
                <c:pt idx="18726">
                  <c:v>9.3414700000000003E-2</c:v>
                </c:pt>
                <c:pt idx="18727">
                  <c:v>9.3331600000000001E-2</c:v>
                </c:pt>
                <c:pt idx="18728">
                  <c:v>9.3263799999999994E-2</c:v>
                </c:pt>
                <c:pt idx="18729">
                  <c:v>9.3171299999999999E-2</c:v>
                </c:pt>
                <c:pt idx="18730">
                  <c:v>9.2906799999999998E-2</c:v>
                </c:pt>
                <c:pt idx="18731">
                  <c:v>9.2715199999999998E-2</c:v>
                </c:pt>
                <c:pt idx="18732">
                  <c:v>9.2624899999999996E-2</c:v>
                </c:pt>
                <c:pt idx="18733">
                  <c:v>9.2404600000000003E-2</c:v>
                </c:pt>
                <c:pt idx="18734">
                  <c:v>9.2300699999999999E-2</c:v>
                </c:pt>
                <c:pt idx="18735">
                  <c:v>9.2118400000000003E-2</c:v>
                </c:pt>
                <c:pt idx="18736">
                  <c:v>9.1952300000000001E-2</c:v>
                </c:pt>
                <c:pt idx="18737">
                  <c:v>9.1824199999999995E-2</c:v>
                </c:pt>
                <c:pt idx="18738">
                  <c:v>9.1611999999999999E-2</c:v>
                </c:pt>
                <c:pt idx="18739">
                  <c:v>9.1492699999999996E-2</c:v>
                </c:pt>
                <c:pt idx="18740">
                  <c:v>9.1282699999999994E-2</c:v>
                </c:pt>
                <c:pt idx="18741">
                  <c:v>9.11222E-2</c:v>
                </c:pt>
                <c:pt idx="18742">
                  <c:v>9.0947100000000003E-2</c:v>
                </c:pt>
                <c:pt idx="18743">
                  <c:v>9.0749899999999994E-2</c:v>
                </c:pt>
                <c:pt idx="18744">
                  <c:v>9.0594800000000003E-2</c:v>
                </c:pt>
                <c:pt idx="18745">
                  <c:v>9.0388099999999999E-2</c:v>
                </c:pt>
                <c:pt idx="18746">
                  <c:v>9.0218199999999998E-2</c:v>
                </c:pt>
                <c:pt idx="18747">
                  <c:v>9.0024900000000005E-2</c:v>
                </c:pt>
                <c:pt idx="18748">
                  <c:v>8.9833800000000005E-2</c:v>
                </c:pt>
                <c:pt idx="18749">
                  <c:v>8.9645100000000005E-2</c:v>
                </c:pt>
                <c:pt idx="18750">
                  <c:v>8.9440800000000001E-2</c:v>
                </c:pt>
                <c:pt idx="18751">
                  <c:v>8.9240399999999998E-2</c:v>
                </c:pt>
                <c:pt idx="18752">
                  <c:v>8.9039800000000002E-2</c:v>
                </c:pt>
                <c:pt idx="18753">
                  <c:v>8.8833400000000007E-2</c:v>
                </c:pt>
                <c:pt idx="18754">
                  <c:v>8.8628899999999997E-2</c:v>
                </c:pt>
                <c:pt idx="18755">
                  <c:v>8.8419700000000004E-2</c:v>
                </c:pt>
                <c:pt idx="18756">
                  <c:v>8.8202299999999997E-2</c:v>
                </c:pt>
                <c:pt idx="18757">
                  <c:v>8.7998000000000007E-2</c:v>
                </c:pt>
                <c:pt idx="18758">
                  <c:v>8.7774099999999994E-2</c:v>
                </c:pt>
                <c:pt idx="18759">
                  <c:v>8.7559899999999996E-2</c:v>
                </c:pt>
                <c:pt idx="18760">
                  <c:v>8.7330900000000003E-2</c:v>
                </c:pt>
                <c:pt idx="18761">
                  <c:v>8.7102600000000002E-2</c:v>
                </c:pt>
                <c:pt idx="18762">
                  <c:v>8.6880299999999994E-2</c:v>
                </c:pt>
                <c:pt idx="18763">
                  <c:v>8.6646100000000004E-2</c:v>
                </c:pt>
                <c:pt idx="18764">
                  <c:v>8.6416300000000001E-2</c:v>
                </c:pt>
                <c:pt idx="18765">
                  <c:v>8.6175199999999993E-2</c:v>
                </c:pt>
                <c:pt idx="18766">
                  <c:v>8.5937899999999998E-2</c:v>
                </c:pt>
                <c:pt idx="18767">
                  <c:v>8.5698499999999997E-2</c:v>
                </c:pt>
                <c:pt idx="18768">
                  <c:v>8.5458900000000004E-2</c:v>
                </c:pt>
                <c:pt idx="18769">
                  <c:v>8.5206799999999999E-2</c:v>
                </c:pt>
                <c:pt idx="18770">
                  <c:v>8.4960999999999995E-2</c:v>
                </c:pt>
                <c:pt idx="18771">
                  <c:v>8.4701499999999999E-2</c:v>
                </c:pt>
                <c:pt idx="18772">
                  <c:v>8.4450899999999995E-2</c:v>
                </c:pt>
                <c:pt idx="18773">
                  <c:v>8.4194500000000005E-2</c:v>
                </c:pt>
                <c:pt idx="18774">
                  <c:v>8.3925399999999997E-2</c:v>
                </c:pt>
                <c:pt idx="18775">
                  <c:v>8.3674899999999997E-2</c:v>
                </c:pt>
                <c:pt idx="18776">
                  <c:v>8.3395200000000003E-2</c:v>
                </c:pt>
                <c:pt idx="18777">
                  <c:v>8.3144999999999997E-2</c:v>
                </c:pt>
                <c:pt idx="18778">
                  <c:v>8.2865800000000003E-2</c:v>
                </c:pt>
                <c:pt idx="18779">
                  <c:v>8.2591700000000004E-2</c:v>
                </c:pt>
                <c:pt idx="18780">
                  <c:v>8.2321800000000001E-2</c:v>
                </c:pt>
                <c:pt idx="18781">
                  <c:v>8.2025100000000004E-2</c:v>
                </c:pt>
                <c:pt idx="18782">
                  <c:v>8.1762299999999996E-2</c:v>
                </c:pt>
                <c:pt idx="18783">
                  <c:v>8.14579E-2</c:v>
                </c:pt>
                <c:pt idx="18784">
                  <c:v>8.1181199999999995E-2</c:v>
                </c:pt>
                <c:pt idx="18785">
                  <c:v>8.08889E-2</c:v>
                </c:pt>
                <c:pt idx="18786">
                  <c:v>8.0592300000000006E-2</c:v>
                </c:pt>
                <c:pt idx="18787">
                  <c:v>8.0313899999999994E-2</c:v>
                </c:pt>
                <c:pt idx="18788">
                  <c:v>7.9999399999999998E-2</c:v>
                </c:pt>
                <c:pt idx="18789">
                  <c:v>7.9712000000000005E-2</c:v>
                </c:pt>
                <c:pt idx="18790">
                  <c:v>7.9396300000000003E-2</c:v>
                </c:pt>
                <c:pt idx="18791">
                  <c:v>7.9088900000000004E-2</c:v>
                </c:pt>
                <c:pt idx="18792">
                  <c:v>7.8782699999999997E-2</c:v>
                </c:pt>
                <c:pt idx="18793">
                  <c:v>7.8459399999999999E-2</c:v>
                </c:pt>
                <c:pt idx="18794">
                  <c:v>7.8155100000000005E-2</c:v>
                </c:pt>
                <c:pt idx="18795">
                  <c:v>7.7830099999999999E-2</c:v>
                </c:pt>
                <c:pt idx="18796">
                  <c:v>7.7514399999999997E-2</c:v>
                </c:pt>
                <c:pt idx="18797">
                  <c:v>7.7194700000000005E-2</c:v>
                </c:pt>
                <c:pt idx="18798">
                  <c:v>7.6863399999999998E-2</c:v>
                </c:pt>
                <c:pt idx="18799">
                  <c:v>7.6540800000000006E-2</c:v>
                </c:pt>
                <c:pt idx="18800">
                  <c:v>7.6200400000000001E-2</c:v>
                </c:pt>
                <c:pt idx="18801">
                  <c:v>7.5863700000000006E-2</c:v>
                </c:pt>
                <c:pt idx="18802">
                  <c:v>7.5526499999999996E-2</c:v>
                </c:pt>
                <c:pt idx="18803">
                  <c:v>7.5180300000000005E-2</c:v>
                </c:pt>
                <c:pt idx="18804">
                  <c:v>7.4845900000000007E-2</c:v>
                </c:pt>
                <c:pt idx="18805">
                  <c:v>7.4494400000000002E-2</c:v>
                </c:pt>
                <c:pt idx="18806">
                  <c:v>7.4149499999999993E-2</c:v>
                </c:pt>
                <c:pt idx="18807">
                  <c:v>7.3798600000000006E-2</c:v>
                </c:pt>
                <c:pt idx="18808">
                  <c:v>7.3438699999999996E-2</c:v>
                </c:pt>
                <c:pt idx="18809">
                  <c:v>7.3086399999999996E-2</c:v>
                </c:pt>
                <c:pt idx="18810">
                  <c:v>7.2715500000000002E-2</c:v>
                </c:pt>
                <c:pt idx="18811">
                  <c:v>7.2355900000000001E-2</c:v>
                </c:pt>
                <c:pt idx="18812">
                  <c:v>7.1986700000000001E-2</c:v>
                </c:pt>
                <c:pt idx="18813">
                  <c:v>7.1619199999999994E-2</c:v>
                </c:pt>
                <c:pt idx="18814">
                  <c:v>7.1251400000000006E-2</c:v>
                </c:pt>
                <c:pt idx="18815">
                  <c:v>7.0872299999999999E-2</c:v>
                </c:pt>
                <c:pt idx="18816">
                  <c:v>7.0498199999999997E-2</c:v>
                </c:pt>
                <c:pt idx="18817">
                  <c:v>7.01127E-2</c:v>
                </c:pt>
                <c:pt idx="18818">
                  <c:v>6.97295E-2</c:v>
                </c:pt>
                <c:pt idx="18819">
                  <c:v>6.9339700000000004E-2</c:v>
                </c:pt>
                <c:pt idx="18820">
                  <c:v>6.8948499999999996E-2</c:v>
                </c:pt>
                <c:pt idx="18821">
                  <c:v>6.8555900000000003E-2</c:v>
                </c:pt>
                <c:pt idx="18822">
                  <c:v>6.8163199999999993E-2</c:v>
                </c:pt>
                <c:pt idx="18823">
                  <c:v>6.7766599999999996E-2</c:v>
                </c:pt>
                <c:pt idx="18824">
                  <c:v>6.7366899999999993E-2</c:v>
                </c:pt>
                <c:pt idx="18825">
                  <c:v>6.6961599999999996E-2</c:v>
                </c:pt>
                <c:pt idx="18826">
                  <c:v>6.6551200000000005E-2</c:v>
                </c:pt>
                <c:pt idx="18827">
                  <c:v>6.61413E-2</c:v>
                </c:pt>
                <c:pt idx="18828">
                  <c:v>6.57219E-2</c:v>
                </c:pt>
                <c:pt idx="18829">
                  <c:v>6.5309599999999995E-2</c:v>
                </c:pt>
                <c:pt idx="18830">
                  <c:v>6.4885899999999996E-2</c:v>
                </c:pt>
                <c:pt idx="18831">
                  <c:v>6.4467999999999998E-2</c:v>
                </c:pt>
                <c:pt idx="18832">
                  <c:v>6.4043600000000006E-2</c:v>
                </c:pt>
                <c:pt idx="18833">
                  <c:v>6.3615599999999994E-2</c:v>
                </c:pt>
                <c:pt idx="18834">
                  <c:v>6.3189999999999996E-2</c:v>
                </c:pt>
                <c:pt idx="18835">
                  <c:v>6.2749799999999994E-2</c:v>
                </c:pt>
                <c:pt idx="18836">
                  <c:v>6.2316400000000001E-2</c:v>
                </c:pt>
                <c:pt idx="18837">
                  <c:v>6.1867100000000001E-2</c:v>
                </c:pt>
                <c:pt idx="18838">
                  <c:v>6.1426500000000002E-2</c:v>
                </c:pt>
                <c:pt idx="18839">
                  <c:v>6.0979199999999997E-2</c:v>
                </c:pt>
                <c:pt idx="18840">
                  <c:v>6.05312E-2</c:v>
                </c:pt>
                <c:pt idx="18841">
                  <c:v>6.0082099999999999E-2</c:v>
                </c:pt>
                <c:pt idx="18842">
                  <c:v>5.9623700000000002E-2</c:v>
                </c:pt>
                <c:pt idx="18843">
                  <c:v>5.91724E-2</c:v>
                </c:pt>
                <c:pt idx="18844">
                  <c:v>5.8708099999999999E-2</c:v>
                </c:pt>
                <c:pt idx="18845">
                  <c:v>5.8248099999999997E-2</c:v>
                </c:pt>
                <c:pt idx="18846">
                  <c:v>5.7772299999999999E-2</c:v>
                </c:pt>
                <c:pt idx="18847">
                  <c:v>5.7301199999999997E-2</c:v>
                </c:pt>
                <c:pt idx="18848">
                  <c:v>5.68262E-2</c:v>
                </c:pt>
                <c:pt idx="18849">
                  <c:v>5.63525E-2</c:v>
                </c:pt>
                <c:pt idx="18850">
                  <c:v>5.5876799999999997E-2</c:v>
                </c:pt>
                <c:pt idx="18851">
                  <c:v>5.5389500000000001E-2</c:v>
                </c:pt>
                <c:pt idx="18852">
                  <c:v>5.4910399999999998E-2</c:v>
                </c:pt>
                <c:pt idx="18853">
                  <c:v>5.4417899999999998E-2</c:v>
                </c:pt>
                <c:pt idx="18854">
                  <c:v>5.3935999999999998E-2</c:v>
                </c:pt>
                <c:pt idx="18855">
                  <c:v>5.3432800000000003E-2</c:v>
                </c:pt>
                <c:pt idx="18856">
                  <c:v>5.2932600000000003E-2</c:v>
                </c:pt>
                <c:pt idx="18857">
                  <c:v>5.24284E-2</c:v>
                </c:pt>
                <c:pt idx="18858">
                  <c:v>5.1923799999999999E-2</c:v>
                </c:pt>
                <c:pt idx="18859">
                  <c:v>5.1427599999999997E-2</c:v>
                </c:pt>
                <c:pt idx="18860">
                  <c:v>5.0908500000000002E-2</c:v>
                </c:pt>
                <c:pt idx="18861">
                  <c:v>5.0403299999999998E-2</c:v>
                </c:pt>
                <c:pt idx="18862">
                  <c:v>4.9880099999999997E-2</c:v>
                </c:pt>
                <c:pt idx="18863">
                  <c:v>4.93713E-2</c:v>
                </c:pt>
                <c:pt idx="18864">
                  <c:v>4.8849099999999999E-2</c:v>
                </c:pt>
                <c:pt idx="18865">
                  <c:v>4.8316199999999997E-2</c:v>
                </c:pt>
                <c:pt idx="18866">
                  <c:v>4.77864E-2</c:v>
                </c:pt>
                <c:pt idx="18867">
                  <c:v>4.7244599999999998E-2</c:v>
                </c:pt>
                <c:pt idx="18868">
                  <c:v>4.6722E-2</c:v>
                </c:pt>
                <c:pt idx="18869">
                  <c:v>4.61774E-2</c:v>
                </c:pt>
                <c:pt idx="18870">
                  <c:v>4.5640600000000003E-2</c:v>
                </c:pt>
                <c:pt idx="18871">
                  <c:v>4.5091600000000003E-2</c:v>
                </c:pt>
                <c:pt idx="18872">
                  <c:v>4.4548900000000002E-2</c:v>
                </c:pt>
                <c:pt idx="18873">
                  <c:v>4.4007299999999999E-2</c:v>
                </c:pt>
                <c:pt idx="18874">
                  <c:v>4.3448300000000002E-2</c:v>
                </c:pt>
                <c:pt idx="18875">
                  <c:v>4.2890699999999997E-2</c:v>
                </c:pt>
                <c:pt idx="18876">
                  <c:v>4.2317300000000002E-2</c:v>
                </c:pt>
                <c:pt idx="18877">
                  <c:v>4.1761E-2</c:v>
                </c:pt>
                <c:pt idx="18878">
                  <c:v>4.1192600000000003E-2</c:v>
                </c:pt>
                <c:pt idx="18879">
                  <c:v>4.0625000000000001E-2</c:v>
                </c:pt>
                <c:pt idx="18880">
                  <c:v>4.00475E-2</c:v>
                </c:pt>
                <c:pt idx="18881">
                  <c:v>3.9473099999999997E-2</c:v>
                </c:pt>
                <c:pt idx="18882">
                  <c:v>3.89071E-2</c:v>
                </c:pt>
                <c:pt idx="18883">
                  <c:v>3.8325100000000001E-2</c:v>
                </c:pt>
                <c:pt idx="18884">
                  <c:v>3.7730899999999998E-2</c:v>
                </c:pt>
                <c:pt idx="18885">
                  <c:v>3.71096E-2</c:v>
                </c:pt>
                <c:pt idx="18886">
                  <c:v>3.6500900000000003E-2</c:v>
                </c:pt>
                <c:pt idx="18887">
                  <c:v>3.5886399999999999E-2</c:v>
                </c:pt>
                <c:pt idx="18888">
                  <c:v>3.5278200000000003E-2</c:v>
                </c:pt>
                <c:pt idx="18889">
                  <c:v>3.4657300000000002E-2</c:v>
                </c:pt>
                <c:pt idx="18890">
                  <c:v>3.4031899999999997E-2</c:v>
                </c:pt>
                <c:pt idx="18891">
                  <c:v>3.3416099999999997E-2</c:v>
                </c:pt>
                <c:pt idx="18892">
                  <c:v>3.279E-2</c:v>
                </c:pt>
                <c:pt idx="18893">
                  <c:v>3.2170499999999998E-2</c:v>
                </c:pt>
                <c:pt idx="18894">
                  <c:v>3.1523700000000002E-2</c:v>
                </c:pt>
                <c:pt idx="18895">
                  <c:v>3.0885800000000001E-2</c:v>
                </c:pt>
                <c:pt idx="18896">
                  <c:v>3.02422E-2</c:v>
                </c:pt>
                <c:pt idx="18897">
                  <c:v>2.96026E-2</c:v>
                </c:pt>
                <c:pt idx="18898">
                  <c:v>2.8960699999999999E-2</c:v>
                </c:pt>
                <c:pt idx="18899">
                  <c:v>2.8302600000000001E-2</c:v>
                </c:pt>
                <c:pt idx="18900">
                  <c:v>2.76572E-2</c:v>
                </c:pt>
                <c:pt idx="18901">
                  <c:v>2.7000699999999999E-2</c:v>
                </c:pt>
                <c:pt idx="18902">
                  <c:v>2.63556E-2</c:v>
                </c:pt>
                <c:pt idx="18903">
                  <c:v>2.5689699999999999E-2</c:v>
                </c:pt>
                <c:pt idx="18904">
                  <c:v>2.5020000000000001E-2</c:v>
                </c:pt>
                <c:pt idx="18905">
                  <c:v>2.4349800000000001E-2</c:v>
                </c:pt>
                <c:pt idx="18906">
                  <c:v>2.3677900000000002E-2</c:v>
                </c:pt>
                <c:pt idx="18907">
                  <c:v>2.3013200000000001E-2</c:v>
                </c:pt>
                <c:pt idx="18908">
                  <c:v>2.2329999999999999E-2</c:v>
                </c:pt>
                <c:pt idx="18909">
                  <c:v>2.1652999999999999E-2</c:v>
                </c:pt>
                <c:pt idx="18910">
                  <c:v>2.09687E-2</c:v>
                </c:pt>
                <c:pt idx="18911">
                  <c:v>2.0292899999999999E-2</c:v>
                </c:pt>
                <c:pt idx="18912">
                  <c:v>1.9608799999999999E-2</c:v>
                </c:pt>
                <c:pt idx="18913">
                  <c:v>1.8913200000000002E-2</c:v>
                </c:pt>
                <c:pt idx="18914">
                  <c:v>1.8215200000000001E-2</c:v>
                </c:pt>
                <c:pt idx="18915">
                  <c:v>1.7514499999999999E-2</c:v>
                </c:pt>
                <c:pt idx="18916">
                  <c:v>1.6821599999999999E-2</c:v>
                </c:pt>
                <c:pt idx="18917">
                  <c:v>1.6117800000000002E-2</c:v>
                </c:pt>
                <c:pt idx="18918">
                  <c:v>1.5412500000000001E-2</c:v>
                </c:pt>
                <c:pt idx="18919">
                  <c:v>1.4699800000000001E-2</c:v>
                </c:pt>
                <c:pt idx="18920">
                  <c:v>1.39945E-2</c:v>
                </c:pt>
                <c:pt idx="18921">
                  <c:v>1.3286299999999999E-2</c:v>
                </c:pt>
                <c:pt idx="18922">
                  <c:v>1.25705E-2</c:v>
                </c:pt>
                <c:pt idx="18923">
                  <c:v>1.1846799999999999E-2</c:v>
                </c:pt>
                <c:pt idx="18924">
                  <c:v>1.1117500000000001E-2</c:v>
                </c:pt>
                <c:pt idx="18925">
                  <c:v>1.0397E-2</c:v>
                </c:pt>
                <c:pt idx="18926" formatCode="0.00E+00">
                  <c:v>9.66938E-3</c:v>
                </c:pt>
                <c:pt idx="18927" formatCode="0.00E+00">
                  <c:v>8.9413099999999992E-3</c:v>
                </c:pt>
                <c:pt idx="18928" formatCode="0.00E+00">
                  <c:v>8.2018999999999998E-3</c:v>
                </c:pt>
                <c:pt idx="18929" formatCode="0.00E+00">
                  <c:v>7.4664600000000003E-3</c:v>
                </c:pt>
                <c:pt idx="18930" formatCode="0.00E+00">
                  <c:v>6.7329499999999997E-3</c:v>
                </c:pt>
                <c:pt idx="18931" formatCode="0.00E+00">
                  <c:v>5.9945399999999996E-3</c:v>
                </c:pt>
                <c:pt idx="18932" formatCode="0.00E+00">
                  <c:v>5.2503300000000001E-3</c:v>
                </c:pt>
                <c:pt idx="18933" formatCode="0.00E+00">
                  <c:v>4.4943700000000001E-3</c:v>
                </c:pt>
                <c:pt idx="18934" formatCode="0.00E+00">
                  <c:v>3.7453299999999998E-3</c:v>
                </c:pt>
                <c:pt idx="18935" formatCode="0.00E+00">
                  <c:v>2.9935700000000001E-3</c:v>
                </c:pt>
                <c:pt idx="18936" formatCode="0.00E+00">
                  <c:v>2.2421899999999998E-3</c:v>
                </c:pt>
                <c:pt idx="18937" formatCode="0.00E+00">
                  <c:v>1.4810400000000001E-3</c:v>
                </c:pt>
                <c:pt idx="18938" formatCode="0.00E+00">
                  <c:v>7.1614900000000002E-4</c:v>
                </c:pt>
                <c:pt idx="18939" formatCode="0.00E+00">
                  <c:v>-4.4441099999999997E-5</c:v>
                </c:pt>
                <c:pt idx="18940" formatCode="0.00E+00">
                  <c:v>-8.0679000000000005E-4</c:v>
                </c:pt>
                <c:pt idx="18941" formatCode="0.00E+00">
                  <c:v>-1.57204E-3</c:v>
                </c:pt>
                <c:pt idx="18942" formatCode="0.00E+00">
                  <c:v>-2.34906E-3</c:v>
                </c:pt>
                <c:pt idx="18943" formatCode="0.00E+00">
                  <c:v>-3.12737E-3</c:v>
                </c:pt>
                <c:pt idx="18944" formatCode="0.00E+00">
                  <c:v>-3.9037E-3</c:v>
                </c:pt>
                <c:pt idx="18945" formatCode="0.00E+00">
                  <c:v>-4.6793499999999997E-3</c:v>
                </c:pt>
                <c:pt idx="18946" formatCode="0.00E+00">
                  <c:v>-5.4612899999999997E-3</c:v>
                </c:pt>
                <c:pt idx="18947" formatCode="0.00E+00">
                  <c:v>-6.2499599999999997E-3</c:v>
                </c:pt>
                <c:pt idx="18948" formatCode="0.00E+00">
                  <c:v>-7.04033E-3</c:v>
                </c:pt>
                <c:pt idx="18949" formatCode="0.00E+00">
                  <c:v>-7.8262699999999998E-3</c:v>
                </c:pt>
                <c:pt idx="18950" formatCode="0.00E+00">
                  <c:v>-8.6150299999999992E-3</c:v>
                </c:pt>
                <c:pt idx="18951" formatCode="0.00E+00">
                  <c:v>-9.4117999999999997E-3</c:v>
                </c:pt>
                <c:pt idx="18952">
                  <c:v>-1.0215E-2</c:v>
                </c:pt>
                <c:pt idx="18953">
                  <c:v>-1.10175E-2</c:v>
                </c:pt>
                <c:pt idx="18954">
                  <c:v>-1.18128E-2</c:v>
                </c:pt>
                <c:pt idx="18955">
                  <c:v>-1.2619200000000001E-2</c:v>
                </c:pt>
                <c:pt idx="18956">
                  <c:v>-1.34413E-2</c:v>
                </c:pt>
                <c:pt idx="18957">
                  <c:v>-1.42804E-2</c:v>
                </c:pt>
                <c:pt idx="18958">
                  <c:v>-1.51165E-2</c:v>
                </c:pt>
                <c:pt idx="18959">
                  <c:v>-1.5948500000000001E-2</c:v>
                </c:pt>
                <c:pt idx="18960">
                  <c:v>-1.6784400000000001E-2</c:v>
                </c:pt>
                <c:pt idx="18961">
                  <c:v>-1.7626599999999999E-2</c:v>
                </c:pt>
                <c:pt idx="18962">
                  <c:v>-1.8477500000000001E-2</c:v>
                </c:pt>
                <c:pt idx="18963">
                  <c:v>-1.9321399999999999E-2</c:v>
                </c:pt>
                <c:pt idx="18964">
                  <c:v>-2.0168800000000001E-2</c:v>
                </c:pt>
                <c:pt idx="18965">
                  <c:v>-2.1016400000000001E-2</c:v>
                </c:pt>
                <c:pt idx="18966">
                  <c:v>-2.1873799999999999E-2</c:v>
                </c:pt>
                <c:pt idx="18967">
                  <c:v>-2.2732499999999999E-2</c:v>
                </c:pt>
                <c:pt idx="18968">
                  <c:v>-2.3587400000000001E-2</c:v>
                </c:pt>
                <c:pt idx="18969">
                  <c:v>-2.4445399999999999E-2</c:v>
                </c:pt>
                <c:pt idx="18970">
                  <c:v>-2.5305100000000001E-2</c:v>
                </c:pt>
                <c:pt idx="18971">
                  <c:v>-2.6176999999999999E-2</c:v>
                </c:pt>
                <c:pt idx="18972">
                  <c:v>-2.70449E-2</c:v>
                </c:pt>
                <c:pt idx="18973">
                  <c:v>-2.79148E-2</c:v>
                </c:pt>
                <c:pt idx="18974">
                  <c:v>-2.8781899999999999E-2</c:v>
                </c:pt>
                <c:pt idx="18975">
                  <c:v>-2.96575E-2</c:v>
                </c:pt>
                <c:pt idx="18976">
                  <c:v>-3.0537399999999999E-2</c:v>
                </c:pt>
                <c:pt idx="18977">
                  <c:v>-3.1413200000000002E-2</c:v>
                </c:pt>
                <c:pt idx="18978">
                  <c:v>-3.2288900000000002E-2</c:v>
                </c:pt>
                <c:pt idx="18979">
                  <c:v>-3.3166599999999997E-2</c:v>
                </c:pt>
                <c:pt idx="18980">
                  <c:v>-3.4069200000000001E-2</c:v>
                </c:pt>
                <c:pt idx="18981">
                  <c:v>-3.4978099999999998E-2</c:v>
                </c:pt>
                <c:pt idx="18982">
                  <c:v>-3.5892800000000002E-2</c:v>
                </c:pt>
                <c:pt idx="18983">
                  <c:v>-3.6799100000000001E-2</c:v>
                </c:pt>
                <c:pt idx="18984">
                  <c:v>-3.7707999999999998E-2</c:v>
                </c:pt>
                <c:pt idx="18985">
                  <c:v>-3.8624499999999999E-2</c:v>
                </c:pt>
                <c:pt idx="18986">
                  <c:v>-3.9539400000000002E-2</c:v>
                </c:pt>
                <c:pt idx="18987">
                  <c:v>-4.0459599999999998E-2</c:v>
                </c:pt>
                <c:pt idx="18988">
                  <c:v>-4.1370700000000003E-2</c:v>
                </c:pt>
                <c:pt idx="18989">
                  <c:v>-4.2293799999999999E-2</c:v>
                </c:pt>
                <c:pt idx="18990">
                  <c:v>-4.3215700000000003E-2</c:v>
                </c:pt>
                <c:pt idx="18991">
                  <c:v>-4.41444E-2</c:v>
                </c:pt>
                <c:pt idx="18992">
                  <c:v>-4.5069600000000001E-2</c:v>
                </c:pt>
                <c:pt idx="18993">
                  <c:v>-4.5992400000000003E-2</c:v>
                </c:pt>
                <c:pt idx="18994">
                  <c:v>-4.6923899999999998E-2</c:v>
                </c:pt>
                <c:pt idx="18995">
                  <c:v>-4.7851499999999998E-2</c:v>
                </c:pt>
                <c:pt idx="18996">
                  <c:v>-4.8788999999999999E-2</c:v>
                </c:pt>
                <c:pt idx="18997">
                  <c:v>-4.9715500000000003E-2</c:v>
                </c:pt>
                <c:pt idx="18998">
                  <c:v>-5.0650399999999998E-2</c:v>
                </c:pt>
                <c:pt idx="18999">
                  <c:v>-5.1585100000000002E-2</c:v>
                </c:pt>
                <c:pt idx="19000">
                  <c:v>-5.2524599999999998E-2</c:v>
                </c:pt>
                <c:pt idx="19001">
                  <c:v>-5.3466699999999999E-2</c:v>
                </c:pt>
                <c:pt idx="19002">
                  <c:v>-5.44006E-2</c:v>
                </c:pt>
                <c:pt idx="19003">
                  <c:v>-5.53436E-2</c:v>
                </c:pt>
                <c:pt idx="19004">
                  <c:v>-5.6280799999999999E-2</c:v>
                </c:pt>
                <c:pt idx="19005">
                  <c:v>-5.72294E-2</c:v>
                </c:pt>
                <c:pt idx="19006">
                  <c:v>-5.8170100000000002E-2</c:v>
                </c:pt>
                <c:pt idx="19007">
                  <c:v>-5.9114199999999999E-2</c:v>
                </c:pt>
                <c:pt idx="19008">
                  <c:v>-6.0059300000000003E-2</c:v>
                </c:pt>
                <c:pt idx="19009">
                  <c:v>-6.1005900000000002E-2</c:v>
                </c:pt>
                <c:pt idx="19010">
                  <c:v>-6.1959899999999998E-2</c:v>
                </c:pt>
                <c:pt idx="19011">
                  <c:v>-6.2904100000000004E-2</c:v>
                </c:pt>
                <c:pt idx="19012">
                  <c:v>-6.3855800000000004E-2</c:v>
                </c:pt>
                <c:pt idx="19013">
                  <c:v>-6.4800300000000005E-2</c:v>
                </c:pt>
                <c:pt idx="19014">
                  <c:v>-6.5754699999999999E-2</c:v>
                </c:pt>
                <c:pt idx="19015">
                  <c:v>-6.6705500000000001E-2</c:v>
                </c:pt>
                <c:pt idx="19016">
                  <c:v>-6.7656499999999994E-2</c:v>
                </c:pt>
                <c:pt idx="19017">
                  <c:v>-6.8609500000000004E-2</c:v>
                </c:pt>
                <c:pt idx="19018">
                  <c:v>-6.9560499999999997E-2</c:v>
                </c:pt>
                <c:pt idx="19019">
                  <c:v>-7.0521700000000007E-2</c:v>
                </c:pt>
                <c:pt idx="19020">
                  <c:v>-7.1474300000000004E-2</c:v>
                </c:pt>
                <c:pt idx="19021">
                  <c:v>-7.2432399999999994E-2</c:v>
                </c:pt>
                <c:pt idx="19022">
                  <c:v>-7.3382500000000003E-2</c:v>
                </c:pt>
                <c:pt idx="19023">
                  <c:v>-7.4339199999999994E-2</c:v>
                </c:pt>
                <c:pt idx="19024">
                  <c:v>-7.5295799999999996E-2</c:v>
                </c:pt>
                <c:pt idx="19025">
                  <c:v>-7.6250899999999996E-2</c:v>
                </c:pt>
                <c:pt idx="19026">
                  <c:v>-7.7209299999999995E-2</c:v>
                </c:pt>
                <c:pt idx="19027">
                  <c:v>-7.8162200000000001E-2</c:v>
                </c:pt>
                <c:pt idx="19028">
                  <c:v>-7.9126699999999994E-2</c:v>
                </c:pt>
                <c:pt idx="19029">
                  <c:v>-8.0084199999999994E-2</c:v>
                </c:pt>
                <c:pt idx="19030">
                  <c:v>-8.1046599999999996E-2</c:v>
                </c:pt>
                <c:pt idx="19031">
                  <c:v>-8.2000699999999996E-2</c:v>
                </c:pt>
                <c:pt idx="19032">
                  <c:v>-8.2956500000000002E-2</c:v>
                </c:pt>
                <c:pt idx="19033">
                  <c:v>-8.3915299999999998E-2</c:v>
                </c:pt>
                <c:pt idx="19034">
                  <c:v>-8.4870600000000004E-2</c:v>
                </c:pt>
                <c:pt idx="19035">
                  <c:v>-8.5831599999999994E-2</c:v>
                </c:pt>
                <c:pt idx="19036">
                  <c:v>-8.6784500000000001E-2</c:v>
                </c:pt>
                <c:pt idx="19037">
                  <c:v>-8.7747599999999995E-2</c:v>
                </c:pt>
                <c:pt idx="19038">
                  <c:v>-8.8707099999999997E-2</c:v>
                </c:pt>
                <c:pt idx="19039">
                  <c:v>-8.9670399999999997E-2</c:v>
                </c:pt>
                <c:pt idx="19040">
                  <c:v>-9.0628E-2</c:v>
                </c:pt>
                <c:pt idx="19041">
                  <c:v>-9.1580999999999996E-2</c:v>
                </c:pt>
                <c:pt idx="19042">
                  <c:v>-9.2538099999999998E-2</c:v>
                </c:pt>
                <c:pt idx="19043">
                  <c:v>-9.3490500000000004E-2</c:v>
                </c:pt>
                <c:pt idx="19044">
                  <c:v>-9.4449599999999995E-2</c:v>
                </c:pt>
                <c:pt idx="19045">
                  <c:v>-9.5401600000000003E-2</c:v>
                </c:pt>
                <c:pt idx="19046">
                  <c:v>-9.6359299999999995E-2</c:v>
                </c:pt>
                <c:pt idx="19047">
                  <c:v>-9.7316E-2</c:v>
                </c:pt>
                <c:pt idx="19048">
                  <c:v>-9.8275100000000004E-2</c:v>
                </c:pt>
                <c:pt idx="19049">
                  <c:v>-9.9233199999999994E-2</c:v>
                </c:pt>
                <c:pt idx="19050">
                  <c:v>-0.100185</c:v>
                </c:pt>
                <c:pt idx="19051">
                  <c:v>-0.10113800000000001</c:v>
                </c:pt>
                <c:pt idx="19052">
                  <c:v>-0.102085</c:v>
                </c:pt>
                <c:pt idx="19053">
                  <c:v>-0.103037</c:v>
                </c:pt>
                <c:pt idx="19054">
                  <c:v>-0.10398399999999999</c:v>
                </c:pt>
                <c:pt idx="19055">
                  <c:v>-0.104934</c:v>
                </c:pt>
                <c:pt idx="19056">
                  <c:v>-0.10588400000000001</c:v>
                </c:pt>
                <c:pt idx="19057">
                  <c:v>-0.106835</c:v>
                </c:pt>
                <c:pt idx="19058">
                  <c:v>-0.10778699999999999</c:v>
                </c:pt>
                <c:pt idx="19059">
                  <c:v>-0.108734</c:v>
                </c:pt>
                <c:pt idx="19060">
                  <c:v>-0.109682</c:v>
                </c:pt>
                <c:pt idx="19061">
                  <c:v>-0.110623</c:v>
                </c:pt>
                <c:pt idx="19062">
                  <c:v>-0.111566</c:v>
                </c:pt>
                <c:pt idx="19063">
                  <c:v>-0.11250499999999999</c:v>
                </c:pt>
                <c:pt idx="19064">
                  <c:v>-0.11344600000000001</c:v>
                </c:pt>
                <c:pt idx="19065">
                  <c:v>-0.114387</c:v>
                </c:pt>
                <c:pt idx="19066">
                  <c:v>-0.115327</c:v>
                </c:pt>
                <c:pt idx="19067">
                  <c:v>-0.11627</c:v>
                </c:pt>
                <c:pt idx="19068">
                  <c:v>-0.11720800000000001</c:v>
                </c:pt>
                <c:pt idx="19069">
                  <c:v>-0.118148</c:v>
                </c:pt>
                <c:pt idx="19070">
                  <c:v>-0.11908199999999999</c:v>
                </c:pt>
                <c:pt idx="19071">
                  <c:v>-0.120015</c:v>
                </c:pt>
                <c:pt idx="19072">
                  <c:v>-0.120945</c:v>
                </c:pt>
                <c:pt idx="19073">
                  <c:v>-0.121873</c:v>
                </c:pt>
                <c:pt idx="19074">
                  <c:v>-0.12280199999999999</c:v>
                </c:pt>
                <c:pt idx="19075">
                  <c:v>-0.12372900000000001</c:v>
                </c:pt>
                <c:pt idx="19076">
                  <c:v>-0.124658</c:v>
                </c:pt>
                <c:pt idx="19077">
                  <c:v>-0.125584</c:v>
                </c:pt>
                <c:pt idx="19078">
                  <c:v>-0.12651000000000001</c:v>
                </c:pt>
                <c:pt idx="19079">
                  <c:v>-0.12743499999999999</c:v>
                </c:pt>
                <c:pt idx="19080">
                  <c:v>-0.128356</c:v>
                </c:pt>
                <c:pt idx="19081">
                  <c:v>-0.129273</c:v>
                </c:pt>
                <c:pt idx="19082">
                  <c:v>-0.130187</c:v>
                </c:pt>
                <c:pt idx="19083">
                  <c:v>-0.13109899999999999</c:v>
                </c:pt>
                <c:pt idx="19084">
                  <c:v>-0.13201199999999999</c:v>
                </c:pt>
                <c:pt idx="19085">
                  <c:v>-0.13292300000000001</c:v>
                </c:pt>
                <c:pt idx="19086">
                  <c:v>-0.13383400000000001</c:v>
                </c:pt>
                <c:pt idx="19087">
                  <c:v>-0.134745</c:v>
                </c:pt>
                <c:pt idx="19088">
                  <c:v>-0.135655</c:v>
                </c:pt>
                <c:pt idx="19089">
                  <c:v>-0.13656499999999999</c:v>
                </c:pt>
                <c:pt idx="19090">
                  <c:v>-0.13746700000000001</c:v>
                </c:pt>
                <c:pt idx="19091">
                  <c:v>-0.13836699999999999</c:v>
                </c:pt>
                <c:pt idx="19092">
                  <c:v>-0.139261</c:v>
                </c:pt>
                <c:pt idx="19093">
                  <c:v>-0.140156</c:v>
                </c:pt>
                <c:pt idx="19094">
                  <c:v>-0.14105000000000001</c:v>
                </c:pt>
                <c:pt idx="19095">
                  <c:v>-0.14194200000000001</c:v>
                </c:pt>
                <c:pt idx="19096">
                  <c:v>-0.14283399999999999</c:v>
                </c:pt>
                <c:pt idx="19097">
                  <c:v>-0.14372399999999999</c:v>
                </c:pt>
                <c:pt idx="19098">
                  <c:v>-0.144619</c:v>
                </c:pt>
                <c:pt idx="19099">
                  <c:v>-0.145506</c:v>
                </c:pt>
                <c:pt idx="19100">
                  <c:v>-0.14638899999999999</c:v>
                </c:pt>
                <c:pt idx="19101">
                  <c:v>-0.14726400000000001</c:v>
                </c:pt>
                <c:pt idx="19102">
                  <c:v>-0.14813699999999999</c:v>
                </c:pt>
                <c:pt idx="19103">
                  <c:v>-0.149009</c:v>
                </c:pt>
                <c:pt idx="19104">
                  <c:v>-0.14987800000000001</c:v>
                </c:pt>
                <c:pt idx="19105">
                  <c:v>-0.15074899999999999</c:v>
                </c:pt>
                <c:pt idx="19106">
                  <c:v>-0.151616</c:v>
                </c:pt>
                <c:pt idx="19107">
                  <c:v>-0.15248500000000001</c:v>
                </c:pt>
                <c:pt idx="19108">
                  <c:v>-0.15335099999999999</c:v>
                </c:pt>
                <c:pt idx="19109">
                  <c:v>-0.15421599999999999</c:v>
                </c:pt>
                <c:pt idx="19110">
                  <c:v>-0.15507499999999999</c:v>
                </c:pt>
                <c:pt idx="19111">
                  <c:v>-0.15592800000000001</c:v>
                </c:pt>
                <c:pt idx="19112">
                  <c:v>-0.156778</c:v>
                </c:pt>
                <c:pt idx="19113">
                  <c:v>-0.15762300000000001</c:v>
                </c:pt>
                <c:pt idx="19114">
                  <c:v>-0.158469</c:v>
                </c:pt>
                <c:pt idx="19115">
                  <c:v>-0.15931200000000001</c:v>
                </c:pt>
                <c:pt idx="19116">
                  <c:v>-0.16015799999999999</c:v>
                </c:pt>
                <c:pt idx="19117">
                  <c:v>-0.160999</c:v>
                </c:pt>
                <c:pt idx="19118">
                  <c:v>-0.16184000000000001</c:v>
                </c:pt>
                <c:pt idx="19119">
                  <c:v>-0.16267699999999999</c:v>
                </c:pt>
                <c:pt idx="19120">
                  <c:v>-0.16350999999999999</c:v>
                </c:pt>
                <c:pt idx="19121">
                  <c:v>-0.16433800000000001</c:v>
                </c:pt>
                <c:pt idx="19122">
                  <c:v>-0.165159</c:v>
                </c:pt>
                <c:pt idx="19123">
                  <c:v>-0.16597899999999999</c:v>
                </c:pt>
                <c:pt idx="19124">
                  <c:v>-0.166796</c:v>
                </c:pt>
                <c:pt idx="19125">
                  <c:v>-0.16761699999999999</c:v>
                </c:pt>
                <c:pt idx="19126">
                  <c:v>-0.168431</c:v>
                </c:pt>
                <c:pt idx="19127">
                  <c:v>-0.16924500000000001</c:v>
                </c:pt>
                <c:pt idx="19128">
                  <c:v>-0.17005500000000001</c:v>
                </c:pt>
                <c:pt idx="19129">
                  <c:v>-0.17086200000000001</c:v>
                </c:pt>
                <c:pt idx="19130">
                  <c:v>-0.17166899999999999</c:v>
                </c:pt>
                <c:pt idx="19131">
                  <c:v>-0.17246600000000001</c:v>
                </c:pt>
                <c:pt idx="19132">
                  <c:v>-0.173263</c:v>
                </c:pt>
                <c:pt idx="19133">
                  <c:v>-0.17404500000000001</c:v>
                </c:pt>
                <c:pt idx="19134">
                  <c:v>-0.17482800000000001</c:v>
                </c:pt>
                <c:pt idx="19135">
                  <c:v>-0.17562</c:v>
                </c:pt>
                <c:pt idx="19136">
                  <c:v>-0.17644000000000001</c:v>
                </c:pt>
                <c:pt idx="19137">
                  <c:v>-0.17727000000000001</c:v>
                </c:pt>
                <c:pt idx="19138">
                  <c:v>-0.17805299999999999</c:v>
                </c:pt>
                <c:pt idx="19139">
                  <c:v>-0.17879500000000001</c:v>
                </c:pt>
                <c:pt idx="19140">
                  <c:v>-0.179508</c:v>
                </c:pt>
                <c:pt idx="19141">
                  <c:v>-0.18023</c:v>
                </c:pt>
                <c:pt idx="19142">
                  <c:v>-0.180952</c:v>
                </c:pt>
                <c:pt idx="19143">
                  <c:v>-0.181669</c:v>
                </c:pt>
                <c:pt idx="19144">
                  <c:v>-0.18238699999999999</c:v>
                </c:pt>
                <c:pt idx="19145">
                  <c:v>-0.18309300000000001</c:v>
                </c:pt>
                <c:pt idx="19146">
                  <c:v>-0.183804</c:v>
                </c:pt>
                <c:pt idx="19147">
                  <c:v>-0.18450800000000001</c:v>
                </c:pt>
                <c:pt idx="19148">
                  <c:v>-0.18521399999999999</c:v>
                </c:pt>
                <c:pt idx="19149">
                  <c:v>-0.185919</c:v>
                </c:pt>
                <c:pt idx="19150">
                  <c:v>-0.186613</c:v>
                </c:pt>
                <c:pt idx="19151">
                  <c:v>-0.187304</c:v>
                </c:pt>
                <c:pt idx="19152">
                  <c:v>-0.18798500000000001</c:v>
                </c:pt>
                <c:pt idx="19153">
                  <c:v>-0.188667</c:v>
                </c:pt>
                <c:pt idx="19154">
                  <c:v>-0.18934500000000001</c:v>
                </c:pt>
                <c:pt idx="19155">
                  <c:v>-0.19001899999999999</c:v>
                </c:pt>
                <c:pt idx="19156">
                  <c:v>-0.190691</c:v>
                </c:pt>
                <c:pt idx="19157">
                  <c:v>-0.191362</c:v>
                </c:pt>
                <c:pt idx="19158">
                  <c:v>-0.19203300000000001</c:v>
                </c:pt>
                <c:pt idx="19159">
                  <c:v>-0.19270100000000001</c:v>
                </c:pt>
                <c:pt idx="19160">
                  <c:v>-0.193359</c:v>
                </c:pt>
                <c:pt idx="19161">
                  <c:v>-0.19400999999999999</c:v>
                </c:pt>
                <c:pt idx="19162">
                  <c:v>-0.19465499999999999</c:v>
                </c:pt>
                <c:pt idx="19163">
                  <c:v>-0.195296</c:v>
                </c:pt>
                <c:pt idx="19164">
                  <c:v>-0.195936</c:v>
                </c:pt>
                <c:pt idx="19165">
                  <c:v>-0.196571</c:v>
                </c:pt>
                <c:pt idx="19166">
                  <c:v>-0.19720699999999999</c:v>
                </c:pt>
                <c:pt idx="19167">
                  <c:v>-0.19783899999999999</c:v>
                </c:pt>
                <c:pt idx="19168">
                  <c:v>-0.19846900000000001</c:v>
                </c:pt>
                <c:pt idx="19169">
                  <c:v>-0.199096</c:v>
                </c:pt>
                <c:pt idx="19170">
                  <c:v>-0.199716</c:v>
                </c:pt>
                <c:pt idx="19171">
                  <c:v>-0.20033100000000001</c:v>
                </c:pt>
                <c:pt idx="19172">
                  <c:v>-0.200933</c:v>
                </c:pt>
                <c:pt idx="19173">
                  <c:v>-0.20153199999999999</c:v>
                </c:pt>
                <c:pt idx="19174">
                  <c:v>-0.202126</c:v>
                </c:pt>
                <c:pt idx="19175">
                  <c:v>-0.20272299999999999</c:v>
                </c:pt>
                <c:pt idx="19176">
                  <c:v>-0.203316</c:v>
                </c:pt>
                <c:pt idx="19177">
                  <c:v>-0.203905</c:v>
                </c:pt>
                <c:pt idx="19178">
                  <c:v>-0.20449100000000001</c:v>
                </c:pt>
                <c:pt idx="19179">
                  <c:v>-0.205072</c:v>
                </c:pt>
                <c:pt idx="19180">
                  <c:v>-0.205651</c:v>
                </c:pt>
                <c:pt idx="19181">
                  <c:v>-0.20621800000000001</c:v>
                </c:pt>
                <c:pt idx="19182">
                  <c:v>-0.20678099999999999</c:v>
                </c:pt>
                <c:pt idx="19183">
                  <c:v>-0.20733499999999999</c:v>
                </c:pt>
                <c:pt idx="19184">
                  <c:v>-0.20789099999999999</c:v>
                </c:pt>
                <c:pt idx="19185">
                  <c:v>-0.20844699999999999</c:v>
                </c:pt>
                <c:pt idx="19186">
                  <c:v>-0.20899400000000001</c:v>
                </c:pt>
                <c:pt idx="19187">
                  <c:v>-0.20954</c:v>
                </c:pt>
                <c:pt idx="19188">
                  <c:v>-0.21007700000000001</c:v>
                </c:pt>
                <c:pt idx="19189">
                  <c:v>-0.210618</c:v>
                </c:pt>
                <c:pt idx="19190">
                  <c:v>-0.21115200000000001</c:v>
                </c:pt>
                <c:pt idx="19191">
                  <c:v>-0.211675</c:v>
                </c:pt>
                <c:pt idx="19192">
                  <c:v>-0.21219199999999999</c:v>
                </c:pt>
                <c:pt idx="19193">
                  <c:v>-0.212703</c:v>
                </c:pt>
                <c:pt idx="19194">
                  <c:v>-0.21321999999999999</c:v>
                </c:pt>
                <c:pt idx="19195">
                  <c:v>-0.213728</c:v>
                </c:pt>
                <c:pt idx="19196">
                  <c:v>-0.214226</c:v>
                </c:pt>
                <c:pt idx="19197">
                  <c:v>-0.21471899999999999</c:v>
                </c:pt>
                <c:pt idx="19198">
                  <c:v>-0.21521699999999999</c:v>
                </c:pt>
                <c:pt idx="19199">
                  <c:v>-0.215722</c:v>
                </c:pt>
                <c:pt idx="19200">
                  <c:v>-0.216195</c:v>
                </c:pt>
                <c:pt idx="19201">
                  <c:v>-0.21663199999999999</c:v>
                </c:pt>
                <c:pt idx="19202">
                  <c:v>-0.21709600000000001</c:v>
                </c:pt>
                <c:pt idx="19203">
                  <c:v>-0.21768799999999999</c:v>
                </c:pt>
                <c:pt idx="19204">
                  <c:v>-0.21834899999999999</c:v>
                </c:pt>
                <c:pt idx="19205">
                  <c:v>-0.21887999999999999</c:v>
                </c:pt>
                <c:pt idx="19206">
                  <c:v>-0.21920300000000001</c:v>
                </c:pt>
                <c:pt idx="19207">
                  <c:v>-0.219418</c:v>
                </c:pt>
                <c:pt idx="19208">
                  <c:v>-0.21967800000000001</c:v>
                </c:pt>
                <c:pt idx="19209">
                  <c:v>-0.21997</c:v>
                </c:pt>
                <c:pt idx="19210">
                  <c:v>-0.22025</c:v>
                </c:pt>
                <c:pt idx="19211">
                  <c:v>-0.22051899999999999</c:v>
                </c:pt>
                <c:pt idx="19212">
                  <c:v>-0.22075800000000001</c:v>
                </c:pt>
                <c:pt idx="19213">
                  <c:v>-0.22101599999999999</c:v>
                </c:pt>
                <c:pt idx="19214">
                  <c:v>-0.22126000000000001</c:v>
                </c:pt>
                <c:pt idx="19215">
                  <c:v>-0.221499</c:v>
                </c:pt>
                <c:pt idx="19216">
                  <c:v>-0.221743</c:v>
                </c:pt>
                <c:pt idx="19217">
                  <c:v>-0.221968</c:v>
                </c:pt>
                <c:pt idx="19218">
                  <c:v>-0.22221399999999999</c:v>
                </c:pt>
                <c:pt idx="19219">
                  <c:v>-0.222437</c:v>
                </c:pt>
                <c:pt idx="19220">
                  <c:v>-0.222659</c:v>
                </c:pt>
                <c:pt idx="19221">
                  <c:v>-0.22287100000000001</c:v>
                </c:pt>
                <c:pt idx="19222">
                  <c:v>-0.22306699999999999</c:v>
                </c:pt>
                <c:pt idx="19223">
                  <c:v>-0.223271</c:v>
                </c:pt>
                <c:pt idx="19224">
                  <c:v>-0.22345799999999999</c:v>
                </c:pt>
                <c:pt idx="19225">
                  <c:v>-0.22365199999999999</c:v>
                </c:pt>
                <c:pt idx="19226">
                  <c:v>-0.22383800000000001</c:v>
                </c:pt>
                <c:pt idx="19227">
                  <c:v>-0.224021</c:v>
                </c:pt>
                <c:pt idx="19228">
                  <c:v>-0.22420499999999999</c:v>
                </c:pt>
                <c:pt idx="19229">
                  <c:v>-0.22437799999999999</c:v>
                </c:pt>
                <c:pt idx="19230">
                  <c:v>-0.224551</c:v>
                </c:pt>
                <c:pt idx="19231">
                  <c:v>-0.224712</c:v>
                </c:pt>
                <c:pt idx="19232">
                  <c:v>-0.22486300000000001</c:v>
                </c:pt>
                <c:pt idx="19233">
                  <c:v>-0.22500600000000001</c:v>
                </c:pt>
                <c:pt idx="19234">
                  <c:v>-0.22514799999999999</c:v>
                </c:pt>
                <c:pt idx="19235">
                  <c:v>-0.22528799999999999</c:v>
                </c:pt>
                <c:pt idx="19236">
                  <c:v>-0.22542699999999999</c:v>
                </c:pt>
                <c:pt idx="19237">
                  <c:v>-0.22555800000000001</c:v>
                </c:pt>
                <c:pt idx="19238">
                  <c:v>-0.225685</c:v>
                </c:pt>
                <c:pt idx="19239">
                  <c:v>-0.22580900000000001</c:v>
                </c:pt>
                <c:pt idx="19240">
                  <c:v>-0.22592799999999999</c:v>
                </c:pt>
                <c:pt idx="19241">
                  <c:v>-0.22603799999999999</c:v>
                </c:pt>
                <c:pt idx="19242">
                  <c:v>-0.226135</c:v>
                </c:pt>
                <c:pt idx="19243">
                  <c:v>-0.22622900000000001</c:v>
                </c:pt>
                <c:pt idx="19244">
                  <c:v>-0.22632099999999999</c:v>
                </c:pt>
                <c:pt idx="19245">
                  <c:v>-0.226412</c:v>
                </c:pt>
                <c:pt idx="19246">
                  <c:v>-0.226497</c:v>
                </c:pt>
                <c:pt idx="19247">
                  <c:v>-0.226574</c:v>
                </c:pt>
                <c:pt idx="19248">
                  <c:v>-0.22664599999999999</c:v>
                </c:pt>
                <c:pt idx="19249">
                  <c:v>-0.22672</c:v>
                </c:pt>
                <c:pt idx="19250">
                  <c:v>-0.22678599999999999</c:v>
                </c:pt>
                <c:pt idx="19251">
                  <c:v>-0.22684099999999999</c:v>
                </c:pt>
                <c:pt idx="19252">
                  <c:v>-0.22688800000000001</c:v>
                </c:pt>
                <c:pt idx="19253">
                  <c:v>-0.22692699999999999</c:v>
                </c:pt>
                <c:pt idx="19254">
                  <c:v>-0.22697400000000001</c:v>
                </c:pt>
                <c:pt idx="19255">
                  <c:v>-0.22700999999999999</c:v>
                </c:pt>
                <c:pt idx="19256">
                  <c:v>-0.22703999999999999</c:v>
                </c:pt>
                <c:pt idx="19257">
                  <c:v>-0.22706100000000001</c:v>
                </c:pt>
                <c:pt idx="19258">
                  <c:v>-0.227079</c:v>
                </c:pt>
                <c:pt idx="19259">
                  <c:v>-0.227103</c:v>
                </c:pt>
                <c:pt idx="19260">
                  <c:v>-0.22711100000000001</c:v>
                </c:pt>
                <c:pt idx="19261">
                  <c:v>-0.22711700000000001</c:v>
                </c:pt>
                <c:pt idx="19262">
                  <c:v>-0.227106</c:v>
                </c:pt>
                <c:pt idx="19263">
                  <c:v>-0.22709799999999999</c:v>
                </c:pt>
                <c:pt idx="19264">
                  <c:v>-0.22708700000000001</c:v>
                </c:pt>
                <c:pt idx="19265">
                  <c:v>-0.22706499999999999</c:v>
                </c:pt>
                <c:pt idx="19266">
                  <c:v>-0.22704299999999999</c:v>
                </c:pt>
                <c:pt idx="19267">
                  <c:v>-0.22700799999999999</c:v>
                </c:pt>
                <c:pt idx="19268">
                  <c:v>-0.22697999999999999</c:v>
                </c:pt>
                <c:pt idx="19269">
                  <c:v>-0.22694600000000001</c:v>
                </c:pt>
                <c:pt idx="19270">
                  <c:v>-0.22690199999999999</c:v>
                </c:pt>
                <c:pt idx="19271">
                  <c:v>-0.226851</c:v>
                </c:pt>
                <c:pt idx="19272">
                  <c:v>-0.22678799999999999</c:v>
                </c:pt>
                <c:pt idx="19273">
                  <c:v>-0.22672600000000001</c:v>
                </c:pt>
                <c:pt idx="19274">
                  <c:v>-0.226657</c:v>
                </c:pt>
                <c:pt idx="19275">
                  <c:v>-0.226581</c:v>
                </c:pt>
                <c:pt idx="19276">
                  <c:v>-0.22650200000000001</c:v>
                </c:pt>
                <c:pt idx="19277">
                  <c:v>-0.22641800000000001</c:v>
                </c:pt>
                <c:pt idx="19278">
                  <c:v>-0.22633600000000001</c:v>
                </c:pt>
                <c:pt idx="19279">
                  <c:v>-0.226248</c:v>
                </c:pt>
                <c:pt idx="19280">
                  <c:v>-0.22614899999999999</c:v>
                </c:pt>
                <c:pt idx="19281">
                  <c:v>-0.22604299999999999</c:v>
                </c:pt>
                <c:pt idx="19282">
                  <c:v>-0.22592499999999999</c:v>
                </c:pt>
                <c:pt idx="19283">
                  <c:v>-0.22580500000000001</c:v>
                </c:pt>
                <c:pt idx="19284">
                  <c:v>-0.22567799999999999</c:v>
                </c:pt>
                <c:pt idx="19285">
                  <c:v>-0.225548</c:v>
                </c:pt>
                <c:pt idx="19286">
                  <c:v>-0.22541700000000001</c:v>
                </c:pt>
                <c:pt idx="19287">
                  <c:v>-0.22527700000000001</c:v>
                </c:pt>
                <c:pt idx="19288">
                  <c:v>-0.22513900000000001</c:v>
                </c:pt>
                <c:pt idx="19289">
                  <c:v>-0.22499</c:v>
                </c:pt>
                <c:pt idx="19290">
                  <c:v>-0.22484100000000001</c:v>
                </c:pt>
                <c:pt idx="19291">
                  <c:v>-0.22468099999999999</c:v>
                </c:pt>
                <c:pt idx="19292">
                  <c:v>-0.22450700000000001</c:v>
                </c:pt>
                <c:pt idx="19293">
                  <c:v>-0.224326</c:v>
                </c:pt>
                <c:pt idx="19294">
                  <c:v>-0.224139</c:v>
                </c:pt>
                <c:pt idx="19295">
                  <c:v>-0.22395699999999999</c:v>
                </c:pt>
                <c:pt idx="19296">
                  <c:v>-0.22376599999999999</c:v>
                </c:pt>
                <c:pt idx="19297">
                  <c:v>-0.22357099999999999</c:v>
                </c:pt>
                <c:pt idx="19298">
                  <c:v>-0.22336900000000001</c:v>
                </c:pt>
                <c:pt idx="19299">
                  <c:v>-0.223164</c:v>
                </c:pt>
                <c:pt idx="19300">
                  <c:v>-0.22295799999999999</c:v>
                </c:pt>
                <c:pt idx="19301">
                  <c:v>-0.22273499999999999</c:v>
                </c:pt>
                <c:pt idx="19302">
                  <c:v>-0.22250500000000001</c:v>
                </c:pt>
                <c:pt idx="19303">
                  <c:v>-0.22226699999999999</c:v>
                </c:pt>
                <c:pt idx="19304">
                  <c:v>-0.22204299999999999</c:v>
                </c:pt>
                <c:pt idx="19305">
                  <c:v>-0.22181000000000001</c:v>
                </c:pt>
                <c:pt idx="19306">
                  <c:v>-0.22153600000000001</c:v>
                </c:pt>
                <c:pt idx="19307">
                  <c:v>-0.221246</c:v>
                </c:pt>
                <c:pt idx="19308">
                  <c:v>-0.221025</c:v>
                </c:pt>
                <c:pt idx="19309">
                  <c:v>-0.220939</c:v>
                </c:pt>
                <c:pt idx="19310">
                  <c:v>-0.22084799999999999</c:v>
                </c:pt>
                <c:pt idx="19311">
                  <c:v>-0.220555</c:v>
                </c:pt>
                <c:pt idx="19312">
                  <c:v>-0.220083</c:v>
                </c:pt>
                <c:pt idx="19313">
                  <c:v>-0.21956999999999999</c:v>
                </c:pt>
                <c:pt idx="19314">
                  <c:v>-0.219107</c:v>
                </c:pt>
                <c:pt idx="19315">
                  <c:v>-0.218671</c:v>
                </c:pt>
                <c:pt idx="19316">
                  <c:v>-0.218198</c:v>
                </c:pt>
                <c:pt idx="19317">
                  <c:v>-0.21771699999999999</c:v>
                </c:pt>
                <c:pt idx="19318">
                  <c:v>-0.217227</c:v>
                </c:pt>
                <c:pt idx="19319">
                  <c:v>-0.21673999999999999</c:v>
                </c:pt>
                <c:pt idx="19320">
                  <c:v>-0.21625900000000001</c:v>
                </c:pt>
                <c:pt idx="19321">
                  <c:v>-0.215749</c:v>
                </c:pt>
                <c:pt idx="19322">
                  <c:v>-0.21524699999999999</c:v>
                </c:pt>
                <c:pt idx="19323">
                  <c:v>-0.21473100000000001</c:v>
                </c:pt>
                <c:pt idx="19324">
                  <c:v>-0.21421799999999999</c:v>
                </c:pt>
                <c:pt idx="19325">
                  <c:v>-0.213699</c:v>
                </c:pt>
                <c:pt idx="19326">
                  <c:v>-0.21316299999999999</c:v>
                </c:pt>
                <c:pt idx="19327">
                  <c:v>-0.21263299999999999</c:v>
                </c:pt>
                <c:pt idx="19328">
                  <c:v>-0.212093</c:v>
                </c:pt>
                <c:pt idx="19329">
                  <c:v>-0.211558</c:v>
                </c:pt>
                <c:pt idx="19330">
                  <c:v>-0.211009</c:v>
                </c:pt>
                <c:pt idx="19331">
                  <c:v>-0.210453</c:v>
                </c:pt>
                <c:pt idx="19332">
                  <c:v>-0.20988999999999999</c:v>
                </c:pt>
                <c:pt idx="19333">
                  <c:v>-0.20932300000000001</c:v>
                </c:pt>
                <c:pt idx="19334">
                  <c:v>-0.20875199999999999</c:v>
                </c:pt>
                <c:pt idx="19335">
                  <c:v>-0.208172</c:v>
                </c:pt>
                <c:pt idx="19336">
                  <c:v>-0.20759</c:v>
                </c:pt>
                <c:pt idx="19337">
                  <c:v>-0.20699899999999999</c:v>
                </c:pt>
                <c:pt idx="19338">
                  <c:v>-0.20641599999999999</c:v>
                </c:pt>
                <c:pt idx="19339">
                  <c:v>-0.205819</c:v>
                </c:pt>
                <c:pt idx="19340">
                  <c:v>-0.20521800000000001</c:v>
                </c:pt>
                <c:pt idx="19341">
                  <c:v>-0.20460700000000001</c:v>
                </c:pt>
                <c:pt idx="19342">
                  <c:v>-0.203984</c:v>
                </c:pt>
                <c:pt idx="19343">
                  <c:v>-0.20336499999999999</c:v>
                </c:pt>
                <c:pt idx="19344">
                  <c:v>-0.20272999999999999</c:v>
                </c:pt>
                <c:pt idx="19345">
                  <c:v>-0.202102</c:v>
                </c:pt>
                <c:pt idx="19346">
                  <c:v>-0.201463</c:v>
                </c:pt>
                <c:pt idx="19347">
                  <c:v>-0.20082</c:v>
                </c:pt>
                <c:pt idx="19348">
                  <c:v>-0.20017699999999999</c:v>
                </c:pt>
                <c:pt idx="19349">
                  <c:v>-0.199522</c:v>
                </c:pt>
                <c:pt idx="19350">
                  <c:v>-0.19887299999999999</c:v>
                </c:pt>
                <c:pt idx="19351">
                  <c:v>-0.198208</c:v>
                </c:pt>
                <c:pt idx="19352">
                  <c:v>-0.19753499999999999</c:v>
                </c:pt>
                <c:pt idx="19353">
                  <c:v>-0.196856</c:v>
                </c:pt>
                <c:pt idx="19354">
                  <c:v>-0.19617000000000001</c:v>
                </c:pt>
                <c:pt idx="19355">
                  <c:v>-0.19549</c:v>
                </c:pt>
                <c:pt idx="19356">
                  <c:v>-0.194801</c:v>
                </c:pt>
                <c:pt idx="19357">
                  <c:v>-0.194105</c:v>
                </c:pt>
                <c:pt idx="19358">
                  <c:v>-0.19340499999999999</c:v>
                </c:pt>
                <c:pt idx="19359">
                  <c:v>-0.19269800000000001</c:v>
                </c:pt>
                <c:pt idx="19360">
                  <c:v>-0.191995</c:v>
                </c:pt>
                <c:pt idx="19361">
                  <c:v>-0.191277</c:v>
                </c:pt>
                <c:pt idx="19362">
                  <c:v>-0.190552</c:v>
                </c:pt>
                <c:pt idx="19363">
                  <c:v>-0.18982299999999999</c:v>
                </c:pt>
                <c:pt idx="19364">
                  <c:v>-0.18909000000000001</c:v>
                </c:pt>
                <c:pt idx="19365">
                  <c:v>-0.188361</c:v>
                </c:pt>
                <c:pt idx="19366">
                  <c:v>-0.187616</c:v>
                </c:pt>
                <c:pt idx="19367">
                  <c:v>-0.18686800000000001</c:v>
                </c:pt>
                <c:pt idx="19368">
                  <c:v>-0.186113</c:v>
                </c:pt>
                <c:pt idx="19369">
                  <c:v>-0.18535799999999999</c:v>
                </c:pt>
                <c:pt idx="19370">
                  <c:v>-0.18460299999999999</c:v>
                </c:pt>
                <c:pt idx="19371">
                  <c:v>-0.183832</c:v>
                </c:pt>
                <c:pt idx="19372">
                  <c:v>-0.18306</c:v>
                </c:pt>
                <c:pt idx="19373">
                  <c:v>-0.182279</c:v>
                </c:pt>
                <c:pt idx="19374">
                  <c:v>-0.181504</c:v>
                </c:pt>
                <c:pt idx="19375">
                  <c:v>-0.18071999999999999</c:v>
                </c:pt>
                <c:pt idx="19376">
                  <c:v>-0.179925</c:v>
                </c:pt>
                <c:pt idx="19377">
                  <c:v>-0.179123</c:v>
                </c:pt>
                <c:pt idx="19378">
                  <c:v>-0.178317</c:v>
                </c:pt>
                <c:pt idx="19379">
                  <c:v>-0.17751700000000001</c:v>
                </c:pt>
                <c:pt idx="19380">
                  <c:v>-0.176707</c:v>
                </c:pt>
                <c:pt idx="19381">
                  <c:v>-0.17589099999999999</c:v>
                </c:pt>
                <c:pt idx="19382">
                  <c:v>-0.175066</c:v>
                </c:pt>
                <c:pt idx="19383">
                  <c:v>-0.17424000000000001</c:v>
                </c:pt>
                <c:pt idx="19384">
                  <c:v>-0.17341300000000001</c:v>
                </c:pt>
                <c:pt idx="19385">
                  <c:v>-0.17257600000000001</c:v>
                </c:pt>
                <c:pt idx="19386">
                  <c:v>-0.171733</c:v>
                </c:pt>
                <c:pt idx="19387">
                  <c:v>-0.17088200000000001</c:v>
                </c:pt>
                <c:pt idx="19388">
                  <c:v>-0.17003499999999999</c:v>
                </c:pt>
                <c:pt idx="19389">
                  <c:v>-0.169183</c:v>
                </c:pt>
                <c:pt idx="19390">
                  <c:v>-0.168326</c:v>
                </c:pt>
                <c:pt idx="19391">
                  <c:v>-0.167461</c:v>
                </c:pt>
                <c:pt idx="19392">
                  <c:v>-0.16658899999999999</c:v>
                </c:pt>
                <c:pt idx="19393">
                  <c:v>-0.165716</c:v>
                </c:pt>
                <c:pt idx="19394">
                  <c:v>-0.16483700000000001</c:v>
                </c:pt>
                <c:pt idx="19395">
                  <c:v>-0.16395199999999999</c:v>
                </c:pt>
                <c:pt idx="19396">
                  <c:v>-0.16306200000000001</c:v>
                </c:pt>
                <c:pt idx="19397">
                  <c:v>-0.16216700000000001</c:v>
                </c:pt>
                <c:pt idx="19398">
                  <c:v>-0.161274</c:v>
                </c:pt>
                <c:pt idx="19399">
                  <c:v>-0.16037599999999999</c:v>
                </c:pt>
                <c:pt idx="19400">
                  <c:v>-0.159471</c:v>
                </c:pt>
                <c:pt idx="19401">
                  <c:v>-0.15856200000000001</c:v>
                </c:pt>
                <c:pt idx="19402">
                  <c:v>-0.15764300000000001</c:v>
                </c:pt>
                <c:pt idx="19403">
                  <c:v>-0.156721</c:v>
                </c:pt>
                <c:pt idx="19404">
                  <c:v>-0.15579299999999999</c:v>
                </c:pt>
                <c:pt idx="19405">
                  <c:v>-0.154863</c:v>
                </c:pt>
                <c:pt idx="19406">
                  <c:v>-0.15393000000000001</c:v>
                </c:pt>
                <c:pt idx="19407">
                  <c:v>-0.15298999999999999</c:v>
                </c:pt>
                <c:pt idx="19408">
                  <c:v>-0.15205099999999999</c:v>
                </c:pt>
                <c:pt idx="19409">
                  <c:v>-0.15110399999999999</c:v>
                </c:pt>
                <c:pt idx="19410">
                  <c:v>-0.15015899999999999</c:v>
                </c:pt>
                <c:pt idx="19411">
                  <c:v>-0.149205</c:v>
                </c:pt>
                <c:pt idx="19412">
                  <c:v>-0.14824000000000001</c:v>
                </c:pt>
                <c:pt idx="19413">
                  <c:v>-0.14726900000000001</c:v>
                </c:pt>
                <c:pt idx="19414">
                  <c:v>-0.14629200000000001</c:v>
                </c:pt>
                <c:pt idx="19415">
                  <c:v>-0.14532100000000001</c:v>
                </c:pt>
                <c:pt idx="19416">
                  <c:v>-0.144341</c:v>
                </c:pt>
                <c:pt idx="19417">
                  <c:v>-0.14335700000000001</c:v>
                </c:pt>
                <c:pt idx="19418">
                  <c:v>-0.14236699999999999</c:v>
                </c:pt>
                <c:pt idx="19419">
                  <c:v>-0.141376</c:v>
                </c:pt>
                <c:pt idx="19420">
                  <c:v>-0.14038400000000001</c:v>
                </c:pt>
                <c:pt idx="19421">
                  <c:v>-0.13938200000000001</c:v>
                </c:pt>
                <c:pt idx="19422">
                  <c:v>-0.138376</c:v>
                </c:pt>
                <c:pt idx="19423">
                  <c:v>-0.13736200000000001</c:v>
                </c:pt>
                <c:pt idx="19424">
                  <c:v>-0.136351</c:v>
                </c:pt>
                <c:pt idx="19425">
                  <c:v>-0.13533600000000001</c:v>
                </c:pt>
                <c:pt idx="19426">
                  <c:v>-0.13431399999999999</c:v>
                </c:pt>
                <c:pt idx="19427">
                  <c:v>-0.13328599999999999</c:v>
                </c:pt>
                <c:pt idx="19428">
                  <c:v>-0.13225200000000001</c:v>
                </c:pt>
                <c:pt idx="19429">
                  <c:v>-0.13122200000000001</c:v>
                </c:pt>
                <c:pt idx="19430">
                  <c:v>-0.130186</c:v>
                </c:pt>
                <c:pt idx="19431">
                  <c:v>-0.12914400000000001</c:v>
                </c:pt>
                <c:pt idx="19432">
                  <c:v>-0.12809499999999999</c:v>
                </c:pt>
                <c:pt idx="19433">
                  <c:v>-0.12704499999999999</c:v>
                </c:pt>
                <c:pt idx="19434">
                  <c:v>-0.125997</c:v>
                </c:pt>
                <c:pt idx="19435">
                  <c:v>-0.124942</c:v>
                </c:pt>
                <c:pt idx="19436">
                  <c:v>-0.123877</c:v>
                </c:pt>
                <c:pt idx="19437">
                  <c:v>-0.122803</c:v>
                </c:pt>
                <c:pt idx="19438">
                  <c:v>-0.121729</c:v>
                </c:pt>
                <c:pt idx="19439">
                  <c:v>-0.120657</c:v>
                </c:pt>
                <c:pt idx="19440">
                  <c:v>-0.11958100000000001</c:v>
                </c:pt>
                <c:pt idx="19441">
                  <c:v>-0.11849800000000001</c:v>
                </c:pt>
                <c:pt idx="19442">
                  <c:v>-0.117411</c:v>
                </c:pt>
                <c:pt idx="19443">
                  <c:v>-0.11632199999999999</c:v>
                </c:pt>
                <c:pt idx="19444">
                  <c:v>-0.115232</c:v>
                </c:pt>
                <c:pt idx="19445">
                  <c:v>-0.114135</c:v>
                </c:pt>
                <c:pt idx="19446">
                  <c:v>-0.11303000000000001</c:v>
                </c:pt>
                <c:pt idx="19447">
                  <c:v>-0.11192199999999999</c:v>
                </c:pt>
                <c:pt idx="19448">
                  <c:v>-0.110814</c:v>
                </c:pt>
                <c:pt idx="19449">
                  <c:v>-0.109706</c:v>
                </c:pt>
                <c:pt idx="19450">
                  <c:v>-0.108593</c:v>
                </c:pt>
                <c:pt idx="19451">
                  <c:v>-0.107476</c:v>
                </c:pt>
                <c:pt idx="19452">
                  <c:v>-0.106352</c:v>
                </c:pt>
                <c:pt idx="19453">
                  <c:v>-0.105228</c:v>
                </c:pt>
                <c:pt idx="19454">
                  <c:v>-0.1041</c:v>
                </c:pt>
                <c:pt idx="19455">
                  <c:v>-0.102966</c:v>
                </c:pt>
                <c:pt idx="19456">
                  <c:v>-0.101828</c:v>
                </c:pt>
                <c:pt idx="19457">
                  <c:v>-0.100687</c:v>
                </c:pt>
                <c:pt idx="19458">
                  <c:v>-9.9547800000000006E-2</c:v>
                </c:pt>
                <c:pt idx="19459">
                  <c:v>-9.8404099999999994E-2</c:v>
                </c:pt>
                <c:pt idx="19460">
                  <c:v>-9.7257300000000005E-2</c:v>
                </c:pt>
                <c:pt idx="19461">
                  <c:v>-9.6105899999999994E-2</c:v>
                </c:pt>
                <c:pt idx="19462">
                  <c:v>-9.4949400000000003E-2</c:v>
                </c:pt>
                <c:pt idx="19463">
                  <c:v>-9.3790799999999994E-2</c:v>
                </c:pt>
                <c:pt idx="19464">
                  <c:v>-9.2627000000000001E-2</c:v>
                </c:pt>
                <c:pt idx="19465">
                  <c:v>-9.1462000000000002E-2</c:v>
                </c:pt>
                <c:pt idx="19466">
                  <c:v>-9.0292499999999998E-2</c:v>
                </c:pt>
                <c:pt idx="19467">
                  <c:v>-8.9120599999999994E-2</c:v>
                </c:pt>
                <c:pt idx="19468">
                  <c:v>-8.7945999999999996E-2</c:v>
                </c:pt>
                <c:pt idx="19469">
                  <c:v>-8.6769399999999997E-2</c:v>
                </c:pt>
                <c:pt idx="19470">
                  <c:v>-8.5592500000000002E-2</c:v>
                </c:pt>
                <c:pt idx="19471">
                  <c:v>-8.4410899999999997E-2</c:v>
                </c:pt>
                <c:pt idx="19472">
                  <c:v>-8.3224599999999996E-2</c:v>
                </c:pt>
                <c:pt idx="19473">
                  <c:v>-8.2033400000000006E-2</c:v>
                </c:pt>
                <c:pt idx="19474">
                  <c:v>-8.0841499999999997E-2</c:v>
                </c:pt>
                <c:pt idx="19475">
                  <c:v>-7.9649499999999998E-2</c:v>
                </c:pt>
                <c:pt idx="19476">
                  <c:v>-7.8453499999999995E-2</c:v>
                </c:pt>
                <c:pt idx="19477">
                  <c:v>-7.7252199999999993E-2</c:v>
                </c:pt>
                <c:pt idx="19478">
                  <c:v>-7.6046600000000006E-2</c:v>
                </c:pt>
                <c:pt idx="19479">
                  <c:v>-7.4840100000000007E-2</c:v>
                </c:pt>
                <c:pt idx="19480">
                  <c:v>-7.3632500000000004E-2</c:v>
                </c:pt>
                <c:pt idx="19481">
                  <c:v>-7.2422399999999998E-2</c:v>
                </c:pt>
                <c:pt idx="19482">
                  <c:v>-7.12092E-2</c:v>
                </c:pt>
                <c:pt idx="19483">
                  <c:v>-6.9994399999999998E-2</c:v>
                </c:pt>
                <c:pt idx="19484">
                  <c:v>-6.8779800000000002E-2</c:v>
                </c:pt>
                <c:pt idx="19485">
                  <c:v>-6.7562800000000006E-2</c:v>
                </c:pt>
                <c:pt idx="19486">
                  <c:v>-6.6339599999999999E-2</c:v>
                </c:pt>
                <c:pt idx="19487">
                  <c:v>-6.5109399999999998E-2</c:v>
                </c:pt>
                <c:pt idx="19488">
                  <c:v>-6.3876500000000003E-2</c:v>
                </c:pt>
                <c:pt idx="19489">
                  <c:v>-6.26448E-2</c:v>
                </c:pt>
                <c:pt idx="19490">
                  <c:v>-6.14122E-2</c:v>
                </c:pt>
                <c:pt idx="19491">
                  <c:v>-6.0177899999999999E-2</c:v>
                </c:pt>
                <c:pt idx="19492">
                  <c:v>-5.8940899999999997E-2</c:v>
                </c:pt>
                <c:pt idx="19493">
                  <c:v>-5.7704800000000001E-2</c:v>
                </c:pt>
                <c:pt idx="19494">
                  <c:v>-5.6469499999999999E-2</c:v>
                </c:pt>
                <c:pt idx="19495">
                  <c:v>-5.5229300000000002E-2</c:v>
                </c:pt>
                <c:pt idx="19496">
                  <c:v>-5.39807E-2</c:v>
                </c:pt>
                <c:pt idx="19497">
                  <c:v>-5.2724399999999998E-2</c:v>
                </c:pt>
                <c:pt idx="19498">
                  <c:v>-5.14692E-2</c:v>
                </c:pt>
                <c:pt idx="19499">
                  <c:v>-5.0215500000000003E-2</c:v>
                </c:pt>
                <c:pt idx="19500">
                  <c:v>-4.8962100000000001E-2</c:v>
                </c:pt>
                <c:pt idx="19501">
                  <c:v>-4.7707399999999997E-2</c:v>
                </c:pt>
                <c:pt idx="19502">
                  <c:v>-4.6450499999999999E-2</c:v>
                </c:pt>
                <c:pt idx="19503">
                  <c:v>-4.5195100000000002E-2</c:v>
                </c:pt>
                <c:pt idx="19504">
                  <c:v>-4.3936500000000003E-2</c:v>
                </c:pt>
                <c:pt idx="19505">
                  <c:v>-4.2673900000000001E-2</c:v>
                </c:pt>
                <c:pt idx="19506">
                  <c:v>-4.14034E-2</c:v>
                </c:pt>
                <c:pt idx="19507">
                  <c:v>-4.0129499999999999E-2</c:v>
                </c:pt>
                <c:pt idx="19508">
                  <c:v>-3.8857000000000003E-2</c:v>
                </c:pt>
                <c:pt idx="19509">
                  <c:v>-3.7583800000000001E-2</c:v>
                </c:pt>
                <c:pt idx="19510">
                  <c:v>-3.6312799999999999E-2</c:v>
                </c:pt>
                <c:pt idx="19511">
                  <c:v>-3.5039399999999998E-2</c:v>
                </c:pt>
                <c:pt idx="19512">
                  <c:v>-3.37668E-2</c:v>
                </c:pt>
                <c:pt idx="19513">
                  <c:v>-3.2492300000000002E-2</c:v>
                </c:pt>
                <c:pt idx="19514">
                  <c:v>-3.1214499999999999E-2</c:v>
                </c:pt>
                <c:pt idx="19515">
                  <c:v>-2.9932799999999999E-2</c:v>
                </c:pt>
                <c:pt idx="19516">
                  <c:v>-2.8644699999999999E-2</c:v>
                </c:pt>
                <c:pt idx="19517">
                  <c:v>-2.7357099999999999E-2</c:v>
                </c:pt>
                <c:pt idx="19518">
                  <c:v>-2.6068299999999999E-2</c:v>
                </c:pt>
                <c:pt idx="19519">
                  <c:v>-2.47811E-2</c:v>
                </c:pt>
                <c:pt idx="19520">
                  <c:v>-2.3494299999999999E-2</c:v>
                </c:pt>
                <c:pt idx="19521">
                  <c:v>-2.2206400000000001E-2</c:v>
                </c:pt>
                <c:pt idx="19522">
                  <c:v>-2.0918900000000001E-2</c:v>
                </c:pt>
                <c:pt idx="19523">
                  <c:v>-1.96274E-2</c:v>
                </c:pt>
                <c:pt idx="19524">
                  <c:v>-1.83346E-2</c:v>
                </c:pt>
                <c:pt idx="19525">
                  <c:v>-1.70376E-2</c:v>
                </c:pt>
                <c:pt idx="19526">
                  <c:v>-1.57377E-2</c:v>
                </c:pt>
                <c:pt idx="19527">
                  <c:v>-1.44379E-2</c:v>
                </c:pt>
                <c:pt idx="19528">
                  <c:v>-1.3136200000000001E-2</c:v>
                </c:pt>
                <c:pt idx="19529">
                  <c:v>-1.1837E-2</c:v>
                </c:pt>
                <c:pt idx="19530">
                  <c:v>-1.0537599999999999E-2</c:v>
                </c:pt>
                <c:pt idx="19531" formatCode="0.00E+00">
                  <c:v>-9.2376699999999999E-3</c:v>
                </c:pt>
                <c:pt idx="19532" formatCode="0.00E+00">
                  <c:v>-7.9362900000000004E-3</c:v>
                </c:pt>
                <c:pt idx="19533" formatCode="0.00E+00">
                  <c:v>-6.6310700000000002E-3</c:v>
                </c:pt>
                <c:pt idx="19534" formatCode="0.00E+00">
                  <c:v>-5.3263800000000004E-3</c:v>
                </c:pt>
                <c:pt idx="19535" formatCode="0.00E+00">
                  <c:v>-4.0191699999999999E-3</c:v>
                </c:pt>
                <c:pt idx="19536" formatCode="0.00E+00">
                  <c:v>-2.7110400000000001E-3</c:v>
                </c:pt>
                <c:pt idx="19537" formatCode="0.00E+00">
                  <c:v>-1.4010800000000001E-3</c:v>
                </c:pt>
                <c:pt idx="19538" formatCode="0.00E+00">
                  <c:v>-8.8710300000000003E-5</c:v>
                </c:pt>
                <c:pt idx="19539" formatCode="0.00E+00">
                  <c:v>1.22214E-3</c:v>
                </c:pt>
                <c:pt idx="19540" formatCode="0.00E+00">
                  <c:v>2.5350400000000001E-3</c:v>
                </c:pt>
                <c:pt idx="19541" formatCode="0.00E+00">
                  <c:v>3.8457999999999999E-3</c:v>
                </c:pt>
                <c:pt idx="19542" formatCode="0.00E+00">
                  <c:v>5.15775E-3</c:v>
                </c:pt>
                <c:pt idx="19543" formatCode="0.00E+00">
                  <c:v>6.46943E-3</c:v>
                </c:pt>
                <c:pt idx="19544" formatCode="0.00E+00">
                  <c:v>7.7803999999999998E-3</c:v>
                </c:pt>
                <c:pt idx="19545" formatCode="0.00E+00">
                  <c:v>9.0940099999999996E-3</c:v>
                </c:pt>
                <c:pt idx="19546">
                  <c:v>1.04051E-2</c:v>
                </c:pt>
                <c:pt idx="19547">
                  <c:v>1.1721799999999999E-2</c:v>
                </c:pt>
                <c:pt idx="19548">
                  <c:v>1.30423E-2</c:v>
                </c:pt>
                <c:pt idx="19549">
                  <c:v>1.43699E-2</c:v>
                </c:pt>
                <c:pt idx="19550">
                  <c:v>1.5689000000000002E-2</c:v>
                </c:pt>
                <c:pt idx="19551">
                  <c:v>1.6976399999999999E-2</c:v>
                </c:pt>
                <c:pt idx="19552">
                  <c:v>1.8269199999999999E-2</c:v>
                </c:pt>
                <c:pt idx="19553">
                  <c:v>1.9630100000000001E-2</c:v>
                </c:pt>
                <c:pt idx="19554">
                  <c:v>2.1045899999999999E-2</c:v>
                </c:pt>
                <c:pt idx="19555">
                  <c:v>2.2283899999999999E-2</c:v>
                </c:pt>
                <c:pt idx="19556">
                  <c:v>2.2353100000000001E-2</c:v>
                </c:pt>
                <c:pt idx="19557">
                  <c:v>2.3088299999999999E-2</c:v>
                </c:pt>
                <c:pt idx="19558">
                  <c:v>2.4451400000000002E-2</c:v>
                </c:pt>
                <c:pt idx="19559">
                  <c:v>2.49676E-2</c:v>
                </c:pt>
                <c:pt idx="19560">
                  <c:v>2.6312100000000001E-2</c:v>
                </c:pt>
                <c:pt idx="19561">
                  <c:v>2.7059300000000001E-2</c:v>
                </c:pt>
                <c:pt idx="19562">
                  <c:v>2.8038E-2</c:v>
                </c:pt>
                <c:pt idx="19563">
                  <c:v>2.9163100000000001E-2</c:v>
                </c:pt>
                <c:pt idx="19564">
                  <c:v>2.98497E-2</c:v>
                </c:pt>
                <c:pt idx="19565">
                  <c:v>3.1104799999999998E-2</c:v>
                </c:pt>
                <c:pt idx="19566">
                  <c:v>3.1836799999999998E-2</c:v>
                </c:pt>
                <c:pt idx="19567">
                  <c:v>3.2924799999999997E-2</c:v>
                </c:pt>
                <c:pt idx="19568">
                  <c:v>3.38836E-2</c:v>
                </c:pt>
                <c:pt idx="19569">
                  <c:v>3.4767600000000003E-2</c:v>
                </c:pt>
                <c:pt idx="19570">
                  <c:v>3.5848100000000001E-2</c:v>
                </c:pt>
                <c:pt idx="19571">
                  <c:v>3.6707799999999999E-2</c:v>
                </c:pt>
                <c:pt idx="19572">
                  <c:v>3.7726999999999997E-2</c:v>
                </c:pt>
                <c:pt idx="19573">
                  <c:v>3.8682399999999999E-2</c:v>
                </c:pt>
                <c:pt idx="19574">
                  <c:v>3.96081E-2</c:v>
                </c:pt>
                <c:pt idx="19575">
                  <c:v>4.0611099999999997E-2</c:v>
                </c:pt>
                <c:pt idx="19576">
                  <c:v>4.1551699999999997E-2</c:v>
                </c:pt>
                <c:pt idx="19577">
                  <c:v>4.2497899999999998E-2</c:v>
                </c:pt>
                <c:pt idx="19578">
                  <c:v>4.3514400000000002E-2</c:v>
                </c:pt>
                <c:pt idx="19579">
                  <c:v>4.4395499999999997E-2</c:v>
                </c:pt>
                <c:pt idx="19580">
                  <c:v>4.5435299999999998E-2</c:v>
                </c:pt>
                <c:pt idx="19581">
                  <c:v>4.63393E-2</c:v>
                </c:pt>
                <c:pt idx="19582">
                  <c:v>4.7311100000000002E-2</c:v>
                </c:pt>
                <c:pt idx="19583">
                  <c:v>4.8297399999999997E-2</c:v>
                </c:pt>
                <c:pt idx="19584">
                  <c:v>4.9183900000000003E-2</c:v>
                </c:pt>
                <c:pt idx="19585">
                  <c:v>5.0231999999999999E-2</c:v>
                </c:pt>
                <c:pt idx="19586">
                  <c:v>5.1096000000000003E-2</c:v>
                </c:pt>
                <c:pt idx="19587">
                  <c:v>5.21311E-2</c:v>
                </c:pt>
                <c:pt idx="19588">
                  <c:v>5.3032799999999998E-2</c:v>
                </c:pt>
                <c:pt idx="19589">
                  <c:v>5.4007699999999999E-2</c:v>
                </c:pt>
                <c:pt idx="19590">
                  <c:v>5.4972899999999998E-2</c:v>
                </c:pt>
                <c:pt idx="19591">
                  <c:v>5.58875E-2</c:v>
                </c:pt>
                <c:pt idx="19592">
                  <c:v>5.6897400000000001E-2</c:v>
                </c:pt>
                <c:pt idx="19593">
                  <c:v>5.77738E-2</c:v>
                </c:pt>
                <c:pt idx="19594">
                  <c:v>5.87991E-2</c:v>
                </c:pt>
                <c:pt idx="19595">
                  <c:v>5.9677099999999997E-2</c:v>
                </c:pt>
                <c:pt idx="19596">
                  <c:v>6.0681300000000001E-2</c:v>
                </c:pt>
                <c:pt idx="19597">
                  <c:v>6.1596400000000003E-2</c:v>
                </c:pt>
                <c:pt idx="19598">
                  <c:v>6.2543699999999994E-2</c:v>
                </c:pt>
                <c:pt idx="19599">
                  <c:v>6.3520400000000005E-2</c:v>
                </c:pt>
                <c:pt idx="19600">
                  <c:v>6.4408599999999996E-2</c:v>
                </c:pt>
                <c:pt idx="19601">
                  <c:v>6.5427299999999994E-2</c:v>
                </c:pt>
                <c:pt idx="19602">
                  <c:v>6.6287799999999994E-2</c:v>
                </c:pt>
                <c:pt idx="19603">
                  <c:v>6.7294599999999996E-2</c:v>
                </c:pt>
                <c:pt idx="19604">
                  <c:v>6.8187700000000004E-2</c:v>
                </c:pt>
                <c:pt idx="19605">
                  <c:v>6.9142099999999998E-2</c:v>
                </c:pt>
                <c:pt idx="19606">
                  <c:v>7.0093900000000001E-2</c:v>
                </c:pt>
                <c:pt idx="19607">
                  <c:v>7.0990300000000006E-2</c:v>
                </c:pt>
                <c:pt idx="19608">
                  <c:v>7.1976899999999996E-2</c:v>
                </c:pt>
                <c:pt idx="19609">
                  <c:v>7.2856699999999996E-2</c:v>
                </c:pt>
                <c:pt idx="19610">
                  <c:v>7.3834499999999997E-2</c:v>
                </c:pt>
                <c:pt idx="19611">
                  <c:v>7.4735099999999999E-2</c:v>
                </c:pt>
                <c:pt idx="19612">
                  <c:v>7.5676800000000002E-2</c:v>
                </c:pt>
                <c:pt idx="19613">
                  <c:v>7.6603199999999996E-2</c:v>
                </c:pt>
                <c:pt idx="19614">
                  <c:v>7.7521699999999999E-2</c:v>
                </c:pt>
                <c:pt idx="19615">
                  <c:v>7.8454999999999997E-2</c:v>
                </c:pt>
                <c:pt idx="19616">
                  <c:v>7.9372499999999999E-2</c:v>
                </c:pt>
                <c:pt idx="19617">
                  <c:v>8.0297800000000003E-2</c:v>
                </c:pt>
                <c:pt idx="19618">
                  <c:v>8.1212000000000006E-2</c:v>
                </c:pt>
                <c:pt idx="19619">
                  <c:v>8.2136299999999995E-2</c:v>
                </c:pt>
                <c:pt idx="19620">
                  <c:v>8.3039500000000002E-2</c:v>
                </c:pt>
                <c:pt idx="19621">
                  <c:v>8.3995E-2</c:v>
                </c:pt>
                <c:pt idx="19622">
                  <c:v>8.4871500000000002E-2</c:v>
                </c:pt>
                <c:pt idx="19623">
                  <c:v>8.5786500000000002E-2</c:v>
                </c:pt>
                <c:pt idx="19624">
                  <c:v>8.6629800000000007E-2</c:v>
                </c:pt>
                <c:pt idx="19625">
                  <c:v>8.7614600000000001E-2</c:v>
                </c:pt>
                <c:pt idx="19626">
                  <c:v>8.8653399999999993E-2</c:v>
                </c:pt>
                <c:pt idx="19627">
                  <c:v>8.9433399999999996E-2</c:v>
                </c:pt>
                <c:pt idx="19628">
                  <c:v>8.8825500000000002E-2</c:v>
                </c:pt>
                <c:pt idx="19629">
                  <c:v>8.8930800000000004E-2</c:v>
                </c:pt>
                <c:pt idx="19630">
                  <c:v>8.99427E-2</c:v>
                </c:pt>
                <c:pt idx="19631">
                  <c:v>8.9783000000000002E-2</c:v>
                </c:pt>
                <c:pt idx="19632">
                  <c:v>9.07414E-2</c:v>
                </c:pt>
                <c:pt idx="19633">
                  <c:v>9.0908199999999995E-2</c:v>
                </c:pt>
                <c:pt idx="19634">
                  <c:v>9.1355400000000003E-2</c:v>
                </c:pt>
                <c:pt idx="19635">
                  <c:v>9.2046100000000006E-2</c:v>
                </c:pt>
                <c:pt idx="19636">
                  <c:v>9.2086699999999994E-2</c:v>
                </c:pt>
                <c:pt idx="19637">
                  <c:v>9.2963000000000004E-2</c:v>
                </c:pt>
                <c:pt idx="19638">
                  <c:v>9.3044600000000005E-2</c:v>
                </c:pt>
                <c:pt idx="19639">
                  <c:v>9.3682299999999996E-2</c:v>
                </c:pt>
                <c:pt idx="19640">
                  <c:v>9.4087599999999993E-2</c:v>
                </c:pt>
                <c:pt idx="19641">
                  <c:v>9.4415799999999994E-2</c:v>
                </c:pt>
                <c:pt idx="19642">
                  <c:v>9.5022400000000007E-2</c:v>
                </c:pt>
                <c:pt idx="19643">
                  <c:v>9.5267000000000004E-2</c:v>
                </c:pt>
                <c:pt idx="19644">
                  <c:v>9.5822500000000005E-2</c:v>
                </c:pt>
                <c:pt idx="19645">
                  <c:v>9.6204999999999999E-2</c:v>
                </c:pt>
                <c:pt idx="19646">
                  <c:v>9.6620800000000007E-2</c:v>
                </c:pt>
                <c:pt idx="19647">
                  <c:v>9.7039500000000001E-2</c:v>
                </c:pt>
                <c:pt idx="19648">
                  <c:v>9.7396999999999997E-2</c:v>
                </c:pt>
                <c:pt idx="19649">
                  <c:v>9.7857200000000005E-2</c:v>
                </c:pt>
                <c:pt idx="19650">
                  <c:v>9.8461099999999996E-2</c:v>
                </c:pt>
                <c:pt idx="19651">
                  <c:v>9.8686499999999996E-2</c:v>
                </c:pt>
                <c:pt idx="19652">
                  <c:v>9.7628099999999995E-2</c:v>
                </c:pt>
                <c:pt idx="19653">
                  <c:v>9.7237599999999993E-2</c:v>
                </c:pt>
                <c:pt idx="19654">
                  <c:v>9.7692500000000002E-2</c:v>
                </c:pt>
                <c:pt idx="19655">
                  <c:v>9.7154799999999999E-2</c:v>
                </c:pt>
                <c:pt idx="19656">
                  <c:v>9.7462599999999996E-2</c:v>
                </c:pt>
                <c:pt idx="19657">
                  <c:v>9.7294800000000001E-2</c:v>
                </c:pt>
                <c:pt idx="19658">
                  <c:v>9.7110199999999994E-2</c:v>
                </c:pt>
                <c:pt idx="19659">
                  <c:v>9.7388199999999994E-2</c:v>
                </c:pt>
                <c:pt idx="19660">
                  <c:v>9.6923599999999999E-2</c:v>
                </c:pt>
                <c:pt idx="19661">
                  <c:v>9.7245700000000004E-2</c:v>
                </c:pt>
                <c:pt idx="19662">
                  <c:v>9.6946500000000005E-2</c:v>
                </c:pt>
                <c:pt idx="19663">
                  <c:v>9.6928399999999998E-2</c:v>
                </c:pt>
                <c:pt idx="19664">
                  <c:v>9.6999100000000005E-2</c:v>
                </c:pt>
                <c:pt idx="19665">
                  <c:v>9.66756E-2</c:v>
                </c:pt>
                <c:pt idx="19666">
                  <c:v>9.6901600000000004E-2</c:v>
                </c:pt>
                <c:pt idx="19667">
                  <c:v>9.6586400000000003E-2</c:v>
                </c:pt>
                <c:pt idx="19668">
                  <c:v>9.6645999999999996E-2</c:v>
                </c:pt>
                <c:pt idx="19669">
                  <c:v>9.6573300000000001E-2</c:v>
                </c:pt>
                <c:pt idx="19670">
                  <c:v>9.6385799999999994E-2</c:v>
                </c:pt>
                <c:pt idx="19671">
                  <c:v>9.6483899999999997E-2</c:v>
                </c:pt>
                <c:pt idx="19672">
                  <c:v>9.6216899999999994E-2</c:v>
                </c:pt>
                <c:pt idx="19673">
                  <c:v>9.6266400000000002E-2</c:v>
                </c:pt>
                <c:pt idx="19674">
                  <c:v>9.6121399999999996E-2</c:v>
                </c:pt>
                <c:pt idx="19675">
                  <c:v>9.6007200000000001E-2</c:v>
                </c:pt>
                <c:pt idx="19676">
                  <c:v>9.6005099999999996E-2</c:v>
                </c:pt>
                <c:pt idx="19677">
                  <c:v>9.5790700000000006E-2</c:v>
                </c:pt>
                <c:pt idx="19678">
                  <c:v>9.5809199999999997E-2</c:v>
                </c:pt>
                <c:pt idx="19679">
                  <c:v>9.5635600000000001E-2</c:v>
                </c:pt>
                <c:pt idx="19680">
                  <c:v>9.5559000000000005E-2</c:v>
                </c:pt>
                <c:pt idx="19681">
                  <c:v>9.5487299999999997E-2</c:v>
                </c:pt>
                <c:pt idx="19682">
                  <c:v>9.5305799999999996E-2</c:v>
                </c:pt>
                <c:pt idx="19683">
                  <c:v>9.5291799999999996E-2</c:v>
                </c:pt>
                <c:pt idx="19684">
                  <c:v>9.5089099999999996E-2</c:v>
                </c:pt>
                <c:pt idx="19685">
                  <c:v>9.5042399999999999E-2</c:v>
                </c:pt>
                <c:pt idx="19686">
                  <c:v>9.4901700000000005E-2</c:v>
                </c:pt>
                <c:pt idx="19687">
                  <c:v>9.4764699999999993E-2</c:v>
                </c:pt>
                <c:pt idx="19688">
                  <c:v>9.4705800000000007E-2</c:v>
                </c:pt>
                <c:pt idx="19689">
                  <c:v>9.4494999999999996E-2</c:v>
                </c:pt>
                <c:pt idx="19690">
                  <c:v>9.4466900000000006E-2</c:v>
                </c:pt>
                <c:pt idx="19691">
                  <c:v>9.4257099999999996E-2</c:v>
                </c:pt>
                <c:pt idx="19692">
                  <c:v>9.4176999999999997E-2</c:v>
                </c:pt>
                <c:pt idx="19693">
                  <c:v>9.4038499999999997E-2</c:v>
                </c:pt>
                <c:pt idx="19694">
                  <c:v>9.3859600000000001E-2</c:v>
                </c:pt>
                <c:pt idx="19695">
                  <c:v>9.3804600000000002E-2</c:v>
                </c:pt>
                <c:pt idx="19696">
                  <c:v>9.35637E-2</c:v>
                </c:pt>
                <c:pt idx="19697">
                  <c:v>9.3521999999999994E-2</c:v>
                </c:pt>
                <c:pt idx="19698">
                  <c:v>9.3303399999999995E-2</c:v>
                </c:pt>
                <c:pt idx="19699">
                  <c:v>9.3183299999999997E-2</c:v>
                </c:pt>
                <c:pt idx="19700">
                  <c:v>9.3058299999999997E-2</c:v>
                </c:pt>
                <c:pt idx="19701">
                  <c:v>9.2838799999999999E-2</c:v>
                </c:pt>
                <c:pt idx="19702">
                  <c:v>9.2780699999999994E-2</c:v>
                </c:pt>
                <c:pt idx="19703">
                  <c:v>9.2521900000000004E-2</c:v>
                </c:pt>
                <c:pt idx="19704">
                  <c:v>9.2437699999999998E-2</c:v>
                </c:pt>
                <c:pt idx="19705">
                  <c:v>9.2241799999999999E-2</c:v>
                </c:pt>
                <c:pt idx="19706">
                  <c:v>9.2066300000000004E-2</c:v>
                </c:pt>
                <c:pt idx="19707">
                  <c:v>9.1953599999999996E-2</c:v>
                </c:pt>
                <c:pt idx="19708">
                  <c:v>9.1701299999999999E-2</c:v>
                </c:pt>
                <c:pt idx="19709">
                  <c:v>9.1608099999999998E-2</c:v>
                </c:pt>
                <c:pt idx="19710">
                  <c:v>9.1377799999999995E-2</c:v>
                </c:pt>
                <c:pt idx="19711">
                  <c:v>9.1223600000000002E-2</c:v>
                </c:pt>
                <c:pt idx="19712">
                  <c:v>9.1062199999999996E-2</c:v>
                </c:pt>
                <c:pt idx="19713">
                  <c:v>9.0826000000000004E-2</c:v>
                </c:pt>
                <c:pt idx="19714">
                  <c:v>9.0702000000000005E-2</c:v>
                </c:pt>
                <c:pt idx="19715">
                  <c:v>9.0462600000000004E-2</c:v>
                </c:pt>
                <c:pt idx="19716">
                  <c:v>9.0298000000000003E-2</c:v>
                </c:pt>
                <c:pt idx="19717">
                  <c:v>9.0114E-2</c:v>
                </c:pt>
                <c:pt idx="19718">
                  <c:v>8.9873900000000007E-2</c:v>
                </c:pt>
                <c:pt idx="19719">
                  <c:v>8.9737200000000003E-2</c:v>
                </c:pt>
                <c:pt idx="19720">
                  <c:v>8.9485300000000004E-2</c:v>
                </c:pt>
                <c:pt idx="19721">
                  <c:v>8.9314699999999997E-2</c:v>
                </c:pt>
                <c:pt idx="19722">
                  <c:v>8.9111800000000005E-2</c:v>
                </c:pt>
                <c:pt idx="19723">
                  <c:v>8.8855299999999998E-2</c:v>
                </c:pt>
                <c:pt idx="19724">
                  <c:v>8.8712100000000002E-2</c:v>
                </c:pt>
                <c:pt idx="19725">
                  <c:v>8.8423500000000002E-2</c:v>
                </c:pt>
                <c:pt idx="19726">
                  <c:v>8.8263800000000003E-2</c:v>
                </c:pt>
                <c:pt idx="19727">
                  <c:v>8.8022400000000001E-2</c:v>
                </c:pt>
                <c:pt idx="19728">
                  <c:v>8.7776800000000002E-2</c:v>
                </c:pt>
                <c:pt idx="19729">
                  <c:v>8.7617500000000001E-2</c:v>
                </c:pt>
                <c:pt idx="19730">
                  <c:v>8.73086E-2</c:v>
                </c:pt>
                <c:pt idx="19731">
                  <c:v>8.71619E-2</c:v>
                </c:pt>
                <c:pt idx="19732">
                  <c:v>8.6869100000000005E-2</c:v>
                </c:pt>
                <c:pt idx="19733">
                  <c:v>8.66479E-2</c:v>
                </c:pt>
                <c:pt idx="19734">
                  <c:v>8.6436799999999994E-2</c:v>
                </c:pt>
                <c:pt idx="19735">
                  <c:v>8.6131200000000005E-2</c:v>
                </c:pt>
                <c:pt idx="19736">
                  <c:v>8.5968500000000003E-2</c:v>
                </c:pt>
                <c:pt idx="19737">
                  <c:v>8.5648000000000002E-2</c:v>
                </c:pt>
                <c:pt idx="19738">
                  <c:v>8.5447800000000004E-2</c:v>
                </c:pt>
                <c:pt idx="19739">
                  <c:v>8.5188600000000003E-2</c:v>
                </c:pt>
                <c:pt idx="19740">
                  <c:v>8.4906899999999993E-2</c:v>
                </c:pt>
                <c:pt idx="19741">
                  <c:v>8.4705000000000003E-2</c:v>
                </c:pt>
                <c:pt idx="19742">
                  <c:v>8.4381600000000001E-2</c:v>
                </c:pt>
                <c:pt idx="19743">
                  <c:v>8.4167400000000003E-2</c:v>
                </c:pt>
                <c:pt idx="19744">
                  <c:v>8.3875500000000006E-2</c:v>
                </c:pt>
                <c:pt idx="19745">
                  <c:v>8.3599199999999999E-2</c:v>
                </c:pt>
                <c:pt idx="19746">
                  <c:v>8.3362099999999995E-2</c:v>
                </c:pt>
                <c:pt idx="19747">
                  <c:v>8.3045499999999994E-2</c:v>
                </c:pt>
                <c:pt idx="19748">
                  <c:v>8.2809499999999994E-2</c:v>
                </c:pt>
                <c:pt idx="19749">
                  <c:v>8.2510600000000003E-2</c:v>
                </c:pt>
                <c:pt idx="19750">
                  <c:v>8.2223400000000002E-2</c:v>
                </c:pt>
                <c:pt idx="19751">
                  <c:v>8.1970100000000004E-2</c:v>
                </c:pt>
                <c:pt idx="19752">
                  <c:v>8.1639199999999995E-2</c:v>
                </c:pt>
                <c:pt idx="19753">
                  <c:v>8.1386100000000003E-2</c:v>
                </c:pt>
                <c:pt idx="19754">
                  <c:v>8.1067100000000003E-2</c:v>
                </c:pt>
                <c:pt idx="19755">
                  <c:v>8.0766900000000003E-2</c:v>
                </c:pt>
                <c:pt idx="19756">
                  <c:v>8.0502500000000005E-2</c:v>
                </c:pt>
                <c:pt idx="19757">
                  <c:v>8.0153199999999994E-2</c:v>
                </c:pt>
                <c:pt idx="19758">
                  <c:v>7.9901E-2</c:v>
                </c:pt>
                <c:pt idx="19759">
                  <c:v>7.9553499999999999E-2</c:v>
                </c:pt>
                <c:pt idx="19760">
                  <c:v>7.9259800000000005E-2</c:v>
                </c:pt>
                <c:pt idx="19761">
                  <c:v>7.8966400000000006E-2</c:v>
                </c:pt>
                <c:pt idx="19762">
                  <c:v>7.8607200000000002E-2</c:v>
                </c:pt>
                <c:pt idx="19763">
                  <c:v>7.8339199999999998E-2</c:v>
                </c:pt>
                <c:pt idx="19764">
                  <c:v>7.79614E-2</c:v>
                </c:pt>
                <c:pt idx="19765">
                  <c:v>7.7674499999999994E-2</c:v>
                </c:pt>
                <c:pt idx="19766">
                  <c:v>7.7344099999999999E-2</c:v>
                </c:pt>
                <c:pt idx="19767">
                  <c:v>7.6994599999999996E-2</c:v>
                </c:pt>
                <c:pt idx="19768">
                  <c:v>7.6699199999999995E-2</c:v>
                </c:pt>
                <c:pt idx="19769">
                  <c:v>7.6316200000000001E-2</c:v>
                </c:pt>
                <c:pt idx="19770">
                  <c:v>7.6021099999999994E-2</c:v>
                </c:pt>
                <c:pt idx="19771">
                  <c:v>7.5662300000000002E-2</c:v>
                </c:pt>
                <c:pt idx="19772">
                  <c:v>7.5312400000000002E-2</c:v>
                </c:pt>
                <c:pt idx="19773">
                  <c:v>7.4980500000000005E-2</c:v>
                </c:pt>
                <c:pt idx="19774">
                  <c:v>7.4595800000000004E-2</c:v>
                </c:pt>
                <c:pt idx="19775">
                  <c:v>7.4274999999999994E-2</c:v>
                </c:pt>
                <c:pt idx="19776">
                  <c:v>7.3904700000000004E-2</c:v>
                </c:pt>
                <c:pt idx="19777">
                  <c:v>7.3544100000000001E-2</c:v>
                </c:pt>
                <c:pt idx="19778">
                  <c:v>7.31985E-2</c:v>
                </c:pt>
                <c:pt idx="19779">
                  <c:v>7.2810799999999995E-2</c:v>
                </c:pt>
                <c:pt idx="19780">
                  <c:v>7.2474399999999994E-2</c:v>
                </c:pt>
                <c:pt idx="19781">
                  <c:v>7.2092000000000003E-2</c:v>
                </c:pt>
                <c:pt idx="19782">
                  <c:v>7.1708300000000003E-2</c:v>
                </c:pt>
                <c:pt idx="19783">
                  <c:v>7.1346300000000001E-2</c:v>
                </c:pt>
                <c:pt idx="19784">
                  <c:v>7.0932700000000001E-2</c:v>
                </c:pt>
                <c:pt idx="19785">
                  <c:v>7.0586399999999994E-2</c:v>
                </c:pt>
                <c:pt idx="19786">
                  <c:v>7.0179800000000001E-2</c:v>
                </c:pt>
                <c:pt idx="19787">
                  <c:v>6.9795300000000005E-2</c:v>
                </c:pt>
                <c:pt idx="19788">
                  <c:v>6.94216E-2</c:v>
                </c:pt>
                <c:pt idx="19789">
                  <c:v>6.8999099999999994E-2</c:v>
                </c:pt>
                <c:pt idx="19790">
                  <c:v>6.8646799999999994E-2</c:v>
                </c:pt>
                <c:pt idx="19791">
                  <c:v>6.8207799999999999E-2</c:v>
                </c:pt>
                <c:pt idx="19792">
                  <c:v>6.7818500000000004E-2</c:v>
                </c:pt>
                <c:pt idx="19793">
                  <c:v>6.7404800000000001E-2</c:v>
                </c:pt>
                <c:pt idx="19794">
                  <c:v>6.6977300000000003E-2</c:v>
                </c:pt>
                <c:pt idx="19795">
                  <c:v>6.6599500000000006E-2</c:v>
                </c:pt>
                <c:pt idx="19796">
                  <c:v>6.6150899999999999E-2</c:v>
                </c:pt>
                <c:pt idx="19797">
                  <c:v>6.5763100000000005E-2</c:v>
                </c:pt>
                <c:pt idx="19798">
                  <c:v>6.5330700000000005E-2</c:v>
                </c:pt>
                <c:pt idx="19799">
                  <c:v>6.4909900000000006E-2</c:v>
                </c:pt>
                <c:pt idx="19800">
                  <c:v>6.4498799999999995E-2</c:v>
                </c:pt>
                <c:pt idx="19801">
                  <c:v>6.4041299999999995E-2</c:v>
                </c:pt>
                <c:pt idx="19802">
                  <c:v>6.3619499999999995E-2</c:v>
                </c:pt>
                <c:pt idx="19803">
                  <c:v>6.3167699999999993E-2</c:v>
                </c:pt>
                <c:pt idx="19804">
                  <c:v>6.2728999999999993E-2</c:v>
                </c:pt>
                <c:pt idx="19805">
                  <c:v>6.2299E-2</c:v>
                </c:pt>
                <c:pt idx="19806">
                  <c:v>6.1842599999999998E-2</c:v>
                </c:pt>
                <c:pt idx="19807">
                  <c:v>6.1409400000000003E-2</c:v>
                </c:pt>
                <c:pt idx="19808">
                  <c:v>6.0961399999999999E-2</c:v>
                </c:pt>
                <c:pt idx="19809">
                  <c:v>6.0501800000000001E-2</c:v>
                </c:pt>
                <c:pt idx="19810">
                  <c:v>6.0056600000000002E-2</c:v>
                </c:pt>
                <c:pt idx="19811">
                  <c:v>5.9560200000000001E-2</c:v>
                </c:pt>
                <c:pt idx="19812">
                  <c:v>5.9097999999999998E-2</c:v>
                </c:pt>
                <c:pt idx="19813">
                  <c:v>5.8615399999999998E-2</c:v>
                </c:pt>
                <c:pt idx="19814">
                  <c:v>5.8132000000000003E-2</c:v>
                </c:pt>
                <c:pt idx="19815">
                  <c:v>5.76792E-2</c:v>
                </c:pt>
                <c:pt idx="19816">
                  <c:v>5.71715E-2</c:v>
                </c:pt>
                <c:pt idx="19817">
                  <c:v>5.6721899999999999E-2</c:v>
                </c:pt>
                <c:pt idx="19818">
                  <c:v>5.6216099999999998E-2</c:v>
                </c:pt>
                <c:pt idx="19819">
                  <c:v>5.5731000000000003E-2</c:v>
                </c:pt>
                <c:pt idx="19820">
                  <c:v>5.52413E-2</c:v>
                </c:pt>
                <c:pt idx="19821">
                  <c:v>5.4709300000000002E-2</c:v>
                </c:pt>
                <c:pt idx="19822">
                  <c:v>5.4233799999999999E-2</c:v>
                </c:pt>
                <c:pt idx="19823">
                  <c:v>5.3697399999999999E-2</c:v>
                </c:pt>
                <c:pt idx="19824">
                  <c:v>5.3214299999999999E-2</c:v>
                </c:pt>
                <c:pt idx="19825">
                  <c:v>5.27035E-2</c:v>
                </c:pt>
                <c:pt idx="19826">
                  <c:v>5.2190599999999997E-2</c:v>
                </c:pt>
                <c:pt idx="19827">
                  <c:v>5.16982E-2</c:v>
                </c:pt>
                <c:pt idx="19828">
                  <c:v>5.1159299999999998E-2</c:v>
                </c:pt>
                <c:pt idx="19829">
                  <c:v>5.0652999999999997E-2</c:v>
                </c:pt>
                <c:pt idx="19830">
                  <c:v>5.0108E-2</c:v>
                </c:pt>
                <c:pt idx="19831">
                  <c:v>4.9572699999999997E-2</c:v>
                </c:pt>
                <c:pt idx="19832">
                  <c:v>4.9041599999999998E-2</c:v>
                </c:pt>
                <c:pt idx="19833">
                  <c:v>4.8498300000000001E-2</c:v>
                </c:pt>
                <c:pt idx="19834">
                  <c:v>4.7971E-2</c:v>
                </c:pt>
                <c:pt idx="19835">
                  <c:v>4.7435699999999997E-2</c:v>
                </c:pt>
                <c:pt idx="19836">
                  <c:v>4.6894100000000001E-2</c:v>
                </c:pt>
                <c:pt idx="19837">
                  <c:v>4.6362899999999999E-2</c:v>
                </c:pt>
                <c:pt idx="19838">
                  <c:v>4.5805999999999999E-2</c:v>
                </c:pt>
                <c:pt idx="19839">
                  <c:v>4.5252300000000002E-2</c:v>
                </c:pt>
                <c:pt idx="19840">
                  <c:v>4.4691599999999998E-2</c:v>
                </c:pt>
                <c:pt idx="19841">
                  <c:v>4.4109799999999998E-2</c:v>
                </c:pt>
                <c:pt idx="19842">
                  <c:v>4.3565300000000001E-2</c:v>
                </c:pt>
                <c:pt idx="19843">
                  <c:v>4.2979400000000001E-2</c:v>
                </c:pt>
                <c:pt idx="19844">
                  <c:v>4.24316E-2</c:v>
                </c:pt>
                <c:pt idx="19845">
                  <c:v>4.1862000000000003E-2</c:v>
                </c:pt>
                <c:pt idx="19846">
                  <c:v>4.1286799999999999E-2</c:v>
                </c:pt>
                <c:pt idx="19847">
                  <c:v>4.0737599999999999E-2</c:v>
                </c:pt>
                <c:pt idx="19848">
                  <c:v>4.0130100000000002E-2</c:v>
                </c:pt>
                <c:pt idx="19849">
                  <c:v>3.9567600000000001E-2</c:v>
                </c:pt>
                <c:pt idx="19850">
                  <c:v>3.8949900000000003E-2</c:v>
                </c:pt>
                <c:pt idx="19851">
                  <c:v>3.8361199999999998E-2</c:v>
                </c:pt>
                <c:pt idx="19852">
                  <c:v>3.7773899999999999E-2</c:v>
                </c:pt>
                <c:pt idx="19853">
                  <c:v>3.7161800000000002E-2</c:v>
                </c:pt>
                <c:pt idx="19854">
                  <c:v>3.65925E-2</c:v>
                </c:pt>
                <c:pt idx="19855">
                  <c:v>3.5973699999999997E-2</c:v>
                </c:pt>
                <c:pt idx="19856">
                  <c:v>3.5395599999999999E-2</c:v>
                </c:pt>
                <c:pt idx="19857">
                  <c:v>3.4788300000000001E-2</c:v>
                </c:pt>
                <c:pt idx="19858">
                  <c:v>3.41727E-2</c:v>
                </c:pt>
                <c:pt idx="19859">
                  <c:v>3.3559899999999997E-2</c:v>
                </c:pt>
                <c:pt idx="19860">
                  <c:v>3.2918599999999999E-2</c:v>
                </c:pt>
                <c:pt idx="19861">
                  <c:v>3.2304800000000002E-2</c:v>
                </c:pt>
                <c:pt idx="19862">
                  <c:v>3.1676200000000002E-2</c:v>
                </c:pt>
                <c:pt idx="19863">
                  <c:v>3.1051599999999999E-2</c:v>
                </c:pt>
                <c:pt idx="19864">
                  <c:v>3.0432299999999999E-2</c:v>
                </c:pt>
                <c:pt idx="19865">
                  <c:v>2.9803099999999999E-2</c:v>
                </c:pt>
                <c:pt idx="19866">
                  <c:v>2.91813E-2</c:v>
                </c:pt>
                <c:pt idx="19867">
                  <c:v>2.85533E-2</c:v>
                </c:pt>
                <c:pt idx="19868">
                  <c:v>2.78973E-2</c:v>
                </c:pt>
                <c:pt idx="19869">
                  <c:v>2.7253300000000001E-2</c:v>
                </c:pt>
                <c:pt idx="19870">
                  <c:v>2.6585000000000001E-2</c:v>
                </c:pt>
                <c:pt idx="19871">
                  <c:v>2.59367E-2</c:v>
                </c:pt>
                <c:pt idx="19872">
                  <c:v>2.52871E-2</c:v>
                </c:pt>
                <c:pt idx="19873">
                  <c:v>2.46182E-2</c:v>
                </c:pt>
                <c:pt idx="19874">
                  <c:v>2.39843E-2</c:v>
                </c:pt>
                <c:pt idx="19875">
                  <c:v>2.3314700000000001E-2</c:v>
                </c:pt>
                <c:pt idx="19876">
                  <c:v>2.2681400000000001E-2</c:v>
                </c:pt>
                <c:pt idx="19877">
                  <c:v>2.20004E-2</c:v>
                </c:pt>
                <c:pt idx="19878">
                  <c:v>2.1292200000000001E-2</c:v>
                </c:pt>
                <c:pt idx="19879">
                  <c:v>2.0589099999999999E-2</c:v>
                </c:pt>
                <c:pt idx="19880">
                  <c:v>1.9853900000000001E-2</c:v>
                </c:pt>
                <c:pt idx="19881">
                  <c:v>1.91688E-2</c:v>
                </c:pt>
                <c:pt idx="19882">
                  <c:v>1.8443000000000001E-2</c:v>
                </c:pt>
                <c:pt idx="19883">
                  <c:v>1.77409E-2</c:v>
                </c:pt>
                <c:pt idx="19884">
                  <c:v>1.7034799999999999E-2</c:v>
                </c:pt>
                <c:pt idx="19885">
                  <c:v>1.6318599999999999E-2</c:v>
                </c:pt>
                <c:pt idx="19886">
                  <c:v>1.5625199999999999E-2</c:v>
                </c:pt>
                <c:pt idx="19887">
                  <c:v>1.48845E-2</c:v>
                </c:pt>
                <c:pt idx="19888">
                  <c:v>1.41564E-2</c:v>
                </c:pt>
                <c:pt idx="19889">
                  <c:v>1.3411299999999999E-2</c:v>
                </c:pt>
                <c:pt idx="19890">
                  <c:v>1.26701E-2</c:v>
                </c:pt>
                <c:pt idx="19891">
                  <c:v>1.19416E-2</c:v>
                </c:pt>
                <c:pt idx="19892">
                  <c:v>1.11959E-2</c:v>
                </c:pt>
                <c:pt idx="19893">
                  <c:v>1.04627E-2</c:v>
                </c:pt>
                <c:pt idx="19894" formatCode="0.00E+00">
                  <c:v>9.7287499999999996E-3</c:v>
                </c:pt>
                <c:pt idx="19895" formatCode="0.00E+00">
                  <c:v>8.98937E-3</c:v>
                </c:pt>
                <c:pt idx="19896" formatCode="0.00E+00">
                  <c:v>8.2555300000000005E-3</c:v>
                </c:pt>
                <c:pt idx="19897" formatCode="0.00E+00">
                  <c:v>7.4907899999999998E-3</c:v>
                </c:pt>
                <c:pt idx="19898" formatCode="0.00E+00">
                  <c:v>6.7268099999999997E-3</c:v>
                </c:pt>
                <c:pt idx="19899" formatCode="0.00E+00">
                  <c:v>5.9660800000000003E-3</c:v>
                </c:pt>
                <c:pt idx="19900" formatCode="0.00E+00">
                  <c:v>5.1928599999999997E-3</c:v>
                </c:pt>
                <c:pt idx="19901" formatCode="0.00E+00">
                  <c:v>4.4457899999999998E-3</c:v>
                </c:pt>
                <c:pt idx="19902" formatCode="0.00E+00">
                  <c:v>3.66783E-3</c:v>
                </c:pt>
                <c:pt idx="19903" formatCode="0.00E+00">
                  <c:v>2.9149699999999998E-3</c:v>
                </c:pt>
                <c:pt idx="19904" formatCode="0.00E+00">
                  <c:v>2.1546600000000001E-3</c:v>
                </c:pt>
                <c:pt idx="19905" formatCode="0.00E+00">
                  <c:v>1.38557E-3</c:v>
                </c:pt>
                <c:pt idx="19906" formatCode="0.00E+00">
                  <c:v>6.2789900000000001E-4</c:v>
                </c:pt>
                <c:pt idx="19907" formatCode="0.00E+00">
                  <c:v>-1.75658E-4</c:v>
                </c:pt>
                <c:pt idx="19908" formatCode="0.00E+00">
                  <c:v>-9.4886099999999995E-4</c:v>
                </c:pt>
                <c:pt idx="19909" formatCode="0.00E+00">
                  <c:v>-1.74585E-3</c:v>
                </c:pt>
                <c:pt idx="19910" formatCode="0.00E+00">
                  <c:v>-2.5289100000000001E-3</c:v>
                </c:pt>
                <c:pt idx="19911" formatCode="0.00E+00">
                  <c:v>-3.3081199999999999E-3</c:v>
                </c:pt>
                <c:pt idx="19912" formatCode="0.00E+00">
                  <c:v>-4.1069599999999998E-3</c:v>
                </c:pt>
                <c:pt idx="19913" formatCode="0.00E+00">
                  <c:v>-4.8769299999999998E-3</c:v>
                </c:pt>
                <c:pt idx="19914" formatCode="0.00E+00">
                  <c:v>-5.6709200000000003E-3</c:v>
                </c:pt>
                <c:pt idx="19915" formatCode="0.00E+00">
                  <c:v>-6.45233E-3</c:v>
                </c:pt>
                <c:pt idx="19916" formatCode="0.00E+00">
                  <c:v>-7.2528200000000001E-3</c:v>
                </c:pt>
                <c:pt idx="19917" formatCode="0.00E+00">
                  <c:v>-8.0675699999999996E-3</c:v>
                </c:pt>
                <c:pt idx="19918" formatCode="0.00E+00">
                  <c:v>-8.8701800000000001E-3</c:v>
                </c:pt>
                <c:pt idx="19919" formatCode="0.00E+00">
                  <c:v>-9.6836999999999999E-3</c:v>
                </c:pt>
                <c:pt idx="19920">
                  <c:v>-1.04872E-2</c:v>
                </c:pt>
                <c:pt idx="19921">
                  <c:v>-1.1293299999999999E-2</c:v>
                </c:pt>
                <c:pt idx="19922">
                  <c:v>-1.21057E-2</c:v>
                </c:pt>
                <c:pt idx="19923">
                  <c:v>-1.29041E-2</c:v>
                </c:pt>
                <c:pt idx="19924">
                  <c:v>-1.3712999999999999E-2</c:v>
                </c:pt>
                <c:pt idx="19925">
                  <c:v>-1.4527E-2</c:v>
                </c:pt>
                <c:pt idx="19926">
                  <c:v>-1.5346E-2</c:v>
                </c:pt>
                <c:pt idx="19927">
                  <c:v>-1.6186699999999998E-2</c:v>
                </c:pt>
                <c:pt idx="19928">
                  <c:v>-1.70032E-2</c:v>
                </c:pt>
                <c:pt idx="19929">
                  <c:v>-1.78385E-2</c:v>
                </c:pt>
                <c:pt idx="19930">
                  <c:v>-1.86611E-2</c:v>
                </c:pt>
                <c:pt idx="19931">
                  <c:v>-1.9484899999999999E-2</c:v>
                </c:pt>
                <c:pt idx="19932">
                  <c:v>-2.03214E-2</c:v>
                </c:pt>
                <c:pt idx="19933">
                  <c:v>-2.1129999999999999E-2</c:v>
                </c:pt>
                <c:pt idx="19934">
                  <c:v>-2.19723E-2</c:v>
                </c:pt>
                <c:pt idx="19935">
                  <c:v>-2.2797600000000001E-2</c:v>
                </c:pt>
                <c:pt idx="19936">
                  <c:v>-2.3649099999999999E-2</c:v>
                </c:pt>
                <c:pt idx="19937">
                  <c:v>-2.4499099999999999E-2</c:v>
                </c:pt>
                <c:pt idx="19938">
                  <c:v>-2.53349E-2</c:v>
                </c:pt>
                <c:pt idx="19939">
                  <c:v>-2.6190999999999999E-2</c:v>
                </c:pt>
                <c:pt idx="19940">
                  <c:v>-2.7022899999999999E-2</c:v>
                </c:pt>
                <c:pt idx="19941">
                  <c:v>-2.7877300000000001E-2</c:v>
                </c:pt>
                <c:pt idx="19942">
                  <c:v>-2.87152E-2</c:v>
                </c:pt>
                <c:pt idx="19943">
                  <c:v>-2.9556599999999999E-2</c:v>
                </c:pt>
                <c:pt idx="19944">
                  <c:v>-3.0408600000000001E-2</c:v>
                </c:pt>
                <c:pt idx="19945">
                  <c:v>-3.12611E-2</c:v>
                </c:pt>
                <c:pt idx="19946">
                  <c:v>-3.21298E-2</c:v>
                </c:pt>
                <c:pt idx="19947">
                  <c:v>-3.2989999999999998E-2</c:v>
                </c:pt>
                <c:pt idx="19948">
                  <c:v>-3.3849600000000001E-2</c:v>
                </c:pt>
                <c:pt idx="19949">
                  <c:v>-3.47108E-2</c:v>
                </c:pt>
                <c:pt idx="19950">
                  <c:v>-3.5570499999999998E-2</c:v>
                </c:pt>
                <c:pt idx="19951">
                  <c:v>-3.6429499999999997E-2</c:v>
                </c:pt>
                <c:pt idx="19952">
                  <c:v>-3.7291299999999999E-2</c:v>
                </c:pt>
                <c:pt idx="19953">
                  <c:v>-3.8143900000000001E-2</c:v>
                </c:pt>
                <c:pt idx="19954">
                  <c:v>-3.9018700000000003E-2</c:v>
                </c:pt>
                <c:pt idx="19955">
                  <c:v>-3.98892E-2</c:v>
                </c:pt>
                <c:pt idx="19956">
                  <c:v>-4.0769199999999998E-2</c:v>
                </c:pt>
                <c:pt idx="19957">
                  <c:v>-4.1648400000000002E-2</c:v>
                </c:pt>
                <c:pt idx="19958">
                  <c:v>-4.2512500000000002E-2</c:v>
                </c:pt>
                <c:pt idx="19959">
                  <c:v>-4.3399500000000001E-2</c:v>
                </c:pt>
                <c:pt idx="19960">
                  <c:v>-4.4261200000000001E-2</c:v>
                </c:pt>
                <c:pt idx="19961">
                  <c:v>-4.51446E-2</c:v>
                </c:pt>
                <c:pt idx="19962">
                  <c:v>-4.6011999999999997E-2</c:v>
                </c:pt>
                <c:pt idx="19963">
                  <c:v>-4.6885200000000002E-2</c:v>
                </c:pt>
                <c:pt idx="19964">
                  <c:v>-4.7779000000000002E-2</c:v>
                </c:pt>
                <c:pt idx="19965">
                  <c:v>-4.8657300000000001E-2</c:v>
                </c:pt>
                <c:pt idx="19966">
                  <c:v>-4.9560899999999998E-2</c:v>
                </c:pt>
                <c:pt idx="19967">
                  <c:v>-5.0436700000000001E-2</c:v>
                </c:pt>
                <c:pt idx="19968">
                  <c:v>-5.1328600000000002E-2</c:v>
                </c:pt>
                <c:pt idx="19969">
                  <c:v>-5.22151E-2</c:v>
                </c:pt>
                <c:pt idx="19970">
                  <c:v>-5.3097800000000001E-2</c:v>
                </c:pt>
                <c:pt idx="19971">
                  <c:v>-5.3989799999999998E-2</c:v>
                </c:pt>
                <c:pt idx="19972">
                  <c:v>-5.4867699999999998E-2</c:v>
                </c:pt>
                <c:pt idx="19973">
                  <c:v>-5.57647E-2</c:v>
                </c:pt>
                <c:pt idx="19974">
                  <c:v>-5.66597E-2</c:v>
                </c:pt>
                <c:pt idx="19975">
                  <c:v>-5.7562599999999998E-2</c:v>
                </c:pt>
                <c:pt idx="19976">
                  <c:v>-5.8460900000000003E-2</c:v>
                </c:pt>
                <c:pt idx="19977">
                  <c:v>-5.9357800000000002E-2</c:v>
                </c:pt>
                <c:pt idx="19978">
                  <c:v>-6.02537E-2</c:v>
                </c:pt>
                <c:pt idx="19979">
                  <c:v>-6.1154300000000002E-2</c:v>
                </c:pt>
                <c:pt idx="19980">
                  <c:v>-6.2046400000000002E-2</c:v>
                </c:pt>
                <c:pt idx="19981">
                  <c:v>-6.2937999999999994E-2</c:v>
                </c:pt>
                <c:pt idx="19982">
                  <c:v>-6.3836400000000001E-2</c:v>
                </c:pt>
                <c:pt idx="19983">
                  <c:v>-6.47504E-2</c:v>
                </c:pt>
                <c:pt idx="19984">
                  <c:v>-6.5695799999999999E-2</c:v>
                </c:pt>
                <c:pt idx="19985">
                  <c:v>-6.6626599999999994E-2</c:v>
                </c:pt>
                <c:pt idx="19986">
                  <c:v>-6.7569699999999996E-2</c:v>
                </c:pt>
                <c:pt idx="19987">
                  <c:v>-6.8493899999999996E-2</c:v>
                </c:pt>
                <c:pt idx="19988">
                  <c:v>-6.9426299999999996E-2</c:v>
                </c:pt>
                <c:pt idx="19989">
                  <c:v>-7.0362599999999997E-2</c:v>
                </c:pt>
                <c:pt idx="19990">
                  <c:v>-7.1283799999999994E-2</c:v>
                </c:pt>
                <c:pt idx="19991">
                  <c:v>-7.2225600000000001E-2</c:v>
                </c:pt>
                <c:pt idx="19992">
                  <c:v>-7.3147400000000001E-2</c:v>
                </c:pt>
                <c:pt idx="19993">
                  <c:v>-7.4096700000000001E-2</c:v>
                </c:pt>
                <c:pt idx="19994">
                  <c:v>-7.5036699999999998E-2</c:v>
                </c:pt>
                <c:pt idx="19995">
                  <c:v>-7.5976600000000005E-2</c:v>
                </c:pt>
                <c:pt idx="19996">
                  <c:v>-7.6921600000000007E-2</c:v>
                </c:pt>
                <c:pt idx="19997">
                  <c:v>-7.7850100000000005E-2</c:v>
                </c:pt>
                <c:pt idx="19998">
                  <c:v>-7.87968E-2</c:v>
                </c:pt>
                <c:pt idx="19999">
                  <c:v>-7.9726599999999995E-2</c:v>
                </c:pt>
                <c:pt idx="20000">
                  <c:v>-8.0666000000000002E-2</c:v>
                </c:pt>
                <c:pt idx="20001">
                  <c:v>-8.1602099999999997E-2</c:v>
                </c:pt>
                <c:pt idx="20002">
                  <c:v>-8.2541699999999996E-2</c:v>
                </c:pt>
                <c:pt idx="20003">
                  <c:v>-8.3490700000000001E-2</c:v>
                </c:pt>
                <c:pt idx="20004">
                  <c:v>-8.4435200000000002E-2</c:v>
                </c:pt>
                <c:pt idx="20005">
                  <c:v>-8.5379700000000003E-2</c:v>
                </c:pt>
                <c:pt idx="20006">
                  <c:v>-8.6320300000000003E-2</c:v>
                </c:pt>
                <c:pt idx="20007">
                  <c:v>-8.7260000000000004E-2</c:v>
                </c:pt>
                <c:pt idx="20008">
                  <c:v>-8.8198499999999999E-2</c:v>
                </c:pt>
                <c:pt idx="20009">
                  <c:v>-8.9139300000000005E-2</c:v>
                </c:pt>
                <c:pt idx="20010">
                  <c:v>-9.0072299999999994E-2</c:v>
                </c:pt>
                <c:pt idx="20011">
                  <c:v>-9.1018100000000005E-2</c:v>
                </c:pt>
                <c:pt idx="20012">
                  <c:v>-9.19576E-2</c:v>
                </c:pt>
                <c:pt idx="20013">
                  <c:v>-9.29088E-2</c:v>
                </c:pt>
                <c:pt idx="20014">
                  <c:v>-9.3854599999999996E-2</c:v>
                </c:pt>
                <c:pt idx="20015">
                  <c:v>-9.4792199999999993E-2</c:v>
                </c:pt>
                <c:pt idx="20016">
                  <c:v>-9.5739099999999994E-2</c:v>
                </c:pt>
                <c:pt idx="20017">
                  <c:v>-9.6667900000000001E-2</c:v>
                </c:pt>
                <c:pt idx="20018">
                  <c:v>-9.7614099999999995E-2</c:v>
                </c:pt>
                <c:pt idx="20019">
                  <c:v>-9.8544000000000007E-2</c:v>
                </c:pt>
                <c:pt idx="20020">
                  <c:v>-9.9482600000000004E-2</c:v>
                </c:pt>
                <c:pt idx="20021">
                  <c:v>-0.100426</c:v>
                </c:pt>
                <c:pt idx="20022">
                  <c:v>-0.101364</c:v>
                </c:pt>
                <c:pt idx="20023">
                  <c:v>-0.10231700000000001</c:v>
                </c:pt>
                <c:pt idx="20024">
                  <c:v>-0.10324999999999999</c:v>
                </c:pt>
                <c:pt idx="20025">
                  <c:v>-0.10419200000000001</c:v>
                </c:pt>
                <c:pt idx="20026">
                  <c:v>-0.10512299999999999</c:v>
                </c:pt>
                <c:pt idx="20027">
                  <c:v>-0.106055</c:v>
                </c:pt>
                <c:pt idx="20028">
                  <c:v>-0.10699</c:v>
                </c:pt>
                <c:pt idx="20029">
                  <c:v>-0.107916</c:v>
                </c:pt>
                <c:pt idx="20030">
                  <c:v>-0.108852</c:v>
                </c:pt>
                <c:pt idx="20031">
                  <c:v>-0.109787</c:v>
                </c:pt>
                <c:pt idx="20032">
                  <c:v>-0.11072700000000001</c:v>
                </c:pt>
                <c:pt idx="20033">
                  <c:v>-0.111665</c:v>
                </c:pt>
                <c:pt idx="20034">
                  <c:v>-0.112595</c:v>
                </c:pt>
                <c:pt idx="20035">
                  <c:v>-0.113521</c:v>
                </c:pt>
                <c:pt idx="20036">
                  <c:v>-0.11444699999999999</c:v>
                </c:pt>
                <c:pt idx="20037">
                  <c:v>-0.115369</c:v>
                </c:pt>
                <c:pt idx="20038">
                  <c:v>-0.116296</c:v>
                </c:pt>
                <c:pt idx="20039">
                  <c:v>-0.117216</c:v>
                </c:pt>
                <c:pt idx="20040">
                  <c:v>-0.118141</c:v>
                </c:pt>
                <c:pt idx="20041">
                  <c:v>-0.119073</c:v>
                </c:pt>
                <c:pt idx="20042">
                  <c:v>-0.11999799999999999</c:v>
                </c:pt>
                <c:pt idx="20043">
                  <c:v>-0.12092899999999999</c:v>
                </c:pt>
                <c:pt idx="20044">
                  <c:v>-0.121841</c:v>
                </c:pt>
                <c:pt idx="20045">
                  <c:v>-0.122762</c:v>
                </c:pt>
                <c:pt idx="20046">
                  <c:v>-0.12367499999999999</c:v>
                </c:pt>
                <c:pt idx="20047">
                  <c:v>-0.124586</c:v>
                </c:pt>
                <c:pt idx="20048">
                  <c:v>-0.125503</c:v>
                </c:pt>
                <c:pt idx="20049">
                  <c:v>-0.12640799999999999</c:v>
                </c:pt>
                <c:pt idx="20050">
                  <c:v>-0.127329</c:v>
                </c:pt>
                <c:pt idx="20051">
                  <c:v>-0.12824099999999999</c:v>
                </c:pt>
                <c:pt idx="20052">
                  <c:v>-0.129158</c:v>
                </c:pt>
                <c:pt idx="20053">
                  <c:v>-0.13006899999999999</c:v>
                </c:pt>
                <c:pt idx="20054">
                  <c:v>-0.130971</c:v>
                </c:pt>
                <c:pt idx="20055">
                  <c:v>-0.13187699999999999</c:v>
                </c:pt>
                <c:pt idx="20056">
                  <c:v>-0.132774</c:v>
                </c:pt>
                <c:pt idx="20057">
                  <c:v>-0.13367499999999999</c:v>
                </c:pt>
                <c:pt idx="20058">
                  <c:v>-0.134571</c:v>
                </c:pt>
                <c:pt idx="20059">
                  <c:v>-0.13546800000000001</c:v>
                </c:pt>
                <c:pt idx="20060">
                  <c:v>-0.13636799999999999</c:v>
                </c:pt>
                <c:pt idx="20061">
                  <c:v>-0.137268</c:v>
                </c:pt>
                <c:pt idx="20062">
                  <c:v>-0.13816400000000001</c:v>
                </c:pt>
                <c:pt idx="20063">
                  <c:v>-0.13905999999999999</c:v>
                </c:pt>
                <c:pt idx="20064">
                  <c:v>-0.13994699999999999</c:v>
                </c:pt>
                <c:pt idx="20065">
                  <c:v>-0.14083399999999999</c:v>
                </c:pt>
                <c:pt idx="20066">
                  <c:v>-0.14171500000000001</c:v>
                </c:pt>
                <c:pt idx="20067">
                  <c:v>-0.142594</c:v>
                </c:pt>
                <c:pt idx="20068">
                  <c:v>-0.14347699999999999</c:v>
                </c:pt>
                <c:pt idx="20069">
                  <c:v>-0.14435100000000001</c:v>
                </c:pt>
                <c:pt idx="20070">
                  <c:v>-0.145237</c:v>
                </c:pt>
                <c:pt idx="20071">
                  <c:v>-0.14611199999999999</c:v>
                </c:pt>
                <c:pt idx="20072">
                  <c:v>-0.14699200000000001</c:v>
                </c:pt>
                <c:pt idx="20073">
                  <c:v>-0.147867</c:v>
                </c:pt>
                <c:pt idx="20074">
                  <c:v>-0.148732</c:v>
                </c:pt>
                <c:pt idx="20075">
                  <c:v>-0.14960200000000001</c:v>
                </c:pt>
                <c:pt idx="20076">
                  <c:v>-0.15045600000000001</c:v>
                </c:pt>
                <c:pt idx="20077">
                  <c:v>-0.15132100000000001</c:v>
                </c:pt>
                <c:pt idx="20078">
                  <c:v>-0.15217600000000001</c:v>
                </c:pt>
                <c:pt idx="20079">
                  <c:v>-0.153033</c:v>
                </c:pt>
                <c:pt idx="20080">
                  <c:v>-0.153891</c:v>
                </c:pt>
                <c:pt idx="20081">
                  <c:v>-0.15474399999999999</c:v>
                </c:pt>
                <c:pt idx="20082">
                  <c:v>-0.15560299999999999</c:v>
                </c:pt>
                <c:pt idx="20083">
                  <c:v>-0.15645200000000001</c:v>
                </c:pt>
                <c:pt idx="20084">
                  <c:v>-0.15729799999999999</c:v>
                </c:pt>
                <c:pt idx="20085">
                  <c:v>-0.158135</c:v>
                </c:pt>
                <c:pt idx="20086">
                  <c:v>-0.158971</c:v>
                </c:pt>
                <c:pt idx="20087">
                  <c:v>-0.159805</c:v>
                </c:pt>
                <c:pt idx="20088">
                  <c:v>-0.160637</c:v>
                </c:pt>
                <c:pt idx="20089">
                  <c:v>-0.161467</c:v>
                </c:pt>
                <c:pt idx="20090">
                  <c:v>-0.162299</c:v>
                </c:pt>
                <c:pt idx="20091">
                  <c:v>-0.163131</c:v>
                </c:pt>
                <c:pt idx="20092">
                  <c:v>-0.163964</c:v>
                </c:pt>
                <c:pt idx="20093">
                  <c:v>-0.16478999999999999</c:v>
                </c:pt>
                <c:pt idx="20094">
                  <c:v>-0.165599</c:v>
                </c:pt>
                <c:pt idx="20095">
                  <c:v>-0.16641</c:v>
                </c:pt>
                <c:pt idx="20096">
                  <c:v>-0.167212</c:v>
                </c:pt>
                <c:pt idx="20097">
                  <c:v>-0.168021</c:v>
                </c:pt>
                <c:pt idx="20098">
                  <c:v>-0.168822</c:v>
                </c:pt>
                <c:pt idx="20099">
                  <c:v>-0.16962099999999999</c:v>
                </c:pt>
                <c:pt idx="20100">
                  <c:v>-0.170427</c:v>
                </c:pt>
                <c:pt idx="20101">
                  <c:v>-0.171232</c:v>
                </c:pt>
                <c:pt idx="20102">
                  <c:v>-0.172046</c:v>
                </c:pt>
                <c:pt idx="20103">
                  <c:v>-0.17283100000000001</c:v>
                </c:pt>
                <c:pt idx="20104">
                  <c:v>-0.17360999999999999</c:v>
                </c:pt>
                <c:pt idx="20105">
                  <c:v>-0.17437800000000001</c:v>
                </c:pt>
                <c:pt idx="20106">
                  <c:v>-0.175146</c:v>
                </c:pt>
                <c:pt idx="20107">
                  <c:v>-0.17591799999999999</c:v>
                </c:pt>
                <c:pt idx="20108">
                  <c:v>-0.176679</c:v>
                </c:pt>
                <c:pt idx="20109">
                  <c:v>-0.17744699999999999</c:v>
                </c:pt>
                <c:pt idx="20110">
                  <c:v>-0.178206</c:v>
                </c:pt>
                <c:pt idx="20111">
                  <c:v>-0.17896999999999999</c:v>
                </c:pt>
                <c:pt idx="20112">
                  <c:v>-0.179728</c:v>
                </c:pt>
                <c:pt idx="20113">
                  <c:v>-0.180479</c:v>
                </c:pt>
                <c:pt idx="20114">
                  <c:v>-0.181225</c:v>
                </c:pt>
                <c:pt idx="20115">
                  <c:v>-0.18196399999999999</c:v>
                </c:pt>
                <c:pt idx="20116">
                  <c:v>-0.18270400000000001</c:v>
                </c:pt>
                <c:pt idx="20117">
                  <c:v>-0.18343699999999999</c:v>
                </c:pt>
                <c:pt idx="20118">
                  <c:v>-0.184172</c:v>
                </c:pt>
                <c:pt idx="20119">
                  <c:v>-0.18490000000000001</c:v>
                </c:pt>
                <c:pt idx="20120">
                  <c:v>-0.18563199999999999</c:v>
                </c:pt>
                <c:pt idx="20121">
                  <c:v>-0.18635699999999999</c:v>
                </c:pt>
                <c:pt idx="20122">
                  <c:v>-0.187082</c:v>
                </c:pt>
                <c:pt idx="20123">
                  <c:v>-0.18779899999999999</c:v>
                </c:pt>
                <c:pt idx="20124">
                  <c:v>-0.18851100000000001</c:v>
                </c:pt>
                <c:pt idx="20125">
                  <c:v>-0.189219</c:v>
                </c:pt>
                <c:pt idx="20126">
                  <c:v>-0.189918</c:v>
                </c:pt>
                <c:pt idx="20127">
                  <c:v>-0.19062299999999999</c:v>
                </c:pt>
                <c:pt idx="20128">
                  <c:v>-0.19131799999999999</c:v>
                </c:pt>
                <c:pt idx="20129">
                  <c:v>-0.19201599999999999</c:v>
                </c:pt>
                <c:pt idx="20130">
                  <c:v>-0.19270699999999999</c:v>
                </c:pt>
                <c:pt idx="20131">
                  <c:v>-0.19339500000000001</c:v>
                </c:pt>
                <c:pt idx="20132">
                  <c:v>-0.19408500000000001</c:v>
                </c:pt>
                <c:pt idx="20133">
                  <c:v>-0.19476499999999999</c:v>
                </c:pt>
                <c:pt idx="20134">
                  <c:v>-0.19544500000000001</c:v>
                </c:pt>
                <c:pt idx="20135">
                  <c:v>-0.19611100000000001</c:v>
                </c:pt>
                <c:pt idx="20136">
                  <c:v>-0.19677700000000001</c:v>
                </c:pt>
                <c:pt idx="20137">
                  <c:v>-0.197439</c:v>
                </c:pt>
                <c:pt idx="20138">
                  <c:v>-0.1981</c:v>
                </c:pt>
                <c:pt idx="20139">
                  <c:v>-0.198763</c:v>
                </c:pt>
                <c:pt idx="20140">
                  <c:v>-0.19942199999999999</c:v>
                </c:pt>
                <c:pt idx="20141">
                  <c:v>-0.20007800000000001</c:v>
                </c:pt>
                <c:pt idx="20142">
                  <c:v>-0.20072100000000001</c:v>
                </c:pt>
                <c:pt idx="20143">
                  <c:v>-0.20135900000000001</c:v>
                </c:pt>
                <c:pt idx="20144">
                  <c:v>-0.201984</c:v>
                </c:pt>
                <c:pt idx="20145">
                  <c:v>-0.20260600000000001</c:v>
                </c:pt>
                <c:pt idx="20146">
                  <c:v>-0.20322200000000001</c:v>
                </c:pt>
                <c:pt idx="20147">
                  <c:v>-0.20383899999999999</c:v>
                </c:pt>
                <c:pt idx="20148">
                  <c:v>-0.20444999999999999</c:v>
                </c:pt>
                <c:pt idx="20149">
                  <c:v>-0.20505499999999999</c:v>
                </c:pt>
                <c:pt idx="20150">
                  <c:v>-0.20566000000000001</c:v>
                </c:pt>
                <c:pt idx="20151">
                  <c:v>-0.206263</c:v>
                </c:pt>
                <c:pt idx="20152">
                  <c:v>-0.206871</c:v>
                </c:pt>
                <c:pt idx="20153">
                  <c:v>-0.20746300000000001</c:v>
                </c:pt>
                <c:pt idx="20154">
                  <c:v>-0.20804800000000001</c:v>
                </c:pt>
                <c:pt idx="20155">
                  <c:v>-0.208621</c:v>
                </c:pt>
                <c:pt idx="20156">
                  <c:v>-0.20919599999999999</c:v>
                </c:pt>
                <c:pt idx="20157">
                  <c:v>-0.20977199999999999</c:v>
                </c:pt>
                <c:pt idx="20158">
                  <c:v>-0.210338</c:v>
                </c:pt>
                <c:pt idx="20159">
                  <c:v>-0.21090600000000001</c:v>
                </c:pt>
                <c:pt idx="20160">
                  <c:v>-0.21146400000000001</c:v>
                </c:pt>
                <c:pt idx="20161">
                  <c:v>-0.21203</c:v>
                </c:pt>
                <c:pt idx="20162">
                  <c:v>-0.212588</c:v>
                </c:pt>
                <c:pt idx="20163">
                  <c:v>-0.21313599999999999</c:v>
                </c:pt>
                <c:pt idx="20164">
                  <c:v>-0.21367700000000001</c:v>
                </c:pt>
                <c:pt idx="20165">
                  <c:v>-0.21420800000000001</c:v>
                </c:pt>
                <c:pt idx="20166">
                  <c:v>-0.21474299999999999</c:v>
                </c:pt>
                <c:pt idx="20167">
                  <c:v>-0.21527099999999999</c:v>
                </c:pt>
                <c:pt idx="20168">
                  <c:v>-0.21579599999999999</c:v>
                </c:pt>
                <c:pt idx="20169">
                  <c:v>-0.21631700000000001</c:v>
                </c:pt>
                <c:pt idx="20170">
                  <c:v>-0.216835</c:v>
                </c:pt>
                <c:pt idx="20171">
                  <c:v>-0.21735199999999999</c:v>
                </c:pt>
                <c:pt idx="20172">
                  <c:v>-0.217862</c:v>
                </c:pt>
                <c:pt idx="20173">
                  <c:v>-0.218364</c:v>
                </c:pt>
                <c:pt idx="20174">
                  <c:v>-0.218859</c:v>
                </c:pt>
                <c:pt idx="20175">
                  <c:v>-0.21934899999999999</c:v>
                </c:pt>
                <c:pt idx="20176">
                  <c:v>-0.219836</c:v>
                </c:pt>
                <c:pt idx="20177">
                  <c:v>-0.22031800000000001</c:v>
                </c:pt>
                <c:pt idx="20178">
                  <c:v>-0.22079699999999999</c:v>
                </c:pt>
                <c:pt idx="20179">
                  <c:v>-0.221274</c:v>
                </c:pt>
                <c:pt idx="20180">
                  <c:v>-0.221743</c:v>
                </c:pt>
                <c:pt idx="20181">
                  <c:v>-0.22221099999999999</c:v>
                </c:pt>
                <c:pt idx="20182">
                  <c:v>-0.22267200000000001</c:v>
                </c:pt>
                <c:pt idx="20183">
                  <c:v>-0.22312799999999999</c:v>
                </c:pt>
                <c:pt idx="20184">
                  <c:v>-0.223578</c:v>
                </c:pt>
                <c:pt idx="20185">
                  <c:v>-0.224019</c:v>
                </c:pt>
                <c:pt idx="20186">
                  <c:v>-0.22445899999999999</c:v>
                </c:pt>
                <c:pt idx="20187">
                  <c:v>-0.22489200000000001</c:v>
                </c:pt>
                <c:pt idx="20188">
                  <c:v>-0.225327</c:v>
                </c:pt>
                <c:pt idx="20189">
                  <c:v>-0.22575200000000001</c:v>
                </c:pt>
                <c:pt idx="20190">
                  <c:v>-0.22617200000000001</c:v>
                </c:pt>
                <c:pt idx="20191">
                  <c:v>-0.22658800000000001</c:v>
                </c:pt>
                <c:pt idx="20192">
                  <c:v>-0.22699900000000001</c:v>
                </c:pt>
                <c:pt idx="20193">
                  <c:v>-0.227411</c:v>
                </c:pt>
                <c:pt idx="20194">
                  <c:v>-0.22780900000000001</c:v>
                </c:pt>
                <c:pt idx="20195">
                  <c:v>-0.22820199999999999</c:v>
                </c:pt>
                <c:pt idx="20196">
                  <c:v>-0.22858800000000001</c:v>
                </c:pt>
                <c:pt idx="20197">
                  <c:v>-0.22897700000000001</c:v>
                </c:pt>
                <c:pt idx="20198">
                  <c:v>-0.22936200000000001</c:v>
                </c:pt>
                <c:pt idx="20199">
                  <c:v>-0.22973399999999999</c:v>
                </c:pt>
                <c:pt idx="20200">
                  <c:v>-0.230099</c:v>
                </c:pt>
                <c:pt idx="20201">
                  <c:v>-0.230459</c:v>
                </c:pt>
                <c:pt idx="20202">
                  <c:v>-0.230824</c:v>
                </c:pt>
                <c:pt idx="20203">
                  <c:v>-0.231182</c:v>
                </c:pt>
                <c:pt idx="20204">
                  <c:v>-0.23152700000000001</c:v>
                </c:pt>
                <c:pt idx="20205">
                  <c:v>-0.23186300000000001</c:v>
                </c:pt>
                <c:pt idx="20206">
                  <c:v>-0.23219600000000001</c:v>
                </c:pt>
                <c:pt idx="20207">
                  <c:v>-0.23252999999999999</c:v>
                </c:pt>
                <c:pt idx="20208">
                  <c:v>-0.23285800000000001</c:v>
                </c:pt>
                <c:pt idx="20209">
                  <c:v>-0.23317599999999999</c:v>
                </c:pt>
                <c:pt idx="20210">
                  <c:v>-0.233489</c:v>
                </c:pt>
                <c:pt idx="20211">
                  <c:v>-0.23380500000000001</c:v>
                </c:pt>
                <c:pt idx="20212">
                  <c:v>-0.23411999999999999</c:v>
                </c:pt>
                <c:pt idx="20213">
                  <c:v>-0.23442399999999999</c:v>
                </c:pt>
                <c:pt idx="20214">
                  <c:v>-0.234709</c:v>
                </c:pt>
                <c:pt idx="20215">
                  <c:v>-0.234987</c:v>
                </c:pt>
                <c:pt idx="20216">
                  <c:v>-0.235265</c:v>
                </c:pt>
                <c:pt idx="20217">
                  <c:v>-0.235544</c:v>
                </c:pt>
                <c:pt idx="20218">
                  <c:v>-0.235815</c:v>
                </c:pt>
                <c:pt idx="20219">
                  <c:v>-0.23607800000000001</c:v>
                </c:pt>
                <c:pt idx="20220">
                  <c:v>-0.23633699999999999</c:v>
                </c:pt>
                <c:pt idx="20221">
                  <c:v>-0.236597</c:v>
                </c:pt>
                <c:pt idx="20222">
                  <c:v>-0.23685400000000001</c:v>
                </c:pt>
                <c:pt idx="20223">
                  <c:v>-0.237096</c:v>
                </c:pt>
                <c:pt idx="20224">
                  <c:v>-0.23733000000000001</c:v>
                </c:pt>
                <c:pt idx="20225">
                  <c:v>-0.23755699999999999</c:v>
                </c:pt>
                <c:pt idx="20226">
                  <c:v>-0.237784</c:v>
                </c:pt>
                <c:pt idx="20227">
                  <c:v>-0.238007</c:v>
                </c:pt>
                <c:pt idx="20228">
                  <c:v>-0.23822199999999999</c:v>
                </c:pt>
                <c:pt idx="20229">
                  <c:v>-0.23843500000000001</c:v>
                </c:pt>
                <c:pt idx="20230">
                  <c:v>-0.23863899999999999</c:v>
                </c:pt>
                <c:pt idx="20231">
                  <c:v>-0.238845</c:v>
                </c:pt>
                <c:pt idx="20232">
                  <c:v>-0.239041</c:v>
                </c:pt>
                <c:pt idx="20233">
                  <c:v>-0.239229</c:v>
                </c:pt>
                <c:pt idx="20234">
                  <c:v>-0.23941100000000001</c:v>
                </c:pt>
                <c:pt idx="20235">
                  <c:v>-0.23958399999999999</c:v>
                </c:pt>
                <c:pt idx="20236">
                  <c:v>-0.239758</c:v>
                </c:pt>
                <c:pt idx="20237">
                  <c:v>-0.239923</c:v>
                </c:pt>
                <c:pt idx="20238">
                  <c:v>-0.240088</c:v>
                </c:pt>
                <c:pt idx="20239">
                  <c:v>-0.24024400000000001</c:v>
                </c:pt>
                <c:pt idx="20240">
                  <c:v>-0.240396</c:v>
                </c:pt>
                <c:pt idx="20241">
                  <c:v>-0.24054200000000001</c:v>
                </c:pt>
                <c:pt idx="20242">
                  <c:v>-0.24068000000000001</c:v>
                </c:pt>
                <c:pt idx="20243">
                  <c:v>-0.240817</c:v>
                </c:pt>
                <c:pt idx="20244">
                  <c:v>-0.24094199999999999</c:v>
                </c:pt>
                <c:pt idx="20245">
                  <c:v>-0.241063</c:v>
                </c:pt>
                <c:pt idx="20246">
                  <c:v>-0.241177</c:v>
                </c:pt>
                <c:pt idx="20247">
                  <c:v>-0.241289</c:v>
                </c:pt>
                <c:pt idx="20248">
                  <c:v>-0.241401</c:v>
                </c:pt>
                <c:pt idx="20249">
                  <c:v>-0.24150199999999999</c:v>
                </c:pt>
                <c:pt idx="20250">
                  <c:v>-0.241595</c:v>
                </c:pt>
                <c:pt idx="20251">
                  <c:v>-0.24168100000000001</c:v>
                </c:pt>
                <c:pt idx="20252">
                  <c:v>-0.24176600000000001</c:v>
                </c:pt>
                <c:pt idx="20253">
                  <c:v>-0.24184800000000001</c:v>
                </c:pt>
                <c:pt idx="20254">
                  <c:v>-0.241919</c:v>
                </c:pt>
                <c:pt idx="20255">
                  <c:v>-0.241981</c:v>
                </c:pt>
                <c:pt idx="20256">
                  <c:v>-0.242039</c:v>
                </c:pt>
                <c:pt idx="20257">
                  <c:v>-0.24210000000000001</c:v>
                </c:pt>
                <c:pt idx="20258">
                  <c:v>-0.24215700000000001</c:v>
                </c:pt>
                <c:pt idx="20259">
                  <c:v>-0.242199</c:v>
                </c:pt>
                <c:pt idx="20260">
                  <c:v>-0.242232</c:v>
                </c:pt>
                <c:pt idx="20261">
                  <c:v>-0.242261</c:v>
                </c:pt>
                <c:pt idx="20262">
                  <c:v>-0.24229300000000001</c:v>
                </c:pt>
                <c:pt idx="20263">
                  <c:v>-0.24232100000000001</c:v>
                </c:pt>
                <c:pt idx="20264">
                  <c:v>-0.24233199999999999</c:v>
                </c:pt>
                <c:pt idx="20265">
                  <c:v>-0.242338</c:v>
                </c:pt>
                <c:pt idx="20266">
                  <c:v>-0.242338</c:v>
                </c:pt>
                <c:pt idx="20267">
                  <c:v>-0.242342</c:v>
                </c:pt>
                <c:pt idx="20268">
                  <c:v>-0.242338</c:v>
                </c:pt>
                <c:pt idx="20269">
                  <c:v>-0.24232000000000001</c:v>
                </c:pt>
                <c:pt idx="20270">
                  <c:v>-0.24229800000000001</c:v>
                </c:pt>
                <c:pt idx="20271">
                  <c:v>-0.24227499999999999</c:v>
                </c:pt>
                <c:pt idx="20272">
                  <c:v>-0.242256</c:v>
                </c:pt>
                <c:pt idx="20273">
                  <c:v>-0.24222099999999999</c:v>
                </c:pt>
                <c:pt idx="20274">
                  <c:v>-0.242174</c:v>
                </c:pt>
                <c:pt idx="20275">
                  <c:v>-0.242118</c:v>
                </c:pt>
                <c:pt idx="20276">
                  <c:v>-0.242063</c:v>
                </c:pt>
                <c:pt idx="20277">
                  <c:v>-0.24201</c:v>
                </c:pt>
                <c:pt idx="20278">
                  <c:v>-0.24194399999999999</c:v>
                </c:pt>
                <c:pt idx="20279">
                  <c:v>-0.24187400000000001</c:v>
                </c:pt>
                <c:pt idx="20280">
                  <c:v>-0.24179400000000001</c:v>
                </c:pt>
                <c:pt idx="20281">
                  <c:v>-0.24171699999999999</c:v>
                </c:pt>
                <c:pt idx="20282">
                  <c:v>-0.24163599999999999</c:v>
                </c:pt>
                <c:pt idx="20283">
                  <c:v>-0.24154</c:v>
                </c:pt>
                <c:pt idx="20284">
                  <c:v>-0.24143800000000001</c:v>
                </c:pt>
                <c:pt idx="20285">
                  <c:v>-0.24132600000000001</c:v>
                </c:pt>
                <c:pt idx="20286">
                  <c:v>-0.24121799999999999</c:v>
                </c:pt>
                <c:pt idx="20287">
                  <c:v>-0.24110400000000001</c:v>
                </c:pt>
                <c:pt idx="20288">
                  <c:v>-0.240982</c:v>
                </c:pt>
                <c:pt idx="20289">
                  <c:v>-0.24085599999999999</c:v>
                </c:pt>
                <c:pt idx="20290">
                  <c:v>-0.24072099999999999</c:v>
                </c:pt>
                <c:pt idx="20291">
                  <c:v>-0.24058599999999999</c:v>
                </c:pt>
                <c:pt idx="20292">
                  <c:v>-0.24044099999999999</c:v>
                </c:pt>
                <c:pt idx="20293">
                  <c:v>-0.240289</c:v>
                </c:pt>
                <c:pt idx="20294">
                  <c:v>-0.24013000000000001</c:v>
                </c:pt>
                <c:pt idx="20295">
                  <c:v>-0.23996400000000001</c:v>
                </c:pt>
                <c:pt idx="20296">
                  <c:v>-0.23979700000000001</c:v>
                </c:pt>
                <c:pt idx="20297">
                  <c:v>-0.239624</c:v>
                </c:pt>
                <c:pt idx="20298">
                  <c:v>-0.23944799999999999</c:v>
                </c:pt>
                <c:pt idx="20299">
                  <c:v>-0.23926500000000001</c:v>
                </c:pt>
                <c:pt idx="20300">
                  <c:v>-0.23907400000000001</c:v>
                </c:pt>
                <c:pt idx="20301">
                  <c:v>-0.23887700000000001</c:v>
                </c:pt>
                <c:pt idx="20302">
                  <c:v>-0.238672</c:v>
                </c:pt>
                <c:pt idx="20303">
                  <c:v>-0.23846500000000001</c:v>
                </c:pt>
                <c:pt idx="20304">
                  <c:v>-0.23824999999999999</c:v>
                </c:pt>
                <c:pt idx="20305">
                  <c:v>-0.23802699999999999</c:v>
                </c:pt>
                <c:pt idx="20306">
                  <c:v>-0.23780100000000001</c:v>
                </c:pt>
                <c:pt idx="20307">
                  <c:v>-0.23757200000000001</c:v>
                </c:pt>
                <c:pt idx="20308">
                  <c:v>-0.237343</c:v>
                </c:pt>
                <c:pt idx="20309">
                  <c:v>-0.23710100000000001</c:v>
                </c:pt>
                <c:pt idx="20310">
                  <c:v>-0.236849</c:v>
                </c:pt>
                <c:pt idx="20311">
                  <c:v>-0.236591</c:v>
                </c:pt>
                <c:pt idx="20312">
                  <c:v>-0.23633000000000001</c:v>
                </c:pt>
                <c:pt idx="20313">
                  <c:v>-0.236069</c:v>
                </c:pt>
                <c:pt idx="20314">
                  <c:v>-0.235795</c:v>
                </c:pt>
                <c:pt idx="20315">
                  <c:v>-0.235514</c:v>
                </c:pt>
                <c:pt idx="20316">
                  <c:v>-0.23522899999999999</c:v>
                </c:pt>
                <c:pt idx="20317">
                  <c:v>-0.23494899999999999</c:v>
                </c:pt>
                <c:pt idx="20318">
                  <c:v>-0.23466400000000001</c:v>
                </c:pt>
                <c:pt idx="20319">
                  <c:v>-0.23436000000000001</c:v>
                </c:pt>
                <c:pt idx="20320">
                  <c:v>-0.234045</c:v>
                </c:pt>
                <c:pt idx="20321">
                  <c:v>-0.23372399999999999</c:v>
                </c:pt>
                <c:pt idx="20322">
                  <c:v>-0.23340900000000001</c:v>
                </c:pt>
                <c:pt idx="20323">
                  <c:v>-0.23308799999999999</c:v>
                </c:pt>
                <c:pt idx="20324">
                  <c:v>-0.23275299999999999</c:v>
                </c:pt>
                <c:pt idx="20325">
                  <c:v>-0.23241200000000001</c:v>
                </c:pt>
                <c:pt idx="20326">
                  <c:v>-0.232067</c:v>
                </c:pt>
                <c:pt idx="20327">
                  <c:v>-0.23172599999999999</c:v>
                </c:pt>
                <c:pt idx="20328">
                  <c:v>-0.231376</c:v>
                </c:pt>
                <c:pt idx="20329">
                  <c:v>-0.231012</c:v>
                </c:pt>
                <c:pt idx="20330">
                  <c:v>-0.23064200000000001</c:v>
                </c:pt>
                <c:pt idx="20331">
                  <c:v>-0.230272</c:v>
                </c:pt>
                <c:pt idx="20332">
                  <c:v>-0.229904</c:v>
                </c:pt>
                <c:pt idx="20333">
                  <c:v>-0.229523</c:v>
                </c:pt>
                <c:pt idx="20334">
                  <c:v>-0.229127</c:v>
                </c:pt>
                <c:pt idx="20335">
                  <c:v>-0.22872200000000001</c:v>
                </c:pt>
                <c:pt idx="20336">
                  <c:v>-0.22832</c:v>
                </c:pt>
                <c:pt idx="20337">
                  <c:v>-0.22792000000000001</c:v>
                </c:pt>
                <c:pt idx="20338">
                  <c:v>-0.22750699999999999</c:v>
                </c:pt>
                <c:pt idx="20339">
                  <c:v>-0.22708800000000001</c:v>
                </c:pt>
                <c:pt idx="20340">
                  <c:v>-0.226661</c:v>
                </c:pt>
                <c:pt idx="20341">
                  <c:v>-0.22623399999999999</c:v>
                </c:pt>
                <c:pt idx="20342">
                  <c:v>-0.225804</c:v>
                </c:pt>
                <c:pt idx="20343">
                  <c:v>-0.22536</c:v>
                </c:pt>
                <c:pt idx="20344">
                  <c:v>-0.22491</c:v>
                </c:pt>
                <c:pt idx="20345">
                  <c:v>-0.22445300000000001</c:v>
                </c:pt>
                <c:pt idx="20346">
                  <c:v>-0.223998</c:v>
                </c:pt>
                <c:pt idx="20347">
                  <c:v>-0.22353899999999999</c:v>
                </c:pt>
                <c:pt idx="20348">
                  <c:v>-0.22307099999999999</c:v>
                </c:pt>
                <c:pt idx="20349">
                  <c:v>-0.22259999999999999</c:v>
                </c:pt>
                <c:pt idx="20350">
                  <c:v>-0.22211800000000001</c:v>
                </c:pt>
                <c:pt idx="20351">
                  <c:v>-0.221636</c:v>
                </c:pt>
                <c:pt idx="20352">
                  <c:v>-0.22114500000000001</c:v>
                </c:pt>
                <c:pt idx="20353">
                  <c:v>-0.22064700000000001</c:v>
                </c:pt>
                <c:pt idx="20354">
                  <c:v>-0.22014400000000001</c:v>
                </c:pt>
                <c:pt idx="20355">
                  <c:v>-0.219634</c:v>
                </c:pt>
                <c:pt idx="20356">
                  <c:v>-0.21912499999999999</c:v>
                </c:pt>
                <c:pt idx="20357">
                  <c:v>-0.218609</c:v>
                </c:pt>
                <c:pt idx="20358">
                  <c:v>-0.21809100000000001</c:v>
                </c:pt>
                <c:pt idx="20359">
                  <c:v>-0.21756500000000001</c:v>
                </c:pt>
                <c:pt idx="20360">
                  <c:v>-0.21703</c:v>
                </c:pt>
                <c:pt idx="20361">
                  <c:v>-0.21648999999999999</c:v>
                </c:pt>
                <c:pt idx="20362">
                  <c:v>-0.215942</c:v>
                </c:pt>
                <c:pt idx="20363">
                  <c:v>-0.215395</c:v>
                </c:pt>
                <c:pt idx="20364">
                  <c:v>-0.214839</c:v>
                </c:pt>
                <c:pt idx="20365">
                  <c:v>-0.214277</c:v>
                </c:pt>
                <c:pt idx="20366">
                  <c:v>-0.21371200000000001</c:v>
                </c:pt>
                <c:pt idx="20367">
                  <c:v>-0.213145</c:v>
                </c:pt>
                <c:pt idx="20368">
                  <c:v>-0.21257799999999999</c:v>
                </c:pt>
                <c:pt idx="20369">
                  <c:v>-0.21199799999999999</c:v>
                </c:pt>
                <c:pt idx="20370">
                  <c:v>-0.21140900000000001</c:v>
                </c:pt>
                <c:pt idx="20371">
                  <c:v>-0.210812</c:v>
                </c:pt>
                <c:pt idx="20372">
                  <c:v>-0.21021400000000001</c:v>
                </c:pt>
                <c:pt idx="20373">
                  <c:v>-0.209616</c:v>
                </c:pt>
                <c:pt idx="20374">
                  <c:v>-0.209007</c:v>
                </c:pt>
                <c:pt idx="20375">
                  <c:v>-0.20839299999999999</c:v>
                </c:pt>
                <c:pt idx="20376">
                  <c:v>-0.20777599999999999</c:v>
                </c:pt>
                <c:pt idx="20377">
                  <c:v>-0.20716200000000001</c:v>
                </c:pt>
                <c:pt idx="20378">
                  <c:v>-0.20654500000000001</c:v>
                </c:pt>
                <c:pt idx="20379">
                  <c:v>-0.20591000000000001</c:v>
                </c:pt>
                <c:pt idx="20380">
                  <c:v>-0.205266</c:v>
                </c:pt>
                <c:pt idx="20381">
                  <c:v>-0.20461699999999999</c:v>
                </c:pt>
                <c:pt idx="20382">
                  <c:v>-0.20397199999999999</c:v>
                </c:pt>
                <c:pt idx="20383">
                  <c:v>-0.203324</c:v>
                </c:pt>
                <c:pt idx="20384">
                  <c:v>-0.20266200000000001</c:v>
                </c:pt>
                <c:pt idx="20385">
                  <c:v>-0.20199700000000001</c:v>
                </c:pt>
                <c:pt idx="20386">
                  <c:v>-0.20132900000000001</c:v>
                </c:pt>
                <c:pt idx="20387">
                  <c:v>-0.20066500000000001</c:v>
                </c:pt>
                <c:pt idx="20388">
                  <c:v>-0.199993</c:v>
                </c:pt>
                <c:pt idx="20389">
                  <c:v>-0.19930600000000001</c:v>
                </c:pt>
                <c:pt idx="20390">
                  <c:v>-0.19861400000000001</c:v>
                </c:pt>
                <c:pt idx="20391">
                  <c:v>-0.19792100000000001</c:v>
                </c:pt>
                <c:pt idx="20392">
                  <c:v>-0.19722999999999999</c:v>
                </c:pt>
                <c:pt idx="20393">
                  <c:v>-0.19652900000000001</c:v>
                </c:pt>
                <c:pt idx="20394">
                  <c:v>-0.19581699999999999</c:v>
                </c:pt>
                <c:pt idx="20395">
                  <c:v>-0.19509899999999999</c:v>
                </c:pt>
                <c:pt idx="20396">
                  <c:v>-0.194383</c:v>
                </c:pt>
                <c:pt idx="20397">
                  <c:v>-0.19367000000000001</c:v>
                </c:pt>
                <c:pt idx="20398">
                  <c:v>-0.19294500000000001</c:v>
                </c:pt>
                <c:pt idx="20399">
                  <c:v>-0.192214</c:v>
                </c:pt>
                <c:pt idx="20400">
                  <c:v>-0.19147500000000001</c:v>
                </c:pt>
                <c:pt idx="20401">
                  <c:v>-0.19073599999999999</c:v>
                </c:pt>
                <c:pt idx="20402">
                  <c:v>-0.189994</c:v>
                </c:pt>
                <c:pt idx="20403">
                  <c:v>-0.18924099999999999</c:v>
                </c:pt>
                <c:pt idx="20404">
                  <c:v>-0.18848300000000001</c:v>
                </c:pt>
                <c:pt idx="20405">
                  <c:v>-0.18772</c:v>
                </c:pt>
                <c:pt idx="20406">
                  <c:v>-0.18695899999999999</c:v>
                </c:pt>
                <c:pt idx="20407">
                  <c:v>-0.186195</c:v>
                </c:pt>
                <c:pt idx="20408">
                  <c:v>-0.18542400000000001</c:v>
                </c:pt>
                <c:pt idx="20409">
                  <c:v>-0.18464900000000001</c:v>
                </c:pt>
                <c:pt idx="20410">
                  <c:v>-0.183865</c:v>
                </c:pt>
                <c:pt idx="20411">
                  <c:v>-0.18307899999999999</c:v>
                </c:pt>
                <c:pt idx="20412">
                  <c:v>-0.182286</c:v>
                </c:pt>
                <c:pt idx="20413">
                  <c:v>-0.18148700000000001</c:v>
                </c:pt>
                <c:pt idx="20414">
                  <c:v>-0.18068500000000001</c:v>
                </c:pt>
                <c:pt idx="20415">
                  <c:v>-0.17987700000000001</c:v>
                </c:pt>
                <c:pt idx="20416">
                  <c:v>-0.17907000000000001</c:v>
                </c:pt>
                <c:pt idx="20417">
                  <c:v>-0.178259</c:v>
                </c:pt>
                <c:pt idx="20418">
                  <c:v>-0.17744599999999999</c:v>
                </c:pt>
                <c:pt idx="20419">
                  <c:v>-0.17662700000000001</c:v>
                </c:pt>
                <c:pt idx="20420">
                  <c:v>-0.17579800000000001</c:v>
                </c:pt>
                <c:pt idx="20421">
                  <c:v>-0.17496400000000001</c:v>
                </c:pt>
                <c:pt idx="20422">
                  <c:v>-0.174125</c:v>
                </c:pt>
                <c:pt idx="20423">
                  <c:v>-0.17328399999999999</c:v>
                </c:pt>
                <c:pt idx="20424">
                  <c:v>-0.17243800000000001</c:v>
                </c:pt>
                <c:pt idx="20425">
                  <c:v>-0.17158699999999999</c:v>
                </c:pt>
                <c:pt idx="20426">
                  <c:v>-0.170735</c:v>
                </c:pt>
                <c:pt idx="20427">
                  <c:v>-0.16988200000000001</c:v>
                </c:pt>
                <c:pt idx="20428">
                  <c:v>-0.16902900000000001</c:v>
                </c:pt>
                <c:pt idx="20429">
                  <c:v>-0.16816600000000001</c:v>
                </c:pt>
                <c:pt idx="20430">
                  <c:v>-0.167291</c:v>
                </c:pt>
                <c:pt idx="20431">
                  <c:v>-0.166412</c:v>
                </c:pt>
                <c:pt idx="20432">
                  <c:v>-0.16553000000000001</c:v>
                </c:pt>
                <c:pt idx="20433">
                  <c:v>-0.16464899999999999</c:v>
                </c:pt>
                <c:pt idx="20434">
                  <c:v>-0.16375899999999999</c:v>
                </c:pt>
                <c:pt idx="20435">
                  <c:v>-0.16286600000000001</c:v>
                </c:pt>
                <c:pt idx="20436">
                  <c:v>-0.161971</c:v>
                </c:pt>
                <c:pt idx="20437">
                  <c:v>-0.161081</c:v>
                </c:pt>
                <c:pt idx="20438">
                  <c:v>-0.16019</c:v>
                </c:pt>
                <c:pt idx="20439">
                  <c:v>-0.15928</c:v>
                </c:pt>
                <c:pt idx="20440">
                  <c:v>-0.15836</c:v>
                </c:pt>
                <c:pt idx="20441">
                  <c:v>-0.15743399999999999</c:v>
                </c:pt>
                <c:pt idx="20442">
                  <c:v>-0.15651300000000001</c:v>
                </c:pt>
                <c:pt idx="20443">
                  <c:v>-0.15558900000000001</c:v>
                </c:pt>
                <c:pt idx="20444">
                  <c:v>-0.15465499999999999</c:v>
                </c:pt>
                <c:pt idx="20445">
                  <c:v>-0.15372</c:v>
                </c:pt>
                <c:pt idx="20446">
                  <c:v>-0.152783</c:v>
                </c:pt>
                <c:pt idx="20447">
                  <c:v>-0.15185100000000001</c:v>
                </c:pt>
                <c:pt idx="20448">
                  <c:v>-0.15091299999999999</c:v>
                </c:pt>
                <c:pt idx="20449">
                  <c:v>-0.14996100000000001</c:v>
                </c:pt>
                <c:pt idx="20450">
                  <c:v>-0.149004</c:v>
                </c:pt>
                <c:pt idx="20451">
                  <c:v>-0.14804500000000001</c:v>
                </c:pt>
                <c:pt idx="20452">
                  <c:v>-0.147087</c:v>
                </c:pt>
                <c:pt idx="20453">
                  <c:v>-0.146123</c:v>
                </c:pt>
                <c:pt idx="20454">
                  <c:v>-0.14515</c:v>
                </c:pt>
                <c:pt idx="20455">
                  <c:v>-0.144175</c:v>
                </c:pt>
                <c:pt idx="20456">
                  <c:v>-0.14320099999999999</c:v>
                </c:pt>
                <c:pt idx="20457">
                  <c:v>-0.14223</c:v>
                </c:pt>
                <c:pt idx="20458">
                  <c:v>-0.14124999999999999</c:v>
                </c:pt>
                <c:pt idx="20459">
                  <c:v>-0.140263</c:v>
                </c:pt>
                <c:pt idx="20460">
                  <c:v>-0.13927100000000001</c:v>
                </c:pt>
                <c:pt idx="20461">
                  <c:v>-0.13827400000000001</c:v>
                </c:pt>
                <c:pt idx="20462">
                  <c:v>-0.13727600000000001</c:v>
                </c:pt>
                <c:pt idx="20463">
                  <c:v>-0.13627</c:v>
                </c:pt>
                <c:pt idx="20464">
                  <c:v>-0.13526199999999999</c:v>
                </c:pt>
                <c:pt idx="20465">
                  <c:v>-0.13425400000000001</c:v>
                </c:pt>
                <c:pt idx="20466">
                  <c:v>-0.133247</c:v>
                </c:pt>
                <c:pt idx="20467">
                  <c:v>-0.132239</c:v>
                </c:pt>
                <c:pt idx="20468">
                  <c:v>-0.13122500000000001</c:v>
                </c:pt>
                <c:pt idx="20469">
                  <c:v>-0.13020699999999999</c:v>
                </c:pt>
                <c:pt idx="20470">
                  <c:v>-0.12918099999999999</c:v>
                </c:pt>
                <c:pt idx="20471">
                  <c:v>-0.12814900000000001</c:v>
                </c:pt>
                <c:pt idx="20472">
                  <c:v>-0.127114</c:v>
                </c:pt>
                <c:pt idx="20473">
                  <c:v>-0.12607499999999999</c:v>
                </c:pt>
                <c:pt idx="20474">
                  <c:v>-0.12503600000000001</c:v>
                </c:pt>
                <c:pt idx="20475">
                  <c:v>-0.123992</c:v>
                </c:pt>
                <c:pt idx="20476">
                  <c:v>-0.12295200000000001</c:v>
                </c:pt>
                <c:pt idx="20477">
                  <c:v>-0.121918</c:v>
                </c:pt>
                <c:pt idx="20478">
                  <c:v>-0.120889</c:v>
                </c:pt>
                <c:pt idx="20479">
                  <c:v>-0.119837</c:v>
                </c:pt>
                <c:pt idx="20480">
                  <c:v>-0.118738</c:v>
                </c:pt>
                <c:pt idx="20481">
                  <c:v>-0.117662</c:v>
                </c:pt>
                <c:pt idx="20482">
                  <c:v>-0.11706</c:v>
                </c:pt>
                <c:pt idx="20483">
                  <c:v>-0.116234</c:v>
                </c:pt>
                <c:pt idx="20484">
                  <c:v>-0.11514199999999999</c:v>
                </c:pt>
                <c:pt idx="20485">
                  <c:v>-0.114398</c:v>
                </c:pt>
                <c:pt idx="20486">
                  <c:v>-0.11332200000000001</c:v>
                </c:pt>
                <c:pt idx="20487">
                  <c:v>-0.11247600000000001</c:v>
                </c:pt>
                <c:pt idx="20488">
                  <c:v>-0.111554</c:v>
                </c:pt>
                <c:pt idx="20489">
                  <c:v>-0.11054</c:v>
                </c:pt>
                <c:pt idx="20490">
                  <c:v>-0.109711</c:v>
                </c:pt>
                <c:pt idx="20491">
                  <c:v>-0.108636</c:v>
                </c:pt>
                <c:pt idx="20492">
                  <c:v>-0.10777</c:v>
                </c:pt>
                <c:pt idx="20493">
                  <c:v>-0.106783</c:v>
                </c:pt>
                <c:pt idx="20494">
                  <c:v>-0.105809</c:v>
                </c:pt>
                <c:pt idx="20495">
                  <c:v>-0.104911</c:v>
                </c:pt>
                <c:pt idx="20496">
                  <c:v>-0.103894</c:v>
                </c:pt>
                <c:pt idx="20497">
                  <c:v>-0.102991</c:v>
                </c:pt>
                <c:pt idx="20498">
                  <c:v>-0.10202799999999999</c:v>
                </c:pt>
                <c:pt idx="20499">
                  <c:v>-0.101033</c:v>
                </c:pt>
                <c:pt idx="20500">
                  <c:v>-0.10011</c:v>
                </c:pt>
                <c:pt idx="20501">
                  <c:v>-9.9071099999999995E-2</c:v>
                </c:pt>
                <c:pt idx="20502">
                  <c:v>-9.8128499999999994E-2</c:v>
                </c:pt>
                <c:pt idx="20503">
                  <c:v>-9.7154699999999997E-2</c:v>
                </c:pt>
                <c:pt idx="20504">
                  <c:v>-9.6128400000000003E-2</c:v>
                </c:pt>
                <c:pt idx="20505">
                  <c:v>-9.5231300000000005E-2</c:v>
                </c:pt>
                <c:pt idx="20506">
                  <c:v>-9.4162300000000004E-2</c:v>
                </c:pt>
                <c:pt idx="20507">
                  <c:v>-9.32645E-2</c:v>
                </c:pt>
                <c:pt idx="20508">
                  <c:v>-9.2244300000000001E-2</c:v>
                </c:pt>
                <c:pt idx="20509">
                  <c:v>-9.1238399999999997E-2</c:v>
                </c:pt>
                <c:pt idx="20510">
                  <c:v>-9.0301500000000007E-2</c:v>
                </c:pt>
                <c:pt idx="20511">
                  <c:v>-8.9201799999999998E-2</c:v>
                </c:pt>
                <c:pt idx="20512">
                  <c:v>-8.8309899999999997E-2</c:v>
                </c:pt>
                <c:pt idx="20513">
                  <c:v>-8.7217199999999995E-2</c:v>
                </c:pt>
                <c:pt idx="20514">
                  <c:v>-8.6269499999999999E-2</c:v>
                </c:pt>
                <c:pt idx="20515">
                  <c:v>-8.5265499999999994E-2</c:v>
                </c:pt>
                <c:pt idx="20516">
                  <c:v>-8.4222599999999995E-2</c:v>
                </c:pt>
                <c:pt idx="20517">
                  <c:v>-8.3300899999999997E-2</c:v>
                </c:pt>
                <c:pt idx="20518">
                  <c:v>-8.2202999999999998E-2</c:v>
                </c:pt>
                <c:pt idx="20519">
                  <c:v>-8.1270499999999996E-2</c:v>
                </c:pt>
                <c:pt idx="20520">
                  <c:v>-8.0196500000000004E-2</c:v>
                </c:pt>
                <c:pt idx="20521">
                  <c:v>-7.9195000000000002E-2</c:v>
                </c:pt>
                <c:pt idx="20522">
                  <c:v>-7.8189499999999995E-2</c:v>
                </c:pt>
                <c:pt idx="20523">
                  <c:v>-7.7127200000000007E-2</c:v>
                </c:pt>
                <c:pt idx="20524">
                  <c:v>-7.6157699999999995E-2</c:v>
                </c:pt>
                <c:pt idx="20525">
                  <c:v>-7.5089400000000001E-2</c:v>
                </c:pt>
                <c:pt idx="20526">
                  <c:v>-7.4102600000000005E-2</c:v>
                </c:pt>
                <c:pt idx="20527">
                  <c:v>-7.3066199999999998E-2</c:v>
                </c:pt>
                <c:pt idx="20528">
                  <c:v>-7.2036600000000006E-2</c:v>
                </c:pt>
                <c:pt idx="20529">
                  <c:v>-7.1018100000000001E-2</c:v>
                </c:pt>
                <c:pt idx="20530">
                  <c:v>-6.9967500000000002E-2</c:v>
                </c:pt>
                <c:pt idx="20531">
                  <c:v>-6.8937799999999994E-2</c:v>
                </c:pt>
                <c:pt idx="20532">
                  <c:v>-6.7898100000000003E-2</c:v>
                </c:pt>
                <c:pt idx="20533">
                  <c:v>-6.6849800000000001E-2</c:v>
                </c:pt>
                <c:pt idx="20534">
                  <c:v>-6.5823900000000005E-2</c:v>
                </c:pt>
                <c:pt idx="20535">
                  <c:v>-6.4775200000000005E-2</c:v>
                </c:pt>
                <c:pt idx="20536">
                  <c:v>-6.3737699999999994E-2</c:v>
                </c:pt>
                <c:pt idx="20537">
                  <c:v>-6.2707799999999994E-2</c:v>
                </c:pt>
                <c:pt idx="20538">
                  <c:v>-6.1640800000000003E-2</c:v>
                </c:pt>
                <c:pt idx="20539">
                  <c:v>-6.06265E-2</c:v>
                </c:pt>
                <c:pt idx="20540">
                  <c:v>-5.95452E-2</c:v>
                </c:pt>
                <c:pt idx="20541">
                  <c:v>-5.8517100000000002E-2</c:v>
                </c:pt>
                <c:pt idx="20542">
                  <c:v>-5.7438799999999998E-2</c:v>
                </c:pt>
                <c:pt idx="20543">
                  <c:v>-5.6366399999999997E-2</c:v>
                </c:pt>
                <c:pt idx="20544">
                  <c:v>-5.5351600000000001E-2</c:v>
                </c:pt>
                <c:pt idx="20545">
                  <c:v>-5.4316900000000001E-2</c:v>
                </c:pt>
                <c:pt idx="20546">
                  <c:v>-5.3315599999999998E-2</c:v>
                </c:pt>
                <c:pt idx="20547">
                  <c:v>-5.2080300000000003E-2</c:v>
                </c:pt>
                <c:pt idx="20548">
                  <c:v>-5.0954899999999997E-2</c:v>
                </c:pt>
                <c:pt idx="20549">
                  <c:v>-5.1651200000000001E-2</c:v>
                </c:pt>
                <c:pt idx="20550">
                  <c:v>-5.1546300000000003E-2</c:v>
                </c:pt>
                <c:pt idx="20551">
                  <c:v>-5.04217E-2</c:v>
                </c:pt>
                <c:pt idx="20552">
                  <c:v>-5.0604900000000001E-2</c:v>
                </c:pt>
                <c:pt idx="20553">
                  <c:v>-4.9552800000000001E-2</c:v>
                </c:pt>
                <c:pt idx="20554">
                  <c:v>-4.9342700000000003E-2</c:v>
                </c:pt>
                <c:pt idx="20555">
                  <c:v>-4.8877999999999998E-2</c:v>
                </c:pt>
                <c:pt idx="20556">
                  <c:v>-4.8065299999999998E-2</c:v>
                </c:pt>
                <c:pt idx="20557">
                  <c:v>-4.8049700000000001E-2</c:v>
                </c:pt>
                <c:pt idx="20558">
                  <c:v>-4.7061100000000002E-2</c:v>
                </c:pt>
                <c:pt idx="20559">
                  <c:v>-4.6916699999999999E-2</c:v>
                </c:pt>
                <c:pt idx="20560">
                  <c:v>-4.6261700000000003E-2</c:v>
                </c:pt>
                <c:pt idx="20561">
                  <c:v>-4.5665799999999999E-2</c:v>
                </c:pt>
                <c:pt idx="20562">
                  <c:v>-4.5401299999999999E-2</c:v>
                </c:pt>
                <c:pt idx="20563">
                  <c:v>-4.4592E-2</c:v>
                </c:pt>
                <c:pt idx="20564">
                  <c:v>-4.4316399999999999E-2</c:v>
                </c:pt>
                <c:pt idx="20565">
                  <c:v>-4.37192E-2</c:v>
                </c:pt>
                <c:pt idx="20566">
                  <c:v>-4.3122500000000001E-2</c:v>
                </c:pt>
                <c:pt idx="20567">
                  <c:v>-4.2829199999999998E-2</c:v>
                </c:pt>
                <c:pt idx="20568">
                  <c:v>-4.2057299999999999E-2</c:v>
                </c:pt>
                <c:pt idx="20569">
                  <c:v>-4.17299E-2</c:v>
                </c:pt>
                <c:pt idx="20570">
                  <c:v>-4.1168799999999998E-2</c:v>
                </c:pt>
                <c:pt idx="20571">
                  <c:v>-4.0499599999999997E-2</c:v>
                </c:pt>
                <c:pt idx="20572">
                  <c:v>-4.0284399999999998E-2</c:v>
                </c:pt>
                <c:pt idx="20573">
                  <c:v>-3.9386999999999998E-2</c:v>
                </c:pt>
                <c:pt idx="20574">
                  <c:v>-3.92015E-2</c:v>
                </c:pt>
                <c:pt idx="20575">
                  <c:v>-3.8496700000000002E-2</c:v>
                </c:pt>
                <c:pt idx="20576">
                  <c:v>-3.7941700000000002E-2</c:v>
                </c:pt>
                <c:pt idx="20577">
                  <c:v>-3.7673999999999999E-2</c:v>
                </c:pt>
                <c:pt idx="20578">
                  <c:v>-3.6731100000000003E-2</c:v>
                </c:pt>
                <c:pt idx="20579">
                  <c:v>-3.6671099999999998E-2</c:v>
                </c:pt>
                <c:pt idx="20580">
                  <c:v>-3.5743299999999999E-2</c:v>
                </c:pt>
                <c:pt idx="20581">
                  <c:v>-3.5434800000000002E-2</c:v>
                </c:pt>
                <c:pt idx="20582">
                  <c:v>-3.49164E-2</c:v>
                </c:pt>
                <c:pt idx="20583">
                  <c:v>-3.4154299999999999E-2</c:v>
                </c:pt>
                <c:pt idx="20584">
                  <c:v>-3.4013700000000001E-2</c:v>
                </c:pt>
                <c:pt idx="20585">
                  <c:v>-3.3046699999999998E-2</c:v>
                </c:pt>
                <c:pt idx="20586">
                  <c:v>-3.2887199999999998E-2</c:v>
                </c:pt>
                <c:pt idx="20587">
                  <c:v>-3.2133799999999997E-2</c:v>
                </c:pt>
                <c:pt idx="20588">
                  <c:v>-3.1623499999999999E-2</c:v>
                </c:pt>
                <c:pt idx="20589">
                  <c:v>-3.1239699999999999E-2</c:v>
                </c:pt>
                <c:pt idx="20590">
                  <c:v>-3.0431E-2</c:v>
                </c:pt>
                <c:pt idx="20591">
                  <c:v>-3.0197100000000001E-2</c:v>
                </c:pt>
                <c:pt idx="20592">
                  <c:v>-2.9411400000000001E-2</c:v>
                </c:pt>
                <c:pt idx="20593">
                  <c:v>-2.9012400000000001E-2</c:v>
                </c:pt>
                <c:pt idx="20594">
                  <c:v>-2.8469700000000001E-2</c:v>
                </c:pt>
                <c:pt idx="20595">
                  <c:v>-2.78289E-2</c:v>
                </c:pt>
                <c:pt idx="20596">
                  <c:v>-2.7446100000000001E-2</c:v>
                </c:pt>
                <c:pt idx="20597">
                  <c:v>-2.6752700000000001E-2</c:v>
                </c:pt>
                <c:pt idx="20598">
                  <c:v>-2.6297600000000001E-2</c:v>
                </c:pt>
                <c:pt idx="20599">
                  <c:v>-2.5751099999999999E-2</c:v>
                </c:pt>
                <c:pt idx="20600">
                  <c:v>-2.51398E-2</c:v>
                </c:pt>
                <c:pt idx="20601">
                  <c:v>-2.4724800000000002E-2</c:v>
                </c:pt>
                <c:pt idx="20602">
                  <c:v>-2.4071100000000002E-2</c:v>
                </c:pt>
                <c:pt idx="20603">
                  <c:v>-2.35806E-2</c:v>
                </c:pt>
                <c:pt idx="20604">
                  <c:v>-2.3049199999999999E-2</c:v>
                </c:pt>
                <c:pt idx="20605">
                  <c:v>-2.2387500000000001E-2</c:v>
                </c:pt>
                <c:pt idx="20606">
                  <c:v>-2.1996499999999999E-2</c:v>
                </c:pt>
                <c:pt idx="20607">
                  <c:v>-2.12649E-2</c:v>
                </c:pt>
                <c:pt idx="20608">
                  <c:v>-2.0844600000000001E-2</c:v>
                </c:pt>
                <c:pt idx="20609">
                  <c:v>-2.02331E-2</c:v>
                </c:pt>
                <c:pt idx="20610">
                  <c:v>-1.96321E-2</c:v>
                </c:pt>
                <c:pt idx="20611">
                  <c:v>-1.9214100000000001E-2</c:v>
                </c:pt>
                <c:pt idx="20612">
                  <c:v>-1.8461700000000001E-2</c:v>
                </c:pt>
                <c:pt idx="20613">
                  <c:v>-1.8116500000000001E-2</c:v>
                </c:pt>
                <c:pt idx="20614">
                  <c:v>-1.73857E-2</c:v>
                </c:pt>
                <c:pt idx="20615">
                  <c:v>-1.6923000000000001E-2</c:v>
                </c:pt>
                <c:pt idx="20616">
                  <c:v>-1.6359700000000001E-2</c:v>
                </c:pt>
                <c:pt idx="20617">
                  <c:v>-1.5711099999999999E-2</c:v>
                </c:pt>
                <c:pt idx="20618">
                  <c:v>-1.53048E-2</c:v>
                </c:pt>
                <c:pt idx="20619">
                  <c:v>-1.45638E-2</c:v>
                </c:pt>
                <c:pt idx="20620">
                  <c:v>-1.41721E-2</c:v>
                </c:pt>
                <c:pt idx="20621">
                  <c:v>-1.3492499999999999E-2</c:v>
                </c:pt>
                <c:pt idx="20622">
                  <c:v>-1.29871E-2</c:v>
                </c:pt>
                <c:pt idx="20623">
                  <c:v>-1.2442999999999999E-2</c:v>
                </c:pt>
                <c:pt idx="20624">
                  <c:v>-1.1809E-2</c:v>
                </c:pt>
                <c:pt idx="20625">
                  <c:v>-1.13495E-2</c:v>
                </c:pt>
                <c:pt idx="20626">
                  <c:v>-1.0677799999999999E-2</c:v>
                </c:pt>
                <c:pt idx="20627">
                  <c:v>-1.02025E-2</c:v>
                </c:pt>
                <c:pt idx="20628" formatCode="0.00E+00">
                  <c:v>-9.5884100000000003E-3</c:v>
                </c:pt>
                <c:pt idx="20629" formatCode="0.00E+00">
                  <c:v>-9.0380500000000006E-3</c:v>
                </c:pt>
                <c:pt idx="20630" formatCode="0.00E+00">
                  <c:v>-8.4968800000000001E-3</c:v>
                </c:pt>
                <c:pt idx="20631" formatCode="0.00E+00">
                  <c:v>-7.8970399999999993E-3</c:v>
                </c:pt>
                <c:pt idx="20632" formatCode="0.00E+00">
                  <c:v>-7.3710099999999999E-3</c:v>
                </c:pt>
                <c:pt idx="20633" formatCode="0.00E+00">
                  <c:v>-6.7892200000000003E-3</c:v>
                </c:pt>
                <c:pt idx="20634" formatCode="0.00E+00">
                  <c:v>-6.2187400000000004E-3</c:v>
                </c:pt>
                <c:pt idx="20635" formatCode="0.00E+00">
                  <c:v>-5.6846600000000002E-3</c:v>
                </c:pt>
                <c:pt idx="20636" formatCode="0.00E+00">
                  <c:v>-5.0755000000000002E-3</c:v>
                </c:pt>
                <c:pt idx="20637" formatCode="0.00E+00">
                  <c:v>-4.54711E-3</c:v>
                </c:pt>
                <c:pt idx="20638" formatCode="0.00E+00">
                  <c:v>-3.9777099999999998E-3</c:v>
                </c:pt>
                <c:pt idx="20639" formatCode="0.00E+00">
                  <c:v>-3.3925800000000001E-3</c:v>
                </c:pt>
                <c:pt idx="20640" formatCode="0.00E+00">
                  <c:v>-2.9107099999999999E-3</c:v>
                </c:pt>
                <c:pt idx="20641" formatCode="0.00E+00">
                  <c:v>-2.2318199999999998E-3</c:v>
                </c:pt>
                <c:pt idx="20642" formatCode="0.00E+00">
                  <c:v>-1.7813900000000001E-3</c:v>
                </c:pt>
                <c:pt idx="20643" formatCode="0.00E+00">
                  <c:v>-1.1021900000000001E-3</c:v>
                </c:pt>
                <c:pt idx="20644" formatCode="0.00E+00">
                  <c:v>-5.8344199999999999E-4</c:v>
                </c:pt>
                <c:pt idx="20645" formatCode="0.00E+00">
                  <c:v>-3.3834999999999997E-5</c:v>
                </c:pt>
                <c:pt idx="20646" formatCode="0.00E+00">
                  <c:v>6.3568200000000004E-4</c:v>
                </c:pt>
                <c:pt idx="20647" formatCode="0.00E+00">
                  <c:v>1.04144E-3</c:v>
                </c:pt>
                <c:pt idx="20648" formatCode="0.00E+00">
                  <c:v>1.83066E-3</c:v>
                </c:pt>
                <c:pt idx="20649" formatCode="0.00E+00">
                  <c:v>2.2140699999999998E-3</c:v>
                </c:pt>
                <c:pt idx="20650" formatCode="0.00E+00">
                  <c:v>2.8842099999999999E-3</c:v>
                </c:pt>
                <c:pt idx="20651" formatCode="0.00E+00">
                  <c:v>3.3608499999999999E-3</c:v>
                </c:pt>
                <c:pt idx="20652" formatCode="0.00E+00">
                  <c:v>3.9094799999999999E-3</c:v>
                </c:pt>
                <c:pt idx="20653" formatCode="0.00E+00">
                  <c:v>4.8122199999999999E-3</c:v>
                </c:pt>
                <c:pt idx="20654" formatCode="0.00E+00">
                  <c:v>5.1306099999999999E-3</c:v>
                </c:pt>
                <c:pt idx="20655" formatCode="0.00E+00">
                  <c:v>3.9873199999999999E-3</c:v>
                </c:pt>
                <c:pt idx="20656" formatCode="0.00E+00">
                  <c:v>3.42048E-3</c:v>
                </c:pt>
                <c:pt idx="20657" formatCode="0.00E+00">
                  <c:v>4.1686300000000004E-3</c:v>
                </c:pt>
                <c:pt idx="20658" formatCode="0.00E+00">
                  <c:v>3.4387599999999999E-3</c:v>
                </c:pt>
                <c:pt idx="20659" formatCode="0.00E+00">
                  <c:v>3.9656300000000004E-3</c:v>
                </c:pt>
                <c:pt idx="20660" formatCode="0.00E+00">
                  <c:v>3.7659799999999999E-3</c:v>
                </c:pt>
                <c:pt idx="20661" formatCode="0.00E+00">
                  <c:v>3.6096399999999999E-3</c:v>
                </c:pt>
                <c:pt idx="20662" formatCode="0.00E+00">
                  <c:v>4.0506600000000002E-3</c:v>
                </c:pt>
                <c:pt idx="20663" formatCode="0.00E+00">
                  <c:v>3.4673999999999998E-3</c:v>
                </c:pt>
                <c:pt idx="20664" formatCode="0.00E+00">
                  <c:v>4.0219100000000001E-3</c:v>
                </c:pt>
                <c:pt idx="20665" formatCode="0.00E+00">
                  <c:v>3.6400299999999998E-3</c:v>
                </c:pt>
                <c:pt idx="20666" formatCode="0.00E+00">
                  <c:v>3.7702E-3</c:v>
                </c:pt>
                <c:pt idx="20667" formatCode="0.00E+00">
                  <c:v>3.8845099999999999E-3</c:v>
                </c:pt>
                <c:pt idx="20668" formatCode="0.00E+00">
                  <c:v>3.60459E-3</c:v>
                </c:pt>
                <c:pt idx="20669" formatCode="0.00E+00">
                  <c:v>3.9238800000000002E-3</c:v>
                </c:pt>
                <c:pt idx="20670" formatCode="0.00E+00">
                  <c:v>3.68133E-3</c:v>
                </c:pt>
                <c:pt idx="20671" formatCode="0.00E+00">
                  <c:v>3.7639100000000001E-3</c:v>
                </c:pt>
                <c:pt idx="20672" formatCode="0.00E+00">
                  <c:v>3.84534E-3</c:v>
                </c:pt>
                <c:pt idx="20673" formatCode="0.00E+00">
                  <c:v>3.6503E-3</c:v>
                </c:pt>
                <c:pt idx="20674" formatCode="0.00E+00">
                  <c:v>3.8522700000000001E-3</c:v>
                </c:pt>
                <c:pt idx="20675" formatCode="0.00E+00">
                  <c:v>3.74304E-3</c:v>
                </c:pt>
                <c:pt idx="20676" formatCode="0.00E+00">
                  <c:v>3.6818799999999998E-3</c:v>
                </c:pt>
                <c:pt idx="20677" formatCode="0.00E+00">
                  <c:v>3.9163799999999997E-3</c:v>
                </c:pt>
                <c:pt idx="20678" formatCode="0.00E+00">
                  <c:v>3.56018E-3</c:v>
                </c:pt>
                <c:pt idx="20679" formatCode="0.00E+00">
                  <c:v>3.9202500000000001E-3</c:v>
                </c:pt>
                <c:pt idx="20680" formatCode="0.00E+00">
                  <c:v>3.6711500000000002E-3</c:v>
                </c:pt>
                <c:pt idx="20681" formatCode="0.00E+00">
                  <c:v>3.6993999999999998E-3</c:v>
                </c:pt>
                <c:pt idx="20682" formatCode="0.00E+00">
                  <c:v>3.91808E-3</c:v>
                </c:pt>
                <c:pt idx="20683" formatCode="0.00E+00">
                  <c:v>3.47884E-3</c:v>
                </c:pt>
                <c:pt idx="20684" formatCode="0.00E+00">
                  <c:v>4.0212399999999997E-3</c:v>
                </c:pt>
                <c:pt idx="20685" formatCode="0.00E+00">
                  <c:v>3.50775E-3</c:v>
                </c:pt>
                <c:pt idx="20686" formatCode="0.00E+00">
                  <c:v>3.8412799999999999E-3</c:v>
                </c:pt>
                <c:pt idx="20687" formatCode="0.00E+00">
                  <c:v>3.7697300000000002E-3</c:v>
                </c:pt>
                <c:pt idx="20688" formatCode="0.00E+00">
                  <c:v>3.54594E-3</c:v>
                </c:pt>
                <c:pt idx="20689" formatCode="0.00E+00">
                  <c:v>3.9929199999999996E-3</c:v>
                </c:pt>
                <c:pt idx="20690" formatCode="0.00E+00">
                  <c:v>3.4261999999999999E-3</c:v>
                </c:pt>
                <c:pt idx="20691" formatCode="0.00E+00">
                  <c:v>3.9498199999999997E-3</c:v>
                </c:pt>
                <c:pt idx="20692" formatCode="0.00E+00">
                  <c:v>3.5822100000000002E-3</c:v>
                </c:pt>
                <c:pt idx="20693" formatCode="0.00E+00">
                  <c:v>3.6974199999999999E-3</c:v>
                </c:pt>
                <c:pt idx="20694" formatCode="0.00E+00">
                  <c:v>3.82672E-3</c:v>
                </c:pt>
                <c:pt idx="20695" formatCode="0.00E+00">
                  <c:v>3.49468E-3</c:v>
                </c:pt>
                <c:pt idx="20696" formatCode="0.00E+00">
                  <c:v>3.9072300000000003E-3</c:v>
                </c:pt>
                <c:pt idx="20697" formatCode="0.00E+00">
                  <c:v>3.5147300000000002E-3</c:v>
                </c:pt>
                <c:pt idx="20698" formatCode="0.00E+00">
                  <c:v>3.7734700000000001E-3</c:v>
                </c:pt>
                <c:pt idx="20699" formatCode="0.00E+00">
                  <c:v>3.6765700000000001E-3</c:v>
                </c:pt>
                <c:pt idx="20700" formatCode="0.00E+00">
                  <c:v>3.5976099999999998E-3</c:v>
                </c:pt>
                <c:pt idx="20701" formatCode="0.00E+00">
                  <c:v>3.7741599999999999E-3</c:v>
                </c:pt>
                <c:pt idx="20702" formatCode="0.00E+00">
                  <c:v>3.5568499999999999E-3</c:v>
                </c:pt>
                <c:pt idx="20703" formatCode="0.00E+00">
                  <c:v>3.7164099999999999E-3</c:v>
                </c:pt>
                <c:pt idx="20704" formatCode="0.00E+00">
                  <c:v>3.6397399999999998E-3</c:v>
                </c:pt>
                <c:pt idx="20705" formatCode="0.00E+00">
                  <c:v>3.60407E-3</c:v>
                </c:pt>
                <c:pt idx="20706" formatCode="0.00E+00">
                  <c:v>3.6972699999999999E-3</c:v>
                </c:pt>
                <c:pt idx="20707" formatCode="0.00E+00">
                  <c:v>3.58056E-3</c:v>
                </c:pt>
                <c:pt idx="20708" formatCode="0.00E+00">
                  <c:v>3.6380499999999999E-3</c:v>
                </c:pt>
                <c:pt idx="20709" formatCode="0.00E+00">
                  <c:v>3.6525300000000002E-3</c:v>
                </c:pt>
                <c:pt idx="20710" formatCode="0.00E+00">
                  <c:v>3.5320899999999999E-3</c:v>
                </c:pt>
                <c:pt idx="20711" formatCode="0.00E+00">
                  <c:v>3.7001199999999999E-3</c:v>
                </c:pt>
                <c:pt idx="20712" formatCode="0.00E+00">
                  <c:v>3.51075E-3</c:v>
                </c:pt>
                <c:pt idx="20713" formatCode="0.00E+00">
                  <c:v>3.6318100000000001E-3</c:v>
                </c:pt>
                <c:pt idx="20714" formatCode="0.00E+00">
                  <c:v>3.59816E-3</c:v>
                </c:pt>
                <c:pt idx="20715" formatCode="0.00E+00">
                  <c:v>3.4979999999999998E-3</c:v>
                </c:pt>
                <c:pt idx="20716" formatCode="0.00E+00">
                  <c:v>3.6869300000000002E-3</c:v>
                </c:pt>
                <c:pt idx="20717" formatCode="0.00E+00">
                  <c:v>3.4283199999999999E-3</c:v>
                </c:pt>
                <c:pt idx="20718" formatCode="0.00E+00">
                  <c:v>3.6629700000000002E-3</c:v>
                </c:pt>
                <c:pt idx="20719" formatCode="0.00E+00">
                  <c:v>3.48E-3</c:v>
                </c:pt>
                <c:pt idx="20720" formatCode="0.00E+00">
                  <c:v>3.5357499999999998E-3</c:v>
                </c:pt>
                <c:pt idx="20721" formatCode="0.00E+00">
                  <c:v>3.5837999999999998E-3</c:v>
                </c:pt>
                <c:pt idx="20722" formatCode="0.00E+00">
                  <c:v>3.41786E-3</c:v>
                </c:pt>
                <c:pt idx="20723" formatCode="0.00E+00">
                  <c:v>3.6239499999999999E-3</c:v>
                </c:pt>
                <c:pt idx="20724" formatCode="0.00E+00">
                  <c:v>3.3969199999999999E-3</c:v>
                </c:pt>
                <c:pt idx="20725" formatCode="0.00E+00">
                  <c:v>3.5626500000000001E-3</c:v>
                </c:pt>
                <c:pt idx="20726" formatCode="0.00E+00">
                  <c:v>3.4559600000000001E-3</c:v>
                </c:pt>
                <c:pt idx="20727" formatCode="0.00E+00">
                  <c:v>3.4601200000000001E-3</c:v>
                </c:pt>
                <c:pt idx="20728" formatCode="0.00E+00">
                  <c:v>3.5086800000000001E-3</c:v>
                </c:pt>
                <c:pt idx="20729" formatCode="0.00E+00">
                  <c:v>3.3949000000000002E-3</c:v>
                </c:pt>
                <c:pt idx="20730" formatCode="0.00E+00">
                  <c:v>3.5018200000000001E-3</c:v>
                </c:pt>
                <c:pt idx="20731" formatCode="0.00E+00">
                  <c:v>3.38865E-3</c:v>
                </c:pt>
                <c:pt idx="20732" formatCode="0.00E+00">
                  <c:v>3.4516400000000002E-3</c:v>
                </c:pt>
                <c:pt idx="20733" formatCode="0.00E+00">
                  <c:v>3.40274E-3</c:v>
                </c:pt>
                <c:pt idx="20734" formatCode="0.00E+00">
                  <c:v>3.4037099999999999E-3</c:v>
                </c:pt>
                <c:pt idx="20735" formatCode="0.00E+00">
                  <c:v>3.3996600000000001E-3</c:v>
                </c:pt>
                <c:pt idx="20736" formatCode="0.00E+00">
                  <c:v>3.37864E-3</c:v>
                </c:pt>
                <c:pt idx="20737" formatCode="0.00E+00">
                  <c:v>3.3754200000000001E-3</c:v>
                </c:pt>
                <c:pt idx="20738" formatCode="0.00E+00">
                  <c:v>3.3611499999999998E-3</c:v>
                </c:pt>
                <c:pt idx="20739" formatCode="0.00E+00">
                  <c:v>3.34929E-3</c:v>
                </c:pt>
                <c:pt idx="20740" formatCode="0.00E+00">
                  <c:v>3.3357999999999999E-3</c:v>
                </c:pt>
                <c:pt idx="20741" formatCode="0.00E+00">
                  <c:v>3.3341500000000001E-3</c:v>
                </c:pt>
                <c:pt idx="20742" formatCode="0.00E+00">
                  <c:v>3.3008099999999999E-3</c:v>
                </c:pt>
                <c:pt idx="20743" formatCode="0.00E+00">
                  <c:v>3.3247799999999998E-3</c:v>
                </c:pt>
                <c:pt idx="20744" formatCode="0.00E+00">
                  <c:v>3.26531E-3</c:v>
                </c:pt>
                <c:pt idx="20745" formatCode="0.00E+00">
                  <c:v>3.3114199999999998E-3</c:v>
                </c:pt>
                <c:pt idx="20746" formatCode="0.00E+00">
                  <c:v>3.2382999999999999E-3</c:v>
                </c:pt>
                <c:pt idx="20747" formatCode="0.00E+00">
                  <c:v>3.2816500000000001E-3</c:v>
                </c:pt>
                <c:pt idx="20748" formatCode="0.00E+00">
                  <c:v>3.22756E-3</c:v>
                </c:pt>
                <c:pt idx="20749" formatCode="0.00E+00">
                  <c:v>3.2283899999999998E-3</c:v>
                </c:pt>
                <c:pt idx="20750" formatCode="0.00E+00">
                  <c:v>3.2392100000000002E-3</c:v>
                </c:pt>
                <c:pt idx="20751" formatCode="0.00E+00">
                  <c:v>3.15825E-3</c:v>
                </c:pt>
                <c:pt idx="20752" formatCode="0.00E+00">
                  <c:v>3.2556099999999999E-3</c:v>
                </c:pt>
                <c:pt idx="20753" formatCode="0.00E+00">
                  <c:v>3.1017800000000002E-3</c:v>
                </c:pt>
                <c:pt idx="20754" formatCode="0.00E+00">
                  <c:v>3.2375099999999999E-3</c:v>
                </c:pt>
                <c:pt idx="20755" formatCode="0.00E+00">
                  <c:v>3.0985800000000001E-3</c:v>
                </c:pt>
                <c:pt idx="20756" formatCode="0.00E+00">
                  <c:v>3.1560500000000001E-3</c:v>
                </c:pt>
                <c:pt idx="20757" formatCode="0.00E+00">
                  <c:v>3.1488100000000002E-3</c:v>
                </c:pt>
                <c:pt idx="20758" formatCode="0.00E+00">
                  <c:v>3.03872E-3</c:v>
                </c:pt>
                <c:pt idx="20759" formatCode="0.00E+00">
                  <c:v>3.1966899999999999E-3</c:v>
                </c:pt>
                <c:pt idx="20760" formatCode="0.00E+00">
                  <c:v>2.9634100000000001E-3</c:v>
                </c:pt>
                <c:pt idx="20761" formatCode="0.00E+00">
                  <c:v>3.16818E-3</c:v>
                </c:pt>
                <c:pt idx="20762" formatCode="0.00E+00">
                  <c:v>2.9825099999999998E-3</c:v>
                </c:pt>
                <c:pt idx="20763" formatCode="0.00E+00">
                  <c:v>3.0506299999999999E-3</c:v>
                </c:pt>
                <c:pt idx="20764" formatCode="0.00E+00">
                  <c:v>3.0622399999999999E-3</c:v>
                </c:pt>
                <c:pt idx="20765" formatCode="0.00E+00">
                  <c:v>2.9186699999999999E-3</c:v>
                </c:pt>
                <c:pt idx="20766" formatCode="0.00E+00">
                  <c:v>3.1025200000000001E-3</c:v>
                </c:pt>
                <c:pt idx="20767" formatCode="0.00E+00">
                  <c:v>2.86368E-3</c:v>
                </c:pt>
                <c:pt idx="20768" formatCode="0.00E+00">
                  <c:v>3.0408599999999998E-3</c:v>
                </c:pt>
                <c:pt idx="20769" formatCode="0.00E+00">
                  <c:v>2.9020199999999999E-3</c:v>
                </c:pt>
                <c:pt idx="20770" formatCode="0.00E+00">
                  <c:v>2.9176599999999999E-3</c:v>
                </c:pt>
                <c:pt idx="20771" formatCode="0.00E+00">
                  <c:v>2.9543199999999999E-3</c:v>
                </c:pt>
                <c:pt idx="20772" formatCode="0.00E+00">
                  <c:v>2.8286399999999999E-3</c:v>
                </c:pt>
                <c:pt idx="20773" formatCode="0.00E+00">
                  <c:v>2.9389400000000001E-3</c:v>
                </c:pt>
                <c:pt idx="20774" formatCode="0.00E+00">
                  <c:v>2.8184299999999998E-3</c:v>
                </c:pt>
                <c:pt idx="20775" formatCode="0.00E+00">
                  <c:v>2.8592000000000001E-3</c:v>
                </c:pt>
                <c:pt idx="20776" formatCode="0.00E+00">
                  <c:v>2.8301699999999999E-3</c:v>
                </c:pt>
                <c:pt idx="20777" formatCode="0.00E+00">
                  <c:v>2.7906200000000002E-3</c:v>
                </c:pt>
                <c:pt idx="20778" formatCode="0.00E+00">
                  <c:v>2.7917800000000002E-3</c:v>
                </c:pt>
                <c:pt idx="20779" formatCode="0.00E+00">
                  <c:v>2.7822599999999999E-3</c:v>
                </c:pt>
                <c:pt idx="20780" formatCode="0.00E+00">
                  <c:v>2.70828E-3</c:v>
                </c:pt>
                <c:pt idx="20781" formatCode="0.00E+00">
                  <c:v>2.7832899999999999E-3</c:v>
                </c:pt>
                <c:pt idx="20782" formatCode="0.00E+00">
                  <c:v>2.6596499999999999E-3</c:v>
                </c:pt>
                <c:pt idx="20783" formatCode="0.00E+00">
                  <c:v>2.7134099999999999E-3</c:v>
                </c:pt>
                <c:pt idx="20784" formatCode="0.00E+00">
                  <c:v>2.6954499999999998E-3</c:v>
                </c:pt>
                <c:pt idx="20785" formatCode="0.00E+00">
                  <c:v>2.5747700000000001E-3</c:v>
                </c:pt>
                <c:pt idx="20786" formatCode="0.00E+00">
                  <c:v>2.75034E-3</c:v>
                </c:pt>
                <c:pt idx="20787" formatCode="0.00E+00">
                  <c:v>2.4737399999999999E-3</c:v>
                </c:pt>
                <c:pt idx="20788" formatCode="0.00E+00">
                  <c:v>2.7080099999999998E-3</c:v>
                </c:pt>
                <c:pt idx="20789" formatCode="0.00E+00">
                  <c:v>2.50359E-3</c:v>
                </c:pt>
                <c:pt idx="20790" formatCode="0.00E+00">
                  <c:v>2.5373100000000001E-3</c:v>
                </c:pt>
                <c:pt idx="20791" formatCode="0.00E+00">
                  <c:v>2.6196100000000001E-3</c:v>
                </c:pt>
                <c:pt idx="20792" formatCode="0.00E+00">
                  <c:v>2.3516499999999998E-3</c:v>
                </c:pt>
                <c:pt idx="20793" formatCode="0.00E+00">
                  <c:v>2.6699100000000002E-3</c:v>
                </c:pt>
                <c:pt idx="20794" formatCode="0.00E+00">
                  <c:v>2.2986899999999999E-3</c:v>
                </c:pt>
                <c:pt idx="20795" formatCode="0.00E+00">
                  <c:v>2.55201E-3</c:v>
                </c:pt>
                <c:pt idx="20796" formatCode="0.00E+00">
                  <c:v>2.3974999999999999E-3</c:v>
                </c:pt>
                <c:pt idx="20797" formatCode="0.00E+00">
                  <c:v>2.3339300000000001E-3</c:v>
                </c:pt>
                <c:pt idx="20798" formatCode="0.00E+00">
                  <c:v>2.5125899999999999E-3</c:v>
                </c:pt>
                <c:pt idx="20799" formatCode="0.00E+00">
                  <c:v>2.1856699999999998E-3</c:v>
                </c:pt>
                <c:pt idx="20800" formatCode="0.00E+00">
                  <c:v>2.4920699999999999E-3</c:v>
                </c:pt>
                <c:pt idx="20801" formatCode="0.00E+00">
                  <c:v>2.1988699999999999E-3</c:v>
                </c:pt>
                <c:pt idx="20802" formatCode="0.00E+00">
                  <c:v>2.32972E-3</c:v>
                </c:pt>
                <c:pt idx="20803" formatCode="0.00E+00">
                  <c:v>2.2963800000000002E-3</c:v>
                </c:pt>
                <c:pt idx="20804" formatCode="0.00E+00">
                  <c:v>2.1594600000000002E-3</c:v>
                </c:pt>
                <c:pt idx="20805" formatCode="0.00E+00">
                  <c:v>2.32526E-3</c:v>
                </c:pt>
                <c:pt idx="20806" formatCode="0.00E+00">
                  <c:v>2.1011900000000002E-3</c:v>
                </c:pt>
                <c:pt idx="20807" formatCode="0.00E+00">
                  <c:v>2.2312500000000002E-3</c:v>
                </c:pt>
                <c:pt idx="20808" formatCode="0.00E+00">
                  <c:v>2.1351500000000002E-3</c:v>
                </c:pt>
                <c:pt idx="20809" formatCode="0.00E+00">
                  <c:v>2.1011599999999999E-3</c:v>
                </c:pt>
                <c:pt idx="20810" formatCode="0.00E+00">
                  <c:v>2.1420499999999999E-3</c:v>
                </c:pt>
                <c:pt idx="20811" formatCode="0.00E+00">
                  <c:v>2.04485E-3</c:v>
                </c:pt>
                <c:pt idx="20812" formatCode="0.00E+00">
                  <c:v>2.0598700000000001E-3</c:v>
                </c:pt>
                <c:pt idx="20813" formatCode="0.00E+00">
                  <c:v>2.0583300000000001E-3</c:v>
                </c:pt>
                <c:pt idx="20814" formatCode="0.00E+00">
                  <c:v>1.95039E-3</c:v>
                </c:pt>
                <c:pt idx="20815" formatCode="0.00E+00">
                  <c:v>2.0348699999999998E-3</c:v>
                </c:pt>
                <c:pt idx="20816" formatCode="0.00E+00">
                  <c:v>1.9169899999999999E-3</c:v>
                </c:pt>
                <c:pt idx="20817" formatCode="0.00E+00">
                  <c:v>1.91497E-3</c:v>
                </c:pt>
                <c:pt idx="20818" formatCode="0.00E+00">
                  <c:v>1.9624299999999998E-3</c:v>
                </c:pt>
                <c:pt idx="20819" formatCode="0.00E+00">
                  <c:v>1.76548E-3</c:v>
                </c:pt>
                <c:pt idx="20820" formatCode="0.00E+00">
                  <c:v>1.9716899999999999E-3</c:v>
                </c:pt>
                <c:pt idx="20821" formatCode="0.00E+00">
                  <c:v>1.7108799999999999E-3</c:v>
                </c:pt>
                <c:pt idx="20822" formatCode="0.00E+00">
                  <c:v>1.8528799999999999E-3</c:v>
                </c:pt>
                <c:pt idx="20823" formatCode="0.00E+00">
                  <c:v>1.7787499999999999E-3</c:v>
                </c:pt>
                <c:pt idx="20824" formatCode="0.00E+00">
                  <c:v>1.6533299999999999E-3</c:v>
                </c:pt>
                <c:pt idx="20825" formatCode="0.00E+00">
                  <c:v>1.85311E-3</c:v>
                </c:pt>
                <c:pt idx="20826" formatCode="0.00E+00">
                  <c:v>1.52213E-3</c:v>
                </c:pt>
                <c:pt idx="20827" formatCode="0.00E+00">
                  <c:v>1.79886E-3</c:v>
                </c:pt>
                <c:pt idx="20828" formatCode="0.00E+00">
                  <c:v>1.54378E-3</c:v>
                </c:pt>
                <c:pt idx="20829" formatCode="0.00E+00">
                  <c:v>1.60994E-3</c:v>
                </c:pt>
                <c:pt idx="20830" formatCode="0.00E+00">
                  <c:v>1.6424600000000001E-3</c:v>
                </c:pt>
                <c:pt idx="20831" formatCode="0.00E+00">
                  <c:v>1.4214E-3</c:v>
                </c:pt>
                <c:pt idx="20832" formatCode="0.00E+00">
                  <c:v>1.6648699999999999E-3</c:v>
                </c:pt>
                <c:pt idx="20833" formatCode="0.00E+00">
                  <c:v>1.36027E-3</c:v>
                </c:pt>
                <c:pt idx="20834" formatCode="0.00E+00">
                  <c:v>1.5433000000000001E-3</c:v>
                </c:pt>
                <c:pt idx="20835" formatCode="0.00E+00">
                  <c:v>1.4142200000000001E-3</c:v>
                </c:pt>
                <c:pt idx="20836" formatCode="0.00E+00">
                  <c:v>1.36282E-3</c:v>
                </c:pt>
                <c:pt idx="20837" formatCode="0.00E+00">
                  <c:v>1.4572999999999999E-3</c:v>
                </c:pt>
                <c:pt idx="20838" formatCode="0.00E+00">
                  <c:v>1.25359E-3</c:v>
                </c:pt>
                <c:pt idx="20839" formatCode="0.00E+00">
                  <c:v>1.39408E-3</c:v>
                </c:pt>
                <c:pt idx="20840" formatCode="0.00E+00">
                  <c:v>1.24912E-3</c:v>
                </c:pt>
                <c:pt idx="20841" formatCode="0.00E+00">
                  <c:v>1.25865E-3</c:v>
                </c:pt>
                <c:pt idx="20842" formatCode="0.00E+00">
                  <c:v>1.26443E-3</c:v>
                </c:pt>
                <c:pt idx="20843" formatCode="0.00E+00">
                  <c:v>1.1552800000000001E-3</c:v>
                </c:pt>
                <c:pt idx="20844" formatCode="0.00E+00">
                  <c:v>1.20849E-3</c:v>
                </c:pt>
                <c:pt idx="20845" formatCode="0.00E+00">
                  <c:v>1.1312399999999999E-3</c:v>
                </c:pt>
                <c:pt idx="20846" formatCode="0.00E+00">
                  <c:v>1.0922E-3</c:v>
                </c:pt>
                <c:pt idx="20847" formatCode="0.00E+00">
                  <c:v>1.12725E-3</c:v>
                </c:pt>
                <c:pt idx="20848" formatCode="0.00E+00">
                  <c:v>1.00175E-3</c:v>
                </c:pt>
                <c:pt idx="20849" formatCode="0.00E+00">
                  <c:v>1.0601300000000001E-3</c:v>
                </c:pt>
                <c:pt idx="20850" formatCode="0.00E+00">
                  <c:v>9.8742600000000002E-4</c:v>
                </c:pt>
                <c:pt idx="20851" formatCode="0.00E+00">
                  <c:v>9.30045E-4</c:v>
                </c:pt>
                <c:pt idx="20852" formatCode="0.00E+00">
                  <c:v>9.9915500000000005E-4</c:v>
                </c:pt>
                <c:pt idx="20853" formatCode="0.00E+00">
                  <c:v>8.1924299999999999E-4</c:v>
                </c:pt>
                <c:pt idx="20854" formatCode="0.00E+00">
                  <c:v>9.4815100000000005E-4</c:v>
                </c:pt>
                <c:pt idx="20855" formatCode="0.00E+00">
                  <c:v>7.9376499999999999E-4</c:v>
                </c:pt>
                <c:pt idx="20856" formatCode="0.00E+00">
                  <c:v>8.14802E-4</c:v>
                </c:pt>
                <c:pt idx="20857" formatCode="0.00E+00">
                  <c:v>8.2208300000000004E-4</c:v>
                </c:pt>
                <c:pt idx="20858" formatCode="0.00E+00">
                  <c:v>6.7192399999999996E-4</c:v>
                </c:pt>
                <c:pt idx="20859" formatCode="0.00E+00">
                  <c:v>8.1113500000000005E-4</c:v>
                </c:pt>
                <c:pt idx="20860" formatCode="0.00E+00">
                  <c:v>6.0367699999999995E-4</c:v>
                </c:pt>
                <c:pt idx="20861" formatCode="0.00E+00">
                  <c:v>7.1112499999999995E-4</c:v>
                </c:pt>
                <c:pt idx="20862" formatCode="0.00E+00">
                  <c:v>6.1187100000000005E-4</c:v>
                </c:pt>
                <c:pt idx="20863" formatCode="0.00E+00">
                  <c:v>5.66476E-4</c:v>
                </c:pt>
                <c:pt idx="20864" formatCode="0.00E+00">
                  <c:v>6.20413E-4</c:v>
                </c:pt>
                <c:pt idx="20865" formatCode="0.00E+00">
                  <c:v>4.6194399999999999E-4</c:v>
                </c:pt>
                <c:pt idx="20866" formatCode="0.00E+00">
                  <c:v>5.6269200000000005E-4</c:v>
                </c:pt>
                <c:pt idx="20867" formatCode="0.00E+00">
                  <c:v>4.2851800000000002E-4</c:v>
                </c:pt>
                <c:pt idx="20868" formatCode="0.00E+00">
                  <c:v>4.4892499999999998E-4</c:v>
                </c:pt>
                <c:pt idx="20869" formatCode="0.00E+00">
                  <c:v>4.1997200000000001E-4</c:v>
                </c:pt>
                <c:pt idx="20870" formatCode="0.00E+00">
                  <c:v>3.4352699999999999E-4</c:v>
                </c:pt>
                <c:pt idx="20871" formatCode="0.00E+00">
                  <c:v>3.7486799999999999E-4</c:v>
                </c:pt>
                <c:pt idx="20872" formatCode="0.00E+00">
                  <c:v>2.8674400000000002E-4</c:v>
                </c:pt>
                <c:pt idx="20873" formatCode="0.00E+00">
                  <c:v>2.8526300000000001E-4</c:v>
                </c:pt>
                <c:pt idx="20874" formatCode="0.00E+00">
                  <c:v>2.5560999999999997E-4</c:v>
                </c:pt>
                <c:pt idx="20875" formatCode="0.00E+00">
                  <c:v>1.9548699999999999E-4</c:v>
                </c:pt>
                <c:pt idx="20876" formatCode="0.00E+00">
                  <c:v>2.0137099999999999E-4</c:v>
                </c:pt>
                <c:pt idx="20877" formatCode="0.00E+00">
                  <c:v>1.41998E-4</c:v>
                </c:pt>
                <c:pt idx="20878" formatCode="0.00E+00">
                  <c:v>1.1054500000000001E-4</c:v>
                </c:pt>
                <c:pt idx="20879" formatCode="0.00E+00">
                  <c:v>1.1075500000000001E-4</c:v>
                </c:pt>
                <c:pt idx="20880" formatCode="0.00E+00">
                  <c:v>1.7495599999999999E-5</c:v>
                </c:pt>
                <c:pt idx="20881" formatCode="0.00E+00">
                  <c:v>5.87818E-5</c:v>
                </c:pt>
                <c:pt idx="20882" formatCode="0.00E+00">
                  <c:v>-3.9556299999999999E-5</c:v>
                </c:pt>
                <c:pt idx="20883" formatCode="0.00E+00">
                  <c:v>-3.3643899999999998E-5</c:v>
                </c:pt>
                <c:pt idx="20884" formatCode="0.00E+00">
                  <c:v>-6.3788599999999994E-5</c:v>
                </c:pt>
                <c:pt idx="20885" formatCode="0.00E+00">
                  <c:v>-1.4156999999999999E-4</c:v>
                </c:pt>
                <c:pt idx="20886" formatCode="0.00E+00">
                  <c:v>-9.4020100000000005E-5</c:v>
                </c:pt>
                <c:pt idx="20887" formatCode="0.00E+00">
                  <c:v>-2.2434399999999999E-4</c:v>
                </c:pt>
                <c:pt idx="20888" formatCode="0.00E+00">
                  <c:v>-1.62425E-4</c:v>
                </c:pt>
                <c:pt idx="20889" formatCode="0.00E+00">
                  <c:v>-2.6765900000000001E-4</c:v>
                </c:pt>
                <c:pt idx="20890" formatCode="0.00E+00">
                  <c:v>-2.6436899999999998E-4</c:v>
                </c:pt>
                <c:pt idx="20891" formatCode="0.00E+00">
                  <c:v>-2.9207400000000002E-4</c:v>
                </c:pt>
                <c:pt idx="20892" formatCode="0.00E+00">
                  <c:v>-3.6856500000000001E-4</c:v>
                </c:pt>
                <c:pt idx="20893" formatCode="0.00E+00">
                  <c:v>-3.2923000000000002E-4</c:v>
                </c:pt>
                <c:pt idx="20894" formatCode="0.00E+00">
                  <c:v>-4.4896600000000002E-4</c:v>
                </c:pt>
                <c:pt idx="20895" formatCode="0.00E+00">
                  <c:v>-3.9483299999999998E-4</c:v>
                </c:pt>
                <c:pt idx="20896" formatCode="0.00E+00">
                  <c:v>-5.0162500000000001E-4</c:v>
                </c:pt>
                <c:pt idx="20897" formatCode="0.00E+00">
                  <c:v>-4.8358899999999998E-4</c:v>
                </c:pt>
                <c:pt idx="20898" formatCode="0.00E+00">
                  <c:v>-5.3941299999999998E-4</c:v>
                </c:pt>
                <c:pt idx="20899" formatCode="0.00E+00">
                  <c:v>-5.80392E-4</c:v>
                </c:pt>
                <c:pt idx="20900" formatCode="0.00E+00">
                  <c:v>-5.7816300000000003E-4</c:v>
                </c:pt>
                <c:pt idx="20901" formatCode="0.00E+00">
                  <c:v>-6.6938900000000005E-4</c:v>
                </c:pt>
                <c:pt idx="20902" formatCode="0.00E+00">
                  <c:v>-6.3051399999999999E-4</c:v>
                </c:pt>
                <c:pt idx="20903" formatCode="0.00E+00">
                  <c:v>-7.3969900000000002E-4</c:v>
                </c:pt>
                <c:pt idx="20904" formatCode="0.00E+00">
                  <c:v>-7.03643E-4</c:v>
                </c:pt>
                <c:pt idx="20905" formatCode="0.00E+00">
                  <c:v>-7.8908699999999995E-4</c:v>
                </c:pt>
                <c:pt idx="20906" formatCode="0.00E+00">
                  <c:v>-7.9418499999999999E-4</c:v>
                </c:pt>
                <c:pt idx="20907" formatCode="0.00E+00">
                  <c:v>-8.27975E-4</c:v>
                </c:pt>
                <c:pt idx="20908" formatCode="0.00E+00">
                  <c:v>-8.8773900000000002E-4</c:v>
                </c:pt>
                <c:pt idx="20909" formatCode="0.00E+00">
                  <c:v>-8.7419099999999997E-4</c:v>
                </c:pt>
                <c:pt idx="20910" formatCode="0.00E+00">
                  <c:v>-9.6738599999999998E-4</c:v>
                </c:pt>
                <c:pt idx="20911" formatCode="0.00E+00">
                  <c:v>-9.3844200000000005E-4</c:v>
                </c:pt>
                <c:pt idx="20912" formatCode="0.00E+00">
                  <c:v>-1.02845E-3</c:v>
                </c:pt>
                <c:pt idx="20913" formatCode="0.00E+00">
                  <c:v>-1.0168099999999999E-3</c:v>
                </c:pt>
                <c:pt idx="20914" formatCode="0.00E+00">
                  <c:v>-1.0804499999999999E-3</c:v>
                </c:pt>
                <c:pt idx="20915" formatCode="0.00E+00">
                  <c:v>-1.0979099999999999E-3</c:v>
                </c:pt>
                <c:pt idx="20916" formatCode="0.00E+00">
                  <c:v>-1.13353E-3</c:v>
                </c:pt>
                <c:pt idx="20917" formatCode="0.00E+00">
                  <c:v>-1.1774800000000001E-3</c:v>
                </c:pt>
                <c:pt idx="20918" formatCode="0.00E+00">
                  <c:v>-1.18793E-3</c:v>
                </c:pt>
                <c:pt idx="20919" formatCode="0.00E+00">
                  <c:v>-1.2592700000000001E-3</c:v>
                </c:pt>
                <c:pt idx="20920" formatCode="0.00E+00">
                  <c:v>-1.2402800000000001E-3</c:v>
                </c:pt>
                <c:pt idx="20921" formatCode="0.00E+00">
                  <c:v>-1.3404999999999999E-3</c:v>
                </c:pt>
                <c:pt idx="20922" formatCode="0.00E+00">
                  <c:v>-1.29907E-3</c:v>
                </c:pt>
                <c:pt idx="20923" formatCode="0.00E+00">
                  <c:v>-1.40478E-3</c:v>
                </c:pt>
                <c:pt idx="20924" formatCode="0.00E+00">
                  <c:v>-1.3825899999999999E-3</c:v>
                </c:pt>
                <c:pt idx="20925" formatCode="0.00E+00">
                  <c:v>-1.4391499999999999E-3</c:v>
                </c:pt>
                <c:pt idx="20926" formatCode="0.00E+00">
                  <c:v>-1.4936299999999999E-3</c:v>
                </c:pt>
                <c:pt idx="20927" formatCode="0.00E+00">
                  <c:v>-1.45806E-3</c:v>
                </c:pt>
                <c:pt idx="20928" formatCode="0.00E+00">
                  <c:v>-1.6022899999999999E-3</c:v>
                </c:pt>
                <c:pt idx="20929" formatCode="0.00E+00">
                  <c:v>-1.5025800000000001E-3</c:v>
                </c:pt>
                <c:pt idx="20930" formatCode="0.00E+00">
                  <c:v>-1.6671100000000001E-3</c:v>
                </c:pt>
                <c:pt idx="20931" formatCode="0.00E+00">
                  <c:v>-1.6018E-3</c:v>
                </c:pt>
                <c:pt idx="20932" formatCode="0.00E+00">
                  <c:v>-1.6783200000000001E-3</c:v>
                </c:pt>
                <c:pt idx="20933" formatCode="0.00E+00">
                  <c:v>-1.73654E-3</c:v>
                </c:pt>
                <c:pt idx="20934" formatCode="0.00E+00">
                  <c:v>-1.67942E-3</c:v>
                </c:pt>
                <c:pt idx="20935" formatCode="0.00E+00">
                  <c:v>-1.8502799999999999E-3</c:v>
                </c:pt>
                <c:pt idx="20936" formatCode="0.00E+00">
                  <c:v>-1.7289E-3</c:v>
                </c:pt>
                <c:pt idx="20937" formatCode="0.00E+00">
                  <c:v>-1.90062E-3</c:v>
                </c:pt>
                <c:pt idx="20938" formatCode="0.00E+00">
                  <c:v>-1.8422200000000001E-3</c:v>
                </c:pt>
                <c:pt idx="20939" formatCode="0.00E+00">
                  <c:v>-1.90468E-3</c:v>
                </c:pt>
                <c:pt idx="20940" formatCode="0.00E+00">
                  <c:v>-1.97525E-3</c:v>
                </c:pt>
                <c:pt idx="20941" formatCode="0.00E+00">
                  <c:v>-1.92059E-3</c:v>
                </c:pt>
                <c:pt idx="20942" formatCode="0.00E+00">
                  <c:v>-2.0681300000000001E-3</c:v>
                </c:pt>
                <c:pt idx="20943" formatCode="0.00E+00">
                  <c:v>-1.9891499999999999E-3</c:v>
                </c:pt>
                <c:pt idx="20944" formatCode="0.00E+00">
                  <c:v>-2.1080399999999998E-3</c:v>
                </c:pt>
                <c:pt idx="20945" formatCode="0.00E+00">
                  <c:v>-2.0955000000000001E-3</c:v>
                </c:pt>
                <c:pt idx="20946" formatCode="0.00E+00">
                  <c:v>-2.1339499999999999E-3</c:v>
                </c:pt>
                <c:pt idx="20947" formatCode="0.00E+00">
                  <c:v>-2.19192E-3</c:v>
                </c:pt>
                <c:pt idx="20948" formatCode="0.00E+00">
                  <c:v>-2.1882E-3</c:v>
                </c:pt>
                <c:pt idx="20949" formatCode="0.00E+00">
                  <c:v>-2.2558399999999998E-3</c:v>
                </c:pt>
                <c:pt idx="20950" formatCode="0.00E+00">
                  <c:v>-2.2689699999999999E-3</c:v>
                </c:pt>
                <c:pt idx="20951" formatCode="0.00E+00">
                  <c:v>-2.3086399999999998E-3</c:v>
                </c:pt>
                <c:pt idx="20952" formatCode="0.00E+00">
                  <c:v>-2.3405499999999998E-3</c:v>
                </c:pt>
                <c:pt idx="20953" formatCode="0.00E+00">
                  <c:v>-2.38215E-3</c:v>
                </c:pt>
                <c:pt idx="20954" formatCode="0.00E+00">
                  <c:v>-2.3872699999999999E-3</c:v>
                </c:pt>
                <c:pt idx="20955" formatCode="0.00E+00">
                  <c:v>-2.4713199999999999E-3</c:v>
                </c:pt>
                <c:pt idx="20956" formatCode="0.00E+00">
                  <c:v>-2.4362300000000002E-3</c:v>
                </c:pt>
                <c:pt idx="20957" formatCode="0.00E+00">
                  <c:v>-2.5379999999999999E-3</c:v>
                </c:pt>
                <c:pt idx="20958" formatCode="0.00E+00">
                  <c:v>-2.5244299999999998E-3</c:v>
                </c:pt>
                <c:pt idx="20959" formatCode="0.00E+00">
                  <c:v>-2.56317E-3</c:v>
                </c:pt>
                <c:pt idx="20960" formatCode="0.00E+00">
                  <c:v>-2.64423E-3</c:v>
                </c:pt>
                <c:pt idx="20961" formatCode="0.00E+00">
                  <c:v>-2.5787700000000002E-3</c:v>
                </c:pt>
                <c:pt idx="20962" formatCode="0.00E+00">
                  <c:v>-2.7421199999999998E-3</c:v>
                </c:pt>
                <c:pt idx="20963" formatCode="0.00E+00">
                  <c:v>-2.6410399999999999E-3</c:v>
                </c:pt>
                <c:pt idx="20964" formatCode="0.00E+00">
                  <c:v>-2.7770300000000002E-3</c:v>
                </c:pt>
                <c:pt idx="20965" formatCode="0.00E+00">
                  <c:v>-2.7638900000000002E-3</c:v>
                </c:pt>
                <c:pt idx="20966" formatCode="0.00E+00">
                  <c:v>-2.7704100000000001E-3</c:v>
                </c:pt>
                <c:pt idx="20967" formatCode="0.00E+00">
                  <c:v>-2.8969E-3</c:v>
                </c:pt>
                <c:pt idx="20968" formatCode="0.00E+00">
                  <c:v>-2.7910700000000001E-3</c:v>
                </c:pt>
                <c:pt idx="20969" formatCode="0.00E+00">
                  <c:v>-2.9749899999999998E-3</c:v>
                </c:pt>
                <c:pt idx="20970" formatCode="0.00E+00">
                  <c:v>-2.8813900000000002E-3</c:v>
                </c:pt>
                <c:pt idx="20971" formatCode="0.00E+00">
                  <c:v>-2.9865899999999999E-3</c:v>
                </c:pt>
                <c:pt idx="20972" formatCode="0.00E+00">
                  <c:v>-3.0136500000000001E-3</c:v>
                </c:pt>
                <c:pt idx="20973" formatCode="0.00E+00">
                  <c:v>-2.9874799999999998E-3</c:v>
                </c:pt>
                <c:pt idx="20974" formatCode="0.00E+00">
                  <c:v>-3.12079E-3</c:v>
                </c:pt>
                <c:pt idx="20975" formatCode="0.00E+00">
                  <c:v>-3.0382899999999999E-3</c:v>
                </c:pt>
                <c:pt idx="20976" formatCode="0.00E+00">
                  <c:v>-3.1679E-3</c:v>
                </c:pt>
                <c:pt idx="20977" formatCode="0.00E+00">
                  <c:v>-3.1421700000000001E-3</c:v>
                </c:pt>
                <c:pt idx="20978" formatCode="0.00E+00">
                  <c:v>-3.1857500000000002E-3</c:v>
                </c:pt>
                <c:pt idx="20979" formatCode="0.00E+00">
                  <c:v>-3.2479900000000001E-3</c:v>
                </c:pt>
                <c:pt idx="20980" formatCode="0.00E+00">
                  <c:v>-3.22822E-3</c:v>
                </c:pt>
                <c:pt idx="20981" formatCode="0.00E+00">
                  <c:v>-3.3123599999999999E-3</c:v>
                </c:pt>
                <c:pt idx="20982" formatCode="0.00E+00">
                  <c:v>-3.31073E-3</c:v>
                </c:pt>
                <c:pt idx="20983" formatCode="0.00E+00">
                  <c:v>-3.3472100000000002E-3</c:v>
                </c:pt>
                <c:pt idx="20984" formatCode="0.00E+00">
                  <c:v>-3.3987700000000002E-3</c:v>
                </c:pt>
                <c:pt idx="20985" formatCode="0.00E+00">
                  <c:v>-3.3983899999999998E-3</c:v>
                </c:pt>
                <c:pt idx="20986" formatCode="0.00E+00">
                  <c:v>-3.4553700000000001E-3</c:v>
                </c:pt>
                <c:pt idx="20987" formatCode="0.00E+00">
                  <c:v>-3.4849E-3</c:v>
                </c:pt>
                <c:pt idx="20988" formatCode="0.00E+00">
                  <c:v>-3.48832E-3</c:v>
                </c:pt>
                <c:pt idx="20989" formatCode="0.00E+00">
                  <c:v>-3.57625E-3</c:v>
                </c:pt>
                <c:pt idx="20990" formatCode="0.00E+00">
                  <c:v>-3.5400399999999999E-3</c:v>
                </c:pt>
                <c:pt idx="20991" formatCode="0.00E+00">
                  <c:v>-3.6305199999999999E-3</c:v>
                </c:pt>
                <c:pt idx="20992" formatCode="0.00E+00">
                  <c:v>-3.6317900000000002E-3</c:v>
                </c:pt>
                <c:pt idx="20993" formatCode="0.00E+00">
                  <c:v>-3.6487500000000001E-3</c:v>
                </c:pt>
                <c:pt idx="20994" formatCode="0.00E+00">
                  <c:v>-3.7372500000000001E-3</c:v>
                </c:pt>
                <c:pt idx="20995" formatCode="0.00E+00">
                  <c:v>-3.6783599999999999E-3</c:v>
                </c:pt>
                <c:pt idx="20996" formatCode="0.00E+00">
                  <c:v>-3.8087500000000001E-3</c:v>
                </c:pt>
                <c:pt idx="20997" formatCode="0.00E+00">
                  <c:v>-3.7563599999999998E-3</c:v>
                </c:pt>
                <c:pt idx="20998" formatCode="0.00E+00">
                  <c:v>-3.8331200000000002E-3</c:v>
                </c:pt>
                <c:pt idx="20999" formatCode="0.00E+00">
                  <c:v>-3.8686599999999999E-3</c:v>
                </c:pt>
                <c:pt idx="21000" formatCode="0.00E+00">
                  <c:v>-3.84819E-3</c:v>
                </c:pt>
                <c:pt idx="21001" formatCode="0.00E+00">
                  <c:v>-3.9626499999999999E-3</c:v>
                </c:pt>
                <c:pt idx="21002" formatCode="0.00E+00">
                  <c:v>-3.8988999999999998E-3</c:v>
                </c:pt>
                <c:pt idx="21003" formatCode="0.00E+00">
                  <c:v>-4.0083799999999998E-3</c:v>
                </c:pt>
                <c:pt idx="21004" formatCode="0.00E+00">
                  <c:v>-3.9928999999999997E-3</c:v>
                </c:pt>
                <c:pt idx="21005" formatCode="0.00E+00">
                  <c:v>-4.0269199999999998E-3</c:v>
                </c:pt>
                <c:pt idx="21006" formatCode="0.00E+00">
                  <c:v>-4.0871099999999997E-3</c:v>
                </c:pt>
                <c:pt idx="21007" formatCode="0.00E+00">
                  <c:v>-4.0638599999999999E-3</c:v>
                </c:pt>
                <c:pt idx="21008" formatCode="0.00E+00">
                  <c:v>-4.15936E-3</c:v>
                </c:pt>
                <c:pt idx="21009" formatCode="0.00E+00">
                  <c:v>-4.1553199999999997E-3</c:v>
                </c:pt>
                <c:pt idx="21010" formatCode="0.00E+00">
                  <c:v>-4.2054800000000002E-3</c:v>
                </c:pt>
                <c:pt idx="21011" formatCode="0.00E+00">
                  <c:v>-4.2349600000000003E-3</c:v>
                </c:pt>
                <c:pt idx="21012" formatCode="0.00E+00">
                  <c:v>-4.2282800000000001E-3</c:v>
                </c:pt>
                <c:pt idx="21013" formatCode="0.00E+00">
                  <c:v>-4.2780200000000004E-3</c:v>
                </c:pt>
                <c:pt idx="21014" formatCode="0.00E+00">
                  <c:v>-4.2818600000000002E-3</c:v>
                </c:pt>
                <c:pt idx="21015" formatCode="0.00E+00">
                  <c:v>-4.3016199999999999E-3</c:v>
                </c:pt>
                <c:pt idx="21016" formatCode="0.00E+00">
                  <c:v>-4.34718E-3</c:v>
                </c:pt>
                <c:pt idx="21017" formatCode="0.00E+00">
                  <c:v>-4.3296699999999999E-3</c:v>
                </c:pt>
                <c:pt idx="21018" formatCode="0.00E+00">
                  <c:v>-4.3923699999999996E-3</c:v>
                </c:pt>
                <c:pt idx="21019" formatCode="0.00E+00">
                  <c:v>-4.3875099999999998E-3</c:v>
                </c:pt>
                <c:pt idx="21020" formatCode="0.00E+00">
                  <c:v>-4.4103399999999996E-3</c:v>
                </c:pt>
                <c:pt idx="21021" formatCode="0.00E+00">
                  <c:v>-4.45993E-3</c:v>
                </c:pt>
                <c:pt idx="21022" formatCode="0.00E+00">
                  <c:v>-4.4263200000000001E-3</c:v>
                </c:pt>
                <c:pt idx="21023" formatCode="0.00E+00">
                  <c:v>-4.5141699999999996E-3</c:v>
                </c:pt>
                <c:pt idx="21024" formatCode="0.00E+00">
                  <c:v>-4.4711300000000002E-3</c:v>
                </c:pt>
                <c:pt idx="21025" formatCode="0.00E+00">
                  <c:v>-4.53485E-3</c:v>
                </c:pt>
                <c:pt idx="21026" formatCode="0.00E+00">
                  <c:v>-4.5436699999999997E-3</c:v>
                </c:pt>
                <c:pt idx="21027" formatCode="0.00E+00">
                  <c:v>-4.54186E-3</c:v>
                </c:pt>
                <c:pt idx="21028" formatCode="0.00E+00">
                  <c:v>-4.6151400000000002E-3</c:v>
                </c:pt>
                <c:pt idx="21029" formatCode="0.00E+00">
                  <c:v>-4.5677000000000001E-3</c:v>
                </c:pt>
                <c:pt idx="21030" formatCode="0.00E+00">
                  <c:v>-4.6572499999999999E-3</c:v>
                </c:pt>
                <c:pt idx="21031" formatCode="0.00E+00">
                  <c:v>-4.62204E-3</c:v>
                </c:pt>
                <c:pt idx="21032" formatCode="0.00E+00">
                  <c:v>-4.6725200000000003E-3</c:v>
                </c:pt>
                <c:pt idx="21033" formatCode="0.00E+00">
                  <c:v>-4.6888700000000004E-3</c:v>
                </c:pt>
                <c:pt idx="21034" formatCode="0.00E+00">
                  <c:v>-4.68674E-3</c:v>
                </c:pt>
                <c:pt idx="21035" formatCode="0.00E+00">
                  <c:v>-4.7441799999999998E-3</c:v>
                </c:pt>
                <c:pt idx="21036" formatCode="0.00E+00">
                  <c:v>-4.71916E-3</c:v>
                </c:pt>
                <c:pt idx="21037" formatCode="0.00E+00">
                  <c:v>-4.7813700000000001E-3</c:v>
                </c:pt>
                <c:pt idx="21038" formatCode="0.00E+00">
                  <c:v>-4.76809E-3</c:v>
                </c:pt>
                <c:pt idx="21039" formatCode="0.00E+00">
                  <c:v>-4.8103800000000004E-3</c:v>
                </c:pt>
                <c:pt idx="21040" formatCode="0.00E+00">
                  <c:v>-4.8176699999999996E-3</c:v>
                </c:pt>
                <c:pt idx="21041" formatCode="0.00E+00">
                  <c:v>-4.8414E-3</c:v>
                </c:pt>
                <c:pt idx="21042" formatCode="0.00E+00">
                  <c:v>-4.8613500000000004E-3</c:v>
                </c:pt>
                <c:pt idx="21043" formatCode="0.00E+00">
                  <c:v>-4.8745899999999998E-3</c:v>
                </c:pt>
                <c:pt idx="21044" formatCode="0.00E+00">
                  <c:v>-4.9005400000000001E-3</c:v>
                </c:pt>
                <c:pt idx="21045" formatCode="0.00E+00">
                  <c:v>-4.9028199999999996E-3</c:v>
                </c:pt>
                <c:pt idx="21046" formatCode="0.00E+00">
                  <c:v>-4.9488600000000002E-3</c:v>
                </c:pt>
                <c:pt idx="21047" formatCode="0.00E+00">
                  <c:v>-4.9468300000000002E-3</c:v>
                </c:pt>
                <c:pt idx="21048" formatCode="0.00E+00">
                  <c:v>-5.0061999999999997E-3</c:v>
                </c:pt>
                <c:pt idx="21049" formatCode="0.00E+00">
                  <c:v>-4.9858599999999999E-3</c:v>
                </c:pt>
                <c:pt idx="21050" formatCode="0.00E+00">
                  <c:v>-5.0227199999999996E-3</c:v>
                </c:pt>
                <c:pt idx="21051" formatCode="0.00E+00">
                  <c:v>-5.0157300000000004E-3</c:v>
                </c:pt>
                <c:pt idx="21052" formatCode="0.00E+00">
                  <c:v>-5.0235000000000002E-3</c:v>
                </c:pt>
                <c:pt idx="21053" formatCode="0.00E+00">
                  <c:v>-5.0550500000000002E-3</c:v>
                </c:pt>
                <c:pt idx="21054" formatCode="0.00E+00">
                  <c:v>-5.0263E-3</c:v>
                </c:pt>
                <c:pt idx="21055" formatCode="0.00E+00">
                  <c:v>-5.0856499999999997E-3</c:v>
                </c:pt>
                <c:pt idx="21056" formatCode="0.00E+00">
                  <c:v>-5.0421600000000004E-3</c:v>
                </c:pt>
                <c:pt idx="21057" formatCode="0.00E+00">
                  <c:v>-5.0997500000000001E-3</c:v>
                </c:pt>
                <c:pt idx="21058" formatCode="0.00E+00">
                  <c:v>-5.0760400000000004E-3</c:v>
                </c:pt>
                <c:pt idx="21059" formatCode="0.00E+00">
                  <c:v>-5.1009699999999998E-3</c:v>
                </c:pt>
                <c:pt idx="21060" formatCode="0.00E+00">
                  <c:v>-5.1182299999999997E-3</c:v>
                </c:pt>
                <c:pt idx="21061" formatCode="0.00E+00">
                  <c:v>-5.0989499999999997E-3</c:v>
                </c:pt>
                <c:pt idx="21062" formatCode="0.00E+00">
                  <c:v>-5.1526799999999998E-3</c:v>
                </c:pt>
                <c:pt idx="21063" formatCode="0.00E+00">
                  <c:v>-5.1058099999999997E-3</c:v>
                </c:pt>
                <c:pt idx="21064" formatCode="0.00E+00">
                  <c:v>-5.1717300000000003E-3</c:v>
                </c:pt>
                <c:pt idx="21065" formatCode="0.00E+00">
                  <c:v>-5.12957E-3</c:v>
                </c:pt>
                <c:pt idx="21066" formatCode="0.00E+00">
                  <c:v>-5.1746300000000004E-3</c:v>
                </c:pt>
                <c:pt idx="21067" formatCode="0.00E+00">
                  <c:v>-5.1675699999999998E-3</c:v>
                </c:pt>
                <c:pt idx="21068" formatCode="0.00E+00">
                  <c:v>-5.1692800000000001E-3</c:v>
                </c:pt>
                <c:pt idx="21069" formatCode="0.00E+00">
                  <c:v>-5.2093199999999999E-3</c:v>
                </c:pt>
                <c:pt idx="21070" formatCode="0.00E+00">
                  <c:v>-5.1682400000000002E-3</c:v>
                </c:pt>
                <c:pt idx="21071" formatCode="0.00E+00">
                  <c:v>-5.2373699999999999E-3</c:v>
                </c:pt>
                <c:pt idx="21072" formatCode="0.00E+00">
                  <c:v>-5.1822500000000002E-3</c:v>
                </c:pt>
                <c:pt idx="21073" formatCode="0.00E+00">
                  <c:v>-5.2431600000000002E-3</c:v>
                </c:pt>
                <c:pt idx="21074" formatCode="0.00E+00">
                  <c:v>-5.2158400000000002E-3</c:v>
                </c:pt>
                <c:pt idx="21075" formatCode="0.00E+00">
                  <c:v>-5.2332100000000003E-3</c:v>
                </c:pt>
                <c:pt idx="21076" formatCode="0.00E+00">
                  <c:v>-5.2572900000000004E-3</c:v>
                </c:pt>
                <c:pt idx="21077" formatCode="0.00E+00">
                  <c:v>-5.22566E-3</c:v>
                </c:pt>
                <c:pt idx="21078" formatCode="0.00E+00">
                  <c:v>-5.2887699999999999E-3</c:v>
                </c:pt>
                <c:pt idx="21079" formatCode="0.00E+00">
                  <c:v>-5.2374400000000003E-3</c:v>
                </c:pt>
                <c:pt idx="21080" formatCode="0.00E+00">
                  <c:v>-5.2982799999999998E-3</c:v>
                </c:pt>
                <c:pt idx="21081" formatCode="0.00E+00">
                  <c:v>-5.26671E-3</c:v>
                </c:pt>
                <c:pt idx="21082" formatCode="0.00E+00">
                  <c:v>-5.2914499999999996E-3</c:v>
                </c:pt>
                <c:pt idx="21083" formatCode="0.00E+00">
                  <c:v>-5.3003700000000004E-3</c:v>
                </c:pt>
                <c:pt idx="21084" formatCode="0.00E+00">
                  <c:v>-5.28671E-3</c:v>
                </c:pt>
                <c:pt idx="21085" formatCode="0.00E+00">
                  <c:v>-5.3241499999999997E-3</c:v>
                </c:pt>
                <c:pt idx="21086" formatCode="0.00E+00">
                  <c:v>-5.2949099999999999E-3</c:v>
                </c:pt>
                <c:pt idx="21087" formatCode="0.00E+00">
                  <c:v>-5.3362399999999999E-3</c:v>
                </c:pt>
                <c:pt idx="21088" formatCode="0.00E+00">
                  <c:v>-5.3142199999999997E-3</c:v>
                </c:pt>
                <c:pt idx="21089" formatCode="0.00E+00">
                  <c:v>-5.34426E-3</c:v>
                </c:pt>
                <c:pt idx="21090" formatCode="0.00E+00">
                  <c:v>-5.3333900000000004E-3</c:v>
                </c:pt>
                <c:pt idx="21091" formatCode="0.00E+00">
                  <c:v>-5.3510600000000004E-3</c:v>
                </c:pt>
                <c:pt idx="21092" formatCode="0.00E+00">
                  <c:v>-5.3495900000000004E-3</c:v>
                </c:pt>
                <c:pt idx="21093" formatCode="0.00E+00">
                  <c:v>-5.3550799999999999E-3</c:v>
                </c:pt>
                <c:pt idx="21094" formatCode="0.00E+00">
                  <c:v>-5.3687199999999996E-3</c:v>
                </c:pt>
                <c:pt idx="21095" formatCode="0.00E+00">
                  <c:v>-5.3537000000000003E-3</c:v>
                </c:pt>
                <c:pt idx="21096" formatCode="0.00E+00">
                  <c:v>-5.3914499999999999E-3</c:v>
                </c:pt>
                <c:pt idx="21097" formatCode="0.00E+00">
                  <c:v>-5.3547300000000003E-3</c:v>
                </c:pt>
                <c:pt idx="21098" formatCode="0.00E+00">
                  <c:v>-5.4079999999999996E-3</c:v>
                </c:pt>
                <c:pt idx="21099" formatCode="0.00E+00">
                  <c:v>-5.3707199999999998E-3</c:v>
                </c:pt>
                <c:pt idx="21100" formatCode="0.00E+00">
                  <c:v>-5.4051999999999998E-3</c:v>
                </c:pt>
                <c:pt idx="21101" formatCode="0.00E+00">
                  <c:v>-5.40311E-3</c:v>
                </c:pt>
                <c:pt idx="21102" formatCode="0.00E+00">
                  <c:v>-5.3873200000000001E-3</c:v>
                </c:pt>
                <c:pt idx="21103" formatCode="0.00E+00">
                  <c:v>-5.4362600000000001E-3</c:v>
                </c:pt>
                <c:pt idx="21104" formatCode="0.00E+00">
                  <c:v>-5.3775699999999999E-3</c:v>
                </c:pt>
                <c:pt idx="21105" formatCode="0.00E+00">
                  <c:v>-5.44897E-3</c:v>
                </c:pt>
                <c:pt idx="21106" formatCode="0.00E+00">
                  <c:v>-5.3955000000000001E-3</c:v>
                </c:pt>
                <c:pt idx="21107" formatCode="0.00E+00">
                  <c:v>-5.4354399999999997E-3</c:v>
                </c:pt>
                <c:pt idx="21108" formatCode="0.00E+00">
                  <c:v>-5.4350099999999997E-3</c:v>
                </c:pt>
                <c:pt idx="21109" formatCode="0.00E+00">
                  <c:v>-5.4143500000000001E-3</c:v>
                </c:pt>
                <c:pt idx="21110" formatCode="0.00E+00">
                  <c:v>-5.4682899999999998E-3</c:v>
                </c:pt>
                <c:pt idx="21111" formatCode="0.00E+00">
                  <c:v>-5.4103800000000002E-3</c:v>
                </c:pt>
                <c:pt idx="21112" formatCode="0.00E+00">
                  <c:v>-5.4718199999999996E-3</c:v>
                </c:pt>
                <c:pt idx="21113" formatCode="0.00E+00">
                  <c:v>-5.4306900000000002E-3</c:v>
                </c:pt>
                <c:pt idx="21114" formatCode="0.00E+00">
                  <c:v>-5.4536400000000001E-3</c:v>
                </c:pt>
                <c:pt idx="21115" formatCode="0.00E+00">
                  <c:v>-5.4606000000000003E-3</c:v>
                </c:pt>
                <c:pt idx="21116" formatCode="0.00E+00">
                  <c:v>-5.43992E-3</c:v>
                </c:pt>
                <c:pt idx="21117" formatCode="0.00E+00">
                  <c:v>-5.4768899999999999E-3</c:v>
                </c:pt>
                <c:pt idx="21118" formatCode="0.00E+00">
                  <c:v>-5.4469100000000001E-3</c:v>
                </c:pt>
                <c:pt idx="21119" formatCode="0.00E+00">
                  <c:v>-5.4752999999999998E-3</c:v>
                </c:pt>
                <c:pt idx="21120" formatCode="0.00E+00">
                  <c:v>-5.4663100000000003E-3</c:v>
                </c:pt>
                <c:pt idx="21121" formatCode="0.00E+00">
                  <c:v>-5.4689500000000002E-3</c:v>
                </c:pt>
                <c:pt idx="21122" formatCode="0.00E+00">
                  <c:v>-5.4763199999999998E-3</c:v>
                </c:pt>
                <c:pt idx="21123" formatCode="0.00E+00">
                  <c:v>-5.4722199999999999E-3</c:v>
                </c:pt>
                <c:pt idx="21124" formatCode="0.00E+00">
                  <c:v>-5.4732000000000001E-3</c:v>
                </c:pt>
                <c:pt idx="21125" formatCode="0.00E+00">
                  <c:v>-5.4835099999999996E-3</c:v>
                </c:pt>
                <c:pt idx="21126" formatCode="0.00E+00">
                  <c:v>-5.4705800000000001E-3</c:v>
                </c:pt>
                <c:pt idx="21127" formatCode="0.00E+00">
                  <c:v>-5.4872699999999998E-3</c:v>
                </c:pt>
                <c:pt idx="21128" formatCode="0.00E+00">
                  <c:v>-5.48256E-3</c:v>
                </c:pt>
                <c:pt idx="21129" formatCode="0.00E+00">
                  <c:v>-5.4785299999999997E-3</c:v>
                </c:pt>
                <c:pt idx="21130" formatCode="0.00E+00">
                  <c:v>-5.5028200000000003E-3</c:v>
                </c:pt>
                <c:pt idx="21131" formatCode="0.00E+00">
                  <c:v>-5.4679400000000001E-3</c:v>
                </c:pt>
                <c:pt idx="21132" formatCode="0.00E+00">
                  <c:v>-5.50959E-3</c:v>
                </c:pt>
                <c:pt idx="21133" formatCode="0.00E+00">
                  <c:v>-5.47366E-3</c:v>
                </c:pt>
                <c:pt idx="21134" formatCode="0.00E+00">
                  <c:v>-5.4950499999999996E-3</c:v>
                </c:pt>
                <c:pt idx="21135" formatCode="0.00E+00">
                  <c:v>-5.4964300000000001E-3</c:v>
                </c:pt>
                <c:pt idx="21136" formatCode="0.00E+00">
                  <c:v>-5.4727700000000001E-3</c:v>
                </c:pt>
                <c:pt idx="21137" formatCode="0.00E+00">
                  <c:v>-5.5160399999999998E-3</c:v>
                </c:pt>
                <c:pt idx="21138" formatCode="0.00E+00">
                  <c:v>-5.4672599999999998E-3</c:v>
                </c:pt>
                <c:pt idx="21139" formatCode="0.00E+00">
                  <c:v>-5.5144399999999998E-3</c:v>
                </c:pt>
                <c:pt idx="21140" formatCode="0.00E+00">
                  <c:v>-5.4843000000000001E-3</c:v>
                </c:pt>
                <c:pt idx="21141" formatCode="0.00E+00">
                  <c:v>-5.4925699999999996E-3</c:v>
                </c:pt>
                <c:pt idx="21142" formatCode="0.00E+00">
                  <c:v>-5.5058299999999998E-3</c:v>
                </c:pt>
                <c:pt idx="21143" formatCode="0.00E+00">
                  <c:v>-5.4740199999999996E-3</c:v>
                </c:pt>
                <c:pt idx="21144" formatCode="0.00E+00">
                  <c:v>-5.5116200000000001E-3</c:v>
                </c:pt>
                <c:pt idx="21145" formatCode="0.00E+00">
                  <c:v>-5.4755300000000002E-3</c:v>
                </c:pt>
                <c:pt idx="21146" formatCode="0.00E+00">
                  <c:v>-5.4983000000000002E-3</c:v>
                </c:pt>
                <c:pt idx="21147" formatCode="0.00E+00">
                  <c:v>-5.4911099999999996E-3</c:v>
                </c:pt>
                <c:pt idx="21148" formatCode="0.00E+00">
                  <c:v>-5.4840699999999997E-3</c:v>
                </c:pt>
                <c:pt idx="21149" formatCode="0.00E+00">
                  <c:v>-5.50068E-3</c:v>
                </c:pt>
                <c:pt idx="21150" formatCode="0.00E+00">
                  <c:v>-5.4820299999999997E-3</c:v>
                </c:pt>
                <c:pt idx="21151" formatCode="0.00E+00">
                  <c:v>-5.4919599999999997E-3</c:v>
                </c:pt>
                <c:pt idx="21152" formatCode="0.00E+00">
                  <c:v>-5.4889200000000004E-3</c:v>
                </c:pt>
                <c:pt idx="21153" formatCode="0.00E+00">
                  <c:v>-5.4778500000000003E-3</c:v>
                </c:pt>
                <c:pt idx="21154" formatCode="0.00E+00">
                  <c:v>-5.4901200000000002E-3</c:v>
                </c:pt>
                <c:pt idx="21155" formatCode="0.00E+00">
                  <c:v>-5.4751499999999998E-3</c:v>
                </c:pt>
                <c:pt idx="21156" formatCode="0.00E+00">
                  <c:v>-5.4775800000000001E-3</c:v>
                </c:pt>
                <c:pt idx="21157" formatCode="0.00E+00">
                  <c:v>-5.4853899999999997E-3</c:v>
                </c:pt>
                <c:pt idx="21158" formatCode="0.00E+00">
                  <c:v>-5.4624199999999999E-3</c:v>
                </c:pt>
                <c:pt idx="21159" formatCode="0.00E+00">
                  <c:v>-5.4916499999999998E-3</c:v>
                </c:pt>
                <c:pt idx="21160" formatCode="0.00E+00">
                  <c:v>-5.45905E-3</c:v>
                </c:pt>
                <c:pt idx="21161" formatCode="0.00E+00">
                  <c:v>-5.4785600000000004E-3</c:v>
                </c:pt>
                <c:pt idx="21162" formatCode="0.00E+00">
                  <c:v>-5.4697399999999998E-3</c:v>
                </c:pt>
                <c:pt idx="21163" formatCode="0.00E+00">
                  <c:v>-5.4528099999999998E-3</c:v>
                </c:pt>
                <c:pt idx="21164" formatCode="0.00E+00">
                  <c:v>-5.4804700000000003E-3</c:v>
                </c:pt>
                <c:pt idx="21165" formatCode="0.00E+00">
                  <c:v>-5.43583E-3</c:v>
                </c:pt>
                <c:pt idx="21166" formatCode="0.00E+00">
                  <c:v>-5.4754799999999996E-3</c:v>
                </c:pt>
                <c:pt idx="21167" formatCode="0.00E+00">
                  <c:v>-5.4399000000000001E-3</c:v>
                </c:pt>
                <c:pt idx="21168" formatCode="0.00E+00">
                  <c:v>-5.4543400000000002E-3</c:v>
                </c:pt>
                <c:pt idx="21169" formatCode="0.00E+00">
                  <c:v>-5.4554299999999998E-3</c:v>
                </c:pt>
                <c:pt idx="21170" formatCode="0.00E+00">
                  <c:v>-5.4316199999999999E-3</c:v>
                </c:pt>
                <c:pt idx="21171" formatCode="0.00E+00">
                  <c:v>-5.4613099999999996E-3</c:v>
                </c:pt>
                <c:pt idx="21172" formatCode="0.00E+00">
                  <c:v>-5.4201600000000003E-3</c:v>
                </c:pt>
                <c:pt idx="21173" formatCode="0.00E+00">
                  <c:v>-5.4480700000000002E-3</c:v>
                </c:pt>
                <c:pt idx="21174" formatCode="0.00E+00">
                  <c:v>-5.4218799999999996E-3</c:v>
                </c:pt>
                <c:pt idx="21175" formatCode="0.00E+00">
                  <c:v>-5.4268299999999997E-3</c:v>
                </c:pt>
                <c:pt idx="21176" formatCode="0.00E+00">
                  <c:v>-5.4259E-3</c:v>
                </c:pt>
                <c:pt idx="21177" formatCode="0.00E+00">
                  <c:v>-5.4112800000000001E-3</c:v>
                </c:pt>
                <c:pt idx="21178" formatCode="0.00E+00">
                  <c:v>-5.4226999999999999E-3</c:v>
                </c:pt>
                <c:pt idx="21179" formatCode="0.00E+00">
                  <c:v>-5.4054300000000001E-3</c:v>
                </c:pt>
                <c:pt idx="21180" formatCode="0.00E+00">
                  <c:v>-5.4134099999999996E-3</c:v>
                </c:pt>
                <c:pt idx="21181" formatCode="0.00E+00">
                  <c:v>-5.3997899999999998E-3</c:v>
                </c:pt>
                <c:pt idx="21182" formatCode="0.00E+00">
                  <c:v>-5.4025000000000002E-3</c:v>
                </c:pt>
                <c:pt idx="21183" formatCode="0.00E+00">
                  <c:v>-5.3883100000000003E-3</c:v>
                </c:pt>
                <c:pt idx="21184" formatCode="0.00E+00">
                  <c:v>-5.3940999999999998E-3</c:v>
                </c:pt>
                <c:pt idx="21185" formatCode="0.00E+00">
                  <c:v>-5.3766400000000002E-3</c:v>
                </c:pt>
                <c:pt idx="21186" formatCode="0.00E+00">
                  <c:v>-5.3831499999999997E-3</c:v>
                </c:pt>
                <c:pt idx="21187" formatCode="0.00E+00">
                  <c:v>-5.3720800000000004E-3</c:v>
                </c:pt>
                <c:pt idx="21188" formatCode="0.00E+00">
                  <c:v>-5.3661100000000003E-3</c:v>
                </c:pt>
                <c:pt idx="21189" formatCode="0.00E+00">
                  <c:v>-5.3750600000000001E-3</c:v>
                </c:pt>
                <c:pt idx="21190" formatCode="0.00E+00">
                  <c:v>-5.3467799999999998E-3</c:v>
                </c:pt>
                <c:pt idx="21191" formatCode="0.00E+00">
                  <c:v>-5.3721799999999998E-3</c:v>
                </c:pt>
                <c:pt idx="21192" formatCode="0.00E+00">
                  <c:v>-5.3331000000000003E-3</c:v>
                </c:pt>
                <c:pt idx="21193" formatCode="0.00E+00">
                  <c:v>-5.3548800000000002E-3</c:v>
                </c:pt>
                <c:pt idx="21194" formatCode="0.00E+00">
                  <c:v>-5.3322100000000004E-3</c:v>
                </c:pt>
                <c:pt idx="21195" formatCode="0.00E+00">
                  <c:v>-5.3270100000000001E-3</c:v>
                </c:pt>
                <c:pt idx="21196" formatCode="0.00E+00">
                  <c:v>-5.3368499999999998E-3</c:v>
                </c:pt>
                <c:pt idx="21197" formatCode="0.00E+00">
                  <c:v>-5.3018500000000003E-3</c:v>
                </c:pt>
                <c:pt idx="21198" formatCode="0.00E+00">
                  <c:v>-5.3353799999999998E-3</c:v>
                </c:pt>
                <c:pt idx="21199" formatCode="0.00E+00">
                  <c:v>-5.2913200000000004E-3</c:v>
                </c:pt>
                <c:pt idx="21200" formatCode="0.00E+00">
                  <c:v>-5.3185899999999998E-3</c:v>
                </c:pt>
                <c:pt idx="21201" formatCode="0.00E+00">
                  <c:v>-5.2909599999999999E-3</c:v>
                </c:pt>
                <c:pt idx="21202" formatCode="0.00E+00">
                  <c:v>-5.2896899999999997E-3</c:v>
                </c:pt>
                <c:pt idx="21203" formatCode="0.00E+00">
                  <c:v>-5.2923500000000004E-3</c:v>
                </c:pt>
                <c:pt idx="21204" formatCode="0.00E+00">
                  <c:v>-5.2627000000000004E-3</c:v>
                </c:pt>
                <c:pt idx="21205" formatCode="0.00E+00">
                  <c:v>-5.2863399999999996E-3</c:v>
                </c:pt>
                <c:pt idx="21206" formatCode="0.00E+00">
                  <c:v>-5.24611E-3</c:v>
                </c:pt>
                <c:pt idx="21207" formatCode="0.00E+00">
                  <c:v>-5.2713400000000002E-3</c:v>
                </c:pt>
                <c:pt idx="21208" formatCode="0.00E+00">
                  <c:v>-5.2418600000000001E-3</c:v>
                </c:pt>
                <c:pt idx="21209" formatCode="0.00E+00">
                  <c:v>-5.25079E-3</c:v>
                </c:pt>
                <c:pt idx="21210" formatCode="0.00E+00">
                  <c:v>-5.24012E-3</c:v>
                </c:pt>
                <c:pt idx="21211" formatCode="0.00E+00">
                  <c:v>-5.2259000000000003E-3</c:v>
                </c:pt>
                <c:pt idx="21212" formatCode="0.00E+00">
                  <c:v>-5.2338799999999998E-3</c:v>
                </c:pt>
                <c:pt idx="21213" formatCode="0.00E+00">
                  <c:v>-5.2034400000000001E-3</c:v>
                </c:pt>
                <c:pt idx="21214" formatCode="0.00E+00">
                  <c:v>-5.2215600000000001E-3</c:v>
                </c:pt>
                <c:pt idx="21215" formatCode="0.00E+00">
                  <c:v>-5.1869300000000002E-3</c:v>
                </c:pt>
                <c:pt idx="21216" formatCode="0.00E+00">
                  <c:v>-5.2031200000000003E-3</c:v>
                </c:pt>
                <c:pt idx="21217" formatCode="0.00E+00">
                  <c:v>-5.1792100000000001E-3</c:v>
                </c:pt>
                <c:pt idx="21218" formatCode="0.00E+00">
                  <c:v>-5.1820900000000003E-3</c:v>
                </c:pt>
                <c:pt idx="21219" formatCode="0.00E+00">
                  <c:v>-5.1762700000000002E-3</c:v>
                </c:pt>
                <c:pt idx="21220" formatCode="0.00E+00">
                  <c:v>-5.1581300000000004E-3</c:v>
                </c:pt>
                <c:pt idx="21221" formatCode="0.00E+00">
                  <c:v>-5.1689600000000002E-3</c:v>
                </c:pt>
                <c:pt idx="21222" formatCode="0.00E+00">
                  <c:v>-5.1358300000000001E-3</c:v>
                </c:pt>
                <c:pt idx="21223" formatCode="0.00E+00">
                  <c:v>-5.1533999999999998E-3</c:v>
                </c:pt>
                <c:pt idx="21224" formatCode="0.00E+00">
                  <c:v>-5.1199000000000001E-3</c:v>
                </c:pt>
                <c:pt idx="21225" formatCode="0.00E+00">
                  <c:v>-5.1302600000000002E-3</c:v>
                </c:pt>
                <c:pt idx="21226" formatCode="0.00E+00">
                  <c:v>-5.1113799999999996E-3</c:v>
                </c:pt>
                <c:pt idx="21227" formatCode="0.00E+00">
                  <c:v>-5.1060200000000002E-3</c:v>
                </c:pt>
                <c:pt idx="21228" formatCode="0.00E+00">
                  <c:v>-5.10664E-3</c:v>
                </c:pt>
                <c:pt idx="21229" formatCode="0.00E+00">
                  <c:v>-5.0837900000000004E-3</c:v>
                </c:pt>
                <c:pt idx="21230" formatCode="0.00E+00">
                  <c:v>-5.0967699999999996E-3</c:v>
                </c:pt>
                <c:pt idx="21231" formatCode="0.00E+00">
                  <c:v>-5.0639200000000004E-3</c:v>
                </c:pt>
                <c:pt idx="21232" formatCode="0.00E+00">
                  <c:v>-5.07801E-3</c:v>
                </c:pt>
                <c:pt idx="21233" formatCode="0.00E+00">
                  <c:v>-5.04749E-3</c:v>
                </c:pt>
                <c:pt idx="21234" formatCode="0.00E+00">
                  <c:v>-5.0525099999999996E-3</c:v>
                </c:pt>
                <c:pt idx="21235" formatCode="0.00E+00">
                  <c:v>-5.0361199999999998E-3</c:v>
                </c:pt>
                <c:pt idx="21236" formatCode="0.00E+00">
                  <c:v>-5.0258000000000004E-3</c:v>
                </c:pt>
                <c:pt idx="21237" formatCode="0.00E+00">
                  <c:v>-5.0292699999999997E-3</c:v>
                </c:pt>
                <c:pt idx="21238" formatCode="0.00E+00">
                  <c:v>-5.0019499999999998E-3</c:v>
                </c:pt>
                <c:pt idx="21239" formatCode="0.00E+00">
                  <c:v>-5.0190499999999997E-3</c:v>
                </c:pt>
                <c:pt idx="21240" formatCode="0.00E+00">
                  <c:v>-4.9823599999999999E-3</c:v>
                </c:pt>
                <c:pt idx="21241" formatCode="0.00E+00">
                  <c:v>-4.9983199999999997E-3</c:v>
                </c:pt>
                <c:pt idx="21242" formatCode="0.00E+00">
                  <c:v>-4.9688299999999996E-3</c:v>
                </c:pt>
                <c:pt idx="21243" formatCode="0.00E+00">
                  <c:v>-4.9674000000000003E-3</c:v>
                </c:pt>
                <c:pt idx="21244" formatCode="0.00E+00">
                  <c:v>-4.9600699999999996E-3</c:v>
                </c:pt>
                <c:pt idx="21245" formatCode="0.00E+00">
                  <c:v>-4.9354300000000002E-3</c:v>
                </c:pt>
                <c:pt idx="21246" formatCode="0.00E+00">
                  <c:v>-4.9509799999999998E-3</c:v>
                </c:pt>
                <c:pt idx="21247" formatCode="0.00E+00">
                  <c:v>-4.9134599999999997E-3</c:v>
                </c:pt>
                <c:pt idx="21248" formatCode="0.00E+00">
                  <c:v>-4.9334499999999998E-3</c:v>
                </c:pt>
                <c:pt idx="21249" formatCode="0.00E+00">
                  <c:v>-4.9020499999999998E-3</c:v>
                </c:pt>
                <c:pt idx="21250" formatCode="0.00E+00">
                  <c:v>-4.9048299999999998E-3</c:v>
                </c:pt>
                <c:pt idx="21251" formatCode="0.00E+00">
                  <c:v>-4.8938200000000001E-3</c:v>
                </c:pt>
                <c:pt idx="21252" formatCode="0.00E+00">
                  <c:v>-4.87267E-3</c:v>
                </c:pt>
                <c:pt idx="21253" formatCode="0.00E+00">
                  <c:v>-4.8797500000000004E-3</c:v>
                </c:pt>
                <c:pt idx="21254" formatCode="0.00E+00">
                  <c:v>-4.8473600000000002E-3</c:v>
                </c:pt>
                <c:pt idx="21255" formatCode="0.00E+00">
                  <c:v>-4.8578600000000003E-3</c:v>
                </c:pt>
                <c:pt idx="21256" formatCode="0.00E+00">
                  <c:v>-4.83308E-3</c:v>
                </c:pt>
                <c:pt idx="21257" formatCode="0.00E+00">
                  <c:v>-4.8331700000000003E-3</c:v>
                </c:pt>
                <c:pt idx="21258" formatCode="0.00E+00">
                  <c:v>-4.8218599999999999E-3</c:v>
                </c:pt>
                <c:pt idx="21259" formatCode="0.00E+00">
                  <c:v>-4.8096500000000004E-3</c:v>
                </c:pt>
                <c:pt idx="21260" formatCode="0.00E+00">
                  <c:v>-4.8048300000000004E-3</c:v>
                </c:pt>
                <c:pt idx="21261" formatCode="0.00E+00">
                  <c:v>-4.7880700000000002E-3</c:v>
                </c:pt>
                <c:pt idx="21262" formatCode="0.00E+00">
                  <c:v>-4.7817399999999996E-3</c:v>
                </c:pt>
                <c:pt idx="21263" formatCode="0.00E+00">
                  <c:v>-4.7659800000000004E-3</c:v>
                </c:pt>
                <c:pt idx="21264" formatCode="0.00E+00">
                  <c:v>-4.7592900000000002E-3</c:v>
                </c:pt>
                <c:pt idx="21265" formatCode="0.00E+00">
                  <c:v>-4.7432999999999998E-3</c:v>
                </c:pt>
                <c:pt idx="21266" formatCode="0.00E+00">
                  <c:v>-4.7421800000000004E-3</c:v>
                </c:pt>
                <c:pt idx="21267" formatCode="0.00E+00">
                  <c:v>-4.7224199999999997E-3</c:v>
                </c:pt>
                <c:pt idx="21268" formatCode="0.00E+00">
                  <c:v>-4.7242200000000003E-3</c:v>
                </c:pt>
                <c:pt idx="21269" formatCode="0.00E+00">
                  <c:v>-4.7051799999999998E-3</c:v>
                </c:pt>
                <c:pt idx="21270" formatCode="0.00E+00">
                  <c:v>-4.6984399999999999E-3</c:v>
                </c:pt>
                <c:pt idx="21271" formatCode="0.00E+00">
                  <c:v>-4.6903600000000002E-3</c:v>
                </c:pt>
                <c:pt idx="21272" formatCode="0.00E+00">
                  <c:v>-4.6666199999999998E-3</c:v>
                </c:pt>
                <c:pt idx="21273" formatCode="0.00E+00">
                  <c:v>-4.6729500000000004E-3</c:v>
                </c:pt>
                <c:pt idx="21274" formatCode="0.00E+00">
                  <c:v>-4.6406599999999996E-3</c:v>
                </c:pt>
                <c:pt idx="21275" formatCode="0.00E+00">
                  <c:v>-4.6518200000000001E-3</c:v>
                </c:pt>
                <c:pt idx="21276" formatCode="0.00E+00">
                  <c:v>-4.62919E-3</c:v>
                </c:pt>
                <c:pt idx="21277" formatCode="0.00E+00">
                  <c:v>-4.6254499999999997E-3</c:v>
                </c:pt>
                <c:pt idx="21278" formatCode="0.00E+00">
                  <c:v>-4.62248E-3</c:v>
                </c:pt>
                <c:pt idx="21279" formatCode="0.00E+00">
                  <c:v>-4.5982999999999996E-3</c:v>
                </c:pt>
                <c:pt idx="21280" formatCode="0.00E+00">
                  <c:v>-4.6089299999999998E-3</c:v>
                </c:pt>
                <c:pt idx="21281" formatCode="0.00E+00">
                  <c:v>-4.57764E-3</c:v>
                </c:pt>
                <c:pt idx="21282" formatCode="0.00E+00">
                  <c:v>-4.5832599999999996E-3</c:v>
                </c:pt>
                <c:pt idx="21283" formatCode="0.00E+00">
                  <c:v>-4.5634200000000003E-3</c:v>
                </c:pt>
                <c:pt idx="21284" formatCode="0.00E+00">
                  <c:v>-4.55383E-3</c:v>
                </c:pt>
                <c:pt idx="21285" formatCode="0.00E+00">
                  <c:v>-4.5515199999999999E-3</c:v>
                </c:pt>
                <c:pt idx="21286" formatCode="0.00E+00">
                  <c:v>-4.5315499999999996E-3</c:v>
                </c:pt>
                <c:pt idx="21287" formatCode="0.00E+00">
                  <c:v>-4.5338799999999997E-3</c:v>
                </c:pt>
                <c:pt idx="21288" formatCode="0.00E+00">
                  <c:v>-4.5164999999999997E-3</c:v>
                </c:pt>
                <c:pt idx="21289" formatCode="0.00E+00">
                  <c:v>-4.5107899999999998E-3</c:v>
                </c:pt>
                <c:pt idx="21290" formatCode="0.00E+00">
                  <c:v>-4.5016700000000002E-3</c:v>
                </c:pt>
                <c:pt idx="21291" formatCode="0.00E+00">
                  <c:v>-4.4878399999999999E-3</c:v>
                </c:pt>
                <c:pt idx="21292" formatCode="0.00E+00">
                  <c:v>-4.4791700000000002E-3</c:v>
                </c:pt>
                <c:pt idx="21293" formatCode="0.00E+00">
                  <c:v>-4.4689200000000004E-3</c:v>
                </c:pt>
                <c:pt idx="21294" formatCode="0.00E+00">
                  <c:v>-4.4540999999999999E-3</c:v>
                </c:pt>
                <c:pt idx="21295" formatCode="0.00E+00">
                  <c:v>-4.45335E-3</c:v>
                </c:pt>
                <c:pt idx="21296" formatCode="0.00E+00">
                  <c:v>-4.4342799999999996E-3</c:v>
                </c:pt>
                <c:pt idx="21297" formatCode="0.00E+00">
                  <c:v>-4.43246E-3</c:v>
                </c:pt>
                <c:pt idx="21298" formatCode="0.00E+00">
                  <c:v>-4.42137E-3</c:v>
                </c:pt>
                <c:pt idx="21299" formatCode="0.00E+00">
                  <c:v>-4.4057599999999999E-3</c:v>
                </c:pt>
                <c:pt idx="21300" formatCode="0.00E+00">
                  <c:v>-4.40939E-3</c:v>
                </c:pt>
                <c:pt idx="21301" formatCode="0.00E+00">
                  <c:v>-4.3793499999999997E-3</c:v>
                </c:pt>
                <c:pt idx="21302" formatCode="0.00E+00">
                  <c:v>-4.38822E-3</c:v>
                </c:pt>
                <c:pt idx="21303" formatCode="0.00E+00">
                  <c:v>-4.3614999999999999E-3</c:v>
                </c:pt>
                <c:pt idx="21304" formatCode="0.00E+00">
                  <c:v>-4.35959E-3</c:v>
                </c:pt>
                <c:pt idx="21305" formatCode="0.00E+00">
                  <c:v>-4.3524999999999996E-3</c:v>
                </c:pt>
                <c:pt idx="21306" formatCode="0.00E+00">
                  <c:v>-4.3302499999999999E-3</c:v>
                </c:pt>
                <c:pt idx="21307" formatCode="0.00E+00">
                  <c:v>-4.3408400000000003E-3</c:v>
                </c:pt>
                <c:pt idx="21308" formatCode="0.00E+00">
                  <c:v>-4.3085199999999997E-3</c:v>
                </c:pt>
                <c:pt idx="21309" formatCode="0.00E+00">
                  <c:v>-4.31942E-3</c:v>
                </c:pt>
                <c:pt idx="21310" formatCode="0.00E+00">
                  <c:v>-4.2947899999999997E-3</c:v>
                </c:pt>
                <c:pt idx="21311" formatCode="0.00E+00">
                  <c:v>-4.2885900000000001E-3</c:v>
                </c:pt>
                <c:pt idx="21312" formatCode="0.00E+00">
                  <c:v>-4.2817999999999997E-3</c:v>
                </c:pt>
                <c:pt idx="21313" formatCode="0.00E+00">
                  <c:v>-4.2613E-3</c:v>
                </c:pt>
                <c:pt idx="21314" formatCode="0.00E+00">
                  <c:v>-4.2674699999999998E-3</c:v>
                </c:pt>
                <c:pt idx="21315" formatCode="0.00E+00">
                  <c:v>-4.2441400000000004E-3</c:v>
                </c:pt>
                <c:pt idx="21316" formatCode="0.00E+00">
                  <c:v>-4.2476800000000002E-3</c:v>
                </c:pt>
                <c:pt idx="21317" formatCode="0.00E+00">
                  <c:v>-4.2312900000000004E-3</c:v>
                </c:pt>
                <c:pt idx="21318" formatCode="0.00E+00">
                  <c:v>-4.2268100000000001E-3</c:v>
                </c:pt>
                <c:pt idx="21319" formatCode="0.00E+00">
                  <c:v>-4.2172499999999996E-3</c:v>
                </c:pt>
                <c:pt idx="21320" formatCode="0.00E+00">
                  <c:v>-4.2073800000000001E-3</c:v>
                </c:pt>
                <c:pt idx="21321" formatCode="0.00E+00">
                  <c:v>-4.1981199999999996E-3</c:v>
                </c:pt>
                <c:pt idx="21322" formatCode="0.00E+00">
                  <c:v>-4.1878799999999997E-3</c:v>
                </c:pt>
                <c:pt idx="21323" formatCode="0.00E+00">
                  <c:v>-4.1798900000000003E-3</c:v>
                </c:pt>
                <c:pt idx="21324" formatCode="0.00E+00">
                  <c:v>-4.1676700000000001E-3</c:v>
                </c:pt>
                <c:pt idx="21325" formatCode="0.00E+00">
                  <c:v>-4.1653699999999998E-3</c:v>
                </c:pt>
                <c:pt idx="21326" formatCode="0.00E+00">
                  <c:v>-4.14621E-3</c:v>
                </c:pt>
                <c:pt idx="21327" formatCode="0.00E+00">
                  <c:v>-4.1511999999999999E-3</c:v>
                </c:pt>
                <c:pt idx="21328" formatCode="0.00E+00">
                  <c:v>-4.1285799999999998E-3</c:v>
                </c:pt>
                <c:pt idx="21329" formatCode="0.00E+00">
                  <c:v>-4.1315400000000004E-3</c:v>
                </c:pt>
                <c:pt idx="21330" formatCode="0.00E+00">
                  <c:v>-4.1157499999999996E-3</c:v>
                </c:pt>
                <c:pt idx="21331" formatCode="0.00E+00">
                  <c:v>-4.1038699999999999E-3</c:v>
                </c:pt>
                <c:pt idx="21332" formatCode="0.00E+00">
                  <c:v>-4.1051799999999999E-3</c:v>
                </c:pt>
                <c:pt idx="21333" formatCode="0.00E+00">
                  <c:v>-4.0773500000000004E-3</c:v>
                </c:pt>
                <c:pt idx="21334" formatCode="0.00E+00">
                  <c:v>-4.0909199999999996E-3</c:v>
                </c:pt>
                <c:pt idx="21335" formatCode="0.00E+00">
                  <c:v>-4.0591999999999998E-3</c:v>
                </c:pt>
                <c:pt idx="21336" formatCode="0.00E+00">
                  <c:v>-4.0678700000000003E-3</c:v>
                </c:pt>
                <c:pt idx="21337" formatCode="0.00E+00">
                  <c:v>-4.0502899999999998E-3</c:v>
                </c:pt>
                <c:pt idx="21338" formatCode="0.00E+00">
                  <c:v>-4.0399399999999997E-3</c:v>
                </c:pt>
                <c:pt idx="21339" formatCode="0.00E+00">
                  <c:v>-4.0425799999999996E-3</c:v>
                </c:pt>
                <c:pt idx="21340" formatCode="0.00E+00">
                  <c:v>-4.0135400000000003E-3</c:v>
                </c:pt>
                <c:pt idx="21341" formatCode="0.00E+00">
                  <c:v>-4.0267999999999997E-3</c:v>
                </c:pt>
                <c:pt idx="21342" formatCode="0.00E+00">
                  <c:v>-3.9950000000000003E-3</c:v>
                </c:pt>
                <c:pt idx="21343" formatCode="0.00E+00">
                  <c:v>-4.00264E-3</c:v>
                </c:pt>
                <c:pt idx="21344" formatCode="0.00E+00">
                  <c:v>-3.9833100000000003E-3</c:v>
                </c:pt>
                <c:pt idx="21345" formatCode="0.00E+00">
                  <c:v>-3.97518E-3</c:v>
                </c:pt>
                <c:pt idx="21346" formatCode="0.00E+00">
                  <c:v>-3.9723800000000002E-3</c:v>
                </c:pt>
                <c:pt idx="21347" formatCode="0.00E+00">
                  <c:v>-3.9513899999999999E-3</c:v>
                </c:pt>
                <c:pt idx="21348" formatCode="0.00E+00">
                  <c:v>-3.9575699999999997E-3</c:v>
                </c:pt>
                <c:pt idx="21349" formatCode="0.00E+00">
                  <c:v>-3.9325300000000001E-3</c:v>
                </c:pt>
                <c:pt idx="21350" formatCode="0.00E+00">
                  <c:v>-3.9370400000000002E-3</c:v>
                </c:pt>
                <c:pt idx="21351" formatCode="0.00E+00">
                  <c:v>-3.9160100000000002E-3</c:v>
                </c:pt>
                <c:pt idx="21352" formatCode="0.00E+00">
                  <c:v>-3.9135000000000003E-3</c:v>
                </c:pt>
                <c:pt idx="21353" formatCode="0.00E+00">
                  <c:v>-3.8999999999999998E-3</c:v>
                </c:pt>
                <c:pt idx="21354" formatCode="0.00E+00">
                  <c:v>-3.8896400000000002E-3</c:v>
                </c:pt>
                <c:pt idx="21355" formatCode="0.00E+00">
                  <c:v>-3.88419E-3</c:v>
                </c:pt>
                <c:pt idx="21356" formatCode="0.00E+00">
                  <c:v>-3.8669799999999999E-3</c:v>
                </c:pt>
                <c:pt idx="21357" formatCode="0.00E+00">
                  <c:v>-3.86857E-3</c:v>
                </c:pt>
                <c:pt idx="21358" formatCode="0.00E+00">
                  <c:v>-3.8461799999999998E-3</c:v>
                </c:pt>
                <c:pt idx="21359" formatCode="0.00E+00">
                  <c:v>-3.85031E-3</c:v>
                </c:pt>
                <c:pt idx="21360" formatCode="0.00E+00">
                  <c:v>-3.8276500000000001E-3</c:v>
                </c:pt>
                <c:pt idx="21361" formatCode="0.00E+00">
                  <c:v>-3.82723E-3</c:v>
                </c:pt>
                <c:pt idx="21362" formatCode="0.00E+00">
                  <c:v>-3.8120900000000002E-3</c:v>
                </c:pt>
                <c:pt idx="21363" formatCode="0.00E+00">
                  <c:v>-3.8006300000000002E-3</c:v>
                </c:pt>
                <c:pt idx="21364" formatCode="0.00E+00">
                  <c:v>-3.7979899999999998E-3</c:v>
                </c:pt>
                <c:pt idx="21365" formatCode="0.00E+00">
                  <c:v>-3.7751400000000002E-3</c:v>
                </c:pt>
                <c:pt idx="21366" formatCode="0.00E+00">
                  <c:v>-3.7819199999999998E-3</c:v>
                </c:pt>
                <c:pt idx="21367" formatCode="0.00E+00">
                  <c:v>-3.7551500000000001E-3</c:v>
                </c:pt>
                <c:pt idx="21368" formatCode="0.00E+00">
                  <c:v>-3.7605999999999998E-3</c:v>
                </c:pt>
                <c:pt idx="21369" formatCode="0.00E+00">
                  <c:v>-3.7402999999999998E-3</c:v>
                </c:pt>
                <c:pt idx="21370" formatCode="0.00E+00">
                  <c:v>-3.73413E-3</c:v>
                </c:pt>
                <c:pt idx="21371" formatCode="0.00E+00">
                  <c:v>-3.7265599999999999E-3</c:v>
                </c:pt>
                <c:pt idx="21372" formatCode="0.00E+00">
                  <c:v>-3.7066600000000001E-3</c:v>
                </c:pt>
                <c:pt idx="21373" formatCode="0.00E+00">
                  <c:v>-3.7099799999999999E-3</c:v>
                </c:pt>
                <c:pt idx="21374" formatCode="0.00E+00">
                  <c:v>-3.68337E-3</c:v>
                </c:pt>
                <c:pt idx="21375" formatCode="0.00E+00">
                  <c:v>-3.6890400000000002E-3</c:v>
                </c:pt>
                <c:pt idx="21376" formatCode="0.00E+00">
                  <c:v>-3.6659700000000002E-3</c:v>
                </c:pt>
                <c:pt idx="21377" formatCode="0.00E+00">
                  <c:v>-3.6646700000000001E-3</c:v>
                </c:pt>
                <c:pt idx="21378" formatCode="0.00E+00">
                  <c:v>-3.65175E-3</c:v>
                </c:pt>
                <c:pt idx="21379" formatCode="0.00E+00">
                  <c:v>-3.6388200000000001E-3</c:v>
                </c:pt>
                <c:pt idx="21380" formatCode="0.00E+00">
                  <c:v>-3.6361499999999999E-3</c:v>
                </c:pt>
                <c:pt idx="21381" formatCode="0.00E+00">
                  <c:v>-3.61364E-3</c:v>
                </c:pt>
                <c:pt idx="21382" formatCode="0.00E+00">
                  <c:v>-3.6163699999999998E-3</c:v>
                </c:pt>
                <c:pt idx="21383" formatCode="0.00E+00">
                  <c:v>-3.5918199999999999E-3</c:v>
                </c:pt>
                <c:pt idx="21384" formatCode="0.00E+00">
                  <c:v>-3.5928399999999999E-3</c:v>
                </c:pt>
                <c:pt idx="21385" formatCode="0.00E+00">
                  <c:v>-3.5742399999999998E-3</c:v>
                </c:pt>
                <c:pt idx="21386" formatCode="0.00E+00">
                  <c:v>-3.56749E-3</c:v>
                </c:pt>
                <c:pt idx="21387" formatCode="0.00E+00">
                  <c:v>-3.55895E-3</c:v>
                </c:pt>
                <c:pt idx="21388" formatCode="0.00E+00">
                  <c:v>-3.5425700000000001E-3</c:v>
                </c:pt>
                <c:pt idx="21389" formatCode="0.00E+00">
                  <c:v>-3.5418699999999999E-3</c:v>
                </c:pt>
                <c:pt idx="21390" formatCode="0.00E+00">
                  <c:v>-3.5192299999999999E-3</c:v>
                </c:pt>
                <c:pt idx="21391" formatCode="0.00E+00">
                  <c:v>-3.51973E-3</c:v>
                </c:pt>
                <c:pt idx="21392" formatCode="0.00E+00">
                  <c:v>-3.4985799999999998E-3</c:v>
                </c:pt>
                <c:pt idx="21393" formatCode="0.00E+00">
                  <c:v>-3.4941899999999999E-3</c:v>
                </c:pt>
                <c:pt idx="21394" formatCode="0.00E+00">
                  <c:v>-3.4803899999999999E-3</c:v>
                </c:pt>
                <c:pt idx="21395" formatCode="0.00E+00">
                  <c:v>-3.4684799999999999E-3</c:v>
                </c:pt>
                <c:pt idx="21396" formatCode="0.00E+00">
                  <c:v>-3.4623200000000001E-3</c:v>
                </c:pt>
                <c:pt idx="21397" formatCode="0.00E+00">
                  <c:v>-3.4450800000000001E-3</c:v>
                </c:pt>
                <c:pt idx="21398" formatCode="0.00E+00">
                  <c:v>-3.4422599999999999E-3</c:v>
                </c:pt>
                <c:pt idx="21399" formatCode="0.00E+00">
                  <c:v>-3.42363E-3</c:v>
                </c:pt>
                <c:pt idx="21400" formatCode="0.00E+00">
                  <c:v>-3.4191400000000002E-3</c:v>
                </c:pt>
                <c:pt idx="21401" formatCode="0.00E+00">
                  <c:v>-3.4024300000000001E-3</c:v>
                </c:pt>
                <c:pt idx="21402" formatCode="0.00E+00">
                  <c:v>-3.3946699999999998E-3</c:v>
                </c:pt>
                <c:pt idx="21403" formatCode="0.00E+00">
                  <c:v>-3.3814000000000001E-3</c:v>
                </c:pt>
                <c:pt idx="21404" formatCode="0.00E+00">
                  <c:v>-3.37032E-3</c:v>
                </c:pt>
                <c:pt idx="21405" formatCode="0.00E+00">
                  <c:v>-3.3608499999999999E-3</c:v>
                </c:pt>
                <c:pt idx="21406" formatCode="0.00E+00">
                  <c:v>-3.3464200000000001E-3</c:v>
                </c:pt>
                <c:pt idx="21407" formatCode="0.00E+00">
                  <c:v>-3.3409500000000001E-3</c:v>
                </c:pt>
                <c:pt idx="21408" formatCode="0.00E+00">
                  <c:v>-3.3231200000000002E-3</c:v>
                </c:pt>
                <c:pt idx="21409" formatCode="0.00E+00">
                  <c:v>-3.3196499999999999E-3</c:v>
                </c:pt>
                <c:pt idx="21410" formatCode="0.00E+00">
                  <c:v>-3.3004699999999998E-3</c:v>
                </c:pt>
                <c:pt idx="21411" formatCode="0.00E+00">
                  <c:v>-3.2950800000000001E-3</c:v>
                </c:pt>
                <c:pt idx="21412" formatCode="0.00E+00">
                  <c:v>-3.27985E-3</c:v>
                </c:pt>
                <c:pt idx="21413" formatCode="0.00E+00">
                  <c:v>-3.26815E-3</c:v>
                </c:pt>
                <c:pt idx="21414" formatCode="0.00E+00">
                  <c:v>-3.26063E-3</c:v>
                </c:pt>
                <c:pt idx="21415" formatCode="0.00E+00">
                  <c:v>-3.2417800000000001E-3</c:v>
                </c:pt>
                <c:pt idx="21416" formatCode="0.00E+00">
                  <c:v>-3.2401299999999999E-3</c:v>
                </c:pt>
                <c:pt idx="21417" formatCode="0.00E+00">
                  <c:v>-3.2189900000000001E-3</c:v>
                </c:pt>
                <c:pt idx="21418" formatCode="0.00E+00">
                  <c:v>-3.2160700000000001E-3</c:v>
                </c:pt>
                <c:pt idx="21419" formatCode="0.00E+00">
                  <c:v>-3.1993999999999998E-3</c:v>
                </c:pt>
                <c:pt idx="21420" formatCode="0.00E+00">
                  <c:v>-3.18892E-3</c:v>
                </c:pt>
                <c:pt idx="21421" formatCode="0.00E+00">
                  <c:v>-3.1798E-3</c:v>
                </c:pt>
                <c:pt idx="21422" formatCode="0.00E+00">
                  <c:v>-3.1621100000000001E-3</c:v>
                </c:pt>
                <c:pt idx="21423" formatCode="0.00E+00">
                  <c:v>-3.15738E-3</c:v>
                </c:pt>
                <c:pt idx="21424" formatCode="0.00E+00">
                  <c:v>-3.1386000000000001E-3</c:v>
                </c:pt>
                <c:pt idx="21425" formatCode="0.00E+00">
                  <c:v>-3.1323700000000002E-3</c:v>
                </c:pt>
                <c:pt idx="21426" formatCode="0.00E+00">
                  <c:v>-3.11766E-3</c:v>
                </c:pt>
                <c:pt idx="21427" formatCode="0.00E+00">
                  <c:v>-3.1072399999999998E-3</c:v>
                </c:pt>
                <c:pt idx="21428" formatCode="0.00E+00">
                  <c:v>-3.0962799999999999E-3</c:v>
                </c:pt>
                <c:pt idx="21429" formatCode="0.00E+00">
                  <c:v>-3.0836599999999998E-3</c:v>
                </c:pt>
                <c:pt idx="21430" formatCode="0.00E+00">
                  <c:v>-3.07253E-3</c:v>
                </c:pt>
                <c:pt idx="21431" formatCode="0.00E+00">
                  <c:v>-3.0603200000000001E-3</c:v>
                </c:pt>
                <c:pt idx="21432" formatCode="0.00E+00">
                  <c:v>-3.0476800000000001E-3</c:v>
                </c:pt>
                <c:pt idx="21433" formatCode="0.00E+00">
                  <c:v>-3.0356099999999998E-3</c:v>
                </c:pt>
                <c:pt idx="21434" formatCode="0.00E+00">
                  <c:v>-3.0246700000000001E-3</c:v>
                </c:pt>
                <c:pt idx="21435" formatCode="0.00E+00">
                  <c:v>-3.0096099999999998E-3</c:v>
                </c:pt>
                <c:pt idx="21436" formatCode="0.00E+00">
                  <c:v>-3.0030999999999999E-3</c:v>
                </c:pt>
                <c:pt idx="21437" formatCode="0.00E+00">
                  <c:v>-2.98475E-3</c:v>
                </c:pt>
                <c:pt idx="21438" formatCode="0.00E+00">
                  <c:v>-2.9802800000000001E-3</c:v>
                </c:pt>
                <c:pt idx="21439" formatCode="0.00E+00">
                  <c:v>-2.9630300000000002E-3</c:v>
                </c:pt>
                <c:pt idx="21440" formatCode="0.00E+00">
                  <c:v>-2.9524099999999999E-3</c:v>
                </c:pt>
                <c:pt idx="21441" formatCode="0.00E+00">
                  <c:v>-2.9420100000000001E-3</c:v>
                </c:pt>
                <c:pt idx="21442" formatCode="0.00E+00">
                  <c:v>-2.9246799999999998E-3</c:v>
                </c:pt>
                <c:pt idx="21443" formatCode="0.00E+00">
                  <c:v>-2.9246300000000001E-3</c:v>
                </c:pt>
                <c:pt idx="21444" formatCode="0.00E+00">
                  <c:v>-2.8988899999999999E-3</c:v>
                </c:pt>
                <c:pt idx="21445" formatCode="0.00E+00">
                  <c:v>-2.8892700000000002E-3</c:v>
                </c:pt>
                <c:pt idx="21446" formatCode="0.00E+00">
                  <c:v>-2.8715099999999999E-3</c:v>
                </c:pt>
                <c:pt idx="21447" formatCode="0.00E+00">
                  <c:v>-2.9535099999999999E-3</c:v>
                </c:pt>
                <c:pt idx="21448" formatCode="0.00E+00">
                  <c:v>-2.9890400000000001E-3</c:v>
                </c:pt>
                <c:pt idx="21449" formatCode="0.00E+00">
                  <c:v>-2.96635E-3</c:v>
                </c:pt>
                <c:pt idx="21450" formatCode="0.00E+00">
                  <c:v>-3.0251700000000002E-3</c:v>
                </c:pt>
                <c:pt idx="21451" formatCode="0.00E+00">
                  <c:v>-2.9992500000000002E-3</c:v>
                </c:pt>
                <c:pt idx="21452" formatCode="0.00E+00">
                  <c:v>-3.03973E-3</c:v>
                </c:pt>
                <c:pt idx="21453" formatCode="0.00E+00">
                  <c:v>-3.04609E-3</c:v>
                </c:pt>
                <c:pt idx="21454" formatCode="0.00E+00">
                  <c:v>-3.04966E-3</c:v>
                </c:pt>
                <c:pt idx="21455" formatCode="0.00E+00">
                  <c:v>-3.0875E-3</c:v>
                </c:pt>
                <c:pt idx="21456" formatCode="0.00E+00">
                  <c:v>-3.0737400000000002E-3</c:v>
                </c:pt>
                <c:pt idx="21457" formatCode="0.00E+00">
                  <c:v>-3.1133300000000001E-3</c:v>
                </c:pt>
                <c:pt idx="21458" formatCode="0.00E+00">
                  <c:v>-3.1131599999999998E-3</c:v>
                </c:pt>
                <c:pt idx="21459" formatCode="0.00E+00">
                  <c:v>-3.13102E-3</c:v>
                </c:pt>
                <c:pt idx="21460" formatCode="0.00E+00">
                  <c:v>-3.1514199999999998E-3</c:v>
                </c:pt>
                <c:pt idx="21461" formatCode="0.00E+00">
                  <c:v>-3.1546600000000001E-3</c:v>
                </c:pt>
                <c:pt idx="21462" formatCode="0.00E+00">
                  <c:v>-3.1774199999999998E-3</c:v>
                </c:pt>
                <c:pt idx="21463" formatCode="0.00E+00">
                  <c:v>-3.1887600000000001E-3</c:v>
                </c:pt>
                <c:pt idx="21464" formatCode="0.00E+00">
                  <c:v>-3.1968299999999999E-3</c:v>
                </c:pt>
                <c:pt idx="21465" formatCode="0.00E+00">
                  <c:v>-3.22267E-3</c:v>
                </c:pt>
                <c:pt idx="21466" formatCode="0.00E+00">
                  <c:v>-3.2241100000000001E-3</c:v>
                </c:pt>
                <c:pt idx="21467" formatCode="0.00E+00">
                  <c:v>-3.2467899999999998E-3</c:v>
                </c:pt>
                <c:pt idx="21468" formatCode="0.00E+00">
                  <c:v>-3.2637899999999999E-3</c:v>
                </c:pt>
                <c:pt idx="21469" formatCode="0.00E+00">
                  <c:v>-3.2634700000000001E-3</c:v>
                </c:pt>
                <c:pt idx="21470" formatCode="0.00E+00">
                  <c:v>-3.30218E-3</c:v>
                </c:pt>
                <c:pt idx="21471" formatCode="0.00E+00">
                  <c:v>-3.2862799999999999E-3</c:v>
                </c:pt>
                <c:pt idx="21472" formatCode="0.00E+00">
                  <c:v>-3.326E-3</c:v>
                </c:pt>
                <c:pt idx="21473" formatCode="0.00E+00">
                  <c:v>-3.3241299999999998E-3</c:v>
                </c:pt>
                <c:pt idx="21474" formatCode="0.00E+00">
                  <c:v>-3.33659E-3</c:v>
                </c:pt>
                <c:pt idx="21475" formatCode="0.00E+00">
                  <c:v>-3.36878E-3</c:v>
                </c:pt>
                <c:pt idx="21476" formatCode="0.00E+00">
                  <c:v>-3.3509799999999999E-3</c:v>
                </c:pt>
                <c:pt idx="21477" formatCode="0.00E+00">
                  <c:v>-3.4041599999999998E-3</c:v>
                </c:pt>
                <c:pt idx="21478" formatCode="0.00E+00">
                  <c:v>-3.3820999999999999E-3</c:v>
                </c:pt>
                <c:pt idx="21479" formatCode="0.00E+00">
                  <c:v>-3.4201499999999998E-3</c:v>
                </c:pt>
                <c:pt idx="21480" formatCode="0.00E+00">
                  <c:v>-3.4268100000000002E-3</c:v>
                </c:pt>
                <c:pt idx="21481" formatCode="0.00E+00">
                  <c:v>-3.43224E-3</c:v>
                </c:pt>
                <c:pt idx="21482" formatCode="0.00E+00">
                  <c:v>-3.47117E-3</c:v>
                </c:pt>
                <c:pt idx="21483" formatCode="0.00E+00">
                  <c:v>-3.4439900000000001E-3</c:v>
                </c:pt>
                <c:pt idx="21484" formatCode="0.00E+00">
                  <c:v>-3.4862000000000001E-3</c:v>
                </c:pt>
                <c:pt idx="21485" formatCode="0.00E+00">
                  <c:v>-3.5566199999999999E-3</c:v>
                </c:pt>
                <c:pt idx="21486" formatCode="0.00E+00">
                  <c:v>-3.62942E-3</c:v>
                </c:pt>
                <c:pt idx="21487" formatCode="0.00E+00">
                  <c:v>-3.64008E-3</c:v>
                </c:pt>
                <c:pt idx="21488" formatCode="0.00E+00">
                  <c:v>-3.70295E-3</c:v>
                </c:pt>
                <c:pt idx="21489" formatCode="0.00E+00">
                  <c:v>-3.7335599999999999E-3</c:v>
                </c:pt>
                <c:pt idx="21490" formatCode="0.00E+00">
                  <c:v>-3.7698300000000001E-3</c:v>
                </c:pt>
                <c:pt idx="21491" formatCode="0.00E+00">
                  <c:v>-3.8248000000000002E-3</c:v>
                </c:pt>
                <c:pt idx="21492" formatCode="0.00E+00">
                  <c:v>-3.8404200000000002E-3</c:v>
                </c:pt>
                <c:pt idx="21493" formatCode="0.00E+00">
                  <c:v>-3.90567E-3</c:v>
                </c:pt>
                <c:pt idx="21494" formatCode="0.00E+00">
                  <c:v>-3.9219600000000004E-3</c:v>
                </c:pt>
                <c:pt idx="21495" formatCode="0.00E+00">
                  <c:v>-3.9780400000000004E-3</c:v>
                </c:pt>
                <c:pt idx="21496" formatCode="0.00E+00">
                  <c:v>-4.01083E-3</c:v>
                </c:pt>
                <c:pt idx="21497" formatCode="0.00E+00">
                  <c:v>-4.0498899999999996E-3</c:v>
                </c:pt>
                <c:pt idx="21498" formatCode="0.00E+00">
                  <c:v>-4.0977599999999998E-3</c:v>
                </c:pt>
                <c:pt idx="21499" formatCode="0.00E+00">
                  <c:v>-4.1268499999999996E-3</c:v>
                </c:pt>
                <c:pt idx="21500" formatCode="0.00E+00">
                  <c:v>-4.17717E-3</c:v>
                </c:pt>
                <c:pt idx="21501" formatCode="0.00E+00">
                  <c:v>-4.2070400000000004E-3</c:v>
                </c:pt>
                <c:pt idx="21502" formatCode="0.00E+00">
                  <c:v>-4.2521199999999999E-3</c:v>
                </c:pt>
                <c:pt idx="21503" formatCode="0.00E+00">
                  <c:v>-4.2864000000000001E-3</c:v>
                </c:pt>
                <c:pt idx="21504" formatCode="0.00E+00">
                  <c:v>-4.32935E-3</c:v>
                </c:pt>
                <c:pt idx="21505" formatCode="0.00E+00">
                  <c:v>-4.3637399999999996E-3</c:v>
                </c:pt>
                <c:pt idx="21506" formatCode="0.00E+00">
                  <c:v>-4.4098799999999997E-3</c:v>
                </c:pt>
                <c:pt idx="21507" formatCode="0.00E+00">
                  <c:v>-4.4424399999999998E-3</c:v>
                </c:pt>
                <c:pt idx="21508" formatCode="0.00E+00">
                  <c:v>-4.4883400000000004E-3</c:v>
                </c:pt>
                <c:pt idx="21509" formatCode="0.00E+00">
                  <c:v>-4.5254500000000003E-3</c:v>
                </c:pt>
                <c:pt idx="21510" formatCode="0.00E+00">
                  <c:v>-4.5601900000000004E-3</c:v>
                </c:pt>
                <c:pt idx="21511" formatCode="0.00E+00">
                  <c:v>-4.6099299999999999E-3</c:v>
                </c:pt>
                <c:pt idx="21512" formatCode="0.00E+00">
                  <c:v>-4.63007E-3</c:v>
                </c:pt>
                <c:pt idx="21513" formatCode="0.00E+00">
                  <c:v>-4.6901499999999997E-3</c:v>
                </c:pt>
                <c:pt idx="21514" formatCode="0.00E+00">
                  <c:v>-4.7073599999999998E-3</c:v>
                </c:pt>
                <c:pt idx="21515" formatCode="0.00E+00">
                  <c:v>-4.7615699999999997E-3</c:v>
                </c:pt>
                <c:pt idx="21516" formatCode="0.00E+00">
                  <c:v>-4.7949200000000003E-3</c:v>
                </c:pt>
                <c:pt idx="21517" formatCode="0.00E+00">
                  <c:v>-4.8279200000000003E-3</c:v>
                </c:pt>
                <c:pt idx="21518" formatCode="0.00E+00">
                  <c:v>-4.8850300000000003E-3</c:v>
                </c:pt>
                <c:pt idx="21519" formatCode="0.00E+00">
                  <c:v>-4.8978199999999998E-3</c:v>
                </c:pt>
                <c:pt idx="21520" formatCode="0.00E+00">
                  <c:v>-4.9644099999999998E-3</c:v>
                </c:pt>
                <c:pt idx="21521" formatCode="0.00E+00">
                  <c:v>-4.9771700000000004E-3</c:v>
                </c:pt>
                <c:pt idx="21522" formatCode="0.00E+00">
                  <c:v>-5.0307599999999996E-3</c:v>
                </c:pt>
                <c:pt idx="21523" formatCode="0.00E+00">
                  <c:v>-5.0645500000000001E-3</c:v>
                </c:pt>
                <c:pt idx="21524" formatCode="0.00E+00">
                  <c:v>-5.0934700000000001E-3</c:v>
                </c:pt>
                <c:pt idx="21525" formatCode="0.00E+00">
                  <c:v>-5.1500299999999999E-3</c:v>
                </c:pt>
                <c:pt idx="21526" formatCode="0.00E+00">
                  <c:v>-5.1647799999999999E-3</c:v>
                </c:pt>
                <c:pt idx="21527" formatCode="0.00E+00">
                  <c:v>-5.2269100000000004E-3</c:v>
                </c:pt>
                <c:pt idx="21528" formatCode="0.00E+00">
                  <c:v>-5.2477699999999997E-3</c:v>
                </c:pt>
                <c:pt idx="21529" formatCode="0.00E+00">
                  <c:v>-5.2948700000000001E-3</c:v>
                </c:pt>
                <c:pt idx="21530" formatCode="0.00E+00">
                  <c:v>-5.33199E-3</c:v>
                </c:pt>
                <c:pt idx="21531" formatCode="0.00E+00">
                  <c:v>-5.36164E-3</c:v>
                </c:pt>
                <c:pt idx="21532" formatCode="0.00E+00">
                  <c:v>-5.4096099999999996E-3</c:v>
                </c:pt>
                <c:pt idx="21533" formatCode="0.00E+00">
                  <c:v>-5.4349100000000003E-3</c:v>
                </c:pt>
                <c:pt idx="21534" formatCode="0.00E+00">
                  <c:v>-5.48038E-3</c:v>
                </c:pt>
                <c:pt idx="21535" formatCode="0.00E+00">
                  <c:v>-5.5131499999999996E-3</c:v>
                </c:pt>
                <c:pt idx="21536" formatCode="0.00E+00">
                  <c:v>-5.5515499999999997E-3</c:v>
                </c:pt>
                <c:pt idx="21537" formatCode="0.00E+00">
                  <c:v>-5.5906100000000002E-3</c:v>
                </c:pt>
                <c:pt idx="21538" formatCode="0.00E+00">
                  <c:v>-5.6278600000000002E-3</c:v>
                </c:pt>
                <c:pt idx="21539" formatCode="0.00E+00">
                  <c:v>-5.6628E-3</c:v>
                </c:pt>
                <c:pt idx="21540" formatCode="0.00E+00">
                  <c:v>-5.7049900000000001E-3</c:v>
                </c:pt>
                <c:pt idx="21541" formatCode="0.00E+00">
                  <c:v>-5.7332800000000003E-3</c:v>
                </c:pt>
                <c:pt idx="21542" formatCode="0.00E+00">
                  <c:v>-5.7767599999999997E-3</c:v>
                </c:pt>
                <c:pt idx="21543" formatCode="0.00E+00">
                  <c:v>-5.8083900000000001E-3</c:v>
                </c:pt>
                <c:pt idx="21544" formatCode="0.00E+00">
                  <c:v>-5.8426700000000003E-3</c:v>
                </c:pt>
                <c:pt idx="21545" formatCode="0.00E+00">
                  <c:v>-5.8882500000000003E-3</c:v>
                </c:pt>
                <c:pt idx="21546" formatCode="0.00E+00">
                  <c:v>-5.9096000000000001E-3</c:v>
                </c:pt>
                <c:pt idx="21547" formatCode="0.00E+00">
                  <c:v>-5.9657299999999998E-3</c:v>
                </c:pt>
                <c:pt idx="21548" formatCode="0.00E+00">
                  <c:v>-5.9844299999999998E-3</c:v>
                </c:pt>
                <c:pt idx="21549" formatCode="0.00E+00">
                  <c:v>-6.0338199999999996E-3</c:v>
                </c:pt>
                <c:pt idx="21550" formatCode="0.00E+00">
                  <c:v>-6.0657699999999998E-3</c:v>
                </c:pt>
                <c:pt idx="21551" formatCode="0.00E+00">
                  <c:v>-6.09437E-3</c:v>
                </c:pt>
                <c:pt idx="21552" formatCode="0.00E+00">
                  <c:v>-6.1451600000000002E-3</c:v>
                </c:pt>
                <c:pt idx="21553" formatCode="0.00E+00">
                  <c:v>-6.15834E-3</c:v>
                </c:pt>
                <c:pt idx="21554" formatCode="0.00E+00">
                  <c:v>-6.21646E-3</c:v>
                </c:pt>
                <c:pt idx="21555" formatCode="0.00E+00">
                  <c:v>-6.23341E-3</c:v>
                </c:pt>
                <c:pt idx="21556" formatCode="0.00E+00">
                  <c:v>-6.2801200000000001E-3</c:v>
                </c:pt>
                <c:pt idx="21557" formatCode="0.00E+00">
                  <c:v>-6.3155900000000003E-3</c:v>
                </c:pt>
                <c:pt idx="21558" formatCode="0.00E+00">
                  <c:v>-6.3430600000000002E-3</c:v>
                </c:pt>
                <c:pt idx="21559" formatCode="0.00E+00">
                  <c:v>-6.39391E-3</c:v>
                </c:pt>
                <c:pt idx="21560" formatCode="0.00E+00">
                  <c:v>-6.4111200000000002E-3</c:v>
                </c:pt>
                <c:pt idx="21561" formatCode="0.00E+00">
                  <c:v>-6.4613700000000001E-3</c:v>
                </c:pt>
                <c:pt idx="21562" formatCode="0.00E+00">
                  <c:v>-6.4843599999999998E-3</c:v>
                </c:pt>
                <c:pt idx="21563" formatCode="0.00E+00">
                  <c:v>-6.5231899999999999E-3</c:v>
                </c:pt>
                <c:pt idx="21564" formatCode="0.00E+00">
                  <c:v>-6.5587500000000003E-3</c:v>
                </c:pt>
                <c:pt idx="21565" formatCode="0.00E+00">
                  <c:v>-6.58845E-3</c:v>
                </c:pt>
                <c:pt idx="21566" formatCode="0.00E+00">
                  <c:v>-6.6300100000000004E-3</c:v>
                </c:pt>
                <c:pt idx="21567" formatCode="0.00E+00">
                  <c:v>-6.66002E-3</c:v>
                </c:pt>
                <c:pt idx="21568" formatCode="0.00E+00">
                  <c:v>-6.6982300000000003E-3</c:v>
                </c:pt>
                <c:pt idx="21569" formatCode="0.00E+00">
                  <c:v>-6.7322700000000003E-3</c:v>
                </c:pt>
                <c:pt idx="21570" formatCode="0.00E+00">
                  <c:v>-6.7657500000000001E-3</c:v>
                </c:pt>
                <c:pt idx="21571" formatCode="0.00E+00">
                  <c:v>-6.7986699999999997E-3</c:v>
                </c:pt>
                <c:pt idx="21572" formatCode="0.00E+00">
                  <c:v>-6.83484E-3</c:v>
                </c:pt>
                <c:pt idx="21573" formatCode="0.00E+00">
                  <c:v>-6.8618699999999999E-3</c:v>
                </c:pt>
                <c:pt idx="21574" formatCode="0.00E+00">
                  <c:v>-6.9040899999999999E-3</c:v>
                </c:pt>
                <c:pt idx="21575" formatCode="0.00E+00">
                  <c:v>-6.92846E-3</c:v>
                </c:pt>
                <c:pt idx="21576" formatCode="0.00E+00">
                  <c:v>-6.9698199999999998E-3</c:v>
                </c:pt>
                <c:pt idx="21577" formatCode="0.00E+00">
                  <c:v>-7.0020200000000003E-3</c:v>
                </c:pt>
                <c:pt idx="21578" formatCode="0.00E+00">
                  <c:v>-7.0320599999999997E-3</c:v>
                </c:pt>
                <c:pt idx="21579" formatCode="0.00E+00">
                  <c:v>-7.0768300000000001E-3</c:v>
                </c:pt>
                <c:pt idx="21580" formatCode="0.00E+00">
                  <c:v>-7.0934400000000003E-3</c:v>
                </c:pt>
                <c:pt idx="21581" formatCode="0.00E+00">
                  <c:v>-7.1439399999999997E-3</c:v>
                </c:pt>
                <c:pt idx="21582" formatCode="0.00E+00">
                  <c:v>-7.1602599999999999E-3</c:v>
                </c:pt>
                <c:pt idx="21583" formatCode="0.00E+00">
                  <c:v>-7.2026E-3</c:v>
                </c:pt>
                <c:pt idx="21584" formatCode="0.00E+00">
                  <c:v>-7.2331699999999997E-3</c:v>
                </c:pt>
                <c:pt idx="21585" formatCode="0.00E+00">
                  <c:v>-7.2586300000000003E-3</c:v>
                </c:pt>
                <c:pt idx="21586" formatCode="0.00E+00">
                  <c:v>-7.3065400000000003E-3</c:v>
                </c:pt>
                <c:pt idx="21587" formatCode="0.00E+00">
                  <c:v>-7.3212499999999996E-3</c:v>
                </c:pt>
                <c:pt idx="21588" formatCode="0.00E+00">
                  <c:v>-7.3739499999999998E-3</c:v>
                </c:pt>
                <c:pt idx="21589" formatCode="0.00E+00">
                  <c:v>-7.3908000000000003E-3</c:v>
                </c:pt>
                <c:pt idx="21590" formatCode="0.00E+00">
                  <c:v>-7.4316399999999998E-3</c:v>
                </c:pt>
                <c:pt idx="21591" formatCode="0.00E+00">
                  <c:v>-7.4617800000000003E-3</c:v>
                </c:pt>
                <c:pt idx="21592" formatCode="0.00E+00">
                  <c:v>-7.4868799999999996E-3</c:v>
                </c:pt>
                <c:pt idx="21593" formatCode="0.00E+00">
                  <c:v>-7.5294300000000002E-3</c:v>
                </c:pt>
                <c:pt idx="21594" formatCode="0.00E+00">
                  <c:v>-7.5468599999999999E-3</c:v>
                </c:pt>
                <c:pt idx="21595" formatCode="0.00E+00">
                  <c:v>-7.5919400000000001E-3</c:v>
                </c:pt>
                <c:pt idx="21596" formatCode="0.00E+00">
                  <c:v>-7.6136600000000004E-3</c:v>
                </c:pt>
                <c:pt idx="21597" formatCode="0.00E+00">
                  <c:v>-7.6529199999999997E-3</c:v>
                </c:pt>
                <c:pt idx="21598" formatCode="0.00E+00">
                  <c:v>-7.6825900000000004E-3</c:v>
                </c:pt>
                <c:pt idx="21599" formatCode="0.00E+00">
                  <c:v>-7.7133699999999998E-3</c:v>
                </c:pt>
                <c:pt idx="21600" formatCode="0.00E+00">
                  <c:v>-7.7469899999999996E-3</c:v>
                </c:pt>
                <c:pt idx="21601" formatCode="0.00E+00">
                  <c:v>-7.7735699999999996E-3</c:v>
                </c:pt>
                <c:pt idx="21602" formatCode="0.00E+00">
                  <c:v>-7.8074599999999996E-3</c:v>
                </c:pt>
                <c:pt idx="21603" formatCode="0.00E+00">
                  <c:v>-7.8333799999999992E-3</c:v>
                </c:pt>
                <c:pt idx="21604" formatCode="0.00E+00">
                  <c:v>-7.8680499999999997E-3</c:v>
                </c:pt>
                <c:pt idx="21605" formatCode="0.00E+00">
                  <c:v>-7.89342E-3</c:v>
                </c:pt>
                <c:pt idx="21606" formatCode="0.00E+00">
                  <c:v>-7.9312099999999993E-3</c:v>
                </c:pt>
                <c:pt idx="21607" formatCode="0.00E+00">
                  <c:v>-7.9555300000000006E-3</c:v>
                </c:pt>
                <c:pt idx="21608" formatCode="0.00E+00">
                  <c:v>-7.9936199999999999E-3</c:v>
                </c:pt>
                <c:pt idx="21609" formatCode="0.00E+00">
                  <c:v>-8.0190899999999996E-3</c:v>
                </c:pt>
                <c:pt idx="21610" formatCode="0.00E+00">
                  <c:v>-8.0505100000000003E-3</c:v>
                </c:pt>
                <c:pt idx="21611" formatCode="0.00E+00">
                  <c:v>-8.0822700000000008E-3</c:v>
                </c:pt>
                <c:pt idx="21612" formatCode="0.00E+00">
                  <c:v>-8.1029299999999995E-3</c:v>
                </c:pt>
                <c:pt idx="21613" formatCode="0.00E+00">
                  <c:v>-8.1436300000000007E-3</c:v>
                </c:pt>
                <c:pt idx="21614" formatCode="0.00E+00">
                  <c:v>-8.1581999999999991E-3</c:v>
                </c:pt>
                <c:pt idx="21615" formatCode="0.00E+00">
                  <c:v>-8.2020700000000005E-3</c:v>
                </c:pt>
                <c:pt idx="21616" formatCode="0.00E+00">
                  <c:v>-8.2211699999999999E-3</c:v>
                </c:pt>
                <c:pt idx="21617" formatCode="0.00E+00">
                  <c:v>-8.2569600000000007E-3</c:v>
                </c:pt>
                <c:pt idx="21618" formatCode="0.00E+00">
                  <c:v>-8.2881699999999992E-3</c:v>
                </c:pt>
                <c:pt idx="21619" formatCode="0.00E+00">
                  <c:v>-8.3090899999999999E-3</c:v>
                </c:pt>
                <c:pt idx="21620" formatCode="0.00E+00">
                  <c:v>-8.3513000000000007E-3</c:v>
                </c:pt>
                <c:pt idx="21621" formatCode="0.00E+00">
                  <c:v>-8.3622799999999997E-3</c:v>
                </c:pt>
                <c:pt idx="21622" formatCode="0.00E+00">
                  <c:v>-8.4061899999999991E-3</c:v>
                </c:pt>
                <c:pt idx="21623" formatCode="0.00E+00">
                  <c:v>-8.4204899999999992E-3</c:v>
                </c:pt>
                <c:pt idx="21624" formatCode="0.00E+00">
                  <c:v>-8.4558399999999992E-3</c:v>
                </c:pt>
                <c:pt idx="21625" formatCode="0.00E+00">
                  <c:v>-8.4839700000000004E-3</c:v>
                </c:pt>
                <c:pt idx="21626" formatCode="0.00E+00">
                  <c:v>-8.5070300000000005E-3</c:v>
                </c:pt>
                <c:pt idx="21627" formatCode="0.00E+00">
                  <c:v>-8.5472299999999994E-3</c:v>
                </c:pt>
                <c:pt idx="21628" formatCode="0.00E+00">
                  <c:v>-8.5620499999999999E-3</c:v>
                </c:pt>
                <c:pt idx="21629" formatCode="0.00E+00">
                  <c:v>-8.6038899999999995E-3</c:v>
                </c:pt>
                <c:pt idx="21630" formatCode="0.00E+00">
                  <c:v>-8.6195200000000003E-3</c:v>
                </c:pt>
                <c:pt idx="21631" formatCode="0.00E+00">
                  <c:v>-8.6535599999999994E-3</c:v>
                </c:pt>
                <c:pt idx="21632" formatCode="0.00E+00">
                  <c:v>-8.6770300000000005E-3</c:v>
                </c:pt>
                <c:pt idx="21633" formatCode="0.00E+00">
                  <c:v>-8.7017599999999994E-3</c:v>
                </c:pt>
                <c:pt idx="21634" formatCode="0.00E+00">
                  <c:v>-8.7337600000000001E-3</c:v>
                </c:pt>
                <c:pt idx="21635" formatCode="0.00E+00">
                  <c:v>-8.7544300000000005E-3</c:v>
                </c:pt>
                <c:pt idx="21636" formatCode="0.00E+00">
                  <c:v>-8.7900600000000006E-3</c:v>
                </c:pt>
                <c:pt idx="21637" formatCode="0.00E+00">
                  <c:v>-8.8107600000000008E-3</c:v>
                </c:pt>
                <c:pt idx="21638" formatCode="0.00E+00">
                  <c:v>-8.8443099999999993E-3</c:v>
                </c:pt>
                <c:pt idx="21639" formatCode="0.00E+00">
                  <c:v>-8.8660900000000001E-3</c:v>
                </c:pt>
                <c:pt idx="21640" formatCode="0.00E+00">
                  <c:v>-8.8956599999999997E-3</c:v>
                </c:pt>
                <c:pt idx="21641" formatCode="0.00E+00">
                  <c:v>-8.9183300000000004E-3</c:v>
                </c:pt>
                <c:pt idx="21642" formatCode="0.00E+00">
                  <c:v>-8.9448800000000005E-3</c:v>
                </c:pt>
                <c:pt idx="21643" formatCode="0.00E+00">
                  <c:v>-8.9700500000000002E-3</c:v>
                </c:pt>
                <c:pt idx="21644" formatCode="0.00E+00">
                  <c:v>-8.99433E-3</c:v>
                </c:pt>
                <c:pt idx="21645" formatCode="0.00E+00">
                  <c:v>-9.025E-3</c:v>
                </c:pt>
                <c:pt idx="21646" formatCode="0.00E+00">
                  <c:v>-9.0454400000000001E-3</c:v>
                </c:pt>
                <c:pt idx="21647" formatCode="0.00E+00">
                  <c:v>-9.0806800000000007E-3</c:v>
                </c:pt>
                <c:pt idx="21648" formatCode="0.00E+00">
                  <c:v>-9.0972899999999992E-3</c:v>
                </c:pt>
                <c:pt idx="21649" formatCode="0.00E+00">
                  <c:v>-9.1316000000000001E-3</c:v>
                </c:pt>
                <c:pt idx="21650" formatCode="0.00E+00">
                  <c:v>-9.1492599999999993E-3</c:v>
                </c:pt>
                <c:pt idx="21651" formatCode="0.00E+00">
                  <c:v>-9.1759800000000002E-3</c:v>
                </c:pt>
                <c:pt idx="21652" formatCode="0.00E+00">
                  <c:v>-9.2018099999999995E-3</c:v>
                </c:pt>
                <c:pt idx="21653" formatCode="0.00E+00">
                  <c:v>-9.2187899999999993E-3</c:v>
                </c:pt>
                <c:pt idx="21654" formatCode="0.00E+00">
                  <c:v>-9.2551100000000004E-3</c:v>
                </c:pt>
                <c:pt idx="21655" formatCode="0.00E+00">
                  <c:v>-9.2670900000000004E-3</c:v>
                </c:pt>
                <c:pt idx="21656" formatCode="0.00E+00">
                  <c:v>-9.3056000000000007E-3</c:v>
                </c:pt>
                <c:pt idx="21657" formatCode="0.00E+00">
                  <c:v>-9.3206999999999995E-3</c:v>
                </c:pt>
                <c:pt idx="21658" formatCode="0.00E+00">
                  <c:v>-9.3505299999999993E-3</c:v>
                </c:pt>
                <c:pt idx="21659" formatCode="0.00E+00">
                  <c:v>-9.3756299999999994E-3</c:v>
                </c:pt>
                <c:pt idx="21660" formatCode="0.00E+00">
                  <c:v>-9.3923199999999991E-3</c:v>
                </c:pt>
                <c:pt idx="21661" formatCode="0.00E+00">
                  <c:v>-9.4258899999999993E-3</c:v>
                </c:pt>
                <c:pt idx="21662" formatCode="0.00E+00">
                  <c:v>-9.4355199999999993E-3</c:v>
                </c:pt>
                <c:pt idx="21663" formatCode="0.00E+00">
                  <c:v>-9.4710100000000002E-3</c:v>
                </c:pt>
                <c:pt idx="21664" formatCode="0.00E+00">
                  <c:v>-9.4858500000000005E-3</c:v>
                </c:pt>
                <c:pt idx="21665" formatCode="0.00E+00">
                  <c:v>-9.51486E-3</c:v>
                </c:pt>
                <c:pt idx="21666" formatCode="0.00E+00">
                  <c:v>-9.5390500000000003E-3</c:v>
                </c:pt>
                <c:pt idx="21667" formatCode="0.00E+00">
                  <c:v>-9.5586899999999999E-3</c:v>
                </c:pt>
                <c:pt idx="21668" formatCode="0.00E+00">
                  <c:v>-9.5892700000000004E-3</c:v>
                </c:pt>
                <c:pt idx="21669" formatCode="0.00E+00">
                  <c:v>-9.6047200000000006E-3</c:v>
                </c:pt>
                <c:pt idx="21670" formatCode="0.00E+00">
                  <c:v>-9.6337799999999998E-3</c:v>
                </c:pt>
                <c:pt idx="21671" formatCode="0.00E+00">
                  <c:v>-9.6499800000000007E-3</c:v>
                </c:pt>
                <c:pt idx="21672" formatCode="0.00E+00">
                  <c:v>-9.6743799999999998E-3</c:v>
                </c:pt>
                <c:pt idx="21673" formatCode="0.00E+00">
                  <c:v>-9.69566E-3</c:v>
                </c:pt>
                <c:pt idx="21674" formatCode="0.00E+00">
                  <c:v>-9.7189300000000006E-3</c:v>
                </c:pt>
                <c:pt idx="21675" formatCode="0.00E+00">
                  <c:v>-9.7419299999999993E-3</c:v>
                </c:pt>
                <c:pt idx="21676" formatCode="0.00E+00">
                  <c:v>-9.7649599999999996E-3</c:v>
                </c:pt>
                <c:pt idx="21677" formatCode="0.00E+00">
                  <c:v>-9.7872900000000006E-3</c:v>
                </c:pt>
                <c:pt idx="21678" formatCode="0.00E+00">
                  <c:v>-9.80987E-3</c:v>
                </c:pt>
                <c:pt idx="21679" formatCode="0.00E+00">
                  <c:v>-9.8330299999999995E-3</c:v>
                </c:pt>
                <c:pt idx="21680" formatCode="0.00E+00">
                  <c:v>-9.8503700000000007E-3</c:v>
                </c:pt>
                <c:pt idx="21681" formatCode="0.00E+00">
                  <c:v>-9.8759899999999994E-3</c:v>
                </c:pt>
                <c:pt idx="21682" formatCode="0.00E+00">
                  <c:v>-9.89021E-3</c:v>
                </c:pt>
                <c:pt idx="21683" formatCode="0.00E+00">
                  <c:v>-9.92059E-3</c:v>
                </c:pt>
                <c:pt idx="21684" formatCode="0.00E+00">
                  <c:v>-9.9376199999999994E-3</c:v>
                </c:pt>
                <c:pt idx="21685" formatCode="0.00E+00">
                  <c:v>-9.9639800000000008E-3</c:v>
                </c:pt>
                <c:pt idx="21686" formatCode="0.00E+00">
                  <c:v>-9.9875599999999995E-3</c:v>
                </c:pt>
                <c:pt idx="21687">
                  <c:v>-1.0005E-2</c:v>
                </c:pt>
                <c:pt idx="21688">
                  <c:v>-1.00368E-2</c:v>
                </c:pt>
                <c:pt idx="21689">
                  <c:v>-1.00474E-2</c:v>
                </c:pt>
                <c:pt idx="21690">
                  <c:v>-1.00792E-2</c:v>
                </c:pt>
                <c:pt idx="21691">
                  <c:v>-1.0091299999999999E-2</c:v>
                </c:pt>
                <c:pt idx="21692">
                  <c:v>-1.0116699999999999E-2</c:v>
                </c:pt>
                <c:pt idx="21693">
                  <c:v>-1.01396E-2</c:v>
                </c:pt>
                <c:pt idx="21694">
                  <c:v>-1.01555E-2</c:v>
                </c:pt>
                <c:pt idx="21695">
                  <c:v>-1.0186499999999999E-2</c:v>
                </c:pt>
                <c:pt idx="21696">
                  <c:v>-1.0197599999999999E-2</c:v>
                </c:pt>
                <c:pt idx="21697">
                  <c:v>-1.0228900000000001E-2</c:v>
                </c:pt>
                <c:pt idx="21698">
                  <c:v>-1.02437E-2</c:v>
                </c:pt>
                <c:pt idx="21699">
                  <c:v>-1.0266900000000001E-2</c:v>
                </c:pt>
                <c:pt idx="21700">
                  <c:v>-1.02875E-2</c:v>
                </c:pt>
                <c:pt idx="21701">
                  <c:v>-1.03035E-2</c:v>
                </c:pt>
                <c:pt idx="21702">
                  <c:v>-1.0329E-2</c:v>
                </c:pt>
                <c:pt idx="21703">
                  <c:v>-1.03444E-2</c:v>
                </c:pt>
                <c:pt idx="21704">
                  <c:v>-1.03689E-2</c:v>
                </c:pt>
                <c:pt idx="21705">
                  <c:v>-1.03867E-2</c:v>
                </c:pt>
                <c:pt idx="21706">
                  <c:v>-1.04087E-2</c:v>
                </c:pt>
                <c:pt idx="21707">
                  <c:v>-1.04285E-2</c:v>
                </c:pt>
                <c:pt idx="21708">
                  <c:v>-1.0449699999999999E-2</c:v>
                </c:pt>
                <c:pt idx="21709">
                  <c:v>-1.0467000000000001E-2</c:v>
                </c:pt>
                <c:pt idx="21710">
                  <c:v>-1.04878E-2</c:v>
                </c:pt>
                <c:pt idx="21711">
                  <c:v>-1.0504400000000001E-2</c:v>
                </c:pt>
                <c:pt idx="21712">
                  <c:v>-1.05247E-2</c:v>
                </c:pt>
                <c:pt idx="21713">
                  <c:v>-1.0544899999999999E-2</c:v>
                </c:pt>
                <c:pt idx="21714">
                  <c:v>-1.05603E-2</c:v>
                </c:pt>
                <c:pt idx="21715">
                  <c:v>-1.05857E-2</c:v>
                </c:pt>
                <c:pt idx="21716">
                  <c:v>-1.0597000000000001E-2</c:v>
                </c:pt>
                <c:pt idx="21717">
                  <c:v>-1.06245E-2</c:v>
                </c:pt>
                <c:pt idx="21718">
                  <c:v>-1.0636400000000001E-2</c:v>
                </c:pt>
                <c:pt idx="21719">
                  <c:v>-1.06573E-2</c:v>
                </c:pt>
                <c:pt idx="21720">
                  <c:v>-1.06765E-2</c:v>
                </c:pt>
                <c:pt idx="21721">
                  <c:v>-1.06894E-2</c:v>
                </c:pt>
                <c:pt idx="21722">
                  <c:v>-1.0717900000000001E-2</c:v>
                </c:pt>
                <c:pt idx="21723">
                  <c:v>-1.0726100000000001E-2</c:v>
                </c:pt>
                <c:pt idx="21724">
                  <c:v>-1.07554E-2</c:v>
                </c:pt>
                <c:pt idx="21725">
                  <c:v>-1.07668E-2</c:v>
                </c:pt>
                <c:pt idx="21726">
                  <c:v>-1.0789200000000001E-2</c:v>
                </c:pt>
                <c:pt idx="21727">
                  <c:v>-1.08095E-2</c:v>
                </c:pt>
                <c:pt idx="21728">
                  <c:v>-1.0822500000000001E-2</c:v>
                </c:pt>
                <c:pt idx="21729">
                  <c:v>-1.0848999999999999E-2</c:v>
                </c:pt>
                <c:pt idx="21730">
                  <c:v>-1.0857500000000001E-2</c:v>
                </c:pt>
                <c:pt idx="21731">
                  <c:v>-1.0883200000000001E-2</c:v>
                </c:pt>
                <c:pt idx="21732">
                  <c:v>-1.0894600000000001E-2</c:v>
                </c:pt>
                <c:pt idx="21733">
                  <c:v>-1.0914999999999999E-2</c:v>
                </c:pt>
                <c:pt idx="21734">
                  <c:v>-1.09324E-2</c:v>
                </c:pt>
                <c:pt idx="21735">
                  <c:v>-1.0947500000000001E-2</c:v>
                </c:pt>
                <c:pt idx="21736">
                  <c:v>-1.09686E-2</c:v>
                </c:pt>
                <c:pt idx="21737">
                  <c:v>-1.0982E-2</c:v>
                </c:pt>
                <c:pt idx="21738">
                  <c:v>-1.10034E-2</c:v>
                </c:pt>
                <c:pt idx="21739">
                  <c:v>-1.1016400000000001E-2</c:v>
                </c:pt>
                <c:pt idx="21740">
                  <c:v>-1.1033899999999999E-2</c:v>
                </c:pt>
                <c:pt idx="21741">
                  <c:v>-1.10463E-2</c:v>
                </c:pt>
                <c:pt idx="21742">
                  <c:v>-1.1069499999999999E-2</c:v>
                </c:pt>
                <c:pt idx="21743">
                  <c:v>-1.10919E-2</c:v>
                </c:pt>
                <c:pt idx="21744">
                  <c:v>-1.1115099999999999E-2</c:v>
                </c:pt>
                <c:pt idx="21745">
                  <c:v>-1.11258E-2</c:v>
                </c:pt>
                <c:pt idx="21746">
                  <c:v>-1.11299E-2</c:v>
                </c:pt>
                <c:pt idx="21747">
                  <c:v>-1.1139899999999999E-2</c:v>
                </c:pt>
                <c:pt idx="21748">
                  <c:v>-1.1142000000000001E-2</c:v>
                </c:pt>
                <c:pt idx="21749">
                  <c:v>-1.1157500000000001E-2</c:v>
                </c:pt>
                <c:pt idx="21750">
                  <c:v>-1.1156900000000001E-2</c:v>
                </c:pt>
                <c:pt idx="21751">
                  <c:v>-1.1169500000000001E-2</c:v>
                </c:pt>
                <c:pt idx="21752">
                  <c:v>-1.1172400000000001E-2</c:v>
                </c:pt>
                <c:pt idx="21753">
                  <c:v>-1.11786E-2</c:v>
                </c:pt>
                <c:pt idx="21754">
                  <c:v>-1.1188999999999999E-2</c:v>
                </c:pt>
                <c:pt idx="21755">
                  <c:v>-1.1188200000000001E-2</c:v>
                </c:pt>
                <c:pt idx="21756">
                  <c:v>-1.1203599999999999E-2</c:v>
                </c:pt>
                <c:pt idx="21757">
                  <c:v>-1.1200699999999999E-2</c:v>
                </c:pt>
                <c:pt idx="21758">
                  <c:v>-1.12146E-2</c:v>
                </c:pt>
                <c:pt idx="21759">
                  <c:v>-1.12155E-2</c:v>
                </c:pt>
                <c:pt idx="21760">
                  <c:v>-1.1221699999999999E-2</c:v>
                </c:pt>
                <c:pt idx="21761">
                  <c:v>-1.12292E-2</c:v>
                </c:pt>
                <c:pt idx="21762">
                  <c:v>-1.12281E-2</c:v>
                </c:pt>
                <c:pt idx="21763">
                  <c:v>-1.12403E-2</c:v>
                </c:pt>
                <c:pt idx="21764">
                  <c:v>-1.12368E-2</c:v>
                </c:pt>
                <c:pt idx="21765">
                  <c:v>-1.12485E-2</c:v>
                </c:pt>
                <c:pt idx="21766">
                  <c:v>-1.12482E-2</c:v>
                </c:pt>
                <c:pt idx="21767">
                  <c:v>-1.12555E-2</c:v>
                </c:pt>
                <c:pt idx="21768">
                  <c:v>-1.1259999999999999E-2</c:v>
                </c:pt>
                <c:pt idx="21769">
                  <c:v>-1.12614E-2</c:v>
                </c:pt>
                <c:pt idx="21770">
                  <c:v>-1.12684E-2</c:v>
                </c:pt>
                <c:pt idx="21771">
                  <c:v>-1.1266699999999999E-2</c:v>
                </c:pt>
                <c:pt idx="21772">
                  <c:v>-1.12741E-2</c:v>
                </c:pt>
                <c:pt idx="21773">
                  <c:v>-1.1272300000000001E-2</c:v>
                </c:pt>
                <c:pt idx="21774">
                  <c:v>-1.12785E-2</c:v>
                </c:pt>
                <c:pt idx="21775">
                  <c:v>-1.12785E-2</c:v>
                </c:pt>
                <c:pt idx="21776">
                  <c:v>-1.12835E-2</c:v>
                </c:pt>
                <c:pt idx="21777">
                  <c:v>-1.12859E-2</c:v>
                </c:pt>
                <c:pt idx="21778">
                  <c:v>-1.12864E-2</c:v>
                </c:pt>
                <c:pt idx="21779">
                  <c:v>-1.12885E-2</c:v>
                </c:pt>
                <c:pt idx="21780">
                  <c:v>-1.12887E-2</c:v>
                </c:pt>
                <c:pt idx="21781">
                  <c:v>-1.13019E-2</c:v>
                </c:pt>
                <c:pt idx="21782">
                  <c:v>-1.1305600000000001E-2</c:v>
                </c:pt>
                <c:pt idx="21783">
                  <c:v>-1.13107E-2</c:v>
                </c:pt>
                <c:pt idx="21784">
                  <c:v>-1.12982E-2</c:v>
                </c:pt>
                <c:pt idx="21785">
                  <c:v>-1.1291600000000001E-2</c:v>
                </c:pt>
                <c:pt idx="21786">
                  <c:v>-1.12833E-2</c:v>
                </c:pt>
                <c:pt idx="21787">
                  <c:v>-1.1275800000000001E-2</c:v>
                </c:pt>
                <c:pt idx="21788">
                  <c:v>-1.12725E-2</c:v>
                </c:pt>
                <c:pt idx="21789">
                  <c:v>-1.1259E-2</c:v>
                </c:pt>
                <c:pt idx="21790">
                  <c:v>-1.12572E-2</c:v>
                </c:pt>
                <c:pt idx="21791">
                  <c:v>-1.12414E-2</c:v>
                </c:pt>
                <c:pt idx="21792">
                  <c:v>-1.12379E-2</c:v>
                </c:pt>
                <c:pt idx="21793">
                  <c:v>-1.12254E-2</c:v>
                </c:pt>
                <c:pt idx="21794">
                  <c:v>-1.1217E-2</c:v>
                </c:pt>
                <c:pt idx="21795">
                  <c:v>-1.12105E-2</c:v>
                </c:pt>
                <c:pt idx="21796">
                  <c:v>-1.1196599999999999E-2</c:v>
                </c:pt>
                <c:pt idx="21797">
                  <c:v>-1.11942E-2</c:v>
                </c:pt>
                <c:pt idx="21798">
                  <c:v>-1.11778E-2</c:v>
                </c:pt>
                <c:pt idx="21799">
                  <c:v>-1.11743E-2</c:v>
                </c:pt>
                <c:pt idx="21800">
                  <c:v>-1.1159499999999999E-2</c:v>
                </c:pt>
                <c:pt idx="21801">
                  <c:v>-1.11503E-2</c:v>
                </c:pt>
                <c:pt idx="21802">
                  <c:v>-1.1140000000000001E-2</c:v>
                </c:pt>
                <c:pt idx="21803">
                  <c:v>-1.1125899999999999E-2</c:v>
                </c:pt>
                <c:pt idx="21804">
                  <c:v>-1.11196E-2</c:v>
                </c:pt>
                <c:pt idx="21805">
                  <c:v>-1.1103500000000001E-2</c:v>
                </c:pt>
                <c:pt idx="21806">
                  <c:v>-1.1097299999999999E-2</c:v>
                </c:pt>
                <c:pt idx="21807">
                  <c:v>-1.10826E-2</c:v>
                </c:pt>
                <c:pt idx="21808">
                  <c:v>-1.1073599999999999E-2</c:v>
                </c:pt>
                <c:pt idx="21809">
                  <c:v>-1.10609E-2</c:v>
                </c:pt>
                <c:pt idx="21810">
                  <c:v>-1.1047899999999999E-2</c:v>
                </c:pt>
                <c:pt idx="21811">
                  <c:v>-1.10361E-2</c:v>
                </c:pt>
                <c:pt idx="21812">
                  <c:v>-1.1021400000000001E-2</c:v>
                </c:pt>
                <c:pt idx="21813">
                  <c:v>-1.1010300000000001E-2</c:v>
                </c:pt>
                <c:pt idx="21814">
                  <c:v>-1.09953E-2</c:v>
                </c:pt>
                <c:pt idx="21815">
                  <c:v>-1.0984600000000001E-2</c:v>
                </c:pt>
                <c:pt idx="21816">
                  <c:v>-1.0969100000000001E-2</c:v>
                </c:pt>
                <c:pt idx="21817">
                  <c:v>-1.0958799999999999E-2</c:v>
                </c:pt>
                <c:pt idx="21818">
                  <c:v>-1.09427E-2</c:v>
                </c:pt>
                <c:pt idx="21819">
                  <c:v>-1.0930799999999999E-2</c:v>
                </c:pt>
                <c:pt idx="21820">
                  <c:v>-1.0914800000000001E-2</c:v>
                </c:pt>
                <c:pt idx="21821">
                  <c:v>-1.08994E-2</c:v>
                </c:pt>
                <c:pt idx="21822">
                  <c:v>-1.08865E-2</c:v>
                </c:pt>
                <c:pt idx="21823">
                  <c:v>-1.08675E-2</c:v>
                </c:pt>
                <c:pt idx="21824">
                  <c:v>-1.0857500000000001E-2</c:v>
                </c:pt>
                <c:pt idx="21825">
                  <c:v>-1.0836999999999999E-2</c:v>
                </c:pt>
                <c:pt idx="21826">
                  <c:v>-1.0826799999999999E-2</c:v>
                </c:pt>
                <c:pt idx="21827">
                  <c:v>-1.0808699999999999E-2</c:v>
                </c:pt>
                <c:pt idx="21828">
                  <c:v>-1.07939E-2</c:v>
                </c:pt>
                <c:pt idx="21829">
                  <c:v>-1.07793E-2</c:v>
                </c:pt>
                <c:pt idx="21830">
                  <c:v>-1.07583E-2</c:v>
                </c:pt>
                <c:pt idx="21831">
                  <c:v>-1.07467E-2</c:v>
                </c:pt>
                <c:pt idx="21832">
                  <c:v>-1.07236E-2</c:v>
                </c:pt>
                <c:pt idx="21833">
                  <c:v>-1.0711500000000001E-2</c:v>
                </c:pt>
                <c:pt idx="21834">
                  <c:v>-1.0691000000000001E-2</c:v>
                </c:pt>
                <c:pt idx="21835">
                  <c:v>-1.06751E-2</c:v>
                </c:pt>
                <c:pt idx="21836">
                  <c:v>-1.0659099999999999E-2</c:v>
                </c:pt>
                <c:pt idx="21837">
                  <c:v>-1.06391E-2</c:v>
                </c:pt>
                <c:pt idx="21838">
                  <c:v>-1.06251E-2</c:v>
                </c:pt>
                <c:pt idx="21839">
                  <c:v>-1.06026E-2</c:v>
                </c:pt>
                <c:pt idx="21840">
                  <c:v>-1.0586999999999999E-2</c:v>
                </c:pt>
                <c:pt idx="21841">
                  <c:v>-1.0565400000000001E-2</c:v>
                </c:pt>
                <c:pt idx="21842">
                  <c:v>-1.05474E-2</c:v>
                </c:pt>
                <c:pt idx="21843">
                  <c:v>-1.0527699999999999E-2</c:v>
                </c:pt>
                <c:pt idx="21844">
                  <c:v>-1.0508399999999999E-2</c:v>
                </c:pt>
                <c:pt idx="21845">
                  <c:v>-1.0489500000000001E-2</c:v>
                </c:pt>
                <c:pt idx="21846">
                  <c:v>-1.0469900000000001E-2</c:v>
                </c:pt>
                <c:pt idx="21847">
                  <c:v>-1.0451E-2</c:v>
                </c:pt>
                <c:pt idx="21848">
                  <c:v>-1.043E-2</c:v>
                </c:pt>
                <c:pt idx="21849">
                  <c:v>-1.04111E-2</c:v>
                </c:pt>
                <c:pt idx="21850">
                  <c:v>-1.03876E-2</c:v>
                </c:pt>
                <c:pt idx="21851">
                  <c:v>-1.03693E-2</c:v>
                </c:pt>
                <c:pt idx="21852">
                  <c:v>-1.03444E-2</c:v>
                </c:pt>
                <c:pt idx="21853">
                  <c:v>-1.0325900000000001E-2</c:v>
                </c:pt>
                <c:pt idx="21854">
                  <c:v>-1.0302800000000001E-2</c:v>
                </c:pt>
                <c:pt idx="21855">
                  <c:v>-1.0281500000000001E-2</c:v>
                </c:pt>
                <c:pt idx="21856">
                  <c:v>-1.0262200000000001E-2</c:v>
                </c:pt>
                <c:pt idx="21857">
                  <c:v>-1.0236500000000001E-2</c:v>
                </c:pt>
                <c:pt idx="21858">
                  <c:v>-1.02194E-2</c:v>
                </c:pt>
                <c:pt idx="21859">
                  <c:v>-1.0191E-2</c:v>
                </c:pt>
                <c:pt idx="21860">
                  <c:v>-1.0172499999999999E-2</c:v>
                </c:pt>
                <c:pt idx="21861">
                  <c:v>-1.0145899999999999E-2</c:v>
                </c:pt>
                <c:pt idx="21862">
                  <c:v>-1.0122900000000001E-2</c:v>
                </c:pt>
                <c:pt idx="21863">
                  <c:v>-1.0101300000000001E-2</c:v>
                </c:pt>
                <c:pt idx="21864">
                  <c:v>-1.00739E-2</c:v>
                </c:pt>
                <c:pt idx="21865">
                  <c:v>-1.00559E-2</c:v>
                </c:pt>
                <c:pt idx="21866">
                  <c:v>-1.0026800000000001E-2</c:v>
                </c:pt>
                <c:pt idx="21867">
                  <c:v>-1.0007500000000001E-2</c:v>
                </c:pt>
                <c:pt idx="21868" formatCode="0.00E+00">
                  <c:v>-9.9799399999999996E-3</c:v>
                </c:pt>
                <c:pt idx="21869" formatCode="0.00E+00">
                  <c:v>-9.9559699999999998E-3</c:v>
                </c:pt>
                <c:pt idx="21870" formatCode="0.00E+00">
                  <c:v>-9.9312600000000008E-3</c:v>
                </c:pt>
                <c:pt idx="21871" formatCode="0.00E+00">
                  <c:v>-9.9031999999999992E-3</c:v>
                </c:pt>
                <c:pt idx="21872" formatCode="0.00E+00">
                  <c:v>-9.8807500000000006E-3</c:v>
                </c:pt>
                <c:pt idx="21873" formatCode="0.00E+00">
                  <c:v>-9.8518000000000008E-3</c:v>
                </c:pt>
                <c:pt idx="21874" formatCode="0.00E+00">
                  <c:v>-9.8295099999999996E-3</c:v>
                </c:pt>
                <c:pt idx="21875" formatCode="0.00E+00">
                  <c:v>-9.8015499999999992E-3</c:v>
                </c:pt>
                <c:pt idx="21876" formatCode="0.00E+00">
                  <c:v>-9.7776700000000005E-3</c:v>
                </c:pt>
                <c:pt idx="21877" formatCode="0.00E+00">
                  <c:v>-9.7503699999999995E-3</c:v>
                </c:pt>
                <c:pt idx="21878" formatCode="0.00E+00">
                  <c:v>-9.7242400000000003E-3</c:v>
                </c:pt>
                <c:pt idx="21879" formatCode="0.00E+00">
                  <c:v>-9.69683E-3</c:v>
                </c:pt>
                <c:pt idx="21880" formatCode="0.00E+00">
                  <c:v>-9.6685999999999994E-3</c:v>
                </c:pt>
                <c:pt idx="21881" formatCode="0.00E+00">
                  <c:v>-9.6418800000000002E-3</c:v>
                </c:pt>
                <c:pt idx="21882" formatCode="0.00E+00">
                  <c:v>-9.6123000000000007E-3</c:v>
                </c:pt>
                <c:pt idx="21883" formatCode="0.00E+00">
                  <c:v>-9.5874099999999993E-3</c:v>
                </c:pt>
                <c:pt idx="21884" formatCode="0.00E+00">
                  <c:v>-9.5565700000000003E-3</c:v>
                </c:pt>
                <c:pt idx="21885" formatCode="0.00E+00">
                  <c:v>-9.5324799999999994E-3</c:v>
                </c:pt>
                <c:pt idx="21886" formatCode="0.00E+00">
                  <c:v>-9.5014799999999996E-3</c:v>
                </c:pt>
                <c:pt idx="21887" formatCode="0.00E+00">
                  <c:v>-9.4754499999999998E-3</c:v>
                </c:pt>
                <c:pt idx="21888" formatCode="0.00E+00">
                  <c:v>-9.4459899999999996E-3</c:v>
                </c:pt>
                <c:pt idx="21889" formatCode="0.00E+00">
                  <c:v>-9.4150599999999994E-3</c:v>
                </c:pt>
                <c:pt idx="21890" formatCode="0.00E+00">
                  <c:v>-9.3881699999999995E-3</c:v>
                </c:pt>
                <c:pt idx="21891" formatCode="0.00E+00">
                  <c:v>-9.3536399999999999E-3</c:v>
                </c:pt>
                <c:pt idx="21892" formatCode="0.00E+00">
                  <c:v>-9.3291499999999996E-3</c:v>
                </c:pt>
                <c:pt idx="21893" formatCode="0.00E+00">
                  <c:v>-9.2945600000000003E-3</c:v>
                </c:pt>
                <c:pt idx="21894" formatCode="0.00E+00">
                  <c:v>-9.2685600000000003E-3</c:v>
                </c:pt>
                <c:pt idx="21895" formatCode="0.00E+00">
                  <c:v>-9.2370200000000003E-3</c:v>
                </c:pt>
                <c:pt idx="21896" formatCode="0.00E+00">
                  <c:v>-9.2065099999999993E-3</c:v>
                </c:pt>
                <c:pt idx="21897" formatCode="0.00E+00">
                  <c:v>-9.1787699999999993E-3</c:v>
                </c:pt>
                <c:pt idx="21898" formatCode="0.00E+00">
                  <c:v>-9.1432100000000006E-3</c:v>
                </c:pt>
                <c:pt idx="21899" formatCode="0.00E+00">
                  <c:v>-9.1162499999999994E-3</c:v>
                </c:pt>
                <c:pt idx="21900" formatCode="0.00E+00">
                  <c:v>-9.0790599999999999E-3</c:v>
                </c:pt>
                <c:pt idx="21901" formatCode="0.00E+00">
                  <c:v>-9.0509900000000001E-3</c:v>
                </c:pt>
                <c:pt idx="21902" formatCode="0.00E+00">
                  <c:v>-9.0168499999999999E-3</c:v>
                </c:pt>
                <c:pt idx="21903" formatCode="0.00E+00">
                  <c:v>-8.9856099999999998E-3</c:v>
                </c:pt>
                <c:pt idx="21904" formatCode="0.00E+00">
                  <c:v>-8.9549699999999996E-3</c:v>
                </c:pt>
                <c:pt idx="21905" formatCode="0.00E+00">
                  <c:v>-8.9204499999999999E-3</c:v>
                </c:pt>
                <c:pt idx="21906" formatCode="0.00E+00">
                  <c:v>-8.8915000000000001E-3</c:v>
                </c:pt>
                <c:pt idx="21907" formatCode="0.00E+00">
                  <c:v>-8.8551900000000006E-3</c:v>
                </c:pt>
                <c:pt idx="21908" formatCode="0.00E+00">
                  <c:v>-8.8248400000000005E-3</c:v>
                </c:pt>
                <c:pt idx="21909" formatCode="0.00E+00">
                  <c:v>-8.7881799999999996E-3</c:v>
                </c:pt>
                <c:pt idx="21910" formatCode="0.00E+00">
                  <c:v>-8.7558299999999992E-3</c:v>
                </c:pt>
                <c:pt idx="21911" formatCode="0.00E+00">
                  <c:v>-8.7210399999999993E-3</c:v>
                </c:pt>
                <c:pt idx="21912" formatCode="0.00E+00">
                  <c:v>-8.6872300000000006E-3</c:v>
                </c:pt>
                <c:pt idx="21913" formatCode="0.00E+00">
                  <c:v>-8.6541499999999993E-3</c:v>
                </c:pt>
                <c:pt idx="21914" formatCode="0.00E+00">
                  <c:v>-8.6187699999999996E-3</c:v>
                </c:pt>
                <c:pt idx="21915" formatCode="0.00E+00">
                  <c:v>-8.5867700000000005E-3</c:v>
                </c:pt>
                <c:pt idx="21916" formatCode="0.00E+00">
                  <c:v>-8.5498799999999993E-3</c:v>
                </c:pt>
                <c:pt idx="21917" formatCode="0.00E+00">
                  <c:v>-8.5176899999999996E-3</c:v>
                </c:pt>
                <c:pt idx="21918" formatCode="0.00E+00">
                  <c:v>-8.4792700000000006E-3</c:v>
                </c:pt>
                <c:pt idx="21919" formatCode="0.00E+00">
                  <c:v>-8.4456600000000007E-3</c:v>
                </c:pt>
                <c:pt idx="21920" formatCode="0.00E+00">
                  <c:v>-8.4080500000000002E-3</c:v>
                </c:pt>
                <c:pt idx="21921" formatCode="0.00E+00">
                  <c:v>-8.3726900000000003E-3</c:v>
                </c:pt>
                <c:pt idx="21922" formatCode="0.00E+00">
                  <c:v>-8.3375800000000007E-3</c:v>
                </c:pt>
                <c:pt idx="21923" formatCode="0.00E+00">
                  <c:v>-8.2996400000000005E-3</c:v>
                </c:pt>
                <c:pt idx="21924" formatCode="0.00E+00">
                  <c:v>-8.2668700000000008E-3</c:v>
                </c:pt>
                <c:pt idx="21925" formatCode="0.00E+00">
                  <c:v>-8.2270399999999997E-3</c:v>
                </c:pt>
                <c:pt idx="21926" formatCode="0.00E+00">
                  <c:v>-8.1944900000000005E-3</c:v>
                </c:pt>
                <c:pt idx="21927" formatCode="0.00E+00">
                  <c:v>-8.1542200000000002E-3</c:v>
                </c:pt>
                <c:pt idx="21928" formatCode="0.00E+00">
                  <c:v>-8.1186399999999999E-3</c:v>
                </c:pt>
                <c:pt idx="21929" formatCode="0.00E+00">
                  <c:v>-8.0802600000000006E-3</c:v>
                </c:pt>
                <c:pt idx="21930" formatCode="0.00E+00">
                  <c:v>-8.0411800000000002E-3</c:v>
                </c:pt>
                <c:pt idx="21931" formatCode="0.00E+00">
                  <c:v>-8.0059199999999997E-3</c:v>
                </c:pt>
                <c:pt idx="21932" formatCode="0.00E+00">
                  <c:v>-7.9644299999999998E-3</c:v>
                </c:pt>
                <c:pt idx="21933" formatCode="0.00E+00">
                  <c:v>-7.9306199999999993E-3</c:v>
                </c:pt>
                <c:pt idx="21934" formatCode="0.00E+00">
                  <c:v>-7.8890999999999996E-3</c:v>
                </c:pt>
                <c:pt idx="21935" formatCode="0.00E+00">
                  <c:v>-7.8539200000000003E-3</c:v>
                </c:pt>
                <c:pt idx="21936" formatCode="0.00E+00">
                  <c:v>-7.8141600000000005E-3</c:v>
                </c:pt>
                <c:pt idx="21937" formatCode="0.00E+00">
                  <c:v>-7.7751900000000004E-3</c:v>
                </c:pt>
                <c:pt idx="21938" formatCode="0.00E+00">
                  <c:v>-7.7369200000000004E-3</c:v>
                </c:pt>
                <c:pt idx="21939" formatCode="0.00E+00">
                  <c:v>-7.6940200000000002E-3</c:v>
                </c:pt>
                <c:pt idx="21940" formatCode="0.00E+00">
                  <c:v>-7.6566100000000003E-3</c:v>
                </c:pt>
                <c:pt idx="21941" formatCode="0.00E+00">
                  <c:v>-7.6149E-3</c:v>
                </c:pt>
                <c:pt idx="21942" formatCode="0.00E+00">
                  <c:v>-7.5803499999999996E-3</c:v>
                </c:pt>
                <c:pt idx="21943" formatCode="0.00E+00">
                  <c:v>-7.5379699999999997E-3</c:v>
                </c:pt>
                <c:pt idx="21944" formatCode="0.00E+00">
                  <c:v>-7.4916499999999999E-3</c:v>
                </c:pt>
                <c:pt idx="21945" formatCode="0.00E+00">
                  <c:v>-7.4493299999999997E-3</c:v>
                </c:pt>
                <c:pt idx="21946" formatCode="0.00E+00">
                  <c:v>-7.4960699999999996E-3</c:v>
                </c:pt>
                <c:pt idx="21947" formatCode="0.00E+00">
                  <c:v>-7.5013700000000003E-3</c:v>
                </c:pt>
                <c:pt idx="21948" formatCode="0.00E+00">
                  <c:v>-7.4547199999999997E-3</c:v>
                </c:pt>
                <c:pt idx="21949" formatCode="0.00E+00">
                  <c:v>-7.4758200000000002E-3</c:v>
                </c:pt>
                <c:pt idx="21950" formatCode="0.00E+00">
                  <c:v>-7.42956E-3</c:v>
                </c:pt>
                <c:pt idx="21951" formatCode="0.00E+00">
                  <c:v>-7.4330400000000001E-3</c:v>
                </c:pt>
                <c:pt idx="21952" formatCode="0.00E+00">
                  <c:v>-7.4154299999999998E-3</c:v>
                </c:pt>
                <c:pt idx="21953" formatCode="0.00E+00">
                  <c:v>-7.3882699999999997E-3</c:v>
                </c:pt>
                <c:pt idx="21954" formatCode="0.00E+00">
                  <c:v>-7.3953100000000004E-3</c:v>
                </c:pt>
                <c:pt idx="21955" formatCode="0.00E+00">
                  <c:v>-7.3552699999999997E-3</c:v>
                </c:pt>
                <c:pt idx="21956" formatCode="0.00E+00">
                  <c:v>-7.3603799999999997E-3</c:v>
                </c:pt>
                <c:pt idx="21957" formatCode="0.00E+00">
                  <c:v>-7.3334000000000003E-3</c:v>
                </c:pt>
                <c:pt idx="21958" formatCode="0.00E+00">
                  <c:v>-7.3174800000000003E-3</c:v>
                </c:pt>
                <c:pt idx="21959" formatCode="0.00E+00">
                  <c:v>-7.3084300000000003E-3</c:v>
                </c:pt>
                <c:pt idx="21960" formatCode="0.00E+00">
                  <c:v>-7.2792600000000001E-3</c:v>
                </c:pt>
                <c:pt idx="21961" formatCode="0.00E+00">
                  <c:v>-7.2727199999999999E-3</c:v>
                </c:pt>
                <c:pt idx="21962" formatCode="0.00E+00">
                  <c:v>-7.2513400000000002E-3</c:v>
                </c:pt>
                <c:pt idx="21963" formatCode="0.00E+00">
                  <c:v>-7.2316400000000001E-3</c:v>
                </c:pt>
                <c:pt idx="21964" formatCode="0.00E+00">
                  <c:v>-7.2235800000000003E-3</c:v>
                </c:pt>
                <c:pt idx="21965" formatCode="0.00E+00">
                  <c:v>-7.1955999999999999E-3</c:v>
                </c:pt>
                <c:pt idx="21966" formatCode="0.00E+00">
                  <c:v>-7.1864600000000004E-3</c:v>
                </c:pt>
                <c:pt idx="21967" formatCode="0.00E+00">
                  <c:v>-7.1680299999999997E-3</c:v>
                </c:pt>
                <c:pt idx="21968" formatCode="0.00E+00">
                  <c:v>-7.1412200000000002E-3</c:v>
                </c:pt>
                <c:pt idx="21969" formatCode="0.00E+00">
                  <c:v>-7.1387100000000004E-3</c:v>
                </c:pt>
                <c:pt idx="21970" formatCode="0.00E+00">
                  <c:v>-7.0993899999999997E-3</c:v>
                </c:pt>
                <c:pt idx="21971" formatCode="0.00E+00">
                  <c:v>-7.0992199999999998E-3</c:v>
                </c:pt>
                <c:pt idx="21972" formatCode="0.00E+00">
                  <c:v>-7.0695899999999997E-3</c:v>
                </c:pt>
                <c:pt idx="21973" formatCode="0.00E+00">
                  <c:v>-7.05027E-3</c:v>
                </c:pt>
                <c:pt idx="21974" formatCode="0.00E+00">
                  <c:v>-7.0444100000000001E-3</c:v>
                </c:pt>
                <c:pt idx="21975" formatCode="0.00E+00">
                  <c:v>-7.0032699999999998E-3</c:v>
                </c:pt>
                <c:pt idx="21976" formatCode="0.00E+00">
                  <c:v>-7.0112100000000004E-3</c:v>
                </c:pt>
                <c:pt idx="21977" formatCode="0.00E+00">
                  <c:v>-6.96701E-3</c:v>
                </c:pt>
                <c:pt idx="21978" formatCode="0.00E+00">
                  <c:v>-6.9617699999999999E-3</c:v>
                </c:pt>
                <c:pt idx="21979" formatCode="0.00E+00">
                  <c:v>-6.9379999999999997E-3</c:v>
                </c:pt>
                <c:pt idx="21980" formatCode="0.00E+00">
                  <c:v>-6.9103799999999998E-3</c:v>
                </c:pt>
                <c:pt idx="21981" formatCode="0.00E+00">
                  <c:v>-6.9106300000000001E-3</c:v>
                </c:pt>
                <c:pt idx="21982" formatCode="0.00E+00">
                  <c:v>-6.8606500000000003E-3</c:v>
                </c:pt>
                <c:pt idx="21983" formatCode="0.00E+00">
                  <c:v>-6.85645E-3</c:v>
                </c:pt>
                <c:pt idx="21984" formatCode="0.00E+00">
                  <c:v>-6.8307000000000003E-3</c:v>
                </c:pt>
                <c:pt idx="21985" formatCode="0.00E+00">
                  <c:v>-6.9114199999999997E-3</c:v>
                </c:pt>
                <c:pt idx="21986" formatCode="0.00E+00">
                  <c:v>-6.9373300000000002E-3</c:v>
                </c:pt>
                <c:pt idx="21987" formatCode="0.00E+00">
                  <c:v>-6.9026699999999996E-3</c:v>
                </c:pt>
                <c:pt idx="21988" formatCode="0.00E+00">
                  <c:v>-6.9551400000000003E-3</c:v>
                </c:pt>
                <c:pt idx="21989" formatCode="0.00E+00">
                  <c:v>-6.9165399999999997E-3</c:v>
                </c:pt>
                <c:pt idx="21990" formatCode="0.00E+00">
                  <c:v>-6.94789E-3</c:v>
                </c:pt>
                <c:pt idx="21991" formatCode="0.00E+00">
                  <c:v>-6.9460099999999999E-3</c:v>
                </c:pt>
                <c:pt idx="21992" formatCode="0.00E+00">
                  <c:v>-6.9366799999999998E-3</c:v>
                </c:pt>
                <c:pt idx="21993" formatCode="0.00E+00">
                  <c:v>-6.9676E-3</c:v>
                </c:pt>
                <c:pt idx="21994" formatCode="0.00E+00">
                  <c:v>-6.9424300000000003E-3</c:v>
                </c:pt>
                <c:pt idx="21995" formatCode="0.00E+00">
                  <c:v>-6.9702200000000001E-3</c:v>
                </c:pt>
                <c:pt idx="21996" formatCode="0.00E+00">
                  <c:v>-6.9640300000000004E-3</c:v>
                </c:pt>
                <c:pt idx="21997" formatCode="0.00E+00">
                  <c:v>-6.9631500000000004E-3</c:v>
                </c:pt>
                <c:pt idx="21998" formatCode="0.00E+00">
                  <c:v>-6.98074E-3</c:v>
                </c:pt>
                <c:pt idx="21999" formatCode="0.00E+00">
                  <c:v>-6.9644599999999996E-3</c:v>
                </c:pt>
                <c:pt idx="22000" formatCode="0.00E+00">
                  <c:v>-6.9810699999999998E-3</c:v>
                </c:pt>
                <c:pt idx="22001" formatCode="0.00E+00">
                  <c:v>-6.9797000000000001E-3</c:v>
                </c:pt>
                <c:pt idx="22002" formatCode="0.00E+00">
                  <c:v>-6.9729900000000001E-3</c:v>
                </c:pt>
                <c:pt idx="22003" formatCode="0.00E+00">
                  <c:v>-6.9951199999999996E-3</c:v>
                </c:pt>
                <c:pt idx="22004" formatCode="0.00E+00">
                  <c:v>-6.9740399999999999E-3</c:v>
                </c:pt>
                <c:pt idx="22005" formatCode="0.00E+00">
                  <c:v>-6.9963899999999999E-3</c:v>
                </c:pt>
                <c:pt idx="22006" formatCode="0.00E+00">
                  <c:v>-6.9899300000000001E-3</c:v>
                </c:pt>
                <c:pt idx="22007" formatCode="0.00E+00">
                  <c:v>-6.9847199999999998E-3</c:v>
                </c:pt>
                <c:pt idx="22008" formatCode="0.00E+00">
                  <c:v>-7.0071500000000002E-3</c:v>
                </c:pt>
                <c:pt idx="22009" formatCode="0.00E+00">
                  <c:v>-6.9763500000000001E-3</c:v>
                </c:pt>
                <c:pt idx="22010" formatCode="0.00E+00">
                  <c:v>-7.0094399999999996E-3</c:v>
                </c:pt>
                <c:pt idx="22011" formatCode="0.00E+00">
                  <c:v>-6.9842599999999999E-3</c:v>
                </c:pt>
                <c:pt idx="22012" formatCode="0.00E+00">
                  <c:v>-6.9961600000000004E-3</c:v>
                </c:pt>
                <c:pt idx="22013" formatCode="0.00E+00">
                  <c:v>-7.0031299999999998E-3</c:v>
                </c:pt>
                <c:pt idx="22014" formatCode="0.00E+00">
                  <c:v>-6.9815099999999998E-3</c:v>
                </c:pt>
                <c:pt idx="22015" formatCode="0.00E+00">
                  <c:v>-7.0146599999999998E-3</c:v>
                </c:pt>
                <c:pt idx="22016" formatCode="0.00E+00">
                  <c:v>-6.9803799999999996E-3</c:v>
                </c:pt>
                <c:pt idx="22017" formatCode="0.00E+00">
                  <c:v>-7.0083300000000001E-3</c:v>
                </c:pt>
                <c:pt idx="22018" formatCode="0.00E+00">
                  <c:v>-6.9921699999999998E-3</c:v>
                </c:pt>
                <c:pt idx="22019" formatCode="0.00E+00">
                  <c:v>-6.9896999999999997E-3</c:v>
                </c:pt>
                <c:pt idx="22020" formatCode="0.00E+00">
                  <c:v>-7.0027199999999996E-3</c:v>
                </c:pt>
                <c:pt idx="22021" formatCode="0.00E+00">
                  <c:v>-6.9767300000000004E-3</c:v>
                </c:pt>
                <c:pt idx="22022" formatCode="0.00E+00">
                  <c:v>-7.0023100000000003E-3</c:v>
                </c:pt>
                <c:pt idx="22023" formatCode="0.00E+00">
                  <c:v>-6.9784299999999999E-3</c:v>
                </c:pt>
                <c:pt idx="22024" formatCode="0.00E+00">
                  <c:v>-6.9902200000000001E-3</c:v>
                </c:pt>
                <c:pt idx="22025" formatCode="0.00E+00">
                  <c:v>-6.9866900000000003E-3</c:v>
                </c:pt>
                <c:pt idx="22026" formatCode="0.00E+00">
                  <c:v>-6.9771099999999999E-3</c:v>
                </c:pt>
                <c:pt idx="22027" formatCode="0.00E+00">
                  <c:v>-6.9886200000000001E-3</c:v>
                </c:pt>
                <c:pt idx="22028" formatCode="0.00E+00">
                  <c:v>-6.9707900000000001E-3</c:v>
                </c:pt>
                <c:pt idx="22029" formatCode="0.00E+00">
                  <c:v>-6.9779899999999999E-3</c:v>
                </c:pt>
                <c:pt idx="22030" formatCode="0.00E+00">
                  <c:v>-6.9699000000000002E-3</c:v>
                </c:pt>
                <c:pt idx="22031" formatCode="0.00E+00">
                  <c:v>-6.9639200000000002E-3</c:v>
                </c:pt>
                <c:pt idx="22032" formatCode="0.00E+00">
                  <c:v>-6.9680200000000001E-3</c:v>
                </c:pt>
                <c:pt idx="22033" formatCode="0.00E+00">
                  <c:v>-6.9559599999999997E-3</c:v>
                </c:pt>
                <c:pt idx="22034" formatCode="0.00E+00">
                  <c:v>-6.9586099999999996E-3</c:v>
                </c:pt>
                <c:pt idx="22035" formatCode="0.00E+00">
                  <c:v>-6.9547699999999999E-3</c:v>
                </c:pt>
                <c:pt idx="22036" formatCode="0.00E+00">
                  <c:v>-6.9449500000000001E-3</c:v>
                </c:pt>
                <c:pt idx="22037" formatCode="0.00E+00">
                  <c:v>-6.9522000000000004E-3</c:v>
                </c:pt>
                <c:pt idx="22038" formatCode="0.00E+00">
                  <c:v>-6.9332100000000004E-3</c:v>
                </c:pt>
                <c:pt idx="22039" formatCode="0.00E+00">
                  <c:v>-6.9394000000000001E-3</c:v>
                </c:pt>
                <c:pt idx="22040" formatCode="0.00E+00">
                  <c:v>-6.9280100000000001E-3</c:v>
                </c:pt>
                <c:pt idx="22041" formatCode="0.00E+00">
                  <c:v>-6.9200099999999999E-3</c:v>
                </c:pt>
                <c:pt idx="22042" formatCode="0.00E+00">
                  <c:v>-6.9261799999999997E-3</c:v>
                </c:pt>
                <c:pt idx="22043" formatCode="0.00E+00">
                  <c:v>-6.9024799999999999E-3</c:v>
                </c:pt>
                <c:pt idx="22044" formatCode="0.00E+00">
                  <c:v>-6.9184199999999998E-3</c:v>
                </c:pt>
                <c:pt idx="22045" formatCode="0.00E+00">
                  <c:v>-6.8941100000000002E-3</c:v>
                </c:pt>
                <c:pt idx="22046" formatCode="0.00E+00">
                  <c:v>-6.90085E-3</c:v>
                </c:pt>
                <c:pt idx="22047" formatCode="0.00E+00">
                  <c:v>-6.8921499999999997E-3</c:v>
                </c:pt>
                <c:pt idx="22048" formatCode="0.00E+00">
                  <c:v>-6.8762900000000002E-3</c:v>
                </c:pt>
                <c:pt idx="22049" formatCode="0.00E+00">
                  <c:v>-6.8866800000000001E-3</c:v>
                </c:pt>
                <c:pt idx="22050" formatCode="0.00E+00">
                  <c:v>-6.85602E-3</c:v>
                </c:pt>
                <c:pt idx="22051" formatCode="0.00E+00">
                  <c:v>-6.87209E-3</c:v>
                </c:pt>
                <c:pt idx="22052" formatCode="0.00E+00">
                  <c:v>-6.8462699999999998E-3</c:v>
                </c:pt>
                <c:pt idx="22053" formatCode="0.00E+00">
                  <c:v>-6.8485999999999998E-3</c:v>
                </c:pt>
                <c:pt idx="22054" formatCode="0.00E+00">
                  <c:v>-6.8426800000000003E-3</c:v>
                </c:pt>
                <c:pt idx="22055" formatCode="0.00E+00">
                  <c:v>-6.8246499999999998E-3</c:v>
                </c:pt>
                <c:pt idx="22056" formatCode="0.00E+00">
                  <c:v>-6.8349600000000002E-3</c:v>
                </c:pt>
                <c:pt idx="22057" formatCode="0.00E+00">
                  <c:v>-6.8060500000000001E-3</c:v>
                </c:pt>
                <c:pt idx="22058" formatCode="0.00E+00">
                  <c:v>-6.81468E-3</c:v>
                </c:pt>
                <c:pt idx="22059" formatCode="0.00E+00">
                  <c:v>-6.7933000000000004E-3</c:v>
                </c:pt>
                <c:pt idx="22060" formatCode="0.00E+00">
                  <c:v>-6.7876000000000004E-3</c:v>
                </c:pt>
                <c:pt idx="22061" formatCode="0.00E+00">
                  <c:v>-6.7820600000000003E-3</c:v>
                </c:pt>
                <c:pt idx="22062" formatCode="0.00E+00">
                  <c:v>-6.7633900000000002E-3</c:v>
                </c:pt>
                <c:pt idx="22063" formatCode="0.00E+00">
                  <c:v>-6.7654600000000001E-3</c:v>
                </c:pt>
                <c:pt idx="22064" formatCode="0.00E+00">
                  <c:v>-6.74663E-3</c:v>
                </c:pt>
                <c:pt idx="22065" formatCode="0.00E+00">
                  <c:v>-6.7430199999999997E-3</c:v>
                </c:pt>
                <c:pt idx="22066" formatCode="0.00E+00">
                  <c:v>-6.7325600000000003E-3</c:v>
                </c:pt>
                <c:pt idx="22067" formatCode="0.00E+00">
                  <c:v>-6.7190799999999997E-3</c:v>
                </c:pt>
                <c:pt idx="22068" formatCode="0.00E+00">
                  <c:v>-6.7125099999999997E-3</c:v>
                </c:pt>
                <c:pt idx="22069" formatCode="0.00E+00">
                  <c:v>-6.6983399999999997E-3</c:v>
                </c:pt>
                <c:pt idx="22070" formatCode="0.00E+00">
                  <c:v>-6.68543E-3</c:v>
                </c:pt>
                <c:pt idx="22071" formatCode="0.00E+00">
                  <c:v>-6.68017E-3</c:v>
                </c:pt>
                <c:pt idx="22072" formatCode="0.00E+00">
                  <c:v>-6.6592400000000003E-3</c:v>
                </c:pt>
                <c:pt idx="22073" formatCode="0.00E+00">
                  <c:v>-6.6586400000000004E-3</c:v>
                </c:pt>
                <c:pt idx="22074" formatCode="0.00E+00">
                  <c:v>-6.6402900000000001E-3</c:v>
                </c:pt>
                <c:pt idx="22075" formatCode="0.00E+00">
                  <c:v>-6.6295599999999996E-3</c:v>
                </c:pt>
                <c:pt idx="22076" formatCode="0.00E+00">
                  <c:v>-6.6262400000000003E-3</c:v>
                </c:pt>
                <c:pt idx="22077" formatCode="0.00E+00">
                  <c:v>-6.59781E-3</c:v>
                </c:pt>
                <c:pt idx="22078" formatCode="0.00E+00">
                  <c:v>-6.6064799999999996E-3</c:v>
                </c:pt>
                <c:pt idx="22079" formatCode="0.00E+00">
                  <c:v>-6.5713899999999999E-3</c:v>
                </c:pt>
                <c:pt idx="22080" formatCode="0.00E+00">
                  <c:v>-6.5735999999999998E-3</c:v>
                </c:pt>
                <c:pt idx="22081" formatCode="0.00E+00">
                  <c:v>-6.55501E-3</c:v>
                </c:pt>
                <c:pt idx="22082" formatCode="0.00E+00">
                  <c:v>-6.5346400000000004E-3</c:v>
                </c:pt>
                <c:pt idx="22083" formatCode="0.00E+00">
                  <c:v>-6.5411200000000001E-3</c:v>
                </c:pt>
                <c:pt idx="22084" formatCode="0.00E+00">
                  <c:v>-6.5007800000000003E-3</c:v>
                </c:pt>
                <c:pt idx="22085" formatCode="0.00E+00">
                  <c:v>-6.5164799999999998E-3</c:v>
                </c:pt>
                <c:pt idx="22086" formatCode="0.00E+00">
                  <c:v>-6.4796599999999999E-3</c:v>
                </c:pt>
                <c:pt idx="22087" formatCode="0.00E+00">
                  <c:v>-6.4781099999999996E-3</c:v>
                </c:pt>
                <c:pt idx="22088" formatCode="0.00E+00">
                  <c:v>-6.4649299999999998E-3</c:v>
                </c:pt>
                <c:pt idx="22089" formatCode="0.00E+00">
                  <c:v>-6.4346000000000004E-3</c:v>
                </c:pt>
                <c:pt idx="22090" formatCode="0.00E+00">
                  <c:v>-6.44358E-3</c:v>
                </c:pt>
                <c:pt idx="22091" formatCode="0.00E+00">
                  <c:v>-6.4013500000000001E-3</c:v>
                </c:pt>
                <c:pt idx="22092" formatCode="0.00E+00">
                  <c:v>-6.4101399999999999E-3</c:v>
                </c:pt>
                <c:pt idx="22093" formatCode="0.00E+00">
                  <c:v>-6.3807899999999999E-3</c:v>
                </c:pt>
                <c:pt idx="22094" formatCode="0.00E+00">
                  <c:v>-6.3686899999999998E-3</c:v>
                </c:pt>
                <c:pt idx="22095" formatCode="0.00E+00">
                  <c:v>-6.3619899999999997E-3</c:v>
                </c:pt>
                <c:pt idx="22096" formatCode="0.00E+00">
                  <c:v>-6.3312799999999999E-3</c:v>
                </c:pt>
                <c:pt idx="22097" formatCode="0.00E+00">
                  <c:v>-6.3331500000000001E-3</c:v>
                </c:pt>
                <c:pt idx="22098" formatCode="0.00E+00">
                  <c:v>-6.3017999999999998E-3</c:v>
                </c:pt>
                <c:pt idx="22099" formatCode="0.00E+00">
                  <c:v>-6.2926900000000001E-3</c:v>
                </c:pt>
                <c:pt idx="22100" formatCode="0.00E+00">
                  <c:v>-6.2754300000000002E-3</c:v>
                </c:pt>
                <c:pt idx="22101" formatCode="0.00E+00">
                  <c:v>-6.2531100000000001E-3</c:v>
                </c:pt>
                <c:pt idx="22102" formatCode="0.00E+00">
                  <c:v>-6.2443500000000001E-3</c:v>
                </c:pt>
                <c:pt idx="22103" formatCode="0.00E+00">
                  <c:v>-6.2216399999999996E-3</c:v>
                </c:pt>
                <c:pt idx="22104" formatCode="0.00E+00">
                  <c:v>-6.2060600000000002E-3</c:v>
                </c:pt>
                <c:pt idx="22105" formatCode="0.00E+00">
                  <c:v>-6.19427E-3</c:v>
                </c:pt>
                <c:pt idx="22106" formatCode="0.00E+00">
                  <c:v>-6.1680900000000002E-3</c:v>
                </c:pt>
                <c:pt idx="22107" formatCode="0.00E+00">
                  <c:v>-6.1607500000000004E-3</c:v>
                </c:pt>
                <c:pt idx="22108" formatCode="0.00E+00">
                  <c:v>-6.13628E-3</c:v>
                </c:pt>
                <c:pt idx="22109" formatCode="0.00E+00">
                  <c:v>-6.1155899999999997E-3</c:v>
                </c:pt>
                <c:pt idx="22110" formatCode="0.00E+00">
                  <c:v>-6.1050499999999999E-3</c:v>
                </c:pt>
                <c:pt idx="22111" formatCode="0.00E+00">
                  <c:v>-6.0699200000000003E-3</c:v>
                </c:pt>
                <c:pt idx="22112" formatCode="0.00E+00">
                  <c:v>-6.0793599999999998E-3</c:v>
                </c:pt>
                <c:pt idx="22113" formatCode="0.00E+00">
                  <c:v>-6.0512700000000001E-3</c:v>
                </c:pt>
                <c:pt idx="22114" formatCode="0.00E+00">
                  <c:v>-6.0450399999999998E-3</c:v>
                </c:pt>
                <c:pt idx="22115" formatCode="0.00E+00">
                  <c:v>-6.0205500000000004E-3</c:v>
                </c:pt>
                <c:pt idx="22116" formatCode="0.00E+00">
                  <c:v>-5.9774299999999997E-3</c:v>
                </c:pt>
                <c:pt idx="22117" formatCode="0.00E+00">
                  <c:v>-5.9726299999999996E-3</c:v>
                </c:pt>
                <c:pt idx="22118" formatCode="0.00E+00">
                  <c:v>-5.9178800000000004E-3</c:v>
                </c:pt>
                <c:pt idx="22119" formatCode="0.00E+00">
                  <c:v>-5.9146399999999997E-3</c:v>
                </c:pt>
                <c:pt idx="22120" formatCode="0.00E+00">
                  <c:v>-5.8709900000000004E-3</c:v>
                </c:pt>
                <c:pt idx="22121" formatCode="0.00E+00">
                  <c:v>-5.8451600000000003E-3</c:v>
                </c:pt>
                <c:pt idx="22122" formatCode="0.00E+00">
                  <c:v>-5.8280399999999996E-3</c:v>
                </c:pt>
                <c:pt idx="22123" formatCode="0.00E+00">
                  <c:v>-5.7792499999999997E-3</c:v>
                </c:pt>
                <c:pt idx="22124" formatCode="0.00E+00">
                  <c:v>-5.7771000000000003E-3</c:v>
                </c:pt>
                <c:pt idx="22125" formatCode="0.00E+00">
                  <c:v>-5.7258400000000003E-3</c:v>
                </c:pt>
                <c:pt idx="22126" formatCode="0.00E+00">
                  <c:v>-5.7131400000000002E-3</c:v>
                </c:pt>
                <c:pt idx="22127" formatCode="0.00E+00">
                  <c:v>-5.6795099999999996E-3</c:v>
                </c:pt>
                <c:pt idx="22128" formatCode="0.00E+00">
                  <c:v>-5.6437099999999997E-3</c:v>
                </c:pt>
                <c:pt idx="22129" formatCode="0.00E+00">
                  <c:v>-5.6280599999999998E-3</c:v>
                </c:pt>
                <c:pt idx="22130" formatCode="0.00E+00">
                  <c:v>-5.5807799999999996E-3</c:v>
                </c:pt>
                <c:pt idx="22131" formatCode="0.00E+00">
                  <c:v>-5.5661299999999999E-3</c:v>
                </c:pt>
                <c:pt idx="22132" formatCode="0.00E+00">
                  <c:v>-5.5276700000000002E-3</c:v>
                </c:pt>
                <c:pt idx="22133" formatCode="0.00E+00">
                  <c:v>-5.4995799999999996E-3</c:v>
                </c:pt>
                <c:pt idx="22134" formatCode="0.00E+00">
                  <c:v>-5.4754799999999996E-3</c:v>
                </c:pt>
                <c:pt idx="22135" formatCode="0.00E+00">
                  <c:v>-5.4371300000000001E-3</c:v>
                </c:pt>
                <c:pt idx="22136" formatCode="0.00E+00">
                  <c:v>-5.4155100000000001E-3</c:v>
                </c:pt>
                <c:pt idx="22137" formatCode="0.00E+00">
                  <c:v>-5.3810799999999999E-3</c:v>
                </c:pt>
                <c:pt idx="22138" formatCode="0.00E+00">
                  <c:v>-5.3482900000000003E-3</c:v>
                </c:pt>
                <c:pt idx="22139" formatCode="0.00E+00">
                  <c:v>-5.32338E-3</c:v>
                </c:pt>
                <c:pt idx="22140" formatCode="0.00E+00">
                  <c:v>-5.2820899999999997E-3</c:v>
                </c:pt>
                <c:pt idx="22141" formatCode="0.00E+00">
                  <c:v>-5.25897E-3</c:v>
                </c:pt>
                <c:pt idx="22142" formatCode="0.00E+00">
                  <c:v>-5.2246300000000001E-3</c:v>
                </c:pt>
                <c:pt idx="22143" formatCode="0.00E+00">
                  <c:v>-5.18973E-3</c:v>
                </c:pt>
                <c:pt idx="22144" formatCode="0.00E+00">
                  <c:v>-5.1692099999999996E-3</c:v>
                </c:pt>
                <c:pt idx="22145" formatCode="0.00E+00">
                  <c:v>-5.1229500000000002E-3</c:v>
                </c:pt>
                <c:pt idx="22146" formatCode="0.00E+00">
                  <c:v>-5.1076100000000003E-3</c:v>
                </c:pt>
                <c:pt idx="22147" formatCode="0.00E+00">
                  <c:v>-5.06398E-3</c:v>
                </c:pt>
                <c:pt idx="22148" formatCode="0.00E+00">
                  <c:v>-5.0330799999999997E-3</c:v>
                </c:pt>
                <c:pt idx="22149" formatCode="0.00E+00">
                  <c:v>-5.0046200000000004E-3</c:v>
                </c:pt>
                <c:pt idx="22150" formatCode="0.00E+00">
                  <c:v>-4.9622399999999997E-3</c:v>
                </c:pt>
                <c:pt idx="22151" formatCode="0.00E+00">
                  <c:v>-4.9573300000000002E-3</c:v>
                </c:pt>
                <c:pt idx="22152" formatCode="0.00E+00">
                  <c:v>-4.9112899999999996E-3</c:v>
                </c:pt>
                <c:pt idx="22153" formatCode="0.00E+00">
                  <c:v>-4.8883900000000003E-3</c:v>
                </c:pt>
                <c:pt idx="22154" formatCode="0.00E+00">
                  <c:v>-4.8391600000000003E-3</c:v>
                </c:pt>
                <c:pt idx="22155" formatCode="0.00E+00">
                  <c:v>-4.7939599999999999E-3</c:v>
                </c:pt>
                <c:pt idx="22156" formatCode="0.00E+00">
                  <c:v>-4.76473E-3</c:v>
                </c:pt>
                <c:pt idx="22157" formatCode="0.00E+00">
                  <c:v>-4.7082000000000001E-3</c:v>
                </c:pt>
                <c:pt idx="22158" formatCode="0.00E+00">
                  <c:v>-4.6827300000000004E-3</c:v>
                </c:pt>
                <c:pt idx="22159" formatCode="0.00E+00">
                  <c:v>-4.6270599999999997E-3</c:v>
                </c:pt>
                <c:pt idx="22160" formatCode="0.00E+00">
                  <c:v>-4.5914600000000003E-3</c:v>
                </c:pt>
                <c:pt idx="22161" formatCode="0.00E+00">
                  <c:v>-4.5501400000000003E-3</c:v>
                </c:pt>
                <c:pt idx="22162" formatCode="0.00E+00">
                  <c:v>-4.5017599999999996E-3</c:v>
                </c:pt>
                <c:pt idx="22163" formatCode="0.00E+00">
                  <c:v>-4.4698000000000003E-3</c:v>
                </c:pt>
                <c:pt idx="22164" formatCode="0.00E+00">
                  <c:v>-4.4181100000000003E-3</c:v>
                </c:pt>
                <c:pt idx="22165" formatCode="0.00E+00">
                  <c:v>-4.3834399999999997E-3</c:v>
                </c:pt>
                <c:pt idx="22166" formatCode="0.00E+00">
                  <c:v>-4.3388000000000003E-3</c:v>
                </c:pt>
                <c:pt idx="22167" formatCode="0.00E+00">
                  <c:v>-4.2942299999999996E-3</c:v>
                </c:pt>
                <c:pt idx="22168" formatCode="0.00E+00">
                  <c:v>-4.2552700000000002E-3</c:v>
                </c:pt>
                <c:pt idx="22169" formatCode="0.00E+00">
                  <c:v>-4.2066200000000003E-3</c:v>
                </c:pt>
                <c:pt idx="22170" formatCode="0.00E+00">
                  <c:v>-4.1662899999999996E-3</c:v>
                </c:pt>
                <c:pt idx="22171" formatCode="0.00E+00">
                  <c:v>-4.1233900000000002E-3</c:v>
                </c:pt>
                <c:pt idx="22172" formatCode="0.00E+00">
                  <c:v>-4.0762000000000003E-3</c:v>
                </c:pt>
                <c:pt idx="22173" formatCode="0.00E+00">
                  <c:v>-4.0394999999999997E-3</c:v>
                </c:pt>
                <c:pt idx="22174" formatCode="0.00E+00">
                  <c:v>-3.9900100000000004E-3</c:v>
                </c:pt>
                <c:pt idx="22175" formatCode="0.00E+00">
                  <c:v>-3.9515699999999997E-3</c:v>
                </c:pt>
                <c:pt idx="22176" formatCode="0.00E+00">
                  <c:v>-3.9080199999999999E-3</c:v>
                </c:pt>
                <c:pt idx="22177" formatCode="0.00E+00">
                  <c:v>-3.8589900000000001E-3</c:v>
                </c:pt>
                <c:pt idx="22178" formatCode="0.00E+00">
                  <c:v>-3.8230099999999999E-3</c:v>
                </c:pt>
                <c:pt idx="22179" formatCode="0.00E+00">
                  <c:v>-3.7669800000000001E-3</c:v>
                </c:pt>
                <c:pt idx="22180" formatCode="0.00E+00">
                  <c:v>-3.73281E-3</c:v>
                </c:pt>
                <c:pt idx="22181" formatCode="0.00E+00">
                  <c:v>-3.6810100000000002E-3</c:v>
                </c:pt>
                <c:pt idx="22182" formatCode="0.00E+00">
                  <c:v>-3.6385300000000001E-3</c:v>
                </c:pt>
                <c:pt idx="22183" formatCode="0.00E+00">
                  <c:v>-3.5982399999999999E-3</c:v>
                </c:pt>
                <c:pt idx="22184" formatCode="0.00E+00">
                  <c:v>-3.5449800000000001E-3</c:v>
                </c:pt>
                <c:pt idx="22185" formatCode="0.00E+00">
                  <c:v>-3.5128999999999998E-3</c:v>
                </c:pt>
                <c:pt idx="22186" formatCode="0.00E+00">
                  <c:v>-3.4557300000000002E-3</c:v>
                </c:pt>
                <c:pt idx="22187" formatCode="0.00E+00">
                  <c:v>-3.4203900000000001E-3</c:v>
                </c:pt>
                <c:pt idx="22188" formatCode="0.00E+00">
                  <c:v>-3.36922E-3</c:v>
                </c:pt>
                <c:pt idx="22189" formatCode="0.00E+00">
                  <c:v>-3.3232299999999999E-3</c:v>
                </c:pt>
                <c:pt idx="22190" formatCode="0.00E+00">
                  <c:v>-3.2823100000000001E-3</c:v>
                </c:pt>
                <c:pt idx="22191" formatCode="0.00E+00">
                  <c:v>-3.2280799999999999E-3</c:v>
                </c:pt>
                <c:pt idx="22192" formatCode="0.00E+00">
                  <c:v>-3.1926799999999998E-3</c:v>
                </c:pt>
                <c:pt idx="22193" formatCode="0.00E+00">
                  <c:v>-3.1383000000000001E-3</c:v>
                </c:pt>
                <c:pt idx="22194" formatCode="0.00E+00">
                  <c:v>-3.09962E-3</c:v>
                </c:pt>
                <c:pt idx="22195" formatCode="0.00E+00">
                  <c:v>-3.0510899999999998E-3</c:v>
                </c:pt>
                <c:pt idx="22196" formatCode="0.00E+00">
                  <c:v>-3.0051100000000001E-3</c:v>
                </c:pt>
                <c:pt idx="22197" formatCode="0.00E+00">
                  <c:v>-2.9619799999999999E-3</c:v>
                </c:pt>
                <c:pt idx="22198" formatCode="0.00E+00">
                  <c:v>-2.9110099999999999E-3</c:v>
                </c:pt>
                <c:pt idx="22199" formatCode="0.00E+00">
                  <c:v>-2.8682500000000001E-3</c:v>
                </c:pt>
                <c:pt idx="22200" formatCode="0.00E+00">
                  <c:v>-2.8177200000000001E-3</c:v>
                </c:pt>
                <c:pt idx="22201" formatCode="0.00E+00">
                  <c:v>-2.77342E-3</c:v>
                </c:pt>
                <c:pt idx="22202" formatCode="0.00E+00">
                  <c:v>-2.7262100000000002E-3</c:v>
                </c:pt>
                <c:pt idx="22203" formatCode="0.00E+00">
                  <c:v>-2.6806299999999998E-3</c:v>
                </c:pt>
                <c:pt idx="22204" formatCode="0.00E+00">
                  <c:v>-2.6336699999999998E-3</c:v>
                </c:pt>
                <c:pt idx="22205" formatCode="0.00E+00">
                  <c:v>-2.5887599999999998E-3</c:v>
                </c:pt>
                <c:pt idx="22206" formatCode="0.00E+00">
                  <c:v>-2.5399699999999999E-3</c:v>
                </c:pt>
                <c:pt idx="22207" formatCode="0.00E+00">
                  <c:v>-2.4956499999999999E-3</c:v>
                </c:pt>
                <c:pt idx="22208" formatCode="0.00E+00">
                  <c:v>-2.4458599999999998E-3</c:v>
                </c:pt>
                <c:pt idx="22209" formatCode="0.00E+00">
                  <c:v>-2.39865E-3</c:v>
                </c:pt>
                <c:pt idx="22210" formatCode="0.00E+00">
                  <c:v>-2.35264E-3</c:v>
                </c:pt>
                <c:pt idx="22211" formatCode="0.00E+00">
                  <c:v>-2.30109E-3</c:v>
                </c:pt>
                <c:pt idx="22212" formatCode="0.00E+00">
                  <c:v>-2.2609000000000001E-3</c:v>
                </c:pt>
                <c:pt idx="22213" formatCode="0.00E+00">
                  <c:v>-2.20579E-3</c:v>
                </c:pt>
                <c:pt idx="22214" formatCode="0.00E+00">
                  <c:v>-2.1666200000000002E-3</c:v>
                </c:pt>
                <c:pt idx="22215" formatCode="0.00E+00">
                  <c:v>-2.1138200000000002E-3</c:v>
                </c:pt>
                <c:pt idx="22216" formatCode="0.00E+00">
                  <c:v>-2.0686200000000002E-3</c:v>
                </c:pt>
                <c:pt idx="22217" formatCode="0.00E+00">
                  <c:v>-2.0233600000000001E-3</c:v>
                </c:pt>
                <c:pt idx="22218" formatCode="0.00E+00">
                  <c:v>-1.9679300000000001E-3</c:v>
                </c:pt>
                <c:pt idx="22219" formatCode="0.00E+00">
                  <c:v>-1.92979E-3</c:v>
                </c:pt>
                <c:pt idx="22220" formatCode="0.00E+00">
                  <c:v>-1.8698600000000001E-3</c:v>
                </c:pt>
                <c:pt idx="22221" formatCode="0.00E+00">
                  <c:v>-1.83278E-3</c:v>
                </c:pt>
                <c:pt idx="22222" formatCode="0.00E+00">
                  <c:v>-1.7777400000000001E-3</c:v>
                </c:pt>
                <c:pt idx="22223" formatCode="0.00E+00">
                  <c:v>-1.7324199999999999E-3</c:v>
                </c:pt>
                <c:pt idx="22224" formatCode="0.00E+00">
                  <c:v>-1.6879799999999999E-3</c:v>
                </c:pt>
                <c:pt idx="22225" formatCode="0.00E+00">
                  <c:v>-1.6323399999999999E-3</c:v>
                </c:pt>
                <c:pt idx="22226" formatCode="0.00E+00">
                  <c:v>-1.59566E-3</c:v>
                </c:pt>
                <c:pt idx="22227" formatCode="0.00E+00">
                  <c:v>-1.53528E-3</c:v>
                </c:pt>
                <c:pt idx="22228" formatCode="0.00E+00">
                  <c:v>-1.49631E-3</c:v>
                </c:pt>
                <c:pt idx="22229" formatCode="0.00E+00">
                  <c:v>-1.4410600000000001E-3</c:v>
                </c:pt>
                <c:pt idx="22230" formatCode="0.00E+00">
                  <c:v>-1.3939099999999999E-3</c:v>
                </c:pt>
                <c:pt idx="22231" formatCode="0.00E+00">
                  <c:v>-1.3487600000000001E-3</c:v>
                </c:pt>
                <c:pt idx="22232" formatCode="0.00E+00">
                  <c:v>-1.2938400000000001E-3</c:v>
                </c:pt>
                <c:pt idx="22233" formatCode="0.00E+00">
                  <c:v>-1.2539199999999999E-3</c:v>
                </c:pt>
                <c:pt idx="22234" formatCode="0.00E+00">
                  <c:v>-1.19808E-3</c:v>
                </c:pt>
                <c:pt idx="22235" formatCode="0.00E+00">
                  <c:v>-1.15594E-3</c:v>
                </c:pt>
                <c:pt idx="22236" formatCode="0.00E+00">
                  <c:v>-1.10451E-3</c:v>
                </c:pt>
                <c:pt idx="22237" formatCode="0.00E+00">
                  <c:v>-1.0557100000000001E-3</c:v>
                </c:pt>
                <c:pt idx="22238" formatCode="0.00E+00">
                  <c:v>-1.00775E-3</c:v>
                </c:pt>
                <c:pt idx="22239" formatCode="0.00E+00">
                  <c:v>-9.5623400000000003E-4</c:v>
                </c:pt>
                <c:pt idx="22240" formatCode="0.00E+00">
                  <c:v>-9.09043E-4</c:v>
                </c:pt>
                <c:pt idx="22241" formatCode="0.00E+00">
                  <c:v>-8.5951699999999996E-4</c:v>
                </c:pt>
                <c:pt idx="22242" formatCode="0.00E+00">
                  <c:v>-8.1084199999999999E-4</c:v>
                </c:pt>
                <c:pt idx="22243" formatCode="0.00E+00">
                  <c:v>-7.6268199999999999E-4</c:v>
                </c:pt>
                <c:pt idx="22244" formatCode="0.00E+00">
                  <c:v>-7.1488300000000003E-4</c:v>
                </c:pt>
                <c:pt idx="22245" formatCode="0.00E+00">
                  <c:v>-6.6408199999999998E-4</c:v>
                </c:pt>
                <c:pt idx="22246" formatCode="0.00E+00">
                  <c:v>-6.1958E-4</c:v>
                </c:pt>
                <c:pt idx="22247" formatCode="0.00E+00">
                  <c:v>-5.6433899999999996E-4</c:v>
                </c:pt>
                <c:pt idx="22248" formatCode="0.00E+00">
                  <c:v>-5.2100099999999999E-4</c:v>
                </c:pt>
                <c:pt idx="22249" formatCode="0.00E+00">
                  <c:v>-4.66747E-4</c:v>
                </c:pt>
                <c:pt idx="22250" formatCode="0.00E+00">
                  <c:v>-4.1886899999999999E-4</c:v>
                </c:pt>
                <c:pt idx="22251" formatCode="0.00E+00">
                  <c:v>-3.7266600000000001E-4</c:v>
                </c:pt>
                <c:pt idx="22252" formatCode="0.00E+00">
                  <c:v>-3.1680199999999998E-4</c:v>
                </c:pt>
                <c:pt idx="22253" formatCode="0.00E+00">
                  <c:v>-2.7856700000000002E-4</c:v>
                </c:pt>
                <c:pt idx="22254" formatCode="0.00E+00">
                  <c:v>-2.1853500000000001E-4</c:v>
                </c:pt>
                <c:pt idx="22255" formatCode="0.00E+00">
                  <c:v>-1.7946499999999999E-4</c:v>
                </c:pt>
                <c:pt idx="22256" formatCode="0.00E+00">
                  <c:v>-1.2478500000000001E-4</c:v>
                </c:pt>
                <c:pt idx="22257" formatCode="0.00E+00">
                  <c:v>-7.54881E-5</c:v>
                </c:pt>
                <c:pt idx="22258" formatCode="0.00E+00">
                  <c:v>-3.1639500000000001E-5</c:v>
                </c:pt>
                <c:pt idx="22259" formatCode="0.00E+00">
                  <c:v>2.8573099999999999E-5</c:v>
                </c:pt>
                <c:pt idx="22260" formatCode="0.00E+00">
                  <c:v>6.5669100000000005E-5</c:v>
                </c:pt>
                <c:pt idx="22261" formatCode="0.00E+00">
                  <c:v>1.26444E-4</c:v>
                </c:pt>
                <c:pt idx="22262" formatCode="0.00E+00">
                  <c:v>1.6687000000000001E-4</c:v>
                </c:pt>
                <c:pt idx="22263" formatCode="0.00E+00">
                  <c:v>2.1861800000000001E-4</c:v>
                </c:pt>
                <c:pt idx="22264" formatCode="0.00E+00">
                  <c:v>2.6989899999999999E-4</c:v>
                </c:pt>
                <c:pt idx="22265" formatCode="0.00E+00">
                  <c:v>3.1187400000000002E-4</c:v>
                </c:pt>
                <c:pt idx="22266" formatCode="0.00E+00">
                  <c:v>3.7038099999999998E-4</c:v>
                </c:pt>
                <c:pt idx="22267" formatCode="0.00E+00">
                  <c:v>4.1059000000000001E-4</c:v>
                </c:pt>
                <c:pt idx="22268" formatCode="0.00E+00">
                  <c:v>4.6728900000000002E-4</c:v>
                </c:pt>
                <c:pt idx="22269" formatCode="0.00E+00">
                  <c:v>5.1392099999999997E-4</c:v>
                </c:pt>
                <c:pt idx="22270" formatCode="0.00E+00">
                  <c:v>5.62799E-4</c:v>
                </c:pt>
                <c:pt idx="22271" formatCode="0.00E+00">
                  <c:v>6.1497500000000003E-4</c:v>
                </c:pt>
                <c:pt idx="22272" formatCode="0.00E+00">
                  <c:v>6.5910600000000001E-4</c:v>
                </c:pt>
                <c:pt idx="22273" formatCode="0.00E+00">
                  <c:v>7.1159100000000002E-4</c:v>
                </c:pt>
                <c:pt idx="22274" formatCode="0.00E+00">
                  <c:v>7.5836100000000004E-4</c:v>
                </c:pt>
                <c:pt idx="22275" formatCode="0.00E+00">
                  <c:v>8.0692100000000005E-4</c:v>
                </c:pt>
                <c:pt idx="22276" formatCode="0.00E+00">
                  <c:v>8.5781699999999998E-4</c:v>
                </c:pt>
                <c:pt idx="22277" formatCode="0.00E+00">
                  <c:v>9.0497699999999995E-4</c:v>
                </c:pt>
                <c:pt idx="22278" formatCode="0.00E+00">
                  <c:v>9.55805E-4</c:v>
                </c:pt>
                <c:pt idx="22279" formatCode="0.00E+00">
                  <c:v>1.0066000000000001E-3</c:v>
                </c:pt>
                <c:pt idx="22280" formatCode="0.00E+00">
                  <c:v>1.05199E-3</c:v>
                </c:pt>
                <c:pt idx="22281" formatCode="0.00E+00">
                  <c:v>1.10596E-3</c:v>
                </c:pt>
                <c:pt idx="22282" formatCode="0.00E+00">
                  <c:v>1.1486999999999999E-3</c:v>
                </c:pt>
                <c:pt idx="22283" formatCode="0.00E+00">
                  <c:v>1.20118E-3</c:v>
                </c:pt>
                <c:pt idx="22284" formatCode="0.00E+00">
                  <c:v>1.2488200000000001E-3</c:v>
                </c:pt>
                <c:pt idx="22285" formatCode="0.00E+00">
                  <c:v>1.2941599999999999E-3</c:v>
                </c:pt>
                <c:pt idx="22286" formatCode="0.00E+00">
                  <c:v>1.3497800000000001E-3</c:v>
                </c:pt>
                <c:pt idx="22287" formatCode="0.00E+00">
                  <c:v>1.38996E-3</c:v>
                </c:pt>
                <c:pt idx="22288" formatCode="0.00E+00">
                  <c:v>1.44852E-3</c:v>
                </c:pt>
                <c:pt idx="22289" formatCode="0.00E+00">
                  <c:v>1.49095E-3</c:v>
                </c:pt>
                <c:pt idx="22290" formatCode="0.00E+00">
                  <c:v>1.5421300000000001E-3</c:v>
                </c:pt>
                <c:pt idx="22291" formatCode="0.00E+00">
                  <c:v>1.5924800000000001E-3</c:v>
                </c:pt>
                <c:pt idx="22292" formatCode="0.00E+00">
                  <c:v>1.634E-3</c:v>
                </c:pt>
                <c:pt idx="22293" formatCode="0.00E+00">
                  <c:v>1.69119E-3</c:v>
                </c:pt>
                <c:pt idx="22294" formatCode="0.00E+00">
                  <c:v>1.72963E-3</c:v>
                </c:pt>
                <c:pt idx="22295" formatCode="0.00E+00">
                  <c:v>1.78528E-3</c:v>
                </c:pt>
                <c:pt idx="22296" formatCode="0.00E+00">
                  <c:v>1.82982E-3</c:v>
                </c:pt>
                <c:pt idx="22297" formatCode="0.00E+00">
                  <c:v>1.8783999999999999E-3</c:v>
                </c:pt>
                <c:pt idx="22298" formatCode="0.00E+00">
                  <c:v>1.93162E-3</c:v>
                </c:pt>
                <c:pt idx="22299" formatCode="0.00E+00">
                  <c:v>1.9737600000000002E-3</c:v>
                </c:pt>
                <c:pt idx="22300" formatCode="0.00E+00">
                  <c:v>2.02849E-3</c:v>
                </c:pt>
                <c:pt idx="22301" formatCode="0.00E+00">
                  <c:v>2.0708300000000001E-3</c:v>
                </c:pt>
                <c:pt idx="22302" formatCode="0.00E+00">
                  <c:v>2.1209200000000001E-3</c:v>
                </c:pt>
                <c:pt idx="22303" formatCode="0.00E+00">
                  <c:v>2.16855E-3</c:v>
                </c:pt>
                <c:pt idx="22304" formatCode="0.00E+00">
                  <c:v>2.2137200000000002E-3</c:v>
                </c:pt>
                <c:pt idx="22305" formatCode="0.00E+00">
                  <c:v>2.2647000000000001E-3</c:v>
                </c:pt>
                <c:pt idx="22306" formatCode="0.00E+00">
                  <c:v>2.31014E-3</c:v>
                </c:pt>
                <c:pt idx="22307" formatCode="0.00E+00">
                  <c:v>2.35951E-3</c:v>
                </c:pt>
                <c:pt idx="22308" formatCode="0.00E+00">
                  <c:v>2.4086799999999998E-3</c:v>
                </c:pt>
                <c:pt idx="22309" formatCode="0.00E+00">
                  <c:v>2.454E-3</c:v>
                </c:pt>
                <c:pt idx="22310" formatCode="0.00E+00">
                  <c:v>2.5041400000000002E-3</c:v>
                </c:pt>
                <c:pt idx="22311" formatCode="0.00E+00">
                  <c:v>2.5490999999999999E-3</c:v>
                </c:pt>
                <c:pt idx="22312" formatCode="0.00E+00">
                  <c:v>2.5956299999999998E-3</c:v>
                </c:pt>
                <c:pt idx="22313" formatCode="0.00E+00">
                  <c:v>2.64489E-3</c:v>
                </c:pt>
                <c:pt idx="22314" formatCode="0.00E+00">
                  <c:v>2.6871099999999999E-3</c:v>
                </c:pt>
                <c:pt idx="22315" formatCode="0.00E+00">
                  <c:v>2.7399400000000002E-3</c:v>
                </c:pt>
                <c:pt idx="22316" formatCode="0.00E+00">
                  <c:v>2.78218E-3</c:v>
                </c:pt>
                <c:pt idx="22317" formatCode="0.00E+00">
                  <c:v>2.8325899999999998E-3</c:v>
                </c:pt>
                <c:pt idx="22318" formatCode="0.00E+00">
                  <c:v>2.8800200000000001E-3</c:v>
                </c:pt>
                <c:pt idx="22319" formatCode="0.00E+00">
                  <c:v>2.92348E-3</c:v>
                </c:pt>
                <c:pt idx="22320" formatCode="0.00E+00">
                  <c:v>2.9761599999999998E-3</c:v>
                </c:pt>
                <c:pt idx="22321" formatCode="0.00E+00">
                  <c:v>3.0146000000000001E-3</c:v>
                </c:pt>
                <c:pt idx="22322" formatCode="0.00E+00">
                  <c:v>3.0672099999999999E-3</c:v>
                </c:pt>
                <c:pt idx="22323" formatCode="0.00E+00">
                  <c:v>3.10824E-3</c:v>
                </c:pt>
                <c:pt idx="22324" formatCode="0.00E+00">
                  <c:v>3.1559700000000001E-3</c:v>
                </c:pt>
                <c:pt idx="22325" formatCode="0.00E+00">
                  <c:v>3.2041399999999999E-3</c:v>
                </c:pt>
                <c:pt idx="22326" formatCode="0.00E+00">
                  <c:v>3.24574E-3</c:v>
                </c:pt>
                <c:pt idx="22327" formatCode="0.00E+00">
                  <c:v>3.2984400000000001E-3</c:v>
                </c:pt>
                <c:pt idx="22328" formatCode="0.00E+00">
                  <c:v>3.33827E-3</c:v>
                </c:pt>
                <c:pt idx="22329" formatCode="0.00E+00">
                  <c:v>3.3893199999999999E-3</c:v>
                </c:pt>
                <c:pt idx="22330" formatCode="0.00E+00">
                  <c:v>3.43181E-3</c:v>
                </c:pt>
                <c:pt idx="22331" formatCode="0.00E+00">
                  <c:v>3.47686E-3</c:v>
                </c:pt>
                <c:pt idx="22332" formatCode="0.00E+00">
                  <c:v>3.5232900000000001E-3</c:v>
                </c:pt>
                <c:pt idx="22333" formatCode="0.00E+00">
                  <c:v>3.5651200000000002E-3</c:v>
                </c:pt>
                <c:pt idx="22334" formatCode="0.00E+00">
                  <c:v>3.6136599999999999E-3</c:v>
                </c:pt>
                <c:pt idx="22335" formatCode="0.00E+00">
                  <c:v>3.6559800000000001E-3</c:v>
                </c:pt>
                <c:pt idx="22336" formatCode="0.00E+00">
                  <c:v>3.7030000000000001E-3</c:v>
                </c:pt>
                <c:pt idx="22337" formatCode="0.00E+00">
                  <c:v>3.7473699999999999E-3</c:v>
                </c:pt>
                <c:pt idx="22338" formatCode="0.00E+00">
                  <c:v>3.7927E-3</c:v>
                </c:pt>
                <c:pt idx="22339" formatCode="0.00E+00">
                  <c:v>3.8374099999999999E-3</c:v>
                </c:pt>
                <c:pt idx="22340" formatCode="0.00E+00">
                  <c:v>3.8816599999999999E-3</c:v>
                </c:pt>
                <c:pt idx="22341" formatCode="0.00E+00">
                  <c:v>3.92422E-3</c:v>
                </c:pt>
                <c:pt idx="22342" formatCode="0.00E+00">
                  <c:v>3.9689699999999996E-3</c:v>
                </c:pt>
                <c:pt idx="22343" formatCode="0.00E+00">
                  <c:v>4.0116800000000001E-3</c:v>
                </c:pt>
                <c:pt idx="22344" formatCode="0.00E+00">
                  <c:v>4.05595E-3</c:v>
                </c:pt>
                <c:pt idx="22345" formatCode="0.00E+00">
                  <c:v>4.1004400000000003E-3</c:v>
                </c:pt>
                <c:pt idx="22346" formatCode="0.00E+00">
                  <c:v>4.14198E-3</c:v>
                </c:pt>
                <c:pt idx="22347" formatCode="0.00E+00">
                  <c:v>4.1902199999999997E-3</c:v>
                </c:pt>
                <c:pt idx="22348" formatCode="0.00E+00">
                  <c:v>4.2301300000000003E-3</c:v>
                </c:pt>
                <c:pt idx="22349" formatCode="0.00E+00">
                  <c:v>4.2763200000000001E-3</c:v>
                </c:pt>
                <c:pt idx="22350" formatCode="0.00E+00">
                  <c:v>4.3130099999999999E-3</c:v>
                </c:pt>
                <c:pt idx="22351" formatCode="0.00E+00">
                  <c:v>4.3567099999999997E-3</c:v>
                </c:pt>
                <c:pt idx="22352" formatCode="0.00E+00">
                  <c:v>4.4078900000000002E-3</c:v>
                </c:pt>
                <c:pt idx="22353" formatCode="0.00E+00">
                  <c:v>4.4487099999999998E-3</c:v>
                </c:pt>
                <c:pt idx="22354" formatCode="0.00E+00">
                  <c:v>4.4088499999999997E-3</c:v>
                </c:pt>
                <c:pt idx="22355" formatCode="0.00E+00">
                  <c:v>4.4002199999999998E-3</c:v>
                </c:pt>
                <c:pt idx="22356" formatCode="0.00E+00">
                  <c:v>4.4519099999999999E-3</c:v>
                </c:pt>
                <c:pt idx="22357" formatCode="0.00E+00">
                  <c:v>4.4296400000000003E-3</c:v>
                </c:pt>
                <c:pt idx="22358" formatCode="0.00E+00">
                  <c:v>4.4759400000000003E-3</c:v>
                </c:pt>
                <c:pt idx="22359" formatCode="0.00E+00">
                  <c:v>4.4750700000000003E-3</c:v>
                </c:pt>
                <c:pt idx="22360" formatCode="0.00E+00">
                  <c:v>4.4865599999999997E-3</c:v>
                </c:pt>
                <c:pt idx="22361" formatCode="0.00E+00">
                  <c:v>4.5191500000000004E-3</c:v>
                </c:pt>
                <c:pt idx="22362" formatCode="0.00E+00">
                  <c:v>4.5044500000000001E-3</c:v>
                </c:pt>
                <c:pt idx="22363" formatCode="0.00E+00">
                  <c:v>4.5490699999999997E-3</c:v>
                </c:pt>
                <c:pt idx="22364" formatCode="0.00E+00">
                  <c:v>4.5392899999999996E-3</c:v>
                </c:pt>
                <c:pt idx="22365" formatCode="0.00E+00">
                  <c:v>4.5651700000000003E-3</c:v>
                </c:pt>
                <c:pt idx="22366" formatCode="0.00E+00">
                  <c:v>4.5813399999999997E-3</c:v>
                </c:pt>
                <c:pt idx="22367" formatCode="0.00E+00">
                  <c:v>4.5827899999999998E-3</c:v>
                </c:pt>
                <c:pt idx="22368" formatCode="0.00E+00">
                  <c:v>4.6149399999999997E-3</c:v>
                </c:pt>
                <c:pt idx="22369" formatCode="0.00E+00">
                  <c:v>4.6108E-3</c:v>
                </c:pt>
                <c:pt idx="22370" formatCode="0.00E+00">
                  <c:v>4.63343E-3</c:v>
                </c:pt>
                <c:pt idx="22371" formatCode="0.00E+00">
                  <c:v>4.6449400000000002E-3</c:v>
                </c:pt>
                <c:pt idx="22372" formatCode="0.00E+00">
                  <c:v>4.6498700000000004E-3</c:v>
                </c:pt>
                <c:pt idx="22373" formatCode="0.00E+00">
                  <c:v>4.6745199999999997E-3</c:v>
                </c:pt>
                <c:pt idx="22374" formatCode="0.00E+00">
                  <c:v>4.6758399999999997E-3</c:v>
                </c:pt>
                <c:pt idx="22375" formatCode="0.00E+00">
                  <c:v>4.6934000000000003E-3</c:v>
                </c:pt>
                <c:pt idx="22376" formatCode="0.00E+00">
                  <c:v>4.7100700000000002E-3</c:v>
                </c:pt>
                <c:pt idx="22377" formatCode="0.00E+00">
                  <c:v>4.7101699999999996E-3</c:v>
                </c:pt>
                <c:pt idx="22378" formatCode="0.00E+00">
                  <c:v>4.7395500000000004E-3</c:v>
                </c:pt>
                <c:pt idx="22379" formatCode="0.00E+00">
                  <c:v>4.7337300000000002E-3</c:v>
                </c:pt>
                <c:pt idx="22380" formatCode="0.00E+00">
                  <c:v>4.7547400000000004E-3</c:v>
                </c:pt>
                <c:pt idx="22381" formatCode="0.00E+00">
                  <c:v>4.7660599999999999E-3</c:v>
                </c:pt>
                <c:pt idx="22382" formatCode="0.00E+00">
                  <c:v>4.7644300000000001E-3</c:v>
                </c:pt>
                <c:pt idx="22383" formatCode="0.00E+00">
                  <c:v>4.7968999999999998E-3</c:v>
                </c:pt>
                <c:pt idx="22384" formatCode="0.00E+00">
                  <c:v>4.7816400000000002E-3</c:v>
                </c:pt>
                <c:pt idx="22385" formatCode="0.00E+00">
                  <c:v>4.8158200000000002E-3</c:v>
                </c:pt>
                <c:pt idx="22386" formatCode="0.00E+00">
                  <c:v>4.8138E-3</c:v>
                </c:pt>
                <c:pt idx="22387" formatCode="0.00E+00">
                  <c:v>4.8246000000000001E-3</c:v>
                </c:pt>
                <c:pt idx="22388" formatCode="0.00E+00">
                  <c:v>4.8450200000000002E-3</c:v>
                </c:pt>
                <c:pt idx="22389" formatCode="0.00E+00">
                  <c:v>4.8294699999999998E-3</c:v>
                </c:pt>
                <c:pt idx="22390" formatCode="0.00E+00">
                  <c:v>4.8712699999999996E-3</c:v>
                </c:pt>
                <c:pt idx="22391" formatCode="0.00E+00">
                  <c:v>4.86185E-3</c:v>
                </c:pt>
                <c:pt idx="22392" formatCode="0.00E+00">
                  <c:v>4.8759399999999996E-3</c:v>
                </c:pt>
                <c:pt idx="22393" formatCode="0.00E+00">
                  <c:v>4.7863699999999999E-3</c:v>
                </c:pt>
                <c:pt idx="22394" formatCode="0.00E+00">
                  <c:v>4.7436400000000004E-3</c:v>
                </c:pt>
                <c:pt idx="22395" formatCode="0.00E+00">
                  <c:v>4.7726499999999998E-3</c:v>
                </c:pt>
                <c:pt idx="22396" formatCode="0.00E+00">
                  <c:v>4.6999700000000004E-3</c:v>
                </c:pt>
                <c:pt idx="22397" formatCode="0.00E+00">
                  <c:v>4.7307099999999999E-3</c:v>
                </c:pt>
                <c:pt idx="22398" formatCode="0.00E+00">
                  <c:v>4.6809299999999998E-3</c:v>
                </c:pt>
                <c:pt idx="22399" formatCode="0.00E+00">
                  <c:v>4.6678500000000003E-3</c:v>
                </c:pt>
                <c:pt idx="22400" formatCode="0.00E+00">
                  <c:v>4.6652000000000004E-3</c:v>
                </c:pt>
                <c:pt idx="22401" formatCode="0.00E+00">
                  <c:v>4.6127700000000004E-3</c:v>
                </c:pt>
                <c:pt idx="22402" formatCode="0.00E+00">
                  <c:v>4.6307700000000002E-3</c:v>
                </c:pt>
                <c:pt idx="22403" formatCode="0.00E+00">
                  <c:v>4.57997E-3</c:v>
                </c:pt>
                <c:pt idx="22404" formatCode="0.00E+00">
                  <c:v>4.5768500000000004E-3</c:v>
                </c:pt>
                <c:pt idx="22405" formatCode="0.00E+00">
                  <c:v>4.5583500000000001E-3</c:v>
                </c:pt>
                <c:pt idx="22406" formatCode="0.00E+00">
                  <c:v>4.5235400000000004E-3</c:v>
                </c:pt>
                <c:pt idx="22407" formatCode="0.00E+00">
                  <c:v>4.5251199999999997E-3</c:v>
                </c:pt>
                <c:pt idx="22408" formatCode="0.00E+00">
                  <c:v>4.4843000000000001E-3</c:v>
                </c:pt>
                <c:pt idx="22409" formatCode="0.00E+00">
                  <c:v>4.4726899999999997E-3</c:v>
                </c:pt>
                <c:pt idx="22410" formatCode="0.00E+00">
                  <c:v>4.4550199999999996E-3</c:v>
                </c:pt>
                <c:pt idx="22411" formatCode="0.00E+00">
                  <c:v>4.4176299999999996E-3</c:v>
                </c:pt>
                <c:pt idx="22412" formatCode="0.00E+00">
                  <c:v>4.41816E-3</c:v>
                </c:pt>
                <c:pt idx="22413" formatCode="0.00E+00">
                  <c:v>4.3764399999999997E-3</c:v>
                </c:pt>
                <c:pt idx="22414" formatCode="0.00E+00">
                  <c:v>4.36528E-3</c:v>
                </c:pt>
                <c:pt idx="22415" formatCode="0.00E+00">
                  <c:v>4.3489000000000002E-3</c:v>
                </c:pt>
                <c:pt idx="22416" formatCode="0.00E+00">
                  <c:v>4.3068999999999998E-3</c:v>
                </c:pt>
                <c:pt idx="22417" formatCode="0.00E+00">
                  <c:v>4.3136600000000004E-3</c:v>
                </c:pt>
                <c:pt idx="22418" formatCode="0.00E+00">
                  <c:v>4.2566000000000001E-3</c:v>
                </c:pt>
                <c:pt idx="22419" formatCode="0.00E+00">
                  <c:v>4.2572199999999999E-3</c:v>
                </c:pt>
                <c:pt idx="22420" formatCode="0.00E+00">
                  <c:v>4.2222700000000002E-3</c:v>
                </c:pt>
                <c:pt idx="22421" formatCode="0.00E+00">
                  <c:v>4.1895700000000001E-3</c:v>
                </c:pt>
                <c:pt idx="22422" formatCode="0.00E+00">
                  <c:v>4.1900100000000001E-3</c:v>
                </c:pt>
                <c:pt idx="22423" formatCode="0.00E+00">
                  <c:v>4.1291899999999996E-3</c:v>
                </c:pt>
                <c:pt idx="22424" formatCode="0.00E+00">
                  <c:v>4.1423500000000004E-3</c:v>
                </c:pt>
                <c:pt idx="22425" formatCode="0.00E+00">
                  <c:v>4.0877700000000001E-3</c:v>
                </c:pt>
                <c:pt idx="22426" formatCode="0.00E+00">
                  <c:v>4.0774000000000001E-3</c:v>
                </c:pt>
                <c:pt idx="22427" formatCode="0.00E+00">
                  <c:v>4.05536E-3</c:v>
                </c:pt>
                <c:pt idx="22428" formatCode="0.00E+00">
                  <c:v>4.0084200000000004E-3</c:v>
                </c:pt>
                <c:pt idx="22429" formatCode="0.00E+00">
                  <c:v>4.0120900000000003E-3</c:v>
                </c:pt>
                <c:pt idx="22430" formatCode="0.00E+00">
                  <c:v>3.9521900000000004E-3</c:v>
                </c:pt>
                <c:pt idx="22431" formatCode="0.00E+00">
                  <c:v>3.9559799999999996E-3</c:v>
                </c:pt>
                <c:pt idx="22432" formatCode="0.00E+00">
                  <c:v>3.9169499999999998E-3</c:v>
                </c:pt>
                <c:pt idx="22433" formatCode="0.00E+00">
                  <c:v>3.8842E-3</c:v>
                </c:pt>
                <c:pt idx="22434" formatCode="0.00E+00">
                  <c:v>3.8530399999999999E-3</c:v>
                </c:pt>
                <c:pt idx="22435" formatCode="0.00E+00">
                  <c:v>3.7916500000000001E-3</c:v>
                </c:pt>
                <c:pt idx="22436" formatCode="0.00E+00">
                  <c:v>3.7917099999999998E-3</c:v>
                </c:pt>
                <c:pt idx="22437" formatCode="0.00E+00">
                  <c:v>3.7661000000000001E-3</c:v>
                </c:pt>
                <c:pt idx="22438" formatCode="0.00E+00">
                  <c:v>3.7656999999999999E-3</c:v>
                </c:pt>
                <c:pt idx="22439" formatCode="0.00E+00">
                  <c:v>3.7556899999999999E-3</c:v>
                </c:pt>
                <c:pt idx="22440" formatCode="0.00E+00">
                  <c:v>3.7308699999999998E-3</c:v>
                </c:pt>
                <c:pt idx="22441" formatCode="0.00E+00">
                  <c:v>3.7312000000000001E-3</c:v>
                </c:pt>
                <c:pt idx="22442" formatCode="0.00E+00">
                  <c:v>3.7072400000000001E-3</c:v>
                </c:pt>
                <c:pt idx="22443" formatCode="0.00E+00">
                  <c:v>3.6995000000000001E-3</c:v>
                </c:pt>
                <c:pt idx="22444" formatCode="0.00E+00">
                  <c:v>3.6904899999999998E-3</c:v>
                </c:pt>
                <c:pt idx="22445" formatCode="0.00E+00">
                  <c:v>3.6658200000000002E-3</c:v>
                </c:pt>
                <c:pt idx="22446" formatCode="0.00E+00">
                  <c:v>3.6670600000000002E-3</c:v>
                </c:pt>
                <c:pt idx="22447" formatCode="0.00E+00">
                  <c:v>3.6388700000000002E-3</c:v>
                </c:pt>
                <c:pt idx="22448" formatCode="0.00E+00">
                  <c:v>3.6323800000000002E-3</c:v>
                </c:pt>
                <c:pt idx="22449" formatCode="0.00E+00">
                  <c:v>3.62E-3</c:v>
                </c:pt>
                <c:pt idx="22450" formatCode="0.00E+00">
                  <c:v>3.5934000000000001E-3</c:v>
                </c:pt>
                <c:pt idx="22451" formatCode="0.00E+00">
                  <c:v>3.5984400000000001E-3</c:v>
                </c:pt>
                <c:pt idx="22452" formatCode="0.00E+00">
                  <c:v>3.5608200000000001E-3</c:v>
                </c:pt>
                <c:pt idx="22453" formatCode="0.00E+00">
                  <c:v>3.56646E-3</c:v>
                </c:pt>
                <c:pt idx="22454" formatCode="0.00E+00">
                  <c:v>3.5400100000000001E-3</c:v>
                </c:pt>
                <c:pt idx="22455" formatCode="0.00E+00">
                  <c:v>3.5238800000000001E-3</c:v>
                </c:pt>
                <c:pt idx="22456" formatCode="0.00E+00">
                  <c:v>3.5191699999999999E-3</c:v>
                </c:pt>
                <c:pt idx="22457" formatCode="0.00E+00">
                  <c:v>3.4795199999999998E-3</c:v>
                </c:pt>
                <c:pt idx="22458" formatCode="0.00E+00">
                  <c:v>3.4891700000000002E-3</c:v>
                </c:pt>
                <c:pt idx="22459" formatCode="0.00E+00">
                  <c:v>3.44677E-3</c:v>
                </c:pt>
                <c:pt idx="22460" formatCode="0.00E+00">
                  <c:v>3.4468699999999999E-3</c:v>
                </c:pt>
                <c:pt idx="22461" formatCode="0.00E+00">
                  <c:v>3.4229199999999999E-3</c:v>
                </c:pt>
                <c:pt idx="22462" formatCode="0.00E+00">
                  <c:v>3.39873E-3</c:v>
                </c:pt>
                <c:pt idx="22463" formatCode="0.00E+00">
                  <c:v>3.3981900000000002E-3</c:v>
                </c:pt>
                <c:pt idx="22464" formatCode="0.00E+00">
                  <c:v>3.3570000000000002E-3</c:v>
                </c:pt>
                <c:pt idx="22465" formatCode="0.00E+00">
                  <c:v>3.3621200000000001E-3</c:v>
                </c:pt>
                <c:pt idx="22466" formatCode="0.00E+00">
                  <c:v>3.3246999999999999E-3</c:v>
                </c:pt>
                <c:pt idx="22467" formatCode="0.00E+00">
                  <c:v>3.3154500000000002E-3</c:v>
                </c:pt>
                <c:pt idx="22468" formatCode="0.00E+00">
                  <c:v>3.2972600000000002E-3</c:v>
                </c:pt>
                <c:pt idx="22469" formatCode="0.00E+00">
                  <c:v>3.26882E-3</c:v>
                </c:pt>
                <c:pt idx="22470" formatCode="0.00E+00">
                  <c:v>3.2640500000000001E-3</c:v>
                </c:pt>
                <c:pt idx="22471" formatCode="0.00E+00">
                  <c:v>3.2294899999999998E-3</c:v>
                </c:pt>
                <c:pt idx="22472" formatCode="0.00E+00">
                  <c:v>3.22156E-3</c:v>
                </c:pt>
                <c:pt idx="22473" formatCode="0.00E+00">
                  <c:v>3.1969899999999998E-3</c:v>
                </c:pt>
                <c:pt idx="22474" formatCode="0.00E+00">
                  <c:v>3.17564E-3</c:v>
                </c:pt>
                <c:pt idx="22475" formatCode="0.00E+00">
                  <c:v>3.1615900000000001E-3</c:v>
                </c:pt>
                <c:pt idx="22476" formatCode="0.00E+00">
                  <c:v>3.13364E-3</c:v>
                </c:pt>
                <c:pt idx="22477" formatCode="0.00E+00">
                  <c:v>3.1183500000000002E-3</c:v>
                </c:pt>
                <c:pt idx="22478" formatCode="0.00E+00">
                  <c:v>3.0981099999999998E-3</c:v>
                </c:pt>
                <c:pt idx="22479" formatCode="0.00E+00">
                  <c:v>3.07135E-3</c:v>
                </c:pt>
                <c:pt idx="22480" formatCode="0.00E+00">
                  <c:v>3.0608300000000001E-3</c:v>
                </c:pt>
                <c:pt idx="22481" formatCode="0.00E+00">
                  <c:v>3.0286699999999998E-3</c:v>
                </c:pt>
                <c:pt idx="22482" formatCode="0.00E+00">
                  <c:v>3.0152199999999999E-3</c:v>
                </c:pt>
                <c:pt idx="22483" formatCode="0.00E+00">
                  <c:v>2.9939699999999999E-3</c:v>
                </c:pt>
                <c:pt idx="22484" formatCode="0.00E+00">
                  <c:v>2.9631700000000002E-3</c:v>
                </c:pt>
                <c:pt idx="22485" formatCode="0.00E+00">
                  <c:v>2.9589999999999998E-3</c:v>
                </c:pt>
                <c:pt idx="22486" formatCode="0.00E+00">
                  <c:v>2.9148300000000002E-3</c:v>
                </c:pt>
                <c:pt idx="22487" formatCode="0.00E+00">
                  <c:v>2.9145400000000002E-3</c:v>
                </c:pt>
                <c:pt idx="22488" formatCode="0.00E+00">
                  <c:v>2.8782199999999999E-3</c:v>
                </c:pt>
                <c:pt idx="22489" formatCode="0.00E+00">
                  <c:v>2.8588300000000001E-3</c:v>
                </c:pt>
                <c:pt idx="22490" formatCode="0.00E+00">
                  <c:v>2.8473399999999999E-3</c:v>
                </c:pt>
                <c:pt idx="22491" formatCode="0.00E+00">
                  <c:v>2.80196E-3</c:v>
                </c:pt>
                <c:pt idx="22492" formatCode="0.00E+00">
                  <c:v>2.8093100000000002E-3</c:v>
                </c:pt>
                <c:pt idx="22493" formatCode="0.00E+00">
                  <c:v>2.75676E-3</c:v>
                </c:pt>
                <c:pt idx="22494" formatCode="0.00E+00">
                  <c:v>2.7565200000000002E-3</c:v>
                </c:pt>
                <c:pt idx="22495" formatCode="0.00E+00">
                  <c:v>2.7237300000000002E-3</c:v>
                </c:pt>
                <c:pt idx="22496" formatCode="0.00E+00">
                  <c:v>2.6937599999999999E-3</c:v>
                </c:pt>
                <c:pt idx="22497" formatCode="0.00E+00">
                  <c:v>2.6899699999999999E-3</c:v>
                </c:pt>
                <c:pt idx="22498" formatCode="0.00E+00">
                  <c:v>2.6405700000000001E-3</c:v>
                </c:pt>
                <c:pt idx="22499" formatCode="0.00E+00">
                  <c:v>2.6507200000000001E-3</c:v>
                </c:pt>
                <c:pt idx="22500" formatCode="0.00E+00">
                  <c:v>2.5986400000000002E-3</c:v>
                </c:pt>
                <c:pt idx="22501" formatCode="0.00E+00">
                  <c:v>2.5720299999999999E-3</c:v>
                </c:pt>
                <c:pt idx="22502" formatCode="0.00E+00">
                  <c:v>2.532E-3</c:v>
                </c:pt>
                <c:pt idx="22503" formatCode="0.00E+00">
                  <c:v>2.4969599999999999E-3</c:v>
                </c:pt>
                <c:pt idx="22504" formatCode="0.00E+00">
                  <c:v>2.5100399999999998E-3</c:v>
                </c:pt>
                <c:pt idx="22505" formatCode="0.00E+00">
                  <c:v>2.4850499999999999E-3</c:v>
                </c:pt>
                <c:pt idx="22506" formatCode="0.00E+00">
                  <c:v>2.4943500000000002E-3</c:v>
                </c:pt>
                <c:pt idx="22507" formatCode="0.00E+00">
                  <c:v>2.4744699999999999E-3</c:v>
                </c:pt>
                <c:pt idx="22508" formatCode="0.00E+00">
                  <c:v>2.4652400000000001E-3</c:v>
                </c:pt>
                <c:pt idx="22509" formatCode="0.00E+00">
                  <c:v>2.46349E-3</c:v>
                </c:pt>
                <c:pt idx="22510" formatCode="0.00E+00">
                  <c:v>2.4442800000000001E-3</c:v>
                </c:pt>
                <c:pt idx="22511" formatCode="0.00E+00">
                  <c:v>2.4437199999999999E-3</c:v>
                </c:pt>
                <c:pt idx="22512" formatCode="0.00E+00">
                  <c:v>2.4298700000000002E-3</c:v>
                </c:pt>
                <c:pt idx="22513" formatCode="0.00E+00">
                  <c:v>2.4176599999999999E-3</c:v>
                </c:pt>
                <c:pt idx="22514" formatCode="0.00E+00">
                  <c:v>2.4153899999999999E-3</c:v>
                </c:pt>
                <c:pt idx="22515" formatCode="0.00E+00">
                  <c:v>2.3964500000000001E-3</c:v>
                </c:pt>
                <c:pt idx="22516" formatCode="0.00E+00">
                  <c:v>2.3928500000000002E-3</c:v>
                </c:pt>
                <c:pt idx="22517" formatCode="0.00E+00">
                  <c:v>2.3834400000000001E-3</c:v>
                </c:pt>
                <c:pt idx="22518" formatCode="0.00E+00">
                  <c:v>2.36455E-3</c:v>
                </c:pt>
                <c:pt idx="22519" formatCode="0.00E+00">
                  <c:v>2.3706000000000001E-3</c:v>
                </c:pt>
                <c:pt idx="22520" formatCode="0.00E+00">
                  <c:v>2.3406999999999998E-3</c:v>
                </c:pt>
                <c:pt idx="22521" formatCode="0.00E+00">
                  <c:v>2.3470800000000001E-3</c:v>
                </c:pt>
                <c:pt idx="22522" formatCode="0.00E+00">
                  <c:v>2.3272200000000001E-3</c:v>
                </c:pt>
                <c:pt idx="22523" formatCode="0.00E+00">
                  <c:v>2.3135299999999998E-3</c:v>
                </c:pt>
                <c:pt idx="22524" formatCode="0.00E+00">
                  <c:v>2.31788E-3</c:v>
                </c:pt>
                <c:pt idx="22525" formatCode="0.00E+00">
                  <c:v>2.2821899999999999E-3</c:v>
                </c:pt>
                <c:pt idx="22526" formatCode="0.00E+00">
                  <c:v>2.2997500000000001E-3</c:v>
                </c:pt>
                <c:pt idx="22527" formatCode="0.00E+00">
                  <c:v>2.2639399999999999E-3</c:v>
                </c:pt>
                <c:pt idx="22528" formatCode="0.00E+00">
                  <c:v>2.26772E-3</c:v>
                </c:pt>
                <c:pt idx="22529" formatCode="0.00E+00">
                  <c:v>2.2558299999999999E-3</c:v>
                </c:pt>
                <c:pt idx="22530" formatCode="0.00E+00">
                  <c:v>2.2304600000000001E-3</c:v>
                </c:pt>
                <c:pt idx="22531" formatCode="0.00E+00">
                  <c:v>2.2434400000000002E-3</c:v>
                </c:pt>
                <c:pt idx="22532" formatCode="0.00E+00">
                  <c:v>2.2022399999999998E-3</c:v>
                </c:pt>
                <c:pt idx="22533" formatCode="0.00E+00">
                  <c:v>2.2168299999999999E-3</c:v>
                </c:pt>
                <c:pt idx="22534" formatCode="0.00E+00">
                  <c:v>2.18768E-3</c:v>
                </c:pt>
                <c:pt idx="22535" formatCode="0.00E+00">
                  <c:v>2.1801099999999999E-3</c:v>
                </c:pt>
                <c:pt idx="22536" formatCode="0.00E+00">
                  <c:v>2.1769699999999999E-3</c:v>
                </c:pt>
                <c:pt idx="22537" formatCode="0.00E+00">
                  <c:v>2.1468300000000002E-3</c:v>
                </c:pt>
                <c:pt idx="22538" formatCode="0.00E+00">
                  <c:v>2.1570600000000001E-3</c:v>
                </c:pt>
                <c:pt idx="22539" formatCode="0.00E+00">
                  <c:v>2.1249699999999999E-3</c:v>
                </c:pt>
                <c:pt idx="22540" formatCode="0.00E+00">
                  <c:v>2.12495E-3</c:v>
                </c:pt>
                <c:pt idx="22541" formatCode="0.00E+00">
                  <c:v>2.1092900000000002E-3</c:v>
                </c:pt>
                <c:pt idx="22542" formatCode="0.00E+00">
                  <c:v>2.0905799999999999E-3</c:v>
                </c:pt>
                <c:pt idx="22543" formatCode="0.00E+00">
                  <c:v>2.0890399999999999E-3</c:v>
                </c:pt>
                <c:pt idx="22544" formatCode="0.00E+00">
                  <c:v>2.0642E-3</c:v>
                </c:pt>
                <c:pt idx="22545" formatCode="0.00E+00">
                  <c:v>2.0597699999999998E-3</c:v>
                </c:pt>
                <c:pt idx="22546" formatCode="0.00E+00">
                  <c:v>2.04507E-3</c:v>
                </c:pt>
                <c:pt idx="22547" formatCode="0.00E+00">
                  <c:v>2.0279400000000002E-3</c:v>
                </c:pt>
                <c:pt idx="22548" formatCode="0.00E+00">
                  <c:v>2.02359E-3</c:v>
                </c:pt>
                <c:pt idx="22549" formatCode="0.00E+00">
                  <c:v>2.0016700000000001E-3</c:v>
                </c:pt>
                <c:pt idx="22550" formatCode="0.00E+00">
                  <c:v>1.9930099999999999E-3</c:v>
                </c:pt>
                <c:pt idx="22551" formatCode="0.00E+00">
                  <c:v>1.9812100000000002E-3</c:v>
                </c:pt>
                <c:pt idx="22552" formatCode="0.00E+00">
                  <c:v>1.95861E-3</c:v>
                </c:pt>
                <c:pt idx="22553" formatCode="0.00E+00">
                  <c:v>1.95889E-3</c:v>
                </c:pt>
                <c:pt idx="22554" formatCode="0.00E+00">
                  <c:v>1.9304400000000001E-3</c:v>
                </c:pt>
                <c:pt idx="22555" formatCode="0.00E+00">
                  <c:v>1.92797E-3</c:v>
                </c:pt>
                <c:pt idx="22556" formatCode="0.00E+00">
                  <c:v>1.91118E-3</c:v>
                </c:pt>
                <c:pt idx="22557" formatCode="0.00E+00">
                  <c:v>1.89139E-3</c:v>
                </c:pt>
                <c:pt idx="22558" formatCode="0.00E+00">
                  <c:v>1.8925999999999999E-3</c:v>
                </c:pt>
                <c:pt idx="22559" formatCode="0.00E+00">
                  <c:v>1.8586500000000001E-3</c:v>
                </c:pt>
                <c:pt idx="22560" formatCode="0.00E+00">
                  <c:v>1.86444E-3</c:v>
                </c:pt>
                <c:pt idx="22561" formatCode="0.00E+00">
                  <c:v>1.8353099999999999E-3</c:v>
                </c:pt>
                <c:pt idx="22562" formatCode="0.00E+00">
                  <c:v>1.8262599999999999E-3</c:v>
                </c:pt>
                <c:pt idx="22563" formatCode="0.00E+00">
                  <c:v>1.8169900000000001E-3</c:v>
                </c:pt>
                <c:pt idx="22564" formatCode="0.00E+00">
                  <c:v>1.78842E-3</c:v>
                </c:pt>
                <c:pt idx="22565" formatCode="0.00E+00">
                  <c:v>1.7937999999999999E-3</c:v>
                </c:pt>
                <c:pt idx="22566" formatCode="0.00E+00">
                  <c:v>1.7597699999999999E-3</c:v>
                </c:pt>
                <c:pt idx="22567" formatCode="0.00E+00">
                  <c:v>1.7604599999999999E-3</c:v>
                </c:pt>
                <c:pt idx="22568" formatCode="0.00E+00">
                  <c:v>1.7392499999999999E-3</c:v>
                </c:pt>
                <c:pt idx="22569" formatCode="0.00E+00">
                  <c:v>1.7223200000000001E-3</c:v>
                </c:pt>
                <c:pt idx="22570" formatCode="0.00E+00">
                  <c:v>1.7173100000000001E-3</c:v>
                </c:pt>
                <c:pt idx="22571" formatCode="0.00E+00">
                  <c:v>1.68787E-3</c:v>
                </c:pt>
                <c:pt idx="22572" formatCode="0.00E+00">
                  <c:v>1.68654E-3</c:v>
                </c:pt>
                <c:pt idx="22573" formatCode="0.00E+00">
                  <c:v>1.6613800000000001E-3</c:v>
                </c:pt>
                <c:pt idx="22574" formatCode="0.00E+00">
                  <c:v>1.6505199999999999E-3</c:v>
                </c:pt>
                <c:pt idx="22575" formatCode="0.00E+00">
                  <c:v>1.6378600000000001E-3</c:v>
                </c:pt>
                <c:pt idx="22576" formatCode="0.00E+00">
                  <c:v>1.61626E-3</c:v>
                </c:pt>
                <c:pt idx="22577" formatCode="0.00E+00">
                  <c:v>1.6093699999999999E-3</c:v>
                </c:pt>
                <c:pt idx="22578" formatCode="0.00E+00">
                  <c:v>1.5879900000000001E-3</c:v>
                </c:pt>
                <c:pt idx="22579" formatCode="0.00E+00">
                  <c:v>1.57503E-3</c:v>
                </c:pt>
                <c:pt idx="22580" formatCode="0.00E+00">
                  <c:v>1.5617000000000001E-3</c:v>
                </c:pt>
                <c:pt idx="22581" formatCode="0.00E+00">
                  <c:v>1.5397200000000001E-3</c:v>
                </c:pt>
                <c:pt idx="22582" formatCode="0.00E+00">
                  <c:v>1.53112E-3</c:v>
                </c:pt>
                <c:pt idx="22583" formatCode="0.00E+00">
                  <c:v>1.5099E-3</c:v>
                </c:pt>
                <c:pt idx="22584" formatCode="0.00E+00">
                  <c:v>1.4958300000000001E-3</c:v>
                </c:pt>
                <c:pt idx="22585" formatCode="0.00E+00">
                  <c:v>1.48412E-3</c:v>
                </c:pt>
                <c:pt idx="22586" formatCode="0.00E+00">
                  <c:v>1.46002E-3</c:v>
                </c:pt>
                <c:pt idx="22587" formatCode="0.00E+00">
                  <c:v>1.4557000000000001E-3</c:v>
                </c:pt>
                <c:pt idx="22588" formatCode="0.00E+00">
                  <c:v>1.42932E-3</c:v>
                </c:pt>
                <c:pt idx="22589" formatCode="0.00E+00">
                  <c:v>1.4205800000000001E-3</c:v>
                </c:pt>
                <c:pt idx="22590" formatCode="0.00E+00">
                  <c:v>1.4028700000000001E-3</c:v>
                </c:pt>
                <c:pt idx="22591" formatCode="0.00E+00">
                  <c:v>1.3812E-3</c:v>
                </c:pt>
                <c:pt idx="22592" formatCode="0.00E+00">
                  <c:v>1.37554E-3</c:v>
                </c:pt>
                <c:pt idx="22593" formatCode="0.00E+00">
                  <c:v>1.3456E-3</c:v>
                </c:pt>
                <c:pt idx="22594" formatCode="0.00E+00">
                  <c:v>1.34293E-3</c:v>
                </c:pt>
                <c:pt idx="22595" formatCode="0.00E+00">
                  <c:v>1.31689E-3</c:v>
                </c:pt>
                <c:pt idx="22596" formatCode="0.00E+00">
                  <c:v>1.30514E-3</c:v>
                </c:pt>
                <c:pt idx="22597" formatCode="0.00E+00">
                  <c:v>1.2914700000000001E-3</c:v>
                </c:pt>
                <c:pt idx="22598" formatCode="0.00E+00">
                  <c:v>1.2673700000000001E-3</c:v>
                </c:pt>
                <c:pt idx="22599" formatCode="0.00E+00">
                  <c:v>1.2623000000000001E-3</c:v>
                </c:pt>
                <c:pt idx="22600" formatCode="0.00E+00">
                  <c:v>1.2331200000000001E-3</c:v>
                </c:pt>
                <c:pt idx="22601" formatCode="0.00E+00">
                  <c:v>1.22627E-3</c:v>
                </c:pt>
                <c:pt idx="22602" formatCode="0.00E+00">
                  <c:v>1.2033499999999999E-3</c:v>
                </c:pt>
                <c:pt idx="22603" formatCode="0.00E+00">
                  <c:v>1.18793E-3</c:v>
                </c:pt>
                <c:pt idx="22604" formatCode="0.00E+00">
                  <c:v>1.1745099999999999E-3</c:v>
                </c:pt>
                <c:pt idx="22605" formatCode="0.00E+00">
                  <c:v>1.1520199999999999E-3</c:v>
                </c:pt>
                <c:pt idx="22606" formatCode="0.00E+00">
                  <c:v>1.1427099999999999E-3</c:v>
                </c:pt>
                <c:pt idx="22607" formatCode="0.00E+00">
                  <c:v>1.1202499999999999E-3</c:v>
                </c:pt>
                <c:pt idx="22608" formatCode="0.00E+00">
                  <c:v>1.1076599999999999E-3</c:v>
                </c:pt>
                <c:pt idx="22609" formatCode="0.00E+00">
                  <c:v>1.0889199999999999E-3</c:v>
                </c:pt>
                <c:pt idx="22610" formatCode="0.00E+00">
                  <c:v>1.0710299999999999E-3</c:v>
                </c:pt>
                <c:pt idx="22611" formatCode="0.00E+00">
                  <c:v>1.0549800000000001E-3</c:v>
                </c:pt>
                <c:pt idx="22612" formatCode="0.00E+00">
                  <c:v>1.03662E-3</c:v>
                </c:pt>
                <c:pt idx="22613" formatCode="0.00E+00">
                  <c:v>1.01954E-3</c:v>
                </c:pt>
                <c:pt idx="22614" formatCode="0.00E+00">
                  <c:v>1.0040699999999999E-3</c:v>
                </c:pt>
                <c:pt idx="22615" formatCode="0.00E+00">
                  <c:v>9.8493800000000009E-4</c:v>
                </c:pt>
                <c:pt idx="22616" formatCode="0.00E+00">
                  <c:v>9.7047799999999999E-4</c:v>
                </c:pt>
                <c:pt idx="22617" formatCode="0.00E+00">
                  <c:v>9.52768E-4</c:v>
                </c:pt>
                <c:pt idx="22618" formatCode="0.00E+00">
                  <c:v>9.3413800000000005E-4</c:v>
                </c:pt>
                <c:pt idx="22619" formatCode="0.00E+00">
                  <c:v>9.2106700000000002E-4</c:v>
                </c:pt>
                <c:pt idx="22620" formatCode="0.00E+00">
                  <c:v>8.9651800000000001E-4</c:v>
                </c:pt>
                <c:pt idx="22621" formatCode="0.00E+00">
                  <c:v>8.8673500000000004E-4</c:v>
                </c:pt>
                <c:pt idx="22622" formatCode="0.00E+00">
                  <c:v>8.6156999999999998E-4</c:v>
                </c:pt>
                <c:pt idx="22623" formatCode="0.00E+00">
                  <c:v>8.4895499999999998E-4</c:v>
                </c:pt>
                <c:pt idx="22624" formatCode="0.00E+00">
                  <c:v>8.3114300000000001E-4</c:v>
                </c:pt>
                <c:pt idx="22625" formatCode="0.00E+00">
                  <c:v>8.0989600000000005E-4</c:v>
                </c:pt>
                <c:pt idx="22626" formatCode="0.00E+00">
                  <c:v>8.01409E-4</c:v>
                </c:pt>
                <c:pt idx="22627" formatCode="0.00E+00">
                  <c:v>7.7269800000000005E-4</c:v>
                </c:pt>
                <c:pt idx="22628" formatCode="0.00E+00">
                  <c:v>7.6740200000000004E-4</c:v>
                </c:pt>
                <c:pt idx="22629" formatCode="0.00E+00">
                  <c:v>7.3981399999999999E-4</c:v>
                </c:pt>
                <c:pt idx="22630" formatCode="0.00E+00">
                  <c:v>7.2739500000000004E-4</c:v>
                </c:pt>
                <c:pt idx="22631" formatCode="0.00E+00">
                  <c:v>7.0906699999999997E-4</c:v>
                </c:pt>
                <c:pt idx="22632" formatCode="0.00E+00">
                  <c:v>6.8508200000000005E-4</c:v>
                </c:pt>
                <c:pt idx="22633" formatCode="0.00E+00">
                  <c:v>6.7794100000000005E-4</c:v>
                </c:pt>
                <c:pt idx="22634" formatCode="0.00E+00">
                  <c:v>6.4808900000000002E-4</c:v>
                </c:pt>
                <c:pt idx="22635" formatCode="0.00E+00">
                  <c:v>6.43185E-4</c:v>
                </c:pt>
                <c:pt idx="22636" formatCode="0.00E+00">
                  <c:v>6.1658600000000002E-4</c:v>
                </c:pt>
                <c:pt idx="22637" formatCode="0.00E+00">
                  <c:v>6.0365400000000002E-4</c:v>
                </c:pt>
                <c:pt idx="22638" formatCode="0.00E+00">
                  <c:v>5.8707799999999999E-4</c:v>
                </c:pt>
                <c:pt idx="22639" formatCode="0.00E+00">
                  <c:v>5.6355399999999996E-4</c:v>
                </c:pt>
                <c:pt idx="22640" formatCode="0.00E+00">
                  <c:v>5.5409899999999995E-4</c:v>
                </c:pt>
                <c:pt idx="22641" formatCode="0.00E+00">
                  <c:v>5.2593599999999996E-4</c:v>
                </c:pt>
                <c:pt idx="22642" formatCode="0.00E+00">
                  <c:v>5.1618400000000004E-4</c:v>
                </c:pt>
                <c:pt idx="22643" formatCode="0.00E+00">
                  <c:v>4.9293600000000003E-4</c:v>
                </c:pt>
                <c:pt idx="22644" formatCode="0.00E+00">
                  <c:v>4.7747700000000002E-4</c:v>
                </c:pt>
                <c:pt idx="22645" formatCode="0.00E+00">
                  <c:v>4.6105400000000002E-4</c:v>
                </c:pt>
                <c:pt idx="22646" formatCode="0.00E+00">
                  <c:v>4.4040099999999999E-4</c:v>
                </c:pt>
                <c:pt idx="22647" formatCode="0.00E+00">
                  <c:v>4.2654299999999999E-4</c:v>
                </c:pt>
                <c:pt idx="22648" formatCode="0.00E+00">
                  <c:v>4.05845E-4</c:v>
                </c:pt>
                <c:pt idx="22649" formatCode="0.00E+00">
                  <c:v>3.8947199999999997E-4</c:v>
                </c:pt>
                <c:pt idx="22650" formatCode="0.00E+00">
                  <c:v>3.70479E-4</c:v>
                </c:pt>
                <c:pt idx="22651" formatCode="0.00E+00">
                  <c:v>3.5185899999999999E-4</c:v>
                </c:pt>
                <c:pt idx="22652" formatCode="0.00E+00">
                  <c:v>3.3305200000000002E-4</c:v>
                </c:pt>
                <c:pt idx="22653" formatCode="0.00E+00">
                  <c:v>3.1709700000000002E-4</c:v>
                </c:pt>
                <c:pt idx="22654" formatCode="0.00E+00">
                  <c:v>2.9559200000000001E-4</c:v>
                </c:pt>
                <c:pt idx="22655" formatCode="0.00E+00">
                  <c:v>2.8287800000000002E-4</c:v>
                </c:pt>
                <c:pt idx="22656" formatCode="0.00E+00">
                  <c:v>2.60318E-4</c:v>
                </c:pt>
                <c:pt idx="22657" formatCode="0.00E+00">
                  <c:v>2.4599700000000002E-4</c:v>
                </c:pt>
                <c:pt idx="22658" formatCode="0.00E+00">
                  <c:v>2.28178E-4</c:v>
                </c:pt>
                <c:pt idx="22659" formatCode="0.00E+00">
                  <c:v>2.0570199999999999E-4</c:v>
                </c:pt>
                <c:pt idx="22660" formatCode="0.00E+00">
                  <c:v>1.9488700000000001E-4</c:v>
                </c:pt>
                <c:pt idx="22661" formatCode="0.00E+00">
                  <c:v>1.65651E-4</c:v>
                </c:pt>
                <c:pt idx="22662" formatCode="0.00E+00">
                  <c:v>1.5800699999999999E-4</c:v>
                </c:pt>
                <c:pt idx="22663" formatCode="0.00E+00">
                  <c:v>1.31619E-4</c:v>
                </c:pt>
                <c:pt idx="22664" formatCode="0.00E+00">
                  <c:v>1.17312E-4</c:v>
                </c:pt>
                <c:pt idx="22665" formatCode="0.00E+00">
                  <c:v>1.01759E-4</c:v>
                </c:pt>
                <c:pt idx="22666" formatCode="0.00E+00">
                  <c:v>7.6173400000000005E-5</c:v>
                </c:pt>
                <c:pt idx="22667" formatCode="0.00E+00">
                  <c:v>7.0483199999999996E-5</c:v>
                </c:pt>
                <c:pt idx="22668" formatCode="0.00E+00">
                  <c:v>3.9205999999999997E-5</c:v>
                </c:pt>
                <c:pt idx="22669" formatCode="0.00E+00">
                  <c:v>3.19112E-5</c:v>
                </c:pt>
                <c:pt idx="22670" formatCode="0.00E+00">
                  <c:v>5.8884700000000001E-6</c:v>
                </c:pt>
                <c:pt idx="22671" formatCode="0.00E+00">
                  <c:v>-1.1791600000000001E-5</c:v>
                </c:pt>
                <c:pt idx="22672" formatCode="0.00E+00">
                  <c:v>-2.5307799999999998E-5</c:v>
                </c:pt>
                <c:pt idx="22673" formatCode="0.00E+00">
                  <c:v>-5.2637399999999999E-5</c:v>
                </c:pt>
                <c:pt idx="22674" formatCode="0.00E+00">
                  <c:v>-5.93627E-5</c:v>
                </c:pt>
                <c:pt idx="22675" formatCode="0.00E+00">
                  <c:v>-8.7397000000000004E-5</c:v>
                </c:pt>
                <c:pt idx="22676" formatCode="0.00E+00">
                  <c:v>-9.8041200000000006E-5</c:v>
                </c:pt>
                <c:pt idx="22677" formatCode="0.00E+00">
                  <c:v>-1.18347E-4</c:v>
                </c:pt>
                <c:pt idx="22678" formatCode="0.00E+00">
                  <c:v>-1.3841E-4</c:v>
                </c:pt>
                <c:pt idx="22679" formatCode="0.00E+00">
                  <c:v>-1.5194699999999999E-4</c:v>
                </c:pt>
                <c:pt idx="22680" formatCode="0.00E+00">
                  <c:v>-1.7700800000000001E-4</c:v>
                </c:pt>
                <c:pt idx="22681" formatCode="0.00E+00">
                  <c:v>-1.9048900000000001E-4</c:v>
                </c:pt>
                <c:pt idx="22682" formatCode="0.00E+00">
                  <c:v>-2.12232E-4</c:v>
                </c:pt>
                <c:pt idx="22683" formatCode="0.00E+00">
                  <c:v>-2.3013499999999999E-4</c:v>
                </c:pt>
                <c:pt idx="22684" formatCode="0.00E+00">
                  <c:v>-2.4625599999999998E-4</c:v>
                </c:pt>
                <c:pt idx="22685" formatCode="0.00E+00">
                  <c:v>-2.6655100000000002E-4</c:v>
                </c:pt>
                <c:pt idx="22686" formatCode="0.00E+00">
                  <c:v>-2.8269699999999999E-4</c:v>
                </c:pt>
                <c:pt idx="22687" formatCode="0.00E+00">
                  <c:v>-3.0034899999999999E-4</c:v>
                </c:pt>
                <c:pt idx="22688" formatCode="0.00E+00">
                  <c:v>-3.2119199999999998E-4</c:v>
                </c:pt>
                <c:pt idx="22689" formatCode="0.00E+00">
                  <c:v>-3.3529700000000003E-4</c:v>
                </c:pt>
                <c:pt idx="22690" formatCode="0.00E+00">
                  <c:v>-3.5879599999999998E-4</c:v>
                </c:pt>
                <c:pt idx="22691" formatCode="0.00E+00">
                  <c:v>-3.74996E-4</c:v>
                </c:pt>
                <c:pt idx="22692" formatCode="0.00E+00">
                  <c:v>-3.93867E-4</c:v>
                </c:pt>
                <c:pt idx="22693" formatCode="0.00E+00">
                  <c:v>-4.15888E-4</c:v>
                </c:pt>
                <c:pt idx="22694" formatCode="0.00E+00">
                  <c:v>-4.2669000000000002E-4</c:v>
                </c:pt>
                <c:pt idx="22695" formatCode="0.00E+00">
                  <c:v>-4.5318600000000001E-4</c:v>
                </c:pt>
                <c:pt idx="22696" formatCode="0.00E+00">
                  <c:v>-4.63039E-4</c:v>
                </c:pt>
                <c:pt idx="22697" formatCode="0.00E+00">
                  <c:v>-4.8640100000000002E-4</c:v>
                </c:pt>
                <c:pt idx="22698" formatCode="0.00E+00">
                  <c:v>-5.0374299999999996E-4</c:v>
                </c:pt>
                <c:pt idx="22699" formatCode="0.00E+00">
                  <c:v>-5.1831200000000005E-4</c:v>
                </c:pt>
                <c:pt idx="22700" formatCode="0.00E+00">
                  <c:v>-5.4545500000000003E-4</c:v>
                </c:pt>
                <c:pt idx="22701" formatCode="0.00E+00">
                  <c:v>-5.5472099999999999E-4</c:v>
                </c:pt>
                <c:pt idx="22702" formatCode="0.00E+00">
                  <c:v>-5.8317099999999995E-4</c:v>
                </c:pt>
                <c:pt idx="22703" formatCode="0.00E+00">
                  <c:v>-5.9468499999999996E-4</c:v>
                </c:pt>
                <c:pt idx="22704" formatCode="0.00E+00">
                  <c:v>-6.14994E-4</c:v>
                </c:pt>
                <c:pt idx="22705" formatCode="0.00E+00">
                  <c:v>-6.3541800000000001E-4</c:v>
                </c:pt>
                <c:pt idx="22706" formatCode="0.00E+00">
                  <c:v>-6.4724900000000002E-4</c:v>
                </c:pt>
                <c:pt idx="22707" formatCode="0.00E+00">
                  <c:v>-6.7341000000000005E-4</c:v>
                </c:pt>
                <c:pt idx="22708" formatCode="0.00E+00">
                  <c:v>-6.8376999999999999E-4</c:v>
                </c:pt>
                <c:pt idx="22709" formatCode="0.00E+00">
                  <c:v>-7.0799600000000002E-4</c:v>
                </c:pt>
                <c:pt idx="22710" formatCode="0.00E+00">
                  <c:v>-7.2530299999999995E-4</c:v>
                </c:pt>
                <c:pt idx="22711" formatCode="0.00E+00">
                  <c:v>-7.43313E-4</c:v>
                </c:pt>
                <c:pt idx="22712" formatCode="0.00E+00">
                  <c:v>-7.66064E-4</c:v>
                </c:pt>
                <c:pt idx="22713" formatCode="0.00E+00">
                  <c:v>-7.79643E-4</c:v>
                </c:pt>
                <c:pt idx="22714" formatCode="0.00E+00">
                  <c:v>-8.0170899999999995E-4</c:v>
                </c:pt>
                <c:pt idx="22715" formatCode="0.00E+00">
                  <c:v>-8.1793000000000002E-4</c:v>
                </c:pt>
                <c:pt idx="22716" formatCode="0.00E+00">
                  <c:v>-8.3530500000000005E-4</c:v>
                </c:pt>
                <c:pt idx="22717" formatCode="0.00E+00">
                  <c:v>-8.5564300000000001E-4</c:v>
                </c:pt>
                <c:pt idx="22718" formatCode="0.00E+00">
                  <c:v>-8.7065000000000005E-4</c:v>
                </c:pt>
                <c:pt idx="22719" formatCode="0.00E+00">
                  <c:v>-8.9212999999999998E-4</c:v>
                </c:pt>
                <c:pt idx="22720" formatCode="0.00E+00">
                  <c:v>-9.1147899999999998E-4</c:v>
                </c:pt>
                <c:pt idx="22721" formatCode="0.00E+00">
                  <c:v>-9.2887600000000003E-4</c:v>
                </c:pt>
                <c:pt idx="22722" formatCode="0.00E+00">
                  <c:v>-9.5180199999999996E-4</c:v>
                </c:pt>
                <c:pt idx="22723" formatCode="0.00E+00">
                  <c:v>-9.6497100000000001E-4</c:v>
                </c:pt>
                <c:pt idx="22724" formatCode="0.00E+00">
                  <c:v>-9.875979999999999E-4</c:v>
                </c:pt>
                <c:pt idx="22725" formatCode="0.00E+00">
                  <c:v>-1.0034600000000001E-3</c:v>
                </c:pt>
                <c:pt idx="22726" formatCode="0.00E+00">
                  <c:v>-1.02038E-3</c:v>
                </c:pt>
                <c:pt idx="22727" formatCode="0.00E+00">
                  <c:v>-1.0422400000000001E-3</c:v>
                </c:pt>
                <c:pt idx="22728" formatCode="0.00E+00">
                  <c:v>-1.05422E-3</c:v>
                </c:pt>
                <c:pt idx="22729" formatCode="0.00E+00">
                  <c:v>-1.08092E-3</c:v>
                </c:pt>
                <c:pt idx="22730" formatCode="0.00E+00">
                  <c:v>-1.09479E-3</c:v>
                </c:pt>
                <c:pt idx="22731" formatCode="0.00E+00">
                  <c:v>-1.11764E-3</c:v>
                </c:pt>
                <c:pt idx="22732" formatCode="0.00E+00">
                  <c:v>-1.13638E-3</c:v>
                </c:pt>
                <c:pt idx="22733" formatCode="0.00E+00">
                  <c:v>-1.15121E-3</c:v>
                </c:pt>
                <c:pt idx="22734" formatCode="0.00E+00">
                  <c:v>-1.1753600000000001E-3</c:v>
                </c:pt>
                <c:pt idx="22735" formatCode="0.00E+00">
                  <c:v>-1.18647E-3</c:v>
                </c:pt>
                <c:pt idx="22736" formatCode="0.00E+00">
                  <c:v>-1.2103999999999999E-3</c:v>
                </c:pt>
                <c:pt idx="22737" formatCode="0.00E+00">
                  <c:v>-1.22433E-3</c:v>
                </c:pt>
                <c:pt idx="22738" formatCode="0.00E+00">
                  <c:v>-1.2443899999999999E-3</c:v>
                </c:pt>
                <c:pt idx="22739" formatCode="0.00E+00">
                  <c:v>-1.26564E-3</c:v>
                </c:pt>
                <c:pt idx="22740" formatCode="0.00E+00">
                  <c:v>-1.28202E-3</c:v>
                </c:pt>
                <c:pt idx="22741" formatCode="0.00E+00">
                  <c:v>-1.3056700000000001E-3</c:v>
                </c:pt>
                <c:pt idx="22742" formatCode="0.00E+00">
                  <c:v>-1.32062E-3</c:v>
                </c:pt>
                <c:pt idx="22743" formatCode="0.00E+00">
                  <c:v>-1.34168E-3</c:v>
                </c:pt>
                <c:pt idx="22744" formatCode="0.00E+00">
                  <c:v>-1.3587600000000001E-3</c:v>
                </c:pt>
                <c:pt idx="22745" formatCode="0.00E+00">
                  <c:v>-1.3763E-3</c:v>
                </c:pt>
                <c:pt idx="22746" formatCode="0.00E+00">
                  <c:v>-1.3951600000000001E-3</c:v>
                </c:pt>
                <c:pt idx="22747" formatCode="0.00E+00">
                  <c:v>-1.41242E-3</c:v>
                </c:pt>
                <c:pt idx="22748" formatCode="0.00E+00">
                  <c:v>-1.4319300000000001E-3</c:v>
                </c:pt>
                <c:pt idx="22749" formatCode="0.00E+00">
                  <c:v>-1.4522700000000001E-3</c:v>
                </c:pt>
                <c:pt idx="22750" formatCode="0.00E+00">
                  <c:v>-1.4709499999999999E-3</c:v>
                </c:pt>
                <c:pt idx="22751" formatCode="0.00E+00">
                  <c:v>-1.4916899999999999E-3</c:v>
                </c:pt>
                <c:pt idx="22752" formatCode="0.00E+00">
                  <c:v>-1.5101400000000001E-3</c:v>
                </c:pt>
                <c:pt idx="22753" formatCode="0.00E+00">
                  <c:v>-1.5276700000000001E-3</c:v>
                </c:pt>
                <c:pt idx="22754" formatCode="0.00E+00">
                  <c:v>-1.54783E-3</c:v>
                </c:pt>
                <c:pt idx="22755" formatCode="0.00E+00">
                  <c:v>-1.5619099999999999E-3</c:v>
                </c:pt>
                <c:pt idx="22756" formatCode="0.00E+00">
                  <c:v>-1.5838499999999999E-3</c:v>
                </c:pt>
                <c:pt idx="22757" formatCode="0.00E+00">
                  <c:v>-1.5987099999999999E-3</c:v>
                </c:pt>
                <c:pt idx="22758" formatCode="0.00E+00">
                  <c:v>-1.6201799999999999E-3</c:v>
                </c:pt>
                <c:pt idx="22759" formatCode="0.00E+00">
                  <c:v>-1.6400099999999999E-3</c:v>
                </c:pt>
                <c:pt idx="22760" formatCode="0.00E+00">
                  <c:v>-1.6571699999999999E-3</c:v>
                </c:pt>
                <c:pt idx="22761" formatCode="0.00E+00">
                  <c:v>-1.68111E-3</c:v>
                </c:pt>
                <c:pt idx="22762" formatCode="0.00E+00">
                  <c:v>-1.69425E-3</c:v>
                </c:pt>
                <c:pt idx="22763" formatCode="0.00E+00">
                  <c:v>-1.71832E-3</c:v>
                </c:pt>
                <c:pt idx="22764" formatCode="0.00E+00">
                  <c:v>-1.73189E-3</c:v>
                </c:pt>
                <c:pt idx="22765" formatCode="0.00E+00">
                  <c:v>-1.7519E-3</c:v>
                </c:pt>
                <c:pt idx="22766" formatCode="0.00E+00">
                  <c:v>-1.7704299999999999E-3</c:v>
                </c:pt>
                <c:pt idx="22767" formatCode="0.00E+00">
                  <c:v>-1.78626E-3</c:v>
                </c:pt>
                <c:pt idx="22768" formatCode="0.00E+00">
                  <c:v>-1.8106299999999999E-3</c:v>
                </c:pt>
                <c:pt idx="22769" formatCode="0.00E+00">
                  <c:v>-1.8247599999999999E-3</c:v>
                </c:pt>
                <c:pt idx="22770" formatCode="0.00E+00">
                  <c:v>-1.8497699999999999E-3</c:v>
                </c:pt>
                <c:pt idx="22771" formatCode="0.00E+00">
                  <c:v>-1.8651500000000001E-3</c:v>
                </c:pt>
                <c:pt idx="22772" formatCode="0.00E+00">
                  <c:v>-1.8861800000000001E-3</c:v>
                </c:pt>
                <c:pt idx="22773" formatCode="0.00E+00">
                  <c:v>-1.9048299999999999E-3</c:v>
                </c:pt>
                <c:pt idx="22774" formatCode="0.00E+00">
                  <c:v>-1.9209400000000001E-3</c:v>
                </c:pt>
                <c:pt idx="22775" formatCode="0.00E+00">
                  <c:v>-1.94224E-3</c:v>
                </c:pt>
                <c:pt idx="22776" formatCode="0.00E+00">
                  <c:v>-1.9566900000000001E-3</c:v>
                </c:pt>
                <c:pt idx="22777" formatCode="0.00E+00">
                  <c:v>-1.9795099999999999E-3</c:v>
                </c:pt>
                <c:pt idx="22778" formatCode="0.00E+00">
                  <c:v>-1.9962700000000001E-3</c:v>
                </c:pt>
                <c:pt idx="22779" formatCode="0.00E+00">
                  <c:v>-2.01812E-3</c:v>
                </c:pt>
                <c:pt idx="22780" formatCode="0.00E+00">
                  <c:v>-2.0372900000000002E-3</c:v>
                </c:pt>
                <c:pt idx="22781" formatCode="0.00E+00">
                  <c:v>-2.0567300000000001E-3</c:v>
                </c:pt>
                <c:pt idx="22782" formatCode="0.00E+00">
                  <c:v>-2.07669E-3</c:v>
                </c:pt>
                <c:pt idx="22783" formatCode="0.00E+00">
                  <c:v>-2.0939499999999998E-3</c:v>
                </c:pt>
                <c:pt idx="22784" formatCode="0.00E+00">
                  <c:v>-2.1133900000000001E-3</c:v>
                </c:pt>
                <c:pt idx="22785" formatCode="0.00E+00">
                  <c:v>-2.1299600000000002E-3</c:v>
                </c:pt>
                <c:pt idx="22786" formatCode="0.00E+00">
                  <c:v>-2.1509200000000002E-3</c:v>
                </c:pt>
                <c:pt idx="22787" formatCode="0.00E+00">
                  <c:v>-2.1698899999999998E-3</c:v>
                </c:pt>
                <c:pt idx="22788" formatCode="0.00E+00">
                  <c:v>-2.1932200000000001E-3</c:v>
                </c:pt>
                <c:pt idx="22789" formatCode="0.00E+00">
                  <c:v>-2.2129900000000002E-3</c:v>
                </c:pt>
                <c:pt idx="22790" formatCode="0.00E+00">
                  <c:v>-2.2358199999999999E-3</c:v>
                </c:pt>
                <c:pt idx="22791" formatCode="0.00E+00">
                  <c:v>-2.25574E-3</c:v>
                </c:pt>
                <c:pt idx="22792" formatCode="0.00E+00">
                  <c:v>-2.2758700000000001E-3</c:v>
                </c:pt>
                <c:pt idx="22793" formatCode="0.00E+00">
                  <c:v>-2.2968799999999998E-3</c:v>
                </c:pt>
                <c:pt idx="22794" formatCode="0.00E+00">
                  <c:v>-2.3137499999999998E-3</c:v>
                </c:pt>
                <c:pt idx="22795" formatCode="0.00E+00">
                  <c:v>-2.33694E-3</c:v>
                </c:pt>
                <c:pt idx="22796" formatCode="0.00E+00">
                  <c:v>-2.3533199999999999E-3</c:v>
                </c:pt>
                <c:pt idx="22797" formatCode="0.00E+00">
                  <c:v>-2.3781000000000002E-3</c:v>
                </c:pt>
                <c:pt idx="22798" formatCode="0.00E+00">
                  <c:v>-2.3966999999999999E-3</c:v>
                </c:pt>
                <c:pt idx="22799" formatCode="0.00E+00">
                  <c:v>-2.4191099999999999E-3</c:v>
                </c:pt>
                <c:pt idx="22800" formatCode="0.00E+00">
                  <c:v>-2.4413799999999999E-3</c:v>
                </c:pt>
                <c:pt idx="22801" formatCode="0.00E+00">
                  <c:v>-2.4593699999999998E-3</c:v>
                </c:pt>
                <c:pt idx="22802" formatCode="0.00E+00">
                  <c:v>-2.4843899999999999E-3</c:v>
                </c:pt>
                <c:pt idx="22803" formatCode="0.00E+00">
                  <c:v>-2.4991900000000001E-3</c:v>
                </c:pt>
                <c:pt idx="22804" formatCode="0.00E+00">
                  <c:v>-2.5235800000000001E-3</c:v>
                </c:pt>
                <c:pt idx="22805" formatCode="0.00E+00">
                  <c:v>-2.5402100000000002E-3</c:v>
                </c:pt>
                <c:pt idx="22806" formatCode="0.00E+00">
                  <c:v>-2.5624200000000001E-3</c:v>
                </c:pt>
                <c:pt idx="22807" formatCode="0.00E+00">
                  <c:v>-2.58464E-3</c:v>
                </c:pt>
                <c:pt idx="22808" formatCode="0.00E+00">
                  <c:v>-2.6030300000000001E-3</c:v>
                </c:pt>
                <c:pt idx="22809" formatCode="0.00E+00">
                  <c:v>-2.6286999999999999E-3</c:v>
                </c:pt>
                <c:pt idx="22810" formatCode="0.00E+00">
                  <c:v>-2.6453800000000001E-3</c:v>
                </c:pt>
                <c:pt idx="22811" formatCode="0.00E+00">
                  <c:v>-2.6708000000000001E-3</c:v>
                </c:pt>
                <c:pt idx="22812" formatCode="0.00E+00">
                  <c:v>-2.6888400000000001E-3</c:v>
                </c:pt>
                <c:pt idx="22813" formatCode="0.00E+00">
                  <c:v>-2.7097800000000002E-3</c:v>
                </c:pt>
                <c:pt idx="22814" formatCode="0.00E+00">
                  <c:v>-2.7304199999999999E-3</c:v>
                </c:pt>
                <c:pt idx="22815" formatCode="0.00E+00">
                  <c:v>-2.74881E-3</c:v>
                </c:pt>
                <c:pt idx="22816" formatCode="0.00E+00">
                  <c:v>-2.7727799999999999E-3</c:v>
                </c:pt>
                <c:pt idx="22817" formatCode="0.00E+00">
                  <c:v>-2.79152E-3</c:v>
                </c:pt>
                <c:pt idx="22818" formatCode="0.00E+00">
                  <c:v>-2.8149E-3</c:v>
                </c:pt>
                <c:pt idx="22819" formatCode="0.00E+00">
                  <c:v>-2.8350900000000002E-3</c:v>
                </c:pt>
                <c:pt idx="22820" formatCode="0.00E+00">
                  <c:v>-2.8570100000000001E-3</c:v>
                </c:pt>
                <c:pt idx="22821" formatCode="0.00E+00">
                  <c:v>-2.8786100000000002E-3</c:v>
                </c:pt>
                <c:pt idx="22822" formatCode="0.00E+00">
                  <c:v>-2.8989699999999998E-3</c:v>
                </c:pt>
                <c:pt idx="22823" formatCode="0.00E+00">
                  <c:v>-2.9191400000000002E-3</c:v>
                </c:pt>
                <c:pt idx="22824" formatCode="0.00E+00">
                  <c:v>-2.93998E-3</c:v>
                </c:pt>
                <c:pt idx="22825" formatCode="0.00E+00">
                  <c:v>-2.9615399999999999E-3</c:v>
                </c:pt>
                <c:pt idx="22826" formatCode="0.00E+00">
                  <c:v>-2.9846400000000002E-3</c:v>
                </c:pt>
                <c:pt idx="22827" formatCode="0.00E+00">
                  <c:v>-3.0076500000000002E-3</c:v>
                </c:pt>
                <c:pt idx="22828" formatCode="0.00E+00">
                  <c:v>-3.0290500000000001E-3</c:v>
                </c:pt>
                <c:pt idx="22829" formatCode="0.00E+00">
                  <c:v>-3.05368E-3</c:v>
                </c:pt>
                <c:pt idx="22830" formatCode="0.00E+00">
                  <c:v>-3.07392E-3</c:v>
                </c:pt>
                <c:pt idx="22831" formatCode="0.00E+00">
                  <c:v>-3.0993100000000001E-3</c:v>
                </c:pt>
                <c:pt idx="22832" formatCode="0.00E+00">
                  <c:v>-3.1194E-3</c:v>
                </c:pt>
                <c:pt idx="22833" formatCode="0.00E+00">
                  <c:v>-3.1419999999999998E-3</c:v>
                </c:pt>
                <c:pt idx="22834" formatCode="0.00E+00">
                  <c:v>-3.1650300000000001E-3</c:v>
                </c:pt>
                <c:pt idx="22835" formatCode="0.00E+00">
                  <c:v>-3.18499E-3</c:v>
                </c:pt>
                <c:pt idx="22836" formatCode="0.00E+00">
                  <c:v>-3.2113300000000001E-3</c:v>
                </c:pt>
                <c:pt idx="22837" formatCode="0.00E+00">
                  <c:v>-3.2296400000000002E-3</c:v>
                </c:pt>
                <c:pt idx="22838" formatCode="0.00E+00">
                  <c:v>-3.2556E-3</c:v>
                </c:pt>
                <c:pt idx="22839" formatCode="0.00E+00">
                  <c:v>-3.2764500000000002E-3</c:v>
                </c:pt>
                <c:pt idx="22840" formatCode="0.00E+00">
                  <c:v>-3.2997299999999999E-3</c:v>
                </c:pt>
                <c:pt idx="22841" formatCode="0.00E+00">
                  <c:v>-3.32431E-3</c:v>
                </c:pt>
                <c:pt idx="22842" formatCode="0.00E+00">
                  <c:v>-3.3432100000000001E-3</c:v>
                </c:pt>
                <c:pt idx="22843" formatCode="0.00E+00">
                  <c:v>-3.3690299999999999E-3</c:v>
                </c:pt>
                <c:pt idx="22844" formatCode="0.00E+00">
                  <c:v>-3.3878300000000001E-3</c:v>
                </c:pt>
                <c:pt idx="22845" formatCode="0.00E+00">
                  <c:v>-3.4127200000000002E-3</c:v>
                </c:pt>
                <c:pt idx="22846" formatCode="0.00E+00">
                  <c:v>-3.4343899999999998E-3</c:v>
                </c:pt>
                <c:pt idx="22847" formatCode="0.00E+00">
                  <c:v>-3.4558800000000001E-3</c:v>
                </c:pt>
                <c:pt idx="22848" formatCode="0.00E+00">
                  <c:v>-3.4804100000000002E-3</c:v>
                </c:pt>
                <c:pt idx="22849" formatCode="0.00E+00">
                  <c:v>-3.5011199999999999E-3</c:v>
                </c:pt>
                <c:pt idx="22850" formatCode="0.00E+00">
                  <c:v>-3.5263899999999999E-3</c:v>
                </c:pt>
                <c:pt idx="22851" formatCode="0.00E+00">
                  <c:v>-3.54777E-3</c:v>
                </c:pt>
                <c:pt idx="22852" formatCode="0.00E+00">
                  <c:v>-3.5700800000000002E-3</c:v>
                </c:pt>
                <c:pt idx="22853" formatCode="0.00E+00">
                  <c:v>-3.59282E-3</c:v>
                </c:pt>
                <c:pt idx="22854" formatCode="0.00E+00">
                  <c:v>-3.6140199999999999E-3</c:v>
                </c:pt>
                <c:pt idx="22855" formatCode="0.00E+00">
                  <c:v>-3.6372800000000001E-3</c:v>
                </c:pt>
                <c:pt idx="22856" formatCode="0.00E+00">
                  <c:v>-3.65928E-3</c:v>
                </c:pt>
                <c:pt idx="22857" formatCode="0.00E+00">
                  <c:v>-3.6809099999999999E-3</c:v>
                </c:pt>
                <c:pt idx="22858" formatCode="0.00E+00">
                  <c:v>-3.70485E-3</c:v>
                </c:pt>
                <c:pt idx="22859" formatCode="0.00E+00">
                  <c:v>-3.7261E-3</c:v>
                </c:pt>
                <c:pt idx="22860" formatCode="0.00E+00">
                  <c:v>-3.7502199999999999E-3</c:v>
                </c:pt>
                <c:pt idx="22861" formatCode="0.00E+00">
                  <c:v>-3.7723700000000002E-3</c:v>
                </c:pt>
                <c:pt idx="22862" formatCode="0.00E+00">
                  <c:v>-3.79372E-3</c:v>
                </c:pt>
                <c:pt idx="22863" formatCode="0.00E+00">
                  <c:v>-3.81797E-3</c:v>
                </c:pt>
                <c:pt idx="22864" formatCode="0.00E+00">
                  <c:v>-3.8372499999999999E-3</c:v>
                </c:pt>
                <c:pt idx="22865" formatCode="0.00E+00">
                  <c:v>-3.8622299999999999E-3</c:v>
                </c:pt>
                <c:pt idx="22866" formatCode="0.00E+00">
                  <c:v>-3.8821300000000001E-3</c:v>
                </c:pt>
                <c:pt idx="22867" formatCode="0.00E+00">
                  <c:v>-3.90509E-3</c:v>
                </c:pt>
                <c:pt idx="22868" formatCode="0.00E+00">
                  <c:v>-3.92831E-3</c:v>
                </c:pt>
                <c:pt idx="22869" formatCode="0.00E+00">
                  <c:v>-3.9485600000000003E-3</c:v>
                </c:pt>
                <c:pt idx="22870" formatCode="0.00E+00">
                  <c:v>-3.9744200000000002E-3</c:v>
                </c:pt>
                <c:pt idx="22871" formatCode="0.00E+00">
                  <c:v>-3.9936099999999999E-3</c:v>
                </c:pt>
                <c:pt idx="22872" formatCode="0.00E+00">
                  <c:v>-4.0185799999999999E-3</c:v>
                </c:pt>
                <c:pt idx="22873" formatCode="0.00E+00">
                  <c:v>-4.0390699999999996E-3</c:v>
                </c:pt>
                <c:pt idx="22874" formatCode="0.00E+00">
                  <c:v>-4.0606100000000001E-3</c:v>
                </c:pt>
                <c:pt idx="22875" formatCode="0.00E+00">
                  <c:v>-4.0837399999999998E-3</c:v>
                </c:pt>
                <c:pt idx="22876" formatCode="0.00E+00">
                  <c:v>-4.1031399999999999E-3</c:v>
                </c:pt>
                <c:pt idx="22877" formatCode="0.00E+00">
                  <c:v>-4.1274900000000002E-3</c:v>
                </c:pt>
                <c:pt idx="22878" formatCode="0.00E+00">
                  <c:v>-4.14738E-3</c:v>
                </c:pt>
                <c:pt idx="22879" formatCode="0.00E+00">
                  <c:v>-4.1706599999999996E-3</c:v>
                </c:pt>
                <c:pt idx="22880" formatCode="0.00E+00">
                  <c:v>-4.1926699999999999E-3</c:v>
                </c:pt>
                <c:pt idx="22881" formatCode="0.00E+00">
                  <c:v>-4.2143099999999998E-3</c:v>
                </c:pt>
                <c:pt idx="22882" formatCode="0.00E+00">
                  <c:v>-4.2372099999999999E-3</c:v>
                </c:pt>
                <c:pt idx="22883" formatCode="0.00E+00">
                  <c:v>-4.2579699999999998E-3</c:v>
                </c:pt>
                <c:pt idx="22884" formatCode="0.00E+00">
                  <c:v>-4.2798599999999999E-3</c:v>
                </c:pt>
                <c:pt idx="22885" formatCode="0.00E+00">
                  <c:v>-4.3013299999999999E-3</c:v>
                </c:pt>
                <c:pt idx="22886" formatCode="0.00E+00">
                  <c:v>-4.3222699999999996E-3</c:v>
                </c:pt>
                <c:pt idx="22887" formatCode="0.00E+00">
                  <c:v>-4.3441900000000004E-3</c:v>
                </c:pt>
                <c:pt idx="22888" formatCode="0.00E+00">
                  <c:v>-4.3655999999999999E-3</c:v>
                </c:pt>
                <c:pt idx="22889" formatCode="0.00E+00">
                  <c:v>-4.3867799999999998E-3</c:v>
                </c:pt>
                <c:pt idx="22890" formatCode="0.00E+00">
                  <c:v>-4.4099400000000002E-3</c:v>
                </c:pt>
                <c:pt idx="22891" formatCode="0.00E+00">
                  <c:v>-4.4300299999999997E-3</c:v>
                </c:pt>
                <c:pt idx="22892" formatCode="0.00E+00">
                  <c:v>-4.4535199999999999E-3</c:v>
                </c:pt>
                <c:pt idx="22893" formatCode="0.00E+00">
                  <c:v>-4.4735499999999997E-3</c:v>
                </c:pt>
                <c:pt idx="22894" formatCode="0.00E+00">
                  <c:v>-4.4952100000000004E-3</c:v>
                </c:pt>
                <c:pt idx="22895" formatCode="0.00E+00">
                  <c:v>-4.5171500000000002E-3</c:v>
                </c:pt>
                <c:pt idx="22896" formatCode="0.00E+00">
                  <c:v>-4.5361100000000003E-3</c:v>
                </c:pt>
                <c:pt idx="22897" formatCode="0.00E+00">
                  <c:v>-4.5598499999999998E-3</c:v>
                </c:pt>
                <c:pt idx="22898" formatCode="0.00E+00">
                  <c:v>-4.5778700000000004E-3</c:v>
                </c:pt>
                <c:pt idx="22899" formatCode="0.00E+00">
                  <c:v>-4.6019600000000004E-3</c:v>
                </c:pt>
                <c:pt idx="22900" formatCode="0.00E+00">
                  <c:v>-4.6223899999999997E-3</c:v>
                </c:pt>
                <c:pt idx="22901" formatCode="0.00E+00">
                  <c:v>-4.64409E-3</c:v>
                </c:pt>
                <c:pt idx="22902" formatCode="0.00E+00">
                  <c:v>-4.6667699999999998E-3</c:v>
                </c:pt>
                <c:pt idx="22903" formatCode="0.00E+00">
                  <c:v>-4.6851100000000001E-3</c:v>
                </c:pt>
                <c:pt idx="22904" formatCode="0.00E+00">
                  <c:v>-4.7089999999999996E-3</c:v>
                </c:pt>
                <c:pt idx="22905" formatCode="0.00E+00">
                  <c:v>-4.7267300000000002E-3</c:v>
                </c:pt>
                <c:pt idx="22906" formatCode="0.00E+00">
                  <c:v>-4.7495000000000002E-3</c:v>
                </c:pt>
                <c:pt idx="22907" formatCode="0.00E+00">
                  <c:v>-4.76896E-3</c:v>
                </c:pt>
                <c:pt idx="22908" formatCode="0.00E+00">
                  <c:v>-4.7896900000000001E-3</c:v>
                </c:pt>
                <c:pt idx="22909" formatCode="0.00E+00">
                  <c:v>-4.8123100000000002E-3</c:v>
                </c:pt>
                <c:pt idx="22910" formatCode="0.00E+00">
                  <c:v>-4.8320100000000003E-3</c:v>
                </c:pt>
                <c:pt idx="22911" formatCode="0.00E+00">
                  <c:v>-4.8552200000000004E-3</c:v>
                </c:pt>
                <c:pt idx="22912" formatCode="0.00E+00">
                  <c:v>-4.87397E-3</c:v>
                </c:pt>
                <c:pt idx="22913" formatCode="0.00E+00">
                  <c:v>-4.8957000000000002E-3</c:v>
                </c:pt>
                <c:pt idx="22914" formatCode="0.00E+00">
                  <c:v>-4.9150799999999996E-3</c:v>
                </c:pt>
                <c:pt idx="22915" formatCode="0.00E+00">
                  <c:v>-4.9354799999999999E-3</c:v>
                </c:pt>
                <c:pt idx="22916" formatCode="0.00E+00">
                  <c:v>-4.9556299999999999E-3</c:v>
                </c:pt>
                <c:pt idx="22917" formatCode="0.00E+00">
                  <c:v>-4.9754600000000001E-3</c:v>
                </c:pt>
                <c:pt idx="22918" formatCode="0.00E+00">
                  <c:v>-4.9964199999999997E-3</c:v>
                </c:pt>
                <c:pt idx="22919" formatCode="0.00E+00">
                  <c:v>-5.0167199999999997E-3</c:v>
                </c:pt>
                <c:pt idx="22920" formatCode="0.00E+00">
                  <c:v>-5.0382400000000003E-3</c:v>
                </c:pt>
                <c:pt idx="22921" formatCode="0.00E+00">
                  <c:v>-5.0579800000000001E-3</c:v>
                </c:pt>
                <c:pt idx="22922" formatCode="0.00E+00">
                  <c:v>-5.0792900000000002E-3</c:v>
                </c:pt>
                <c:pt idx="22923" formatCode="0.00E+00">
                  <c:v>-5.0980399999999999E-3</c:v>
                </c:pt>
                <c:pt idx="22924" formatCode="0.00E+00">
                  <c:v>-5.1189599999999997E-3</c:v>
                </c:pt>
                <c:pt idx="22925" formatCode="0.00E+00">
                  <c:v>-5.1375700000000002E-3</c:v>
                </c:pt>
                <c:pt idx="22926" formatCode="0.00E+00">
                  <c:v>-5.1577100000000002E-3</c:v>
                </c:pt>
                <c:pt idx="22927" formatCode="0.00E+00">
                  <c:v>-5.1776399999999998E-3</c:v>
                </c:pt>
                <c:pt idx="22928" formatCode="0.00E+00">
                  <c:v>-5.1967200000000002E-3</c:v>
                </c:pt>
                <c:pt idx="22929" formatCode="0.00E+00">
                  <c:v>-5.2186300000000001E-3</c:v>
                </c:pt>
                <c:pt idx="22930" formatCode="0.00E+00">
                  <c:v>-5.2368600000000003E-3</c:v>
                </c:pt>
                <c:pt idx="22931" formatCode="0.00E+00">
                  <c:v>-5.2593900000000001E-3</c:v>
                </c:pt>
                <c:pt idx="22932" formatCode="0.00E+00">
                  <c:v>-5.2774800000000002E-3</c:v>
                </c:pt>
                <c:pt idx="22933" formatCode="0.00E+00">
                  <c:v>-5.2981199999999999E-3</c:v>
                </c:pt>
                <c:pt idx="22934" formatCode="0.00E+00">
                  <c:v>-5.31709E-3</c:v>
                </c:pt>
                <c:pt idx="22935" formatCode="0.00E+00">
                  <c:v>-5.3354199999999996E-3</c:v>
                </c:pt>
                <c:pt idx="22936" formatCode="0.00E+00">
                  <c:v>-5.3564499999999996E-3</c:v>
                </c:pt>
                <c:pt idx="22937" formatCode="0.00E+00">
                  <c:v>-5.3735399999999996E-3</c:v>
                </c:pt>
                <c:pt idx="22938" formatCode="0.00E+00">
                  <c:v>-5.3955499999999998E-3</c:v>
                </c:pt>
                <c:pt idx="22939" formatCode="0.00E+00">
                  <c:v>-5.4131200000000004E-3</c:v>
                </c:pt>
                <c:pt idx="22940" formatCode="0.00E+00">
                  <c:v>-5.4345000000000001E-3</c:v>
                </c:pt>
                <c:pt idx="22941" formatCode="0.00E+00">
                  <c:v>-5.4538700000000004E-3</c:v>
                </c:pt>
                <c:pt idx="22942" formatCode="0.00E+00">
                  <c:v>-5.47293E-3</c:v>
                </c:pt>
                <c:pt idx="22943" formatCode="0.00E+00">
                  <c:v>-5.4932899999999996E-3</c:v>
                </c:pt>
                <c:pt idx="22944" formatCode="0.00E+00">
                  <c:v>-5.5102700000000003E-3</c:v>
                </c:pt>
                <c:pt idx="22945" formatCode="0.00E+00">
                  <c:v>-5.5311700000000002E-3</c:v>
                </c:pt>
                <c:pt idx="22946" formatCode="0.00E+00">
                  <c:v>-5.5481599999999999E-3</c:v>
                </c:pt>
                <c:pt idx="22947" formatCode="0.00E+00">
                  <c:v>-5.5685099999999996E-3</c:v>
                </c:pt>
                <c:pt idx="22948" formatCode="0.00E+00">
                  <c:v>-5.5867599999999996E-3</c:v>
                </c:pt>
                <c:pt idx="22949" formatCode="0.00E+00">
                  <c:v>-5.6060900000000002E-3</c:v>
                </c:pt>
                <c:pt idx="22950" formatCode="0.00E+00">
                  <c:v>-5.62613E-3</c:v>
                </c:pt>
                <c:pt idx="22951" formatCode="0.00E+00">
                  <c:v>-5.6445599999999999E-3</c:v>
                </c:pt>
                <c:pt idx="22952" formatCode="0.00E+00">
                  <c:v>-5.6648699999999998E-3</c:v>
                </c:pt>
                <c:pt idx="22953" formatCode="0.00E+00">
                  <c:v>-5.6823799999999999E-3</c:v>
                </c:pt>
                <c:pt idx="22954" formatCode="0.00E+00">
                  <c:v>-5.7020700000000001E-3</c:v>
                </c:pt>
                <c:pt idx="22955" formatCode="0.00E+00">
                  <c:v>-5.7197400000000001E-3</c:v>
                </c:pt>
                <c:pt idx="22956" formatCode="0.00E+00">
                  <c:v>-5.7386800000000003E-3</c:v>
                </c:pt>
                <c:pt idx="22957" formatCode="0.00E+00">
                  <c:v>-5.7567E-3</c:v>
                </c:pt>
                <c:pt idx="22958" formatCode="0.00E+00">
                  <c:v>-5.7751800000000004E-3</c:v>
                </c:pt>
                <c:pt idx="22959" formatCode="0.00E+00">
                  <c:v>-5.79439E-3</c:v>
                </c:pt>
                <c:pt idx="22960" formatCode="0.00E+00">
                  <c:v>-5.81337E-3</c:v>
                </c:pt>
                <c:pt idx="22961" formatCode="0.00E+00">
                  <c:v>-5.83309E-3</c:v>
                </c:pt>
                <c:pt idx="22962" formatCode="0.00E+00">
                  <c:v>-5.8509499999999997E-3</c:v>
                </c:pt>
                <c:pt idx="22963" formatCode="0.00E+00">
                  <c:v>-5.8700799999999997E-3</c:v>
                </c:pt>
                <c:pt idx="22964" formatCode="0.00E+00">
                  <c:v>-5.8872500000000001E-3</c:v>
                </c:pt>
                <c:pt idx="22965" formatCode="0.00E+00">
                  <c:v>-5.90626E-3</c:v>
                </c:pt>
                <c:pt idx="22966" formatCode="0.00E+00">
                  <c:v>-5.9233899999999997E-3</c:v>
                </c:pt>
                <c:pt idx="22967" formatCode="0.00E+00">
                  <c:v>-5.94175E-3</c:v>
                </c:pt>
                <c:pt idx="22968" formatCode="0.00E+00">
                  <c:v>-5.9600399999999998E-3</c:v>
                </c:pt>
                <c:pt idx="22969" formatCode="0.00E+00">
                  <c:v>-5.9783199999999996E-3</c:v>
                </c:pt>
                <c:pt idx="22970" formatCode="0.00E+00">
                  <c:v>-5.99842E-3</c:v>
                </c:pt>
                <c:pt idx="22971" formatCode="0.00E+00">
                  <c:v>-6.01551E-3</c:v>
                </c:pt>
                <c:pt idx="22972" formatCode="0.00E+00">
                  <c:v>-6.0351500000000004E-3</c:v>
                </c:pt>
                <c:pt idx="22973" formatCode="0.00E+00">
                  <c:v>-6.0514999999999996E-3</c:v>
                </c:pt>
                <c:pt idx="22974" formatCode="0.00E+00">
                  <c:v>-6.0701699999999997E-3</c:v>
                </c:pt>
                <c:pt idx="22975" formatCode="0.00E+00">
                  <c:v>-6.08751E-3</c:v>
                </c:pt>
                <c:pt idx="22976" formatCode="0.00E+00">
                  <c:v>-6.1045200000000004E-3</c:v>
                </c:pt>
                <c:pt idx="22977" formatCode="0.00E+00">
                  <c:v>-6.1232400000000003E-3</c:v>
                </c:pt>
                <c:pt idx="22978" formatCode="0.00E+00">
                  <c:v>-6.1396999999999997E-3</c:v>
                </c:pt>
                <c:pt idx="22979" formatCode="0.00E+00">
                  <c:v>-6.1598299999999998E-3</c:v>
                </c:pt>
                <c:pt idx="22980" formatCode="0.00E+00">
                  <c:v>-6.1768600000000002E-3</c:v>
                </c:pt>
                <c:pt idx="22981" formatCode="0.00E+00">
                  <c:v>-6.1958200000000003E-3</c:v>
                </c:pt>
                <c:pt idx="22982" formatCode="0.00E+00">
                  <c:v>-6.2132699999999999E-3</c:v>
                </c:pt>
                <c:pt idx="22983" formatCode="0.00E+00">
                  <c:v>-6.2303100000000002E-3</c:v>
                </c:pt>
                <c:pt idx="22984" formatCode="0.00E+00">
                  <c:v>-6.2484799999999998E-3</c:v>
                </c:pt>
                <c:pt idx="22985" formatCode="0.00E+00">
                  <c:v>-6.2645299999999999E-3</c:v>
                </c:pt>
                <c:pt idx="22986" formatCode="0.00E+00">
                  <c:v>-6.2827400000000002E-3</c:v>
                </c:pt>
                <c:pt idx="22987" formatCode="0.00E+00">
                  <c:v>-6.29927E-3</c:v>
                </c:pt>
                <c:pt idx="22988" formatCode="0.00E+00">
                  <c:v>-6.3173099999999996E-3</c:v>
                </c:pt>
                <c:pt idx="22989" formatCode="0.00E+00">
                  <c:v>-6.3351800000000002E-3</c:v>
                </c:pt>
                <c:pt idx="22990" formatCode="0.00E+00">
                  <c:v>-6.3528899999999999E-3</c:v>
                </c:pt>
                <c:pt idx="22991" formatCode="0.00E+00">
                  <c:v>-6.37099E-3</c:v>
                </c:pt>
                <c:pt idx="22992" formatCode="0.00E+00">
                  <c:v>-6.3882599999999998E-3</c:v>
                </c:pt>
                <c:pt idx="22993" formatCode="0.00E+00">
                  <c:v>-6.4052900000000001E-3</c:v>
                </c:pt>
                <c:pt idx="22994" formatCode="0.00E+00">
                  <c:v>-6.4221900000000004E-3</c:v>
                </c:pt>
                <c:pt idx="22995" formatCode="0.00E+00">
                  <c:v>-6.4387300000000001E-3</c:v>
                </c:pt>
                <c:pt idx="22996" formatCode="0.00E+00">
                  <c:v>-6.4556800000000001E-3</c:v>
                </c:pt>
                <c:pt idx="22997" formatCode="0.00E+00">
                  <c:v>-6.4728499999999996E-3</c:v>
                </c:pt>
                <c:pt idx="22998" formatCode="0.00E+00">
                  <c:v>-6.4894799999999997E-3</c:v>
                </c:pt>
                <c:pt idx="22999" formatCode="0.00E+00">
                  <c:v>-6.5076300000000004E-3</c:v>
                </c:pt>
                <c:pt idx="23000" formatCode="0.00E+00">
                  <c:v>-6.5241400000000003E-3</c:v>
                </c:pt>
                <c:pt idx="23001" formatCode="0.00E+00">
                  <c:v>-6.54245E-3</c:v>
                </c:pt>
                <c:pt idx="23002" formatCode="0.00E+00">
                  <c:v>-6.5589000000000003E-3</c:v>
                </c:pt>
                <c:pt idx="23003" formatCode="0.00E+00">
                  <c:v>-6.5753499999999998E-3</c:v>
                </c:pt>
                <c:pt idx="23004" formatCode="0.00E+00">
                  <c:v>-6.5922999999999997E-3</c:v>
                </c:pt>
                <c:pt idx="23005" formatCode="0.00E+00">
                  <c:v>-6.6075200000000004E-3</c:v>
                </c:pt>
                <c:pt idx="23006" formatCode="0.00E+00">
                  <c:v>-6.6254900000000004E-3</c:v>
                </c:pt>
                <c:pt idx="23007" formatCode="0.00E+00">
                  <c:v>-6.64059E-3</c:v>
                </c:pt>
                <c:pt idx="23008" formatCode="0.00E+00">
                  <c:v>-6.6582899999999999E-3</c:v>
                </c:pt>
                <c:pt idx="23009" formatCode="0.00E+00">
                  <c:v>-6.6746399999999999E-3</c:v>
                </c:pt>
                <c:pt idx="23010" formatCode="0.00E+00">
                  <c:v>-6.6914000000000001E-3</c:v>
                </c:pt>
                <c:pt idx="23011" formatCode="0.00E+00">
                  <c:v>-6.7091700000000004E-3</c:v>
                </c:pt>
                <c:pt idx="23012" formatCode="0.00E+00">
                  <c:v>-6.7244599999999998E-3</c:v>
                </c:pt>
                <c:pt idx="23013" formatCode="0.00E+00">
                  <c:v>-6.7420600000000002E-3</c:v>
                </c:pt>
                <c:pt idx="23014" formatCode="0.00E+00">
                  <c:v>-6.7571300000000001E-3</c:v>
                </c:pt>
                <c:pt idx="23015" formatCode="0.00E+00">
                  <c:v>-6.7740300000000003E-3</c:v>
                </c:pt>
                <c:pt idx="23016" formatCode="0.00E+00">
                  <c:v>-6.79001E-3</c:v>
                </c:pt>
                <c:pt idx="23017" formatCode="0.00E+00">
                  <c:v>-6.80577E-3</c:v>
                </c:pt>
                <c:pt idx="23018" formatCode="0.00E+00">
                  <c:v>-6.8225100000000004E-3</c:v>
                </c:pt>
                <c:pt idx="23019" formatCode="0.00E+00">
                  <c:v>-6.8385099999999999E-3</c:v>
                </c:pt>
                <c:pt idx="23020" formatCode="0.00E+00">
                  <c:v>-6.8559600000000004E-3</c:v>
                </c:pt>
                <c:pt idx="23021" formatCode="0.00E+00">
                  <c:v>-6.8724399999999996E-3</c:v>
                </c:pt>
                <c:pt idx="23022" formatCode="0.00E+00">
                  <c:v>-6.8888500000000002E-3</c:v>
                </c:pt>
                <c:pt idx="23023" formatCode="0.00E+00">
                  <c:v>-6.9048900000000003E-3</c:v>
                </c:pt>
                <c:pt idx="23024" formatCode="0.00E+00">
                  <c:v>-6.9208999999999998E-3</c:v>
                </c:pt>
                <c:pt idx="23025" formatCode="0.00E+00">
                  <c:v>-6.9365700000000004E-3</c:v>
                </c:pt>
                <c:pt idx="23026" formatCode="0.00E+00">
                  <c:v>-6.9527900000000004E-3</c:v>
                </c:pt>
                <c:pt idx="23027" formatCode="0.00E+00">
                  <c:v>-6.9679900000000003E-3</c:v>
                </c:pt>
                <c:pt idx="23028" formatCode="0.00E+00">
                  <c:v>-6.9845899999999997E-3</c:v>
                </c:pt>
                <c:pt idx="23029" formatCode="0.00E+00">
                  <c:v>-7.00076E-3</c:v>
                </c:pt>
                <c:pt idx="23030" formatCode="0.00E+00">
                  <c:v>-7.0173199999999996E-3</c:v>
                </c:pt>
                <c:pt idx="23031" formatCode="0.00E+00">
                  <c:v>-7.0343799999999998E-3</c:v>
                </c:pt>
                <c:pt idx="23032" formatCode="0.00E+00">
                  <c:v>-7.0494199999999998E-3</c:v>
                </c:pt>
                <c:pt idx="23033" formatCode="0.00E+00">
                  <c:v>-7.0666499999999998E-3</c:v>
                </c:pt>
                <c:pt idx="23034" formatCode="0.00E+00">
                  <c:v>-7.0809799999999997E-3</c:v>
                </c:pt>
                <c:pt idx="23035" formatCode="0.00E+00">
                  <c:v>-7.0975500000000002E-3</c:v>
                </c:pt>
                <c:pt idx="23036" formatCode="0.00E+00">
                  <c:v>-7.1126599999999998E-3</c:v>
                </c:pt>
                <c:pt idx="23037" formatCode="0.00E+00">
                  <c:v>-7.1279100000000003E-3</c:v>
                </c:pt>
                <c:pt idx="23038" formatCode="0.00E+00">
                  <c:v>-7.1447999999999998E-3</c:v>
                </c:pt>
                <c:pt idx="23039" formatCode="0.00E+00">
                  <c:v>-7.1593899999999999E-3</c:v>
                </c:pt>
                <c:pt idx="23040" formatCode="0.00E+00">
                  <c:v>-7.1773599999999998E-3</c:v>
                </c:pt>
                <c:pt idx="23041" formatCode="0.00E+00">
                  <c:v>-7.1920700000000001E-3</c:v>
                </c:pt>
                <c:pt idx="23042" formatCode="0.00E+00">
                  <c:v>-7.2090799999999997E-3</c:v>
                </c:pt>
                <c:pt idx="23043" formatCode="0.00E+00">
                  <c:v>-7.2244299999999996E-3</c:v>
                </c:pt>
                <c:pt idx="23044" formatCode="0.00E+00">
                  <c:v>-7.2393400000000004E-3</c:v>
                </c:pt>
                <c:pt idx="23045" formatCode="0.00E+00">
                  <c:v>-7.2556000000000001E-3</c:v>
                </c:pt>
                <c:pt idx="23046" formatCode="0.00E+00">
                  <c:v>-7.26964E-3</c:v>
                </c:pt>
                <c:pt idx="23047" formatCode="0.00E+00">
                  <c:v>-7.2863900000000002E-3</c:v>
                </c:pt>
                <c:pt idx="23048" formatCode="0.00E+00">
                  <c:v>-7.3007000000000002E-3</c:v>
                </c:pt>
                <c:pt idx="23049" formatCode="0.00E+00">
                  <c:v>-7.3170400000000003E-3</c:v>
                </c:pt>
                <c:pt idx="23050" formatCode="0.00E+00">
                  <c:v>-7.3328600000000001E-3</c:v>
                </c:pt>
                <c:pt idx="23051" formatCode="0.00E+00">
                  <c:v>-7.3492100000000001E-3</c:v>
                </c:pt>
                <c:pt idx="23052" formatCode="0.00E+00">
                  <c:v>-7.3658100000000004E-3</c:v>
                </c:pt>
                <c:pt idx="23053" formatCode="0.00E+00">
                  <c:v>-7.3807999999999999E-3</c:v>
                </c:pt>
                <c:pt idx="23054" formatCode="0.00E+00">
                  <c:v>-7.3964199999999999E-3</c:v>
                </c:pt>
                <c:pt idx="23055" formatCode="0.00E+00">
                  <c:v>-7.4111200000000002E-3</c:v>
                </c:pt>
                <c:pt idx="23056" formatCode="0.00E+00">
                  <c:v>-7.4269000000000002E-3</c:v>
                </c:pt>
                <c:pt idx="23057" formatCode="0.00E+00">
                  <c:v>-7.4416600000000001E-3</c:v>
                </c:pt>
                <c:pt idx="23058" formatCode="0.00E+00">
                  <c:v>-7.4571999999999998E-3</c:v>
                </c:pt>
                <c:pt idx="23059" formatCode="0.00E+00">
                  <c:v>-7.4722E-3</c:v>
                </c:pt>
                <c:pt idx="23060" formatCode="0.00E+00">
                  <c:v>-7.48914E-3</c:v>
                </c:pt>
                <c:pt idx="23061" formatCode="0.00E+00">
                  <c:v>-7.5057300000000004E-3</c:v>
                </c:pt>
                <c:pt idx="23062" formatCode="0.00E+00">
                  <c:v>-7.5219800000000002E-3</c:v>
                </c:pt>
                <c:pt idx="23063" formatCode="0.00E+00">
                  <c:v>-7.5375900000000003E-3</c:v>
                </c:pt>
                <c:pt idx="23064" formatCode="0.00E+00">
                  <c:v>-7.5518199999999999E-3</c:v>
                </c:pt>
                <c:pt idx="23065" formatCode="0.00E+00">
                  <c:v>-7.5681500000000001E-3</c:v>
                </c:pt>
                <c:pt idx="23066" formatCode="0.00E+00">
                  <c:v>-7.5822099999999998E-3</c:v>
                </c:pt>
                <c:pt idx="23067" formatCode="0.00E+00">
                  <c:v>-7.5982799999999998E-3</c:v>
                </c:pt>
                <c:pt idx="23068" formatCode="0.00E+00">
                  <c:v>-7.6123700000000002E-3</c:v>
                </c:pt>
                <c:pt idx="23069" formatCode="0.00E+00">
                  <c:v>-7.6284500000000002E-3</c:v>
                </c:pt>
                <c:pt idx="23070" formatCode="0.00E+00">
                  <c:v>-7.6457499999999998E-3</c:v>
                </c:pt>
                <c:pt idx="23071" formatCode="0.00E+00">
                  <c:v>-7.6619399999999999E-3</c:v>
                </c:pt>
                <c:pt idx="23072" formatCode="0.00E+00">
                  <c:v>-7.6793399999999998E-3</c:v>
                </c:pt>
                <c:pt idx="23073" formatCode="0.00E+00">
                  <c:v>-7.6931400000000002E-3</c:v>
                </c:pt>
                <c:pt idx="23074" formatCode="0.00E+00">
                  <c:v>-7.7097399999999996E-3</c:v>
                </c:pt>
                <c:pt idx="23075" formatCode="0.00E+00">
                  <c:v>-7.7241899999999997E-3</c:v>
                </c:pt>
                <c:pt idx="23076" formatCode="0.00E+00">
                  <c:v>-7.7397500000000001E-3</c:v>
                </c:pt>
                <c:pt idx="23077" formatCode="0.00E+00">
                  <c:v>-7.7545299999999999E-3</c:v>
                </c:pt>
                <c:pt idx="23078" formatCode="0.00E+00">
                  <c:v>-7.7688100000000001E-3</c:v>
                </c:pt>
                <c:pt idx="23079" formatCode="0.00E+00">
                  <c:v>-7.78651E-3</c:v>
                </c:pt>
                <c:pt idx="23080" formatCode="0.00E+00">
                  <c:v>-7.8029199999999996E-3</c:v>
                </c:pt>
                <c:pt idx="23081" formatCode="0.00E+00">
                  <c:v>-7.8209100000000004E-3</c:v>
                </c:pt>
                <c:pt idx="23082" formatCode="0.00E+00">
                  <c:v>-7.8353799999999994E-3</c:v>
                </c:pt>
                <c:pt idx="23083" formatCode="0.00E+00">
                  <c:v>-7.8516599999999999E-3</c:v>
                </c:pt>
                <c:pt idx="23084" formatCode="0.00E+00">
                  <c:v>-7.8695899999999992E-3</c:v>
                </c:pt>
                <c:pt idx="23085" formatCode="0.00E+00">
                  <c:v>-7.8861199999999999E-3</c:v>
                </c:pt>
                <c:pt idx="23086" formatCode="0.00E+00">
                  <c:v>-7.8965300000000006E-3</c:v>
                </c:pt>
                <c:pt idx="23087" formatCode="0.00E+00">
                  <c:v>-7.9040499999999993E-3</c:v>
                </c:pt>
                <c:pt idx="23088" formatCode="0.00E+00">
                  <c:v>-7.9314499999999996E-3</c:v>
                </c:pt>
                <c:pt idx="23089" formatCode="0.00E+00">
                  <c:v>-8.0428900000000005E-3</c:v>
                </c:pt>
                <c:pt idx="23090" formatCode="0.00E+00">
                  <c:v>-8.1043699999999996E-3</c:v>
                </c:pt>
                <c:pt idx="23091" formatCode="0.00E+00">
                  <c:v>-8.1194100000000005E-3</c:v>
                </c:pt>
                <c:pt idx="23092" formatCode="0.00E+00">
                  <c:v>-8.1952299999999995E-3</c:v>
                </c:pt>
                <c:pt idx="23093" formatCode="0.00E+00">
                  <c:v>-8.2090700000000006E-3</c:v>
                </c:pt>
                <c:pt idx="23094" formatCode="0.00E+00">
                  <c:v>-8.2685499999999995E-3</c:v>
                </c:pt>
                <c:pt idx="23095" formatCode="0.00E+00">
                  <c:v>-8.3087300000000003E-3</c:v>
                </c:pt>
                <c:pt idx="23096" formatCode="0.00E+00">
                  <c:v>-8.3381199999999992E-3</c:v>
                </c:pt>
                <c:pt idx="23097" formatCode="0.00E+00">
                  <c:v>-8.4018600000000006E-3</c:v>
                </c:pt>
                <c:pt idx="23098" formatCode="0.00E+00">
                  <c:v>-8.4207599999999994E-3</c:v>
                </c:pt>
                <c:pt idx="23099" formatCode="0.00E+00">
                  <c:v>-8.4858499999999996E-3</c:v>
                </c:pt>
                <c:pt idx="23100" formatCode="0.00E+00">
                  <c:v>-8.5200299999999996E-3</c:v>
                </c:pt>
                <c:pt idx="23101" formatCode="0.00E+00">
                  <c:v>-8.5636099999999993E-3</c:v>
                </c:pt>
                <c:pt idx="23102" formatCode="0.00E+00">
                  <c:v>-8.6158699999999994E-3</c:v>
                </c:pt>
                <c:pt idx="23103" formatCode="0.00E+00">
                  <c:v>-8.6448099999999993E-3</c:v>
                </c:pt>
                <c:pt idx="23104" formatCode="0.00E+00">
                  <c:v>-8.7001800000000001E-3</c:v>
                </c:pt>
                <c:pt idx="23105" formatCode="0.00E+00">
                  <c:v>-8.7350299999999995E-3</c:v>
                </c:pt>
                <c:pt idx="23106" formatCode="0.00E+00">
                  <c:v>-8.7756599999999994E-3</c:v>
                </c:pt>
                <c:pt idx="23107" formatCode="0.00E+00">
                  <c:v>-8.82638E-3</c:v>
                </c:pt>
                <c:pt idx="23108" formatCode="0.00E+00">
                  <c:v>-8.8610200000000007E-3</c:v>
                </c:pt>
                <c:pt idx="23109" formatCode="0.00E+00">
                  <c:v>-8.9190699999999994E-3</c:v>
                </c:pt>
                <c:pt idx="23110" formatCode="0.00E+00">
                  <c:v>-8.9628099999999999E-3</c:v>
                </c:pt>
                <c:pt idx="23111" formatCode="0.00E+00">
                  <c:v>-9.0049299999999995E-3</c:v>
                </c:pt>
                <c:pt idx="23112" formatCode="0.00E+00">
                  <c:v>-9.0630899999999993E-3</c:v>
                </c:pt>
                <c:pt idx="23113" formatCode="0.00E+00">
                  <c:v>-9.0910799999999996E-3</c:v>
                </c:pt>
                <c:pt idx="23114" formatCode="0.00E+00">
                  <c:v>-9.1530799999999992E-3</c:v>
                </c:pt>
                <c:pt idx="23115" formatCode="0.00E+00">
                  <c:v>-9.1863699999999993E-3</c:v>
                </c:pt>
                <c:pt idx="23116" formatCode="0.00E+00">
                  <c:v>-9.2325800000000006E-3</c:v>
                </c:pt>
                <c:pt idx="23117" formatCode="0.00E+00">
                  <c:v>-9.2881200000000004E-3</c:v>
                </c:pt>
                <c:pt idx="23118" formatCode="0.00E+00">
                  <c:v>-9.3169800000000007E-3</c:v>
                </c:pt>
                <c:pt idx="23119" formatCode="0.00E+00">
                  <c:v>-9.3881099999999999E-3</c:v>
                </c:pt>
                <c:pt idx="23120" formatCode="0.00E+00">
                  <c:v>-9.4133299999999993E-3</c:v>
                </c:pt>
                <c:pt idx="23121" formatCode="0.00E+00">
                  <c:v>-9.4743199999999996E-3</c:v>
                </c:pt>
                <c:pt idx="23122" formatCode="0.00E+00">
                  <c:v>-9.5184099999999997E-3</c:v>
                </c:pt>
                <c:pt idx="23123" formatCode="0.00E+00">
                  <c:v>-9.5576099999999994E-3</c:v>
                </c:pt>
                <c:pt idx="23124" formatCode="0.00E+00">
                  <c:v>-9.6180499999999995E-3</c:v>
                </c:pt>
                <c:pt idx="23125" formatCode="0.00E+00">
                  <c:v>-9.6329499999999995E-3</c:v>
                </c:pt>
                <c:pt idx="23126" formatCode="0.00E+00">
                  <c:v>-9.7005600000000004E-3</c:v>
                </c:pt>
                <c:pt idx="23127" formatCode="0.00E+00">
                  <c:v>-9.8219899999999992E-3</c:v>
                </c:pt>
                <c:pt idx="23128" formatCode="0.00E+00">
                  <c:v>-9.9182000000000003E-3</c:v>
                </c:pt>
                <c:pt idx="23129" formatCode="0.00E+00">
                  <c:v>-9.9700299999999995E-3</c:v>
                </c:pt>
                <c:pt idx="23130">
                  <c:v>-1.0075199999999999E-2</c:v>
                </c:pt>
                <c:pt idx="23131">
                  <c:v>-1.0141499999999999E-2</c:v>
                </c:pt>
                <c:pt idx="23132">
                  <c:v>-1.02138E-2</c:v>
                </c:pt>
                <c:pt idx="23133">
                  <c:v>-1.0284400000000001E-2</c:v>
                </c:pt>
                <c:pt idx="23134">
                  <c:v>-1.03292E-2</c:v>
                </c:pt>
                <c:pt idx="23135">
                  <c:v>-1.04127E-2</c:v>
                </c:pt>
                <c:pt idx="23136">
                  <c:v>-1.0460000000000001E-2</c:v>
                </c:pt>
                <c:pt idx="23137">
                  <c:v>-1.05378E-2</c:v>
                </c:pt>
                <c:pt idx="23138">
                  <c:v>-1.0600200000000001E-2</c:v>
                </c:pt>
                <c:pt idx="23139">
                  <c:v>-1.0663000000000001E-2</c:v>
                </c:pt>
                <c:pt idx="23140">
                  <c:v>-1.0737E-2</c:v>
                </c:pt>
                <c:pt idx="23141">
                  <c:v>-1.07931E-2</c:v>
                </c:pt>
                <c:pt idx="23142">
                  <c:v>-1.0864199999999999E-2</c:v>
                </c:pt>
                <c:pt idx="23143">
                  <c:v>-1.0925799999999999E-2</c:v>
                </c:pt>
                <c:pt idx="23144">
                  <c:v>-1.09867E-2</c:v>
                </c:pt>
                <c:pt idx="23145">
                  <c:v>-1.1055300000000001E-2</c:v>
                </c:pt>
                <c:pt idx="23146">
                  <c:v>-1.1115399999999999E-2</c:v>
                </c:pt>
                <c:pt idx="23147">
                  <c:v>-1.11819E-2</c:v>
                </c:pt>
                <c:pt idx="23148">
                  <c:v>-1.1253000000000001E-2</c:v>
                </c:pt>
                <c:pt idx="23149">
                  <c:v>-1.13086E-2</c:v>
                </c:pt>
                <c:pt idx="23150">
                  <c:v>-1.1387700000000001E-2</c:v>
                </c:pt>
                <c:pt idx="23151">
                  <c:v>-1.14395E-2</c:v>
                </c:pt>
                <c:pt idx="23152">
                  <c:v>-1.15113E-2</c:v>
                </c:pt>
                <c:pt idx="23153">
                  <c:v>-1.1575200000000001E-2</c:v>
                </c:pt>
                <c:pt idx="23154">
                  <c:v>-1.1627999999999999E-2</c:v>
                </c:pt>
                <c:pt idx="23155">
                  <c:v>-1.1709799999999999E-2</c:v>
                </c:pt>
                <c:pt idx="23156">
                  <c:v>-1.17518E-2</c:v>
                </c:pt>
                <c:pt idx="23157">
                  <c:v>-1.1838599999999999E-2</c:v>
                </c:pt>
                <c:pt idx="23158">
                  <c:v>-1.1889800000000001E-2</c:v>
                </c:pt>
                <c:pt idx="23159">
                  <c:v>-1.19592E-2</c:v>
                </c:pt>
                <c:pt idx="23160">
                  <c:v>-1.20322E-2</c:v>
                </c:pt>
                <c:pt idx="23161">
                  <c:v>-1.20778E-2</c:v>
                </c:pt>
                <c:pt idx="23162">
                  <c:v>-1.21651E-2</c:v>
                </c:pt>
                <c:pt idx="23163">
                  <c:v>-1.2204100000000001E-2</c:v>
                </c:pt>
                <c:pt idx="23164">
                  <c:v>-1.22852E-2</c:v>
                </c:pt>
                <c:pt idx="23165">
                  <c:v>-1.2338999999999999E-2</c:v>
                </c:pt>
                <c:pt idx="23166">
                  <c:v>-1.23988E-2</c:v>
                </c:pt>
                <c:pt idx="23167">
                  <c:v>-1.2476599999999999E-2</c:v>
                </c:pt>
                <c:pt idx="23168">
                  <c:v>-1.25308E-2</c:v>
                </c:pt>
                <c:pt idx="23169">
                  <c:v>-1.26225E-2</c:v>
                </c:pt>
                <c:pt idx="23170">
                  <c:v>-1.26737E-2</c:v>
                </c:pt>
                <c:pt idx="23171">
                  <c:v>-1.27373E-2</c:v>
                </c:pt>
                <c:pt idx="23172">
                  <c:v>-1.2789099999999999E-2</c:v>
                </c:pt>
                <c:pt idx="23173">
                  <c:v>-1.28363E-2</c:v>
                </c:pt>
                <c:pt idx="23174">
                  <c:v>-1.2899900000000001E-2</c:v>
                </c:pt>
                <c:pt idx="23175">
                  <c:v>-1.29488E-2</c:v>
                </c:pt>
                <c:pt idx="23176">
                  <c:v>-1.3011999999999999E-2</c:v>
                </c:pt>
                <c:pt idx="23177">
                  <c:v>-1.3070699999999999E-2</c:v>
                </c:pt>
                <c:pt idx="23178">
                  <c:v>-1.3125700000000001E-2</c:v>
                </c:pt>
                <c:pt idx="23179">
                  <c:v>-1.3188699999999999E-2</c:v>
                </c:pt>
                <c:pt idx="23180">
                  <c:v>-1.3243599999999999E-2</c:v>
                </c:pt>
                <c:pt idx="23181">
                  <c:v>-1.3300299999999999E-2</c:v>
                </c:pt>
                <c:pt idx="23182">
                  <c:v>-1.3362799999999999E-2</c:v>
                </c:pt>
                <c:pt idx="23183">
                  <c:v>-1.3408399999999999E-2</c:v>
                </c:pt>
                <c:pt idx="23184">
                  <c:v>-1.3475900000000001E-2</c:v>
                </c:pt>
                <c:pt idx="23185">
                  <c:v>-1.35234E-2</c:v>
                </c:pt>
                <c:pt idx="23186">
                  <c:v>-1.35849E-2</c:v>
                </c:pt>
                <c:pt idx="23187">
                  <c:v>-1.36463E-2</c:v>
                </c:pt>
                <c:pt idx="23188">
                  <c:v>-1.36921E-2</c:v>
                </c:pt>
                <c:pt idx="23189">
                  <c:v>-1.3766199999999999E-2</c:v>
                </c:pt>
                <c:pt idx="23190">
                  <c:v>-1.38049E-2</c:v>
                </c:pt>
                <c:pt idx="23191">
                  <c:v>-1.38767E-2</c:v>
                </c:pt>
                <c:pt idx="23192">
                  <c:v>-1.39238E-2</c:v>
                </c:pt>
                <c:pt idx="23193">
                  <c:v>-1.3977699999999999E-2</c:v>
                </c:pt>
                <c:pt idx="23194">
                  <c:v>-1.4043099999999999E-2</c:v>
                </c:pt>
                <c:pt idx="23195">
                  <c:v>-1.4082300000000001E-2</c:v>
                </c:pt>
                <c:pt idx="23196">
                  <c:v>-1.4157899999999999E-2</c:v>
                </c:pt>
                <c:pt idx="23197">
                  <c:v>-1.41966E-2</c:v>
                </c:pt>
                <c:pt idx="23198">
                  <c:v>-1.4264000000000001E-2</c:v>
                </c:pt>
                <c:pt idx="23199">
                  <c:v>-1.4316600000000001E-2</c:v>
                </c:pt>
                <c:pt idx="23200">
                  <c:v>-1.4367599999999999E-2</c:v>
                </c:pt>
                <c:pt idx="23201">
                  <c:v>-1.44336E-2</c:v>
                </c:pt>
                <c:pt idx="23202">
                  <c:v>-1.44739E-2</c:v>
                </c:pt>
                <c:pt idx="23203">
                  <c:v>-1.4540600000000001E-2</c:v>
                </c:pt>
                <c:pt idx="23204">
                  <c:v>-1.45855E-2</c:v>
                </c:pt>
                <c:pt idx="23205">
                  <c:v>-1.46439E-2</c:v>
                </c:pt>
                <c:pt idx="23206">
                  <c:v>-1.46993E-2</c:v>
                </c:pt>
                <c:pt idx="23207">
                  <c:v>-1.4749200000000001E-2</c:v>
                </c:pt>
                <c:pt idx="23208">
                  <c:v>-1.4808999999999999E-2</c:v>
                </c:pt>
                <c:pt idx="23209">
                  <c:v>-1.48591E-2</c:v>
                </c:pt>
                <c:pt idx="23210">
                  <c:v>-1.4915100000000001E-2</c:v>
                </c:pt>
                <c:pt idx="23211">
                  <c:v>-1.4969E-2</c:v>
                </c:pt>
                <c:pt idx="23212">
                  <c:v>-1.5019100000000001E-2</c:v>
                </c:pt>
                <c:pt idx="23213">
                  <c:v>-1.50735E-2</c:v>
                </c:pt>
                <c:pt idx="23214">
                  <c:v>-1.5125899999999999E-2</c:v>
                </c:pt>
                <c:pt idx="23215">
                  <c:v>-1.51754E-2</c:v>
                </c:pt>
                <c:pt idx="23216">
                  <c:v>-1.52339E-2</c:v>
                </c:pt>
                <c:pt idx="23217">
                  <c:v>-1.52783E-2</c:v>
                </c:pt>
                <c:pt idx="23218">
                  <c:v>-1.5338600000000001E-2</c:v>
                </c:pt>
                <c:pt idx="23219">
                  <c:v>-1.53863E-2</c:v>
                </c:pt>
                <c:pt idx="23220">
                  <c:v>-1.54389E-2</c:v>
                </c:pt>
                <c:pt idx="23221">
                  <c:v>-1.5495200000000001E-2</c:v>
                </c:pt>
                <c:pt idx="23222">
                  <c:v>-1.55359E-2</c:v>
                </c:pt>
                <c:pt idx="23223">
                  <c:v>-1.5599200000000001E-2</c:v>
                </c:pt>
                <c:pt idx="23224">
                  <c:v>-1.5636799999999999E-2</c:v>
                </c:pt>
                <c:pt idx="23225">
                  <c:v>-1.5696999999999999E-2</c:v>
                </c:pt>
                <c:pt idx="23226">
                  <c:v>-1.5742699999999998E-2</c:v>
                </c:pt>
                <c:pt idx="23227">
                  <c:v>-1.5791099999999999E-2</c:v>
                </c:pt>
                <c:pt idx="23228">
                  <c:v>-1.5849499999999999E-2</c:v>
                </c:pt>
                <c:pt idx="23229">
                  <c:v>-1.58879E-2</c:v>
                </c:pt>
                <c:pt idx="23230">
                  <c:v>-1.5951400000000001E-2</c:v>
                </c:pt>
                <c:pt idx="23231">
                  <c:v>-1.5988599999999999E-2</c:v>
                </c:pt>
                <c:pt idx="23232">
                  <c:v>-1.60456E-2</c:v>
                </c:pt>
                <c:pt idx="23233">
                  <c:v>-1.6091000000000001E-2</c:v>
                </c:pt>
                <c:pt idx="23234">
                  <c:v>-1.6136600000000001E-2</c:v>
                </c:pt>
                <c:pt idx="23235">
                  <c:v>-1.6191299999999999E-2</c:v>
                </c:pt>
                <c:pt idx="23236">
                  <c:v>-1.6230000000000001E-2</c:v>
                </c:pt>
                <c:pt idx="23237">
                  <c:v>-1.6287200000000002E-2</c:v>
                </c:pt>
                <c:pt idx="23238">
                  <c:v>-1.63278E-2</c:v>
                </c:pt>
                <c:pt idx="23239">
                  <c:v>-1.63803E-2</c:v>
                </c:pt>
                <c:pt idx="23240">
                  <c:v>-1.64266E-2</c:v>
                </c:pt>
                <c:pt idx="23241">
                  <c:v>-1.64727E-2</c:v>
                </c:pt>
                <c:pt idx="23242">
                  <c:v>-1.65217E-2</c:v>
                </c:pt>
                <c:pt idx="23243">
                  <c:v>-1.6564599999999999E-2</c:v>
                </c:pt>
                <c:pt idx="23244">
                  <c:v>-1.6612100000000001E-2</c:v>
                </c:pt>
                <c:pt idx="23245">
                  <c:v>-1.6655900000000001E-2</c:v>
                </c:pt>
                <c:pt idx="23246">
                  <c:v>-1.67017E-2</c:v>
                </c:pt>
                <c:pt idx="23247">
                  <c:v>-1.6746299999999999E-2</c:v>
                </c:pt>
                <c:pt idx="23248">
                  <c:v>-1.6792999999999999E-2</c:v>
                </c:pt>
                <c:pt idx="23249">
                  <c:v>-1.6835599999999999E-2</c:v>
                </c:pt>
                <c:pt idx="23250">
                  <c:v>-1.68846E-2</c:v>
                </c:pt>
                <c:pt idx="23251">
                  <c:v>-1.69243E-2</c:v>
                </c:pt>
                <c:pt idx="23252">
                  <c:v>-1.6972399999999999E-2</c:v>
                </c:pt>
                <c:pt idx="23253">
                  <c:v>-1.7012900000000001E-2</c:v>
                </c:pt>
                <c:pt idx="23254">
                  <c:v>-1.70552E-2</c:v>
                </c:pt>
                <c:pt idx="23255">
                  <c:v>-1.71013E-2</c:v>
                </c:pt>
                <c:pt idx="23256">
                  <c:v>-1.7136499999999999E-2</c:v>
                </c:pt>
                <c:pt idx="23257">
                  <c:v>-1.7188200000000001E-2</c:v>
                </c:pt>
                <c:pt idx="23258">
                  <c:v>-1.7220900000000001E-2</c:v>
                </c:pt>
                <c:pt idx="23259">
                  <c:v>-1.7271399999999999E-2</c:v>
                </c:pt>
                <c:pt idx="23260">
                  <c:v>-1.7309100000000001E-2</c:v>
                </c:pt>
                <c:pt idx="23261">
                  <c:v>-1.7350399999999998E-2</c:v>
                </c:pt>
                <c:pt idx="23262">
                  <c:v>-1.7396700000000001E-2</c:v>
                </c:pt>
                <c:pt idx="23263">
                  <c:v>-1.7427600000000001E-2</c:v>
                </c:pt>
                <c:pt idx="23264">
                  <c:v>-1.74786E-2</c:v>
                </c:pt>
                <c:pt idx="23265">
                  <c:v>-1.7506600000000001E-2</c:v>
                </c:pt>
                <c:pt idx="23266">
                  <c:v>-1.7554400000000001E-2</c:v>
                </c:pt>
                <c:pt idx="23267">
                  <c:v>-1.7589299999999999E-2</c:v>
                </c:pt>
                <c:pt idx="23268">
                  <c:v>-1.76282E-2</c:v>
                </c:pt>
                <c:pt idx="23269">
                  <c:v>-1.7672899999999998E-2</c:v>
                </c:pt>
                <c:pt idx="23270">
                  <c:v>-1.7703699999999999E-2</c:v>
                </c:pt>
                <c:pt idx="23271">
                  <c:v>-1.7751800000000002E-2</c:v>
                </c:pt>
                <c:pt idx="23272">
                  <c:v>-1.7780600000000001E-2</c:v>
                </c:pt>
                <c:pt idx="23273">
                  <c:v>-1.7823700000000001E-2</c:v>
                </c:pt>
                <c:pt idx="23274">
                  <c:v>-1.7857100000000001E-2</c:v>
                </c:pt>
                <c:pt idx="23275">
                  <c:v>-1.7892499999999999E-2</c:v>
                </c:pt>
                <c:pt idx="23276">
                  <c:v>-1.79314E-2</c:v>
                </c:pt>
                <c:pt idx="23277">
                  <c:v>-1.7963099999999999E-2</c:v>
                </c:pt>
                <c:pt idx="23278">
                  <c:v>-1.8003600000000002E-2</c:v>
                </c:pt>
                <c:pt idx="23279">
                  <c:v>-1.8036799999999999E-2</c:v>
                </c:pt>
                <c:pt idx="23280">
                  <c:v>-1.80745E-2</c:v>
                </c:pt>
                <c:pt idx="23281">
                  <c:v>-1.8108599999999999E-2</c:v>
                </c:pt>
                <c:pt idx="23282">
                  <c:v>-1.8143099999999999E-2</c:v>
                </c:pt>
                <c:pt idx="23283">
                  <c:v>-1.8175400000000001E-2</c:v>
                </c:pt>
                <c:pt idx="23284">
                  <c:v>-1.8210199999999999E-2</c:v>
                </c:pt>
                <c:pt idx="23285">
                  <c:v>-1.8239700000000001E-2</c:v>
                </c:pt>
                <c:pt idx="23286">
                  <c:v>-1.8275300000000001E-2</c:v>
                </c:pt>
                <c:pt idx="23287">
                  <c:v>-1.8305399999999999E-2</c:v>
                </c:pt>
                <c:pt idx="23288">
                  <c:v>-1.8338299999999998E-2</c:v>
                </c:pt>
                <c:pt idx="23289">
                  <c:v>-1.8373799999999999E-2</c:v>
                </c:pt>
                <c:pt idx="23290">
                  <c:v>-1.8400099999999999E-2</c:v>
                </c:pt>
                <c:pt idx="23291">
                  <c:v>-1.8439799999999999E-2</c:v>
                </c:pt>
                <c:pt idx="23292">
                  <c:v>-1.8461600000000002E-2</c:v>
                </c:pt>
                <c:pt idx="23293">
                  <c:v>-1.8498899999999999E-2</c:v>
                </c:pt>
                <c:pt idx="23294">
                  <c:v>-1.8523999999999999E-2</c:v>
                </c:pt>
                <c:pt idx="23295">
                  <c:v>-1.8552300000000001E-2</c:v>
                </c:pt>
                <c:pt idx="23296">
                  <c:v>-1.8586499999999999E-2</c:v>
                </c:pt>
                <c:pt idx="23297">
                  <c:v>-1.8605900000000002E-2</c:v>
                </c:pt>
                <c:pt idx="23298">
                  <c:v>-1.86464E-2</c:v>
                </c:pt>
                <c:pt idx="23299">
                  <c:v>-1.8664500000000001E-2</c:v>
                </c:pt>
                <c:pt idx="23300">
                  <c:v>-1.8700999999999999E-2</c:v>
                </c:pt>
                <c:pt idx="23301">
                  <c:v>-1.8725800000000001E-2</c:v>
                </c:pt>
                <c:pt idx="23302">
                  <c:v>-1.8750800000000001E-2</c:v>
                </c:pt>
                <c:pt idx="23303">
                  <c:v>-1.8783600000000001E-2</c:v>
                </c:pt>
                <c:pt idx="23304">
                  <c:v>-1.87996E-2</c:v>
                </c:pt>
                <c:pt idx="23305">
                  <c:v>-1.88346E-2</c:v>
                </c:pt>
                <c:pt idx="23306">
                  <c:v>-1.8851300000000001E-2</c:v>
                </c:pt>
                <c:pt idx="23307">
                  <c:v>-1.8881200000000001E-2</c:v>
                </c:pt>
                <c:pt idx="23308">
                  <c:v>-1.8905600000000002E-2</c:v>
                </c:pt>
                <c:pt idx="23309">
                  <c:v>-1.8928199999999999E-2</c:v>
                </c:pt>
                <c:pt idx="23310">
                  <c:v>-1.8957700000000001E-2</c:v>
                </c:pt>
                <c:pt idx="23311">
                  <c:v>-1.8976799999999999E-2</c:v>
                </c:pt>
                <c:pt idx="23312">
                  <c:v>-1.9004299999999998E-2</c:v>
                </c:pt>
                <c:pt idx="23313">
                  <c:v>-1.9024300000000001E-2</c:v>
                </c:pt>
                <c:pt idx="23314">
                  <c:v>-1.9046500000000001E-2</c:v>
                </c:pt>
                <c:pt idx="23315">
                  <c:v>-1.9068100000000001E-2</c:v>
                </c:pt>
                <c:pt idx="23316">
                  <c:v>-1.9088399999999998E-2</c:v>
                </c:pt>
                <c:pt idx="23317">
                  <c:v>-1.9109299999999999E-2</c:v>
                </c:pt>
                <c:pt idx="23318">
                  <c:v>-1.9132400000000001E-2</c:v>
                </c:pt>
                <c:pt idx="23319">
                  <c:v>-1.91507E-2</c:v>
                </c:pt>
                <c:pt idx="23320">
                  <c:v>-1.9175000000000001E-2</c:v>
                </c:pt>
                <c:pt idx="23321">
                  <c:v>-1.9193100000000001E-2</c:v>
                </c:pt>
                <c:pt idx="23322">
                  <c:v>-1.92125E-2</c:v>
                </c:pt>
                <c:pt idx="23323">
                  <c:v>-1.9234100000000001E-2</c:v>
                </c:pt>
                <c:pt idx="23324">
                  <c:v>-1.9245399999999999E-2</c:v>
                </c:pt>
                <c:pt idx="23325">
                  <c:v>-1.92699E-2</c:v>
                </c:pt>
                <c:pt idx="23326">
                  <c:v>-1.92786E-2</c:v>
                </c:pt>
                <c:pt idx="23327">
                  <c:v>-1.93014E-2</c:v>
                </c:pt>
                <c:pt idx="23328">
                  <c:v>-1.9316400000000001E-2</c:v>
                </c:pt>
                <c:pt idx="23329">
                  <c:v>-1.9331399999999999E-2</c:v>
                </c:pt>
                <c:pt idx="23330">
                  <c:v>-1.9354799999999998E-2</c:v>
                </c:pt>
                <c:pt idx="23331">
                  <c:v>-1.93615E-2</c:v>
                </c:pt>
                <c:pt idx="23332">
                  <c:v>-1.9386400000000002E-2</c:v>
                </c:pt>
                <c:pt idx="23333">
                  <c:v>-1.9391800000000001E-2</c:v>
                </c:pt>
                <c:pt idx="23334">
                  <c:v>-1.9409900000000001E-2</c:v>
                </c:pt>
                <c:pt idx="23335">
                  <c:v>-1.9421999999999998E-2</c:v>
                </c:pt>
                <c:pt idx="23336">
                  <c:v>-1.9430800000000002E-2</c:v>
                </c:pt>
                <c:pt idx="23337">
                  <c:v>-1.9450599999999998E-2</c:v>
                </c:pt>
                <c:pt idx="23338">
                  <c:v>-1.9455400000000001E-2</c:v>
                </c:pt>
                <c:pt idx="23339">
                  <c:v>-1.94761E-2</c:v>
                </c:pt>
                <c:pt idx="23340">
                  <c:v>-1.9483500000000001E-2</c:v>
                </c:pt>
                <c:pt idx="23341">
                  <c:v>-1.9497299999999999E-2</c:v>
                </c:pt>
                <c:pt idx="23342">
                  <c:v>-1.95087E-2</c:v>
                </c:pt>
                <c:pt idx="23343">
                  <c:v>-1.9515399999999999E-2</c:v>
                </c:pt>
                <c:pt idx="23344">
                  <c:v>-1.9528199999999999E-2</c:v>
                </c:pt>
                <c:pt idx="23345">
                  <c:v>-1.95333E-2</c:v>
                </c:pt>
                <c:pt idx="23346">
                  <c:v>-1.95438E-2</c:v>
                </c:pt>
                <c:pt idx="23347">
                  <c:v>-1.9551599999999999E-2</c:v>
                </c:pt>
                <c:pt idx="23348">
                  <c:v>-1.95601E-2</c:v>
                </c:pt>
                <c:pt idx="23349">
                  <c:v>-1.9569400000000001E-2</c:v>
                </c:pt>
                <c:pt idx="23350">
                  <c:v>-1.95777E-2</c:v>
                </c:pt>
                <c:pt idx="23351">
                  <c:v>-1.9583699999999999E-2</c:v>
                </c:pt>
                <c:pt idx="23352">
                  <c:v>-1.9592600000000002E-2</c:v>
                </c:pt>
                <c:pt idx="23353">
                  <c:v>-1.9595000000000001E-2</c:v>
                </c:pt>
                <c:pt idx="23354">
                  <c:v>-1.96023E-2</c:v>
                </c:pt>
                <c:pt idx="23355">
                  <c:v>-1.9605399999999999E-2</c:v>
                </c:pt>
                <c:pt idx="23356">
                  <c:v>-1.96081E-2</c:v>
                </c:pt>
                <c:pt idx="23357">
                  <c:v>-1.9616100000000001E-2</c:v>
                </c:pt>
                <c:pt idx="23358">
                  <c:v>-1.9614599999999999E-2</c:v>
                </c:pt>
                <c:pt idx="23359">
                  <c:v>-1.96256E-2</c:v>
                </c:pt>
                <c:pt idx="23360">
                  <c:v>-1.9623600000000001E-2</c:v>
                </c:pt>
                <c:pt idx="23361">
                  <c:v>-1.96303E-2</c:v>
                </c:pt>
                <c:pt idx="23362">
                  <c:v>-1.9632E-2</c:v>
                </c:pt>
                <c:pt idx="23363">
                  <c:v>-1.9630000000000002E-2</c:v>
                </c:pt>
                <c:pt idx="23364">
                  <c:v>-1.9636199999999999E-2</c:v>
                </c:pt>
                <c:pt idx="23365">
                  <c:v>-1.9628300000000001E-2</c:v>
                </c:pt>
                <c:pt idx="23366">
                  <c:v>-1.9635099999999999E-2</c:v>
                </c:pt>
                <c:pt idx="23367">
                  <c:v>-1.9629199999999999E-2</c:v>
                </c:pt>
                <c:pt idx="23368">
                  <c:v>-1.9631800000000001E-2</c:v>
                </c:pt>
                <c:pt idx="23369">
                  <c:v>-1.9632E-2</c:v>
                </c:pt>
                <c:pt idx="23370">
                  <c:v>-1.9628E-2</c:v>
                </c:pt>
                <c:pt idx="23371">
                  <c:v>-1.9631800000000001E-2</c:v>
                </c:pt>
                <c:pt idx="23372">
                  <c:v>-1.96238E-2</c:v>
                </c:pt>
                <c:pt idx="23373">
                  <c:v>-1.9625400000000001E-2</c:v>
                </c:pt>
                <c:pt idx="23374">
                  <c:v>-1.9617800000000001E-2</c:v>
                </c:pt>
                <c:pt idx="23375">
                  <c:v>-1.9614199999999998E-2</c:v>
                </c:pt>
                <c:pt idx="23376">
                  <c:v>-1.9609399999999999E-2</c:v>
                </c:pt>
                <c:pt idx="23377">
                  <c:v>-1.9603099999999998E-2</c:v>
                </c:pt>
                <c:pt idx="23378">
                  <c:v>-1.96005E-2</c:v>
                </c:pt>
                <c:pt idx="23379">
                  <c:v>-1.9594E-2</c:v>
                </c:pt>
                <c:pt idx="23380">
                  <c:v>-1.9590199999999999E-2</c:v>
                </c:pt>
                <c:pt idx="23381">
                  <c:v>-1.95836E-2</c:v>
                </c:pt>
                <c:pt idx="23382">
                  <c:v>-1.9577500000000001E-2</c:v>
                </c:pt>
                <c:pt idx="23383">
                  <c:v>-1.9568700000000001E-2</c:v>
                </c:pt>
                <c:pt idx="23384">
                  <c:v>-1.9561200000000001E-2</c:v>
                </c:pt>
                <c:pt idx="23385">
                  <c:v>-1.9549400000000001E-2</c:v>
                </c:pt>
                <c:pt idx="23386">
                  <c:v>-1.9542E-2</c:v>
                </c:pt>
                <c:pt idx="23387">
                  <c:v>-1.9530599999999999E-2</c:v>
                </c:pt>
                <c:pt idx="23388">
                  <c:v>-1.95227E-2</c:v>
                </c:pt>
                <c:pt idx="23389">
                  <c:v>-1.9514199999999999E-2</c:v>
                </c:pt>
                <c:pt idx="23390">
                  <c:v>-1.9502499999999999E-2</c:v>
                </c:pt>
                <c:pt idx="23391">
                  <c:v>-1.9495700000000001E-2</c:v>
                </c:pt>
                <c:pt idx="23392">
                  <c:v>-1.94789E-2</c:v>
                </c:pt>
                <c:pt idx="23393">
                  <c:v>-1.9470700000000001E-2</c:v>
                </c:pt>
                <c:pt idx="23394">
                  <c:v>-1.9453100000000001E-2</c:v>
                </c:pt>
                <c:pt idx="23395">
                  <c:v>-1.9440900000000001E-2</c:v>
                </c:pt>
                <c:pt idx="23396">
                  <c:v>-1.9427099999999999E-2</c:v>
                </c:pt>
                <c:pt idx="23397">
                  <c:v>-1.9410199999999999E-2</c:v>
                </c:pt>
                <c:pt idx="23398">
                  <c:v>-1.9401000000000002E-2</c:v>
                </c:pt>
                <c:pt idx="23399">
                  <c:v>-1.9381700000000002E-2</c:v>
                </c:pt>
                <c:pt idx="23400">
                  <c:v>-1.93727E-2</c:v>
                </c:pt>
                <c:pt idx="23401">
                  <c:v>-1.9352899999999999E-2</c:v>
                </c:pt>
                <c:pt idx="23402">
                  <c:v>-1.9338500000000002E-2</c:v>
                </c:pt>
                <c:pt idx="23403">
                  <c:v>-1.9321000000000001E-2</c:v>
                </c:pt>
                <c:pt idx="23404">
                  <c:v>-1.93007E-2</c:v>
                </c:pt>
                <c:pt idx="23405">
                  <c:v>-1.9285799999999999E-2</c:v>
                </c:pt>
                <c:pt idx="23406">
                  <c:v>-1.9262499999999998E-2</c:v>
                </c:pt>
                <c:pt idx="23407">
                  <c:v>-1.9248000000000001E-2</c:v>
                </c:pt>
                <c:pt idx="23408">
                  <c:v>-1.9226099999999999E-2</c:v>
                </c:pt>
                <c:pt idx="23409">
                  <c:v>-1.9209500000000001E-2</c:v>
                </c:pt>
                <c:pt idx="23410">
                  <c:v>-1.9189500000000002E-2</c:v>
                </c:pt>
                <c:pt idx="23411">
                  <c:v>-1.91687E-2</c:v>
                </c:pt>
                <c:pt idx="23412">
                  <c:v>-1.9148999999999999E-2</c:v>
                </c:pt>
                <c:pt idx="23413">
                  <c:v>-1.9125199999999998E-2</c:v>
                </c:pt>
                <c:pt idx="23414">
                  <c:v>-1.9104800000000002E-2</c:v>
                </c:pt>
                <c:pt idx="23415">
                  <c:v>-1.9079700000000002E-2</c:v>
                </c:pt>
                <c:pt idx="23416">
                  <c:v>-1.9057899999999999E-2</c:v>
                </c:pt>
                <c:pt idx="23417">
                  <c:v>-1.9033000000000001E-2</c:v>
                </c:pt>
                <c:pt idx="23418">
                  <c:v>-1.90111E-2</c:v>
                </c:pt>
                <c:pt idx="23419">
                  <c:v>-1.89865E-2</c:v>
                </c:pt>
                <c:pt idx="23420">
                  <c:v>-1.8963399999999998E-2</c:v>
                </c:pt>
                <c:pt idx="23421">
                  <c:v>-1.8938099999999999E-2</c:v>
                </c:pt>
                <c:pt idx="23422">
                  <c:v>-1.8912499999999999E-2</c:v>
                </c:pt>
                <c:pt idx="23423">
                  <c:v>-1.8887399999999999E-2</c:v>
                </c:pt>
                <c:pt idx="23424">
                  <c:v>-1.8858300000000001E-2</c:v>
                </c:pt>
                <c:pt idx="23425">
                  <c:v>-1.88335E-2</c:v>
                </c:pt>
                <c:pt idx="23426">
                  <c:v>-1.88018E-2</c:v>
                </c:pt>
                <c:pt idx="23427">
                  <c:v>-1.8777200000000001E-2</c:v>
                </c:pt>
                <c:pt idx="23428">
                  <c:v>-1.8746599999999999E-2</c:v>
                </c:pt>
                <c:pt idx="23429">
                  <c:v>-1.8719900000000001E-2</c:v>
                </c:pt>
                <c:pt idx="23430">
                  <c:v>-1.8691800000000001E-2</c:v>
                </c:pt>
                <c:pt idx="23431">
                  <c:v>-1.86605E-2</c:v>
                </c:pt>
                <c:pt idx="23432">
                  <c:v>-1.8634499999999998E-2</c:v>
                </c:pt>
                <c:pt idx="23433">
                  <c:v>-1.85992E-2</c:v>
                </c:pt>
                <c:pt idx="23434">
                  <c:v>-1.8572200000000001E-2</c:v>
                </c:pt>
                <c:pt idx="23435">
                  <c:v>-1.8535800000000002E-2</c:v>
                </c:pt>
                <c:pt idx="23436">
                  <c:v>-1.8505000000000001E-2</c:v>
                </c:pt>
                <c:pt idx="23437">
                  <c:v>-1.84724E-2</c:v>
                </c:pt>
                <c:pt idx="23438">
                  <c:v>-1.84379E-2</c:v>
                </c:pt>
                <c:pt idx="23439">
                  <c:v>-1.8408999999999998E-2</c:v>
                </c:pt>
                <c:pt idx="23440">
                  <c:v>-1.8371800000000001E-2</c:v>
                </c:pt>
                <c:pt idx="23441">
                  <c:v>-1.8342899999999999E-2</c:v>
                </c:pt>
                <c:pt idx="23442">
                  <c:v>-1.8305499999999999E-2</c:v>
                </c:pt>
                <c:pt idx="23443">
                  <c:v>-1.8272199999999999E-2</c:v>
                </c:pt>
                <c:pt idx="23444">
                  <c:v>-1.8235299999999999E-2</c:v>
                </c:pt>
                <c:pt idx="23445">
                  <c:v>-1.8196299999999999E-2</c:v>
                </c:pt>
                <c:pt idx="23446">
                  <c:v>-1.8160800000000001E-2</c:v>
                </c:pt>
                <c:pt idx="23447">
                  <c:v>-1.81207E-2</c:v>
                </c:pt>
                <c:pt idx="23448">
                  <c:v>-1.80862E-2</c:v>
                </c:pt>
                <c:pt idx="23449">
                  <c:v>-1.80476E-2</c:v>
                </c:pt>
                <c:pt idx="23450">
                  <c:v>-1.8011699999999999E-2</c:v>
                </c:pt>
                <c:pt idx="23451">
                  <c:v>-1.79723E-2</c:v>
                </c:pt>
                <c:pt idx="23452">
                  <c:v>-1.7932900000000002E-2</c:v>
                </c:pt>
                <c:pt idx="23453">
                  <c:v>-1.7893699999999998E-2</c:v>
                </c:pt>
                <c:pt idx="23454">
                  <c:v>-1.7855300000000001E-2</c:v>
                </c:pt>
                <c:pt idx="23455">
                  <c:v>-1.7812700000000001E-2</c:v>
                </c:pt>
                <c:pt idx="23456">
                  <c:v>-1.77632E-2</c:v>
                </c:pt>
                <c:pt idx="23457">
                  <c:v>-1.7719800000000001E-2</c:v>
                </c:pt>
                <c:pt idx="23458">
                  <c:v>-1.7764700000000001E-2</c:v>
                </c:pt>
                <c:pt idx="23459">
                  <c:v>-1.7770600000000001E-2</c:v>
                </c:pt>
                <c:pt idx="23460">
                  <c:v>-1.77223E-2</c:v>
                </c:pt>
                <c:pt idx="23461">
                  <c:v>-1.7743600000000002E-2</c:v>
                </c:pt>
                <c:pt idx="23462">
                  <c:v>-1.7695300000000001E-2</c:v>
                </c:pt>
                <c:pt idx="23463">
                  <c:v>-1.7694999999999999E-2</c:v>
                </c:pt>
                <c:pt idx="23464">
                  <c:v>-1.76762E-2</c:v>
                </c:pt>
                <c:pt idx="23465">
                  <c:v>-1.7640800000000002E-2</c:v>
                </c:pt>
                <c:pt idx="23466">
                  <c:v>-1.7647900000000001E-2</c:v>
                </c:pt>
                <c:pt idx="23467">
                  <c:v>-1.7599199999999999E-2</c:v>
                </c:pt>
                <c:pt idx="23468">
                  <c:v>-1.76036E-2</c:v>
                </c:pt>
                <c:pt idx="23469">
                  <c:v>-1.7572600000000001E-2</c:v>
                </c:pt>
                <c:pt idx="23470">
                  <c:v>-1.7551899999999999E-2</c:v>
                </c:pt>
                <c:pt idx="23471">
                  <c:v>-1.75435E-2</c:v>
                </c:pt>
                <c:pt idx="23472">
                  <c:v>-1.75049E-2</c:v>
                </c:pt>
                <c:pt idx="23473">
                  <c:v>-1.7498900000000001E-2</c:v>
                </c:pt>
                <c:pt idx="23474">
                  <c:v>-1.7466499999999999E-2</c:v>
                </c:pt>
                <c:pt idx="23475">
                  <c:v>-1.74431E-2</c:v>
                </c:pt>
                <c:pt idx="23476">
                  <c:v>-1.7427100000000001E-2</c:v>
                </c:pt>
                <c:pt idx="23477">
                  <c:v>-1.7390800000000001E-2</c:v>
                </c:pt>
                <c:pt idx="23478">
                  <c:v>-1.73788E-2</c:v>
                </c:pt>
                <c:pt idx="23479">
                  <c:v>-1.7350299999999999E-2</c:v>
                </c:pt>
                <c:pt idx="23480">
                  <c:v>-1.7322400000000002E-2</c:v>
                </c:pt>
                <c:pt idx="23481">
                  <c:v>-1.7310499999999999E-2</c:v>
                </c:pt>
                <c:pt idx="23482">
                  <c:v>-1.7267100000000001E-2</c:v>
                </c:pt>
                <c:pt idx="23483">
                  <c:v>-1.7258300000000001E-2</c:v>
                </c:pt>
                <c:pt idx="23484">
                  <c:v>-1.72199E-2</c:v>
                </c:pt>
                <c:pt idx="23485">
                  <c:v>-1.7192200000000001E-2</c:v>
                </c:pt>
                <c:pt idx="23486">
                  <c:v>-1.7175099999999999E-2</c:v>
                </c:pt>
                <c:pt idx="23487">
                  <c:v>-1.71264E-2</c:v>
                </c:pt>
                <c:pt idx="23488">
                  <c:v>-1.7123800000000002E-2</c:v>
                </c:pt>
                <c:pt idx="23489">
                  <c:v>-1.70732E-2</c:v>
                </c:pt>
                <c:pt idx="23490">
                  <c:v>-1.7058299999999998E-2</c:v>
                </c:pt>
                <c:pt idx="23491">
                  <c:v>-1.7028499999999998E-2</c:v>
                </c:pt>
                <c:pt idx="23492">
                  <c:v>-1.6990100000000001E-2</c:v>
                </c:pt>
                <c:pt idx="23493">
                  <c:v>-1.6981900000000001E-2</c:v>
                </c:pt>
                <c:pt idx="23494">
                  <c:v>-1.6919799999999999E-2</c:v>
                </c:pt>
                <c:pt idx="23495">
                  <c:v>-1.6903499999999998E-2</c:v>
                </c:pt>
                <c:pt idx="23496">
                  <c:v>-1.6866800000000001E-2</c:v>
                </c:pt>
                <c:pt idx="23497">
                  <c:v>-1.69331E-2</c:v>
                </c:pt>
                <c:pt idx="23498">
                  <c:v>-1.6951500000000001E-2</c:v>
                </c:pt>
                <c:pt idx="23499">
                  <c:v>-1.6902400000000001E-2</c:v>
                </c:pt>
                <c:pt idx="23500">
                  <c:v>-1.6948600000000001E-2</c:v>
                </c:pt>
                <c:pt idx="23501">
                  <c:v>-1.6897100000000002E-2</c:v>
                </c:pt>
                <c:pt idx="23502">
                  <c:v>-1.6917999999999999E-2</c:v>
                </c:pt>
                <c:pt idx="23503">
                  <c:v>-1.69049E-2</c:v>
                </c:pt>
                <c:pt idx="23504">
                  <c:v>-1.6878799999999999E-2</c:v>
                </c:pt>
                <c:pt idx="23505">
                  <c:v>-1.6899000000000001E-2</c:v>
                </c:pt>
                <c:pt idx="23506">
                  <c:v>-1.68547E-2</c:v>
                </c:pt>
                <c:pt idx="23507">
                  <c:v>-1.6871799999999999E-2</c:v>
                </c:pt>
                <c:pt idx="23508">
                  <c:v>-1.6849800000000002E-2</c:v>
                </c:pt>
                <c:pt idx="23509">
                  <c:v>-1.6837600000000001E-2</c:v>
                </c:pt>
                <c:pt idx="23510">
                  <c:v>-1.68436E-2</c:v>
                </c:pt>
                <c:pt idx="23511">
                  <c:v>-1.6812799999999999E-2</c:v>
                </c:pt>
                <c:pt idx="23512">
                  <c:v>-1.6817200000000001E-2</c:v>
                </c:pt>
                <c:pt idx="23513">
                  <c:v>-1.6797800000000002E-2</c:v>
                </c:pt>
                <c:pt idx="23514">
                  <c:v>-1.6777E-2</c:v>
                </c:pt>
                <c:pt idx="23515">
                  <c:v>-1.678E-2</c:v>
                </c:pt>
                <c:pt idx="23516">
                  <c:v>-1.6743600000000001E-2</c:v>
                </c:pt>
                <c:pt idx="23517">
                  <c:v>-1.6747600000000001E-2</c:v>
                </c:pt>
                <c:pt idx="23518">
                  <c:v>-1.6726399999999999E-2</c:v>
                </c:pt>
                <c:pt idx="23519">
                  <c:v>-1.6705399999999999E-2</c:v>
                </c:pt>
                <c:pt idx="23520">
                  <c:v>-1.67127E-2</c:v>
                </c:pt>
                <c:pt idx="23521">
                  <c:v>-1.6667399999999999E-2</c:v>
                </c:pt>
                <c:pt idx="23522">
                  <c:v>-1.66818E-2</c:v>
                </c:pt>
                <c:pt idx="23523">
                  <c:v>-1.66421E-2</c:v>
                </c:pt>
                <c:pt idx="23524">
                  <c:v>-1.66316E-2</c:v>
                </c:pt>
                <c:pt idx="23525">
                  <c:v>-1.6622999999999999E-2</c:v>
                </c:pt>
                <c:pt idx="23526">
                  <c:v>-1.6579199999999999E-2</c:v>
                </c:pt>
                <c:pt idx="23527">
                  <c:v>-1.6594600000000001E-2</c:v>
                </c:pt>
                <c:pt idx="23528">
                  <c:v>-1.6542500000000002E-2</c:v>
                </c:pt>
                <c:pt idx="23529">
                  <c:v>-1.65504E-2</c:v>
                </c:pt>
                <c:pt idx="23530">
                  <c:v>-1.65206E-2</c:v>
                </c:pt>
                <c:pt idx="23531">
                  <c:v>-1.6496E-2</c:v>
                </c:pt>
                <c:pt idx="23532">
                  <c:v>-1.6494999999999999E-2</c:v>
                </c:pt>
                <c:pt idx="23533">
                  <c:v>-1.6445999999999999E-2</c:v>
                </c:pt>
                <c:pt idx="23534">
                  <c:v>-1.6452600000000001E-2</c:v>
                </c:pt>
                <c:pt idx="23535">
                  <c:v>-1.6407600000000001E-2</c:v>
                </c:pt>
                <c:pt idx="23536">
                  <c:v>-1.6396000000000001E-2</c:v>
                </c:pt>
                <c:pt idx="23537">
                  <c:v>-1.6374400000000001E-2</c:v>
                </c:pt>
                <c:pt idx="23538">
                  <c:v>-1.6340799999999999E-2</c:v>
                </c:pt>
                <c:pt idx="23539">
                  <c:v>-1.6335800000000001E-2</c:v>
                </c:pt>
                <c:pt idx="23540">
                  <c:v>-1.6295799999999999E-2</c:v>
                </c:pt>
                <c:pt idx="23541">
                  <c:v>-1.6284900000000001E-2</c:v>
                </c:pt>
                <c:pt idx="23542">
                  <c:v>-1.6255599999999999E-2</c:v>
                </c:pt>
                <c:pt idx="23543">
                  <c:v>-1.6227599999999998E-2</c:v>
                </c:pt>
                <c:pt idx="23544">
                  <c:v>-1.6209600000000001E-2</c:v>
                </c:pt>
                <c:pt idx="23545">
                  <c:v>-1.6173E-2</c:v>
                </c:pt>
                <c:pt idx="23546">
                  <c:v>-1.61531E-2</c:v>
                </c:pt>
                <c:pt idx="23547">
                  <c:v>-1.6124699999999999E-2</c:v>
                </c:pt>
                <c:pt idx="23548">
                  <c:v>-1.6093699999999999E-2</c:v>
                </c:pt>
                <c:pt idx="23549">
                  <c:v>-1.60772E-2</c:v>
                </c:pt>
                <c:pt idx="23550">
                  <c:v>-1.6038799999999999E-2</c:v>
                </c:pt>
                <c:pt idx="23551">
                  <c:v>-1.60211E-2</c:v>
                </c:pt>
                <c:pt idx="23552">
                  <c:v>-1.5988700000000002E-2</c:v>
                </c:pt>
                <c:pt idx="23553">
                  <c:v>-1.5955899999999999E-2</c:v>
                </c:pt>
                <c:pt idx="23554">
                  <c:v>-1.59369E-2</c:v>
                </c:pt>
                <c:pt idx="23555">
                  <c:v>-1.58891E-2</c:v>
                </c:pt>
                <c:pt idx="23556">
                  <c:v>-1.5876000000000001E-2</c:v>
                </c:pt>
                <c:pt idx="23557">
                  <c:v>-1.5830299999999999E-2</c:v>
                </c:pt>
                <c:pt idx="23558">
                  <c:v>-1.5808099999999999E-2</c:v>
                </c:pt>
                <c:pt idx="23559">
                  <c:v>-1.5779100000000001E-2</c:v>
                </c:pt>
                <c:pt idx="23560">
                  <c:v>-1.57378E-2</c:v>
                </c:pt>
                <c:pt idx="23561">
                  <c:v>-1.5724800000000001E-2</c:v>
                </c:pt>
                <c:pt idx="23562">
                  <c:v>-1.56712E-2</c:v>
                </c:pt>
                <c:pt idx="23563">
                  <c:v>-1.5657799999999999E-2</c:v>
                </c:pt>
                <c:pt idx="23564">
                  <c:v>-1.56093E-2</c:v>
                </c:pt>
                <c:pt idx="23565">
                  <c:v>-1.55786E-2</c:v>
                </c:pt>
                <c:pt idx="23566">
                  <c:v>-1.55482E-2</c:v>
                </c:pt>
                <c:pt idx="23567">
                  <c:v>-1.55E-2</c:v>
                </c:pt>
                <c:pt idx="23568">
                  <c:v>-1.5484100000000001E-2</c:v>
                </c:pt>
                <c:pt idx="23569">
                  <c:v>-1.5431200000000001E-2</c:v>
                </c:pt>
                <c:pt idx="23570">
                  <c:v>-1.5411899999999999E-2</c:v>
                </c:pt>
                <c:pt idx="23571">
                  <c:v>-1.53682E-2</c:v>
                </c:pt>
                <c:pt idx="23572">
                  <c:v>-1.5331600000000001E-2</c:v>
                </c:pt>
                <c:pt idx="23573">
                  <c:v>-1.53007E-2</c:v>
                </c:pt>
                <c:pt idx="23574">
                  <c:v>-1.52509E-2</c:v>
                </c:pt>
                <c:pt idx="23575">
                  <c:v>-1.52239E-2</c:v>
                </c:pt>
                <c:pt idx="23576">
                  <c:v>-1.5175599999999999E-2</c:v>
                </c:pt>
                <c:pt idx="23577">
                  <c:v>-1.51415E-2</c:v>
                </c:pt>
                <c:pt idx="23578">
                  <c:v>-1.5103999999999999E-2</c:v>
                </c:pt>
                <c:pt idx="23579">
                  <c:v>-1.50616E-2</c:v>
                </c:pt>
                <c:pt idx="23580">
                  <c:v>-1.50289E-2</c:v>
                </c:pt>
                <c:pt idx="23581">
                  <c:v>-1.49856E-2</c:v>
                </c:pt>
                <c:pt idx="23582">
                  <c:v>-1.4944799999999999E-2</c:v>
                </c:pt>
                <c:pt idx="23583">
                  <c:v>-1.4908299999999999E-2</c:v>
                </c:pt>
                <c:pt idx="23584">
                  <c:v>-1.4857800000000001E-2</c:v>
                </c:pt>
                <c:pt idx="23585">
                  <c:v>-1.48244E-2</c:v>
                </c:pt>
                <c:pt idx="23586">
                  <c:v>-1.47756E-2</c:v>
                </c:pt>
                <c:pt idx="23587">
                  <c:v>-1.4733100000000001E-2</c:v>
                </c:pt>
                <c:pt idx="23588">
                  <c:v>-1.4699200000000001E-2</c:v>
                </c:pt>
                <c:pt idx="23589">
                  <c:v>-1.46426E-2</c:v>
                </c:pt>
                <c:pt idx="23590">
                  <c:v>-1.4619200000000001E-2</c:v>
                </c:pt>
                <c:pt idx="23591">
                  <c:v>-1.45579E-2</c:v>
                </c:pt>
                <c:pt idx="23592">
                  <c:v>-1.4526000000000001E-2</c:v>
                </c:pt>
                <c:pt idx="23593">
                  <c:v>-1.4478899999999999E-2</c:v>
                </c:pt>
                <c:pt idx="23594">
                  <c:v>-1.44239E-2</c:v>
                </c:pt>
                <c:pt idx="23595">
                  <c:v>-1.4397500000000001E-2</c:v>
                </c:pt>
                <c:pt idx="23596">
                  <c:v>-1.43257E-2</c:v>
                </c:pt>
                <c:pt idx="23597">
                  <c:v>-1.4305099999999999E-2</c:v>
                </c:pt>
                <c:pt idx="23598">
                  <c:v>-1.42408E-2</c:v>
                </c:pt>
                <c:pt idx="23599">
                  <c:v>-1.42031E-2</c:v>
                </c:pt>
                <c:pt idx="23600">
                  <c:v>-1.41627E-2</c:v>
                </c:pt>
                <c:pt idx="23601">
                  <c:v>-1.40988E-2</c:v>
                </c:pt>
                <c:pt idx="23602">
                  <c:v>-1.4075900000000001E-2</c:v>
                </c:pt>
                <c:pt idx="23603">
                  <c:v>-1.40021E-2</c:v>
                </c:pt>
                <c:pt idx="23604">
                  <c:v>-1.3973299999999999E-2</c:v>
                </c:pt>
                <c:pt idx="23605">
                  <c:v>-1.39133E-2</c:v>
                </c:pt>
                <c:pt idx="23606">
                  <c:v>-1.38624E-2</c:v>
                </c:pt>
                <c:pt idx="23607">
                  <c:v>-1.3824299999999999E-2</c:v>
                </c:pt>
                <c:pt idx="23608">
                  <c:v>-1.3758299999999999E-2</c:v>
                </c:pt>
                <c:pt idx="23609">
                  <c:v>-1.37272E-2</c:v>
                </c:pt>
                <c:pt idx="23610">
                  <c:v>-1.36645E-2</c:v>
                </c:pt>
                <c:pt idx="23611">
                  <c:v>-1.3620699999999999E-2</c:v>
                </c:pt>
                <c:pt idx="23612">
                  <c:v>-1.3571700000000001E-2</c:v>
                </c:pt>
                <c:pt idx="23613">
                  <c:v>-1.35128E-2</c:v>
                </c:pt>
                <c:pt idx="23614">
                  <c:v>-1.34693E-2</c:v>
                </c:pt>
                <c:pt idx="23615">
                  <c:v>-1.34097E-2</c:v>
                </c:pt>
                <c:pt idx="23616">
                  <c:v>-1.3357900000000001E-2</c:v>
                </c:pt>
                <c:pt idx="23617">
                  <c:v>-1.3310000000000001E-2</c:v>
                </c:pt>
                <c:pt idx="23618">
                  <c:v>-1.32491E-2</c:v>
                </c:pt>
                <c:pt idx="23619">
                  <c:v>-1.32061E-2</c:v>
                </c:pt>
                <c:pt idx="23620">
                  <c:v>-1.31486E-2</c:v>
                </c:pt>
                <c:pt idx="23621">
                  <c:v>-1.30937E-2</c:v>
                </c:pt>
                <c:pt idx="23622">
                  <c:v>-1.3050000000000001E-2</c:v>
                </c:pt>
                <c:pt idx="23623">
                  <c:v>-1.29785E-2</c:v>
                </c:pt>
                <c:pt idx="23624">
                  <c:v>-1.2941299999999999E-2</c:v>
                </c:pt>
                <c:pt idx="23625">
                  <c:v>-1.2869500000000001E-2</c:v>
                </c:pt>
                <c:pt idx="23626">
                  <c:v>-1.28203E-2</c:v>
                </c:pt>
                <c:pt idx="23627">
                  <c:v>-1.2769000000000001E-2</c:v>
                </c:pt>
                <c:pt idx="23628">
                  <c:v>-1.26981E-2</c:v>
                </c:pt>
                <c:pt idx="23629">
                  <c:v>-1.2666999999999999E-2</c:v>
                </c:pt>
                <c:pt idx="23630">
                  <c:v>-1.2586200000000001E-2</c:v>
                </c:pt>
                <c:pt idx="23631">
                  <c:v>-1.2551E-2</c:v>
                </c:pt>
                <c:pt idx="23632">
                  <c:v>-1.24823E-2</c:v>
                </c:pt>
                <c:pt idx="23633">
                  <c:v>-1.2421700000000001E-2</c:v>
                </c:pt>
                <c:pt idx="23634">
                  <c:v>-1.23772E-2</c:v>
                </c:pt>
                <c:pt idx="23635">
                  <c:v>-1.22947E-2</c:v>
                </c:pt>
                <c:pt idx="23636">
                  <c:v>-1.22612E-2</c:v>
                </c:pt>
                <c:pt idx="23637">
                  <c:v>-1.2180699999999999E-2</c:v>
                </c:pt>
                <c:pt idx="23638">
                  <c:v>-1.21347E-2</c:v>
                </c:pt>
                <c:pt idx="23639">
                  <c:v>-1.2076E-2</c:v>
                </c:pt>
                <c:pt idx="23640">
                  <c:v>-1.20074E-2</c:v>
                </c:pt>
                <c:pt idx="23641">
                  <c:v>-1.1964900000000001E-2</c:v>
                </c:pt>
                <c:pt idx="23642">
                  <c:v>-1.1885700000000001E-2</c:v>
                </c:pt>
                <c:pt idx="23643">
                  <c:v>-1.18396E-2</c:v>
                </c:pt>
                <c:pt idx="23644">
                  <c:v>-1.17702E-2</c:v>
                </c:pt>
                <c:pt idx="23645">
                  <c:v>-1.17076E-2</c:v>
                </c:pt>
                <c:pt idx="23646">
                  <c:v>-1.1652900000000001E-2</c:v>
                </c:pt>
                <c:pt idx="23647">
                  <c:v>-1.15808E-2</c:v>
                </c:pt>
                <c:pt idx="23648">
                  <c:v>-1.15289E-2</c:v>
                </c:pt>
                <c:pt idx="23649">
                  <c:v>-1.14635E-2</c:v>
                </c:pt>
                <c:pt idx="23650">
                  <c:v>-1.1400499999999999E-2</c:v>
                </c:pt>
                <c:pt idx="23651">
                  <c:v>-1.13449E-2</c:v>
                </c:pt>
                <c:pt idx="23652">
                  <c:v>-1.1272900000000001E-2</c:v>
                </c:pt>
                <c:pt idx="23653">
                  <c:v>-1.12166E-2</c:v>
                </c:pt>
                <c:pt idx="23654">
                  <c:v>-1.11501E-2</c:v>
                </c:pt>
                <c:pt idx="23655">
                  <c:v>-1.1081000000000001E-2</c:v>
                </c:pt>
                <c:pt idx="23656">
                  <c:v>-1.1027199999999999E-2</c:v>
                </c:pt>
                <c:pt idx="23657">
                  <c:v>-1.09487E-2</c:v>
                </c:pt>
                <c:pt idx="23658">
                  <c:v>-1.08985E-2</c:v>
                </c:pt>
                <c:pt idx="23659">
                  <c:v>-1.0826499999999999E-2</c:v>
                </c:pt>
                <c:pt idx="23660">
                  <c:v>-1.07627E-2</c:v>
                </c:pt>
                <c:pt idx="23661">
                  <c:v>-1.07066E-2</c:v>
                </c:pt>
                <c:pt idx="23662">
                  <c:v>-1.06255E-2</c:v>
                </c:pt>
                <c:pt idx="23663">
                  <c:v>-1.0578300000000001E-2</c:v>
                </c:pt>
                <c:pt idx="23664">
                  <c:v>-1.0494699999999999E-2</c:v>
                </c:pt>
                <c:pt idx="23665">
                  <c:v>-1.04384E-2</c:v>
                </c:pt>
                <c:pt idx="23666">
                  <c:v>-1.03698E-2</c:v>
                </c:pt>
                <c:pt idx="23667">
                  <c:v>-1.0295500000000001E-2</c:v>
                </c:pt>
                <c:pt idx="23668">
                  <c:v>-1.02442E-2</c:v>
                </c:pt>
                <c:pt idx="23669">
                  <c:v>-1.01604E-2</c:v>
                </c:pt>
                <c:pt idx="23670">
                  <c:v>-1.01101E-2</c:v>
                </c:pt>
                <c:pt idx="23671">
                  <c:v>-1.00328E-2</c:v>
                </c:pt>
                <c:pt idx="23672" formatCode="0.00E+00">
                  <c:v>-9.9678900000000001E-3</c:v>
                </c:pt>
                <c:pt idx="23673" formatCode="0.00E+00">
                  <c:v>-9.9046499999999992E-3</c:v>
                </c:pt>
                <c:pt idx="23674" formatCode="0.00E+00">
                  <c:v>-9.8252600000000006E-3</c:v>
                </c:pt>
                <c:pt idx="23675" formatCode="0.00E+00">
                  <c:v>-9.7683500000000003E-3</c:v>
                </c:pt>
                <c:pt idx="23676" formatCode="0.00E+00">
                  <c:v>-9.6885600000000006E-3</c:v>
                </c:pt>
                <c:pt idx="23677" formatCode="0.00E+00">
                  <c:v>-9.6259999999999991E-3</c:v>
                </c:pt>
                <c:pt idx="23678" formatCode="0.00E+00">
                  <c:v>-9.5572799999999996E-3</c:v>
                </c:pt>
                <c:pt idx="23679" formatCode="0.00E+00">
                  <c:v>-9.4848099999999998E-3</c:v>
                </c:pt>
                <c:pt idx="23680" formatCode="0.00E+00">
                  <c:v>-9.4234200000000001E-3</c:v>
                </c:pt>
                <c:pt idx="23681" formatCode="0.00E+00">
                  <c:v>-9.3480100000000003E-3</c:v>
                </c:pt>
                <c:pt idx="23682" formatCode="0.00E+00">
                  <c:v>-9.2820999999999997E-3</c:v>
                </c:pt>
                <c:pt idx="23683" formatCode="0.00E+00">
                  <c:v>-9.2121800000000004E-3</c:v>
                </c:pt>
                <c:pt idx="23684" formatCode="0.00E+00">
                  <c:v>-9.1365999999999999E-3</c:v>
                </c:pt>
                <c:pt idx="23685" formatCode="0.00E+00">
                  <c:v>-9.0719300000000006E-3</c:v>
                </c:pt>
                <c:pt idx="23686" formatCode="0.00E+00">
                  <c:v>-8.9942500000000005E-3</c:v>
                </c:pt>
                <c:pt idx="23687" formatCode="0.00E+00">
                  <c:v>-8.9273400000000006E-3</c:v>
                </c:pt>
                <c:pt idx="23688" formatCode="0.00E+00">
                  <c:v>-8.8579799999999997E-3</c:v>
                </c:pt>
                <c:pt idx="23689" formatCode="0.00E+00">
                  <c:v>-8.7826199999999997E-3</c:v>
                </c:pt>
                <c:pt idx="23690" formatCode="0.00E+00">
                  <c:v>-8.7217200000000005E-3</c:v>
                </c:pt>
                <c:pt idx="23691" formatCode="0.00E+00">
                  <c:v>-8.6403699999999996E-3</c:v>
                </c:pt>
                <c:pt idx="23692" formatCode="0.00E+00">
                  <c:v>-8.5769599999999998E-3</c:v>
                </c:pt>
                <c:pt idx="23693" formatCode="0.00E+00">
                  <c:v>-8.4998199999999999E-3</c:v>
                </c:pt>
                <c:pt idx="23694" formatCode="0.00E+00">
                  <c:v>-8.4257599999999992E-3</c:v>
                </c:pt>
                <c:pt idx="23695" formatCode="0.00E+00">
                  <c:v>-8.3594099999999994E-3</c:v>
                </c:pt>
                <c:pt idx="23696" formatCode="0.00E+00">
                  <c:v>-8.2762300000000007E-3</c:v>
                </c:pt>
                <c:pt idx="23697" formatCode="0.00E+00">
                  <c:v>-8.2158200000000004E-3</c:v>
                </c:pt>
                <c:pt idx="23698" formatCode="0.00E+00">
                  <c:v>-8.1337300000000005E-3</c:v>
                </c:pt>
                <c:pt idx="23699" formatCode="0.00E+00">
                  <c:v>-8.0687199999999997E-3</c:v>
                </c:pt>
                <c:pt idx="23700" formatCode="0.00E+00">
                  <c:v>-7.9956300000000001E-3</c:v>
                </c:pt>
                <c:pt idx="23701" formatCode="0.00E+00">
                  <c:v>-7.9188100000000001E-3</c:v>
                </c:pt>
                <c:pt idx="23702" formatCode="0.00E+00">
                  <c:v>-7.8530100000000005E-3</c:v>
                </c:pt>
                <c:pt idx="23703" formatCode="0.00E+00">
                  <c:v>-7.7692500000000001E-3</c:v>
                </c:pt>
                <c:pt idx="23704" formatCode="0.00E+00">
                  <c:v>-7.7039600000000001E-3</c:v>
                </c:pt>
                <c:pt idx="23705" formatCode="0.00E+00">
                  <c:v>-7.6230600000000001E-3</c:v>
                </c:pt>
                <c:pt idx="23706" formatCode="0.00E+00">
                  <c:v>-7.5518900000000003E-3</c:v>
                </c:pt>
                <c:pt idx="23707" formatCode="0.00E+00">
                  <c:v>-7.4789000000000001E-3</c:v>
                </c:pt>
                <c:pt idx="23708" formatCode="0.00E+00">
                  <c:v>-7.4023500000000002E-3</c:v>
                </c:pt>
                <c:pt idx="23709" formatCode="0.00E+00">
                  <c:v>-7.3343200000000001E-3</c:v>
                </c:pt>
                <c:pt idx="23710" formatCode="0.00E+00">
                  <c:v>-7.2561099999999996E-3</c:v>
                </c:pt>
                <c:pt idx="23711" formatCode="0.00E+00">
                  <c:v>-7.1852299999999999E-3</c:v>
                </c:pt>
                <c:pt idx="23712" formatCode="0.00E+00">
                  <c:v>-7.1085899999999997E-3</c:v>
                </c:pt>
                <c:pt idx="23713" formatCode="0.00E+00">
                  <c:v>-7.0332499999999996E-3</c:v>
                </c:pt>
                <c:pt idx="23714" formatCode="0.00E+00">
                  <c:v>-6.9585799999999998E-3</c:v>
                </c:pt>
                <c:pt idx="23715" formatCode="0.00E+00">
                  <c:v>-6.8822299999999996E-3</c:v>
                </c:pt>
                <c:pt idx="23716" formatCode="0.00E+00">
                  <c:v>-6.8068900000000003E-3</c:v>
                </c:pt>
                <c:pt idx="23717" formatCode="0.00E+00">
                  <c:v>-6.7335299999999997E-3</c:v>
                </c:pt>
                <c:pt idx="23718" formatCode="0.00E+00">
                  <c:v>-6.6569300000000001E-3</c:v>
                </c:pt>
                <c:pt idx="23719" formatCode="0.00E+00">
                  <c:v>-6.5855899999999997E-3</c:v>
                </c:pt>
                <c:pt idx="23720" formatCode="0.00E+00">
                  <c:v>-6.5086800000000002E-3</c:v>
                </c:pt>
                <c:pt idx="23721" formatCode="0.00E+00">
                  <c:v>-6.4335099999999999E-3</c:v>
                </c:pt>
                <c:pt idx="23722" formatCode="0.00E+00">
                  <c:v>-6.3596E-3</c:v>
                </c:pt>
                <c:pt idx="23723" formatCode="0.00E+00">
                  <c:v>-6.2784900000000003E-3</c:v>
                </c:pt>
                <c:pt idx="23724" formatCode="0.00E+00">
                  <c:v>-6.2084899999999997E-3</c:v>
                </c:pt>
                <c:pt idx="23725" formatCode="0.00E+00">
                  <c:v>-6.1247699999999999E-3</c:v>
                </c:pt>
                <c:pt idx="23726" formatCode="0.00E+00">
                  <c:v>-6.0547600000000002E-3</c:v>
                </c:pt>
                <c:pt idx="23727" formatCode="0.00E+00">
                  <c:v>-5.9757200000000003E-3</c:v>
                </c:pt>
                <c:pt idx="23728" formatCode="0.00E+00">
                  <c:v>-5.9004699999999997E-3</c:v>
                </c:pt>
                <c:pt idx="23729" formatCode="0.00E+00">
                  <c:v>-5.8295700000000001E-3</c:v>
                </c:pt>
                <c:pt idx="23730" formatCode="0.00E+00">
                  <c:v>-5.7459900000000003E-3</c:v>
                </c:pt>
                <c:pt idx="23731" formatCode="0.00E+00">
                  <c:v>-5.6794599999999999E-3</c:v>
                </c:pt>
                <c:pt idx="23732" formatCode="0.00E+00">
                  <c:v>-5.59268E-3</c:v>
                </c:pt>
                <c:pt idx="23733" formatCode="0.00E+00">
                  <c:v>-5.5232299999999996E-3</c:v>
                </c:pt>
                <c:pt idx="23734" formatCode="0.00E+00">
                  <c:v>-5.4418499999999998E-3</c:v>
                </c:pt>
                <c:pt idx="23735" formatCode="0.00E+00">
                  <c:v>-5.36383E-3</c:v>
                </c:pt>
                <c:pt idx="23736" formatCode="0.00E+00">
                  <c:v>-5.2924399999999998E-3</c:v>
                </c:pt>
                <c:pt idx="23737" formatCode="0.00E+00">
                  <c:v>-5.2075400000000001E-3</c:v>
                </c:pt>
                <c:pt idx="23738" formatCode="0.00E+00">
                  <c:v>-5.1422200000000003E-3</c:v>
                </c:pt>
                <c:pt idx="23739" formatCode="0.00E+00">
                  <c:v>-5.0565100000000002E-3</c:v>
                </c:pt>
                <c:pt idx="23740" formatCode="0.00E+00">
                  <c:v>-4.9871100000000003E-3</c:v>
                </c:pt>
                <c:pt idx="23741" formatCode="0.00E+00">
                  <c:v>-4.9070399999999997E-3</c:v>
                </c:pt>
                <c:pt idx="23742" formatCode="0.00E+00">
                  <c:v>-4.8282300000000002E-3</c:v>
                </c:pt>
                <c:pt idx="23743" formatCode="0.00E+00">
                  <c:v>-4.7553200000000004E-3</c:v>
                </c:pt>
                <c:pt idx="23744" formatCode="0.00E+00">
                  <c:v>-4.6701700000000004E-3</c:v>
                </c:pt>
                <c:pt idx="23745" formatCode="0.00E+00">
                  <c:v>-4.6000199999999998E-3</c:v>
                </c:pt>
                <c:pt idx="23746" formatCode="0.00E+00">
                  <c:v>-4.5166399999999997E-3</c:v>
                </c:pt>
                <c:pt idx="23747" formatCode="0.00E+00">
                  <c:v>-4.4441000000000003E-3</c:v>
                </c:pt>
                <c:pt idx="23748" formatCode="0.00E+00">
                  <c:v>-4.3667899999999997E-3</c:v>
                </c:pt>
                <c:pt idx="23749" formatCode="0.00E+00">
                  <c:v>-4.2892399999999997E-3</c:v>
                </c:pt>
                <c:pt idx="23750" formatCode="0.00E+00">
                  <c:v>-4.2148200000000002E-3</c:v>
                </c:pt>
                <c:pt idx="23751" formatCode="0.00E+00">
                  <c:v>-4.1348299999999999E-3</c:v>
                </c:pt>
                <c:pt idx="23752" formatCode="0.00E+00">
                  <c:v>-4.0584799999999997E-3</c:v>
                </c:pt>
                <c:pt idx="23753" formatCode="0.00E+00">
                  <c:v>-3.9796700000000003E-3</c:v>
                </c:pt>
                <c:pt idx="23754" formatCode="0.00E+00">
                  <c:v>-3.9010799999999999E-3</c:v>
                </c:pt>
                <c:pt idx="23755" formatCode="0.00E+00">
                  <c:v>-3.8235999999999999E-3</c:v>
                </c:pt>
                <c:pt idx="23756" formatCode="0.00E+00">
                  <c:v>-3.7471000000000002E-3</c:v>
                </c:pt>
                <c:pt idx="23757" formatCode="0.00E+00">
                  <c:v>-3.6681700000000001E-3</c:v>
                </c:pt>
                <c:pt idx="23758" formatCode="0.00E+00">
                  <c:v>-3.5956199999999999E-3</c:v>
                </c:pt>
                <c:pt idx="23759" formatCode="0.00E+00">
                  <c:v>-3.5134099999999998E-3</c:v>
                </c:pt>
                <c:pt idx="23760" formatCode="0.00E+00">
                  <c:v>-3.4410600000000001E-3</c:v>
                </c:pt>
                <c:pt idx="23761" formatCode="0.00E+00">
                  <c:v>-3.3601400000000002E-3</c:v>
                </c:pt>
                <c:pt idx="23762" formatCode="0.00E+00">
                  <c:v>-3.2819300000000002E-3</c:v>
                </c:pt>
                <c:pt idx="23763" formatCode="0.00E+00">
                  <c:v>-3.2078300000000001E-3</c:v>
                </c:pt>
                <c:pt idx="23764" formatCode="0.00E+00">
                  <c:v>-3.1219500000000001E-3</c:v>
                </c:pt>
                <c:pt idx="23765" formatCode="0.00E+00">
                  <c:v>-3.0544000000000001E-3</c:v>
                </c:pt>
                <c:pt idx="23766" formatCode="0.00E+00">
                  <c:v>-2.9677100000000001E-3</c:v>
                </c:pt>
                <c:pt idx="23767" formatCode="0.00E+00">
                  <c:v>-2.8985899999999999E-3</c:v>
                </c:pt>
                <c:pt idx="23768" formatCode="0.00E+00">
                  <c:v>-2.81884E-3</c:v>
                </c:pt>
                <c:pt idx="23769" formatCode="0.00E+00">
                  <c:v>-2.73909E-3</c:v>
                </c:pt>
                <c:pt idx="23770" formatCode="0.00E+00">
                  <c:v>-2.6696699999999999E-3</c:v>
                </c:pt>
                <c:pt idx="23771" formatCode="0.00E+00">
                  <c:v>-2.58121E-3</c:v>
                </c:pt>
                <c:pt idx="23772" formatCode="0.00E+00">
                  <c:v>-2.5148900000000001E-3</c:v>
                </c:pt>
                <c:pt idx="23773" formatCode="0.00E+00">
                  <c:v>-2.4256E-3</c:v>
                </c:pt>
                <c:pt idx="23774" formatCode="0.00E+00">
                  <c:v>-2.3536199999999998E-3</c:v>
                </c:pt>
                <c:pt idx="23775" formatCode="0.00E+00">
                  <c:v>-2.2808799999999999E-3</c:v>
                </c:pt>
                <c:pt idx="23776" formatCode="0.00E+00">
                  <c:v>-2.20353E-3</c:v>
                </c:pt>
                <c:pt idx="23777" formatCode="0.00E+00">
                  <c:v>-2.12882E-3</c:v>
                </c:pt>
                <c:pt idx="23778" formatCode="0.00E+00">
                  <c:v>-2.0269900000000002E-3</c:v>
                </c:pt>
                <c:pt idx="23779" formatCode="0.00E+00">
                  <c:v>-1.9701900000000001E-3</c:v>
                </c:pt>
                <c:pt idx="23780" formatCode="0.00E+00">
                  <c:v>-2.07515E-3</c:v>
                </c:pt>
                <c:pt idx="23781" formatCode="0.00E+00">
                  <c:v>-2.0868800000000002E-3</c:v>
                </c:pt>
                <c:pt idx="23782" formatCode="0.00E+00">
                  <c:v>-2.0062299999999999E-3</c:v>
                </c:pt>
                <c:pt idx="23783" formatCode="0.00E+00">
                  <c:v>-2.0454000000000002E-3</c:v>
                </c:pt>
                <c:pt idx="23784" formatCode="0.00E+00">
                  <c:v>-1.9684500000000001E-3</c:v>
                </c:pt>
                <c:pt idx="23785" formatCode="0.00E+00">
                  <c:v>-1.9768699999999999E-3</c:v>
                </c:pt>
                <c:pt idx="23786" formatCode="0.00E+00">
                  <c:v>-1.9522599999999999E-3</c:v>
                </c:pt>
                <c:pt idx="23787" formatCode="0.00E+00">
                  <c:v>-1.9053900000000001E-3</c:v>
                </c:pt>
                <c:pt idx="23788" formatCode="0.00E+00">
                  <c:v>-1.92487E-3</c:v>
                </c:pt>
                <c:pt idx="23789" formatCode="0.00E+00">
                  <c:v>-1.8545499999999999E-3</c:v>
                </c:pt>
                <c:pt idx="23790" formatCode="0.00E+00">
                  <c:v>-1.8708799999999999E-3</c:v>
                </c:pt>
                <c:pt idx="23791" formatCode="0.00E+00">
                  <c:v>-1.82559E-3</c:v>
                </c:pt>
                <c:pt idx="23792" formatCode="0.00E+00">
                  <c:v>-1.8040199999999999E-3</c:v>
                </c:pt>
                <c:pt idx="23793" formatCode="0.00E+00">
                  <c:v>-1.7961400000000001E-3</c:v>
                </c:pt>
                <c:pt idx="23794" formatCode="0.00E+00">
                  <c:v>-1.7494699999999999E-3</c:v>
                </c:pt>
                <c:pt idx="23795" formatCode="0.00E+00">
                  <c:v>-1.7510200000000001E-3</c:v>
                </c:pt>
                <c:pt idx="23796" formatCode="0.00E+00">
                  <c:v>-1.7154200000000001E-3</c:v>
                </c:pt>
                <c:pt idx="23797" formatCode="0.00E+00">
                  <c:v>-1.6941899999999999E-3</c:v>
                </c:pt>
                <c:pt idx="23798" formatCode="0.00E+00">
                  <c:v>-1.68293E-3</c:v>
                </c:pt>
                <c:pt idx="23799" formatCode="0.00E+00">
                  <c:v>-1.64386E-3</c:v>
                </c:pt>
                <c:pt idx="23800" formatCode="0.00E+00">
                  <c:v>-1.63598E-3</c:v>
                </c:pt>
                <c:pt idx="23801" formatCode="0.00E+00">
                  <c:v>-1.6091199999999999E-3</c:v>
                </c:pt>
                <c:pt idx="23802" formatCode="0.00E+00">
                  <c:v>-1.5766599999999999E-3</c:v>
                </c:pt>
                <c:pt idx="23803" formatCode="0.00E+00">
                  <c:v>-1.57734E-3</c:v>
                </c:pt>
                <c:pt idx="23804" formatCode="0.00E+00">
                  <c:v>-1.5270500000000001E-3</c:v>
                </c:pt>
                <c:pt idx="23805" formatCode="0.00E+00">
                  <c:v>-1.5354399999999999E-3</c:v>
                </c:pt>
                <c:pt idx="23806" formatCode="0.00E+00">
                  <c:v>-1.49938E-3</c:v>
                </c:pt>
                <c:pt idx="23807" formatCode="0.00E+00">
                  <c:v>-1.4778599999999999E-3</c:v>
                </c:pt>
                <c:pt idx="23808" formatCode="0.00E+00">
                  <c:v>-1.47842E-3</c:v>
                </c:pt>
                <c:pt idx="23809" formatCode="0.00E+00">
                  <c:v>-1.42191E-3</c:v>
                </c:pt>
                <c:pt idx="23810" formatCode="0.00E+00">
                  <c:v>-1.44483E-3</c:v>
                </c:pt>
                <c:pt idx="23811" formatCode="0.00E+00">
                  <c:v>-1.3856000000000001E-3</c:v>
                </c:pt>
                <c:pt idx="23812" formatCode="0.00E+00">
                  <c:v>-1.3898199999999999E-3</c:v>
                </c:pt>
                <c:pt idx="23813" formatCode="0.00E+00">
                  <c:v>-1.3661700000000001E-3</c:v>
                </c:pt>
                <c:pt idx="23814" formatCode="0.00E+00">
                  <c:v>-1.32945E-3</c:v>
                </c:pt>
                <c:pt idx="23815" formatCode="0.00E+00">
                  <c:v>-1.34541E-3</c:v>
                </c:pt>
                <c:pt idx="23816" formatCode="0.00E+00">
                  <c:v>-1.2836799999999999E-3</c:v>
                </c:pt>
                <c:pt idx="23817" formatCode="0.00E+00">
                  <c:v>-1.3044899999999999E-3</c:v>
                </c:pt>
                <c:pt idx="23818" formatCode="0.00E+00">
                  <c:v>-1.25702E-3</c:v>
                </c:pt>
                <c:pt idx="23819" formatCode="0.00E+00">
                  <c:v>-1.24836E-3</c:v>
                </c:pt>
                <c:pt idx="23820" formatCode="0.00E+00">
                  <c:v>-1.23704E-3</c:v>
                </c:pt>
                <c:pt idx="23821" formatCode="0.00E+00">
                  <c:v>-1.1951399999999999E-3</c:v>
                </c:pt>
                <c:pt idx="23822" formatCode="0.00E+00">
                  <c:v>-1.2057000000000001E-3</c:v>
                </c:pt>
                <c:pt idx="23823" formatCode="0.00E+00">
                  <c:v>-1.15828E-3</c:v>
                </c:pt>
                <c:pt idx="23824" formatCode="0.00E+00">
                  <c:v>-1.16142E-3</c:v>
                </c:pt>
                <c:pt idx="23825" formatCode="0.00E+00">
                  <c:v>-1.1340199999999999E-3</c:v>
                </c:pt>
                <c:pt idx="23826" formatCode="0.00E+00">
                  <c:v>-1.1137E-3</c:v>
                </c:pt>
                <c:pt idx="23827" formatCode="0.00E+00">
                  <c:v>-1.1058999999999999E-3</c:v>
                </c:pt>
                <c:pt idx="23828" formatCode="0.00E+00">
                  <c:v>-1.0740000000000001E-3</c:v>
                </c:pt>
                <c:pt idx="23829" formatCode="0.00E+00">
                  <c:v>-1.0674599999999999E-3</c:v>
                </c:pt>
                <c:pt idx="23830" formatCode="0.00E+00">
                  <c:v>-1.04316E-3</c:v>
                </c:pt>
                <c:pt idx="23831" formatCode="0.00E+00">
                  <c:v>-1.0240200000000001E-3</c:v>
                </c:pt>
                <c:pt idx="23832" formatCode="0.00E+00">
                  <c:v>-1.01184E-3</c:v>
                </c:pt>
                <c:pt idx="23833" formatCode="0.00E+00">
                  <c:v>-9.8726400000000007E-4</c:v>
                </c:pt>
                <c:pt idx="23834" formatCode="0.00E+00">
                  <c:v>-9.74996E-4</c:v>
                </c:pt>
                <c:pt idx="23835" formatCode="0.00E+00">
                  <c:v>-9.5903099999999995E-4</c:v>
                </c:pt>
                <c:pt idx="23836" formatCode="0.00E+00">
                  <c:v>-9.33639E-4</c:v>
                </c:pt>
                <c:pt idx="23837" formatCode="0.00E+00">
                  <c:v>-9.3034200000000002E-4</c:v>
                </c:pt>
                <c:pt idx="23838" formatCode="0.00E+00">
                  <c:v>-8.9778700000000004E-4</c:v>
                </c:pt>
                <c:pt idx="23839" formatCode="0.00E+00">
                  <c:v>-8.9371700000000004E-4</c:v>
                </c:pt>
                <c:pt idx="23840" formatCode="0.00E+00">
                  <c:v>-8.6830999999999996E-4</c:v>
                </c:pt>
                <c:pt idx="23841" formatCode="0.00E+00">
                  <c:v>-8.4750899999999998E-4</c:v>
                </c:pt>
                <c:pt idx="23842" formatCode="0.00E+00">
                  <c:v>-8.4768500000000004E-4</c:v>
                </c:pt>
                <c:pt idx="23843" formatCode="0.00E+00">
                  <c:v>-8.1711399999999997E-4</c:v>
                </c:pt>
                <c:pt idx="23844" formatCode="0.00E+00">
                  <c:v>-8.2235700000000001E-4</c:v>
                </c:pt>
                <c:pt idx="23845" formatCode="0.00E+00">
                  <c:v>-7.7003599999999998E-4</c:v>
                </c:pt>
                <c:pt idx="23846" formatCode="0.00E+00">
                  <c:v>-7.7241099999999997E-4</c:v>
                </c:pt>
                <c:pt idx="23847" formatCode="0.00E+00">
                  <c:v>-9.3593500000000004E-4</c:v>
                </c:pt>
                <c:pt idx="23848" formatCode="0.00E+00">
                  <c:v>-1.00281E-3</c:v>
                </c:pt>
                <c:pt idx="23849" formatCode="0.00E+00">
                  <c:v>-9.9784299999999999E-4</c:v>
                </c:pt>
                <c:pt idx="23850" formatCode="0.00E+00">
                  <c:v>-1.0821699999999999E-3</c:v>
                </c:pt>
                <c:pt idx="23851" formatCode="0.00E+00">
                  <c:v>-1.08567E-3</c:v>
                </c:pt>
                <c:pt idx="23852" formatCode="0.00E+00">
                  <c:v>-1.1395999999999999E-3</c:v>
                </c:pt>
                <c:pt idx="23853" formatCode="0.00E+00">
                  <c:v>-1.1881699999999999E-3</c:v>
                </c:pt>
                <c:pt idx="23854" formatCode="0.00E+00">
                  <c:v>-1.19914E-3</c:v>
                </c:pt>
                <c:pt idx="23855" formatCode="0.00E+00">
                  <c:v>-1.2772599999999999E-3</c:v>
                </c:pt>
                <c:pt idx="23856" formatCode="0.00E+00">
                  <c:v>-1.2805E-3</c:v>
                </c:pt>
                <c:pt idx="23857" formatCode="0.00E+00">
                  <c:v>-1.34297E-3</c:v>
                </c:pt>
                <c:pt idx="23858" formatCode="0.00E+00">
                  <c:v>-1.379E-3</c:v>
                </c:pt>
                <c:pt idx="23859" formatCode="0.00E+00">
                  <c:v>-1.40284E-3</c:v>
                </c:pt>
                <c:pt idx="23860" formatCode="0.00E+00">
                  <c:v>-1.4702999999999999E-3</c:v>
                </c:pt>
                <c:pt idx="23861" formatCode="0.00E+00">
                  <c:v>-1.47992E-3</c:v>
                </c:pt>
                <c:pt idx="23862" formatCode="0.00E+00">
                  <c:v>-1.5418000000000001E-3</c:v>
                </c:pt>
                <c:pt idx="23863" formatCode="0.00E+00">
                  <c:v>-1.57631E-3</c:v>
                </c:pt>
                <c:pt idx="23864" formatCode="0.00E+00">
                  <c:v>-1.6052600000000001E-3</c:v>
                </c:pt>
                <c:pt idx="23865" formatCode="0.00E+00">
                  <c:v>-1.66975E-3</c:v>
                </c:pt>
                <c:pt idx="23866" formatCode="0.00E+00">
                  <c:v>-1.6820299999999999E-3</c:v>
                </c:pt>
                <c:pt idx="23867" formatCode="0.00E+00">
                  <c:v>-1.7437900000000001E-3</c:v>
                </c:pt>
                <c:pt idx="23868" formatCode="0.00E+00">
                  <c:v>-1.77736E-3</c:v>
                </c:pt>
                <c:pt idx="23869" formatCode="0.00E+00">
                  <c:v>-1.8064000000000001E-3</c:v>
                </c:pt>
                <c:pt idx="23870" formatCode="0.00E+00">
                  <c:v>-1.8727100000000001E-3</c:v>
                </c:pt>
                <c:pt idx="23871" formatCode="0.00E+00">
                  <c:v>-1.8807800000000001E-3</c:v>
                </c:pt>
                <c:pt idx="23872" formatCode="0.00E+00">
                  <c:v>-1.9501099999999999E-3</c:v>
                </c:pt>
                <c:pt idx="23873" formatCode="0.00E+00">
                  <c:v>-1.97678E-3</c:v>
                </c:pt>
                <c:pt idx="23874" formatCode="0.00E+00">
                  <c:v>-2.01256E-3</c:v>
                </c:pt>
                <c:pt idx="23875" formatCode="0.00E+00">
                  <c:v>-2.0774999999999999E-3</c:v>
                </c:pt>
                <c:pt idx="23876" formatCode="0.00E+00">
                  <c:v>-2.0822800000000002E-3</c:v>
                </c:pt>
                <c:pt idx="23877" formatCode="0.00E+00">
                  <c:v>-2.1607000000000002E-3</c:v>
                </c:pt>
                <c:pt idx="23878" formatCode="0.00E+00">
                  <c:v>-2.1742300000000001E-3</c:v>
                </c:pt>
                <c:pt idx="23879" formatCode="0.00E+00">
                  <c:v>-2.2239099999999999E-3</c:v>
                </c:pt>
                <c:pt idx="23880" formatCode="0.00E+00">
                  <c:v>-2.2776200000000002E-3</c:v>
                </c:pt>
                <c:pt idx="23881" formatCode="0.00E+00">
                  <c:v>-2.2881500000000001E-3</c:v>
                </c:pt>
                <c:pt idx="23882" formatCode="0.00E+00">
                  <c:v>-2.3690600000000001E-3</c:v>
                </c:pt>
                <c:pt idx="23883" formatCode="0.00E+00">
                  <c:v>-2.3744E-3</c:v>
                </c:pt>
                <c:pt idx="23884" formatCode="0.00E+00">
                  <c:v>-2.4395699999999998E-3</c:v>
                </c:pt>
                <c:pt idx="23885" formatCode="0.00E+00">
                  <c:v>-2.47635E-3</c:v>
                </c:pt>
                <c:pt idx="23886" formatCode="0.00E+00">
                  <c:v>-2.4985300000000001E-3</c:v>
                </c:pt>
                <c:pt idx="23887" formatCode="0.00E+00">
                  <c:v>-2.5723400000000002E-3</c:v>
                </c:pt>
                <c:pt idx="23888" formatCode="0.00E+00">
                  <c:v>-2.5870200000000002E-3</c:v>
                </c:pt>
                <c:pt idx="23889" formatCode="0.00E+00">
                  <c:v>-2.6703899999999999E-3</c:v>
                </c:pt>
                <c:pt idx="23890" formatCode="0.00E+00">
                  <c:v>-2.6979999999999999E-3</c:v>
                </c:pt>
                <c:pt idx="23891" formatCode="0.00E+00">
                  <c:v>-2.72733E-3</c:v>
                </c:pt>
                <c:pt idx="23892" formatCode="0.00E+00">
                  <c:v>-2.7733599999999999E-3</c:v>
                </c:pt>
                <c:pt idx="23893" formatCode="0.00E+00">
                  <c:v>-2.77561E-3</c:v>
                </c:pt>
                <c:pt idx="23894" formatCode="0.00E+00">
                  <c:v>-2.8366099999999998E-3</c:v>
                </c:pt>
                <c:pt idx="23895" formatCode="0.00E+00">
                  <c:v>-2.8480699999999999E-3</c:v>
                </c:pt>
                <c:pt idx="23896" formatCode="0.00E+00">
                  <c:v>-2.8860399999999999E-3</c:v>
                </c:pt>
                <c:pt idx="23897" formatCode="0.00E+00">
                  <c:v>-2.92508E-3</c:v>
                </c:pt>
                <c:pt idx="23898" formatCode="0.00E+00">
                  <c:v>-2.9373099999999998E-3</c:v>
                </c:pt>
                <c:pt idx="23899" formatCode="0.00E+00">
                  <c:v>-2.9918499999999999E-3</c:v>
                </c:pt>
                <c:pt idx="23900" formatCode="0.00E+00">
                  <c:v>-3.0038500000000002E-3</c:v>
                </c:pt>
                <c:pt idx="23901" formatCode="0.00E+00">
                  <c:v>-3.0450299999999998E-3</c:v>
                </c:pt>
                <c:pt idx="23902" formatCode="0.00E+00">
                  <c:v>-3.0789799999999998E-3</c:v>
                </c:pt>
                <c:pt idx="23903" formatCode="0.00E+00">
                  <c:v>-3.09743E-3</c:v>
                </c:pt>
                <c:pt idx="23904" formatCode="0.00E+00">
                  <c:v>-3.14738E-3</c:v>
                </c:pt>
                <c:pt idx="23905" formatCode="0.00E+00">
                  <c:v>-3.1615100000000002E-3</c:v>
                </c:pt>
                <c:pt idx="23906" formatCode="0.00E+00">
                  <c:v>-3.20331E-3</c:v>
                </c:pt>
                <c:pt idx="23907" formatCode="0.00E+00">
                  <c:v>-3.2347000000000001E-3</c:v>
                </c:pt>
                <c:pt idx="23908" formatCode="0.00E+00">
                  <c:v>-3.25633E-3</c:v>
                </c:pt>
                <c:pt idx="23909" formatCode="0.00E+00">
                  <c:v>-3.3038899999999999E-3</c:v>
                </c:pt>
                <c:pt idx="23910" formatCode="0.00E+00">
                  <c:v>-3.31877E-3</c:v>
                </c:pt>
                <c:pt idx="23911" formatCode="0.00E+00">
                  <c:v>-3.3618300000000001E-3</c:v>
                </c:pt>
                <c:pt idx="23912" formatCode="0.00E+00">
                  <c:v>-3.3907799999999999E-3</c:v>
                </c:pt>
                <c:pt idx="23913" formatCode="0.00E+00">
                  <c:v>-3.41516E-3</c:v>
                </c:pt>
                <c:pt idx="23914" formatCode="0.00E+00">
                  <c:v>-3.4610600000000002E-3</c:v>
                </c:pt>
                <c:pt idx="23915" formatCode="0.00E+00">
                  <c:v>-3.4757500000000001E-3</c:v>
                </c:pt>
                <c:pt idx="23916" formatCode="0.00E+00">
                  <c:v>-3.52105E-3</c:v>
                </c:pt>
                <c:pt idx="23917" formatCode="0.00E+00">
                  <c:v>-3.5462800000000002E-3</c:v>
                </c:pt>
                <c:pt idx="23918" formatCode="0.00E+00">
                  <c:v>-3.5746799999999998E-3</c:v>
                </c:pt>
                <c:pt idx="23919" formatCode="0.00E+00">
                  <c:v>-3.6176699999999999E-3</c:v>
                </c:pt>
                <c:pt idx="23920" formatCode="0.00E+00">
                  <c:v>-3.6329499999999998E-3</c:v>
                </c:pt>
                <c:pt idx="23921" formatCode="0.00E+00">
                  <c:v>-3.6802800000000002E-3</c:v>
                </c:pt>
                <c:pt idx="23922" formatCode="0.00E+00">
                  <c:v>-3.70097E-3</c:v>
                </c:pt>
                <c:pt idx="23923" formatCode="0.00E+00">
                  <c:v>-3.7349499999999999E-3</c:v>
                </c:pt>
                <c:pt idx="23924" formatCode="0.00E+00">
                  <c:v>-3.7725599999999999E-3</c:v>
                </c:pt>
                <c:pt idx="23925" formatCode="0.00E+00">
                  <c:v>-3.7911099999999999E-3</c:v>
                </c:pt>
                <c:pt idx="23926" formatCode="0.00E+00">
                  <c:v>-3.83827E-3</c:v>
                </c:pt>
                <c:pt idx="23927" formatCode="0.00E+00">
                  <c:v>-3.8558099999999999E-3</c:v>
                </c:pt>
                <c:pt idx="23928" formatCode="0.00E+00">
                  <c:v>-3.8956899999999998E-3</c:v>
                </c:pt>
                <c:pt idx="23929" formatCode="0.00E+00">
                  <c:v>-3.9257900000000002E-3</c:v>
                </c:pt>
                <c:pt idx="23930" formatCode="0.00E+00">
                  <c:v>-3.9509499999999999E-3</c:v>
                </c:pt>
                <c:pt idx="23931" formatCode="0.00E+00">
                  <c:v>-3.9939600000000004E-3</c:v>
                </c:pt>
                <c:pt idx="23932" formatCode="0.00E+00">
                  <c:v>-4.0126500000000004E-3</c:v>
                </c:pt>
                <c:pt idx="23933" formatCode="0.00E+00">
                  <c:v>-4.0540999999999997E-3</c:v>
                </c:pt>
                <c:pt idx="23934" formatCode="0.00E+00">
                  <c:v>-4.0756000000000004E-3</c:v>
                </c:pt>
                <c:pt idx="23935" formatCode="0.00E+00">
                  <c:v>-4.1097499999999997E-3</c:v>
                </c:pt>
                <c:pt idx="23936" formatCode="0.00E+00">
                  <c:v>-4.1536999999999998E-3</c:v>
                </c:pt>
                <c:pt idx="23937" formatCode="0.00E+00">
                  <c:v>-4.1898200000000003E-3</c:v>
                </c:pt>
                <c:pt idx="23938" formatCode="0.00E+00">
                  <c:v>-4.2312799999999996E-3</c:v>
                </c:pt>
                <c:pt idx="23939" formatCode="0.00E+00">
                  <c:v>-4.2441900000000001E-3</c:v>
                </c:pt>
                <c:pt idx="23940" formatCode="0.00E+00">
                  <c:v>-4.2670900000000003E-3</c:v>
                </c:pt>
                <c:pt idx="23941" formatCode="0.00E+00">
                  <c:v>-4.28277E-3</c:v>
                </c:pt>
                <c:pt idx="23942" formatCode="0.00E+00">
                  <c:v>-4.3055599999999999E-3</c:v>
                </c:pt>
                <c:pt idx="23943" formatCode="0.00E+00">
                  <c:v>-4.3273399999999998E-3</c:v>
                </c:pt>
                <c:pt idx="23944" formatCode="0.00E+00">
                  <c:v>-4.3451899999999996E-3</c:v>
                </c:pt>
                <c:pt idx="23945" formatCode="0.00E+00">
                  <c:v>-4.3691900000000002E-3</c:v>
                </c:pt>
                <c:pt idx="23946" formatCode="0.00E+00">
                  <c:v>-4.3846400000000004E-3</c:v>
                </c:pt>
                <c:pt idx="23947" formatCode="0.00E+00">
                  <c:v>-4.4106700000000002E-3</c:v>
                </c:pt>
                <c:pt idx="23948" formatCode="0.00E+00">
                  <c:v>-4.4255600000000003E-3</c:v>
                </c:pt>
                <c:pt idx="23949" formatCode="0.00E+00">
                  <c:v>-4.4503499999999996E-3</c:v>
                </c:pt>
                <c:pt idx="23950" formatCode="0.00E+00">
                  <c:v>-4.46781E-3</c:v>
                </c:pt>
                <c:pt idx="23951" formatCode="0.00E+00">
                  <c:v>-4.4876500000000001E-3</c:v>
                </c:pt>
                <c:pt idx="23952" formatCode="0.00E+00">
                  <c:v>-4.5105800000000001E-3</c:v>
                </c:pt>
                <c:pt idx="23953" formatCode="0.00E+00">
                  <c:v>-4.5249399999999999E-3</c:v>
                </c:pt>
                <c:pt idx="23954" formatCode="0.00E+00">
                  <c:v>-4.5518399999999997E-3</c:v>
                </c:pt>
                <c:pt idx="23955" formatCode="0.00E+00">
                  <c:v>-4.5650200000000004E-3</c:v>
                </c:pt>
                <c:pt idx="23956" formatCode="0.00E+00">
                  <c:v>-4.58991E-3</c:v>
                </c:pt>
                <c:pt idx="23957" formatCode="0.00E+00">
                  <c:v>-4.6077799999999997E-3</c:v>
                </c:pt>
                <c:pt idx="23958" formatCode="0.00E+00">
                  <c:v>-4.6265799999999999E-3</c:v>
                </c:pt>
                <c:pt idx="23959" formatCode="0.00E+00">
                  <c:v>-4.6500999999999999E-3</c:v>
                </c:pt>
                <c:pt idx="23960" formatCode="0.00E+00">
                  <c:v>-4.6645599999999999E-3</c:v>
                </c:pt>
                <c:pt idx="23961" formatCode="0.00E+00">
                  <c:v>-4.6885700000000004E-3</c:v>
                </c:pt>
                <c:pt idx="23962" formatCode="0.00E+00">
                  <c:v>-4.7046400000000004E-3</c:v>
                </c:pt>
                <c:pt idx="23963" formatCode="0.00E+00">
                  <c:v>-4.7251000000000003E-3</c:v>
                </c:pt>
                <c:pt idx="23964" formatCode="0.00E+00">
                  <c:v>-4.7450799999999996E-3</c:v>
                </c:pt>
                <c:pt idx="23965" formatCode="0.00E+00">
                  <c:v>-4.76312E-3</c:v>
                </c:pt>
                <c:pt idx="23966" formatCode="0.00E+00">
                  <c:v>-4.7831599999999998E-3</c:v>
                </c:pt>
                <c:pt idx="23967" formatCode="0.00E+00">
                  <c:v>-4.8033199999999998E-3</c:v>
                </c:pt>
                <c:pt idx="23968" formatCode="0.00E+00">
                  <c:v>-4.8202100000000001E-3</c:v>
                </c:pt>
                <c:pt idx="23969" formatCode="0.00E+00">
                  <c:v>-4.8424699999999998E-3</c:v>
                </c:pt>
                <c:pt idx="23970" formatCode="0.00E+00">
                  <c:v>-4.8589000000000002E-3</c:v>
                </c:pt>
                <c:pt idx="23971" formatCode="0.00E+00">
                  <c:v>-4.8773200000000001E-3</c:v>
                </c:pt>
                <c:pt idx="23972" formatCode="0.00E+00">
                  <c:v>-4.8998499999999999E-3</c:v>
                </c:pt>
                <c:pt idx="23973" formatCode="0.00E+00">
                  <c:v>-4.9108800000000003E-3</c:v>
                </c:pt>
                <c:pt idx="23974" formatCode="0.00E+00">
                  <c:v>-4.9393099999999997E-3</c:v>
                </c:pt>
                <c:pt idx="23975" formatCode="0.00E+00">
                  <c:v>-4.9485299999999996E-3</c:v>
                </c:pt>
                <c:pt idx="23976" formatCode="0.00E+00">
                  <c:v>-4.9730900000000003E-3</c:v>
                </c:pt>
                <c:pt idx="23977" formatCode="0.00E+00">
                  <c:v>-4.99184E-3</c:v>
                </c:pt>
                <c:pt idx="23978" formatCode="0.00E+00">
                  <c:v>-5.0033600000000001E-3</c:v>
                </c:pt>
                <c:pt idx="23979" formatCode="0.00E+00">
                  <c:v>-5.0346899999999997E-3</c:v>
                </c:pt>
                <c:pt idx="23980" formatCode="0.00E+00">
                  <c:v>-5.0366100000000004E-3</c:v>
                </c:pt>
                <c:pt idx="23981" formatCode="0.00E+00">
                  <c:v>-5.0693700000000001E-3</c:v>
                </c:pt>
                <c:pt idx="23982" formatCode="0.00E+00">
                  <c:v>-5.0776800000000002E-3</c:v>
                </c:pt>
                <c:pt idx="23983" formatCode="0.00E+00">
                  <c:v>-5.09656E-3</c:v>
                </c:pt>
                <c:pt idx="23984" formatCode="0.00E+00">
                  <c:v>-5.12241E-3</c:v>
                </c:pt>
                <c:pt idx="23985" formatCode="0.00E+00">
                  <c:v>-5.1247200000000001E-3</c:v>
                </c:pt>
                <c:pt idx="23986" formatCode="0.00E+00">
                  <c:v>-5.1614599999999997E-3</c:v>
                </c:pt>
                <c:pt idx="23987" formatCode="0.00E+00">
                  <c:v>-5.1621899999999997E-3</c:v>
                </c:pt>
                <c:pt idx="23988" formatCode="0.00E+00">
                  <c:v>-5.1907999999999998E-3</c:v>
                </c:pt>
                <c:pt idx="23989" formatCode="0.00E+00">
                  <c:v>-5.2065100000000001E-3</c:v>
                </c:pt>
                <c:pt idx="23990" formatCode="0.00E+00">
                  <c:v>-5.2157799999999997E-3</c:v>
                </c:pt>
                <c:pt idx="23991" formatCode="0.00E+00">
                  <c:v>-5.2475300000000002E-3</c:v>
                </c:pt>
                <c:pt idx="23992" formatCode="0.00E+00">
                  <c:v>-5.24699E-3</c:v>
                </c:pt>
                <c:pt idx="23993" formatCode="0.00E+00">
                  <c:v>-5.2787600000000004E-3</c:v>
                </c:pt>
                <c:pt idx="23994" formatCode="0.00E+00">
                  <c:v>-5.2871000000000003E-3</c:v>
                </c:pt>
                <c:pt idx="23995" formatCode="0.00E+00">
                  <c:v>-5.30395E-3</c:v>
                </c:pt>
                <c:pt idx="23996" formatCode="0.00E+00">
                  <c:v>-5.3287400000000002E-3</c:v>
                </c:pt>
                <c:pt idx="23997" formatCode="0.00E+00">
                  <c:v>-5.3333199999999999E-3</c:v>
                </c:pt>
                <c:pt idx="23998" formatCode="0.00E+00">
                  <c:v>-5.3628399999999998E-3</c:v>
                </c:pt>
                <c:pt idx="23999" formatCode="0.00E+00">
                  <c:v>-5.3702899999999998E-3</c:v>
                </c:pt>
                <c:pt idx="24000" formatCode="0.00E+00">
                  <c:v>-5.38881E-3</c:v>
                </c:pt>
                <c:pt idx="24001" formatCode="0.00E+00">
                  <c:v>-5.4090299999999996E-3</c:v>
                </c:pt>
                <c:pt idx="24002" formatCode="0.00E+00">
                  <c:v>-5.4157700000000003E-3</c:v>
                </c:pt>
                <c:pt idx="24003" formatCode="0.00E+00">
                  <c:v>-5.4415399999999999E-3</c:v>
                </c:pt>
                <c:pt idx="24004" formatCode="0.00E+00">
                  <c:v>-5.4502600000000002E-3</c:v>
                </c:pt>
                <c:pt idx="24005" formatCode="0.00E+00">
                  <c:v>-5.46738E-3</c:v>
                </c:pt>
                <c:pt idx="24006" formatCode="0.00E+00">
                  <c:v>-5.4886600000000002E-3</c:v>
                </c:pt>
                <c:pt idx="24007" formatCode="0.00E+00">
                  <c:v>-5.4944399999999997E-3</c:v>
                </c:pt>
                <c:pt idx="24008" formatCode="0.00E+00">
                  <c:v>-5.5215500000000001E-3</c:v>
                </c:pt>
                <c:pt idx="24009" formatCode="0.00E+00">
                  <c:v>-5.5285400000000002E-3</c:v>
                </c:pt>
                <c:pt idx="24010" formatCode="0.00E+00">
                  <c:v>-5.5455499999999998E-3</c:v>
                </c:pt>
                <c:pt idx="24011" formatCode="0.00E+00">
                  <c:v>-5.5660199999999996E-3</c:v>
                </c:pt>
                <c:pt idx="24012" formatCode="0.00E+00">
                  <c:v>-5.5681899999999998E-3</c:v>
                </c:pt>
                <c:pt idx="24013" formatCode="0.00E+00">
                  <c:v>-5.5982200000000001E-3</c:v>
                </c:pt>
                <c:pt idx="24014" formatCode="0.00E+00">
                  <c:v>-5.59926E-3</c:v>
                </c:pt>
                <c:pt idx="24015" formatCode="0.00E+00">
                  <c:v>-5.6213699999999997E-3</c:v>
                </c:pt>
                <c:pt idx="24016" formatCode="0.00E+00">
                  <c:v>-5.6377800000000002E-3</c:v>
                </c:pt>
                <c:pt idx="24017" formatCode="0.00E+00">
                  <c:v>-5.6419E-3</c:v>
                </c:pt>
                <c:pt idx="24018" formatCode="0.00E+00">
                  <c:v>-5.6734799999999998E-3</c:v>
                </c:pt>
                <c:pt idx="24019" formatCode="0.00E+00">
                  <c:v>-5.6695000000000001E-3</c:v>
                </c:pt>
                <c:pt idx="24020" formatCode="0.00E+00">
                  <c:v>-5.6974800000000004E-3</c:v>
                </c:pt>
                <c:pt idx="24021" formatCode="0.00E+00">
                  <c:v>-5.7046099999999997E-3</c:v>
                </c:pt>
                <c:pt idx="24022" formatCode="0.00E+00">
                  <c:v>-5.7137000000000004E-3</c:v>
                </c:pt>
                <c:pt idx="24023" formatCode="0.00E+00">
                  <c:v>-5.7400100000000003E-3</c:v>
                </c:pt>
                <c:pt idx="24024" formatCode="0.00E+00">
                  <c:v>-5.7352699999999998E-3</c:v>
                </c:pt>
                <c:pt idx="24025" formatCode="0.00E+00">
                  <c:v>-5.7666100000000001E-3</c:v>
                </c:pt>
                <c:pt idx="24026" formatCode="0.00E+00">
                  <c:v>-5.7675399999999998E-3</c:v>
                </c:pt>
                <c:pt idx="24027" formatCode="0.00E+00">
                  <c:v>-5.7846499999999997E-3</c:v>
                </c:pt>
                <c:pt idx="24028" formatCode="0.00E+00">
                  <c:v>-5.8039700000000003E-3</c:v>
                </c:pt>
                <c:pt idx="24029" formatCode="0.00E+00">
                  <c:v>-5.8033499999999997E-3</c:v>
                </c:pt>
                <c:pt idx="24030" formatCode="0.00E+00">
                  <c:v>-5.8322599999999997E-3</c:v>
                </c:pt>
                <c:pt idx="24031" formatCode="0.00E+00">
                  <c:v>-5.8294599999999999E-3</c:v>
                </c:pt>
                <c:pt idx="24032" formatCode="0.00E+00">
                  <c:v>-5.8498999999999999E-3</c:v>
                </c:pt>
                <c:pt idx="24033" formatCode="0.00E+00">
                  <c:v>-5.8617699999999997E-3</c:v>
                </c:pt>
                <c:pt idx="24034" formatCode="0.00E+00">
                  <c:v>-5.8659799999999998E-3</c:v>
                </c:pt>
                <c:pt idx="24035" formatCode="0.00E+00">
                  <c:v>-5.8908900000000002E-3</c:v>
                </c:pt>
                <c:pt idx="24036" formatCode="0.00E+00">
                  <c:v>-5.8895099999999997E-3</c:v>
                </c:pt>
                <c:pt idx="24037" formatCode="0.00E+00">
                  <c:v>-5.9116200000000002E-3</c:v>
                </c:pt>
                <c:pt idx="24038" formatCode="0.00E+00">
                  <c:v>-5.9201999999999996E-3</c:v>
                </c:pt>
                <c:pt idx="24039" formatCode="0.00E+00">
                  <c:v>-5.9277799999999997E-3</c:v>
                </c:pt>
                <c:pt idx="24040" formatCode="0.00E+00">
                  <c:v>-5.9479299999999997E-3</c:v>
                </c:pt>
                <c:pt idx="24041" formatCode="0.00E+00">
                  <c:v>-5.9471100000000002E-3</c:v>
                </c:pt>
                <c:pt idx="24042" formatCode="0.00E+00">
                  <c:v>-5.9672500000000003E-3</c:v>
                </c:pt>
                <c:pt idx="24043" formatCode="0.00E+00">
                  <c:v>-5.9731899999999997E-3</c:v>
                </c:pt>
                <c:pt idx="24044" formatCode="0.00E+00">
                  <c:v>-5.9820300000000002E-3</c:v>
                </c:pt>
                <c:pt idx="24045" formatCode="0.00E+00">
                  <c:v>-5.99988E-3</c:v>
                </c:pt>
                <c:pt idx="24046" formatCode="0.00E+00">
                  <c:v>-6.0006299999999999E-3</c:v>
                </c:pt>
                <c:pt idx="24047" formatCode="0.00E+00">
                  <c:v>-6.0208600000000003E-3</c:v>
                </c:pt>
                <c:pt idx="24048" formatCode="0.00E+00">
                  <c:v>-6.0259600000000003E-3</c:v>
                </c:pt>
                <c:pt idx="24049" formatCode="0.00E+00">
                  <c:v>-6.0354900000000001E-3</c:v>
                </c:pt>
                <c:pt idx="24050" formatCode="0.00E+00">
                  <c:v>-6.05084E-3</c:v>
                </c:pt>
                <c:pt idx="24051" formatCode="0.00E+00">
                  <c:v>-6.0504599999999997E-3</c:v>
                </c:pt>
                <c:pt idx="24052" formatCode="0.00E+00">
                  <c:v>-6.06939E-3</c:v>
                </c:pt>
                <c:pt idx="24053" formatCode="0.00E+00">
                  <c:v>-6.0715700000000001E-3</c:v>
                </c:pt>
                <c:pt idx="24054" formatCode="0.00E+00">
                  <c:v>-6.0821E-3</c:v>
                </c:pt>
                <c:pt idx="24055" formatCode="0.00E+00">
                  <c:v>-6.0957700000000004E-3</c:v>
                </c:pt>
                <c:pt idx="24056" formatCode="0.00E+00">
                  <c:v>-6.09627E-3</c:v>
                </c:pt>
                <c:pt idx="24057" formatCode="0.00E+00">
                  <c:v>-6.1163800000000003E-3</c:v>
                </c:pt>
                <c:pt idx="24058" formatCode="0.00E+00">
                  <c:v>-6.1164000000000001E-3</c:v>
                </c:pt>
                <c:pt idx="24059" formatCode="0.00E+00">
                  <c:v>-6.1288599999999999E-3</c:v>
                </c:pt>
                <c:pt idx="24060" formatCode="0.00E+00">
                  <c:v>-6.1383799999999997E-3</c:v>
                </c:pt>
                <c:pt idx="24061" formatCode="0.00E+00">
                  <c:v>-6.1385399999999996E-3</c:v>
                </c:pt>
                <c:pt idx="24062" formatCode="0.00E+00">
                  <c:v>-6.15658E-3</c:v>
                </c:pt>
                <c:pt idx="24063" formatCode="0.00E+00">
                  <c:v>-6.1532000000000002E-3</c:v>
                </c:pt>
                <c:pt idx="24064" formatCode="0.00E+00">
                  <c:v>-6.1682400000000002E-3</c:v>
                </c:pt>
                <c:pt idx="24065" formatCode="0.00E+00">
                  <c:v>-6.17367E-3</c:v>
                </c:pt>
                <c:pt idx="24066" formatCode="0.00E+00">
                  <c:v>-6.1776499999999998E-3</c:v>
                </c:pt>
                <c:pt idx="24067" formatCode="0.00E+00">
                  <c:v>-6.1939200000000003E-3</c:v>
                </c:pt>
                <c:pt idx="24068" formatCode="0.00E+00">
                  <c:v>-6.1903799999999997E-3</c:v>
                </c:pt>
                <c:pt idx="24069" formatCode="0.00E+00">
                  <c:v>-6.2070900000000002E-3</c:v>
                </c:pt>
                <c:pt idx="24070" formatCode="0.00E+00">
                  <c:v>-6.2070700000000003E-3</c:v>
                </c:pt>
                <c:pt idx="24071" formatCode="0.00E+00">
                  <c:v>-6.2139700000000001E-3</c:v>
                </c:pt>
                <c:pt idx="24072" formatCode="0.00E+00">
                  <c:v>-6.2237899999999999E-3</c:v>
                </c:pt>
                <c:pt idx="24073" formatCode="0.00E+00">
                  <c:v>-6.2216600000000004E-3</c:v>
                </c:pt>
                <c:pt idx="24074" formatCode="0.00E+00">
                  <c:v>-6.2367999999999998E-3</c:v>
                </c:pt>
                <c:pt idx="24075" formatCode="0.00E+00">
                  <c:v>-6.2347899999999996E-3</c:v>
                </c:pt>
                <c:pt idx="24076" formatCode="0.00E+00">
                  <c:v>-6.2457099999999998E-3</c:v>
                </c:pt>
                <c:pt idx="24077" formatCode="0.00E+00">
                  <c:v>-6.2510500000000002E-3</c:v>
                </c:pt>
                <c:pt idx="24078" formatCode="0.00E+00">
                  <c:v>-6.25385E-3</c:v>
                </c:pt>
                <c:pt idx="24079" formatCode="0.00E+00">
                  <c:v>-6.26467E-3</c:v>
                </c:pt>
                <c:pt idx="24080" formatCode="0.00E+00">
                  <c:v>-6.2631099999999997E-3</c:v>
                </c:pt>
                <c:pt idx="24081" formatCode="0.00E+00">
                  <c:v>-6.2721399999999998E-3</c:v>
                </c:pt>
                <c:pt idx="24082" formatCode="0.00E+00">
                  <c:v>-6.2732300000000003E-3</c:v>
                </c:pt>
                <c:pt idx="24083" formatCode="0.00E+00">
                  <c:v>-6.27781E-3</c:v>
                </c:pt>
                <c:pt idx="24084" formatCode="0.00E+00">
                  <c:v>-6.2835299999999998E-3</c:v>
                </c:pt>
                <c:pt idx="24085" formatCode="0.00E+00">
                  <c:v>-6.28555E-3</c:v>
                </c:pt>
                <c:pt idx="24086" formatCode="0.00E+00">
                  <c:v>-6.2921799999999996E-3</c:v>
                </c:pt>
                <c:pt idx="24087" formatCode="0.00E+00">
                  <c:v>-6.2952199999999998E-3</c:v>
                </c:pt>
                <c:pt idx="24088" formatCode="0.00E+00">
                  <c:v>-6.2997799999999996E-3</c:v>
                </c:pt>
                <c:pt idx="24089" formatCode="0.00E+00">
                  <c:v>-6.3036500000000001E-3</c:v>
                </c:pt>
                <c:pt idx="24090" formatCode="0.00E+00">
                  <c:v>-6.3061100000000002E-3</c:v>
                </c:pt>
                <c:pt idx="24091" formatCode="0.00E+00">
                  <c:v>-6.3082399999999997E-3</c:v>
                </c:pt>
                <c:pt idx="24092" formatCode="0.00E+00">
                  <c:v>-6.3117599999999996E-3</c:v>
                </c:pt>
                <c:pt idx="24093" formatCode="0.00E+00">
                  <c:v>-6.3122500000000002E-3</c:v>
                </c:pt>
                <c:pt idx="24094" formatCode="0.00E+00">
                  <c:v>-6.3169699999999999E-3</c:v>
                </c:pt>
                <c:pt idx="24095" formatCode="0.00E+00">
                  <c:v>-6.3179300000000002E-3</c:v>
                </c:pt>
                <c:pt idx="24096" formatCode="0.00E+00">
                  <c:v>-6.3211200000000004E-3</c:v>
                </c:pt>
                <c:pt idx="24097" formatCode="0.00E+00">
                  <c:v>-6.3251100000000001E-3</c:v>
                </c:pt>
                <c:pt idx="24098" formatCode="0.00E+00">
                  <c:v>-6.3248599999999999E-3</c:v>
                </c:pt>
                <c:pt idx="24099" formatCode="0.00E+00">
                  <c:v>-6.3303700000000001E-3</c:v>
                </c:pt>
                <c:pt idx="24100" formatCode="0.00E+00">
                  <c:v>-6.3274999999999998E-3</c:v>
                </c:pt>
                <c:pt idx="24101" formatCode="0.00E+00">
                  <c:v>-6.3313600000000003E-3</c:v>
                </c:pt>
                <c:pt idx="24102" formatCode="0.00E+00">
                  <c:v>-6.33039E-3</c:v>
                </c:pt>
                <c:pt idx="24103" formatCode="0.00E+00">
                  <c:v>-6.3308699999999997E-3</c:v>
                </c:pt>
                <c:pt idx="24104" formatCode="0.00E+00">
                  <c:v>-6.3335700000000002E-3</c:v>
                </c:pt>
                <c:pt idx="24105" formatCode="0.00E+00">
                  <c:v>-6.3311399999999999E-3</c:v>
                </c:pt>
                <c:pt idx="24106" formatCode="0.00E+00">
                  <c:v>-6.3360999999999999E-3</c:v>
                </c:pt>
                <c:pt idx="24107" formatCode="0.00E+00">
                  <c:v>-6.3334899999999998E-3</c:v>
                </c:pt>
                <c:pt idx="24108" formatCode="0.00E+00">
                  <c:v>-6.33725E-3</c:v>
                </c:pt>
                <c:pt idx="24109" formatCode="0.00E+00">
                  <c:v>-6.3351900000000001E-3</c:v>
                </c:pt>
                <c:pt idx="24110" formatCode="0.00E+00">
                  <c:v>-6.3350500000000001E-3</c:v>
                </c:pt>
                <c:pt idx="24111" formatCode="0.00E+00">
                  <c:v>-6.3347500000000001E-3</c:v>
                </c:pt>
                <c:pt idx="24112" formatCode="0.00E+00">
                  <c:v>-6.3317E-3</c:v>
                </c:pt>
                <c:pt idx="24113" formatCode="0.00E+00">
                  <c:v>-6.3334999999999997E-3</c:v>
                </c:pt>
                <c:pt idx="24114" formatCode="0.00E+00">
                  <c:v>-6.3287200000000004E-3</c:v>
                </c:pt>
                <c:pt idx="24115" formatCode="0.00E+00">
                  <c:v>-6.3317599999999996E-3</c:v>
                </c:pt>
                <c:pt idx="24116" formatCode="0.00E+00">
                  <c:v>-6.3275400000000004E-3</c:v>
                </c:pt>
                <c:pt idx="24117" formatCode="0.00E+00">
                  <c:v>-6.3296699999999999E-3</c:v>
                </c:pt>
                <c:pt idx="24118" formatCode="0.00E+00">
                  <c:v>-6.3273899999999996E-3</c:v>
                </c:pt>
                <c:pt idx="24119" formatCode="0.00E+00">
                  <c:v>-6.3244599999999996E-3</c:v>
                </c:pt>
                <c:pt idx="24120" formatCode="0.00E+00">
                  <c:v>-6.3250199999999998E-3</c:v>
                </c:pt>
                <c:pt idx="24121" formatCode="0.00E+00">
                  <c:v>-6.3173300000000003E-3</c:v>
                </c:pt>
                <c:pt idx="24122" formatCode="0.00E+00">
                  <c:v>-6.3200599999999997E-3</c:v>
                </c:pt>
                <c:pt idx="24123" formatCode="0.00E+00">
                  <c:v>-6.3116500000000002E-3</c:v>
                </c:pt>
                <c:pt idx="24124" formatCode="0.00E+00">
                  <c:v>-6.31257E-3</c:v>
                </c:pt>
                <c:pt idx="24125" formatCode="0.00E+00">
                  <c:v>-6.3086899999999996E-3</c:v>
                </c:pt>
                <c:pt idx="24126" formatCode="0.00E+00">
                  <c:v>-6.30454E-3</c:v>
                </c:pt>
                <c:pt idx="24127" formatCode="0.00E+00">
                  <c:v>-6.30643E-3</c:v>
                </c:pt>
                <c:pt idx="24128" formatCode="0.00E+00">
                  <c:v>-6.2973700000000001E-3</c:v>
                </c:pt>
                <c:pt idx="24129" formatCode="0.00E+00">
                  <c:v>-6.2999900000000001E-3</c:v>
                </c:pt>
                <c:pt idx="24130" formatCode="0.00E+00">
                  <c:v>-6.2908499999999997E-3</c:v>
                </c:pt>
                <c:pt idx="24131" formatCode="0.00E+00">
                  <c:v>-6.2884400000000002E-3</c:v>
                </c:pt>
                <c:pt idx="24132" formatCode="0.00E+00">
                  <c:v>-6.28408E-3</c:v>
                </c:pt>
                <c:pt idx="24133" formatCode="0.00E+00">
                  <c:v>-6.27605E-3</c:v>
                </c:pt>
                <c:pt idx="24134" formatCode="0.00E+00">
                  <c:v>-6.2761700000000002E-3</c:v>
                </c:pt>
                <c:pt idx="24135" formatCode="0.00E+00">
                  <c:v>-6.2667799999999996E-3</c:v>
                </c:pt>
                <c:pt idx="24136" formatCode="0.00E+00">
                  <c:v>-6.2661399999999999E-3</c:v>
                </c:pt>
                <c:pt idx="24137" formatCode="0.00E+00">
                  <c:v>-6.2600800000000003E-3</c:v>
                </c:pt>
                <c:pt idx="24138" formatCode="0.00E+00">
                  <c:v>-6.25488E-3</c:v>
                </c:pt>
                <c:pt idx="24139" formatCode="0.00E+00">
                  <c:v>-6.2517900000000001E-3</c:v>
                </c:pt>
                <c:pt idx="24140" formatCode="0.00E+00">
                  <c:v>-6.24275E-3</c:v>
                </c:pt>
                <c:pt idx="24141" formatCode="0.00E+00">
                  <c:v>-6.2380100000000004E-3</c:v>
                </c:pt>
                <c:pt idx="24142" formatCode="0.00E+00">
                  <c:v>-6.2301600000000002E-3</c:v>
                </c:pt>
                <c:pt idx="24143" formatCode="0.00E+00">
                  <c:v>-6.2226099999999999E-3</c:v>
                </c:pt>
                <c:pt idx="24144" formatCode="0.00E+00">
                  <c:v>-6.2178700000000003E-3</c:v>
                </c:pt>
                <c:pt idx="24145" formatCode="0.00E+00">
                  <c:v>-6.2094000000000003E-3</c:v>
                </c:pt>
                <c:pt idx="24146" formatCode="0.00E+00">
                  <c:v>-6.2040699999999999E-3</c:v>
                </c:pt>
                <c:pt idx="24147" formatCode="0.00E+00">
                  <c:v>-6.1983999999999997E-3</c:v>
                </c:pt>
                <c:pt idx="24148" formatCode="0.00E+00">
                  <c:v>-6.1892099999999997E-3</c:v>
                </c:pt>
                <c:pt idx="24149" formatCode="0.00E+00">
                  <c:v>-6.1857199999999996E-3</c:v>
                </c:pt>
                <c:pt idx="24150" formatCode="0.00E+00">
                  <c:v>-6.1735599999999998E-3</c:v>
                </c:pt>
                <c:pt idx="24151" formatCode="0.00E+00">
                  <c:v>-6.1673500000000003E-3</c:v>
                </c:pt>
                <c:pt idx="24152" formatCode="0.00E+00">
                  <c:v>-6.1585800000000003E-3</c:v>
                </c:pt>
                <c:pt idx="24153" formatCode="0.00E+00">
                  <c:v>-6.1469999999999997E-3</c:v>
                </c:pt>
                <c:pt idx="24154" formatCode="0.00E+00">
                  <c:v>-6.1438500000000002E-3</c:v>
                </c:pt>
                <c:pt idx="24155" formatCode="0.00E+00">
                  <c:v>-6.1289999999999999E-3</c:v>
                </c:pt>
                <c:pt idx="24156" formatCode="0.00E+00">
                  <c:v>-6.1264500000000003E-3</c:v>
                </c:pt>
                <c:pt idx="24157" formatCode="0.00E+00">
                  <c:v>-6.1151299999999999E-3</c:v>
                </c:pt>
                <c:pt idx="24158" formatCode="0.00E+00">
                  <c:v>-6.1061800000000001E-3</c:v>
                </c:pt>
                <c:pt idx="24159" formatCode="0.00E+00">
                  <c:v>-6.1010400000000003E-3</c:v>
                </c:pt>
                <c:pt idx="24160" formatCode="0.00E+00">
                  <c:v>-6.084E-3</c:v>
                </c:pt>
                <c:pt idx="24161" formatCode="0.00E+00">
                  <c:v>-6.0812399999999999E-3</c:v>
                </c:pt>
                <c:pt idx="24162" formatCode="0.00E+00">
                  <c:v>-6.0642700000000001E-3</c:v>
                </c:pt>
                <c:pt idx="24163" formatCode="0.00E+00">
                  <c:v>-6.0569600000000001E-3</c:v>
                </c:pt>
                <c:pt idx="24164" formatCode="0.00E+00">
                  <c:v>-6.04734E-3</c:v>
                </c:pt>
                <c:pt idx="24165" formatCode="0.00E+00">
                  <c:v>-6.0323399999999998E-3</c:v>
                </c:pt>
                <c:pt idx="24166" formatCode="0.00E+00">
                  <c:v>-6.0294700000000003E-3</c:v>
                </c:pt>
                <c:pt idx="24167" formatCode="0.00E+00">
                  <c:v>-6.0121200000000001E-3</c:v>
                </c:pt>
                <c:pt idx="24168" formatCode="0.00E+00">
                  <c:v>-6.0074600000000001E-3</c:v>
                </c:pt>
                <c:pt idx="24169" formatCode="0.00E+00">
                  <c:v>-5.9938300000000003E-3</c:v>
                </c:pt>
                <c:pt idx="24170" formatCode="0.00E+00">
                  <c:v>-5.9802199999999996E-3</c:v>
                </c:pt>
                <c:pt idx="24171" formatCode="0.00E+00">
                  <c:v>-5.9727199999999999E-3</c:v>
                </c:pt>
                <c:pt idx="24172" formatCode="0.00E+00">
                  <c:v>-5.9538200000000003E-3</c:v>
                </c:pt>
                <c:pt idx="24173" formatCode="0.00E+00">
                  <c:v>-5.94745E-3</c:v>
                </c:pt>
                <c:pt idx="24174" formatCode="0.00E+00">
                  <c:v>-5.9312399999999999E-3</c:v>
                </c:pt>
                <c:pt idx="24175" formatCode="0.00E+00">
                  <c:v>-5.9197700000000004E-3</c:v>
                </c:pt>
                <c:pt idx="24176" formatCode="0.00E+00">
                  <c:v>-5.9107700000000001E-3</c:v>
                </c:pt>
                <c:pt idx="24177" formatCode="0.00E+00">
                  <c:v>-5.8942999999999999E-3</c:v>
                </c:pt>
                <c:pt idx="24178" formatCode="0.00E+00">
                  <c:v>-5.8872300000000002E-3</c:v>
                </c:pt>
                <c:pt idx="24179" formatCode="0.00E+00">
                  <c:v>-5.8698200000000004E-3</c:v>
                </c:pt>
                <c:pt idx="24180" formatCode="0.00E+00">
                  <c:v>-5.8573200000000001E-3</c:v>
                </c:pt>
                <c:pt idx="24181" formatCode="0.00E+00">
                  <c:v>-5.8444400000000002E-3</c:v>
                </c:pt>
                <c:pt idx="24182" formatCode="0.00E+00">
                  <c:v>-5.8263400000000002E-3</c:v>
                </c:pt>
                <c:pt idx="24183" formatCode="0.00E+00">
                  <c:v>-5.8165400000000003E-3</c:v>
                </c:pt>
                <c:pt idx="24184" formatCode="0.00E+00">
                  <c:v>-5.7984100000000004E-3</c:v>
                </c:pt>
                <c:pt idx="24185" formatCode="0.00E+00">
                  <c:v>-5.7862399999999998E-3</c:v>
                </c:pt>
                <c:pt idx="24186" formatCode="0.00E+00">
                  <c:v>-5.7734800000000001E-3</c:v>
                </c:pt>
                <c:pt idx="24187" formatCode="0.00E+00">
                  <c:v>-5.7564599999999997E-3</c:v>
                </c:pt>
                <c:pt idx="24188" formatCode="0.00E+00">
                  <c:v>-5.7466000000000001E-3</c:v>
                </c:pt>
                <c:pt idx="24189" formatCode="0.00E+00">
                  <c:v>-5.7275700000000004E-3</c:v>
                </c:pt>
                <c:pt idx="24190" formatCode="0.00E+00">
                  <c:v>-5.7141700000000002E-3</c:v>
                </c:pt>
                <c:pt idx="24191" formatCode="0.00E+00">
                  <c:v>-5.6984499999999999E-3</c:v>
                </c:pt>
                <c:pt idx="24192" formatCode="0.00E+00">
                  <c:v>-5.6790800000000004E-3</c:v>
                </c:pt>
                <c:pt idx="24193" formatCode="0.00E+00">
                  <c:v>-5.6675400000000004E-3</c:v>
                </c:pt>
                <c:pt idx="24194" formatCode="0.00E+00">
                  <c:v>-5.6467699999999997E-3</c:v>
                </c:pt>
                <c:pt idx="24195" formatCode="0.00E+00">
                  <c:v>-5.6343000000000001E-3</c:v>
                </c:pt>
                <c:pt idx="24196" formatCode="0.00E+00">
                  <c:v>-5.6181800000000004E-3</c:v>
                </c:pt>
                <c:pt idx="24197" formatCode="0.00E+00">
                  <c:v>-5.6001799999999997E-3</c:v>
                </c:pt>
                <c:pt idx="24198" formatCode="0.00E+00">
                  <c:v>-5.5889900000000003E-3</c:v>
                </c:pt>
                <c:pt idx="24199" formatCode="0.00E+00">
                  <c:v>-5.5668499999999999E-3</c:v>
                </c:pt>
                <c:pt idx="24200" formatCode="0.00E+00">
                  <c:v>-5.55413E-3</c:v>
                </c:pt>
                <c:pt idx="24201" formatCode="0.00E+00">
                  <c:v>-5.5336700000000001E-3</c:v>
                </c:pt>
                <c:pt idx="24202" formatCode="0.00E+00">
                  <c:v>-5.51469E-3</c:v>
                </c:pt>
                <c:pt idx="24203" formatCode="0.00E+00">
                  <c:v>-5.5005799999999997E-3</c:v>
                </c:pt>
                <c:pt idx="24204" formatCode="0.00E+00">
                  <c:v>-5.4771400000000001E-3</c:v>
                </c:pt>
                <c:pt idx="24205" formatCode="0.00E+00">
                  <c:v>-5.4655900000000002E-3</c:v>
                </c:pt>
                <c:pt idx="24206" formatCode="0.00E+00">
                  <c:v>-5.4437899999999996E-3</c:v>
                </c:pt>
                <c:pt idx="24207" formatCode="0.00E+00">
                  <c:v>-5.4280500000000002E-3</c:v>
                </c:pt>
                <c:pt idx="24208" formatCode="0.00E+00">
                  <c:v>-5.4121100000000004E-3</c:v>
                </c:pt>
                <c:pt idx="24209" formatCode="0.00E+00">
                  <c:v>-5.38939E-3</c:v>
                </c:pt>
                <c:pt idx="24210" formatCode="0.00E+00">
                  <c:v>-5.3759899999999998E-3</c:v>
                </c:pt>
                <c:pt idx="24211" formatCode="0.00E+00">
                  <c:v>-5.3506300000000003E-3</c:v>
                </c:pt>
                <c:pt idx="24212" formatCode="0.00E+00">
                  <c:v>-5.3347000000000004E-3</c:v>
                </c:pt>
                <c:pt idx="24213" formatCode="0.00E+00">
                  <c:v>-5.3139600000000004E-3</c:v>
                </c:pt>
                <c:pt idx="24214" formatCode="0.00E+00">
                  <c:v>-5.2927299999999998E-3</c:v>
                </c:pt>
                <c:pt idx="24215" formatCode="0.00E+00">
                  <c:v>-5.2774299999999996E-3</c:v>
                </c:pt>
                <c:pt idx="24216" formatCode="0.00E+00">
                  <c:v>-5.2535000000000004E-3</c:v>
                </c:pt>
                <c:pt idx="24217" formatCode="0.00E+00">
                  <c:v>-5.23896E-3</c:v>
                </c:pt>
                <c:pt idx="24218" formatCode="0.00E+00">
                  <c:v>-5.2169399999999998E-3</c:v>
                </c:pt>
                <c:pt idx="24219" formatCode="0.00E+00">
                  <c:v>-5.1973799999999997E-3</c:v>
                </c:pt>
                <c:pt idx="24220" formatCode="0.00E+00">
                  <c:v>-5.1778900000000001E-3</c:v>
                </c:pt>
                <c:pt idx="24221" formatCode="0.00E+00">
                  <c:v>-5.15381E-3</c:v>
                </c:pt>
                <c:pt idx="24222" formatCode="0.00E+00">
                  <c:v>-5.1355300000000001E-3</c:v>
                </c:pt>
                <c:pt idx="24223" formatCode="0.00E+00">
                  <c:v>-5.11189E-3</c:v>
                </c:pt>
                <c:pt idx="24224" formatCode="0.00E+00">
                  <c:v>-5.0917699999999998E-3</c:v>
                </c:pt>
                <c:pt idx="24225" formatCode="0.00E+00">
                  <c:v>-5.0710199999999999E-3</c:v>
                </c:pt>
                <c:pt idx="24226" formatCode="0.00E+00">
                  <c:v>-5.0491900000000003E-3</c:v>
                </c:pt>
                <c:pt idx="24227" formatCode="0.00E+00">
                  <c:v>-5.0301800000000004E-3</c:v>
                </c:pt>
                <c:pt idx="24228" formatCode="0.00E+00">
                  <c:v>-5.0083300000000001E-3</c:v>
                </c:pt>
                <c:pt idx="24229" formatCode="0.00E+00">
                  <c:v>-4.9864899999999997E-3</c:v>
                </c:pt>
                <c:pt idx="24230" formatCode="0.00E+00">
                  <c:v>-4.9648100000000001E-3</c:v>
                </c:pt>
                <c:pt idx="24231" formatCode="0.00E+00">
                  <c:v>-4.9404999999999996E-3</c:v>
                </c:pt>
                <c:pt idx="24232" formatCode="0.00E+00">
                  <c:v>-4.9189000000000004E-3</c:v>
                </c:pt>
                <c:pt idx="24233" formatCode="0.00E+00">
                  <c:v>-4.8954100000000002E-3</c:v>
                </c:pt>
                <c:pt idx="24234" formatCode="0.00E+00">
                  <c:v>-4.8719100000000001E-3</c:v>
                </c:pt>
                <c:pt idx="24235" formatCode="0.00E+00">
                  <c:v>-4.8512800000000003E-3</c:v>
                </c:pt>
                <c:pt idx="24236" formatCode="0.00E+00">
                  <c:v>-4.8265599999999997E-3</c:v>
                </c:pt>
                <c:pt idx="24237" formatCode="0.00E+00">
                  <c:v>-4.8073300000000003E-3</c:v>
                </c:pt>
                <c:pt idx="24238" formatCode="0.00E+00">
                  <c:v>-4.7827599999999996E-3</c:v>
                </c:pt>
                <c:pt idx="24239" formatCode="0.00E+00">
                  <c:v>-4.7597200000000003E-3</c:v>
                </c:pt>
                <c:pt idx="24240" formatCode="0.00E+00">
                  <c:v>-4.7368200000000001E-3</c:v>
                </c:pt>
                <c:pt idx="24241" formatCode="0.00E+00">
                  <c:v>-4.70967E-3</c:v>
                </c:pt>
                <c:pt idx="24242" formatCode="0.00E+00">
                  <c:v>-4.6887300000000003E-3</c:v>
                </c:pt>
                <c:pt idx="24243" formatCode="0.00E+00">
                  <c:v>-4.6606599999999996E-3</c:v>
                </c:pt>
                <c:pt idx="24244" formatCode="0.00E+00">
                  <c:v>-4.63898E-3</c:v>
                </c:pt>
                <c:pt idx="24245" formatCode="0.00E+00">
                  <c:v>-4.6139199999999997E-3</c:v>
                </c:pt>
                <c:pt idx="24246" formatCode="0.00E+00">
                  <c:v>-4.5896000000000001E-3</c:v>
                </c:pt>
                <c:pt idx="24247" formatCode="0.00E+00">
                  <c:v>-4.5681699999999999E-3</c:v>
                </c:pt>
                <c:pt idx="24248" formatCode="0.00E+00">
                  <c:v>-4.5407099999999999E-3</c:v>
                </c:pt>
                <c:pt idx="24249" formatCode="0.00E+00">
                  <c:v>-4.5193000000000004E-3</c:v>
                </c:pt>
                <c:pt idx="24250" formatCode="0.00E+00">
                  <c:v>-4.4909700000000004E-3</c:v>
                </c:pt>
                <c:pt idx="24251" formatCode="0.00E+00">
                  <c:v>-4.4667600000000002E-3</c:v>
                </c:pt>
                <c:pt idx="24252" formatCode="0.00E+00">
                  <c:v>-4.4402399999999998E-3</c:v>
                </c:pt>
                <c:pt idx="24253" formatCode="0.00E+00">
                  <c:v>-4.4133899999999997E-3</c:v>
                </c:pt>
                <c:pt idx="24254" formatCode="0.00E+00">
                  <c:v>-4.3894099999999998E-3</c:v>
                </c:pt>
                <c:pt idx="24255" formatCode="0.00E+00">
                  <c:v>-4.3617300000000003E-3</c:v>
                </c:pt>
                <c:pt idx="24256" formatCode="0.00E+00">
                  <c:v>-4.3387800000000004E-3</c:v>
                </c:pt>
                <c:pt idx="24257" formatCode="0.00E+00">
                  <c:v>-4.3116600000000001E-3</c:v>
                </c:pt>
                <c:pt idx="24258" formatCode="0.00E+00">
                  <c:v>-4.2875400000000003E-3</c:v>
                </c:pt>
                <c:pt idx="24259" formatCode="0.00E+00">
                  <c:v>-4.2607399999999998E-3</c:v>
                </c:pt>
                <c:pt idx="24260" formatCode="0.00E+00">
                  <c:v>-4.2338200000000001E-3</c:v>
                </c:pt>
                <c:pt idx="24261" formatCode="0.00E+00">
                  <c:v>-4.2066600000000001E-3</c:v>
                </c:pt>
                <c:pt idx="24262" formatCode="0.00E+00">
                  <c:v>-4.1779599999999997E-3</c:v>
                </c:pt>
                <c:pt idx="24263" formatCode="0.00E+00">
                  <c:v>-4.1518099999999997E-3</c:v>
                </c:pt>
                <c:pt idx="24264" formatCode="0.00E+00">
                  <c:v>-4.1229600000000002E-3</c:v>
                </c:pt>
                <c:pt idx="24265" formatCode="0.00E+00">
                  <c:v>-4.0976700000000003E-3</c:v>
                </c:pt>
                <c:pt idx="24266" formatCode="0.00E+00">
                  <c:v>-4.0693999999999999E-3</c:v>
                </c:pt>
                <c:pt idx="24267" formatCode="0.00E+00">
                  <c:v>-4.0437800000000003E-3</c:v>
                </c:pt>
                <c:pt idx="24268" formatCode="0.00E+00">
                  <c:v>-4.0164600000000003E-3</c:v>
                </c:pt>
                <c:pt idx="24269" formatCode="0.00E+00">
                  <c:v>-3.9884200000000003E-3</c:v>
                </c:pt>
                <c:pt idx="24270" formatCode="0.00E+00">
                  <c:v>-3.9609800000000002E-3</c:v>
                </c:pt>
                <c:pt idx="24271" formatCode="0.00E+00">
                  <c:v>-3.9304300000000004E-3</c:v>
                </c:pt>
                <c:pt idx="24272" formatCode="0.00E+00">
                  <c:v>-3.9038599999999999E-3</c:v>
                </c:pt>
                <c:pt idx="24273" formatCode="0.00E+00">
                  <c:v>-3.8734799999999999E-3</c:v>
                </c:pt>
                <c:pt idx="24274" formatCode="0.00E+00">
                  <c:v>-3.8448900000000001E-3</c:v>
                </c:pt>
                <c:pt idx="24275" formatCode="0.00E+00">
                  <c:v>-3.8143700000000001E-3</c:v>
                </c:pt>
                <c:pt idx="24276" formatCode="0.00E+00">
                  <c:v>-3.7879799999999998E-3</c:v>
                </c:pt>
                <c:pt idx="24277" formatCode="0.00E+00">
                  <c:v>-3.7689899999999998E-3</c:v>
                </c:pt>
                <c:pt idx="24278" formatCode="0.00E+00">
                  <c:v>-3.74764E-3</c:v>
                </c:pt>
                <c:pt idx="24279" formatCode="0.00E+00">
                  <c:v>-3.7192100000000001E-3</c:v>
                </c:pt>
                <c:pt idx="24280" formatCode="0.00E+00">
                  <c:v>-3.6795899999999999E-3</c:v>
                </c:pt>
                <c:pt idx="24281" formatCode="0.00E+00">
                  <c:v>-3.63986E-3</c:v>
                </c:pt>
                <c:pt idx="24282" formatCode="0.00E+00">
                  <c:v>-3.6010199999999999E-3</c:v>
                </c:pt>
                <c:pt idx="24283" formatCode="0.00E+00">
                  <c:v>-3.5644800000000001E-3</c:v>
                </c:pt>
                <c:pt idx="24284" formatCode="0.00E+00">
                  <c:v>-3.5267100000000002E-3</c:v>
                </c:pt>
                <c:pt idx="24285" formatCode="0.00E+00">
                  <c:v>-3.4892999999999999E-3</c:v>
                </c:pt>
                <c:pt idx="24286" formatCode="0.00E+00">
                  <c:v>-3.4521299999999999E-3</c:v>
                </c:pt>
                <c:pt idx="24287" formatCode="0.00E+00">
                  <c:v>-3.41486E-3</c:v>
                </c:pt>
                <c:pt idx="24288" formatCode="0.00E+00">
                  <c:v>-3.37872E-3</c:v>
                </c:pt>
                <c:pt idx="24289" formatCode="0.00E+00">
                  <c:v>-3.3391699999999998E-3</c:v>
                </c:pt>
                <c:pt idx="24290" formatCode="0.00E+00">
                  <c:v>-3.3021299999999999E-3</c:v>
                </c:pt>
                <c:pt idx="24291" formatCode="0.00E+00">
                  <c:v>-3.2614499999999999E-3</c:v>
                </c:pt>
                <c:pt idx="24292" formatCode="0.00E+00">
                  <c:v>-3.2236000000000001E-3</c:v>
                </c:pt>
                <c:pt idx="24293" formatCode="0.00E+00">
                  <c:v>-3.18426E-3</c:v>
                </c:pt>
                <c:pt idx="24294" formatCode="0.00E+00">
                  <c:v>-3.1445900000000001E-3</c:v>
                </c:pt>
                <c:pt idx="24295" formatCode="0.00E+00">
                  <c:v>-3.1078999999999998E-3</c:v>
                </c:pt>
                <c:pt idx="24296" formatCode="0.00E+00">
                  <c:v>-3.0673599999999999E-3</c:v>
                </c:pt>
                <c:pt idx="24297" formatCode="0.00E+00">
                  <c:v>-3.0322399999999998E-3</c:v>
                </c:pt>
                <c:pt idx="24298" formatCode="0.00E+00">
                  <c:v>-2.9915300000000001E-3</c:v>
                </c:pt>
                <c:pt idx="24299" formatCode="0.00E+00">
                  <c:v>-2.95328E-3</c:v>
                </c:pt>
                <c:pt idx="24300" formatCode="0.00E+00">
                  <c:v>-2.9136800000000001E-3</c:v>
                </c:pt>
                <c:pt idx="24301" formatCode="0.00E+00">
                  <c:v>-2.8717999999999999E-3</c:v>
                </c:pt>
                <c:pt idx="24302" formatCode="0.00E+00">
                  <c:v>-2.8343499999999998E-3</c:v>
                </c:pt>
                <c:pt idx="24303" formatCode="0.00E+00">
                  <c:v>-2.7910999999999999E-3</c:v>
                </c:pt>
                <c:pt idx="24304" formatCode="0.00E+00">
                  <c:v>-2.7537400000000002E-3</c:v>
                </c:pt>
                <c:pt idx="24305" formatCode="0.00E+00">
                  <c:v>-2.7127399999999999E-3</c:v>
                </c:pt>
                <c:pt idx="24306" formatCode="0.00E+00">
                  <c:v>-2.6735800000000001E-3</c:v>
                </c:pt>
                <c:pt idx="24307" formatCode="0.00E+00">
                  <c:v>-2.6359E-3</c:v>
                </c:pt>
                <c:pt idx="24308" formatCode="0.00E+00">
                  <c:v>-2.5936800000000001E-3</c:v>
                </c:pt>
                <c:pt idx="24309" formatCode="0.00E+00">
                  <c:v>-2.5561899999999999E-3</c:v>
                </c:pt>
                <c:pt idx="24310" formatCode="0.00E+00">
                  <c:v>-2.5136199999999998E-3</c:v>
                </c:pt>
                <c:pt idx="24311" formatCode="0.00E+00">
                  <c:v>-2.4741400000000001E-3</c:v>
                </c:pt>
                <c:pt idx="24312" formatCode="0.00E+00">
                  <c:v>-2.4326500000000002E-3</c:v>
                </c:pt>
                <c:pt idx="24313" formatCode="0.00E+00">
                  <c:v>-2.3882999999999999E-3</c:v>
                </c:pt>
                <c:pt idx="24314" formatCode="0.00E+00">
                  <c:v>-2.3493699999999999E-3</c:v>
                </c:pt>
                <c:pt idx="24315" formatCode="0.00E+00">
                  <c:v>-2.3128900000000002E-3</c:v>
                </c:pt>
                <c:pt idx="24316" formatCode="0.00E+00">
                  <c:v>-2.2832199999999999E-3</c:v>
                </c:pt>
                <c:pt idx="24317" formatCode="0.00E+00">
                  <c:v>-2.2462900000000002E-3</c:v>
                </c:pt>
                <c:pt idx="24318" formatCode="0.00E+00">
                  <c:v>-2.19914E-3</c:v>
                </c:pt>
                <c:pt idx="24319" formatCode="0.00E+00">
                  <c:v>-2.1489299999999999E-3</c:v>
                </c:pt>
                <c:pt idx="24320" formatCode="0.00E+00">
                  <c:v>-2.0970300000000002E-3</c:v>
                </c:pt>
                <c:pt idx="24321" formatCode="0.00E+00">
                  <c:v>-2.04893E-3</c:v>
                </c:pt>
                <c:pt idx="24322" formatCode="0.00E+00">
                  <c:v>-1.9993300000000001E-3</c:v>
                </c:pt>
                <c:pt idx="24323" formatCode="0.00E+00">
                  <c:v>-1.94933E-3</c:v>
                </c:pt>
                <c:pt idx="24324" formatCode="0.00E+00">
                  <c:v>-1.90069E-3</c:v>
                </c:pt>
                <c:pt idx="24325" formatCode="0.00E+00">
                  <c:v>-1.8504699999999999E-3</c:v>
                </c:pt>
                <c:pt idx="24326" formatCode="0.00E+00">
                  <c:v>-1.8027E-3</c:v>
                </c:pt>
                <c:pt idx="24327" formatCode="0.00E+00">
                  <c:v>-1.75377E-3</c:v>
                </c:pt>
                <c:pt idx="24328" formatCode="0.00E+00">
                  <c:v>-1.70448E-3</c:v>
                </c:pt>
                <c:pt idx="24329" formatCode="0.00E+00">
                  <c:v>-1.6562599999999999E-3</c:v>
                </c:pt>
                <c:pt idx="24330" formatCode="0.00E+00">
                  <c:v>-1.6049199999999999E-3</c:v>
                </c:pt>
                <c:pt idx="24331" formatCode="0.00E+00">
                  <c:v>-1.55568E-3</c:v>
                </c:pt>
                <c:pt idx="24332" formatCode="0.00E+00">
                  <c:v>-1.50482E-3</c:v>
                </c:pt>
                <c:pt idx="24333" formatCode="0.00E+00">
                  <c:v>-1.454E-3</c:v>
                </c:pt>
                <c:pt idx="24334" formatCode="0.00E+00">
                  <c:v>-1.40536E-3</c:v>
                </c:pt>
                <c:pt idx="24335" formatCode="0.00E+00">
                  <c:v>-1.35389E-3</c:v>
                </c:pt>
                <c:pt idx="24336" formatCode="0.00E+00">
                  <c:v>-1.3063E-3</c:v>
                </c:pt>
                <c:pt idx="24337" formatCode="0.00E+00">
                  <c:v>-1.2561199999999999E-3</c:v>
                </c:pt>
                <c:pt idx="24338" formatCode="0.00E+00">
                  <c:v>-1.20673E-3</c:v>
                </c:pt>
                <c:pt idx="24339" formatCode="0.00E+00">
                  <c:v>-1.1580399999999999E-3</c:v>
                </c:pt>
                <c:pt idx="24340" formatCode="0.00E+00">
                  <c:v>-1.10538E-3</c:v>
                </c:pt>
                <c:pt idx="24341" formatCode="0.00E+00">
                  <c:v>-1.0570200000000001E-3</c:v>
                </c:pt>
                <c:pt idx="24342" formatCode="0.00E+00">
                  <c:v>-1.0041900000000001E-3</c:v>
                </c:pt>
                <c:pt idx="24343" formatCode="0.00E+00">
                  <c:v>-9.5445700000000003E-4</c:v>
                </c:pt>
                <c:pt idx="24344" formatCode="0.00E+00">
                  <c:v>-9.0428899999999996E-4</c:v>
                </c:pt>
                <c:pt idx="24345" formatCode="0.00E+00">
                  <c:v>-8.5231399999999996E-4</c:v>
                </c:pt>
                <c:pt idx="24346" formatCode="0.00E+00">
                  <c:v>-8.0513399999999999E-4</c:v>
                </c:pt>
                <c:pt idx="24347" formatCode="0.00E+00">
                  <c:v>-7.5295500000000003E-4</c:v>
                </c:pt>
                <c:pt idx="24348" formatCode="0.00E+00">
                  <c:v>-7.0543600000000004E-4</c:v>
                </c:pt>
                <c:pt idx="24349" formatCode="0.00E+00">
                  <c:v>-6.54085E-4</c:v>
                </c:pt>
                <c:pt idx="24350" formatCode="0.00E+00">
                  <c:v>-6.0267199999999995E-4</c:v>
                </c:pt>
                <c:pt idx="24351" formatCode="0.00E+00">
                  <c:v>-5.5336299999999997E-4</c:v>
                </c:pt>
                <c:pt idx="24352" formatCode="0.00E+00">
                  <c:v>-4.9966599999999996E-4</c:v>
                </c:pt>
                <c:pt idx="24353" formatCode="0.00E+00">
                  <c:v>-4.51244E-4</c:v>
                </c:pt>
                <c:pt idx="24354" formatCode="0.00E+00">
                  <c:v>-3.9834799999999997E-4</c:v>
                </c:pt>
                <c:pt idx="24355" formatCode="0.00E+00">
                  <c:v>-3.4871899999999999E-4</c:v>
                </c:pt>
                <c:pt idx="24356" formatCode="0.00E+00">
                  <c:v>-2.9918700000000002E-4</c:v>
                </c:pt>
                <c:pt idx="24357" formatCode="0.00E+00">
                  <c:v>-2.4804299999999998E-4</c:v>
                </c:pt>
                <c:pt idx="24358" formatCode="0.00E+00">
                  <c:v>-1.99927E-4</c:v>
                </c:pt>
                <c:pt idx="24359" formatCode="0.00E+00">
                  <c:v>-1.4725900000000001E-4</c:v>
                </c:pt>
                <c:pt idx="24360" formatCode="0.00E+00">
                  <c:v>-9.7512900000000006E-5</c:v>
                </c:pt>
                <c:pt idx="24361" formatCode="0.00E+00">
                  <c:v>-4.5714399999999997E-5</c:v>
                </c:pt>
                <c:pt idx="24362" formatCode="0.00E+00">
                  <c:v>5.93534E-6</c:v>
                </c:pt>
                <c:pt idx="24363" formatCode="0.00E+00">
                  <c:v>5.6320000000000003E-5</c:v>
                </c:pt>
                <c:pt idx="24364" formatCode="0.00E+00">
                  <c:v>1.08433E-4</c:v>
                </c:pt>
                <c:pt idx="24365" formatCode="0.00E+00">
                  <c:v>1.58238E-4</c:v>
                </c:pt>
                <c:pt idx="24366" formatCode="0.00E+00">
                  <c:v>2.08634E-4</c:v>
                </c:pt>
                <c:pt idx="24367" formatCode="0.00E+00">
                  <c:v>2.5882900000000003E-4</c:v>
                </c:pt>
                <c:pt idx="24368" formatCode="0.00E+00">
                  <c:v>3.0860000000000002E-4</c:v>
                </c:pt>
                <c:pt idx="24369" formatCode="0.00E+00">
                  <c:v>3.5980000000000002E-4</c:v>
                </c:pt>
                <c:pt idx="24370" formatCode="0.00E+00">
                  <c:v>4.1070599999999999E-4</c:v>
                </c:pt>
                <c:pt idx="24371" formatCode="0.00E+00">
                  <c:v>4.61638E-4</c:v>
                </c:pt>
                <c:pt idx="24372" formatCode="0.00E+00">
                  <c:v>5.1397300000000003E-4</c:v>
                </c:pt>
                <c:pt idx="24373" formatCode="0.00E+00">
                  <c:v>5.6412300000000003E-4</c:v>
                </c:pt>
                <c:pt idx="24374" formatCode="0.00E+00">
                  <c:v>6.1622800000000002E-4</c:v>
                </c:pt>
                <c:pt idx="24375" formatCode="0.00E+00">
                  <c:v>6.6631999999999998E-4</c:v>
                </c:pt>
                <c:pt idx="24376" formatCode="0.00E+00">
                  <c:v>7.1614699999999999E-4</c:v>
                </c:pt>
                <c:pt idx="24377" formatCode="0.00E+00">
                  <c:v>7.6743299999999998E-4</c:v>
                </c:pt>
                <c:pt idx="24378" formatCode="0.00E+00">
                  <c:v>8.1572399999999998E-4</c:v>
                </c:pt>
                <c:pt idx="24379" formatCode="0.00E+00">
                  <c:v>8.6828600000000001E-4</c:v>
                </c:pt>
                <c:pt idx="24380" formatCode="0.00E+00">
                  <c:v>9.1759999999999997E-4</c:v>
                </c:pt>
                <c:pt idx="24381" formatCode="0.00E+00">
                  <c:v>9.6978600000000004E-4</c:v>
                </c:pt>
                <c:pt idx="24382" formatCode="0.00E+00">
                  <c:v>1.02154E-3</c:v>
                </c:pt>
                <c:pt idx="24383" formatCode="0.00E+00">
                  <c:v>1.07139E-3</c:v>
                </c:pt>
                <c:pt idx="24384" formatCode="0.00E+00">
                  <c:v>1.1245300000000001E-3</c:v>
                </c:pt>
                <c:pt idx="24385" formatCode="0.00E+00">
                  <c:v>1.1725100000000001E-3</c:v>
                </c:pt>
                <c:pt idx="24386" formatCode="0.00E+00">
                  <c:v>1.2247E-3</c:v>
                </c:pt>
                <c:pt idx="24387" formatCode="0.00E+00">
                  <c:v>1.2734599999999999E-3</c:v>
                </c:pt>
                <c:pt idx="24388" formatCode="0.00E+00">
                  <c:v>1.32362E-3</c:v>
                </c:pt>
                <c:pt idx="24389" formatCode="0.00E+00">
                  <c:v>1.3750399999999999E-3</c:v>
                </c:pt>
                <c:pt idx="24390" formatCode="0.00E+00">
                  <c:v>1.4240500000000001E-3</c:v>
                </c:pt>
                <c:pt idx="24391" formatCode="0.00E+00">
                  <c:v>1.4773E-3</c:v>
                </c:pt>
                <c:pt idx="24392" formatCode="0.00E+00">
                  <c:v>1.5265000000000001E-3</c:v>
                </c:pt>
                <c:pt idx="24393" formatCode="0.00E+00">
                  <c:v>1.57884E-3</c:v>
                </c:pt>
                <c:pt idx="24394" formatCode="0.00E+00">
                  <c:v>1.62893E-3</c:v>
                </c:pt>
                <c:pt idx="24395" formatCode="0.00E+00">
                  <c:v>1.6787E-3</c:v>
                </c:pt>
                <c:pt idx="24396" formatCode="0.00E+00">
                  <c:v>1.72941E-3</c:v>
                </c:pt>
                <c:pt idx="24397" formatCode="0.00E+00">
                  <c:v>1.77772E-3</c:v>
                </c:pt>
                <c:pt idx="24398" formatCode="0.00E+00">
                  <c:v>1.8286299999999999E-3</c:v>
                </c:pt>
                <c:pt idx="24399" formatCode="0.00E+00">
                  <c:v>1.8777799999999999E-3</c:v>
                </c:pt>
                <c:pt idx="24400" formatCode="0.00E+00">
                  <c:v>1.9288700000000001E-3</c:v>
                </c:pt>
                <c:pt idx="24401" formatCode="0.00E+00">
                  <c:v>1.9793300000000001E-3</c:v>
                </c:pt>
                <c:pt idx="24402" formatCode="0.00E+00">
                  <c:v>2.0298600000000001E-3</c:v>
                </c:pt>
                <c:pt idx="24403" formatCode="0.00E+00">
                  <c:v>2.0804500000000002E-3</c:v>
                </c:pt>
                <c:pt idx="24404" formatCode="0.00E+00">
                  <c:v>2.1303799999999999E-3</c:v>
                </c:pt>
                <c:pt idx="24405" formatCode="0.00E+00">
                  <c:v>2.1803500000000002E-3</c:v>
                </c:pt>
                <c:pt idx="24406" formatCode="0.00E+00">
                  <c:v>2.2294400000000001E-3</c:v>
                </c:pt>
                <c:pt idx="24407" formatCode="0.00E+00">
                  <c:v>2.2787300000000001E-3</c:v>
                </c:pt>
                <c:pt idx="24408" formatCode="0.00E+00">
                  <c:v>2.3274099999999998E-3</c:v>
                </c:pt>
                <c:pt idx="24409" formatCode="0.00E+00">
                  <c:v>2.37769E-3</c:v>
                </c:pt>
                <c:pt idx="24410" formatCode="0.00E+00">
                  <c:v>2.4270099999999998E-3</c:v>
                </c:pt>
                <c:pt idx="24411" formatCode="0.00E+00">
                  <c:v>2.47766E-3</c:v>
                </c:pt>
                <c:pt idx="24412" formatCode="0.00E+00">
                  <c:v>2.52718E-3</c:v>
                </c:pt>
                <c:pt idx="24413" formatCode="0.00E+00">
                  <c:v>2.5768900000000001E-3</c:v>
                </c:pt>
                <c:pt idx="24414" formatCode="0.00E+00">
                  <c:v>2.6268300000000001E-3</c:v>
                </c:pt>
                <c:pt idx="24415" formatCode="0.00E+00">
                  <c:v>2.6750400000000001E-3</c:v>
                </c:pt>
                <c:pt idx="24416" formatCode="0.00E+00">
                  <c:v>2.7247399999999998E-3</c:v>
                </c:pt>
                <c:pt idx="24417" formatCode="0.00E+00">
                  <c:v>2.77196E-3</c:v>
                </c:pt>
                <c:pt idx="24418" formatCode="0.00E+00">
                  <c:v>2.8215200000000001E-3</c:v>
                </c:pt>
                <c:pt idx="24419" formatCode="0.00E+00">
                  <c:v>2.8701299999999998E-3</c:v>
                </c:pt>
                <c:pt idx="24420" formatCode="0.00E+00">
                  <c:v>2.9193299999999999E-3</c:v>
                </c:pt>
                <c:pt idx="24421" formatCode="0.00E+00">
                  <c:v>2.96912E-3</c:v>
                </c:pt>
                <c:pt idx="24422" formatCode="0.00E+00">
                  <c:v>3.0172300000000001E-3</c:v>
                </c:pt>
                <c:pt idx="24423" formatCode="0.00E+00">
                  <c:v>3.0673300000000001E-3</c:v>
                </c:pt>
                <c:pt idx="24424" formatCode="0.00E+00">
                  <c:v>3.11495E-3</c:v>
                </c:pt>
                <c:pt idx="24425" formatCode="0.00E+00">
                  <c:v>3.16409E-3</c:v>
                </c:pt>
                <c:pt idx="24426" formatCode="0.00E+00">
                  <c:v>3.2115999999999998E-3</c:v>
                </c:pt>
                <c:pt idx="24427" formatCode="0.00E+00">
                  <c:v>3.2593700000000001E-3</c:v>
                </c:pt>
                <c:pt idx="24428" formatCode="0.00E+00">
                  <c:v>3.3078000000000001E-3</c:v>
                </c:pt>
                <c:pt idx="24429" formatCode="0.00E+00">
                  <c:v>3.3552399999999998E-3</c:v>
                </c:pt>
                <c:pt idx="24430" formatCode="0.00E+00">
                  <c:v>3.4042899999999999E-3</c:v>
                </c:pt>
                <c:pt idx="24431" formatCode="0.00E+00">
                  <c:v>3.4516E-3</c:v>
                </c:pt>
                <c:pt idx="24432" formatCode="0.00E+00">
                  <c:v>3.50038E-3</c:v>
                </c:pt>
                <c:pt idx="24433" formatCode="0.00E+00">
                  <c:v>3.54792E-3</c:v>
                </c:pt>
                <c:pt idx="24434" formatCode="0.00E+00">
                  <c:v>3.5958399999999999E-3</c:v>
                </c:pt>
                <c:pt idx="24435" formatCode="0.00E+00">
                  <c:v>3.6433300000000002E-3</c:v>
                </c:pt>
                <c:pt idx="24436" formatCode="0.00E+00">
                  <c:v>3.6899400000000001E-3</c:v>
                </c:pt>
                <c:pt idx="24437" formatCode="0.00E+00">
                  <c:v>3.7374700000000001E-3</c:v>
                </c:pt>
                <c:pt idx="24438" formatCode="0.00E+00">
                  <c:v>3.7836900000000001E-3</c:v>
                </c:pt>
                <c:pt idx="24439" formatCode="0.00E+00">
                  <c:v>3.8314E-3</c:v>
                </c:pt>
                <c:pt idx="24440" formatCode="0.00E+00">
                  <c:v>3.8777899999999999E-3</c:v>
                </c:pt>
                <c:pt idx="24441" formatCode="0.00E+00">
                  <c:v>3.9251099999999999E-3</c:v>
                </c:pt>
                <c:pt idx="24442" formatCode="0.00E+00">
                  <c:v>3.9720700000000003E-3</c:v>
                </c:pt>
                <c:pt idx="24443" formatCode="0.00E+00">
                  <c:v>4.0186500000000003E-3</c:v>
                </c:pt>
                <c:pt idx="24444" formatCode="0.00E+00">
                  <c:v>4.06588E-3</c:v>
                </c:pt>
                <c:pt idx="24445" formatCode="0.00E+00">
                  <c:v>4.1113699999999996E-3</c:v>
                </c:pt>
                <c:pt idx="24446" formatCode="0.00E+00">
                  <c:v>4.1580100000000002E-3</c:v>
                </c:pt>
                <c:pt idx="24447" formatCode="0.00E+00">
                  <c:v>4.2031999999999998E-3</c:v>
                </c:pt>
                <c:pt idx="24448" formatCode="0.00E+00">
                  <c:v>4.2491100000000004E-3</c:v>
                </c:pt>
                <c:pt idx="24449" formatCode="0.00E+00">
                  <c:v>4.2948300000000003E-3</c:v>
                </c:pt>
                <c:pt idx="24450" formatCode="0.00E+00">
                  <c:v>4.3400399999999999E-3</c:v>
                </c:pt>
                <c:pt idx="24451" formatCode="0.00E+00">
                  <c:v>4.38631E-3</c:v>
                </c:pt>
                <c:pt idx="24452" formatCode="0.00E+00">
                  <c:v>4.4314300000000001E-3</c:v>
                </c:pt>
                <c:pt idx="24453" formatCode="0.00E+00">
                  <c:v>4.4776099999999999E-3</c:v>
                </c:pt>
                <c:pt idx="24454" formatCode="0.00E+00">
                  <c:v>4.5227000000000002E-3</c:v>
                </c:pt>
                <c:pt idx="24455" formatCode="0.00E+00">
                  <c:v>4.5675799999999999E-3</c:v>
                </c:pt>
                <c:pt idx="24456" formatCode="0.00E+00">
                  <c:v>4.6123900000000001E-3</c:v>
                </c:pt>
                <c:pt idx="24457" formatCode="0.00E+00">
                  <c:v>4.6562599999999997E-3</c:v>
                </c:pt>
                <c:pt idx="24458" formatCode="0.00E+00">
                  <c:v>4.7007699999999999E-3</c:v>
                </c:pt>
                <c:pt idx="24459" formatCode="0.00E+00">
                  <c:v>4.7446399999999996E-3</c:v>
                </c:pt>
                <c:pt idx="24460" formatCode="0.00E+00">
                  <c:v>4.7888999999999996E-3</c:v>
                </c:pt>
                <c:pt idx="24461" formatCode="0.00E+00">
                  <c:v>4.8332000000000002E-3</c:v>
                </c:pt>
                <c:pt idx="24462" formatCode="0.00E+00">
                  <c:v>4.8772399999999997E-3</c:v>
                </c:pt>
                <c:pt idx="24463" formatCode="0.00E+00">
                  <c:v>4.9215800000000001E-3</c:v>
                </c:pt>
                <c:pt idx="24464" formatCode="0.00E+00">
                  <c:v>4.9654599999999997E-3</c:v>
                </c:pt>
                <c:pt idx="24465" formatCode="0.00E+00">
                  <c:v>5.0090000000000004E-3</c:v>
                </c:pt>
                <c:pt idx="24466" formatCode="0.00E+00">
                  <c:v>5.0520699999999997E-3</c:v>
                </c:pt>
                <c:pt idx="24467" formatCode="0.00E+00">
                  <c:v>5.0943000000000004E-3</c:v>
                </c:pt>
                <c:pt idx="24468" formatCode="0.00E+00">
                  <c:v>5.1370000000000001E-3</c:v>
                </c:pt>
                <c:pt idx="24469" formatCode="0.00E+00">
                  <c:v>5.1802599999999999E-3</c:v>
                </c:pt>
                <c:pt idx="24470" formatCode="0.00E+00">
                  <c:v>5.2225700000000002E-3</c:v>
                </c:pt>
                <c:pt idx="24471" formatCode="0.00E+00">
                  <c:v>5.2634200000000004E-3</c:v>
                </c:pt>
                <c:pt idx="24472" formatCode="0.00E+00">
                  <c:v>5.3036100000000003E-3</c:v>
                </c:pt>
                <c:pt idx="24473" formatCode="0.00E+00">
                  <c:v>5.3499200000000002E-3</c:v>
                </c:pt>
                <c:pt idx="24474" formatCode="0.00E+00">
                  <c:v>5.3998400000000004E-3</c:v>
                </c:pt>
                <c:pt idx="24475" formatCode="0.00E+00">
                  <c:v>5.4355799999999998E-3</c:v>
                </c:pt>
                <c:pt idx="24476" formatCode="0.00E+00">
                  <c:v>5.3836500000000002E-3</c:v>
                </c:pt>
                <c:pt idx="24477" formatCode="0.00E+00">
                  <c:v>5.37974E-3</c:v>
                </c:pt>
                <c:pt idx="24478" formatCode="0.00E+00">
                  <c:v>5.4239500000000003E-3</c:v>
                </c:pt>
                <c:pt idx="24479" formatCode="0.00E+00">
                  <c:v>5.4036700000000002E-3</c:v>
                </c:pt>
                <c:pt idx="24480" formatCode="0.00E+00">
                  <c:v>5.4471500000000004E-3</c:v>
                </c:pt>
                <c:pt idx="24481" formatCode="0.00E+00">
                  <c:v>5.4442700000000002E-3</c:v>
                </c:pt>
                <c:pt idx="24482" formatCode="0.00E+00">
                  <c:v>5.4594700000000001E-3</c:v>
                </c:pt>
                <c:pt idx="24483" formatCode="0.00E+00">
                  <c:v>5.4871599999999996E-3</c:v>
                </c:pt>
                <c:pt idx="24484" formatCode="0.00E+00">
                  <c:v>5.47775E-3</c:v>
                </c:pt>
                <c:pt idx="24485" formatCode="0.00E+00">
                  <c:v>5.51631E-3</c:v>
                </c:pt>
                <c:pt idx="24486" formatCode="0.00E+00">
                  <c:v>5.5084899999999996E-3</c:v>
                </c:pt>
                <c:pt idx="24487" formatCode="0.00E+00">
                  <c:v>5.5303699999999997E-3</c:v>
                </c:pt>
                <c:pt idx="24488" formatCode="0.00E+00">
                  <c:v>5.5443799999999998E-3</c:v>
                </c:pt>
                <c:pt idx="24489" formatCode="0.00E+00">
                  <c:v>5.5453899999999999E-3</c:v>
                </c:pt>
                <c:pt idx="24490" formatCode="0.00E+00">
                  <c:v>5.5731299999999999E-3</c:v>
                </c:pt>
                <c:pt idx="24491" formatCode="0.00E+00">
                  <c:v>5.5717700000000002E-3</c:v>
                </c:pt>
                <c:pt idx="24492" formatCode="0.00E+00">
                  <c:v>5.5908199999999998E-3</c:v>
                </c:pt>
                <c:pt idx="24493" formatCode="0.00E+00">
                  <c:v>5.6053400000000003E-3</c:v>
                </c:pt>
                <c:pt idx="24494" formatCode="0.00E+00">
                  <c:v>5.6072400000000003E-3</c:v>
                </c:pt>
                <c:pt idx="24495" formatCode="0.00E+00">
                  <c:v>5.6319100000000004E-3</c:v>
                </c:pt>
                <c:pt idx="24496" formatCode="0.00E+00">
                  <c:v>5.63022E-3</c:v>
                </c:pt>
                <c:pt idx="24497" formatCode="0.00E+00">
                  <c:v>5.6452799999999999E-3</c:v>
                </c:pt>
                <c:pt idx="24498" formatCode="0.00E+00">
                  <c:v>5.6601300000000002E-3</c:v>
                </c:pt>
                <c:pt idx="24499" formatCode="0.00E+00">
                  <c:v>5.6566999999999997E-3</c:v>
                </c:pt>
                <c:pt idx="24500" formatCode="0.00E+00">
                  <c:v>5.6863E-3</c:v>
                </c:pt>
                <c:pt idx="24501" formatCode="0.00E+00">
                  <c:v>5.6773600000000002E-3</c:v>
                </c:pt>
                <c:pt idx="24502" formatCode="0.00E+00">
                  <c:v>5.7008600000000003E-3</c:v>
                </c:pt>
                <c:pt idx="24503" formatCode="0.00E+00">
                  <c:v>5.7088499999999997E-3</c:v>
                </c:pt>
                <c:pt idx="24504" formatCode="0.00E+00">
                  <c:v>5.70894E-3</c:v>
                </c:pt>
                <c:pt idx="24505" formatCode="0.00E+00">
                  <c:v>5.7369600000000001E-3</c:v>
                </c:pt>
                <c:pt idx="24506" formatCode="0.00E+00">
                  <c:v>5.7203599999999999E-3</c:v>
                </c:pt>
                <c:pt idx="24507" formatCode="0.00E+00">
                  <c:v>5.7520999999999996E-3</c:v>
                </c:pt>
                <c:pt idx="24508" formatCode="0.00E+00">
                  <c:v>5.7453000000000001E-3</c:v>
                </c:pt>
                <c:pt idx="24509" formatCode="0.00E+00">
                  <c:v>5.7562400000000001E-3</c:v>
                </c:pt>
                <c:pt idx="24510" formatCode="0.00E+00">
                  <c:v>5.7701999999999996E-3</c:v>
                </c:pt>
                <c:pt idx="24511" formatCode="0.00E+00">
                  <c:v>5.7608800000000003E-3</c:v>
                </c:pt>
                <c:pt idx="24512" formatCode="0.00E+00">
                  <c:v>5.7998299999999997E-3</c:v>
                </c:pt>
                <c:pt idx="24513" formatCode="0.00E+00">
                  <c:v>5.7886999999999999E-3</c:v>
                </c:pt>
                <c:pt idx="24514" formatCode="0.00E+00">
                  <c:v>5.7230700000000002E-3</c:v>
                </c:pt>
                <c:pt idx="24515" formatCode="0.00E+00">
                  <c:v>5.6794599999999999E-3</c:v>
                </c:pt>
                <c:pt idx="24516" formatCode="0.00E+00">
                  <c:v>5.6837499999999996E-3</c:v>
                </c:pt>
                <c:pt idx="24517" formatCode="0.00E+00">
                  <c:v>5.6414999999999998E-3</c:v>
                </c:pt>
                <c:pt idx="24518" formatCode="0.00E+00">
                  <c:v>5.6341100000000003E-3</c:v>
                </c:pt>
                <c:pt idx="24519" formatCode="0.00E+00">
                  <c:v>5.6110800000000001E-3</c:v>
                </c:pt>
                <c:pt idx="24520" formatCode="0.00E+00">
                  <c:v>5.58232E-3</c:v>
                </c:pt>
                <c:pt idx="24521" formatCode="0.00E+00">
                  <c:v>5.5774199999999996E-3</c:v>
                </c:pt>
                <c:pt idx="24522" formatCode="0.00E+00">
                  <c:v>5.5384700000000002E-3</c:v>
                </c:pt>
                <c:pt idx="24523" formatCode="0.00E+00">
                  <c:v>5.5344299999999999E-3</c:v>
                </c:pt>
                <c:pt idx="24524" formatCode="0.00E+00">
                  <c:v>5.50112E-3</c:v>
                </c:pt>
                <c:pt idx="24525" formatCode="0.00E+00">
                  <c:v>5.4822500000000001E-3</c:v>
                </c:pt>
                <c:pt idx="24526" formatCode="0.00E+00">
                  <c:v>5.4618699999999997E-3</c:v>
                </c:pt>
                <c:pt idx="24527" formatCode="0.00E+00">
                  <c:v>5.43232E-3</c:v>
                </c:pt>
                <c:pt idx="24528" formatCode="0.00E+00">
                  <c:v>5.4170700000000004E-3</c:v>
                </c:pt>
                <c:pt idx="24529" formatCode="0.00E+00">
                  <c:v>5.3890199999999996E-3</c:v>
                </c:pt>
                <c:pt idx="24530" formatCode="0.00E+00">
                  <c:v>5.3673499999999999E-3</c:v>
                </c:pt>
                <c:pt idx="24531" formatCode="0.00E+00">
                  <c:v>5.3474999999999998E-3</c:v>
                </c:pt>
                <c:pt idx="24532" formatCode="0.00E+00">
                  <c:v>5.3204300000000001E-3</c:v>
                </c:pt>
                <c:pt idx="24533" formatCode="0.00E+00">
                  <c:v>5.3003399999999997E-3</c:v>
                </c:pt>
                <c:pt idx="24534" formatCode="0.00E+00">
                  <c:v>5.2764600000000002E-3</c:v>
                </c:pt>
                <c:pt idx="24535" formatCode="0.00E+00">
                  <c:v>5.2449200000000001E-3</c:v>
                </c:pt>
                <c:pt idx="24536" formatCode="0.00E+00">
                  <c:v>5.2313999999999998E-3</c:v>
                </c:pt>
                <c:pt idx="24537" formatCode="0.00E+00">
                  <c:v>5.1922100000000001E-3</c:v>
                </c:pt>
                <c:pt idx="24538" formatCode="0.00E+00">
                  <c:v>5.1801099999999999E-3</c:v>
                </c:pt>
                <c:pt idx="24539" formatCode="0.00E+00">
                  <c:v>5.1477500000000004E-3</c:v>
                </c:pt>
                <c:pt idx="24540" formatCode="0.00E+00">
                  <c:v>5.1212999999999996E-3</c:v>
                </c:pt>
                <c:pt idx="24541" formatCode="0.00E+00">
                  <c:v>5.1079899999999998E-3</c:v>
                </c:pt>
                <c:pt idx="24542" formatCode="0.00E+00">
                  <c:v>5.0635300000000001E-3</c:v>
                </c:pt>
                <c:pt idx="24543" formatCode="0.00E+00">
                  <c:v>5.0608299999999997E-3</c:v>
                </c:pt>
                <c:pt idx="24544" formatCode="0.00E+00">
                  <c:v>5.012E-3</c:v>
                </c:pt>
                <c:pt idx="24545" formatCode="0.00E+00">
                  <c:v>4.9992400000000003E-3</c:v>
                </c:pt>
                <c:pt idx="24546" formatCode="0.00E+00">
                  <c:v>4.9683399999999999E-3</c:v>
                </c:pt>
                <c:pt idx="24547" formatCode="0.00E+00">
                  <c:v>4.9325899999999997E-3</c:v>
                </c:pt>
                <c:pt idx="24548" formatCode="0.00E+00">
                  <c:v>4.9240100000000004E-3</c:v>
                </c:pt>
                <c:pt idx="24549" formatCode="0.00E+00">
                  <c:v>4.8722599999999998E-3</c:v>
                </c:pt>
                <c:pt idx="24550" formatCode="0.00E+00">
                  <c:v>4.8694899999999998E-3</c:v>
                </c:pt>
                <c:pt idx="24551" formatCode="0.00E+00">
                  <c:v>4.8240699999999997E-3</c:v>
                </c:pt>
                <c:pt idx="24552" formatCode="0.00E+00">
                  <c:v>4.8050899999999997E-3</c:v>
                </c:pt>
                <c:pt idx="24553" formatCode="0.00E+00">
                  <c:v>4.7787400000000001E-3</c:v>
                </c:pt>
                <c:pt idx="24554" formatCode="0.00E+00">
                  <c:v>4.7373700000000003E-3</c:v>
                </c:pt>
                <c:pt idx="24555" formatCode="0.00E+00">
                  <c:v>4.7252300000000004E-3</c:v>
                </c:pt>
                <c:pt idx="24556" formatCode="0.00E+00">
                  <c:v>4.6775499999999999E-3</c:v>
                </c:pt>
                <c:pt idx="24557" formatCode="0.00E+00">
                  <c:v>4.6622499999999997E-3</c:v>
                </c:pt>
                <c:pt idx="24558" formatCode="0.00E+00">
                  <c:v>4.6249000000000004E-3</c:v>
                </c:pt>
                <c:pt idx="24559" formatCode="0.00E+00">
                  <c:v>4.5957999999999997E-3</c:v>
                </c:pt>
                <c:pt idx="24560" formatCode="0.00E+00">
                  <c:v>4.5720400000000003E-3</c:v>
                </c:pt>
                <c:pt idx="24561" formatCode="0.00E+00">
                  <c:v>4.5348699999999999E-3</c:v>
                </c:pt>
                <c:pt idx="24562" formatCode="0.00E+00">
                  <c:v>4.5107699999999999E-3</c:v>
                </c:pt>
                <c:pt idx="24563" formatCode="0.00E+00">
                  <c:v>4.4741E-3</c:v>
                </c:pt>
                <c:pt idx="24564" formatCode="0.00E+00">
                  <c:v>4.4398199999999997E-3</c:v>
                </c:pt>
                <c:pt idx="24565" formatCode="0.00E+00">
                  <c:v>4.4098499999999999E-3</c:v>
                </c:pt>
                <c:pt idx="24566" formatCode="0.00E+00">
                  <c:v>4.3721799999999998E-3</c:v>
                </c:pt>
                <c:pt idx="24567" formatCode="0.00E+00">
                  <c:v>4.3407000000000003E-3</c:v>
                </c:pt>
                <c:pt idx="24568" formatCode="0.00E+00">
                  <c:v>4.3095199999999998E-3</c:v>
                </c:pt>
                <c:pt idx="24569" formatCode="0.00E+00">
                  <c:v>4.2685800000000001E-3</c:v>
                </c:pt>
                <c:pt idx="24570" formatCode="0.00E+00">
                  <c:v>4.2466600000000002E-3</c:v>
                </c:pt>
                <c:pt idx="24571" formatCode="0.00E+00">
                  <c:v>4.2008000000000002E-3</c:v>
                </c:pt>
                <c:pt idx="24572" formatCode="0.00E+00">
                  <c:v>4.1753500000000004E-3</c:v>
                </c:pt>
                <c:pt idx="24573" formatCode="0.00E+00">
                  <c:v>4.1368500000000001E-3</c:v>
                </c:pt>
                <c:pt idx="24574" formatCode="0.00E+00">
                  <c:v>4.0958799999999997E-3</c:v>
                </c:pt>
                <c:pt idx="24575" formatCode="0.00E+00">
                  <c:v>4.0732299999999997E-3</c:v>
                </c:pt>
                <c:pt idx="24576" formatCode="0.00E+00">
                  <c:v>4.0191300000000001E-3</c:v>
                </c:pt>
                <c:pt idx="24577" formatCode="0.00E+00">
                  <c:v>4.00264E-3</c:v>
                </c:pt>
                <c:pt idx="24578" formatCode="0.00E+00">
                  <c:v>3.9511299999999997E-3</c:v>
                </c:pt>
                <c:pt idx="24579" formatCode="0.00E+00">
                  <c:v>3.92349E-3</c:v>
                </c:pt>
                <c:pt idx="24580" formatCode="0.00E+00">
                  <c:v>3.8896199999999999E-3</c:v>
                </c:pt>
                <c:pt idx="24581" formatCode="0.00E+00">
                  <c:v>3.8421100000000001E-3</c:v>
                </c:pt>
                <c:pt idx="24582" formatCode="0.00E+00">
                  <c:v>3.8226699999999998E-3</c:v>
                </c:pt>
                <c:pt idx="24583" formatCode="0.00E+00">
                  <c:v>3.7646899999999998E-3</c:v>
                </c:pt>
                <c:pt idx="24584" formatCode="0.00E+00">
                  <c:v>3.7445500000000001E-3</c:v>
                </c:pt>
                <c:pt idx="24585" formatCode="0.00E+00">
                  <c:v>3.69528E-3</c:v>
                </c:pt>
                <c:pt idx="24586" formatCode="0.00E+00">
                  <c:v>3.6602499999999999E-3</c:v>
                </c:pt>
                <c:pt idx="24587" formatCode="0.00E+00">
                  <c:v>3.6274200000000001E-3</c:v>
                </c:pt>
                <c:pt idx="24588" formatCode="0.00E+00">
                  <c:v>3.5780400000000002E-3</c:v>
                </c:pt>
                <c:pt idx="24589" formatCode="0.00E+00">
                  <c:v>3.5542099999999999E-3</c:v>
                </c:pt>
                <c:pt idx="24590" formatCode="0.00E+00">
                  <c:v>3.5032399999999999E-3</c:v>
                </c:pt>
                <c:pt idx="24591" formatCode="0.00E+00">
                  <c:v>3.47336E-3</c:v>
                </c:pt>
                <c:pt idx="24592" formatCode="0.00E+00">
                  <c:v>3.4300099999999998E-3</c:v>
                </c:pt>
                <c:pt idx="24593" formatCode="0.00E+00">
                  <c:v>3.3888799999999999E-3</c:v>
                </c:pt>
                <c:pt idx="24594" formatCode="0.00E+00">
                  <c:v>3.35331E-3</c:v>
                </c:pt>
                <c:pt idx="24595" formatCode="0.00E+00">
                  <c:v>3.3081299999999998E-3</c:v>
                </c:pt>
                <c:pt idx="24596" formatCode="0.00E+00">
                  <c:v>3.2717499999999999E-3</c:v>
                </c:pt>
                <c:pt idx="24597" formatCode="0.00E+00">
                  <c:v>3.23025E-3</c:v>
                </c:pt>
                <c:pt idx="24598" formatCode="0.00E+00">
                  <c:v>3.18892E-3</c:v>
                </c:pt>
                <c:pt idx="24599" formatCode="0.00E+00">
                  <c:v>3.1514500000000001E-3</c:v>
                </c:pt>
                <c:pt idx="24600" formatCode="0.00E+00">
                  <c:v>3.1090800000000002E-3</c:v>
                </c:pt>
                <c:pt idx="24601" formatCode="0.00E+00">
                  <c:v>3.0672300000000002E-3</c:v>
                </c:pt>
                <c:pt idx="24602" formatCode="0.00E+00">
                  <c:v>3.0292700000000001E-3</c:v>
                </c:pt>
                <c:pt idx="24603" formatCode="0.00E+00">
                  <c:v>2.9802299999999999E-3</c:v>
                </c:pt>
                <c:pt idx="24604" formatCode="0.00E+00">
                  <c:v>2.9471499999999999E-3</c:v>
                </c:pt>
                <c:pt idx="24605" formatCode="0.00E+00">
                  <c:v>2.8968700000000002E-3</c:v>
                </c:pt>
                <c:pt idx="24606" formatCode="0.00E+00">
                  <c:v>2.8594100000000002E-3</c:v>
                </c:pt>
                <c:pt idx="24607" formatCode="0.00E+00">
                  <c:v>2.81731E-3</c:v>
                </c:pt>
                <c:pt idx="24608" formatCode="0.00E+00">
                  <c:v>2.7694199999999999E-3</c:v>
                </c:pt>
                <c:pt idx="24609" formatCode="0.00E+00">
                  <c:v>2.7383099999999999E-3</c:v>
                </c:pt>
                <c:pt idx="24610" formatCode="0.00E+00">
                  <c:v>2.68096E-3</c:v>
                </c:pt>
                <c:pt idx="24611" formatCode="0.00E+00">
                  <c:v>2.6492E-3</c:v>
                </c:pt>
                <c:pt idx="24612" formatCode="0.00E+00">
                  <c:v>2.5933699999999998E-3</c:v>
                </c:pt>
                <c:pt idx="24613" formatCode="0.00E+00">
                  <c:v>2.5521099999999998E-3</c:v>
                </c:pt>
                <c:pt idx="24614" formatCode="0.00E+00">
                  <c:v>2.5092600000000001E-3</c:v>
                </c:pt>
                <c:pt idx="24615" formatCode="0.00E+00">
                  <c:v>2.4548399999999998E-3</c:v>
                </c:pt>
                <c:pt idx="24616" formatCode="0.00E+00">
                  <c:v>2.42166E-3</c:v>
                </c:pt>
                <c:pt idx="24617" formatCode="0.00E+00">
                  <c:v>2.3616700000000002E-3</c:v>
                </c:pt>
                <c:pt idx="24618" formatCode="0.00E+00">
                  <c:v>2.3281199999999999E-3</c:v>
                </c:pt>
                <c:pt idx="24619" formatCode="0.00E+00">
                  <c:v>2.2741300000000001E-3</c:v>
                </c:pt>
                <c:pt idx="24620" formatCode="0.00E+00">
                  <c:v>2.2298700000000001E-3</c:v>
                </c:pt>
                <c:pt idx="24621" formatCode="0.00E+00">
                  <c:v>2.1856000000000002E-3</c:v>
                </c:pt>
                <c:pt idx="24622" formatCode="0.00E+00">
                  <c:v>2.13123E-3</c:v>
                </c:pt>
                <c:pt idx="24623" formatCode="0.00E+00">
                  <c:v>2.09318E-3</c:v>
                </c:pt>
                <c:pt idx="24624" formatCode="0.00E+00">
                  <c:v>2.0368500000000002E-3</c:v>
                </c:pt>
                <c:pt idx="24625" formatCode="0.00E+00">
                  <c:v>1.99621E-3</c:v>
                </c:pt>
                <c:pt idx="24626" formatCode="0.00E+00">
                  <c:v>1.9442699999999999E-3</c:v>
                </c:pt>
                <c:pt idx="24627" formatCode="0.00E+00">
                  <c:v>1.8977099999999999E-3</c:v>
                </c:pt>
                <c:pt idx="24628" formatCode="0.00E+00">
                  <c:v>1.8511300000000001E-3</c:v>
                </c:pt>
                <c:pt idx="24629" formatCode="0.00E+00">
                  <c:v>1.8008200000000001E-3</c:v>
                </c:pt>
                <c:pt idx="24630" formatCode="0.00E+00">
                  <c:v>1.7543599999999999E-3</c:v>
                </c:pt>
                <c:pt idx="24631" formatCode="0.00E+00">
                  <c:v>1.7039799999999999E-3</c:v>
                </c:pt>
                <c:pt idx="24632" formatCode="0.00E+00">
                  <c:v>1.6557500000000001E-3</c:v>
                </c:pt>
                <c:pt idx="24633" formatCode="0.00E+00">
                  <c:v>1.6067099999999999E-3</c:v>
                </c:pt>
                <c:pt idx="24634" formatCode="0.00E+00">
                  <c:v>1.55828E-3</c:v>
                </c:pt>
                <c:pt idx="24635" formatCode="0.00E+00">
                  <c:v>1.5070299999999999E-3</c:v>
                </c:pt>
                <c:pt idx="24636" formatCode="0.00E+00">
                  <c:v>1.46116E-3</c:v>
                </c:pt>
                <c:pt idx="24637" formatCode="0.00E+00">
                  <c:v>1.40676E-3</c:v>
                </c:pt>
                <c:pt idx="24638" formatCode="0.00E+00">
                  <c:v>1.36297E-3</c:v>
                </c:pt>
                <c:pt idx="24639" formatCode="0.00E+00">
                  <c:v>1.3080800000000001E-3</c:v>
                </c:pt>
                <c:pt idx="24640" formatCode="0.00E+00">
                  <c:v>1.26059E-3</c:v>
                </c:pt>
                <c:pt idx="24641" formatCode="0.00E+00">
                  <c:v>1.2108799999999999E-3</c:v>
                </c:pt>
                <c:pt idx="24642" formatCode="0.00E+00">
                  <c:v>1.1561200000000001E-3</c:v>
                </c:pt>
                <c:pt idx="24643" formatCode="0.00E+00">
                  <c:v>1.11385E-3</c:v>
                </c:pt>
                <c:pt idx="24644" formatCode="0.00E+00">
                  <c:v>1.0530299999999999E-3</c:v>
                </c:pt>
                <c:pt idx="24645" formatCode="0.00E+00">
                  <c:v>1.01257E-3</c:v>
                </c:pt>
                <c:pt idx="24646" formatCode="0.00E+00">
                  <c:v>9.5336699999999999E-4</c:v>
                </c:pt>
                <c:pt idx="24647" formatCode="0.00E+00">
                  <c:v>9.0683599999999995E-4</c:v>
                </c:pt>
                <c:pt idx="24648" formatCode="0.00E+00">
                  <c:v>8.5645299999999997E-4</c:v>
                </c:pt>
                <c:pt idx="24649" formatCode="0.00E+00">
                  <c:v>7.99185E-4</c:v>
                </c:pt>
                <c:pt idx="24650" formatCode="0.00E+00">
                  <c:v>7.5742400000000003E-4</c:v>
                </c:pt>
                <c:pt idx="24651" formatCode="0.00E+00">
                  <c:v>6.9406299999999997E-4</c:v>
                </c:pt>
                <c:pt idx="24652" formatCode="0.00E+00">
                  <c:v>6.5401999999999995E-4</c:v>
                </c:pt>
                <c:pt idx="24653" formatCode="0.00E+00">
                  <c:v>5.9371200000000004E-4</c:v>
                </c:pt>
                <c:pt idx="24654" formatCode="0.00E+00">
                  <c:v>5.4608200000000003E-4</c:v>
                </c:pt>
                <c:pt idx="24655" formatCode="0.00E+00">
                  <c:v>4.9466500000000004E-4</c:v>
                </c:pt>
                <c:pt idx="24656" formatCode="0.00E+00">
                  <c:v>4.3723299999999998E-4</c:v>
                </c:pt>
                <c:pt idx="24657" formatCode="0.00E+00">
                  <c:v>3.9324E-4</c:v>
                </c:pt>
                <c:pt idx="24658" formatCode="0.00E+00">
                  <c:v>3.3136100000000001E-4</c:v>
                </c:pt>
                <c:pt idx="24659" formatCode="0.00E+00">
                  <c:v>2.8730999999999999E-4</c:v>
                </c:pt>
                <c:pt idx="24660" formatCode="0.00E+00">
                  <c:v>2.2860799999999999E-4</c:v>
                </c:pt>
                <c:pt idx="24661" formatCode="0.00E+00">
                  <c:v>1.7894300000000001E-4</c:v>
                </c:pt>
                <c:pt idx="24662" formatCode="0.00E+00">
                  <c:v>1.2660699999999999E-4</c:v>
                </c:pt>
                <c:pt idx="24663" formatCode="0.00E+00">
                  <c:v>7.1334799999999993E-5</c:v>
                </c:pt>
                <c:pt idx="24664" formatCode="0.00E+00">
                  <c:v>2.2019500000000002E-5</c:v>
                </c:pt>
                <c:pt idx="24665" formatCode="0.00E+00">
                  <c:v>-3.47108E-5</c:v>
                </c:pt>
                <c:pt idx="24666" formatCode="0.00E+00">
                  <c:v>-8.5299399999999999E-5</c:v>
                </c:pt>
                <c:pt idx="24667" formatCode="0.00E+00">
                  <c:v>-1.4051299999999999E-4</c:v>
                </c:pt>
                <c:pt idx="24668" formatCode="0.00E+00">
                  <c:v>-1.9295799999999999E-4</c:v>
                </c:pt>
                <c:pt idx="24669" formatCode="0.00E+00">
                  <c:v>-2.4768799999999998E-4</c:v>
                </c:pt>
                <c:pt idx="24670" formatCode="0.00E+00">
                  <c:v>-2.9934500000000001E-4</c:v>
                </c:pt>
                <c:pt idx="24671" formatCode="0.00E+00">
                  <c:v>-3.5581700000000003E-4</c:v>
                </c:pt>
                <c:pt idx="24672" formatCode="0.00E+00">
                  <c:v>-4.0563900000000001E-4</c:v>
                </c:pt>
                <c:pt idx="24673" formatCode="0.00E+00">
                  <c:v>-4.6293400000000002E-4</c:v>
                </c:pt>
                <c:pt idx="24674" formatCode="0.00E+00">
                  <c:v>-5.1444700000000002E-4</c:v>
                </c:pt>
                <c:pt idx="24675" formatCode="0.00E+00">
                  <c:v>-5.6836699999999996E-4</c:v>
                </c:pt>
                <c:pt idx="24676" formatCode="0.00E+00">
                  <c:v>-6.2630300000000004E-4</c:v>
                </c:pt>
                <c:pt idx="24677" formatCode="0.00E+00">
                  <c:v>-6.7397699999999997E-4</c:v>
                </c:pt>
                <c:pt idx="24678" formatCode="0.00E+00">
                  <c:v>-7.3751999999999997E-4</c:v>
                </c:pt>
                <c:pt idx="24679" formatCode="0.00E+00">
                  <c:v>-7.8231199999999996E-4</c:v>
                </c:pt>
                <c:pt idx="24680" formatCode="0.00E+00">
                  <c:v>-8.4456500000000003E-4</c:v>
                </c:pt>
                <c:pt idx="24681" formatCode="0.00E+00">
                  <c:v>-8.9466600000000002E-4</c:v>
                </c:pt>
                <c:pt idx="24682" formatCode="0.00E+00">
                  <c:v>-9.4820400000000002E-4</c:v>
                </c:pt>
                <c:pt idx="24683" formatCode="0.00E+00">
                  <c:v>-1.0086299999999999E-3</c:v>
                </c:pt>
                <c:pt idx="24684" formatCode="0.00E+00">
                  <c:v>-1.0532300000000001E-3</c:v>
                </c:pt>
                <c:pt idx="24685" formatCode="0.00E+00">
                  <c:v>-1.12031E-3</c:v>
                </c:pt>
                <c:pt idx="24686" formatCode="0.00E+00">
                  <c:v>-1.16406E-3</c:v>
                </c:pt>
                <c:pt idx="24687" formatCode="0.00E+00">
                  <c:v>-1.22759E-3</c:v>
                </c:pt>
                <c:pt idx="24688" formatCode="0.00E+00">
                  <c:v>-1.2793100000000001E-3</c:v>
                </c:pt>
                <c:pt idx="24689" formatCode="0.00E+00">
                  <c:v>-1.3323600000000001E-3</c:v>
                </c:pt>
                <c:pt idx="24690" formatCode="0.00E+00">
                  <c:v>-1.3940300000000001E-3</c:v>
                </c:pt>
                <c:pt idx="24691" formatCode="0.00E+00">
                  <c:v>-1.4393100000000001E-3</c:v>
                </c:pt>
                <c:pt idx="24692" formatCode="0.00E+00">
                  <c:v>-1.5044399999999999E-3</c:v>
                </c:pt>
                <c:pt idx="24693" formatCode="0.00E+00">
                  <c:v>-1.5510000000000001E-3</c:v>
                </c:pt>
                <c:pt idx="24694" formatCode="0.00E+00">
                  <c:v>-1.61158E-3</c:v>
                </c:pt>
                <c:pt idx="24695" formatCode="0.00E+00">
                  <c:v>-1.6659400000000001E-3</c:v>
                </c:pt>
                <c:pt idx="24696" formatCode="0.00E+00">
                  <c:v>-1.71962E-3</c:v>
                </c:pt>
                <c:pt idx="24697" formatCode="0.00E+00">
                  <c:v>-1.77972E-3</c:v>
                </c:pt>
                <c:pt idx="24698" formatCode="0.00E+00">
                  <c:v>-1.8305000000000001E-3</c:v>
                </c:pt>
                <c:pt idx="24699" formatCode="0.00E+00">
                  <c:v>-1.89014E-3</c:v>
                </c:pt>
                <c:pt idx="24700" formatCode="0.00E+00">
                  <c:v>-1.94304E-3</c:v>
                </c:pt>
                <c:pt idx="24701" formatCode="0.00E+00">
                  <c:v>-1.99927E-3</c:v>
                </c:pt>
                <c:pt idx="24702" formatCode="0.00E+00">
                  <c:v>-2.0547199999999999E-3</c:v>
                </c:pt>
                <c:pt idx="24703" formatCode="0.00E+00">
                  <c:v>-2.1102299999999998E-3</c:v>
                </c:pt>
                <c:pt idx="24704" formatCode="0.00E+00">
                  <c:v>-2.1652099999999999E-3</c:v>
                </c:pt>
                <c:pt idx="24705" formatCode="0.00E+00">
                  <c:v>-2.2236199999999999E-3</c:v>
                </c:pt>
                <c:pt idx="24706" formatCode="0.00E+00">
                  <c:v>-2.27655E-3</c:v>
                </c:pt>
                <c:pt idx="24707" formatCode="0.00E+00">
                  <c:v>-2.33607E-3</c:v>
                </c:pt>
                <c:pt idx="24708" formatCode="0.00E+00">
                  <c:v>-2.39003E-3</c:v>
                </c:pt>
                <c:pt idx="24709" formatCode="0.00E+00">
                  <c:v>-2.4453000000000001E-3</c:v>
                </c:pt>
                <c:pt idx="24710" formatCode="0.00E+00">
                  <c:v>-2.5045800000000002E-3</c:v>
                </c:pt>
                <c:pt idx="24711" formatCode="0.00E+00">
                  <c:v>-2.5534400000000001E-3</c:v>
                </c:pt>
                <c:pt idx="24712" formatCode="0.00E+00">
                  <c:v>-2.6175299999999999E-3</c:v>
                </c:pt>
                <c:pt idx="24713" formatCode="0.00E+00">
                  <c:v>-2.6649600000000001E-3</c:v>
                </c:pt>
                <c:pt idx="24714" formatCode="0.00E+00">
                  <c:v>-2.7273499999999999E-3</c:v>
                </c:pt>
                <c:pt idx="24715" formatCode="0.00E+00">
                  <c:v>-2.78144E-3</c:v>
                </c:pt>
                <c:pt idx="24716" formatCode="0.00E+00">
                  <c:v>-2.8355400000000001E-3</c:v>
                </c:pt>
                <c:pt idx="24717" formatCode="0.00E+00">
                  <c:v>-2.8989599999999999E-3</c:v>
                </c:pt>
                <c:pt idx="24718" formatCode="0.00E+00">
                  <c:v>-2.9452100000000002E-3</c:v>
                </c:pt>
                <c:pt idx="24719" formatCode="0.00E+00">
                  <c:v>-3.01177E-3</c:v>
                </c:pt>
                <c:pt idx="24720" formatCode="0.00E+00">
                  <c:v>-3.0583199999999998E-3</c:v>
                </c:pt>
                <c:pt idx="24721" formatCode="0.00E+00">
                  <c:v>-3.1194899999999999E-3</c:v>
                </c:pt>
                <c:pt idx="24722" formatCode="0.00E+00">
                  <c:v>-3.1745499999999999E-3</c:v>
                </c:pt>
                <c:pt idx="24723" formatCode="0.00E+00">
                  <c:v>-3.2266999999999999E-3</c:v>
                </c:pt>
                <c:pt idx="24724" formatCode="0.00E+00">
                  <c:v>-3.2902000000000001E-3</c:v>
                </c:pt>
                <c:pt idx="24725" formatCode="0.00E+00">
                  <c:v>-3.3379400000000002E-3</c:v>
                </c:pt>
                <c:pt idx="24726" formatCode="0.00E+00">
                  <c:v>-3.4027699999999998E-3</c:v>
                </c:pt>
                <c:pt idx="24727" formatCode="0.00E+00">
                  <c:v>-3.4535299999999998E-3</c:v>
                </c:pt>
                <c:pt idx="24728" formatCode="0.00E+00">
                  <c:v>-3.5122600000000001E-3</c:v>
                </c:pt>
                <c:pt idx="24729" formatCode="0.00E+00">
                  <c:v>-3.5687000000000002E-3</c:v>
                </c:pt>
                <c:pt idx="24730" formatCode="0.00E+00">
                  <c:v>-3.62145E-3</c:v>
                </c:pt>
                <c:pt idx="24731" formatCode="0.00E+00">
                  <c:v>-3.68119E-3</c:v>
                </c:pt>
                <c:pt idx="24732" formatCode="0.00E+00">
                  <c:v>-3.7333599999999998E-3</c:v>
                </c:pt>
                <c:pt idx="24733" formatCode="0.00E+00">
                  <c:v>-3.7917300000000001E-3</c:v>
                </c:pt>
                <c:pt idx="24734" formatCode="0.00E+00">
                  <c:v>-3.8469200000000002E-3</c:v>
                </c:pt>
                <c:pt idx="24735" formatCode="0.00E+00">
                  <c:v>-3.9033100000000001E-3</c:v>
                </c:pt>
                <c:pt idx="24736" formatCode="0.00E+00">
                  <c:v>-3.9603700000000004E-3</c:v>
                </c:pt>
                <c:pt idx="24737" formatCode="0.00E+00">
                  <c:v>-4.0171E-3</c:v>
                </c:pt>
                <c:pt idx="24738" formatCode="0.00E+00">
                  <c:v>-4.0716199999999998E-3</c:v>
                </c:pt>
                <c:pt idx="24739" formatCode="0.00E+00">
                  <c:v>-4.1300099999999999E-3</c:v>
                </c:pt>
                <c:pt idx="24740" formatCode="0.00E+00">
                  <c:v>-4.1823600000000004E-3</c:v>
                </c:pt>
                <c:pt idx="24741" formatCode="0.00E+00">
                  <c:v>-4.2407199999999999E-3</c:v>
                </c:pt>
                <c:pt idx="24742" formatCode="0.00E+00">
                  <c:v>-4.2952299999999997E-3</c:v>
                </c:pt>
                <c:pt idx="24743" formatCode="0.00E+00">
                  <c:v>-4.3495799999999996E-3</c:v>
                </c:pt>
                <c:pt idx="24744" formatCode="0.00E+00">
                  <c:v>-4.4097199999999998E-3</c:v>
                </c:pt>
                <c:pt idx="24745" formatCode="0.00E+00">
                  <c:v>-4.4598399999999996E-3</c:v>
                </c:pt>
                <c:pt idx="24746" formatCode="0.00E+00">
                  <c:v>-4.52346E-3</c:v>
                </c:pt>
                <c:pt idx="24747" formatCode="0.00E+00">
                  <c:v>-4.5732100000000003E-3</c:v>
                </c:pt>
                <c:pt idx="24748" formatCode="0.00E+00">
                  <c:v>-4.633E-3</c:v>
                </c:pt>
                <c:pt idx="24749" formatCode="0.00E+00">
                  <c:v>-4.6878900000000001E-3</c:v>
                </c:pt>
                <c:pt idx="24750" formatCode="0.00E+00">
                  <c:v>-4.7400300000000001E-3</c:v>
                </c:pt>
                <c:pt idx="24751" formatCode="0.00E+00">
                  <c:v>-4.8015599999999999E-3</c:v>
                </c:pt>
                <c:pt idx="24752" formatCode="0.00E+00">
                  <c:v>-4.8487599999999997E-3</c:v>
                </c:pt>
                <c:pt idx="24753" formatCode="0.00E+00">
                  <c:v>-4.9121900000000003E-3</c:v>
                </c:pt>
                <c:pt idx="24754" formatCode="0.00E+00">
                  <c:v>-4.9617400000000001E-3</c:v>
                </c:pt>
                <c:pt idx="24755" formatCode="0.00E+00">
                  <c:v>-5.0211199999999996E-3</c:v>
                </c:pt>
                <c:pt idx="24756" formatCode="0.00E+00">
                  <c:v>-5.0774399999999999E-3</c:v>
                </c:pt>
                <c:pt idx="24757" formatCode="0.00E+00">
                  <c:v>-5.1297699999999996E-3</c:v>
                </c:pt>
                <c:pt idx="24758" formatCode="0.00E+00">
                  <c:v>-5.1905800000000002E-3</c:v>
                </c:pt>
                <c:pt idx="24759" formatCode="0.00E+00">
                  <c:v>-5.2394299999999998E-3</c:v>
                </c:pt>
                <c:pt idx="24760" formatCode="0.00E+00">
                  <c:v>-5.2997599999999997E-3</c:v>
                </c:pt>
                <c:pt idx="24761" formatCode="0.00E+00">
                  <c:v>-5.3505899999999997E-3</c:v>
                </c:pt>
                <c:pt idx="24762" formatCode="0.00E+00">
                  <c:v>-5.4070899999999998E-3</c:v>
                </c:pt>
                <c:pt idx="24763" formatCode="0.00E+00">
                  <c:v>-5.4622500000000001E-3</c:v>
                </c:pt>
                <c:pt idx="24764" formatCode="0.00E+00">
                  <c:v>-5.5161899999999998E-3</c:v>
                </c:pt>
                <c:pt idx="24765" formatCode="0.00E+00">
                  <c:v>-5.5739700000000001E-3</c:v>
                </c:pt>
                <c:pt idx="24766" formatCode="0.00E+00">
                  <c:v>-5.6275800000000001E-3</c:v>
                </c:pt>
                <c:pt idx="24767" formatCode="0.00E+00">
                  <c:v>-5.6842200000000002E-3</c:v>
                </c:pt>
                <c:pt idx="24768" formatCode="0.00E+00">
                  <c:v>-5.7380799999999996E-3</c:v>
                </c:pt>
                <c:pt idx="24769" formatCode="0.00E+00">
                  <c:v>-5.7931399999999996E-3</c:v>
                </c:pt>
                <c:pt idx="24770" formatCode="0.00E+00">
                  <c:v>-5.8462899999999996E-3</c:v>
                </c:pt>
                <c:pt idx="24771" formatCode="0.00E+00">
                  <c:v>-5.9017999999999996E-3</c:v>
                </c:pt>
                <c:pt idx="24772" formatCode="0.00E+00">
                  <c:v>-5.9537599999999998E-3</c:v>
                </c:pt>
                <c:pt idx="24773" formatCode="0.00E+00">
                  <c:v>-6.0107099999999998E-3</c:v>
                </c:pt>
                <c:pt idx="24774" formatCode="0.00E+00">
                  <c:v>-6.0631900000000004E-3</c:v>
                </c:pt>
                <c:pt idx="24775" formatCode="0.00E+00">
                  <c:v>-6.1195900000000003E-3</c:v>
                </c:pt>
                <c:pt idx="24776" formatCode="0.00E+00">
                  <c:v>-6.1748699999999998E-3</c:v>
                </c:pt>
                <c:pt idx="24777" formatCode="0.00E+00">
                  <c:v>-6.2274000000000001E-3</c:v>
                </c:pt>
                <c:pt idx="24778" formatCode="0.00E+00">
                  <c:v>-6.2854900000000003E-3</c:v>
                </c:pt>
                <c:pt idx="24779" formatCode="0.00E+00">
                  <c:v>-6.3335400000000004E-3</c:v>
                </c:pt>
                <c:pt idx="24780" formatCode="0.00E+00">
                  <c:v>-6.3920899999999996E-3</c:v>
                </c:pt>
                <c:pt idx="24781" formatCode="0.00E+00">
                  <c:v>-6.4406799999999998E-3</c:v>
                </c:pt>
                <c:pt idx="24782" formatCode="0.00E+00">
                  <c:v>-6.4966399999999997E-3</c:v>
                </c:pt>
                <c:pt idx="24783" formatCode="0.00E+00">
                  <c:v>-6.5502599999999996E-3</c:v>
                </c:pt>
                <c:pt idx="24784" formatCode="0.00E+00">
                  <c:v>-6.6013399999999998E-3</c:v>
                </c:pt>
                <c:pt idx="24785" formatCode="0.00E+00">
                  <c:v>-6.6603299999999999E-3</c:v>
                </c:pt>
                <c:pt idx="24786" formatCode="0.00E+00">
                  <c:v>-6.7082000000000001E-3</c:v>
                </c:pt>
                <c:pt idx="24787" formatCode="0.00E+00">
                  <c:v>-6.7681900000000003E-3</c:v>
                </c:pt>
                <c:pt idx="24788" formatCode="0.00E+00">
                  <c:v>-6.8161899999999997E-3</c:v>
                </c:pt>
                <c:pt idx="24789" formatCode="0.00E+00">
                  <c:v>-6.8716000000000003E-3</c:v>
                </c:pt>
                <c:pt idx="24790" formatCode="0.00E+00">
                  <c:v>-6.9235399999999997E-3</c:v>
                </c:pt>
                <c:pt idx="24791" formatCode="0.00E+00">
                  <c:v>-6.9738400000000002E-3</c:v>
                </c:pt>
                <c:pt idx="24792" formatCode="0.00E+00">
                  <c:v>-7.03026E-3</c:v>
                </c:pt>
                <c:pt idx="24793" formatCode="0.00E+00">
                  <c:v>-7.0779299999999996E-3</c:v>
                </c:pt>
                <c:pt idx="24794" formatCode="0.00E+00">
                  <c:v>-7.1357E-3</c:v>
                </c:pt>
                <c:pt idx="24795" formatCode="0.00E+00">
                  <c:v>-7.1847899999999999E-3</c:v>
                </c:pt>
                <c:pt idx="24796" formatCode="0.00E+00">
                  <c:v>-7.2407000000000001E-3</c:v>
                </c:pt>
                <c:pt idx="24797" formatCode="0.00E+00">
                  <c:v>-7.2924299999999999E-3</c:v>
                </c:pt>
                <c:pt idx="24798" formatCode="0.00E+00">
                  <c:v>-7.3440199999999997E-3</c:v>
                </c:pt>
                <c:pt idx="24799" formatCode="0.00E+00">
                  <c:v>-7.3970599999999996E-3</c:v>
                </c:pt>
                <c:pt idx="24800" formatCode="0.00E+00">
                  <c:v>-7.4463400000000001E-3</c:v>
                </c:pt>
                <c:pt idx="24801" formatCode="0.00E+00">
                  <c:v>-7.5000199999999996E-3</c:v>
                </c:pt>
                <c:pt idx="24802" formatCode="0.00E+00">
                  <c:v>-7.5492500000000004E-3</c:v>
                </c:pt>
                <c:pt idx="24803" formatCode="0.00E+00">
                  <c:v>-7.60277E-3</c:v>
                </c:pt>
                <c:pt idx="24804" formatCode="0.00E+00">
                  <c:v>-7.6528999999999998E-3</c:v>
                </c:pt>
                <c:pt idx="24805" formatCode="0.00E+00">
                  <c:v>-7.7067300000000002E-3</c:v>
                </c:pt>
                <c:pt idx="24806" formatCode="0.00E+00">
                  <c:v>-7.7574599999999999E-3</c:v>
                </c:pt>
                <c:pt idx="24807" formatCode="0.00E+00">
                  <c:v>-7.8102700000000002E-3</c:v>
                </c:pt>
                <c:pt idx="24808" formatCode="0.00E+00">
                  <c:v>-7.8603900000000001E-3</c:v>
                </c:pt>
                <c:pt idx="24809" formatCode="0.00E+00">
                  <c:v>-7.91093E-3</c:v>
                </c:pt>
                <c:pt idx="24810" formatCode="0.00E+00">
                  <c:v>-7.9622400000000006E-3</c:v>
                </c:pt>
                <c:pt idx="24811" formatCode="0.00E+00">
                  <c:v>-8.0102599999999999E-3</c:v>
                </c:pt>
                <c:pt idx="24812" formatCode="0.00E+00">
                  <c:v>-8.0637999999999994E-3</c:v>
                </c:pt>
                <c:pt idx="24813" formatCode="0.00E+00">
                  <c:v>-8.1102099999999996E-3</c:v>
                </c:pt>
                <c:pt idx="24814" formatCode="0.00E+00">
                  <c:v>-8.1651799999999993E-3</c:v>
                </c:pt>
                <c:pt idx="24815" formatCode="0.00E+00">
                  <c:v>-8.2129999999999998E-3</c:v>
                </c:pt>
                <c:pt idx="24816" formatCode="0.00E+00">
                  <c:v>-8.2659099999999996E-3</c:v>
                </c:pt>
                <c:pt idx="24817" formatCode="0.00E+00">
                  <c:v>-8.3163600000000001E-3</c:v>
                </c:pt>
                <c:pt idx="24818" formatCode="0.00E+00">
                  <c:v>-8.3637799999999995E-3</c:v>
                </c:pt>
                <c:pt idx="24819" formatCode="0.00E+00">
                  <c:v>-8.4173200000000007E-3</c:v>
                </c:pt>
                <c:pt idx="24820" formatCode="0.00E+00">
                  <c:v>-8.4609000000000004E-3</c:v>
                </c:pt>
                <c:pt idx="24821" formatCode="0.00E+00">
                  <c:v>-8.5153999999999994E-3</c:v>
                </c:pt>
                <c:pt idx="24822" formatCode="0.00E+00">
                  <c:v>-8.5596000000000005E-3</c:v>
                </c:pt>
                <c:pt idx="24823" formatCode="0.00E+00">
                  <c:v>-8.6117099999999999E-3</c:v>
                </c:pt>
                <c:pt idx="24824" formatCode="0.00E+00">
                  <c:v>-8.6610899999999998E-3</c:v>
                </c:pt>
                <c:pt idx="24825" formatCode="0.00E+00">
                  <c:v>-8.7091600000000005E-3</c:v>
                </c:pt>
                <c:pt idx="24826" formatCode="0.00E+00">
                  <c:v>-8.7628099999999993E-3</c:v>
                </c:pt>
                <c:pt idx="24827" formatCode="0.00E+00">
                  <c:v>-8.8065999999999995E-3</c:v>
                </c:pt>
                <c:pt idx="24828" formatCode="0.00E+00">
                  <c:v>-8.8601099999999992E-3</c:v>
                </c:pt>
                <c:pt idx="24829" formatCode="0.00E+00">
                  <c:v>-8.9035499999999997E-3</c:v>
                </c:pt>
                <c:pt idx="24830" formatCode="0.00E+00">
                  <c:v>-8.9536600000000004E-3</c:v>
                </c:pt>
                <c:pt idx="24831" formatCode="0.00E+00">
                  <c:v>-9.0002799999999994E-3</c:v>
                </c:pt>
                <c:pt idx="24832" formatCode="0.00E+00">
                  <c:v>-9.0466699999999997E-3</c:v>
                </c:pt>
                <c:pt idx="24833" formatCode="0.00E+00">
                  <c:v>-9.0969499999999995E-3</c:v>
                </c:pt>
                <c:pt idx="24834" formatCode="0.00E+00">
                  <c:v>-9.1421899999999997E-3</c:v>
                </c:pt>
                <c:pt idx="24835" formatCode="0.00E+00">
                  <c:v>-9.1936899999999992E-3</c:v>
                </c:pt>
                <c:pt idx="24836" formatCode="0.00E+00">
                  <c:v>-9.2394699999999996E-3</c:v>
                </c:pt>
                <c:pt idx="24837" formatCode="0.00E+00">
                  <c:v>-9.2890100000000003E-3</c:v>
                </c:pt>
                <c:pt idx="24838" formatCode="0.00E+00">
                  <c:v>-9.3349799999999997E-3</c:v>
                </c:pt>
                <c:pt idx="24839" formatCode="0.00E+00">
                  <c:v>-9.3816500000000001E-3</c:v>
                </c:pt>
                <c:pt idx="24840" formatCode="0.00E+00">
                  <c:v>-9.4272399999999999E-3</c:v>
                </c:pt>
                <c:pt idx="24841" formatCode="0.00E+00">
                  <c:v>-9.4733600000000001E-3</c:v>
                </c:pt>
                <c:pt idx="24842" formatCode="0.00E+00">
                  <c:v>-9.5194600000000004E-3</c:v>
                </c:pt>
                <c:pt idx="24843" formatCode="0.00E+00">
                  <c:v>-9.5657499999999996E-3</c:v>
                </c:pt>
                <c:pt idx="24844" formatCode="0.00E+00">
                  <c:v>-9.6132500000000003E-3</c:v>
                </c:pt>
                <c:pt idx="24845" formatCode="0.00E+00">
                  <c:v>-9.65857E-3</c:v>
                </c:pt>
                <c:pt idx="24846" formatCode="0.00E+00">
                  <c:v>-9.7078500000000005E-3</c:v>
                </c:pt>
                <c:pt idx="24847" formatCode="0.00E+00">
                  <c:v>-9.7510500000000007E-3</c:v>
                </c:pt>
                <c:pt idx="24848" formatCode="0.00E+00">
                  <c:v>-9.7997699999999993E-3</c:v>
                </c:pt>
                <c:pt idx="24849" formatCode="0.00E+00">
                  <c:v>-9.8417000000000001E-3</c:v>
                </c:pt>
                <c:pt idx="24850" formatCode="0.00E+00">
                  <c:v>-9.8877400000000008E-3</c:v>
                </c:pt>
                <c:pt idx="24851" formatCode="0.00E+00">
                  <c:v>-9.9325799999999999E-3</c:v>
                </c:pt>
                <c:pt idx="24852" formatCode="0.00E+00">
                  <c:v>-9.9750099999999994E-3</c:v>
                </c:pt>
                <c:pt idx="24853">
                  <c:v>-1.0023799999999999E-2</c:v>
                </c:pt>
                <c:pt idx="24854">
                  <c:v>-1.0063900000000001E-2</c:v>
                </c:pt>
                <c:pt idx="24855">
                  <c:v>-1.01143E-2</c:v>
                </c:pt>
                <c:pt idx="24856">
                  <c:v>-1.01558E-2</c:v>
                </c:pt>
                <c:pt idx="24857">
                  <c:v>-1.02025E-2</c:v>
                </c:pt>
                <c:pt idx="24858">
                  <c:v>-1.02466E-2</c:v>
                </c:pt>
                <c:pt idx="24859">
                  <c:v>-1.0287299999999999E-2</c:v>
                </c:pt>
                <c:pt idx="24860">
                  <c:v>-1.03345E-2</c:v>
                </c:pt>
                <c:pt idx="24861">
                  <c:v>-1.0372599999999999E-2</c:v>
                </c:pt>
                <c:pt idx="24862">
                  <c:v>-1.0420199999999999E-2</c:v>
                </c:pt>
                <c:pt idx="24863">
                  <c:v>-1.04601E-2</c:v>
                </c:pt>
                <c:pt idx="24864">
                  <c:v>-1.05051E-2</c:v>
                </c:pt>
                <c:pt idx="24865">
                  <c:v>-1.05495E-2</c:v>
                </c:pt>
                <c:pt idx="24866">
                  <c:v>-1.05915E-2</c:v>
                </c:pt>
                <c:pt idx="24867">
                  <c:v>-1.0637199999999999E-2</c:v>
                </c:pt>
                <c:pt idx="24868">
                  <c:v>-1.06765E-2</c:v>
                </c:pt>
                <c:pt idx="24869">
                  <c:v>-1.07204E-2</c:v>
                </c:pt>
                <c:pt idx="24870">
                  <c:v>-1.0760199999999999E-2</c:v>
                </c:pt>
                <c:pt idx="24871">
                  <c:v>-1.08022E-2</c:v>
                </c:pt>
                <c:pt idx="24872">
                  <c:v>-1.0843200000000001E-2</c:v>
                </c:pt>
                <c:pt idx="24873">
                  <c:v>-1.0884700000000001E-2</c:v>
                </c:pt>
                <c:pt idx="24874">
                  <c:v>-1.09266E-2</c:v>
                </c:pt>
                <c:pt idx="24875">
                  <c:v>-1.09695E-2</c:v>
                </c:pt>
                <c:pt idx="24876">
                  <c:v>-1.10113E-2</c:v>
                </c:pt>
                <c:pt idx="24877">
                  <c:v>-1.10527E-2</c:v>
                </c:pt>
                <c:pt idx="24878">
                  <c:v>-1.10934E-2</c:v>
                </c:pt>
                <c:pt idx="24879">
                  <c:v>-1.1132E-2</c:v>
                </c:pt>
                <c:pt idx="24880">
                  <c:v>-1.1173799999999999E-2</c:v>
                </c:pt>
                <c:pt idx="24881">
                  <c:v>-1.12102E-2</c:v>
                </c:pt>
                <c:pt idx="24882">
                  <c:v>-1.12526E-2</c:v>
                </c:pt>
                <c:pt idx="24883">
                  <c:v>-1.129E-2</c:v>
                </c:pt>
                <c:pt idx="24884">
                  <c:v>-1.13318E-2</c:v>
                </c:pt>
                <c:pt idx="24885">
                  <c:v>-1.13735E-2</c:v>
                </c:pt>
                <c:pt idx="24886">
                  <c:v>-1.14115E-2</c:v>
                </c:pt>
                <c:pt idx="24887">
                  <c:v>-1.1454499999999999E-2</c:v>
                </c:pt>
                <c:pt idx="24888">
                  <c:v>-1.1488699999999999E-2</c:v>
                </c:pt>
                <c:pt idx="24889">
                  <c:v>-1.15307E-2</c:v>
                </c:pt>
                <c:pt idx="24890">
                  <c:v>-1.1565300000000001E-2</c:v>
                </c:pt>
                <c:pt idx="24891">
                  <c:v>-1.16039E-2</c:v>
                </c:pt>
                <c:pt idx="24892">
                  <c:v>-1.16423E-2</c:v>
                </c:pt>
                <c:pt idx="24893">
                  <c:v>-1.16779E-2</c:v>
                </c:pt>
                <c:pt idx="24894">
                  <c:v>-1.17205E-2</c:v>
                </c:pt>
                <c:pt idx="24895">
                  <c:v>-1.17558E-2</c:v>
                </c:pt>
                <c:pt idx="24896">
                  <c:v>-1.17977E-2</c:v>
                </c:pt>
                <c:pt idx="24897">
                  <c:v>-1.18332E-2</c:v>
                </c:pt>
                <c:pt idx="24898">
                  <c:v>-1.18707E-2</c:v>
                </c:pt>
                <c:pt idx="24899">
                  <c:v>-1.19069E-2</c:v>
                </c:pt>
                <c:pt idx="24900">
                  <c:v>-1.19408E-2</c:v>
                </c:pt>
                <c:pt idx="24901">
                  <c:v>-1.19779E-2</c:v>
                </c:pt>
                <c:pt idx="24902">
                  <c:v>-1.2011900000000001E-2</c:v>
                </c:pt>
                <c:pt idx="24903">
                  <c:v>-1.2049799999999999E-2</c:v>
                </c:pt>
                <c:pt idx="24904">
                  <c:v>-1.20859E-2</c:v>
                </c:pt>
                <c:pt idx="24905">
                  <c:v>-1.2123500000000001E-2</c:v>
                </c:pt>
                <c:pt idx="24906">
                  <c:v>-1.21593E-2</c:v>
                </c:pt>
                <c:pt idx="24907">
                  <c:v>-1.21954E-2</c:v>
                </c:pt>
                <c:pt idx="24908">
                  <c:v>-1.22293E-2</c:v>
                </c:pt>
                <c:pt idx="24909">
                  <c:v>-1.22638E-2</c:v>
                </c:pt>
                <c:pt idx="24910">
                  <c:v>-1.22968E-2</c:v>
                </c:pt>
                <c:pt idx="24911">
                  <c:v>-1.2330300000000001E-2</c:v>
                </c:pt>
                <c:pt idx="24912">
                  <c:v>-1.23651E-2</c:v>
                </c:pt>
                <c:pt idx="24913">
                  <c:v>-1.23982E-2</c:v>
                </c:pt>
                <c:pt idx="24914">
                  <c:v>-1.24358E-2</c:v>
                </c:pt>
                <c:pt idx="24915">
                  <c:v>-1.2467900000000001E-2</c:v>
                </c:pt>
                <c:pt idx="24916">
                  <c:v>-1.25048E-2</c:v>
                </c:pt>
                <c:pt idx="24917">
                  <c:v>-1.25366E-2</c:v>
                </c:pt>
                <c:pt idx="24918">
                  <c:v>-1.25696E-2</c:v>
                </c:pt>
                <c:pt idx="24919">
                  <c:v>-1.26026E-2</c:v>
                </c:pt>
                <c:pt idx="24920">
                  <c:v>-1.2631699999999999E-2</c:v>
                </c:pt>
                <c:pt idx="24921">
                  <c:v>-1.26666E-2</c:v>
                </c:pt>
                <c:pt idx="24922">
                  <c:v>-1.26953E-2</c:v>
                </c:pt>
                <c:pt idx="24923">
                  <c:v>-1.27315E-2</c:v>
                </c:pt>
                <c:pt idx="24924">
                  <c:v>-1.2762600000000001E-2</c:v>
                </c:pt>
                <c:pt idx="24925">
                  <c:v>-1.2796200000000001E-2</c:v>
                </c:pt>
                <c:pt idx="24926">
                  <c:v>-1.2829399999999999E-2</c:v>
                </c:pt>
                <c:pt idx="24927">
                  <c:v>-1.2858700000000001E-2</c:v>
                </c:pt>
                <c:pt idx="24928">
                  <c:v>-1.2892199999999999E-2</c:v>
                </c:pt>
                <c:pt idx="24929">
                  <c:v>-1.2919E-2</c:v>
                </c:pt>
                <c:pt idx="24930">
                  <c:v>-1.29512E-2</c:v>
                </c:pt>
                <c:pt idx="24931">
                  <c:v>-1.29791E-2</c:v>
                </c:pt>
                <c:pt idx="24932">
                  <c:v>-1.3010499999999999E-2</c:v>
                </c:pt>
                <c:pt idx="24933">
                  <c:v>-1.3041799999999999E-2</c:v>
                </c:pt>
                <c:pt idx="24934">
                  <c:v>-1.3072200000000001E-2</c:v>
                </c:pt>
                <c:pt idx="24935">
                  <c:v>-1.31045E-2</c:v>
                </c:pt>
                <c:pt idx="24936">
                  <c:v>-1.3133300000000001E-2</c:v>
                </c:pt>
                <c:pt idx="24937">
                  <c:v>-1.3164199999999999E-2</c:v>
                </c:pt>
                <c:pt idx="24938">
                  <c:v>-1.3191400000000001E-2</c:v>
                </c:pt>
                <c:pt idx="24939">
                  <c:v>-1.32204E-2</c:v>
                </c:pt>
                <c:pt idx="24940">
                  <c:v>-1.3246900000000001E-2</c:v>
                </c:pt>
                <c:pt idx="24941">
                  <c:v>-1.32756E-2</c:v>
                </c:pt>
                <c:pt idx="24942">
                  <c:v>-1.33039E-2</c:v>
                </c:pt>
                <c:pt idx="24943">
                  <c:v>-1.33335E-2</c:v>
                </c:pt>
                <c:pt idx="24944">
                  <c:v>-1.3363099999999999E-2</c:v>
                </c:pt>
                <c:pt idx="24945">
                  <c:v>-1.3391399999999999E-2</c:v>
                </c:pt>
                <c:pt idx="24946">
                  <c:v>-1.34211E-2</c:v>
                </c:pt>
                <c:pt idx="24947">
                  <c:v>-1.3446400000000001E-2</c:v>
                </c:pt>
                <c:pt idx="24948">
                  <c:v>-1.3474699999999999E-2</c:v>
                </c:pt>
                <c:pt idx="24949">
                  <c:v>-1.3497800000000001E-2</c:v>
                </c:pt>
                <c:pt idx="24950">
                  <c:v>-1.3524899999999999E-2</c:v>
                </c:pt>
                <c:pt idx="24951">
                  <c:v>-1.3550899999999999E-2</c:v>
                </c:pt>
                <c:pt idx="24952">
                  <c:v>-1.35789E-2</c:v>
                </c:pt>
                <c:pt idx="24953">
                  <c:v>-1.3608800000000001E-2</c:v>
                </c:pt>
                <c:pt idx="24954">
                  <c:v>-1.36349E-2</c:v>
                </c:pt>
                <c:pt idx="24955">
                  <c:v>-1.3665500000000001E-2</c:v>
                </c:pt>
                <c:pt idx="24956">
                  <c:v>-1.36901E-2</c:v>
                </c:pt>
                <c:pt idx="24957">
                  <c:v>-1.3719200000000001E-2</c:v>
                </c:pt>
                <c:pt idx="24958">
                  <c:v>-1.3743099999999999E-2</c:v>
                </c:pt>
                <c:pt idx="24959">
                  <c:v>-1.37681E-2</c:v>
                </c:pt>
                <c:pt idx="24960">
                  <c:v>-1.37935E-2</c:v>
                </c:pt>
                <c:pt idx="24961">
                  <c:v>-1.3817400000000001E-2</c:v>
                </c:pt>
                <c:pt idx="24962">
                  <c:v>-1.3846199999999999E-2</c:v>
                </c:pt>
                <c:pt idx="24963">
                  <c:v>-1.38697E-2</c:v>
                </c:pt>
                <c:pt idx="24964">
                  <c:v>-1.3898199999999999E-2</c:v>
                </c:pt>
                <c:pt idx="24965">
                  <c:v>-1.39221E-2</c:v>
                </c:pt>
                <c:pt idx="24966">
                  <c:v>-1.39484E-2</c:v>
                </c:pt>
                <c:pt idx="24967">
                  <c:v>-1.3972999999999999E-2</c:v>
                </c:pt>
                <c:pt idx="24968">
                  <c:v>-1.39954E-2</c:v>
                </c:pt>
                <c:pt idx="24969">
                  <c:v>-1.40196E-2</c:v>
                </c:pt>
                <c:pt idx="24970">
                  <c:v>-1.40409E-2</c:v>
                </c:pt>
                <c:pt idx="24971">
                  <c:v>-1.40666E-2</c:v>
                </c:pt>
                <c:pt idx="24972">
                  <c:v>-1.40891E-2</c:v>
                </c:pt>
                <c:pt idx="24973">
                  <c:v>-1.41143E-2</c:v>
                </c:pt>
                <c:pt idx="24974">
                  <c:v>-1.41374E-2</c:v>
                </c:pt>
                <c:pt idx="24975">
                  <c:v>-1.4161399999999999E-2</c:v>
                </c:pt>
                <c:pt idx="24976">
                  <c:v>-1.41847E-2</c:v>
                </c:pt>
                <c:pt idx="24977">
                  <c:v>-1.42065E-2</c:v>
                </c:pt>
                <c:pt idx="24978">
                  <c:v>-1.42284E-2</c:v>
                </c:pt>
                <c:pt idx="24979">
                  <c:v>-1.42483E-2</c:v>
                </c:pt>
                <c:pt idx="24980">
                  <c:v>-1.42709E-2</c:v>
                </c:pt>
                <c:pt idx="24981">
                  <c:v>-1.4291399999999999E-2</c:v>
                </c:pt>
                <c:pt idx="24982">
                  <c:v>-1.43146E-2</c:v>
                </c:pt>
                <c:pt idx="24983">
                  <c:v>-1.4335000000000001E-2</c:v>
                </c:pt>
                <c:pt idx="24984">
                  <c:v>-1.4357699999999999E-2</c:v>
                </c:pt>
                <c:pt idx="24985">
                  <c:v>-1.43789E-2</c:v>
                </c:pt>
                <c:pt idx="24986">
                  <c:v>-1.43997E-2</c:v>
                </c:pt>
                <c:pt idx="24987">
                  <c:v>-1.4420499999999999E-2</c:v>
                </c:pt>
                <c:pt idx="24988">
                  <c:v>-1.4437699999999999E-2</c:v>
                </c:pt>
                <c:pt idx="24989">
                  <c:v>-1.44593E-2</c:v>
                </c:pt>
                <c:pt idx="24990">
                  <c:v>-1.4477500000000001E-2</c:v>
                </c:pt>
                <c:pt idx="24991">
                  <c:v>-1.45005E-2</c:v>
                </c:pt>
                <c:pt idx="24992">
                  <c:v>-1.452E-2</c:v>
                </c:pt>
                <c:pt idx="24993">
                  <c:v>-1.4541E-2</c:v>
                </c:pt>
                <c:pt idx="24994">
                  <c:v>-1.45624E-2</c:v>
                </c:pt>
                <c:pt idx="24995">
                  <c:v>-1.45814E-2</c:v>
                </c:pt>
                <c:pt idx="24996">
                  <c:v>-1.46038E-2</c:v>
                </c:pt>
                <c:pt idx="24997">
                  <c:v>-1.46201E-2</c:v>
                </c:pt>
                <c:pt idx="24998">
                  <c:v>-1.4640500000000001E-2</c:v>
                </c:pt>
                <c:pt idx="24999">
                  <c:v>-1.46572E-2</c:v>
                </c:pt>
                <c:pt idx="25000">
                  <c:v>-1.46762E-2</c:v>
                </c:pt>
                <c:pt idx="25001">
                  <c:v>-1.46949E-2</c:v>
                </c:pt>
                <c:pt idx="25002">
                  <c:v>-1.4711999999999999E-2</c:v>
                </c:pt>
                <c:pt idx="25003">
                  <c:v>-1.47321E-2</c:v>
                </c:pt>
                <c:pt idx="25004">
                  <c:v>-1.4748900000000001E-2</c:v>
                </c:pt>
                <c:pt idx="25005">
                  <c:v>-1.4768999999999999E-2</c:v>
                </c:pt>
                <c:pt idx="25006">
                  <c:v>-1.4785400000000001E-2</c:v>
                </c:pt>
                <c:pt idx="25007">
                  <c:v>-1.48025E-2</c:v>
                </c:pt>
                <c:pt idx="25008">
                  <c:v>-1.48183E-2</c:v>
                </c:pt>
                <c:pt idx="25009">
                  <c:v>-1.4834E-2</c:v>
                </c:pt>
                <c:pt idx="25010">
                  <c:v>-1.48503E-2</c:v>
                </c:pt>
                <c:pt idx="25011">
                  <c:v>-1.48656E-2</c:v>
                </c:pt>
                <c:pt idx="25012">
                  <c:v>-1.4881999999999999E-2</c:v>
                </c:pt>
                <c:pt idx="25013">
                  <c:v>-1.48974E-2</c:v>
                </c:pt>
                <c:pt idx="25014">
                  <c:v>-1.49141E-2</c:v>
                </c:pt>
                <c:pt idx="25015">
                  <c:v>-1.4929E-2</c:v>
                </c:pt>
                <c:pt idx="25016">
                  <c:v>-1.49452E-2</c:v>
                </c:pt>
                <c:pt idx="25017">
                  <c:v>-1.4958600000000001E-2</c:v>
                </c:pt>
                <c:pt idx="25018">
                  <c:v>-1.4973200000000001E-2</c:v>
                </c:pt>
                <c:pt idx="25019">
                  <c:v>-1.4985800000000001E-2</c:v>
                </c:pt>
                <c:pt idx="25020">
                  <c:v>-1.49987E-2</c:v>
                </c:pt>
                <c:pt idx="25021">
                  <c:v>-1.5012599999999999E-2</c:v>
                </c:pt>
                <c:pt idx="25022">
                  <c:v>-1.5024300000000001E-2</c:v>
                </c:pt>
                <c:pt idx="25023">
                  <c:v>-1.5039500000000001E-2</c:v>
                </c:pt>
                <c:pt idx="25024">
                  <c:v>-1.50507E-2</c:v>
                </c:pt>
                <c:pt idx="25025">
                  <c:v>-1.50653E-2</c:v>
                </c:pt>
                <c:pt idx="25026">
                  <c:v>-1.5076600000000001E-2</c:v>
                </c:pt>
                <c:pt idx="25027">
                  <c:v>-1.5088499999999999E-2</c:v>
                </c:pt>
                <c:pt idx="25028">
                  <c:v>-1.51004E-2</c:v>
                </c:pt>
                <c:pt idx="25029">
                  <c:v>-1.51094E-2</c:v>
                </c:pt>
                <c:pt idx="25030">
                  <c:v>-1.5121900000000001E-2</c:v>
                </c:pt>
                <c:pt idx="25031">
                  <c:v>-1.51302E-2</c:v>
                </c:pt>
                <c:pt idx="25032">
                  <c:v>-1.51425E-2</c:v>
                </c:pt>
                <c:pt idx="25033">
                  <c:v>-1.5152000000000001E-2</c:v>
                </c:pt>
                <c:pt idx="25034">
                  <c:v>-1.5162699999999999E-2</c:v>
                </c:pt>
                <c:pt idx="25035">
                  <c:v>-1.51734E-2</c:v>
                </c:pt>
                <c:pt idx="25036">
                  <c:v>-1.5181999999999999E-2</c:v>
                </c:pt>
                <c:pt idx="25037">
                  <c:v>-1.5192600000000001E-2</c:v>
                </c:pt>
                <c:pt idx="25038">
                  <c:v>-1.5199600000000001E-2</c:v>
                </c:pt>
                <c:pt idx="25039">
                  <c:v>-1.5208599999999999E-2</c:v>
                </c:pt>
                <c:pt idx="25040">
                  <c:v>-1.5215599999999999E-2</c:v>
                </c:pt>
                <c:pt idx="25041">
                  <c:v>-1.52237E-2</c:v>
                </c:pt>
                <c:pt idx="25042">
                  <c:v>-1.52313E-2</c:v>
                </c:pt>
                <c:pt idx="25043">
                  <c:v>-1.52389E-2</c:v>
                </c:pt>
                <c:pt idx="25044">
                  <c:v>-1.52468E-2</c:v>
                </c:pt>
                <c:pt idx="25045">
                  <c:v>-1.52541E-2</c:v>
                </c:pt>
                <c:pt idx="25046">
                  <c:v>-1.52614E-2</c:v>
                </c:pt>
                <c:pt idx="25047">
                  <c:v>-1.5267299999999999E-2</c:v>
                </c:pt>
                <c:pt idx="25048">
                  <c:v>-1.5273500000000001E-2</c:v>
                </c:pt>
                <c:pt idx="25049">
                  <c:v>-1.5277600000000001E-2</c:v>
                </c:pt>
                <c:pt idx="25050">
                  <c:v>-1.52836E-2</c:v>
                </c:pt>
                <c:pt idx="25051">
                  <c:v>-1.5287200000000001E-2</c:v>
                </c:pt>
                <c:pt idx="25052">
                  <c:v>-1.52929E-2</c:v>
                </c:pt>
                <c:pt idx="25053">
                  <c:v>-1.52973E-2</c:v>
                </c:pt>
                <c:pt idx="25054">
                  <c:v>-1.5302E-2</c:v>
                </c:pt>
                <c:pt idx="25055">
                  <c:v>-1.53077E-2</c:v>
                </c:pt>
                <c:pt idx="25056">
                  <c:v>-1.53104E-2</c:v>
                </c:pt>
                <c:pt idx="25057">
                  <c:v>-1.53156E-2</c:v>
                </c:pt>
                <c:pt idx="25058">
                  <c:v>-1.53163E-2</c:v>
                </c:pt>
                <c:pt idx="25059">
                  <c:v>-1.5319899999999999E-2</c:v>
                </c:pt>
                <c:pt idx="25060">
                  <c:v>-1.5321100000000001E-2</c:v>
                </c:pt>
                <c:pt idx="25061">
                  <c:v>-1.5322799999999999E-2</c:v>
                </c:pt>
                <c:pt idx="25062">
                  <c:v>-1.53256E-2</c:v>
                </c:pt>
                <c:pt idx="25063">
                  <c:v>-1.5325999999999999E-2</c:v>
                </c:pt>
                <c:pt idx="25064">
                  <c:v>-1.5330099999999999E-2</c:v>
                </c:pt>
                <c:pt idx="25065">
                  <c:v>-1.53303E-2</c:v>
                </c:pt>
                <c:pt idx="25066">
                  <c:v>-1.5332999999999999E-2</c:v>
                </c:pt>
                <c:pt idx="25067">
                  <c:v>-1.53323E-2</c:v>
                </c:pt>
                <c:pt idx="25068">
                  <c:v>-1.5331900000000001E-2</c:v>
                </c:pt>
                <c:pt idx="25069">
                  <c:v>-1.5331300000000001E-2</c:v>
                </c:pt>
                <c:pt idx="25070">
                  <c:v>-1.53291E-2</c:v>
                </c:pt>
                <c:pt idx="25071">
                  <c:v>-1.5328899999999999E-2</c:v>
                </c:pt>
                <c:pt idx="25072">
                  <c:v>-1.5326599999999999E-2</c:v>
                </c:pt>
                <c:pt idx="25073">
                  <c:v>-1.5326599999999999E-2</c:v>
                </c:pt>
                <c:pt idx="25074">
                  <c:v>-1.53248E-2</c:v>
                </c:pt>
                <c:pt idx="25075">
                  <c:v>-1.5324000000000001E-2</c:v>
                </c:pt>
                <c:pt idx="25076">
                  <c:v>-1.5321899999999999E-2</c:v>
                </c:pt>
                <c:pt idx="25077">
                  <c:v>-1.53194E-2</c:v>
                </c:pt>
                <c:pt idx="25078">
                  <c:v>-1.5316E-2</c:v>
                </c:pt>
                <c:pt idx="25079">
                  <c:v>-1.53116E-2</c:v>
                </c:pt>
                <c:pt idx="25080">
                  <c:v>-1.53077E-2</c:v>
                </c:pt>
                <c:pt idx="25081">
                  <c:v>-1.53028E-2</c:v>
                </c:pt>
                <c:pt idx="25082">
                  <c:v>-1.52996E-2</c:v>
                </c:pt>
                <c:pt idx="25083">
                  <c:v>-1.5294500000000001E-2</c:v>
                </c:pt>
                <c:pt idx="25084">
                  <c:v>-1.52915E-2</c:v>
                </c:pt>
                <c:pt idx="25085">
                  <c:v>-1.52862E-2</c:v>
                </c:pt>
                <c:pt idx="25086">
                  <c:v>-1.52818E-2</c:v>
                </c:pt>
                <c:pt idx="25087">
                  <c:v>-1.5276100000000001E-2</c:v>
                </c:pt>
                <c:pt idx="25088">
                  <c:v>-1.52689E-2</c:v>
                </c:pt>
                <c:pt idx="25089">
                  <c:v>-1.5262899999999999E-2</c:v>
                </c:pt>
                <c:pt idx="25090">
                  <c:v>-1.52541E-2</c:v>
                </c:pt>
                <c:pt idx="25091">
                  <c:v>-1.52485E-2</c:v>
                </c:pt>
                <c:pt idx="25092">
                  <c:v>-1.52398E-2</c:v>
                </c:pt>
                <c:pt idx="25093">
                  <c:v>-1.5233699999999999E-2</c:v>
                </c:pt>
                <c:pt idx="25094">
                  <c:v>-1.5226099999999999E-2</c:v>
                </c:pt>
                <c:pt idx="25095">
                  <c:v>-1.5218300000000001E-2</c:v>
                </c:pt>
                <c:pt idx="25096">
                  <c:v>-1.5211300000000001E-2</c:v>
                </c:pt>
                <c:pt idx="25097">
                  <c:v>-1.52012E-2</c:v>
                </c:pt>
                <c:pt idx="25098">
                  <c:v>-1.5193099999999999E-2</c:v>
                </c:pt>
                <c:pt idx="25099">
                  <c:v>-1.5181399999999999E-2</c:v>
                </c:pt>
                <c:pt idx="25100">
                  <c:v>-1.51723E-2</c:v>
                </c:pt>
                <c:pt idx="25101">
                  <c:v>-1.51614E-2</c:v>
                </c:pt>
                <c:pt idx="25102">
                  <c:v>-1.5151299999999999E-2</c:v>
                </c:pt>
                <c:pt idx="25103">
                  <c:v>-1.51415E-2</c:v>
                </c:pt>
                <c:pt idx="25104">
                  <c:v>-1.51304E-2</c:v>
                </c:pt>
                <c:pt idx="25105">
                  <c:v>-1.5121000000000001E-2</c:v>
                </c:pt>
                <c:pt idx="25106">
                  <c:v>-1.5108999999999999E-2</c:v>
                </c:pt>
                <c:pt idx="25107">
                  <c:v>-1.50981E-2</c:v>
                </c:pt>
                <c:pt idx="25108">
                  <c:v>-1.50844E-2</c:v>
                </c:pt>
                <c:pt idx="25109">
                  <c:v>-1.50717E-2</c:v>
                </c:pt>
                <c:pt idx="25110">
                  <c:v>-1.5058200000000001E-2</c:v>
                </c:pt>
                <c:pt idx="25111">
                  <c:v>-1.5044800000000001E-2</c:v>
                </c:pt>
                <c:pt idx="25112">
                  <c:v>-1.50318E-2</c:v>
                </c:pt>
                <c:pt idx="25113">
                  <c:v>-1.5018E-2</c:v>
                </c:pt>
                <c:pt idx="25114">
                  <c:v>-1.50054E-2</c:v>
                </c:pt>
                <c:pt idx="25115">
                  <c:v>-1.49912E-2</c:v>
                </c:pt>
                <c:pt idx="25116">
                  <c:v>-1.4978E-2</c:v>
                </c:pt>
                <c:pt idx="25117">
                  <c:v>-1.4962100000000001E-2</c:v>
                </c:pt>
                <c:pt idx="25118">
                  <c:v>-1.4946900000000001E-2</c:v>
                </c:pt>
                <c:pt idx="25119">
                  <c:v>-1.4930199999999999E-2</c:v>
                </c:pt>
                <c:pt idx="25120">
                  <c:v>-1.4913900000000001E-2</c:v>
                </c:pt>
                <c:pt idx="25121">
                  <c:v>-1.48977E-2</c:v>
                </c:pt>
                <c:pt idx="25122">
                  <c:v>-1.48807E-2</c:v>
                </c:pt>
                <c:pt idx="25123">
                  <c:v>-1.48653E-2</c:v>
                </c:pt>
                <c:pt idx="25124">
                  <c:v>-1.4848E-2</c:v>
                </c:pt>
                <c:pt idx="25125">
                  <c:v>-1.48328E-2</c:v>
                </c:pt>
                <c:pt idx="25126">
                  <c:v>-1.48145E-2</c:v>
                </c:pt>
                <c:pt idx="25127">
                  <c:v>-1.47969E-2</c:v>
                </c:pt>
                <c:pt idx="25128">
                  <c:v>-1.47777E-2</c:v>
                </c:pt>
                <c:pt idx="25129">
                  <c:v>-1.4758E-2</c:v>
                </c:pt>
                <c:pt idx="25130">
                  <c:v>-1.47394E-2</c:v>
                </c:pt>
                <c:pt idx="25131">
                  <c:v>-1.4718699999999999E-2</c:v>
                </c:pt>
                <c:pt idx="25132">
                  <c:v>-1.4700599999999999E-2</c:v>
                </c:pt>
                <c:pt idx="25133">
                  <c:v>-1.468E-2</c:v>
                </c:pt>
                <c:pt idx="25134">
                  <c:v>-1.46617E-2</c:v>
                </c:pt>
                <c:pt idx="25135">
                  <c:v>-1.4641599999999999E-2</c:v>
                </c:pt>
                <c:pt idx="25136">
                  <c:v>-1.4621200000000001E-2</c:v>
                </c:pt>
                <c:pt idx="25137">
                  <c:v>-1.4600399999999999E-2</c:v>
                </c:pt>
                <c:pt idx="25138">
                  <c:v>-1.45776E-2</c:v>
                </c:pt>
                <c:pt idx="25139">
                  <c:v>-1.45562E-2</c:v>
                </c:pt>
                <c:pt idx="25140">
                  <c:v>-1.4532399999999999E-2</c:v>
                </c:pt>
                <c:pt idx="25141">
                  <c:v>-1.45107E-2</c:v>
                </c:pt>
                <c:pt idx="25142">
                  <c:v>-1.44876E-2</c:v>
                </c:pt>
                <c:pt idx="25143">
                  <c:v>-1.44656E-2</c:v>
                </c:pt>
                <c:pt idx="25144">
                  <c:v>-1.44432E-2</c:v>
                </c:pt>
                <c:pt idx="25145">
                  <c:v>-1.4420000000000001E-2</c:v>
                </c:pt>
                <c:pt idx="25146">
                  <c:v>-1.43968E-2</c:v>
                </c:pt>
                <c:pt idx="25147">
                  <c:v>-1.4371699999999999E-2</c:v>
                </c:pt>
                <c:pt idx="25148">
                  <c:v>-1.4347199999999999E-2</c:v>
                </c:pt>
                <c:pt idx="25149">
                  <c:v>-1.4321E-2</c:v>
                </c:pt>
                <c:pt idx="25150">
                  <c:v>-1.42959E-2</c:v>
                </c:pt>
                <c:pt idx="25151">
                  <c:v>-1.4269799999999999E-2</c:v>
                </c:pt>
                <c:pt idx="25152">
                  <c:v>-1.42448E-2</c:v>
                </c:pt>
                <c:pt idx="25153">
                  <c:v>-1.42192E-2</c:v>
                </c:pt>
                <c:pt idx="25154">
                  <c:v>-1.41937E-2</c:v>
                </c:pt>
                <c:pt idx="25155">
                  <c:v>-1.4167900000000001E-2</c:v>
                </c:pt>
                <c:pt idx="25156">
                  <c:v>-1.41408E-2</c:v>
                </c:pt>
                <c:pt idx="25157">
                  <c:v>-1.4114E-2</c:v>
                </c:pt>
                <c:pt idx="25158">
                  <c:v>-1.40847E-2</c:v>
                </c:pt>
                <c:pt idx="25159">
                  <c:v>-1.4057E-2</c:v>
                </c:pt>
                <c:pt idx="25160">
                  <c:v>-1.40275E-2</c:v>
                </c:pt>
                <c:pt idx="25161">
                  <c:v>-1.3999599999999999E-2</c:v>
                </c:pt>
                <c:pt idx="25162">
                  <c:v>-1.39711E-2</c:v>
                </c:pt>
                <c:pt idx="25163">
                  <c:v>-1.3942400000000001E-2</c:v>
                </c:pt>
                <c:pt idx="25164">
                  <c:v>-1.39145E-2</c:v>
                </c:pt>
                <c:pt idx="25165">
                  <c:v>-1.3884499999999999E-2</c:v>
                </c:pt>
                <c:pt idx="25166">
                  <c:v>-1.38561E-2</c:v>
                </c:pt>
                <c:pt idx="25167">
                  <c:v>-1.3824299999999999E-2</c:v>
                </c:pt>
                <c:pt idx="25168">
                  <c:v>-1.3793400000000001E-2</c:v>
                </c:pt>
                <c:pt idx="25169">
                  <c:v>-1.3761199999999999E-2</c:v>
                </c:pt>
                <c:pt idx="25170">
                  <c:v>-1.37296E-2</c:v>
                </c:pt>
                <c:pt idx="25171">
                  <c:v>-1.36986E-2</c:v>
                </c:pt>
                <c:pt idx="25172">
                  <c:v>-1.3666299999999999E-2</c:v>
                </c:pt>
                <c:pt idx="25173">
                  <c:v>-1.3635599999999999E-2</c:v>
                </c:pt>
                <c:pt idx="25174">
                  <c:v>-1.3603199999999999E-2</c:v>
                </c:pt>
                <c:pt idx="25175">
                  <c:v>-1.35722E-2</c:v>
                </c:pt>
                <c:pt idx="25176">
                  <c:v>-1.35386E-2</c:v>
                </c:pt>
                <c:pt idx="25177">
                  <c:v>-1.35038E-2</c:v>
                </c:pt>
                <c:pt idx="25178">
                  <c:v>-1.3469200000000001E-2</c:v>
                </c:pt>
                <c:pt idx="25179">
                  <c:v>-1.34377E-2</c:v>
                </c:pt>
                <c:pt idx="25180">
                  <c:v>-1.34065E-2</c:v>
                </c:pt>
                <c:pt idx="25181">
                  <c:v>-1.33647E-2</c:v>
                </c:pt>
                <c:pt idx="25182">
                  <c:v>-1.33157E-2</c:v>
                </c:pt>
                <c:pt idx="25183">
                  <c:v>-1.3287200000000001E-2</c:v>
                </c:pt>
                <c:pt idx="25184">
                  <c:v>-1.3310000000000001E-2</c:v>
                </c:pt>
                <c:pt idx="25185">
                  <c:v>-1.33452E-2</c:v>
                </c:pt>
                <c:pt idx="25186">
                  <c:v>-1.33206E-2</c:v>
                </c:pt>
                <c:pt idx="25187">
                  <c:v>-1.32234E-2</c:v>
                </c:pt>
                <c:pt idx="25188">
                  <c:v>-1.30995E-2</c:v>
                </c:pt>
                <c:pt idx="25189">
                  <c:v>-1.29941E-2</c:v>
                </c:pt>
                <c:pt idx="25190">
                  <c:v>-1.29012E-2</c:v>
                </c:pt>
                <c:pt idx="25191">
                  <c:v>-1.28033E-2</c:v>
                </c:pt>
                <c:pt idx="25192">
                  <c:v>-1.27052E-2</c:v>
                </c:pt>
                <c:pt idx="25193">
                  <c:v>-1.26017E-2</c:v>
                </c:pt>
                <c:pt idx="25194">
                  <c:v>-1.2501999999999999E-2</c:v>
                </c:pt>
                <c:pt idx="25195">
                  <c:v>-1.24029E-2</c:v>
                </c:pt>
                <c:pt idx="25196">
                  <c:v>-1.2298699999999999E-2</c:v>
                </c:pt>
                <c:pt idx="25197">
                  <c:v>-1.2200000000000001E-2</c:v>
                </c:pt>
                <c:pt idx="25198">
                  <c:v>-1.2093700000000001E-2</c:v>
                </c:pt>
                <c:pt idx="25199">
                  <c:v>-1.19934E-2</c:v>
                </c:pt>
                <c:pt idx="25200">
                  <c:v>-1.1890400000000001E-2</c:v>
                </c:pt>
                <c:pt idx="25201">
                  <c:v>-1.1786E-2</c:v>
                </c:pt>
                <c:pt idx="25202">
                  <c:v>-1.16869E-2</c:v>
                </c:pt>
                <c:pt idx="25203">
                  <c:v>-1.1579900000000001E-2</c:v>
                </c:pt>
                <c:pt idx="25204">
                  <c:v>-1.1481099999999999E-2</c:v>
                </c:pt>
                <c:pt idx="25205">
                  <c:v>-1.1374799999999999E-2</c:v>
                </c:pt>
                <c:pt idx="25206">
                  <c:v>-1.12709E-2</c:v>
                </c:pt>
                <c:pt idx="25207">
                  <c:v>-1.11673E-2</c:v>
                </c:pt>
                <c:pt idx="25208">
                  <c:v>-1.10589E-2</c:v>
                </c:pt>
                <c:pt idx="25209">
                  <c:v>-1.09575E-2</c:v>
                </c:pt>
                <c:pt idx="25210">
                  <c:v>-1.0848399999999999E-2</c:v>
                </c:pt>
                <c:pt idx="25211">
                  <c:v>-1.0745599999999999E-2</c:v>
                </c:pt>
                <c:pt idx="25212">
                  <c:v>-1.06394E-2</c:v>
                </c:pt>
                <c:pt idx="25213">
                  <c:v>-1.0533000000000001E-2</c:v>
                </c:pt>
                <c:pt idx="25214">
                  <c:v>-1.04294E-2</c:v>
                </c:pt>
                <c:pt idx="25215">
                  <c:v>-1.03204E-2</c:v>
                </c:pt>
                <c:pt idx="25216">
                  <c:v>-1.0215800000000001E-2</c:v>
                </c:pt>
                <c:pt idx="25217">
                  <c:v>-1.0107E-2</c:v>
                </c:pt>
                <c:pt idx="25218" formatCode="0.00E+00">
                  <c:v>-9.9994899999999998E-3</c:v>
                </c:pt>
                <c:pt idx="25219" formatCode="0.00E+00">
                  <c:v>-9.8923799999999992E-3</c:v>
                </c:pt>
                <c:pt idx="25220" formatCode="0.00E+00">
                  <c:v>-9.7832200000000005E-3</c:v>
                </c:pt>
                <c:pt idx="25221" formatCode="0.00E+00">
                  <c:v>-9.6766999999999999E-3</c:v>
                </c:pt>
                <c:pt idx="25222" formatCode="0.00E+00">
                  <c:v>-9.5680299999999999E-3</c:v>
                </c:pt>
                <c:pt idx="25223" formatCode="0.00E+00">
                  <c:v>-9.4597499999999994E-3</c:v>
                </c:pt>
                <c:pt idx="25224" formatCode="0.00E+00">
                  <c:v>-9.3524000000000003E-3</c:v>
                </c:pt>
                <c:pt idx="25225" formatCode="0.00E+00">
                  <c:v>-9.2427399999999993E-3</c:v>
                </c:pt>
                <c:pt idx="25226" formatCode="0.00E+00">
                  <c:v>-9.1348100000000002E-3</c:v>
                </c:pt>
                <c:pt idx="25227" formatCode="0.00E+00">
                  <c:v>-9.0238000000000002E-3</c:v>
                </c:pt>
                <c:pt idx="25228" formatCode="0.00E+00">
                  <c:v>-8.9125300000000001E-3</c:v>
                </c:pt>
                <c:pt idx="25229" formatCode="0.00E+00">
                  <c:v>-8.8053000000000003E-3</c:v>
                </c:pt>
                <c:pt idx="25230" formatCode="0.00E+00">
                  <c:v>-8.6966200000000004E-3</c:v>
                </c:pt>
                <c:pt idx="25231" formatCode="0.00E+00">
                  <c:v>-8.5877200000000001E-3</c:v>
                </c:pt>
                <c:pt idx="25232" formatCode="0.00E+00">
                  <c:v>-8.4658200000000006E-3</c:v>
                </c:pt>
                <c:pt idx="25233" formatCode="0.00E+00">
                  <c:v>-8.3530099999999993E-3</c:v>
                </c:pt>
                <c:pt idx="25234" formatCode="0.00E+00">
                  <c:v>-8.3601100000000005E-3</c:v>
                </c:pt>
                <c:pt idx="25235" formatCode="0.00E+00">
                  <c:v>-8.3073599999999997E-3</c:v>
                </c:pt>
                <c:pt idx="25236" formatCode="0.00E+00">
                  <c:v>-8.1936700000000001E-3</c:v>
                </c:pt>
                <c:pt idx="25237" formatCode="0.00E+00">
                  <c:v>-8.1604799999999995E-3</c:v>
                </c:pt>
                <c:pt idx="25238" formatCode="0.00E+00">
                  <c:v>-8.0469400000000007E-3</c:v>
                </c:pt>
                <c:pt idx="25239" formatCode="0.00E+00">
                  <c:v>-7.9915799999999999E-3</c:v>
                </c:pt>
                <c:pt idx="25240" formatCode="0.00E+00">
                  <c:v>-7.9131400000000008E-3</c:v>
                </c:pt>
                <c:pt idx="25241" formatCode="0.00E+00">
                  <c:v>-7.8198299999999998E-3</c:v>
                </c:pt>
                <c:pt idx="25242" formatCode="0.00E+00">
                  <c:v>-7.7710699999999997E-3</c:v>
                </c:pt>
                <c:pt idx="25243" formatCode="0.00E+00">
                  <c:v>-7.6631599999999996E-3</c:v>
                </c:pt>
                <c:pt idx="25244" formatCode="0.00E+00">
                  <c:v>-7.61052E-3</c:v>
                </c:pt>
                <c:pt idx="25245" formatCode="0.00E+00">
                  <c:v>-7.5214699999999997E-3</c:v>
                </c:pt>
                <c:pt idx="25246" formatCode="0.00E+00">
                  <c:v>-7.4413400000000003E-3</c:v>
                </c:pt>
                <c:pt idx="25247" formatCode="0.00E+00">
                  <c:v>-7.3763400000000003E-3</c:v>
                </c:pt>
                <c:pt idx="25248" formatCode="0.00E+00">
                  <c:v>-7.2794000000000001E-3</c:v>
                </c:pt>
                <c:pt idx="25249" formatCode="0.00E+00">
                  <c:v>-7.2157999999999996E-3</c:v>
                </c:pt>
                <c:pt idx="25250" formatCode="0.00E+00">
                  <c:v>-7.1300599999999997E-3</c:v>
                </c:pt>
                <c:pt idx="25251" formatCode="0.00E+00">
                  <c:v>-7.0471700000000002E-3</c:v>
                </c:pt>
                <c:pt idx="25252" formatCode="0.00E+00">
                  <c:v>-6.9814300000000003E-3</c:v>
                </c:pt>
                <c:pt idx="25253" formatCode="0.00E+00">
                  <c:v>-6.8847700000000001E-3</c:v>
                </c:pt>
                <c:pt idx="25254" formatCode="0.00E+00">
                  <c:v>-6.81805E-3</c:v>
                </c:pt>
                <c:pt idx="25255" formatCode="0.00E+00">
                  <c:v>-6.7350300000000004E-3</c:v>
                </c:pt>
                <c:pt idx="25256" formatCode="0.00E+00">
                  <c:v>-6.6526500000000004E-3</c:v>
                </c:pt>
                <c:pt idx="25257" formatCode="0.00E+00">
                  <c:v>-6.59386E-3</c:v>
                </c:pt>
                <c:pt idx="25258" formatCode="0.00E+00">
                  <c:v>-6.4736899999999998E-3</c:v>
                </c:pt>
                <c:pt idx="25259" formatCode="0.00E+00">
                  <c:v>-6.3977699999999997E-3</c:v>
                </c:pt>
                <c:pt idx="25260" formatCode="0.00E+00">
                  <c:v>-6.3231499999999996E-3</c:v>
                </c:pt>
                <c:pt idx="25261" formatCode="0.00E+00">
                  <c:v>-6.3344100000000004E-3</c:v>
                </c:pt>
                <c:pt idx="25262" formatCode="0.00E+00">
                  <c:v>-6.3594300000000001E-3</c:v>
                </c:pt>
                <c:pt idx="25263" formatCode="0.00E+00">
                  <c:v>-6.2434700000000001E-3</c:v>
                </c:pt>
                <c:pt idx="25264" formatCode="0.00E+00">
                  <c:v>-6.0961799999999997E-3</c:v>
                </c:pt>
                <c:pt idx="25265" formatCode="0.00E+00">
                  <c:v>-5.8672899999999998E-3</c:v>
                </c:pt>
                <c:pt idx="25266" formatCode="0.00E+00">
                  <c:v>-5.7104499999999997E-3</c:v>
                </c:pt>
                <c:pt idx="25267" formatCode="0.00E+00">
                  <c:v>-5.5487799999999997E-3</c:v>
                </c:pt>
                <c:pt idx="25268" formatCode="0.00E+00">
                  <c:v>-5.36499E-3</c:v>
                </c:pt>
                <c:pt idx="25269" formatCode="0.00E+00">
                  <c:v>-5.2194900000000002E-3</c:v>
                </c:pt>
                <c:pt idx="25270" formatCode="0.00E+00">
                  <c:v>-5.0145299999999997E-3</c:v>
                </c:pt>
                <c:pt idx="25271" formatCode="0.00E+00">
                  <c:v>-4.8685899999999999E-3</c:v>
                </c:pt>
                <c:pt idx="25272" formatCode="0.00E+00">
                  <c:v>-4.68353E-3</c:v>
                </c:pt>
                <c:pt idx="25273" formatCode="0.00E+00">
                  <c:v>-4.5125800000000004E-3</c:v>
                </c:pt>
                <c:pt idx="25274" formatCode="0.00E+00">
                  <c:v>-4.3542600000000004E-3</c:v>
                </c:pt>
                <c:pt idx="25275" formatCode="0.00E+00">
                  <c:v>-4.1609699999999999E-3</c:v>
                </c:pt>
                <c:pt idx="25276" formatCode="0.00E+00">
                  <c:v>-4.0099899999999997E-3</c:v>
                </c:pt>
                <c:pt idx="25277" formatCode="0.00E+00">
                  <c:v>-3.8225099999999999E-3</c:v>
                </c:pt>
                <c:pt idx="25278" formatCode="0.00E+00">
                  <c:v>-3.6593099999999998E-3</c:v>
                </c:pt>
                <c:pt idx="25279" formatCode="0.00E+00">
                  <c:v>-3.4885300000000001E-3</c:v>
                </c:pt>
                <c:pt idx="25280" formatCode="0.00E+00">
                  <c:v>-3.2937600000000002E-3</c:v>
                </c:pt>
                <c:pt idx="25281" formatCode="0.00E+00">
                  <c:v>-3.1320599999999999E-3</c:v>
                </c:pt>
                <c:pt idx="25282" formatCode="0.00E+00">
                  <c:v>-3.0628000000000001E-3</c:v>
                </c:pt>
                <c:pt idx="25283" formatCode="0.00E+00">
                  <c:v>-2.9538699999999999E-3</c:v>
                </c:pt>
                <c:pt idx="25284" formatCode="0.00E+00">
                  <c:v>-2.7805600000000001E-3</c:v>
                </c:pt>
                <c:pt idx="25285" formatCode="0.00E+00">
                  <c:v>-2.6844600000000001E-3</c:v>
                </c:pt>
                <c:pt idx="25286" formatCode="0.00E+00">
                  <c:v>-2.5215599999999999E-3</c:v>
                </c:pt>
                <c:pt idx="25287" formatCode="0.00E+00">
                  <c:v>-2.3752000000000001E-3</c:v>
                </c:pt>
                <c:pt idx="25288" formatCode="0.00E+00">
                  <c:v>-2.22515E-3</c:v>
                </c:pt>
                <c:pt idx="25289" formatCode="0.00E+00">
                  <c:v>-2.1059199999999998E-3</c:v>
                </c:pt>
                <c:pt idx="25290" formatCode="0.00E+00">
                  <c:v>-2.0850299999999999E-3</c:v>
                </c:pt>
                <c:pt idx="25291" formatCode="0.00E+00">
                  <c:v>-2.00701E-3</c:v>
                </c:pt>
                <c:pt idx="25292" formatCode="0.00E+00">
                  <c:v>-1.84615E-3</c:v>
                </c:pt>
                <c:pt idx="25293" formatCode="0.00E+00">
                  <c:v>-1.5967799999999999E-3</c:v>
                </c:pt>
                <c:pt idx="25294" formatCode="0.00E+00">
                  <c:v>-1.3378999999999999E-3</c:v>
                </c:pt>
                <c:pt idx="25295" formatCode="0.00E+00">
                  <c:v>-1.1186900000000001E-3</c:v>
                </c:pt>
                <c:pt idx="25296" formatCode="0.00E+00">
                  <c:v>-8.9534200000000003E-4</c:v>
                </c:pt>
                <c:pt idx="25297" formatCode="0.00E+00">
                  <c:v>-6.6662700000000004E-4</c:v>
                </c:pt>
                <c:pt idx="25298" formatCode="0.00E+00">
                  <c:v>-4.44127E-4</c:v>
                </c:pt>
                <c:pt idx="25299" formatCode="0.00E+00">
                  <c:v>-1.9772999999999999E-4</c:v>
                </c:pt>
                <c:pt idx="25300" formatCode="0.00E+00">
                  <c:v>1.60094E-5</c:v>
                </c:pt>
                <c:pt idx="25301" formatCode="0.00E+00">
                  <c:v>2.56338E-4</c:v>
                </c:pt>
                <c:pt idx="25302" formatCode="0.00E+00">
                  <c:v>4.8368100000000002E-4</c:v>
                </c:pt>
                <c:pt idx="25303" formatCode="0.00E+00">
                  <c:v>7.03161E-4</c:v>
                </c:pt>
                <c:pt idx="25304" formatCode="0.00E+00">
                  <c:v>9.5273199999999997E-4</c:v>
                </c:pt>
                <c:pt idx="25305" formatCode="0.00E+00">
                  <c:v>1.15434E-3</c:v>
                </c:pt>
                <c:pt idx="25306" formatCode="0.00E+00">
                  <c:v>1.41136E-3</c:v>
                </c:pt>
                <c:pt idx="25307" formatCode="0.00E+00">
                  <c:v>1.6216E-3</c:v>
                </c:pt>
                <c:pt idx="25308" formatCode="0.00E+00">
                  <c:v>1.86034E-3</c:v>
                </c:pt>
                <c:pt idx="25309" formatCode="0.00E+00">
                  <c:v>2.0989899999999998E-3</c:v>
                </c:pt>
                <c:pt idx="25310" formatCode="0.00E+00">
                  <c:v>2.3088100000000001E-3</c:v>
                </c:pt>
                <c:pt idx="25311" formatCode="0.00E+00">
                  <c:v>2.5698700000000001E-3</c:v>
                </c:pt>
                <c:pt idx="25312" formatCode="0.00E+00">
                  <c:v>2.7690499999999999E-3</c:v>
                </c:pt>
                <c:pt idx="25313" formatCode="0.00E+00">
                  <c:v>3.0246100000000001E-3</c:v>
                </c:pt>
                <c:pt idx="25314" formatCode="0.00E+00">
                  <c:v>3.2410400000000002E-3</c:v>
                </c:pt>
                <c:pt idx="25315" formatCode="0.00E+00">
                  <c:v>3.4695400000000001E-3</c:v>
                </c:pt>
                <c:pt idx="25316" formatCode="0.00E+00">
                  <c:v>3.7153500000000001E-3</c:v>
                </c:pt>
                <c:pt idx="25317" formatCode="0.00E+00">
                  <c:v>3.9235099999999998E-3</c:v>
                </c:pt>
                <c:pt idx="25318" formatCode="0.00E+00">
                  <c:v>4.1813299999999996E-3</c:v>
                </c:pt>
                <c:pt idx="25319" formatCode="0.00E+00">
                  <c:v>4.3924799999999998E-3</c:v>
                </c:pt>
                <c:pt idx="25320" formatCode="0.00E+00">
                  <c:v>4.6362399999999998E-3</c:v>
                </c:pt>
                <c:pt idx="25321" formatCode="0.00E+00">
                  <c:v>4.8680700000000004E-3</c:v>
                </c:pt>
                <c:pt idx="25322" formatCode="0.00E+00">
                  <c:v>5.0903299999999997E-3</c:v>
                </c:pt>
                <c:pt idx="25323" formatCode="0.00E+00">
                  <c:v>5.3358700000000004E-3</c:v>
                </c:pt>
                <c:pt idx="25324" formatCode="0.00E+00">
                  <c:v>5.5514300000000004E-3</c:v>
                </c:pt>
                <c:pt idx="25325" formatCode="0.00E+00">
                  <c:v>5.7919800000000004E-3</c:v>
                </c:pt>
                <c:pt idx="25326" formatCode="0.00E+00">
                  <c:v>6.0220600000000001E-3</c:v>
                </c:pt>
                <c:pt idx="25327" formatCode="0.00E+00">
                  <c:v>6.2491100000000004E-3</c:v>
                </c:pt>
                <c:pt idx="25328" formatCode="0.00E+00">
                  <c:v>6.4928399999999997E-3</c:v>
                </c:pt>
                <c:pt idx="25329" formatCode="0.00E+00">
                  <c:v>6.7152699999999997E-3</c:v>
                </c:pt>
                <c:pt idx="25330" formatCode="0.00E+00">
                  <c:v>6.9548199999999996E-3</c:v>
                </c:pt>
                <c:pt idx="25331" formatCode="0.00E+00">
                  <c:v>7.1891300000000002E-3</c:v>
                </c:pt>
                <c:pt idx="25332" formatCode="0.00E+00">
                  <c:v>7.4115600000000002E-3</c:v>
                </c:pt>
                <c:pt idx="25333" formatCode="0.00E+00">
                  <c:v>7.6589500000000003E-3</c:v>
                </c:pt>
                <c:pt idx="25334" formatCode="0.00E+00">
                  <c:v>7.8724299999999997E-3</c:v>
                </c:pt>
                <c:pt idx="25335" formatCode="0.00E+00">
                  <c:v>8.1179100000000008E-3</c:v>
                </c:pt>
                <c:pt idx="25336" formatCode="0.00E+00">
                  <c:v>8.3452200000000004E-3</c:v>
                </c:pt>
                <c:pt idx="25337" formatCode="0.00E+00">
                  <c:v>8.5725100000000002E-3</c:v>
                </c:pt>
                <c:pt idx="25338" formatCode="0.00E+00">
                  <c:v>8.8226899999999994E-3</c:v>
                </c:pt>
                <c:pt idx="25339" formatCode="0.00E+00">
                  <c:v>9.0334600000000001E-3</c:v>
                </c:pt>
                <c:pt idx="25340" formatCode="0.00E+00">
                  <c:v>9.2915800000000007E-3</c:v>
                </c:pt>
                <c:pt idx="25341" formatCode="0.00E+00">
                  <c:v>9.5057600000000003E-3</c:v>
                </c:pt>
                <c:pt idx="25342" formatCode="0.00E+00">
                  <c:v>9.7472800000000005E-3</c:v>
                </c:pt>
                <c:pt idx="25343" formatCode="0.00E+00">
                  <c:v>9.9822699999999997E-3</c:v>
                </c:pt>
                <c:pt idx="25344">
                  <c:v>1.0199E-2</c:v>
                </c:pt>
                <c:pt idx="25345">
                  <c:v>1.04533E-2</c:v>
                </c:pt>
                <c:pt idx="25346">
                  <c:v>1.0661800000000001E-2</c:v>
                </c:pt>
                <c:pt idx="25347">
                  <c:v>1.0915599999999999E-2</c:v>
                </c:pt>
                <c:pt idx="25348">
                  <c:v>1.1138500000000001E-2</c:v>
                </c:pt>
                <c:pt idx="25349">
                  <c:v>1.13738E-2</c:v>
                </c:pt>
                <c:pt idx="25350">
                  <c:v>1.1616100000000001E-2</c:v>
                </c:pt>
                <c:pt idx="25351">
                  <c:v>1.18344E-2</c:v>
                </c:pt>
                <c:pt idx="25352">
                  <c:v>1.2083E-2</c:v>
                </c:pt>
                <c:pt idx="25353">
                  <c:v>1.2301599999999999E-2</c:v>
                </c:pt>
                <c:pt idx="25354">
                  <c:v>1.25408E-2</c:v>
                </c:pt>
                <c:pt idx="25355">
                  <c:v>1.27724E-2</c:v>
                </c:pt>
                <c:pt idx="25356">
                  <c:v>1.3000899999999999E-2</c:v>
                </c:pt>
                <c:pt idx="25357">
                  <c:v>1.32414E-2</c:v>
                </c:pt>
                <c:pt idx="25358">
                  <c:v>1.3470599999999999E-2</c:v>
                </c:pt>
                <c:pt idx="25359">
                  <c:v>1.37059E-2</c:v>
                </c:pt>
                <c:pt idx="25360">
                  <c:v>1.3942400000000001E-2</c:v>
                </c:pt>
                <c:pt idx="25361">
                  <c:v>1.4168500000000001E-2</c:v>
                </c:pt>
                <c:pt idx="25362">
                  <c:v>1.44079E-2</c:v>
                </c:pt>
                <c:pt idx="25363">
                  <c:v>1.46359E-2</c:v>
                </c:pt>
                <c:pt idx="25364">
                  <c:v>1.4866000000000001E-2</c:v>
                </c:pt>
                <c:pt idx="25365">
                  <c:v>1.5106700000000001E-2</c:v>
                </c:pt>
                <c:pt idx="25366">
                  <c:v>1.5325399999999999E-2</c:v>
                </c:pt>
                <c:pt idx="25367">
                  <c:v>1.55762E-2</c:v>
                </c:pt>
                <c:pt idx="25368">
                  <c:v>1.5795300000000002E-2</c:v>
                </c:pt>
                <c:pt idx="25369">
                  <c:v>1.6037099999999999E-2</c:v>
                </c:pt>
                <c:pt idx="25370">
                  <c:v>1.6270900000000001E-2</c:v>
                </c:pt>
                <c:pt idx="25371">
                  <c:v>1.6492099999999999E-2</c:v>
                </c:pt>
                <c:pt idx="25372">
                  <c:v>1.6743600000000001E-2</c:v>
                </c:pt>
                <c:pt idx="25373">
                  <c:v>1.69518E-2</c:v>
                </c:pt>
                <c:pt idx="25374">
                  <c:v>1.72047E-2</c:v>
                </c:pt>
                <c:pt idx="25375">
                  <c:v>1.7421099999999998E-2</c:v>
                </c:pt>
                <c:pt idx="25376">
                  <c:v>1.76586E-2</c:v>
                </c:pt>
                <c:pt idx="25377">
                  <c:v>1.7898600000000001E-2</c:v>
                </c:pt>
                <c:pt idx="25378">
                  <c:v>1.8115599999999999E-2</c:v>
                </c:pt>
                <c:pt idx="25379">
                  <c:v>1.8369799999999999E-2</c:v>
                </c:pt>
                <c:pt idx="25380">
                  <c:v>1.8579700000000001E-2</c:v>
                </c:pt>
                <c:pt idx="25381">
                  <c:v>1.8829100000000001E-2</c:v>
                </c:pt>
                <c:pt idx="25382">
                  <c:v>1.9050899999999999E-2</c:v>
                </c:pt>
                <c:pt idx="25383">
                  <c:v>1.9281800000000002E-2</c:v>
                </c:pt>
                <c:pt idx="25384">
                  <c:v>1.95199E-2</c:v>
                </c:pt>
                <c:pt idx="25385">
                  <c:v>1.97377E-2</c:v>
                </c:pt>
                <c:pt idx="25386">
                  <c:v>1.99843E-2</c:v>
                </c:pt>
                <c:pt idx="25387">
                  <c:v>2.0204300000000001E-2</c:v>
                </c:pt>
                <c:pt idx="25388">
                  <c:v>2.0444500000000001E-2</c:v>
                </c:pt>
                <c:pt idx="25389">
                  <c:v>2.06731E-2</c:v>
                </c:pt>
                <c:pt idx="25390">
                  <c:v>2.0902899999999999E-2</c:v>
                </c:pt>
                <c:pt idx="25391">
                  <c:v>2.1137E-2</c:v>
                </c:pt>
                <c:pt idx="25392">
                  <c:v>2.1363900000000002E-2</c:v>
                </c:pt>
                <c:pt idx="25393">
                  <c:v>2.15973E-2</c:v>
                </c:pt>
                <c:pt idx="25394">
                  <c:v>2.1826399999999999E-2</c:v>
                </c:pt>
                <c:pt idx="25395">
                  <c:v>2.2050899999999998E-2</c:v>
                </c:pt>
                <c:pt idx="25396">
                  <c:v>2.2278099999999999E-2</c:v>
                </c:pt>
                <c:pt idx="25397">
                  <c:v>2.2520100000000001E-2</c:v>
                </c:pt>
                <c:pt idx="25398">
                  <c:v>2.2767900000000001E-2</c:v>
                </c:pt>
                <c:pt idx="25399">
                  <c:v>2.2996699999999998E-2</c:v>
                </c:pt>
                <c:pt idx="25400">
                  <c:v>2.31372E-2</c:v>
                </c:pt>
                <c:pt idx="25401">
                  <c:v>2.3275199999999999E-2</c:v>
                </c:pt>
                <c:pt idx="25402">
                  <c:v>2.3482699999999999E-2</c:v>
                </c:pt>
                <c:pt idx="25403">
                  <c:v>2.37962E-2</c:v>
                </c:pt>
                <c:pt idx="25404">
                  <c:v>2.4152300000000002E-2</c:v>
                </c:pt>
                <c:pt idx="25405">
                  <c:v>2.44662E-2</c:v>
                </c:pt>
                <c:pt idx="25406">
                  <c:v>2.4787900000000002E-2</c:v>
                </c:pt>
                <c:pt idx="25407">
                  <c:v>2.5089400000000001E-2</c:v>
                </c:pt>
                <c:pt idx="25408">
                  <c:v>2.5415199999999999E-2</c:v>
                </c:pt>
                <c:pt idx="25409">
                  <c:v>2.5734E-2</c:v>
                </c:pt>
                <c:pt idx="25410">
                  <c:v>2.6047399999999998E-2</c:v>
                </c:pt>
                <c:pt idx="25411">
                  <c:v>2.6370999999999999E-2</c:v>
                </c:pt>
                <c:pt idx="25412">
                  <c:v>2.6676200000000001E-2</c:v>
                </c:pt>
                <c:pt idx="25413">
                  <c:v>2.7000900000000001E-2</c:v>
                </c:pt>
                <c:pt idx="25414">
                  <c:v>2.7308599999999999E-2</c:v>
                </c:pt>
                <c:pt idx="25415">
                  <c:v>2.7627599999999999E-2</c:v>
                </c:pt>
                <c:pt idx="25416">
                  <c:v>2.7943300000000001E-2</c:v>
                </c:pt>
                <c:pt idx="25417">
                  <c:v>2.82571E-2</c:v>
                </c:pt>
                <c:pt idx="25418">
                  <c:v>2.8578300000000001E-2</c:v>
                </c:pt>
                <c:pt idx="25419">
                  <c:v>2.88886E-2</c:v>
                </c:pt>
                <c:pt idx="25420">
                  <c:v>2.92064E-2</c:v>
                </c:pt>
                <c:pt idx="25421">
                  <c:v>2.9518699999999998E-2</c:v>
                </c:pt>
                <c:pt idx="25422">
                  <c:v>2.9833999999999999E-2</c:v>
                </c:pt>
                <c:pt idx="25423">
                  <c:v>3.0147E-2</c:v>
                </c:pt>
                <c:pt idx="25424">
                  <c:v>3.0453399999999999E-2</c:v>
                </c:pt>
                <c:pt idx="25425">
                  <c:v>3.0763599999999999E-2</c:v>
                </c:pt>
                <c:pt idx="25426">
                  <c:v>3.1092000000000002E-2</c:v>
                </c:pt>
                <c:pt idx="25427">
                  <c:v>3.1423199999999998E-2</c:v>
                </c:pt>
                <c:pt idx="25428">
                  <c:v>3.1717700000000001E-2</c:v>
                </c:pt>
                <c:pt idx="25429">
                  <c:v>3.1936800000000001E-2</c:v>
                </c:pt>
                <c:pt idx="25430">
                  <c:v>3.21566E-2</c:v>
                </c:pt>
                <c:pt idx="25431">
                  <c:v>3.2477899999999997E-2</c:v>
                </c:pt>
                <c:pt idx="25432">
                  <c:v>3.2884200000000002E-2</c:v>
                </c:pt>
                <c:pt idx="25433">
                  <c:v>3.3318199999999999E-2</c:v>
                </c:pt>
                <c:pt idx="25434">
                  <c:v>3.37154E-2</c:v>
                </c:pt>
                <c:pt idx="25435">
                  <c:v>3.41061E-2</c:v>
                </c:pt>
                <c:pt idx="25436">
                  <c:v>3.4501799999999999E-2</c:v>
                </c:pt>
                <c:pt idx="25437">
                  <c:v>3.4900899999999999E-2</c:v>
                </c:pt>
                <c:pt idx="25438">
                  <c:v>3.5305400000000001E-2</c:v>
                </c:pt>
                <c:pt idx="25439">
                  <c:v>3.5699700000000001E-2</c:v>
                </c:pt>
                <c:pt idx="25440">
                  <c:v>3.6099199999999998E-2</c:v>
                </c:pt>
                <c:pt idx="25441">
                  <c:v>3.6493999999999999E-2</c:v>
                </c:pt>
                <c:pt idx="25442">
                  <c:v>3.6891399999999998E-2</c:v>
                </c:pt>
                <c:pt idx="25443">
                  <c:v>3.7286300000000001E-2</c:v>
                </c:pt>
                <c:pt idx="25444">
                  <c:v>3.76803E-2</c:v>
                </c:pt>
                <c:pt idx="25445">
                  <c:v>3.8075600000000001E-2</c:v>
                </c:pt>
                <c:pt idx="25446">
                  <c:v>3.8471699999999998E-2</c:v>
                </c:pt>
                <c:pt idx="25447">
                  <c:v>3.88685E-2</c:v>
                </c:pt>
                <c:pt idx="25448">
                  <c:v>3.9263399999999997E-2</c:v>
                </c:pt>
                <c:pt idx="25449">
                  <c:v>3.9658400000000003E-2</c:v>
                </c:pt>
                <c:pt idx="25450">
                  <c:v>4.00509E-2</c:v>
                </c:pt>
                <c:pt idx="25451">
                  <c:v>4.0445799999999997E-2</c:v>
                </c:pt>
                <c:pt idx="25452">
                  <c:v>4.08361E-2</c:v>
                </c:pt>
                <c:pt idx="25453">
                  <c:v>4.1229099999999998E-2</c:v>
                </c:pt>
                <c:pt idx="25454">
                  <c:v>4.1617800000000003E-2</c:v>
                </c:pt>
                <c:pt idx="25455">
                  <c:v>4.2010199999999998E-2</c:v>
                </c:pt>
                <c:pt idx="25456">
                  <c:v>4.2401899999999999E-2</c:v>
                </c:pt>
                <c:pt idx="25457">
                  <c:v>4.2792999999999998E-2</c:v>
                </c:pt>
                <c:pt idx="25458">
                  <c:v>4.3185599999999998E-2</c:v>
                </c:pt>
                <c:pt idx="25459">
                  <c:v>4.3573300000000002E-2</c:v>
                </c:pt>
                <c:pt idx="25460">
                  <c:v>4.3966600000000002E-2</c:v>
                </c:pt>
                <c:pt idx="25461">
                  <c:v>4.4352099999999998E-2</c:v>
                </c:pt>
                <c:pt idx="25462">
                  <c:v>4.4742999999999998E-2</c:v>
                </c:pt>
                <c:pt idx="25463">
                  <c:v>4.51265E-2</c:v>
                </c:pt>
                <c:pt idx="25464">
                  <c:v>4.5513499999999998E-2</c:v>
                </c:pt>
                <c:pt idx="25465">
                  <c:v>4.5900499999999997E-2</c:v>
                </c:pt>
                <c:pt idx="25466">
                  <c:v>4.6285300000000001E-2</c:v>
                </c:pt>
                <c:pt idx="25467">
                  <c:v>4.66764E-2</c:v>
                </c:pt>
                <c:pt idx="25468">
                  <c:v>4.7058299999999997E-2</c:v>
                </c:pt>
                <c:pt idx="25469">
                  <c:v>4.7449400000000003E-2</c:v>
                </c:pt>
                <c:pt idx="25470">
                  <c:v>4.7829499999999997E-2</c:v>
                </c:pt>
                <c:pt idx="25471">
                  <c:v>4.8215399999999999E-2</c:v>
                </c:pt>
                <c:pt idx="25472">
                  <c:v>4.8596899999999998E-2</c:v>
                </c:pt>
                <c:pt idx="25473">
                  <c:v>4.8976100000000002E-2</c:v>
                </c:pt>
                <c:pt idx="25474">
                  <c:v>4.9361000000000002E-2</c:v>
                </c:pt>
                <c:pt idx="25475">
                  <c:v>4.9737200000000002E-2</c:v>
                </c:pt>
                <c:pt idx="25476">
                  <c:v>5.0124299999999997E-2</c:v>
                </c:pt>
                <c:pt idx="25477">
                  <c:v>5.05023E-2</c:v>
                </c:pt>
                <c:pt idx="25478">
                  <c:v>5.0886899999999999E-2</c:v>
                </c:pt>
                <c:pt idx="25479">
                  <c:v>5.1266100000000002E-2</c:v>
                </c:pt>
                <c:pt idx="25480">
                  <c:v>5.1643300000000003E-2</c:v>
                </c:pt>
                <c:pt idx="25481">
                  <c:v>5.2022400000000003E-2</c:v>
                </c:pt>
                <c:pt idx="25482">
                  <c:v>5.2395999999999998E-2</c:v>
                </c:pt>
                <c:pt idx="25483">
                  <c:v>5.2774700000000001E-2</c:v>
                </c:pt>
                <c:pt idx="25484">
                  <c:v>5.3147600000000003E-2</c:v>
                </c:pt>
                <c:pt idx="25485">
                  <c:v>5.3525099999999999E-2</c:v>
                </c:pt>
                <c:pt idx="25486">
                  <c:v>5.3899500000000003E-2</c:v>
                </c:pt>
                <c:pt idx="25487">
                  <c:v>5.4277800000000001E-2</c:v>
                </c:pt>
                <c:pt idx="25488">
                  <c:v>5.4651900000000003E-2</c:v>
                </c:pt>
                <c:pt idx="25489">
                  <c:v>5.5026600000000002E-2</c:v>
                </c:pt>
                <c:pt idx="25490">
                  <c:v>5.5397399999999999E-2</c:v>
                </c:pt>
                <c:pt idx="25491">
                  <c:v>5.5767799999999999E-2</c:v>
                </c:pt>
                <c:pt idx="25492">
                  <c:v>5.6140000000000002E-2</c:v>
                </c:pt>
                <c:pt idx="25493">
                  <c:v>5.6505600000000003E-2</c:v>
                </c:pt>
                <c:pt idx="25494">
                  <c:v>5.68795E-2</c:v>
                </c:pt>
                <c:pt idx="25495">
                  <c:v>5.7242899999999999E-2</c:v>
                </c:pt>
                <c:pt idx="25496">
                  <c:v>5.76179E-2</c:v>
                </c:pt>
                <c:pt idx="25497">
                  <c:v>5.7985799999999997E-2</c:v>
                </c:pt>
                <c:pt idx="25498">
                  <c:v>5.8353500000000003E-2</c:v>
                </c:pt>
                <c:pt idx="25499">
                  <c:v>5.8723299999999999E-2</c:v>
                </c:pt>
                <c:pt idx="25500">
                  <c:v>5.9081099999999998E-2</c:v>
                </c:pt>
                <c:pt idx="25501">
                  <c:v>5.9453100000000002E-2</c:v>
                </c:pt>
                <c:pt idx="25502">
                  <c:v>5.9809399999999999E-2</c:v>
                </c:pt>
                <c:pt idx="25503">
                  <c:v>6.0176300000000002E-2</c:v>
                </c:pt>
                <c:pt idx="25504">
                  <c:v>6.0536800000000002E-2</c:v>
                </c:pt>
                <c:pt idx="25505">
                  <c:v>6.0896199999999998E-2</c:v>
                </c:pt>
                <c:pt idx="25506">
                  <c:v>6.1265699999999999E-2</c:v>
                </c:pt>
                <c:pt idx="25507">
                  <c:v>6.16214E-2</c:v>
                </c:pt>
                <c:pt idx="25508">
                  <c:v>6.1988500000000002E-2</c:v>
                </c:pt>
                <c:pt idx="25509">
                  <c:v>6.2342099999999998E-2</c:v>
                </c:pt>
                <c:pt idx="25510">
                  <c:v>6.2700800000000001E-2</c:v>
                </c:pt>
                <c:pt idx="25511">
                  <c:v>6.3059799999999999E-2</c:v>
                </c:pt>
                <c:pt idx="25512">
                  <c:v>6.3410999999999995E-2</c:v>
                </c:pt>
                <c:pt idx="25513">
                  <c:v>6.37707E-2</c:v>
                </c:pt>
                <c:pt idx="25514">
                  <c:v>6.4119499999999996E-2</c:v>
                </c:pt>
                <c:pt idx="25515">
                  <c:v>6.4477000000000007E-2</c:v>
                </c:pt>
                <c:pt idx="25516">
                  <c:v>6.4832799999999996E-2</c:v>
                </c:pt>
                <c:pt idx="25517">
                  <c:v>6.5184699999999998E-2</c:v>
                </c:pt>
                <c:pt idx="25518">
                  <c:v>6.5540699999999993E-2</c:v>
                </c:pt>
                <c:pt idx="25519">
                  <c:v>6.5887200000000007E-2</c:v>
                </c:pt>
                <c:pt idx="25520">
                  <c:v>6.6239099999999995E-2</c:v>
                </c:pt>
                <c:pt idx="25521">
                  <c:v>6.6587400000000005E-2</c:v>
                </c:pt>
                <c:pt idx="25522">
                  <c:v>6.6932099999999994E-2</c:v>
                </c:pt>
                <c:pt idx="25523">
                  <c:v>6.7281499999999994E-2</c:v>
                </c:pt>
                <c:pt idx="25524">
                  <c:v>6.76229E-2</c:v>
                </c:pt>
                <c:pt idx="25525">
                  <c:v>6.7972199999999997E-2</c:v>
                </c:pt>
                <c:pt idx="25526">
                  <c:v>6.8318100000000007E-2</c:v>
                </c:pt>
                <c:pt idx="25527">
                  <c:v>6.8661700000000006E-2</c:v>
                </c:pt>
                <c:pt idx="25528">
                  <c:v>6.9009200000000007E-2</c:v>
                </c:pt>
                <c:pt idx="25529">
                  <c:v>6.9346699999999997E-2</c:v>
                </c:pt>
                <c:pt idx="25530">
                  <c:v>6.9690799999999997E-2</c:v>
                </c:pt>
                <c:pt idx="25531">
                  <c:v>7.0027500000000006E-2</c:v>
                </c:pt>
                <c:pt idx="25532">
                  <c:v>7.0364700000000002E-2</c:v>
                </c:pt>
                <c:pt idx="25533">
                  <c:v>7.0704199999999995E-2</c:v>
                </c:pt>
                <c:pt idx="25534">
                  <c:v>7.10369E-2</c:v>
                </c:pt>
                <c:pt idx="25535">
                  <c:v>7.13781E-2</c:v>
                </c:pt>
                <c:pt idx="25536">
                  <c:v>7.1712200000000004E-2</c:v>
                </c:pt>
                <c:pt idx="25537">
                  <c:v>7.2049500000000002E-2</c:v>
                </c:pt>
                <c:pt idx="25538">
                  <c:v>7.2385900000000003E-2</c:v>
                </c:pt>
                <c:pt idx="25539">
                  <c:v>7.2715000000000002E-2</c:v>
                </c:pt>
                <c:pt idx="25540">
                  <c:v>7.3047899999999999E-2</c:v>
                </c:pt>
                <c:pt idx="25541">
                  <c:v>7.3373099999999997E-2</c:v>
                </c:pt>
                <c:pt idx="25542">
                  <c:v>7.3702100000000006E-2</c:v>
                </c:pt>
                <c:pt idx="25543">
                  <c:v>7.4029999999999999E-2</c:v>
                </c:pt>
                <c:pt idx="25544">
                  <c:v>7.4354799999999999E-2</c:v>
                </c:pt>
                <c:pt idx="25545">
                  <c:v>7.4685000000000001E-2</c:v>
                </c:pt>
                <c:pt idx="25546">
                  <c:v>7.5009000000000006E-2</c:v>
                </c:pt>
                <c:pt idx="25547">
                  <c:v>7.5337299999999996E-2</c:v>
                </c:pt>
                <c:pt idx="25548">
                  <c:v>7.5661599999999996E-2</c:v>
                </c:pt>
                <c:pt idx="25549">
                  <c:v>7.5980699999999998E-2</c:v>
                </c:pt>
                <c:pt idx="25550">
                  <c:v>7.6301999999999995E-2</c:v>
                </c:pt>
                <c:pt idx="25551">
                  <c:v>7.6616699999999996E-2</c:v>
                </c:pt>
                <c:pt idx="25552">
                  <c:v>7.6936500000000005E-2</c:v>
                </c:pt>
                <c:pt idx="25553">
                  <c:v>7.7251899999999998E-2</c:v>
                </c:pt>
                <c:pt idx="25554">
                  <c:v>7.7567399999999995E-2</c:v>
                </c:pt>
                <c:pt idx="25555">
                  <c:v>7.7884900000000007E-2</c:v>
                </c:pt>
                <c:pt idx="25556">
                  <c:v>7.8199299999999999E-2</c:v>
                </c:pt>
                <c:pt idx="25557">
                  <c:v>7.8517900000000002E-2</c:v>
                </c:pt>
                <c:pt idx="25558">
                  <c:v>7.8828700000000002E-2</c:v>
                </c:pt>
                <c:pt idx="25559">
                  <c:v>7.9138500000000001E-2</c:v>
                </c:pt>
                <c:pt idx="25560">
                  <c:v>7.9445199999999994E-2</c:v>
                </c:pt>
                <c:pt idx="25561">
                  <c:v>7.9751500000000003E-2</c:v>
                </c:pt>
                <c:pt idx="25562">
                  <c:v>8.0058799999999999E-2</c:v>
                </c:pt>
                <c:pt idx="25563">
                  <c:v>8.0362299999999998E-2</c:v>
                </c:pt>
                <c:pt idx="25564">
                  <c:v>8.0667299999999997E-2</c:v>
                </c:pt>
                <c:pt idx="25565">
                  <c:v>8.0970700000000007E-2</c:v>
                </c:pt>
                <c:pt idx="25566">
                  <c:v>8.12774E-2</c:v>
                </c:pt>
                <c:pt idx="25567">
                  <c:v>8.1580799999999995E-2</c:v>
                </c:pt>
                <c:pt idx="25568">
                  <c:v>8.1881300000000004E-2</c:v>
                </c:pt>
                <c:pt idx="25569">
                  <c:v>8.2177100000000003E-2</c:v>
                </c:pt>
                <c:pt idx="25570">
                  <c:v>8.2472699999999996E-2</c:v>
                </c:pt>
                <c:pt idx="25571">
                  <c:v>8.27682E-2</c:v>
                </c:pt>
                <c:pt idx="25572">
                  <c:v>8.3060999999999996E-2</c:v>
                </c:pt>
                <c:pt idx="25573">
                  <c:v>8.3355299999999993E-2</c:v>
                </c:pt>
                <c:pt idx="25574">
                  <c:v>8.3644800000000005E-2</c:v>
                </c:pt>
                <c:pt idx="25575">
                  <c:v>8.39395E-2</c:v>
                </c:pt>
                <c:pt idx="25576">
                  <c:v>8.4231200000000006E-2</c:v>
                </c:pt>
                <c:pt idx="25577">
                  <c:v>8.4521799999999994E-2</c:v>
                </c:pt>
                <c:pt idx="25578">
                  <c:v>8.4810099999999999E-2</c:v>
                </c:pt>
                <c:pt idx="25579">
                  <c:v>8.5092000000000001E-2</c:v>
                </c:pt>
                <c:pt idx="25580">
                  <c:v>8.5378499999999996E-2</c:v>
                </c:pt>
                <c:pt idx="25581">
                  <c:v>8.5657800000000006E-2</c:v>
                </c:pt>
                <c:pt idx="25582">
                  <c:v>8.5939699999999994E-2</c:v>
                </c:pt>
                <c:pt idx="25583">
                  <c:v>8.6218600000000006E-2</c:v>
                </c:pt>
                <c:pt idx="25584">
                  <c:v>8.6495600000000006E-2</c:v>
                </c:pt>
                <c:pt idx="25585">
                  <c:v>8.67782E-2</c:v>
                </c:pt>
                <c:pt idx="25586">
                  <c:v>8.7054599999999996E-2</c:v>
                </c:pt>
                <c:pt idx="25587">
                  <c:v>8.7333800000000003E-2</c:v>
                </c:pt>
                <c:pt idx="25588">
                  <c:v>8.7606799999999999E-2</c:v>
                </c:pt>
                <c:pt idx="25589">
                  <c:v>8.7877300000000005E-2</c:v>
                </c:pt>
                <c:pt idx="25590">
                  <c:v>8.8148500000000005E-2</c:v>
                </c:pt>
                <c:pt idx="25591">
                  <c:v>8.84128E-2</c:v>
                </c:pt>
                <c:pt idx="25592">
                  <c:v>8.8681599999999999E-2</c:v>
                </c:pt>
                <c:pt idx="25593">
                  <c:v>8.89456E-2</c:v>
                </c:pt>
                <c:pt idx="25594">
                  <c:v>8.9210899999999996E-2</c:v>
                </c:pt>
                <c:pt idx="25595">
                  <c:v>8.9478199999999994E-2</c:v>
                </c:pt>
                <c:pt idx="25596">
                  <c:v>8.974E-2</c:v>
                </c:pt>
                <c:pt idx="25597">
                  <c:v>9.0006299999999997E-2</c:v>
                </c:pt>
                <c:pt idx="25598">
                  <c:v>9.0264700000000003E-2</c:v>
                </c:pt>
                <c:pt idx="25599">
                  <c:v>9.0522400000000003E-2</c:v>
                </c:pt>
                <c:pt idx="25600">
                  <c:v>9.0777099999999999E-2</c:v>
                </c:pt>
                <c:pt idx="25601">
                  <c:v>9.1026700000000002E-2</c:v>
                </c:pt>
                <c:pt idx="25602">
                  <c:v>9.1282000000000002E-2</c:v>
                </c:pt>
                <c:pt idx="25603">
                  <c:v>9.1530299999999995E-2</c:v>
                </c:pt>
                <c:pt idx="25604">
                  <c:v>9.1783199999999995E-2</c:v>
                </c:pt>
                <c:pt idx="25605">
                  <c:v>9.2033400000000001E-2</c:v>
                </c:pt>
                <c:pt idx="25606">
                  <c:v>9.2281699999999994E-2</c:v>
                </c:pt>
                <c:pt idx="25607">
                  <c:v>9.2533599999999994E-2</c:v>
                </c:pt>
                <c:pt idx="25608">
                  <c:v>9.2775899999999994E-2</c:v>
                </c:pt>
                <c:pt idx="25609">
                  <c:v>9.3020099999999994E-2</c:v>
                </c:pt>
                <c:pt idx="25610">
                  <c:v>9.32563E-2</c:v>
                </c:pt>
                <c:pt idx="25611">
                  <c:v>9.3493199999999999E-2</c:v>
                </c:pt>
                <c:pt idx="25612">
                  <c:v>9.3731700000000001E-2</c:v>
                </c:pt>
                <c:pt idx="25613">
                  <c:v>9.3965400000000004E-2</c:v>
                </c:pt>
                <c:pt idx="25614">
                  <c:v>9.4205399999999995E-2</c:v>
                </c:pt>
                <c:pt idx="25615">
                  <c:v>9.4436500000000007E-2</c:v>
                </c:pt>
                <c:pt idx="25616">
                  <c:v>9.4667299999999996E-2</c:v>
                </c:pt>
                <c:pt idx="25617">
                  <c:v>9.48986E-2</c:v>
                </c:pt>
                <c:pt idx="25618">
                  <c:v>9.5140299999999997E-2</c:v>
                </c:pt>
                <c:pt idx="25619">
                  <c:v>9.5387899999999998E-2</c:v>
                </c:pt>
                <c:pt idx="25620">
                  <c:v>9.5582600000000004E-2</c:v>
                </c:pt>
                <c:pt idx="25621">
                  <c:v>9.5707700000000007E-2</c:v>
                </c:pt>
                <c:pt idx="25622">
                  <c:v>9.5817399999999997E-2</c:v>
                </c:pt>
                <c:pt idx="25623">
                  <c:v>9.5955200000000004E-2</c:v>
                </c:pt>
                <c:pt idx="25624">
                  <c:v>9.6248200000000006E-2</c:v>
                </c:pt>
                <c:pt idx="25625">
                  <c:v>9.6605999999999997E-2</c:v>
                </c:pt>
                <c:pt idx="25626">
                  <c:v>9.6878500000000006E-2</c:v>
                </c:pt>
                <c:pt idx="25627">
                  <c:v>9.7184300000000001E-2</c:v>
                </c:pt>
                <c:pt idx="25628">
                  <c:v>9.7457500000000002E-2</c:v>
                </c:pt>
                <c:pt idx="25629">
                  <c:v>9.7742899999999994E-2</c:v>
                </c:pt>
                <c:pt idx="25630">
                  <c:v>9.8039600000000005E-2</c:v>
                </c:pt>
                <c:pt idx="25631">
                  <c:v>9.8307099999999994E-2</c:v>
                </c:pt>
                <c:pt idx="25632">
                  <c:v>9.8602599999999999E-2</c:v>
                </c:pt>
                <c:pt idx="25633">
                  <c:v>9.8872199999999993E-2</c:v>
                </c:pt>
                <c:pt idx="25634">
                  <c:v>9.9154000000000006E-2</c:v>
                </c:pt>
                <c:pt idx="25635">
                  <c:v>9.9435700000000002E-2</c:v>
                </c:pt>
                <c:pt idx="25636">
                  <c:v>9.9711599999999997E-2</c:v>
                </c:pt>
                <c:pt idx="25637">
                  <c:v>9.9990200000000001E-2</c:v>
                </c:pt>
                <c:pt idx="25638">
                  <c:v>0.100263</c:v>
                </c:pt>
                <c:pt idx="25639">
                  <c:v>0.100526</c:v>
                </c:pt>
                <c:pt idx="25640">
                  <c:v>0.100799</c:v>
                </c:pt>
                <c:pt idx="25641">
                  <c:v>0.10106</c:v>
                </c:pt>
                <c:pt idx="25642">
                  <c:v>0.101322</c:v>
                </c:pt>
                <c:pt idx="25643">
                  <c:v>0.101591</c:v>
                </c:pt>
                <c:pt idx="25644">
                  <c:v>0.101837</c:v>
                </c:pt>
                <c:pt idx="25645">
                  <c:v>0.102116</c:v>
                </c:pt>
                <c:pt idx="25646">
                  <c:v>0.102363</c:v>
                </c:pt>
                <c:pt idx="25647">
                  <c:v>0.102627</c:v>
                </c:pt>
                <c:pt idx="25648">
                  <c:v>0.102885</c:v>
                </c:pt>
                <c:pt idx="25649">
                  <c:v>0.103121</c:v>
                </c:pt>
                <c:pt idx="25650">
                  <c:v>0.10339</c:v>
                </c:pt>
                <c:pt idx="25651">
                  <c:v>0.103614</c:v>
                </c:pt>
                <c:pt idx="25652">
                  <c:v>0.10387299999999999</c:v>
                </c:pt>
                <c:pt idx="25653">
                  <c:v>0.104111</c:v>
                </c:pt>
                <c:pt idx="25654">
                  <c:v>0.104347</c:v>
                </c:pt>
                <c:pt idx="25655">
                  <c:v>0.10460700000000001</c:v>
                </c:pt>
                <c:pt idx="25656">
                  <c:v>0.104827</c:v>
                </c:pt>
                <c:pt idx="25657">
                  <c:v>0.105083</c:v>
                </c:pt>
                <c:pt idx="25658">
                  <c:v>0.105306</c:v>
                </c:pt>
                <c:pt idx="25659">
                  <c:v>0.105545</c:v>
                </c:pt>
                <c:pt idx="25660">
                  <c:v>0.10578600000000001</c:v>
                </c:pt>
                <c:pt idx="25661">
                  <c:v>0.10591100000000001</c:v>
                </c:pt>
                <c:pt idx="25662">
                  <c:v>0.10610899999999999</c:v>
                </c:pt>
                <c:pt idx="25663">
                  <c:v>0.106321</c:v>
                </c:pt>
                <c:pt idx="25664">
                  <c:v>0.106491</c:v>
                </c:pt>
                <c:pt idx="25665">
                  <c:v>0.10671700000000001</c:v>
                </c:pt>
                <c:pt idx="25666">
                  <c:v>0.10688599999999999</c:v>
                </c:pt>
                <c:pt idx="25667">
                  <c:v>0.10709399999999999</c:v>
                </c:pt>
                <c:pt idx="25668">
                  <c:v>0.107282</c:v>
                </c:pt>
                <c:pt idx="25669">
                  <c:v>0.10745399999999999</c:v>
                </c:pt>
                <c:pt idx="25670">
                  <c:v>0.107653</c:v>
                </c:pt>
                <c:pt idx="25671">
                  <c:v>0.107809</c:v>
                </c:pt>
                <c:pt idx="25672">
                  <c:v>0.108005</c:v>
                </c:pt>
                <c:pt idx="25673">
                  <c:v>0.108171</c:v>
                </c:pt>
                <c:pt idx="25674">
                  <c:v>0.108348</c:v>
                </c:pt>
                <c:pt idx="25675">
                  <c:v>0.108527</c:v>
                </c:pt>
                <c:pt idx="25676">
                  <c:v>0.108696</c:v>
                </c:pt>
                <c:pt idx="25677">
                  <c:v>0.108875</c:v>
                </c:pt>
                <c:pt idx="25678">
                  <c:v>0.109039</c:v>
                </c:pt>
                <c:pt idx="25679">
                  <c:v>0.10920100000000001</c:v>
                </c:pt>
                <c:pt idx="25680">
                  <c:v>0.109359</c:v>
                </c:pt>
                <c:pt idx="25681">
                  <c:v>0.10951900000000001</c:v>
                </c:pt>
                <c:pt idx="25682">
                  <c:v>0.10967</c:v>
                </c:pt>
                <c:pt idx="25683">
                  <c:v>0.109833</c:v>
                </c:pt>
                <c:pt idx="25684">
                  <c:v>0.109976</c:v>
                </c:pt>
                <c:pt idx="25685">
                  <c:v>0.110139</c:v>
                </c:pt>
                <c:pt idx="25686">
                  <c:v>0.110293</c:v>
                </c:pt>
                <c:pt idx="25687">
                  <c:v>0.110439</c:v>
                </c:pt>
                <c:pt idx="25688">
                  <c:v>0.11058800000000001</c:v>
                </c:pt>
                <c:pt idx="25689">
                  <c:v>0.110706</c:v>
                </c:pt>
                <c:pt idx="25690">
                  <c:v>0.11088000000000001</c:v>
                </c:pt>
                <c:pt idx="25691">
                  <c:v>0.11103300000000001</c:v>
                </c:pt>
                <c:pt idx="25692">
                  <c:v>0.111139</c:v>
                </c:pt>
                <c:pt idx="25693">
                  <c:v>0.111142</c:v>
                </c:pt>
                <c:pt idx="25694">
                  <c:v>0.111123</c:v>
                </c:pt>
                <c:pt idx="25695">
                  <c:v>0.111285</c:v>
                </c:pt>
                <c:pt idx="25696">
                  <c:v>0.11154799999999999</c:v>
                </c:pt>
                <c:pt idx="25697">
                  <c:v>0.111859</c:v>
                </c:pt>
                <c:pt idx="25698">
                  <c:v>0.112118</c:v>
                </c:pt>
                <c:pt idx="25699">
                  <c:v>0.11233799999999999</c:v>
                </c:pt>
                <c:pt idx="25700">
                  <c:v>0.112597</c:v>
                </c:pt>
                <c:pt idx="25701">
                  <c:v>0.11282499999999999</c:v>
                </c:pt>
                <c:pt idx="25702">
                  <c:v>0.113079</c:v>
                </c:pt>
                <c:pt idx="25703">
                  <c:v>0.113318</c:v>
                </c:pt>
                <c:pt idx="25704">
                  <c:v>0.11354300000000001</c:v>
                </c:pt>
                <c:pt idx="25705">
                  <c:v>0.113802</c:v>
                </c:pt>
                <c:pt idx="25706">
                  <c:v>0.114022</c:v>
                </c:pt>
                <c:pt idx="25707">
                  <c:v>0.11426799999999999</c:v>
                </c:pt>
                <c:pt idx="25708">
                  <c:v>0.114496</c:v>
                </c:pt>
                <c:pt idx="25709">
                  <c:v>0.11471099999999999</c:v>
                </c:pt>
                <c:pt idx="25710">
                  <c:v>0.114953</c:v>
                </c:pt>
                <c:pt idx="25711">
                  <c:v>0.11515</c:v>
                </c:pt>
                <c:pt idx="25712">
                  <c:v>0.115374</c:v>
                </c:pt>
                <c:pt idx="25713">
                  <c:v>0.115581</c:v>
                </c:pt>
                <c:pt idx="25714">
                  <c:v>0.115809</c:v>
                </c:pt>
                <c:pt idx="25715">
                  <c:v>0.11606900000000001</c:v>
                </c:pt>
                <c:pt idx="25716">
                  <c:v>0.116231</c:v>
                </c:pt>
                <c:pt idx="25717">
                  <c:v>0.116325</c:v>
                </c:pt>
                <c:pt idx="25718">
                  <c:v>0.116387</c:v>
                </c:pt>
                <c:pt idx="25719">
                  <c:v>0.11659700000000001</c:v>
                </c:pt>
                <c:pt idx="25720">
                  <c:v>0.116951</c:v>
                </c:pt>
                <c:pt idx="25721">
                  <c:v>0.117298</c:v>
                </c:pt>
                <c:pt idx="25722">
                  <c:v>0.117645</c:v>
                </c:pt>
                <c:pt idx="25723">
                  <c:v>0.117938</c:v>
                </c:pt>
                <c:pt idx="25724">
                  <c:v>0.118257</c:v>
                </c:pt>
                <c:pt idx="25725">
                  <c:v>0.118588</c:v>
                </c:pt>
                <c:pt idx="25726">
                  <c:v>0.118892</c:v>
                </c:pt>
                <c:pt idx="25727">
                  <c:v>0.119231</c:v>
                </c:pt>
                <c:pt idx="25728">
                  <c:v>0.119523</c:v>
                </c:pt>
                <c:pt idx="25729">
                  <c:v>0.119836</c:v>
                </c:pt>
                <c:pt idx="25730">
                  <c:v>0.12013799999999999</c:v>
                </c:pt>
                <c:pt idx="25731">
                  <c:v>0.12042</c:v>
                </c:pt>
                <c:pt idx="25732">
                  <c:v>0.12074</c:v>
                </c:pt>
                <c:pt idx="25733">
                  <c:v>0.12101199999999999</c:v>
                </c:pt>
                <c:pt idx="25734">
                  <c:v>0.121323</c:v>
                </c:pt>
                <c:pt idx="25735">
                  <c:v>0.121612</c:v>
                </c:pt>
                <c:pt idx="25736">
                  <c:v>0.12189800000000001</c:v>
                </c:pt>
                <c:pt idx="25737">
                  <c:v>0.122209</c:v>
                </c:pt>
                <c:pt idx="25738">
                  <c:v>0.12247</c:v>
                </c:pt>
                <c:pt idx="25739">
                  <c:v>0.122766</c:v>
                </c:pt>
                <c:pt idx="25740">
                  <c:v>0.123026</c:v>
                </c:pt>
                <c:pt idx="25741">
                  <c:v>0.123298</c:v>
                </c:pt>
                <c:pt idx="25742">
                  <c:v>0.12358</c:v>
                </c:pt>
                <c:pt idx="25743">
                  <c:v>0.12383</c:v>
                </c:pt>
                <c:pt idx="25744">
                  <c:v>0.12411700000000001</c:v>
                </c:pt>
                <c:pt idx="25745">
                  <c:v>0.12436800000000001</c:v>
                </c:pt>
                <c:pt idx="25746">
                  <c:v>0.124643</c:v>
                </c:pt>
                <c:pt idx="25747">
                  <c:v>0.12490999999999999</c:v>
                </c:pt>
                <c:pt idx="25748">
                  <c:v>0.12515499999999999</c:v>
                </c:pt>
                <c:pt idx="25749">
                  <c:v>0.125418</c:v>
                </c:pt>
                <c:pt idx="25750">
                  <c:v>0.12564900000000001</c:v>
                </c:pt>
                <c:pt idx="25751">
                  <c:v>0.12590199999999999</c:v>
                </c:pt>
                <c:pt idx="25752">
                  <c:v>0.126142</c:v>
                </c:pt>
                <c:pt idx="25753">
                  <c:v>0.12637699999999999</c:v>
                </c:pt>
                <c:pt idx="25754">
                  <c:v>0.12662499999999999</c:v>
                </c:pt>
                <c:pt idx="25755">
                  <c:v>0.12685399999999999</c:v>
                </c:pt>
                <c:pt idx="25756">
                  <c:v>0.12710199999999999</c:v>
                </c:pt>
                <c:pt idx="25757">
                  <c:v>0.127333</c:v>
                </c:pt>
                <c:pt idx="25758">
                  <c:v>0.127557</c:v>
                </c:pt>
                <c:pt idx="25759">
                  <c:v>0.12778400000000001</c:v>
                </c:pt>
                <c:pt idx="25760">
                  <c:v>0.127995</c:v>
                </c:pt>
                <c:pt idx="25761">
                  <c:v>0.128217</c:v>
                </c:pt>
                <c:pt idx="25762">
                  <c:v>0.12842500000000001</c:v>
                </c:pt>
                <c:pt idx="25763">
                  <c:v>0.128635</c:v>
                </c:pt>
                <c:pt idx="25764">
                  <c:v>0.12884799999999999</c:v>
                </c:pt>
                <c:pt idx="25765">
                  <c:v>0.129053</c:v>
                </c:pt>
                <c:pt idx="25766">
                  <c:v>0.129269</c:v>
                </c:pt>
                <c:pt idx="25767">
                  <c:v>0.129469</c:v>
                </c:pt>
                <c:pt idx="25768">
                  <c:v>0.12966800000000001</c:v>
                </c:pt>
                <c:pt idx="25769">
                  <c:v>0.12986200000000001</c:v>
                </c:pt>
                <c:pt idx="25770">
                  <c:v>0.13004599999999999</c:v>
                </c:pt>
                <c:pt idx="25771">
                  <c:v>0.13023399999999999</c:v>
                </c:pt>
                <c:pt idx="25772">
                  <c:v>0.130412</c:v>
                </c:pt>
                <c:pt idx="25773">
                  <c:v>0.13059299999999999</c:v>
                </c:pt>
                <c:pt idx="25774">
                  <c:v>0.130773</c:v>
                </c:pt>
                <c:pt idx="25775">
                  <c:v>0.13095200000000001</c:v>
                </c:pt>
                <c:pt idx="25776">
                  <c:v>0.131133</c:v>
                </c:pt>
                <c:pt idx="25777">
                  <c:v>0.13130600000000001</c:v>
                </c:pt>
                <c:pt idx="25778">
                  <c:v>0.13147800000000001</c:v>
                </c:pt>
                <c:pt idx="25779">
                  <c:v>0.13163900000000001</c:v>
                </c:pt>
                <c:pt idx="25780">
                  <c:v>0.13179299999999999</c:v>
                </c:pt>
                <c:pt idx="25781">
                  <c:v>0.13194400000000001</c:v>
                </c:pt>
                <c:pt idx="25782">
                  <c:v>0.13209299999999999</c:v>
                </c:pt>
                <c:pt idx="25783">
                  <c:v>0.132242</c:v>
                </c:pt>
                <c:pt idx="25784">
                  <c:v>0.13239000000000001</c:v>
                </c:pt>
                <c:pt idx="25785">
                  <c:v>0.13253999999999999</c:v>
                </c:pt>
                <c:pt idx="25786">
                  <c:v>0.132687</c:v>
                </c:pt>
                <c:pt idx="25787">
                  <c:v>0.13283300000000001</c:v>
                </c:pt>
                <c:pt idx="25788">
                  <c:v>0.13297100000000001</c:v>
                </c:pt>
                <c:pt idx="25789">
                  <c:v>0.1331</c:v>
                </c:pt>
                <c:pt idx="25790">
                  <c:v>0.13322300000000001</c:v>
                </c:pt>
                <c:pt idx="25791">
                  <c:v>0.13333999999999999</c:v>
                </c:pt>
                <c:pt idx="25792">
                  <c:v>0.13345899999999999</c:v>
                </c:pt>
                <c:pt idx="25793">
                  <c:v>0.133573</c:v>
                </c:pt>
                <c:pt idx="25794">
                  <c:v>0.133691</c:v>
                </c:pt>
                <c:pt idx="25795">
                  <c:v>0.13380900000000001</c:v>
                </c:pt>
                <c:pt idx="25796">
                  <c:v>0.13392299999999999</c:v>
                </c:pt>
                <c:pt idx="25797">
                  <c:v>0.13403999999999999</c:v>
                </c:pt>
                <c:pt idx="25798">
                  <c:v>0.13414100000000001</c:v>
                </c:pt>
                <c:pt idx="25799">
                  <c:v>0.134239</c:v>
                </c:pt>
                <c:pt idx="25800">
                  <c:v>0.134327</c:v>
                </c:pt>
                <c:pt idx="25801">
                  <c:v>0.134411</c:v>
                </c:pt>
                <c:pt idx="25802">
                  <c:v>0.13449700000000001</c:v>
                </c:pt>
                <c:pt idx="25803">
                  <c:v>0.134576</c:v>
                </c:pt>
                <c:pt idx="25804">
                  <c:v>0.13466400000000001</c:v>
                </c:pt>
                <c:pt idx="25805">
                  <c:v>0.134746</c:v>
                </c:pt>
                <c:pt idx="25806">
                  <c:v>0.13483100000000001</c:v>
                </c:pt>
                <c:pt idx="25807">
                  <c:v>0.134912</c:v>
                </c:pt>
                <c:pt idx="25808">
                  <c:v>0.13497799999999999</c:v>
                </c:pt>
                <c:pt idx="25809">
                  <c:v>0.135044</c:v>
                </c:pt>
                <c:pt idx="25810">
                  <c:v>0.13509399999999999</c:v>
                </c:pt>
                <c:pt idx="25811">
                  <c:v>0.13514699999999999</c:v>
                </c:pt>
                <c:pt idx="25812">
                  <c:v>0.13519600000000001</c:v>
                </c:pt>
                <c:pt idx="25813">
                  <c:v>0.135243</c:v>
                </c:pt>
                <c:pt idx="25814">
                  <c:v>0.135296</c:v>
                </c:pt>
                <c:pt idx="25815">
                  <c:v>0.13534399999999999</c:v>
                </c:pt>
                <c:pt idx="25816">
                  <c:v>0.13539499999999999</c:v>
                </c:pt>
                <c:pt idx="25817">
                  <c:v>0.135438</c:v>
                </c:pt>
                <c:pt idx="25818">
                  <c:v>0.13547200000000001</c:v>
                </c:pt>
                <c:pt idx="25819">
                  <c:v>0.13550100000000001</c:v>
                </c:pt>
                <c:pt idx="25820">
                  <c:v>0.135519</c:v>
                </c:pt>
                <c:pt idx="25821">
                  <c:v>0.13553399999999999</c:v>
                </c:pt>
                <c:pt idx="25822">
                  <c:v>0.135548</c:v>
                </c:pt>
                <c:pt idx="25823">
                  <c:v>0.13556099999999999</c:v>
                </c:pt>
                <c:pt idx="25824">
                  <c:v>0.135578</c:v>
                </c:pt>
                <c:pt idx="25825">
                  <c:v>0.13559299999999999</c:v>
                </c:pt>
                <c:pt idx="25826">
                  <c:v>0.135606</c:v>
                </c:pt>
                <c:pt idx="25827">
                  <c:v>0.13561500000000001</c:v>
                </c:pt>
                <c:pt idx="25828">
                  <c:v>0.13561400000000001</c:v>
                </c:pt>
                <c:pt idx="25829">
                  <c:v>0.13560700000000001</c:v>
                </c:pt>
                <c:pt idx="25830">
                  <c:v>0.13558600000000001</c:v>
                </c:pt>
                <c:pt idx="25831">
                  <c:v>0.13556399999999999</c:v>
                </c:pt>
                <c:pt idx="25832">
                  <c:v>0.135542</c:v>
                </c:pt>
                <c:pt idx="25833">
                  <c:v>0.135519</c:v>
                </c:pt>
                <c:pt idx="25834">
                  <c:v>0.13550000000000001</c:v>
                </c:pt>
                <c:pt idx="25835">
                  <c:v>0.13547600000000001</c:v>
                </c:pt>
                <c:pt idx="25836">
                  <c:v>0.13545299999999999</c:v>
                </c:pt>
                <c:pt idx="25837">
                  <c:v>0.13542699999999999</c:v>
                </c:pt>
                <c:pt idx="25838">
                  <c:v>0.13539000000000001</c:v>
                </c:pt>
                <c:pt idx="25839">
                  <c:v>0.13534599999999999</c:v>
                </c:pt>
                <c:pt idx="25840">
                  <c:v>0.13528499999999999</c:v>
                </c:pt>
                <c:pt idx="25841">
                  <c:v>0.13522600000000001</c:v>
                </c:pt>
                <c:pt idx="25842">
                  <c:v>0.13516700000000001</c:v>
                </c:pt>
                <c:pt idx="25843">
                  <c:v>0.135107</c:v>
                </c:pt>
                <c:pt idx="25844">
                  <c:v>0.135051</c:v>
                </c:pt>
                <c:pt idx="25845">
                  <c:v>0.134989</c:v>
                </c:pt>
                <c:pt idx="25846">
                  <c:v>0.13492999999999999</c:v>
                </c:pt>
                <c:pt idx="25847">
                  <c:v>0.13486600000000001</c:v>
                </c:pt>
                <c:pt idx="25848">
                  <c:v>0.13479099999999999</c:v>
                </c:pt>
                <c:pt idx="25849">
                  <c:v>0.13470499999999999</c:v>
                </c:pt>
                <c:pt idx="25850">
                  <c:v>0.134604</c:v>
                </c:pt>
                <c:pt idx="25851">
                  <c:v>0.13450799999999999</c:v>
                </c:pt>
                <c:pt idx="25852">
                  <c:v>0.134412</c:v>
                </c:pt>
                <c:pt idx="25853">
                  <c:v>0.13431299999999999</c:v>
                </c:pt>
                <c:pt idx="25854">
                  <c:v>0.134218</c:v>
                </c:pt>
                <c:pt idx="25855">
                  <c:v>0.13411699999999999</c:v>
                </c:pt>
                <c:pt idx="25856">
                  <c:v>0.134024</c:v>
                </c:pt>
                <c:pt idx="25857">
                  <c:v>0.13392200000000001</c:v>
                </c:pt>
                <c:pt idx="25858">
                  <c:v>0.1338</c:v>
                </c:pt>
                <c:pt idx="25859">
                  <c:v>0.133662</c:v>
                </c:pt>
                <c:pt idx="25860">
                  <c:v>0.13350899999999999</c:v>
                </c:pt>
                <c:pt idx="25861">
                  <c:v>0.13336600000000001</c:v>
                </c:pt>
                <c:pt idx="25862">
                  <c:v>0.133219</c:v>
                </c:pt>
                <c:pt idx="25863">
                  <c:v>0.133073</c:v>
                </c:pt>
                <c:pt idx="25864">
                  <c:v>0.13292999999999999</c:v>
                </c:pt>
                <c:pt idx="25865">
                  <c:v>0.13278000000000001</c:v>
                </c:pt>
                <c:pt idx="25866">
                  <c:v>0.13264000000000001</c:v>
                </c:pt>
                <c:pt idx="25867">
                  <c:v>0.13248299999999999</c:v>
                </c:pt>
                <c:pt idx="25868">
                  <c:v>0.13231399999999999</c:v>
                </c:pt>
                <c:pt idx="25869">
                  <c:v>0.132132</c:v>
                </c:pt>
                <c:pt idx="25870">
                  <c:v>0.131943</c:v>
                </c:pt>
                <c:pt idx="25871">
                  <c:v>0.13176299999999999</c:v>
                </c:pt>
                <c:pt idx="25872">
                  <c:v>0.131574</c:v>
                </c:pt>
                <c:pt idx="25873">
                  <c:v>0.13139200000000001</c:v>
                </c:pt>
                <c:pt idx="25874">
                  <c:v>0.13120599999999999</c:v>
                </c:pt>
                <c:pt idx="25875">
                  <c:v>0.13102</c:v>
                </c:pt>
                <c:pt idx="25876">
                  <c:v>0.13083900000000001</c:v>
                </c:pt>
                <c:pt idx="25877">
                  <c:v>0.130636</c:v>
                </c:pt>
                <c:pt idx="25878">
                  <c:v>0.13042599999999999</c:v>
                </c:pt>
                <c:pt idx="25879">
                  <c:v>0.13020100000000001</c:v>
                </c:pt>
                <c:pt idx="25880">
                  <c:v>0.12997700000000001</c:v>
                </c:pt>
                <c:pt idx="25881">
                  <c:v>0.12975600000000001</c:v>
                </c:pt>
                <c:pt idx="25882">
                  <c:v>0.129528</c:v>
                </c:pt>
                <c:pt idx="25883">
                  <c:v>0.129306</c:v>
                </c:pt>
                <c:pt idx="25884">
                  <c:v>0.129078</c:v>
                </c:pt>
                <c:pt idx="25885">
                  <c:v>0.128858</c:v>
                </c:pt>
                <c:pt idx="25886">
                  <c:v>0.128631</c:v>
                </c:pt>
                <c:pt idx="25887">
                  <c:v>0.128386</c:v>
                </c:pt>
                <c:pt idx="25888">
                  <c:v>0.128133</c:v>
                </c:pt>
                <c:pt idx="25889">
                  <c:v>0.12786700000000001</c:v>
                </c:pt>
                <c:pt idx="25890">
                  <c:v>0.127607</c:v>
                </c:pt>
                <c:pt idx="25891">
                  <c:v>0.12734300000000001</c:v>
                </c:pt>
                <c:pt idx="25892">
                  <c:v>0.127077</c:v>
                </c:pt>
                <c:pt idx="25893">
                  <c:v>0.12681400000000001</c:v>
                </c:pt>
                <c:pt idx="25894">
                  <c:v>0.12654699999999999</c:v>
                </c:pt>
                <c:pt idx="25895">
                  <c:v>0.12628800000000001</c:v>
                </c:pt>
                <c:pt idx="25896">
                  <c:v>0.12601299999999999</c:v>
                </c:pt>
                <c:pt idx="25897">
                  <c:v>0.12572900000000001</c:v>
                </c:pt>
                <c:pt idx="25898">
                  <c:v>0.12543299999999999</c:v>
                </c:pt>
                <c:pt idx="25899">
                  <c:v>0.12512999999999999</c:v>
                </c:pt>
                <c:pt idx="25900">
                  <c:v>0.124831</c:v>
                </c:pt>
                <c:pt idx="25901">
                  <c:v>0.12452299999999999</c:v>
                </c:pt>
                <c:pt idx="25902">
                  <c:v>0.12422</c:v>
                </c:pt>
                <c:pt idx="25903">
                  <c:v>0.123915</c:v>
                </c:pt>
                <c:pt idx="25904">
                  <c:v>0.123611</c:v>
                </c:pt>
                <c:pt idx="25905">
                  <c:v>0.123309</c:v>
                </c:pt>
                <c:pt idx="25906">
                  <c:v>0.122989</c:v>
                </c:pt>
                <c:pt idx="25907">
                  <c:v>0.12266299999999999</c:v>
                </c:pt>
                <c:pt idx="25908">
                  <c:v>0.122324</c:v>
                </c:pt>
                <c:pt idx="25909">
                  <c:v>0.121984</c:v>
                </c:pt>
                <c:pt idx="25910">
                  <c:v>0.121644</c:v>
                </c:pt>
                <c:pt idx="25911">
                  <c:v>0.121296</c:v>
                </c:pt>
                <c:pt idx="25912">
                  <c:v>0.120953</c:v>
                </c:pt>
                <c:pt idx="25913">
                  <c:v>0.120605</c:v>
                </c:pt>
                <c:pt idx="25914">
                  <c:v>0.120264</c:v>
                </c:pt>
                <c:pt idx="25915">
                  <c:v>0.11991599999999999</c:v>
                </c:pt>
                <c:pt idx="25916">
                  <c:v>0.11955399999999999</c:v>
                </c:pt>
                <c:pt idx="25917">
                  <c:v>0.119186</c:v>
                </c:pt>
                <c:pt idx="25918">
                  <c:v>0.11880499999999999</c:v>
                </c:pt>
                <c:pt idx="25919">
                  <c:v>0.11842800000000001</c:v>
                </c:pt>
                <c:pt idx="25920">
                  <c:v>0.11804199999999999</c:v>
                </c:pt>
                <c:pt idx="25921">
                  <c:v>0.117657</c:v>
                </c:pt>
                <c:pt idx="25922">
                  <c:v>0.117272</c:v>
                </c:pt>
                <c:pt idx="25923">
                  <c:v>0.116885</c:v>
                </c:pt>
                <c:pt idx="25924">
                  <c:v>0.116504</c:v>
                </c:pt>
                <c:pt idx="25925">
                  <c:v>0.116107</c:v>
                </c:pt>
                <c:pt idx="25926">
                  <c:v>0.115705</c:v>
                </c:pt>
                <c:pt idx="25927">
                  <c:v>0.115291</c:v>
                </c:pt>
                <c:pt idx="25928">
                  <c:v>0.114872</c:v>
                </c:pt>
                <c:pt idx="25929">
                  <c:v>0.114454</c:v>
                </c:pt>
                <c:pt idx="25930">
                  <c:v>0.114025</c:v>
                </c:pt>
                <c:pt idx="25931">
                  <c:v>0.11360099999999999</c:v>
                </c:pt>
                <c:pt idx="25932">
                  <c:v>0.11317199999999999</c:v>
                </c:pt>
                <c:pt idx="25933">
                  <c:v>0.11275</c:v>
                </c:pt>
                <c:pt idx="25934">
                  <c:v>0.11232300000000001</c:v>
                </c:pt>
                <c:pt idx="25935">
                  <c:v>0.111874</c:v>
                </c:pt>
                <c:pt idx="25936">
                  <c:v>0.111415</c:v>
                </c:pt>
                <c:pt idx="25937">
                  <c:v>0.110941</c:v>
                </c:pt>
                <c:pt idx="25938">
                  <c:v>0.110471</c:v>
                </c:pt>
                <c:pt idx="25939">
                  <c:v>0.109995</c:v>
                </c:pt>
                <c:pt idx="25940">
                  <c:v>0.109514</c:v>
                </c:pt>
                <c:pt idx="25941">
                  <c:v>0.10903400000000001</c:v>
                </c:pt>
                <c:pt idx="25942">
                  <c:v>0.10854900000000001</c:v>
                </c:pt>
                <c:pt idx="25943">
                  <c:v>0.108072</c:v>
                </c:pt>
                <c:pt idx="25944">
                  <c:v>0.107583</c:v>
                </c:pt>
                <c:pt idx="25945">
                  <c:v>0.107088</c:v>
                </c:pt>
                <c:pt idx="25946">
                  <c:v>0.106585</c:v>
                </c:pt>
                <c:pt idx="25947">
                  <c:v>0.106073</c:v>
                </c:pt>
                <c:pt idx="25948">
                  <c:v>0.10556400000000001</c:v>
                </c:pt>
                <c:pt idx="25949">
                  <c:v>0.105044</c:v>
                </c:pt>
                <c:pt idx="25950">
                  <c:v>0.10452400000000001</c:v>
                </c:pt>
                <c:pt idx="25951">
                  <c:v>0.104</c:v>
                </c:pt>
                <c:pt idx="25952">
                  <c:v>0.103477</c:v>
                </c:pt>
                <c:pt idx="25953">
                  <c:v>0.10295600000000001</c:v>
                </c:pt>
                <c:pt idx="25954">
                  <c:v>0.102421</c:v>
                </c:pt>
                <c:pt idx="25955">
                  <c:v>0.101885</c:v>
                </c:pt>
                <c:pt idx="25956">
                  <c:v>0.101338</c:v>
                </c:pt>
                <c:pt idx="25957">
                  <c:v>0.10079200000000001</c:v>
                </c:pt>
                <c:pt idx="25958">
                  <c:v>0.100242</c:v>
                </c:pt>
                <c:pt idx="25959">
                  <c:v>9.9681900000000004E-2</c:v>
                </c:pt>
                <c:pt idx="25960">
                  <c:v>9.9122699999999994E-2</c:v>
                </c:pt>
                <c:pt idx="25961">
                  <c:v>9.8556900000000003E-2</c:v>
                </c:pt>
                <c:pt idx="25962">
                  <c:v>9.7998799999999997E-2</c:v>
                </c:pt>
                <c:pt idx="25963">
                  <c:v>9.7429500000000002E-2</c:v>
                </c:pt>
                <c:pt idx="25964">
                  <c:v>9.6844600000000003E-2</c:v>
                </c:pt>
                <c:pt idx="25965">
                  <c:v>9.6251100000000006E-2</c:v>
                </c:pt>
                <c:pt idx="25966">
                  <c:v>9.5647999999999997E-2</c:v>
                </c:pt>
                <c:pt idx="25967">
                  <c:v>9.5052300000000006E-2</c:v>
                </c:pt>
                <c:pt idx="25968">
                  <c:v>9.4445899999999999E-2</c:v>
                </c:pt>
                <c:pt idx="25969">
                  <c:v>9.3836100000000006E-2</c:v>
                </c:pt>
                <c:pt idx="25970">
                  <c:v>9.3221600000000002E-2</c:v>
                </c:pt>
                <c:pt idx="25971">
                  <c:v>9.2602000000000004E-2</c:v>
                </c:pt>
                <c:pt idx="25972">
                  <c:v>9.1987799999999995E-2</c:v>
                </c:pt>
                <c:pt idx="25973">
                  <c:v>9.13606E-2</c:v>
                </c:pt>
                <c:pt idx="25974">
                  <c:v>9.0733900000000006E-2</c:v>
                </c:pt>
                <c:pt idx="25975">
                  <c:v>9.0099499999999999E-2</c:v>
                </c:pt>
                <c:pt idx="25976">
                  <c:v>8.9464299999999997E-2</c:v>
                </c:pt>
                <c:pt idx="25977">
                  <c:v>8.8830599999999996E-2</c:v>
                </c:pt>
                <c:pt idx="25978">
                  <c:v>8.8182999999999997E-2</c:v>
                </c:pt>
                <c:pt idx="25979">
                  <c:v>8.7536299999999997E-2</c:v>
                </c:pt>
                <c:pt idx="25980">
                  <c:v>8.6878800000000006E-2</c:v>
                </c:pt>
                <c:pt idx="25981">
                  <c:v>8.6224999999999996E-2</c:v>
                </c:pt>
                <c:pt idx="25982">
                  <c:v>8.5568099999999994E-2</c:v>
                </c:pt>
                <c:pt idx="25983">
                  <c:v>8.4902199999999997E-2</c:v>
                </c:pt>
                <c:pt idx="25984">
                  <c:v>8.4238199999999999E-2</c:v>
                </c:pt>
                <c:pt idx="25985">
                  <c:v>8.3564299999999994E-2</c:v>
                </c:pt>
                <c:pt idx="25986">
                  <c:v>8.2897600000000002E-2</c:v>
                </c:pt>
                <c:pt idx="25987">
                  <c:v>8.2221699999999995E-2</c:v>
                </c:pt>
                <c:pt idx="25988">
                  <c:v>8.1538600000000003E-2</c:v>
                </c:pt>
                <c:pt idx="25989">
                  <c:v>8.08527E-2</c:v>
                </c:pt>
                <c:pt idx="25990">
                  <c:v>8.0157300000000001E-2</c:v>
                </c:pt>
                <c:pt idx="25991">
                  <c:v>7.9469399999999996E-2</c:v>
                </c:pt>
                <c:pt idx="25992">
                  <c:v>7.8770300000000001E-2</c:v>
                </c:pt>
                <c:pt idx="25993">
                  <c:v>7.8071299999999996E-2</c:v>
                </c:pt>
                <c:pt idx="25994">
                  <c:v>7.7368800000000001E-2</c:v>
                </c:pt>
                <c:pt idx="25995">
                  <c:v>7.66622E-2</c:v>
                </c:pt>
                <c:pt idx="25996">
                  <c:v>7.5961500000000001E-2</c:v>
                </c:pt>
                <c:pt idx="25997">
                  <c:v>7.5245999999999993E-2</c:v>
                </c:pt>
                <c:pt idx="25998">
                  <c:v>7.4529999999999999E-2</c:v>
                </c:pt>
                <c:pt idx="25999">
                  <c:v>7.3804499999999995E-2</c:v>
                </c:pt>
                <c:pt idx="26000">
                  <c:v>7.3077699999999995E-2</c:v>
                </c:pt>
                <c:pt idx="26001">
                  <c:v>7.2352899999999998E-2</c:v>
                </c:pt>
                <c:pt idx="26002">
                  <c:v>7.1616200000000005E-2</c:v>
                </c:pt>
                <c:pt idx="26003">
                  <c:v>7.0883500000000002E-2</c:v>
                </c:pt>
                <c:pt idx="26004">
                  <c:v>7.0143300000000006E-2</c:v>
                </c:pt>
                <c:pt idx="26005">
                  <c:v>6.9409299999999993E-2</c:v>
                </c:pt>
                <c:pt idx="26006">
                  <c:v>6.8672700000000003E-2</c:v>
                </c:pt>
                <c:pt idx="26007">
                  <c:v>6.7923499999999998E-2</c:v>
                </c:pt>
                <c:pt idx="26008">
                  <c:v>6.7172800000000005E-2</c:v>
                </c:pt>
                <c:pt idx="26009">
                  <c:v>6.6410499999999997E-2</c:v>
                </c:pt>
                <c:pt idx="26010">
                  <c:v>6.5654199999999996E-2</c:v>
                </c:pt>
                <c:pt idx="26011">
                  <c:v>6.4891099999999993E-2</c:v>
                </c:pt>
                <c:pt idx="26012">
                  <c:v>6.4122499999999999E-2</c:v>
                </c:pt>
                <c:pt idx="26013">
                  <c:v>6.3354999999999995E-2</c:v>
                </c:pt>
                <c:pt idx="26014">
                  <c:v>6.2582700000000005E-2</c:v>
                </c:pt>
                <c:pt idx="26015">
                  <c:v>6.182E-2</c:v>
                </c:pt>
                <c:pt idx="26016">
                  <c:v>6.1046000000000003E-2</c:v>
                </c:pt>
                <c:pt idx="26017">
                  <c:v>6.0266100000000003E-2</c:v>
                </c:pt>
                <c:pt idx="26018">
                  <c:v>5.9479600000000001E-2</c:v>
                </c:pt>
                <c:pt idx="26019">
                  <c:v>5.8687099999999999E-2</c:v>
                </c:pt>
                <c:pt idx="26020">
                  <c:v>5.7899600000000002E-2</c:v>
                </c:pt>
                <c:pt idx="26021">
                  <c:v>5.7100600000000001E-2</c:v>
                </c:pt>
                <c:pt idx="26022">
                  <c:v>5.6303199999999998E-2</c:v>
                </c:pt>
                <c:pt idx="26023">
                  <c:v>5.5501799999999997E-2</c:v>
                </c:pt>
                <c:pt idx="26024">
                  <c:v>5.4703599999999998E-2</c:v>
                </c:pt>
                <c:pt idx="26025">
                  <c:v>5.3908699999999997E-2</c:v>
                </c:pt>
                <c:pt idx="26026">
                  <c:v>5.3099599999999997E-2</c:v>
                </c:pt>
                <c:pt idx="26027">
                  <c:v>5.2288300000000003E-2</c:v>
                </c:pt>
                <c:pt idx="26028">
                  <c:v>5.14668E-2</c:v>
                </c:pt>
                <c:pt idx="26029">
                  <c:v>5.0648800000000001E-2</c:v>
                </c:pt>
                <c:pt idx="26030">
                  <c:v>4.9829499999999999E-2</c:v>
                </c:pt>
                <c:pt idx="26031">
                  <c:v>4.90009E-2</c:v>
                </c:pt>
                <c:pt idx="26032">
                  <c:v>4.8175000000000003E-2</c:v>
                </c:pt>
                <c:pt idx="26033">
                  <c:v>4.7343799999999998E-2</c:v>
                </c:pt>
                <c:pt idx="26034">
                  <c:v>4.6521800000000002E-2</c:v>
                </c:pt>
                <c:pt idx="26035">
                  <c:v>4.5693400000000002E-2</c:v>
                </c:pt>
                <c:pt idx="26036">
                  <c:v>4.48543E-2</c:v>
                </c:pt>
                <c:pt idx="26037">
                  <c:v>4.4011000000000002E-2</c:v>
                </c:pt>
                <c:pt idx="26038">
                  <c:v>4.3160400000000002E-2</c:v>
                </c:pt>
                <c:pt idx="26039">
                  <c:v>4.2316800000000002E-2</c:v>
                </c:pt>
                <c:pt idx="26040">
                  <c:v>4.1465099999999998E-2</c:v>
                </c:pt>
                <c:pt idx="26041">
                  <c:v>4.0611099999999997E-2</c:v>
                </c:pt>
                <c:pt idx="26042">
                  <c:v>3.9755699999999998E-2</c:v>
                </c:pt>
                <c:pt idx="26043">
                  <c:v>3.8900400000000002E-2</c:v>
                </c:pt>
                <c:pt idx="26044">
                  <c:v>3.8051099999999997E-2</c:v>
                </c:pt>
                <c:pt idx="26045">
                  <c:v>3.7188899999999997E-2</c:v>
                </c:pt>
                <c:pt idx="26046">
                  <c:v>3.6321899999999997E-2</c:v>
                </c:pt>
                <c:pt idx="26047">
                  <c:v>3.5446199999999997E-2</c:v>
                </c:pt>
                <c:pt idx="26048">
                  <c:v>3.4571900000000003E-2</c:v>
                </c:pt>
                <c:pt idx="26049">
                  <c:v>3.3700000000000001E-2</c:v>
                </c:pt>
                <c:pt idx="26050">
                  <c:v>3.28192E-2</c:v>
                </c:pt>
                <c:pt idx="26051">
                  <c:v>3.1940700000000002E-2</c:v>
                </c:pt>
                <c:pt idx="26052">
                  <c:v>3.1056899999999998E-2</c:v>
                </c:pt>
                <c:pt idx="26053">
                  <c:v>3.0180499999999999E-2</c:v>
                </c:pt>
                <c:pt idx="26054">
                  <c:v>2.9301000000000001E-2</c:v>
                </c:pt>
                <c:pt idx="26055">
                  <c:v>2.8409299999999998E-2</c:v>
                </c:pt>
                <c:pt idx="26056">
                  <c:v>2.7513699999999999E-2</c:v>
                </c:pt>
                <c:pt idx="26057">
                  <c:v>2.6609600000000001E-2</c:v>
                </c:pt>
                <c:pt idx="26058">
                  <c:v>2.5713099999999999E-2</c:v>
                </c:pt>
                <c:pt idx="26059">
                  <c:v>2.4812000000000001E-2</c:v>
                </c:pt>
                <c:pt idx="26060">
                  <c:v>2.39077E-2</c:v>
                </c:pt>
                <c:pt idx="26061">
                  <c:v>2.3003900000000001E-2</c:v>
                </c:pt>
                <c:pt idx="26062">
                  <c:v>2.2096600000000001E-2</c:v>
                </c:pt>
                <c:pt idx="26063">
                  <c:v>2.1196E-2</c:v>
                </c:pt>
                <c:pt idx="26064">
                  <c:v>2.02851E-2</c:v>
                </c:pt>
                <c:pt idx="26065">
                  <c:v>1.9368199999999999E-2</c:v>
                </c:pt>
                <c:pt idx="26066">
                  <c:v>1.8445199999999998E-2</c:v>
                </c:pt>
                <c:pt idx="26067">
                  <c:v>1.75202E-2</c:v>
                </c:pt>
                <c:pt idx="26068">
                  <c:v>1.6600199999999999E-2</c:v>
                </c:pt>
                <c:pt idx="26069">
                  <c:v>1.56723E-2</c:v>
                </c:pt>
                <c:pt idx="26070">
                  <c:v>1.4745400000000001E-2</c:v>
                </c:pt>
                <c:pt idx="26071">
                  <c:v>1.38152E-2</c:v>
                </c:pt>
                <c:pt idx="26072">
                  <c:v>1.2888200000000001E-2</c:v>
                </c:pt>
                <c:pt idx="26073">
                  <c:v>1.19604E-2</c:v>
                </c:pt>
                <c:pt idx="26074">
                  <c:v>1.10156E-2</c:v>
                </c:pt>
                <c:pt idx="26075">
                  <c:v>1.00619E-2</c:v>
                </c:pt>
                <c:pt idx="26076" formatCode="0.00E+00">
                  <c:v>9.0984800000000008E-3</c:v>
                </c:pt>
                <c:pt idx="26077" formatCode="0.00E+00">
                  <c:v>8.1408699999999997E-3</c:v>
                </c:pt>
                <c:pt idx="26078" formatCode="0.00E+00">
                  <c:v>7.1832500000000004E-3</c:v>
                </c:pt>
                <c:pt idx="26079" formatCode="0.00E+00">
                  <c:v>6.2193999999999999E-3</c:v>
                </c:pt>
                <c:pt idx="26080" formatCode="0.00E+00">
                  <c:v>5.25634E-3</c:v>
                </c:pt>
                <c:pt idx="26081" formatCode="0.00E+00">
                  <c:v>4.2879499999999996E-3</c:v>
                </c:pt>
                <c:pt idx="26082" formatCode="0.00E+00">
                  <c:v>3.32577E-3</c:v>
                </c:pt>
                <c:pt idx="26083" formatCode="0.00E+00">
                  <c:v>2.3575699999999998E-3</c:v>
                </c:pt>
                <c:pt idx="26084" formatCode="0.00E+00">
                  <c:v>1.3824499999999999E-3</c:v>
                </c:pt>
                <c:pt idx="26085" formatCode="0.00E+00">
                  <c:v>4.0432700000000001E-4</c:v>
                </c:pt>
                <c:pt idx="26086" formatCode="0.00E+00">
                  <c:v>-5.7922900000000001E-4</c:v>
                </c:pt>
                <c:pt idx="26087" formatCode="0.00E+00">
                  <c:v>-1.5566899999999999E-3</c:v>
                </c:pt>
                <c:pt idx="26088" formatCode="0.00E+00">
                  <c:v>-2.5402599999999999E-3</c:v>
                </c:pt>
                <c:pt idx="26089" formatCode="0.00E+00">
                  <c:v>-3.5240499999999999E-3</c:v>
                </c:pt>
                <c:pt idx="26090" formatCode="0.00E+00">
                  <c:v>-4.5092400000000003E-3</c:v>
                </c:pt>
                <c:pt idx="26091" formatCode="0.00E+00">
                  <c:v>-5.4964300000000001E-3</c:v>
                </c:pt>
                <c:pt idx="26092" formatCode="0.00E+00">
                  <c:v>-6.4797199999999996E-3</c:v>
                </c:pt>
                <c:pt idx="26093" formatCode="0.00E+00">
                  <c:v>-7.4728700000000004E-3</c:v>
                </c:pt>
                <c:pt idx="26094" formatCode="0.00E+00">
                  <c:v>-8.4680899999999993E-3</c:v>
                </c:pt>
                <c:pt idx="26095" formatCode="0.00E+00">
                  <c:v>-9.4689600000000002E-3</c:v>
                </c:pt>
                <c:pt idx="26096">
                  <c:v>-1.04698E-2</c:v>
                </c:pt>
                <c:pt idx="26097">
                  <c:v>-1.1468300000000001E-2</c:v>
                </c:pt>
                <c:pt idx="26098">
                  <c:v>-1.24735E-2</c:v>
                </c:pt>
                <c:pt idx="26099">
                  <c:v>-1.34763E-2</c:v>
                </c:pt>
                <c:pt idx="26100">
                  <c:v>-1.44817E-2</c:v>
                </c:pt>
                <c:pt idx="26101">
                  <c:v>-1.54825E-2</c:v>
                </c:pt>
                <c:pt idx="26102">
                  <c:v>-1.6487600000000002E-2</c:v>
                </c:pt>
                <c:pt idx="26103">
                  <c:v>-1.7508300000000001E-2</c:v>
                </c:pt>
                <c:pt idx="26104">
                  <c:v>-1.85372E-2</c:v>
                </c:pt>
                <c:pt idx="26105">
                  <c:v>-1.95736E-2</c:v>
                </c:pt>
                <c:pt idx="26106">
                  <c:v>-2.0603900000000001E-2</c:v>
                </c:pt>
                <c:pt idx="26107">
                  <c:v>-2.16359E-2</c:v>
                </c:pt>
                <c:pt idx="26108">
                  <c:v>-2.26705E-2</c:v>
                </c:pt>
                <c:pt idx="26109">
                  <c:v>-2.37044E-2</c:v>
                </c:pt>
                <c:pt idx="26110">
                  <c:v>-2.47414E-2</c:v>
                </c:pt>
                <c:pt idx="26111">
                  <c:v>-2.57737E-2</c:v>
                </c:pt>
                <c:pt idx="26112">
                  <c:v>-2.68124E-2</c:v>
                </c:pt>
                <c:pt idx="26113">
                  <c:v>-2.7854400000000001E-2</c:v>
                </c:pt>
                <c:pt idx="26114">
                  <c:v>-2.88997E-2</c:v>
                </c:pt>
                <c:pt idx="26115">
                  <c:v>-2.9947600000000001E-2</c:v>
                </c:pt>
                <c:pt idx="26116">
                  <c:v>-3.0992100000000002E-2</c:v>
                </c:pt>
                <c:pt idx="26117">
                  <c:v>-3.2041699999999999E-2</c:v>
                </c:pt>
                <c:pt idx="26118">
                  <c:v>-3.3089800000000003E-2</c:v>
                </c:pt>
                <c:pt idx="26119">
                  <c:v>-3.4139599999999999E-2</c:v>
                </c:pt>
                <c:pt idx="26120">
                  <c:v>-3.5188400000000002E-2</c:v>
                </c:pt>
                <c:pt idx="26121">
                  <c:v>-3.6235700000000003E-2</c:v>
                </c:pt>
                <c:pt idx="26122">
                  <c:v>-3.7290499999999997E-2</c:v>
                </c:pt>
                <c:pt idx="26123">
                  <c:v>-3.8346999999999999E-2</c:v>
                </c:pt>
                <c:pt idx="26124">
                  <c:v>-3.9406999999999998E-2</c:v>
                </c:pt>
                <c:pt idx="26125">
                  <c:v>-4.0464199999999999E-2</c:v>
                </c:pt>
                <c:pt idx="26126">
                  <c:v>-4.1520300000000003E-2</c:v>
                </c:pt>
                <c:pt idx="26127">
                  <c:v>-4.258E-2</c:v>
                </c:pt>
                <c:pt idx="26128">
                  <c:v>-4.3638700000000002E-2</c:v>
                </c:pt>
                <c:pt idx="26129">
                  <c:v>-4.4700200000000002E-2</c:v>
                </c:pt>
                <c:pt idx="26130">
                  <c:v>-4.5759500000000002E-2</c:v>
                </c:pt>
                <c:pt idx="26131">
                  <c:v>-4.6821599999999998E-2</c:v>
                </c:pt>
                <c:pt idx="26132">
                  <c:v>-4.7888899999999998E-2</c:v>
                </c:pt>
                <c:pt idx="26133">
                  <c:v>-4.8956899999999998E-2</c:v>
                </c:pt>
                <c:pt idx="26134">
                  <c:v>-5.0025699999999999E-2</c:v>
                </c:pt>
                <c:pt idx="26135">
                  <c:v>-5.1089299999999997E-2</c:v>
                </c:pt>
                <c:pt idx="26136">
                  <c:v>-5.2154199999999998E-2</c:v>
                </c:pt>
                <c:pt idx="26137">
                  <c:v>-5.3220299999999998E-2</c:v>
                </c:pt>
                <c:pt idx="26138">
                  <c:v>-5.42874E-2</c:v>
                </c:pt>
                <c:pt idx="26139">
                  <c:v>-5.5357400000000001E-2</c:v>
                </c:pt>
                <c:pt idx="26140">
                  <c:v>-5.6426499999999997E-2</c:v>
                </c:pt>
                <c:pt idx="26141">
                  <c:v>-5.74999E-2</c:v>
                </c:pt>
                <c:pt idx="26142">
                  <c:v>-5.8574000000000001E-2</c:v>
                </c:pt>
                <c:pt idx="26143">
                  <c:v>-5.9648100000000003E-2</c:v>
                </c:pt>
                <c:pt idx="26144">
                  <c:v>-6.0720499999999997E-2</c:v>
                </c:pt>
                <c:pt idx="26145">
                  <c:v>-6.1789499999999997E-2</c:v>
                </c:pt>
                <c:pt idx="26146">
                  <c:v>-6.2861600000000004E-2</c:v>
                </c:pt>
                <c:pt idx="26147">
                  <c:v>-6.3933699999999996E-2</c:v>
                </c:pt>
                <c:pt idx="26148">
                  <c:v>-6.5008700000000003E-2</c:v>
                </c:pt>
                <c:pt idx="26149">
                  <c:v>-6.6084599999999993E-2</c:v>
                </c:pt>
                <c:pt idx="26150">
                  <c:v>-6.7160600000000001E-2</c:v>
                </c:pt>
                <c:pt idx="26151">
                  <c:v>-6.8238599999999996E-2</c:v>
                </c:pt>
                <c:pt idx="26152">
                  <c:v>-6.9314399999999998E-2</c:v>
                </c:pt>
                <c:pt idx="26153">
                  <c:v>-7.0390499999999995E-2</c:v>
                </c:pt>
                <c:pt idx="26154">
                  <c:v>-7.1463200000000004E-2</c:v>
                </c:pt>
                <c:pt idx="26155">
                  <c:v>-7.2535799999999998E-2</c:v>
                </c:pt>
                <c:pt idx="26156">
                  <c:v>-7.3610400000000006E-2</c:v>
                </c:pt>
                <c:pt idx="26157">
                  <c:v>-7.4685399999999999E-2</c:v>
                </c:pt>
                <c:pt idx="26158">
                  <c:v>-7.5763399999999995E-2</c:v>
                </c:pt>
                <c:pt idx="26159">
                  <c:v>-7.6840900000000004E-2</c:v>
                </c:pt>
                <c:pt idx="26160">
                  <c:v>-7.7919799999999997E-2</c:v>
                </c:pt>
                <c:pt idx="26161">
                  <c:v>-7.8997899999999996E-2</c:v>
                </c:pt>
                <c:pt idx="26162">
                  <c:v>-8.0074300000000001E-2</c:v>
                </c:pt>
                <c:pt idx="26163">
                  <c:v>-8.1149799999999994E-2</c:v>
                </c:pt>
                <c:pt idx="26164">
                  <c:v>-8.2222500000000004E-2</c:v>
                </c:pt>
                <c:pt idx="26165">
                  <c:v>-8.3296800000000004E-2</c:v>
                </c:pt>
                <c:pt idx="26166">
                  <c:v>-8.4371799999999997E-2</c:v>
                </c:pt>
                <c:pt idx="26167">
                  <c:v>-8.5448700000000002E-2</c:v>
                </c:pt>
                <c:pt idx="26168">
                  <c:v>-8.6527499999999993E-2</c:v>
                </c:pt>
                <c:pt idx="26169">
                  <c:v>-8.76059E-2</c:v>
                </c:pt>
                <c:pt idx="26170">
                  <c:v>-8.8684299999999994E-2</c:v>
                </c:pt>
                <c:pt idx="26171">
                  <c:v>-8.9759800000000001E-2</c:v>
                </c:pt>
                <c:pt idx="26172">
                  <c:v>-9.08336E-2</c:v>
                </c:pt>
                <c:pt idx="26173">
                  <c:v>-9.1905399999999998E-2</c:v>
                </c:pt>
                <c:pt idx="26174">
                  <c:v>-9.2975699999999994E-2</c:v>
                </c:pt>
                <c:pt idx="26175">
                  <c:v>-9.4048000000000007E-2</c:v>
                </c:pt>
                <c:pt idx="26176">
                  <c:v>-9.5120999999999997E-2</c:v>
                </c:pt>
                <c:pt idx="26177">
                  <c:v>-9.6196900000000002E-2</c:v>
                </c:pt>
                <c:pt idx="26178">
                  <c:v>-9.7273999999999999E-2</c:v>
                </c:pt>
                <c:pt idx="26179">
                  <c:v>-9.8350000000000007E-2</c:v>
                </c:pt>
                <c:pt idx="26180">
                  <c:v>-9.9423200000000003E-2</c:v>
                </c:pt>
                <c:pt idx="26181">
                  <c:v>-0.100492</c:v>
                </c:pt>
                <c:pt idx="26182">
                  <c:v>-0.101561</c:v>
                </c:pt>
                <c:pt idx="26183">
                  <c:v>-0.102629</c:v>
                </c:pt>
                <c:pt idx="26184">
                  <c:v>-0.103696</c:v>
                </c:pt>
                <c:pt idx="26185">
                  <c:v>-0.10476199999999999</c:v>
                </c:pt>
                <c:pt idx="26186">
                  <c:v>-0.10582800000000001</c:v>
                </c:pt>
                <c:pt idx="26187">
                  <c:v>-0.10689700000000001</c:v>
                </c:pt>
                <c:pt idx="26188">
                  <c:v>-0.10796699999999999</c:v>
                </c:pt>
                <c:pt idx="26189">
                  <c:v>-0.109037</c:v>
                </c:pt>
                <c:pt idx="26190">
                  <c:v>-0.11010399999999999</c:v>
                </c:pt>
                <c:pt idx="26191">
                  <c:v>-0.111169</c:v>
                </c:pt>
                <c:pt idx="26192">
                  <c:v>-0.112233</c:v>
                </c:pt>
                <c:pt idx="26193">
                  <c:v>-0.11329500000000001</c:v>
                </c:pt>
                <c:pt idx="26194">
                  <c:v>-0.114355</c:v>
                </c:pt>
                <c:pt idx="26195">
                  <c:v>-0.115412</c:v>
                </c:pt>
                <c:pt idx="26196">
                  <c:v>-0.116469</c:v>
                </c:pt>
                <c:pt idx="26197">
                  <c:v>-0.11752899999999999</c:v>
                </c:pt>
                <c:pt idx="26198">
                  <c:v>-0.11859</c:v>
                </c:pt>
                <c:pt idx="26199">
                  <c:v>-0.11965099999999999</c:v>
                </c:pt>
                <c:pt idx="26200">
                  <c:v>-0.120711</c:v>
                </c:pt>
                <c:pt idx="26201">
                  <c:v>-0.121767</c:v>
                </c:pt>
                <c:pt idx="26202">
                  <c:v>-0.122821</c:v>
                </c:pt>
                <c:pt idx="26203">
                  <c:v>-0.123871</c:v>
                </c:pt>
                <c:pt idx="26204">
                  <c:v>-0.12492</c:v>
                </c:pt>
                <c:pt idx="26205">
                  <c:v>-0.125968</c:v>
                </c:pt>
                <c:pt idx="26206">
                  <c:v>-0.12701699999999999</c:v>
                </c:pt>
                <c:pt idx="26207">
                  <c:v>-0.12806799999999999</c:v>
                </c:pt>
                <c:pt idx="26208">
                  <c:v>-0.12911900000000001</c:v>
                </c:pt>
                <c:pt idx="26209">
                  <c:v>-0.13017300000000001</c:v>
                </c:pt>
                <c:pt idx="26210">
                  <c:v>-0.13122400000000001</c:v>
                </c:pt>
                <c:pt idx="26211">
                  <c:v>-0.13227</c:v>
                </c:pt>
                <c:pt idx="26212">
                  <c:v>-0.13331100000000001</c:v>
                </c:pt>
                <c:pt idx="26213">
                  <c:v>-0.134348</c:v>
                </c:pt>
                <c:pt idx="26214">
                  <c:v>-0.13538600000000001</c:v>
                </c:pt>
                <c:pt idx="26215">
                  <c:v>-0.13642199999999999</c:v>
                </c:pt>
                <c:pt idx="26216">
                  <c:v>-0.13746</c:v>
                </c:pt>
                <c:pt idx="26217">
                  <c:v>-0.13850000000000001</c:v>
                </c:pt>
                <c:pt idx="26218">
                  <c:v>-0.139543</c:v>
                </c:pt>
                <c:pt idx="26219">
                  <c:v>-0.14058799999999999</c:v>
                </c:pt>
                <c:pt idx="26220">
                  <c:v>-0.141627</c:v>
                </c:pt>
                <c:pt idx="26221">
                  <c:v>-0.14266000000000001</c:v>
                </c:pt>
                <c:pt idx="26222">
                  <c:v>-0.14368400000000001</c:v>
                </c:pt>
                <c:pt idx="26223">
                  <c:v>-0.144709</c:v>
                </c:pt>
                <c:pt idx="26224">
                  <c:v>-0.145733</c:v>
                </c:pt>
                <c:pt idx="26225">
                  <c:v>-0.146756</c:v>
                </c:pt>
                <c:pt idx="26226">
                  <c:v>-0.147782</c:v>
                </c:pt>
                <c:pt idx="26227">
                  <c:v>-0.14881</c:v>
                </c:pt>
                <c:pt idx="26228">
                  <c:v>-0.149844</c:v>
                </c:pt>
                <c:pt idx="26229">
                  <c:v>-0.15087800000000001</c:v>
                </c:pt>
                <c:pt idx="26230">
                  <c:v>-0.15190200000000001</c:v>
                </c:pt>
                <c:pt idx="26231">
                  <c:v>-0.152917</c:v>
                </c:pt>
                <c:pt idx="26232">
                  <c:v>-0.15392400000000001</c:v>
                </c:pt>
                <c:pt idx="26233">
                  <c:v>-0.15493399999999999</c:v>
                </c:pt>
                <c:pt idx="26234">
                  <c:v>-0.155942</c:v>
                </c:pt>
                <c:pt idx="26235">
                  <c:v>-0.15695100000000001</c:v>
                </c:pt>
                <c:pt idx="26236">
                  <c:v>-0.15796199999999999</c:v>
                </c:pt>
                <c:pt idx="26237">
                  <c:v>-0.15897800000000001</c:v>
                </c:pt>
                <c:pt idx="26238">
                  <c:v>-0.160001</c:v>
                </c:pt>
                <c:pt idx="26239">
                  <c:v>-0.161019</c:v>
                </c:pt>
                <c:pt idx="26240">
                  <c:v>-0.162025</c:v>
                </c:pt>
                <c:pt idx="26241">
                  <c:v>-0.16302</c:v>
                </c:pt>
                <c:pt idx="26242">
                  <c:v>-0.16401299999999999</c:v>
                </c:pt>
                <c:pt idx="26243">
                  <c:v>-0.16500699999999999</c:v>
                </c:pt>
                <c:pt idx="26244">
                  <c:v>-0.16599900000000001</c:v>
                </c:pt>
                <c:pt idx="26245">
                  <c:v>-0.166991</c:v>
                </c:pt>
                <c:pt idx="26246">
                  <c:v>-0.16798399999999999</c:v>
                </c:pt>
                <c:pt idx="26247">
                  <c:v>-0.168985</c:v>
                </c:pt>
                <c:pt idx="26248">
                  <c:v>-0.169992</c:v>
                </c:pt>
                <c:pt idx="26249">
                  <c:v>-0.17099</c:v>
                </c:pt>
                <c:pt idx="26250">
                  <c:v>-0.17197699999999999</c:v>
                </c:pt>
                <c:pt idx="26251">
                  <c:v>-0.172954</c:v>
                </c:pt>
                <c:pt idx="26252">
                  <c:v>-0.173933</c:v>
                </c:pt>
                <c:pt idx="26253">
                  <c:v>-0.17491000000000001</c:v>
                </c:pt>
                <c:pt idx="26254">
                  <c:v>-0.17588200000000001</c:v>
                </c:pt>
                <c:pt idx="26255">
                  <c:v>-0.17685400000000001</c:v>
                </c:pt>
                <c:pt idx="26256">
                  <c:v>-0.17782800000000001</c:v>
                </c:pt>
                <c:pt idx="26257">
                  <c:v>-0.178815</c:v>
                </c:pt>
                <c:pt idx="26258">
                  <c:v>-0.17980199999999999</c:v>
                </c:pt>
                <c:pt idx="26259">
                  <c:v>-0.18078</c:v>
                </c:pt>
                <c:pt idx="26260">
                  <c:v>-0.18174699999999999</c:v>
                </c:pt>
                <c:pt idx="26261">
                  <c:v>-0.18270600000000001</c:v>
                </c:pt>
                <c:pt idx="26262">
                  <c:v>-0.18366399999999999</c:v>
                </c:pt>
                <c:pt idx="26263">
                  <c:v>-0.184618</c:v>
                </c:pt>
                <c:pt idx="26264">
                  <c:v>-0.18556900000000001</c:v>
                </c:pt>
                <c:pt idx="26265">
                  <c:v>-0.18652099999999999</c:v>
                </c:pt>
                <c:pt idx="26266">
                  <c:v>-0.18747900000000001</c:v>
                </c:pt>
                <c:pt idx="26267">
                  <c:v>-0.188447</c:v>
                </c:pt>
                <c:pt idx="26268">
                  <c:v>-0.189411</c:v>
                </c:pt>
                <c:pt idx="26269">
                  <c:v>-0.19036900000000001</c:v>
                </c:pt>
                <c:pt idx="26270">
                  <c:v>-0.19131600000000001</c:v>
                </c:pt>
                <c:pt idx="26271">
                  <c:v>-0.19225500000000001</c:v>
                </c:pt>
                <c:pt idx="26272">
                  <c:v>-0.193188</c:v>
                </c:pt>
                <c:pt idx="26273">
                  <c:v>-0.19411500000000001</c:v>
                </c:pt>
                <c:pt idx="26274">
                  <c:v>-0.19504299999999999</c:v>
                </c:pt>
                <c:pt idx="26275">
                  <c:v>-0.19597300000000001</c:v>
                </c:pt>
                <c:pt idx="26276">
                  <c:v>-0.196912</c:v>
                </c:pt>
                <c:pt idx="26277">
                  <c:v>-0.197856</c:v>
                </c:pt>
                <c:pt idx="26278">
                  <c:v>-0.198797</c:v>
                </c:pt>
                <c:pt idx="26279">
                  <c:v>-0.19973199999999999</c:v>
                </c:pt>
                <c:pt idx="26280">
                  <c:v>-0.200657</c:v>
                </c:pt>
                <c:pt idx="26281">
                  <c:v>-0.201573</c:v>
                </c:pt>
                <c:pt idx="26282">
                  <c:v>-0.20248099999999999</c:v>
                </c:pt>
                <c:pt idx="26283">
                  <c:v>-0.20338500000000001</c:v>
                </c:pt>
                <c:pt idx="26284">
                  <c:v>-0.204289</c:v>
                </c:pt>
                <c:pt idx="26285">
                  <c:v>-0.20519799999999999</c:v>
                </c:pt>
                <c:pt idx="26286">
                  <c:v>-0.20611599999999999</c:v>
                </c:pt>
                <c:pt idx="26287">
                  <c:v>-0.207036</c:v>
                </c:pt>
                <c:pt idx="26288">
                  <c:v>-0.207956</c:v>
                </c:pt>
                <c:pt idx="26289">
                  <c:v>-0.208869</c:v>
                </c:pt>
                <c:pt idx="26290">
                  <c:v>-0.20977000000000001</c:v>
                </c:pt>
                <c:pt idx="26291">
                  <c:v>-0.21066099999999999</c:v>
                </c:pt>
                <c:pt idx="26292">
                  <c:v>-0.21154000000000001</c:v>
                </c:pt>
                <c:pt idx="26293">
                  <c:v>-0.21241499999999999</c:v>
                </c:pt>
                <c:pt idx="26294">
                  <c:v>-0.21329400000000001</c:v>
                </c:pt>
                <c:pt idx="26295">
                  <c:v>-0.21418899999999999</c:v>
                </c:pt>
                <c:pt idx="26296">
                  <c:v>-0.21510000000000001</c:v>
                </c:pt>
                <c:pt idx="26297">
                  <c:v>-0.21601400000000001</c:v>
                </c:pt>
                <c:pt idx="26298">
                  <c:v>-0.21692600000000001</c:v>
                </c:pt>
                <c:pt idx="26299">
                  <c:v>-0.21782799999999999</c:v>
                </c:pt>
                <c:pt idx="26300">
                  <c:v>-0.218718</c:v>
                </c:pt>
                <c:pt idx="26301">
                  <c:v>-0.21959600000000001</c:v>
                </c:pt>
                <c:pt idx="26302">
                  <c:v>-0.220466</c:v>
                </c:pt>
                <c:pt idx="26303">
                  <c:v>-0.221335</c:v>
                </c:pt>
                <c:pt idx="26304">
                  <c:v>-0.22220400000000001</c:v>
                </c:pt>
                <c:pt idx="26305">
                  <c:v>-0.223083</c:v>
                </c:pt>
                <c:pt idx="26306">
                  <c:v>-0.223965</c:v>
                </c:pt>
                <c:pt idx="26307">
                  <c:v>-0.22484799999999999</c:v>
                </c:pt>
                <c:pt idx="26308">
                  <c:v>-0.22572900000000001</c:v>
                </c:pt>
                <c:pt idx="26309">
                  <c:v>-0.226601</c:v>
                </c:pt>
                <c:pt idx="26310">
                  <c:v>-0.227466</c:v>
                </c:pt>
                <c:pt idx="26311">
                  <c:v>-0.22831799999999999</c:v>
                </c:pt>
                <c:pt idx="26312">
                  <c:v>-0.22916400000000001</c:v>
                </c:pt>
                <c:pt idx="26313">
                  <c:v>-0.23000499999999999</c:v>
                </c:pt>
                <c:pt idx="26314">
                  <c:v>-0.230849</c:v>
                </c:pt>
                <c:pt idx="26315">
                  <c:v>-0.23169999999999999</c:v>
                </c:pt>
                <c:pt idx="26316">
                  <c:v>-0.23255100000000001</c:v>
                </c:pt>
                <c:pt idx="26317">
                  <c:v>-0.233406</c:v>
                </c:pt>
                <c:pt idx="26318">
                  <c:v>-0.23425499999999999</c:v>
                </c:pt>
                <c:pt idx="26319">
                  <c:v>-0.235099</c:v>
                </c:pt>
                <c:pt idx="26320">
                  <c:v>-0.23593500000000001</c:v>
                </c:pt>
                <c:pt idx="26321">
                  <c:v>-0.23675599999999999</c:v>
                </c:pt>
                <c:pt idx="26322">
                  <c:v>-0.237569</c:v>
                </c:pt>
                <c:pt idx="26323">
                  <c:v>-0.238376</c:v>
                </c:pt>
                <c:pt idx="26324">
                  <c:v>-0.23919299999999999</c:v>
                </c:pt>
                <c:pt idx="26325">
                  <c:v>-0.24001500000000001</c:v>
                </c:pt>
                <c:pt idx="26326">
                  <c:v>-0.24083599999999999</c:v>
                </c:pt>
                <c:pt idx="26327">
                  <c:v>-0.24165600000000001</c:v>
                </c:pt>
                <c:pt idx="26328">
                  <c:v>-0.24247199999999999</c:v>
                </c:pt>
                <c:pt idx="26329">
                  <c:v>-0.24329100000000001</c:v>
                </c:pt>
                <c:pt idx="26330">
                  <c:v>-0.24409900000000001</c:v>
                </c:pt>
                <c:pt idx="26331">
                  <c:v>-0.24489</c:v>
                </c:pt>
                <c:pt idx="26332">
                  <c:v>-0.245667</c:v>
                </c:pt>
                <c:pt idx="26333">
                  <c:v>-0.246444</c:v>
                </c:pt>
                <c:pt idx="26334">
                  <c:v>-0.24723400000000001</c:v>
                </c:pt>
                <c:pt idx="26335">
                  <c:v>-0.248025</c:v>
                </c:pt>
                <c:pt idx="26336">
                  <c:v>-0.24881300000000001</c:v>
                </c:pt>
                <c:pt idx="26337">
                  <c:v>-0.24959899999999999</c:v>
                </c:pt>
                <c:pt idx="26338">
                  <c:v>-0.250386</c:v>
                </c:pt>
                <c:pt idx="26339">
                  <c:v>-0.25117699999999998</c:v>
                </c:pt>
                <c:pt idx="26340">
                  <c:v>-0.25195200000000001</c:v>
                </c:pt>
                <c:pt idx="26341">
                  <c:v>-0.25270700000000001</c:v>
                </c:pt>
                <c:pt idx="26342">
                  <c:v>-0.25345000000000001</c:v>
                </c:pt>
                <c:pt idx="26343">
                  <c:v>-0.25420199999999998</c:v>
                </c:pt>
                <c:pt idx="26344">
                  <c:v>-0.25496099999999999</c:v>
                </c:pt>
                <c:pt idx="26345">
                  <c:v>-0.255718</c:v>
                </c:pt>
                <c:pt idx="26346">
                  <c:v>-0.25647199999999998</c:v>
                </c:pt>
                <c:pt idx="26347">
                  <c:v>-0.25722299999999998</c:v>
                </c:pt>
                <c:pt idx="26348">
                  <c:v>-0.25798599999999999</c:v>
                </c:pt>
                <c:pt idx="26349">
                  <c:v>-0.258745</c:v>
                </c:pt>
                <c:pt idx="26350">
                  <c:v>-0.25948399999999999</c:v>
                </c:pt>
                <c:pt idx="26351">
                  <c:v>-0.26020199999999999</c:v>
                </c:pt>
                <c:pt idx="26352">
                  <c:v>-0.26091300000000001</c:v>
                </c:pt>
                <c:pt idx="26353">
                  <c:v>-0.26163700000000001</c:v>
                </c:pt>
                <c:pt idx="26354">
                  <c:v>-0.26236300000000001</c:v>
                </c:pt>
                <c:pt idx="26355">
                  <c:v>-0.26308399999999998</c:v>
                </c:pt>
                <c:pt idx="26356">
                  <c:v>-0.26380100000000001</c:v>
                </c:pt>
                <c:pt idx="26357">
                  <c:v>-0.26452300000000001</c:v>
                </c:pt>
                <c:pt idx="26358">
                  <c:v>-0.26525700000000002</c:v>
                </c:pt>
                <c:pt idx="26359">
                  <c:v>-0.26598100000000002</c:v>
                </c:pt>
                <c:pt idx="26360">
                  <c:v>-0.266681</c:v>
                </c:pt>
                <c:pt idx="26361">
                  <c:v>-0.26736300000000002</c:v>
                </c:pt>
                <c:pt idx="26362">
                  <c:v>-0.26804699999999998</c:v>
                </c:pt>
                <c:pt idx="26363">
                  <c:v>-0.26874100000000001</c:v>
                </c:pt>
                <c:pt idx="26364">
                  <c:v>-0.269428</c:v>
                </c:pt>
                <c:pt idx="26365">
                  <c:v>-0.27010899999999999</c:v>
                </c:pt>
                <c:pt idx="26366">
                  <c:v>-0.270791</c:v>
                </c:pt>
                <c:pt idx="26367">
                  <c:v>-0.27149499999999999</c:v>
                </c:pt>
                <c:pt idx="26368">
                  <c:v>-0.27221600000000001</c:v>
                </c:pt>
                <c:pt idx="26369">
                  <c:v>-0.27292300000000003</c:v>
                </c:pt>
                <c:pt idx="26370">
                  <c:v>-0.27360699999999999</c:v>
                </c:pt>
                <c:pt idx="26371">
                  <c:v>-0.27427699999999999</c:v>
                </c:pt>
                <c:pt idx="26372">
                  <c:v>-0.274953</c:v>
                </c:pt>
                <c:pt idx="26373">
                  <c:v>-0.27562900000000001</c:v>
                </c:pt>
                <c:pt idx="26374">
                  <c:v>-0.27629999999999999</c:v>
                </c:pt>
                <c:pt idx="26375">
                  <c:v>-0.27696700000000002</c:v>
                </c:pt>
                <c:pt idx="26376">
                  <c:v>-0.27763500000000002</c:v>
                </c:pt>
                <c:pt idx="26377">
                  <c:v>-0.27831800000000001</c:v>
                </c:pt>
                <c:pt idx="26378">
                  <c:v>-0.278997</c:v>
                </c:pt>
                <c:pt idx="26379">
                  <c:v>-0.27966099999999999</c:v>
                </c:pt>
                <c:pt idx="26380">
                  <c:v>-0.28030899999999997</c:v>
                </c:pt>
                <c:pt idx="26381">
                  <c:v>-0.280947</c:v>
                </c:pt>
                <c:pt idx="26382">
                  <c:v>-0.28158699999999998</c:v>
                </c:pt>
                <c:pt idx="26383">
                  <c:v>-0.28222199999999997</c:v>
                </c:pt>
                <c:pt idx="26384">
                  <c:v>-0.28285300000000002</c:v>
                </c:pt>
                <c:pt idx="26385">
                  <c:v>-0.28348299999999998</c:v>
                </c:pt>
                <c:pt idx="26386">
                  <c:v>-0.28411900000000001</c:v>
                </c:pt>
                <c:pt idx="26387">
                  <c:v>-0.28476200000000002</c:v>
                </c:pt>
                <c:pt idx="26388">
                  <c:v>-0.28539700000000001</c:v>
                </c:pt>
                <c:pt idx="26389">
                  <c:v>-0.28602100000000003</c:v>
                </c:pt>
                <c:pt idx="26390">
                  <c:v>-0.286634</c:v>
                </c:pt>
                <c:pt idx="26391">
                  <c:v>-0.287248</c:v>
                </c:pt>
                <c:pt idx="26392">
                  <c:v>-0.28786400000000001</c:v>
                </c:pt>
                <c:pt idx="26393">
                  <c:v>-0.28847699999999998</c:v>
                </c:pt>
                <c:pt idx="26394">
                  <c:v>-0.28908800000000001</c:v>
                </c:pt>
                <c:pt idx="26395">
                  <c:v>-0.28969699999999998</c:v>
                </c:pt>
                <c:pt idx="26396">
                  <c:v>-0.29031299999999999</c:v>
                </c:pt>
                <c:pt idx="26397">
                  <c:v>-0.29093000000000002</c:v>
                </c:pt>
                <c:pt idx="26398">
                  <c:v>-0.291543</c:v>
                </c:pt>
                <c:pt idx="26399">
                  <c:v>-0.29214800000000002</c:v>
                </c:pt>
                <c:pt idx="26400">
                  <c:v>-0.29273900000000003</c:v>
                </c:pt>
                <c:pt idx="26401">
                  <c:v>-0.29332000000000003</c:v>
                </c:pt>
                <c:pt idx="26402">
                  <c:v>-0.29388799999999998</c:v>
                </c:pt>
                <c:pt idx="26403">
                  <c:v>-0.29445700000000002</c:v>
                </c:pt>
                <c:pt idx="26404">
                  <c:v>-0.29502499999999998</c:v>
                </c:pt>
                <c:pt idx="26405">
                  <c:v>-0.29559299999999999</c:v>
                </c:pt>
                <c:pt idx="26406">
                  <c:v>-0.29616599999999998</c:v>
                </c:pt>
                <c:pt idx="26407">
                  <c:v>-0.296736</c:v>
                </c:pt>
                <c:pt idx="26408">
                  <c:v>-0.29730899999999999</c:v>
                </c:pt>
                <c:pt idx="26409">
                  <c:v>-0.297871</c:v>
                </c:pt>
                <c:pt idx="26410">
                  <c:v>-0.29841699999999999</c:v>
                </c:pt>
                <c:pt idx="26411">
                  <c:v>-0.29894799999999999</c:v>
                </c:pt>
                <c:pt idx="26412">
                  <c:v>-0.29946600000000001</c:v>
                </c:pt>
                <c:pt idx="26413">
                  <c:v>-0.29998999999999998</c:v>
                </c:pt>
                <c:pt idx="26414">
                  <c:v>-0.30050900000000003</c:v>
                </c:pt>
                <c:pt idx="26415">
                  <c:v>-0.30103000000000002</c:v>
                </c:pt>
                <c:pt idx="26416">
                  <c:v>-0.30155300000000002</c:v>
                </c:pt>
                <c:pt idx="26417">
                  <c:v>-0.30207499999999998</c:v>
                </c:pt>
                <c:pt idx="26418">
                  <c:v>-0.30260100000000001</c:v>
                </c:pt>
                <c:pt idx="26419">
                  <c:v>-0.30311300000000002</c:v>
                </c:pt>
                <c:pt idx="26420">
                  <c:v>-0.30360900000000002</c:v>
                </c:pt>
                <c:pt idx="26421">
                  <c:v>-0.304087</c:v>
                </c:pt>
                <c:pt idx="26422">
                  <c:v>-0.304558</c:v>
                </c:pt>
                <c:pt idx="26423">
                  <c:v>-0.305031</c:v>
                </c:pt>
                <c:pt idx="26424">
                  <c:v>-0.30549900000000002</c:v>
                </c:pt>
                <c:pt idx="26425">
                  <c:v>-0.30597099999999999</c:v>
                </c:pt>
                <c:pt idx="26426">
                  <c:v>-0.30643999999999999</c:v>
                </c:pt>
                <c:pt idx="26427">
                  <c:v>-0.30691299999999999</c:v>
                </c:pt>
                <c:pt idx="26428">
                  <c:v>-0.30738399999999999</c:v>
                </c:pt>
                <c:pt idx="26429">
                  <c:v>-0.307842</c:v>
                </c:pt>
                <c:pt idx="26430">
                  <c:v>-0.30828699999999998</c:v>
                </c:pt>
                <c:pt idx="26431">
                  <c:v>-0.30871500000000002</c:v>
                </c:pt>
                <c:pt idx="26432">
                  <c:v>-0.30914000000000003</c:v>
                </c:pt>
                <c:pt idx="26433">
                  <c:v>-0.309558</c:v>
                </c:pt>
                <c:pt idx="26434">
                  <c:v>-0.30997400000000003</c:v>
                </c:pt>
                <c:pt idx="26435">
                  <c:v>-0.310392</c:v>
                </c:pt>
                <c:pt idx="26436">
                  <c:v>-0.31080799999999997</c:v>
                </c:pt>
                <c:pt idx="26437">
                  <c:v>-0.31123099999999998</c:v>
                </c:pt>
                <c:pt idx="26438">
                  <c:v>-0.31164700000000001</c:v>
                </c:pt>
                <c:pt idx="26439">
                  <c:v>-0.31205100000000002</c:v>
                </c:pt>
                <c:pt idx="26440">
                  <c:v>-0.312442</c:v>
                </c:pt>
                <c:pt idx="26441">
                  <c:v>-0.31281599999999998</c:v>
                </c:pt>
                <c:pt idx="26442">
                  <c:v>-0.31318299999999999</c:v>
                </c:pt>
                <c:pt idx="26443">
                  <c:v>-0.31353999999999999</c:v>
                </c:pt>
                <c:pt idx="26444">
                  <c:v>-0.31390099999999999</c:v>
                </c:pt>
                <c:pt idx="26445">
                  <c:v>-0.31426199999999999</c:v>
                </c:pt>
                <c:pt idx="26446">
                  <c:v>-0.31462299999999999</c:v>
                </c:pt>
                <c:pt idx="26447">
                  <c:v>-0.31498700000000002</c:v>
                </c:pt>
                <c:pt idx="26448">
                  <c:v>-0.31534299999999998</c:v>
                </c:pt>
                <c:pt idx="26449">
                  <c:v>-0.31569700000000001</c:v>
                </c:pt>
                <c:pt idx="26450">
                  <c:v>-0.31603500000000001</c:v>
                </c:pt>
                <c:pt idx="26451">
                  <c:v>-0.316355</c:v>
                </c:pt>
                <c:pt idx="26452">
                  <c:v>-0.31666</c:v>
                </c:pt>
                <c:pt idx="26453">
                  <c:v>-0.31695899999999999</c:v>
                </c:pt>
                <c:pt idx="26454">
                  <c:v>-0.31726399999999999</c:v>
                </c:pt>
                <c:pt idx="26455">
                  <c:v>-0.31756699999999999</c:v>
                </c:pt>
                <c:pt idx="26456">
                  <c:v>-0.31787399999999999</c:v>
                </c:pt>
                <c:pt idx="26457">
                  <c:v>-0.31817699999999999</c:v>
                </c:pt>
                <c:pt idx="26458">
                  <c:v>-0.31847900000000001</c:v>
                </c:pt>
                <c:pt idx="26459">
                  <c:v>-0.31877699999999998</c:v>
                </c:pt>
                <c:pt idx="26460">
                  <c:v>-0.31905600000000001</c:v>
                </c:pt>
                <c:pt idx="26461">
                  <c:v>-0.31931700000000002</c:v>
                </c:pt>
                <c:pt idx="26462">
                  <c:v>-0.31956099999999998</c:v>
                </c:pt>
                <c:pt idx="26463">
                  <c:v>-0.31980500000000001</c:v>
                </c:pt>
                <c:pt idx="26464">
                  <c:v>-0.32005</c:v>
                </c:pt>
                <c:pt idx="26465">
                  <c:v>-0.32029299999999999</c:v>
                </c:pt>
                <c:pt idx="26466">
                  <c:v>-0.32053999999999999</c:v>
                </c:pt>
                <c:pt idx="26467">
                  <c:v>-0.32078200000000001</c:v>
                </c:pt>
                <c:pt idx="26468">
                  <c:v>-0.32102999999999998</c:v>
                </c:pt>
                <c:pt idx="26469">
                  <c:v>-0.32126700000000002</c:v>
                </c:pt>
                <c:pt idx="26470">
                  <c:v>-0.32148500000000002</c:v>
                </c:pt>
                <c:pt idx="26471">
                  <c:v>-0.32168099999999999</c:v>
                </c:pt>
                <c:pt idx="26472">
                  <c:v>-0.32186300000000001</c:v>
                </c:pt>
                <c:pt idx="26473">
                  <c:v>-0.32205</c:v>
                </c:pt>
                <c:pt idx="26474">
                  <c:v>-0.32223200000000002</c:v>
                </c:pt>
                <c:pt idx="26475">
                  <c:v>-0.32241700000000001</c:v>
                </c:pt>
                <c:pt idx="26476">
                  <c:v>-0.32260100000000003</c:v>
                </c:pt>
                <c:pt idx="26477">
                  <c:v>-0.32278400000000002</c:v>
                </c:pt>
                <c:pt idx="26478">
                  <c:v>-0.32297300000000001</c:v>
                </c:pt>
                <c:pt idx="26479">
                  <c:v>-0.32314599999999999</c:v>
                </c:pt>
                <c:pt idx="26480">
                  <c:v>-0.32329999999999998</c:v>
                </c:pt>
                <c:pt idx="26481">
                  <c:v>-0.32343300000000003</c:v>
                </c:pt>
                <c:pt idx="26482">
                  <c:v>-0.32355800000000001</c:v>
                </c:pt>
                <c:pt idx="26483">
                  <c:v>-0.323683</c:v>
                </c:pt>
                <c:pt idx="26484">
                  <c:v>-0.32380300000000001</c:v>
                </c:pt>
                <c:pt idx="26485">
                  <c:v>-0.32392599999999999</c:v>
                </c:pt>
                <c:pt idx="26486">
                  <c:v>-0.32404699999999997</c:v>
                </c:pt>
                <c:pt idx="26487">
                  <c:v>-0.32417099999999999</c:v>
                </c:pt>
                <c:pt idx="26488">
                  <c:v>-0.32429400000000003</c:v>
                </c:pt>
                <c:pt idx="26489">
                  <c:v>-0.32439899999999999</c:v>
                </c:pt>
                <c:pt idx="26490">
                  <c:v>-0.32448900000000003</c:v>
                </c:pt>
                <c:pt idx="26491">
                  <c:v>-0.32456000000000002</c:v>
                </c:pt>
                <c:pt idx="26492">
                  <c:v>-0.324625</c:v>
                </c:pt>
                <c:pt idx="26493">
                  <c:v>-0.32468399999999997</c:v>
                </c:pt>
                <c:pt idx="26494">
                  <c:v>-0.32473999999999997</c:v>
                </c:pt>
                <c:pt idx="26495">
                  <c:v>-0.324799</c:v>
                </c:pt>
                <c:pt idx="26496">
                  <c:v>-0.32485599999999998</c:v>
                </c:pt>
                <c:pt idx="26497">
                  <c:v>-0.32491799999999998</c:v>
                </c:pt>
                <c:pt idx="26498">
                  <c:v>-0.32497300000000001</c:v>
                </c:pt>
                <c:pt idx="26499">
                  <c:v>-0.32501400000000003</c:v>
                </c:pt>
                <c:pt idx="26500">
                  <c:v>-0.32504</c:v>
                </c:pt>
                <c:pt idx="26501">
                  <c:v>-0.32504899999999998</c:v>
                </c:pt>
                <c:pt idx="26502">
                  <c:v>-0.32505000000000001</c:v>
                </c:pt>
                <c:pt idx="26503">
                  <c:v>-0.325042</c:v>
                </c:pt>
                <c:pt idx="26504">
                  <c:v>-0.32503500000000002</c:v>
                </c:pt>
                <c:pt idx="26505">
                  <c:v>-0.32502799999999998</c:v>
                </c:pt>
                <c:pt idx="26506">
                  <c:v>-0.32501999999999998</c:v>
                </c:pt>
                <c:pt idx="26507">
                  <c:v>-0.325015</c:v>
                </c:pt>
                <c:pt idx="26508">
                  <c:v>-0.32500000000000001</c:v>
                </c:pt>
                <c:pt idx="26509">
                  <c:v>-0.32497999999999999</c:v>
                </c:pt>
                <c:pt idx="26510">
                  <c:v>-0.32494400000000001</c:v>
                </c:pt>
                <c:pt idx="26511">
                  <c:v>-0.32488899999999998</c:v>
                </c:pt>
                <c:pt idx="26512">
                  <c:v>-0.32482</c:v>
                </c:pt>
                <c:pt idx="26513">
                  <c:v>-0.324743</c:v>
                </c:pt>
                <c:pt idx="26514">
                  <c:v>-0.32467000000000001</c:v>
                </c:pt>
                <c:pt idx="26515">
                  <c:v>-0.32459399999999999</c:v>
                </c:pt>
                <c:pt idx="26516">
                  <c:v>-0.324521</c:v>
                </c:pt>
                <c:pt idx="26517">
                  <c:v>-0.32444400000000001</c:v>
                </c:pt>
                <c:pt idx="26518">
                  <c:v>-0.32436100000000001</c:v>
                </c:pt>
                <c:pt idx="26519">
                  <c:v>-0.32427299999999998</c:v>
                </c:pt>
                <c:pt idx="26520">
                  <c:v>-0.32416699999999998</c:v>
                </c:pt>
                <c:pt idx="26521">
                  <c:v>-0.32404699999999997</c:v>
                </c:pt>
                <c:pt idx="26522">
                  <c:v>-0.323909</c:v>
                </c:pt>
                <c:pt idx="26523">
                  <c:v>-0.32376500000000002</c:v>
                </c:pt>
                <c:pt idx="26524">
                  <c:v>-0.32362099999999999</c:v>
                </c:pt>
                <c:pt idx="26525">
                  <c:v>-0.32348700000000002</c:v>
                </c:pt>
                <c:pt idx="26526">
                  <c:v>-0.32336900000000002</c:v>
                </c:pt>
                <c:pt idx="26527">
                  <c:v>-0.32321699999999998</c:v>
                </c:pt>
                <c:pt idx="26528">
                  <c:v>-0.32301299999999999</c:v>
                </c:pt>
                <c:pt idx="26529">
                  <c:v>-0.32283800000000001</c:v>
                </c:pt>
                <c:pt idx="26530">
                  <c:v>-0.32336100000000001</c:v>
                </c:pt>
                <c:pt idx="26531">
                  <c:v>-0.32354300000000003</c:v>
                </c:pt>
                <c:pt idx="26532">
                  <c:v>-0.32328800000000002</c:v>
                </c:pt>
                <c:pt idx="26533">
                  <c:v>-0.32357599999999997</c:v>
                </c:pt>
                <c:pt idx="26534">
                  <c:v>-0.32336799999999999</c:v>
                </c:pt>
                <c:pt idx="26535">
                  <c:v>-0.323459</c:v>
                </c:pt>
                <c:pt idx="26536">
                  <c:v>-0.32351400000000002</c:v>
                </c:pt>
                <c:pt idx="26537">
                  <c:v>-0.32336199999999998</c:v>
                </c:pt>
                <c:pt idx="26538">
                  <c:v>-0.323548</c:v>
                </c:pt>
                <c:pt idx="26539">
                  <c:v>-0.32338</c:v>
                </c:pt>
                <c:pt idx="26540">
                  <c:v>-0.32341700000000001</c:v>
                </c:pt>
                <c:pt idx="26541">
                  <c:v>-0.32339600000000002</c:v>
                </c:pt>
                <c:pt idx="26542">
                  <c:v>-0.32324199999999997</c:v>
                </c:pt>
                <c:pt idx="26543">
                  <c:v>-0.32329599999999997</c:v>
                </c:pt>
                <c:pt idx="26544">
                  <c:v>-0.32315700000000003</c:v>
                </c:pt>
                <c:pt idx="26545">
                  <c:v>-0.32309500000000002</c:v>
                </c:pt>
                <c:pt idx="26546">
                  <c:v>-0.32311099999999998</c:v>
                </c:pt>
                <c:pt idx="26547">
                  <c:v>-0.322911</c:v>
                </c:pt>
                <c:pt idx="26548">
                  <c:v>-0.32296799999999998</c:v>
                </c:pt>
                <c:pt idx="26549">
                  <c:v>-0.322799</c:v>
                </c:pt>
                <c:pt idx="26550">
                  <c:v>-0.32269199999999998</c:v>
                </c:pt>
                <c:pt idx="26551">
                  <c:v>-0.32266899999999998</c:v>
                </c:pt>
                <c:pt idx="26552">
                  <c:v>-0.32239400000000001</c:v>
                </c:pt>
                <c:pt idx="26553">
                  <c:v>-0.32242999999999999</c:v>
                </c:pt>
                <c:pt idx="26554">
                  <c:v>-0.32217499999999999</c:v>
                </c:pt>
                <c:pt idx="26555">
                  <c:v>-0.32209300000000002</c:v>
                </c:pt>
                <c:pt idx="26556">
                  <c:v>-0.321992</c:v>
                </c:pt>
                <c:pt idx="26557">
                  <c:v>-0.32175500000000001</c:v>
                </c:pt>
                <c:pt idx="26558">
                  <c:v>-0.32173400000000002</c:v>
                </c:pt>
                <c:pt idx="26559">
                  <c:v>-0.321465</c:v>
                </c:pt>
                <c:pt idx="26560">
                  <c:v>-0.32135799999999998</c:v>
                </c:pt>
                <c:pt idx="26561">
                  <c:v>-0.32116400000000001</c:v>
                </c:pt>
                <c:pt idx="26562">
                  <c:v>-0.32093899999999997</c:v>
                </c:pt>
                <c:pt idx="26563">
                  <c:v>-0.32079200000000002</c:v>
                </c:pt>
                <c:pt idx="26564">
                  <c:v>-0.32055</c:v>
                </c:pt>
                <c:pt idx="26565">
                  <c:v>-0.32035999999999998</c:v>
                </c:pt>
                <c:pt idx="26566">
                  <c:v>-0.32016899999999998</c:v>
                </c:pt>
                <c:pt idx="26567">
                  <c:v>-0.31992399999999999</c:v>
                </c:pt>
                <c:pt idx="26568">
                  <c:v>-0.31973200000000002</c:v>
                </c:pt>
                <c:pt idx="26569">
                  <c:v>-0.31950400000000001</c:v>
                </c:pt>
                <c:pt idx="26570">
                  <c:v>-0.31923200000000002</c:v>
                </c:pt>
                <c:pt idx="26571">
                  <c:v>-0.31904500000000002</c:v>
                </c:pt>
                <c:pt idx="26572">
                  <c:v>-0.31871100000000002</c:v>
                </c:pt>
                <c:pt idx="26573">
                  <c:v>-0.318498</c:v>
                </c:pt>
                <c:pt idx="26574">
                  <c:v>-0.31820900000000002</c:v>
                </c:pt>
                <c:pt idx="26575">
                  <c:v>-0.31790800000000002</c:v>
                </c:pt>
                <c:pt idx="26576">
                  <c:v>-0.317693</c:v>
                </c:pt>
                <c:pt idx="26577">
                  <c:v>-0.317332</c:v>
                </c:pt>
                <c:pt idx="26578">
                  <c:v>-0.31711099999999998</c:v>
                </c:pt>
                <c:pt idx="26579">
                  <c:v>-0.31677699999999998</c:v>
                </c:pt>
                <c:pt idx="26580">
                  <c:v>-0.31646800000000003</c:v>
                </c:pt>
                <c:pt idx="26581">
                  <c:v>-0.31618400000000002</c:v>
                </c:pt>
                <c:pt idx="26582">
                  <c:v>-0.31580599999999998</c:v>
                </c:pt>
                <c:pt idx="26583">
                  <c:v>-0.31551000000000001</c:v>
                </c:pt>
                <c:pt idx="26584">
                  <c:v>-0.31514799999999998</c:v>
                </c:pt>
                <c:pt idx="26585">
                  <c:v>-0.31478800000000001</c:v>
                </c:pt>
                <c:pt idx="26586">
                  <c:v>-0.314471</c:v>
                </c:pt>
                <c:pt idx="26587">
                  <c:v>-0.314081</c:v>
                </c:pt>
                <c:pt idx="26588">
                  <c:v>-0.31374299999999999</c:v>
                </c:pt>
                <c:pt idx="26589">
                  <c:v>-0.31338500000000002</c:v>
                </c:pt>
                <c:pt idx="26590">
                  <c:v>-0.31296600000000002</c:v>
                </c:pt>
                <c:pt idx="26591">
                  <c:v>-0.312635</c:v>
                </c:pt>
                <c:pt idx="26592">
                  <c:v>-0.31217400000000001</c:v>
                </c:pt>
                <c:pt idx="26593">
                  <c:v>-0.31180400000000003</c:v>
                </c:pt>
                <c:pt idx="26594">
                  <c:v>-0.31139</c:v>
                </c:pt>
                <c:pt idx="26595">
                  <c:v>-0.31093500000000002</c:v>
                </c:pt>
                <c:pt idx="26596">
                  <c:v>-0.31058400000000003</c:v>
                </c:pt>
                <c:pt idx="26597">
                  <c:v>-0.31008599999999997</c:v>
                </c:pt>
                <c:pt idx="26598">
                  <c:v>-0.30972100000000002</c:v>
                </c:pt>
                <c:pt idx="26599">
                  <c:v>-0.30925000000000002</c:v>
                </c:pt>
                <c:pt idx="26600">
                  <c:v>-0.30878899999999998</c:v>
                </c:pt>
                <c:pt idx="26601">
                  <c:v>-0.308363</c:v>
                </c:pt>
                <c:pt idx="26602">
                  <c:v>-0.307861</c:v>
                </c:pt>
                <c:pt idx="26603">
                  <c:v>-0.30746099999999998</c:v>
                </c:pt>
                <c:pt idx="26604">
                  <c:v>-0.30692199999999997</c:v>
                </c:pt>
                <c:pt idx="26605">
                  <c:v>-0.30636200000000002</c:v>
                </c:pt>
                <c:pt idx="26606">
                  <c:v>-0.305898</c:v>
                </c:pt>
                <c:pt idx="26607">
                  <c:v>-0.30641600000000002</c:v>
                </c:pt>
                <c:pt idx="26608">
                  <c:v>-0.30645499999999998</c:v>
                </c:pt>
                <c:pt idx="26609">
                  <c:v>-0.30587399999999998</c:v>
                </c:pt>
                <c:pt idx="26610">
                  <c:v>-0.30604399999999998</c:v>
                </c:pt>
                <c:pt idx="26611">
                  <c:v>-0.30553599999999997</c:v>
                </c:pt>
                <c:pt idx="26612">
                  <c:v>-0.30540699999999998</c:v>
                </c:pt>
                <c:pt idx="26613">
                  <c:v>-0.305232</c:v>
                </c:pt>
                <c:pt idx="26614">
                  <c:v>-0.30479400000000001</c:v>
                </c:pt>
                <c:pt idx="26615">
                  <c:v>-0.30475999999999998</c:v>
                </c:pt>
                <c:pt idx="26616">
                  <c:v>-0.30434699999999998</c:v>
                </c:pt>
                <c:pt idx="26617">
                  <c:v>-0.30413299999999999</c:v>
                </c:pt>
                <c:pt idx="26618">
                  <c:v>-0.30392799999999998</c:v>
                </c:pt>
                <c:pt idx="26619">
                  <c:v>-0.30353200000000002</c:v>
                </c:pt>
                <c:pt idx="26620">
                  <c:v>-0.30335600000000001</c:v>
                </c:pt>
                <c:pt idx="26621">
                  <c:v>-0.30303200000000002</c:v>
                </c:pt>
                <c:pt idx="26622">
                  <c:v>-0.302649</c:v>
                </c:pt>
                <c:pt idx="26623">
                  <c:v>-0.30249999999999999</c:v>
                </c:pt>
                <c:pt idx="26624">
                  <c:v>-0.30198599999999998</c:v>
                </c:pt>
                <c:pt idx="26625">
                  <c:v>-0.30181799999999998</c:v>
                </c:pt>
                <c:pt idx="26626">
                  <c:v>-0.30144199999999999</c:v>
                </c:pt>
                <c:pt idx="26627">
                  <c:v>-0.301039</c:v>
                </c:pt>
                <c:pt idx="26628">
                  <c:v>-0.30088100000000001</c:v>
                </c:pt>
                <c:pt idx="26629">
                  <c:v>-0.30030299999999999</c:v>
                </c:pt>
                <c:pt idx="26630">
                  <c:v>-0.30016300000000001</c:v>
                </c:pt>
                <c:pt idx="26631">
                  <c:v>-0.29969200000000001</c:v>
                </c:pt>
                <c:pt idx="26632">
                  <c:v>-0.29936299999999999</c:v>
                </c:pt>
                <c:pt idx="26633">
                  <c:v>-0.29901100000000003</c:v>
                </c:pt>
                <c:pt idx="26634">
                  <c:v>-0.29840299999999997</c:v>
                </c:pt>
                <c:pt idx="26635">
                  <c:v>-0.29821300000000001</c:v>
                </c:pt>
                <c:pt idx="26636">
                  <c:v>-0.29876999999999998</c:v>
                </c:pt>
                <c:pt idx="26637">
                  <c:v>-0.29893900000000001</c:v>
                </c:pt>
                <c:pt idx="26638">
                  <c:v>-0.29847200000000002</c:v>
                </c:pt>
                <c:pt idx="26639">
                  <c:v>-0.298732</c:v>
                </c:pt>
                <c:pt idx="26640">
                  <c:v>-0.29832799999999998</c:v>
                </c:pt>
                <c:pt idx="26641">
                  <c:v>-0.298342</c:v>
                </c:pt>
                <c:pt idx="26642">
                  <c:v>-0.29821999999999999</c:v>
                </c:pt>
                <c:pt idx="26643">
                  <c:v>-0.29792400000000002</c:v>
                </c:pt>
                <c:pt idx="26644">
                  <c:v>-0.29798200000000002</c:v>
                </c:pt>
                <c:pt idx="26645">
                  <c:v>-0.29760500000000001</c:v>
                </c:pt>
                <c:pt idx="26646">
                  <c:v>-0.29760900000000001</c:v>
                </c:pt>
                <c:pt idx="26647">
                  <c:v>-0.29735499999999998</c:v>
                </c:pt>
                <c:pt idx="26648">
                  <c:v>-0.29720800000000003</c:v>
                </c:pt>
                <c:pt idx="26649">
                  <c:v>-0.297043</c:v>
                </c:pt>
                <c:pt idx="26650">
                  <c:v>-0.29683700000000002</c:v>
                </c:pt>
                <c:pt idx="26651">
                  <c:v>-0.29663699999999998</c:v>
                </c:pt>
                <c:pt idx="26652">
                  <c:v>-0.29645199999999999</c:v>
                </c:pt>
                <c:pt idx="26653">
                  <c:v>-0.29620200000000002</c:v>
                </c:pt>
                <c:pt idx="26654">
                  <c:v>-0.29598799999999997</c:v>
                </c:pt>
                <c:pt idx="26655">
                  <c:v>-0.295794</c:v>
                </c:pt>
                <c:pt idx="26656">
                  <c:v>-0.295483</c:v>
                </c:pt>
                <c:pt idx="26657">
                  <c:v>-0.295375</c:v>
                </c:pt>
                <c:pt idx="26658">
                  <c:v>-0.294991</c:v>
                </c:pt>
                <c:pt idx="26659">
                  <c:v>-0.29486099999999998</c:v>
                </c:pt>
                <c:pt idx="26660">
                  <c:v>-0.29453000000000001</c:v>
                </c:pt>
                <c:pt idx="26661">
                  <c:v>-0.29427300000000001</c:v>
                </c:pt>
                <c:pt idx="26662">
                  <c:v>-0.29404799999999998</c:v>
                </c:pt>
                <c:pt idx="26663">
                  <c:v>-0.29366500000000001</c:v>
                </c:pt>
                <c:pt idx="26664">
                  <c:v>-0.293487</c:v>
                </c:pt>
                <c:pt idx="26665">
                  <c:v>-0.29308899999999999</c:v>
                </c:pt>
                <c:pt idx="26666">
                  <c:v>-0.292883</c:v>
                </c:pt>
                <c:pt idx="26667">
                  <c:v>-0.29251500000000002</c:v>
                </c:pt>
                <c:pt idx="26668">
                  <c:v>-0.29224099999999997</c:v>
                </c:pt>
                <c:pt idx="26669">
                  <c:v>-0.29189399999999999</c:v>
                </c:pt>
                <c:pt idx="26670">
                  <c:v>-0.29158000000000001</c:v>
                </c:pt>
                <c:pt idx="26671">
                  <c:v>-0.29125099999999998</c:v>
                </c:pt>
                <c:pt idx="26672">
                  <c:v>-0.29087400000000002</c:v>
                </c:pt>
                <c:pt idx="26673">
                  <c:v>-0.29058600000000001</c:v>
                </c:pt>
                <c:pt idx="26674">
                  <c:v>-0.29012900000000003</c:v>
                </c:pt>
                <c:pt idx="26675">
                  <c:v>-0.28989399999999999</c:v>
                </c:pt>
                <c:pt idx="26676">
                  <c:v>-0.28940199999999999</c:v>
                </c:pt>
                <c:pt idx="26677">
                  <c:v>-0.28912900000000002</c:v>
                </c:pt>
                <c:pt idx="26678">
                  <c:v>-0.28869600000000001</c:v>
                </c:pt>
                <c:pt idx="26679">
                  <c:v>-0.28829199999999999</c:v>
                </c:pt>
                <c:pt idx="26680">
                  <c:v>-0.28798000000000001</c:v>
                </c:pt>
                <c:pt idx="26681">
                  <c:v>-0.28744900000000001</c:v>
                </c:pt>
                <c:pt idx="26682">
                  <c:v>-0.28718100000000002</c:v>
                </c:pt>
                <c:pt idx="26683">
                  <c:v>-0.286632</c:v>
                </c:pt>
                <c:pt idx="26684">
                  <c:v>-0.28629500000000002</c:v>
                </c:pt>
                <c:pt idx="26685">
                  <c:v>-0.28583399999999998</c:v>
                </c:pt>
                <c:pt idx="26686">
                  <c:v>-0.28537600000000002</c:v>
                </c:pt>
                <c:pt idx="26687">
                  <c:v>-0.28498800000000002</c:v>
                </c:pt>
                <c:pt idx="26688">
                  <c:v>-0.28446700000000003</c:v>
                </c:pt>
                <c:pt idx="26689">
                  <c:v>-0.284078</c:v>
                </c:pt>
                <c:pt idx="26690">
                  <c:v>-0.28357100000000002</c:v>
                </c:pt>
                <c:pt idx="26691">
                  <c:v>-0.28313100000000002</c:v>
                </c:pt>
                <c:pt idx="26692">
                  <c:v>-0.282634</c:v>
                </c:pt>
                <c:pt idx="26693">
                  <c:v>-0.28216599999999997</c:v>
                </c:pt>
                <c:pt idx="26694">
                  <c:v>-0.28164699999999998</c:v>
                </c:pt>
                <c:pt idx="26695">
                  <c:v>-0.28118100000000001</c:v>
                </c:pt>
                <c:pt idx="26696">
                  <c:v>-0.28064299999999998</c:v>
                </c:pt>
                <c:pt idx="26697">
                  <c:v>-0.28015200000000001</c:v>
                </c:pt>
                <c:pt idx="26698">
                  <c:v>-0.27964099999999997</c:v>
                </c:pt>
                <c:pt idx="26699">
                  <c:v>-0.27907799999999999</c:v>
                </c:pt>
                <c:pt idx="26700">
                  <c:v>-0.27862100000000001</c:v>
                </c:pt>
                <c:pt idx="26701">
                  <c:v>-0.277999</c:v>
                </c:pt>
                <c:pt idx="26702">
                  <c:v>-0.27754899999999999</c:v>
                </c:pt>
                <c:pt idx="26703">
                  <c:v>-0.27692499999999998</c:v>
                </c:pt>
                <c:pt idx="26704">
                  <c:v>-0.27639599999999998</c:v>
                </c:pt>
                <c:pt idx="26705">
                  <c:v>-0.27583099999999999</c:v>
                </c:pt>
                <c:pt idx="26706">
                  <c:v>-0.27521499999999999</c:v>
                </c:pt>
                <c:pt idx="26707">
                  <c:v>-0.27470699999999998</c:v>
                </c:pt>
                <c:pt idx="26708">
                  <c:v>-0.27404099999999998</c:v>
                </c:pt>
                <c:pt idx="26709">
                  <c:v>-0.27352300000000002</c:v>
                </c:pt>
                <c:pt idx="26710">
                  <c:v>-0.27286700000000003</c:v>
                </c:pt>
                <c:pt idx="26711">
                  <c:v>-0.27230700000000002</c:v>
                </c:pt>
                <c:pt idx="26712">
                  <c:v>-0.271679</c:v>
                </c:pt>
                <c:pt idx="26713">
                  <c:v>-0.27106000000000002</c:v>
                </c:pt>
                <c:pt idx="26714">
                  <c:v>-0.27044299999999999</c:v>
                </c:pt>
                <c:pt idx="26715">
                  <c:v>-0.26978600000000003</c:v>
                </c:pt>
                <c:pt idx="26716">
                  <c:v>-0.26918799999999998</c:v>
                </c:pt>
                <c:pt idx="26717">
                  <c:v>-0.26849499999999998</c:v>
                </c:pt>
                <c:pt idx="26718">
                  <c:v>-0.26789800000000003</c:v>
                </c:pt>
                <c:pt idx="26719">
                  <c:v>-0.26717800000000003</c:v>
                </c:pt>
                <c:pt idx="26720">
                  <c:v>-0.26657399999999998</c:v>
                </c:pt>
                <c:pt idx="26721">
                  <c:v>-0.26587100000000002</c:v>
                </c:pt>
                <c:pt idx="26722">
                  <c:v>-0.265212</c:v>
                </c:pt>
                <c:pt idx="26723">
                  <c:v>-0.26454100000000003</c:v>
                </c:pt>
                <c:pt idx="26724">
                  <c:v>-0.26380399999999998</c:v>
                </c:pt>
                <c:pt idx="26725">
                  <c:v>-0.26317800000000002</c:v>
                </c:pt>
                <c:pt idx="26726">
                  <c:v>-0.26240400000000003</c:v>
                </c:pt>
                <c:pt idx="26727">
                  <c:v>-0.261764</c:v>
                </c:pt>
                <c:pt idx="26728">
                  <c:v>-0.26098700000000002</c:v>
                </c:pt>
                <c:pt idx="26729">
                  <c:v>-0.26029099999999999</c:v>
                </c:pt>
                <c:pt idx="26730">
                  <c:v>-0.25956499999999999</c:v>
                </c:pt>
                <c:pt idx="26731">
                  <c:v>-0.25881399999999999</c:v>
                </c:pt>
                <c:pt idx="26732">
                  <c:v>-0.25811499999999998</c:v>
                </c:pt>
                <c:pt idx="26733">
                  <c:v>-0.25731500000000002</c:v>
                </c:pt>
                <c:pt idx="26734">
                  <c:v>-0.25661</c:v>
                </c:pt>
                <c:pt idx="26735">
                  <c:v>-0.25580399999999998</c:v>
                </c:pt>
                <c:pt idx="26736">
                  <c:v>-0.25507600000000002</c:v>
                </c:pt>
                <c:pt idx="26737">
                  <c:v>-0.254274</c:v>
                </c:pt>
                <c:pt idx="26738">
                  <c:v>-0.25350800000000001</c:v>
                </c:pt>
                <c:pt idx="26739">
                  <c:v>-0.25271500000000002</c:v>
                </c:pt>
                <c:pt idx="26740">
                  <c:v>-0.25191599999999997</c:v>
                </c:pt>
                <c:pt idx="26741">
                  <c:v>-0.25116100000000002</c:v>
                </c:pt>
                <c:pt idx="26742">
                  <c:v>-0.25035400000000002</c:v>
                </c:pt>
                <c:pt idx="26743">
                  <c:v>-0.24958</c:v>
                </c:pt>
                <c:pt idx="26744">
                  <c:v>-0.24862999999999999</c:v>
                </c:pt>
                <c:pt idx="26745">
                  <c:v>-0.24782699999999999</c:v>
                </c:pt>
                <c:pt idx="26746">
                  <c:v>-0.24795</c:v>
                </c:pt>
                <c:pt idx="26747">
                  <c:v>-0.247665</c:v>
                </c:pt>
                <c:pt idx="26748">
                  <c:v>-0.24675800000000001</c:v>
                </c:pt>
                <c:pt idx="26749">
                  <c:v>-0.24659300000000001</c:v>
                </c:pt>
                <c:pt idx="26750">
                  <c:v>-0.24579400000000001</c:v>
                </c:pt>
                <c:pt idx="26751">
                  <c:v>-0.24531500000000001</c:v>
                </c:pt>
                <c:pt idx="26752">
                  <c:v>-0.24487200000000001</c:v>
                </c:pt>
                <c:pt idx="26753">
                  <c:v>-0.24405399999999999</c:v>
                </c:pt>
                <c:pt idx="26754">
                  <c:v>-0.243757</c:v>
                </c:pt>
                <c:pt idx="26755">
                  <c:v>-0.24295900000000001</c:v>
                </c:pt>
                <c:pt idx="26756">
                  <c:v>-0.24245900000000001</c:v>
                </c:pt>
                <c:pt idx="26757">
                  <c:v>-0.24191599999999999</c:v>
                </c:pt>
                <c:pt idx="26758">
                  <c:v>-0.24118200000000001</c:v>
                </c:pt>
                <c:pt idx="26759">
                  <c:v>-0.24073700000000001</c:v>
                </c:pt>
                <c:pt idx="26760">
                  <c:v>-0.24002999999999999</c:v>
                </c:pt>
                <c:pt idx="26761">
                  <c:v>-0.23943</c:v>
                </c:pt>
                <c:pt idx="26762">
                  <c:v>-0.238899</c:v>
                </c:pt>
                <c:pt idx="26763">
                  <c:v>-0.23813400000000001</c:v>
                </c:pt>
                <c:pt idx="26764">
                  <c:v>-0.237619</c:v>
                </c:pt>
                <c:pt idx="26765">
                  <c:v>-0.23692099999999999</c:v>
                </c:pt>
                <c:pt idx="26766">
                  <c:v>-0.23624000000000001</c:v>
                </c:pt>
                <c:pt idx="26767">
                  <c:v>-0.23571900000000001</c:v>
                </c:pt>
                <c:pt idx="26768">
                  <c:v>-0.23488800000000001</c:v>
                </c:pt>
                <c:pt idx="26769">
                  <c:v>-0.234378</c:v>
                </c:pt>
                <c:pt idx="26770">
                  <c:v>-0.23364599999999999</c:v>
                </c:pt>
                <c:pt idx="26771">
                  <c:v>-0.23300599999999999</c:v>
                </c:pt>
                <c:pt idx="26772">
                  <c:v>-0.23239399999999999</c:v>
                </c:pt>
                <c:pt idx="26773">
                  <c:v>-0.231484</c:v>
                </c:pt>
                <c:pt idx="26774">
                  <c:v>-0.230938</c:v>
                </c:pt>
                <c:pt idx="26775">
                  <c:v>-0.23117799999999999</c:v>
                </c:pt>
                <c:pt idx="26776">
                  <c:v>-0.231042</c:v>
                </c:pt>
                <c:pt idx="26777">
                  <c:v>-0.230292</c:v>
                </c:pt>
                <c:pt idx="26778">
                  <c:v>-0.23022699999999999</c:v>
                </c:pt>
                <c:pt idx="26779">
                  <c:v>-0.22955700000000001</c:v>
                </c:pt>
                <c:pt idx="26780">
                  <c:v>-0.22924700000000001</c:v>
                </c:pt>
                <c:pt idx="26781">
                  <c:v>-0.22888</c:v>
                </c:pt>
                <c:pt idx="26782">
                  <c:v>-0.22827700000000001</c:v>
                </c:pt>
                <c:pt idx="26783">
                  <c:v>-0.22806699999999999</c:v>
                </c:pt>
                <c:pt idx="26784">
                  <c:v>-0.227406</c:v>
                </c:pt>
                <c:pt idx="26785">
                  <c:v>-0.22711200000000001</c:v>
                </c:pt>
                <c:pt idx="26786">
                  <c:v>-0.226603</c:v>
                </c:pt>
                <c:pt idx="26787">
                  <c:v>-0.22612699999999999</c:v>
                </c:pt>
                <c:pt idx="26788">
                  <c:v>-0.225716</c:v>
                </c:pt>
                <c:pt idx="26789">
                  <c:v>-0.225185</c:v>
                </c:pt>
                <c:pt idx="26790">
                  <c:v>-0.224745</c:v>
                </c:pt>
                <c:pt idx="26791">
                  <c:v>-0.22427900000000001</c:v>
                </c:pt>
                <c:pt idx="26792">
                  <c:v>-0.22375999999999999</c:v>
                </c:pt>
                <c:pt idx="26793">
                  <c:v>-0.223297</c:v>
                </c:pt>
                <c:pt idx="26794">
                  <c:v>-0.222799</c:v>
                </c:pt>
                <c:pt idx="26795">
                  <c:v>-0.22225300000000001</c:v>
                </c:pt>
                <c:pt idx="26796">
                  <c:v>-0.22183700000000001</c:v>
                </c:pt>
                <c:pt idx="26797">
                  <c:v>-0.22120600000000001</c:v>
                </c:pt>
                <c:pt idx="26798">
                  <c:v>-0.22079299999999999</c:v>
                </c:pt>
                <c:pt idx="26799">
                  <c:v>-0.220198</c:v>
                </c:pt>
                <c:pt idx="26800">
                  <c:v>-0.219691</c:v>
                </c:pt>
                <c:pt idx="26801">
                  <c:v>-0.21920300000000001</c:v>
                </c:pt>
                <c:pt idx="26802">
                  <c:v>-0.21857599999999999</c:v>
                </c:pt>
                <c:pt idx="26803">
                  <c:v>-0.218139</c:v>
                </c:pt>
                <c:pt idx="26804">
                  <c:v>-0.21748000000000001</c:v>
                </c:pt>
                <c:pt idx="26805">
                  <c:v>-0.21701200000000001</c:v>
                </c:pt>
                <c:pt idx="26806">
                  <c:v>-0.21639</c:v>
                </c:pt>
                <c:pt idx="26807">
                  <c:v>-0.21584999999999999</c:v>
                </c:pt>
                <c:pt idx="26808">
                  <c:v>-0.21527299999999999</c:v>
                </c:pt>
                <c:pt idx="26809">
                  <c:v>-0.21468499999999999</c:v>
                </c:pt>
                <c:pt idx="26810">
                  <c:v>-0.214138</c:v>
                </c:pt>
                <c:pt idx="26811">
                  <c:v>-0.213506</c:v>
                </c:pt>
                <c:pt idx="26812">
                  <c:v>-0.21298300000000001</c:v>
                </c:pt>
                <c:pt idx="26813">
                  <c:v>-0.21229600000000001</c:v>
                </c:pt>
                <c:pt idx="26814">
                  <c:v>-0.21178900000000001</c:v>
                </c:pt>
                <c:pt idx="26815">
                  <c:v>-0.21108299999999999</c:v>
                </c:pt>
                <c:pt idx="26816">
                  <c:v>-0.210536</c:v>
                </c:pt>
                <c:pt idx="26817">
                  <c:v>-0.209894</c:v>
                </c:pt>
                <c:pt idx="26818">
                  <c:v>-0.20923800000000001</c:v>
                </c:pt>
                <c:pt idx="26819">
                  <c:v>-0.20869499999999999</c:v>
                </c:pt>
                <c:pt idx="26820">
                  <c:v>-0.20793900000000001</c:v>
                </c:pt>
                <c:pt idx="26821">
                  <c:v>-0.20744199999999999</c:v>
                </c:pt>
                <c:pt idx="26822">
                  <c:v>-0.20668400000000001</c:v>
                </c:pt>
                <c:pt idx="26823">
                  <c:v>-0.20610600000000001</c:v>
                </c:pt>
                <c:pt idx="26824">
                  <c:v>-0.205426</c:v>
                </c:pt>
                <c:pt idx="26825">
                  <c:v>-0.20472099999999999</c:v>
                </c:pt>
                <c:pt idx="26826">
                  <c:v>-0.20413300000000001</c:v>
                </c:pt>
                <c:pt idx="26827">
                  <c:v>-0.20336799999999999</c:v>
                </c:pt>
                <c:pt idx="26828">
                  <c:v>-0.20277800000000001</c:v>
                </c:pt>
                <c:pt idx="26829">
                  <c:v>-0.20203199999999999</c:v>
                </c:pt>
                <c:pt idx="26830">
                  <c:v>-0.201378</c:v>
                </c:pt>
                <c:pt idx="26831">
                  <c:v>-0.200687</c:v>
                </c:pt>
                <c:pt idx="26832">
                  <c:v>-0.19998299999999999</c:v>
                </c:pt>
                <c:pt idx="26833">
                  <c:v>-0.199291</c:v>
                </c:pt>
                <c:pt idx="26834">
                  <c:v>-0.198573</c:v>
                </c:pt>
                <c:pt idx="26835">
                  <c:v>-0.19785900000000001</c:v>
                </c:pt>
                <c:pt idx="26836">
                  <c:v>-0.19714899999999999</c:v>
                </c:pt>
                <c:pt idx="26837">
                  <c:v>-0.196433</c:v>
                </c:pt>
                <c:pt idx="26838">
                  <c:v>-0.19568099999999999</c:v>
                </c:pt>
                <c:pt idx="26839">
                  <c:v>-0.194991</c:v>
                </c:pt>
                <c:pt idx="26840">
                  <c:v>-0.19419400000000001</c:v>
                </c:pt>
                <c:pt idx="26841">
                  <c:v>-0.19352800000000001</c:v>
                </c:pt>
                <c:pt idx="26842">
                  <c:v>-0.19272400000000001</c:v>
                </c:pt>
                <c:pt idx="26843">
                  <c:v>-0.19200300000000001</c:v>
                </c:pt>
                <c:pt idx="26844">
                  <c:v>-0.191249</c:v>
                </c:pt>
                <c:pt idx="26845">
                  <c:v>-0.19045000000000001</c:v>
                </c:pt>
                <c:pt idx="26846">
                  <c:v>-0.18976399999999999</c:v>
                </c:pt>
                <c:pt idx="26847">
                  <c:v>-0.18890100000000001</c:v>
                </c:pt>
                <c:pt idx="26848">
                  <c:v>-0.18820600000000001</c:v>
                </c:pt>
                <c:pt idx="26849">
                  <c:v>-0.18735299999999999</c:v>
                </c:pt>
                <c:pt idx="26850">
                  <c:v>-0.18660599999999999</c:v>
                </c:pt>
                <c:pt idx="26851">
                  <c:v>-0.18582000000000001</c:v>
                </c:pt>
                <c:pt idx="26852">
                  <c:v>-0.18499499999999999</c:v>
                </c:pt>
                <c:pt idx="26853">
                  <c:v>-0.18424599999999999</c:v>
                </c:pt>
                <c:pt idx="26854">
                  <c:v>-0.18337899999999999</c:v>
                </c:pt>
                <c:pt idx="26855">
                  <c:v>-0.18263499999999999</c:v>
                </c:pt>
                <c:pt idx="26856">
                  <c:v>-0.18176899999999999</c:v>
                </c:pt>
                <c:pt idx="26857">
                  <c:v>-0.18098800000000001</c:v>
                </c:pt>
                <c:pt idx="26858">
                  <c:v>-0.18013499999999999</c:v>
                </c:pt>
                <c:pt idx="26859">
                  <c:v>-0.17932000000000001</c:v>
                </c:pt>
                <c:pt idx="26860">
                  <c:v>-0.17849400000000001</c:v>
                </c:pt>
                <c:pt idx="26861">
                  <c:v>-0.177646</c:v>
                </c:pt>
                <c:pt idx="26862">
                  <c:v>-0.17683599999999999</c:v>
                </c:pt>
                <c:pt idx="26863">
                  <c:v>-0.17594899999999999</c:v>
                </c:pt>
                <c:pt idx="26864">
                  <c:v>-0.175152</c:v>
                </c:pt>
                <c:pt idx="26865">
                  <c:v>-0.17424200000000001</c:v>
                </c:pt>
                <c:pt idx="26866">
                  <c:v>-0.17343500000000001</c:v>
                </c:pt>
                <c:pt idx="26867">
                  <c:v>-0.17253199999999999</c:v>
                </c:pt>
                <c:pt idx="26868">
                  <c:v>-0.171681</c:v>
                </c:pt>
                <c:pt idx="26869">
                  <c:v>-0.170819</c:v>
                </c:pt>
                <c:pt idx="26870">
                  <c:v>-0.16991500000000001</c:v>
                </c:pt>
                <c:pt idx="26871">
                  <c:v>-0.16908899999999999</c:v>
                </c:pt>
                <c:pt idx="26872">
                  <c:v>-0.16814699999999999</c:v>
                </c:pt>
                <c:pt idx="26873">
                  <c:v>-0.167319</c:v>
                </c:pt>
                <c:pt idx="26874">
                  <c:v>-0.166375</c:v>
                </c:pt>
                <c:pt idx="26875">
                  <c:v>-0.16550899999999999</c:v>
                </c:pt>
                <c:pt idx="26876">
                  <c:v>-0.16459499999999999</c:v>
                </c:pt>
                <c:pt idx="26877">
                  <c:v>-0.163683</c:v>
                </c:pt>
                <c:pt idx="26878">
                  <c:v>-0.162797</c:v>
                </c:pt>
                <c:pt idx="26879">
                  <c:v>-0.16184699999999999</c:v>
                </c:pt>
                <c:pt idx="26880">
                  <c:v>-0.160972</c:v>
                </c:pt>
                <c:pt idx="26881">
                  <c:v>-0.16001199999999999</c:v>
                </c:pt>
                <c:pt idx="26882">
                  <c:v>-0.15913099999999999</c:v>
                </c:pt>
                <c:pt idx="26883">
                  <c:v>-0.158167</c:v>
                </c:pt>
                <c:pt idx="26884">
                  <c:v>-0.15725800000000001</c:v>
                </c:pt>
                <c:pt idx="26885">
                  <c:v>-0.156303</c:v>
                </c:pt>
                <c:pt idx="26886">
                  <c:v>-0.15536700000000001</c:v>
                </c:pt>
                <c:pt idx="26887">
                  <c:v>-0.15443699999999999</c:v>
                </c:pt>
                <c:pt idx="26888">
                  <c:v>-0.15345700000000001</c:v>
                </c:pt>
                <c:pt idx="26889">
                  <c:v>-0.15254599999999999</c:v>
                </c:pt>
                <c:pt idx="26890">
                  <c:v>-0.151535</c:v>
                </c:pt>
                <c:pt idx="26891">
                  <c:v>-0.15063399999999999</c:v>
                </c:pt>
                <c:pt idx="26892">
                  <c:v>-0.14962400000000001</c:v>
                </c:pt>
                <c:pt idx="26893">
                  <c:v>-0.14868899999999999</c:v>
                </c:pt>
                <c:pt idx="26894">
                  <c:v>-0.147707</c:v>
                </c:pt>
                <c:pt idx="26895">
                  <c:v>-0.14671799999999999</c:v>
                </c:pt>
                <c:pt idx="26896">
                  <c:v>-0.145783</c:v>
                </c:pt>
                <c:pt idx="26897">
                  <c:v>-0.14474600000000001</c:v>
                </c:pt>
                <c:pt idx="26898">
                  <c:v>-0.143819</c:v>
                </c:pt>
                <c:pt idx="26899">
                  <c:v>-0.142766</c:v>
                </c:pt>
                <c:pt idx="26900">
                  <c:v>-0.141818</c:v>
                </c:pt>
                <c:pt idx="26901">
                  <c:v>-0.14080000000000001</c:v>
                </c:pt>
                <c:pt idx="26902">
                  <c:v>-0.13980200000000001</c:v>
                </c:pt>
                <c:pt idx="26903">
                  <c:v>-0.13882</c:v>
                </c:pt>
                <c:pt idx="26904">
                  <c:v>-0.13777700000000001</c:v>
                </c:pt>
                <c:pt idx="26905">
                  <c:v>-0.136819</c:v>
                </c:pt>
                <c:pt idx="26906">
                  <c:v>-0.13576299999999999</c:v>
                </c:pt>
                <c:pt idx="26907">
                  <c:v>-0.13478599999999999</c:v>
                </c:pt>
                <c:pt idx="26908">
                  <c:v>-0.13372800000000001</c:v>
                </c:pt>
                <c:pt idx="26909">
                  <c:v>-0.132717</c:v>
                </c:pt>
                <c:pt idx="26910">
                  <c:v>-0.131685</c:v>
                </c:pt>
                <c:pt idx="26911">
                  <c:v>-0.13064999999999999</c:v>
                </c:pt>
                <c:pt idx="26912">
                  <c:v>-0.129635</c:v>
                </c:pt>
                <c:pt idx="26913">
                  <c:v>-0.128576</c:v>
                </c:pt>
                <c:pt idx="26914">
                  <c:v>-0.12756899999999999</c:v>
                </c:pt>
                <c:pt idx="26915">
                  <c:v>-0.126498</c:v>
                </c:pt>
                <c:pt idx="26916">
                  <c:v>-0.12548599999999999</c:v>
                </c:pt>
                <c:pt idx="26917">
                  <c:v>-0.124404</c:v>
                </c:pt>
                <c:pt idx="26918">
                  <c:v>-0.12336900000000001</c:v>
                </c:pt>
                <c:pt idx="26919">
                  <c:v>-0.122297</c:v>
                </c:pt>
                <c:pt idx="26920">
                  <c:v>-0.121238</c:v>
                </c:pt>
                <c:pt idx="26921">
                  <c:v>-0.12019299999999999</c:v>
                </c:pt>
                <c:pt idx="26922">
                  <c:v>-0.119103</c:v>
                </c:pt>
                <c:pt idx="26923">
                  <c:v>-0.118078</c:v>
                </c:pt>
                <c:pt idx="26924">
                  <c:v>-0.116967</c:v>
                </c:pt>
                <c:pt idx="26925">
                  <c:v>-0.115937</c:v>
                </c:pt>
                <c:pt idx="26926">
                  <c:v>-0.114828</c:v>
                </c:pt>
                <c:pt idx="26927">
                  <c:v>-0.113763</c:v>
                </c:pt>
                <c:pt idx="26928">
                  <c:v>-0.112678</c:v>
                </c:pt>
                <c:pt idx="26929">
                  <c:v>-0.111572</c:v>
                </c:pt>
                <c:pt idx="26930">
                  <c:v>-0.11051800000000001</c:v>
                </c:pt>
                <c:pt idx="26931">
                  <c:v>-0.109387</c:v>
                </c:pt>
                <c:pt idx="26932">
                  <c:v>-0.10834299999999999</c:v>
                </c:pt>
                <c:pt idx="26933">
                  <c:v>-0.107211</c:v>
                </c:pt>
                <c:pt idx="26934">
                  <c:v>-0.106142</c:v>
                </c:pt>
                <c:pt idx="26935">
                  <c:v>-0.105028</c:v>
                </c:pt>
                <c:pt idx="26936">
                  <c:v>-0.103921</c:v>
                </c:pt>
                <c:pt idx="26937">
                  <c:v>-0.10283</c:v>
                </c:pt>
                <c:pt idx="26938">
                  <c:v>-0.101691</c:v>
                </c:pt>
                <c:pt idx="26939">
                  <c:v>-0.100609</c:v>
                </c:pt>
                <c:pt idx="26940">
                  <c:v>-9.94617E-2</c:v>
                </c:pt>
                <c:pt idx="26941">
                  <c:v>-9.8378199999999999E-2</c:v>
                </c:pt>
                <c:pt idx="26942">
                  <c:v>-9.7242400000000007E-2</c:v>
                </c:pt>
                <c:pt idx="26943">
                  <c:v>-9.6135600000000002E-2</c:v>
                </c:pt>
                <c:pt idx="26944">
                  <c:v>-9.5006699999999999E-2</c:v>
                </c:pt>
                <c:pt idx="26945">
                  <c:v>-9.3873799999999993E-2</c:v>
                </c:pt>
                <c:pt idx="26946">
                  <c:v>-9.2757699999999998E-2</c:v>
                </c:pt>
                <c:pt idx="26947">
                  <c:v>-9.1607800000000003E-2</c:v>
                </c:pt>
                <c:pt idx="26948">
                  <c:v>-9.0494699999999997E-2</c:v>
                </c:pt>
                <c:pt idx="26949">
                  <c:v>-8.9330400000000004E-2</c:v>
                </c:pt>
                <c:pt idx="26950">
                  <c:v>-8.8216500000000003E-2</c:v>
                </c:pt>
                <c:pt idx="26951">
                  <c:v>-8.70557E-2</c:v>
                </c:pt>
                <c:pt idx="26952">
                  <c:v>-8.5931599999999997E-2</c:v>
                </c:pt>
                <c:pt idx="26953">
                  <c:v>-8.47778E-2</c:v>
                </c:pt>
                <c:pt idx="26954">
                  <c:v>-8.3627900000000005E-2</c:v>
                </c:pt>
                <c:pt idx="26955">
                  <c:v>-8.2491900000000007E-2</c:v>
                </c:pt>
                <c:pt idx="26956">
                  <c:v>-8.1320699999999996E-2</c:v>
                </c:pt>
                <c:pt idx="26957">
                  <c:v>-8.0198900000000004E-2</c:v>
                </c:pt>
                <c:pt idx="26958">
                  <c:v>-7.9011499999999998E-2</c:v>
                </c:pt>
                <c:pt idx="26959">
                  <c:v>-7.7879900000000002E-2</c:v>
                </c:pt>
                <c:pt idx="26960">
                  <c:v>-7.6688000000000006E-2</c:v>
                </c:pt>
                <c:pt idx="26961">
                  <c:v>-7.5536500000000006E-2</c:v>
                </c:pt>
                <c:pt idx="26962">
                  <c:v>-7.4396299999999999E-2</c:v>
                </c:pt>
                <c:pt idx="26963">
                  <c:v>-7.3248999999999995E-2</c:v>
                </c:pt>
                <c:pt idx="26964">
                  <c:v>-7.2078799999999998E-2</c:v>
                </c:pt>
                <c:pt idx="26965">
                  <c:v>-7.0778400000000005E-2</c:v>
                </c:pt>
                <c:pt idx="26966">
                  <c:v>-6.9661299999999995E-2</c:v>
                </c:pt>
                <c:pt idx="26967">
                  <c:v>-6.9678199999999996E-2</c:v>
                </c:pt>
                <c:pt idx="26968">
                  <c:v>-6.9117700000000004E-2</c:v>
                </c:pt>
                <c:pt idx="26969">
                  <c:v>-6.7876199999999998E-2</c:v>
                </c:pt>
                <c:pt idx="26970">
                  <c:v>-6.7514500000000005E-2</c:v>
                </c:pt>
                <c:pt idx="26971">
                  <c:v>-6.6309000000000007E-2</c:v>
                </c:pt>
                <c:pt idx="26972">
                  <c:v>-6.56886E-2</c:v>
                </c:pt>
                <c:pt idx="26973">
                  <c:v>-6.4871700000000004E-2</c:v>
                </c:pt>
                <c:pt idx="26974">
                  <c:v>-6.3837699999999997E-2</c:v>
                </c:pt>
                <c:pt idx="26975">
                  <c:v>-6.3337000000000004E-2</c:v>
                </c:pt>
                <c:pt idx="26976">
                  <c:v>-6.21612E-2</c:v>
                </c:pt>
                <c:pt idx="26977">
                  <c:v>-6.1594599999999999E-2</c:v>
                </c:pt>
                <c:pt idx="26978">
                  <c:v>-6.0632100000000001E-2</c:v>
                </c:pt>
                <c:pt idx="26979">
                  <c:v>-5.9763799999999999E-2</c:v>
                </c:pt>
                <c:pt idx="26980">
                  <c:v>-5.9073800000000003E-2</c:v>
                </c:pt>
                <c:pt idx="26981">
                  <c:v>-5.8034700000000002E-2</c:v>
                </c:pt>
                <c:pt idx="26982">
                  <c:v>-5.7364199999999997E-2</c:v>
                </c:pt>
                <c:pt idx="26983">
                  <c:v>-5.6438599999999998E-2</c:v>
                </c:pt>
                <c:pt idx="26984">
                  <c:v>-5.55702E-2</c:v>
                </c:pt>
                <c:pt idx="26985">
                  <c:v>-5.4840699999999999E-2</c:v>
                </c:pt>
                <c:pt idx="26986">
                  <c:v>-5.38456E-2</c:v>
                </c:pt>
                <c:pt idx="26987">
                  <c:v>-5.3113500000000001E-2</c:v>
                </c:pt>
                <c:pt idx="26988">
                  <c:v>-5.2234299999999997E-2</c:v>
                </c:pt>
                <c:pt idx="26989">
                  <c:v>-5.12974E-2</c:v>
                </c:pt>
                <c:pt idx="26990">
                  <c:v>-5.0626499999999998E-2</c:v>
                </c:pt>
                <c:pt idx="26991">
                  <c:v>-4.9544400000000002E-2</c:v>
                </c:pt>
                <c:pt idx="26992">
                  <c:v>-4.8894399999999998E-2</c:v>
                </c:pt>
                <c:pt idx="26993">
                  <c:v>-4.7928800000000001E-2</c:v>
                </c:pt>
                <c:pt idx="26994">
                  <c:v>-4.7046900000000003E-2</c:v>
                </c:pt>
                <c:pt idx="26995">
                  <c:v>-4.6355199999999999E-2</c:v>
                </c:pt>
                <c:pt idx="26996">
                  <c:v>-4.5226500000000003E-2</c:v>
                </c:pt>
                <c:pt idx="26997">
                  <c:v>-4.4670399999999999E-2</c:v>
                </c:pt>
                <c:pt idx="26998">
                  <c:v>-4.35474E-2</c:v>
                </c:pt>
                <c:pt idx="26999">
                  <c:v>-4.28312E-2</c:v>
                </c:pt>
                <c:pt idx="27000">
                  <c:v>-4.1968499999999999E-2</c:v>
                </c:pt>
                <c:pt idx="27001">
                  <c:v>-4.0955600000000002E-2</c:v>
                </c:pt>
                <c:pt idx="27002">
                  <c:v>-4.0345800000000001E-2</c:v>
                </c:pt>
                <c:pt idx="27003">
                  <c:v>-3.91858E-2</c:v>
                </c:pt>
                <c:pt idx="27004">
                  <c:v>-3.8577300000000002E-2</c:v>
                </c:pt>
                <c:pt idx="27005">
                  <c:v>-3.7542699999999998E-2</c:v>
                </c:pt>
                <c:pt idx="27006">
                  <c:v>-3.67134E-2</c:v>
                </c:pt>
                <c:pt idx="27007">
                  <c:v>-3.59236E-2</c:v>
                </c:pt>
                <c:pt idx="27008">
                  <c:v>-3.4882400000000001E-2</c:v>
                </c:pt>
                <c:pt idx="27009">
                  <c:v>-3.4212600000000003E-2</c:v>
                </c:pt>
                <c:pt idx="27010">
                  <c:v>-3.3155499999999997E-2</c:v>
                </c:pt>
                <c:pt idx="27011">
                  <c:v>-3.2405299999999998E-2</c:v>
                </c:pt>
                <c:pt idx="27012">
                  <c:v>-3.1489499999999997E-2</c:v>
                </c:pt>
                <c:pt idx="27013">
                  <c:v>-3.05817E-2</c:v>
                </c:pt>
                <c:pt idx="27014">
                  <c:v>-2.97842E-2</c:v>
                </c:pt>
                <c:pt idx="27015">
                  <c:v>-2.8814200000000002E-2</c:v>
                </c:pt>
                <c:pt idx="27016">
                  <c:v>-2.8007799999999999E-2</c:v>
                </c:pt>
                <c:pt idx="27017">
                  <c:v>-2.70975E-2</c:v>
                </c:pt>
                <c:pt idx="27018">
                  <c:v>-2.6206199999999999E-2</c:v>
                </c:pt>
                <c:pt idx="27019">
                  <c:v>-2.5366300000000001E-2</c:v>
                </c:pt>
                <c:pt idx="27020">
                  <c:v>-2.44424E-2</c:v>
                </c:pt>
                <c:pt idx="27021">
                  <c:v>-2.3586599999999999E-2</c:v>
                </c:pt>
                <c:pt idx="27022">
                  <c:v>-2.27195E-2</c:v>
                </c:pt>
                <c:pt idx="27023">
                  <c:v>-2.1780899999999999E-2</c:v>
                </c:pt>
                <c:pt idx="27024">
                  <c:v>-2.0981699999999999E-2</c:v>
                </c:pt>
                <c:pt idx="27025">
                  <c:v>-2.00071E-2</c:v>
                </c:pt>
                <c:pt idx="27026">
                  <c:v>-1.91927E-2</c:v>
                </c:pt>
                <c:pt idx="27027">
                  <c:v>-1.8282799999999998E-2</c:v>
                </c:pt>
                <c:pt idx="27028">
                  <c:v>-1.73647E-2</c:v>
                </c:pt>
                <c:pt idx="27029">
                  <c:v>-1.6569299999999999E-2</c:v>
                </c:pt>
                <c:pt idx="27030">
                  <c:v>-1.5562100000000001E-2</c:v>
                </c:pt>
                <c:pt idx="27031">
                  <c:v>-1.4811700000000001E-2</c:v>
                </c:pt>
                <c:pt idx="27032">
                  <c:v>-1.3797800000000001E-2</c:v>
                </c:pt>
                <c:pt idx="27033">
                  <c:v>-1.29753E-2</c:v>
                </c:pt>
                <c:pt idx="27034">
                  <c:v>-1.2109099999999999E-2</c:v>
                </c:pt>
                <c:pt idx="27035">
                  <c:v>-1.1204799999999999E-2</c:v>
                </c:pt>
                <c:pt idx="27036">
                  <c:v>-1.0392E-2</c:v>
                </c:pt>
                <c:pt idx="27037" formatCode="0.00E+00">
                  <c:v>-9.2362899999999994E-3</c:v>
                </c:pt>
                <c:pt idx="27038" formatCode="0.00E+00">
                  <c:v>-8.5055800000000004E-3</c:v>
                </c:pt>
                <c:pt idx="27039" formatCode="0.00E+00">
                  <c:v>-9.0342500000000006E-3</c:v>
                </c:pt>
                <c:pt idx="27040" formatCode="0.00E+00">
                  <c:v>-8.9446000000000005E-3</c:v>
                </c:pt>
                <c:pt idx="27041" formatCode="0.00E+00">
                  <c:v>-7.9970100000000006E-3</c:v>
                </c:pt>
                <c:pt idx="27042" formatCode="0.00E+00">
                  <c:v>-8.0753700000000001E-3</c:v>
                </c:pt>
                <c:pt idx="27043" formatCode="0.00E+00">
                  <c:v>-7.2267E-3</c:v>
                </c:pt>
                <c:pt idx="27044" formatCode="0.00E+00">
                  <c:v>-6.9681200000000004E-3</c:v>
                </c:pt>
                <c:pt idx="27045" formatCode="0.00E+00">
                  <c:v>-6.5928200000000001E-3</c:v>
                </c:pt>
                <c:pt idx="27046" formatCode="0.00E+00">
                  <c:v>-5.8611499999999999E-3</c:v>
                </c:pt>
                <c:pt idx="27047" formatCode="0.00E+00">
                  <c:v>-5.8283900000000001E-3</c:v>
                </c:pt>
                <c:pt idx="27048" formatCode="0.00E+00">
                  <c:v>-4.9711399999999998E-3</c:v>
                </c:pt>
                <c:pt idx="27049" formatCode="0.00E+00">
                  <c:v>-4.829E-3</c:v>
                </c:pt>
                <c:pt idx="27050" formatCode="0.00E+00">
                  <c:v>-4.2627100000000003E-3</c:v>
                </c:pt>
                <c:pt idx="27051" formatCode="0.00E+00">
                  <c:v>-3.74997E-3</c:v>
                </c:pt>
                <c:pt idx="27052" formatCode="0.00E+00">
                  <c:v>-3.5087600000000001E-3</c:v>
                </c:pt>
                <c:pt idx="27053" formatCode="0.00E+00">
                  <c:v>-2.8122099999999999E-3</c:v>
                </c:pt>
                <c:pt idx="27054" formatCode="0.00E+00">
                  <c:v>-2.5745799999999999E-3</c:v>
                </c:pt>
                <c:pt idx="27055" formatCode="0.00E+00">
                  <c:v>-2.04061E-3</c:v>
                </c:pt>
                <c:pt idx="27056" formatCode="0.00E+00">
                  <c:v>-1.5332E-3</c:v>
                </c:pt>
                <c:pt idx="27057" formatCode="0.00E+00">
                  <c:v>-1.2396799999999999E-3</c:v>
                </c:pt>
                <c:pt idx="27058" formatCode="0.00E+00">
                  <c:v>-6.3698699999999999E-4</c:v>
                </c:pt>
                <c:pt idx="27059" formatCode="0.00E+00">
                  <c:v>-3.6112999999999998E-4</c:v>
                </c:pt>
                <c:pt idx="27060" formatCode="0.00E+00">
                  <c:v>1.2091699999999999E-4</c:v>
                </c:pt>
                <c:pt idx="27061" formatCode="0.00E+00">
                  <c:v>8.45548E-4</c:v>
                </c:pt>
                <c:pt idx="27062" formatCode="0.00E+00">
                  <c:v>1.00186E-3</c:v>
                </c:pt>
              </c:numCache>
            </c:numRef>
          </c:yVal>
          <c:smooth val="1"/>
          <c:extLst>
            <c:ext xmlns:c16="http://schemas.microsoft.com/office/drawing/2014/chart" uri="{C3380CC4-5D6E-409C-BE32-E72D297353CC}">
              <c16:uniqueId val="{00000001-44D1-4C3B-8FAF-9CBF02041A23}"/>
            </c:ext>
          </c:extLst>
        </c:ser>
        <c:dLbls>
          <c:showLegendKey val="0"/>
          <c:showVal val="0"/>
          <c:showCatName val="0"/>
          <c:showSerName val="0"/>
          <c:showPercent val="0"/>
          <c:showBubbleSize val="0"/>
        </c:dLbls>
        <c:axId val="854635247"/>
        <c:axId val="854643151"/>
      </c:scatterChart>
      <c:valAx>
        <c:axId val="497034368"/>
        <c:scaling>
          <c:orientation val="minMax"/>
          <c:max val="70.5"/>
          <c:min val="65"/>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97035904"/>
        <c:crossesAt val="-0.60000000000000009"/>
        <c:crossBetween val="midCat"/>
      </c:valAx>
      <c:valAx>
        <c:axId val="497035904"/>
        <c:scaling>
          <c:orientation val="minMax"/>
          <c:max val="0.30000000000000004"/>
          <c:min val="-0.60000000000000009"/>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idspan Displacement (i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497034368"/>
        <c:crosses val="autoZero"/>
        <c:crossBetween val="midCat"/>
      </c:valAx>
      <c:valAx>
        <c:axId val="854643151"/>
        <c:scaling>
          <c:orientation val="minMax"/>
        </c:scaling>
        <c:delete val="1"/>
        <c:axPos val="r"/>
        <c:numFmt formatCode="General" sourceLinked="1"/>
        <c:majorTickMark val="out"/>
        <c:minorTickMark val="none"/>
        <c:tickLblPos val="nextTo"/>
        <c:crossAx val="854635247"/>
        <c:crosses val="max"/>
        <c:crossBetween val="midCat"/>
      </c:valAx>
      <c:valAx>
        <c:axId val="854635247"/>
        <c:scaling>
          <c:orientation val="minMax"/>
          <c:max val="13536"/>
          <c:min val="12480"/>
        </c:scaling>
        <c:delete val="0"/>
        <c:axPos val="t"/>
        <c:numFmt formatCode="General" sourceLinked="1"/>
        <c:majorTickMark val="out"/>
        <c:minorTickMark val="none"/>
        <c:tickLblPos val="nextTo"/>
        <c:crossAx val="854643151"/>
        <c:crosses val="max"/>
        <c:crossBetween val="midCat"/>
        <c:majorUnit val="192"/>
      </c:valAx>
      <c:spPr>
        <a:noFill/>
        <a:ln>
          <a:solidFill>
            <a:sysClr val="windowText" lastClr="000000"/>
          </a:solidFill>
        </a:ln>
        <a:effectLst/>
      </c:spPr>
    </c:plotArea>
    <c:legend>
      <c:legendPos val="b"/>
      <c:layout>
        <c:manualLayout>
          <c:xMode val="edge"/>
          <c:yMode val="edge"/>
          <c:x val="0.14856342957130358"/>
          <c:y val="0.72183836395450562"/>
          <c:w val="0.3167620297462817"/>
          <c:h val="0.10223571011956839"/>
        </c:manualLayout>
      </c:layout>
      <c:overlay val="1"/>
      <c:spPr>
        <a:solidFill>
          <a:sysClr val="window" lastClr="FFFFFF"/>
        </a:solid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0940602533378975E-2"/>
          <c:y val="5.0925925925925923E-2"/>
          <c:w val="0.88500142645212831"/>
          <c:h val="0.79442913385826774"/>
        </c:manualLayout>
      </c:layout>
      <c:scatterChart>
        <c:scatterStyle val="smoothMarker"/>
        <c:varyColors val="0"/>
        <c:ser>
          <c:idx val="6"/>
          <c:order val="0"/>
          <c:tx>
            <c:v>Dump Static</c:v>
          </c:tx>
          <c:spPr>
            <a:ln w="19050" cap="rnd">
              <a:solidFill>
                <a:schemeClr val="tx1"/>
              </a:solidFill>
              <a:prstDash val="dash"/>
              <a:round/>
            </a:ln>
            <a:effectLst/>
          </c:spPr>
          <c:marker>
            <c:symbol val="none"/>
          </c:marker>
          <c:xVal>
            <c:numRef>
              <c:f>plot_traffic!$K$5:$K$144087</c:f>
              <c:numCache>
                <c:formatCode>General</c:formatCode>
                <c:ptCount val="144083"/>
                <c:pt idx="0">
                  <c:v>-3</c:v>
                </c:pt>
                <c:pt idx="1">
                  <c:v>-2.9973958333333335</c:v>
                </c:pt>
                <c:pt idx="2">
                  <c:v>-2.9947916666666665</c:v>
                </c:pt>
                <c:pt idx="3">
                  <c:v>-2.9921875</c:v>
                </c:pt>
                <c:pt idx="4">
                  <c:v>-2.9895833333333335</c:v>
                </c:pt>
                <c:pt idx="5">
                  <c:v>-2.9869791666666665</c:v>
                </c:pt>
                <c:pt idx="6">
                  <c:v>-2.984375</c:v>
                </c:pt>
                <c:pt idx="7">
                  <c:v>-2.9817708333333335</c:v>
                </c:pt>
                <c:pt idx="8">
                  <c:v>-2.9791666666666665</c:v>
                </c:pt>
                <c:pt idx="9">
                  <c:v>-2.9765625</c:v>
                </c:pt>
                <c:pt idx="10">
                  <c:v>-2.9739583333333335</c:v>
                </c:pt>
                <c:pt idx="11">
                  <c:v>-2.9713541666666665</c:v>
                </c:pt>
                <c:pt idx="12">
                  <c:v>-2.96875</c:v>
                </c:pt>
                <c:pt idx="13">
                  <c:v>-2.9661458333333335</c:v>
                </c:pt>
                <c:pt idx="14">
                  <c:v>-2.9635416666666665</c:v>
                </c:pt>
                <c:pt idx="15">
                  <c:v>-2.9609375</c:v>
                </c:pt>
                <c:pt idx="16">
                  <c:v>-2.9583333333333335</c:v>
                </c:pt>
                <c:pt idx="17">
                  <c:v>-2.9557291666666665</c:v>
                </c:pt>
                <c:pt idx="18">
                  <c:v>-2.953125</c:v>
                </c:pt>
                <c:pt idx="19">
                  <c:v>-2.9505208333333335</c:v>
                </c:pt>
                <c:pt idx="20">
                  <c:v>-2.9479166666666665</c:v>
                </c:pt>
                <c:pt idx="21">
                  <c:v>-2.9453125</c:v>
                </c:pt>
                <c:pt idx="22">
                  <c:v>-2.9427083333333335</c:v>
                </c:pt>
                <c:pt idx="23">
                  <c:v>-2.9401041666666665</c:v>
                </c:pt>
                <c:pt idx="24">
                  <c:v>-2.9375</c:v>
                </c:pt>
                <c:pt idx="25">
                  <c:v>-2.9348958333333335</c:v>
                </c:pt>
                <c:pt idx="26">
                  <c:v>-2.9322916666666665</c:v>
                </c:pt>
                <c:pt idx="27">
                  <c:v>-2.9296875</c:v>
                </c:pt>
                <c:pt idx="28">
                  <c:v>-2.9270833333333335</c:v>
                </c:pt>
                <c:pt idx="29">
                  <c:v>-2.9244791666666665</c:v>
                </c:pt>
                <c:pt idx="30">
                  <c:v>-2.921875</c:v>
                </c:pt>
                <c:pt idx="31">
                  <c:v>-2.9192708333333335</c:v>
                </c:pt>
                <c:pt idx="32">
                  <c:v>-2.9166666666666665</c:v>
                </c:pt>
                <c:pt idx="33">
                  <c:v>-2.9140625</c:v>
                </c:pt>
                <c:pt idx="34">
                  <c:v>-2.9114583333333335</c:v>
                </c:pt>
                <c:pt idx="35">
                  <c:v>-2.9088541666666665</c:v>
                </c:pt>
                <c:pt idx="36">
                  <c:v>-2.90625</c:v>
                </c:pt>
                <c:pt idx="37">
                  <c:v>-2.9036458333333335</c:v>
                </c:pt>
                <c:pt idx="38">
                  <c:v>-2.9010416666666665</c:v>
                </c:pt>
                <c:pt idx="39">
                  <c:v>-2.8984375</c:v>
                </c:pt>
                <c:pt idx="40">
                  <c:v>-2.8958333333333335</c:v>
                </c:pt>
                <c:pt idx="41">
                  <c:v>-2.8932291666666665</c:v>
                </c:pt>
                <c:pt idx="42">
                  <c:v>-2.890625</c:v>
                </c:pt>
                <c:pt idx="43">
                  <c:v>-2.8880208333333335</c:v>
                </c:pt>
                <c:pt idx="44">
                  <c:v>-2.8854166666666665</c:v>
                </c:pt>
                <c:pt idx="45">
                  <c:v>-2.8828125</c:v>
                </c:pt>
                <c:pt idx="46">
                  <c:v>-2.8802083333333335</c:v>
                </c:pt>
                <c:pt idx="47">
                  <c:v>-2.8776041666666665</c:v>
                </c:pt>
                <c:pt idx="48">
                  <c:v>-2.875</c:v>
                </c:pt>
                <c:pt idx="49">
                  <c:v>-2.8723958333333335</c:v>
                </c:pt>
                <c:pt idx="50">
                  <c:v>-2.8697916666666665</c:v>
                </c:pt>
                <c:pt idx="51">
                  <c:v>-2.8671875</c:v>
                </c:pt>
                <c:pt idx="52">
                  <c:v>-2.8645833333333335</c:v>
                </c:pt>
                <c:pt idx="53">
                  <c:v>-2.8619791666666665</c:v>
                </c:pt>
                <c:pt idx="54">
                  <c:v>-2.859375</c:v>
                </c:pt>
                <c:pt idx="55">
                  <c:v>-2.8567708333333335</c:v>
                </c:pt>
                <c:pt idx="56">
                  <c:v>-2.8541666666666665</c:v>
                </c:pt>
                <c:pt idx="57">
                  <c:v>-2.8515625</c:v>
                </c:pt>
                <c:pt idx="58">
                  <c:v>-2.8489583333333335</c:v>
                </c:pt>
                <c:pt idx="59">
                  <c:v>-2.8463541666666665</c:v>
                </c:pt>
                <c:pt idx="60">
                  <c:v>-2.84375</c:v>
                </c:pt>
                <c:pt idx="61">
                  <c:v>-2.8411458333333335</c:v>
                </c:pt>
                <c:pt idx="62">
                  <c:v>-2.8385416666666665</c:v>
                </c:pt>
                <c:pt idx="63">
                  <c:v>-2.8359375</c:v>
                </c:pt>
                <c:pt idx="64">
                  <c:v>-2.8333333333333335</c:v>
                </c:pt>
                <c:pt idx="65">
                  <c:v>-2.8307291666666665</c:v>
                </c:pt>
                <c:pt idx="66">
                  <c:v>-2.828125</c:v>
                </c:pt>
                <c:pt idx="67">
                  <c:v>-2.8255208333333335</c:v>
                </c:pt>
                <c:pt idx="68">
                  <c:v>-2.8229166666666665</c:v>
                </c:pt>
                <c:pt idx="69">
                  <c:v>-2.8203125</c:v>
                </c:pt>
                <c:pt idx="70">
                  <c:v>-2.8177083333333335</c:v>
                </c:pt>
                <c:pt idx="71">
                  <c:v>-2.8151041666666665</c:v>
                </c:pt>
                <c:pt idx="72">
                  <c:v>-2.8125</c:v>
                </c:pt>
                <c:pt idx="73">
                  <c:v>-2.8098958333333335</c:v>
                </c:pt>
                <c:pt idx="74">
                  <c:v>-2.8072916666666665</c:v>
                </c:pt>
                <c:pt idx="75">
                  <c:v>-2.8046875</c:v>
                </c:pt>
                <c:pt idx="76">
                  <c:v>-2.8020833333333335</c:v>
                </c:pt>
                <c:pt idx="77">
                  <c:v>-2.7994791666666665</c:v>
                </c:pt>
                <c:pt idx="78">
                  <c:v>-2.796875</c:v>
                </c:pt>
                <c:pt idx="79">
                  <c:v>-2.7942708333333335</c:v>
                </c:pt>
                <c:pt idx="80">
                  <c:v>-2.7916666666666665</c:v>
                </c:pt>
                <c:pt idx="81">
                  <c:v>-2.7890625</c:v>
                </c:pt>
                <c:pt idx="82">
                  <c:v>-2.7864583333333335</c:v>
                </c:pt>
                <c:pt idx="83">
                  <c:v>-2.7838541666666665</c:v>
                </c:pt>
                <c:pt idx="84">
                  <c:v>-2.78125</c:v>
                </c:pt>
                <c:pt idx="85">
                  <c:v>-2.7786458333333335</c:v>
                </c:pt>
                <c:pt idx="86">
                  <c:v>-2.7760416666666665</c:v>
                </c:pt>
                <c:pt idx="87">
                  <c:v>-2.7734375</c:v>
                </c:pt>
                <c:pt idx="88">
                  <c:v>-2.7708333333333335</c:v>
                </c:pt>
                <c:pt idx="89">
                  <c:v>-2.7682291666666665</c:v>
                </c:pt>
                <c:pt idx="90">
                  <c:v>-2.765625</c:v>
                </c:pt>
                <c:pt idx="91">
                  <c:v>-2.7630208333333335</c:v>
                </c:pt>
                <c:pt idx="92">
                  <c:v>-2.7604166666666665</c:v>
                </c:pt>
                <c:pt idx="93">
                  <c:v>-2.7578125</c:v>
                </c:pt>
                <c:pt idx="94">
                  <c:v>-2.7552083333333335</c:v>
                </c:pt>
                <c:pt idx="95">
                  <c:v>-2.7526041666666665</c:v>
                </c:pt>
                <c:pt idx="96">
                  <c:v>-2.75</c:v>
                </c:pt>
                <c:pt idx="97">
                  <c:v>-2.7473958333333335</c:v>
                </c:pt>
                <c:pt idx="98">
                  <c:v>-2.7447916666666665</c:v>
                </c:pt>
                <c:pt idx="99">
                  <c:v>-2.7421875</c:v>
                </c:pt>
                <c:pt idx="100">
                  <c:v>-2.7395833333333335</c:v>
                </c:pt>
                <c:pt idx="101">
                  <c:v>-2.7369791666666665</c:v>
                </c:pt>
                <c:pt idx="102">
                  <c:v>-2.734375</c:v>
                </c:pt>
                <c:pt idx="103">
                  <c:v>-2.7317708333333335</c:v>
                </c:pt>
                <c:pt idx="104">
                  <c:v>-2.7291666666666665</c:v>
                </c:pt>
                <c:pt idx="105">
                  <c:v>-2.7265625</c:v>
                </c:pt>
                <c:pt idx="106">
                  <c:v>-2.7239583333333335</c:v>
                </c:pt>
                <c:pt idx="107">
                  <c:v>-2.7213541666666665</c:v>
                </c:pt>
                <c:pt idx="108">
                  <c:v>-2.71875</c:v>
                </c:pt>
                <c:pt idx="109">
                  <c:v>-2.7161458333333335</c:v>
                </c:pt>
                <c:pt idx="110">
                  <c:v>-2.7135416666666665</c:v>
                </c:pt>
                <c:pt idx="111">
                  <c:v>-2.7109375</c:v>
                </c:pt>
                <c:pt idx="112">
                  <c:v>-2.7083333333333335</c:v>
                </c:pt>
                <c:pt idx="113">
                  <c:v>-2.7057291666666665</c:v>
                </c:pt>
                <c:pt idx="114">
                  <c:v>-2.703125</c:v>
                </c:pt>
                <c:pt idx="115">
                  <c:v>-2.7005208333333335</c:v>
                </c:pt>
                <c:pt idx="116">
                  <c:v>-2.6979166666666665</c:v>
                </c:pt>
                <c:pt idx="117">
                  <c:v>-2.6953125</c:v>
                </c:pt>
                <c:pt idx="118">
                  <c:v>-2.6927083333333335</c:v>
                </c:pt>
                <c:pt idx="119">
                  <c:v>-2.6901041666666665</c:v>
                </c:pt>
                <c:pt idx="120">
                  <c:v>-2.6875</c:v>
                </c:pt>
                <c:pt idx="121">
                  <c:v>-2.6848958333333335</c:v>
                </c:pt>
                <c:pt idx="122">
                  <c:v>-2.6822916666666665</c:v>
                </c:pt>
                <c:pt idx="123">
                  <c:v>-2.6796875</c:v>
                </c:pt>
                <c:pt idx="124">
                  <c:v>-2.6770833333333335</c:v>
                </c:pt>
                <c:pt idx="125">
                  <c:v>-2.6744791666666665</c:v>
                </c:pt>
                <c:pt idx="126">
                  <c:v>-2.671875</c:v>
                </c:pt>
                <c:pt idx="127">
                  <c:v>-2.6692708333333335</c:v>
                </c:pt>
                <c:pt idx="128">
                  <c:v>-2.6666666666666665</c:v>
                </c:pt>
                <c:pt idx="129">
                  <c:v>-2.6640625</c:v>
                </c:pt>
                <c:pt idx="130">
                  <c:v>-2.6614583333333335</c:v>
                </c:pt>
                <c:pt idx="131">
                  <c:v>-2.6588541666666665</c:v>
                </c:pt>
                <c:pt idx="132">
                  <c:v>-2.65625</c:v>
                </c:pt>
                <c:pt idx="133">
                  <c:v>-2.6536458333333335</c:v>
                </c:pt>
                <c:pt idx="134">
                  <c:v>-2.6510416666666665</c:v>
                </c:pt>
                <c:pt idx="135">
                  <c:v>-2.6484375</c:v>
                </c:pt>
                <c:pt idx="136">
                  <c:v>-2.6458333333333335</c:v>
                </c:pt>
                <c:pt idx="137">
                  <c:v>-2.6432291666666665</c:v>
                </c:pt>
                <c:pt idx="138">
                  <c:v>-2.640625</c:v>
                </c:pt>
                <c:pt idx="139">
                  <c:v>-2.6380208333333335</c:v>
                </c:pt>
                <c:pt idx="140">
                  <c:v>-2.6354166666666665</c:v>
                </c:pt>
                <c:pt idx="141">
                  <c:v>-2.6328125</c:v>
                </c:pt>
                <c:pt idx="142">
                  <c:v>-2.6302083333333335</c:v>
                </c:pt>
                <c:pt idx="143">
                  <c:v>-2.6276041666666665</c:v>
                </c:pt>
                <c:pt idx="144">
                  <c:v>-2.625</c:v>
                </c:pt>
                <c:pt idx="145">
                  <c:v>-2.6223958333333335</c:v>
                </c:pt>
                <c:pt idx="146">
                  <c:v>-2.6197916666666665</c:v>
                </c:pt>
                <c:pt idx="147">
                  <c:v>-2.6171875</c:v>
                </c:pt>
                <c:pt idx="148">
                  <c:v>-2.6145833333333335</c:v>
                </c:pt>
                <c:pt idx="149">
                  <c:v>-2.6119791666666665</c:v>
                </c:pt>
                <c:pt idx="150">
                  <c:v>-2.609375</c:v>
                </c:pt>
                <c:pt idx="151">
                  <c:v>-2.6067708333333335</c:v>
                </c:pt>
                <c:pt idx="152">
                  <c:v>-2.6041666666666665</c:v>
                </c:pt>
                <c:pt idx="153">
                  <c:v>-2.6015625</c:v>
                </c:pt>
                <c:pt idx="154">
                  <c:v>-2.5989583333333335</c:v>
                </c:pt>
                <c:pt idx="155">
                  <c:v>-2.5963541666666665</c:v>
                </c:pt>
                <c:pt idx="156">
                  <c:v>-2.59375</c:v>
                </c:pt>
                <c:pt idx="157">
                  <c:v>-2.5911458333333335</c:v>
                </c:pt>
                <c:pt idx="158">
                  <c:v>-2.5885416666666665</c:v>
                </c:pt>
                <c:pt idx="159">
                  <c:v>-2.5859375</c:v>
                </c:pt>
                <c:pt idx="160">
                  <c:v>-2.5833333333333335</c:v>
                </c:pt>
                <c:pt idx="161">
                  <c:v>-2.5807291666666665</c:v>
                </c:pt>
                <c:pt idx="162">
                  <c:v>-2.578125</c:v>
                </c:pt>
                <c:pt idx="163">
                  <c:v>-2.5755208333333335</c:v>
                </c:pt>
                <c:pt idx="164">
                  <c:v>-2.5729166666666665</c:v>
                </c:pt>
                <c:pt idx="165">
                  <c:v>-2.5703125</c:v>
                </c:pt>
                <c:pt idx="166">
                  <c:v>-2.5677083333333335</c:v>
                </c:pt>
                <c:pt idx="167">
                  <c:v>-2.5651041666666665</c:v>
                </c:pt>
                <c:pt idx="168">
                  <c:v>-2.5625</c:v>
                </c:pt>
                <c:pt idx="169">
                  <c:v>-2.5598958333333335</c:v>
                </c:pt>
                <c:pt idx="170">
                  <c:v>-2.5572916666666665</c:v>
                </c:pt>
                <c:pt idx="171">
                  <c:v>-2.5546875</c:v>
                </c:pt>
                <c:pt idx="172">
                  <c:v>-2.5520833333333335</c:v>
                </c:pt>
                <c:pt idx="173">
                  <c:v>-2.5494791666666665</c:v>
                </c:pt>
                <c:pt idx="174">
                  <c:v>-2.546875</c:v>
                </c:pt>
                <c:pt idx="175">
                  <c:v>-2.5442708333333335</c:v>
                </c:pt>
                <c:pt idx="176">
                  <c:v>-2.5416666666666665</c:v>
                </c:pt>
                <c:pt idx="177">
                  <c:v>-2.5390625</c:v>
                </c:pt>
                <c:pt idx="178">
                  <c:v>-2.5364583333333335</c:v>
                </c:pt>
                <c:pt idx="179">
                  <c:v>-2.5338541666666665</c:v>
                </c:pt>
                <c:pt idx="180">
                  <c:v>-2.53125</c:v>
                </c:pt>
                <c:pt idx="181">
                  <c:v>-2.5286458333333335</c:v>
                </c:pt>
                <c:pt idx="182">
                  <c:v>-2.5260416666666665</c:v>
                </c:pt>
                <c:pt idx="183">
                  <c:v>-2.5234375</c:v>
                </c:pt>
                <c:pt idx="184">
                  <c:v>-2.5208333333333335</c:v>
                </c:pt>
                <c:pt idx="185">
                  <c:v>-2.5182291666666665</c:v>
                </c:pt>
                <c:pt idx="186">
                  <c:v>-2.515625</c:v>
                </c:pt>
                <c:pt idx="187">
                  <c:v>-2.5130208333333335</c:v>
                </c:pt>
                <c:pt idx="188">
                  <c:v>-2.5104166666666665</c:v>
                </c:pt>
                <c:pt idx="189">
                  <c:v>-2.5078125</c:v>
                </c:pt>
                <c:pt idx="190">
                  <c:v>-2.5052083333333335</c:v>
                </c:pt>
                <c:pt idx="191">
                  <c:v>-2.5026041666666665</c:v>
                </c:pt>
                <c:pt idx="192">
                  <c:v>-2.5</c:v>
                </c:pt>
                <c:pt idx="193">
                  <c:v>-2.4973958333333335</c:v>
                </c:pt>
                <c:pt idx="194">
                  <c:v>-2.4947916666666665</c:v>
                </c:pt>
                <c:pt idx="195">
                  <c:v>-2.4921875</c:v>
                </c:pt>
                <c:pt idx="196">
                  <c:v>-2.4895833333333335</c:v>
                </c:pt>
                <c:pt idx="197">
                  <c:v>-2.4869791666666665</c:v>
                </c:pt>
                <c:pt idx="198">
                  <c:v>-2.484375</c:v>
                </c:pt>
                <c:pt idx="199">
                  <c:v>-2.4817708333333335</c:v>
                </c:pt>
                <c:pt idx="200">
                  <c:v>-2.4791666666666665</c:v>
                </c:pt>
                <c:pt idx="201">
                  <c:v>-2.4765625</c:v>
                </c:pt>
                <c:pt idx="202">
                  <c:v>-2.4739583333333335</c:v>
                </c:pt>
                <c:pt idx="203">
                  <c:v>-2.4713541666666665</c:v>
                </c:pt>
                <c:pt idx="204">
                  <c:v>-2.46875</c:v>
                </c:pt>
                <c:pt idx="205">
                  <c:v>-2.4661458333333335</c:v>
                </c:pt>
                <c:pt idx="206">
                  <c:v>-2.4635416666666665</c:v>
                </c:pt>
                <c:pt idx="207">
                  <c:v>-2.4609375</c:v>
                </c:pt>
                <c:pt idx="208">
                  <c:v>-2.4583333333333335</c:v>
                </c:pt>
                <c:pt idx="209">
                  <c:v>-2.4557291666666665</c:v>
                </c:pt>
                <c:pt idx="210">
                  <c:v>-2.453125</c:v>
                </c:pt>
                <c:pt idx="211">
                  <c:v>-2.4505208333333335</c:v>
                </c:pt>
                <c:pt idx="212">
                  <c:v>-2.4479166666666665</c:v>
                </c:pt>
                <c:pt idx="213">
                  <c:v>-2.4453125</c:v>
                </c:pt>
                <c:pt idx="214">
                  <c:v>-2.4427083333333335</c:v>
                </c:pt>
                <c:pt idx="215">
                  <c:v>-2.4401041666666665</c:v>
                </c:pt>
                <c:pt idx="216">
                  <c:v>-2.4375</c:v>
                </c:pt>
                <c:pt idx="217">
                  <c:v>-2.4348958333333335</c:v>
                </c:pt>
                <c:pt idx="218">
                  <c:v>-2.4322916666666665</c:v>
                </c:pt>
                <c:pt idx="219">
                  <c:v>-2.4296875</c:v>
                </c:pt>
                <c:pt idx="220">
                  <c:v>-2.4270833333333335</c:v>
                </c:pt>
                <c:pt idx="221">
                  <c:v>-2.4244791666666665</c:v>
                </c:pt>
                <c:pt idx="222">
                  <c:v>-2.421875</c:v>
                </c:pt>
                <c:pt idx="223">
                  <c:v>-2.4192708333333335</c:v>
                </c:pt>
                <c:pt idx="224">
                  <c:v>-2.4166666666666665</c:v>
                </c:pt>
                <c:pt idx="225">
                  <c:v>-2.4140625</c:v>
                </c:pt>
                <c:pt idx="226">
                  <c:v>-2.4114583333333335</c:v>
                </c:pt>
                <c:pt idx="227">
                  <c:v>-2.4088541666666665</c:v>
                </c:pt>
                <c:pt idx="228">
                  <c:v>-2.40625</c:v>
                </c:pt>
                <c:pt idx="229">
                  <c:v>-2.4036458333333335</c:v>
                </c:pt>
                <c:pt idx="230">
                  <c:v>-2.4010416666666665</c:v>
                </c:pt>
                <c:pt idx="231">
                  <c:v>-2.3984375</c:v>
                </c:pt>
                <c:pt idx="232">
                  <c:v>-2.3958333333333335</c:v>
                </c:pt>
                <c:pt idx="233">
                  <c:v>-2.3932291666666665</c:v>
                </c:pt>
                <c:pt idx="234">
                  <c:v>-2.390625</c:v>
                </c:pt>
                <c:pt idx="235">
                  <c:v>-2.3880208333333335</c:v>
                </c:pt>
                <c:pt idx="236">
                  <c:v>-2.3854166666666665</c:v>
                </c:pt>
                <c:pt idx="237">
                  <c:v>-2.3828125</c:v>
                </c:pt>
                <c:pt idx="238">
                  <c:v>-2.3802083333333335</c:v>
                </c:pt>
                <c:pt idx="239">
                  <c:v>-2.3776041666666665</c:v>
                </c:pt>
                <c:pt idx="240">
                  <c:v>-2.375</c:v>
                </c:pt>
                <c:pt idx="241">
                  <c:v>-2.3723958333333335</c:v>
                </c:pt>
                <c:pt idx="242">
                  <c:v>-2.3697916666666665</c:v>
                </c:pt>
                <c:pt idx="243">
                  <c:v>-2.3671875</c:v>
                </c:pt>
                <c:pt idx="244">
                  <c:v>-2.3645833333333335</c:v>
                </c:pt>
                <c:pt idx="245">
                  <c:v>-2.3619791666666665</c:v>
                </c:pt>
                <c:pt idx="246">
                  <c:v>-2.359375</c:v>
                </c:pt>
                <c:pt idx="247">
                  <c:v>-2.3567708333333335</c:v>
                </c:pt>
                <c:pt idx="248">
                  <c:v>-2.3541666666666665</c:v>
                </c:pt>
                <c:pt idx="249">
                  <c:v>-2.3515625</c:v>
                </c:pt>
                <c:pt idx="250">
                  <c:v>-2.3489583333333335</c:v>
                </c:pt>
                <c:pt idx="251">
                  <c:v>-2.3463541666666665</c:v>
                </c:pt>
                <c:pt idx="252">
                  <c:v>-2.34375</c:v>
                </c:pt>
                <c:pt idx="253">
                  <c:v>-2.3411458333333335</c:v>
                </c:pt>
                <c:pt idx="254">
                  <c:v>-2.3385416666666665</c:v>
                </c:pt>
                <c:pt idx="255">
                  <c:v>-2.3359375</c:v>
                </c:pt>
                <c:pt idx="256">
                  <c:v>-2.3333333333333335</c:v>
                </c:pt>
                <c:pt idx="257">
                  <c:v>-2.3307291666666665</c:v>
                </c:pt>
                <c:pt idx="258">
                  <c:v>-2.328125</c:v>
                </c:pt>
                <c:pt idx="259">
                  <c:v>-2.3255208333333335</c:v>
                </c:pt>
                <c:pt idx="260">
                  <c:v>-2.3229166666666665</c:v>
                </c:pt>
                <c:pt idx="261">
                  <c:v>-2.3203125</c:v>
                </c:pt>
                <c:pt idx="262">
                  <c:v>-2.3177083333333335</c:v>
                </c:pt>
                <c:pt idx="263">
                  <c:v>-2.3151041666666665</c:v>
                </c:pt>
                <c:pt idx="264">
                  <c:v>-2.3125</c:v>
                </c:pt>
                <c:pt idx="265">
                  <c:v>-2.3098958333333335</c:v>
                </c:pt>
                <c:pt idx="266">
                  <c:v>-2.3072916666666665</c:v>
                </c:pt>
                <c:pt idx="267">
                  <c:v>-2.3046875</c:v>
                </c:pt>
                <c:pt idx="268">
                  <c:v>-2.3020833333333335</c:v>
                </c:pt>
                <c:pt idx="269">
                  <c:v>-2.2994791666666665</c:v>
                </c:pt>
                <c:pt idx="270">
                  <c:v>-2.296875</c:v>
                </c:pt>
                <c:pt idx="271">
                  <c:v>-2.2942708333333335</c:v>
                </c:pt>
                <c:pt idx="272">
                  <c:v>-2.2916666666666665</c:v>
                </c:pt>
                <c:pt idx="273">
                  <c:v>-2.2890625</c:v>
                </c:pt>
                <c:pt idx="274">
                  <c:v>-2.2864583333333335</c:v>
                </c:pt>
                <c:pt idx="275">
                  <c:v>-2.2838541666666665</c:v>
                </c:pt>
                <c:pt idx="276">
                  <c:v>-2.28125</c:v>
                </c:pt>
                <c:pt idx="277">
                  <c:v>-2.2786458333333335</c:v>
                </c:pt>
                <c:pt idx="278">
                  <c:v>-2.2760416666666665</c:v>
                </c:pt>
                <c:pt idx="279">
                  <c:v>-2.2734375</c:v>
                </c:pt>
                <c:pt idx="280">
                  <c:v>-2.2708333333333335</c:v>
                </c:pt>
                <c:pt idx="281">
                  <c:v>-2.2682291666666665</c:v>
                </c:pt>
                <c:pt idx="282">
                  <c:v>-2.265625</c:v>
                </c:pt>
                <c:pt idx="283">
                  <c:v>-2.2630208333333335</c:v>
                </c:pt>
                <c:pt idx="284">
                  <c:v>-2.2604166666666665</c:v>
                </c:pt>
                <c:pt idx="285">
                  <c:v>-2.2578125</c:v>
                </c:pt>
                <c:pt idx="286">
                  <c:v>-2.2552083333333335</c:v>
                </c:pt>
                <c:pt idx="287">
                  <c:v>-2.2526041666666665</c:v>
                </c:pt>
                <c:pt idx="288">
                  <c:v>-2.25</c:v>
                </c:pt>
                <c:pt idx="289">
                  <c:v>-2.2473958333333335</c:v>
                </c:pt>
                <c:pt idx="290">
                  <c:v>-2.2447916666666665</c:v>
                </c:pt>
                <c:pt idx="291">
                  <c:v>-2.2421875</c:v>
                </c:pt>
                <c:pt idx="292">
                  <c:v>-2.2395833333333335</c:v>
                </c:pt>
                <c:pt idx="293">
                  <c:v>-2.2369791666666665</c:v>
                </c:pt>
                <c:pt idx="294">
                  <c:v>-2.234375</c:v>
                </c:pt>
                <c:pt idx="295">
                  <c:v>-2.2317708333333335</c:v>
                </c:pt>
                <c:pt idx="296">
                  <c:v>-2.2291666666666665</c:v>
                </c:pt>
                <c:pt idx="297">
                  <c:v>-2.2265625</c:v>
                </c:pt>
                <c:pt idx="298">
                  <c:v>-2.2239583333333335</c:v>
                </c:pt>
                <c:pt idx="299">
                  <c:v>-2.2213541666666665</c:v>
                </c:pt>
                <c:pt idx="300">
                  <c:v>-2.21875</c:v>
                </c:pt>
                <c:pt idx="301">
                  <c:v>-2.2161458333333335</c:v>
                </c:pt>
                <c:pt idx="302">
                  <c:v>-2.2135416666666665</c:v>
                </c:pt>
                <c:pt idx="303">
                  <c:v>-2.2109375</c:v>
                </c:pt>
                <c:pt idx="304">
                  <c:v>-2.2083333333333335</c:v>
                </c:pt>
                <c:pt idx="305">
                  <c:v>-2.2057291666666665</c:v>
                </c:pt>
                <c:pt idx="306">
                  <c:v>-2.203125</c:v>
                </c:pt>
                <c:pt idx="307">
                  <c:v>-2.2005208333333335</c:v>
                </c:pt>
                <c:pt idx="308">
                  <c:v>-2.1979166666666665</c:v>
                </c:pt>
                <c:pt idx="309">
                  <c:v>-2.1953125</c:v>
                </c:pt>
                <c:pt idx="310">
                  <c:v>-2.1927083333333335</c:v>
                </c:pt>
                <c:pt idx="311">
                  <c:v>-2.1901041666666665</c:v>
                </c:pt>
                <c:pt idx="312">
                  <c:v>-2.1875</c:v>
                </c:pt>
                <c:pt idx="313">
                  <c:v>-2.1848958333333335</c:v>
                </c:pt>
                <c:pt idx="314">
                  <c:v>-2.1822916666666665</c:v>
                </c:pt>
                <c:pt idx="315">
                  <c:v>-2.1796875</c:v>
                </c:pt>
                <c:pt idx="316">
                  <c:v>-2.1770833333333335</c:v>
                </c:pt>
                <c:pt idx="317">
                  <c:v>-2.1744791666666665</c:v>
                </c:pt>
                <c:pt idx="318">
                  <c:v>-2.171875</c:v>
                </c:pt>
                <c:pt idx="319">
                  <c:v>-2.1692708333333335</c:v>
                </c:pt>
                <c:pt idx="320">
                  <c:v>-2.1666666666666665</c:v>
                </c:pt>
                <c:pt idx="321">
                  <c:v>-2.1640625</c:v>
                </c:pt>
                <c:pt idx="322">
                  <c:v>-2.1614583333333335</c:v>
                </c:pt>
                <c:pt idx="323">
                  <c:v>-2.1588541666666665</c:v>
                </c:pt>
                <c:pt idx="324">
                  <c:v>-2.15625</c:v>
                </c:pt>
                <c:pt idx="325">
                  <c:v>-2.1536458333333335</c:v>
                </c:pt>
                <c:pt idx="326">
                  <c:v>-2.1510416666666665</c:v>
                </c:pt>
                <c:pt idx="327">
                  <c:v>-2.1484375</c:v>
                </c:pt>
                <c:pt idx="328">
                  <c:v>-2.1458333333333335</c:v>
                </c:pt>
                <c:pt idx="329">
                  <c:v>-2.1432291666666665</c:v>
                </c:pt>
                <c:pt idx="330">
                  <c:v>-2.140625</c:v>
                </c:pt>
                <c:pt idx="331">
                  <c:v>-2.1380208333333335</c:v>
                </c:pt>
                <c:pt idx="332">
                  <c:v>-2.1354166666666665</c:v>
                </c:pt>
                <c:pt idx="333">
                  <c:v>-2.1328125</c:v>
                </c:pt>
                <c:pt idx="334">
                  <c:v>-2.1302083333333335</c:v>
                </c:pt>
                <c:pt idx="335">
                  <c:v>-2.1276041666666665</c:v>
                </c:pt>
                <c:pt idx="336">
                  <c:v>-2.125</c:v>
                </c:pt>
                <c:pt idx="337">
                  <c:v>-2.1223958333333335</c:v>
                </c:pt>
                <c:pt idx="338">
                  <c:v>-2.1197916666666665</c:v>
                </c:pt>
                <c:pt idx="339">
                  <c:v>-2.1171875</c:v>
                </c:pt>
                <c:pt idx="340">
                  <c:v>-2.1145833333333335</c:v>
                </c:pt>
                <c:pt idx="341">
                  <c:v>-2.1119791666666665</c:v>
                </c:pt>
                <c:pt idx="342">
                  <c:v>-2.109375</c:v>
                </c:pt>
                <c:pt idx="343">
                  <c:v>-2.1067708333333335</c:v>
                </c:pt>
                <c:pt idx="344">
                  <c:v>-2.1041666666666665</c:v>
                </c:pt>
                <c:pt idx="345">
                  <c:v>-2.1015625</c:v>
                </c:pt>
                <c:pt idx="346">
                  <c:v>-2.0989583333333335</c:v>
                </c:pt>
                <c:pt idx="347">
                  <c:v>-2.0963541666666665</c:v>
                </c:pt>
                <c:pt idx="348">
                  <c:v>-2.09375</c:v>
                </c:pt>
                <c:pt idx="349">
                  <c:v>-2.0911458333333335</c:v>
                </c:pt>
                <c:pt idx="350">
                  <c:v>-2.0885416666666665</c:v>
                </c:pt>
                <c:pt idx="351">
                  <c:v>-2.0859375</c:v>
                </c:pt>
                <c:pt idx="352">
                  <c:v>-2.0833333333333335</c:v>
                </c:pt>
                <c:pt idx="353">
                  <c:v>-2.0807291666666665</c:v>
                </c:pt>
                <c:pt idx="354">
                  <c:v>-2.078125</c:v>
                </c:pt>
                <c:pt idx="355">
                  <c:v>-2.0755208333333335</c:v>
                </c:pt>
                <c:pt idx="356">
                  <c:v>-2.0729166666666665</c:v>
                </c:pt>
                <c:pt idx="357">
                  <c:v>-2.0703125</c:v>
                </c:pt>
                <c:pt idx="358">
                  <c:v>-2.0677083333333335</c:v>
                </c:pt>
                <c:pt idx="359">
                  <c:v>-2.0651041666666665</c:v>
                </c:pt>
                <c:pt idx="360">
                  <c:v>-2.0625</c:v>
                </c:pt>
                <c:pt idx="361">
                  <c:v>-2.0598958333333335</c:v>
                </c:pt>
                <c:pt idx="362">
                  <c:v>-2.0572916666666665</c:v>
                </c:pt>
                <c:pt idx="363">
                  <c:v>-2.0546875</c:v>
                </c:pt>
                <c:pt idx="364">
                  <c:v>-2.0520833333333335</c:v>
                </c:pt>
                <c:pt idx="365">
                  <c:v>-2.0494791666666665</c:v>
                </c:pt>
                <c:pt idx="366">
                  <c:v>-2.046875</c:v>
                </c:pt>
                <c:pt idx="367">
                  <c:v>-2.0442708333333335</c:v>
                </c:pt>
                <c:pt idx="368">
                  <c:v>-2.0416666666666665</c:v>
                </c:pt>
                <c:pt idx="369">
                  <c:v>-2.0390625</c:v>
                </c:pt>
                <c:pt idx="370">
                  <c:v>-2.0364583333333335</c:v>
                </c:pt>
                <c:pt idx="371">
                  <c:v>-2.0338541666666665</c:v>
                </c:pt>
                <c:pt idx="372">
                  <c:v>-2.03125</c:v>
                </c:pt>
                <c:pt idx="373">
                  <c:v>-2.0286458333333335</c:v>
                </c:pt>
                <c:pt idx="374">
                  <c:v>-2.0260416666666665</c:v>
                </c:pt>
                <c:pt idx="375">
                  <c:v>-2.0234375</c:v>
                </c:pt>
                <c:pt idx="376">
                  <c:v>-2.0208333333333335</c:v>
                </c:pt>
                <c:pt idx="377">
                  <c:v>-2.0182291666666665</c:v>
                </c:pt>
                <c:pt idx="378">
                  <c:v>-2.015625</c:v>
                </c:pt>
                <c:pt idx="379">
                  <c:v>-2.0130208333333335</c:v>
                </c:pt>
                <c:pt idx="380">
                  <c:v>-2.0104166666666665</c:v>
                </c:pt>
                <c:pt idx="381">
                  <c:v>-2.0078125</c:v>
                </c:pt>
                <c:pt idx="382">
                  <c:v>-2.0052083333333335</c:v>
                </c:pt>
                <c:pt idx="383">
                  <c:v>-2.0026041666666665</c:v>
                </c:pt>
                <c:pt idx="384">
                  <c:v>-2</c:v>
                </c:pt>
                <c:pt idx="385">
                  <c:v>-1.997395833333333</c:v>
                </c:pt>
                <c:pt idx="386">
                  <c:v>-1.994791666666667</c:v>
                </c:pt>
                <c:pt idx="387">
                  <c:v>-1.9921875</c:v>
                </c:pt>
                <c:pt idx="388">
                  <c:v>-1.989583333333333</c:v>
                </c:pt>
                <c:pt idx="389">
                  <c:v>-1.986979166666667</c:v>
                </c:pt>
                <c:pt idx="390">
                  <c:v>-1.984375</c:v>
                </c:pt>
                <c:pt idx="391">
                  <c:v>-1.981770833333333</c:v>
                </c:pt>
                <c:pt idx="392">
                  <c:v>-1.979166666666667</c:v>
                </c:pt>
                <c:pt idx="393">
                  <c:v>-1.9765625</c:v>
                </c:pt>
                <c:pt idx="394">
                  <c:v>-1.973958333333333</c:v>
                </c:pt>
                <c:pt idx="395">
                  <c:v>-1.971354166666667</c:v>
                </c:pt>
                <c:pt idx="396">
                  <c:v>-1.96875</c:v>
                </c:pt>
                <c:pt idx="397">
                  <c:v>-1.966145833333333</c:v>
                </c:pt>
                <c:pt idx="398">
                  <c:v>-1.963541666666667</c:v>
                </c:pt>
                <c:pt idx="399">
                  <c:v>-1.9609375</c:v>
                </c:pt>
                <c:pt idx="400">
                  <c:v>-1.958333333333333</c:v>
                </c:pt>
                <c:pt idx="401">
                  <c:v>-1.955729166666667</c:v>
                </c:pt>
                <c:pt idx="402">
                  <c:v>-1.953125</c:v>
                </c:pt>
                <c:pt idx="403">
                  <c:v>-1.950520833333333</c:v>
                </c:pt>
                <c:pt idx="404">
                  <c:v>-1.947916666666667</c:v>
                </c:pt>
                <c:pt idx="405">
                  <c:v>-1.9453125</c:v>
                </c:pt>
                <c:pt idx="406">
                  <c:v>-1.942708333333333</c:v>
                </c:pt>
                <c:pt idx="407">
                  <c:v>-1.940104166666667</c:v>
                </c:pt>
                <c:pt idx="408">
                  <c:v>-1.9375</c:v>
                </c:pt>
                <c:pt idx="409">
                  <c:v>-1.934895833333333</c:v>
                </c:pt>
                <c:pt idx="410">
                  <c:v>-1.932291666666667</c:v>
                </c:pt>
                <c:pt idx="411">
                  <c:v>-1.9296875</c:v>
                </c:pt>
                <c:pt idx="412">
                  <c:v>-1.927083333333333</c:v>
                </c:pt>
                <c:pt idx="413">
                  <c:v>-1.924479166666667</c:v>
                </c:pt>
                <c:pt idx="414">
                  <c:v>-1.921875</c:v>
                </c:pt>
                <c:pt idx="415">
                  <c:v>-1.919270833333333</c:v>
                </c:pt>
                <c:pt idx="416">
                  <c:v>-1.916666666666667</c:v>
                </c:pt>
                <c:pt idx="417">
                  <c:v>-1.9140625</c:v>
                </c:pt>
                <c:pt idx="418">
                  <c:v>-1.911458333333333</c:v>
                </c:pt>
                <c:pt idx="419">
                  <c:v>-1.908854166666667</c:v>
                </c:pt>
                <c:pt idx="420">
                  <c:v>-1.90625</c:v>
                </c:pt>
                <c:pt idx="421">
                  <c:v>-1.903645833333333</c:v>
                </c:pt>
                <c:pt idx="422">
                  <c:v>-1.901041666666667</c:v>
                </c:pt>
                <c:pt idx="423">
                  <c:v>-1.8984375</c:v>
                </c:pt>
                <c:pt idx="424">
                  <c:v>-1.895833333333333</c:v>
                </c:pt>
                <c:pt idx="425">
                  <c:v>-1.893229166666667</c:v>
                </c:pt>
                <c:pt idx="426">
                  <c:v>-1.890625</c:v>
                </c:pt>
                <c:pt idx="427">
                  <c:v>-1.888020833333333</c:v>
                </c:pt>
                <c:pt idx="428">
                  <c:v>-1.885416666666667</c:v>
                </c:pt>
                <c:pt idx="429">
                  <c:v>-1.8828125</c:v>
                </c:pt>
                <c:pt idx="430">
                  <c:v>-1.880208333333333</c:v>
                </c:pt>
                <c:pt idx="431">
                  <c:v>-1.877604166666667</c:v>
                </c:pt>
                <c:pt idx="432">
                  <c:v>-1.875</c:v>
                </c:pt>
                <c:pt idx="433">
                  <c:v>-1.872395833333333</c:v>
                </c:pt>
                <c:pt idx="434">
                  <c:v>-1.869791666666667</c:v>
                </c:pt>
                <c:pt idx="435">
                  <c:v>-1.8671875</c:v>
                </c:pt>
                <c:pt idx="436">
                  <c:v>-1.864583333333333</c:v>
                </c:pt>
                <c:pt idx="437">
                  <c:v>-1.861979166666667</c:v>
                </c:pt>
                <c:pt idx="438">
                  <c:v>-1.859375</c:v>
                </c:pt>
                <c:pt idx="439">
                  <c:v>-1.856770833333333</c:v>
                </c:pt>
                <c:pt idx="440">
                  <c:v>-1.854166666666667</c:v>
                </c:pt>
                <c:pt idx="441">
                  <c:v>-1.8515625</c:v>
                </c:pt>
                <c:pt idx="442">
                  <c:v>-1.848958333333333</c:v>
                </c:pt>
                <c:pt idx="443">
                  <c:v>-1.846354166666667</c:v>
                </c:pt>
                <c:pt idx="444">
                  <c:v>-1.84375</c:v>
                </c:pt>
                <c:pt idx="445">
                  <c:v>-1.841145833333333</c:v>
                </c:pt>
                <c:pt idx="446">
                  <c:v>-1.838541666666667</c:v>
                </c:pt>
                <c:pt idx="447">
                  <c:v>-1.8359375</c:v>
                </c:pt>
                <c:pt idx="448">
                  <c:v>-1.833333333333333</c:v>
                </c:pt>
                <c:pt idx="449">
                  <c:v>-1.830729166666667</c:v>
                </c:pt>
                <c:pt idx="450">
                  <c:v>-1.828125</c:v>
                </c:pt>
                <c:pt idx="451">
                  <c:v>-1.825520833333333</c:v>
                </c:pt>
                <c:pt idx="452">
                  <c:v>-1.822916666666667</c:v>
                </c:pt>
                <c:pt idx="453">
                  <c:v>-1.8203125</c:v>
                </c:pt>
                <c:pt idx="454">
                  <c:v>-1.817708333333333</c:v>
                </c:pt>
                <c:pt idx="455">
                  <c:v>-1.815104166666667</c:v>
                </c:pt>
                <c:pt idx="456">
                  <c:v>-1.8125</c:v>
                </c:pt>
                <c:pt idx="457">
                  <c:v>-1.809895833333333</c:v>
                </c:pt>
                <c:pt idx="458">
                  <c:v>-1.807291666666667</c:v>
                </c:pt>
                <c:pt idx="459">
                  <c:v>-1.8046875</c:v>
                </c:pt>
                <c:pt idx="460">
                  <c:v>-1.802083333333333</c:v>
                </c:pt>
                <c:pt idx="461">
                  <c:v>-1.799479166666667</c:v>
                </c:pt>
                <c:pt idx="462">
                  <c:v>-1.796875</c:v>
                </c:pt>
                <c:pt idx="463">
                  <c:v>-1.794270833333333</c:v>
                </c:pt>
                <c:pt idx="464">
                  <c:v>-1.791666666666667</c:v>
                </c:pt>
                <c:pt idx="465">
                  <c:v>-1.7890625</c:v>
                </c:pt>
                <c:pt idx="466">
                  <c:v>-1.786458333333333</c:v>
                </c:pt>
                <c:pt idx="467">
                  <c:v>-1.783854166666667</c:v>
                </c:pt>
                <c:pt idx="468">
                  <c:v>-1.78125</c:v>
                </c:pt>
                <c:pt idx="469">
                  <c:v>-1.778645833333333</c:v>
                </c:pt>
                <c:pt idx="470">
                  <c:v>-1.776041666666667</c:v>
                </c:pt>
                <c:pt idx="471">
                  <c:v>-1.7734375</c:v>
                </c:pt>
                <c:pt idx="472">
                  <c:v>-1.770833333333333</c:v>
                </c:pt>
                <c:pt idx="473">
                  <c:v>-1.768229166666667</c:v>
                </c:pt>
                <c:pt idx="474">
                  <c:v>-1.765625</c:v>
                </c:pt>
                <c:pt idx="475">
                  <c:v>-1.763020833333333</c:v>
                </c:pt>
                <c:pt idx="476">
                  <c:v>-1.760416666666667</c:v>
                </c:pt>
                <c:pt idx="477">
                  <c:v>-1.7578125</c:v>
                </c:pt>
                <c:pt idx="478">
                  <c:v>-1.755208333333333</c:v>
                </c:pt>
                <c:pt idx="479">
                  <c:v>-1.752604166666667</c:v>
                </c:pt>
                <c:pt idx="480">
                  <c:v>-1.75</c:v>
                </c:pt>
                <c:pt idx="481">
                  <c:v>-1.747395833333333</c:v>
                </c:pt>
                <c:pt idx="482">
                  <c:v>-1.744791666666667</c:v>
                </c:pt>
                <c:pt idx="483">
                  <c:v>-1.7421875</c:v>
                </c:pt>
                <c:pt idx="484">
                  <c:v>-1.739583333333333</c:v>
                </c:pt>
                <c:pt idx="485">
                  <c:v>-1.736979166666667</c:v>
                </c:pt>
                <c:pt idx="486">
                  <c:v>-1.734375</c:v>
                </c:pt>
                <c:pt idx="487">
                  <c:v>-1.731770833333333</c:v>
                </c:pt>
                <c:pt idx="488">
                  <c:v>-1.729166666666667</c:v>
                </c:pt>
                <c:pt idx="489">
                  <c:v>-1.7265625</c:v>
                </c:pt>
                <c:pt idx="490">
                  <c:v>-1.723958333333333</c:v>
                </c:pt>
                <c:pt idx="491">
                  <c:v>-1.721354166666667</c:v>
                </c:pt>
                <c:pt idx="492">
                  <c:v>-1.71875</c:v>
                </c:pt>
                <c:pt idx="493">
                  <c:v>-1.716145833333333</c:v>
                </c:pt>
                <c:pt idx="494">
                  <c:v>-1.713541666666667</c:v>
                </c:pt>
                <c:pt idx="495">
                  <c:v>-1.7109375</c:v>
                </c:pt>
                <c:pt idx="496">
                  <c:v>-1.708333333333333</c:v>
                </c:pt>
                <c:pt idx="497">
                  <c:v>-1.705729166666667</c:v>
                </c:pt>
                <c:pt idx="498">
                  <c:v>-1.703125</c:v>
                </c:pt>
                <c:pt idx="499">
                  <c:v>-1.700520833333333</c:v>
                </c:pt>
                <c:pt idx="500">
                  <c:v>-1.697916666666667</c:v>
                </c:pt>
                <c:pt idx="501">
                  <c:v>-1.6953125</c:v>
                </c:pt>
                <c:pt idx="502">
                  <c:v>-1.692708333333333</c:v>
                </c:pt>
                <c:pt idx="503">
                  <c:v>-1.690104166666667</c:v>
                </c:pt>
                <c:pt idx="504">
                  <c:v>-1.6875</c:v>
                </c:pt>
                <c:pt idx="505">
                  <c:v>-1.684895833333333</c:v>
                </c:pt>
                <c:pt idx="506">
                  <c:v>-1.682291666666667</c:v>
                </c:pt>
                <c:pt idx="507">
                  <c:v>-1.6796875</c:v>
                </c:pt>
                <c:pt idx="508">
                  <c:v>-1.677083333333333</c:v>
                </c:pt>
                <c:pt idx="509">
                  <c:v>-1.674479166666667</c:v>
                </c:pt>
                <c:pt idx="510">
                  <c:v>-1.671875</c:v>
                </c:pt>
                <c:pt idx="511">
                  <c:v>-1.669270833333333</c:v>
                </c:pt>
                <c:pt idx="512">
                  <c:v>-1.666666666666667</c:v>
                </c:pt>
                <c:pt idx="513">
                  <c:v>-1.6640625</c:v>
                </c:pt>
                <c:pt idx="514">
                  <c:v>-1.661458333333333</c:v>
                </c:pt>
                <c:pt idx="515">
                  <c:v>-1.658854166666667</c:v>
                </c:pt>
                <c:pt idx="516">
                  <c:v>-1.65625</c:v>
                </c:pt>
                <c:pt idx="517">
                  <c:v>-1.653645833333333</c:v>
                </c:pt>
                <c:pt idx="518">
                  <c:v>-1.651041666666667</c:v>
                </c:pt>
                <c:pt idx="519">
                  <c:v>-1.6484375</c:v>
                </c:pt>
                <c:pt idx="520">
                  <c:v>-1.645833333333333</c:v>
                </c:pt>
                <c:pt idx="521">
                  <c:v>-1.643229166666667</c:v>
                </c:pt>
                <c:pt idx="522">
                  <c:v>-1.640625</c:v>
                </c:pt>
                <c:pt idx="523">
                  <c:v>-1.638020833333333</c:v>
                </c:pt>
                <c:pt idx="524">
                  <c:v>-1.635416666666667</c:v>
                </c:pt>
                <c:pt idx="525">
                  <c:v>-1.6328125</c:v>
                </c:pt>
                <c:pt idx="526">
                  <c:v>-1.630208333333333</c:v>
                </c:pt>
                <c:pt idx="527">
                  <c:v>-1.627604166666667</c:v>
                </c:pt>
                <c:pt idx="528">
                  <c:v>-1.625</c:v>
                </c:pt>
                <c:pt idx="529">
                  <c:v>-1.622395833333333</c:v>
                </c:pt>
                <c:pt idx="530">
                  <c:v>-1.619791666666667</c:v>
                </c:pt>
                <c:pt idx="531">
                  <c:v>-1.6171875</c:v>
                </c:pt>
                <c:pt idx="532">
                  <c:v>-1.614583333333333</c:v>
                </c:pt>
                <c:pt idx="533">
                  <c:v>-1.611979166666667</c:v>
                </c:pt>
                <c:pt idx="534">
                  <c:v>-1.609375</c:v>
                </c:pt>
                <c:pt idx="535">
                  <c:v>-1.606770833333333</c:v>
                </c:pt>
                <c:pt idx="536">
                  <c:v>-1.604166666666667</c:v>
                </c:pt>
                <c:pt idx="537">
                  <c:v>-1.6015625</c:v>
                </c:pt>
                <c:pt idx="538">
                  <c:v>-1.598958333333333</c:v>
                </c:pt>
                <c:pt idx="539">
                  <c:v>-1.596354166666667</c:v>
                </c:pt>
                <c:pt idx="540">
                  <c:v>-1.59375</c:v>
                </c:pt>
                <c:pt idx="541">
                  <c:v>-1.591145833333333</c:v>
                </c:pt>
                <c:pt idx="542">
                  <c:v>-1.588541666666667</c:v>
                </c:pt>
                <c:pt idx="543">
                  <c:v>-1.5859375</c:v>
                </c:pt>
                <c:pt idx="544">
                  <c:v>-1.583333333333333</c:v>
                </c:pt>
                <c:pt idx="545">
                  <c:v>-1.580729166666667</c:v>
                </c:pt>
                <c:pt idx="546">
                  <c:v>-1.578125</c:v>
                </c:pt>
                <c:pt idx="547">
                  <c:v>-1.575520833333333</c:v>
                </c:pt>
                <c:pt idx="548">
                  <c:v>-1.572916666666667</c:v>
                </c:pt>
                <c:pt idx="549">
                  <c:v>-1.5703125</c:v>
                </c:pt>
                <c:pt idx="550">
                  <c:v>-1.567708333333333</c:v>
                </c:pt>
                <c:pt idx="551">
                  <c:v>-1.565104166666667</c:v>
                </c:pt>
                <c:pt idx="552">
                  <c:v>-1.5625</c:v>
                </c:pt>
                <c:pt idx="553">
                  <c:v>-1.559895833333333</c:v>
                </c:pt>
                <c:pt idx="554">
                  <c:v>-1.557291666666667</c:v>
                </c:pt>
                <c:pt idx="555">
                  <c:v>-1.5546875</c:v>
                </c:pt>
                <c:pt idx="556">
                  <c:v>-1.552083333333333</c:v>
                </c:pt>
                <c:pt idx="557">
                  <c:v>-1.549479166666667</c:v>
                </c:pt>
                <c:pt idx="558">
                  <c:v>-1.546875</c:v>
                </c:pt>
                <c:pt idx="559">
                  <c:v>-1.544270833333333</c:v>
                </c:pt>
                <c:pt idx="560">
                  <c:v>-1.541666666666667</c:v>
                </c:pt>
                <c:pt idx="561">
                  <c:v>-1.5390625</c:v>
                </c:pt>
                <c:pt idx="562">
                  <c:v>-1.536458333333333</c:v>
                </c:pt>
                <c:pt idx="563">
                  <c:v>-1.533854166666667</c:v>
                </c:pt>
                <c:pt idx="564">
                  <c:v>-1.53125</c:v>
                </c:pt>
                <c:pt idx="565">
                  <c:v>-1.528645833333333</c:v>
                </c:pt>
                <c:pt idx="566">
                  <c:v>-1.526041666666667</c:v>
                </c:pt>
                <c:pt idx="567">
                  <c:v>-1.5234375</c:v>
                </c:pt>
                <c:pt idx="568">
                  <c:v>-1.520833333333333</c:v>
                </c:pt>
                <c:pt idx="569">
                  <c:v>-1.518229166666667</c:v>
                </c:pt>
                <c:pt idx="570">
                  <c:v>-1.515625</c:v>
                </c:pt>
                <c:pt idx="571">
                  <c:v>-1.513020833333333</c:v>
                </c:pt>
                <c:pt idx="572">
                  <c:v>-1.510416666666667</c:v>
                </c:pt>
                <c:pt idx="573">
                  <c:v>-1.5078125</c:v>
                </c:pt>
                <c:pt idx="574">
                  <c:v>-1.505208333333333</c:v>
                </c:pt>
                <c:pt idx="575">
                  <c:v>-1.502604166666667</c:v>
                </c:pt>
                <c:pt idx="576">
                  <c:v>-1.5</c:v>
                </c:pt>
                <c:pt idx="577">
                  <c:v>-1.497395833333333</c:v>
                </c:pt>
                <c:pt idx="578">
                  <c:v>-1.494791666666667</c:v>
                </c:pt>
                <c:pt idx="579">
                  <c:v>-1.4921875</c:v>
                </c:pt>
                <c:pt idx="580">
                  <c:v>-1.489583333333333</c:v>
                </c:pt>
                <c:pt idx="581">
                  <c:v>-1.486979166666667</c:v>
                </c:pt>
                <c:pt idx="582">
                  <c:v>-1.484375</c:v>
                </c:pt>
                <c:pt idx="583">
                  <c:v>-1.481770833333333</c:v>
                </c:pt>
                <c:pt idx="584">
                  <c:v>-1.479166666666667</c:v>
                </c:pt>
                <c:pt idx="585">
                  <c:v>-1.4765625</c:v>
                </c:pt>
                <c:pt idx="586">
                  <c:v>-1.473958333333333</c:v>
                </c:pt>
                <c:pt idx="587">
                  <c:v>-1.471354166666667</c:v>
                </c:pt>
                <c:pt idx="588">
                  <c:v>-1.46875</c:v>
                </c:pt>
                <c:pt idx="589">
                  <c:v>-1.466145833333333</c:v>
                </c:pt>
                <c:pt idx="590">
                  <c:v>-1.463541666666667</c:v>
                </c:pt>
                <c:pt idx="591">
                  <c:v>-1.4609375</c:v>
                </c:pt>
                <c:pt idx="592">
                  <c:v>-1.458333333333333</c:v>
                </c:pt>
                <c:pt idx="593">
                  <c:v>-1.455729166666667</c:v>
                </c:pt>
                <c:pt idx="594">
                  <c:v>-1.453125</c:v>
                </c:pt>
                <c:pt idx="595">
                  <c:v>-1.450520833333333</c:v>
                </c:pt>
                <c:pt idx="596">
                  <c:v>-1.447916666666667</c:v>
                </c:pt>
                <c:pt idx="597">
                  <c:v>-1.4453125</c:v>
                </c:pt>
                <c:pt idx="598">
                  <c:v>-1.442708333333333</c:v>
                </c:pt>
                <c:pt idx="599">
                  <c:v>-1.440104166666667</c:v>
                </c:pt>
                <c:pt idx="600">
                  <c:v>-1.4375</c:v>
                </c:pt>
                <c:pt idx="601">
                  <c:v>-1.434895833333333</c:v>
                </c:pt>
                <c:pt idx="602">
                  <c:v>-1.432291666666667</c:v>
                </c:pt>
                <c:pt idx="603">
                  <c:v>-1.4296875</c:v>
                </c:pt>
                <c:pt idx="604">
                  <c:v>-1.427083333333333</c:v>
                </c:pt>
                <c:pt idx="605">
                  <c:v>-1.424479166666667</c:v>
                </c:pt>
                <c:pt idx="606">
                  <c:v>-1.421875</c:v>
                </c:pt>
                <c:pt idx="607">
                  <c:v>-1.419270833333333</c:v>
                </c:pt>
                <c:pt idx="608">
                  <c:v>-1.416666666666667</c:v>
                </c:pt>
                <c:pt idx="609">
                  <c:v>-1.4140625</c:v>
                </c:pt>
                <c:pt idx="610">
                  <c:v>-1.411458333333333</c:v>
                </c:pt>
                <c:pt idx="611">
                  <c:v>-1.408854166666667</c:v>
                </c:pt>
                <c:pt idx="612">
                  <c:v>-1.40625</c:v>
                </c:pt>
                <c:pt idx="613">
                  <c:v>-1.403645833333333</c:v>
                </c:pt>
                <c:pt idx="614">
                  <c:v>-1.401041666666667</c:v>
                </c:pt>
                <c:pt idx="615">
                  <c:v>-1.3984375</c:v>
                </c:pt>
                <c:pt idx="616">
                  <c:v>-1.395833333333333</c:v>
                </c:pt>
                <c:pt idx="617">
                  <c:v>-1.393229166666667</c:v>
                </c:pt>
                <c:pt idx="618">
                  <c:v>-1.390625</c:v>
                </c:pt>
                <c:pt idx="619">
                  <c:v>-1.388020833333333</c:v>
                </c:pt>
                <c:pt idx="620">
                  <c:v>-1.385416666666667</c:v>
                </c:pt>
                <c:pt idx="621">
                  <c:v>-1.3828125</c:v>
                </c:pt>
                <c:pt idx="622">
                  <c:v>-1.380208333333333</c:v>
                </c:pt>
                <c:pt idx="623">
                  <c:v>-1.377604166666667</c:v>
                </c:pt>
                <c:pt idx="624">
                  <c:v>-1.375</c:v>
                </c:pt>
                <c:pt idx="625">
                  <c:v>-1.372395833333333</c:v>
                </c:pt>
                <c:pt idx="626">
                  <c:v>-1.369791666666667</c:v>
                </c:pt>
                <c:pt idx="627">
                  <c:v>-1.3671875</c:v>
                </c:pt>
                <c:pt idx="628">
                  <c:v>-1.364583333333333</c:v>
                </c:pt>
                <c:pt idx="629">
                  <c:v>-1.361979166666667</c:v>
                </c:pt>
                <c:pt idx="630">
                  <c:v>-1.359375</c:v>
                </c:pt>
                <c:pt idx="631">
                  <c:v>-1.356770833333333</c:v>
                </c:pt>
                <c:pt idx="632">
                  <c:v>-1.354166666666667</c:v>
                </c:pt>
                <c:pt idx="633">
                  <c:v>-1.3515625</c:v>
                </c:pt>
                <c:pt idx="634">
                  <c:v>-1.348958333333333</c:v>
                </c:pt>
                <c:pt idx="635">
                  <c:v>-1.346354166666667</c:v>
                </c:pt>
                <c:pt idx="636">
                  <c:v>-1.34375</c:v>
                </c:pt>
                <c:pt idx="637">
                  <c:v>-1.341145833333333</c:v>
                </c:pt>
                <c:pt idx="638">
                  <c:v>-1.338541666666667</c:v>
                </c:pt>
                <c:pt idx="639">
                  <c:v>-1.3359375</c:v>
                </c:pt>
                <c:pt idx="640">
                  <c:v>-1.333333333333333</c:v>
                </c:pt>
                <c:pt idx="641">
                  <c:v>-1.330729166666667</c:v>
                </c:pt>
                <c:pt idx="642">
                  <c:v>-1.328125</c:v>
                </c:pt>
                <c:pt idx="643">
                  <c:v>-1.325520833333333</c:v>
                </c:pt>
                <c:pt idx="644">
                  <c:v>-1.322916666666667</c:v>
                </c:pt>
                <c:pt idx="645">
                  <c:v>-1.3203125</c:v>
                </c:pt>
                <c:pt idx="646">
                  <c:v>-1.317708333333333</c:v>
                </c:pt>
                <c:pt idx="647">
                  <c:v>-1.315104166666667</c:v>
                </c:pt>
                <c:pt idx="648">
                  <c:v>-1.3125</c:v>
                </c:pt>
                <c:pt idx="649">
                  <c:v>-1.309895833333333</c:v>
                </c:pt>
                <c:pt idx="650">
                  <c:v>-1.307291666666667</c:v>
                </c:pt>
                <c:pt idx="651">
                  <c:v>-1.3046875</c:v>
                </c:pt>
                <c:pt idx="652">
                  <c:v>-1.302083333333333</c:v>
                </c:pt>
                <c:pt idx="653">
                  <c:v>-1.299479166666667</c:v>
                </c:pt>
                <c:pt idx="654">
                  <c:v>-1.296875</c:v>
                </c:pt>
                <c:pt idx="655">
                  <c:v>-1.294270833333333</c:v>
                </c:pt>
                <c:pt idx="656">
                  <c:v>-1.291666666666667</c:v>
                </c:pt>
                <c:pt idx="657">
                  <c:v>-1.2890625</c:v>
                </c:pt>
                <c:pt idx="658">
                  <c:v>-1.286458333333333</c:v>
                </c:pt>
                <c:pt idx="659">
                  <c:v>-1.283854166666667</c:v>
                </c:pt>
                <c:pt idx="660">
                  <c:v>-1.28125</c:v>
                </c:pt>
                <c:pt idx="661">
                  <c:v>-1.278645833333333</c:v>
                </c:pt>
                <c:pt idx="662">
                  <c:v>-1.276041666666667</c:v>
                </c:pt>
                <c:pt idx="663">
                  <c:v>-1.2734375</c:v>
                </c:pt>
                <c:pt idx="664">
                  <c:v>-1.270833333333333</c:v>
                </c:pt>
                <c:pt idx="665">
                  <c:v>-1.268229166666667</c:v>
                </c:pt>
                <c:pt idx="666">
                  <c:v>-1.265625</c:v>
                </c:pt>
                <c:pt idx="667">
                  <c:v>-1.263020833333333</c:v>
                </c:pt>
                <c:pt idx="668">
                  <c:v>-1.260416666666667</c:v>
                </c:pt>
                <c:pt idx="669">
                  <c:v>-1.2578125</c:v>
                </c:pt>
                <c:pt idx="670">
                  <c:v>-1.255208333333333</c:v>
                </c:pt>
                <c:pt idx="671">
                  <c:v>-1.252604166666667</c:v>
                </c:pt>
                <c:pt idx="672">
                  <c:v>-1.25</c:v>
                </c:pt>
                <c:pt idx="673">
                  <c:v>-1.247395833333333</c:v>
                </c:pt>
                <c:pt idx="674">
                  <c:v>-1.244791666666667</c:v>
                </c:pt>
                <c:pt idx="675">
                  <c:v>-1.2421875</c:v>
                </c:pt>
                <c:pt idx="676">
                  <c:v>-1.239583333333333</c:v>
                </c:pt>
                <c:pt idx="677">
                  <c:v>-1.236979166666667</c:v>
                </c:pt>
                <c:pt idx="678">
                  <c:v>-1.234375</c:v>
                </c:pt>
                <c:pt idx="679">
                  <c:v>-1.231770833333333</c:v>
                </c:pt>
                <c:pt idx="680">
                  <c:v>-1.229166666666667</c:v>
                </c:pt>
                <c:pt idx="681">
                  <c:v>-1.2265625</c:v>
                </c:pt>
                <c:pt idx="682">
                  <c:v>-1.223958333333333</c:v>
                </c:pt>
                <c:pt idx="683">
                  <c:v>-1.221354166666667</c:v>
                </c:pt>
                <c:pt idx="684">
                  <c:v>-1.21875</c:v>
                </c:pt>
                <c:pt idx="685">
                  <c:v>-1.216145833333333</c:v>
                </c:pt>
                <c:pt idx="686">
                  <c:v>-1.213541666666667</c:v>
                </c:pt>
                <c:pt idx="687">
                  <c:v>-1.2109375</c:v>
                </c:pt>
                <c:pt idx="688">
                  <c:v>-1.208333333333333</c:v>
                </c:pt>
                <c:pt idx="689">
                  <c:v>-1.205729166666667</c:v>
                </c:pt>
                <c:pt idx="690">
                  <c:v>-1.203125</c:v>
                </c:pt>
                <c:pt idx="691">
                  <c:v>-1.200520833333333</c:v>
                </c:pt>
                <c:pt idx="692">
                  <c:v>-1.197916666666667</c:v>
                </c:pt>
                <c:pt idx="693">
                  <c:v>-1.1953125</c:v>
                </c:pt>
                <c:pt idx="694">
                  <c:v>-1.192708333333333</c:v>
                </c:pt>
                <c:pt idx="695">
                  <c:v>-1.190104166666667</c:v>
                </c:pt>
                <c:pt idx="696">
                  <c:v>-1.1875</c:v>
                </c:pt>
                <c:pt idx="697">
                  <c:v>-1.184895833333333</c:v>
                </c:pt>
                <c:pt idx="698">
                  <c:v>-1.182291666666667</c:v>
                </c:pt>
                <c:pt idx="699">
                  <c:v>-1.1796875</c:v>
                </c:pt>
                <c:pt idx="700">
                  <c:v>-1.177083333333333</c:v>
                </c:pt>
                <c:pt idx="701">
                  <c:v>-1.174479166666667</c:v>
                </c:pt>
                <c:pt idx="702">
                  <c:v>-1.171875</c:v>
                </c:pt>
                <c:pt idx="703">
                  <c:v>-1.169270833333333</c:v>
                </c:pt>
                <c:pt idx="704">
                  <c:v>-1.166666666666667</c:v>
                </c:pt>
                <c:pt idx="705">
                  <c:v>-1.1640625</c:v>
                </c:pt>
                <c:pt idx="706">
                  <c:v>-1.161458333333333</c:v>
                </c:pt>
                <c:pt idx="707">
                  <c:v>-1.158854166666667</c:v>
                </c:pt>
                <c:pt idx="708">
                  <c:v>-1.15625</c:v>
                </c:pt>
                <c:pt idx="709">
                  <c:v>-1.153645833333333</c:v>
                </c:pt>
                <c:pt idx="710">
                  <c:v>-1.151041666666667</c:v>
                </c:pt>
                <c:pt idx="711">
                  <c:v>-1.1484375</c:v>
                </c:pt>
                <c:pt idx="712">
                  <c:v>-1.145833333333333</c:v>
                </c:pt>
                <c:pt idx="713">
                  <c:v>-1.143229166666667</c:v>
                </c:pt>
                <c:pt idx="714">
                  <c:v>-1.140625</c:v>
                </c:pt>
                <c:pt idx="715">
                  <c:v>-1.138020833333333</c:v>
                </c:pt>
                <c:pt idx="716">
                  <c:v>-1.135416666666667</c:v>
                </c:pt>
                <c:pt idx="717">
                  <c:v>-1.1328125</c:v>
                </c:pt>
                <c:pt idx="718">
                  <c:v>-1.130208333333333</c:v>
                </c:pt>
                <c:pt idx="719">
                  <c:v>-1.127604166666667</c:v>
                </c:pt>
                <c:pt idx="720">
                  <c:v>-1.125</c:v>
                </c:pt>
                <c:pt idx="721">
                  <c:v>-1.122395833333333</c:v>
                </c:pt>
                <c:pt idx="722">
                  <c:v>-1.119791666666667</c:v>
                </c:pt>
                <c:pt idx="723">
                  <c:v>-1.1171875</c:v>
                </c:pt>
                <c:pt idx="724">
                  <c:v>-1.114583333333333</c:v>
                </c:pt>
                <c:pt idx="725">
                  <c:v>-1.111979166666667</c:v>
                </c:pt>
                <c:pt idx="726">
                  <c:v>-1.109375</c:v>
                </c:pt>
                <c:pt idx="727">
                  <c:v>-1.106770833333333</c:v>
                </c:pt>
                <c:pt idx="728">
                  <c:v>-1.104166666666667</c:v>
                </c:pt>
                <c:pt idx="729">
                  <c:v>-1.1015625</c:v>
                </c:pt>
                <c:pt idx="730">
                  <c:v>-1.098958333333333</c:v>
                </c:pt>
                <c:pt idx="731">
                  <c:v>-1.096354166666667</c:v>
                </c:pt>
                <c:pt idx="732">
                  <c:v>-1.09375</c:v>
                </c:pt>
                <c:pt idx="733">
                  <c:v>-1.091145833333333</c:v>
                </c:pt>
                <c:pt idx="734">
                  <c:v>-1.088541666666667</c:v>
                </c:pt>
                <c:pt idx="735">
                  <c:v>-1.0859375</c:v>
                </c:pt>
                <c:pt idx="736">
                  <c:v>-1.083333333333333</c:v>
                </c:pt>
                <c:pt idx="737">
                  <c:v>-1.080729166666667</c:v>
                </c:pt>
                <c:pt idx="738">
                  <c:v>-1.078125</c:v>
                </c:pt>
                <c:pt idx="739">
                  <c:v>-1.075520833333333</c:v>
                </c:pt>
                <c:pt idx="740">
                  <c:v>-1.072916666666667</c:v>
                </c:pt>
                <c:pt idx="741">
                  <c:v>-1.0703125</c:v>
                </c:pt>
                <c:pt idx="742">
                  <c:v>-1.067708333333333</c:v>
                </c:pt>
                <c:pt idx="743">
                  <c:v>-1.065104166666667</c:v>
                </c:pt>
                <c:pt idx="744">
                  <c:v>-1.0625</c:v>
                </c:pt>
                <c:pt idx="745">
                  <c:v>-1.059895833333333</c:v>
                </c:pt>
                <c:pt idx="746">
                  <c:v>-1.057291666666667</c:v>
                </c:pt>
                <c:pt idx="747">
                  <c:v>-1.0546875</c:v>
                </c:pt>
                <c:pt idx="748">
                  <c:v>-1.052083333333333</c:v>
                </c:pt>
                <c:pt idx="749">
                  <c:v>-1.049479166666667</c:v>
                </c:pt>
                <c:pt idx="750">
                  <c:v>-1.046875</c:v>
                </c:pt>
                <c:pt idx="751">
                  <c:v>-1.044270833333333</c:v>
                </c:pt>
                <c:pt idx="752">
                  <c:v>-1.041666666666667</c:v>
                </c:pt>
                <c:pt idx="753">
                  <c:v>-1.0390625</c:v>
                </c:pt>
                <c:pt idx="754">
                  <c:v>-1.036458333333333</c:v>
                </c:pt>
                <c:pt idx="755">
                  <c:v>-1.033854166666667</c:v>
                </c:pt>
                <c:pt idx="756">
                  <c:v>-1.03125</c:v>
                </c:pt>
                <c:pt idx="757">
                  <c:v>-1.028645833333333</c:v>
                </c:pt>
                <c:pt idx="758">
                  <c:v>-1.026041666666667</c:v>
                </c:pt>
                <c:pt idx="759">
                  <c:v>-1.0234375</c:v>
                </c:pt>
                <c:pt idx="760">
                  <c:v>-1.020833333333333</c:v>
                </c:pt>
                <c:pt idx="761">
                  <c:v>-1.018229166666667</c:v>
                </c:pt>
                <c:pt idx="762">
                  <c:v>-1.015625</c:v>
                </c:pt>
                <c:pt idx="763">
                  <c:v>-1.013020833333333</c:v>
                </c:pt>
                <c:pt idx="764">
                  <c:v>-1.010416666666667</c:v>
                </c:pt>
                <c:pt idx="765">
                  <c:v>-1.0078125</c:v>
                </c:pt>
                <c:pt idx="766">
                  <c:v>-1.005208333333333</c:v>
                </c:pt>
                <c:pt idx="767">
                  <c:v>-1.002604166666667</c:v>
                </c:pt>
                <c:pt idx="768">
                  <c:v>-1</c:v>
                </c:pt>
                <c:pt idx="769">
                  <c:v>-0.99739583333333348</c:v>
                </c:pt>
                <c:pt idx="770">
                  <c:v>-0.99479166666666652</c:v>
                </c:pt>
                <c:pt idx="771">
                  <c:v>-0.9921875</c:v>
                </c:pt>
                <c:pt idx="772">
                  <c:v>-0.98958333333333348</c:v>
                </c:pt>
                <c:pt idx="773">
                  <c:v>-0.98697916666666652</c:v>
                </c:pt>
                <c:pt idx="774">
                  <c:v>-0.984375</c:v>
                </c:pt>
                <c:pt idx="775">
                  <c:v>-0.98177083333333348</c:v>
                </c:pt>
                <c:pt idx="776">
                  <c:v>-0.97916666666666652</c:v>
                </c:pt>
                <c:pt idx="777">
                  <c:v>-0.9765625</c:v>
                </c:pt>
                <c:pt idx="778">
                  <c:v>-0.97395833333333348</c:v>
                </c:pt>
                <c:pt idx="779">
                  <c:v>-0.97135416666666652</c:v>
                </c:pt>
                <c:pt idx="780">
                  <c:v>-0.96875</c:v>
                </c:pt>
                <c:pt idx="781">
                  <c:v>-0.96614583333333348</c:v>
                </c:pt>
                <c:pt idx="782">
                  <c:v>-0.96354166666666652</c:v>
                </c:pt>
                <c:pt idx="783">
                  <c:v>-0.9609375</c:v>
                </c:pt>
                <c:pt idx="784">
                  <c:v>-0.95833333333333348</c:v>
                </c:pt>
                <c:pt idx="785">
                  <c:v>-0.95572916666666652</c:v>
                </c:pt>
                <c:pt idx="786">
                  <c:v>-0.953125</c:v>
                </c:pt>
                <c:pt idx="787">
                  <c:v>-0.95052083333333348</c:v>
                </c:pt>
                <c:pt idx="788">
                  <c:v>-0.94791666666666652</c:v>
                </c:pt>
                <c:pt idx="789">
                  <c:v>-0.9453125</c:v>
                </c:pt>
                <c:pt idx="790">
                  <c:v>-0.94270833333333348</c:v>
                </c:pt>
                <c:pt idx="791">
                  <c:v>-0.94010416666666652</c:v>
                </c:pt>
                <c:pt idx="792">
                  <c:v>-0.9375</c:v>
                </c:pt>
                <c:pt idx="793">
                  <c:v>-0.93489583333333348</c:v>
                </c:pt>
                <c:pt idx="794">
                  <c:v>-0.93229166666666652</c:v>
                </c:pt>
                <c:pt idx="795">
                  <c:v>-0.9296875</c:v>
                </c:pt>
                <c:pt idx="796">
                  <c:v>-0.92708333333333348</c:v>
                </c:pt>
                <c:pt idx="797">
                  <c:v>-0.92447916666666652</c:v>
                </c:pt>
                <c:pt idx="798">
                  <c:v>-0.921875</c:v>
                </c:pt>
                <c:pt idx="799">
                  <c:v>-0.91927083333333348</c:v>
                </c:pt>
                <c:pt idx="800">
                  <c:v>-0.91666666666666652</c:v>
                </c:pt>
                <c:pt idx="801">
                  <c:v>-0.9140625</c:v>
                </c:pt>
                <c:pt idx="802">
                  <c:v>-0.91145833333333348</c:v>
                </c:pt>
                <c:pt idx="803">
                  <c:v>-0.90885416666666652</c:v>
                </c:pt>
                <c:pt idx="804">
                  <c:v>-0.90625</c:v>
                </c:pt>
                <c:pt idx="805">
                  <c:v>-0.90364583333333348</c:v>
                </c:pt>
                <c:pt idx="806">
                  <c:v>-0.90104166666666652</c:v>
                </c:pt>
                <c:pt idx="807">
                  <c:v>-0.8984375</c:v>
                </c:pt>
                <c:pt idx="808">
                  <c:v>-0.89583333333333348</c:v>
                </c:pt>
                <c:pt idx="809">
                  <c:v>-0.89322916666666652</c:v>
                </c:pt>
                <c:pt idx="810">
                  <c:v>-0.890625</c:v>
                </c:pt>
                <c:pt idx="811">
                  <c:v>-0.88802083333333348</c:v>
                </c:pt>
                <c:pt idx="812">
                  <c:v>-0.88541666666666652</c:v>
                </c:pt>
                <c:pt idx="813">
                  <c:v>-0.8828125</c:v>
                </c:pt>
                <c:pt idx="814">
                  <c:v>-0.88020833333333348</c:v>
                </c:pt>
                <c:pt idx="815">
                  <c:v>-0.87760416666666652</c:v>
                </c:pt>
                <c:pt idx="816">
                  <c:v>-0.875</c:v>
                </c:pt>
                <c:pt idx="817">
                  <c:v>-0.87239583333333348</c:v>
                </c:pt>
                <c:pt idx="818">
                  <c:v>-0.86979166666666652</c:v>
                </c:pt>
                <c:pt idx="819">
                  <c:v>-0.8671875</c:v>
                </c:pt>
                <c:pt idx="820">
                  <c:v>-0.86458333333333348</c:v>
                </c:pt>
                <c:pt idx="821">
                  <c:v>-0.86197916666666652</c:v>
                </c:pt>
                <c:pt idx="822">
                  <c:v>-0.859375</c:v>
                </c:pt>
                <c:pt idx="823">
                  <c:v>-0.85677083333333348</c:v>
                </c:pt>
                <c:pt idx="824">
                  <c:v>-0.85416666666666652</c:v>
                </c:pt>
                <c:pt idx="825">
                  <c:v>-0.8515625</c:v>
                </c:pt>
                <c:pt idx="826">
                  <c:v>-0.84895833333333348</c:v>
                </c:pt>
                <c:pt idx="827">
                  <c:v>-0.84635416666666652</c:v>
                </c:pt>
                <c:pt idx="828">
                  <c:v>-0.84375</c:v>
                </c:pt>
                <c:pt idx="829">
                  <c:v>-0.84114583333333348</c:v>
                </c:pt>
                <c:pt idx="830">
                  <c:v>-0.83854166666666652</c:v>
                </c:pt>
                <c:pt idx="831">
                  <c:v>-0.8359375</c:v>
                </c:pt>
                <c:pt idx="832">
                  <c:v>-0.83333333333333348</c:v>
                </c:pt>
                <c:pt idx="833">
                  <c:v>-0.83072916666666652</c:v>
                </c:pt>
                <c:pt idx="834">
                  <c:v>-0.828125</c:v>
                </c:pt>
                <c:pt idx="835">
                  <c:v>-0.82552083333333348</c:v>
                </c:pt>
                <c:pt idx="836">
                  <c:v>-0.82291666666666652</c:v>
                </c:pt>
                <c:pt idx="837">
                  <c:v>-0.8203125</c:v>
                </c:pt>
                <c:pt idx="838">
                  <c:v>-0.81770833333333348</c:v>
                </c:pt>
                <c:pt idx="839">
                  <c:v>-0.81510416666666652</c:v>
                </c:pt>
                <c:pt idx="840">
                  <c:v>-0.8125</c:v>
                </c:pt>
                <c:pt idx="841">
                  <c:v>-0.80989583333333348</c:v>
                </c:pt>
                <c:pt idx="842">
                  <c:v>-0.80729166666666652</c:v>
                </c:pt>
                <c:pt idx="843">
                  <c:v>-0.8046875</c:v>
                </c:pt>
                <c:pt idx="844">
                  <c:v>-0.80208333333333348</c:v>
                </c:pt>
                <c:pt idx="845">
                  <c:v>-0.79947916666666652</c:v>
                </c:pt>
                <c:pt idx="846">
                  <c:v>-0.796875</c:v>
                </c:pt>
                <c:pt idx="847">
                  <c:v>-0.79427083333333348</c:v>
                </c:pt>
                <c:pt idx="848">
                  <c:v>-0.79166666666666652</c:v>
                </c:pt>
                <c:pt idx="849">
                  <c:v>-0.7890625</c:v>
                </c:pt>
                <c:pt idx="850">
                  <c:v>-0.78645833333333348</c:v>
                </c:pt>
                <c:pt idx="851">
                  <c:v>-0.78385416666666652</c:v>
                </c:pt>
                <c:pt idx="852">
                  <c:v>-0.78125</c:v>
                </c:pt>
                <c:pt idx="853">
                  <c:v>-0.77864583333333348</c:v>
                </c:pt>
                <c:pt idx="854">
                  <c:v>-0.77604166666666652</c:v>
                </c:pt>
                <c:pt idx="855">
                  <c:v>-0.7734375</c:v>
                </c:pt>
                <c:pt idx="856">
                  <c:v>-0.77083333333333348</c:v>
                </c:pt>
                <c:pt idx="857">
                  <c:v>-0.76822916666666652</c:v>
                </c:pt>
                <c:pt idx="858">
                  <c:v>-0.765625</c:v>
                </c:pt>
                <c:pt idx="859">
                  <c:v>-0.76302083333333348</c:v>
                </c:pt>
                <c:pt idx="860">
                  <c:v>-0.76041666666666652</c:v>
                </c:pt>
                <c:pt idx="861">
                  <c:v>-0.7578125</c:v>
                </c:pt>
                <c:pt idx="862">
                  <c:v>-0.75520833333333348</c:v>
                </c:pt>
                <c:pt idx="863">
                  <c:v>-0.75260416666666652</c:v>
                </c:pt>
                <c:pt idx="864">
                  <c:v>-0.75</c:v>
                </c:pt>
                <c:pt idx="865">
                  <c:v>-0.74739583333333348</c:v>
                </c:pt>
                <c:pt idx="866">
                  <c:v>-0.74479166666666652</c:v>
                </c:pt>
                <c:pt idx="867">
                  <c:v>-0.7421875</c:v>
                </c:pt>
                <c:pt idx="868">
                  <c:v>-0.73958333333333348</c:v>
                </c:pt>
                <c:pt idx="869">
                  <c:v>-0.73697916666666652</c:v>
                </c:pt>
                <c:pt idx="870">
                  <c:v>-0.734375</c:v>
                </c:pt>
                <c:pt idx="871">
                  <c:v>-0.73177083333333348</c:v>
                </c:pt>
                <c:pt idx="872">
                  <c:v>-0.72916666666666652</c:v>
                </c:pt>
                <c:pt idx="873">
                  <c:v>-0.7265625</c:v>
                </c:pt>
                <c:pt idx="874">
                  <c:v>-0.72395833333333348</c:v>
                </c:pt>
                <c:pt idx="875">
                  <c:v>-0.72135416666666652</c:v>
                </c:pt>
                <c:pt idx="876">
                  <c:v>-0.71875</c:v>
                </c:pt>
                <c:pt idx="877">
                  <c:v>-0.71614583333333348</c:v>
                </c:pt>
                <c:pt idx="878">
                  <c:v>-0.71354166666666652</c:v>
                </c:pt>
                <c:pt idx="879">
                  <c:v>-0.7109375</c:v>
                </c:pt>
                <c:pt idx="880">
                  <c:v>-0.70833333333333348</c:v>
                </c:pt>
                <c:pt idx="881">
                  <c:v>-0.70572916666666652</c:v>
                </c:pt>
                <c:pt idx="882">
                  <c:v>-0.703125</c:v>
                </c:pt>
                <c:pt idx="883">
                  <c:v>-0.70052083333333348</c:v>
                </c:pt>
                <c:pt idx="884">
                  <c:v>-0.69791666666666652</c:v>
                </c:pt>
                <c:pt idx="885">
                  <c:v>-0.6953125</c:v>
                </c:pt>
                <c:pt idx="886">
                  <c:v>-0.69270833333333348</c:v>
                </c:pt>
                <c:pt idx="887">
                  <c:v>-0.69010416666666652</c:v>
                </c:pt>
                <c:pt idx="888">
                  <c:v>-0.6875</c:v>
                </c:pt>
                <c:pt idx="889">
                  <c:v>-0.68489583333333348</c:v>
                </c:pt>
                <c:pt idx="890">
                  <c:v>-0.68229166666666652</c:v>
                </c:pt>
                <c:pt idx="891">
                  <c:v>-0.6796875</c:v>
                </c:pt>
                <c:pt idx="892">
                  <c:v>-0.67708333333333348</c:v>
                </c:pt>
                <c:pt idx="893">
                  <c:v>-0.67447916666666652</c:v>
                </c:pt>
                <c:pt idx="894">
                  <c:v>-0.671875</c:v>
                </c:pt>
                <c:pt idx="895">
                  <c:v>-0.66927083333333348</c:v>
                </c:pt>
                <c:pt idx="896">
                  <c:v>-0.66666666666666652</c:v>
                </c:pt>
                <c:pt idx="897">
                  <c:v>-0.6640625</c:v>
                </c:pt>
                <c:pt idx="898">
                  <c:v>-0.66145833333333348</c:v>
                </c:pt>
                <c:pt idx="899">
                  <c:v>-0.65885416666666652</c:v>
                </c:pt>
                <c:pt idx="900">
                  <c:v>-0.65625</c:v>
                </c:pt>
                <c:pt idx="901">
                  <c:v>-0.65364583333333348</c:v>
                </c:pt>
                <c:pt idx="902">
                  <c:v>-0.65104166666666652</c:v>
                </c:pt>
                <c:pt idx="903">
                  <c:v>-0.6484375</c:v>
                </c:pt>
                <c:pt idx="904">
                  <c:v>-0.64583333333333348</c:v>
                </c:pt>
                <c:pt idx="905">
                  <c:v>-0.64322916666666652</c:v>
                </c:pt>
                <c:pt idx="906">
                  <c:v>-0.640625</c:v>
                </c:pt>
                <c:pt idx="907">
                  <c:v>-0.63802083333333348</c:v>
                </c:pt>
                <c:pt idx="908">
                  <c:v>-0.63541666666666652</c:v>
                </c:pt>
                <c:pt idx="909">
                  <c:v>-0.6328125</c:v>
                </c:pt>
                <c:pt idx="910">
                  <c:v>-0.63020833333333348</c:v>
                </c:pt>
                <c:pt idx="911">
                  <c:v>-0.62760416666666652</c:v>
                </c:pt>
                <c:pt idx="912">
                  <c:v>-0.625</c:v>
                </c:pt>
                <c:pt idx="913">
                  <c:v>-0.62239583333333348</c:v>
                </c:pt>
                <c:pt idx="914">
                  <c:v>-0.61979166666666652</c:v>
                </c:pt>
                <c:pt idx="915">
                  <c:v>-0.6171875</c:v>
                </c:pt>
                <c:pt idx="916">
                  <c:v>-0.61458333333333348</c:v>
                </c:pt>
                <c:pt idx="917">
                  <c:v>-0.61197916666666652</c:v>
                </c:pt>
                <c:pt idx="918">
                  <c:v>-0.609375</c:v>
                </c:pt>
                <c:pt idx="919">
                  <c:v>-0.60677083333333348</c:v>
                </c:pt>
                <c:pt idx="920">
                  <c:v>-0.60416666666666652</c:v>
                </c:pt>
                <c:pt idx="921">
                  <c:v>-0.6015625</c:v>
                </c:pt>
                <c:pt idx="922">
                  <c:v>-0.59895833333333348</c:v>
                </c:pt>
                <c:pt idx="923">
                  <c:v>-0.59635416666666652</c:v>
                </c:pt>
                <c:pt idx="924">
                  <c:v>-0.59375</c:v>
                </c:pt>
                <c:pt idx="925">
                  <c:v>-0.59114583333333348</c:v>
                </c:pt>
                <c:pt idx="926">
                  <c:v>-0.58854166666666652</c:v>
                </c:pt>
                <c:pt idx="927">
                  <c:v>-0.5859375</c:v>
                </c:pt>
                <c:pt idx="928">
                  <c:v>-0.58333333333333348</c:v>
                </c:pt>
                <c:pt idx="929">
                  <c:v>-0.58072916666666652</c:v>
                </c:pt>
                <c:pt idx="930">
                  <c:v>-0.578125</c:v>
                </c:pt>
                <c:pt idx="931">
                  <c:v>-0.57552083333333348</c:v>
                </c:pt>
                <c:pt idx="932">
                  <c:v>-0.57291666666666652</c:v>
                </c:pt>
                <c:pt idx="933">
                  <c:v>-0.5703125</c:v>
                </c:pt>
                <c:pt idx="934">
                  <c:v>-0.56770833333333348</c:v>
                </c:pt>
                <c:pt idx="935">
                  <c:v>-0.56510416666666652</c:v>
                </c:pt>
                <c:pt idx="936">
                  <c:v>-0.5625</c:v>
                </c:pt>
                <c:pt idx="937">
                  <c:v>-0.55989583333333348</c:v>
                </c:pt>
                <c:pt idx="938">
                  <c:v>-0.55729166666666652</c:v>
                </c:pt>
                <c:pt idx="939">
                  <c:v>-0.5546875</c:v>
                </c:pt>
                <c:pt idx="940">
                  <c:v>-0.55208333333333348</c:v>
                </c:pt>
                <c:pt idx="941">
                  <c:v>-0.54947916666666652</c:v>
                </c:pt>
                <c:pt idx="942">
                  <c:v>-0.546875</c:v>
                </c:pt>
                <c:pt idx="943">
                  <c:v>-0.54427083333333348</c:v>
                </c:pt>
                <c:pt idx="944">
                  <c:v>-0.54166666666666652</c:v>
                </c:pt>
                <c:pt idx="945">
                  <c:v>-0.5390625</c:v>
                </c:pt>
                <c:pt idx="946">
                  <c:v>-0.53645833333333348</c:v>
                </c:pt>
                <c:pt idx="947">
                  <c:v>-0.53385416666666652</c:v>
                </c:pt>
                <c:pt idx="948">
                  <c:v>-0.53125</c:v>
                </c:pt>
                <c:pt idx="949">
                  <c:v>-0.52864583333333348</c:v>
                </c:pt>
                <c:pt idx="950">
                  <c:v>-0.52604166666666652</c:v>
                </c:pt>
                <c:pt idx="951">
                  <c:v>-0.5234375</c:v>
                </c:pt>
                <c:pt idx="952">
                  <c:v>-0.52083333333333348</c:v>
                </c:pt>
                <c:pt idx="953">
                  <c:v>-0.51822916666666652</c:v>
                </c:pt>
                <c:pt idx="954">
                  <c:v>-0.515625</c:v>
                </c:pt>
                <c:pt idx="955">
                  <c:v>-0.51302083333333348</c:v>
                </c:pt>
                <c:pt idx="956">
                  <c:v>-0.51041666666666652</c:v>
                </c:pt>
                <c:pt idx="957">
                  <c:v>-0.5078125</c:v>
                </c:pt>
                <c:pt idx="958">
                  <c:v>-0.50520833333333348</c:v>
                </c:pt>
                <c:pt idx="959">
                  <c:v>-0.50260416666666652</c:v>
                </c:pt>
                <c:pt idx="960">
                  <c:v>-0.5</c:v>
                </c:pt>
                <c:pt idx="961">
                  <c:v>-0.49739583333333348</c:v>
                </c:pt>
                <c:pt idx="962">
                  <c:v>-0.49479166666666652</c:v>
                </c:pt>
                <c:pt idx="963">
                  <c:v>-0.4921875</c:v>
                </c:pt>
                <c:pt idx="964">
                  <c:v>-0.48958333333333348</c:v>
                </c:pt>
                <c:pt idx="965">
                  <c:v>-0.48697916666666652</c:v>
                </c:pt>
                <c:pt idx="966">
                  <c:v>-0.484375</c:v>
                </c:pt>
                <c:pt idx="967">
                  <c:v>-0.48177083333333348</c:v>
                </c:pt>
                <c:pt idx="968">
                  <c:v>-0.47916666666666652</c:v>
                </c:pt>
                <c:pt idx="969">
                  <c:v>-0.4765625</c:v>
                </c:pt>
                <c:pt idx="970">
                  <c:v>-0.47395833333333348</c:v>
                </c:pt>
                <c:pt idx="971">
                  <c:v>-0.47135416666666652</c:v>
                </c:pt>
                <c:pt idx="972">
                  <c:v>-0.46875</c:v>
                </c:pt>
                <c:pt idx="973">
                  <c:v>-0.46614583333333348</c:v>
                </c:pt>
                <c:pt idx="974">
                  <c:v>-0.46354166666666652</c:v>
                </c:pt>
                <c:pt idx="975">
                  <c:v>-0.4609375</c:v>
                </c:pt>
                <c:pt idx="976">
                  <c:v>-0.45833333333333348</c:v>
                </c:pt>
                <c:pt idx="977">
                  <c:v>-0.45572916666666652</c:v>
                </c:pt>
                <c:pt idx="978">
                  <c:v>-0.453125</c:v>
                </c:pt>
                <c:pt idx="979">
                  <c:v>-0.45052083333333348</c:v>
                </c:pt>
                <c:pt idx="980">
                  <c:v>-0.44791666666666652</c:v>
                </c:pt>
                <c:pt idx="981">
                  <c:v>-0.4453125</c:v>
                </c:pt>
                <c:pt idx="982">
                  <c:v>-0.44270833333333348</c:v>
                </c:pt>
                <c:pt idx="983">
                  <c:v>-0.44010416666666652</c:v>
                </c:pt>
                <c:pt idx="984">
                  <c:v>-0.4375</c:v>
                </c:pt>
                <c:pt idx="985">
                  <c:v>-0.43489583333333348</c:v>
                </c:pt>
                <c:pt idx="986">
                  <c:v>-0.43229166666666652</c:v>
                </c:pt>
                <c:pt idx="987">
                  <c:v>-0.4296875</c:v>
                </c:pt>
                <c:pt idx="988">
                  <c:v>-0.42708333333333348</c:v>
                </c:pt>
                <c:pt idx="989">
                  <c:v>-0.42447916666666652</c:v>
                </c:pt>
                <c:pt idx="990">
                  <c:v>-0.421875</c:v>
                </c:pt>
                <c:pt idx="991">
                  <c:v>-0.41927083333333348</c:v>
                </c:pt>
                <c:pt idx="992">
                  <c:v>-0.41666666666666652</c:v>
                </c:pt>
                <c:pt idx="993">
                  <c:v>-0.4140625</c:v>
                </c:pt>
                <c:pt idx="994">
                  <c:v>-0.41145833333333348</c:v>
                </c:pt>
                <c:pt idx="995">
                  <c:v>-0.40885416666666652</c:v>
                </c:pt>
                <c:pt idx="996">
                  <c:v>-0.40625</c:v>
                </c:pt>
                <c:pt idx="997">
                  <c:v>-0.40364583333333348</c:v>
                </c:pt>
                <c:pt idx="998">
                  <c:v>-0.40104166666666652</c:v>
                </c:pt>
                <c:pt idx="999">
                  <c:v>-0.3984375</c:v>
                </c:pt>
                <c:pt idx="1000">
                  <c:v>-0.39583333333333348</c:v>
                </c:pt>
                <c:pt idx="1001">
                  <c:v>-0.39322916666666652</c:v>
                </c:pt>
                <c:pt idx="1002">
                  <c:v>-0.390625</c:v>
                </c:pt>
                <c:pt idx="1003">
                  <c:v>-0.38802083333333348</c:v>
                </c:pt>
                <c:pt idx="1004">
                  <c:v>-0.38541666666666652</c:v>
                </c:pt>
                <c:pt idx="1005">
                  <c:v>-0.3828125</c:v>
                </c:pt>
                <c:pt idx="1006">
                  <c:v>-0.38020833333333348</c:v>
                </c:pt>
                <c:pt idx="1007">
                  <c:v>-0.37760416666666652</c:v>
                </c:pt>
                <c:pt idx="1008">
                  <c:v>-0.375</c:v>
                </c:pt>
                <c:pt idx="1009">
                  <c:v>-0.37239583333333348</c:v>
                </c:pt>
                <c:pt idx="1010">
                  <c:v>-0.36979166666666652</c:v>
                </c:pt>
                <c:pt idx="1011">
                  <c:v>-0.3671875</c:v>
                </c:pt>
                <c:pt idx="1012">
                  <c:v>-0.36458333333333348</c:v>
                </c:pt>
                <c:pt idx="1013">
                  <c:v>-0.36197916666666652</c:v>
                </c:pt>
                <c:pt idx="1014">
                  <c:v>-0.359375</c:v>
                </c:pt>
                <c:pt idx="1015">
                  <c:v>-0.35677083333333348</c:v>
                </c:pt>
                <c:pt idx="1016">
                  <c:v>-0.35416666666666652</c:v>
                </c:pt>
                <c:pt idx="1017">
                  <c:v>-0.3515625</c:v>
                </c:pt>
                <c:pt idx="1018">
                  <c:v>-0.34895833333333348</c:v>
                </c:pt>
                <c:pt idx="1019">
                  <c:v>-0.34635416666666652</c:v>
                </c:pt>
                <c:pt idx="1020">
                  <c:v>-0.34375</c:v>
                </c:pt>
                <c:pt idx="1021">
                  <c:v>-0.34114583333333348</c:v>
                </c:pt>
                <c:pt idx="1022">
                  <c:v>-0.33854166666666652</c:v>
                </c:pt>
                <c:pt idx="1023">
                  <c:v>-0.3359375</c:v>
                </c:pt>
                <c:pt idx="1024">
                  <c:v>-0.33333333333333348</c:v>
                </c:pt>
                <c:pt idx="1025">
                  <c:v>-0.33072916666666652</c:v>
                </c:pt>
                <c:pt idx="1026">
                  <c:v>-0.328125</c:v>
                </c:pt>
                <c:pt idx="1027">
                  <c:v>-0.32552083333333348</c:v>
                </c:pt>
                <c:pt idx="1028">
                  <c:v>-0.32291666666666652</c:v>
                </c:pt>
                <c:pt idx="1029">
                  <c:v>-0.3203125</c:v>
                </c:pt>
                <c:pt idx="1030">
                  <c:v>-0.31770833333333348</c:v>
                </c:pt>
                <c:pt idx="1031">
                  <c:v>-0.31510416666666652</c:v>
                </c:pt>
                <c:pt idx="1032">
                  <c:v>-0.3125</c:v>
                </c:pt>
                <c:pt idx="1033">
                  <c:v>-0.30989583333333348</c:v>
                </c:pt>
                <c:pt idx="1034">
                  <c:v>-0.30729166666666652</c:v>
                </c:pt>
                <c:pt idx="1035">
                  <c:v>-0.3046875</c:v>
                </c:pt>
                <c:pt idx="1036">
                  <c:v>-0.30208333333333348</c:v>
                </c:pt>
                <c:pt idx="1037">
                  <c:v>-0.29947916666666652</c:v>
                </c:pt>
                <c:pt idx="1038">
                  <c:v>-0.296875</c:v>
                </c:pt>
                <c:pt idx="1039">
                  <c:v>-0.29427083333333348</c:v>
                </c:pt>
                <c:pt idx="1040">
                  <c:v>-0.29166666666666652</c:v>
                </c:pt>
                <c:pt idx="1041">
                  <c:v>-0.2890625</c:v>
                </c:pt>
                <c:pt idx="1042">
                  <c:v>-0.28645833333333348</c:v>
                </c:pt>
                <c:pt idx="1043">
                  <c:v>-0.28385416666666652</c:v>
                </c:pt>
                <c:pt idx="1044">
                  <c:v>-0.28125</c:v>
                </c:pt>
                <c:pt idx="1045">
                  <c:v>-0.27864583333333348</c:v>
                </c:pt>
                <c:pt idx="1046">
                  <c:v>-0.27604166666666652</c:v>
                </c:pt>
                <c:pt idx="1047">
                  <c:v>-0.2734375</c:v>
                </c:pt>
                <c:pt idx="1048">
                  <c:v>-0.27083333333333348</c:v>
                </c:pt>
                <c:pt idx="1049">
                  <c:v>-0.26822916666666652</c:v>
                </c:pt>
                <c:pt idx="1050">
                  <c:v>-0.265625</c:v>
                </c:pt>
                <c:pt idx="1051">
                  <c:v>-0.26302083333333348</c:v>
                </c:pt>
                <c:pt idx="1052">
                  <c:v>-0.26041666666666652</c:v>
                </c:pt>
                <c:pt idx="1053">
                  <c:v>-0.2578125</c:v>
                </c:pt>
                <c:pt idx="1054">
                  <c:v>-0.25520833333333348</c:v>
                </c:pt>
                <c:pt idx="1055">
                  <c:v>-0.25260416666666652</c:v>
                </c:pt>
                <c:pt idx="1056">
                  <c:v>-0.25</c:v>
                </c:pt>
                <c:pt idx="1057">
                  <c:v>-0.24739583333333348</c:v>
                </c:pt>
                <c:pt idx="1058">
                  <c:v>-0.24479166666666652</c:v>
                </c:pt>
                <c:pt idx="1059">
                  <c:v>-0.2421875</c:v>
                </c:pt>
                <c:pt idx="1060">
                  <c:v>-0.23958333333333348</c:v>
                </c:pt>
                <c:pt idx="1061">
                  <c:v>-0.23697916666666652</c:v>
                </c:pt>
                <c:pt idx="1062">
                  <c:v>-0.234375</c:v>
                </c:pt>
                <c:pt idx="1063">
                  <c:v>-0.23177083333333348</c:v>
                </c:pt>
                <c:pt idx="1064">
                  <c:v>-0.22916666666666652</c:v>
                </c:pt>
                <c:pt idx="1065">
                  <c:v>-0.2265625</c:v>
                </c:pt>
                <c:pt idx="1066">
                  <c:v>-0.22395833333333348</c:v>
                </c:pt>
                <c:pt idx="1067">
                  <c:v>-0.22135416666666652</c:v>
                </c:pt>
                <c:pt idx="1068">
                  <c:v>-0.21875</c:v>
                </c:pt>
                <c:pt idx="1069">
                  <c:v>-0.21614583333333348</c:v>
                </c:pt>
                <c:pt idx="1070">
                  <c:v>-0.21354166666666652</c:v>
                </c:pt>
                <c:pt idx="1071">
                  <c:v>-0.2109375</c:v>
                </c:pt>
                <c:pt idx="1072">
                  <c:v>-0.20833333333333348</c:v>
                </c:pt>
                <c:pt idx="1073">
                  <c:v>-0.20572916666666652</c:v>
                </c:pt>
                <c:pt idx="1074">
                  <c:v>-0.203125</c:v>
                </c:pt>
                <c:pt idx="1075">
                  <c:v>-0.20052083333333348</c:v>
                </c:pt>
                <c:pt idx="1076">
                  <c:v>-0.19791666666666652</c:v>
                </c:pt>
                <c:pt idx="1077">
                  <c:v>-0.1953125</c:v>
                </c:pt>
                <c:pt idx="1078">
                  <c:v>-0.19270833333333348</c:v>
                </c:pt>
                <c:pt idx="1079">
                  <c:v>-0.19010416666666652</c:v>
                </c:pt>
                <c:pt idx="1080">
                  <c:v>-0.1875</c:v>
                </c:pt>
                <c:pt idx="1081">
                  <c:v>-0.18489583333333348</c:v>
                </c:pt>
                <c:pt idx="1082">
                  <c:v>-0.18229166666666652</c:v>
                </c:pt>
                <c:pt idx="1083">
                  <c:v>-0.1796875</c:v>
                </c:pt>
                <c:pt idx="1084">
                  <c:v>-0.17708333333333348</c:v>
                </c:pt>
                <c:pt idx="1085">
                  <c:v>-0.17447916666666652</c:v>
                </c:pt>
                <c:pt idx="1086">
                  <c:v>-0.171875</c:v>
                </c:pt>
                <c:pt idx="1087">
                  <c:v>-0.16927083333333348</c:v>
                </c:pt>
                <c:pt idx="1088">
                  <c:v>-0.16666666666666652</c:v>
                </c:pt>
                <c:pt idx="1089">
                  <c:v>-0.1640625</c:v>
                </c:pt>
                <c:pt idx="1090">
                  <c:v>-0.16145833333333348</c:v>
                </c:pt>
                <c:pt idx="1091">
                  <c:v>-0.15885416666666652</c:v>
                </c:pt>
                <c:pt idx="1092">
                  <c:v>-0.15625</c:v>
                </c:pt>
                <c:pt idx="1093">
                  <c:v>-0.15364583333333348</c:v>
                </c:pt>
                <c:pt idx="1094">
                  <c:v>-0.15104166666666652</c:v>
                </c:pt>
                <c:pt idx="1095">
                  <c:v>-0.1484375</c:v>
                </c:pt>
                <c:pt idx="1096">
                  <c:v>-0.14583333333333348</c:v>
                </c:pt>
                <c:pt idx="1097">
                  <c:v>-0.14322916666666652</c:v>
                </c:pt>
                <c:pt idx="1098">
                  <c:v>-0.140625</c:v>
                </c:pt>
                <c:pt idx="1099">
                  <c:v>-0.13802083333333348</c:v>
                </c:pt>
                <c:pt idx="1100">
                  <c:v>-0.13541666666666652</c:v>
                </c:pt>
                <c:pt idx="1101">
                  <c:v>-0.1328125</c:v>
                </c:pt>
                <c:pt idx="1102">
                  <c:v>-0.13020833333333348</c:v>
                </c:pt>
                <c:pt idx="1103">
                  <c:v>-0.12760416666666652</c:v>
                </c:pt>
                <c:pt idx="1104">
                  <c:v>-0.125</c:v>
                </c:pt>
                <c:pt idx="1105">
                  <c:v>-0.12239583333333348</c:v>
                </c:pt>
                <c:pt idx="1106">
                  <c:v>-0.11979166666666652</c:v>
                </c:pt>
                <c:pt idx="1107">
                  <c:v>-0.1171875</c:v>
                </c:pt>
                <c:pt idx="1108">
                  <c:v>-0.11458333333333348</c:v>
                </c:pt>
                <c:pt idx="1109">
                  <c:v>-0.11197916666666652</c:v>
                </c:pt>
                <c:pt idx="1110">
                  <c:v>-0.109375</c:v>
                </c:pt>
                <c:pt idx="1111">
                  <c:v>-0.10677083333333348</c:v>
                </c:pt>
                <c:pt idx="1112">
                  <c:v>-0.10416666666666652</c:v>
                </c:pt>
                <c:pt idx="1113">
                  <c:v>-0.1015625</c:v>
                </c:pt>
                <c:pt idx="1114">
                  <c:v>-9.8958333333333481E-2</c:v>
                </c:pt>
                <c:pt idx="1115">
                  <c:v>-9.6354166666666519E-2</c:v>
                </c:pt>
                <c:pt idx="1116">
                  <c:v>-9.375E-2</c:v>
                </c:pt>
                <c:pt idx="1117">
                  <c:v>-9.1145833333333481E-2</c:v>
                </c:pt>
                <c:pt idx="1118">
                  <c:v>-8.8541666666666519E-2</c:v>
                </c:pt>
                <c:pt idx="1119">
                  <c:v>-8.59375E-2</c:v>
                </c:pt>
                <c:pt idx="1120">
                  <c:v>-8.3333333333333481E-2</c:v>
                </c:pt>
                <c:pt idx="1121">
                  <c:v>-8.0729166666666519E-2</c:v>
                </c:pt>
                <c:pt idx="1122">
                  <c:v>-7.8125E-2</c:v>
                </c:pt>
                <c:pt idx="1123">
                  <c:v>-7.5520833333333481E-2</c:v>
                </c:pt>
                <c:pt idx="1124">
                  <c:v>-7.2916666666666519E-2</c:v>
                </c:pt>
                <c:pt idx="1125">
                  <c:v>-7.03125E-2</c:v>
                </c:pt>
                <c:pt idx="1126">
                  <c:v>-6.7708333333333481E-2</c:v>
                </c:pt>
                <c:pt idx="1127">
                  <c:v>-6.5104166666666519E-2</c:v>
                </c:pt>
                <c:pt idx="1128">
                  <c:v>-6.25E-2</c:v>
                </c:pt>
                <c:pt idx="1129">
                  <c:v>-5.9895833333333481E-2</c:v>
                </c:pt>
                <c:pt idx="1130">
                  <c:v>-5.7291666666666519E-2</c:v>
                </c:pt>
                <c:pt idx="1131">
                  <c:v>-5.46875E-2</c:v>
                </c:pt>
                <c:pt idx="1132">
                  <c:v>-5.2083333333333481E-2</c:v>
                </c:pt>
                <c:pt idx="1133">
                  <c:v>-4.9479166666666519E-2</c:v>
                </c:pt>
                <c:pt idx="1134">
                  <c:v>-4.6875E-2</c:v>
                </c:pt>
                <c:pt idx="1135">
                  <c:v>-4.4270833333333481E-2</c:v>
                </c:pt>
                <c:pt idx="1136">
                  <c:v>-4.1666666666666519E-2</c:v>
                </c:pt>
                <c:pt idx="1137">
                  <c:v>-3.90625E-2</c:v>
                </c:pt>
                <c:pt idx="1138">
                  <c:v>-3.6458333333333481E-2</c:v>
                </c:pt>
                <c:pt idx="1139">
                  <c:v>-3.3854166666666519E-2</c:v>
                </c:pt>
                <c:pt idx="1140">
                  <c:v>-3.125E-2</c:v>
                </c:pt>
                <c:pt idx="1141">
                  <c:v>-2.8645833333333481E-2</c:v>
                </c:pt>
                <c:pt idx="1142">
                  <c:v>-2.6041666666666519E-2</c:v>
                </c:pt>
                <c:pt idx="1143">
                  <c:v>-2.34375E-2</c:v>
                </c:pt>
                <c:pt idx="1144">
                  <c:v>-2.0833333333333481E-2</c:v>
                </c:pt>
                <c:pt idx="1145">
                  <c:v>-1.8229166666666519E-2</c:v>
                </c:pt>
                <c:pt idx="1146">
                  <c:v>-1.5625E-2</c:v>
                </c:pt>
                <c:pt idx="1147">
                  <c:v>-1.3020833333333481E-2</c:v>
                </c:pt>
                <c:pt idx="1148">
                  <c:v>-1.0416666666666519E-2</c:v>
                </c:pt>
                <c:pt idx="1149">
                  <c:v>-7.8125E-3</c:v>
                </c:pt>
                <c:pt idx="1150">
                  <c:v>-5.2083333333334814E-3</c:v>
                </c:pt>
                <c:pt idx="1151">
                  <c:v>-2.6041666666665186E-3</c:v>
                </c:pt>
                <c:pt idx="1152">
                  <c:v>0</c:v>
                </c:pt>
                <c:pt idx="1153">
                  <c:v>2.6041666666665186E-3</c:v>
                </c:pt>
                <c:pt idx="1154">
                  <c:v>5.2083333333334814E-3</c:v>
                </c:pt>
                <c:pt idx="1155">
                  <c:v>7.8125E-3</c:v>
                </c:pt>
                <c:pt idx="1156">
                  <c:v>1.0416666666666519E-2</c:v>
                </c:pt>
                <c:pt idx="1157">
                  <c:v>1.3020833333333481E-2</c:v>
                </c:pt>
                <c:pt idx="1158">
                  <c:v>1.5625E-2</c:v>
                </c:pt>
                <c:pt idx="1159">
                  <c:v>1.8229166666666519E-2</c:v>
                </c:pt>
                <c:pt idx="1160">
                  <c:v>2.0833333333333481E-2</c:v>
                </c:pt>
                <c:pt idx="1161">
                  <c:v>2.34375E-2</c:v>
                </c:pt>
                <c:pt idx="1162">
                  <c:v>2.6041666666666519E-2</c:v>
                </c:pt>
                <c:pt idx="1163">
                  <c:v>2.8645833333333481E-2</c:v>
                </c:pt>
                <c:pt idx="1164">
                  <c:v>3.125E-2</c:v>
                </c:pt>
                <c:pt idx="1165">
                  <c:v>3.3854166666666519E-2</c:v>
                </c:pt>
                <c:pt idx="1166">
                  <c:v>3.6458333333333481E-2</c:v>
                </c:pt>
                <c:pt idx="1167">
                  <c:v>3.90625E-2</c:v>
                </c:pt>
                <c:pt idx="1168">
                  <c:v>4.1666666666666519E-2</c:v>
                </c:pt>
                <c:pt idx="1169">
                  <c:v>4.4270833333333481E-2</c:v>
                </c:pt>
                <c:pt idx="1170">
                  <c:v>4.6875E-2</c:v>
                </c:pt>
                <c:pt idx="1171">
                  <c:v>4.9479166666666519E-2</c:v>
                </c:pt>
                <c:pt idx="1172">
                  <c:v>5.2083333333333481E-2</c:v>
                </c:pt>
                <c:pt idx="1173">
                  <c:v>5.46875E-2</c:v>
                </c:pt>
                <c:pt idx="1174">
                  <c:v>5.7291666666666519E-2</c:v>
                </c:pt>
                <c:pt idx="1175">
                  <c:v>5.9895833333333481E-2</c:v>
                </c:pt>
                <c:pt idx="1176">
                  <c:v>6.25E-2</c:v>
                </c:pt>
                <c:pt idx="1177">
                  <c:v>6.5104166666666519E-2</c:v>
                </c:pt>
                <c:pt idx="1178">
                  <c:v>6.7708333333333481E-2</c:v>
                </c:pt>
                <c:pt idx="1179">
                  <c:v>7.03125E-2</c:v>
                </c:pt>
                <c:pt idx="1180">
                  <c:v>7.2916666666666519E-2</c:v>
                </c:pt>
                <c:pt idx="1181">
                  <c:v>7.5520833333333481E-2</c:v>
                </c:pt>
                <c:pt idx="1182">
                  <c:v>7.8125E-2</c:v>
                </c:pt>
                <c:pt idx="1183">
                  <c:v>8.0729166666666519E-2</c:v>
                </c:pt>
                <c:pt idx="1184">
                  <c:v>8.3333333333333481E-2</c:v>
                </c:pt>
                <c:pt idx="1185">
                  <c:v>8.59375E-2</c:v>
                </c:pt>
                <c:pt idx="1186">
                  <c:v>8.8541666666666519E-2</c:v>
                </c:pt>
                <c:pt idx="1187">
                  <c:v>9.1145833333333481E-2</c:v>
                </c:pt>
                <c:pt idx="1188">
                  <c:v>9.375E-2</c:v>
                </c:pt>
                <c:pt idx="1189">
                  <c:v>9.6354166666666519E-2</c:v>
                </c:pt>
                <c:pt idx="1190">
                  <c:v>9.8958333333333481E-2</c:v>
                </c:pt>
                <c:pt idx="1191">
                  <c:v>0.1015625</c:v>
                </c:pt>
                <c:pt idx="1192">
                  <c:v>0.10416666666666652</c:v>
                </c:pt>
                <c:pt idx="1193">
                  <c:v>0.10677083333333348</c:v>
                </c:pt>
                <c:pt idx="1194">
                  <c:v>0.109375</c:v>
                </c:pt>
                <c:pt idx="1195">
                  <c:v>0.11197916666666652</c:v>
                </c:pt>
                <c:pt idx="1196">
                  <c:v>0.11458333333333348</c:v>
                </c:pt>
                <c:pt idx="1197">
                  <c:v>0.1171875</c:v>
                </c:pt>
                <c:pt idx="1198">
                  <c:v>0.11979166666666652</c:v>
                </c:pt>
                <c:pt idx="1199">
                  <c:v>0.12239583333333348</c:v>
                </c:pt>
                <c:pt idx="1200">
                  <c:v>0.125</c:v>
                </c:pt>
                <c:pt idx="1201">
                  <c:v>0.12760416666666652</c:v>
                </c:pt>
                <c:pt idx="1202">
                  <c:v>0.13020833333333348</c:v>
                </c:pt>
                <c:pt idx="1203">
                  <c:v>0.1328125</c:v>
                </c:pt>
                <c:pt idx="1204">
                  <c:v>0.13541666666666652</c:v>
                </c:pt>
                <c:pt idx="1205">
                  <c:v>0.13802083333333348</c:v>
                </c:pt>
                <c:pt idx="1206">
                  <c:v>0.140625</c:v>
                </c:pt>
                <c:pt idx="1207">
                  <c:v>0.14322916666666652</c:v>
                </c:pt>
                <c:pt idx="1208">
                  <c:v>0.14583333333333348</c:v>
                </c:pt>
                <c:pt idx="1209">
                  <c:v>0.1484375</c:v>
                </c:pt>
                <c:pt idx="1210">
                  <c:v>0.15104166666666652</c:v>
                </c:pt>
                <c:pt idx="1211">
                  <c:v>0.15364583333333348</c:v>
                </c:pt>
                <c:pt idx="1212">
                  <c:v>0.15625</c:v>
                </c:pt>
                <c:pt idx="1213">
                  <c:v>0.15885416666666652</c:v>
                </c:pt>
                <c:pt idx="1214">
                  <c:v>0.16145833333333348</c:v>
                </c:pt>
                <c:pt idx="1215">
                  <c:v>0.1640625</c:v>
                </c:pt>
                <c:pt idx="1216">
                  <c:v>0.16666666666666652</c:v>
                </c:pt>
                <c:pt idx="1217">
                  <c:v>0.16927083333333348</c:v>
                </c:pt>
                <c:pt idx="1218">
                  <c:v>0.171875</c:v>
                </c:pt>
                <c:pt idx="1219">
                  <c:v>0.17447916666666652</c:v>
                </c:pt>
                <c:pt idx="1220">
                  <c:v>0.17708333333333348</c:v>
                </c:pt>
                <c:pt idx="1221">
                  <c:v>0.1796875</c:v>
                </c:pt>
                <c:pt idx="1222">
                  <c:v>0.18229166666666652</c:v>
                </c:pt>
                <c:pt idx="1223">
                  <c:v>0.18489583333333348</c:v>
                </c:pt>
                <c:pt idx="1224">
                  <c:v>0.1875</c:v>
                </c:pt>
                <c:pt idx="1225">
                  <c:v>0.19010416666666652</c:v>
                </c:pt>
                <c:pt idx="1226">
                  <c:v>0.19270833333333348</c:v>
                </c:pt>
                <c:pt idx="1227">
                  <c:v>0.1953125</c:v>
                </c:pt>
                <c:pt idx="1228">
                  <c:v>0.19791666666666652</c:v>
                </c:pt>
                <c:pt idx="1229">
                  <c:v>0.20052083333333348</c:v>
                </c:pt>
                <c:pt idx="1230">
                  <c:v>0.203125</c:v>
                </c:pt>
                <c:pt idx="1231">
                  <c:v>0.20572916666666652</c:v>
                </c:pt>
                <c:pt idx="1232">
                  <c:v>0.20833333333333348</c:v>
                </c:pt>
                <c:pt idx="1233">
                  <c:v>0.2109375</c:v>
                </c:pt>
                <c:pt idx="1234">
                  <c:v>0.21354166666666652</c:v>
                </c:pt>
                <c:pt idx="1235">
                  <c:v>0.21614583333333348</c:v>
                </c:pt>
                <c:pt idx="1236">
                  <c:v>0.21875</c:v>
                </c:pt>
                <c:pt idx="1237">
                  <c:v>0.22135416666666652</c:v>
                </c:pt>
                <c:pt idx="1238">
                  <c:v>0.22395833333333348</c:v>
                </c:pt>
                <c:pt idx="1239">
                  <c:v>0.2265625</c:v>
                </c:pt>
                <c:pt idx="1240">
                  <c:v>0.22916666666666652</c:v>
                </c:pt>
                <c:pt idx="1241">
                  <c:v>0.23177083333333348</c:v>
                </c:pt>
                <c:pt idx="1242">
                  <c:v>0.234375</c:v>
                </c:pt>
                <c:pt idx="1243">
                  <c:v>0.23697916666666652</c:v>
                </c:pt>
                <c:pt idx="1244">
                  <c:v>0.23958333333333348</c:v>
                </c:pt>
                <c:pt idx="1245">
                  <c:v>0.2421875</c:v>
                </c:pt>
                <c:pt idx="1246">
                  <c:v>0.24479166666666652</c:v>
                </c:pt>
                <c:pt idx="1247">
                  <c:v>0.24739583333333348</c:v>
                </c:pt>
                <c:pt idx="1248">
                  <c:v>0.25</c:v>
                </c:pt>
                <c:pt idx="1249">
                  <c:v>0.25260416666666652</c:v>
                </c:pt>
                <c:pt idx="1250">
                  <c:v>0.25520833333333348</c:v>
                </c:pt>
                <c:pt idx="1251">
                  <c:v>0.2578125</c:v>
                </c:pt>
                <c:pt idx="1252">
                  <c:v>0.26041666666666652</c:v>
                </c:pt>
                <c:pt idx="1253">
                  <c:v>0.26302083333333348</c:v>
                </c:pt>
                <c:pt idx="1254">
                  <c:v>0.265625</c:v>
                </c:pt>
                <c:pt idx="1255">
                  <c:v>0.26822916666666652</c:v>
                </c:pt>
                <c:pt idx="1256">
                  <c:v>0.27083333333333348</c:v>
                </c:pt>
                <c:pt idx="1257">
                  <c:v>0.2734375</c:v>
                </c:pt>
                <c:pt idx="1258">
                  <c:v>0.27604166666666652</c:v>
                </c:pt>
                <c:pt idx="1259">
                  <c:v>0.27864583333333348</c:v>
                </c:pt>
                <c:pt idx="1260">
                  <c:v>0.28125</c:v>
                </c:pt>
                <c:pt idx="1261">
                  <c:v>0.28385416666666652</c:v>
                </c:pt>
                <c:pt idx="1262">
                  <c:v>0.28645833333333348</c:v>
                </c:pt>
                <c:pt idx="1263">
                  <c:v>0.2890625</c:v>
                </c:pt>
                <c:pt idx="1264">
                  <c:v>0.29166666666666652</c:v>
                </c:pt>
                <c:pt idx="1265">
                  <c:v>0.29427083333333348</c:v>
                </c:pt>
                <c:pt idx="1266">
                  <c:v>0.296875</c:v>
                </c:pt>
                <c:pt idx="1267">
                  <c:v>0.29947916666666652</c:v>
                </c:pt>
                <c:pt idx="1268">
                  <c:v>0.30208333333333348</c:v>
                </c:pt>
                <c:pt idx="1269">
                  <c:v>0.3046875</c:v>
                </c:pt>
                <c:pt idx="1270">
                  <c:v>0.30729166666666652</c:v>
                </c:pt>
                <c:pt idx="1271">
                  <c:v>0.30989583333333348</c:v>
                </c:pt>
                <c:pt idx="1272">
                  <c:v>0.3125</c:v>
                </c:pt>
                <c:pt idx="1273">
                  <c:v>0.31510416666666652</c:v>
                </c:pt>
                <c:pt idx="1274">
                  <c:v>0.31770833333333348</c:v>
                </c:pt>
                <c:pt idx="1275">
                  <c:v>0.3203125</c:v>
                </c:pt>
                <c:pt idx="1276">
                  <c:v>0.32291666666666652</c:v>
                </c:pt>
                <c:pt idx="1277">
                  <c:v>0.32552083333333348</c:v>
                </c:pt>
                <c:pt idx="1278">
                  <c:v>0.328125</c:v>
                </c:pt>
                <c:pt idx="1279">
                  <c:v>0.33072916666666652</c:v>
                </c:pt>
                <c:pt idx="1280">
                  <c:v>0.33333333333333348</c:v>
                </c:pt>
                <c:pt idx="1281">
                  <c:v>0.3359375</c:v>
                </c:pt>
                <c:pt idx="1282">
                  <c:v>0.33854166666666652</c:v>
                </c:pt>
                <c:pt idx="1283">
                  <c:v>0.34114583333333348</c:v>
                </c:pt>
                <c:pt idx="1284">
                  <c:v>0.34375</c:v>
                </c:pt>
                <c:pt idx="1285">
                  <c:v>0.34635416666666652</c:v>
                </c:pt>
                <c:pt idx="1286">
                  <c:v>0.34895833333333348</c:v>
                </c:pt>
                <c:pt idx="1287">
                  <c:v>0.3515625</c:v>
                </c:pt>
                <c:pt idx="1288">
                  <c:v>0.35416666666666652</c:v>
                </c:pt>
                <c:pt idx="1289">
                  <c:v>0.35677083333333348</c:v>
                </c:pt>
                <c:pt idx="1290">
                  <c:v>0.359375</c:v>
                </c:pt>
                <c:pt idx="1291">
                  <c:v>0.36197916666666652</c:v>
                </c:pt>
                <c:pt idx="1292">
                  <c:v>0.36458333333333348</c:v>
                </c:pt>
                <c:pt idx="1293">
                  <c:v>0.3671875</c:v>
                </c:pt>
                <c:pt idx="1294">
                  <c:v>0.36979166666666652</c:v>
                </c:pt>
                <c:pt idx="1295">
                  <c:v>0.37239583333333348</c:v>
                </c:pt>
                <c:pt idx="1296">
                  <c:v>0.375</c:v>
                </c:pt>
                <c:pt idx="1297">
                  <c:v>0.37760416666666652</c:v>
                </c:pt>
                <c:pt idx="1298">
                  <c:v>0.38020833333333348</c:v>
                </c:pt>
                <c:pt idx="1299">
                  <c:v>0.3828125</c:v>
                </c:pt>
                <c:pt idx="1300">
                  <c:v>0.38541666666666652</c:v>
                </c:pt>
                <c:pt idx="1301">
                  <c:v>0.38802083333333348</c:v>
                </c:pt>
                <c:pt idx="1302">
                  <c:v>0.390625</c:v>
                </c:pt>
                <c:pt idx="1303">
                  <c:v>0.39322916666666652</c:v>
                </c:pt>
                <c:pt idx="1304">
                  <c:v>0.39583333333333348</c:v>
                </c:pt>
                <c:pt idx="1305">
                  <c:v>0.3984375</c:v>
                </c:pt>
                <c:pt idx="1306">
                  <c:v>0.40104166666666652</c:v>
                </c:pt>
                <c:pt idx="1307">
                  <c:v>0.40364583333333348</c:v>
                </c:pt>
                <c:pt idx="1308">
                  <c:v>0.40625</c:v>
                </c:pt>
                <c:pt idx="1309">
                  <c:v>0.40885416666666652</c:v>
                </c:pt>
                <c:pt idx="1310">
                  <c:v>0.41145833333333348</c:v>
                </c:pt>
                <c:pt idx="1311">
                  <c:v>0.4140625</c:v>
                </c:pt>
                <c:pt idx="1312">
                  <c:v>0.41666666666666652</c:v>
                </c:pt>
                <c:pt idx="1313">
                  <c:v>0.41927083333333348</c:v>
                </c:pt>
                <c:pt idx="1314">
                  <c:v>0.421875</c:v>
                </c:pt>
                <c:pt idx="1315">
                  <c:v>0.42447916666666652</c:v>
                </c:pt>
                <c:pt idx="1316">
                  <c:v>0.42708333333333348</c:v>
                </c:pt>
                <c:pt idx="1317">
                  <c:v>0.4296875</c:v>
                </c:pt>
                <c:pt idx="1318">
                  <c:v>0.43229166666666652</c:v>
                </c:pt>
                <c:pt idx="1319">
                  <c:v>0.43489583333333348</c:v>
                </c:pt>
                <c:pt idx="1320">
                  <c:v>0.4375</c:v>
                </c:pt>
                <c:pt idx="1321">
                  <c:v>0.44010416666666652</c:v>
                </c:pt>
                <c:pt idx="1322">
                  <c:v>0.44270833333333348</c:v>
                </c:pt>
                <c:pt idx="1323">
                  <c:v>0.4453125</c:v>
                </c:pt>
                <c:pt idx="1324">
                  <c:v>0.44791666666666652</c:v>
                </c:pt>
                <c:pt idx="1325">
                  <c:v>0.45052083333333348</c:v>
                </c:pt>
                <c:pt idx="1326">
                  <c:v>0.453125</c:v>
                </c:pt>
                <c:pt idx="1327">
                  <c:v>0.45572916666666652</c:v>
                </c:pt>
                <c:pt idx="1328">
                  <c:v>0.45833333333333348</c:v>
                </c:pt>
                <c:pt idx="1329">
                  <c:v>0.4609375</c:v>
                </c:pt>
                <c:pt idx="1330">
                  <c:v>0.46354166666666652</c:v>
                </c:pt>
                <c:pt idx="1331">
                  <c:v>0.46614583333333348</c:v>
                </c:pt>
                <c:pt idx="1332">
                  <c:v>0.46875</c:v>
                </c:pt>
                <c:pt idx="1333">
                  <c:v>0.47135416666666652</c:v>
                </c:pt>
                <c:pt idx="1334">
                  <c:v>0.47395833333333348</c:v>
                </c:pt>
                <c:pt idx="1335">
                  <c:v>0.4765625</c:v>
                </c:pt>
                <c:pt idx="1336">
                  <c:v>0.47916666666666652</c:v>
                </c:pt>
                <c:pt idx="1337">
                  <c:v>0.48177083333333348</c:v>
                </c:pt>
                <c:pt idx="1338">
                  <c:v>0.484375</c:v>
                </c:pt>
                <c:pt idx="1339">
                  <c:v>0.48697916666666652</c:v>
                </c:pt>
                <c:pt idx="1340">
                  <c:v>0.48958333333333348</c:v>
                </c:pt>
                <c:pt idx="1341">
                  <c:v>0.4921875</c:v>
                </c:pt>
                <c:pt idx="1342">
                  <c:v>0.49479166666666652</c:v>
                </c:pt>
                <c:pt idx="1343">
                  <c:v>0.49739583333333348</c:v>
                </c:pt>
                <c:pt idx="1344">
                  <c:v>0.5</c:v>
                </c:pt>
                <c:pt idx="1345">
                  <c:v>0.50260416666666652</c:v>
                </c:pt>
                <c:pt idx="1346">
                  <c:v>0.50520833333333348</c:v>
                </c:pt>
                <c:pt idx="1347">
                  <c:v>0.5078125</c:v>
                </c:pt>
                <c:pt idx="1348">
                  <c:v>0.51041666666666652</c:v>
                </c:pt>
                <c:pt idx="1349">
                  <c:v>0.51302083333333348</c:v>
                </c:pt>
                <c:pt idx="1350">
                  <c:v>0.515625</c:v>
                </c:pt>
                <c:pt idx="1351">
                  <c:v>0.51822916666666652</c:v>
                </c:pt>
                <c:pt idx="1352">
                  <c:v>0.52083333333333348</c:v>
                </c:pt>
                <c:pt idx="1353">
                  <c:v>0.5234375</c:v>
                </c:pt>
                <c:pt idx="1354">
                  <c:v>0.52604166666666652</c:v>
                </c:pt>
                <c:pt idx="1355">
                  <c:v>0.52864583333333348</c:v>
                </c:pt>
                <c:pt idx="1356">
                  <c:v>0.53125</c:v>
                </c:pt>
                <c:pt idx="1357">
                  <c:v>0.53385416666666652</c:v>
                </c:pt>
                <c:pt idx="1358">
                  <c:v>0.53645833333333348</c:v>
                </c:pt>
                <c:pt idx="1359">
                  <c:v>0.5390625</c:v>
                </c:pt>
                <c:pt idx="1360">
                  <c:v>0.54166666666666652</c:v>
                </c:pt>
                <c:pt idx="1361">
                  <c:v>0.54427083333333348</c:v>
                </c:pt>
                <c:pt idx="1362">
                  <c:v>0.546875</c:v>
                </c:pt>
                <c:pt idx="1363">
                  <c:v>0.54947916666666652</c:v>
                </c:pt>
                <c:pt idx="1364">
                  <c:v>0.55208333333333348</c:v>
                </c:pt>
                <c:pt idx="1365">
                  <c:v>0.5546875</c:v>
                </c:pt>
                <c:pt idx="1366">
                  <c:v>0.55729166666666652</c:v>
                </c:pt>
                <c:pt idx="1367">
                  <c:v>0.55989583333333348</c:v>
                </c:pt>
                <c:pt idx="1368">
                  <c:v>0.5625</c:v>
                </c:pt>
                <c:pt idx="1369">
                  <c:v>0.56510416666666652</c:v>
                </c:pt>
                <c:pt idx="1370">
                  <c:v>0.56770833333333348</c:v>
                </c:pt>
                <c:pt idx="1371">
                  <c:v>0.5703125</c:v>
                </c:pt>
                <c:pt idx="1372">
                  <c:v>0.57291666666666652</c:v>
                </c:pt>
                <c:pt idx="1373">
                  <c:v>0.57552083333333348</c:v>
                </c:pt>
                <c:pt idx="1374">
                  <c:v>0.578125</c:v>
                </c:pt>
                <c:pt idx="1375">
                  <c:v>0.58072916666666652</c:v>
                </c:pt>
                <c:pt idx="1376">
                  <c:v>0.58333333333333348</c:v>
                </c:pt>
                <c:pt idx="1377">
                  <c:v>0.5859375</c:v>
                </c:pt>
                <c:pt idx="1378">
                  <c:v>0.58854166666666652</c:v>
                </c:pt>
                <c:pt idx="1379">
                  <c:v>0.59114583333333348</c:v>
                </c:pt>
                <c:pt idx="1380">
                  <c:v>0.59375</c:v>
                </c:pt>
                <c:pt idx="1381">
                  <c:v>0.59635416666666652</c:v>
                </c:pt>
                <c:pt idx="1382">
                  <c:v>0.59895833333333348</c:v>
                </c:pt>
                <c:pt idx="1383">
                  <c:v>0.6015625</c:v>
                </c:pt>
                <c:pt idx="1384">
                  <c:v>0.60416666666666652</c:v>
                </c:pt>
                <c:pt idx="1385">
                  <c:v>0.60677083333333348</c:v>
                </c:pt>
                <c:pt idx="1386">
                  <c:v>0.609375</c:v>
                </c:pt>
                <c:pt idx="1387">
                  <c:v>0.61197916666666652</c:v>
                </c:pt>
                <c:pt idx="1388">
                  <c:v>0.61458333333333348</c:v>
                </c:pt>
                <c:pt idx="1389">
                  <c:v>0.6171875</c:v>
                </c:pt>
                <c:pt idx="1390">
                  <c:v>0.61979166666666652</c:v>
                </c:pt>
                <c:pt idx="1391">
                  <c:v>0.62239583333333348</c:v>
                </c:pt>
                <c:pt idx="1392">
                  <c:v>0.625</c:v>
                </c:pt>
                <c:pt idx="1393">
                  <c:v>0.62760416666666652</c:v>
                </c:pt>
                <c:pt idx="1394">
                  <c:v>0.63020833333333348</c:v>
                </c:pt>
                <c:pt idx="1395">
                  <c:v>0.6328125</c:v>
                </c:pt>
                <c:pt idx="1396">
                  <c:v>0.63541666666666652</c:v>
                </c:pt>
                <c:pt idx="1397">
                  <c:v>0.63802083333333348</c:v>
                </c:pt>
                <c:pt idx="1398">
                  <c:v>0.640625</c:v>
                </c:pt>
                <c:pt idx="1399">
                  <c:v>0.64322916666666652</c:v>
                </c:pt>
                <c:pt idx="1400">
                  <c:v>0.64583333333333348</c:v>
                </c:pt>
                <c:pt idx="1401">
                  <c:v>0.6484375</c:v>
                </c:pt>
                <c:pt idx="1402">
                  <c:v>0.65104166666666652</c:v>
                </c:pt>
                <c:pt idx="1403">
                  <c:v>0.65364583333333348</c:v>
                </c:pt>
                <c:pt idx="1404">
                  <c:v>0.65625</c:v>
                </c:pt>
                <c:pt idx="1405">
                  <c:v>0.65885416666666652</c:v>
                </c:pt>
                <c:pt idx="1406">
                  <c:v>0.66145833333333348</c:v>
                </c:pt>
                <c:pt idx="1407">
                  <c:v>0.6640625</c:v>
                </c:pt>
                <c:pt idx="1408">
                  <c:v>0.66666666666666652</c:v>
                </c:pt>
                <c:pt idx="1409">
                  <c:v>0.66927083333333348</c:v>
                </c:pt>
                <c:pt idx="1410">
                  <c:v>0.671875</c:v>
                </c:pt>
                <c:pt idx="1411">
                  <c:v>0.67447916666666652</c:v>
                </c:pt>
                <c:pt idx="1412">
                  <c:v>0.67708333333333348</c:v>
                </c:pt>
                <c:pt idx="1413">
                  <c:v>0.6796875</c:v>
                </c:pt>
                <c:pt idx="1414">
                  <c:v>0.68229166666666652</c:v>
                </c:pt>
                <c:pt idx="1415">
                  <c:v>0.68489583333333348</c:v>
                </c:pt>
                <c:pt idx="1416">
                  <c:v>0.6875</c:v>
                </c:pt>
                <c:pt idx="1417">
                  <c:v>0.69010416666666652</c:v>
                </c:pt>
                <c:pt idx="1418">
                  <c:v>0.69270833333333348</c:v>
                </c:pt>
                <c:pt idx="1419">
                  <c:v>0.6953125</c:v>
                </c:pt>
                <c:pt idx="1420">
                  <c:v>0.69791666666666652</c:v>
                </c:pt>
                <c:pt idx="1421">
                  <c:v>0.70052083333333348</c:v>
                </c:pt>
                <c:pt idx="1422">
                  <c:v>0.703125</c:v>
                </c:pt>
                <c:pt idx="1423">
                  <c:v>0.70572916666666652</c:v>
                </c:pt>
                <c:pt idx="1424">
                  <c:v>0.70833333333333348</c:v>
                </c:pt>
                <c:pt idx="1425">
                  <c:v>0.7109375</c:v>
                </c:pt>
                <c:pt idx="1426">
                  <c:v>0.71354166666666652</c:v>
                </c:pt>
                <c:pt idx="1427">
                  <c:v>0.71614583333333348</c:v>
                </c:pt>
                <c:pt idx="1428">
                  <c:v>0.71875</c:v>
                </c:pt>
                <c:pt idx="1429">
                  <c:v>0.72135416666666652</c:v>
                </c:pt>
                <c:pt idx="1430">
                  <c:v>0.72395833333333348</c:v>
                </c:pt>
                <c:pt idx="1431">
                  <c:v>0.7265625</c:v>
                </c:pt>
                <c:pt idx="1432">
                  <c:v>0.72916666666666652</c:v>
                </c:pt>
                <c:pt idx="1433">
                  <c:v>0.73177083333333348</c:v>
                </c:pt>
                <c:pt idx="1434">
                  <c:v>0.734375</c:v>
                </c:pt>
                <c:pt idx="1435">
                  <c:v>0.73697916666666652</c:v>
                </c:pt>
                <c:pt idx="1436">
                  <c:v>0.73958333333333348</c:v>
                </c:pt>
                <c:pt idx="1437">
                  <c:v>0.7421875</c:v>
                </c:pt>
                <c:pt idx="1438">
                  <c:v>0.74479166666666652</c:v>
                </c:pt>
                <c:pt idx="1439">
                  <c:v>0.74739583333333348</c:v>
                </c:pt>
                <c:pt idx="1440">
                  <c:v>0.75</c:v>
                </c:pt>
                <c:pt idx="1441">
                  <c:v>0.75260416666666652</c:v>
                </c:pt>
                <c:pt idx="1442">
                  <c:v>0.75520833333333348</c:v>
                </c:pt>
                <c:pt idx="1443">
                  <c:v>0.7578125</c:v>
                </c:pt>
                <c:pt idx="1444">
                  <c:v>0.76041666666666652</c:v>
                </c:pt>
                <c:pt idx="1445">
                  <c:v>0.76302083333333348</c:v>
                </c:pt>
                <c:pt idx="1446">
                  <c:v>0.765625</c:v>
                </c:pt>
                <c:pt idx="1447">
                  <c:v>0.76822916666666652</c:v>
                </c:pt>
                <c:pt idx="1448">
                  <c:v>0.77083333333333348</c:v>
                </c:pt>
                <c:pt idx="1449">
                  <c:v>0.7734375</c:v>
                </c:pt>
                <c:pt idx="1450">
                  <c:v>0.77604166666666652</c:v>
                </c:pt>
                <c:pt idx="1451">
                  <c:v>0.77864583333333348</c:v>
                </c:pt>
                <c:pt idx="1452">
                  <c:v>0.78125</c:v>
                </c:pt>
                <c:pt idx="1453">
                  <c:v>0.78385416666666652</c:v>
                </c:pt>
                <c:pt idx="1454">
                  <c:v>0.78645833333333348</c:v>
                </c:pt>
                <c:pt idx="1455">
                  <c:v>0.7890625</c:v>
                </c:pt>
                <c:pt idx="1456">
                  <c:v>0.79166666666666652</c:v>
                </c:pt>
                <c:pt idx="1457">
                  <c:v>0.79427083333333348</c:v>
                </c:pt>
                <c:pt idx="1458">
                  <c:v>0.796875</c:v>
                </c:pt>
                <c:pt idx="1459">
                  <c:v>0.79947916666666652</c:v>
                </c:pt>
                <c:pt idx="1460">
                  <c:v>0.80208333333333348</c:v>
                </c:pt>
                <c:pt idx="1461">
                  <c:v>0.8046875</c:v>
                </c:pt>
                <c:pt idx="1462">
                  <c:v>0.80729166666666652</c:v>
                </c:pt>
                <c:pt idx="1463">
                  <c:v>0.80989583333333348</c:v>
                </c:pt>
                <c:pt idx="1464">
                  <c:v>0.8125</c:v>
                </c:pt>
                <c:pt idx="1465">
                  <c:v>0.81510416666666652</c:v>
                </c:pt>
                <c:pt idx="1466">
                  <c:v>0.81770833333333348</c:v>
                </c:pt>
                <c:pt idx="1467">
                  <c:v>0.8203125</c:v>
                </c:pt>
                <c:pt idx="1468">
                  <c:v>0.82291666666666652</c:v>
                </c:pt>
                <c:pt idx="1469">
                  <c:v>0.82552083333333348</c:v>
                </c:pt>
                <c:pt idx="1470">
                  <c:v>0.828125</c:v>
                </c:pt>
                <c:pt idx="1471">
                  <c:v>0.83072916666666652</c:v>
                </c:pt>
                <c:pt idx="1472">
                  <c:v>0.83333333333333348</c:v>
                </c:pt>
                <c:pt idx="1473">
                  <c:v>0.8359375</c:v>
                </c:pt>
                <c:pt idx="1474">
                  <c:v>0.83854166666666652</c:v>
                </c:pt>
                <c:pt idx="1475">
                  <c:v>0.84114583333333348</c:v>
                </c:pt>
                <c:pt idx="1476">
                  <c:v>0.84375</c:v>
                </c:pt>
                <c:pt idx="1477">
                  <c:v>0.84635416666666652</c:v>
                </c:pt>
                <c:pt idx="1478">
                  <c:v>0.84895833333333348</c:v>
                </c:pt>
                <c:pt idx="1479">
                  <c:v>0.8515625</c:v>
                </c:pt>
                <c:pt idx="1480">
                  <c:v>0.85416666666666652</c:v>
                </c:pt>
                <c:pt idx="1481">
                  <c:v>0.85677083333333348</c:v>
                </c:pt>
                <c:pt idx="1482">
                  <c:v>0.859375</c:v>
                </c:pt>
                <c:pt idx="1483">
                  <c:v>0.86197916666666652</c:v>
                </c:pt>
                <c:pt idx="1484">
                  <c:v>0.86458333333333348</c:v>
                </c:pt>
                <c:pt idx="1485">
                  <c:v>0.8671875</c:v>
                </c:pt>
                <c:pt idx="1486">
                  <c:v>0.86979166666666652</c:v>
                </c:pt>
                <c:pt idx="1487">
                  <c:v>0.87239583333333348</c:v>
                </c:pt>
                <c:pt idx="1488">
                  <c:v>0.875</c:v>
                </c:pt>
                <c:pt idx="1489">
                  <c:v>0.87760416666666652</c:v>
                </c:pt>
                <c:pt idx="1490">
                  <c:v>0.88020833333333348</c:v>
                </c:pt>
                <c:pt idx="1491">
                  <c:v>0.8828125</c:v>
                </c:pt>
                <c:pt idx="1492">
                  <c:v>0.88541666666666652</c:v>
                </c:pt>
                <c:pt idx="1493">
                  <c:v>0.88802083333333348</c:v>
                </c:pt>
                <c:pt idx="1494">
                  <c:v>0.890625</c:v>
                </c:pt>
                <c:pt idx="1495">
                  <c:v>0.89322916666666652</c:v>
                </c:pt>
                <c:pt idx="1496">
                  <c:v>0.89583333333333348</c:v>
                </c:pt>
                <c:pt idx="1497">
                  <c:v>0.8984375</c:v>
                </c:pt>
                <c:pt idx="1498">
                  <c:v>0.90104166666666652</c:v>
                </c:pt>
                <c:pt idx="1499">
                  <c:v>0.90364583333333348</c:v>
                </c:pt>
                <c:pt idx="1500">
                  <c:v>0.90625</c:v>
                </c:pt>
                <c:pt idx="1501">
                  <c:v>0.90885416666666652</c:v>
                </c:pt>
                <c:pt idx="1502">
                  <c:v>0.91145833333333348</c:v>
                </c:pt>
                <c:pt idx="1503">
                  <c:v>0.9140625</c:v>
                </c:pt>
                <c:pt idx="1504">
                  <c:v>0.91666666666666652</c:v>
                </c:pt>
                <c:pt idx="1505">
                  <c:v>0.91927083333333348</c:v>
                </c:pt>
                <c:pt idx="1506">
                  <c:v>0.921875</c:v>
                </c:pt>
                <c:pt idx="1507">
                  <c:v>0.92447916666666652</c:v>
                </c:pt>
                <c:pt idx="1508">
                  <c:v>0.92708333333333348</c:v>
                </c:pt>
                <c:pt idx="1509">
                  <c:v>0.9296875</c:v>
                </c:pt>
                <c:pt idx="1510">
                  <c:v>0.93229166666666652</c:v>
                </c:pt>
                <c:pt idx="1511">
                  <c:v>0.93489583333333348</c:v>
                </c:pt>
                <c:pt idx="1512">
                  <c:v>0.9375</c:v>
                </c:pt>
                <c:pt idx="1513">
                  <c:v>0.94010416666666652</c:v>
                </c:pt>
                <c:pt idx="1514">
                  <c:v>0.94270833333333348</c:v>
                </c:pt>
                <c:pt idx="1515">
                  <c:v>0.9453125</c:v>
                </c:pt>
                <c:pt idx="1516">
                  <c:v>0.94791666666666652</c:v>
                </c:pt>
                <c:pt idx="1517">
                  <c:v>0.95052083333333348</c:v>
                </c:pt>
                <c:pt idx="1518">
                  <c:v>0.953125</c:v>
                </c:pt>
                <c:pt idx="1519">
                  <c:v>0.95572916666666652</c:v>
                </c:pt>
                <c:pt idx="1520">
                  <c:v>0.95833333333333348</c:v>
                </c:pt>
                <c:pt idx="1521">
                  <c:v>0.9609375</c:v>
                </c:pt>
                <c:pt idx="1522">
                  <c:v>0.96354166666666652</c:v>
                </c:pt>
                <c:pt idx="1523">
                  <c:v>0.96614583333333348</c:v>
                </c:pt>
                <c:pt idx="1524">
                  <c:v>0.96875</c:v>
                </c:pt>
                <c:pt idx="1525">
                  <c:v>0.97135416666666652</c:v>
                </c:pt>
                <c:pt idx="1526">
                  <c:v>0.97395833333333348</c:v>
                </c:pt>
                <c:pt idx="1527">
                  <c:v>0.9765625</c:v>
                </c:pt>
                <c:pt idx="1528">
                  <c:v>0.97916666666666652</c:v>
                </c:pt>
                <c:pt idx="1529">
                  <c:v>0.98177083333333348</c:v>
                </c:pt>
                <c:pt idx="1530">
                  <c:v>0.984375</c:v>
                </c:pt>
                <c:pt idx="1531">
                  <c:v>0.98697916666666652</c:v>
                </c:pt>
                <c:pt idx="1532">
                  <c:v>0.98958333333333348</c:v>
                </c:pt>
                <c:pt idx="1533">
                  <c:v>0.9921875</c:v>
                </c:pt>
                <c:pt idx="1534">
                  <c:v>0.99479166666666652</c:v>
                </c:pt>
                <c:pt idx="1535">
                  <c:v>0.99739583333333348</c:v>
                </c:pt>
                <c:pt idx="1536">
                  <c:v>1</c:v>
                </c:pt>
                <c:pt idx="1537">
                  <c:v>1.002604166666667</c:v>
                </c:pt>
                <c:pt idx="1538">
                  <c:v>1.005208333333333</c:v>
                </c:pt>
                <c:pt idx="1539">
                  <c:v>1.0078125</c:v>
                </c:pt>
                <c:pt idx="1540">
                  <c:v>1.010416666666667</c:v>
                </c:pt>
                <c:pt idx="1541">
                  <c:v>1.013020833333333</c:v>
                </c:pt>
                <c:pt idx="1542">
                  <c:v>1.015625</c:v>
                </c:pt>
                <c:pt idx="1543">
                  <c:v>1.018229166666667</c:v>
                </c:pt>
                <c:pt idx="1544">
                  <c:v>1.020833333333333</c:v>
                </c:pt>
                <c:pt idx="1545">
                  <c:v>1.0234375</c:v>
                </c:pt>
                <c:pt idx="1546">
                  <c:v>1.026041666666667</c:v>
                </c:pt>
                <c:pt idx="1547">
                  <c:v>1.028645833333333</c:v>
                </c:pt>
                <c:pt idx="1548">
                  <c:v>1.03125</c:v>
                </c:pt>
                <c:pt idx="1549">
                  <c:v>1.033854166666667</c:v>
                </c:pt>
                <c:pt idx="1550">
                  <c:v>1.036458333333333</c:v>
                </c:pt>
                <c:pt idx="1551">
                  <c:v>1.0390625</c:v>
                </c:pt>
                <c:pt idx="1552">
                  <c:v>1.041666666666667</c:v>
                </c:pt>
                <c:pt idx="1553">
                  <c:v>1.044270833333333</c:v>
                </c:pt>
                <c:pt idx="1554">
                  <c:v>1.046875</c:v>
                </c:pt>
                <c:pt idx="1555">
                  <c:v>1.049479166666667</c:v>
                </c:pt>
                <c:pt idx="1556">
                  <c:v>1.052083333333333</c:v>
                </c:pt>
                <c:pt idx="1557">
                  <c:v>1.0546875</c:v>
                </c:pt>
                <c:pt idx="1558">
                  <c:v>1.057291666666667</c:v>
                </c:pt>
                <c:pt idx="1559">
                  <c:v>1.059895833333333</c:v>
                </c:pt>
                <c:pt idx="1560">
                  <c:v>1.0625</c:v>
                </c:pt>
                <c:pt idx="1561">
                  <c:v>1.065104166666667</c:v>
                </c:pt>
                <c:pt idx="1562">
                  <c:v>1.067708333333333</c:v>
                </c:pt>
                <c:pt idx="1563">
                  <c:v>1.0703125</c:v>
                </c:pt>
                <c:pt idx="1564">
                  <c:v>1.072916666666667</c:v>
                </c:pt>
                <c:pt idx="1565">
                  <c:v>1.075520833333333</c:v>
                </c:pt>
                <c:pt idx="1566">
                  <c:v>1.078125</c:v>
                </c:pt>
                <c:pt idx="1567">
                  <c:v>1.080729166666667</c:v>
                </c:pt>
                <c:pt idx="1568">
                  <c:v>1.083333333333333</c:v>
                </c:pt>
                <c:pt idx="1569">
                  <c:v>1.0859375</c:v>
                </c:pt>
                <c:pt idx="1570">
                  <c:v>1.088541666666667</c:v>
                </c:pt>
                <c:pt idx="1571">
                  <c:v>1.091145833333333</c:v>
                </c:pt>
                <c:pt idx="1572">
                  <c:v>1.09375</c:v>
                </c:pt>
                <c:pt idx="1573">
                  <c:v>1.096354166666667</c:v>
                </c:pt>
                <c:pt idx="1574">
                  <c:v>1.098958333333333</c:v>
                </c:pt>
                <c:pt idx="1575">
                  <c:v>1.1015625</c:v>
                </c:pt>
                <c:pt idx="1576">
                  <c:v>1.104166666666667</c:v>
                </c:pt>
                <c:pt idx="1577">
                  <c:v>1.106770833333333</c:v>
                </c:pt>
                <c:pt idx="1578">
                  <c:v>1.109375</c:v>
                </c:pt>
                <c:pt idx="1579">
                  <c:v>1.111979166666667</c:v>
                </c:pt>
                <c:pt idx="1580">
                  <c:v>1.114583333333333</c:v>
                </c:pt>
                <c:pt idx="1581">
                  <c:v>1.1171875</c:v>
                </c:pt>
                <c:pt idx="1582">
                  <c:v>1.119791666666667</c:v>
                </c:pt>
                <c:pt idx="1583">
                  <c:v>1.122395833333333</c:v>
                </c:pt>
                <c:pt idx="1584">
                  <c:v>1.125</c:v>
                </c:pt>
                <c:pt idx="1585">
                  <c:v>1.127604166666667</c:v>
                </c:pt>
                <c:pt idx="1586">
                  <c:v>1.130208333333333</c:v>
                </c:pt>
                <c:pt idx="1587">
                  <c:v>1.1328125</c:v>
                </c:pt>
                <c:pt idx="1588">
                  <c:v>1.135416666666667</c:v>
                </c:pt>
                <c:pt idx="1589">
                  <c:v>1.138020833333333</c:v>
                </c:pt>
                <c:pt idx="1590">
                  <c:v>1.140625</c:v>
                </c:pt>
                <c:pt idx="1591">
                  <c:v>1.143229166666667</c:v>
                </c:pt>
                <c:pt idx="1592">
                  <c:v>1.145833333333333</c:v>
                </c:pt>
                <c:pt idx="1593">
                  <c:v>1.1484375</c:v>
                </c:pt>
                <c:pt idx="1594">
                  <c:v>1.151041666666667</c:v>
                </c:pt>
                <c:pt idx="1595">
                  <c:v>1.153645833333333</c:v>
                </c:pt>
                <c:pt idx="1596">
                  <c:v>1.15625</c:v>
                </c:pt>
                <c:pt idx="1597">
                  <c:v>1.158854166666667</c:v>
                </c:pt>
                <c:pt idx="1598">
                  <c:v>1.161458333333333</c:v>
                </c:pt>
                <c:pt idx="1599">
                  <c:v>1.1640625</c:v>
                </c:pt>
                <c:pt idx="1600">
                  <c:v>1.166666666666667</c:v>
                </c:pt>
                <c:pt idx="1601">
                  <c:v>1.169270833333333</c:v>
                </c:pt>
                <c:pt idx="1602">
                  <c:v>1.171875</c:v>
                </c:pt>
                <c:pt idx="1603">
                  <c:v>1.174479166666667</c:v>
                </c:pt>
                <c:pt idx="1604">
                  <c:v>1.177083333333333</c:v>
                </c:pt>
                <c:pt idx="1605">
                  <c:v>1.1796875</c:v>
                </c:pt>
                <c:pt idx="1606">
                  <c:v>1.182291666666667</c:v>
                </c:pt>
                <c:pt idx="1607">
                  <c:v>1.184895833333333</c:v>
                </c:pt>
                <c:pt idx="1608">
                  <c:v>1.1875</c:v>
                </c:pt>
                <c:pt idx="1609">
                  <c:v>1.190104166666667</c:v>
                </c:pt>
                <c:pt idx="1610">
                  <c:v>1.192708333333333</c:v>
                </c:pt>
                <c:pt idx="1611">
                  <c:v>1.1953125</c:v>
                </c:pt>
                <c:pt idx="1612">
                  <c:v>1.197916666666667</c:v>
                </c:pt>
                <c:pt idx="1613">
                  <c:v>1.200520833333333</c:v>
                </c:pt>
                <c:pt idx="1614">
                  <c:v>1.203125</c:v>
                </c:pt>
                <c:pt idx="1615">
                  <c:v>1.205729166666667</c:v>
                </c:pt>
                <c:pt idx="1616">
                  <c:v>1.208333333333333</c:v>
                </c:pt>
                <c:pt idx="1617">
                  <c:v>1.2109375</c:v>
                </c:pt>
                <c:pt idx="1618">
                  <c:v>1.213541666666667</c:v>
                </c:pt>
                <c:pt idx="1619">
                  <c:v>1.216145833333333</c:v>
                </c:pt>
                <c:pt idx="1620">
                  <c:v>1.21875</c:v>
                </c:pt>
                <c:pt idx="1621">
                  <c:v>1.221354166666667</c:v>
                </c:pt>
                <c:pt idx="1622">
                  <c:v>1.223958333333333</c:v>
                </c:pt>
                <c:pt idx="1623">
                  <c:v>1.2265625</c:v>
                </c:pt>
                <c:pt idx="1624">
                  <c:v>1.229166666666667</c:v>
                </c:pt>
                <c:pt idx="1625">
                  <c:v>1.231770833333333</c:v>
                </c:pt>
                <c:pt idx="1626">
                  <c:v>1.234375</c:v>
                </c:pt>
                <c:pt idx="1627">
                  <c:v>1.236979166666667</c:v>
                </c:pt>
                <c:pt idx="1628">
                  <c:v>1.239583333333333</c:v>
                </c:pt>
                <c:pt idx="1629">
                  <c:v>1.2421875</c:v>
                </c:pt>
                <c:pt idx="1630">
                  <c:v>1.244791666666667</c:v>
                </c:pt>
                <c:pt idx="1631">
                  <c:v>1.247395833333333</c:v>
                </c:pt>
                <c:pt idx="1632">
                  <c:v>1.25</c:v>
                </c:pt>
                <c:pt idx="1633">
                  <c:v>1.252604166666667</c:v>
                </c:pt>
                <c:pt idx="1634">
                  <c:v>1.255208333333333</c:v>
                </c:pt>
                <c:pt idx="1635">
                  <c:v>1.2578125</c:v>
                </c:pt>
                <c:pt idx="1636">
                  <c:v>1.260416666666667</c:v>
                </c:pt>
                <c:pt idx="1637">
                  <c:v>1.263020833333333</c:v>
                </c:pt>
                <c:pt idx="1638">
                  <c:v>1.265625</c:v>
                </c:pt>
                <c:pt idx="1639">
                  <c:v>1.268229166666667</c:v>
                </c:pt>
                <c:pt idx="1640">
                  <c:v>1.270833333333333</c:v>
                </c:pt>
                <c:pt idx="1641">
                  <c:v>1.2734375</c:v>
                </c:pt>
                <c:pt idx="1642">
                  <c:v>1.276041666666667</c:v>
                </c:pt>
                <c:pt idx="1643">
                  <c:v>1.278645833333333</c:v>
                </c:pt>
                <c:pt idx="1644">
                  <c:v>1.28125</c:v>
                </c:pt>
                <c:pt idx="1645">
                  <c:v>1.283854166666667</c:v>
                </c:pt>
                <c:pt idx="1646">
                  <c:v>1.286458333333333</c:v>
                </c:pt>
                <c:pt idx="1647">
                  <c:v>1.2890625</c:v>
                </c:pt>
                <c:pt idx="1648">
                  <c:v>1.291666666666667</c:v>
                </c:pt>
                <c:pt idx="1649">
                  <c:v>1.294270833333333</c:v>
                </c:pt>
                <c:pt idx="1650">
                  <c:v>1.296875</c:v>
                </c:pt>
                <c:pt idx="1651">
                  <c:v>1.299479166666667</c:v>
                </c:pt>
                <c:pt idx="1652">
                  <c:v>1.302083333333333</c:v>
                </c:pt>
                <c:pt idx="1653">
                  <c:v>1.3046875</c:v>
                </c:pt>
                <c:pt idx="1654">
                  <c:v>1.307291666666667</c:v>
                </c:pt>
                <c:pt idx="1655">
                  <c:v>1.309895833333333</c:v>
                </c:pt>
                <c:pt idx="1656">
                  <c:v>1.3125</c:v>
                </c:pt>
                <c:pt idx="1657">
                  <c:v>1.315104166666667</c:v>
                </c:pt>
                <c:pt idx="1658">
                  <c:v>1.317708333333333</c:v>
                </c:pt>
                <c:pt idx="1659">
                  <c:v>1.3203125</c:v>
                </c:pt>
                <c:pt idx="1660">
                  <c:v>1.322916666666667</c:v>
                </c:pt>
                <c:pt idx="1661">
                  <c:v>1.325520833333333</c:v>
                </c:pt>
                <c:pt idx="1662">
                  <c:v>1.328125</c:v>
                </c:pt>
                <c:pt idx="1663">
                  <c:v>1.330729166666667</c:v>
                </c:pt>
                <c:pt idx="1664">
                  <c:v>1.333333333333333</c:v>
                </c:pt>
                <c:pt idx="1665">
                  <c:v>1.3359375</c:v>
                </c:pt>
                <c:pt idx="1666">
                  <c:v>1.338541666666667</c:v>
                </c:pt>
                <c:pt idx="1667">
                  <c:v>1.341145833333333</c:v>
                </c:pt>
                <c:pt idx="1668">
                  <c:v>1.34375</c:v>
                </c:pt>
                <c:pt idx="1669">
                  <c:v>1.346354166666667</c:v>
                </c:pt>
                <c:pt idx="1670">
                  <c:v>1.348958333333333</c:v>
                </c:pt>
                <c:pt idx="1671">
                  <c:v>1.3515625</c:v>
                </c:pt>
                <c:pt idx="1672">
                  <c:v>1.354166666666667</c:v>
                </c:pt>
                <c:pt idx="1673">
                  <c:v>1.356770833333333</c:v>
                </c:pt>
                <c:pt idx="1674">
                  <c:v>1.359375</c:v>
                </c:pt>
                <c:pt idx="1675">
                  <c:v>1.361979166666667</c:v>
                </c:pt>
                <c:pt idx="1676">
                  <c:v>1.364583333333333</c:v>
                </c:pt>
                <c:pt idx="1677">
                  <c:v>1.3671875</c:v>
                </c:pt>
                <c:pt idx="1678">
                  <c:v>1.369791666666667</c:v>
                </c:pt>
                <c:pt idx="1679">
                  <c:v>1.372395833333333</c:v>
                </c:pt>
                <c:pt idx="1680">
                  <c:v>1.375</c:v>
                </c:pt>
                <c:pt idx="1681">
                  <c:v>1.377604166666667</c:v>
                </c:pt>
                <c:pt idx="1682">
                  <c:v>1.380208333333333</c:v>
                </c:pt>
                <c:pt idx="1683">
                  <c:v>1.3828125</c:v>
                </c:pt>
                <c:pt idx="1684">
                  <c:v>1.385416666666667</c:v>
                </c:pt>
                <c:pt idx="1685">
                  <c:v>1.388020833333333</c:v>
                </c:pt>
                <c:pt idx="1686">
                  <c:v>1.390625</c:v>
                </c:pt>
                <c:pt idx="1687">
                  <c:v>1.393229166666667</c:v>
                </c:pt>
                <c:pt idx="1688">
                  <c:v>1.395833333333333</c:v>
                </c:pt>
                <c:pt idx="1689">
                  <c:v>1.3984375</c:v>
                </c:pt>
                <c:pt idx="1690">
                  <c:v>1.401041666666667</c:v>
                </c:pt>
                <c:pt idx="1691">
                  <c:v>1.403645833333333</c:v>
                </c:pt>
                <c:pt idx="1692">
                  <c:v>1.40625</c:v>
                </c:pt>
                <c:pt idx="1693">
                  <c:v>1.408854166666667</c:v>
                </c:pt>
                <c:pt idx="1694">
                  <c:v>1.411458333333333</c:v>
                </c:pt>
                <c:pt idx="1695">
                  <c:v>1.4140625</c:v>
                </c:pt>
                <c:pt idx="1696">
                  <c:v>1.416666666666667</c:v>
                </c:pt>
                <c:pt idx="1697">
                  <c:v>1.419270833333333</c:v>
                </c:pt>
                <c:pt idx="1698">
                  <c:v>1.421875</c:v>
                </c:pt>
                <c:pt idx="1699">
                  <c:v>1.424479166666667</c:v>
                </c:pt>
                <c:pt idx="1700">
                  <c:v>1.427083333333333</c:v>
                </c:pt>
                <c:pt idx="1701">
                  <c:v>1.4296875</c:v>
                </c:pt>
                <c:pt idx="1702">
                  <c:v>1.432291666666667</c:v>
                </c:pt>
                <c:pt idx="1703">
                  <c:v>1.434895833333333</c:v>
                </c:pt>
                <c:pt idx="1704">
                  <c:v>1.4375</c:v>
                </c:pt>
                <c:pt idx="1705">
                  <c:v>1.440104166666667</c:v>
                </c:pt>
                <c:pt idx="1706">
                  <c:v>1.442708333333333</c:v>
                </c:pt>
                <c:pt idx="1707">
                  <c:v>1.4453125</c:v>
                </c:pt>
                <c:pt idx="1708">
                  <c:v>1.447916666666667</c:v>
                </c:pt>
                <c:pt idx="1709">
                  <c:v>1.450520833333333</c:v>
                </c:pt>
                <c:pt idx="1710">
                  <c:v>1.453125</c:v>
                </c:pt>
                <c:pt idx="1711">
                  <c:v>1.455729166666667</c:v>
                </c:pt>
                <c:pt idx="1712">
                  <c:v>1.458333333333333</c:v>
                </c:pt>
                <c:pt idx="1713">
                  <c:v>1.4609375</c:v>
                </c:pt>
                <c:pt idx="1714">
                  <c:v>1.463541666666667</c:v>
                </c:pt>
                <c:pt idx="1715">
                  <c:v>1.466145833333333</c:v>
                </c:pt>
                <c:pt idx="1716">
                  <c:v>1.46875</c:v>
                </c:pt>
                <c:pt idx="1717">
                  <c:v>1.471354166666667</c:v>
                </c:pt>
                <c:pt idx="1718">
                  <c:v>1.473958333333333</c:v>
                </c:pt>
                <c:pt idx="1719">
                  <c:v>1.4765625</c:v>
                </c:pt>
                <c:pt idx="1720">
                  <c:v>1.479166666666667</c:v>
                </c:pt>
                <c:pt idx="1721">
                  <c:v>1.481770833333333</c:v>
                </c:pt>
                <c:pt idx="1722">
                  <c:v>1.484375</c:v>
                </c:pt>
                <c:pt idx="1723">
                  <c:v>1.486979166666667</c:v>
                </c:pt>
                <c:pt idx="1724">
                  <c:v>1.489583333333333</c:v>
                </c:pt>
                <c:pt idx="1725">
                  <c:v>1.4921875</c:v>
                </c:pt>
                <c:pt idx="1726">
                  <c:v>1.494791666666667</c:v>
                </c:pt>
                <c:pt idx="1727">
                  <c:v>1.497395833333333</c:v>
                </c:pt>
                <c:pt idx="1728">
                  <c:v>1.5</c:v>
                </c:pt>
                <c:pt idx="1729">
                  <c:v>1.502604166666667</c:v>
                </c:pt>
                <c:pt idx="1730">
                  <c:v>1.505208333333333</c:v>
                </c:pt>
                <c:pt idx="1731">
                  <c:v>1.5078125</c:v>
                </c:pt>
                <c:pt idx="1732">
                  <c:v>1.510416666666667</c:v>
                </c:pt>
                <c:pt idx="1733">
                  <c:v>1.513020833333333</c:v>
                </c:pt>
                <c:pt idx="1734">
                  <c:v>1.515625</c:v>
                </c:pt>
                <c:pt idx="1735">
                  <c:v>1.518229166666667</c:v>
                </c:pt>
                <c:pt idx="1736">
                  <c:v>1.520833333333333</c:v>
                </c:pt>
                <c:pt idx="1737">
                  <c:v>1.5234375</c:v>
                </c:pt>
                <c:pt idx="1738">
                  <c:v>1.526041666666667</c:v>
                </c:pt>
                <c:pt idx="1739">
                  <c:v>1.528645833333333</c:v>
                </c:pt>
                <c:pt idx="1740">
                  <c:v>1.53125</c:v>
                </c:pt>
                <c:pt idx="1741">
                  <c:v>1.533854166666667</c:v>
                </c:pt>
                <c:pt idx="1742">
                  <c:v>1.536458333333333</c:v>
                </c:pt>
                <c:pt idx="1743">
                  <c:v>1.5390625</c:v>
                </c:pt>
                <c:pt idx="1744">
                  <c:v>1.541666666666667</c:v>
                </c:pt>
                <c:pt idx="1745">
                  <c:v>1.544270833333333</c:v>
                </c:pt>
                <c:pt idx="1746">
                  <c:v>1.546875</c:v>
                </c:pt>
                <c:pt idx="1747">
                  <c:v>1.549479166666667</c:v>
                </c:pt>
                <c:pt idx="1748">
                  <c:v>1.552083333333333</c:v>
                </c:pt>
                <c:pt idx="1749">
                  <c:v>1.5546875</c:v>
                </c:pt>
                <c:pt idx="1750">
                  <c:v>1.557291666666667</c:v>
                </c:pt>
                <c:pt idx="1751">
                  <c:v>1.559895833333333</c:v>
                </c:pt>
                <c:pt idx="1752">
                  <c:v>1.5625</c:v>
                </c:pt>
                <c:pt idx="1753">
                  <c:v>1.565104166666667</c:v>
                </c:pt>
                <c:pt idx="1754">
                  <c:v>1.567708333333333</c:v>
                </c:pt>
                <c:pt idx="1755">
                  <c:v>1.5703125</c:v>
                </c:pt>
                <c:pt idx="1756">
                  <c:v>1.572916666666667</c:v>
                </c:pt>
                <c:pt idx="1757">
                  <c:v>1.575520833333333</c:v>
                </c:pt>
                <c:pt idx="1758">
                  <c:v>1.578125</c:v>
                </c:pt>
                <c:pt idx="1759">
                  <c:v>1.580729166666667</c:v>
                </c:pt>
                <c:pt idx="1760">
                  <c:v>1.583333333333333</c:v>
                </c:pt>
                <c:pt idx="1761">
                  <c:v>1.5859375</c:v>
                </c:pt>
                <c:pt idx="1762">
                  <c:v>1.588541666666667</c:v>
                </c:pt>
                <c:pt idx="1763">
                  <c:v>1.591145833333333</c:v>
                </c:pt>
                <c:pt idx="1764">
                  <c:v>1.59375</c:v>
                </c:pt>
                <c:pt idx="1765">
                  <c:v>1.596354166666667</c:v>
                </c:pt>
                <c:pt idx="1766">
                  <c:v>1.598958333333333</c:v>
                </c:pt>
                <c:pt idx="1767">
                  <c:v>1.6015625</c:v>
                </c:pt>
                <c:pt idx="1768">
                  <c:v>1.604166666666667</c:v>
                </c:pt>
                <c:pt idx="1769">
                  <c:v>1.606770833333333</c:v>
                </c:pt>
                <c:pt idx="1770">
                  <c:v>1.609375</c:v>
                </c:pt>
                <c:pt idx="1771">
                  <c:v>1.611979166666667</c:v>
                </c:pt>
                <c:pt idx="1772">
                  <c:v>1.614583333333333</c:v>
                </c:pt>
                <c:pt idx="1773">
                  <c:v>1.6171875</c:v>
                </c:pt>
                <c:pt idx="1774">
                  <c:v>1.619791666666667</c:v>
                </c:pt>
                <c:pt idx="1775">
                  <c:v>1.622395833333333</c:v>
                </c:pt>
                <c:pt idx="1776">
                  <c:v>1.625</c:v>
                </c:pt>
                <c:pt idx="1777">
                  <c:v>1.627604166666667</c:v>
                </c:pt>
                <c:pt idx="1778">
                  <c:v>1.630208333333333</c:v>
                </c:pt>
                <c:pt idx="1779">
                  <c:v>1.6328125</c:v>
                </c:pt>
                <c:pt idx="1780">
                  <c:v>1.635416666666667</c:v>
                </c:pt>
                <c:pt idx="1781">
                  <c:v>1.638020833333333</c:v>
                </c:pt>
                <c:pt idx="1782">
                  <c:v>1.640625</c:v>
                </c:pt>
                <c:pt idx="1783">
                  <c:v>1.643229166666667</c:v>
                </c:pt>
                <c:pt idx="1784">
                  <c:v>1.645833333333333</c:v>
                </c:pt>
                <c:pt idx="1785">
                  <c:v>1.6484375</c:v>
                </c:pt>
                <c:pt idx="1786">
                  <c:v>1.651041666666667</c:v>
                </c:pt>
                <c:pt idx="1787">
                  <c:v>1.653645833333333</c:v>
                </c:pt>
                <c:pt idx="1788">
                  <c:v>1.65625</c:v>
                </c:pt>
                <c:pt idx="1789">
                  <c:v>1.658854166666667</c:v>
                </c:pt>
                <c:pt idx="1790">
                  <c:v>1.661458333333333</c:v>
                </c:pt>
                <c:pt idx="1791">
                  <c:v>1.6640625</c:v>
                </c:pt>
                <c:pt idx="1792">
                  <c:v>1.666666666666667</c:v>
                </c:pt>
                <c:pt idx="1793">
                  <c:v>1.669270833333333</c:v>
                </c:pt>
                <c:pt idx="1794">
                  <c:v>1.671875</c:v>
                </c:pt>
                <c:pt idx="1795">
                  <c:v>1.674479166666667</c:v>
                </c:pt>
                <c:pt idx="1796">
                  <c:v>1.677083333333333</c:v>
                </c:pt>
                <c:pt idx="1797">
                  <c:v>1.6796875</c:v>
                </c:pt>
                <c:pt idx="1798">
                  <c:v>1.682291666666667</c:v>
                </c:pt>
                <c:pt idx="1799">
                  <c:v>1.684895833333333</c:v>
                </c:pt>
                <c:pt idx="1800">
                  <c:v>1.6875</c:v>
                </c:pt>
                <c:pt idx="1801">
                  <c:v>1.690104166666667</c:v>
                </c:pt>
                <c:pt idx="1802">
                  <c:v>1.692708333333333</c:v>
                </c:pt>
                <c:pt idx="1803">
                  <c:v>1.6953125</c:v>
                </c:pt>
                <c:pt idx="1804">
                  <c:v>1.697916666666667</c:v>
                </c:pt>
                <c:pt idx="1805">
                  <c:v>1.700520833333333</c:v>
                </c:pt>
                <c:pt idx="1806">
                  <c:v>1.703125</c:v>
                </c:pt>
                <c:pt idx="1807">
                  <c:v>1.705729166666667</c:v>
                </c:pt>
                <c:pt idx="1808">
                  <c:v>1.708333333333333</c:v>
                </c:pt>
                <c:pt idx="1809">
                  <c:v>1.7109375</c:v>
                </c:pt>
                <c:pt idx="1810">
                  <c:v>1.713541666666667</c:v>
                </c:pt>
                <c:pt idx="1811">
                  <c:v>1.716145833333333</c:v>
                </c:pt>
                <c:pt idx="1812">
                  <c:v>1.71875</c:v>
                </c:pt>
                <c:pt idx="1813">
                  <c:v>1.721354166666667</c:v>
                </c:pt>
                <c:pt idx="1814">
                  <c:v>1.723958333333333</c:v>
                </c:pt>
                <c:pt idx="1815">
                  <c:v>1.7265625</c:v>
                </c:pt>
                <c:pt idx="1816">
                  <c:v>1.729166666666667</c:v>
                </c:pt>
                <c:pt idx="1817">
                  <c:v>1.731770833333333</c:v>
                </c:pt>
                <c:pt idx="1818">
                  <c:v>1.734375</c:v>
                </c:pt>
                <c:pt idx="1819">
                  <c:v>1.736979166666667</c:v>
                </c:pt>
                <c:pt idx="1820">
                  <c:v>1.739583333333333</c:v>
                </c:pt>
                <c:pt idx="1821">
                  <c:v>1.7421875</c:v>
                </c:pt>
                <c:pt idx="1822">
                  <c:v>1.744791666666667</c:v>
                </c:pt>
                <c:pt idx="1823">
                  <c:v>1.747395833333333</c:v>
                </c:pt>
                <c:pt idx="1824">
                  <c:v>1.75</c:v>
                </c:pt>
                <c:pt idx="1825">
                  <c:v>1.752604166666667</c:v>
                </c:pt>
                <c:pt idx="1826">
                  <c:v>1.755208333333333</c:v>
                </c:pt>
                <c:pt idx="1827">
                  <c:v>1.7578125</c:v>
                </c:pt>
                <c:pt idx="1828">
                  <c:v>1.760416666666667</c:v>
                </c:pt>
                <c:pt idx="1829">
                  <c:v>1.763020833333333</c:v>
                </c:pt>
                <c:pt idx="1830">
                  <c:v>1.765625</c:v>
                </c:pt>
                <c:pt idx="1831">
                  <c:v>1.768229166666667</c:v>
                </c:pt>
                <c:pt idx="1832">
                  <c:v>1.770833333333333</c:v>
                </c:pt>
                <c:pt idx="1833">
                  <c:v>1.7734375</c:v>
                </c:pt>
                <c:pt idx="1834">
                  <c:v>1.776041666666667</c:v>
                </c:pt>
                <c:pt idx="1835">
                  <c:v>1.778645833333333</c:v>
                </c:pt>
                <c:pt idx="1836">
                  <c:v>1.78125</c:v>
                </c:pt>
                <c:pt idx="1837">
                  <c:v>1.783854166666667</c:v>
                </c:pt>
                <c:pt idx="1838">
                  <c:v>1.786458333333333</c:v>
                </c:pt>
                <c:pt idx="1839">
                  <c:v>1.7890625</c:v>
                </c:pt>
                <c:pt idx="1840">
                  <c:v>1.791666666666667</c:v>
                </c:pt>
                <c:pt idx="1841">
                  <c:v>1.794270833333333</c:v>
                </c:pt>
                <c:pt idx="1842">
                  <c:v>1.796875</c:v>
                </c:pt>
                <c:pt idx="1843">
                  <c:v>1.799479166666667</c:v>
                </c:pt>
                <c:pt idx="1844">
                  <c:v>1.802083333333333</c:v>
                </c:pt>
                <c:pt idx="1845">
                  <c:v>1.8046875</c:v>
                </c:pt>
                <c:pt idx="1846">
                  <c:v>1.807291666666667</c:v>
                </c:pt>
                <c:pt idx="1847">
                  <c:v>1.809895833333333</c:v>
                </c:pt>
                <c:pt idx="1848">
                  <c:v>1.8125</c:v>
                </c:pt>
                <c:pt idx="1849">
                  <c:v>1.815104166666667</c:v>
                </c:pt>
                <c:pt idx="1850">
                  <c:v>1.817708333333333</c:v>
                </c:pt>
                <c:pt idx="1851">
                  <c:v>1.8203125</c:v>
                </c:pt>
                <c:pt idx="1852">
                  <c:v>1.822916666666667</c:v>
                </c:pt>
                <c:pt idx="1853">
                  <c:v>1.825520833333333</c:v>
                </c:pt>
                <c:pt idx="1854">
                  <c:v>1.828125</c:v>
                </c:pt>
                <c:pt idx="1855">
                  <c:v>1.830729166666667</c:v>
                </c:pt>
                <c:pt idx="1856">
                  <c:v>1.833333333333333</c:v>
                </c:pt>
                <c:pt idx="1857">
                  <c:v>1.8359375</c:v>
                </c:pt>
                <c:pt idx="1858">
                  <c:v>1.838541666666667</c:v>
                </c:pt>
                <c:pt idx="1859">
                  <c:v>1.841145833333333</c:v>
                </c:pt>
                <c:pt idx="1860">
                  <c:v>1.84375</c:v>
                </c:pt>
                <c:pt idx="1861">
                  <c:v>1.846354166666667</c:v>
                </c:pt>
                <c:pt idx="1862">
                  <c:v>1.848958333333333</c:v>
                </c:pt>
                <c:pt idx="1863">
                  <c:v>1.8515625</c:v>
                </c:pt>
                <c:pt idx="1864">
                  <c:v>1.854166666666667</c:v>
                </c:pt>
                <c:pt idx="1865">
                  <c:v>1.856770833333333</c:v>
                </c:pt>
                <c:pt idx="1866">
                  <c:v>1.859375</c:v>
                </c:pt>
                <c:pt idx="1867">
                  <c:v>1.861979166666667</c:v>
                </c:pt>
                <c:pt idx="1868">
                  <c:v>1.864583333333333</c:v>
                </c:pt>
                <c:pt idx="1869">
                  <c:v>1.8671875</c:v>
                </c:pt>
                <c:pt idx="1870">
                  <c:v>1.869791666666667</c:v>
                </c:pt>
                <c:pt idx="1871">
                  <c:v>1.872395833333333</c:v>
                </c:pt>
                <c:pt idx="1872">
                  <c:v>1.875</c:v>
                </c:pt>
                <c:pt idx="1873">
                  <c:v>1.877604166666667</c:v>
                </c:pt>
                <c:pt idx="1874">
                  <c:v>1.880208333333333</c:v>
                </c:pt>
                <c:pt idx="1875">
                  <c:v>1.8828125</c:v>
                </c:pt>
                <c:pt idx="1876">
                  <c:v>1.885416666666667</c:v>
                </c:pt>
                <c:pt idx="1877">
                  <c:v>1.888020833333333</c:v>
                </c:pt>
                <c:pt idx="1878">
                  <c:v>1.890625</c:v>
                </c:pt>
                <c:pt idx="1879">
                  <c:v>1.893229166666667</c:v>
                </c:pt>
                <c:pt idx="1880">
                  <c:v>1.895833333333333</c:v>
                </c:pt>
                <c:pt idx="1881">
                  <c:v>1.8984375</c:v>
                </c:pt>
                <c:pt idx="1882">
                  <c:v>1.901041666666667</c:v>
                </c:pt>
                <c:pt idx="1883">
                  <c:v>1.903645833333333</c:v>
                </c:pt>
                <c:pt idx="1884">
                  <c:v>1.90625</c:v>
                </c:pt>
                <c:pt idx="1885">
                  <c:v>1.908854166666667</c:v>
                </c:pt>
                <c:pt idx="1886">
                  <c:v>1.911458333333333</c:v>
                </c:pt>
                <c:pt idx="1887">
                  <c:v>1.9140625</c:v>
                </c:pt>
                <c:pt idx="1888">
                  <c:v>1.916666666666667</c:v>
                </c:pt>
                <c:pt idx="1889">
                  <c:v>1.919270833333333</c:v>
                </c:pt>
                <c:pt idx="1890">
                  <c:v>1.921875</c:v>
                </c:pt>
                <c:pt idx="1891">
                  <c:v>1.924479166666667</c:v>
                </c:pt>
                <c:pt idx="1892">
                  <c:v>1.927083333333333</c:v>
                </c:pt>
                <c:pt idx="1893">
                  <c:v>1.9296875</c:v>
                </c:pt>
                <c:pt idx="1894">
                  <c:v>1.932291666666667</c:v>
                </c:pt>
                <c:pt idx="1895">
                  <c:v>1.934895833333333</c:v>
                </c:pt>
                <c:pt idx="1896">
                  <c:v>1.9375</c:v>
                </c:pt>
                <c:pt idx="1897">
                  <c:v>1.940104166666667</c:v>
                </c:pt>
                <c:pt idx="1898">
                  <c:v>1.942708333333333</c:v>
                </c:pt>
                <c:pt idx="1899">
                  <c:v>1.9453125</c:v>
                </c:pt>
                <c:pt idx="1900">
                  <c:v>1.947916666666667</c:v>
                </c:pt>
                <c:pt idx="1901">
                  <c:v>1.950520833333333</c:v>
                </c:pt>
                <c:pt idx="1902">
                  <c:v>1.953125</c:v>
                </c:pt>
                <c:pt idx="1903">
                  <c:v>1.955729166666667</c:v>
                </c:pt>
                <c:pt idx="1904">
                  <c:v>1.958333333333333</c:v>
                </c:pt>
                <c:pt idx="1905">
                  <c:v>1.9609375</c:v>
                </c:pt>
                <c:pt idx="1906">
                  <c:v>1.963541666666667</c:v>
                </c:pt>
                <c:pt idx="1907">
                  <c:v>1.966145833333333</c:v>
                </c:pt>
                <c:pt idx="1908">
                  <c:v>1.96875</c:v>
                </c:pt>
                <c:pt idx="1909">
                  <c:v>1.971354166666667</c:v>
                </c:pt>
                <c:pt idx="1910">
                  <c:v>1.973958333333333</c:v>
                </c:pt>
                <c:pt idx="1911">
                  <c:v>1.9765625</c:v>
                </c:pt>
                <c:pt idx="1912">
                  <c:v>1.979166666666667</c:v>
                </c:pt>
                <c:pt idx="1913">
                  <c:v>1.981770833333333</c:v>
                </c:pt>
                <c:pt idx="1914">
                  <c:v>1.984375</c:v>
                </c:pt>
                <c:pt idx="1915">
                  <c:v>1.986979166666667</c:v>
                </c:pt>
                <c:pt idx="1916">
                  <c:v>1.989583333333333</c:v>
                </c:pt>
                <c:pt idx="1917">
                  <c:v>1.9921875</c:v>
                </c:pt>
                <c:pt idx="1918">
                  <c:v>1.994791666666667</c:v>
                </c:pt>
                <c:pt idx="1919">
                  <c:v>1.997395833333333</c:v>
                </c:pt>
                <c:pt idx="1920">
                  <c:v>2</c:v>
                </c:pt>
                <c:pt idx="1921">
                  <c:v>2.002604166666667</c:v>
                </c:pt>
                <c:pt idx="1922">
                  <c:v>2.005208333333333</c:v>
                </c:pt>
                <c:pt idx="1923">
                  <c:v>2.0078125</c:v>
                </c:pt>
                <c:pt idx="1924">
                  <c:v>2.010416666666667</c:v>
                </c:pt>
                <c:pt idx="1925">
                  <c:v>2.013020833333333</c:v>
                </c:pt>
                <c:pt idx="1926">
                  <c:v>2.015625</c:v>
                </c:pt>
                <c:pt idx="1927">
                  <c:v>2.018229166666667</c:v>
                </c:pt>
                <c:pt idx="1928">
                  <c:v>2.020833333333333</c:v>
                </c:pt>
                <c:pt idx="1929">
                  <c:v>2.0234375</c:v>
                </c:pt>
                <c:pt idx="1930">
                  <c:v>2.026041666666667</c:v>
                </c:pt>
                <c:pt idx="1931">
                  <c:v>2.028645833333333</c:v>
                </c:pt>
                <c:pt idx="1932">
                  <c:v>2.03125</c:v>
                </c:pt>
                <c:pt idx="1933">
                  <c:v>2.033854166666667</c:v>
                </c:pt>
                <c:pt idx="1934">
                  <c:v>2.036458333333333</c:v>
                </c:pt>
                <c:pt idx="1935">
                  <c:v>2.0390625</c:v>
                </c:pt>
                <c:pt idx="1936">
                  <c:v>2.041666666666667</c:v>
                </c:pt>
                <c:pt idx="1937">
                  <c:v>2.044270833333333</c:v>
                </c:pt>
                <c:pt idx="1938">
                  <c:v>2.046875</c:v>
                </c:pt>
                <c:pt idx="1939">
                  <c:v>2.049479166666667</c:v>
                </c:pt>
                <c:pt idx="1940">
                  <c:v>2.052083333333333</c:v>
                </c:pt>
                <c:pt idx="1941">
                  <c:v>2.0546875</c:v>
                </c:pt>
                <c:pt idx="1942">
                  <c:v>2.057291666666667</c:v>
                </c:pt>
                <c:pt idx="1943">
                  <c:v>2.059895833333333</c:v>
                </c:pt>
                <c:pt idx="1944">
                  <c:v>2.0625</c:v>
                </c:pt>
                <c:pt idx="1945">
                  <c:v>2.065104166666667</c:v>
                </c:pt>
                <c:pt idx="1946">
                  <c:v>2.067708333333333</c:v>
                </c:pt>
                <c:pt idx="1947">
                  <c:v>2.0703125</c:v>
                </c:pt>
                <c:pt idx="1948">
                  <c:v>2.072916666666667</c:v>
                </c:pt>
                <c:pt idx="1949">
                  <c:v>2.075520833333333</c:v>
                </c:pt>
                <c:pt idx="1950">
                  <c:v>2.078125</c:v>
                </c:pt>
                <c:pt idx="1951">
                  <c:v>2.080729166666667</c:v>
                </c:pt>
                <c:pt idx="1952">
                  <c:v>2.083333333333333</c:v>
                </c:pt>
                <c:pt idx="1953">
                  <c:v>2.0859375</c:v>
                </c:pt>
                <c:pt idx="1954">
                  <c:v>2.088541666666667</c:v>
                </c:pt>
                <c:pt idx="1955">
                  <c:v>2.091145833333333</c:v>
                </c:pt>
                <c:pt idx="1956">
                  <c:v>2.09375</c:v>
                </c:pt>
                <c:pt idx="1957">
                  <c:v>2.096354166666667</c:v>
                </c:pt>
                <c:pt idx="1958">
                  <c:v>2.098958333333333</c:v>
                </c:pt>
                <c:pt idx="1959">
                  <c:v>2.1015625</c:v>
                </c:pt>
                <c:pt idx="1960">
                  <c:v>2.104166666666667</c:v>
                </c:pt>
                <c:pt idx="1961">
                  <c:v>2.106770833333333</c:v>
                </c:pt>
                <c:pt idx="1962">
                  <c:v>2.109375</c:v>
                </c:pt>
                <c:pt idx="1963">
                  <c:v>2.111979166666667</c:v>
                </c:pt>
                <c:pt idx="1964">
                  <c:v>2.114583333333333</c:v>
                </c:pt>
                <c:pt idx="1965">
                  <c:v>2.1171875</c:v>
                </c:pt>
                <c:pt idx="1966">
                  <c:v>2.119791666666667</c:v>
                </c:pt>
                <c:pt idx="1967">
                  <c:v>2.122395833333333</c:v>
                </c:pt>
                <c:pt idx="1968">
                  <c:v>2.125</c:v>
                </c:pt>
                <c:pt idx="1969">
                  <c:v>2.127604166666667</c:v>
                </c:pt>
                <c:pt idx="1970">
                  <c:v>2.130208333333333</c:v>
                </c:pt>
                <c:pt idx="1971">
                  <c:v>2.1328125</c:v>
                </c:pt>
                <c:pt idx="1972">
                  <c:v>2.135416666666667</c:v>
                </c:pt>
                <c:pt idx="1973">
                  <c:v>2.138020833333333</c:v>
                </c:pt>
                <c:pt idx="1974">
                  <c:v>2.140625</c:v>
                </c:pt>
                <c:pt idx="1975">
                  <c:v>2.143229166666667</c:v>
                </c:pt>
                <c:pt idx="1976">
                  <c:v>2.145833333333333</c:v>
                </c:pt>
                <c:pt idx="1977">
                  <c:v>2.1484375</c:v>
                </c:pt>
                <c:pt idx="1978">
                  <c:v>2.151041666666667</c:v>
                </c:pt>
                <c:pt idx="1979">
                  <c:v>2.153645833333333</c:v>
                </c:pt>
                <c:pt idx="1980">
                  <c:v>2.15625</c:v>
                </c:pt>
                <c:pt idx="1981">
                  <c:v>2.158854166666667</c:v>
                </c:pt>
                <c:pt idx="1982">
                  <c:v>2.161458333333333</c:v>
                </c:pt>
                <c:pt idx="1983">
                  <c:v>2.1640625</c:v>
                </c:pt>
                <c:pt idx="1984">
                  <c:v>2.166666666666667</c:v>
                </c:pt>
                <c:pt idx="1985">
                  <c:v>2.169270833333333</c:v>
                </c:pt>
                <c:pt idx="1986">
                  <c:v>2.171875</c:v>
                </c:pt>
                <c:pt idx="1987">
                  <c:v>2.174479166666667</c:v>
                </c:pt>
                <c:pt idx="1988">
                  <c:v>2.177083333333333</c:v>
                </c:pt>
                <c:pt idx="1989">
                  <c:v>2.1796875</c:v>
                </c:pt>
                <c:pt idx="1990">
                  <c:v>2.182291666666667</c:v>
                </c:pt>
                <c:pt idx="1991">
                  <c:v>2.184895833333333</c:v>
                </c:pt>
                <c:pt idx="1992">
                  <c:v>2.1875</c:v>
                </c:pt>
                <c:pt idx="1993">
                  <c:v>2.190104166666667</c:v>
                </c:pt>
                <c:pt idx="1994">
                  <c:v>2.192708333333333</c:v>
                </c:pt>
                <c:pt idx="1995">
                  <c:v>2.1953125</c:v>
                </c:pt>
                <c:pt idx="1996">
                  <c:v>2.197916666666667</c:v>
                </c:pt>
                <c:pt idx="1997">
                  <c:v>2.200520833333333</c:v>
                </c:pt>
                <c:pt idx="1998">
                  <c:v>2.203125</c:v>
                </c:pt>
                <c:pt idx="1999">
                  <c:v>2.205729166666667</c:v>
                </c:pt>
                <c:pt idx="2000">
                  <c:v>2.208333333333333</c:v>
                </c:pt>
                <c:pt idx="2001">
                  <c:v>2.2109375</c:v>
                </c:pt>
                <c:pt idx="2002">
                  <c:v>2.213541666666667</c:v>
                </c:pt>
                <c:pt idx="2003">
                  <c:v>2.216145833333333</c:v>
                </c:pt>
                <c:pt idx="2004">
                  <c:v>2.21875</c:v>
                </c:pt>
                <c:pt idx="2005">
                  <c:v>2.221354166666667</c:v>
                </c:pt>
                <c:pt idx="2006">
                  <c:v>2.223958333333333</c:v>
                </c:pt>
                <c:pt idx="2007">
                  <c:v>2.2265625</c:v>
                </c:pt>
                <c:pt idx="2008">
                  <c:v>2.229166666666667</c:v>
                </c:pt>
                <c:pt idx="2009">
                  <c:v>2.231770833333333</c:v>
                </c:pt>
                <c:pt idx="2010">
                  <c:v>2.234375</c:v>
                </c:pt>
                <c:pt idx="2011">
                  <c:v>2.236979166666667</c:v>
                </c:pt>
                <c:pt idx="2012">
                  <c:v>2.239583333333333</c:v>
                </c:pt>
                <c:pt idx="2013">
                  <c:v>2.2421875</c:v>
                </c:pt>
                <c:pt idx="2014">
                  <c:v>2.244791666666667</c:v>
                </c:pt>
                <c:pt idx="2015">
                  <c:v>2.247395833333333</c:v>
                </c:pt>
                <c:pt idx="2016">
                  <c:v>2.25</c:v>
                </c:pt>
                <c:pt idx="2017">
                  <c:v>2.252604166666667</c:v>
                </c:pt>
                <c:pt idx="2018">
                  <c:v>2.255208333333333</c:v>
                </c:pt>
                <c:pt idx="2019">
                  <c:v>2.2578125</c:v>
                </c:pt>
                <c:pt idx="2020">
                  <c:v>2.260416666666667</c:v>
                </c:pt>
                <c:pt idx="2021">
                  <c:v>2.263020833333333</c:v>
                </c:pt>
                <c:pt idx="2022">
                  <c:v>2.265625</c:v>
                </c:pt>
                <c:pt idx="2023">
                  <c:v>2.268229166666667</c:v>
                </c:pt>
                <c:pt idx="2024">
                  <c:v>2.270833333333333</c:v>
                </c:pt>
                <c:pt idx="2025">
                  <c:v>2.2734375</c:v>
                </c:pt>
                <c:pt idx="2026">
                  <c:v>2.276041666666667</c:v>
                </c:pt>
                <c:pt idx="2027">
                  <c:v>2.278645833333333</c:v>
                </c:pt>
                <c:pt idx="2028">
                  <c:v>2.28125</c:v>
                </c:pt>
                <c:pt idx="2029">
                  <c:v>2.283854166666667</c:v>
                </c:pt>
                <c:pt idx="2030">
                  <c:v>2.286458333333333</c:v>
                </c:pt>
                <c:pt idx="2031">
                  <c:v>2.2890625</c:v>
                </c:pt>
                <c:pt idx="2032">
                  <c:v>2.291666666666667</c:v>
                </c:pt>
                <c:pt idx="2033">
                  <c:v>2.294270833333333</c:v>
                </c:pt>
                <c:pt idx="2034">
                  <c:v>2.296875</c:v>
                </c:pt>
                <c:pt idx="2035">
                  <c:v>2.299479166666667</c:v>
                </c:pt>
                <c:pt idx="2036">
                  <c:v>2.302083333333333</c:v>
                </c:pt>
                <c:pt idx="2037">
                  <c:v>2.3046875</c:v>
                </c:pt>
                <c:pt idx="2038">
                  <c:v>2.307291666666667</c:v>
                </c:pt>
                <c:pt idx="2039">
                  <c:v>2.309895833333333</c:v>
                </c:pt>
                <c:pt idx="2040">
                  <c:v>2.3125</c:v>
                </c:pt>
                <c:pt idx="2041">
                  <c:v>2.315104166666667</c:v>
                </c:pt>
                <c:pt idx="2042">
                  <c:v>2.317708333333333</c:v>
                </c:pt>
                <c:pt idx="2043">
                  <c:v>2.3203125</c:v>
                </c:pt>
                <c:pt idx="2044">
                  <c:v>2.322916666666667</c:v>
                </c:pt>
                <c:pt idx="2045">
                  <c:v>2.325520833333333</c:v>
                </c:pt>
                <c:pt idx="2046">
                  <c:v>2.328125</c:v>
                </c:pt>
                <c:pt idx="2047">
                  <c:v>2.330729166666667</c:v>
                </c:pt>
                <c:pt idx="2048">
                  <c:v>2.333333333333333</c:v>
                </c:pt>
                <c:pt idx="2049">
                  <c:v>2.3359375</c:v>
                </c:pt>
                <c:pt idx="2050">
                  <c:v>2.338541666666667</c:v>
                </c:pt>
                <c:pt idx="2051">
                  <c:v>2.341145833333333</c:v>
                </c:pt>
                <c:pt idx="2052">
                  <c:v>2.34375</c:v>
                </c:pt>
                <c:pt idx="2053">
                  <c:v>2.346354166666667</c:v>
                </c:pt>
                <c:pt idx="2054">
                  <c:v>2.348958333333333</c:v>
                </c:pt>
                <c:pt idx="2055">
                  <c:v>2.3515625</c:v>
                </c:pt>
                <c:pt idx="2056">
                  <c:v>2.354166666666667</c:v>
                </c:pt>
                <c:pt idx="2057">
                  <c:v>2.356770833333333</c:v>
                </c:pt>
                <c:pt idx="2058">
                  <c:v>2.359375</c:v>
                </c:pt>
                <c:pt idx="2059">
                  <c:v>2.361979166666667</c:v>
                </c:pt>
                <c:pt idx="2060">
                  <c:v>2.364583333333333</c:v>
                </c:pt>
                <c:pt idx="2061">
                  <c:v>2.3671875</c:v>
                </c:pt>
                <c:pt idx="2062">
                  <c:v>2.369791666666667</c:v>
                </c:pt>
                <c:pt idx="2063">
                  <c:v>2.372395833333333</c:v>
                </c:pt>
                <c:pt idx="2064">
                  <c:v>2.375</c:v>
                </c:pt>
                <c:pt idx="2065">
                  <c:v>2.377604166666667</c:v>
                </c:pt>
                <c:pt idx="2066">
                  <c:v>2.380208333333333</c:v>
                </c:pt>
                <c:pt idx="2067">
                  <c:v>2.3828125</c:v>
                </c:pt>
                <c:pt idx="2068">
                  <c:v>2.385416666666667</c:v>
                </c:pt>
                <c:pt idx="2069">
                  <c:v>2.388020833333333</c:v>
                </c:pt>
                <c:pt idx="2070">
                  <c:v>2.390625</c:v>
                </c:pt>
                <c:pt idx="2071">
                  <c:v>2.393229166666667</c:v>
                </c:pt>
                <c:pt idx="2072">
                  <c:v>2.395833333333333</c:v>
                </c:pt>
                <c:pt idx="2073">
                  <c:v>2.3984375</c:v>
                </c:pt>
                <c:pt idx="2074">
                  <c:v>2.401041666666667</c:v>
                </c:pt>
                <c:pt idx="2075">
                  <c:v>2.403645833333333</c:v>
                </c:pt>
                <c:pt idx="2076">
                  <c:v>2.40625</c:v>
                </c:pt>
                <c:pt idx="2077">
                  <c:v>2.408854166666667</c:v>
                </c:pt>
                <c:pt idx="2078">
                  <c:v>2.411458333333333</c:v>
                </c:pt>
                <c:pt idx="2079">
                  <c:v>2.4140625</c:v>
                </c:pt>
                <c:pt idx="2080">
                  <c:v>2.416666666666667</c:v>
                </c:pt>
                <c:pt idx="2081">
                  <c:v>2.419270833333333</c:v>
                </c:pt>
                <c:pt idx="2082">
                  <c:v>2.421875</c:v>
                </c:pt>
                <c:pt idx="2083">
                  <c:v>2.424479166666667</c:v>
                </c:pt>
                <c:pt idx="2084">
                  <c:v>2.427083333333333</c:v>
                </c:pt>
                <c:pt idx="2085">
                  <c:v>2.4296875</c:v>
                </c:pt>
                <c:pt idx="2086">
                  <c:v>2.432291666666667</c:v>
                </c:pt>
                <c:pt idx="2087">
                  <c:v>2.434895833333333</c:v>
                </c:pt>
                <c:pt idx="2088">
                  <c:v>2.4375</c:v>
                </c:pt>
                <c:pt idx="2089">
                  <c:v>2.440104166666667</c:v>
                </c:pt>
                <c:pt idx="2090">
                  <c:v>2.442708333333333</c:v>
                </c:pt>
                <c:pt idx="2091">
                  <c:v>2.4453125</c:v>
                </c:pt>
                <c:pt idx="2092">
                  <c:v>2.447916666666667</c:v>
                </c:pt>
                <c:pt idx="2093">
                  <c:v>2.450520833333333</c:v>
                </c:pt>
                <c:pt idx="2094">
                  <c:v>2.453125</c:v>
                </c:pt>
                <c:pt idx="2095">
                  <c:v>2.455729166666667</c:v>
                </c:pt>
                <c:pt idx="2096">
                  <c:v>2.458333333333333</c:v>
                </c:pt>
                <c:pt idx="2097">
                  <c:v>2.4609375</c:v>
                </c:pt>
                <c:pt idx="2098">
                  <c:v>2.463541666666667</c:v>
                </c:pt>
                <c:pt idx="2099">
                  <c:v>2.466145833333333</c:v>
                </c:pt>
                <c:pt idx="2100">
                  <c:v>2.46875</c:v>
                </c:pt>
                <c:pt idx="2101">
                  <c:v>2.471354166666667</c:v>
                </c:pt>
                <c:pt idx="2102">
                  <c:v>2.473958333333333</c:v>
                </c:pt>
                <c:pt idx="2103">
                  <c:v>2.4765625</c:v>
                </c:pt>
                <c:pt idx="2104">
                  <c:v>2.479166666666667</c:v>
                </c:pt>
                <c:pt idx="2105">
                  <c:v>2.481770833333333</c:v>
                </c:pt>
                <c:pt idx="2106">
                  <c:v>2.484375</c:v>
                </c:pt>
                <c:pt idx="2107">
                  <c:v>2.486979166666667</c:v>
                </c:pt>
                <c:pt idx="2108">
                  <c:v>2.489583333333333</c:v>
                </c:pt>
                <c:pt idx="2109">
                  <c:v>2.4921875</c:v>
                </c:pt>
                <c:pt idx="2110">
                  <c:v>2.494791666666667</c:v>
                </c:pt>
                <c:pt idx="2111">
                  <c:v>2.497395833333333</c:v>
                </c:pt>
                <c:pt idx="2112">
                  <c:v>2.5</c:v>
                </c:pt>
                <c:pt idx="2113">
                  <c:v>2.502604166666667</c:v>
                </c:pt>
                <c:pt idx="2114">
                  <c:v>2.505208333333333</c:v>
                </c:pt>
                <c:pt idx="2115">
                  <c:v>2.5078125</c:v>
                </c:pt>
                <c:pt idx="2116">
                  <c:v>2.510416666666667</c:v>
                </c:pt>
                <c:pt idx="2117">
                  <c:v>2.513020833333333</c:v>
                </c:pt>
                <c:pt idx="2118">
                  <c:v>2.515625</c:v>
                </c:pt>
                <c:pt idx="2119">
                  <c:v>2.518229166666667</c:v>
                </c:pt>
                <c:pt idx="2120">
                  <c:v>2.520833333333333</c:v>
                </c:pt>
                <c:pt idx="2121">
                  <c:v>2.5234375</c:v>
                </c:pt>
                <c:pt idx="2122">
                  <c:v>2.526041666666667</c:v>
                </c:pt>
                <c:pt idx="2123">
                  <c:v>2.528645833333333</c:v>
                </c:pt>
                <c:pt idx="2124">
                  <c:v>2.53125</c:v>
                </c:pt>
                <c:pt idx="2125">
                  <c:v>2.533854166666667</c:v>
                </c:pt>
                <c:pt idx="2126">
                  <c:v>2.536458333333333</c:v>
                </c:pt>
                <c:pt idx="2127">
                  <c:v>2.5390625</c:v>
                </c:pt>
                <c:pt idx="2128">
                  <c:v>2.541666666666667</c:v>
                </c:pt>
                <c:pt idx="2129">
                  <c:v>2.544270833333333</c:v>
                </c:pt>
                <c:pt idx="2130">
                  <c:v>2.546875</c:v>
                </c:pt>
                <c:pt idx="2131">
                  <c:v>2.549479166666667</c:v>
                </c:pt>
                <c:pt idx="2132">
                  <c:v>2.552083333333333</c:v>
                </c:pt>
                <c:pt idx="2133">
                  <c:v>2.5546875</c:v>
                </c:pt>
                <c:pt idx="2134">
                  <c:v>2.557291666666667</c:v>
                </c:pt>
                <c:pt idx="2135">
                  <c:v>2.559895833333333</c:v>
                </c:pt>
                <c:pt idx="2136">
                  <c:v>2.5625</c:v>
                </c:pt>
                <c:pt idx="2137">
                  <c:v>2.565104166666667</c:v>
                </c:pt>
                <c:pt idx="2138">
                  <c:v>2.567708333333333</c:v>
                </c:pt>
                <c:pt idx="2139">
                  <c:v>2.5703125</c:v>
                </c:pt>
                <c:pt idx="2140">
                  <c:v>2.572916666666667</c:v>
                </c:pt>
                <c:pt idx="2141">
                  <c:v>2.575520833333333</c:v>
                </c:pt>
                <c:pt idx="2142">
                  <c:v>2.578125</c:v>
                </c:pt>
                <c:pt idx="2143">
                  <c:v>2.580729166666667</c:v>
                </c:pt>
                <c:pt idx="2144">
                  <c:v>2.583333333333333</c:v>
                </c:pt>
                <c:pt idx="2145">
                  <c:v>2.5859375</c:v>
                </c:pt>
                <c:pt idx="2146">
                  <c:v>2.588541666666667</c:v>
                </c:pt>
                <c:pt idx="2147">
                  <c:v>2.591145833333333</c:v>
                </c:pt>
                <c:pt idx="2148">
                  <c:v>2.59375</c:v>
                </c:pt>
                <c:pt idx="2149">
                  <c:v>2.596354166666667</c:v>
                </c:pt>
                <c:pt idx="2150">
                  <c:v>2.598958333333333</c:v>
                </c:pt>
                <c:pt idx="2151">
                  <c:v>2.6015625</c:v>
                </c:pt>
                <c:pt idx="2152">
                  <c:v>2.604166666666667</c:v>
                </c:pt>
                <c:pt idx="2153">
                  <c:v>2.606770833333333</c:v>
                </c:pt>
                <c:pt idx="2154">
                  <c:v>2.609375</c:v>
                </c:pt>
                <c:pt idx="2155">
                  <c:v>2.611979166666667</c:v>
                </c:pt>
                <c:pt idx="2156">
                  <c:v>2.614583333333333</c:v>
                </c:pt>
                <c:pt idx="2157">
                  <c:v>2.6171875</c:v>
                </c:pt>
                <c:pt idx="2158">
                  <c:v>2.619791666666667</c:v>
                </c:pt>
                <c:pt idx="2159">
                  <c:v>2.622395833333333</c:v>
                </c:pt>
                <c:pt idx="2160">
                  <c:v>2.625</c:v>
                </c:pt>
                <c:pt idx="2161">
                  <c:v>2.627604166666667</c:v>
                </c:pt>
                <c:pt idx="2162">
                  <c:v>2.630208333333333</c:v>
                </c:pt>
                <c:pt idx="2163">
                  <c:v>2.6328125</c:v>
                </c:pt>
                <c:pt idx="2164">
                  <c:v>2.635416666666667</c:v>
                </c:pt>
                <c:pt idx="2165">
                  <c:v>2.638020833333333</c:v>
                </c:pt>
                <c:pt idx="2166">
                  <c:v>2.640625</c:v>
                </c:pt>
                <c:pt idx="2167">
                  <c:v>2.643229166666667</c:v>
                </c:pt>
                <c:pt idx="2168">
                  <c:v>2.645833333333333</c:v>
                </c:pt>
                <c:pt idx="2169">
                  <c:v>2.6484375</c:v>
                </c:pt>
                <c:pt idx="2170">
                  <c:v>2.651041666666667</c:v>
                </c:pt>
                <c:pt idx="2171">
                  <c:v>2.653645833333333</c:v>
                </c:pt>
                <c:pt idx="2172">
                  <c:v>2.65625</c:v>
                </c:pt>
                <c:pt idx="2173">
                  <c:v>2.658854166666667</c:v>
                </c:pt>
                <c:pt idx="2174">
                  <c:v>2.661458333333333</c:v>
                </c:pt>
                <c:pt idx="2175">
                  <c:v>2.6640625</c:v>
                </c:pt>
                <c:pt idx="2176">
                  <c:v>2.666666666666667</c:v>
                </c:pt>
                <c:pt idx="2177">
                  <c:v>2.669270833333333</c:v>
                </c:pt>
                <c:pt idx="2178">
                  <c:v>2.671875</c:v>
                </c:pt>
                <c:pt idx="2179">
                  <c:v>2.674479166666667</c:v>
                </c:pt>
                <c:pt idx="2180">
                  <c:v>2.677083333333333</c:v>
                </c:pt>
                <c:pt idx="2181">
                  <c:v>2.6796875</c:v>
                </c:pt>
                <c:pt idx="2182">
                  <c:v>2.682291666666667</c:v>
                </c:pt>
                <c:pt idx="2183">
                  <c:v>2.684895833333333</c:v>
                </c:pt>
                <c:pt idx="2184">
                  <c:v>2.6875</c:v>
                </c:pt>
                <c:pt idx="2185">
                  <c:v>2.690104166666667</c:v>
                </c:pt>
                <c:pt idx="2186">
                  <c:v>2.692708333333333</c:v>
                </c:pt>
                <c:pt idx="2187">
                  <c:v>2.6953125</c:v>
                </c:pt>
                <c:pt idx="2188">
                  <c:v>2.697916666666667</c:v>
                </c:pt>
                <c:pt idx="2189">
                  <c:v>2.700520833333333</c:v>
                </c:pt>
                <c:pt idx="2190">
                  <c:v>2.703125</c:v>
                </c:pt>
                <c:pt idx="2191">
                  <c:v>2.705729166666667</c:v>
                </c:pt>
                <c:pt idx="2192">
                  <c:v>2.708333333333333</c:v>
                </c:pt>
                <c:pt idx="2193">
                  <c:v>2.7109375</c:v>
                </c:pt>
                <c:pt idx="2194">
                  <c:v>2.713541666666667</c:v>
                </c:pt>
                <c:pt idx="2195">
                  <c:v>2.716145833333333</c:v>
                </c:pt>
                <c:pt idx="2196">
                  <c:v>2.71875</c:v>
                </c:pt>
                <c:pt idx="2197">
                  <c:v>2.721354166666667</c:v>
                </c:pt>
                <c:pt idx="2198">
                  <c:v>2.723958333333333</c:v>
                </c:pt>
                <c:pt idx="2199">
                  <c:v>2.7265625</c:v>
                </c:pt>
                <c:pt idx="2200">
                  <c:v>2.729166666666667</c:v>
                </c:pt>
                <c:pt idx="2201">
                  <c:v>2.731770833333333</c:v>
                </c:pt>
                <c:pt idx="2202">
                  <c:v>2.734375</c:v>
                </c:pt>
                <c:pt idx="2203">
                  <c:v>2.736979166666667</c:v>
                </c:pt>
                <c:pt idx="2204">
                  <c:v>2.739583333333333</c:v>
                </c:pt>
                <c:pt idx="2205">
                  <c:v>2.7421875</c:v>
                </c:pt>
                <c:pt idx="2206">
                  <c:v>2.744791666666667</c:v>
                </c:pt>
                <c:pt idx="2207">
                  <c:v>2.747395833333333</c:v>
                </c:pt>
                <c:pt idx="2208">
                  <c:v>2.75</c:v>
                </c:pt>
                <c:pt idx="2209">
                  <c:v>2.752604166666667</c:v>
                </c:pt>
                <c:pt idx="2210">
                  <c:v>2.755208333333333</c:v>
                </c:pt>
                <c:pt idx="2211">
                  <c:v>2.7578125</c:v>
                </c:pt>
                <c:pt idx="2212">
                  <c:v>2.760416666666667</c:v>
                </c:pt>
                <c:pt idx="2213">
                  <c:v>2.763020833333333</c:v>
                </c:pt>
                <c:pt idx="2214">
                  <c:v>2.765625</c:v>
                </c:pt>
                <c:pt idx="2215">
                  <c:v>2.768229166666667</c:v>
                </c:pt>
                <c:pt idx="2216">
                  <c:v>2.770833333333333</c:v>
                </c:pt>
                <c:pt idx="2217">
                  <c:v>2.7734375</c:v>
                </c:pt>
                <c:pt idx="2218">
                  <c:v>2.776041666666667</c:v>
                </c:pt>
                <c:pt idx="2219">
                  <c:v>2.778645833333333</c:v>
                </c:pt>
                <c:pt idx="2220">
                  <c:v>2.78125</c:v>
                </c:pt>
                <c:pt idx="2221">
                  <c:v>2.783854166666667</c:v>
                </c:pt>
                <c:pt idx="2222">
                  <c:v>2.786458333333333</c:v>
                </c:pt>
                <c:pt idx="2223">
                  <c:v>2.7890625</c:v>
                </c:pt>
                <c:pt idx="2224">
                  <c:v>2.791666666666667</c:v>
                </c:pt>
                <c:pt idx="2225">
                  <c:v>2.794270833333333</c:v>
                </c:pt>
                <c:pt idx="2226">
                  <c:v>2.796875</c:v>
                </c:pt>
                <c:pt idx="2227">
                  <c:v>2.799479166666667</c:v>
                </c:pt>
                <c:pt idx="2228">
                  <c:v>2.802083333333333</c:v>
                </c:pt>
                <c:pt idx="2229">
                  <c:v>2.8046875</c:v>
                </c:pt>
                <c:pt idx="2230">
                  <c:v>2.807291666666667</c:v>
                </c:pt>
                <c:pt idx="2231">
                  <c:v>2.809895833333333</c:v>
                </c:pt>
                <c:pt idx="2232">
                  <c:v>2.8125</c:v>
                </c:pt>
                <c:pt idx="2233">
                  <c:v>2.815104166666667</c:v>
                </c:pt>
                <c:pt idx="2234">
                  <c:v>2.817708333333333</c:v>
                </c:pt>
                <c:pt idx="2235">
                  <c:v>2.8203125</c:v>
                </c:pt>
                <c:pt idx="2236">
                  <c:v>2.822916666666667</c:v>
                </c:pt>
                <c:pt idx="2237">
                  <c:v>2.825520833333333</c:v>
                </c:pt>
                <c:pt idx="2238">
                  <c:v>2.828125</c:v>
                </c:pt>
                <c:pt idx="2239">
                  <c:v>2.830729166666667</c:v>
                </c:pt>
                <c:pt idx="2240">
                  <c:v>2.833333333333333</c:v>
                </c:pt>
                <c:pt idx="2241">
                  <c:v>2.8359375</c:v>
                </c:pt>
                <c:pt idx="2242">
                  <c:v>2.838541666666667</c:v>
                </c:pt>
                <c:pt idx="2243">
                  <c:v>2.841145833333333</c:v>
                </c:pt>
                <c:pt idx="2244">
                  <c:v>2.84375</c:v>
                </c:pt>
                <c:pt idx="2245">
                  <c:v>2.846354166666667</c:v>
                </c:pt>
                <c:pt idx="2246">
                  <c:v>2.848958333333333</c:v>
                </c:pt>
                <c:pt idx="2247">
                  <c:v>2.8515625</c:v>
                </c:pt>
                <c:pt idx="2248">
                  <c:v>2.854166666666667</c:v>
                </c:pt>
                <c:pt idx="2249">
                  <c:v>2.856770833333333</c:v>
                </c:pt>
                <c:pt idx="2250">
                  <c:v>2.859375</c:v>
                </c:pt>
                <c:pt idx="2251">
                  <c:v>2.861979166666667</c:v>
                </c:pt>
                <c:pt idx="2252">
                  <c:v>2.864583333333333</c:v>
                </c:pt>
                <c:pt idx="2253">
                  <c:v>2.8671875</c:v>
                </c:pt>
                <c:pt idx="2254">
                  <c:v>2.869791666666667</c:v>
                </c:pt>
                <c:pt idx="2255">
                  <c:v>2.872395833333333</c:v>
                </c:pt>
                <c:pt idx="2256">
                  <c:v>2.875</c:v>
                </c:pt>
                <c:pt idx="2257">
                  <c:v>2.877604166666667</c:v>
                </c:pt>
                <c:pt idx="2258">
                  <c:v>2.880208333333333</c:v>
                </c:pt>
                <c:pt idx="2259">
                  <c:v>2.8828125</c:v>
                </c:pt>
                <c:pt idx="2260">
                  <c:v>2.885416666666667</c:v>
                </c:pt>
                <c:pt idx="2261">
                  <c:v>2.888020833333333</c:v>
                </c:pt>
                <c:pt idx="2262">
                  <c:v>2.890625</c:v>
                </c:pt>
                <c:pt idx="2263">
                  <c:v>2.893229166666667</c:v>
                </c:pt>
                <c:pt idx="2264">
                  <c:v>2.895833333333333</c:v>
                </c:pt>
                <c:pt idx="2265">
                  <c:v>2.8984375</c:v>
                </c:pt>
                <c:pt idx="2266">
                  <c:v>2.901041666666667</c:v>
                </c:pt>
                <c:pt idx="2267">
                  <c:v>2.903645833333333</c:v>
                </c:pt>
                <c:pt idx="2268">
                  <c:v>2.90625</c:v>
                </c:pt>
                <c:pt idx="2269">
                  <c:v>2.908854166666667</c:v>
                </c:pt>
                <c:pt idx="2270">
                  <c:v>2.911458333333333</c:v>
                </c:pt>
                <c:pt idx="2271">
                  <c:v>2.9140625</c:v>
                </c:pt>
                <c:pt idx="2272">
                  <c:v>2.916666666666667</c:v>
                </c:pt>
                <c:pt idx="2273">
                  <c:v>2.919270833333333</c:v>
                </c:pt>
                <c:pt idx="2274">
                  <c:v>2.921875</c:v>
                </c:pt>
                <c:pt idx="2275">
                  <c:v>2.924479166666667</c:v>
                </c:pt>
                <c:pt idx="2276">
                  <c:v>2.927083333333333</c:v>
                </c:pt>
                <c:pt idx="2277">
                  <c:v>2.9296875</c:v>
                </c:pt>
                <c:pt idx="2278">
                  <c:v>2.932291666666667</c:v>
                </c:pt>
                <c:pt idx="2279">
                  <c:v>2.934895833333333</c:v>
                </c:pt>
                <c:pt idx="2280">
                  <c:v>2.9375</c:v>
                </c:pt>
                <c:pt idx="2281">
                  <c:v>2.940104166666667</c:v>
                </c:pt>
                <c:pt idx="2282">
                  <c:v>2.942708333333333</c:v>
                </c:pt>
                <c:pt idx="2283">
                  <c:v>2.9453125</c:v>
                </c:pt>
                <c:pt idx="2284">
                  <c:v>2.947916666666667</c:v>
                </c:pt>
                <c:pt idx="2285">
                  <c:v>2.950520833333333</c:v>
                </c:pt>
                <c:pt idx="2286">
                  <c:v>2.953125</c:v>
                </c:pt>
                <c:pt idx="2287">
                  <c:v>2.955729166666667</c:v>
                </c:pt>
                <c:pt idx="2288">
                  <c:v>2.958333333333333</c:v>
                </c:pt>
                <c:pt idx="2289">
                  <c:v>2.9609375</c:v>
                </c:pt>
                <c:pt idx="2290">
                  <c:v>2.963541666666667</c:v>
                </c:pt>
                <c:pt idx="2291">
                  <c:v>2.966145833333333</c:v>
                </c:pt>
                <c:pt idx="2292">
                  <c:v>2.96875</c:v>
                </c:pt>
                <c:pt idx="2293">
                  <c:v>2.971354166666667</c:v>
                </c:pt>
                <c:pt idx="2294">
                  <c:v>2.973958333333333</c:v>
                </c:pt>
                <c:pt idx="2295">
                  <c:v>2.9765625</c:v>
                </c:pt>
                <c:pt idx="2296">
                  <c:v>2.979166666666667</c:v>
                </c:pt>
                <c:pt idx="2297">
                  <c:v>2.981770833333333</c:v>
                </c:pt>
                <c:pt idx="2298">
                  <c:v>2.984375</c:v>
                </c:pt>
                <c:pt idx="2299">
                  <c:v>2.986979166666667</c:v>
                </c:pt>
                <c:pt idx="2300">
                  <c:v>2.989583333333333</c:v>
                </c:pt>
                <c:pt idx="2301">
                  <c:v>2.9921875</c:v>
                </c:pt>
                <c:pt idx="2302">
                  <c:v>2.994791666666667</c:v>
                </c:pt>
                <c:pt idx="2303">
                  <c:v>2.997395833333333</c:v>
                </c:pt>
                <c:pt idx="2304">
                  <c:v>3</c:v>
                </c:pt>
                <c:pt idx="2305">
                  <c:v>3.002604166666667</c:v>
                </c:pt>
                <c:pt idx="2306">
                  <c:v>3.005208333333333</c:v>
                </c:pt>
                <c:pt idx="2307">
                  <c:v>3.0078125</c:v>
                </c:pt>
                <c:pt idx="2308">
                  <c:v>3.010416666666667</c:v>
                </c:pt>
                <c:pt idx="2309">
                  <c:v>3.013020833333333</c:v>
                </c:pt>
                <c:pt idx="2310">
                  <c:v>3.015625</c:v>
                </c:pt>
                <c:pt idx="2311">
                  <c:v>3.018229166666667</c:v>
                </c:pt>
                <c:pt idx="2312">
                  <c:v>3.020833333333333</c:v>
                </c:pt>
                <c:pt idx="2313">
                  <c:v>3.0234375</c:v>
                </c:pt>
                <c:pt idx="2314">
                  <c:v>3.026041666666667</c:v>
                </c:pt>
                <c:pt idx="2315">
                  <c:v>3.028645833333333</c:v>
                </c:pt>
                <c:pt idx="2316">
                  <c:v>3.03125</c:v>
                </c:pt>
                <c:pt idx="2317">
                  <c:v>3.033854166666667</c:v>
                </c:pt>
                <c:pt idx="2318">
                  <c:v>3.036458333333333</c:v>
                </c:pt>
                <c:pt idx="2319">
                  <c:v>3.0390625</c:v>
                </c:pt>
                <c:pt idx="2320">
                  <c:v>3.041666666666667</c:v>
                </c:pt>
                <c:pt idx="2321">
                  <c:v>3.044270833333333</c:v>
                </c:pt>
                <c:pt idx="2322">
                  <c:v>3.046875</c:v>
                </c:pt>
                <c:pt idx="2323">
                  <c:v>3.049479166666667</c:v>
                </c:pt>
                <c:pt idx="2324">
                  <c:v>3.052083333333333</c:v>
                </c:pt>
                <c:pt idx="2325">
                  <c:v>3.0546875</c:v>
                </c:pt>
                <c:pt idx="2326">
                  <c:v>3.057291666666667</c:v>
                </c:pt>
                <c:pt idx="2327">
                  <c:v>3.059895833333333</c:v>
                </c:pt>
                <c:pt idx="2328">
                  <c:v>3.0625</c:v>
                </c:pt>
                <c:pt idx="2329">
                  <c:v>3.065104166666667</c:v>
                </c:pt>
                <c:pt idx="2330">
                  <c:v>3.067708333333333</c:v>
                </c:pt>
                <c:pt idx="2331">
                  <c:v>3.0703125</c:v>
                </c:pt>
                <c:pt idx="2332">
                  <c:v>3.072916666666667</c:v>
                </c:pt>
                <c:pt idx="2333">
                  <c:v>3.075520833333333</c:v>
                </c:pt>
                <c:pt idx="2334">
                  <c:v>3.078125</c:v>
                </c:pt>
                <c:pt idx="2335">
                  <c:v>3.080729166666667</c:v>
                </c:pt>
                <c:pt idx="2336">
                  <c:v>3.083333333333333</c:v>
                </c:pt>
                <c:pt idx="2337">
                  <c:v>3.0859375</c:v>
                </c:pt>
                <c:pt idx="2338">
                  <c:v>3.088541666666667</c:v>
                </c:pt>
                <c:pt idx="2339">
                  <c:v>3.091145833333333</c:v>
                </c:pt>
                <c:pt idx="2340">
                  <c:v>3.09375</c:v>
                </c:pt>
                <c:pt idx="2341">
                  <c:v>3.096354166666667</c:v>
                </c:pt>
                <c:pt idx="2342">
                  <c:v>3.098958333333333</c:v>
                </c:pt>
                <c:pt idx="2343">
                  <c:v>3.1015625</c:v>
                </c:pt>
                <c:pt idx="2344">
                  <c:v>3.104166666666667</c:v>
                </c:pt>
                <c:pt idx="2345">
                  <c:v>3.106770833333333</c:v>
                </c:pt>
                <c:pt idx="2346">
                  <c:v>3.109375</c:v>
                </c:pt>
                <c:pt idx="2347">
                  <c:v>3.111979166666667</c:v>
                </c:pt>
                <c:pt idx="2348">
                  <c:v>3.114583333333333</c:v>
                </c:pt>
                <c:pt idx="2349">
                  <c:v>3.1171875</c:v>
                </c:pt>
                <c:pt idx="2350">
                  <c:v>3.119791666666667</c:v>
                </c:pt>
                <c:pt idx="2351">
                  <c:v>3.122395833333333</c:v>
                </c:pt>
                <c:pt idx="2352">
                  <c:v>3.125</c:v>
                </c:pt>
                <c:pt idx="2353">
                  <c:v>3.127604166666667</c:v>
                </c:pt>
                <c:pt idx="2354">
                  <c:v>3.130208333333333</c:v>
                </c:pt>
                <c:pt idx="2355">
                  <c:v>3.1328125</c:v>
                </c:pt>
                <c:pt idx="2356">
                  <c:v>3.135416666666667</c:v>
                </c:pt>
                <c:pt idx="2357">
                  <c:v>3.138020833333333</c:v>
                </c:pt>
                <c:pt idx="2358">
                  <c:v>3.140625</c:v>
                </c:pt>
                <c:pt idx="2359">
                  <c:v>3.143229166666667</c:v>
                </c:pt>
                <c:pt idx="2360">
                  <c:v>3.145833333333333</c:v>
                </c:pt>
                <c:pt idx="2361">
                  <c:v>3.1484375</c:v>
                </c:pt>
                <c:pt idx="2362">
                  <c:v>3.151041666666667</c:v>
                </c:pt>
                <c:pt idx="2363">
                  <c:v>3.153645833333333</c:v>
                </c:pt>
                <c:pt idx="2364">
                  <c:v>3.15625</c:v>
                </c:pt>
                <c:pt idx="2365">
                  <c:v>3.158854166666667</c:v>
                </c:pt>
                <c:pt idx="2366">
                  <c:v>3.161458333333333</c:v>
                </c:pt>
                <c:pt idx="2367">
                  <c:v>3.1640625</c:v>
                </c:pt>
                <c:pt idx="2368">
                  <c:v>3.166666666666667</c:v>
                </c:pt>
                <c:pt idx="2369">
                  <c:v>3.169270833333333</c:v>
                </c:pt>
                <c:pt idx="2370">
                  <c:v>3.171875</c:v>
                </c:pt>
                <c:pt idx="2371">
                  <c:v>3.174479166666667</c:v>
                </c:pt>
                <c:pt idx="2372">
                  <c:v>3.177083333333333</c:v>
                </c:pt>
                <c:pt idx="2373">
                  <c:v>3.1796875</c:v>
                </c:pt>
                <c:pt idx="2374">
                  <c:v>3.182291666666667</c:v>
                </c:pt>
                <c:pt idx="2375">
                  <c:v>3.184895833333333</c:v>
                </c:pt>
                <c:pt idx="2376">
                  <c:v>3.1875</c:v>
                </c:pt>
                <c:pt idx="2377">
                  <c:v>3.190104166666667</c:v>
                </c:pt>
                <c:pt idx="2378">
                  <c:v>3.192708333333333</c:v>
                </c:pt>
                <c:pt idx="2379">
                  <c:v>3.1953125</c:v>
                </c:pt>
                <c:pt idx="2380">
                  <c:v>3.197916666666667</c:v>
                </c:pt>
                <c:pt idx="2381">
                  <c:v>3.200520833333333</c:v>
                </c:pt>
                <c:pt idx="2382">
                  <c:v>3.203125</c:v>
                </c:pt>
                <c:pt idx="2383">
                  <c:v>3.205729166666667</c:v>
                </c:pt>
                <c:pt idx="2384">
                  <c:v>3.208333333333333</c:v>
                </c:pt>
                <c:pt idx="2385">
                  <c:v>3.2109375</c:v>
                </c:pt>
                <c:pt idx="2386">
                  <c:v>3.213541666666667</c:v>
                </c:pt>
                <c:pt idx="2387">
                  <c:v>3.216145833333333</c:v>
                </c:pt>
                <c:pt idx="2388">
                  <c:v>3.21875</c:v>
                </c:pt>
                <c:pt idx="2389">
                  <c:v>3.221354166666667</c:v>
                </c:pt>
                <c:pt idx="2390">
                  <c:v>3.223958333333333</c:v>
                </c:pt>
                <c:pt idx="2391">
                  <c:v>3.2265625</c:v>
                </c:pt>
                <c:pt idx="2392">
                  <c:v>3.229166666666667</c:v>
                </c:pt>
                <c:pt idx="2393">
                  <c:v>3.231770833333333</c:v>
                </c:pt>
                <c:pt idx="2394">
                  <c:v>3.234375</c:v>
                </c:pt>
                <c:pt idx="2395">
                  <c:v>3.236979166666667</c:v>
                </c:pt>
                <c:pt idx="2396">
                  <c:v>3.239583333333333</c:v>
                </c:pt>
                <c:pt idx="2397">
                  <c:v>3.2421875</c:v>
                </c:pt>
                <c:pt idx="2398">
                  <c:v>3.244791666666667</c:v>
                </c:pt>
                <c:pt idx="2399">
                  <c:v>3.247395833333333</c:v>
                </c:pt>
                <c:pt idx="2400">
                  <c:v>3.25</c:v>
                </c:pt>
                <c:pt idx="2401">
                  <c:v>3.252604166666667</c:v>
                </c:pt>
                <c:pt idx="2402">
                  <c:v>3.255208333333333</c:v>
                </c:pt>
                <c:pt idx="2403">
                  <c:v>3.2578125</c:v>
                </c:pt>
                <c:pt idx="2404">
                  <c:v>3.260416666666667</c:v>
                </c:pt>
                <c:pt idx="2405">
                  <c:v>3.263020833333333</c:v>
                </c:pt>
                <c:pt idx="2406">
                  <c:v>3.265625</c:v>
                </c:pt>
                <c:pt idx="2407">
                  <c:v>3.268229166666667</c:v>
                </c:pt>
                <c:pt idx="2408">
                  <c:v>3.270833333333333</c:v>
                </c:pt>
                <c:pt idx="2409">
                  <c:v>3.2734375</c:v>
                </c:pt>
                <c:pt idx="2410">
                  <c:v>3.276041666666667</c:v>
                </c:pt>
                <c:pt idx="2411">
                  <c:v>3.278645833333333</c:v>
                </c:pt>
                <c:pt idx="2412">
                  <c:v>3.28125</c:v>
                </c:pt>
                <c:pt idx="2413">
                  <c:v>3.283854166666667</c:v>
                </c:pt>
                <c:pt idx="2414">
                  <c:v>3.286458333333333</c:v>
                </c:pt>
                <c:pt idx="2415">
                  <c:v>3.2890625</c:v>
                </c:pt>
                <c:pt idx="2416">
                  <c:v>3.291666666666667</c:v>
                </c:pt>
                <c:pt idx="2417">
                  <c:v>3.294270833333333</c:v>
                </c:pt>
                <c:pt idx="2418">
                  <c:v>3.296875</c:v>
                </c:pt>
                <c:pt idx="2419">
                  <c:v>3.299479166666667</c:v>
                </c:pt>
                <c:pt idx="2420">
                  <c:v>3.302083333333333</c:v>
                </c:pt>
                <c:pt idx="2421">
                  <c:v>3.3046875</c:v>
                </c:pt>
                <c:pt idx="2422">
                  <c:v>3.307291666666667</c:v>
                </c:pt>
                <c:pt idx="2423">
                  <c:v>3.309895833333333</c:v>
                </c:pt>
                <c:pt idx="2424">
                  <c:v>3.3125</c:v>
                </c:pt>
                <c:pt idx="2425">
                  <c:v>3.315104166666667</c:v>
                </c:pt>
                <c:pt idx="2426">
                  <c:v>3.317708333333333</c:v>
                </c:pt>
                <c:pt idx="2427">
                  <c:v>3.3203125</c:v>
                </c:pt>
                <c:pt idx="2428">
                  <c:v>3.322916666666667</c:v>
                </c:pt>
                <c:pt idx="2429">
                  <c:v>3.325520833333333</c:v>
                </c:pt>
                <c:pt idx="2430">
                  <c:v>3.328125</c:v>
                </c:pt>
                <c:pt idx="2431">
                  <c:v>3.330729166666667</c:v>
                </c:pt>
                <c:pt idx="2432">
                  <c:v>3.333333333333333</c:v>
                </c:pt>
                <c:pt idx="2433">
                  <c:v>3.3359375</c:v>
                </c:pt>
                <c:pt idx="2434">
                  <c:v>3.338541666666667</c:v>
                </c:pt>
                <c:pt idx="2435">
                  <c:v>3.341145833333333</c:v>
                </c:pt>
                <c:pt idx="2436">
                  <c:v>3.34375</c:v>
                </c:pt>
                <c:pt idx="2437">
                  <c:v>3.346354166666667</c:v>
                </c:pt>
                <c:pt idx="2438">
                  <c:v>3.348958333333333</c:v>
                </c:pt>
                <c:pt idx="2439">
                  <c:v>3.3515625</c:v>
                </c:pt>
                <c:pt idx="2440">
                  <c:v>3.354166666666667</c:v>
                </c:pt>
                <c:pt idx="2441">
                  <c:v>3.356770833333333</c:v>
                </c:pt>
                <c:pt idx="2442">
                  <c:v>3.359375</c:v>
                </c:pt>
                <c:pt idx="2443">
                  <c:v>3.361979166666667</c:v>
                </c:pt>
                <c:pt idx="2444">
                  <c:v>3.364583333333333</c:v>
                </c:pt>
                <c:pt idx="2445">
                  <c:v>3.3671875</c:v>
                </c:pt>
                <c:pt idx="2446">
                  <c:v>3.369791666666667</c:v>
                </c:pt>
                <c:pt idx="2447">
                  <c:v>3.372395833333333</c:v>
                </c:pt>
                <c:pt idx="2448">
                  <c:v>3.375</c:v>
                </c:pt>
                <c:pt idx="2449">
                  <c:v>3.377604166666667</c:v>
                </c:pt>
                <c:pt idx="2450">
                  <c:v>3.380208333333333</c:v>
                </c:pt>
                <c:pt idx="2451">
                  <c:v>3.3828125</c:v>
                </c:pt>
                <c:pt idx="2452">
                  <c:v>3.385416666666667</c:v>
                </c:pt>
                <c:pt idx="2453">
                  <c:v>3.388020833333333</c:v>
                </c:pt>
                <c:pt idx="2454">
                  <c:v>3.390625</c:v>
                </c:pt>
                <c:pt idx="2455">
                  <c:v>3.393229166666667</c:v>
                </c:pt>
                <c:pt idx="2456">
                  <c:v>3.395833333333333</c:v>
                </c:pt>
                <c:pt idx="2457">
                  <c:v>3.3984375</c:v>
                </c:pt>
                <c:pt idx="2458">
                  <c:v>3.401041666666667</c:v>
                </c:pt>
                <c:pt idx="2459">
                  <c:v>3.403645833333333</c:v>
                </c:pt>
                <c:pt idx="2460">
                  <c:v>3.40625</c:v>
                </c:pt>
                <c:pt idx="2461">
                  <c:v>3.408854166666667</c:v>
                </c:pt>
                <c:pt idx="2462">
                  <c:v>3.411458333333333</c:v>
                </c:pt>
                <c:pt idx="2463">
                  <c:v>3.4140625</c:v>
                </c:pt>
                <c:pt idx="2464">
                  <c:v>3.416666666666667</c:v>
                </c:pt>
                <c:pt idx="2465">
                  <c:v>3.419270833333333</c:v>
                </c:pt>
                <c:pt idx="2466">
                  <c:v>3.421875</c:v>
                </c:pt>
                <c:pt idx="2467">
                  <c:v>3.424479166666667</c:v>
                </c:pt>
                <c:pt idx="2468">
                  <c:v>3.427083333333333</c:v>
                </c:pt>
                <c:pt idx="2469">
                  <c:v>3.4296875</c:v>
                </c:pt>
                <c:pt idx="2470">
                  <c:v>3.432291666666667</c:v>
                </c:pt>
                <c:pt idx="2471">
                  <c:v>3.434895833333333</c:v>
                </c:pt>
                <c:pt idx="2472">
                  <c:v>3.4375</c:v>
                </c:pt>
                <c:pt idx="2473">
                  <c:v>3.440104166666667</c:v>
                </c:pt>
                <c:pt idx="2474">
                  <c:v>3.442708333333333</c:v>
                </c:pt>
                <c:pt idx="2475">
                  <c:v>3.4453125</c:v>
                </c:pt>
                <c:pt idx="2476">
                  <c:v>3.447916666666667</c:v>
                </c:pt>
                <c:pt idx="2477">
                  <c:v>3.450520833333333</c:v>
                </c:pt>
                <c:pt idx="2478">
                  <c:v>3.453125</c:v>
                </c:pt>
                <c:pt idx="2479">
                  <c:v>3.455729166666667</c:v>
                </c:pt>
                <c:pt idx="2480">
                  <c:v>3.458333333333333</c:v>
                </c:pt>
                <c:pt idx="2481">
                  <c:v>3.4609375</c:v>
                </c:pt>
                <c:pt idx="2482">
                  <c:v>3.463541666666667</c:v>
                </c:pt>
                <c:pt idx="2483">
                  <c:v>3.466145833333333</c:v>
                </c:pt>
                <c:pt idx="2484">
                  <c:v>3.46875</c:v>
                </c:pt>
                <c:pt idx="2485">
                  <c:v>3.471354166666667</c:v>
                </c:pt>
                <c:pt idx="2486">
                  <c:v>3.473958333333333</c:v>
                </c:pt>
                <c:pt idx="2487">
                  <c:v>3.4765625</c:v>
                </c:pt>
                <c:pt idx="2488">
                  <c:v>3.479166666666667</c:v>
                </c:pt>
                <c:pt idx="2489">
                  <c:v>3.481770833333333</c:v>
                </c:pt>
                <c:pt idx="2490">
                  <c:v>3.484375</c:v>
                </c:pt>
                <c:pt idx="2491">
                  <c:v>3.486979166666667</c:v>
                </c:pt>
                <c:pt idx="2492">
                  <c:v>3.489583333333333</c:v>
                </c:pt>
                <c:pt idx="2493">
                  <c:v>3.4921875</c:v>
                </c:pt>
                <c:pt idx="2494">
                  <c:v>3.494791666666667</c:v>
                </c:pt>
                <c:pt idx="2495">
                  <c:v>3.497395833333333</c:v>
                </c:pt>
                <c:pt idx="2496">
                  <c:v>3.5</c:v>
                </c:pt>
                <c:pt idx="2497">
                  <c:v>3.502604166666667</c:v>
                </c:pt>
                <c:pt idx="2498">
                  <c:v>3.505208333333333</c:v>
                </c:pt>
                <c:pt idx="2499">
                  <c:v>3.5078125</c:v>
                </c:pt>
                <c:pt idx="2500">
                  <c:v>3.510416666666667</c:v>
                </c:pt>
                <c:pt idx="2501">
                  <c:v>3.513020833333333</c:v>
                </c:pt>
                <c:pt idx="2502">
                  <c:v>3.515625</c:v>
                </c:pt>
                <c:pt idx="2503">
                  <c:v>3.518229166666667</c:v>
                </c:pt>
                <c:pt idx="2504">
                  <c:v>3.520833333333333</c:v>
                </c:pt>
                <c:pt idx="2505">
                  <c:v>3.5234375</c:v>
                </c:pt>
                <c:pt idx="2506">
                  <c:v>3.526041666666667</c:v>
                </c:pt>
                <c:pt idx="2507">
                  <c:v>3.528645833333333</c:v>
                </c:pt>
                <c:pt idx="2508">
                  <c:v>3.53125</c:v>
                </c:pt>
                <c:pt idx="2509">
                  <c:v>3.533854166666667</c:v>
                </c:pt>
                <c:pt idx="2510">
                  <c:v>3.536458333333333</c:v>
                </c:pt>
                <c:pt idx="2511">
                  <c:v>3.5390625</c:v>
                </c:pt>
                <c:pt idx="2512">
                  <c:v>3.541666666666667</c:v>
                </c:pt>
                <c:pt idx="2513">
                  <c:v>3.544270833333333</c:v>
                </c:pt>
                <c:pt idx="2514">
                  <c:v>3.546875</c:v>
                </c:pt>
                <c:pt idx="2515">
                  <c:v>3.549479166666667</c:v>
                </c:pt>
                <c:pt idx="2516">
                  <c:v>3.552083333333333</c:v>
                </c:pt>
                <c:pt idx="2517">
                  <c:v>3.5546875</c:v>
                </c:pt>
                <c:pt idx="2518">
                  <c:v>3.557291666666667</c:v>
                </c:pt>
                <c:pt idx="2519">
                  <c:v>3.559895833333333</c:v>
                </c:pt>
                <c:pt idx="2520">
                  <c:v>3.5625</c:v>
                </c:pt>
                <c:pt idx="2521">
                  <c:v>3.565104166666667</c:v>
                </c:pt>
                <c:pt idx="2522">
                  <c:v>3.567708333333333</c:v>
                </c:pt>
                <c:pt idx="2523">
                  <c:v>3.5703125</c:v>
                </c:pt>
                <c:pt idx="2524">
                  <c:v>3.572916666666667</c:v>
                </c:pt>
                <c:pt idx="2525">
                  <c:v>3.575520833333333</c:v>
                </c:pt>
                <c:pt idx="2526">
                  <c:v>3.578125</c:v>
                </c:pt>
                <c:pt idx="2527">
                  <c:v>3.580729166666667</c:v>
                </c:pt>
                <c:pt idx="2528">
                  <c:v>3.583333333333333</c:v>
                </c:pt>
                <c:pt idx="2529">
                  <c:v>3.5859375</c:v>
                </c:pt>
                <c:pt idx="2530">
                  <c:v>3.588541666666667</c:v>
                </c:pt>
                <c:pt idx="2531">
                  <c:v>3.591145833333333</c:v>
                </c:pt>
                <c:pt idx="2532">
                  <c:v>3.59375</c:v>
                </c:pt>
                <c:pt idx="2533">
                  <c:v>3.596354166666667</c:v>
                </c:pt>
                <c:pt idx="2534">
                  <c:v>3.598958333333333</c:v>
                </c:pt>
                <c:pt idx="2535">
                  <c:v>3.6015625</c:v>
                </c:pt>
                <c:pt idx="2536">
                  <c:v>3.604166666666667</c:v>
                </c:pt>
                <c:pt idx="2537">
                  <c:v>3.606770833333333</c:v>
                </c:pt>
                <c:pt idx="2538">
                  <c:v>3.609375</c:v>
                </c:pt>
                <c:pt idx="2539">
                  <c:v>3.611979166666667</c:v>
                </c:pt>
                <c:pt idx="2540">
                  <c:v>3.614583333333333</c:v>
                </c:pt>
                <c:pt idx="2541">
                  <c:v>3.6171875</c:v>
                </c:pt>
                <c:pt idx="2542">
                  <c:v>3.619791666666667</c:v>
                </c:pt>
                <c:pt idx="2543">
                  <c:v>3.622395833333333</c:v>
                </c:pt>
                <c:pt idx="2544">
                  <c:v>3.625</c:v>
                </c:pt>
                <c:pt idx="2545">
                  <c:v>3.627604166666667</c:v>
                </c:pt>
                <c:pt idx="2546">
                  <c:v>3.630208333333333</c:v>
                </c:pt>
                <c:pt idx="2547">
                  <c:v>3.6328125</c:v>
                </c:pt>
                <c:pt idx="2548">
                  <c:v>3.635416666666667</c:v>
                </c:pt>
                <c:pt idx="2549">
                  <c:v>3.638020833333333</c:v>
                </c:pt>
                <c:pt idx="2550">
                  <c:v>3.640625</c:v>
                </c:pt>
                <c:pt idx="2551">
                  <c:v>3.643229166666667</c:v>
                </c:pt>
                <c:pt idx="2552">
                  <c:v>3.645833333333333</c:v>
                </c:pt>
                <c:pt idx="2553">
                  <c:v>3.6484375</c:v>
                </c:pt>
                <c:pt idx="2554">
                  <c:v>3.651041666666667</c:v>
                </c:pt>
                <c:pt idx="2555">
                  <c:v>3.653645833333333</c:v>
                </c:pt>
                <c:pt idx="2556">
                  <c:v>3.65625</c:v>
                </c:pt>
                <c:pt idx="2557">
                  <c:v>3.658854166666667</c:v>
                </c:pt>
                <c:pt idx="2558">
                  <c:v>3.661458333333333</c:v>
                </c:pt>
                <c:pt idx="2559">
                  <c:v>3.6640625</c:v>
                </c:pt>
                <c:pt idx="2560">
                  <c:v>3.666666666666667</c:v>
                </c:pt>
                <c:pt idx="2561">
                  <c:v>3.669270833333333</c:v>
                </c:pt>
                <c:pt idx="2562">
                  <c:v>3.671875</c:v>
                </c:pt>
                <c:pt idx="2563">
                  <c:v>3.674479166666667</c:v>
                </c:pt>
                <c:pt idx="2564">
                  <c:v>3.677083333333333</c:v>
                </c:pt>
                <c:pt idx="2565">
                  <c:v>3.6796875</c:v>
                </c:pt>
                <c:pt idx="2566">
                  <c:v>3.682291666666667</c:v>
                </c:pt>
                <c:pt idx="2567">
                  <c:v>3.684895833333333</c:v>
                </c:pt>
                <c:pt idx="2568">
                  <c:v>3.6875</c:v>
                </c:pt>
                <c:pt idx="2569">
                  <c:v>3.690104166666667</c:v>
                </c:pt>
                <c:pt idx="2570">
                  <c:v>3.692708333333333</c:v>
                </c:pt>
                <c:pt idx="2571">
                  <c:v>3.6953125</c:v>
                </c:pt>
                <c:pt idx="2572">
                  <c:v>3.697916666666667</c:v>
                </c:pt>
                <c:pt idx="2573">
                  <c:v>3.700520833333333</c:v>
                </c:pt>
                <c:pt idx="2574">
                  <c:v>3.703125</c:v>
                </c:pt>
                <c:pt idx="2575">
                  <c:v>3.705729166666667</c:v>
                </c:pt>
                <c:pt idx="2576">
                  <c:v>3.708333333333333</c:v>
                </c:pt>
                <c:pt idx="2577">
                  <c:v>3.7109375</c:v>
                </c:pt>
                <c:pt idx="2578">
                  <c:v>3.713541666666667</c:v>
                </c:pt>
                <c:pt idx="2579">
                  <c:v>3.716145833333333</c:v>
                </c:pt>
                <c:pt idx="2580">
                  <c:v>3.71875</c:v>
                </c:pt>
                <c:pt idx="2581">
                  <c:v>3.721354166666667</c:v>
                </c:pt>
                <c:pt idx="2582">
                  <c:v>3.723958333333333</c:v>
                </c:pt>
                <c:pt idx="2583">
                  <c:v>3.7265625</c:v>
                </c:pt>
                <c:pt idx="2584">
                  <c:v>3.729166666666667</c:v>
                </c:pt>
                <c:pt idx="2585">
                  <c:v>3.731770833333333</c:v>
                </c:pt>
                <c:pt idx="2586">
                  <c:v>3.734375</c:v>
                </c:pt>
                <c:pt idx="2587">
                  <c:v>3.736979166666667</c:v>
                </c:pt>
                <c:pt idx="2588">
                  <c:v>3.739583333333333</c:v>
                </c:pt>
                <c:pt idx="2589">
                  <c:v>3.7421875</c:v>
                </c:pt>
                <c:pt idx="2590">
                  <c:v>3.744791666666667</c:v>
                </c:pt>
                <c:pt idx="2591">
                  <c:v>3.747395833333333</c:v>
                </c:pt>
                <c:pt idx="2592">
                  <c:v>3.75</c:v>
                </c:pt>
                <c:pt idx="2593">
                  <c:v>3.752604166666667</c:v>
                </c:pt>
                <c:pt idx="2594">
                  <c:v>3.755208333333333</c:v>
                </c:pt>
                <c:pt idx="2595">
                  <c:v>3.7578125</c:v>
                </c:pt>
                <c:pt idx="2596">
                  <c:v>3.760416666666667</c:v>
                </c:pt>
                <c:pt idx="2597">
                  <c:v>3.763020833333333</c:v>
                </c:pt>
                <c:pt idx="2598">
                  <c:v>3.765625</c:v>
                </c:pt>
                <c:pt idx="2599">
                  <c:v>3.768229166666667</c:v>
                </c:pt>
                <c:pt idx="2600">
                  <c:v>3.770833333333333</c:v>
                </c:pt>
                <c:pt idx="2601">
                  <c:v>3.7734375</c:v>
                </c:pt>
                <c:pt idx="2602">
                  <c:v>3.776041666666667</c:v>
                </c:pt>
                <c:pt idx="2603">
                  <c:v>3.778645833333333</c:v>
                </c:pt>
                <c:pt idx="2604">
                  <c:v>3.78125</c:v>
                </c:pt>
                <c:pt idx="2605">
                  <c:v>3.783854166666667</c:v>
                </c:pt>
                <c:pt idx="2606">
                  <c:v>3.786458333333333</c:v>
                </c:pt>
                <c:pt idx="2607">
                  <c:v>3.7890625</c:v>
                </c:pt>
                <c:pt idx="2608">
                  <c:v>3.791666666666667</c:v>
                </c:pt>
                <c:pt idx="2609">
                  <c:v>3.794270833333333</c:v>
                </c:pt>
                <c:pt idx="2610">
                  <c:v>3.796875</c:v>
                </c:pt>
                <c:pt idx="2611">
                  <c:v>3.799479166666667</c:v>
                </c:pt>
                <c:pt idx="2612">
                  <c:v>3.802083333333333</c:v>
                </c:pt>
                <c:pt idx="2613">
                  <c:v>3.8046875</c:v>
                </c:pt>
                <c:pt idx="2614">
                  <c:v>3.807291666666667</c:v>
                </c:pt>
                <c:pt idx="2615">
                  <c:v>3.809895833333333</c:v>
                </c:pt>
                <c:pt idx="2616">
                  <c:v>3.8125</c:v>
                </c:pt>
                <c:pt idx="2617">
                  <c:v>3.815104166666667</c:v>
                </c:pt>
                <c:pt idx="2618">
                  <c:v>3.817708333333333</c:v>
                </c:pt>
                <c:pt idx="2619">
                  <c:v>3.8203125</c:v>
                </c:pt>
                <c:pt idx="2620">
                  <c:v>3.822916666666667</c:v>
                </c:pt>
                <c:pt idx="2621">
                  <c:v>3.825520833333333</c:v>
                </c:pt>
                <c:pt idx="2622">
                  <c:v>3.828125</c:v>
                </c:pt>
                <c:pt idx="2623">
                  <c:v>3.830729166666667</c:v>
                </c:pt>
                <c:pt idx="2624">
                  <c:v>3.833333333333333</c:v>
                </c:pt>
                <c:pt idx="2625">
                  <c:v>3.8359375</c:v>
                </c:pt>
                <c:pt idx="2626">
                  <c:v>3.838541666666667</c:v>
                </c:pt>
                <c:pt idx="2627">
                  <c:v>3.841145833333333</c:v>
                </c:pt>
                <c:pt idx="2628">
                  <c:v>3.84375</c:v>
                </c:pt>
                <c:pt idx="2629">
                  <c:v>3.846354166666667</c:v>
                </c:pt>
                <c:pt idx="2630">
                  <c:v>3.848958333333333</c:v>
                </c:pt>
                <c:pt idx="2631">
                  <c:v>3.8515625</c:v>
                </c:pt>
                <c:pt idx="2632">
                  <c:v>3.854166666666667</c:v>
                </c:pt>
                <c:pt idx="2633">
                  <c:v>3.856770833333333</c:v>
                </c:pt>
                <c:pt idx="2634">
                  <c:v>3.859375</c:v>
                </c:pt>
                <c:pt idx="2635">
                  <c:v>3.861979166666667</c:v>
                </c:pt>
                <c:pt idx="2636">
                  <c:v>3.864583333333333</c:v>
                </c:pt>
                <c:pt idx="2637">
                  <c:v>3.8671875</c:v>
                </c:pt>
                <c:pt idx="2638">
                  <c:v>3.869791666666667</c:v>
                </c:pt>
                <c:pt idx="2639">
                  <c:v>3.872395833333333</c:v>
                </c:pt>
                <c:pt idx="2640">
                  <c:v>3.875</c:v>
                </c:pt>
                <c:pt idx="2641">
                  <c:v>3.877604166666667</c:v>
                </c:pt>
                <c:pt idx="2642">
                  <c:v>3.880208333333333</c:v>
                </c:pt>
                <c:pt idx="2643">
                  <c:v>3.8828125</c:v>
                </c:pt>
                <c:pt idx="2644">
                  <c:v>3.885416666666667</c:v>
                </c:pt>
                <c:pt idx="2645">
                  <c:v>3.888020833333333</c:v>
                </c:pt>
                <c:pt idx="2646">
                  <c:v>3.890625</c:v>
                </c:pt>
                <c:pt idx="2647">
                  <c:v>3.893229166666667</c:v>
                </c:pt>
                <c:pt idx="2648">
                  <c:v>3.895833333333333</c:v>
                </c:pt>
                <c:pt idx="2649">
                  <c:v>3.8984375</c:v>
                </c:pt>
                <c:pt idx="2650">
                  <c:v>3.901041666666667</c:v>
                </c:pt>
                <c:pt idx="2651">
                  <c:v>3.903645833333333</c:v>
                </c:pt>
                <c:pt idx="2652">
                  <c:v>3.90625</c:v>
                </c:pt>
                <c:pt idx="2653">
                  <c:v>3.908854166666667</c:v>
                </c:pt>
                <c:pt idx="2654">
                  <c:v>3.911458333333333</c:v>
                </c:pt>
                <c:pt idx="2655">
                  <c:v>3.9140625</c:v>
                </c:pt>
                <c:pt idx="2656">
                  <c:v>3.916666666666667</c:v>
                </c:pt>
                <c:pt idx="2657">
                  <c:v>3.919270833333333</c:v>
                </c:pt>
                <c:pt idx="2658">
                  <c:v>3.921875</c:v>
                </c:pt>
                <c:pt idx="2659">
                  <c:v>3.924479166666667</c:v>
                </c:pt>
                <c:pt idx="2660">
                  <c:v>3.927083333333333</c:v>
                </c:pt>
                <c:pt idx="2661">
                  <c:v>3.9296875</c:v>
                </c:pt>
                <c:pt idx="2662">
                  <c:v>3.932291666666667</c:v>
                </c:pt>
                <c:pt idx="2663">
                  <c:v>3.934895833333333</c:v>
                </c:pt>
                <c:pt idx="2664">
                  <c:v>3.9375</c:v>
                </c:pt>
                <c:pt idx="2665">
                  <c:v>3.940104166666667</c:v>
                </c:pt>
                <c:pt idx="2666">
                  <c:v>3.942708333333333</c:v>
                </c:pt>
                <c:pt idx="2667">
                  <c:v>3.9453125</c:v>
                </c:pt>
                <c:pt idx="2668">
                  <c:v>3.947916666666667</c:v>
                </c:pt>
                <c:pt idx="2669">
                  <c:v>3.950520833333333</c:v>
                </c:pt>
                <c:pt idx="2670">
                  <c:v>3.953125</c:v>
                </c:pt>
                <c:pt idx="2671">
                  <c:v>3.955729166666667</c:v>
                </c:pt>
                <c:pt idx="2672">
                  <c:v>3.958333333333333</c:v>
                </c:pt>
                <c:pt idx="2673">
                  <c:v>3.9609375</c:v>
                </c:pt>
                <c:pt idx="2674">
                  <c:v>3.963541666666667</c:v>
                </c:pt>
                <c:pt idx="2675">
                  <c:v>3.966145833333333</c:v>
                </c:pt>
                <c:pt idx="2676">
                  <c:v>3.96875</c:v>
                </c:pt>
                <c:pt idx="2677">
                  <c:v>3.971354166666667</c:v>
                </c:pt>
                <c:pt idx="2678">
                  <c:v>3.973958333333333</c:v>
                </c:pt>
                <c:pt idx="2679">
                  <c:v>3.9765625</c:v>
                </c:pt>
                <c:pt idx="2680">
                  <c:v>3.979166666666667</c:v>
                </c:pt>
                <c:pt idx="2681">
                  <c:v>3.981770833333333</c:v>
                </c:pt>
                <c:pt idx="2682">
                  <c:v>3.984375</c:v>
                </c:pt>
                <c:pt idx="2683">
                  <c:v>3.986979166666667</c:v>
                </c:pt>
                <c:pt idx="2684">
                  <c:v>3.989583333333333</c:v>
                </c:pt>
                <c:pt idx="2685">
                  <c:v>3.9921875</c:v>
                </c:pt>
                <c:pt idx="2686">
                  <c:v>3.994791666666667</c:v>
                </c:pt>
                <c:pt idx="2687">
                  <c:v>3.997395833333333</c:v>
                </c:pt>
                <c:pt idx="2688">
                  <c:v>4</c:v>
                </c:pt>
                <c:pt idx="2689">
                  <c:v>4.002604166666667</c:v>
                </c:pt>
                <c:pt idx="2690">
                  <c:v>4.005208333333333</c:v>
                </c:pt>
                <c:pt idx="2691">
                  <c:v>4.0078125</c:v>
                </c:pt>
                <c:pt idx="2692">
                  <c:v>4.010416666666667</c:v>
                </c:pt>
                <c:pt idx="2693">
                  <c:v>4.013020833333333</c:v>
                </c:pt>
                <c:pt idx="2694">
                  <c:v>4.015625</c:v>
                </c:pt>
                <c:pt idx="2695">
                  <c:v>4.018229166666667</c:v>
                </c:pt>
                <c:pt idx="2696">
                  <c:v>4.020833333333333</c:v>
                </c:pt>
                <c:pt idx="2697">
                  <c:v>4.0234375</c:v>
                </c:pt>
                <c:pt idx="2698">
                  <c:v>4.026041666666667</c:v>
                </c:pt>
                <c:pt idx="2699">
                  <c:v>4.028645833333333</c:v>
                </c:pt>
                <c:pt idx="2700">
                  <c:v>4.03125</c:v>
                </c:pt>
                <c:pt idx="2701">
                  <c:v>4.033854166666667</c:v>
                </c:pt>
                <c:pt idx="2702">
                  <c:v>4.036458333333333</c:v>
                </c:pt>
                <c:pt idx="2703">
                  <c:v>4.0390625</c:v>
                </c:pt>
                <c:pt idx="2704">
                  <c:v>4.041666666666667</c:v>
                </c:pt>
                <c:pt idx="2705">
                  <c:v>4.044270833333333</c:v>
                </c:pt>
                <c:pt idx="2706">
                  <c:v>4.046875</c:v>
                </c:pt>
                <c:pt idx="2707">
                  <c:v>4.049479166666667</c:v>
                </c:pt>
                <c:pt idx="2708">
                  <c:v>4.052083333333333</c:v>
                </c:pt>
                <c:pt idx="2709">
                  <c:v>4.0546875</c:v>
                </c:pt>
                <c:pt idx="2710">
                  <c:v>4.057291666666667</c:v>
                </c:pt>
                <c:pt idx="2711">
                  <c:v>4.059895833333333</c:v>
                </c:pt>
                <c:pt idx="2712">
                  <c:v>4.0625</c:v>
                </c:pt>
                <c:pt idx="2713">
                  <c:v>4.065104166666667</c:v>
                </c:pt>
                <c:pt idx="2714">
                  <c:v>4.067708333333333</c:v>
                </c:pt>
                <c:pt idx="2715">
                  <c:v>4.0703125</c:v>
                </c:pt>
                <c:pt idx="2716">
                  <c:v>4.072916666666667</c:v>
                </c:pt>
                <c:pt idx="2717">
                  <c:v>4.075520833333333</c:v>
                </c:pt>
                <c:pt idx="2718">
                  <c:v>4.078125</c:v>
                </c:pt>
                <c:pt idx="2719">
                  <c:v>4.080729166666667</c:v>
                </c:pt>
                <c:pt idx="2720">
                  <c:v>4.083333333333333</c:v>
                </c:pt>
                <c:pt idx="2721">
                  <c:v>4.0859375</c:v>
                </c:pt>
                <c:pt idx="2722">
                  <c:v>4.088541666666667</c:v>
                </c:pt>
                <c:pt idx="2723">
                  <c:v>4.091145833333333</c:v>
                </c:pt>
                <c:pt idx="2724">
                  <c:v>4.09375</c:v>
                </c:pt>
                <c:pt idx="2725">
                  <c:v>4.096354166666667</c:v>
                </c:pt>
                <c:pt idx="2726">
                  <c:v>4.098958333333333</c:v>
                </c:pt>
                <c:pt idx="2727">
                  <c:v>4.1015625</c:v>
                </c:pt>
                <c:pt idx="2728">
                  <c:v>4.104166666666667</c:v>
                </c:pt>
                <c:pt idx="2729">
                  <c:v>4.106770833333333</c:v>
                </c:pt>
                <c:pt idx="2730">
                  <c:v>4.109375</c:v>
                </c:pt>
                <c:pt idx="2731">
                  <c:v>4.111979166666667</c:v>
                </c:pt>
                <c:pt idx="2732">
                  <c:v>4.114583333333333</c:v>
                </c:pt>
                <c:pt idx="2733">
                  <c:v>4.1171875</c:v>
                </c:pt>
                <c:pt idx="2734">
                  <c:v>4.119791666666667</c:v>
                </c:pt>
                <c:pt idx="2735">
                  <c:v>4.122395833333333</c:v>
                </c:pt>
                <c:pt idx="2736">
                  <c:v>4.125</c:v>
                </c:pt>
                <c:pt idx="2737">
                  <c:v>4.127604166666667</c:v>
                </c:pt>
                <c:pt idx="2738">
                  <c:v>4.130208333333333</c:v>
                </c:pt>
                <c:pt idx="2739">
                  <c:v>4.1328125</c:v>
                </c:pt>
                <c:pt idx="2740">
                  <c:v>4.135416666666667</c:v>
                </c:pt>
                <c:pt idx="2741">
                  <c:v>4.138020833333333</c:v>
                </c:pt>
                <c:pt idx="2742">
                  <c:v>4.140625</c:v>
                </c:pt>
                <c:pt idx="2743">
                  <c:v>4.143229166666667</c:v>
                </c:pt>
                <c:pt idx="2744">
                  <c:v>4.145833333333333</c:v>
                </c:pt>
                <c:pt idx="2745">
                  <c:v>4.1484375</c:v>
                </c:pt>
                <c:pt idx="2746">
                  <c:v>4.151041666666667</c:v>
                </c:pt>
                <c:pt idx="2747">
                  <c:v>4.153645833333333</c:v>
                </c:pt>
                <c:pt idx="2748">
                  <c:v>4.15625</c:v>
                </c:pt>
                <c:pt idx="2749">
                  <c:v>4.158854166666667</c:v>
                </c:pt>
                <c:pt idx="2750">
                  <c:v>4.161458333333333</c:v>
                </c:pt>
                <c:pt idx="2751">
                  <c:v>4.1640625</c:v>
                </c:pt>
                <c:pt idx="2752">
                  <c:v>4.166666666666667</c:v>
                </c:pt>
                <c:pt idx="2753">
                  <c:v>4.169270833333333</c:v>
                </c:pt>
                <c:pt idx="2754">
                  <c:v>4.171875</c:v>
                </c:pt>
                <c:pt idx="2755">
                  <c:v>4.174479166666667</c:v>
                </c:pt>
                <c:pt idx="2756">
                  <c:v>4.177083333333333</c:v>
                </c:pt>
                <c:pt idx="2757">
                  <c:v>4.1796875</c:v>
                </c:pt>
                <c:pt idx="2758">
                  <c:v>4.182291666666667</c:v>
                </c:pt>
                <c:pt idx="2759">
                  <c:v>4.184895833333333</c:v>
                </c:pt>
                <c:pt idx="2760">
                  <c:v>4.1875</c:v>
                </c:pt>
                <c:pt idx="2761">
                  <c:v>4.190104166666667</c:v>
                </c:pt>
                <c:pt idx="2762">
                  <c:v>4.192708333333333</c:v>
                </c:pt>
                <c:pt idx="2763">
                  <c:v>4.1953125</c:v>
                </c:pt>
                <c:pt idx="2764">
                  <c:v>4.197916666666667</c:v>
                </c:pt>
                <c:pt idx="2765">
                  <c:v>4.200520833333333</c:v>
                </c:pt>
                <c:pt idx="2766">
                  <c:v>4.203125</c:v>
                </c:pt>
                <c:pt idx="2767">
                  <c:v>4.205729166666667</c:v>
                </c:pt>
                <c:pt idx="2768">
                  <c:v>4.208333333333333</c:v>
                </c:pt>
                <c:pt idx="2769">
                  <c:v>4.2109375</c:v>
                </c:pt>
                <c:pt idx="2770">
                  <c:v>4.213541666666667</c:v>
                </c:pt>
                <c:pt idx="2771">
                  <c:v>4.216145833333333</c:v>
                </c:pt>
                <c:pt idx="2772">
                  <c:v>4.21875</c:v>
                </c:pt>
                <c:pt idx="2773">
                  <c:v>4.221354166666667</c:v>
                </c:pt>
                <c:pt idx="2774">
                  <c:v>4.223958333333333</c:v>
                </c:pt>
                <c:pt idx="2775">
                  <c:v>4.2265625</c:v>
                </c:pt>
                <c:pt idx="2776">
                  <c:v>4.229166666666667</c:v>
                </c:pt>
                <c:pt idx="2777">
                  <c:v>4.231770833333333</c:v>
                </c:pt>
                <c:pt idx="2778">
                  <c:v>4.234375</c:v>
                </c:pt>
                <c:pt idx="2779">
                  <c:v>4.236979166666667</c:v>
                </c:pt>
                <c:pt idx="2780">
                  <c:v>4.239583333333333</c:v>
                </c:pt>
                <c:pt idx="2781">
                  <c:v>4.2421875</c:v>
                </c:pt>
                <c:pt idx="2782">
                  <c:v>4.244791666666667</c:v>
                </c:pt>
                <c:pt idx="2783">
                  <c:v>4.247395833333333</c:v>
                </c:pt>
                <c:pt idx="2784">
                  <c:v>4.25</c:v>
                </c:pt>
                <c:pt idx="2785">
                  <c:v>4.252604166666667</c:v>
                </c:pt>
                <c:pt idx="2786">
                  <c:v>4.255208333333333</c:v>
                </c:pt>
                <c:pt idx="2787">
                  <c:v>4.2578125</c:v>
                </c:pt>
                <c:pt idx="2788">
                  <c:v>4.260416666666667</c:v>
                </c:pt>
                <c:pt idx="2789">
                  <c:v>4.263020833333333</c:v>
                </c:pt>
                <c:pt idx="2790">
                  <c:v>4.265625</c:v>
                </c:pt>
                <c:pt idx="2791">
                  <c:v>4.268229166666667</c:v>
                </c:pt>
                <c:pt idx="2792">
                  <c:v>4.270833333333333</c:v>
                </c:pt>
                <c:pt idx="2793">
                  <c:v>4.2734375</c:v>
                </c:pt>
                <c:pt idx="2794">
                  <c:v>4.276041666666667</c:v>
                </c:pt>
                <c:pt idx="2795">
                  <c:v>4.278645833333333</c:v>
                </c:pt>
                <c:pt idx="2796">
                  <c:v>4.28125</c:v>
                </c:pt>
                <c:pt idx="2797">
                  <c:v>4.283854166666667</c:v>
                </c:pt>
                <c:pt idx="2798">
                  <c:v>4.286458333333333</c:v>
                </c:pt>
                <c:pt idx="2799">
                  <c:v>4.2890625</c:v>
                </c:pt>
                <c:pt idx="2800">
                  <c:v>4.291666666666667</c:v>
                </c:pt>
                <c:pt idx="2801">
                  <c:v>4.294270833333333</c:v>
                </c:pt>
                <c:pt idx="2802">
                  <c:v>4.296875</c:v>
                </c:pt>
                <c:pt idx="2803">
                  <c:v>4.299479166666667</c:v>
                </c:pt>
                <c:pt idx="2804">
                  <c:v>4.302083333333333</c:v>
                </c:pt>
                <c:pt idx="2805">
                  <c:v>4.3046875</c:v>
                </c:pt>
                <c:pt idx="2806">
                  <c:v>4.307291666666667</c:v>
                </c:pt>
                <c:pt idx="2807">
                  <c:v>4.309895833333333</c:v>
                </c:pt>
                <c:pt idx="2808">
                  <c:v>4.3125</c:v>
                </c:pt>
                <c:pt idx="2809">
                  <c:v>4.315104166666667</c:v>
                </c:pt>
                <c:pt idx="2810">
                  <c:v>4.317708333333333</c:v>
                </c:pt>
                <c:pt idx="2811">
                  <c:v>4.3203125</c:v>
                </c:pt>
                <c:pt idx="2812">
                  <c:v>4.322916666666667</c:v>
                </c:pt>
                <c:pt idx="2813">
                  <c:v>4.325520833333333</c:v>
                </c:pt>
                <c:pt idx="2814">
                  <c:v>4.328125</c:v>
                </c:pt>
                <c:pt idx="2815">
                  <c:v>4.330729166666667</c:v>
                </c:pt>
                <c:pt idx="2816">
                  <c:v>4.333333333333333</c:v>
                </c:pt>
                <c:pt idx="2817">
                  <c:v>4.3359375</c:v>
                </c:pt>
                <c:pt idx="2818">
                  <c:v>4.338541666666667</c:v>
                </c:pt>
                <c:pt idx="2819">
                  <c:v>4.341145833333333</c:v>
                </c:pt>
                <c:pt idx="2820">
                  <c:v>4.34375</c:v>
                </c:pt>
                <c:pt idx="2821">
                  <c:v>4.346354166666667</c:v>
                </c:pt>
                <c:pt idx="2822">
                  <c:v>4.348958333333333</c:v>
                </c:pt>
                <c:pt idx="2823">
                  <c:v>4.3515625</c:v>
                </c:pt>
                <c:pt idx="2824">
                  <c:v>4.354166666666667</c:v>
                </c:pt>
                <c:pt idx="2825">
                  <c:v>4.356770833333333</c:v>
                </c:pt>
                <c:pt idx="2826">
                  <c:v>4.359375</c:v>
                </c:pt>
                <c:pt idx="2827">
                  <c:v>4.361979166666667</c:v>
                </c:pt>
                <c:pt idx="2828">
                  <c:v>4.364583333333333</c:v>
                </c:pt>
                <c:pt idx="2829">
                  <c:v>4.3671875</c:v>
                </c:pt>
                <c:pt idx="2830">
                  <c:v>4.369791666666667</c:v>
                </c:pt>
                <c:pt idx="2831">
                  <c:v>4.372395833333333</c:v>
                </c:pt>
                <c:pt idx="2832">
                  <c:v>4.375</c:v>
                </c:pt>
                <c:pt idx="2833">
                  <c:v>4.377604166666667</c:v>
                </c:pt>
                <c:pt idx="2834">
                  <c:v>4.380208333333333</c:v>
                </c:pt>
                <c:pt idx="2835">
                  <c:v>4.3828125</c:v>
                </c:pt>
                <c:pt idx="2836">
                  <c:v>4.385416666666667</c:v>
                </c:pt>
                <c:pt idx="2837">
                  <c:v>4.388020833333333</c:v>
                </c:pt>
                <c:pt idx="2838">
                  <c:v>4.390625</c:v>
                </c:pt>
                <c:pt idx="2839">
                  <c:v>4.393229166666667</c:v>
                </c:pt>
                <c:pt idx="2840">
                  <c:v>4.395833333333333</c:v>
                </c:pt>
                <c:pt idx="2841">
                  <c:v>4.3984375</c:v>
                </c:pt>
                <c:pt idx="2842">
                  <c:v>4.401041666666667</c:v>
                </c:pt>
                <c:pt idx="2843">
                  <c:v>4.403645833333333</c:v>
                </c:pt>
                <c:pt idx="2844">
                  <c:v>4.40625</c:v>
                </c:pt>
                <c:pt idx="2845">
                  <c:v>4.408854166666667</c:v>
                </c:pt>
                <c:pt idx="2846">
                  <c:v>4.411458333333333</c:v>
                </c:pt>
                <c:pt idx="2847">
                  <c:v>4.4140625</c:v>
                </c:pt>
                <c:pt idx="2848">
                  <c:v>4.416666666666667</c:v>
                </c:pt>
                <c:pt idx="2849">
                  <c:v>4.419270833333333</c:v>
                </c:pt>
                <c:pt idx="2850">
                  <c:v>4.421875</c:v>
                </c:pt>
                <c:pt idx="2851">
                  <c:v>4.424479166666667</c:v>
                </c:pt>
                <c:pt idx="2852">
                  <c:v>4.427083333333333</c:v>
                </c:pt>
                <c:pt idx="2853">
                  <c:v>4.4296875</c:v>
                </c:pt>
                <c:pt idx="2854">
                  <c:v>4.432291666666667</c:v>
                </c:pt>
                <c:pt idx="2855">
                  <c:v>4.434895833333333</c:v>
                </c:pt>
                <c:pt idx="2856">
                  <c:v>4.4375</c:v>
                </c:pt>
                <c:pt idx="2857">
                  <c:v>4.440104166666667</c:v>
                </c:pt>
                <c:pt idx="2858">
                  <c:v>4.442708333333333</c:v>
                </c:pt>
                <c:pt idx="2859">
                  <c:v>4.4453125</c:v>
                </c:pt>
                <c:pt idx="2860">
                  <c:v>4.447916666666667</c:v>
                </c:pt>
                <c:pt idx="2861">
                  <c:v>4.450520833333333</c:v>
                </c:pt>
                <c:pt idx="2862">
                  <c:v>4.453125</c:v>
                </c:pt>
                <c:pt idx="2863">
                  <c:v>4.455729166666667</c:v>
                </c:pt>
                <c:pt idx="2864">
                  <c:v>4.458333333333333</c:v>
                </c:pt>
                <c:pt idx="2865">
                  <c:v>4.4609375</c:v>
                </c:pt>
                <c:pt idx="2866">
                  <c:v>4.463541666666667</c:v>
                </c:pt>
                <c:pt idx="2867">
                  <c:v>4.466145833333333</c:v>
                </c:pt>
                <c:pt idx="2868">
                  <c:v>4.46875</c:v>
                </c:pt>
                <c:pt idx="2869">
                  <c:v>4.471354166666667</c:v>
                </c:pt>
                <c:pt idx="2870">
                  <c:v>4.473958333333333</c:v>
                </c:pt>
                <c:pt idx="2871">
                  <c:v>4.4765625</c:v>
                </c:pt>
                <c:pt idx="2872">
                  <c:v>4.479166666666667</c:v>
                </c:pt>
                <c:pt idx="2873">
                  <c:v>4.481770833333333</c:v>
                </c:pt>
                <c:pt idx="2874">
                  <c:v>4.484375</c:v>
                </c:pt>
                <c:pt idx="2875">
                  <c:v>4.486979166666667</c:v>
                </c:pt>
                <c:pt idx="2876">
                  <c:v>4.489583333333333</c:v>
                </c:pt>
                <c:pt idx="2877">
                  <c:v>4.4921875</c:v>
                </c:pt>
                <c:pt idx="2878">
                  <c:v>4.494791666666667</c:v>
                </c:pt>
                <c:pt idx="2879">
                  <c:v>4.497395833333333</c:v>
                </c:pt>
                <c:pt idx="2880">
                  <c:v>4.5</c:v>
                </c:pt>
                <c:pt idx="2881">
                  <c:v>4.502604166666667</c:v>
                </c:pt>
                <c:pt idx="2882">
                  <c:v>4.505208333333333</c:v>
                </c:pt>
                <c:pt idx="2883">
                  <c:v>4.5078125</c:v>
                </c:pt>
                <c:pt idx="2884">
                  <c:v>4.510416666666667</c:v>
                </c:pt>
                <c:pt idx="2885">
                  <c:v>4.513020833333333</c:v>
                </c:pt>
                <c:pt idx="2886">
                  <c:v>4.515625</c:v>
                </c:pt>
                <c:pt idx="2887">
                  <c:v>4.518229166666667</c:v>
                </c:pt>
                <c:pt idx="2888">
                  <c:v>4.520833333333333</c:v>
                </c:pt>
                <c:pt idx="2889">
                  <c:v>4.5234375</c:v>
                </c:pt>
                <c:pt idx="2890">
                  <c:v>4.526041666666667</c:v>
                </c:pt>
                <c:pt idx="2891">
                  <c:v>4.528645833333333</c:v>
                </c:pt>
                <c:pt idx="2892">
                  <c:v>4.53125</c:v>
                </c:pt>
                <c:pt idx="2893">
                  <c:v>4.533854166666667</c:v>
                </c:pt>
                <c:pt idx="2894">
                  <c:v>4.536458333333333</c:v>
                </c:pt>
                <c:pt idx="2895">
                  <c:v>4.5390625</c:v>
                </c:pt>
                <c:pt idx="2896">
                  <c:v>4.541666666666667</c:v>
                </c:pt>
                <c:pt idx="2897">
                  <c:v>4.544270833333333</c:v>
                </c:pt>
                <c:pt idx="2898">
                  <c:v>4.546875</c:v>
                </c:pt>
                <c:pt idx="2899">
                  <c:v>4.549479166666667</c:v>
                </c:pt>
                <c:pt idx="2900">
                  <c:v>4.552083333333333</c:v>
                </c:pt>
                <c:pt idx="2901">
                  <c:v>4.5546875</c:v>
                </c:pt>
                <c:pt idx="2902">
                  <c:v>4.557291666666667</c:v>
                </c:pt>
                <c:pt idx="2903">
                  <c:v>4.559895833333333</c:v>
                </c:pt>
                <c:pt idx="2904">
                  <c:v>4.5625</c:v>
                </c:pt>
                <c:pt idx="2905">
                  <c:v>4.565104166666667</c:v>
                </c:pt>
                <c:pt idx="2906">
                  <c:v>4.567708333333333</c:v>
                </c:pt>
                <c:pt idx="2907">
                  <c:v>4.5703125</c:v>
                </c:pt>
                <c:pt idx="2908">
                  <c:v>4.572916666666667</c:v>
                </c:pt>
                <c:pt idx="2909">
                  <c:v>4.575520833333333</c:v>
                </c:pt>
                <c:pt idx="2910">
                  <c:v>4.578125</c:v>
                </c:pt>
                <c:pt idx="2911">
                  <c:v>4.580729166666667</c:v>
                </c:pt>
                <c:pt idx="2912">
                  <c:v>4.583333333333333</c:v>
                </c:pt>
                <c:pt idx="2913">
                  <c:v>4.5859375</c:v>
                </c:pt>
                <c:pt idx="2914">
                  <c:v>4.588541666666667</c:v>
                </c:pt>
                <c:pt idx="2915">
                  <c:v>4.591145833333333</c:v>
                </c:pt>
                <c:pt idx="2916">
                  <c:v>4.59375</c:v>
                </c:pt>
                <c:pt idx="2917">
                  <c:v>4.596354166666667</c:v>
                </c:pt>
                <c:pt idx="2918">
                  <c:v>4.598958333333333</c:v>
                </c:pt>
                <c:pt idx="2919">
                  <c:v>4.6015625</c:v>
                </c:pt>
                <c:pt idx="2920">
                  <c:v>4.604166666666667</c:v>
                </c:pt>
                <c:pt idx="2921">
                  <c:v>4.606770833333333</c:v>
                </c:pt>
                <c:pt idx="2922">
                  <c:v>4.609375</c:v>
                </c:pt>
                <c:pt idx="2923">
                  <c:v>4.611979166666667</c:v>
                </c:pt>
                <c:pt idx="2924">
                  <c:v>4.614583333333333</c:v>
                </c:pt>
                <c:pt idx="2925">
                  <c:v>4.6171875</c:v>
                </c:pt>
                <c:pt idx="2926">
                  <c:v>4.619791666666667</c:v>
                </c:pt>
                <c:pt idx="2927">
                  <c:v>4.622395833333333</c:v>
                </c:pt>
                <c:pt idx="2928">
                  <c:v>4.625</c:v>
                </c:pt>
                <c:pt idx="2929">
                  <c:v>4.627604166666667</c:v>
                </c:pt>
                <c:pt idx="2930">
                  <c:v>4.630208333333333</c:v>
                </c:pt>
                <c:pt idx="2931">
                  <c:v>4.6328125</c:v>
                </c:pt>
                <c:pt idx="2932">
                  <c:v>4.635416666666667</c:v>
                </c:pt>
                <c:pt idx="2933">
                  <c:v>4.638020833333333</c:v>
                </c:pt>
                <c:pt idx="2934">
                  <c:v>4.640625</c:v>
                </c:pt>
                <c:pt idx="2935">
                  <c:v>4.643229166666667</c:v>
                </c:pt>
                <c:pt idx="2936">
                  <c:v>4.645833333333333</c:v>
                </c:pt>
                <c:pt idx="2937">
                  <c:v>4.6484375</c:v>
                </c:pt>
                <c:pt idx="2938">
                  <c:v>4.651041666666667</c:v>
                </c:pt>
                <c:pt idx="2939">
                  <c:v>4.653645833333333</c:v>
                </c:pt>
                <c:pt idx="2940">
                  <c:v>4.65625</c:v>
                </c:pt>
                <c:pt idx="2941">
                  <c:v>4.658854166666667</c:v>
                </c:pt>
                <c:pt idx="2942">
                  <c:v>4.661458333333333</c:v>
                </c:pt>
                <c:pt idx="2943">
                  <c:v>4.6640625</c:v>
                </c:pt>
                <c:pt idx="2944">
                  <c:v>4.666666666666667</c:v>
                </c:pt>
                <c:pt idx="2945">
                  <c:v>4.669270833333333</c:v>
                </c:pt>
                <c:pt idx="2946">
                  <c:v>4.671875</c:v>
                </c:pt>
                <c:pt idx="2947">
                  <c:v>4.674479166666667</c:v>
                </c:pt>
                <c:pt idx="2948">
                  <c:v>4.677083333333333</c:v>
                </c:pt>
                <c:pt idx="2949">
                  <c:v>4.6796875</c:v>
                </c:pt>
                <c:pt idx="2950">
                  <c:v>4.682291666666667</c:v>
                </c:pt>
                <c:pt idx="2951">
                  <c:v>4.684895833333333</c:v>
                </c:pt>
                <c:pt idx="2952">
                  <c:v>4.6875</c:v>
                </c:pt>
                <c:pt idx="2953">
                  <c:v>4.690104166666667</c:v>
                </c:pt>
                <c:pt idx="2954">
                  <c:v>4.692708333333333</c:v>
                </c:pt>
                <c:pt idx="2955">
                  <c:v>4.6953125</c:v>
                </c:pt>
                <c:pt idx="2956">
                  <c:v>4.697916666666667</c:v>
                </c:pt>
                <c:pt idx="2957">
                  <c:v>4.700520833333333</c:v>
                </c:pt>
                <c:pt idx="2958">
                  <c:v>4.703125</c:v>
                </c:pt>
                <c:pt idx="2959">
                  <c:v>4.705729166666667</c:v>
                </c:pt>
                <c:pt idx="2960">
                  <c:v>4.708333333333333</c:v>
                </c:pt>
                <c:pt idx="2961">
                  <c:v>4.7109375</c:v>
                </c:pt>
                <c:pt idx="2962">
                  <c:v>4.713541666666667</c:v>
                </c:pt>
                <c:pt idx="2963">
                  <c:v>4.716145833333333</c:v>
                </c:pt>
                <c:pt idx="2964">
                  <c:v>4.71875</c:v>
                </c:pt>
                <c:pt idx="2965">
                  <c:v>4.721354166666667</c:v>
                </c:pt>
                <c:pt idx="2966">
                  <c:v>4.723958333333333</c:v>
                </c:pt>
                <c:pt idx="2967">
                  <c:v>4.7265625</c:v>
                </c:pt>
                <c:pt idx="2968">
                  <c:v>4.729166666666667</c:v>
                </c:pt>
                <c:pt idx="2969">
                  <c:v>4.731770833333333</c:v>
                </c:pt>
                <c:pt idx="2970">
                  <c:v>4.734375</c:v>
                </c:pt>
                <c:pt idx="2971">
                  <c:v>4.736979166666667</c:v>
                </c:pt>
                <c:pt idx="2972">
                  <c:v>4.739583333333333</c:v>
                </c:pt>
                <c:pt idx="2973">
                  <c:v>4.7421875</c:v>
                </c:pt>
                <c:pt idx="2974">
                  <c:v>4.744791666666667</c:v>
                </c:pt>
                <c:pt idx="2975">
                  <c:v>4.747395833333333</c:v>
                </c:pt>
                <c:pt idx="2976">
                  <c:v>4.75</c:v>
                </c:pt>
                <c:pt idx="2977">
                  <c:v>4.752604166666667</c:v>
                </c:pt>
                <c:pt idx="2978">
                  <c:v>4.755208333333333</c:v>
                </c:pt>
                <c:pt idx="2979">
                  <c:v>4.7578125</c:v>
                </c:pt>
                <c:pt idx="2980">
                  <c:v>4.760416666666667</c:v>
                </c:pt>
                <c:pt idx="2981">
                  <c:v>4.763020833333333</c:v>
                </c:pt>
                <c:pt idx="2982">
                  <c:v>4.765625</c:v>
                </c:pt>
                <c:pt idx="2983">
                  <c:v>4.768229166666667</c:v>
                </c:pt>
                <c:pt idx="2984">
                  <c:v>4.770833333333333</c:v>
                </c:pt>
                <c:pt idx="2985">
                  <c:v>4.7734375</c:v>
                </c:pt>
                <c:pt idx="2986">
                  <c:v>4.776041666666667</c:v>
                </c:pt>
                <c:pt idx="2987">
                  <c:v>4.778645833333333</c:v>
                </c:pt>
                <c:pt idx="2988">
                  <c:v>4.78125</c:v>
                </c:pt>
                <c:pt idx="2989">
                  <c:v>4.783854166666667</c:v>
                </c:pt>
                <c:pt idx="2990">
                  <c:v>4.786458333333333</c:v>
                </c:pt>
                <c:pt idx="2991">
                  <c:v>4.7890625</c:v>
                </c:pt>
                <c:pt idx="2992">
                  <c:v>4.791666666666667</c:v>
                </c:pt>
                <c:pt idx="2993">
                  <c:v>4.794270833333333</c:v>
                </c:pt>
                <c:pt idx="2994">
                  <c:v>4.796875</c:v>
                </c:pt>
                <c:pt idx="2995">
                  <c:v>4.799479166666667</c:v>
                </c:pt>
                <c:pt idx="2996">
                  <c:v>4.802083333333333</c:v>
                </c:pt>
                <c:pt idx="2997">
                  <c:v>4.8046875</c:v>
                </c:pt>
                <c:pt idx="2998">
                  <c:v>4.807291666666667</c:v>
                </c:pt>
                <c:pt idx="2999">
                  <c:v>4.809895833333333</c:v>
                </c:pt>
                <c:pt idx="3000">
                  <c:v>4.8125</c:v>
                </c:pt>
                <c:pt idx="3001">
                  <c:v>4.815104166666667</c:v>
                </c:pt>
                <c:pt idx="3002">
                  <c:v>4.817708333333333</c:v>
                </c:pt>
                <c:pt idx="3003">
                  <c:v>4.8203125</c:v>
                </c:pt>
                <c:pt idx="3004">
                  <c:v>4.822916666666667</c:v>
                </c:pt>
                <c:pt idx="3005">
                  <c:v>4.825520833333333</c:v>
                </c:pt>
                <c:pt idx="3006">
                  <c:v>4.828125</c:v>
                </c:pt>
                <c:pt idx="3007">
                  <c:v>4.830729166666667</c:v>
                </c:pt>
                <c:pt idx="3008">
                  <c:v>4.833333333333333</c:v>
                </c:pt>
                <c:pt idx="3009">
                  <c:v>4.8359375</c:v>
                </c:pt>
                <c:pt idx="3010">
                  <c:v>4.838541666666667</c:v>
                </c:pt>
                <c:pt idx="3011">
                  <c:v>4.841145833333333</c:v>
                </c:pt>
                <c:pt idx="3012">
                  <c:v>4.84375</c:v>
                </c:pt>
                <c:pt idx="3013">
                  <c:v>4.846354166666667</c:v>
                </c:pt>
                <c:pt idx="3014">
                  <c:v>4.848958333333333</c:v>
                </c:pt>
                <c:pt idx="3015">
                  <c:v>4.8515625</c:v>
                </c:pt>
                <c:pt idx="3016">
                  <c:v>4.854166666666667</c:v>
                </c:pt>
                <c:pt idx="3017">
                  <c:v>4.856770833333333</c:v>
                </c:pt>
                <c:pt idx="3018">
                  <c:v>4.859375</c:v>
                </c:pt>
                <c:pt idx="3019">
                  <c:v>4.861979166666667</c:v>
                </c:pt>
                <c:pt idx="3020">
                  <c:v>4.864583333333333</c:v>
                </c:pt>
                <c:pt idx="3021">
                  <c:v>4.8671875</c:v>
                </c:pt>
                <c:pt idx="3022">
                  <c:v>4.869791666666667</c:v>
                </c:pt>
                <c:pt idx="3023">
                  <c:v>4.872395833333333</c:v>
                </c:pt>
                <c:pt idx="3024">
                  <c:v>4.875</c:v>
                </c:pt>
                <c:pt idx="3025">
                  <c:v>4.877604166666667</c:v>
                </c:pt>
                <c:pt idx="3026">
                  <c:v>4.880208333333333</c:v>
                </c:pt>
                <c:pt idx="3027">
                  <c:v>4.8828125</c:v>
                </c:pt>
                <c:pt idx="3028">
                  <c:v>4.885416666666667</c:v>
                </c:pt>
                <c:pt idx="3029">
                  <c:v>4.888020833333333</c:v>
                </c:pt>
                <c:pt idx="3030">
                  <c:v>4.890625</c:v>
                </c:pt>
                <c:pt idx="3031">
                  <c:v>4.893229166666667</c:v>
                </c:pt>
                <c:pt idx="3032">
                  <c:v>4.895833333333333</c:v>
                </c:pt>
                <c:pt idx="3033">
                  <c:v>4.8984375</c:v>
                </c:pt>
                <c:pt idx="3034">
                  <c:v>4.901041666666667</c:v>
                </c:pt>
                <c:pt idx="3035">
                  <c:v>4.903645833333333</c:v>
                </c:pt>
                <c:pt idx="3036">
                  <c:v>4.90625</c:v>
                </c:pt>
                <c:pt idx="3037">
                  <c:v>4.908854166666667</c:v>
                </c:pt>
                <c:pt idx="3038">
                  <c:v>4.911458333333333</c:v>
                </c:pt>
                <c:pt idx="3039">
                  <c:v>4.9140625</c:v>
                </c:pt>
                <c:pt idx="3040">
                  <c:v>4.916666666666667</c:v>
                </c:pt>
                <c:pt idx="3041">
                  <c:v>4.919270833333333</c:v>
                </c:pt>
                <c:pt idx="3042">
                  <c:v>4.921875</c:v>
                </c:pt>
                <c:pt idx="3043">
                  <c:v>4.924479166666667</c:v>
                </c:pt>
                <c:pt idx="3044">
                  <c:v>4.927083333333333</c:v>
                </c:pt>
                <c:pt idx="3045">
                  <c:v>4.9296875</c:v>
                </c:pt>
                <c:pt idx="3046">
                  <c:v>4.932291666666667</c:v>
                </c:pt>
                <c:pt idx="3047">
                  <c:v>4.934895833333333</c:v>
                </c:pt>
                <c:pt idx="3048">
                  <c:v>4.9375</c:v>
                </c:pt>
                <c:pt idx="3049">
                  <c:v>4.940104166666667</c:v>
                </c:pt>
                <c:pt idx="3050">
                  <c:v>4.942708333333333</c:v>
                </c:pt>
                <c:pt idx="3051">
                  <c:v>4.9453125</c:v>
                </c:pt>
                <c:pt idx="3052">
                  <c:v>4.947916666666667</c:v>
                </c:pt>
                <c:pt idx="3053">
                  <c:v>4.950520833333333</c:v>
                </c:pt>
                <c:pt idx="3054">
                  <c:v>4.953125</c:v>
                </c:pt>
                <c:pt idx="3055">
                  <c:v>4.955729166666667</c:v>
                </c:pt>
                <c:pt idx="3056">
                  <c:v>4.958333333333333</c:v>
                </c:pt>
                <c:pt idx="3057">
                  <c:v>4.9609375</c:v>
                </c:pt>
                <c:pt idx="3058">
                  <c:v>4.963541666666667</c:v>
                </c:pt>
                <c:pt idx="3059">
                  <c:v>4.966145833333333</c:v>
                </c:pt>
                <c:pt idx="3060">
                  <c:v>4.96875</c:v>
                </c:pt>
                <c:pt idx="3061">
                  <c:v>4.971354166666667</c:v>
                </c:pt>
                <c:pt idx="3062">
                  <c:v>4.973958333333333</c:v>
                </c:pt>
                <c:pt idx="3063">
                  <c:v>4.9765625</c:v>
                </c:pt>
                <c:pt idx="3064">
                  <c:v>4.979166666666667</c:v>
                </c:pt>
                <c:pt idx="3065">
                  <c:v>4.981770833333333</c:v>
                </c:pt>
                <c:pt idx="3066">
                  <c:v>4.984375</c:v>
                </c:pt>
                <c:pt idx="3067">
                  <c:v>4.986979166666667</c:v>
                </c:pt>
                <c:pt idx="3068">
                  <c:v>4.989583333333333</c:v>
                </c:pt>
                <c:pt idx="3069">
                  <c:v>4.9921875</c:v>
                </c:pt>
                <c:pt idx="3070">
                  <c:v>4.994791666666667</c:v>
                </c:pt>
                <c:pt idx="3071">
                  <c:v>4.997395833333333</c:v>
                </c:pt>
                <c:pt idx="3072">
                  <c:v>5</c:v>
                </c:pt>
                <c:pt idx="3073">
                  <c:v>5.0026041666666661</c:v>
                </c:pt>
                <c:pt idx="3074">
                  <c:v>5.0052083333333339</c:v>
                </c:pt>
                <c:pt idx="3075">
                  <c:v>5.0078125</c:v>
                </c:pt>
                <c:pt idx="3076">
                  <c:v>5.0104166666666661</c:v>
                </c:pt>
                <c:pt idx="3077">
                  <c:v>5.0130208333333339</c:v>
                </c:pt>
                <c:pt idx="3078">
                  <c:v>5.015625</c:v>
                </c:pt>
                <c:pt idx="3079">
                  <c:v>5.0182291666666661</c:v>
                </c:pt>
                <c:pt idx="3080">
                  <c:v>5.0208333333333339</c:v>
                </c:pt>
                <c:pt idx="3081">
                  <c:v>5.0234375</c:v>
                </c:pt>
                <c:pt idx="3082">
                  <c:v>5.0260416666666661</c:v>
                </c:pt>
                <c:pt idx="3083">
                  <c:v>5.0286458333333339</c:v>
                </c:pt>
                <c:pt idx="3084">
                  <c:v>5.03125</c:v>
                </c:pt>
                <c:pt idx="3085">
                  <c:v>5.0338541666666661</c:v>
                </c:pt>
                <c:pt idx="3086">
                  <c:v>5.0364583333333339</c:v>
                </c:pt>
                <c:pt idx="3087">
                  <c:v>5.0390625</c:v>
                </c:pt>
                <c:pt idx="3088">
                  <c:v>5.0416666666666661</c:v>
                </c:pt>
                <c:pt idx="3089">
                  <c:v>5.0442708333333339</c:v>
                </c:pt>
                <c:pt idx="3090">
                  <c:v>5.046875</c:v>
                </c:pt>
                <c:pt idx="3091">
                  <c:v>5.0494791666666661</c:v>
                </c:pt>
                <c:pt idx="3092">
                  <c:v>5.0520833333333339</c:v>
                </c:pt>
                <c:pt idx="3093">
                  <c:v>5.0546875</c:v>
                </c:pt>
                <c:pt idx="3094">
                  <c:v>5.0572916666666661</c:v>
                </c:pt>
                <c:pt idx="3095">
                  <c:v>5.0598958333333339</c:v>
                </c:pt>
                <c:pt idx="3096">
                  <c:v>5.0625</c:v>
                </c:pt>
                <c:pt idx="3097">
                  <c:v>5.0651041666666661</c:v>
                </c:pt>
                <c:pt idx="3098">
                  <c:v>5.0677083333333339</c:v>
                </c:pt>
                <c:pt idx="3099">
                  <c:v>5.0703125</c:v>
                </c:pt>
                <c:pt idx="3100">
                  <c:v>5.0729166666666661</c:v>
                </c:pt>
                <c:pt idx="3101">
                  <c:v>5.0755208333333339</c:v>
                </c:pt>
                <c:pt idx="3102">
                  <c:v>5.078125</c:v>
                </c:pt>
                <c:pt idx="3103">
                  <c:v>5.0807291666666661</c:v>
                </c:pt>
                <c:pt idx="3104">
                  <c:v>5.0833333333333339</c:v>
                </c:pt>
                <c:pt idx="3105">
                  <c:v>5.0859375</c:v>
                </c:pt>
                <c:pt idx="3106">
                  <c:v>5.0885416666666661</c:v>
                </c:pt>
                <c:pt idx="3107">
                  <c:v>5.0911458333333339</c:v>
                </c:pt>
                <c:pt idx="3108">
                  <c:v>5.09375</c:v>
                </c:pt>
                <c:pt idx="3109">
                  <c:v>5.0963541666666661</c:v>
                </c:pt>
                <c:pt idx="3110">
                  <c:v>5.0989583333333339</c:v>
                </c:pt>
                <c:pt idx="3111">
                  <c:v>5.1015625</c:v>
                </c:pt>
                <c:pt idx="3112">
                  <c:v>5.1041666666666661</c:v>
                </c:pt>
                <c:pt idx="3113">
                  <c:v>5.1067708333333339</c:v>
                </c:pt>
                <c:pt idx="3114">
                  <c:v>5.109375</c:v>
                </c:pt>
                <c:pt idx="3115">
                  <c:v>5.1119791666666661</c:v>
                </c:pt>
                <c:pt idx="3116">
                  <c:v>5.1145833333333339</c:v>
                </c:pt>
                <c:pt idx="3117">
                  <c:v>5.1171875</c:v>
                </c:pt>
                <c:pt idx="3118">
                  <c:v>5.1197916666666661</c:v>
                </c:pt>
                <c:pt idx="3119">
                  <c:v>5.1223958333333339</c:v>
                </c:pt>
                <c:pt idx="3120">
                  <c:v>5.125</c:v>
                </c:pt>
                <c:pt idx="3121">
                  <c:v>5.1276041666666661</c:v>
                </c:pt>
                <c:pt idx="3122">
                  <c:v>5.1302083333333339</c:v>
                </c:pt>
                <c:pt idx="3123">
                  <c:v>5.1328125</c:v>
                </c:pt>
                <c:pt idx="3124">
                  <c:v>5.1354166666666661</c:v>
                </c:pt>
                <c:pt idx="3125">
                  <c:v>5.1380208333333339</c:v>
                </c:pt>
                <c:pt idx="3126">
                  <c:v>5.140625</c:v>
                </c:pt>
                <c:pt idx="3127">
                  <c:v>5.1432291666666661</c:v>
                </c:pt>
                <c:pt idx="3128">
                  <c:v>5.1458333333333339</c:v>
                </c:pt>
                <c:pt idx="3129">
                  <c:v>5.1484375</c:v>
                </c:pt>
                <c:pt idx="3130">
                  <c:v>5.1510416666666661</c:v>
                </c:pt>
                <c:pt idx="3131">
                  <c:v>5.1536458333333339</c:v>
                </c:pt>
                <c:pt idx="3132">
                  <c:v>5.15625</c:v>
                </c:pt>
                <c:pt idx="3133">
                  <c:v>5.1588541666666661</c:v>
                </c:pt>
                <c:pt idx="3134">
                  <c:v>5.1614583333333339</c:v>
                </c:pt>
                <c:pt idx="3135">
                  <c:v>5.1640625</c:v>
                </c:pt>
                <c:pt idx="3136">
                  <c:v>5.1666666666666661</c:v>
                </c:pt>
                <c:pt idx="3137">
                  <c:v>5.1692708333333339</c:v>
                </c:pt>
                <c:pt idx="3138">
                  <c:v>5.171875</c:v>
                </c:pt>
                <c:pt idx="3139">
                  <c:v>5.1744791666666661</c:v>
                </c:pt>
                <c:pt idx="3140">
                  <c:v>5.1770833333333339</c:v>
                </c:pt>
                <c:pt idx="3141">
                  <c:v>5.1796875</c:v>
                </c:pt>
                <c:pt idx="3142">
                  <c:v>5.1822916666666661</c:v>
                </c:pt>
                <c:pt idx="3143">
                  <c:v>5.1848958333333339</c:v>
                </c:pt>
                <c:pt idx="3144">
                  <c:v>5.1875</c:v>
                </c:pt>
                <c:pt idx="3145">
                  <c:v>5.1901041666666661</c:v>
                </c:pt>
                <c:pt idx="3146">
                  <c:v>5.1927083333333339</c:v>
                </c:pt>
                <c:pt idx="3147">
                  <c:v>5.1953125</c:v>
                </c:pt>
                <c:pt idx="3148">
                  <c:v>5.1979166666666661</c:v>
                </c:pt>
                <c:pt idx="3149">
                  <c:v>5.2005208333333339</c:v>
                </c:pt>
                <c:pt idx="3150">
                  <c:v>5.203125</c:v>
                </c:pt>
                <c:pt idx="3151">
                  <c:v>5.2057291666666661</c:v>
                </c:pt>
                <c:pt idx="3152">
                  <c:v>5.2083333333333339</c:v>
                </c:pt>
                <c:pt idx="3153">
                  <c:v>5.2109375</c:v>
                </c:pt>
                <c:pt idx="3154">
                  <c:v>5.2135416666666661</c:v>
                </c:pt>
                <c:pt idx="3155">
                  <c:v>5.2161458333333339</c:v>
                </c:pt>
                <c:pt idx="3156">
                  <c:v>5.21875</c:v>
                </c:pt>
                <c:pt idx="3157">
                  <c:v>5.2213541666666661</c:v>
                </c:pt>
                <c:pt idx="3158">
                  <c:v>5.2239583333333339</c:v>
                </c:pt>
                <c:pt idx="3159">
                  <c:v>5.2265625</c:v>
                </c:pt>
                <c:pt idx="3160">
                  <c:v>5.2291666666666661</c:v>
                </c:pt>
                <c:pt idx="3161">
                  <c:v>5.2317708333333339</c:v>
                </c:pt>
                <c:pt idx="3162">
                  <c:v>5.234375</c:v>
                </c:pt>
                <c:pt idx="3163">
                  <c:v>5.2369791666666661</c:v>
                </c:pt>
                <c:pt idx="3164">
                  <c:v>5.2395833333333339</c:v>
                </c:pt>
                <c:pt idx="3165">
                  <c:v>5.2421875</c:v>
                </c:pt>
                <c:pt idx="3166">
                  <c:v>5.2447916666666661</c:v>
                </c:pt>
                <c:pt idx="3167">
                  <c:v>5.2473958333333339</c:v>
                </c:pt>
                <c:pt idx="3168">
                  <c:v>5.25</c:v>
                </c:pt>
                <c:pt idx="3169">
                  <c:v>5.2526041666666661</c:v>
                </c:pt>
                <c:pt idx="3170">
                  <c:v>5.2552083333333339</c:v>
                </c:pt>
                <c:pt idx="3171">
                  <c:v>5.2578125</c:v>
                </c:pt>
                <c:pt idx="3172">
                  <c:v>5.2604166666666661</c:v>
                </c:pt>
                <c:pt idx="3173">
                  <c:v>5.2630208333333339</c:v>
                </c:pt>
                <c:pt idx="3174">
                  <c:v>5.265625</c:v>
                </c:pt>
                <c:pt idx="3175">
                  <c:v>5.2682291666666661</c:v>
                </c:pt>
                <c:pt idx="3176">
                  <c:v>5.2708333333333339</c:v>
                </c:pt>
                <c:pt idx="3177">
                  <c:v>5.2734375</c:v>
                </c:pt>
                <c:pt idx="3178">
                  <c:v>5.2760416666666661</c:v>
                </c:pt>
                <c:pt idx="3179">
                  <c:v>5.2786458333333339</c:v>
                </c:pt>
                <c:pt idx="3180">
                  <c:v>5.28125</c:v>
                </c:pt>
                <c:pt idx="3181">
                  <c:v>5.2838541666666661</c:v>
                </c:pt>
                <c:pt idx="3182">
                  <c:v>5.2864583333333339</c:v>
                </c:pt>
                <c:pt idx="3183">
                  <c:v>5.2890625</c:v>
                </c:pt>
                <c:pt idx="3184">
                  <c:v>5.2916666666666661</c:v>
                </c:pt>
                <c:pt idx="3185">
                  <c:v>5.2942708333333339</c:v>
                </c:pt>
                <c:pt idx="3186">
                  <c:v>5.296875</c:v>
                </c:pt>
                <c:pt idx="3187">
                  <c:v>5.2994791666666661</c:v>
                </c:pt>
                <c:pt idx="3188">
                  <c:v>5.3020833333333339</c:v>
                </c:pt>
                <c:pt idx="3189">
                  <c:v>5.3046875</c:v>
                </c:pt>
                <c:pt idx="3190">
                  <c:v>5.3072916666666661</c:v>
                </c:pt>
                <c:pt idx="3191">
                  <c:v>5.3098958333333339</c:v>
                </c:pt>
                <c:pt idx="3192">
                  <c:v>5.3125</c:v>
                </c:pt>
                <c:pt idx="3193">
                  <c:v>5.3151041666666661</c:v>
                </c:pt>
                <c:pt idx="3194">
                  <c:v>5.3177083333333339</c:v>
                </c:pt>
                <c:pt idx="3195">
                  <c:v>5.3203125</c:v>
                </c:pt>
                <c:pt idx="3196">
                  <c:v>5.3229166666666661</c:v>
                </c:pt>
                <c:pt idx="3197">
                  <c:v>5.3255208333333339</c:v>
                </c:pt>
                <c:pt idx="3198">
                  <c:v>5.328125</c:v>
                </c:pt>
                <c:pt idx="3199">
                  <c:v>5.3307291666666661</c:v>
                </c:pt>
                <c:pt idx="3200">
                  <c:v>5.3333333333333339</c:v>
                </c:pt>
                <c:pt idx="3201">
                  <c:v>5.3359375</c:v>
                </c:pt>
                <c:pt idx="3202">
                  <c:v>5.3385416666666661</c:v>
                </c:pt>
                <c:pt idx="3203">
                  <c:v>5.3411458333333339</c:v>
                </c:pt>
                <c:pt idx="3204">
                  <c:v>5.34375</c:v>
                </c:pt>
                <c:pt idx="3205">
                  <c:v>5.3463541666666661</c:v>
                </c:pt>
                <c:pt idx="3206">
                  <c:v>5.3489583333333339</c:v>
                </c:pt>
                <c:pt idx="3207">
                  <c:v>5.3515625</c:v>
                </c:pt>
                <c:pt idx="3208">
                  <c:v>5.3541666666666661</c:v>
                </c:pt>
                <c:pt idx="3209">
                  <c:v>5.3567708333333339</c:v>
                </c:pt>
                <c:pt idx="3210">
                  <c:v>5.359375</c:v>
                </c:pt>
                <c:pt idx="3211">
                  <c:v>5.3619791666666661</c:v>
                </c:pt>
                <c:pt idx="3212">
                  <c:v>5.3645833333333339</c:v>
                </c:pt>
                <c:pt idx="3213">
                  <c:v>5.3671875</c:v>
                </c:pt>
                <c:pt idx="3214">
                  <c:v>5.3697916666666661</c:v>
                </c:pt>
                <c:pt idx="3215">
                  <c:v>5.3723958333333339</c:v>
                </c:pt>
                <c:pt idx="3216">
                  <c:v>5.375</c:v>
                </c:pt>
                <c:pt idx="3217">
                  <c:v>5.3776041666666661</c:v>
                </c:pt>
                <c:pt idx="3218">
                  <c:v>5.3802083333333339</c:v>
                </c:pt>
                <c:pt idx="3219">
                  <c:v>5.3828125</c:v>
                </c:pt>
                <c:pt idx="3220">
                  <c:v>5.3854166666666661</c:v>
                </c:pt>
                <c:pt idx="3221">
                  <c:v>5.3880208333333339</c:v>
                </c:pt>
                <c:pt idx="3222">
                  <c:v>5.390625</c:v>
                </c:pt>
                <c:pt idx="3223">
                  <c:v>5.3932291666666661</c:v>
                </c:pt>
                <c:pt idx="3224">
                  <c:v>5.3958333333333339</c:v>
                </c:pt>
                <c:pt idx="3225">
                  <c:v>5.3984375</c:v>
                </c:pt>
                <c:pt idx="3226">
                  <c:v>5.4010416666666661</c:v>
                </c:pt>
                <c:pt idx="3227">
                  <c:v>5.4036458333333339</c:v>
                </c:pt>
                <c:pt idx="3228">
                  <c:v>5.40625</c:v>
                </c:pt>
                <c:pt idx="3229">
                  <c:v>5.4088541666666661</c:v>
                </c:pt>
                <c:pt idx="3230">
                  <c:v>5.4114583333333339</c:v>
                </c:pt>
                <c:pt idx="3231">
                  <c:v>5.4140625</c:v>
                </c:pt>
                <c:pt idx="3232">
                  <c:v>5.4166666666666661</c:v>
                </c:pt>
                <c:pt idx="3233">
                  <c:v>5.4192708333333339</c:v>
                </c:pt>
                <c:pt idx="3234">
                  <c:v>5.421875</c:v>
                </c:pt>
                <c:pt idx="3235">
                  <c:v>5.4244791666666661</c:v>
                </c:pt>
                <c:pt idx="3236">
                  <c:v>5.4270833333333339</c:v>
                </c:pt>
                <c:pt idx="3237">
                  <c:v>5.4296875</c:v>
                </c:pt>
                <c:pt idx="3238">
                  <c:v>5.4322916666666661</c:v>
                </c:pt>
                <c:pt idx="3239">
                  <c:v>5.4348958333333339</c:v>
                </c:pt>
                <c:pt idx="3240">
                  <c:v>5.4375</c:v>
                </c:pt>
                <c:pt idx="3241">
                  <c:v>5.4401041666666661</c:v>
                </c:pt>
                <c:pt idx="3242">
                  <c:v>5.4427083333333339</c:v>
                </c:pt>
                <c:pt idx="3243">
                  <c:v>5.4453125</c:v>
                </c:pt>
                <c:pt idx="3244">
                  <c:v>5.4479166666666661</c:v>
                </c:pt>
                <c:pt idx="3245">
                  <c:v>5.4505208333333339</c:v>
                </c:pt>
                <c:pt idx="3246">
                  <c:v>5.453125</c:v>
                </c:pt>
                <c:pt idx="3247">
                  <c:v>5.4557291666666661</c:v>
                </c:pt>
                <c:pt idx="3248">
                  <c:v>5.4583333333333339</c:v>
                </c:pt>
                <c:pt idx="3249">
                  <c:v>5.4609375</c:v>
                </c:pt>
                <c:pt idx="3250">
                  <c:v>5.4635416666666661</c:v>
                </c:pt>
                <c:pt idx="3251">
                  <c:v>5.4661458333333339</c:v>
                </c:pt>
                <c:pt idx="3252">
                  <c:v>5.46875</c:v>
                </c:pt>
                <c:pt idx="3253">
                  <c:v>5.4713541666666661</c:v>
                </c:pt>
                <c:pt idx="3254">
                  <c:v>5.4739583333333339</c:v>
                </c:pt>
                <c:pt idx="3255">
                  <c:v>5.4765625</c:v>
                </c:pt>
                <c:pt idx="3256">
                  <c:v>5.4791666666666661</c:v>
                </c:pt>
                <c:pt idx="3257">
                  <c:v>5.4817708333333339</c:v>
                </c:pt>
                <c:pt idx="3258">
                  <c:v>5.484375</c:v>
                </c:pt>
                <c:pt idx="3259">
                  <c:v>5.4869791666666661</c:v>
                </c:pt>
                <c:pt idx="3260">
                  <c:v>5.4895833333333339</c:v>
                </c:pt>
                <c:pt idx="3261">
                  <c:v>5.4921875</c:v>
                </c:pt>
                <c:pt idx="3262">
                  <c:v>5.4947916666666661</c:v>
                </c:pt>
                <c:pt idx="3263">
                  <c:v>5.4973958333333339</c:v>
                </c:pt>
                <c:pt idx="3264">
                  <c:v>5.5</c:v>
                </c:pt>
                <c:pt idx="3265">
                  <c:v>5.5026041666666661</c:v>
                </c:pt>
                <c:pt idx="3266">
                  <c:v>5.5052083333333339</c:v>
                </c:pt>
                <c:pt idx="3267">
                  <c:v>5.5078125</c:v>
                </c:pt>
                <c:pt idx="3268">
                  <c:v>5.5104166666666661</c:v>
                </c:pt>
                <c:pt idx="3269">
                  <c:v>5.5130208333333339</c:v>
                </c:pt>
                <c:pt idx="3270">
                  <c:v>5.515625</c:v>
                </c:pt>
                <c:pt idx="3271">
                  <c:v>5.5182291666666661</c:v>
                </c:pt>
                <c:pt idx="3272">
                  <c:v>5.5208333333333339</c:v>
                </c:pt>
                <c:pt idx="3273">
                  <c:v>5.5234375</c:v>
                </c:pt>
                <c:pt idx="3274">
                  <c:v>5.5260416666666661</c:v>
                </c:pt>
                <c:pt idx="3275">
                  <c:v>5.5286458333333339</c:v>
                </c:pt>
                <c:pt idx="3276">
                  <c:v>5.53125</c:v>
                </c:pt>
                <c:pt idx="3277">
                  <c:v>5.5338541666666661</c:v>
                </c:pt>
                <c:pt idx="3278">
                  <c:v>5.5364583333333339</c:v>
                </c:pt>
                <c:pt idx="3279">
                  <c:v>5.5390625</c:v>
                </c:pt>
                <c:pt idx="3280">
                  <c:v>5.5416666666666661</c:v>
                </c:pt>
                <c:pt idx="3281">
                  <c:v>5.5442708333333339</c:v>
                </c:pt>
                <c:pt idx="3282">
                  <c:v>5.546875</c:v>
                </c:pt>
                <c:pt idx="3283">
                  <c:v>5.5494791666666661</c:v>
                </c:pt>
                <c:pt idx="3284">
                  <c:v>5.5520833333333339</c:v>
                </c:pt>
                <c:pt idx="3285">
                  <c:v>5.5546875</c:v>
                </c:pt>
                <c:pt idx="3286">
                  <c:v>5.5572916666666661</c:v>
                </c:pt>
                <c:pt idx="3287">
                  <c:v>5.5598958333333339</c:v>
                </c:pt>
                <c:pt idx="3288">
                  <c:v>5.5625</c:v>
                </c:pt>
                <c:pt idx="3289">
                  <c:v>5.5651041666666661</c:v>
                </c:pt>
                <c:pt idx="3290">
                  <c:v>5.5677083333333339</c:v>
                </c:pt>
                <c:pt idx="3291">
                  <c:v>5.5703125</c:v>
                </c:pt>
                <c:pt idx="3292">
                  <c:v>5.5729166666666661</c:v>
                </c:pt>
                <c:pt idx="3293">
                  <c:v>5.5755208333333339</c:v>
                </c:pt>
                <c:pt idx="3294">
                  <c:v>5.578125</c:v>
                </c:pt>
                <c:pt idx="3295">
                  <c:v>5.5807291666666661</c:v>
                </c:pt>
                <c:pt idx="3296">
                  <c:v>5.5833333333333339</c:v>
                </c:pt>
                <c:pt idx="3297">
                  <c:v>5.5859375</c:v>
                </c:pt>
                <c:pt idx="3298">
                  <c:v>5.5885416666666661</c:v>
                </c:pt>
                <c:pt idx="3299">
                  <c:v>5.5911458333333339</c:v>
                </c:pt>
                <c:pt idx="3300">
                  <c:v>5.59375</c:v>
                </c:pt>
                <c:pt idx="3301">
                  <c:v>5.5963541666666661</c:v>
                </c:pt>
                <c:pt idx="3302">
                  <c:v>5.5989583333333339</c:v>
                </c:pt>
                <c:pt idx="3303">
                  <c:v>5.6015625</c:v>
                </c:pt>
                <c:pt idx="3304">
                  <c:v>5.6041666666666661</c:v>
                </c:pt>
                <c:pt idx="3305">
                  <c:v>5.6067708333333339</c:v>
                </c:pt>
                <c:pt idx="3306">
                  <c:v>5.609375</c:v>
                </c:pt>
                <c:pt idx="3307">
                  <c:v>5.6119791666666661</c:v>
                </c:pt>
                <c:pt idx="3308">
                  <c:v>5.6145833333333339</c:v>
                </c:pt>
                <c:pt idx="3309">
                  <c:v>5.6171875</c:v>
                </c:pt>
                <c:pt idx="3310">
                  <c:v>5.6197916666666661</c:v>
                </c:pt>
                <c:pt idx="3311">
                  <c:v>5.6223958333333339</c:v>
                </c:pt>
                <c:pt idx="3312">
                  <c:v>5.625</c:v>
                </c:pt>
                <c:pt idx="3313">
                  <c:v>5.6276041666666661</c:v>
                </c:pt>
                <c:pt idx="3314">
                  <c:v>5.6302083333333339</c:v>
                </c:pt>
                <c:pt idx="3315">
                  <c:v>5.6328125</c:v>
                </c:pt>
                <c:pt idx="3316">
                  <c:v>5.6354166666666661</c:v>
                </c:pt>
                <c:pt idx="3317">
                  <c:v>5.6380208333333339</c:v>
                </c:pt>
                <c:pt idx="3318">
                  <c:v>5.640625</c:v>
                </c:pt>
                <c:pt idx="3319">
                  <c:v>5.6432291666666661</c:v>
                </c:pt>
                <c:pt idx="3320">
                  <c:v>5.6458333333333339</c:v>
                </c:pt>
                <c:pt idx="3321">
                  <c:v>5.6484375</c:v>
                </c:pt>
                <c:pt idx="3322">
                  <c:v>5.6510416666666661</c:v>
                </c:pt>
                <c:pt idx="3323">
                  <c:v>5.6536458333333339</c:v>
                </c:pt>
                <c:pt idx="3324">
                  <c:v>5.65625</c:v>
                </c:pt>
                <c:pt idx="3325">
                  <c:v>5.6588541666666661</c:v>
                </c:pt>
                <c:pt idx="3326">
                  <c:v>5.6614583333333339</c:v>
                </c:pt>
                <c:pt idx="3327">
                  <c:v>5.6640625</c:v>
                </c:pt>
                <c:pt idx="3328">
                  <c:v>5.6666666666666661</c:v>
                </c:pt>
                <c:pt idx="3329">
                  <c:v>5.6692708333333339</c:v>
                </c:pt>
                <c:pt idx="3330">
                  <c:v>5.671875</c:v>
                </c:pt>
                <c:pt idx="3331">
                  <c:v>5.6744791666666661</c:v>
                </c:pt>
                <c:pt idx="3332">
                  <c:v>5.6770833333333339</c:v>
                </c:pt>
                <c:pt idx="3333">
                  <c:v>5.6796875</c:v>
                </c:pt>
                <c:pt idx="3334">
                  <c:v>5.6822916666666661</c:v>
                </c:pt>
                <c:pt idx="3335">
                  <c:v>5.6848958333333339</c:v>
                </c:pt>
                <c:pt idx="3336">
                  <c:v>5.6875</c:v>
                </c:pt>
                <c:pt idx="3337">
                  <c:v>5.6901041666666661</c:v>
                </c:pt>
                <c:pt idx="3338">
                  <c:v>5.6927083333333339</c:v>
                </c:pt>
                <c:pt idx="3339">
                  <c:v>5.6953125</c:v>
                </c:pt>
                <c:pt idx="3340">
                  <c:v>5.6979166666666661</c:v>
                </c:pt>
                <c:pt idx="3341">
                  <c:v>5.7005208333333339</c:v>
                </c:pt>
                <c:pt idx="3342">
                  <c:v>5.703125</c:v>
                </c:pt>
                <c:pt idx="3343">
                  <c:v>5.7057291666666661</c:v>
                </c:pt>
                <c:pt idx="3344">
                  <c:v>5.7083333333333339</c:v>
                </c:pt>
                <c:pt idx="3345">
                  <c:v>5.7109375</c:v>
                </c:pt>
                <c:pt idx="3346">
                  <c:v>5.7135416666666661</c:v>
                </c:pt>
                <c:pt idx="3347">
                  <c:v>5.7161458333333339</c:v>
                </c:pt>
                <c:pt idx="3348">
                  <c:v>5.71875</c:v>
                </c:pt>
                <c:pt idx="3349">
                  <c:v>5.7213541666666661</c:v>
                </c:pt>
                <c:pt idx="3350">
                  <c:v>5.7239583333333339</c:v>
                </c:pt>
                <c:pt idx="3351">
                  <c:v>5.7265625</c:v>
                </c:pt>
                <c:pt idx="3352">
                  <c:v>5.7291666666666661</c:v>
                </c:pt>
                <c:pt idx="3353">
                  <c:v>5.7317708333333339</c:v>
                </c:pt>
                <c:pt idx="3354">
                  <c:v>5.734375</c:v>
                </c:pt>
                <c:pt idx="3355">
                  <c:v>5.7369791666666661</c:v>
                </c:pt>
                <c:pt idx="3356">
                  <c:v>5.7395833333333339</c:v>
                </c:pt>
                <c:pt idx="3357">
                  <c:v>5.7421875</c:v>
                </c:pt>
                <c:pt idx="3358">
                  <c:v>5.7447916666666661</c:v>
                </c:pt>
                <c:pt idx="3359">
                  <c:v>5.7473958333333339</c:v>
                </c:pt>
                <c:pt idx="3360">
                  <c:v>5.75</c:v>
                </c:pt>
                <c:pt idx="3361">
                  <c:v>5.7526041666666661</c:v>
                </c:pt>
                <c:pt idx="3362">
                  <c:v>5.7552083333333339</c:v>
                </c:pt>
                <c:pt idx="3363">
                  <c:v>5.7578125</c:v>
                </c:pt>
                <c:pt idx="3364">
                  <c:v>5.7604166666666661</c:v>
                </c:pt>
                <c:pt idx="3365">
                  <c:v>5.7630208333333339</c:v>
                </c:pt>
                <c:pt idx="3366">
                  <c:v>5.765625</c:v>
                </c:pt>
                <c:pt idx="3367">
                  <c:v>5.7682291666666661</c:v>
                </c:pt>
                <c:pt idx="3368">
                  <c:v>5.7708333333333339</c:v>
                </c:pt>
                <c:pt idx="3369">
                  <c:v>5.7734375</c:v>
                </c:pt>
                <c:pt idx="3370">
                  <c:v>5.7760416666666661</c:v>
                </c:pt>
                <c:pt idx="3371">
                  <c:v>5.7786458333333339</c:v>
                </c:pt>
                <c:pt idx="3372">
                  <c:v>5.78125</c:v>
                </c:pt>
                <c:pt idx="3373">
                  <c:v>5.7838541666666661</c:v>
                </c:pt>
                <c:pt idx="3374">
                  <c:v>5.7864583333333339</c:v>
                </c:pt>
                <c:pt idx="3375">
                  <c:v>5.7890625</c:v>
                </c:pt>
                <c:pt idx="3376">
                  <c:v>5.7916666666666661</c:v>
                </c:pt>
                <c:pt idx="3377">
                  <c:v>5.7942708333333339</c:v>
                </c:pt>
                <c:pt idx="3378">
                  <c:v>5.796875</c:v>
                </c:pt>
                <c:pt idx="3379">
                  <c:v>5.7994791666666661</c:v>
                </c:pt>
                <c:pt idx="3380">
                  <c:v>5.8020833333333339</c:v>
                </c:pt>
                <c:pt idx="3381">
                  <c:v>5.8046875</c:v>
                </c:pt>
                <c:pt idx="3382">
                  <c:v>5.8072916666666661</c:v>
                </c:pt>
                <c:pt idx="3383">
                  <c:v>5.8098958333333339</c:v>
                </c:pt>
                <c:pt idx="3384">
                  <c:v>5.8125</c:v>
                </c:pt>
                <c:pt idx="3385">
                  <c:v>5.8151041666666661</c:v>
                </c:pt>
                <c:pt idx="3386">
                  <c:v>5.8177083333333339</c:v>
                </c:pt>
                <c:pt idx="3387">
                  <c:v>5.8203125</c:v>
                </c:pt>
                <c:pt idx="3388">
                  <c:v>5.8229166666666661</c:v>
                </c:pt>
                <c:pt idx="3389">
                  <c:v>5.8255208333333339</c:v>
                </c:pt>
                <c:pt idx="3390">
                  <c:v>5.828125</c:v>
                </c:pt>
                <c:pt idx="3391">
                  <c:v>5.8307291666666661</c:v>
                </c:pt>
                <c:pt idx="3392">
                  <c:v>5.8333333333333339</c:v>
                </c:pt>
                <c:pt idx="3393">
                  <c:v>5.8359375</c:v>
                </c:pt>
                <c:pt idx="3394">
                  <c:v>5.8385416666666661</c:v>
                </c:pt>
                <c:pt idx="3395">
                  <c:v>5.8411458333333339</c:v>
                </c:pt>
                <c:pt idx="3396">
                  <c:v>5.84375</c:v>
                </c:pt>
                <c:pt idx="3397">
                  <c:v>5.8463541666666661</c:v>
                </c:pt>
                <c:pt idx="3398">
                  <c:v>5.8489583333333339</c:v>
                </c:pt>
                <c:pt idx="3399">
                  <c:v>5.8515625</c:v>
                </c:pt>
                <c:pt idx="3400">
                  <c:v>5.8541666666666661</c:v>
                </c:pt>
                <c:pt idx="3401">
                  <c:v>5.8567708333333339</c:v>
                </c:pt>
                <c:pt idx="3402">
                  <c:v>5.859375</c:v>
                </c:pt>
                <c:pt idx="3403">
                  <c:v>5.8619791666666661</c:v>
                </c:pt>
                <c:pt idx="3404">
                  <c:v>5.8645833333333339</c:v>
                </c:pt>
                <c:pt idx="3405">
                  <c:v>5.8671875</c:v>
                </c:pt>
                <c:pt idx="3406">
                  <c:v>5.8697916666666661</c:v>
                </c:pt>
                <c:pt idx="3407">
                  <c:v>5.8723958333333339</c:v>
                </c:pt>
                <c:pt idx="3408">
                  <c:v>5.875</c:v>
                </c:pt>
                <c:pt idx="3409">
                  <c:v>5.8776041666666661</c:v>
                </c:pt>
                <c:pt idx="3410">
                  <c:v>5.8802083333333339</c:v>
                </c:pt>
                <c:pt idx="3411">
                  <c:v>5.8828125</c:v>
                </c:pt>
                <c:pt idx="3412">
                  <c:v>5.8854166666666661</c:v>
                </c:pt>
                <c:pt idx="3413">
                  <c:v>5.8880208333333339</c:v>
                </c:pt>
                <c:pt idx="3414">
                  <c:v>5.890625</c:v>
                </c:pt>
                <c:pt idx="3415">
                  <c:v>5.8932291666666661</c:v>
                </c:pt>
                <c:pt idx="3416">
                  <c:v>5.8958333333333339</c:v>
                </c:pt>
                <c:pt idx="3417">
                  <c:v>5.8984375</c:v>
                </c:pt>
                <c:pt idx="3418">
                  <c:v>5.9010416666666661</c:v>
                </c:pt>
                <c:pt idx="3419">
                  <c:v>5.9036458333333339</c:v>
                </c:pt>
                <c:pt idx="3420">
                  <c:v>5.90625</c:v>
                </c:pt>
                <c:pt idx="3421">
                  <c:v>5.9088541666666661</c:v>
                </c:pt>
                <c:pt idx="3422">
                  <c:v>5.9114583333333339</c:v>
                </c:pt>
                <c:pt idx="3423">
                  <c:v>5.9140625</c:v>
                </c:pt>
                <c:pt idx="3424">
                  <c:v>5.9166666666666661</c:v>
                </c:pt>
                <c:pt idx="3425">
                  <c:v>5.9192708333333339</c:v>
                </c:pt>
                <c:pt idx="3426">
                  <c:v>5.921875</c:v>
                </c:pt>
                <c:pt idx="3427">
                  <c:v>5.9244791666666661</c:v>
                </c:pt>
                <c:pt idx="3428">
                  <c:v>5.9270833333333339</c:v>
                </c:pt>
                <c:pt idx="3429">
                  <c:v>5.9296875</c:v>
                </c:pt>
                <c:pt idx="3430">
                  <c:v>5.9322916666666661</c:v>
                </c:pt>
                <c:pt idx="3431">
                  <c:v>5.9348958333333339</c:v>
                </c:pt>
                <c:pt idx="3432">
                  <c:v>5.9375</c:v>
                </c:pt>
                <c:pt idx="3433">
                  <c:v>5.9401041666666661</c:v>
                </c:pt>
                <c:pt idx="3434">
                  <c:v>5.9427083333333339</c:v>
                </c:pt>
                <c:pt idx="3435">
                  <c:v>5.9453125</c:v>
                </c:pt>
                <c:pt idx="3436">
                  <c:v>5.9479166666666661</c:v>
                </c:pt>
                <c:pt idx="3437">
                  <c:v>5.9505208333333339</c:v>
                </c:pt>
                <c:pt idx="3438">
                  <c:v>5.953125</c:v>
                </c:pt>
                <c:pt idx="3439">
                  <c:v>5.9557291666666661</c:v>
                </c:pt>
                <c:pt idx="3440">
                  <c:v>5.9583333333333339</c:v>
                </c:pt>
                <c:pt idx="3441">
                  <c:v>5.9609375</c:v>
                </c:pt>
                <c:pt idx="3442">
                  <c:v>5.9635416666666661</c:v>
                </c:pt>
                <c:pt idx="3443">
                  <c:v>5.9661458333333339</c:v>
                </c:pt>
                <c:pt idx="3444">
                  <c:v>5.96875</c:v>
                </c:pt>
                <c:pt idx="3445">
                  <c:v>5.9713541666666661</c:v>
                </c:pt>
                <c:pt idx="3446">
                  <c:v>5.9739583333333339</c:v>
                </c:pt>
                <c:pt idx="3447">
                  <c:v>5.9765625</c:v>
                </c:pt>
                <c:pt idx="3448">
                  <c:v>5.9791666666666661</c:v>
                </c:pt>
                <c:pt idx="3449">
                  <c:v>5.9817708333333339</c:v>
                </c:pt>
                <c:pt idx="3450">
                  <c:v>5.984375</c:v>
                </c:pt>
                <c:pt idx="3451">
                  <c:v>5.9869791666666661</c:v>
                </c:pt>
                <c:pt idx="3452">
                  <c:v>5.9895833333333339</c:v>
                </c:pt>
                <c:pt idx="3453">
                  <c:v>5.9921875</c:v>
                </c:pt>
                <c:pt idx="3454">
                  <c:v>5.9947916666666661</c:v>
                </c:pt>
                <c:pt idx="3455">
                  <c:v>5.9973958333333339</c:v>
                </c:pt>
                <c:pt idx="3456">
                  <c:v>6</c:v>
                </c:pt>
                <c:pt idx="3457">
                  <c:v>6.0026041666666661</c:v>
                </c:pt>
                <c:pt idx="3458">
                  <c:v>6.0052083333333339</c:v>
                </c:pt>
                <c:pt idx="3459">
                  <c:v>6.0078125</c:v>
                </c:pt>
                <c:pt idx="3460">
                  <c:v>6.0104166666666661</c:v>
                </c:pt>
                <c:pt idx="3461">
                  <c:v>6.0130208333333339</c:v>
                </c:pt>
                <c:pt idx="3462">
                  <c:v>6.015625</c:v>
                </c:pt>
                <c:pt idx="3463">
                  <c:v>6.0182291666666661</c:v>
                </c:pt>
                <c:pt idx="3464">
                  <c:v>6.0208333333333339</c:v>
                </c:pt>
                <c:pt idx="3465">
                  <c:v>6.0234375</c:v>
                </c:pt>
                <c:pt idx="3466">
                  <c:v>6.0260416666666661</c:v>
                </c:pt>
                <c:pt idx="3467">
                  <c:v>6.0286458333333339</c:v>
                </c:pt>
                <c:pt idx="3468">
                  <c:v>6.03125</c:v>
                </c:pt>
                <c:pt idx="3469">
                  <c:v>6.0338541666666661</c:v>
                </c:pt>
                <c:pt idx="3470">
                  <c:v>6.0364583333333339</c:v>
                </c:pt>
                <c:pt idx="3471">
                  <c:v>6.0390625</c:v>
                </c:pt>
                <c:pt idx="3472">
                  <c:v>6.0416666666666661</c:v>
                </c:pt>
                <c:pt idx="3473">
                  <c:v>6.0442708333333339</c:v>
                </c:pt>
                <c:pt idx="3474">
                  <c:v>6.046875</c:v>
                </c:pt>
                <c:pt idx="3475">
                  <c:v>6.0494791666666661</c:v>
                </c:pt>
                <c:pt idx="3476">
                  <c:v>6.0520833333333339</c:v>
                </c:pt>
                <c:pt idx="3477">
                  <c:v>6.0546875</c:v>
                </c:pt>
                <c:pt idx="3478">
                  <c:v>6.0572916666666661</c:v>
                </c:pt>
                <c:pt idx="3479">
                  <c:v>6.0598958333333339</c:v>
                </c:pt>
                <c:pt idx="3480">
                  <c:v>6.0625</c:v>
                </c:pt>
                <c:pt idx="3481">
                  <c:v>6.0651041666666661</c:v>
                </c:pt>
                <c:pt idx="3482">
                  <c:v>6.0677083333333339</c:v>
                </c:pt>
                <c:pt idx="3483">
                  <c:v>6.0703125</c:v>
                </c:pt>
                <c:pt idx="3484">
                  <c:v>6.0729166666666661</c:v>
                </c:pt>
                <c:pt idx="3485">
                  <c:v>6.0755208333333339</c:v>
                </c:pt>
                <c:pt idx="3486">
                  <c:v>6.078125</c:v>
                </c:pt>
                <c:pt idx="3487">
                  <c:v>6.0807291666666661</c:v>
                </c:pt>
                <c:pt idx="3488">
                  <c:v>6.0833333333333339</c:v>
                </c:pt>
                <c:pt idx="3489">
                  <c:v>6.0859375</c:v>
                </c:pt>
                <c:pt idx="3490">
                  <c:v>6.0885416666666661</c:v>
                </c:pt>
                <c:pt idx="3491">
                  <c:v>6.0911458333333339</c:v>
                </c:pt>
                <c:pt idx="3492">
                  <c:v>6.09375</c:v>
                </c:pt>
                <c:pt idx="3493">
                  <c:v>6.0963541666666661</c:v>
                </c:pt>
                <c:pt idx="3494">
                  <c:v>6.0989583333333339</c:v>
                </c:pt>
                <c:pt idx="3495">
                  <c:v>6.1015625</c:v>
                </c:pt>
                <c:pt idx="3496">
                  <c:v>6.1041666666666661</c:v>
                </c:pt>
                <c:pt idx="3497">
                  <c:v>6.1067708333333339</c:v>
                </c:pt>
                <c:pt idx="3498">
                  <c:v>6.109375</c:v>
                </c:pt>
                <c:pt idx="3499">
                  <c:v>6.1119791666666661</c:v>
                </c:pt>
                <c:pt idx="3500">
                  <c:v>6.1145833333333339</c:v>
                </c:pt>
                <c:pt idx="3501">
                  <c:v>6.1171875</c:v>
                </c:pt>
                <c:pt idx="3502">
                  <c:v>6.1197916666666661</c:v>
                </c:pt>
                <c:pt idx="3503">
                  <c:v>6.1223958333333339</c:v>
                </c:pt>
                <c:pt idx="3504">
                  <c:v>6.125</c:v>
                </c:pt>
                <c:pt idx="3505">
                  <c:v>6.1276041666666661</c:v>
                </c:pt>
                <c:pt idx="3506">
                  <c:v>6.1302083333333339</c:v>
                </c:pt>
                <c:pt idx="3507">
                  <c:v>6.1328125</c:v>
                </c:pt>
                <c:pt idx="3508">
                  <c:v>6.1354166666666661</c:v>
                </c:pt>
                <c:pt idx="3509">
                  <c:v>6.1380208333333339</c:v>
                </c:pt>
                <c:pt idx="3510">
                  <c:v>6.140625</c:v>
                </c:pt>
                <c:pt idx="3511">
                  <c:v>6.1432291666666661</c:v>
                </c:pt>
                <c:pt idx="3512">
                  <c:v>6.1458333333333339</c:v>
                </c:pt>
                <c:pt idx="3513">
                  <c:v>6.1484375</c:v>
                </c:pt>
                <c:pt idx="3514">
                  <c:v>6.1510416666666661</c:v>
                </c:pt>
                <c:pt idx="3515">
                  <c:v>6.1536458333333339</c:v>
                </c:pt>
                <c:pt idx="3516">
                  <c:v>6.15625</c:v>
                </c:pt>
                <c:pt idx="3517">
                  <c:v>6.1588541666666661</c:v>
                </c:pt>
                <c:pt idx="3518">
                  <c:v>6.1614583333333339</c:v>
                </c:pt>
                <c:pt idx="3519">
                  <c:v>6.1640625</c:v>
                </c:pt>
                <c:pt idx="3520">
                  <c:v>6.1666666666666661</c:v>
                </c:pt>
                <c:pt idx="3521">
                  <c:v>6.1692708333333339</c:v>
                </c:pt>
                <c:pt idx="3522">
                  <c:v>6.171875</c:v>
                </c:pt>
                <c:pt idx="3523">
                  <c:v>6.1744791666666661</c:v>
                </c:pt>
                <c:pt idx="3524">
                  <c:v>6.1770833333333339</c:v>
                </c:pt>
                <c:pt idx="3525">
                  <c:v>6.1796875</c:v>
                </c:pt>
                <c:pt idx="3526">
                  <c:v>6.1822916666666661</c:v>
                </c:pt>
                <c:pt idx="3527">
                  <c:v>6.1848958333333339</c:v>
                </c:pt>
                <c:pt idx="3528">
                  <c:v>6.1875</c:v>
                </c:pt>
                <c:pt idx="3529">
                  <c:v>6.1901041666666661</c:v>
                </c:pt>
                <c:pt idx="3530">
                  <c:v>6.1927083333333339</c:v>
                </c:pt>
                <c:pt idx="3531">
                  <c:v>6.1953125</c:v>
                </c:pt>
                <c:pt idx="3532">
                  <c:v>6.1979166666666661</c:v>
                </c:pt>
                <c:pt idx="3533">
                  <c:v>6.2005208333333339</c:v>
                </c:pt>
                <c:pt idx="3534">
                  <c:v>6.203125</c:v>
                </c:pt>
                <c:pt idx="3535">
                  <c:v>6.2057291666666661</c:v>
                </c:pt>
                <c:pt idx="3536">
                  <c:v>6.2083333333333339</c:v>
                </c:pt>
                <c:pt idx="3537">
                  <c:v>6.2109375</c:v>
                </c:pt>
                <c:pt idx="3538">
                  <c:v>6.2135416666666661</c:v>
                </c:pt>
                <c:pt idx="3539">
                  <c:v>6.2161458333333339</c:v>
                </c:pt>
                <c:pt idx="3540">
                  <c:v>6.21875</c:v>
                </c:pt>
                <c:pt idx="3541">
                  <c:v>6.2213541666666661</c:v>
                </c:pt>
                <c:pt idx="3542">
                  <c:v>6.2239583333333339</c:v>
                </c:pt>
                <c:pt idx="3543">
                  <c:v>6.2265625</c:v>
                </c:pt>
                <c:pt idx="3544">
                  <c:v>6.2291666666666661</c:v>
                </c:pt>
                <c:pt idx="3545">
                  <c:v>6.2317708333333339</c:v>
                </c:pt>
                <c:pt idx="3546">
                  <c:v>6.234375</c:v>
                </c:pt>
                <c:pt idx="3547">
                  <c:v>6.2369791666666661</c:v>
                </c:pt>
                <c:pt idx="3548">
                  <c:v>6.2395833333333339</c:v>
                </c:pt>
                <c:pt idx="3549">
                  <c:v>6.2421875</c:v>
                </c:pt>
                <c:pt idx="3550">
                  <c:v>6.2447916666666661</c:v>
                </c:pt>
                <c:pt idx="3551">
                  <c:v>6.2473958333333339</c:v>
                </c:pt>
                <c:pt idx="3552">
                  <c:v>6.25</c:v>
                </c:pt>
                <c:pt idx="3553">
                  <c:v>6.2526041666666661</c:v>
                </c:pt>
                <c:pt idx="3554">
                  <c:v>6.2552083333333339</c:v>
                </c:pt>
                <c:pt idx="3555">
                  <c:v>6.2578125</c:v>
                </c:pt>
                <c:pt idx="3556">
                  <c:v>6.2604166666666661</c:v>
                </c:pt>
                <c:pt idx="3557">
                  <c:v>6.2630208333333339</c:v>
                </c:pt>
                <c:pt idx="3558">
                  <c:v>6.265625</c:v>
                </c:pt>
                <c:pt idx="3559">
                  <c:v>6.2682291666666661</c:v>
                </c:pt>
                <c:pt idx="3560">
                  <c:v>6.2708333333333339</c:v>
                </c:pt>
                <c:pt idx="3561">
                  <c:v>6.2734375</c:v>
                </c:pt>
                <c:pt idx="3562">
                  <c:v>6.2760416666666661</c:v>
                </c:pt>
                <c:pt idx="3563">
                  <c:v>6.2786458333333339</c:v>
                </c:pt>
                <c:pt idx="3564">
                  <c:v>6.28125</c:v>
                </c:pt>
                <c:pt idx="3565">
                  <c:v>6.2838541666666661</c:v>
                </c:pt>
                <c:pt idx="3566">
                  <c:v>6.2864583333333339</c:v>
                </c:pt>
                <c:pt idx="3567">
                  <c:v>6.2890625</c:v>
                </c:pt>
                <c:pt idx="3568">
                  <c:v>6.2916666666666661</c:v>
                </c:pt>
                <c:pt idx="3569">
                  <c:v>6.2942708333333339</c:v>
                </c:pt>
                <c:pt idx="3570">
                  <c:v>6.296875</c:v>
                </c:pt>
                <c:pt idx="3571">
                  <c:v>6.2994791666666661</c:v>
                </c:pt>
                <c:pt idx="3572">
                  <c:v>6.3020833333333339</c:v>
                </c:pt>
                <c:pt idx="3573">
                  <c:v>6.3046875</c:v>
                </c:pt>
                <c:pt idx="3574">
                  <c:v>6.3072916666666661</c:v>
                </c:pt>
                <c:pt idx="3575">
                  <c:v>6.3098958333333339</c:v>
                </c:pt>
                <c:pt idx="3576">
                  <c:v>6.3125</c:v>
                </c:pt>
                <c:pt idx="3577">
                  <c:v>6.3151041666666661</c:v>
                </c:pt>
                <c:pt idx="3578">
                  <c:v>6.3177083333333339</c:v>
                </c:pt>
                <c:pt idx="3579">
                  <c:v>6.3203125</c:v>
                </c:pt>
                <c:pt idx="3580">
                  <c:v>6.3229166666666661</c:v>
                </c:pt>
                <c:pt idx="3581">
                  <c:v>6.3255208333333339</c:v>
                </c:pt>
                <c:pt idx="3582">
                  <c:v>6.328125</c:v>
                </c:pt>
                <c:pt idx="3583">
                  <c:v>6.3307291666666661</c:v>
                </c:pt>
                <c:pt idx="3584">
                  <c:v>6.3333333333333339</c:v>
                </c:pt>
                <c:pt idx="3585">
                  <c:v>6.3359375</c:v>
                </c:pt>
                <c:pt idx="3586">
                  <c:v>6.3385416666666661</c:v>
                </c:pt>
                <c:pt idx="3587">
                  <c:v>6.3411458333333339</c:v>
                </c:pt>
                <c:pt idx="3588">
                  <c:v>6.34375</c:v>
                </c:pt>
                <c:pt idx="3589">
                  <c:v>6.3463541666666661</c:v>
                </c:pt>
                <c:pt idx="3590">
                  <c:v>6.3489583333333339</c:v>
                </c:pt>
                <c:pt idx="3591">
                  <c:v>6.3515625</c:v>
                </c:pt>
                <c:pt idx="3592">
                  <c:v>6.3541666666666661</c:v>
                </c:pt>
                <c:pt idx="3593">
                  <c:v>6.3567708333333339</c:v>
                </c:pt>
                <c:pt idx="3594">
                  <c:v>6.359375</c:v>
                </c:pt>
                <c:pt idx="3595">
                  <c:v>6.3619791666666661</c:v>
                </c:pt>
                <c:pt idx="3596">
                  <c:v>6.3645833333333339</c:v>
                </c:pt>
                <c:pt idx="3597">
                  <c:v>6.3671875</c:v>
                </c:pt>
                <c:pt idx="3598">
                  <c:v>6.3697916666666661</c:v>
                </c:pt>
                <c:pt idx="3599">
                  <c:v>6.3723958333333339</c:v>
                </c:pt>
                <c:pt idx="3600">
                  <c:v>6.375</c:v>
                </c:pt>
                <c:pt idx="3601">
                  <c:v>6.3776041666666661</c:v>
                </c:pt>
                <c:pt idx="3602">
                  <c:v>6.3802083333333339</c:v>
                </c:pt>
                <c:pt idx="3603">
                  <c:v>6.3828125</c:v>
                </c:pt>
                <c:pt idx="3604">
                  <c:v>6.3854166666666661</c:v>
                </c:pt>
                <c:pt idx="3605">
                  <c:v>6.3880208333333339</c:v>
                </c:pt>
                <c:pt idx="3606">
                  <c:v>6.390625</c:v>
                </c:pt>
                <c:pt idx="3607">
                  <c:v>6.3932291666666661</c:v>
                </c:pt>
                <c:pt idx="3608">
                  <c:v>6.3958333333333339</c:v>
                </c:pt>
                <c:pt idx="3609">
                  <c:v>6.3984375</c:v>
                </c:pt>
                <c:pt idx="3610">
                  <c:v>6.4010416666666661</c:v>
                </c:pt>
                <c:pt idx="3611">
                  <c:v>6.4036458333333339</c:v>
                </c:pt>
                <c:pt idx="3612">
                  <c:v>6.40625</c:v>
                </c:pt>
                <c:pt idx="3613">
                  <c:v>6.4088541666666661</c:v>
                </c:pt>
                <c:pt idx="3614">
                  <c:v>6.4114583333333339</c:v>
                </c:pt>
                <c:pt idx="3615">
                  <c:v>6.4140625</c:v>
                </c:pt>
                <c:pt idx="3616">
                  <c:v>6.4166666666666661</c:v>
                </c:pt>
                <c:pt idx="3617">
                  <c:v>6.4192708333333339</c:v>
                </c:pt>
                <c:pt idx="3618">
                  <c:v>6.421875</c:v>
                </c:pt>
                <c:pt idx="3619">
                  <c:v>6.4244791666666661</c:v>
                </c:pt>
                <c:pt idx="3620">
                  <c:v>6.4270833333333339</c:v>
                </c:pt>
                <c:pt idx="3621">
                  <c:v>6.4296875</c:v>
                </c:pt>
                <c:pt idx="3622">
                  <c:v>6.4322916666666661</c:v>
                </c:pt>
                <c:pt idx="3623">
                  <c:v>6.4348958333333339</c:v>
                </c:pt>
                <c:pt idx="3624">
                  <c:v>6.4375</c:v>
                </c:pt>
                <c:pt idx="3625">
                  <c:v>6.4401041666666661</c:v>
                </c:pt>
                <c:pt idx="3626">
                  <c:v>6.4427083333333339</c:v>
                </c:pt>
                <c:pt idx="3627">
                  <c:v>6.4453125</c:v>
                </c:pt>
                <c:pt idx="3628">
                  <c:v>6.4479166666666661</c:v>
                </c:pt>
                <c:pt idx="3629">
                  <c:v>6.4505208333333339</c:v>
                </c:pt>
                <c:pt idx="3630">
                  <c:v>6.453125</c:v>
                </c:pt>
                <c:pt idx="3631">
                  <c:v>6.4557291666666661</c:v>
                </c:pt>
                <c:pt idx="3632">
                  <c:v>6.4583333333333339</c:v>
                </c:pt>
                <c:pt idx="3633">
                  <c:v>6.4609375</c:v>
                </c:pt>
                <c:pt idx="3634">
                  <c:v>6.4635416666666661</c:v>
                </c:pt>
                <c:pt idx="3635">
                  <c:v>6.4661458333333339</c:v>
                </c:pt>
                <c:pt idx="3636">
                  <c:v>6.46875</c:v>
                </c:pt>
                <c:pt idx="3637">
                  <c:v>6.4713541666666661</c:v>
                </c:pt>
                <c:pt idx="3638">
                  <c:v>6.4739583333333339</c:v>
                </c:pt>
                <c:pt idx="3639">
                  <c:v>6.4765625</c:v>
                </c:pt>
                <c:pt idx="3640">
                  <c:v>6.4791666666666661</c:v>
                </c:pt>
                <c:pt idx="3641">
                  <c:v>6.4817708333333339</c:v>
                </c:pt>
                <c:pt idx="3642">
                  <c:v>6.484375</c:v>
                </c:pt>
                <c:pt idx="3643">
                  <c:v>6.4869791666666661</c:v>
                </c:pt>
                <c:pt idx="3644">
                  <c:v>6.4895833333333339</c:v>
                </c:pt>
                <c:pt idx="3645">
                  <c:v>6.4921875</c:v>
                </c:pt>
                <c:pt idx="3646">
                  <c:v>6.4947916666666661</c:v>
                </c:pt>
                <c:pt idx="3647">
                  <c:v>6.4973958333333339</c:v>
                </c:pt>
                <c:pt idx="3648">
                  <c:v>6.5</c:v>
                </c:pt>
                <c:pt idx="3649">
                  <c:v>6.5026041666666661</c:v>
                </c:pt>
                <c:pt idx="3650">
                  <c:v>6.5052083333333339</c:v>
                </c:pt>
                <c:pt idx="3651">
                  <c:v>6.5078125</c:v>
                </c:pt>
                <c:pt idx="3652">
                  <c:v>6.5104166666666661</c:v>
                </c:pt>
                <c:pt idx="3653">
                  <c:v>6.5130208333333339</c:v>
                </c:pt>
                <c:pt idx="3654">
                  <c:v>6.515625</c:v>
                </c:pt>
                <c:pt idx="3655">
                  <c:v>6.5182291666666661</c:v>
                </c:pt>
                <c:pt idx="3656">
                  <c:v>6.5208333333333339</c:v>
                </c:pt>
                <c:pt idx="3657">
                  <c:v>6.5234375</c:v>
                </c:pt>
                <c:pt idx="3658">
                  <c:v>6.5260416666666661</c:v>
                </c:pt>
                <c:pt idx="3659">
                  <c:v>6.5286458333333339</c:v>
                </c:pt>
                <c:pt idx="3660">
                  <c:v>6.53125</c:v>
                </c:pt>
                <c:pt idx="3661">
                  <c:v>6.5338541666666661</c:v>
                </c:pt>
                <c:pt idx="3662">
                  <c:v>6.5364583333333339</c:v>
                </c:pt>
                <c:pt idx="3663">
                  <c:v>6.5390625</c:v>
                </c:pt>
                <c:pt idx="3664">
                  <c:v>6.5416666666666661</c:v>
                </c:pt>
                <c:pt idx="3665">
                  <c:v>6.5442708333333339</c:v>
                </c:pt>
                <c:pt idx="3666">
                  <c:v>6.546875</c:v>
                </c:pt>
                <c:pt idx="3667">
                  <c:v>6.5494791666666661</c:v>
                </c:pt>
                <c:pt idx="3668">
                  <c:v>6.5520833333333339</c:v>
                </c:pt>
                <c:pt idx="3669">
                  <c:v>6.5546875</c:v>
                </c:pt>
                <c:pt idx="3670">
                  <c:v>6.5572916666666661</c:v>
                </c:pt>
                <c:pt idx="3671">
                  <c:v>6.5598958333333339</c:v>
                </c:pt>
                <c:pt idx="3672">
                  <c:v>6.5625</c:v>
                </c:pt>
                <c:pt idx="3673">
                  <c:v>6.5651041666666661</c:v>
                </c:pt>
                <c:pt idx="3674">
                  <c:v>6.5677083333333339</c:v>
                </c:pt>
                <c:pt idx="3675">
                  <c:v>6.5703125</c:v>
                </c:pt>
                <c:pt idx="3676">
                  <c:v>6.5729166666666661</c:v>
                </c:pt>
                <c:pt idx="3677">
                  <c:v>6.5755208333333339</c:v>
                </c:pt>
                <c:pt idx="3678">
                  <c:v>6.578125</c:v>
                </c:pt>
                <c:pt idx="3679">
                  <c:v>6.5807291666666661</c:v>
                </c:pt>
                <c:pt idx="3680">
                  <c:v>6.5833333333333339</c:v>
                </c:pt>
                <c:pt idx="3681">
                  <c:v>6.5859375</c:v>
                </c:pt>
                <c:pt idx="3682">
                  <c:v>6.5885416666666661</c:v>
                </c:pt>
                <c:pt idx="3683">
                  <c:v>6.5911458333333339</c:v>
                </c:pt>
                <c:pt idx="3684">
                  <c:v>6.59375</c:v>
                </c:pt>
                <c:pt idx="3685">
                  <c:v>6.5963541666666661</c:v>
                </c:pt>
                <c:pt idx="3686">
                  <c:v>6.5989583333333339</c:v>
                </c:pt>
                <c:pt idx="3687">
                  <c:v>6.6015625</c:v>
                </c:pt>
                <c:pt idx="3688">
                  <c:v>6.6041666666666661</c:v>
                </c:pt>
                <c:pt idx="3689">
                  <c:v>6.6067708333333339</c:v>
                </c:pt>
                <c:pt idx="3690">
                  <c:v>6.609375</c:v>
                </c:pt>
                <c:pt idx="3691">
                  <c:v>6.6119791666666661</c:v>
                </c:pt>
                <c:pt idx="3692">
                  <c:v>6.6145833333333339</c:v>
                </c:pt>
                <c:pt idx="3693">
                  <c:v>6.6171875</c:v>
                </c:pt>
                <c:pt idx="3694">
                  <c:v>6.6197916666666661</c:v>
                </c:pt>
                <c:pt idx="3695">
                  <c:v>6.6223958333333339</c:v>
                </c:pt>
                <c:pt idx="3696">
                  <c:v>6.625</c:v>
                </c:pt>
                <c:pt idx="3697">
                  <c:v>6.6276041666666661</c:v>
                </c:pt>
                <c:pt idx="3698">
                  <c:v>6.6302083333333339</c:v>
                </c:pt>
                <c:pt idx="3699">
                  <c:v>6.6328125</c:v>
                </c:pt>
                <c:pt idx="3700">
                  <c:v>6.6354166666666661</c:v>
                </c:pt>
                <c:pt idx="3701">
                  <c:v>6.6380208333333339</c:v>
                </c:pt>
                <c:pt idx="3702">
                  <c:v>6.640625</c:v>
                </c:pt>
                <c:pt idx="3703">
                  <c:v>6.6432291666666661</c:v>
                </c:pt>
                <c:pt idx="3704">
                  <c:v>6.6458333333333339</c:v>
                </c:pt>
                <c:pt idx="3705">
                  <c:v>6.6484375</c:v>
                </c:pt>
                <c:pt idx="3706">
                  <c:v>6.6510416666666661</c:v>
                </c:pt>
                <c:pt idx="3707">
                  <c:v>6.6536458333333339</c:v>
                </c:pt>
                <c:pt idx="3708">
                  <c:v>6.65625</c:v>
                </c:pt>
                <c:pt idx="3709">
                  <c:v>6.6588541666666661</c:v>
                </c:pt>
                <c:pt idx="3710">
                  <c:v>6.6614583333333339</c:v>
                </c:pt>
                <c:pt idx="3711">
                  <c:v>6.6640625</c:v>
                </c:pt>
                <c:pt idx="3712">
                  <c:v>6.6666666666666661</c:v>
                </c:pt>
                <c:pt idx="3713">
                  <c:v>6.6692708333333339</c:v>
                </c:pt>
                <c:pt idx="3714">
                  <c:v>6.671875</c:v>
                </c:pt>
                <c:pt idx="3715">
                  <c:v>6.6744791666666661</c:v>
                </c:pt>
                <c:pt idx="3716">
                  <c:v>6.6770833333333339</c:v>
                </c:pt>
                <c:pt idx="3717">
                  <c:v>6.6796875</c:v>
                </c:pt>
                <c:pt idx="3718">
                  <c:v>6.6822916666666661</c:v>
                </c:pt>
                <c:pt idx="3719">
                  <c:v>6.6848958333333339</c:v>
                </c:pt>
                <c:pt idx="3720">
                  <c:v>6.6875</c:v>
                </c:pt>
                <c:pt idx="3721">
                  <c:v>6.6901041666666661</c:v>
                </c:pt>
                <c:pt idx="3722">
                  <c:v>6.6927083333333339</c:v>
                </c:pt>
                <c:pt idx="3723">
                  <c:v>6.6953125</c:v>
                </c:pt>
                <c:pt idx="3724">
                  <c:v>6.6979166666666661</c:v>
                </c:pt>
                <c:pt idx="3725">
                  <c:v>6.7005208333333339</c:v>
                </c:pt>
                <c:pt idx="3726">
                  <c:v>6.703125</c:v>
                </c:pt>
                <c:pt idx="3727">
                  <c:v>6.7057291666666661</c:v>
                </c:pt>
                <c:pt idx="3728">
                  <c:v>6.7083333333333339</c:v>
                </c:pt>
                <c:pt idx="3729">
                  <c:v>6.7109375</c:v>
                </c:pt>
                <c:pt idx="3730">
                  <c:v>6.7135416666666661</c:v>
                </c:pt>
                <c:pt idx="3731">
                  <c:v>6.7161458333333339</c:v>
                </c:pt>
                <c:pt idx="3732">
                  <c:v>6.71875</c:v>
                </c:pt>
                <c:pt idx="3733">
                  <c:v>6.7213541666666661</c:v>
                </c:pt>
                <c:pt idx="3734">
                  <c:v>6.7239583333333339</c:v>
                </c:pt>
                <c:pt idx="3735">
                  <c:v>6.7265625</c:v>
                </c:pt>
                <c:pt idx="3736">
                  <c:v>6.7291666666666661</c:v>
                </c:pt>
                <c:pt idx="3737">
                  <c:v>6.7317708333333339</c:v>
                </c:pt>
                <c:pt idx="3738">
                  <c:v>6.734375</c:v>
                </c:pt>
                <c:pt idx="3739">
                  <c:v>6.7369791666666661</c:v>
                </c:pt>
                <c:pt idx="3740">
                  <c:v>6.7395833333333339</c:v>
                </c:pt>
                <c:pt idx="3741">
                  <c:v>6.7421875</c:v>
                </c:pt>
                <c:pt idx="3742">
                  <c:v>6.7447916666666661</c:v>
                </c:pt>
                <c:pt idx="3743">
                  <c:v>6.7473958333333339</c:v>
                </c:pt>
                <c:pt idx="3744">
                  <c:v>6.75</c:v>
                </c:pt>
                <c:pt idx="3745">
                  <c:v>6.7526041666666661</c:v>
                </c:pt>
                <c:pt idx="3746">
                  <c:v>6.7552083333333339</c:v>
                </c:pt>
                <c:pt idx="3747">
                  <c:v>6.7578125</c:v>
                </c:pt>
                <c:pt idx="3748">
                  <c:v>6.7604166666666661</c:v>
                </c:pt>
                <c:pt idx="3749">
                  <c:v>6.7630208333333339</c:v>
                </c:pt>
                <c:pt idx="3750">
                  <c:v>6.765625</c:v>
                </c:pt>
                <c:pt idx="3751">
                  <c:v>6.7682291666666661</c:v>
                </c:pt>
                <c:pt idx="3752">
                  <c:v>6.7708333333333339</c:v>
                </c:pt>
                <c:pt idx="3753">
                  <c:v>6.7734375</c:v>
                </c:pt>
                <c:pt idx="3754">
                  <c:v>6.7760416666666661</c:v>
                </c:pt>
                <c:pt idx="3755">
                  <c:v>6.7786458333333339</c:v>
                </c:pt>
                <c:pt idx="3756">
                  <c:v>6.78125</c:v>
                </c:pt>
                <c:pt idx="3757">
                  <c:v>6.7838541666666661</c:v>
                </c:pt>
                <c:pt idx="3758">
                  <c:v>6.7864583333333339</c:v>
                </c:pt>
                <c:pt idx="3759">
                  <c:v>6.7890625</c:v>
                </c:pt>
                <c:pt idx="3760">
                  <c:v>6.7916666666666661</c:v>
                </c:pt>
                <c:pt idx="3761">
                  <c:v>6.7942708333333339</c:v>
                </c:pt>
                <c:pt idx="3762">
                  <c:v>6.796875</c:v>
                </c:pt>
                <c:pt idx="3763">
                  <c:v>6.7994791666666661</c:v>
                </c:pt>
                <c:pt idx="3764">
                  <c:v>6.8020833333333339</c:v>
                </c:pt>
                <c:pt idx="3765">
                  <c:v>6.8046875</c:v>
                </c:pt>
                <c:pt idx="3766">
                  <c:v>6.8072916666666661</c:v>
                </c:pt>
                <c:pt idx="3767">
                  <c:v>6.8098958333333339</c:v>
                </c:pt>
                <c:pt idx="3768">
                  <c:v>6.8125</c:v>
                </c:pt>
                <c:pt idx="3769">
                  <c:v>6.8151041666666661</c:v>
                </c:pt>
                <c:pt idx="3770">
                  <c:v>6.8177083333333339</c:v>
                </c:pt>
                <c:pt idx="3771">
                  <c:v>6.8203125</c:v>
                </c:pt>
                <c:pt idx="3772">
                  <c:v>6.8229166666666661</c:v>
                </c:pt>
                <c:pt idx="3773">
                  <c:v>6.8255208333333339</c:v>
                </c:pt>
                <c:pt idx="3774">
                  <c:v>6.828125</c:v>
                </c:pt>
                <c:pt idx="3775">
                  <c:v>6.8307291666666661</c:v>
                </c:pt>
                <c:pt idx="3776">
                  <c:v>6.8333333333333339</c:v>
                </c:pt>
                <c:pt idx="3777">
                  <c:v>6.8359375</c:v>
                </c:pt>
                <c:pt idx="3778">
                  <c:v>6.8385416666666661</c:v>
                </c:pt>
                <c:pt idx="3779">
                  <c:v>6.8411458333333339</c:v>
                </c:pt>
                <c:pt idx="3780">
                  <c:v>6.84375</c:v>
                </c:pt>
                <c:pt idx="3781">
                  <c:v>6.8463541666666661</c:v>
                </c:pt>
                <c:pt idx="3782">
                  <c:v>6.8489583333333339</c:v>
                </c:pt>
                <c:pt idx="3783">
                  <c:v>6.8515625</c:v>
                </c:pt>
                <c:pt idx="3784">
                  <c:v>6.8541666666666661</c:v>
                </c:pt>
                <c:pt idx="3785">
                  <c:v>6.8567708333333339</c:v>
                </c:pt>
                <c:pt idx="3786">
                  <c:v>6.859375</c:v>
                </c:pt>
                <c:pt idx="3787">
                  <c:v>6.8619791666666661</c:v>
                </c:pt>
                <c:pt idx="3788">
                  <c:v>6.8645833333333339</c:v>
                </c:pt>
                <c:pt idx="3789">
                  <c:v>6.8671875</c:v>
                </c:pt>
                <c:pt idx="3790">
                  <c:v>6.8697916666666661</c:v>
                </c:pt>
                <c:pt idx="3791">
                  <c:v>6.8723958333333339</c:v>
                </c:pt>
                <c:pt idx="3792">
                  <c:v>6.875</c:v>
                </c:pt>
                <c:pt idx="3793">
                  <c:v>6.8776041666666661</c:v>
                </c:pt>
                <c:pt idx="3794">
                  <c:v>6.8802083333333339</c:v>
                </c:pt>
                <c:pt idx="3795">
                  <c:v>6.8828125</c:v>
                </c:pt>
                <c:pt idx="3796">
                  <c:v>6.8854166666666661</c:v>
                </c:pt>
                <c:pt idx="3797">
                  <c:v>6.8880208333333339</c:v>
                </c:pt>
                <c:pt idx="3798">
                  <c:v>6.890625</c:v>
                </c:pt>
                <c:pt idx="3799">
                  <c:v>6.8932291666666661</c:v>
                </c:pt>
                <c:pt idx="3800">
                  <c:v>6.8958333333333339</c:v>
                </c:pt>
                <c:pt idx="3801">
                  <c:v>6.8984375</c:v>
                </c:pt>
                <c:pt idx="3802">
                  <c:v>6.9010416666666661</c:v>
                </c:pt>
                <c:pt idx="3803">
                  <c:v>6.9036458333333339</c:v>
                </c:pt>
                <c:pt idx="3804">
                  <c:v>6.90625</c:v>
                </c:pt>
                <c:pt idx="3805">
                  <c:v>6.9088541666666661</c:v>
                </c:pt>
                <c:pt idx="3806">
                  <c:v>6.9114583333333339</c:v>
                </c:pt>
                <c:pt idx="3807">
                  <c:v>6.9140625</c:v>
                </c:pt>
                <c:pt idx="3808">
                  <c:v>6.9166666666666661</c:v>
                </c:pt>
                <c:pt idx="3809">
                  <c:v>6.9192708333333339</c:v>
                </c:pt>
                <c:pt idx="3810">
                  <c:v>6.921875</c:v>
                </c:pt>
                <c:pt idx="3811">
                  <c:v>6.9244791666666661</c:v>
                </c:pt>
                <c:pt idx="3812">
                  <c:v>6.9270833333333339</c:v>
                </c:pt>
                <c:pt idx="3813">
                  <c:v>6.9296875</c:v>
                </c:pt>
                <c:pt idx="3814">
                  <c:v>6.9322916666666661</c:v>
                </c:pt>
                <c:pt idx="3815">
                  <c:v>6.9348958333333339</c:v>
                </c:pt>
                <c:pt idx="3816">
                  <c:v>6.9375</c:v>
                </c:pt>
                <c:pt idx="3817">
                  <c:v>6.9401041666666661</c:v>
                </c:pt>
                <c:pt idx="3818">
                  <c:v>6.9427083333333339</c:v>
                </c:pt>
                <c:pt idx="3819">
                  <c:v>6.9453125</c:v>
                </c:pt>
                <c:pt idx="3820">
                  <c:v>6.9479166666666661</c:v>
                </c:pt>
                <c:pt idx="3821">
                  <c:v>6.9505208333333339</c:v>
                </c:pt>
                <c:pt idx="3822">
                  <c:v>6.953125</c:v>
                </c:pt>
                <c:pt idx="3823">
                  <c:v>6.9557291666666661</c:v>
                </c:pt>
                <c:pt idx="3824">
                  <c:v>6.9583333333333339</c:v>
                </c:pt>
                <c:pt idx="3825">
                  <c:v>6.9609375</c:v>
                </c:pt>
                <c:pt idx="3826">
                  <c:v>6.9635416666666661</c:v>
                </c:pt>
                <c:pt idx="3827">
                  <c:v>6.9661458333333339</c:v>
                </c:pt>
                <c:pt idx="3828">
                  <c:v>6.96875</c:v>
                </c:pt>
                <c:pt idx="3829">
                  <c:v>6.9713541666666661</c:v>
                </c:pt>
                <c:pt idx="3830">
                  <c:v>6.9739583333333339</c:v>
                </c:pt>
                <c:pt idx="3831">
                  <c:v>6.9765625</c:v>
                </c:pt>
                <c:pt idx="3832">
                  <c:v>6.9791666666666661</c:v>
                </c:pt>
                <c:pt idx="3833">
                  <c:v>6.9817708333333339</c:v>
                </c:pt>
                <c:pt idx="3834">
                  <c:v>6.984375</c:v>
                </c:pt>
                <c:pt idx="3835">
                  <c:v>6.9869791666666661</c:v>
                </c:pt>
                <c:pt idx="3836">
                  <c:v>6.9895833333333339</c:v>
                </c:pt>
                <c:pt idx="3837">
                  <c:v>6.9921875</c:v>
                </c:pt>
                <c:pt idx="3838">
                  <c:v>6.9947916666666661</c:v>
                </c:pt>
                <c:pt idx="3839">
                  <c:v>6.9973958333333339</c:v>
                </c:pt>
                <c:pt idx="3840">
                  <c:v>7</c:v>
                </c:pt>
                <c:pt idx="3841">
                  <c:v>7.0026041666666661</c:v>
                </c:pt>
                <c:pt idx="3842">
                  <c:v>7.0052083333333339</c:v>
                </c:pt>
                <c:pt idx="3843">
                  <c:v>7.0078125</c:v>
                </c:pt>
                <c:pt idx="3844">
                  <c:v>7.0104166666666661</c:v>
                </c:pt>
                <c:pt idx="3845">
                  <c:v>7.0130208333333339</c:v>
                </c:pt>
                <c:pt idx="3846">
                  <c:v>7.015625</c:v>
                </c:pt>
                <c:pt idx="3847">
                  <c:v>7.0182291666666661</c:v>
                </c:pt>
                <c:pt idx="3848">
                  <c:v>7.0208333333333339</c:v>
                </c:pt>
                <c:pt idx="3849">
                  <c:v>7.0234375</c:v>
                </c:pt>
                <c:pt idx="3850">
                  <c:v>7.0260416666666661</c:v>
                </c:pt>
                <c:pt idx="3851">
                  <c:v>7.0286458333333339</c:v>
                </c:pt>
                <c:pt idx="3852">
                  <c:v>7.03125</c:v>
                </c:pt>
                <c:pt idx="3853">
                  <c:v>7.0338541666666661</c:v>
                </c:pt>
                <c:pt idx="3854">
                  <c:v>7.0364583333333339</c:v>
                </c:pt>
                <c:pt idx="3855">
                  <c:v>7.0390625</c:v>
                </c:pt>
                <c:pt idx="3856">
                  <c:v>7.0416666666666661</c:v>
                </c:pt>
                <c:pt idx="3857">
                  <c:v>7.0442708333333339</c:v>
                </c:pt>
                <c:pt idx="3858">
                  <c:v>7.046875</c:v>
                </c:pt>
                <c:pt idx="3859">
                  <c:v>7.0494791666666661</c:v>
                </c:pt>
                <c:pt idx="3860">
                  <c:v>7.0520833333333339</c:v>
                </c:pt>
                <c:pt idx="3861">
                  <c:v>7.0546875</c:v>
                </c:pt>
                <c:pt idx="3862">
                  <c:v>7.0572916666666661</c:v>
                </c:pt>
                <c:pt idx="3863">
                  <c:v>7.0598958333333339</c:v>
                </c:pt>
                <c:pt idx="3864">
                  <c:v>7.0625</c:v>
                </c:pt>
                <c:pt idx="3865">
                  <c:v>7.0651041666666661</c:v>
                </c:pt>
                <c:pt idx="3866">
                  <c:v>7.0677083333333339</c:v>
                </c:pt>
                <c:pt idx="3867">
                  <c:v>7.0703125</c:v>
                </c:pt>
                <c:pt idx="3868">
                  <c:v>7.0729166666666661</c:v>
                </c:pt>
                <c:pt idx="3869">
                  <c:v>7.0755208333333339</c:v>
                </c:pt>
                <c:pt idx="3870">
                  <c:v>7.078125</c:v>
                </c:pt>
                <c:pt idx="3871">
                  <c:v>7.0807291666666661</c:v>
                </c:pt>
                <c:pt idx="3872">
                  <c:v>7.0833333333333339</c:v>
                </c:pt>
                <c:pt idx="3873">
                  <c:v>7.0859375</c:v>
                </c:pt>
                <c:pt idx="3874">
                  <c:v>7.0885416666666661</c:v>
                </c:pt>
                <c:pt idx="3875">
                  <c:v>7.0911458333333339</c:v>
                </c:pt>
                <c:pt idx="3876">
                  <c:v>7.09375</c:v>
                </c:pt>
                <c:pt idx="3877">
                  <c:v>7.0963541666666661</c:v>
                </c:pt>
                <c:pt idx="3878">
                  <c:v>7.0989583333333339</c:v>
                </c:pt>
                <c:pt idx="3879">
                  <c:v>7.1015625</c:v>
                </c:pt>
                <c:pt idx="3880">
                  <c:v>7.1041666666666661</c:v>
                </c:pt>
                <c:pt idx="3881">
                  <c:v>7.1067708333333339</c:v>
                </c:pt>
                <c:pt idx="3882">
                  <c:v>7.109375</c:v>
                </c:pt>
                <c:pt idx="3883">
                  <c:v>7.1119791666666661</c:v>
                </c:pt>
                <c:pt idx="3884">
                  <c:v>7.1145833333333339</c:v>
                </c:pt>
                <c:pt idx="3885">
                  <c:v>7.1171875</c:v>
                </c:pt>
                <c:pt idx="3886">
                  <c:v>7.1197916666666661</c:v>
                </c:pt>
                <c:pt idx="3887">
                  <c:v>7.1223958333333339</c:v>
                </c:pt>
                <c:pt idx="3888">
                  <c:v>7.125</c:v>
                </c:pt>
                <c:pt idx="3889">
                  <c:v>7.1276041666666661</c:v>
                </c:pt>
                <c:pt idx="3890">
                  <c:v>7.1302083333333339</c:v>
                </c:pt>
                <c:pt idx="3891">
                  <c:v>7.1328125</c:v>
                </c:pt>
                <c:pt idx="3892">
                  <c:v>7.1354166666666661</c:v>
                </c:pt>
                <c:pt idx="3893">
                  <c:v>7.1380208333333339</c:v>
                </c:pt>
                <c:pt idx="3894">
                  <c:v>7.140625</c:v>
                </c:pt>
                <c:pt idx="3895">
                  <c:v>7.1432291666666661</c:v>
                </c:pt>
                <c:pt idx="3896">
                  <c:v>7.1458333333333339</c:v>
                </c:pt>
                <c:pt idx="3897">
                  <c:v>7.1484375</c:v>
                </c:pt>
                <c:pt idx="3898">
                  <c:v>7.1510416666666661</c:v>
                </c:pt>
                <c:pt idx="3899">
                  <c:v>7.1536458333333339</c:v>
                </c:pt>
                <c:pt idx="3900">
                  <c:v>7.15625</c:v>
                </c:pt>
                <c:pt idx="3901">
                  <c:v>7.1588541666666661</c:v>
                </c:pt>
                <c:pt idx="3902">
                  <c:v>7.1614583333333339</c:v>
                </c:pt>
                <c:pt idx="3903">
                  <c:v>7.1640625</c:v>
                </c:pt>
                <c:pt idx="3904">
                  <c:v>7.1666666666666661</c:v>
                </c:pt>
                <c:pt idx="3905">
                  <c:v>7.1692708333333339</c:v>
                </c:pt>
                <c:pt idx="3906">
                  <c:v>7.171875</c:v>
                </c:pt>
                <c:pt idx="3907">
                  <c:v>7.1744791666666661</c:v>
                </c:pt>
                <c:pt idx="3908">
                  <c:v>7.1770833333333339</c:v>
                </c:pt>
                <c:pt idx="3909">
                  <c:v>7.1796875</c:v>
                </c:pt>
                <c:pt idx="3910">
                  <c:v>7.1822916666666661</c:v>
                </c:pt>
                <c:pt idx="3911">
                  <c:v>7.1848958333333339</c:v>
                </c:pt>
                <c:pt idx="3912">
                  <c:v>7.1875</c:v>
                </c:pt>
                <c:pt idx="3913">
                  <c:v>7.1901041666666661</c:v>
                </c:pt>
                <c:pt idx="3914">
                  <c:v>7.1927083333333339</c:v>
                </c:pt>
                <c:pt idx="3915">
                  <c:v>7.1953125</c:v>
                </c:pt>
                <c:pt idx="3916">
                  <c:v>7.1979166666666661</c:v>
                </c:pt>
                <c:pt idx="3917">
                  <c:v>7.2005208333333339</c:v>
                </c:pt>
                <c:pt idx="3918">
                  <c:v>7.203125</c:v>
                </c:pt>
                <c:pt idx="3919">
                  <c:v>7.2057291666666661</c:v>
                </c:pt>
                <c:pt idx="3920">
                  <c:v>7.2083333333333339</c:v>
                </c:pt>
                <c:pt idx="3921">
                  <c:v>7.2109375</c:v>
                </c:pt>
                <c:pt idx="3922">
                  <c:v>7.2135416666666661</c:v>
                </c:pt>
                <c:pt idx="3923">
                  <c:v>7.2161458333333339</c:v>
                </c:pt>
                <c:pt idx="3924">
                  <c:v>7.21875</c:v>
                </c:pt>
                <c:pt idx="3925">
                  <c:v>7.2213541666666661</c:v>
                </c:pt>
                <c:pt idx="3926">
                  <c:v>7.2239583333333339</c:v>
                </c:pt>
                <c:pt idx="3927">
                  <c:v>7.2265625</c:v>
                </c:pt>
                <c:pt idx="3928">
                  <c:v>7.2291666666666661</c:v>
                </c:pt>
                <c:pt idx="3929">
                  <c:v>7.2317708333333339</c:v>
                </c:pt>
                <c:pt idx="3930">
                  <c:v>7.234375</c:v>
                </c:pt>
                <c:pt idx="3931">
                  <c:v>7.2369791666666661</c:v>
                </c:pt>
                <c:pt idx="3932">
                  <c:v>7.2395833333333339</c:v>
                </c:pt>
                <c:pt idx="3933">
                  <c:v>7.2421875</c:v>
                </c:pt>
                <c:pt idx="3934">
                  <c:v>7.2447916666666661</c:v>
                </c:pt>
                <c:pt idx="3935">
                  <c:v>7.2473958333333339</c:v>
                </c:pt>
                <c:pt idx="3936">
                  <c:v>7.25</c:v>
                </c:pt>
                <c:pt idx="3937">
                  <c:v>7.2526041666666661</c:v>
                </c:pt>
                <c:pt idx="3938">
                  <c:v>7.2552083333333339</c:v>
                </c:pt>
                <c:pt idx="3939">
                  <c:v>7.2578125</c:v>
                </c:pt>
                <c:pt idx="3940">
                  <c:v>7.2604166666666661</c:v>
                </c:pt>
                <c:pt idx="3941">
                  <c:v>7.2630208333333339</c:v>
                </c:pt>
                <c:pt idx="3942">
                  <c:v>7.265625</c:v>
                </c:pt>
                <c:pt idx="3943">
                  <c:v>7.2682291666666661</c:v>
                </c:pt>
                <c:pt idx="3944">
                  <c:v>7.2708333333333339</c:v>
                </c:pt>
                <c:pt idx="3945">
                  <c:v>7.2734375</c:v>
                </c:pt>
                <c:pt idx="3946">
                  <c:v>7.2760416666666661</c:v>
                </c:pt>
                <c:pt idx="3947">
                  <c:v>7.2786458333333339</c:v>
                </c:pt>
                <c:pt idx="3948">
                  <c:v>7.28125</c:v>
                </c:pt>
                <c:pt idx="3949">
                  <c:v>7.2838541666666661</c:v>
                </c:pt>
                <c:pt idx="3950">
                  <c:v>7.2864583333333339</c:v>
                </c:pt>
                <c:pt idx="3951">
                  <c:v>7.2890625</c:v>
                </c:pt>
                <c:pt idx="3952">
                  <c:v>7.2916666666666661</c:v>
                </c:pt>
                <c:pt idx="3953">
                  <c:v>7.2942708333333339</c:v>
                </c:pt>
                <c:pt idx="3954">
                  <c:v>7.296875</c:v>
                </c:pt>
                <c:pt idx="3955">
                  <c:v>7.2994791666666661</c:v>
                </c:pt>
                <c:pt idx="3956">
                  <c:v>7.3020833333333339</c:v>
                </c:pt>
                <c:pt idx="3957">
                  <c:v>7.3046875</c:v>
                </c:pt>
                <c:pt idx="3958">
                  <c:v>7.3072916666666661</c:v>
                </c:pt>
                <c:pt idx="3959">
                  <c:v>7.3098958333333339</c:v>
                </c:pt>
                <c:pt idx="3960">
                  <c:v>7.3125</c:v>
                </c:pt>
                <c:pt idx="3961">
                  <c:v>7.3151041666666661</c:v>
                </c:pt>
                <c:pt idx="3962">
                  <c:v>7.3177083333333339</c:v>
                </c:pt>
                <c:pt idx="3963">
                  <c:v>7.3203125</c:v>
                </c:pt>
                <c:pt idx="3964">
                  <c:v>7.3229166666666661</c:v>
                </c:pt>
                <c:pt idx="3965">
                  <c:v>7.3255208333333339</c:v>
                </c:pt>
                <c:pt idx="3966">
                  <c:v>7.328125</c:v>
                </c:pt>
                <c:pt idx="3967">
                  <c:v>7.3307291666666661</c:v>
                </c:pt>
                <c:pt idx="3968">
                  <c:v>7.3333333333333339</c:v>
                </c:pt>
                <c:pt idx="3969">
                  <c:v>7.3359375</c:v>
                </c:pt>
                <c:pt idx="3970">
                  <c:v>7.3385416666666661</c:v>
                </c:pt>
                <c:pt idx="3971">
                  <c:v>7.3411458333333339</c:v>
                </c:pt>
                <c:pt idx="3972">
                  <c:v>7.34375</c:v>
                </c:pt>
                <c:pt idx="3973">
                  <c:v>7.3463541666666661</c:v>
                </c:pt>
                <c:pt idx="3974">
                  <c:v>7.3489583333333339</c:v>
                </c:pt>
                <c:pt idx="3975">
                  <c:v>7.3515625</c:v>
                </c:pt>
                <c:pt idx="3976">
                  <c:v>7.3541666666666661</c:v>
                </c:pt>
                <c:pt idx="3977">
                  <c:v>7.3567708333333339</c:v>
                </c:pt>
                <c:pt idx="3978">
                  <c:v>7.359375</c:v>
                </c:pt>
                <c:pt idx="3979">
                  <c:v>7.3619791666666661</c:v>
                </c:pt>
                <c:pt idx="3980">
                  <c:v>7.3645833333333339</c:v>
                </c:pt>
                <c:pt idx="3981">
                  <c:v>7.3671875</c:v>
                </c:pt>
                <c:pt idx="3982">
                  <c:v>7.3697916666666661</c:v>
                </c:pt>
                <c:pt idx="3983">
                  <c:v>7.3723958333333339</c:v>
                </c:pt>
                <c:pt idx="3984">
                  <c:v>7.375</c:v>
                </c:pt>
                <c:pt idx="3985">
                  <c:v>7.3776041666666661</c:v>
                </c:pt>
                <c:pt idx="3986">
                  <c:v>7.3802083333333339</c:v>
                </c:pt>
                <c:pt idx="3987">
                  <c:v>7.3828125</c:v>
                </c:pt>
                <c:pt idx="3988">
                  <c:v>7.3854166666666661</c:v>
                </c:pt>
                <c:pt idx="3989">
                  <c:v>7.3880208333333339</c:v>
                </c:pt>
                <c:pt idx="3990">
                  <c:v>7.390625</c:v>
                </c:pt>
                <c:pt idx="3991">
                  <c:v>7.3932291666666661</c:v>
                </c:pt>
                <c:pt idx="3992">
                  <c:v>7.3958333333333339</c:v>
                </c:pt>
                <c:pt idx="3993">
                  <c:v>7.3984375</c:v>
                </c:pt>
                <c:pt idx="3994">
                  <c:v>7.4010416666666661</c:v>
                </c:pt>
                <c:pt idx="3995">
                  <c:v>7.4036458333333339</c:v>
                </c:pt>
                <c:pt idx="3996">
                  <c:v>7.40625</c:v>
                </c:pt>
                <c:pt idx="3997">
                  <c:v>7.4088541666666661</c:v>
                </c:pt>
                <c:pt idx="3998">
                  <c:v>7.4114583333333339</c:v>
                </c:pt>
                <c:pt idx="3999">
                  <c:v>7.4140625</c:v>
                </c:pt>
                <c:pt idx="4000">
                  <c:v>7.4166666666666661</c:v>
                </c:pt>
                <c:pt idx="4001">
                  <c:v>7.4192708333333339</c:v>
                </c:pt>
                <c:pt idx="4002">
                  <c:v>7.421875</c:v>
                </c:pt>
                <c:pt idx="4003">
                  <c:v>7.4244791666666661</c:v>
                </c:pt>
                <c:pt idx="4004">
                  <c:v>7.4270833333333339</c:v>
                </c:pt>
                <c:pt idx="4005">
                  <c:v>7.4296875</c:v>
                </c:pt>
                <c:pt idx="4006">
                  <c:v>7.4322916666666661</c:v>
                </c:pt>
                <c:pt idx="4007">
                  <c:v>7.4348958333333339</c:v>
                </c:pt>
                <c:pt idx="4008">
                  <c:v>7.4375</c:v>
                </c:pt>
                <c:pt idx="4009">
                  <c:v>7.4401041666666661</c:v>
                </c:pt>
                <c:pt idx="4010">
                  <c:v>7.4427083333333339</c:v>
                </c:pt>
                <c:pt idx="4011">
                  <c:v>7.4453125</c:v>
                </c:pt>
                <c:pt idx="4012">
                  <c:v>7.4479166666666661</c:v>
                </c:pt>
                <c:pt idx="4013">
                  <c:v>7.4505208333333339</c:v>
                </c:pt>
                <c:pt idx="4014">
                  <c:v>7.453125</c:v>
                </c:pt>
                <c:pt idx="4015">
                  <c:v>7.4557291666666661</c:v>
                </c:pt>
                <c:pt idx="4016">
                  <c:v>7.4583333333333339</c:v>
                </c:pt>
                <c:pt idx="4017">
                  <c:v>7.4609375</c:v>
                </c:pt>
                <c:pt idx="4018">
                  <c:v>7.4635416666666661</c:v>
                </c:pt>
                <c:pt idx="4019">
                  <c:v>7.4661458333333339</c:v>
                </c:pt>
                <c:pt idx="4020">
                  <c:v>7.46875</c:v>
                </c:pt>
                <c:pt idx="4021">
                  <c:v>7.4713541666666661</c:v>
                </c:pt>
                <c:pt idx="4022">
                  <c:v>7.4739583333333339</c:v>
                </c:pt>
                <c:pt idx="4023">
                  <c:v>7.4765625</c:v>
                </c:pt>
                <c:pt idx="4024">
                  <c:v>7.4791666666666661</c:v>
                </c:pt>
                <c:pt idx="4025">
                  <c:v>7.4817708333333339</c:v>
                </c:pt>
                <c:pt idx="4026">
                  <c:v>7.484375</c:v>
                </c:pt>
                <c:pt idx="4027">
                  <c:v>7.4869791666666661</c:v>
                </c:pt>
                <c:pt idx="4028">
                  <c:v>7.4895833333333339</c:v>
                </c:pt>
                <c:pt idx="4029">
                  <c:v>7.4921875</c:v>
                </c:pt>
                <c:pt idx="4030">
                  <c:v>7.4947916666666661</c:v>
                </c:pt>
                <c:pt idx="4031">
                  <c:v>7.4973958333333339</c:v>
                </c:pt>
                <c:pt idx="4032">
                  <c:v>7.5</c:v>
                </c:pt>
                <c:pt idx="4033">
                  <c:v>7.5026041666666661</c:v>
                </c:pt>
                <c:pt idx="4034">
                  <c:v>7.5052083333333339</c:v>
                </c:pt>
                <c:pt idx="4035">
                  <c:v>7.5078125</c:v>
                </c:pt>
                <c:pt idx="4036">
                  <c:v>7.5104166666666661</c:v>
                </c:pt>
                <c:pt idx="4037">
                  <c:v>7.5130208333333339</c:v>
                </c:pt>
                <c:pt idx="4038">
                  <c:v>7.515625</c:v>
                </c:pt>
                <c:pt idx="4039">
                  <c:v>7.5182291666666661</c:v>
                </c:pt>
                <c:pt idx="4040">
                  <c:v>7.5208333333333339</c:v>
                </c:pt>
                <c:pt idx="4041">
                  <c:v>7.5234375</c:v>
                </c:pt>
                <c:pt idx="4042">
                  <c:v>7.5260416666666661</c:v>
                </c:pt>
                <c:pt idx="4043">
                  <c:v>7.5286458333333339</c:v>
                </c:pt>
                <c:pt idx="4044">
                  <c:v>7.53125</c:v>
                </c:pt>
                <c:pt idx="4045">
                  <c:v>7.5338541666666661</c:v>
                </c:pt>
                <c:pt idx="4046">
                  <c:v>7.5364583333333339</c:v>
                </c:pt>
                <c:pt idx="4047">
                  <c:v>7.5390625</c:v>
                </c:pt>
                <c:pt idx="4048">
                  <c:v>7.5416666666666661</c:v>
                </c:pt>
                <c:pt idx="4049">
                  <c:v>7.5442708333333339</c:v>
                </c:pt>
                <c:pt idx="4050">
                  <c:v>7.546875</c:v>
                </c:pt>
                <c:pt idx="4051">
                  <c:v>7.5494791666666661</c:v>
                </c:pt>
                <c:pt idx="4052">
                  <c:v>7.5520833333333339</c:v>
                </c:pt>
                <c:pt idx="4053">
                  <c:v>7.5546875</c:v>
                </c:pt>
                <c:pt idx="4054">
                  <c:v>7.5572916666666661</c:v>
                </c:pt>
                <c:pt idx="4055">
                  <c:v>7.5598958333333339</c:v>
                </c:pt>
                <c:pt idx="4056">
                  <c:v>7.5625</c:v>
                </c:pt>
                <c:pt idx="4057">
                  <c:v>7.5651041666666661</c:v>
                </c:pt>
                <c:pt idx="4058">
                  <c:v>7.5677083333333339</c:v>
                </c:pt>
                <c:pt idx="4059">
                  <c:v>7.5703125</c:v>
                </c:pt>
                <c:pt idx="4060">
                  <c:v>7.5729166666666661</c:v>
                </c:pt>
                <c:pt idx="4061">
                  <c:v>7.5755208333333339</c:v>
                </c:pt>
                <c:pt idx="4062">
                  <c:v>7.578125</c:v>
                </c:pt>
                <c:pt idx="4063">
                  <c:v>7.5807291666666661</c:v>
                </c:pt>
                <c:pt idx="4064">
                  <c:v>7.5833333333333339</c:v>
                </c:pt>
                <c:pt idx="4065">
                  <c:v>7.5859375</c:v>
                </c:pt>
                <c:pt idx="4066">
                  <c:v>7.5885416666666661</c:v>
                </c:pt>
                <c:pt idx="4067">
                  <c:v>7.5911458333333339</c:v>
                </c:pt>
                <c:pt idx="4068">
                  <c:v>7.59375</c:v>
                </c:pt>
                <c:pt idx="4069">
                  <c:v>7.5963541666666661</c:v>
                </c:pt>
                <c:pt idx="4070">
                  <c:v>7.5989583333333339</c:v>
                </c:pt>
                <c:pt idx="4071">
                  <c:v>7.6015625</c:v>
                </c:pt>
                <c:pt idx="4072">
                  <c:v>7.6041666666666661</c:v>
                </c:pt>
                <c:pt idx="4073">
                  <c:v>7.6067708333333339</c:v>
                </c:pt>
                <c:pt idx="4074">
                  <c:v>7.609375</c:v>
                </c:pt>
                <c:pt idx="4075">
                  <c:v>7.6119791666666661</c:v>
                </c:pt>
                <c:pt idx="4076">
                  <c:v>7.6145833333333339</c:v>
                </c:pt>
                <c:pt idx="4077">
                  <c:v>7.6171875</c:v>
                </c:pt>
                <c:pt idx="4078">
                  <c:v>7.6197916666666661</c:v>
                </c:pt>
                <c:pt idx="4079">
                  <c:v>7.6223958333333339</c:v>
                </c:pt>
                <c:pt idx="4080">
                  <c:v>7.625</c:v>
                </c:pt>
                <c:pt idx="4081">
                  <c:v>7.6276041666666661</c:v>
                </c:pt>
                <c:pt idx="4082">
                  <c:v>7.6302083333333339</c:v>
                </c:pt>
                <c:pt idx="4083">
                  <c:v>7.6328125</c:v>
                </c:pt>
                <c:pt idx="4084">
                  <c:v>7.6354166666666661</c:v>
                </c:pt>
                <c:pt idx="4085">
                  <c:v>7.6380208333333339</c:v>
                </c:pt>
                <c:pt idx="4086">
                  <c:v>7.640625</c:v>
                </c:pt>
                <c:pt idx="4087">
                  <c:v>7.6432291666666661</c:v>
                </c:pt>
                <c:pt idx="4088">
                  <c:v>7.6458333333333339</c:v>
                </c:pt>
                <c:pt idx="4089">
                  <c:v>7.6484375</c:v>
                </c:pt>
                <c:pt idx="4090">
                  <c:v>7.6510416666666661</c:v>
                </c:pt>
                <c:pt idx="4091">
                  <c:v>7.6536458333333339</c:v>
                </c:pt>
                <c:pt idx="4092">
                  <c:v>7.65625</c:v>
                </c:pt>
                <c:pt idx="4093">
                  <c:v>7.6588541666666661</c:v>
                </c:pt>
                <c:pt idx="4094">
                  <c:v>7.6614583333333339</c:v>
                </c:pt>
                <c:pt idx="4095">
                  <c:v>7.6640625</c:v>
                </c:pt>
                <c:pt idx="4096">
                  <c:v>7.6666666666666661</c:v>
                </c:pt>
                <c:pt idx="4097">
                  <c:v>7.6692708333333339</c:v>
                </c:pt>
                <c:pt idx="4098">
                  <c:v>7.671875</c:v>
                </c:pt>
                <c:pt idx="4099">
                  <c:v>7.6744791666666661</c:v>
                </c:pt>
                <c:pt idx="4100">
                  <c:v>7.6770833333333339</c:v>
                </c:pt>
                <c:pt idx="4101">
                  <c:v>7.6796875</c:v>
                </c:pt>
                <c:pt idx="4102">
                  <c:v>7.6822916666666661</c:v>
                </c:pt>
                <c:pt idx="4103">
                  <c:v>7.6848958333333339</c:v>
                </c:pt>
                <c:pt idx="4104">
                  <c:v>7.6875</c:v>
                </c:pt>
                <c:pt idx="4105">
                  <c:v>7.6901041666666661</c:v>
                </c:pt>
                <c:pt idx="4106">
                  <c:v>7.6927083333333339</c:v>
                </c:pt>
                <c:pt idx="4107">
                  <c:v>7.6953125</c:v>
                </c:pt>
                <c:pt idx="4108">
                  <c:v>7.6979166666666661</c:v>
                </c:pt>
                <c:pt idx="4109">
                  <c:v>7.7005208333333339</c:v>
                </c:pt>
                <c:pt idx="4110">
                  <c:v>7.703125</c:v>
                </c:pt>
                <c:pt idx="4111">
                  <c:v>7.7057291666666661</c:v>
                </c:pt>
                <c:pt idx="4112">
                  <c:v>7.7083333333333339</c:v>
                </c:pt>
                <c:pt idx="4113">
                  <c:v>7.7109375</c:v>
                </c:pt>
                <c:pt idx="4114">
                  <c:v>7.7135416666666661</c:v>
                </c:pt>
                <c:pt idx="4115">
                  <c:v>7.7161458333333339</c:v>
                </c:pt>
                <c:pt idx="4116">
                  <c:v>7.71875</c:v>
                </c:pt>
                <c:pt idx="4117">
                  <c:v>7.7213541666666661</c:v>
                </c:pt>
                <c:pt idx="4118">
                  <c:v>7.7239583333333339</c:v>
                </c:pt>
                <c:pt idx="4119">
                  <c:v>7.7265625</c:v>
                </c:pt>
                <c:pt idx="4120">
                  <c:v>7.7291666666666661</c:v>
                </c:pt>
                <c:pt idx="4121">
                  <c:v>7.7317708333333339</c:v>
                </c:pt>
                <c:pt idx="4122">
                  <c:v>7.734375</c:v>
                </c:pt>
                <c:pt idx="4123">
                  <c:v>7.7369791666666661</c:v>
                </c:pt>
                <c:pt idx="4124">
                  <c:v>7.7395833333333339</c:v>
                </c:pt>
                <c:pt idx="4125">
                  <c:v>7.7421875</c:v>
                </c:pt>
                <c:pt idx="4126">
                  <c:v>7.7447916666666661</c:v>
                </c:pt>
                <c:pt idx="4127">
                  <c:v>7.7473958333333339</c:v>
                </c:pt>
                <c:pt idx="4128">
                  <c:v>7.75</c:v>
                </c:pt>
                <c:pt idx="4129">
                  <c:v>7.7526041666666661</c:v>
                </c:pt>
                <c:pt idx="4130">
                  <c:v>7.7552083333333339</c:v>
                </c:pt>
                <c:pt idx="4131">
                  <c:v>7.7578125</c:v>
                </c:pt>
                <c:pt idx="4132">
                  <c:v>7.7604166666666661</c:v>
                </c:pt>
                <c:pt idx="4133">
                  <c:v>7.7630208333333339</c:v>
                </c:pt>
                <c:pt idx="4134">
                  <c:v>7.765625</c:v>
                </c:pt>
                <c:pt idx="4135">
                  <c:v>7.7682291666666661</c:v>
                </c:pt>
                <c:pt idx="4136">
                  <c:v>7.7708333333333339</c:v>
                </c:pt>
                <c:pt idx="4137">
                  <c:v>7.7734375</c:v>
                </c:pt>
                <c:pt idx="4138">
                  <c:v>7.7760416666666661</c:v>
                </c:pt>
                <c:pt idx="4139">
                  <c:v>7.7786458333333339</c:v>
                </c:pt>
                <c:pt idx="4140">
                  <c:v>7.78125</c:v>
                </c:pt>
                <c:pt idx="4141">
                  <c:v>7.7838541666666661</c:v>
                </c:pt>
                <c:pt idx="4142">
                  <c:v>7.7864583333333339</c:v>
                </c:pt>
                <c:pt idx="4143">
                  <c:v>7.7890625</c:v>
                </c:pt>
                <c:pt idx="4144">
                  <c:v>7.7916666666666661</c:v>
                </c:pt>
                <c:pt idx="4145">
                  <c:v>7.7942708333333339</c:v>
                </c:pt>
                <c:pt idx="4146">
                  <c:v>7.796875</c:v>
                </c:pt>
                <c:pt idx="4147">
                  <c:v>7.7994791666666661</c:v>
                </c:pt>
                <c:pt idx="4148">
                  <c:v>7.8020833333333339</c:v>
                </c:pt>
                <c:pt idx="4149">
                  <c:v>7.8046875</c:v>
                </c:pt>
                <c:pt idx="4150">
                  <c:v>7.8072916666666661</c:v>
                </c:pt>
                <c:pt idx="4151">
                  <c:v>7.8098958333333339</c:v>
                </c:pt>
                <c:pt idx="4152">
                  <c:v>7.8125</c:v>
                </c:pt>
                <c:pt idx="4153">
                  <c:v>7.8151041666666661</c:v>
                </c:pt>
                <c:pt idx="4154">
                  <c:v>7.8177083333333339</c:v>
                </c:pt>
                <c:pt idx="4155">
                  <c:v>7.8203125</c:v>
                </c:pt>
                <c:pt idx="4156">
                  <c:v>7.8229166666666661</c:v>
                </c:pt>
                <c:pt idx="4157">
                  <c:v>7.8255208333333339</c:v>
                </c:pt>
                <c:pt idx="4158">
                  <c:v>7.828125</c:v>
                </c:pt>
                <c:pt idx="4159">
                  <c:v>7.8307291666666661</c:v>
                </c:pt>
                <c:pt idx="4160">
                  <c:v>7.8333333333333339</c:v>
                </c:pt>
                <c:pt idx="4161">
                  <c:v>7.8359375</c:v>
                </c:pt>
                <c:pt idx="4162">
                  <c:v>7.8385416666666661</c:v>
                </c:pt>
                <c:pt idx="4163">
                  <c:v>7.8411458333333339</c:v>
                </c:pt>
                <c:pt idx="4164">
                  <c:v>7.84375</c:v>
                </c:pt>
                <c:pt idx="4165">
                  <c:v>7.8463541666666661</c:v>
                </c:pt>
                <c:pt idx="4166">
                  <c:v>7.8489583333333339</c:v>
                </c:pt>
                <c:pt idx="4167">
                  <c:v>7.8515625</c:v>
                </c:pt>
                <c:pt idx="4168">
                  <c:v>7.8541666666666661</c:v>
                </c:pt>
                <c:pt idx="4169">
                  <c:v>7.8567708333333339</c:v>
                </c:pt>
                <c:pt idx="4170">
                  <c:v>7.859375</c:v>
                </c:pt>
                <c:pt idx="4171">
                  <c:v>7.8619791666666661</c:v>
                </c:pt>
                <c:pt idx="4172">
                  <c:v>7.8645833333333339</c:v>
                </c:pt>
                <c:pt idx="4173">
                  <c:v>7.8671875</c:v>
                </c:pt>
                <c:pt idx="4174">
                  <c:v>7.8697916666666661</c:v>
                </c:pt>
                <c:pt idx="4175">
                  <c:v>7.8723958333333339</c:v>
                </c:pt>
                <c:pt idx="4176">
                  <c:v>7.875</c:v>
                </c:pt>
                <c:pt idx="4177">
                  <c:v>7.8776041666666661</c:v>
                </c:pt>
                <c:pt idx="4178">
                  <c:v>7.8802083333333339</c:v>
                </c:pt>
                <c:pt idx="4179">
                  <c:v>7.8828125</c:v>
                </c:pt>
                <c:pt idx="4180">
                  <c:v>7.8854166666666661</c:v>
                </c:pt>
                <c:pt idx="4181">
                  <c:v>7.8880208333333339</c:v>
                </c:pt>
                <c:pt idx="4182">
                  <c:v>7.890625</c:v>
                </c:pt>
                <c:pt idx="4183">
                  <c:v>7.8932291666666661</c:v>
                </c:pt>
                <c:pt idx="4184">
                  <c:v>7.8958333333333339</c:v>
                </c:pt>
                <c:pt idx="4185">
                  <c:v>7.8984375</c:v>
                </c:pt>
                <c:pt idx="4186">
                  <c:v>7.9010416666666661</c:v>
                </c:pt>
                <c:pt idx="4187">
                  <c:v>7.9036458333333339</c:v>
                </c:pt>
                <c:pt idx="4188">
                  <c:v>7.90625</c:v>
                </c:pt>
                <c:pt idx="4189">
                  <c:v>7.9088541666666661</c:v>
                </c:pt>
                <c:pt idx="4190">
                  <c:v>7.9114583333333339</c:v>
                </c:pt>
                <c:pt idx="4191">
                  <c:v>7.9140625</c:v>
                </c:pt>
                <c:pt idx="4192">
                  <c:v>7.9166666666666661</c:v>
                </c:pt>
                <c:pt idx="4193">
                  <c:v>7.9192708333333339</c:v>
                </c:pt>
                <c:pt idx="4194">
                  <c:v>7.921875</c:v>
                </c:pt>
                <c:pt idx="4195">
                  <c:v>7.9244791666666661</c:v>
                </c:pt>
                <c:pt idx="4196">
                  <c:v>7.9270833333333339</c:v>
                </c:pt>
                <c:pt idx="4197">
                  <c:v>7.9296875</c:v>
                </c:pt>
                <c:pt idx="4198">
                  <c:v>7.9322916666666661</c:v>
                </c:pt>
                <c:pt idx="4199">
                  <c:v>7.9348958333333339</c:v>
                </c:pt>
                <c:pt idx="4200">
                  <c:v>7.9375</c:v>
                </c:pt>
                <c:pt idx="4201">
                  <c:v>7.9401041666666661</c:v>
                </c:pt>
                <c:pt idx="4202">
                  <c:v>7.9427083333333339</c:v>
                </c:pt>
                <c:pt idx="4203">
                  <c:v>7.9453125</c:v>
                </c:pt>
                <c:pt idx="4204">
                  <c:v>7.9479166666666661</c:v>
                </c:pt>
                <c:pt idx="4205">
                  <c:v>7.9505208333333339</c:v>
                </c:pt>
                <c:pt idx="4206">
                  <c:v>7.953125</c:v>
                </c:pt>
                <c:pt idx="4207">
                  <c:v>7.9557291666666661</c:v>
                </c:pt>
                <c:pt idx="4208">
                  <c:v>7.9583333333333339</c:v>
                </c:pt>
                <c:pt idx="4209">
                  <c:v>7.9609375</c:v>
                </c:pt>
                <c:pt idx="4210">
                  <c:v>7.9635416666666661</c:v>
                </c:pt>
                <c:pt idx="4211">
                  <c:v>7.9661458333333339</c:v>
                </c:pt>
                <c:pt idx="4212">
                  <c:v>7.96875</c:v>
                </c:pt>
                <c:pt idx="4213">
                  <c:v>7.9713541666666661</c:v>
                </c:pt>
                <c:pt idx="4214">
                  <c:v>7.9739583333333339</c:v>
                </c:pt>
                <c:pt idx="4215">
                  <c:v>7.9765625</c:v>
                </c:pt>
                <c:pt idx="4216">
                  <c:v>7.9791666666666661</c:v>
                </c:pt>
                <c:pt idx="4217">
                  <c:v>7.9817708333333339</c:v>
                </c:pt>
                <c:pt idx="4218">
                  <c:v>7.984375</c:v>
                </c:pt>
                <c:pt idx="4219">
                  <c:v>7.9869791666666661</c:v>
                </c:pt>
                <c:pt idx="4220">
                  <c:v>7.9895833333333339</c:v>
                </c:pt>
                <c:pt idx="4221">
                  <c:v>7.9921875</c:v>
                </c:pt>
                <c:pt idx="4222">
                  <c:v>7.9947916666666661</c:v>
                </c:pt>
                <c:pt idx="4223">
                  <c:v>7.9973958333333339</c:v>
                </c:pt>
                <c:pt idx="4224">
                  <c:v>8</c:v>
                </c:pt>
                <c:pt idx="4225">
                  <c:v>8.0026041666666661</c:v>
                </c:pt>
                <c:pt idx="4226">
                  <c:v>8.0052083333333339</c:v>
                </c:pt>
                <c:pt idx="4227">
                  <c:v>8.0078125</c:v>
                </c:pt>
                <c:pt idx="4228">
                  <c:v>8.0104166666666661</c:v>
                </c:pt>
                <c:pt idx="4229">
                  <c:v>8.0130208333333339</c:v>
                </c:pt>
                <c:pt idx="4230">
                  <c:v>8.015625</c:v>
                </c:pt>
                <c:pt idx="4231">
                  <c:v>8.0182291666666661</c:v>
                </c:pt>
                <c:pt idx="4232">
                  <c:v>8.0208333333333339</c:v>
                </c:pt>
                <c:pt idx="4233">
                  <c:v>8.0234375</c:v>
                </c:pt>
                <c:pt idx="4234">
                  <c:v>8.0260416666666661</c:v>
                </c:pt>
                <c:pt idx="4235">
                  <c:v>8.0286458333333339</c:v>
                </c:pt>
                <c:pt idx="4236">
                  <c:v>8.03125</c:v>
                </c:pt>
                <c:pt idx="4237">
                  <c:v>8.0338541666666661</c:v>
                </c:pt>
                <c:pt idx="4238">
                  <c:v>8.0364583333333339</c:v>
                </c:pt>
                <c:pt idx="4239">
                  <c:v>8.0390625</c:v>
                </c:pt>
                <c:pt idx="4240">
                  <c:v>8.0416666666666661</c:v>
                </c:pt>
                <c:pt idx="4241">
                  <c:v>8.0442708333333339</c:v>
                </c:pt>
                <c:pt idx="4242">
                  <c:v>8.046875</c:v>
                </c:pt>
                <c:pt idx="4243">
                  <c:v>8.0494791666666661</c:v>
                </c:pt>
                <c:pt idx="4244">
                  <c:v>8.0520833333333339</c:v>
                </c:pt>
                <c:pt idx="4245">
                  <c:v>8.0546875</c:v>
                </c:pt>
                <c:pt idx="4246">
                  <c:v>8.0572916666666661</c:v>
                </c:pt>
                <c:pt idx="4247">
                  <c:v>8.0598958333333339</c:v>
                </c:pt>
                <c:pt idx="4248">
                  <c:v>8.0625</c:v>
                </c:pt>
                <c:pt idx="4249">
                  <c:v>8.0651041666666661</c:v>
                </c:pt>
                <c:pt idx="4250">
                  <c:v>8.0677083333333339</c:v>
                </c:pt>
                <c:pt idx="4251">
                  <c:v>8.0703125</c:v>
                </c:pt>
                <c:pt idx="4252">
                  <c:v>8.0729166666666661</c:v>
                </c:pt>
                <c:pt idx="4253">
                  <c:v>8.0755208333333339</c:v>
                </c:pt>
                <c:pt idx="4254">
                  <c:v>8.078125</c:v>
                </c:pt>
                <c:pt idx="4255">
                  <c:v>8.0807291666666661</c:v>
                </c:pt>
                <c:pt idx="4256">
                  <c:v>8.0833333333333339</c:v>
                </c:pt>
                <c:pt idx="4257">
                  <c:v>8.0859375</c:v>
                </c:pt>
                <c:pt idx="4258">
                  <c:v>8.0885416666666661</c:v>
                </c:pt>
                <c:pt idx="4259">
                  <c:v>8.0911458333333339</c:v>
                </c:pt>
                <c:pt idx="4260">
                  <c:v>8.09375</c:v>
                </c:pt>
                <c:pt idx="4261">
                  <c:v>8.0963541666666661</c:v>
                </c:pt>
                <c:pt idx="4262">
                  <c:v>8.0989583333333339</c:v>
                </c:pt>
                <c:pt idx="4263">
                  <c:v>8.1015625</c:v>
                </c:pt>
                <c:pt idx="4264">
                  <c:v>8.1041666666666661</c:v>
                </c:pt>
                <c:pt idx="4265">
                  <c:v>8.1067708333333339</c:v>
                </c:pt>
                <c:pt idx="4266">
                  <c:v>8.109375</c:v>
                </c:pt>
                <c:pt idx="4267">
                  <c:v>8.1119791666666661</c:v>
                </c:pt>
                <c:pt idx="4268">
                  <c:v>8.1145833333333339</c:v>
                </c:pt>
                <c:pt idx="4269">
                  <c:v>8.1171875</c:v>
                </c:pt>
                <c:pt idx="4270">
                  <c:v>8.1197916666666661</c:v>
                </c:pt>
                <c:pt idx="4271">
                  <c:v>8.1223958333333339</c:v>
                </c:pt>
                <c:pt idx="4272">
                  <c:v>8.125</c:v>
                </c:pt>
                <c:pt idx="4273">
                  <c:v>8.1276041666666661</c:v>
                </c:pt>
                <c:pt idx="4274">
                  <c:v>8.1302083333333339</c:v>
                </c:pt>
                <c:pt idx="4275">
                  <c:v>8.1328125</c:v>
                </c:pt>
                <c:pt idx="4276">
                  <c:v>8.1354166666666661</c:v>
                </c:pt>
                <c:pt idx="4277">
                  <c:v>8.1380208333333339</c:v>
                </c:pt>
                <c:pt idx="4278">
                  <c:v>8.140625</c:v>
                </c:pt>
                <c:pt idx="4279">
                  <c:v>8.1432291666666661</c:v>
                </c:pt>
                <c:pt idx="4280">
                  <c:v>8.1458333333333339</c:v>
                </c:pt>
                <c:pt idx="4281">
                  <c:v>8.1484375</c:v>
                </c:pt>
                <c:pt idx="4282">
                  <c:v>8.1510416666666661</c:v>
                </c:pt>
                <c:pt idx="4283">
                  <c:v>8.1536458333333339</c:v>
                </c:pt>
                <c:pt idx="4284">
                  <c:v>8.15625</c:v>
                </c:pt>
                <c:pt idx="4285">
                  <c:v>8.1588541666666661</c:v>
                </c:pt>
                <c:pt idx="4286">
                  <c:v>8.1614583333333339</c:v>
                </c:pt>
                <c:pt idx="4287">
                  <c:v>8.1640625</c:v>
                </c:pt>
                <c:pt idx="4288">
                  <c:v>8.1666666666666661</c:v>
                </c:pt>
                <c:pt idx="4289">
                  <c:v>8.1692708333333339</c:v>
                </c:pt>
                <c:pt idx="4290">
                  <c:v>8.171875</c:v>
                </c:pt>
                <c:pt idx="4291">
                  <c:v>8.1744791666666661</c:v>
                </c:pt>
                <c:pt idx="4292">
                  <c:v>8.1770833333333339</c:v>
                </c:pt>
                <c:pt idx="4293">
                  <c:v>8.1796875</c:v>
                </c:pt>
                <c:pt idx="4294">
                  <c:v>8.1822916666666661</c:v>
                </c:pt>
                <c:pt idx="4295">
                  <c:v>8.1848958333333339</c:v>
                </c:pt>
                <c:pt idx="4296">
                  <c:v>8.1875</c:v>
                </c:pt>
                <c:pt idx="4297">
                  <c:v>8.1901041666666661</c:v>
                </c:pt>
                <c:pt idx="4298">
                  <c:v>8.1927083333333339</c:v>
                </c:pt>
                <c:pt idx="4299">
                  <c:v>8.1953125</c:v>
                </c:pt>
                <c:pt idx="4300">
                  <c:v>8.1979166666666661</c:v>
                </c:pt>
                <c:pt idx="4301">
                  <c:v>8.2005208333333339</c:v>
                </c:pt>
                <c:pt idx="4302">
                  <c:v>8.203125</c:v>
                </c:pt>
                <c:pt idx="4303">
                  <c:v>8.2057291666666661</c:v>
                </c:pt>
                <c:pt idx="4304">
                  <c:v>8.2083333333333339</c:v>
                </c:pt>
                <c:pt idx="4305">
                  <c:v>8.2109375</c:v>
                </c:pt>
                <c:pt idx="4306">
                  <c:v>8.2135416666666661</c:v>
                </c:pt>
                <c:pt idx="4307">
                  <c:v>8.2161458333333339</c:v>
                </c:pt>
                <c:pt idx="4308">
                  <c:v>8.21875</c:v>
                </c:pt>
                <c:pt idx="4309">
                  <c:v>8.2213541666666661</c:v>
                </c:pt>
                <c:pt idx="4310">
                  <c:v>8.2239583333333339</c:v>
                </c:pt>
                <c:pt idx="4311">
                  <c:v>8.2265625</c:v>
                </c:pt>
                <c:pt idx="4312">
                  <c:v>8.2291666666666661</c:v>
                </c:pt>
                <c:pt idx="4313">
                  <c:v>8.2317708333333339</c:v>
                </c:pt>
                <c:pt idx="4314">
                  <c:v>8.234375</c:v>
                </c:pt>
                <c:pt idx="4315">
                  <c:v>8.2369791666666661</c:v>
                </c:pt>
                <c:pt idx="4316">
                  <c:v>8.2395833333333339</c:v>
                </c:pt>
                <c:pt idx="4317">
                  <c:v>8.2421875</c:v>
                </c:pt>
                <c:pt idx="4318">
                  <c:v>8.2447916666666661</c:v>
                </c:pt>
                <c:pt idx="4319">
                  <c:v>8.2473958333333339</c:v>
                </c:pt>
                <c:pt idx="4320">
                  <c:v>8.25</c:v>
                </c:pt>
                <c:pt idx="4321">
                  <c:v>8.2526041666666661</c:v>
                </c:pt>
                <c:pt idx="4322">
                  <c:v>8.2552083333333339</c:v>
                </c:pt>
                <c:pt idx="4323">
                  <c:v>8.2578125</c:v>
                </c:pt>
                <c:pt idx="4324">
                  <c:v>8.2604166666666661</c:v>
                </c:pt>
                <c:pt idx="4325">
                  <c:v>8.2630208333333339</c:v>
                </c:pt>
                <c:pt idx="4326">
                  <c:v>8.265625</c:v>
                </c:pt>
                <c:pt idx="4327">
                  <c:v>8.2682291666666661</c:v>
                </c:pt>
                <c:pt idx="4328">
                  <c:v>8.2708333333333339</c:v>
                </c:pt>
                <c:pt idx="4329">
                  <c:v>8.2734375</c:v>
                </c:pt>
                <c:pt idx="4330">
                  <c:v>8.2760416666666661</c:v>
                </c:pt>
                <c:pt idx="4331">
                  <c:v>8.2786458333333339</c:v>
                </c:pt>
                <c:pt idx="4332">
                  <c:v>8.28125</c:v>
                </c:pt>
                <c:pt idx="4333">
                  <c:v>8.2838541666666661</c:v>
                </c:pt>
                <c:pt idx="4334">
                  <c:v>8.2864583333333339</c:v>
                </c:pt>
                <c:pt idx="4335">
                  <c:v>8.2890625</c:v>
                </c:pt>
                <c:pt idx="4336">
                  <c:v>8.2916666666666661</c:v>
                </c:pt>
                <c:pt idx="4337">
                  <c:v>8.2942708333333339</c:v>
                </c:pt>
                <c:pt idx="4338">
                  <c:v>8.296875</c:v>
                </c:pt>
                <c:pt idx="4339">
                  <c:v>8.2994791666666661</c:v>
                </c:pt>
                <c:pt idx="4340">
                  <c:v>8.3020833333333339</c:v>
                </c:pt>
                <c:pt idx="4341">
                  <c:v>8.3046875</c:v>
                </c:pt>
                <c:pt idx="4342">
                  <c:v>8.3072916666666661</c:v>
                </c:pt>
                <c:pt idx="4343">
                  <c:v>8.3098958333333339</c:v>
                </c:pt>
                <c:pt idx="4344">
                  <c:v>8.3125</c:v>
                </c:pt>
                <c:pt idx="4345">
                  <c:v>8.3151041666666661</c:v>
                </c:pt>
                <c:pt idx="4346">
                  <c:v>8.3177083333333339</c:v>
                </c:pt>
                <c:pt idx="4347">
                  <c:v>8.3203125</c:v>
                </c:pt>
                <c:pt idx="4348">
                  <c:v>8.3229166666666661</c:v>
                </c:pt>
                <c:pt idx="4349">
                  <c:v>8.3255208333333339</c:v>
                </c:pt>
                <c:pt idx="4350">
                  <c:v>8.328125</c:v>
                </c:pt>
                <c:pt idx="4351">
                  <c:v>8.3307291666666661</c:v>
                </c:pt>
                <c:pt idx="4352">
                  <c:v>8.3333333333333339</c:v>
                </c:pt>
                <c:pt idx="4353">
                  <c:v>8.3359375</c:v>
                </c:pt>
                <c:pt idx="4354">
                  <c:v>8.3385416666666661</c:v>
                </c:pt>
                <c:pt idx="4355">
                  <c:v>8.3411458333333339</c:v>
                </c:pt>
                <c:pt idx="4356">
                  <c:v>8.34375</c:v>
                </c:pt>
                <c:pt idx="4357">
                  <c:v>8.3463541666666661</c:v>
                </c:pt>
                <c:pt idx="4358">
                  <c:v>8.3489583333333339</c:v>
                </c:pt>
                <c:pt idx="4359">
                  <c:v>8.3515625</c:v>
                </c:pt>
                <c:pt idx="4360">
                  <c:v>8.3541666666666661</c:v>
                </c:pt>
                <c:pt idx="4361">
                  <c:v>8.3567708333333339</c:v>
                </c:pt>
                <c:pt idx="4362">
                  <c:v>8.359375</c:v>
                </c:pt>
                <c:pt idx="4363">
                  <c:v>8.3619791666666661</c:v>
                </c:pt>
                <c:pt idx="4364">
                  <c:v>8.3645833333333339</c:v>
                </c:pt>
                <c:pt idx="4365">
                  <c:v>8.3671875</c:v>
                </c:pt>
                <c:pt idx="4366">
                  <c:v>8.3697916666666661</c:v>
                </c:pt>
                <c:pt idx="4367">
                  <c:v>8.3723958333333339</c:v>
                </c:pt>
                <c:pt idx="4368">
                  <c:v>8.375</c:v>
                </c:pt>
                <c:pt idx="4369">
                  <c:v>8.3776041666666661</c:v>
                </c:pt>
                <c:pt idx="4370">
                  <c:v>8.3802083333333339</c:v>
                </c:pt>
                <c:pt idx="4371">
                  <c:v>8.3828125</c:v>
                </c:pt>
                <c:pt idx="4372">
                  <c:v>8.3854166666666661</c:v>
                </c:pt>
                <c:pt idx="4373">
                  <c:v>8.3880208333333339</c:v>
                </c:pt>
                <c:pt idx="4374">
                  <c:v>8.390625</c:v>
                </c:pt>
                <c:pt idx="4375">
                  <c:v>8.3932291666666661</c:v>
                </c:pt>
                <c:pt idx="4376">
                  <c:v>8.3958333333333339</c:v>
                </c:pt>
                <c:pt idx="4377">
                  <c:v>8.3984375</c:v>
                </c:pt>
                <c:pt idx="4378">
                  <c:v>8.4010416666666661</c:v>
                </c:pt>
                <c:pt idx="4379">
                  <c:v>8.4036458333333339</c:v>
                </c:pt>
                <c:pt idx="4380">
                  <c:v>8.40625</c:v>
                </c:pt>
                <c:pt idx="4381">
                  <c:v>8.4088541666666661</c:v>
                </c:pt>
                <c:pt idx="4382">
                  <c:v>8.4114583333333339</c:v>
                </c:pt>
                <c:pt idx="4383">
                  <c:v>8.4140625</c:v>
                </c:pt>
                <c:pt idx="4384">
                  <c:v>8.4166666666666661</c:v>
                </c:pt>
                <c:pt idx="4385">
                  <c:v>8.4192708333333339</c:v>
                </c:pt>
                <c:pt idx="4386">
                  <c:v>8.421875</c:v>
                </c:pt>
                <c:pt idx="4387">
                  <c:v>8.4244791666666661</c:v>
                </c:pt>
                <c:pt idx="4388">
                  <c:v>8.4270833333333339</c:v>
                </c:pt>
                <c:pt idx="4389">
                  <c:v>8.4296875</c:v>
                </c:pt>
                <c:pt idx="4390">
                  <c:v>8.4322916666666661</c:v>
                </c:pt>
                <c:pt idx="4391">
                  <c:v>8.4348958333333339</c:v>
                </c:pt>
                <c:pt idx="4392">
                  <c:v>8.4375</c:v>
                </c:pt>
                <c:pt idx="4393">
                  <c:v>8.4401041666666661</c:v>
                </c:pt>
                <c:pt idx="4394">
                  <c:v>8.4427083333333339</c:v>
                </c:pt>
                <c:pt idx="4395">
                  <c:v>8.4453125</c:v>
                </c:pt>
                <c:pt idx="4396">
                  <c:v>8.4479166666666661</c:v>
                </c:pt>
                <c:pt idx="4397">
                  <c:v>8.4505208333333339</c:v>
                </c:pt>
                <c:pt idx="4398">
                  <c:v>8.453125</c:v>
                </c:pt>
                <c:pt idx="4399">
                  <c:v>8.4557291666666661</c:v>
                </c:pt>
                <c:pt idx="4400">
                  <c:v>8.4583333333333339</c:v>
                </c:pt>
                <c:pt idx="4401">
                  <c:v>8.4609375</c:v>
                </c:pt>
                <c:pt idx="4402">
                  <c:v>8.4635416666666661</c:v>
                </c:pt>
                <c:pt idx="4403">
                  <c:v>8.4661458333333339</c:v>
                </c:pt>
                <c:pt idx="4404">
                  <c:v>8.46875</c:v>
                </c:pt>
                <c:pt idx="4405">
                  <c:v>8.4713541666666661</c:v>
                </c:pt>
                <c:pt idx="4406">
                  <c:v>8.4739583333333339</c:v>
                </c:pt>
                <c:pt idx="4407">
                  <c:v>8.4765625</c:v>
                </c:pt>
                <c:pt idx="4408">
                  <c:v>8.4791666666666661</c:v>
                </c:pt>
                <c:pt idx="4409">
                  <c:v>8.4817708333333339</c:v>
                </c:pt>
                <c:pt idx="4410">
                  <c:v>8.484375</c:v>
                </c:pt>
                <c:pt idx="4411">
                  <c:v>8.4869791666666661</c:v>
                </c:pt>
                <c:pt idx="4412">
                  <c:v>8.4895833333333339</c:v>
                </c:pt>
                <c:pt idx="4413">
                  <c:v>8.4921875</c:v>
                </c:pt>
                <c:pt idx="4414">
                  <c:v>8.4947916666666661</c:v>
                </c:pt>
                <c:pt idx="4415">
                  <c:v>8.4973958333333339</c:v>
                </c:pt>
                <c:pt idx="4416">
                  <c:v>8.5</c:v>
                </c:pt>
                <c:pt idx="4417">
                  <c:v>8.5026041666666661</c:v>
                </c:pt>
                <c:pt idx="4418">
                  <c:v>8.5052083333333339</c:v>
                </c:pt>
                <c:pt idx="4419">
                  <c:v>8.5078125</c:v>
                </c:pt>
                <c:pt idx="4420">
                  <c:v>8.5104166666666661</c:v>
                </c:pt>
                <c:pt idx="4421">
                  <c:v>8.5130208333333339</c:v>
                </c:pt>
                <c:pt idx="4422">
                  <c:v>8.515625</c:v>
                </c:pt>
                <c:pt idx="4423">
                  <c:v>8.5182291666666661</c:v>
                </c:pt>
                <c:pt idx="4424">
                  <c:v>8.5208333333333339</c:v>
                </c:pt>
                <c:pt idx="4425">
                  <c:v>8.5234375</c:v>
                </c:pt>
                <c:pt idx="4426">
                  <c:v>8.5260416666666661</c:v>
                </c:pt>
                <c:pt idx="4427">
                  <c:v>8.5286458333333339</c:v>
                </c:pt>
                <c:pt idx="4428">
                  <c:v>8.53125</c:v>
                </c:pt>
                <c:pt idx="4429">
                  <c:v>8.5338541666666661</c:v>
                </c:pt>
                <c:pt idx="4430">
                  <c:v>8.5364583333333339</c:v>
                </c:pt>
                <c:pt idx="4431">
                  <c:v>8.5390625</c:v>
                </c:pt>
                <c:pt idx="4432">
                  <c:v>8.5416666666666661</c:v>
                </c:pt>
                <c:pt idx="4433">
                  <c:v>8.5442708333333339</c:v>
                </c:pt>
                <c:pt idx="4434">
                  <c:v>8.546875</c:v>
                </c:pt>
                <c:pt idx="4435">
                  <c:v>8.5494791666666661</c:v>
                </c:pt>
                <c:pt idx="4436">
                  <c:v>8.5520833333333339</c:v>
                </c:pt>
                <c:pt idx="4437">
                  <c:v>8.5546875</c:v>
                </c:pt>
                <c:pt idx="4438">
                  <c:v>8.5572916666666661</c:v>
                </c:pt>
                <c:pt idx="4439">
                  <c:v>8.5598958333333339</c:v>
                </c:pt>
                <c:pt idx="4440">
                  <c:v>8.5625</c:v>
                </c:pt>
                <c:pt idx="4441">
                  <c:v>8.5651041666666661</c:v>
                </c:pt>
                <c:pt idx="4442">
                  <c:v>8.5677083333333339</c:v>
                </c:pt>
                <c:pt idx="4443">
                  <c:v>8.5703125</c:v>
                </c:pt>
                <c:pt idx="4444">
                  <c:v>8.5729166666666661</c:v>
                </c:pt>
                <c:pt idx="4445">
                  <c:v>8.5755208333333339</c:v>
                </c:pt>
                <c:pt idx="4446">
                  <c:v>8.578125</c:v>
                </c:pt>
                <c:pt idx="4447">
                  <c:v>8.5807291666666661</c:v>
                </c:pt>
                <c:pt idx="4448">
                  <c:v>8.5833333333333339</c:v>
                </c:pt>
                <c:pt idx="4449">
                  <c:v>8.5859375</c:v>
                </c:pt>
                <c:pt idx="4450">
                  <c:v>8.5885416666666661</c:v>
                </c:pt>
                <c:pt idx="4451">
                  <c:v>8.5911458333333339</c:v>
                </c:pt>
                <c:pt idx="4452">
                  <c:v>8.59375</c:v>
                </c:pt>
                <c:pt idx="4453">
                  <c:v>8.5963541666666661</c:v>
                </c:pt>
                <c:pt idx="4454">
                  <c:v>8.5989583333333339</c:v>
                </c:pt>
                <c:pt idx="4455">
                  <c:v>8.6015625</c:v>
                </c:pt>
                <c:pt idx="4456">
                  <c:v>8.6041666666666661</c:v>
                </c:pt>
                <c:pt idx="4457">
                  <c:v>8.6067708333333339</c:v>
                </c:pt>
                <c:pt idx="4458">
                  <c:v>8.609375</c:v>
                </c:pt>
                <c:pt idx="4459">
                  <c:v>8.6119791666666661</c:v>
                </c:pt>
                <c:pt idx="4460">
                  <c:v>8.6145833333333339</c:v>
                </c:pt>
                <c:pt idx="4461">
                  <c:v>8.6171875</c:v>
                </c:pt>
                <c:pt idx="4462">
                  <c:v>8.6197916666666661</c:v>
                </c:pt>
                <c:pt idx="4463">
                  <c:v>8.6223958333333339</c:v>
                </c:pt>
                <c:pt idx="4464">
                  <c:v>8.625</c:v>
                </c:pt>
                <c:pt idx="4465">
                  <c:v>8.6276041666666661</c:v>
                </c:pt>
                <c:pt idx="4466">
                  <c:v>8.6302083333333339</c:v>
                </c:pt>
                <c:pt idx="4467">
                  <c:v>8.6328125</c:v>
                </c:pt>
                <c:pt idx="4468">
                  <c:v>8.6354166666666661</c:v>
                </c:pt>
                <c:pt idx="4469">
                  <c:v>8.6380208333333339</c:v>
                </c:pt>
                <c:pt idx="4470">
                  <c:v>8.640625</c:v>
                </c:pt>
                <c:pt idx="4471">
                  <c:v>8.6432291666666661</c:v>
                </c:pt>
                <c:pt idx="4472">
                  <c:v>8.6458333333333339</c:v>
                </c:pt>
                <c:pt idx="4473">
                  <c:v>8.6484375</c:v>
                </c:pt>
                <c:pt idx="4474">
                  <c:v>8.6510416666666661</c:v>
                </c:pt>
                <c:pt idx="4475">
                  <c:v>8.6536458333333339</c:v>
                </c:pt>
                <c:pt idx="4476">
                  <c:v>8.65625</c:v>
                </c:pt>
                <c:pt idx="4477">
                  <c:v>8.6588541666666661</c:v>
                </c:pt>
                <c:pt idx="4478">
                  <c:v>8.6614583333333339</c:v>
                </c:pt>
                <c:pt idx="4479">
                  <c:v>8.6640625</c:v>
                </c:pt>
                <c:pt idx="4480">
                  <c:v>8.6666666666666661</c:v>
                </c:pt>
                <c:pt idx="4481">
                  <c:v>8.6692708333333339</c:v>
                </c:pt>
                <c:pt idx="4482">
                  <c:v>8.671875</c:v>
                </c:pt>
                <c:pt idx="4483">
                  <c:v>8.6744791666666661</c:v>
                </c:pt>
                <c:pt idx="4484">
                  <c:v>8.6770833333333339</c:v>
                </c:pt>
                <c:pt idx="4485">
                  <c:v>8.6796875</c:v>
                </c:pt>
                <c:pt idx="4486">
                  <c:v>8.6822916666666661</c:v>
                </c:pt>
                <c:pt idx="4487">
                  <c:v>8.6848958333333339</c:v>
                </c:pt>
                <c:pt idx="4488">
                  <c:v>8.6875</c:v>
                </c:pt>
                <c:pt idx="4489">
                  <c:v>8.6901041666666661</c:v>
                </c:pt>
                <c:pt idx="4490">
                  <c:v>8.6927083333333339</c:v>
                </c:pt>
                <c:pt idx="4491">
                  <c:v>8.6953125</c:v>
                </c:pt>
                <c:pt idx="4492">
                  <c:v>8.6979166666666661</c:v>
                </c:pt>
                <c:pt idx="4493">
                  <c:v>8.7005208333333339</c:v>
                </c:pt>
                <c:pt idx="4494">
                  <c:v>8.703125</c:v>
                </c:pt>
                <c:pt idx="4495">
                  <c:v>8.7057291666666661</c:v>
                </c:pt>
                <c:pt idx="4496">
                  <c:v>8.7083333333333339</c:v>
                </c:pt>
                <c:pt idx="4497">
                  <c:v>8.7109375</c:v>
                </c:pt>
                <c:pt idx="4498">
                  <c:v>8.7135416666666661</c:v>
                </c:pt>
                <c:pt idx="4499">
                  <c:v>8.7161458333333339</c:v>
                </c:pt>
                <c:pt idx="4500">
                  <c:v>8.71875</c:v>
                </c:pt>
                <c:pt idx="4501">
                  <c:v>8.7213541666666661</c:v>
                </c:pt>
                <c:pt idx="4502">
                  <c:v>8.7239583333333339</c:v>
                </c:pt>
                <c:pt idx="4503">
                  <c:v>8.7265625</c:v>
                </c:pt>
                <c:pt idx="4504">
                  <c:v>8.7291666666666661</c:v>
                </c:pt>
                <c:pt idx="4505">
                  <c:v>8.7317708333333339</c:v>
                </c:pt>
                <c:pt idx="4506">
                  <c:v>8.734375</c:v>
                </c:pt>
                <c:pt idx="4507">
                  <c:v>8.7369791666666661</c:v>
                </c:pt>
                <c:pt idx="4508">
                  <c:v>8.7395833333333339</c:v>
                </c:pt>
                <c:pt idx="4509">
                  <c:v>8.7421875</c:v>
                </c:pt>
                <c:pt idx="4510">
                  <c:v>8.7447916666666661</c:v>
                </c:pt>
                <c:pt idx="4511">
                  <c:v>8.7473958333333339</c:v>
                </c:pt>
                <c:pt idx="4512">
                  <c:v>8.75</c:v>
                </c:pt>
                <c:pt idx="4513">
                  <c:v>8.7526041666666661</c:v>
                </c:pt>
                <c:pt idx="4514">
                  <c:v>8.7552083333333339</c:v>
                </c:pt>
                <c:pt idx="4515">
                  <c:v>8.7578125</c:v>
                </c:pt>
                <c:pt idx="4516">
                  <c:v>8.7604166666666661</c:v>
                </c:pt>
                <c:pt idx="4517">
                  <c:v>8.7630208333333339</c:v>
                </c:pt>
                <c:pt idx="4518">
                  <c:v>8.765625</c:v>
                </c:pt>
                <c:pt idx="4519">
                  <c:v>8.7682291666666661</c:v>
                </c:pt>
                <c:pt idx="4520">
                  <c:v>8.7708333333333339</c:v>
                </c:pt>
                <c:pt idx="4521">
                  <c:v>8.7734375</c:v>
                </c:pt>
                <c:pt idx="4522">
                  <c:v>8.7760416666666661</c:v>
                </c:pt>
                <c:pt idx="4523">
                  <c:v>8.7786458333333339</c:v>
                </c:pt>
                <c:pt idx="4524">
                  <c:v>8.78125</c:v>
                </c:pt>
                <c:pt idx="4525">
                  <c:v>8.7838541666666661</c:v>
                </c:pt>
                <c:pt idx="4526">
                  <c:v>8.7864583333333339</c:v>
                </c:pt>
                <c:pt idx="4527">
                  <c:v>8.7890625</c:v>
                </c:pt>
                <c:pt idx="4528">
                  <c:v>8.7916666666666661</c:v>
                </c:pt>
                <c:pt idx="4529">
                  <c:v>8.7942708333333339</c:v>
                </c:pt>
                <c:pt idx="4530">
                  <c:v>8.796875</c:v>
                </c:pt>
                <c:pt idx="4531">
                  <c:v>8.7994791666666661</c:v>
                </c:pt>
                <c:pt idx="4532">
                  <c:v>8.8020833333333339</c:v>
                </c:pt>
                <c:pt idx="4533">
                  <c:v>8.8046875</c:v>
                </c:pt>
                <c:pt idx="4534">
                  <c:v>8.8072916666666661</c:v>
                </c:pt>
                <c:pt idx="4535">
                  <c:v>8.8098958333333339</c:v>
                </c:pt>
                <c:pt idx="4536">
                  <c:v>8.8125</c:v>
                </c:pt>
                <c:pt idx="4537">
                  <c:v>8.8151041666666661</c:v>
                </c:pt>
                <c:pt idx="4538">
                  <c:v>8.8177083333333339</c:v>
                </c:pt>
                <c:pt idx="4539">
                  <c:v>8.8203125</c:v>
                </c:pt>
                <c:pt idx="4540">
                  <c:v>8.8229166666666661</c:v>
                </c:pt>
                <c:pt idx="4541">
                  <c:v>8.8255208333333339</c:v>
                </c:pt>
                <c:pt idx="4542">
                  <c:v>8.828125</c:v>
                </c:pt>
                <c:pt idx="4543">
                  <c:v>8.8307291666666661</c:v>
                </c:pt>
                <c:pt idx="4544">
                  <c:v>8.8333333333333339</c:v>
                </c:pt>
                <c:pt idx="4545">
                  <c:v>8.8359375</c:v>
                </c:pt>
                <c:pt idx="4546">
                  <c:v>8.8385416666666661</c:v>
                </c:pt>
                <c:pt idx="4547">
                  <c:v>8.8411458333333339</c:v>
                </c:pt>
                <c:pt idx="4548">
                  <c:v>8.84375</c:v>
                </c:pt>
                <c:pt idx="4549">
                  <c:v>8.8463541666666661</c:v>
                </c:pt>
                <c:pt idx="4550">
                  <c:v>8.8489583333333339</c:v>
                </c:pt>
                <c:pt idx="4551">
                  <c:v>8.8515625</c:v>
                </c:pt>
                <c:pt idx="4552">
                  <c:v>8.8541666666666661</c:v>
                </c:pt>
                <c:pt idx="4553">
                  <c:v>8.8567708333333339</c:v>
                </c:pt>
                <c:pt idx="4554">
                  <c:v>8.859375</c:v>
                </c:pt>
                <c:pt idx="4555">
                  <c:v>8.8619791666666661</c:v>
                </c:pt>
                <c:pt idx="4556">
                  <c:v>8.8645833333333339</c:v>
                </c:pt>
                <c:pt idx="4557">
                  <c:v>8.8671875</c:v>
                </c:pt>
                <c:pt idx="4558">
                  <c:v>8.8697916666666661</c:v>
                </c:pt>
                <c:pt idx="4559">
                  <c:v>8.8723958333333339</c:v>
                </c:pt>
                <c:pt idx="4560">
                  <c:v>8.875</c:v>
                </c:pt>
                <c:pt idx="4561">
                  <c:v>8.8776041666666661</c:v>
                </c:pt>
                <c:pt idx="4562">
                  <c:v>8.8802083333333339</c:v>
                </c:pt>
                <c:pt idx="4563">
                  <c:v>8.8828125</c:v>
                </c:pt>
                <c:pt idx="4564">
                  <c:v>8.8854166666666661</c:v>
                </c:pt>
                <c:pt idx="4565">
                  <c:v>8.8880208333333339</c:v>
                </c:pt>
                <c:pt idx="4566">
                  <c:v>8.890625</c:v>
                </c:pt>
                <c:pt idx="4567">
                  <c:v>8.8932291666666661</c:v>
                </c:pt>
                <c:pt idx="4568">
                  <c:v>8.8958333333333339</c:v>
                </c:pt>
                <c:pt idx="4569">
                  <c:v>8.8984375</c:v>
                </c:pt>
                <c:pt idx="4570">
                  <c:v>8.9010416666666661</c:v>
                </c:pt>
                <c:pt idx="4571">
                  <c:v>8.9036458333333339</c:v>
                </c:pt>
                <c:pt idx="4572">
                  <c:v>8.90625</c:v>
                </c:pt>
                <c:pt idx="4573">
                  <c:v>8.9088541666666661</c:v>
                </c:pt>
                <c:pt idx="4574">
                  <c:v>8.9114583333333339</c:v>
                </c:pt>
                <c:pt idx="4575">
                  <c:v>8.9140625</c:v>
                </c:pt>
                <c:pt idx="4576">
                  <c:v>8.9166666666666661</c:v>
                </c:pt>
                <c:pt idx="4577">
                  <c:v>8.9192708333333339</c:v>
                </c:pt>
                <c:pt idx="4578">
                  <c:v>8.921875</c:v>
                </c:pt>
                <c:pt idx="4579">
                  <c:v>8.9244791666666661</c:v>
                </c:pt>
                <c:pt idx="4580">
                  <c:v>8.9270833333333339</c:v>
                </c:pt>
                <c:pt idx="4581">
                  <c:v>8.9296875</c:v>
                </c:pt>
                <c:pt idx="4582">
                  <c:v>8.9322916666666661</c:v>
                </c:pt>
                <c:pt idx="4583">
                  <c:v>8.9348958333333339</c:v>
                </c:pt>
                <c:pt idx="4584">
                  <c:v>8.9375</c:v>
                </c:pt>
                <c:pt idx="4585">
                  <c:v>8.9401041666666661</c:v>
                </c:pt>
                <c:pt idx="4586">
                  <c:v>8.9427083333333339</c:v>
                </c:pt>
                <c:pt idx="4587">
                  <c:v>8.9453125</c:v>
                </c:pt>
                <c:pt idx="4588">
                  <c:v>8.9479166666666661</c:v>
                </c:pt>
                <c:pt idx="4589">
                  <c:v>8.9505208333333339</c:v>
                </c:pt>
                <c:pt idx="4590">
                  <c:v>8.953125</c:v>
                </c:pt>
                <c:pt idx="4591">
                  <c:v>8.9557291666666661</c:v>
                </c:pt>
                <c:pt idx="4592">
                  <c:v>8.9583333333333339</c:v>
                </c:pt>
                <c:pt idx="4593">
                  <c:v>8.9609375</c:v>
                </c:pt>
                <c:pt idx="4594">
                  <c:v>8.9635416666666661</c:v>
                </c:pt>
                <c:pt idx="4595">
                  <c:v>8.9661458333333339</c:v>
                </c:pt>
                <c:pt idx="4596">
                  <c:v>8.96875</c:v>
                </c:pt>
                <c:pt idx="4597">
                  <c:v>8.9713541666666661</c:v>
                </c:pt>
                <c:pt idx="4598">
                  <c:v>8.9739583333333339</c:v>
                </c:pt>
                <c:pt idx="4599">
                  <c:v>8.9765625</c:v>
                </c:pt>
                <c:pt idx="4600">
                  <c:v>8.9791666666666661</c:v>
                </c:pt>
                <c:pt idx="4601">
                  <c:v>8.9817708333333339</c:v>
                </c:pt>
                <c:pt idx="4602">
                  <c:v>8.984375</c:v>
                </c:pt>
                <c:pt idx="4603">
                  <c:v>8.9869791666666661</c:v>
                </c:pt>
                <c:pt idx="4604">
                  <c:v>8.9895833333333339</c:v>
                </c:pt>
                <c:pt idx="4605">
                  <c:v>8.9921875</c:v>
                </c:pt>
                <c:pt idx="4606">
                  <c:v>8.9947916666666661</c:v>
                </c:pt>
                <c:pt idx="4607">
                  <c:v>8.9973958333333339</c:v>
                </c:pt>
                <c:pt idx="4608">
                  <c:v>9</c:v>
                </c:pt>
                <c:pt idx="4609">
                  <c:v>9.0026041666666661</c:v>
                </c:pt>
                <c:pt idx="4610">
                  <c:v>9.0052083333333339</c:v>
                </c:pt>
                <c:pt idx="4611">
                  <c:v>9.0078125</c:v>
                </c:pt>
                <c:pt idx="4612">
                  <c:v>9.0104166666666661</c:v>
                </c:pt>
                <c:pt idx="4613">
                  <c:v>9.0130208333333339</c:v>
                </c:pt>
                <c:pt idx="4614">
                  <c:v>9.015625</c:v>
                </c:pt>
                <c:pt idx="4615">
                  <c:v>9.0182291666666661</c:v>
                </c:pt>
                <c:pt idx="4616">
                  <c:v>9.0208333333333339</c:v>
                </c:pt>
                <c:pt idx="4617">
                  <c:v>9.0234375</c:v>
                </c:pt>
                <c:pt idx="4618">
                  <c:v>9.0260416666666661</c:v>
                </c:pt>
                <c:pt idx="4619">
                  <c:v>9.0286458333333339</c:v>
                </c:pt>
                <c:pt idx="4620">
                  <c:v>9.03125</c:v>
                </c:pt>
                <c:pt idx="4621">
                  <c:v>9.0338541666666661</c:v>
                </c:pt>
                <c:pt idx="4622">
                  <c:v>9.0364583333333339</c:v>
                </c:pt>
                <c:pt idx="4623">
                  <c:v>9.0390625</c:v>
                </c:pt>
                <c:pt idx="4624">
                  <c:v>9.0416666666666661</c:v>
                </c:pt>
                <c:pt idx="4625">
                  <c:v>9.0442708333333339</c:v>
                </c:pt>
                <c:pt idx="4626">
                  <c:v>9.046875</c:v>
                </c:pt>
                <c:pt idx="4627">
                  <c:v>9.0494791666666661</c:v>
                </c:pt>
                <c:pt idx="4628">
                  <c:v>9.0520833333333339</c:v>
                </c:pt>
                <c:pt idx="4629">
                  <c:v>9.0546875</c:v>
                </c:pt>
                <c:pt idx="4630">
                  <c:v>9.0572916666666661</c:v>
                </c:pt>
                <c:pt idx="4631">
                  <c:v>9.0598958333333339</c:v>
                </c:pt>
                <c:pt idx="4632">
                  <c:v>9.0625</c:v>
                </c:pt>
                <c:pt idx="4633">
                  <c:v>9.0651041666666661</c:v>
                </c:pt>
                <c:pt idx="4634">
                  <c:v>9.0677083333333339</c:v>
                </c:pt>
                <c:pt idx="4635">
                  <c:v>9.0703125</c:v>
                </c:pt>
                <c:pt idx="4636">
                  <c:v>9.0729166666666661</c:v>
                </c:pt>
                <c:pt idx="4637">
                  <c:v>9.0755208333333339</c:v>
                </c:pt>
                <c:pt idx="4638">
                  <c:v>9.078125</c:v>
                </c:pt>
                <c:pt idx="4639">
                  <c:v>9.0807291666666661</c:v>
                </c:pt>
                <c:pt idx="4640">
                  <c:v>9.0833333333333339</c:v>
                </c:pt>
                <c:pt idx="4641">
                  <c:v>9.0859375</c:v>
                </c:pt>
                <c:pt idx="4642">
                  <c:v>9.0885416666666661</c:v>
                </c:pt>
                <c:pt idx="4643">
                  <c:v>9.0911458333333339</c:v>
                </c:pt>
                <c:pt idx="4644">
                  <c:v>9.09375</c:v>
                </c:pt>
                <c:pt idx="4645">
                  <c:v>9.0963541666666661</c:v>
                </c:pt>
                <c:pt idx="4646">
                  <c:v>9.0989583333333339</c:v>
                </c:pt>
                <c:pt idx="4647">
                  <c:v>9.1015625</c:v>
                </c:pt>
                <c:pt idx="4648">
                  <c:v>9.1041666666666661</c:v>
                </c:pt>
                <c:pt idx="4649">
                  <c:v>9.1067708333333339</c:v>
                </c:pt>
                <c:pt idx="4650">
                  <c:v>9.109375</c:v>
                </c:pt>
                <c:pt idx="4651">
                  <c:v>9.1119791666666661</c:v>
                </c:pt>
                <c:pt idx="4652">
                  <c:v>9.1145833333333339</c:v>
                </c:pt>
                <c:pt idx="4653">
                  <c:v>9.1171875</c:v>
                </c:pt>
                <c:pt idx="4654">
                  <c:v>9.1197916666666661</c:v>
                </c:pt>
                <c:pt idx="4655">
                  <c:v>9.1223958333333339</c:v>
                </c:pt>
                <c:pt idx="4656">
                  <c:v>9.125</c:v>
                </c:pt>
                <c:pt idx="4657">
                  <c:v>9.1276041666666661</c:v>
                </c:pt>
                <c:pt idx="4658">
                  <c:v>9.1302083333333339</c:v>
                </c:pt>
                <c:pt idx="4659">
                  <c:v>9.1328125</c:v>
                </c:pt>
                <c:pt idx="4660">
                  <c:v>9.1354166666666661</c:v>
                </c:pt>
                <c:pt idx="4661">
                  <c:v>9.1380208333333339</c:v>
                </c:pt>
                <c:pt idx="4662">
                  <c:v>9.140625</c:v>
                </c:pt>
                <c:pt idx="4663">
                  <c:v>9.1432291666666661</c:v>
                </c:pt>
                <c:pt idx="4664">
                  <c:v>9.1458333333333339</c:v>
                </c:pt>
                <c:pt idx="4665">
                  <c:v>9.1484375</c:v>
                </c:pt>
                <c:pt idx="4666">
                  <c:v>9.1510416666666661</c:v>
                </c:pt>
                <c:pt idx="4667">
                  <c:v>9.1536458333333339</c:v>
                </c:pt>
                <c:pt idx="4668">
                  <c:v>9.15625</c:v>
                </c:pt>
                <c:pt idx="4669">
                  <c:v>9.1588541666666661</c:v>
                </c:pt>
                <c:pt idx="4670">
                  <c:v>9.1614583333333339</c:v>
                </c:pt>
                <c:pt idx="4671">
                  <c:v>9.1640625</c:v>
                </c:pt>
                <c:pt idx="4672">
                  <c:v>9.1666666666666661</c:v>
                </c:pt>
                <c:pt idx="4673">
                  <c:v>9.1692708333333339</c:v>
                </c:pt>
                <c:pt idx="4674">
                  <c:v>9.171875</c:v>
                </c:pt>
                <c:pt idx="4675">
                  <c:v>9.1744791666666661</c:v>
                </c:pt>
                <c:pt idx="4676">
                  <c:v>9.1770833333333339</c:v>
                </c:pt>
                <c:pt idx="4677">
                  <c:v>9.1796875</c:v>
                </c:pt>
                <c:pt idx="4678">
                  <c:v>9.1822916666666661</c:v>
                </c:pt>
                <c:pt idx="4679">
                  <c:v>9.1848958333333339</c:v>
                </c:pt>
                <c:pt idx="4680">
                  <c:v>9.1875</c:v>
                </c:pt>
                <c:pt idx="4681">
                  <c:v>9.1901041666666661</c:v>
                </c:pt>
                <c:pt idx="4682">
                  <c:v>9.1927083333333339</c:v>
                </c:pt>
                <c:pt idx="4683">
                  <c:v>9.1953125</c:v>
                </c:pt>
                <c:pt idx="4684">
                  <c:v>9.1979166666666661</c:v>
                </c:pt>
                <c:pt idx="4685">
                  <c:v>9.2005208333333339</c:v>
                </c:pt>
                <c:pt idx="4686">
                  <c:v>9.203125</c:v>
                </c:pt>
                <c:pt idx="4687">
                  <c:v>9.2057291666666661</c:v>
                </c:pt>
                <c:pt idx="4688">
                  <c:v>9.2083333333333339</c:v>
                </c:pt>
                <c:pt idx="4689">
                  <c:v>9.2109375</c:v>
                </c:pt>
                <c:pt idx="4690">
                  <c:v>9.2135416666666661</c:v>
                </c:pt>
                <c:pt idx="4691">
                  <c:v>9.2161458333333339</c:v>
                </c:pt>
                <c:pt idx="4692">
                  <c:v>9.21875</c:v>
                </c:pt>
                <c:pt idx="4693">
                  <c:v>9.2213541666666661</c:v>
                </c:pt>
                <c:pt idx="4694">
                  <c:v>9.2239583333333339</c:v>
                </c:pt>
                <c:pt idx="4695">
                  <c:v>9.2265625</c:v>
                </c:pt>
                <c:pt idx="4696">
                  <c:v>9.2291666666666661</c:v>
                </c:pt>
                <c:pt idx="4697">
                  <c:v>9.2317708333333339</c:v>
                </c:pt>
                <c:pt idx="4698">
                  <c:v>9.234375</c:v>
                </c:pt>
                <c:pt idx="4699">
                  <c:v>9.2369791666666661</c:v>
                </c:pt>
                <c:pt idx="4700">
                  <c:v>9.2395833333333339</c:v>
                </c:pt>
                <c:pt idx="4701">
                  <c:v>9.2421875</c:v>
                </c:pt>
                <c:pt idx="4702">
                  <c:v>9.2447916666666661</c:v>
                </c:pt>
                <c:pt idx="4703">
                  <c:v>9.2473958333333339</c:v>
                </c:pt>
                <c:pt idx="4704">
                  <c:v>9.25</c:v>
                </c:pt>
                <c:pt idx="4705">
                  <c:v>9.2526041666666661</c:v>
                </c:pt>
                <c:pt idx="4706">
                  <c:v>9.2552083333333339</c:v>
                </c:pt>
                <c:pt idx="4707">
                  <c:v>9.2578125</c:v>
                </c:pt>
                <c:pt idx="4708">
                  <c:v>9.2604166666666661</c:v>
                </c:pt>
                <c:pt idx="4709">
                  <c:v>9.2630208333333339</c:v>
                </c:pt>
                <c:pt idx="4710">
                  <c:v>9.265625</c:v>
                </c:pt>
                <c:pt idx="4711">
                  <c:v>9.2682291666666661</c:v>
                </c:pt>
                <c:pt idx="4712">
                  <c:v>9.2708333333333339</c:v>
                </c:pt>
                <c:pt idx="4713">
                  <c:v>9.2734375</c:v>
                </c:pt>
                <c:pt idx="4714">
                  <c:v>9.2760416666666661</c:v>
                </c:pt>
                <c:pt idx="4715">
                  <c:v>9.2786458333333339</c:v>
                </c:pt>
                <c:pt idx="4716">
                  <c:v>9.28125</c:v>
                </c:pt>
                <c:pt idx="4717">
                  <c:v>9.2838541666666661</c:v>
                </c:pt>
                <c:pt idx="4718">
                  <c:v>9.2864583333333339</c:v>
                </c:pt>
                <c:pt idx="4719">
                  <c:v>9.2890625</c:v>
                </c:pt>
                <c:pt idx="4720">
                  <c:v>9.2916666666666661</c:v>
                </c:pt>
                <c:pt idx="4721">
                  <c:v>9.2942708333333339</c:v>
                </c:pt>
                <c:pt idx="4722">
                  <c:v>9.296875</c:v>
                </c:pt>
                <c:pt idx="4723">
                  <c:v>9.2994791666666661</c:v>
                </c:pt>
                <c:pt idx="4724">
                  <c:v>9.3020833333333339</c:v>
                </c:pt>
                <c:pt idx="4725">
                  <c:v>9.3046875</c:v>
                </c:pt>
                <c:pt idx="4726">
                  <c:v>9.3072916666666661</c:v>
                </c:pt>
                <c:pt idx="4727">
                  <c:v>9.3098958333333339</c:v>
                </c:pt>
                <c:pt idx="4728">
                  <c:v>9.3125</c:v>
                </c:pt>
                <c:pt idx="4729">
                  <c:v>9.3151041666666661</c:v>
                </c:pt>
                <c:pt idx="4730">
                  <c:v>9.3177083333333339</c:v>
                </c:pt>
                <c:pt idx="4731">
                  <c:v>9.3203125</c:v>
                </c:pt>
                <c:pt idx="4732">
                  <c:v>9.3229166666666661</c:v>
                </c:pt>
                <c:pt idx="4733">
                  <c:v>9.3255208333333339</c:v>
                </c:pt>
                <c:pt idx="4734">
                  <c:v>9.328125</c:v>
                </c:pt>
                <c:pt idx="4735">
                  <c:v>9.3307291666666661</c:v>
                </c:pt>
                <c:pt idx="4736">
                  <c:v>9.3333333333333339</c:v>
                </c:pt>
                <c:pt idx="4737">
                  <c:v>9.3359375</c:v>
                </c:pt>
                <c:pt idx="4738">
                  <c:v>9.3385416666666661</c:v>
                </c:pt>
                <c:pt idx="4739">
                  <c:v>9.3411458333333339</c:v>
                </c:pt>
                <c:pt idx="4740">
                  <c:v>9.34375</c:v>
                </c:pt>
                <c:pt idx="4741">
                  <c:v>9.3463541666666661</c:v>
                </c:pt>
                <c:pt idx="4742">
                  <c:v>9.3489583333333339</c:v>
                </c:pt>
                <c:pt idx="4743">
                  <c:v>9.3515625</c:v>
                </c:pt>
                <c:pt idx="4744">
                  <c:v>9.3541666666666661</c:v>
                </c:pt>
                <c:pt idx="4745">
                  <c:v>9.3567708333333339</c:v>
                </c:pt>
                <c:pt idx="4746">
                  <c:v>9.359375</c:v>
                </c:pt>
                <c:pt idx="4747">
                  <c:v>9.3619791666666661</c:v>
                </c:pt>
                <c:pt idx="4748">
                  <c:v>9.3645833333333339</c:v>
                </c:pt>
                <c:pt idx="4749">
                  <c:v>9.3671875</c:v>
                </c:pt>
                <c:pt idx="4750">
                  <c:v>9.3697916666666661</c:v>
                </c:pt>
                <c:pt idx="4751">
                  <c:v>9.3723958333333339</c:v>
                </c:pt>
                <c:pt idx="4752">
                  <c:v>9.375</c:v>
                </c:pt>
                <c:pt idx="4753">
                  <c:v>9.3776041666666661</c:v>
                </c:pt>
                <c:pt idx="4754">
                  <c:v>9.3802083333333339</c:v>
                </c:pt>
                <c:pt idx="4755">
                  <c:v>9.3828125</c:v>
                </c:pt>
                <c:pt idx="4756">
                  <c:v>9.3854166666666661</c:v>
                </c:pt>
                <c:pt idx="4757">
                  <c:v>9.3880208333333339</c:v>
                </c:pt>
                <c:pt idx="4758">
                  <c:v>9.390625</c:v>
                </c:pt>
                <c:pt idx="4759">
                  <c:v>9.3932291666666661</c:v>
                </c:pt>
                <c:pt idx="4760">
                  <c:v>9.3958333333333339</c:v>
                </c:pt>
                <c:pt idx="4761">
                  <c:v>9.3984375</c:v>
                </c:pt>
                <c:pt idx="4762">
                  <c:v>9.4010416666666661</c:v>
                </c:pt>
                <c:pt idx="4763">
                  <c:v>9.4036458333333339</c:v>
                </c:pt>
                <c:pt idx="4764">
                  <c:v>9.40625</c:v>
                </c:pt>
                <c:pt idx="4765">
                  <c:v>9.4088541666666661</c:v>
                </c:pt>
                <c:pt idx="4766">
                  <c:v>9.4114583333333339</c:v>
                </c:pt>
                <c:pt idx="4767">
                  <c:v>9.4140625</c:v>
                </c:pt>
                <c:pt idx="4768">
                  <c:v>9.4166666666666661</c:v>
                </c:pt>
                <c:pt idx="4769">
                  <c:v>9.4192708333333339</c:v>
                </c:pt>
                <c:pt idx="4770">
                  <c:v>9.421875</c:v>
                </c:pt>
                <c:pt idx="4771">
                  <c:v>9.4244791666666661</c:v>
                </c:pt>
                <c:pt idx="4772">
                  <c:v>9.4270833333333339</c:v>
                </c:pt>
                <c:pt idx="4773">
                  <c:v>9.4296875</c:v>
                </c:pt>
                <c:pt idx="4774">
                  <c:v>9.4322916666666661</c:v>
                </c:pt>
                <c:pt idx="4775">
                  <c:v>9.4348958333333339</c:v>
                </c:pt>
                <c:pt idx="4776">
                  <c:v>9.4375</c:v>
                </c:pt>
                <c:pt idx="4777">
                  <c:v>9.4401041666666661</c:v>
                </c:pt>
                <c:pt idx="4778">
                  <c:v>9.4427083333333339</c:v>
                </c:pt>
                <c:pt idx="4779">
                  <c:v>9.4453125</c:v>
                </c:pt>
                <c:pt idx="4780">
                  <c:v>9.4479166666666661</c:v>
                </c:pt>
                <c:pt idx="4781">
                  <c:v>9.4505208333333339</c:v>
                </c:pt>
                <c:pt idx="4782">
                  <c:v>9.453125</c:v>
                </c:pt>
                <c:pt idx="4783">
                  <c:v>9.4557291666666661</c:v>
                </c:pt>
                <c:pt idx="4784">
                  <c:v>9.4583333333333339</c:v>
                </c:pt>
                <c:pt idx="4785">
                  <c:v>9.4609375</c:v>
                </c:pt>
                <c:pt idx="4786">
                  <c:v>9.4635416666666661</c:v>
                </c:pt>
                <c:pt idx="4787">
                  <c:v>9.4661458333333339</c:v>
                </c:pt>
                <c:pt idx="4788">
                  <c:v>9.46875</c:v>
                </c:pt>
                <c:pt idx="4789">
                  <c:v>9.4713541666666661</c:v>
                </c:pt>
                <c:pt idx="4790">
                  <c:v>9.4739583333333339</c:v>
                </c:pt>
                <c:pt idx="4791">
                  <c:v>9.4765625</c:v>
                </c:pt>
                <c:pt idx="4792">
                  <c:v>9.4791666666666661</c:v>
                </c:pt>
                <c:pt idx="4793">
                  <c:v>9.4817708333333339</c:v>
                </c:pt>
                <c:pt idx="4794">
                  <c:v>9.484375</c:v>
                </c:pt>
                <c:pt idx="4795">
                  <c:v>9.4869791666666661</c:v>
                </c:pt>
                <c:pt idx="4796">
                  <c:v>9.4895833333333339</c:v>
                </c:pt>
                <c:pt idx="4797">
                  <c:v>9.4921875</c:v>
                </c:pt>
                <c:pt idx="4798">
                  <c:v>9.4947916666666661</c:v>
                </c:pt>
                <c:pt idx="4799">
                  <c:v>9.4973958333333339</c:v>
                </c:pt>
                <c:pt idx="4800">
                  <c:v>9.5</c:v>
                </c:pt>
                <c:pt idx="4801">
                  <c:v>9.5026041666666661</c:v>
                </c:pt>
                <c:pt idx="4802">
                  <c:v>9.5052083333333339</c:v>
                </c:pt>
                <c:pt idx="4803">
                  <c:v>9.5078125</c:v>
                </c:pt>
                <c:pt idx="4804">
                  <c:v>9.5104166666666661</c:v>
                </c:pt>
                <c:pt idx="4805">
                  <c:v>9.5130208333333339</c:v>
                </c:pt>
                <c:pt idx="4806">
                  <c:v>9.515625</c:v>
                </c:pt>
                <c:pt idx="4807">
                  <c:v>9.5182291666666661</c:v>
                </c:pt>
                <c:pt idx="4808">
                  <c:v>9.5208333333333339</c:v>
                </c:pt>
                <c:pt idx="4809">
                  <c:v>9.5234375</c:v>
                </c:pt>
                <c:pt idx="4810">
                  <c:v>9.5260416666666661</c:v>
                </c:pt>
                <c:pt idx="4811">
                  <c:v>9.5286458333333339</c:v>
                </c:pt>
                <c:pt idx="4812">
                  <c:v>9.53125</c:v>
                </c:pt>
                <c:pt idx="4813">
                  <c:v>9.5338541666666661</c:v>
                </c:pt>
                <c:pt idx="4814">
                  <c:v>9.5364583333333339</c:v>
                </c:pt>
                <c:pt idx="4815">
                  <c:v>9.5390625</c:v>
                </c:pt>
                <c:pt idx="4816">
                  <c:v>9.5416666666666661</c:v>
                </c:pt>
                <c:pt idx="4817">
                  <c:v>9.5442708333333339</c:v>
                </c:pt>
                <c:pt idx="4818">
                  <c:v>9.546875</c:v>
                </c:pt>
                <c:pt idx="4819">
                  <c:v>9.5494791666666661</c:v>
                </c:pt>
                <c:pt idx="4820">
                  <c:v>9.5520833333333339</c:v>
                </c:pt>
                <c:pt idx="4821">
                  <c:v>9.5546875</c:v>
                </c:pt>
                <c:pt idx="4822">
                  <c:v>9.5572916666666661</c:v>
                </c:pt>
                <c:pt idx="4823">
                  <c:v>9.5598958333333339</c:v>
                </c:pt>
                <c:pt idx="4824">
                  <c:v>9.5625</c:v>
                </c:pt>
                <c:pt idx="4825">
                  <c:v>9.5651041666666661</c:v>
                </c:pt>
                <c:pt idx="4826">
                  <c:v>9.5677083333333339</c:v>
                </c:pt>
                <c:pt idx="4827">
                  <c:v>9.5703125</c:v>
                </c:pt>
                <c:pt idx="4828">
                  <c:v>9.5729166666666661</c:v>
                </c:pt>
                <c:pt idx="4829">
                  <c:v>9.5755208333333339</c:v>
                </c:pt>
                <c:pt idx="4830">
                  <c:v>9.578125</c:v>
                </c:pt>
                <c:pt idx="4831">
                  <c:v>9.5807291666666661</c:v>
                </c:pt>
                <c:pt idx="4832">
                  <c:v>9.5833333333333339</c:v>
                </c:pt>
                <c:pt idx="4833">
                  <c:v>9.5859375</c:v>
                </c:pt>
                <c:pt idx="4834">
                  <c:v>9.5885416666666661</c:v>
                </c:pt>
                <c:pt idx="4835">
                  <c:v>9.5911458333333339</c:v>
                </c:pt>
                <c:pt idx="4836">
                  <c:v>9.59375</c:v>
                </c:pt>
                <c:pt idx="4837">
                  <c:v>9.5963541666666661</c:v>
                </c:pt>
                <c:pt idx="4838">
                  <c:v>9.5989583333333339</c:v>
                </c:pt>
                <c:pt idx="4839">
                  <c:v>9.6015625</c:v>
                </c:pt>
                <c:pt idx="4840">
                  <c:v>9.6041666666666661</c:v>
                </c:pt>
                <c:pt idx="4841">
                  <c:v>9.6067708333333339</c:v>
                </c:pt>
                <c:pt idx="4842">
                  <c:v>9.609375</c:v>
                </c:pt>
                <c:pt idx="4843">
                  <c:v>9.6119791666666661</c:v>
                </c:pt>
                <c:pt idx="4844">
                  <c:v>9.6145833333333339</c:v>
                </c:pt>
                <c:pt idx="4845">
                  <c:v>9.6171875</c:v>
                </c:pt>
                <c:pt idx="4846">
                  <c:v>9.6197916666666661</c:v>
                </c:pt>
                <c:pt idx="4847">
                  <c:v>9.6223958333333339</c:v>
                </c:pt>
                <c:pt idx="4848">
                  <c:v>9.625</c:v>
                </c:pt>
                <c:pt idx="4849">
                  <c:v>9.6276041666666661</c:v>
                </c:pt>
                <c:pt idx="4850">
                  <c:v>9.6302083333333339</c:v>
                </c:pt>
                <c:pt idx="4851">
                  <c:v>9.6328125</c:v>
                </c:pt>
                <c:pt idx="4852">
                  <c:v>9.6354166666666661</c:v>
                </c:pt>
                <c:pt idx="4853">
                  <c:v>9.6380208333333339</c:v>
                </c:pt>
                <c:pt idx="4854">
                  <c:v>9.640625</c:v>
                </c:pt>
                <c:pt idx="4855">
                  <c:v>9.6432291666666661</c:v>
                </c:pt>
                <c:pt idx="4856">
                  <c:v>9.6458333333333339</c:v>
                </c:pt>
                <c:pt idx="4857">
                  <c:v>9.6484375</c:v>
                </c:pt>
                <c:pt idx="4858">
                  <c:v>9.6510416666666661</c:v>
                </c:pt>
                <c:pt idx="4859">
                  <c:v>9.6536458333333339</c:v>
                </c:pt>
                <c:pt idx="4860">
                  <c:v>9.65625</c:v>
                </c:pt>
                <c:pt idx="4861">
                  <c:v>9.6588541666666661</c:v>
                </c:pt>
                <c:pt idx="4862">
                  <c:v>9.6614583333333339</c:v>
                </c:pt>
                <c:pt idx="4863">
                  <c:v>9.6640625</c:v>
                </c:pt>
                <c:pt idx="4864">
                  <c:v>9.6666666666666661</c:v>
                </c:pt>
                <c:pt idx="4865">
                  <c:v>9.6692708333333339</c:v>
                </c:pt>
                <c:pt idx="4866">
                  <c:v>9.671875</c:v>
                </c:pt>
                <c:pt idx="4867">
                  <c:v>9.6744791666666661</c:v>
                </c:pt>
                <c:pt idx="4868">
                  <c:v>9.6770833333333339</c:v>
                </c:pt>
                <c:pt idx="4869">
                  <c:v>9.6796875</c:v>
                </c:pt>
                <c:pt idx="4870">
                  <c:v>9.6822916666666661</c:v>
                </c:pt>
                <c:pt idx="4871">
                  <c:v>9.6848958333333339</c:v>
                </c:pt>
                <c:pt idx="4872">
                  <c:v>9.6875</c:v>
                </c:pt>
                <c:pt idx="4873">
                  <c:v>9.6901041666666661</c:v>
                </c:pt>
                <c:pt idx="4874">
                  <c:v>9.6927083333333339</c:v>
                </c:pt>
                <c:pt idx="4875">
                  <c:v>9.6953125</c:v>
                </c:pt>
                <c:pt idx="4876">
                  <c:v>9.6979166666666661</c:v>
                </c:pt>
                <c:pt idx="4877">
                  <c:v>9.7005208333333339</c:v>
                </c:pt>
                <c:pt idx="4878">
                  <c:v>9.703125</c:v>
                </c:pt>
                <c:pt idx="4879">
                  <c:v>9.7057291666666661</c:v>
                </c:pt>
                <c:pt idx="4880">
                  <c:v>9.7083333333333339</c:v>
                </c:pt>
                <c:pt idx="4881">
                  <c:v>9.7109375</c:v>
                </c:pt>
                <c:pt idx="4882">
                  <c:v>9.7135416666666661</c:v>
                </c:pt>
                <c:pt idx="4883">
                  <c:v>9.7161458333333339</c:v>
                </c:pt>
                <c:pt idx="4884">
                  <c:v>9.71875</c:v>
                </c:pt>
                <c:pt idx="4885">
                  <c:v>9.7213541666666661</c:v>
                </c:pt>
                <c:pt idx="4886">
                  <c:v>9.7239583333333339</c:v>
                </c:pt>
                <c:pt idx="4887">
                  <c:v>9.7265625</c:v>
                </c:pt>
                <c:pt idx="4888">
                  <c:v>9.7291666666666661</c:v>
                </c:pt>
                <c:pt idx="4889">
                  <c:v>9.7317708333333339</c:v>
                </c:pt>
                <c:pt idx="4890">
                  <c:v>9.734375</c:v>
                </c:pt>
                <c:pt idx="4891">
                  <c:v>9.7369791666666661</c:v>
                </c:pt>
                <c:pt idx="4892">
                  <c:v>9.7395833333333339</c:v>
                </c:pt>
                <c:pt idx="4893">
                  <c:v>9.7421875</c:v>
                </c:pt>
                <c:pt idx="4894">
                  <c:v>9.7447916666666661</c:v>
                </c:pt>
                <c:pt idx="4895">
                  <c:v>9.7473958333333339</c:v>
                </c:pt>
                <c:pt idx="4896">
                  <c:v>9.75</c:v>
                </c:pt>
                <c:pt idx="4897">
                  <c:v>9.7526041666666661</c:v>
                </c:pt>
                <c:pt idx="4898">
                  <c:v>9.7552083333333339</c:v>
                </c:pt>
                <c:pt idx="4899">
                  <c:v>9.7578125</c:v>
                </c:pt>
                <c:pt idx="4900">
                  <c:v>9.7604166666666661</c:v>
                </c:pt>
                <c:pt idx="4901">
                  <c:v>9.7630208333333339</c:v>
                </c:pt>
                <c:pt idx="4902">
                  <c:v>9.765625</c:v>
                </c:pt>
                <c:pt idx="4903">
                  <c:v>9.7682291666666661</c:v>
                </c:pt>
                <c:pt idx="4904">
                  <c:v>9.7708333333333339</c:v>
                </c:pt>
                <c:pt idx="4905">
                  <c:v>9.7734375</c:v>
                </c:pt>
                <c:pt idx="4906">
                  <c:v>9.7760416666666661</c:v>
                </c:pt>
                <c:pt idx="4907">
                  <c:v>9.7786458333333339</c:v>
                </c:pt>
                <c:pt idx="4908">
                  <c:v>9.78125</c:v>
                </c:pt>
                <c:pt idx="4909">
                  <c:v>9.7838541666666661</c:v>
                </c:pt>
                <c:pt idx="4910">
                  <c:v>9.7864583333333339</c:v>
                </c:pt>
                <c:pt idx="4911">
                  <c:v>9.7890625</c:v>
                </c:pt>
                <c:pt idx="4912">
                  <c:v>9.7916666666666661</c:v>
                </c:pt>
                <c:pt idx="4913">
                  <c:v>9.7942708333333339</c:v>
                </c:pt>
                <c:pt idx="4914">
                  <c:v>9.796875</c:v>
                </c:pt>
                <c:pt idx="4915">
                  <c:v>9.7994791666666661</c:v>
                </c:pt>
                <c:pt idx="4916">
                  <c:v>9.8020833333333339</c:v>
                </c:pt>
                <c:pt idx="4917">
                  <c:v>9.8046875</c:v>
                </c:pt>
                <c:pt idx="4918">
                  <c:v>9.8072916666666661</c:v>
                </c:pt>
                <c:pt idx="4919">
                  <c:v>9.8098958333333339</c:v>
                </c:pt>
                <c:pt idx="4920">
                  <c:v>9.8125</c:v>
                </c:pt>
                <c:pt idx="4921">
                  <c:v>9.8151041666666661</c:v>
                </c:pt>
                <c:pt idx="4922">
                  <c:v>9.8177083333333339</c:v>
                </c:pt>
                <c:pt idx="4923">
                  <c:v>9.8203125</c:v>
                </c:pt>
                <c:pt idx="4924">
                  <c:v>9.8229166666666661</c:v>
                </c:pt>
                <c:pt idx="4925">
                  <c:v>9.8255208333333339</c:v>
                </c:pt>
                <c:pt idx="4926">
                  <c:v>9.828125</c:v>
                </c:pt>
                <c:pt idx="4927">
                  <c:v>9.8307291666666661</c:v>
                </c:pt>
                <c:pt idx="4928">
                  <c:v>9.8333333333333339</c:v>
                </c:pt>
                <c:pt idx="4929">
                  <c:v>9.8359375</c:v>
                </c:pt>
                <c:pt idx="4930">
                  <c:v>9.8385416666666661</c:v>
                </c:pt>
                <c:pt idx="4931">
                  <c:v>9.8411458333333339</c:v>
                </c:pt>
                <c:pt idx="4932">
                  <c:v>9.84375</c:v>
                </c:pt>
                <c:pt idx="4933">
                  <c:v>9.8463541666666661</c:v>
                </c:pt>
                <c:pt idx="4934">
                  <c:v>9.8489583333333339</c:v>
                </c:pt>
                <c:pt idx="4935">
                  <c:v>9.8515625</c:v>
                </c:pt>
                <c:pt idx="4936">
                  <c:v>9.8541666666666661</c:v>
                </c:pt>
                <c:pt idx="4937">
                  <c:v>9.8567708333333339</c:v>
                </c:pt>
                <c:pt idx="4938">
                  <c:v>9.859375</c:v>
                </c:pt>
                <c:pt idx="4939">
                  <c:v>9.8619791666666661</c:v>
                </c:pt>
                <c:pt idx="4940">
                  <c:v>9.8645833333333339</c:v>
                </c:pt>
                <c:pt idx="4941">
                  <c:v>9.8671875</c:v>
                </c:pt>
                <c:pt idx="4942">
                  <c:v>9.8697916666666661</c:v>
                </c:pt>
                <c:pt idx="4943">
                  <c:v>9.8723958333333339</c:v>
                </c:pt>
                <c:pt idx="4944">
                  <c:v>9.875</c:v>
                </c:pt>
                <c:pt idx="4945">
                  <c:v>9.8776041666666661</c:v>
                </c:pt>
                <c:pt idx="4946">
                  <c:v>9.8802083333333339</c:v>
                </c:pt>
                <c:pt idx="4947">
                  <c:v>9.8828125</c:v>
                </c:pt>
                <c:pt idx="4948">
                  <c:v>9.8854166666666661</c:v>
                </c:pt>
                <c:pt idx="4949">
                  <c:v>9.8880208333333339</c:v>
                </c:pt>
                <c:pt idx="4950">
                  <c:v>9.890625</c:v>
                </c:pt>
                <c:pt idx="4951">
                  <c:v>9.8932291666666661</c:v>
                </c:pt>
                <c:pt idx="4952">
                  <c:v>9.8958333333333339</c:v>
                </c:pt>
                <c:pt idx="4953">
                  <c:v>9.8984375</c:v>
                </c:pt>
                <c:pt idx="4954">
                  <c:v>9.9010416666666661</c:v>
                </c:pt>
                <c:pt idx="4955">
                  <c:v>9.9036458333333339</c:v>
                </c:pt>
                <c:pt idx="4956">
                  <c:v>9.90625</c:v>
                </c:pt>
                <c:pt idx="4957">
                  <c:v>9.9088541666666661</c:v>
                </c:pt>
                <c:pt idx="4958">
                  <c:v>9.9114583333333339</c:v>
                </c:pt>
                <c:pt idx="4959">
                  <c:v>9.9140625</c:v>
                </c:pt>
                <c:pt idx="4960">
                  <c:v>9.9166666666666661</c:v>
                </c:pt>
                <c:pt idx="4961">
                  <c:v>9.9192708333333339</c:v>
                </c:pt>
                <c:pt idx="4962">
                  <c:v>9.921875</c:v>
                </c:pt>
                <c:pt idx="4963">
                  <c:v>9.9244791666666661</c:v>
                </c:pt>
                <c:pt idx="4964">
                  <c:v>9.9270833333333339</c:v>
                </c:pt>
                <c:pt idx="4965">
                  <c:v>9.9296875</c:v>
                </c:pt>
                <c:pt idx="4966">
                  <c:v>9.9322916666666661</c:v>
                </c:pt>
                <c:pt idx="4967">
                  <c:v>9.9348958333333339</c:v>
                </c:pt>
                <c:pt idx="4968">
                  <c:v>9.9375</c:v>
                </c:pt>
                <c:pt idx="4969">
                  <c:v>9.9401041666666661</c:v>
                </c:pt>
                <c:pt idx="4970">
                  <c:v>9.9427083333333339</c:v>
                </c:pt>
                <c:pt idx="4971">
                  <c:v>9.9453125</c:v>
                </c:pt>
                <c:pt idx="4972">
                  <c:v>9.9479166666666661</c:v>
                </c:pt>
                <c:pt idx="4973">
                  <c:v>9.9505208333333339</c:v>
                </c:pt>
                <c:pt idx="4974">
                  <c:v>9.953125</c:v>
                </c:pt>
                <c:pt idx="4975">
                  <c:v>9.9557291666666661</c:v>
                </c:pt>
                <c:pt idx="4976">
                  <c:v>9.9583333333333339</c:v>
                </c:pt>
                <c:pt idx="4977">
                  <c:v>9.9609375</c:v>
                </c:pt>
                <c:pt idx="4978">
                  <c:v>9.9635416666666661</c:v>
                </c:pt>
                <c:pt idx="4979">
                  <c:v>9.9661458333333339</c:v>
                </c:pt>
                <c:pt idx="4980">
                  <c:v>9.96875</c:v>
                </c:pt>
                <c:pt idx="4981">
                  <c:v>9.9713541666666661</c:v>
                </c:pt>
                <c:pt idx="4982">
                  <c:v>9.9739583333333339</c:v>
                </c:pt>
                <c:pt idx="4983">
                  <c:v>9.9765625</c:v>
                </c:pt>
                <c:pt idx="4984">
                  <c:v>9.9791666666666661</c:v>
                </c:pt>
                <c:pt idx="4985">
                  <c:v>9.9817708333333339</c:v>
                </c:pt>
                <c:pt idx="4986">
                  <c:v>9.984375</c:v>
                </c:pt>
                <c:pt idx="4987">
                  <c:v>9.9869791666666661</c:v>
                </c:pt>
                <c:pt idx="4988">
                  <c:v>9.9895833333333339</c:v>
                </c:pt>
                <c:pt idx="4989">
                  <c:v>9.9921875</c:v>
                </c:pt>
                <c:pt idx="4990">
                  <c:v>9.9947916666666661</c:v>
                </c:pt>
                <c:pt idx="4991">
                  <c:v>9.9973958333333339</c:v>
                </c:pt>
                <c:pt idx="4992">
                  <c:v>10</c:v>
                </c:pt>
                <c:pt idx="4993">
                  <c:v>10.002604166666666</c:v>
                </c:pt>
                <c:pt idx="4994">
                  <c:v>10.005208333333334</c:v>
                </c:pt>
                <c:pt idx="4995">
                  <c:v>10.0078125</c:v>
                </c:pt>
                <c:pt idx="4996">
                  <c:v>10.010416666666666</c:v>
                </c:pt>
                <c:pt idx="4997">
                  <c:v>10.013020833333334</c:v>
                </c:pt>
                <c:pt idx="4998">
                  <c:v>10.015625</c:v>
                </c:pt>
                <c:pt idx="4999">
                  <c:v>10.018229166666666</c:v>
                </c:pt>
                <c:pt idx="5000">
                  <c:v>10.020833333333334</c:v>
                </c:pt>
                <c:pt idx="5001">
                  <c:v>10.0234375</c:v>
                </c:pt>
                <c:pt idx="5002">
                  <c:v>10.026041666666666</c:v>
                </c:pt>
                <c:pt idx="5003">
                  <c:v>10.028645833333334</c:v>
                </c:pt>
                <c:pt idx="5004">
                  <c:v>10.03125</c:v>
                </c:pt>
                <c:pt idx="5005">
                  <c:v>10.033854166666666</c:v>
                </c:pt>
                <c:pt idx="5006">
                  <c:v>10.036458333333334</c:v>
                </c:pt>
                <c:pt idx="5007">
                  <c:v>10.0390625</c:v>
                </c:pt>
                <c:pt idx="5008">
                  <c:v>10.041666666666666</c:v>
                </c:pt>
                <c:pt idx="5009">
                  <c:v>10.044270833333334</c:v>
                </c:pt>
                <c:pt idx="5010">
                  <c:v>10.046875</c:v>
                </c:pt>
                <c:pt idx="5011">
                  <c:v>10.049479166666666</c:v>
                </c:pt>
                <c:pt idx="5012">
                  <c:v>10.052083333333334</c:v>
                </c:pt>
                <c:pt idx="5013">
                  <c:v>10.0546875</c:v>
                </c:pt>
                <c:pt idx="5014">
                  <c:v>10.057291666666666</c:v>
                </c:pt>
                <c:pt idx="5015">
                  <c:v>10.059895833333334</c:v>
                </c:pt>
                <c:pt idx="5016">
                  <c:v>10.0625</c:v>
                </c:pt>
                <c:pt idx="5017">
                  <c:v>10.065104166666666</c:v>
                </c:pt>
                <c:pt idx="5018">
                  <c:v>10.067708333333334</c:v>
                </c:pt>
                <c:pt idx="5019">
                  <c:v>10.0703125</c:v>
                </c:pt>
                <c:pt idx="5020">
                  <c:v>10.072916666666666</c:v>
                </c:pt>
                <c:pt idx="5021">
                  <c:v>10.075520833333334</c:v>
                </c:pt>
                <c:pt idx="5022">
                  <c:v>10.078125</c:v>
                </c:pt>
                <c:pt idx="5023">
                  <c:v>10.080729166666666</c:v>
                </c:pt>
                <c:pt idx="5024">
                  <c:v>10.083333333333334</c:v>
                </c:pt>
                <c:pt idx="5025">
                  <c:v>10.0859375</c:v>
                </c:pt>
                <c:pt idx="5026">
                  <c:v>10.088541666666666</c:v>
                </c:pt>
                <c:pt idx="5027">
                  <c:v>10.091145833333334</c:v>
                </c:pt>
                <c:pt idx="5028">
                  <c:v>10.09375</c:v>
                </c:pt>
                <c:pt idx="5029">
                  <c:v>10.096354166666666</c:v>
                </c:pt>
                <c:pt idx="5030">
                  <c:v>10.098958333333334</c:v>
                </c:pt>
                <c:pt idx="5031">
                  <c:v>10.1015625</c:v>
                </c:pt>
                <c:pt idx="5032">
                  <c:v>10.104166666666666</c:v>
                </c:pt>
                <c:pt idx="5033">
                  <c:v>10.106770833333334</c:v>
                </c:pt>
                <c:pt idx="5034">
                  <c:v>10.109375</c:v>
                </c:pt>
                <c:pt idx="5035">
                  <c:v>10.111979166666666</c:v>
                </c:pt>
                <c:pt idx="5036">
                  <c:v>10.114583333333334</c:v>
                </c:pt>
                <c:pt idx="5037">
                  <c:v>10.1171875</c:v>
                </c:pt>
                <c:pt idx="5038">
                  <c:v>10.119791666666666</c:v>
                </c:pt>
                <c:pt idx="5039">
                  <c:v>10.122395833333334</c:v>
                </c:pt>
                <c:pt idx="5040">
                  <c:v>10.125</c:v>
                </c:pt>
                <c:pt idx="5041">
                  <c:v>10.127604166666666</c:v>
                </c:pt>
                <c:pt idx="5042">
                  <c:v>10.130208333333334</c:v>
                </c:pt>
                <c:pt idx="5043">
                  <c:v>10.1328125</c:v>
                </c:pt>
                <c:pt idx="5044">
                  <c:v>10.135416666666666</c:v>
                </c:pt>
                <c:pt idx="5045">
                  <c:v>10.138020833333334</c:v>
                </c:pt>
                <c:pt idx="5046">
                  <c:v>10.140625</c:v>
                </c:pt>
                <c:pt idx="5047">
                  <c:v>10.143229166666666</c:v>
                </c:pt>
                <c:pt idx="5048">
                  <c:v>10.145833333333334</c:v>
                </c:pt>
                <c:pt idx="5049">
                  <c:v>10.1484375</c:v>
                </c:pt>
                <c:pt idx="5050">
                  <c:v>10.151041666666666</c:v>
                </c:pt>
                <c:pt idx="5051">
                  <c:v>10.153645833333334</c:v>
                </c:pt>
                <c:pt idx="5052">
                  <c:v>10.15625</c:v>
                </c:pt>
                <c:pt idx="5053">
                  <c:v>10.158854166666666</c:v>
                </c:pt>
                <c:pt idx="5054">
                  <c:v>10.161458333333334</c:v>
                </c:pt>
                <c:pt idx="5055">
                  <c:v>10.1640625</c:v>
                </c:pt>
                <c:pt idx="5056">
                  <c:v>10.166666666666666</c:v>
                </c:pt>
                <c:pt idx="5057">
                  <c:v>10.169270833333334</c:v>
                </c:pt>
                <c:pt idx="5058">
                  <c:v>10.171875</c:v>
                </c:pt>
                <c:pt idx="5059">
                  <c:v>10.174479166666666</c:v>
                </c:pt>
                <c:pt idx="5060">
                  <c:v>10.177083333333334</c:v>
                </c:pt>
                <c:pt idx="5061">
                  <c:v>10.1796875</c:v>
                </c:pt>
                <c:pt idx="5062">
                  <c:v>10.182291666666666</c:v>
                </c:pt>
                <c:pt idx="5063">
                  <c:v>10.184895833333334</c:v>
                </c:pt>
                <c:pt idx="5064">
                  <c:v>10.1875</c:v>
                </c:pt>
                <c:pt idx="5065">
                  <c:v>10.190104166666666</c:v>
                </c:pt>
                <c:pt idx="5066">
                  <c:v>10.192708333333334</c:v>
                </c:pt>
                <c:pt idx="5067">
                  <c:v>10.1953125</c:v>
                </c:pt>
                <c:pt idx="5068">
                  <c:v>10.197916666666666</c:v>
                </c:pt>
                <c:pt idx="5069">
                  <c:v>10.200520833333334</c:v>
                </c:pt>
                <c:pt idx="5070">
                  <c:v>10.203125</c:v>
                </c:pt>
                <c:pt idx="5071">
                  <c:v>10.205729166666666</c:v>
                </c:pt>
                <c:pt idx="5072">
                  <c:v>10.208333333333334</c:v>
                </c:pt>
                <c:pt idx="5073">
                  <c:v>10.2109375</c:v>
                </c:pt>
                <c:pt idx="5074">
                  <c:v>10.213541666666666</c:v>
                </c:pt>
                <c:pt idx="5075">
                  <c:v>10.216145833333334</c:v>
                </c:pt>
                <c:pt idx="5076">
                  <c:v>10.21875</c:v>
                </c:pt>
                <c:pt idx="5077">
                  <c:v>10.221354166666666</c:v>
                </c:pt>
                <c:pt idx="5078">
                  <c:v>10.223958333333334</c:v>
                </c:pt>
                <c:pt idx="5079">
                  <c:v>10.2265625</c:v>
                </c:pt>
                <c:pt idx="5080">
                  <c:v>10.229166666666666</c:v>
                </c:pt>
                <c:pt idx="5081">
                  <c:v>10.231770833333334</c:v>
                </c:pt>
                <c:pt idx="5082">
                  <c:v>10.234375</c:v>
                </c:pt>
                <c:pt idx="5083">
                  <c:v>10.236979166666666</c:v>
                </c:pt>
                <c:pt idx="5084">
                  <c:v>10.239583333333334</c:v>
                </c:pt>
                <c:pt idx="5085">
                  <c:v>10.2421875</c:v>
                </c:pt>
                <c:pt idx="5086">
                  <c:v>10.244791666666666</c:v>
                </c:pt>
                <c:pt idx="5087">
                  <c:v>10.247395833333334</c:v>
                </c:pt>
                <c:pt idx="5088">
                  <c:v>10.25</c:v>
                </c:pt>
                <c:pt idx="5089">
                  <c:v>10.252604166666666</c:v>
                </c:pt>
                <c:pt idx="5090">
                  <c:v>10.255208333333334</c:v>
                </c:pt>
                <c:pt idx="5091">
                  <c:v>10.2578125</c:v>
                </c:pt>
                <c:pt idx="5092">
                  <c:v>10.260416666666666</c:v>
                </c:pt>
                <c:pt idx="5093">
                  <c:v>10.263020833333334</c:v>
                </c:pt>
                <c:pt idx="5094">
                  <c:v>10.265625</c:v>
                </c:pt>
                <c:pt idx="5095">
                  <c:v>10.268229166666666</c:v>
                </c:pt>
                <c:pt idx="5096">
                  <c:v>10.270833333333334</c:v>
                </c:pt>
                <c:pt idx="5097">
                  <c:v>10.2734375</c:v>
                </c:pt>
                <c:pt idx="5098">
                  <c:v>10.276041666666666</c:v>
                </c:pt>
                <c:pt idx="5099">
                  <c:v>10.278645833333334</c:v>
                </c:pt>
                <c:pt idx="5100">
                  <c:v>10.28125</c:v>
                </c:pt>
                <c:pt idx="5101">
                  <c:v>10.283854166666666</c:v>
                </c:pt>
                <c:pt idx="5102">
                  <c:v>10.286458333333334</c:v>
                </c:pt>
                <c:pt idx="5103">
                  <c:v>10.2890625</c:v>
                </c:pt>
                <c:pt idx="5104">
                  <c:v>10.291666666666666</c:v>
                </c:pt>
                <c:pt idx="5105">
                  <c:v>10.294270833333334</c:v>
                </c:pt>
                <c:pt idx="5106">
                  <c:v>10.296875</c:v>
                </c:pt>
                <c:pt idx="5107">
                  <c:v>10.299479166666666</c:v>
                </c:pt>
                <c:pt idx="5108">
                  <c:v>10.302083333333334</c:v>
                </c:pt>
                <c:pt idx="5109">
                  <c:v>10.3046875</c:v>
                </c:pt>
                <c:pt idx="5110">
                  <c:v>10.307291666666666</c:v>
                </c:pt>
                <c:pt idx="5111">
                  <c:v>10.309895833333334</c:v>
                </c:pt>
                <c:pt idx="5112">
                  <c:v>10.3125</c:v>
                </c:pt>
                <c:pt idx="5113">
                  <c:v>10.315104166666666</c:v>
                </c:pt>
                <c:pt idx="5114">
                  <c:v>10.317708333333334</c:v>
                </c:pt>
                <c:pt idx="5115">
                  <c:v>10.3203125</c:v>
                </c:pt>
                <c:pt idx="5116">
                  <c:v>10.322916666666666</c:v>
                </c:pt>
                <c:pt idx="5117">
                  <c:v>10.325520833333334</c:v>
                </c:pt>
                <c:pt idx="5118">
                  <c:v>10.328125</c:v>
                </c:pt>
                <c:pt idx="5119">
                  <c:v>10.330729166666666</c:v>
                </c:pt>
                <c:pt idx="5120">
                  <c:v>10.333333333333334</c:v>
                </c:pt>
                <c:pt idx="5121">
                  <c:v>10.3359375</c:v>
                </c:pt>
                <c:pt idx="5122">
                  <c:v>10.338541666666666</c:v>
                </c:pt>
                <c:pt idx="5123">
                  <c:v>10.341145833333334</c:v>
                </c:pt>
                <c:pt idx="5124">
                  <c:v>10.34375</c:v>
                </c:pt>
                <c:pt idx="5125">
                  <c:v>10.346354166666666</c:v>
                </c:pt>
                <c:pt idx="5126">
                  <c:v>10.348958333333334</c:v>
                </c:pt>
                <c:pt idx="5127">
                  <c:v>10.3515625</c:v>
                </c:pt>
                <c:pt idx="5128">
                  <c:v>10.354166666666666</c:v>
                </c:pt>
                <c:pt idx="5129">
                  <c:v>10.356770833333334</c:v>
                </c:pt>
                <c:pt idx="5130">
                  <c:v>10.359375</c:v>
                </c:pt>
                <c:pt idx="5131">
                  <c:v>10.361979166666666</c:v>
                </c:pt>
                <c:pt idx="5132">
                  <c:v>10.364583333333334</c:v>
                </c:pt>
                <c:pt idx="5133">
                  <c:v>10.3671875</c:v>
                </c:pt>
                <c:pt idx="5134">
                  <c:v>10.369791666666666</c:v>
                </c:pt>
                <c:pt idx="5135">
                  <c:v>10.372395833333334</c:v>
                </c:pt>
                <c:pt idx="5136">
                  <c:v>10.375</c:v>
                </c:pt>
                <c:pt idx="5137">
                  <c:v>10.377604166666666</c:v>
                </c:pt>
                <c:pt idx="5138">
                  <c:v>10.380208333333334</c:v>
                </c:pt>
                <c:pt idx="5139">
                  <c:v>10.3828125</c:v>
                </c:pt>
                <c:pt idx="5140">
                  <c:v>10.385416666666666</c:v>
                </c:pt>
                <c:pt idx="5141">
                  <c:v>10.388020833333334</c:v>
                </c:pt>
                <c:pt idx="5142">
                  <c:v>10.390625</c:v>
                </c:pt>
                <c:pt idx="5143">
                  <c:v>10.393229166666666</c:v>
                </c:pt>
                <c:pt idx="5144">
                  <c:v>10.395833333333334</c:v>
                </c:pt>
                <c:pt idx="5145">
                  <c:v>10.3984375</c:v>
                </c:pt>
                <c:pt idx="5146">
                  <c:v>10.401041666666666</c:v>
                </c:pt>
                <c:pt idx="5147">
                  <c:v>10.403645833333334</c:v>
                </c:pt>
                <c:pt idx="5148">
                  <c:v>10.40625</c:v>
                </c:pt>
                <c:pt idx="5149">
                  <c:v>10.408854166666666</c:v>
                </c:pt>
                <c:pt idx="5150">
                  <c:v>10.411458333333334</c:v>
                </c:pt>
                <c:pt idx="5151">
                  <c:v>10.4140625</c:v>
                </c:pt>
                <c:pt idx="5152">
                  <c:v>10.416666666666666</c:v>
                </c:pt>
                <c:pt idx="5153">
                  <c:v>10.419270833333334</c:v>
                </c:pt>
                <c:pt idx="5154">
                  <c:v>10.421875</c:v>
                </c:pt>
                <c:pt idx="5155">
                  <c:v>10.424479166666666</c:v>
                </c:pt>
                <c:pt idx="5156">
                  <c:v>10.427083333333334</c:v>
                </c:pt>
                <c:pt idx="5157">
                  <c:v>10.4296875</c:v>
                </c:pt>
                <c:pt idx="5158">
                  <c:v>10.432291666666666</c:v>
                </c:pt>
                <c:pt idx="5159">
                  <c:v>10.434895833333334</c:v>
                </c:pt>
                <c:pt idx="5160">
                  <c:v>10.4375</c:v>
                </c:pt>
                <c:pt idx="5161">
                  <c:v>10.440104166666666</c:v>
                </c:pt>
                <c:pt idx="5162">
                  <c:v>10.442708333333334</c:v>
                </c:pt>
                <c:pt idx="5163">
                  <c:v>10.4453125</c:v>
                </c:pt>
                <c:pt idx="5164">
                  <c:v>10.447916666666666</c:v>
                </c:pt>
                <c:pt idx="5165">
                  <c:v>10.450520833333334</c:v>
                </c:pt>
                <c:pt idx="5166">
                  <c:v>10.453125</c:v>
                </c:pt>
                <c:pt idx="5167">
                  <c:v>10.455729166666666</c:v>
                </c:pt>
                <c:pt idx="5168">
                  <c:v>10.458333333333334</c:v>
                </c:pt>
                <c:pt idx="5169">
                  <c:v>10.4609375</c:v>
                </c:pt>
                <c:pt idx="5170">
                  <c:v>10.463541666666666</c:v>
                </c:pt>
                <c:pt idx="5171">
                  <c:v>10.466145833333334</c:v>
                </c:pt>
                <c:pt idx="5172">
                  <c:v>10.46875</c:v>
                </c:pt>
                <c:pt idx="5173">
                  <c:v>10.471354166666666</c:v>
                </c:pt>
                <c:pt idx="5174">
                  <c:v>10.473958333333334</c:v>
                </c:pt>
                <c:pt idx="5175">
                  <c:v>10.4765625</c:v>
                </c:pt>
                <c:pt idx="5176">
                  <c:v>10.479166666666666</c:v>
                </c:pt>
                <c:pt idx="5177">
                  <c:v>10.481770833333334</c:v>
                </c:pt>
                <c:pt idx="5178">
                  <c:v>10.484375</c:v>
                </c:pt>
                <c:pt idx="5179">
                  <c:v>10.486979166666666</c:v>
                </c:pt>
                <c:pt idx="5180">
                  <c:v>10.489583333333334</c:v>
                </c:pt>
                <c:pt idx="5181">
                  <c:v>10.4921875</c:v>
                </c:pt>
                <c:pt idx="5182">
                  <c:v>10.494791666666666</c:v>
                </c:pt>
                <c:pt idx="5183">
                  <c:v>10.497395833333334</c:v>
                </c:pt>
                <c:pt idx="5184">
                  <c:v>10.5</c:v>
                </c:pt>
                <c:pt idx="5185">
                  <c:v>10.502604166666666</c:v>
                </c:pt>
                <c:pt idx="5186">
                  <c:v>10.505208333333334</c:v>
                </c:pt>
                <c:pt idx="5187">
                  <c:v>10.5078125</c:v>
                </c:pt>
                <c:pt idx="5188">
                  <c:v>10.510416666666666</c:v>
                </c:pt>
                <c:pt idx="5189">
                  <c:v>10.513020833333334</c:v>
                </c:pt>
                <c:pt idx="5190">
                  <c:v>10.515625</c:v>
                </c:pt>
                <c:pt idx="5191">
                  <c:v>10.518229166666666</c:v>
                </c:pt>
                <c:pt idx="5192">
                  <c:v>10.520833333333334</c:v>
                </c:pt>
                <c:pt idx="5193">
                  <c:v>10.5234375</c:v>
                </c:pt>
                <c:pt idx="5194">
                  <c:v>10.526041666666666</c:v>
                </c:pt>
                <c:pt idx="5195">
                  <c:v>10.528645833333334</c:v>
                </c:pt>
                <c:pt idx="5196">
                  <c:v>10.53125</c:v>
                </c:pt>
                <c:pt idx="5197">
                  <c:v>10.533854166666666</c:v>
                </c:pt>
                <c:pt idx="5198">
                  <c:v>10.536458333333334</c:v>
                </c:pt>
                <c:pt idx="5199">
                  <c:v>10.5390625</c:v>
                </c:pt>
                <c:pt idx="5200">
                  <c:v>10.541666666666666</c:v>
                </c:pt>
                <c:pt idx="5201">
                  <c:v>10.544270833333334</c:v>
                </c:pt>
                <c:pt idx="5202">
                  <c:v>10.546875</c:v>
                </c:pt>
                <c:pt idx="5203">
                  <c:v>10.549479166666666</c:v>
                </c:pt>
                <c:pt idx="5204">
                  <c:v>10.552083333333334</c:v>
                </c:pt>
                <c:pt idx="5205">
                  <c:v>10.5546875</c:v>
                </c:pt>
                <c:pt idx="5206">
                  <c:v>10.557291666666666</c:v>
                </c:pt>
                <c:pt idx="5207">
                  <c:v>10.559895833333334</c:v>
                </c:pt>
                <c:pt idx="5208">
                  <c:v>10.5625</c:v>
                </c:pt>
                <c:pt idx="5209">
                  <c:v>10.565104166666666</c:v>
                </c:pt>
                <c:pt idx="5210">
                  <c:v>10.567708333333334</c:v>
                </c:pt>
                <c:pt idx="5211">
                  <c:v>10.5703125</c:v>
                </c:pt>
                <c:pt idx="5212">
                  <c:v>10.572916666666666</c:v>
                </c:pt>
                <c:pt idx="5213">
                  <c:v>10.575520833333334</c:v>
                </c:pt>
                <c:pt idx="5214">
                  <c:v>10.578125</c:v>
                </c:pt>
                <c:pt idx="5215">
                  <c:v>10.580729166666666</c:v>
                </c:pt>
                <c:pt idx="5216">
                  <c:v>10.583333333333334</c:v>
                </c:pt>
                <c:pt idx="5217">
                  <c:v>10.5859375</c:v>
                </c:pt>
                <c:pt idx="5218">
                  <c:v>10.588541666666666</c:v>
                </c:pt>
                <c:pt idx="5219">
                  <c:v>10.591145833333334</c:v>
                </c:pt>
                <c:pt idx="5220">
                  <c:v>10.59375</c:v>
                </c:pt>
                <c:pt idx="5221">
                  <c:v>10.596354166666666</c:v>
                </c:pt>
                <c:pt idx="5222">
                  <c:v>10.598958333333334</c:v>
                </c:pt>
                <c:pt idx="5223">
                  <c:v>10.6015625</c:v>
                </c:pt>
                <c:pt idx="5224">
                  <c:v>10.604166666666666</c:v>
                </c:pt>
                <c:pt idx="5225">
                  <c:v>10.606770833333334</c:v>
                </c:pt>
                <c:pt idx="5226">
                  <c:v>10.609375</c:v>
                </c:pt>
                <c:pt idx="5227">
                  <c:v>10.611979166666666</c:v>
                </c:pt>
                <c:pt idx="5228">
                  <c:v>10.614583333333334</c:v>
                </c:pt>
                <c:pt idx="5229">
                  <c:v>10.6171875</c:v>
                </c:pt>
                <c:pt idx="5230">
                  <c:v>10.619791666666666</c:v>
                </c:pt>
                <c:pt idx="5231">
                  <c:v>10.622395833333334</c:v>
                </c:pt>
                <c:pt idx="5232">
                  <c:v>10.625</c:v>
                </c:pt>
                <c:pt idx="5233">
                  <c:v>10.627604166666666</c:v>
                </c:pt>
                <c:pt idx="5234">
                  <c:v>10.630208333333334</c:v>
                </c:pt>
                <c:pt idx="5235">
                  <c:v>10.6328125</c:v>
                </c:pt>
                <c:pt idx="5236">
                  <c:v>10.635416666666666</c:v>
                </c:pt>
                <c:pt idx="5237">
                  <c:v>10.638020833333334</c:v>
                </c:pt>
                <c:pt idx="5238">
                  <c:v>10.640625</c:v>
                </c:pt>
                <c:pt idx="5239">
                  <c:v>10.643229166666666</c:v>
                </c:pt>
                <c:pt idx="5240">
                  <c:v>10.645833333333334</c:v>
                </c:pt>
                <c:pt idx="5241">
                  <c:v>10.6484375</c:v>
                </c:pt>
                <c:pt idx="5242">
                  <c:v>10.651041666666666</c:v>
                </c:pt>
                <c:pt idx="5243">
                  <c:v>10.653645833333334</c:v>
                </c:pt>
                <c:pt idx="5244">
                  <c:v>10.65625</c:v>
                </c:pt>
                <c:pt idx="5245">
                  <c:v>10.658854166666666</c:v>
                </c:pt>
                <c:pt idx="5246">
                  <c:v>10.661458333333334</c:v>
                </c:pt>
                <c:pt idx="5247">
                  <c:v>10.6640625</c:v>
                </c:pt>
                <c:pt idx="5248">
                  <c:v>10.666666666666666</c:v>
                </c:pt>
                <c:pt idx="5249">
                  <c:v>10.669270833333334</c:v>
                </c:pt>
                <c:pt idx="5250">
                  <c:v>10.671875</c:v>
                </c:pt>
                <c:pt idx="5251">
                  <c:v>10.674479166666666</c:v>
                </c:pt>
                <c:pt idx="5252">
                  <c:v>10.677083333333334</c:v>
                </c:pt>
                <c:pt idx="5253">
                  <c:v>10.6796875</c:v>
                </c:pt>
                <c:pt idx="5254">
                  <c:v>10.682291666666666</c:v>
                </c:pt>
                <c:pt idx="5255">
                  <c:v>10.684895833333334</c:v>
                </c:pt>
                <c:pt idx="5256">
                  <c:v>10.6875</c:v>
                </c:pt>
                <c:pt idx="5257">
                  <c:v>10.690104166666666</c:v>
                </c:pt>
                <c:pt idx="5258">
                  <c:v>10.692708333333334</c:v>
                </c:pt>
                <c:pt idx="5259">
                  <c:v>10.6953125</c:v>
                </c:pt>
                <c:pt idx="5260">
                  <c:v>10.697916666666666</c:v>
                </c:pt>
                <c:pt idx="5261">
                  <c:v>10.700520833333334</c:v>
                </c:pt>
                <c:pt idx="5262">
                  <c:v>10.703125</c:v>
                </c:pt>
                <c:pt idx="5263">
                  <c:v>10.705729166666666</c:v>
                </c:pt>
                <c:pt idx="5264">
                  <c:v>10.708333333333334</c:v>
                </c:pt>
                <c:pt idx="5265">
                  <c:v>10.7109375</c:v>
                </c:pt>
                <c:pt idx="5266">
                  <c:v>10.713541666666666</c:v>
                </c:pt>
                <c:pt idx="5267">
                  <c:v>10.716145833333334</c:v>
                </c:pt>
                <c:pt idx="5268">
                  <c:v>10.71875</c:v>
                </c:pt>
                <c:pt idx="5269">
                  <c:v>10.721354166666666</c:v>
                </c:pt>
                <c:pt idx="5270">
                  <c:v>10.723958333333334</c:v>
                </c:pt>
                <c:pt idx="5271">
                  <c:v>10.7265625</c:v>
                </c:pt>
                <c:pt idx="5272">
                  <c:v>10.729166666666666</c:v>
                </c:pt>
                <c:pt idx="5273">
                  <c:v>10.731770833333334</c:v>
                </c:pt>
                <c:pt idx="5274">
                  <c:v>10.734375</c:v>
                </c:pt>
                <c:pt idx="5275">
                  <c:v>10.736979166666666</c:v>
                </c:pt>
                <c:pt idx="5276">
                  <c:v>10.739583333333334</c:v>
                </c:pt>
                <c:pt idx="5277">
                  <c:v>10.7421875</c:v>
                </c:pt>
                <c:pt idx="5278">
                  <c:v>10.744791666666666</c:v>
                </c:pt>
                <c:pt idx="5279">
                  <c:v>10.747395833333334</c:v>
                </c:pt>
                <c:pt idx="5280">
                  <c:v>10.75</c:v>
                </c:pt>
                <c:pt idx="5281">
                  <c:v>10.752604166666666</c:v>
                </c:pt>
                <c:pt idx="5282">
                  <c:v>10.755208333333334</c:v>
                </c:pt>
                <c:pt idx="5283">
                  <c:v>10.7578125</c:v>
                </c:pt>
                <c:pt idx="5284">
                  <c:v>10.760416666666666</c:v>
                </c:pt>
                <c:pt idx="5285">
                  <c:v>10.763020833333334</c:v>
                </c:pt>
                <c:pt idx="5286">
                  <c:v>10.765625</c:v>
                </c:pt>
                <c:pt idx="5287">
                  <c:v>10.768229166666666</c:v>
                </c:pt>
                <c:pt idx="5288">
                  <c:v>10.770833333333334</c:v>
                </c:pt>
                <c:pt idx="5289">
                  <c:v>10.7734375</c:v>
                </c:pt>
                <c:pt idx="5290">
                  <c:v>10.776041666666666</c:v>
                </c:pt>
                <c:pt idx="5291">
                  <c:v>10.778645833333334</c:v>
                </c:pt>
                <c:pt idx="5292">
                  <c:v>10.78125</c:v>
                </c:pt>
                <c:pt idx="5293">
                  <c:v>10.783854166666666</c:v>
                </c:pt>
                <c:pt idx="5294">
                  <c:v>10.786458333333334</c:v>
                </c:pt>
                <c:pt idx="5295">
                  <c:v>10.7890625</c:v>
                </c:pt>
                <c:pt idx="5296">
                  <c:v>10.791666666666666</c:v>
                </c:pt>
                <c:pt idx="5297">
                  <c:v>10.794270833333334</c:v>
                </c:pt>
                <c:pt idx="5298">
                  <c:v>10.796875</c:v>
                </c:pt>
                <c:pt idx="5299">
                  <c:v>10.799479166666666</c:v>
                </c:pt>
                <c:pt idx="5300">
                  <c:v>10.802083333333334</c:v>
                </c:pt>
                <c:pt idx="5301">
                  <c:v>10.8046875</c:v>
                </c:pt>
                <c:pt idx="5302">
                  <c:v>10.807291666666666</c:v>
                </c:pt>
                <c:pt idx="5303">
                  <c:v>10.809895833333334</c:v>
                </c:pt>
                <c:pt idx="5304">
                  <c:v>10.8125</c:v>
                </c:pt>
                <c:pt idx="5305">
                  <c:v>10.815104166666666</c:v>
                </c:pt>
                <c:pt idx="5306">
                  <c:v>10.817708333333334</c:v>
                </c:pt>
                <c:pt idx="5307">
                  <c:v>10.8203125</c:v>
                </c:pt>
                <c:pt idx="5308">
                  <c:v>10.822916666666666</c:v>
                </c:pt>
                <c:pt idx="5309">
                  <c:v>10.825520833333334</c:v>
                </c:pt>
                <c:pt idx="5310">
                  <c:v>10.828125</c:v>
                </c:pt>
                <c:pt idx="5311">
                  <c:v>10.830729166666666</c:v>
                </c:pt>
                <c:pt idx="5312">
                  <c:v>10.833333333333334</c:v>
                </c:pt>
                <c:pt idx="5313">
                  <c:v>10.8359375</c:v>
                </c:pt>
                <c:pt idx="5314">
                  <c:v>10.838541666666666</c:v>
                </c:pt>
                <c:pt idx="5315">
                  <c:v>10.841145833333334</c:v>
                </c:pt>
                <c:pt idx="5316">
                  <c:v>10.84375</c:v>
                </c:pt>
                <c:pt idx="5317">
                  <c:v>10.846354166666666</c:v>
                </c:pt>
                <c:pt idx="5318">
                  <c:v>10.848958333333334</c:v>
                </c:pt>
                <c:pt idx="5319">
                  <c:v>10.8515625</c:v>
                </c:pt>
                <c:pt idx="5320">
                  <c:v>10.854166666666666</c:v>
                </c:pt>
                <c:pt idx="5321">
                  <c:v>10.856770833333334</c:v>
                </c:pt>
                <c:pt idx="5322">
                  <c:v>10.859375</c:v>
                </c:pt>
                <c:pt idx="5323">
                  <c:v>10.861979166666666</c:v>
                </c:pt>
                <c:pt idx="5324">
                  <c:v>10.864583333333334</c:v>
                </c:pt>
                <c:pt idx="5325">
                  <c:v>10.8671875</c:v>
                </c:pt>
                <c:pt idx="5326">
                  <c:v>10.869791666666666</c:v>
                </c:pt>
                <c:pt idx="5327">
                  <c:v>10.872395833333334</c:v>
                </c:pt>
                <c:pt idx="5328">
                  <c:v>10.875</c:v>
                </c:pt>
                <c:pt idx="5329">
                  <c:v>10.877604166666666</c:v>
                </c:pt>
                <c:pt idx="5330">
                  <c:v>10.880208333333334</c:v>
                </c:pt>
                <c:pt idx="5331">
                  <c:v>10.8828125</c:v>
                </c:pt>
                <c:pt idx="5332">
                  <c:v>10.885416666666666</c:v>
                </c:pt>
                <c:pt idx="5333">
                  <c:v>10.888020833333334</c:v>
                </c:pt>
                <c:pt idx="5334">
                  <c:v>10.890625</c:v>
                </c:pt>
                <c:pt idx="5335">
                  <c:v>10.893229166666666</c:v>
                </c:pt>
                <c:pt idx="5336">
                  <c:v>10.895833333333334</c:v>
                </c:pt>
                <c:pt idx="5337">
                  <c:v>10.8984375</c:v>
                </c:pt>
                <c:pt idx="5338">
                  <c:v>10.901041666666666</c:v>
                </c:pt>
                <c:pt idx="5339">
                  <c:v>10.903645833333334</c:v>
                </c:pt>
                <c:pt idx="5340">
                  <c:v>10.90625</c:v>
                </c:pt>
                <c:pt idx="5341">
                  <c:v>10.908854166666666</c:v>
                </c:pt>
                <c:pt idx="5342">
                  <c:v>10.911458333333334</c:v>
                </c:pt>
                <c:pt idx="5343">
                  <c:v>10.9140625</c:v>
                </c:pt>
                <c:pt idx="5344">
                  <c:v>10.916666666666666</c:v>
                </c:pt>
                <c:pt idx="5345">
                  <c:v>10.919270833333334</c:v>
                </c:pt>
                <c:pt idx="5346">
                  <c:v>10.921875</c:v>
                </c:pt>
                <c:pt idx="5347">
                  <c:v>10.924479166666666</c:v>
                </c:pt>
                <c:pt idx="5348">
                  <c:v>10.927083333333334</c:v>
                </c:pt>
                <c:pt idx="5349">
                  <c:v>10.9296875</c:v>
                </c:pt>
                <c:pt idx="5350">
                  <c:v>10.932291666666666</c:v>
                </c:pt>
                <c:pt idx="5351">
                  <c:v>10.934895833333334</c:v>
                </c:pt>
                <c:pt idx="5352">
                  <c:v>10.9375</c:v>
                </c:pt>
                <c:pt idx="5353">
                  <c:v>10.940104166666666</c:v>
                </c:pt>
                <c:pt idx="5354">
                  <c:v>10.942708333333334</c:v>
                </c:pt>
                <c:pt idx="5355">
                  <c:v>10.9453125</c:v>
                </c:pt>
                <c:pt idx="5356">
                  <c:v>10.947916666666666</c:v>
                </c:pt>
                <c:pt idx="5357">
                  <c:v>10.950520833333334</c:v>
                </c:pt>
                <c:pt idx="5358">
                  <c:v>10.953125</c:v>
                </c:pt>
                <c:pt idx="5359">
                  <c:v>10.955729166666666</c:v>
                </c:pt>
                <c:pt idx="5360">
                  <c:v>10.958333333333334</c:v>
                </c:pt>
                <c:pt idx="5361">
                  <c:v>10.9609375</c:v>
                </c:pt>
                <c:pt idx="5362">
                  <c:v>10.963541666666666</c:v>
                </c:pt>
                <c:pt idx="5363">
                  <c:v>10.966145833333334</c:v>
                </c:pt>
                <c:pt idx="5364">
                  <c:v>10.96875</c:v>
                </c:pt>
                <c:pt idx="5365">
                  <c:v>10.971354166666666</c:v>
                </c:pt>
                <c:pt idx="5366">
                  <c:v>10.973958333333334</c:v>
                </c:pt>
                <c:pt idx="5367">
                  <c:v>10.9765625</c:v>
                </c:pt>
                <c:pt idx="5368">
                  <c:v>10.979166666666666</c:v>
                </c:pt>
                <c:pt idx="5369">
                  <c:v>10.981770833333334</c:v>
                </c:pt>
                <c:pt idx="5370">
                  <c:v>10.984375</c:v>
                </c:pt>
                <c:pt idx="5371">
                  <c:v>10.986979166666666</c:v>
                </c:pt>
                <c:pt idx="5372">
                  <c:v>10.989583333333334</c:v>
                </c:pt>
                <c:pt idx="5373">
                  <c:v>10.9921875</c:v>
                </c:pt>
                <c:pt idx="5374">
                  <c:v>10.994791666666666</c:v>
                </c:pt>
                <c:pt idx="5375">
                  <c:v>10.997395833333334</c:v>
                </c:pt>
                <c:pt idx="5376">
                  <c:v>11</c:v>
                </c:pt>
                <c:pt idx="5377">
                  <c:v>11.002604166666666</c:v>
                </c:pt>
                <c:pt idx="5378">
                  <c:v>11.005208333333334</c:v>
                </c:pt>
                <c:pt idx="5379">
                  <c:v>11.0078125</c:v>
                </c:pt>
                <c:pt idx="5380">
                  <c:v>11.010416666666666</c:v>
                </c:pt>
                <c:pt idx="5381">
                  <c:v>11.013020833333334</c:v>
                </c:pt>
                <c:pt idx="5382">
                  <c:v>11.015625</c:v>
                </c:pt>
                <c:pt idx="5383">
                  <c:v>11.018229166666666</c:v>
                </c:pt>
                <c:pt idx="5384">
                  <c:v>11.020833333333334</c:v>
                </c:pt>
                <c:pt idx="5385">
                  <c:v>11.0234375</c:v>
                </c:pt>
                <c:pt idx="5386">
                  <c:v>11.026041666666666</c:v>
                </c:pt>
                <c:pt idx="5387">
                  <c:v>11.028645833333334</c:v>
                </c:pt>
                <c:pt idx="5388">
                  <c:v>11.03125</c:v>
                </c:pt>
                <c:pt idx="5389">
                  <c:v>11.033854166666666</c:v>
                </c:pt>
                <c:pt idx="5390">
                  <c:v>11.036458333333334</c:v>
                </c:pt>
                <c:pt idx="5391">
                  <c:v>11.0390625</c:v>
                </c:pt>
                <c:pt idx="5392">
                  <c:v>11.041666666666666</c:v>
                </c:pt>
                <c:pt idx="5393">
                  <c:v>11.044270833333334</c:v>
                </c:pt>
                <c:pt idx="5394">
                  <c:v>11.046875</c:v>
                </c:pt>
                <c:pt idx="5395">
                  <c:v>11.049479166666666</c:v>
                </c:pt>
                <c:pt idx="5396">
                  <c:v>11.052083333333334</c:v>
                </c:pt>
                <c:pt idx="5397">
                  <c:v>11.0546875</c:v>
                </c:pt>
                <c:pt idx="5398">
                  <c:v>11.057291666666666</c:v>
                </c:pt>
                <c:pt idx="5399">
                  <c:v>11.059895833333334</c:v>
                </c:pt>
                <c:pt idx="5400">
                  <c:v>11.0625</c:v>
                </c:pt>
                <c:pt idx="5401">
                  <c:v>11.065104166666666</c:v>
                </c:pt>
                <c:pt idx="5402">
                  <c:v>11.067708333333334</c:v>
                </c:pt>
                <c:pt idx="5403">
                  <c:v>11.0703125</c:v>
                </c:pt>
                <c:pt idx="5404">
                  <c:v>11.072916666666666</c:v>
                </c:pt>
                <c:pt idx="5405">
                  <c:v>11.075520833333334</c:v>
                </c:pt>
                <c:pt idx="5406">
                  <c:v>11.078125</c:v>
                </c:pt>
                <c:pt idx="5407">
                  <c:v>11.080729166666666</c:v>
                </c:pt>
                <c:pt idx="5408">
                  <c:v>11.083333333333334</c:v>
                </c:pt>
                <c:pt idx="5409">
                  <c:v>11.0859375</c:v>
                </c:pt>
                <c:pt idx="5410">
                  <c:v>11.088541666666666</c:v>
                </c:pt>
                <c:pt idx="5411">
                  <c:v>11.091145833333334</c:v>
                </c:pt>
                <c:pt idx="5412">
                  <c:v>11.09375</c:v>
                </c:pt>
                <c:pt idx="5413">
                  <c:v>11.096354166666666</c:v>
                </c:pt>
                <c:pt idx="5414">
                  <c:v>11.098958333333334</c:v>
                </c:pt>
                <c:pt idx="5415">
                  <c:v>11.1015625</c:v>
                </c:pt>
                <c:pt idx="5416">
                  <c:v>11.104166666666666</c:v>
                </c:pt>
                <c:pt idx="5417">
                  <c:v>11.106770833333334</c:v>
                </c:pt>
                <c:pt idx="5418">
                  <c:v>11.109375</c:v>
                </c:pt>
                <c:pt idx="5419">
                  <c:v>11.111979166666666</c:v>
                </c:pt>
                <c:pt idx="5420">
                  <c:v>11.114583333333334</c:v>
                </c:pt>
                <c:pt idx="5421">
                  <c:v>11.1171875</c:v>
                </c:pt>
                <c:pt idx="5422">
                  <c:v>11.119791666666666</c:v>
                </c:pt>
                <c:pt idx="5423">
                  <c:v>11.122395833333334</c:v>
                </c:pt>
                <c:pt idx="5424">
                  <c:v>11.125</c:v>
                </c:pt>
                <c:pt idx="5425">
                  <c:v>11.127604166666666</c:v>
                </c:pt>
                <c:pt idx="5426">
                  <c:v>11.130208333333334</c:v>
                </c:pt>
                <c:pt idx="5427">
                  <c:v>11.1328125</c:v>
                </c:pt>
                <c:pt idx="5428">
                  <c:v>11.135416666666666</c:v>
                </c:pt>
                <c:pt idx="5429">
                  <c:v>11.138020833333334</c:v>
                </c:pt>
                <c:pt idx="5430">
                  <c:v>11.140625</c:v>
                </c:pt>
                <c:pt idx="5431">
                  <c:v>11.143229166666666</c:v>
                </c:pt>
                <c:pt idx="5432">
                  <c:v>11.145833333333334</c:v>
                </c:pt>
                <c:pt idx="5433">
                  <c:v>11.1484375</c:v>
                </c:pt>
                <c:pt idx="5434">
                  <c:v>11.151041666666666</c:v>
                </c:pt>
                <c:pt idx="5435">
                  <c:v>11.153645833333334</c:v>
                </c:pt>
                <c:pt idx="5436">
                  <c:v>11.15625</c:v>
                </c:pt>
                <c:pt idx="5437">
                  <c:v>11.158854166666666</c:v>
                </c:pt>
                <c:pt idx="5438">
                  <c:v>11.161458333333334</c:v>
                </c:pt>
                <c:pt idx="5439">
                  <c:v>11.1640625</c:v>
                </c:pt>
                <c:pt idx="5440">
                  <c:v>11.166666666666666</c:v>
                </c:pt>
                <c:pt idx="5441">
                  <c:v>11.169270833333334</c:v>
                </c:pt>
                <c:pt idx="5442">
                  <c:v>11.171875</c:v>
                </c:pt>
                <c:pt idx="5443">
                  <c:v>11.174479166666666</c:v>
                </c:pt>
                <c:pt idx="5444">
                  <c:v>11.177083333333334</c:v>
                </c:pt>
                <c:pt idx="5445">
                  <c:v>11.1796875</c:v>
                </c:pt>
                <c:pt idx="5446">
                  <c:v>11.182291666666666</c:v>
                </c:pt>
                <c:pt idx="5447">
                  <c:v>11.184895833333334</c:v>
                </c:pt>
                <c:pt idx="5448">
                  <c:v>11.1875</c:v>
                </c:pt>
                <c:pt idx="5449">
                  <c:v>11.190104166666666</c:v>
                </c:pt>
                <c:pt idx="5450">
                  <c:v>11.192708333333334</c:v>
                </c:pt>
                <c:pt idx="5451">
                  <c:v>11.1953125</c:v>
                </c:pt>
                <c:pt idx="5452">
                  <c:v>11.197916666666666</c:v>
                </c:pt>
                <c:pt idx="5453">
                  <c:v>11.200520833333334</c:v>
                </c:pt>
                <c:pt idx="5454">
                  <c:v>11.203125</c:v>
                </c:pt>
                <c:pt idx="5455">
                  <c:v>11.205729166666666</c:v>
                </c:pt>
                <c:pt idx="5456">
                  <c:v>11.208333333333334</c:v>
                </c:pt>
                <c:pt idx="5457">
                  <c:v>11.2109375</c:v>
                </c:pt>
                <c:pt idx="5458">
                  <c:v>11.213541666666666</c:v>
                </c:pt>
                <c:pt idx="5459">
                  <c:v>11.216145833333334</c:v>
                </c:pt>
                <c:pt idx="5460">
                  <c:v>11.21875</c:v>
                </c:pt>
                <c:pt idx="5461">
                  <c:v>11.221354166666666</c:v>
                </c:pt>
                <c:pt idx="5462">
                  <c:v>11.223958333333334</c:v>
                </c:pt>
                <c:pt idx="5463">
                  <c:v>11.2265625</c:v>
                </c:pt>
                <c:pt idx="5464">
                  <c:v>11.229166666666666</c:v>
                </c:pt>
                <c:pt idx="5465">
                  <c:v>11.231770833333334</c:v>
                </c:pt>
                <c:pt idx="5466">
                  <c:v>11.234375</c:v>
                </c:pt>
                <c:pt idx="5467">
                  <c:v>11.236979166666666</c:v>
                </c:pt>
                <c:pt idx="5468">
                  <c:v>11.239583333333334</c:v>
                </c:pt>
                <c:pt idx="5469">
                  <c:v>11.2421875</c:v>
                </c:pt>
                <c:pt idx="5470">
                  <c:v>11.244791666666666</c:v>
                </c:pt>
                <c:pt idx="5471">
                  <c:v>11.247395833333334</c:v>
                </c:pt>
                <c:pt idx="5472">
                  <c:v>11.25</c:v>
                </c:pt>
                <c:pt idx="5473">
                  <c:v>11.252604166666666</c:v>
                </c:pt>
                <c:pt idx="5474">
                  <c:v>11.255208333333334</c:v>
                </c:pt>
                <c:pt idx="5475">
                  <c:v>11.2578125</c:v>
                </c:pt>
                <c:pt idx="5476">
                  <c:v>11.260416666666666</c:v>
                </c:pt>
                <c:pt idx="5477">
                  <c:v>11.263020833333334</c:v>
                </c:pt>
                <c:pt idx="5478">
                  <c:v>11.265625</c:v>
                </c:pt>
                <c:pt idx="5479">
                  <c:v>11.268229166666666</c:v>
                </c:pt>
                <c:pt idx="5480">
                  <c:v>11.270833333333334</c:v>
                </c:pt>
                <c:pt idx="5481">
                  <c:v>11.2734375</c:v>
                </c:pt>
                <c:pt idx="5482">
                  <c:v>11.276041666666666</c:v>
                </c:pt>
                <c:pt idx="5483">
                  <c:v>11.278645833333334</c:v>
                </c:pt>
                <c:pt idx="5484">
                  <c:v>11.28125</c:v>
                </c:pt>
                <c:pt idx="5485">
                  <c:v>11.283854166666666</c:v>
                </c:pt>
                <c:pt idx="5486">
                  <c:v>11.286458333333334</c:v>
                </c:pt>
                <c:pt idx="5487">
                  <c:v>11.2890625</c:v>
                </c:pt>
                <c:pt idx="5488">
                  <c:v>11.291666666666666</c:v>
                </c:pt>
                <c:pt idx="5489">
                  <c:v>11.294270833333334</c:v>
                </c:pt>
                <c:pt idx="5490">
                  <c:v>11.296875</c:v>
                </c:pt>
                <c:pt idx="5491">
                  <c:v>11.299479166666666</c:v>
                </c:pt>
                <c:pt idx="5492">
                  <c:v>11.302083333333334</c:v>
                </c:pt>
                <c:pt idx="5493">
                  <c:v>11.3046875</c:v>
                </c:pt>
                <c:pt idx="5494">
                  <c:v>11.307291666666666</c:v>
                </c:pt>
                <c:pt idx="5495">
                  <c:v>11.309895833333334</c:v>
                </c:pt>
                <c:pt idx="5496">
                  <c:v>11.3125</c:v>
                </c:pt>
                <c:pt idx="5497">
                  <c:v>11.315104166666666</c:v>
                </c:pt>
                <c:pt idx="5498">
                  <c:v>11.317708333333334</c:v>
                </c:pt>
                <c:pt idx="5499">
                  <c:v>11.3203125</c:v>
                </c:pt>
                <c:pt idx="5500">
                  <c:v>11.322916666666666</c:v>
                </c:pt>
                <c:pt idx="5501">
                  <c:v>11.325520833333334</c:v>
                </c:pt>
                <c:pt idx="5502">
                  <c:v>11.328125</c:v>
                </c:pt>
                <c:pt idx="5503">
                  <c:v>11.330729166666666</c:v>
                </c:pt>
                <c:pt idx="5504">
                  <c:v>11.333333333333334</c:v>
                </c:pt>
                <c:pt idx="5505">
                  <c:v>11.3359375</c:v>
                </c:pt>
                <c:pt idx="5506">
                  <c:v>11.338541666666666</c:v>
                </c:pt>
                <c:pt idx="5507">
                  <c:v>11.341145833333334</c:v>
                </c:pt>
                <c:pt idx="5508">
                  <c:v>11.34375</c:v>
                </c:pt>
                <c:pt idx="5509">
                  <c:v>11.346354166666666</c:v>
                </c:pt>
                <c:pt idx="5510">
                  <c:v>11.348958333333334</c:v>
                </c:pt>
                <c:pt idx="5511">
                  <c:v>11.3515625</c:v>
                </c:pt>
                <c:pt idx="5512">
                  <c:v>11.354166666666666</c:v>
                </c:pt>
                <c:pt idx="5513">
                  <c:v>11.356770833333334</c:v>
                </c:pt>
                <c:pt idx="5514">
                  <c:v>11.359375</c:v>
                </c:pt>
                <c:pt idx="5515">
                  <c:v>11.361979166666666</c:v>
                </c:pt>
                <c:pt idx="5516">
                  <c:v>11.364583333333334</c:v>
                </c:pt>
                <c:pt idx="5517">
                  <c:v>11.3671875</c:v>
                </c:pt>
                <c:pt idx="5518">
                  <c:v>11.369791666666666</c:v>
                </c:pt>
                <c:pt idx="5519">
                  <c:v>11.372395833333334</c:v>
                </c:pt>
                <c:pt idx="5520">
                  <c:v>11.375</c:v>
                </c:pt>
                <c:pt idx="5521">
                  <c:v>11.377604166666666</c:v>
                </c:pt>
                <c:pt idx="5522">
                  <c:v>11.380208333333334</c:v>
                </c:pt>
                <c:pt idx="5523">
                  <c:v>11.3828125</c:v>
                </c:pt>
                <c:pt idx="5524">
                  <c:v>11.385416666666666</c:v>
                </c:pt>
                <c:pt idx="5525">
                  <c:v>11.388020833333334</c:v>
                </c:pt>
                <c:pt idx="5526">
                  <c:v>11.390625</c:v>
                </c:pt>
                <c:pt idx="5527">
                  <c:v>11.393229166666666</c:v>
                </c:pt>
                <c:pt idx="5528">
                  <c:v>11.395833333333334</c:v>
                </c:pt>
                <c:pt idx="5529">
                  <c:v>11.3984375</c:v>
                </c:pt>
                <c:pt idx="5530">
                  <c:v>11.401041666666666</c:v>
                </c:pt>
                <c:pt idx="5531">
                  <c:v>11.403645833333334</c:v>
                </c:pt>
                <c:pt idx="5532">
                  <c:v>11.40625</c:v>
                </c:pt>
                <c:pt idx="5533">
                  <c:v>11.408854166666666</c:v>
                </c:pt>
                <c:pt idx="5534">
                  <c:v>11.411458333333334</c:v>
                </c:pt>
                <c:pt idx="5535">
                  <c:v>11.4140625</c:v>
                </c:pt>
                <c:pt idx="5536">
                  <c:v>11.416666666666666</c:v>
                </c:pt>
                <c:pt idx="5537">
                  <c:v>11.419270833333334</c:v>
                </c:pt>
                <c:pt idx="5538">
                  <c:v>11.421875</c:v>
                </c:pt>
                <c:pt idx="5539">
                  <c:v>11.424479166666666</c:v>
                </c:pt>
                <c:pt idx="5540">
                  <c:v>11.427083333333334</c:v>
                </c:pt>
                <c:pt idx="5541">
                  <c:v>11.4296875</c:v>
                </c:pt>
                <c:pt idx="5542">
                  <c:v>11.432291666666666</c:v>
                </c:pt>
                <c:pt idx="5543">
                  <c:v>11.434895833333334</c:v>
                </c:pt>
                <c:pt idx="5544">
                  <c:v>11.4375</c:v>
                </c:pt>
                <c:pt idx="5545">
                  <c:v>11.440104166666666</c:v>
                </c:pt>
                <c:pt idx="5546">
                  <c:v>11.442708333333334</c:v>
                </c:pt>
                <c:pt idx="5547">
                  <c:v>11.4453125</c:v>
                </c:pt>
                <c:pt idx="5548">
                  <c:v>11.447916666666666</c:v>
                </c:pt>
                <c:pt idx="5549">
                  <c:v>11.450520833333334</c:v>
                </c:pt>
                <c:pt idx="5550">
                  <c:v>11.453125</c:v>
                </c:pt>
                <c:pt idx="5551">
                  <c:v>11.455729166666666</c:v>
                </c:pt>
                <c:pt idx="5552">
                  <c:v>11.458333333333334</c:v>
                </c:pt>
                <c:pt idx="5553">
                  <c:v>11.4609375</c:v>
                </c:pt>
                <c:pt idx="5554">
                  <c:v>11.463541666666666</c:v>
                </c:pt>
                <c:pt idx="5555">
                  <c:v>11.466145833333334</c:v>
                </c:pt>
                <c:pt idx="5556">
                  <c:v>11.46875</c:v>
                </c:pt>
                <c:pt idx="5557">
                  <c:v>11.471354166666666</c:v>
                </c:pt>
                <c:pt idx="5558">
                  <c:v>11.473958333333334</c:v>
                </c:pt>
                <c:pt idx="5559">
                  <c:v>11.4765625</c:v>
                </c:pt>
                <c:pt idx="5560">
                  <c:v>11.479166666666666</c:v>
                </c:pt>
                <c:pt idx="5561">
                  <c:v>11.481770833333334</c:v>
                </c:pt>
                <c:pt idx="5562">
                  <c:v>11.484375</c:v>
                </c:pt>
                <c:pt idx="5563">
                  <c:v>11.486979166666666</c:v>
                </c:pt>
                <c:pt idx="5564">
                  <c:v>11.489583333333334</c:v>
                </c:pt>
                <c:pt idx="5565">
                  <c:v>11.4921875</c:v>
                </c:pt>
                <c:pt idx="5566">
                  <c:v>11.494791666666666</c:v>
                </c:pt>
                <c:pt idx="5567">
                  <c:v>11.497395833333334</c:v>
                </c:pt>
                <c:pt idx="5568">
                  <c:v>11.5</c:v>
                </c:pt>
                <c:pt idx="5569">
                  <c:v>11.502604166666666</c:v>
                </c:pt>
                <c:pt idx="5570">
                  <c:v>11.505208333333334</c:v>
                </c:pt>
                <c:pt idx="5571">
                  <c:v>11.5078125</c:v>
                </c:pt>
                <c:pt idx="5572">
                  <c:v>11.510416666666666</c:v>
                </c:pt>
                <c:pt idx="5573">
                  <c:v>11.513020833333334</c:v>
                </c:pt>
                <c:pt idx="5574">
                  <c:v>11.515625</c:v>
                </c:pt>
                <c:pt idx="5575">
                  <c:v>11.518229166666666</c:v>
                </c:pt>
                <c:pt idx="5576">
                  <c:v>11.520833333333334</c:v>
                </c:pt>
                <c:pt idx="5577">
                  <c:v>11.5234375</c:v>
                </c:pt>
                <c:pt idx="5578">
                  <c:v>11.526041666666666</c:v>
                </c:pt>
                <c:pt idx="5579">
                  <c:v>11.528645833333334</c:v>
                </c:pt>
                <c:pt idx="5580">
                  <c:v>11.53125</c:v>
                </c:pt>
                <c:pt idx="5581">
                  <c:v>11.533854166666666</c:v>
                </c:pt>
                <c:pt idx="5582">
                  <c:v>11.536458333333334</c:v>
                </c:pt>
                <c:pt idx="5583">
                  <c:v>11.5390625</c:v>
                </c:pt>
                <c:pt idx="5584">
                  <c:v>11.541666666666666</c:v>
                </c:pt>
                <c:pt idx="5585">
                  <c:v>11.544270833333334</c:v>
                </c:pt>
                <c:pt idx="5586">
                  <c:v>11.546875</c:v>
                </c:pt>
                <c:pt idx="5587">
                  <c:v>11.549479166666666</c:v>
                </c:pt>
                <c:pt idx="5588">
                  <c:v>11.552083333333334</c:v>
                </c:pt>
                <c:pt idx="5589">
                  <c:v>11.5546875</c:v>
                </c:pt>
                <c:pt idx="5590">
                  <c:v>11.557291666666666</c:v>
                </c:pt>
                <c:pt idx="5591">
                  <c:v>11.559895833333334</c:v>
                </c:pt>
                <c:pt idx="5592">
                  <c:v>11.5625</c:v>
                </c:pt>
                <c:pt idx="5593">
                  <c:v>11.565104166666666</c:v>
                </c:pt>
                <c:pt idx="5594">
                  <c:v>11.567708333333334</c:v>
                </c:pt>
                <c:pt idx="5595">
                  <c:v>11.5703125</c:v>
                </c:pt>
                <c:pt idx="5596">
                  <c:v>11.572916666666666</c:v>
                </c:pt>
                <c:pt idx="5597">
                  <c:v>11.575520833333334</c:v>
                </c:pt>
                <c:pt idx="5598">
                  <c:v>11.578125</c:v>
                </c:pt>
                <c:pt idx="5599">
                  <c:v>11.580729166666666</c:v>
                </c:pt>
                <c:pt idx="5600">
                  <c:v>11.583333333333334</c:v>
                </c:pt>
                <c:pt idx="5601">
                  <c:v>11.5859375</c:v>
                </c:pt>
                <c:pt idx="5602">
                  <c:v>11.588541666666666</c:v>
                </c:pt>
                <c:pt idx="5603">
                  <c:v>11.591145833333334</c:v>
                </c:pt>
                <c:pt idx="5604">
                  <c:v>11.59375</c:v>
                </c:pt>
                <c:pt idx="5605">
                  <c:v>11.596354166666666</c:v>
                </c:pt>
                <c:pt idx="5606">
                  <c:v>11.598958333333334</c:v>
                </c:pt>
                <c:pt idx="5607">
                  <c:v>11.6015625</c:v>
                </c:pt>
                <c:pt idx="5608">
                  <c:v>11.604166666666666</c:v>
                </c:pt>
                <c:pt idx="5609">
                  <c:v>11.606770833333334</c:v>
                </c:pt>
                <c:pt idx="5610">
                  <c:v>11.609375</c:v>
                </c:pt>
                <c:pt idx="5611">
                  <c:v>11.611979166666666</c:v>
                </c:pt>
                <c:pt idx="5612">
                  <c:v>11.614583333333334</c:v>
                </c:pt>
                <c:pt idx="5613">
                  <c:v>11.6171875</c:v>
                </c:pt>
                <c:pt idx="5614">
                  <c:v>11.619791666666666</c:v>
                </c:pt>
                <c:pt idx="5615">
                  <c:v>11.622395833333334</c:v>
                </c:pt>
                <c:pt idx="5616">
                  <c:v>11.625</c:v>
                </c:pt>
                <c:pt idx="5617">
                  <c:v>11.627604166666666</c:v>
                </c:pt>
                <c:pt idx="5618">
                  <c:v>11.630208333333334</c:v>
                </c:pt>
                <c:pt idx="5619">
                  <c:v>11.6328125</c:v>
                </c:pt>
                <c:pt idx="5620">
                  <c:v>11.635416666666666</c:v>
                </c:pt>
                <c:pt idx="5621">
                  <c:v>11.638020833333334</c:v>
                </c:pt>
                <c:pt idx="5622">
                  <c:v>11.640625</c:v>
                </c:pt>
                <c:pt idx="5623">
                  <c:v>11.643229166666666</c:v>
                </c:pt>
                <c:pt idx="5624">
                  <c:v>11.645833333333334</c:v>
                </c:pt>
                <c:pt idx="5625">
                  <c:v>11.6484375</c:v>
                </c:pt>
                <c:pt idx="5626">
                  <c:v>11.651041666666666</c:v>
                </c:pt>
                <c:pt idx="5627">
                  <c:v>11.653645833333334</c:v>
                </c:pt>
                <c:pt idx="5628">
                  <c:v>11.65625</c:v>
                </c:pt>
                <c:pt idx="5629">
                  <c:v>11.658854166666666</c:v>
                </c:pt>
                <c:pt idx="5630">
                  <c:v>11.661458333333334</c:v>
                </c:pt>
                <c:pt idx="5631">
                  <c:v>11.6640625</c:v>
                </c:pt>
                <c:pt idx="5632">
                  <c:v>11.666666666666666</c:v>
                </c:pt>
                <c:pt idx="5633">
                  <c:v>11.669270833333334</c:v>
                </c:pt>
                <c:pt idx="5634">
                  <c:v>11.671875</c:v>
                </c:pt>
                <c:pt idx="5635">
                  <c:v>11.674479166666666</c:v>
                </c:pt>
                <c:pt idx="5636">
                  <c:v>11.677083333333334</c:v>
                </c:pt>
                <c:pt idx="5637">
                  <c:v>11.6796875</c:v>
                </c:pt>
                <c:pt idx="5638">
                  <c:v>11.682291666666666</c:v>
                </c:pt>
                <c:pt idx="5639">
                  <c:v>11.684895833333334</c:v>
                </c:pt>
                <c:pt idx="5640">
                  <c:v>11.6875</c:v>
                </c:pt>
                <c:pt idx="5641">
                  <c:v>11.690104166666666</c:v>
                </c:pt>
                <c:pt idx="5642">
                  <c:v>11.692708333333334</c:v>
                </c:pt>
                <c:pt idx="5643">
                  <c:v>11.6953125</c:v>
                </c:pt>
                <c:pt idx="5644">
                  <c:v>11.697916666666666</c:v>
                </c:pt>
                <c:pt idx="5645">
                  <c:v>11.700520833333334</c:v>
                </c:pt>
                <c:pt idx="5646">
                  <c:v>11.703125</c:v>
                </c:pt>
                <c:pt idx="5647">
                  <c:v>11.705729166666666</c:v>
                </c:pt>
                <c:pt idx="5648">
                  <c:v>11.708333333333334</c:v>
                </c:pt>
                <c:pt idx="5649">
                  <c:v>11.7109375</c:v>
                </c:pt>
                <c:pt idx="5650">
                  <c:v>11.713541666666666</c:v>
                </c:pt>
                <c:pt idx="5651">
                  <c:v>11.716145833333334</c:v>
                </c:pt>
                <c:pt idx="5652">
                  <c:v>11.71875</c:v>
                </c:pt>
                <c:pt idx="5653">
                  <c:v>11.721354166666666</c:v>
                </c:pt>
                <c:pt idx="5654">
                  <c:v>11.723958333333334</c:v>
                </c:pt>
                <c:pt idx="5655">
                  <c:v>11.7265625</c:v>
                </c:pt>
                <c:pt idx="5656">
                  <c:v>11.729166666666666</c:v>
                </c:pt>
                <c:pt idx="5657">
                  <c:v>11.731770833333334</c:v>
                </c:pt>
                <c:pt idx="5658">
                  <c:v>11.734375</c:v>
                </c:pt>
                <c:pt idx="5659">
                  <c:v>11.736979166666666</c:v>
                </c:pt>
                <c:pt idx="5660">
                  <c:v>11.739583333333334</c:v>
                </c:pt>
                <c:pt idx="5661">
                  <c:v>11.7421875</c:v>
                </c:pt>
                <c:pt idx="5662">
                  <c:v>11.744791666666666</c:v>
                </c:pt>
                <c:pt idx="5663">
                  <c:v>11.747395833333334</c:v>
                </c:pt>
                <c:pt idx="5664">
                  <c:v>11.75</c:v>
                </c:pt>
                <c:pt idx="5665">
                  <c:v>11.752604166666666</c:v>
                </c:pt>
                <c:pt idx="5666">
                  <c:v>11.755208333333334</c:v>
                </c:pt>
                <c:pt idx="5667">
                  <c:v>11.7578125</c:v>
                </c:pt>
                <c:pt idx="5668">
                  <c:v>11.760416666666666</c:v>
                </c:pt>
                <c:pt idx="5669">
                  <c:v>11.763020833333334</c:v>
                </c:pt>
                <c:pt idx="5670">
                  <c:v>11.765625</c:v>
                </c:pt>
                <c:pt idx="5671">
                  <c:v>11.768229166666666</c:v>
                </c:pt>
                <c:pt idx="5672">
                  <c:v>11.770833333333334</c:v>
                </c:pt>
                <c:pt idx="5673">
                  <c:v>11.7734375</c:v>
                </c:pt>
                <c:pt idx="5674">
                  <c:v>11.776041666666666</c:v>
                </c:pt>
                <c:pt idx="5675">
                  <c:v>11.778645833333334</c:v>
                </c:pt>
                <c:pt idx="5676">
                  <c:v>11.78125</c:v>
                </c:pt>
                <c:pt idx="5677">
                  <c:v>11.783854166666666</c:v>
                </c:pt>
                <c:pt idx="5678">
                  <c:v>11.786458333333334</c:v>
                </c:pt>
                <c:pt idx="5679">
                  <c:v>11.7890625</c:v>
                </c:pt>
                <c:pt idx="5680">
                  <c:v>11.791666666666666</c:v>
                </c:pt>
                <c:pt idx="5681">
                  <c:v>11.794270833333334</c:v>
                </c:pt>
                <c:pt idx="5682">
                  <c:v>11.796875</c:v>
                </c:pt>
                <c:pt idx="5683">
                  <c:v>11.799479166666666</c:v>
                </c:pt>
                <c:pt idx="5684">
                  <c:v>11.802083333333334</c:v>
                </c:pt>
                <c:pt idx="5685">
                  <c:v>11.8046875</c:v>
                </c:pt>
                <c:pt idx="5686">
                  <c:v>11.807291666666666</c:v>
                </c:pt>
                <c:pt idx="5687">
                  <c:v>11.809895833333334</c:v>
                </c:pt>
                <c:pt idx="5688">
                  <c:v>11.8125</c:v>
                </c:pt>
                <c:pt idx="5689">
                  <c:v>11.815104166666666</c:v>
                </c:pt>
                <c:pt idx="5690">
                  <c:v>11.817708333333334</c:v>
                </c:pt>
                <c:pt idx="5691">
                  <c:v>11.8203125</c:v>
                </c:pt>
                <c:pt idx="5692">
                  <c:v>11.822916666666666</c:v>
                </c:pt>
                <c:pt idx="5693">
                  <c:v>11.825520833333334</c:v>
                </c:pt>
                <c:pt idx="5694">
                  <c:v>11.828125</c:v>
                </c:pt>
                <c:pt idx="5695">
                  <c:v>11.830729166666666</c:v>
                </c:pt>
                <c:pt idx="5696">
                  <c:v>11.833333333333334</c:v>
                </c:pt>
                <c:pt idx="5697">
                  <c:v>11.8359375</c:v>
                </c:pt>
                <c:pt idx="5698">
                  <c:v>11.838541666666666</c:v>
                </c:pt>
                <c:pt idx="5699">
                  <c:v>11.841145833333334</c:v>
                </c:pt>
                <c:pt idx="5700">
                  <c:v>11.84375</c:v>
                </c:pt>
                <c:pt idx="5701">
                  <c:v>11.846354166666666</c:v>
                </c:pt>
                <c:pt idx="5702">
                  <c:v>11.848958333333334</c:v>
                </c:pt>
                <c:pt idx="5703">
                  <c:v>11.8515625</c:v>
                </c:pt>
                <c:pt idx="5704">
                  <c:v>11.854166666666666</c:v>
                </c:pt>
                <c:pt idx="5705">
                  <c:v>11.856770833333334</c:v>
                </c:pt>
                <c:pt idx="5706">
                  <c:v>11.859375</c:v>
                </c:pt>
                <c:pt idx="5707">
                  <c:v>11.861979166666666</c:v>
                </c:pt>
                <c:pt idx="5708">
                  <c:v>11.864583333333334</c:v>
                </c:pt>
                <c:pt idx="5709">
                  <c:v>11.8671875</c:v>
                </c:pt>
                <c:pt idx="5710">
                  <c:v>11.869791666666666</c:v>
                </c:pt>
                <c:pt idx="5711">
                  <c:v>11.872395833333334</c:v>
                </c:pt>
                <c:pt idx="5712">
                  <c:v>11.875</c:v>
                </c:pt>
                <c:pt idx="5713">
                  <c:v>11.877604166666666</c:v>
                </c:pt>
                <c:pt idx="5714">
                  <c:v>11.880208333333334</c:v>
                </c:pt>
                <c:pt idx="5715">
                  <c:v>11.8828125</c:v>
                </c:pt>
                <c:pt idx="5716">
                  <c:v>11.885416666666666</c:v>
                </c:pt>
                <c:pt idx="5717">
                  <c:v>11.888020833333334</c:v>
                </c:pt>
                <c:pt idx="5718">
                  <c:v>11.890625</c:v>
                </c:pt>
                <c:pt idx="5719">
                  <c:v>11.893229166666666</c:v>
                </c:pt>
                <c:pt idx="5720">
                  <c:v>11.895833333333334</c:v>
                </c:pt>
                <c:pt idx="5721">
                  <c:v>11.8984375</c:v>
                </c:pt>
                <c:pt idx="5722">
                  <c:v>11.901041666666666</c:v>
                </c:pt>
                <c:pt idx="5723">
                  <c:v>11.903645833333334</c:v>
                </c:pt>
                <c:pt idx="5724">
                  <c:v>11.90625</c:v>
                </c:pt>
                <c:pt idx="5725">
                  <c:v>11.908854166666666</c:v>
                </c:pt>
                <c:pt idx="5726">
                  <c:v>11.911458333333334</c:v>
                </c:pt>
                <c:pt idx="5727">
                  <c:v>11.9140625</c:v>
                </c:pt>
                <c:pt idx="5728">
                  <c:v>11.916666666666666</c:v>
                </c:pt>
                <c:pt idx="5729">
                  <c:v>11.919270833333334</c:v>
                </c:pt>
                <c:pt idx="5730">
                  <c:v>11.921875</c:v>
                </c:pt>
                <c:pt idx="5731">
                  <c:v>11.924479166666666</c:v>
                </c:pt>
                <c:pt idx="5732">
                  <c:v>11.927083333333334</c:v>
                </c:pt>
                <c:pt idx="5733">
                  <c:v>11.9296875</c:v>
                </c:pt>
                <c:pt idx="5734">
                  <c:v>11.932291666666666</c:v>
                </c:pt>
                <c:pt idx="5735">
                  <c:v>11.934895833333334</c:v>
                </c:pt>
                <c:pt idx="5736">
                  <c:v>11.9375</c:v>
                </c:pt>
                <c:pt idx="5737">
                  <c:v>11.940104166666666</c:v>
                </c:pt>
                <c:pt idx="5738">
                  <c:v>11.942708333333334</c:v>
                </c:pt>
                <c:pt idx="5739">
                  <c:v>11.9453125</c:v>
                </c:pt>
                <c:pt idx="5740">
                  <c:v>11.947916666666666</c:v>
                </c:pt>
                <c:pt idx="5741">
                  <c:v>11.950520833333334</c:v>
                </c:pt>
                <c:pt idx="5742">
                  <c:v>11.953125</c:v>
                </c:pt>
                <c:pt idx="5743">
                  <c:v>11.955729166666666</c:v>
                </c:pt>
                <c:pt idx="5744">
                  <c:v>11.958333333333334</c:v>
                </c:pt>
                <c:pt idx="5745">
                  <c:v>11.9609375</c:v>
                </c:pt>
                <c:pt idx="5746">
                  <c:v>11.963541666666666</c:v>
                </c:pt>
                <c:pt idx="5747">
                  <c:v>11.966145833333334</c:v>
                </c:pt>
                <c:pt idx="5748">
                  <c:v>11.96875</c:v>
                </c:pt>
                <c:pt idx="5749">
                  <c:v>11.971354166666666</c:v>
                </c:pt>
                <c:pt idx="5750">
                  <c:v>11.973958333333334</c:v>
                </c:pt>
                <c:pt idx="5751">
                  <c:v>11.9765625</c:v>
                </c:pt>
                <c:pt idx="5752">
                  <c:v>11.979166666666666</c:v>
                </c:pt>
                <c:pt idx="5753">
                  <c:v>11.981770833333334</c:v>
                </c:pt>
                <c:pt idx="5754">
                  <c:v>11.984375</c:v>
                </c:pt>
                <c:pt idx="5755">
                  <c:v>11.986979166666666</c:v>
                </c:pt>
                <c:pt idx="5756">
                  <c:v>11.989583333333334</c:v>
                </c:pt>
                <c:pt idx="5757">
                  <c:v>11.9921875</c:v>
                </c:pt>
                <c:pt idx="5758">
                  <c:v>11.994791666666666</c:v>
                </c:pt>
                <c:pt idx="5759">
                  <c:v>11.997395833333334</c:v>
                </c:pt>
                <c:pt idx="5760">
                  <c:v>12</c:v>
                </c:pt>
                <c:pt idx="5761">
                  <c:v>12.002604166666666</c:v>
                </c:pt>
                <c:pt idx="5762">
                  <c:v>12.005208333333334</c:v>
                </c:pt>
                <c:pt idx="5763">
                  <c:v>12.0078125</c:v>
                </c:pt>
                <c:pt idx="5764">
                  <c:v>12.010416666666666</c:v>
                </c:pt>
                <c:pt idx="5765">
                  <c:v>12.013020833333334</c:v>
                </c:pt>
                <c:pt idx="5766">
                  <c:v>12.015625</c:v>
                </c:pt>
                <c:pt idx="5767">
                  <c:v>12.018229166666666</c:v>
                </c:pt>
                <c:pt idx="5768">
                  <c:v>12.020833333333334</c:v>
                </c:pt>
                <c:pt idx="5769">
                  <c:v>12.0234375</c:v>
                </c:pt>
                <c:pt idx="5770">
                  <c:v>12.026041666666666</c:v>
                </c:pt>
                <c:pt idx="5771">
                  <c:v>12.028645833333334</c:v>
                </c:pt>
                <c:pt idx="5772">
                  <c:v>12.03125</c:v>
                </c:pt>
                <c:pt idx="5773">
                  <c:v>12.033854166666666</c:v>
                </c:pt>
                <c:pt idx="5774">
                  <c:v>12.036458333333334</c:v>
                </c:pt>
                <c:pt idx="5775">
                  <c:v>12.0390625</c:v>
                </c:pt>
                <c:pt idx="5776">
                  <c:v>12.041666666666666</c:v>
                </c:pt>
                <c:pt idx="5777">
                  <c:v>12.044270833333334</c:v>
                </c:pt>
                <c:pt idx="5778">
                  <c:v>12.046875</c:v>
                </c:pt>
                <c:pt idx="5779">
                  <c:v>12.049479166666666</c:v>
                </c:pt>
                <c:pt idx="5780">
                  <c:v>12.052083333333334</c:v>
                </c:pt>
                <c:pt idx="5781">
                  <c:v>12.0546875</c:v>
                </c:pt>
                <c:pt idx="5782">
                  <c:v>12.057291666666666</c:v>
                </c:pt>
                <c:pt idx="5783">
                  <c:v>12.059895833333334</c:v>
                </c:pt>
                <c:pt idx="5784">
                  <c:v>12.0625</c:v>
                </c:pt>
                <c:pt idx="5785">
                  <c:v>12.065104166666666</c:v>
                </c:pt>
                <c:pt idx="5786">
                  <c:v>12.067708333333334</c:v>
                </c:pt>
                <c:pt idx="5787">
                  <c:v>12.0703125</c:v>
                </c:pt>
                <c:pt idx="5788">
                  <c:v>12.072916666666666</c:v>
                </c:pt>
                <c:pt idx="5789">
                  <c:v>12.075520833333334</c:v>
                </c:pt>
                <c:pt idx="5790">
                  <c:v>12.078125</c:v>
                </c:pt>
                <c:pt idx="5791">
                  <c:v>12.080729166666666</c:v>
                </c:pt>
                <c:pt idx="5792">
                  <c:v>12.083333333333334</c:v>
                </c:pt>
                <c:pt idx="5793">
                  <c:v>12.0859375</c:v>
                </c:pt>
                <c:pt idx="5794">
                  <c:v>12.088541666666666</c:v>
                </c:pt>
                <c:pt idx="5795">
                  <c:v>12.091145833333334</c:v>
                </c:pt>
                <c:pt idx="5796">
                  <c:v>12.09375</c:v>
                </c:pt>
                <c:pt idx="5797">
                  <c:v>12.096354166666666</c:v>
                </c:pt>
                <c:pt idx="5798">
                  <c:v>12.098958333333334</c:v>
                </c:pt>
                <c:pt idx="5799">
                  <c:v>12.1015625</c:v>
                </c:pt>
                <c:pt idx="5800">
                  <c:v>12.104166666666666</c:v>
                </c:pt>
                <c:pt idx="5801">
                  <c:v>12.106770833333334</c:v>
                </c:pt>
                <c:pt idx="5802">
                  <c:v>12.109375</c:v>
                </c:pt>
                <c:pt idx="5803">
                  <c:v>12.111979166666666</c:v>
                </c:pt>
                <c:pt idx="5804">
                  <c:v>12.114583333333334</c:v>
                </c:pt>
                <c:pt idx="5805">
                  <c:v>12.1171875</c:v>
                </c:pt>
                <c:pt idx="5806">
                  <c:v>12.119791666666666</c:v>
                </c:pt>
                <c:pt idx="5807">
                  <c:v>12.122395833333334</c:v>
                </c:pt>
                <c:pt idx="5808">
                  <c:v>12.125</c:v>
                </c:pt>
                <c:pt idx="5809">
                  <c:v>12.127604166666666</c:v>
                </c:pt>
                <c:pt idx="5810">
                  <c:v>12.130208333333334</c:v>
                </c:pt>
                <c:pt idx="5811">
                  <c:v>12.1328125</c:v>
                </c:pt>
                <c:pt idx="5812">
                  <c:v>12.135416666666666</c:v>
                </c:pt>
                <c:pt idx="5813">
                  <c:v>12.138020833333334</c:v>
                </c:pt>
                <c:pt idx="5814">
                  <c:v>12.140625</c:v>
                </c:pt>
                <c:pt idx="5815">
                  <c:v>12.143229166666666</c:v>
                </c:pt>
                <c:pt idx="5816">
                  <c:v>12.145833333333334</c:v>
                </c:pt>
                <c:pt idx="5817">
                  <c:v>12.1484375</c:v>
                </c:pt>
                <c:pt idx="5818">
                  <c:v>12.151041666666666</c:v>
                </c:pt>
                <c:pt idx="5819">
                  <c:v>12.153645833333334</c:v>
                </c:pt>
                <c:pt idx="5820">
                  <c:v>12.15625</c:v>
                </c:pt>
                <c:pt idx="5821">
                  <c:v>12.158854166666666</c:v>
                </c:pt>
                <c:pt idx="5822">
                  <c:v>12.161458333333334</c:v>
                </c:pt>
                <c:pt idx="5823">
                  <c:v>12.1640625</c:v>
                </c:pt>
                <c:pt idx="5824">
                  <c:v>12.166666666666666</c:v>
                </c:pt>
                <c:pt idx="5825">
                  <c:v>12.169270833333334</c:v>
                </c:pt>
                <c:pt idx="5826">
                  <c:v>12.171875</c:v>
                </c:pt>
                <c:pt idx="5827">
                  <c:v>12.174479166666666</c:v>
                </c:pt>
                <c:pt idx="5828">
                  <c:v>12.177083333333334</c:v>
                </c:pt>
                <c:pt idx="5829">
                  <c:v>12.1796875</c:v>
                </c:pt>
                <c:pt idx="5830">
                  <c:v>12.182291666666666</c:v>
                </c:pt>
                <c:pt idx="5831">
                  <c:v>12.184895833333334</c:v>
                </c:pt>
                <c:pt idx="5832">
                  <c:v>12.1875</c:v>
                </c:pt>
                <c:pt idx="5833">
                  <c:v>12.190104166666666</c:v>
                </c:pt>
                <c:pt idx="5834">
                  <c:v>12.192708333333334</c:v>
                </c:pt>
                <c:pt idx="5835">
                  <c:v>12.1953125</c:v>
                </c:pt>
                <c:pt idx="5836">
                  <c:v>12.197916666666666</c:v>
                </c:pt>
                <c:pt idx="5837">
                  <c:v>12.200520833333334</c:v>
                </c:pt>
                <c:pt idx="5838">
                  <c:v>12.203125</c:v>
                </c:pt>
                <c:pt idx="5839">
                  <c:v>12.205729166666666</c:v>
                </c:pt>
                <c:pt idx="5840">
                  <c:v>12.208333333333334</c:v>
                </c:pt>
                <c:pt idx="5841">
                  <c:v>12.2109375</c:v>
                </c:pt>
                <c:pt idx="5842">
                  <c:v>12.213541666666666</c:v>
                </c:pt>
                <c:pt idx="5843">
                  <c:v>12.216145833333334</c:v>
                </c:pt>
                <c:pt idx="5844">
                  <c:v>12.21875</c:v>
                </c:pt>
                <c:pt idx="5845">
                  <c:v>12.221354166666666</c:v>
                </c:pt>
                <c:pt idx="5846">
                  <c:v>12.223958333333334</c:v>
                </c:pt>
                <c:pt idx="5847">
                  <c:v>12.2265625</c:v>
                </c:pt>
                <c:pt idx="5848">
                  <c:v>12.229166666666666</c:v>
                </c:pt>
                <c:pt idx="5849">
                  <c:v>12.231770833333334</c:v>
                </c:pt>
                <c:pt idx="5850">
                  <c:v>12.234375</c:v>
                </c:pt>
                <c:pt idx="5851">
                  <c:v>12.236979166666666</c:v>
                </c:pt>
                <c:pt idx="5852">
                  <c:v>12.239583333333334</c:v>
                </c:pt>
                <c:pt idx="5853">
                  <c:v>12.2421875</c:v>
                </c:pt>
                <c:pt idx="5854">
                  <c:v>12.244791666666666</c:v>
                </c:pt>
                <c:pt idx="5855">
                  <c:v>12.247395833333334</c:v>
                </c:pt>
                <c:pt idx="5856">
                  <c:v>12.25</c:v>
                </c:pt>
                <c:pt idx="5857">
                  <c:v>12.252604166666666</c:v>
                </c:pt>
                <c:pt idx="5858">
                  <c:v>12.255208333333334</c:v>
                </c:pt>
                <c:pt idx="5859">
                  <c:v>12.2578125</c:v>
                </c:pt>
                <c:pt idx="5860">
                  <c:v>12.260416666666666</c:v>
                </c:pt>
                <c:pt idx="5861">
                  <c:v>12.263020833333334</c:v>
                </c:pt>
                <c:pt idx="5862">
                  <c:v>12.265625</c:v>
                </c:pt>
                <c:pt idx="5863">
                  <c:v>12.268229166666666</c:v>
                </c:pt>
                <c:pt idx="5864">
                  <c:v>12.270833333333334</c:v>
                </c:pt>
                <c:pt idx="5865">
                  <c:v>12.2734375</c:v>
                </c:pt>
                <c:pt idx="5866">
                  <c:v>12.276041666666666</c:v>
                </c:pt>
                <c:pt idx="5867">
                  <c:v>12.278645833333334</c:v>
                </c:pt>
                <c:pt idx="5868">
                  <c:v>12.28125</c:v>
                </c:pt>
                <c:pt idx="5869">
                  <c:v>12.283854166666666</c:v>
                </c:pt>
                <c:pt idx="5870">
                  <c:v>12.286458333333334</c:v>
                </c:pt>
                <c:pt idx="5871">
                  <c:v>12.2890625</c:v>
                </c:pt>
                <c:pt idx="5872">
                  <c:v>12.291666666666666</c:v>
                </c:pt>
                <c:pt idx="5873">
                  <c:v>12.294270833333334</c:v>
                </c:pt>
                <c:pt idx="5874">
                  <c:v>12.296875</c:v>
                </c:pt>
                <c:pt idx="5875">
                  <c:v>12.299479166666666</c:v>
                </c:pt>
                <c:pt idx="5876">
                  <c:v>12.302083333333334</c:v>
                </c:pt>
                <c:pt idx="5877">
                  <c:v>12.3046875</c:v>
                </c:pt>
                <c:pt idx="5878">
                  <c:v>12.307291666666666</c:v>
                </c:pt>
                <c:pt idx="5879">
                  <c:v>12.309895833333334</c:v>
                </c:pt>
                <c:pt idx="5880">
                  <c:v>12.3125</c:v>
                </c:pt>
                <c:pt idx="5881">
                  <c:v>12.315104166666666</c:v>
                </c:pt>
                <c:pt idx="5882">
                  <c:v>12.317708333333334</c:v>
                </c:pt>
                <c:pt idx="5883">
                  <c:v>12.3203125</c:v>
                </c:pt>
                <c:pt idx="5884">
                  <c:v>12.322916666666666</c:v>
                </c:pt>
                <c:pt idx="5885">
                  <c:v>12.325520833333334</c:v>
                </c:pt>
                <c:pt idx="5886">
                  <c:v>12.328125</c:v>
                </c:pt>
                <c:pt idx="5887">
                  <c:v>12.330729166666666</c:v>
                </c:pt>
                <c:pt idx="5888">
                  <c:v>12.333333333333334</c:v>
                </c:pt>
                <c:pt idx="5889">
                  <c:v>12.3359375</c:v>
                </c:pt>
                <c:pt idx="5890">
                  <c:v>12.338541666666666</c:v>
                </c:pt>
                <c:pt idx="5891">
                  <c:v>12.341145833333334</c:v>
                </c:pt>
                <c:pt idx="5892">
                  <c:v>12.34375</c:v>
                </c:pt>
                <c:pt idx="5893">
                  <c:v>12.346354166666666</c:v>
                </c:pt>
                <c:pt idx="5894">
                  <c:v>12.348958333333334</c:v>
                </c:pt>
                <c:pt idx="5895">
                  <c:v>12.3515625</c:v>
                </c:pt>
                <c:pt idx="5896">
                  <c:v>12.354166666666666</c:v>
                </c:pt>
                <c:pt idx="5897">
                  <c:v>12.356770833333334</c:v>
                </c:pt>
                <c:pt idx="5898">
                  <c:v>12.359375</c:v>
                </c:pt>
                <c:pt idx="5899">
                  <c:v>12.361979166666666</c:v>
                </c:pt>
                <c:pt idx="5900">
                  <c:v>12.364583333333334</c:v>
                </c:pt>
                <c:pt idx="5901">
                  <c:v>12.3671875</c:v>
                </c:pt>
                <c:pt idx="5902">
                  <c:v>12.369791666666666</c:v>
                </c:pt>
                <c:pt idx="5903">
                  <c:v>12.372395833333334</c:v>
                </c:pt>
                <c:pt idx="5904">
                  <c:v>12.375</c:v>
                </c:pt>
                <c:pt idx="5905">
                  <c:v>12.377604166666666</c:v>
                </c:pt>
                <c:pt idx="5906">
                  <c:v>12.380208333333334</c:v>
                </c:pt>
                <c:pt idx="5907">
                  <c:v>12.3828125</c:v>
                </c:pt>
                <c:pt idx="5908">
                  <c:v>12.385416666666666</c:v>
                </c:pt>
                <c:pt idx="5909">
                  <c:v>12.388020833333334</c:v>
                </c:pt>
                <c:pt idx="5910">
                  <c:v>12.390625</c:v>
                </c:pt>
                <c:pt idx="5911">
                  <c:v>12.393229166666666</c:v>
                </c:pt>
                <c:pt idx="5912">
                  <c:v>12.395833333333334</c:v>
                </c:pt>
                <c:pt idx="5913">
                  <c:v>12.3984375</c:v>
                </c:pt>
                <c:pt idx="5914">
                  <c:v>12.401041666666666</c:v>
                </c:pt>
                <c:pt idx="5915">
                  <c:v>12.403645833333334</c:v>
                </c:pt>
                <c:pt idx="5916">
                  <c:v>12.40625</c:v>
                </c:pt>
                <c:pt idx="5917">
                  <c:v>12.408854166666666</c:v>
                </c:pt>
                <c:pt idx="5918">
                  <c:v>12.411458333333334</c:v>
                </c:pt>
                <c:pt idx="5919">
                  <c:v>12.4140625</c:v>
                </c:pt>
                <c:pt idx="5920">
                  <c:v>12.416666666666666</c:v>
                </c:pt>
                <c:pt idx="5921">
                  <c:v>12.419270833333334</c:v>
                </c:pt>
                <c:pt idx="5922">
                  <c:v>12.421875</c:v>
                </c:pt>
                <c:pt idx="5923">
                  <c:v>12.424479166666666</c:v>
                </c:pt>
                <c:pt idx="5924">
                  <c:v>12.427083333333334</c:v>
                </c:pt>
                <c:pt idx="5925">
                  <c:v>12.4296875</c:v>
                </c:pt>
                <c:pt idx="5926">
                  <c:v>12.432291666666666</c:v>
                </c:pt>
                <c:pt idx="5927">
                  <c:v>12.434895833333334</c:v>
                </c:pt>
                <c:pt idx="5928">
                  <c:v>12.4375</c:v>
                </c:pt>
                <c:pt idx="5929">
                  <c:v>12.440104166666666</c:v>
                </c:pt>
                <c:pt idx="5930">
                  <c:v>12.442708333333334</c:v>
                </c:pt>
                <c:pt idx="5931">
                  <c:v>12.4453125</c:v>
                </c:pt>
                <c:pt idx="5932">
                  <c:v>12.447916666666666</c:v>
                </c:pt>
                <c:pt idx="5933">
                  <c:v>12.450520833333334</c:v>
                </c:pt>
                <c:pt idx="5934">
                  <c:v>12.453125</c:v>
                </c:pt>
                <c:pt idx="5935">
                  <c:v>12.455729166666666</c:v>
                </c:pt>
                <c:pt idx="5936">
                  <c:v>12.458333333333334</c:v>
                </c:pt>
                <c:pt idx="5937">
                  <c:v>12.4609375</c:v>
                </c:pt>
                <c:pt idx="5938">
                  <c:v>12.463541666666666</c:v>
                </c:pt>
                <c:pt idx="5939">
                  <c:v>12.466145833333334</c:v>
                </c:pt>
                <c:pt idx="5940">
                  <c:v>12.46875</c:v>
                </c:pt>
                <c:pt idx="5941">
                  <c:v>12.471354166666666</c:v>
                </c:pt>
                <c:pt idx="5942">
                  <c:v>12.473958333333334</c:v>
                </c:pt>
                <c:pt idx="5943">
                  <c:v>12.4765625</c:v>
                </c:pt>
                <c:pt idx="5944">
                  <c:v>12.479166666666666</c:v>
                </c:pt>
                <c:pt idx="5945">
                  <c:v>12.481770833333334</c:v>
                </c:pt>
                <c:pt idx="5946">
                  <c:v>12.484375</c:v>
                </c:pt>
                <c:pt idx="5947">
                  <c:v>12.486979166666666</c:v>
                </c:pt>
                <c:pt idx="5948">
                  <c:v>12.489583333333334</c:v>
                </c:pt>
                <c:pt idx="5949">
                  <c:v>12.4921875</c:v>
                </c:pt>
                <c:pt idx="5950">
                  <c:v>12.494791666666666</c:v>
                </c:pt>
                <c:pt idx="5951">
                  <c:v>12.497395833333334</c:v>
                </c:pt>
                <c:pt idx="5952">
                  <c:v>12.5</c:v>
                </c:pt>
                <c:pt idx="5953">
                  <c:v>12.502604166666666</c:v>
                </c:pt>
                <c:pt idx="5954">
                  <c:v>12.505208333333334</c:v>
                </c:pt>
                <c:pt idx="5955">
                  <c:v>12.5078125</c:v>
                </c:pt>
                <c:pt idx="5956">
                  <c:v>12.510416666666666</c:v>
                </c:pt>
                <c:pt idx="5957">
                  <c:v>12.513020833333334</c:v>
                </c:pt>
                <c:pt idx="5958">
                  <c:v>12.515625</c:v>
                </c:pt>
                <c:pt idx="5959">
                  <c:v>12.518229166666666</c:v>
                </c:pt>
                <c:pt idx="5960">
                  <c:v>12.520833333333334</c:v>
                </c:pt>
                <c:pt idx="5961">
                  <c:v>12.5234375</c:v>
                </c:pt>
                <c:pt idx="5962">
                  <c:v>12.526041666666666</c:v>
                </c:pt>
                <c:pt idx="5963">
                  <c:v>12.528645833333334</c:v>
                </c:pt>
                <c:pt idx="5964">
                  <c:v>12.53125</c:v>
                </c:pt>
                <c:pt idx="5965">
                  <c:v>12.533854166666666</c:v>
                </c:pt>
                <c:pt idx="5966">
                  <c:v>12.536458333333334</c:v>
                </c:pt>
                <c:pt idx="5967">
                  <c:v>12.5390625</c:v>
                </c:pt>
                <c:pt idx="5968">
                  <c:v>12.541666666666666</c:v>
                </c:pt>
                <c:pt idx="5969">
                  <c:v>12.544270833333334</c:v>
                </c:pt>
                <c:pt idx="5970">
                  <c:v>12.546875</c:v>
                </c:pt>
                <c:pt idx="5971">
                  <c:v>12.549479166666666</c:v>
                </c:pt>
                <c:pt idx="5972">
                  <c:v>12.552083333333334</c:v>
                </c:pt>
                <c:pt idx="5973">
                  <c:v>12.5546875</c:v>
                </c:pt>
                <c:pt idx="5974">
                  <c:v>12.557291666666666</c:v>
                </c:pt>
                <c:pt idx="5975">
                  <c:v>12.559895833333334</c:v>
                </c:pt>
                <c:pt idx="5976">
                  <c:v>12.5625</c:v>
                </c:pt>
                <c:pt idx="5977">
                  <c:v>12.565104166666666</c:v>
                </c:pt>
                <c:pt idx="5978">
                  <c:v>12.567708333333334</c:v>
                </c:pt>
                <c:pt idx="5979">
                  <c:v>12.5703125</c:v>
                </c:pt>
                <c:pt idx="5980">
                  <c:v>12.572916666666666</c:v>
                </c:pt>
                <c:pt idx="5981">
                  <c:v>12.575520833333334</c:v>
                </c:pt>
                <c:pt idx="5982">
                  <c:v>12.578125</c:v>
                </c:pt>
                <c:pt idx="5983">
                  <c:v>12.580729166666666</c:v>
                </c:pt>
                <c:pt idx="5984">
                  <c:v>12.583333333333334</c:v>
                </c:pt>
                <c:pt idx="5985">
                  <c:v>12.5859375</c:v>
                </c:pt>
                <c:pt idx="5986">
                  <c:v>12.588541666666666</c:v>
                </c:pt>
                <c:pt idx="5987">
                  <c:v>12.591145833333334</c:v>
                </c:pt>
                <c:pt idx="5988">
                  <c:v>12.59375</c:v>
                </c:pt>
                <c:pt idx="5989">
                  <c:v>12.596354166666666</c:v>
                </c:pt>
                <c:pt idx="5990">
                  <c:v>12.598958333333334</c:v>
                </c:pt>
                <c:pt idx="5991">
                  <c:v>12.6015625</c:v>
                </c:pt>
                <c:pt idx="5992">
                  <c:v>12.604166666666666</c:v>
                </c:pt>
                <c:pt idx="5993">
                  <c:v>12.606770833333334</c:v>
                </c:pt>
                <c:pt idx="5994">
                  <c:v>12.609375</c:v>
                </c:pt>
                <c:pt idx="5995">
                  <c:v>12.611979166666666</c:v>
                </c:pt>
                <c:pt idx="5996">
                  <c:v>12.614583333333334</c:v>
                </c:pt>
                <c:pt idx="5997">
                  <c:v>12.6171875</c:v>
                </c:pt>
                <c:pt idx="5998">
                  <c:v>12.619791666666666</c:v>
                </c:pt>
                <c:pt idx="5999">
                  <c:v>12.622395833333334</c:v>
                </c:pt>
                <c:pt idx="6000">
                  <c:v>12.625</c:v>
                </c:pt>
                <c:pt idx="6001">
                  <c:v>12.627604166666666</c:v>
                </c:pt>
                <c:pt idx="6002">
                  <c:v>12.630208333333334</c:v>
                </c:pt>
                <c:pt idx="6003">
                  <c:v>12.6328125</c:v>
                </c:pt>
                <c:pt idx="6004">
                  <c:v>12.635416666666666</c:v>
                </c:pt>
                <c:pt idx="6005">
                  <c:v>12.638020833333334</c:v>
                </c:pt>
                <c:pt idx="6006">
                  <c:v>12.640625</c:v>
                </c:pt>
                <c:pt idx="6007">
                  <c:v>12.643229166666666</c:v>
                </c:pt>
                <c:pt idx="6008">
                  <c:v>12.645833333333334</c:v>
                </c:pt>
                <c:pt idx="6009">
                  <c:v>12.6484375</c:v>
                </c:pt>
                <c:pt idx="6010">
                  <c:v>12.651041666666666</c:v>
                </c:pt>
                <c:pt idx="6011">
                  <c:v>12.653645833333334</c:v>
                </c:pt>
                <c:pt idx="6012">
                  <c:v>12.65625</c:v>
                </c:pt>
                <c:pt idx="6013">
                  <c:v>12.658854166666666</c:v>
                </c:pt>
                <c:pt idx="6014">
                  <c:v>12.661458333333334</c:v>
                </c:pt>
                <c:pt idx="6015">
                  <c:v>12.6640625</c:v>
                </c:pt>
                <c:pt idx="6016">
                  <c:v>12.666666666666666</c:v>
                </c:pt>
                <c:pt idx="6017">
                  <c:v>12.669270833333334</c:v>
                </c:pt>
                <c:pt idx="6018">
                  <c:v>12.671875</c:v>
                </c:pt>
                <c:pt idx="6019">
                  <c:v>12.674479166666666</c:v>
                </c:pt>
                <c:pt idx="6020">
                  <c:v>12.677083333333334</c:v>
                </c:pt>
                <c:pt idx="6021">
                  <c:v>12.6796875</c:v>
                </c:pt>
                <c:pt idx="6022">
                  <c:v>12.682291666666666</c:v>
                </c:pt>
                <c:pt idx="6023">
                  <c:v>12.684895833333334</c:v>
                </c:pt>
                <c:pt idx="6024">
                  <c:v>12.6875</c:v>
                </c:pt>
                <c:pt idx="6025">
                  <c:v>12.690104166666666</c:v>
                </c:pt>
                <c:pt idx="6026">
                  <c:v>12.692708333333334</c:v>
                </c:pt>
                <c:pt idx="6027">
                  <c:v>12.6953125</c:v>
                </c:pt>
                <c:pt idx="6028">
                  <c:v>12.697916666666666</c:v>
                </c:pt>
                <c:pt idx="6029">
                  <c:v>12.700520833333334</c:v>
                </c:pt>
                <c:pt idx="6030">
                  <c:v>12.703125</c:v>
                </c:pt>
                <c:pt idx="6031">
                  <c:v>12.705729166666666</c:v>
                </c:pt>
                <c:pt idx="6032">
                  <c:v>12.708333333333334</c:v>
                </c:pt>
                <c:pt idx="6033">
                  <c:v>12.7109375</c:v>
                </c:pt>
                <c:pt idx="6034">
                  <c:v>12.713541666666666</c:v>
                </c:pt>
                <c:pt idx="6035">
                  <c:v>12.716145833333334</c:v>
                </c:pt>
                <c:pt idx="6036">
                  <c:v>12.71875</c:v>
                </c:pt>
                <c:pt idx="6037">
                  <c:v>12.721354166666666</c:v>
                </c:pt>
                <c:pt idx="6038">
                  <c:v>12.723958333333334</c:v>
                </c:pt>
                <c:pt idx="6039">
                  <c:v>12.7265625</c:v>
                </c:pt>
                <c:pt idx="6040">
                  <c:v>12.729166666666666</c:v>
                </c:pt>
                <c:pt idx="6041">
                  <c:v>12.731770833333334</c:v>
                </c:pt>
                <c:pt idx="6042">
                  <c:v>12.734375</c:v>
                </c:pt>
                <c:pt idx="6043">
                  <c:v>12.736979166666666</c:v>
                </c:pt>
                <c:pt idx="6044">
                  <c:v>12.739583333333334</c:v>
                </c:pt>
                <c:pt idx="6045">
                  <c:v>12.7421875</c:v>
                </c:pt>
                <c:pt idx="6046">
                  <c:v>12.744791666666666</c:v>
                </c:pt>
                <c:pt idx="6047">
                  <c:v>12.747395833333334</c:v>
                </c:pt>
                <c:pt idx="6048">
                  <c:v>12.75</c:v>
                </c:pt>
                <c:pt idx="6049">
                  <c:v>12.752604166666666</c:v>
                </c:pt>
                <c:pt idx="6050">
                  <c:v>12.755208333333334</c:v>
                </c:pt>
                <c:pt idx="6051">
                  <c:v>12.7578125</c:v>
                </c:pt>
                <c:pt idx="6052">
                  <c:v>12.760416666666666</c:v>
                </c:pt>
                <c:pt idx="6053">
                  <c:v>12.763020833333334</c:v>
                </c:pt>
                <c:pt idx="6054">
                  <c:v>12.765625</c:v>
                </c:pt>
                <c:pt idx="6055">
                  <c:v>12.768229166666666</c:v>
                </c:pt>
                <c:pt idx="6056">
                  <c:v>12.770833333333334</c:v>
                </c:pt>
                <c:pt idx="6057">
                  <c:v>12.7734375</c:v>
                </c:pt>
                <c:pt idx="6058">
                  <c:v>12.776041666666666</c:v>
                </c:pt>
                <c:pt idx="6059">
                  <c:v>12.778645833333334</c:v>
                </c:pt>
                <c:pt idx="6060">
                  <c:v>12.78125</c:v>
                </c:pt>
                <c:pt idx="6061">
                  <c:v>12.783854166666666</c:v>
                </c:pt>
                <c:pt idx="6062">
                  <c:v>12.786458333333334</c:v>
                </c:pt>
                <c:pt idx="6063">
                  <c:v>12.7890625</c:v>
                </c:pt>
                <c:pt idx="6064">
                  <c:v>12.791666666666666</c:v>
                </c:pt>
                <c:pt idx="6065">
                  <c:v>12.794270833333334</c:v>
                </c:pt>
                <c:pt idx="6066">
                  <c:v>12.796875</c:v>
                </c:pt>
                <c:pt idx="6067">
                  <c:v>12.799479166666666</c:v>
                </c:pt>
                <c:pt idx="6068">
                  <c:v>12.802083333333334</c:v>
                </c:pt>
                <c:pt idx="6069">
                  <c:v>12.8046875</c:v>
                </c:pt>
                <c:pt idx="6070">
                  <c:v>12.807291666666666</c:v>
                </c:pt>
                <c:pt idx="6071">
                  <c:v>12.809895833333334</c:v>
                </c:pt>
                <c:pt idx="6072">
                  <c:v>12.8125</c:v>
                </c:pt>
                <c:pt idx="6073">
                  <c:v>12.815104166666666</c:v>
                </c:pt>
                <c:pt idx="6074">
                  <c:v>12.817708333333334</c:v>
                </c:pt>
                <c:pt idx="6075">
                  <c:v>12.8203125</c:v>
                </c:pt>
                <c:pt idx="6076">
                  <c:v>12.822916666666666</c:v>
                </c:pt>
                <c:pt idx="6077">
                  <c:v>12.825520833333334</c:v>
                </c:pt>
                <c:pt idx="6078">
                  <c:v>12.828125</c:v>
                </c:pt>
                <c:pt idx="6079">
                  <c:v>12.830729166666666</c:v>
                </c:pt>
                <c:pt idx="6080">
                  <c:v>12.833333333333334</c:v>
                </c:pt>
                <c:pt idx="6081">
                  <c:v>12.8359375</c:v>
                </c:pt>
                <c:pt idx="6082">
                  <c:v>12.838541666666666</c:v>
                </c:pt>
                <c:pt idx="6083">
                  <c:v>12.841145833333334</c:v>
                </c:pt>
                <c:pt idx="6084">
                  <c:v>12.84375</c:v>
                </c:pt>
                <c:pt idx="6085">
                  <c:v>12.846354166666666</c:v>
                </c:pt>
                <c:pt idx="6086">
                  <c:v>12.848958333333334</c:v>
                </c:pt>
                <c:pt idx="6087">
                  <c:v>12.8515625</c:v>
                </c:pt>
                <c:pt idx="6088">
                  <c:v>12.854166666666666</c:v>
                </c:pt>
                <c:pt idx="6089">
                  <c:v>12.856770833333334</c:v>
                </c:pt>
                <c:pt idx="6090">
                  <c:v>12.859375</c:v>
                </c:pt>
                <c:pt idx="6091">
                  <c:v>12.861979166666666</c:v>
                </c:pt>
                <c:pt idx="6092">
                  <c:v>12.864583333333334</c:v>
                </c:pt>
                <c:pt idx="6093">
                  <c:v>12.8671875</c:v>
                </c:pt>
                <c:pt idx="6094">
                  <c:v>12.869791666666666</c:v>
                </c:pt>
                <c:pt idx="6095">
                  <c:v>12.872395833333334</c:v>
                </c:pt>
                <c:pt idx="6096">
                  <c:v>12.875</c:v>
                </c:pt>
                <c:pt idx="6097">
                  <c:v>12.877604166666666</c:v>
                </c:pt>
                <c:pt idx="6098">
                  <c:v>12.880208333333334</c:v>
                </c:pt>
                <c:pt idx="6099">
                  <c:v>12.8828125</c:v>
                </c:pt>
                <c:pt idx="6100">
                  <c:v>12.885416666666666</c:v>
                </c:pt>
                <c:pt idx="6101">
                  <c:v>12.888020833333334</c:v>
                </c:pt>
                <c:pt idx="6102">
                  <c:v>12.890625</c:v>
                </c:pt>
                <c:pt idx="6103">
                  <c:v>12.893229166666666</c:v>
                </c:pt>
                <c:pt idx="6104">
                  <c:v>12.895833333333334</c:v>
                </c:pt>
                <c:pt idx="6105">
                  <c:v>12.8984375</c:v>
                </c:pt>
                <c:pt idx="6106">
                  <c:v>12.901041666666666</c:v>
                </c:pt>
                <c:pt idx="6107">
                  <c:v>12.903645833333334</c:v>
                </c:pt>
                <c:pt idx="6108">
                  <c:v>12.90625</c:v>
                </c:pt>
                <c:pt idx="6109">
                  <c:v>12.908854166666666</c:v>
                </c:pt>
                <c:pt idx="6110">
                  <c:v>12.911458333333334</c:v>
                </c:pt>
                <c:pt idx="6111">
                  <c:v>12.9140625</c:v>
                </c:pt>
                <c:pt idx="6112">
                  <c:v>12.916666666666666</c:v>
                </c:pt>
                <c:pt idx="6113">
                  <c:v>12.919270833333334</c:v>
                </c:pt>
                <c:pt idx="6114">
                  <c:v>12.921875</c:v>
                </c:pt>
                <c:pt idx="6115">
                  <c:v>12.924479166666666</c:v>
                </c:pt>
                <c:pt idx="6116">
                  <c:v>12.927083333333334</c:v>
                </c:pt>
                <c:pt idx="6117">
                  <c:v>12.9296875</c:v>
                </c:pt>
                <c:pt idx="6118">
                  <c:v>12.932291666666666</c:v>
                </c:pt>
                <c:pt idx="6119">
                  <c:v>12.934895833333334</c:v>
                </c:pt>
                <c:pt idx="6120">
                  <c:v>12.9375</c:v>
                </c:pt>
                <c:pt idx="6121">
                  <c:v>12.940104166666666</c:v>
                </c:pt>
                <c:pt idx="6122">
                  <c:v>12.942708333333334</c:v>
                </c:pt>
                <c:pt idx="6123">
                  <c:v>12.9453125</c:v>
                </c:pt>
                <c:pt idx="6124">
                  <c:v>12.947916666666666</c:v>
                </c:pt>
                <c:pt idx="6125">
                  <c:v>12.950520833333334</c:v>
                </c:pt>
                <c:pt idx="6126">
                  <c:v>12.953125</c:v>
                </c:pt>
                <c:pt idx="6127">
                  <c:v>12.955729166666666</c:v>
                </c:pt>
                <c:pt idx="6128">
                  <c:v>12.958333333333334</c:v>
                </c:pt>
                <c:pt idx="6129">
                  <c:v>12.9609375</c:v>
                </c:pt>
                <c:pt idx="6130">
                  <c:v>12.963541666666666</c:v>
                </c:pt>
                <c:pt idx="6131">
                  <c:v>12.966145833333334</c:v>
                </c:pt>
                <c:pt idx="6132">
                  <c:v>12.96875</c:v>
                </c:pt>
                <c:pt idx="6133">
                  <c:v>12.971354166666666</c:v>
                </c:pt>
                <c:pt idx="6134">
                  <c:v>12.973958333333334</c:v>
                </c:pt>
                <c:pt idx="6135">
                  <c:v>12.9765625</c:v>
                </c:pt>
                <c:pt idx="6136">
                  <c:v>12.979166666666666</c:v>
                </c:pt>
                <c:pt idx="6137">
                  <c:v>12.981770833333334</c:v>
                </c:pt>
                <c:pt idx="6138">
                  <c:v>12.984375</c:v>
                </c:pt>
                <c:pt idx="6139">
                  <c:v>12.986979166666666</c:v>
                </c:pt>
                <c:pt idx="6140">
                  <c:v>12.989583333333334</c:v>
                </c:pt>
                <c:pt idx="6141">
                  <c:v>12.9921875</c:v>
                </c:pt>
                <c:pt idx="6142">
                  <c:v>12.994791666666666</c:v>
                </c:pt>
                <c:pt idx="6143">
                  <c:v>12.997395833333334</c:v>
                </c:pt>
                <c:pt idx="6144">
                  <c:v>13</c:v>
                </c:pt>
                <c:pt idx="6145">
                  <c:v>13.002604166666668</c:v>
                </c:pt>
                <c:pt idx="6146">
                  <c:v>13.005208333333332</c:v>
                </c:pt>
                <c:pt idx="6147">
                  <c:v>13.0078125</c:v>
                </c:pt>
                <c:pt idx="6148">
                  <c:v>13.010416666666668</c:v>
                </c:pt>
                <c:pt idx="6149">
                  <c:v>13.013020833333332</c:v>
                </c:pt>
                <c:pt idx="6150">
                  <c:v>13.015625</c:v>
                </c:pt>
                <c:pt idx="6151">
                  <c:v>13.018229166666668</c:v>
                </c:pt>
                <c:pt idx="6152">
                  <c:v>13.020833333333332</c:v>
                </c:pt>
                <c:pt idx="6153">
                  <c:v>13.0234375</c:v>
                </c:pt>
                <c:pt idx="6154">
                  <c:v>13.026041666666668</c:v>
                </c:pt>
                <c:pt idx="6155">
                  <c:v>13.028645833333332</c:v>
                </c:pt>
                <c:pt idx="6156">
                  <c:v>13.03125</c:v>
                </c:pt>
                <c:pt idx="6157">
                  <c:v>13.033854166666668</c:v>
                </c:pt>
                <c:pt idx="6158">
                  <c:v>13.036458333333332</c:v>
                </c:pt>
                <c:pt idx="6159">
                  <c:v>13.0390625</c:v>
                </c:pt>
                <c:pt idx="6160">
                  <c:v>13.041666666666668</c:v>
                </c:pt>
                <c:pt idx="6161">
                  <c:v>13.044270833333332</c:v>
                </c:pt>
                <c:pt idx="6162">
                  <c:v>13.046875</c:v>
                </c:pt>
                <c:pt idx="6163">
                  <c:v>13.049479166666668</c:v>
                </c:pt>
                <c:pt idx="6164">
                  <c:v>13.052083333333332</c:v>
                </c:pt>
                <c:pt idx="6165">
                  <c:v>13.0546875</c:v>
                </c:pt>
                <c:pt idx="6166">
                  <c:v>13.057291666666668</c:v>
                </c:pt>
                <c:pt idx="6167">
                  <c:v>13.059895833333332</c:v>
                </c:pt>
                <c:pt idx="6168">
                  <c:v>13.0625</c:v>
                </c:pt>
                <c:pt idx="6169">
                  <c:v>13.065104166666668</c:v>
                </c:pt>
                <c:pt idx="6170">
                  <c:v>13.067708333333332</c:v>
                </c:pt>
                <c:pt idx="6171">
                  <c:v>13.0703125</c:v>
                </c:pt>
                <c:pt idx="6172">
                  <c:v>13.072916666666668</c:v>
                </c:pt>
                <c:pt idx="6173">
                  <c:v>13.075520833333332</c:v>
                </c:pt>
                <c:pt idx="6174">
                  <c:v>13.078125</c:v>
                </c:pt>
                <c:pt idx="6175">
                  <c:v>13.080729166666668</c:v>
                </c:pt>
                <c:pt idx="6176">
                  <c:v>13.083333333333332</c:v>
                </c:pt>
                <c:pt idx="6177">
                  <c:v>13.0859375</c:v>
                </c:pt>
                <c:pt idx="6178">
                  <c:v>13.088541666666668</c:v>
                </c:pt>
                <c:pt idx="6179">
                  <c:v>13.091145833333332</c:v>
                </c:pt>
                <c:pt idx="6180">
                  <c:v>13.09375</c:v>
                </c:pt>
                <c:pt idx="6181">
                  <c:v>13.096354166666668</c:v>
                </c:pt>
                <c:pt idx="6182">
                  <c:v>13.098958333333332</c:v>
                </c:pt>
                <c:pt idx="6183">
                  <c:v>13.1015625</c:v>
                </c:pt>
                <c:pt idx="6184">
                  <c:v>13.104166666666668</c:v>
                </c:pt>
                <c:pt idx="6185">
                  <c:v>13.106770833333332</c:v>
                </c:pt>
                <c:pt idx="6186">
                  <c:v>13.109375</c:v>
                </c:pt>
                <c:pt idx="6187">
                  <c:v>13.111979166666668</c:v>
                </c:pt>
                <c:pt idx="6188">
                  <c:v>13.114583333333332</c:v>
                </c:pt>
                <c:pt idx="6189">
                  <c:v>13.1171875</c:v>
                </c:pt>
                <c:pt idx="6190">
                  <c:v>13.119791666666668</c:v>
                </c:pt>
                <c:pt idx="6191">
                  <c:v>13.122395833333332</c:v>
                </c:pt>
                <c:pt idx="6192">
                  <c:v>13.125</c:v>
                </c:pt>
                <c:pt idx="6193">
                  <c:v>13.127604166666668</c:v>
                </c:pt>
                <c:pt idx="6194">
                  <c:v>13.130208333333332</c:v>
                </c:pt>
                <c:pt idx="6195">
                  <c:v>13.1328125</c:v>
                </c:pt>
                <c:pt idx="6196">
                  <c:v>13.135416666666668</c:v>
                </c:pt>
                <c:pt idx="6197">
                  <c:v>13.138020833333332</c:v>
                </c:pt>
                <c:pt idx="6198">
                  <c:v>13.140625</c:v>
                </c:pt>
                <c:pt idx="6199">
                  <c:v>13.143229166666668</c:v>
                </c:pt>
                <c:pt idx="6200">
                  <c:v>13.145833333333332</c:v>
                </c:pt>
                <c:pt idx="6201">
                  <c:v>13.1484375</c:v>
                </c:pt>
                <c:pt idx="6202">
                  <c:v>13.151041666666668</c:v>
                </c:pt>
                <c:pt idx="6203">
                  <c:v>13.153645833333332</c:v>
                </c:pt>
                <c:pt idx="6204">
                  <c:v>13.15625</c:v>
                </c:pt>
                <c:pt idx="6205">
                  <c:v>13.158854166666668</c:v>
                </c:pt>
                <c:pt idx="6206">
                  <c:v>13.161458333333332</c:v>
                </c:pt>
                <c:pt idx="6207">
                  <c:v>13.1640625</c:v>
                </c:pt>
                <c:pt idx="6208">
                  <c:v>13.166666666666668</c:v>
                </c:pt>
                <c:pt idx="6209">
                  <c:v>13.169270833333332</c:v>
                </c:pt>
                <c:pt idx="6210">
                  <c:v>13.171875</c:v>
                </c:pt>
                <c:pt idx="6211">
                  <c:v>13.174479166666668</c:v>
                </c:pt>
                <c:pt idx="6212">
                  <c:v>13.177083333333332</c:v>
                </c:pt>
                <c:pt idx="6213">
                  <c:v>13.1796875</c:v>
                </c:pt>
                <c:pt idx="6214">
                  <c:v>13.182291666666668</c:v>
                </c:pt>
                <c:pt idx="6215">
                  <c:v>13.184895833333332</c:v>
                </c:pt>
                <c:pt idx="6216">
                  <c:v>13.1875</c:v>
                </c:pt>
                <c:pt idx="6217">
                  <c:v>13.190104166666668</c:v>
                </c:pt>
                <c:pt idx="6218">
                  <c:v>13.192708333333332</c:v>
                </c:pt>
                <c:pt idx="6219">
                  <c:v>13.1953125</c:v>
                </c:pt>
                <c:pt idx="6220">
                  <c:v>13.197916666666668</c:v>
                </c:pt>
                <c:pt idx="6221">
                  <c:v>13.200520833333332</c:v>
                </c:pt>
                <c:pt idx="6222">
                  <c:v>13.203125</c:v>
                </c:pt>
                <c:pt idx="6223">
                  <c:v>13.205729166666668</c:v>
                </c:pt>
                <c:pt idx="6224">
                  <c:v>13.208333333333332</c:v>
                </c:pt>
                <c:pt idx="6225">
                  <c:v>13.2109375</c:v>
                </c:pt>
                <c:pt idx="6226">
                  <c:v>13.213541666666668</c:v>
                </c:pt>
                <c:pt idx="6227">
                  <c:v>13.216145833333332</c:v>
                </c:pt>
                <c:pt idx="6228">
                  <c:v>13.21875</c:v>
                </c:pt>
                <c:pt idx="6229">
                  <c:v>13.221354166666668</c:v>
                </c:pt>
                <c:pt idx="6230">
                  <c:v>13.223958333333332</c:v>
                </c:pt>
                <c:pt idx="6231">
                  <c:v>13.2265625</c:v>
                </c:pt>
                <c:pt idx="6232">
                  <c:v>13.229166666666668</c:v>
                </c:pt>
                <c:pt idx="6233">
                  <c:v>13.231770833333332</c:v>
                </c:pt>
                <c:pt idx="6234">
                  <c:v>13.234375</c:v>
                </c:pt>
                <c:pt idx="6235">
                  <c:v>13.236979166666668</c:v>
                </c:pt>
                <c:pt idx="6236">
                  <c:v>13.239583333333332</c:v>
                </c:pt>
                <c:pt idx="6237">
                  <c:v>13.2421875</c:v>
                </c:pt>
                <c:pt idx="6238">
                  <c:v>13.244791666666668</c:v>
                </c:pt>
                <c:pt idx="6239">
                  <c:v>13.247395833333332</c:v>
                </c:pt>
                <c:pt idx="6240">
                  <c:v>13.25</c:v>
                </c:pt>
                <c:pt idx="6241">
                  <c:v>13.252604166666668</c:v>
                </c:pt>
                <c:pt idx="6242">
                  <c:v>13.255208333333332</c:v>
                </c:pt>
                <c:pt idx="6243">
                  <c:v>13.2578125</c:v>
                </c:pt>
                <c:pt idx="6244">
                  <c:v>13.260416666666668</c:v>
                </c:pt>
                <c:pt idx="6245">
                  <c:v>13.263020833333332</c:v>
                </c:pt>
                <c:pt idx="6246">
                  <c:v>13.265625</c:v>
                </c:pt>
                <c:pt idx="6247">
                  <c:v>13.268229166666668</c:v>
                </c:pt>
                <c:pt idx="6248">
                  <c:v>13.270833333333332</c:v>
                </c:pt>
                <c:pt idx="6249">
                  <c:v>13.2734375</c:v>
                </c:pt>
                <c:pt idx="6250">
                  <c:v>13.276041666666668</c:v>
                </c:pt>
                <c:pt idx="6251">
                  <c:v>13.278645833333332</c:v>
                </c:pt>
                <c:pt idx="6252">
                  <c:v>13.28125</c:v>
                </c:pt>
                <c:pt idx="6253">
                  <c:v>13.283854166666668</c:v>
                </c:pt>
                <c:pt idx="6254">
                  <c:v>13.286458333333332</c:v>
                </c:pt>
                <c:pt idx="6255">
                  <c:v>13.2890625</c:v>
                </c:pt>
                <c:pt idx="6256">
                  <c:v>13.291666666666668</c:v>
                </c:pt>
                <c:pt idx="6257">
                  <c:v>13.294270833333332</c:v>
                </c:pt>
                <c:pt idx="6258">
                  <c:v>13.296875</c:v>
                </c:pt>
                <c:pt idx="6259">
                  <c:v>13.299479166666668</c:v>
                </c:pt>
                <c:pt idx="6260">
                  <c:v>13.302083333333332</c:v>
                </c:pt>
                <c:pt idx="6261">
                  <c:v>13.3046875</c:v>
                </c:pt>
                <c:pt idx="6262">
                  <c:v>13.307291666666668</c:v>
                </c:pt>
                <c:pt idx="6263">
                  <c:v>13.309895833333332</c:v>
                </c:pt>
                <c:pt idx="6264">
                  <c:v>13.3125</c:v>
                </c:pt>
                <c:pt idx="6265">
                  <c:v>13.315104166666668</c:v>
                </c:pt>
                <c:pt idx="6266">
                  <c:v>13.317708333333332</c:v>
                </c:pt>
                <c:pt idx="6267">
                  <c:v>13.3203125</c:v>
                </c:pt>
                <c:pt idx="6268">
                  <c:v>13.322916666666668</c:v>
                </c:pt>
                <c:pt idx="6269">
                  <c:v>13.325520833333332</c:v>
                </c:pt>
                <c:pt idx="6270">
                  <c:v>13.328125</c:v>
                </c:pt>
                <c:pt idx="6271">
                  <c:v>13.330729166666668</c:v>
                </c:pt>
                <c:pt idx="6272">
                  <c:v>13.333333333333332</c:v>
                </c:pt>
                <c:pt idx="6273">
                  <c:v>13.3359375</c:v>
                </c:pt>
                <c:pt idx="6274">
                  <c:v>13.338541666666668</c:v>
                </c:pt>
                <c:pt idx="6275">
                  <c:v>13.341145833333332</c:v>
                </c:pt>
                <c:pt idx="6276">
                  <c:v>13.34375</c:v>
                </c:pt>
                <c:pt idx="6277">
                  <c:v>13.346354166666668</c:v>
                </c:pt>
                <c:pt idx="6278">
                  <c:v>13.348958333333332</c:v>
                </c:pt>
                <c:pt idx="6279">
                  <c:v>13.3515625</c:v>
                </c:pt>
                <c:pt idx="6280">
                  <c:v>13.354166666666668</c:v>
                </c:pt>
                <c:pt idx="6281">
                  <c:v>13.356770833333332</c:v>
                </c:pt>
                <c:pt idx="6282">
                  <c:v>13.359375</c:v>
                </c:pt>
                <c:pt idx="6283">
                  <c:v>13.361979166666668</c:v>
                </c:pt>
                <c:pt idx="6284">
                  <c:v>13.364583333333332</c:v>
                </c:pt>
                <c:pt idx="6285">
                  <c:v>13.3671875</c:v>
                </c:pt>
                <c:pt idx="6286">
                  <c:v>13.369791666666668</c:v>
                </c:pt>
                <c:pt idx="6287">
                  <c:v>13.372395833333332</c:v>
                </c:pt>
                <c:pt idx="6288">
                  <c:v>13.375</c:v>
                </c:pt>
                <c:pt idx="6289">
                  <c:v>13.377604166666668</c:v>
                </c:pt>
                <c:pt idx="6290">
                  <c:v>13.380208333333332</c:v>
                </c:pt>
                <c:pt idx="6291">
                  <c:v>13.3828125</c:v>
                </c:pt>
                <c:pt idx="6292">
                  <c:v>13.385416666666668</c:v>
                </c:pt>
                <c:pt idx="6293">
                  <c:v>13.388020833333332</c:v>
                </c:pt>
                <c:pt idx="6294">
                  <c:v>13.390625</c:v>
                </c:pt>
                <c:pt idx="6295">
                  <c:v>13.393229166666668</c:v>
                </c:pt>
                <c:pt idx="6296">
                  <c:v>13.395833333333332</c:v>
                </c:pt>
                <c:pt idx="6297">
                  <c:v>13.3984375</c:v>
                </c:pt>
                <c:pt idx="6298">
                  <c:v>13.401041666666668</c:v>
                </c:pt>
                <c:pt idx="6299">
                  <c:v>13.403645833333332</c:v>
                </c:pt>
                <c:pt idx="6300">
                  <c:v>13.40625</c:v>
                </c:pt>
                <c:pt idx="6301">
                  <c:v>13.408854166666668</c:v>
                </c:pt>
                <c:pt idx="6302">
                  <c:v>13.411458333333332</c:v>
                </c:pt>
                <c:pt idx="6303">
                  <c:v>13.4140625</c:v>
                </c:pt>
                <c:pt idx="6304">
                  <c:v>13.416666666666668</c:v>
                </c:pt>
                <c:pt idx="6305">
                  <c:v>13.419270833333332</c:v>
                </c:pt>
                <c:pt idx="6306">
                  <c:v>13.421875</c:v>
                </c:pt>
                <c:pt idx="6307">
                  <c:v>13.424479166666668</c:v>
                </c:pt>
                <c:pt idx="6308">
                  <c:v>13.427083333333332</c:v>
                </c:pt>
                <c:pt idx="6309">
                  <c:v>13.4296875</c:v>
                </c:pt>
                <c:pt idx="6310">
                  <c:v>13.432291666666668</c:v>
                </c:pt>
                <c:pt idx="6311">
                  <c:v>13.434895833333332</c:v>
                </c:pt>
                <c:pt idx="6312">
                  <c:v>13.4375</c:v>
                </c:pt>
                <c:pt idx="6313">
                  <c:v>13.440104166666668</c:v>
                </c:pt>
                <c:pt idx="6314">
                  <c:v>13.442708333333332</c:v>
                </c:pt>
                <c:pt idx="6315">
                  <c:v>13.4453125</c:v>
                </c:pt>
                <c:pt idx="6316">
                  <c:v>13.447916666666668</c:v>
                </c:pt>
                <c:pt idx="6317">
                  <c:v>13.450520833333332</c:v>
                </c:pt>
                <c:pt idx="6318">
                  <c:v>13.453125</c:v>
                </c:pt>
                <c:pt idx="6319">
                  <c:v>13.455729166666668</c:v>
                </c:pt>
                <c:pt idx="6320">
                  <c:v>13.458333333333332</c:v>
                </c:pt>
                <c:pt idx="6321">
                  <c:v>13.4609375</c:v>
                </c:pt>
                <c:pt idx="6322">
                  <c:v>13.463541666666668</c:v>
                </c:pt>
                <c:pt idx="6323">
                  <c:v>13.466145833333332</c:v>
                </c:pt>
                <c:pt idx="6324">
                  <c:v>13.46875</c:v>
                </c:pt>
                <c:pt idx="6325">
                  <c:v>13.471354166666668</c:v>
                </c:pt>
                <c:pt idx="6326">
                  <c:v>13.473958333333332</c:v>
                </c:pt>
                <c:pt idx="6327">
                  <c:v>13.4765625</c:v>
                </c:pt>
                <c:pt idx="6328">
                  <c:v>13.479166666666668</c:v>
                </c:pt>
                <c:pt idx="6329">
                  <c:v>13.481770833333332</c:v>
                </c:pt>
                <c:pt idx="6330">
                  <c:v>13.484375</c:v>
                </c:pt>
                <c:pt idx="6331">
                  <c:v>13.486979166666668</c:v>
                </c:pt>
                <c:pt idx="6332">
                  <c:v>13.489583333333332</c:v>
                </c:pt>
                <c:pt idx="6333">
                  <c:v>13.4921875</c:v>
                </c:pt>
                <c:pt idx="6334">
                  <c:v>13.494791666666668</c:v>
                </c:pt>
                <c:pt idx="6335">
                  <c:v>13.497395833333332</c:v>
                </c:pt>
                <c:pt idx="6336">
                  <c:v>13.5</c:v>
                </c:pt>
                <c:pt idx="6337">
                  <c:v>13.502604166666668</c:v>
                </c:pt>
                <c:pt idx="6338">
                  <c:v>13.505208333333332</c:v>
                </c:pt>
                <c:pt idx="6339">
                  <c:v>13.5078125</c:v>
                </c:pt>
                <c:pt idx="6340">
                  <c:v>13.510416666666668</c:v>
                </c:pt>
                <c:pt idx="6341">
                  <c:v>13.513020833333332</c:v>
                </c:pt>
                <c:pt idx="6342">
                  <c:v>13.515625</c:v>
                </c:pt>
                <c:pt idx="6343">
                  <c:v>13.518229166666668</c:v>
                </c:pt>
                <c:pt idx="6344">
                  <c:v>13.520833333333332</c:v>
                </c:pt>
                <c:pt idx="6345">
                  <c:v>13.5234375</c:v>
                </c:pt>
                <c:pt idx="6346">
                  <c:v>13.526041666666668</c:v>
                </c:pt>
                <c:pt idx="6347">
                  <c:v>13.528645833333332</c:v>
                </c:pt>
                <c:pt idx="6348">
                  <c:v>13.53125</c:v>
                </c:pt>
                <c:pt idx="6349">
                  <c:v>13.533854166666668</c:v>
                </c:pt>
                <c:pt idx="6350">
                  <c:v>13.536458333333332</c:v>
                </c:pt>
                <c:pt idx="6351">
                  <c:v>13.5390625</c:v>
                </c:pt>
                <c:pt idx="6352">
                  <c:v>13.541666666666668</c:v>
                </c:pt>
                <c:pt idx="6353">
                  <c:v>13.544270833333332</c:v>
                </c:pt>
                <c:pt idx="6354">
                  <c:v>13.546875</c:v>
                </c:pt>
                <c:pt idx="6355">
                  <c:v>13.549479166666668</c:v>
                </c:pt>
                <c:pt idx="6356">
                  <c:v>13.552083333333332</c:v>
                </c:pt>
                <c:pt idx="6357">
                  <c:v>13.5546875</c:v>
                </c:pt>
                <c:pt idx="6358">
                  <c:v>13.557291666666668</c:v>
                </c:pt>
                <c:pt idx="6359">
                  <c:v>13.559895833333332</c:v>
                </c:pt>
                <c:pt idx="6360">
                  <c:v>13.5625</c:v>
                </c:pt>
                <c:pt idx="6361">
                  <c:v>13.565104166666668</c:v>
                </c:pt>
                <c:pt idx="6362">
                  <c:v>13.567708333333332</c:v>
                </c:pt>
                <c:pt idx="6363">
                  <c:v>13.5703125</c:v>
                </c:pt>
                <c:pt idx="6364">
                  <c:v>13.572916666666668</c:v>
                </c:pt>
                <c:pt idx="6365">
                  <c:v>13.575520833333332</c:v>
                </c:pt>
                <c:pt idx="6366">
                  <c:v>13.578125</c:v>
                </c:pt>
                <c:pt idx="6367">
                  <c:v>13.580729166666668</c:v>
                </c:pt>
                <c:pt idx="6368">
                  <c:v>13.583333333333332</c:v>
                </c:pt>
                <c:pt idx="6369">
                  <c:v>13.5859375</c:v>
                </c:pt>
                <c:pt idx="6370">
                  <c:v>13.588541666666668</c:v>
                </c:pt>
                <c:pt idx="6371">
                  <c:v>13.591145833333332</c:v>
                </c:pt>
                <c:pt idx="6372">
                  <c:v>13.59375</c:v>
                </c:pt>
                <c:pt idx="6373">
                  <c:v>13.596354166666668</c:v>
                </c:pt>
                <c:pt idx="6374">
                  <c:v>13.598958333333332</c:v>
                </c:pt>
                <c:pt idx="6375">
                  <c:v>13.6015625</c:v>
                </c:pt>
                <c:pt idx="6376">
                  <c:v>13.604166666666668</c:v>
                </c:pt>
                <c:pt idx="6377">
                  <c:v>13.606770833333332</c:v>
                </c:pt>
                <c:pt idx="6378">
                  <c:v>13.609375</c:v>
                </c:pt>
                <c:pt idx="6379">
                  <c:v>13.611979166666668</c:v>
                </c:pt>
                <c:pt idx="6380">
                  <c:v>13.614583333333332</c:v>
                </c:pt>
                <c:pt idx="6381">
                  <c:v>13.6171875</c:v>
                </c:pt>
                <c:pt idx="6382">
                  <c:v>13.619791666666668</c:v>
                </c:pt>
                <c:pt idx="6383">
                  <c:v>13.622395833333332</c:v>
                </c:pt>
                <c:pt idx="6384">
                  <c:v>13.625</c:v>
                </c:pt>
                <c:pt idx="6385">
                  <c:v>13.627604166666668</c:v>
                </c:pt>
                <c:pt idx="6386">
                  <c:v>13.630208333333332</c:v>
                </c:pt>
                <c:pt idx="6387">
                  <c:v>13.6328125</c:v>
                </c:pt>
                <c:pt idx="6388">
                  <c:v>13.635416666666668</c:v>
                </c:pt>
                <c:pt idx="6389">
                  <c:v>13.638020833333332</c:v>
                </c:pt>
                <c:pt idx="6390">
                  <c:v>13.640625</c:v>
                </c:pt>
                <c:pt idx="6391">
                  <c:v>13.643229166666668</c:v>
                </c:pt>
                <c:pt idx="6392">
                  <c:v>13.645833333333332</c:v>
                </c:pt>
                <c:pt idx="6393">
                  <c:v>13.6484375</c:v>
                </c:pt>
                <c:pt idx="6394">
                  <c:v>13.651041666666668</c:v>
                </c:pt>
                <c:pt idx="6395">
                  <c:v>13.653645833333332</c:v>
                </c:pt>
                <c:pt idx="6396">
                  <c:v>13.65625</c:v>
                </c:pt>
                <c:pt idx="6397">
                  <c:v>13.658854166666668</c:v>
                </c:pt>
                <c:pt idx="6398">
                  <c:v>13.661458333333332</c:v>
                </c:pt>
                <c:pt idx="6399">
                  <c:v>13.6640625</c:v>
                </c:pt>
                <c:pt idx="6400">
                  <c:v>13.666666666666668</c:v>
                </c:pt>
                <c:pt idx="6401">
                  <c:v>13.669270833333332</c:v>
                </c:pt>
                <c:pt idx="6402">
                  <c:v>13.671875</c:v>
                </c:pt>
                <c:pt idx="6403">
                  <c:v>13.674479166666668</c:v>
                </c:pt>
                <c:pt idx="6404">
                  <c:v>13.677083333333332</c:v>
                </c:pt>
                <c:pt idx="6405">
                  <c:v>13.6796875</c:v>
                </c:pt>
                <c:pt idx="6406">
                  <c:v>13.682291666666668</c:v>
                </c:pt>
                <c:pt idx="6407">
                  <c:v>13.684895833333332</c:v>
                </c:pt>
                <c:pt idx="6408">
                  <c:v>13.6875</c:v>
                </c:pt>
                <c:pt idx="6409">
                  <c:v>13.690104166666668</c:v>
                </c:pt>
                <c:pt idx="6410">
                  <c:v>13.692708333333332</c:v>
                </c:pt>
                <c:pt idx="6411">
                  <c:v>13.6953125</c:v>
                </c:pt>
                <c:pt idx="6412">
                  <c:v>13.697916666666668</c:v>
                </c:pt>
                <c:pt idx="6413">
                  <c:v>13.700520833333332</c:v>
                </c:pt>
                <c:pt idx="6414">
                  <c:v>13.703125</c:v>
                </c:pt>
                <c:pt idx="6415">
                  <c:v>13.705729166666668</c:v>
                </c:pt>
                <c:pt idx="6416">
                  <c:v>13.708333333333332</c:v>
                </c:pt>
                <c:pt idx="6417">
                  <c:v>13.7109375</c:v>
                </c:pt>
                <c:pt idx="6418">
                  <c:v>13.713541666666668</c:v>
                </c:pt>
                <c:pt idx="6419">
                  <c:v>13.716145833333332</c:v>
                </c:pt>
                <c:pt idx="6420">
                  <c:v>13.71875</c:v>
                </c:pt>
                <c:pt idx="6421">
                  <c:v>13.721354166666668</c:v>
                </c:pt>
                <c:pt idx="6422">
                  <c:v>13.723958333333332</c:v>
                </c:pt>
                <c:pt idx="6423">
                  <c:v>13.7265625</c:v>
                </c:pt>
                <c:pt idx="6424">
                  <c:v>13.729166666666668</c:v>
                </c:pt>
                <c:pt idx="6425">
                  <c:v>13.731770833333332</c:v>
                </c:pt>
                <c:pt idx="6426">
                  <c:v>13.734375</c:v>
                </c:pt>
                <c:pt idx="6427">
                  <c:v>13.736979166666668</c:v>
                </c:pt>
                <c:pt idx="6428">
                  <c:v>13.739583333333332</c:v>
                </c:pt>
                <c:pt idx="6429">
                  <c:v>13.7421875</c:v>
                </c:pt>
                <c:pt idx="6430">
                  <c:v>13.744791666666668</c:v>
                </c:pt>
                <c:pt idx="6431">
                  <c:v>13.747395833333332</c:v>
                </c:pt>
                <c:pt idx="6432">
                  <c:v>13.75</c:v>
                </c:pt>
                <c:pt idx="6433">
                  <c:v>13.752604166666668</c:v>
                </c:pt>
                <c:pt idx="6434">
                  <c:v>13.755208333333332</c:v>
                </c:pt>
                <c:pt idx="6435">
                  <c:v>13.7578125</c:v>
                </c:pt>
                <c:pt idx="6436">
                  <c:v>13.760416666666668</c:v>
                </c:pt>
                <c:pt idx="6437">
                  <c:v>13.763020833333332</c:v>
                </c:pt>
                <c:pt idx="6438">
                  <c:v>13.765625</c:v>
                </c:pt>
                <c:pt idx="6439">
                  <c:v>13.768229166666668</c:v>
                </c:pt>
                <c:pt idx="6440">
                  <c:v>13.770833333333332</c:v>
                </c:pt>
                <c:pt idx="6441">
                  <c:v>13.7734375</c:v>
                </c:pt>
                <c:pt idx="6442">
                  <c:v>13.776041666666668</c:v>
                </c:pt>
                <c:pt idx="6443">
                  <c:v>13.778645833333332</c:v>
                </c:pt>
                <c:pt idx="6444">
                  <c:v>13.78125</c:v>
                </c:pt>
                <c:pt idx="6445">
                  <c:v>13.783854166666668</c:v>
                </c:pt>
                <c:pt idx="6446">
                  <c:v>13.786458333333332</c:v>
                </c:pt>
                <c:pt idx="6447">
                  <c:v>13.7890625</c:v>
                </c:pt>
                <c:pt idx="6448">
                  <c:v>13.791666666666668</c:v>
                </c:pt>
                <c:pt idx="6449">
                  <c:v>13.794270833333332</c:v>
                </c:pt>
                <c:pt idx="6450">
                  <c:v>13.796875</c:v>
                </c:pt>
                <c:pt idx="6451">
                  <c:v>13.799479166666668</c:v>
                </c:pt>
                <c:pt idx="6452">
                  <c:v>13.802083333333332</c:v>
                </c:pt>
                <c:pt idx="6453">
                  <c:v>13.8046875</c:v>
                </c:pt>
                <c:pt idx="6454">
                  <c:v>13.807291666666668</c:v>
                </c:pt>
                <c:pt idx="6455">
                  <c:v>13.809895833333332</c:v>
                </c:pt>
                <c:pt idx="6456">
                  <c:v>13.8125</c:v>
                </c:pt>
                <c:pt idx="6457">
                  <c:v>13.815104166666668</c:v>
                </c:pt>
                <c:pt idx="6458">
                  <c:v>13.817708333333332</c:v>
                </c:pt>
                <c:pt idx="6459">
                  <c:v>13.8203125</c:v>
                </c:pt>
                <c:pt idx="6460">
                  <c:v>13.822916666666668</c:v>
                </c:pt>
                <c:pt idx="6461">
                  <c:v>13.825520833333332</c:v>
                </c:pt>
                <c:pt idx="6462">
                  <c:v>13.828125</c:v>
                </c:pt>
                <c:pt idx="6463">
                  <c:v>13.830729166666668</c:v>
                </c:pt>
                <c:pt idx="6464">
                  <c:v>13.833333333333332</c:v>
                </c:pt>
                <c:pt idx="6465">
                  <c:v>13.8359375</c:v>
                </c:pt>
                <c:pt idx="6466">
                  <c:v>13.838541666666668</c:v>
                </c:pt>
                <c:pt idx="6467">
                  <c:v>13.841145833333332</c:v>
                </c:pt>
                <c:pt idx="6468">
                  <c:v>13.84375</c:v>
                </c:pt>
                <c:pt idx="6469">
                  <c:v>13.846354166666668</c:v>
                </c:pt>
                <c:pt idx="6470">
                  <c:v>13.848958333333332</c:v>
                </c:pt>
                <c:pt idx="6471">
                  <c:v>13.8515625</c:v>
                </c:pt>
                <c:pt idx="6472">
                  <c:v>13.854166666666668</c:v>
                </c:pt>
                <c:pt idx="6473">
                  <c:v>13.856770833333332</c:v>
                </c:pt>
                <c:pt idx="6474">
                  <c:v>13.859375</c:v>
                </c:pt>
                <c:pt idx="6475">
                  <c:v>13.861979166666668</c:v>
                </c:pt>
                <c:pt idx="6476">
                  <c:v>13.864583333333332</c:v>
                </c:pt>
                <c:pt idx="6477">
                  <c:v>13.8671875</c:v>
                </c:pt>
                <c:pt idx="6478">
                  <c:v>13.869791666666668</c:v>
                </c:pt>
                <c:pt idx="6479">
                  <c:v>13.872395833333332</c:v>
                </c:pt>
                <c:pt idx="6480">
                  <c:v>13.875</c:v>
                </c:pt>
                <c:pt idx="6481">
                  <c:v>13.877604166666668</c:v>
                </c:pt>
                <c:pt idx="6482">
                  <c:v>13.880208333333332</c:v>
                </c:pt>
                <c:pt idx="6483">
                  <c:v>13.8828125</c:v>
                </c:pt>
                <c:pt idx="6484">
                  <c:v>13.885416666666668</c:v>
                </c:pt>
                <c:pt idx="6485">
                  <c:v>13.888020833333332</c:v>
                </c:pt>
                <c:pt idx="6486">
                  <c:v>13.890625</c:v>
                </c:pt>
                <c:pt idx="6487">
                  <c:v>13.893229166666668</c:v>
                </c:pt>
                <c:pt idx="6488">
                  <c:v>13.895833333333332</c:v>
                </c:pt>
                <c:pt idx="6489">
                  <c:v>13.8984375</c:v>
                </c:pt>
                <c:pt idx="6490">
                  <c:v>13.901041666666668</c:v>
                </c:pt>
                <c:pt idx="6491">
                  <c:v>13.903645833333332</c:v>
                </c:pt>
                <c:pt idx="6492">
                  <c:v>13.90625</c:v>
                </c:pt>
                <c:pt idx="6493">
                  <c:v>13.908854166666668</c:v>
                </c:pt>
                <c:pt idx="6494">
                  <c:v>13.911458333333332</c:v>
                </c:pt>
                <c:pt idx="6495">
                  <c:v>13.9140625</c:v>
                </c:pt>
                <c:pt idx="6496">
                  <c:v>13.916666666666668</c:v>
                </c:pt>
                <c:pt idx="6497">
                  <c:v>13.919270833333332</c:v>
                </c:pt>
                <c:pt idx="6498">
                  <c:v>13.921875</c:v>
                </c:pt>
                <c:pt idx="6499">
                  <c:v>13.924479166666668</c:v>
                </c:pt>
                <c:pt idx="6500">
                  <c:v>13.927083333333332</c:v>
                </c:pt>
                <c:pt idx="6501">
                  <c:v>13.9296875</c:v>
                </c:pt>
                <c:pt idx="6502">
                  <c:v>13.932291666666668</c:v>
                </c:pt>
                <c:pt idx="6503">
                  <c:v>13.934895833333332</c:v>
                </c:pt>
                <c:pt idx="6504">
                  <c:v>13.9375</c:v>
                </c:pt>
                <c:pt idx="6505">
                  <c:v>13.940104166666668</c:v>
                </c:pt>
                <c:pt idx="6506">
                  <c:v>13.942708333333332</c:v>
                </c:pt>
                <c:pt idx="6507">
                  <c:v>13.9453125</c:v>
                </c:pt>
                <c:pt idx="6508">
                  <c:v>13.947916666666668</c:v>
                </c:pt>
                <c:pt idx="6509">
                  <c:v>13.950520833333332</c:v>
                </c:pt>
                <c:pt idx="6510">
                  <c:v>13.953125</c:v>
                </c:pt>
                <c:pt idx="6511">
                  <c:v>13.955729166666668</c:v>
                </c:pt>
                <c:pt idx="6512">
                  <c:v>13.958333333333332</c:v>
                </c:pt>
                <c:pt idx="6513">
                  <c:v>13.9609375</c:v>
                </c:pt>
                <c:pt idx="6514">
                  <c:v>13.963541666666668</c:v>
                </c:pt>
                <c:pt idx="6515">
                  <c:v>13.966145833333332</c:v>
                </c:pt>
                <c:pt idx="6516">
                  <c:v>13.96875</c:v>
                </c:pt>
                <c:pt idx="6517">
                  <c:v>13.971354166666668</c:v>
                </c:pt>
                <c:pt idx="6518">
                  <c:v>13.973958333333332</c:v>
                </c:pt>
                <c:pt idx="6519">
                  <c:v>13.9765625</c:v>
                </c:pt>
                <c:pt idx="6520">
                  <c:v>13.979166666666668</c:v>
                </c:pt>
                <c:pt idx="6521">
                  <c:v>13.981770833333332</c:v>
                </c:pt>
                <c:pt idx="6522">
                  <c:v>13.984375</c:v>
                </c:pt>
                <c:pt idx="6523">
                  <c:v>13.986979166666668</c:v>
                </c:pt>
                <c:pt idx="6524">
                  <c:v>13.989583333333332</c:v>
                </c:pt>
                <c:pt idx="6525">
                  <c:v>13.9921875</c:v>
                </c:pt>
                <c:pt idx="6526">
                  <c:v>13.994791666666668</c:v>
                </c:pt>
                <c:pt idx="6527">
                  <c:v>13.997395833333332</c:v>
                </c:pt>
                <c:pt idx="6528">
                  <c:v>14</c:v>
                </c:pt>
                <c:pt idx="6529">
                  <c:v>14.002604166666668</c:v>
                </c:pt>
                <c:pt idx="6530">
                  <c:v>14.005208333333332</c:v>
                </c:pt>
                <c:pt idx="6531">
                  <c:v>14.0078125</c:v>
                </c:pt>
                <c:pt idx="6532">
                  <c:v>14.010416666666668</c:v>
                </c:pt>
                <c:pt idx="6533">
                  <c:v>14.013020833333332</c:v>
                </c:pt>
                <c:pt idx="6534">
                  <c:v>14.015625</c:v>
                </c:pt>
                <c:pt idx="6535">
                  <c:v>14.018229166666668</c:v>
                </c:pt>
                <c:pt idx="6536">
                  <c:v>14.020833333333332</c:v>
                </c:pt>
                <c:pt idx="6537">
                  <c:v>14.0234375</c:v>
                </c:pt>
                <c:pt idx="6538">
                  <c:v>14.026041666666668</c:v>
                </c:pt>
                <c:pt idx="6539">
                  <c:v>14.028645833333332</c:v>
                </c:pt>
                <c:pt idx="6540">
                  <c:v>14.03125</c:v>
                </c:pt>
                <c:pt idx="6541">
                  <c:v>14.033854166666668</c:v>
                </c:pt>
                <c:pt idx="6542">
                  <c:v>14.036458333333332</c:v>
                </c:pt>
                <c:pt idx="6543">
                  <c:v>14.0390625</c:v>
                </c:pt>
                <c:pt idx="6544">
                  <c:v>14.041666666666668</c:v>
                </c:pt>
                <c:pt idx="6545">
                  <c:v>14.044270833333332</c:v>
                </c:pt>
                <c:pt idx="6546">
                  <c:v>14.046875</c:v>
                </c:pt>
                <c:pt idx="6547">
                  <c:v>14.049479166666668</c:v>
                </c:pt>
                <c:pt idx="6548">
                  <c:v>14.052083333333332</c:v>
                </c:pt>
                <c:pt idx="6549">
                  <c:v>14.0546875</c:v>
                </c:pt>
                <c:pt idx="6550">
                  <c:v>14.057291666666668</c:v>
                </c:pt>
                <c:pt idx="6551">
                  <c:v>14.059895833333332</c:v>
                </c:pt>
                <c:pt idx="6552">
                  <c:v>14.0625</c:v>
                </c:pt>
                <c:pt idx="6553">
                  <c:v>14.065104166666668</c:v>
                </c:pt>
                <c:pt idx="6554">
                  <c:v>14.067708333333332</c:v>
                </c:pt>
                <c:pt idx="6555">
                  <c:v>14.0703125</c:v>
                </c:pt>
                <c:pt idx="6556">
                  <c:v>14.072916666666668</c:v>
                </c:pt>
                <c:pt idx="6557">
                  <c:v>14.075520833333332</c:v>
                </c:pt>
                <c:pt idx="6558">
                  <c:v>14.078125</c:v>
                </c:pt>
                <c:pt idx="6559">
                  <c:v>14.080729166666668</c:v>
                </c:pt>
                <c:pt idx="6560">
                  <c:v>14.083333333333332</c:v>
                </c:pt>
                <c:pt idx="6561">
                  <c:v>14.0859375</c:v>
                </c:pt>
                <c:pt idx="6562">
                  <c:v>14.088541666666668</c:v>
                </c:pt>
                <c:pt idx="6563">
                  <c:v>14.091145833333332</c:v>
                </c:pt>
                <c:pt idx="6564">
                  <c:v>14.09375</c:v>
                </c:pt>
                <c:pt idx="6565">
                  <c:v>14.096354166666668</c:v>
                </c:pt>
                <c:pt idx="6566">
                  <c:v>14.098958333333332</c:v>
                </c:pt>
                <c:pt idx="6567">
                  <c:v>14.1015625</c:v>
                </c:pt>
                <c:pt idx="6568">
                  <c:v>14.104166666666668</c:v>
                </c:pt>
                <c:pt idx="6569">
                  <c:v>14.106770833333332</c:v>
                </c:pt>
                <c:pt idx="6570">
                  <c:v>14.109375</c:v>
                </c:pt>
                <c:pt idx="6571">
                  <c:v>14.111979166666668</c:v>
                </c:pt>
                <c:pt idx="6572">
                  <c:v>14.114583333333332</c:v>
                </c:pt>
                <c:pt idx="6573">
                  <c:v>14.1171875</c:v>
                </c:pt>
                <c:pt idx="6574">
                  <c:v>14.119791666666668</c:v>
                </c:pt>
                <c:pt idx="6575">
                  <c:v>14.122395833333332</c:v>
                </c:pt>
                <c:pt idx="6576">
                  <c:v>14.125</c:v>
                </c:pt>
                <c:pt idx="6577">
                  <c:v>14.127604166666668</c:v>
                </c:pt>
                <c:pt idx="6578">
                  <c:v>14.130208333333332</c:v>
                </c:pt>
                <c:pt idx="6579">
                  <c:v>14.1328125</c:v>
                </c:pt>
                <c:pt idx="6580">
                  <c:v>14.135416666666668</c:v>
                </c:pt>
                <c:pt idx="6581">
                  <c:v>14.138020833333332</c:v>
                </c:pt>
                <c:pt idx="6582">
                  <c:v>14.140625</c:v>
                </c:pt>
                <c:pt idx="6583">
                  <c:v>14.143229166666668</c:v>
                </c:pt>
                <c:pt idx="6584">
                  <c:v>14.145833333333332</c:v>
                </c:pt>
                <c:pt idx="6585">
                  <c:v>14.1484375</c:v>
                </c:pt>
                <c:pt idx="6586">
                  <c:v>14.151041666666668</c:v>
                </c:pt>
                <c:pt idx="6587">
                  <c:v>14.153645833333332</c:v>
                </c:pt>
                <c:pt idx="6588">
                  <c:v>14.15625</c:v>
                </c:pt>
                <c:pt idx="6589">
                  <c:v>14.158854166666668</c:v>
                </c:pt>
                <c:pt idx="6590">
                  <c:v>14.161458333333332</c:v>
                </c:pt>
                <c:pt idx="6591">
                  <c:v>14.1640625</c:v>
                </c:pt>
                <c:pt idx="6592">
                  <c:v>14.166666666666668</c:v>
                </c:pt>
                <c:pt idx="6593">
                  <c:v>14.169270833333332</c:v>
                </c:pt>
                <c:pt idx="6594">
                  <c:v>14.171875</c:v>
                </c:pt>
                <c:pt idx="6595">
                  <c:v>14.174479166666668</c:v>
                </c:pt>
                <c:pt idx="6596">
                  <c:v>14.177083333333332</c:v>
                </c:pt>
                <c:pt idx="6597">
                  <c:v>14.1796875</c:v>
                </c:pt>
                <c:pt idx="6598">
                  <c:v>14.182291666666668</c:v>
                </c:pt>
                <c:pt idx="6599">
                  <c:v>14.184895833333332</c:v>
                </c:pt>
                <c:pt idx="6600">
                  <c:v>14.1875</c:v>
                </c:pt>
                <c:pt idx="6601">
                  <c:v>14.190104166666668</c:v>
                </c:pt>
                <c:pt idx="6602">
                  <c:v>14.192708333333332</c:v>
                </c:pt>
                <c:pt idx="6603">
                  <c:v>14.1953125</c:v>
                </c:pt>
                <c:pt idx="6604">
                  <c:v>14.197916666666668</c:v>
                </c:pt>
                <c:pt idx="6605">
                  <c:v>14.200520833333332</c:v>
                </c:pt>
                <c:pt idx="6606">
                  <c:v>14.203125</c:v>
                </c:pt>
                <c:pt idx="6607">
                  <c:v>14.205729166666668</c:v>
                </c:pt>
                <c:pt idx="6608">
                  <c:v>14.208333333333332</c:v>
                </c:pt>
                <c:pt idx="6609">
                  <c:v>14.2109375</c:v>
                </c:pt>
                <c:pt idx="6610">
                  <c:v>14.213541666666668</c:v>
                </c:pt>
                <c:pt idx="6611">
                  <c:v>14.216145833333332</c:v>
                </c:pt>
                <c:pt idx="6612">
                  <c:v>14.21875</c:v>
                </c:pt>
                <c:pt idx="6613">
                  <c:v>14.221354166666668</c:v>
                </c:pt>
                <c:pt idx="6614">
                  <c:v>14.223958333333332</c:v>
                </c:pt>
                <c:pt idx="6615">
                  <c:v>14.2265625</c:v>
                </c:pt>
                <c:pt idx="6616">
                  <c:v>14.229166666666668</c:v>
                </c:pt>
                <c:pt idx="6617">
                  <c:v>14.231770833333332</c:v>
                </c:pt>
                <c:pt idx="6618">
                  <c:v>14.234375</c:v>
                </c:pt>
                <c:pt idx="6619">
                  <c:v>14.236979166666668</c:v>
                </c:pt>
                <c:pt idx="6620">
                  <c:v>14.239583333333332</c:v>
                </c:pt>
                <c:pt idx="6621">
                  <c:v>14.2421875</c:v>
                </c:pt>
                <c:pt idx="6622">
                  <c:v>14.244791666666668</c:v>
                </c:pt>
                <c:pt idx="6623">
                  <c:v>14.247395833333332</c:v>
                </c:pt>
                <c:pt idx="6624">
                  <c:v>14.25</c:v>
                </c:pt>
                <c:pt idx="6625">
                  <c:v>14.252604166666668</c:v>
                </c:pt>
                <c:pt idx="6626">
                  <c:v>14.255208333333332</c:v>
                </c:pt>
                <c:pt idx="6627">
                  <c:v>14.2578125</c:v>
                </c:pt>
                <c:pt idx="6628">
                  <c:v>14.260416666666668</c:v>
                </c:pt>
                <c:pt idx="6629">
                  <c:v>14.263020833333332</c:v>
                </c:pt>
                <c:pt idx="6630">
                  <c:v>14.265625</c:v>
                </c:pt>
                <c:pt idx="6631">
                  <c:v>14.268229166666668</c:v>
                </c:pt>
                <c:pt idx="6632">
                  <c:v>14.270833333333332</c:v>
                </c:pt>
                <c:pt idx="6633">
                  <c:v>14.2734375</c:v>
                </c:pt>
                <c:pt idx="6634">
                  <c:v>14.276041666666668</c:v>
                </c:pt>
                <c:pt idx="6635">
                  <c:v>14.278645833333332</c:v>
                </c:pt>
                <c:pt idx="6636">
                  <c:v>14.28125</c:v>
                </c:pt>
                <c:pt idx="6637">
                  <c:v>14.283854166666668</c:v>
                </c:pt>
                <c:pt idx="6638">
                  <c:v>14.286458333333332</c:v>
                </c:pt>
                <c:pt idx="6639">
                  <c:v>14.2890625</c:v>
                </c:pt>
                <c:pt idx="6640">
                  <c:v>14.291666666666668</c:v>
                </c:pt>
                <c:pt idx="6641">
                  <c:v>14.294270833333332</c:v>
                </c:pt>
                <c:pt idx="6642">
                  <c:v>14.296875</c:v>
                </c:pt>
                <c:pt idx="6643">
                  <c:v>14.299479166666668</c:v>
                </c:pt>
                <c:pt idx="6644">
                  <c:v>14.302083333333332</c:v>
                </c:pt>
                <c:pt idx="6645">
                  <c:v>14.3046875</c:v>
                </c:pt>
                <c:pt idx="6646">
                  <c:v>14.307291666666668</c:v>
                </c:pt>
                <c:pt idx="6647">
                  <c:v>14.309895833333332</c:v>
                </c:pt>
                <c:pt idx="6648">
                  <c:v>14.3125</c:v>
                </c:pt>
                <c:pt idx="6649">
                  <c:v>14.315104166666668</c:v>
                </c:pt>
                <c:pt idx="6650">
                  <c:v>14.317708333333332</c:v>
                </c:pt>
                <c:pt idx="6651">
                  <c:v>14.3203125</c:v>
                </c:pt>
                <c:pt idx="6652">
                  <c:v>14.322916666666668</c:v>
                </c:pt>
                <c:pt idx="6653">
                  <c:v>14.325520833333332</c:v>
                </c:pt>
                <c:pt idx="6654">
                  <c:v>14.328125</c:v>
                </c:pt>
                <c:pt idx="6655">
                  <c:v>14.330729166666668</c:v>
                </c:pt>
                <c:pt idx="6656">
                  <c:v>14.333333333333332</c:v>
                </c:pt>
                <c:pt idx="6657">
                  <c:v>14.3359375</c:v>
                </c:pt>
                <c:pt idx="6658">
                  <c:v>14.338541666666668</c:v>
                </c:pt>
                <c:pt idx="6659">
                  <c:v>14.341145833333332</c:v>
                </c:pt>
                <c:pt idx="6660">
                  <c:v>14.34375</c:v>
                </c:pt>
                <c:pt idx="6661">
                  <c:v>14.346354166666668</c:v>
                </c:pt>
                <c:pt idx="6662">
                  <c:v>14.348958333333332</c:v>
                </c:pt>
                <c:pt idx="6663">
                  <c:v>14.3515625</c:v>
                </c:pt>
                <c:pt idx="6664">
                  <c:v>14.354166666666668</c:v>
                </c:pt>
                <c:pt idx="6665">
                  <c:v>14.356770833333332</c:v>
                </c:pt>
                <c:pt idx="6666">
                  <c:v>14.359375</c:v>
                </c:pt>
                <c:pt idx="6667">
                  <c:v>14.361979166666668</c:v>
                </c:pt>
                <c:pt idx="6668">
                  <c:v>14.364583333333332</c:v>
                </c:pt>
                <c:pt idx="6669">
                  <c:v>14.3671875</c:v>
                </c:pt>
                <c:pt idx="6670">
                  <c:v>14.369791666666668</c:v>
                </c:pt>
                <c:pt idx="6671">
                  <c:v>14.372395833333332</c:v>
                </c:pt>
                <c:pt idx="6672">
                  <c:v>14.375</c:v>
                </c:pt>
                <c:pt idx="6673">
                  <c:v>14.377604166666668</c:v>
                </c:pt>
                <c:pt idx="6674">
                  <c:v>14.380208333333332</c:v>
                </c:pt>
                <c:pt idx="6675">
                  <c:v>14.3828125</c:v>
                </c:pt>
                <c:pt idx="6676">
                  <c:v>14.385416666666668</c:v>
                </c:pt>
                <c:pt idx="6677">
                  <c:v>14.388020833333332</c:v>
                </c:pt>
                <c:pt idx="6678">
                  <c:v>14.390625</c:v>
                </c:pt>
                <c:pt idx="6679">
                  <c:v>14.393229166666668</c:v>
                </c:pt>
                <c:pt idx="6680">
                  <c:v>14.395833333333332</c:v>
                </c:pt>
                <c:pt idx="6681">
                  <c:v>14.3984375</c:v>
                </c:pt>
                <c:pt idx="6682">
                  <c:v>14.401041666666668</c:v>
                </c:pt>
                <c:pt idx="6683">
                  <c:v>14.403645833333332</c:v>
                </c:pt>
                <c:pt idx="6684">
                  <c:v>14.40625</c:v>
                </c:pt>
                <c:pt idx="6685">
                  <c:v>14.408854166666668</c:v>
                </c:pt>
                <c:pt idx="6686">
                  <c:v>14.411458333333332</c:v>
                </c:pt>
                <c:pt idx="6687">
                  <c:v>14.4140625</c:v>
                </c:pt>
                <c:pt idx="6688">
                  <c:v>14.416666666666668</c:v>
                </c:pt>
                <c:pt idx="6689">
                  <c:v>14.419270833333332</c:v>
                </c:pt>
                <c:pt idx="6690">
                  <c:v>14.421875</c:v>
                </c:pt>
                <c:pt idx="6691">
                  <c:v>14.424479166666668</c:v>
                </c:pt>
                <c:pt idx="6692">
                  <c:v>14.427083333333332</c:v>
                </c:pt>
                <c:pt idx="6693">
                  <c:v>14.4296875</c:v>
                </c:pt>
                <c:pt idx="6694">
                  <c:v>14.432291666666668</c:v>
                </c:pt>
                <c:pt idx="6695">
                  <c:v>14.434895833333332</c:v>
                </c:pt>
                <c:pt idx="6696">
                  <c:v>14.4375</c:v>
                </c:pt>
                <c:pt idx="6697">
                  <c:v>14.440104166666668</c:v>
                </c:pt>
                <c:pt idx="6698">
                  <c:v>14.442708333333332</c:v>
                </c:pt>
                <c:pt idx="6699">
                  <c:v>14.4453125</c:v>
                </c:pt>
                <c:pt idx="6700">
                  <c:v>14.447916666666668</c:v>
                </c:pt>
                <c:pt idx="6701">
                  <c:v>14.450520833333332</c:v>
                </c:pt>
                <c:pt idx="6702">
                  <c:v>14.453125</c:v>
                </c:pt>
                <c:pt idx="6703">
                  <c:v>14.455729166666668</c:v>
                </c:pt>
                <c:pt idx="6704">
                  <c:v>14.458333333333332</c:v>
                </c:pt>
                <c:pt idx="6705">
                  <c:v>14.4609375</c:v>
                </c:pt>
                <c:pt idx="6706">
                  <c:v>14.463541666666668</c:v>
                </c:pt>
                <c:pt idx="6707">
                  <c:v>14.466145833333332</c:v>
                </c:pt>
                <c:pt idx="6708">
                  <c:v>14.46875</c:v>
                </c:pt>
                <c:pt idx="6709">
                  <c:v>14.471354166666668</c:v>
                </c:pt>
                <c:pt idx="6710">
                  <c:v>14.473958333333332</c:v>
                </c:pt>
                <c:pt idx="6711">
                  <c:v>14.4765625</c:v>
                </c:pt>
                <c:pt idx="6712">
                  <c:v>14.479166666666668</c:v>
                </c:pt>
                <c:pt idx="6713">
                  <c:v>14.481770833333332</c:v>
                </c:pt>
                <c:pt idx="6714">
                  <c:v>14.484375</c:v>
                </c:pt>
                <c:pt idx="6715">
                  <c:v>14.486979166666668</c:v>
                </c:pt>
                <c:pt idx="6716">
                  <c:v>14.489583333333332</c:v>
                </c:pt>
                <c:pt idx="6717">
                  <c:v>14.4921875</c:v>
                </c:pt>
                <c:pt idx="6718">
                  <c:v>14.494791666666668</c:v>
                </c:pt>
                <c:pt idx="6719">
                  <c:v>14.497395833333332</c:v>
                </c:pt>
                <c:pt idx="6720">
                  <c:v>14.5</c:v>
                </c:pt>
                <c:pt idx="6721">
                  <c:v>14.502604166666668</c:v>
                </c:pt>
                <c:pt idx="6722">
                  <c:v>14.505208333333332</c:v>
                </c:pt>
                <c:pt idx="6723">
                  <c:v>14.5078125</c:v>
                </c:pt>
                <c:pt idx="6724">
                  <c:v>14.510416666666668</c:v>
                </c:pt>
                <c:pt idx="6725">
                  <c:v>14.513020833333332</c:v>
                </c:pt>
                <c:pt idx="6726">
                  <c:v>14.515625</c:v>
                </c:pt>
                <c:pt idx="6727">
                  <c:v>14.518229166666668</c:v>
                </c:pt>
                <c:pt idx="6728">
                  <c:v>14.520833333333332</c:v>
                </c:pt>
                <c:pt idx="6729">
                  <c:v>14.5234375</c:v>
                </c:pt>
                <c:pt idx="6730">
                  <c:v>14.526041666666668</c:v>
                </c:pt>
                <c:pt idx="6731">
                  <c:v>14.528645833333332</c:v>
                </c:pt>
                <c:pt idx="6732">
                  <c:v>14.53125</c:v>
                </c:pt>
                <c:pt idx="6733">
                  <c:v>14.533854166666668</c:v>
                </c:pt>
                <c:pt idx="6734">
                  <c:v>14.536458333333332</c:v>
                </c:pt>
                <c:pt idx="6735">
                  <c:v>14.5390625</c:v>
                </c:pt>
                <c:pt idx="6736">
                  <c:v>14.541666666666668</c:v>
                </c:pt>
                <c:pt idx="6737">
                  <c:v>14.544270833333332</c:v>
                </c:pt>
                <c:pt idx="6738">
                  <c:v>14.546875</c:v>
                </c:pt>
                <c:pt idx="6739">
                  <c:v>14.549479166666668</c:v>
                </c:pt>
                <c:pt idx="6740">
                  <c:v>14.552083333333332</c:v>
                </c:pt>
                <c:pt idx="6741">
                  <c:v>14.5546875</c:v>
                </c:pt>
                <c:pt idx="6742">
                  <c:v>14.557291666666668</c:v>
                </c:pt>
                <c:pt idx="6743">
                  <c:v>14.559895833333332</c:v>
                </c:pt>
                <c:pt idx="6744">
                  <c:v>14.5625</c:v>
                </c:pt>
                <c:pt idx="6745">
                  <c:v>14.565104166666668</c:v>
                </c:pt>
                <c:pt idx="6746">
                  <c:v>14.567708333333332</c:v>
                </c:pt>
                <c:pt idx="6747">
                  <c:v>14.5703125</c:v>
                </c:pt>
                <c:pt idx="6748">
                  <c:v>14.572916666666668</c:v>
                </c:pt>
                <c:pt idx="6749">
                  <c:v>14.575520833333332</c:v>
                </c:pt>
                <c:pt idx="6750">
                  <c:v>14.578125</c:v>
                </c:pt>
                <c:pt idx="6751">
                  <c:v>14.580729166666668</c:v>
                </c:pt>
                <c:pt idx="6752">
                  <c:v>14.583333333333332</c:v>
                </c:pt>
                <c:pt idx="6753">
                  <c:v>14.5859375</c:v>
                </c:pt>
                <c:pt idx="6754">
                  <c:v>14.588541666666668</c:v>
                </c:pt>
                <c:pt idx="6755">
                  <c:v>14.591145833333332</c:v>
                </c:pt>
                <c:pt idx="6756">
                  <c:v>14.59375</c:v>
                </c:pt>
                <c:pt idx="6757">
                  <c:v>14.596354166666668</c:v>
                </c:pt>
                <c:pt idx="6758">
                  <c:v>14.598958333333332</c:v>
                </c:pt>
                <c:pt idx="6759">
                  <c:v>14.6015625</c:v>
                </c:pt>
                <c:pt idx="6760">
                  <c:v>14.604166666666668</c:v>
                </c:pt>
                <c:pt idx="6761">
                  <c:v>14.606770833333332</c:v>
                </c:pt>
                <c:pt idx="6762">
                  <c:v>14.609375</c:v>
                </c:pt>
                <c:pt idx="6763">
                  <c:v>14.611979166666668</c:v>
                </c:pt>
                <c:pt idx="6764">
                  <c:v>14.614583333333332</c:v>
                </c:pt>
                <c:pt idx="6765">
                  <c:v>14.6171875</c:v>
                </c:pt>
                <c:pt idx="6766">
                  <c:v>14.619791666666668</c:v>
                </c:pt>
                <c:pt idx="6767">
                  <c:v>14.622395833333332</c:v>
                </c:pt>
                <c:pt idx="6768">
                  <c:v>14.625</c:v>
                </c:pt>
                <c:pt idx="6769">
                  <c:v>14.627604166666668</c:v>
                </c:pt>
                <c:pt idx="6770">
                  <c:v>14.630208333333332</c:v>
                </c:pt>
                <c:pt idx="6771">
                  <c:v>14.6328125</c:v>
                </c:pt>
                <c:pt idx="6772">
                  <c:v>14.635416666666668</c:v>
                </c:pt>
                <c:pt idx="6773">
                  <c:v>14.638020833333332</c:v>
                </c:pt>
                <c:pt idx="6774">
                  <c:v>14.640625</c:v>
                </c:pt>
                <c:pt idx="6775">
                  <c:v>14.643229166666668</c:v>
                </c:pt>
                <c:pt idx="6776">
                  <c:v>14.645833333333332</c:v>
                </c:pt>
                <c:pt idx="6777">
                  <c:v>14.6484375</c:v>
                </c:pt>
                <c:pt idx="6778">
                  <c:v>14.651041666666668</c:v>
                </c:pt>
                <c:pt idx="6779">
                  <c:v>14.653645833333332</c:v>
                </c:pt>
                <c:pt idx="6780">
                  <c:v>14.65625</c:v>
                </c:pt>
                <c:pt idx="6781">
                  <c:v>14.658854166666668</c:v>
                </c:pt>
                <c:pt idx="6782">
                  <c:v>14.661458333333332</c:v>
                </c:pt>
                <c:pt idx="6783">
                  <c:v>14.6640625</c:v>
                </c:pt>
                <c:pt idx="6784">
                  <c:v>14.666666666666668</c:v>
                </c:pt>
                <c:pt idx="6785">
                  <c:v>14.669270833333332</c:v>
                </c:pt>
                <c:pt idx="6786">
                  <c:v>14.671875</c:v>
                </c:pt>
                <c:pt idx="6787">
                  <c:v>14.674479166666668</c:v>
                </c:pt>
                <c:pt idx="6788">
                  <c:v>14.677083333333332</c:v>
                </c:pt>
                <c:pt idx="6789">
                  <c:v>14.6796875</c:v>
                </c:pt>
                <c:pt idx="6790">
                  <c:v>14.682291666666668</c:v>
                </c:pt>
                <c:pt idx="6791">
                  <c:v>14.684895833333332</c:v>
                </c:pt>
                <c:pt idx="6792">
                  <c:v>14.6875</c:v>
                </c:pt>
                <c:pt idx="6793">
                  <c:v>14.690104166666668</c:v>
                </c:pt>
                <c:pt idx="6794">
                  <c:v>14.692708333333332</c:v>
                </c:pt>
                <c:pt idx="6795">
                  <c:v>14.6953125</c:v>
                </c:pt>
                <c:pt idx="6796">
                  <c:v>14.697916666666668</c:v>
                </c:pt>
                <c:pt idx="6797">
                  <c:v>14.700520833333332</c:v>
                </c:pt>
                <c:pt idx="6798">
                  <c:v>14.703125</c:v>
                </c:pt>
                <c:pt idx="6799">
                  <c:v>14.705729166666668</c:v>
                </c:pt>
                <c:pt idx="6800">
                  <c:v>14.708333333333332</c:v>
                </c:pt>
                <c:pt idx="6801">
                  <c:v>14.7109375</c:v>
                </c:pt>
                <c:pt idx="6802">
                  <c:v>14.713541666666668</c:v>
                </c:pt>
                <c:pt idx="6803">
                  <c:v>14.716145833333332</c:v>
                </c:pt>
                <c:pt idx="6804">
                  <c:v>14.71875</c:v>
                </c:pt>
                <c:pt idx="6805">
                  <c:v>14.721354166666668</c:v>
                </c:pt>
                <c:pt idx="6806">
                  <c:v>14.723958333333332</c:v>
                </c:pt>
                <c:pt idx="6807">
                  <c:v>14.7265625</c:v>
                </c:pt>
                <c:pt idx="6808">
                  <c:v>14.729166666666668</c:v>
                </c:pt>
                <c:pt idx="6809">
                  <c:v>14.731770833333332</c:v>
                </c:pt>
                <c:pt idx="6810">
                  <c:v>14.734375</c:v>
                </c:pt>
                <c:pt idx="6811">
                  <c:v>14.736979166666668</c:v>
                </c:pt>
                <c:pt idx="6812">
                  <c:v>14.739583333333332</c:v>
                </c:pt>
                <c:pt idx="6813">
                  <c:v>14.7421875</c:v>
                </c:pt>
                <c:pt idx="6814">
                  <c:v>14.744791666666668</c:v>
                </c:pt>
                <c:pt idx="6815">
                  <c:v>14.747395833333332</c:v>
                </c:pt>
                <c:pt idx="6816">
                  <c:v>14.75</c:v>
                </c:pt>
                <c:pt idx="6817">
                  <c:v>14.752604166666668</c:v>
                </c:pt>
                <c:pt idx="6818">
                  <c:v>14.755208333333332</c:v>
                </c:pt>
                <c:pt idx="6819">
                  <c:v>14.7578125</c:v>
                </c:pt>
                <c:pt idx="6820">
                  <c:v>14.760416666666668</c:v>
                </c:pt>
                <c:pt idx="6821">
                  <c:v>14.763020833333332</c:v>
                </c:pt>
                <c:pt idx="6822">
                  <c:v>14.765625</c:v>
                </c:pt>
                <c:pt idx="6823">
                  <c:v>14.768229166666668</c:v>
                </c:pt>
                <c:pt idx="6824">
                  <c:v>14.770833333333332</c:v>
                </c:pt>
                <c:pt idx="6825">
                  <c:v>14.7734375</c:v>
                </c:pt>
                <c:pt idx="6826">
                  <c:v>14.776041666666668</c:v>
                </c:pt>
                <c:pt idx="6827">
                  <c:v>14.778645833333332</c:v>
                </c:pt>
                <c:pt idx="6828">
                  <c:v>14.78125</c:v>
                </c:pt>
                <c:pt idx="6829">
                  <c:v>14.783854166666668</c:v>
                </c:pt>
                <c:pt idx="6830">
                  <c:v>14.786458333333332</c:v>
                </c:pt>
                <c:pt idx="6831">
                  <c:v>14.7890625</c:v>
                </c:pt>
                <c:pt idx="6832">
                  <c:v>14.791666666666668</c:v>
                </c:pt>
                <c:pt idx="6833">
                  <c:v>14.794270833333332</c:v>
                </c:pt>
                <c:pt idx="6834">
                  <c:v>14.796875</c:v>
                </c:pt>
                <c:pt idx="6835">
                  <c:v>14.799479166666668</c:v>
                </c:pt>
                <c:pt idx="6836">
                  <c:v>14.802083333333332</c:v>
                </c:pt>
                <c:pt idx="6837">
                  <c:v>14.8046875</c:v>
                </c:pt>
                <c:pt idx="6838">
                  <c:v>14.807291666666668</c:v>
                </c:pt>
                <c:pt idx="6839">
                  <c:v>14.809895833333332</c:v>
                </c:pt>
                <c:pt idx="6840">
                  <c:v>14.8125</c:v>
                </c:pt>
                <c:pt idx="6841">
                  <c:v>14.815104166666668</c:v>
                </c:pt>
                <c:pt idx="6842">
                  <c:v>14.817708333333332</c:v>
                </c:pt>
                <c:pt idx="6843">
                  <c:v>14.8203125</c:v>
                </c:pt>
                <c:pt idx="6844">
                  <c:v>14.822916666666668</c:v>
                </c:pt>
                <c:pt idx="6845">
                  <c:v>14.825520833333332</c:v>
                </c:pt>
                <c:pt idx="6846">
                  <c:v>14.828125</c:v>
                </c:pt>
                <c:pt idx="6847">
                  <c:v>14.830729166666668</c:v>
                </c:pt>
                <c:pt idx="6848">
                  <c:v>14.833333333333332</c:v>
                </c:pt>
                <c:pt idx="6849">
                  <c:v>14.8359375</c:v>
                </c:pt>
                <c:pt idx="6850">
                  <c:v>14.838541666666668</c:v>
                </c:pt>
                <c:pt idx="6851">
                  <c:v>14.841145833333332</c:v>
                </c:pt>
                <c:pt idx="6852">
                  <c:v>14.84375</c:v>
                </c:pt>
                <c:pt idx="6853">
                  <c:v>14.846354166666668</c:v>
                </c:pt>
                <c:pt idx="6854">
                  <c:v>14.848958333333332</c:v>
                </c:pt>
                <c:pt idx="6855">
                  <c:v>14.8515625</c:v>
                </c:pt>
                <c:pt idx="6856">
                  <c:v>14.854166666666668</c:v>
                </c:pt>
                <c:pt idx="6857">
                  <c:v>14.856770833333332</c:v>
                </c:pt>
                <c:pt idx="6858">
                  <c:v>14.859375</c:v>
                </c:pt>
                <c:pt idx="6859">
                  <c:v>14.861979166666668</c:v>
                </c:pt>
                <c:pt idx="6860">
                  <c:v>14.864583333333332</c:v>
                </c:pt>
                <c:pt idx="6861">
                  <c:v>14.8671875</c:v>
                </c:pt>
                <c:pt idx="6862">
                  <c:v>14.869791666666668</c:v>
                </c:pt>
                <c:pt idx="6863">
                  <c:v>14.872395833333332</c:v>
                </c:pt>
                <c:pt idx="6864">
                  <c:v>14.875</c:v>
                </c:pt>
                <c:pt idx="6865">
                  <c:v>14.877604166666668</c:v>
                </c:pt>
                <c:pt idx="6866">
                  <c:v>14.880208333333332</c:v>
                </c:pt>
                <c:pt idx="6867">
                  <c:v>14.8828125</c:v>
                </c:pt>
                <c:pt idx="6868">
                  <c:v>14.885416666666668</c:v>
                </c:pt>
                <c:pt idx="6869">
                  <c:v>14.888020833333332</c:v>
                </c:pt>
                <c:pt idx="6870">
                  <c:v>14.890625</c:v>
                </c:pt>
                <c:pt idx="6871">
                  <c:v>14.893229166666668</c:v>
                </c:pt>
                <c:pt idx="6872">
                  <c:v>14.895833333333332</c:v>
                </c:pt>
                <c:pt idx="6873">
                  <c:v>14.8984375</c:v>
                </c:pt>
                <c:pt idx="6874">
                  <c:v>14.901041666666668</c:v>
                </c:pt>
                <c:pt idx="6875">
                  <c:v>14.903645833333332</c:v>
                </c:pt>
                <c:pt idx="6876">
                  <c:v>14.90625</c:v>
                </c:pt>
                <c:pt idx="6877">
                  <c:v>14.908854166666668</c:v>
                </c:pt>
                <c:pt idx="6878">
                  <c:v>14.911458333333332</c:v>
                </c:pt>
                <c:pt idx="6879">
                  <c:v>14.9140625</c:v>
                </c:pt>
                <c:pt idx="6880">
                  <c:v>14.916666666666668</c:v>
                </c:pt>
                <c:pt idx="6881">
                  <c:v>14.919270833333332</c:v>
                </c:pt>
                <c:pt idx="6882">
                  <c:v>14.921875</c:v>
                </c:pt>
                <c:pt idx="6883">
                  <c:v>14.924479166666668</c:v>
                </c:pt>
                <c:pt idx="6884">
                  <c:v>14.927083333333332</c:v>
                </c:pt>
                <c:pt idx="6885">
                  <c:v>14.9296875</c:v>
                </c:pt>
                <c:pt idx="6886">
                  <c:v>14.932291666666668</c:v>
                </c:pt>
                <c:pt idx="6887">
                  <c:v>14.934895833333332</c:v>
                </c:pt>
                <c:pt idx="6888">
                  <c:v>14.9375</c:v>
                </c:pt>
                <c:pt idx="6889">
                  <c:v>14.940104166666668</c:v>
                </c:pt>
                <c:pt idx="6890">
                  <c:v>14.942708333333332</c:v>
                </c:pt>
                <c:pt idx="6891">
                  <c:v>14.9453125</c:v>
                </c:pt>
                <c:pt idx="6892">
                  <c:v>14.947916666666668</c:v>
                </c:pt>
                <c:pt idx="6893">
                  <c:v>14.950520833333332</c:v>
                </c:pt>
                <c:pt idx="6894">
                  <c:v>14.953125</c:v>
                </c:pt>
                <c:pt idx="6895">
                  <c:v>14.955729166666668</c:v>
                </c:pt>
                <c:pt idx="6896">
                  <c:v>14.958333333333332</c:v>
                </c:pt>
                <c:pt idx="6897">
                  <c:v>14.9609375</c:v>
                </c:pt>
                <c:pt idx="6898">
                  <c:v>14.963541666666668</c:v>
                </c:pt>
                <c:pt idx="6899">
                  <c:v>14.966145833333332</c:v>
                </c:pt>
                <c:pt idx="6900">
                  <c:v>14.96875</c:v>
                </c:pt>
                <c:pt idx="6901">
                  <c:v>14.971354166666668</c:v>
                </c:pt>
                <c:pt idx="6902">
                  <c:v>14.973958333333332</c:v>
                </c:pt>
                <c:pt idx="6903">
                  <c:v>14.9765625</c:v>
                </c:pt>
                <c:pt idx="6904">
                  <c:v>14.979166666666668</c:v>
                </c:pt>
                <c:pt idx="6905">
                  <c:v>14.981770833333332</c:v>
                </c:pt>
                <c:pt idx="6906">
                  <c:v>14.984375</c:v>
                </c:pt>
                <c:pt idx="6907">
                  <c:v>14.986979166666668</c:v>
                </c:pt>
                <c:pt idx="6908">
                  <c:v>14.989583333333332</c:v>
                </c:pt>
                <c:pt idx="6909">
                  <c:v>14.9921875</c:v>
                </c:pt>
                <c:pt idx="6910">
                  <c:v>14.994791666666668</c:v>
                </c:pt>
                <c:pt idx="6911">
                  <c:v>14.997395833333332</c:v>
                </c:pt>
                <c:pt idx="6912">
                  <c:v>15</c:v>
                </c:pt>
                <c:pt idx="6913">
                  <c:v>15.002604166666668</c:v>
                </c:pt>
                <c:pt idx="6914">
                  <c:v>15.005208333333332</c:v>
                </c:pt>
                <c:pt idx="6915">
                  <c:v>15.0078125</c:v>
                </c:pt>
                <c:pt idx="6916">
                  <c:v>15.010416666666668</c:v>
                </c:pt>
                <c:pt idx="6917">
                  <c:v>15.013020833333332</c:v>
                </c:pt>
                <c:pt idx="6918">
                  <c:v>15.015625</c:v>
                </c:pt>
                <c:pt idx="6919">
                  <c:v>15.018229166666668</c:v>
                </c:pt>
                <c:pt idx="6920">
                  <c:v>15.020833333333332</c:v>
                </c:pt>
                <c:pt idx="6921">
                  <c:v>15.0234375</c:v>
                </c:pt>
                <c:pt idx="6922">
                  <c:v>15.026041666666668</c:v>
                </c:pt>
                <c:pt idx="6923">
                  <c:v>15.028645833333332</c:v>
                </c:pt>
                <c:pt idx="6924">
                  <c:v>15.03125</c:v>
                </c:pt>
                <c:pt idx="6925">
                  <c:v>15.033854166666668</c:v>
                </c:pt>
                <c:pt idx="6926">
                  <c:v>15.036458333333332</c:v>
                </c:pt>
                <c:pt idx="6927">
                  <c:v>15.0390625</c:v>
                </c:pt>
                <c:pt idx="6928">
                  <c:v>15.041666666666668</c:v>
                </c:pt>
                <c:pt idx="6929">
                  <c:v>15.044270833333332</c:v>
                </c:pt>
                <c:pt idx="6930">
                  <c:v>15.046875</c:v>
                </c:pt>
                <c:pt idx="6931">
                  <c:v>15.049479166666668</c:v>
                </c:pt>
                <c:pt idx="6932">
                  <c:v>15.052083333333332</c:v>
                </c:pt>
                <c:pt idx="6933">
                  <c:v>15.0546875</c:v>
                </c:pt>
                <c:pt idx="6934">
                  <c:v>15.057291666666668</c:v>
                </c:pt>
                <c:pt idx="6935">
                  <c:v>15.059895833333332</c:v>
                </c:pt>
                <c:pt idx="6936">
                  <c:v>15.0625</c:v>
                </c:pt>
                <c:pt idx="6937">
                  <c:v>15.065104166666668</c:v>
                </c:pt>
                <c:pt idx="6938">
                  <c:v>15.067708333333332</c:v>
                </c:pt>
                <c:pt idx="6939">
                  <c:v>15.0703125</c:v>
                </c:pt>
                <c:pt idx="6940">
                  <c:v>15.072916666666668</c:v>
                </c:pt>
                <c:pt idx="6941">
                  <c:v>15.075520833333332</c:v>
                </c:pt>
                <c:pt idx="6942">
                  <c:v>15.078125</c:v>
                </c:pt>
                <c:pt idx="6943">
                  <c:v>15.080729166666668</c:v>
                </c:pt>
                <c:pt idx="6944">
                  <c:v>15.083333333333332</c:v>
                </c:pt>
                <c:pt idx="6945">
                  <c:v>15.0859375</c:v>
                </c:pt>
                <c:pt idx="6946">
                  <c:v>15.088541666666668</c:v>
                </c:pt>
                <c:pt idx="6947">
                  <c:v>15.091145833333332</c:v>
                </c:pt>
                <c:pt idx="6948">
                  <c:v>15.09375</c:v>
                </c:pt>
                <c:pt idx="6949">
                  <c:v>15.096354166666668</c:v>
                </c:pt>
                <c:pt idx="6950">
                  <c:v>15.098958333333332</c:v>
                </c:pt>
                <c:pt idx="6951">
                  <c:v>15.1015625</c:v>
                </c:pt>
                <c:pt idx="6952">
                  <c:v>15.104166666666668</c:v>
                </c:pt>
                <c:pt idx="6953">
                  <c:v>15.106770833333332</c:v>
                </c:pt>
                <c:pt idx="6954">
                  <c:v>15.109375</c:v>
                </c:pt>
                <c:pt idx="6955">
                  <c:v>15.111979166666668</c:v>
                </c:pt>
                <c:pt idx="6956">
                  <c:v>15.114583333333332</c:v>
                </c:pt>
                <c:pt idx="6957">
                  <c:v>15.1171875</c:v>
                </c:pt>
                <c:pt idx="6958">
                  <c:v>15.119791666666668</c:v>
                </c:pt>
                <c:pt idx="6959">
                  <c:v>15.122395833333332</c:v>
                </c:pt>
                <c:pt idx="6960">
                  <c:v>15.125</c:v>
                </c:pt>
                <c:pt idx="6961">
                  <c:v>15.127604166666668</c:v>
                </c:pt>
                <c:pt idx="6962">
                  <c:v>15.130208333333332</c:v>
                </c:pt>
                <c:pt idx="6963">
                  <c:v>15.1328125</c:v>
                </c:pt>
                <c:pt idx="6964">
                  <c:v>15.135416666666668</c:v>
                </c:pt>
                <c:pt idx="6965">
                  <c:v>15.138020833333332</c:v>
                </c:pt>
                <c:pt idx="6966">
                  <c:v>15.140625</c:v>
                </c:pt>
                <c:pt idx="6967">
                  <c:v>15.143229166666668</c:v>
                </c:pt>
                <c:pt idx="6968">
                  <c:v>15.145833333333332</c:v>
                </c:pt>
                <c:pt idx="6969">
                  <c:v>15.1484375</c:v>
                </c:pt>
                <c:pt idx="6970">
                  <c:v>15.151041666666668</c:v>
                </c:pt>
                <c:pt idx="6971">
                  <c:v>15.153645833333332</c:v>
                </c:pt>
                <c:pt idx="6972">
                  <c:v>15.15625</c:v>
                </c:pt>
                <c:pt idx="6973">
                  <c:v>15.158854166666668</c:v>
                </c:pt>
                <c:pt idx="6974">
                  <c:v>15.161458333333332</c:v>
                </c:pt>
                <c:pt idx="6975">
                  <c:v>15.1640625</c:v>
                </c:pt>
                <c:pt idx="6976">
                  <c:v>15.166666666666668</c:v>
                </c:pt>
                <c:pt idx="6977">
                  <c:v>15.169270833333332</c:v>
                </c:pt>
                <c:pt idx="6978">
                  <c:v>15.171875</c:v>
                </c:pt>
                <c:pt idx="6979">
                  <c:v>15.174479166666668</c:v>
                </c:pt>
                <c:pt idx="6980">
                  <c:v>15.177083333333332</c:v>
                </c:pt>
                <c:pt idx="6981">
                  <c:v>15.1796875</c:v>
                </c:pt>
                <c:pt idx="6982">
                  <c:v>15.182291666666668</c:v>
                </c:pt>
                <c:pt idx="6983">
                  <c:v>15.184895833333332</c:v>
                </c:pt>
                <c:pt idx="6984">
                  <c:v>15.1875</c:v>
                </c:pt>
                <c:pt idx="6985">
                  <c:v>15.190104166666668</c:v>
                </c:pt>
                <c:pt idx="6986">
                  <c:v>15.192708333333332</c:v>
                </c:pt>
                <c:pt idx="6987">
                  <c:v>15.1953125</c:v>
                </c:pt>
                <c:pt idx="6988">
                  <c:v>15.197916666666668</c:v>
                </c:pt>
                <c:pt idx="6989">
                  <c:v>15.200520833333332</c:v>
                </c:pt>
                <c:pt idx="6990">
                  <c:v>15.203125</c:v>
                </c:pt>
                <c:pt idx="6991">
                  <c:v>15.205729166666668</c:v>
                </c:pt>
                <c:pt idx="6992">
                  <c:v>15.208333333333332</c:v>
                </c:pt>
                <c:pt idx="6993">
                  <c:v>15.2109375</c:v>
                </c:pt>
                <c:pt idx="6994">
                  <c:v>15.213541666666668</c:v>
                </c:pt>
                <c:pt idx="6995">
                  <c:v>15.216145833333332</c:v>
                </c:pt>
                <c:pt idx="6996">
                  <c:v>15.21875</c:v>
                </c:pt>
                <c:pt idx="6997">
                  <c:v>15.221354166666668</c:v>
                </c:pt>
                <c:pt idx="6998">
                  <c:v>15.223958333333332</c:v>
                </c:pt>
                <c:pt idx="6999">
                  <c:v>15.2265625</c:v>
                </c:pt>
                <c:pt idx="7000">
                  <c:v>15.229166666666668</c:v>
                </c:pt>
                <c:pt idx="7001">
                  <c:v>15.231770833333332</c:v>
                </c:pt>
                <c:pt idx="7002">
                  <c:v>15.234375</c:v>
                </c:pt>
                <c:pt idx="7003">
                  <c:v>15.236979166666668</c:v>
                </c:pt>
                <c:pt idx="7004">
                  <c:v>15.239583333333332</c:v>
                </c:pt>
                <c:pt idx="7005">
                  <c:v>15.2421875</c:v>
                </c:pt>
                <c:pt idx="7006">
                  <c:v>15.244791666666668</c:v>
                </c:pt>
                <c:pt idx="7007">
                  <c:v>15.247395833333332</c:v>
                </c:pt>
                <c:pt idx="7008">
                  <c:v>15.25</c:v>
                </c:pt>
                <c:pt idx="7009">
                  <c:v>15.252604166666668</c:v>
                </c:pt>
                <c:pt idx="7010">
                  <c:v>15.255208333333332</c:v>
                </c:pt>
                <c:pt idx="7011">
                  <c:v>15.2578125</c:v>
                </c:pt>
                <c:pt idx="7012">
                  <c:v>15.260416666666668</c:v>
                </c:pt>
                <c:pt idx="7013">
                  <c:v>15.263020833333332</c:v>
                </c:pt>
                <c:pt idx="7014">
                  <c:v>15.265625</c:v>
                </c:pt>
                <c:pt idx="7015">
                  <c:v>15.268229166666668</c:v>
                </c:pt>
                <c:pt idx="7016">
                  <c:v>15.270833333333332</c:v>
                </c:pt>
                <c:pt idx="7017">
                  <c:v>15.2734375</c:v>
                </c:pt>
                <c:pt idx="7018">
                  <c:v>15.276041666666668</c:v>
                </c:pt>
                <c:pt idx="7019">
                  <c:v>15.278645833333332</c:v>
                </c:pt>
                <c:pt idx="7020">
                  <c:v>15.28125</c:v>
                </c:pt>
                <c:pt idx="7021">
                  <c:v>15.283854166666668</c:v>
                </c:pt>
                <c:pt idx="7022">
                  <c:v>15.286458333333332</c:v>
                </c:pt>
                <c:pt idx="7023">
                  <c:v>15.2890625</c:v>
                </c:pt>
                <c:pt idx="7024">
                  <c:v>15.291666666666668</c:v>
                </c:pt>
                <c:pt idx="7025">
                  <c:v>15.294270833333332</c:v>
                </c:pt>
                <c:pt idx="7026">
                  <c:v>15.296875</c:v>
                </c:pt>
                <c:pt idx="7027">
                  <c:v>15.299479166666668</c:v>
                </c:pt>
                <c:pt idx="7028">
                  <c:v>15.302083333333332</c:v>
                </c:pt>
                <c:pt idx="7029">
                  <c:v>15.3046875</c:v>
                </c:pt>
                <c:pt idx="7030">
                  <c:v>15.307291666666668</c:v>
                </c:pt>
                <c:pt idx="7031">
                  <c:v>15.309895833333332</c:v>
                </c:pt>
                <c:pt idx="7032">
                  <c:v>15.3125</c:v>
                </c:pt>
                <c:pt idx="7033">
                  <c:v>15.315104166666668</c:v>
                </c:pt>
                <c:pt idx="7034">
                  <c:v>15.317708333333332</c:v>
                </c:pt>
                <c:pt idx="7035">
                  <c:v>15.3203125</c:v>
                </c:pt>
                <c:pt idx="7036">
                  <c:v>15.322916666666668</c:v>
                </c:pt>
                <c:pt idx="7037">
                  <c:v>15.325520833333332</c:v>
                </c:pt>
                <c:pt idx="7038">
                  <c:v>15.328125</c:v>
                </c:pt>
                <c:pt idx="7039">
                  <c:v>15.330729166666668</c:v>
                </c:pt>
                <c:pt idx="7040">
                  <c:v>15.333333333333332</c:v>
                </c:pt>
                <c:pt idx="7041">
                  <c:v>15.3359375</c:v>
                </c:pt>
                <c:pt idx="7042">
                  <c:v>15.338541666666668</c:v>
                </c:pt>
                <c:pt idx="7043">
                  <c:v>15.341145833333332</c:v>
                </c:pt>
                <c:pt idx="7044">
                  <c:v>15.34375</c:v>
                </c:pt>
                <c:pt idx="7045">
                  <c:v>15.346354166666668</c:v>
                </c:pt>
                <c:pt idx="7046">
                  <c:v>15.348958333333332</c:v>
                </c:pt>
                <c:pt idx="7047">
                  <c:v>15.3515625</c:v>
                </c:pt>
                <c:pt idx="7048">
                  <c:v>15.354166666666668</c:v>
                </c:pt>
                <c:pt idx="7049">
                  <c:v>15.356770833333332</c:v>
                </c:pt>
                <c:pt idx="7050">
                  <c:v>15.359375</c:v>
                </c:pt>
                <c:pt idx="7051">
                  <c:v>15.361979166666668</c:v>
                </c:pt>
                <c:pt idx="7052">
                  <c:v>15.364583333333332</c:v>
                </c:pt>
                <c:pt idx="7053">
                  <c:v>15.3671875</c:v>
                </c:pt>
                <c:pt idx="7054">
                  <c:v>15.369791666666668</c:v>
                </c:pt>
                <c:pt idx="7055">
                  <c:v>15.372395833333332</c:v>
                </c:pt>
                <c:pt idx="7056">
                  <c:v>15.375</c:v>
                </c:pt>
                <c:pt idx="7057">
                  <c:v>15.377604166666668</c:v>
                </c:pt>
                <c:pt idx="7058">
                  <c:v>15.380208333333332</c:v>
                </c:pt>
                <c:pt idx="7059">
                  <c:v>15.3828125</c:v>
                </c:pt>
                <c:pt idx="7060">
                  <c:v>15.385416666666668</c:v>
                </c:pt>
                <c:pt idx="7061">
                  <c:v>15.388020833333332</c:v>
                </c:pt>
                <c:pt idx="7062">
                  <c:v>15.390625</c:v>
                </c:pt>
                <c:pt idx="7063">
                  <c:v>15.393229166666668</c:v>
                </c:pt>
                <c:pt idx="7064">
                  <c:v>15.395833333333332</c:v>
                </c:pt>
                <c:pt idx="7065">
                  <c:v>15.3984375</c:v>
                </c:pt>
                <c:pt idx="7066">
                  <c:v>15.401041666666668</c:v>
                </c:pt>
                <c:pt idx="7067">
                  <c:v>15.403645833333332</c:v>
                </c:pt>
                <c:pt idx="7068">
                  <c:v>15.40625</c:v>
                </c:pt>
                <c:pt idx="7069">
                  <c:v>15.408854166666668</c:v>
                </c:pt>
                <c:pt idx="7070">
                  <c:v>15.411458333333332</c:v>
                </c:pt>
                <c:pt idx="7071">
                  <c:v>15.4140625</c:v>
                </c:pt>
                <c:pt idx="7072">
                  <c:v>15.416666666666668</c:v>
                </c:pt>
                <c:pt idx="7073">
                  <c:v>15.419270833333332</c:v>
                </c:pt>
                <c:pt idx="7074">
                  <c:v>15.421875</c:v>
                </c:pt>
                <c:pt idx="7075">
                  <c:v>15.424479166666668</c:v>
                </c:pt>
                <c:pt idx="7076">
                  <c:v>15.427083333333332</c:v>
                </c:pt>
                <c:pt idx="7077">
                  <c:v>15.4296875</c:v>
                </c:pt>
                <c:pt idx="7078">
                  <c:v>15.432291666666668</c:v>
                </c:pt>
                <c:pt idx="7079">
                  <c:v>15.434895833333332</c:v>
                </c:pt>
                <c:pt idx="7080">
                  <c:v>15.4375</c:v>
                </c:pt>
                <c:pt idx="7081">
                  <c:v>15.440104166666668</c:v>
                </c:pt>
                <c:pt idx="7082">
                  <c:v>15.442708333333332</c:v>
                </c:pt>
                <c:pt idx="7083">
                  <c:v>15.4453125</c:v>
                </c:pt>
                <c:pt idx="7084">
                  <c:v>15.447916666666668</c:v>
                </c:pt>
                <c:pt idx="7085">
                  <c:v>15.450520833333332</c:v>
                </c:pt>
                <c:pt idx="7086">
                  <c:v>15.453125</c:v>
                </c:pt>
                <c:pt idx="7087">
                  <c:v>15.455729166666668</c:v>
                </c:pt>
                <c:pt idx="7088">
                  <c:v>15.458333333333332</c:v>
                </c:pt>
                <c:pt idx="7089">
                  <c:v>15.4609375</c:v>
                </c:pt>
                <c:pt idx="7090">
                  <c:v>15.463541666666668</c:v>
                </c:pt>
                <c:pt idx="7091">
                  <c:v>15.466145833333332</c:v>
                </c:pt>
                <c:pt idx="7092">
                  <c:v>15.46875</c:v>
                </c:pt>
                <c:pt idx="7093">
                  <c:v>15.471354166666668</c:v>
                </c:pt>
                <c:pt idx="7094">
                  <c:v>15.473958333333332</c:v>
                </c:pt>
                <c:pt idx="7095">
                  <c:v>15.4765625</c:v>
                </c:pt>
                <c:pt idx="7096">
                  <c:v>15.479166666666668</c:v>
                </c:pt>
                <c:pt idx="7097">
                  <c:v>15.481770833333332</c:v>
                </c:pt>
                <c:pt idx="7098">
                  <c:v>15.484375</c:v>
                </c:pt>
                <c:pt idx="7099">
                  <c:v>15.486979166666668</c:v>
                </c:pt>
                <c:pt idx="7100">
                  <c:v>15.489583333333332</c:v>
                </c:pt>
                <c:pt idx="7101">
                  <c:v>15.4921875</c:v>
                </c:pt>
                <c:pt idx="7102">
                  <c:v>15.494791666666668</c:v>
                </c:pt>
                <c:pt idx="7103">
                  <c:v>15.497395833333332</c:v>
                </c:pt>
                <c:pt idx="7104">
                  <c:v>15.5</c:v>
                </c:pt>
                <c:pt idx="7105">
                  <c:v>15.502604166666668</c:v>
                </c:pt>
                <c:pt idx="7106">
                  <c:v>15.505208333333332</c:v>
                </c:pt>
                <c:pt idx="7107">
                  <c:v>15.5078125</c:v>
                </c:pt>
                <c:pt idx="7108">
                  <c:v>15.510416666666668</c:v>
                </c:pt>
                <c:pt idx="7109">
                  <c:v>15.513020833333332</c:v>
                </c:pt>
                <c:pt idx="7110">
                  <c:v>15.515625</c:v>
                </c:pt>
                <c:pt idx="7111">
                  <c:v>15.518229166666668</c:v>
                </c:pt>
                <c:pt idx="7112">
                  <c:v>15.520833333333332</c:v>
                </c:pt>
                <c:pt idx="7113">
                  <c:v>15.5234375</c:v>
                </c:pt>
                <c:pt idx="7114">
                  <c:v>15.526041666666668</c:v>
                </c:pt>
                <c:pt idx="7115">
                  <c:v>15.528645833333332</c:v>
                </c:pt>
                <c:pt idx="7116">
                  <c:v>15.53125</c:v>
                </c:pt>
                <c:pt idx="7117">
                  <c:v>15.533854166666668</c:v>
                </c:pt>
                <c:pt idx="7118">
                  <c:v>15.536458333333332</c:v>
                </c:pt>
                <c:pt idx="7119">
                  <c:v>15.5390625</c:v>
                </c:pt>
                <c:pt idx="7120">
                  <c:v>15.541666666666668</c:v>
                </c:pt>
                <c:pt idx="7121">
                  <c:v>15.544270833333332</c:v>
                </c:pt>
                <c:pt idx="7122">
                  <c:v>15.546875</c:v>
                </c:pt>
                <c:pt idx="7123">
                  <c:v>15.549479166666668</c:v>
                </c:pt>
                <c:pt idx="7124">
                  <c:v>15.552083333333332</c:v>
                </c:pt>
                <c:pt idx="7125">
                  <c:v>15.5546875</c:v>
                </c:pt>
                <c:pt idx="7126">
                  <c:v>15.557291666666668</c:v>
                </c:pt>
                <c:pt idx="7127">
                  <c:v>15.559895833333332</c:v>
                </c:pt>
                <c:pt idx="7128">
                  <c:v>15.5625</c:v>
                </c:pt>
                <c:pt idx="7129">
                  <c:v>15.565104166666668</c:v>
                </c:pt>
                <c:pt idx="7130">
                  <c:v>15.567708333333332</c:v>
                </c:pt>
                <c:pt idx="7131">
                  <c:v>15.5703125</c:v>
                </c:pt>
                <c:pt idx="7132">
                  <c:v>15.572916666666668</c:v>
                </c:pt>
                <c:pt idx="7133">
                  <c:v>15.575520833333332</c:v>
                </c:pt>
                <c:pt idx="7134">
                  <c:v>15.578125</c:v>
                </c:pt>
                <c:pt idx="7135">
                  <c:v>15.580729166666668</c:v>
                </c:pt>
                <c:pt idx="7136">
                  <c:v>15.583333333333332</c:v>
                </c:pt>
                <c:pt idx="7137">
                  <c:v>15.5859375</c:v>
                </c:pt>
                <c:pt idx="7138">
                  <c:v>15.588541666666668</c:v>
                </c:pt>
                <c:pt idx="7139">
                  <c:v>15.591145833333332</c:v>
                </c:pt>
                <c:pt idx="7140">
                  <c:v>15.59375</c:v>
                </c:pt>
                <c:pt idx="7141">
                  <c:v>15.596354166666668</c:v>
                </c:pt>
                <c:pt idx="7142">
                  <c:v>15.598958333333332</c:v>
                </c:pt>
                <c:pt idx="7143">
                  <c:v>15.6015625</c:v>
                </c:pt>
                <c:pt idx="7144">
                  <c:v>15.604166666666668</c:v>
                </c:pt>
                <c:pt idx="7145">
                  <c:v>15.606770833333332</c:v>
                </c:pt>
                <c:pt idx="7146">
                  <c:v>15.609375</c:v>
                </c:pt>
                <c:pt idx="7147">
                  <c:v>15.611979166666668</c:v>
                </c:pt>
                <c:pt idx="7148">
                  <c:v>15.614583333333332</c:v>
                </c:pt>
                <c:pt idx="7149">
                  <c:v>15.6171875</c:v>
                </c:pt>
                <c:pt idx="7150">
                  <c:v>15.619791666666668</c:v>
                </c:pt>
                <c:pt idx="7151">
                  <c:v>15.622395833333332</c:v>
                </c:pt>
                <c:pt idx="7152">
                  <c:v>15.625</c:v>
                </c:pt>
                <c:pt idx="7153">
                  <c:v>15.627604166666668</c:v>
                </c:pt>
                <c:pt idx="7154">
                  <c:v>15.630208333333332</c:v>
                </c:pt>
                <c:pt idx="7155">
                  <c:v>15.6328125</c:v>
                </c:pt>
                <c:pt idx="7156">
                  <c:v>15.635416666666668</c:v>
                </c:pt>
                <c:pt idx="7157">
                  <c:v>15.638020833333332</c:v>
                </c:pt>
                <c:pt idx="7158">
                  <c:v>15.640625</c:v>
                </c:pt>
                <c:pt idx="7159">
                  <c:v>15.643229166666668</c:v>
                </c:pt>
                <c:pt idx="7160">
                  <c:v>15.645833333333332</c:v>
                </c:pt>
                <c:pt idx="7161">
                  <c:v>15.6484375</c:v>
                </c:pt>
                <c:pt idx="7162">
                  <c:v>15.651041666666668</c:v>
                </c:pt>
                <c:pt idx="7163">
                  <c:v>15.653645833333332</c:v>
                </c:pt>
                <c:pt idx="7164">
                  <c:v>15.65625</c:v>
                </c:pt>
                <c:pt idx="7165">
                  <c:v>15.658854166666668</c:v>
                </c:pt>
                <c:pt idx="7166">
                  <c:v>15.661458333333332</c:v>
                </c:pt>
                <c:pt idx="7167">
                  <c:v>15.6640625</c:v>
                </c:pt>
                <c:pt idx="7168">
                  <c:v>15.666666666666668</c:v>
                </c:pt>
                <c:pt idx="7169">
                  <c:v>15.669270833333332</c:v>
                </c:pt>
                <c:pt idx="7170">
                  <c:v>15.671875</c:v>
                </c:pt>
                <c:pt idx="7171">
                  <c:v>15.674479166666668</c:v>
                </c:pt>
                <c:pt idx="7172">
                  <c:v>15.677083333333332</c:v>
                </c:pt>
                <c:pt idx="7173">
                  <c:v>15.6796875</c:v>
                </c:pt>
                <c:pt idx="7174">
                  <c:v>15.682291666666668</c:v>
                </c:pt>
                <c:pt idx="7175">
                  <c:v>15.684895833333332</c:v>
                </c:pt>
                <c:pt idx="7176">
                  <c:v>15.6875</c:v>
                </c:pt>
                <c:pt idx="7177">
                  <c:v>15.690104166666668</c:v>
                </c:pt>
                <c:pt idx="7178">
                  <c:v>15.692708333333332</c:v>
                </c:pt>
                <c:pt idx="7179">
                  <c:v>15.6953125</c:v>
                </c:pt>
                <c:pt idx="7180">
                  <c:v>15.697916666666668</c:v>
                </c:pt>
                <c:pt idx="7181">
                  <c:v>15.700520833333332</c:v>
                </c:pt>
                <c:pt idx="7182">
                  <c:v>15.703125</c:v>
                </c:pt>
                <c:pt idx="7183">
                  <c:v>15.705729166666668</c:v>
                </c:pt>
                <c:pt idx="7184">
                  <c:v>15.708333333333332</c:v>
                </c:pt>
                <c:pt idx="7185">
                  <c:v>15.7109375</c:v>
                </c:pt>
                <c:pt idx="7186">
                  <c:v>15.713541666666668</c:v>
                </c:pt>
                <c:pt idx="7187">
                  <c:v>15.716145833333332</c:v>
                </c:pt>
                <c:pt idx="7188">
                  <c:v>15.71875</c:v>
                </c:pt>
                <c:pt idx="7189">
                  <c:v>15.721354166666668</c:v>
                </c:pt>
                <c:pt idx="7190">
                  <c:v>15.723958333333332</c:v>
                </c:pt>
                <c:pt idx="7191">
                  <c:v>15.7265625</c:v>
                </c:pt>
                <c:pt idx="7192">
                  <c:v>15.729166666666668</c:v>
                </c:pt>
                <c:pt idx="7193">
                  <c:v>15.731770833333332</c:v>
                </c:pt>
                <c:pt idx="7194">
                  <c:v>15.734375</c:v>
                </c:pt>
                <c:pt idx="7195">
                  <c:v>15.736979166666668</c:v>
                </c:pt>
                <c:pt idx="7196">
                  <c:v>15.739583333333332</c:v>
                </c:pt>
                <c:pt idx="7197">
                  <c:v>15.7421875</c:v>
                </c:pt>
                <c:pt idx="7198">
                  <c:v>15.744791666666668</c:v>
                </c:pt>
                <c:pt idx="7199">
                  <c:v>15.747395833333332</c:v>
                </c:pt>
                <c:pt idx="7200">
                  <c:v>15.75</c:v>
                </c:pt>
                <c:pt idx="7201">
                  <c:v>15.752604166666668</c:v>
                </c:pt>
                <c:pt idx="7202">
                  <c:v>15.755208333333332</c:v>
                </c:pt>
                <c:pt idx="7203">
                  <c:v>15.7578125</c:v>
                </c:pt>
                <c:pt idx="7204">
                  <c:v>15.760416666666668</c:v>
                </c:pt>
                <c:pt idx="7205">
                  <c:v>15.763020833333332</c:v>
                </c:pt>
                <c:pt idx="7206">
                  <c:v>15.765625</c:v>
                </c:pt>
                <c:pt idx="7207">
                  <c:v>15.768229166666668</c:v>
                </c:pt>
                <c:pt idx="7208">
                  <c:v>15.770833333333332</c:v>
                </c:pt>
                <c:pt idx="7209">
                  <c:v>15.7734375</c:v>
                </c:pt>
                <c:pt idx="7210">
                  <c:v>15.776041666666668</c:v>
                </c:pt>
                <c:pt idx="7211">
                  <c:v>15.778645833333332</c:v>
                </c:pt>
                <c:pt idx="7212">
                  <c:v>15.78125</c:v>
                </c:pt>
                <c:pt idx="7213">
                  <c:v>15.783854166666668</c:v>
                </c:pt>
                <c:pt idx="7214">
                  <c:v>15.786458333333332</c:v>
                </c:pt>
                <c:pt idx="7215">
                  <c:v>15.7890625</c:v>
                </c:pt>
                <c:pt idx="7216">
                  <c:v>15.791666666666668</c:v>
                </c:pt>
                <c:pt idx="7217">
                  <c:v>15.794270833333332</c:v>
                </c:pt>
                <c:pt idx="7218">
                  <c:v>15.796875</c:v>
                </c:pt>
                <c:pt idx="7219">
                  <c:v>15.799479166666668</c:v>
                </c:pt>
                <c:pt idx="7220">
                  <c:v>15.802083333333332</c:v>
                </c:pt>
                <c:pt idx="7221">
                  <c:v>15.8046875</c:v>
                </c:pt>
                <c:pt idx="7222">
                  <c:v>15.807291666666668</c:v>
                </c:pt>
                <c:pt idx="7223">
                  <c:v>15.809895833333332</c:v>
                </c:pt>
                <c:pt idx="7224">
                  <c:v>15.8125</c:v>
                </c:pt>
                <c:pt idx="7225">
                  <c:v>15.815104166666668</c:v>
                </c:pt>
                <c:pt idx="7226">
                  <c:v>15.817708333333332</c:v>
                </c:pt>
                <c:pt idx="7227">
                  <c:v>15.8203125</c:v>
                </c:pt>
                <c:pt idx="7228">
                  <c:v>15.822916666666668</c:v>
                </c:pt>
                <c:pt idx="7229">
                  <c:v>15.825520833333332</c:v>
                </c:pt>
                <c:pt idx="7230">
                  <c:v>15.828125</c:v>
                </c:pt>
                <c:pt idx="7231">
                  <c:v>15.830729166666668</c:v>
                </c:pt>
                <c:pt idx="7232">
                  <c:v>15.833333333333332</c:v>
                </c:pt>
                <c:pt idx="7233">
                  <c:v>15.8359375</c:v>
                </c:pt>
                <c:pt idx="7234">
                  <c:v>15.838541666666668</c:v>
                </c:pt>
                <c:pt idx="7235">
                  <c:v>15.841145833333332</c:v>
                </c:pt>
                <c:pt idx="7236">
                  <c:v>15.84375</c:v>
                </c:pt>
                <c:pt idx="7237">
                  <c:v>15.846354166666668</c:v>
                </c:pt>
                <c:pt idx="7238">
                  <c:v>15.848958333333332</c:v>
                </c:pt>
                <c:pt idx="7239">
                  <c:v>15.8515625</c:v>
                </c:pt>
                <c:pt idx="7240">
                  <c:v>15.854166666666668</c:v>
                </c:pt>
                <c:pt idx="7241">
                  <c:v>15.856770833333332</c:v>
                </c:pt>
                <c:pt idx="7242">
                  <c:v>15.859375</c:v>
                </c:pt>
                <c:pt idx="7243">
                  <c:v>15.861979166666668</c:v>
                </c:pt>
                <c:pt idx="7244">
                  <c:v>15.864583333333332</c:v>
                </c:pt>
                <c:pt idx="7245">
                  <c:v>15.8671875</c:v>
                </c:pt>
                <c:pt idx="7246">
                  <c:v>15.869791666666668</c:v>
                </c:pt>
                <c:pt idx="7247">
                  <c:v>15.872395833333332</c:v>
                </c:pt>
                <c:pt idx="7248">
                  <c:v>15.875</c:v>
                </c:pt>
                <c:pt idx="7249">
                  <c:v>15.877604166666668</c:v>
                </c:pt>
                <c:pt idx="7250">
                  <c:v>15.880208333333332</c:v>
                </c:pt>
                <c:pt idx="7251">
                  <c:v>15.8828125</c:v>
                </c:pt>
                <c:pt idx="7252">
                  <c:v>15.885416666666668</c:v>
                </c:pt>
                <c:pt idx="7253">
                  <c:v>15.888020833333332</c:v>
                </c:pt>
                <c:pt idx="7254">
                  <c:v>15.890625</c:v>
                </c:pt>
                <c:pt idx="7255">
                  <c:v>15.893229166666668</c:v>
                </c:pt>
                <c:pt idx="7256">
                  <c:v>15.895833333333332</c:v>
                </c:pt>
                <c:pt idx="7257">
                  <c:v>15.8984375</c:v>
                </c:pt>
                <c:pt idx="7258">
                  <c:v>15.901041666666668</c:v>
                </c:pt>
                <c:pt idx="7259">
                  <c:v>15.903645833333332</c:v>
                </c:pt>
                <c:pt idx="7260">
                  <c:v>15.90625</c:v>
                </c:pt>
                <c:pt idx="7261">
                  <c:v>15.908854166666668</c:v>
                </c:pt>
                <c:pt idx="7262">
                  <c:v>15.911458333333332</c:v>
                </c:pt>
                <c:pt idx="7263">
                  <c:v>15.9140625</c:v>
                </c:pt>
                <c:pt idx="7264">
                  <c:v>15.916666666666668</c:v>
                </c:pt>
                <c:pt idx="7265">
                  <c:v>15.919270833333332</c:v>
                </c:pt>
                <c:pt idx="7266">
                  <c:v>15.921875</c:v>
                </c:pt>
                <c:pt idx="7267">
                  <c:v>15.924479166666668</c:v>
                </c:pt>
                <c:pt idx="7268">
                  <c:v>15.927083333333332</c:v>
                </c:pt>
                <c:pt idx="7269">
                  <c:v>15.9296875</c:v>
                </c:pt>
                <c:pt idx="7270">
                  <c:v>15.932291666666668</c:v>
                </c:pt>
                <c:pt idx="7271">
                  <c:v>15.934895833333332</c:v>
                </c:pt>
                <c:pt idx="7272">
                  <c:v>15.9375</c:v>
                </c:pt>
                <c:pt idx="7273">
                  <c:v>15.940104166666668</c:v>
                </c:pt>
                <c:pt idx="7274">
                  <c:v>15.942708333333332</c:v>
                </c:pt>
                <c:pt idx="7275">
                  <c:v>15.9453125</c:v>
                </c:pt>
                <c:pt idx="7276">
                  <c:v>15.947916666666668</c:v>
                </c:pt>
                <c:pt idx="7277">
                  <c:v>15.950520833333332</c:v>
                </c:pt>
                <c:pt idx="7278">
                  <c:v>15.953125</c:v>
                </c:pt>
                <c:pt idx="7279">
                  <c:v>15.955729166666668</c:v>
                </c:pt>
                <c:pt idx="7280">
                  <c:v>15.958333333333332</c:v>
                </c:pt>
                <c:pt idx="7281">
                  <c:v>15.9609375</c:v>
                </c:pt>
                <c:pt idx="7282">
                  <c:v>15.963541666666668</c:v>
                </c:pt>
                <c:pt idx="7283">
                  <c:v>15.966145833333332</c:v>
                </c:pt>
                <c:pt idx="7284">
                  <c:v>15.96875</c:v>
                </c:pt>
                <c:pt idx="7285">
                  <c:v>15.971354166666668</c:v>
                </c:pt>
                <c:pt idx="7286">
                  <c:v>15.973958333333332</c:v>
                </c:pt>
                <c:pt idx="7287">
                  <c:v>15.9765625</c:v>
                </c:pt>
                <c:pt idx="7288">
                  <c:v>15.979166666666668</c:v>
                </c:pt>
                <c:pt idx="7289">
                  <c:v>15.981770833333332</c:v>
                </c:pt>
                <c:pt idx="7290">
                  <c:v>15.984375</c:v>
                </c:pt>
                <c:pt idx="7291">
                  <c:v>15.986979166666668</c:v>
                </c:pt>
                <c:pt idx="7292">
                  <c:v>15.989583333333332</c:v>
                </c:pt>
                <c:pt idx="7293">
                  <c:v>15.9921875</c:v>
                </c:pt>
                <c:pt idx="7294">
                  <c:v>15.994791666666668</c:v>
                </c:pt>
                <c:pt idx="7295">
                  <c:v>15.997395833333332</c:v>
                </c:pt>
                <c:pt idx="7296">
                  <c:v>16</c:v>
                </c:pt>
                <c:pt idx="7297">
                  <c:v>16.002604166666668</c:v>
                </c:pt>
                <c:pt idx="7298">
                  <c:v>16.005208333333332</c:v>
                </c:pt>
                <c:pt idx="7299">
                  <c:v>16.0078125</c:v>
                </c:pt>
                <c:pt idx="7300">
                  <c:v>16.010416666666668</c:v>
                </c:pt>
                <c:pt idx="7301">
                  <c:v>16.013020833333332</c:v>
                </c:pt>
                <c:pt idx="7302">
                  <c:v>16.015625</c:v>
                </c:pt>
                <c:pt idx="7303">
                  <c:v>16.018229166666668</c:v>
                </c:pt>
                <c:pt idx="7304">
                  <c:v>16.020833333333332</c:v>
                </c:pt>
                <c:pt idx="7305">
                  <c:v>16.0234375</c:v>
                </c:pt>
                <c:pt idx="7306">
                  <c:v>16.026041666666668</c:v>
                </c:pt>
                <c:pt idx="7307">
                  <c:v>16.028645833333332</c:v>
                </c:pt>
                <c:pt idx="7308">
                  <c:v>16.03125</c:v>
                </c:pt>
                <c:pt idx="7309">
                  <c:v>16.033854166666668</c:v>
                </c:pt>
                <c:pt idx="7310">
                  <c:v>16.036458333333332</c:v>
                </c:pt>
                <c:pt idx="7311">
                  <c:v>16.0390625</c:v>
                </c:pt>
                <c:pt idx="7312">
                  <c:v>16.041666666666668</c:v>
                </c:pt>
                <c:pt idx="7313">
                  <c:v>16.044270833333332</c:v>
                </c:pt>
                <c:pt idx="7314">
                  <c:v>16.046875</c:v>
                </c:pt>
                <c:pt idx="7315">
                  <c:v>16.049479166666668</c:v>
                </c:pt>
                <c:pt idx="7316">
                  <c:v>16.052083333333332</c:v>
                </c:pt>
                <c:pt idx="7317">
                  <c:v>16.0546875</c:v>
                </c:pt>
                <c:pt idx="7318">
                  <c:v>16.057291666666668</c:v>
                </c:pt>
                <c:pt idx="7319">
                  <c:v>16.059895833333332</c:v>
                </c:pt>
                <c:pt idx="7320">
                  <c:v>16.0625</c:v>
                </c:pt>
                <c:pt idx="7321">
                  <c:v>16.065104166666668</c:v>
                </c:pt>
                <c:pt idx="7322">
                  <c:v>16.067708333333332</c:v>
                </c:pt>
                <c:pt idx="7323">
                  <c:v>16.0703125</c:v>
                </c:pt>
                <c:pt idx="7324">
                  <c:v>16.072916666666668</c:v>
                </c:pt>
                <c:pt idx="7325">
                  <c:v>16.075520833333332</c:v>
                </c:pt>
                <c:pt idx="7326">
                  <c:v>16.078125</c:v>
                </c:pt>
                <c:pt idx="7327">
                  <c:v>16.080729166666668</c:v>
                </c:pt>
                <c:pt idx="7328">
                  <c:v>16.083333333333332</c:v>
                </c:pt>
                <c:pt idx="7329">
                  <c:v>16.0859375</c:v>
                </c:pt>
                <c:pt idx="7330">
                  <c:v>16.088541666666668</c:v>
                </c:pt>
                <c:pt idx="7331">
                  <c:v>16.091145833333332</c:v>
                </c:pt>
                <c:pt idx="7332">
                  <c:v>16.09375</c:v>
                </c:pt>
                <c:pt idx="7333">
                  <c:v>16.096354166666668</c:v>
                </c:pt>
                <c:pt idx="7334">
                  <c:v>16.098958333333332</c:v>
                </c:pt>
                <c:pt idx="7335">
                  <c:v>16.1015625</c:v>
                </c:pt>
                <c:pt idx="7336">
                  <c:v>16.104166666666668</c:v>
                </c:pt>
                <c:pt idx="7337">
                  <c:v>16.106770833333332</c:v>
                </c:pt>
                <c:pt idx="7338">
                  <c:v>16.109375</c:v>
                </c:pt>
                <c:pt idx="7339">
                  <c:v>16.111979166666668</c:v>
                </c:pt>
                <c:pt idx="7340">
                  <c:v>16.114583333333332</c:v>
                </c:pt>
                <c:pt idx="7341">
                  <c:v>16.1171875</c:v>
                </c:pt>
                <c:pt idx="7342">
                  <c:v>16.119791666666668</c:v>
                </c:pt>
                <c:pt idx="7343">
                  <c:v>16.122395833333332</c:v>
                </c:pt>
                <c:pt idx="7344">
                  <c:v>16.125</c:v>
                </c:pt>
                <c:pt idx="7345">
                  <c:v>16.127604166666668</c:v>
                </c:pt>
                <c:pt idx="7346">
                  <c:v>16.130208333333332</c:v>
                </c:pt>
                <c:pt idx="7347">
                  <c:v>16.1328125</c:v>
                </c:pt>
                <c:pt idx="7348">
                  <c:v>16.135416666666668</c:v>
                </c:pt>
                <c:pt idx="7349">
                  <c:v>16.138020833333332</c:v>
                </c:pt>
                <c:pt idx="7350">
                  <c:v>16.140625</c:v>
                </c:pt>
                <c:pt idx="7351">
                  <c:v>16.143229166666668</c:v>
                </c:pt>
                <c:pt idx="7352">
                  <c:v>16.145833333333332</c:v>
                </c:pt>
                <c:pt idx="7353">
                  <c:v>16.1484375</c:v>
                </c:pt>
                <c:pt idx="7354">
                  <c:v>16.151041666666668</c:v>
                </c:pt>
                <c:pt idx="7355">
                  <c:v>16.153645833333332</c:v>
                </c:pt>
                <c:pt idx="7356">
                  <c:v>16.15625</c:v>
                </c:pt>
                <c:pt idx="7357">
                  <c:v>16.158854166666668</c:v>
                </c:pt>
                <c:pt idx="7358">
                  <c:v>16.161458333333332</c:v>
                </c:pt>
                <c:pt idx="7359">
                  <c:v>16.1640625</c:v>
                </c:pt>
                <c:pt idx="7360">
                  <c:v>16.166666666666668</c:v>
                </c:pt>
                <c:pt idx="7361">
                  <c:v>16.169270833333332</c:v>
                </c:pt>
                <c:pt idx="7362">
                  <c:v>16.171875</c:v>
                </c:pt>
                <c:pt idx="7363">
                  <c:v>16.174479166666668</c:v>
                </c:pt>
                <c:pt idx="7364">
                  <c:v>16.177083333333332</c:v>
                </c:pt>
                <c:pt idx="7365">
                  <c:v>16.1796875</c:v>
                </c:pt>
                <c:pt idx="7366">
                  <c:v>16.182291666666668</c:v>
                </c:pt>
                <c:pt idx="7367">
                  <c:v>16.184895833333332</c:v>
                </c:pt>
                <c:pt idx="7368">
                  <c:v>16.1875</c:v>
                </c:pt>
                <c:pt idx="7369">
                  <c:v>16.190104166666668</c:v>
                </c:pt>
                <c:pt idx="7370">
                  <c:v>16.192708333333332</c:v>
                </c:pt>
                <c:pt idx="7371">
                  <c:v>16.1953125</c:v>
                </c:pt>
                <c:pt idx="7372">
                  <c:v>16.197916666666668</c:v>
                </c:pt>
                <c:pt idx="7373">
                  <c:v>16.200520833333332</c:v>
                </c:pt>
                <c:pt idx="7374">
                  <c:v>16.203125</c:v>
                </c:pt>
                <c:pt idx="7375">
                  <c:v>16.205729166666668</c:v>
                </c:pt>
                <c:pt idx="7376">
                  <c:v>16.208333333333332</c:v>
                </c:pt>
                <c:pt idx="7377">
                  <c:v>16.2109375</c:v>
                </c:pt>
                <c:pt idx="7378">
                  <c:v>16.213541666666668</c:v>
                </c:pt>
                <c:pt idx="7379">
                  <c:v>16.216145833333332</c:v>
                </c:pt>
                <c:pt idx="7380">
                  <c:v>16.21875</c:v>
                </c:pt>
                <c:pt idx="7381">
                  <c:v>16.221354166666668</c:v>
                </c:pt>
                <c:pt idx="7382">
                  <c:v>16.223958333333332</c:v>
                </c:pt>
                <c:pt idx="7383">
                  <c:v>16.2265625</c:v>
                </c:pt>
                <c:pt idx="7384">
                  <c:v>16.229166666666668</c:v>
                </c:pt>
                <c:pt idx="7385">
                  <c:v>16.231770833333332</c:v>
                </c:pt>
                <c:pt idx="7386">
                  <c:v>16.234375</c:v>
                </c:pt>
                <c:pt idx="7387">
                  <c:v>16.236979166666668</c:v>
                </c:pt>
                <c:pt idx="7388">
                  <c:v>16.239583333333332</c:v>
                </c:pt>
                <c:pt idx="7389">
                  <c:v>16.2421875</c:v>
                </c:pt>
                <c:pt idx="7390">
                  <c:v>16.244791666666668</c:v>
                </c:pt>
                <c:pt idx="7391">
                  <c:v>16.247395833333332</c:v>
                </c:pt>
                <c:pt idx="7392">
                  <c:v>16.25</c:v>
                </c:pt>
                <c:pt idx="7393">
                  <c:v>16.252604166666668</c:v>
                </c:pt>
                <c:pt idx="7394">
                  <c:v>16.255208333333332</c:v>
                </c:pt>
                <c:pt idx="7395">
                  <c:v>16.2578125</c:v>
                </c:pt>
                <c:pt idx="7396">
                  <c:v>16.260416666666668</c:v>
                </c:pt>
                <c:pt idx="7397">
                  <c:v>16.263020833333332</c:v>
                </c:pt>
                <c:pt idx="7398">
                  <c:v>16.265625</c:v>
                </c:pt>
                <c:pt idx="7399">
                  <c:v>16.268229166666668</c:v>
                </c:pt>
                <c:pt idx="7400">
                  <c:v>16.270833333333332</c:v>
                </c:pt>
                <c:pt idx="7401">
                  <c:v>16.2734375</c:v>
                </c:pt>
                <c:pt idx="7402">
                  <c:v>16.276041666666668</c:v>
                </c:pt>
                <c:pt idx="7403">
                  <c:v>16.278645833333332</c:v>
                </c:pt>
                <c:pt idx="7404">
                  <c:v>16.28125</c:v>
                </c:pt>
                <c:pt idx="7405">
                  <c:v>16.283854166666668</c:v>
                </c:pt>
                <c:pt idx="7406">
                  <c:v>16.286458333333332</c:v>
                </c:pt>
                <c:pt idx="7407">
                  <c:v>16.2890625</c:v>
                </c:pt>
                <c:pt idx="7408">
                  <c:v>16.291666666666668</c:v>
                </c:pt>
                <c:pt idx="7409">
                  <c:v>16.294270833333332</c:v>
                </c:pt>
                <c:pt idx="7410">
                  <c:v>16.296875</c:v>
                </c:pt>
                <c:pt idx="7411">
                  <c:v>16.299479166666668</c:v>
                </c:pt>
                <c:pt idx="7412">
                  <c:v>16.302083333333332</c:v>
                </c:pt>
                <c:pt idx="7413">
                  <c:v>16.3046875</c:v>
                </c:pt>
                <c:pt idx="7414">
                  <c:v>16.307291666666668</c:v>
                </c:pt>
                <c:pt idx="7415">
                  <c:v>16.309895833333332</c:v>
                </c:pt>
                <c:pt idx="7416">
                  <c:v>16.3125</c:v>
                </c:pt>
                <c:pt idx="7417">
                  <c:v>16.315104166666668</c:v>
                </c:pt>
                <c:pt idx="7418">
                  <c:v>16.317708333333332</c:v>
                </c:pt>
                <c:pt idx="7419">
                  <c:v>16.3203125</c:v>
                </c:pt>
                <c:pt idx="7420">
                  <c:v>16.322916666666668</c:v>
                </c:pt>
                <c:pt idx="7421">
                  <c:v>16.325520833333332</c:v>
                </c:pt>
                <c:pt idx="7422">
                  <c:v>16.328125</c:v>
                </c:pt>
                <c:pt idx="7423">
                  <c:v>16.330729166666668</c:v>
                </c:pt>
                <c:pt idx="7424">
                  <c:v>16.333333333333332</c:v>
                </c:pt>
                <c:pt idx="7425">
                  <c:v>16.3359375</c:v>
                </c:pt>
                <c:pt idx="7426">
                  <c:v>16.338541666666668</c:v>
                </c:pt>
                <c:pt idx="7427">
                  <c:v>16.341145833333332</c:v>
                </c:pt>
                <c:pt idx="7428">
                  <c:v>16.34375</c:v>
                </c:pt>
                <c:pt idx="7429">
                  <c:v>16.346354166666668</c:v>
                </c:pt>
                <c:pt idx="7430">
                  <c:v>16.348958333333332</c:v>
                </c:pt>
                <c:pt idx="7431">
                  <c:v>16.3515625</c:v>
                </c:pt>
                <c:pt idx="7432">
                  <c:v>16.354166666666668</c:v>
                </c:pt>
                <c:pt idx="7433">
                  <c:v>16.356770833333332</c:v>
                </c:pt>
                <c:pt idx="7434">
                  <c:v>16.359375</c:v>
                </c:pt>
                <c:pt idx="7435">
                  <c:v>16.361979166666668</c:v>
                </c:pt>
                <c:pt idx="7436">
                  <c:v>16.364583333333332</c:v>
                </c:pt>
                <c:pt idx="7437">
                  <c:v>16.3671875</c:v>
                </c:pt>
                <c:pt idx="7438">
                  <c:v>16.369791666666668</c:v>
                </c:pt>
                <c:pt idx="7439">
                  <c:v>16.372395833333332</c:v>
                </c:pt>
                <c:pt idx="7440">
                  <c:v>16.375</c:v>
                </c:pt>
                <c:pt idx="7441">
                  <c:v>16.377604166666668</c:v>
                </c:pt>
                <c:pt idx="7442">
                  <c:v>16.380208333333332</c:v>
                </c:pt>
                <c:pt idx="7443">
                  <c:v>16.3828125</c:v>
                </c:pt>
                <c:pt idx="7444">
                  <c:v>16.385416666666668</c:v>
                </c:pt>
                <c:pt idx="7445">
                  <c:v>16.388020833333332</c:v>
                </c:pt>
                <c:pt idx="7446">
                  <c:v>16.390625</c:v>
                </c:pt>
                <c:pt idx="7447">
                  <c:v>16.393229166666668</c:v>
                </c:pt>
                <c:pt idx="7448">
                  <c:v>16.395833333333332</c:v>
                </c:pt>
                <c:pt idx="7449">
                  <c:v>16.3984375</c:v>
                </c:pt>
                <c:pt idx="7450">
                  <c:v>16.401041666666668</c:v>
                </c:pt>
                <c:pt idx="7451">
                  <c:v>16.403645833333332</c:v>
                </c:pt>
                <c:pt idx="7452">
                  <c:v>16.40625</c:v>
                </c:pt>
                <c:pt idx="7453">
                  <c:v>16.408854166666668</c:v>
                </c:pt>
                <c:pt idx="7454">
                  <c:v>16.411458333333332</c:v>
                </c:pt>
                <c:pt idx="7455">
                  <c:v>16.4140625</c:v>
                </c:pt>
                <c:pt idx="7456">
                  <c:v>16.416666666666668</c:v>
                </c:pt>
                <c:pt idx="7457">
                  <c:v>16.419270833333332</c:v>
                </c:pt>
                <c:pt idx="7458">
                  <c:v>16.421875</c:v>
                </c:pt>
                <c:pt idx="7459">
                  <c:v>16.424479166666668</c:v>
                </c:pt>
                <c:pt idx="7460">
                  <c:v>16.427083333333332</c:v>
                </c:pt>
                <c:pt idx="7461">
                  <c:v>16.4296875</c:v>
                </c:pt>
                <c:pt idx="7462">
                  <c:v>16.432291666666668</c:v>
                </c:pt>
                <c:pt idx="7463">
                  <c:v>16.434895833333332</c:v>
                </c:pt>
                <c:pt idx="7464">
                  <c:v>16.4375</c:v>
                </c:pt>
                <c:pt idx="7465">
                  <c:v>16.440104166666668</c:v>
                </c:pt>
                <c:pt idx="7466">
                  <c:v>16.442708333333332</c:v>
                </c:pt>
                <c:pt idx="7467">
                  <c:v>16.4453125</c:v>
                </c:pt>
                <c:pt idx="7468">
                  <c:v>16.447916666666668</c:v>
                </c:pt>
                <c:pt idx="7469">
                  <c:v>16.450520833333332</c:v>
                </c:pt>
                <c:pt idx="7470">
                  <c:v>16.453125</c:v>
                </c:pt>
                <c:pt idx="7471">
                  <c:v>16.455729166666668</c:v>
                </c:pt>
                <c:pt idx="7472">
                  <c:v>16.458333333333332</c:v>
                </c:pt>
                <c:pt idx="7473">
                  <c:v>16.4609375</c:v>
                </c:pt>
                <c:pt idx="7474">
                  <c:v>16.463541666666668</c:v>
                </c:pt>
                <c:pt idx="7475">
                  <c:v>16.466145833333332</c:v>
                </c:pt>
                <c:pt idx="7476">
                  <c:v>16.46875</c:v>
                </c:pt>
                <c:pt idx="7477">
                  <c:v>16.471354166666668</c:v>
                </c:pt>
                <c:pt idx="7478">
                  <c:v>16.473958333333332</c:v>
                </c:pt>
                <c:pt idx="7479">
                  <c:v>16.4765625</c:v>
                </c:pt>
                <c:pt idx="7480">
                  <c:v>16.479166666666668</c:v>
                </c:pt>
                <c:pt idx="7481">
                  <c:v>16.481770833333332</c:v>
                </c:pt>
                <c:pt idx="7482">
                  <c:v>16.484375</c:v>
                </c:pt>
                <c:pt idx="7483">
                  <c:v>16.486979166666668</c:v>
                </c:pt>
                <c:pt idx="7484">
                  <c:v>16.489583333333332</c:v>
                </c:pt>
                <c:pt idx="7485">
                  <c:v>16.4921875</c:v>
                </c:pt>
                <c:pt idx="7486">
                  <c:v>16.494791666666668</c:v>
                </c:pt>
                <c:pt idx="7487">
                  <c:v>16.497395833333332</c:v>
                </c:pt>
                <c:pt idx="7488">
                  <c:v>16.5</c:v>
                </c:pt>
                <c:pt idx="7489">
                  <c:v>16.502604166666668</c:v>
                </c:pt>
                <c:pt idx="7490">
                  <c:v>16.505208333333332</c:v>
                </c:pt>
                <c:pt idx="7491">
                  <c:v>16.5078125</c:v>
                </c:pt>
                <c:pt idx="7492">
                  <c:v>16.510416666666668</c:v>
                </c:pt>
                <c:pt idx="7493">
                  <c:v>16.513020833333332</c:v>
                </c:pt>
                <c:pt idx="7494">
                  <c:v>16.515625</c:v>
                </c:pt>
                <c:pt idx="7495">
                  <c:v>16.518229166666668</c:v>
                </c:pt>
                <c:pt idx="7496">
                  <c:v>16.520833333333332</c:v>
                </c:pt>
                <c:pt idx="7497">
                  <c:v>16.5234375</c:v>
                </c:pt>
                <c:pt idx="7498">
                  <c:v>16.526041666666668</c:v>
                </c:pt>
                <c:pt idx="7499">
                  <c:v>16.528645833333332</c:v>
                </c:pt>
                <c:pt idx="7500">
                  <c:v>16.53125</c:v>
                </c:pt>
                <c:pt idx="7501">
                  <c:v>16.533854166666668</c:v>
                </c:pt>
                <c:pt idx="7502">
                  <c:v>16.536458333333332</c:v>
                </c:pt>
                <c:pt idx="7503">
                  <c:v>16.5390625</c:v>
                </c:pt>
                <c:pt idx="7504">
                  <c:v>16.541666666666668</c:v>
                </c:pt>
                <c:pt idx="7505">
                  <c:v>16.544270833333332</c:v>
                </c:pt>
                <c:pt idx="7506">
                  <c:v>16.546875</c:v>
                </c:pt>
                <c:pt idx="7507">
                  <c:v>16.549479166666668</c:v>
                </c:pt>
                <c:pt idx="7508">
                  <c:v>16.552083333333332</c:v>
                </c:pt>
                <c:pt idx="7509">
                  <c:v>16.5546875</c:v>
                </c:pt>
                <c:pt idx="7510">
                  <c:v>16.557291666666668</c:v>
                </c:pt>
                <c:pt idx="7511">
                  <c:v>16.559895833333332</c:v>
                </c:pt>
                <c:pt idx="7512">
                  <c:v>16.5625</c:v>
                </c:pt>
                <c:pt idx="7513">
                  <c:v>16.565104166666668</c:v>
                </c:pt>
                <c:pt idx="7514">
                  <c:v>16.567708333333332</c:v>
                </c:pt>
                <c:pt idx="7515">
                  <c:v>16.5703125</c:v>
                </c:pt>
                <c:pt idx="7516">
                  <c:v>16.572916666666668</c:v>
                </c:pt>
                <c:pt idx="7517">
                  <c:v>16.575520833333332</c:v>
                </c:pt>
                <c:pt idx="7518">
                  <c:v>16.578125</c:v>
                </c:pt>
                <c:pt idx="7519">
                  <c:v>16.580729166666668</c:v>
                </c:pt>
                <c:pt idx="7520">
                  <c:v>16.583333333333332</c:v>
                </c:pt>
                <c:pt idx="7521">
                  <c:v>16.5859375</c:v>
                </c:pt>
                <c:pt idx="7522">
                  <c:v>16.588541666666668</c:v>
                </c:pt>
                <c:pt idx="7523">
                  <c:v>16.591145833333332</c:v>
                </c:pt>
                <c:pt idx="7524">
                  <c:v>16.59375</c:v>
                </c:pt>
                <c:pt idx="7525">
                  <c:v>16.596354166666668</c:v>
                </c:pt>
                <c:pt idx="7526">
                  <c:v>16.598958333333332</c:v>
                </c:pt>
                <c:pt idx="7527">
                  <c:v>16.6015625</c:v>
                </c:pt>
                <c:pt idx="7528">
                  <c:v>16.604166666666668</c:v>
                </c:pt>
                <c:pt idx="7529">
                  <c:v>16.606770833333332</c:v>
                </c:pt>
                <c:pt idx="7530">
                  <c:v>16.609375</c:v>
                </c:pt>
                <c:pt idx="7531">
                  <c:v>16.611979166666668</c:v>
                </c:pt>
                <c:pt idx="7532">
                  <c:v>16.614583333333332</c:v>
                </c:pt>
                <c:pt idx="7533">
                  <c:v>16.6171875</c:v>
                </c:pt>
                <c:pt idx="7534">
                  <c:v>16.619791666666668</c:v>
                </c:pt>
                <c:pt idx="7535">
                  <c:v>16.622395833333332</c:v>
                </c:pt>
                <c:pt idx="7536">
                  <c:v>16.625</c:v>
                </c:pt>
                <c:pt idx="7537">
                  <c:v>16.627604166666668</c:v>
                </c:pt>
                <c:pt idx="7538">
                  <c:v>16.630208333333332</c:v>
                </c:pt>
                <c:pt idx="7539">
                  <c:v>16.6328125</c:v>
                </c:pt>
                <c:pt idx="7540">
                  <c:v>16.635416666666668</c:v>
                </c:pt>
                <c:pt idx="7541">
                  <c:v>16.638020833333332</c:v>
                </c:pt>
                <c:pt idx="7542">
                  <c:v>16.640625</c:v>
                </c:pt>
                <c:pt idx="7543">
                  <c:v>16.643229166666668</c:v>
                </c:pt>
                <c:pt idx="7544">
                  <c:v>16.645833333333332</c:v>
                </c:pt>
                <c:pt idx="7545">
                  <c:v>16.6484375</c:v>
                </c:pt>
                <c:pt idx="7546">
                  <c:v>16.651041666666668</c:v>
                </c:pt>
                <c:pt idx="7547">
                  <c:v>16.653645833333332</c:v>
                </c:pt>
                <c:pt idx="7548">
                  <c:v>16.65625</c:v>
                </c:pt>
                <c:pt idx="7549">
                  <c:v>16.658854166666668</c:v>
                </c:pt>
                <c:pt idx="7550">
                  <c:v>16.661458333333332</c:v>
                </c:pt>
                <c:pt idx="7551">
                  <c:v>16.6640625</c:v>
                </c:pt>
                <c:pt idx="7552">
                  <c:v>16.666666666666668</c:v>
                </c:pt>
                <c:pt idx="7553">
                  <c:v>16.669270833333332</c:v>
                </c:pt>
                <c:pt idx="7554">
                  <c:v>16.671875</c:v>
                </c:pt>
                <c:pt idx="7555">
                  <c:v>16.674479166666668</c:v>
                </c:pt>
                <c:pt idx="7556">
                  <c:v>16.677083333333332</c:v>
                </c:pt>
                <c:pt idx="7557">
                  <c:v>16.6796875</c:v>
                </c:pt>
                <c:pt idx="7558">
                  <c:v>16.682291666666668</c:v>
                </c:pt>
                <c:pt idx="7559">
                  <c:v>16.684895833333332</c:v>
                </c:pt>
                <c:pt idx="7560">
                  <c:v>16.6875</c:v>
                </c:pt>
                <c:pt idx="7561">
                  <c:v>16.690104166666668</c:v>
                </c:pt>
                <c:pt idx="7562">
                  <c:v>16.692708333333332</c:v>
                </c:pt>
                <c:pt idx="7563">
                  <c:v>16.6953125</c:v>
                </c:pt>
                <c:pt idx="7564">
                  <c:v>16.697916666666668</c:v>
                </c:pt>
                <c:pt idx="7565">
                  <c:v>16.700520833333332</c:v>
                </c:pt>
                <c:pt idx="7566">
                  <c:v>16.703125</c:v>
                </c:pt>
                <c:pt idx="7567">
                  <c:v>16.705729166666668</c:v>
                </c:pt>
                <c:pt idx="7568">
                  <c:v>16.708333333333332</c:v>
                </c:pt>
                <c:pt idx="7569">
                  <c:v>16.7109375</c:v>
                </c:pt>
                <c:pt idx="7570">
                  <c:v>16.713541666666668</c:v>
                </c:pt>
                <c:pt idx="7571">
                  <c:v>16.716145833333332</c:v>
                </c:pt>
                <c:pt idx="7572">
                  <c:v>16.71875</c:v>
                </c:pt>
                <c:pt idx="7573">
                  <c:v>16.721354166666668</c:v>
                </c:pt>
                <c:pt idx="7574">
                  <c:v>16.723958333333332</c:v>
                </c:pt>
                <c:pt idx="7575">
                  <c:v>16.7265625</c:v>
                </c:pt>
                <c:pt idx="7576">
                  <c:v>16.729166666666668</c:v>
                </c:pt>
                <c:pt idx="7577">
                  <c:v>16.731770833333332</c:v>
                </c:pt>
                <c:pt idx="7578">
                  <c:v>16.734375</c:v>
                </c:pt>
                <c:pt idx="7579">
                  <c:v>16.736979166666668</c:v>
                </c:pt>
                <c:pt idx="7580">
                  <c:v>16.739583333333332</c:v>
                </c:pt>
                <c:pt idx="7581">
                  <c:v>16.7421875</c:v>
                </c:pt>
                <c:pt idx="7582">
                  <c:v>16.744791666666668</c:v>
                </c:pt>
                <c:pt idx="7583">
                  <c:v>16.747395833333332</c:v>
                </c:pt>
                <c:pt idx="7584">
                  <c:v>16.75</c:v>
                </c:pt>
                <c:pt idx="7585">
                  <c:v>16.752604166666668</c:v>
                </c:pt>
                <c:pt idx="7586">
                  <c:v>16.755208333333332</c:v>
                </c:pt>
                <c:pt idx="7587">
                  <c:v>16.7578125</c:v>
                </c:pt>
                <c:pt idx="7588">
                  <c:v>16.760416666666668</c:v>
                </c:pt>
                <c:pt idx="7589">
                  <c:v>16.763020833333332</c:v>
                </c:pt>
                <c:pt idx="7590">
                  <c:v>16.765625</c:v>
                </c:pt>
                <c:pt idx="7591">
                  <c:v>16.768229166666668</c:v>
                </c:pt>
                <c:pt idx="7592">
                  <c:v>16.770833333333332</c:v>
                </c:pt>
                <c:pt idx="7593">
                  <c:v>16.7734375</c:v>
                </c:pt>
                <c:pt idx="7594">
                  <c:v>16.776041666666668</c:v>
                </c:pt>
                <c:pt idx="7595">
                  <c:v>16.778645833333332</c:v>
                </c:pt>
                <c:pt idx="7596">
                  <c:v>16.78125</c:v>
                </c:pt>
                <c:pt idx="7597">
                  <c:v>16.783854166666668</c:v>
                </c:pt>
                <c:pt idx="7598">
                  <c:v>16.786458333333332</c:v>
                </c:pt>
                <c:pt idx="7599">
                  <c:v>16.7890625</c:v>
                </c:pt>
                <c:pt idx="7600">
                  <c:v>16.791666666666668</c:v>
                </c:pt>
                <c:pt idx="7601">
                  <c:v>16.794270833333332</c:v>
                </c:pt>
                <c:pt idx="7602">
                  <c:v>16.796875</c:v>
                </c:pt>
                <c:pt idx="7603">
                  <c:v>16.799479166666668</c:v>
                </c:pt>
                <c:pt idx="7604">
                  <c:v>16.802083333333332</c:v>
                </c:pt>
                <c:pt idx="7605">
                  <c:v>16.8046875</c:v>
                </c:pt>
                <c:pt idx="7606">
                  <c:v>16.807291666666668</c:v>
                </c:pt>
                <c:pt idx="7607">
                  <c:v>16.809895833333332</c:v>
                </c:pt>
                <c:pt idx="7608">
                  <c:v>16.8125</c:v>
                </c:pt>
                <c:pt idx="7609">
                  <c:v>16.815104166666668</c:v>
                </c:pt>
                <c:pt idx="7610">
                  <c:v>16.817708333333332</c:v>
                </c:pt>
                <c:pt idx="7611">
                  <c:v>16.8203125</c:v>
                </c:pt>
                <c:pt idx="7612">
                  <c:v>16.822916666666668</c:v>
                </c:pt>
                <c:pt idx="7613">
                  <c:v>16.825520833333332</c:v>
                </c:pt>
                <c:pt idx="7614">
                  <c:v>16.828125</c:v>
                </c:pt>
                <c:pt idx="7615">
                  <c:v>16.830729166666668</c:v>
                </c:pt>
                <c:pt idx="7616">
                  <c:v>16.833333333333332</c:v>
                </c:pt>
                <c:pt idx="7617">
                  <c:v>16.8359375</c:v>
                </c:pt>
                <c:pt idx="7618">
                  <c:v>16.838541666666668</c:v>
                </c:pt>
                <c:pt idx="7619">
                  <c:v>16.841145833333332</c:v>
                </c:pt>
                <c:pt idx="7620">
                  <c:v>16.84375</c:v>
                </c:pt>
                <c:pt idx="7621">
                  <c:v>16.846354166666668</c:v>
                </c:pt>
                <c:pt idx="7622">
                  <c:v>16.848958333333332</c:v>
                </c:pt>
                <c:pt idx="7623">
                  <c:v>16.8515625</c:v>
                </c:pt>
                <c:pt idx="7624">
                  <c:v>16.854166666666668</c:v>
                </c:pt>
                <c:pt idx="7625">
                  <c:v>16.856770833333332</c:v>
                </c:pt>
                <c:pt idx="7626">
                  <c:v>16.859375</c:v>
                </c:pt>
                <c:pt idx="7627">
                  <c:v>16.861979166666668</c:v>
                </c:pt>
                <c:pt idx="7628">
                  <c:v>16.864583333333332</c:v>
                </c:pt>
                <c:pt idx="7629">
                  <c:v>16.8671875</c:v>
                </c:pt>
                <c:pt idx="7630">
                  <c:v>16.869791666666668</c:v>
                </c:pt>
                <c:pt idx="7631">
                  <c:v>16.872395833333332</c:v>
                </c:pt>
                <c:pt idx="7632">
                  <c:v>16.875</c:v>
                </c:pt>
                <c:pt idx="7633">
                  <c:v>16.877604166666668</c:v>
                </c:pt>
                <c:pt idx="7634">
                  <c:v>16.880208333333332</c:v>
                </c:pt>
                <c:pt idx="7635">
                  <c:v>16.8828125</c:v>
                </c:pt>
                <c:pt idx="7636">
                  <c:v>16.885416666666668</c:v>
                </c:pt>
                <c:pt idx="7637">
                  <c:v>16.888020833333332</c:v>
                </c:pt>
                <c:pt idx="7638">
                  <c:v>16.890625</c:v>
                </c:pt>
                <c:pt idx="7639">
                  <c:v>16.893229166666668</c:v>
                </c:pt>
                <c:pt idx="7640">
                  <c:v>16.895833333333332</c:v>
                </c:pt>
                <c:pt idx="7641">
                  <c:v>16.8984375</c:v>
                </c:pt>
                <c:pt idx="7642">
                  <c:v>16.901041666666668</c:v>
                </c:pt>
                <c:pt idx="7643">
                  <c:v>16.903645833333332</c:v>
                </c:pt>
                <c:pt idx="7644">
                  <c:v>16.90625</c:v>
                </c:pt>
                <c:pt idx="7645">
                  <c:v>16.908854166666668</c:v>
                </c:pt>
                <c:pt idx="7646">
                  <c:v>16.911458333333332</c:v>
                </c:pt>
                <c:pt idx="7647">
                  <c:v>16.9140625</c:v>
                </c:pt>
                <c:pt idx="7648">
                  <c:v>16.916666666666668</c:v>
                </c:pt>
                <c:pt idx="7649">
                  <c:v>16.919270833333332</c:v>
                </c:pt>
                <c:pt idx="7650">
                  <c:v>16.921875</c:v>
                </c:pt>
                <c:pt idx="7651">
                  <c:v>16.924479166666668</c:v>
                </c:pt>
                <c:pt idx="7652">
                  <c:v>16.927083333333332</c:v>
                </c:pt>
                <c:pt idx="7653">
                  <c:v>16.9296875</c:v>
                </c:pt>
                <c:pt idx="7654">
                  <c:v>16.932291666666668</c:v>
                </c:pt>
                <c:pt idx="7655">
                  <c:v>16.934895833333332</c:v>
                </c:pt>
                <c:pt idx="7656">
                  <c:v>16.9375</c:v>
                </c:pt>
                <c:pt idx="7657">
                  <c:v>16.940104166666668</c:v>
                </c:pt>
                <c:pt idx="7658">
                  <c:v>16.942708333333332</c:v>
                </c:pt>
                <c:pt idx="7659">
                  <c:v>16.9453125</c:v>
                </c:pt>
                <c:pt idx="7660">
                  <c:v>16.947916666666668</c:v>
                </c:pt>
                <c:pt idx="7661">
                  <c:v>16.950520833333332</c:v>
                </c:pt>
                <c:pt idx="7662">
                  <c:v>16.953125</c:v>
                </c:pt>
                <c:pt idx="7663">
                  <c:v>16.955729166666668</c:v>
                </c:pt>
                <c:pt idx="7664">
                  <c:v>16.958333333333332</c:v>
                </c:pt>
                <c:pt idx="7665">
                  <c:v>16.9609375</c:v>
                </c:pt>
                <c:pt idx="7666">
                  <c:v>16.963541666666668</c:v>
                </c:pt>
                <c:pt idx="7667">
                  <c:v>16.966145833333332</c:v>
                </c:pt>
                <c:pt idx="7668">
                  <c:v>16.96875</c:v>
                </c:pt>
                <c:pt idx="7669">
                  <c:v>16.971354166666668</c:v>
                </c:pt>
                <c:pt idx="7670">
                  <c:v>16.973958333333332</c:v>
                </c:pt>
                <c:pt idx="7671">
                  <c:v>16.9765625</c:v>
                </c:pt>
                <c:pt idx="7672">
                  <c:v>16.979166666666668</c:v>
                </c:pt>
                <c:pt idx="7673">
                  <c:v>16.981770833333332</c:v>
                </c:pt>
                <c:pt idx="7674">
                  <c:v>16.984375</c:v>
                </c:pt>
                <c:pt idx="7675">
                  <c:v>16.986979166666668</c:v>
                </c:pt>
                <c:pt idx="7676">
                  <c:v>16.989583333333332</c:v>
                </c:pt>
                <c:pt idx="7677">
                  <c:v>16.9921875</c:v>
                </c:pt>
                <c:pt idx="7678">
                  <c:v>16.994791666666668</c:v>
                </c:pt>
                <c:pt idx="7679">
                  <c:v>16.997395833333332</c:v>
                </c:pt>
                <c:pt idx="7680">
                  <c:v>17</c:v>
                </c:pt>
                <c:pt idx="7681">
                  <c:v>17.002604166666668</c:v>
                </c:pt>
                <c:pt idx="7682">
                  <c:v>17.005208333333332</c:v>
                </c:pt>
                <c:pt idx="7683">
                  <c:v>17.0078125</c:v>
                </c:pt>
                <c:pt idx="7684">
                  <c:v>17.010416666666668</c:v>
                </c:pt>
                <c:pt idx="7685">
                  <c:v>17.013020833333332</c:v>
                </c:pt>
                <c:pt idx="7686">
                  <c:v>17.015625</c:v>
                </c:pt>
                <c:pt idx="7687">
                  <c:v>17.018229166666668</c:v>
                </c:pt>
                <c:pt idx="7688">
                  <c:v>17.020833333333332</c:v>
                </c:pt>
                <c:pt idx="7689">
                  <c:v>17.0234375</c:v>
                </c:pt>
                <c:pt idx="7690">
                  <c:v>17.026041666666668</c:v>
                </c:pt>
                <c:pt idx="7691">
                  <c:v>17.028645833333332</c:v>
                </c:pt>
                <c:pt idx="7692">
                  <c:v>17.03125</c:v>
                </c:pt>
                <c:pt idx="7693">
                  <c:v>17.033854166666668</c:v>
                </c:pt>
                <c:pt idx="7694">
                  <c:v>17.036458333333332</c:v>
                </c:pt>
                <c:pt idx="7695">
                  <c:v>17.0390625</c:v>
                </c:pt>
                <c:pt idx="7696">
                  <c:v>17.041666666666668</c:v>
                </c:pt>
                <c:pt idx="7697">
                  <c:v>17.044270833333332</c:v>
                </c:pt>
                <c:pt idx="7698">
                  <c:v>17.046875</c:v>
                </c:pt>
                <c:pt idx="7699">
                  <c:v>17.049479166666668</c:v>
                </c:pt>
                <c:pt idx="7700">
                  <c:v>17.052083333333332</c:v>
                </c:pt>
                <c:pt idx="7701">
                  <c:v>17.0546875</c:v>
                </c:pt>
                <c:pt idx="7702">
                  <c:v>17.057291666666668</c:v>
                </c:pt>
                <c:pt idx="7703">
                  <c:v>17.059895833333332</c:v>
                </c:pt>
                <c:pt idx="7704">
                  <c:v>17.0625</c:v>
                </c:pt>
                <c:pt idx="7705">
                  <c:v>17.065104166666668</c:v>
                </c:pt>
                <c:pt idx="7706">
                  <c:v>17.067708333333332</c:v>
                </c:pt>
                <c:pt idx="7707">
                  <c:v>17.0703125</c:v>
                </c:pt>
                <c:pt idx="7708">
                  <c:v>17.072916666666668</c:v>
                </c:pt>
                <c:pt idx="7709">
                  <c:v>17.075520833333332</c:v>
                </c:pt>
                <c:pt idx="7710">
                  <c:v>17.078125</c:v>
                </c:pt>
                <c:pt idx="7711">
                  <c:v>17.080729166666668</c:v>
                </c:pt>
                <c:pt idx="7712">
                  <c:v>17.083333333333332</c:v>
                </c:pt>
                <c:pt idx="7713">
                  <c:v>17.0859375</c:v>
                </c:pt>
                <c:pt idx="7714">
                  <c:v>17.088541666666668</c:v>
                </c:pt>
                <c:pt idx="7715">
                  <c:v>17.091145833333332</c:v>
                </c:pt>
                <c:pt idx="7716">
                  <c:v>17.09375</c:v>
                </c:pt>
                <c:pt idx="7717">
                  <c:v>17.096354166666668</c:v>
                </c:pt>
                <c:pt idx="7718">
                  <c:v>17.098958333333332</c:v>
                </c:pt>
                <c:pt idx="7719">
                  <c:v>17.1015625</c:v>
                </c:pt>
                <c:pt idx="7720">
                  <c:v>17.104166666666668</c:v>
                </c:pt>
                <c:pt idx="7721">
                  <c:v>17.106770833333332</c:v>
                </c:pt>
                <c:pt idx="7722">
                  <c:v>17.109375</c:v>
                </c:pt>
                <c:pt idx="7723">
                  <c:v>17.111979166666668</c:v>
                </c:pt>
                <c:pt idx="7724">
                  <c:v>17.114583333333332</c:v>
                </c:pt>
                <c:pt idx="7725">
                  <c:v>17.1171875</c:v>
                </c:pt>
                <c:pt idx="7726">
                  <c:v>17.119791666666668</c:v>
                </c:pt>
                <c:pt idx="7727">
                  <c:v>17.122395833333332</c:v>
                </c:pt>
                <c:pt idx="7728">
                  <c:v>17.125</c:v>
                </c:pt>
                <c:pt idx="7729">
                  <c:v>17.127604166666668</c:v>
                </c:pt>
                <c:pt idx="7730">
                  <c:v>17.130208333333332</c:v>
                </c:pt>
                <c:pt idx="7731">
                  <c:v>17.1328125</c:v>
                </c:pt>
                <c:pt idx="7732">
                  <c:v>17.135416666666668</c:v>
                </c:pt>
                <c:pt idx="7733">
                  <c:v>17.138020833333332</c:v>
                </c:pt>
                <c:pt idx="7734">
                  <c:v>17.140625</c:v>
                </c:pt>
                <c:pt idx="7735">
                  <c:v>17.143229166666668</c:v>
                </c:pt>
                <c:pt idx="7736">
                  <c:v>17.145833333333332</c:v>
                </c:pt>
                <c:pt idx="7737">
                  <c:v>17.1484375</c:v>
                </c:pt>
                <c:pt idx="7738">
                  <c:v>17.151041666666668</c:v>
                </c:pt>
                <c:pt idx="7739">
                  <c:v>17.153645833333332</c:v>
                </c:pt>
                <c:pt idx="7740">
                  <c:v>17.15625</c:v>
                </c:pt>
                <c:pt idx="7741">
                  <c:v>17.158854166666668</c:v>
                </c:pt>
                <c:pt idx="7742">
                  <c:v>17.161458333333332</c:v>
                </c:pt>
                <c:pt idx="7743">
                  <c:v>17.1640625</c:v>
                </c:pt>
                <c:pt idx="7744">
                  <c:v>17.166666666666668</c:v>
                </c:pt>
                <c:pt idx="7745">
                  <c:v>17.169270833333332</c:v>
                </c:pt>
                <c:pt idx="7746">
                  <c:v>17.171875</c:v>
                </c:pt>
                <c:pt idx="7747">
                  <c:v>17.174479166666668</c:v>
                </c:pt>
                <c:pt idx="7748">
                  <c:v>17.177083333333332</c:v>
                </c:pt>
                <c:pt idx="7749">
                  <c:v>17.1796875</c:v>
                </c:pt>
                <c:pt idx="7750">
                  <c:v>17.182291666666668</c:v>
                </c:pt>
                <c:pt idx="7751">
                  <c:v>17.184895833333332</c:v>
                </c:pt>
                <c:pt idx="7752">
                  <c:v>17.1875</c:v>
                </c:pt>
                <c:pt idx="7753">
                  <c:v>17.190104166666668</c:v>
                </c:pt>
                <c:pt idx="7754">
                  <c:v>17.192708333333332</c:v>
                </c:pt>
                <c:pt idx="7755">
                  <c:v>17.1953125</c:v>
                </c:pt>
                <c:pt idx="7756">
                  <c:v>17.197916666666668</c:v>
                </c:pt>
                <c:pt idx="7757">
                  <c:v>17.200520833333332</c:v>
                </c:pt>
                <c:pt idx="7758">
                  <c:v>17.203125</c:v>
                </c:pt>
                <c:pt idx="7759">
                  <c:v>17.205729166666668</c:v>
                </c:pt>
                <c:pt idx="7760">
                  <c:v>17.208333333333332</c:v>
                </c:pt>
                <c:pt idx="7761">
                  <c:v>17.2109375</c:v>
                </c:pt>
                <c:pt idx="7762">
                  <c:v>17.213541666666668</c:v>
                </c:pt>
                <c:pt idx="7763">
                  <c:v>17.216145833333332</c:v>
                </c:pt>
                <c:pt idx="7764">
                  <c:v>17.21875</c:v>
                </c:pt>
                <c:pt idx="7765">
                  <c:v>17.221354166666668</c:v>
                </c:pt>
                <c:pt idx="7766">
                  <c:v>17.223958333333332</c:v>
                </c:pt>
                <c:pt idx="7767">
                  <c:v>17.2265625</c:v>
                </c:pt>
                <c:pt idx="7768">
                  <c:v>17.229166666666668</c:v>
                </c:pt>
                <c:pt idx="7769">
                  <c:v>17.231770833333332</c:v>
                </c:pt>
                <c:pt idx="7770">
                  <c:v>17.234375</c:v>
                </c:pt>
                <c:pt idx="7771">
                  <c:v>17.236979166666668</c:v>
                </c:pt>
                <c:pt idx="7772">
                  <c:v>17.239583333333332</c:v>
                </c:pt>
                <c:pt idx="7773">
                  <c:v>17.2421875</c:v>
                </c:pt>
                <c:pt idx="7774">
                  <c:v>17.244791666666668</c:v>
                </c:pt>
                <c:pt idx="7775">
                  <c:v>17.247395833333332</c:v>
                </c:pt>
                <c:pt idx="7776">
                  <c:v>17.25</c:v>
                </c:pt>
                <c:pt idx="7777">
                  <c:v>17.252604166666668</c:v>
                </c:pt>
                <c:pt idx="7778">
                  <c:v>17.255208333333332</c:v>
                </c:pt>
                <c:pt idx="7779">
                  <c:v>17.2578125</c:v>
                </c:pt>
                <c:pt idx="7780">
                  <c:v>17.260416666666668</c:v>
                </c:pt>
                <c:pt idx="7781">
                  <c:v>17.263020833333332</c:v>
                </c:pt>
                <c:pt idx="7782">
                  <c:v>17.265625</c:v>
                </c:pt>
                <c:pt idx="7783">
                  <c:v>17.268229166666668</c:v>
                </c:pt>
                <c:pt idx="7784">
                  <c:v>17.270833333333332</c:v>
                </c:pt>
                <c:pt idx="7785">
                  <c:v>17.2734375</c:v>
                </c:pt>
                <c:pt idx="7786">
                  <c:v>17.276041666666668</c:v>
                </c:pt>
                <c:pt idx="7787">
                  <c:v>17.278645833333332</c:v>
                </c:pt>
                <c:pt idx="7788">
                  <c:v>17.28125</c:v>
                </c:pt>
                <c:pt idx="7789">
                  <c:v>17.283854166666668</c:v>
                </c:pt>
                <c:pt idx="7790">
                  <c:v>17.286458333333332</c:v>
                </c:pt>
                <c:pt idx="7791">
                  <c:v>17.2890625</c:v>
                </c:pt>
                <c:pt idx="7792">
                  <c:v>17.291666666666668</c:v>
                </c:pt>
                <c:pt idx="7793">
                  <c:v>17.294270833333332</c:v>
                </c:pt>
                <c:pt idx="7794">
                  <c:v>17.296875</c:v>
                </c:pt>
                <c:pt idx="7795">
                  <c:v>17.299479166666668</c:v>
                </c:pt>
                <c:pt idx="7796">
                  <c:v>17.302083333333332</c:v>
                </c:pt>
                <c:pt idx="7797">
                  <c:v>17.3046875</c:v>
                </c:pt>
                <c:pt idx="7798">
                  <c:v>17.307291666666668</c:v>
                </c:pt>
                <c:pt idx="7799">
                  <c:v>17.309895833333332</c:v>
                </c:pt>
                <c:pt idx="7800">
                  <c:v>17.3125</c:v>
                </c:pt>
                <c:pt idx="7801">
                  <c:v>17.315104166666668</c:v>
                </c:pt>
                <c:pt idx="7802">
                  <c:v>17.317708333333332</c:v>
                </c:pt>
                <c:pt idx="7803">
                  <c:v>17.3203125</c:v>
                </c:pt>
                <c:pt idx="7804">
                  <c:v>17.322916666666668</c:v>
                </c:pt>
                <c:pt idx="7805">
                  <c:v>17.325520833333332</c:v>
                </c:pt>
                <c:pt idx="7806">
                  <c:v>17.328125</c:v>
                </c:pt>
                <c:pt idx="7807">
                  <c:v>17.330729166666668</c:v>
                </c:pt>
                <c:pt idx="7808">
                  <c:v>17.333333333333332</c:v>
                </c:pt>
                <c:pt idx="7809">
                  <c:v>17.3359375</c:v>
                </c:pt>
                <c:pt idx="7810">
                  <c:v>17.338541666666668</c:v>
                </c:pt>
                <c:pt idx="7811">
                  <c:v>17.341145833333332</c:v>
                </c:pt>
                <c:pt idx="7812">
                  <c:v>17.34375</c:v>
                </c:pt>
                <c:pt idx="7813">
                  <c:v>17.346354166666668</c:v>
                </c:pt>
                <c:pt idx="7814">
                  <c:v>17.348958333333332</c:v>
                </c:pt>
                <c:pt idx="7815">
                  <c:v>17.3515625</c:v>
                </c:pt>
                <c:pt idx="7816">
                  <c:v>17.354166666666668</c:v>
                </c:pt>
                <c:pt idx="7817">
                  <c:v>17.356770833333332</c:v>
                </c:pt>
                <c:pt idx="7818">
                  <c:v>17.359375</c:v>
                </c:pt>
                <c:pt idx="7819">
                  <c:v>17.361979166666668</c:v>
                </c:pt>
                <c:pt idx="7820">
                  <c:v>17.364583333333332</c:v>
                </c:pt>
                <c:pt idx="7821">
                  <c:v>17.3671875</c:v>
                </c:pt>
                <c:pt idx="7822">
                  <c:v>17.369791666666668</c:v>
                </c:pt>
                <c:pt idx="7823">
                  <c:v>17.372395833333332</c:v>
                </c:pt>
                <c:pt idx="7824">
                  <c:v>17.375</c:v>
                </c:pt>
                <c:pt idx="7825">
                  <c:v>17.377604166666668</c:v>
                </c:pt>
                <c:pt idx="7826">
                  <c:v>17.380208333333332</c:v>
                </c:pt>
                <c:pt idx="7827">
                  <c:v>17.3828125</c:v>
                </c:pt>
                <c:pt idx="7828">
                  <c:v>17.385416666666668</c:v>
                </c:pt>
                <c:pt idx="7829">
                  <c:v>17.388020833333332</c:v>
                </c:pt>
                <c:pt idx="7830">
                  <c:v>17.390625</c:v>
                </c:pt>
                <c:pt idx="7831">
                  <c:v>17.393229166666668</c:v>
                </c:pt>
                <c:pt idx="7832">
                  <c:v>17.395833333333332</c:v>
                </c:pt>
                <c:pt idx="7833">
                  <c:v>17.3984375</c:v>
                </c:pt>
                <c:pt idx="7834">
                  <c:v>17.401041666666668</c:v>
                </c:pt>
                <c:pt idx="7835">
                  <c:v>17.403645833333332</c:v>
                </c:pt>
                <c:pt idx="7836">
                  <c:v>17.40625</c:v>
                </c:pt>
                <c:pt idx="7837">
                  <c:v>17.408854166666668</c:v>
                </c:pt>
                <c:pt idx="7838">
                  <c:v>17.411458333333332</c:v>
                </c:pt>
                <c:pt idx="7839">
                  <c:v>17.4140625</c:v>
                </c:pt>
                <c:pt idx="7840">
                  <c:v>17.416666666666668</c:v>
                </c:pt>
                <c:pt idx="7841">
                  <c:v>17.419270833333332</c:v>
                </c:pt>
                <c:pt idx="7842">
                  <c:v>17.421875</c:v>
                </c:pt>
                <c:pt idx="7843">
                  <c:v>17.424479166666668</c:v>
                </c:pt>
                <c:pt idx="7844">
                  <c:v>17.427083333333332</c:v>
                </c:pt>
                <c:pt idx="7845">
                  <c:v>17.4296875</c:v>
                </c:pt>
                <c:pt idx="7846">
                  <c:v>17.432291666666668</c:v>
                </c:pt>
                <c:pt idx="7847">
                  <c:v>17.434895833333332</c:v>
                </c:pt>
                <c:pt idx="7848">
                  <c:v>17.4375</c:v>
                </c:pt>
                <c:pt idx="7849">
                  <c:v>17.440104166666668</c:v>
                </c:pt>
                <c:pt idx="7850">
                  <c:v>17.442708333333332</c:v>
                </c:pt>
                <c:pt idx="7851">
                  <c:v>17.4453125</c:v>
                </c:pt>
                <c:pt idx="7852">
                  <c:v>17.447916666666668</c:v>
                </c:pt>
                <c:pt idx="7853">
                  <c:v>17.450520833333332</c:v>
                </c:pt>
                <c:pt idx="7854">
                  <c:v>17.453125</c:v>
                </c:pt>
                <c:pt idx="7855">
                  <c:v>17.455729166666668</c:v>
                </c:pt>
                <c:pt idx="7856">
                  <c:v>17.458333333333332</c:v>
                </c:pt>
                <c:pt idx="7857">
                  <c:v>17.4609375</c:v>
                </c:pt>
                <c:pt idx="7858">
                  <c:v>17.463541666666668</c:v>
                </c:pt>
                <c:pt idx="7859">
                  <c:v>17.466145833333332</c:v>
                </c:pt>
                <c:pt idx="7860">
                  <c:v>17.46875</c:v>
                </c:pt>
                <c:pt idx="7861">
                  <c:v>17.471354166666668</c:v>
                </c:pt>
                <c:pt idx="7862">
                  <c:v>17.473958333333332</c:v>
                </c:pt>
                <c:pt idx="7863">
                  <c:v>17.4765625</c:v>
                </c:pt>
                <c:pt idx="7864">
                  <c:v>17.479166666666668</c:v>
                </c:pt>
                <c:pt idx="7865">
                  <c:v>17.481770833333332</c:v>
                </c:pt>
                <c:pt idx="7866">
                  <c:v>17.484375</c:v>
                </c:pt>
                <c:pt idx="7867">
                  <c:v>17.486979166666668</c:v>
                </c:pt>
                <c:pt idx="7868">
                  <c:v>17.489583333333332</c:v>
                </c:pt>
                <c:pt idx="7869">
                  <c:v>17.4921875</c:v>
                </c:pt>
                <c:pt idx="7870">
                  <c:v>17.494791666666668</c:v>
                </c:pt>
                <c:pt idx="7871">
                  <c:v>17.497395833333332</c:v>
                </c:pt>
                <c:pt idx="7872">
                  <c:v>17.5</c:v>
                </c:pt>
                <c:pt idx="7873">
                  <c:v>17.502604166666668</c:v>
                </c:pt>
                <c:pt idx="7874">
                  <c:v>17.505208333333332</c:v>
                </c:pt>
                <c:pt idx="7875">
                  <c:v>17.5078125</c:v>
                </c:pt>
                <c:pt idx="7876">
                  <c:v>17.510416666666668</c:v>
                </c:pt>
                <c:pt idx="7877">
                  <c:v>17.513020833333332</c:v>
                </c:pt>
                <c:pt idx="7878">
                  <c:v>17.515625</c:v>
                </c:pt>
                <c:pt idx="7879">
                  <c:v>17.518229166666668</c:v>
                </c:pt>
                <c:pt idx="7880">
                  <c:v>17.520833333333332</c:v>
                </c:pt>
                <c:pt idx="7881">
                  <c:v>17.5234375</c:v>
                </c:pt>
                <c:pt idx="7882">
                  <c:v>17.526041666666668</c:v>
                </c:pt>
                <c:pt idx="7883">
                  <c:v>17.528645833333332</c:v>
                </c:pt>
                <c:pt idx="7884">
                  <c:v>17.53125</c:v>
                </c:pt>
                <c:pt idx="7885">
                  <c:v>17.533854166666668</c:v>
                </c:pt>
                <c:pt idx="7886">
                  <c:v>17.536458333333332</c:v>
                </c:pt>
                <c:pt idx="7887">
                  <c:v>17.5390625</c:v>
                </c:pt>
                <c:pt idx="7888">
                  <c:v>17.541666666666668</c:v>
                </c:pt>
                <c:pt idx="7889">
                  <c:v>17.544270833333332</c:v>
                </c:pt>
                <c:pt idx="7890">
                  <c:v>17.546875</c:v>
                </c:pt>
                <c:pt idx="7891">
                  <c:v>17.549479166666668</c:v>
                </c:pt>
                <c:pt idx="7892">
                  <c:v>17.552083333333332</c:v>
                </c:pt>
                <c:pt idx="7893">
                  <c:v>17.5546875</c:v>
                </c:pt>
                <c:pt idx="7894">
                  <c:v>17.557291666666668</c:v>
                </c:pt>
                <c:pt idx="7895">
                  <c:v>17.559895833333332</c:v>
                </c:pt>
                <c:pt idx="7896">
                  <c:v>17.5625</c:v>
                </c:pt>
                <c:pt idx="7897">
                  <c:v>17.565104166666668</c:v>
                </c:pt>
                <c:pt idx="7898">
                  <c:v>17.567708333333332</c:v>
                </c:pt>
                <c:pt idx="7899">
                  <c:v>17.5703125</c:v>
                </c:pt>
                <c:pt idx="7900">
                  <c:v>17.572916666666668</c:v>
                </c:pt>
                <c:pt idx="7901">
                  <c:v>17.575520833333332</c:v>
                </c:pt>
                <c:pt idx="7902">
                  <c:v>17.578125</c:v>
                </c:pt>
                <c:pt idx="7903">
                  <c:v>17.580729166666668</c:v>
                </c:pt>
                <c:pt idx="7904">
                  <c:v>17.583333333333332</c:v>
                </c:pt>
                <c:pt idx="7905">
                  <c:v>17.5859375</c:v>
                </c:pt>
                <c:pt idx="7906">
                  <c:v>17.588541666666668</c:v>
                </c:pt>
                <c:pt idx="7907">
                  <c:v>17.591145833333332</c:v>
                </c:pt>
                <c:pt idx="7908">
                  <c:v>17.59375</c:v>
                </c:pt>
                <c:pt idx="7909">
                  <c:v>17.596354166666668</c:v>
                </c:pt>
                <c:pt idx="7910">
                  <c:v>17.598958333333332</c:v>
                </c:pt>
                <c:pt idx="7911">
                  <c:v>17.6015625</c:v>
                </c:pt>
                <c:pt idx="7912">
                  <c:v>17.604166666666668</c:v>
                </c:pt>
                <c:pt idx="7913">
                  <c:v>17.606770833333332</c:v>
                </c:pt>
                <c:pt idx="7914">
                  <c:v>17.609375</c:v>
                </c:pt>
                <c:pt idx="7915">
                  <c:v>17.611979166666668</c:v>
                </c:pt>
                <c:pt idx="7916">
                  <c:v>17.614583333333332</c:v>
                </c:pt>
                <c:pt idx="7917">
                  <c:v>17.6171875</c:v>
                </c:pt>
                <c:pt idx="7918">
                  <c:v>17.619791666666668</c:v>
                </c:pt>
                <c:pt idx="7919">
                  <c:v>17.622395833333332</c:v>
                </c:pt>
                <c:pt idx="7920">
                  <c:v>17.625</c:v>
                </c:pt>
                <c:pt idx="7921">
                  <c:v>17.627604166666668</c:v>
                </c:pt>
                <c:pt idx="7922">
                  <c:v>17.630208333333332</c:v>
                </c:pt>
                <c:pt idx="7923">
                  <c:v>17.6328125</c:v>
                </c:pt>
                <c:pt idx="7924">
                  <c:v>17.635416666666668</c:v>
                </c:pt>
                <c:pt idx="7925">
                  <c:v>17.638020833333332</c:v>
                </c:pt>
                <c:pt idx="7926">
                  <c:v>17.640625</c:v>
                </c:pt>
                <c:pt idx="7927">
                  <c:v>17.643229166666668</c:v>
                </c:pt>
                <c:pt idx="7928">
                  <c:v>17.645833333333332</c:v>
                </c:pt>
                <c:pt idx="7929">
                  <c:v>17.6484375</c:v>
                </c:pt>
                <c:pt idx="7930">
                  <c:v>17.651041666666668</c:v>
                </c:pt>
                <c:pt idx="7931">
                  <c:v>17.653645833333332</c:v>
                </c:pt>
                <c:pt idx="7932">
                  <c:v>17.65625</c:v>
                </c:pt>
                <c:pt idx="7933">
                  <c:v>17.658854166666668</c:v>
                </c:pt>
                <c:pt idx="7934">
                  <c:v>17.661458333333332</c:v>
                </c:pt>
                <c:pt idx="7935">
                  <c:v>17.6640625</c:v>
                </c:pt>
                <c:pt idx="7936">
                  <c:v>17.666666666666668</c:v>
                </c:pt>
                <c:pt idx="7937">
                  <c:v>17.669270833333332</c:v>
                </c:pt>
                <c:pt idx="7938">
                  <c:v>17.671875</c:v>
                </c:pt>
                <c:pt idx="7939">
                  <c:v>17.674479166666668</c:v>
                </c:pt>
                <c:pt idx="7940">
                  <c:v>17.677083333333332</c:v>
                </c:pt>
                <c:pt idx="7941">
                  <c:v>17.6796875</c:v>
                </c:pt>
                <c:pt idx="7942">
                  <c:v>17.682291666666668</c:v>
                </c:pt>
                <c:pt idx="7943">
                  <c:v>17.684895833333332</c:v>
                </c:pt>
                <c:pt idx="7944">
                  <c:v>17.6875</c:v>
                </c:pt>
                <c:pt idx="7945">
                  <c:v>17.690104166666668</c:v>
                </c:pt>
                <c:pt idx="7946">
                  <c:v>17.692708333333332</c:v>
                </c:pt>
                <c:pt idx="7947">
                  <c:v>17.6953125</c:v>
                </c:pt>
                <c:pt idx="7948">
                  <c:v>17.697916666666668</c:v>
                </c:pt>
                <c:pt idx="7949">
                  <c:v>17.700520833333332</c:v>
                </c:pt>
                <c:pt idx="7950">
                  <c:v>17.703125</c:v>
                </c:pt>
                <c:pt idx="7951">
                  <c:v>17.705729166666668</c:v>
                </c:pt>
                <c:pt idx="7952">
                  <c:v>17.708333333333332</c:v>
                </c:pt>
                <c:pt idx="7953">
                  <c:v>17.7109375</c:v>
                </c:pt>
                <c:pt idx="7954">
                  <c:v>17.713541666666668</c:v>
                </c:pt>
                <c:pt idx="7955">
                  <c:v>17.716145833333332</c:v>
                </c:pt>
                <c:pt idx="7956">
                  <c:v>17.71875</c:v>
                </c:pt>
                <c:pt idx="7957">
                  <c:v>17.721354166666668</c:v>
                </c:pt>
                <c:pt idx="7958">
                  <c:v>17.723958333333332</c:v>
                </c:pt>
                <c:pt idx="7959">
                  <c:v>17.7265625</c:v>
                </c:pt>
                <c:pt idx="7960">
                  <c:v>17.729166666666668</c:v>
                </c:pt>
                <c:pt idx="7961">
                  <c:v>17.731770833333332</c:v>
                </c:pt>
                <c:pt idx="7962">
                  <c:v>17.734375</c:v>
                </c:pt>
                <c:pt idx="7963">
                  <c:v>17.736979166666668</c:v>
                </c:pt>
                <c:pt idx="7964">
                  <c:v>17.739583333333332</c:v>
                </c:pt>
                <c:pt idx="7965">
                  <c:v>17.7421875</c:v>
                </c:pt>
                <c:pt idx="7966">
                  <c:v>17.744791666666668</c:v>
                </c:pt>
                <c:pt idx="7967">
                  <c:v>17.747395833333332</c:v>
                </c:pt>
                <c:pt idx="7968">
                  <c:v>17.75</c:v>
                </c:pt>
                <c:pt idx="7969">
                  <c:v>17.752604166666668</c:v>
                </c:pt>
                <c:pt idx="7970">
                  <c:v>17.755208333333332</c:v>
                </c:pt>
                <c:pt idx="7971">
                  <c:v>17.7578125</c:v>
                </c:pt>
                <c:pt idx="7972">
                  <c:v>17.760416666666668</c:v>
                </c:pt>
                <c:pt idx="7973">
                  <c:v>17.763020833333332</c:v>
                </c:pt>
                <c:pt idx="7974">
                  <c:v>17.765625</c:v>
                </c:pt>
                <c:pt idx="7975">
                  <c:v>17.768229166666668</c:v>
                </c:pt>
                <c:pt idx="7976">
                  <c:v>17.770833333333332</c:v>
                </c:pt>
                <c:pt idx="7977">
                  <c:v>17.7734375</c:v>
                </c:pt>
                <c:pt idx="7978">
                  <c:v>17.776041666666668</c:v>
                </c:pt>
                <c:pt idx="7979">
                  <c:v>17.778645833333332</c:v>
                </c:pt>
                <c:pt idx="7980">
                  <c:v>17.78125</c:v>
                </c:pt>
                <c:pt idx="7981">
                  <c:v>17.783854166666668</c:v>
                </c:pt>
                <c:pt idx="7982">
                  <c:v>17.786458333333332</c:v>
                </c:pt>
                <c:pt idx="7983">
                  <c:v>17.7890625</c:v>
                </c:pt>
                <c:pt idx="7984">
                  <c:v>17.791666666666668</c:v>
                </c:pt>
                <c:pt idx="7985">
                  <c:v>17.794270833333332</c:v>
                </c:pt>
                <c:pt idx="7986">
                  <c:v>17.796875</c:v>
                </c:pt>
                <c:pt idx="7987">
                  <c:v>17.799479166666668</c:v>
                </c:pt>
                <c:pt idx="7988">
                  <c:v>17.802083333333332</c:v>
                </c:pt>
                <c:pt idx="7989">
                  <c:v>17.8046875</c:v>
                </c:pt>
                <c:pt idx="7990">
                  <c:v>17.807291666666668</c:v>
                </c:pt>
                <c:pt idx="7991">
                  <c:v>17.809895833333332</c:v>
                </c:pt>
                <c:pt idx="7992">
                  <c:v>17.8125</c:v>
                </c:pt>
                <c:pt idx="7993">
                  <c:v>17.815104166666668</c:v>
                </c:pt>
                <c:pt idx="7994">
                  <c:v>17.817708333333332</c:v>
                </c:pt>
                <c:pt idx="7995">
                  <c:v>17.8203125</c:v>
                </c:pt>
                <c:pt idx="7996">
                  <c:v>17.822916666666668</c:v>
                </c:pt>
                <c:pt idx="7997">
                  <c:v>17.825520833333332</c:v>
                </c:pt>
                <c:pt idx="7998">
                  <c:v>17.828125</c:v>
                </c:pt>
                <c:pt idx="7999">
                  <c:v>17.830729166666668</c:v>
                </c:pt>
                <c:pt idx="8000">
                  <c:v>17.833333333333332</c:v>
                </c:pt>
                <c:pt idx="8001">
                  <c:v>17.8359375</c:v>
                </c:pt>
                <c:pt idx="8002">
                  <c:v>17.838541666666668</c:v>
                </c:pt>
                <c:pt idx="8003">
                  <c:v>17.841145833333332</c:v>
                </c:pt>
                <c:pt idx="8004">
                  <c:v>17.84375</c:v>
                </c:pt>
                <c:pt idx="8005">
                  <c:v>17.846354166666668</c:v>
                </c:pt>
                <c:pt idx="8006">
                  <c:v>17.848958333333332</c:v>
                </c:pt>
                <c:pt idx="8007">
                  <c:v>17.8515625</c:v>
                </c:pt>
                <c:pt idx="8008">
                  <c:v>17.854166666666668</c:v>
                </c:pt>
                <c:pt idx="8009">
                  <c:v>17.856770833333332</c:v>
                </c:pt>
                <c:pt idx="8010">
                  <c:v>17.859375</c:v>
                </c:pt>
                <c:pt idx="8011">
                  <c:v>17.861979166666668</c:v>
                </c:pt>
                <c:pt idx="8012">
                  <c:v>17.864583333333332</c:v>
                </c:pt>
                <c:pt idx="8013">
                  <c:v>17.8671875</c:v>
                </c:pt>
                <c:pt idx="8014">
                  <c:v>17.869791666666668</c:v>
                </c:pt>
                <c:pt idx="8015">
                  <c:v>17.872395833333332</c:v>
                </c:pt>
                <c:pt idx="8016">
                  <c:v>17.875</c:v>
                </c:pt>
                <c:pt idx="8017">
                  <c:v>17.877604166666668</c:v>
                </c:pt>
                <c:pt idx="8018">
                  <c:v>17.880208333333332</c:v>
                </c:pt>
                <c:pt idx="8019">
                  <c:v>17.8828125</c:v>
                </c:pt>
                <c:pt idx="8020">
                  <c:v>17.885416666666668</c:v>
                </c:pt>
                <c:pt idx="8021">
                  <c:v>17.888020833333332</c:v>
                </c:pt>
                <c:pt idx="8022">
                  <c:v>17.890625</c:v>
                </c:pt>
                <c:pt idx="8023">
                  <c:v>17.893229166666668</c:v>
                </c:pt>
                <c:pt idx="8024">
                  <c:v>17.895833333333332</c:v>
                </c:pt>
                <c:pt idx="8025">
                  <c:v>17.8984375</c:v>
                </c:pt>
                <c:pt idx="8026">
                  <c:v>17.901041666666668</c:v>
                </c:pt>
                <c:pt idx="8027">
                  <c:v>17.903645833333332</c:v>
                </c:pt>
                <c:pt idx="8028">
                  <c:v>17.90625</c:v>
                </c:pt>
                <c:pt idx="8029">
                  <c:v>17.908854166666668</c:v>
                </c:pt>
                <c:pt idx="8030">
                  <c:v>17.911458333333332</c:v>
                </c:pt>
                <c:pt idx="8031">
                  <c:v>17.9140625</c:v>
                </c:pt>
                <c:pt idx="8032">
                  <c:v>17.916666666666668</c:v>
                </c:pt>
                <c:pt idx="8033">
                  <c:v>17.919270833333332</c:v>
                </c:pt>
                <c:pt idx="8034">
                  <c:v>17.921875</c:v>
                </c:pt>
                <c:pt idx="8035">
                  <c:v>17.924479166666668</c:v>
                </c:pt>
                <c:pt idx="8036">
                  <c:v>17.927083333333332</c:v>
                </c:pt>
                <c:pt idx="8037">
                  <c:v>17.9296875</c:v>
                </c:pt>
                <c:pt idx="8038">
                  <c:v>17.932291666666668</c:v>
                </c:pt>
                <c:pt idx="8039">
                  <c:v>17.934895833333332</c:v>
                </c:pt>
                <c:pt idx="8040">
                  <c:v>17.9375</c:v>
                </c:pt>
                <c:pt idx="8041">
                  <c:v>17.940104166666668</c:v>
                </c:pt>
                <c:pt idx="8042">
                  <c:v>17.942708333333332</c:v>
                </c:pt>
                <c:pt idx="8043">
                  <c:v>17.9453125</c:v>
                </c:pt>
                <c:pt idx="8044">
                  <c:v>17.947916666666668</c:v>
                </c:pt>
                <c:pt idx="8045">
                  <c:v>17.950520833333332</c:v>
                </c:pt>
                <c:pt idx="8046">
                  <c:v>17.953125</c:v>
                </c:pt>
                <c:pt idx="8047">
                  <c:v>17.955729166666668</c:v>
                </c:pt>
                <c:pt idx="8048">
                  <c:v>17.958333333333332</c:v>
                </c:pt>
                <c:pt idx="8049">
                  <c:v>17.9609375</c:v>
                </c:pt>
                <c:pt idx="8050">
                  <c:v>17.963541666666668</c:v>
                </c:pt>
                <c:pt idx="8051">
                  <c:v>17.966145833333332</c:v>
                </c:pt>
                <c:pt idx="8052">
                  <c:v>17.96875</c:v>
                </c:pt>
                <c:pt idx="8053">
                  <c:v>17.971354166666668</c:v>
                </c:pt>
                <c:pt idx="8054">
                  <c:v>17.973958333333332</c:v>
                </c:pt>
                <c:pt idx="8055">
                  <c:v>17.9765625</c:v>
                </c:pt>
                <c:pt idx="8056">
                  <c:v>17.979166666666668</c:v>
                </c:pt>
                <c:pt idx="8057">
                  <c:v>17.981770833333332</c:v>
                </c:pt>
                <c:pt idx="8058">
                  <c:v>17.984375</c:v>
                </c:pt>
                <c:pt idx="8059">
                  <c:v>17.986979166666668</c:v>
                </c:pt>
                <c:pt idx="8060">
                  <c:v>17.989583333333332</c:v>
                </c:pt>
                <c:pt idx="8061">
                  <c:v>17.9921875</c:v>
                </c:pt>
                <c:pt idx="8062">
                  <c:v>17.994791666666668</c:v>
                </c:pt>
                <c:pt idx="8063">
                  <c:v>17.997395833333332</c:v>
                </c:pt>
                <c:pt idx="8064">
                  <c:v>18</c:v>
                </c:pt>
                <c:pt idx="8065">
                  <c:v>18.002604166666668</c:v>
                </c:pt>
                <c:pt idx="8066">
                  <c:v>18.005208333333332</c:v>
                </c:pt>
                <c:pt idx="8067">
                  <c:v>18.0078125</c:v>
                </c:pt>
                <c:pt idx="8068">
                  <c:v>18.010416666666668</c:v>
                </c:pt>
                <c:pt idx="8069">
                  <c:v>18.013020833333332</c:v>
                </c:pt>
                <c:pt idx="8070">
                  <c:v>18.015625</c:v>
                </c:pt>
                <c:pt idx="8071">
                  <c:v>18.018229166666668</c:v>
                </c:pt>
                <c:pt idx="8072">
                  <c:v>18.020833333333332</c:v>
                </c:pt>
                <c:pt idx="8073">
                  <c:v>18.0234375</c:v>
                </c:pt>
                <c:pt idx="8074">
                  <c:v>18.026041666666668</c:v>
                </c:pt>
                <c:pt idx="8075">
                  <c:v>18.028645833333332</c:v>
                </c:pt>
                <c:pt idx="8076">
                  <c:v>18.03125</c:v>
                </c:pt>
                <c:pt idx="8077">
                  <c:v>18.033854166666668</c:v>
                </c:pt>
                <c:pt idx="8078">
                  <c:v>18.036458333333332</c:v>
                </c:pt>
                <c:pt idx="8079">
                  <c:v>18.0390625</c:v>
                </c:pt>
                <c:pt idx="8080">
                  <c:v>18.041666666666668</c:v>
                </c:pt>
                <c:pt idx="8081">
                  <c:v>18.044270833333332</c:v>
                </c:pt>
                <c:pt idx="8082">
                  <c:v>18.046875</c:v>
                </c:pt>
                <c:pt idx="8083">
                  <c:v>18.049479166666668</c:v>
                </c:pt>
                <c:pt idx="8084">
                  <c:v>18.052083333333332</c:v>
                </c:pt>
                <c:pt idx="8085">
                  <c:v>18.0546875</c:v>
                </c:pt>
                <c:pt idx="8086">
                  <c:v>18.057291666666668</c:v>
                </c:pt>
                <c:pt idx="8087">
                  <c:v>18.059895833333332</c:v>
                </c:pt>
                <c:pt idx="8088">
                  <c:v>18.0625</c:v>
                </c:pt>
                <c:pt idx="8089">
                  <c:v>18.065104166666668</c:v>
                </c:pt>
                <c:pt idx="8090">
                  <c:v>18.067708333333332</c:v>
                </c:pt>
                <c:pt idx="8091">
                  <c:v>18.0703125</c:v>
                </c:pt>
                <c:pt idx="8092">
                  <c:v>18.072916666666668</c:v>
                </c:pt>
                <c:pt idx="8093">
                  <c:v>18.075520833333332</c:v>
                </c:pt>
                <c:pt idx="8094">
                  <c:v>18.078125</c:v>
                </c:pt>
                <c:pt idx="8095">
                  <c:v>18.080729166666668</c:v>
                </c:pt>
                <c:pt idx="8096">
                  <c:v>18.083333333333332</c:v>
                </c:pt>
                <c:pt idx="8097">
                  <c:v>18.0859375</c:v>
                </c:pt>
                <c:pt idx="8098">
                  <c:v>18.088541666666668</c:v>
                </c:pt>
                <c:pt idx="8099">
                  <c:v>18.091145833333332</c:v>
                </c:pt>
                <c:pt idx="8100">
                  <c:v>18.09375</c:v>
                </c:pt>
                <c:pt idx="8101">
                  <c:v>18.096354166666668</c:v>
                </c:pt>
                <c:pt idx="8102">
                  <c:v>18.098958333333332</c:v>
                </c:pt>
                <c:pt idx="8103">
                  <c:v>18.1015625</c:v>
                </c:pt>
                <c:pt idx="8104">
                  <c:v>18.104166666666668</c:v>
                </c:pt>
                <c:pt idx="8105">
                  <c:v>18.106770833333332</c:v>
                </c:pt>
                <c:pt idx="8106">
                  <c:v>18.109375</c:v>
                </c:pt>
                <c:pt idx="8107">
                  <c:v>18.111979166666668</c:v>
                </c:pt>
                <c:pt idx="8108">
                  <c:v>18.114583333333332</c:v>
                </c:pt>
                <c:pt idx="8109">
                  <c:v>18.1171875</c:v>
                </c:pt>
                <c:pt idx="8110">
                  <c:v>18.119791666666668</c:v>
                </c:pt>
                <c:pt idx="8111">
                  <c:v>18.122395833333332</c:v>
                </c:pt>
                <c:pt idx="8112">
                  <c:v>18.125</c:v>
                </c:pt>
                <c:pt idx="8113">
                  <c:v>18.127604166666668</c:v>
                </c:pt>
                <c:pt idx="8114">
                  <c:v>18.130208333333332</c:v>
                </c:pt>
                <c:pt idx="8115">
                  <c:v>18.1328125</c:v>
                </c:pt>
                <c:pt idx="8116">
                  <c:v>18.135416666666668</c:v>
                </c:pt>
                <c:pt idx="8117">
                  <c:v>18.138020833333332</c:v>
                </c:pt>
                <c:pt idx="8118">
                  <c:v>18.140625</c:v>
                </c:pt>
                <c:pt idx="8119">
                  <c:v>18.143229166666668</c:v>
                </c:pt>
                <c:pt idx="8120">
                  <c:v>18.145833333333332</c:v>
                </c:pt>
                <c:pt idx="8121">
                  <c:v>18.1484375</c:v>
                </c:pt>
                <c:pt idx="8122">
                  <c:v>18.151041666666668</c:v>
                </c:pt>
                <c:pt idx="8123">
                  <c:v>18.153645833333332</c:v>
                </c:pt>
                <c:pt idx="8124">
                  <c:v>18.15625</c:v>
                </c:pt>
                <c:pt idx="8125">
                  <c:v>18.158854166666668</c:v>
                </c:pt>
                <c:pt idx="8126">
                  <c:v>18.161458333333332</c:v>
                </c:pt>
                <c:pt idx="8127">
                  <c:v>18.1640625</c:v>
                </c:pt>
                <c:pt idx="8128">
                  <c:v>18.166666666666668</c:v>
                </c:pt>
                <c:pt idx="8129">
                  <c:v>18.169270833333332</c:v>
                </c:pt>
                <c:pt idx="8130">
                  <c:v>18.171875</c:v>
                </c:pt>
                <c:pt idx="8131">
                  <c:v>18.174479166666668</c:v>
                </c:pt>
                <c:pt idx="8132">
                  <c:v>18.177083333333332</c:v>
                </c:pt>
                <c:pt idx="8133">
                  <c:v>18.1796875</c:v>
                </c:pt>
                <c:pt idx="8134">
                  <c:v>18.182291666666668</c:v>
                </c:pt>
                <c:pt idx="8135">
                  <c:v>18.184895833333332</c:v>
                </c:pt>
                <c:pt idx="8136">
                  <c:v>18.1875</c:v>
                </c:pt>
                <c:pt idx="8137">
                  <c:v>18.190104166666668</c:v>
                </c:pt>
                <c:pt idx="8138">
                  <c:v>18.192708333333332</c:v>
                </c:pt>
                <c:pt idx="8139">
                  <c:v>18.1953125</c:v>
                </c:pt>
                <c:pt idx="8140">
                  <c:v>18.197916666666668</c:v>
                </c:pt>
                <c:pt idx="8141">
                  <c:v>18.200520833333332</c:v>
                </c:pt>
                <c:pt idx="8142">
                  <c:v>18.203125</c:v>
                </c:pt>
                <c:pt idx="8143">
                  <c:v>18.205729166666668</c:v>
                </c:pt>
                <c:pt idx="8144">
                  <c:v>18.208333333333332</c:v>
                </c:pt>
                <c:pt idx="8145">
                  <c:v>18.2109375</c:v>
                </c:pt>
                <c:pt idx="8146">
                  <c:v>18.213541666666668</c:v>
                </c:pt>
                <c:pt idx="8147">
                  <c:v>18.216145833333332</c:v>
                </c:pt>
                <c:pt idx="8148">
                  <c:v>18.21875</c:v>
                </c:pt>
                <c:pt idx="8149">
                  <c:v>18.221354166666668</c:v>
                </c:pt>
                <c:pt idx="8150">
                  <c:v>18.223958333333332</c:v>
                </c:pt>
                <c:pt idx="8151">
                  <c:v>18.2265625</c:v>
                </c:pt>
                <c:pt idx="8152">
                  <c:v>18.229166666666668</c:v>
                </c:pt>
                <c:pt idx="8153">
                  <c:v>18.231770833333332</c:v>
                </c:pt>
                <c:pt idx="8154">
                  <c:v>18.234375</c:v>
                </c:pt>
                <c:pt idx="8155">
                  <c:v>18.236979166666668</c:v>
                </c:pt>
                <c:pt idx="8156">
                  <c:v>18.239583333333332</c:v>
                </c:pt>
                <c:pt idx="8157">
                  <c:v>18.2421875</c:v>
                </c:pt>
                <c:pt idx="8158">
                  <c:v>18.244791666666668</c:v>
                </c:pt>
                <c:pt idx="8159">
                  <c:v>18.247395833333332</c:v>
                </c:pt>
                <c:pt idx="8160">
                  <c:v>18.25</c:v>
                </c:pt>
                <c:pt idx="8161">
                  <c:v>18.252604166666668</c:v>
                </c:pt>
                <c:pt idx="8162">
                  <c:v>18.255208333333332</c:v>
                </c:pt>
                <c:pt idx="8163">
                  <c:v>18.2578125</c:v>
                </c:pt>
                <c:pt idx="8164">
                  <c:v>18.260416666666668</c:v>
                </c:pt>
                <c:pt idx="8165">
                  <c:v>18.263020833333332</c:v>
                </c:pt>
                <c:pt idx="8166">
                  <c:v>18.265625</c:v>
                </c:pt>
                <c:pt idx="8167">
                  <c:v>18.268229166666668</c:v>
                </c:pt>
                <c:pt idx="8168">
                  <c:v>18.270833333333332</c:v>
                </c:pt>
                <c:pt idx="8169">
                  <c:v>18.2734375</c:v>
                </c:pt>
                <c:pt idx="8170">
                  <c:v>18.276041666666668</c:v>
                </c:pt>
                <c:pt idx="8171">
                  <c:v>18.278645833333332</c:v>
                </c:pt>
                <c:pt idx="8172">
                  <c:v>18.28125</c:v>
                </c:pt>
                <c:pt idx="8173">
                  <c:v>18.283854166666668</c:v>
                </c:pt>
                <c:pt idx="8174">
                  <c:v>18.286458333333332</c:v>
                </c:pt>
                <c:pt idx="8175">
                  <c:v>18.2890625</c:v>
                </c:pt>
                <c:pt idx="8176">
                  <c:v>18.291666666666668</c:v>
                </c:pt>
                <c:pt idx="8177">
                  <c:v>18.294270833333332</c:v>
                </c:pt>
                <c:pt idx="8178">
                  <c:v>18.296875</c:v>
                </c:pt>
                <c:pt idx="8179">
                  <c:v>18.299479166666668</c:v>
                </c:pt>
                <c:pt idx="8180">
                  <c:v>18.302083333333332</c:v>
                </c:pt>
                <c:pt idx="8181">
                  <c:v>18.3046875</c:v>
                </c:pt>
                <c:pt idx="8182">
                  <c:v>18.307291666666668</c:v>
                </c:pt>
                <c:pt idx="8183">
                  <c:v>18.309895833333332</c:v>
                </c:pt>
                <c:pt idx="8184">
                  <c:v>18.3125</c:v>
                </c:pt>
                <c:pt idx="8185">
                  <c:v>18.315104166666668</c:v>
                </c:pt>
                <c:pt idx="8186">
                  <c:v>18.317708333333332</c:v>
                </c:pt>
                <c:pt idx="8187">
                  <c:v>18.3203125</c:v>
                </c:pt>
                <c:pt idx="8188">
                  <c:v>18.322916666666668</c:v>
                </c:pt>
                <c:pt idx="8189">
                  <c:v>18.325520833333332</c:v>
                </c:pt>
                <c:pt idx="8190">
                  <c:v>18.328125</c:v>
                </c:pt>
                <c:pt idx="8191">
                  <c:v>18.330729166666668</c:v>
                </c:pt>
                <c:pt idx="8192">
                  <c:v>18.333333333333332</c:v>
                </c:pt>
                <c:pt idx="8193">
                  <c:v>18.3359375</c:v>
                </c:pt>
                <c:pt idx="8194">
                  <c:v>18.338541666666668</c:v>
                </c:pt>
                <c:pt idx="8195">
                  <c:v>18.341145833333332</c:v>
                </c:pt>
                <c:pt idx="8196">
                  <c:v>18.34375</c:v>
                </c:pt>
                <c:pt idx="8197">
                  <c:v>18.346354166666668</c:v>
                </c:pt>
                <c:pt idx="8198">
                  <c:v>18.348958333333332</c:v>
                </c:pt>
                <c:pt idx="8199">
                  <c:v>18.3515625</c:v>
                </c:pt>
                <c:pt idx="8200">
                  <c:v>18.354166666666668</c:v>
                </c:pt>
                <c:pt idx="8201">
                  <c:v>18.356770833333332</c:v>
                </c:pt>
                <c:pt idx="8202">
                  <c:v>18.359375</c:v>
                </c:pt>
                <c:pt idx="8203">
                  <c:v>18.361979166666668</c:v>
                </c:pt>
                <c:pt idx="8204">
                  <c:v>18.364583333333332</c:v>
                </c:pt>
                <c:pt idx="8205">
                  <c:v>18.3671875</c:v>
                </c:pt>
                <c:pt idx="8206">
                  <c:v>18.369791666666668</c:v>
                </c:pt>
                <c:pt idx="8207">
                  <c:v>18.372395833333332</c:v>
                </c:pt>
                <c:pt idx="8208">
                  <c:v>18.375</c:v>
                </c:pt>
                <c:pt idx="8209">
                  <c:v>18.377604166666668</c:v>
                </c:pt>
                <c:pt idx="8210">
                  <c:v>18.380208333333332</c:v>
                </c:pt>
                <c:pt idx="8211">
                  <c:v>18.3828125</c:v>
                </c:pt>
                <c:pt idx="8212">
                  <c:v>18.385416666666668</c:v>
                </c:pt>
                <c:pt idx="8213">
                  <c:v>18.388020833333332</c:v>
                </c:pt>
                <c:pt idx="8214">
                  <c:v>18.390625</c:v>
                </c:pt>
                <c:pt idx="8215">
                  <c:v>18.393229166666668</c:v>
                </c:pt>
                <c:pt idx="8216">
                  <c:v>18.395833333333332</c:v>
                </c:pt>
                <c:pt idx="8217">
                  <c:v>18.3984375</c:v>
                </c:pt>
                <c:pt idx="8218">
                  <c:v>18.401041666666668</c:v>
                </c:pt>
                <c:pt idx="8219">
                  <c:v>18.403645833333332</c:v>
                </c:pt>
                <c:pt idx="8220">
                  <c:v>18.40625</c:v>
                </c:pt>
                <c:pt idx="8221">
                  <c:v>18.408854166666668</c:v>
                </c:pt>
                <c:pt idx="8222">
                  <c:v>18.411458333333332</c:v>
                </c:pt>
                <c:pt idx="8223">
                  <c:v>18.4140625</c:v>
                </c:pt>
                <c:pt idx="8224">
                  <c:v>18.416666666666668</c:v>
                </c:pt>
                <c:pt idx="8225">
                  <c:v>18.419270833333332</c:v>
                </c:pt>
                <c:pt idx="8226">
                  <c:v>18.421875</c:v>
                </c:pt>
                <c:pt idx="8227">
                  <c:v>18.424479166666668</c:v>
                </c:pt>
                <c:pt idx="8228">
                  <c:v>18.427083333333332</c:v>
                </c:pt>
                <c:pt idx="8229">
                  <c:v>18.4296875</c:v>
                </c:pt>
                <c:pt idx="8230">
                  <c:v>18.432291666666668</c:v>
                </c:pt>
                <c:pt idx="8231">
                  <c:v>18.434895833333332</c:v>
                </c:pt>
                <c:pt idx="8232">
                  <c:v>18.4375</c:v>
                </c:pt>
                <c:pt idx="8233">
                  <c:v>18.440104166666668</c:v>
                </c:pt>
                <c:pt idx="8234">
                  <c:v>18.442708333333332</c:v>
                </c:pt>
                <c:pt idx="8235">
                  <c:v>18.4453125</c:v>
                </c:pt>
                <c:pt idx="8236">
                  <c:v>18.447916666666668</c:v>
                </c:pt>
                <c:pt idx="8237">
                  <c:v>18.450520833333332</c:v>
                </c:pt>
                <c:pt idx="8238">
                  <c:v>18.453125</c:v>
                </c:pt>
                <c:pt idx="8239">
                  <c:v>18.455729166666668</c:v>
                </c:pt>
                <c:pt idx="8240">
                  <c:v>18.458333333333332</c:v>
                </c:pt>
                <c:pt idx="8241">
                  <c:v>18.4609375</c:v>
                </c:pt>
                <c:pt idx="8242">
                  <c:v>18.463541666666668</c:v>
                </c:pt>
                <c:pt idx="8243">
                  <c:v>18.466145833333332</c:v>
                </c:pt>
                <c:pt idx="8244">
                  <c:v>18.46875</c:v>
                </c:pt>
                <c:pt idx="8245">
                  <c:v>18.471354166666668</c:v>
                </c:pt>
                <c:pt idx="8246">
                  <c:v>18.473958333333332</c:v>
                </c:pt>
                <c:pt idx="8247">
                  <c:v>18.4765625</c:v>
                </c:pt>
                <c:pt idx="8248">
                  <c:v>18.479166666666668</c:v>
                </c:pt>
                <c:pt idx="8249">
                  <c:v>18.481770833333332</c:v>
                </c:pt>
                <c:pt idx="8250">
                  <c:v>18.484375</c:v>
                </c:pt>
                <c:pt idx="8251">
                  <c:v>18.486979166666668</c:v>
                </c:pt>
                <c:pt idx="8252">
                  <c:v>18.489583333333332</c:v>
                </c:pt>
                <c:pt idx="8253">
                  <c:v>18.4921875</c:v>
                </c:pt>
                <c:pt idx="8254">
                  <c:v>18.494791666666668</c:v>
                </c:pt>
                <c:pt idx="8255">
                  <c:v>18.497395833333332</c:v>
                </c:pt>
                <c:pt idx="8256">
                  <c:v>18.5</c:v>
                </c:pt>
                <c:pt idx="8257">
                  <c:v>18.502604166666668</c:v>
                </c:pt>
                <c:pt idx="8258">
                  <c:v>18.505208333333332</c:v>
                </c:pt>
                <c:pt idx="8259">
                  <c:v>18.5078125</c:v>
                </c:pt>
                <c:pt idx="8260">
                  <c:v>18.510416666666668</c:v>
                </c:pt>
                <c:pt idx="8261">
                  <c:v>18.513020833333332</c:v>
                </c:pt>
                <c:pt idx="8262">
                  <c:v>18.515625</c:v>
                </c:pt>
                <c:pt idx="8263">
                  <c:v>18.518229166666668</c:v>
                </c:pt>
                <c:pt idx="8264">
                  <c:v>18.520833333333332</c:v>
                </c:pt>
                <c:pt idx="8265">
                  <c:v>18.5234375</c:v>
                </c:pt>
                <c:pt idx="8266">
                  <c:v>18.526041666666668</c:v>
                </c:pt>
                <c:pt idx="8267">
                  <c:v>18.528645833333332</c:v>
                </c:pt>
                <c:pt idx="8268">
                  <c:v>18.53125</c:v>
                </c:pt>
                <c:pt idx="8269">
                  <c:v>18.533854166666668</c:v>
                </c:pt>
                <c:pt idx="8270">
                  <c:v>18.536458333333332</c:v>
                </c:pt>
                <c:pt idx="8271">
                  <c:v>18.5390625</c:v>
                </c:pt>
                <c:pt idx="8272">
                  <c:v>18.541666666666668</c:v>
                </c:pt>
                <c:pt idx="8273">
                  <c:v>18.544270833333332</c:v>
                </c:pt>
                <c:pt idx="8274">
                  <c:v>18.546875</c:v>
                </c:pt>
                <c:pt idx="8275">
                  <c:v>18.549479166666668</c:v>
                </c:pt>
                <c:pt idx="8276">
                  <c:v>18.552083333333332</c:v>
                </c:pt>
                <c:pt idx="8277">
                  <c:v>18.5546875</c:v>
                </c:pt>
                <c:pt idx="8278">
                  <c:v>18.557291666666668</c:v>
                </c:pt>
                <c:pt idx="8279">
                  <c:v>18.559895833333332</c:v>
                </c:pt>
                <c:pt idx="8280">
                  <c:v>18.5625</c:v>
                </c:pt>
                <c:pt idx="8281">
                  <c:v>18.565104166666668</c:v>
                </c:pt>
                <c:pt idx="8282">
                  <c:v>18.567708333333332</c:v>
                </c:pt>
                <c:pt idx="8283">
                  <c:v>18.5703125</c:v>
                </c:pt>
                <c:pt idx="8284">
                  <c:v>18.572916666666668</c:v>
                </c:pt>
                <c:pt idx="8285">
                  <c:v>18.575520833333332</c:v>
                </c:pt>
                <c:pt idx="8286">
                  <c:v>18.578125</c:v>
                </c:pt>
                <c:pt idx="8287">
                  <c:v>18.580729166666668</c:v>
                </c:pt>
                <c:pt idx="8288">
                  <c:v>18.583333333333332</c:v>
                </c:pt>
                <c:pt idx="8289">
                  <c:v>18.5859375</c:v>
                </c:pt>
                <c:pt idx="8290">
                  <c:v>18.588541666666668</c:v>
                </c:pt>
                <c:pt idx="8291">
                  <c:v>18.591145833333332</c:v>
                </c:pt>
                <c:pt idx="8292">
                  <c:v>18.59375</c:v>
                </c:pt>
                <c:pt idx="8293">
                  <c:v>18.596354166666668</c:v>
                </c:pt>
                <c:pt idx="8294">
                  <c:v>18.598958333333332</c:v>
                </c:pt>
                <c:pt idx="8295">
                  <c:v>18.6015625</c:v>
                </c:pt>
                <c:pt idx="8296">
                  <c:v>18.604166666666668</c:v>
                </c:pt>
                <c:pt idx="8297">
                  <c:v>18.606770833333332</c:v>
                </c:pt>
                <c:pt idx="8298">
                  <c:v>18.609375</c:v>
                </c:pt>
                <c:pt idx="8299">
                  <c:v>18.611979166666668</c:v>
                </c:pt>
                <c:pt idx="8300">
                  <c:v>18.614583333333332</c:v>
                </c:pt>
                <c:pt idx="8301">
                  <c:v>18.6171875</c:v>
                </c:pt>
                <c:pt idx="8302">
                  <c:v>18.619791666666668</c:v>
                </c:pt>
                <c:pt idx="8303">
                  <c:v>18.622395833333332</c:v>
                </c:pt>
                <c:pt idx="8304">
                  <c:v>18.625</c:v>
                </c:pt>
                <c:pt idx="8305">
                  <c:v>18.627604166666668</c:v>
                </c:pt>
                <c:pt idx="8306">
                  <c:v>18.630208333333332</c:v>
                </c:pt>
                <c:pt idx="8307">
                  <c:v>18.6328125</c:v>
                </c:pt>
                <c:pt idx="8308">
                  <c:v>18.635416666666668</c:v>
                </c:pt>
                <c:pt idx="8309">
                  <c:v>18.638020833333332</c:v>
                </c:pt>
                <c:pt idx="8310">
                  <c:v>18.640625</c:v>
                </c:pt>
                <c:pt idx="8311">
                  <c:v>18.643229166666668</c:v>
                </c:pt>
                <c:pt idx="8312">
                  <c:v>18.645833333333332</c:v>
                </c:pt>
                <c:pt idx="8313">
                  <c:v>18.6484375</c:v>
                </c:pt>
                <c:pt idx="8314">
                  <c:v>18.651041666666668</c:v>
                </c:pt>
                <c:pt idx="8315">
                  <c:v>18.653645833333332</c:v>
                </c:pt>
                <c:pt idx="8316">
                  <c:v>18.65625</c:v>
                </c:pt>
                <c:pt idx="8317">
                  <c:v>18.658854166666668</c:v>
                </c:pt>
                <c:pt idx="8318">
                  <c:v>18.661458333333332</c:v>
                </c:pt>
                <c:pt idx="8319">
                  <c:v>18.6640625</c:v>
                </c:pt>
                <c:pt idx="8320">
                  <c:v>18.666666666666668</c:v>
                </c:pt>
                <c:pt idx="8321">
                  <c:v>18.669270833333332</c:v>
                </c:pt>
                <c:pt idx="8322">
                  <c:v>18.671875</c:v>
                </c:pt>
                <c:pt idx="8323">
                  <c:v>18.674479166666668</c:v>
                </c:pt>
                <c:pt idx="8324">
                  <c:v>18.677083333333332</c:v>
                </c:pt>
                <c:pt idx="8325">
                  <c:v>18.6796875</c:v>
                </c:pt>
                <c:pt idx="8326">
                  <c:v>18.682291666666668</c:v>
                </c:pt>
                <c:pt idx="8327">
                  <c:v>18.684895833333332</c:v>
                </c:pt>
                <c:pt idx="8328">
                  <c:v>18.6875</c:v>
                </c:pt>
                <c:pt idx="8329">
                  <c:v>18.690104166666668</c:v>
                </c:pt>
                <c:pt idx="8330">
                  <c:v>18.692708333333332</c:v>
                </c:pt>
                <c:pt idx="8331">
                  <c:v>18.6953125</c:v>
                </c:pt>
                <c:pt idx="8332">
                  <c:v>18.697916666666668</c:v>
                </c:pt>
                <c:pt idx="8333">
                  <c:v>18.700520833333332</c:v>
                </c:pt>
                <c:pt idx="8334">
                  <c:v>18.703125</c:v>
                </c:pt>
                <c:pt idx="8335">
                  <c:v>18.705729166666668</c:v>
                </c:pt>
                <c:pt idx="8336">
                  <c:v>18.708333333333332</c:v>
                </c:pt>
                <c:pt idx="8337">
                  <c:v>18.7109375</c:v>
                </c:pt>
                <c:pt idx="8338">
                  <c:v>18.713541666666668</c:v>
                </c:pt>
                <c:pt idx="8339">
                  <c:v>18.716145833333332</c:v>
                </c:pt>
                <c:pt idx="8340">
                  <c:v>18.71875</c:v>
                </c:pt>
                <c:pt idx="8341">
                  <c:v>18.721354166666668</c:v>
                </c:pt>
                <c:pt idx="8342">
                  <c:v>18.723958333333332</c:v>
                </c:pt>
                <c:pt idx="8343">
                  <c:v>18.7265625</c:v>
                </c:pt>
                <c:pt idx="8344">
                  <c:v>18.729166666666668</c:v>
                </c:pt>
                <c:pt idx="8345">
                  <c:v>18.731770833333332</c:v>
                </c:pt>
                <c:pt idx="8346">
                  <c:v>18.734375</c:v>
                </c:pt>
                <c:pt idx="8347">
                  <c:v>18.736979166666668</c:v>
                </c:pt>
                <c:pt idx="8348">
                  <c:v>18.739583333333332</c:v>
                </c:pt>
                <c:pt idx="8349">
                  <c:v>18.7421875</c:v>
                </c:pt>
                <c:pt idx="8350">
                  <c:v>18.744791666666668</c:v>
                </c:pt>
                <c:pt idx="8351">
                  <c:v>18.747395833333332</c:v>
                </c:pt>
                <c:pt idx="8352">
                  <c:v>18.75</c:v>
                </c:pt>
                <c:pt idx="8353">
                  <c:v>18.752604166666668</c:v>
                </c:pt>
                <c:pt idx="8354">
                  <c:v>18.755208333333332</c:v>
                </c:pt>
                <c:pt idx="8355">
                  <c:v>18.7578125</c:v>
                </c:pt>
                <c:pt idx="8356">
                  <c:v>18.760416666666668</c:v>
                </c:pt>
                <c:pt idx="8357">
                  <c:v>18.763020833333332</c:v>
                </c:pt>
                <c:pt idx="8358">
                  <c:v>18.765625</c:v>
                </c:pt>
                <c:pt idx="8359">
                  <c:v>18.768229166666668</c:v>
                </c:pt>
                <c:pt idx="8360">
                  <c:v>18.770833333333332</c:v>
                </c:pt>
                <c:pt idx="8361">
                  <c:v>18.7734375</c:v>
                </c:pt>
                <c:pt idx="8362">
                  <c:v>18.776041666666668</c:v>
                </c:pt>
                <c:pt idx="8363">
                  <c:v>18.778645833333332</c:v>
                </c:pt>
                <c:pt idx="8364">
                  <c:v>18.78125</c:v>
                </c:pt>
                <c:pt idx="8365">
                  <c:v>18.783854166666668</c:v>
                </c:pt>
                <c:pt idx="8366">
                  <c:v>18.786458333333332</c:v>
                </c:pt>
                <c:pt idx="8367">
                  <c:v>18.7890625</c:v>
                </c:pt>
                <c:pt idx="8368">
                  <c:v>18.791666666666668</c:v>
                </c:pt>
                <c:pt idx="8369">
                  <c:v>18.794270833333332</c:v>
                </c:pt>
                <c:pt idx="8370">
                  <c:v>18.796875</c:v>
                </c:pt>
                <c:pt idx="8371">
                  <c:v>18.799479166666668</c:v>
                </c:pt>
                <c:pt idx="8372">
                  <c:v>18.802083333333332</c:v>
                </c:pt>
                <c:pt idx="8373">
                  <c:v>18.8046875</c:v>
                </c:pt>
                <c:pt idx="8374">
                  <c:v>18.807291666666668</c:v>
                </c:pt>
                <c:pt idx="8375">
                  <c:v>18.809895833333332</c:v>
                </c:pt>
                <c:pt idx="8376">
                  <c:v>18.8125</c:v>
                </c:pt>
                <c:pt idx="8377">
                  <c:v>18.815104166666668</c:v>
                </c:pt>
                <c:pt idx="8378">
                  <c:v>18.817708333333332</c:v>
                </c:pt>
                <c:pt idx="8379">
                  <c:v>18.8203125</c:v>
                </c:pt>
                <c:pt idx="8380">
                  <c:v>18.822916666666668</c:v>
                </c:pt>
                <c:pt idx="8381">
                  <c:v>18.825520833333332</c:v>
                </c:pt>
                <c:pt idx="8382">
                  <c:v>18.828125</c:v>
                </c:pt>
                <c:pt idx="8383">
                  <c:v>18.830729166666668</c:v>
                </c:pt>
                <c:pt idx="8384">
                  <c:v>18.833333333333332</c:v>
                </c:pt>
                <c:pt idx="8385">
                  <c:v>18.8359375</c:v>
                </c:pt>
                <c:pt idx="8386">
                  <c:v>18.838541666666668</c:v>
                </c:pt>
                <c:pt idx="8387">
                  <c:v>18.841145833333332</c:v>
                </c:pt>
                <c:pt idx="8388">
                  <c:v>18.84375</c:v>
                </c:pt>
                <c:pt idx="8389">
                  <c:v>18.846354166666668</c:v>
                </c:pt>
                <c:pt idx="8390">
                  <c:v>18.848958333333332</c:v>
                </c:pt>
                <c:pt idx="8391">
                  <c:v>18.8515625</c:v>
                </c:pt>
                <c:pt idx="8392">
                  <c:v>18.854166666666668</c:v>
                </c:pt>
                <c:pt idx="8393">
                  <c:v>18.856770833333332</c:v>
                </c:pt>
                <c:pt idx="8394">
                  <c:v>18.859375</c:v>
                </c:pt>
                <c:pt idx="8395">
                  <c:v>18.861979166666668</c:v>
                </c:pt>
                <c:pt idx="8396">
                  <c:v>18.864583333333332</c:v>
                </c:pt>
                <c:pt idx="8397">
                  <c:v>18.8671875</c:v>
                </c:pt>
                <c:pt idx="8398">
                  <c:v>18.869791666666668</c:v>
                </c:pt>
                <c:pt idx="8399">
                  <c:v>18.872395833333332</c:v>
                </c:pt>
                <c:pt idx="8400">
                  <c:v>18.875</c:v>
                </c:pt>
                <c:pt idx="8401">
                  <c:v>18.877604166666668</c:v>
                </c:pt>
                <c:pt idx="8402">
                  <c:v>18.880208333333332</c:v>
                </c:pt>
                <c:pt idx="8403">
                  <c:v>18.8828125</c:v>
                </c:pt>
                <c:pt idx="8404">
                  <c:v>18.885416666666668</c:v>
                </c:pt>
                <c:pt idx="8405">
                  <c:v>18.888020833333332</c:v>
                </c:pt>
                <c:pt idx="8406">
                  <c:v>18.890625</c:v>
                </c:pt>
                <c:pt idx="8407">
                  <c:v>18.893229166666668</c:v>
                </c:pt>
                <c:pt idx="8408">
                  <c:v>18.895833333333332</c:v>
                </c:pt>
                <c:pt idx="8409">
                  <c:v>18.8984375</c:v>
                </c:pt>
                <c:pt idx="8410">
                  <c:v>18.901041666666668</c:v>
                </c:pt>
                <c:pt idx="8411">
                  <c:v>18.903645833333332</c:v>
                </c:pt>
                <c:pt idx="8412">
                  <c:v>18.90625</c:v>
                </c:pt>
                <c:pt idx="8413">
                  <c:v>18.908854166666668</c:v>
                </c:pt>
                <c:pt idx="8414">
                  <c:v>18.911458333333332</c:v>
                </c:pt>
                <c:pt idx="8415">
                  <c:v>18.9140625</c:v>
                </c:pt>
                <c:pt idx="8416">
                  <c:v>18.916666666666668</c:v>
                </c:pt>
                <c:pt idx="8417">
                  <c:v>18.919270833333332</c:v>
                </c:pt>
                <c:pt idx="8418">
                  <c:v>18.921875</c:v>
                </c:pt>
                <c:pt idx="8419">
                  <c:v>18.924479166666668</c:v>
                </c:pt>
                <c:pt idx="8420">
                  <c:v>18.927083333333332</c:v>
                </c:pt>
                <c:pt idx="8421">
                  <c:v>18.9296875</c:v>
                </c:pt>
                <c:pt idx="8422">
                  <c:v>18.932291666666668</c:v>
                </c:pt>
                <c:pt idx="8423">
                  <c:v>18.934895833333332</c:v>
                </c:pt>
                <c:pt idx="8424">
                  <c:v>18.9375</c:v>
                </c:pt>
                <c:pt idx="8425">
                  <c:v>18.940104166666668</c:v>
                </c:pt>
                <c:pt idx="8426">
                  <c:v>18.942708333333332</c:v>
                </c:pt>
                <c:pt idx="8427">
                  <c:v>18.9453125</c:v>
                </c:pt>
                <c:pt idx="8428">
                  <c:v>18.947916666666668</c:v>
                </c:pt>
                <c:pt idx="8429">
                  <c:v>18.950520833333332</c:v>
                </c:pt>
                <c:pt idx="8430">
                  <c:v>18.953125</c:v>
                </c:pt>
                <c:pt idx="8431">
                  <c:v>18.955729166666668</c:v>
                </c:pt>
                <c:pt idx="8432">
                  <c:v>18.958333333333332</c:v>
                </c:pt>
                <c:pt idx="8433">
                  <c:v>18.9609375</c:v>
                </c:pt>
                <c:pt idx="8434">
                  <c:v>18.963541666666668</c:v>
                </c:pt>
                <c:pt idx="8435">
                  <c:v>18.966145833333332</c:v>
                </c:pt>
                <c:pt idx="8436">
                  <c:v>18.96875</c:v>
                </c:pt>
                <c:pt idx="8437">
                  <c:v>18.971354166666668</c:v>
                </c:pt>
                <c:pt idx="8438">
                  <c:v>18.973958333333332</c:v>
                </c:pt>
                <c:pt idx="8439">
                  <c:v>18.9765625</c:v>
                </c:pt>
                <c:pt idx="8440">
                  <c:v>18.979166666666668</c:v>
                </c:pt>
                <c:pt idx="8441">
                  <c:v>18.981770833333332</c:v>
                </c:pt>
                <c:pt idx="8442">
                  <c:v>18.984375</c:v>
                </c:pt>
                <c:pt idx="8443">
                  <c:v>18.986979166666668</c:v>
                </c:pt>
                <c:pt idx="8444">
                  <c:v>18.989583333333332</c:v>
                </c:pt>
                <c:pt idx="8445">
                  <c:v>18.9921875</c:v>
                </c:pt>
                <c:pt idx="8446">
                  <c:v>18.994791666666668</c:v>
                </c:pt>
                <c:pt idx="8447">
                  <c:v>18.997395833333332</c:v>
                </c:pt>
                <c:pt idx="8448">
                  <c:v>19</c:v>
                </c:pt>
                <c:pt idx="8449">
                  <c:v>19.002604166666668</c:v>
                </c:pt>
                <c:pt idx="8450">
                  <c:v>19.005208333333332</c:v>
                </c:pt>
                <c:pt idx="8451">
                  <c:v>19.0078125</c:v>
                </c:pt>
                <c:pt idx="8452">
                  <c:v>19.010416666666668</c:v>
                </c:pt>
                <c:pt idx="8453">
                  <c:v>19.013020833333332</c:v>
                </c:pt>
                <c:pt idx="8454">
                  <c:v>19.015625</c:v>
                </c:pt>
                <c:pt idx="8455">
                  <c:v>19.018229166666668</c:v>
                </c:pt>
                <c:pt idx="8456">
                  <c:v>19.020833333333332</c:v>
                </c:pt>
                <c:pt idx="8457">
                  <c:v>19.0234375</c:v>
                </c:pt>
                <c:pt idx="8458">
                  <c:v>19.026041666666668</c:v>
                </c:pt>
                <c:pt idx="8459">
                  <c:v>19.028645833333332</c:v>
                </c:pt>
                <c:pt idx="8460">
                  <c:v>19.03125</c:v>
                </c:pt>
                <c:pt idx="8461">
                  <c:v>19.033854166666668</c:v>
                </c:pt>
                <c:pt idx="8462">
                  <c:v>19.036458333333332</c:v>
                </c:pt>
                <c:pt idx="8463">
                  <c:v>19.0390625</c:v>
                </c:pt>
                <c:pt idx="8464">
                  <c:v>19.041666666666668</c:v>
                </c:pt>
                <c:pt idx="8465">
                  <c:v>19.044270833333332</c:v>
                </c:pt>
                <c:pt idx="8466">
                  <c:v>19.046875</c:v>
                </c:pt>
                <c:pt idx="8467">
                  <c:v>19.049479166666668</c:v>
                </c:pt>
                <c:pt idx="8468">
                  <c:v>19.052083333333332</c:v>
                </c:pt>
                <c:pt idx="8469">
                  <c:v>19.0546875</c:v>
                </c:pt>
                <c:pt idx="8470">
                  <c:v>19.057291666666668</c:v>
                </c:pt>
                <c:pt idx="8471">
                  <c:v>19.059895833333332</c:v>
                </c:pt>
                <c:pt idx="8472">
                  <c:v>19.0625</c:v>
                </c:pt>
                <c:pt idx="8473">
                  <c:v>19.065104166666668</c:v>
                </c:pt>
                <c:pt idx="8474">
                  <c:v>19.067708333333332</c:v>
                </c:pt>
                <c:pt idx="8475">
                  <c:v>19.0703125</c:v>
                </c:pt>
                <c:pt idx="8476">
                  <c:v>19.072916666666668</c:v>
                </c:pt>
                <c:pt idx="8477">
                  <c:v>19.075520833333332</c:v>
                </c:pt>
                <c:pt idx="8478">
                  <c:v>19.078125</c:v>
                </c:pt>
                <c:pt idx="8479">
                  <c:v>19.080729166666668</c:v>
                </c:pt>
                <c:pt idx="8480">
                  <c:v>19.083333333333332</c:v>
                </c:pt>
                <c:pt idx="8481">
                  <c:v>19.0859375</c:v>
                </c:pt>
                <c:pt idx="8482">
                  <c:v>19.088541666666668</c:v>
                </c:pt>
                <c:pt idx="8483">
                  <c:v>19.091145833333332</c:v>
                </c:pt>
                <c:pt idx="8484">
                  <c:v>19.09375</c:v>
                </c:pt>
                <c:pt idx="8485">
                  <c:v>19.096354166666668</c:v>
                </c:pt>
                <c:pt idx="8486">
                  <c:v>19.098958333333332</c:v>
                </c:pt>
                <c:pt idx="8487">
                  <c:v>19.1015625</c:v>
                </c:pt>
                <c:pt idx="8488">
                  <c:v>19.104166666666668</c:v>
                </c:pt>
                <c:pt idx="8489">
                  <c:v>19.106770833333332</c:v>
                </c:pt>
                <c:pt idx="8490">
                  <c:v>19.109375</c:v>
                </c:pt>
                <c:pt idx="8491">
                  <c:v>19.111979166666668</c:v>
                </c:pt>
                <c:pt idx="8492">
                  <c:v>19.114583333333332</c:v>
                </c:pt>
                <c:pt idx="8493">
                  <c:v>19.1171875</c:v>
                </c:pt>
                <c:pt idx="8494">
                  <c:v>19.119791666666668</c:v>
                </c:pt>
                <c:pt idx="8495">
                  <c:v>19.122395833333332</c:v>
                </c:pt>
                <c:pt idx="8496">
                  <c:v>19.125</c:v>
                </c:pt>
                <c:pt idx="8497">
                  <c:v>19.127604166666668</c:v>
                </c:pt>
                <c:pt idx="8498">
                  <c:v>19.130208333333332</c:v>
                </c:pt>
                <c:pt idx="8499">
                  <c:v>19.1328125</c:v>
                </c:pt>
                <c:pt idx="8500">
                  <c:v>19.135416666666668</c:v>
                </c:pt>
                <c:pt idx="8501">
                  <c:v>19.138020833333332</c:v>
                </c:pt>
                <c:pt idx="8502">
                  <c:v>19.140625</c:v>
                </c:pt>
                <c:pt idx="8503">
                  <c:v>19.143229166666668</c:v>
                </c:pt>
                <c:pt idx="8504">
                  <c:v>19.145833333333332</c:v>
                </c:pt>
                <c:pt idx="8505">
                  <c:v>19.1484375</c:v>
                </c:pt>
                <c:pt idx="8506">
                  <c:v>19.151041666666668</c:v>
                </c:pt>
                <c:pt idx="8507">
                  <c:v>19.153645833333332</c:v>
                </c:pt>
                <c:pt idx="8508">
                  <c:v>19.15625</c:v>
                </c:pt>
                <c:pt idx="8509">
                  <c:v>19.158854166666668</c:v>
                </c:pt>
                <c:pt idx="8510">
                  <c:v>19.161458333333332</c:v>
                </c:pt>
                <c:pt idx="8511">
                  <c:v>19.1640625</c:v>
                </c:pt>
                <c:pt idx="8512">
                  <c:v>19.166666666666668</c:v>
                </c:pt>
                <c:pt idx="8513">
                  <c:v>19.169270833333332</c:v>
                </c:pt>
                <c:pt idx="8514">
                  <c:v>19.171875</c:v>
                </c:pt>
                <c:pt idx="8515">
                  <c:v>19.174479166666668</c:v>
                </c:pt>
                <c:pt idx="8516">
                  <c:v>19.177083333333332</c:v>
                </c:pt>
                <c:pt idx="8517">
                  <c:v>19.1796875</c:v>
                </c:pt>
                <c:pt idx="8518">
                  <c:v>19.182291666666668</c:v>
                </c:pt>
                <c:pt idx="8519">
                  <c:v>19.184895833333332</c:v>
                </c:pt>
                <c:pt idx="8520">
                  <c:v>19.1875</c:v>
                </c:pt>
                <c:pt idx="8521">
                  <c:v>19.190104166666668</c:v>
                </c:pt>
                <c:pt idx="8522">
                  <c:v>19.192708333333332</c:v>
                </c:pt>
                <c:pt idx="8523">
                  <c:v>19.1953125</c:v>
                </c:pt>
                <c:pt idx="8524">
                  <c:v>19.197916666666668</c:v>
                </c:pt>
                <c:pt idx="8525">
                  <c:v>19.200520833333332</c:v>
                </c:pt>
                <c:pt idx="8526">
                  <c:v>19.203125</c:v>
                </c:pt>
                <c:pt idx="8527">
                  <c:v>19.205729166666668</c:v>
                </c:pt>
                <c:pt idx="8528">
                  <c:v>19.208333333333332</c:v>
                </c:pt>
                <c:pt idx="8529">
                  <c:v>19.2109375</c:v>
                </c:pt>
                <c:pt idx="8530">
                  <c:v>19.213541666666668</c:v>
                </c:pt>
                <c:pt idx="8531">
                  <c:v>19.216145833333332</c:v>
                </c:pt>
                <c:pt idx="8532">
                  <c:v>19.21875</c:v>
                </c:pt>
                <c:pt idx="8533">
                  <c:v>19.221354166666668</c:v>
                </c:pt>
                <c:pt idx="8534">
                  <c:v>19.223958333333332</c:v>
                </c:pt>
                <c:pt idx="8535">
                  <c:v>19.2265625</c:v>
                </c:pt>
                <c:pt idx="8536">
                  <c:v>19.229166666666668</c:v>
                </c:pt>
                <c:pt idx="8537">
                  <c:v>19.231770833333332</c:v>
                </c:pt>
                <c:pt idx="8538">
                  <c:v>19.234375</c:v>
                </c:pt>
                <c:pt idx="8539">
                  <c:v>19.236979166666668</c:v>
                </c:pt>
                <c:pt idx="8540">
                  <c:v>19.239583333333332</c:v>
                </c:pt>
                <c:pt idx="8541">
                  <c:v>19.2421875</c:v>
                </c:pt>
                <c:pt idx="8542">
                  <c:v>19.244791666666668</c:v>
                </c:pt>
                <c:pt idx="8543">
                  <c:v>19.247395833333332</c:v>
                </c:pt>
                <c:pt idx="8544">
                  <c:v>19.25</c:v>
                </c:pt>
                <c:pt idx="8545">
                  <c:v>19.252604166666668</c:v>
                </c:pt>
                <c:pt idx="8546">
                  <c:v>19.255208333333332</c:v>
                </c:pt>
                <c:pt idx="8547">
                  <c:v>19.2578125</c:v>
                </c:pt>
                <c:pt idx="8548">
                  <c:v>19.260416666666668</c:v>
                </c:pt>
                <c:pt idx="8549">
                  <c:v>19.263020833333332</c:v>
                </c:pt>
                <c:pt idx="8550">
                  <c:v>19.265625</c:v>
                </c:pt>
                <c:pt idx="8551">
                  <c:v>19.268229166666668</c:v>
                </c:pt>
                <c:pt idx="8552">
                  <c:v>19.270833333333332</c:v>
                </c:pt>
                <c:pt idx="8553">
                  <c:v>19.2734375</c:v>
                </c:pt>
                <c:pt idx="8554">
                  <c:v>19.276041666666668</c:v>
                </c:pt>
                <c:pt idx="8555">
                  <c:v>19.278645833333332</c:v>
                </c:pt>
                <c:pt idx="8556">
                  <c:v>19.28125</c:v>
                </c:pt>
                <c:pt idx="8557">
                  <c:v>19.283854166666668</c:v>
                </c:pt>
                <c:pt idx="8558">
                  <c:v>19.286458333333332</c:v>
                </c:pt>
                <c:pt idx="8559">
                  <c:v>19.2890625</c:v>
                </c:pt>
                <c:pt idx="8560">
                  <c:v>19.291666666666668</c:v>
                </c:pt>
                <c:pt idx="8561">
                  <c:v>19.294270833333332</c:v>
                </c:pt>
                <c:pt idx="8562">
                  <c:v>19.296875</c:v>
                </c:pt>
                <c:pt idx="8563">
                  <c:v>19.299479166666668</c:v>
                </c:pt>
                <c:pt idx="8564">
                  <c:v>19.302083333333332</c:v>
                </c:pt>
                <c:pt idx="8565">
                  <c:v>19.3046875</c:v>
                </c:pt>
                <c:pt idx="8566">
                  <c:v>19.307291666666668</c:v>
                </c:pt>
                <c:pt idx="8567">
                  <c:v>19.309895833333332</c:v>
                </c:pt>
                <c:pt idx="8568">
                  <c:v>19.3125</c:v>
                </c:pt>
                <c:pt idx="8569">
                  <c:v>19.315104166666668</c:v>
                </c:pt>
                <c:pt idx="8570">
                  <c:v>19.317708333333332</c:v>
                </c:pt>
                <c:pt idx="8571">
                  <c:v>19.3203125</c:v>
                </c:pt>
                <c:pt idx="8572">
                  <c:v>19.322916666666668</c:v>
                </c:pt>
                <c:pt idx="8573">
                  <c:v>19.325520833333332</c:v>
                </c:pt>
                <c:pt idx="8574">
                  <c:v>19.328125</c:v>
                </c:pt>
                <c:pt idx="8575">
                  <c:v>19.330729166666668</c:v>
                </c:pt>
                <c:pt idx="8576">
                  <c:v>19.333333333333332</c:v>
                </c:pt>
                <c:pt idx="8577">
                  <c:v>19.3359375</c:v>
                </c:pt>
                <c:pt idx="8578">
                  <c:v>19.338541666666668</c:v>
                </c:pt>
                <c:pt idx="8579">
                  <c:v>19.341145833333332</c:v>
                </c:pt>
                <c:pt idx="8580">
                  <c:v>19.34375</c:v>
                </c:pt>
                <c:pt idx="8581">
                  <c:v>19.346354166666668</c:v>
                </c:pt>
                <c:pt idx="8582">
                  <c:v>19.348958333333332</c:v>
                </c:pt>
                <c:pt idx="8583">
                  <c:v>19.3515625</c:v>
                </c:pt>
                <c:pt idx="8584">
                  <c:v>19.354166666666668</c:v>
                </c:pt>
                <c:pt idx="8585">
                  <c:v>19.356770833333332</c:v>
                </c:pt>
                <c:pt idx="8586">
                  <c:v>19.359375</c:v>
                </c:pt>
                <c:pt idx="8587">
                  <c:v>19.361979166666668</c:v>
                </c:pt>
                <c:pt idx="8588">
                  <c:v>19.364583333333332</c:v>
                </c:pt>
                <c:pt idx="8589">
                  <c:v>19.3671875</c:v>
                </c:pt>
                <c:pt idx="8590">
                  <c:v>19.369791666666668</c:v>
                </c:pt>
                <c:pt idx="8591">
                  <c:v>19.372395833333332</c:v>
                </c:pt>
                <c:pt idx="8592">
                  <c:v>19.375</c:v>
                </c:pt>
                <c:pt idx="8593">
                  <c:v>19.377604166666668</c:v>
                </c:pt>
                <c:pt idx="8594">
                  <c:v>19.380208333333332</c:v>
                </c:pt>
                <c:pt idx="8595">
                  <c:v>19.3828125</c:v>
                </c:pt>
                <c:pt idx="8596">
                  <c:v>19.385416666666668</c:v>
                </c:pt>
                <c:pt idx="8597">
                  <c:v>19.388020833333332</c:v>
                </c:pt>
                <c:pt idx="8598">
                  <c:v>19.390625</c:v>
                </c:pt>
                <c:pt idx="8599">
                  <c:v>19.393229166666668</c:v>
                </c:pt>
                <c:pt idx="8600">
                  <c:v>19.395833333333332</c:v>
                </c:pt>
                <c:pt idx="8601">
                  <c:v>19.3984375</c:v>
                </c:pt>
                <c:pt idx="8602">
                  <c:v>19.401041666666668</c:v>
                </c:pt>
                <c:pt idx="8603">
                  <c:v>19.403645833333332</c:v>
                </c:pt>
                <c:pt idx="8604">
                  <c:v>19.40625</c:v>
                </c:pt>
                <c:pt idx="8605">
                  <c:v>19.408854166666668</c:v>
                </c:pt>
                <c:pt idx="8606">
                  <c:v>19.411458333333332</c:v>
                </c:pt>
                <c:pt idx="8607">
                  <c:v>19.4140625</c:v>
                </c:pt>
                <c:pt idx="8608">
                  <c:v>19.416666666666668</c:v>
                </c:pt>
                <c:pt idx="8609">
                  <c:v>19.419270833333332</c:v>
                </c:pt>
                <c:pt idx="8610">
                  <c:v>19.421875</c:v>
                </c:pt>
                <c:pt idx="8611">
                  <c:v>19.424479166666668</c:v>
                </c:pt>
                <c:pt idx="8612">
                  <c:v>19.427083333333332</c:v>
                </c:pt>
                <c:pt idx="8613">
                  <c:v>19.4296875</c:v>
                </c:pt>
                <c:pt idx="8614">
                  <c:v>19.432291666666668</c:v>
                </c:pt>
                <c:pt idx="8615">
                  <c:v>19.434895833333332</c:v>
                </c:pt>
                <c:pt idx="8616">
                  <c:v>19.4375</c:v>
                </c:pt>
                <c:pt idx="8617">
                  <c:v>19.440104166666668</c:v>
                </c:pt>
                <c:pt idx="8618">
                  <c:v>19.442708333333332</c:v>
                </c:pt>
                <c:pt idx="8619">
                  <c:v>19.4453125</c:v>
                </c:pt>
                <c:pt idx="8620">
                  <c:v>19.447916666666668</c:v>
                </c:pt>
                <c:pt idx="8621">
                  <c:v>19.450520833333332</c:v>
                </c:pt>
                <c:pt idx="8622">
                  <c:v>19.453125</c:v>
                </c:pt>
                <c:pt idx="8623">
                  <c:v>19.455729166666668</c:v>
                </c:pt>
                <c:pt idx="8624">
                  <c:v>19.458333333333332</c:v>
                </c:pt>
                <c:pt idx="8625">
                  <c:v>19.4609375</c:v>
                </c:pt>
                <c:pt idx="8626">
                  <c:v>19.463541666666668</c:v>
                </c:pt>
                <c:pt idx="8627">
                  <c:v>19.466145833333332</c:v>
                </c:pt>
                <c:pt idx="8628">
                  <c:v>19.46875</c:v>
                </c:pt>
                <c:pt idx="8629">
                  <c:v>19.471354166666668</c:v>
                </c:pt>
                <c:pt idx="8630">
                  <c:v>19.473958333333332</c:v>
                </c:pt>
                <c:pt idx="8631">
                  <c:v>19.4765625</c:v>
                </c:pt>
                <c:pt idx="8632">
                  <c:v>19.479166666666668</c:v>
                </c:pt>
                <c:pt idx="8633">
                  <c:v>19.481770833333332</c:v>
                </c:pt>
                <c:pt idx="8634">
                  <c:v>19.484375</c:v>
                </c:pt>
                <c:pt idx="8635">
                  <c:v>19.486979166666668</c:v>
                </c:pt>
                <c:pt idx="8636">
                  <c:v>19.489583333333332</c:v>
                </c:pt>
                <c:pt idx="8637">
                  <c:v>19.4921875</c:v>
                </c:pt>
                <c:pt idx="8638">
                  <c:v>19.494791666666668</c:v>
                </c:pt>
                <c:pt idx="8639">
                  <c:v>19.497395833333332</c:v>
                </c:pt>
                <c:pt idx="8640">
                  <c:v>19.5</c:v>
                </c:pt>
                <c:pt idx="8641">
                  <c:v>19.502604166666668</c:v>
                </c:pt>
                <c:pt idx="8642">
                  <c:v>19.505208333333332</c:v>
                </c:pt>
                <c:pt idx="8643">
                  <c:v>19.5078125</c:v>
                </c:pt>
                <c:pt idx="8644">
                  <c:v>19.510416666666668</c:v>
                </c:pt>
                <c:pt idx="8645">
                  <c:v>19.513020833333332</c:v>
                </c:pt>
                <c:pt idx="8646">
                  <c:v>19.515625</c:v>
                </c:pt>
                <c:pt idx="8647">
                  <c:v>19.518229166666668</c:v>
                </c:pt>
                <c:pt idx="8648">
                  <c:v>19.520833333333332</c:v>
                </c:pt>
                <c:pt idx="8649">
                  <c:v>19.5234375</c:v>
                </c:pt>
                <c:pt idx="8650">
                  <c:v>19.526041666666668</c:v>
                </c:pt>
                <c:pt idx="8651">
                  <c:v>19.528645833333332</c:v>
                </c:pt>
                <c:pt idx="8652">
                  <c:v>19.53125</c:v>
                </c:pt>
                <c:pt idx="8653">
                  <c:v>19.533854166666668</c:v>
                </c:pt>
                <c:pt idx="8654">
                  <c:v>19.536458333333332</c:v>
                </c:pt>
                <c:pt idx="8655">
                  <c:v>19.5390625</c:v>
                </c:pt>
                <c:pt idx="8656">
                  <c:v>19.541666666666668</c:v>
                </c:pt>
                <c:pt idx="8657">
                  <c:v>19.544270833333332</c:v>
                </c:pt>
                <c:pt idx="8658">
                  <c:v>19.546875</c:v>
                </c:pt>
                <c:pt idx="8659">
                  <c:v>19.549479166666668</c:v>
                </c:pt>
                <c:pt idx="8660">
                  <c:v>19.552083333333332</c:v>
                </c:pt>
                <c:pt idx="8661">
                  <c:v>19.5546875</c:v>
                </c:pt>
                <c:pt idx="8662">
                  <c:v>19.557291666666668</c:v>
                </c:pt>
                <c:pt idx="8663">
                  <c:v>19.559895833333332</c:v>
                </c:pt>
                <c:pt idx="8664">
                  <c:v>19.5625</c:v>
                </c:pt>
                <c:pt idx="8665">
                  <c:v>19.565104166666668</c:v>
                </c:pt>
                <c:pt idx="8666">
                  <c:v>19.567708333333332</c:v>
                </c:pt>
                <c:pt idx="8667">
                  <c:v>19.5703125</c:v>
                </c:pt>
                <c:pt idx="8668">
                  <c:v>19.572916666666668</c:v>
                </c:pt>
                <c:pt idx="8669">
                  <c:v>19.575520833333332</c:v>
                </c:pt>
                <c:pt idx="8670">
                  <c:v>19.578125</c:v>
                </c:pt>
                <c:pt idx="8671">
                  <c:v>19.580729166666668</c:v>
                </c:pt>
                <c:pt idx="8672">
                  <c:v>19.583333333333332</c:v>
                </c:pt>
                <c:pt idx="8673">
                  <c:v>19.5859375</c:v>
                </c:pt>
                <c:pt idx="8674">
                  <c:v>19.588541666666668</c:v>
                </c:pt>
                <c:pt idx="8675">
                  <c:v>19.591145833333332</c:v>
                </c:pt>
                <c:pt idx="8676">
                  <c:v>19.59375</c:v>
                </c:pt>
                <c:pt idx="8677">
                  <c:v>19.596354166666668</c:v>
                </c:pt>
                <c:pt idx="8678">
                  <c:v>19.598958333333332</c:v>
                </c:pt>
                <c:pt idx="8679">
                  <c:v>19.6015625</c:v>
                </c:pt>
                <c:pt idx="8680">
                  <c:v>19.604166666666668</c:v>
                </c:pt>
                <c:pt idx="8681">
                  <c:v>19.606770833333332</c:v>
                </c:pt>
                <c:pt idx="8682">
                  <c:v>19.609375</c:v>
                </c:pt>
                <c:pt idx="8683">
                  <c:v>19.611979166666668</c:v>
                </c:pt>
                <c:pt idx="8684">
                  <c:v>19.614583333333332</c:v>
                </c:pt>
                <c:pt idx="8685">
                  <c:v>19.6171875</c:v>
                </c:pt>
                <c:pt idx="8686">
                  <c:v>19.619791666666668</c:v>
                </c:pt>
                <c:pt idx="8687">
                  <c:v>19.622395833333332</c:v>
                </c:pt>
                <c:pt idx="8688">
                  <c:v>19.625</c:v>
                </c:pt>
                <c:pt idx="8689">
                  <c:v>19.627604166666668</c:v>
                </c:pt>
                <c:pt idx="8690">
                  <c:v>19.630208333333332</c:v>
                </c:pt>
                <c:pt idx="8691">
                  <c:v>19.6328125</c:v>
                </c:pt>
                <c:pt idx="8692">
                  <c:v>19.635416666666668</c:v>
                </c:pt>
                <c:pt idx="8693">
                  <c:v>19.638020833333332</c:v>
                </c:pt>
                <c:pt idx="8694">
                  <c:v>19.640625</c:v>
                </c:pt>
                <c:pt idx="8695">
                  <c:v>19.643229166666668</c:v>
                </c:pt>
                <c:pt idx="8696">
                  <c:v>19.645833333333332</c:v>
                </c:pt>
                <c:pt idx="8697">
                  <c:v>19.6484375</c:v>
                </c:pt>
                <c:pt idx="8698">
                  <c:v>19.651041666666668</c:v>
                </c:pt>
                <c:pt idx="8699">
                  <c:v>19.653645833333332</c:v>
                </c:pt>
                <c:pt idx="8700">
                  <c:v>19.65625</c:v>
                </c:pt>
                <c:pt idx="8701">
                  <c:v>19.658854166666668</c:v>
                </c:pt>
                <c:pt idx="8702">
                  <c:v>19.661458333333332</c:v>
                </c:pt>
                <c:pt idx="8703">
                  <c:v>19.6640625</c:v>
                </c:pt>
                <c:pt idx="8704">
                  <c:v>19.666666666666668</c:v>
                </c:pt>
                <c:pt idx="8705">
                  <c:v>19.669270833333332</c:v>
                </c:pt>
                <c:pt idx="8706">
                  <c:v>19.671875</c:v>
                </c:pt>
                <c:pt idx="8707">
                  <c:v>19.674479166666668</c:v>
                </c:pt>
                <c:pt idx="8708">
                  <c:v>19.677083333333332</c:v>
                </c:pt>
                <c:pt idx="8709">
                  <c:v>19.6796875</c:v>
                </c:pt>
                <c:pt idx="8710">
                  <c:v>19.682291666666668</c:v>
                </c:pt>
                <c:pt idx="8711">
                  <c:v>19.684895833333332</c:v>
                </c:pt>
                <c:pt idx="8712">
                  <c:v>19.6875</c:v>
                </c:pt>
                <c:pt idx="8713">
                  <c:v>19.690104166666668</c:v>
                </c:pt>
                <c:pt idx="8714">
                  <c:v>19.692708333333332</c:v>
                </c:pt>
                <c:pt idx="8715">
                  <c:v>19.6953125</c:v>
                </c:pt>
                <c:pt idx="8716">
                  <c:v>19.697916666666668</c:v>
                </c:pt>
                <c:pt idx="8717">
                  <c:v>19.700520833333332</c:v>
                </c:pt>
                <c:pt idx="8718">
                  <c:v>19.703125</c:v>
                </c:pt>
                <c:pt idx="8719">
                  <c:v>19.705729166666668</c:v>
                </c:pt>
                <c:pt idx="8720">
                  <c:v>19.708333333333332</c:v>
                </c:pt>
                <c:pt idx="8721">
                  <c:v>19.7109375</c:v>
                </c:pt>
                <c:pt idx="8722">
                  <c:v>19.713541666666668</c:v>
                </c:pt>
                <c:pt idx="8723">
                  <c:v>19.716145833333332</c:v>
                </c:pt>
                <c:pt idx="8724">
                  <c:v>19.71875</c:v>
                </c:pt>
                <c:pt idx="8725">
                  <c:v>19.721354166666668</c:v>
                </c:pt>
                <c:pt idx="8726">
                  <c:v>19.723958333333332</c:v>
                </c:pt>
                <c:pt idx="8727">
                  <c:v>19.7265625</c:v>
                </c:pt>
                <c:pt idx="8728">
                  <c:v>19.729166666666668</c:v>
                </c:pt>
                <c:pt idx="8729">
                  <c:v>19.731770833333332</c:v>
                </c:pt>
                <c:pt idx="8730">
                  <c:v>19.734375</c:v>
                </c:pt>
                <c:pt idx="8731">
                  <c:v>19.736979166666668</c:v>
                </c:pt>
                <c:pt idx="8732">
                  <c:v>19.739583333333332</c:v>
                </c:pt>
                <c:pt idx="8733">
                  <c:v>19.7421875</c:v>
                </c:pt>
                <c:pt idx="8734">
                  <c:v>19.744791666666668</c:v>
                </c:pt>
                <c:pt idx="8735">
                  <c:v>19.747395833333332</c:v>
                </c:pt>
                <c:pt idx="8736">
                  <c:v>19.75</c:v>
                </c:pt>
                <c:pt idx="8737">
                  <c:v>19.752604166666668</c:v>
                </c:pt>
                <c:pt idx="8738">
                  <c:v>19.755208333333332</c:v>
                </c:pt>
                <c:pt idx="8739">
                  <c:v>19.7578125</c:v>
                </c:pt>
                <c:pt idx="8740">
                  <c:v>19.760416666666668</c:v>
                </c:pt>
                <c:pt idx="8741">
                  <c:v>19.763020833333332</c:v>
                </c:pt>
                <c:pt idx="8742">
                  <c:v>19.765625</c:v>
                </c:pt>
                <c:pt idx="8743">
                  <c:v>19.768229166666668</c:v>
                </c:pt>
                <c:pt idx="8744">
                  <c:v>19.770833333333332</c:v>
                </c:pt>
                <c:pt idx="8745">
                  <c:v>19.7734375</c:v>
                </c:pt>
                <c:pt idx="8746">
                  <c:v>19.776041666666668</c:v>
                </c:pt>
                <c:pt idx="8747">
                  <c:v>19.778645833333332</c:v>
                </c:pt>
                <c:pt idx="8748">
                  <c:v>19.78125</c:v>
                </c:pt>
                <c:pt idx="8749">
                  <c:v>19.783854166666668</c:v>
                </c:pt>
                <c:pt idx="8750">
                  <c:v>19.786458333333332</c:v>
                </c:pt>
                <c:pt idx="8751">
                  <c:v>19.7890625</c:v>
                </c:pt>
                <c:pt idx="8752">
                  <c:v>19.791666666666668</c:v>
                </c:pt>
                <c:pt idx="8753">
                  <c:v>19.794270833333332</c:v>
                </c:pt>
                <c:pt idx="8754">
                  <c:v>19.796875</c:v>
                </c:pt>
                <c:pt idx="8755">
                  <c:v>19.799479166666668</c:v>
                </c:pt>
                <c:pt idx="8756">
                  <c:v>19.802083333333332</c:v>
                </c:pt>
                <c:pt idx="8757">
                  <c:v>19.8046875</c:v>
                </c:pt>
                <c:pt idx="8758">
                  <c:v>19.807291666666668</c:v>
                </c:pt>
                <c:pt idx="8759">
                  <c:v>19.809895833333332</c:v>
                </c:pt>
                <c:pt idx="8760">
                  <c:v>19.8125</c:v>
                </c:pt>
                <c:pt idx="8761">
                  <c:v>19.815104166666668</c:v>
                </c:pt>
                <c:pt idx="8762">
                  <c:v>19.817708333333332</c:v>
                </c:pt>
                <c:pt idx="8763">
                  <c:v>19.8203125</c:v>
                </c:pt>
                <c:pt idx="8764">
                  <c:v>19.822916666666668</c:v>
                </c:pt>
                <c:pt idx="8765">
                  <c:v>19.825520833333332</c:v>
                </c:pt>
                <c:pt idx="8766">
                  <c:v>19.828125</c:v>
                </c:pt>
                <c:pt idx="8767">
                  <c:v>19.830729166666668</c:v>
                </c:pt>
                <c:pt idx="8768">
                  <c:v>19.833333333333332</c:v>
                </c:pt>
                <c:pt idx="8769">
                  <c:v>19.8359375</c:v>
                </c:pt>
                <c:pt idx="8770">
                  <c:v>19.838541666666668</c:v>
                </c:pt>
                <c:pt idx="8771">
                  <c:v>19.841145833333332</c:v>
                </c:pt>
                <c:pt idx="8772">
                  <c:v>19.84375</c:v>
                </c:pt>
                <c:pt idx="8773">
                  <c:v>19.846354166666668</c:v>
                </c:pt>
                <c:pt idx="8774">
                  <c:v>19.848958333333332</c:v>
                </c:pt>
                <c:pt idx="8775">
                  <c:v>19.8515625</c:v>
                </c:pt>
                <c:pt idx="8776">
                  <c:v>19.854166666666668</c:v>
                </c:pt>
                <c:pt idx="8777">
                  <c:v>19.856770833333332</c:v>
                </c:pt>
                <c:pt idx="8778">
                  <c:v>19.859375</c:v>
                </c:pt>
                <c:pt idx="8779">
                  <c:v>19.861979166666668</c:v>
                </c:pt>
                <c:pt idx="8780">
                  <c:v>19.864583333333332</c:v>
                </c:pt>
                <c:pt idx="8781">
                  <c:v>19.8671875</c:v>
                </c:pt>
                <c:pt idx="8782">
                  <c:v>19.869791666666668</c:v>
                </c:pt>
                <c:pt idx="8783">
                  <c:v>19.872395833333332</c:v>
                </c:pt>
                <c:pt idx="8784">
                  <c:v>19.875</c:v>
                </c:pt>
                <c:pt idx="8785">
                  <c:v>19.877604166666668</c:v>
                </c:pt>
                <c:pt idx="8786">
                  <c:v>19.880208333333332</c:v>
                </c:pt>
                <c:pt idx="8787">
                  <c:v>19.8828125</c:v>
                </c:pt>
                <c:pt idx="8788">
                  <c:v>19.885416666666668</c:v>
                </c:pt>
                <c:pt idx="8789">
                  <c:v>19.888020833333332</c:v>
                </c:pt>
                <c:pt idx="8790">
                  <c:v>19.890625</c:v>
                </c:pt>
                <c:pt idx="8791">
                  <c:v>19.893229166666668</c:v>
                </c:pt>
                <c:pt idx="8792">
                  <c:v>19.895833333333332</c:v>
                </c:pt>
                <c:pt idx="8793">
                  <c:v>19.8984375</c:v>
                </c:pt>
                <c:pt idx="8794">
                  <c:v>19.901041666666668</c:v>
                </c:pt>
                <c:pt idx="8795">
                  <c:v>19.903645833333332</c:v>
                </c:pt>
                <c:pt idx="8796">
                  <c:v>19.90625</c:v>
                </c:pt>
                <c:pt idx="8797">
                  <c:v>19.908854166666668</c:v>
                </c:pt>
                <c:pt idx="8798">
                  <c:v>19.911458333333332</c:v>
                </c:pt>
                <c:pt idx="8799">
                  <c:v>19.9140625</c:v>
                </c:pt>
                <c:pt idx="8800">
                  <c:v>19.916666666666668</c:v>
                </c:pt>
                <c:pt idx="8801">
                  <c:v>19.919270833333332</c:v>
                </c:pt>
                <c:pt idx="8802">
                  <c:v>19.921875</c:v>
                </c:pt>
                <c:pt idx="8803">
                  <c:v>19.924479166666668</c:v>
                </c:pt>
                <c:pt idx="8804">
                  <c:v>19.927083333333332</c:v>
                </c:pt>
                <c:pt idx="8805">
                  <c:v>19.9296875</c:v>
                </c:pt>
                <c:pt idx="8806">
                  <c:v>19.932291666666668</c:v>
                </c:pt>
                <c:pt idx="8807">
                  <c:v>19.934895833333332</c:v>
                </c:pt>
                <c:pt idx="8808">
                  <c:v>19.9375</c:v>
                </c:pt>
                <c:pt idx="8809">
                  <c:v>19.940104166666668</c:v>
                </c:pt>
                <c:pt idx="8810">
                  <c:v>19.942708333333332</c:v>
                </c:pt>
                <c:pt idx="8811">
                  <c:v>19.9453125</c:v>
                </c:pt>
                <c:pt idx="8812">
                  <c:v>19.947916666666668</c:v>
                </c:pt>
                <c:pt idx="8813">
                  <c:v>19.950520833333332</c:v>
                </c:pt>
                <c:pt idx="8814">
                  <c:v>19.953125</c:v>
                </c:pt>
                <c:pt idx="8815">
                  <c:v>19.955729166666668</c:v>
                </c:pt>
                <c:pt idx="8816">
                  <c:v>19.958333333333332</c:v>
                </c:pt>
                <c:pt idx="8817">
                  <c:v>19.9609375</c:v>
                </c:pt>
                <c:pt idx="8818">
                  <c:v>19.963541666666668</c:v>
                </c:pt>
                <c:pt idx="8819">
                  <c:v>19.966145833333332</c:v>
                </c:pt>
                <c:pt idx="8820">
                  <c:v>19.96875</c:v>
                </c:pt>
                <c:pt idx="8821">
                  <c:v>19.971354166666668</c:v>
                </c:pt>
                <c:pt idx="8822">
                  <c:v>19.973958333333332</c:v>
                </c:pt>
                <c:pt idx="8823">
                  <c:v>19.9765625</c:v>
                </c:pt>
                <c:pt idx="8824">
                  <c:v>19.979166666666668</c:v>
                </c:pt>
                <c:pt idx="8825">
                  <c:v>19.981770833333332</c:v>
                </c:pt>
                <c:pt idx="8826">
                  <c:v>19.984375</c:v>
                </c:pt>
                <c:pt idx="8827">
                  <c:v>19.986979166666668</c:v>
                </c:pt>
                <c:pt idx="8828">
                  <c:v>19.989583333333332</c:v>
                </c:pt>
                <c:pt idx="8829">
                  <c:v>19.9921875</c:v>
                </c:pt>
                <c:pt idx="8830">
                  <c:v>19.994791666666668</c:v>
                </c:pt>
                <c:pt idx="8831">
                  <c:v>19.997395833333332</c:v>
                </c:pt>
                <c:pt idx="8832">
                  <c:v>20</c:v>
                </c:pt>
                <c:pt idx="8833">
                  <c:v>20.002604166666668</c:v>
                </c:pt>
                <c:pt idx="8834">
                  <c:v>20.005208333333332</c:v>
                </c:pt>
                <c:pt idx="8835">
                  <c:v>20.0078125</c:v>
                </c:pt>
                <c:pt idx="8836">
                  <c:v>20.010416666666668</c:v>
                </c:pt>
                <c:pt idx="8837">
                  <c:v>20.013020833333332</c:v>
                </c:pt>
                <c:pt idx="8838">
                  <c:v>20.015625</c:v>
                </c:pt>
                <c:pt idx="8839">
                  <c:v>20.018229166666668</c:v>
                </c:pt>
                <c:pt idx="8840">
                  <c:v>20.020833333333332</c:v>
                </c:pt>
                <c:pt idx="8841">
                  <c:v>20.0234375</c:v>
                </c:pt>
                <c:pt idx="8842">
                  <c:v>20.026041666666668</c:v>
                </c:pt>
                <c:pt idx="8843">
                  <c:v>20.028645833333332</c:v>
                </c:pt>
                <c:pt idx="8844">
                  <c:v>20.03125</c:v>
                </c:pt>
                <c:pt idx="8845">
                  <c:v>20.033854166666668</c:v>
                </c:pt>
                <c:pt idx="8846">
                  <c:v>20.036458333333332</c:v>
                </c:pt>
                <c:pt idx="8847">
                  <c:v>20.0390625</c:v>
                </c:pt>
                <c:pt idx="8848">
                  <c:v>20.041666666666668</c:v>
                </c:pt>
                <c:pt idx="8849">
                  <c:v>20.044270833333332</c:v>
                </c:pt>
                <c:pt idx="8850">
                  <c:v>20.046875</c:v>
                </c:pt>
                <c:pt idx="8851">
                  <c:v>20.049479166666668</c:v>
                </c:pt>
                <c:pt idx="8852">
                  <c:v>20.052083333333332</c:v>
                </c:pt>
                <c:pt idx="8853">
                  <c:v>20.0546875</c:v>
                </c:pt>
                <c:pt idx="8854">
                  <c:v>20.057291666666668</c:v>
                </c:pt>
                <c:pt idx="8855">
                  <c:v>20.059895833333332</c:v>
                </c:pt>
                <c:pt idx="8856">
                  <c:v>20.0625</c:v>
                </c:pt>
                <c:pt idx="8857">
                  <c:v>20.065104166666668</c:v>
                </c:pt>
                <c:pt idx="8858">
                  <c:v>20.067708333333332</c:v>
                </c:pt>
                <c:pt idx="8859">
                  <c:v>20.0703125</c:v>
                </c:pt>
                <c:pt idx="8860">
                  <c:v>20.072916666666668</c:v>
                </c:pt>
                <c:pt idx="8861">
                  <c:v>20.075520833333332</c:v>
                </c:pt>
                <c:pt idx="8862">
                  <c:v>20.078125</c:v>
                </c:pt>
                <c:pt idx="8863">
                  <c:v>20.080729166666668</c:v>
                </c:pt>
                <c:pt idx="8864">
                  <c:v>20.083333333333332</c:v>
                </c:pt>
                <c:pt idx="8865">
                  <c:v>20.0859375</c:v>
                </c:pt>
                <c:pt idx="8866">
                  <c:v>20.088541666666668</c:v>
                </c:pt>
                <c:pt idx="8867">
                  <c:v>20.091145833333332</c:v>
                </c:pt>
                <c:pt idx="8868">
                  <c:v>20.09375</c:v>
                </c:pt>
                <c:pt idx="8869">
                  <c:v>20.096354166666668</c:v>
                </c:pt>
                <c:pt idx="8870">
                  <c:v>20.098958333333332</c:v>
                </c:pt>
                <c:pt idx="8871">
                  <c:v>20.1015625</c:v>
                </c:pt>
                <c:pt idx="8872">
                  <c:v>20.104166666666668</c:v>
                </c:pt>
                <c:pt idx="8873">
                  <c:v>20.106770833333332</c:v>
                </c:pt>
                <c:pt idx="8874">
                  <c:v>20.109375</c:v>
                </c:pt>
                <c:pt idx="8875">
                  <c:v>20.111979166666668</c:v>
                </c:pt>
                <c:pt idx="8876">
                  <c:v>20.114583333333332</c:v>
                </c:pt>
                <c:pt idx="8877">
                  <c:v>20.1171875</c:v>
                </c:pt>
                <c:pt idx="8878">
                  <c:v>20.119791666666668</c:v>
                </c:pt>
                <c:pt idx="8879">
                  <c:v>20.122395833333332</c:v>
                </c:pt>
                <c:pt idx="8880">
                  <c:v>20.125</c:v>
                </c:pt>
                <c:pt idx="8881">
                  <c:v>20.127604166666668</c:v>
                </c:pt>
                <c:pt idx="8882">
                  <c:v>20.130208333333332</c:v>
                </c:pt>
                <c:pt idx="8883">
                  <c:v>20.1328125</c:v>
                </c:pt>
                <c:pt idx="8884">
                  <c:v>20.135416666666668</c:v>
                </c:pt>
                <c:pt idx="8885">
                  <c:v>20.138020833333332</c:v>
                </c:pt>
                <c:pt idx="8886">
                  <c:v>20.140625</c:v>
                </c:pt>
                <c:pt idx="8887">
                  <c:v>20.143229166666668</c:v>
                </c:pt>
                <c:pt idx="8888">
                  <c:v>20.145833333333332</c:v>
                </c:pt>
                <c:pt idx="8889">
                  <c:v>20.1484375</c:v>
                </c:pt>
                <c:pt idx="8890">
                  <c:v>20.151041666666668</c:v>
                </c:pt>
                <c:pt idx="8891">
                  <c:v>20.153645833333332</c:v>
                </c:pt>
                <c:pt idx="8892">
                  <c:v>20.15625</c:v>
                </c:pt>
                <c:pt idx="8893">
                  <c:v>20.158854166666668</c:v>
                </c:pt>
                <c:pt idx="8894">
                  <c:v>20.161458333333332</c:v>
                </c:pt>
                <c:pt idx="8895">
                  <c:v>20.1640625</c:v>
                </c:pt>
                <c:pt idx="8896">
                  <c:v>20.166666666666668</c:v>
                </c:pt>
                <c:pt idx="8897">
                  <c:v>20.169270833333332</c:v>
                </c:pt>
                <c:pt idx="8898">
                  <c:v>20.171875</c:v>
                </c:pt>
                <c:pt idx="8899">
                  <c:v>20.174479166666668</c:v>
                </c:pt>
                <c:pt idx="8900">
                  <c:v>20.177083333333332</c:v>
                </c:pt>
                <c:pt idx="8901">
                  <c:v>20.1796875</c:v>
                </c:pt>
                <c:pt idx="8902">
                  <c:v>20.182291666666668</c:v>
                </c:pt>
                <c:pt idx="8903">
                  <c:v>20.184895833333332</c:v>
                </c:pt>
                <c:pt idx="8904">
                  <c:v>20.1875</c:v>
                </c:pt>
                <c:pt idx="8905">
                  <c:v>20.190104166666668</c:v>
                </c:pt>
                <c:pt idx="8906">
                  <c:v>20.192708333333332</c:v>
                </c:pt>
                <c:pt idx="8907">
                  <c:v>20.1953125</c:v>
                </c:pt>
                <c:pt idx="8908">
                  <c:v>20.197916666666668</c:v>
                </c:pt>
                <c:pt idx="8909">
                  <c:v>20.200520833333332</c:v>
                </c:pt>
                <c:pt idx="8910">
                  <c:v>20.203125</c:v>
                </c:pt>
                <c:pt idx="8911">
                  <c:v>20.205729166666668</c:v>
                </c:pt>
                <c:pt idx="8912">
                  <c:v>20.208333333333332</c:v>
                </c:pt>
                <c:pt idx="8913">
                  <c:v>20.2109375</c:v>
                </c:pt>
                <c:pt idx="8914">
                  <c:v>20.213541666666668</c:v>
                </c:pt>
                <c:pt idx="8915">
                  <c:v>20.216145833333332</c:v>
                </c:pt>
                <c:pt idx="8916">
                  <c:v>20.21875</c:v>
                </c:pt>
                <c:pt idx="8917">
                  <c:v>20.221354166666668</c:v>
                </c:pt>
                <c:pt idx="8918">
                  <c:v>20.223958333333332</c:v>
                </c:pt>
                <c:pt idx="8919">
                  <c:v>20.2265625</c:v>
                </c:pt>
                <c:pt idx="8920">
                  <c:v>20.229166666666668</c:v>
                </c:pt>
                <c:pt idx="8921">
                  <c:v>20.231770833333332</c:v>
                </c:pt>
                <c:pt idx="8922">
                  <c:v>20.234375</c:v>
                </c:pt>
                <c:pt idx="8923">
                  <c:v>20.236979166666668</c:v>
                </c:pt>
                <c:pt idx="8924">
                  <c:v>20.239583333333332</c:v>
                </c:pt>
                <c:pt idx="8925">
                  <c:v>20.2421875</c:v>
                </c:pt>
                <c:pt idx="8926">
                  <c:v>20.244791666666668</c:v>
                </c:pt>
                <c:pt idx="8927">
                  <c:v>20.247395833333332</c:v>
                </c:pt>
                <c:pt idx="8928">
                  <c:v>20.25</c:v>
                </c:pt>
                <c:pt idx="8929">
                  <c:v>20.252604166666668</c:v>
                </c:pt>
                <c:pt idx="8930">
                  <c:v>20.255208333333332</c:v>
                </c:pt>
                <c:pt idx="8931">
                  <c:v>20.2578125</c:v>
                </c:pt>
                <c:pt idx="8932">
                  <c:v>20.260416666666668</c:v>
                </c:pt>
                <c:pt idx="8933">
                  <c:v>20.263020833333332</c:v>
                </c:pt>
                <c:pt idx="8934">
                  <c:v>20.265625</c:v>
                </c:pt>
                <c:pt idx="8935">
                  <c:v>20.268229166666668</c:v>
                </c:pt>
                <c:pt idx="8936">
                  <c:v>20.270833333333332</c:v>
                </c:pt>
                <c:pt idx="8937">
                  <c:v>20.2734375</c:v>
                </c:pt>
                <c:pt idx="8938">
                  <c:v>20.276041666666668</c:v>
                </c:pt>
                <c:pt idx="8939">
                  <c:v>20.278645833333332</c:v>
                </c:pt>
                <c:pt idx="8940">
                  <c:v>20.28125</c:v>
                </c:pt>
                <c:pt idx="8941">
                  <c:v>20.283854166666668</c:v>
                </c:pt>
                <c:pt idx="8942">
                  <c:v>20.286458333333332</c:v>
                </c:pt>
                <c:pt idx="8943">
                  <c:v>20.2890625</c:v>
                </c:pt>
                <c:pt idx="8944">
                  <c:v>20.291666666666668</c:v>
                </c:pt>
                <c:pt idx="8945">
                  <c:v>20.294270833333332</c:v>
                </c:pt>
                <c:pt idx="8946">
                  <c:v>20.296875</c:v>
                </c:pt>
                <c:pt idx="8947">
                  <c:v>20.299479166666668</c:v>
                </c:pt>
                <c:pt idx="8948">
                  <c:v>20.302083333333332</c:v>
                </c:pt>
                <c:pt idx="8949">
                  <c:v>20.3046875</c:v>
                </c:pt>
                <c:pt idx="8950">
                  <c:v>20.307291666666668</c:v>
                </c:pt>
                <c:pt idx="8951">
                  <c:v>20.309895833333332</c:v>
                </c:pt>
                <c:pt idx="8952">
                  <c:v>20.3125</c:v>
                </c:pt>
                <c:pt idx="8953">
                  <c:v>20.315104166666668</c:v>
                </c:pt>
                <c:pt idx="8954">
                  <c:v>20.317708333333332</c:v>
                </c:pt>
                <c:pt idx="8955">
                  <c:v>20.3203125</c:v>
                </c:pt>
                <c:pt idx="8956">
                  <c:v>20.322916666666668</c:v>
                </c:pt>
                <c:pt idx="8957">
                  <c:v>20.325520833333332</c:v>
                </c:pt>
                <c:pt idx="8958">
                  <c:v>20.328125</c:v>
                </c:pt>
                <c:pt idx="8959">
                  <c:v>20.330729166666668</c:v>
                </c:pt>
                <c:pt idx="8960">
                  <c:v>20.333333333333332</c:v>
                </c:pt>
                <c:pt idx="8961">
                  <c:v>20.3359375</c:v>
                </c:pt>
                <c:pt idx="8962">
                  <c:v>20.338541666666668</c:v>
                </c:pt>
                <c:pt idx="8963">
                  <c:v>20.341145833333332</c:v>
                </c:pt>
                <c:pt idx="8964">
                  <c:v>20.34375</c:v>
                </c:pt>
                <c:pt idx="8965">
                  <c:v>20.346354166666668</c:v>
                </c:pt>
                <c:pt idx="8966">
                  <c:v>20.348958333333332</c:v>
                </c:pt>
                <c:pt idx="8967">
                  <c:v>20.3515625</c:v>
                </c:pt>
                <c:pt idx="8968">
                  <c:v>20.354166666666668</c:v>
                </c:pt>
                <c:pt idx="8969">
                  <c:v>20.356770833333332</c:v>
                </c:pt>
                <c:pt idx="8970">
                  <c:v>20.359375</c:v>
                </c:pt>
                <c:pt idx="8971">
                  <c:v>20.361979166666668</c:v>
                </c:pt>
                <c:pt idx="8972">
                  <c:v>20.364583333333332</c:v>
                </c:pt>
                <c:pt idx="8973">
                  <c:v>20.3671875</c:v>
                </c:pt>
                <c:pt idx="8974">
                  <c:v>20.369791666666668</c:v>
                </c:pt>
                <c:pt idx="8975">
                  <c:v>20.372395833333332</c:v>
                </c:pt>
                <c:pt idx="8976">
                  <c:v>20.375</c:v>
                </c:pt>
                <c:pt idx="8977">
                  <c:v>20.377604166666668</c:v>
                </c:pt>
                <c:pt idx="8978">
                  <c:v>20.380208333333332</c:v>
                </c:pt>
                <c:pt idx="8979">
                  <c:v>20.3828125</c:v>
                </c:pt>
                <c:pt idx="8980">
                  <c:v>20.385416666666668</c:v>
                </c:pt>
                <c:pt idx="8981">
                  <c:v>20.388020833333332</c:v>
                </c:pt>
                <c:pt idx="8982">
                  <c:v>20.390625</c:v>
                </c:pt>
                <c:pt idx="8983">
                  <c:v>20.393229166666668</c:v>
                </c:pt>
                <c:pt idx="8984">
                  <c:v>20.395833333333332</c:v>
                </c:pt>
                <c:pt idx="8985">
                  <c:v>20.3984375</c:v>
                </c:pt>
                <c:pt idx="8986">
                  <c:v>20.401041666666668</c:v>
                </c:pt>
                <c:pt idx="8987">
                  <c:v>20.403645833333332</c:v>
                </c:pt>
                <c:pt idx="8988">
                  <c:v>20.40625</c:v>
                </c:pt>
                <c:pt idx="8989">
                  <c:v>20.408854166666668</c:v>
                </c:pt>
                <c:pt idx="8990">
                  <c:v>20.411458333333332</c:v>
                </c:pt>
                <c:pt idx="8991">
                  <c:v>20.4140625</c:v>
                </c:pt>
                <c:pt idx="8992">
                  <c:v>20.416666666666668</c:v>
                </c:pt>
                <c:pt idx="8993">
                  <c:v>20.419270833333332</c:v>
                </c:pt>
                <c:pt idx="8994">
                  <c:v>20.421875</c:v>
                </c:pt>
                <c:pt idx="8995">
                  <c:v>20.424479166666668</c:v>
                </c:pt>
                <c:pt idx="8996">
                  <c:v>20.427083333333332</c:v>
                </c:pt>
                <c:pt idx="8997">
                  <c:v>20.4296875</c:v>
                </c:pt>
                <c:pt idx="8998">
                  <c:v>20.432291666666668</c:v>
                </c:pt>
                <c:pt idx="8999">
                  <c:v>20.434895833333332</c:v>
                </c:pt>
                <c:pt idx="9000">
                  <c:v>20.4375</c:v>
                </c:pt>
                <c:pt idx="9001">
                  <c:v>20.440104166666668</c:v>
                </c:pt>
                <c:pt idx="9002">
                  <c:v>20.442708333333332</c:v>
                </c:pt>
                <c:pt idx="9003">
                  <c:v>20.4453125</c:v>
                </c:pt>
                <c:pt idx="9004">
                  <c:v>20.447916666666668</c:v>
                </c:pt>
                <c:pt idx="9005">
                  <c:v>20.450520833333332</c:v>
                </c:pt>
                <c:pt idx="9006">
                  <c:v>20.453125</c:v>
                </c:pt>
                <c:pt idx="9007">
                  <c:v>20.455729166666668</c:v>
                </c:pt>
                <c:pt idx="9008">
                  <c:v>20.458333333333332</c:v>
                </c:pt>
                <c:pt idx="9009">
                  <c:v>20.4609375</c:v>
                </c:pt>
                <c:pt idx="9010">
                  <c:v>20.463541666666668</c:v>
                </c:pt>
                <c:pt idx="9011">
                  <c:v>20.466145833333332</c:v>
                </c:pt>
                <c:pt idx="9012">
                  <c:v>20.46875</c:v>
                </c:pt>
                <c:pt idx="9013">
                  <c:v>20.471354166666668</c:v>
                </c:pt>
                <c:pt idx="9014">
                  <c:v>20.473958333333332</c:v>
                </c:pt>
                <c:pt idx="9015">
                  <c:v>20.4765625</c:v>
                </c:pt>
                <c:pt idx="9016">
                  <c:v>20.479166666666668</c:v>
                </c:pt>
                <c:pt idx="9017">
                  <c:v>20.481770833333332</c:v>
                </c:pt>
                <c:pt idx="9018">
                  <c:v>20.484375</c:v>
                </c:pt>
                <c:pt idx="9019">
                  <c:v>20.486979166666668</c:v>
                </c:pt>
                <c:pt idx="9020">
                  <c:v>20.489583333333332</c:v>
                </c:pt>
                <c:pt idx="9021">
                  <c:v>20.4921875</c:v>
                </c:pt>
                <c:pt idx="9022">
                  <c:v>20.494791666666668</c:v>
                </c:pt>
                <c:pt idx="9023">
                  <c:v>20.497395833333332</c:v>
                </c:pt>
                <c:pt idx="9024">
                  <c:v>20.5</c:v>
                </c:pt>
                <c:pt idx="9025">
                  <c:v>20.502604166666668</c:v>
                </c:pt>
                <c:pt idx="9026">
                  <c:v>20.505208333333332</c:v>
                </c:pt>
                <c:pt idx="9027">
                  <c:v>20.5078125</c:v>
                </c:pt>
                <c:pt idx="9028">
                  <c:v>20.510416666666668</c:v>
                </c:pt>
                <c:pt idx="9029">
                  <c:v>20.513020833333332</c:v>
                </c:pt>
                <c:pt idx="9030">
                  <c:v>20.515625</c:v>
                </c:pt>
                <c:pt idx="9031">
                  <c:v>20.518229166666668</c:v>
                </c:pt>
                <c:pt idx="9032">
                  <c:v>20.520833333333332</c:v>
                </c:pt>
                <c:pt idx="9033">
                  <c:v>20.5234375</c:v>
                </c:pt>
                <c:pt idx="9034">
                  <c:v>20.526041666666668</c:v>
                </c:pt>
                <c:pt idx="9035">
                  <c:v>20.528645833333332</c:v>
                </c:pt>
                <c:pt idx="9036">
                  <c:v>20.53125</c:v>
                </c:pt>
                <c:pt idx="9037">
                  <c:v>20.533854166666668</c:v>
                </c:pt>
                <c:pt idx="9038">
                  <c:v>20.536458333333332</c:v>
                </c:pt>
                <c:pt idx="9039">
                  <c:v>20.5390625</c:v>
                </c:pt>
                <c:pt idx="9040">
                  <c:v>20.541666666666668</c:v>
                </c:pt>
                <c:pt idx="9041">
                  <c:v>20.544270833333332</c:v>
                </c:pt>
                <c:pt idx="9042">
                  <c:v>20.546875</c:v>
                </c:pt>
                <c:pt idx="9043">
                  <c:v>20.549479166666668</c:v>
                </c:pt>
                <c:pt idx="9044">
                  <c:v>20.552083333333332</c:v>
                </c:pt>
                <c:pt idx="9045">
                  <c:v>20.5546875</c:v>
                </c:pt>
                <c:pt idx="9046">
                  <c:v>20.557291666666668</c:v>
                </c:pt>
                <c:pt idx="9047">
                  <c:v>20.559895833333332</c:v>
                </c:pt>
                <c:pt idx="9048">
                  <c:v>20.5625</c:v>
                </c:pt>
                <c:pt idx="9049">
                  <c:v>20.565104166666668</c:v>
                </c:pt>
                <c:pt idx="9050">
                  <c:v>20.567708333333332</c:v>
                </c:pt>
                <c:pt idx="9051">
                  <c:v>20.5703125</c:v>
                </c:pt>
                <c:pt idx="9052">
                  <c:v>20.572916666666668</c:v>
                </c:pt>
                <c:pt idx="9053">
                  <c:v>20.575520833333332</c:v>
                </c:pt>
                <c:pt idx="9054">
                  <c:v>20.578125</c:v>
                </c:pt>
                <c:pt idx="9055">
                  <c:v>20.580729166666668</c:v>
                </c:pt>
                <c:pt idx="9056">
                  <c:v>20.583333333333332</c:v>
                </c:pt>
                <c:pt idx="9057">
                  <c:v>20.5859375</c:v>
                </c:pt>
                <c:pt idx="9058">
                  <c:v>20.588541666666668</c:v>
                </c:pt>
                <c:pt idx="9059">
                  <c:v>20.591145833333332</c:v>
                </c:pt>
                <c:pt idx="9060">
                  <c:v>20.59375</c:v>
                </c:pt>
                <c:pt idx="9061">
                  <c:v>20.596354166666668</c:v>
                </c:pt>
                <c:pt idx="9062">
                  <c:v>20.598958333333332</c:v>
                </c:pt>
                <c:pt idx="9063">
                  <c:v>20.6015625</c:v>
                </c:pt>
                <c:pt idx="9064">
                  <c:v>20.604166666666668</c:v>
                </c:pt>
                <c:pt idx="9065">
                  <c:v>20.606770833333332</c:v>
                </c:pt>
                <c:pt idx="9066">
                  <c:v>20.609375</c:v>
                </c:pt>
                <c:pt idx="9067">
                  <c:v>20.611979166666668</c:v>
                </c:pt>
                <c:pt idx="9068">
                  <c:v>20.614583333333332</c:v>
                </c:pt>
                <c:pt idx="9069">
                  <c:v>20.6171875</c:v>
                </c:pt>
                <c:pt idx="9070">
                  <c:v>20.619791666666668</c:v>
                </c:pt>
                <c:pt idx="9071">
                  <c:v>20.622395833333332</c:v>
                </c:pt>
                <c:pt idx="9072">
                  <c:v>20.625</c:v>
                </c:pt>
                <c:pt idx="9073">
                  <c:v>20.627604166666668</c:v>
                </c:pt>
                <c:pt idx="9074">
                  <c:v>20.630208333333332</c:v>
                </c:pt>
                <c:pt idx="9075">
                  <c:v>20.6328125</c:v>
                </c:pt>
                <c:pt idx="9076">
                  <c:v>20.635416666666668</c:v>
                </c:pt>
                <c:pt idx="9077">
                  <c:v>20.638020833333332</c:v>
                </c:pt>
                <c:pt idx="9078">
                  <c:v>20.640625</c:v>
                </c:pt>
                <c:pt idx="9079">
                  <c:v>20.643229166666668</c:v>
                </c:pt>
                <c:pt idx="9080">
                  <c:v>20.645833333333332</c:v>
                </c:pt>
                <c:pt idx="9081">
                  <c:v>20.6484375</c:v>
                </c:pt>
                <c:pt idx="9082">
                  <c:v>20.651041666666668</c:v>
                </c:pt>
                <c:pt idx="9083">
                  <c:v>20.653645833333332</c:v>
                </c:pt>
                <c:pt idx="9084">
                  <c:v>20.65625</c:v>
                </c:pt>
                <c:pt idx="9085">
                  <c:v>20.658854166666668</c:v>
                </c:pt>
                <c:pt idx="9086">
                  <c:v>20.661458333333332</c:v>
                </c:pt>
                <c:pt idx="9087">
                  <c:v>20.6640625</c:v>
                </c:pt>
                <c:pt idx="9088">
                  <c:v>20.666666666666668</c:v>
                </c:pt>
                <c:pt idx="9089">
                  <c:v>20.669270833333332</c:v>
                </c:pt>
                <c:pt idx="9090">
                  <c:v>20.671875</c:v>
                </c:pt>
                <c:pt idx="9091">
                  <c:v>20.674479166666668</c:v>
                </c:pt>
                <c:pt idx="9092">
                  <c:v>20.677083333333332</c:v>
                </c:pt>
                <c:pt idx="9093">
                  <c:v>20.6796875</c:v>
                </c:pt>
                <c:pt idx="9094">
                  <c:v>20.682291666666668</c:v>
                </c:pt>
                <c:pt idx="9095">
                  <c:v>20.684895833333332</c:v>
                </c:pt>
                <c:pt idx="9096">
                  <c:v>20.6875</c:v>
                </c:pt>
                <c:pt idx="9097">
                  <c:v>20.690104166666668</c:v>
                </c:pt>
                <c:pt idx="9098">
                  <c:v>20.692708333333332</c:v>
                </c:pt>
                <c:pt idx="9099">
                  <c:v>20.6953125</c:v>
                </c:pt>
                <c:pt idx="9100">
                  <c:v>20.697916666666668</c:v>
                </c:pt>
                <c:pt idx="9101">
                  <c:v>20.700520833333332</c:v>
                </c:pt>
                <c:pt idx="9102">
                  <c:v>20.703125</c:v>
                </c:pt>
                <c:pt idx="9103">
                  <c:v>20.705729166666668</c:v>
                </c:pt>
                <c:pt idx="9104">
                  <c:v>20.708333333333332</c:v>
                </c:pt>
                <c:pt idx="9105">
                  <c:v>20.7109375</c:v>
                </c:pt>
                <c:pt idx="9106">
                  <c:v>20.713541666666668</c:v>
                </c:pt>
                <c:pt idx="9107">
                  <c:v>20.716145833333332</c:v>
                </c:pt>
                <c:pt idx="9108">
                  <c:v>20.71875</c:v>
                </c:pt>
                <c:pt idx="9109">
                  <c:v>20.721354166666668</c:v>
                </c:pt>
                <c:pt idx="9110">
                  <c:v>20.723958333333332</c:v>
                </c:pt>
                <c:pt idx="9111">
                  <c:v>20.7265625</c:v>
                </c:pt>
                <c:pt idx="9112">
                  <c:v>20.729166666666668</c:v>
                </c:pt>
                <c:pt idx="9113">
                  <c:v>20.731770833333332</c:v>
                </c:pt>
                <c:pt idx="9114">
                  <c:v>20.734375</c:v>
                </c:pt>
                <c:pt idx="9115">
                  <c:v>20.736979166666668</c:v>
                </c:pt>
                <c:pt idx="9116">
                  <c:v>20.739583333333332</c:v>
                </c:pt>
                <c:pt idx="9117">
                  <c:v>20.7421875</c:v>
                </c:pt>
                <c:pt idx="9118">
                  <c:v>20.744791666666668</c:v>
                </c:pt>
                <c:pt idx="9119">
                  <c:v>20.747395833333332</c:v>
                </c:pt>
                <c:pt idx="9120">
                  <c:v>20.75</c:v>
                </c:pt>
                <c:pt idx="9121">
                  <c:v>20.752604166666668</c:v>
                </c:pt>
                <c:pt idx="9122">
                  <c:v>20.755208333333332</c:v>
                </c:pt>
                <c:pt idx="9123">
                  <c:v>20.7578125</c:v>
                </c:pt>
                <c:pt idx="9124">
                  <c:v>20.760416666666668</c:v>
                </c:pt>
                <c:pt idx="9125">
                  <c:v>20.763020833333332</c:v>
                </c:pt>
                <c:pt idx="9126">
                  <c:v>20.765625</c:v>
                </c:pt>
                <c:pt idx="9127">
                  <c:v>20.768229166666668</c:v>
                </c:pt>
                <c:pt idx="9128">
                  <c:v>20.770833333333332</c:v>
                </c:pt>
                <c:pt idx="9129">
                  <c:v>20.7734375</c:v>
                </c:pt>
                <c:pt idx="9130">
                  <c:v>20.776041666666668</c:v>
                </c:pt>
                <c:pt idx="9131">
                  <c:v>20.778645833333332</c:v>
                </c:pt>
                <c:pt idx="9132">
                  <c:v>20.78125</c:v>
                </c:pt>
                <c:pt idx="9133">
                  <c:v>20.783854166666668</c:v>
                </c:pt>
                <c:pt idx="9134">
                  <c:v>20.786458333333332</c:v>
                </c:pt>
                <c:pt idx="9135">
                  <c:v>20.7890625</c:v>
                </c:pt>
                <c:pt idx="9136">
                  <c:v>20.791666666666668</c:v>
                </c:pt>
                <c:pt idx="9137">
                  <c:v>20.794270833333332</c:v>
                </c:pt>
                <c:pt idx="9138">
                  <c:v>20.796875</c:v>
                </c:pt>
                <c:pt idx="9139">
                  <c:v>20.799479166666668</c:v>
                </c:pt>
                <c:pt idx="9140">
                  <c:v>20.802083333333332</c:v>
                </c:pt>
                <c:pt idx="9141">
                  <c:v>20.8046875</c:v>
                </c:pt>
                <c:pt idx="9142">
                  <c:v>20.807291666666668</c:v>
                </c:pt>
                <c:pt idx="9143">
                  <c:v>20.809895833333332</c:v>
                </c:pt>
                <c:pt idx="9144">
                  <c:v>20.8125</c:v>
                </c:pt>
                <c:pt idx="9145">
                  <c:v>20.815104166666668</c:v>
                </c:pt>
                <c:pt idx="9146">
                  <c:v>20.817708333333332</c:v>
                </c:pt>
                <c:pt idx="9147">
                  <c:v>20.8203125</c:v>
                </c:pt>
                <c:pt idx="9148">
                  <c:v>20.822916666666668</c:v>
                </c:pt>
                <c:pt idx="9149">
                  <c:v>20.825520833333332</c:v>
                </c:pt>
                <c:pt idx="9150">
                  <c:v>20.828125</c:v>
                </c:pt>
                <c:pt idx="9151">
                  <c:v>20.830729166666668</c:v>
                </c:pt>
                <c:pt idx="9152">
                  <c:v>20.833333333333332</c:v>
                </c:pt>
                <c:pt idx="9153">
                  <c:v>20.8359375</c:v>
                </c:pt>
                <c:pt idx="9154">
                  <c:v>20.838541666666668</c:v>
                </c:pt>
                <c:pt idx="9155">
                  <c:v>20.841145833333332</c:v>
                </c:pt>
                <c:pt idx="9156">
                  <c:v>20.84375</c:v>
                </c:pt>
                <c:pt idx="9157">
                  <c:v>20.846354166666668</c:v>
                </c:pt>
                <c:pt idx="9158">
                  <c:v>20.848958333333332</c:v>
                </c:pt>
                <c:pt idx="9159">
                  <c:v>20.8515625</c:v>
                </c:pt>
                <c:pt idx="9160">
                  <c:v>20.854166666666668</c:v>
                </c:pt>
                <c:pt idx="9161">
                  <c:v>20.856770833333332</c:v>
                </c:pt>
                <c:pt idx="9162">
                  <c:v>20.859375</c:v>
                </c:pt>
                <c:pt idx="9163">
                  <c:v>20.861979166666668</c:v>
                </c:pt>
                <c:pt idx="9164">
                  <c:v>20.864583333333332</c:v>
                </c:pt>
                <c:pt idx="9165">
                  <c:v>20.8671875</c:v>
                </c:pt>
                <c:pt idx="9166">
                  <c:v>20.869791666666668</c:v>
                </c:pt>
                <c:pt idx="9167">
                  <c:v>20.872395833333332</c:v>
                </c:pt>
                <c:pt idx="9168">
                  <c:v>20.875</c:v>
                </c:pt>
                <c:pt idx="9169">
                  <c:v>20.877604166666668</c:v>
                </c:pt>
                <c:pt idx="9170">
                  <c:v>20.880208333333332</c:v>
                </c:pt>
                <c:pt idx="9171">
                  <c:v>20.8828125</c:v>
                </c:pt>
                <c:pt idx="9172">
                  <c:v>20.885416666666668</c:v>
                </c:pt>
                <c:pt idx="9173">
                  <c:v>20.888020833333332</c:v>
                </c:pt>
                <c:pt idx="9174">
                  <c:v>20.890625</c:v>
                </c:pt>
                <c:pt idx="9175">
                  <c:v>20.893229166666668</c:v>
                </c:pt>
                <c:pt idx="9176">
                  <c:v>20.895833333333332</c:v>
                </c:pt>
                <c:pt idx="9177">
                  <c:v>20.8984375</c:v>
                </c:pt>
                <c:pt idx="9178">
                  <c:v>20.901041666666668</c:v>
                </c:pt>
                <c:pt idx="9179">
                  <c:v>20.903645833333332</c:v>
                </c:pt>
                <c:pt idx="9180">
                  <c:v>20.90625</c:v>
                </c:pt>
                <c:pt idx="9181">
                  <c:v>20.908854166666668</c:v>
                </c:pt>
                <c:pt idx="9182">
                  <c:v>20.911458333333332</c:v>
                </c:pt>
                <c:pt idx="9183">
                  <c:v>20.9140625</c:v>
                </c:pt>
                <c:pt idx="9184">
                  <c:v>20.916666666666668</c:v>
                </c:pt>
                <c:pt idx="9185">
                  <c:v>20.919270833333332</c:v>
                </c:pt>
                <c:pt idx="9186">
                  <c:v>20.921875</c:v>
                </c:pt>
                <c:pt idx="9187">
                  <c:v>20.924479166666668</c:v>
                </c:pt>
                <c:pt idx="9188">
                  <c:v>20.927083333333332</c:v>
                </c:pt>
                <c:pt idx="9189">
                  <c:v>20.9296875</c:v>
                </c:pt>
                <c:pt idx="9190">
                  <c:v>20.932291666666668</c:v>
                </c:pt>
                <c:pt idx="9191">
                  <c:v>20.934895833333332</c:v>
                </c:pt>
                <c:pt idx="9192">
                  <c:v>20.9375</c:v>
                </c:pt>
                <c:pt idx="9193">
                  <c:v>20.940104166666668</c:v>
                </c:pt>
                <c:pt idx="9194">
                  <c:v>20.942708333333332</c:v>
                </c:pt>
                <c:pt idx="9195">
                  <c:v>20.9453125</c:v>
                </c:pt>
                <c:pt idx="9196">
                  <c:v>20.947916666666668</c:v>
                </c:pt>
                <c:pt idx="9197">
                  <c:v>20.950520833333332</c:v>
                </c:pt>
                <c:pt idx="9198">
                  <c:v>20.953125</c:v>
                </c:pt>
                <c:pt idx="9199">
                  <c:v>20.955729166666668</c:v>
                </c:pt>
                <c:pt idx="9200">
                  <c:v>20.958333333333332</c:v>
                </c:pt>
                <c:pt idx="9201">
                  <c:v>20.9609375</c:v>
                </c:pt>
                <c:pt idx="9202">
                  <c:v>20.963541666666668</c:v>
                </c:pt>
                <c:pt idx="9203">
                  <c:v>20.966145833333332</c:v>
                </c:pt>
                <c:pt idx="9204">
                  <c:v>20.96875</c:v>
                </c:pt>
                <c:pt idx="9205">
                  <c:v>20.971354166666668</c:v>
                </c:pt>
                <c:pt idx="9206">
                  <c:v>20.973958333333332</c:v>
                </c:pt>
                <c:pt idx="9207">
                  <c:v>20.9765625</c:v>
                </c:pt>
                <c:pt idx="9208">
                  <c:v>20.979166666666668</c:v>
                </c:pt>
                <c:pt idx="9209">
                  <c:v>20.981770833333332</c:v>
                </c:pt>
                <c:pt idx="9210">
                  <c:v>20.984375</c:v>
                </c:pt>
                <c:pt idx="9211">
                  <c:v>20.986979166666668</c:v>
                </c:pt>
                <c:pt idx="9212">
                  <c:v>20.989583333333332</c:v>
                </c:pt>
                <c:pt idx="9213">
                  <c:v>20.9921875</c:v>
                </c:pt>
                <c:pt idx="9214">
                  <c:v>20.994791666666668</c:v>
                </c:pt>
                <c:pt idx="9215">
                  <c:v>20.997395833333332</c:v>
                </c:pt>
                <c:pt idx="9216">
                  <c:v>21</c:v>
                </c:pt>
                <c:pt idx="9217">
                  <c:v>21.002604166666668</c:v>
                </c:pt>
                <c:pt idx="9218">
                  <c:v>21.005208333333332</c:v>
                </c:pt>
                <c:pt idx="9219">
                  <c:v>21.0078125</c:v>
                </c:pt>
                <c:pt idx="9220">
                  <c:v>21.010416666666668</c:v>
                </c:pt>
                <c:pt idx="9221">
                  <c:v>21.013020833333332</c:v>
                </c:pt>
                <c:pt idx="9222">
                  <c:v>21.015625</c:v>
                </c:pt>
                <c:pt idx="9223">
                  <c:v>21.018229166666668</c:v>
                </c:pt>
                <c:pt idx="9224">
                  <c:v>21.020833333333332</c:v>
                </c:pt>
                <c:pt idx="9225">
                  <c:v>21.0234375</c:v>
                </c:pt>
                <c:pt idx="9226">
                  <c:v>21.026041666666668</c:v>
                </c:pt>
                <c:pt idx="9227">
                  <c:v>21.028645833333332</c:v>
                </c:pt>
                <c:pt idx="9228">
                  <c:v>21.03125</c:v>
                </c:pt>
                <c:pt idx="9229">
                  <c:v>21.033854166666668</c:v>
                </c:pt>
                <c:pt idx="9230">
                  <c:v>21.036458333333332</c:v>
                </c:pt>
                <c:pt idx="9231">
                  <c:v>21.0390625</c:v>
                </c:pt>
                <c:pt idx="9232">
                  <c:v>21.041666666666668</c:v>
                </c:pt>
                <c:pt idx="9233">
                  <c:v>21.044270833333332</c:v>
                </c:pt>
                <c:pt idx="9234">
                  <c:v>21.046875</c:v>
                </c:pt>
                <c:pt idx="9235">
                  <c:v>21.049479166666668</c:v>
                </c:pt>
                <c:pt idx="9236">
                  <c:v>21.052083333333332</c:v>
                </c:pt>
                <c:pt idx="9237">
                  <c:v>21.0546875</c:v>
                </c:pt>
                <c:pt idx="9238">
                  <c:v>21.057291666666668</c:v>
                </c:pt>
                <c:pt idx="9239">
                  <c:v>21.059895833333332</c:v>
                </c:pt>
                <c:pt idx="9240">
                  <c:v>21.0625</c:v>
                </c:pt>
                <c:pt idx="9241">
                  <c:v>21.065104166666668</c:v>
                </c:pt>
                <c:pt idx="9242">
                  <c:v>21.067708333333332</c:v>
                </c:pt>
                <c:pt idx="9243">
                  <c:v>21.0703125</c:v>
                </c:pt>
                <c:pt idx="9244">
                  <c:v>21.072916666666668</c:v>
                </c:pt>
                <c:pt idx="9245">
                  <c:v>21.075520833333332</c:v>
                </c:pt>
                <c:pt idx="9246">
                  <c:v>21.078125</c:v>
                </c:pt>
                <c:pt idx="9247">
                  <c:v>21.080729166666668</c:v>
                </c:pt>
                <c:pt idx="9248">
                  <c:v>21.083333333333332</c:v>
                </c:pt>
                <c:pt idx="9249">
                  <c:v>21.0859375</c:v>
                </c:pt>
                <c:pt idx="9250">
                  <c:v>21.088541666666668</c:v>
                </c:pt>
                <c:pt idx="9251">
                  <c:v>21.091145833333332</c:v>
                </c:pt>
                <c:pt idx="9252">
                  <c:v>21.09375</c:v>
                </c:pt>
                <c:pt idx="9253">
                  <c:v>21.096354166666668</c:v>
                </c:pt>
                <c:pt idx="9254">
                  <c:v>21.098958333333332</c:v>
                </c:pt>
                <c:pt idx="9255">
                  <c:v>21.1015625</c:v>
                </c:pt>
                <c:pt idx="9256">
                  <c:v>21.104166666666668</c:v>
                </c:pt>
                <c:pt idx="9257">
                  <c:v>21.106770833333332</c:v>
                </c:pt>
                <c:pt idx="9258">
                  <c:v>21.109375</c:v>
                </c:pt>
                <c:pt idx="9259">
                  <c:v>21.111979166666668</c:v>
                </c:pt>
                <c:pt idx="9260">
                  <c:v>21.114583333333332</c:v>
                </c:pt>
                <c:pt idx="9261">
                  <c:v>21.1171875</c:v>
                </c:pt>
                <c:pt idx="9262">
                  <c:v>21.119791666666668</c:v>
                </c:pt>
                <c:pt idx="9263">
                  <c:v>21.122395833333332</c:v>
                </c:pt>
                <c:pt idx="9264">
                  <c:v>21.125</c:v>
                </c:pt>
                <c:pt idx="9265">
                  <c:v>21.127604166666668</c:v>
                </c:pt>
                <c:pt idx="9266">
                  <c:v>21.130208333333332</c:v>
                </c:pt>
                <c:pt idx="9267">
                  <c:v>21.1328125</c:v>
                </c:pt>
                <c:pt idx="9268">
                  <c:v>21.135416666666668</c:v>
                </c:pt>
                <c:pt idx="9269">
                  <c:v>21.138020833333332</c:v>
                </c:pt>
                <c:pt idx="9270">
                  <c:v>21.140625</c:v>
                </c:pt>
                <c:pt idx="9271">
                  <c:v>21.143229166666668</c:v>
                </c:pt>
                <c:pt idx="9272">
                  <c:v>21.145833333333332</c:v>
                </c:pt>
                <c:pt idx="9273">
                  <c:v>21.1484375</c:v>
                </c:pt>
                <c:pt idx="9274">
                  <c:v>21.151041666666668</c:v>
                </c:pt>
                <c:pt idx="9275">
                  <c:v>21.153645833333332</c:v>
                </c:pt>
                <c:pt idx="9276">
                  <c:v>21.15625</c:v>
                </c:pt>
                <c:pt idx="9277">
                  <c:v>21.158854166666668</c:v>
                </c:pt>
                <c:pt idx="9278">
                  <c:v>21.161458333333332</c:v>
                </c:pt>
                <c:pt idx="9279">
                  <c:v>21.1640625</c:v>
                </c:pt>
                <c:pt idx="9280">
                  <c:v>21.166666666666668</c:v>
                </c:pt>
                <c:pt idx="9281">
                  <c:v>21.169270833333332</c:v>
                </c:pt>
                <c:pt idx="9282">
                  <c:v>21.171875</c:v>
                </c:pt>
                <c:pt idx="9283">
                  <c:v>21.174479166666668</c:v>
                </c:pt>
                <c:pt idx="9284">
                  <c:v>21.177083333333332</c:v>
                </c:pt>
                <c:pt idx="9285">
                  <c:v>21.1796875</c:v>
                </c:pt>
                <c:pt idx="9286">
                  <c:v>21.182291666666668</c:v>
                </c:pt>
                <c:pt idx="9287">
                  <c:v>21.184895833333332</c:v>
                </c:pt>
                <c:pt idx="9288">
                  <c:v>21.1875</c:v>
                </c:pt>
                <c:pt idx="9289">
                  <c:v>21.190104166666668</c:v>
                </c:pt>
                <c:pt idx="9290">
                  <c:v>21.192708333333332</c:v>
                </c:pt>
                <c:pt idx="9291">
                  <c:v>21.1953125</c:v>
                </c:pt>
                <c:pt idx="9292">
                  <c:v>21.197916666666668</c:v>
                </c:pt>
                <c:pt idx="9293">
                  <c:v>21.200520833333332</c:v>
                </c:pt>
                <c:pt idx="9294">
                  <c:v>21.203125</c:v>
                </c:pt>
                <c:pt idx="9295">
                  <c:v>21.205729166666668</c:v>
                </c:pt>
                <c:pt idx="9296">
                  <c:v>21.208333333333332</c:v>
                </c:pt>
                <c:pt idx="9297">
                  <c:v>21.2109375</c:v>
                </c:pt>
                <c:pt idx="9298">
                  <c:v>21.213541666666668</c:v>
                </c:pt>
                <c:pt idx="9299">
                  <c:v>21.216145833333332</c:v>
                </c:pt>
                <c:pt idx="9300">
                  <c:v>21.21875</c:v>
                </c:pt>
                <c:pt idx="9301">
                  <c:v>21.221354166666668</c:v>
                </c:pt>
                <c:pt idx="9302">
                  <c:v>21.223958333333332</c:v>
                </c:pt>
                <c:pt idx="9303">
                  <c:v>21.2265625</c:v>
                </c:pt>
                <c:pt idx="9304">
                  <c:v>21.229166666666668</c:v>
                </c:pt>
                <c:pt idx="9305">
                  <c:v>21.231770833333332</c:v>
                </c:pt>
                <c:pt idx="9306">
                  <c:v>21.234375</c:v>
                </c:pt>
                <c:pt idx="9307">
                  <c:v>21.236979166666668</c:v>
                </c:pt>
                <c:pt idx="9308">
                  <c:v>21.239583333333332</c:v>
                </c:pt>
                <c:pt idx="9309">
                  <c:v>21.2421875</c:v>
                </c:pt>
                <c:pt idx="9310">
                  <c:v>21.244791666666668</c:v>
                </c:pt>
                <c:pt idx="9311">
                  <c:v>21.247395833333332</c:v>
                </c:pt>
                <c:pt idx="9312">
                  <c:v>21.25</c:v>
                </c:pt>
                <c:pt idx="9313">
                  <c:v>21.252604166666668</c:v>
                </c:pt>
                <c:pt idx="9314">
                  <c:v>21.255208333333332</c:v>
                </c:pt>
                <c:pt idx="9315">
                  <c:v>21.2578125</c:v>
                </c:pt>
                <c:pt idx="9316">
                  <c:v>21.260416666666668</c:v>
                </c:pt>
                <c:pt idx="9317">
                  <c:v>21.263020833333332</c:v>
                </c:pt>
                <c:pt idx="9318">
                  <c:v>21.265625</c:v>
                </c:pt>
                <c:pt idx="9319">
                  <c:v>21.268229166666668</c:v>
                </c:pt>
                <c:pt idx="9320">
                  <c:v>21.270833333333332</c:v>
                </c:pt>
                <c:pt idx="9321">
                  <c:v>21.2734375</c:v>
                </c:pt>
                <c:pt idx="9322">
                  <c:v>21.276041666666668</c:v>
                </c:pt>
                <c:pt idx="9323">
                  <c:v>21.278645833333332</c:v>
                </c:pt>
                <c:pt idx="9324">
                  <c:v>21.28125</c:v>
                </c:pt>
                <c:pt idx="9325">
                  <c:v>21.283854166666668</c:v>
                </c:pt>
                <c:pt idx="9326">
                  <c:v>21.286458333333332</c:v>
                </c:pt>
                <c:pt idx="9327">
                  <c:v>21.2890625</c:v>
                </c:pt>
                <c:pt idx="9328">
                  <c:v>21.291666666666668</c:v>
                </c:pt>
                <c:pt idx="9329">
                  <c:v>21.294270833333332</c:v>
                </c:pt>
                <c:pt idx="9330">
                  <c:v>21.296875</c:v>
                </c:pt>
                <c:pt idx="9331">
                  <c:v>21.299479166666668</c:v>
                </c:pt>
                <c:pt idx="9332">
                  <c:v>21.302083333333332</c:v>
                </c:pt>
                <c:pt idx="9333">
                  <c:v>21.3046875</c:v>
                </c:pt>
                <c:pt idx="9334">
                  <c:v>21.307291666666668</c:v>
                </c:pt>
                <c:pt idx="9335">
                  <c:v>21.309895833333332</c:v>
                </c:pt>
                <c:pt idx="9336">
                  <c:v>21.3125</c:v>
                </c:pt>
                <c:pt idx="9337">
                  <c:v>21.315104166666668</c:v>
                </c:pt>
                <c:pt idx="9338">
                  <c:v>21.317708333333332</c:v>
                </c:pt>
                <c:pt idx="9339">
                  <c:v>21.3203125</c:v>
                </c:pt>
                <c:pt idx="9340">
                  <c:v>21.322916666666668</c:v>
                </c:pt>
                <c:pt idx="9341">
                  <c:v>21.325520833333332</c:v>
                </c:pt>
                <c:pt idx="9342">
                  <c:v>21.328125</c:v>
                </c:pt>
                <c:pt idx="9343">
                  <c:v>21.330729166666668</c:v>
                </c:pt>
                <c:pt idx="9344">
                  <c:v>21.333333333333332</c:v>
                </c:pt>
                <c:pt idx="9345">
                  <c:v>21.3359375</c:v>
                </c:pt>
                <c:pt idx="9346">
                  <c:v>21.338541666666668</c:v>
                </c:pt>
                <c:pt idx="9347">
                  <c:v>21.341145833333332</c:v>
                </c:pt>
                <c:pt idx="9348">
                  <c:v>21.34375</c:v>
                </c:pt>
                <c:pt idx="9349">
                  <c:v>21.346354166666668</c:v>
                </c:pt>
                <c:pt idx="9350">
                  <c:v>21.348958333333332</c:v>
                </c:pt>
                <c:pt idx="9351">
                  <c:v>21.3515625</c:v>
                </c:pt>
                <c:pt idx="9352">
                  <c:v>21.354166666666668</c:v>
                </c:pt>
                <c:pt idx="9353">
                  <c:v>21.356770833333332</c:v>
                </c:pt>
                <c:pt idx="9354">
                  <c:v>21.359375</c:v>
                </c:pt>
                <c:pt idx="9355">
                  <c:v>21.361979166666668</c:v>
                </c:pt>
                <c:pt idx="9356">
                  <c:v>21.364583333333332</c:v>
                </c:pt>
                <c:pt idx="9357">
                  <c:v>21.3671875</c:v>
                </c:pt>
                <c:pt idx="9358">
                  <c:v>21.369791666666668</c:v>
                </c:pt>
                <c:pt idx="9359">
                  <c:v>21.372395833333332</c:v>
                </c:pt>
                <c:pt idx="9360">
                  <c:v>21.375</c:v>
                </c:pt>
                <c:pt idx="9361">
                  <c:v>21.377604166666668</c:v>
                </c:pt>
                <c:pt idx="9362">
                  <c:v>21.380208333333332</c:v>
                </c:pt>
                <c:pt idx="9363">
                  <c:v>21.3828125</c:v>
                </c:pt>
                <c:pt idx="9364">
                  <c:v>21.385416666666668</c:v>
                </c:pt>
                <c:pt idx="9365">
                  <c:v>21.388020833333332</c:v>
                </c:pt>
                <c:pt idx="9366">
                  <c:v>21.390625</c:v>
                </c:pt>
                <c:pt idx="9367">
                  <c:v>21.393229166666668</c:v>
                </c:pt>
                <c:pt idx="9368">
                  <c:v>21.395833333333332</c:v>
                </c:pt>
                <c:pt idx="9369">
                  <c:v>21.3984375</c:v>
                </c:pt>
                <c:pt idx="9370">
                  <c:v>21.401041666666668</c:v>
                </c:pt>
                <c:pt idx="9371">
                  <c:v>21.403645833333332</c:v>
                </c:pt>
                <c:pt idx="9372">
                  <c:v>21.40625</c:v>
                </c:pt>
                <c:pt idx="9373">
                  <c:v>21.408854166666668</c:v>
                </c:pt>
                <c:pt idx="9374">
                  <c:v>21.411458333333332</c:v>
                </c:pt>
                <c:pt idx="9375">
                  <c:v>21.4140625</c:v>
                </c:pt>
                <c:pt idx="9376">
                  <c:v>21.416666666666668</c:v>
                </c:pt>
                <c:pt idx="9377">
                  <c:v>21.419270833333332</c:v>
                </c:pt>
                <c:pt idx="9378">
                  <c:v>21.421875</c:v>
                </c:pt>
                <c:pt idx="9379">
                  <c:v>21.424479166666668</c:v>
                </c:pt>
                <c:pt idx="9380">
                  <c:v>21.427083333333332</c:v>
                </c:pt>
                <c:pt idx="9381">
                  <c:v>21.4296875</c:v>
                </c:pt>
                <c:pt idx="9382">
                  <c:v>21.432291666666668</c:v>
                </c:pt>
                <c:pt idx="9383">
                  <c:v>21.434895833333332</c:v>
                </c:pt>
                <c:pt idx="9384">
                  <c:v>21.4375</c:v>
                </c:pt>
                <c:pt idx="9385">
                  <c:v>21.440104166666668</c:v>
                </c:pt>
                <c:pt idx="9386">
                  <c:v>21.442708333333332</c:v>
                </c:pt>
                <c:pt idx="9387">
                  <c:v>21.4453125</c:v>
                </c:pt>
                <c:pt idx="9388">
                  <c:v>21.447916666666668</c:v>
                </c:pt>
                <c:pt idx="9389">
                  <c:v>21.450520833333332</c:v>
                </c:pt>
                <c:pt idx="9390">
                  <c:v>21.453125</c:v>
                </c:pt>
                <c:pt idx="9391">
                  <c:v>21.455729166666668</c:v>
                </c:pt>
                <c:pt idx="9392">
                  <c:v>21.458333333333332</c:v>
                </c:pt>
                <c:pt idx="9393">
                  <c:v>21.4609375</c:v>
                </c:pt>
                <c:pt idx="9394">
                  <c:v>21.463541666666668</c:v>
                </c:pt>
                <c:pt idx="9395">
                  <c:v>21.466145833333332</c:v>
                </c:pt>
                <c:pt idx="9396">
                  <c:v>21.46875</c:v>
                </c:pt>
                <c:pt idx="9397">
                  <c:v>21.471354166666668</c:v>
                </c:pt>
                <c:pt idx="9398">
                  <c:v>21.473958333333332</c:v>
                </c:pt>
                <c:pt idx="9399">
                  <c:v>21.4765625</c:v>
                </c:pt>
                <c:pt idx="9400">
                  <c:v>21.479166666666668</c:v>
                </c:pt>
                <c:pt idx="9401">
                  <c:v>21.481770833333332</c:v>
                </c:pt>
                <c:pt idx="9402">
                  <c:v>21.484375</c:v>
                </c:pt>
                <c:pt idx="9403">
                  <c:v>21.486979166666668</c:v>
                </c:pt>
                <c:pt idx="9404">
                  <c:v>21.489583333333332</c:v>
                </c:pt>
                <c:pt idx="9405">
                  <c:v>21.4921875</c:v>
                </c:pt>
                <c:pt idx="9406">
                  <c:v>21.494791666666668</c:v>
                </c:pt>
                <c:pt idx="9407">
                  <c:v>21.497395833333332</c:v>
                </c:pt>
                <c:pt idx="9408">
                  <c:v>21.5</c:v>
                </c:pt>
                <c:pt idx="9409">
                  <c:v>21.502604166666668</c:v>
                </c:pt>
                <c:pt idx="9410">
                  <c:v>21.505208333333332</c:v>
                </c:pt>
                <c:pt idx="9411">
                  <c:v>21.5078125</c:v>
                </c:pt>
                <c:pt idx="9412">
                  <c:v>21.510416666666668</c:v>
                </c:pt>
                <c:pt idx="9413">
                  <c:v>21.513020833333332</c:v>
                </c:pt>
                <c:pt idx="9414">
                  <c:v>21.515625</c:v>
                </c:pt>
                <c:pt idx="9415">
                  <c:v>21.518229166666668</c:v>
                </c:pt>
                <c:pt idx="9416">
                  <c:v>21.520833333333332</c:v>
                </c:pt>
                <c:pt idx="9417">
                  <c:v>21.5234375</c:v>
                </c:pt>
                <c:pt idx="9418">
                  <c:v>21.526041666666668</c:v>
                </c:pt>
                <c:pt idx="9419">
                  <c:v>21.528645833333332</c:v>
                </c:pt>
                <c:pt idx="9420">
                  <c:v>21.53125</c:v>
                </c:pt>
                <c:pt idx="9421">
                  <c:v>21.533854166666668</c:v>
                </c:pt>
                <c:pt idx="9422">
                  <c:v>21.536458333333332</c:v>
                </c:pt>
                <c:pt idx="9423">
                  <c:v>21.5390625</c:v>
                </c:pt>
                <c:pt idx="9424">
                  <c:v>21.541666666666668</c:v>
                </c:pt>
                <c:pt idx="9425">
                  <c:v>21.544270833333332</c:v>
                </c:pt>
                <c:pt idx="9426">
                  <c:v>21.546875</c:v>
                </c:pt>
                <c:pt idx="9427">
                  <c:v>21.549479166666668</c:v>
                </c:pt>
                <c:pt idx="9428">
                  <c:v>21.552083333333332</c:v>
                </c:pt>
                <c:pt idx="9429">
                  <c:v>21.5546875</c:v>
                </c:pt>
                <c:pt idx="9430">
                  <c:v>21.557291666666668</c:v>
                </c:pt>
                <c:pt idx="9431">
                  <c:v>21.559895833333332</c:v>
                </c:pt>
                <c:pt idx="9432">
                  <c:v>21.5625</c:v>
                </c:pt>
                <c:pt idx="9433">
                  <c:v>21.565104166666668</c:v>
                </c:pt>
                <c:pt idx="9434">
                  <c:v>21.567708333333332</c:v>
                </c:pt>
                <c:pt idx="9435">
                  <c:v>21.5703125</c:v>
                </c:pt>
                <c:pt idx="9436">
                  <c:v>21.572916666666668</c:v>
                </c:pt>
                <c:pt idx="9437">
                  <c:v>21.575520833333332</c:v>
                </c:pt>
                <c:pt idx="9438">
                  <c:v>21.578125</c:v>
                </c:pt>
                <c:pt idx="9439">
                  <c:v>21.580729166666668</c:v>
                </c:pt>
                <c:pt idx="9440">
                  <c:v>21.583333333333332</c:v>
                </c:pt>
                <c:pt idx="9441">
                  <c:v>21.5859375</c:v>
                </c:pt>
                <c:pt idx="9442">
                  <c:v>21.588541666666668</c:v>
                </c:pt>
                <c:pt idx="9443">
                  <c:v>21.591145833333332</c:v>
                </c:pt>
                <c:pt idx="9444">
                  <c:v>21.59375</c:v>
                </c:pt>
                <c:pt idx="9445">
                  <c:v>21.596354166666668</c:v>
                </c:pt>
                <c:pt idx="9446">
                  <c:v>21.598958333333332</c:v>
                </c:pt>
                <c:pt idx="9447">
                  <c:v>21.6015625</c:v>
                </c:pt>
                <c:pt idx="9448">
                  <c:v>21.604166666666668</c:v>
                </c:pt>
                <c:pt idx="9449">
                  <c:v>21.606770833333332</c:v>
                </c:pt>
                <c:pt idx="9450">
                  <c:v>21.609375</c:v>
                </c:pt>
                <c:pt idx="9451">
                  <c:v>21.611979166666668</c:v>
                </c:pt>
                <c:pt idx="9452">
                  <c:v>21.614583333333332</c:v>
                </c:pt>
                <c:pt idx="9453">
                  <c:v>21.6171875</c:v>
                </c:pt>
                <c:pt idx="9454">
                  <c:v>21.619791666666668</c:v>
                </c:pt>
                <c:pt idx="9455">
                  <c:v>21.622395833333332</c:v>
                </c:pt>
                <c:pt idx="9456">
                  <c:v>21.625</c:v>
                </c:pt>
                <c:pt idx="9457">
                  <c:v>21.627604166666668</c:v>
                </c:pt>
                <c:pt idx="9458">
                  <c:v>21.630208333333332</c:v>
                </c:pt>
                <c:pt idx="9459">
                  <c:v>21.6328125</c:v>
                </c:pt>
                <c:pt idx="9460">
                  <c:v>21.635416666666668</c:v>
                </c:pt>
                <c:pt idx="9461">
                  <c:v>21.638020833333332</c:v>
                </c:pt>
                <c:pt idx="9462">
                  <c:v>21.640625</c:v>
                </c:pt>
                <c:pt idx="9463">
                  <c:v>21.643229166666668</c:v>
                </c:pt>
                <c:pt idx="9464">
                  <c:v>21.645833333333332</c:v>
                </c:pt>
                <c:pt idx="9465">
                  <c:v>21.6484375</c:v>
                </c:pt>
                <c:pt idx="9466">
                  <c:v>21.651041666666668</c:v>
                </c:pt>
                <c:pt idx="9467">
                  <c:v>21.653645833333332</c:v>
                </c:pt>
                <c:pt idx="9468">
                  <c:v>21.65625</c:v>
                </c:pt>
                <c:pt idx="9469">
                  <c:v>21.658854166666668</c:v>
                </c:pt>
                <c:pt idx="9470">
                  <c:v>21.661458333333332</c:v>
                </c:pt>
                <c:pt idx="9471">
                  <c:v>21.6640625</c:v>
                </c:pt>
                <c:pt idx="9472">
                  <c:v>21.666666666666668</c:v>
                </c:pt>
                <c:pt idx="9473">
                  <c:v>21.669270833333332</c:v>
                </c:pt>
                <c:pt idx="9474">
                  <c:v>21.671875</c:v>
                </c:pt>
                <c:pt idx="9475">
                  <c:v>21.674479166666668</c:v>
                </c:pt>
                <c:pt idx="9476">
                  <c:v>21.677083333333332</c:v>
                </c:pt>
                <c:pt idx="9477">
                  <c:v>21.6796875</c:v>
                </c:pt>
                <c:pt idx="9478">
                  <c:v>21.682291666666668</c:v>
                </c:pt>
                <c:pt idx="9479">
                  <c:v>21.684895833333332</c:v>
                </c:pt>
                <c:pt idx="9480">
                  <c:v>21.6875</c:v>
                </c:pt>
                <c:pt idx="9481">
                  <c:v>21.690104166666668</c:v>
                </c:pt>
                <c:pt idx="9482">
                  <c:v>21.692708333333332</c:v>
                </c:pt>
                <c:pt idx="9483">
                  <c:v>21.6953125</c:v>
                </c:pt>
                <c:pt idx="9484">
                  <c:v>21.697916666666668</c:v>
                </c:pt>
                <c:pt idx="9485">
                  <c:v>21.700520833333332</c:v>
                </c:pt>
                <c:pt idx="9486">
                  <c:v>21.703125</c:v>
                </c:pt>
                <c:pt idx="9487">
                  <c:v>21.705729166666668</c:v>
                </c:pt>
                <c:pt idx="9488">
                  <c:v>21.708333333333332</c:v>
                </c:pt>
                <c:pt idx="9489">
                  <c:v>21.7109375</c:v>
                </c:pt>
                <c:pt idx="9490">
                  <c:v>21.713541666666668</c:v>
                </c:pt>
                <c:pt idx="9491">
                  <c:v>21.716145833333332</c:v>
                </c:pt>
                <c:pt idx="9492">
                  <c:v>21.71875</c:v>
                </c:pt>
                <c:pt idx="9493">
                  <c:v>21.721354166666668</c:v>
                </c:pt>
                <c:pt idx="9494">
                  <c:v>21.723958333333332</c:v>
                </c:pt>
                <c:pt idx="9495">
                  <c:v>21.7265625</c:v>
                </c:pt>
                <c:pt idx="9496">
                  <c:v>21.729166666666668</c:v>
                </c:pt>
                <c:pt idx="9497">
                  <c:v>21.731770833333332</c:v>
                </c:pt>
                <c:pt idx="9498">
                  <c:v>21.734375</c:v>
                </c:pt>
                <c:pt idx="9499">
                  <c:v>21.736979166666668</c:v>
                </c:pt>
                <c:pt idx="9500">
                  <c:v>21.739583333333332</c:v>
                </c:pt>
                <c:pt idx="9501">
                  <c:v>21.7421875</c:v>
                </c:pt>
                <c:pt idx="9502">
                  <c:v>21.744791666666668</c:v>
                </c:pt>
                <c:pt idx="9503">
                  <c:v>21.747395833333332</c:v>
                </c:pt>
                <c:pt idx="9504">
                  <c:v>21.75</c:v>
                </c:pt>
                <c:pt idx="9505">
                  <c:v>21.752604166666668</c:v>
                </c:pt>
                <c:pt idx="9506">
                  <c:v>21.755208333333332</c:v>
                </c:pt>
                <c:pt idx="9507">
                  <c:v>21.7578125</c:v>
                </c:pt>
                <c:pt idx="9508">
                  <c:v>21.760416666666668</c:v>
                </c:pt>
                <c:pt idx="9509">
                  <c:v>21.763020833333332</c:v>
                </c:pt>
                <c:pt idx="9510">
                  <c:v>21.765625</c:v>
                </c:pt>
                <c:pt idx="9511">
                  <c:v>21.768229166666668</c:v>
                </c:pt>
                <c:pt idx="9512">
                  <c:v>21.770833333333332</c:v>
                </c:pt>
                <c:pt idx="9513">
                  <c:v>21.7734375</c:v>
                </c:pt>
                <c:pt idx="9514">
                  <c:v>21.776041666666668</c:v>
                </c:pt>
                <c:pt idx="9515">
                  <c:v>21.778645833333332</c:v>
                </c:pt>
                <c:pt idx="9516">
                  <c:v>21.78125</c:v>
                </c:pt>
                <c:pt idx="9517">
                  <c:v>21.783854166666668</c:v>
                </c:pt>
                <c:pt idx="9518">
                  <c:v>21.786458333333332</c:v>
                </c:pt>
                <c:pt idx="9519">
                  <c:v>21.7890625</c:v>
                </c:pt>
                <c:pt idx="9520">
                  <c:v>21.791666666666668</c:v>
                </c:pt>
                <c:pt idx="9521">
                  <c:v>21.794270833333332</c:v>
                </c:pt>
                <c:pt idx="9522">
                  <c:v>21.796875</c:v>
                </c:pt>
                <c:pt idx="9523">
                  <c:v>21.799479166666668</c:v>
                </c:pt>
                <c:pt idx="9524">
                  <c:v>21.802083333333332</c:v>
                </c:pt>
                <c:pt idx="9525">
                  <c:v>21.8046875</c:v>
                </c:pt>
                <c:pt idx="9526">
                  <c:v>21.807291666666668</c:v>
                </c:pt>
                <c:pt idx="9527">
                  <c:v>21.809895833333332</c:v>
                </c:pt>
                <c:pt idx="9528">
                  <c:v>21.8125</c:v>
                </c:pt>
                <c:pt idx="9529">
                  <c:v>21.815104166666668</c:v>
                </c:pt>
                <c:pt idx="9530">
                  <c:v>21.817708333333332</c:v>
                </c:pt>
                <c:pt idx="9531">
                  <c:v>21.8203125</c:v>
                </c:pt>
                <c:pt idx="9532">
                  <c:v>21.822916666666668</c:v>
                </c:pt>
                <c:pt idx="9533">
                  <c:v>21.825520833333332</c:v>
                </c:pt>
                <c:pt idx="9534">
                  <c:v>21.828125</c:v>
                </c:pt>
                <c:pt idx="9535">
                  <c:v>21.830729166666668</c:v>
                </c:pt>
                <c:pt idx="9536">
                  <c:v>21.833333333333332</c:v>
                </c:pt>
                <c:pt idx="9537">
                  <c:v>21.8359375</c:v>
                </c:pt>
                <c:pt idx="9538">
                  <c:v>21.838541666666668</c:v>
                </c:pt>
                <c:pt idx="9539">
                  <c:v>21.841145833333332</c:v>
                </c:pt>
                <c:pt idx="9540">
                  <c:v>21.84375</c:v>
                </c:pt>
                <c:pt idx="9541">
                  <c:v>21.846354166666668</c:v>
                </c:pt>
                <c:pt idx="9542">
                  <c:v>21.848958333333332</c:v>
                </c:pt>
                <c:pt idx="9543">
                  <c:v>21.8515625</c:v>
                </c:pt>
                <c:pt idx="9544">
                  <c:v>21.854166666666668</c:v>
                </c:pt>
                <c:pt idx="9545">
                  <c:v>21.856770833333332</c:v>
                </c:pt>
                <c:pt idx="9546">
                  <c:v>21.859375</c:v>
                </c:pt>
                <c:pt idx="9547">
                  <c:v>21.861979166666668</c:v>
                </c:pt>
                <c:pt idx="9548">
                  <c:v>21.864583333333332</c:v>
                </c:pt>
                <c:pt idx="9549">
                  <c:v>21.8671875</c:v>
                </c:pt>
                <c:pt idx="9550">
                  <c:v>21.869791666666668</c:v>
                </c:pt>
                <c:pt idx="9551">
                  <c:v>21.872395833333332</c:v>
                </c:pt>
                <c:pt idx="9552">
                  <c:v>21.875</c:v>
                </c:pt>
                <c:pt idx="9553">
                  <c:v>21.877604166666668</c:v>
                </c:pt>
                <c:pt idx="9554">
                  <c:v>21.880208333333332</c:v>
                </c:pt>
                <c:pt idx="9555">
                  <c:v>21.8828125</c:v>
                </c:pt>
                <c:pt idx="9556">
                  <c:v>21.885416666666668</c:v>
                </c:pt>
                <c:pt idx="9557">
                  <c:v>21.888020833333332</c:v>
                </c:pt>
                <c:pt idx="9558">
                  <c:v>21.890625</c:v>
                </c:pt>
                <c:pt idx="9559">
                  <c:v>21.893229166666668</c:v>
                </c:pt>
                <c:pt idx="9560">
                  <c:v>21.895833333333332</c:v>
                </c:pt>
                <c:pt idx="9561">
                  <c:v>21.8984375</c:v>
                </c:pt>
                <c:pt idx="9562">
                  <c:v>21.901041666666668</c:v>
                </c:pt>
                <c:pt idx="9563">
                  <c:v>21.903645833333332</c:v>
                </c:pt>
                <c:pt idx="9564">
                  <c:v>21.90625</c:v>
                </c:pt>
                <c:pt idx="9565">
                  <c:v>21.908854166666668</c:v>
                </c:pt>
                <c:pt idx="9566">
                  <c:v>21.911458333333332</c:v>
                </c:pt>
                <c:pt idx="9567">
                  <c:v>21.9140625</c:v>
                </c:pt>
                <c:pt idx="9568">
                  <c:v>21.916666666666668</c:v>
                </c:pt>
                <c:pt idx="9569">
                  <c:v>21.919270833333332</c:v>
                </c:pt>
                <c:pt idx="9570">
                  <c:v>21.921875</c:v>
                </c:pt>
                <c:pt idx="9571">
                  <c:v>21.924479166666668</c:v>
                </c:pt>
                <c:pt idx="9572">
                  <c:v>21.927083333333332</c:v>
                </c:pt>
                <c:pt idx="9573">
                  <c:v>21.9296875</c:v>
                </c:pt>
                <c:pt idx="9574">
                  <c:v>21.932291666666668</c:v>
                </c:pt>
                <c:pt idx="9575">
                  <c:v>21.934895833333332</c:v>
                </c:pt>
                <c:pt idx="9576">
                  <c:v>21.9375</c:v>
                </c:pt>
                <c:pt idx="9577">
                  <c:v>21.940104166666668</c:v>
                </c:pt>
                <c:pt idx="9578">
                  <c:v>21.942708333333332</c:v>
                </c:pt>
                <c:pt idx="9579">
                  <c:v>21.9453125</c:v>
                </c:pt>
                <c:pt idx="9580">
                  <c:v>21.947916666666668</c:v>
                </c:pt>
                <c:pt idx="9581">
                  <c:v>21.950520833333332</c:v>
                </c:pt>
                <c:pt idx="9582">
                  <c:v>21.953125</c:v>
                </c:pt>
                <c:pt idx="9583">
                  <c:v>21.955729166666668</c:v>
                </c:pt>
                <c:pt idx="9584">
                  <c:v>21.958333333333332</c:v>
                </c:pt>
                <c:pt idx="9585">
                  <c:v>21.9609375</c:v>
                </c:pt>
                <c:pt idx="9586">
                  <c:v>21.963541666666668</c:v>
                </c:pt>
                <c:pt idx="9587">
                  <c:v>21.966145833333332</c:v>
                </c:pt>
                <c:pt idx="9588">
                  <c:v>21.96875</c:v>
                </c:pt>
                <c:pt idx="9589">
                  <c:v>21.971354166666668</c:v>
                </c:pt>
                <c:pt idx="9590">
                  <c:v>21.973958333333332</c:v>
                </c:pt>
                <c:pt idx="9591">
                  <c:v>21.9765625</c:v>
                </c:pt>
                <c:pt idx="9592">
                  <c:v>21.979166666666668</c:v>
                </c:pt>
                <c:pt idx="9593">
                  <c:v>21.981770833333332</c:v>
                </c:pt>
                <c:pt idx="9594">
                  <c:v>21.984375</c:v>
                </c:pt>
                <c:pt idx="9595">
                  <c:v>21.986979166666668</c:v>
                </c:pt>
                <c:pt idx="9596">
                  <c:v>21.989583333333332</c:v>
                </c:pt>
                <c:pt idx="9597">
                  <c:v>21.9921875</c:v>
                </c:pt>
                <c:pt idx="9598">
                  <c:v>21.994791666666668</c:v>
                </c:pt>
                <c:pt idx="9599">
                  <c:v>21.997395833333332</c:v>
                </c:pt>
                <c:pt idx="9600">
                  <c:v>22</c:v>
                </c:pt>
                <c:pt idx="9601">
                  <c:v>22.002604166666668</c:v>
                </c:pt>
                <c:pt idx="9602">
                  <c:v>22.005208333333332</c:v>
                </c:pt>
                <c:pt idx="9603">
                  <c:v>22.0078125</c:v>
                </c:pt>
                <c:pt idx="9604">
                  <c:v>22.010416666666668</c:v>
                </c:pt>
                <c:pt idx="9605">
                  <c:v>22.013020833333332</c:v>
                </c:pt>
                <c:pt idx="9606">
                  <c:v>22.015625</c:v>
                </c:pt>
                <c:pt idx="9607">
                  <c:v>22.018229166666668</c:v>
                </c:pt>
                <c:pt idx="9608">
                  <c:v>22.020833333333332</c:v>
                </c:pt>
                <c:pt idx="9609">
                  <c:v>22.0234375</c:v>
                </c:pt>
                <c:pt idx="9610">
                  <c:v>22.026041666666668</c:v>
                </c:pt>
                <c:pt idx="9611">
                  <c:v>22.028645833333332</c:v>
                </c:pt>
                <c:pt idx="9612">
                  <c:v>22.03125</c:v>
                </c:pt>
                <c:pt idx="9613">
                  <c:v>22.033854166666668</c:v>
                </c:pt>
                <c:pt idx="9614">
                  <c:v>22.036458333333332</c:v>
                </c:pt>
                <c:pt idx="9615">
                  <c:v>22.0390625</c:v>
                </c:pt>
                <c:pt idx="9616">
                  <c:v>22.041666666666668</c:v>
                </c:pt>
                <c:pt idx="9617">
                  <c:v>22.044270833333332</c:v>
                </c:pt>
                <c:pt idx="9618">
                  <c:v>22.046875</c:v>
                </c:pt>
                <c:pt idx="9619">
                  <c:v>22.049479166666668</c:v>
                </c:pt>
                <c:pt idx="9620">
                  <c:v>22.052083333333332</c:v>
                </c:pt>
                <c:pt idx="9621">
                  <c:v>22.0546875</c:v>
                </c:pt>
                <c:pt idx="9622">
                  <c:v>22.057291666666668</c:v>
                </c:pt>
                <c:pt idx="9623">
                  <c:v>22.059895833333332</c:v>
                </c:pt>
                <c:pt idx="9624">
                  <c:v>22.0625</c:v>
                </c:pt>
                <c:pt idx="9625">
                  <c:v>22.065104166666668</c:v>
                </c:pt>
                <c:pt idx="9626">
                  <c:v>22.067708333333332</c:v>
                </c:pt>
                <c:pt idx="9627">
                  <c:v>22.0703125</c:v>
                </c:pt>
                <c:pt idx="9628">
                  <c:v>22.072916666666668</c:v>
                </c:pt>
                <c:pt idx="9629">
                  <c:v>22.075520833333332</c:v>
                </c:pt>
                <c:pt idx="9630">
                  <c:v>22.078125</c:v>
                </c:pt>
                <c:pt idx="9631">
                  <c:v>22.080729166666668</c:v>
                </c:pt>
                <c:pt idx="9632">
                  <c:v>22.083333333333332</c:v>
                </c:pt>
                <c:pt idx="9633">
                  <c:v>22.0859375</c:v>
                </c:pt>
                <c:pt idx="9634">
                  <c:v>22.088541666666668</c:v>
                </c:pt>
                <c:pt idx="9635">
                  <c:v>22.091145833333332</c:v>
                </c:pt>
                <c:pt idx="9636">
                  <c:v>22.09375</c:v>
                </c:pt>
                <c:pt idx="9637">
                  <c:v>22.096354166666668</c:v>
                </c:pt>
                <c:pt idx="9638">
                  <c:v>22.098958333333332</c:v>
                </c:pt>
                <c:pt idx="9639">
                  <c:v>22.1015625</c:v>
                </c:pt>
                <c:pt idx="9640">
                  <c:v>22.104166666666668</c:v>
                </c:pt>
                <c:pt idx="9641">
                  <c:v>22.106770833333332</c:v>
                </c:pt>
                <c:pt idx="9642">
                  <c:v>22.109375</c:v>
                </c:pt>
                <c:pt idx="9643">
                  <c:v>22.111979166666668</c:v>
                </c:pt>
                <c:pt idx="9644">
                  <c:v>22.114583333333332</c:v>
                </c:pt>
                <c:pt idx="9645">
                  <c:v>22.1171875</c:v>
                </c:pt>
                <c:pt idx="9646">
                  <c:v>22.119791666666668</c:v>
                </c:pt>
                <c:pt idx="9647">
                  <c:v>22.122395833333332</c:v>
                </c:pt>
                <c:pt idx="9648">
                  <c:v>22.125</c:v>
                </c:pt>
                <c:pt idx="9649">
                  <c:v>22.127604166666668</c:v>
                </c:pt>
                <c:pt idx="9650">
                  <c:v>22.130208333333332</c:v>
                </c:pt>
                <c:pt idx="9651">
                  <c:v>22.1328125</c:v>
                </c:pt>
                <c:pt idx="9652">
                  <c:v>22.135416666666668</c:v>
                </c:pt>
                <c:pt idx="9653">
                  <c:v>22.138020833333332</c:v>
                </c:pt>
                <c:pt idx="9654">
                  <c:v>22.140625</c:v>
                </c:pt>
                <c:pt idx="9655">
                  <c:v>22.143229166666668</c:v>
                </c:pt>
                <c:pt idx="9656">
                  <c:v>22.145833333333332</c:v>
                </c:pt>
                <c:pt idx="9657">
                  <c:v>22.1484375</c:v>
                </c:pt>
                <c:pt idx="9658">
                  <c:v>22.151041666666668</c:v>
                </c:pt>
                <c:pt idx="9659">
                  <c:v>22.153645833333332</c:v>
                </c:pt>
                <c:pt idx="9660">
                  <c:v>22.15625</c:v>
                </c:pt>
                <c:pt idx="9661">
                  <c:v>22.158854166666668</c:v>
                </c:pt>
                <c:pt idx="9662">
                  <c:v>22.161458333333332</c:v>
                </c:pt>
                <c:pt idx="9663">
                  <c:v>22.1640625</c:v>
                </c:pt>
                <c:pt idx="9664">
                  <c:v>22.166666666666668</c:v>
                </c:pt>
                <c:pt idx="9665">
                  <c:v>22.169270833333332</c:v>
                </c:pt>
                <c:pt idx="9666">
                  <c:v>22.171875</c:v>
                </c:pt>
                <c:pt idx="9667">
                  <c:v>22.174479166666668</c:v>
                </c:pt>
                <c:pt idx="9668">
                  <c:v>22.177083333333332</c:v>
                </c:pt>
                <c:pt idx="9669">
                  <c:v>22.1796875</c:v>
                </c:pt>
                <c:pt idx="9670">
                  <c:v>22.182291666666668</c:v>
                </c:pt>
                <c:pt idx="9671">
                  <c:v>22.184895833333332</c:v>
                </c:pt>
                <c:pt idx="9672">
                  <c:v>22.1875</c:v>
                </c:pt>
                <c:pt idx="9673">
                  <c:v>22.190104166666668</c:v>
                </c:pt>
                <c:pt idx="9674">
                  <c:v>22.192708333333332</c:v>
                </c:pt>
                <c:pt idx="9675">
                  <c:v>22.1953125</c:v>
                </c:pt>
                <c:pt idx="9676">
                  <c:v>22.197916666666668</c:v>
                </c:pt>
                <c:pt idx="9677">
                  <c:v>22.200520833333332</c:v>
                </c:pt>
                <c:pt idx="9678">
                  <c:v>22.203125</c:v>
                </c:pt>
                <c:pt idx="9679">
                  <c:v>22.205729166666668</c:v>
                </c:pt>
                <c:pt idx="9680">
                  <c:v>22.208333333333332</c:v>
                </c:pt>
                <c:pt idx="9681">
                  <c:v>22.2109375</c:v>
                </c:pt>
                <c:pt idx="9682">
                  <c:v>22.213541666666668</c:v>
                </c:pt>
                <c:pt idx="9683">
                  <c:v>22.216145833333332</c:v>
                </c:pt>
                <c:pt idx="9684">
                  <c:v>22.21875</c:v>
                </c:pt>
                <c:pt idx="9685">
                  <c:v>22.221354166666668</c:v>
                </c:pt>
                <c:pt idx="9686">
                  <c:v>22.223958333333332</c:v>
                </c:pt>
                <c:pt idx="9687">
                  <c:v>22.2265625</c:v>
                </c:pt>
                <c:pt idx="9688">
                  <c:v>22.229166666666668</c:v>
                </c:pt>
                <c:pt idx="9689">
                  <c:v>22.231770833333332</c:v>
                </c:pt>
                <c:pt idx="9690">
                  <c:v>22.234375</c:v>
                </c:pt>
                <c:pt idx="9691">
                  <c:v>22.236979166666668</c:v>
                </c:pt>
                <c:pt idx="9692">
                  <c:v>22.239583333333332</c:v>
                </c:pt>
                <c:pt idx="9693">
                  <c:v>22.2421875</c:v>
                </c:pt>
                <c:pt idx="9694">
                  <c:v>22.244791666666668</c:v>
                </c:pt>
                <c:pt idx="9695">
                  <c:v>22.247395833333332</c:v>
                </c:pt>
                <c:pt idx="9696">
                  <c:v>22.25</c:v>
                </c:pt>
                <c:pt idx="9697">
                  <c:v>22.252604166666668</c:v>
                </c:pt>
                <c:pt idx="9698">
                  <c:v>22.255208333333332</c:v>
                </c:pt>
                <c:pt idx="9699">
                  <c:v>22.2578125</c:v>
                </c:pt>
                <c:pt idx="9700">
                  <c:v>22.260416666666668</c:v>
                </c:pt>
                <c:pt idx="9701">
                  <c:v>22.263020833333332</c:v>
                </c:pt>
                <c:pt idx="9702">
                  <c:v>22.265625</c:v>
                </c:pt>
                <c:pt idx="9703">
                  <c:v>22.268229166666668</c:v>
                </c:pt>
                <c:pt idx="9704">
                  <c:v>22.270833333333332</c:v>
                </c:pt>
                <c:pt idx="9705">
                  <c:v>22.2734375</c:v>
                </c:pt>
                <c:pt idx="9706">
                  <c:v>22.276041666666668</c:v>
                </c:pt>
                <c:pt idx="9707">
                  <c:v>22.278645833333332</c:v>
                </c:pt>
                <c:pt idx="9708">
                  <c:v>22.28125</c:v>
                </c:pt>
                <c:pt idx="9709">
                  <c:v>22.283854166666668</c:v>
                </c:pt>
                <c:pt idx="9710">
                  <c:v>22.286458333333332</c:v>
                </c:pt>
                <c:pt idx="9711">
                  <c:v>22.2890625</c:v>
                </c:pt>
                <c:pt idx="9712">
                  <c:v>22.291666666666668</c:v>
                </c:pt>
                <c:pt idx="9713">
                  <c:v>22.294270833333332</c:v>
                </c:pt>
                <c:pt idx="9714">
                  <c:v>22.296875</c:v>
                </c:pt>
                <c:pt idx="9715">
                  <c:v>22.299479166666668</c:v>
                </c:pt>
                <c:pt idx="9716">
                  <c:v>22.302083333333332</c:v>
                </c:pt>
                <c:pt idx="9717">
                  <c:v>22.3046875</c:v>
                </c:pt>
                <c:pt idx="9718">
                  <c:v>22.307291666666668</c:v>
                </c:pt>
                <c:pt idx="9719">
                  <c:v>22.309895833333332</c:v>
                </c:pt>
                <c:pt idx="9720">
                  <c:v>22.3125</c:v>
                </c:pt>
                <c:pt idx="9721">
                  <c:v>22.315104166666668</c:v>
                </c:pt>
                <c:pt idx="9722">
                  <c:v>22.317708333333332</c:v>
                </c:pt>
                <c:pt idx="9723">
                  <c:v>22.3203125</c:v>
                </c:pt>
                <c:pt idx="9724">
                  <c:v>22.322916666666668</c:v>
                </c:pt>
                <c:pt idx="9725">
                  <c:v>22.325520833333332</c:v>
                </c:pt>
                <c:pt idx="9726">
                  <c:v>22.328125</c:v>
                </c:pt>
                <c:pt idx="9727">
                  <c:v>22.330729166666668</c:v>
                </c:pt>
                <c:pt idx="9728">
                  <c:v>22.333333333333332</c:v>
                </c:pt>
                <c:pt idx="9729">
                  <c:v>22.3359375</c:v>
                </c:pt>
                <c:pt idx="9730">
                  <c:v>22.338541666666668</c:v>
                </c:pt>
                <c:pt idx="9731">
                  <c:v>22.341145833333332</c:v>
                </c:pt>
                <c:pt idx="9732">
                  <c:v>22.34375</c:v>
                </c:pt>
                <c:pt idx="9733">
                  <c:v>22.346354166666668</c:v>
                </c:pt>
                <c:pt idx="9734">
                  <c:v>22.348958333333332</c:v>
                </c:pt>
                <c:pt idx="9735">
                  <c:v>22.3515625</c:v>
                </c:pt>
                <c:pt idx="9736">
                  <c:v>22.354166666666668</c:v>
                </c:pt>
                <c:pt idx="9737">
                  <c:v>22.356770833333332</c:v>
                </c:pt>
                <c:pt idx="9738">
                  <c:v>22.359375</c:v>
                </c:pt>
                <c:pt idx="9739">
                  <c:v>22.361979166666668</c:v>
                </c:pt>
                <c:pt idx="9740">
                  <c:v>22.364583333333332</c:v>
                </c:pt>
                <c:pt idx="9741">
                  <c:v>22.3671875</c:v>
                </c:pt>
                <c:pt idx="9742">
                  <c:v>22.369791666666668</c:v>
                </c:pt>
                <c:pt idx="9743">
                  <c:v>22.372395833333332</c:v>
                </c:pt>
                <c:pt idx="9744">
                  <c:v>22.375</c:v>
                </c:pt>
                <c:pt idx="9745">
                  <c:v>22.377604166666668</c:v>
                </c:pt>
                <c:pt idx="9746">
                  <c:v>22.380208333333332</c:v>
                </c:pt>
                <c:pt idx="9747">
                  <c:v>22.3828125</c:v>
                </c:pt>
                <c:pt idx="9748">
                  <c:v>22.385416666666668</c:v>
                </c:pt>
                <c:pt idx="9749">
                  <c:v>22.388020833333332</c:v>
                </c:pt>
                <c:pt idx="9750">
                  <c:v>22.390625</c:v>
                </c:pt>
                <c:pt idx="9751">
                  <c:v>22.393229166666668</c:v>
                </c:pt>
                <c:pt idx="9752">
                  <c:v>22.395833333333332</c:v>
                </c:pt>
                <c:pt idx="9753">
                  <c:v>22.3984375</c:v>
                </c:pt>
                <c:pt idx="9754">
                  <c:v>22.401041666666668</c:v>
                </c:pt>
                <c:pt idx="9755">
                  <c:v>22.403645833333332</c:v>
                </c:pt>
                <c:pt idx="9756">
                  <c:v>22.40625</c:v>
                </c:pt>
                <c:pt idx="9757">
                  <c:v>22.408854166666668</c:v>
                </c:pt>
                <c:pt idx="9758">
                  <c:v>22.411458333333332</c:v>
                </c:pt>
                <c:pt idx="9759">
                  <c:v>22.4140625</c:v>
                </c:pt>
                <c:pt idx="9760">
                  <c:v>22.416666666666668</c:v>
                </c:pt>
                <c:pt idx="9761">
                  <c:v>22.419270833333332</c:v>
                </c:pt>
                <c:pt idx="9762">
                  <c:v>22.421875</c:v>
                </c:pt>
                <c:pt idx="9763">
                  <c:v>22.424479166666668</c:v>
                </c:pt>
                <c:pt idx="9764">
                  <c:v>22.427083333333332</c:v>
                </c:pt>
                <c:pt idx="9765">
                  <c:v>22.4296875</c:v>
                </c:pt>
                <c:pt idx="9766">
                  <c:v>22.432291666666668</c:v>
                </c:pt>
                <c:pt idx="9767">
                  <c:v>22.434895833333332</c:v>
                </c:pt>
                <c:pt idx="9768">
                  <c:v>22.4375</c:v>
                </c:pt>
                <c:pt idx="9769">
                  <c:v>22.440104166666668</c:v>
                </c:pt>
                <c:pt idx="9770">
                  <c:v>22.442708333333332</c:v>
                </c:pt>
                <c:pt idx="9771">
                  <c:v>22.4453125</c:v>
                </c:pt>
                <c:pt idx="9772">
                  <c:v>22.447916666666668</c:v>
                </c:pt>
                <c:pt idx="9773">
                  <c:v>22.450520833333332</c:v>
                </c:pt>
                <c:pt idx="9774">
                  <c:v>22.453125</c:v>
                </c:pt>
                <c:pt idx="9775">
                  <c:v>22.455729166666668</c:v>
                </c:pt>
                <c:pt idx="9776">
                  <c:v>22.458333333333332</c:v>
                </c:pt>
                <c:pt idx="9777">
                  <c:v>22.4609375</c:v>
                </c:pt>
                <c:pt idx="9778">
                  <c:v>22.463541666666668</c:v>
                </c:pt>
                <c:pt idx="9779">
                  <c:v>22.466145833333332</c:v>
                </c:pt>
                <c:pt idx="9780">
                  <c:v>22.46875</c:v>
                </c:pt>
                <c:pt idx="9781">
                  <c:v>22.471354166666668</c:v>
                </c:pt>
                <c:pt idx="9782">
                  <c:v>22.473958333333332</c:v>
                </c:pt>
                <c:pt idx="9783">
                  <c:v>22.4765625</c:v>
                </c:pt>
                <c:pt idx="9784">
                  <c:v>22.479166666666668</c:v>
                </c:pt>
                <c:pt idx="9785">
                  <c:v>22.481770833333332</c:v>
                </c:pt>
                <c:pt idx="9786">
                  <c:v>22.484375</c:v>
                </c:pt>
                <c:pt idx="9787">
                  <c:v>22.486979166666668</c:v>
                </c:pt>
                <c:pt idx="9788">
                  <c:v>22.489583333333332</c:v>
                </c:pt>
                <c:pt idx="9789">
                  <c:v>22.4921875</c:v>
                </c:pt>
                <c:pt idx="9790">
                  <c:v>22.494791666666668</c:v>
                </c:pt>
                <c:pt idx="9791">
                  <c:v>22.497395833333332</c:v>
                </c:pt>
                <c:pt idx="9792">
                  <c:v>22.5</c:v>
                </c:pt>
                <c:pt idx="9793">
                  <c:v>22.502604166666668</c:v>
                </c:pt>
                <c:pt idx="9794">
                  <c:v>22.505208333333332</c:v>
                </c:pt>
                <c:pt idx="9795">
                  <c:v>22.5078125</c:v>
                </c:pt>
                <c:pt idx="9796">
                  <c:v>22.510416666666668</c:v>
                </c:pt>
                <c:pt idx="9797">
                  <c:v>22.513020833333332</c:v>
                </c:pt>
                <c:pt idx="9798">
                  <c:v>22.515625</c:v>
                </c:pt>
                <c:pt idx="9799">
                  <c:v>22.518229166666668</c:v>
                </c:pt>
                <c:pt idx="9800">
                  <c:v>22.520833333333332</c:v>
                </c:pt>
                <c:pt idx="9801">
                  <c:v>22.5234375</c:v>
                </c:pt>
                <c:pt idx="9802">
                  <c:v>22.526041666666668</c:v>
                </c:pt>
                <c:pt idx="9803">
                  <c:v>22.528645833333332</c:v>
                </c:pt>
                <c:pt idx="9804">
                  <c:v>22.53125</c:v>
                </c:pt>
                <c:pt idx="9805">
                  <c:v>22.533854166666668</c:v>
                </c:pt>
                <c:pt idx="9806">
                  <c:v>22.536458333333332</c:v>
                </c:pt>
                <c:pt idx="9807">
                  <c:v>22.5390625</c:v>
                </c:pt>
                <c:pt idx="9808">
                  <c:v>22.541666666666668</c:v>
                </c:pt>
                <c:pt idx="9809">
                  <c:v>22.544270833333332</c:v>
                </c:pt>
                <c:pt idx="9810">
                  <c:v>22.546875</c:v>
                </c:pt>
                <c:pt idx="9811">
                  <c:v>22.549479166666668</c:v>
                </c:pt>
                <c:pt idx="9812">
                  <c:v>22.552083333333332</c:v>
                </c:pt>
                <c:pt idx="9813">
                  <c:v>22.5546875</c:v>
                </c:pt>
                <c:pt idx="9814">
                  <c:v>22.557291666666668</c:v>
                </c:pt>
                <c:pt idx="9815">
                  <c:v>22.559895833333332</c:v>
                </c:pt>
                <c:pt idx="9816">
                  <c:v>22.5625</c:v>
                </c:pt>
                <c:pt idx="9817">
                  <c:v>22.565104166666668</c:v>
                </c:pt>
                <c:pt idx="9818">
                  <c:v>22.567708333333332</c:v>
                </c:pt>
                <c:pt idx="9819">
                  <c:v>22.5703125</c:v>
                </c:pt>
                <c:pt idx="9820">
                  <c:v>22.572916666666668</c:v>
                </c:pt>
                <c:pt idx="9821">
                  <c:v>22.575520833333332</c:v>
                </c:pt>
                <c:pt idx="9822">
                  <c:v>22.578125</c:v>
                </c:pt>
                <c:pt idx="9823">
                  <c:v>22.580729166666668</c:v>
                </c:pt>
                <c:pt idx="9824">
                  <c:v>22.583333333333332</c:v>
                </c:pt>
                <c:pt idx="9825">
                  <c:v>22.5859375</c:v>
                </c:pt>
                <c:pt idx="9826">
                  <c:v>22.588541666666668</c:v>
                </c:pt>
                <c:pt idx="9827">
                  <c:v>22.591145833333332</c:v>
                </c:pt>
                <c:pt idx="9828">
                  <c:v>22.59375</c:v>
                </c:pt>
                <c:pt idx="9829">
                  <c:v>22.596354166666668</c:v>
                </c:pt>
                <c:pt idx="9830">
                  <c:v>22.598958333333332</c:v>
                </c:pt>
                <c:pt idx="9831">
                  <c:v>22.6015625</c:v>
                </c:pt>
                <c:pt idx="9832">
                  <c:v>22.604166666666668</c:v>
                </c:pt>
                <c:pt idx="9833">
                  <c:v>22.606770833333332</c:v>
                </c:pt>
                <c:pt idx="9834">
                  <c:v>22.609375</c:v>
                </c:pt>
                <c:pt idx="9835">
                  <c:v>22.611979166666668</c:v>
                </c:pt>
                <c:pt idx="9836">
                  <c:v>22.614583333333332</c:v>
                </c:pt>
                <c:pt idx="9837">
                  <c:v>22.6171875</c:v>
                </c:pt>
                <c:pt idx="9838">
                  <c:v>22.619791666666668</c:v>
                </c:pt>
                <c:pt idx="9839">
                  <c:v>22.622395833333332</c:v>
                </c:pt>
                <c:pt idx="9840">
                  <c:v>22.625</c:v>
                </c:pt>
                <c:pt idx="9841">
                  <c:v>22.627604166666668</c:v>
                </c:pt>
                <c:pt idx="9842">
                  <c:v>22.630208333333332</c:v>
                </c:pt>
                <c:pt idx="9843">
                  <c:v>22.6328125</c:v>
                </c:pt>
                <c:pt idx="9844">
                  <c:v>22.635416666666668</c:v>
                </c:pt>
                <c:pt idx="9845">
                  <c:v>22.638020833333332</c:v>
                </c:pt>
                <c:pt idx="9846">
                  <c:v>22.640625</c:v>
                </c:pt>
                <c:pt idx="9847">
                  <c:v>22.643229166666668</c:v>
                </c:pt>
                <c:pt idx="9848">
                  <c:v>22.645833333333332</c:v>
                </c:pt>
                <c:pt idx="9849">
                  <c:v>22.6484375</c:v>
                </c:pt>
                <c:pt idx="9850">
                  <c:v>22.651041666666668</c:v>
                </c:pt>
                <c:pt idx="9851">
                  <c:v>22.653645833333332</c:v>
                </c:pt>
                <c:pt idx="9852">
                  <c:v>22.65625</c:v>
                </c:pt>
                <c:pt idx="9853">
                  <c:v>22.658854166666668</c:v>
                </c:pt>
                <c:pt idx="9854">
                  <c:v>22.661458333333332</c:v>
                </c:pt>
                <c:pt idx="9855">
                  <c:v>22.6640625</c:v>
                </c:pt>
                <c:pt idx="9856">
                  <c:v>22.666666666666668</c:v>
                </c:pt>
                <c:pt idx="9857">
                  <c:v>22.669270833333332</c:v>
                </c:pt>
                <c:pt idx="9858">
                  <c:v>22.671875</c:v>
                </c:pt>
                <c:pt idx="9859">
                  <c:v>22.674479166666668</c:v>
                </c:pt>
                <c:pt idx="9860">
                  <c:v>22.677083333333332</c:v>
                </c:pt>
                <c:pt idx="9861">
                  <c:v>22.6796875</c:v>
                </c:pt>
                <c:pt idx="9862">
                  <c:v>22.682291666666668</c:v>
                </c:pt>
                <c:pt idx="9863">
                  <c:v>22.684895833333332</c:v>
                </c:pt>
                <c:pt idx="9864">
                  <c:v>22.6875</c:v>
                </c:pt>
                <c:pt idx="9865">
                  <c:v>22.690104166666668</c:v>
                </c:pt>
                <c:pt idx="9866">
                  <c:v>22.692708333333332</c:v>
                </c:pt>
                <c:pt idx="9867">
                  <c:v>22.6953125</c:v>
                </c:pt>
                <c:pt idx="9868">
                  <c:v>22.697916666666668</c:v>
                </c:pt>
                <c:pt idx="9869">
                  <c:v>22.700520833333332</c:v>
                </c:pt>
                <c:pt idx="9870">
                  <c:v>22.703125</c:v>
                </c:pt>
                <c:pt idx="9871">
                  <c:v>22.705729166666668</c:v>
                </c:pt>
                <c:pt idx="9872">
                  <c:v>22.708333333333332</c:v>
                </c:pt>
                <c:pt idx="9873">
                  <c:v>22.7109375</c:v>
                </c:pt>
                <c:pt idx="9874">
                  <c:v>22.713541666666668</c:v>
                </c:pt>
                <c:pt idx="9875">
                  <c:v>22.716145833333332</c:v>
                </c:pt>
                <c:pt idx="9876">
                  <c:v>22.71875</c:v>
                </c:pt>
                <c:pt idx="9877">
                  <c:v>22.721354166666668</c:v>
                </c:pt>
                <c:pt idx="9878">
                  <c:v>22.723958333333332</c:v>
                </c:pt>
                <c:pt idx="9879">
                  <c:v>22.7265625</c:v>
                </c:pt>
                <c:pt idx="9880">
                  <c:v>22.729166666666668</c:v>
                </c:pt>
                <c:pt idx="9881">
                  <c:v>22.731770833333332</c:v>
                </c:pt>
                <c:pt idx="9882">
                  <c:v>22.734375</c:v>
                </c:pt>
                <c:pt idx="9883">
                  <c:v>22.736979166666668</c:v>
                </c:pt>
                <c:pt idx="9884">
                  <c:v>22.739583333333332</c:v>
                </c:pt>
                <c:pt idx="9885">
                  <c:v>22.7421875</c:v>
                </c:pt>
                <c:pt idx="9886">
                  <c:v>22.744791666666668</c:v>
                </c:pt>
                <c:pt idx="9887">
                  <c:v>22.747395833333332</c:v>
                </c:pt>
                <c:pt idx="9888">
                  <c:v>22.75</c:v>
                </c:pt>
                <c:pt idx="9889">
                  <c:v>22.752604166666668</c:v>
                </c:pt>
                <c:pt idx="9890">
                  <c:v>22.755208333333332</c:v>
                </c:pt>
                <c:pt idx="9891">
                  <c:v>22.7578125</c:v>
                </c:pt>
                <c:pt idx="9892">
                  <c:v>22.760416666666668</c:v>
                </c:pt>
                <c:pt idx="9893">
                  <c:v>22.763020833333332</c:v>
                </c:pt>
                <c:pt idx="9894">
                  <c:v>22.765625</c:v>
                </c:pt>
                <c:pt idx="9895">
                  <c:v>22.768229166666668</c:v>
                </c:pt>
                <c:pt idx="9896">
                  <c:v>22.770833333333332</c:v>
                </c:pt>
                <c:pt idx="9897">
                  <c:v>22.7734375</c:v>
                </c:pt>
                <c:pt idx="9898">
                  <c:v>22.776041666666668</c:v>
                </c:pt>
                <c:pt idx="9899">
                  <c:v>22.778645833333332</c:v>
                </c:pt>
                <c:pt idx="9900">
                  <c:v>22.78125</c:v>
                </c:pt>
                <c:pt idx="9901">
                  <c:v>22.783854166666668</c:v>
                </c:pt>
                <c:pt idx="9902">
                  <c:v>22.786458333333332</c:v>
                </c:pt>
                <c:pt idx="9903">
                  <c:v>22.7890625</c:v>
                </c:pt>
                <c:pt idx="9904">
                  <c:v>22.791666666666668</c:v>
                </c:pt>
                <c:pt idx="9905">
                  <c:v>22.794270833333332</c:v>
                </c:pt>
                <c:pt idx="9906">
                  <c:v>22.796875</c:v>
                </c:pt>
                <c:pt idx="9907">
                  <c:v>22.799479166666668</c:v>
                </c:pt>
                <c:pt idx="9908">
                  <c:v>22.802083333333332</c:v>
                </c:pt>
                <c:pt idx="9909">
                  <c:v>22.8046875</c:v>
                </c:pt>
                <c:pt idx="9910">
                  <c:v>22.807291666666668</c:v>
                </c:pt>
                <c:pt idx="9911">
                  <c:v>22.809895833333332</c:v>
                </c:pt>
                <c:pt idx="9912">
                  <c:v>22.8125</c:v>
                </c:pt>
                <c:pt idx="9913">
                  <c:v>22.815104166666668</c:v>
                </c:pt>
                <c:pt idx="9914">
                  <c:v>22.817708333333332</c:v>
                </c:pt>
                <c:pt idx="9915">
                  <c:v>22.8203125</c:v>
                </c:pt>
                <c:pt idx="9916">
                  <c:v>22.822916666666668</c:v>
                </c:pt>
                <c:pt idx="9917">
                  <c:v>22.825520833333332</c:v>
                </c:pt>
                <c:pt idx="9918">
                  <c:v>22.828125</c:v>
                </c:pt>
                <c:pt idx="9919">
                  <c:v>22.830729166666668</c:v>
                </c:pt>
                <c:pt idx="9920">
                  <c:v>22.833333333333332</c:v>
                </c:pt>
                <c:pt idx="9921">
                  <c:v>22.8359375</c:v>
                </c:pt>
                <c:pt idx="9922">
                  <c:v>22.838541666666668</c:v>
                </c:pt>
                <c:pt idx="9923">
                  <c:v>22.841145833333332</c:v>
                </c:pt>
                <c:pt idx="9924">
                  <c:v>22.84375</c:v>
                </c:pt>
                <c:pt idx="9925">
                  <c:v>22.846354166666668</c:v>
                </c:pt>
                <c:pt idx="9926">
                  <c:v>22.848958333333332</c:v>
                </c:pt>
                <c:pt idx="9927">
                  <c:v>22.8515625</c:v>
                </c:pt>
                <c:pt idx="9928">
                  <c:v>22.854166666666668</c:v>
                </c:pt>
                <c:pt idx="9929">
                  <c:v>22.856770833333332</c:v>
                </c:pt>
                <c:pt idx="9930">
                  <c:v>22.859375</c:v>
                </c:pt>
                <c:pt idx="9931">
                  <c:v>22.861979166666668</c:v>
                </c:pt>
                <c:pt idx="9932">
                  <c:v>22.864583333333332</c:v>
                </c:pt>
                <c:pt idx="9933">
                  <c:v>22.8671875</c:v>
                </c:pt>
                <c:pt idx="9934">
                  <c:v>22.869791666666668</c:v>
                </c:pt>
                <c:pt idx="9935">
                  <c:v>22.872395833333332</c:v>
                </c:pt>
                <c:pt idx="9936">
                  <c:v>22.875</c:v>
                </c:pt>
                <c:pt idx="9937">
                  <c:v>22.877604166666668</c:v>
                </c:pt>
                <c:pt idx="9938">
                  <c:v>22.880208333333332</c:v>
                </c:pt>
                <c:pt idx="9939">
                  <c:v>22.8828125</c:v>
                </c:pt>
                <c:pt idx="9940">
                  <c:v>22.885416666666668</c:v>
                </c:pt>
                <c:pt idx="9941">
                  <c:v>22.888020833333332</c:v>
                </c:pt>
                <c:pt idx="9942">
                  <c:v>22.890625</c:v>
                </c:pt>
                <c:pt idx="9943">
                  <c:v>22.893229166666668</c:v>
                </c:pt>
                <c:pt idx="9944">
                  <c:v>22.895833333333332</c:v>
                </c:pt>
                <c:pt idx="9945">
                  <c:v>22.8984375</c:v>
                </c:pt>
                <c:pt idx="9946">
                  <c:v>22.901041666666668</c:v>
                </c:pt>
                <c:pt idx="9947">
                  <c:v>22.903645833333332</c:v>
                </c:pt>
                <c:pt idx="9948">
                  <c:v>22.90625</c:v>
                </c:pt>
                <c:pt idx="9949">
                  <c:v>22.908854166666668</c:v>
                </c:pt>
                <c:pt idx="9950">
                  <c:v>22.911458333333332</c:v>
                </c:pt>
                <c:pt idx="9951">
                  <c:v>22.9140625</c:v>
                </c:pt>
                <c:pt idx="9952">
                  <c:v>22.916666666666668</c:v>
                </c:pt>
                <c:pt idx="9953">
                  <c:v>22.919270833333332</c:v>
                </c:pt>
                <c:pt idx="9954">
                  <c:v>22.921875</c:v>
                </c:pt>
                <c:pt idx="9955">
                  <c:v>22.924479166666668</c:v>
                </c:pt>
                <c:pt idx="9956">
                  <c:v>22.927083333333332</c:v>
                </c:pt>
                <c:pt idx="9957">
                  <c:v>22.9296875</c:v>
                </c:pt>
                <c:pt idx="9958">
                  <c:v>22.932291666666668</c:v>
                </c:pt>
                <c:pt idx="9959">
                  <c:v>22.934895833333332</c:v>
                </c:pt>
                <c:pt idx="9960">
                  <c:v>22.9375</c:v>
                </c:pt>
                <c:pt idx="9961">
                  <c:v>22.940104166666668</c:v>
                </c:pt>
                <c:pt idx="9962">
                  <c:v>22.942708333333332</c:v>
                </c:pt>
                <c:pt idx="9963">
                  <c:v>22.9453125</c:v>
                </c:pt>
                <c:pt idx="9964">
                  <c:v>22.947916666666668</c:v>
                </c:pt>
                <c:pt idx="9965">
                  <c:v>22.950520833333332</c:v>
                </c:pt>
                <c:pt idx="9966">
                  <c:v>22.953125</c:v>
                </c:pt>
                <c:pt idx="9967">
                  <c:v>22.955729166666668</c:v>
                </c:pt>
                <c:pt idx="9968">
                  <c:v>22.958333333333332</c:v>
                </c:pt>
                <c:pt idx="9969">
                  <c:v>22.9609375</c:v>
                </c:pt>
                <c:pt idx="9970">
                  <c:v>22.963541666666668</c:v>
                </c:pt>
                <c:pt idx="9971">
                  <c:v>22.966145833333332</c:v>
                </c:pt>
                <c:pt idx="9972">
                  <c:v>22.96875</c:v>
                </c:pt>
                <c:pt idx="9973">
                  <c:v>22.971354166666668</c:v>
                </c:pt>
                <c:pt idx="9974">
                  <c:v>22.973958333333332</c:v>
                </c:pt>
                <c:pt idx="9975">
                  <c:v>22.9765625</c:v>
                </c:pt>
                <c:pt idx="9976">
                  <c:v>22.979166666666668</c:v>
                </c:pt>
                <c:pt idx="9977">
                  <c:v>22.981770833333332</c:v>
                </c:pt>
                <c:pt idx="9978">
                  <c:v>22.984375</c:v>
                </c:pt>
                <c:pt idx="9979">
                  <c:v>22.986979166666668</c:v>
                </c:pt>
                <c:pt idx="9980">
                  <c:v>22.989583333333332</c:v>
                </c:pt>
                <c:pt idx="9981">
                  <c:v>22.9921875</c:v>
                </c:pt>
                <c:pt idx="9982">
                  <c:v>22.994791666666668</c:v>
                </c:pt>
                <c:pt idx="9983">
                  <c:v>22.997395833333332</c:v>
                </c:pt>
                <c:pt idx="9984">
                  <c:v>23</c:v>
                </c:pt>
                <c:pt idx="9985">
                  <c:v>23.002604166666668</c:v>
                </c:pt>
                <c:pt idx="9986">
                  <c:v>23.005208333333332</c:v>
                </c:pt>
                <c:pt idx="9987">
                  <c:v>23.0078125</c:v>
                </c:pt>
                <c:pt idx="9988">
                  <c:v>23.010416666666668</c:v>
                </c:pt>
                <c:pt idx="9989">
                  <c:v>23.013020833333332</c:v>
                </c:pt>
                <c:pt idx="9990">
                  <c:v>23.015625</c:v>
                </c:pt>
                <c:pt idx="9991">
                  <c:v>23.018229166666668</c:v>
                </c:pt>
                <c:pt idx="9992">
                  <c:v>23.020833333333332</c:v>
                </c:pt>
                <c:pt idx="9993">
                  <c:v>23.0234375</c:v>
                </c:pt>
                <c:pt idx="9994">
                  <c:v>23.026041666666668</c:v>
                </c:pt>
                <c:pt idx="9995">
                  <c:v>23.028645833333332</c:v>
                </c:pt>
                <c:pt idx="9996">
                  <c:v>23.03125</c:v>
                </c:pt>
                <c:pt idx="9997">
                  <c:v>23.033854166666668</c:v>
                </c:pt>
                <c:pt idx="9998">
                  <c:v>23.036458333333332</c:v>
                </c:pt>
                <c:pt idx="9999">
                  <c:v>23.0390625</c:v>
                </c:pt>
                <c:pt idx="10000">
                  <c:v>23.041666666666668</c:v>
                </c:pt>
                <c:pt idx="10001">
                  <c:v>23.044270833333332</c:v>
                </c:pt>
                <c:pt idx="10002">
                  <c:v>23.046875</c:v>
                </c:pt>
                <c:pt idx="10003">
                  <c:v>23.049479166666668</c:v>
                </c:pt>
                <c:pt idx="10004">
                  <c:v>23.052083333333332</c:v>
                </c:pt>
                <c:pt idx="10005">
                  <c:v>23.0546875</c:v>
                </c:pt>
                <c:pt idx="10006">
                  <c:v>23.057291666666668</c:v>
                </c:pt>
                <c:pt idx="10007">
                  <c:v>23.059895833333332</c:v>
                </c:pt>
                <c:pt idx="10008">
                  <c:v>23.0625</c:v>
                </c:pt>
                <c:pt idx="10009">
                  <c:v>23.065104166666668</c:v>
                </c:pt>
                <c:pt idx="10010">
                  <c:v>23.067708333333332</c:v>
                </c:pt>
                <c:pt idx="10011">
                  <c:v>23.0703125</c:v>
                </c:pt>
                <c:pt idx="10012">
                  <c:v>23.072916666666668</c:v>
                </c:pt>
                <c:pt idx="10013">
                  <c:v>23.075520833333332</c:v>
                </c:pt>
                <c:pt idx="10014">
                  <c:v>23.078125</c:v>
                </c:pt>
                <c:pt idx="10015">
                  <c:v>23.080729166666668</c:v>
                </c:pt>
                <c:pt idx="10016">
                  <c:v>23.083333333333332</c:v>
                </c:pt>
                <c:pt idx="10017">
                  <c:v>23.0859375</c:v>
                </c:pt>
                <c:pt idx="10018">
                  <c:v>23.088541666666668</c:v>
                </c:pt>
                <c:pt idx="10019">
                  <c:v>23.091145833333332</c:v>
                </c:pt>
                <c:pt idx="10020">
                  <c:v>23.09375</c:v>
                </c:pt>
                <c:pt idx="10021">
                  <c:v>23.096354166666668</c:v>
                </c:pt>
                <c:pt idx="10022">
                  <c:v>23.098958333333332</c:v>
                </c:pt>
                <c:pt idx="10023">
                  <c:v>23.1015625</c:v>
                </c:pt>
                <c:pt idx="10024">
                  <c:v>23.104166666666668</c:v>
                </c:pt>
                <c:pt idx="10025">
                  <c:v>23.106770833333332</c:v>
                </c:pt>
                <c:pt idx="10026">
                  <c:v>23.109375</c:v>
                </c:pt>
                <c:pt idx="10027">
                  <c:v>23.111979166666668</c:v>
                </c:pt>
                <c:pt idx="10028">
                  <c:v>23.114583333333332</c:v>
                </c:pt>
                <c:pt idx="10029">
                  <c:v>23.1171875</c:v>
                </c:pt>
                <c:pt idx="10030">
                  <c:v>23.119791666666668</c:v>
                </c:pt>
                <c:pt idx="10031">
                  <c:v>23.122395833333332</c:v>
                </c:pt>
                <c:pt idx="10032">
                  <c:v>23.125</c:v>
                </c:pt>
                <c:pt idx="10033">
                  <c:v>23.127604166666668</c:v>
                </c:pt>
                <c:pt idx="10034">
                  <c:v>23.130208333333332</c:v>
                </c:pt>
                <c:pt idx="10035">
                  <c:v>23.1328125</c:v>
                </c:pt>
                <c:pt idx="10036">
                  <c:v>23.135416666666668</c:v>
                </c:pt>
                <c:pt idx="10037">
                  <c:v>23.138020833333332</c:v>
                </c:pt>
                <c:pt idx="10038">
                  <c:v>23.140625</c:v>
                </c:pt>
                <c:pt idx="10039">
                  <c:v>23.143229166666668</c:v>
                </c:pt>
                <c:pt idx="10040">
                  <c:v>23.145833333333332</c:v>
                </c:pt>
                <c:pt idx="10041">
                  <c:v>23.1484375</c:v>
                </c:pt>
                <c:pt idx="10042">
                  <c:v>23.151041666666668</c:v>
                </c:pt>
                <c:pt idx="10043">
                  <c:v>23.153645833333332</c:v>
                </c:pt>
                <c:pt idx="10044">
                  <c:v>23.15625</c:v>
                </c:pt>
                <c:pt idx="10045">
                  <c:v>23.158854166666668</c:v>
                </c:pt>
                <c:pt idx="10046">
                  <c:v>23.161458333333332</c:v>
                </c:pt>
                <c:pt idx="10047">
                  <c:v>23.1640625</c:v>
                </c:pt>
                <c:pt idx="10048">
                  <c:v>23.166666666666668</c:v>
                </c:pt>
                <c:pt idx="10049">
                  <c:v>23.169270833333332</c:v>
                </c:pt>
                <c:pt idx="10050">
                  <c:v>23.171875</c:v>
                </c:pt>
                <c:pt idx="10051">
                  <c:v>23.174479166666668</c:v>
                </c:pt>
                <c:pt idx="10052">
                  <c:v>23.177083333333332</c:v>
                </c:pt>
                <c:pt idx="10053">
                  <c:v>23.1796875</c:v>
                </c:pt>
                <c:pt idx="10054">
                  <c:v>23.182291666666668</c:v>
                </c:pt>
                <c:pt idx="10055">
                  <c:v>23.184895833333332</c:v>
                </c:pt>
                <c:pt idx="10056">
                  <c:v>23.1875</c:v>
                </c:pt>
                <c:pt idx="10057">
                  <c:v>23.190104166666668</c:v>
                </c:pt>
                <c:pt idx="10058">
                  <c:v>23.192708333333332</c:v>
                </c:pt>
                <c:pt idx="10059">
                  <c:v>23.1953125</c:v>
                </c:pt>
                <c:pt idx="10060">
                  <c:v>23.197916666666668</c:v>
                </c:pt>
                <c:pt idx="10061">
                  <c:v>23.200520833333332</c:v>
                </c:pt>
                <c:pt idx="10062">
                  <c:v>23.203125</c:v>
                </c:pt>
                <c:pt idx="10063">
                  <c:v>23.205729166666668</c:v>
                </c:pt>
                <c:pt idx="10064">
                  <c:v>23.208333333333332</c:v>
                </c:pt>
                <c:pt idx="10065">
                  <c:v>23.2109375</c:v>
                </c:pt>
                <c:pt idx="10066">
                  <c:v>23.213541666666668</c:v>
                </c:pt>
                <c:pt idx="10067">
                  <c:v>23.216145833333332</c:v>
                </c:pt>
                <c:pt idx="10068">
                  <c:v>23.21875</c:v>
                </c:pt>
                <c:pt idx="10069">
                  <c:v>23.221354166666668</c:v>
                </c:pt>
                <c:pt idx="10070">
                  <c:v>23.223958333333332</c:v>
                </c:pt>
                <c:pt idx="10071">
                  <c:v>23.2265625</c:v>
                </c:pt>
                <c:pt idx="10072">
                  <c:v>23.229166666666668</c:v>
                </c:pt>
                <c:pt idx="10073">
                  <c:v>23.231770833333332</c:v>
                </c:pt>
                <c:pt idx="10074">
                  <c:v>23.234375</c:v>
                </c:pt>
                <c:pt idx="10075">
                  <c:v>23.236979166666668</c:v>
                </c:pt>
                <c:pt idx="10076">
                  <c:v>23.239583333333332</c:v>
                </c:pt>
                <c:pt idx="10077">
                  <c:v>23.2421875</c:v>
                </c:pt>
                <c:pt idx="10078">
                  <c:v>23.244791666666668</c:v>
                </c:pt>
                <c:pt idx="10079">
                  <c:v>23.247395833333332</c:v>
                </c:pt>
                <c:pt idx="10080">
                  <c:v>23.25</c:v>
                </c:pt>
                <c:pt idx="10081">
                  <c:v>23.252604166666668</c:v>
                </c:pt>
                <c:pt idx="10082">
                  <c:v>23.255208333333332</c:v>
                </c:pt>
                <c:pt idx="10083">
                  <c:v>23.2578125</c:v>
                </c:pt>
                <c:pt idx="10084">
                  <c:v>23.260416666666668</c:v>
                </c:pt>
                <c:pt idx="10085">
                  <c:v>23.263020833333332</c:v>
                </c:pt>
                <c:pt idx="10086">
                  <c:v>23.265625</c:v>
                </c:pt>
                <c:pt idx="10087">
                  <c:v>23.268229166666668</c:v>
                </c:pt>
                <c:pt idx="10088">
                  <c:v>23.270833333333332</c:v>
                </c:pt>
                <c:pt idx="10089">
                  <c:v>23.2734375</c:v>
                </c:pt>
                <c:pt idx="10090">
                  <c:v>23.276041666666668</c:v>
                </c:pt>
                <c:pt idx="10091">
                  <c:v>23.278645833333332</c:v>
                </c:pt>
                <c:pt idx="10092">
                  <c:v>23.28125</c:v>
                </c:pt>
                <c:pt idx="10093">
                  <c:v>23.283854166666668</c:v>
                </c:pt>
                <c:pt idx="10094">
                  <c:v>23.286458333333332</c:v>
                </c:pt>
                <c:pt idx="10095">
                  <c:v>23.2890625</c:v>
                </c:pt>
                <c:pt idx="10096">
                  <c:v>23.291666666666668</c:v>
                </c:pt>
                <c:pt idx="10097">
                  <c:v>23.294270833333332</c:v>
                </c:pt>
                <c:pt idx="10098">
                  <c:v>23.296875</c:v>
                </c:pt>
                <c:pt idx="10099">
                  <c:v>23.299479166666668</c:v>
                </c:pt>
                <c:pt idx="10100">
                  <c:v>23.302083333333332</c:v>
                </c:pt>
                <c:pt idx="10101">
                  <c:v>23.3046875</c:v>
                </c:pt>
                <c:pt idx="10102">
                  <c:v>23.307291666666668</c:v>
                </c:pt>
                <c:pt idx="10103">
                  <c:v>23.309895833333332</c:v>
                </c:pt>
                <c:pt idx="10104">
                  <c:v>23.3125</c:v>
                </c:pt>
                <c:pt idx="10105">
                  <c:v>23.315104166666668</c:v>
                </c:pt>
                <c:pt idx="10106">
                  <c:v>23.317708333333332</c:v>
                </c:pt>
                <c:pt idx="10107">
                  <c:v>23.3203125</c:v>
                </c:pt>
                <c:pt idx="10108">
                  <c:v>23.322916666666668</c:v>
                </c:pt>
                <c:pt idx="10109">
                  <c:v>23.325520833333332</c:v>
                </c:pt>
                <c:pt idx="10110">
                  <c:v>23.328125</c:v>
                </c:pt>
                <c:pt idx="10111">
                  <c:v>23.330729166666668</c:v>
                </c:pt>
                <c:pt idx="10112">
                  <c:v>23.333333333333332</c:v>
                </c:pt>
                <c:pt idx="10113">
                  <c:v>23.3359375</c:v>
                </c:pt>
                <c:pt idx="10114">
                  <c:v>23.338541666666668</c:v>
                </c:pt>
                <c:pt idx="10115">
                  <c:v>23.341145833333332</c:v>
                </c:pt>
                <c:pt idx="10116">
                  <c:v>23.34375</c:v>
                </c:pt>
                <c:pt idx="10117">
                  <c:v>23.346354166666668</c:v>
                </c:pt>
                <c:pt idx="10118">
                  <c:v>23.348958333333332</c:v>
                </c:pt>
                <c:pt idx="10119">
                  <c:v>23.3515625</c:v>
                </c:pt>
                <c:pt idx="10120">
                  <c:v>23.354166666666668</c:v>
                </c:pt>
                <c:pt idx="10121">
                  <c:v>23.356770833333332</c:v>
                </c:pt>
                <c:pt idx="10122">
                  <c:v>23.359375</c:v>
                </c:pt>
                <c:pt idx="10123">
                  <c:v>23.361979166666668</c:v>
                </c:pt>
                <c:pt idx="10124">
                  <c:v>23.364583333333332</c:v>
                </c:pt>
                <c:pt idx="10125">
                  <c:v>23.3671875</c:v>
                </c:pt>
                <c:pt idx="10126">
                  <c:v>23.369791666666668</c:v>
                </c:pt>
                <c:pt idx="10127">
                  <c:v>23.372395833333332</c:v>
                </c:pt>
                <c:pt idx="10128">
                  <c:v>23.375</c:v>
                </c:pt>
                <c:pt idx="10129">
                  <c:v>23.377604166666668</c:v>
                </c:pt>
                <c:pt idx="10130">
                  <c:v>23.380208333333332</c:v>
                </c:pt>
                <c:pt idx="10131">
                  <c:v>23.3828125</c:v>
                </c:pt>
                <c:pt idx="10132">
                  <c:v>23.385416666666668</c:v>
                </c:pt>
                <c:pt idx="10133">
                  <c:v>23.388020833333332</c:v>
                </c:pt>
                <c:pt idx="10134">
                  <c:v>23.390625</c:v>
                </c:pt>
                <c:pt idx="10135">
                  <c:v>23.393229166666668</c:v>
                </c:pt>
                <c:pt idx="10136">
                  <c:v>23.395833333333332</c:v>
                </c:pt>
                <c:pt idx="10137">
                  <c:v>23.3984375</c:v>
                </c:pt>
                <c:pt idx="10138">
                  <c:v>23.401041666666668</c:v>
                </c:pt>
                <c:pt idx="10139">
                  <c:v>23.403645833333332</c:v>
                </c:pt>
                <c:pt idx="10140">
                  <c:v>23.40625</c:v>
                </c:pt>
                <c:pt idx="10141">
                  <c:v>23.408854166666668</c:v>
                </c:pt>
                <c:pt idx="10142">
                  <c:v>23.411458333333332</c:v>
                </c:pt>
                <c:pt idx="10143">
                  <c:v>23.4140625</c:v>
                </c:pt>
                <c:pt idx="10144">
                  <c:v>23.416666666666668</c:v>
                </c:pt>
                <c:pt idx="10145">
                  <c:v>23.419270833333332</c:v>
                </c:pt>
                <c:pt idx="10146">
                  <c:v>23.421875</c:v>
                </c:pt>
                <c:pt idx="10147">
                  <c:v>23.424479166666668</c:v>
                </c:pt>
                <c:pt idx="10148">
                  <c:v>23.427083333333332</c:v>
                </c:pt>
                <c:pt idx="10149">
                  <c:v>23.4296875</c:v>
                </c:pt>
                <c:pt idx="10150">
                  <c:v>23.432291666666668</c:v>
                </c:pt>
                <c:pt idx="10151">
                  <c:v>23.434895833333332</c:v>
                </c:pt>
                <c:pt idx="10152">
                  <c:v>23.4375</c:v>
                </c:pt>
                <c:pt idx="10153">
                  <c:v>23.440104166666668</c:v>
                </c:pt>
                <c:pt idx="10154">
                  <c:v>23.442708333333332</c:v>
                </c:pt>
                <c:pt idx="10155">
                  <c:v>23.4453125</c:v>
                </c:pt>
                <c:pt idx="10156">
                  <c:v>23.447916666666668</c:v>
                </c:pt>
                <c:pt idx="10157">
                  <c:v>23.450520833333332</c:v>
                </c:pt>
                <c:pt idx="10158">
                  <c:v>23.453125</c:v>
                </c:pt>
                <c:pt idx="10159">
                  <c:v>23.455729166666668</c:v>
                </c:pt>
                <c:pt idx="10160">
                  <c:v>23.458333333333332</c:v>
                </c:pt>
                <c:pt idx="10161">
                  <c:v>23.4609375</c:v>
                </c:pt>
                <c:pt idx="10162">
                  <c:v>23.463541666666668</c:v>
                </c:pt>
                <c:pt idx="10163">
                  <c:v>23.466145833333332</c:v>
                </c:pt>
                <c:pt idx="10164">
                  <c:v>23.46875</c:v>
                </c:pt>
                <c:pt idx="10165">
                  <c:v>23.471354166666668</c:v>
                </c:pt>
                <c:pt idx="10166">
                  <c:v>23.473958333333332</c:v>
                </c:pt>
                <c:pt idx="10167">
                  <c:v>23.4765625</c:v>
                </c:pt>
                <c:pt idx="10168">
                  <c:v>23.479166666666668</c:v>
                </c:pt>
                <c:pt idx="10169">
                  <c:v>23.481770833333332</c:v>
                </c:pt>
                <c:pt idx="10170">
                  <c:v>23.484375</c:v>
                </c:pt>
                <c:pt idx="10171">
                  <c:v>23.486979166666668</c:v>
                </c:pt>
                <c:pt idx="10172">
                  <c:v>23.489583333333332</c:v>
                </c:pt>
                <c:pt idx="10173">
                  <c:v>23.4921875</c:v>
                </c:pt>
                <c:pt idx="10174">
                  <c:v>23.494791666666668</c:v>
                </c:pt>
                <c:pt idx="10175">
                  <c:v>23.497395833333332</c:v>
                </c:pt>
                <c:pt idx="10176">
                  <c:v>23.5</c:v>
                </c:pt>
                <c:pt idx="10177">
                  <c:v>23.502604166666668</c:v>
                </c:pt>
                <c:pt idx="10178">
                  <c:v>23.505208333333332</c:v>
                </c:pt>
                <c:pt idx="10179">
                  <c:v>23.5078125</c:v>
                </c:pt>
                <c:pt idx="10180">
                  <c:v>23.510416666666668</c:v>
                </c:pt>
                <c:pt idx="10181">
                  <c:v>23.513020833333332</c:v>
                </c:pt>
                <c:pt idx="10182">
                  <c:v>23.515625</c:v>
                </c:pt>
                <c:pt idx="10183">
                  <c:v>23.518229166666668</c:v>
                </c:pt>
                <c:pt idx="10184">
                  <c:v>23.520833333333332</c:v>
                </c:pt>
                <c:pt idx="10185">
                  <c:v>23.5234375</c:v>
                </c:pt>
                <c:pt idx="10186">
                  <c:v>23.526041666666668</c:v>
                </c:pt>
                <c:pt idx="10187">
                  <c:v>23.528645833333332</c:v>
                </c:pt>
                <c:pt idx="10188">
                  <c:v>23.53125</c:v>
                </c:pt>
                <c:pt idx="10189">
                  <c:v>23.533854166666668</c:v>
                </c:pt>
                <c:pt idx="10190">
                  <c:v>23.536458333333332</c:v>
                </c:pt>
                <c:pt idx="10191">
                  <c:v>23.5390625</c:v>
                </c:pt>
                <c:pt idx="10192">
                  <c:v>23.541666666666668</c:v>
                </c:pt>
                <c:pt idx="10193">
                  <c:v>23.544270833333332</c:v>
                </c:pt>
                <c:pt idx="10194">
                  <c:v>23.546875</c:v>
                </c:pt>
                <c:pt idx="10195">
                  <c:v>23.549479166666668</c:v>
                </c:pt>
                <c:pt idx="10196">
                  <c:v>23.552083333333332</c:v>
                </c:pt>
                <c:pt idx="10197">
                  <c:v>23.5546875</c:v>
                </c:pt>
                <c:pt idx="10198">
                  <c:v>23.557291666666668</c:v>
                </c:pt>
                <c:pt idx="10199">
                  <c:v>23.559895833333332</c:v>
                </c:pt>
                <c:pt idx="10200">
                  <c:v>23.5625</c:v>
                </c:pt>
                <c:pt idx="10201">
                  <c:v>23.565104166666668</c:v>
                </c:pt>
                <c:pt idx="10202">
                  <c:v>23.567708333333332</c:v>
                </c:pt>
                <c:pt idx="10203">
                  <c:v>23.5703125</c:v>
                </c:pt>
                <c:pt idx="10204">
                  <c:v>23.572916666666668</c:v>
                </c:pt>
                <c:pt idx="10205">
                  <c:v>23.575520833333332</c:v>
                </c:pt>
                <c:pt idx="10206">
                  <c:v>23.578125</c:v>
                </c:pt>
                <c:pt idx="10207">
                  <c:v>23.580729166666668</c:v>
                </c:pt>
                <c:pt idx="10208">
                  <c:v>23.583333333333332</c:v>
                </c:pt>
                <c:pt idx="10209">
                  <c:v>23.5859375</c:v>
                </c:pt>
                <c:pt idx="10210">
                  <c:v>23.588541666666668</c:v>
                </c:pt>
                <c:pt idx="10211">
                  <c:v>23.591145833333332</c:v>
                </c:pt>
                <c:pt idx="10212">
                  <c:v>23.59375</c:v>
                </c:pt>
                <c:pt idx="10213">
                  <c:v>23.596354166666668</c:v>
                </c:pt>
                <c:pt idx="10214">
                  <c:v>23.598958333333332</c:v>
                </c:pt>
                <c:pt idx="10215">
                  <c:v>23.6015625</c:v>
                </c:pt>
                <c:pt idx="10216">
                  <c:v>23.604166666666668</c:v>
                </c:pt>
                <c:pt idx="10217">
                  <c:v>23.606770833333332</c:v>
                </c:pt>
                <c:pt idx="10218">
                  <c:v>23.609375</c:v>
                </c:pt>
                <c:pt idx="10219">
                  <c:v>23.611979166666668</c:v>
                </c:pt>
                <c:pt idx="10220">
                  <c:v>23.614583333333332</c:v>
                </c:pt>
                <c:pt idx="10221">
                  <c:v>23.6171875</c:v>
                </c:pt>
                <c:pt idx="10222">
                  <c:v>23.619791666666668</c:v>
                </c:pt>
                <c:pt idx="10223">
                  <c:v>23.622395833333332</c:v>
                </c:pt>
                <c:pt idx="10224">
                  <c:v>23.625</c:v>
                </c:pt>
                <c:pt idx="10225">
                  <c:v>23.627604166666668</c:v>
                </c:pt>
                <c:pt idx="10226">
                  <c:v>23.630208333333332</c:v>
                </c:pt>
                <c:pt idx="10227">
                  <c:v>23.6328125</c:v>
                </c:pt>
                <c:pt idx="10228">
                  <c:v>23.635416666666668</c:v>
                </c:pt>
                <c:pt idx="10229">
                  <c:v>23.638020833333332</c:v>
                </c:pt>
                <c:pt idx="10230">
                  <c:v>23.640625</c:v>
                </c:pt>
                <c:pt idx="10231">
                  <c:v>23.643229166666668</c:v>
                </c:pt>
                <c:pt idx="10232">
                  <c:v>23.645833333333332</c:v>
                </c:pt>
                <c:pt idx="10233">
                  <c:v>23.6484375</c:v>
                </c:pt>
                <c:pt idx="10234">
                  <c:v>23.651041666666668</c:v>
                </c:pt>
                <c:pt idx="10235">
                  <c:v>23.653645833333332</c:v>
                </c:pt>
                <c:pt idx="10236">
                  <c:v>23.65625</c:v>
                </c:pt>
                <c:pt idx="10237">
                  <c:v>23.658854166666668</c:v>
                </c:pt>
                <c:pt idx="10238">
                  <c:v>23.661458333333332</c:v>
                </c:pt>
                <c:pt idx="10239">
                  <c:v>23.6640625</c:v>
                </c:pt>
                <c:pt idx="10240">
                  <c:v>23.666666666666668</c:v>
                </c:pt>
                <c:pt idx="10241">
                  <c:v>23.669270833333332</c:v>
                </c:pt>
                <c:pt idx="10242">
                  <c:v>23.671875</c:v>
                </c:pt>
                <c:pt idx="10243">
                  <c:v>23.674479166666668</c:v>
                </c:pt>
                <c:pt idx="10244">
                  <c:v>23.677083333333332</c:v>
                </c:pt>
                <c:pt idx="10245">
                  <c:v>23.6796875</c:v>
                </c:pt>
                <c:pt idx="10246">
                  <c:v>23.682291666666668</c:v>
                </c:pt>
                <c:pt idx="10247">
                  <c:v>23.684895833333332</c:v>
                </c:pt>
                <c:pt idx="10248">
                  <c:v>23.6875</c:v>
                </c:pt>
                <c:pt idx="10249">
                  <c:v>23.690104166666668</c:v>
                </c:pt>
                <c:pt idx="10250">
                  <c:v>23.692708333333332</c:v>
                </c:pt>
                <c:pt idx="10251">
                  <c:v>23.6953125</c:v>
                </c:pt>
                <c:pt idx="10252">
                  <c:v>23.697916666666668</c:v>
                </c:pt>
                <c:pt idx="10253">
                  <c:v>23.700520833333332</c:v>
                </c:pt>
                <c:pt idx="10254">
                  <c:v>23.703125</c:v>
                </c:pt>
                <c:pt idx="10255">
                  <c:v>23.705729166666668</c:v>
                </c:pt>
                <c:pt idx="10256">
                  <c:v>23.708333333333332</c:v>
                </c:pt>
                <c:pt idx="10257">
                  <c:v>23.7109375</c:v>
                </c:pt>
                <c:pt idx="10258">
                  <c:v>23.713541666666668</c:v>
                </c:pt>
                <c:pt idx="10259">
                  <c:v>23.716145833333332</c:v>
                </c:pt>
                <c:pt idx="10260">
                  <c:v>23.71875</c:v>
                </c:pt>
                <c:pt idx="10261">
                  <c:v>23.721354166666668</c:v>
                </c:pt>
                <c:pt idx="10262">
                  <c:v>23.723958333333332</c:v>
                </c:pt>
                <c:pt idx="10263">
                  <c:v>23.7265625</c:v>
                </c:pt>
                <c:pt idx="10264">
                  <c:v>23.729166666666668</c:v>
                </c:pt>
                <c:pt idx="10265">
                  <c:v>23.731770833333332</c:v>
                </c:pt>
                <c:pt idx="10266">
                  <c:v>23.734375</c:v>
                </c:pt>
                <c:pt idx="10267">
                  <c:v>23.736979166666668</c:v>
                </c:pt>
                <c:pt idx="10268">
                  <c:v>23.739583333333332</c:v>
                </c:pt>
                <c:pt idx="10269">
                  <c:v>23.7421875</c:v>
                </c:pt>
                <c:pt idx="10270">
                  <c:v>23.744791666666668</c:v>
                </c:pt>
                <c:pt idx="10271">
                  <c:v>23.747395833333332</c:v>
                </c:pt>
                <c:pt idx="10272">
                  <c:v>23.75</c:v>
                </c:pt>
                <c:pt idx="10273">
                  <c:v>23.752604166666668</c:v>
                </c:pt>
                <c:pt idx="10274">
                  <c:v>23.755208333333332</c:v>
                </c:pt>
                <c:pt idx="10275">
                  <c:v>23.7578125</c:v>
                </c:pt>
                <c:pt idx="10276">
                  <c:v>23.760416666666668</c:v>
                </c:pt>
                <c:pt idx="10277">
                  <c:v>23.763020833333332</c:v>
                </c:pt>
                <c:pt idx="10278">
                  <c:v>23.765625</c:v>
                </c:pt>
                <c:pt idx="10279">
                  <c:v>23.768229166666668</c:v>
                </c:pt>
                <c:pt idx="10280">
                  <c:v>23.770833333333332</c:v>
                </c:pt>
                <c:pt idx="10281">
                  <c:v>23.7734375</c:v>
                </c:pt>
                <c:pt idx="10282">
                  <c:v>23.776041666666668</c:v>
                </c:pt>
                <c:pt idx="10283">
                  <c:v>23.778645833333332</c:v>
                </c:pt>
                <c:pt idx="10284">
                  <c:v>23.78125</c:v>
                </c:pt>
                <c:pt idx="10285">
                  <c:v>23.783854166666668</c:v>
                </c:pt>
                <c:pt idx="10286">
                  <c:v>23.786458333333332</c:v>
                </c:pt>
                <c:pt idx="10287">
                  <c:v>23.7890625</c:v>
                </c:pt>
                <c:pt idx="10288">
                  <c:v>23.791666666666668</c:v>
                </c:pt>
                <c:pt idx="10289">
                  <c:v>23.794270833333332</c:v>
                </c:pt>
                <c:pt idx="10290">
                  <c:v>23.796875</c:v>
                </c:pt>
                <c:pt idx="10291">
                  <c:v>23.799479166666668</c:v>
                </c:pt>
                <c:pt idx="10292">
                  <c:v>23.802083333333332</c:v>
                </c:pt>
                <c:pt idx="10293">
                  <c:v>23.8046875</c:v>
                </c:pt>
                <c:pt idx="10294">
                  <c:v>23.807291666666668</c:v>
                </c:pt>
                <c:pt idx="10295">
                  <c:v>23.809895833333332</c:v>
                </c:pt>
                <c:pt idx="10296">
                  <c:v>23.8125</c:v>
                </c:pt>
                <c:pt idx="10297">
                  <c:v>23.815104166666668</c:v>
                </c:pt>
                <c:pt idx="10298">
                  <c:v>23.817708333333332</c:v>
                </c:pt>
                <c:pt idx="10299">
                  <c:v>23.8203125</c:v>
                </c:pt>
                <c:pt idx="10300">
                  <c:v>23.822916666666668</c:v>
                </c:pt>
                <c:pt idx="10301">
                  <c:v>23.825520833333332</c:v>
                </c:pt>
                <c:pt idx="10302">
                  <c:v>23.828125</c:v>
                </c:pt>
                <c:pt idx="10303">
                  <c:v>23.830729166666668</c:v>
                </c:pt>
                <c:pt idx="10304">
                  <c:v>23.833333333333332</c:v>
                </c:pt>
                <c:pt idx="10305">
                  <c:v>23.8359375</c:v>
                </c:pt>
                <c:pt idx="10306">
                  <c:v>23.838541666666668</c:v>
                </c:pt>
                <c:pt idx="10307">
                  <c:v>23.841145833333332</c:v>
                </c:pt>
                <c:pt idx="10308">
                  <c:v>23.84375</c:v>
                </c:pt>
                <c:pt idx="10309">
                  <c:v>23.846354166666668</c:v>
                </c:pt>
                <c:pt idx="10310">
                  <c:v>23.848958333333332</c:v>
                </c:pt>
                <c:pt idx="10311">
                  <c:v>23.8515625</c:v>
                </c:pt>
                <c:pt idx="10312">
                  <c:v>23.854166666666668</c:v>
                </c:pt>
                <c:pt idx="10313">
                  <c:v>23.856770833333332</c:v>
                </c:pt>
                <c:pt idx="10314">
                  <c:v>23.859375</c:v>
                </c:pt>
                <c:pt idx="10315">
                  <c:v>23.861979166666668</c:v>
                </c:pt>
                <c:pt idx="10316">
                  <c:v>23.864583333333332</c:v>
                </c:pt>
                <c:pt idx="10317">
                  <c:v>23.8671875</c:v>
                </c:pt>
                <c:pt idx="10318">
                  <c:v>23.869791666666668</c:v>
                </c:pt>
                <c:pt idx="10319">
                  <c:v>23.872395833333332</c:v>
                </c:pt>
                <c:pt idx="10320">
                  <c:v>23.875</c:v>
                </c:pt>
                <c:pt idx="10321">
                  <c:v>23.877604166666668</c:v>
                </c:pt>
                <c:pt idx="10322">
                  <c:v>23.880208333333332</c:v>
                </c:pt>
                <c:pt idx="10323">
                  <c:v>23.8828125</c:v>
                </c:pt>
                <c:pt idx="10324">
                  <c:v>23.885416666666668</c:v>
                </c:pt>
                <c:pt idx="10325">
                  <c:v>23.888020833333332</c:v>
                </c:pt>
                <c:pt idx="10326">
                  <c:v>23.890625</c:v>
                </c:pt>
                <c:pt idx="10327">
                  <c:v>23.893229166666668</c:v>
                </c:pt>
                <c:pt idx="10328">
                  <c:v>23.895833333333332</c:v>
                </c:pt>
                <c:pt idx="10329">
                  <c:v>23.8984375</c:v>
                </c:pt>
                <c:pt idx="10330">
                  <c:v>23.901041666666668</c:v>
                </c:pt>
                <c:pt idx="10331">
                  <c:v>23.903645833333332</c:v>
                </c:pt>
                <c:pt idx="10332">
                  <c:v>23.90625</c:v>
                </c:pt>
                <c:pt idx="10333">
                  <c:v>23.908854166666668</c:v>
                </c:pt>
                <c:pt idx="10334">
                  <c:v>23.911458333333332</c:v>
                </c:pt>
                <c:pt idx="10335">
                  <c:v>23.9140625</c:v>
                </c:pt>
                <c:pt idx="10336">
                  <c:v>23.916666666666668</c:v>
                </c:pt>
                <c:pt idx="10337">
                  <c:v>23.919270833333332</c:v>
                </c:pt>
                <c:pt idx="10338">
                  <c:v>23.921875</c:v>
                </c:pt>
                <c:pt idx="10339">
                  <c:v>23.924479166666668</c:v>
                </c:pt>
                <c:pt idx="10340">
                  <c:v>23.927083333333332</c:v>
                </c:pt>
                <c:pt idx="10341">
                  <c:v>23.9296875</c:v>
                </c:pt>
                <c:pt idx="10342">
                  <c:v>23.932291666666668</c:v>
                </c:pt>
                <c:pt idx="10343">
                  <c:v>23.934895833333332</c:v>
                </c:pt>
                <c:pt idx="10344">
                  <c:v>23.9375</c:v>
                </c:pt>
                <c:pt idx="10345">
                  <c:v>23.940104166666668</c:v>
                </c:pt>
                <c:pt idx="10346">
                  <c:v>23.942708333333332</c:v>
                </c:pt>
                <c:pt idx="10347">
                  <c:v>23.9453125</c:v>
                </c:pt>
                <c:pt idx="10348">
                  <c:v>23.947916666666668</c:v>
                </c:pt>
                <c:pt idx="10349">
                  <c:v>23.950520833333332</c:v>
                </c:pt>
                <c:pt idx="10350">
                  <c:v>23.953125</c:v>
                </c:pt>
                <c:pt idx="10351">
                  <c:v>23.955729166666668</c:v>
                </c:pt>
                <c:pt idx="10352">
                  <c:v>23.958333333333332</c:v>
                </c:pt>
                <c:pt idx="10353">
                  <c:v>23.9609375</c:v>
                </c:pt>
                <c:pt idx="10354">
                  <c:v>23.963541666666668</c:v>
                </c:pt>
                <c:pt idx="10355">
                  <c:v>23.966145833333332</c:v>
                </c:pt>
                <c:pt idx="10356">
                  <c:v>23.96875</c:v>
                </c:pt>
                <c:pt idx="10357">
                  <c:v>23.971354166666668</c:v>
                </c:pt>
                <c:pt idx="10358">
                  <c:v>23.973958333333332</c:v>
                </c:pt>
                <c:pt idx="10359">
                  <c:v>23.9765625</c:v>
                </c:pt>
                <c:pt idx="10360">
                  <c:v>23.979166666666668</c:v>
                </c:pt>
                <c:pt idx="10361">
                  <c:v>23.981770833333332</c:v>
                </c:pt>
                <c:pt idx="10362">
                  <c:v>23.984375</c:v>
                </c:pt>
                <c:pt idx="10363">
                  <c:v>23.986979166666668</c:v>
                </c:pt>
                <c:pt idx="10364">
                  <c:v>23.989583333333332</c:v>
                </c:pt>
                <c:pt idx="10365">
                  <c:v>23.9921875</c:v>
                </c:pt>
                <c:pt idx="10366">
                  <c:v>23.994791666666668</c:v>
                </c:pt>
                <c:pt idx="10367">
                  <c:v>23.997395833333332</c:v>
                </c:pt>
                <c:pt idx="10368">
                  <c:v>24</c:v>
                </c:pt>
                <c:pt idx="10369">
                  <c:v>24.002604166666668</c:v>
                </c:pt>
                <c:pt idx="10370">
                  <c:v>24.005208333333332</c:v>
                </c:pt>
                <c:pt idx="10371">
                  <c:v>24.0078125</c:v>
                </c:pt>
                <c:pt idx="10372">
                  <c:v>24.010416666666668</c:v>
                </c:pt>
                <c:pt idx="10373">
                  <c:v>24.013020833333332</c:v>
                </c:pt>
                <c:pt idx="10374">
                  <c:v>24.015625</c:v>
                </c:pt>
                <c:pt idx="10375">
                  <c:v>24.018229166666668</c:v>
                </c:pt>
                <c:pt idx="10376">
                  <c:v>24.020833333333332</c:v>
                </c:pt>
                <c:pt idx="10377">
                  <c:v>24.0234375</c:v>
                </c:pt>
                <c:pt idx="10378">
                  <c:v>24.026041666666668</c:v>
                </c:pt>
                <c:pt idx="10379">
                  <c:v>24.028645833333332</c:v>
                </c:pt>
                <c:pt idx="10380">
                  <c:v>24.03125</c:v>
                </c:pt>
                <c:pt idx="10381">
                  <c:v>24.033854166666668</c:v>
                </c:pt>
                <c:pt idx="10382">
                  <c:v>24.036458333333332</c:v>
                </c:pt>
                <c:pt idx="10383">
                  <c:v>24.0390625</c:v>
                </c:pt>
                <c:pt idx="10384">
                  <c:v>24.041666666666668</c:v>
                </c:pt>
                <c:pt idx="10385">
                  <c:v>24.044270833333332</c:v>
                </c:pt>
                <c:pt idx="10386">
                  <c:v>24.046875</c:v>
                </c:pt>
                <c:pt idx="10387">
                  <c:v>24.049479166666668</c:v>
                </c:pt>
                <c:pt idx="10388">
                  <c:v>24.052083333333332</c:v>
                </c:pt>
                <c:pt idx="10389">
                  <c:v>24.0546875</c:v>
                </c:pt>
                <c:pt idx="10390">
                  <c:v>24.057291666666668</c:v>
                </c:pt>
                <c:pt idx="10391">
                  <c:v>24.059895833333332</c:v>
                </c:pt>
                <c:pt idx="10392">
                  <c:v>24.0625</c:v>
                </c:pt>
                <c:pt idx="10393">
                  <c:v>24.065104166666668</c:v>
                </c:pt>
                <c:pt idx="10394">
                  <c:v>24.067708333333332</c:v>
                </c:pt>
                <c:pt idx="10395">
                  <c:v>24.0703125</c:v>
                </c:pt>
                <c:pt idx="10396">
                  <c:v>24.072916666666668</c:v>
                </c:pt>
                <c:pt idx="10397">
                  <c:v>24.075520833333332</c:v>
                </c:pt>
                <c:pt idx="10398">
                  <c:v>24.078125</c:v>
                </c:pt>
                <c:pt idx="10399">
                  <c:v>24.080729166666668</c:v>
                </c:pt>
                <c:pt idx="10400">
                  <c:v>24.083333333333332</c:v>
                </c:pt>
                <c:pt idx="10401">
                  <c:v>24.0859375</c:v>
                </c:pt>
                <c:pt idx="10402">
                  <c:v>24.088541666666668</c:v>
                </c:pt>
                <c:pt idx="10403">
                  <c:v>24.091145833333332</c:v>
                </c:pt>
                <c:pt idx="10404">
                  <c:v>24.09375</c:v>
                </c:pt>
                <c:pt idx="10405">
                  <c:v>24.096354166666668</c:v>
                </c:pt>
                <c:pt idx="10406">
                  <c:v>24.098958333333332</c:v>
                </c:pt>
                <c:pt idx="10407">
                  <c:v>24.1015625</c:v>
                </c:pt>
                <c:pt idx="10408">
                  <c:v>24.104166666666668</c:v>
                </c:pt>
                <c:pt idx="10409">
                  <c:v>24.106770833333332</c:v>
                </c:pt>
                <c:pt idx="10410">
                  <c:v>24.109375</c:v>
                </c:pt>
                <c:pt idx="10411">
                  <c:v>24.111979166666668</c:v>
                </c:pt>
                <c:pt idx="10412">
                  <c:v>24.114583333333332</c:v>
                </c:pt>
                <c:pt idx="10413">
                  <c:v>24.1171875</c:v>
                </c:pt>
                <c:pt idx="10414">
                  <c:v>24.119791666666668</c:v>
                </c:pt>
                <c:pt idx="10415">
                  <c:v>24.122395833333332</c:v>
                </c:pt>
                <c:pt idx="10416">
                  <c:v>24.125</c:v>
                </c:pt>
                <c:pt idx="10417">
                  <c:v>24.127604166666668</c:v>
                </c:pt>
                <c:pt idx="10418">
                  <c:v>24.130208333333332</c:v>
                </c:pt>
                <c:pt idx="10419">
                  <c:v>24.1328125</c:v>
                </c:pt>
                <c:pt idx="10420">
                  <c:v>24.135416666666668</c:v>
                </c:pt>
                <c:pt idx="10421">
                  <c:v>24.138020833333332</c:v>
                </c:pt>
                <c:pt idx="10422">
                  <c:v>24.140625</c:v>
                </c:pt>
                <c:pt idx="10423">
                  <c:v>24.143229166666668</c:v>
                </c:pt>
                <c:pt idx="10424">
                  <c:v>24.145833333333332</c:v>
                </c:pt>
                <c:pt idx="10425">
                  <c:v>24.1484375</c:v>
                </c:pt>
                <c:pt idx="10426">
                  <c:v>24.151041666666668</c:v>
                </c:pt>
                <c:pt idx="10427">
                  <c:v>24.153645833333332</c:v>
                </c:pt>
                <c:pt idx="10428">
                  <c:v>24.15625</c:v>
                </c:pt>
                <c:pt idx="10429">
                  <c:v>24.158854166666668</c:v>
                </c:pt>
                <c:pt idx="10430">
                  <c:v>24.161458333333332</c:v>
                </c:pt>
                <c:pt idx="10431">
                  <c:v>24.1640625</c:v>
                </c:pt>
                <c:pt idx="10432">
                  <c:v>24.166666666666668</c:v>
                </c:pt>
                <c:pt idx="10433">
                  <c:v>24.169270833333332</c:v>
                </c:pt>
                <c:pt idx="10434">
                  <c:v>24.171875</c:v>
                </c:pt>
                <c:pt idx="10435">
                  <c:v>24.174479166666668</c:v>
                </c:pt>
                <c:pt idx="10436">
                  <c:v>24.177083333333332</c:v>
                </c:pt>
                <c:pt idx="10437">
                  <c:v>24.1796875</c:v>
                </c:pt>
                <c:pt idx="10438">
                  <c:v>24.182291666666668</c:v>
                </c:pt>
                <c:pt idx="10439">
                  <c:v>24.184895833333332</c:v>
                </c:pt>
                <c:pt idx="10440">
                  <c:v>24.1875</c:v>
                </c:pt>
                <c:pt idx="10441">
                  <c:v>24.190104166666668</c:v>
                </c:pt>
                <c:pt idx="10442">
                  <c:v>24.192708333333332</c:v>
                </c:pt>
                <c:pt idx="10443">
                  <c:v>24.1953125</c:v>
                </c:pt>
                <c:pt idx="10444">
                  <c:v>24.197916666666668</c:v>
                </c:pt>
                <c:pt idx="10445">
                  <c:v>24.200520833333332</c:v>
                </c:pt>
                <c:pt idx="10446">
                  <c:v>24.203125</c:v>
                </c:pt>
                <c:pt idx="10447">
                  <c:v>24.205729166666668</c:v>
                </c:pt>
                <c:pt idx="10448">
                  <c:v>24.208333333333332</c:v>
                </c:pt>
                <c:pt idx="10449">
                  <c:v>24.2109375</c:v>
                </c:pt>
                <c:pt idx="10450">
                  <c:v>24.213541666666668</c:v>
                </c:pt>
                <c:pt idx="10451">
                  <c:v>24.216145833333332</c:v>
                </c:pt>
                <c:pt idx="10452">
                  <c:v>24.21875</c:v>
                </c:pt>
                <c:pt idx="10453">
                  <c:v>24.221354166666668</c:v>
                </c:pt>
                <c:pt idx="10454">
                  <c:v>24.223958333333332</c:v>
                </c:pt>
                <c:pt idx="10455">
                  <c:v>24.2265625</c:v>
                </c:pt>
                <c:pt idx="10456">
                  <c:v>24.229166666666668</c:v>
                </c:pt>
                <c:pt idx="10457">
                  <c:v>24.231770833333332</c:v>
                </c:pt>
                <c:pt idx="10458">
                  <c:v>24.234375</c:v>
                </c:pt>
                <c:pt idx="10459">
                  <c:v>24.236979166666668</c:v>
                </c:pt>
                <c:pt idx="10460">
                  <c:v>24.239583333333332</c:v>
                </c:pt>
                <c:pt idx="10461">
                  <c:v>24.2421875</c:v>
                </c:pt>
                <c:pt idx="10462">
                  <c:v>24.244791666666668</c:v>
                </c:pt>
                <c:pt idx="10463">
                  <c:v>24.247395833333332</c:v>
                </c:pt>
                <c:pt idx="10464">
                  <c:v>24.25</c:v>
                </c:pt>
                <c:pt idx="10465">
                  <c:v>24.252604166666668</c:v>
                </c:pt>
                <c:pt idx="10466">
                  <c:v>24.255208333333332</c:v>
                </c:pt>
                <c:pt idx="10467">
                  <c:v>24.2578125</c:v>
                </c:pt>
                <c:pt idx="10468">
                  <c:v>24.260416666666668</c:v>
                </c:pt>
                <c:pt idx="10469">
                  <c:v>24.263020833333332</c:v>
                </c:pt>
                <c:pt idx="10470">
                  <c:v>24.265625</c:v>
                </c:pt>
                <c:pt idx="10471">
                  <c:v>24.268229166666668</c:v>
                </c:pt>
                <c:pt idx="10472">
                  <c:v>24.270833333333332</c:v>
                </c:pt>
                <c:pt idx="10473">
                  <c:v>24.2734375</c:v>
                </c:pt>
                <c:pt idx="10474">
                  <c:v>24.276041666666668</c:v>
                </c:pt>
                <c:pt idx="10475">
                  <c:v>24.278645833333332</c:v>
                </c:pt>
                <c:pt idx="10476">
                  <c:v>24.28125</c:v>
                </c:pt>
                <c:pt idx="10477">
                  <c:v>24.283854166666668</c:v>
                </c:pt>
                <c:pt idx="10478">
                  <c:v>24.286458333333332</c:v>
                </c:pt>
                <c:pt idx="10479">
                  <c:v>24.2890625</c:v>
                </c:pt>
                <c:pt idx="10480">
                  <c:v>24.291666666666668</c:v>
                </c:pt>
                <c:pt idx="10481">
                  <c:v>24.294270833333332</c:v>
                </c:pt>
                <c:pt idx="10482">
                  <c:v>24.296875</c:v>
                </c:pt>
                <c:pt idx="10483">
                  <c:v>24.299479166666668</c:v>
                </c:pt>
                <c:pt idx="10484">
                  <c:v>24.302083333333332</c:v>
                </c:pt>
                <c:pt idx="10485">
                  <c:v>24.3046875</c:v>
                </c:pt>
                <c:pt idx="10486">
                  <c:v>24.307291666666668</c:v>
                </c:pt>
                <c:pt idx="10487">
                  <c:v>24.309895833333332</c:v>
                </c:pt>
                <c:pt idx="10488">
                  <c:v>24.3125</c:v>
                </c:pt>
                <c:pt idx="10489">
                  <c:v>24.315104166666668</c:v>
                </c:pt>
                <c:pt idx="10490">
                  <c:v>24.317708333333332</c:v>
                </c:pt>
                <c:pt idx="10491">
                  <c:v>24.3203125</c:v>
                </c:pt>
                <c:pt idx="10492">
                  <c:v>24.322916666666668</c:v>
                </c:pt>
                <c:pt idx="10493">
                  <c:v>24.325520833333332</c:v>
                </c:pt>
                <c:pt idx="10494">
                  <c:v>24.328125</c:v>
                </c:pt>
                <c:pt idx="10495">
                  <c:v>24.330729166666668</c:v>
                </c:pt>
                <c:pt idx="10496">
                  <c:v>24.333333333333332</c:v>
                </c:pt>
                <c:pt idx="10497">
                  <c:v>24.3359375</c:v>
                </c:pt>
                <c:pt idx="10498">
                  <c:v>24.338541666666668</c:v>
                </c:pt>
                <c:pt idx="10499">
                  <c:v>24.341145833333332</c:v>
                </c:pt>
                <c:pt idx="10500">
                  <c:v>24.34375</c:v>
                </c:pt>
                <c:pt idx="10501">
                  <c:v>24.346354166666668</c:v>
                </c:pt>
                <c:pt idx="10502">
                  <c:v>24.348958333333332</c:v>
                </c:pt>
                <c:pt idx="10503">
                  <c:v>24.3515625</c:v>
                </c:pt>
                <c:pt idx="10504">
                  <c:v>24.354166666666668</c:v>
                </c:pt>
                <c:pt idx="10505">
                  <c:v>24.356770833333332</c:v>
                </c:pt>
                <c:pt idx="10506">
                  <c:v>24.359375</c:v>
                </c:pt>
                <c:pt idx="10507">
                  <c:v>24.361979166666668</c:v>
                </c:pt>
                <c:pt idx="10508">
                  <c:v>24.364583333333332</c:v>
                </c:pt>
                <c:pt idx="10509">
                  <c:v>24.3671875</c:v>
                </c:pt>
                <c:pt idx="10510">
                  <c:v>24.369791666666668</c:v>
                </c:pt>
                <c:pt idx="10511">
                  <c:v>24.372395833333332</c:v>
                </c:pt>
                <c:pt idx="10512">
                  <c:v>24.375</c:v>
                </c:pt>
                <c:pt idx="10513">
                  <c:v>24.377604166666668</c:v>
                </c:pt>
                <c:pt idx="10514">
                  <c:v>24.380208333333332</c:v>
                </c:pt>
                <c:pt idx="10515">
                  <c:v>24.3828125</c:v>
                </c:pt>
                <c:pt idx="10516">
                  <c:v>24.385416666666668</c:v>
                </c:pt>
                <c:pt idx="10517">
                  <c:v>24.388020833333332</c:v>
                </c:pt>
                <c:pt idx="10518">
                  <c:v>24.390625</c:v>
                </c:pt>
                <c:pt idx="10519">
                  <c:v>24.393229166666668</c:v>
                </c:pt>
                <c:pt idx="10520">
                  <c:v>24.395833333333332</c:v>
                </c:pt>
                <c:pt idx="10521">
                  <c:v>24.3984375</c:v>
                </c:pt>
                <c:pt idx="10522">
                  <c:v>24.401041666666668</c:v>
                </c:pt>
                <c:pt idx="10523">
                  <c:v>24.403645833333332</c:v>
                </c:pt>
                <c:pt idx="10524">
                  <c:v>24.40625</c:v>
                </c:pt>
                <c:pt idx="10525">
                  <c:v>24.408854166666668</c:v>
                </c:pt>
                <c:pt idx="10526">
                  <c:v>24.411458333333332</c:v>
                </c:pt>
                <c:pt idx="10527">
                  <c:v>24.4140625</c:v>
                </c:pt>
                <c:pt idx="10528">
                  <c:v>24.416666666666668</c:v>
                </c:pt>
                <c:pt idx="10529">
                  <c:v>24.419270833333332</c:v>
                </c:pt>
                <c:pt idx="10530">
                  <c:v>24.421875</c:v>
                </c:pt>
                <c:pt idx="10531">
                  <c:v>24.424479166666668</c:v>
                </c:pt>
                <c:pt idx="10532">
                  <c:v>24.427083333333332</c:v>
                </c:pt>
                <c:pt idx="10533">
                  <c:v>24.4296875</c:v>
                </c:pt>
                <c:pt idx="10534">
                  <c:v>24.432291666666668</c:v>
                </c:pt>
                <c:pt idx="10535">
                  <c:v>24.434895833333332</c:v>
                </c:pt>
                <c:pt idx="10536">
                  <c:v>24.4375</c:v>
                </c:pt>
                <c:pt idx="10537">
                  <c:v>24.440104166666668</c:v>
                </c:pt>
                <c:pt idx="10538">
                  <c:v>24.442708333333332</c:v>
                </c:pt>
                <c:pt idx="10539">
                  <c:v>24.4453125</c:v>
                </c:pt>
                <c:pt idx="10540">
                  <c:v>24.447916666666668</c:v>
                </c:pt>
                <c:pt idx="10541">
                  <c:v>24.450520833333332</c:v>
                </c:pt>
                <c:pt idx="10542">
                  <c:v>24.453125</c:v>
                </c:pt>
                <c:pt idx="10543">
                  <c:v>24.455729166666668</c:v>
                </c:pt>
                <c:pt idx="10544">
                  <c:v>24.458333333333332</c:v>
                </c:pt>
                <c:pt idx="10545">
                  <c:v>24.4609375</c:v>
                </c:pt>
                <c:pt idx="10546">
                  <c:v>24.463541666666668</c:v>
                </c:pt>
                <c:pt idx="10547">
                  <c:v>24.466145833333332</c:v>
                </c:pt>
                <c:pt idx="10548">
                  <c:v>24.46875</c:v>
                </c:pt>
                <c:pt idx="10549">
                  <c:v>24.471354166666668</c:v>
                </c:pt>
                <c:pt idx="10550">
                  <c:v>24.473958333333332</c:v>
                </c:pt>
                <c:pt idx="10551">
                  <c:v>24.4765625</c:v>
                </c:pt>
                <c:pt idx="10552">
                  <c:v>24.479166666666668</c:v>
                </c:pt>
                <c:pt idx="10553">
                  <c:v>24.481770833333332</c:v>
                </c:pt>
                <c:pt idx="10554">
                  <c:v>24.484375</c:v>
                </c:pt>
                <c:pt idx="10555">
                  <c:v>24.486979166666668</c:v>
                </c:pt>
                <c:pt idx="10556">
                  <c:v>24.489583333333332</c:v>
                </c:pt>
                <c:pt idx="10557">
                  <c:v>24.4921875</c:v>
                </c:pt>
                <c:pt idx="10558">
                  <c:v>24.494791666666668</c:v>
                </c:pt>
                <c:pt idx="10559">
                  <c:v>24.497395833333332</c:v>
                </c:pt>
                <c:pt idx="10560">
                  <c:v>24.5</c:v>
                </c:pt>
                <c:pt idx="10561">
                  <c:v>24.502604166666668</c:v>
                </c:pt>
                <c:pt idx="10562">
                  <c:v>24.505208333333332</c:v>
                </c:pt>
                <c:pt idx="10563">
                  <c:v>24.5078125</c:v>
                </c:pt>
                <c:pt idx="10564">
                  <c:v>24.510416666666668</c:v>
                </c:pt>
                <c:pt idx="10565">
                  <c:v>24.513020833333332</c:v>
                </c:pt>
                <c:pt idx="10566">
                  <c:v>24.515625</c:v>
                </c:pt>
                <c:pt idx="10567">
                  <c:v>24.518229166666668</c:v>
                </c:pt>
                <c:pt idx="10568">
                  <c:v>24.520833333333332</c:v>
                </c:pt>
                <c:pt idx="10569">
                  <c:v>24.5234375</c:v>
                </c:pt>
                <c:pt idx="10570">
                  <c:v>24.526041666666668</c:v>
                </c:pt>
                <c:pt idx="10571">
                  <c:v>24.528645833333332</c:v>
                </c:pt>
                <c:pt idx="10572">
                  <c:v>24.53125</c:v>
                </c:pt>
                <c:pt idx="10573">
                  <c:v>24.533854166666668</c:v>
                </c:pt>
                <c:pt idx="10574">
                  <c:v>24.536458333333332</c:v>
                </c:pt>
                <c:pt idx="10575">
                  <c:v>24.5390625</c:v>
                </c:pt>
                <c:pt idx="10576">
                  <c:v>24.541666666666668</c:v>
                </c:pt>
                <c:pt idx="10577">
                  <c:v>24.544270833333332</c:v>
                </c:pt>
                <c:pt idx="10578">
                  <c:v>24.546875</c:v>
                </c:pt>
                <c:pt idx="10579">
                  <c:v>24.549479166666668</c:v>
                </c:pt>
                <c:pt idx="10580">
                  <c:v>24.552083333333332</c:v>
                </c:pt>
                <c:pt idx="10581">
                  <c:v>24.5546875</c:v>
                </c:pt>
                <c:pt idx="10582">
                  <c:v>24.557291666666668</c:v>
                </c:pt>
                <c:pt idx="10583">
                  <c:v>24.559895833333332</c:v>
                </c:pt>
                <c:pt idx="10584">
                  <c:v>24.5625</c:v>
                </c:pt>
                <c:pt idx="10585">
                  <c:v>24.565104166666668</c:v>
                </c:pt>
                <c:pt idx="10586">
                  <c:v>24.567708333333332</c:v>
                </c:pt>
                <c:pt idx="10587">
                  <c:v>24.5703125</c:v>
                </c:pt>
                <c:pt idx="10588">
                  <c:v>24.572916666666668</c:v>
                </c:pt>
                <c:pt idx="10589">
                  <c:v>24.575520833333332</c:v>
                </c:pt>
                <c:pt idx="10590">
                  <c:v>24.578125</c:v>
                </c:pt>
                <c:pt idx="10591">
                  <c:v>24.580729166666668</c:v>
                </c:pt>
                <c:pt idx="10592">
                  <c:v>24.583333333333332</c:v>
                </c:pt>
                <c:pt idx="10593">
                  <c:v>24.5859375</c:v>
                </c:pt>
                <c:pt idx="10594">
                  <c:v>24.588541666666668</c:v>
                </c:pt>
                <c:pt idx="10595">
                  <c:v>24.591145833333332</c:v>
                </c:pt>
                <c:pt idx="10596">
                  <c:v>24.59375</c:v>
                </c:pt>
                <c:pt idx="10597">
                  <c:v>24.596354166666668</c:v>
                </c:pt>
                <c:pt idx="10598">
                  <c:v>24.598958333333332</c:v>
                </c:pt>
                <c:pt idx="10599">
                  <c:v>24.6015625</c:v>
                </c:pt>
                <c:pt idx="10600">
                  <c:v>24.604166666666668</c:v>
                </c:pt>
                <c:pt idx="10601">
                  <c:v>24.606770833333332</c:v>
                </c:pt>
                <c:pt idx="10602">
                  <c:v>24.609375</c:v>
                </c:pt>
                <c:pt idx="10603">
                  <c:v>24.611979166666668</c:v>
                </c:pt>
                <c:pt idx="10604">
                  <c:v>24.614583333333332</c:v>
                </c:pt>
                <c:pt idx="10605">
                  <c:v>24.6171875</c:v>
                </c:pt>
                <c:pt idx="10606">
                  <c:v>24.619791666666668</c:v>
                </c:pt>
                <c:pt idx="10607">
                  <c:v>24.622395833333332</c:v>
                </c:pt>
                <c:pt idx="10608">
                  <c:v>24.625</c:v>
                </c:pt>
                <c:pt idx="10609">
                  <c:v>24.627604166666668</c:v>
                </c:pt>
                <c:pt idx="10610">
                  <c:v>24.630208333333332</c:v>
                </c:pt>
                <c:pt idx="10611">
                  <c:v>24.6328125</c:v>
                </c:pt>
                <c:pt idx="10612">
                  <c:v>24.635416666666668</c:v>
                </c:pt>
                <c:pt idx="10613">
                  <c:v>24.638020833333332</c:v>
                </c:pt>
                <c:pt idx="10614">
                  <c:v>24.640625</c:v>
                </c:pt>
                <c:pt idx="10615">
                  <c:v>24.643229166666668</c:v>
                </c:pt>
                <c:pt idx="10616">
                  <c:v>24.645833333333332</c:v>
                </c:pt>
                <c:pt idx="10617">
                  <c:v>24.6484375</c:v>
                </c:pt>
                <c:pt idx="10618">
                  <c:v>24.651041666666668</c:v>
                </c:pt>
                <c:pt idx="10619">
                  <c:v>24.653645833333332</c:v>
                </c:pt>
                <c:pt idx="10620">
                  <c:v>24.65625</c:v>
                </c:pt>
                <c:pt idx="10621">
                  <c:v>24.658854166666668</c:v>
                </c:pt>
                <c:pt idx="10622">
                  <c:v>24.661458333333332</c:v>
                </c:pt>
                <c:pt idx="10623">
                  <c:v>24.6640625</c:v>
                </c:pt>
                <c:pt idx="10624">
                  <c:v>24.666666666666668</c:v>
                </c:pt>
                <c:pt idx="10625">
                  <c:v>24.669270833333332</c:v>
                </c:pt>
                <c:pt idx="10626">
                  <c:v>24.671875</c:v>
                </c:pt>
                <c:pt idx="10627">
                  <c:v>24.674479166666668</c:v>
                </c:pt>
                <c:pt idx="10628">
                  <c:v>24.677083333333332</c:v>
                </c:pt>
                <c:pt idx="10629">
                  <c:v>24.6796875</c:v>
                </c:pt>
                <c:pt idx="10630">
                  <c:v>24.682291666666668</c:v>
                </c:pt>
                <c:pt idx="10631">
                  <c:v>24.684895833333332</c:v>
                </c:pt>
                <c:pt idx="10632">
                  <c:v>24.6875</c:v>
                </c:pt>
                <c:pt idx="10633">
                  <c:v>24.690104166666668</c:v>
                </c:pt>
                <c:pt idx="10634">
                  <c:v>24.692708333333332</c:v>
                </c:pt>
                <c:pt idx="10635">
                  <c:v>24.6953125</c:v>
                </c:pt>
                <c:pt idx="10636">
                  <c:v>24.697916666666668</c:v>
                </c:pt>
                <c:pt idx="10637">
                  <c:v>24.700520833333332</c:v>
                </c:pt>
                <c:pt idx="10638">
                  <c:v>24.703125</c:v>
                </c:pt>
                <c:pt idx="10639">
                  <c:v>24.705729166666668</c:v>
                </c:pt>
                <c:pt idx="10640">
                  <c:v>24.708333333333332</c:v>
                </c:pt>
                <c:pt idx="10641">
                  <c:v>24.7109375</c:v>
                </c:pt>
                <c:pt idx="10642">
                  <c:v>24.713541666666668</c:v>
                </c:pt>
                <c:pt idx="10643">
                  <c:v>24.716145833333332</c:v>
                </c:pt>
                <c:pt idx="10644">
                  <c:v>24.71875</c:v>
                </c:pt>
                <c:pt idx="10645">
                  <c:v>24.721354166666668</c:v>
                </c:pt>
                <c:pt idx="10646">
                  <c:v>24.723958333333332</c:v>
                </c:pt>
                <c:pt idx="10647">
                  <c:v>24.7265625</c:v>
                </c:pt>
                <c:pt idx="10648">
                  <c:v>24.729166666666668</c:v>
                </c:pt>
                <c:pt idx="10649">
                  <c:v>24.731770833333332</c:v>
                </c:pt>
                <c:pt idx="10650">
                  <c:v>24.734375</c:v>
                </c:pt>
                <c:pt idx="10651">
                  <c:v>24.736979166666668</c:v>
                </c:pt>
                <c:pt idx="10652">
                  <c:v>24.739583333333332</c:v>
                </c:pt>
                <c:pt idx="10653">
                  <c:v>24.7421875</c:v>
                </c:pt>
                <c:pt idx="10654">
                  <c:v>24.744791666666668</c:v>
                </c:pt>
                <c:pt idx="10655">
                  <c:v>24.747395833333332</c:v>
                </c:pt>
                <c:pt idx="10656">
                  <c:v>24.75</c:v>
                </c:pt>
                <c:pt idx="10657">
                  <c:v>24.752604166666668</c:v>
                </c:pt>
                <c:pt idx="10658">
                  <c:v>24.755208333333332</c:v>
                </c:pt>
                <c:pt idx="10659">
                  <c:v>24.7578125</c:v>
                </c:pt>
                <c:pt idx="10660">
                  <c:v>24.760416666666668</c:v>
                </c:pt>
                <c:pt idx="10661">
                  <c:v>24.763020833333332</c:v>
                </c:pt>
                <c:pt idx="10662">
                  <c:v>24.765625</c:v>
                </c:pt>
                <c:pt idx="10663">
                  <c:v>24.768229166666668</c:v>
                </c:pt>
                <c:pt idx="10664">
                  <c:v>24.770833333333332</c:v>
                </c:pt>
                <c:pt idx="10665">
                  <c:v>24.7734375</c:v>
                </c:pt>
                <c:pt idx="10666">
                  <c:v>24.776041666666668</c:v>
                </c:pt>
                <c:pt idx="10667">
                  <c:v>24.778645833333332</c:v>
                </c:pt>
                <c:pt idx="10668">
                  <c:v>24.78125</c:v>
                </c:pt>
                <c:pt idx="10669">
                  <c:v>24.783854166666668</c:v>
                </c:pt>
                <c:pt idx="10670">
                  <c:v>24.786458333333332</c:v>
                </c:pt>
                <c:pt idx="10671">
                  <c:v>24.7890625</c:v>
                </c:pt>
                <c:pt idx="10672">
                  <c:v>24.791666666666668</c:v>
                </c:pt>
                <c:pt idx="10673">
                  <c:v>24.794270833333332</c:v>
                </c:pt>
                <c:pt idx="10674">
                  <c:v>24.796875</c:v>
                </c:pt>
                <c:pt idx="10675">
                  <c:v>24.799479166666668</c:v>
                </c:pt>
                <c:pt idx="10676">
                  <c:v>24.802083333333332</c:v>
                </c:pt>
                <c:pt idx="10677">
                  <c:v>24.8046875</c:v>
                </c:pt>
                <c:pt idx="10678">
                  <c:v>24.807291666666668</c:v>
                </c:pt>
                <c:pt idx="10679">
                  <c:v>24.809895833333332</c:v>
                </c:pt>
                <c:pt idx="10680">
                  <c:v>24.8125</c:v>
                </c:pt>
                <c:pt idx="10681">
                  <c:v>24.815104166666668</c:v>
                </c:pt>
                <c:pt idx="10682">
                  <c:v>24.817708333333332</c:v>
                </c:pt>
                <c:pt idx="10683">
                  <c:v>24.8203125</c:v>
                </c:pt>
                <c:pt idx="10684">
                  <c:v>24.822916666666668</c:v>
                </c:pt>
                <c:pt idx="10685">
                  <c:v>24.825520833333332</c:v>
                </c:pt>
                <c:pt idx="10686">
                  <c:v>24.828125</c:v>
                </c:pt>
                <c:pt idx="10687">
                  <c:v>24.830729166666668</c:v>
                </c:pt>
                <c:pt idx="10688">
                  <c:v>24.833333333333332</c:v>
                </c:pt>
                <c:pt idx="10689">
                  <c:v>24.8359375</c:v>
                </c:pt>
                <c:pt idx="10690">
                  <c:v>24.838541666666668</c:v>
                </c:pt>
                <c:pt idx="10691">
                  <c:v>24.841145833333332</c:v>
                </c:pt>
                <c:pt idx="10692">
                  <c:v>24.84375</c:v>
                </c:pt>
                <c:pt idx="10693">
                  <c:v>24.846354166666668</c:v>
                </c:pt>
                <c:pt idx="10694">
                  <c:v>24.848958333333332</c:v>
                </c:pt>
                <c:pt idx="10695">
                  <c:v>24.8515625</c:v>
                </c:pt>
                <c:pt idx="10696">
                  <c:v>24.854166666666668</c:v>
                </c:pt>
                <c:pt idx="10697">
                  <c:v>24.856770833333332</c:v>
                </c:pt>
                <c:pt idx="10698">
                  <c:v>24.859375</c:v>
                </c:pt>
                <c:pt idx="10699">
                  <c:v>24.861979166666668</c:v>
                </c:pt>
                <c:pt idx="10700">
                  <c:v>24.864583333333332</c:v>
                </c:pt>
                <c:pt idx="10701">
                  <c:v>24.8671875</c:v>
                </c:pt>
                <c:pt idx="10702">
                  <c:v>24.869791666666668</c:v>
                </c:pt>
                <c:pt idx="10703">
                  <c:v>24.872395833333332</c:v>
                </c:pt>
                <c:pt idx="10704">
                  <c:v>24.875</c:v>
                </c:pt>
                <c:pt idx="10705">
                  <c:v>24.877604166666668</c:v>
                </c:pt>
                <c:pt idx="10706">
                  <c:v>24.880208333333332</c:v>
                </c:pt>
                <c:pt idx="10707">
                  <c:v>24.8828125</c:v>
                </c:pt>
                <c:pt idx="10708">
                  <c:v>24.885416666666668</c:v>
                </c:pt>
                <c:pt idx="10709">
                  <c:v>24.888020833333332</c:v>
                </c:pt>
                <c:pt idx="10710">
                  <c:v>24.890625</c:v>
                </c:pt>
                <c:pt idx="10711">
                  <c:v>24.893229166666668</c:v>
                </c:pt>
                <c:pt idx="10712">
                  <c:v>24.895833333333332</c:v>
                </c:pt>
                <c:pt idx="10713">
                  <c:v>24.8984375</c:v>
                </c:pt>
                <c:pt idx="10714">
                  <c:v>24.901041666666668</c:v>
                </c:pt>
                <c:pt idx="10715">
                  <c:v>24.903645833333332</c:v>
                </c:pt>
                <c:pt idx="10716">
                  <c:v>24.90625</c:v>
                </c:pt>
                <c:pt idx="10717">
                  <c:v>24.908854166666668</c:v>
                </c:pt>
                <c:pt idx="10718">
                  <c:v>24.911458333333332</c:v>
                </c:pt>
                <c:pt idx="10719">
                  <c:v>24.9140625</c:v>
                </c:pt>
                <c:pt idx="10720">
                  <c:v>24.916666666666668</c:v>
                </c:pt>
                <c:pt idx="10721">
                  <c:v>24.919270833333332</c:v>
                </c:pt>
                <c:pt idx="10722">
                  <c:v>24.921875</c:v>
                </c:pt>
                <c:pt idx="10723">
                  <c:v>24.924479166666668</c:v>
                </c:pt>
                <c:pt idx="10724">
                  <c:v>24.927083333333332</c:v>
                </c:pt>
                <c:pt idx="10725">
                  <c:v>24.9296875</c:v>
                </c:pt>
                <c:pt idx="10726">
                  <c:v>24.932291666666668</c:v>
                </c:pt>
                <c:pt idx="10727">
                  <c:v>24.934895833333332</c:v>
                </c:pt>
                <c:pt idx="10728">
                  <c:v>24.9375</c:v>
                </c:pt>
                <c:pt idx="10729">
                  <c:v>24.940104166666668</c:v>
                </c:pt>
                <c:pt idx="10730">
                  <c:v>24.942708333333332</c:v>
                </c:pt>
                <c:pt idx="10731">
                  <c:v>24.9453125</c:v>
                </c:pt>
                <c:pt idx="10732">
                  <c:v>24.947916666666668</c:v>
                </c:pt>
                <c:pt idx="10733">
                  <c:v>24.950520833333332</c:v>
                </c:pt>
                <c:pt idx="10734">
                  <c:v>24.953125</c:v>
                </c:pt>
                <c:pt idx="10735">
                  <c:v>24.955729166666668</c:v>
                </c:pt>
                <c:pt idx="10736">
                  <c:v>24.958333333333332</c:v>
                </c:pt>
                <c:pt idx="10737">
                  <c:v>24.9609375</c:v>
                </c:pt>
                <c:pt idx="10738">
                  <c:v>24.963541666666668</c:v>
                </c:pt>
                <c:pt idx="10739">
                  <c:v>24.966145833333332</c:v>
                </c:pt>
                <c:pt idx="10740">
                  <c:v>24.96875</c:v>
                </c:pt>
                <c:pt idx="10741">
                  <c:v>24.971354166666668</c:v>
                </c:pt>
                <c:pt idx="10742">
                  <c:v>24.973958333333332</c:v>
                </c:pt>
                <c:pt idx="10743">
                  <c:v>24.9765625</c:v>
                </c:pt>
                <c:pt idx="10744">
                  <c:v>24.979166666666668</c:v>
                </c:pt>
                <c:pt idx="10745">
                  <c:v>24.981770833333332</c:v>
                </c:pt>
                <c:pt idx="10746">
                  <c:v>24.984375</c:v>
                </c:pt>
                <c:pt idx="10747">
                  <c:v>24.986979166666668</c:v>
                </c:pt>
                <c:pt idx="10748">
                  <c:v>24.989583333333332</c:v>
                </c:pt>
                <c:pt idx="10749">
                  <c:v>24.9921875</c:v>
                </c:pt>
                <c:pt idx="10750">
                  <c:v>24.994791666666668</c:v>
                </c:pt>
                <c:pt idx="10751">
                  <c:v>24.997395833333332</c:v>
                </c:pt>
                <c:pt idx="10752">
                  <c:v>25</c:v>
                </c:pt>
                <c:pt idx="10753">
                  <c:v>25.002604166666668</c:v>
                </c:pt>
                <c:pt idx="10754">
                  <c:v>25.005208333333332</c:v>
                </c:pt>
                <c:pt idx="10755">
                  <c:v>25.0078125</c:v>
                </c:pt>
                <c:pt idx="10756">
                  <c:v>25.010416666666668</c:v>
                </c:pt>
                <c:pt idx="10757">
                  <c:v>25.013020833333332</c:v>
                </c:pt>
                <c:pt idx="10758">
                  <c:v>25.015625</c:v>
                </c:pt>
                <c:pt idx="10759">
                  <c:v>25.018229166666668</c:v>
                </c:pt>
                <c:pt idx="10760">
                  <c:v>25.020833333333332</c:v>
                </c:pt>
                <c:pt idx="10761">
                  <c:v>25.0234375</c:v>
                </c:pt>
                <c:pt idx="10762">
                  <c:v>25.026041666666668</c:v>
                </c:pt>
                <c:pt idx="10763">
                  <c:v>25.028645833333332</c:v>
                </c:pt>
                <c:pt idx="10764">
                  <c:v>25.03125</c:v>
                </c:pt>
                <c:pt idx="10765">
                  <c:v>25.033854166666668</c:v>
                </c:pt>
                <c:pt idx="10766">
                  <c:v>25.036458333333332</c:v>
                </c:pt>
                <c:pt idx="10767">
                  <c:v>25.0390625</c:v>
                </c:pt>
                <c:pt idx="10768">
                  <c:v>25.041666666666668</c:v>
                </c:pt>
                <c:pt idx="10769">
                  <c:v>25.044270833333332</c:v>
                </c:pt>
                <c:pt idx="10770">
                  <c:v>25.046875</c:v>
                </c:pt>
                <c:pt idx="10771">
                  <c:v>25.049479166666668</c:v>
                </c:pt>
                <c:pt idx="10772">
                  <c:v>25.052083333333332</c:v>
                </c:pt>
                <c:pt idx="10773">
                  <c:v>25.0546875</c:v>
                </c:pt>
                <c:pt idx="10774">
                  <c:v>25.057291666666668</c:v>
                </c:pt>
                <c:pt idx="10775">
                  <c:v>25.059895833333332</c:v>
                </c:pt>
                <c:pt idx="10776">
                  <c:v>25.0625</c:v>
                </c:pt>
                <c:pt idx="10777">
                  <c:v>25.065104166666668</c:v>
                </c:pt>
                <c:pt idx="10778">
                  <c:v>25.067708333333332</c:v>
                </c:pt>
                <c:pt idx="10779">
                  <c:v>25.0703125</c:v>
                </c:pt>
                <c:pt idx="10780">
                  <c:v>25.072916666666668</c:v>
                </c:pt>
                <c:pt idx="10781">
                  <c:v>25.075520833333332</c:v>
                </c:pt>
                <c:pt idx="10782">
                  <c:v>25.078125</c:v>
                </c:pt>
                <c:pt idx="10783">
                  <c:v>25.080729166666668</c:v>
                </c:pt>
                <c:pt idx="10784">
                  <c:v>25.083333333333332</c:v>
                </c:pt>
                <c:pt idx="10785">
                  <c:v>25.0859375</c:v>
                </c:pt>
                <c:pt idx="10786">
                  <c:v>25.088541666666668</c:v>
                </c:pt>
                <c:pt idx="10787">
                  <c:v>25.091145833333332</c:v>
                </c:pt>
                <c:pt idx="10788">
                  <c:v>25.09375</c:v>
                </c:pt>
                <c:pt idx="10789">
                  <c:v>25.096354166666668</c:v>
                </c:pt>
                <c:pt idx="10790">
                  <c:v>25.098958333333332</c:v>
                </c:pt>
                <c:pt idx="10791">
                  <c:v>25.1015625</c:v>
                </c:pt>
                <c:pt idx="10792">
                  <c:v>25.104166666666668</c:v>
                </c:pt>
                <c:pt idx="10793">
                  <c:v>25.106770833333332</c:v>
                </c:pt>
                <c:pt idx="10794">
                  <c:v>25.109375</c:v>
                </c:pt>
                <c:pt idx="10795">
                  <c:v>25.111979166666668</c:v>
                </c:pt>
                <c:pt idx="10796">
                  <c:v>25.114583333333332</c:v>
                </c:pt>
                <c:pt idx="10797">
                  <c:v>25.1171875</c:v>
                </c:pt>
                <c:pt idx="10798">
                  <c:v>25.119791666666668</c:v>
                </c:pt>
                <c:pt idx="10799">
                  <c:v>25.122395833333332</c:v>
                </c:pt>
                <c:pt idx="10800">
                  <c:v>25.125</c:v>
                </c:pt>
                <c:pt idx="10801">
                  <c:v>25.127604166666668</c:v>
                </c:pt>
                <c:pt idx="10802">
                  <c:v>25.130208333333332</c:v>
                </c:pt>
                <c:pt idx="10803">
                  <c:v>25.1328125</c:v>
                </c:pt>
                <c:pt idx="10804">
                  <c:v>25.135416666666668</c:v>
                </c:pt>
                <c:pt idx="10805">
                  <c:v>25.138020833333332</c:v>
                </c:pt>
                <c:pt idx="10806">
                  <c:v>25.140625</c:v>
                </c:pt>
                <c:pt idx="10807">
                  <c:v>25.143229166666668</c:v>
                </c:pt>
                <c:pt idx="10808">
                  <c:v>25.145833333333332</c:v>
                </c:pt>
                <c:pt idx="10809">
                  <c:v>25.1484375</c:v>
                </c:pt>
                <c:pt idx="10810">
                  <c:v>25.151041666666668</c:v>
                </c:pt>
                <c:pt idx="10811">
                  <c:v>25.153645833333332</c:v>
                </c:pt>
                <c:pt idx="10812">
                  <c:v>25.15625</c:v>
                </c:pt>
                <c:pt idx="10813">
                  <c:v>25.158854166666668</c:v>
                </c:pt>
                <c:pt idx="10814">
                  <c:v>25.161458333333332</c:v>
                </c:pt>
                <c:pt idx="10815">
                  <c:v>25.1640625</c:v>
                </c:pt>
                <c:pt idx="10816">
                  <c:v>25.166666666666668</c:v>
                </c:pt>
                <c:pt idx="10817">
                  <c:v>25.169270833333332</c:v>
                </c:pt>
                <c:pt idx="10818">
                  <c:v>25.171875</c:v>
                </c:pt>
                <c:pt idx="10819">
                  <c:v>25.174479166666668</c:v>
                </c:pt>
                <c:pt idx="10820">
                  <c:v>25.177083333333332</c:v>
                </c:pt>
                <c:pt idx="10821">
                  <c:v>25.1796875</c:v>
                </c:pt>
                <c:pt idx="10822">
                  <c:v>25.182291666666668</c:v>
                </c:pt>
                <c:pt idx="10823">
                  <c:v>25.184895833333332</c:v>
                </c:pt>
                <c:pt idx="10824">
                  <c:v>25.1875</c:v>
                </c:pt>
                <c:pt idx="10825">
                  <c:v>25.190104166666668</c:v>
                </c:pt>
                <c:pt idx="10826">
                  <c:v>25.192708333333332</c:v>
                </c:pt>
                <c:pt idx="10827">
                  <c:v>25.1953125</c:v>
                </c:pt>
                <c:pt idx="10828">
                  <c:v>25.197916666666668</c:v>
                </c:pt>
                <c:pt idx="10829">
                  <c:v>25.200520833333332</c:v>
                </c:pt>
                <c:pt idx="10830">
                  <c:v>25.203125</c:v>
                </c:pt>
                <c:pt idx="10831">
                  <c:v>25.205729166666668</c:v>
                </c:pt>
                <c:pt idx="10832">
                  <c:v>25.208333333333332</c:v>
                </c:pt>
                <c:pt idx="10833">
                  <c:v>25.2109375</c:v>
                </c:pt>
                <c:pt idx="10834">
                  <c:v>25.213541666666668</c:v>
                </c:pt>
                <c:pt idx="10835">
                  <c:v>25.216145833333332</c:v>
                </c:pt>
                <c:pt idx="10836">
                  <c:v>25.21875</c:v>
                </c:pt>
                <c:pt idx="10837">
                  <c:v>25.221354166666668</c:v>
                </c:pt>
                <c:pt idx="10838">
                  <c:v>25.223958333333332</c:v>
                </c:pt>
                <c:pt idx="10839">
                  <c:v>25.2265625</c:v>
                </c:pt>
                <c:pt idx="10840">
                  <c:v>25.229166666666668</c:v>
                </c:pt>
                <c:pt idx="10841">
                  <c:v>25.231770833333332</c:v>
                </c:pt>
                <c:pt idx="10842">
                  <c:v>25.234375</c:v>
                </c:pt>
                <c:pt idx="10843">
                  <c:v>25.236979166666668</c:v>
                </c:pt>
                <c:pt idx="10844">
                  <c:v>25.239583333333332</c:v>
                </c:pt>
                <c:pt idx="10845">
                  <c:v>25.2421875</c:v>
                </c:pt>
                <c:pt idx="10846">
                  <c:v>25.244791666666668</c:v>
                </c:pt>
                <c:pt idx="10847">
                  <c:v>25.247395833333332</c:v>
                </c:pt>
                <c:pt idx="10848">
                  <c:v>25.25</c:v>
                </c:pt>
                <c:pt idx="10849">
                  <c:v>25.252604166666668</c:v>
                </c:pt>
                <c:pt idx="10850">
                  <c:v>25.255208333333332</c:v>
                </c:pt>
                <c:pt idx="10851">
                  <c:v>25.2578125</c:v>
                </c:pt>
                <c:pt idx="10852">
                  <c:v>25.260416666666668</c:v>
                </c:pt>
                <c:pt idx="10853">
                  <c:v>25.263020833333332</c:v>
                </c:pt>
                <c:pt idx="10854">
                  <c:v>25.265625</c:v>
                </c:pt>
                <c:pt idx="10855">
                  <c:v>25.268229166666668</c:v>
                </c:pt>
                <c:pt idx="10856">
                  <c:v>25.270833333333332</c:v>
                </c:pt>
                <c:pt idx="10857">
                  <c:v>25.2734375</c:v>
                </c:pt>
                <c:pt idx="10858">
                  <c:v>25.276041666666668</c:v>
                </c:pt>
                <c:pt idx="10859">
                  <c:v>25.278645833333332</c:v>
                </c:pt>
                <c:pt idx="10860">
                  <c:v>25.28125</c:v>
                </c:pt>
                <c:pt idx="10861">
                  <c:v>25.283854166666668</c:v>
                </c:pt>
                <c:pt idx="10862">
                  <c:v>25.286458333333332</c:v>
                </c:pt>
                <c:pt idx="10863">
                  <c:v>25.2890625</c:v>
                </c:pt>
                <c:pt idx="10864">
                  <c:v>25.291666666666668</c:v>
                </c:pt>
                <c:pt idx="10865">
                  <c:v>25.294270833333332</c:v>
                </c:pt>
                <c:pt idx="10866">
                  <c:v>25.296875</c:v>
                </c:pt>
                <c:pt idx="10867">
                  <c:v>25.299479166666668</c:v>
                </c:pt>
                <c:pt idx="10868">
                  <c:v>25.302083333333332</c:v>
                </c:pt>
                <c:pt idx="10869">
                  <c:v>25.3046875</c:v>
                </c:pt>
                <c:pt idx="10870">
                  <c:v>25.307291666666668</c:v>
                </c:pt>
                <c:pt idx="10871">
                  <c:v>25.309895833333332</c:v>
                </c:pt>
                <c:pt idx="10872">
                  <c:v>25.3125</c:v>
                </c:pt>
                <c:pt idx="10873">
                  <c:v>25.315104166666668</c:v>
                </c:pt>
                <c:pt idx="10874">
                  <c:v>25.317708333333332</c:v>
                </c:pt>
                <c:pt idx="10875">
                  <c:v>25.3203125</c:v>
                </c:pt>
                <c:pt idx="10876">
                  <c:v>25.322916666666668</c:v>
                </c:pt>
                <c:pt idx="10877">
                  <c:v>25.325520833333332</c:v>
                </c:pt>
                <c:pt idx="10878">
                  <c:v>25.328125</c:v>
                </c:pt>
                <c:pt idx="10879">
                  <c:v>25.330729166666668</c:v>
                </c:pt>
                <c:pt idx="10880">
                  <c:v>25.333333333333332</c:v>
                </c:pt>
                <c:pt idx="10881">
                  <c:v>25.3359375</c:v>
                </c:pt>
                <c:pt idx="10882">
                  <c:v>25.338541666666668</c:v>
                </c:pt>
                <c:pt idx="10883">
                  <c:v>25.341145833333332</c:v>
                </c:pt>
                <c:pt idx="10884">
                  <c:v>25.34375</c:v>
                </c:pt>
                <c:pt idx="10885">
                  <c:v>25.346354166666668</c:v>
                </c:pt>
                <c:pt idx="10886">
                  <c:v>25.348958333333332</c:v>
                </c:pt>
                <c:pt idx="10887">
                  <c:v>25.3515625</c:v>
                </c:pt>
                <c:pt idx="10888">
                  <c:v>25.354166666666668</c:v>
                </c:pt>
                <c:pt idx="10889">
                  <c:v>25.356770833333332</c:v>
                </c:pt>
                <c:pt idx="10890">
                  <c:v>25.359375</c:v>
                </c:pt>
                <c:pt idx="10891">
                  <c:v>25.361979166666668</c:v>
                </c:pt>
                <c:pt idx="10892">
                  <c:v>25.364583333333332</c:v>
                </c:pt>
                <c:pt idx="10893">
                  <c:v>25.3671875</c:v>
                </c:pt>
                <c:pt idx="10894">
                  <c:v>25.369791666666668</c:v>
                </c:pt>
                <c:pt idx="10895">
                  <c:v>25.372395833333332</c:v>
                </c:pt>
                <c:pt idx="10896">
                  <c:v>25.375</c:v>
                </c:pt>
                <c:pt idx="10897">
                  <c:v>25.377604166666668</c:v>
                </c:pt>
                <c:pt idx="10898">
                  <c:v>25.380208333333332</c:v>
                </c:pt>
                <c:pt idx="10899">
                  <c:v>25.3828125</c:v>
                </c:pt>
                <c:pt idx="10900">
                  <c:v>25.385416666666668</c:v>
                </c:pt>
                <c:pt idx="10901">
                  <c:v>25.388020833333332</c:v>
                </c:pt>
                <c:pt idx="10902">
                  <c:v>25.390625</c:v>
                </c:pt>
                <c:pt idx="10903">
                  <c:v>25.393229166666668</c:v>
                </c:pt>
                <c:pt idx="10904">
                  <c:v>25.395833333333332</c:v>
                </c:pt>
                <c:pt idx="10905">
                  <c:v>25.3984375</c:v>
                </c:pt>
                <c:pt idx="10906">
                  <c:v>25.401041666666668</c:v>
                </c:pt>
                <c:pt idx="10907">
                  <c:v>25.403645833333332</c:v>
                </c:pt>
                <c:pt idx="10908">
                  <c:v>25.40625</c:v>
                </c:pt>
                <c:pt idx="10909">
                  <c:v>25.408854166666668</c:v>
                </c:pt>
                <c:pt idx="10910">
                  <c:v>25.411458333333332</c:v>
                </c:pt>
                <c:pt idx="10911">
                  <c:v>25.4140625</c:v>
                </c:pt>
                <c:pt idx="10912">
                  <c:v>25.416666666666668</c:v>
                </c:pt>
                <c:pt idx="10913">
                  <c:v>25.419270833333332</c:v>
                </c:pt>
                <c:pt idx="10914">
                  <c:v>25.421875</c:v>
                </c:pt>
                <c:pt idx="10915">
                  <c:v>25.424479166666668</c:v>
                </c:pt>
                <c:pt idx="10916">
                  <c:v>25.427083333333332</c:v>
                </c:pt>
                <c:pt idx="10917">
                  <c:v>25.4296875</c:v>
                </c:pt>
                <c:pt idx="10918">
                  <c:v>25.432291666666668</c:v>
                </c:pt>
                <c:pt idx="10919">
                  <c:v>25.434895833333332</c:v>
                </c:pt>
                <c:pt idx="10920">
                  <c:v>25.4375</c:v>
                </c:pt>
                <c:pt idx="10921">
                  <c:v>25.440104166666668</c:v>
                </c:pt>
                <c:pt idx="10922">
                  <c:v>25.442708333333332</c:v>
                </c:pt>
                <c:pt idx="10923">
                  <c:v>25.4453125</c:v>
                </c:pt>
                <c:pt idx="10924">
                  <c:v>25.447916666666668</c:v>
                </c:pt>
                <c:pt idx="10925">
                  <c:v>25.450520833333332</c:v>
                </c:pt>
                <c:pt idx="10926">
                  <c:v>25.453125</c:v>
                </c:pt>
                <c:pt idx="10927">
                  <c:v>25.455729166666668</c:v>
                </c:pt>
                <c:pt idx="10928">
                  <c:v>25.458333333333332</c:v>
                </c:pt>
                <c:pt idx="10929">
                  <c:v>25.4609375</c:v>
                </c:pt>
                <c:pt idx="10930">
                  <c:v>25.463541666666668</c:v>
                </c:pt>
                <c:pt idx="10931">
                  <c:v>25.466145833333332</c:v>
                </c:pt>
                <c:pt idx="10932">
                  <c:v>25.46875</c:v>
                </c:pt>
                <c:pt idx="10933">
                  <c:v>25.471354166666668</c:v>
                </c:pt>
                <c:pt idx="10934">
                  <c:v>25.473958333333332</c:v>
                </c:pt>
                <c:pt idx="10935">
                  <c:v>25.4765625</c:v>
                </c:pt>
                <c:pt idx="10936">
                  <c:v>25.479166666666668</c:v>
                </c:pt>
                <c:pt idx="10937">
                  <c:v>25.481770833333332</c:v>
                </c:pt>
                <c:pt idx="10938">
                  <c:v>25.484375</c:v>
                </c:pt>
                <c:pt idx="10939">
                  <c:v>25.486979166666668</c:v>
                </c:pt>
                <c:pt idx="10940">
                  <c:v>25.489583333333332</c:v>
                </c:pt>
                <c:pt idx="10941">
                  <c:v>25.4921875</c:v>
                </c:pt>
                <c:pt idx="10942">
                  <c:v>25.494791666666668</c:v>
                </c:pt>
                <c:pt idx="10943">
                  <c:v>25.497395833333332</c:v>
                </c:pt>
                <c:pt idx="10944">
                  <c:v>25.5</c:v>
                </c:pt>
                <c:pt idx="10945">
                  <c:v>25.502604166666668</c:v>
                </c:pt>
                <c:pt idx="10946">
                  <c:v>25.505208333333332</c:v>
                </c:pt>
                <c:pt idx="10947">
                  <c:v>25.5078125</c:v>
                </c:pt>
                <c:pt idx="10948">
                  <c:v>25.510416666666668</c:v>
                </c:pt>
                <c:pt idx="10949">
                  <c:v>25.513020833333332</c:v>
                </c:pt>
                <c:pt idx="10950">
                  <c:v>25.515625</c:v>
                </c:pt>
                <c:pt idx="10951">
                  <c:v>25.518229166666668</c:v>
                </c:pt>
                <c:pt idx="10952">
                  <c:v>25.520833333333332</c:v>
                </c:pt>
                <c:pt idx="10953">
                  <c:v>25.5234375</c:v>
                </c:pt>
                <c:pt idx="10954">
                  <c:v>25.526041666666668</c:v>
                </c:pt>
                <c:pt idx="10955">
                  <c:v>25.528645833333332</c:v>
                </c:pt>
                <c:pt idx="10956">
                  <c:v>25.53125</c:v>
                </c:pt>
                <c:pt idx="10957">
                  <c:v>25.533854166666668</c:v>
                </c:pt>
                <c:pt idx="10958">
                  <c:v>25.536458333333332</c:v>
                </c:pt>
                <c:pt idx="10959">
                  <c:v>25.5390625</c:v>
                </c:pt>
                <c:pt idx="10960">
                  <c:v>25.541666666666668</c:v>
                </c:pt>
                <c:pt idx="10961">
                  <c:v>25.544270833333332</c:v>
                </c:pt>
                <c:pt idx="10962">
                  <c:v>25.546875</c:v>
                </c:pt>
                <c:pt idx="10963">
                  <c:v>25.549479166666668</c:v>
                </c:pt>
                <c:pt idx="10964">
                  <c:v>25.552083333333332</c:v>
                </c:pt>
                <c:pt idx="10965">
                  <c:v>25.5546875</c:v>
                </c:pt>
                <c:pt idx="10966">
                  <c:v>25.557291666666668</c:v>
                </c:pt>
                <c:pt idx="10967">
                  <c:v>25.559895833333332</c:v>
                </c:pt>
                <c:pt idx="10968">
                  <c:v>25.5625</c:v>
                </c:pt>
                <c:pt idx="10969">
                  <c:v>25.565104166666668</c:v>
                </c:pt>
                <c:pt idx="10970">
                  <c:v>25.567708333333332</c:v>
                </c:pt>
                <c:pt idx="10971">
                  <c:v>25.5703125</c:v>
                </c:pt>
                <c:pt idx="10972">
                  <c:v>25.572916666666668</c:v>
                </c:pt>
                <c:pt idx="10973">
                  <c:v>25.575520833333332</c:v>
                </c:pt>
                <c:pt idx="10974">
                  <c:v>25.578125</c:v>
                </c:pt>
                <c:pt idx="10975">
                  <c:v>25.580729166666668</c:v>
                </c:pt>
                <c:pt idx="10976">
                  <c:v>25.583333333333332</c:v>
                </c:pt>
                <c:pt idx="10977">
                  <c:v>25.5859375</c:v>
                </c:pt>
                <c:pt idx="10978">
                  <c:v>25.588541666666668</c:v>
                </c:pt>
                <c:pt idx="10979">
                  <c:v>25.591145833333332</c:v>
                </c:pt>
                <c:pt idx="10980">
                  <c:v>25.59375</c:v>
                </c:pt>
                <c:pt idx="10981">
                  <c:v>25.596354166666668</c:v>
                </c:pt>
                <c:pt idx="10982">
                  <c:v>25.598958333333332</c:v>
                </c:pt>
                <c:pt idx="10983">
                  <c:v>25.6015625</c:v>
                </c:pt>
                <c:pt idx="10984">
                  <c:v>25.604166666666668</c:v>
                </c:pt>
                <c:pt idx="10985">
                  <c:v>25.606770833333332</c:v>
                </c:pt>
                <c:pt idx="10986">
                  <c:v>25.609375</c:v>
                </c:pt>
                <c:pt idx="10987">
                  <c:v>25.611979166666668</c:v>
                </c:pt>
                <c:pt idx="10988">
                  <c:v>25.614583333333332</c:v>
                </c:pt>
                <c:pt idx="10989">
                  <c:v>25.6171875</c:v>
                </c:pt>
                <c:pt idx="10990">
                  <c:v>25.619791666666668</c:v>
                </c:pt>
                <c:pt idx="10991">
                  <c:v>25.622395833333332</c:v>
                </c:pt>
                <c:pt idx="10992">
                  <c:v>25.625</c:v>
                </c:pt>
                <c:pt idx="10993">
                  <c:v>25.627604166666668</c:v>
                </c:pt>
                <c:pt idx="10994">
                  <c:v>25.630208333333332</c:v>
                </c:pt>
                <c:pt idx="10995">
                  <c:v>25.6328125</c:v>
                </c:pt>
                <c:pt idx="10996">
                  <c:v>25.635416666666668</c:v>
                </c:pt>
                <c:pt idx="10997">
                  <c:v>25.638020833333332</c:v>
                </c:pt>
                <c:pt idx="10998">
                  <c:v>25.640625</c:v>
                </c:pt>
                <c:pt idx="10999">
                  <c:v>25.643229166666668</c:v>
                </c:pt>
                <c:pt idx="11000">
                  <c:v>25.645833333333332</c:v>
                </c:pt>
                <c:pt idx="11001">
                  <c:v>25.6484375</c:v>
                </c:pt>
                <c:pt idx="11002">
                  <c:v>25.651041666666668</c:v>
                </c:pt>
                <c:pt idx="11003">
                  <c:v>25.653645833333332</c:v>
                </c:pt>
                <c:pt idx="11004">
                  <c:v>25.65625</c:v>
                </c:pt>
                <c:pt idx="11005">
                  <c:v>25.658854166666668</c:v>
                </c:pt>
                <c:pt idx="11006">
                  <c:v>25.661458333333332</c:v>
                </c:pt>
                <c:pt idx="11007">
                  <c:v>25.6640625</c:v>
                </c:pt>
                <c:pt idx="11008">
                  <c:v>25.666666666666668</c:v>
                </c:pt>
                <c:pt idx="11009">
                  <c:v>25.669270833333332</c:v>
                </c:pt>
                <c:pt idx="11010">
                  <c:v>25.671875</c:v>
                </c:pt>
                <c:pt idx="11011">
                  <c:v>25.674479166666668</c:v>
                </c:pt>
                <c:pt idx="11012">
                  <c:v>25.677083333333332</c:v>
                </c:pt>
                <c:pt idx="11013">
                  <c:v>25.6796875</c:v>
                </c:pt>
                <c:pt idx="11014">
                  <c:v>25.682291666666668</c:v>
                </c:pt>
                <c:pt idx="11015">
                  <c:v>25.684895833333332</c:v>
                </c:pt>
                <c:pt idx="11016">
                  <c:v>25.6875</c:v>
                </c:pt>
                <c:pt idx="11017">
                  <c:v>25.690104166666668</c:v>
                </c:pt>
                <c:pt idx="11018">
                  <c:v>25.692708333333332</c:v>
                </c:pt>
                <c:pt idx="11019">
                  <c:v>25.6953125</c:v>
                </c:pt>
                <c:pt idx="11020">
                  <c:v>25.697916666666668</c:v>
                </c:pt>
                <c:pt idx="11021">
                  <c:v>25.700520833333332</c:v>
                </c:pt>
                <c:pt idx="11022">
                  <c:v>25.703125</c:v>
                </c:pt>
                <c:pt idx="11023">
                  <c:v>25.705729166666668</c:v>
                </c:pt>
                <c:pt idx="11024">
                  <c:v>25.708333333333332</c:v>
                </c:pt>
                <c:pt idx="11025">
                  <c:v>25.7109375</c:v>
                </c:pt>
                <c:pt idx="11026">
                  <c:v>25.713541666666668</c:v>
                </c:pt>
                <c:pt idx="11027">
                  <c:v>25.716145833333332</c:v>
                </c:pt>
                <c:pt idx="11028">
                  <c:v>25.71875</c:v>
                </c:pt>
                <c:pt idx="11029">
                  <c:v>25.721354166666668</c:v>
                </c:pt>
                <c:pt idx="11030">
                  <c:v>25.723958333333332</c:v>
                </c:pt>
                <c:pt idx="11031">
                  <c:v>25.7265625</c:v>
                </c:pt>
                <c:pt idx="11032">
                  <c:v>25.729166666666668</c:v>
                </c:pt>
                <c:pt idx="11033">
                  <c:v>25.731770833333332</c:v>
                </c:pt>
                <c:pt idx="11034">
                  <c:v>25.734375</c:v>
                </c:pt>
                <c:pt idx="11035">
                  <c:v>25.736979166666668</c:v>
                </c:pt>
                <c:pt idx="11036">
                  <c:v>25.739583333333332</c:v>
                </c:pt>
                <c:pt idx="11037">
                  <c:v>25.7421875</c:v>
                </c:pt>
                <c:pt idx="11038">
                  <c:v>25.744791666666668</c:v>
                </c:pt>
                <c:pt idx="11039">
                  <c:v>25.747395833333332</c:v>
                </c:pt>
                <c:pt idx="11040">
                  <c:v>25.75</c:v>
                </c:pt>
                <c:pt idx="11041">
                  <c:v>25.752604166666668</c:v>
                </c:pt>
                <c:pt idx="11042">
                  <c:v>25.755208333333332</c:v>
                </c:pt>
                <c:pt idx="11043">
                  <c:v>25.7578125</c:v>
                </c:pt>
                <c:pt idx="11044">
                  <c:v>25.760416666666668</c:v>
                </c:pt>
                <c:pt idx="11045">
                  <c:v>25.763020833333332</c:v>
                </c:pt>
                <c:pt idx="11046">
                  <c:v>25.765625</c:v>
                </c:pt>
                <c:pt idx="11047">
                  <c:v>25.768229166666668</c:v>
                </c:pt>
                <c:pt idx="11048">
                  <c:v>25.770833333333332</c:v>
                </c:pt>
                <c:pt idx="11049">
                  <c:v>25.7734375</c:v>
                </c:pt>
                <c:pt idx="11050">
                  <c:v>25.776041666666668</c:v>
                </c:pt>
                <c:pt idx="11051">
                  <c:v>25.778645833333332</c:v>
                </c:pt>
                <c:pt idx="11052">
                  <c:v>25.78125</c:v>
                </c:pt>
                <c:pt idx="11053">
                  <c:v>25.783854166666668</c:v>
                </c:pt>
                <c:pt idx="11054">
                  <c:v>25.786458333333332</c:v>
                </c:pt>
                <c:pt idx="11055">
                  <c:v>25.7890625</c:v>
                </c:pt>
                <c:pt idx="11056">
                  <c:v>25.791666666666668</c:v>
                </c:pt>
                <c:pt idx="11057">
                  <c:v>25.794270833333332</c:v>
                </c:pt>
                <c:pt idx="11058">
                  <c:v>25.796875</c:v>
                </c:pt>
                <c:pt idx="11059">
                  <c:v>25.799479166666668</c:v>
                </c:pt>
                <c:pt idx="11060">
                  <c:v>25.802083333333332</c:v>
                </c:pt>
                <c:pt idx="11061">
                  <c:v>25.8046875</c:v>
                </c:pt>
                <c:pt idx="11062">
                  <c:v>25.807291666666668</c:v>
                </c:pt>
                <c:pt idx="11063">
                  <c:v>25.809895833333332</c:v>
                </c:pt>
                <c:pt idx="11064">
                  <c:v>25.8125</c:v>
                </c:pt>
                <c:pt idx="11065">
                  <c:v>25.815104166666668</c:v>
                </c:pt>
                <c:pt idx="11066">
                  <c:v>25.817708333333332</c:v>
                </c:pt>
                <c:pt idx="11067">
                  <c:v>25.8203125</c:v>
                </c:pt>
                <c:pt idx="11068">
                  <c:v>25.822916666666668</c:v>
                </c:pt>
                <c:pt idx="11069">
                  <c:v>25.825520833333332</c:v>
                </c:pt>
                <c:pt idx="11070">
                  <c:v>25.828125</c:v>
                </c:pt>
                <c:pt idx="11071">
                  <c:v>25.830729166666668</c:v>
                </c:pt>
                <c:pt idx="11072">
                  <c:v>25.833333333333332</c:v>
                </c:pt>
                <c:pt idx="11073">
                  <c:v>25.8359375</c:v>
                </c:pt>
                <c:pt idx="11074">
                  <c:v>25.838541666666668</c:v>
                </c:pt>
                <c:pt idx="11075">
                  <c:v>25.841145833333332</c:v>
                </c:pt>
                <c:pt idx="11076">
                  <c:v>25.84375</c:v>
                </c:pt>
                <c:pt idx="11077">
                  <c:v>25.846354166666668</c:v>
                </c:pt>
                <c:pt idx="11078">
                  <c:v>25.848958333333332</c:v>
                </c:pt>
                <c:pt idx="11079">
                  <c:v>25.8515625</c:v>
                </c:pt>
                <c:pt idx="11080">
                  <c:v>25.854166666666668</c:v>
                </c:pt>
                <c:pt idx="11081">
                  <c:v>25.856770833333332</c:v>
                </c:pt>
                <c:pt idx="11082">
                  <c:v>25.859375</c:v>
                </c:pt>
                <c:pt idx="11083">
                  <c:v>25.861979166666668</c:v>
                </c:pt>
                <c:pt idx="11084">
                  <c:v>25.864583333333332</c:v>
                </c:pt>
                <c:pt idx="11085">
                  <c:v>25.8671875</c:v>
                </c:pt>
                <c:pt idx="11086">
                  <c:v>25.869791666666668</c:v>
                </c:pt>
                <c:pt idx="11087">
                  <c:v>25.872395833333332</c:v>
                </c:pt>
                <c:pt idx="11088">
                  <c:v>25.875</c:v>
                </c:pt>
                <c:pt idx="11089">
                  <c:v>25.877604166666668</c:v>
                </c:pt>
                <c:pt idx="11090">
                  <c:v>25.880208333333332</c:v>
                </c:pt>
                <c:pt idx="11091">
                  <c:v>25.8828125</c:v>
                </c:pt>
                <c:pt idx="11092">
                  <c:v>25.885416666666668</c:v>
                </c:pt>
                <c:pt idx="11093">
                  <c:v>25.888020833333332</c:v>
                </c:pt>
                <c:pt idx="11094">
                  <c:v>25.890625</c:v>
                </c:pt>
                <c:pt idx="11095">
                  <c:v>25.893229166666668</c:v>
                </c:pt>
                <c:pt idx="11096">
                  <c:v>25.895833333333332</c:v>
                </c:pt>
                <c:pt idx="11097">
                  <c:v>25.8984375</c:v>
                </c:pt>
                <c:pt idx="11098">
                  <c:v>25.901041666666668</c:v>
                </c:pt>
                <c:pt idx="11099">
                  <c:v>25.903645833333332</c:v>
                </c:pt>
                <c:pt idx="11100">
                  <c:v>25.90625</c:v>
                </c:pt>
                <c:pt idx="11101">
                  <c:v>25.908854166666668</c:v>
                </c:pt>
                <c:pt idx="11102">
                  <c:v>25.911458333333332</c:v>
                </c:pt>
                <c:pt idx="11103">
                  <c:v>25.9140625</c:v>
                </c:pt>
                <c:pt idx="11104">
                  <c:v>25.916666666666668</c:v>
                </c:pt>
                <c:pt idx="11105">
                  <c:v>25.919270833333332</c:v>
                </c:pt>
                <c:pt idx="11106">
                  <c:v>25.921875</c:v>
                </c:pt>
                <c:pt idx="11107">
                  <c:v>25.924479166666668</c:v>
                </c:pt>
                <c:pt idx="11108">
                  <c:v>25.927083333333332</c:v>
                </c:pt>
                <c:pt idx="11109">
                  <c:v>25.9296875</c:v>
                </c:pt>
                <c:pt idx="11110">
                  <c:v>25.932291666666668</c:v>
                </c:pt>
                <c:pt idx="11111">
                  <c:v>25.934895833333332</c:v>
                </c:pt>
                <c:pt idx="11112">
                  <c:v>25.9375</c:v>
                </c:pt>
                <c:pt idx="11113">
                  <c:v>25.940104166666668</c:v>
                </c:pt>
                <c:pt idx="11114">
                  <c:v>25.942708333333332</c:v>
                </c:pt>
                <c:pt idx="11115">
                  <c:v>25.9453125</c:v>
                </c:pt>
                <c:pt idx="11116">
                  <c:v>25.947916666666668</c:v>
                </c:pt>
                <c:pt idx="11117">
                  <c:v>25.950520833333332</c:v>
                </c:pt>
                <c:pt idx="11118">
                  <c:v>25.953125</c:v>
                </c:pt>
                <c:pt idx="11119">
                  <c:v>25.955729166666668</c:v>
                </c:pt>
                <c:pt idx="11120">
                  <c:v>25.958333333333332</c:v>
                </c:pt>
                <c:pt idx="11121">
                  <c:v>25.9609375</c:v>
                </c:pt>
                <c:pt idx="11122">
                  <c:v>25.963541666666668</c:v>
                </c:pt>
                <c:pt idx="11123">
                  <c:v>25.966145833333332</c:v>
                </c:pt>
                <c:pt idx="11124">
                  <c:v>25.96875</c:v>
                </c:pt>
                <c:pt idx="11125">
                  <c:v>25.971354166666668</c:v>
                </c:pt>
                <c:pt idx="11126">
                  <c:v>25.973958333333332</c:v>
                </c:pt>
                <c:pt idx="11127">
                  <c:v>25.9765625</c:v>
                </c:pt>
                <c:pt idx="11128">
                  <c:v>25.979166666666668</c:v>
                </c:pt>
                <c:pt idx="11129">
                  <c:v>25.981770833333332</c:v>
                </c:pt>
                <c:pt idx="11130">
                  <c:v>25.984375</c:v>
                </c:pt>
                <c:pt idx="11131">
                  <c:v>25.986979166666668</c:v>
                </c:pt>
                <c:pt idx="11132">
                  <c:v>25.989583333333332</c:v>
                </c:pt>
                <c:pt idx="11133">
                  <c:v>25.9921875</c:v>
                </c:pt>
                <c:pt idx="11134">
                  <c:v>25.994791666666668</c:v>
                </c:pt>
                <c:pt idx="11135">
                  <c:v>25.997395833333332</c:v>
                </c:pt>
                <c:pt idx="11136">
                  <c:v>26</c:v>
                </c:pt>
                <c:pt idx="11137">
                  <c:v>26.002604166666668</c:v>
                </c:pt>
                <c:pt idx="11138">
                  <c:v>26.005208333333332</c:v>
                </c:pt>
                <c:pt idx="11139">
                  <c:v>26.0078125</c:v>
                </c:pt>
                <c:pt idx="11140">
                  <c:v>26.010416666666668</c:v>
                </c:pt>
                <c:pt idx="11141">
                  <c:v>26.013020833333332</c:v>
                </c:pt>
                <c:pt idx="11142">
                  <c:v>26.015625</c:v>
                </c:pt>
                <c:pt idx="11143">
                  <c:v>26.018229166666668</c:v>
                </c:pt>
                <c:pt idx="11144">
                  <c:v>26.020833333333332</c:v>
                </c:pt>
                <c:pt idx="11145">
                  <c:v>26.0234375</c:v>
                </c:pt>
                <c:pt idx="11146">
                  <c:v>26.026041666666668</c:v>
                </c:pt>
                <c:pt idx="11147">
                  <c:v>26.028645833333332</c:v>
                </c:pt>
                <c:pt idx="11148">
                  <c:v>26.03125</c:v>
                </c:pt>
                <c:pt idx="11149">
                  <c:v>26.033854166666668</c:v>
                </c:pt>
                <c:pt idx="11150">
                  <c:v>26.036458333333332</c:v>
                </c:pt>
                <c:pt idx="11151">
                  <c:v>26.0390625</c:v>
                </c:pt>
                <c:pt idx="11152">
                  <c:v>26.041666666666668</c:v>
                </c:pt>
                <c:pt idx="11153">
                  <c:v>26.044270833333332</c:v>
                </c:pt>
                <c:pt idx="11154">
                  <c:v>26.046875</c:v>
                </c:pt>
                <c:pt idx="11155">
                  <c:v>26.049479166666668</c:v>
                </c:pt>
                <c:pt idx="11156">
                  <c:v>26.052083333333332</c:v>
                </c:pt>
                <c:pt idx="11157">
                  <c:v>26.0546875</c:v>
                </c:pt>
                <c:pt idx="11158">
                  <c:v>26.057291666666668</c:v>
                </c:pt>
                <c:pt idx="11159">
                  <c:v>26.059895833333332</c:v>
                </c:pt>
                <c:pt idx="11160">
                  <c:v>26.0625</c:v>
                </c:pt>
                <c:pt idx="11161">
                  <c:v>26.065104166666668</c:v>
                </c:pt>
                <c:pt idx="11162">
                  <c:v>26.067708333333332</c:v>
                </c:pt>
                <c:pt idx="11163">
                  <c:v>26.0703125</c:v>
                </c:pt>
                <c:pt idx="11164">
                  <c:v>26.072916666666668</c:v>
                </c:pt>
                <c:pt idx="11165">
                  <c:v>26.075520833333332</c:v>
                </c:pt>
                <c:pt idx="11166">
                  <c:v>26.078125</c:v>
                </c:pt>
                <c:pt idx="11167">
                  <c:v>26.080729166666668</c:v>
                </c:pt>
                <c:pt idx="11168">
                  <c:v>26.083333333333332</c:v>
                </c:pt>
                <c:pt idx="11169">
                  <c:v>26.0859375</c:v>
                </c:pt>
                <c:pt idx="11170">
                  <c:v>26.088541666666668</c:v>
                </c:pt>
                <c:pt idx="11171">
                  <c:v>26.091145833333332</c:v>
                </c:pt>
                <c:pt idx="11172">
                  <c:v>26.09375</c:v>
                </c:pt>
                <c:pt idx="11173">
                  <c:v>26.096354166666668</c:v>
                </c:pt>
                <c:pt idx="11174">
                  <c:v>26.098958333333332</c:v>
                </c:pt>
                <c:pt idx="11175">
                  <c:v>26.1015625</c:v>
                </c:pt>
                <c:pt idx="11176">
                  <c:v>26.104166666666668</c:v>
                </c:pt>
                <c:pt idx="11177">
                  <c:v>26.106770833333332</c:v>
                </c:pt>
                <c:pt idx="11178">
                  <c:v>26.109375</c:v>
                </c:pt>
                <c:pt idx="11179">
                  <c:v>26.111979166666668</c:v>
                </c:pt>
                <c:pt idx="11180">
                  <c:v>26.114583333333332</c:v>
                </c:pt>
                <c:pt idx="11181">
                  <c:v>26.1171875</c:v>
                </c:pt>
                <c:pt idx="11182">
                  <c:v>26.119791666666668</c:v>
                </c:pt>
                <c:pt idx="11183">
                  <c:v>26.122395833333332</c:v>
                </c:pt>
                <c:pt idx="11184">
                  <c:v>26.125</c:v>
                </c:pt>
                <c:pt idx="11185">
                  <c:v>26.127604166666668</c:v>
                </c:pt>
                <c:pt idx="11186">
                  <c:v>26.130208333333332</c:v>
                </c:pt>
                <c:pt idx="11187">
                  <c:v>26.1328125</c:v>
                </c:pt>
                <c:pt idx="11188">
                  <c:v>26.135416666666668</c:v>
                </c:pt>
                <c:pt idx="11189">
                  <c:v>26.138020833333332</c:v>
                </c:pt>
                <c:pt idx="11190">
                  <c:v>26.140625</c:v>
                </c:pt>
                <c:pt idx="11191">
                  <c:v>26.143229166666668</c:v>
                </c:pt>
                <c:pt idx="11192">
                  <c:v>26.145833333333332</c:v>
                </c:pt>
                <c:pt idx="11193">
                  <c:v>26.1484375</c:v>
                </c:pt>
                <c:pt idx="11194">
                  <c:v>26.151041666666668</c:v>
                </c:pt>
                <c:pt idx="11195">
                  <c:v>26.153645833333332</c:v>
                </c:pt>
                <c:pt idx="11196">
                  <c:v>26.15625</c:v>
                </c:pt>
                <c:pt idx="11197">
                  <c:v>26.158854166666668</c:v>
                </c:pt>
                <c:pt idx="11198">
                  <c:v>26.161458333333332</c:v>
                </c:pt>
                <c:pt idx="11199">
                  <c:v>26.1640625</c:v>
                </c:pt>
                <c:pt idx="11200">
                  <c:v>26.166666666666668</c:v>
                </c:pt>
                <c:pt idx="11201">
                  <c:v>26.169270833333332</c:v>
                </c:pt>
                <c:pt idx="11202">
                  <c:v>26.171875</c:v>
                </c:pt>
                <c:pt idx="11203">
                  <c:v>26.174479166666668</c:v>
                </c:pt>
                <c:pt idx="11204">
                  <c:v>26.177083333333332</c:v>
                </c:pt>
                <c:pt idx="11205">
                  <c:v>26.1796875</c:v>
                </c:pt>
                <c:pt idx="11206">
                  <c:v>26.182291666666668</c:v>
                </c:pt>
                <c:pt idx="11207">
                  <c:v>26.184895833333332</c:v>
                </c:pt>
                <c:pt idx="11208">
                  <c:v>26.1875</c:v>
                </c:pt>
                <c:pt idx="11209">
                  <c:v>26.190104166666668</c:v>
                </c:pt>
                <c:pt idx="11210">
                  <c:v>26.192708333333332</c:v>
                </c:pt>
                <c:pt idx="11211">
                  <c:v>26.1953125</c:v>
                </c:pt>
                <c:pt idx="11212">
                  <c:v>26.197916666666668</c:v>
                </c:pt>
                <c:pt idx="11213">
                  <c:v>26.200520833333332</c:v>
                </c:pt>
                <c:pt idx="11214">
                  <c:v>26.203125</c:v>
                </c:pt>
                <c:pt idx="11215">
                  <c:v>26.205729166666668</c:v>
                </c:pt>
                <c:pt idx="11216">
                  <c:v>26.208333333333332</c:v>
                </c:pt>
                <c:pt idx="11217">
                  <c:v>26.2109375</c:v>
                </c:pt>
                <c:pt idx="11218">
                  <c:v>26.213541666666668</c:v>
                </c:pt>
                <c:pt idx="11219">
                  <c:v>26.216145833333332</c:v>
                </c:pt>
                <c:pt idx="11220">
                  <c:v>26.21875</c:v>
                </c:pt>
                <c:pt idx="11221">
                  <c:v>26.221354166666668</c:v>
                </c:pt>
                <c:pt idx="11222">
                  <c:v>26.223958333333332</c:v>
                </c:pt>
                <c:pt idx="11223">
                  <c:v>26.2265625</c:v>
                </c:pt>
                <c:pt idx="11224">
                  <c:v>26.229166666666668</c:v>
                </c:pt>
                <c:pt idx="11225">
                  <c:v>26.231770833333332</c:v>
                </c:pt>
                <c:pt idx="11226">
                  <c:v>26.234375</c:v>
                </c:pt>
                <c:pt idx="11227">
                  <c:v>26.236979166666668</c:v>
                </c:pt>
                <c:pt idx="11228">
                  <c:v>26.239583333333332</c:v>
                </c:pt>
                <c:pt idx="11229">
                  <c:v>26.2421875</c:v>
                </c:pt>
                <c:pt idx="11230">
                  <c:v>26.244791666666668</c:v>
                </c:pt>
                <c:pt idx="11231">
                  <c:v>26.247395833333332</c:v>
                </c:pt>
                <c:pt idx="11232">
                  <c:v>26.25</c:v>
                </c:pt>
                <c:pt idx="11233">
                  <c:v>26.252604166666668</c:v>
                </c:pt>
                <c:pt idx="11234">
                  <c:v>26.255208333333332</c:v>
                </c:pt>
                <c:pt idx="11235">
                  <c:v>26.2578125</c:v>
                </c:pt>
                <c:pt idx="11236">
                  <c:v>26.260416666666668</c:v>
                </c:pt>
                <c:pt idx="11237">
                  <c:v>26.263020833333332</c:v>
                </c:pt>
                <c:pt idx="11238">
                  <c:v>26.265625</c:v>
                </c:pt>
                <c:pt idx="11239">
                  <c:v>26.268229166666668</c:v>
                </c:pt>
                <c:pt idx="11240">
                  <c:v>26.270833333333332</c:v>
                </c:pt>
                <c:pt idx="11241">
                  <c:v>26.2734375</c:v>
                </c:pt>
                <c:pt idx="11242">
                  <c:v>26.276041666666668</c:v>
                </c:pt>
                <c:pt idx="11243">
                  <c:v>26.278645833333332</c:v>
                </c:pt>
                <c:pt idx="11244">
                  <c:v>26.28125</c:v>
                </c:pt>
                <c:pt idx="11245">
                  <c:v>26.283854166666668</c:v>
                </c:pt>
                <c:pt idx="11246">
                  <c:v>26.286458333333332</c:v>
                </c:pt>
                <c:pt idx="11247">
                  <c:v>26.2890625</c:v>
                </c:pt>
                <c:pt idx="11248">
                  <c:v>26.291666666666668</c:v>
                </c:pt>
                <c:pt idx="11249">
                  <c:v>26.294270833333332</c:v>
                </c:pt>
                <c:pt idx="11250">
                  <c:v>26.296875</c:v>
                </c:pt>
                <c:pt idx="11251">
                  <c:v>26.299479166666668</c:v>
                </c:pt>
                <c:pt idx="11252">
                  <c:v>26.302083333333332</c:v>
                </c:pt>
                <c:pt idx="11253">
                  <c:v>26.3046875</c:v>
                </c:pt>
                <c:pt idx="11254">
                  <c:v>26.307291666666668</c:v>
                </c:pt>
                <c:pt idx="11255">
                  <c:v>26.309895833333332</c:v>
                </c:pt>
                <c:pt idx="11256">
                  <c:v>26.3125</c:v>
                </c:pt>
                <c:pt idx="11257">
                  <c:v>26.315104166666668</c:v>
                </c:pt>
                <c:pt idx="11258">
                  <c:v>26.317708333333332</c:v>
                </c:pt>
                <c:pt idx="11259">
                  <c:v>26.3203125</c:v>
                </c:pt>
                <c:pt idx="11260">
                  <c:v>26.322916666666668</c:v>
                </c:pt>
                <c:pt idx="11261">
                  <c:v>26.325520833333332</c:v>
                </c:pt>
                <c:pt idx="11262">
                  <c:v>26.328125</c:v>
                </c:pt>
                <c:pt idx="11263">
                  <c:v>26.330729166666668</c:v>
                </c:pt>
                <c:pt idx="11264">
                  <c:v>26.333333333333332</c:v>
                </c:pt>
                <c:pt idx="11265">
                  <c:v>26.3359375</c:v>
                </c:pt>
                <c:pt idx="11266">
                  <c:v>26.338541666666668</c:v>
                </c:pt>
                <c:pt idx="11267">
                  <c:v>26.341145833333332</c:v>
                </c:pt>
                <c:pt idx="11268">
                  <c:v>26.34375</c:v>
                </c:pt>
                <c:pt idx="11269">
                  <c:v>26.346354166666668</c:v>
                </c:pt>
                <c:pt idx="11270">
                  <c:v>26.348958333333332</c:v>
                </c:pt>
                <c:pt idx="11271">
                  <c:v>26.3515625</c:v>
                </c:pt>
                <c:pt idx="11272">
                  <c:v>26.354166666666668</c:v>
                </c:pt>
                <c:pt idx="11273">
                  <c:v>26.356770833333332</c:v>
                </c:pt>
                <c:pt idx="11274">
                  <c:v>26.359375</c:v>
                </c:pt>
                <c:pt idx="11275">
                  <c:v>26.361979166666668</c:v>
                </c:pt>
                <c:pt idx="11276">
                  <c:v>26.364583333333332</c:v>
                </c:pt>
                <c:pt idx="11277">
                  <c:v>26.3671875</c:v>
                </c:pt>
                <c:pt idx="11278">
                  <c:v>26.369791666666668</c:v>
                </c:pt>
                <c:pt idx="11279">
                  <c:v>26.372395833333332</c:v>
                </c:pt>
                <c:pt idx="11280">
                  <c:v>26.375</c:v>
                </c:pt>
                <c:pt idx="11281">
                  <c:v>26.377604166666668</c:v>
                </c:pt>
                <c:pt idx="11282">
                  <c:v>26.380208333333332</c:v>
                </c:pt>
                <c:pt idx="11283">
                  <c:v>26.3828125</c:v>
                </c:pt>
                <c:pt idx="11284">
                  <c:v>26.385416666666668</c:v>
                </c:pt>
                <c:pt idx="11285">
                  <c:v>26.388020833333332</c:v>
                </c:pt>
                <c:pt idx="11286">
                  <c:v>26.390625</c:v>
                </c:pt>
                <c:pt idx="11287">
                  <c:v>26.393229166666668</c:v>
                </c:pt>
                <c:pt idx="11288">
                  <c:v>26.395833333333332</c:v>
                </c:pt>
                <c:pt idx="11289">
                  <c:v>26.3984375</c:v>
                </c:pt>
                <c:pt idx="11290">
                  <c:v>26.401041666666668</c:v>
                </c:pt>
                <c:pt idx="11291">
                  <c:v>26.403645833333332</c:v>
                </c:pt>
                <c:pt idx="11292">
                  <c:v>26.40625</c:v>
                </c:pt>
                <c:pt idx="11293">
                  <c:v>26.408854166666668</c:v>
                </c:pt>
                <c:pt idx="11294">
                  <c:v>26.411458333333332</c:v>
                </c:pt>
                <c:pt idx="11295">
                  <c:v>26.4140625</c:v>
                </c:pt>
                <c:pt idx="11296">
                  <c:v>26.416666666666668</c:v>
                </c:pt>
                <c:pt idx="11297">
                  <c:v>26.419270833333332</c:v>
                </c:pt>
                <c:pt idx="11298">
                  <c:v>26.421875</c:v>
                </c:pt>
                <c:pt idx="11299">
                  <c:v>26.424479166666668</c:v>
                </c:pt>
                <c:pt idx="11300">
                  <c:v>26.427083333333332</c:v>
                </c:pt>
                <c:pt idx="11301">
                  <c:v>26.4296875</c:v>
                </c:pt>
                <c:pt idx="11302">
                  <c:v>26.432291666666668</c:v>
                </c:pt>
                <c:pt idx="11303">
                  <c:v>26.434895833333332</c:v>
                </c:pt>
                <c:pt idx="11304">
                  <c:v>26.4375</c:v>
                </c:pt>
                <c:pt idx="11305">
                  <c:v>26.440104166666668</c:v>
                </c:pt>
                <c:pt idx="11306">
                  <c:v>26.442708333333332</c:v>
                </c:pt>
                <c:pt idx="11307">
                  <c:v>26.4453125</c:v>
                </c:pt>
                <c:pt idx="11308">
                  <c:v>26.447916666666668</c:v>
                </c:pt>
                <c:pt idx="11309">
                  <c:v>26.450520833333332</c:v>
                </c:pt>
                <c:pt idx="11310">
                  <c:v>26.453125</c:v>
                </c:pt>
                <c:pt idx="11311">
                  <c:v>26.455729166666668</c:v>
                </c:pt>
                <c:pt idx="11312">
                  <c:v>26.458333333333332</c:v>
                </c:pt>
                <c:pt idx="11313">
                  <c:v>26.4609375</c:v>
                </c:pt>
                <c:pt idx="11314">
                  <c:v>26.463541666666668</c:v>
                </c:pt>
                <c:pt idx="11315">
                  <c:v>26.466145833333332</c:v>
                </c:pt>
                <c:pt idx="11316">
                  <c:v>26.46875</c:v>
                </c:pt>
                <c:pt idx="11317">
                  <c:v>26.471354166666668</c:v>
                </c:pt>
                <c:pt idx="11318">
                  <c:v>26.473958333333332</c:v>
                </c:pt>
                <c:pt idx="11319">
                  <c:v>26.4765625</c:v>
                </c:pt>
                <c:pt idx="11320">
                  <c:v>26.479166666666668</c:v>
                </c:pt>
                <c:pt idx="11321">
                  <c:v>26.481770833333332</c:v>
                </c:pt>
                <c:pt idx="11322">
                  <c:v>26.484375</c:v>
                </c:pt>
                <c:pt idx="11323">
                  <c:v>26.486979166666668</c:v>
                </c:pt>
                <c:pt idx="11324">
                  <c:v>26.489583333333332</c:v>
                </c:pt>
                <c:pt idx="11325">
                  <c:v>26.4921875</c:v>
                </c:pt>
                <c:pt idx="11326">
                  <c:v>26.494791666666668</c:v>
                </c:pt>
                <c:pt idx="11327">
                  <c:v>26.497395833333332</c:v>
                </c:pt>
                <c:pt idx="11328">
                  <c:v>26.5</c:v>
                </c:pt>
                <c:pt idx="11329">
                  <c:v>26.502604166666668</c:v>
                </c:pt>
                <c:pt idx="11330">
                  <c:v>26.505208333333332</c:v>
                </c:pt>
                <c:pt idx="11331">
                  <c:v>26.5078125</c:v>
                </c:pt>
                <c:pt idx="11332">
                  <c:v>26.510416666666668</c:v>
                </c:pt>
                <c:pt idx="11333">
                  <c:v>26.513020833333332</c:v>
                </c:pt>
                <c:pt idx="11334">
                  <c:v>26.515625</c:v>
                </c:pt>
                <c:pt idx="11335">
                  <c:v>26.518229166666668</c:v>
                </c:pt>
                <c:pt idx="11336">
                  <c:v>26.520833333333332</c:v>
                </c:pt>
                <c:pt idx="11337">
                  <c:v>26.5234375</c:v>
                </c:pt>
                <c:pt idx="11338">
                  <c:v>26.526041666666668</c:v>
                </c:pt>
                <c:pt idx="11339">
                  <c:v>26.528645833333332</c:v>
                </c:pt>
                <c:pt idx="11340">
                  <c:v>26.53125</c:v>
                </c:pt>
                <c:pt idx="11341">
                  <c:v>26.533854166666668</c:v>
                </c:pt>
                <c:pt idx="11342">
                  <c:v>26.536458333333332</c:v>
                </c:pt>
                <c:pt idx="11343">
                  <c:v>26.5390625</c:v>
                </c:pt>
                <c:pt idx="11344">
                  <c:v>26.541666666666668</c:v>
                </c:pt>
                <c:pt idx="11345">
                  <c:v>26.544270833333332</c:v>
                </c:pt>
                <c:pt idx="11346">
                  <c:v>26.546875</c:v>
                </c:pt>
                <c:pt idx="11347">
                  <c:v>26.549479166666668</c:v>
                </c:pt>
                <c:pt idx="11348">
                  <c:v>26.552083333333332</c:v>
                </c:pt>
                <c:pt idx="11349">
                  <c:v>26.5546875</c:v>
                </c:pt>
                <c:pt idx="11350">
                  <c:v>26.557291666666668</c:v>
                </c:pt>
                <c:pt idx="11351">
                  <c:v>26.559895833333332</c:v>
                </c:pt>
                <c:pt idx="11352">
                  <c:v>26.5625</c:v>
                </c:pt>
                <c:pt idx="11353">
                  <c:v>26.565104166666668</c:v>
                </c:pt>
                <c:pt idx="11354">
                  <c:v>26.567708333333332</c:v>
                </c:pt>
                <c:pt idx="11355">
                  <c:v>26.5703125</c:v>
                </c:pt>
                <c:pt idx="11356">
                  <c:v>26.572916666666668</c:v>
                </c:pt>
                <c:pt idx="11357">
                  <c:v>26.575520833333332</c:v>
                </c:pt>
                <c:pt idx="11358">
                  <c:v>26.578125</c:v>
                </c:pt>
                <c:pt idx="11359">
                  <c:v>26.580729166666668</c:v>
                </c:pt>
                <c:pt idx="11360">
                  <c:v>26.583333333333332</c:v>
                </c:pt>
                <c:pt idx="11361">
                  <c:v>26.5859375</c:v>
                </c:pt>
                <c:pt idx="11362">
                  <c:v>26.588541666666668</c:v>
                </c:pt>
                <c:pt idx="11363">
                  <c:v>26.591145833333332</c:v>
                </c:pt>
                <c:pt idx="11364">
                  <c:v>26.59375</c:v>
                </c:pt>
                <c:pt idx="11365">
                  <c:v>26.596354166666668</c:v>
                </c:pt>
                <c:pt idx="11366">
                  <c:v>26.598958333333332</c:v>
                </c:pt>
                <c:pt idx="11367">
                  <c:v>26.6015625</c:v>
                </c:pt>
                <c:pt idx="11368">
                  <c:v>26.604166666666668</c:v>
                </c:pt>
                <c:pt idx="11369">
                  <c:v>26.606770833333332</c:v>
                </c:pt>
                <c:pt idx="11370">
                  <c:v>26.609375</c:v>
                </c:pt>
                <c:pt idx="11371">
                  <c:v>26.611979166666668</c:v>
                </c:pt>
                <c:pt idx="11372">
                  <c:v>26.614583333333332</c:v>
                </c:pt>
                <c:pt idx="11373">
                  <c:v>26.6171875</c:v>
                </c:pt>
                <c:pt idx="11374">
                  <c:v>26.619791666666668</c:v>
                </c:pt>
                <c:pt idx="11375">
                  <c:v>26.622395833333332</c:v>
                </c:pt>
                <c:pt idx="11376">
                  <c:v>26.625</c:v>
                </c:pt>
                <c:pt idx="11377">
                  <c:v>26.627604166666668</c:v>
                </c:pt>
                <c:pt idx="11378">
                  <c:v>26.630208333333332</c:v>
                </c:pt>
                <c:pt idx="11379">
                  <c:v>26.6328125</c:v>
                </c:pt>
                <c:pt idx="11380">
                  <c:v>26.635416666666668</c:v>
                </c:pt>
                <c:pt idx="11381">
                  <c:v>26.638020833333332</c:v>
                </c:pt>
                <c:pt idx="11382">
                  <c:v>26.640625</c:v>
                </c:pt>
                <c:pt idx="11383">
                  <c:v>26.643229166666668</c:v>
                </c:pt>
                <c:pt idx="11384">
                  <c:v>26.645833333333332</c:v>
                </c:pt>
                <c:pt idx="11385">
                  <c:v>26.6484375</c:v>
                </c:pt>
                <c:pt idx="11386">
                  <c:v>26.651041666666668</c:v>
                </c:pt>
                <c:pt idx="11387">
                  <c:v>26.653645833333332</c:v>
                </c:pt>
                <c:pt idx="11388">
                  <c:v>26.65625</c:v>
                </c:pt>
                <c:pt idx="11389">
                  <c:v>26.658854166666668</c:v>
                </c:pt>
                <c:pt idx="11390">
                  <c:v>26.661458333333332</c:v>
                </c:pt>
                <c:pt idx="11391">
                  <c:v>26.6640625</c:v>
                </c:pt>
                <c:pt idx="11392">
                  <c:v>26.666666666666668</c:v>
                </c:pt>
                <c:pt idx="11393">
                  <c:v>26.669270833333332</c:v>
                </c:pt>
                <c:pt idx="11394">
                  <c:v>26.671875</c:v>
                </c:pt>
                <c:pt idx="11395">
                  <c:v>26.674479166666668</c:v>
                </c:pt>
                <c:pt idx="11396">
                  <c:v>26.677083333333332</c:v>
                </c:pt>
                <c:pt idx="11397">
                  <c:v>26.6796875</c:v>
                </c:pt>
                <c:pt idx="11398">
                  <c:v>26.682291666666668</c:v>
                </c:pt>
                <c:pt idx="11399">
                  <c:v>26.684895833333332</c:v>
                </c:pt>
                <c:pt idx="11400">
                  <c:v>26.6875</c:v>
                </c:pt>
                <c:pt idx="11401">
                  <c:v>26.690104166666668</c:v>
                </c:pt>
                <c:pt idx="11402">
                  <c:v>26.692708333333332</c:v>
                </c:pt>
                <c:pt idx="11403">
                  <c:v>26.6953125</c:v>
                </c:pt>
                <c:pt idx="11404">
                  <c:v>26.697916666666668</c:v>
                </c:pt>
                <c:pt idx="11405">
                  <c:v>26.700520833333332</c:v>
                </c:pt>
                <c:pt idx="11406">
                  <c:v>26.703125</c:v>
                </c:pt>
                <c:pt idx="11407">
                  <c:v>26.705729166666668</c:v>
                </c:pt>
                <c:pt idx="11408">
                  <c:v>26.708333333333332</c:v>
                </c:pt>
                <c:pt idx="11409">
                  <c:v>26.7109375</c:v>
                </c:pt>
                <c:pt idx="11410">
                  <c:v>26.713541666666668</c:v>
                </c:pt>
                <c:pt idx="11411">
                  <c:v>26.716145833333332</c:v>
                </c:pt>
                <c:pt idx="11412">
                  <c:v>26.71875</c:v>
                </c:pt>
                <c:pt idx="11413">
                  <c:v>26.721354166666668</c:v>
                </c:pt>
                <c:pt idx="11414">
                  <c:v>26.723958333333332</c:v>
                </c:pt>
                <c:pt idx="11415">
                  <c:v>26.7265625</c:v>
                </c:pt>
                <c:pt idx="11416">
                  <c:v>26.729166666666668</c:v>
                </c:pt>
                <c:pt idx="11417">
                  <c:v>26.731770833333332</c:v>
                </c:pt>
                <c:pt idx="11418">
                  <c:v>26.734375</c:v>
                </c:pt>
                <c:pt idx="11419">
                  <c:v>26.736979166666668</c:v>
                </c:pt>
                <c:pt idx="11420">
                  <c:v>26.739583333333332</c:v>
                </c:pt>
                <c:pt idx="11421">
                  <c:v>26.7421875</c:v>
                </c:pt>
                <c:pt idx="11422">
                  <c:v>26.744791666666668</c:v>
                </c:pt>
                <c:pt idx="11423">
                  <c:v>26.747395833333332</c:v>
                </c:pt>
                <c:pt idx="11424">
                  <c:v>26.75</c:v>
                </c:pt>
                <c:pt idx="11425">
                  <c:v>26.752604166666668</c:v>
                </c:pt>
                <c:pt idx="11426">
                  <c:v>26.755208333333332</c:v>
                </c:pt>
                <c:pt idx="11427">
                  <c:v>26.7578125</c:v>
                </c:pt>
                <c:pt idx="11428">
                  <c:v>26.760416666666668</c:v>
                </c:pt>
                <c:pt idx="11429">
                  <c:v>26.763020833333332</c:v>
                </c:pt>
                <c:pt idx="11430">
                  <c:v>26.765625</c:v>
                </c:pt>
                <c:pt idx="11431">
                  <c:v>26.768229166666668</c:v>
                </c:pt>
                <c:pt idx="11432">
                  <c:v>26.770833333333332</c:v>
                </c:pt>
                <c:pt idx="11433">
                  <c:v>26.7734375</c:v>
                </c:pt>
                <c:pt idx="11434">
                  <c:v>26.776041666666668</c:v>
                </c:pt>
                <c:pt idx="11435">
                  <c:v>26.778645833333332</c:v>
                </c:pt>
                <c:pt idx="11436">
                  <c:v>26.78125</c:v>
                </c:pt>
                <c:pt idx="11437">
                  <c:v>26.783854166666668</c:v>
                </c:pt>
                <c:pt idx="11438">
                  <c:v>26.786458333333332</c:v>
                </c:pt>
                <c:pt idx="11439">
                  <c:v>26.7890625</c:v>
                </c:pt>
                <c:pt idx="11440">
                  <c:v>26.791666666666668</c:v>
                </c:pt>
                <c:pt idx="11441">
                  <c:v>26.794270833333332</c:v>
                </c:pt>
                <c:pt idx="11442">
                  <c:v>26.796875</c:v>
                </c:pt>
                <c:pt idx="11443">
                  <c:v>26.799479166666668</c:v>
                </c:pt>
                <c:pt idx="11444">
                  <c:v>26.802083333333332</c:v>
                </c:pt>
                <c:pt idx="11445">
                  <c:v>26.8046875</c:v>
                </c:pt>
                <c:pt idx="11446">
                  <c:v>26.807291666666668</c:v>
                </c:pt>
                <c:pt idx="11447">
                  <c:v>26.809895833333332</c:v>
                </c:pt>
                <c:pt idx="11448">
                  <c:v>26.8125</c:v>
                </c:pt>
                <c:pt idx="11449">
                  <c:v>26.815104166666668</c:v>
                </c:pt>
                <c:pt idx="11450">
                  <c:v>26.817708333333332</c:v>
                </c:pt>
                <c:pt idx="11451">
                  <c:v>26.8203125</c:v>
                </c:pt>
                <c:pt idx="11452">
                  <c:v>26.822916666666668</c:v>
                </c:pt>
                <c:pt idx="11453">
                  <c:v>26.825520833333332</c:v>
                </c:pt>
                <c:pt idx="11454">
                  <c:v>26.828125</c:v>
                </c:pt>
                <c:pt idx="11455">
                  <c:v>26.830729166666668</c:v>
                </c:pt>
                <c:pt idx="11456">
                  <c:v>26.833333333333332</c:v>
                </c:pt>
                <c:pt idx="11457">
                  <c:v>26.8359375</c:v>
                </c:pt>
                <c:pt idx="11458">
                  <c:v>26.838541666666668</c:v>
                </c:pt>
                <c:pt idx="11459">
                  <c:v>26.841145833333332</c:v>
                </c:pt>
                <c:pt idx="11460">
                  <c:v>26.84375</c:v>
                </c:pt>
                <c:pt idx="11461">
                  <c:v>26.846354166666668</c:v>
                </c:pt>
                <c:pt idx="11462">
                  <c:v>26.848958333333332</c:v>
                </c:pt>
                <c:pt idx="11463">
                  <c:v>26.8515625</c:v>
                </c:pt>
                <c:pt idx="11464">
                  <c:v>26.854166666666668</c:v>
                </c:pt>
                <c:pt idx="11465">
                  <c:v>26.856770833333332</c:v>
                </c:pt>
                <c:pt idx="11466">
                  <c:v>26.859375</c:v>
                </c:pt>
                <c:pt idx="11467">
                  <c:v>26.861979166666668</c:v>
                </c:pt>
                <c:pt idx="11468">
                  <c:v>26.864583333333332</c:v>
                </c:pt>
                <c:pt idx="11469">
                  <c:v>26.8671875</c:v>
                </c:pt>
                <c:pt idx="11470">
                  <c:v>26.869791666666668</c:v>
                </c:pt>
                <c:pt idx="11471">
                  <c:v>26.872395833333332</c:v>
                </c:pt>
                <c:pt idx="11472">
                  <c:v>26.875</c:v>
                </c:pt>
                <c:pt idx="11473">
                  <c:v>26.877604166666668</c:v>
                </c:pt>
                <c:pt idx="11474">
                  <c:v>26.880208333333332</c:v>
                </c:pt>
                <c:pt idx="11475">
                  <c:v>26.8828125</c:v>
                </c:pt>
                <c:pt idx="11476">
                  <c:v>26.885416666666668</c:v>
                </c:pt>
                <c:pt idx="11477">
                  <c:v>26.888020833333332</c:v>
                </c:pt>
                <c:pt idx="11478">
                  <c:v>26.890625</c:v>
                </c:pt>
                <c:pt idx="11479">
                  <c:v>26.893229166666668</c:v>
                </c:pt>
                <c:pt idx="11480">
                  <c:v>26.895833333333332</c:v>
                </c:pt>
                <c:pt idx="11481">
                  <c:v>26.8984375</c:v>
                </c:pt>
                <c:pt idx="11482">
                  <c:v>26.901041666666668</c:v>
                </c:pt>
                <c:pt idx="11483">
                  <c:v>26.903645833333332</c:v>
                </c:pt>
                <c:pt idx="11484">
                  <c:v>26.90625</c:v>
                </c:pt>
                <c:pt idx="11485">
                  <c:v>26.908854166666668</c:v>
                </c:pt>
                <c:pt idx="11486">
                  <c:v>26.911458333333332</c:v>
                </c:pt>
                <c:pt idx="11487">
                  <c:v>26.9140625</c:v>
                </c:pt>
                <c:pt idx="11488">
                  <c:v>26.916666666666668</c:v>
                </c:pt>
                <c:pt idx="11489">
                  <c:v>26.919270833333332</c:v>
                </c:pt>
                <c:pt idx="11490">
                  <c:v>26.921875</c:v>
                </c:pt>
                <c:pt idx="11491">
                  <c:v>26.924479166666668</c:v>
                </c:pt>
                <c:pt idx="11492">
                  <c:v>26.927083333333332</c:v>
                </c:pt>
                <c:pt idx="11493">
                  <c:v>26.9296875</c:v>
                </c:pt>
                <c:pt idx="11494">
                  <c:v>26.932291666666668</c:v>
                </c:pt>
                <c:pt idx="11495">
                  <c:v>26.934895833333332</c:v>
                </c:pt>
                <c:pt idx="11496">
                  <c:v>26.9375</c:v>
                </c:pt>
                <c:pt idx="11497">
                  <c:v>26.940104166666668</c:v>
                </c:pt>
                <c:pt idx="11498">
                  <c:v>26.942708333333332</c:v>
                </c:pt>
                <c:pt idx="11499">
                  <c:v>26.9453125</c:v>
                </c:pt>
                <c:pt idx="11500">
                  <c:v>26.947916666666668</c:v>
                </c:pt>
                <c:pt idx="11501">
                  <c:v>26.950520833333332</c:v>
                </c:pt>
                <c:pt idx="11502">
                  <c:v>26.953125</c:v>
                </c:pt>
                <c:pt idx="11503">
                  <c:v>26.955729166666668</c:v>
                </c:pt>
                <c:pt idx="11504">
                  <c:v>26.958333333333332</c:v>
                </c:pt>
                <c:pt idx="11505">
                  <c:v>26.9609375</c:v>
                </c:pt>
                <c:pt idx="11506">
                  <c:v>26.963541666666668</c:v>
                </c:pt>
                <c:pt idx="11507">
                  <c:v>26.966145833333332</c:v>
                </c:pt>
                <c:pt idx="11508">
                  <c:v>26.96875</c:v>
                </c:pt>
                <c:pt idx="11509">
                  <c:v>26.971354166666668</c:v>
                </c:pt>
                <c:pt idx="11510">
                  <c:v>26.973958333333332</c:v>
                </c:pt>
                <c:pt idx="11511">
                  <c:v>26.9765625</c:v>
                </c:pt>
                <c:pt idx="11512">
                  <c:v>26.979166666666668</c:v>
                </c:pt>
                <c:pt idx="11513">
                  <c:v>26.981770833333332</c:v>
                </c:pt>
                <c:pt idx="11514">
                  <c:v>26.984375</c:v>
                </c:pt>
                <c:pt idx="11515">
                  <c:v>26.986979166666668</c:v>
                </c:pt>
                <c:pt idx="11516">
                  <c:v>26.989583333333332</c:v>
                </c:pt>
                <c:pt idx="11517">
                  <c:v>26.9921875</c:v>
                </c:pt>
                <c:pt idx="11518">
                  <c:v>26.994791666666668</c:v>
                </c:pt>
                <c:pt idx="11519">
                  <c:v>26.997395833333332</c:v>
                </c:pt>
                <c:pt idx="11520">
                  <c:v>27</c:v>
                </c:pt>
                <c:pt idx="11521">
                  <c:v>27.002604166666668</c:v>
                </c:pt>
                <c:pt idx="11522">
                  <c:v>27.005208333333332</c:v>
                </c:pt>
                <c:pt idx="11523">
                  <c:v>27.0078125</c:v>
                </c:pt>
                <c:pt idx="11524">
                  <c:v>27.010416666666668</c:v>
                </c:pt>
                <c:pt idx="11525">
                  <c:v>27.013020833333332</c:v>
                </c:pt>
                <c:pt idx="11526">
                  <c:v>27.015625</c:v>
                </c:pt>
                <c:pt idx="11527">
                  <c:v>27.018229166666668</c:v>
                </c:pt>
                <c:pt idx="11528">
                  <c:v>27.020833333333332</c:v>
                </c:pt>
                <c:pt idx="11529">
                  <c:v>27.0234375</c:v>
                </c:pt>
                <c:pt idx="11530">
                  <c:v>27.026041666666668</c:v>
                </c:pt>
                <c:pt idx="11531">
                  <c:v>27.028645833333332</c:v>
                </c:pt>
                <c:pt idx="11532">
                  <c:v>27.03125</c:v>
                </c:pt>
                <c:pt idx="11533">
                  <c:v>27.033854166666668</c:v>
                </c:pt>
                <c:pt idx="11534">
                  <c:v>27.036458333333332</c:v>
                </c:pt>
                <c:pt idx="11535">
                  <c:v>27.0390625</c:v>
                </c:pt>
                <c:pt idx="11536">
                  <c:v>27.041666666666668</c:v>
                </c:pt>
                <c:pt idx="11537">
                  <c:v>27.044270833333332</c:v>
                </c:pt>
                <c:pt idx="11538">
                  <c:v>27.046875</c:v>
                </c:pt>
                <c:pt idx="11539">
                  <c:v>27.049479166666668</c:v>
                </c:pt>
                <c:pt idx="11540">
                  <c:v>27.052083333333332</c:v>
                </c:pt>
                <c:pt idx="11541">
                  <c:v>27.0546875</c:v>
                </c:pt>
                <c:pt idx="11542">
                  <c:v>27.057291666666668</c:v>
                </c:pt>
                <c:pt idx="11543">
                  <c:v>27.059895833333332</c:v>
                </c:pt>
                <c:pt idx="11544">
                  <c:v>27.0625</c:v>
                </c:pt>
                <c:pt idx="11545">
                  <c:v>27.065104166666668</c:v>
                </c:pt>
                <c:pt idx="11546">
                  <c:v>27.067708333333332</c:v>
                </c:pt>
                <c:pt idx="11547">
                  <c:v>27.0703125</c:v>
                </c:pt>
                <c:pt idx="11548">
                  <c:v>27.072916666666668</c:v>
                </c:pt>
                <c:pt idx="11549">
                  <c:v>27.075520833333332</c:v>
                </c:pt>
                <c:pt idx="11550">
                  <c:v>27.078125</c:v>
                </c:pt>
                <c:pt idx="11551">
                  <c:v>27.080729166666668</c:v>
                </c:pt>
                <c:pt idx="11552">
                  <c:v>27.083333333333332</c:v>
                </c:pt>
                <c:pt idx="11553">
                  <c:v>27.0859375</c:v>
                </c:pt>
                <c:pt idx="11554">
                  <c:v>27.088541666666668</c:v>
                </c:pt>
                <c:pt idx="11555">
                  <c:v>27.091145833333332</c:v>
                </c:pt>
                <c:pt idx="11556">
                  <c:v>27.09375</c:v>
                </c:pt>
                <c:pt idx="11557">
                  <c:v>27.096354166666668</c:v>
                </c:pt>
                <c:pt idx="11558">
                  <c:v>27.098958333333332</c:v>
                </c:pt>
                <c:pt idx="11559">
                  <c:v>27.1015625</c:v>
                </c:pt>
                <c:pt idx="11560">
                  <c:v>27.104166666666668</c:v>
                </c:pt>
                <c:pt idx="11561">
                  <c:v>27.106770833333332</c:v>
                </c:pt>
                <c:pt idx="11562">
                  <c:v>27.109375</c:v>
                </c:pt>
                <c:pt idx="11563">
                  <c:v>27.111979166666668</c:v>
                </c:pt>
                <c:pt idx="11564">
                  <c:v>27.114583333333332</c:v>
                </c:pt>
                <c:pt idx="11565">
                  <c:v>27.1171875</c:v>
                </c:pt>
                <c:pt idx="11566">
                  <c:v>27.119791666666668</c:v>
                </c:pt>
                <c:pt idx="11567">
                  <c:v>27.122395833333332</c:v>
                </c:pt>
                <c:pt idx="11568">
                  <c:v>27.125</c:v>
                </c:pt>
                <c:pt idx="11569">
                  <c:v>27.127604166666668</c:v>
                </c:pt>
                <c:pt idx="11570">
                  <c:v>27.130208333333332</c:v>
                </c:pt>
                <c:pt idx="11571">
                  <c:v>27.1328125</c:v>
                </c:pt>
                <c:pt idx="11572">
                  <c:v>27.135416666666668</c:v>
                </c:pt>
                <c:pt idx="11573">
                  <c:v>27.138020833333332</c:v>
                </c:pt>
                <c:pt idx="11574">
                  <c:v>27.140625</c:v>
                </c:pt>
                <c:pt idx="11575">
                  <c:v>27.143229166666668</c:v>
                </c:pt>
                <c:pt idx="11576">
                  <c:v>27.145833333333332</c:v>
                </c:pt>
                <c:pt idx="11577">
                  <c:v>27.1484375</c:v>
                </c:pt>
                <c:pt idx="11578">
                  <c:v>27.151041666666668</c:v>
                </c:pt>
                <c:pt idx="11579">
                  <c:v>27.153645833333332</c:v>
                </c:pt>
                <c:pt idx="11580">
                  <c:v>27.15625</c:v>
                </c:pt>
                <c:pt idx="11581">
                  <c:v>27.158854166666668</c:v>
                </c:pt>
                <c:pt idx="11582">
                  <c:v>27.161458333333332</c:v>
                </c:pt>
                <c:pt idx="11583">
                  <c:v>27.1640625</c:v>
                </c:pt>
                <c:pt idx="11584">
                  <c:v>27.166666666666668</c:v>
                </c:pt>
                <c:pt idx="11585">
                  <c:v>27.169270833333332</c:v>
                </c:pt>
                <c:pt idx="11586">
                  <c:v>27.171875</c:v>
                </c:pt>
                <c:pt idx="11587">
                  <c:v>27.174479166666668</c:v>
                </c:pt>
                <c:pt idx="11588">
                  <c:v>27.177083333333332</c:v>
                </c:pt>
                <c:pt idx="11589">
                  <c:v>27.1796875</c:v>
                </c:pt>
                <c:pt idx="11590">
                  <c:v>27.182291666666668</c:v>
                </c:pt>
                <c:pt idx="11591">
                  <c:v>27.184895833333332</c:v>
                </c:pt>
                <c:pt idx="11592">
                  <c:v>27.1875</c:v>
                </c:pt>
                <c:pt idx="11593">
                  <c:v>27.190104166666668</c:v>
                </c:pt>
                <c:pt idx="11594">
                  <c:v>27.192708333333332</c:v>
                </c:pt>
                <c:pt idx="11595">
                  <c:v>27.1953125</c:v>
                </c:pt>
                <c:pt idx="11596">
                  <c:v>27.197916666666668</c:v>
                </c:pt>
                <c:pt idx="11597">
                  <c:v>27.200520833333332</c:v>
                </c:pt>
                <c:pt idx="11598">
                  <c:v>27.203125</c:v>
                </c:pt>
                <c:pt idx="11599">
                  <c:v>27.205729166666668</c:v>
                </c:pt>
                <c:pt idx="11600">
                  <c:v>27.208333333333332</c:v>
                </c:pt>
                <c:pt idx="11601">
                  <c:v>27.2109375</c:v>
                </c:pt>
                <c:pt idx="11602">
                  <c:v>27.213541666666668</c:v>
                </c:pt>
                <c:pt idx="11603">
                  <c:v>27.216145833333332</c:v>
                </c:pt>
                <c:pt idx="11604">
                  <c:v>27.21875</c:v>
                </c:pt>
                <c:pt idx="11605">
                  <c:v>27.221354166666668</c:v>
                </c:pt>
                <c:pt idx="11606">
                  <c:v>27.223958333333332</c:v>
                </c:pt>
                <c:pt idx="11607">
                  <c:v>27.2265625</c:v>
                </c:pt>
                <c:pt idx="11608">
                  <c:v>27.229166666666668</c:v>
                </c:pt>
                <c:pt idx="11609">
                  <c:v>27.231770833333332</c:v>
                </c:pt>
                <c:pt idx="11610">
                  <c:v>27.234375</c:v>
                </c:pt>
                <c:pt idx="11611">
                  <c:v>27.236979166666668</c:v>
                </c:pt>
                <c:pt idx="11612">
                  <c:v>27.239583333333332</c:v>
                </c:pt>
                <c:pt idx="11613">
                  <c:v>27.2421875</c:v>
                </c:pt>
                <c:pt idx="11614">
                  <c:v>27.244791666666668</c:v>
                </c:pt>
                <c:pt idx="11615">
                  <c:v>27.247395833333332</c:v>
                </c:pt>
                <c:pt idx="11616">
                  <c:v>27.25</c:v>
                </c:pt>
                <c:pt idx="11617">
                  <c:v>27.252604166666668</c:v>
                </c:pt>
                <c:pt idx="11618">
                  <c:v>27.255208333333332</c:v>
                </c:pt>
                <c:pt idx="11619">
                  <c:v>27.2578125</c:v>
                </c:pt>
                <c:pt idx="11620">
                  <c:v>27.260416666666668</c:v>
                </c:pt>
                <c:pt idx="11621">
                  <c:v>27.263020833333332</c:v>
                </c:pt>
                <c:pt idx="11622">
                  <c:v>27.265625</c:v>
                </c:pt>
                <c:pt idx="11623">
                  <c:v>27.268229166666668</c:v>
                </c:pt>
                <c:pt idx="11624">
                  <c:v>27.270833333333332</c:v>
                </c:pt>
                <c:pt idx="11625">
                  <c:v>27.2734375</c:v>
                </c:pt>
                <c:pt idx="11626">
                  <c:v>27.276041666666668</c:v>
                </c:pt>
                <c:pt idx="11627">
                  <c:v>27.278645833333332</c:v>
                </c:pt>
                <c:pt idx="11628">
                  <c:v>27.28125</c:v>
                </c:pt>
                <c:pt idx="11629">
                  <c:v>27.283854166666668</c:v>
                </c:pt>
                <c:pt idx="11630">
                  <c:v>27.286458333333332</c:v>
                </c:pt>
                <c:pt idx="11631">
                  <c:v>27.2890625</c:v>
                </c:pt>
                <c:pt idx="11632">
                  <c:v>27.291666666666668</c:v>
                </c:pt>
                <c:pt idx="11633">
                  <c:v>27.294270833333332</c:v>
                </c:pt>
                <c:pt idx="11634">
                  <c:v>27.296875</c:v>
                </c:pt>
                <c:pt idx="11635">
                  <c:v>27.299479166666668</c:v>
                </c:pt>
                <c:pt idx="11636">
                  <c:v>27.302083333333332</c:v>
                </c:pt>
                <c:pt idx="11637">
                  <c:v>27.3046875</c:v>
                </c:pt>
                <c:pt idx="11638">
                  <c:v>27.307291666666668</c:v>
                </c:pt>
                <c:pt idx="11639">
                  <c:v>27.309895833333332</c:v>
                </c:pt>
                <c:pt idx="11640">
                  <c:v>27.3125</c:v>
                </c:pt>
                <c:pt idx="11641">
                  <c:v>27.315104166666668</c:v>
                </c:pt>
                <c:pt idx="11642">
                  <c:v>27.317708333333332</c:v>
                </c:pt>
                <c:pt idx="11643">
                  <c:v>27.3203125</c:v>
                </c:pt>
                <c:pt idx="11644">
                  <c:v>27.322916666666668</c:v>
                </c:pt>
                <c:pt idx="11645">
                  <c:v>27.325520833333332</c:v>
                </c:pt>
                <c:pt idx="11646">
                  <c:v>27.328125</c:v>
                </c:pt>
                <c:pt idx="11647">
                  <c:v>27.330729166666668</c:v>
                </c:pt>
                <c:pt idx="11648">
                  <c:v>27.333333333333332</c:v>
                </c:pt>
                <c:pt idx="11649">
                  <c:v>27.3359375</c:v>
                </c:pt>
                <c:pt idx="11650">
                  <c:v>27.338541666666668</c:v>
                </c:pt>
                <c:pt idx="11651">
                  <c:v>27.341145833333332</c:v>
                </c:pt>
                <c:pt idx="11652">
                  <c:v>27.34375</c:v>
                </c:pt>
                <c:pt idx="11653">
                  <c:v>27.346354166666668</c:v>
                </c:pt>
                <c:pt idx="11654">
                  <c:v>27.348958333333332</c:v>
                </c:pt>
                <c:pt idx="11655">
                  <c:v>27.3515625</c:v>
                </c:pt>
                <c:pt idx="11656">
                  <c:v>27.354166666666668</c:v>
                </c:pt>
                <c:pt idx="11657">
                  <c:v>27.356770833333332</c:v>
                </c:pt>
                <c:pt idx="11658">
                  <c:v>27.359375</c:v>
                </c:pt>
                <c:pt idx="11659">
                  <c:v>27.361979166666668</c:v>
                </c:pt>
                <c:pt idx="11660">
                  <c:v>27.364583333333332</c:v>
                </c:pt>
                <c:pt idx="11661">
                  <c:v>27.3671875</c:v>
                </c:pt>
                <c:pt idx="11662">
                  <c:v>27.369791666666668</c:v>
                </c:pt>
                <c:pt idx="11663">
                  <c:v>27.372395833333332</c:v>
                </c:pt>
                <c:pt idx="11664">
                  <c:v>27.375</c:v>
                </c:pt>
                <c:pt idx="11665">
                  <c:v>27.377604166666668</c:v>
                </c:pt>
                <c:pt idx="11666">
                  <c:v>27.380208333333332</c:v>
                </c:pt>
                <c:pt idx="11667">
                  <c:v>27.3828125</c:v>
                </c:pt>
                <c:pt idx="11668">
                  <c:v>27.385416666666668</c:v>
                </c:pt>
                <c:pt idx="11669">
                  <c:v>27.388020833333332</c:v>
                </c:pt>
                <c:pt idx="11670">
                  <c:v>27.390625</c:v>
                </c:pt>
                <c:pt idx="11671">
                  <c:v>27.393229166666668</c:v>
                </c:pt>
                <c:pt idx="11672">
                  <c:v>27.395833333333332</c:v>
                </c:pt>
                <c:pt idx="11673">
                  <c:v>27.3984375</c:v>
                </c:pt>
                <c:pt idx="11674">
                  <c:v>27.401041666666668</c:v>
                </c:pt>
                <c:pt idx="11675">
                  <c:v>27.403645833333332</c:v>
                </c:pt>
                <c:pt idx="11676">
                  <c:v>27.40625</c:v>
                </c:pt>
                <c:pt idx="11677">
                  <c:v>27.408854166666668</c:v>
                </c:pt>
                <c:pt idx="11678">
                  <c:v>27.411458333333332</c:v>
                </c:pt>
                <c:pt idx="11679">
                  <c:v>27.4140625</c:v>
                </c:pt>
                <c:pt idx="11680">
                  <c:v>27.416666666666668</c:v>
                </c:pt>
                <c:pt idx="11681">
                  <c:v>27.419270833333332</c:v>
                </c:pt>
                <c:pt idx="11682">
                  <c:v>27.421875</c:v>
                </c:pt>
                <c:pt idx="11683">
                  <c:v>27.424479166666668</c:v>
                </c:pt>
                <c:pt idx="11684">
                  <c:v>27.427083333333332</c:v>
                </c:pt>
                <c:pt idx="11685">
                  <c:v>27.4296875</c:v>
                </c:pt>
                <c:pt idx="11686">
                  <c:v>27.432291666666668</c:v>
                </c:pt>
                <c:pt idx="11687">
                  <c:v>27.434895833333332</c:v>
                </c:pt>
                <c:pt idx="11688">
                  <c:v>27.4375</c:v>
                </c:pt>
                <c:pt idx="11689">
                  <c:v>27.440104166666668</c:v>
                </c:pt>
                <c:pt idx="11690">
                  <c:v>27.442708333333332</c:v>
                </c:pt>
                <c:pt idx="11691">
                  <c:v>27.4453125</c:v>
                </c:pt>
                <c:pt idx="11692">
                  <c:v>27.447916666666668</c:v>
                </c:pt>
                <c:pt idx="11693">
                  <c:v>27.450520833333332</c:v>
                </c:pt>
                <c:pt idx="11694">
                  <c:v>27.453125</c:v>
                </c:pt>
                <c:pt idx="11695">
                  <c:v>27.455729166666668</c:v>
                </c:pt>
                <c:pt idx="11696">
                  <c:v>27.458333333333332</c:v>
                </c:pt>
                <c:pt idx="11697">
                  <c:v>27.4609375</c:v>
                </c:pt>
                <c:pt idx="11698">
                  <c:v>27.463541666666668</c:v>
                </c:pt>
                <c:pt idx="11699">
                  <c:v>27.466145833333332</c:v>
                </c:pt>
                <c:pt idx="11700">
                  <c:v>27.46875</c:v>
                </c:pt>
                <c:pt idx="11701">
                  <c:v>27.471354166666668</c:v>
                </c:pt>
                <c:pt idx="11702">
                  <c:v>27.473958333333332</c:v>
                </c:pt>
                <c:pt idx="11703">
                  <c:v>27.4765625</c:v>
                </c:pt>
                <c:pt idx="11704">
                  <c:v>27.479166666666668</c:v>
                </c:pt>
                <c:pt idx="11705">
                  <c:v>27.481770833333332</c:v>
                </c:pt>
                <c:pt idx="11706">
                  <c:v>27.484375</c:v>
                </c:pt>
                <c:pt idx="11707">
                  <c:v>27.486979166666668</c:v>
                </c:pt>
                <c:pt idx="11708">
                  <c:v>27.489583333333332</c:v>
                </c:pt>
                <c:pt idx="11709">
                  <c:v>27.4921875</c:v>
                </c:pt>
                <c:pt idx="11710">
                  <c:v>27.494791666666668</c:v>
                </c:pt>
                <c:pt idx="11711">
                  <c:v>27.497395833333332</c:v>
                </c:pt>
                <c:pt idx="11712">
                  <c:v>27.5</c:v>
                </c:pt>
                <c:pt idx="11713">
                  <c:v>27.502604166666668</c:v>
                </c:pt>
                <c:pt idx="11714">
                  <c:v>27.505208333333332</c:v>
                </c:pt>
                <c:pt idx="11715">
                  <c:v>27.5078125</c:v>
                </c:pt>
                <c:pt idx="11716">
                  <c:v>27.510416666666668</c:v>
                </c:pt>
                <c:pt idx="11717">
                  <c:v>27.513020833333332</c:v>
                </c:pt>
                <c:pt idx="11718">
                  <c:v>27.515625</c:v>
                </c:pt>
                <c:pt idx="11719">
                  <c:v>27.518229166666668</c:v>
                </c:pt>
                <c:pt idx="11720">
                  <c:v>27.520833333333332</c:v>
                </c:pt>
                <c:pt idx="11721">
                  <c:v>27.5234375</c:v>
                </c:pt>
                <c:pt idx="11722">
                  <c:v>27.526041666666668</c:v>
                </c:pt>
                <c:pt idx="11723">
                  <c:v>27.528645833333332</c:v>
                </c:pt>
                <c:pt idx="11724">
                  <c:v>27.53125</c:v>
                </c:pt>
                <c:pt idx="11725">
                  <c:v>27.533854166666668</c:v>
                </c:pt>
                <c:pt idx="11726">
                  <c:v>27.536458333333332</c:v>
                </c:pt>
                <c:pt idx="11727">
                  <c:v>27.5390625</c:v>
                </c:pt>
                <c:pt idx="11728">
                  <c:v>27.541666666666668</c:v>
                </c:pt>
                <c:pt idx="11729">
                  <c:v>27.544270833333332</c:v>
                </c:pt>
                <c:pt idx="11730">
                  <c:v>27.546875</c:v>
                </c:pt>
                <c:pt idx="11731">
                  <c:v>27.549479166666668</c:v>
                </c:pt>
                <c:pt idx="11732">
                  <c:v>27.552083333333332</c:v>
                </c:pt>
                <c:pt idx="11733">
                  <c:v>27.5546875</c:v>
                </c:pt>
                <c:pt idx="11734">
                  <c:v>27.557291666666668</c:v>
                </c:pt>
                <c:pt idx="11735">
                  <c:v>27.559895833333332</c:v>
                </c:pt>
                <c:pt idx="11736">
                  <c:v>27.5625</c:v>
                </c:pt>
                <c:pt idx="11737">
                  <c:v>27.565104166666668</c:v>
                </c:pt>
                <c:pt idx="11738">
                  <c:v>27.567708333333332</c:v>
                </c:pt>
                <c:pt idx="11739">
                  <c:v>27.5703125</c:v>
                </c:pt>
                <c:pt idx="11740">
                  <c:v>27.572916666666668</c:v>
                </c:pt>
                <c:pt idx="11741">
                  <c:v>27.575520833333332</c:v>
                </c:pt>
                <c:pt idx="11742">
                  <c:v>27.578125</c:v>
                </c:pt>
                <c:pt idx="11743">
                  <c:v>27.580729166666668</c:v>
                </c:pt>
                <c:pt idx="11744">
                  <c:v>27.583333333333332</c:v>
                </c:pt>
                <c:pt idx="11745">
                  <c:v>27.5859375</c:v>
                </c:pt>
                <c:pt idx="11746">
                  <c:v>27.588541666666668</c:v>
                </c:pt>
                <c:pt idx="11747">
                  <c:v>27.591145833333332</c:v>
                </c:pt>
                <c:pt idx="11748">
                  <c:v>27.59375</c:v>
                </c:pt>
                <c:pt idx="11749">
                  <c:v>27.596354166666668</c:v>
                </c:pt>
                <c:pt idx="11750">
                  <c:v>27.598958333333332</c:v>
                </c:pt>
                <c:pt idx="11751">
                  <c:v>27.6015625</c:v>
                </c:pt>
                <c:pt idx="11752">
                  <c:v>27.604166666666668</c:v>
                </c:pt>
                <c:pt idx="11753">
                  <c:v>27.606770833333332</c:v>
                </c:pt>
                <c:pt idx="11754">
                  <c:v>27.609375</c:v>
                </c:pt>
                <c:pt idx="11755">
                  <c:v>27.611979166666668</c:v>
                </c:pt>
                <c:pt idx="11756">
                  <c:v>27.614583333333332</c:v>
                </c:pt>
                <c:pt idx="11757">
                  <c:v>27.6171875</c:v>
                </c:pt>
                <c:pt idx="11758">
                  <c:v>27.619791666666668</c:v>
                </c:pt>
                <c:pt idx="11759">
                  <c:v>27.622395833333332</c:v>
                </c:pt>
                <c:pt idx="11760">
                  <c:v>27.625</c:v>
                </c:pt>
                <c:pt idx="11761">
                  <c:v>27.627604166666668</c:v>
                </c:pt>
                <c:pt idx="11762">
                  <c:v>27.630208333333332</c:v>
                </c:pt>
                <c:pt idx="11763">
                  <c:v>27.6328125</c:v>
                </c:pt>
                <c:pt idx="11764">
                  <c:v>27.635416666666668</c:v>
                </c:pt>
                <c:pt idx="11765">
                  <c:v>27.638020833333332</c:v>
                </c:pt>
                <c:pt idx="11766">
                  <c:v>27.640625</c:v>
                </c:pt>
                <c:pt idx="11767">
                  <c:v>27.643229166666668</c:v>
                </c:pt>
                <c:pt idx="11768">
                  <c:v>27.645833333333332</c:v>
                </c:pt>
                <c:pt idx="11769">
                  <c:v>27.6484375</c:v>
                </c:pt>
                <c:pt idx="11770">
                  <c:v>27.651041666666668</c:v>
                </c:pt>
                <c:pt idx="11771">
                  <c:v>27.653645833333332</c:v>
                </c:pt>
                <c:pt idx="11772">
                  <c:v>27.65625</c:v>
                </c:pt>
                <c:pt idx="11773">
                  <c:v>27.658854166666668</c:v>
                </c:pt>
                <c:pt idx="11774">
                  <c:v>27.661458333333332</c:v>
                </c:pt>
                <c:pt idx="11775">
                  <c:v>27.6640625</c:v>
                </c:pt>
                <c:pt idx="11776">
                  <c:v>27.666666666666668</c:v>
                </c:pt>
                <c:pt idx="11777">
                  <c:v>27.669270833333332</c:v>
                </c:pt>
                <c:pt idx="11778">
                  <c:v>27.671875</c:v>
                </c:pt>
                <c:pt idx="11779">
                  <c:v>27.674479166666668</c:v>
                </c:pt>
                <c:pt idx="11780">
                  <c:v>27.677083333333332</c:v>
                </c:pt>
                <c:pt idx="11781">
                  <c:v>27.6796875</c:v>
                </c:pt>
                <c:pt idx="11782">
                  <c:v>27.682291666666668</c:v>
                </c:pt>
                <c:pt idx="11783">
                  <c:v>27.684895833333332</c:v>
                </c:pt>
                <c:pt idx="11784">
                  <c:v>27.6875</c:v>
                </c:pt>
                <c:pt idx="11785">
                  <c:v>27.690104166666668</c:v>
                </c:pt>
                <c:pt idx="11786">
                  <c:v>27.692708333333332</c:v>
                </c:pt>
                <c:pt idx="11787">
                  <c:v>27.6953125</c:v>
                </c:pt>
                <c:pt idx="11788">
                  <c:v>27.697916666666668</c:v>
                </c:pt>
                <c:pt idx="11789">
                  <c:v>27.700520833333332</c:v>
                </c:pt>
                <c:pt idx="11790">
                  <c:v>27.703125</c:v>
                </c:pt>
                <c:pt idx="11791">
                  <c:v>27.705729166666668</c:v>
                </c:pt>
                <c:pt idx="11792">
                  <c:v>27.708333333333332</c:v>
                </c:pt>
                <c:pt idx="11793">
                  <c:v>27.7109375</c:v>
                </c:pt>
                <c:pt idx="11794">
                  <c:v>27.713541666666668</c:v>
                </c:pt>
                <c:pt idx="11795">
                  <c:v>27.716145833333332</c:v>
                </c:pt>
                <c:pt idx="11796">
                  <c:v>27.71875</c:v>
                </c:pt>
                <c:pt idx="11797">
                  <c:v>27.721354166666668</c:v>
                </c:pt>
                <c:pt idx="11798">
                  <c:v>27.723958333333332</c:v>
                </c:pt>
                <c:pt idx="11799">
                  <c:v>27.7265625</c:v>
                </c:pt>
                <c:pt idx="11800">
                  <c:v>27.729166666666668</c:v>
                </c:pt>
                <c:pt idx="11801">
                  <c:v>27.731770833333332</c:v>
                </c:pt>
                <c:pt idx="11802">
                  <c:v>27.734375</c:v>
                </c:pt>
                <c:pt idx="11803">
                  <c:v>27.736979166666668</c:v>
                </c:pt>
                <c:pt idx="11804">
                  <c:v>27.739583333333332</c:v>
                </c:pt>
                <c:pt idx="11805">
                  <c:v>27.7421875</c:v>
                </c:pt>
                <c:pt idx="11806">
                  <c:v>27.744791666666668</c:v>
                </c:pt>
                <c:pt idx="11807">
                  <c:v>27.747395833333332</c:v>
                </c:pt>
                <c:pt idx="11808">
                  <c:v>27.75</c:v>
                </c:pt>
                <c:pt idx="11809">
                  <c:v>27.752604166666668</c:v>
                </c:pt>
                <c:pt idx="11810">
                  <c:v>27.755208333333332</c:v>
                </c:pt>
                <c:pt idx="11811">
                  <c:v>27.7578125</c:v>
                </c:pt>
                <c:pt idx="11812">
                  <c:v>27.760416666666668</c:v>
                </c:pt>
                <c:pt idx="11813">
                  <c:v>27.763020833333332</c:v>
                </c:pt>
                <c:pt idx="11814">
                  <c:v>27.765625</c:v>
                </c:pt>
                <c:pt idx="11815">
                  <c:v>27.768229166666668</c:v>
                </c:pt>
                <c:pt idx="11816">
                  <c:v>27.770833333333332</c:v>
                </c:pt>
                <c:pt idx="11817">
                  <c:v>27.7734375</c:v>
                </c:pt>
                <c:pt idx="11818">
                  <c:v>27.776041666666668</c:v>
                </c:pt>
                <c:pt idx="11819">
                  <c:v>27.778645833333332</c:v>
                </c:pt>
                <c:pt idx="11820">
                  <c:v>27.78125</c:v>
                </c:pt>
                <c:pt idx="11821">
                  <c:v>27.783854166666668</c:v>
                </c:pt>
                <c:pt idx="11822">
                  <c:v>27.786458333333332</c:v>
                </c:pt>
                <c:pt idx="11823">
                  <c:v>27.7890625</c:v>
                </c:pt>
                <c:pt idx="11824">
                  <c:v>27.791666666666668</c:v>
                </c:pt>
                <c:pt idx="11825">
                  <c:v>27.794270833333332</c:v>
                </c:pt>
                <c:pt idx="11826">
                  <c:v>27.796875</c:v>
                </c:pt>
                <c:pt idx="11827">
                  <c:v>27.799479166666668</c:v>
                </c:pt>
                <c:pt idx="11828">
                  <c:v>27.802083333333332</c:v>
                </c:pt>
                <c:pt idx="11829">
                  <c:v>27.8046875</c:v>
                </c:pt>
                <c:pt idx="11830">
                  <c:v>27.807291666666668</c:v>
                </c:pt>
                <c:pt idx="11831">
                  <c:v>27.809895833333332</c:v>
                </c:pt>
                <c:pt idx="11832">
                  <c:v>27.8125</c:v>
                </c:pt>
                <c:pt idx="11833">
                  <c:v>27.815104166666668</c:v>
                </c:pt>
                <c:pt idx="11834">
                  <c:v>27.817708333333332</c:v>
                </c:pt>
                <c:pt idx="11835">
                  <c:v>27.8203125</c:v>
                </c:pt>
                <c:pt idx="11836">
                  <c:v>27.822916666666668</c:v>
                </c:pt>
                <c:pt idx="11837">
                  <c:v>27.825520833333332</c:v>
                </c:pt>
                <c:pt idx="11838">
                  <c:v>27.828125</c:v>
                </c:pt>
                <c:pt idx="11839">
                  <c:v>27.830729166666668</c:v>
                </c:pt>
                <c:pt idx="11840">
                  <c:v>27.833333333333332</c:v>
                </c:pt>
                <c:pt idx="11841">
                  <c:v>27.8359375</c:v>
                </c:pt>
                <c:pt idx="11842">
                  <c:v>27.838541666666668</c:v>
                </c:pt>
                <c:pt idx="11843">
                  <c:v>27.841145833333332</c:v>
                </c:pt>
                <c:pt idx="11844">
                  <c:v>27.84375</c:v>
                </c:pt>
                <c:pt idx="11845">
                  <c:v>27.846354166666668</c:v>
                </c:pt>
                <c:pt idx="11846">
                  <c:v>27.848958333333332</c:v>
                </c:pt>
                <c:pt idx="11847">
                  <c:v>27.8515625</c:v>
                </c:pt>
                <c:pt idx="11848">
                  <c:v>27.854166666666668</c:v>
                </c:pt>
                <c:pt idx="11849">
                  <c:v>27.856770833333332</c:v>
                </c:pt>
                <c:pt idx="11850">
                  <c:v>27.859375</c:v>
                </c:pt>
                <c:pt idx="11851">
                  <c:v>27.861979166666668</c:v>
                </c:pt>
                <c:pt idx="11852">
                  <c:v>27.864583333333332</c:v>
                </c:pt>
                <c:pt idx="11853">
                  <c:v>27.8671875</c:v>
                </c:pt>
                <c:pt idx="11854">
                  <c:v>27.869791666666668</c:v>
                </c:pt>
                <c:pt idx="11855">
                  <c:v>27.872395833333332</c:v>
                </c:pt>
                <c:pt idx="11856">
                  <c:v>27.875</c:v>
                </c:pt>
                <c:pt idx="11857">
                  <c:v>27.877604166666668</c:v>
                </c:pt>
                <c:pt idx="11858">
                  <c:v>27.880208333333332</c:v>
                </c:pt>
                <c:pt idx="11859">
                  <c:v>27.8828125</c:v>
                </c:pt>
                <c:pt idx="11860">
                  <c:v>27.885416666666668</c:v>
                </c:pt>
                <c:pt idx="11861">
                  <c:v>27.888020833333332</c:v>
                </c:pt>
                <c:pt idx="11862">
                  <c:v>27.890625</c:v>
                </c:pt>
                <c:pt idx="11863">
                  <c:v>27.893229166666668</c:v>
                </c:pt>
                <c:pt idx="11864">
                  <c:v>27.895833333333332</c:v>
                </c:pt>
                <c:pt idx="11865">
                  <c:v>27.8984375</c:v>
                </c:pt>
                <c:pt idx="11866">
                  <c:v>27.901041666666668</c:v>
                </c:pt>
                <c:pt idx="11867">
                  <c:v>27.903645833333332</c:v>
                </c:pt>
                <c:pt idx="11868">
                  <c:v>27.90625</c:v>
                </c:pt>
                <c:pt idx="11869">
                  <c:v>27.908854166666668</c:v>
                </c:pt>
                <c:pt idx="11870">
                  <c:v>27.911458333333332</c:v>
                </c:pt>
                <c:pt idx="11871">
                  <c:v>27.9140625</c:v>
                </c:pt>
                <c:pt idx="11872">
                  <c:v>27.916666666666668</c:v>
                </c:pt>
                <c:pt idx="11873">
                  <c:v>27.919270833333332</c:v>
                </c:pt>
                <c:pt idx="11874">
                  <c:v>27.921875</c:v>
                </c:pt>
                <c:pt idx="11875">
                  <c:v>27.924479166666668</c:v>
                </c:pt>
                <c:pt idx="11876">
                  <c:v>27.927083333333332</c:v>
                </c:pt>
                <c:pt idx="11877">
                  <c:v>27.9296875</c:v>
                </c:pt>
                <c:pt idx="11878">
                  <c:v>27.932291666666668</c:v>
                </c:pt>
                <c:pt idx="11879">
                  <c:v>27.934895833333332</c:v>
                </c:pt>
                <c:pt idx="11880">
                  <c:v>27.9375</c:v>
                </c:pt>
                <c:pt idx="11881">
                  <c:v>27.940104166666668</c:v>
                </c:pt>
                <c:pt idx="11882">
                  <c:v>27.942708333333332</c:v>
                </c:pt>
                <c:pt idx="11883">
                  <c:v>27.9453125</c:v>
                </c:pt>
                <c:pt idx="11884">
                  <c:v>27.947916666666668</c:v>
                </c:pt>
                <c:pt idx="11885">
                  <c:v>27.950520833333332</c:v>
                </c:pt>
                <c:pt idx="11886">
                  <c:v>27.953125</c:v>
                </c:pt>
                <c:pt idx="11887">
                  <c:v>27.955729166666668</c:v>
                </c:pt>
                <c:pt idx="11888">
                  <c:v>27.958333333333332</c:v>
                </c:pt>
                <c:pt idx="11889">
                  <c:v>27.9609375</c:v>
                </c:pt>
                <c:pt idx="11890">
                  <c:v>27.963541666666668</c:v>
                </c:pt>
                <c:pt idx="11891">
                  <c:v>27.966145833333332</c:v>
                </c:pt>
                <c:pt idx="11892">
                  <c:v>27.96875</c:v>
                </c:pt>
                <c:pt idx="11893">
                  <c:v>27.971354166666668</c:v>
                </c:pt>
                <c:pt idx="11894">
                  <c:v>27.973958333333332</c:v>
                </c:pt>
                <c:pt idx="11895">
                  <c:v>27.9765625</c:v>
                </c:pt>
                <c:pt idx="11896">
                  <c:v>27.979166666666668</c:v>
                </c:pt>
                <c:pt idx="11897">
                  <c:v>27.981770833333332</c:v>
                </c:pt>
                <c:pt idx="11898">
                  <c:v>27.984375</c:v>
                </c:pt>
                <c:pt idx="11899">
                  <c:v>27.986979166666668</c:v>
                </c:pt>
                <c:pt idx="11900">
                  <c:v>27.989583333333332</c:v>
                </c:pt>
                <c:pt idx="11901">
                  <c:v>27.9921875</c:v>
                </c:pt>
                <c:pt idx="11902">
                  <c:v>27.994791666666668</c:v>
                </c:pt>
                <c:pt idx="11903">
                  <c:v>27.997395833333332</c:v>
                </c:pt>
                <c:pt idx="11904">
                  <c:v>28</c:v>
                </c:pt>
                <c:pt idx="11905">
                  <c:v>28.002604166666668</c:v>
                </c:pt>
                <c:pt idx="11906">
                  <c:v>28.005208333333332</c:v>
                </c:pt>
                <c:pt idx="11907">
                  <c:v>28.0078125</c:v>
                </c:pt>
                <c:pt idx="11908">
                  <c:v>28.010416666666668</c:v>
                </c:pt>
                <c:pt idx="11909">
                  <c:v>28.013020833333332</c:v>
                </c:pt>
                <c:pt idx="11910">
                  <c:v>28.015625</c:v>
                </c:pt>
                <c:pt idx="11911">
                  <c:v>28.018229166666668</c:v>
                </c:pt>
                <c:pt idx="11912">
                  <c:v>28.020833333333332</c:v>
                </c:pt>
                <c:pt idx="11913">
                  <c:v>28.0234375</c:v>
                </c:pt>
                <c:pt idx="11914">
                  <c:v>28.026041666666668</c:v>
                </c:pt>
                <c:pt idx="11915">
                  <c:v>28.028645833333332</c:v>
                </c:pt>
                <c:pt idx="11916">
                  <c:v>28.03125</c:v>
                </c:pt>
                <c:pt idx="11917">
                  <c:v>28.033854166666668</c:v>
                </c:pt>
                <c:pt idx="11918">
                  <c:v>28.036458333333332</c:v>
                </c:pt>
                <c:pt idx="11919">
                  <c:v>28.0390625</c:v>
                </c:pt>
                <c:pt idx="11920">
                  <c:v>28.041666666666668</c:v>
                </c:pt>
                <c:pt idx="11921">
                  <c:v>28.044270833333332</c:v>
                </c:pt>
                <c:pt idx="11922">
                  <c:v>28.046875</c:v>
                </c:pt>
                <c:pt idx="11923">
                  <c:v>28.049479166666668</c:v>
                </c:pt>
                <c:pt idx="11924">
                  <c:v>28.052083333333332</c:v>
                </c:pt>
                <c:pt idx="11925">
                  <c:v>28.0546875</c:v>
                </c:pt>
                <c:pt idx="11926">
                  <c:v>28.057291666666668</c:v>
                </c:pt>
                <c:pt idx="11927">
                  <c:v>28.059895833333332</c:v>
                </c:pt>
                <c:pt idx="11928">
                  <c:v>28.0625</c:v>
                </c:pt>
                <c:pt idx="11929">
                  <c:v>28.065104166666668</c:v>
                </c:pt>
                <c:pt idx="11930">
                  <c:v>28.067708333333332</c:v>
                </c:pt>
                <c:pt idx="11931">
                  <c:v>28.0703125</c:v>
                </c:pt>
                <c:pt idx="11932">
                  <c:v>28.072916666666668</c:v>
                </c:pt>
                <c:pt idx="11933">
                  <c:v>28.075520833333332</c:v>
                </c:pt>
                <c:pt idx="11934">
                  <c:v>28.078125</c:v>
                </c:pt>
                <c:pt idx="11935">
                  <c:v>28.080729166666668</c:v>
                </c:pt>
                <c:pt idx="11936">
                  <c:v>28.083333333333332</c:v>
                </c:pt>
                <c:pt idx="11937">
                  <c:v>28.0859375</c:v>
                </c:pt>
                <c:pt idx="11938">
                  <c:v>28.088541666666668</c:v>
                </c:pt>
                <c:pt idx="11939">
                  <c:v>28.091145833333332</c:v>
                </c:pt>
                <c:pt idx="11940">
                  <c:v>28.09375</c:v>
                </c:pt>
                <c:pt idx="11941">
                  <c:v>28.096354166666668</c:v>
                </c:pt>
                <c:pt idx="11942">
                  <c:v>28.098958333333332</c:v>
                </c:pt>
                <c:pt idx="11943">
                  <c:v>28.1015625</c:v>
                </c:pt>
                <c:pt idx="11944">
                  <c:v>28.104166666666668</c:v>
                </c:pt>
                <c:pt idx="11945">
                  <c:v>28.106770833333332</c:v>
                </c:pt>
                <c:pt idx="11946">
                  <c:v>28.109375</c:v>
                </c:pt>
                <c:pt idx="11947">
                  <c:v>28.111979166666668</c:v>
                </c:pt>
                <c:pt idx="11948">
                  <c:v>28.114583333333332</c:v>
                </c:pt>
                <c:pt idx="11949">
                  <c:v>28.1171875</c:v>
                </c:pt>
                <c:pt idx="11950">
                  <c:v>28.119791666666668</c:v>
                </c:pt>
                <c:pt idx="11951">
                  <c:v>28.122395833333332</c:v>
                </c:pt>
                <c:pt idx="11952">
                  <c:v>28.125</c:v>
                </c:pt>
                <c:pt idx="11953">
                  <c:v>28.127604166666668</c:v>
                </c:pt>
                <c:pt idx="11954">
                  <c:v>28.130208333333332</c:v>
                </c:pt>
                <c:pt idx="11955">
                  <c:v>28.1328125</c:v>
                </c:pt>
                <c:pt idx="11956">
                  <c:v>28.135416666666668</c:v>
                </c:pt>
                <c:pt idx="11957">
                  <c:v>28.138020833333332</c:v>
                </c:pt>
                <c:pt idx="11958">
                  <c:v>28.140625</c:v>
                </c:pt>
                <c:pt idx="11959">
                  <c:v>28.143229166666668</c:v>
                </c:pt>
                <c:pt idx="11960">
                  <c:v>28.145833333333332</c:v>
                </c:pt>
                <c:pt idx="11961">
                  <c:v>28.1484375</c:v>
                </c:pt>
                <c:pt idx="11962">
                  <c:v>28.151041666666668</c:v>
                </c:pt>
                <c:pt idx="11963">
                  <c:v>28.153645833333332</c:v>
                </c:pt>
                <c:pt idx="11964">
                  <c:v>28.15625</c:v>
                </c:pt>
                <c:pt idx="11965">
                  <c:v>28.158854166666668</c:v>
                </c:pt>
                <c:pt idx="11966">
                  <c:v>28.161458333333332</c:v>
                </c:pt>
                <c:pt idx="11967">
                  <c:v>28.1640625</c:v>
                </c:pt>
                <c:pt idx="11968">
                  <c:v>28.166666666666668</c:v>
                </c:pt>
                <c:pt idx="11969">
                  <c:v>28.169270833333332</c:v>
                </c:pt>
                <c:pt idx="11970">
                  <c:v>28.171875</c:v>
                </c:pt>
                <c:pt idx="11971">
                  <c:v>28.174479166666668</c:v>
                </c:pt>
                <c:pt idx="11972">
                  <c:v>28.177083333333332</c:v>
                </c:pt>
                <c:pt idx="11973">
                  <c:v>28.1796875</c:v>
                </c:pt>
                <c:pt idx="11974">
                  <c:v>28.182291666666668</c:v>
                </c:pt>
                <c:pt idx="11975">
                  <c:v>28.184895833333332</c:v>
                </c:pt>
                <c:pt idx="11976">
                  <c:v>28.1875</c:v>
                </c:pt>
                <c:pt idx="11977">
                  <c:v>28.190104166666668</c:v>
                </c:pt>
                <c:pt idx="11978">
                  <c:v>28.192708333333332</c:v>
                </c:pt>
                <c:pt idx="11979">
                  <c:v>28.1953125</c:v>
                </c:pt>
                <c:pt idx="11980">
                  <c:v>28.197916666666668</c:v>
                </c:pt>
                <c:pt idx="11981">
                  <c:v>28.200520833333332</c:v>
                </c:pt>
                <c:pt idx="11982">
                  <c:v>28.203125</c:v>
                </c:pt>
                <c:pt idx="11983">
                  <c:v>28.205729166666668</c:v>
                </c:pt>
                <c:pt idx="11984">
                  <c:v>28.208333333333332</c:v>
                </c:pt>
                <c:pt idx="11985">
                  <c:v>28.2109375</c:v>
                </c:pt>
                <c:pt idx="11986">
                  <c:v>28.213541666666668</c:v>
                </c:pt>
                <c:pt idx="11987">
                  <c:v>28.216145833333332</c:v>
                </c:pt>
                <c:pt idx="11988">
                  <c:v>28.21875</c:v>
                </c:pt>
                <c:pt idx="11989">
                  <c:v>28.221354166666668</c:v>
                </c:pt>
                <c:pt idx="11990">
                  <c:v>28.223958333333332</c:v>
                </c:pt>
                <c:pt idx="11991">
                  <c:v>28.2265625</c:v>
                </c:pt>
                <c:pt idx="11992">
                  <c:v>28.229166666666668</c:v>
                </c:pt>
                <c:pt idx="11993">
                  <c:v>28.231770833333332</c:v>
                </c:pt>
                <c:pt idx="11994">
                  <c:v>28.234375</c:v>
                </c:pt>
                <c:pt idx="11995">
                  <c:v>28.236979166666668</c:v>
                </c:pt>
                <c:pt idx="11996">
                  <c:v>28.239583333333332</c:v>
                </c:pt>
                <c:pt idx="11997">
                  <c:v>28.2421875</c:v>
                </c:pt>
                <c:pt idx="11998">
                  <c:v>28.244791666666668</c:v>
                </c:pt>
                <c:pt idx="11999">
                  <c:v>28.247395833333332</c:v>
                </c:pt>
                <c:pt idx="12000">
                  <c:v>28.25</c:v>
                </c:pt>
                <c:pt idx="12001">
                  <c:v>28.252604166666668</c:v>
                </c:pt>
                <c:pt idx="12002">
                  <c:v>28.255208333333332</c:v>
                </c:pt>
                <c:pt idx="12003">
                  <c:v>28.2578125</c:v>
                </c:pt>
                <c:pt idx="12004">
                  <c:v>28.260416666666668</c:v>
                </c:pt>
                <c:pt idx="12005">
                  <c:v>28.263020833333332</c:v>
                </c:pt>
                <c:pt idx="12006">
                  <c:v>28.265625</c:v>
                </c:pt>
                <c:pt idx="12007">
                  <c:v>28.268229166666668</c:v>
                </c:pt>
                <c:pt idx="12008">
                  <c:v>28.270833333333332</c:v>
                </c:pt>
                <c:pt idx="12009">
                  <c:v>28.2734375</c:v>
                </c:pt>
                <c:pt idx="12010">
                  <c:v>28.276041666666668</c:v>
                </c:pt>
                <c:pt idx="12011">
                  <c:v>28.278645833333332</c:v>
                </c:pt>
                <c:pt idx="12012">
                  <c:v>28.28125</c:v>
                </c:pt>
                <c:pt idx="12013">
                  <c:v>28.283854166666668</c:v>
                </c:pt>
                <c:pt idx="12014">
                  <c:v>28.286458333333332</c:v>
                </c:pt>
                <c:pt idx="12015">
                  <c:v>28.2890625</c:v>
                </c:pt>
                <c:pt idx="12016">
                  <c:v>28.291666666666668</c:v>
                </c:pt>
                <c:pt idx="12017">
                  <c:v>28.294270833333332</c:v>
                </c:pt>
                <c:pt idx="12018">
                  <c:v>28.296875</c:v>
                </c:pt>
                <c:pt idx="12019">
                  <c:v>28.299479166666668</c:v>
                </c:pt>
                <c:pt idx="12020">
                  <c:v>28.302083333333332</c:v>
                </c:pt>
                <c:pt idx="12021">
                  <c:v>28.3046875</c:v>
                </c:pt>
                <c:pt idx="12022">
                  <c:v>28.307291666666668</c:v>
                </c:pt>
                <c:pt idx="12023">
                  <c:v>28.309895833333332</c:v>
                </c:pt>
                <c:pt idx="12024">
                  <c:v>28.3125</c:v>
                </c:pt>
                <c:pt idx="12025">
                  <c:v>28.315104166666668</c:v>
                </c:pt>
                <c:pt idx="12026">
                  <c:v>28.317708333333332</c:v>
                </c:pt>
                <c:pt idx="12027">
                  <c:v>28.3203125</c:v>
                </c:pt>
                <c:pt idx="12028">
                  <c:v>28.322916666666668</c:v>
                </c:pt>
                <c:pt idx="12029">
                  <c:v>28.325520833333332</c:v>
                </c:pt>
                <c:pt idx="12030">
                  <c:v>28.328125</c:v>
                </c:pt>
                <c:pt idx="12031">
                  <c:v>28.330729166666668</c:v>
                </c:pt>
                <c:pt idx="12032">
                  <c:v>28.333333333333332</c:v>
                </c:pt>
                <c:pt idx="12033">
                  <c:v>28.3359375</c:v>
                </c:pt>
                <c:pt idx="12034">
                  <c:v>28.338541666666668</c:v>
                </c:pt>
                <c:pt idx="12035">
                  <c:v>28.341145833333332</c:v>
                </c:pt>
                <c:pt idx="12036">
                  <c:v>28.34375</c:v>
                </c:pt>
                <c:pt idx="12037">
                  <c:v>28.346354166666668</c:v>
                </c:pt>
                <c:pt idx="12038">
                  <c:v>28.348958333333332</c:v>
                </c:pt>
                <c:pt idx="12039">
                  <c:v>28.3515625</c:v>
                </c:pt>
                <c:pt idx="12040">
                  <c:v>28.354166666666668</c:v>
                </c:pt>
                <c:pt idx="12041">
                  <c:v>28.356770833333332</c:v>
                </c:pt>
                <c:pt idx="12042">
                  <c:v>28.359375</c:v>
                </c:pt>
                <c:pt idx="12043">
                  <c:v>28.361979166666668</c:v>
                </c:pt>
                <c:pt idx="12044">
                  <c:v>28.364583333333332</c:v>
                </c:pt>
                <c:pt idx="12045">
                  <c:v>28.3671875</c:v>
                </c:pt>
                <c:pt idx="12046">
                  <c:v>28.369791666666668</c:v>
                </c:pt>
                <c:pt idx="12047">
                  <c:v>28.372395833333332</c:v>
                </c:pt>
                <c:pt idx="12048">
                  <c:v>28.375</c:v>
                </c:pt>
                <c:pt idx="12049">
                  <c:v>28.377604166666668</c:v>
                </c:pt>
                <c:pt idx="12050">
                  <c:v>28.380208333333332</c:v>
                </c:pt>
                <c:pt idx="12051">
                  <c:v>28.3828125</c:v>
                </c:pt>
                <c:pt idx="12052">
                  <c:v>28.385416666666668</c:v>
                </c:pt>
                <c:pt idx="12053">
                  <c:v>28.388020833333332</c:v>
                </c:pt>
                <c:pt idx="12054">
                  <c:v>28.390625</c:v>
                </c:pt>
                <c:pt idx="12055">
                  <c:v>28.393229166666668</c:v>
                </c:pt>
                <c:pt idx="12056">
                  <c:v>28.395833333333332</c:v>
                </c:pt>
                <c:pt idx="12057">
                  <c:v>28.3984375</c:v>
                </c:pt>
                <c:pt idx="12058">
                  <c:v>28.401041666666668</c:v>
                </c:pt>
                <c:pt idx="12059">
                  <c:v>28.403645833333332</c:v>
                </c:pt>
                <c:pt idx="12060">
                  <c:v>28.40625</c:v>
                </c:pt>
                <c:pt idx="12061">
                  <c:v>28.408854166666668</c:v>
                </c:pt>
                <c:pt idx="12062">
                  <c:v>28.411458333333332</c:v>
                </c:pt>
                <c:pt idx="12063">
                  <c:v>28.4140625</c:v>
                </c:pt>
                <c:pt idx="12064">
                  <c:v>28.416666666666668</c:v>
                </c:pt>
                <c:pt idx="12065">
                  <c:v>28.419270833333332</c:v>
                </c:pt>
                <c:pt idx="12066">
                  <c:v>28.421875</c:v>
                </c:pt>
                <c:pt idx="12067">
                  <c:v>28.424479166666668</c:v>
                </c:pt>
                <c:pt idx="12068">
                  <c:v>28.427083333333332</c:v>
                </c:pt>
                <c:pt idx="12069">
                  <c:v>28.4296875</c:v>
                </c:pt>
                <c:pt idx="12070">
                  <c:v>28.432291666666668</c:v>
                </c:pt>
                <c:pt idx="12071">
                  <c:v>28.434895833333332</c:v>
                </c:pt>
                <c:pt idx="12072">
                  <c:v>28.4375</c:v>
                </c:pt>
                <c:pt idx="12073">
                  <c:v>28.440104166666668</c:v>
                </c:pt>
                <c:pt idx="12074">
                  <c:v>28.442708333333332</c:v>
                </c:pt>
                <c:pt idx="12075">
                  <c:v>28.4453125</c:v>
                </c:pt>
                <c:pt idx="12076">
                  <c:v>28.447916666666668</c:v>
                </c:pt>
                <c:pt idx="12077">
                  <c:v>28.450520833333332</c:v>
                </c:pt>
                <c:pt idx="12078">
                  <c:v>28.453125</c:v>
                </c:pt>
                <c:pt idx="12079">
                  <c:v>28.455729166666668</c:v>
                </c:pt>
                <c:pt idx="12080">
                  <c:v>28.458333333333332</c:v>
                </c:pt>
                <c:pt idx="12081">
                  <c:v>28.4609375</c:v>
                </c:pt>
                <c:pt idx="12082">
                  <c:v>28.463541666666668</c:v>
                </c:pt>
                <c:pt idx="12083">
                  <c:v>28.466145833333332</c:v>
                </c:pt>
                <c:pt idx="12084">
                  <c:v>28.46875</c:v>
                </c:pt>
                <c:pt idx="12085">
                  <c:v>28.471354166666668</c:v>
                </c:pt>
                <c:pt idx="12086">
                  <c:v>28.473958333333332</c:v>
                </c:pt>
                <c:pt idx="12087">
                  <c:v>28.4765625</c:v>
                </c:pt>
                <c:pt idx="12088">
                  <c:v>28.479166666666668</c:v>
                </c:pt>
                <c:pt idx="12089">
                  <c:v>28.481770833333332</c:v>
                </c:pt>
                <c:pt idx="12090">
                  <c:v>28.484375</c:v>
                </c:pt>
                <c:pt idx="12091">
                  <c:v>28.486979166666668</c:v>
                </c:pt>
                <c:pt idx="12092">
                  <c:v>28.489583333333332</c:v>
                </c:pt>
                <c:pt idx="12093">
                  <c:v>28.4921875</c:v>
                </c:pt>
                <c:pt idx="12094">
                  <c:v>28.494791666666668</c:v>
                </c:pt>
                <c:pt idx="12095">
                  <c:v>28.497395833333332</c:v>
                </c:pt>
                <c:pt idx="12096">
                  <c:v>28.5</c:v>
                </c:pt>
                <c:pt idx="12097">
                  <c:v>28.502604166666668</c:v>
                </c:pt>
                <c:pt idx="12098">
                  <c:v>28.505208333333332</c:v>
                </c:pt>
                <c:pt idx="12099">
                  <c:v>28.5078125</c:v>
                </c:pt>
                <c:pt idx="12100">
                  <c:v>28.510416666666668</c:v>
                </c:pt>
                <c:pt idx="12101">
                  <c:v>28.513020833333332</c:v>
                </c:pt>
                <c:pt idx="12102">
                  <c:v>28.515625</c:v>
                </c:pt>
                <c:pt idx="12103">
                  <c:v>28.518229166666668</c:v>
                </c:pt>
                <c:pt idx="12104">
                  <c:v>28.520833333333332</c:v>
                </c:pt>
                <c:pt idx="12105">
                  <c:v>28.5234375</c:v>
                </c:pt>
                <c:pt idx="12106">
                  <c:v>28.526041666666668</c:v>
                </c:pt>
                <c:pt idx="12107">
                  <c:v>28.528645833333332</c:v>
                </c:pt>
                <c:pt idx="12108">
                  <c:v>28.53125</c:v>
                </c:pt>
                <c:pt idx="12109">
                  <c:v>28.533854166666668</c:v>
                </c:pt>
                <c:pt idx="12110">
                  <c:v>28.536458333333332</c:v>
                </c:pt>
                <c:pt idx="12111">
                  <c:v>28.5390625</c:v>
                </c:pt>
                <c:pt idx="12112">
                  <c:v>28.541666666666668</c:v>
                </c:pt>
                <c:pt idx="12113">
                  <c:v>28.544270833333332</c:v>
                </c:pt>
                <c:pt idx="12114">
                  <c:v>28.546875</c:v>
                </c:pt>
                <c:pt idx="12115">
                  <c:v>28.549479166666668</c:v>
                </c:pt>
                <c:pt idx="12116">
                  <c:v>28.552083333333332</c:v>
                </c:pt>
                <c:pt idx="12117">
                  <c:v>28.5546875</c:v>
                </c:pt>
                <c:pt idx="12118">
                  <c:v>28.557291666666668</c:v>
                </c:pt>
                <c:pt idx="12119">
                  <c:v>28.559895833333332</c:v>
                </c:pt>
                <c:pt idx="12120">
                  <c:v>28.5625</c:v>
                </c:pt>
                <c:pt idx="12121">
                  <c:v>28.565104166666668</c:v>
                </c:pt>
                <c:pt idx="12122">
                  <c:v>28.567708333333332</c:v>
                </c:pt>
                <c:pt idx="12123">
                  <c:v>28.5703125</c:v>
                </c:pt>
                <c:pt idx="12124">
                  <c:v>28.572916666666668</c:v>
                </c:pt>
                <c:pt idx="12125">
                  <c:v>28.575520833333332</c:v>
                </c:pt>
                <c:pt idx="12126">
                  <c:v>28.578125</c:v>
                </c:pt>
                <c:pt idx="12127">
                  <c:v>28.580729166666668</c:v>
                </c:pt>
                <c:pt idx="12128">
                  <c:v>28.583333333333332</c:v>
                </c:pt>
                <c:pt idx="12129">
                  <c:v>28.5859375</c:v>
                </c:pt>
                <c:pt idx="12130">
                  <c:v>28.588541666666668</c:v>
                </c:pt>
                <c:pt idx="12131">
                  <c:v>28.591145833333332</c:v>
                </c:pt>
                <c:pt idx="12132">
                  <c:v>28.59375</c:v>
                </c:pt>
                <c:pt idx="12133">
                  <c:v>28.596354166666668</c:v>
                </c:pt>
                <c:pt idx="12134">
                  <c:v>28.598958333333332</c:v>
                </c:pt>
                <c:pt idx="12135">
                  <c:v>28.6015625</c:v>
                </c:pt>
                <c:pt idx="12136">
                  <c:v>28.604166666666668</c:v>
                </c:pt>
                <c:pt idx="12137">
                  <c:v>28.606770833333332</c:v>
                </c:pt>
                <c:pt idx="12138">
                  <c:v>28.609375</c:v>
                </c:pt>
                <c:pt idx="12139">
                  <c:v>28.611979166666668</c:v>
                </c:pt>
                <c:pt idx="12140">
                  <c:v>28.614583333333332</c:v>
                </c:pt>
                <c:pt idx="12141">
                  <c:v>28.6171875</c:v>
                </c:pt>
                <c:pt idx="12142">
                  <c:v>28.619791666666668</c:v>
                </c:pt>
                <c:pt idx="12143">
                  <c:v>28.622395833333332</c:v>
                </c:pt>
                <c:pt idx="12144">
                  <c:v>28.625</c:v>
                </c:pt>
                <c:pt idx="12145">
                  <c:v>28.627604166666668</c:v>
                </c:pt>
                <c:pt idx="12146">
                  <c:v>28.630208333333332</c:v>
                </c:pt>
                <c:pt idx="12147">
                  <c:v>28.6328125</c:v>
                </c:pt>
                <c:pt idx="12148">
                  <c:v>28.635416666666668</c:v>
                </c:pt>
                <c:pt idx="12149">
                  <c:v>28.638020833333332</c:v>
                </c:pt>
                <c:pt idx="12150">
                  <c:v>28.640625</c:v>
                </c:pt>
                <c:pt idx="12151">
                  <c:v>28.643229166666668</c:v>
                </c:pt>
                <c:pt idx="12152">
                  <c:v>28.645833333333332</c:v>
                </c:pt>
                <c:pt idx="12153">
                  <c:v>28.6484375</c:v>
                </c:pt>
                <c:pt idx="12154">
                  <c:v>28.651041666666668</c:v>
                </c:pt>
                <c:pt idx="12155">
                  <c:v>28.653645833333332</c:v>
                </c:pt>
                <c:pt idx="12156">
                  <c:v>28.65625</c:v>
                </c:pt>
                <c:pt idx="12157">
                  <c:v>28.658854166666668</c:v>
                </c:pt>
                <c:pt idx="12158">
                  <c:v>28.661458333333332</c:v>
                </c:pt>
                <c:pt idx="12159">
                  <c:v>28.6640625</c:v>
                </c:pt>
                <c:pt idx="12160">
                  <c:v>28.666666666666668</c:v>
                </c:pt>
                <c:pt idx="12161">
                  <c:v>28.669270833333332</c:v>
                </c:pt>
                <c:pt idx="12162">
                  <c:v>28.671875</c:v>
                </c:pt>
                <c:pt idx="12163">
                  <c:v>28.674479166666668</c:v>
                </c:pt>
                <c:pt idx="12164">
                  <c:v>28.677083333333332</c:v>
                </c:pt>
                <c:pt idx="12165">
                  <c:v>28.6796875</c:v>
                </c:pt>
                <c:pt idx="12166">
                  <c:v>28.682291666666668</c:v>
                </c:pt>
                <c:pt idx="12167">
                  <c:v>28.684895833333332</c:v>
                </c:pt>
                <c:pt idx="12168">
                  <c:v>28.6875</c:v>
                </c:pt>
                <c:pt idx="12169">
                  <c:v>28.690104166666668</c:v>
                </c:pt>
                <c:pt idx="12170">
                  <c:v>28.692708333333332</c:v>
                </c:pt>
                <c:pt idx="12171">
                  <c:v>28.6953125</c:v>
                </c:pt>
                <c:pt idx="12172">
                  <c:v>28.697916666666668</c:v>
                </c:pt>
                <c:pt idx="12173">
                  <c:v>28.700520833333332</c:v>
                </c:pt>
                <c:pt idx="12174">
                  <c:v>28.703125</c:v>
                </c:pt>
                <c:pt idx="12175">
                  <c:v>28.705729166666668</c:v>
                </c:pt>
                <c:pt idx="12176">
                  <c:v>28.708333333333332</c:v>
                </c:pt>
                <c:pt idx="12177">
                  <c:v>28.7109375</c:v>
                </c:pt>
                <c:pt idx="12178">
                  <c:v>28.713541666666668</c:v>
                </c:pt>
                <c:pt idx="12179">
                  <c:v>28.716145833333332</c:v>
                </c:pt>
                <c:pt idx="12180">
                  <c:v>28.71875</c:v>
                </c:pt>
                <c:pt idx="12181">
                  <c:v>28.721354166666668</c:v>
                </c:pt>
                <c:pt idx="12182">
                  <c:v>28.723958333333332</c:v>
                </c:pt>
                <c:pt idx="12183">
                  <c:v>28.7265625</c:v>
                </c:pt>
                <c:pt idx="12184">
                  <c:v>28.729166666666668</c:v>
                </c:pt>
                <c:pt idx="12185">
                  <c:v>28.731770833333332</c:v>
                </c:pt>
                <c:pt idx="12186">
                  <c:v>28.734375</c:v>
                </c:pt>
                <c:pt idx="12187">
                  <c:v>28.736979166666668</c:v>
                </c:pt>
                <c:pt idx="12188">
                  <c:v>28.739583333333332</c:v>
                </c:pt>
                <c:pt idx="12189">
                  <c:v>28.7421875</c:v>
                </c:pt>
                <c:pt idx="12190">
                  <c:v>28.744791666666668</c:v>
                </c:pt>
                <c:pt idx="12191">
                  <c:v>28.747395833333332</c:v>
                </c:pt>
                <c:pt idx="12192">
                  <c:v>28.75</c:v>
                </c:pt>
                <c:pt idx="12193">
                  <c:v>28.752604166666668</c:v>
                </c:pt>
                <c:pt idx="12194">
                  <c:v>28.755208333333332</c:v>
                </c:pt>
                <c:pt idx="12195">
                  <c:v>28.7578125</c:v>
                </c:pt>
                <c:pt idx="12196">
                  <c:v>28.760416666666668</c:v>
                </c:pt>
                <c:pt idx="12197">
                  <c:v>28.763020833333332</c:v>
                </c:pt>
                <c:pt idx="12198">
                  <c:v>28.765625</c:v>
                </c:pt>
                <c:pt idx="12199">
                  <c:v>28.768229166666668</c:v>
                </c:pt>
                <c:pt idx="12200">
                  <c:v>28.770833333333332</c:v>
                </c:pt>
                <c:pt idx="12201">
                  <c:v>28.7734375</c:v>
                </c:pt>
                <c:pt idx="12202">
                  <c:v>28.776041666666668</c:v>
                </c:pt>
                <c:pt idx="12203">
                  <c:v>28.778645833333332</c:v>
                </c:pt>
                <c:pt idx="12204">
                  <c:v>28.78125</c:v>
                </c:pt>
                <c:pt idx="12205">
                  <c:v>28.783854166666668</c:v>
                </c:pt>
                <c:pt idx="12206">
                  <c:v>28.786458333333332</c:v>
                </c:pt>
                <c:pt idx="12207">
                  <c:v>28.7890625</c:v>
                </c:pt>
                <c:pt idx="12208">
                  <c:v>28.791666666666668</c:v>
                </c:pt>
                <c:pt idx="12209">
                  <c:v>28.794270833333332</c:v>
                </c:pt>
                <c:pt idx="12210">
                  <c:v>28.796875</c:v>
                </c:pt>
                <c:pt idx="12211">
                  <c:v>28.799479166666668</c:v>
                </c:pt>
                <c:pt idx="12212">
                  <c:v>28.802083333333332</c:v>
                </c:pt>
                <c:pt idx="12213">
                  <c:v>28.8046875</c:v>
                </c:pt>
                <c:pt idx="12214">
                  <c:v>28.807291666666668</c:v>
                </c:pt>
                <c:pt idx="12215">
                  <c:v>28.809895833333332</c:v>
                </c:pt>
                <c:pt idx="12216">
                  <c:v>28.8125</c:v>
                </c:pt>
                <c:pt idx="12217">
                  <c:v>28.815104166666668</c:v>
                </c:pt>
                <c:pt idx="12218">
                  <c:v>28.817708333333332</c:v>
                </c:pt>
                <c:pt idx="12219">
                  <c:v>28.8203125</c:v>
                </c:pt>
                <c:pt idx="12220">
                  <c:v>28.822916666666668</c:v>
                </c:pt>
                <c:pt idx="12221">
                  <c:v>28.825520833333332</c:v>
                </c:pt>
                <c:pt idx="12222">
                  <c:v>28.828125</c:v>
                </c:pt>
                <c:pt idx="12223">
                  <c:v>28.830729166666668</c:v>
                </c:pt>
                <c:pt idx="12224">
                  <c:v>28.833333333333332</c:v>
                </c:pt>
                <c:pt idx="12225">
                  <c:v>28.8359375</c:v>
                </c:pt>
                <c:pt idx="12226">
                  <c:v>28.838541666666668</c:v>
                </c:pt>
                <c:pt idx="12227">
                  <c:v>28.841145833333332</c:v>
                </c:pt>
                <c:pt idx="12228">
                  <c:v>28.84375</c:v>
                </c:pt>
                <c:pt idx="12229">
                  <c:v>28.846354166666668</c:v>
                </c:pt>
                <c:pt idx="12230">
                  <c:v>28.848958333333332</c:v>
                </c:pt>
                <c:pt idx="12231">
                  <c:v>28.8515625</c:v>
                </c:pt>
                <c:pt idx="12232">
                  <c:v>28.854166666666668</c:v>
                </c:pt>
                <c:pt idx="12233">
                  <c:v>28.856770833333332</c:v>
                </c:pt>
                <c:pt idx="12234">
                  <c:v>28.859375</c:v>
                </c:pt>
                <c:pt idx="12235">
                  <c:v>28.861979166666668</c:v>
                </c:pt>
                <c:pt idx="12236">
                  <c:v>28.864583333333332</c:v>
                </c:pt>
                <c:pt idx="12237">
                  <c:v>28.8671875</c:v>
                </c:pt>
                <c:pt idx="12238">
                  <c:v>28.869791666666668</c:v>
                </c:pt>
                <c:pt idx="12239">
                  <c:v>28.872395833333332</c:v>
                </c:pt>
                <c:pt idx="12240">
                  <c:v>28.875</c:v>
                </c:pt>
                <c:pt idx="12241">
                  <c:v>28.877604166666668</c:v>
                </c:pt>
                <c:pt idx="12242">
                  <c:v>28.880208333333332</c:v>
                </c:pt>
                <c:pt idx="12243">
                  <c:v>28.8828125</c:v>
                </c:pt>
                <c:pt idx="12244">
                  <c:v>28.885416666666668</c:v>
                </c:pt>
                <c:pt idx="12245">
                  <c:v>28.888020833333332</c:v>
                </c:pt>
                <c:pt idx="12246">
                  <c:v>28.890625</c:v>
                </c:pt>
                <c:pt idx="12247">
                  <c:v>28.893229166666668</c:v>
                </c:pt>
                <c:pt idx="12248">
                  <c:v>28.895833333333332</c:v>
                </c:pt>
                <c:pt idx="12249">
                  <c:v>28.8984375</c:v>
                </c:pt>
                <c:pt idx="12250">
                  <c:v>28.901041666666668</c:v>
                </c:pt>
                <c:pt idx="12251">
                  <c:v>28.903645833333332</c:v>
                </c:pt>
                <c:pt idx="12252">
                  <c:v>28.90625</c:v>
                </c:pt>
                <c:pt idx="12253">
                  <c:v>28.908854166666668</c:v>
                </c:pt>
                <c:pt idx="12254">
                  <c:v>28.911458333333332</c:v>
                </c:pt>
                <c:pt idx="12255">
                  <c:v>28.9140625</c:v>
                </c:pt>
                <c:pt idx="12256">
                  <c:v>28.916666666666668</c:v>
                </c:pt>
                <c:pt idx="12257">
                  <c:v>28.919270833333332</c:v>
                </c:pt>
                <c:pt idx="12258">
                  <c:v>28.921875</c:v>
                </c:pt>
                <c:pt idx="12259">
                  <c:v>28.924479166666668</c:v>
                </c:pt>
                <c:pt idx="12260">
                  <c:v>28.927083333333332</c:v>
                </c:pt>
                <c:pt idx="12261">
                  <c:v>28.9296875</c:v>
                </c:pt>
                <c:pt idx="12262">
                  <c:v>28.932291666666668</c:v>
                </c:pt>
                <c:pt idx="12263">
                  <c:v>28.934895833333332</c:v>
                </c:pt>
                <c:pt idx="12264">
                  <c:v>28.9375</c:v>
                </c:pt>
                <c:pt idx="12265">
                  <c:v>28.940104166666668</c:v>
                </c:pt>
                <c:pt idx="12266">
                  <c:v>28.942708333333332</c:v>
                </c:pt>
                <c:pt idx="12267">
                  <c:v>28.9453125</c:v>
                </c:pt>
                <c:pt idx="12268">
                  <c:v>28.947916666666668</c:v>
                </c:pt>
                <c:pt idx="12269">
                  <c:v>28.950520833333332</c:v>
                </c:pt>
                <c:pt idx="12270">
                  <c:v>28.953125</c:v>
                </c:pt>
                <c:pt idx="12271">
                  <c:v>28.955729166666668</c:v>
                </c:pt>
                <c:pt idx="12272">
                  <c:v>28.958333333333332</c:v>
                </c:pt>
                <c:pt idx="12273">
                  <c:v>28.9609375</c:v>
                </c:pt>
                <c:pt idx="12274">
                  <c:v>28.963541666666668</c:v>
                </c:pt>
                <c:pt idx="12275">
                  <c:v>28.966145833333332</c:v>
                </c:pt>
                <c:pt idx="12276">
                  <c:v>28.96875</c:v>
                </c:pt>
                <c:pt idx="12277">
                  <c:v>28.971354166666668</c:v>
                </c:pt>
                <c:pt idx="12278">
                  <c:v>28.973958333333332</c:v>
                </c:pt>
                <c:pt idx="12279">
                  <c:v>28.9765625</c:v>
                </c:pt>
                <c:pt idx="12280">
                  <c:v>28.979166666666668</c:v>
                </c:pt>
                <c:pt idx="12281">
                  <c:v>28.981770833333332</c:v>
                </c:pt>
                <c:pt idx="12282">
                  <c:v>28.984375</c:v>
                </c:pt>
                <c:pt idx="12283">
                  <c:v>28.986979166666668</c:v>
                </c:pt>
                <c:pt idx="12284">
                  <c:v>28.989583333333332</c:v>
                </c:pt>
                <c:pt idx="12285">
                  <c:v>28.9921875</c:v>
                </c:pt>
                <c:pt idx="12286">
                  <c:v>28.994791666666668</c:v>
                </c:pt>
                <c:pt idx="12287">
                  <c:v>28.997395833333332</c:v>
                </c:pt>
                <c:pt idx="12288">
                  <c:v>29</c:v>
                </c:pt>
                <c:pt idx="12289">
                  <c:v>29.002604166666664</c:v>
                </c:pt>
                <c:pt idx="12290">
                  <c:v>29.005208333333336</c:v>
                </c:pt>
                <c:pt idx="12291">
                  <c:v>29.0078125</c:v>
                </c:pt>
                <c:pt idx="12292">
                  <c:v>29.010416666666664</c:v>
                </c:pt>
                <c:pt idx="12293">
                  <c:v>29.013020833333336</c:v>
                </c:pt>
                <c:pt idx="12294">
                  <c:v>29.015625</c:v>
                </c:pt>
                <c:pt idx="12295">
                  <c:v>29.018229166666664</c:v>
                </c:pt>
                <c:pt idx="12296">
                  <c:v>29.020833333333336</c:v>
                </c:pt>
                <c:pt idx="12297">
                  <c:v>29.0234375</c:v>
                </c:pt>
                <c:pt idx="12298">
                  <c:v>29.026041666666664</c:v>
                </c:pt>
                <c:pt idx="12299">
                  <c:v>29.028645833333336</c:v>
                </c:pt>
                <c:pt idx="12300">
                  <c:v>29.03125</c:v>
                </c:pt>
                <c:pt idx="12301">
                  <c:v>29.033854166666664</c:v>
                </c:pt>
                <c:pt idx="12302">
                  <c:v>29.036458333333336</c:v>
                </c:pt>
                <c:pt idx="12303">
                  <c:v>29.0390625</c:v>
                </c:pt>
                <c:pt idx="12304">
                  <c:v>29.041666666666664</c:v>
                </c:pt>
                <c:pt idx="12305">
                  <c:v>29.044270833333336</c:v>
                </c:pt>
                <c:pt idx="12306">
                  <c:v>29.046875</c:v>
                </c:pt>
                <c:pt idx="12307">
                  <c:v>29.049479166666664</c:v>
                </c:pt>
                <c:pt idx="12308">
                  <c:v>29.052083333333336</c:v>
                </c:pt>
                <c:pt idx="12309">
                  <c:v>29.0546875</c:v>
                </c:pt>
                <c:pt idx="12310">
                  <c:v>29.057291666666664</c:v>
                </c:pt>
                <c:pt idx="12311">
                  <c:v>29.059895833333336</c:v>
                </c:pt>
                <c:pt idx="12312">
                  <c:v>29.0625</c:v>
                </c:pt>
                <c:pt idx="12313">
                  <c:v>29.065104166666664</c:v>
                </c:pt>
                <c:pt idx="12314">
                  <c:v>29.067708333333336</c:v>
                </c:pt>
                <c:pt idx="12315">
                  <c:v>29.0703125</c:v>
                </c:pt>
                <c:pt idx="12316">
                  <c:v>29.072916666666664</c:v>
                </c:pt>
                <c:pt idx="12317">
                  <c:v>29.075520833333336</c:v>
                </c:pt>
                <c:pt idx="12318">
                  <c:v>29.078125</c:v>
                </c:pt>
                <c:pt idx="12319">
                  <c:v>29.080729166666664</c:v>
                </c:pt>
                <c:pt idx="12320">
                  <c:v>29.083333333333336</c:v>
                </c:pt>
                <c:pt idx="12321">
                  <c:v>29.0859375</c:v>
                </c:pt>
                <c:pt idx="12322">
                  <c:v>29.088541666666664</c:v>
                </c:pt>
                <c:pt idx="12323">
                  <c:v>29.091145833333336</c:v>
                </c:pt>
                <c:pt idx="12324">
                  <c:v>29.09375</c:v>
                </c:pt>
                <c:pt idx="12325">
                  <c:v>29.096354166666664</c:v>
                </c:pt>
                <c:pt idx="12326">
                  <c:v>29.098958333333336</c:v>
                </c:pt>
                <c:pt idx="12327">
                  <c:v>29.1015625</c:v>
                </c:pt>
                <c:pt idx="12328">
                  <c:v>29.104166666666664</c:v>
                </c:pt>
                <c:pt idx="12329">
                  <c:v>29.106770833333336</c:v>
                </c:pt>
                <c:pt idx="12330">
                  <c:v>29.109375</c:v>
                </c:pt>
                <c:pt idx="12331">
                  <c:v>29.111979166666664</c:v>
                </c:pt>
                <c:pt idx="12332">
                  <c:v>29.114583333333336</c:v>
                </c:pt>
                <c:pt idx="12333">
                  <c:v>29.1171875</c:v>
                </c:pt>
                <c:pt idx="12334">
                  <c:v>29.119791666666664</c:v>
                </c:pt>
                <c:pt idx="12335">
                  <c:v>29.122395833333336</c:v>
                </c:pt>
                <c:pt idx="12336">
                  <c:v>29.125</c:v>
                </c:pt>
                <c:pt idx="12337">
                  <c:v>29.127604166666664</c:v>
                </c:pt>
                <c:pt idx="12338">
                  <c:v>29.130208333333336</c:v>
                </c:pt>
                <c:pt idx="12339">
                  <c:v>29.1328125</c:v>
                </c:pt>
                <c:pt idx="12340">
                  <c:v>29.135416666666664</c:v>
                </c:pt>
                <c:pt idx="12341">
                  <c:v>29.138020833333336</c:v>
                </c:pt>
                <c:pt idx="12342">
                  <c:v>29.140625</c:v>
                </c:pt>
                <c:pt idx="12343">
                  <c:v>29.143229166666664</c:v>
                </c:pt>
                <c:pt idx="12344">
                  <c:v>29.145833333333336</c:v>
                </c:pt>
                <c:pt idx="12345">
                  <c:v>29.1484375</c:v>
                </c:pt>
                <c:pt idx="12346">
                  <c:v>29.151041666666664</c:v>
                </c:pt>
                <c:pt idx="12347">
                  <c:v>29.153645833333336</c:v>
                </c:pt>
                <c:pt idx="12348">
                  <c:v>29.15625</c:v>
                </c:pt>
                <c:pt idx="12349">
                  <c:v>29.158854166666664</c:v>
                </c:pt>
                <c:pt idx="12350">
                  <c:v>29.161458333333336</c:v>
                </c:pt>
                <c:pt idx="12351">
                  <c:v>29.1640625</c:v>
                </c:pt>
                <c:pt idx="12352">
                  <c:v>29.166666666666664</c:v>
                </c:pt>
                <c:pt idx="12353">
                  <c:v>29.169270833333336</c:v>
                </c:pt>
                <c:pt idx="12354">
                  <c:v>29.171875</c:v>
                </c:pt>
                <c:pt idx="12355">
                  <c:v>29.174479166666664</c:v>
                </c:pt>
                <c:pt idx="12356">
                  <c:v>29.177083333333336</c:v>
                </c:pt>
                <c:pt idx="12357">
                  <c:v>29.1796875</c:v>
                </c:pt>
                <c:pt idx="12358">
                  <c:v>29.182291666666664</c:v>
                </c:pt>
                <c:pt idx="12359">
                  <c:v>29.184895833333336</c:v>
                </c:pt>
                <c:pt idx="12360">
                  <c:v>29.1875</c:v>
                </c:pt>
                <c:pt idx="12361">
                  <c:v>29.190104166666664</c:v>
                </c:pt>
                <c:pt idx="12362">
                  <c:v>29.192708333333336</c:v>
                </c:pt>
                <c:pt idx="12363">
                  <c:v>29.1953125</c:v>
                </c:pt>
                <c:pt idx="12364">
                  <c:v>29.197916666666664</c:v>
                </c:pt>
                <c:pt idx="12365">
                  <c:v>29.200520833333336</c:v>
                </c:pt>
                <c:pt idx="12366">
                  <c:v>29.203125</c:v>
                </c:pt>
                <c:pt idx="12367">
                  <c:v>29.205729166666664</c:v>
                </c:pt>
                <c:pt idx="12368">
                  <c:v>29.208333333333336</c:v>
                </c:pt>
                <c:pt idx="12369">
                  <c:v>29.2109375</c:v>
                </c:pt>
                <c:pt idx="12370">
                  <c:v>29.213541666666664</c:v>
                </c:pt>
                <c:pt idx="12371">
                  <c:v>29.216145833333336</c:v>
                </c:pt>
                <c:pt idx="12372">
                  <c:v>29.21875</c:v>
                </c:pt>
                <c:pt idx="12373">
                  <c:v>29.221354166666664</c:v>
                </c:pt>
                <c:pt idx="12374">
                  <c:v>29.223958333333336</c:v>
                </c:pt>
                <c:pt idx="12375">
                  <c:v>29.2265625</c:v>
                </c:pt>
                <c:pt idx="12376">
                  <c:v>29.229166666666664</c:v>
                </c:pt>
                <c:pt idx="12377">
                  <c:v>29.231770833333336</c:v>
                </c:pt>
                <c:pt idx="12378">
                  <c:v>29.234375</c:v>
                </c:pt>
                <c:pt idx="12379">
                  <c:v>29.236979166666664</c:v>
                </c:pt>
                <c:pt idx="12380">
                  <c:v>29.239583333333336</c:v>
                </c:pt>
                <c:pt idx="12381">
                  <c:v>29.2421875</c:v>
                </c:pt>
                <c:pt idx="12382">
                  <c:v>29.244791666666664</c:v>
                </c:pt>
                <c:pt idx="12383">
                  <c:v>29.247395833333336</c:v>
                </c:pt>
                <c:pt idx="12384">
                  <c:v>29.25</c:v>
                </c:pt>
                <c:pt idx="12385">
                  <c:v>29.252604166666664</c:v>
                </c:pt>
                <c:pt idx="12386">
                  <c:v>29.255208333333336</c:v>
                </c:pt>
                <c:pt idx="12387">
                  <c:v>29.2578125</c:v>
                </c:pt>
                <c:pt idx="12388">
                  <c:v>29.260416666666664</c:v>
                </c:pt>
                <c:pt idx="12389">
                  <c:v>29.263020833333336</c:v>
                </c:pt>
                <c:pt idx="12390">
                  <c:v>29.265625</c:v>
                </c:pt>
                <c:pt idx="12391">
                  <c:v>29.268229166666664</c:v>
                </c:pt>
                <c:pt idx="12392">
                  <c:v>29.270833333333336</c:v>
                </c:pt>
                <c:pt idx="12393">
                  <c:v>29.2734375</c:v>
                </c:pt>
                <c:pt idx="12394">
                  <c:v>29.276041666666664</c:v>
                </c:pt>
                <c:pt idx="12395">
                  <c:v>29.278645833333336</c:v>
                </c:pt>
                <c:pt idx="12396">
                  <c:v>29.28125</c:v>
                </c:pt>
                <c:pt idx="12397">
                  <c:v>29.283854166666664</c:v>
                </c:pt>
                <c:pt idx="12398">
                  <c:v>29.286458333333336</c:v>
                </c:pt>
                <c:pt idx="12399">
                  <c:v>29.2890625</c:v>
                </c:pt>
                <c:pt idx="12400">
                  <c:v>29.291666666666664</c:v>
                </c:pt>
                <c:pt idx="12401">
                  <c:v>29.294270833333336</c:v>
                </c:pt>
                <c:pt idx="12402">
                  <c:v>29.296875</c:v>
                </c:pt>
                <c:pt idx="12403">
                  <c:v>29.299479166666664</c:v>
                </c:pt>
                <c:pt idx="12404">
                  <c:v>29.302083333333336</c:v>
                </c:pt>
                <c:pt idx="12405">
                  <c:v>29.3046875</c:v>
                </c:pt>
                <c:pt idx="12406">
                  <c:v>29.307291666666664</c:v>
                </c:pt>
                <c:pt idx="12407">
                  <c:v>29.309895833333336</c:v>
                </c:pt>
                <c:pt idx="12408">
                  <c:v>29.3125</c:v>
                </c:pt>
                <c:pt idx="12409">
                  <c:v>29.315104166666664</c:v>
                </c:pt>
                <c:pt idx="12410">
                  <c:v>29.317708333333336</c:v>
                </c:pt>
                <c:pt idx="12411">
                  <c:v>29.3203125</c:v>
                </c:pt>
                <c:pt idx="12412">
                  <c:v>29.322916666666664</c:v>
                </c:pt>
                <c:pt idx="12413">
                  <c:v>29.325520833333336</c:v>
                </c:pt>
                <c:pt idx="12414">
                  <c:v>29.328125</c:v>
                </c:pt>
                <c:pt idx="12415">
                  <c:v>29.330729166666664</c:v>
                </c:pt>
                <c:pt idx="12416">
                  <c:v>29.333333333333336</c:v>
                </c:pt>
                <c:pt idx="12417">
                  <c:v>29.3359375</c:v>
                </c:pt>
                <c:pt idx="12418">
                  <c:v>29.338541666666664</c:v>
                </c:pt>
                <c:pt idx="12419">
                  <c:v>29.341145833333336</c:v>
                </c:pt>
                <c:pt idx="12420">
                  <c:v>29.34375</c:v>
                </c:pt>
                <c:pt idx="12421">
                  <c:v>29.346354166666664</c:v>
                </c:pt>
                <c:pt idx="12422">
                  <c:v>29.348958333333336</c:v>
                </c:pt>
                <c:pt idx="12423">
                  <c:v>29.3515625</c:v>
                </c:pt>
                <c:pt idx="12424">
                  <c:v>29.354166666666664</c:v>
                </c:pt>
                <c:pt idx="12425">
                  <c:v>29.356770833333336</c:v>
                </c:pt>
                <c:pt idx="12426">
                  <c:v>29.359375</c:v>
                </c:pt>
                <c:pt idx="12427">
                  <c:v>29.361979166666664</c:v>
                </c:pt>
                <c:pt idx="12428">
                  <c:v>29.364583333333336</c:v>
                </c:pt>
                <c:pt idx="12429">
                  <c:v>29.3671875</c:v>
                </c:pt>
                <c:pt idx="12430">
                  <c:v>29.369791666666664</c:v>
                </c:pt>
                <c:pt idx="12431">
                  <c:v>29.372395833333336</c:v>
                </c:pt>
                <c:pt idx="12432">
                  <c:v>29.375</c:v>
                </c:pt>
                <c:pt idx="12433">
                  <c:v>29.377604166666664</c:v>
                </c:pt>
                <c:pt idx="12434">
                  <c:v>29.380208333333336</c:v>
                </c:pt>
                <c:pt idx="12435">
                  <c:v>29.3828125</c:v>
                </c:pt>
                <c:pt idx="12436">
                  <c:v>29.385416666666664</c:v>
                </c:pt>
                <c:pt idx="12437">
                  <c:v>29.388020833333336</c:v>
                </c:pt>
                <c:pt idx="12438">
                  <c:v>29.390625</c:v>
                </c:pt>
                <c:pt idx="12439">
                  <c:v>29.393229166666664</c:v>
                </c:pt>
                <c:pt idx="12440">
                  <c:v>29.395833333333336</c:v>
                </c:pt>
                <c:pt idx="12441">
                  <c:v>29.3984375</c:v>
                </c:pt>
                <c:pt idx="12442">
                  <c:v>29.401041666666664</c:v>
                </c:pt>
                <c:pt idx="12443">
                  <c:v>29.403645833333336</c:v>
                </c:pt>
                <c:pt idx="12444">
                  <c:v>29.40625</c:v>
                </c:pt>
                <c:pt idx="12445">
                  <c:v>29.408854166666664</c:v>
                </c:pt>
                <c:pt idx="12446">
                  <c:v>29.411458333333336</c:v>
                </c:pt>
                <c:pt idx="12447">
                  <c:v>29.4140625</c:v>
                </c:pt>
                <c:pt idx="12448">
                  <c:v>29.416666666666664</c:v>
                </c:pt>
                <c:pt idx="12449">
                  <c:v>29.419270833333336</c:v>
                </c:pt>
                <c:pt idx="12450">
                  <c:v>29.421875</c:v>
                </c:pt>
                <c:pt idx="12451">
                  <c:v>29.424479166666664</c:v>
                </c:pt>
                <c:pt idx="12452">
                  <c:v>29.427083333333336</c:v>
                </c:pt>
                <c:pt idx="12453">
                  <c:v>29.4296875</c:v>
                </c:pt>
                <c:pt idx="12454">
                  <c:v>29.432291666666664</c:v>
                </c:pt>
                <c:pt idx="12455">
                  <c:v>29.434895833333336</c:v>
                </c:pt>
                <c:pt idx="12456">
                  <c:v>29.4375</c:v>
                </c:pt>
                <c:pt idx="12457">
                  <c:v>29.440104166666664</c:v>
                </c:pt>
                <c:pt idx="12458">
                  <c:v>29.442708333333336</c:v>
                </c:pt>
                <c:pt idx="12459">
                  <c:v>29.4453125</c:v>
                </c:pt>
                <c:pt idx="12460">
                  <c:v>29.447916666666664</c:v>
                </c:pt>
                <c:pt idx="12461">
                  <c:v>29.450520833333336</c:v>
                </c:pt>
                <c:pt idx="12462">
                  <c:v>29.453125</c:v>
                </c:pt>
                <c:pt idx="12463">
                  <c:v>29.455729166666664</c:v>
                </c:pt>
                <c:pt idx="12464">
                  <c:v>29.458333333333336</c:v>
                </c:pt>
                <c:pt idx="12465">
                  <c:v>29.4609375</c:v>
                </c:pt>
                <c:pt idx="12466">
                  <c:v>29.463541666666664</c:v>
                </c:pt>
                <c:pt idx="12467">
                  <c:v>29.466145833333336</c:v>
                </c:pt>
                <c:pt idx="12468">
                  <c:v>29.46875</c:v>
                </c:pt>
                <c:pt idx="12469">
                  <c:v>29.471354166666664</c:v>
                </c:pt>
                <c:pt idx="12470">
                  <c:v>29.473958333333336</c:v>
                </c:pt>
                <c:pt idx="12471">
                  <c:v>29.4765625</c:v>
                </c:pt>
                <c:pt idx="12472">
                  <c:v>29.479166666666664</c:v>
                </c:pt>
                <c:pt idx="12473">
                  <c:v>29.481770833333336</c:v>
                </c:pt>
                <c:pt idx="12474">
                  <c:v>29.484375</c:v>
                </c:pt>
                <c:pt idx="12475">
                  <c:v>29.486979166666664</c:v>
                </c:pt>
                <c:pt idx="12476">
                  <c:v>29.489583333333336</c:v>
                </c:pt>
                <c:pt idx="12477">
                  <c:v>29.4921875</c:v>
                </c:pt>
                <c:pt idx="12478">
                  <c:v>29.494791666666664</c:v>
                </c:pt>
                <c:pt idx="12479">
                  <c:v>29.497395833333336</c:v>
                </c:pt>
                <c:pt idx="12480">
                  <c:v>29.5</c:v>
                </c:pt>
                <c:pt idx="12481">
                  <c:v>29.502604166666664</c:v>
                </c:pt>
                <c:pt idx="12482">
                  <c:v>29.505208333333336</c:v>
                </c:pt>
                <c:pt idx="12483">
                  <c:v>29.5078125</c:v>
                </c:pt>
                <c:pt idx="12484">
                  <c:v>29.510416666666664</c:v>
                </c:pt>
                <c:pt idx="12485">
                  <c:v>29.513020833333336</c:v>
                </c:pt>
                <c:pt idx="12486">
                  <c:v>29.515625</c:v>
                </c:pt>
                <c:pt idx="12487">
                  <c:v>29.518229166666664</c:v>
                </c:pt>
                <c:pt idx="12488">
                  <c:v>29.520833333333336</c:v>
                </c:pt>
                <c:pt idx="12489">
                  <c:v>29.5234375</c:v>
                </c:pt>
                <c:pt idx="12490">
                  <c:v>29.526041666666664</c:v>
                </c:pt>
                <c:pt idx="12491">
                  <c:v>29.528645833333336</c:v>
                </c:pt>
                <c:pt idx="12492">
                  <c:v>29.53125</c:v>
                </c:pt>
                <c:pt idx="12493">
                  <c:v>29.533854166666664</c:v>
                </c:pt>
                <c:pt idx="12494">
                  <c:v>29.536458333333336</c:v>
                </c:pt>
                <c:pt idx="12495">
                  <c:v>29.5390625</c:v>
                </c:pt>
                <c:pt idx="12496">
                  <c:v>29.541666666666664</c:v>
                </c:pt>
                <c:pt idx="12497">
                  <c:v>29.544270833333336</c:v>
                </c:pt>
                <c:pt idx="12498">
                  <c:v>29.546875</c:v>
                </c:pt>
                <c:pt idx="12499">
                  <c:v>29.549479166666664</c:v>
                </c:pt>
                <c:pt idx="12500">
                  <c:v>29.552083333333336</c:v>
                </c:pt>
                <c:pt idx="12501">
                  <c:v>29.5546875</c:v>
                </c:pt>
                <c:pt idx="12502">
                  <c:v>29.557291666666664</c:v>
                </c:pt>
                <c:pt idx="12503">
                  <c:v>29.559895833333336</c:v>
                </c:pt>
                <c:pt idx="12504">
                  <c:v>29.5625</c:v>
                </c:pt>
                <c:pt idx="12505">
                  <c:v>29.565104166666664</c:v>
                </c:pt>
                <c:pt idx="12506">
                  <c:v>29.567708333333336</c:v>
                </c:pt>
                <c:pt idx="12507">
                  <c:v>29.5703125</c:v>
                </c:pt>
                <c:pt idx="12508">
                  <c:v>29.572916666666664</c:v>
                </c:pt>
                <c:pt idx="12509">
                  <c:v>29.575520833333336</c:v>
                </c:pt>
                <c:pt idx="12510">
                  <c:v>29.578125</c:v>
                </c:pt>
                <c:pt idx="12511">
                  <c:v>29.580729166666664</c:v>
                </c:pt>
                <c:pt idx="12512">
                  <c:v>29.583333333333336</c:v>
                </c:pt>
                <c:pt idx="12513">
                  <c:v>29.5859375</c:v>
                </c:pt>
                <c:pt idx="12514">
                  <c:v>29.588541666666664</c:v>
                </c:pt>
                <c:pt idx="12515">
                  <c:v>29.591145833333336</c:v>
                </c:pt>
                <c:pt idx="12516">
                  <c:v>29.59375</c:v>
                </c:pt>
                <c:pt idx="12517">
                  <c:v>29.596354166666664</c:v>
                </c:pt>
                <c:pt idx="12518">
                  <c:v>29.598958333333336</c:v>
                </c:pt>
                <c:pt idx="12519">
                  <c:v>29.6015625</c:v>
                </c:pt>
                <c:pt idx="12520">
                  <c:v>29.604166666666664</c:v>
                </c:pt>
                <c:pt idx="12521">
                  <c:v>29.606770833333336</c:v>
                </c:pt>
                <c:pt idx="12522">
                  <c:v>29.609375</c:v>
                </c:pt>
                <c:pt idx="12523">
                  <c:v>29.611979166666664</c:v>
                </c:pt>
                <c:pt idx="12524">
                  <c:v>29.614583333333336</c:v>
                </c:pt>
                <c:pt idx="12525">
                  <c:v>29.6171875</c:v>
                </c:pt>
                <c:pt idx="12526">
                  <c:v>29.619791666666664</c:v>
                </c:pt>
                <c:pt idx="12527">
                  <c:v>29.622395833333336</c:v>
                </c:pt>
                <c:pt idx="12528">
                  <c:v>29.625</c:v>
                </c:pt>
                <c:pt idx="12529">
                  <c:v>29.627604166666664</c:v>
                </c:pt>
                <c:pt idx="12530">
                  <c:v>29.630208333333336</c:v>
                </c:pt>
                <c:pt idx="12531">
                  <c:v>29.6328125</c:v>
                </c:pt>
                <c:pt idx="12532">
                  <c:v>29.635416666666664</c:v>
                </c:pt>
                <c:pt idx="12533">
                  <c:v>29.638020833333336</c:v>
                </c:pt>
                <c:pt idx="12534">
                  <c:v>29.640625</c:v>
                </c:pt>
                <c:pt idx="12535">
                  <c:v>29.643229166666664</c:v>
                </c:pt>
                <c:pt idx="12536">
                  <c:v>29.645833333333336</c:v>
                </c:pt>
                <c:pt idx="12537">
                  <c:v>29.6484375</c:v>
                </c:pt>
                <c:pt idx="12538">
                  <c:v>29.651041666666664</c:v>
                </c:pt>
                <c:pt idx="12539">
                  <c:v>29.653645833333336</c:v>
                </c:pt>
                <c:pt idx="12540">
                  <c:v>29.65625</c:v>
                </c:pt>
                <c:pt idx="12541">
                  <c:v>29.658854166666664</c:v>
                </c:pt>
                <c:pt idx="12542">
                  <c:v>29.661458333333336</c:v>
                </c:pt>
                <c:pt idx="12543">
                  <c:v>29.6640625</c:v>
                </c:pt>
                <c:pt idx="12544">
                  <c:v>29.666666666666664</c:v>
                </c:pt>
                <c:pt idx="12545">
                  <c:v>29.669270833333336</c:v>
                </c:pt>
                <c:pt idx="12546">
                  <c:v>29.671875</c:v>
                </c:pt>
                <c:pt idx="12547">
                  <c:v>29.674479166666664</c:v>
                </c:pt>
                <c:pt idx="12548">
                  <c:v>29.677083333333336</c:v>
                </c:pt>
                <c:pt idx="12549">
                  <c:v>29.6796875</c:v>
                </c:pt>
                <c:pt idx="12550">
                  <c:v>29.682291666666664</c:v>
                </c:pt>
                <c:pt idx="12551">
                  <c:v>29.684895833333336</c:v>
                </c:pt>
                <c:pt idx="12552">
                  <c:v>29.6875</c:v>
                </c:pt>
                <c:pt idx="12553">
                  <c:v>29.690104166666664</c:v>
                </c:pt>
                <c:pt idx="12554">
                  <c:v>29.692708333333336</c:v>
                </c:pt>
                <c:pt idx="12555">
                  <c:v>29.6953125</c:v>
                </c:pt>
                <c:pt idx="12556">
                  <c:v>29.697916666666664</c:v>
                </c:pt>
                <c:pt idx="12557">
                  <c:v>29.700520833333336</c:v>
                </c:pt>
                <c:pt idx="12558">
                  <c:v>29.703125</c:v>
                </c:pt>
                <c:pt idx="12559">
                  <c:v>29.705729166666664</c:v>
                </c:pt>
                <c:pt idx="12560">
                  <c:v>29.708333333333336</c:v>
                </c:pt>
                <c:pt idx="12561">
                  <c:v>29.7109375</c:v>
                </c:pt>
                <c:pt idx="12562">
                  <c:v>29.713541666666664</c:v>
                </c:pt>
                <c:pt idx="12563">
                  <c:v>29.716145833333336</c:v>
                </c:pt>
                <c:pt idx="12564">
                  <c:v>29.71875</c:v>
                </c:pt>
                <c:pt idx="12565">
                  <c:v>29.721354166666664</c:v>
                </c:pt>
                <c:pt idx="12566">
                  <c:v>29.723958333333336</c:v>
                </c:pt>
                <c:pt idx="12567">
                  <c:v>29.7265625</c:v>
                </c:pt>
                <c:pt idx="12568">
                  <c:v>29.729166666666664</c:v>
                </c:pt>
                <c:pt idx="12569">
                  <c:v>29.731770833333336</c:v>
                </c:pt>
                <c:pt idx="12570">
                  <c:v>29.734375</c:v>
                </c:pt>
                <c:pt idx="12571">
                  <c:v>29.736979166666664</c:v>
                </c:pt>
                <c:pt idx="12572">
                  <c:v>29.739583333333336</c:v>
                </c:pt>
                <c:pt idx="12573">
                  <c:v>29.7421875</c:v>
                </c:pt>
                <c:pt idx="12574">
                  <c:v>29.744791666666664</c:v>
                </c:pt>
                <c:pt idx="12575">
                  <c:v>29.747395833333336</c:v>
                </c:pt>
                <c:pt idx="12576">
                  <c:v>29.75</c:v>
                </c:pt>
                <c:pt idx="12577">
                  <c:v>29.752604166666664</c:v>
                </c:pt>
                <c:pt idx="12578">
                  <c:v>29.755208333333336</c:v>
                </c:pt>
                <c:pt idx="12579">
                  <c:v>29.7578125</c:v>
                </c:pt>
                <c:pt idx="12580">
                  <c:v>29.760416666666664</c:v>
                </c:pt>
                <c:pt idx="12581">
                  <c:v>29.763020833333336</c:v>
                </c:pt>
                <c:pt idx="12582">
                  <c:v>29.765625</c:v>
                </c:pt>
                <c:pt idx="12583">
                  <c:v>29.768229166666664</c:v>
                </c:pt>
                <c:pt idx="12584">
                  <c:v>29.770833333333336</c:v>
                </c:pt>
                <c:pt idx="12585">
                  <c:v>29.7734375</c:v>
                </c:pt>
                <c:pt idx="12586">
                  <c:v>29.776041666666664</c:v>
                </c:pt>
                <c:pt idx="12587">
                  <c:v>29.778645833333336</c:v>
                </c:pt>
                <c:pt idx="12588">
                  <c:v>29.78125</c:v>
                </c:pt>
                <c:pt idx="12589">
                  <c:v>29.783854166666664</c:v>
                </c:pt>
                <c:pt idx="12590">
                  <c:v>29.786458333333336</c:v>
                </c:pt>
                <c:pt idx="12591">
                  <c:v>29.7890625</c:v>
                </c:pt>
                <c:pt idx="12592">
                  <c:v>29.791666666666664</c:v>
                </c:pt>
                <c:pt idx="12593">
                  <c:v>29.794270833333336</c:v>
                </c:pt>
                <c:pt idx="12594">
                  <c:v>29.796875</c:v>
                </c:pt>
                <c:pt idx="12595">
                  <c:v>29.799479166666664</c:v>
                </c:pt>
                <c:pt idx="12596">
                  <c:v>29.802083333333336</c:v>
                </c:pt>
                <c:pt idx="12597">
                  <c:v>29.8046875</c:v>
                </c:pt>
                <c:pt idx="12598">
                  <c:v>29.807291666666664</c:v>
                </c:pt>
                <c:pt idx="12599">
                  <c:v>29.809895833333336</c:v>
                </c:pt>
                <c:pt idx="12600">
                  <c:v>29.8125</c:v>
                </c:pt>
                <c:pt idx="12601">
                  <c:v>29.815104166666664</c:v>
                </c:pt>
                <c:pt idx="12602">
                  <c:v>29.817708333333336</c:v>
                </c:pt>
                <c:pt idx="12603">
                  <c:v>29.8203125</c:v>
                </c:pt>
                <c:pt idx="12604">
                  <c:v>29.822916666666664</c:v>
                </c:pt>
                <c:pt idx="12605">
                  <c:v>29.825520833333336</c:v>
                </c:pt>
                <c:pt idx="12606">
                  <c:v>29.828125</c:v>
                </c:pt>
                <c:pt idx="12607">
                  <c:v>29.830729166666664</c:v>
                </c:pt>
                <c:pt idx="12608">
                  <c:v>29.833333333333336</c:v>
                </c:pt>
                <c:pt idx="12609">
                  <c:v>29.8359375</c:v>
                </c:pt>
                <c:pt idx="12610">
                  <c:v>29.838541666666664</c:v>
                </c:pt>
                <c:pt idx="12611">
                  <c:v>29.841145833333336</c:v>
                </c:pt>
                <c:pt idx="12612">
                  <c:v>29.84375</c:v>
                </c:pt>
                <c:pt idx="12613">
                  <c:v>29.846354166666664</c:v>
                </c:pt>
                <c:pt idx="12614">
                  <c:v>29.848958333333336</c:v>
                </c:pt>
                <c:pt idx="12615">
                  <c:v>29.8515625</c:v>
                </c:pt>
                <c:pt idx="12616">
                  <c:v>29.854166666666664</c:v>
                </c:pt>
                <c:pt idx="12617">
                  <c:v>29.856770833333336</c:v>
                </c:pt>
                <c:pt idx="12618">
                  <c:v>29.859375</c:v>
                </c:pt>
                <c:pt idx="12619">
                  <c:v>29.861979166666664</c:v>
                </c:pt>
                <c:pt idx="12620">
                  <c:v>29.864583333333336</c:v>
                </c:pt>
                <c:pt idx="12621">
                  <c:v>29.8671875</c:v>
                </c:pt>
                <c:pt idx="12622">
                  <c:v>29.869791666666664</c:v>
                </c:pt>
                <c:pt idx="12623">
                  <c:v>29.872395833333336</c:v>
                </c:pt>
                <c:pt idx="12624">
                  <c:v>29.875</c:v>
                </c:pt>
                <c:pt idx="12625">
                  <c:v>29.877604166666664</c:v>
                </c:pt>
                <c:pt idx="12626">
                  <c:v>29.880208333333336</c:v>
                </c:pt>
                <c:pt idx="12627">
                  <c:v>29.8828125</c:v>
                </c:pt>
                <c:pt idx="12628">
                  <c:v>29.885416666666664</c:v>
                </c:pt>
                <c:pt idx="12629">
                  <c:v>29.888020833333336</c:v>
                </c:pt>
                <c:pt idx="12630">
                  <c:v>29.890625</c:v>
                </c:pt>
                <c:pt idx="12631">
                  <c:v>29.893229166666664</c:v>
                </c:pt>
                <c:pt idx="12632">
                  <c:v>29.895833333333336</c:v>
                </c:pt>
                <c:pt idx="12633">
                  <c:v>29.8984375</c:v>
                </c:pt>
                <c:pt idx="12634">
                  <c:v>29.901041666666664</c:v>
                </c:pt>
                <c:pt idx="12635">
                  <c:v>29.903645833333336</c:v>
                </c:pt>
                <c:pt idx="12636">
                  <c:v>29.90625</c:v>
                </c:pt>
                <c:pt idx="12637">
                  <c:v>29.908854166666664</c:v>
                </c:pt>
                <c:pt idx="12638">
                  <c:v>29.911458333333336</c:v>
                </c:pt>
                <c:pt idx="12639">
                  <c:v>29.9140625</c:v>
                </c:pt>
                <c:pt idx="12640">
                  <c:v>29.916666666666664</c:v>
                </c:pt>
                <c:pt idx="12641">
                  <c:v>29.919270833333336</c:v>
                </c:pt>
                <c:pt idx="12642">
                  <c:v>29.921875</c:v>
                </c:pt>
                <c:pt idx="12643">
                  <c:v>29.924479166666664</c:v>
                </c:pt>
                <c:pt idx="12644">
                  <c:v>29.927083333333336</c:v>
                </c:pt>
                <c:pt idx="12645">
                  <c:v>29.9296875</c:v>
                </c:pt>
                <c:pt idx="12646">
                  <c:v>29.932291666666664</c:v>
                </c:pt>
                <c:pt idx="12647">
                  <c:v>29.934895833333336</c:v>
                </c:pt>
                <c:pt idx="12648">
                  <c:v>29.9375</c:v>
                </c:pt>
                <c:pt idx="12649">
                  <c:v>29.940104166666664</c:v>
                </c:pt>
                <c:pt idx="12650">
                  <c:v>29.942708333333336</c:v>
                </c:pt>
                <c:pt idx="12651">
                  <c:v>29.9453125</c:v>
                </c:pt>
                <c:pt idx="12652">
                  <c:v>29.947916666666664</c:v>
                </c:pt>
                <c:pt idx="12653">
                  <c:v>29.950520833333336</c:v>
                </c:pt>
                <c:pt idx="12654">
                  <c:v>29.953125</c:v>
                </c:pt>
                <c:pt idx="12655">
                  <c:v>29.955729166666664</c:v>
                </c:pt>
                <c:pt idx="12656">
                  <c:v>29.958333333333336</c:v>
                </c:pt>
                <c:pt idx="12657">
                  <c:v>29.9609375</c:v>
                </c:pt>
                <c:pt idx="12658">
                  <c:v>29.963541666666664</c:v>
                </c:pt>
                <c:pt idx="12659">
                  <c:v>29.966145833333336</c:v>
                </c:pt>
                <c:pt idx="12660">
                  <c:v>29.96875</c:v>
                </c:pt>
                <c:pt idx="12661">
                  <c:v>29.971354166666664</c:v>
                </c:pt>
                <c:pt idx="12662">
                  <c:v>29.973958333333336</c:v>
                </c:pt>
                <c:pt idx="12663">
                  <c:v>29.9765625</c:v>
                </c:pt>
                <c:pt idx="12664">
                  <c:v>29.979166666666664</c:v>
                </c:pt>
                <c:pt idx="12665">
                  <c:v>29.981770833333336</c:v>
                </c:pt>
                <c:pt idx="12666">
                  <c:v>29.984375</c:v>
                </c:pt>
                <c:pt idx="12667">
                  <c:v>29.986979166666664</c:v>
                </c:pt>
                <c:pt idx="12668">
                  <c:v>29.989583333333336</c:v>
                </c:pt>
                <c:pt idx="12669">
                  <c:v>29.9921875</c:v>
                </c:pt>
                <c:pt idx="12670">
                  <c:v>29.994791666666664</c:v>
                </c:pt>
                <c:pt idx="12671">
                  <c:v>29.997395833333336</c:v>
                </c:pt>
                <c:pt idx="12672">
                  <c:v>30</c:v>
                </c:pt>
                <c:pt idx="12673">
                  <c:v>30.002604166666664</c:v>
                </c:pt>
                <c:pt idx="12674">
                  <c:v>30.005208333333336</c:v>
                </c:pt>
                <c:pt idx="12675">
                  <c:v>30.0078125</c:v>
                </c:pt>
                <c:pt idx="12676">
                  <c:v>30.010416666666664</c:v>
                </c:pt>
                <c:pt idx="12677">
                  <c:v>30.013020833333336</c:v>
                </c:pt>
                <c:pt idx="12678">
                  <c:v>30.015625</c:v>
                </c:pt>
                <c:pt idx="12679">
                  <c:v>30.018229166666664</c:v>
                </c:pt>
                <c:pt idx="12680">
                  <c:v>30.020833333333336</c:v>
                </c:pt>
                <c:pt idx="12681">
                  <c:v>30.0234375</c:v>
                </c:pt>
                <c:pt idx="12682">
                  <c:v>30.026041666666664</c:v>
                </c:pt>
                <c:pt idx="12683">
                  <c:v>30.028645833333336</c:v>
                </c:pt>
                <c:pt idx="12684">
                  <c:v>30.03125</c:v>
                </c:pt>
                <c:pt idx="12685">
                  <c:v>30.033854166666664</c:v>
                </c:pt>
                <c:pt idx="12686">
                  <c:v>30.036458333333336</c:v>
                </c:pt>
                <c:pt idx="12687">
                  <c:v>30.0390625</c:v>
                </c:pt>
                <c:pt idx="12688">
                  <c:v>30.041666666666664</c:v>
                </c:pt>
                <c:pt idx="12689">
                  <c:v>30.044270833333336</c:v>
                </c:pt>
                <c:pt idx="12690">
                  <c:v>30.046875</c:v>
                </c:pt>
                <c:pt idx="12691">
                  <c:v>30.049479166666664</c:v>
                </c:pt>
                <c:pt idx="12692">
                  <c:v>30.052083333333336</c:v>
                </c:pt>
                <c:pt idx="12693">
                  <c:v>30.0546875</c:v>
                </c:pt>
                <c:pt idx="12694">
                  <c:v>30.057291666666664</c:v>
                </c:pt>
                <c:pt idx="12695">
                  <c:v>30.059895833333336</c:v>
                </c:pt>
                <c:pt idx="12696">
                  <c:v>30.0625</c:v>
                </c:pt>
                <c:pt idx="12697">
                  <c:v>30.065104166666664</c:v>
                </c:pt>
                <c:pt idx="12698">
                  <c:v>30.067708333333336</c:v>
                </c:pt>
                <c:pt idx="12699">
                  <c:v>30.0703125</c:v>
                </c:pt>
                <c:pt idx="12700">
                  <c:v>30.072916666666664</c:v>
                </c:pt>
                <c:pt idx="12701">
                  <c:v>30.075520833333336</c:v>
                </c:pt>
                <c:pt idx="12702">
                  <c:v>30.078125</c:v>
                </c:pt>
                <c:pt idx="12703">
                  <c:v>30.080729166666664</c:v>
                </c:pt>
                <c:pt idx="12704">
                  <c:v>30.083333333333336</c:v>
                </c:pt>
                <c:pt idx="12705">
                  <c:v>30.0859375</c:v>
                </c:pt>
                <c:pt idx="12706">
                  <c:v>30.088541666666664</c:v>
                </c:pt>
                <c:pt idx="12707">
                  <c:v>30.091145833333336</c:v>
                </c:pt>
                <c:pt idx="12708">
                  <c:v>30.09375</c:v>
                </c:pt>
                <c:pt idx="12709">
                  <c:v>30.096354166666664</c:v>
                </c:pt>
                <c:pt idx="12710">
                  <c:v>30.098958333333336</c:v>
                </c:pt>
                <c:pt idx="12711">
                  <c:v>30.1015625</c:v>
                </c:pt>
                <c:pt idx="12712">
                  <c:v>30.104166666666664</c:v>
                </c:pt>
                <c:pt idx="12713">
                  <c:v>30.106770833333336</c:v>
                </c:pt>
                <c:pt idx="12714">
                  <c:v>30.109375</c:v>
                </c:pt>
                <c:pt idx="12715">
                  <c:v>30.111979166666664</c:v>
                </c:pt>
                <c:pt idx="12716">
                  <c:v>30.114583333333336</c:v>
                </c:pt>
                <c:pt idx="12717">
                  <c:v>30.1171875</c:v>
                </c:pt>
                <c:pt idx="12718">
                  <c:v>30.119791666666664</c:v>
                </c:pt>
                <c:pt idx="12719">
                  <c:v>30.122395833333336</c:v>
                </c:pt>
                <c:pt idx="12720">
                  <c:v>30.125</c:v>
                </c:pt>
                <c:pt idx="12721">
                  <c:v>30.127604166666664</c:v>
                </c:pt>
                <c:pt idx="12722">
                  <c:v>30.130208333333336</c:v>
                </c:pt>
                <c:pt idx="12723">
                  <c:v>30.1328125</c:v>
                </c:pt>
                <c:pt idx="12724">
                  <c:v>30.135416666666664</c:v>
                </c:pt>
                <c:pt idx="12725">
                  <c:v>30.138020833333336</c:v>
                </c:pt>
                <c:pt idx="12726">
                  <c:v>30.140625</c:v>
                </c:pt>
                <c:pt idx="12727">
                  <c:v>30.143229166666664</c:v>
                </c:pt>
                <c:pt idx="12728">
                  <c:v>30.145833333333336</c:v>
                </c:pt>
                <c:pt idx="12729">
                  <c:v>30.1484375</c:v>
                </c:pt>
                <c:pt idx="12730">
                  <c:v>30.151041666666664</c:v>
                </c:pt>
                <c:pt idx="12731">
                  <c:v>30.153645833333336</c:v>
                </c:pt>
                <c:pt idx="12732">
                  <c:v>30.15625</c:v>
                </c:pt>
                <c:pt idx="12733">
                  <c:v>30.158854166666664</c:v>
                </c:pt>
                <c:pt idx="12734">
                  <c:v>30.161458333333336</c:v>
                </c:pt>
                <c:pt idx="12735">
                  <c:v>30.1640625</c:v>
                </c:pt>
                <c:pt idx="12736">
                  <c:v>30.166666666666664</c:v>
                </c:pt>
                <c:pt idx="12737">
                  <c:v>30.169270833333336</c:v>
                </c:pt>
                <c:pt idx="12738">
                  <c:v>30.171875</c:v>
                </c:pt>
                <c:pt idx="12739">
                  <c:v>30.174479166666664</c:v>
                </c:pt>
                <c:pt idx="12740">
                  <c:v>30.177083333333336</c:v>
                </c:pt>
                <c:pt idx="12741">
                  <c:v>30.1796875</c:v>
                </c:pt>
                <c:pt idx="12742">
                  <c:v>30.182291666666664</c:v>
                </c:pt>
                <c:pt idx="12743">
                  <c:v>30.184895833333336</c:v>
                </c:pt>
                <c:pt idx="12744">
                  <c:v>30.1875</c:v>
                </c:pt>
                <c:pt idx="12745">
                  <c:v>30.190104166666664</c:v>
                </c:pt>
                <c:pt idx="12746">
                  <c:v>30.192708333333336</c:v>
                </c:pt>
                <c:pt idx="12747">
                  <c:v>30.1953125</c:v>
                </c:pt>
                <c:pt idx="12748">
                  <c:v>30.197916666666664</c:v>
                </c:pt>
                <c:pt idx="12749">
                  <c:v>30.200520833333336</c:v>
                </c:pt>
                <c:pt idx="12750">
                  <c:v>30.203125</c:v>
                </c:pt>
                <c:pt idx="12751">
                  <c:v>30.205729166666664</c:v>
                </c:pt>
                <c:pt idx="12752">
                  <c:v>30.208333333333336</c:v>
                </c:pt>
                <c:pt idx="12753">
                  <c:v>30.2109375</c:v>
                </c:pt>
                <c:pt idx="12754">
                  <c:v>30.213541666666664</c:v>
                </c:pt>
                <c:pt idx="12755">
                  <c:v>30.216145833333336</c:v>
                </c:pt>
                <c:pt idx="12756">
                  <c:v>30.21875</c:v>
                </c:pt>
                <c:pt idx="12757">
                  <c:v>30.221354166666664</c:v>
                </c:pt>
                <c:pt idx="12758">
                  <c:v>30.223958333333336</c:v>
                </c:pt>
                <c:pt idx="12759">
                  <c:v>30.2265625</c:v>
                </c:pt>
                <c:pt idx="12760">
                  <c:v>30.229166666666664</c:v>
                </c:pt>
                <c:pt idx="12761">
                  <c:v>30.231770833333336</c:v>
                </c:pt>
                <c:pt idx="12762">
                  <c:v>30.234375</c:v>
                </c:pt>
                <c:pt idx="12763">
                  <c:v>30.236979166666664</c:v>
                </c:pt>
                <c:pt idx="12764">
                  <c:v>30.239583333333336</c:v>
                </c:pt>
                <c:pt idx="12765">
                  <c:v>30.2421875</c:v>
                </c:pt>
                <c:pt idx="12766">
                  <c:v>30.244791666666664</c:v>
                </c:pt>
                <c:pt idx="12767">
                  <c:v>30.247395833333336</c:v>
                </c:pt>
                <c:pt idx="12768">
                  <c:v>30.25</c:v>
                </c:pt>
                <c:pt idx="12769">
                  <c:v>30.252604166666664</c:v>
                </c:pt>
                <c:pt idx="12770">
                  <c:v>30.255208333333336</c:v>
                </c:pt>
                <c:pt idx="12771">
                  <c:v>30.2578125</c:v>
                </c:pt>
                <c:pt idx="12772">
                  <c:v>30.260416666666664</c:v>
                </c:pt>
                <c:pt idx="12773">
                  <c:v>30.263020833333336</c:v>
                </c:pt>
                <c:pt idx="12774">
                  <c:v>30.265625</c:v>
                </c:pt>
                <c:pt idx="12775">
                  <c:v>30.268229166666664</c:v>
                </c:pt>
                <c:pt idx="12776">
                  <c:v>30.270833333333336</c:v>
                </c:pt>
                <c:pt idx="12777">
                  <c:v>30.2734375</c:v>
                </c:pt>
                <c:pt idx="12778">
                  <c:v>30.276041666666664</c:v>
                </c:pt>
                <c:pt idx="12779">
                  <c:v>30.278645833333336</c:v>
                </c:pt>
                <c:pt idx="12780">
                  <c:v>30.28125</c:v>
                </c:pt>
                <c:pt idx="12781">
                  <c:v>30.283854166666664</c:v>
                </c:pt>
                <c:pt idx="12782">
                  <c:v>30.286458333333336</c:v>
                </c:pt>
                <c:pt idx="12783">
                  <c:v>30.2890625</c:v>
                </c:pt>
                <c:pt idx="12784">
                  <c:v>30.291666666666664</c:v>
                </c:pt>
                <c:pt idx="12785">
                  <c:v>30.294270833333336</c:v>
                </c:pt>
                <c:pt idx="12786">
                  <c:v>30.296875</c:v>
                </c:pt>
                <c:pt idx="12787">
                  <c:v>30.299479166666664</c:v>
                </c:pt>
                <c:pt idx="12788">
                  <c:v>30.302083333333336</c:v>
                </c:pt>
                <c:pt idx="12789">
                  <c:v>30.3046875</c:v>
                </c:pt>
                <c:pt idx="12790">
                  <c:v>30.307291666666664</c:v>
                </c:pt>
                <c:pt idx="12791">
                  <c:v>30.309895833333336</c:v>
                </c:pt>
                <c:pt idx="12792">
                  <c:v>30.3125</c:v>
                </c:pt>
                <c:pt idx="12793">
                  <c:v>30.315104166666664</c:v>
                </c:pt>
                <c:pt idx="12794">
                  <c:v>30.317708333333336</c:v>
                </c:pt>
                <c:pt idx="12795">
                  <c:v>30.3203125</c:v>
                </c:pt>
                <c:pt idx="12796">
                  <c:v>30.322916666666664</c:v>
                </c:pt>
                <c:pt idx="12797">
                  <c:v>30.325520833333336</c:v>
                </c:pt>
                <c:pt idx="12798">
                  <c:v>30.328125</c:v>
                </c:pt>
                <c:pt idx="12799">
                  <c:v>30.330729166666664</c:v>
                </c:pt>
                <c:pt idx="12800">
                  <c:v>30.333333333333336</c:v>
                </c:pt>
                <c:pt idx="12801">
                  <c:v>30.3359375</c:v>
                </c:pt>
                <c:pt idx="12802">
                  <c:v>30.338541666666664</c:v>
                </c:pt>
                <c:pt idx="12803">
                  <c:v>30.341145833333336</c:v>
                </c:pt>
                <c:pt idx="12804">
                  <c:v>30.34375</c:v>
                </c:pt>
                <c:pt idx="12805">
                  <c:v>30.346354166666664</c:v>
                </c:pt>
                <c:pt idx="12806">
                  <c:v>30.348958333333336</c:v>
                </c:pt>
                <c:pt idx="12807">
                  <c:v>30.3515625</c:v>
                </c:pt>
                <c:pt idx="12808">
                  <c:v>30.354166666666664</c:v>
                </c:pt>
                <c:pt idx="12809">
                  <c:v>30.356770833333336</c:v>
                </c:pt>
                <c:pt idx="12810">
                  <c:v>30.359375</c:v>
                </c:pt>
                <c:pt idx="12811">
                  <c:v>30.361979166666664</c:v>
                </c:pt>
                <c:pt idx="12812">
                  <c:v>30.364583333333336</c:v>
                </c:pt>
                <c:pt idx="12813">
                  <c:v>30.3671875</c:v>
                </c:pt>
                <c:pt idx="12814">
                  <c:v>30.369791666666664</c:v>
                </c:pt>
                <c:pt idx="12815">
                  <c:v>30.372395833333336</c:v>
                </c:pt>
                <c:pt idx="12816">
                  <c:v>30.375</c:v>
                </c:pt>
                <c:pt idx="12817">
                  <c:v>30.377604166666664</c:v>
                </c:pt>
                <c:pt idx="12818">
                  <c:v>30.380208333333336</c:v>
                </c:pt>
                <c:pt idx="12819">
                  <c:v>30.3828125</c:v>
                </c:pt>
                <c:pt idx="12820">
                  <c:v>30.385416666666664</c:v>
                </c:pt>
                <c:pt idx="12821">
                  <c:v>30.388020833333336</c:v>
                </c:pt>
                <c:pt idx="12822">
                  <c:v>30.390625</c:v>
                </c:pt>
                <c:pt idx="12823">
                  <c:v>30.393229166666664</c:v>
                </c:pt>
                <c:pt idx="12824">
                  <c:v>30.395833333333336</c:v>
                </c:pt>
                <c:pt idx="12825">
                  <c:v>30.3984375</c:v>
                </c:pt>
                <c:pt idx="12826">
                  <c:v>30.401041666666664</c:v>
                </c:pt>
                <c:pt idx="12827">
                  <c:v>30.403645833333336</c:v>
                </c:pt>
                <c:pt idx="12828">
                  <c:v>30.40625</c:v>
                </c:pt>
                <c:pt idx="12829">
                  <c:v>30.408854166666664</c:v>
                </c:pt>
                <c:pt idx="12830">
                  <c:v>30.411458333333336</c:v>
                </c:pt>
                <c:pt idx="12831">
                  <c:v>30.4140625</c:v>
                </c:pt>
                <c:pt idx="12832">
                  <c:v>30.416666666666664</c:v>
                </c:pt>
                <c:pt idx="12833">
                  <c:v>30.419270833333336</c:v>
                </c:pt>
                <c:pt idx="12834">
                  <c:v>30.421875</c:v>
                </c:pt>
                <c:pt idx="12835">
                  <c:v>30.424479166666664</c:v>
                </c:pt>
                <c:pt idx="12836">
                  <c:v>30.427083333333336</c:v>
                </c:pt>
                <c:pt idx="12837">
                  <c:v>30.4296875</c:v>
                </c:pt>
                <c:pt idx="12838">
                  <c:v>30.432291666666664</c:v>
                </c:pt>
                <c:pt idx="12839">
                  <c:v>30.434895833333336</c:v>
                </c:pt>
                <c:pt idx="12840">
                  <c:v>30.4375</c:v>
                </c:pt>
                <c:pt idx="12841">
                  <c:v>30.440104166666664</c:v>
                </c:pt>
                <c:pt idx="12842">
                  <c:v>30.442708333333336</c:v>
                </c:pt>
                <c:pt idx="12843">
                  <c:v>30.4453125</c:v>
                </c:pt>
                <c:pt idx="12844">
                  <c:v>30.447916666666664</c:v>
                </c:pt>
                <c:pt idx="12845">
                  <c:v>30.450520833333336</c:v>
                </c:pt>
                <c:pt idx="12846">
                  <c:v>30.453125</c:v>
                </c:pt>
                <c:pt idx="12847">
                  <c:v>30.455729166666664</c:v>
                </c:pt>
                <c:pt idx="12848">
                  <c:v>30.458333333333336</c:v>
                </c:pt>
                <c:pt idx="12849">
                  <c:v>30.4609375</c:v>
                </c:pt>
                <c:pt idx="12850">
                  <c:v>30.463541666666664</c:v>
                </c:pt>
                <c:pt idx="12851">
                  <c:v>30.466145833333336</c:v>
                </c:pt>
                <c:pt idx="12852">
                  <c:v>30.46875</c:v>
                </c:pt>
                <c:pt idx="12853">
                  <c:v>30.471354166666664</c:v>
                </c:pt>
                <c:pt idx="12854">
                  <c:v>30.473958333333336</c:v>
                </c:pt>
                <c:pt idx="12855">
                  <c:v>30.4765625</c:v>
                </c:pt>
                <c:pt idx="12856">
                  <c:v>30.479166666666664</c:v>
                </c:pt>
                <c:pt idx="12857">
                  <c:v>30.481770833333336</c:v>
                </c:pt>
                <c:pt idx="12858">
                  <c:v>30.484375</c:v>
                </c:pt>
                <c:pt idx="12859">
                  <c:v>30.486979166666664</c:v>
                </c:pt>
                <c:pt idx="12860">
                  <c:v>30.489583333333336</c:v>
                </c:pt>
                <c:pt idx="12861">
                  <c:v>30.4921875</c:v>
                </c:pt>
                <c:pt idx="12862">
                  <c:v>30.494791666666664</c:v>
                </c:pt>
                <c:pt idx="12863">
                  <c:v>30.497395833333336</c:v>
                </c:pt>
                <c:pt idx="12864">
                  <c:v>30.5</c:v>
                </c:pt>
                <c:pt idx="12865">
                  <c:v>30.502604166666664</c:v>
                </c:pt>
                <c:pt idx="12866">
                  <c:v>30.505208333333336</c:v>
                </c:pt>
                <c:pt idx="12867">
                  <c:v>30.5078125</c:v>
                </c:pt>
                <c:pt idx="12868">
                  <c:v>30.510416666666664</c:v>
                </c:pt>
                <c:pt idx="12869">
                  <c:v>30.513020833333336</c:v>
                </c:pt>
                <c:pt idx="12870">
                  <c:v>30.515625</c:v>
                </c:pt>
                <c:pt idx="12871">
                  <c:v>30.518229166666664</c:v>
                </c:pt>
                <c:pt idx="12872">
                  <c:v>30.520833333333336</c:v>
                </c:pt>
                <c:pt idx="12873">
                  <c:v>30.5234375</c:v>
                </c:pt>
                <c:pt idx="12874">
                  <c:v>30.526041666666664</c:v>
                </c:pt>
                <c:pt idx="12875">
                  <c:v>30.528645833333336</c:v>
                </c:pt>
                <c:pt idx="12876">
                  <c:v>30.53125</c:v>
                </c:pt>
                <c:pt idx="12877">
                  <c:v>30.533854166666664</c:v>
                </c:pt>
                <c:pt idx="12878">
                  <c:v>30.536458333333336</c:v>
                </c:pt>
                <c:pt idx="12879">
                  <c:v>30.5390625</c:v>
                </c:pt>
                <c:pt idx="12880">
                  <c:v>30.541666666666664</c:v>
                </c:pt>
                <c:pt idx="12881">
                  <c:v>30.544270833333336</c:v>
                </c:pt>
                <c:pt idx="12882">
                  <c:v>30.546875</c:v>
                </c:pt>
                <c:pt idx="12883">
                  <c:v>30.549479166666664</c:v>
                </c:pt>
                <c:pt idx="12884">
                  <c:v>30.552083333333336</c:v>
                </c:pt>
                <c:pt idx="12885">
                  <c:v>30.5546875</c:v>
                </c:pt>
                <c:pt idx="12886">
                  <c:v>30.557291666666664</c:v>
                </c:pt>
                <c:pt idx="12887">
                  <c:v>30.559895833333336</c:v>
                </c:pt>
                <c:pt idx="12888">
                  <c:v>30.5625</c:v>
                </c:pt>
                <c:pt idx="12889">
                  <c:v>30.565104166666664</c:v>
                </c:pt>
                <c:pt idx="12890">
                  <c:v>30.567708333333336</c:v>
                </c:pt>
                <c:pt idx="12891">
                  <c:v>30.5703125</c:v>
                </c:pt>
                <c:pt idx="12892">
                  <c:v>30.572916666666664</c:v>
                </c:pt>
                <c:pt idx="12893">
                  <c:v>30.575520833333336</c:v>
                </c:pt>
                <c:pt idx="12894">
                  <c:v>30.578125</c:v>
                </c:pt>
                <c:pt idx="12895">
                  <c:v>30.580729166666664</c:v>
                </c:pt>
                <c:pt idx="12896">
                  <c:v>30.583333333333336</c:v>
                </c:pt>
                <c:pt idx="12897">
                  <c:v>30.5859375</c:v>
                </c:pt>
                <c:pt idx="12898">
                  <c:v>30.588541666666664</c:v>
                </c:pt>
                <c:pt idx="12899">
                  <c:v>30.591145833333336</c:v>
                </c:pt>
                <c:pt idx="12900">
                  <c:v>30.59375</c:v>
                </c:pt>
                <c:pt idx="12901">
                  <c:v>30.596354166666664</c:v>
                </c:pt>
                <c:pt idx="12902">
                  <c:v>30.598958333333336</c:v>
                </c:pt>
                <c:pt idx="12903">
                  <c:v>30.6015625</c:v>
                </c:pt>
                <c:pt idx="12904">
                  <c:v>30.604166666666664</c:v>
                </c:pt>
                <c:pt idx="12905">
                  <c:v>30.606770833333336</c:v>
                </c:pt>
                <c:pt idx="12906">
                  <c:v>30.609375</c:v>
                </c:pt>
                <c:pt idx="12907">
                  <c:v>30.611979166666664</c:v>
                </c:pt>
                <c:pt idx="12908">
                  <c:v>30.614583333333336</c:v>
                </c:pt>
                <c:pt idx="12909">
                  <c:v>30.6171875</c:v>
                </c:pt>
                <c:pt idx="12910">
                  <c:v>30.619791666666664</c:v>
                </c:pt>
                <c:pt idx="12911">
                  <c:v>30.622395833333336</c:v>
                </c:pt>
                <c:pt idx="12912">
                  <c:v>30.625</c:v>
                </c:pt>
                <c:pt idx="12913">
                  <c:v>30.627604166666664</c:v>
                </c:pt>
                <c:pt idx="12914">
                  <c:v>30.630208333333336</c:v>
                </c:pt>
                <c:pt idx="12915">
                  <c:v>30.6328125</c:v>
                </c:pt>
                <c:pt idx="12916">
                  <c:v>30.635416666666664</c:v>
                </c:pt>
                <c:pt idx="12917">
                  <c:v>30.638020833333336</c:v>
                </c:pt>
                <c:pt idx="12918">
                  <c:v>30.640625</c:v>
                </c:pt>
                <c:pt idx="12919">
                  <c:v>30.643229166666664</c:v>
                </c:pt>
                <c:pt idx="12920">
                  <c:v>30.645833333333336</c:v>
                </c:pt>
                <c:pt idx="12921">
                  <c:v>30.6484375</c:v>
                </c:pt>
                <c:pt idx="12922">
                  <c:v>30.651041666666664</c:v>
                </c:pt>
                <c:pt idx="12923">
                  <c:v>30.653645833333336</c:v>
                </c:pt>
                <c:pt idx="12924">
                  <c:v>30.65625</c:v>
                </c:pt>
                <c:pt idx="12925">
                  <c:v>30.658854166666664</c:v>
                </c:pt>
                <c:pt idx="12926">
                  <c:v>30.661458333333336</c:v>
                </c:pt>
                <c:pt idx="12927">
                  <c:v>30.6640625</c:v>
                </c:pt>
                <c:pt idx="12928">
                  <c:v>30.666666666666664</c:v>
                </c:pt>
                <c:pt idx="12929">
                  <c:v>30.669270833333336</c:v>
                </c:pt>
                <c:pt idx="12930">
                  <c:v>30.671875</c:v>
                </c:pt>
                <c:pt idx="12931">
                  <c:v>30.674479166666664</c:v>
                </c:pt>
                <c:pt idx="12932">
                  <c:v>30.677083333333336</c:v>
                </c:pt>
                <c:pt idx="12933">
                  <c:v>30.6796875</c:v>
                </c:pt>
                <c:pt idx="12934">
                  <c:v>30.682291666666664</c:v>
                </c:pt>
                <c:pt idx="12935">
                  <c:v>30.684895833333336</c:v>
                </c:pt>
                <c:pt idx="12936">
                  <c:v>30.6875</c:v>
                </c:pt>
                <c:pt idx="12937">
                  <c:v>30.690104166666664</c:v>
                </c:pt>
                <c:pt idx="12938">
                  <c:v>30.692708333333336</c:v>
                </c:pt>
                <c:pt idx="12939">
                  <c:v>30.6953125</c:v>
                </c:pt>
                <c:pt idx="12940">
                  <c:v>30.697916666666664</c:v>
                </c:pt>
                <c:pt idx="12941">
                  <c:v>30.700520833333336</c:v>
                </c:pt>
                <c:pt idx="12942">
                  <c:v>30.703125</c:v>
                </c:pt>
                <c:pt idx="12943">
                  <c:v>30.705729166666664</c:v>
                </c:pt>
                <c:pt idx="12944">
                  <c:v>30.708333333333336</c:v>
                </c:pt>
                <c:pt idx="12945">
                  <c:v>30.7109375</c:v>
                </c:pt>
                <c:pt idx="12946">
                  <c:v>30.713541666666664</c:v>
                </c:pt>
                <c:pt idx="12947">
                  <c:v>30.716145833333336</c:v>
                </c:pt>
                <c:pt idx="12948">
                  <c:v>30.71875</c:v>
                </c:pt>
                <c:pt idx="12949">
                  <c:v>30.721354166666664</c:v>
                </c:pt>
                <c:pt idx="12950">
                  <c:v>30.723958333333336</c:v>
                </c:pt>
                <c:pt idx="12951">
                  <c:v>30.7265625</c:v>
                </c:pt>
                <c:pt idx="12952">
                  <c:v>30.729166666666664</c:v>
                </c:pt>
                <c:pt idx="12953">
                  <c:v>30.731770833333336</c:v>
                </c:pt>
                <c:pt idx="12954">
                  <c:v>30.734375</c:v>
                </c:pt>
                <c:pt idx="12955">
                  <c:v>30.736979166666664</c:v>
                </c:pt>
                <c:pt idx="12956">
                  <c:v>30.739583333333336</c:v>
                </c:pt>
                <c:pt idx="12957">
                  <c:v>30.7421875</c:v>
                </c:pt>
                <c:pt idx="12958">
                  <c:v>30.744791666666664</c:v>
                </c:pt>
                <c:pt idx="12959">
                  <c:v>30.747395833333336</c:v>
                </c:pt>
                <c:pt idx="12960">
                  <c:v>30.75</c:v>
                </c:pt>
                <c:pt idx="12961">
                  <c:v>30.752604166666664</c:v>
                </c:pt>
                <c:pt idx="12962">
                  <c:v>30.755208333333336</c:v>
                </c:pt>
                <c:pt idx="12963">
                  <c:v>30.7578125</c:v>
                </c:pt>
                <c:pt idx="12964">
                  <c:v>30.760416666666664</c:v>
                </c:pt>
                <c:pt idx="12965">
                  <c:v>30.763020833333336</c:v>
                </c:pt>
                <c:pt idx="12966">
                  <c:v>30.765625</c:v>
                </c:pt>
                <c:pt idx="12967">
                  <c:v>30.768229166666664</c:v>
                </c:pt>
                <c:pt idx="12968">
                  <c:v>30.770833333333336</c:v>
                </c:pt>
                <c:pt idx="12969">
                  <c:v>30.7734375</c:v>
                </c:pt>
                <c:pt idx="12970">
                  <c:v>30.776041666666664</c:v>
                </c:pt>
                <c:pt idx="12971">
                  <c:v>30.778645833333336</c:v>
                </c:pt>
                <c:pt idx="12972">
                  <c:v>30.78125</c:v>
                </c:pt>
                <c:pt idx="12973">
                  <c:v>30.783854166666664</c:v>
                </c:pt>
                <c:pt idx="12974">
                  <c:v>30.786458333333336</c:v>
                </c:pt>
                <c:pt idx="12975">
                  <c:v>30.7890625</c:v>
                </c:pt>
                <c:pt idx="12976">
                  <c:v>30.791666666666664</c:v>
                </c:pt>
                <c:pt idx="12977">
                  <c:v>30.794270833333336</c:v>
                </c:pt>
                <c:pt idx="12978">
                  <c:v>30.796875</c:v>
                </c:pt>
                <c:pt idx="12979">
                  <c:v>30.799479166666664</c:v>
                </c:pt>
                <c:pt idx="12980">
                  <c:v>30.802083333333336</c:v>
                </c:pt>
                <c:pt idx="12981">
                  <c:v>30.8046875</c:v>
                </c:pt>
                <c:pt idx="12982">
                  <c:v>30.807291666666664</c:v>
                </c:pt>
                <c:pt idx="12983">
                  <c:v>30.809895833333336</c:v>
                </c:pt>
                <c:pt idx="12984">
                  <c:v>30.8125</c:v>
                </c:pt>
                <c:pt idx="12985">
                  <c:v>30.815104166666664</c:v>
                </c:pt>
                <c:pt idx="12986">
                  <c:v>30.817708333333336</c:v>
                </c:pt>
                <c:pt idx="12987">
                  <c:v>30.8203125</c:v>
                </c:pt>
                <c:pt idx="12988">
                  <c:v>30.822916666666664</c:v>
                </c:pt>
                <c:pt idx="12989">
                  <c:v>30.825520833333336</c:v>
                </c:pt>
                <c:pt idx="12990">
                  <c:v>30.828125</c:v>
                </c:pt>
                <c:pt idx="12991">
                  <c:v>30.830729166666664</c:v>
                </c:pt>
                <c:pt idx="12992">
                  <c:v>30.833333333333336</c:v>
                </c:pt>
                <c:pt idx="12993">
                  <c:v>30.8359375</c:v>
                </c:pt>
                <c:pt idx="12994">
                  <c:v>30.838541666666664</c:v>
                </c:pt>
                <c:pt idx="12995">
                  <c:v>30.841145833333336</c:v>
                </c:pt>
                <c:pt idx="12996">
                  <c:v>30.84375</c:v>
                </c:pt>
                <c:pt idx="12997">
                  <c:v>30.846354166666664</c:v>
                </c:pt>
                <c:pt idx="12998">
                  <c:v>30.848958333333336</c:v>
                </c:pt>
                <c:pt idx="12999">
                  <c:v>30.8515625</c:v>
                </c:pt>
                <c:pt idx="13000">
                  <c:v>30.854166666666664</c:v>
                </c:pt>
                <c:pt idx="13001">
                  <c:v>30.856770833333336</c:v>
                </c:pt>
                <c:pt idx="13002">
                  <c:v>30.859375</c:v>
                </c:pt>
                <c:pt idx="13003">
                  <c:v>30.861979166666664</c:v>
                </c:pt>
                <c:pt idx="13004">
                  <c:v>30.864583333333336</c:v>
                </c:pt>
                <c:pt idx="13005">
                  <c:v>30.8671875</c:v>
                </c:pt>
                <c:pt idx="13006">
                  <c:v>30.869791666666664</c:v>
                </c:pt>
                <c:pt idx="13007">
                  <c:v>30.872395833333336</c:v>
                </c:pt>
                <c:pt idx="13008">
                  <c:v>30.875</c:v>
                </c:pt>
                <c:pt idx="13009">
                  <c:v>30.877604166666664</c:v>
                </c:pt>
                <c:pt idx="13010">
                  <c:v>30.880208333333336</c:v>
                </c:pt>
                <c:pt idx="13011">
                  <c:v>30.8828125</c:v>
                </c:pt>
                <c:pt idx="13012">
                  <c:v>30.885416666666664</c:v>
                </c:pt>
                <c:pt idx="13013">
                  <c:v>30.888020833333336</c:v>
                </c:pt>
                <c:pt idx="13014">
                  <c:v>30.890625</c:v>
                </c:pt>
                <c:pt idx="13015">
                  <c:v>30.893229166666664</c:v>
                </c:pt>
                <c:pt idx="13016">
                  <c:v>30.895833333333336</c:v>
                </c:pt>
                <c:pt idx="13017">
                  <c:v>30.8984375</c:v>
                </c:pt>
                <c:pt idx="13018">
                  <c:v>30.901041666666664</c:v>
                </c:pt>
                <c:pt idx="13019">
                  <c:v>30.903645833333336</c:v>
                </c:pt>
                <c:pt idx="13020">
                  <c:v>30.90625</c:v>
                </c:pt>
                <c:pt idx="13021">
                  <c:v>30.908854166666664</c:v>
                </c:pt>
                <c:pt idx="13022">
                  <c:v>30.911458333333336</c:v>
                </c:pt>
                <c:pt idx="13023">
                  <c:v>30.9140625</c:v>
                </c:pt>
                <c:pt idx="13024">
                  <c:v>30.916666666666664</c:v>
                </c:pt>
                <c:pt idx="13025">
                  <c:v>30.919270833333336</c:v>
                </c:pt>
                <c:pt idx="13026">
                  <c:v>30.921875</c:v>
                </c:pt>
                <c:pt idx="13027">
                  <c:v>30.924479166666664</c:v>
                </c:pt>
                <c:pt idx="13028">
                  <c:v>30.927083333333336</c:v>
                </c:pt>
                <c:pt idx="13029">
                  <c:v>30.9296875</c:v>
                </c:pt>
                <c:pt idx="13030">
                  <c:v>30.932291666666664</c:v>
                </c:pt>
                <c:pt idx="13031">
                  <c:v>30.934895833333336</c:v>
                </c:pt>
                <c:pt idx="13032">
                  <c:v>30.9375</c:v>
                </c:pt>
                <c:pt idx="13033">
                  <c:v>30.940104166666664</c:v>
                </c:pt>
                <c:pt idx="13034">
                  <c:v>30.942708333333336</c:v>
                </c:pt>
                <c:pt idx="13035">
                  <c:v>30.9453125</c:v>
                </c:pt>
                <c:pt idx="13036">
                  <c:v>30.947916666666664</c:v>
                </c:pt>
                <c:pt idx="13037">
                  <c:v>30.950520833333336</c:v>
                </c:pt>
                <c:pt idx="13038">
                  <c:v>30.953125</c:v>
                </c:pt>
                <c:pt idx="13039">
                  <c:v>30.955729166666664</c:v>
                </c:pt>
                <c:pt idx="13040">
                  <c:v>30.958333333333336</c:v>
                </c:pt>
                <c:pt idx="13041">
                  <c:v>30.9609375</c:v>
                </c:pt>
                <c:pt idx="13042">
                  <c:v>30.963541666666664</c:v>
                </c:pt>
                <c:pt idx="13043">
                  <c:v>30.966145833333336</c:v>
                </c:pt>
                <c:pt idx="13044">
                  <c:v>30.96875</c:v>
                </c:pt>
                <c:pt idx="13045">
                  <c:v>30.971354166666664</c:v>
                </c:pt>
                <c:pt idx="13046">
                  <c:v>30.973958333333336</c:v>
                </c:pt>
                <c:pt idx="13047">
                  <c:v>30.9765625</c:v>
                </c:pt>
                <c:pt idx="13048">
                  <c:v>30.979166666666664</c:v>
                </c:pt>
                <c:pt idx="13049">
                  <c:v>30.981770833333336</c:v>
                </c:pt>
                <c:pt idx="13050">
                  <c:v>30.984375</c:v>
                </c:pt>
                <c:pt idx="13051">
                  <c:v>30.986979166666664</c:v>
                </c:pt>
                <c:pt idx="13052">
                  <c:v>30.989583333333336</c:v>
                </c:pt>
                <c:pt idx="13053">
                  <c:v>30.9921875</c:v>
                </c:pt>
                <c:pt idx="13054">
                  <c:v>30.994791666666664</c:v>
                </c:pt>
                <c:pt idx="13055">
                  <c:v>30.997395833333336</c:v>
                </c:pt>
                <c:pt idx="13056">
                  <c:v>31</c:v>
                </c:pt>
                <c:pt idx="13057">
                  <c:v>31.002604166666664</c:v>
                </c:pt>
                <c:pt idx="13058">
                  <c:v>31.005208333333336</c:v>
                </c:pt>
                <c:pt idx="13059">
                  <c:v>31.0078125</c:v>
                </c:pt>
                <c:pt idx="13060">
                  <c:v>31.010416666666664</c:v>
                </c:pt>
                <c:pt idx="13061">
                  <c:v>31.013020833333336</c:v>
                </c:pt>
                <c:pt idx="13062">
                  <c:v>31.015625</c:v>
                </c:pt>
                <c:pt idx="13063">
                  <c:v>31.018229166666664</c:v>
                </c:pt>
                <c:pt idx="13064">
                  <c:v>31.020833333333336</c:v>
                </c:pt>
                <c:pt idx="13065">
                  <c:v>31.0234375</c:v>
                </c:pt>
                <c:pt idx="13066">
                  <c:v>31.026041666666664</c:v>
                </c:pt>
                <c:pt idx="13067">
                  <c:v>31.028645833333336</c:v>
                </c:pt>
                <c:pt idx="13068">
                  <c:v>31.03125</c:v>
                </c:pt>
                <c:pt idx="13069">
                  <c:v>31.033854166666664</c:v>
                </c:pt>
                <c:pt idx="13070">
                  <c:v>31.036458333333336</c:v>
                </c:pt>
                <c:pt idx="13071">
                  <c:v>31.0390625</c:v>
                </c:pt>
                <c:pt idx="13072">
                  <c:v>31.041666666666664</c:v>
                </c:pt>
                <c:pt idx="13073">
                  <c:v>31.044270833333336</c:v>
                </c:pt>
                <c:pt idx="13074">
                  <c:v>31.046875</c:v>
                </c:pt>
                <c:pt idx="13075">
                  <c:v>31.049479166666664</c:v>
                </c:pt>
                <c:pt idx="13076">
                  <c:v>31.052083333333336</c:v>
                </c:pt>
                <c:pt idx="13077">
                  <c:v>31.0546875</c:v>
                </c:pt>
                <c:pt idx="13078">
                  <c:v>31.057291666666664</c:v>
                </c:pt>
                <c:pt idx="13079">
                  <c:v>31.059895833333336</c:v>
                </c:pt>
                <c:pt idx="13080">
                  <c:v>31.0625</c:v>
                </c:pt>
                <c:pt idx="13081">
                  <c:v>31.065104166666664</c:v>
                </c:pt>
                <c:pt idx="13082">
                  <c:v>31.067708333333336</c:v>
                </c:pt>
                <c:pt idx="13083">
                  <c:v>31.0703125</c:v>
                </c:pt>
                <c:pt idx="13084">
                  <c:v>31.072916666666664</c:v>
                </c:pt>
                <c:pt idx="13085">
                  <c:v>31.075520833333336</c:v>
                </c:pt>
                <c:pt idx="13086">
                  <c:v>31.078125</c:v>
                </c:pt>
                <c:pt idx="13087">
                  <c:v>31.080729166666664</c:v>
                </c:pt>
                <c:pt idx="13088">
                  <c:v>31.083333333333336</c:v>
                </c:pt>
                <c:pt idx="13089">
                  <c:v>31.0859375</c:v>
                </c:pt>
                <c:pt idx="13090">
                  <c:v>31.088541666666664</c:v>
                </c:pt>
                <c:pt idx="13091">
                  <c:v>31.091145833333336</c:v>
                </c:pt>
                <c:pt idx="13092">
                  <c:v>31.09375</c:v>
                </c:pt>
                <c:pt idx="13093">
                  <c:v>31.096354166666664</c:v>
                </c:pt>
                <c:pt idx="13094">
                  <c:v>31.098958333333336</c:v>
                </c:pt>
                <c:pt idx="13095">
                  <c:v>31.1015625</c:v>
                </c:pt>
                <c:pt idx="13096">
                  <c:v>31.104166666666664</c:v>
                </c:pt>
                <c:pt idx="13097">
                  <c:v>31.106770833333336</c:v>
                </c:pt>
                <c:pt idx="13098">
                  <c:v>31.109375</c:v>
                </c:pt>
                <c:pt idx="13099">
                  <c:v>31.111979166666664</c:v>
                </c:pt>
                <c:pt idx="13100">
                  <c:v>31.114583333333336</c:v>
                </c:pt>
                <c:pt idx="13101">
                  <c:v>31.1171875</c:v>
                </c:pt>
                <c:pt idx="13102">
                  <c:v>31.119791666666664</c:v>
                </c:pt>
                <c:pt idx="13103">
                  <c:v>31.122395833333336</c:v>
                </c:pt>
                <c:pt idx="13104">
                  <c:v>31.125</c:v>
                </c:pt>
                <c:pt idx="13105">
                  <c:v>31.127604166666664</c:v>
                </c:pt>
                <c:pt idx="13106">
                  <c:v>31.130208333333336</c:v>
                </c:pt>
                <c:pt idx="13107">
                  <c:v>31.1328125</c:v>
                </c:pt>
                <c:pt idx="13108">
                  <c:v>31.135416666666664</c:v>
                </c:pt>
                <c:pt idx="13109">
                  <c:v>31.138020833333336</c:v>
                </c:pt>
                <c:pt idx="13110">
                  <c:v>31.140625</c:v>
                </c:pt>
                <c:pt idx="13111">
                  <c:v>31.143229166666664</c:v>
                </c:pt>
                <c:pt idx="13112">
                  <c:v>31.145833333333336</c:v>
                </c:pt>
                <c:pt idx="13113">
                  <c:v>31.1484375</c:v>
                </c:pt>
                <c:pt idx="13114">
                  <c:v>31.151041666666664</c:v>
                </c:pt>
                <c:pt idx="13115">
                  <c:v>31.153645833333336</c:v>
                </c:pt>
                <c:pt idx="13116">
                  <c:v>31.15625</c:v>
                </c:pt>
                <c:pt idx="13117">
                  <c:v>31.158854166666664</c:v>
                </c:pt>
                <c:pt idx="13118">
                  <c:v>31.161458333333336</c:v>
                </c:pt>
                <c:pt idx="13119">
                  <c:v>31.1640625</c:v>
                </c:pt>
                <c:pt idx="13120">
                  <c:v>31.166666666666664</c:v>
                </c:pt>
                <c:pt idx="13121">
                  <c:v>31.169270833333336</c:v>
                </c:pt>
                <c:pt idx="13122">
                  <c:v>31.171875</c:v>
                </c:pt>
                <c:pt idx="13123">
                  <c:v>31.174479166666664</c:v>
                </c:pt>
                <c:pt idx="13124">
                  <c:v>31.177083333333336</c:v>
                </c:pt>
                <c:pt idx="13125">
                  <c:v>31.1796875</c:v>
                </c:pt>
                <c:pt idx="13126">
                  <c:v>31.182291666666664</c:v>
                </c:pt>
                <c:pt idx="13127">
                  <c:v>31.184895833333336</c:v>
                </c:pt>
                <c:pt idx="13128">
                  <c:v>31.1875</c:v>
                </c:pt>
                <c:pt idx="13129">
                  <c:v>31.190104166666664</c:v>
                </c:pt>
                <c:pt idx="13130">
                  <c:v>31.192708333333336</c:v>
                </c:pt>
                <c:pt idx="13131">
                  <c:v>31.1953125</c:v>
                </c:pt>
                <c:pt idx="13132">
                  <c:v>31.197916666666664</c:v>
                </c:pt>
                <c:pt idx="13133">
                  <c:v>31.200520833333336</c:v>
                </c:pt>
                <c:pt idx="13134">
                  <c:v>31.203125</c:v>
                </c:pt>
                <c:pt idx="13135">
                  <c:v>31.205729166666664</c:v>
                </c:pt>
                <c:pt idx="13136">
                  <c:v>31.208333333333336</c:v>
                </c:pt>
                <c:pt idx="13137">
                  <c:v>31.2109375</c:v>
                </c:pt>
                <c:pt idx="13138">
                  <c:v>31.213541666666664</c:v>
                </c:pt>
                <c:pt idx="13139">
                  <c:v>31.216145833333336</c:v>
                </c:pt>
                <c:pt idx="13140">
                  <c:v>31.21875</c:v>
                </c:pt>
                <c:pt idx="13141">
                  <c:v>31.221354166666664</c:v>
                </c:pt>
                <c:pt idx="13142">
                  <c:v>31.223958333333336</c:v>
                </c:pt>
                <c:pt idx="13143">
                  <c:v>31.2265625</c:v>
                </c:pt>
                <c:pt idx="13144">
                  <c:v>31.229166666666664</c:v>
                </c:pt>
                <c:pt idx="13145">
                  <c:v>31.231770833333336</c:v>
                </c:pt>
                <c:pt idx="13146">
                  <c:v>31.234375</c:v>
                </c:pt>
                <c:pt idx="13147">
                  <c:v>31.236979166666664</c:v>
                </c:pt>
                <c:pt idx="13148">
                  <c:v>31.239583333333336</c:v>
                </c:pt>
                <c:pt idx="13149">
                  <c:v>31.2421875</c:v>
                </c:pt>
                <c:pt idx="13150">
                  <c:v>31.244791666666664</c:v>
                </c:pt>
                <c:pt idx="13151">
                  <c:v>31.247395833333336</c:v>
                </c:pt>
                <c:pt idx="13152">
                  <c:v>31.25</c:v>
                </c:pt>
                <c:pt idx="13153">
                  <c:v>31.252604166666664</c:v>
                </c:pt>
                <c:pt idx="13154">
                  <c:v>31.255208333333336</c:v>
                </c:pt>
                <c:pt idx="13155">
                  <c:v>31.2578125</c:v>
                </c:pt>
                <c:pt idx="13156">
                  <c:v>31.260416666666664</c:v>
                </c:pt>
                <c:pt idx="13157">
                  <c:v>31.263020833333336</c:v>
                </c:pt>
                <c:pt idx="13158">
                  <c:v>31.265625</c:v>
                </c:pt>
                <c:pt idx="13159">
                  <c:v>31.268229166666664</c:v>
                </c:pt>
                <c:pt idx="13160">
                  <c:v>31.270833333333336</c:v>
                </c:pt>
                <c:pt idx="13161">
                  <c:v>31.2734375</c:v>
                </c:pt>
                <c:pt idx="13162">
                  <c:v>31.276041666666664</c:v>
                </c:pt>
                <c:pt idx="13163">
                  <c:v>31.278645833333336</c:v>
                </c:pt>
                <c:pt idx="13164">
                  <c:v>31.28125</c:v>
                </c:pt>
                <c:pt idx="13165">
                  <c:v>31.283854166666664</c:v>
                </c:pt>
                <c:pt idx="13166">
                  <c:v>31.286458333333336</c:v>
                </c:pt>
                <c:pt idx="13167">
                  <c:v>31.2890625</c:v>
                </c:pt>
                <c:pt idx="13168">
                  <c:v>31.291666666666664</c:v>
                </c:pt>
                <c:pt idx="13169">
                  <c:v>31.294270833333336</c:v>
                </c:pt>
                <c:pt idx="13170">
                  <c:v>31.296875</c:v>
                </c:pt>
                <c:pt idx="13171">
                  <c:v>31.299479166666664</c:v>
                </c:pt>
                <c:pt idx="13172">
                  <c:v>31.302083333333336</c:v>
                </c:pt>
                <c:pt idx="13173">
                  <c:v>31.3046875</c:v>
                </c:pt>
                <c:pt idx="13174">
                  <c:v>31.307291666666664</c:v>
                </c:pt>
                <c:pt idx="13175">
                  <c:v>31.309895833333336</c:v>
                </c:pt>
                <c:pt idx="13176">
                  <c:v>31.3125</c:v>
                </c:pt>
                <c:pt idx="13177">
                  <c:v>31.315104166666664</c:v>
                </c:pt>
                <c:pt idx="13178">
                  <c:v>31.317708333333336</c:v>
                </c:pt>
                <c:pt idx="13179">
                  <c:v>31.3203125</c:v>
                </c:pt>
                <c:pt idx="13180">
                  <c:v>31.322916666666664</c:v>
                </c:pt>
                <c:pt idx="13181">
                  <c:v>31.325520833333336</c:v>
                </c:pt>
                <c:pt idx="13182">
                  <c:v>31.328125</c:v>
                </c:pt>
                <c:pt idx="13183">
                  <c:v>31.330729166666664</c:v>
                </c:pt>
                <c:pt idx="13184">
                  <c:v>31.333333333333336</c:v>
                </c:pt>
                <c:pt idx="13185">
                  <c:v>31.3359375</c:v>
                </c:pt>
                <c:pt idx="13186">
                  <c:v>31.338541666666664</c:v>
                </c:pt>
                <c:pt idx="13187">
                  <c:v>31.341145833333336</c:v>
                </c:pt>
                <c:pt idx="13188">
                  <c:v>31.34375</c:v>
                </c:pt>
                <c:pt idx="13189">
                  <c:v>31.346354166666664</c:v>
                </c:pt>
                <c:pt idx="13190">
                  <c:v>31.348958333333336</c:v>
                </c:pt>
                <c:pt idx="13191">
                  <c:v>31.3515625</c:v>
                </c:pt>
                <c:pt idx="13192">
                  <c:v>31.354166666666664</c:v>
                </c:pt>
                <c:pt idx="13193">
                  <c:v>31.356770833333336</c:v>
                </c:pt>
                <c:pt idx="13194">
                  <c:v>31.359375</c:v>
                </c:pt>
                <c:pt idx="13195">
                  <c:v>31.361979166666664</c:v>
                </c:pt>
                <c:pt idx="13196">
                  <c:v>31.364583333333336</c:v>
                </c:pt>
                <c:pt idx="13197">
                  <c:v>31.3671875</c:v>
                </c:pt>
                <c:pt idx="13198">
                  <c:v>31.369791666666664</c:v>
                </c:pt>
                <c:pt idx="13199">
                  <c:v>31.372395833333336</c:v>
                </c:pt>
                <c:pt idx="13200">
                  <c:v>31.375</c:v>
                </c:pt>
                <c:pt idx="13201">
                  <c:v>31.377604166666664</c:v>
                </c:pt>
                <c:pt idx="13202">
                  <c:v>31.380208333333336</c:v>
                </c:pt>
                <c:pt idx="13203">
                  <c:v>31.3828125</c:v>
                </c:pt>
                <c:pt idx="13204">
                  <c:v>31.385416666666664</c:v>
                </c:pt>
                <c:pt idx="13205">
                  <c:v>31.388020833333336</c:v>
                </c:pt>
                <c:pt idx="13206">
                  <c:v>31.390625</c:v>
                </c:pt>
                <c:pt idx="13207">
                  <c:v>31.393229166666664</c:v>
                </c:pt>
                <c:pt idx="13208">
                  <c:v>31.395833333333336</c:v>
                </c:pt>
                <c:pt idx="13209">
                  <c:v>31.3984375</c:v>
                </c:pt>
                <c:pt idx="13210">
                  <c:v>31.401041666666664</c:v>
                </c:pt>
                <c:pt idx="13211">
                  <c:v>31.403645833333336</c:v>
                </c:pt>
                <c:pt idx="13212">
                  <c:v>31.40625</c:v>
                </c:pt>
                <c:pt idx="13213">
                  <c:v>31.408854166666664</c:v>
                </c:pt>
                <c:pt idx="13214">
                  <c:v>31.411458333333336</c:v>
                </c:pt>
                <c:pt idx="13215">
                  <c:v>31.4140625</c:v>
                </c:pt>
                <c:pt idx="13216">
                  <c:v>31.416666666666664</c:v>
                </c:pt>
                <c:pt idx="13217">
                  <c:v>31.419270833333336</c:v>
                </c:pt>
                <c:pt idx="13218">
                  <c:v>31.421875</c:v>
                </c:pt>
                <c:pt idx="13219">
                  <c:v>31.424479166666664</c:v>
                </c:pt>
                <c:pt idx="13220">
                  <c:v>31.427083333333336</c:v>
                </c:pt>
                <c:pt idx="13221">
                  <c:v>31.4296875</c:v>
                </c:pt>
                <c:pt idx="13222">
                  <c:v>31.432291666666664</c:v>
                </c:pt>
                <c:pt idx="13223">
                  <c:v>31.434895833333336</c:v>
                </c:pt>
                <c:pt idx="13224">
                  <c:v>31.4375</c:v>
                </c:pt>
                <c:pt idx="13225">
                  <c:v>31.440104166666664</c:v>
                </c:pt>
                <c:pt idx="13226">
                  <c:v>31.442708333333336</c:v>
                </c:pt>
                <c:pt idx="13227">
                  <c:v>31.4453125</c:v>
                </c:pt>
                <c:pt idx="13228">
                  <c:v>31.447916666666664</c:v>
                </c:pt>
                <c:pt idx="13229">
                  <c:v>31.450520833333336</c:v>
                </c:pt>
                <c:pt idx="13230">
                  <c:v>31.453125</c:v>
                </c:pt>
                <c:pt idx="13231">
                  <c:v>31.455729166666664</c:v>
                </c:pt>
                <c:pt idx="13232">
                  <c:v>31.458333333333336</c:v>
                </c:pt>
                <c:pt idx="13233">
                  <c:v>31.4609375</c:v>
                </c:pt>
                <c:pt idx="13234">
                  <c:v>31.463541666666664</c:v>
                </c:pt>
                <c:pt idx="13235">
                  <c:v>31.466145833333336</c:v>
                </c:pt>
                <c:pt idx="13236">
                  <c:v>31.46875</c:v>
                </c:pt>
                <c:pt idx="13237">
                  <c:v>31.471354166666664</c:v>
                </c:pt>
                <c:pt idx="13238">
                  <c:v>31.473958333333336</c:v>
                </c:pt>
                <c:pt idx="13239">
                  <c:v>31.4765625</c:v>
                </c:pt>
                <c:pt idx="13240">
                  <c:v>31.479166666666664</c:v>
                </c:pt>
                <c:pt idx="13241">
                  <c:v>31.481770833333336</c:v>
                </c:pt>
                <c:pt idx="13242">
                  <c:v>31.484375</c:v>
                </c:pt>
                <c:pt idx="13243">
                  <c:v>31.486979166666664</c:v>
                </c:pt>
                <c:pt idx="13244">
                  <c:v>31.489583333333336</c:v>
                </c:pt>
                <c:pt idx="13245">
                  <c:v>31.4921875</c:v>
                </c:pt>
                <c:pt idx="13246">
                  <c:v>31.494791666666664</c:v>
                </c:pt>
                <c:pt idx="13247">
                  <c:v>31.497395833333336</c:v>
                </c:pt>
                <c:pt idx="13248">
                  <c:v>31.5</c:v>
                </c:pt>
                <c:pt idx="13249">
                  <c:v>31.502604166666664</c:v>
                </c:pt>
                <c:pt idx="13250">
                  <c:v>31.505208333333336</c:v>
                </c:pt>
                <c:pt idx="13251">
                  <c:v>31.5078125</c:v>
                </c:pt>
                <c:pt idx="13252">
                  <c:v>31.510416666666664</c:v>
                </c:pt>
                <c:pt idx="13253">
                  <c:v>31.513020833333336</c:v>
                </c:pt>
                <c:pt idx="13254">
                  <c:v>31.515625</c:v>
                </c:pt>
                <c:pt idx="13255">
                  <c:v>31.518229166666664</c:v>
                </c:pt>
                <c:pt idx="13256">
                  <c:v>31.520833333333336</c:v>
                </c:pt>
                <c:pt idx="13257">
                  <c:v>31.5234375</c:v>
                </c:pt>
                <c:pt idx="13258">
                  <c:v>31.526041666666664</c:v>
                </c:pt>
                <c:pt idx="13259">
                  <c:v>31.528645833333336</c:v>
                </c:pt>
                <c:pt idx="13260">
                  <c:v>31.53125</c:v>
                </c:pt>
                <c:pt idx="13261">
                  <c:v>31.533854166666664</c:v>
                </c:pt>
                <c:pt idx="13262">
                  <c:v>31.536458333333336</c:v>
                </c:pt>
                <c:pt idx="13263">
                  <c:v>31.5390625</c:v>
                </c:pt>
                <c:pt idx="13264">
                  <c:v>31.541666666666664</c:v>
                </c:pt>
                <c:pt idx="13265">
                  <c:v>31.544270833333336</c:v>
                </c:pt>
                <c:pt idx="13266">
                  <c:v>31.546875</c:v>
                </c:pt>
                <c:pt idx="13267">
                  <c:v>31.549479166666664</c:v>
                </c:pt>
                <c:pt idx="13268">
                  <c:v>31.552083333333336</c:v>
                </c:pt>
                <c:pt idx="13269">
                  <c:v>31.5546875</c:v>
                </c:pt>
                <c:pt idx="13270">
                  <c:v>31.557291666666664</c:v>
                </c:pt>
                <c:pt idx="13271">
                  <c:v>31.559895833333336</c:v>
                </c:pt>
                <c:pt idx="13272">
                  <c:v>31.5625</c:v>
                </c:pt>
                <c:pt idx="13273">
                  <c:v>31.565104166666664</c:v>
                </c:pt>
                <c:pt idx="13274">
                  <c:v>31.567708333333336</c:v>
                </c:pt>
                <c:pt idx="13275">
                  <c:v>31.5703125</c:v>
                </c:pt>
                <c:pt idx="13276">
                  <c:v>31.572916666666664</c:v>
                </c:pt>
                <c:pt idx="13277">
                  <c:v>31.575520833333336</c:v>
                </c:pt>
                <c:pt idx="13278">
                  <c:v>31.578125</c:v>
                </c:pt>
                <c:pt idx="13279">
                  <c:v>31.580729166666664</c:v>
                </c:pt>
                <c:pt idx="13280">
                  <c:v>31.583333333333336</c:v>
                </c:pt>
                <c:pt idx="13281">
                  <c:v>31.5859375</c:v>
                </c:pt>
                <c:pt idx="13282">
                  <c:v>31.588541666666664</c:v>
                </c:pt>
                <c:pt idx="13283">
                  <c:v>31.591145833333336</c:v>
                </c:pt>
                <c:pt idx="13284">
                  <c:v>31.59375</c:v>
                </c:pt>
                <c:pt idx="13285">
                  <c:v>31.596354166666664</c:v>
                </c:pt>
                <c:pt idx="13286">
                  <c:v>31.598958333333336</c:v>
                </c:pt>
                <c:pt idx="13287">
                  <c:v>31.6015625</c:v>
                </c:pt>
                <c:pt idx="13288">
                  <c:v>31.604166666666664</c:v>
                </c:pt>
                <c:pt idx="13289">
                  <c:v>31.606770833333336</c:v>
                </c:pt>
                <c:pt idx="13290">
                  <c:v>31.609375</c:v>
                </c:pt>
                <c:pt idx="13291">
                  <c:v>31.611979166666664</c:v>
                </c:pt>
                <c:pt idx="13292">
                  <c:v>31.614583333333336</c:v>
                </c:pt>
                <c:pt idx="13293">
                  <c:v>31.6171875</c:v>
                </c:pt>
                <c:pt idx="13294">
                  <c:v>31.619791666666664</c:v>
                </c:pt>
                <c:pt idx="13295">
                  <c:v>31.622395833333336</c:v>
                </c:pt>
                <c:pt idx="13296">
                  <c:v>31.625</c:v>
                </c:pt>
                <c:pt idx="13297">
                  <c:v>31.627604166666664</c:v>
                </c:pt>
                <c:pt idx="13298">
                  <c:v>31.630208333333336</c:v>
                </c:pt>
                <c:pt idx="13299">
                  <c:v>31.6328125</c:v>
                </c:pt>
                <c:pt idx="13300">
                  <c:v>31.635416666666664</c:v>
                </c:pt>
                <c:pt idx="13301">
                  <c:v>31.638020833333336</c:v>
                </c:pt>
                <c:pt idx="13302">
                  <c:v>31.640625</c:v>
                </c:pt>
                <c:pt idx="13303">
                  <c:v>31.643229166666664</c:v>
                </c:pt>
                <c:pt idx="13304">
                  <c:v>31.645833333333336</c:v>
                </c:pt>
                <c:pt idx="13305">
                  <c:v>31.6484375</c:v>
                </c:pt>
                <c:pt idx="13306">
                  <c:v>31.651041666666664</c:v>
                </c:pt>
                <c:pt idx="13307">
                  <c:v>31.653645833333336</c:v>
                </c:pt>
                <c:pt idx="13308">
                  <c:v>31.65625</c:v>
                </c:pt>
                <c:pt idx="13309">
                  <c:v>31.658854166666664</c:v>
                </c:pt>
                <c:pt idx="13310">
                  <c:v>31.661458333333336</c:v>
                </c:pt>
                <c:pt idx="13311">
                  <c:v>31.6640625</c:v>
                </c:pt>
                <c:pt idx="13312">
                  <c:v>31.666666666666664</c:v>
                </c:pt>
                <c:pt idx="13313">
                  <c:v>31.669270833333336</c:v>
                </c:pt>
                <c:pt idx="13314">
                  <c:v>31.671875</c:v>
                </c:pt>
                <c:pt idx="13315">
                  <c:v>31.674479166666664</c:v>
                </c:pt>
                <c:pt idx="13316">
                  <c:v>31.677083333333336</c:v>
                </c:pt>
                <c:pt idx="13317">
                  <c:v>31.6796875</c:v>
                </c:pt>
                <c:pt idx="13318">
                  <c:v>31.682291666666664</c:v>
                </c:pt>
                <c:pt idx="13319">
                  <c:v>31.684895833333336</c:v>
                </c:pt>
                <c:pt idx="13320">
                  <c:v>31.6875</c:v>
                </c:pt>
                <c:pt idx="13321">
                  <c:v>31.690104166666664</c:v>
                </c:pt>
                <c:pt idx="13322">
                  <c:v>31.692708333333336</c:v>
                </c:pt>
                <c:pt idx="13323">
                  <c:v>31.6953125</c:v>
                </c:pt>
                <c:pt idx="13324">
                  <c:v>31.697916666666664</c:v>
                </c:pt>
                <c:pt idx="13325">
                  <c:v>31.700520833333336</c:v>
                </c:pt>
                <c:pt idx="13326">
                  <c:v>31.703125</c:v>
                </c:pt>
                <c:pt idx="13327">
                  <c:v>31.705729166666664</c:v>
                </c:pt>
                <c:pt idx="13328">
                  <c:v>31.708333333333336</c:v>
                </c:pt>
                <c:pt idx="13329">
                  <c:v>31.7109375</c:v>
                </c:pt>
                <c:pt idx="13330">
                  <c:v>31.713541666666664</c:v>
                </c:pt>
                <c:pt idx="13331">
                  <c:v>31.716145833333336</c:v>
                </c:pt>
                <c:pt idx="13332">
                  <c:v>31.71875</c:v>
                </c:pt>
                <c:pt idx="13333">
                  <c:v>31.721354166666664</c:v>
                </c:pt>
                <c:pt idx="13334">
                  <c:v>31.723958333333336</c:v>
                </c:pt>
                <c:pt idx="13335">
                  <c:v>31.7265625</c:v>
                </c:pt>
                <c:pt idx="13336">
                  <c:v>31.729166666666664</c:v>
                </c:pt>
                <c:pt idx="13337">
                  <c:v>31.731770833333336</c:v>
                </c:pt>
                <c:pt idx="13338">
                  <c:v>31.734375</c:v>
                </c:pt>
                <c:pt idx="13339">
                  <c:v>31.736979166666664</c:v>
                </c:pt>
                <c:pt idx="13340">
                  <c:v>31.739583333333336</c:v>
                </c:pt>
                <c:pt idx="13341">
                  <c:v>31.7421875</c:v>
                </c:pt>
                <c:pt idx="13342">
                  <c:v>31.744791666666664</c:v>
                </c:pt>
                <c:pt idx="13343">
                  <c:v>31.747395833333336</c:v>
                </c:pt>
                <c:pt idx="13344">
                  <c:v>31.75</c:v>
                </c:pt>
                <c:pt idx="13345">
                  <c:v>31.752604166666664</c:v>
                </c:pt>
                <c:pt idx="13346">
                  <c:v>31.755208333333336</c:v>
                </c:pt>
                <c:pt idx="13347">
                  <c:v>31.7578125</c:v>
                </c:pt>
                <c:pt idx="13348">
                  <c:v>31.760416666666664</c:v>
                </c:pt>
                <c:pt idx="13349">
                  <c:v>31.763020833333336</c:v>
                </c:pt>
                <c:pt idx="13350">
                  <c:v>31.765625</c:v>
                </c:pt>
                <c:pt idx="13351">
                  <c:v>31.768229166666664</c:v>
                </c:pt>
                <c:pt idx="13352">
                  <c:v>31.770833333333336</c:v>
                </c:pt>
                <c:pt idx="13353">
                  <c:v>31.7734375</c:v>
                </c:pt>
                <c:pt idx="13354">
                  <c:v>31.776041666666664</c:v>
                </c:pt>
                <c:pt idx="13355">
                  <c:v>31.778645833333336</c:v>
                </c:pt>
                <c:pt idx="13356">
                  <c:v>31.78125</c:v>
                </c:pt>
                <c:pt idx="13357">
                  <c:v>31.783854166666664</c:v>
                </c:pt>
                <c:pt idx="13358">
                  <c:v>31.786458333333336</c:v>
                </c:pt>
                <c:pt idx="13359">
                  <c:v>31.7890625</c:v>
                </c:pt>
                <c:pt idx="13360">
                  <c:v>31.791666666666664</c:v>
                </c:pt>
                <c:pt idx="13361">
                  <c:v>31.794270833333336</c:v>
                </c:pt>
                <c:pt idx="13362">
                  <c:v>31.796875</c:v>
                </c:pt>
                <c:pt idx="13363">
                  <c:v>31.799479166666664</c:v>
                </c:pt>
                <c:pt idx="13364">
                  <c:v>31.802083333333336</c:v>
                </c:pt>
                <c:pt idx="13365">
                  <c:v>31.8046875</c:v>
                </c:pt>
                <c:pt idx="13366">
                  <c:v>31.807291666666664</c:v>
                </c:pt>
                <c:pt idx="13367">
                  <c:v>31.809895833333336</c:v>
                </c:pt>
                <c:pt idx="13368">
                  <c:v>31.8125</c:v>
                </c:pt>
                <c:pt idx="13369">
                  <c:v>31.815104166666664</c:v>
                </c:pt>
                <c:pt idx="13370">
                  <c:v>31.817708333333336</c:v>
                </c:pt>
                <c:pt idx="13371">
                  <c:v>31.8203125</c:v>
                </c:pt>
                <c:pt idx="13372">
                  <c:v>31.822916666666664</c:v>
                </c:pt>
                <c:pt idx="13373">
                  <c:v>31.825520833333336</c:v>
                </c:pt>
                <c:pt idx="13374">
                  <c:v>31.828125</c:v>
                </c:pt>
                <c:pt idx="13375">
                  <c:v>31.830729166666664</c:v>
                </c:pt>
                <c:pt idx="13376">
                  <c:v>31.833333333333336</c:v>
                </c:pt>
                <c:pt idx="13377">
                  <c:v>31.8359375</c:v>
                </c:pt>
                <c:pt idx="13378">
                  <c:v>31.838541666666664</c:v>
                </c:pt>
                <c:pt idx="13379">
                  <c:v>31.841145833333336</c:v>
                </c:pt>
                <c:pt idx="13380">
                  <c:v>31.84375</c:v>
                </c:pt>
                <c:pt idx="13381">
                  <c:v>31.846354166666664</c:v>
                </c:pt>
                <c:pt idx="13382">
                  <c:v>31.848958333333336</c:v>
                </c:pt>
                <c:pt idx="13383">
                  <c:v>31.8515625</c:v>
                </c:pt>
                <c:pt idx="13384">
                  <c:v>31.854166666666664</c:v>
                </c:pt>
                <c:pt idx="13385">
                  <c:v>31.856770833333336</c:v>
                </c:pt>
                <c:pt idx="13386">
                  <c:v>31.859375</c:v>
                </c:pt>
                <c:pt idx="13387">
                  <c:v>31.861979166666664</c:v>
                </c:pt>
                <c:pt idx="13388">
                  <c:v>31.864583333333336</c:v>
                </c:pt>
                <c:pt idx="13389">
                  <c:v>31.8671875</c:v>
                </c:pt>
                <c:pt idx="13390">
                  <c:v>31.869791666666664</c:v>
                </c:pt>
                <c:pt idx="13391">
                  <c:v>31.872395833333336</c:v>
                </c:pt>
                <c:pt idx="13392">
                  <c:v>31.875</c:v>
                </c:pt>
                <c:pt idx="13393">
                  <c:v>31.877604166666664</c:v>
                </c:pt>
                <c:pt idx="13394">
                  <c:v>31.880208333333336</c:v>
                </c:pt>
                <c:pt idx="13395">
                  <c:v>31.8828125</c:v>
                </c:pt>
                <c:pt idx="13396">
                  <c:v>31.885416666666664</c:v>
                </c:pt>
                <c:pt idx="13397">
                  <c:v>31.888020833333336</c:v>
                </c:pt>
                <c:pt idx="13398">
                  <c:v>31.890625</c:v>
                </c:pt>
                <c:pt idx="13399">
                  <c:v>31.893229166666664</c:v>
                </c:pt>
                <c:pt idx="13400">
                  <c:v>31.895833333333336</c:v>
                </c:pt>
                <c:pt idx="13401">
                  <c:v>31.8984375</c:v>
                </c:pt>
                <c:pt idx="13402">
                  <c:v>31.901041666666664</c:v>
                </c:pt>
                <c:pt idx="13403">
                  <c:v>31.903645833333336</c:v>
                </c:pt>
                <c:pt idx="13404">
                  <c:v>31.90625</c:v>
                </c:pt>
                <c:pt idx="13405">
                  <c:v>31.908854166666664</c:v>
                </c:pt>
                <c:pt idx="13406">
                  <c:v>31.911458333333336</c:v>
                </c:pt>
                <c:pt idx="13407">
                  <c:v>31.9140625</c:v>
                </c:pt>
                <c:pt idx="13408">
                  <c:v>31.916666666666664</c:v>
                </c:pt>
                <c:pt idx="13409">
                  <c:v>31.919270833333336</c:v>
                </c:pt>
                <c:pt idx="13410">
                  <c:v>31.921875</c:v>
                </c:pt>
                <c:pt idx="13411">
                  <c:v>31.924479166666664</c:v>
                </c:pt>
                <c:pt idx="13412">
                  <c:v>31.927083333333336</c:v>
                </c:pt>
                <c:pt idx="13413">
                  <c:v>31.9296875</c:v>
                </c:pt>
                <c:pt idx="13414">
                  <c:v>31.932291666666664</c:v>
                </c:pt>
                <c:pt idx="13415">
                  <c:v>31.934895833333336</c:v>
                </c:pt>
                <c:pt idx="13416">
                  <c:v>31.9375</c:v>
                </c:pt>
                <c:pt idx="13417">
                  <c:v>31.940104166666664</c:v>
                </c:pt>
                <c:pt idx="13418">
                  <c:v>31.942708333333336</c:v>
                </c:pt>
                <c:pt idx="13419">
                  <c:v>31.9453125</c:v>
                </c:pt>
                <c:pt idx="13420">
                  <c:v>31.947916666666664</c:v>
                </c:pt>
                <c:pt idx="13421">
                  <c:v>31.950520833333336</c:v>
                </c:pt>
                <c:pt idx="13422">
                  <c:v>31.953125</c:v>
                </c:pt>
                <c:pt idx="13423">
                  <c:v>31.955729166666664</c:v>
                </c:pt>
                <c:pt idx="13424">
                  <c:v>31.958333333333336</c:v>
                </c:pt>
                <c:pt idx="13425">
                  <c:v>31.9609375</c:v>
                </c:pt>
                <c:pt idx="13426">
                  <c:v>31.963541666666664</c:v>
                </c:pt>
                <c:pt idx="13427">
                  <c:v>31.966145833333336</c:v>
                </c:pt>
                <c:pt idx="13428">
                  <c:v>31.96875</c:v>
                </c:pt>
                <c:pt idx="13429">
                  <c:v>31.971354166666664</c:v>
                </c:pt>
                <c:pt idx="13430">
                  <c:v>31.973958333333336</c:v>
                </c:pt>
                <c:pt idx="13431">
                  <c:v>31.9765625</c:v>
                </c:pt>
                <c:pt idx="13432">
                  <c:v>31.979166666666664</c:v>
                </c:pt>
                <c:pt idx="13433">
                  <c:v>31.981770833333336</c:v>
                </c:pt>
                <c:pt idx="13434">
                  <c:v>31.984375</c:v>
                </c:pt>
                <c:pt idx="13435">
                  <c:v>31.986979166666664</c:v>
                </c:pt>
                <c:pt idx="13436">
                  <c:v>31.989583333333336</c:v>
                </c:pt>
                <c:pt idx="13437">
                  <c:v>31.9921875</c:v>
                </c:pt>
                <c:pt idx="13438">
                  <c:v>31.994791666666664</c:v>
                </c:pt>
                <c:pt idx="13439">
                  <c:v>31.997395833333336</c:v>
                </c:pt>
                <c:pt idx="13440">
                  <c:v>32</c:v>
                </c:pt>
                <c:pt idx="13441">
                  <c:v>32.002604166666664</c:v>
                </c:pt>
                <c:pt idx="13442">
                  <c:v>32.005208333333336</c:v>
                </c:pt>
                <c:pt idx="13443">
                  <c:v>32.0078125</c:v>
                </c:pt>
                <c:pt idx="13444">
                  <c:v>32.010416666666664</c:v>
                </c:pt>
                <c:pt idx="13445">
                  <c:v>32.013020833333336</c:v>
                </c:pt>
                <c:pt idx="13446">
                  <c:v>32.015625</c:v>
                </c:pt>
                <c:pt idx="13447">
                  <c:v>32.018229166666664</c:v>
                </c:pt>
                <c:pt idx="13448">
                  <c:v>32.020833333333336</c:v>
                </c:pt>
                <c:pt idx="13449">
                  <c:v>32.0234375</c:v>
                </c:pt>
                <c:pt idx="13450">
                  <c:v>32.026041666666664</c:v>
                </c:pt>
                <c:pt idx="13451">
                  <c:v>32.028645833333336</c:v>
                </c:pt>
                <c:pt idx="13452">
                  <c:v>32.03125</c:v>
                </c:pt>
                <c:pt idx="13453">
                  <c:v>32.033854166666664</c:v>
                </c:pt>
                <c:pt idx="13454">
                  <c:v>32.036458333333336</c:v>
                </c:pt>
                <c:pt idx="13455">
                  <c:v>32.0390625</c:v>
                </c:pt>
                <c:pt idx="13456">
                  <c:v>32.041666666666664</c:v>
                </c:pt>
                <c:pt idx="13457">
                  <c:v>32.044270833333336</c:v>
                </c:pt>
                <c:pt idx="13458">
                  <c:v>32.046875</c:v>
                </c:pt>
                <c:pt idx="13459">
                  <c:v>32.049479166666664</c:v>
                </c:pt>
                <c:pt idx="13460">
                  <c:v>32.052083333333336</c:v>
                </c:pt>
                <c:pt idx="13461">
                  <c:v>32.0546875</c:v>
                </c:pt>
                <c:pt idx="13462">
                  <c:v>32.057291666666664</c:v>
                </c:pt>
                <c:pt idx="13463">
                  <c:v>32.059895833333336</c:v>
                </c:pt>
                <c:pt idx="13464">
                  <c:v>32.0625</c:v>
                </c:pt>
                <c:pt idx="13465">
                  <c:v>32.065104166666664</c:v>
                </c:pt>
                <c:pt idx="13466">
                  <c:v>32.067708333333336</c:v>
                </c:pt>
                <c:pt idx="13467">
                  <c:v>32.0703125</c:v>
                </c:pt>
                <c:pt idx="13468">
                  <c:v>32.072916666666664</c:v>
                </c:pt>
                <c:pt idx="13469">
                  <c:v>32.075520833333336</c:v>
                </c:pt>
                <c:pt idx="13470">
                  <c:v>32.078125</c:v>
                </c:pt>
                <c:pt idx="13471">
                  <c:v>32.080729166666664</c:v>
                </c:pt>
                <c:pt idx="13472">
                  <c:v>32.083333333333336</c:v>
                </c:pt>
                <c:pt idx="13473">
                  <c:v>32.0859375</c:v>
                </c:pt>
                <c:pt idx="13474">
                  <c:v>32.088541666666664</c:v>
                </c:pt>
                <c:pt idx="13475">
                  <c:v>32.091145833333336</c:v>
                </c:pt>
                <c:pt idx="13476">
                  <c:v>32.09375</c:v>
                </c:pt>
                <c:pt idx="13477">
                  <c:v>32.096354166666664</c:v>
                </c:pt>
                <c:pt idx="13478">
                  <c:v>32.098958333333336</c:v>
                </c:pt>
                <c:pt idx="13479">
                  <c:v>32.1015625</c:v>
                </c:pt>
                <c:pt idx="13480">
                  <c:v>32.104166666666664</c:v>
                </c:pt>
                <c:pt idx="13481">
                  <c:v>32.106770833333336</c:v>
                </c:pt>
                <c:pt idx="13482">
                  <c:v>32.109375</c:v>
                </c:pt>
                <c:pt idx="13483">
                  <c:v>32.111979166666664</c:v>
                </c:pt>
                <c:pt idx="13484">
                  <c:v>32.114583333333336</c:v>
                </c:pt>
                <c:pt idx="13485">
                  <c:v>32.1171875</c:v>
                </c:pt>
                <c:pt idx="13486">
                  <c:v>32.119791666666664</c:v>
                </c:pt>
                <c:pt idx="13487">
                  <c:v>32.122395833333336</c:v>
                </c:pt>
                <c:pt idx="13488">
                  <c:v>32.125</c:v>
                </c:pt>
                <c:pt idx="13489">
                  <c:v>32.127604166666664</c:v>
                </c:pt>
                <c:pt idx="13490">
                  <c:v>32.130208333333336</c:v>
                </c:pt>
                <c:pt idx="13491">
                  <c:v>32.1328125</c:v>
                </c:pt>
                <c:pt idx="13492">
                  <c:v>32.135416666666664</c:v>
                </c:pt>
                <c:pt idx="13493">
                  <c:v>32.138020833333336</c:v>
                </c:pt>
                <c:pt idx="13494">
                  <c:v>32.140625</c:v>
                </c:pt>
                <c:pt idx="13495">
                  <c:v>32.143229166666664</c:v>
                </c:pt>
                <c:pt idx="13496">
                  <c:v>32.145833333333336</c:v>
                </c:pt>
                <c:pt idx="13497">
                  <c:v>32.1484375</c:v>
                </c:pt>
                <c:pt idx="13498">
                  <c:v>32.151041666666664</c:v>
                </c:pt>
                <c:pt idx="13499">
                  <c:v>32.153645833333336</c:v>
                </c:pt>
                <c:pt idx="13500">
                  <c:v>32.15625</c:v>
                </c:pt>
                <c:pt idx="13501">
                  <c:v>32.158854166666664</c:v>
                </c:pt>
                <c:pt idx="13502">
                  <c:v>32.161458333333336</c:v>
                </c:pt>
                <c:pt idx="13503">
                  <c:v>32.1640625</c:v>
                </c:pt>
                <c:pt idx="13504">
                  <c:v>32.166666666666664</c:v>
                </c:pt>
                <c:pt idx="13505">
                  <c:v>32.169270833333336</c:v>
                </c:pt>
                <c:pt idx="13506">
                  <c:v>32.171875</c:v>
                </c:pt>
                <c:pt idx="13507">
                  <c:v>32.174479166666664</c:v>
                </c:pt>
                <c:pt idx="13508">
                  <c:v>32.177083333333336</c:v>
                </c:pt>
                <c:pt idx="13509">
                  <c:v>32.1796875</c:v>
                </c:pt>
                <c:pt idx="13510">
                  <c:v>32.182291666666664</c:v>
                </c:pt>
                <c:pt idx="13511">
                  <c:v>32.184895833333336</c:v>
                </c:pt>
                <c:pt idx="13512">
                  <c:v>32.1875</c:v>
                </c:pt>
                <c:pt idx="13513">
                  <c:v>32.190104166666664</c:v>
                </c:pt>
                <c:pt idx="13514">
                  <c:v>32.192708333333336</c:v>
                </c:pt>
                <c:pt idx="13515">
                  <c:v>32.1953125</c:v>
                </c:pt>
                <c:pt idx="13516">
                  <c:v>32.197916666666664</c:v>
                </c:pt>
                <c:pt idx="13517">
                  <c:v>32.200520833333336</c:v>
                </c:pt>
                <c:pt idx="13518">
                  <c:v>32.203125</c:v>
                </c:pt>
                <c:pt idx="13519">
                  <c:v>32.205729166666664</c:v>
                </c:pt>
                <c:pt idx="13520">
                  <c:v>32.208333333333336</c:v>
                </c:pt>
                <c:pt idx="13521">
                  <c:v>32.2109375</c:v>
                </c:pt>
                <c:pt idx="13522">
                  <c:v>32.213541666666664</c:v>
                </c:pt>
                <c:pt idx="13523">
                  <c:v>32.216145833333336</c:v>
                </c:pt>
                <c:pt idx="13524">
                  <c:v>32.21875</c:v>
                </c:pt>
                <c:pt idx="13525">
                  <c:v>32.221354166666664</c:v>
                </c:pt>
                <c:pt idx="13526">
                  <c:v>32.223958333333336</c:v>
                </c:pt>
                <c:pt idx="13527">
                  <c:v>32.2265625</c:v>
                </c:pt>
                <c:pt idx="13528">
                  <c:v>32.229166666666664</c:v>
                </c:pt>
                <c:pt idx="13529">
                  <c:v>32.231770833333336</c:v>
                </c:pt>
                <c:pt idx="13530">
                  <c:v>32.234375</c:v>
                </c:pt>
                <c:pt idx="13531">
                  <c:v>32.236979166666664</c:v>
                </c:pt>
                <c:pt idx="13532">
                  <c:v>32.239583333333336</c:v>
                </c:pt>
                <c:pt idx="13533">
                  <c:v>32.2421875</c:v>
                </c:pt>
                <c:pt idx="13534">
                  <c:v>32.244791666666664</c:v>
                </c:pt>
                <c:pt idx="13535">
                  <c:v>32.247395833333336</c:v>
                </c:pt>
                <c:pt idx="13536">
                  <c:v>32.25</c:v>
                </c:pt>
                <c:pt idx="13537">
                  <c:v>32.252604166666664</c:v>
                </c:pt>
                <c:pt idx="13538">
                  <c:v>32.255208333333336</c:v>
                </c:pt>
                <c:pt idx="13539">
                  <c:v>32.2578125</c:v>
                </c:pt>
                <c:pt idx="13540">
                  <c:v>32.260416666666664</c:v>
                </c:pt>
                <c:pt idx="13541">
                  <c:v>32.263020833333336</c:v>
                </c:pt>
                <c:pt idx="13542">
                  <c:v>32.265625</c:v>
                </c:pt>
                <c:pt idx="13543">
                  <c:v>32.268229166666664</c:v>
                </c:pt>
                <c:pt idx="13544">
                  <c:v>32.270833333333336</c:v>
                </c:pt>
                <c:pt idx="13545">
                  <c:v>32.2734375</c:v>
                </c:pt>
                <c:pt idx="13546">
                  <c:v>32.276041666666664</c:v>
                </c:pt>
                <c:pt idx="13547">
                  <c:v>32.278645833333336</c:v>
                </c:pt>
                <c:pt idx="13548">
                  <c:v>32.28125</c:v>
                </c:pt>
                <c:pt idx="13549">
                  <c:v>32.283854166666664</c:v>
                </c:pt>
                <c:pt idx="13550">
                  <c:v>32.286458333333336</c:v>
                </c:pt>
                <c:pt idx="13551">
                  <c:v>32.2890625</c:v>
                </c:pt>
                <c:pt idx="13552">
                  <c:v>32.291666666666664</c:v>
                </c:pt>
                <c:pt idx="13553">
                  <c:v>32.294270833333336</c:v>
                </c:pt>
                <c:pt idx="13554">
                  <c:v>32.296875</c:v>
                </c:pt>
                <c:pt idx="13555">
                  <c:v>32.299479166666664</c:v>
                </c:pt>
                <c:pt idx="13556">
                  <c:v>32.302083333333336</c:v>
                </c:pt>
                <c:pt idx="13557">
                  <c:v>32.3046875</c:v>
                </c:pt>
                <c:pt idx="13558">
                  <c:v>32.307291666666664</c:v>
                </c:pt>
                <c:pt idx="13559">
                  <c:v>32.309895833333336</c:v>
                </c:pt>
                <c:pt idx="13560">
                  <c:v>32.3125</c:v>
                </c:pt>
                <c:pt idx="13561">
                  <c:v>32.315104166666664</c:v>
                </c:pt>
                <c:pt idx="13562">
                  <c:v>32.317708333333336</c:v>
                </c:pt>
                <c:pt idx="13563">
                  <c:v>32.3203125</c:v>
                </c:pt>
                <c:pt idx="13564">
                  <c:v>32.322916666666664</c:v>
                </c:pt>
                <c:pt idx="13565">
                  <c:v>32.325520833333336</c:v>
                </c:pt>
                <c:pt idx="13566">
                  <c:v>32.328125</c:v>
                </c:pt>
                <c:pt idx="13567">
                  <c:v>32.330729166666664</c:v>
                </c:pt>
                <c:pt idx="13568">
                  <c:v>32.333333333333336</c:v>
                </c:pt>
                <c:pt idx="13569">
                  <c:v>32.3359375</c:v>
                </c:pt>
                <c:pt idx="13570">
                  <c:v>32.338541666666664</c:v>
                </c:pt>
                <c:pt idx="13571">
                  <c:v>32.341145833333336</c:v>
                </c:pt>
                <c:pt idx="13572">
                  <c:v>32.34375</c:v>
                </c:pt>
                <c:pt idx="13573">
                  <c:v>32.346354166666664</c:v>
                </c:pt>
                <c:pt idx="13574">
                  <c:v>32.348958333333336</c:v>
                </c:pt>
                <c:pt idx="13575">
                  <c:v>32.3515625</c:v>
                </c:pt>
                <c:pt idx="13576">
                  <c:v>32.354166666666664</c:v>
                </c:pt>
                <c:pt idx="13577">
                  <c:v>32.356770833333336</c:v>
                </c:pt>
                <c:pt idx="13578">
                  <c:v>32.359375</c:v>
                </c:pt>
                <c:pt idx="13579">
                  <c:v>32.361979166666664</c:v>
                </c:pt>
                <c:pt idx="13580">
                  <c:v>32.364583333333336</c:v>
                </c:pt>
                <c:pt idx="13581">
                  <c:v>32.3671875</c:v>
                </c:pt>
                <c:pt idx="13582">
                  <c:v>32.369791666666664</c:v>
                </c:pt>
                <c:pt idx="13583">
                  <c:v>32.372395833333336</c:v>
                </c:pt>
                <c:pt idx="13584">
                  <c:v>32.375</c:v>
                </c:pt>
                <c:pt idx="13585">
                  <c:v>32.377604166666664</c:v>
                </c:pt>
                <c:pt idx="13586">
                  <c:v>32.380208333333336</c:v>
                </c:pt>
                <c:pt idx="13587">
                  <c:v>32.3828125</c:v>
                </c:pt>
                <c:pt idx="13588">
                  <c:v>32.385416666666664</c:v>
                </c:pt>
                <c:pt idx="13589">
                  <c:v>32.388020833333336</c:v>
                </c:pt>
                <c:pt idx="13590">
                  <c:v>32.390625</c:v>
                </c:pt>
                <c:pt idx="13591">
                  <c:v>32.393229166666664</c:v>
                </c:pt>
                <c:pt idx="13592">
                  <c:v>32.395833333333336</c:v>
                </c:pt>
                <c:pt idx="13593">
                  <c:v>32.3984375</c:v>
                </c:pt>
                <c:pt idx="13594">
                  <c:v>32.401041666666664</c:v>
                </c:pt>
                <c:pt idx="13595">
                  <c:v>32.403645833333336</c:v>
                </c:pt>
                <c:pt idx="13596">
                  <c:v>32.40625</c:v>
                </c:pt>
                <c:pt idx="13597">
                  <c:v>32.408854166666664</c:v>
                </c:pt>
                <c:pt idx="13598">
                  <c:v>32.411458333333336</c:v>
                </c:pt>
                <c:pt idx="13599">
                  <c:v>32.4140625</c:v>
                </c:pt>
                <c:pt idx="13600">
                  <c:v>32.416666666666664</c:v>
                </c:pt>
                <c:pt idx="13601">
                  <c:v>32.419270833333336</c:v>
                </c:pt>
                <c:pt idx="13602">
                  <c:v>32.421875</c:v>
                </c:pt>
                <c:pt idx="13603">
                  <c:v>32.424479166666664</c:v>
                </c:pt>
                <c:pt idx="13604">
                  <c:v>32.427083333333336</c:v>
                </c:pt>
                <c:pt idx="13605">
                  <c:v>32.4296875</c:v>
                </c:pt>
                <c:pt idx="13606">
                  <c:v>32.432291666666664</c:v>
                </c:pt>
                <c:pt idx="13607">
                  <c:v>32.434895833333336</c:v>
                </c:pt>
                <c:pt idx="13608">
                  <c:v>32.4375</c:v>
                </c:pt>
                <c:pt idx="13609">
                  <c:v>32.440104166666664</c:v>
                </c:pt>
                <c:pt idx="13610">
                  <c:v>32.442708333333336</c:v>
                </c:pt>
                <c:pt idx="13611">
                  <c:v>32.4453125</c:v>
                </c:pt>
                <c:pt idx="13612">
                  <c:v>32.447916666666664</c:v>
                </c:pt>
                <c:pt idx="13613">
                  <c:v>32.450520833333336</c:v>
                </c:pt>
                <c:pt idx="13614">
                  <c:v>32.453125</c:v>
                </c:pt>
                <c:pt idx="13615">
                  <c:v>32.455729166666664</c:v>
                </c:pt>
                <c:pt idx="13616">
                  <c:v>32.458333333333336</c:v>
                </c:pt>
                <c:pt idx="13617">
                  <c:v>32.4609375</c:v>
                </c:pt>
                <c:pt idx="13618">
                  <c:v>32.463541666666664</c:v>
                </c:pt>
                <c:pt idx="13619">
                  <c:v>32.466145833333336</c:v>
                </c:pt>
                <c:pt idx="13620">
                  <c:v>32.46875</c:v>
                </c:pt>
                <c:pt idx="13621">
                  <c:v>32.471354166666664</c:v>
                </c:pt>
                <c:pt idx="13622">
                  <c:v>32.473958333333336</c:v>
                </c:pt>
                <c:pt idx="13623">
                  <c:v>32.4765625</c:v>
                </c:pt>
                <c:pt idx="13624">
                  <c:v>32.479166666666664</c:v>
                </c:pt>
                <c:pt idx="13625">
                  <c:v>32.481770833333336</c:v>
                </c:pt>
                <c:pt idx="13626">
                  <c:v>32.484375</c:v>
                </c:pt>
                <c:pt idx="13627">
                  <c:v>32.486979166666664</c:v>
                </c:pt>
                <c:pt idx="13628">
                  <c:v>32.489583333333336</c:v>
                </c:pt>
                <c:pt idx="13629">
                  <c:v>32.4921875</c:v>
                </c:pt>
                <c:pt idx="13630">
                  <c:v>32.494791666666664</c:v>
                </c:pt>
                <c:pt idx="13631">
                  <c:v>32.497395833333336</c:v>
                </c:pt>
                <c:pt idx="13632">
                  <c:v>32.5</c:v>
                </c:pt>
                <c:pt idx="13633">
                  <c:v>32.502604166666664</c:v>
                </c:pt>
                <c:pt idx="13634">
                  <c:v>32.505208333333336</c:v>
                </c:pt>
                <c:pt idx="13635">
                  <c:v>32.5078125</c:v>
                </c:pt>
                <c:pt idx="13636">
                  <c:v>32.510416666666664</c:v>
                </c:pt>
                <c:pt idx="13637">
                  <c:v>32.513020833333336</c:v>
                </c:pt>
                <c:pt idx="13638">
                  <c:v>32.515625</c:v>
                </c:pt>
                <c:pt idx="13639">
                  <c:v>32.518229166666664</c:v>
                </c:pt>
                <c:pt idx="13640">
                  <c:v>32.520833333333336</c:v>
                </c:pt>
                <c:pt idx="13641">
                  <c:v>32.5234375</c:v>
                </c:pt>
                <c:pt idx="13642">
                  <c:v>32.526041666666664</c:v>
                </c:pt>
                <c:pt idx="13643">
                  <c:v>32.528645833333336</c:v>
                </c:pt>
                <c:pt idx="13644">
                  <c:v>32.53125</c:v>
                </c:pt>
                <c:pt idx="13645">
                  <c:v>32.533854166666664</c:v>
                </c:pt>
                <c:pt idx="13646">
                  <c:v>32.536458333333336</c:v>
                </c:pt>
                <c:pt idx="13647">
                  <c:v>32.5390625</c:v>
                </c:pt>
                <c:pt idx="13648">
                  <c:v>32.541666666666664</c:v>
                </c:pt>
                <c:pt idx="13649">
                  <c:v>32.544270833333336</c:v>
                </c:pt>
                <c:pt idx="13650">
                  <c:v>32.546875</c:v>
                </c:pt>
                <c:pt idx="13651">
                  <c:v>32.549479166666664</c:v>
                </c:pt>
                <c:pt idx="13652">
                  <c:v>32.552083333333336</c:v>
                </c:pt>
                <c:pt idx="13653">
                  <c:v>32.5546875</c:v>
                </c:pt>
                <c:pt idx="13654">
                  <c:v>32.557291666666664</c:v>
                </c:pt>
                <c:pt idx="13655">
                  <c:v>32.559895833333336</c:v>
                </c:pt>
                <c:pt idx="13656">
                  <c:v>32.5625</c:v>
                </c:pt>
                <c:pt idx="13657">
                  <c:v>32.565104166666664</c:v>
                </c:pt>
                <c:pt idx="13658">
                  <c:v>32.567708333333336</c:v>
                </c:pt>
                <c:pt idx="13659">
                  <c:v>32.5703125</c:v>
                </c:pt>
                <c:pt idx="13660">
                  <c:v>32.572916666666664</c:v>
                </c:pt>
                <c:pt idx="13661">
                  <c:v>32.575520833333336</c:v>
                </c:pt>
                <c:pt idx="13662">
                  <c:v>32.578125</c:v>
                </c:pt>
                <c:pt idx="13663">
                  <c:v>32.580729166666664</c:v>
                </c:pt>
                <c:pt idx="13664">
                  <c:v>32.583333333333336</c:v>
                </c:pt>
                <c:pt idx="13665">
                  <c:v>32.5859375</c:v>
                </c:pt>
                <c:pt idx="13666">
                  <c:v>32.588541666666664</c:v>
                </c:pt>
                <c:pt idx="13667">
                  <c:v>32.591145833333336</c:v>
                </c:pt>
                <c:pt idx="13668">
                  <c:v>32.59375</c:v>
                </c:pt>
                <c:pt idx="13669">
                  <c:v>32.596354166666664</c:v>
                </c:pt>
                <c:pt idx="13670">
                  <c:v>32.598958333333336</c:v>
                </c:pt>
                <c:pt idx="13671">
                  <c:v>32.6015625</c:v>
                </c:pt>
                <c:pt idx="13672">
                  <c:v>32.604166666666664</c:v>
                </c:pt>
                <c:pt idx="13673">
                  <c:v>32.606770833333336</c:v>
                </c:pt>
                <c:pt idx="13674">
                  <c:v>32.609375</c:v>
                </c:pt>
                <c:pt idx="13675">
                  <c:v>32.611979166666664</c:v>
                </c:pt>
                <c:pt idx="13676">
                  <c:v>32.614583333333336</c:v>
                </c:pt>
                <c:pt idx="13677">
                  <c:v>32.6171875</c:v>
                </c:pt>
                <c:pt idx="13678">
                  <c:v>32.619791666666664</c:v>
                </c:pt>
                <c:pt idx="13679">
                  <c:v>32.622395833333336</c:v>
                </c:pt>
                <c:pt idx="13680">
                  <c:v>32.625</c:v>
                </c:pt>
                <c:pt idx="13681">
                  <c:v>32.627604166666664</c:v>
                </c:pt>
                <c:pt idx="13682">
                  <c:v>32.630208333333336</c:v>
                </c:pt>
                <c:pt idx="13683">
                  <c:v>32.6328125</c:v>
                </c:pt>
                <c:pt idx="13684">
                  <c:v>32.635416666666664</c:v>
                </c:pt>
                <c:pt idx="13685">
                  <c:v>32.638020833333336</c:v>
                </c:pt>
                <c:pt idx="13686">
                  <c:v>32.640625</c:v>
                </c:pt>
                <c:pt idx="13687">
                  <c:v>32.643229166666664</c:v>
                </c:pt>
                <c:pt idx="13688">
                  <c:v>32.645833333333336</c:v>
                </c:pt>
                <c:pt idx="13689">
                  <c:v>32.6484375</c:v>
                </c:pt>
                <c:pt idx="13690">
                  <c:v>32.651041666666664</c:v>
                </c:pt>
                <c:pt idx="13691">
                  <c:v>32.653645833333336</c:v>
                </c:pt>
                <c:pt idx="13692">
                  <c:v>32.65625</c:v>
                </c:pt>
                <c:pt idx="13693">
                  <c:v>32.658854166666664</c:v>
                </c:pt>
                <c:pt idx="13694">
                  <c:v>32.661458333333336</c:v>
                </c:pt>
                <c:pt idx="13695">
                  <c:v>32.6640625</c:v>
                </c:pt>
                <c:pt idx="13696">
                  <c:v>32.666666666666664</c:v>
                </c:pt>
                <c:pt idx="13697">
                  <c:v>32.669270833333336</c:v>
                </c:pt>
                <c:pt idx="13698">
                  <c:v>32.671875</c:v>
                </c:pt>
                <c:pt idx="13699">
                  <c:v>32.674479166666664</c:v>
                </c:pt>
                <c:pt idx="13700">
                  <c:v>32.677083333333336</c:v>
                </c:pt>
                <c:pt idx="13701">
                  <c:v>32.6796875</c:v>
                </c:pt>
                <c:pt idx="13702">
                  <c:v>32.682291666666664</c:v>
                </c:pt>
                <c:pt idx="13703">
                  <c:v>32.684895833333336</c:v>
                </c:pt>
                <c:pt idx="13704">
                  <c:v>32.6875</c:v>
                </c:pt>
                <c:pt idx="13705">
                  <c:v>32.690104166666664</c:v>
                </c:pt>
                <c:pt idx="13706">
                  <c:v>32.692708333333336</c:v>
                </c:pt>
                <c:pt idx="13707">
                  <c:v>32.6953125</c:v>
                </c:pt>
                <c:pt idx="13708">
                  <c:v>32.697916666666664</c:v>
                </c:pt>
                <c:pt idx="13709">
                  <c:v>32.700520833333336</c:v>
                </c:pt>
                <c:pt idx="13710">
                  <c:v>32.703125</c:v>
                </c:pt>
                <c:pt idx="13711">
                  <c:v>32.705729166666664</c:v>
                </c:pt>
                <c:pt idx="13712">
                  <c:v>32.708333333333336</c:v>
                </c:pt>
                <c:pt idx="13713">
                  <c:v>32.7109375</c:v>
                </c:pt>
                <c:pt idx="13714">
                  <c:v>32.713541666666664</c:v>
                </c:pt>
                <c:pt idx="13715">
                  <c:v>32.716145833333336</c:v>
                </c:pt>
                <c:pt idx="13716">
                  <c:v>32.71875</c:v>
                </c:pt>
                <c:pt idx="13717">
                  <c:v>32.721354166666664</c:v>
                </c:pt>
                <c:pt idx="13718">
                  <c:v>32.723958333333336</c:v>
                </c:pt>
                <c:pt idx="13719">
                  <c:v>32.7265625</c:v>
                </c:pt>
                <c:pt idx="13720">
                  <c:v>32.729166666666664</c:v>
                </c:pt>
                <c:pt idx="13721">
                  <c:v>32.731770833333336</c:v>
                </c:pt>
                <c:pt idx="13722">
                  <c:v>32.734375</c:v>
                </c:pt>
                <c:pt idx="13723">
                  <c:v>32.736979166666664</c:v>
                </c:pt>
                <c:pt idx="13724">
                  <c:v>32.739583333333336</c:v>
                </c:pt>
                <c:pt idx="13725">
                  <c:v>32.7421875</c:v>
                </c:pt>
                <c:pt idx="13726">
                  <c:v>32.744791666666664</c:v>
                </c:pt>
                <c:pt idx="13727">
                  <c:v>32.747395833333336</c:v>
                </c:pt>
                <c:pt idx="13728">
                  <c:v>32.75</c:v>
                </c:pt>
                <c:pt idx="13729">
                  <c:v>32.752604166666664</c:v>
                </c:pt>
                <c:pt idx="13730">
                  <c:v>32.755208333333336</c:v>
                </c:pt>
                <c:pt idx="13731">
                  <c:v>32.7578125</c:v>
                </c:pt>
                <c:pt idx="13732">
                  <c:v>32.760416666666664</c:v>
                </c:pt>
                <c:pt idx="13733">
                  <c:v>32.763020833333336</c:v>
                </c:pt>
                <c:pt idx="13734">
                  <c:v>32.765625</c:v>
                </c:pt>
                <c:pt idx="13735">
                  <c:v>32.768229166666664</c:v>
                </c:pt>
                <c:pt idx="13736">
                  <c:v>32.770833333333336</c:v>
                </c:pt>
                <c:pt idx="13737">
                  <c:v>32.7734375</c:v>
                </c:pt>
                <c:pt idx="13738">
                  <c:v>32.776041666666664</c:v>
                </c:pt>
                <c:pt idx="13739">
                  <c:v>32.778645833333336</c:v>
                </c:pt>
                <c:pt idx="13740">
                  <c:v>32.78125</c:v>
                </c:pt>
                <c:pt idx="13741">
                  <c:v>32.783854166666664</c:v>
                </c:pt>
                <c:pt idx="13742">
                  <c:v>32.786458333333336</c:v>
                </c:pt>
                <c:pt idx="13743">
                  <c:v>32.7890625</c:v>
                </c:pt>
                <c:pt idx="13744">
                  <c:v>32.791666666666664</c:v>
                </c:pt>
                <c:pt idx="13745">
                  <c:v>32.794270833333336</c:v>
                </c:pt>
                <c:pt idx="13746">
                  <c:v>32.796875</c:v>
                </c:pt>
                <c:pt idx="13747">
                  <c:v>32.799479166666664</c:v>
                </c:pt>
                <c:pt idx="13748">
                  <c:v>32.802083333333336</c:v>
                </c:pt>
                <c:pt idx="13749">
                  <c:v>32.8046875</c:v>
                </c:pt>
                <c:pt idx="13750">
                  <c:v>32.807291666666664</c:v>
                </c:pt>
                <c:pt idx="13751">
                  <c:v>32.809895833333336</c:v>
                </c:pt>
                <c:pt idx="13752">
                  <c:v>32.8125</c:v>
                </c:pt>
                <c:pt idx="13753">
                  <c:v>32.815104166666664</c:v>
                </c:pt>
                <c:pt idx="13754">
                  <c:v>32.817708333333336</c:v>
                </c:pt>
                <c:pt idx="13755">
                  <c:v>32.8203125</c:v>
                </c:pt>
                <c:pt idx="13756">
                  <c:v>32.822916666666664</c:v>
                </c:pt>
                <c:pt idx="13757">
                  <c:v>32.825520833333336</c:v>
                </c:pt>
                <c:pt idx="13758">
                  <c:v>32.828125</c:v>
                </c:pt>
                <c:pt idx="13759">
                  <c:v>32.830729166666664</c:v>
                </c:pt>
                <c:pt idx="13760">
                  <c:v>32.833333333333336</c:v>
                </c:pt>
                <c:pt idx="13761">
                  <c:v>32.8359375</c:v>
                </c:pt>
                <c:pt idx="13762">
                  <c:v>32.838541666666664</c:v>
                </c:pt>
                <c:pt idx="13763">
                  <c:v>32.841145833333336</c:v>
                </c:pt>
                <c:pt idx="13764">
                  <c:v>32.84375</c:v>
                </c:pt>
                <c:pt idx="13765">
                  <c:v>32.846354166666664</c:v>
                </c:pt>
                <c:pt idx="13766">
                  <c:v>32.848958333333336</c:v>
                </c:pt>
                <c:pt idx="13767">
                  <c:v>32.8515625</c:v>
                </c:pt>
                <c:pt idx="13768">
                  <c:v>32.854166666666664</c:v>
                </c:pt>
                <c:pt idx="13769">
                  <c:v>32.856770833333336</c:v>
                </c:pt>
                <c:pt idx="13770">
                  <c:v>32.859375</c:v>
                </c:pt>
                <c:pt idx="13771">
                  <c:v>32.861979166666664</c:v>
                </c:pt>
                <c:pt idx="13772">
                  <c:v>32.864583333333336</c:v>
                </c:pt>
                <c:pt idx="13773">
                  <c:v>32.8671875</c:v>
                </c:pt>
                <c:pt idx="13774">
                  <c:v>32.869791666666664</c:v>
                </c:pt>
                <c:pt idx="13775">
                  <c:v>32.872395833333336</c:v>
                </c:pt>
                <c:pt idx="13776">
                  <c:v>32.875</c:v>
                </c:pt>
                <c:pt idx="13777">
                  <c:v>32.877604166666664</c:v>
                </c:pt>
                <c:pt idx="13778">
                  <c:v>32.880208333333336</c:v>
                </c:pt>
                <c:pt idx="13779">
                  <c:v>32.8828125</c:v>
                </c:pt>
                <c:pt idx="13780">
                  <c:v>32.885416666666664</c:v>
                </c:pt>
                <c:pt idx="13781">
                  <c:v>32.888020833333336</c:v>
                </c:pt>
                <c:pt idx="13782">
                  <c:v>32.890625</c:v>
                </c:pt>
                <c:pt idx="13783">
                  <c:v>32.893229166666664</c:v>
                </c:pt>
                <c:pt idx="13784">
                  <c:v>32.895833333333336</c:v>
                </c:pt>
                <c:pt idx="13785">
                  <c:v>32.8984375</c:v>
                </c:pt>
                <c:pt idx="13786">
                  <c:v>32.901041666666664</c:v>
                </c:pt>
                <c:pt idx="13787">
                  <c:v>32.903645833333336</c:v>
                </c:pt>
                <c:pt idx="13788">
                  <c:v>32.90625</c:v>
                </c:pt>
                <c:pt idx="13789">
                  <c:v>32.908854166666664</c:v>
                </c:pt>
                <c:pt idx="13790">
                  <c:v>32.911458333333336</c:v>
                </c:pt>
                <c:pt idx="13791">
                  <c:v>32.9140625</c:v>
                </c:pt>
                <c:pt idx="13792">
                  <c:v>32.916666666666664</c:v>
                </c:pt>
                <c:pt idx="13793">
                  <c:v>32.919270833333336</c:v>
                </c:pt>
                <c:pt idx="13794">
                  <c:v>32.921875</c:v>
                </c:pt>
                <c:pt idx="13795">
                  <c:v>32.924479166666664</c:v>
                </c:pt>
                <c:pt idx="13796">
                  <c:v>32.927083333333336</c:v>
                </c:pt>
                <c:pt idx="13797">
                  <c:v>32.9296875</c:v>
                </c:pt>
                <c:pt idx="13798">
                  <c:v>32.932291666666664</c:v>
                </c:pt>
                <c:pt idx="13799">
                  <c:v>32.934895833333336</c:v>
                </c:pt>
                <c:pt idx="13800">
                  <c:v>32.9375</c:v>
                </c:pt>
                <c:pt idx="13801">
                  <c:v>32.940104166666664</c:v>
                </c:pt>
                <c:pt idx="13802">
                  <c:v>32.942708333333336</c:v>
                </c:pt>
                <c:pt idx="13803">
                  <c:v>32.9453125</c:v>
                </c:pt>
                <c:pt idx="13804">
                  <c:v>32.947916666666664</c:v>
                </c:pt>
                <c:pt idx="13805">
                  <c:v>32.950520833333336</c:v>
                </c:pt>
                <c:pt idx="13806">
                  <c:v>32.953125</c:v>
                </c:pt>
                <c:pt idx="13807">
                  <c:v>32.955729166666664</c:v>
                </c:pt>
                <c:pt idx="13808">
                  <c:v>32.958333333333336</c:v>
                </c:pt>
                <c:pt idx="13809">
                  <c:v>32.9609375</c:v>
                </c:pt>
                <c:pt idx="13810">
                  <c:v>32.963541666666664</c:v>
                </c:pt>
                <c:pt idx="13811">
                  <c:v>32.966145833333336</c:v>
                </c:pt>
                <c:pt idx="13812">
                  <c:v>32.96875</c:v>
                </c:pt>
                <c:pt idx="13813">
                  <c:v>32.971354166666664</c:v>
                </c:pt>
                <c:pt idx="13814">
                  <c:v>32.973958333333336</c:v>
                </c:pt>
                <c:pt idx="13815">
                  <c:v>32.9765625</c:v>
                </c:pt>
                <c:pt idx="13816">
                  <c:v>32.979166666666664</c:v>
                </c:pt>
                <c:pt idx="13817">
                  <c:v>32.981770833333336</c:v>
                </c:pt>
                <c:pt idx="13818">
                  <c:v>32.984375</c:v>
                </c:pt>
                <c:pt idx="13819">
                  <c:v>32.986979166666664</c:v>
                </c:pt>
                <c:pt idx="13820">
                  <c:v>32.989583333333336</c:v>
                </c:pt>
                <c:pt idx="13821">
                  <c:v>32.9921875</c:v>
                </c:pt>
                <c:pt idx="13822">
                  <c:v>32.994791666666664</c:v>
                </c:pt>
                <c:pt idx="13823">
                  <c:v>32.997395833333336</c:v>
                </c:pt>
                <c:pt idx="13824">
                  <c:v>33</c:v>
                </c:pt>
                <c:pt idx="13825">
                  <c:v>33.002604166666664</c:v>
                </c:pt>
                <c:pt idx="13826">
                  <c:v>33.005208333333336</c:v>
                </c:pt>
                <c:pt idx="13827">
                  <c:v>33.0078125</c:v>
                </c:pt>
                <c:pt idx="13828">
                  <c:v>33.010416666666664</c:v>
                </c:pt>
                <c:pt idx="13829">
                  <c:v>33.013020833333336</c:v>
                </c:pt>
                <c:pt idx="13830">
                  <c:v>33.015625</c:v>
                </c:pt>
                <c:pt idx="13831">
                  <c:v>33.018229166666664</c:v>
                </c:pt>
                <c:pt idx="13832">
                  <c:v>33.020833333333336</c:v>
                </c:pt>
                <c:pt idx="13833">
                  <c:v>33.0234375</c:v>
                </c:pt>
                <c:pt idx="13834">
                  <c:v>33.026041666666664</c:v>
                </c:pt>
                <c:pt idx="13835">
                  <c:v>33.028645833333336</c:v>
                </c:pt>
                <c:pt idx="13836">
                  <c:v>33.03125</c:v>
                </c:pt>
                <c:pt idx="13837">
                  <c:v>33.033854166666664</c:v>
                </c:pt>
                <c:pt idx="13838">
                  <c:v>33.036458333333336</c:v>
                </c:pt>
                <c:pt idx="13839">
                  <c:v>33.0390625</c:v>
                </c:pt>
                <c:pt idx="13840">
                  <c:v>33.041666666666664</c:v>
                </c:pt>
                <c:pt idx="13841">
                  <c:v>33.044270833333336</c:v>
                </c:pt>
                <c:pt idx="13842">
                  <c:v>33.046875</c:v>
                </c:pt>
                <c:pt idx="13843">
                  <c:v>33.049479166666664</c:v>
                </c:pt>
                <c:pt idx="13844">
                  <c:v>33.052083333333336</c:v>
                </c:pt>
                <c:pt idx="13845">
                  <c:v>33.0546875</c:v>
                </c:pt>
                <c:pt idx="13846">
                  <c:v>33.057291666666664</c:v>
                </c:pt>
                <c:pt idx="13847">
                  <c:v>33.059895833333336</c:v>
                </c:pt>
                <c:pt idx="13848">
                  <c:v>33.0625</c:v>
                </c:pt>
                <c:pt idx="13849">
                  <c:v>33.065104166666664</c:v>
                </c:pt>
                <c:pt idx="13850">
                  <c:v>33.067708333333336</c:v>
                </c:pt>
                <c:pt idx="13851">
                  <c:v>33.0703125</c:v>
                </c:pt>
                <c:pt idx="13852">
                  <c:v>33.072916666666664</c:v>
                </c:pt>
                <c:pt idx="13853">
                  <c:v>33.075520833333336</c:v>
                </c:pt>
                <c:pt idx="13854">
                  <c:v>33.078125</c:v>
                </c:pt>
                <c:pt idx="13855">
                  <c:v>33.080729166666664</c:v>
                </c:pt>
                <c:pt idx="13856">
                  <c:v>33.083333333333336</c:v>
                </c:pt>
                <c:pt idx="13857">
                  <c:v>33.0859375</c:v>
                </c:pt>
                <c:pt idx="13858">
                  <c:v>33.088541666666664</c:v>
                </c:pt>
                <c:pt idx="13859">
                  <c:v>33.091145833333336</c:v>
                </c:pt>
                <c:pt idx="13860">
                  <c:v>33.09375</c:v>
                </c:pt>
                <c:pt idx="13861">
                  <c:v>33.096354166666664</c:v>
                </c:pt>
                <c:pt idx="13862">
                  <c:v>33.098958333333336</c:v>
                </c:pt>
                <c:pt idx="13863">
                  <c:v>33.1015625</c:v>
                </c:pt>
                <c:pt idx="13864">
                  <c:v>33.104166666666664</c:v>
                </c:pt>
                <c:pt idx="13865">
                  <c:v>33.106770833333336</c:v>
                </c:pt>
                <c:pt idx="13866">
                  <c:v>33.109375</c:v>
                </c:pt>
                <c:pt idx="13867">
                  <c:v>33.111979166666664</c:v>
                </c:pt>
                <c:pt idx="13868">
                  <c:v>33.114583333333336</c:v>
                </c:pt>
                <c:pt idx="13869">
                  <c:v>33.1171875</c:v>
                </c:pt>
                <c:pt idx="13870">
                  <c:v>33.119791666666664</c:v>
                </c:pt>
                <c:pt idx="13871">
                  <c:v>33.122395833333336</c:v>
                </c:pt>
                <c:pt idx="13872">
                  <c:v>33.125</c:v>
                </c:pt>
                <c:pt idx="13873">
                  <c:v>33.127604166666664</c:v>
                </c:pt>
                <c:pt idx="13874">
                  <c:v>33.130208333333336</c:v>
                </c:pt>
                <c:pt idx="13875">
                  <c:v>33.1328125</c:v>
                </c:pt>
                <c:pt idx="13876">
                  <c:v>33.135416666666664</c:v>
                </c:pt>
                <c:pt idx="13877">
                  <c:v>33.138020833333336</c:v>
                </c:pt>
                <c:pt idx="13878">
                  <c:v>33.140625</c:v>
                </c:pt>
                <c:pt idx="13879">
                  <c:v>33.143229166666664</c:v>
                </c:pt>
                <c:pt idx="13880">
                  <c:v>33.145833333333336</c:v>
                </c:pt>
                <c:pt idx="13881">
                  <c:v>33.1484375</c:v>
                </c:pt>
                <c:pt idx="13882">
                  <c:v>33.151041666666664</c:v>
                </c:pt>
                <c:pt idx="13883">
                  <c:v>33.153645833333336</c:v>
                </c:pt>
                <c:pt idx="13884">
                  <c:v>33.15625</c:v>
                </c:pt>
                <c:pt idx="13885">
                  <c:v>33.158854166666664</c:v>
                </c:pt>
                <c:pt idx="13886">
                  <c:v>33.161458333333336</c:v>
                </c:pt>
                <c:pt idx="13887">
                  <c:v>33.1640625</c:v>
                </c:pt>
                <c:pt idx="13888">
                  <c:v>33.166666666666664</c:v>
                </c:pt>
                <c:pt idx="13889">
                  <c:v>33.169270833333336</c:v>
                </c:pt>
                <c:pt idx="13890">
                  <c:v>33.171875</c:v>
                </c:pt>
                <c:pt idx="13891">
                  <c:v>33.174479166666664</c:v>
                </c:pt>
                <c:pt idx="13892">
                  <c:v>33.177083333333336</c:v>
                </c:pt>
                <c:pt idx="13893">
                  <c:v>33.1796875</c:v>
                </c:pt>
                <c:pt idx="13894">
                  <c:v>33.182291666666664</c:v>
                </c:pt>
                <c:pt idx="13895">
                  <c:v>33.184895833333336</c:v>
                </c:pt>
                <c:pt idx="13896">
                  <c:v>33.1875</c:v>
                </c:pt>
                <c:pt idx="13897">
                  <c:v>33.190104166666664</c:v>
                </c:pt>
                <c:pt idx="13898">
                  <c:v>33.192708333333336</c:v>
                </c:pt>
                <c:pt idx="13899">
                  <c:v>33.1953125</c:v>
                </c:pt>
                <c:pt idx="13900">
                  <c:v>33.197916666666664</c:v>
                </c:pt>
                <c:pt idx="13901">
                  <c:v>33.200520833333336</c:v>
                </c:pt>
                <c:pt idx="13902">
                  <c:v>33.203125</c:v>
                </c:pt>
                <c:pt idx="13903">
                  <c:v>33.205729166666664</c:v>
                </c:pt>
                <c:pt idx="13904">
                  <c:v>33.208333333333336</c:v>
                </c:pt>
                <c:pt idx="13905">
                  <c:v>33.2109375</c:v>
                </c:pt>
                <c:pt idx="13906">
                  <c:v>33.213541666666664</c:v>
                </c:pt>
                <c:pt idx="13907">
                  <c:v>33.216145833333336</c:v>
                </c:pt>
                <c:pt idx="13908">
                  <c:v>33.21875</c:v>
                </c:pt>
                <c:pt idx="13909">
                  <c:v>33.221354166666664</c:v>
                </c:pt>
                <c:pt idx="13910">
                  <c:v>33.223958333333336</c:v>
                </c:pt>
                <c:pt idx="13911">
                  <c:v>33.2265625</c:v>
                </c:pt>
                <c:pt idx="13912">
                  <c:v>33.229166666666664</c:v>
                </c:pt>
                <c:pt idx="13913">
                  <c:v>33.231770833333336</c:v>
                </c:pt>
                <c:pt idx="13914">
                  <c:v>33.234375</c:v>
                </c:pt>
                <c:pt idx="13915">
                  <c:v>33.236979166666664</c:v>
                </c:pt>
                <c:pt idx="13916">
                  <c:v>33.239583333333336</c:v>
                </c:pt>
                <c:pt idx="13917">
                  <c:v>33.2421875</c:v>
                </c:pt>
                <c:pt idx="13918">
                  <c:v>33.244791666666664</c:v>
                </c:pt>
                <c:pt idx="13919">
                  <c:v>33.247395833333336</c:v>
                </c:pt>
                <c:pt idx="13920">
                  <c:v>33.25</c:v>
                </c:pt>
                <c:pt idx="13921">
                  <c:v>33.252604166666664</c:v>
                </c:pt>
                <c:pt idx="13922">
                  <c:v>33.255208333333336</c:v>
                </c:pt>
                <c:pt idx="13923">
                  <c:v>33.2578125</c:v>
                </c:pt>
                <c:pt idx="13924">
                  <c:v>33.260416666666664</c:v>
                </c:pt>
                <c:pt idx="13925">
                  <c:v>33.263020833333336</c:v>
                </c:pt>
                <c:pt idx="13926">
                  <c:v>33.265625</c:v>
                </c:pt>
                <c:pt idx="13927">
                  <c:v>33.268229166666664</c:v>
                </c:pt>
                <c:pt idx="13928">
                  <c:v>33.270833333333336</c:v>
                </c:pt>
                <c:pt idx="13929">
                  <c:v>33.2734375</c:v>
                </c:pt>
                <c:pt idx="13930">
                  <c:v>33.276041666666664</c:v>
                </c:pt>
                <c:pt idx="13931">
                  <c:v>33.278645833333336</c:v>
                </c:pt>
                <c:pt idx="13932">
                  <c:v>33.28125</c:v>
                </c:pt>
                <c:pt idx="13933">
                  <c:v>33.283854166666664</c:v>
                </c:pt>
                <c:pt idx="13934">
                  <c:v>33.286458333333336</c:v>
                </c:pt>
                <c:pt idx="13935">
                  <c:v>33.2890625</c:v>
                </c:pt>
                <c:pt idx="13936">
                  <c:v>33.291666666666664</c:v>
                </c:pt>
                <c:pt idx="13937">
                  <c:v>33.294270833333336</c:v>
                </c:pt>
                <c:pt idx="13938">
                  <c:v>33.296875</c:v>
                </c:pt>
                <c:pt idx="13939">
                  <c:v>33.299479166666664</c:v>
                </c:pt>
                <c:pt idx="13940">
                  <c:v>33.302083333333336</c:v>
                </c:pt>
                <c:pt idx="13941">
                  <c:v>33.3046875</c:v>
                </c:pt>
                <c:pt idx="13942">
                  <c:v>33.307291666666664</c:v>
                </c:pt>
                <c:pt idx="13943">
                  <c:v>33.309895833333336</c:v>
                </c:pt>
                <c:pt idx="13944">
                  <c:v>33.3125</c:v>
                </c:pt>
                <c:pt idx="13945">
                  <c:v>33.315104166666664</c:v>
                </c:pt>
                <c:pt idx="13946">
                  <c:v>33.317708333333336</c:v>
                </c:pt>
                <c:pt idx="13947">
                  <c:v>33.3203125</c:v>
                </c:pt>
                <c:pt idx="13948">
                  <c:v>33.322916666666664</c:v>
                </c:pt>
                <c:pt idx="13949">
                  <c:v>33.325520833333336</c:v>
                </c:pt>
                <c:pt idx="13950">
                  <c:v>33.328125</c:v>
                </c:pt>
                <c:pt idx="13951">
                  <c:v>33.330729166666664</c:v>
                </c:pt>
                <c:pt idx="13952">
                  <c:v>33.333333333333336</c:v>
                </c:pt>
                <c:pt idx="13953">
                  <c:v>33.3359375</c:v>
                </c:pt>
                <c:pt idx="13954">
                  <c:v>33.338541666666664</c:v>
                </c:pt>
                <c:pt idx="13955">
                  <c:v>33.341145833333336</c:v>
                </c:pt>
                <c:pt idx="13956">
                  <c:v>33.34375</c:v>
                </c:pt>
                <c:pt idx="13957">
                  <c:v>33.346354166666664</c:v>
                </c:pt>
                <c:pt idx="13958">
                  <c:v>33.348958333333336</c:v>
                </c:pt>
                <c:pt idx="13959">
                  <c:v>33.3515625</c:v>
                </c:pt>
                <c:pt idx="13960">
                  <c:v>33.354166666666664</c:v>
                </c:pt>
                <c:pt idx="13961">
                  <c:v>33.356770833333336</c:v>
                </c:pt>
                <c:pt idx="13962">
                  <c:v>33.359375</c:v>
                </c:pt>
                <c:pt idx="13963">
                  <c:v>33.361979166666664</c:v>
                </c:pt>
                <c:pt idx="13964">
                  <c:v>33.364583333333336</c:v>
                </c:pt>
                <c:pt idx="13965">
                  <c:v>33.3671875</c:v>
                </c:pt>
                <c:pt idx="13966">
                  <c:v>33.369791666666664</c:v>
                </c:pt>
                <c:pt idx="13967">
                  <c:v>33.372395833333336</c:v>
                </c:pt>
                <c:pt idx="13968">
                  <c:v>33.375</c:v>
                </c:pt>
                <c:pt idx="13969">
                  <c:v>33.377604166666664</c:v>
                </c:pt>
                <c:pt idx="13970">
                  <c:v>33.380208333333336</c:v>
                </c:pt>
                <c:pt idx="13971">
                  <c:v>33.3828125</c:v>
                </c:pt>
                <c:pt idx="13972">
                  <c:v>33.385416666666664</c:v>
                </c:pt>
                <c:pt idx="13973">
                  <c:v>33.388020833333336</c:v>
                </c:pt>
                <c:pt idx="13974">
                  <c:v>33.390625</c:v>
                </c:pt>
                <c:pt idx="13975">
                  <c:v>33.393229166666664</c:v>
                </c:pt>
                <c:pt idx="13976">
                  <c:v>33.395833333333336</c:v>
                </c:pt>
                <c:pt idx="13977">
                  <c:v>33.3984375</c:v>
                </c:pt>
                <c:pt idx="13978">
                  <c:v>33.401041666666664</c:v>
                </c:pt>
                <c:pt idx="13979">
                  <c:v>33.403645833333336</c:v>
                </c:pt>
                <c:pt idx="13980">
                  <c:v>33.40625</c:v>
                </c:pt>
                <c:pt idx="13981">
                  <c:v>33.408854166666664</c:v>
                </c:pt>
                <c:pt idx="13982">
                  <c:v>33.411458333333336</c:v>
                </c:pt>
                <c:pt idx="13983">
                  <c:v>33.4140625</c:v>
                </c:pt>
                <c:pt idx="13984">
                  <c:v>33.416666666666664</c:v>
                </c:pt>
                <c:pt idx="13985">
                  <c:v>33.419270833333336</c:v>
                </c:pt>
                <c:pt idx="13986">
                  <c:v>33.421875</c:v>
                </c:pt>
                <c:pt idx="13987">
                  <c:v>33.424479166666664</c:v>
                </c:pt>
                <c:pt idx="13988">
                  <c:v>33.427083333333336</c:v>
                </c:pt>
                <c:pt idx="13989">
                  <c:v>33.4296875</c:v>
                </c:pt>
                <c:pt idx="13990">
                  <c:v>33.432291666666664</c:v>
                </c:pt>
                <c:pt idx="13991">
                  <c:v>33.434895833333336</c:v>
                </c:pt>
                <c:pt idx="13992">
                  <c:v>33.4375</c:v>
                </c:pt>
                <c:pt idx="13993">
                  <c:v>33.440104166666664</c:v>
                </c:pt>
                <c:pt idx="13994">
                  <c:v>33.442708333333336</c:v>
                </c:pt>
                <c:pt idx="13995">
                  <c:v>33.4453125</c:v>
                </c:pt>
                <c:pt idx="13996">
                  <c:v>33.447916666666664</c:v>
                </c:pt>
                <c:pt idx="13997">
                  <c:v>33.450520833333336</c:v>
                </c:pt>
                <c:pt idx="13998">
                  <c:v>33.453125</c:v>
                </c:pt>
                <c:pt idx="13999">
                  <c:v>33.455729166666664</c:v>
                </c:pt>
                <c:pt idx="14000">
                  <c:v>33.458333333333336</c:v>
                </c:pt>
                <c:pt idx="14001">
                  <c:v>33.4609375</c:v>
                </c:pt>
                <c:pt idx="14002">
                  <c:v>33.463541666666664</c:v>
                </c:pt>
                <c:pt idx="14003">
                  <c:v>33.466145833333336</c:v>
                </c:pt>
                <c:pt idx="14004">
                  <c:v>33.46875</c:v>
                </c:pt>
                <c:pt idx="14005">
                  <c:v>33.471354166666664</c:v>
                </c:pt>
                <c:pt idx="14006">
                  <c:v>33.473958333333336</c:v>
                </c:pt>
                <c:pt idx="14007">
                  <c:v>33.4765625</c:v>
                </c:pt>
                <c:pt idx="14008">
                  <c:v>33.479166666666664</c:v>
                </c:pt>
                <c:pt idx="14009">
                  <c:v>33.481770833333336</c:v>
                </c:pt>
                <c:pt idx="14010">
                  <c:v>33.484375</c:v>
                </c:pt>
                <c:pt idx="14011">
                  <c:v>33.486979166666664</c:v>
                </c:pt>
                <c:pt idx="14012">
                  <c:v>33.489583333333336</c:v>
                </c:pt>
                <c:pt idx="14013">
                  <c:v>33.4921875</c:v>
                </c:pt>
                <c:pt idx="14014">
                  <c:v>33.494791666666664</c:v>
                </c:pt>
                <c:pt idx="14015">
                  <c:v>33.497395833333336</c:v>
                </c:pt>
                <c:pt idx="14016">
                  <c:v>33.5</c:v>
                </c:pt>
                <c:pt idx="14017">
                  <c:v>33.502604166666664</c:v>
                </c:pt>
                <c:pt idx="14018">
                  <c:v>33.505208333333336</c:v>
                </c:pt>
                <c:pt idx="14019">
                  <c:v>33.5078125</c:v>
                </c:pt>
                <c:pt idx="14020">
                  <c:v>33.510416666666664</c:v>
                </c:pt>
                <c:pt idx="14021">
                  <c:v>33.513020833333336</c:v>
                </c:pt>
                <c:pt idx="14022">
                  <c:v>33.515625</c:v>
                </c:pt>
                <c:pt idx="14023">
                  <c:v>33.518229166666664</c:v>
                </c:pt>
                <c:pt idx="14024">
                  <c:v>33.520833333333336</c:v>
                </c:pt>
                <c:pt idx="14025">
                  <c:v>33.5234375</c:v>
                </c:pt>
                <c:pt idx="14026">
                  <c:v>33.526041666666664</c:v>
                </c:pt>
                <c:pt idx="14027">
                  <c:v>33.528645833333336</c:v>
                </c:pt>
                <c:pt idx="14028">
                  <c:v>33.53125</c:v>
                </c:pt>
                <c:pt idx="14029">
                  <c:v>33.533854166666664</c:v>
                </c:pt>
                <c:pt idx="14030">
                  <c:v>33.536458333333336</c:v>
                </c:pt>
                <c:pt idx="14031">
                  <c:v>33.5390625</c:v>
                </c:pt>
                <c:pt idx="14032">
                  <c:v>33.541666666666664</c:v>
                </c:pt>
                <c:pt idx="14033">
                  <c:v>33.544270833333336</c:v>
                </c:pt>
                <c:pt idx="14034">
                  <c:v>33.546875</c:v>
                </c:pt>
                <c:pt idx="14035">
                  <c:v>33.549479166666664</c:v>
                </c:pt>
                <c:pt idx="14036">
                  <c:v>33.552083333333336</c:v>
                </c:pt>
                <c:pt idx="14037">
                  <c:v>33.5546875</c:v>
                </c:pt>
                <c:pt idx="14038">
                  <c:v>33.557291666666664</c:v>
                </c:pt>
                <c:pt idx="14039">
                  <c:v>33.559895833333336</c:v>
                </c:pt>
                <c:pt idx="14040">
                  <c:v>33.5625</c:v>
                </c:pt>
                <c:pt idx="14041">
                  <c:v>33.565104166666664</c:v>
                </c:pt>
                <c:pt idx="14042">
                  <c:v>33.567708333333336</c:v>
                </c:pt>
                <c:pt idx="14043">
                  <c:v>33.5703125</c:v>
                </c:pt>
                <c:pt idx="14044">
                  <c:v>33.572916666666664</c:v>
                </c:pt>
                <c:pt idx="14045">
                  <c:v>33.575520833333336</c:v>
                </c:pt>
                <c:pt idx="14046">
                  <c:v>33.578125</c:v>
                </c:pt>
                <c:pt idx="14047">
                  <c:v>33.580729166666664</c:v>
                </c:pt>
                <c:pt idx="14048">
                  <c:v>33.583333333333336</c:v>
                </c:pt>
                <c:pt idx="14049">
                  <c:v>33.5859375</c:v>
                </c:pt>
                <c:pt idx="14050">
                  <c:v>33.588541666666664</c:v>
                </c:pt>
                <c:pt idx="14051">
                  <c:v>33.591145833333336</c:v>
                </c:pt>
                <c:pt idx="14052">
                  <c:v>33.59375</c:v>
                </c:pt>
                <c:pt idx="14053">
                  <c:v>33.596354166666664</c:v>
                </c:pt>
                <c:pt idx="14054">
                  <c:v>33.598958333333336</c:v>
                </c:pt>
                <c:pt idx="14055">
                  <c:v>33.6015625</c:v>
                </c:pt>
                <c:pt idx="14056">
                  <c:v>33.604166666666664</c:v>
                </c:pt>
                <c:pt idx="14057">
                  <c:v>33.606770833333336</c:v>
                </c:pt>
                <c:pt idx="14058">
                  <c:v>33.609375</c:v>
                </c:pt>
                <c:pt idx="14059">
                  <c:v>33.611979166666664</c:v>
                </c:pt>
                <c:pt idx="14060">
                  <c:v>33.614583333333336</c:v>
                </c:pt>
                <c:pt idx="14061">
                  <c:v>33.6171875</c:v>
                </c:pt>
                <c:pt idx="14062">
                  <c:v>33.619791666666664</c:v>
                </c:pt>
                <c:pt idx="14063">
                  <c:v>33.622395833333336</c:v>
                </c:pt>
                <c:pt idx="14064">
                  <c:v>33.625</c:v>
                </c:pt>
                <c:pt idx="14065">
                  <c:v>33.627604166666664</c:v>
                </c:pt>
                <c:pt idx="14066">
                  <c:v>33.630208333333336</c:v>
                </c:pt>
                <c:pt idx="14067">
                  <c:v>33.6328125</c:v>
                </c:pt>
                <c:pt idx="14068">
                  <c:v>33.635416666666664</c:v>
                </c:pt>
                <c:pt idx="14069">
                  <c:v>33.638020833333336</c:v>
                </c:pt>
                <c:pt idx="14070">
                  <c:v>33.640625</c:v>
                </c:pt>
                <c:pt idx="14071">
                  <c:v>33.643229166666664</c:v>
                </c:pt>
                <c:pt idx="14072">
                  <c:v>33.645833333333336</c:v>
                </c:pt>
                <c:pt idx="14073">
                  <c:v>33.6484375</c:v>
                </c:pt>
                <c:pt idx="14074">
                  <c:v>33.651041666666664</c:v>
                </c:pt>
                <c:pt idx="14075">
                  <c:v>33.653645833333336</c:v>
                </c:pt>
                <c:pt idx="14076">
                  <c:v>33.65625</c:v>
                </c:pt>
                <c:pt idx="14077">
                  <c:v>33.658854166666664</c:v>
                </c:pt>
                <c:pt idx="14078">
                  <c:v>33.661458333333336</c:v>
                </c:pt>
                <c:pt idx="14079">
                  <c:v>33.6640625</c:v>
                </c:pt>
                <c:pt idx="14080">
                  <c:v>33.666666666666664</c:v>
                </c:pt>
                <c:pt idx="14081">
                  <c:v>33.669270833333336</c:v>
                </c:pt>
                <c:pt idx="14082">
                  <c:v>33.671875</c:v>
                </c:pt>
                <c:pt idx="14083">
                  <c:v>33.674479166666664</c:v>
                </c:pt>
                <c:pt idx="14084">
                  <c:v>33.677083333333336</c:v>
                </c:pt>
                <c:pt idx="14085">
                  <c:v>33.6796875</c:v>
                </c:pt>
                <c:pt idx="14086">
                  <c:v>33.682291666666664</c:v>
                </c:pt>
                <c:pt idx="14087">
                  <c:v>33.684895833333336</c:v>
                </c:pt>
                <c:pt idx="14088">
                  <c:v>33.6875</c:v>
                </c:pt>
                <c:pt idx="14089">
                  <c:v>33.690104166666664</c:v>
                </c:pt>
                <c:pt idx="14090">
                  <c:v>33.692708333333336</c:v>
                </c:pt>
                <c:pt idx="14091">
                  <c:v>33.6953125</c:v>
                </c:pt>
                <c:pt idx="14092">
                  <c:v>33.697916666666664</c:v>
                </c:pt>
                <c:pt idx="14093">
                  <c:v>33.700520833333336</c:v>
                </c:pt>
                <c:pt idx="14094">
                  <c:v>33.703125</c:v>
                </c:pt>
                <c:pt idx="14095">
                  <c:v>33.705729166666664</c:v>
                </c:pt>
                <c:pt idx="14096">
                  <c:v>33.708333333333336</c:v>
                </c:pt>
                <c:pt idx="14097">
                  <c:v>33.7109375</c:v>
                </c:pt>
                <c:pt idx="14098">
                  <c:v>33.713541666666664</c:v>
                </c:pt>
                <c:pt idx="14099">
                  <c:v>33.716145833333336</c:v>
                </c:pt>
                <c:pt idx="14100">
                  <c:v>33.71875</c:v>
                </c:pt>
                <c:pt idx="14101">
                  <c:v>33.721354166666664</c:v>
                </c:pt>
                <c:pt idx="14102">
                  <c:v>33.723958333333336</c:v>
                </c:pt>
                <c:pt idx="14103">
                  <c:v>33.7265625</c:v>
                </c:pt>
                <c:pt idx="14104">
                  <c:v>33.729166666666664</c:v>
                </c:pt>
                <c:pt idx="14105">
                  <c:v>33.731770833333336</c:v>
                </c:pt>
                <c:pt idx="14106">
                  <c:v>33.734375</c:v>
                </c:pt>
                <c:pt idx="14107">
                  <c:v>33.736979166666664</c:v>
                </c:pt>
                <c:pt idx="14108">
                  <c:v>33.739583333333336</c:v>
                </c:pt>
                <c:pt idx="14109">
                  <c:v>33.7421875</c:v>
                </c:pt>
                <c:pt idx="14110">
                  <c:v>33.744791666666664</c:v>
                </c:pt>
                <c:pt idx="14111">
                  <c:v>33.747395833333336</c:v>
                </c:pt>
                <c:pt idx="14112">
                  <c:v>33.75</c:v>
                </c:pt>
                <c:pt idx="14113">
                  <c:v>33.752604166666664</c:v>
                </c:pt>
                <c:pt idx="14114">
                  <c:v>33.755208333333336</c:v>
                </c:pt>
                <c:pt idx="14115">
                  <c:v>33.7578125</c:v>
                </c:pt>
                <c:pt idx="14116">
                  <c:v>33.760416666666664</c:v>
                </c:pt>
                <c:pt idx="14117">
                  <c:v>33.763020833333336</c:v>
                </c:pt>
                <c:pt idx="14118">
                  <c:v>33.765625</c:v>
                </c:pt>
                <c:pt idx="14119">
                  <c:v>33.768229166666664</c:v>
                </c:pt>
                <c:pt idx="14120">
                  <c:v>33.770833333333336</c:v>
                </c:pt>
                <c:pt idx="14121">
                  <c:v>33.7734375</c:v>
                </c:pt>
                <c:pt idx="14122">
                  <c:v>33.776041666666664</c:v>
                </c:pt>
                <c:pt idx="14123">
                  <c:v>33.778645833333336</c:v>
                </c:pt>
                <c:pt idx="14124">
                  <c:v>33.78125</c:v>
                </c:pt>
                <c:pt idx="14125">
                  <c:v>33.783854166666664</c:v>
                </c:pt>
                <c:pt idx="14126">
                  <c:v>33.786458333333336</c:v>
                </c:pt>
                <c:pt idx="14127">
                  <c:v>33.7890625</c:v>
                </c:pt>
                <c:pt idx="14128">
                  <c:v>33.791666666666664</c:v>
                </c:pt>
                <c:pt idx="14129">
                  <c:v>33.794270833333336</c:v>
                </c:pt>
                <c:pt idx="14130">
                  <c:v>33.796875</c:v>
                </c:pt>
                <c:pt idx="14131">
                  <c:v>33.799479166666664</c:v>
                </c:pt>
                <c:pt idx="14132">
                  <c:v>33.802083333333336</c:v>
                </c:pt>
                <c:pt idx="14133">
                  <c:v>33.8046875</c:v>
                </c:pt>
                <c:pt idx="14134">
                  <c:v>33.807291666666664</c:v>
                </c:pt>
                <c:pt idx="14135">
                  <c:v>33.809895833333336</c:v>
                </c:pt>
                <c:pt idx="14136">
                  <c:v>33.8125</c:v>
                </c:pt>
                <c:pt idx="14137">
                  <c:v>33.815104166666664</c:v>
                </c:pt>
                <c:pt idx="14138">
                  <c:v>33.817708333333336</c:v>
                </c:pt>
                <c:pt idx="14139">
                  <c:v>33.8203125</c:v>
                </c:pt>
                <c:pt idx="14140">
                  <c:v>33.822916666666664</c:v>
                </c:pt>
                <c:pt idx="14141">
                  <c:v>33.825520833333336</c:v>
                </c:pt>
                <c:pt idx="14142">
                  <c:v>33.828125</c:v>
                </c:pt>
                <c:pt idx="14143">
                  <c:v>33.830729166666664</c:v>
                </c:pt>
                <c:pt idx="14144">
                  <c:v>33.833333333333336</c:v>
                </c:pt>
                <c:pt idx="14145">
                  <c:v>33.8359375</c:v>
                </c:pt>
                <c:pt idx="14146">
                  <c:v>33.838541666666664</c:v>
                </c:pt>
                <c:pt idx="14147">
                  <c:v>33.841145833333336</c:v>
                </c:pt>
                <c:pt idx="14148">
                  <c:v>33.84375</c:v>
                </c:pt>
                <c:pt idx="14149">
                  <c:v>33.846354166666664</c:v>
                </c:pt>
                <c:pt idx="14150">
                  <c:v>33.848958333333336</c:v>
                </c:pt>
                <c:pt idx="14151">
                  <c:v>33.8515625</c:v>
                </c:pt>
                <c:pt idx="14152">
                  <c:v>33.854166666666664</c:v>
                </c:pt>
                <c:pt idx="14153">
                  <c:v>33.856770833333336</c:v>
                </c:pt>
                <c:pt idx="14154">
                  <c:v>33.859375</c:v>
                </c:pt>
                <c:pt idx="14155">
                  <c:v>33.861979166666664</c:v>
                </c:pt>
                <c:pt idx="14156">
                  <c:v>33.864583333333336</c:v>
                </c:pt>
                <c:pt idx="14157">
                  <c:v>33.8671875</c:v>
                </c:pt>
                <c:pt idx="14158">
                  <c:v>33.869791666666664</c:v>
                </c:pt>
                <c:pt idx="14159">
                  <c:v>33.872395833333336</c:v>
                </c:pt>
                <c:pt idx="14160">
                  <c:v>33.875</c:v>
                </c:pt>
                <c:pt idx="14161">
                  <c:v>33.877604166666664</c:v>
                </c:pt>
                <c:pt idx="14162">
                  <c:v>33.880208333333336</c:v>
                </c:pt>
                <c:pt idx="14163">
                  <c:v>33.8828125</c:v>
                </c:pt>
                <c:pt idx="14164">
                  <c:v>33.885416666666664</c:v>
                </c:pt>
                <c:pt idx="14165">
                  <c:v>33.888020833333336</c:v>
                </c:pt>
                <c:pt idx="14166">
                  <c:v>33.890625</c:v>
                </c:pt>
                <c:pt idx="14167">
                  <c:v>33.893229166666664</c:v>
                </c:pt>
                <c:pt idx="14168">
                  <c:v>33.895833333333336</c:v>
                </c:pt>
                <c:pt idx="14169">
                  <c:v>33.8984375</c:v>
                </c:pt>
                <c:pt idx="14170">
                  <c:v>33.901041666666664</c:v>
                </c:pt>
                <c:pt idx="14171">
                  <c:v>33.903645833333336</c:v>
                </c:pt>
                <c:pt idx="14172">
                  <c:v>33.90625</c:v>
                </c:pt>
                <c:pt idx="14173">
                  <c:v>33.908854166666664</c:v>
                </c:pt>
                <c:pt idx="14174">
                  <c:v>33.911458333333336</c:v>
                </c:pt>
                <c:pt idx="14175">
                  <c:v>33.9140625</c:v>
                </c:pt>
                <c:pt idx="14176">
                  <c:v>33.916666666666664</c:v>
                </c:pt>
                <c:pt idx="14177">
                  <c:v>33.919270833333336</c:v>
                </c:pt>
                <c:pt idx="14178">
                  <c:v>33.921875</c:v>
                </c:pt>
                <c:pt idx="14179">
                  <c:v>33.924479166666664</c:v>
                </c:pt>
                <c:pt idx="14180">
                  <c:v>33.927083333333336</c:v>
                </c:pt>
                <c:pt idx="14181">
                  <c:v>33.9296875</c:v>
                </c:pt>
                <c:pt idx="14182">
                  <c:v>33.932291666666664</c:v>
                </c:pt>
                <c:pt idx="14183">
                  <c:v>33.934895833333336</c:v>
                </c:pt>
                <c:pt idx="14184">
                  <c:v>33.9375</c:v>
                </c:pt>
                <c:pt idx="14185">
                  <c:v>33.940104166666664</c:v>
                </c:pt>
                <c:pt idx="14186">
                  <c:v>33.942708333333336</c:v>
                </c:pt>
                <c:pt idx="14187">
                  <c:v>33.9453125</c:v>
                </c:pt>
                <c:pt idx="14188">
                  <c:v>33.947916666666664</c:v>
                </c:pt>
                <c:pt idx="14189">
                  <c:v>33.950520833333336</c:v>
                </c:pt>
                <c:pt idx="14190">
                  <c:v>33.953125</c:v>
                </c:pt>
                <c:pt idx="14191">
                  <c:v>33.955729166666664</c:v>
                </c:pt>
                <c:pt idx="14192">
                  <c:v>33.958333333333336</c:v>
                </c:pt>
                <c:pt idx="14193">
                  <c:v>33.9609375</c:v>
                </c:pt>
                <c:pt idx="14194">
                  <c:v>33.963541666666664</c:v>
                </c:pt>
                <c:pt idx="14195">
                  <c:v>33.966145833333336</c:v>
                </c:pt>
                <c:pt idx="14196">
                  <c:v>33.96875</c:v>
                </c:pt>
                <c:pt idx="14197">
                  <c:v>33.971354166666664</c:v>
                </c:pt>
                <c:pt idx="14198">
                  <c:v>33.973958333333336</c:v>
                </c:pt>
                <c:pt idx="14199">
                  <c:v>33.9765625</c:v>
                </c:pt>
                <c:pt idx="14200">
                  <c:v>33.979166666666664</c:v>
                </c:pt>
                <c:pt idx="14201">
                  <c:v>33.981770833333336</c:v>
                </c:pt>
                <c:pt idx="14202">
                  <c:v>33.984375</c:v>
                </c:pt>
                <c:pt idx="14203">
                  <c:v>33.986979166666664</c:v>
                </c:pt>
                <c:pt idx="14204">
                  <c:v>33.989583333333336</c:v>
                </c:pt>
                <c:pt idx="14205">
                  <c:v>33.9921875</c:v>
                </c:pt>
                <c:pt idx="14206">
                  <c:v>33.994791666666664</c:v>
                </c:pt>
                <c:pt idx="14207">
                  <c:v>33.997395833333336</c:v>
                </c:pt>
                <c:pt idx="14208">
                  <c:v>34</c:v>
                </c:pt>
                <c:pt idx="14209">
                  <c:v>34.002604166666664</c:v>
                </c:pt>
                <c:pt idx="14210">
                  <c:v>34.005208333333336</c:v>
                </c:pt>
                <c:pt idx="14211">
                  <c:v>34.0078125</c:v>
                </c:pt>
                <c:pt idx="14212">
                  <c:v>34.010416666666664</c:v>
                </c:pt>
                <c:pt idx="14213">
                  <c:v>34.013020833333336</c:v>
                </c:pt>
                <c:pt idx="14214">
                  <c:v>34.015625</c:v>
                </c:pt>
                <c:pt idx="14215">
                  <c:v>34.018229166666664</c:v>
                </c:pt>
                <c:pt idx="14216">
                  <c:v>34.020833333333336</c:v>
                </c:pt>
                <c:pt idx="14217">
                  <c:v>34.0234375</c:v>
                </c:pt>
                <c:pt idx="14218">
                  <c:v>34.026041666666664</c:v>
                </c:pt>
                <c:pt idx="14219">
                  <c:v>34.028645833333336</c:v>
                </c:pt>
                <c:pt idx="14220">
                  <c:v>34.03125</c:v>
                </c:pt>
                <c:pt idx="14221">
                  <c:v>34.033854166666664</c:v>
                </c:pt>
                <c:pt idx="14222">
                  <c:v>34.036458333333336</c:v>
                </c:pt>
                <c:pt idx="14223">
                  <c:v>34.0390625</c:v>
                </c:pt>
                <c:pt idx="14224">
                  <c:v>34.041666666666664</c:v>
                </c:pt>
                <c:pt idx="14225">
                  <c:v>34.044270833333336</c:v>
                </c:pt>
                <c:pt idx="14226">
                  <c:v>34.046875</c:v>
                </c:pt>
                <c:pt idx="14227">
                  <c:v>34.049479166666664</c:v>
                </c:pt>
                <c:pt idx="14228">
                  <c:v>34.052083333333336</c:v>
                </c:pt>
                <c:pt idx="14229">
                  <c:v>34.0546875</c:v>
                </c:pt>
                <c:pt idx="14230">
                  <c:v>34.057291666666664</c:v>
                </c:pt>
                <c:pt idx="14231">
                  <c:v>34.059895833333336</c:v>
                </c:pt>
                <c:pt idx="14232">
                  <c:v>34.0625</c:v>
                </c:pt>
                <c:pt idx="14233">
                  <c:v>34.065104166666664</c:v>
                </c:pt>
                <c:pt idx="14234">
                  <c:v>34.067708333333336</c:v>
                </c:pt>
                <c:pt idx="14235">
                  <c:v>34.0703125</c:v>
                </c:pt>
                <c:pt idx="14236">
                  <c:v>34.072916666666664</c:v>
                </c:pt>
                <c:pt idx="14237">
                  <c:v>34.075520833333336</c:v>
                </c:pt>
                <c:pt idx="14238">
                  <c:v>34.078125</c:v>
                </c:pt>
                <c:pt idx="14239">
                  <c:v>34.080729166666664</c:v>
                </c:pt>
                <c:pt idx="14240">
                  <c:v>34.083333333333336</c:v>
                </c:pt>
                <c:pt idx="14241">
                  <c:v>34.0859375</c:v>
                </c:pt>
                <c:pt idx="14242">
                  <c:v>34.088541666666664</c:v>
                </c:pt>
                <c:pt idx="14243">
                  <c:v>34.091145833333336</c:v>
                </c:pt>
                <c:pt idx="14244">
                  <c:v>34.09375</c:v>
                </c:pt>
                <c:pt idx="14245">
                  <c:v>34.096354166666664</c:v>
                </c:pt>
                <c:pt idx="14246">
                  <c:v>34.098958333333336</c:v>
                </c:pt>
                <c:pt idx="14247">
                  <c:v>34.1015625</c:v>
                </c:pt>
                <c:pt idx="14248">
                  <c:v>34.104166666666664</c:v>
                </c:pt>
                <c:pt idx="14249">
                  <c:v>34.106770833333336</c:v>
                </c:pt>
                <c:pt idx="14250">
                  <c:v>34.109375</c:v>
                </c:pt>
                <c:pt idx="14251">
                  <c:v>34.111979166666664</c:v>
                </c:pt>
                <c:pt idx="14252">
                  <c:v>34.114583333333336</c:v>
                </c:pt>
                <c:pt idx="14253">
                  <c:v>34.1171875</c:v>
                </c:pt>
                <c:pt idx="14254">
                  <c:v>34.119791666666664</c:v>
                </c:pt>
                <c:pt idx="14255">
                  <c:v>34.122395833333336</c:v>
                </c:pt>
                <c:pt idx="14256">
                  <c:v>34.125</c:v>
                </c:pt>
                <c:pt idx="14257">
                  <c:v>34.127604166666664</c:v>
                </c:pt>
                <c:pt idx="14258">
                  <c:v>34.130208333333336</c:v>
                </c:pt>
                <c:pt idx="14259">
                  <c:v>34.1328125</c:v>
                </c:pt>
                <c:pt idx="14260">
                  <c:v>34.135416666666664</c:v>
                </c:pt>
                <c:pt idx="14261">
                  <c:v>34.138020833333336</c:v>
                </c:pt>
                <c:pt idx="14262">
                  <c:v>34.140625</c:v>
                </c:pt>
                <c:pt idx="14263">
                  <c:v>34.143229166666664</c:v>
                </c:pt>
                <c:pt idx="14264">
                  <c:v>34.145833333333336</c:v>
                </c:pt>
                <c:pt idx="14265">
                  <c:v>34.1484375</c:v>
                </c:pt>
                <c:pt idx="14266">
                  <c:v>34.151041666666664</c:v>
                </c:pt>
                <c:pt idx="14267">
                  <c:v>34.153645833333336</c:v>
                </c:pt>
                <c:pt idx="14268">
                  <c:v>34.15625</c:v>
                </c:pt>
                <c:pt idx="14269">
                  <c:v>34.158854166666664</c:v>
                </c:pt>
                <c:pt idx="14270">
                  <c:v>34.161458333333336</c:v>
                </c:pt>
                <c:pt idx="14271">
                  <c:v>34.1640625</c:v>
                </c:pt>
                <c:pt idx="14272">
                  <c:v>34.166666666666664</c:v>
                </c:pt>
                <c:pt idx="14273">
                  <c:v>34.169270833333336</c:v>
                </c:pt>
                <c:pt idx="14274">
                  <c:v>34.171875</c:v>
                </c:pt>
                <c:pt idx="14275">
                  <c:v>34.174479166666664</c:v>
                </c:pt>
                <c:pt idx="14276">
                  <c:v>34.177083333333336</c:v>
                </c:pt>
                <c:pt idx="14277">
                  <c:v>34.1796875</c:v>
                </c:pt>
                <c:pt idx="14278">
                  <c:v>34.182291666666664</c:v>
                </c:pt>
                <c:pt idx="14279">
                  <c:v>34.184895833333336</c:v>
                </c:pt>
                <c:pt idx="14280">
                  <c:v>34.1875</c:v>
                </c:pt>
                <c:pt idx="14281">
                  <c:v>34.190104166666664</c:v>
                </c:pt>
                <c:pt idx="14282">
                  <c:v>34.192708333333336</c:v>
                </c:pt>
                <c:pt idx="14283">
                  <c:v>34.1953125</c:v>
                </c:pt>
                <c:pt idx="14284">
                  <c:v>34.197916666666664</c:v>
                </c:pt>
                <c:pt idx="14285">
                  <c:v>34.200520833333336</c:v>
                </c:pt>
                <c:pt idx="14286">
                  <c:v>34.203125</c:v>
                </c:pt>
                <c:pt idx="14287">
                  <c:v>34.205729166666664</c:v>
                </c:pt>
                <c:pt idx="14288">
                  <c:v>34.208333333333336</c:v>
                </c:pt>
                <c:pt idx="14289">
                  <c:v>34.2109375</c:v>
                </c:pt>
                <c:pt idx="14290">
                  <c:v>34.213541666666664</c:v>
                </c:pt>
                <c:pt idx="14291">
                  <c:v>34.216145833333336</c:v>
                </c:pt>
                <c:pt idx="14292">
                  <c:v>34.21875</c:v>
                </c:pt>
                <c:pt idx="14293">
                  <c:v>34.221354166666664</c:v>
                </c:pt>
                <c:pt idx="14294">
                  <c:v>34.223958333333336</c:v>
                </c:pt>
                <c:pt idx="14295">
                  <c:v>34.2265625</c:v>
                </c:pt>
                <c:pt idx="14296">
                  <c:v>34.229166666666664</c:v>
                </c:pt>
                <c:pt idx="14297">
                  <c:v>34.231770833333336</c:v>
                </c:pt>
                <c:pt idx="14298">
                  <c:v>34.234375</c:v>
                </c:pt>
                <c:pt idx="14299">
                  <c:v>34.236979166666664</c:v>
                </c:pt>
                <c:pt idx="14300">
                  <c:v>34.239583333333336</c:v>
                </c:pt>
                <c:pt idx="14301">
                  <c:v>34.2421875</c:v>
                </c:pt>
                <c:pt idx="14302">
                  <c:v>34.244791666666664</c:v>
                </c:pt>
                <c:pt idx="14303">
                  <c:v>34.247395833333336</c:v>
                </c:pt>
                <c:pt idx="14304">
                  <c:v>34.25</c:v>
                </c:pt>
                <c:pt idx="14305">
                  <c:v>34.252604166666664</c:v>
                </c:pt>
                <c:pt idx="14306">
                  <c:v>34.255208333333336</c:v>
                </c:pt>
                <c:pt idx="14307">
                  <c:v>34.2578125</c:v>
                </c:pt>
                <c:pt idx="14308">
                  <c:v>34.260416666666664</c:v>
                </c:pt>
                <c:pt idx="14309">
                  <c:v>34.263020833333336</c:v>
                </c:pt>
                <c:pt idx="14310">
                  <c:v>34.265625</c:v>
                </c:pt>
                <c:pt idx="14311">
                  <c:v>34.268229166666664</c:v>
                </c:pt>
                <c:pt idx="14312">
                  <c:v>34.270833333333336</c:v>
                </c:pt>
                <c:pt idx="14313">
                  <c:v>34.2734375</c:v>
                </c:pt>
                <c:pt idx="14314">
                  <c:v>34.276041666666664</c:v>
                </c:pt>
                <c:pt idx="14315">
                  <c:v>34.278645833333336</c:v>
                </c:pt>
                <c:pt idx="14316">
                  <c:v>34.28125</c:v>
                </c:pt>
                <c:pt idx="14317">
                  <c:v>34.283854166666664</c:v>
                </c:pt>
                <c:pt idx="14318">
                  <c:v>34.286458333333336</c:v>
                </c:pt>
                <c:pt idx="14319">
                  <c:v>34.2890625</c:v>
                </c:pt>
                <c:pt idx="14320">
                  <c:v>34.291666666666664</c:v>
                </c:pt>
                <c:pt idx="14321">
                  <c:v>34.294270833333336</c:v>
                </c:pt>
                <c:pt idx="14322">
                  <c:v>34.296875</c:v>
                </c:pt>
                <c:pt idx="14323">
                  <c:v>34.299479166666664</c:v>
                </c:pt>
                <c:pt idx="14324">
                  <c:v>34.302083333333336</c:v>
                </c:pt>
                <c:pt idx="14325">
                  <c:v>34.3046875</c:v>
                </c:pt>
                <c:pt idx="14326">
                  <c:v>34.307291666666664</c:v>
                </c:pt>
                <c:pt idx="14327">
                  <c:v>34.309895833333336</c:v>
                </c:pt>
                <c:pt idx="14328">
                  <c:v>34.3125</c:v>
                </c:pt>
                <c:pt idx="14329">
                  <c:v>34.315104166666664</c:v>
                </c:pt>
                <c:pt idx="14330">
                  <c:v>34.317708333333336</c:v>
                </c:pt>
                <c:pt idx="14331">
                  <c:v>34.3203125</c:v>
                </c:pt>
                <c:pt idx="14332">
                  <c:v>34.322916666666664</c:v>
                </c:pt>
                <c:pt idx="14333">
                  <c:v>34.325520833333336</c:v>
                </c:pt>
                <c:pt idx="14334">
                  <c:v>34.328125</c:v>
                </c:pt>
                <c:pt idx="14335">
                  <c:v>34.330729166666664</c:v>
                </c:pt>
                <c:pt idx="14336">
                  <c:v>34.333333333333336</c:v>
                </c:pt>
                <c:pt idx="14337">
                  <c:v>34.3359375</c:v>
                </c:pt>
                <c:pt idx="14338">
                  <c:v>34.338541666666664</c:v>
                </c:pt>
                <c:pt idx="14339">
                  <c:v>34.341145833333336</c:v>
                </c:pt>
                <c:pt idx="14340">
                  <c:v>34.34375</c:v>
                </c:pt>
                <c:pt idx="14341">
                  <c:v>34.346354166666664</c:v>
                </c:pt>
                <c:pt idx="14342">
                  <c:v>34.348958333333336</c:v>
                </c:pt>
                <c:pt idx="14343">
                  <c:v>34.3515625</c:v>
                </c:pt>
                <c:pt idx="14344">
                  <c:v>34.354166666666664</c:v>
                </c:pt>
                <c:pt idx="14345">
                  <c:v>34.356770833333336</c:v>
                </c:pt>
                <c:pt idx="14346">
                  <c:v>34.359375</c:v>
                </c:pt>
                <c:pt idx="14347">
                  <c:v>34.361979166666664</c:v>
                </c:pt>
                <c:pt idx="14348">
                  <c:v>34.364583333333336</c:v>
                </c:pt>
                <c:pt idx="14349">
                  <c:v>34.3671875</c:v>
                </c:pt>
                <c:pt idx="14350">
                  <c:v>34.369791666666664</c:v>
                </c:pt>
                <c:pt idx="14351">
                  <c:v>34.372395833333336</c:v>
                </c:pt>
                <c:pt idx="14352">
                  <c:v>34.375</c:v>
                </c:pt>
                <c:pt idx="14353">
                  <c:v>34.377604166666664</c:v>
                </c:pt>
                <c:pt idx="14354">
                  <c:v>34.380208333333336</c:v>
                </c:pt>
                <c:pt idx="14355">
                  <c:v>34.3828125</c:v>
                </c:pt>
                <c:pt idx="14356">
                  <c:v>34.385416666666664</c:v>
                </c:pt>
                <c:pt idx="14357">
                  <c:v>34.388020833333336</c:v>
                </c:pt>
                <c:pt idx="14358">
                  <c:v>34.390625</c:v>
                </c:pt>
                <c:pt idx="14359">
                  <c:v>34.393229166666664</c:v>
                </c:pt>
                <c:pt idx="14360">
                  <c:v>34.395833333333336</c:v>
                </c:pt>
                <c:pt idx="14361">
                  <c:v>34.3984375</c:v>
                </c:pt>
                <c:pt idx="14362">
                  <c:v>34.401041666666664</c:v>
                </c:pt>
                <c:pt idx="14363">
                  <c:v>34.403645833333336</c:v>
                </c:pt>
                <c:pt idx="14364">
                  <c:v>34.40625</c:v>
                </c:pt>
                <c:pt idx="14365">
                  <c:v>34.408854166666664</c:v>
                </c:pt>
                <c:pt idx="14366">
                  <c:v>34.411458333333336</c:v>
                </c:pt>
                <c:pt idx="14367">
                  <c:v>34.4140625</c:v>
                </c:pt>
                <c:pt idx="14368">
                  <c:v>34.416666666666664</c:v>
                </c:pt>
                <c:pt idx="14369">
                  <c:v>34.419270833333336</c:v>
                </c:pt>
                <c:pt idx="14370">
                  <c:v>34.421875</c:v>
                </c:pt>
                <c:pt idx="14371">
                  <c:v>34.424479166666664</c:v>
                </c:pt>
                <c:pt idx="14372">
                  <c:v>34.427083333333336</c:v>
                </c:pt>
                <c:pt idx="14373">
                  <c:v>34.4296875</c:v>
                </c:pt>
                <c:pt idx="14374">
                  <c:v>34.432291666666664</c:v>
                </c:pt>
                <c:pt idx="14375">
                  <c:v>34.434895833333336</c:v>
                </c:pt>
                <c:pt idx="14376">
                  <c:v>34.4375</c:v>
                </c:pt>
                <c:pt idx="14377">
                  <c:v>34.440104166666664</c:v>
                </c:pt>
                <c:pt idx="14378">
                  <c:v>34.442708333333336</c:v>
                </c:pt>
                <c:pt idx="14379">
                  <c:v>34.4453125</c:v>
                </c:pt>
                <c:pt idx="14380">
                  <c:v>34.447916666666664</c:v>
                </c:pt>
                <c:pt idx="14381">
                  <c:v>34.450520833333336</c:v>
                </c:pt>
                <c:pt idx="14382">
                  <c:v>34.453125</c:v>
                </c:pt>
                <c:pt idx="14383">
                  <c:v>34.455729166666664</c:v>
                </c:pt>
                <c:pt idx="14384">
                  <c:v>34.458333333333336</c:v>
                </c:pt>
                <c:pt idx="14385">
                  <c:v>34.4609375</c:v>
                </c:pt>
                <c:pt idx="14386">
                  <c:v>34.463541666666664</c:v>
                </c:pt>
                <c:pt idx="14387">
                  <c:v>34.466145833333336</c:v>
                </c:pt>
                <c:pt idx="14388">
                  <c:v>34.46875</c:v>
                </c:pt>
                <c:pt idx="14389">
                  <c:v>34.471354166666664</c:v>
                </c:pt>
                <c:pt idx="14390">
                  <c:v>34.473958333333336</c:v>
                </c:pt>
                <c:pt idx="14391">
                  <c:v>34.4765625</c:v>
                </c:pt>
                <c:pt idx="14392">
                  <c:v>34.479166666666664</c:v>
                </c:pt>
                <c:pt idx="14393">
                  <c:v>34.481770833333336</c:v>
                </c:pt>
                <c:pt idx="14394">
                  <c:v>34.484375</c:v>
                </c:pt>
                <c:pt idx="14395">
                  <c:v>34.486979166666664</c:v>
                </c:pt>
                <c:pt idx="14396">
                  <c:v>34.489583333333336</c:v>
                </c:pt>
                <c:pt idx="14397">
                  <c:v>34.4921875</c:v>
                </c:pt>
                <c:pt idx="14398">
                  <c:v>34.494791666666664</c:v>
                </c:pt>
                <c:pt idx="14399">
                  <c:v>34.497395833333336</c:v>
                </c:pt>
                <c:pt idx="14400">
                  <c:v>34.5</c:v>
                </c:pt>
                <c:pt idx="14401">
                  <c:v>34.502604166666664</c:v>
                </c:pt>
                <c:pt idx="14402">
                  <c:v>34.505208333333336</c:v>
                </c:pt>
                <c:pt idx="14403">
                  <c:v>34.5078125</c:v>
                </c:pt>
                <c:pt idx="14404">
                  <c:v>34.510416666666664</c:v>
                </c:pt>
                <c:pt idx="14405">
                  <c:v>34.513020833333336</c:v>
                </c:pt>
                <c:pt idx="14406">
                  <c:v>34.515625</c:v>
                </c:pt>
                <c:pt idx="14407">
                  <c:v>34.518229166666664</c:v>
                </c:pt>
                <c:pt idx="14408">
                  <c:v>34.520833333333336</c:v>
                </c:pt>
                <c:pt idx="14409">
                  <c:v>34.5234375</c:v>
                </c:pt>
                <c:pt idx="14410">
                  <c:v>34.526041666666664</c:v>
                </c:pt>
                <c:pt idx="14411">
                  <c:v>34.528645833333336</c:v>
                </c:pt>
                <c:pt idx="14412">
                  <c:v>34.53125</c:v>
                </c:pt>
                <c:pt idx="14413">
                  <c:v>34.533854166666664</c:v>
                </c:pt>
                <c:pt idx="14414">
                  <c:v>34.536458333333336</c:v>
                </c:pt>
                <c:pt idx="14415">
                  <c:v>34.5390625</c:v>
                </c:pt>
                <c:pt idx="14416">
                  <c:v>34.541666666666664</c:v>
                </c:pt>
                <c:pt idx="14417">
                  <c:v>34.544270833333336</c:v>
                </c:pt>
                <c:pt idx="14418">
                  <c:v>34.546875</c:v>
                </c:pt>
                <c:pt idx="14419">
                  <c:v>34.549479166666664</c:v>
                </c:pt>
                <c:pt idx="14420">
                  <c:v>34.552083333333336</c:v>
                </c:pt>
                <c:pt idx="14421">
                  <c:v>34.5546875</c:v>
                </c:pt>
                <c:pt idx="14422">
                  <c:v>34.557291666666664</c:v>
                </c:pt>
                <c:pt idx="14423">
                  <c:v>34.559895833333336</c:v>
                </c:pt>
                <c:pt idx="14424">
                  <c:v>34.5625</c:v>
                </c:pt>
                <c:pt idx="14425">
                  <c:v>34.565104166666664</c:v>
                </c:pt>
                <c:pt idx="14426">
                  <c:v>34.567708333333336</c:v>
                </c:pt>
                <c:pt idx="14427">
                  <c:v>34.5703125</c:v>
                </c:pt>
                <c:pt idx="14428">
                  <c:v>34.572916666666664</c:v>
                </c:pt>
                <c:pt idx="14429">
                  <c:v>34.575520833333336</c:v>
                </c:pt>
                <c:pt idx="14430">
                  <c:v>34.578125</c:v>
                </c:pt>
                <c:pt idx="14431">
                  <c:v>34.580729166666664</c:v>
                </c:pt>
                <c:pt idx="14432">
                  <c:v>34.583333333333336</c:v>
                </c:pt>
                <c:pt idx="14433">
                  <c:v>34.5859375</c:v>
                </c:pt>
                <c:pt idx="14434">
                  <c:v>34.588541666666664</c:v>
                </c:pt>
                <c:pt idx="14435">
                  <c:v>34.591145833333336</c:v>
                </c:pt>
                <c:pt idx="14436">
                  <c:v>34.59375</c:v>
                </c:pt>
                <c:pt idx="14437">
                  <c:v>34.596354166666664</c:v>
                </c:pt>
                <c:pt idx="14438">
                  <c:v>34.598958333333336</c:v>
                </c:pt>
                <c:pt idx="14439">
                  <c:v>34.6015625</c:v>
                </c:pt>
                <c:pt idx="14440">
                  <c:v>34.604166666666664</c:v>
                </c:pt>
                <c:pt idx="14441">
                  <c:v>34.606770833333336</c:v>
                </c:pt>
                <c:pt idx="14442">
                  <c:v>34.609375</c:v>
                </c:pt>
                <c:pt idx="14443">
                  <c:v>34.611979166666664</c:v>
                </c:pt>
                <c:pt idx="14444">
                  <c:v>34.614583333333336</c:v>
                </c:pt>
                <c:pt idx="14445">
                  <c:v>34.6171875</c:v>
                </c:pt>
                <c:pt idx="14446">
                  <c:v>34.619791666666664</c:v>
                </c:pt>
                <c:pt idx="14447">
                  <c:v>34.622395833333336</c:v>
                </c:pt>
                <c:pt idx="14448">
                  <c:v>34.625</c:v>
                </c:pt>
                <c:pt idx="14449">
                  <c:v>34.627604166666664</c:v>
                </c:pt>
                <c:pt idx="14450">
                  <c:v>34.630208333333336</c:v>
                </c:pt>
                <c:pt idx="14451">
                  <c:v>34.6328125</c:v>
                </c:pt>
                <c:pt idx="14452">
                  <c:v>34.635416666666664</c:v>
                </c:pt>
                <c:pt idx="14453">
                  <c:v>34.638020833333336</c:v>
                </c:pt>
                <c:pt idx="14454">
                  <c:v>34.640625</c:v>
                </c:pt>
                <c:pt idx="14455">
                  <c:v>34.643229166666664</c:v>
                </c:pt>
                <c:pt idx="14456">
                  <c:v>34.645833333333336</c:v>
                </c:pt>
                <c:pt idx="14457">
                  <c:v>34.6484375</c:v>
                </c:pt>
                <c:pt idx="14458">
                  <c:v>34.651041666666664</c:v>
                </c:pt>
                <c:pt idx="14459">
                  <c:v>34.653645833333336</c:v>
                </c:pt>
                <c:pt idx="14460">
                  <c:v>34.65625</c:v>
                </c:pt>
                <c:pt idx="14461">
                  <c:v>34.658854166666664</c:v>
                </c:pt>
                <c:pt idx="14462">
                  <c:v>34.661458333333336</c:v>
                </c:pt>
                <c:pt idx="14463">
                  <c:v>34.6640625</c:v>
                </c:pt>
                <c:pt idx="14464">
                  <c:v>34.666666666666664</c:v>
                </c:pt>
                <c:pt idx="14465">
                  <c:v>34.669270833333336</c:v>
                </c:pt>
                <c:pt idx="14466">
                  <c:v>34.671875</c:v>
                </c:pt>
                <c:pt idx="14467">
                  <c:v>34.674479166666664</c:v>
                </c:pt>
                <c:pt idx="14468">
                  <c:v>34.677083333333336</c:v>
                </c:pt>
                <c:pt idx="14469">
                  <c:v>34.6796875</c:v>
                </c:pt>
                <c:pt idx="14470">
                  <c:v>34.682291666666664</c:v>
                </c:pt>
                <c:pt idx="14471">
                  <c:v>34.684895833333336</c:v>
                </c:pt>
                <c:pt idx="14472">
                  <c:v>34.6875</c:v>
                </c:pt>
                <c:pt idx="14473">
                  <c:v>34.690104166666664</c:v>
                </c:pt>
                <c:pt idx="14474">
                  <c:v>34.692708333333336</c:v>
                </c:pt>
                <c:pt idx="14475">
                  <c:v>34.6953125</c:v>
                </c:pt>
                <c:pt idx="14476">
                  <c:v>34.697916666666664</c:v>
                </c:pt>
                <c:pt idx="14477">
                  <c:v>34.700520833333336</c:v>
                </c:pt>
                <c:pt idx="14478">
                  <c:v>34.703125</c:v>
                </c:pt>
                <c:pt idx="14479">
                  <c:v>34.705729166666664</c:v>
                </c:pt>
                <c:pt idx="14480">
                  <c:v>34.708333333333336</c:v>
                </c:pt>
                <c:pt idx="14481">
                  <c:v>34.7109375</c:v>
                </c:pt>
                <c:pt idx="14482">
                  <c:v>34.713541666666664</c:v>
                </c:pt>
                <c:pt idx="14483">
                  <c:v>34.716145833333336</c:v>
                </c:pt>
                <c:pt idx="14484">
                  <c:v>34.71875</c:v>
                </c:pt>
                <c:pt idx="14485">
                  <c:v>34.721354166666664</c:v>
                </c:pt>
                <c:pt idx="14486">
                  <c:v>34.723958333333336</c:v>
                </c:pt>
                <c:pt idx="14487">
                  <c:v>34.7265625</c:v>
                </c:pt>
                <c:pt idx="14488">
                  <c:v>34.729166666666664</c:v>
                </c:pt>
                <c:pt idx="14489">
                  <c:v>34.731770833333336</c:v>
                </c:pt>
                <c:pt idx="14490">
                  <c:v>34.734375</c:v>
                </c:pt>
                <c:pt idx="14491">
                  <c:v>34.736979166666664</c:v>
                </c:pt>
                <c:pt idx="14492">
                  <c:v>34.739583333333336</c:v>
                </c:pt>
                <c:pt idx="14493">
                  <c:v>34.7421875</c:v>
                </c:pt>
                <c:pt idx="14494">
                  <c:v>34.744791666666664</c:v>
                </c:pt>
                <c:pt idx="14495">
                  <c:v>34.747395833333336</c:v>
                </c:pt>
                <c:pt idx="14496">
                  <c:v>34.75</c:v>
                </c:pt>
                <c:pt idx="14497">
                  <c:v>34.752604166666664</c:v>
                </c:pt>
                <c:pt idx="14498">
                  <c:v>34.755208333333336</c:v>
                </c:pt>
                <c:pt idx="14499">
                  <c:v>34.7578125</c:v>
                </c:pt>
                <c:pt idx="14500">
                  <c:v>34.760416666666664</c:v>
                </c:pt>
                <c:pt idx="14501">
                  <c:v>34.763020833333336</c:v>
                </c:pt>
                <c:pt idx="14502">
                  <c:v>34.765625</c:v>
                </c:pt>
                <c:pt idx="14503">
                  <c:v>34.768229166666664</c:v>
                </c:pt>
                <c:pt idx="14504">
                  <c:v>34.770833333333336</c:v>
                </c:pt>
                <c:pt idx="14505">
                  <c:v>34.7734375</c:v>
                </c:pt>
                <c:pt idx="14506">
                  <c:v>34.776041666666664</c:v>
                </c:pt>
                <c:pt idx="14507">
                  <c:v>34.778645833333336</c:v>
                </c:pt>
                <c:pt idx="14508">
                  <c:v>34.78125</c:v>
                </c:pt>
                <c:pt idx="14509">
                  <c:v>34.783854166666664</c:v>
                </c:pt>
                <c:pt idx="14510">
                  <c:v>34.786458333333336</c:v>
                </c:pt>
                <c:pt idx="14511">
                  <c:v>34.7890625</c:v>
                </c:pt>
                <c:pt idx="14512">
                  <c:v>34.791666666666664</c:v>
                </c:pt>
                <c:pt idx="14513">
                  <c:v>34.794270833333336</c:v>
                </c:pt>
                <c:pt idx="14514">
                  <c:v>34.796875</c:v>
                </c:pt>
                <c:pt idx="14515">
                  <c:v>34.799479166666664</c:v>
                </c:pt>
                <c:pt idx="14516">
                  <c:v>34.802083333333336</c:v>
                </c:pt>
                <c:pt idx="14517">
                  <c:v>34.8046875</c:v>
                </c:pt>
                <c:pt idx="14518">
                  <c:v>34.807291666666664</c:v>
                </c:pt>
                <c:pt idx="14519">
                  <c:v>34.809895833333336</c:v>
                </c:pt>
                <c:pt idx="14520">
                  <c:v>34.8125</c:v>
                </c:pt>
                <c:pt idx="14521">
                  <c:v>34.815104166666664</c:v>
                </c:pt>
                <c:pt idx="14522">
                  <c:v>34.817708333333336</c:v>
                </c:pt>
                <c:pt idx="14523">
                  <c:v>34.8203125</c:v>
                </c:pt>
                <c:pt idx="14524">
                  <c:v>34.822916666666664</c:v>
                </c:pt>
                <c:pt idx="14525">
                  <c:v>34.825520833333336</c:v>
                </c:pt>
                <c:pt idx="14526">
                  <c:v>34.828125</c:v>
                </c:pt>
                <c:pt idx="14527">
                  <c:v>34.830729166666664</c:v>
                </c:pt>
                <c:pt idx="14528">
                  <c:v>34.833333333333336</c:v>
                </c:pt>
                <c:pt idx="14529">
                  <c:v>34.8359375</c:v>
                </c:pt>
                <c:pt idx="14530">
                  <c:v>34.838541666666664</c:v>
                </c:pt>
                <c:pt idx="14531">
                  <c:v>34.841145833333336</c:v>
                </c:pt>
                <c:pt idx="14532">
                  <c:v>34.84375</c:v>
                </c:pt>
                <c:pt idx="14533">
                  <c:v>34.846354166666664</c:v>
                </c:pt>
                <c:pt idx="14534">
                  <c:v>34.848958333333336</c:v>
                </c:pt>
                <c:pt idx="14535">
                  <c:v>34.8515625</c:v>
                </c:pt>
                <c:pt idx="14536">
                  <c:v>34.854166666666664</c:v>
                </c:pt>
                <c:pt idx="14537">
                  <c:v>34.856770833333336</c:v>
                </c:pt>
                <c:pt idx="14538">
                  <c:v>34.859375</c:v>
                </c:pt>
                <c:pt idx="14539">
                  <c:v>34.861979166666664</c:v>
                </c:pt>
                <c:pt idx="14540">
                  <c:v>34.864583333333336</c:v>
                </c:pt>
                <c:pt idx="14541">
                  <c:v>34.8671875</c:v>
                </c:pt>
                <c:pt idx="14542">
                  <c:v>34.869791666666664</c:v>
                </c:pt>
                <c:pt idx="14543">
                  <c:v>34.872395833333336</c:v>
                </c:pt>
                <c:pt idx="14544">
                  <c:v>34.875</c:v>
                </c:pt>
                <c:pt idx="14545">
                  <c:v>34.877604166666664</c:v>
                </c:pt>
                <c:pt idx="14546">
                  <c:v>34.880208333333336</c:v>
                </c:pt>
                <c:pt idx="14547">
                  <c:v>34.8828125</c:v>
                </c:pt>
                <c:pt idx="14548">
                  <c:v>34.885416666666664</c:v>
                </c:pt>
                <c:pt idx="14549">
                  <c:v>34.888020833333336</c:v>
                </c:pt>
                <c:pt idx="14550">
                  <c:v>34.890625</c:v>
                </c:pt>
                <c:pt idx="14551">
                  <c:v>34.893229166666664</c:v>
                </c:pt>
                <c:pt idx="14552">
                  <c:v>34.895833333333336</c:v>
                </c:pt>
                <c:pt idx="14553">
                  <c:v>34.8984375</c:v>
                </c:pt>
                <c:pt idx="14554">
                  <c:v>34.901041666666664</c:v>
                </c:pt>
                <c:pt idx="14555">
                  <c:v>34.903645833333336</c:v>
                </c:pt>
                <c:pt idx="14556">
                  <c:v>34.90625</c:v>
                </c:pt>
                <c:pt idx="14557">
                  <c:v>34.908854166666664</c:v>
                </c:pt>
                <c:pt idx="14558">
                  <c:v>34.911458333333336</c:v>
                </c:pt>
                <c:pt idx="14559">
                  <c:v>34.9140625</c:v>
                </c:pt>
                <c:pt idx="14560">
                  <c:v>34.916666666666664</c:v>
                </c:pt>
                <c:pt idx="14561">
                  <c:v>34.919270833333336</c:v>
                </c:pt>
                <c:pt idx="14562">
                  <c:v>34.921875</c:v>
                </c:pt>
                <c:pt idx="14563">
                  <c:v>34.924479166666664</c:v>
                </c:pt>
                <c:pt idx="14564">
                  <c:v>34.927083333333336</c:v>
                </c:pt>
                <c:pt idx="14565">
                  <c:v>34.9296875</c:v>
                </c:pt>
                <c:pt idx="14566">
                  <c:v>34.932291666666664</c:v>
                </c:pt>
                <c:pt idx="14567">
                  <c:v>34.934895833333336</c:v>
                </c:pt>
                <c:pt idx="14568">
                  <c:v>34.9375</c:v>
                </c:pt>
                <c:pt idx="14569">
                  <c:v>34.940104166666664</c:v>
                </c:pt>
                <c:pt idx="14570">
                  <c:v>34.942708333333336</c:v>
                </c:pt>
                <c:pt idx="14571">
                  <c:v>34.9453125</c:v>
                </c:pt>
                <c:pt idx="14572">
                  <c:v>34.947916666666664</c:v>
                </c:pt>
                <c:pt idx="14573">
                  <c:v>34.950520833333336</c:v>
                </c:pt>
                <c:pt idx="14574">
                  <c:v>34.953125</c:v>
                </c:pt>
                <c:pt idx="14575">
                  <c:v>34.955729166666664</c:v>
                </c:pt>
                <c:pt idx="14576">
                  <c:v>34.958333333333336</c:v>
                </c:pt>
                <c:pt idx="14577">
                  <c:v>34.9609375</c:v>
                </c:pt>
                <c:pt idx="14578">
                  <c:v>34.963541666666664</c:v>
                </c:pt>
                <c:pt idx="14579">
                  <c:v>34.966145833333336</c:v>
                </c:pt>
                <c:pt idx="14580">
                  <c:v>34.96875</c:v>
                </c:pt>
                <c:pt idx="14581">
                  <c:v>34.971354166666664</c:v>
                </c:pt>
                <c:pt idx="14582">
                  <c:v>34.973958333333336</c:v>
                </c:pt>
                <c:pt idx="14583">
                  <c:v>34.9765625</c:v>
                </c:pt>
                <c:pt idx="14584">
                  <c:v>34.979166666666664</c:v>
                </c:pt>
                <c:pt idx="14585">
                  <c:v>34.981770833333336</c:v>
                </c:pt>
                <c:pt idx="14586">
                  <c:v>34.984375</c:v>
                </c:pt>
                <c:pt idx="14587">
                  <c:v>34.986979166666664</c:v>
                </c:pt>
                <c:pt idx="14588">
                  <c:v>34.989583333333336</c:v>
                </c:pt>
                <c:pt idx="14589">
                  <c:v>34.9921875</c:v>
                </c:pt>
                <c:pt idx="14590">
                  <c:v>34.994791666666664</c:v>
                </c:pt>
                <c:pt idx="14591">
                  <c:v>34.997395833333336</c:v>
                </c:pt>
                <c:pt idx="14592">
                  <c:v>35</c:v>
                </c:pt>
                <c:pt idx="14593">
                  <c:v>35.002604166666664</c:v>
                </c:pt>
                <c:pt idx="14594">
                  <c:v>35.005208333333336</c:v>
                </c:pt>
                <c:pt idx="14595">
                  <c:v>35.0078125</c:v>
                </c:pt>
                <c:pt idx="14596">
                  <c:v>35.010416666666664</c:v>
                </c:pt>
                <c:pt idx="14597">
                  <c:v>35.013020833333336</c:v>
                </c:pt>
                <c:pt idx="14598">
                  <c:v>35.015625</c:v>
                </c:pt>
                <c:pt idx="14599">
                  <c:v>35.018229166666664</c:v>
                </c:pt>
                <c:pt idx="14600">
                  <c:v>35.020833333333336</c:v>
                </c:pt>
                <c:pt idx="14601">
                  <c:v>35.0234375</c:v>
                </c:pt>
                <c:pt idx="14602">
                  <c:v>35.026041666666664</c:v>
                </c:pt>
                <c:pt idx="14603">
                  <c:v>35.028645833333336</c:v>
                </c:pt>
                <c:pt idx="14604">
                  <c:v>35.03125</c:v>
                </c:pt>
                <c:pt idx="14605">
                  <c:v>35.033854166666664</c:v>
                </c:pt>
                <c:pt idx="14606">
                  <c:v>35.036458333333336</c:v>
                </c:pt>
                <c:pt idx="14607">
                  <c:v>35.0390625</c:v>
                </c:pt>
                <c:pt idx="14608">
                  <c:v>35.041666666666664</c:v>
                </c:pt>
                <c:pt idx="14609">
                  <c:v>35.044270833333336</c:v>
                </c:pt>
                <c:pt idx="14610">
                  <c:v>35.046875</c:v>
                </c:pt>
                <c:pt idx="14611">
                  <c:v>35.049479166666664</c:v>
                </c:pt>
                <c:pt idx="14612">
                  <c:v>35.052083333333336</c:v>
                </c:pt>
                <c:pt idx="14613">
                  <c:v>35.0546875</c:v>
                </c:pt>
                <c:pt idx="14614">
                  <c:v>35.057291666666664</c:v>
                </c:pt>
                <c:pt idx="14615">
                  <c:v>35.059895833333336</c:v>
                </c:pt>
                <c:pt idx="14616">
                  <c:v>35.0625</c:v>
                </c:pt>
                <c:pt idx="14617">
                  <c:v>35.065104166666664</c:v>
                </c:pt>
                <c:pt idx="14618">
                  <c:v>35.067708333333336</c:v>
                </c:pt>
                <c:pt idx="14619">
                  <c:v>35.0703125</c:v>
                </c:pt>
                <c:pt idx="14620">
                  <c:v>35.072916666666664</c:v>
                </c:pt>
                <c:pt idx="14621">
                  <c:v>35.075520833333336</c:v>
                </c:pt>
                <c:pt idx="14622">
                  <c:v>35.078125</c:v>
                </c:pt>
                <c:pt idx="14623">
                  <c:v>35.080729166666664</c:v>
                </c:pt>
                <c:pt idx="14624">
                  <c:v>35.083333333333336</c:v>
                </c:pt>
                <c:pt idx="14625">
                  <c:v>35.0859375</c:v>
                </c:pt>
                <c:pt idx="14626">
                  <c:v>35.088541666666664</c:v>
                </c:pt>
                <c:pt idx="14627">
                  <c:v>35.091145833333336</c:v>
                </c:pt>
                <c:pt idx="14628">
                  <c:v>35.09375</c:v>
                </c:pt>
                <c:pt idx="14629">
                  <c:v>35.096354166666664</c:v>
                </c:pt>
                <c:pt idx="14630">
                  <c:v>35.098958333333336</c:v>
                </c:pt>
                <c:pt idx="14631">
                  <c:v>35.1015625</c:v>
                </c:pt>
                <c:pt idx="14632">
                  <c:v>35.104166666666664</c:v>
                </c:pt>
                <c:pt idx="14633">
                  <c:v>35.106770833333336</c:v>
                </c:pt>
                <c:pt idx="14634">
                  <c:v>35.109375</c:v>
                </c:pt>
                <c:pt idx="14635">
                  <c:v>35.111979166666664</c:v>
                </c:pt>
                <c:pt idx="14636">
                  <c:v>35.114583333333336</c:v>
                </c:pt>
                <c:pt idx="14637">
                  <c:v>35.1171875</c:v>
                </c:pt>
                <c:pt idx="14638">
                  <c:v>35.119791666666664</c:v>
                </c:pt>
                <c:pt idx="14639">
                  <c:v>35.122395833333336</c:v>
                </c:pt>
                <c:pt idx="14640">
                  <c:v>35.125</c:v>
                </c:pt>
                <c:pt idx="14641">
                  <c:v>35.127604166666664</c:v>
                </c:pt>
                <c:pt idx="14642">
                  <c:v>35.130208333333336</c:v>
                </c:pt>
                <c:pt idx="14643">
                  <c:v>35.1328125</c:v>
                </c:pt>
                <c:pt idx="14644">
                  <c:v>35.135416666666664</c:v>
                </c:pt>
                <c:pt idx="14645">
                  <c:v>35.138020833333336</c:v>
                </c:pt>
                <c:pt idx="14646">
                  <c:v>35.140625</c:v>
                </c:pt>
                <c:pt idx="14647">
                  <c:v>35.143229166666664</c:v>
                </c:pt>
                <c:pt idx="14648">
                  <c:v>35.145833333333336</c:v>
                </c:pt>
                <c:pt idx="14649">
                  <c:v>35.1484375</c:v>
                </c:pt>
                <c:pt idx="14650">
                  <c:v>35.151041666666664</c:v>
                </c:pt>
                <c:pt idx="14651">
                  <c:v>35.153645833333336</c:v>
                </c:pt>
                <c:pt idx="14652">
                  <c:v>35.15625</c:v>
                </c:pt>
                <c:pt idx="14653">
                  <c:v>35.158854166666664</c:v>
                </c:pt>
                <c:pt idx="14654">
                  <c:v>35.161458333333336</c:v>
                </c:pt>
                <c:pt idx="14655">
                  <c:v>35.1640625</c:v>
                </c:pt>
                <c:pt idx="14656">
                  <c:v>35.166666666666664</c:v>
                </c:pt>
                <c:pt idx="14657">
                  <c:v>35.169270833333336</c:v>
                </c:pt>
                <c:pt idx="14658">
                  <c:v>35.171875</c:v>
                </c:pt>
                <c:pt idx="14659">
                  <c:v>35.174479166666664</c:v>
                </c:pt>
                <c:pt idx="14660">
                  <c:v>35.177083333333336</c:v>
                </c:pt>
                <c:pt idx="14661">
                  <c:v>35.1796875</c:v>
                </c:pt>
                <c:pt idx="14662">
                  <c:v>35.182291666666664</c:v>
                </c:pt>
                <c:pt idx="14663">
                  <c:v>35.184895833333336</c:v>
                </c:pt>
                <c:pt idx="14664">
                  <c:v>35.1875</c:v>
                </c:pt>
                <c:pt idx="14665">
                  <c:v>35.190104166666664</c:v>
                </c:pt>
                <c:pt idx="14666">
                  <c:v>35.192708333333336</c:v>
                </c:pt>
                <c:pt idx="14667">
                  <c:v>35.1953125</c:v>
                </c:pt>
                <c:pt idx="14668">
                  <c:v>35.197916666666664</c:v>
                </c:pt>
                <c:pt idx="14669">
                  <c:v>35.200520833333336</c:v>
                </c:pt>
                <c:pt idx="14670">
                  <c:v>35.203125</c:v>
                </c:pt>
                <c:pt idx="14671">
                  <c:v>35.205729166666664</c:v>
                </c:pt>
                <c:pt idx="14672">
                  <c:v>35.208333333333336</c:v>
                </c:pt>
                <c:pt idx="14673">
                  <c:v>35.2109375</c:v>
                </c:pt>
                <c:pt idx="14674">
                  <c:v>35.213541666666664</c:v>
                </c:pt>
                <c:pt idx="14675">
                  <c:v>35.216145833333336</c:v>
                </c:pt>
                <c:pt idx="14676">
                  <c:v>35.21875</c:v>
                </c:pt>
                <c:pt idx="14677">
                  <c:v>35.221354166666664</c:v>
                </c:pt>
                <c:pt idx="14678">
                  <c:v>35.223958333333336</c:v>
                </c:pt>
                <c:pt idx="14679">
                  <c:v>35.2265625</c:v>
                </c:pt>
                <c:pt idx="14680">
                  <c:v>35.229166666666664</c:v>
                </c:pt>
                <c:pt idx="14681">
                  <c:v>35.231770833333336</c:v>
                </c:pt>
                <c:pt idx="14682">
                  <c:v>35.234375</c:v>
                </c:pt>
                <c:pt idx="14683">
                  <c:v>35.236979166666664</c:v>
                </c:pt>
                <c:pt idx="14684">
                  <c:v>35.239583333333336</c:v>
                </c:pt>
                <c:pt idx="14685">
                  <c:v>35.2421875</c:v>
                </c:pt>
                <c:pt idx="14686">
                  <c:v>35.244791666666664</c:v>
                </c:pt>
                <c:pt idx="14687">
                  <c:v>35.247395833333336</c:v>
                </c:pt>
                <c:pt idx="14688">
                  <c:v>35.25</c:v>
                </c:pt>
                <c:pt idx="14689">
                  <c:v>35.252604166666664</c:v>
                </c:pt>
                <c:pt idx="14690">
                  <c:v>35.255208333333336</c:v>
                </c:pt>
                <c:pt idx="14691">
                  <c:v>35.2578125</c:v>
                </c:pt>
                <c:pt idx="14692">
                  <c:v>35.260416666666664</c:v>
                </c:pt>
                <c:pt idx="14693">
                  <c:v>35.263020833333336</c:v>
                </c:pt>
                <c:pt idx="14694">
                  <c:v>35.265625</c:v>
                </c:pt>
                <c:pt idx="14695">
                  <c:v>35.268229166666664</c:v>
                </c:pt>
                <c:pt idx="14696">
                  <c:v>35.270833333333336</c:v>
                </c:pt>
                <c:pt idx="14697">
                  <c:v>35.2734375</c:v>
                </c:pt>
                <c:pt idx="14698">
                  <c:v>35.276041666666664</c:v>
                </c:pt>
                <c:pt idx="14699">
                  <c:v>35.278645833333336</c:v>
                </c:pt>
                <c:pt idx="14700">
                  <c:v>35.28125</c:v>
                </c:pt>
                <c:pt idx="14701">
                  <c:v>35.283854166666664</c:v>
                </c:pt>
                <c:pt idx="14702">
                  <c:v>35.286458333333336</c:v>
                </c:pt>
                <c:pt idx="14703">
                  <c:v>35.2890625</c:v>
                </c:pt>
                <c:pt idx="14704">
                  <c:v>35.291666666666664</c:v>
                </c:pt>
                <c:pt idx="14705">
                  <c:v>35.294270833333336</c:v>
                </c:pt>
                <c:pt idx="14706">
                  <c:v>35.296875</c:v>
                </c:pt>
                <c:pt idx="14707">
                  <c:v>35.299479166666664</c:v>
                </c:pt>
                <c:pt idx="14708">
                  <c:v>35.302083333333336</c:v>
                </c:pt>
                <c:pt idx="14709">
                  <c:v>35.3046875</c:v>
                </c:pt>
                <c:pt idx="14710">
                  <c:v>35.307291666666664</c:v>
                </c:pt>
                <c:pt idx="14711">
                  <c:v>35.309895833333336</c:v>
                </c:pt>
                <c:pt idx="14712">
                  <c:v>35.3125</c:v>
                </c:pt>
                <c:pt idx="14713">
                  <c:v>35.315104166666664</c:v>
                </c:pt>
                <c:pt idx="14714">
                  <c:v>35.317708333333336</c:v>
                </c:pt>
                <c:pt idx="14715">
                  <c:v>35.3203125</c:v>
                </c:pt>
                <c:pt idx="14716">
                  <c:v>35.322916666666664</c:v>
                </c:pt>
                <c:pt idx="14717">
                  <c:v>35.325520833333336</c:v>
                </c:pt>
                <c:pt idx="14718">
                  <c:v>35.328125</c:v>
                </c:pt>
                <c:pt idx="14719">
                  <c:v>35.330729166666664</c:v>
                </c:pt>
                <c:pt idx="14720">
                  <c:v>35.333333333333336</c:v>
                </c:pt>
                <c:pt idx="14721">
                  <c:v>35.3359375</c:v>
                </c:pt>
                <c:pt idx="14722">
                  <c:v>35.338541666666664</c:v>
                </c:pt>
                <c:pt idx="14723">
                  <c:v>35.341145833333336</c:v>
                </c:pt>
                <c:pt idx="14724">
                  <c:v>35.34375</c:v>
                </c:pt>
                <c:pt idx="14725">
                  <c:v>35.346354166666664</c:v>
                </c:pt>
                <c:pt idx="14726">
                  <c:v>35.348958333333336</c:v>
                </c:pt>
                <c:pt idx="14727">
                  <c:v>35.3515625</c:v>
                </c:pt>
                <c:pt idx="14728">
                  <c:v>35.354166666666664</c:v>
                </c:pt>
                <c:pt idx="14729">
                  <c:v>35.356770833333336</c:v>
                </c:pt>
                <c:pt idx="14730">
                  <c:v>35.359375</c:v>
                </c:pt>
                <c:pt idx="14731">
                  <c:v>35.361979166666664</c:v>
                </c:pt>
                <c:pt idx="14732">
                  <c:v>35.364583333333336</c:v>
                </c:pt>
                <c:pt idx="14733">
                  <c:v>35.3671875</c:v>
                </c:pt>
                <c:pt idx="14734">
                  <c:v>35.369791666666664</c:v>
                </c:pt>
                <c:pt idx="14735">
                  <c:v>35.372395833333336</c:v>
                </c:pt>
                <c:pt idx="14736">
                  <c:v>35.375</c:v>
                </c:pt>
                <c:pt idx="14737">
                  <c:v>35.377604166666664</c:v>
                </c:pt>
                <c:pt idx="14738">
                  <c:v>35.380208333333336</c:v>
                </c:pt>
                <c:pt idx="14739">
                  <c:v>35.3828125</c:v>
                </c:pt>
                <c:pt idx="14740">
                  <c:v>35.385416666666664</c:v>
                </c:pt>
                <c:pt idx="14741">
                  <c:v>35.388020833333336</c:v>
                </c:pt>
                <c:pt idx="14742">
                  <c:v>35.390625</c:v>
                </c:pt>
                <c:pt idx="14743">
                  <c:v>35.393229166666664</c:v>
                </c:pt>
                <c:pt idx="14744">
                  <c:v>35.395833333333336</c:v>
                </c:pt>
                <c:pt idx="14745">
                  <c:v>35.3984375</c:v>
                </c:pt>
                <c:pt idx="14746">
                  <c:v>35.401041666666664</c:v>
                </c:pt>
                <c:pt idx="14747">
                  <c:v>35.403645833333336</c:v>
                </c:pt>
                <c:pt idx="14748">
                  <c:v>35.40625</c:v>
                </c:pt>
                <c:pt idx="14749">
                  <c:v>35.408854166666664</c:v>
                </c:pt>
                <c:pt idx="14750">
                  <c:v>35.411458333333336</c:v>
                </c:pt>
                <c:pt idx="14751">
                  <c:v>35.4140625</c:v>
                </c:pt>
                <c:pt idx="14752">
                  <c:v>35.416666666666664</c:v>
                </c:pt>
                <c:pt idx="14753">
                  <c:v>35.419270833333336</c:v>
                </c:pt>
                <c:pt idx="14754">
                  <c:v>35.421875</c:v>
                </c:pt>
                <c:pt idx="14755">
                  <c:v>35.424479166666664</c:v>
                </c:pt>
                <c:pt idx="14756">
                  <c:v>35.427083333333336</c:v>
                </c:pt>
                <c:pt idx="14757">
                  <c:v>35.4296875</c:v>
                </c:pt>
                <c:pt idx="14758">
                  <c:v>35.432291666666664</c:v>
                </c:pt>
                <c:pt idx="14759">
                  <c:v>35.434895833333336</c:v>
                </c:pt>
                <c:pt idx="14760">
                  <c:v>35.4375</c:v>
                </c:pt>
                <c:pt idx="14761">
                  <c:v>35.440104166666664</c:v>
                </c:pt>
                <c:pt idx="14762">
                  <c:v>35.442708333333336</c:v>
                </c:pt>
                <c:pt idx="14763">
                  <c:v>35.4453125</c:v>
                </c:pt>
                <c:pt idx="14764">
                  <c:v>35.447916666666664</c:v>
                </c:pt>
                <c:pt idx="14765">
                  <c:v>35.450520833333336</c:v>
                </c:pt>
                <c:pt idx="14766">
                  <c:v>35.453125</c:v>
                </c:pt>
                <c:pt idx="14767">
                  <c:v>35.455729166666664</c:v>
                </c:pt>
                <c:pt idx="14768">
                  <c:v>35.458333333333336</c:v>
                </c:pt>
                <c:pt idx="14769">
                  <c:v>35.4609375</c:v>
                </c:pt>
                <c:pt idx="14770">
                  <c:v>35.463541666666664</c:v>
                </c:pt>
                <c:pt idx="14771">
                  <c:v>35.466145833333336</c:v>
                </c:pt>
                <c:pt idx="14772">
                  <c:v>35.46875</c:v>
                </c:pt>
                <c:pt idx="14773">
                  <c:v>35.471354166666664</c:v>
                </c:pt>
                <c:pt idx="14774">
                  <c:v>35.473958333333336</c:v>
                </c:pt>
                <c:pt idx="14775">
                  <c:v>35.4765625</c:v>
                </c:pt>
                <c:pt idx="14776">
                  <c:v>35.479166666666664</c:v>
                </c:pt>
                <c:pt idx="14777">
                  <c:v>35.481770833333336</c:v>
                </c:pt>
                <c:pt idx="14778">
                  <c:v>35.484375</c:v>
                </c:pt>
                <c:pt idx="14779">
                  <c:v>35.486979166666664</c:v>
                </c:pt>
                <c:pt idx="14780">
                  <c:v>35.489583333333336</c:v>
                </c:pt>
                <c:pt idx="14781">
                  <c:v>35.4921875</c:v>
                </c:pt>
                <c:pt idx="14782">
                  <c:v>35.494791666666664</c:v>
                </c:pt>
                <c:pt idx="14783">
                  <c:v>35.497395833333336</c:v>
                </c:pt>
                <c:pt idx="14784">
                  <c:v>35.5</c:v>
                </c:pt>
                <c:pt idx="14785">
                  <c:v>35.502604166666664</c:v>
                </c:pt>
                <c:pt idx="14786">
                  <c:v>35.505208333333336</c:v>
                </c:pt>
                <c:pt idx="14787">
                  <c:v>35.5078125</c:v>
                </c:pt>
                <c:pt idx="14788">
                  <c:v>35.510416666666664</c:v>
                </c:pt>
                <c:pt idx="14789">
                  <c:v>35.513020833333336</c:v>
                </c:pt>
                <c:pt idx="14790">
                  <c:v>35.515625</c:v>
                </c:pt>
                <c:pt idx="14791">
                  <c:v>35.518229166666664</c:v>
                </c:pt>
                <c:pt idx="14792">
                  <c:v>35.520833333333336</c:v>
                </c:pt>
                <c:pt idx="14793">
                  <c:v>35.5234375</c:v>
                </c:pt>
                <c:pt idx="14794">
                  <c:v>35.526041666666664</c:v>
                </c:pt>
                <c:pt idx="14795">
                  <c:v>35.528645833333336</c:v>
                </c:pt>
                <c:pt idx="14796">
                  <c:v>35.53125</c:v>
                </c:pt>
                <c:pt idx="14797">
                  <c:v>35.533854166666664</c:v>
                </c:pt>
                <c:pt idx="14798">
                  <c:v>35.536458333333336</c:v>
                </c:pt>
                <c:pt idx="14799">
                  <c:v>35.5390625</c:v>
                </c:pt>
                <c:pt idx="14800">
                  <c:v>35.541666666666664</c:v>
                </c:pt>
                <c:pt idx="14801">
                  <c:v>35.544270833333336</c:v>
                </c:pt>
                <c:pt idx="14802">
                  <c:v>35.546875</c:v>
                </c:pt>
                <c:pt idx="14803">
                  <c:v>35.549479166666664</c:v>
                </c:pt>
                <c:pt idx="14804">
                  <c:v>35.552083333333336</c:v>
                </c:pt>
                <c:pt idx="14805">
                  <c:v>35.5546875</c:v>
                </c:pt>
                <c:pt idx="14806">
                  <c:v>35.557291666666664</c:v>
                </c:pt>
                <c:pt idx="14807">
                  <c:v>35.559895833333336</c:v>
                </c:pt>
                <c:pt idx="14808">
                  <c:v>35.5625</c:v>
                </c:pt>
                <c:pt idx="14809">
                  <c:v>35.565104166666664</c:v>
                </c:pt>
                <c:pt idx="14810">
                  <c:v>35.567708333333336</c:v>
                </c:pt>
                <c:pt idx="14811">
                  <c:v>35.5703125</c:v>
                </c:pt>
                <c:pt idx="14812">
                  <c:v>35.572916666666664</c:v>
                </c:pt>
                <c:pt idx="14813">
                  <c:v>35.575520833333336</c:v>
                </c:pt>
                <c:pt idx="14814">
                  <c:v>35.578125</c:v>
                </c:pt>
                <c:pt idx="14815">
                  <c:v>35.580729166666664</c:v>
                </c:pt>
                <c:pt idx="14816">
                  <c:v>35.583333333333336</c:v>
                </c:pt>
                <c:pt idx="14817">
                  <c:v>35.5859375</c:v>
                </c:pt>
                <c:pt idx="14818">
                  <c:v>35.588541666666664</c:v>
                </c:pt>
                <c:pt idx="14819">
                  <c:v>35.591145833333336</c:v>
                </c:pt>
                <c:pt idx="14820">
                  <c:v>35.59375</c:v>
                </c:pt>
                <c:pt idx="14821">
                  <c:v>35.596354166666664</c:v>
                </c:pt>
                <c:pt idx="14822">
                  <c:v>35.598958333333336</c:v>
                </c:pt>
                <c:pt idx="14823">
                  <c:v>35.6015625</c:v>
                </c:pt>
                <c:pt idx="14824">
                  <c:v>35.604166666666664</c:v>
                </c:pt>
                <c:pt idx="14825">
                  <c:v>35.606770833333336</c:v>
                </c:pt>
                <c:pt idx="14826">
                  <c:v>35.609375</c:v>
                </c:pt>
                <c:pt idx="14827">
                  <c:v>35.611979166666664</c:v>
                </c:pt>
                <c:pt idx="14828">
                  <c:v>35.614583333333336</c:v>
                </c:pt>
                <c:pt idx="14829">
                  <c:v>35.6171875</c:v>
                </c:pt>
                <c:pt idx="14830">
                  <c:v>35.619791666666664</c:v>
                </c:pt>
                <c:pt idx="14831">
                  <c:v>35.622395833333336</c:v>
                </c:pt>
                <c:pt idx="14832">
                  <c:v>35.625</c:v>
                </c:pt>
                <c:pt idx="14833">
                  <c:v>35.627604166666664</c:v>
                </c:pt>
                <c:pt idx="14834">
                  <c:v>35.630208333333336</c:v>
                </c:pt>
                <c:pt idx="14835">
                  <c:v>35.6328125</c:v>
                </c:pt>
                <c:pt idx="14836">
                  <c:v>35.635416666666664</c:v>
                </c:pt>
                <c:pt idx="14837">
                  <c:v>35.638020833333336</c:v>
                </c:pt>
                <c:pt idx="14838">
                  <c:v>35.640625</c:v>
                </c:pt>
                <c:pt idx="14839">
                  <c:v>35.643229166666664</c:v>
                </c:pt>
                <c:pt idx="14840">
                  <c:v>35.645833333333336</c:v>
                </c:pt>
                <c:pt idx="14841">
                  <c:v>35.6484375</c:v>
                </c:pt>
                <c:pt idx="14842">
                  <c:v>35.651041666666664</c:v>
                </c:pt>
                <c:pt idx="14843">
                  <c:v>35.653645833333336</c:v>
                </c:pt>
                <c:pt idx="14844">
                  <c:v>35.65625</c:v>
                </c:pt>
                <c:pt idx="14845">
                  <c:v>35.658854166666664</c:v>
                </c:pt>
                <c:pt idx="14846">
                  <c:v>35.661458333333336</c:v>
                </c:pt>
                <c:pt idx="14847">
                  <c:v>35.6640625</c:v>
                </c:pt>
                <c:pt idx="14848">
                  <c:v>35.666666666666664</c:v>
                </c:pt>
                <c:pt idx="14849">
                  <c:v>35.669270833333336</c:v>
                </c:pt>
                <c:pt idx="14850">
                  <c:v>35.671875</c:v>
                </c:pt>
                <c:pt idx="14851">
                  <c:v>35.674479166666664</c:v>
                </c:pt>
                <c:pt idx="14852">
                  <c:v>35.677083333333336</c:v>
                </c:pt>
                <c:pt idx="14853">
                  <c:v>35.6796875</c:v>
                </c:pt>
                <c:pt idx="14854">
                  <c:v>35.682291666666664</c:v>
                </c:pt>
                <c:pt idx="14855">
                  <c:v>35.684895833333336</c:v>
                </c:pt>
                <c:pt idx="14856">
                  <c:v>35.6875</c:v>
                </c:pt>
                <c:pt idx="14857">
                  <c:v>35.690104166666664</c:v>
                </c:pt>
                <c:pt idx="14858">
                  <c:v>35.692708333333336</c:v>
                </c:pt>
                <c:pt idx="14859">
                  <c:v>35.6953125</c:v>
                </c:pt>
                <c:pt idx="14860">
                  <c:v>35.697916666666664</c:v>
                </c:pt>
                <c:pt idx="14861">
                  <c:v>35.700520833333336</c:v>
                </c:pt>
                <c:pt idx="14862">
                  <c:v>35.703125</c:v>
                </c:pt>
                <c:pt idx="14863">
                  <c:v>35.705729166666664</c:v>
                </c:pt>
                <c:pt idx="14864">
                  <c:v>35.708333333333336</c:v>
                </c:pt>
                <c:pt idx="14865">
                  <c:v>35.7109375</c:v>
                </c:pt>
                <c:pt idx="14866">
                  <c:v>35.713541666666664</c:v>
                </c:pt>
                <c:pt idx="14867">
                  <c:v>35.716145833333336</c:v>
                </c:pt>
                <c:pt idx="14868">
                  <c:v>35.71875</c:v>
                </c:pt>
                <c:pt idx="14869">
                  <c:v>35.721354166666664</c:v>
                </c:pt>
                <c:pt idx="14870">
                  <c:v>35.723958333333336</c:v>
                </c:pt>
                <c:pt idx="14871">
                  <c:v>35.7265625</c:v>
                </c:pt>
                <c:pt idx="14872">
                  <c:v>35.729166666666664</c:v>
                </c:pt>
                <c:pt idx="14873">
                  <c:v>35.731770833333336</c:v>
                </c:pt>
                <c:pt idx="14874">
                  <c:v>35.734375</c:v>
                </c:pt>
                <c:pt idx="14875">
                  <c:v>35.736979166666664</c:v>
                </c:pt>
                <c:pt idx="14876">
                  <c:v>35.739583333333336</c:v>
                </c:pt>
                <c:pt idx="14877">
                  <c:v>35.7421875</c:v>
                </c:pt>
                <c:pt idx="14878">
                  <c:v>35.744791666666664</c:v>
                </c:pt>
                <c:pt idx="14879">
                  <c:v>35.747395833333336</c:v>
                </c:pt>
                <c:pt idx="14880">
                  <c:v>35.75</c:v>
                </c:pt>
                <c:pt idx="14881">
                  <c:v>35.752604166666664</c:v>
                </c:pt>
                <c:pt idx="14882">
                  <c:v>35.755208333333336</c:v>
                </c:pt>
                <c:pt idx="14883">
                  <c:v>35.7578125</c:v>
                </c:pt>
                <c:pt idx="14884">
                  <c:v>35.760416666666664</c:v>
                </c:pt>
                <c:pt idx="14885">
                  <c:v>35.763020833333336</c:v>
                </c:pt>
                <c:pt idx="14886">
                  <c:v>35.765625</c:v>
                </c:pt>
                <c:pt idx="14887">
                  <c:v>35.768229166666664</c:v>
                </c:pt>
                <c:pt idx="14888">
                  <c:v>35.770833333333336</c:v>
                </c:pt>
                <c:pt idx="14889">
                  <c:v>35.7734375</c:v>
                </c:pt>
                <c:pt idx="14890">
                  <c:v>35.776041666666664</c:v>
                </c:pt>
                <c:pt idx="14891">
                  <c:v>35.778645833333336</c:v>
                </c:pt>
                <c:pt idx="14892">
                  <c:v>35.78125</c:v>
                </c:pt>
                <c:pt idx="14893">
                  <c:v>35.783854166666664</c:v>
                </c:pt>
                <c:pt idx="14894">
                  <c:v>35.786458333333336</c:v>
                </c:pt>
                <c:pt idx="14895">
                  <c:v>35.7890625</c:v>
                </c:pt>
                <c:pt idx="14896">
                  <c:v>35.791666666666664</c:v>
                </c:pt>
                <c:pt idx="14897">
                  <c:v>35.794270833333336</c:v>
                </c:pt>
                <c:pt idx="14898">
                  <c:v>35.796875</c:v>
                </c:pt>
                <c:pt idx="14899">
                  <c:v>35.799479166666664</c:v>
                </c:pt>
                <c:pt idx="14900">
                  <c:v>35.802083333333336</c:v>
                </c:pt>
                <c:pt idx="14901">
                  <c:v>35.8046875</c:v>
                </c:pt>
                <c:pt idx="14902">
                  <c:v>35.807291666666664</c:v>
                </c:pt>
                <c:pt idx="14903">
                  <c:v>35.809895833333336</c:v>
                </c:pt>
                <c:pt idx="14904">
                  <c:v>35.8125</c:v>
                </c:pt>
                <c:pt idx="14905">
                  <c:v>35.815104166666664</c:v>
                </c:pt>
                <c:pt idx="14906">
                  <c:v>35.817708333333336</c:v>
                </c:pt>
                <c:pt idx="14907">
                  <c:v>35.8203125</c:v>
                </c:pt>
                <c:pt idx="14908">
                  <c:v>35.822916666666664</c:v>
                </c:pt>
                <c:pt idx="14909">
                  <c:v>35.825520833333336</c:v>
                </c:pt>
                <c:pt idx="14910">
                  <c:v>35.828125</c:v>
                </c:pt>
                <c:pt idx="14911">
                  <c:v>35.830729166666664</c:v>
                </c:pt>
                <c:pt idx="14912">
                  <c:v>35.833333333333336</c:v>
                </c:pt>
                <c:pt idx="14913">
                  <c:v>35.8359375</c:v>
                </c:pt>
                <c:pt idx="14914">
                  <c:v>35.838541666666664</c:v>
                </c:pt>
                <c:pt idx="14915">
                  <c:v>35.841145833333336</c:v>
                </c:pt>
                <c:pt idx="14916">
                  <c:v>35.84375</c:v>
                </c:pt>
                <c:pt idx="14917">
                  <c:v>35.846354166666664</c:v>
                </c:pt>
                <c:pt idx="14918">
                  <c:v>35.848958333333336</c:v>
                </c:pt>
                <c:pt idx="14919">
                  <c:v>35.8515625</c:v>
                </c:pt>
                <c:pt idx="14920">
                  <c:v>35.854166666666664</c:v>
                </c:pt>
                <c:pt idx="14921">
                  <c:v>35.856770833333336</c:v>
                </c:pt>
                <c:pt idx="14922">
                  <c:v>35.859375</c:v>
                </c:pt>
                <c:pt idx="14923">
                  <c:v>35.861979166666664</c:v>
                </c:pt>
                <c:pt idx="14924">
                  <c:v>35.864583333333336</c:v>
                </c:pt>
                <c:pt idx="14925">
                  <c:v>35.8671875</c:v>
                </c:pt>
                <c:pt idx="14926">
                  <c:v>35.869791666666664</c:v>
                </c:pt>
                <c:pt idx="14927">
                  <c:v>35.872395833333336</c:v>
                </c:pt>
                <c:pt idx="14928">
                  <c:v>35.875</c:v>
                </c:pt>
                <c:pt idx="14929">
                  <c:v>35.877604166666664</c:v>
                </c:pt>
                <c:pt idx="14930">
                  <c:v>35.880208333333336</c:v>
                </c:pt>
                <c:pt idx="14931">
                  <c:v>35.8828125</c:v>
                </c:pt>
                <c:pt idx="14932">
                  <c:v>35.885416666666664</c:v>
                </c:pt>
                <c:pt idx="14933">
                  <c:v>35.888020833333336</c:v>
                </c:pt>
                <c:pt idx="14934">
                  <c:v>35.890625</c:v>
                </c:pt>
                <c:pt idx="14935">
                  <c:v>35.893229166666664</c:v>
                </c:pt>
                <c:pt idx="14936">
                  <c:v>35.895833333333336</c:v>
                </c:pt>
                <c:pt idx="14937">
                  <c:v>35.8984375</c:v>
                </c:pt>
                <c:pt idx="14938">
                  <c:v>35.901041666666664</c:v>
                </c:pt>
                <c:pt idx="14939">
                  <c:v>35.903645833333336</c:v>
                </c:pt>
                <c:pt idx="14940">
                  <c:v>35.90625</c:v>
                </c:pt>
                <c:pt idx="14941">
                  <c:v>35.908854166666664</c:v>
                </c:pt>
                <c:pt idx="14942">
                  <c:v>35.911458333333336</c:v>
                </c:pt>
                <c:pt idx="14943">
                  <c:v>35.9140625</c:v>
                </c:pt>
                <c:pt idx="14944">
                  <c:v>35.916666666666664</c:v>
                </c:pt>
                <c:pt idx="14945">
                  <c:v>35.919270833333336</c:v>
                </c:pt>
                <c:pt idx="14946">
                  <c:v>35.921875</c:v>
                </c:pt>
                <c:pt idx="14947">
                  <c:v>35.924479166666664</c:v>
                </c:pt>
                <c:pt idx="14948">
                  <c:v>35.927083333333336</c:v>
                </c:pt>
                <c:pt idx="14949">
                  <c:v>35.9296875</c:v>
                </c:pt>
                <c:pt idx="14950">
                  <c:v>35.932291666666664</c:v>
                </c:pt>
                <c:pt idx="14951">
                  <c:v>35.934895833333336</c:v>
                </c:pt>
                <c:pt idx="14952">
                  <c:v>35.9375</c:v>
                </c:pt>
                <c:pt idx="14953">
                  <c:v>35.940104166666664</c:v>
                </c:pt>
                <c:pt idx="14954">
                  <c:v>35.942708333333336</c:v>
                </c:pt>
                <c:pt idx="14955">
                  <c:v>35.9453125</c:v>
                </c:pt>
                <c:pt idx="14956">
                  <c:v>35.947916666666664</c:v>
                </c:pt>
                <c:pt idx="14957">
                  <c:v>35.950520833333336</c:v>
                </c:pt>
                <c:pt idx="14958">
                  <c:v>35.953125</c:v>
                </c:pt>
                <c:pt idx="14959">
                  <c:v>35.955729166666664</c:v>
                </c:pt>
                <c:pt idx="14960">
                  <c:v>35.958333333333336</c:v>
                </c:pt>
                <c:pt idx="14961">
                  <c:v>35.9609375</c:v>
                </c:pt>
                <c:pt idx="14962">
                  <c:v>35.963541666666664</c:v>
                </c:pt>
                <c:pt idx="14963">
                  <c:v>35.966145833333336</c:v>
                </c:pt>
                <c:pt idx="14964">
                  <c:v>35.96875</c:v>
                </c:pt>
                <c:pt idx="14965">
                  <c:v>35.971354166666664</c:v>
                </c:pt>
                <c:pt idx="14966">
                  <c:v>35.973958333333336</c:v>
                </c:pt>
                <c:pt idx="14967">
                  <c:v>35.9765625</c:v>
                </c:pt>
                <c:pt idx="14968">
                  <c:v>35.979166666666664</c:v>
                </c:pt>
                <c:pt idx="14969">
                  <c:v>35.981770833333336</c:v>
                </c:pt>
                <c:pt idx="14970">
                  <c:v>35.984375</c:v>
                </c:pt>
                <c:pt idx="14971">
                  <c:v>35.986979166666664</c:v>
                </c:pt>
                <c:pt idx="14972">
                  <c:v>35.989583333333336</c:v>
                </c:pt>
                <c:pt idx="14973">
                  <c:v>35.9921875</c:v>
                </c:pt>
                <c:pt idx="14974">
                  <c:v>35.994791666666664</c:v>
                </c:pt>
                <c:pt idx="14975">
                  <c:v>35.997395833333336</c:v>
                </c:pt>
                <c:pt idx="14976">
                  <c:v>36</c:v>
                </c:pt>
                <c:pt idx="14977">
                  <c:v>36.002604166666664</c:v>
                </c:pt>
                <c:pt idx="14978">
                  <c:v>36.005208333333336</c:v>
                </c:pt>
                <c:pt idx="14979">
                  <c:v>36.0078125</c:v>
                </c:pt>
                <c:pt idx="14980">
                  <c:v>36.010416666666664</c:v>
                </c:pt>
                <c:pt idx="14981">
                  <c:v>36.013020833333336</c:v>
                </c:pt>
                <c:pt idx="14982">
                  <c:v>36.015625</c:v>
                </c:pt>
                <c:pt idx="14983">
                  <c:v>36.018229166666664</c:v>
                </c:pt>
                <c:pt idx="14984">
                  <c:v>36.020833333333336</c:v>
                </c:pt>
                <c:pt idx="14985">
                  <c:v>36.0234375</c:v>
                </c:pt>
                <c:pt idx="14986">
                  <c:v>36.026041666666664</c:v>
                </c:pt>
                <c:pt idx="14987">
                  <c:v>36.028645833333336</c:v>
                </c:pt>
                <c:pt idx="14988">
                  <c:v>36.03125</c:v>
                </c:pt>
                <c:pt idx="14989">
                  <c:v>36.033854166666664</c:v>
                </c:pt>
                <c:pt idx="14990">
                  <c:v>36.036458333333336</c:v>
                </c:pt>
                <c:pt idx="14991">
                  <c:v>36.0390625</c:v>
                </c:pt>
                <c:pt idx="14992">
                  <c:v>36.041666666666664</c:v>
                </c:pt>
                <c:pt idx="14993">
                  <c:v>36.044270833333336</c:v>
                </c:pt>
                <c:pt idx="14994">
                  <c:v>36.046875</c:v>
                </c:pt>
                <c:pt idx="14995">
                  <c:v>36.049479166666664</c:v>
                </c:pt>
                <c:pt idx="14996">
                  <c:v>36.052083333333336</c:v>
                </c:pt>
                <c:pt idx="14997">
                  <c:v>36.0546875</c:v>
                </c:pt>
                <c:pt idx="14998">
                  <c:v>36.057291666666664</c:v>
                </c:pt>
                <c:pt idx="14999">
                  <c:v>36.059895833333336</c:v>
                </c:pt>
                <c:pt idx="15000">
                  <c:v>36.0625</c:v>
                </c:pt>
                <c:pt idx="15001">
                  <c:v>36.065104166666664</c:v>
                </c:pt>
                <c:pt idx="15002">
                  <c:v>36.067708333333336</c:v>
                </c:pt>
                <c:pt idx="15003">
                  <c:v>36.0703125</c:v>
                </c:pt>
                <c:pt idx="15004">
                  <c:v>36.072916666666664</c:v>
                </c:pt>
                <c:pt idx="15005">
                  <c:v>36.075520833333336</c:v>
                </c:pt>
                <c:pt idx="15006">
                  <c:v>36.078125</c:v>
                </c:pt>
                <c:pt idx="15007">
                  <c:v>36.080729166666664</c:v>
                </c:pt>
                <c:pt idx="15008">
                  <c:v>36.083333333333336</c:v>
                </c:pt>
                <c:pt idx="15009">
                  <c:v>36.0859375</c:v>
                </c:pt>
                <c:pt idx="15010">
                  <c:v>36.088541666666664</c:v>
                </c:pt>
                <c:pt idx="15011">
                  <c:v>36.091145833333336</c:v>
                </c:pt>
                <c:pt idx="15012">
                  <c:v>36.09375</c:v>
                </c:pt>
                <c:pt idx="15013">
                  <c:v>36.096354166666664</c:v>
                </c:pt>
                <c:pt idx="15014">
                  <c:v>36.098958333333336</c:v>
                </c:pt>
                <c:pt idx="15015">
                  <c:v>36.1015625</c:v>
                </c:pt>
                <c:pt idx="15016">
                  <c:v>36.104166666666664</c:v>
                </c:pt>
                <c:pt idx="15017">
                  <c:v>36.106770833333336</c:v>
                </c:pt>
                <c:pt idx="15018">
                  <c:v>36.109375</c:v>
                </c:pt>
                <c:pt idx="15019">
                  <c:v>36.111979166666664</c:v>
                </c:pt>
                <c:pt idx="15020">
                  <c:v>36.114583333333336</c:v>
                </c:pt>
                <c:pt idx="15021">
                  <c:v>36.1171875</c:v>
                </c:pt>
                <c:pt idx="15022">
                  <c:v>36.119791666666664</c:v>
                </c:pt>
                <c:pt idx="15023">
                  <c:v>36.122395833333336</c:v>
                </c:pt>
                <c:pt idx="15024">
                  <c:v>36.125</c:v>
                </c:pt>
                <c:pt idx="15025">
                  <c:v>36.127604166666664</c:v>
                </c:pt>
                <c:pt idx="15026">
                  <c:v>36.130208333333336</c:v>
                </c:pt>
                <c:pt idx="15027">
                  <c:v>36.1328125</c:v>
                </c:pt>
                <c:pt idx="15028">
                  <c:v>36.135416666666664</c:v>
                </c:pt>
                <c:pt idx="15029">
                  <c:v>36.138020833333336</c:v>
                </c:pt>
                <c:pt idx="15030">
                  <c:v>36.140625</c:v>
                </c:pt>
                <c:pt idx="15031">
                  <c:v>36.143229166666664</c:v>
                </c:pt>
                <c:pt idx="15032">
                  <c:v>36.145833333333336</c:v>
                </c:pt>
                <c:pt idx="15033">
                  <c:v>36.1484375</c:v>
                </c:pt>
                <c:pt idx="15034">
                  <c:v>36.151041666666664</c:v>
                </c:pt>
                <c:pt idx="15035">
                  <c:v>36.153645833333336</c:v>
                </c:pt>
                <c:pt idx="15036">
                  <c:v>36.15625</c:v>
                </c:pt>
                <c:pt idx="15037">
                  <c:v>36.158854166666664</c:v>
                </c:pt>
                <c:pt idx="15038">
                  <c:v>36.161458333333336</c:v>
                </c:pt>
                <c:pt idx="15039">
                  <c:v>36.1640625</c:v>
                </c:pt>
                <c:pt idx="15040">
                  <c:v>36.166666666666664</c:v>
                </c:pt>
                <c:pt idx="15041">
                  <c:v>36.169270833333336</c:v>
                </c:pt>
                <c:pt idx="15042">
                  <c:v>36.171875</c:v>
                </c:pt>
                <c:pt idx="15043">
                  <c:v>36.174479166666664</c:v>
                </c:pt>
                <c:pt idx="15044">
                  <c:v>36.177083333333336</c:v>
                </c:pt>
                <c:pt idx="15045">
                  <c:v>36.1796875</c:v>
                </c:pt>
                <c:pt idx="15046">
                  <c:v>36.182291666666664</c:v>
                </c:pt>
                <c:pt idx="15047">
                  <c:v>36.184895833333336</c:v>
                </c:pt>
                <c:pt idx="15048">
                  <c:v>36.1875</c:v>
                </c:pt>
                <c:pt idx="15049">
                  <c:v>36.190104166666664</c:v>
                </c:pt>
                <c:pt idx="15050">
                  <c:v>36.192708333333336</c:v>
                </c:pt>
                <c:pt idx="15051">
                  <c:v>36.1953125</c:v>
                </c:pt>
                <c:pt idx="15052">
                  <c:v>36.197916666666664</c:v>
                </c:pt>
                <c:pt idx="15053">
                  <c:v>36.200520833333336</c:v>
                </c:pt>
                <c:pt idx="15054">
                  <c:v>36.203125</c:v>
                </c:pt>
                <c:pt idx="15055">
                  <c:v>36.205729166666664</c:v>
                </c:pt>
                <c:pt idx="15056">
                  <c:v>36.208333333333336</c:v>
                </c:pt>
                <c:pt idx="15057">
                  <c:v>36.2109375</c:v>
                </c:pt>
                <c:pt idx="15058">
                  <c:v>36.213541666666664</c:v>
                </c:pt>
                <c:pt idx="15059">
                  <c:v>36.216145833333336</c:v>
                </c:pt>
                <c:pt idx="15060">
                  <c:v>36.21875</c:v>
                </c:pt>
                <c:pt idx="15061">
                  <c:v>36.221354166666664</c:v>
                </c:pt>
                <c:pt idx="15062">
                  <c:v>36.223958333333336</c:v>
                </c:pt>
                <c:pt idx="15063">
                  <c:v>36.2265625</c:v>
                </c:pt>
                <c:pt idx="15064">
                  <c:v>36.229166666666664</c:v>
                </c:pt>
                <c:pt idx="15065">
                  <c:v>36.231770833333336</c:v>
                </c:pt>
                <c:pt idx="15066">
                  <c:v>36.234375</c:v>
                </c:pt>
                <c:pt idx="15067">
                  <c:v>36.236979166666664</c:v>
                </c:pt>
                <c:pt idx="15068">
                  <c:v>36.239583333333336</c:v>
                </c:pt>
                <c:pt idx="15069">
                  <c:v>36.2421875</c:v>
                </c:pt>
                <c:pt idx="15070">
                  <c:v>36.244791666666664</c:v>
                </c:pt>
                <c:pt idx="15071">
                  <c:v>36.247395833333336</c:v>
                </c:pt>
                <c:pt idx="15072">
                  <c:v>36.25</c:v>
                </c:pt>
                <c:pt idx="15073">
                  <c:v>36.252604166666664</c:v>
                </c:pt>
                <c:pt idx="15074">
                  <c:v>36.255208333333336</c:v>
                </c:pt>
                <c:pt idx="15075">
                  <c:v>36.2578125</c:v>
                </c:pt>
                <c:pt idx="15076">
                  <c:v>36.260416666666664</c:v>
                </c:pt>
                <c:pt idx="15077">
                  <c:v>36.263020833333336</c:v>
                </c:pt>
                <c:pt idx="15078">
                  <c:v>36.265625</c:v>
                </c:pt>
                <c:pt idx="15079">
                  <c:v>36.268229166666664</c:v>
                </c:pt>
                <c:pt idx="15080">
                  <c:v>36.270833333333336</c:v>
                </c:pt>
                <c:pt idx="15081">
                  <c:v>36.2734375</c:v>
                </c:pt>
                <c:pt idx="15082">
                  <c:v>36.276041666666664</c:v>
                </c:pt>
                <c:pt idx="15083">
                  <c:v>36.278645833333336</c:v>
                </c:pt>
                <c:pt idx="15084">
                  <c:v>36.28125</c:v>
                </c:pt>
                <c:pt idx="15085">
                  <c:v>36.283854166666664</c:v>
                </c:pt>
                <c:pt idx="15086">
                  <c:v>36.286458333333336</c:v>
                </c:pt>
                <c:pt idx="15087">
                  <c:v>36.2890625</c:v>
                </c:pt>
                <c:pt idx="15088">
                  <c:v>36.291666666666664</c:v>
                </c:pt>
                <c:pt idx="15089">
                  <c:v>36.294270833333336</c:v>
                </c:pt>
                <c:pt idx="15090">
                  <c:v>36.296875</c:v>
                </c:pt>
                <c:pt idx="15091">
                  <c:v>36.299479166666664</c:v>
                </c:pt>
                <c:pt idx="15092">
                  <c:v>36.302083333333336</c:v>
                </c:pt>
                <c:pt idx="15093">
                  <c:v>36.3046875</c:v>
                </c:pt>
                <c:pt idx="15094">
                  <c:v>36.307291666666664</c:v>
                </c:pt>
                <c:pt idx="15095">
                  <c:v>36.309895833333336</c:v>
                </c:pt>
                <c:pt idx="15096">
                  <c:v>36.3125</c:v>
                </c:pt>
                <c:pt idx="15097">
                  <c:v>36.315104166666664</c:v>
                </c:pt>
                <c:pt idx="15098">
                  <c:v>36.317708333333336</c:v>
                </c:pt>
                <c:pt idx="15099">
                  <c:v>36.3203125</c:v>
                </c:pt>
                <c:pt idx="15100">
                  <c:v>36.322916666666664</c:v>
                </c:pt>
                <c:pt idx="15101">
                  <c:v>36.325520833333336</c:v>
                </c:pt>
                <c:pt idx="15102">
                  <c:v>36.328125</c:v>
                </c:pt>
                <c:pt idx="15103">
                  <c:v>36.330729166666664</c:v>
                </c:pt>
                <c:pt idx="15104">
                  <c:v>36.333333333333336</c:v>
                </c:pt>
                <c:pt idx="15105">
                  <c:v>36.3359375</c:v>
                </c:pt>
                <c:pt idx="15106">
                  <c:v>36.338541666666664</c:v>
                </c:pt>
                <c:pt idx="15107">
                  <c:v>36.341145833333336</c:v>
                </c:pt>
                <c:pt idx="15108">
                  <c:v>36.34375</c:v>
                </c:pt>
                <c:pt idx="15109">
                  <c:v>36.346354166666664</c:v>
                </c:pt>
                <c:pt idx="15110">
                  <c:v>36.348958333333336</c:v>
                </c:pt>
                <c:pt idx="15111">
                  <c:v>36.3515625</c:v>
                </c:pt>
                <c:pt idx="15112">
                  <c:v>36.354166666666664</c:v>
                </c:pt>
                <c:pt idx="15113">
                  <c:v>36.356770833333336</c:v>
                </c:pt>
                <c:pt idx="15114">
                  <c:v>36.359375</c:v>
                </c:pt>
                <c:pt idx="15115">
                  <c:v>36.361979166666664</c:v>
                </c:pt>
                <c:pt idx="15116">
                  <c:v>36.364583333333336</c:v>
                </c:pt>
                <c:pt idx="15117">
                  <c:v>36.3671875</c:v>
                </c:pt>
                <c:pt idx="15118">
                  <c:v>36.369791666666664</c:v>
                </c:pt>
                <c:pt idx="15119">
                  <c:v>36.372395833333336</c:v>
                </c:pt>
                <c:pt idx="15120">
                  <c:v>36.375</c:v>
                </c:pt>
                <c:pt idx="15121">
                  <c:v>36.377604166666664</c:v>
                </c:pt>
                <c:pt idx="15122">
                  <c:v>36.380208333333336</c:v>
                </c:pt>
                <c:pt idx="15123">
                  <c:v>36.3828125</c:v>
                </c:pt>
                <c:pt idx="15124">
                  <c:v>36.385416666666664</c:v>
                </c:pt>
                <c:pt idx="15125">
                  <c:v>36.388020833333336</c:v>
                </c:pt>
                <c:pt idx="15126">
                  <c:v>36.390625</c:v>
                </c:pt>
                <c:pt idx="15127">
                  <c:v>36.393229166666664</c:v>
                </c:pt>
                <c:pt idx="15128">
                  <c:v>36.395833333333336</c:v>
                </c:pt>
                <c:pt idx="15129">
                  <c:v>36.3984375</c:v>
                </c:pt>
                <c:pt idx="15130">
                  <c:v>36.401041666666664</c:v>
                </c:pt>
                <c:pt idx="15131">
                  <c:v>36.403645833333336</c:v>
                </c:pt>
                <c:pt idx="15132">
                  <c:v>36.40625</c:v>
                </c:pt>
                <c:pt idx="15133">
                  <c:v>36.408854166666664</c:v>
                </c:pt>
                <c:pt idx="15134">
                  <c:v>36.411458333333336</c:v>
                </c:pt>
                <c:pt idx="15135">
                  <c:v>36.4140625</c:v>
                </c:pt>
                <c:pt idx="15136">
                  <c:v>36.416666666666664</c:v>
                </c:pt>
                <c:pt idx="15137">
                  <c:v>36.419270833333336</c:v>
                </c:pt>
                <c:pt idx="15138">
                  <c:v>36.421875</c:v>
                </c:pt>
                <c:pt idx="15139">
                  <c:v>36.424479166666664</c:v>
                </c:pt>
                <c:pt idx="15140">
                  <c:v>36.427083333333336</c:v>
                </c:pt>
                <c:pt idx="15141">
                  <c:v>36.4296875</c:v>
                </c:pt>
                <c:pt idx="15142">
                  <c:v>36.432291666666664</c:v>
                </c:pt>
                <c:pt idx="15143">
                  <c:v>36.434895833333336</c:v>
                </c:pt>
                <c:pt idx="15144">
                  <c:v>36.4375</c:v>
                </c:pt>
                <c:pt idx="15145">
                  <c:v>36.440104166666664</c:v>
                </c:pt>
                <c:pt idx="15146">
                  <c:v>36.442708333333336</c:v>
                </c:pt>
                <c:pt idx="15147">
                  <c:v>36.4453125</c:v>
                </c:pt>
                <c:pt idx="15148">
                  <c:v>36.447916666666664</c:v>
                </c:pt>
                <c:pt idx="15149">
                  <c:v>36.450520833333336</c:v>
                </c:pt>
                <c:pt idx="15150">
                  <c:v>36.453125</c:v>
                </c:pt>
                <c:pt idx="15151">
                  <c:v>36.455729166666664</c:v>
                </c:pt>
                <c:pt idx="15152">
                  <c:v>36.458333333333336</c:v>
                </c:pt>
                <c:pt idx="15153">
                  <c:v>36.4609375</c:v>
                </c:pt>
                <c:pt idx="15154">
                  <c:v>36.463541666666664</c:v>
                </c:pt>
                <c:pt idx="15155">
                  <c:v>36.466145833333336</c:v>
                </c:pt>
                <c:pt idx="15156">
                  <c:v>36.46875</c:v>
                </c:pt>
                <c:pt idx="15157">
                  <c:v>36.471354166666664</c:v>
                </c:pt>
                <c:pt idx="15158">
                  <c:v>36.473958333333336</c:v>
                </c:pt>
                <c:pt idx="15159">
                  <c:v>36.4765625</c:v>
                </c:pt>
                <c:pt idx="15160">
                  <c:v>36.479166666666664</c:v>
                </c:pt>
                <c:pt idx="15161">
                  <c:v>36.481770833333336</c:v>
                </c:pt>
                <c:pt idx="15162">
                  <c:v>36.484375</c:v>
                </c:pt>
                <c:pt idx="15163">
                  <c:v>36.486979166666664</c:v>
                </c:pt>
                <c:pt idx="15164">
                  <c:v>36.489583333333336</c:v>
                </c:pt>
                <c:pt idx="15165">
                  <c:v>36.4921875</c:v>
                </c:pt>
                <c:pt idx="15166">
                  <c:v>36.494791666666664</c:v>
                </c:pt>
                <c:pt idx="15167">
                  <c:v>36.497395833333336</c:v>
                </c:pt>
                <c:pt idx="15168">
                  <c:v>36.5</c:v>
                </c:pt>
                <c:pt idx="15169">
                  <c:v>36.502604166666664</c:v>
                </c:pt>
                <c:pt idx="15170">
                  <c:v>36.505208333333336</c:v>
                </c:pt>
                <c:pt idx="15171">
                  <c:v>36.5078125</c:v>
                </c:pt>
                <c:pt idx="15172">
                  <c:v>36.510416666666664</c:v>
                </c:pt>
                <c:pt idx="15173">
                  <c:v>36.513020833333336</c:v>
                </c:pt>
                <c:pt idx="15174">
                  <c:v>36.515625</c:v>
                </c:pt>
                <c:pt idx="15175">
                  <c:v>36.518229166666664</c:v>
                </c:pt>
                <c:pt idx="15176">
                  <c:v>36.520833333333336</c:v>
                </c:pt>
                <c:pt idx="15177">
                  <c:v>36.5234375</c:v>
                </c:pt>
                <c:pt idx="15178">
                  <c:v>36.526041666666664</c:v>
                </c:pt>
                <c:pt idx="15179">
                  <c:v>36.528645833333336</c:v>
                </c:pt>
                <c:pt idx="15180">
                  <c:v>36.53125</c:v>
                </c:pt>
                <c:pt idx="15181">
                  <c:v>36.533854166666664</c:v>
                </c:pt>
                <c:pt idx="15182">
                  <c:v>36.536458333333336</c:v>
                </c:pt>
                <c:pt idx="15183">
                  <c:v>36.5390625</c:v>
                </c:pt>
                <c:pt idx="15184">
                  <c:v>36.541666666666664</c:v>
                </c:pt>
                <c:pt idx="15185">
                  <c:v>36.544270833333336</c:v>
                </c:pt>
                <c:pt idx="15186">
                  <c:v>36.546875</c:v>
                </c:pt>
                <c:pt idx="15187">
                  <c:v>36.549479166666664</c:v>
                </c:pt>
                <c:pt idx="15188">
                  <c:v>36.552083333333336</c:v>
                </c:pt>
                <c:pt idx="15189">
                  <c:v>36.5546875</c:v>
                </c:pt>
                <c:pt idx="15190">
                  <c:v>36.557291666666664</c:v>
                </c:pt>
                <c:pt idx="15191">
                  <c:v>36.559895833333336</c:v>
                </c:pt>
                <c:pt idx="15192">
                  <c:v>36.5625</c:v>
                </c:pt>
                <c:pt idx="15193">
                  <c:v>36.565104166666664</c:v>
                </c:pt>
                <c:pt idx="15194">
                  <c:v>36.567708333333336</c:v>
                </c:pt>
                <c:pt idx="15195">
                  <c:v>36.5703125</c:v>
                </c:pt>
                <c:pt idx="15196">
                  <c:v>36.572916666666664</c:v>
                </c:pt>
                <c:pt idx="15197">
                  <c:v>36.575520833333336</c:v>
                </c:pt>
                <c:pt idx="15198">
                  <c:v>36.578125</c:v>
                </c:pt>
                <c:pt idx="15199">
                  <c:v>36.580729166666664</c:v>
                </c:pt>
                <c:pt idx="15200">
                  <c:v>36.583333333333336</c:v>
                </c:pt>
                <c:pt idx="15201">
                  <c:v>36.5859375</c:v>
                </c:pt>
                <c:pt idx="15202">
                  <c:v>36.588541666666664</c:v>
                </c:pt>
                <c:pt idx="15203">
                  <c:v>36.591145833333336</c:v>
                </c:pt>
                <c:pt idx="15204">
                  <c:v>36.59375</c:v>
                </c:pt>
                <c:pt idx="15205">
                  <c:v>36.596354166666664</c:v>
                </c:pt>
                <c:pt idx="15206">
                  <c:v>36.598958333333336</c:v>
                </c:pt>
                <c:pt idx="15207">
                  <c:v>36.6015625</c:v>
                </c:pt>
                <c:pt idx="15208">
                  <c:v>36.604166666666664</c:v>
                </c:pt>
                <c:pt idx="15209">
                  <c:v>36.606770833333336</c:v>
                </c:pt>
                <c:pt idx="15210">
                  <c:v>36.609375</c:v>
                </c:pt>
                <c:pt idx="15211">
                  <c:v>36.611979166666664</c:v>
                </c:pt>
                <c:pt idx="15212">
                  <c:v>36.614583333333336</c:v>
                </c:pt>
                <c:pt idx="15213">
                  <c:v>36.6171875</c:v>
                </c:pt>
                <c:pt idx="15214">
                  <c:v>36.619791666666664</c:v>
                </c:pt>
                <c:pt idx="15215">
                  <c:v>36.622395833333336</c:v>
                </c:pt>
                <c:pt idx="15216">
                  <c:v>36.625</c:v>
                </c:pt>
                <c:pt idx="15217">
                  <c:v>36.627604166666664</c:v>
                </c:pt>
                <c:pt idx="15218">
                  <c:v>36.630208333333336</c:v>
                </c:pt>
                <c:pt idx="15219">
                  <c:v>36.6328125</c:v>
                </c:pt>
                <c:pt idx="15220">
                  <c:v>36.635416666666664</c:v>
                </c:pt>
                <c:pt idx="15221">
                  <c:v>36.638020833333336</c:v>
                </c:pt>
                <c:pt idx="15222">
                  <c:v>36.640625</c:v>
                </c:pt>
                <c:pt idx="15223">
                  <c:v>36.643229166666664</c:v>
                </c:pt>
                <c:pt idx="15224">
                  <c:v>36.645833333333336</c:v>
                </c:pt>
                <c:pt idx="15225">
                  <c:v>36.6484375</c:v>
                </c:pt>
                <c:pt idx="15226">
                  <c:v>36.651041666666664</c:v>
                </c:pt>
                <c:pt idx="15227">
                  <c:v>36.653645833333336</c:v>
                </c:pt>
                <c:pt idx="15228">
                  <c:v>36.65625</c:v>
                </c:pt>
                <c:pt idx="15229">
                  <c:v>36.658854166666664</c:v>
                </c:pt>
                <c:pt idx="15230">
                  <c:v>36.661458333333336</c:v>
                </c:pt>
                <c:pt idx="15231">
                  <c:v>36.6640625</c:v>
                </c:pt>
                <c:pt idx="15232">
                  <c:v>36.666666666666664</c:v>
                </c:pt>
                <c:pt idx="15233">
                  <c:v>36.669270833333336</c:v>
                </c:pt>
                <c:pt idx="15234">
                  <c:v>36.671875</c:v>
                </c:pt>
                <c:pt idx="15235">
                  <c:v>36.674479166666664</c:v>
                </c:pt>
                <c:pt idx="15236">
                  <c:v>36.677083333333336</c:v>
                </c:pt>
                <c:pt idx="15237">
                  <c:v>36.6796875</c:v>
                </c:pt>
                <c:pt idx="15238">
                  <c:v>36.682291666666664</c:v>
                </c:pt>
                <c:pt idx="15239">
                  <c:v>36.684895833333336</c:v>
                </c:pt>
                <c:pt idx="15240">
                  <c:v>36.6875</c:v>
                </c:pt>
                <c:pt idx="15241">
                  <c:v>36.690104166666664</c:v>
                </c:pt>
                <c:pt idx="15242">
                  <c:v>36.692708333333336</c:v>
                </c:pt>
                <c:pt idx="15243">
                  <c:v>36.6953125</c:v>
                </c:pt>
                <c:pt idx="15244">
                  <c:v>36.697916666666664</c:v>
                </c:pt>
                <c:pt idx="15245">
                  <c:v>36.700520833333336</c:v>
                </c:pt>
                <c:pt idx="15246">
                  <c:v>36.703125</c:v>
                </c:pt>
                <c:pt idx="15247">
                  <c:v>36.705729166666664</c:v>
                </c:pt>
                <c:pt idx="15248">
                  <c:v>36.708333333333336</c:v>
                </c:pt>
                <c:pt idx="15249">
                  <c:v>36.7109375</c:v>
                </c:pt>
                <c:pt idx="15250">
                  <c:v>36.713541666666664</c:v>
                </c:pt>
                <c:pt idx="15251">
                  <c:v>36.716145833333336</c:v>
                </c:pt>
                <c:pt idx="15252">
                  <c:v>36.71875</c:v>
                </c:pt>
                <c:pt idx="15253">
                  <c:v>36.721354166666664</c:v>
                </c:pt>
                <c:pt idx="15254">
                  <c:v>36.723958333333336</c:v>
                </c:pt>
                <c:pt idx="15255">
                  <c:v>36.7265625</c:v>
                </c:pt>
                <c:pt idx="15256">
                  <c:v>36.729166666666664</c:v>
                </c:pt>
                <c:pt idx="15257">
                  <c:v>36.731770833333336</c:v>
                </c:pt>
                <c:pt idx="15258">
                  <c:v>36.734375</c:v>
                </c:pt>
                <c:pt idx="15259">
                  <c:v>36.736979166666664</c:v>
                </c:pt>
                <c:pt idx="15260">
                  <c:v>36.739583333333336</c:v>
                </c:pt>
                <c:pt idx="15261">
                  <c:v>36.7421875</c:v>
                </c:pt>
                <c:pt idx="15262">
                  <c:v>36.744791666666664</c:v>
                </c:pt>
                <c:pt idx="15263">
                  <c:v>36.747395833333336</c:v>
                </c:pt>
                <c:pt idx="15264">
                  <c:v>36.75</c:v>
                </c:pt>
                <c:pt idx="15265">
                  <c:v>36.752604166666664</c:v>
                </c:pt>
                <c:pt idx="15266">
                  <c:v>36.755208333333336</c:v>
                </c:pt>
                <c:pt idx="15267">
                  <c:v>36.7578125</c:v>
                </c:pt>
                <c:pt idx="15268">
                  <c:v>36.760416666666664</c:v>
                </c:pt>
                <c:pt idx="15269">
                  <c:v>36.763020833333336</c:v>
                </c:pt>
                <c:pt idx="15270">
                  <c:v>36.765625</c:v>
                </c:pt>
                <c:pt idx="15271">
                  <c:v>36.768229166666664</c:v>
                </c:pt>
                <c:pt idx="15272">
                  <c:v>36.770833333333336</c:v>
                </c:pt>
                <c:pt idx="15273">
                  <c:v>36.7734375</c:v>
                </c:pt>
                <c:pt idx="15274">
                  <c:v>36.776041666666664</c:v>
                </c:pt>
                <c:pt idx="15275">
                  <c:v>36.778645833333336</c:v>
                </c:pt>
                <c:pt idx="15276">
                  <c:v>36.78125</c:v>
                </c:pt>
                <c:pt idx="15277">
                  <c:v>36.783854166666664</c:v>
                </c:pt>
                <c:pt idx="15278">
                  <c:v>36.786458333333336</c:v>
                </c:pt>
                <c:pt idx="15279">
                  <c:v>36.7890625</c:v>
                </c:pt>
                <c:pt idx="15280">
                  <c:v>36.791666666666664</c:v>
                </c:pt>
                <c:pt idx="15281">
                  <c:v>36.794270833333336</c:v>
                </c:pt>
                <c:pt idx="15282">
                  <c:v>36.796875</c:v>
                </c:pt>
                <c:pt idx="15283">
                  <c:v>36.799479166666664</c:v>
                </c:pt>
                <c:pt idx="15284">
                  <c:v>36.802083333333336</c:v>
                </c:pt>
                <c:pt idx="15285">
                  <c:v>36.8046875</c:v>
                </c:pt>
                <c:pt idx="15286">
                  <c:v>36.807291666666664</c:v>
                </c:pt>
                <c:pt idx="15287">
                  <c:v>36.809895833333336</c:v>
                </c:pt>
                <c:pt idx="15288">
                  <c:v>36.8125</c:v>
                </c:pt>
                <c:pt idx="15289">
                  <c:v>36.815104166666664</c:v>
                </c:pt>
                <c:pt idx="15290">
                  <c:v>36.817708333333336</c:v>
                </c:pt>
                <c:pt idx="15291">
                  <c:v>36.8203125</c:v>
                </c:pt>
                <c:pt idx="15292">
                  <c:v>36.822916666666664</c:v>
                </c:pt>
                <c:pt idx="15293">
                  <c:v>36.825520833333336</c:v>
                </c:pt>
                <c:pt idx="15294">
                  <c:v>36.828125</c:v>
                </c:pt>
                <c:pt idx="15295">
                  <c:v>36.830729166666664</c:v>
                </c:pt>
                <c:pt idx="15296">
                  <c:v>36.833333333333336</c:v>
                </c:pt>
                <c:pt idx="15297">
                  <c:v>36.8359375</c:v>
                </c:pt>
                <c:pt idx="15298">
                  <c:v>36.838541666666664</c:v>
                </c:pt>
                <c:pt idx="15299">
                  <c:v>36.841145833333336</c:v>
                </c:pt>
                <c:pt idx="15300">
                  <c:v>36.84375</c:v>
                </c:pt>
                <c:pt idx="15301">
                  <c:v>36.846354166666664</c:v>
                </c:pt>
                <c:pt idx="15302">
                  <c:v>36.848958333333336</c:v>
                </c:pt>
                <c:pt idx="15303">
                  <c:v>36.8515625</c:v>
                </c:pt>
                <c:pt idx="15304">
                  <c:v>36.854166666666664</c:v>
                </c:pt>
                <c:pt idx="15305">
                  <c:v>36.856770833333336</c:v>
                </c:pt>
                <c:pt idx="15306">
                  <c:v>36.859375</c:v>
                </c:pt>
                <c:pt idx="15307">
                  <c:v>36.861979166666664</c:v>
                </c:pt>
                <c:pt idx="15308">
                  <c:v>36.864583333333336</c:v>
                </c:pt>
                <c:pt idx="15309">
                  <c:v>36.8671875</c:v>
                </c:pt>
                <c:pt idx="15310">
                  <c:v>36.869791666666664</c:v>
                </c:pt>
                <c:pt idx="15311">
                  <c:v>36.872395833333336</c:v>
                </c:pt>
                <c:pt idx="15312">
                  <c:v>36.875</c:v>
                </c:pt>
                <c:pt idx="15313">
                  <c:v>36.877604166666664</c:v>
                </c:pt>
                <c:pt idx="15314">
                  <c:v>36.880208333333336</c:v>
                </c:pt>
                <c:pt idx="15315">
                  <c:v>36.8828125</c:v>
                </c:pt>
                <c:pt idx="15316">
                  <c:v>36.885416666666664</c:v>
                </c:pt>
                <c:pt idx="15317">
                  <c:v>36.888020833333336</c:v>
                </c:pt>
                <c:pt idx="15318">
                  <c:v>36.890625</c:v>
                </c:pt>
                <c:pt idx="15319">
                  <c:v>36.893229166666664</c:v>
                </c:pt>
                <c:pt idx="15320">
                  <c:v>36.895833333333336</c:v>
                </c:pt>
                <c:pt idx="15321">
                  <c:v>36.8984375</c:v>
                </c:pt>
                <c:pt idx="15322">
                  <c:v>36.901041666666664</c:v>
                </c:pt>
                <c:pt idx="15323">
                  <c:v>36.903645833333336</c:v>
                </c:pt>
                <c:pt idx="15324">
                  <c:v>36.90625</c:v>
                </c:pt>
                <c:pt idx="15325">
                  <c:v>36.908854166666664</c:v>
                </c:pt>
                <c:pt idx="15326">
                  <c:v>36.911458333333336</c:v>
                </c:pt>
                <c:pt idx="15327">
                  <c:v>36.9140625</c:v>
                </c:pt>
                <c:pt idx="15328">
                  <c:v>36.916666666666664</c:v>
                </c:pt>
                <c:pt idx="15329">
                  <c:v>36.919270833333336</c:v>
                </c:pt>
                <c:pt idx="15330">
                  <c:v>36.921875</c:v>
                </c:pt>
                <c:pt idx="15331">
                  <c:v>36.924479166666664</c:v>
                </c:pt>
                <c:pt idx="15332">
                  <c:v>36.927083333333336</c:v>
                </c:pt>
                <c:pt idx="15333">
                  <c:v>36.9296875</c:v>
                </c:pt>
                <c:pt idx="15334">
                  <c:v>36.932291666666664</c:v>
                </c:pt>
                <c:pt idx="15335">
                  <c:v>36.934895833333336</c:v>
                </c:pt>
                <c:pt idx="15336">
                  <c:v>36.9375</c:v>
                </c:pt>
                <c:pt idx="15337">
                  <c:v>36.940104166666664</c:v>
                </c:pt>
                <c:pt idx="15338">
                  <c:v>36.942708333333336</c:v>
                </c:pt>
                <c:pt idx="15339">
                  <c:v>36.9453125</c:v>
                </c:pt>
                <c:pt idx="15340">
                  <c:v>36.947916666666664</c:v>
                </c:pt>
                <c:pt idx="15341">
                  <c:v>36.950520833333336</c:v>
                </c:pt>
                <c:pt idx="15342">
                  <c:v>36.953125</c:v>
                </c:pt>
                <c:pt idx="15343">
                  <c:v>36.955729166666664</c:v>
                </c:pt>
                <c:pt idx="15344">
                  <c:v>36.958333333333336</c:v>
                </c:pt>
                <c:pt idx="15345">
                  <c:v>36.9609375</c:v>
                </c:pt>
                <c:pt idx="15346">
                  <c:v>36.963541666666664</c:v>
                </c:pt>
                <c:pt idx="15347">
                  <c:v>36.966145833333336</c:v>
                </c:pt>
                <c:pt idx="15348">
                  <c:v>36.96875</c:v>
                </c:pt>
                <c:pt idx="15349">
                  <c:v>36.971354166666664</c:v>
                </c:pt>
                <c:pt idx="15350">
                  <c:v>36.973958333333336</c:v>
                </c:pt>
                <c:pt idx="15351">
                  <c:v>36.9765625</c:v>
                </c:pt>
                <c:pt idx="15352">
                  <c:v>36.979166666666664</c:v>
                </c:pt>
                <c:pt idx="15353">
                  <c:v>36.981770833333336</c:v>
                </c:pt>
                <c:pt idx="15354">
                  <c:v>36.984375</c:v>
                </c:pt>
                <c:pt idx="15355">
                  <c:v>36.986979166666664</c:v>
                </c:pt>
                <c:pt idx="15356">
                  <c:v>36.989583333333336</c:v>
                </c:pt>
                <c:pt idx="15357">
                  <c:v>36.9921875</c:v>
                </c:pt>
                <c:pt idx="15358">
                  <c:v>36.994791666666664</c:v>
                </c:pt>
                <c:pt idx="15359">
                  <c:v>36.997395833333336</c:v>
                </c:pt>
                <c:pt idx="15360">
                  <c:v>37</c:v>
                </c:pt>
                <c:pt idx="15361">
                  <c:v>37.002604166666664</c:v>
                </c:pt>
                <c:pt idx="15362">
                  <c:v>37.005208333333336</c:v>
                </c:pt>
                <c:pt idx="15363">
                  <c:v>37.0078125</c:v>
                </c:pt>
                <c:pt idx="15364">
                  <c:v>37.010416666666664</c:v>
                </c:pt>
                <c:pt idx="15365">
                  <c:v>37.013020833333336</c:v>
                </c:pt>
                <c:pt idx="15366">
                  <c:v>37.015625</c:v>
                </c:pt>
                <c:pt idx="15367">
                  <c:v>37.018229166666664</c:v>
                </c:pt>
                <c:pt idx="15368">
                  <c:v>37.020833333333336</c:v>
                </c:pt>
                <c:pt idx="15369">
                  <c:v>37.0234375</c:v>
                </c:pt>
                <c:pt idx="15370">
                  <c:v>37.026041666666664</c:v>
                </c:pt>
                <c:pt idx="15371">
                  <c:v>37.028645833333336</c:v>
                </c:pt>
                <c:pt idx="15372">
                  <c:v>37.03125</c:v>
                </c:pt>
                <c:pt idx="15373">
                  <c:v>37.033854166666664</c:v>
                </c:pt>
                <c:pt idx="15374">
                  <c:v>37.036458333333336</c:v>
                </c:pt>
                <c:pt idx="15375">
                  <c:v>37.0390625</c:v>
                </c:pt>
                <c:pt idx="15376">
                  <c:v>37.041666666666664</c:v>
                </c:pt>
                <c:pt idx="15377">
                  <c:v>37.044270833333336</c:v>
                </c:pt>
                <c:pt idx="15378">
                  <c:v>37.046875</c:v>
                </c:pt>
                <c:pt idx="15379">
                  <c:v>37.049479166666664</c:v>
                </c:pt>
                <c:pt idx="15380">
                  <c:v>37.052083333333336</c:v>
                </c:pt>
                <c:pt idx="15381">
                  <c:v>37.0546875</c:v>
                </c:pt>
                <c:pt idx="15382">
                  <c:v>37.057291666666664</c:v>
                </c:pt>
                <c:pt idx="15383">
                  <c:v>37.059895833333336</c:v>
                </c:pt>
                <c:pt idx="15384">
                  <c:v>37.0625</c:v>
                </c:pt>
                <c:pt idx="15385">
                  <c:v>37.065104166666664</c:v>
                </c:pt>
                <c:pt idx="15386">
                  <c:v>37.067708333333336</c:v>
                </c:pt>
                <c:pt idx="15387">
                  <c:v>37.0703125</c:v>
                </c:pt>
                <c:pt idx="15388">
                  <c:v>37.072916666666664</c:v>
                </c:pt>
                <c:pt idx="15389">
                  <c:v>37.075520833333336</c:v>
                </c:pt>
                <c:pt idx="15390">
                  <c:v>37.078125</c:v>
                </c:pt>
                <c:pt idx="15391">
                  <c:v>37.080729166666664</c:v>
                </c:pt>
                <c:pt idx="15392">
                  <c:v>37.083333333333336</c:v>
                </c:pt>
                <c:pt idx="15393">
                  <c:v>37.0859375</c:v>
                </c:pt>
                <c:pt idx="15394">
                  <c:v>37.088541666666664</c:v>
                </c:pt>
                <c:pt idx="15395">
                  <c:v>37.091145833333336</c:v>
                </c:pt>
                <c:pt idx="15396">
                  <c:v>37.09375</c:v>
                </c:pt>
                <c:pt idx="15397">
                  <c:v>37.096354166666664</c:v>
                </c:pt>
                <c:pt idx="15398">
                  <c:v>37.098958333333336</c:v>
                </c:pt>
                <c:pt idx="15399">
                  <c:v>37.1015625</c:v>
                </c:pt>
                <c:pt idx="15400">
                  <c:v>37.104166666666664</c:v>
                </c:pt>
                <c:pt idx="15401">
                  <c:v>37.106770833333336</c:v>
                </c:pt>
                <c:pt idx="15402">
                  <c:v>37.109375</c:v>
                </c:pt>
                <c:pt idx="15403">
                  <c:v>37.111979166666664</c:v>
                </c:pt>
                <c:pt idx="15404">
                  <c:v>37.114583333333336</c:v>
                </c:pt>
                <c:pt idx="15405">
                  <c:v>37.1171875</c:v>
                </c:pt>
                <c:pt idx="15406">
                  <c:v>37.119791666666664</c:v>
                </c:pt>
                <c:pt idx="15407">
                  <c:v>37.122395833333336</c:v>
                </c:pt>
                <c:pt idx="15408">
                  <c:v>37.125</c:v>
                </c:pt>
                <c:pt idx="15409">
                  <c:v>37.127604166666664</c:v>
                </c:pt>
                <c:pt idx="15410">
                  <c:v>37.130208333333336</c:v>
                </c:pt>
                <c:pt idx="15411">
                  <c:v>37.1328125</c:v>
                </c:pt>
                <c:pt idx="15412">
                  <c:v>37.135416666666664</c:v>
                </c:pt>
                <c:pt idx="15413">
                  <c:v>37.138020833333336</c:v>
                </c:pt>
                <c:pt idx="15414">
                  <c:v>37.140625</c:v>
                </c:pt>
                <c:pt idx="15415">
                  <c:v>37.143229166666664</c:v>
                </c:pt>
                <c:pt idx="15416">
                  <c:v>37.145833333333336</c:v>
                </c:pt>
                <c:pt idx="15417">
                  <c:v>37.1484375</c:v>
                </c:pt>
                <c:pt idx="15418">
                  <c:v>37.151041666666664</c:v>
                </c:pt>
                <c:pt idx="15419">
                  <c:v>37.153645833333336</c:v>
                </c:pt>
                <c:pt idx="15420">
                  <c:v>37.15625</c:v>
                </c:pt>
                <c:pt idx="15421">
                  <c:v>37.158854166666664</c:v>
                </c:pt>
                <c:pt idx="15422">
                  <c:v>37.161458333333336</c:v>
                </c:pt>
                <c:pt idx="15423">
                  <c:v>37.1640625</c:v>
                </c:pt>
                <c:pt idx="15424">
                  <c:v>37.166666666666664</c:v>
                </c:pt>
                <c:pt idx="15425">
                  <c:v>37.169270833333336</c:v>
                </c:pt>
                <c:pt idx="15426">
                  <c:v>37.171875</c:v>
                </c:pt>
                <c:pt idx="15427">
                  <c:v>37.174479166666664</c:v>
                </c:pt>
                <c:pt idx="15428">
                  <c:v>37.177083333333336</c:v>
                </c:pt>
                <c:pt idx="15429">
                  <c:v>37.1796875</c:v>
                </c:pt>
                <c:pt idx="15430">
                  <c:v>37.182291666666664</c:v>
                </c:pt>
                <c:pt idx="15431">
                  <c:v>37.184895833333336</c:v>
                </c:pt>
                <c:pt idx="15432">
                  <c:v>37.1875</c:v>
                </c:pt>
                <c:pt idx="15433">
                  <c:v>37.190104166666664</c:v>
                </c:pt>
                <c:pt idx="15434">
                  <c:v>37.192708333333336</c:v>
                </c:pt>
                <c:pt idx="15435">
                  <c:v>37.1953125</c:v>
                </c:pt>
                <c:pt idx="15436">
                  <c:v>37.197916666666664</c:v>
                </c:pt>
                <c:pt idx="15437">
                  <c:v>37.200520833333336</c:v>
                </c:pt>
                <c:pt idx="15438">
                  <c:v>37.203125</c:v>
                </c:pt>
                <c:pt idx="15439">
                  <c:v>37.205729166666664</c:v>
                </c:pt>
                <c:pt idx="15440">
                  <c:v>37.208333333333336</c:v>
                </c:pt>
                <c:pt idx="15441">
                  <c:v>37.2109375</c:v>
                </c:pt>
                <c:pt idx="15442">
                  <c:v>37.213541666666664</c:v>
                </c:pt>
                <c:pt idx="15443">
                  <c:v>37.216145833333336</c:v>
                </c:pt>
                <c:pt idx="15444">
                  <c:v>37.21875</c:v>
                </c:pt>
                <c:pt idx="15445">
                  <c:v>37.221354166666664</c:v>
                </c:pt>
                <c:pt idx="15446">
                  <c:v>37.223958333333336</c:v>
                </c:pt>
                <c:pt idx="15447">
                  <c:v>37.2265625</c:v>
                </c:pt>
                <c:pt idx="15448">
                  <c:v>37.229166666666664</c:v>
                </c:pt>
                <c:pt idx="15449">
                  <c:v>37.231770833333336</c:v>
                </c:pt>
                <c:pt idx="15450">
                  <c:v>37.234375</c:v>
                </c:pt>
                <c:pt idx="15451">
                  <c:v>37.236979166666664</c:v>
                </c:pt>
                <c:pt idx="15452">
                  <c:v>37.239583333333336</c:v>
                </c:pt>
                <c:pt idx="15453">
                  <c:v>37.2421875</c:v>
                </c:pt>
                <c:pt idx="15454">
                  <c:v>37.244791666666664</c:v>
                </c:pt>
                <c:pt idx="15455">
                  <c:v>37.247395833333336</c:v>
                </c:pt>
                <c:pt idx="15456">
                  <c:v>37.25</c:v>
                </c:pt>
                <c:pt idx="15457">
                  <c:v>37.252604166666664</c:v>
                </c:pt>
                <c:pt idx="15458">
                  <c:v>37.255208333333336</c:v>
                </c:pt>
                <c:pt idx="15459">
                  <c:v>37.2578125</c:v>
                </c:pt>
                <c:pt idx="15460">
                  <c:v>37.260416666666664</c:v>
                </c:pt>
                <c:pt idx="15461">
                  <c:v>37.263020833333336</c:v>
                </c:pt>
                <c:pt idx="15462">
                  <c:v>37.265625</c:v>
                </c:pt>
                <c:pt idx="15463">
                  <c:v>37.268229166666664</c:v>
                </c:pt>
                <c:pt idx="15464">
                  <c:v>37.270833333333336</c:v>
                </c:pt>
                <c:pt idx="15465">
                  <c:v>37.2734375</c:v>
                </c:pt>
                <c:pt idx="15466">
                  <c:v>37.276041666666664</c:v>
                </c:pt>
                <c:pt idx="15467">
                  <c:v>37.278645833333336</c:v>
                </c:pt>
                <c:pt idx="15468">
                  <c:v>37.28125</c:v>
                </c:pt>
                <c:pt idx="15469">
                  <c:v>37.283854166666664</c:v>
                </c:pt>
                <c:pt idx="15470">
                  <c:v>37.286458333333336</c:v>
                </c:pt>
                <c:pt idx="15471">
                  <c:v>37.2890625</c:v>
                </c:pt>
                <c:pt idx="15472">
                  <c:v>37.291666666666664</c:v>
                </c:pt>
                <c:pt idx="15473">
                  <c:v>37.294270833333336</c:v>
                </c:pt>
                <c:pt idx="15474">
                  <c:v>37.296875</c:v>
                </c:pt>
                <c:pt idx="15475">
                  <c:v>37.299479166666664</c:v>
                </c:pt>
                <c:pt idx="15476">
                  <c:v>37.302083333333336</c:v>
                </c:pt>
                <c:pt idx="15477">
                  <c:v>37.3046875</c:v>
                </c:pt>
                <c:pt idx="15478">
                  <c:v>37.307291666666664</c:v>
                </c:pt>
                <c:pt idx="15479">
                  <c:v>37.309895833333336</c:v>
                </c:pt>
                <c:pt idx="15480">
                  <c:v>37.3125</c:v>
                </c:pt>
                <c:pt idx="15481">
                  <c:v>37.315104166666664</c:v>
                </c:pt>
                <c:pt idx="15482">
                  <c:v>37.317708333333336</c:v>
                </c:pt>
                <c:pt idx="15483">
                  <c:v>37.3203125</c:v>
                </c:pt>
                <c:pt idx="15484">
                  <c:v>37.322916666666664</c:v>
                </c:pt>
                <c:pt idx="15485">
                  <c:v>37.325520833333336</c:v>
                </c:pt>
                <c:pt idx="15486">
                  <c:v>37.328125</c:v>
                </c:pt>
                <c:pt idx="15487">
                  <c:v>37.330729166666664</c:v>
                </c:pt>
                <c:pt idx="15488">
                  <c:v>37.333333333333336</c:v>
                </c:pt>
                <c:pt idx="15489">
                  <c:v>37.3359375</c:v>
                </c:pt>
                <c:pt idx="15490">
                  <c:v>37.338541666666664</c:v>
                </c:pt>
                <c:pt idx="15491">
                  <c:v>37.341145833333336</c:v>
                </c:pt>
                <c:pt idx="15492">
                  <c:v>37.34375</c:v>
                </c:pt>
                <c:pt idx="15493">
                  <c:v>37.346354166666664</c:v>
                </c:pt>
                <c:pt idx="15494">
                  <c:v>37.348958333333336</c:v>
                </c:pt>
                <c:pt idx="15495">
                  <c:v>37.3515625</c:v>
                </c:pt>
                <c:pt idx="15496">
                  <c:v>37.354166666666664</c:v>
                </c:pt>
                <c:pt idx="15497">
                  <c:v>37.356770833333336</c:v>
                </c:pt>
                <c:pt idx="15498">
                  <c:v>37.359375</c:v>
                </c:pt>
                <c:pt idx="15499">
                  <c:v>37.361979166666664</c:v>
                </c:pt>
                <c:pt idx="15500">
                  <c:v>37.364583333333336</c:v>
                </c:pt>
                <c:pt idx="15501">
                  <c:v>37.3671875</c:v>
                </c:pt>
                <c:pt idx="15502">
                  <c:v>37.369791666666664</c:v>
                </c:pt>
                <c:pt idx="15503">
                  <c:v>37.372395833333336</c:v>
                </c:pt>
                <c:pt idx="15504">
                  <c:v>37.375</c:v>
                </c:pt>
                <c:pt idx="15505">
                  <c:v>37.377604166666664</c:v>
                </c:pt>
                <c:pt idx="15506">
                  <c:v>37.380208333333336</c:v>
                </c:pt>
                <c:pt idx="15507">
                  <c:v>37.3828125</c:v>
                </c:pt>
                <c:pt idx="15508">
                  <c:v>37.385416666666664</c:v>
                </c:pt>
                <c:pt idx="15509">
                  <c:v>37.388020833333336</c:v>
                </c:pt>
                <c:pt idx="15510">
                  <c:v>37.390625</c:v>
                </c:pt>
                <c:pt idx="15511">
                  <c:v>37.393229166666664</c:v>
                </c:pt>
                <c:pt idx="15512">
                  <c:v>37.395833333333336</c:v>
                </c:pt>
                <c:pt idx="15513">
                  <c:v>37.3984375</c:v>
                </c:pt>
                <c:pt idx="15514">
                  <c:v>37.401041666666664</c:v>
                </c:pt>
                <c:pt idx="15515">
                  <c:v>37.403645833333336</c:v>
                </c:pt>
                <c:pt idx="15516">
                  <c:v>37.40625</c:v>
                </c:pt>
                <c:pt idx="15517">
                  <c:v>37.408854166666664</c:v>
                </c:pt>
                <c:pt idx="15518">
                  <c:v>37.411458333333336</c:v>
                </c:pt>
                <c:pt idx="15519">
                  <c:v>37.4140625</c:v>
                </c:pt>
                <c:pt idx="15520">
                  <c:v>37.416666666666664</c:v>
                </c:pt>
                <c:pt idx="15521">
                  <c:v>37.419270833333336</c:v>
                </c:pt>
                <c:pt idx="15522">
                  <c:v>37.421875</c:v>
                </c:pt>
                <c:pt idx="15523">
                  <c:v>37.424479166666664</c:v>
                </c:pt>
                <c:pt idx="15524">
                  <c:v>37.427083333333336</c:v>
                </c:pt>
                <c:pt idx="15525">
                  <c:v>37.4296875</c:v>
                </c:pt>
                <c:pt idx="15526">
                  <c:v>37.432291666666664</c:v>
                </c:pt>
                <c:pt idx="15527">
                  <c:v>37.434895833333336</c:v>
                </c:pt>
                <c:pt idx="15528">
                  <c:v>37.4375</c:v>
                </c:pt>
                <c:pt idx="15529">
                  <c:v>37.440104166666664</c:v>
                </c:pt>
                <c:pt idx="15530">
                  <c:v>37.442708333333336</c:v>
                </c:pt>
                <c:pt idx="15531">
                  <c:v>37.4453125</c:v>
                </c:pt>
                <c:pt idx="15532">
                  <c:v>37.447916666666664</c:v>
                </c:pt>
                <c:pt idx="15533">
                  <c:v>37.450520833333336</c:v>
                </c:pt>
                <c:pt idx="15534">
                  <c:v>37.453125</c:v>
                </c:pt>
                <c:pt idx="15535">
                  <c:v>37.455729166666664</c:v>
                </c:pt>
                <c:pt idx="15536">
                  <c:v>37.458333333333336</c:v>
                </c:pt>
                <c:pt idx="15537">
                  <c:v>37.4609375</c:v>
                </c:pt>
                <c:pt idx="15538">
                  <c:v>37.463541666666664</c:v>
                </c:pt>
                <c:pt idx="15539">
                  <c:v>37.466145833333336</c:v>
                </c:pt>
                <c:pt idx="15540">
                  <c:v>37.46875</c:v>
                </c:pt>
                <c:pt idx="15541">
                  <c:v>37.471354166666664</c:v>
                </c:pt>
                <c:pt idx="15542">
                  <c:v>37.473958333333336</c:v>
                </c:pt>
                <c:pt idx="15543">
                  <c:v>37.4765625</c:v>
                </c:pt>
                <c:pt idx="15544">
                  <c:v>37.479166666666664</c:v>
                </c:pt>
                <c:pt idx="15545">
                  <c:v>37.481770833333336</c:v>
                </c:pt>
                <c:pt idx="15546">
                  <c:v>37.484375</c:v>
                </c:pt>
                <c:pt idx="15547">
                  <c:v>37.486979166666664</c:v>
                </c:pt>
                <c:pt idx="15548">
                  <c:v>37.489583333333336</c:v>
                </c:pt>
                <c:pt idx="15549">
                  <c:v>37.4921875</c:v>
                </c:pt>
                <c:pt idx="15550">
                  <c:v>37.494791666666664</c:v>
                </c:pt>
                <c:pt idx="15551">
                  <c:v>37.497395833333336</c:v>
                </c:pt>
                <c:pt idx="15552">
                  <c:v>37.5</c:v>
                </c:pt>
                <c:pt idx="15553">
                  <c:v>37.502604166666664</c:v>
                </c:pt>
                <c:pt idx="15554">
                  <c:v>37.505208333333336</c:v>
                </c:pt>
                <c:pt idx="15555">
                  <c:v>37.5078125</c:v>
                </c:pt>
                <c:pt idx="15556">
                  <c:v>37.510416666666664</c:v>
                </c:pt>
                <c:pt idx="15557">
                  <c:v>37.513020833333336</c:v>
                </c:pt>
                <c:pt idx="15558">
                  <c:v>37.515625</c:v>
                </c:pt>
                <c:pt idx="15559">
                  <c:v>37.518229166666664</c:v>
                </c:pt>
                <c:pt idx="15560">
                  <c:v>37.520833333333336</c:v>
                </c:pt>
                <c:pt idx="15561">
                  <c:v>37.5234375</c:v>
                </c:pt>
                <c:pt idx="15562">
                  <c:v>37.526041666666664</c:v>
                </c:pt>
                <c:pt idx="15563">
                  <c:v>37.528645833333336</c:v>
                </c:pt>
                <c:pt idx="15564">
                  <c:v>37.53125</c:v>
                </c:pt>
                <c:pt idx="15565">
                  <c:v>37.533854166666664</c:v>
                </c:pt>
                <c:pt idx="15566">
                  <c:v>37.536458333333336</c:v>
                </c:pt>
                <c:pt idx="15567">
                  <c:v>37.5390625</c:v>
                </c:pt>
                <c:pt idx="15568">
                  <c:v>37.541666666666664</c:v>
                </c:pt>
                <c:pt idx="15569">
                  <c:v>37.544270833333336</c:v>
                </c:pt>
                <c:pt idx="15570">
                  <c:v>37.546875</c:v>
                </c:pt>
                <c:pt idx="15571">
                  <c:v>37.549479166666664</c:v>
                </c:pt>
                <c:pt idx="15572">
                  <c:v>37.552083333333336</c:v>
                </c:pt>
                <c:pt idx="15573">
                  <c:v>37.5546875</c:v>
                </c:pt>
                <c:pt idx="15574">
                  <c:v>37.557291666666664</c:v>
                </c:pt>
                <c:pt idx="15575">
                  <c:v>37.559895833333336</c:v>
                </c:pt>
                <c:pt idx="15576">
                  <c:v>37.5625</c:v>
                </c:pt>
                <c:pt idx="15577">
                  <c:v>37.565104166666664</c:v>
                </c:pt>
                <c:pt idx="15578">
                  <c:v>37.567708333333336</c:v>
                </c:pt>
                <c:pt idx="15579">
                  <c:v>37.5703125</c:v>
                </c:pt>
                <c:pt idx="15580">
                  <c:v>37.572916666666664</c:v>
                </c:pt>
                <c:pt idx="15581">
                  <c:v>37.575520833333336</c:v>
                </c:pt>
                <c:pt idx="15582">
                  <c:v>37.578125</c:v>
                </c:pt>
                <c:pt idx="15583">
                  <c:v>37.580729166666664</c:v>
                </c:pt>
                <c:pt idx="15584">
                  <c:v>37.583333333333336</c:v>
                </c:pt>
                <c:pt idx="15585">
                  <c:v>37.5859375</c:v>
                </c:pt>
                <c:pt idx="15586">
                  <c:v>37.588541666666664</c:v>
                </c:pt>
                <c:pt idx="15587">
                  <c:v>37.591145833333336</c:v>
                </c:pt>
                <c:pt idx="15588">
                  <c:v>37.59375</c:v>
                </c:pt>
                <c:pt idx="15589">
                  <c:v>37.596354166666664</c:v>
                </c:pt>
                <c:pt idx="15590">
                  <c:v>37.598958333333336</c:v>
                </c:pt>
                <c:pt idx="15591">
                  <c:v>37.6015625</c:v>
                </c:pt>
                <c:pt idx="15592">
                  <c:v>37.604166666666664</c:v>
                </c:pt>
                <c:pt idx="15593">
                  <c:v>37.606770833333336</c:v>
                </c:pt>
                <c:pt idx="15594">
                  <c:v>37.609375</c:v>
                </c:pt>
                <c:pt idx="15595">
                  <c:v>37.611979166666664</c:v>
                </c:pt>
                <c:pt idx="15596">
                  <c:v>37.614583333333336</c:v>
                </c:pt>
                <c:pt idx="15597">
                  <c:v>37.6171875</c:v>
                </c:pt>
                <c:pt idx="15598">
                  <c:v>37.619791666666664</c:v>
                </c:pt>
                <c:pt idx="15599">
                  <c:v>37.622395833333336</c:v>
                </c:pt>
                <c:pt idx="15600">
                  <c:v>37.625</c:v>
                </c:pt>
                <c:pt idx="15601">
                  <c:v>37.627604166666664</c:v>
                </c:pt>
                <c:pt idx="15602">
                  <c:v>37.630208333333336</c:v>
                </c:pt>
                <c:pt idx="15603">
                  <c:v>37.6328125</c:v>
                </c:pt>
                <c:pt idx="15604">
                  <c:v>37.635416666666664</c:v>
                </c:pt>
                <c:pt idx="15605">
                  <c:v>37.638020833333336</c:v>
                </c:pt>
                <c:pt idx="15606">
                  <c:v>37.640625</c:v>
                </c:pt>
                <c:pt idx="15607">
                  <c:v>37.643229166666664</c:v>
                </c:pt>
                <c:pt idx="15608">
                  <c:v>37.645833333333336</c:v>
                </c:pt>
                <c:pt idx="15609">
                  <c:v>37.6484375</c:v>
                </c:pt>
                <c:pt idx="15610">
                  <c:v>37.651041666666664</c:v>
                </c:pt>
                <c:pt idx="15611">
                  <c:v>37.653645833333336</c:v>
                </c:pt>
                <c:pt idx="15612">
                  <c:v>37.65625</c:v>
                </c:pt>
                <c:pt idx="15613">
                  <c:v>37.658854166666664</c:v>
                </c:pt>
                <c:pt idx="15614">
                  <c:v>37.661458333333336</c:v>
                </c:pt>
                <c:pt idx="15615">
                  <c:v>37.6640625</c:v>
                </c:pt>
                <c:pt idx="15616">
                  <c:v>37.666666666666664</c:v>
                </c:pt>
                <c:pt idx="15617">
                  <c:v>37.669270833333336</c:v>
                </c:pt>
                <c:pt idx="15618">
                  <c:v>37.671875</c:v>
                </c:pt>
                <c:pt idx="15619">
                  <c:v>37.674479166666664</c:v>
                </c:pt>
                <c:pt idx="15620">
                  <c:v>37.677083333333336</c:v>
                </c:pt>
                <c:pt idx="15621">
                  <c:v>37.6796875</c:v>
                </c:pt>
                <c:pt idx="15622">
                  <c:v>37.682291666666664</c:v>
                </c:pt>
                <c:pt idx="15623">
                  <c:v>37.684895833333336</c:v>
                </c:pt>
                <c:pt idx="15624">
                  <c:v>37.6875</c:v>
                </c:pt>
                <c:pt idx="15625">
                  <c:v>37.690104166666664</c:v>
                </c:pt>
                <c:pt idx="15626">
                  <c:v>37.692708333333336</c:v>
                </c:pt>
                <c:pt idx="15627">
                  <c:v>37.6953125</c:v>
                </c:pt>
                <c:pt idx="15628">
                  <c:v>37.697916666666664</c:v>
                </c:pt>
                <c:pt idx="15629">
                  <c:v>37.700520833333336</c:v>
                </c:pt>
                <c:pt idx="15630">
                  <c:v>37.703125</c:v>
                </c:pt>
                <c:pt idx="15631">
                  <c:v>37.705729166666664</c:v>
                </c:pt>
                <c:pt idx="15632">
                  <c:v>37.708333333333336</c:v>
                </c:pt>
                <c:pt idx="15633">
                  <c:v>37.7109375</c:v>
                </c:pt>
                <c:pt idx="15634">
                  <c:v>37.713541666666664</c:v>
                </c:pt>
                <c:pt idx="15635">
                  <c:v>37.716145833333336</c:v>
                </c:pt>
                <c:pt idx="15636">
                  <c:v>37.71875</c:v>
                </c:pt>
                <c:pt idx="15637">
                  <c:v>37.721354166666664</c:v>
                </c:pt>
                <c:pt idx="15638">
                  <c:v>37.723958333333336</c:v>
                </c:pt>
                <c:pt idx="15639">
                  <c:v>37.7265625</c:v>
                </c:pt>
                <c:pt idx="15640">
                  <c:v>37.729166666666664</c:v>
                </c:pt>
                <c:pt idx="15641">
                  <c:v>37.731770833333336</c:v>
                </c:pt>
                <c:pt idx="15642">
                  <c:v>37.734375</c:v>
                </c:pt>
                <c:pt idx="15643">
                  <c:v>37.736979166666664</c:v>
                </c:pt>
                <c:pt idx="15644">
                  <c:v>37.739583333333336</c:v>
                </c:pt>
                <c:pt idx="15645">
                  <c:v>37.7421875</c:v>
                </c:pt>
                <c:pt idx="15646">
                  <c:v>37.744791666666664</c:v>
                </c:pt>
                <c:pt idx="15647">
                  <c:v>37.747395833333336</c:v>
                </c:pt>
                <c:pt idx="15648">
                  <c:v>37.75</c:v>
                </c:pt>
                <c:pt idx="15649">
                  <c:v>37.752604166666664</c:v>
                </c:pt>
                <c:pt idx="15650">
                  <c:v>37.755208333333336</c:v>
                </c:pt>
                <c:pt idx="15651">
                  <c:v>37.7578125</c:v>
                </c:pt>
                <c:pt idx="15652">
                  <c:v>37.760416666666664</c:v>
                </c:pt>
                <c:pt idx="15653">
                  <c:v>37.763020833333336</c:v>
                </c:pt>
                <c:pt idx="15654">
                  <c:v>37.765625</c:v>
                </c:pt>
                <c:pt idx="15655">
                  <c:v>37.768229166666664</c:v>
                </c:pt>
                <c:pt idx="15656">
                  <c:v>37.770833333333336</c:v>
                </c:pt>
                <c:pt idx="15657">
                  <c:v>37.7734375</c:v>
                </c:pt>
                <c:pt idx="15658">
                  <c:v>37.776041666666664</c:v>
                </c:pt>
                <c:pt idx="15659">
                  <c:v>37.778645833333336</c:v>
                </c:pt>
                <c:pt idx="15660">
                  <c:v>37.78125</c:v>
                </c:pt>
                <c:pt idx="15661">
                  <c:v>37.783854166666664</c:v>
                </c:pt>
                <c:pt idx="15662">
                  <c:v>37.786458333333336</c:v>
                </c:pt>
                <c:pt idx="15663">
                  <c:v>37.7890625</c:v>
                </c:pt>
                <c:pt idx="15664">
                  <c:v>37.791666666666664</c:v>
                </c:pt>
                <c:pt idx="15665">
                  <c:v>37.794270833333336</c:v>
                </c:pt>
                <c:pt idx="15666">
                  <c:v>37.796875</c:v>
                </c:pt>
                <c:pt idx="15667">
                  <c:v>37.799479166666664</c:v>
                </c:pt>
                <c:pt idx="15668">
                  <c:v>37.802083333333336</c:v>
                </c:pt>
                <c:pt idx="15669">
                  <c:v>37.8046875</c:v>
                </c:pt>
                <c:pt idx="15670">
                  <c:v>37.807291666666664</c:v>
                </c:pt>
                <c:pt idx="15671">
                  <c:v>37.809895833333336</c:v>
                </c:pt>
                <c:pt idx="15672">
                  <c:v>37.8125</c:v>
                </c:pt>
                <c:pt idx="15673">
                  <c:v>37.815104166666664</c:v>
                </c:pt>
                <c:pt idx="15674">
                  <c:v>37.817708333333336</c:v>
                </c:pt>
                <c:pt idx="15675">
                  <c:v>37.8203125</c:v>
                </c:pt>
                <c:pt idx="15676">
                  <c:v>37.822916666666664</c:v>
                </c:pt>
                <c:pt idx="15677">
                  <c:v>37.825520833333336</c:v>
                </c:pt>
                <c:pt idx="15678">
                  <c:v>37.828125</c:v>
                </c:pt>
                <c:pt idx="15679">
                  <c:v>37.830729166666664</c:v>
                </c:pt>
                <c:pt idx="15680">
                  <c:v>37.833333333333336</c:v>
                </c:pt>
                <c:pt idx="15681">
                  <c:v>37.8359375</c:v>
                </c:pt>
                <c:pt idx="15682">
                  <c:v>37.838541666666664</c:v>
                </c:pt>
                <c:pt idx="15683">
                  <c:v>37.841145833333336</c:v>
                </c:pt>
                <c:pt idx="15684">
                  <c:v>37.84375</c:v>
                </c:pt>
                <c:pt idx="15685">
                  <c:v>37.846354166666664</c:v>
                </c:pt>
                <c:pt idx="15686">
                  <c:v>37.848958333333336</c:v>
                </c:pt>
                <c:pt idx="15687">
                  <c:v>37.8515625</c:v>
                </c:pt>
                <c:pt idx="15688">
                  <c:v>37.854166666666664</c:v>
                </c:pt>
                <c:pt idx="15689">
                  <c:v>37.856770833333336</c:v>
                </c:pt>
                <c:pt idx="15690">
                  <c:v>37.859375</c:v>
                </c:pt>
                <c:pt idx="15691">
                  <c:v>37.861979166666664</c:v>
                </c:pt>
                <c:pt idx="15692">
                  <c:v>37.864583333333336</c:v>
                </c:pt>
                <c:pt idx="15693">
                  <c:v>37.8671875</c:v>
                </c:pt>
                <c:pt idx="15694">
                  <c:v>37.869791666666664</c:v>
                </c:pt>
                <c:pt idx="15695">
                  <c:v>37.872395833333336</c:v>
                </c:pt>
                <c:pt idx="15696">
                  <c:v>37.875</c:v>
                </c:pt>
                <c:pt idx="15697">
                  <c:v>37.877604166666664</c:v>
                </c:pt>
                <c:pt idx="15698">
                  <c:v>37.880208333333336</c:v>
                </c:pt>
                <c:pt idx="15699">
                  <c:v>37.8828125</c:v>
                </c:pt>
                <c:pt idx="15700">
                  <c:v>37.885416666666664</c:v>
                </c:pt>
                <c:pt idx="15701">
                  <c:v>37.888020833333336</c:v>
                </c:pt>
                <c:pt idx="15702">
                  <c:v>37.890625</c:v>
                </c:pt>
                <c:pt idx="15703">
                  <c:v>37.893229166666664</c:v>
                </c:pt>
                <c:pt idx="15704">
                  <c:v>37.895833333333336</c:v>
                </c:pt>
                <c:pt idx="15705">
                  <c:v>37.8984375</c:v>
                </c:pt>
                <c:pt idx="15706">
                  <c:v>37.901041666666664</c:v>
                </c:pt>
                <c:pt idx="15707">
                  <c:v>37.903645833333336</c:v>
                </c:pt>
                <c:pt idx="15708">
                  <c:v>37.90625</c:v>
                </c:pt>
                <c:pt idx="15709">
                  <c:v>37.908854166666664</c:v>
                </c:pt>
                <c:pt idx="15710">
                  <c:v>37.911458333333336</c:v>
                </c:pt>
                <c:pt idx="15711">
                  <c:v>37.9140625</c:v>
                </c:pt>
                <c:pt idx="15712">
                  <c:v>37.916666666666664</c:v>
                </c:pt>
                <c:pt idx="15713">
                  <c:v>37.919270833333336</c:v>
                </c:pt>
                <c:pt idx="15714">
                  <c:v>37.921875</c:v>
                </c:pt>
                <c:pt idx="15715">
                  <c:v>37.924479166666664</c:v>
                </c:pt>
                <c:pt idx="15716">
                  <c:v>37.927083333333336</c:v>
                </c:pt>
                <c:pt idx="15717">
                  <c:v>37.9296875</c:v>
                </c:pt>
                <c:pt idx="15718">
                  <c:v>37.932291666666664</c:v>
                </c:pt>
                <c:pt idx="15719">
                  <c:v>37.934895833333336</c:v>
                </c:pt>
                <c:pt idx="15720">
                  <c:v>37.9375</c:v>
                </c:pt>
                <c:pt idx="15721">
                  <c:v>37.940104166666664</c:v>
                </c:pt>
                <c:pt idx="15722">
                  <c:v>37.942708333333336</c:v>
                </c:pt>
                <c:pt idx="15723">
                  <c:v>37.9453125</c:v>
                </c:pt>
                <c:pt idx="15724">
                  <c:v>37.947916666666664</c:v>
                </c:pt>
                <c:pt idx="15725">
                  <c:v>37.950520833333336</c:v>
                </c:pt>
                <c:pt idx="15726">
                  <c:v>37.953125</c:v>
                </c:pt>
                <c:pt idx="15727">
                  <c:v>37.955729166666664</c:v>
                </c:pt>
                <c:pt idx="15728">
                  <c:v>37.958333333333336</c:v>
                </c:pt>
                <c:pt idx="15729">
                  <c:v>37.9609375</c:v>
                </c:pt>
                <c:pt idx="15730">
                  <c:v>37.963541666666664</c:v>
                </c:pt>
                <c:pt idx="15731">
                  <c:v>37.966145833333336</c:v>
                </c:pt>
                <c:pt idx="15732">
                  <c:v>37.96875</c:v>
                </c:pt>
                <c:pt idx="15733">
                  <c:v>37.971354166666664</c:v>
                </c:pt>
                <c:pt idx="15734">
                  <c:v>37.973958333333336</c:v>
                </c:pt>
                <c:pt idx="15735">
                  <c:v>37.9765625</c:v>
                </c:pt>
                <c:pt idx="15736">
                  <c:v>37.979166666666664</c:v>
                </c:pt>
                <c:pt idx="15737">
                  <c:v>37.981770833333336</c:v>
                </c:pt>
                <c:pt idx="15738">
                  <c:v>37.984375</c:v>
                </c:pt>
                <c:pt idx="15739">
                  <c:v>37.986979166666664</c:v>
                </c:pt>
                <c:pt idx="15740">
                  <c:v>37.989583333333336</c:v>
                </c:pt>
                <c:pt idx="15741">
                  <c:v>37.9921875</c:v>
                </c:pt>
                <c:pt idx="15742">
                  <c:v>37.994791666666664</c:v>
                </c:pt>
                <c:pt idx="15743">
                  <c:v>37.997395833333336</c:v>
                </c:pt>
                <c:pt idx="15744">
                  <c:v>38</c:v>
                </c:pt>
                <c:pt idx="15745">
                  <c:v>38.002604166666664</c:v>
                </c:pt>
                <c:pt idx="15746">
                  <c:v>38.005208333333336</c:v>
                </c:pt>
                <c:pt idx="15747">
                  <c:v>38.0078125</c:v>
                </c:pt>
                <c:pt idx="15748">
                  <c:v>38.010416666666664</c:v>
                </c:pt>
                <c:pt idx="15749">
                  <c:v>38.013020833333336</c:v>
                </c:pt>
                <c:pt idx="15750">
                  <c:v>38.015625</c:v>
                </c:pt>
                <c:pt idx="15751">
                  <c:v>38.018229166666664</c:v>
                </c:pt>
                <c:pt idx="15752">
                  <c:v>38.020833333333336</c:v>
                </c:pt>
                <c:pt idx="15753">
                  <c:v>38.0234375</c:v>
                </c:pt>
                <c:pt idx="15754">
                  <c:v>38.026041666666664</c:v>
                </c:pt>
                <c:pt idx="15755">
                  <c:v>38.028645833333336</c:v>
                </c:pt>
                <c:pt idx="15756">
                  <c:v>38.03125</c:v>
                </c:pt>
                <c:pt idx="15757">
                  <c:v>38.033854166666664</c:v>
                </c:pt>
                <c:pt idx="15758">
                  <c:v>38.036458333333336</c:v>
                </c:pt>
                <c:pt idx="15759">
                  <c:v>38.0390625</c:v>
                </c:pt>
                <c:pt idx="15760">
                  <c:v>38.041666666666664</c:v>
                </c:pt>
                <c:pt idx="15761">
                  <c:v>38.044270833333336</c:v>
                </c:pt>
                <c:pt idx="15762">
                  <c:v>38.046875</c:v>
                </c:pt>
                <c:pt idx="15763">
                  <c:v>38.049479166666664</c:v>
                </c:pt>
                <c:pt idx="15764">
                  <c:v>38.052083333333336</c:v>
                </c:pt>
                <c:pt idx="15765">
                  <c:v>38.0546875</c:v>
                </c:pt>
                <c:pt idx="15766">
                  <c:v>38.057291666666664</c:v>
                </c:pt>
                <c:pt idx="15767">
                  <c:v>38.059895833333336</c:v>
                </c:pt>
                <c:pt idx="15768">
                  <c:v>38.0625</c:v>
                </c:pt>
                <c:pt idx="15769">
                  <c:v>38.065104166666664</c:v>
                </c:pt>
                <c:pt idx="15770">
                  <c:v>38.067708333333336</c:v>
                </c:pt>
                <c:pt idx="15771">
                  <c:v>38.0703125</c:v>
                </c:pt>
                <c:pt idx="15772">
                  <c:v>38.072916666666664</c:v>
                </c:pt>
                <c:pt idx="15773">
                  <c:v>38.075520833333336</c:v>
                </c:pt>
                <c:pt idx="15774">
                  <c:v>38.078125</c:v>
                </c:pt>
                <c:pt idx="15775">
                  <c:v>38.080729166666664</c:v>
                </c:pt>
                <c:pt idx="15776">
                  <c:v>38.083333333333336</c:v>
                </c:pt>
                <c:pt idx="15777">
                  <c:v>38.0859375</c:v>
                </c:pt>
                <c:pt idx="15778">
                  <c:v>38.088541666666664</c:v>
                </c:pt>
                <c:pt idx="15779">
                  <c:v>38.091145833333336</c:v>
                </c:pt>
                <c:pt idx="15780">
                  <c:v>38.09375</c:v>
                </c:pt>
                <c:pt idx="15781">
                  <c:v>38.096354166666664</c:v>
                </c:pt>
                <c:pt idx="15782">
                  <c:v>38.098958333333336</c:v>
                </c:pt>
                <c:pt idx="15783">
                  <c:v>38.1015625</c:v>
                </c:pt>
                <c:pt idx="15784">
                  <c:v>38.104166666666664</c:v>
                </c:pt>
                <c:pt idx="15785">
                  <c:v>38.106770833333336</c:v>
                </c:pt>
                <c:pt idx="15786">
                  <c:v>38.109375</c:v>
                </c:pt>
                <c:pt idx="15787">
                  <c:v>38.111979166666664</c:v>
                </c:pt>
                <c:pt idx="15788">
                  <c:v>38.114583333333336</c:v>
                </c:pt>
                <c:pt idx="15789">
                  <c:v>38.1171875</c:v>
                </c:pt>
                <c:pt idx="15790">
                  <c:v>38.119791666666664</c:v>
                </c:pt>
                <c:pt idx="15791">
                  <c:v>38.122395833333336</c:v>
                </c:pt>
                <c:pt idx="15792">
                  <c:v>38.125</c:v>
                </c:pt>
                <c:pt idx="15793">
                  <c:v>38.127604166666664</c:v>
                </c:pt>
                <c:pt idx="15794">
                  <c:v>38.130208333333336</c:v>
                </c:pt>
                <c:pt idx="15795">
                  <c:v>38.1328125</c:v>
                </c:pt>
                <c:pt idx="15796">
                  <c:v>38.135416666666664</c:v>
                </c:pt>
                <c:pt idx="15797">
                  <c:v>38.138020833333336</c:v>
                </c:pt>
                <c:pt idx="15798">
                  <c:v>38.140625</c:v>
                </c:pt>
                <c:pt idx="15799">
                  <c:v>38.143229166666664</c:v>
                </c:pt>
                <c:pt idx="15800">
                  <c:v>38.145833333333336</c:v>
                </c:pt>
                <c:pt idx="15801">
                  <c:v>38.1484375</c:v>
                </c:pt>
                <c:pt idx="15802">
                  <c:v>38.151041666666664</c:v>
                </c:pt>
                <c:pt idx="15803">
                  <c:v>38.153645833333336</c:v>
                </c:pt>
                <c:pt idx="15804">
                  <c:v>38.15625</c:v>
                </c:pt>
                <c:pt idx="15805">
                  <c:v>38.158854166666664</c:v>
                </c:pt>
                <c:pt idx="15806">
                  <c:v>38.161458333333336</c:v>
                </c:pt>
                <c:pt idx="15807">
                  <c:v>38.1640625</c:v>
                </c:pt>
                <c:pt idx="15808">
                  <c:v>38.166666666666664</c:v>
                </c:pt>
                <c:pt idx="15809">
                  <c:v>38.169270833333336</c:v>
                </c:pt>
                <c:pt idx="15810">
                  <c:v>38.171875</c:v>
                </c:pt>
                <c:pt idx="15811">
                  <c:v>38.174479166666664</c:v>
                </c:pt>
                <c:pt idx="15812">
                  <c:v>38.177083333333336</c:v>
                </c:pt>
                <c:pt idx="15813">
                  <c:v>38.1796875</c:v>
                </c:pt>
                <c:pt idx="15814">
                  <c:v>38.182291666666664</c:v>
                </c:pt>
                <c:pt idx="15815">
                  <c:v>38.184895833333336</c:v>
                </c:pt>
                <c:pt idx="15816">
                  <c:v>38.1875</c:v>
                </c:pt>
                <c:pt idx="15817">
                  <c:v>38.190104166666664</c:v>
                </c:pt>
                <c:pt idx="15818">
                  <c:v>38.192708333333336</c:v>
                </c:pt>
                <c:pt idx="15819">
                  <c:v>38.1953125</c:v>
                </c:pt>
                <c:pt idx="15820">
                  <c:v>38.197916666666664</c:v>
                </c:pt>
                <c:pt idx="15821">
                  <c:v>38.200520833333336</c:v>
                </c:pt>
                <c:pt idx="15822">
                  <c:v>38.203125</c:v>
                </c:pt>
                <c:pt idx="15823">
                  <c:v>38.205729166666664</c:v>
                </c:pt>
                <c:pt idx="15824">
                  <c:v>38.208333333333336</c:v>
                </c:pt>
                <c:pt idx="15825">
                  <c:v>38.2109375</c:v>
                </c:pt>
                <c:pt idx="15826">
                  <c:v>38.213541666666664</c:v>
                </c:pt>
                <c:pt idx="15827">
                  <c:v>38.216145833333336</c:v>
                </c:pt>
                <c:pt idx="15828">
                  <c:v>38.21875</c:v>
                </c:pt>
                <c:pt idx="15829">
                  <c:v>38.221354166666664</c:v>
                </c:pt>
                <c:pt idx="15830">
                  <c:v>38.223958333333336</c:v>
                </c:pt>
                <c:pt idx="15831">
                  <c:v>38.2265625</c:v>
                </c:pt>
                <c:pt idx="15832">
                  <c:v>38.229166666666664</c:v>
                </c:pt>
                <c:pt idx="15833">
                  <c:v>38.231770833333336</c:v>
                </c:pt>
                <c:pt idx="15834">
                  <c:v>38.234375</c:v>
                </c:pt>
                <c:pt idx="15835">
                  <c:v>38.236979166666664</c:v>
                </c:pt>
                <c:pt idx="15836">
                  <c:v>38.239583333333336</c:v>
                </c:pt>
                <c:pt idx="15837">
                  <c:v>38.2421875</c:v>
                </c:pt>
                <c:pt idx="15838">
                  <c:v>38.244791666666664</c:v>
                </c:pt>
                <c:pt idx="15839">
                  <c:v>38.247395833333336</c:v>
                </c:pt>
                <c:pt idx="15840">
                  <c:v>38.25</c:v>
                </c:pt>
                <c:pt idx="15841">
                  <c:v>38.252604166666664</c:v>
                </c:pt>
                <c:pt idx="15842">
                  <c:v>38.255208333333336</c:v>
                </c:pt>
                <c:pt idx="15843">
                  <c:v>38.2578125</c:v>
                </c:pt>
                <c:pt idx="15844">
                  <c:v>38.260416666666664</c:v>
                </c:pt>
                <c:pt idx="15845">
                  <c:v>38.263020833333336</c:v>
                </c:pt>
                <c:pt idx="15846">
                  <c:v>38.265625</c:v>
                </c:pt>
                <c:pt idx="15847">
                  <c:v>38.268229166666664</c:v>
                </c:pt>
                <c:pt idx="15848">
                  <c:v>38.270833333333336</c:v>
                </c:pt>
                <c:pt idx="15849">
                  <c:v>38.2734375</c:v>
                </c:pt>
                <c:pt idx="15850">
                  <c:v>38.276041666666664</c:v>
                </c:pt>
                <c:pt idx="15851">
                  <c:v>38.278645833333336</c:v>
                </c:pt>
                <c:pt idx="15852">
                  <c:v>38.28125</c:v>
                </c:pt>
                <c:pt idx="15853">
                  <c:v>38.283854166666664</c:v>
                </c:pt>
                <c:pt idx="15854">
                  <c:v>38.286458333333336</c:v>
                </c:pt>
                <c:pt idx="15855">
                  <c:v>38.2890625</c:v>
                </c:pt>
                <c:pt idx="15856">
                  <c:v>38.291666666666664</c:v>
                </c:pt>
                <c:pt idx="15857">
                  <c:v>38.294270833333336</c:v>
                </c:pt>
                <c:pt idx="15858">
                  <c:v>38.296875</c:v>
                </c:pt>
                <c:pt idx="15859">
                  <c:v>38.299479166666664</c:v>
                </c:pt>
                <c:pt idx="15860">
                  <c:v>38.302083333333336</c:v>
                </c:pt>
                <c:pt idx="15861">
                  <c:v>38.3046875</c:v>
                </c:pt>
                <c:pt idx="15862">
                  <c:v>38.307291666666664</c:v>
                </c:pt>
                <c:pt idx="15863">
                  <c:v>38.309895833333336</c:v>
                </c:pt>
                <c:pt idx="15864">
                  <c:v>38.3125</c:v>
                </c:pt>
                <c:pt idx="15865">
                  <c:v>38.315104166666664</c:v>
                </c:pt>
                <c:pt idx="15866">
                  <c:v>38.317708333333336</c:v>
                </c:pt>
                <c:pt idx="15867">
                  <c:v>38.3203125</c:v>
                </c:pt>
                <c:pt idx="15868">
                  <c:v>38.322916666666664</c:v>
                </c:pt>
                <c:pt idx="15869">
                  <c:v>38.325520833333336</c:v>
                </c:pt>
                <c:pt idx="15870">
                  <c:v>38.328125</c:v>
                </c:pt>
                <c:pt idx="15871">
                  <c:v>38.330729166666664</c:v>
                </c:pt>
                <c:pt idx="15872">
                  <c:v>38.333333333333336</c:v>
                </c:pt>
                <c:pt idx="15873">
                  <c:v>38.3359375</c:v>
                </c:pt>
                <c:pt idx="15874">
                  <c:v>38.338541666666664</c:v>
                </c:pt>
                <c:pt idx="15875">
                  <c:v>38.341145833333336</c:v>
                </c:pt>
                <c:pt idx="15876">
                  <c:v>38.34375</c:v>
                </c:pt>
                <c:pt idx="15877">
                  <c:v>38.346354166666664</c:v>
                </c:pt>
                <c:pt idx="15878">
                  <c:v>38.348958333333336</c:v>
                </c:pt>
                <c:pt idx="15879">
                  <c:v>38.3515625</c:v>
                </c:pt>
                <c:pt idx="15880">
                  <c:v>38.354166666666664</c:v>
                </c:pt>
                <c:pt idx="15881">
                  <c:v>38.356770833333336</c:v>
                </c:pt>
                <c:pt idx="15882">
                  <c:v>38.359375</c:v>
                </c:pt>
                <c:pt idx="15883">
                  <c:v>38.361979166666664</c:v>
                </c:pt>
                <c:pt idx="15884">
                  <c:v>38.364583333333336</c:v>
                </c:pt>
                <c:pt idx="15885">
                  <c:v>38.3671875</c:v>
                </c:pt>
                <c:pt idx="15886">
                  <c:v>38.369791666666664</c:v>
                </c:pt>
                <c:pt idx="15887">
                  <c:v>38.372395833333336</c:v>
                </c:pt>
                <c:pt idx="15888">
                  <c:v>38.375</c:v>
                </c:pt>
                <c:pt idx="15889">
                  <c:v>38.377604166666664</c:v>
                </c:pt>
                <c:pt idx="15890">
                  <c:v>38.380208333333336</c:v>
                </c:pt>
                <c:pt idx="15891">
                  <c:v>38.3828125</c:v>
                </c:pt>
                <c:pt idx="15892">
                  <c:v>38.385416666666664</c:v>
                </c:pt>
                <c:pt idx="15893">
                  <c:v>38.388020833333336</c:v>
                </c:pt>
                <c:pt idx="15894">
                  <c:v>38.390625</c:v>
                </c:pt>
                <c:pt idx="15895">
                  <c:v>38.393229166666664</c:v>
                </c:pt>
                <c:pt idx="15896">
                  <c:v>38.395833333333336</c:v>
                </c:pt>
                <c:pt idx="15897">
                  <c:v>38.3984375</c:v>
                </c:pt>
                <c:pt idx="15898">
                  <c:v>38.401041666666664</c:v>
                </c:pt>
                <c:pt idx="15899">
                  <c:v>38.403645833333336</c:v>
                </c:pt>
                <c:pt idx="15900">
                  <c:v>38.40625</c:v>
                </c:pt>
                <c:pt idx="15901">
                  <c:v>38.408854166666664</c:v>
                </c:pt>
                <c:pt idx="15902">
                  <c:v>38.411458333333336</c:v>
                </c:pt>
                <c:pt idx="15903">
                  <c:v>38.4140625</c:v>
                </c:pt>
                <c:pt idx="15904">
                  <c:v>38.416666666666664</c:v>
                </c:pt>
                <c:pt idx="15905">
                  <c:v>38.419270833333336</c:v>
                </c:pt>
                <c:pt idx="15906">
                  <c:v>38.421875</c:v>
                </c:pt>
                <c:pt idx="15907">
                  <c:v>38.424479166666664</c:v>
                </c:pt>
                <c:pt idx="15908">
                  <c:v>38.427083333333336</c:v>
                </c:pt>
                <c:pt idx="15909">
                  <c:v>38.4296875</c:v>
                </c:pt>
                <c:pt idx="15910">
                  <c:v>38.432291666666664</c:v>
                </c:pt>
                <c:pt idx="15911">
                  <c:v>38.434895833333336</c:v>
                </c:pt>
                <c:pt idx="15912">
                  <c:v>38.4375</c:v>
                </c:pt>
                <c:pt idx="15913">
                  <c:v>38.440104166666664</c:v>
                </c:pt>
                <c:pt idx="15914">
                  <c:v>38.442708333333336</c:v>
                </c:pt>
                <c:pt idx="15915">
                  <c:v>38.4453125</c:v>
                </c:pt>
                <c:pt idx="15916">
                  <c:v>38.447916666666664</c:v>
                </c:pt>
                <c:pt idx="15917">
                  <c:v>38.450520833333336</c:v>
                </c:pt>
                <c:pt idx="15918">
                  <c:v>38.453125</c:v>
                </c:pt>
                <c:pt idx="15919">
                  <c:v>38.455729166666664</c:v>
                </c:pt>
                <c:pt idx="15920">
                  <c:v>38.458333333333336</c:v>
                </c:pt>
                <c:pt idx="15921">
                  <c:v>38.4609375</c:v>
                </c:pt>
                <c:pt idx="15922">
                  <c:v>38.463541666666664</c:v>
                </c:pt>
                <c:pt idx="15923">
                  <c:v>38.466145833333336</c:v>
                </c:pt>
                <c:pt idx="15924">
                  <c:v>38.46875</c:v>
                </c:pt>
                <c:pt idx="15925">
                  <c:v>38.471354166666664</c:v>
                </c:pt>
                <c:pt idx="15926">
                  <c:v>38.473958333333336</c:v>
                </c:pt>
                <c:pt idx="15927">
                  <c:v>38.4765625</c:v>
                </c:pt>
                <c:pt idx="15928">
                  <c:v>38.479166666666664</c:v>
                </c:pt>
                <c:pt idx="15929">
                  <c:v>38.481770833333336</c:v>
                </c:pt>
                <c:pt idx="15930">
                  <c:v>38.484375</c:v>
                </c:pt>
                <c:pt idx="15931">
                  <c:v>38.486979166666664</c:v>
                </c:pt>
                <c:pt idx="15932">
                  <c:v>38.489583333333336</c:v>
                </c:pt>
                <c:pt idx="15933">
                  <c:v>38.4921875</c:v>
                </c:pt>
                <c:pt idx="15934">
                  <c:v>38.494791666666664</c:v>
                </c:pt>
                <c:pt idx="15935">
                  <c:v>38.497395833333336</c:v>
                </c:pt>
                <c:pt idx="15936">
                  <c:v>38.5</c:v>
                </c:pt>
                <c:pt idx="15937">
                  <c:v>38.502604166666664</c:v>
                </c:pt>
                <c:pt idx="15938">
                  <c:v>38.505208333333336</c:v>
                </c:pt>
                <c:pt idx="15939">
                  <c:v>38.5078125</c:v>
                </c:pt>
                <c:pt idx="15940">
                  <c:v>38.510416666666664</c:v>
                </c:pt>
                <c:pt idx="15941">
                  <c:v>38.513020833333336</c:v>
                </c:pt>
                <c:pt idx="15942">
                  <c:v>38.515625</c:v>
                </c:pt>
                <c:pt idx="15943">
                  <c:v>38.518229166666664</c:v>
                </c:pt>
                <c:pt idx="15944">
                  <c:v>38.520833333333336</c:v>
                </c:pt>
                <c:pt idx="15945">
                  <c:v>38.5234375</c:v>
                </c:pt>
                <c:pt idx="15946">
                  <c:v>38.526041666666664</c:v>
                </c:pt>
                <c:pt idx="15947">
                  <c:v>38.528645833333336</c:v>
                </c:pt>
                <c:pt idx="15948">
                  <c:v>38.53125</c:v>
                </c:pt>
                <c:pt idx="15949">
                  <c:v>38.533854166666664</c:v>
                </c:pt>
                <c:pt idx="15950">
                  <c:v>38.536458333333336</c:v>
                </c:pt>
                <c:pt idx="15951">
                  <c:v>38.5390625</c:v>
                </c:pt>
                <c:pt idx="15952">
                  <c:v>38.541666666666664</c:v>
                </c:pt>
                <c:pt idx="15953">
                  <c:v>38.544270833333336</c:v>
                </c:pt>
                <c:pt idx="15954">
                  <c:v>38.546875</c:v>
                </c:pt>
                <c:pt idx="15955">
                  <c:v>38.549479166666664</c:v>
                </c:pt>
                <c:pt idx="15956">
                  <c:v>38.552083333333336</c:v>
                </c:pt>
                <c:pt idx="15957">
                  <c:v>38.5546875</c:v>
                </c:pt>
                <c:pt idx="15958">
                  <c:v>38.557291666666664</c:v>
                </c:pt>
                <c:pt idx="15959">
                  <c:v>38.559895833333336</c:v>
                </c:pt>
                <c:pt idx="15960">
                  <c:v>38.5625</c:v>
                </c:pt>
                <c:pt idx="15961">
                  <c:v>38.565104166666664</c:v>
                </c:pt>
                <c:pt idx="15962">
                  <c:v>38.567708333333336</c:v>
                </c:pt>
                <c:pt idx="15963">
                  <c:v>38.5703125</c:v>
                </c:pt>
                <c:pt idx="15964">
                  <c:v>38.572916666666664</c:v>
                </c:pt>
                <c:pt idx="15965">
                  <c:v>38.575520833333336</c:v>
                </c:pt>
                <c:pt idx="15966">
                  <c:v>38.578125</c:v>
                </c:pt>
                <c:pt idx="15967">
                  <c:v>38.580729166666664</c:v>
                </c:pt>
                <c:pt idx="15968">
                  <c:v>38.583333333333336</c:v>
                </c:pt>
                <c:pt idx="15969">
                  <c:v>38.5859375</c:v>
                </c:pt>
                <c:pt idx="15970">
                  <c:v>38.588541666666664</c:v>
                </c:pt>
                <c:pt idx="15971">
                  <c:v>38.591145833333336</c:v>
                </c:pt>
                <c:pt idx="15972">
                  <c:v>38.59375</c:v>
                </c:pt>
                <c:pt idx="15973">
                  <c:v>38.596354166666664</c:v>
                </c:pt>
                <c:pt idx="15974">
                  <c:v>38.598958333333336</c:v>
                </c:pt>
                <c:pt idx="15975">
                  <c:v>38.6015625</c:v>
                </c:pt>
                <c:pt idx="15976">
                  <c:v>38.604166666666664</c:v>
                </c:pt>
                <c:pt idx="15977">
                  <c:v>38.606770833333336</c:v>
                </c:pt>
                <c:pt idx="15978">
                  <c:v>38.609375</c:v>
                </c:pt>
                <c:pt idx="15979">
                  <c:v>38.611979166666664</c:v>
                </c:pt>
                <c:pt idx="15980">
                  <c:v>38.614583333333336</c:v>
                </c:pt>
                <c:pt idx="15981">
                  <c:v>38.6171875</c:v>
                </c:pt>
                <c:pt idx="15982">
                  <c:v>38.619791666666664</c:v>
                </c:pt>
                <c:pt idx="15983">
                  <c:v>38.622395833333336</c:v>
                </c:pt>
                <c:pt idx="15984">
                  <c:v>38.625</c:v>
                </c:pt>
                <c:pt idx="15985">
                  <c:v>38.627604166666664</c:v>
                </c:pt>
                <c:pt idx="15986">
                  <c:v>38.630208333333336</c:v>
                </c:pt>
                <c:pt idx="15987">
                  <c:v>38.6328125</c:v>
                </c:pt>
                <c:pt idx="15988">
                  <c:v>38.635416666666664</c:v>
                </c:pt>
                <c:pt idx="15989">
                  <c:v>38.638020833333336</c:v>
                </c:pt>
                <c:pt idx="15990">
                  <c:v>38.640625</c:v>
                </c:pt>
                <c:pt idx="15991">
                  <c:v>38.643229166666664</c:v>
                </c:pt>
                <c:pt idx="15992">
                  <c:v>38.645833333333336</c:v>
                </c:pt>
                <c:pt idx="15993">
                  <c:v>38.6484375</c:v>
                </c:pt>
                <c:pt idx="15994">
                  <c:v>38.651041666666664</c:v>
                </c:pt>
                <c:pt idx="15995">
                  <c:v>38.653645833333336</c:v>
                </c:pt>
                <c:pt idx="15996">
                  <c:v>38.65625</c:v>
                </c:pt>
                <c:pt idx="15997">
                  <c:v>38.658854166666664</c:v>
                </c:pt>
                <c:pt idx="15998">
                  <c:v>38.661458333333336</c:v>
                </c:pt>
                <c:pt idx="15999">
                  <c:v>38.6640625</c:v>
                </c:pt>
                <c:pt idx="16000">
                  <c:v>38.666666666666664</c:v>
                </c:pt>
                <c:pt idx="16001">
                  <c:v>38.669270833333336</c:v>
                </c:pt>
                <c:pt idx="16002">
                  <c:v>38.671875</c:v>
                </c:pt>
                <c:pt idx="16003">
                  <c:v>38.674479166666664</c:v>
                </c:pt>
                <c:pt idx="16004">
                  <c:v>38.677083333333336</c:v>
                </c:pt>
                <c:pt idx="16005">
                  <c:v>38.6796875</c:v>
                </c:pt>
                <c:pt idx="16006">
                  <c:v>38.682291666666664</c:v>
                </c:pt>
                <c:pt idx="16007">
                  <c:v>38.684895833333336</c:v>
                </c:pt>
                <c:pt idx="16008">
                  <c:v>38.6875</c:v>
                </c:pt>
                <c:pt idx="16009">
                  <c:v>38.690104166666664</c:v>
                </c:pt>
                <c:pt idx="16010">
                  <c:v>38.692708333333336</c:v>
                </c:pt>
                <c:pt idx="16011">
                  <c:v>38.6953125</c:v>
                </c:pt>
                <c:pt idx="16012">
                  <c:v>38.697916666666664</c:v>
                </c:pt>
                <c:pt idx="16013">
                  <c:v>38.700520833333336</c:v>
                </c:pt>
                <c:pt idx="16014">
                  <c:v>38.703125</c:v>
                </c:pt>
                <c:pt idx="16015">
                  <c:v>38.705729166666664</c:v>
                </c:pt>
                <c:pt idx="16016">
                  <c:v>38.708333333333336</c:v>
                </c:pt>
                <c:pt idx="16017">
                  <c:v>38.7109375</c:v>
                </c:pt>
                <c:pt idx="16018">
                  <c:v>38.713541666666664</c:v>
                </c:pt>
                <c:pt idx="16019">
                  <c:v>38.716145833333336</c:v>
                </c:pt>
                <c:pt idx="16020">
                  <c:v>38.71875</c:v>
                </c:pt>
                <c:pt idx="16021">
                  <c:v>38.721354166666664</c:v>
                </c:pt>
                <c:pt idx="16022">
                  <c:v>38.723958333333336</c:v>
                </c:pt>
                <c:pt idx="16023">
                  <c:v>38.7265625</c:v>
                </c:pt>
                <c:pt idx="16024">
                  <c:v>38.729166666666664</c:v>
                </c:pt>
                <c:pt idx="16025">
                  <c:v>38.731770833333336</c:v>
                </c:pt>
                <c:pt idx="16026">
                  <c:v>38.734375</c:v>
                </c:pt>
                <c:pt idx="16027">
                  <c:v>38.736979166666664</c:v>
                </c:pt>
                <c:pt idx="16028">
                  <c:v>38.739583333333336</c:v>
                </c:pt>
                <c:pt idx="16029">
                  <c:v>38.7421875</c:v>
                </c:pt>
                <c:pt idx="16030">
                  <c:v>38.744791666666664</c:v>
                </c:pt>
                <c:pt idx="16031">
                  <c:v>38.747395833333336</c:v>
                </c:pt>
                <c:pt idx="16032">
                  <c:v>38.75</c:v>
                </c:pt>
                <c:pt idx="16033">
                  <c:v>38.752604166666664</c:v>
                </c:pt>
                <c:pt idx="16034">
                  <c:v>38.755208333333336</c:v>
                </c:pt>
                <c:pt idx="16035">
                  <c:v>38.7578125</c:v>
                </c:pt>
                <c:pt idx="16036">
                  <c:v>38.760416666666664</c:v>
                </c:pt>
                <c:pt idx="16037">
                  <c:v>38.763020833333336</c:v>
                </c:pt>
                <c:pt idx="16038">
                  <c:v>38.765625</c:v>
                </c:pt>
                <c:pt idx="16039">
                  <c:v>38.768229166666664</c:v>
                </c:pt>
                <c:pt idx="16040">
                  <c:v>38.770833333333336</c:v>
                </c:pt>
                <c:pt idx="16041">
                  <c:v>38.7734375</c:v>
                </c:pt>
                <c:pt idx="16042">
                  <c:v>38.776041666666664</c:v>
                </c:pt>
                <c:pt idx="16043">
                  <c:v>38.778645833333336</c:v>
                </c:pt>
                <c:pt idx="16044">
                  <c:v>38.78125</c:v>
                </c:pt>
                <c:pt idx="16045">
                  <c:v>38.783854166666664</c:v>
                </c:pt>
                <c:pt idx="16046">
                  <c:v>38.786458333333336</c:v>
                </c:pt>
                <c:pt idx="16047">
                  <c:v>38.7890625</c:v>
                </c:pt>
                <c:pt idx="16048">
                  <c:v>38.791666666666664</c:v>
                </c:pt>
                <c:pt idx="16049">
                  <c:v>38.794270833333336</c:v>
                </c:pt>
                <c:pt idx="16050">
                  <c:v>38.796875</c:v>
                </c:pt>
                <c:pt idx="16051">
                  <c:v>38.799479166666664</c:v>
                </c:pt>
                <c:pt idx="16052">
                  <c:v>38.802083333333336</c:v>
                </c:pt>
                <c:pt idx="16053">
                  <c:v>38.8046875</c:v>
                </c:pt>
                <c:pt idx="16054">
                  <c:v>38.807291666666664</c:v>
                </c:pt>
                <c:pt idx="16055">
                  <c:v>38.809895833333336</c:v>
                </c:pt>
                <c:pt idx="16056">
                  <c:v>38.8125</c:v>
                </c:pt>
                <c:pt idx="16057">
                  <c:v>38.815104166666664</c:v>
                </c:pt>
                <c:pt idx="16058">
                  <c:v>38.817708333333336</c:v>
                </c:pt>
                <c:pt idx="16059">
                  <c:v>38.8203125</c:v>
                </c:pt>
                <c:pt idx="16060">
                  <c:v>38.822916666666664</c:v>
                </c:pt>
                <c:pt idx="16061">
                  <c:v>38.825520833333336</c:v>
                </c:pt>
                <c:pt idx="16062">
                  <c:v>38.828125</c:v>
                </c:pt>
                <c:pt idx="16063">
                  <c:v>38.830729166666664</c:v>
                </c:pt>
                <c:pt idx="16064">
                  <c:v>38.833333333333336</c:v>
                </c:pt>
                <c:pt idx="16065">
                  <c:v>38.8359375</c:v>
                </c:pt>
                <c:pt idx="16066">
                  <c:v>38.838541666666664</c:v>
                </c:pt>
                <c:pt idx="16067">
                  <c:v>38.841145833333336</c:v>
                </c:pt>
                <c:pt idx="16068">
                  <c:v>38.84375</c:v>
                </c:pt>
                <c:pt idx="16069">
                  <c:v>38.846354166666664</c:v>
                </c:pt>
                <c:pt idx="16070">
                  <c:v>38.848958333333336</c:v>
                </c:pt>
                <c:pt idx="16071">
                  <c:v>38.8515625</c:v>
                </c:pt>
                <c:pt idx="16072">
                  <c:v>38.854166666666664</c:v>
                </c:pt>
                <c:pt idx="16073">
                  <c:v>38.856770833333336</c:v>
                </c:pt>
                <c:pt idx="16074">
                  <c:v>38.859375</c:v>
                </c:pt>
                <c:pt idx="16075">
                  <c:v>38.861979166666664</c:v>
                </c:pt>
                <c:pt idx="16076">
                  <c:v>38.864583333333336</c:v>
                </c:pt>
                <c:pt idx="16077">
                  <c:v>38.8671875</c:v>
                </c:pt>
                <c:pt idx="16078">
                  <c:v>38.869791666666664</c:v>
                </c:pt>
                <c:pt idx="16079">
                  <c:v>38.872395833333336</c:v>
                </c:pt>
                <c:pt idx="16080">
                  <c:v>38.875</c:v>
                </c:pt>
                <c:pt idx="16081">
                  <c:v>38.877604166666664</c:v>
                </c:pt>
                <c:pt idx="16082">
                  <c:v>38.880208333333336</c:v>
                </c:pt>
                <c:pt idx="16083">
                  <c:v>38.8828125</c:v>
                </c:pt>
                <c:pt idx="16084">
                  <c:v>38.885416666666664</c:v>
                </c:pt>
                <c:pt idx="16085">
                  <c:v>38.888020833333336</c:v>
                </c:pt>
                <c:pt idx="16086">
                  <c:v>38.890625</c:v>
                </c:pt>
                <c:pt idx="16087">
                  <c:v>38.893229166666664</c:v>
                </c:pt>
                <c:pt idx="16088">
                  <c:v>38.895833333333336</c:v>
                </c:pt>
                <c:pt idx="16089">
                  <c:v>38.8984375</c:v>
                </c:pt>
                <c:pt idx="16090">
                  <c:v>38.901041666666664</c:v>
                </c:pt>
                <c:pt idx="16091">
                  <c:v>38.903645833333336</c:v>
                </c:pt>
                <c:pt idx="16092">
                  <c:v>38.90625</c:v>
                </c:pt>
                <c:pt idx="16093">
                  <c:v>38.908854166666664</c:v>
                </c:pt>
                <c:pt idx="16094">
                  <c:v>38.911458333333336</c:v>
                </c:pt>
                <c:pt idx="16095">
                  <c:v>38.9140625</c:v>
                </c:pt>
                <c:pt idx="16096">
                  <c:v>38.916666666666664</c:v>
                </c:pt>
                <c:pt idx="16097">
                  <c:v>38.919270833333336</c:v>
                </c:pt>
                <c:pt idx="16098">
                  <c:v>38.921875</c:v>
                </c:pt>
                <c:pt idx="16099">
                  <c:v>38.924479166666664</c:v>
                </c:pt>
                <c:pt idx="16100">
                  <c:v>38.927083333333336</c:v>
                </c:pt>
                <c:pt idx="16101">
                  <c:v>38.9296875</c:v>
                </c:pt>
                <c:pt idx="16102">
                  <c:v>38.932291666666664</c:v>
                </c:pt>
                <c:pt idx="16103">
                  <c:v>38.934895833333336</c:v>
                </c:pt>
                <c:pt idx="16104">
                  <c:v>38.9375</c:v>
                </c:pt>
                <c:pt idx="16105">
                  <c:v>38.940104166666664</c:v>
                </c:pt>
                <c:pt idx="16106">
                  <c:v>38.942708333333336</c:v>
                </c:pt>
                <c:pt idx="16107">
                  <c:v>38.9453125</c:v>
                </c:pt>
                <c:pt idx="16108">
                  <c:v>38.947916666666664</c:v>
                </c:pt>
                <c:pt idx="16109">
                  <c:v>38.950520833333336</c:v>
                </c:pt>
                <c:pt idx="16110">
                  <c:v>38.953125</c:v>
                </c:pt>
                <c:pt idx="16111">
                  <c:v>38.955729166666664</c:v>
                </c:pt>
                <c:pt idx="16112">
                  <c:v>38.958333333333336</c:v>
                </c:pt>
                <c:pt idx="16113">
                  <c:v>38.9609375</c:v>
                </c:pt>
                <c:pt idx="16114">
                  <c:v>38.963541666666664</c:v>
                </c:pt>
                <c:pt idx="16115">
                  <c:v>38.966145833333336</c:v>
                </c:pt>
                <c:pt idx="16116">
                  <c:v>38.96875</c:v>
                </c:pt>
                <c:pt idx="16117">
                  <c:v>38.971354166666664</c:v>
                </c:pt>
                <c:pt idx="16118">
                  <c:v>38.973958333333336</c:v>
                </c:pt>
                <c:pt idx="16119">
                  <c:v>38.9765625</c:v>
                </c:pt>
                <c:pt idx="16120">
                  <c:v>38.979166666666664</c:v>
                </c:pt>
                <c:pt idx="16121">
                  <c:v>38.981770833333336</c:v>
                </c:pt>
                <c:pt idx="16122">
                  <c:v>38.984375</c:v>
                </c:pt>
                <c:pt idx="16123">
                  <c:v>38.986979166666664</c:v>
                </c:pt>
                <c:pt idx="16124">
                  <c:v>38.989583333333336</c:v>
                </c:pt>
                <c:pt idx="16125">
                  <c:v>38.9921875</c:v>
                </c:pt>
                <c:pt idx="16126">
                  <c:v>38.994791666666664</c:v>
                </c:pt>
                <c:pt idx="16127">
                  <c:v>38.997395833333336</c:v>
                </c:pt>
                <c:pt idx="16128">
                  <c:v>39</c:v>
                </c:pt>
                <c:pt idx="16129">
                  <c:v>39.002604166666664</c:v>
                </c:pt>
                <c:pt idx="16130">
                  <c:v>39.005208333333336</c:v>
                </c:pt>
                <c:pt idx="16131">
                  <c:v>39.0078125</c:v>
                </c:pt>
                <c:pt idx="16132">
                  <c:v>39.010416666666664</c:v>
                </c:pt>
                <c:pt idx="16133">
                  <c:v>39.013020833333336</c:v>
                </c:pt>
                <c:pt idx="16134">
                  <c:v>39.015625</c:v>
                </c:pt>
                <c:pt idx="16135">
                  <c:v>39.018229166666664</c:v>
                </c:pt>
                <c:pt idx="16136">
                  <c:v>39.020833333333336</c:v>
                </c:pt>
                <c:pt idx="16137">
                  <c:v>39.0234375</c:v>
                </c:pt>
                <c:pt idx="16138">
                  <c:v>39.026041666666664</c:v>
                </c:pt>
                <c:pt idx="16139">
                  <c:v>39.028645833333336</c:v>
                </c:pt>
                <c:pt idx="16140">
                  <c:v>39.03125</c:v>
                </c:pt>
                <c:pt idx="16141">
                  <c:v>39.033854166666664</c:v>
                </c:pt>
                <c:pt idx="16142">
                  <c:v>39.036458333333336</c:v>
                </c:pt>
                <c:pt idx="16143">
                  <c:v>39.0390625</c:v>
                </c:pt>
                <c:pt idx="16144">
                  <c:v>39.041666666666664</c:v>
                </c:pt>
                <c:pt idx="16145">
                  <c:v>39.044270833333336</c:v>
                </c:pt>
                <c:pt idx="16146">
                  <c:v>39.046875</c:v>
                </c:pt>
                <c:pt idx="16147">
                  <c:v>39.049479166666664</c:v>
                </c:pt>
                <c:pt idx="16148">
                  <c:v>39.052083333333336</c:v>
                </c:pt>
                <c:pt idx="16149">
                  <c:v>39.0546875</c:v>
                </c:pt>
                <c:pt idx="16150">
                  <c:v>39.057291666666664</c:v>
                </c:pt>
                <c:pt idx="16151">
                  <c:v>39.059895833333336</c:v>
                </c:pt>
                <c:pt idx="16152">
                  <c:v>39.0625</c:v>
                </c:pt>
                <c:pt idx="16153">
                  <c:v>39.065104166666664</c:v>
                </c:pt>
                <c:pt idx="16154">
                  <c:v>39.067708333333336</c:v>
                </c:pt>
                <c:pt idx="16155">
                  <c:v>39.0703125</c:v>
                </c:pt>
                <c:pt idx="16156">
                  <c:v>39.072916666666664</c:v>
                </c:pt>
                <c:pt idx="16157">
                  <c:v>39.075520833333336</c:v>
                </c:pt>
                <c:pt idx="16158">
                  <c:v>39.078125</c:v>
                </c:pt>
                <c:pt idx="16159">
                  <c:v>39.080729166666664</c:v>
                </c:pt>
                <c:pt idx="16160">
                  <c:v>39.083333333333336</c:v>
                </c:pt>
                <c:pt idx="16161">
                  <c:v>39.0859375</c:v>
                </c:pt>
                <c:pt idx="16162">
                  <c:v>39.088541666666664</c:v>
                </c:pt>
                <c:pt idx="16163">
                  <c:v>39.091145833333336</c:v>
                </c:pt>
                <c:pt idx="16164">
                  <c:v>39.09375</c:v>
                </c:pt>
                <c:pt idx="16165">
                  <c:v>39.096354166666664</c:v>
                </c:pt>
                <c:pt idx="16166">
                  <c:v>39.098958333333336</c:v>
                </c:pt>
                <c:pt idx="16167">
                  <c:v>39.1015625</c:v>
                </c:pt>
                <c:pt idx="16168">
                  <c:v>39.104166666666664</c:v>
                </c:pt>
                <c:pt idx="16169">
                  <c:v>39.106770833333336</c:v>
                </c:pt>
                <c:pt idx="16170">
                  <c:v>39.109375</c:v>
                </c:pt>
                <c:pt idx="16171">
                  <c:v>39.111979166666664</c:v>
                </c:pt>
                <c:pt idx="16172">
                  <c:v>39.114583333333336</c:v>
                </c:pt>
                <c:pt idx="16173">
                  <c:v>39.1171875</c:v>
                </c:pt>
                <c:pt idx="16174">
                  <c:v>39.119791666666664</c:v>
                </c:pt>
                <c:pt idx="16175">
                  <c:v>39.122395833333336</c:v>
                </c:pt>
                <c:pt idx="16176">
                  <c:v>39.125</c:v>
                </c:pt>
                <c:pt idx="16177">
                  <c:v>39.127604166666664</c:v>
                </c:pt>
                <c:pt idx="16178">
                  <c:v>39.130208333333336</c:v>
                </c:pt>
                <c:pt idx="16179">
                  <c:v>39.1328125</c:v>
                </c:pt>
                <c:pt idx="16180">
                  <c:v>39.135416666666664</c:v>
                </c:pt>
                <c:pt idx="16181">
                  <c:v>39.138020833333336</c:v>
                </c:pt>
                <c:pt idx="16182">
                  <c:v>39.140625</c:v>
                </c:pt>
                <c:pt idx="16183">
                  <c:v>39.143229166666664</c:v>
                </c:pt>
                <c:pt idx="16184">
                  <c:v>39.145833333333336</c:v>
                </c:pt>
                <c:pt idx="16185">
                  <c:v>39.1484375</c:v>
                </c:pt>
                <c:pt idx="16186">
                  <c:v>39.151041666666664</c:v>
                </c:pt>
                <c:pt idx="16187">
                  <c:v>39.153645833333336</c:v>
                </c:pt>
                <c:pt idx="16188">
                  <c:v>39.15625</c:v>
                </c:pt>
                <c:pt idx="16189">
                  <c:v>39.158854166666664</c:v>
                </c:pt>
                <c:pt idx="16190">
                  <c:v>39.161458333333336</c:v>
                </c:pt>
                <c:pt idx="16191">
                  <c:v>39.1640625</c:v>
                </c:pt>
                <c:pt idx="16192">
                  <c:v>39.166666666666664</c:v>
                </c:pt>
                <c:pt idx="16193">
                  <c:v>39.169270833333336</c:v>
                </c:pt>
                <c:pt idx="16194">
                  <c:v>39.171875</c:v>
                </c:pt>
                <c:pt idx="16195">
                  <c:v>39.174479166666664</c:v>
                </c:pt>
                <c:pt idx="16196">
                  <c:v>39.177083333333336</c:v>
                </c:pt>
                <c:pt idx="16197">
                  <c:v>39.1796875</c:v>
                </c:pt>
                <c:pt idx="16198">
                  <c:v>39.182291666666664</c:v>
                </c:pt>
                <c:pt idx="16199">
                  <c:v>39.184895833333336</c:v>
                </c:pt>
                <c:pt idx="16200">
                  <c:v>39.1875</c:v>
                </c:pt>
                <c:pt idx="16201">
                  <c:v>39.190104166666664</c:v>
                </c:pt>
                <c:pt idx="16202">
                  <c:v>39.192708333333336</c:v>
                </c:pt>
                <c:pt idx="16203">
                  <c:v>39.1953125</c:v>
                </c:pt>
                <c:pt idx="16204">
                  <c:v>39.197916666666664</c:v>
                </c:pt>
                <c:pt idx="16205">
                  <c:v>39.200520833333336</c:v>
                </c:pt>
                <c:pt idx="16206">
                  <c:v>39.203125</c:v>
                </c:pt>
                <c:pt idx="16207">
                  <c:v>39.205729166666664</c:v>
                </c:pt>
                <c:pt idx="16208">
                  <c:v>39.208333333333336</c:v>
                </c:pt>
                <c:pt idx="16209">
                  <c:v>39.2109375</c:v>
                </c:pt>
                <c:pt idx="16210">
                  <c:v>39.213541666666664</c:v>
                </c:pt>
                <c:pt idx="16211">
                  <c:v>39.216145833333336</c:v>
                </c:pt>
                <c:pt idx="16212">
                  <c:v>39.21875</c:v>
                </c:pt>
                <c:pt idx="16213">
                  <c:v>39.221354166666664</c:v>
                </c:pt>
                <c:pt idx="16214">
                  <c:v>39.223958333333336</c:v>
                </c:pt>
                <c:pt idx="16215">
                  <c:v>39.2265625</c:v>
                </c:pt>
                <c:pt idx="16216">
                  <c:v>39.229166666666664</c:v>
                </c:pt>
                <c:pt idx="16217">
                  <c:v>39.231770833333336</c:v>
                </c:pt>
                <c:pt idx="16218">
                  <c:v>39.234375</c:v>
                </c:pt>
                <c:pt idx="16219">
                  <c:v>39.236979166666664</c:v>
                </c:pt>
                <c:pt idx="16220">
                  <c:v>39.239583333333336</c:v>
                </c:pt>
                <c:pt idx="16221">
                  <c:v>39.2421875</c:v>
                </c:pt>
                <c:pt idx="16222">
                  <c:v>39.244791666666664</c:v>
                </c:pt>
                <c:pt idx="16223">
                  <c:v>39.247395833333336</c:v>
                </c:pt>
                <c:pt idx="16224">
                  <c:v>39.25</c:v>
                </c:pt>
                <c:pt idx="16225">
                  <c:v>39.252604166666664</c:v>
                </c:pt>
                <c:pt idx="16226">
                  <c:v>39.255208333333336</c:v>
                </c:pt>
                <c:pt idx="16227">
                  <c:v>39.2578125</c:v>
                </c:pt>
                <c:pt idx="16228">
                  <c:v>39.260416666666664</c:v>
                </c:pt>
                <c:pt idx="16229">
                  <c:v>39.263020833333336</c:v>
                </c:pt>
                <c:pt idx="16230">
                  <c:v>39.265625</c:v>
                </c:pt>
                <c:pt idx="16231">
                  <c:v>39.268229166666664</c:v>
                </c:pt>
                <c:pt idx="16232">
                  <c:v>39.270833333333336</c:v>
                </c:pt>
                <c:pt idx="16233">
                  <c:v>39.2734375</c:v>
                </c:pt>
                <c:pt idx="16234">
                  <c:v>39.276041666666664</c:v>
                </c:pt>
                <c:pt idx="16235">
                  <c:v>39.278645833333336</c:v>
                </c:pt>
                <c:pt idx="16236">
                  <c:v>39.28125</c:v>
                </c:pt>
                <c:pt idx="16237">
                  <c:v>39.283854166666664</c:v>
                </c:pt>
                <c:pt idx="16238">
                  <c:v>39.286458333333336</c:v>
                </c:pt>
                <c:pt idx="16239">
                  <c:v>39.2890625</c:v>
                </c:pt>
                <c:pt idx="16240">
                  <c:v>39.291666666666664</c:v>
                </c:pt>
                <c:pt idx="16241">
                  <c:v>39.294270833333336</c:v>
                </c:pt>
                <c:pt idx="16242">
                  <c:v>39.296875</c:v>
                </c:pt>
                <c:pt idx="16243">
                  <c:v>39.299479166666664</c:v>
                </c:pt>
                <c:pt idx="16244">
                  <c:v>39.302083333333336</c:v>
                </c:pt>
                <c:pt idx="16245">
                  <c:v>39.3046875</c:v>
                </c:pt>
                <c:pt idx="16246">
                  <c:v>39.307291666666664</c:v>
                </c:pt>
                <c:pt idx="16247">
                  <c:v>39.309895833333336</c:v>
                </c:pt>
                <c:pt idx="16248">
                  <c:v>39.3125</c:v>
                </c:pt>
                <c:pt idx="16249">
                  <c:v>39.315104166666664</c:v>
                </c:pt>
                <c:pt idx="16250">
                  <c:v>39.317708333333336</c:v>
                </c:pt>
                <c:pt idx="16251">
                  <c:v>39.3203125</c:v>
                </c:pt>
                <c:pt idx="16252">
                  <c:v>39.322916666666664</c:v>
                </c:pt>
                <c:pt idx="16253">
                  <c:v>39.325520833333336</c:v>
                </c:pt>
                <c:pt idx="16254">
                  <c:v>39.328125</c:v>
                </c:pt>
                <c:pt idx="16255">
                  <c:v>39.330729166666664</c:v>
                </c:pt>
                <c:pt idx="16256">
                  <c:v>39.333333333333336</c:v>
                </c:pt>
                <c:pt idx="16257">
                  <c:v>39.3359375</c:v>
                </c:pt>
                <c:pt idx="16258">
                  <c:v>39.338541666666664</c:v>
                </c:pt>
                <c:pt idx="16259">
                  <c:v>39.341145833333336</c:v>
                </c:pt>
                <c:pt idx="16260">
                  <c:v>39.34375</c:v>
                </c:pt>
                <c:pt idx="16261">
                  <c:v>39.346354166666664</c:v>
                </c:pt>
                <c:pt idx="16262">
                  <c:v>39.348958333333336</c:v>
                </c:pt>
                <c:pt idx="16263">
                  <c:v>39.3515625</c:v>
                </c:pt>
                <c:pt idx="16264">
                  <c:v>39.354166666666664</c:v>
                </c:pt>
                <c:pt idx="16265">
                  <c:v>39.356770833333336</c:v>
                </c:pt>
                <c:pt idx="16266">
                  <c:v>39.359375</c:v>
                </c:pt>
                <c:pt idx="16267">
                  <c:v>39.361979166666664</c:v>
                </c:pt>
                <c:pt idx="16268">
                  <c:v>39.364583333333336</c:v>
                </c:pt>
                <c:pt idx="16269">
                  <c:v>39.3671875</c:v>
                </c:pt>
                <c:pt idx="16270">
                  <c:v>39.369791666666664</c:v>
                </c:pt>
                <c:pt idx="16271">
                  <c:v>39.372395833333336</c:v>
                </c:pt>
                <c:pt idx="16272">
                  <c:v>39.375</c:v>
                </c:pt>
                <c:pt idx="16273">
                  <c:v>39.377604166666664</c:v>
                </c:pt>
                <c:pt idx="16274">
                  <c:v>39.380208333333336</c:v>
                </c:pt>
                <c:pt idx="16275">
                  <c:v>39.3828125</c:v>
                </c:pt>
                <c:pt idx="16276">
                  <c:v>39.385416666666664</c:v>
                </c:pt>
                <c:pt idx="16277">
                  <c:v>39.388020833333336</c:v>
                </c:pt>
                <c:pt idx="16278">
                  <c:v>39.390625</c:v>
                </c:pt>
                <c:pt idx="16279">
                  <c:v>39.393229166666664</c:v>
                </c:pt>
                <c:pt idx="16280">
                  <c:v>39.395833333333336</c:v>
                </c:pt>
                <c:pt idx="16281">
                  <c:v>39.3984375</c:v>
                </c:pt>
                <c:pt idx="16282">
                  <c:v>39.401041666666664</c:v>
                </c:pt>
                <c:pt idx="16283">
                  <c:v>39.403645833333336</c:v>
                </c:pt>
                <c:pt idx="16284">
                  <c:v>39.40625</c:v>
                </c:pt>
                <c:pt idx="16285">
                  <c:v>39.408854166666664</c:v>
                </c:pt>
                <c:pt idx="16286">
                  <c:v>39.411458333333336</c:v>
                </c:pt>
                <c:pt idx="16287">
                  <c:v>39.4140625</c:v>
                </c:pt>
                <c:pt idx="16288">
                  <c:v>39.416666666666664</c:v>
                </c:pt>
                <c:pt idx="16289">
                  <c:v>39.419270833333336</c:v>
                </c:pt>
                <c:pt idx="16290">
                  <c:v>39.421875</c:v>
                </c:pt>
                <c:pt idx="16291">
                  <c:v>39.424479166666664</c:v>
                </c:pt>
                <c:pt idx="16292">
                  <c:v>39.427083333333336</c:v>
                </c:pt>
                <c:pt idx="16293">
                  <c:v>39.4296875</c:v>
                </c:pt>
                <c:pt idx="16294">
                  <c:v>39.432291666666664</c:v>
                </c:pt>
                <c:pt idx="16295">
                  <c:v>39.434895833333336</c:v>
                </c:pt>
                <c:pt idx="16296">
                  <c:v>39.4375</c:v>
                </c:pt>
                <c:pt idx="16297">
                  <c:v>39.440104166666664</c:v>
                </c:pt>
                <c:pt idx="16298">
                  <c:v>39.442708333333336</c:v>
                </c:pt>
                <c:pt idx="16299">
                  <c:v>39.4453125</c:v>
                </c:pt>
                <c:pt idx="16300">
                  <c:v>39.447916666666664</c:v>
                </c:pt>
                <c:pt idx="16301">
                  <c:v>39.450520833333336</c:v>
                </c:pt>
                <c:pt idx="16302">
                  <c:v>39.453125</c:v>
                </c:pt>
                <c:pt idx="16303">
                  <c:v>39.455729166666664</c:v>
                </c:pt>
                <c:pt idx="16304">
                  <c:v>39.458333333333336</c:v>
                </c:pt>
                <c:pt idx="16305">
                  <c:v>39.4609375</c:v>
                </c:pt>
                <c:pt idx="16306">
                  <c:v>39.463541666666664</c:v>
                </c:pt>
                <c:pt idx="16307">
                  <c:v>39.466145833333336</c:v>
                </c:pt>
                <c:pt idx="16308">
                  <c:v>39.46875</c:v>
                </c:pt>
                <c:pt idx="16309">
                  <c:v>39.471354166666664</c:v>
                </c:pt>
                <c:pt idx="16310">
                  <c:v>39.473958333333336</c:v>
                </c:pt>
                <c:pt idx="16311">
                  <c:v>39.4765625</c:v>
                </c:pt>
                <c:pt idx="16312">
                  <c:v>39.479166666666664</c:v>
                </c:pt>
                <c:pt idx="16313">
                  <c:v>39.481770833333336</c:v>
                </c:pt>
                <c:pt idx="16314">
                  <c:v>39.484375</c:v>
                </c:pt>
                <c:pt idx="16315">
                  <c:v>39.486979166666664</c:v>
                </c:pt>
                <c:pt idx="16316">
                  <c:v>39.489583333333336</c:v>
                </c:pt>
                <c:pt idx="16317">
                  <c:v>39.4921875</c:v>
                </c:pt>
                <c:pt idx="16318">
                  <c:v>39.494791666666664</c:v>
                </c:pt>
                <c:pt idx="16319">
                  <c:v>39.497395833333336</c:v>
                </c:pt>
                <c:pt idx="16320">
                  <c:v>39.5</c:v>
                </c:pt>
                <c:pt idx="16321">
                  <c:v>39.502604166666664</c:v>
                </c:pt>
                <c:pt idx="16322">
                  <c:v>39.505208333333336</c:v>
                </c:pt>
                <c:pt idx="16323">
                  <c:v>39.5078125</c:v>
                </c:pt>
                <c:pt idx="16324">
                  <c:v>39.510416666666664</c:v>
                </c:pt>
                <c:pt idx="16325">
                  <c:v>39.513020833333336</c:v>
                </c:pt>
                <c:pt idx="16326">
                  <c:v>39.515625</c:v>
                </c:pt>
                <c:pt idx="16327">
                  <c:v>39.518229166666664</c:v>
                </c:pt>
                <c:pt idx="16328">
                  <c:v>39.520833333333336</c:v>
                </c:pt>
                <c:pt idx="16329">
                  <c:v>39.5234375</c:v>
                </c:pt>
                <c:pt idx="16330">
                  <c:v>39.526041666666664</c:v>
                </c:pt>
                <c:pt idx="16331">
                  <c:v>39.528645833333336</c:v>
                </c:pt>
                <c:pt idx="16332">
                  <c:v>39.53125</c:v>
                </c:pt>
                <c:pt idx="16333">
                  <c:v>39.533854166666664</c:v>
                </c:pt>
                <c:pt idx="16334">
                  <c:v>39.536458333333336</c:v>
                </c:pt>
                <c:pt idx="16335">
                  <c:v>39.5390625</c:v>
                </c:pt>
                <c:pt idx="16336">
                  <c:v>39.541666666666664</c:v>
                </c:pt>
                <c:pt idx="16337">
                  <c:v>39.544270833333336</c:v>
                </c:pt>
                <c:pt idx="16338">
                  <c:v>39.546875</c:v>
                </c:pt>
                <c:pt idx="16339">
                  <c:v>39.549479166666664</c:v>
                </c:pt>
                <c:pt idx="16340">
                  <c:v>39.552083333333336</c:v>
                </c:pt>
                <c:pt idx="16341">
                  <c:v>39.5546875</c:v>
                </c:pt>
                <c:pt idx="16342">
                  <c:v>39.557291666666664</c:v>
                </c:pt>
                <c:pt idx="16343">
                  <c:v>39.559895833333336</c:v>
                </c:pt>
                <c:pt idx="16344">
                  <c:v>39.5625</c:v>
                </c:pt>
                <c:pt idx="16345">
                  <c:v>39.565104166666664</c:v>
                </c:pt>
                <c:pt idx="16346">
                  <c:v>39.567708333333336</c:v>
                </c:pt>
                <c:pt idx="16347">
                  <c:v>39.5703125</c:v>
                </c:pt>
                <c:pt idx="16348">
                  <c:v>39.572916666666664</c:v>
                </c:pt>
                <c:pt idx="16349">
                  <c:v>39.575520833333336</c:v>
                </c:pt>
                <c:pt idx="16350">
                  <c:v>39.578125</c:v>
                </c:pt>
                <c:pt idx="16351">
                  <c:v>39.580729166666664</c:v>
                </c:pt>
                <c:pt idx="16352">
                  <c:v>39.583333333333336</c:v>
                </c:pt>
                <c:pt idx="16353">
                  <c:v>39.5859375</c:v>
                </c:pt>
                <c:pt idx="16354">
                  <c:v>39.588541666666664</c:v>
                </c:pt>
                <c:pt idx="16355">
                  <c:v>39.591145833333336</c:v>
                </c:pt>
                <c:pt idx="16356">
                  <c:v>39.59375</c:v>
                </c:pt>
                <c:pt idx="16357">
                  <c:v>39.596354166666664</c:v>
                </c:pt>
                <c:pt idx="16358">
                  <c:v>39.598958333333336</c:v>
                </c:pt>
                <c:pt idx="16359">
                  <c:v>39.6015625</c:v>
                </c:pt>
                <c:pt idx="16360">
                  <c:v>39.604166666666664</c:v>
                </c:pt>
                <c:pt idx="16361">
                  <c:v>39.606770833333336</c:v>
                </c:pt>
                <c:pt idx="16362">
                  <c:v>39.609375</c:v>
                </c:pt>
                <c:pt idx="16363">
                  <c:v>39.611979166666664</c:v>
                </c:pt>
                <c:pt idx="16364">
                  <c:v>39.614583333333336</c:v>
                </c:pt>
                <c:pt idx="16365">
                  <c:v>39.6171875</c:v>
                </c:pt>
                <c:pt idx="16366">
                  <c:v>39.619791666666664</c:v>
                </c:pt>
                <c:pt idx="16367">
                  <c:v>39.622395833333336</c:v>
                </c:pt>
                <c:pt idx="16368">
                  <c:v>39.625</c:v>
                </c:pt>
                <c:pt idx="16369">
                  <c:v>39.627604166666664</c:v>
                </c:pt>
                <c:pt idx="16370">
                  <c:v>39.630208333333336</c:v>
                </c:pt>
                <c:pt idx="16371">
                  <c:v>39.6328125</c:v>
                </c:pt>
                <c:pt idx="16372">
                  <c:v>39.635416666666664</c:v>
                </c:pt>
                <c:pt idx="16373">
                  <c:v>39.638020833333336</c:v>
                </c:pt>
                <c:pt idx="16374">
                  <c:v>39.640625</c:v>
                </c:pt>
                <c:pt idx="16375">
                  <c:v>39.643229166666664</c:v>
                </c:pt>
                <c:pt idx="16376">
                  <c:v>39.645833333333336</c:v>
                </c:pt>
                <c:pt idx="16377">
                  <c:v>39.6484375</c:v>
                </c:pt>
                <c:pt idx="16378">
                  <c:v>39.651041666666664</c:v>
                </c:pt>
                <c:pt idx="16379">
                  <c:v>39.653645833333336</c:v>
                </c:pt>
                <c:pt idx="16380">
                  <c:v>39.65625</c:v>
                </c:pt>
                <c:pt idx="16381">
                  <c:v>39.658854166666664</c:v>
                </c:pt>
                <c:pt idx="16382">
                  <c:v>39.661458333333336</c:v>
                </c:pt>
                <c:pt idx="16383">
                  <c:v>39.6640625</c:v>
                </c:pt>
                <c:pt idx="16384">
                  <c:v>39.666666666666664</c:v>
                </c:pt>
                <c:pt idx="16385">
                  <c:v>39.669270833333336</c:v>
                </c:pt>
                <c:pt idx="16386">
                  <c:v>39.671875</c:v>
                </c:pt>
                <c:pt idx="16387">
                  <c:v>39.674479166666664</c:v>
                </c:pt>
                <c:pt idx="16388">
                  <c:v>39.677083333333336</c:v>
                </c:pt>
                <c:pt idx="16389">
                  <c:v>39.6796875</c:v>
                </c:pt>
                <c:pt idx="16390">
                  <c:v>39.682291666666664</c:v>
                </c:pt>
                <c:pt idx="16391">
                  <c:v>39.684895833333336</c:v>
                </c:pt>
                <c:pt idx="16392">
                  <c:v>39.6875</c:v>
                </c:pt>
                <c:pt idx="16393">
                  <c:v>39.690104166666664</c:v>
                </c:pt>
                <c:pt idx="16394">
                  <c:v>39.692708333333336</c:v>
                </c:pt>
                <c:pt idx="16395">
                  <c:v>39.6953125</c:v>
                </c:pt>
                <c:pt idx="16396">
                  <c:v>39.697916666666664</c:v>
                </c:pt>
                <c:pt idx="16397">
                  <c:v>39.700520833333336</c:v>
                </c:pt>
                <c:pt idx="16398">
                  <c:v>39.703125</c:v>
                </c:pt>
                <c:pt idx="16399">
                  <c:v>39.705729166666664</c:v>
                </c:pt>
                <c:pt idx="16400">
                  <c:v>39.708333333333336</c:v>
                </c:pt>
                <c:pt idx="16401">
                  <c:v>39.7109375</c:v>
                </c:pt>
                <c:pt idx="16402">
                  <c:v>39.713541666666664</c:v>
                </c:pt>
                <c:pt idx="16403">
                  <c:v>39.716145833333336</c:v>
                </c:pt>
                <c:pt idx="16404">
                  <c:v>39.71875</c:v>
                </c:pt>
                <c:pt idx="16405">
                  <c:v>39.721354166666664</c:v>
                </c:pt>
                <c:pt idx="16406">
                  <c:v>39.723958333333336</c:v>
                </c:pt>
                <c:pt idx="16407">
                  <c:v>39.7265625</c:v>
                </c:pt>
                <c:pt idx="16408">
                  <c:v>39.729166666666664</c:v>
                </c:pt>
                <c:pt idx="16409">
                  <c:v>39.731770833333336</c:v>
                </c:pt>
                <c:pt idx="16410">
                  <c:v>39.734375</c:v>
                </c:pt>
                <c:pt idx="16411">
                  <c:v>39.736979166666664</c:v>
                </c:pt>
                <c:pt idx="16412">
                  <c:v>39.739583333333336</c:v>
                </c:pt>
                <c:pt idx="16413">
                  <c:v>39.7421875</c:v>
                </c:pt>
                <c:pt idx="16414">
                  <c:v>39.744791666666664</c:v>
                </c:pt>
                <c:pt idx="16415">
                  <c:v>39.747395833333336</c:v>
                </c:pt>
                <c:pt idx="16416">
                  <c:v>39.75</c:v>
                </c:pt>
                <c:pt idx="16417">
                  <c:v>39.752604166666664</c:v>
                </c:pt>
                <c:pt idx="16418">
                  <c:v>39.755208333333336</c:v>
                </c:pt>
                <c:pt idx="16419">
                  <c:v>39.7578125</c:v>
                </c:pt>
                <c:pt idx="16420">
                  <c:v>39.760416666666664</c:v>
                </c:pt>
                <c:pt idx="16421">
                  <c:v>39.763020833333336</c:v>
                </c:pt>
                <c:pt idx="16422">
                  <c:v>39.765625</c:v>
                </c:pt>
                <c:pt idx="16423">
                  <c:v>39.768229166666664</c:v>
                </c:pt>
                <c:pt idx="16424">
                  <c:v>39.770833333333336</c:v>
                </c:pt>
                <c:pt idx="16425">
                  <c:v>39.7734375</c:v>
                </c:pt>
                <c:pt idx="16426">
                  <c:v>39.776041666666664</c:v>
                </c:pt>
                <c:pt idx="16427">
                  <c:v>39.778645833333336</c:v>
                </c:pt>
                <c:pt idx="16428">
                  <c:v>39.78125</c:v>
                </c:pt>
                <c:pt idx="16429">
                  <c:v>39.783854166666664</c:v>
                </c:pt>
                <c:pt idx="16430">
                  <c:v>39.786458333333336</c:v>
                </c:pt>
                <c:pt idx="16431">
                  <c:v>39.7890625</c:v>
                </c:pt>
                <c:pt idx="16432">
                  <c:v>39.791666666666664</c:v>
                </c:pt>
                <c:pt idx="16433">
                  <c:v>39.794270833333336</c:v>
                </c:pt>
                <c:pt idx="16434">
                  <c:v>39.796875</c:v>
                </c:pt>
                <c:pt idx="16435">
                  <c:v>39.799479166666664</c:v>
                </c:pt>
                <c:pt idx="16436">
                  <c:v>39.802083333333336</c:v>
                </c:pt>
                <c:pt idx="16437">
                  <c:v>39.8046875</c:v>
                </c:pt>
                <c:pt idx="16438">
                  <c:v>39.807291666666664</c:v>
                </c:pt>
                <c:pt idx="16439">
                  <c:v>39.809895833333336</c:v>
                </c:pt>
                <c:pt idx="16440">
                  <c:v>39.8125</c:v>
                </c:pt>
                <c:pt idx="16441">
                  <c:v>39.815104166666664</c:v>
                </c:pt>
                <c:pt idx="16442">
                  <c:v>39.817708333333336</c:v>
                </c:pt>
                <c:pt idx="16443">
                  <c:v>39.8203125</c:v>
                </c:pt>
                <c:pt idx="16444">
                  <c:v>39.822916666666664</c:v>
                </c:pt>
                <c:pt idx="16445">
                  <c:v>39.825520833333336</c:v>
                </c:pt>
                <c:pt idx="16446">
                  <c:v>39.828125</c:v>
                </c:pt>
                <c:pt idx="16447">
                  <c:v>39.830729166666664</c:v>
                </c:pt>
                <c:pt idx="16448">
                  <c:v>39.833333333333336</c:v>
                </c:pt>
                <c:pt idx="16449">
                  <c:v>39.8359375</c:v>
                </c:pt>
                <c:pt idx="16450">
                  <c:v>39.838541666666664</c:v>
                </c:pt>
                <c:pt idx="16451">
                  <c:v>39.841145833333336</c:v>
                </c:pt>
                <c:pt idx="16452">
                  <c:v>39.84375</c:v>
                </c:pt>
                <c:pt idx="16453">
                  <c:v>39.846354166666664</c:v>
                </c:pt>
                <c:pt idx="16454">
                  <c:v>39.848958333333336</c:v>
                </c:pt>
                <c:pt idx="16455">
                  <c:v>39.8515625</c:v>
                </c:pt>
                <c:pt idx="16456">
                  <c:v>39.854166666666664</c:v>
                </c:pt>
                <c:pt idx="16457">
                  <c:v>39.856770833333336</c:v>
                </c:pt>
                <c:pt idx="16458">
                  <c:v>39.859375</c:v>
                </c:pt>
                <c:pt idx="16459">
                  <c:v>39.861979166666664</c:v>
                </c:pt>
                <c:pt idx="16460">
                  <c:v>39.864583333333336</c:v>
                </c:pt>
                <c:pt idx="16461">
                  <c:v>39.8671875</c:v>
                </c:pt>
                <c:pt idx="16462">
                  <c:v>39.869791666666664</c:v>
                </c:pt>
                <c:pt idx="16463">
                  <c:v>39.872395833333336</c:v>
                </c:pt>
                <c:pt idx="16464">
                  <c:v>39.875</c:v>
                </c:pt>
                <c:pt idx="16465">
                  <c:v>39.877604166666664</c:v>
                </c:pt>
                <c:pt idx="16466">
                  <c:v>39.880208333333336</c:v>
                </c:pt>
                <c:pt idx="16467">
                  <c:v>39.8828125</c:v>
                </c:pt>
                <c:pt idx="16468">
                  <c:v>39.885416666666664</c:v>
                </c:pt>
                <c:pt idx="16469">
                  <c:v>39.888020833333336</c:v>
                </c:pt>
                <c:pt idx="16470">
                  <c:v>39.890625</c:v>
                </c:pt>
                <c:pt idx="16471">
                  <c:v>39.893229166666664</c:v>
                </c:pt>
                <c:pt idx="16472">
                  <c:v>39.895833333333336</c:v>
                </c:pt>
                <c:pt idx="16473">
                  <c:v>39.8984375</c:v>
                </c:pt>
                <c:pt idx="16474">
                  <c:v>39.901041666666664</c:v>
                </c:pt>
                <c:pt idx="16475">
                  <c:v>39.903645833333336</c:v>
                </c:pt>
                <c:pt idx="16476">
                  <c:v>39.90625</c:v>
                </c:pt>
                <c:pt idx="16477">
                  <c:v>39.908854166666664</c:v>
                </c:pt>
                <c:pt idx="16478">
                  <c:v>39.911458333333336</c:v>
                </c:pt>
                <c:pt idx="16479">
                  <c:v>39.9140625</c:v>
                </c:pt>
                <c:pt idx="16480">
                  <c:v>39.916666666666664</c:v>
                </c:pt>
                <c:pt idx="16481">
                  <c:v>39.919270833333336</c:v>
                </c:pt>
                <c:pt idx="16482">
                  <c:v>39.921875</c:v>
                </c:pt>
                <c:pt idx="16483">
                  <c:v>39.924479166666664</c:v>
                </c:pt>
                <c:pt idx="16484">
                  <c:v>39.927083333333336</c:v>
                </c:pt>
                <c:pt idx="16485">
                  <c:v>39.9296875</c:v>
                </c:pt>
                <c:pt idx="16486">
                  <c:v>39.932291666666664</c:v>
                </c:pt>
                <c:pt idx="16487">
                  <c:v>39.934895833333336</c:v>
                </c:pt>
                <c:pt idx="16488">
                  <c:v>39.9375</c:v>
                </c:pt>
                <c:pt idx="16489">
                  <c:v>39.940104166666664</c:v>
                </c:pt>
                <c:pt idx="16490">
                  <c:v>39.942708333333336</c:v>
                </c:pt>
                <c:pt idx="16491">
                  <c:v>39.9453125</c:v>
                </c:pt>
                <c:pt idx="16492">
                  <c:v>39.947916666666664</c:v>
                </c:pt>
                <c:pt idx="16493">
                  <c:v>39.950520833333336</c:v>
                </c:pt>
                <c:pt idx="16494">
                  <c:v>39.953125</c:v>
                </c:pt>
                <c:pt idx="16495">
                  <c:v>39.955729166666664</c:v>
                </c:pt>
                <c:pt idx="16496">
                  <c:v>39.958333333333336</c:v>
                </c:pt>
                <c:pt idx="16497">
                  <c:v>39.9609375</c:v>
                </c:pt>
                <c:pt idx="16498">
                  <c:v>39.963541666666664</c:v>
                </c:pt>
                <c:pt idx="16499">
                  <c:v>39.966145833333336</c:v>
                </c:pt>
                <c:pt idx="16500">
                  <c:v>39.96875</c:v>
                </c:pt>
                <c:pt idx="16501">
                  <c:v>39.971354166666664</c:v>
                </c:pt>
                <c:pt idx="16502">
                  <c:v>39.973958333333336</c:v>
                </c:pt>
                <c:pt idx="16503">
                  <c:v>39.9765625</c:v>
                </c:pt>
                <c:pt idx="16504">
                  <c:v>39.979166666666664</c:v>
                </c:pt>
                <c:pt idx="16505">
                  <c:v>39.981770833333336</c:v>
                </c:pt>
                <c:pt idx="16506">
                  <c:v>39.984375</c:v>
                </c:pt>
                <c:pt idx="16507">
                  <c:v>39.986979166666664</c:v>
                </c:pt>
                <c:pt idx="16508">
                  <c:v>39.989583333333336</c:v>
                </c:pt>
                <c:pt idx="16509">
                  <c:v>39.9921875</c:v>
                </c:pt>
                <c:pt idx="16510">
                  <c:v>39.994791666666664</c:v>
                </c:pt>
                <c:pt idx="16511">
                  <c:v>39.997395833333336</c:v>
                </c:pt>
                <c:pt idx="16512">
                  <c:v>40</c:v>
                </c:pt>
                <c:pt idx="16513">
                  <c:v>40.002604166666664</c:v>
                </c:pt>
                <c:pt idx="16514">
                  <c:v>40.005208333333336</c:v>
                </c:pt>
                <c:pt idx="16515">
                  <c:v>40.0078125</c:v>
                </c:pt>
                <c:pt idx="16516">
                  <c:v>40.010416666666664</c:v>
                </c:pt>
                <c:pt idx="16517">
                  <c:v>40.013020833333336</c:v>
                </c:pt>
                <c:pt idx="16518">
                  <c:v>40.015625</c:v>
                </c:pt>
                <c:pt idx="16519">
                  <c:v>40.018229166666664</c:v>
                </c:pt>
                <c:pt idx="16520">
                  <c:v>40.020833333333336</c:v>
                </c:pt>
                <c:pt idx="16521">
                  <c:v>40.0234375</c:v>
                </c:pt>
                <c:pt idx="16522">
                  <c:v>40.026041666666664</c:v>
                </c:pt>
                <c:pt idx="16523">
                  <c:v>40.028645833333336</c:v>
                </c:pt>
                <c:pt idx="16524">
                  <c:v>40.03125</c:v>
                </c:pt>
                <c:pt idx="16525">
                  <c:v>40.033854166666664</c:v>
                </c:pt>
                <c:pt idx="16526">
                  <c:v>40.036458333333336</c:v>
                </c:pt>
                <c:pt idx="16527">
                  <c:v>40.0390625</c:v>
                </c:pt>
                <c:pt idx="16528">
                  <c:v>40.041666666666664</c:v>
                </c:pt>
                <c:pt idx="16529">
                  <c:v>40.044270833333336</c:v>
                </c:pt>
                <c:pt idx="16530">
                  <c:v>40.046875</c:v>
                </c:pt>
                <c:pt idx="16531">
                  <c:v>40.049479166666664</c:v>
                </c:pt>
                <c:pt idx="16532">
                  <c:v>40.052083333333336</c:v>
                </c:pt>
                <c:pt idx="16533">
                  <c:v>40.0546875</c:v>
                </c:pt>
                <c:pt idx="16534">
                  <c:v>40.057291666666664</c:v>
                </c:pt>
                <c:pt idx="16535">
                  <c:v>40.059895833333336</c:v>
                </c:pt>
                <c:pt idx="16536">
                  <c:v>40.0625</c:v>
                </c:pt>
                <c:pt idx="16537">
                  <c:v>40.065104166666664</c:v>
                </c:pt>
                <c:pt idx="16538">
                  <c:v>40.067708333333336</c:v>
                </c:pt>
                <c:pt idx="16539">
                  <c:v>40.0703125</c:v>
                </c:pt>
                <c:pt idx="16540">
                  <c:v>40.072916666666664</c:v>
                </c:pt>
                <c:pt idx="16541">
                  <c:v>40.075520833333336</c:v>
                </c:pt>
                <c:pt idx="16542">
                  <c:v>40.078125</c:v>
                </c:pt>
                <c:pt idx="16543">
                  <c:v>40.080729166666664</c:v>
                </c:pt>
                <c:pt idx="16544">
                  <c:v>40.083333333333336</c:v>
                </c:pt>
                <c:pt idx="16545">
                  <c:v>40.0859375</c:v>
                </c:pt>
                <c:pt idx="16546">
                  <c:v>40.088541666666664</c:v>
                </c:pt>
                <c:pt idx="16547">
                  <c:v>40.091145833333336</c:v>
                </c:pt>
                <c:pt idx="16548">
                  <c:v>40.09375</c:v>
                </c:pt>
                <c:pt idx="16549">
                  <c:v>40.096354166666664</c:v>
                </c:pt>
                <c:pt idx="16550">
                  <c:v>40.098958333333336</c:v>
                </c:pt>
                <c:pt idx="16551">
                  <c:v>40.1015625</c:v>
                </c:pt>
                <c:pt idx="16552">
                  <c:v>40.104166666666664</c:v>
                </c:pt>
                <c:pt idx="16553">
                  <c:v>40.106770833333336</c:v>
                </c:pt>
                <c:pt idx="16554">
                  <c:v>40.109375</c:v>
                </c:pt>
                <c:pt idx="16555">
                  <c:v>40.111979166666664</c:v>
                </c:pt>
                <c:pt idx="16556">
                  <c:v>40.114583333333336</c:v>
                </c:pt>
                <c:pt idx="16557">
                  <c:v>40.1171875</c:v>
                </c:pt>
                <c:pt idx="16558">
                  <c:v>40.119791666666664</c:v>
                </c:pt>
                <c:pt idx="16559">
                  <c:v>40.122395833333336</c:v>
                </c:pt>
                <c:pt idx="16560">
                  <c:v>40.125</c:v>
                </c:pt>
                <c:pt idx="16561">
                  <c:v>40.127604166666664</c:v>
                </c:pt>
                <c:pt idx="16562">
                  <c:v>40.130208333333336</c:v>
                </c:pt>
                <c:pt idx="16563">
                  <c:v>40.1328125</c:v>
                </c:pt>
                <c:pt idx="16564">
                  <c:v>40.135416666666664</c:v>
                </c:pt>
                <c:pt idx="16565">
                  <c:v>40.138020833333336</c:v>
                </c:pt>
                <c:pt idx="16566">
                  <c:v>40.140625</c:v>
                </c:pt>
                <c:pt idx="16567">
                  <c:v>40.143229166666664</c:v>
                </c:pt>
                <c:pt idx="16568">
                  <c:v>40.145833333333336</c:v>
                </c:pt>
                <c:pt idx="16569">
                  <c:v>40.1484375</c:v>
                </c:pt>
                <c:pt idx="16570">
                  <c:v>40.151041666666664</c:v>
                </c:pt>
                <c:pt idx="16571">
                  <c:v>40.153645833333336</c:v>
                </c:pt>
                <c:pt idx="16572">
                  <c:v>40.15625</c:v>
                </c:pt>
                <c:pt idx="16573">
                  <c:v>40.158854166666664</c:v>
                </c:pt>
                <c:pt idx="16574">
                  <c:v>40.161458333333336</c:v>
                </c:pt>
                <c:pt idx="16575">
                  <c:v>40.1640625</c:v>
                </c:pt>
                <c:pt idx="16576">
                  <c:v>40.166666666666664</c:v>
                </c:pt>
                <c:pt idx="16577">
                  <c:v>40.169270833333336</c:v>
                </c:pt>
                <c:pt idx="16578">
                  <c:v>40.171875</c:v>
                </c:pt>
                <c:pt idx="16579">
                  <c:v>40.174479166666664</c:v>
                </c:pt>
                <c:pt idx="16580">
                  <c:v>40.177083333333336</c:v>
                </c:pt>
                <c:pt idx="16581">
                  <c:v>40.1796875</c:v>
                </c:pt>
                <c:pt idx="16582">
                  <c:v>40.182291666666664</c:v>
                </c:pt>
                <c:pt idx="16583">
                  <c:v>40.184895833333336</c:v>
                </c:pt>
                <c:pt idx="16584">
                  <c:v>40.1875</c:v>
                </c:pt>
                <c:pt idx="16585">
                  <c:v>40.190104166666664</c:v>
                </c:pt>
                <c:pt idx="16586">
                  <c:v>40.192708333333336</c:v>
                </c:pt>
                <c:pt idx="16587">
                  <c:v>40.1953125</c:v>
                </c:pt>
                <c:pt idx="16588">
                  <c:v>40.197916666666664</c:v>
                </c:pt>
                <c:pt idx="16589">
                  <c:v>40.200520833333336</c:v>
                </c:pt>
                <c:pt idx="16590">
                  <c:v>40.203125</c:v>
                </c:pt>
                <c:pt idx="16591">
                  <c:v>40.205729166666664</c:v>
                </c:pt>
                <c:pt idx="16592">
                  <c:v>40.208333333333336</c:v>
                </c:pt>
                <c:pt idx="16593">
                  <c:v>40.2109375</c:v>
                </c:pt>
                <c:pt idx="16594">
                  <c:v>40.213541666666664</c:v>
                </c:pt>
                <c:pt idx="16595">
                  <c:v>40.216145833333336</c:v>
                </c:pt>
                <c:pt idx="16596">
                  <c:v>40.21875</c:v>
                </c:pt>
                <c:pt idx="16597">
                  <c:v>40.221354166666664</c:v>
                </c:pt>
                <c:pt idx="16598">
                  <c:v>40.223958333333336</c:v>
                </c:pt>
                <c:pt idx="16599">
                  <c:v>40.2265625</c:v>
                </c:pt>
                <c:pt idx="16600">
                  <c:v>40.229166666666664</c:v>
                </c:pt>
                <c:pt idx="16601">
                  <c:v>40.231770833333336</c:v>
                </c:pt>
                <c:pt idx="16602">
                  <c:v>40.234375</c:v>
                </c:pt>
                <c:pt idx="16603">
                  <c:v>40.236979166666664</c:v>
                </c:pt>
                <c:pt idx="16604">
                  <c:v>40.239583333333336</c:v>
                </c:pt>
                <c:pt idx="16605">
                  <c:v>40.2421875</c:v>
                </c:pt>
                <c:pt idx="16606">
                  <c:v>40.244791666666664</c:v>
                </c:pt>
                <c:pt idx="16607">
                  <c:v>40.247395833333336</c:v>
                </c:pt>
                <c:pt idx="16608">
                  <c:v>40.25</c:v>
                </c:pt>
                <c:pt idx="16609">
                  <c:v>40.252604166666664</c:v>
                </c:pt>
                <c:pt idx="16610">
                  <c:v>40.255208333333336</c:v>
                </c:pt>
                <c:pt idx="16611">
                  <c:v>40.2578125</c:v>
                </c:pt>
                <c:pt idx="16612">
                  <c:v>40.260416666666664</c:v>
                </c:pt>
                <c:pt idx="16613">
                  <c:v>40.263020833333336</c:v>
                </c:pt>
                <c:pt idx="16614">
                  <c:v>40.265625</c:v>
                </c:pt>
                <c:pt idx="16615">
                  <c:v>40.268229166666664</c:v>
                </c:pt>
                <c:pt idx="16616">
                  <c:v>40.270833333333336</c:v>
                </c:pt>
                <c:pt idx="16617">
                  <c:v>40.2734375</c:v>
                </c:pt>
                <c:pt idx="16618">
                  <c:v>40.276041666666664</c:v>
                </c:pt>
                <c:pt idx="16619">
                  <c:v>40.278645833333336</c:v>
                </c:pt>
                <c:pt idx="16620">
                  <c:v>40.28125</c:v>
                </c:pt>
                <c:pt idx="16621">
                  <c:v>40.283854166666664</c:v>
                </c:pt>
                <c:pt idx="16622">
                  <c:v>40.286458333333336</c:v>
                </c:pt>
                <c:pt idx="16623">
                  <c:v>40.2890625</c:v>
                </c:pt>
                <c:pt idx="16624">
                  <c:v>40.291666666666664</c:v>
                </c:pt>
                <c:pt idx="16625">
                  <c:v>40.294270833333336</c:v>
                </c:pt>
                <c:pt idx="16626">
                  <c:v>40.296875</c:v>
                </c:pt>
                <c:pt idx="16627">
                  <c:v>40.299479166666664</c:v>
                </c:pt>
                <c:pt idx="16628">
                  <c:v>40.302083333333336</c:v>
                </c:pt>
                <c:pt idx="16629">
                  <c:v>40.3046875</c:v>
                </c:pt>
                <c:pt idx="16630">
                  <c:v>40.307291666666664</c:v>
                </c:pt>
                <c:pt idx="16631">
                  <c:v>40.309895833333336</c:v>
                </c:pt>
                <c:pt idx="16632">
                  <c:v>40.3125</c:v>
                </c:pt>
                <c:pt idx="16633">
                  <c:v>40.315104166666664</c:v>
                </c:pt>
                <c:pt idx="16634">
                  <c:v>40.317708333333336</c:v>
                </c:pt>
                <c:pt idx="16635">
                  <c:v>40.3203125</c:v>
                </c:pt>
                <c:pt idx="16636">
                  <c:v>40.322916666666664</c:v>
                </c:pt>
                <c:pt idx="16637">
                  <c:v>40.325520833333336</c:v>
                </c:pt>
                <c:pt idx="16638">
                  <c:v>40.328125</c:v>
                </c:pt>
                <c:pt idx="16639">
                  <c:v>40.330729166666664</c:v>
                </c:pt>
                <c:pt idx="16640">
                  <c:v>40.333333333333336</c:v>
                </c:pt>
                <c:pt idx="16641">
                  <c:v>40.3359375</c:v>
                </c:pt>
                <c:pt idx="16642">
                  <c:v>40.338541666666664</c:v>
                </c:pt>
                <c:pt idx="16643">
                  <c:v>40.341145833333336</c:v>
                </c:pt>
                <c:pt idx="16644">
                  <c:v>40.34375</c:v>
                </c:pt>
                <c:pt idx="16645">
                  <c:v>40.346354166666664</c:v>
                </c:pt>
                <c:pt idx="16646">
                  <c:v>40.348958333333336</c:v>
                </c:pt>
                <c:pt idx="16647">
                  <c:v>40.3515625</c:v>
                </c:pt>
                <c:pt idx="16648">
                  <c:v>40.354166666666664</c:v>
                </c:pt>
                <c:pt idx="16649">
                  <c:v>40.356770833333336</c:v>
                </c:pt>
                <c:pt idx="16650">
                  <c:v>40.359375</c:v>
                </c:pt>
                <c:pt idx="16651">
                  <c:v>40.361979166666664</c:v>
                </c:pt>
                <c:pt idx="16652">
                  <c:v>40.364583333333336</c:v>
                </c:pt>
                <c:pt idx="16653">
                  <c:v>40.3671875</c:v>
                </c:pt>
                <c:pt idx="16654">
                  <c:v>40.369791666666664</c:v>
                </c:pt>
                <c:pt idx="16655">
                  <c:v>40.372395833333336</c:v>
                </c:pt>
                <c:pt idx="16656">
                  <c:v>40.375</c:v>
                </c:pt>
                <c:pt idx="16657">
                  <c:v>40.377604166666664</c:v>
                </c:pt>
                <c:pt idx="16658">
                  <c:v>40.380208333333336</c:v>
                </c:pt>
                <c:pt idx="16659">
                  <c:v>40.3828125</c:v>
                </c:pt>
                <c:pt idx="16660">
                  <c:v>40.385416666666664</c:v>
                </c:pt>
                <c:pt idx="16661">
                  <c:v>40.388020833333336</c:v>
                </c:pt>
                <c:pt idx="16662">
                  <c:v>40.390625</c:v>
                </c:pt>
                <c:pt idx="16663">
                  <c:v>40.393229166666664</c:v>
                </c:pt>
                <c:pt idx="16664">
                  <c:v>40.395833333333336</c:v>
                </c:pt>
                <c:pt idx="16665">
                  <c:v>40.3984375</c:v>
                </c:pt>
                <c:pt idx="16666">
                  <c:v>40.401041666666664</c:v>
                </c:pt>
                <c:pt idx="16667">
                  <c:v>40.403645833333336</c:v>
                </c:pt>
                <c:pt idx="16668">
                  <c:v>40.40625</c:v>
                </c:pt>
                <c:pt idx="16669">
                  <c:v>40.408854166666664</c:v>
                </c:pt>
                <c:pt idx="16670">
                  <c:v>40.411458333333336</c:v>
                </c:pt>
                <c:pt idx="16671">
                  <c:v>40.4140625</c:v>
                </c:pt>
                <c:pt idx="16672">
                  <c:v>40.416666666666664</c:v>
                </c:pt>
                <c:pt idx="16673">
                  <c:v>40.419270833333336</c:v>
                </c:pt>
                <c:pt idx="16674">
                  <c:v>40.421875</c:v>
                </c:pt>
                <c:pt idx="16675">
                  <c:v>40.424479166666664</c:v>
                </c:pt>
                <c:pt idx="16676">
                  <c:v>40.427083333333336</c:v>
                </c:pt>
                <c:pt idx="16677">
                  <c:v>40.4296875</c:v>
                </c:pt>
                <c:pt idx="16678">
                  <c:v>40.432291666666664</c:v>
                </c:pt>
                <c:pt idx="16679">
                  <c:v>40.434895833333336</c:v>
                </c:pt>
                <c:pt idx="16680">
                  <c:v>40.4375</c:v>
                </c:pt>
                <c:pt idx="16681">
                  <c:v>40.440104166666664</c:v>
                </c:pt>
                <c:pt idx="16682">
                  <c:v>40.442708333333336</c:v>
                </c:pt>
                <c:pt idx="16683">
                  <c:v>40.4453125</c:v>
                </c:pt>
                <c:pt idx="16684">
                  <c:v>40.447916666666664</c:v>
                </c:pt>
                <c:pt idx="16685">
                  <c:v>40.450520833333336</c:v>
                </c:pt>
                <c:pt idx="16686">
                  <c:v>40.453125</c:v>
                </c:pt>
                <c:pt idx="16687">
                  <c:v>40.455729166666664</c:v>
                </c:pt>
                <c:pt idx="16688">
                  <c:v>40.458333333333336</c:v>
                </c:pt>
                <c:pt idx="16689">
                  <c:v>40.4609375</c:v>
                </c:pt>
                <c:pt idx="16690">
                  <c:v>40.463541666666664</c:v>
                </c:pt>
                <c:pt idx="16691">
                  <c:v>40.466145833333336</c:v>
                </c:pt>
                <c:pt idx="16692">
                  <c:v>40.46875</c:v>
                </c:pt>
                <c:pt idx="16693">
                  <c:v>40.471354166666664</c:v>
                </c:pt>
                <c:pt idx="16694">
                  <c:v>40.473958333333336</c:v>
                </c:pt>
                <c:pt idx="16695">
                  <c:v>40.4765625</c:v>
                </c:pt>
                <c:pt idx="16696">
                  <c:v>40.479166666666664</c:v>
                </c:pt>
                <c:pt idx="16697">
                  <c:v>40.481770833333336</c:v>
                </c:pt>
                <c:pt idx="16698">
                  <c:v>40.484375</c:v>
                </c:pt>
                <c:pt idx="16699">
                  <c:v>40.486979166666664</c:v>
                </c:pt>
                <c:pt idx="16700">
                  <c:v>40.489583333333336</c:v>
                </c:pt>
                <c:pt idx="16701">
                  <c:v>40.4921875</c:v>
                </c:pt>
                <c:pt idx="16702">
                  <c:v>40.494791666666664</c:v>
                </c:pt>
                <c:pt idx="16703">
                  <c:v>40.497395833333336</c:v>
                </c:pt>
                <c:pt idx="16704">
                  <c:v>40.5</c:v>
                </c:pt>
                <c:pt idx="16705">
                  <c:v>40.502604166666664</c:v>
                </c:pt>
                <c:pt idx="16706">
                  <c:v>40.505208333333336</c:v>
                </c:pt>
                <c:pt idx="16707">
                  <c:v>40.5078125</c:v>
                </c:pt>
                <c:pt idx="16708">
                  <c:v>40.510416666666664</c:v>
                </c:pt>
                <c:pt idx="16709">
                  <c:v>40.513020833333336</c:v>
                </c:pt>
                <c:pt idx="16710">
                  <c:v>40.515625</c:v>
                </c:pt>
                <c:pt idx="16711">
                  <c:v>40.518229166666664</c:v>
                </c:pt>
                <c:pt idx="16712">
                  <c:v>40.520833333333336</c:v>
                </c:pt>
                <c:pt idx="16713">
                  <c:v>40.5234375</c:v>
                </c:pt>
                <c:pt idx="16714">
                  <c:v>40.526041666666664</c:v>
                </c:pt>
                <c:pt idx="16715">
                  <c:v>40.528645833333336</c:v>
                </c:pt>
                <c:pt idx="16716">
                  <c:v>40.53125</c:v>
                </c:pt>
                <c:pt idx="16717">
                  <c:v>40.533854166666664</c:v>
                </c:pt>
                <c:pt idx="16718">
                  <c:v>40.536458333333336</c:v>
                </c:pt>
                <c:pt idx="16719">
                  <c:v>40.5390625</c:v>
                </c:pt>
                <c:pt idx="16720">
                  <c:v>40.541666666666664</c:v>
                </c:pt>
                <c:pt idx="16721">
                  <c:v>40.544270833333336</c:v>
                </c:pt>
                <c:pt idx="16722">
                  <c:v>40.546875</c:v>
                </c:pt>
                <c:pt idx="16723">
                  <c:v>40.549479166666664</c:v>
                </c:pt>
                <c:pt idx="16724">
                  <c:v>40.552083333333336</c:v>
                </c:pt>
                <c:pt idx="16725">
                  <c:v>40.5546875</c:v>
                </c:pt>
                <c:pt idx="16726">
                  <c:v>40.557291666666664</c:v>
                </c:pt>
                <c:pt idx="16727">
                  <c:v>40.559895833333336</c:v>
                </c:pt>
                <c:pt idx="16728">
                  <c:v>40.5625</c:v>
                </c:pt>
                <c:pt idx="16729">
                  <c:v>40.565104166666664</c:v>
                </c:pt>
                <c:pt idx="16730">
                  <c:v>40.567708333333336</c:v>
                </c:pt>
                <c:pt idx="16731">
                  <c:v>40.5703125</c:v>
                </c:pt>
                <c:pt idx="16732">
                  <c:v>40.572916666666664</c:v>
                </c:pt>
                <c:pt idx="16733">
                  <c:v>40.575520833333336</c:v>
                </c:pt>
                <c:pt idx="16734">
                  <c:v>40.578125</c:v>
                </c:pt>
                <c:pt idx="16735">
                  <c:v>40.580729166666664</c:v>
                </c:pt>
                <c:pt idx="16736">
                  <c:v>40.583333333333336</c:v>
                </c:pt>
                <c:pt idx="16737">
                  <c:v>40.5859375</c:v>
                </c:pt>
                <c:pt idx="16738">
                  <c:v>40.588541666666664</c:v>
                </c:pt>
                <c:pt idx="16739">
                  <c:v>40.591145833333336</c:v>
                </c:pt>
                <c:pt idx="16740">
                  <c:v>40.59375</c:v>
                </c:pt>
                <c:pt idx="16741">
                  <c:v>40.596354166666664</c:v>
                </c:pt>
                <c:pt idx="16742">
                  <c:v>40.598958333333336</c:v>
                </c:pt>
                <c:pt idx="16743">
                  <c:v>40.6015625</c:v>
                </c:pt>
                <c:pt idx="16744">
                  <c:v>40.604166666666664</c:v>
                </c:pt>
                <c:pt idx="16745">
                  <c:v>40.606770833333336</c:v>
                </c:pt>
                <c:pt idx="16746">
                  <c:v>40.609375</c:v>
                </c:pt>
                <c:pt idx="16747">
                  <c:v>40.611979166666664</c:v>
                </c:pt>
                <c:pt idx="16748">
                  <c:v>40.614583333333336</c:v>
                </c:pt>
                <c:pt idx="16749">
                  <c:v>40.6171875</c:v>
                </c:pt>
                <c:pt idx="16750">
                  <c:v>40.619791666666664</c:v>
                </c:pt>
                <c:pt idx="16751">
                  <c:v>40.622395833333336</c:v>
                </c:pt>
                <c:pt idx="16752">
                  <c:v>40.625</c:v>
                </c:pt>
                <c:pt idx="16753">
                  <c:v>40.627604166666664</c:v>
                </c:pt>
                <c:pt idx="16754">
                  <c:v>40.630208333333336</c:v>
                </c:pt>
                <c:pt idx="16755">
                  <c:v>40.6328125</c:v>
                </c:pt>
                <c:pt idx="16756">
                  <c:v>40.635416666666664</c:v>
                </c:pt>
                <c:pt idx="16757">
                  <c:v>40.638020833333336</c:v>
                </c:pt>
                <c:pt idx="16758">
                  <c:v>40.640625</c:v>
                </c:pt>
                <c:pt idx="16759">
                  <c:v>40.643229166666664</c:v>
                </c:pt>
                <c:pt idx="16760">
                  <c:v>40.645833333333336</c:v>
                </c:pt>
                <c:pt idx="16761">
                  <c:v>40.6484375</c:v>
                </c:pt>
                <c:pt idx="16762">
                  <c:v>40.651041666666664</c:v>
                </c:pt>
                <c:pt idx="16763">
                  <c:v>40.653645833333336</c:v>
                </c:pt>
                <c:pt idx="16764">
                  <c:v>40.65625</c:v>
                </c:pt>
                <c:pt idx="16765">
                  <c:v>40.658854166666664</c:v>
                </c:pt>
                <c:pt idx="16766">
                  <c:v>40.661458333333336</c:v>
                </c:pt>
                <c:pt idx="16767">
                  <c:v>40.6640625</c:v>
                </c:pt>
                <c:pt idx="16768">
                  <c:v>40.666666666666664</c:v>
                </c:pt>
                <c:pt idx="16769">
                  <c:v>40.669270833333336</c:v>
                </c:pt>
                <c:pt idx="16770">
                  <c:v>40.671875</c:v>
                </c:pt>
                <c:pt idx="16771">
                  <c:v>40.674479166666664</c:v>
                </c:pt>
                <c:pt idx="16772">
                  <c:v>40.677083333333336</c:v>
                </c:pt>
                <c:pt idx="16773">
                  <c:v>40.6796875</c:v>
                </c:pt>
                <c:pt idx="16774">
                  <c:v>40.682291666666664</c:v>
                </c:pt>
                <c:pt idx="16775">
                  <c:v>40.684895833333336</c:v>
                </c:pt>
                <c:pt idx="16776">
                  <c:v>40.6875</c:v>
                </c:pt>
                <c:pt idx="16777">
                  <c:v>40.690104166666664</c:v>
                </c:pt>
                <c:pt idx="16778">
                  <c:v>40.692708333333336</c:v>
                </c:pt>
                <c:pt idx="16779">
                  <c:v>40.6953125</c:v>
                </c:pt>
                <c:pt idx="16780">
                  <c:v>40.697916666666664</c:v>
                </c:pt>
                <c:pt idx="16781">
                  <c:v>40.700520833333336</c:v>
                </c:pt>
                <c:pt idx="16782">
                  <c:v>40.703125</c:v>
                </c:pt>
                <c:pt idx="16783">
                  <c:v>40.705729166666664</c:v>
                </c:pt>
                <c:pt idx="16784">
                  <c:v>40.708333333333336</c:v>
                </c:pt>
                <c:pt idx="16785">
                  <c:v>40.7109375</c:v>
                </c:pt>
                <c:pt idx="16786">
                  <c:v>40.713541666666664</c:v>
                </c:pt>
                <c:pt idx="16787">
                  <c:v>40.716145833333336</c:v>
                </c:pt>
                <c:pt idx="16788">
                  <c:v>40.71875</c:v>
                </c:pt>
                <c:pt idx="16789">
                  <c:v>40.721354166666664</c:v>
                </c:pt>
                <c:pt idx="16790">
                  <c:v>40.723958333333336</c:v>
                </c:pt>
                <c:pt idx="16791">
                  <c:v>40.7265625</c:v>
                </c:pt>
                <c:pt idx="16792">
                  <c:v>40.729166666666664</c:v>
                </c:pt>
                <c:pt idx="16793">
                  <c:v>40.731770833333336</c:v>
                </c:pt>
                <c:pt idx="16794">
                  <c:v>40.734375</c:v>
                </c:pt>
                <c:pt idx="16795">
                  <c:v>40.736979166666664</c:v>
                </c:pt>
                <c:pt idx="16796">
                  <c:v>40.739583333333336</c:v>
                </c:pt>
                <c:pt idx="16797">
                  <c:v>40.7421875</c:v>
                </c:pt>
                <c:pt idx="16798">
                  <c:v>40.744791666666664</c:v>
                </c:pt>
                <c:pt idx="16799">
                  <c:v>40.747395833333336</c:v>
                </c:pt>
                <c:pt idx="16800">
                  <c:v>40.75</c:v>
                </c:pt>
                <c:pt idx="16801">
                  <c:v>40.752604166666664</c:v>
                </c:pt>
                <c:pt idx="16802">
                  <c:v>40.755208333333336</c:v>
                </c:pt>
                <c:pt idx="16803">
                  <c:v>40.7578125</c:v>
                </c:pt>
                <c:pt idx="16804">
                  <c:v>40.760416666666664</c:v>
                </c:pt>
                <c:pt idx="16805">
                  <c:v>40.763020833333336</c:v>
                </c:pt>
                <c:pt idx="16806">
                  <c:v>40.765625</c:v>
                </c:pt>
                <c:pt idx="16807">
                  <c:v>40.768229166666664</c:v>
                </c:pt>
                <c:pt idx="16808">
                  <c:v>40.770833333333336</c:v>
                </c:pt>
                <c:pt idx="16809">
                  <c:v>40.7734375</c:v>
                </c:pt>
                <c:pt idx="16810">
                  <c:v>40.776041666666664</c:v>
                </c:pt>
                <c:pt idx="16811">
                  <c:v>40.778645833333336</c:v>
                </c:pt>
                <c:pt idx="16812">
                  <c:v>40.78125</c:v>
                </c:pt>
                <c:pt idx="16813">
                  <c:v>40.783854166666664</c:v>
                </c:pt>
                <c:pt idx="16814">
                  <c:v>40.786458333333336</c:v>
                </c:pt>
                <c:pt idx="16815">
                  <c:v>40.7890625</c:v>
                </c:pt>
                <c:pt idx="16816">
                  <c:v>40.791666666666664</c:v>
                </c:pt>
                <c:pt idx="16817">
                  <c:v>40.794270833333336</c:v>
                </c:pt>
                <c:pt idx="16818">
                  <c:v>40.796875</c:v>
                </c:pt>
                <c:pt idx="16819">
                  <c:v>40.799479166666664</c:v>
                </c:pt>
                <c:pt idx="16820">
                  <c:v>40.802083333333336</c:v>
                </c:pt>
                <c:pt idx="16821">
                  <c:v>40.8046875</c:v>
                </c:pt>
                <c:pt idx="16822">
                  <c:v>40.807291666666664</c:v>
                </c:pt>
                <c:pt idx="16823">
                  <c:v>40.809895833333336</c:v>
                </c:pt>
                <c:pt idx="16824">
                  <c:v>40.8125</c:v>
                </c:pt>
                <c:pt idx="16825">
                  <c:v>40.815104166666664</c:v>
                </c:pt>
                <c:pt idx="16826">
                  <c:v>40.817708333333336</c:v>
                </c:pt>
                <c:pt idx="16827">
                  <c:v>40.8203125</c:v>
                </c:pt>
                <c:pt idx="16828">
                  <c:v>40.822916666666664</c:v>
                </c:pt>
                <c:pt idx="16829">
                  <c:v>40.825520833333336</c:v>
                </c:pt>
                <c:pt idx="16830">
                  <c:v>40.828125</c:v>
                </c:pt>
                <c:pt idx="16831">
                  <c:v>40.830729166666664</c:v>
                </c:pt>
                <c:pt idx="16832">
                  <c:v>40.833333333333336</c:v>
                </c:pt>
                <c:pt idx="16833">
                  <c:v>40.8359375</c:v>
                </c:pt>
                <c:pt idx="16834">
                  <c:v>40.838541666666664</c:v>
                </c:pt>
                <c:pt idx="16835">
                  <c:v>40.841145833333336</c:v>
                </c:pt>
                <c:pt idx="16836">
                  <c:v>40.84375</c:v>
                </c:pt>
                <c:pt idx="16837">
                  <c:v>40.846354166666664</c:v>
                </c:pt>
                <c:pt idx="16838">
                  <c:v>40.848958333333336</c:v>
                </c:pt>
                <c:pt idx="16839">
                  <c:v>40.8515625</c:v>
                </c:pt>
                <c:pt idx="16840">
                  <c:v>40.854166666666664</c:v>
                </c:pt>
                <c:pt idx="16841">
                  <c:v>40.856770833333336</c:v>
                </c:pt>
                <c:pt idx="16842">
                  <c:v>40.859375</c:v>
                </c:pt>
                <c:pt idx="16843">
                  <c:v>40.861979166666664</c:v>
                </c:pt>
                <c:pt idx="16844">
                  <c:v>40.864583333333336</c:v>
                </c:pt>
                <c:pt idx="16845">
                  <c:v>40.8671875</c:v>
                </c:pt>
                <c:pt idx="16846">
                  <c:v>40.869791666666664</c:v>
                </c:pt>
                <c:pt idx="16847">
                  <c:v>40.872395833333336</c:v>
                </c:pt>
                <c:pt idx="16848">
                  <c:v>40.875</c:v>
                </c:pt>
                <c:pt idx="16849">
                  <c:v>40.877604166666664</c:v>
                </c:pt>
                <c:pt idx="16850">
                  <c:v>40.880208333333336</c:v>
                </c:pt>
                <c:pt idx="16851">
                  <c:v>40.8828125</c:v>
                </c:pt>
                <c:pt idx="16852">
                  <c:v>40.885416666666664</c:v>
                </c:pt>
                <c:pt idx="16853">
                  <c:v>40.888020833333336</c:v>
                </c:pt>
                <c:pt idx="16854">
                  <c:v>40.890625</c:v>
                </c:pt>
                <c:pt idx="16855">
                  <c:v>40.893229166666664</c:v>
                </c:pt>
                <c:pt idx="16856">
                  <c:v>40.895833333333336</c:v>
                </c:pt>
                <c:pt idx="16857">
                  <c:v>40.8984375</c:v>
                </c:pt>
                <c:pt idx="16858">
                  <c:v>40.901041666666664</c:v>
                </c:pt>
                <c:pt idx="16859">
                  <c:v>40.903645833333336</c:v>
                </c:pt>
                <c:pt idx="16860">
                  <c:v>40.90625</c:v>
                </c:pt>
                <c:pt idx="16861">
                  <c:v>40.908854166666664</c:v>
                </c:pt>
                <c:pt idx="16862">
                  <c:v>40.911458333333336</c:v>
                </c:pt>
                <c:pt idx="16863">
                  <c:v>40.9140625</c:v>
                </c:pt>
                <c:pt idx="16864">
                  <c:v>40.916666666666664</c:v>
                </c:pt>
                <c:pt idx="16865">
                  <c:v>40.919270833333336</c:v>
                </c:pt>
                <c:pt idx="16866">
                  <c:v>40.921875</c:v>
                </c:pt>
                <c:pt idx="16867">
                  <c:v>40.924479166666664</c:v>
                </c:pt>
                <c:pt idx="16868">
                  <c:v>40.927083333333336</c:v>
                </c:pt>
                <c:pt idx="16869">
                  <c:v>40.9296875</c:v>
                </c:pt>
                <c:pt idx="16870">
                  <c:v>40.932291666666664</c:v>
                </c:pt>
                <c:pt idx="16871">
                  <c:v>40.934895833333336</c:v>
                </c:pt>
                <c:pt idx="16872">
                  <c:v>40.9375</c:v>
                </c:pt>
                <c:pt idx="16873">
                  <c:v>40.940104166666664</c:v>
                </c:pt>
                <c:pt idx="16874">
                  <c:v>40.942708333333336</c:v>
                </c:pt>
                <c:pt idx="16875">
                  <c:v>40.9453125</c:v>
                </c:pt>
                <c:pt idx="16876">
                  <c:v>40.947916666666664</c:v>
                </c:pt>
                <c:pt idx="16877">
                  <c:v>40.950520833333336</c:v>
                </c:pt>
                <c:pt idx="16878">
                  <c:v>40.953125</c:v>
                </c:pt>
                <c:pt idx="16879">
                  <c:v>40.955729166666664</c:v>
                </c:pt>
                <c:pt idx="16880">
                  <c:v>40.958333333333336</c:v>
                </c:pt>
                <c:pt idx="16881">
                  <c:v>40.9609375</c:v>
                </c:pt>
                <c:pt idx="16882">
                  <c:v>40.963541666666664</c:v>
                </c:pt>
                <c:pt idx="16883">
                  <c:v>40.966145833333336</c:v>
                </c:pt>
                <c:pt idx="16884">
                  <c:v>40.96875</c:v>
                </c:pt>
                <c:pt idx="16885">
                  <c:v>40.971354166666664</c:v>
                </c:pt>
                <c:pt idx="16886">
                  <c:v>40.973958333333336</c:v>
                </c:pt>
                <c:pt idx="16887">
                  <c:v>40.9765625</c:v>
                </c:pt>
                <c:pt idx="16888">
                  <c:v>40.979166666666664</c:v>
                </c:pt>
                <c:pt idx="16889">
                  <c:v>40.981770833333336</c:v>
                </c:pt>
                <c:pt idx="16890">
                  <c:v>40.984375</c:v>
                </c:pt>
                <c:pt idx="16891">
                  <c:v>40.986979166666664</c:v>
                </c:pt>
                <c:pt idx="16892">
                  <c:v>40.989583333333336</c:v>
                </c:pt>
                <c:pt idx="16893">
                  <c:v>40.9921875</c:v>
                </c:pt>
                <c:pt idx="16894">
                  <c:v>40.994791666666664</c:v>
                </c:pt>
                <c:pt idx="16895">
                  <c:v>40.997395833333336</c:v>
                </c:pt>
                <c:pt idx="16896">
                  <c:v>41</c:v>
                </c:pt>
                <c:pt idx="16897">
                  <c:v>41.002604166666664</c:v>
                </c:pt>
                <c:pt idx="16898">
                  <c:v>41.005208333333336</c:v>
                </c:pt>
                <c:pt idx="16899">
                  <c:v>41.0078125</c:v>
                </c:pt>
                <c:pt idx="16900">
                  <c:v>41.010416666666664</c:v>
                </c:pt>
                <c:pt idx="16901">
                  <c:v>41.013020833333336</c:v>
                </c:pt>
                <c:pt idx="16902">
                  <c:v>41.015625</c:v>
                </c:pt>
                <c:pt idx="16903">
                  <c:v>41.018229166666664</c:v>
                </c:pt>
                <c:pt idx="16904">
                  <c:v>41.020833333333336</c:v>
                </c:pt>
                <c:pt idx="16905">
                  <c:v>41.0234375</c:v>
                </c:pt>
                <c:pt idx="16906">
                  <c:v>41.026041666666664</c:v>
                </c:pt>
                <c:pt idx="16907">
                  <c:v>41.028645833333336</c:v>
                </c:pt>
                <c:pt idx="16908">
                  <c:v>41.03125</c:v>
                </c:pt>
                <c:pt idx="16909">
                  <c:v>41.033854166666664</c:v>
                </c:pt>
                <c:pt idx="16910">
                  <c:v>41.036458333333336</c:v>
                </c:pt>
                <c:pt idx="16911">
                  <c:v>41.0390625</c:v>
                </c:pt>
                <c:pt idx="16912">
                  <c:v>41.041666666666664</c:v>
                </c:pt>
                <c:pt idx="16913">
                  <c:v>41.044270833333336</c:v>
                </c:pt>
                <c:pt idx="16914">
                  <c:v>41.046875</c:v>
                </c:pt>
                <c:pt idx="16915">
                  <c:v>41.049479166666664</c:v>
                </c:pt>
                <c:pt idx="16916">
                  <c:v>41.052083333333336</c:v>
                </c:pt>
                <c:pt idx="16917">
                  <c:v>41.0546875</c:v>
                </c:pt>
                <c:pt idx="16918">
                  <c:v>41.057291666666664</c:v>
                </c:pt>
                <c:pt idx="16919">
                  <c:v>41.059895833333336</c:v>
                </c:pt>
                <c:pt idx="16920">
                  <c:v>41.0625</c:v>
                </c:pt>
                <c:pt idx="16921">
                  <c:v>41.065104166666664</c:v>
                </c:pt>
                <c:pt idx="16922">
                  <c:v>41.067708333333336</c:v>
                </c:pt>
                <c:pt idx="16923">
                  <c:v>41.0703125</c:v>
                </c:pt>
                <c:pt idx="16924">
                  <c:v>41.072916666666664</c:v>
                </c:pt>
                <c:pt idx="16925">
                  <c:v>41.075520833333336</c:v>
                </c:pt>
                <c:pt idx="16926">
                  <c:v>41.078125</c:v>
                </c:pt>
                <c:pt idx="16927">
                  <c:v>41.080729166666664</c:v>
                </c:pt>
                <c:pt idx="16928">
                  <c:v>41.083333333333336</c:v>
                </c:pt>
                <c:pt idx="16929">
                  <c:v>41.0859375</c:v>
                </c:pt>
                <c:pt idx="16930">
                  <c:v>41.088541666666664</c:v>
                </c:pt>
                <c:pt idx="16931">
                  <c:v>41.091145833333336</c:v>
                </c:pt>
                <c:pt idx="16932">
                  <c:v>41.09375</c:v>
                </c:pt>
                <c:pt idx="16933">
                  <c:v>41.096354166666664</c:v>
                </c:pt>
                <c:pt idx="16934">
                  <c:v>41.098958333333336</c:v>
                </c:pt>
                <c:pt idx="16935">
                  <c:v>41.1015625</c:v>
                </c:pt>
                <c:pt idx="16936">
                  <c:v>41.104166666666664</c:v>
                </c:pt>
                <c:pt idx="16937">
                  <c:v>41.106770833333336</c:v>
                </c:pt>
                <c:pt idx="16938">
                  <c:v>41.109375</c:v>
                </c:pt>
                <c:pt idx="16939">
                  <c:v>41.111979166666664</c:v>
                </c:pt>
                <c:pt idx="16940">
                  <c:v>41.114583333333336</c:v>
                </c:pt>
                <c:pt idx="16941">
                  <c:v>41.1171875</c:v>
                </c:pt>
                <c:pt idx="16942">
                  <c:v>41.119791666666664</c:v>
                </c:pt>
                <c:pt idx="16943">
                  <c:v>41.122395833333336</c:v>
                </c:pt>
                <c:pt idx="16944">
                  <c:v>41.125</c:v>
                </c:pt>
                <c:pt idx="16945">
                  <c:v>41.127604166666664</c:v>
                </c:pt>
                <c:pt idx="16946">
                  <c:v>41.130208333333336</c:v>
                </c:pt>
                <c:pt idx="16947">
                  <c:v>41.1328125</c:v>
                </c:pt>
                <c:pt idx="16948">
                  <c:v>41.135416666666664</c:v>
                </c:pt>
                <c:pt idx="16949">
                  <c:v>41.138020833333336</c:v>
                </c:pt>
                <c:pt idx="16950">
                  <c:v>41.140625</c:v>
                </c:pt>
                <c:pt idx="16951">
                  <c:v>41.143229166666664</c:v>
                </c:pt>
                <c:pt idx="16952">
                  <c:v>41.145833333333336</c:v>
                </c:pt>
                <c:pt idx="16953">
                  <c:v>41.1484375</c:v>
                </c:pt>
                <c:pt idx="16954">
                  <c:v>41.151041666666664</c:v>
                </c:pt>
                <c:pt idx="16955">
                  <c:v>41.153645833333336</c:v>
                </c:pt>
                <c:pt idx="16956">
                  <c:v>41.15625</c:v>
                </c:pt>
                <c:pt idx="16957">
                  <c:v>41.158854166666664</c:v>
                </c:pt>
                <c:pt idx="16958">
                  <c:v>41.161458333333336</c:v>
                </c:pt>
                <c:pt idx="16959">
                  <c:v>41.1640625</c:v>
                </c:pt>
                <c:pt idx="16960">
                  <c:v>41.166666666666664</c:v>
                </c:pt>
                <c:pt idx="16961">
                  <c:v>41.169270833333336</c:v>
                </c:pt>
                <c:pt idx="16962">
                  <c:v>41.171875</c:v>
                </c:pt>
                <c:pt idx="16963">
                  <c:v>41.174479166666664</c:v>
                </c:pt>
                <c:pt idx="16964">
                  <c:v>41.177083333333336</c:v>
                </c:pt>
                <c:pt idx="16965">
                  <c:v>41.1796875</c:v>
                </c:pt>
                <c:pt idx="16966">
                  <c:v>41.182291666666664</c:v>
                </c:pt>
                <c:pt idx="16967">
                  <c:v>41.184895833333336</c:v>
                </c:pt>
                <c:pt idx="16968">
                  <c:v>41.1875</c:v>
                </c:pt>
                <c:pt idx="16969">
                  <c:v>41.190104166666664</c:v>
                </c:pt>
                <c:pt idx="16970">
                  <c:v>41.192708333333336</c:v>
                </c:pt>
                <c:pt idx="16971">
                  <c:v>41.1953125</c:v>
                </c:pt>
                <c:pt idx="16972">
                  <c:v>41.197916666666664</c:v>
                </c:pt>
                <c:pt idx="16973">
                  <c:v>41.200520833333336</c:v>
                </c:pt>
                <c:pt idx="16974">
                  <c:v>41.203125</c:v>
                </c:pt>
                <c:pt idx="16975">
                  <c:v>41.205729166666664</c:v>
                </c:pt>
                <c:pt idx="16976">
                  <c:v>41.208333333333336</c:v>
                </c:pt>
                <c:pt idx="16977">
                  <c:v>41.2109375</c:v>
                </c:pt>
                <c:pt idx="16978">
                  <c:v>41.213541666666664</c:v>
                </c:pt>
                <c:pt idx="16979">
                  <c:v>41.216145833333336</c:v>
                </c:pt>
                <c:pt idx="16980">
                  <c:v>41.21875</c:v>
                </c:pt>
                <c:pt idx="16981">
                  <c:v>41.221354166666664</c:v>
                </c:pt>
                <c:pt idx="16982">
                  <c:v>41.223958333333336</c:v>
                </c:pt>
                <c:pt idx="16983">
                  <c:v>41.2265625</c:v>
                </c:pt>
                <c:pt idx="16984">
                  <c:v>41.229166666666664</c:v>
                </c:pt>
                <c:pt idx="16985">
                  <c:v>41.231770833333336</c:v>
                </c:pt>
                <c:pt idx="16986">
                  <c:v>41.234375</c:v>
                </c:pt>
                <c:pt idx="16987">
                  <c:v>41.236979166666664</c:v>
                </c:pt>
                <c:pt idx="16988">
                  <c:v>41.239583333333336</c:v>
                </c:pt>
                <c:pt idx="16989">
                  <c:v>41.2421875</c:v>
                </c:pt>
                <c:pt idx="16990">
                  <c:v>41.244791666666664</c:v>
                </c:pt>
                <c:pt idx="16991">
                  <c:v>41.247395833333336</c:v>
                </c:pt>
                <c:pt idx="16992">
                  <c:v>41.25</c:v>
                </c:pt>
                <c:pt idx="16993">
                  <c:v>41.252604166666664</c:v>
                </c:pt>
                <c:pt idx="16994">
                  <c:v>41.255208333333336</c:v>
                </c:pt>
                <c:pt idx="16995">
                  <c:v>41.2578125</c:v>
                </c:pt>
                <c:pt idx="16996">
                  <c:v>41.260416666666664</c:v>
                </c:pt>
                <c:pt idx="16997">
                  <c:v>41.263020833333336</c:v>
                </c:pt>
                <c:pt idx="16998">
                  <c:v>41.265625</c:v>
                </c:pt>
                <c:pt idx="16999">
                  <c:v>41.268229166666664</c:v>
                </c:pt>
                <c:pt idx="17000">
                  <c:v>41.270833333333336</c:v>
                </c:pt>
                <c:pt idx="17001">
                  <c:v>41.2734375</c:v>
                </c:pt>
                <c:pt idx="17002">
                  <c:v>41.276041666666664</c:v>
                </c:pt>
                <c:pt idx="17003">
                  <c:v>41.278645833333336</c:v>
                </c:pt>
                <c:pt idx="17004">
                  <c:v>41.28125</c:v>
                </c:pt>
                <c:pt idx="17005">
                  <c:v>41.283854166666664</c:v>
                </c:pt>
                <c:pt idx="17006">
                  <c:v>41.286458333333336</c:v>
                </c:pt>
                <c:pt idx="17007">
                  <c:v>41.2890625</c:v>
                </c:pt>
                <c:pt idx="17008">
                  <c:v>41.291666666666664</c:v>
                </c:pt>
                <c:pt idx="17009">
                  <c:v>41.294270833333336</c:v>
                </c:pt>
                <c:pt idx="17010">
                  <c:v>41.296875</c:v>
                </c:pt>
                <c:pt idx="17011">
                  <c:v>41.299479166666664</c:v>
                </c:pt>
                <c:pt idx="17012">
                  <c:v>41.302083333333336</c:v>
                </c:pt>
                <c:pt idx="17013">
                  <c:v>41.3046875</c:v>
                </c:pt>
                <c:pt idx="17014">
                  <c:v>41.307291666666664</c:v>
                </c:pt>
                <c:pt idx="17015">
                  <c:v>41.309895833333336</c:v>
                </c:pt>
                <c:pt idx="17016">
                  <c:v>41.3125</c:v>
                </c:pt>
                <c:pt idx="17017">
                  <c:v>41.315104166666664</c:v>
                </c:pt>
                <c:pt idx="17018">
                  <c:v>41.317708333333336</c:v>
                </c:pt>
                <c:pt idx="17019">
                  <c:v>41.3203125</c:v>
                </c:pt>
                <c:pt idx="17020">
                  <c:v>41.322916666666664</c:v>
                </c:pt>
                <c:pt idx="17021">
                  <c:v>41.325520833333336</c:v>
                </c:pt>
                <c:pt idx="17022">
                  <c:v>41.328125</c:v>
                </c:pt>
                <c:pt idx="17023">
                  <c:v>41.330729166666664</c:v>
                </c:pt>
                <c:pt idx="17024">
                  <c:v>41.333333333333336</c:v>
                </c:pt>
                <c:pt idx="17025">
                  <c:v>41.3359375</c:v>
                </c:pt>
                <c:pt idx="17026">
                  <c:v>41.338541666666664</c:v>
                </c:pt>
                <c:pt idx="17027">
                  <c:v>41.341145833333336</c:v>
                </c:pt>
                <c:pt idx="17028">
                  <c:v>41.34375</c:v>
                </c:pt>
                <c:pt idx="17029">
                  <c:v>41.346354166666664</c:v>
                </c:pt>
                <c:pt idx="17030">
                  <c:v>41.348958333333336</c:v>
                </c:pt>
                <c:pt idx="17031">
                  <c:v>41.3515625</c:v>
                </c:pt>
                <c:pt idx="17032">
                  <c:v>41.354166666666664</c:v>
                </c:pt>
                <c:pt idx="17033">
                  <c:v>41.356770833333336</c:v>
                </c:pt>
                <c:pt idx="17034">
                  <c:v>41.359375</c:v>
                </c:pt>
                <c:pt idx="17035">
                  <c:v>41.361979166666664</c:v>
                </c:pt>
                <c:pt idx="17036">
                  <c:v>41.364583333333336</c:v>
                </c:pt>
                <c:pt idx="17037">
                  <c:v>41.3671875</c:v>
                </c:pt>
                <c:pt idx="17038">
                  <c:v>41.369791666666664</c:v>
                </c:pt>
                <c:pt idx="17039">
                  <c:v>41.372395833333336</c:v>
                </c:pt>
                <c:pt idx="17040">
                  <c:v>41.375</c:v>
                </c:pt>
                <c:pt idx="17041">
                  <c:v>41.377604166666664</c:v>
                </c:pt>
                <c:pt idx="17042">
                  <c:v>41.380208333333336</c:v>
                </c:pt>
                <c:pt idx="17043">
                  <c:v>41.3828125</c:v>
                </c:pt>
                <c:pt idx="17044">
                  <c:v>41.385416666666664</c:v>
                </c:pt>
                <c:pt idx="17045">
                  <c:v>41.388020833333336</c:v>
                </c:pt>
                <c:pt idx="17046">
                  <c:v>41.390625</c:v>
                </c:pt>
                <c:pt idx="17047">
                  <c:v>41.393229166666664</c:v>
                </c:pt>
                <c:pt idx="17048">
                  <c:v>41.395833333333336</c:v>
                </c:pt>
                <c:pt idx="17049">
                  <c:v>41.3984375</c:v>
                </c:pt>
                <c:pt idx="17050">
                  <c:v>41.401041666666664</c:v>
                </c:pt>
                <c:pt idx="17051">
                  <c:v>41.403645833333336</c:v>
                </c:pt>
                <c:pt idx="17052">
                  <c:v>41.40625</c:v>
                </c:pt>
                <c:pt idx="17053">
                  <c:v>41.408854166666664</c:v>
                </c:pt>
                <c:pt idx="17054">
                  <c:v>41.411458333333336</c:v>
                </c:pt>
                <c:pt idx="17055">
                  <c:v>41.4140625</c:v>
                </c:pt>
                <c:pt idx="17056">
                  <c:v>41.416666666666664</c:v>
                </c:pt>
                <c:pt idx="17057">
                  <c:v>41.419270833333336</c:v>
                </c:pt>
                <c:pt idx="17058">
                  <c:v>41.421875</c:v>
                </c:pt>
                <c:pt idx="17059">
                  <c:v>41.424479166666664</c:v>
                </c:pt>
                <c:pt idx="17060">
                  <c:v>41.427083333333336</c:v>
                </c:pt>
                <c:pt idx="17061">
                  <c:v>41.4296875</c:v>
                </c:pt>
                <c:pt idx="17062">
                  <c:v>41.432291666666664</c:v>
                </c:pt>
                <c:pt idx="17063">
                  <c:v>41.434895833333336</c:v>
                </c:pt>
                <c:pt idx="17064">
                  <c:v>41.4375</c:v>
                </c:pt>
                <c:pt idx="17065">
                  <c:v>41.440104166666664</c:v>
                </c:pt>
                <c:pt idx="17066">
                  <c:v>41.442708333333336</c:v>
                </c:pt>
                <c:pt idx="17067">
                  <c:v>41.4453125</c:v>
                </c:pt>
                <c:pt idx="17068">
                  <c:v>41.447916666666664</c:v>
                </c:pt>
                <c:pt idx="17069">
                  <c:v>41.450520833333336</c:v>
                </c:pt>
                <c:pt idx="17070">
                  <c:v>41.453125</c:v>
                </c:pt>
                <c:pt idx="17071">
                  <c:v>41.455729166666664</c:v>
                </c:pt>
                <c:pt idx="17072">
                  <c:v>41.458333333333336</c:v>
                </c:pt>
                <c:pt idx="17073">
                  <c:v>41.4609375</c:v>
                </c:pt>
                <c:pt idx="17074">
                  <c:v>41.463541666666664</c:v>
                </c:pt>
                <c:pt idx="17075">
                  <c:v>41.466145833333336</c:v>
                </c:pt>
                <c:pt idx="17076">
                  <c:v>41.46875</c:v>
                </c:pt>
                <c:pt idx="17077">
                  <c:v>41.471354166666664</c:v>
                </c:pt>
                <c:pt idx="17078">
                  <c:v>41.473958333333336</c:v>
                </c:pt>
                <c:pt idx="17079">
                  <c:v>41.4765625</c:v>
                </c:pt>
                <c:pt idx="17080">
                  <c:v>41.479166666666664</c:v>
                </c:pt>
                <c:pt idx="17081">
                  <c:v>41.481770833333336</c:v>
                </c:pt>
                <c:pt idx="17082">
                  <c:v>41.484375</c:v>
                </c:pt>
                <c:pt idx="17083">
                  <c:v>41.486979166666664</c:v>
                </c:pt>
                <c:pt idx="17084">
                  <c:v>41.489583333333336</c:v>
                </c:pt>
                <c:pt idx="17085">
                  <c:v>41.4921875</c:v>
                </c:pt>
                <c:pt idx="17086">
                  <c:v>41.494791666666664</c:v>
                </c:pt>
                <c:pt idx="17087">
                  <c:v>41.497395833333336</c:v>
                </c:pt>
                <c:pt idx="17088">
                  <c:v>41.5</c:v>
                </c:pt>
                <c:pt idx="17089">
                  <c:v>41.502604166666664</c:v>
                </c:pt>
                <c:pt idx="17090">
                  <c:v>41.505208333333336</c:v>
                </c:pt>
                <c:pt idx="17091">
                  <c:v>41.5078125</c:v>
                </c:pt>
                <c:pt idx="17092">
                  <c:v>41.510416666666664</c:v>
                </c:pt>
                <c:pt idx="17093">
                  <c:v>41.513020833333336</c:v>
                </c:pt>
                <c:pt idx="17094">
                  <c:v>41.515625</c:v>
                </c:pt>
                <c:pt idx="17095">
                  <c:v>41.518229166666664</c:v>
                </c:pt>
                <c:pt idx="17096">
                  <c:v>41.520833333333336</c:v>
                </c:pt>
                <c:pt idx="17097">
                  <c:v>41.5234375</c:v>
                </c:pt>
                <c:pt idx="17098">
                  <c:v>41.526041666666664</c:v>
                </c:pt>
                <c:pt idx="17099">
                  <c:v>41.528645833333336</c:v>
                </c:pt>
                <c:pt idx="17100">
                  <c:v>41.53125</c:v>
                </c:pt>
                <c:pt idx="17101">
                  <c:v>41.533854166666664</c:v>
                </c:pt>
                <c:pt idx="17102">
                  <c:v>41.536458333333336</c:v>
                </c:pt>
                <c:pt idx="17103">
                  <c:v>41.5390625</c:v>
                </c:pt>
                <c:pt idx="17104">
                  <c:v>41.541666666666664</c:v>
                </c:pt>
                <c:pt idx="17105">
                  <c:v>41.544270833333336</c:v>
                </c:pt>
                <c:pt idx="17106">
                  <c:v>41.546875</c:v>
                </c:pt>
                <c:pt idx="17107">
                  <c:v>41.549479166666664</c:v>
                </c:pt>
                <c:pt idx="17108">
                  <c:v>41.552083333333336</c:v>
                </c:pt>
                <c:pt idx="17109">
                  <c:v>41.5546875</c:v>
                </c:pt>
                <c:pt idx="17110">
                  <c:v>41.557291666666664</c:v>
                </c:pt>
                <c:pt idx="17111">
                  <c:v>41.559895833333336</c:v>
                </c:pt>
                <c:pt idx="17112">
                  <c:v>41.5625</c:v>
                </c:pt>
                <c:pt idx="17113">
                  <c:v>41.565104166666664</c:v>
                </c:pt>
                <c:pt idx="17114">
                  <c:v>41.567708333333336</c:v>
                </c:pt>
                <c:pt idx="17115">
                  <c:v>41.5703125</c:v>
                </c:pt>
                <c:pt idx="17116">
                  <c:v>41.572916666666664</c:v>
                </c:pt>
                <c:pt idx="17117">
                  <c:v>41.575520833333336</c:v>
                </c:pt>
                <c:pt idx="17118">
                  <c:v>41.578125</c:v>
                </c:pt>
                <c:pt idx="17119">
                  <c:v>41.580729166666664</c:v>
                </c:pt>
                <c:pt idx="17120">
                  <c:v>41.583333333333336</c:v>
                </c:pt>
                <c:pt idx="17121">
                  <c:v>41.5859375</c:v>
                </c:pt>
                <c:pt idx="17122">
                  <c:v>41.588541666666664</c:v>
                </c:pt>
                <c:pt idx="17123">
                  <c:v>41.591145833333336</c:v>
                </c:pt>
                <c:pt idx="17124">
                  <c:v>41.59375</c:v>
                </c:pt>
                <c:pt idx="17125">
                  <c:v>41.596354166666664</c:v>
                </c:pt>
                <c:pt idx="17126">
                  <c:v>41.598958333333336</c:v>
                </c:pt>
                <c:pt idx="17127">
                  <c:v>41.6015625</c:v>
                </c:pt>
                <c:pt idx="17128">
                  <c:v>41.604166666666664</c:v>
                </c:pt>
                <c:pt idx="17129">
                  <c:v>41.606770833333336</c:v>
                </c:pt>
                <c:pt idx="17130">
                  <c:v>41.609375</c:v>
                </c:pt>
                <c:pt idx="17131">
                  <c:v>41.611979166666664</c:v>
                </c:pt>
                <c:pt idx="17132">
                  <c:v>41.614583333333336</c:v>
                </c:pt>
                <c:pt idx="17133">
                  <c:v>41.6171875</c:v>
                </c:pt>
                <c:pt idx="17134">
                  <c:v>41.619791666666664</c:v>
                </c:pt>
                <c:pt idx="17135">
                  <c:v>41.622395833333336</c:v>
                </c:pt>
                <c:pt idx="17136">
                  <c:v>41.625</c:v>
                </c:pt>
                <c:pt idx="17137">
                  <c:v>41.627604166666664</c:v>
                </c:pt>
                <c:pt idx="17138">
                  <c:v>41.630208333333336</c:v>
                </c:pt>
                <c:pt idx="17139">
                  <c:v>41.6328125</c:v>
                </c:pt>
                <c:pt idx="17140">
                  <c:v>41.635416666666664</c:v>
                </c:pt>
                <c:pt idx="17141">
                  <c:v>41.638020833333336</c:v>
                </c:pt>
                <c:pt idx="17142">
                  <c:v>41.640625</c:v>
                </c:pt>
                <c:pt idx="17143">
                  <c:v>41.643229166666664</c:v>
                </c:pt>
                <c:pt idx="17144">
                  <c:v>41.645833333333336</c:v>
                </c:pt>
                <c:pt idx="17145">
                  <c:v>41.6484375</c:v>
                </c:pt>
                <c:pt idx="17146">
                  <c:v>41.651041666666664</c:v>
                </c:pt>
                <c:pt idx="17147">
                  <c:v>41.653645833333336</c:v>
                </c:pt>
                <c:pt idx="17148">
                  <c:v>41.65625</c:v>
                </c:pt>
                <c:pt idx="17149">
                  <c:v>41.658854166666664</c:v>
                </c:pt>
                <c:pt idx="17150">
                  <c:v>41.661458333333336</c:v>
                </c:pt>
                <c:pt idx="17151">
                  <c:v>41.6640625</c:v>
                </c:pt>
                <c:pt idx="17152">
                  <c:v>41.666666666666664</c:v>
                </c:pt>
                <c:pt idx="17153">
                  <c:v>41.669270833333336</c:v>
                </c:pt>
                <c:pt idx="17154">
                  <c:v>41.671875</c:v>
                </c:pt>
                <c:pt idx="17155">
                  <c:v>41.674479166666664</c:v>
                </c:pt>
                <c:pt idx="17156">
                  <c:v>41.677083333333336</c:v>
                </c:pt>
                <c:pt idx="17157">
                  <c:v>41.6796875</c:v>
                </c:pt>
                <c:pt idx="17158">
                  <c:v>41.682291666666664</c:v>
                </c:pt>
                <c:pt idx="17159">
                  <c:v>41.684895833333336</c:v>
                </c:pt>
                <c:pt idx="17160">
                  <c:v>41.6875</c:v>
                </c:pt>
                <c:pt idx="17161">
                  <c:v>41.690104166666664</c:v>
                </c:pt>
                <c:pt idx="17162">
                  <c:v>41.692708333333336</c:v>
                </c:pt>
                <c:pt idx="17163">
                  <c:v>41.6953125</c:v>
                </c:pt>
                <c:pt idx="17164">
                  <c:v>41.697916666666664</c:v>
                </c:pt>
                <c:pt idx="17165">
                  <c:v>41.700520833333336</c:v>
                </c:pt>
                <c:pt idx="17166">
                  <c:v>41.703125</c:v>
                </c:pt>
                <c:pt idx="17167">
                  <c:v>41.705729166666664</c:v>
                </c:pt>
                <c:pt idx="17168">
                  <c:v>41.708333333333336</c:v>
                </c:pt>
                <c:pt idx="17169">
                  <c:v>41.7109375</c:v>
                </c:pt>
                <c:pt idx="17170">
                  <c:v>41.713541666666664</c:v>
                </c:pt>
                <c:pt idx="17171">
                  <c:v>41.716145833333336</c:v>
                </c:pt>
                <c:pt idx="17172">
                  <c:v>41.71875</c:v>
                </c:pt>
                <c:pt idx="17173">
                  <c:v>41.721354166666664</c:v>
                </c:pt>
                <c:pt idx="17174">
                  <c:v>41.723958333333336</c:v>
                </c:pt>
                <c:pt idx="17175">
                  <c:v>41.7265625</c:v>
                </c:pt>
                <c:pt idx="17176">
                  <c:v>41.729166666666664</c:v>
                </c:pt>
                <c:pt idx="17177">
                  <c:v>41.731770833333336</c:v>
                </c:pt>
                <c:pt idx="17178">
                  <c:v>41.734375</c:v>
                </c:pt>
                <c:pt idx="17179">
                  <c:v>41.736979166666664</c:v>
                </c:pt>
                <c:pt idx="17180">
                  <c:v>41.739583333333336</c:v>
                </c:pt>
                <c:pt idx="17181">
                  <c:v>41.7421875</c:v>
                </c:pt>
                <c:pt idx="17182">
                  <c:v>41.744791666666664</c:v>
                </c:pt>
                <c:pt idx="17183">
                  <c:v>41.747395833333336</c:v>
                </c:pt>
                <c:pt idx="17184">
                  <c:v>41.75</c:v>
                </c:pt>
                <c:pt idx="17185">
                  <c:v>41.752604166666664</c:v>
                </c:pt>
                <c:pt idx="17186">
                  <c:v>41.755208333333336</c:v>
                </c:pt>
                <c:pt idx="17187">
                  <c:v>41.7578125</c:v>
                </c:pt>
                <c:pt idx="17188">
                  <c:v>41.760416666666664</c:v>
                </c:pt>
                <c:pt idx="17189">
                  <c:v>41.763020833333336</c:v>
                </c:pt>
                <c:pt idx="17190">
                  <c:v>41.765625</c:v>
                </c:pt>
                <c:pt idx="17191">
                  <c:v>41.768229166666664</c:v>
                </c:pt>
                <c:pt idx="17192">
                  <c:v>41.770833333333336</c:v>
                </c:pt>
                <c:pt idx="17193">
                  <c:v>41.7734375</c:v>
                </c:pt>
                <c:pt idx="17194">
                  <c:v>41.776041666666664</c:v>
                </c:pt>
                <c:pt idx="17195">
                  <c:v>41.778645833333336</c:v>
                </c:pt>
                <c:pt idx="17196">
                  <c:v>41.78125</c:v>
                </c:pt>
                <c:pt idx="17197">
                  <c:v>41.783854166666664</c:v>
                </c:pt>
                <c:pt idx="17198">
                  <c:v>41.786458333333336</c:v>
                </c:pt>
                <c:pt idx="17199">
                  <c:v>41.7890625</c:v>
                </c:pt>
                <c:pt idx="17200">
                  <c:v>41.791666666666664</c:v>
                </c:pt>
                <c:pt idx="17201">
                  <c:v>41.794270833333336</c:v>
                </c:pt>
                <c:pt idx="17202">
                  <c:v>41.796875</c:v>
                </c:pt>
                <c:pt idx="17203">
                  <c:v>41.799479166666664</c:v>
                </c:pt>
                <c:pt idx="17204">
                  <c:v>41.802083333333336</c:v>
                </c:pt>
                <c:pt idx="17205">
                  <c:v>41.8046875</c:v>
                </c:pt>
                <c:pt idx="17206">
                  <c:v>41.807291666666664</c:v>
                </c:pt>
                <c:pt idx="17207">
                  <c:v>41.809895833333336</c:v>
                </c:pt>
                <c:pt idx="17208">
                  <c:v>41.8125</c:v>
                </c:pt>
                <c:pt idx="17209">
                  <c:v>41.815104166666664</c:v>
                </c:pt>
                <c:pt idx="17210">
                  <c:v>41.817708333333336</c:v>
                </c:pt>
                <c:pt idx="17211">
                  <c:v>41.8203125</c:v>
                </c:pt>
                <c:pt idx="17212">
                  <c:v>41.822916666666664</c:v>
                </c:pt>
                <c:pt idx="17213">
                  <c:v>41.825520833333336</c:v>
                </c:pt>
                <c:pt idx="17214">
                  <c:v>41.828125</c:v>
                </c:pt>
                <c:pt idx="17215">
                  <c:v>41.830729166666664</c:v>
                </c:pt>
                <c:pt idx="17216">
                  <c:v>41.833333333333336</c:v>
                </c:pt>
                <c:pt idx="17217">
                  <c:v>41.8359375</c:v>
                </c:pt>
                <c:pt idx="17218">
                  <c:v>41.838541666666664</c:v>
                </c:pt>
                <c:pt idx="17219">
                  <c:v>41.841145833333336</c:v>
                </c:pt>
                <c:pt idx="17220">
                  <c:v>41.84375</c:v>
                </c:pt>
                <c:pt idx="17221">
                  <c:v>41.846354166666664</c:v>
                </c:pt>
                <c:pt idx="17222">
                  <c:v>41.848958333333336</c:v>
                </c:pt>
                <c:pt idx="17223">
                  <c:v>41.8515625</c:v>
                </c:pt>
                <c:pt idx="17224">
                  <c:v>41.854166666666664</c:v>
                </c:pt>
                <c:pt idx="17225">
                  <c:v>41.856770833333336</c:v>
                </c:pt>
                <c:pt idx="17226">
                  <c:v>41.859375</c:v>
                </c:pt>
                <c:pt idx="17227">
                  <c:v>41.861979166666664</c:v>
                </c:pt>
                <c:pt idx="17228">
                  <c:v>41.864583333333336</c:v>
                </c:pt>
                <c:pt idx="17229">
                  <c:v>41.8671875</c:v>
                </c:pt>
                <c:pt idx="17230">
                  <c:v>41.869791666666664</c:v>
                </c:pt>
                <c:pt idx="17231">
                  <c:v>41.872395833333336</c:v>
                </c:pt>
                <c:pt idx="17232">
                  <c:v>41.875</c:v>
                </c:pt>
                <c:pt idx="17233">
                  <c:v>41.877604166666664</c:v>
                </c:pt>
                <c:pt idx="17234">
                  <c:v>41.880208333333336</c:v>
                </c:pt>
                <c:pt idx="17235">
                  <c:v>41.8828125</c:v>
                </c:pt>
                <c:pt idx="17236">
                  <c:v>41.885416666666664</c:v>
                </c:pt>
                <c:pt idx="17237">
                  <c:v>41.888020833333336</c:v>
                </c:pt>
                <c:pt idx="17238">
                  <c:v>41.890625</c:v>
                </c:pt>
                <c:pt idx="17239">
                  <c:v>41.893229166666664</c:v>
                </c:pt>
                <c:pt idx="17240">
                  <c:v>41.895833333333336</c:v>
                </c:pt>
                <c:pt idx="17241">
                  <c:v>41.8984375</c:v>
                </c:pt>
                <c:pt idx="17242">
                  <c:v>41.901041666666664</c:v>
                </c:pt>
                <c:pt idx="17243">
                  <c:v>41.903645833333336</c:v>
                </c:pt>
                <c:pt idx="17244">
                  <c:v>41.90625</c:v>
                </c:pt>
                <c:pt idx="17245">
                  <c:v>41.908854166666664</c:v>
                </c:pt>
                <c:pt idx="17246">
                  <c:v>41.911458333333336</c:v>
                </c:pt>
                <c:pt idx="17247">
                  <c:v>41.9140625</c:v>
                </c:pt>
                <c:pt idx="17248">
                  <c:v>41.916666666666664</c:v>
                </c:pt>
                <c:pt idx="17249">
                  <c:v>41.919270833333336</c:v>
                </c:pt>
                <c:pt idx="17250">
                  <c:v>41.921875</c:v>
                </c:pt>
                <c:pt idx="17251">
                  <c:v>41.924479166666664</c:v>
                </c:pt>
                <c:pt idx="17252">
                  <c:v>41.927083333333336</c:v>
                </c:pt>
                <c:pt idx="17253">
                  <c:v>41.9296875</c:v>
                </c:pt>
                <c:pt idx="17254">
                  <c:v>41.932291666666664</c:v>
                </c:pt>
                <c:pt idx="17255">
                  <c:v>41.934895833333336</c:v>
                </c:pt>
                <c:pt idx="17256">
                  <c:v>41.9375</c:v>
                </c:pt>
                <c:pt idx="17257">
                  <c:v>41.940104166666664</c:v>
                </c:pt>
                <c:pt idx="17258">
                  <c:v>41.942708333333336</c:v>
                </c:pt>
                <c:pt idx="17259">
                  <c:v>41.9453125</c:v>
                </c:pt>
                <c:pt idx="17260">
                  <c:v>41.947916666666664</c:v>
                </c:pt>
                <c:pt idx="17261">
                  <c:v>41.950520833333336</c:v>
                </c:pt>
                <c:pt idx="17262">
                  <c:v>41.953125</c:v>
                </c:pt>
                <c:pt idx="17263">
                  <c:v>41.955729166666664</c:v>
                </c:pt>
                <c:pt idx="17264">
                  <c:v>41.958333333333336</c:v>
                </c:pt>
                <c:pt idx="17265">
                  <c:v>41.9609375</c:v>
                </c:pt>
                <c:pt idx="17266">
                  <c:v>41.963541666666664</c:v>
                </c:pt>
                <c:pt idx="17267">
                  <c:v>41.966145833333336</c:v>
                </c:pt>
                <c:pt idx="17268">
                  <c:v>41.96875</c:v>
                </c:pt>
                <c:pt idx="17269">
                  <c:v>41.971354166666664</c:v>
                </c:pt>
                <c:pt idx="17270">
                  <c:v>41.973958333333336</c:v>
                </c:pt>
                <c:pt idx="17271">
                  <c:v>41.9765625</c:v>
                </c:pt>
                <c:pt idx="17272">
                  <c:v>41.979166666666664</c:v>
                </c:pt>
                <c:pt idx="17273">
                  <c:v>41.981770833333336</c:v>
                </c:pt>
                <c:pt idx="17274">
                  <c:v>41.984375</c:v>
                </c:pt>
                <c:pt idx="17275">
                  <c:v>41.986979166666664</c:v>
                </c:pt>
                <c:pt idx="17276">
                  <c:v>41.989583333333336</c:v>
                </c:pt>
                <c:pt idx="17277">
                  <c:v>41.9921875</c:v>
                </c:pt>
                <c:pt idx="17278">
                  <c:v>41.994791666666664</c:v>
                </c:pt>
                <c:pt idx="17279">
                  <c:v>41.997395833333336</c:v>
                </c:pt>
                <c:pt idx="17280">
                  <c:v>42</c:v>
                </c:pt>
                <c:pt idx="17281">
                  <c:v>42.002604166666664</c:v>
                </c:pt>
                <c:pt idx="17282">
                  <c:v>42.005208333333336</c:v>
                </c:pt>
                <c:pt idx="17283">
                  <c:v>42.0078125</c:v>
                </c:pt>
                <c:pt idx="17284">
                  <c:v>42.010416666666664</c:v>
                </c:pt>
                <c:pt idx="17285">
                  <c:v>42.013020833333336</c:v>
                </c:pt>
                <c:pt idx="17286">
                  <c:v>42.015625</c:v>
                </c:pt>
                <c:pt idx="17287">
                  <c:v>42.018229166666664</c:v>
                </c:pt>
                <c:pt idx="17288">
                  <c:v>42.020833333333336</c:v>
                </c:pt>
                <c:pt idx="17289">
                  <c:v>42.0234375</c:v>
                </c:pt>
                <c:pt idx="17290">
                  <c:v>42.026041666666664</c:v>
                </c:pt>
                <c:pt idx="17291">
                  <c:v>42.028645833333336</c:v>
                </c:pt>
                <c:pt idx="17292">
                  <c:v>42.03125</c:v>
                </c:pt>
                <c:pt idx="17293">
                  <c:v>42.033854166666664</c:v>
                </c:pt>
                <c:pt idx="17294">
                  <c:v>42.036458333333336</c:v>
                </c:pt>
                <c:pt idx="17295">
                  <c:v>42.0390625</c:v>
                </c:pt>
                <c:pt idx="17296">
                  <c:v>42.041666666666664</c:v>
                </c:pt>
                <c:pt idx="17297">
                  <c:v>42.044270833333336</c:v>
                </c:pt>
                <c:pt idx="17298">
                  <c:v>42.046875</c:v>
                </c:pt>
                <c:pt idx="17299">
                  <c:v>42.049479166666664</c:v>
                </c:pt>
                <c:pt idx="17300">
                  <c:v>42.052083333333336</c:v>
                </c:pt>
                <c:pt idx="17301">
                  <c:v>42.0546875</c:v>
                </c:pt>
                <c:pt idx="17302">
                  <c:v>42.057291666666664</c:v>
                </c:pt>
                <c:pt idx="17303">
                  <c:v>42.059895833333336</c:v>
                </c:pt>
                <c:pt idx="17304">
                  <c:v>42.0625</c:v>
                </c:pt>
                <c:pt idx="17305">
                  <c:v>42.065104166666664</c:v>
                </c:pt>
                <c:pt idx="17306">
                  <c:v>42.067708333333336</c:v>
                </c:pt>
                <c:pt idx="17307">
                  <c:v>42.0703125</c:v>
                </c:pt>
                <c:pt idx="17308">
                  <c:v>42.072916666666664</c:v>
                </c:pt>
                <c:pt idx="17309">
                  <c:v>42.075520833333336</c:v>
                </c:pt>
                <c:pt idx="17310">
                  <c:v>42.078125</c:v>
                </c:pt>
                <c:pt idx="17311">
                  <c:v>42.080729166666664</c:v>
                </c:pt>
                <c:pt idx="17312">
                  <c:v>42.083333333333336</c:v>
                </c:pt>
                <c:pt idx="17313">
                  <c:v>42.0859375</c:v>
                </c:pt>
                <c:pt idx="17314">
                  <c:v>42.088541666666664</c:v>
                </c:pt>
                <c:pt idx="17315">
                  <c:v>42.091145833333336</c:v>
                </c:pt>
                <c:pt idx="17316">
                  <c:v>42.09375</c:v>
                </c:pt>
                <c:pt idx="17317">
                  <c:v>42.096354166666664</c:v>
                </c:pt>
                <c:pt idx="17318">
                  <c:v>42.098958333333336</c:v>
                </c:pt>
                <c:pt idx="17319">
                  <c:v>42.1015625</c:v>
                </c:pt>
                <c:pt idx="17320">
                  <c:v>42.104166666666664</c:v>
                </c:pt>
                <c:pt idx="17321">
                  <c:v>42.106770833333336</c:v>
                </c:pt>
                <c:pt idx="17322">
                  <c:v>42.109375</c:v>
                </c:pt>
                <c:pt idx="17323">
                  <c:v>42.111979166666664</c:v>
                </c:pt>
                <c:pt idx="17324">
                  <c:v>42.114583333333336</c:v>
                </c:pt>
                <c:pt idx="17325">
                  <c:v>42.1171875</c:v>
                </c:pt>
                <c:pt idx="17326">
                  <c:v>42.119791666666664</c:v>
                </c:pt>
                <c:pt idx="17327">
                  <c:v>42.122395833333336</c:v>
                </c:pt>
                <c:pt idx="17328">
                  <c:v>42.125</c:v>
                </c:pt>
                <c:pt idx="17329">
                  <c:v>42.127604166666664</c:v>
                </c:pt>
                <c:pt idx="17330">
                  <c:v>42.130208333333336</c:v>
                </c:pt>
                <c:pt idx="17331">
                  <c:v>42.1328125</c:v>
                </c:pt>
                <c:pt idx="17332">
                  <c:v>42.135416666666664</c:v>
                </c:pt>
                <c:pt idx="17333">
                  <c:v>42.138020833333336</c:v>
                </c:pt>
                <c:pt idx="17334">
                  <c:v>42.140625</c:v>
                </c:pt>
                <c:pt idx="17335">
                  <c:v>42.143229166666664</c:v>
                </c:pt>
                <c:pt idx="17336">
                  <c:v>42.145833333333336</c:v>
                </c:pt>
                <c:pt idx="17337">
                  <c:v>42.1484375</c:v>
                </c:pt>
                <c:pt idx="17338">
                  <c:v>42.151041666666664</c:v>
                </c:pt>
                <c:pt idx="17339">
                  <c:v>42.153645833333336</c:v>
                </c:pt>
                <c:pt idx="17340">
                  <c:v>42.15625</c:v>
                </c:pt>
                <c:pt idx="17341">
                  <c:v>42.158854166666664</c:v>
                </c:pt>
                <c:pt idx="17342">
                  <c:v>42.161458333333336</c:v>
                </c:pt>
                <c:pt idx="17343">
                  <c:v>42.1640625</c:v>
                </c:pt>
                <c:pt idx="17344">
                  <c:v>42.166666666666664</c:v>
                </c:pt>
                <c:pt idx="17345">
                  <c:v>42.169270833333336</c:v>
                </c:pt>
                <c:pt idx="17346">
                  <c:v>42.171875</c:v>
                </c:pt>
                <c:pt idx="17347">
                  <c:v>42.174479166666664</c:v>
                </c:pt>
                <c:pt idx="17348">
                  <c:v>42.177083333333336</c:v>
                </c:pt>
                <c:pt idx="17349">
                  <c:v>42.1796875</c:v>
                </c:pt>
                <c:pt idx="17350">
                  <c:v>42.182291666666664</c:v>
                </c:pt>
                <c:pt idx="17351">
                  <c:v>42.184895833333336</c:v>
                </c:pt>
                <c:pt idx="17352">
                  <c:v>42.1875</c:v>
                </c:pt>
                <c:pt idx="17353">
                  <c:v>42.190104166666664</c:v>
                </c:pt>
                <c:pt idx="17354">
                  <c:v>42.192708333333336</c:v>
                </c:pt>
                <c:pt idx="17355">
                  <c:v>42.1953125</c:v>
                </c:pt>
                <c:pt idx="17356">
                  <c:v>42.197916666666664</c:v>
                </c:pt>
                <c:pt idx="17357">
                  <c:v>42.200520833333336</c:v>
                </c:pt>
                <c:pt idx="17358">
                  <c:v>42.203125</c:v>
                </c:pt>
                <c:pt idx="17359">
                  <c:v>42.205729166666664</c:v>
                </c:pt>
                <c:pt idx="17360">
                  <c:v>42.208333333333336</c:v>
                </c:pt>
                <c:pt idx="17361">
                  <c:v>42.2109375</c:v>
                </c:pt>
                <c:pt idx="17362">
                  <c:v>42.213541666666664</c:v>
                </c:pt>
                <c:pt idx="17363">
                  <c:v>42.216145833333336</c:v>
                </c:pt>
                <c:pt idx="17364">
                  <c:v>42.21875</c:v>
                </c:pt>
                <c:pt idx="17365">
                  <c:v>42.221354166666664</c:v>
                </c:pt>
                <c:pt idx="17366">
                  <c:v>42.223958333333336</c:v>
                </c:pt>
                <c:pt idx="17367">
                  <c:v>42.2265625</c:v>
                </c:pt>
                <c:pt idx="17368">
                  <c:v>42.229166666666664</c:v>
                </c:pt>
                <c:pt idx="17369">
                  <c:v>42.231770833333336</c:v>
                </c:pt>
                <c:pt idx="17370">
                  <c:v>42.234375</c:v>
                </c:pt>
                <c:pt idx="17371">
                  <c:v>42.236979166666664</c:v>
                </c:pt>
                <c:pt idx="17372">
                  <c:v>42.239583333333336</c:v>
                </c:pt>
                <c:pt idx="17373">
                  <c:v>42.2421875</c:v>
                </c:pt>
                <c:pt idx="17374">
                  <c:v>42.244791666666664</c:v>
                </c:pt>
                <c:pt idx="17375">
                  <c:v>42.247395833333336</c:v>
                </c:pt>
                <c:pt idx="17376">
                  <c:v>42.25</c:v>
                </c:pt>
                <c:pt idx="17377">
                  <c:v>42.252604166666664</c:v>
                </c:pt>
                <c:pt idx="17378">
                  <c:v>42.255208333333336</c:v>
                </c:pt>
                <c:pt idx="17379">
                  <c:v>42.2578125</c:v>
                </c:pt>
                <c:pt idx="17380">
                  <c:v>42.260416666666664</c:v>
                </c:pt>
                <c:pt idx="17381">
                  <c:v>42.263020833333336</c:v>
                </c:pt>
                <c:pt idx="17382">
                  <c:v>42.265625</c:v>
                </c:pt>
                <c:pt idx="17383">
                  <c:v>42.268229166666664</c:v>
                </c:pt>
                <c:pt idx="17384">
                  <c:v>42.270833333333336</c:v>
                </c:pt>
                <c:pt idx="17385">
                  <c:v>42.2734375</c:v>
                </c:pt>
                <c:pt idx="17386">
                  <c:v>42.276041666666664</c:v>
                </c:pt>
                <c:pt idx="17387">
                  <c:v>42.278645833333336</c:v>
                </c:pt>
                <c:pt idx="17388">
                  <c:v>42.28125</c:v>
                </c:pt>
                <c:pt idx="17389">
                  <c:v>42.283854166666664</c:v>
                </c:pt>
                <c:pt idx="17390">
                  <c:v>42.286458333333336</c:v>
                </c:pt>
                <c:pt idx="17391">
                  <c:v>42.2890625</c:v>
                </c:pt>
                <c:pt idx="17392">
                  <c:v>42.291666666666664</c:v>
                </c:pt>
                <c:pt idx="17393">
                  <c:v>42.294270833333336</c:v>
                </c:pt>
                <c:pt idx="17394">
                  <c:v>42.296875</c:v>
                </c:pt>
                <c:pt idx="17395">
                  <c:v>42.299479166666664</c:v>
                </c:pt>
                <c:pt idx="17396">
                  <c:v>42.302083333333336</c:v>
                </c:pt>
                <c:pt idx="17397">
                  <c:v>42.3046875</c:v>
                </c:pt>
                <c:pt idx="17398">
                  <c:v>42.307291666666664</c:v>
                </c:pt>
                <c:pt idx="17399">
                  <c:v>42.309895833333336</c:v>
                </c:pt>
                <c:pt idx="17400">
                  <c:v>42.3125</c:v>
                </c:pt>
                <c:pt idx="17401">
                  <c:v>42.315104166666664</c:v>
                </c:pt>
                <c:pt idx="17402">
                  <c:v>42.317708333333336</c:v>
                </c:pt>
                <c:pt idx="17403">
                  <c:v>42.3203125</c:v>
                </c:pt>
                <c:pt idx="17404">
                  <c:v>42.322916666666664</c:v>
                </c:pt>
                <c:pt idx="17405">
                  <c:v>42.325520833333336</c:v>
                </c:pt>
                <c:pt idx="17406">
                  <c:v>42.328125</c:v>
                </c:pt>
                <c:pt idx="17407">
                  <c:v>42.330729166666664</c:v>
                </c:pt>
                <c:pt idx="17408">
                  <c:v>42.333333333333336</c:v>
                </c:pt>
                <c:pt idx="17409">
                  <c:v>42.3359375</c:v>
                </c:pt>
                <c:pt idx="17410">
                  <c:v>42.338541666666664</c:v>
                </c:pt>
                <c:pt idx="17411">
                  <c:v>42.341145833333336</c:v>
                </c:pt>
                <c:pt idx="17412">
                  <c:v>42.34375</c:v>
                </c:pt>
                <c:pt idx="17413">
                  <c:v>42.346354166666664</c:v>
                </c:pt>
                <c:pt idx="17414">
                  <c:v>42.348958333333336</c:v>
                </c:pt>
                <c:pt idx="17415">
                  <c:v>42.3515625</c:v>
                </c:pt>
                <c:pt idx="17416">
                  <c:v>42.354166666666664</c:v>
                </c:pt>
                <c:pt idx="17417">
                  <c:v>42.356770833333336</c:v>
                </c:pt>
                <c:pt idx="17418">
                  <c:v>42.359375</c:v>
                </c:pt>
                <c:pt idx="17419">
                  <c:v>42.361979166666664</c:v>
                </c:pt>
                <c:pt idx="17420">
                  <c:v>42.364583333333336</c:v>
                </c:pt>
                <c:pt idx="17421">
                  <c:v>42.3671875</c:v>
                </c:pt>
                <c:pt idx="17422">
                  <c:v>42.369791666666664</c:v>
                </c:pt>
                <c:pt idx="17423">
                  <c:v>42.372395833333336</c:v>
                </c:pt>
                <c:pt idx="17424">
                  <c:v>42.375</c:v>
                </c:pt>
                <c:pt idx="17425">
                  <c:v>42.377604166666664</c:v>
                </c:pt>
                <c:pt idx="17426">
                  <c:v>42.380208333333336</c:v>
                </c:pt>
                <c:pt idx="17427">
                  <c:v>42.3828125</c:v>
                </c:pt>
                <c:pt idx="17428">
                  <c:v>42.385416666666664</c:v>
                </c:pt>
                <c:pt idx="17429">
                  <c:v>42.388020833333336</c:v>
                </c:pt>
                <c:pt idx="17430">
                  <c:v>42.390625</c:v>
                </c:pt>
                <c:pt idx="17431">
                  <c:v>42.393229166666664</c:v>
                </c:pt>
                <c:pt idx="17432">
                  <c:v>42.395833333333336</c:v>
                </c:pt>
                <c:pt idx="17433">
                  <c:v>42.3984375</c:v>
                </c:pt>
                <c:pt idx="17434">
                  <c:v>42.401041666666664</c:v>
                </c:pt>
                <c:pt idx="17435">
                  <c:v>42.403645833333336</c:v>
                </c:pt>
                <c:pt idx="17436">
                  <c:v>42.40625</c:v>
                </c:pt>
                <c:pt idx="17437">
                  <c:v>42.408854166666664</c:v>
                </c:pt>
                <c:pt idx="17438">
                  <c:v>42.411458333333336</c:v>
                </c:pt>
                <c:pt idx="17439">
                  <c:v>42.4140625</c:v>
                </c:pt>
                <c:pt idx="17440">
                  <c:v>42.416666666666664</c:v>
                </c:pt>
                <c:pt idx="17441">
                  <c:v>42.419270833333336</c:v>
                </c:pt>
                <c:pt idx="17442">
                  <c:v>42.421875</c:v>
                </c:pt>
                <c:pt idx="17443">
                  <c:v>42.424479166666664</c:v>
                </c:pt>
                <c:pt idx="17444">
                  <c:v>42.427083333333336</c:v>
                </c:pt>
                <c:pt idx="17445">
                  <c:v>42.4296875</c:v>
                </c:pt>
                <c:pt idx="17446">
                  <c:v>42.432291666666664</c:v>
                </c:pt>
                <c:pt idx="17447">
                  <c:v>42.434895833333336</c:v>
                </c:pt>
                <c:pt idx="17448">
                  <c:v>42.4375</c:v>
                </c:pt>
                <c:pt idx="17449">
                  <c:v>42.440104166666664</c:v>
                </c:pt>
                <c:pt idx="17450">
                  <c:v>42.442708333333336</c:v>
                </c:pt>
                <c:pt idx="17451">
                  <c:v>42.4453125</c:v>
                </c:pt>
                <c:pt idx="17452">
                  <c:v>42.447916666666664</c:v>
                </c:pt>
                <c:pt idx="17453">
                  <c:v>42.450520833333336</c:v>
                </c:pt>
                <c:pt idx="17454">
                  <c:v>42.453125</c:v>
                </c:pt>
                <c:pt idx="17455">
                  <c:v>42.455729166666664</c:v>
                </c:pt>
                <c:pt idx="17456">
                  <c:v>42.458333333333336</c:v>
                </c:pt>
                <c:pt idx="17457">
                  <c:v>42.4609375</c:v>
                </c:pt>
                <c:pt idx="17458">
                  <c:v>42.463541666666664</c:v>
                </c:pt>
                <c:pt idx="17459">
                  <c:v>42.466145833333336</c:v>
                </c:pt>
                <c:pt idx="17460">
                  <c:v>42.46875</c:v>
                </c:pt>
                <c:pt idx="17461">
                  <c:v>42.471354166666664</c:v>
                </c:pt>
                <c:pt idx="17462">
                  <c:v>42.473958333333336</c:v>
                </c:pt>
                <c:pt idx="17463">
                  <c:v>42.4765625</c:v>
                </c:pt>
                <c:pt idx="17464">
                  <c:v>42.479166666666664</c:v>
                </c:pt>
                <c:pt idx="17465">
                  <c:v>42.481770833333336</c:v>
                </c:pt>
                <c:pt idx="17466">
                  <c:v>42.484375</c:v>
                </c:pt>
                <c:pt idx="17467">
                  <c:v>42.486979166666664</c:v>
                </c:pt>
                <c:pt idx="17468">
                  <c:v>42.489583333333336</c:v>
                </c:pt>
                <c:pt idx="17469">
                  <c:v>42.4921875</c:v>
                </c:pt>
                <c:pt idx="17470">
                  <c:v>42.494791666666664</c:v>
                </c:pt>
                <c:pt idx="17471">
                  <c:v>42.497395833333336</c:v>
                </c:pt>
                <c:pt idx="17472">
                  <c:v>42.5</c:v>
                </c:pt>
                <c:pt idx="17473">
                  <c:v>42.502604166666664</c:v>
                </c:pt>
                <c:pt idx="17474">
                  <c:v>42.505208333333336</c:v>
                </c:pt>
                <c:pt idx="17475">
                  <c:v>42.5078125</c:v>
                </c:pt>
                <c:pt idx="17476">
                  <c:v>42.510416666666664</c:v>
                </c:pt>
                <c:pt idx="17477">
                  <c:v>42.513020833333336</c:v>
                </c:pt>
                <c:pt idx="17478">
                  <c:v>42.515625</c:v>
                </c:pt>
                <c:pt idx="17479">
                  <c:v>42.518229166666664</c:v>
                </c:pt>
                <c:pt idx="17480">
                  <c:v>42.520833333333336</c:v>
                </c:pt>
                <c:pt idx="17481">
                  <c:v>42.5234375</c:v>
                </c:pt>
                <c:pt idx="17482">
                  <c:v>42.526041666666664</c:v>
                </c:pt>
                <c:pt idx="17483">
                  <c:v>42.528645833333336</c:v>
                </c:pt>
                <c:pt idx="17484">
                  <c:v>42.53125</c:v>
                </c:pt>
                <c:pt idx="17485">
                  <c:v>42.533854166666664</c:v>
                </c:pt>
                <c:pt idx="17486">
                  <c:v>42.536458333333336</c:v>
                </c:pt>
                <c:pt idx="17487">
                  <c:v>42.5390625</c:v>
                </c:pt>
                <c:pt idx="17488">
                  <c:v>42.541666666666664</c:v>
                </c:pt>
                <c:pt idx="17489">
                  <c:v>42.544270833333336</c:v>
                </c:pt>
                <c:pt idx="17490">
                  <c:v>42.546875</c:v>
                </c:pt>
                <c:pt idx="17491">
                  <c:v>42.549479166666664</c:v>
                </c:pt>
                <c:pt idx="17492">
                  <c:v>42.552083333333336</c:v>
                </c:pt>
                <c:pt idx="17493">
                  <c:v>42.5546875</c:v>
                </c:pt>
                <c:pt idx="17494">
                  <c:v>42.557291666666664</c:v>
                </c:pt>
                <c:pt idx="17495">
                  <c:v>42.559895833333336</c:v>
                </c:pt>
                <c:pt idx="17496">
                  <c:v>42.5625</c:v>
                </c:pt>
                <c:pt idx="17497">
                  <c:v>42.565104166666664</c:v>
                </c:pt>
                <c:pt idx="17498">
                  <c:v>42.567708333333336</c:v>
                </c:pt>
                <c:pt idx="17499">
                  <c:v>42.5703125</c:v>
                </c:pt>
                <c:pt idx="17500">
                  <c:v>42.572916666666664</c:v>
                </c:pt>
                <c:pt idx="17501">
                  <c:v>42.575520833333336</c:v>
                </c:pt>
                <c:pt idx="17502">
                  <c:v>42.578125</c:v>
                </c:pt>
                <c:pt idx="17503">
                  <c:v>42.580729166666664</c:v>
                </c:pt>
                <c:pt idx="17504">
                  <c:v>42.583333333333336</c:v>
                </c:pt>
                <c:pt idx="17505">
                  <c:v>42.5859375</c:v>
                </c:pt>
                <c:pt idx="17506">
                  <c:v>42.588541666666664</c:v>
                </c:pt>
                <c:pt idx="17507">
                  <c:v>42.591145833333336</c:v>
                </c:pt>
                <c:pt idx="17508">
                  <c:v>42.59375</c:v>
                </c:pt>
                <c:pt idx="17509">
                  <c:v>42.596354166666664</c:v>
                </c:pt>
                <c:pt idx="17510">
                  <c:v>42.598958333333336</c:v>
                </c:pt>
                <c:pt idx="17511">
                  <c:v>42.6015625</c:v>
                </c:pt>
                <c:pt idx="17512">
                  <c:v>42.604166666666664</c:v>
                </c:pt>
                <c:pt idx="17513">
                  <c:v>42.606770833333336</c:v>
                </c:pt>
                <c:pt idx="17514">
                  <c:v>42.609375</c:v>
                </c:pt>
                <c:pt idx="17515">
                  <c:v>42.611979166666664</c:v>
                </c:pt>
                <c:pt idx="17516">
                  <c:v>42.614583333333336</c:v>
                </c:pt>
                <c:pt idx="17517">
                  <c:v>42.6171875</c:v>
                </c:pt>
                <c:pt idx="17518">
                  <c:v>42.619791666666664</c:v>
                </c:pt>
                <c:pt idx="17519">
                  <c:v>42.622395833333336</c:v>
                </c:pt>
                <c:pt idx="17520">
                  <c:v>42.625</c:v>
                </c:pt>
                <c:pt idx="17521">
                  <c:v>42.627604166666664</c:v>
                </c:pt>
                <c:pt idx="17522">
                  <c:v>42.630208333333336</c:v>
                </c:pt>
                <c:pt idx="17523">
                  <c:v>42.6328125</c:v>
                </c:pt>
                <c:pt idx="17524">
                  <c:v>42.635416666666664</c:v>
                </c:pt>
                <c:pt idx="17525">
                  <c:v>42.638020833333336</c:v>
                </c:pt>
                <c:pt idx="17526">
                  <c:v>42.640625</c:v>
                </c:pt>
                <c:pt idx="17527">
                  <c:v>42.643229166666664</c:v>
                </c:pt>
                <c:pt idx="17528">
                  <c:v>42.645833333333336</c:v>
                </c:pt>
                <c:pt idx="17529">
                  <c:v>42.6484375</c:v>
                </c:pt>
                <c:pt idx="17530">
                  <c:v>42.651041666666664</c:v>
                </c:pt>
                <c:pt idx="17531">
                  <c:v>42.653645833333336</c:v>
                </c:pt>
                <c:pt idx="17532">
                  <c:v>42.65625</c:v>
                </c:pt>
                <c:pt idx="17533">
                  <c:v>42.658854166666664</c:v>
                </c:pt>
                <c:pt idx="17534">
                  <c:v>42.661458333333336</c:v>
                </c:pt>
                <c:pt idx="17535">
                  <c:v>42.6640625</c:v>
                </c:pt>
                <c:pt idx="17536">
                  <c:v>42.666666666666664</c:v>
                </c:pt>
                <c:pt idx="17537">
                  <c:v>42.669270833333336</c:v>
                </c:pt>
                <c:pt idx="17538">
                  <c:v>42.671875</c:v>
                </c:pt>
                <c:pt idx="17539">
                  <c:v>42.674479166666664</c:v>
                </c:pt>
                <c:pt idx="17540">
                  <c:v>42.677083333333336</c:v>
                </c:pt>
                <c:pt idx="17541">
                  <c:v>42.6796875</c:v>
                </c:pt>
                <c:pt idx="17542">
                  <c:v>42.682291666666664</c:v>
                </c:pt>
                <c:pt idx="17543">
                  <c:v>42.684895833333336</c:v>
                </c:pt>
                <c:pt idx="17544">
                  <c:v>42.6875</c:v>
                </c:pt>
                <c:pt idx="17545">
                  <c:v>42.690104166666664</c:v>
                </c:pt>
                <c:pt idx="17546">
                  <c:v>42.692708333333336</c:v>
                </c:pt>
                <c:pt idx="17547">
                  <c:v>42.6953125</c:v>
                </c:pt>
                <c:pt idx="17548">
                  <c:v>42.697916666666664</c:v>
                </c:pt>
                <c:pt idx="17549">
                  <c:v>42.700520833333336</c:v>
                </c:pt>
                <c:pt idx="17550">
                  <c:v>42.703125</c:v>
                </c:pt>
                <c:pt idx="17551">
                  <c:v>42.705729166666664</c:v>
                </c:pt>
                <c:pt idx="17552">
                  <c:v>42.708333333333336</c:v>
                </c:pt>
                <c:pt idx="17553">
                  <c:v>42.7109375</c:v>
                </c:pt>
                <c:pt idx="17554">
                  <c:v>42.713541666666664</c:v>
                </c:pt>
                <c:pt idx="17555">
                  <c:v>42.716145833333336</c:v>
                </c:pt>
                <c:pt idx="17556">
                  <c:v>42.71875</c:v>
                </c:pt>
                <c:pt idx="17557">
                  <c:v>42.721354166666664</c:v>
                </c:pt>
                <c:pt idx="17558">
                  <c:v>42.723958333333336</c:v>
                </c:pt>
                <c:pt idx="17559">
                  <c:v>42.7265625</c:v>
                </c:pt>
                <c:pt idx="17560">
                  <c:v>42.729166666666664</c:v>
                </c:pt>
                <c:pt idx="17561">
                  <c:v>42.731770833333336</c:v>
                </c:pt>
                <c:pt idx="17562">
                  <c:v>42.734375</c:v>
                </c:pt>
                <c:pt idx="17563">
                  <c:v>42.736979166666664</c:v>
                </c:pt>
                <c:pt idx="17564">
                  <c:v>42.739583333333336</c:v>
                </c:pt>
                <c:pt idx="17565">
                  <c:v>42.7421875</c:v>
                </c:pt>
                <c:pt idx="17566">
                  <c:v>42.744791666666664</c:v>
                </c:pt>
                <c:pt idx="17567">
                  <c:v>42.747395833333336</c:v>
                </c:pt>
                <c:pt idx="17568">
                  <c:v>42.75</c:v>
                </c:pt>
                <c:pt idx="17569">
                  <c:v>42.752604166666664</c:v>
                </c:pt>
                <c:pt idx="17570">
                  <c:v>42.755208333333336</c:v>
                </c:pt>
                <c:pt idx="17571">
                  <c:v>42.7578125</c:v>
                </c:pt>
                <c:pt idx="17572">
                  <c:v>42.760416666666664</c:v>
                </c:pt>
                <c:pt idx="17573">
                  <c:v>42.763020833333336</c:v>
                </c:pt>
                <c:pt idx="17574">
                  <c:v>42.765625</c:v>
                </c:pt>
                <c:pt idx="17575">
                  <c:v>42.768229166666664</c:v>
                </c:pt>
                <c:pt idx="17576">
                  <c:v>42.770833333333336</c:v>
                </c:pt>
                <c:pt idx="17577">
                  <c:v>42.7734375</c:v>
                </c:pt>
                <c:pt idx="17578">
                  <c:v>42.776041666666664</c:v>
                </c:pt>
                <c:pt idx="17579">
                  <c:v>42.778645833333336</c:v>
                </c:pt>
                <c:pt idx="17580">
                  <c:v>42.78125</c:v>
                </c:pt>
                <c:pt idx="17581">
                  <c:v>42.783854166666664</c:v>
                </c:pt>
                <c:pt idx="17582">
                  <c:v>42.786458333333336</c:v>
                </c:pt>
                <c:pt idx="17583">
                  <c:v>42.7890625</c:v>
                </c:pt>
                <c:pt idx="17584">
                  <c:v>42.791666666666664</c:v>
                </c:pt>
                <c:pt idx="17585">
                  <c:v>42.794270833333336</c:v>
                </c:pt>
                <c:pt idx="17586">
                  <c:v>42.796875</c:v>
                </c:pt>
                <c:pt idx="17587">
                  <c:v>42.799479166666664</c:v>
                </c:pt>
                <c:pt idx="17588">
                  <c:v>42.802083333333336</c:v>
                </c:pt>
                <c:pt idx="17589">
                  <c:v>42.8046875</c:v>
                </c:pt>
                <c:pt idx="17590">
                  <c:v>42.807291666666664</c:v>
                </c:pt>
                <c:pt idx="17591">
                  <c:v>42.809895833333336</c:v>
                </c:pt>
                <c:pt idx="17592">
                  <c:v>42.8125</c:v>
                </c:pt>
                <c:pt idx="17593">
                  <c:v>42.815104166666664</c:v>
                </c:pt>
                <c:pt idx="17594">
                  <c:v>42.817708333333336</c:v>
                </c:pt>
                <c:pt idx="17595">
                  <c:v>42.8203125</c:v>
                </c:pt>
                <c:pt idx="17596">
                  <c:v>42.822916666666664</c:v>
                </c:pt>
                <c:pt idx="17597">
                  <c:v>42.825520833333336</c:v>
                </c:pt>
                <c:pt idx="17598">
                  <c:v>42.828125</c:v>
                </c:pt>
                <c:pt idx="17599">
                  <c:v>42.830729166666664</c:v>
                </c:pt>
                <c:pt idx="17600">
                  <c:v>42.833333333333336</c:v>
                </c:pt>
                <c:pt idx="17601">
                  <c:v>42.8359375</c:v>
                </c:pt>
                <c:pt idx="17602">
                  <c:v>42.838541666666664</c:v>
                </c:pt>
                <c:pt idx="17603">
                  <c:v>42.841145833333336</c:v>
                </c:pt>
                <c:pt idx="17604">
                  <c:v>42.84375</c:v>
                </c:pt>
                <c:pt idx="17605">
                  <c:v>42.846354166666664</c:v>
                </c:pt>
                <c:pt idx="17606">
                  <c:v>42.848958333333336</c:v>
                </c:pt>
                <c:pt idx="17607">
                  <c:v>42.8515625</c:v>
                </c:pt>
                <c:pt idx="17608">
                  <c:v>42.854166666666664</c:v>
                </c:pt>
                <c:pt idx="17609">
                  <c:v>42.856770833333336</c:v>
                </c:pt>
                <c:pt idx="17610">
                  <c:v>42.859375</c:v>
                </c:pt>
                <c:pt idx="17611">
                  <c:v>42.861979166666664</c:v>
                </c:pt>
                <c:pt idx="17612">
                  <c:v>42.864583333333336</c:v>
                </c:pt>
                <c:pt idx="17613">
                  <c:v>42.8671875</c:v>
                </c:pt>
                <c:pt idx="17614">
                  <c:v>42.869791666666664</c:v>
                </c:pt>
                <c:pt idx="17615">
                  <c:v>42.872395833333336</c:v>
                </c:pt>
                <c:pt idx="17616">
                  <c:v>42.875</c:v>
                </c:pt>
                <c:pt idx="17617">
                  <c:v>42.877604166666664</c:v>
                </c:pt>
                <c:pt idx="17618">
                  <c:v>42.880208333333336</c:v>
                </c:pt>
                <c:pt idx="17619">
                  <c:v>42.8828125</c:v>
                </c:pt>
                <c:pt idx="17620">
                  <c:v>42.885416666666664</c:v>
                </c:pt>
                <c:pt idx="17621">
                  <c:v>42.888020833333336</c:v>
                </c:pt>
                <c:pt idx="17622">
                  <c:v>42.890625</c:v>
                </c:pt>
                <c:pt idx="17623">
                  <c:v>42.893229166666664</c:v>
                </c:pt>
                <c:pt idx="17624">
                  <c:v>42.895833333333336</c:v>
                </c:pt>
                <c:pt idx="17625">
                  <c:v>42.8984375</c:v>
                </c:pt>
                <c:pt idx="17626">
                  <c:v>42.901041666666664</c:v>
                </c:pt>
                <c:pt idx="17627">
                  <c:v>42.903645833333336</c:v>
                </c:pt>
                <c:pt idx="17628">
                  <c:v>42.90625</c:v>
                </c:pt>
                <c:pt idx="17629">
                  <c:v>42.908854166666664</c:v>
                </c:pt>
                <c:pt idx="17630">
                  <c:v>42.911458333333336</c:v>
                </c:pt>
                <c:pt idx="17631">
                  <c:v>42.9140625</c:v>
                </c:pt>
                <c:pt idx="17632">
                  <c:v>42.916666666666664</c:v>
                </c:pt>
                <c:pt idx="17633">
                  <c:v>42.919270833333336</c:v>
                </c:pt>
                <c:pt idx="17634">
                  <c:v>42.921875</c:v>
                </c:pt>
                <c:pt idx="17635">
                  <c:v>42.924479166666664</c:v>
                </c:pt>
                <c:pt idx="17636">
                  <c:v>42.927083333333336</c:v>
                </c:pt>
                <c:pt idx="17637">
                  <c:v>42.9296875</c:v>
                </c:pt>
                <c:pt idx="17638">
                  <c:v>42.932291666666664</c:v>
                </c:pt>
                <c:pt idx="17639">
                  <c:v>42.934895833333336</c:v>
                </c:pt>
                <c:pt idx="17640">
                  <c:v>42.9375</c:v>
                </c:pt>
                <c:pt idx="17641">
                  <c:v>42.940104166666664</c:v>
                </c:pt>
                <c:pt idx="17642">
                  <c:v>42.942708333333336</c:v>
                </c:pt>
                <c:pt idx="17643">
                  <c:v>42.9453125</c:v>
                </c:pt>
                <c:pt idx="17644">
                  <c:v>42.947916666666664</c:v>
                </c:pt>
                <c:pt idx="17645">
                  <c:v>42.950520833333336</c:v>
                </c:pt>
                <c:pt idx="17646">
                  <c:v>42.953125</c:v>
                </c:pt>
                <c:pt idx="17647">
                  <c:v>42.955729166666664</c:v>
                </c:pt>
                <c:pt idx="17648">
                  <c:v>42.958333333333336</c:v>
                </c:pt>
                <c:pt idx="17649">
                  <c:v>42.9609375</c:v>
                </c:pt>
                <c:pt idx="17650">
                  <c:v>42.963541666666664</c:v>
                </c:pt>
                <c:pt idx="17651">
                  <c:v>42.966145833333336</c:v>
                </c:pt>
                <c:pt idx="17652">
                  <c:v>42.96875</c:v>
                </c:pt>
                <c:pt idx="17653">
                  <c:v>42.971354166666664</c:v>
                </c:pt>
                <c:pt idx="17654">
                  <c:v>42.973958333333336</c:v>
                </c:pt>
                <c:pt idx="17655">
                  <c:v>42.9765625</c:v>
                </c:pt>
                <c:pt idx="17656">
                  <c:v>42.979166666666664</c:v>
                </c:pt>
                <c:pt idx="17657">
                  <c:v>42.981770833333336</c:v>
                </c:pt>
                <c:pt idx="17658">
                  <c:v>42.984375</c:v>
                </c:pt>
                <c:pt idx="17659">
                  <c:v>42.986979166666664</c:v>
                </c:pt>
                <c:pt idx="17660">
                  <c:v>42.989583333333336</c:v>
                </c:pt>
                <c:pt idx="17661">
                  <c:v>42.9921875</c:v>
                </c:pt>
                <c:pt idx="17662">
                  <c:v>42.994791666666664</c:v>
                </c:pt>
                <c:pt idx="17663">
                  <c:v>42.997395833333336</c:v>
                </c:pt>
                <c:pt idx="17664">
                  <c:v>43</c:v>
                </c:pt>
                <c:pt idx="17665">
                  <c:v>43.002604166666664</c:v>
                </c:pt>
                <c:pt idx="17666">
                  <c:v>43.005208333333336</c:v>
                </c:pt>
                <c:pt idx="17667">
                  <c:v>43.0078125</c:v>
                </c:pt>
                <c:pt idx="17668">
                  <c:v>43.010416666666664</c:v>
                </c:pt>
                <c:pt idx="17669">
                  <c:v>43.013020833333336</c:v>
                </c:pt>
                <c:pt idx="17670">
                  <c:v>43.015625</c:v>
                </c:pt>
                <c:pt idx="17671">
                  <c:v>43.018229166666664</c:v>
                </c:pt>
                <c:pt idx="17672">
                  <c:v>43.020833333333336</c:v>
                </c:pt>
                <c:pt idx="17673">
                  <c:v>43.0234375</c:v>
                </c:pt>
                <c:pt idx="17674">
                  <c:v>43.026041666666664</c:v>
                </c:pt>
                <c:pt idx="17675">
                  <c:v>43.028645833333336</c:v>
                </c:pt>
                <c:pt idx="17676">
                  <c:v>43.03125</c:v>
                </c:pt>
                <c:pt idx="17677">
                  <c:v>43.033854166666664</c:v>
                </c:pt>
                <c:pt idx="17678">
                  <c:v>43.036458333333336</c:v>
                </c:pt>
                <c:pt idx="17679">
                  <c:v>43.0390625</c:v>
                </c:pt>
                <c:pt idx="17680">
                  <c:v>43.041666666666664</c:v>
                </c:pt>
                <c:pt idx="17681">
                  <c:v>43.044270833333336</c:v>
                </c:pt>
                <c:pt idx="17682">
                  <c:v>43.046875</c:v>
                </c:pt>
                <c:pt idx="17683">
                  <c:v>43.049479166666664</c:v>
                </c:pt>
                <c:pt idx="17684">
                  <c:v>43.052083333333336</c:v>
                </c:pt>
                <c:pt idx="17685">
                  <c:v>43.0546875</c:v>
                </c:pt>
                <c:pt idx="17686">
                  <c:v>43.057291666666664</c:v>
                </c:pt>
                <c:pt idx="17687">
                  <c:v>43.059895833333336</c:v>
                </c:pt>
                <c:pt idx="17688">
                  <c:v>43.0625</c:v>
                </c:pt>
                <c:pt idx="17689">
                  <c:v>43.065104166666664</c:v>
                </c:pt>
                <c:pt idx="17690">
                  <c:v>43.067708333333336</c:v>
                </c:pt>
                <c:pt idx="17691">
                  <c:v>43.0703125</c:v>
                </c:pt>
                <c:pt idx="17692">
                  <c:v>43.072916666666664</c:v>
                </c:pt>
                <c:pt idx="17693">
                  <c:v>43.075520833333336</c:v>
                </c:pt>
                <c:pt idx="17694">
                  <c:v>43.078125</c:v>
                </c:pt>
                <c:pt idx="17695">
                  <c:v>43.080729166666664</c:v>
                </c:pt>
                <c:pt idx="17696">
                  <c:v>43.083333333333336</c:v>
                </c:pt>
                <c:pt idx="17697">
                  <c:v>43.0859375</c:v>
                </c:pt>
                <c:pt idx="17698">
                  <c:v>43.088541666666664</c:v>
                </c:pt>
                <c:pt idx="17699">
                  <c:v>43.091145833333336</c:v>
                </c:pt>
                <c:pt idx="17700">
                  <c:v>43.09375</c:v>
                </c:pt>
                <c:pt idx="17701">
                  <c:v>43.096354166666664</c:v>
                </c:pt>
                <c:pt idx="17702">
                  <c:v>43.098958333333336</c:v>
                </c:pt>
                <c:pt idx="17703">
                  <c:v>43.1015625</c:v>
                </c:pt>
                <c:pt idx="17704">
                  <c:v>43.104166666666664</c:v>
                </c:pt>
                <c:pt idx="17705">
                  <c:v>43.106770833333336</c:v>
                </c:pt>
                <c:pt idx="17706">
                  <c:v>43.109375</c:v>
                </c:pt>
                <c:pt idx="17707">
                  <c:v>43.111979166666664</c:v>
                </c:pt>
                <c:pt idx="17708">
                  <c:v>43.114583333333336</c:v>
                </c:pt>
                <c:pt idx="17709">
                  <c:v>43.1171875</c:v>
                </c:pt>
                <c:pt idx="17710">
                  <c:v>43.119791666666664</c:v>
                </c:pt>
                <c:pt idx="17711">
                  <c:v>43.122395833333336</c:v>
                </c:pt>
                <c:pt idx="17712">
                  <c:v>43.125</c:v>
                </c:pt>
                <c:pt idx="17713">
                  <c:v>43.127604166666664</c:v>
                </c:pt>
                <c:pt idx="17714">
                  <c:v>43.130208333333336</c:v>
                </c:pt>
                <c:pt idx="17715">
                  <c:v>43.1328125</c:v>
                </c:pt>
                <c:pt idx="17716">
                  <c:v>43.135416666666664</c:v>
                </c:pt>
                <c:pt idx="17717">
                  <c:v>43.138020833333336</c:v>
                </c:pt>
                <c:pt idx="17718">
                  <c:v>43.140625</c:v>
                </c:pt>
                <c:pt idx="17719">
                  <c:v>43.143229166666664</c:v>
                </c:pt>
                <c:pt idx="17720">
                  <c:v>43.145833333333336</c:v>
                </c:pt>
                <c:pt idx="17721">
                  <c:v>43.1484375</c:v>
                </c:pt>
                <c:pt idx="17722">
                  <c:v>43.151041666666664</c:v>
                </c:pt>
                <c:pt idx="17723">
                  <c:v>43.153645833333336</c:v>
                </c:pt>
                <c:pt idx="17724">
                  <c:v>43.15625</c:v>
                </c:pt>
                <c:pt idx="17725">
                  <c:v>43.158854166666664</c:v>
                </c:pt>
                <c:pt idx="17726">
                  <c:v>43.161458333333336</c:v>
                </c:pt>
                <c:pt idx="17727">
                  <c:v>43.1640625</c:v>
                </c:pt>
                <c:pt idx="17728">
                  <c:v>43.166666666666664</c:v>
                </c:pt>
                <c:pt idx="17729">
                  <c:v>43.169270833333336</c:v>
                </c:pt>
                <c:pt idx="17730">
                  <c:v>43.171875</c:v>
                </c:pt>
                <c:pt idx="17731">
                  <c:v>43.174479166666664</c:v>
                </c:pt>
                <c:pt idx="17732">
                  <c:v>43.177083333333336</c:v>
                </c:pt>
                <c:pt idx="17733">
                  <c:v>43.1796875</c:v>
                </c:pt>
                <c:pt idx="17734">
                  <c:v>43.182291666666664</c:v>
                </c:pt>
                <c:pt idx="17735">
                  <c:v>43.184895833333336</c:v>
                </c:pt>
                <c:pt idx="17736">
                  <c:v>43.1875</c:v>
                </c:pt>
                <c:pt idx="17737">
                  <c:v>43.190104166666664</c:v>
                </c:pt>
                <c:pt idx="17738">
                  <c:v>43.192708333333336</c:v>
                </c:pt>
                <c:pt idx="17739">
                  <c:v>43.1953125</c:v>
                </c:pt>
                <c:pt idx="17740">
                  <c:v>43.197916666666664</c:v>
                </c:pt>
                <c:pt idx="17741">
                  <c:v>43.200520833333336</c:v>
                </c:pt>
                <c:pt idx="17742">
                  <c:v>43.203125</c:v>
                </c:pt>
                <c:pt idx="17743">
                  <c:v>43.205729166666664</c:v>
                </c:pt>
                <c:pt idx="17744">
                  <c:v>43.208333333333336</c:v>
                </c:pt>
                <c:pt idx="17745">
                  <c:v>43.2109375</c:v>
                </c:pt>
                <c:pt idx="17746">
                  <c:v>43.213541666666664</c:v>
                </c:pt>
                <c:pt idx="17747">
                  <c:v>43.216145833333336</c:v>
                </c:pt>
                <c:pt idx="17748">
                  <c:v>43.21875</c:v>
                </c:pt>
                <c:pt idx="17749">
                  <c:v>43.221354166666664</c:v>
                </c:pt>
                <c:pt idx="17750">
                  <c:v>43.223958333333336</c:v>
                </c:pt>
                <c:pt idx="17751">
                  <c:v>43.2265625</c:v>
                </c:pt>
                <c:pt idx="17752">
                  <c:v>43.229166666666664</c:v>
                </c:pt>
                <c:pt idx="17753">
                  <c:v>43.231770833333336</c:v>
                </c:pt>
                <c:pt idx="17754">
                  <c:v>43.234375</c:v>
                </c:pt>
                <c:pt idx="17755">
                  <c:v>43.236979166666664</c:v>
                </c:pt>
                <c:pt idx="17756">
                  <c:v>43.239583333333336</c:v>
                </c:pt>
                <c:pt idx="17757">
                  <c:v>43.2421875</c:v>
                </c:pt>
                <c:pt idx="17758">
                  <c:v>43.244791666666664</c:v>
                </c:pt>
                <c:pt idx="17759">
                  <c:v>43.247395833333336</c:v>
                </c:pt>
                <c:pt idx="17760">
                  <c:v>43.25</c:v>
                </c:pt>
                <c:pt idx="17761">
                  <c:v>43.252604166666664</c:v>
                </c:pt>
                <c:pt idx="17762">
                  <c:v>43.255208333333336</c:v>
                </c:pt>
                <c:pt idx="17763">
                  <c:v>43.2578125</c:v>
                </c:pt>
                <c:pt idx="17764">
                  <c:v>43.260416666666664</c:v>
                </c:pt>
                <c:pt idx="17765">
                  <c:v>43.263020833333336</c:v>
                </c:pt>
                <c:pt idx="17766">
                  <c:v>43.265625</c:v>
                </c:pt>
                <c:pt idx="17767">
                  <c:v>43.268229166666664</c:v>
                </c:pt>
                <c:pt idx="17768">
                  <c:v>43.270833333333336</c:v>
                </c:pt>
                <c:pt idx="17769">
                  <c:v>43.2734375</c:v>
                </c:pt>
                <c:pt idx="17770">
                  <c:v>43.276041666666664</c:v>
                </c:pt>
                <c:pt idx="17771">
                  <c:v>43.278645833333336</c:v>
                </c:pt>
                <c:pt idx="17772">
                  <c:v>43.28125</c:v>
                </c:pt>
                <c:pt idx="17773">
                  <c:v>43.283854166666664</c:v>
                </c:pt>
                <c:pt idx="17774">
                  <c:v>43.286458333333336</c:v>
                </c:pt>
                <c:pt idx="17775">
                  <c:v>43.2890625</c:v>
                </c:pt>
                <c:pt idx="17776">
                  <c:v>43.291666666666664</c:v>
                </c:pt>
                <c:pt idx="17777">
                  <c:v>43.294270833333336</c:v>
                </c:pt>
                <c:pt idx="17778">
                  <c:v>43.296875</c:v>
                </c:pt>
                <c:pt idx="17779">
                  <c:v>43.299479166666664</c:v>
                </c:pt>
                <c:pt idx="17780">
                  <c:v>43.302083333333336</c:v>
                </c:pt>
                <c:pt idx="17781">
                  <c:v>43.3046875</c:v>
                </c:pt>
                <c:pt idx="17782">
                  <c:v>43.307291666666664</c:v>
                </c:pt>
                <c:pt idx="17783">
                  <c:v>43.309895833333336</c:v>
                </c:pt>
                <c:pt idx="17784">
                  <c:v>43.3125</c:v>
                </c:pt>
                <c:pt idx="17785">
                  <c:v>43.315104166666664</c:v>
                </c:pt>
                <c:pt idx="17786">
                  <c:v>43.317708333333336</c:v>
                </c:pt>
                <c:pt idx="17787">
                  <c:v>43.3203125</c:v>
                </c:pt>
                <c:pt idx="17788">
                  <c:v>43.322916666666664</c:v>
                </c:pt>
                <c:pt idx="17789">
                  <c:v>43.325520833333336</c:v>
                </c:pt>
                <c:pt idx="17790">
                  <c:v>43.328125</c:v>
                </c:pt>
                <c:pt idx="17791">
                  <c:v>43.330729166666664</c:v>
                </c:pt>
                <c:pt idx="17792">
                  <c:v>43.333333333333336</c:v>
                </c:pt>
                <c:pt idx="17793">
                  <c:v>43.3359375</c:v>
                </c:pt>
                <c:pt idx="17794">
                  <c:v>43.338541666666664</c:v>
                </c:pt>
                <c:pt idx="17795">
                  <c:v>43.341145833333336</c:v>
                </c:pt>
                <c:pt idx="17796">
                  <c:v>43.34375</c:v>
                </c:pt>
                <c:pt idx="17797">
                  <c:v>43.346354166666664</c:v>
                </c:pt>
                <c:pt idx="17798">
                  <c:v>43.348958333333336</c:v>
                </c:pt>
                <c:pt idx="17799">
                  <c:v>43.3515625</c:v>
                </c:pt>
                <c:pt idx="17800">
                  <c:v>43.354166666666664</c:v>
                </c:pt>
                <c:pt idx="17801">
                  <c:v>43.356770833333336</c:v>
                </c:pt>
                <c:pt idx="17802">
                  <c:v>43.359375</c:v>
                </c:pt>
                <c:pt idx="17803">
                  <c:v>43.361979166666664</c:v>
                </c:pt>
                <c:pt idx="17804">
                  <c:v>43.364583333333336</c:v>
                </c:pt>
                <c:pt idx="17805">
                  <c:v>43.3671875</c:v>
                </c:pt>
                <c:pt idx="17806">
                  <c:v>43.369791666666664</c:v>
                </c:pt>
                <c:pt idx="17807">
                  <c:v>43.372395833333336</c:v>
                </c:pt>
                <c:pt idx="17808">
                  <c:v>43.375</c:v>
                </c:pt>
                <c:pt idx="17809">
                  <c:v>43.377604166666664</c:v>
                </c:pt>
                <c:pt idx="17810">
                  <c:v>43.380208333333336</c:v>
                </c:pt>
                <c:pt idx="17811">
                  <c:v>43.3828125</c:v>
                </c:pt>
                <c:pt idx="17812">
                  <c:v>43.385416666666664</c:v>
                </c:pt>
                <c:pt idx="17813">
                  <c:v>43.388020833333336</c:v>
                </c:pt>
                <c:pt idx="17814">
                  <c:v>43.390625</c:v>
                </c:pt>
                <c:pt idx="17815">
                  <c:v>43.393229166666664</c:v>
                </c:pt>
                <c:pt idx="17816">
                  <c:v>43.395833333333336</c:v>
                </c:pt>
                <c:pt idx="17817">
                  <c:v>43.3984375</c:v>
                </c:pt>
                <c:pt idx="17818">
                  <c:v>43.401041666666664</c:v>
                </c:pt>
                <c:pt idx="17819">
                  <c:v>43.403645833333336</c:v>
                </c:pt>
                <c:pt idx="17820">
                  <c:v>43.40625</c:v>
                </c:pt>
                <c:pt idx="17821">
                  <c:v>43.408854166666664</c:v>
                </c:pt>
                <c:pt idx="17822">
                  <c:v>43.411458333333336</c:v>
                </c:pt>
                <c:pt idx="17823">
                  <c:v>43.4140625</c:v>
                </c:pt>
                <c:pt idx="17824">
                  <c:v>43.416666666666664</c:v>
                </c:pt>
                <c:pt idx="17825">
                  <c:v>43.419270833333336</c:v>
                </c:pt>
                <c:pt idx="17826">
                  <c:v>43.421875</c:v>
                </c:pt>
                <c:pt idx="17827">
                  <c:v>43.424479166666664</c:v>
                </c:pt>
                <c:pt idx="17828">
                  <c:v>43.427083333333336</c:v>
                </c:pt>
                <c:pt idx="17829">
                  <c:v>43.4296875</c:v>
                </c:pt>
                <c:pt idx="17830">
                  <c:v>43.432291666666664</c:v>
                </c:pt>
                <c:pt idx="17831">
                  <c:v>43.434895833333336</c:v>
                </c:pt>
                <c:pt idx="17832">
                  <c:v>43.4375</c:v>
                </c:pt>
                <c:pt idx="17833">
                  <c:v>43.440104166666664</c:v>
                </c:pt>
                <c:pt idx="17834">
                  <c:v>43.442708333333336</c:v>
                </c:pt>
                <c:pt idx="17835">
                  <c:v>43.4453125</c:v>
                </c:pt>
                <c:pt idx="17836">
                  <c:v>43.447916666666664</c:v>
                </c:pt>
                <c:pt idx="17837">
                  <c:v>43.450520833333336</c:v>
                </c:pt>
                <c:pt idx="17838">
                  <c:v>43.453125</c:v>
                </c:pt>
                <c:pt idx="17839">
                  <c:v>43.455729166666664</c:v>
                </c:pt>
                <c:pt idx="17840">
                  <c:v>43.458333333333336</c:v>
                </c:pt>
                <c:pt idx="17841">
                  <c:v>43.4609375</c:v>
                </c:pt>
                <c:pt idx="17842">
                  <c:v>43.463541666666664</c:v>
                </c:pt>
                <c:pt idx="17843">
                  <c:v>43.466145833333336</c:v>
                </c:pt>
                <c:pt idx="17844">
                  <c:v>43.46875</c:v>
                </c:pt>
                <c:pt idx="17845">
                  <c:v>43.471354166666664</c:v>
                </c:pt>
                <c:pt idx="17846">
                  <c:v>43.473958333333336</c:v>
                </c:pt>
                <c:pt idx="17847">
                  <c:v>43.4765625</c:v>
                </c:pt>
                <c:pt idx="17848">
                  <c:v>43.479166666666664</c:v>
                </c:pt>
                <c:pt idx="17849">
                  <c:v>43.481770833333336</c:v>
                </c:pt>
                <c:pt idx="17850">
                  <c:v>43.484375</c:v>
                </c:pt>
                <c:pt idx="17851">
                  <c:v>43.486979166666664</c:v>
                </c:pt>
                <c:pt idx="17852">
                  <c:v>43.489583333333336</c:v>
                </c:pt>
                <c:pt idx="17853">
                  <c:v>43.4921875</c:v>
                </c:pt>
                <c:pt idx="17854">
                  <c:v>43.494791666666664</c:v>
                </c:pt>
                <c:pt idx="17855">
                  <c:v>43.497395833333336</c:v>
                </c:pt>
                <c:pt idx="17856">
                  <c:v>43.5</c:v>
                </c:pt>
                <c:pt idx="17857">
                  <c:v>43.502604166666664</c:v>
                </c:pt>
                <c:pt idx="17858">
                  <c:v>43.505208333333336</c:v>
                </c:pt>
                <c:pt idx="17859">
                  <c:v>43.5078125</c:v>
                </c:pt>
                <c:pt idx="17860">
                  <c:v>43.510416666666664</c:v>
                </c:pt>
                <c:pt idx="17861">
                  <c:v>43.513020833333336</c:v>
                </c:pt>
                <c:pt idx="17862">
                  <c:v>43.515625</c:v>
                </c:pt>
                <c:pt idx="17863">
                  <c:v>43.518229166666664</c:v>
                </c:pt>
                <c:pt idx="17864">
                  <c:v>43.520833333333336</c:v>
                </c:pt>
                <c:pt idx="17865">
                  <c:v>43.5234375</c:v>
                </c:pt>
                <c:pt idx="17866">
                  <c:v>43.526041666666664</c:v>
                </c:pt>
                <c:pt idx="17867">
                  <c:v>43.528645833333336</c:v>
                </c:pt>
                <c:pt idx="17868">
                  <c:v>43.53125</c:v>
                </c:pt>
                <c:pt idx="17869">
                  <c:v>43.533854166666664</c:v>
                </c:pt>
                <c:pt idx="17870">
                  <c:v>43.536458333333336</c:v>
                </c:pt>
                <c:pt idx="17871">
                  <c:v>43.5390625</c:v>
                </c:pt>
                <c:pt idx="17872">
                  <c:v>43.541666666666664</c:v>
                </c:pt>
                <c:pt idx="17873">
                  <c:v>43.544270833333336</c:v>
                </c:pt>
                <c:pt idx="17874">
                  <c:v>43.546875</c:v>
                </c:pt>
                <c:pt idx="17875">
                  <c:v>43.549479166666664</c:v>
                </c:pt>
                <c:pt idx="17876">
                  <c:v>43.552083333333336</c:v>
                </c:pt>
                <c:pt idx="17877">
                  <c:v>43.5546875</c:v>
                </c:pt>
                <c:pt idx="17878">
                  <c:v>43.557291666666664</c:v>
                </c:pt>
                <c:pt idx="17879">
                  <c:v>43.559895833333336</c:v>
                </c:pt>
                <c:pt idx="17880">
                  <c:v>43.5625</c:v>
                </c:pt>
                <c:pt idx="17881">
                  <c:v>43.565104166666664</c:v>
                </c:pt>
                <c:pt idx="17882">
                  <c:v>43.567708333333336</c:v>
                </c:pt>
                <c:pt idx="17883">
                  <c:v>43.5703125</c:v>
                </c:pt>
                <c:pt idx="17884">
                  <c:v>43.572916666666664</c:v>
                </c:pt>
                <c:pt idx="17885">
                  <c:v>43.575520833333336</c:v>
                </c:pt>
                <c:pt idx="17886">
                  <c:v>43.578125</c:v>
                </c:pt>
                <c:pt idx="17887">
                  <c:v>43.580729166666664</c:v>
                </c:pt>
                <c:pt idx="17888">
                  <c:v>43.583333333333336</c:v>
                </c:pt>
                <c:pt idx="17889">
                  <c:v>43.5859375</c:v>
                </c:pt>
                <c:pt idx="17890">
                  <c:v>43.588541666666664</c:v>
                </c:pt>
                <c:pt idx="17891">
                  <c:v>43.591145833333336</c:v>
                </c:pt>
                <c:pt idx="17892">
                  <c:v>43.59375</c:v>
                </c:pt>
                <c:pt idx="17893">
                  <c:v>43.596354166666664</c:v>
                </c:pt>
                <c:pt idx="17894">
                  <c:v>43.598958333333336</c:v>
                </c:pt>
                <c:pt idx="17895">
                  <c:v>43.6015625</c:v>
                </c:pt>
                <c:pt idx="17896">
                  <c:v>43.604166666666664</c:v>
                </c:pt>
                <c:pt idx="17897">
                  <c:v>43.606770833333336</c:v>
                </c:pt>
                <c:pt idx="17898">
                  <c:v>43.609375</c:v>
                </c:pt>
                <c:pt idx="17899">
                  <c:v>43.611979166666664</c:v>
                </c:pt>
                <c:pt idx="17900">
                  <c:v>43.614583333333336</c:v>
                </c:pt>
                <c:pt idx="17901">
                  <c:v>43.6171875</c:v>
                </c:pt>
                <c:pt idx="17902">
                  <c:v>43.619791666666664</c:v>
                </c:pt>
                <c:pt idx="17903">
                  <c:v>43.622395833333336</c:v>
                </c:pt>
                <c:pt idx="17904">
                  <c:v>43.625</c:v>
                </c:pt>
                <c:pt idx="17905">
                  <c:v>43.627604166666664</c:v>
                </c:pt>
                <c:pt idx="17906">
                  <c:v>43.630208333333336</c:v>
                </c:pt>
                <c:pt idx="17907">
                  <c:v>43.6328125</c:v>
                </c:pt>
                <c:pt idx="17908">
                  <c:v>43.635416666666664</c:v>
                </c:pt>
                <c:pt idx="17909">
                  <c:v>43.638020833333336</c:v>
                </c:pt>
                <c:pt idx="17910">
                  <c:v>43.640625</c:v>
                </c:pt>
                <c:pt idx="17911">
                  <c:v>43.643229166666664</c:v>
                </c:pt>
                <c:pt idx="17912">
                  <c:v>43.645833333333336</c:v>
                </c:pt>
                <c:pt idx="17913">
                  <c:v>43.6484375</c:v>
                </c:pt>
                <c:pt idx="17914">
                  <c:v>43.651041666666664</c:v>
                </c:pt>
                <c:pt idx="17915">
                  <c:v>43.653645833333336</c:v>
                </c:pt>
                <c:pt idx="17916">
                  <c:v>43.65625</c:v>
                </c:pt>
                <c:pt idx="17917">
                  <c:v>43.658854166666664</c:v>
                </c:pt>
                <c:pt idx="17918">
                  <c:v>43.661458333333336</c:v>
                </c:pt>
                <c:pt idx="17919">
                  <c:v>43.6640625</c:v>
                </c:pt>
                <c:pt idx="17920">
                  <c:v>43.666666666666664</c:v>
                </c:pt>
                <c:pt idx="17921">
                  <c:v>43.669270833333336</c:v>
                </c:pt>
                <c:pt idx="17922">
                  <c:v>43.671875</c:v>
                </c:pt>
                <c:pt idx="17923">
                  <c:v>43.674479166666664</c:v>
                </c:pt>
                <c:pt idx="17924">
                  <c:v>43.677083333333336</c:v>
                </c:pt>
                <c:pt idx="17925">
                  <c:v>43.6796875</c:v>
                </c:pt>
                <c:pt idx="17926">
                  <c:v>43.682291666666664</c:v>
                </c:pt>
                <c:pt idx="17927">
                  <c:v>43.684895833333336</c:v>
                </c:pt>
                <c:pt idx="17928">
                  <c:v>43.6875</c:v>
                </c:pt>
                <c:pt idx="17929">
                  <c:v>43.690104166666664</c:v>
                </c:pt>
                <c:pt idx="17930">
                  <c:v>43.692708333333336</c:v>
                </c:pt>
                <c:pt idx="17931">
                  <c:v>43.6953125</c:v>
                </c:pt>
                <c:pt idx="17932">
                  <c:v>43.697916666666664</c:v>
                </c:pt>
                <c:pt idx="17933">
                  <c:v>43.700520833333336</c:v>
                </c:pt>
                <c:pt idx="17934">
                  <c:v>43.703125</c:v>
                </c:pt>
                <c:pt idx="17935">
                  <c:v>43.705729166666664</c:v>
                </c:pt>
                <c:pt idx="17936">
                  <c:v>43.708333333333336</c:v>
                </c:pt>
                <c:pt idx="17937">
                  <c:v>43.7109375</c:v>
                </c:pt>
                <c:pt idx="17938">
                  <c:v>43.713541666666664</c:v>
                </c:pt>
                <c:pt idx="17939">
                  <c:v>43.716145833333336</c:v>
                </c:pt>
                <c:pt idx="17940">
                  <c:v>43.71875</c:v>
                </c:pt>
                <c:pt idx="17941">
                  <c:v>43.721354166666664</c:v>
                </c:pt>
                <c:pt idx="17942">
                  <c:v>43.723958333333336</c:v>
                </c:pt>
                <c:pt idx="17943">
                  <c:v>43.7265625</c:v>
                </c:pt>
                <c:pt idx="17944">
                  <c:v>43.729166666666664</c:v>
                </c:pt>
                <c:pt idx="17945">
                  <c:v>43.731770833333336</c:v>
                </c:pt>
                <c:pt idx="17946">
                  <c:v>43.734375</c:v>
                </c:pt>
                <c:pt idx="17947">
                  <c:v>43.736979166666664</c:v>
                </c:pt>
                <c:pt idx="17948">
                  <c:v>43.739583333333336</c:v>
                </c:pt>
                <c:pt idx="17949">
                  <c:v>43.7421875</c:v>
                </c:pt>
                <c:pt idx="17950">
                  <c:v>43.744791666666664</c:v>
                </c:pt>
                <c:pt idx="17951">
                  <c:v>43.747395833333336</c:v>
                </c:pt>
                <c:pt idx="17952">
                  <c:v>43.75</c:v>
                </c:pt>
                <c:pt idx="17953">
                  <c:v>43.752604166666664</c:v>
                </c:pt>
                <c:pt idx="17954">
                  <c:v>43.755208333333336</c:v>
                </c:pt>
                <c:pt idx="17955">
                  <c:v>43.7578125</c:v>
                </c:pt>
                <c:pt idx="17956">
                  <c:v>43.760416666666664</c:v>
                </c:pt>
                <c:pt idx="17957">
                  <c:v>43.763020833333336</c:v>
                </c:pt>
                <c:pt idx="17958">
                  <c:v>43.765625</c:v>
                </c:pt>
                <c:pt idx="17959">
                  <c:v>43.768229166666664</c:v>
                </c:pt>
                <c:pt idx="17960">
                  <c:v>43.770833333333336</c:v>
                </c:pt>
                <c:pt idx="17961">
                  <c:v>43.7734375</c:v>
                </c:pt>
                <c:pt idx="17962">
                  <c:v>43.776041666666664</c:v>
                </c:pt>
                <c:pt idx="17963">
                  <c:v>43.778645833333336</c:v>
                </c:pt>
                <c:pt idx="17964">
                  <c:v>43.78125</c:v>
                </c:pt>
                <c:pt idx="17965">
                  <c:v>43.783854166666664</c:v>
                </c:pt>
                <c:pt idx="17966">
                  <c:v>43.786458333333336</c:v>
                </c:pt>
                <c:pt idx="17967">
                  <c:v>43.7890625</c:v>
                </c:pt>
                <c:pt idx="17968">
                  <c:v>43.791666666666664</c:v>
                </c:pt>
                <c:pt idx="17969">
                  <c:v>43.794270833333336</c:v>
                </c:pt>
                <c:pt idx="17970">
                  <c:v>43.796875</c:v>
                </c:pt>
                <c:pt idx="17971">
                  <c:v>43.799479166666664</c:v>
                </c:pt>
                <c:pt idx="17972">
                  <c:v>43.802083333333336</c:v>
                </c:pt>
                <c:pt idx="17973">
                  <c:v>43.8046875</c:v>
                </c:pt>
                <c:pt idx="17974">
                  <c:v>43.807291666666664</c:v>
                </c:pt>
                <c:pt idx="17975">
                  <c:v>43.809895833333336</c:v>
                </c:pt>
                <c:pt idx="17976">
                  <c:v>43.8125</c:v>
                </c:pt>
                <c:pt idx="17977">
                  <c:v>43.815104166666664</c:v>
                </c:pt>
                <c:pt idx="17978">
                  <c:v>43.817708333333336</c:v>
                </c:pt>
                <c:pt idx="17979">
                  <c:v>43.8203125</c:v>
                </c:pt>
                <c:pt idx="17980">
                  <c:v>43.822916666666664</c:v>
                </c:pt>
                <c:pt idx="17981">
                  <c:v>43.825520833333336</c:v>
                </c:pt>
                <c:pt idx="17982">
                  <c:v>43.828125</c:v>
                </c:pt>
                <c:pt idx="17983">
                  <c:v>43.830729166666664</c:v>
                </c:pt>
                <c:pt idx="17984">
                  <c:v>43.833333333333336</c:v>
                </c:pt>
                <c:pt idx="17985">
                  <c:v>43.8359375</c:v>
                </c:pt>
                <c:pt idx="17986">
                  <c:v>43.838541666666664</c:v>
                </c:pt>
                <c:pt idx="17987">
                  <c:v>43.841145833333336</c:v>
                </c:pt>
                <c:pt idx="17988">
                  <c:v>43.84375</c:v>
                </c:pt>
                <c:pt idx="17989">
                  <c:v>43.846354166666664</c:v>
                </c:pt>
                <c:pt idx="17990">
                  <c:v>43.848958333333336</c:v>
                </c:pt>
                <c:pt idx="17991">
                  <c:v>43.8515625</c:v>
                </c:pt>
                <c:pt idx="17992">
                  <c:v>43.854166666666664</c:v>
                </c:pt>
                <c:pt idx="17993">
                  <c:v>43.856770833333336</c:v>
                </c:pt>
                <c:pt idx="17994">
                  <c:v>43.859375</c:v>
                </c:pt>
                <c:pt idx="17995">
                  <c:v>43.861979166666664</c:v>
                </c:pt>
                <c:pt idx="17996">
                  <c:v>43.864583333333336</c:v>
                </c:pt>
                <c:pt idx="17997">
                  <c:v>43.8671875</c:v>
                </c:pt>
                <c:pt idx="17998">
                  <c:v>43.869791666666664</c:v>
                </c:pt>
                <c:pt idx="17999">
                  <c:v>43.872395833333336</c:v>
                </c:pt>
                <c:pt idx="18000">
                  <c:v>43.875</c:v>
                </c:pt>
                <c:pt idx="18001">
                  <c:v>43.877604166666664</c:v>
                </c:pt>
                <c:pt idx="18002">
                  <c:v>43.880208333333336</c:v>
                </c:pt>
                <c:pt idx="18003">
                  <c:v>43.8828125</c:v>
                </c:pt>
                <c:pt idx="18004">
                  <c:v>43.885416666666664</c:v>
                </c:pt>
                <c:pt idx="18005">
                  <c:v>43.888020833333336</c:v>
                </c:pt>
                <c:pt idx="18006">
                  <c:v>43.890625</c:v>
                </c:pt>
                <c:pt idx="18007">
                  <c:v>43.893229166666664</c:v>
                </c:pt>
                <c:pt idx="18008">
                  <c:v>43.895833333333336</c:v>
                </c:pt>
                <c:pt idx="18009">
                  <c:v>43.8984375</c:v>
                </c:pt>
                <c:pt idx="18010">
                  <c:v>43.901041666666664</c:v>
                </c:pt>
                <c:pt idx="18011">
                  <c:v>43.903645833333336</c:v>
                </c:pt>
                <c:pt idx="18012">
                  <c:v>43.90625</c:v>
                </c:pt>
                <c:pt idx="18013">
                  <c:v>43.908854166666664</c:v>
                </c:pt>
                <c:pt idx="18014">
                  <c:v>43.911458333333336</c:v>
                </c:pt>
                <c:pt idx="18015">
                  <c:v>43.9140625</c:v>
                </c:pt>
                <c:pt idx="18016">
                  <c:v>43.916666666666664</c:v>
                </c:pt>
                <c:pt idx="18017">
                  <c:v>43.919270833333336</c:v>
                </c:pt>
                <c:pt idx="18018">
                  <c:v>43.921875</c:v>
                </c:pt>
                <c:pt idx="18019">
                  <c:v>43.924479166666664</c:v>
                </c:pt>
                <c:pt idx="18020">
                  <c:v>43.927083333333336</c:v>
                </c:pt>
                <c:pt idx="18021">
                  <c:v>43.9296875</c:v>
                </c:pt>
                <c:pt idx="18022">
                  <c:v>43.932291666666664</c:v>
                </c:pt>
                <c:pt idx="18023">
                  <c:v>43.934895833333336</c:v>
                </c:pt>
                <c:pt idx="18024">
                  <c:v>43.9375</c:v>
                </c:pt>
                <c:pt idx="18025">
                  <c:v>43.940104166666664</c:v>
                </c:pt>
                <c:pt idx="18026">
                  <c:v>43.942708333333336</c:v>
                </c:pt>
                <c:pt idx="18027">
                  <c:v>43.9453125</c:v>
                </c:pt>
                <c:pt idx="18028">
                  <c:v>43.947916666666664</c:v>
                </c:pt>
                <c:pt idx="18029">
                  <c:v>43.950520833333336</c:v>
                </c:pt>
                <c:pt idx="18030">
                  <c:v>43.953125</c:v>
                </c:pt>
                <c:pt idx="18031">
                  <c:v>43.955729166666664</c:v>
                </c:pt>
                <c:pt idx="18032">
                  <c:v>43.958333333333336</c:v>
                </c:pt>
                <c:pt idx="18033">
                  <c:v>43.9609375</c:v>
                </c:pt>
                <c:pt idx="18034">
                  <c:v>43.963541666666664</c:v>
                </c:pt>
                <c:pt idx="18035">
                  <c:v>43.966145833333336</c:v>
                </c:pt>
                <c:pt idx="18036">
                  <c:v>43.96875</c:v>
                </c:pt>
                <c:pt idx="18037">
                  <c:v>43.971354166666664</c:v>
                </c:pt>
                <c:pt idx="18038">
                  <c:v>43.973958333333336</c:v>
                </c:pt>
                <c:pt idx="18039">
                  <c:v>43.9765625</c:v>
                </c:pt>
                <c:pt idx="18040">
                  <c:v>43.979166666666664</c:v>
                </c:pt>
                <c:pt idx="18041">
                  <c:v>43.981770833333336</c:v>
                </c:pt>
                <c:pt idx="18042">
                  <c:v>43.984375</c:v>
                </c:pt>
                <c:pt idx="18043">
                  <c:v>43.986979166666664</c:v>
                </c:pt>
                <c:pt idx="18044">
                  <c:v>43.989583333333336</c:v>
                </c:pt>
                <c:pt idx="18045">
                  <c:v>43.9921875</c:v>
                </c:pt>
                <c:pt idx="18046">
                  <c:v>43.994791666666664</c:v>
                </c:pt>
                <c:pt idx="18047">
                  <c:v>43.997395833333336</c:v>
                </c:pt>
                <c:pt idx="18048">
                  <c:v>44</c:v>
                </c:pt>
                <c:pt idx="18049">
                  <c:v>44.002604166666664</c:v>
                </c:pt>
                <c:pt idx="18050">
                  <c:v>44.005208333333336</c:v>
                </c:pt>
                <c:pt idx="18051">
                  <c:v>44.0078125</c:v>
                </c:pt>
                <c:pt idx="18052">
                  <c:v>44.010416666666664</c:v>
                </c:pt>
                <c:pt idx="18053">
                  <c:v>44.013020833333336</c:v>
                </c:pt>
                <c:pt idx="18054">
                  <c:v>44.015625</c:v>
                </c:pt>
                <c:pt idx="18055">
                  <c:v>44.018229166666664</c:v>
                </c:pt>
                <c:pt idx="18056">
                  <c:v>44.020833333333336</c:v>
                </c:pt>
                <c:pt idx="18057">
                  <c:v>44.0234375</c:v>
                </c:pt>
                <c:pt idx="18058">
                  <c:v>44.026041666666664</c:v>
                </c:pt>
                <c:pt idx="18059">
                  <c:v>44.028645833333336</c:v>
                </c:pt>
                <c:pt idx="18060">
                  <c:v>44.03125</c:v>
                </c:pt>
                <c:pt idx="18061">
                  <c:v>44.033854166666664</c:v>
                </c:pt>
                <c:pt idx="18062">
                  <c:v>44.036458333333336</c:v>
                </c:pt>
                <c:pt idx="18063">
                  <c:v>44.0390625</c:v>
                </c:pt>
                <c:pt idx="18064">
                  <c:v>44.041666666666664</c:v>
                </c:pt>
                <c:pt idx="18065">
                  <c:v>44.044270833333336</c:v>
                </c:pt>
                <c:pt idx="18066">
                  <c:v>44.046875</c:v>
                </c:pt>
                <c:pt idx="18067">
                  <c:v>44.049479166666664</c:v>
                </c:pt>
                <c:pt idx="18068">
                  <c:v>44.052083333333336</c:v>
                </c:pt>
                <c:pt idx="18069">
                  <c:v>44.0546875</c:v>
                </c:pt>
                <c:pt idx="18070">
                  <c:v>44.057291666666664</c:v>
                </c:pt>
                <c:pt idx="18071">
                  <c:v>44.059895833333336</c:v>
                </c:pt>
                <c:pt idx="18072">
                  <c:v>44.0625</c:v>
                </c:pt>
                <c:pt idx="18073">
                  <c:v>44.065104166666664</c:v>
                </c:pt>
                <c:pt idx="18074">
                  <c:v>44.067708333333336</c:v>
                </c:pt>
                <c:pt idx="18075">
                  <c:v>44.0703125</c:v>
                </c:pt>
                <c:pt idx="18076">
                  <c:v>44.072916666666664</c:v>
                </c:pt>
                <c:pt idx="18077">
                  <c:v>44.075520833333336</c:v>
                </c:pt>
                <c:pt idx="18078">
                  <c:v>44.078125</c:v>
                </c:pt>
                <c:pt idx="18079">
                  <c:v>44.080729166666664</c:v>
                </c:pt>
                <c:pt idx="18080">
                  <c:v>44.083333333333336</c:v>
                </c:pt>
                <c:pt idx="18081">
                  <c:v>44.0859375</c:v>
                </c:pt>
                <c:pt idx="18082">
                  <c:v>44.088541666666664</c:v>
                </c:pt>
                <c:pt idx="18083">
                  <c:v>44.091145833333336</c:v>
                </c:pt>
                <c:pt idx="18084">
                  <c:v>44.09375</c:v>
                </c:pt>
                <c:pt idx="18085">
                  <c:v>44.096354166666664</c:v>
                </c:pt>
                <c:pt idx="18086">
                  <c:v>44.098958333333336</c:v>
                </c:pt>
                <c:pt idx="18087">
                  <c:v>44.1015625</c:v>
                </c:pt>
                <c:pt idx="18088">
                  <c:v>44.104166666666664</c:v>
                </c:pt>
                <c:pt idx="18089">
                  <c:v>44.106770833333336</c:v>
                </c:pt>
                <c:pt idx="18090">
                  <c:v>44.109375</c:v>
                </c:pt>
                <c:pt idx="18091">
                  <c:v>44.111979166666664</c:v>
                </c:pt>
                <c:pt idx="18092">
                  <c:v>44.114583333333336</c:v>
                </c:pt>
                <c:pt idx="18093">
                  <c:v>44.1171875</c:v>
                </c:pt>
                <c:pt idx="18094">
                  <c:v>44.119791666666664</c:v>
                </c:pt>
                <c:pt idx="18095">
                  <c:v>44.122395833333336</c:v>
                </c:pt>
                <c:pt idx="18096">
                  <c:v>44.125</c:v>
                </c:pt>
                <c:pt idx="18097">
                  <c:v>44.127604166666664</c:v>
                </c:pt>
                <c:pt idx="18098">
                  <c:v>44.130208333333336</c:v>
                </c:pt>
                <c:pt idx="18099">
                  <c:v>44.1328125</c:v>
                </c:pt>
                <c:pt idx="18100">
                  <c:v>44.135416666666664</c:v>
                </c:pt>
                <c:pt idx="18101">
                  <c:v>44.138020833333336</c:v>
                </c:pt>
                <c:pt idx="18102">
                  <c:v>44.140625</c:v>
                </c:pt>
                <c:pt idx="18103">
                  <c:v>44.143229166666664</c:v>
                </c:pt>
                <c:pt idx="18104">
                  <c:v>44.145833333333336</c:v>
                </c:pt>
                <c:pt idx="18105">
                  <c:v>44.1484375</c:v>
                </c:pt>
                <c:pt idx="18106">
                  <c:v>44.151041666666664</c:v>
                </c:pt>
                <c:pt idx="18107">
                  <c:v>44.153645833333336</c:v>
                </c:pt>
                <c:pt idx="18108">
                  <c:v>44.15625</c:v>
                </c:pt>
                <c:pt idx="18109">
                  <c:v>44.158854166666664</c:v>
                </c:pt>
                <c:pt idx="18110">
                  <c:v>44.161458333333336</c:v>
                </c:pt>
                <c:pt idx="18111">
                  <c:v>44.1640625</c:v>
                </c:pt>
                <c:pt idx="18112">
                  <c:v>44.166666666666664</c:v>
                </c:pt>
                <c:pt idx="18113">
                  <c:v>44.169270833333336</c:v>
                </c:pt>
                <c:pt idx="18114">
                  <c:v>44.171875</c:v>
                </c:pt>
                <c:pt idx="18115">
                  <c:v>44.174479166666664</c:v>
                </c:pt>
                <c:pt idx="18116">
                  <c:v>44.177083333333336</c:v>
                </c:pt>
                <c:pt idx="18117">
                  <c:v>44.1796875</c:v>
                </c:pt>
                <c:pt idx="18118">
                  <c:v>44.182291666666664</c:v>
                </c:pt>
                <c:pt idx="18119">
                  <c:v>44.184895833333336</c:v>
                </c:pt>
                <c:pt idx="18120">
                  <c:v>44.1875</c:v>
                </c:pt>
                <c:pt idx="18121">
                  <c:v>44.190104166666664</c:v>
                </c:pt>
                <c:pt idx="18122">
                  <c:v>44.192708333333336</c:v>
                </c:pt>
                <c:pt idx="18123">
                  <c:v>44.1953125</c:v>
                </c:pt>
                <c:pt idx="18124">
                  <c:v>44.197916666666664</c:v>
                </c:pt>
                <c:pt idx="18125">
                  <c:v>44.200520833333336</c:v>
                </c:pt>
                <c:pt idx="18126">
                  <c:v>44.203125</c:v>
                </c:pt>
                <c:pt idx="18127">
                  <c:v>44.205729166666664</c:v>
                </c:pt>
                <c:pt idx="18128">
                  <c:v>44.208333333333336</c:v>
                </c:pt>
                <c:pt idx="18129">
                  <c:v>44.2109375</c:v>
                </c:pt>
                <c:pt idx="18130">
                  <c:v>44.213541666666664</c:v>
                </c:pt>
                <c:pt idx="18131">
                  <c:v>44.216145833333336</c:v>
                </c:pt>
                <c:pt idx="18132">
                  <c:v>44.21875</c:v>
                </c:pt>
                <c:pt idx="18133">
                  <c:v>44.221354166666664</c:v>
                </c:pt>
                <c:pt idx="18134">
                  <c:v>44.223958333333336</c:v>
                </c:pt>
                <c:pt idx="18135">
                  <c:v>44.2265625</c:v>
                </c:pt>
                <c:pt idx="18136">
                  <c:v>44.229166666666664</c:v>
                </c:pt>
                <c:pt idx="18137">
                  <c:v>44.231770833333336</c:v>
                </c:pt>
                <c:pt idx="18138">
                  <c:v>44.234375</c:v>
                </c:pt>
                <c:pt idx="18139">
                  <c:v>44.236979166666664</c:v>
                </c:pt>
                <c:pt idx="18140">
                  <c:v>44.239583333333336</c:v>
                </c:pt>
                <c:pt idx="18141">
                  <c:v>44.2421875</c:v>
                </c:pt>
                <c:pt idx="18142">
                  <c:v>44.244791666666664</c:v>
                </c:pt>
                <c:pt idx="18143">
                  <c:v>44.247395833333336</c:v>
                </c:pt>
                <c:pt idx="18144">
                  <c:v>44.25</c:v>
                </c:pt>
                <c:pt idx="18145">
                  <c:v>44.252604166666664</c:v>
                </c:pt>
                <c:pt idx="18146">
                  <c:v>44.255208333333336</c:v>
                </c:pt>
                <c:pt idx="18147">
                  <c:v>44.2578125</c:v>
                </c:pt>
                <c:pt idx="18148">
                  <c:v>44.260416666666664</c:v>
                </c:pt>
                <c:pt idx="18149">
                  <c:v>44.263020833333336</c:v>
                </c:pt>
                <c:pt idx="18150">
                  <c:v>44.265625</c:v>
                </c:pt>
                <c:pt idx="18151">
                  <c:v>44.268229166666664</c:v>
                </c:pt>
                <c:pt idx="18152">
                  <c:v>44.270833333333336</c:v>
                </c:pt>
                <c:pt idx="18153">
                  <c:v>44.2734375</c:v>
                </c:pt>
                <c:pt idx="18154">
                  <c:v>44.276041666666664</c:v>
                </c:pt>
                <c:pt idx="18155">
                  <c:v>44.278645833333336</c:v>
                </c:pt>
                <c:pt idx="18156">
                  <c:v>44.28125</c:v>
                </c:pt>
                <c:pt idx="18157">
                  <c:v>44.283854166666664</c:v>
                </c:pt>
                <c:pt idx="18158">
                  <c:v>44.286458333333336</c:v>
                </c:pt>
                <c:pt idx="18159">
                  <c:v>44.2890625</c:v>
                </c:pt>
                <c:pt idx="18160">
                  <c:v>44.291666666666664</c:v>
                </c:pt>
                <c:pt idx="18161">
                  <c:v>44.294270833333336</c:v>
                </c:pt>
                <c:pt idx="18162">
                  <c:v>44.296875</c:v>
                </c:pt>
                <c:pt idx="18163">
                  <c:v>44.299479166666664</c:v>
                </c:pt>
                <c:pt idx="18164">
                  <c:v>44.302083333333336</c:v>
                </c:pt>
                <c:pt idx="18165">
                  <c:v>44.3046875</c:v>
                </c:pt>
                <c:pt idx="18166">
                  <c:v>44.307291666666664</c:v>
                </c:pt>
                <c:pt idx="18167">
                  <c:v>44.309895833333336</c:v>
                </c:pt>
                <c:pt idx="18168">
                  <c:v>44.3125</c:v>
                </c:pt>
                <c:pt idx="18169">
                  <c:v>44.315104166666664</c:v>
                </c:pt>
                <c:pt idx="18170">
                  <c:v>44.317708333333336</c:v>
                </c:pt>
                <c:pt idx="18171">
                  <c:v>44.3203125</c:v>
                </c:pt>
                <c:pt idx="18172">
                  <c:v>44.322916666666664</c:v>
                </c:pt>
                <c:pt idx="18173">
                  <c:v>44.325520833333336</c:v>
                </c:pt>
                <c:pt idx="18174">
                  <c:v>44.328125</c:v>
                </c:pt>
                <c:pt idx="18175">
                  <c:v>44.330729166666664</c:v>
                </c:pt>
                <c:pt idx="18176">
                  <c:v>44.333333333333336</c:v>
                </c:pt>
                <c:pt idx="18177">
                  <c:v>44.3359375</c:v>
                </c:pt>
                <c:pt idx="18178">
                  <c:v>44.338541666666664</c:v>
                </c:pt>
                <c:pt idx="18179">
                  <c:v>44.341145833333336</c:v>
                </c:pt>
                <c:pt idx="18180">
                  <c:v>44.34375</c:v>
                </c:pt>
                <c:pt idx="18181">
                  <c:v>44.346354166666664</c:v>
                </c:pt>
                <c:pt idx="18182">
                  <c:v>44.348958333333336</c:v>
                </c:pt>
                <c:pt idx="18183">
                  <c:v>44.3515625</c:v>
                </c:pt>
                <c:pt idx="18184">
                  <c:v>44.354166666666664</c:v>
                </c:pt>
                <c:pt idx="18185">
                  <c:v>44.356770833333336</c:v>
                </c:pt>
                <c:pt idx="18186">
                  <c:v>44.359375</c:v>
                </c:pt>
                <c:pt idx="18187">
                  <c:v>44.361979166666664</c:v>
                </c:pt>
                <c:pt idx="18188">
                  <c:v>44.364583333333336</c:v>
                </c:pt>
                <c:pt idx="18189">
                  <c:v>44.3671875</c:v>
                </c:pt>
                <c:pt idx="18190">
                  <c:v>44.369791666666664</c:v>
                </c:pt>
                <c:pt idx="18191">
                  <c:v>44.372395833333336</c:v>
                </c:pt>
                <c:pt idx="18192">
                  <c:v>44.375</c:v>
                </c:pt>
                <c:pt idx="18193">
                  <c:v>44.377604166666664</c:v>
                </c:pt>
                <c:pt idx="18194">
                  <c:v>44.380208333333336</c:v>
                </c:pt>
                <c:pt idx="18195">
                  <c:v>44.3828125</c:v>
                </c:pt>
                <c:pt idx="18196">
                  <c:v>44.385416666666664</c:v>
                </c:pt>
                <c:pt idx="18197">
                  <c:v>44.388020833333336</c:v>
                </c:pt>
                <c:pt idx="18198">
                  <c:v>44.390625</c:v>
                </c:pt>
                <c:pt idx="18199">
                  <c:v>44.393229166666664</c:v>
                </c:pt>
                <c:pt idx="18200">
                  <c:v>44.395833333333336</c:v>
                </c:pt>
                <c:pt idx="18201">
                  <c:v>44.3984375</c:v>
                </c:pt>
                <c:pt idx="18202">
                  <c:v>44.401041666666664</c:v>
                </c:pt>
                <c:pt idx="18203">
                  <c:v>44.403645833333336</c:v>
                </c:pt>
                <c:pt idx="18204">
                  <c:v>44.40625</c:v>
                </c:pt>
                <c:pt idx="18205">
                  <c:v>44.408854166666664</c:v>
                </c:pt>
                <c:pt idx="18206">
                  <c:v>44.411458333333336</c:v>
                </c:pt>
                <c:pt idx="18207">
                  <c:v>44.4140625</c:v>
                </c:pt>
                <c:pt idx="18208">
                  <c:v>44.416666666666664</c:v>
                </c:pt>
                <c:pt idx="18209">
                  <c:v>44.419270833333336</c:v>
                </c:pt>
                <c:pt idx="18210">
                  <c:v>44.421875</c:v>
                </c:pt>
                <c:pt idx="18211">
                  <c:v>44.424479166666664</c:v>
                </c:pt>
                <c:pt idx="18212">
                  <c:v>44.427083333333336</c:v>
                </c:pt>
                <c:pt idx="18213">
                  <c:v>44.4296875</c:v>
                </c:pt>
                <c:pt idx="18214">
                  <c:v>44.432291666666664</c:v>
                </c:pt>
                <c:pt idx="18215">
                  <c:v>44.434895833333336</c:v>
                </c:pt>
                <c:pt idx="18216">
                  <c:v>44.4375</c:v>
                </c:pt>
                <c:pt idx="18217">
                  <c:v>44.440104166666664</c:v>
                </c:pt>
                <c:pt idx="18218">
                  <c:v>44.442708333333336</c:v>
                </c:pt>
                <c:pt idx="18219">
                  <c:v>44.4453125</c:v>
                </c:pt>
                <c:pt idx="18220">
                  <c:v>44.447916666666664</c:v>
                </c:pt>
                <c:pt idx="18221">
                  <c:v>44.450520833333336</c:v>
                </c:pt>
                <c:pt idx="18222">
                  <c:v>44.453125</c:v>
                </c:pt>
                <c:pt idx="18223">
                  <c:v>44.455729166666664</c:v>
                </c:pt>
                <c:pt idx="18224">
                  <c:v>44.458333333333336</c:v>
                </c:pt>
                <c:pt idx="18225">
                  <c:v>44.4609375</c:v>
                </c:pt>
                <c:pt idx="18226">
                  <c:v>44.463541666666664</c:v>
                </c:pt>
                <c:pt idx="18227">
                  <c:v>44.466145833333336</c:v>
                </c:pt>
                <c:pt idx="18228">
                  <c:v>44.46875</c:v>
                </c:pt>
                <c:pt idx="18229">
                  <c:v>44.471354166666664</c:v>
                </c:pt>
                <c:pt idx="18230">
                  <c:v>44.473958333333336</c:v>
                </c:pt>
                <c:pt idx="18231">
                  <c:v>44.4765625</c:v>
                </c:pt>
                <c:pt idx="18232">
                  <c:v>44.479166666666664</c:v>
                </c:pt>
                <c:pt idx="18233">
                  <c:v>44.481770833333336</c:v>
                </c:pt>
                <c:pt idx="18234">
                  <c:v>44.484375</c:v>
                </c:pt>
                <c:pt idx="18235">
                  <c:v>44.486979166666664</c:v>
                </c:pt>
                <c:pt idx="18236">
                  <c:v>44.489583333333336</c:v>
                </c:pt>
                <c:pt idx="18237">
                  <c:v>44.4921875</c:v>
                </c:pt>
                <c:pt idx="18238">
                  <c:v>44.494791666666664</c:v>
                </c:pt>
                <c:pt idx="18239">
                  <c:v>44.497395833333336</c:v>
                </c:pt>
                <c:pt idx="18240">
                  <c:v>44.5</c:v>
                </c:pt>
                <c:pt idx="18241">
                  <c:v>44.502604166666664</c:v>
                </c:pt>
                <c:pt idx="18242">
                  <c:v>44.505208333333336</c:v>
                </c:pt>
                <c:pt idx="18243">
                  <c:v>44.5078125</c:v>
                </c:pt>
                <c:pt idx="18244">
                  <c:v>44.510416666666664</c:v>
                </c:pt>
                <c:pt idx="18245">
                  <c:v>44.513020833333336</c:v>
                </c:pt>
                <c:pt idx="18246">
                  <c:v>44.515625</c:v>
                </c:pt>
                <c:pt idx="18247">
                  <c:v>44.518229166666664</c:v>
                </c:pt>
                <c:pt idx="18248">
                  <c:v>44.520833333333336</c:v>
                </c:pt>
                <c:pt idx="18249">
                  <c:v>44.5234375</c:v>
                </c:pt>
                <c:pt idx="18250">
                  <c:v>44.526041666666664</c:v>
                </c:pt>
                <c:pt idx="18251">
                  <c:v>44.528645833333336</c:v>
                </c:pt>
                <c:pt idx="18252">
                  <c:v>44.53125</c:v>
                </c:pt>
                <c:pt idx="18253">
                  <c:v>44.533854166666664</c:v>
                </c:pt>
                <c:pt idx="18254">
                  <c:v>44.536458333333336</c:v>
                </c:pt>
                <c:pt idx="18255">
                  <c:v>44.5390625</c:v>
                </c:pt>
                <c:pt idx="18256">
                  <c:v>44.541666666666664</c:v>
                </c:pt>
                <c:pt idx="18257">
                  <c:v>44.544270833333336</c:v>
                </c:pt>
                <c:pt idx="18258">
                  <c:v>44.546875</c:v>
                </c:pt>
                <c:pt idx="18259">
                  <c:v>44.549479166666664</c:v>
                </c:pt>
                <c:pt idx="18260">
                  <c:v>44.552083333333336</c:v>
                </c:pt>
                <c:pt idx="18261">
                  <c:v>44.5546875</c:v>
                </c:pt>
                <c:pt idx="18262">
                  <c:v>44.557291666666664</c:v>
                </c:pt>
                <c:pt idx="18263">
                  <c:v>44.559895833333336</c:v>
                </c:pt>
                <c:pt idx="18264">
                  <c:v>44.5625</c:v>
                </c:pt>
                <c:pt idx="18265">
                  <c:v>44.565104166666664</c:v>
                </c:pt>
                <c:pt idx="18266">
                  <c:v>44.567708333333336</c:v>
                </c:pt>
                <c:pt idx="18267">
                  <c:v>44.5703125</c:v>
                </c:pt>
                <c:pt idx="18268">
                  <c:v>44.572916666666664</c:v>
                </c:pt>
                <c:pt idx="18269">
                  <c:v>44.575520833333336</c:v>
                </c:pt>
                <c:pt idx="18270">
                  <c:v>44.578125</c:v>
                </c:pt>
                <c:pt idx="18271">
                  <c:v>44.580729166666664</c:v>
                </c:pt>
                <c:pt idx="18272">
                  <c:v>44.583333333333336</c:v>
                </c:pt>
                <c:pt idx="18273">
                  <c:v>44.5859375</c:v>
                </c:pt>
                <c:pt idx="18274">
                  <c:v>44.588541666666664</c:v>
                </c:pt>
                <c:pt idx="18275">
                  <c:v>44.591145833333336</c:v>
                </c:pt>
                <c:pt idx="18276">
                  <c:v>44.59375</c:v>
                </c:pt>
                <c:pt idx="18277">
                  <c:v>44.596354166666664</c:v>
                </c:pt>
                <c:pt idx="18278">
                  <c:v>44.598958333333336</c:v>
                </c:pt>
                <c:pt idx="18279">
                  <c:v>44.6015625</c:v>
                </c:pt>
                <c:pt idx="18280">
                  <c:v>44.604166666666664</c:v>
                </c:pt>
                <c:pt idx="18281">
                  <c:v>44.606770833333336</c:v>
                </c:pt>
                <c:pt idx="18282">
                  <c:v>44.609375</c:v>
                </c:pt>
                <c:pt idx="18283">
                  <c:v>44.611979166666664</c:v>
                </c:pt>
                <c:pt idx="18284">
                  <c:v>44.614583333333336</c:v>
                </c:pt>
                <c:pt idx="18285">
                  <c:v>44.6171875</c:v>
                </c:pt>
                <c:pt idx="18286">
                  <c:v>44.619791666666664</c:v>
                </c:pt>
                <c:pt idx="18287">
                  <c:v>44.622395833333336</c:v>
                </c:pt>
                <c:pt idx="18288">
                  <c:v>44.625</c:v>
                </c:pt>
                <c:pt idx="18289">
                  <c:v>44.627604166666664</c:v>
                </c:pt>
                <c:pt idx="18290">
                  <c:v>44.630208333333336</c:v>
                </c:pt>
                <c:pt idx="18291">
                  <c:v>44.6328125</c:v>
                </c:pt>
                <c:pt idx="18292">
                  <c:v>44.635416666666664</c:v>
                </c:pt>
                <c:pt idx="18293">
                  <c:v>44.638020833333336</c:v>
                </c:pt>
                <c:pt idx="18294">
                  <c:v>44.640625</c:v>
                </c:pt>
                <c:pt idx="18295">
                  <c:v>44.643229166666664</c:v>
                </c:pt>
                <c:pt idx="18296">
                  <c:v>44.645833333333336</c:v>
                </c:pt>
                <c:pt idx="18297">
                  <c:v>44.6484375</c:v>
                </c:pt>
                <c:pt idx="18298">
                  <c:v>44.651041666666664</c:v>
                </c:pt>
                <c:pt idx="18299">
                  <c:v>44.653645833333336</c:v>
                </c:pt>
                <c:pt idx="18300">
                  <c:v>44.65625</c:v>
                </c:pt>
                <c:pt idx="18301">
                  <c:v>44.658854166666664</c:v>
                </c:pt>
                <c:pt idx="18302">
                  <c:v>44.661458333333336</c:v>
                </c:pt>
                <c:pt idx="18303">
                  <c:v>44.6640625</c:v>
                </c:pt>
                <c:pt idx="18304">
                  <c:v>44.666666666666664</c:v>
                </c:pt>
                <c:pt idx="18305">
                  <c:v>44.669270833333336</c:v>
                </c:pt>
                <c:pt idx="18306">
                  <c:v>44.671875</c:v>
                </c:pt>
                <c:pt idx="18307">
                  <c:v>44.674479166666664</c:v>
                </c:pt>
                <c:pt idx="18308">
                  <c:v>44.677083333333336</c:v>
                </c:pt>
                <c:pt idx="18309">
                  <c:v>44.6796875</c:v>
                </c:pt>
                <c:pt idx="18310">
                  <c:v>44.682291666666664</c:v>
                </c:pt>
                <c:pt idx="18311">
                  <c:v>44.684895833333336</c:v>
                </c:pt>
                <c:pt idx="18312">
                  <c:v>44.6875</c:v>
                </c:pt>
                <c:pt idx="18313">
                  <c:v>44.690104166666664</c:v>
                </c:pt>
                <c:pt idx="18314">
                  <c:v>44.692708333333336</c:v>
                </c:pt>
                <c:pt idx="18315">
                  <c:v>44.6953125</c:v>
                </c:pt>
                <c:pt idx="18316">
                  <c:v>44.697916666666664</c:v>
                </c:pt>
                <c:pt idx="18317">
                  <c:v>44.700520833333336</c:v>
                </c:pt>
                <c:pt idx="18318">
                  <c:v>44.703125</c:v>
                </c:pt>
                <c:pt idx="18319">
                  <c:v>44.705729166666664</c:v>
                </c:pt>
                <c:pt idx="18320">
                  <c:v>44.708333333333336</c:v>
                </c:pt>
                <c:pt idx="18321">
                  <c:v>44.7109375</c:v>
                </c:pt>
                <c:pt idx="18322">
                  <c:v>44.713541666666664</c:v>
                </c:pt>
                <c:pt idx="18323">
                  <c:v>44.716145833333336</c:v>
                </c:pt>
                <c:pt idx="18324">
                  <c:v>44.71875</c:v>
                </c:pt>
                <c:pt idx="18325">
                  <c:v>44.721354166666664</c:v>
                </c:pt>
                <c:pt idx="18326">
                  <c:v>44.723958333333336</c:v>
                </c:pt>
                <c:pt idx="18327">
                  <c:v>44.7265625</c:v>
                </c:pt>
                <c:pt idx="18328">
                  <c:v>44.729166666666664</c:v>
                </c:pt>
                <c:pt idx="18329">
                  <c:v>44.731770833333336</c:v>
                </c:pt>
                <c:pt idx="18330">
                  <c:v>44.734375</c:v>
                </c:pt>
                <c:pt idx="18331">
                  <c:v>44.736979166666664</c:v>
                </c:pt>
                <c:pt idx="18332">
                  <c:v>44.739583333333336</c:v>
                </c:pt>
                <c:pt idx="18333">
                  <c:v>44.7421875</c:v>
                </c:pt>
                <c:pt idx="18334">
                  <c:v>44.744791666666664</c:v>
                </c:pt>
                <c:pt idx="18335">
                  <c:v>44.747395833333336</c:v>
                </c:pt>
                <c:pt idx="18336">
                  <c:v>44.75</c:v>
                </c:pt>
                <c:pt idx="18337">
                  <c:v>44.752604166666664</c:v>
                </c:pt>
                <c:pt idx="18338">
                  <c:v>44.755208333333336</c:v>
                </c:pt>
                <c:pt idx="18339">
                  <c:v>44.7578125</c:v>
                </c:pt>
                <c:pt idx="18340">
                  <c:v>44.760416666666664</c:v>
                </c:pt>
                <c:pt idx="18341">
                  <c:v>44.763020833333336</c:v>
                </c:pt>
                <c:pt idx="18342">
                  <c:v>44.765625</c:v>
                </c:pt>
                <c:pt idx="18343">
                  <c:v>44.768229166666664</c:v>
                </c:pt>
                <c:pt idx="18344">
                  <c:v>44.770833333333336</c:v>
                </c:pt>
                <c:pt idx="18345">
                  <c:v>44.7734375</c:v>
                </c:pt>
                <c:pt idx="18346">
                  <c:v>44.776041666666664</c:v>
                </c:pt>
                <c:pt idx="18347">
                  <c:v>44.778645833333336</c:v>
                </c:pt>
                <c:pt idx="18348">
                  <c:v>44.78125</c:v>
                </c:pt>
                <c:pt idx="18349">
                  <c:v>44.783854166666664</c:v>
                </c:pt>
                <c:pt idx="18350">
                  <c:v>44.786458333333336</c:v>
                </c:pt>
                <c:pt idx="18351">
                  <c:v>44.7890625</c:v>
                </c:pt>
                <c:pt idx="18352">
                  <c:v>44.791666666666664</c:v>
                </c:pt>
                <c:pt idx="18353">
                  <c:v>44.794270833333336</c:v>
                </c:pt>
                <c:pt idx="18354">
                  <c:v>44.796875</c:v>
                </c:pt>
                <c:pt idx="18355">
                  <c:v>44.799479166666664</c:v>
                </c:pt>
                <c:pt idx="18356">
                  <c:v>44.802083333333336</c:v>
                </c:pt>
                <c:pt idx="18357">
                  <c:v>44.8046875</c:v>
                </c:pt>
                <c:pt idx="18358">
                  <c:v>44.807291666666664</c:v>
                </c:pt>
                <c:pt idx="18359">
                  <c:v>44.809895833333336</c:v>
                </c:pt>
                <c:pt idx="18360">
                  <c:v>44.8125</c:v>
                </c:pt>
                <c:pt idx="18361">
                  <c:v>44.815104166666664</c:v>
                </c:pt>
                <c:pt idx="18362">
                  <c:v>44.817708333333336</c:v>
                </c:pt>
                <c:pt idx="18363">
                  <c:v>44.8203125</c:v>
                </c:pt>
                <c:pt idx="18364">
                  <c:v>44.822916666666664</c:v>
                </c:pt>
                <c:pt idx="18365">
                  <c:v>44.825520833333336</c:v>
                </c:pt>
                <c:pt idx="18366">
                  <c:v>44.828125</c:v>
                </c:pt>
                <c:pt idx="18367">
                  <c:v>44.830729166666664</c:v>
                </c:pt>
                <c:pt idx="18368">
                  <c:v>44.833333333333336</c:v>
                </c:pt>
                <c:pt idx="18369">
                  <c:v>44.8359375</c:v>
                </c:pt>
                <c:pt idx="18370">
                  <c:v>44.838541666666664</c:v>
                </c:pt>
                <c:pt idx="18371">
                  <c:v>44.841145833333336</c:v>
                </c:pt>
                <c:pt idx="18372">
                  <c:v>44.84375</c:v>
                </c:pt>
                <c:pt idx="18373">
                  <c:v>44.846354166666664</c:v>
                </c:pt>
                <c:pt idx="18374">
                  <c:v>44.848958333333336</c:v>
                </c:pt>
                <c:pt idx="18375">
                  <c:v>44.8515625</c:v>
                </c:pt>
                <c:pt idx="18376">
                  <c:v>44.854166666666664</c:v>
                </c:pt>
                <c:pt idx="18377">
                  <c:v>44.856770833333336</c:v>
                </c:pt>
                <c:pt idx="18378">
                  <c:v>44.859375</c:v>
                </c:pt>
                <c:pt idx="18379">
                  <c:v>44.861979166666664</c:v>
                </c:pt>
                <c:pt idx="18380">
                  <c:v>44.864583333333336</c:v>
                </c:pt>
                <c:pt idx="18381">
                  <c:v>44.8671875</c:v>
                </c:pt>
                <c:pt idx="18382">
                  <c:v>44.869791666666664</c:v>
                </c:pt>
                <c:pt idx="18383">
                  <c:v>44.872395833333336</c:v>
                </c:pt>
                <c:pt idx="18384">
                  <c:v>44.875</c:v>
                </c:pt>
                <c:pt idx="18385">
                  <c:v>44.877604166666664</c:v>
                </c:pt>
                <c:pt idx="18386">
                  <c:v>44.880208333333336</c:v>
                </c:pt>
                <c:pt idx="18387">
                  <c:v>44.8828125</c:v>
                </c:pt>
                <c:pt idx="18388">
                  <c:v>44.885416666666664</c:v>
                </c:pt>
                <c:pt idx="18389">
                  <c:v>44.888020833333336</c:v>
                </c:pt>
                <c:pt idx="18390">
                  <c:v>44.890625</c:v>
                </c:pt>
                <c:pt idx="18391">
                  <c:v>44.893229166666664</c:v>
                </c:pt>
                <c:pt idx="18392">
                  <c:v>44.895833333333336</c:v>
                </c:pt>
                <c:pt idx="18393">
                  <c:v>44.8984375</c:v>
                </c:pt>
                <c:pt idx="18394">
                  <c:v>44.901041666666664</c:v>
                </c:pt>
                <c:pt idx="18395">
                  <c:v>44.903645833333336</c:v>
                </c:pt>
                <c:pt idx="18396">
                  <c:v>44.90625</c:v>
                </c:pt>
                <c:pt idx="18397">
                  <c:v>44.908854166666664</c:v>
                </c:pt>
                <c:pt idx="18398">
                  <c:v>44.911458333333336</c:v>
                </c:pt>
                <c:pt idx="18399">
                  <c:v>44.9140625</c:v>
                </c:pt>
                <c:pt idx="18400">
                  <c:v>44.916666666666664</c:v>
                </c:pt>
                <c:pt idx="18401">
                  <c:v>44.919270833333336</c:v>
                </c:pt>
                <c:pt idx="18402">
                  <c:v>44.921875</c:v>
                </c:pt>
                <c:pt idx="18403">
                  <c:v>44.924479166666664</c:v>
                </c:pt>
                <c:pt idx="18404">
                  <c:v>44.927083333333336</c:v>
                </c:pt>
                <c:pt idx="18405">
                  <c:v>44.9296875</c:v>
                </c:pt>
                <c:pt idx="18406">
                  <c:v>44.932291666666664</c:v>
                </c:pt>
                <c:pt idx="18407">
                  <c:v>44.934895833333336</c:v>
                </c:pt>
                <c:pt idx="18408">
                  <c:v>44.9375</c:v>
                </c:pt>
                <c:pt idx="18409">
                  <c:v>44.940104166666664</c:v>
                </c:pt>
                <c:pt idx="18410">
                  <c:v>44.942708333333336</c:v>
                </c:pt>
                <c:pt idx="18411">
                  <c:v>44.9453125</c:v>
                </c:pt>
                <c:pt idx="18412">
                  <c:v>44.947916666666664</c:v>
                </c:pt>
                <c:pt idx="18413">
                  <c:v>44.950520833333336</c:v>
                </c:pt>
                <c:pt idx="18414">
                  <c:v>44.953125</c:v>
                </c:pt>
                <c:pt idx="18415">
                  <c:v>44.955729166666664</c:v>
                </c:pt>
                <c:pt idx="18416">
                  <c:v>44.958333333333336</c:v>
                </c:pt>
                <c:pt idx="18417">
                  <c:v>44.9609375</c:v>
                </c:pt>
                <c:pt idx="18418">
                  <c:v>44.963541666666664</c:v>
                </c:pt>
                <c:pt idx="18419">
                  <c:v>44.966145833333336</c:v>
                </c:pt>
                <c:pt idx="18420">
                  <c:v>44.96875</c:v>
                </c:pt>
                <c:pt idx="18421">
                  <c:v>44.971354166666664</c:v>
                </c:pt>
                <c:pt idx="18422">
                  <c:v>44.973958333333336</c:v>
                </c:pt>
                <c:pt idx="18423">
                  <c:v>44.9765625</c:v>
                </c:pt>
                <c:pt idx="18424">
                  <c:v>44.979166666666664</c:v>
                </c:pt>
                <c:pt idx="18425">
                  <c:v>44.981770833333336</c:v>
                </c:pt>
                <c:pt idx="18426">
                  <c:v>44.984375</c:v>
                </c:pt>
                <c:pt idx="18427">
                  <c:v>44.986979166666664</c:v>
                </c:pt>
                <c:pt idx="18428">
                  <c:v>44.989583333333336</c:v>
                </c:pt>
                <c:pt idx="18429">
                  <c:v>44.9921875</c:v>
                </c:pt>
                <c:pt idx="18430">
                  <c:v>44.994791666666664</c:v>
                </c:pt>
                <c:pt idx="18431">
                  <c:v>44.997395833333336</c:v>
                </c:pt>
                <c:pt idx="18432">
                  <c:v>45</c:v>
                </c:pt>
                <c:pt idx="18433">
                  <c:v>45.002604166666664</c:v>
                </c:pt>
                <c:pt idx="18434">
                  <c:v>45.005208333333336</c:v>
                </c:pt>
                <c:pt idx="18435">
                  <c:v>45.0078125</c:v>
                </c:pt>
                <c:pt idx="18436">
                  <c:v>45.010416666666664</c:v>
                </c:pt>
                <c:pt idx="18437">
                  <c:v>45.013020833333336</c:v>
                </c:pt>
                <c:pt idx="18438">
                  <c:v>45.015625</c:v>
                </c:pt>
                <c:pt idx="18439">
                  <c:v>45.018229166666664</c:v>
                </c:pt>
                <c:pt idx="18440">
                  <c:v>45.020833333333336</c:v>
                </c:pt>
                <c:pt idx="18441">
                  <c:v>45.0234375</c:v>
                </c:pt>
                <c:pt idx="18442">
                  <c:v>45.026041666666664</c:v>
                </c:pt>
                <c:pt idx="18443">
                  <c:v>45.028645833333336</c:v>
                </c:pt>
                <c:pt idx="18444">
                  <c:v>45.03125</c:v>
                </c:pt>
                <c:pt idx="18445">
                  <c:v>45.033854166666664</c:v>
                </c:pt>
                <c:pt idx="18446">
                  <c:v>45.036458333333336</c:v>
                </c:pt>
                <c:pt idx="18447">
                  <c:v>45.0390625</c:v>
                </c:pt>
                <c:pt idx="18448">
                  <c:v>45.041666666666664</c:v>
                </c:pt>
                <c:pt idx="18449">
                  <c:v>45.044270833333336</c:v>
                </c:pt>
                <c:pt idx="18450">
                  <c:v>45.046875</c:v>
                </c:pt>
                <c:pt idx="18451">
                  <c:v>45.049479166666664</c:v>
                </c:pt>
                <c:pt idx="18452">
                  <c:v>45.052083333333336</c:v>
                </c:pt>
                <c:pt idx="18453">
                  <c:v>45.0546875</c:v>
                </c:pt>
                <c:pt idx="18454">
                  <c:v>45.057291666666664</c:v>
                </c:pt>
                <c:pt idx="18455">
                  <c:v>45.059895833333336</c:v>
                </c:pt>
                <c:pt idx="18456">
                  <c:v>45.0625</c:v>
                </c:pt>
                <c:pt idx="18457">
                  <c:v>45.065104166666664</c:v>
                </c:pt>
                <c:pt idx="18458">
                  <c:v>45.067708333333336</c:v>
                </c:pt>
                <c:pt idx="18459">
                  <c:v>45.0703125</c:v>
                </c:pt>
                <c:pt idx="18460">
                  <c:v>45.072916666666664</c:v>
                </c:pt>
                <c:pt idx="18461">
                  <c:v>45.075520833333336</c:v>
                </c:pt>
                <c:pt idx="18462">
                  <c:v>45.078125</c:v>
                </c:pt>
                <c:pt idx="18463">
                  <c:v>45.080729166666664</c:v>
                </c:pt>
                <c:pt idx="18464">
                  <c:v>45.083333333333336</c:v>
                </c:pt>
                <c:pt idx="18465">
                  <c:v>45.0859375</c:v>
                </c:pt>
                <c:pt idx="18466">
                  <c:v>45.088541666666664</c:v>
                </c:pt>
                <c:pt idx="18467">
                  <c:v>45.091145833333336</c:v>
                </c:pt>
                <c:pt idx="18468">
                  <c:v>45.09375</c:v>
                </c:pt>
                <c:pt idx="18469">
                  <c:v>45.096354166666664</c:v>
                </c:pt>
                <c:pt idx="18470">
                  <c:v>45.098958333333336</c:v>
                </c:pt>
                <c:pt idx="18471">
                  <c:v>45.1015625</c:v>
                </c:pt>
                <c:pt idx="18472">
                  <c:v>45.104166666666664</c:v>
                </c:pt>
                <c:pt idx="18473">
                  <c:v>45.106770833333336</c:v>
                </c:pt>
                <c:pt idx="18474">
                  <c:v>45.109375</c:v>
                </c:pt>
                <c:pt idx="18475">
                  <c:v>45.111979166666664</c:v>
                </c:pt>
                <c:pt idx="18476">
                  <c:v>45.114583333333336</c:v>
                </c:pt>
                <c:pt idx="18477">
                  <c:v>45.1171875</c:v>
                </c:pt>
                <c:pt idx="18478">
                  <c:v>45.119791666666664</c:v>
                </c:pt>
                <c:pt idx="18479">
                  <c:v>45.122395833333336</c:v>
                </c:pt>
                <c:pt idx="18480">
                  <c:v>45.125</c:v>
                </c:pt>
                <c:pt idx="18481">
                  <c:v>45.127604166666664</c:v>
                </c:pt>
                <c:pt idx="18482">
                  <c:v>45.130208333333336</c:v>
                </c:pt>
                <c:pt idx="18483">
                  <c:v>45.1328125</c:v>
                </c:pt>
                <c:pt idx="18484">
                  <c:v>45.135416666666664</c:v>
                </c:pt>
                <c:pt idx="18485">
                  <c:v>45.138020833333336</c:v>
                </c:pt>
                <c:pt idx="18486">
                  <c:v>45.140625</c:v>
                </c:pt>
                <c:pt idx="18487">
                  <c:v>45.143229166666664</c:v>
                </c:pt>
                <c:pt idx="18488">
                  <c:v>45.145833333333336</c:v>
                </c:pt>
                <c:pt idx="18489">
                  <c:v>45.1484375</c:v>
                </c:pt>
                <c:pt idx="18490">
                  <c:v>45.151041666666664</c:v>
                </c:pt>
                <c:pt idx="18491">
                  <c:v>45.153645833333336</c:v>
                </c:pt>
                <c:pt idx="18492">
                  <c:v>45.15625</c:v>
                </c:pt>
                <c:pt idx="18493">
                  <c:v>45.158854166666664</c:v>
                </c:pt>
                <c:pt idx="18494">
                  <c:v>45.161458333333336</c:v>
                </c:pt>
                <c:pt idx="18495">
                  <c:v>45.1640625</c:v>
                </c:pt>
                <c:pt idx="18496">
                  <c:v>45.166666666666664</c:v>
                </c:pt>
                <c:pt idx="18497">
                  <c:v>45.169270833333336</c:v>
                </c:pt>
                <c:pt idx="18498">
                  <c:v>45.171875</c:v>
                </c:pt>
                <c:pt idx="18499">
                  <c:v>45.174479166666664</c:v>
                </c:pt>
                <c:pt idx="18500">
                  <c:v>45.177083333333336</c:v>
                </c:pt>
                <c:pt idx="18501">
                  <c:v>45.1796875</c:v>
                </c:pt>
                <c:pt idx="18502">
                  <c:v>45.182291666666664</c:v>
                </c:pt>
                <c:pt idx="18503">
                  <c:v>45.184895833333336</c:v>
                </c:pt>
                <c:pt idx="18504">
                  <c:v>45.1875</c:v>
                </c:pt>
                <c:pt idx="18505">
                  <c:v>45.190104166666664</c:v>
                </c:pt>
                <c:pt idx="18506">
                  <c:v>45.192708333333336</c:v>
                </c:pt>
                <c:pt idx="18507">
                  <c:v>45.1953125</c:v>
                </c:pt>
                <c:pt idx="18508">
                  <c:v>45.197916666666664</c:v>
                </c:pt>
                <c:pt idx="18509">
                  <c:v>45.200520833333336</c:v>
                </c:pt>
                <c:pt idx="18510">
                  <c:v>45.203125</c:v>
                </c:pt>
                <c:pt idx="18511">
                  <c:v>45.205729166666664</c:v>
                </c:pt>
                <c:pt idx="18512">
                  <c:v>45.208333333333336</c:v>
                </c:pt>
                <c:pt idx="18513">
                  <c:v>45.2109375</c:v>
                </c:pt>
                <c:pt idx="18514">
                  <c:v>45.213541666666664</c:v>
                </c:pt>
                <c:pt idx="18515">
                  <c:v>45.216145833333336</c:v>
                </c:pt>
                <c:pt idx="18516">
                  <c:v>45.21875</c:v>
                </c:pt>
                <c:pt idx="18517">
                  <c:v>45.221354166666664</c:v>
                </c:pt>
                <c:pt idx="18518">
                  <c:v>45.223958333333336</c:v>
                </c:pt>
                <c:pt idx="18519">
                  <c:v>45.2265625</c:v>
                </c:pt>
                <c:pt idx="18520">
                  <c:v>45.229166666666664</c:v>
                </c:pt>
                <c:pt idx="18521">
                  <c:v>45.231770833333336</c:v>
                </c:pt>
                <c:pt idx="18522">
                  <c:v>45.234375</c:v>
                </c:pt>
                <c:pt idx="18523">
                  <c:v>45.236979166666664</c:v>
                </c:pt>
                <c:pt idx="18524">
                  <c:v>45.239583333333336</c:v>
                </c:pt>
                <c:pt idx="18525">
                  <c:v>45.2421875</c:v>
                </c:pt>
                <c:pt idx="18526">
                  <c:v>45.244791666666664</c:v>
                </c:pt>
                <c:pt idx="18527">
                  <c:v>45.247395833333336</c:v>
                </c:pt>
                <c:pt idx="18528">
                  <c:v>45.25</c:v>
                </c:pt>
                <c:pt idx="18529">
                  <c:v>45.252604166666664</c:v>
                </c:pt>
                <c:pt idx="18530">
                  <c:v>45.255208333333336</c:v>
                </c:pt>
                <c:pt idx="18531">
                  <c:v>45.2578125</c:v>
                </c:pt>
                <c:pt idx="18532">
                  <c:v>45.260416666666664</c:v>
                </c:pt>
                <c:pt idx="18533">
                  <c:v>45.263020833333336</c:v>
                </c:pt>
                <c:pt idx="18534">
                  <c:v>45.265625</c:v>
                </c:pt>
                <c:pt idx="18535">
                  <c:v>45.268229166666664</c:v>
                </c:pt>
                <c:pt idx="18536">
                  <c:v>45.270833333333336</c:v>
                </c:pt>
                <c:pt idx="18537">
                  <c:v>45.2734375</c:v>
                </c:pt>
                <c:pt idx="18538">
                  <c:v>45.276041666666664</c:v>
                </c:pt>
                <c:pt idx="18539">
                  <c:v>45.278645833333336</c:v>
                </c:pt>
                <c:pt idx="18540">
                  <c:v>45.28125</c:v>
                </c:pt>
                <c:pt idx="18541">
                  <c:v>45.283854166666664</c:v>
                </c:pt>
                <c:pt idx="18542">
                  <c:v>45.286458333333336</c:v>
                </c:pt>
                <c:pt idx="18543">
                  <c:v>45.2890625</c:v>
                </c:pt>
                <c:pt idx="18544">
                  <c:v>45.291666666666664</c:v>
                </c:pt>
                <c:pt idx="18545">
                  <c:v>45.294270833333336</c:v>
                </c:pt>
                <c:pt idx="18546">
                  <c:v>45.296875</c:v>
                </c:pt>
                <c:pt idx="18547">
                  <c:v>45.299479166666664</c:v>
                </c:pt>
                <c:pt idx="18548">
                  <c:v>45.302083333333336</c:v>
                </c:pt>
                <c:pt idx="18549">
                  <c:v>45.3046875</c:v>
                </c:pt>
                <c:pt idx="18550">
                  <c:v>45.307291666666664</c:v>
                </c:pt>
                <c:pt idx="18551">
                  <c:v>45.309895833333336</c:v>
                </c:pt>
                <c:pt idx="18552">
                  <c:v>45.3125</c:v>
                </c:pt>
                <c:pt idx="18553">
                  <c:v>45.315104166666664</c:v>
                </c:pt>
                <c:pt idx="18554">
                  <c:v>45.317708333333336</c:v>
                </c:pt>
                <c:pt idx="18555">
                  <c:v>45.3203125</c:v>
                </c:pt>
                <c:pt idx="18556">
                  <c:v>45.322916666666664</c:v>
                </c:pt>
                <c:pt idx="18557">
                  <c:v>45.325520833333336</c:v>
                </c:pt>
                <c:pt idx="18558">
                  <c:v>45.328125</c:v>
                </c:pt>
                <c:pt idx="18559">
                  <c:v>45.330729166666664</c:v>
                </c:pt>
                <c:pt idx="18560">
                  <c:v>45.333333333333336</c:v>
                </c:pt>
                <c:pt idx="18561">
                  <c:v>45.3359375</c:v>
                </c:pt>
                <c:pt idx="18562">
                  <c:v>45.338541666666664</c:v>
                </c:pt>
                <c:pt idx="18563">
                  <c:v>45.341145833333336</c:v>
                </c:pt>
                <c:pt idx="18564">
                  <c:v>45.34375</c:v>
                </c:pt>
                <c:pt idx="18565">
                  <c:v>45.346354166666664</c:v>
                </c:pt>
                <c:pt idx="18566">
                  <c:v>45.348958333333336</c:v>
                </c:pt>
                <c:pt idx="18567">
                  <c:v>45.3515625</c:v>
                </c:pt>
                <c:pt idx="18568">
                  <c:v>45.354166666666664</c:v>
                </c:pt>
                <c:pt idx="18569">
                  <c:v>45.356770833333336</c:v>
                </c:pt>
                <c:pt idx="18570">
                  <c:v>45.359375</c:v>
                </c:pt>
                <c:pt idx="18571">
                  <c:v>45.361979166666664</c:v>
                </c:pt>
                <c:pt idx="18572">
                  <c:v>45.364583333333336</c:v>
                </c:pt>
                <c:pt idx="18573">
                  <c:v>45.3671875</c:v>
                </c:pt>
                <c:pt idx="18574">
                  <c:v>45.369791666666664</c:v>
                </c:pt>
                <c:pt idx="18575">
                  <c:v>45.372395833333336</c:v>
                </c:pt>
                <c:pt idx="18576">
                  <c:v>45.375</c:v>
                </c:pt>
                <c:pt idx="18577">
                  <c:v>45.377604166666664</c:v>
                </c:pt>
                <c:pt idx="18578">
                  <c:v>45.380208333333336</c:v>
                </c:pt>
                <c:pt idx="18579">
                  <c:v>45.3828125</c:v>
                </c:pt>
                <c:pt idx="18580">
                  <c:v>45.385416666666664</c:v>
                </c:pt>
                <c:pt idx="18581">
                  <c:v>45.388020833333336</c:v>
                </c:pt>
                <c:pt idx="18582">
                  <c:v>45.390625</c:v>
                </c:pt>
                <c:pt idx="18583">
                  <c:v>45.393229166666664</c:v>
                </c:pt>
                <c:pt idx="18584">
                  <c:v>45.395833333333336</c:v>
                </c:pt>
                <c:pt idx="18585">
                  <c:v>45.3984375</c:v>
                </c:pt>
                <c:pt idx="18586">
                  <c:v>45.401041666666664</c:v>
                </c:pt>
                <c:pt idx="18587">
                  <c:v>45.403645833333336</c:v>
                </c:pt>
                <c:pt idx="18588">
                  <c:v>45.40625</c:v>
                </c:pt>
                <c:pt idx="18589">
                  <c:v>45.408854166666664</c:v>
                </c:pt>
                <c:pt idx="18590">
                  <c:v>45.411458333333336</c:v>
                </c:pt>
                <c:pt idx="18591">
                  <c:v>45.4140625</c:v>
                </c:pt>
                <c:pt idx="18592">
                  <c:v>45.416666666666664</c:v>
                </c:pt>
                <c:pt idx="18593">
                  <c:v>45.419270833333336</c:v>
                </c:pt>
                <c:pt idx="18594">
                  <c:v>45.421875</c:v>
                </c:pt>
                <c:pt idx="18595">
                  <c:v>45.424479166666664</c:v>
                </c:pt>
                <c:pt idx="18596">
                  <c:v>45.427083333333336</c:v>
                </c:pt>
                <c:pt idx="18597">
                  <c:v>45.4296875</c:v>
                </c:pt>
                <c:pt idx="18598">
                  <c:v>45.432291666666664</c:v>
                </c:pt>
                <c:pt idx="18599">
                  <c:v>45.434895833333336</c:v>
                </c:pt>
                <c:pt idx="18600">
                  <c:v>45.4375</c:v>
                </c:pt>
                <c:pt idx="18601">
                  <c:v>45.440104166666664</c:v>
                </c:pt>
                <c:pt idx="18602">
                  <c:v>45.442708333333336</c:v>
                </c:pt>
                <c:pt idx="18603">
                  <c:v>45.4453125</c:v>
                </c:pt>
                <c:pt idx="18604">
                  <c:v>45.447916666666664</c:v>
                </c:pt>
                <c:pt idx="18605">
                  <c:v>45.450520833333336</c:v>
                </c:pt>
                <c:pt idx="18606">
                  <c:v>45.453125</c:v>
                </c:pt>
                <c:pt idx="18607">
                  <c:v>45.455729166666664</c:v>
                </c:pt>
                <c:pt idx="18608">
                  <c:v>45.458333333333336</c:v>
                </c:pt>
                <c:pt idx="18609">
                  <c:v>45.4609375</c:v>
                </c:pt>
                <c:pt idx="18610">
                  <c:v>45.463541666666664</c:v>
                </c:pt>
                <c:pt idx="18611">
                  <c:v>45.466145833333336</c:v>
                </c:pt>
                <c:pt idx="18612">
                  <c:v>45.46875</c:v>
                </c:pt>
                <c:pt idx="18613">
                  <c:v>45.471354166666664</c:v>
                </c:pt>
                <c:pt idx="18614">
                  <c:v>45.473958333333336</c:v>
                </c:pt>
                <c:pt idx="18615">
                  <c:v>45.4765625</c:v>
                </c:pt>
                <c:pt idx="18616">
                  <c:v>45.479166666666664</c:v>
                </c:pt>
                <c:pt idx="18617">
                  <c:v>45.481770833333336</c:v>
                </c:pt>
                <c:pt idx="18618">
                  <c:v>45.484375</c:v>
                </c:pt>
                <c:pt idx="18619">
                  <c:v>45.486979166666664</c:v>
                </c:pt>
                <c:pt idx="18620">
                  <c:v>45.489583333333336</c:v>
                </c:pt>
                <c:pt idx="18621">
                  <c:v>45.4921875</c:v>
                </c:pt>
                <c:pt idx="18622">
                  <c:v>45.494791666666664</c:v>
                </c:pt>
                <c:pt idx="18623">
                  <c:v>45.497395833333336</c:v>
                </c:pt>
                <c:pt idx="18624">
                  <c:v>45.5</c:v>
                </c:pt>
                <c:pt idx="18625">
                  <c:v>45.502604166666664</c:v>
                </c:pt>
                <c:pt idx="18626">
                  <c:v>45.505208333333336</c:v>
                </c:pt>
                <c:pt idx="18627">
                  <c:v>45.5078125</c:v>
                </c:pt>
                <c:pt idx="18628">
                  <c:v>45.510416666666664</c:v>
                </c:pt>
                <c:pt idx="18629">
                  <c:v>45.513020833333336</c:v>
                </c:pt>
                <c:pt idx="18630">
                  <c:v>45.515625</c:v>
                </c:pt>
                <c:pt idx="18631">
                  <c:v>45.518229166666664</c:v>
                </c:pt>
                <c:pt idx="18632">
                  <c:v>45.520833333333336</c:v>
                </c:pt>
                <c:pt idx="18633">
                  <c:v>45.5234375</c:v>
                </c:pt>
                <c:pt idx="18634">
                  <c:v>45.526041666666664</c:v>
                </c:pt>
                <c:pt idx="18635">
                  <c:v>45.528645833333336</c:v>
                </c:pt>
                <c:pt idx="18636">
                  <c:v>45.53125</c:v>
                </c:pt>
                <c:pt idx="18637">
                  <c:v>45.533854166666664</c:v>
                </c:pt>
                <c:pt idx="18638">
                  <c:v>45.536458333333336</c:v>
                </c:pt>
                <c:pt idx="18639">
                  <c:v>45.5390625</c:v>
                </c:pt>
                <c:pt idx="18640">
                  <c:v>45.541666666666664</c:v>
                </c:pt>
                <c:pt idx="18641">
                  <c:v>45.544270833333336</c:v>
                </c:pt>
                <c:pt idx="18642">
                  <c:v>45.546875</c:v>
                </c:pt>
                <c:pt idx="18643">
                  <c:v>45.549479166666664</c:v>
                </c:pt>
                <c:pt idx="18644">
                  <c:v>45.552083333333336</c:v>
                </c:pt>
                <c:pt idx="18645">
                  <c:v>45.5546875</c:v>
                </c:pt>
                <c:pt idx="18646">
                  <c:v>45.557291666666664</c:v>
                </c:pt>
                <c:pt idx="18647">
                  <c:v>45.559895833333336</c:v>
                </c:pt>
                <c:pt idx="18648">
                  <c:v>45.5625</c:v>
                </c:pt>
                <c:pt idx="18649">
                  <c:v>45.565104166666664</c:v>
                </c:pt>
                <c:pt idx="18650">
                  <c:v>45.567708333333336</c:v>
                </c:pt>
                <c:pt idx="18651">
                  <c:v>45.5703125</c:v>
                </c:pt>
                <c:pt idx="18652">
                  <c:v>45.572916666666664</c:v>
                </c:pt>
                <c:pt idx="18653">
                  <c:v>45.575520833333336</c:v>
                </c:pt>
                <c:pt idx="18654">
                  <c:v>45.578125</c:v>
                </c:pt>
                <c:pt idx="18655">
                  <c:v>45.580729166666664</c:v>
                </c:pt>
                <c:pt idx="18656">
                  <c:v>45.583333333333336</c:v>
                </c:pt>
                <c:pt idx="18657">
                  <c:v>45.5859375</c:v>
                </c:pt>
                <c:pt idx="18658">
                  <c:v>45.588541666666664</c:v>
                </c:pt>
                <c:pt idx="18659">
                  <c:v>45.591145833333336</c:v>
                </c:pt>
                <c:pt idx="18660">
                  <c:v>45.59375</c:v>
                </c:pt>
                <c:pt idx="18661">
                  <c:v>45.596354166666664</c:v>
                </c:pt>
                <c:pt idx="18662">
                  <c:v>45.598958333333336</c:v>
                </c:pt>
                <c:pt idx="18663">
                  <c:v>45.6015625</c:v>
                </c:pt>
                <c:pt idx="18664">
                  <c:v>45.604166666666664</c:v>
                </c:pt>
                <c:pt idx="18665">
                  <c:v>45.606770833333336</c:v>
                </c:pt>
                <c:pt idx="18666">
                  <c:v>45.609375</c:v>
                </c:pt>
                <c:pt idx="18667">
                  <c:v>45.611979166666664</c:v>
                </c:pt>
                <c:pt idx="18668">
                  <c:v>45.614583333333336</c:v>
                </c:pt>
                <c:pt idx="18669">
                  <c:v>45.6171875</c:v>
                </c:pt>
                <c:pt idx="18670">
                  <c:v>45.619791666666664</c:v>
                </c:pt>
                <c:pt idx="18671">
                  <c:v>45.622395833333336</c:v>
                </c:pt>
                <c:pt idx="18672">
                  <c:v>45.625</c:v>
                </c:pt>
                <c:pt idx="18673">
                  <c:v>45.627604166666664</c:v>
                </c:pt>
                <c:pt idx="18674">
                  <c:v>45.630208333333336</c:v>
                </c:pt>
                <c:pt idx="18675">
                  <c:v>45.6328125</c:v>
                </c:pt>
                <c:pt idx="18676">
                  <c:v>45.635416666666664</c:v>
                </c:pt>
                <c:pt idx="18677">
                  <c:v>45.638020833333336</c:v>
                </c:pt>
                <c:pt idx="18678">
                  <c:v>45.640625</c:v>
                </c:pt>
                <c:pt idx="18679">
                  <c:v>45.643229166666664</c:v>
                </c:pt>
                <c:pt idx="18680">
                  <c:v>45.645833333333336</c:v>
                </c:pt>
                <c:pt idx="18681">
                  <c:v>45.6484375</c:v>
                </c:pt>
                <c:pt idx="18682">
                  <c:v>45.651041666666664</c:v>
                </c:pt>
                <c:pt idx="18683">
                  <c:v>45.653645833333336</c:v>
                </c:pt>
                <c:pt idx="18684">
                  <c:v>45.65625</c:v>
                </c:pt>
                <c:pt idx="18685">
                  <c:v>45.658854166666664</c:v>
                </c:pt>
                <c:pt idx="18686">
                  <c:v>45.661458333333336</c:v>
                </c:pt>
                <c:pt idx="18687">
                  <c:v>45.6640625</c:v>
                </c:pt>
                <c:pt idx="18688">
                  <c:v>45.666666666666664</c:v>
                </c:pt>
                <c:pt idx="18689">
                  <c:v>45.669270833333336</c:v>
                </c:pt>
                <c:pt idx="18690">
                  <c:v>45.671875</c:v>
                </c:pt>
                <c:pt idx="18691">
                  <c:v>45.674479166666664</c:v>
                </c:pt>
                <c:pt idx="18692">
                  <c:v>45.677083333333336</c:v>
                </c:pt>
                <c:pt idx="18693">
                  <c:v>45.6796875</c:v>
                </c:pt>
                <c:pt idx="18694">
                  <c:v>45.682291666666664</c:v>
                </c:pt>
                <c:pt idx="18695">
                  <c:v>45.684895833333336</c:v>
                </c:pt>
                <c:pt idx="18696">
                  <c:v>45.6875</c:v>
                </c:pt>
                <c:pt idx="18697">
                  <c:v>45.690104166666664</c:v>
                </c:pt>
                <c:pt idx="18698">
                  <c:v>45.692708333333336</c:v>
                </c:pt>
                <c:pt idx="18699">
                  <c:v>45.6953125</c:v>
                </c:pt>
                <c:pt idx="18700">
                  <c:v>45.697916666666664</c:v>
                </c:pt>
                <c:pt idx="18701">
                  <c:v>45.700520833333336</c:v>
                </c:pt>
                <c:pt idx="18702">
                  <c:v>45.703125</c:v>
                </c:pt>
                <c:pt idx="18703">
                  <c:v>45.705729166666664</c:v>
                </c:pt>
                <c:pt idx="18704">
                  <c:v>45.708333333333336</c:v>
                </c:pt>
                <c:pt idx="18705">
                  <c:v>45.7109375</c:v>
                </c:pt>
                <c:pt idx="18706">
                  <c:v>45.713541666666664</c:v>
                </c:pt>
                <c:pt idx="18707">
                  <c:v>45.716145833333336</c:v>
                </c:pt>
                <c:pt idx="18708">
                  <c:v>45.71875</c:v>
                </c:pt>
                <c:pt idx="18709">
                  <c:v>45.721354166666664</c:v>
                </c:pt>
                <c:pt idx="18710">
                  <c:v>45.723958333333336</c:v>
                </c:pt>
                <c:pt idx="18711">
                  <c:v>45.7265625</c:v>
                </c:pt>
                <c:pt idx="18712">
                  <c:v>45.729166666666664</c:v>
                </c:pt>
                <c:pt idx="18713">
                  <c:v>45.731770833333336</c:v>
                </c:pt>
                <c:pt idx="18714">
                  <c:v>45.734375</c:v>
                </c:pt>
                <c:pt idx="18715">
                  <c:v>45.736979166666664</c:v>
                </c:pt>
                <c:pt idx="18716">
                  <c:v>45.739583333333336</c:v>
                </c:pt>
                <c:pt idx="18717">
                  <c:v>45.7421875</c:v>
                </c:pt>
                <c:pt idx="18718">
                  <c:v>45.744791666666664</c:v>
                </c:pt>
                <c:pt idx="18719">
                  <c:v>45.747395833333336</c:v>
                </c:pt>
                <c:pt idx="18720">
                  <c:v>45.75</c:v>
                </c:pt>
                <c:pt idx="18721">
                  <c:v>45.752604166666664</c:v>
                </c:pt>
                <c:pt idx="18722">
                  <c:v>45.755208333333336</c:v>
                </c:pt>
                <c:pt idx="18723">
                  <c:v>45.7578125</c:v>
                </c:pt>
                <c:pt idx="18724">
                  <c:v>45.760416666666664</c:v>
                </c:pt>
                <c:pt idx="18725">
                  <c:v>45.763020833333336</c:v>
                </c:pt>
                <c:pt idx="18726">
                  <c:v>45.765625</c:v>
                </c:pt>
                <c:pt idx="18727">
                  <c:v>45.768229166666664</c:v>
                </c:pt>
                <c:pt idx="18728">
                  <c:v>45.770833333333336</c:v>
                </c:pt>
                <c:pt idx="18729">
                  <c:v>45.7734375</c:v>
                </c:pt>
                <c:pt idx="18730">
                  <c:v>45.776041666666664</c:v>
                </c:pt>
                <c:pt idx="18731">
                  <c:v>45.778645833333336</c:v>
                </c:pt>
                <c:pt idx="18732">
                  <c:v>45.78125</c:v>
                </c:pt>
                <c:pt idx="18733">
                  <c:v>45.783854166666664</c:v>
                </c:pt>
                <c:pt idx="18734">
                  <c:v>45.786458333333336</c:v>
                </c:pt>
                <c:pt idx="18735">
                  <c:v>45.7890625</c:v>
                </c:pt>
                <c:pt idx="18736">
                  <c:v>45.791666666666664</c:v>
                </c:pt>
                <c:pt idx="18737">
                  <c:v>45.794270833333336</c:v>
                </c:pt>
                <c:pt idx="18738">
                  <c:v>45.796875</c:v>
                </c:pt>
                <c:pt idx="18739">
                  <c:v>45.799479166666664</c:v>
                </c:pt>
                <c:pt idx="18740">
                  <c:v>45.802083333333336</c:v>
                </c:pt>
                <c:pt idx="18741">
                  <c:v>45.8046875</c:v>
                </c:pt>
                <c:pt idx="18742">
                  <c:v>45.807291666666664</c:v>
                </c:pt>
                <c:pt idx="18743">
                  <c:v>45.809895833333336</c:v>
                </c:pt>
                <c:pt idx="18744">
                  <c:v>45.8125</c:v>
                </c:pt>
                <c:pt idx="18745">
                  <c:v>45.815104166666664</c:v>
                </c:pt>
                <c:pt idx="18746">
                  <c:v>45.817708333333336</c:v>
                </c:pt>
                <c:pt idx="18747">
                  <c:v>45.8203125</c:v>
                </c:pt>
                <c:pt idx="18748">
                  <c:v>45.822916666666664</c:v>
                </c:pt>
                <c:pt idx="18749">
                  <c:v>45.825520833333336</c:v>
                </c:pt>
                <c:pt idx="18750">
                  <c:v>45.828125</c:v>
                </c:pt>
                <c:pt idx="18751">
                  <c:v>45.830729166666664</c:v>
                </c:pt>
                <c:pt idx="18752">
                  <c:v>45.833333333333336</c:v>
                </c:pt>
                <c:pt idx="18753">
                  <c:v>45.8359375</c:v>
                </c:pt>
                <c:pt idx="18754">
                  <c:v>45.838541666666664</c:v>
                </c:pt>
                <c:pt idx="18755">
                  <c:v>45.841145833333336</c:v>
                </c:pt>
                <c:pt idx="18756">
                  <c:v>45.84375</c:v>
                </c:pt>
                <c:pt idx="18757">
                  <c:v>45.846354166666664</c:v>
                </c:pt>
                <c:pt idx="18758">
                  <c:v>45.848958333333336</c:v>
                </c:pt>
                <c:pt idx="18759">
                  <c:v>45.8515625</c:v>
                </c:pt>
                <c:pt idx="18760">
                  <c:v>45.854166666666664</c:v>
                </c:pt>
                <c:pt idx="18761">
                  <c:v>45.856770833333336</c:v>
                </c:pt>
                <c:pt idx="18762">
                  <c:v>45.859375</c:v>
                </c:pt>
                <c:pt idx="18763">
                  <c:v>45.861979166666664</c:v>
                </c:pt>
                <c:pt idx="18764">
                  <c:v>45.864583333333336</c:v>
                </c:pt>
                <c:pt idx="18765">
                  <c:v>45.8671875</c:v>
                </c:pt>
                <c:pt idx="18766">
                  <c:v>45.869791666666664</c:v>
                </c:pt>
                <c:pt idx="18767">
                  <c:v>45.872395833333336</c:v>
                </c:pt>
                <c:pt idx="18768">
                  <c:v>45.875</c:v>
                </c:pt>
                <c:pt idx="18769">
                  <c:v>45.877604166666664</c:v>
                </c:pt>
                <c:pt idx="18770">
                  <c:v>45.880208333333336</c:v>
                </c:pt>
                <c:pt idx="18771">
                  <c:v>45.8828125</c:v>
                </c:pt>
                <c:pt idx="18772">
                  <c:v>45.885416666666664</c:v>
                </c:pt>
                <c:pt idx="18773">
                  <c:v>45.888020833333336</c:v>
                </c:pt>
                <c:pt idx="18774">
                  <c:v>45.890625</c:v>
                </c:pt>
                <c:pt idx="18775">
                  <c:v>45.893229166666664</c:v>
                </c:pt>
                <c:pt idx="18776">
                  <c:v>45.895833333333336</c:v>
                </c:pt>
                <c:pt idx="18777">
                  <c:v>45.8984375</c:v>
                </c:pt>
                <c:pt idx="18778">
                  <c:v>45.901041666666664</c:v>
                </c:pt>
                <c:pt idx="18779">
                  <c:v>45.903645833333336</c:v>
                </c:pt>
                <c:pt idx="18780">
                  <c:v>45.90625</c:v>
                </c:pt>
                <c:pt idx="18781">
                  <c:v>45.908854166666664</c:v>
                </c:pt>
                <c:pt idx="18782">
                  <c:v>45.911458333333336</c:v>
                </c:pt>
                <c:pt idx="18783">
                  <c:v>45.9140625</c:v>
                </c:pt>
                <c:pt idx="18784">
                  <c:v>45.916666666666664</c:v>
                </c:pt>
                <c:pt idx="18785">
                  <c:v>45.919270833333336</c:v>
                </c:pt>
                <c:pt idx="18786">
                  <c:v>45.921875</c:v>
                </c:pt>
                <c:pt idx="18787">
                  <c:v>45.924479166666664</c:v>
                </c:pt>
                <c:pt idx="18788">
                  <c:v>45.927083333333336</c:v>
                </c:pt>
                <c:pt idx="18789">
                  <c:v>45.9296875</c:v>
                </c:pt>
                <c:pt idx="18790">
                  <c:v>45.932291666666664</c:v>
                </c:pt>
                <c:pt idx="18791">
                  <c:v>45.934895833333336</c:v>
                </c:pt>
                <c:pt idx="18792">
                  <c:v>45.9375</c:v>
                </c:pt>
                <c:pt idx="18793">
                  <c:v>45.940104166666664</c:v>
                </c:pt>
                <c:pt idx="18794">
                  <c:v>45.942708333333336</c:v>
                </c:pt>
                <c:pt idx="18795">
                  <c:v>45.9453125</c:v>
                </c:pt>
                <c:pt idx="18796">
                  <c:v>45.947916666666664</c:v>
                </c:pt>
                <c:pt idx="18797">
                  <c:v>45.950520833333336</c:v>
                </c:pt>
                <c:pt idx="18798">
                  <c:v>45.953125</c:v>
                </c:pt>
                <c:pt idx="18799">
                  <c:v>45.955729166666664</c:v>
                </c:pt>
                <c:pt idx="18800">
                  <c:v>45.958333333333336</c:v>
                </c:pt>
                <c:pt idx="18801">
                  <c:v>45.9609375</c:v>
                </c:pt>
                <c:pt idx="18802">
                  <c:v>45.963541666666664</c:v>
                </c:pt>
                <c:pt idx="18803">
                  <c:v>45.966145833333336</c:v>
                </c:pt>
                <c:pt idx="18804">
                  <c:v>45.96875</c:v>
                </c:pt>
                <c:pt idx="18805">
                  <c:v>45.971354166666664</c:v>
                </c:pt>
                <c:pt idx="18806">
                  <c:v>45.973958333333336</c:v>
                </c:pt>
                <c:pt idx="18807">
                  <c:v>45.9765625</c:v>
                </c:pt>
                <c:pt idx="18808">
                  <c:v>45.979166666666664</c:v>
                </c:pt>
                <c:pt idx="18809">
                  <c:v>45.981770833333336</c:v>
                </c:pt>
                <c:pt idx="18810">
                  <c:v>45.984375</c:v>
                </c:pt>
                <c:pt idx="18811">
                  <c:v>45.986979166666664</c:v>
                </c:pt>
                <c:pt idx="18812">
                  <c:v>45.989583333333336</c:v>
                </c:pt>
                <c:pt idx="18813">
                  <c:v>45.9921875</c:v>
                </c:pt>
                <c:pt idx="18814">
                  <c:v>45.994791666666664</c:v>
                </c:pt>
                <c:pt idx="18815">
                  <c:v>45.997395833333336</c:v>
                </c:pt>
                <c:pt idx="18816">
                  <c:v>46</c:v>
                </c:pt>
                <c:pt idx="18817">
                  <c:v>46.002604166666664</c:v>
                </c:pt>
                <c:pt idx="18818">
                  <c:v>46.005208333333336</c:v>
                </c:pt>
                <c:pt idx="18819">
                  <c:v>46.0078125</c:v>
                </c:pt>
                <c:pt idx="18820">
                  <c:v>46.010416666666664</c:v>
                </c:pt>
                <c:pt idx="18821">
                  <c:v>46.013020833333336</c:v>
                </c:pt>
                <c:pt idx="18822">
                  <c:v>46.015625</c:v>
                </c:pt>
                <c:pt idx="18823">
                  <c:v>46.018229166666664</c:v>
                </c:pt>
                <c:pt idx="18824">
                  <c:v>46.020833333333336</c:v>
                </c:pt>
                <c:pt idx="18825">
                  <c:v>46.0234375</c:v>
                </c:pt>
                <c:pt idx="18826">
                  <c:v>46.026041666666664</c:v>
                </c:pt>
                <c:pt idx="18827">
                  <c:v>46.028645833333336</c:v>
                </c:pt>
                <c:pt idx="18828">
                  <c:v>46.03125</c:v>
                </c:pt>
                <c:pt idx="18829">
                  <c:v>46.033854166666664</c:v>
                </c:pt>
                <c:pt idx="18830">
                  <c:v>46.036458333333336</c:v>
                </c:pt>
                <c:pt idx="18831">
                  <c:v>46.0390625</c:v>
                </c:pt>
                <c:pt idx="18832">
                  <c:v>46.041666666666664</c:v>
                </c:pt>
                <c:pt idx="18833">
                  <c:v>46.044270833333336</c:v>
                </c:pt>
                <c:pt idx="18834">
                  <c:v>46.046875</c:v>
                </c:pt>
                <c:pt idx="18835">
                  <c:v>46.049479166666664</c:v>
                </c:pt>
                <c:pt idx="18836">
                  <c:v>46.052083333333336</c:v>
                </c:pt>
                <c:pt idx="18837">
                  <c:v>46.0546875</c:v>
                </c:pt>
                <c:pt idx="18838">
                  <c:v>46.057291666666664</c:v>
                </c:pt>
                <c:pt idx="18839">
                  <c:v>46.059895833333336</c:v>
                </c:pt>
                <c:pt idx="18840">
                  <c:v>46.0625</c:v>
                </c:pt>
                <c:pt idx="18841">
                  <c:v>46.065104166666664</c:v>
                </c:pt>
                <c:pt idx="18842">
                  <c:v>46.067708333333336</c:v>
                </c:pt>
                <c:pt idx="18843">
                  <c:v>46.0703125</c:v>
                </c:pt>
                <c:pt idx="18844">
                  <c:v>46.072916666666664</c:v>
                </c:pt>
                <c:pt idx="18845">
                  <c:v>46.075520833333336</c:v>
                </c:pt>
                <c:pt idx="18846">
                  <c:v>46.078125</c:v>
                </c:pt>
                <c:pt idx="18847">
                  <c:v>46.080729166666664</c:v>
                </c:pt>
                <c:pt idx="18848">
                  <c:v>46.083333333333336</c:v>
                </c:pt>
                <c:pt idx="18849">
                  <c:v>46.0859375</c:v>
                </c:pt>
                <c:pt idx="18850">
                  <c:v>46.088541666666664</c:v>
                </c:pt>
                <c:pt idx="18851">
                  <c:v>46.091145833333336</c:v>
                </c:pt>
                <c:pt idx="18852">
                  <c:v>46.09375</c:v>
                </c:pt>
                <c:pt idx="18853">
                  <c:v>46.096354166666664</c:v>
                </c:pt>
                <c:pt idx="18854">
                  <c:v>46.098958333333336</c:v>
                </c:pt>
                <c:pt idx="18855">
                  <c:v>46.1015625</c:v>
                </c:pt>
                <c:pt idx="18856">
                  <c:v>46.104166666666664</c:v>
                </c:pt>
                <c:pt idx="18857">
                  <c:v>46.106770833333336</c:v>
                </c:pt>
                <c:pt idx="18858">
                  <c:v>46.109375</c:v>
                </c:pt>
                <c:pt idx="18859">
                  <c:v>46.111979166666664</c:v>
                </c:pt>
                <c:pt idx="18860">
                  <c:v>46.114583333333336</c:v>
                </c:pt>
                <c:pt idx="18861">
                  <c:v>46.1171875</c:v>
                </c:pt>
                <c:pt idx="18862">
                  <c:v>46.119791666666664</c:v>
                </c:pt>
                <c:pt idx="18863">
                  <c:v>46.122395833333336</c:v>
                </c:pt>
                <c:pt idx="18864">
                  <c:v>46.125</c:v>
                </c:pt>
                <c:pt idx="18865">
                  <c:v>46.127604166666664</c:v>
                </c:pt>
                <c:pt idx="18866">
                  <c:v>46.130208333333336</c:v>
                </c:pt>
                <c:pt idx="18867">
                  <c:v>46.1328125</c:v>
                </c:pt>
                <c:pt idx="18868">
                  <c:v>46.135416666666664</c:v>
                </c:pt>
                <c:pt idx="18869">
                  <c:v>46.138020833333336</c:v>
                </c:pt>
                <c:pt idx="18870">
                  <c:v>46.140625</c:v>
                </c:pt>
                <c:pt idx="18871">
                  <c:v>46.143229166666664</c:v>
                </c:pt>
                <c:pt idx="18872">
                  <c:v>46.145833333333336</c:v>
                </c:pt>
                <c:pt idx="18873">
                  <c:v>46.1484375</c:v>
                </c:pt>
                <c:pt idx="18874">
                  <c:v>46.151041666666664</c:v>
                </c:pt>
                <c:pt idx="18875">
                  <c:v>46.153645833333336</c:v>
                </c:pt>
                <c:pt idx="18876">
                  <c:v>46.15625</c:v>
                </c:pt>
                <c:pt idx="18877">
                  <c:v>46.158854166666664</c:v>
                </c:pt>
                <c:pt idx="18878">
                  <c:v>46.161458333333336</c:v>
                </c:pt>
                <c:pt idx="18879">
                  <c:v>46.1640625</c:v>
                </c:pt>
                <c:pt idx="18880">
                  <c:v>46.166666666666664</c:v>
                </c:pt>
                <c:pt idx="18881">
                  <c:v>46.169270833333336</c:v>
                </c:pt>
                <c:pt idx="18882">
                  <c:v>46.171875</c:v>
                </c:pt>
                <c:pt idx="18883">
                  <c:v>46.174479166666664</c:v>
                </c:pt>
                <c:pt idx="18884">
                  <c:v>46.177083333333336</c:v>
                </c:pt>
                <c:pt idx="18885">
                  <c:v>46.1796875</c:v>
                </c:pt>
                <c:pt idx="18886">
                  <c:v>46.182291666666664</c:v>
                </c:pt>
                <c:pt idx="18887">
                  <c:v>46.184895833333336</c:v>
                </c:pt>
                <c:pt idx="18888">
                  <c:v>46.1875</c:v>
                </c:pt>
                <c:pt idx="18889">
                  <c:v>46.190104166666664</c:v>
                </c:pt>
                <c:pt idx="18890">
                  <c:v>46.192708333333336</c:v>
                </c:pt>
                <c:pt idx="18891">
                  <c:v>46.1953125</c:v>
                </c:pt>
                <c:pt idx="18892">
                  <c:v>46.197916666666664</c:v>
                </c:pt>
                <c:pt idx="18893">
                  <c:v>46.200520833333336</c:v>
                </c:pt>
                <c:pt idx="18894">
                  <c:v>46.203125</c:v>
                </c:pt>
                <c:pt idx="18895">
                  <c:v>46.205729166666664</c:v>
                </c:pt>
                <c:pt idx="18896">
                  <c:v>46.208333333333336</c:v>
                </c:pt>
                <c:pt idx="18897">
                  <c:v>46.2109375</c:v>
                </c:pt>
                <c:pt idx="18898">
                  <c:v>46.213541666666664</c:v>
                </c:pt>
                <c:pt idx="18899">
                  <c:v>46.216145833333336</c:v>
                </c:pt>
                <c:pt idx="18900">
                  <c:v>46.21875</c:v>
                </c:pt>
                <c:pt idx="18901">
                  <c:v>46.221354166666664</c:v>
                </c:pt>
                <c:pt idx="18902">
                  <c:v>46.223958333333336</c:v>
                </c:pt>
                <c:pt idx="18903">
                  <c:v>46.2265625</c:v>
                </c:pt>
                <c:pt idx="18904">
                  <c:v>46.229166666666664</c:v>
                </c:pt>
                <c:pt idx="18905">
                  <c:v>46.231770833333336</c:v>
                </c:pt>
                <c:pt idx="18906">
                  <c:v>46.234375</c:v>
                </c:pt>
                <c:pt idx="18907">
                  <c:v>46.236979166666664</c:v>
                </c:pt>
                <c:pt idx="18908">
                  <c:v>46.239583333333336</c:v>
                </c:pt>
                <c:pt idx="18909">
                  <c:v>46.2421875</c:v>
                </c:pt>
                <c:pt idx="18910">
                  <c:v>46.244791666666664</c:v>
                </c:pt>
                <c:pt idx="18911">
                  <c:v>46.247395833333336</c:v>
                </c:pt>
                <c:pt idx="18912">
                  <c:v>46.25</c:v>
                </c:pt>
                <c:pt idx="18913">
                  <c:v>46.252604166666664</c:v>
                </c:pt>
                <c:pt idx="18914">
                  <c:v>46.255208333333336</c:v>
                </c:pt>
                <c:pt idx="18915">
                  <c:v>46.2578125</c:v>
                </c:pt>
                <c:pt idx="18916">
                  <c:v>46.260416666666664</c:v>
                </c:pt>
                <c:pt idx="18917">
                  <c:v>46.263020833333336</c:v>
                </c:pt>
                <c:pt idx="18918">
                  <c:v>46.265625</c:v>
                </c:pt>
                <c:pt idx="18919">
                  <c:v>46.268229166666664</c:v>
                </c:pt>
                <c:pt idx="18920">
                  <c:v>46.270833333333336</c:v>
                </c:pt>
                <c:pt idx="18921">
                  <c:v>46.2734375</c:v>
                </c:pt>
                <c:pt idx="18922">
                  <c:v>46.276041666666664</c:v>
                </c:pt>
                <c:pt idx="18923">
                  <c:v>46.278645833333336</c:v>
                </c:pt>
                <c:pt idx="18924">
                  <c:v>46.28125</c:v>
                </c:pt>
                <c:pt idx="18925">
                  <c:v>46.283854166666664</c:v>
                </c:pt>
                <c:pt idx="18926">
                  <c:v>46.286458333333336</c:v>
                </c:pt>
                <c:pt idx="18927">
                  <c:v>46.2890625</c:v>
                </c:pt>
                <c:pt idx="18928">
                  <c:v>46.291666666666664</c:v>
                </c:pt>
                <c:pt idx="18929">
                  <c:v>46.294270833333336</c:v>
                </c:pt>
                <c:pt idx="18930">
                  <c:v>46.296875</c:v>
                </c:pt>
                <c:pt idx="18931">
                  <c:v>46.299479166666664</c:v>
                </c:pt>
                <c:pt idx="18932">
                  <c:v>46.302083333333336</c:v>
                </c:pt>
                <c:pt idx="18933">
                  <c:v>46.3046875</c:v>
                </c:pt>
                <c:pt idx="18934">
                  <c:v>46.307291666666664</c:v>
                </c:pt>
                <c:pt idx="18935">
                  <c:v>46.309895833333336</c:v>
                </c:pt>
                <c:pt idx="18936">
                  <c:v>46.3125</c:v>
                </c:pt>
                <c:pt idx="18937">
                  <c:v>46.315104166666664</c:v>
                </c:pt>
                <c:pt idx="18938">
                  <c:v>46.317708333333336</c:v>
                </c:pt>
                <c:pt idx="18939">
                  <c:v>46.3203125</c:v>
                </c:pt>
                <c:pt idx="18940">
                  <c:v>46.322916666666664</c:v>
                </c:pt>
                <c:pt idx="18941">
                  <c:v>46.325520833333336</c:v>
                </c:pt>
                <c:pt idx="18942">
                  <c:v>46.328125</c:v>
                </c:pt>
                <c:pt idx="18943">
                  <c:v>46.330729166666664</c:v>
                </c:pt>
                <c:pt idx="18944">
                  <c:v>46.333333333333336</c:v>
                </c:pt>
                <c:pt idx="18945">
                  <c:v>46.3359375</c:v>
                </c:pt>
                <c:pt idx="18946">
                  <c:v>46.338541666666664</c:v>
                </c:pt>
                <c:pt idx="18947">
                  <c:v>46.341145833333336</c:v>
                </c:pt>
                <c:pt idx="18948">
                  <c:v>46.34375</c:v>
                </c:pt>
                <c:pt idx="18949">
                  <c:v>46.346354166666664</c:v>
                </c:pt>
                <c:pt idx="18950">
                  <c:v>46.348958333333336</c:v>
                </c:pt>
                <c:pt idx="18951">
                  <c:v>46.3515625</c:v>
                </c:pt>
                <c:pt idx="18952">
                  <c:v>46.354166666666664</c:v>
                </c:pt>
                <c:pt idx="18953">
                  <c:v>46.356770833333336</c:v>
                </c:pt>
                <c:pt idx="18954">
                  <c:v>46.359375</c:v>
                </c:pt>
                <c:pt idx="18955">
                  <c:v>46.361979166666664</c:v>
                </c:pt>
                <c:pt idx="18956">
                  <c:v>46.364583333333336</c:v>
                </c:pt>
                <c:pt idx="18957">
                  <c:v>46.3671875</c:v>
                </c:pt>
                <c:pt idx="18958">
                  <c:v>46.369791666666664</c:v>
                </c:pt>
                <c:pt idx="18959">
                  <c:v>46.372395833333336</c:v>
                </c:pt>
                <c:pt idx="18960">
                  <c:v>46.375</c:v>
                </c:pt>
                <c:pt idx="18961">
                  <c:v>46.377604166666664</c:v>
                </c:pt>
                <c:pt idx="18962">
                  <c:v>46.380208333333336</c:v>
                </c:pt>
                <c:pt idx="18963">
                  <c:v>46.3828125</c:v>
                </c:pt>
                <c:pt idx="18964">
                  <c:v>46.385416666666664</c:v>
                </c:pt>
                <c:pt idx="18965">
                  <c:v>46.388020833333336</c:v>
                </c:pt>
                <c:pt idx="18966">
                  <c:v>46.390625</c:v>
                </c:pt>
                <c:pt idx="18967">
                  <c:v>46.393229166666664</c:v>
                </c:pt>
                <c:pt idx="18968">
                  <c:v>46.395833333333336</c:v>
                </c:pt>
                <c:pt idx="18969">
                  <c:v>46.3984375</c:v>
                </c:pt>
                <c:pt idx="18970">
                  <c:v>46.401041666666664</c:v>
                </c:pt>
                <c:pt idx="18971">
                  <c:v>46.403645833333336</c:v>
                </c:pt>
                <c:pt idx="18972">
                  <c:v>46.40625</c:v>
                </c:pt>
                <c:pt idx="18973">
                  <c:v>46.408854166666664</c:v>
                </c:pt>
                <c:pt idx="18974">
                  <c:v>46.411458333333336</c:v>
                </c:pt>
                <c:pt idx="18975">
                  <c:v>46.4140625</c:v>
                </c:pt>
                <c:pt idx="18976">
                  <c:v>46.416666666666664</c:v>
                </c:pt>
                <c:pt idx="18977">
                  <c:v>46.419270833333336</c:v>
                </c:pt>
                <c:pt idx="18978">
                  <c:v>46.421875</c:v>
                </c:pt>
                <c:pt idx="18979">
                  <c:v>46.424479166666664</c:v>
                </c:pt>
                <c:pt idx="18980">
                  <c:v>46.427083333333336</c:v>
                </c:pt>
                <c:pt idx="18981">
                  <c:v>46.4296875</c:v>
                </c:pt>
                <c:pt idx="18982">
                  <c:v>46.432291666666664</c:v>
                </c:pt>
                <c:pt idx="18983">
                  <c:v>46.434895833333336</c:v>
                </c:pt>
                <c:pt idx="18984">
                  <c:v>46.4375</c:v>
                </c:pt>
                <c:pt idx="18985">
                  <c:v>46.440104166666664</c:v>
                </c:pt>
                <c:pt idx="18986">
                  <c:v>46.442708333333336</c:v>
                </c:pt>
                <c:pt idx="18987">
                  <c:v>46.4453125</c:v>
                </c:pt>
                <c:pt idx="18988">
                  <c:v>46.447916666666664</c:v>
                </c:pt>
                <c:pt idx="18989">
                  <c:v>46.450520833333336</c:v>
                </c:pt>
                <c:pt idx="18990">
                  <c:v>46.453125</c:v>
                </c:pt>
                <c:pt idx="18991">
                  <c:v>46.455729166666664</c:v>
                </c:pt>
                <c:pt idx="18992">
                  <c:v>46.458333333333336</c:v>
                </c:pt>
                <c:pt idx="18993">
                  <c:v>46.4609375</c:v>
                </c:pt>
                <c:pt idx="18994">
                  <c:v>46.463541666666664</c:v>
                </c:pt>
                <c:pt idx="18995">
                  <c:v>46.466145833333336</c:v>
                </c:pt>
                <c:pt idx="18996">
                  <c:v>46.46875</c:v>
                </c:pt>
                <c:pt idx="18997">
                  <c:v>46.471354166666664</c:v>
                </c:pt>
                <c:pt idx="18998">
                  <c:v>46.473958333333336</c:v>
                </c:pt>
                <c:pt idx="18999">
                  <c:v>46.4765625</c:v>
                </c:pt>
                <c:pt idx="19000">
                  <c:v>46.479166666666664</c:v>
                </c:pt>
                <c:pt idx="19001">
                  <c:v>46.481770833333336</c:v>
                </c:pt>
                <c:pt idx="19002">
                  <c:v>46.484375</c:v>
                </c:pt>
                <c:pt idx="19003">
                  <c:v>46.486979166666664</c:v>
                </c:pt>
                <c:pt idx="19004">
                  <c:v>46.489583333333336</c:v>
                </c:pt>
                <c:pt idx="19005">
                  <c:v>46.4921875</c:v>
                </c:pt>
                <c:pt idx="19006">
                  <c:v>46.494791666666664</c:v>
                </c:pt>
                <c:pt idx="19007">
                  <c:v>46.497395833333336</c:v>
                </c:pt>
                <c:pt idx="19008">
                  <c:v>46.5</c:v>
                </c:pt>
                <c:pt idx="19009">
                  <c:v>46.502604166666664</c:v>
                </c:pt>
                <c:pt idx="19010">
                  <c:v>46.505208333333336</c:v>
                </c:pt>
                <c:pt idx="19011">
                  <c:v>46.5078125</c:v>
                </c:pt>
                <c:pt idx="19012">
                  <c:v>46.510416666666664</c:v>
                </c:pt>
                <c:pt idx="19013">
                  <c:v>46.513020833333336</c:v>
                </c:pt>
                <c:pt idx="19014">
                  <c:v>46.515625</c:v>
                </c:pt>
                <c:pt idx="19015">
                  <c:v>46.518229166666664</c:v>
                </c:pt>
                <c:pt idx="19016">
                  <c:v>46.520833333333336</c:v>
                </c:pt>
                <c:pt idx="19017">
                  <c:v>46.5234375</c:v>
                </c:pt>
                <c:pt idx="19018">
                  <c:v>46.526041666666664</c:v>
                </c:pt>
                <c:pt idx="19019">
                  <c:v>46.528645833333336</c:v>
                </c:pt>
                <c:pt idx="19020">
                  <c:v>46.53125</c:v>
                </c:pt>
                <c:pt idx="19021">
                  <c:v>46.533854166666664</c:v>
                </c:pt>
                <c:pt idx="19022">
                  <c:v>46.536458333333336</c:v>
                </c:pt>
                <c:pt idx="19023">
                  <c:v>46.5390625</c:v>
                </c:pt>
                <c:pt idx="19024">
                  <c:v>46.541666666666664</c:v>
                </c:pt>
                <c:pt idx="19025">
                  <c:v>46.544270833333336</c:v>
                </c:pt>
                <c:pt idx="19026">
                  <c:v>46.546875</c:v>
                </c:pt>
                <c:pt idx="19027">
                  <c:v>46.549479166666664</c:v>
                </c:pt>
                <c:pt idx="19028">
                  <c:v>46.552083333333336</c:v>
                </c:pt>
                <c:pt idx="19029">
                  <c:v>46.5546875</c:v>
                </c:pt>
                <c:pt idx="19030">
                  <c:v>46.557291666666664</c:v>
                </c:pt>
                <c:pt idx="19031">
                  <c:v>46.559895833333336</c:v>
                </c:pt>
                <c:pt idx="19032">
                  <c:v>46.5625</c:v>
                </c:pt>
                <c:pt idx="19033">
                  <c:v>46.565104166666664</c:v>
                </c:pt>
                <c:pt idx="19034">
                  <c:v>46.567708333333336</c:v>
                </c:pt>
                <c:pt idx="19035">
                  <c:v>46.5703125</c:v>
                </c:pt>
                <c:pt idx="19036">
                  <c:v>46.572916666666664</c:v>
                </c:pt>
                <c:pt idx="19037">
                  <c:v>46.575520833333336</c:v>
                </c:pt>
                <c:pt idx="19038">
                  <c:v>46.578125</c:v>
                </c:pt>
                <c:pt idx="19039">
                  <c:v>46.580729166666664</c:v>
                </c:pt>
                <c:pt idx="19040">
                  <c:v>46.583333333333336</c:v>
                </c:pt>
                <c:pt idx="19041">
                  <c:v>46.5859375</c:v>
                </c:pt>
                <c:pt idx="19042">
                  <c:v>46.588541666666664</c:v>
                </c:pt>
                <c:pt idx="19043">
                  <c:v>46.591145833333336</c:v>
                </c:pt>
                <c:pt idx="19044">
                  <c:v>46.59375</c:v>
                </c:pt>
                <c:pt idx="19045">
                  <c:v>46.596354166666664</c:v>
                </c:pt>
                <c:pt idx="19046">
                  <c:v>46.598958333333336</c:v>
                </c:pt>
                <c:pt idx="19047">
                  <c:v>46.6015625</c:v>
                </c:pt>
                <c:pt idx="19048">
                  <c:v>46.604166666666664</c:v>
                </c:pt>
                <c:pt idx="19049">
                  <c:v>46.606770833333336</c:v>
                </c:pt>
                <c:pt idx="19050">
                  <c:v>46.609375</c:v>
                </c:pt>
                <c:pt idx="19051">
                  <c:v>46.611979166666664</c:v>
                </c:pt>
                <c:pt idx="19052">
                  <c:v>46.614583333333336</c:v>
                </c:pt>
                <c:pt idx="19053">
                  <c:v>46.6171875</c:v>
                </c:pt>
                <c:pt idx="19054">
                  <c:v>46.619791666666664</c:v>
                </c:pt>
                <c:pt idx="19055">
                  <c:v>46.622395833333336</c:v>
                </c:pt>
                <c:pt idx="19056">
                  <c:v>46.625</c:v>
                </c:pt>
                <c:pt idx="19057">
                  <c:v>46.627604166666664</c:v>
                </c:pt>
                <c:pt idx="19058">
                  <c:v>46.630208333333336</c:v>
                </c:pt>
                <c:pt idx="19059">
                  <c:v>46.6328125</c:v>
                </c:pt>
                <c:pt idx="19060">
                  <c:v>46.635416666666664</c:v>
                </c:pt>
                <c:pt idx="19061">
                  <c:v>46.638020833333336</c:v>
                </c:pt>
                <c:pt idx="19062">
                  <c:v>46.640625</c:v>
                </c:pt>
                <c:pt idx="19063">
                  <c:v>46.643229166666664</c:v>
                </c:pt>
                <c:pt idx="19064">
                  <c:v>46.645833333333336</c:v>
                </c:pt>
                <c:pt idx="19065">
                  <c:v>46.6484375</c:v>
                </c:pt>
                <c:pt idx="19066">
                  <c:v>46.651041666666664</c:v>
                </c:pt>
                <c:pt idx="19067">
                  <c:v>46.653645833333336</c:v>
                </c:pt>
                <c:pt idx="19068">
                  <c:v>46.65625</c:v>
                </c:pt>
                <c:pt idx="19069">
                  <c:v>46.658854166666664</c:v>
                </c:pt>
                <c:pt idx="19070">
                  <c:v>46.661458333333336</c:v>
                </c:pt>
                <c:pt idx="19071">
                  <c:v>46.6640625</c:v>
                </c:pt>
                <c:pt idx="19072">
                  <c:v>46.666666666666664</c:v>
                </c:pt>
                <c:pt idx="19073">
                  <c:v>46.669270833333336</c:v>
                </c:pt>
                <c:pt idx="19074">
                  <c:v>46.671875</c:v>
                </c:pt>
                <c:pt idx="19075">
                  <c:v>46.674479166666664</c:v>
                </c:pt>
                <c:pt idx="19076">
                  <c:v>46.677083333333336</c:v>
                </c:pt>
                <c:pt idx="19077">
                  <c:v>46.6796875</c:v>
                </c:pt>
                <c:pt idx="19078">
                  <c:v>46.682291666666664</c:v>
                </c:pt>
                <c:pt idx="19079">
                  <c:v>46.684895833333336</c:v>
                </c:pt>
                <c:pt idx="19080">
                  <c:v>46.6875</c:v>
                </c:pt>
                <c:pt idx="19081">
                  <c:v>46.690104166666664</c:v>
                </c:pt>
                <c:pt idx="19082">
                  <c:v>46.692708333333336</c:v>
                </c:pt>
                <c:pt idx="19083">
                  <c:v>46.6953125</c:v>
                </c:pt>
                <c:pt idx="19084">
                  <c:v>46.697916666666664</c:v>
                </c:pt>
                <c:pt idx="19085">
                  <c:v>46.700520833333336</c:v>
                </c:pt>
                <c:pt idx="19086">
                  <c:v>46.703125</c:v>
                </c:pt>
                <c:pt idx="19087">
                  <c:v>46.705729166666664</c:v>
                </c:pt>
                <c:pt idx="19088">
                  <c:v>46.708333333333336</c:v>
                </c:pt>
                <c:pt idx="19089">
                  <c:v>46.7109375</c:v>
                </c:pt>
                <c:pt idx="19090">
                  <c:v>46.713541666666664</c:v>
                </c:pt>
                <c:pt idx="19091">
                  <c:v>46.716145833333336</c:v>
                </c:pt>
                <c:pt idx="19092">
                  <c:v>46.71875</c:v>
                </c:pt>
                <c:pt idx="19093">
                  <c:v>46.721354166666664</c:v>
                </c:pt>
                <c:pt idx="19094">
                  <c:v>46.723958333333336</c:v>
                </c:pt>
                <c:pt idx="19095">
                  <c:v>46.7265625</c:v>
                </c:pt>
                <c:pt idx="19096">
                  <c:v>46.729166666666664</c:v>
                </c:pt>
                <c:pt idx="19097">
                  <c:v>46.731770833333336</c:v>
                </c:pt>
                <c:pt idx="19098">
                  <c:v>46.734375</c:v>
                </c:pt>
                <c:pt idx="19099">
                  <c:v>46.736979166666664</c:v>
                </c:pt>
                <c:pt idx="19100">
                  <c:v>46.739583333333336</c:v>
                </c:pt>
                <c:pt idx="19101">
                  <c:v>46.7421875</c:v>
                </c:pt>
                <c:pt idx="19102">
                  <c:v>46.744791666666664</c:v>
                </c:pt>
                <c:pt idx="19103">
                  <c:v>46.747395833333336</c:v>
                </c:pt>
                <c:pt idx="19104">
                  <c:v>46.75</c:v>
                </c:pt>
                <c:pt idx="19105">
                  <c:v>46.752604166666664</c:v>
                </c:pt>
                <c:pt idx="19106">
                  <c:v>46.755208333333336</c:v>
                </c:pt>
                <c:pt idx="19107">
                  <c:v>46.7578125</c:v>
                </c:pt>
                <c:pt idx="19108">
                  <c:v>46.760416666666664</c:v>
                </c:pt>
                <c:pt idx="19109">
                  <c:v>46.763020833333336</c:v>
                </c:pt>
                <c:pt idx="19110">
                  <c:v>46.765625</c:v>
                </c:pt>
                <c:pt idx="19111">
                  <c:v>46.768229166666664</c:v>
                </c:pt>
                <c:pt idx="19112">
                  <c:v>46.770833333333336</c:v>
                </c:pt>
                <c:pt idx="19113">
                  <c:v>46.7734375</c:v>
                </c:pt>
                <c:pt idx="19114">
                  <c:v>46.776041666666664</c:v>
                </c:pt>
                <c:pt idx="19115">
                  <c:v>46.778645833333336</c:v>
                </c:pt>
                <c:pt idx="19116">
                  <c:v>46.78125</c:v>
                </c:pt>
                <c:pt idx="19117">
                  <c:v>46.783854166666664</c:v>
                </c:pt>
                <c:pt idx="19118">
                  <c:v>46.786458333333336</c:v>
                </c:pt>
                <c:pt idx="19119">
                  <c:v>46.7890625</c:v>
                </c:pt>
                <c:pt idx="19120">
                  <c:v>46.791666666666664</c:v>
                </c:pt>
                <c:pt idx="19121">
                  <c:v>46.794270833333336</c:v>
                </c:pt>
                <c:pt idx="19122">
                  <c:v>46.796875</c:v>
                </c:pt>
                <c:pt idx="19123">
                  <c:v>46.799479166666664</c:v>
                </c:pt>
                <c:pt idx="19124">
                  <c:v>46.802083333333336</c:v>
                </c:pt>
                <c:pt idx="19125">
                  <c:v>46.8046875</c:v>
                </c:pt>
                <c:pt idx="19126">
                  <c:v>46.807291666666664</c:v>
                </c:pt>
                <c:pt idx="19127">
                  <c:v>46.809895833333336</c:v>
                </c:pt>
                <c:pt idx="19128">
                  <c:v>46.8125</c:v>
                </c:pt>
                <c:pt idx="19129">
                  <c:v>46.815104166666664</c:v>
                </c:pt>
                <c:pt idx="19130">
                  <c:v>46.817708333333336</c:v>
                </c:pt>
                <c:pt idx="19131">
                  <c:v>46.8203125</c:v>
                </c:pt>
                <c:pt idx="19132">
                  <c:v>46.822916666666664</c:v>
                </c:pt>
                <c:pt idx="19133">
                  <c:v>46.825520833333336</c:v>
                </c:pt>
                <c:pt idx="19134">
                  <c:v>46.828125</c:v>
                </c:pt>
                <c:pt idx="19135">
                  <c:v>46.830729166666664</c:v>
                </c:pt>
                <c:pt idx="19136">
                  <c:v>46.833333333333336</c:v>
                </c:pt>
                <c:pt idx="19137">
                  <c:v>46.8359375</c:v>
                </c:pt>
                <c:pt idx="19138">
                  <c:v>46.838541666666664</c:v>
                </c:pt>
                <c:pt idx="19139">
                  <c:v>46.841145833333336</c:v>
                </c:pt>
                <c:pt idx="19140">
                  <c:v>46.84375</c:v>
                </c:pt>
                <c:pt idx="19141">
                  <c:v>46.846354166666664</c:v>
                </c:pt>
                <c:pt idx="19142">
                  <c:v>46.848958333333336</c:v>
                </c:pt>
                <c:pt idx="19143">
                  <c:v>46.8515625</c:v>
                </c:pt>
                <c:pt idx="19144">
                  <c:v>46.854166666666664</c:v>
                </c:pt>
                <c:pt idx="19145">
                  <c:v>46.856770833333336</c:v>
                </c:pt>
                <c:pt idx="19146">
                  <c:v>46.859375</c:v>
                </c:pt>
                <c:pt idx="19147">
                  <c:v>46.861979166666664</c:v>
                </c:pt>
                <c:pt idx="19148">
                  <c:v>46.864583333333336</c:v>
                </c:pt>
                <c:pt idx="19149">
                  <c:v>46.8671875</c:v>
                </c:pt>
                <c:pt idx="19150">
                  <c:v>46.869791666666664</c:v>
                </c:pt>
                <c:pt idx="19151">
                  <c:v>46.872395833333336</c:v>
                </c:pt>
                <c:pt idx="19152">
                  <c:v>46.875</c:v>
                </c:pt>
                <c:pt idx="19153">
                  <c:v>46.877604166666664</c:v>
                </c:pt>
                <c:pt idx="19154">
                  <c:v>46.880208333333336</c:v>
                </c:pt>
                <c:pt idx="19155">
                  <c:v>46.8828125</c:v>
                </c:pt>
                <c:pt idx="19156">
                  <c:v>46.885416666666664</c:v>
                </c:pt>
                <c:pt idx="19157">
                  <c:v>46.888020833333336</c:v>
                </c:pt>
                <c:pt idx="19158">
                  <c:v>46.890625</c:v>
                </c:pt>
                <c:pt idx="19159">
                  <c:v>46.893229166666664</c:v>
                </c:pt>
                <c:pt idx="19160">
                  <c:v>46.895833333333336</c:v>
                </c:pt>
                <c:pt idx="19161">
                  <c:v>46.8984375</c:v>
                </c:pt>
                <c:pt idx="19162">
                  <c:v>46.901041666666664</c:v>
                </c:pt>
                <c:pt idx="19163">
                  <c:v>46.903645833333336</c:v>
                </c:pt>
                <c:pt idx="19164">
                  <c:v>46.90625</c:v>
                </c:pt>
                <c:pt idx="19165">
                  <c:v>46.908854166666664</c:v>
                </c:pt>
                <c:pt idx="19166">
                  <c:v>46.911458333333336</c:v>
                </c:pt>
                <c:pt idx="19167">
                  <c:v>46.9140625</c:v>
                </c:pt>
                <c:pt idx="19168">
                  <c:v>46.916666666666664</c:v>
                </c:pt>
                <c:pt idx="19169">
                  <c:v>46.919270833333336</c:v>
                </c:pt>
                <c:pt idx="19170">
                  <c:v>46.921875</c:v>
                </c:pt>
                <c:pt idx="19171">
                  <c:v>46.924479166666664</c:v>
                </c:pt>
                <c:pt idx="19172">
                  <c:v>46.927083333333336</c:v>
                </c:pt>
                <c:pt idx="19173">
                  <c:v>46.9296875</c:v>
                </c:pt>
                <c:pt idx="19174">
                  <c:v>46.932291666666664</c:v>
                </c:pt>
                <c:pt idx="19175">
                  <c:v>46.934895833333336</c:v>
                </c:pt>
                <c:pt idx="19176">
                  <c:v>46.9375</c:v>
                </c:pt>
                <c:pt idx="19177">
                  <c:v>46.940104166666664</c:v>
                </c:pt>
                <c:pt idx="19178">
                  <c:v>46.942708333333336</c:v>
                </c:pt>
                <c:pt idx="19179">
                  <c:v>46.9453125</c:v>
                </c:pt>
                <c:pt idx="19180">
                  <c:v>46.947916666666664</c:v>
                </c:pt>
                <c:pt idx="19181">
                  <c:v>46.950520833333336</c:v>
                </c:pt>
                <c:pt idx="19182">
                  <c:v>46.953125</c:v>
                </c:pt>
                <c:pt idx="19183">
                  <c:v>46.955729166666664</c:v>
                </c:pt>
                <c:pt idx="19184">
                  <c:v>46.958333333333336</c:v>
                </c:pt>
                <c:pt idx="19185">
                  <c:v>46.9609375</c:v>
                </c:pt>
                <c:pt idx="19186">
                  <c:v>46.963541666666664</c:v>
                </c:pt>
                <c:pt idx="19187">
                  <c:v>46.966145833333336</c:v>
                </c:pt>
                <c:pt idx="19188">
                  <c:v>46.96875</c:v>
                </c:pt>
                <c:pt idx="19189">
                  <c:v>46.971354166666664</c:v>
                </c:pt>
                <c:pt idx="19190">
                  <c:v>46.973958333333336</c:v>
                </c:pt>
                <c:pt idx="19191">
                  <c:v>46.9765625</c:v>
                </c:pt>
                <c:pt idx="19192">
                  <c:v>46.979166666666664</c:v>
                </c:pt>
                <c:pt idx="19193">
                  <c:v>46.981770833333336</c:v>
                </c:pt>
                <c:pt idx="19194">
                  <c:v>46.984375</c:v>
                </c:pt>
                <c:pt idx="19195">
                  <c:v>46.986979166666664</c:v>
                </c:pt>
                <c:pt idx="19196">
                  <c:v>46.989583333333336</c:v>
                </c:pt>
                <c:pt idx="19197">
                  <c:v>46.9921875</c:v>
                </c:pt>
                <c:pt idx="19198">
                  <c:v>46.994791666666664</c:v>
                </c:pt>
                <c:pt idx="19199">
                  <c:v>46.997395833333336</c:v>
                </c:pt>
                <c:pt idx="19200">
                  <c:v>47</c:v>
                </c:pt>
                <c:pt idx="19201">
                  <c:v>47.002604166666664</c:v>
                </c:pt>
                <c:pt idx="19202">
                  <c:v>47.005208333333336</c:v>
                </c:pt>
                <c:pt idx="19203">
                  <c:v>47.0078125</c:v>
                </c:pt>
                <c:pt idx="19204">
                  <c:v>47.010416666666664</c:v>
                </c:pt>
                <c:pt idx="19205">
                  <c:v>47.013020833333336</c:v>
                </c:pt>
                <c:pt idx="19206">
                  <c:v>47.015625</c:v>
                </c:pt>
                <c:pt idx="19207">
                  <c:v>47.018229166666664</c:v>
                </c:pt>
                <c:pt idx="19208">
                  <c:v>47.020833333333336</c:v>
                </c:pt>
                <c:pt idx="19209">
                  <c:v>47.0234375</c:v>
                </c:pt>
                <c:pt idx="19210">
                  <c:v>47.026041666666664</c:v>
                </c:pt>
                <c:pt idx="19211">
                  <c:v>47.028645833333336</c:v>
                </c:pt>
                <c:pt idx="19212">
                  <c:v>47.03125</c:v>
                </c:pt>
                <c:pt idx="19213">
                  <c:v>47.033854166666664</c:v>
                </c:pt>
                <c:pt idx="19214">
                  <c:v>47.036458333333336</c:v>
                </c:pt>
                <c:pt idx="19215">
                  <c:v>47.0390625</c:v>
                </c:pt>
                <c:pt idx="19216">
                  <c:v>47.041666666666664</c:v>
                </c:pt>
                <c:pt idx="19217">
                  <c:v>47.044270833333336</c:v>
                </c:pt>
                <c:pt idx="19218">
                  <c:v>47.046875</c:v>
                </c:pt>
                <c:pt idx="19219">
                  <c:v>47.049479166666664</c:v>
                </c:pt>
                <c:pt idx="19220">
                  <c:v>47.052083333333336</c:v>
                </c:pt>
                <c:pt idx="19221">
                  <c:v>47.0546875</c:v>
                </c:pt>
                <c:pt idx="19222">
                  <c:v>47.057291666666664</c:v>
                </c:pt>
                <c:pt idx="19223">
                  <c:v>47.059895833333336</c:v>
                </c:pt>
                <c:pt idx="19224">
                  <c:v>47.0625</c:v>
                </c:pt>
                <c:pt idx="19225">
                  <c:v>47.065104166666664</c:v>
                </c:pt>
                <c:pt idx="19226">
                  <c:v>47.067708333333336</c:v>
                </c:pt>
                <c:pt idx="19227">
                  <c:v>47.0703125</c:v>
                </c:pt>
                <c:pt idx="19228">
                  <c:v>47.072916666666664</c:v>
                </c:pt>
                <c:pt idx="19229">
                  <c:v>47.075520833333336</c:v>
                </c:pt>
                <c:pt idx="19230">
                  <c:v>47.078125</c:v>
                </c:pt>
                <c:pt idx="19231">
                  <c:v>47.080729166666664</c:v>
                </c:pt>
                <c:pt idx="19232">
                  <c:v>47.083333333333336</c:v>
                </c:pt>
                <c:pt idx="19233">
                  <c:v>47.0859375</c:v>
                </c:pt>
                <c:pt idx="19234">
                  <c:v>47.088541666666664</c:v>
                </c:pt>
                <c:pt idx="19235">
                  <c:v>47.091145833333336</c:v>
                </c:pt>
                <c:pt idx="19236">
                  <c:v>47.09375</c:v>
                </c:pt>
                <c:pt idx="19237">
                  <c:v>47.096354166666664</c:v>
                </c:pt>
                <c:pt idx="19238">
                  <c:v>47.098958333333336</c:v>
                </c:pt>
                <c:pt idx="19239">
                  <c:v>47.1015625</c:v>
                </c:pt>
                <c:pt idx="19240">
                  <c:v>47.104166666666664</c:v>
                </c:pt>
                <c:pt idx="19241">
                  <c:v>47.106770833333336</c:v>
                </c:pt>
                <c:pt idx="19242">
                  <c:v>47.109375</c:v>
                </c:pt>
                <c:pt idx="19243">
                  <c:v>47.111979166666664</c:v>
                </c:pt>
                <c:pt idx="19244">
                  <c:v>47.114583333333336</c:v>
                </c:pt>
                <c:pt idx="19245">
                  <c:v>47.1171875</c:v>
                </c:pt>
                <c:pt idx="19246">
                  <c:v>47.119791666666664</c:v>
                </c:pt>
                <c:pt idx="19247">
                  <c:v>47.122395833333336</c:v>
                </c:pt>
                <c:pt idx="19248">
                  <c:v>47.125</c:v>
                </c:pt>
                <c:pt idx="19249">
                  <c:v>47.127604166666664</c:v>
                </c:pt>
                <c:pt idx="19250">
                  <c:v>47.130208333333336</c:v>
                </c:pt>
                <c:pt idx="19251">
                  <c:v>47.1328125</c:v>
                </c:pt>
                <c:pt idx="19252">
                  <c:v>47.135416666666664</c:v>
                </c:pt>
                <c:pt idx="19253">
                  <c:v>47.138020833333336</c:v>
                </c:pt>
                <c:pt idx="19254">
                  <c:v>47.140625</c:v>
                </c:pt>
                <c:pt idx="19255">
                  <c:v>47.143229166666664</c:v>
                </c:pt>
                <c:pt idx="19256">
                  <c:v>47.145833333333336</c:v>
                </c:pt>
                <c:pt idx="19257">
                  <c:v>47.1484375</c:v>
                </c:pt>
                <c:pt idx="19258">
                  <c:v>47.151041666666664</c:v>
                </c:pt>
                <c:pt idx="19259">
                  <c:v>47.153645833333336</c:v>
                </c:pt>
                <c:pt idx="19260">
                  <c:v>47.15625</c:v>
                </c:pt>
                <c:pt idx="19261">
                  <c:v>47.158854166666664</c:v>
                </c:pt>
                <c:pt idx="19262">
                  <c:v>47.161458333333336</c:v>
                </c:pt>
                <c:pt idx="19263">
                  <c:v>47.1640625</c:v>
                </c:pt>
                <c:pt idx="19264">
                  <c:v>47.166666666666664</c:v>
                </c:pt>
                <c:pt idx="19265">
                  <c:v>47.169270833333336</c:v>
                </c:pt>
                <c:pt idx="19266">
                  <c:v>47.171875</c:v>
                </c:pt>
                <c:pt idx="19267">
                  <c:v>47.174479166666664</c:v>
                </c:pt>
                <c:pt idx="19268">
                  <c:v>47.177083333333336</c:v>
                </c:pt>
                <c:pt idx="19269">
                  <c:v>47.1796875</c:v>
                </c:pt>
                <c:pt idx="19270">
                  <c:v>47.182291666666664</c:v>
                </c:pt>
                <c:pt idx="19271">
                  <c:v>47.184895833333336</c:v>
                </c:pt>
                <c:pt idx="19272">
                  <c:v>47.1875</c:v>
                </c:pt>
                <c:pt idx="19273">
                  <c:v>47.190104166666664</c:v>
                </c:pt>
                <c:pt idx="19274">
                  <c:v>47.192708333333336</c:v>
                </c:pt>
                <c:pt idx="19275">
                  <c:v>47.1953125</c:v>
                </c:pt>
                <c:pt idx="19276">
                  <c:v>47.197916666666664</c:v>
                </c:pt>
                <c:pt idx="19277">
                  <c:v>47.200520833333336</c:v>
                </c:pt>
                <c:pt idx="19278">
                  <c:v>47.203125</c:v>
                </c:pt>
                <c:pt idx="19279">
                  <c:v>47.205729166666664</c:v>
                </c:pt>
                <c:pt idx="19280">
                  <c:v>47.208333333333336</c:v>
                </c:pt>
                <c:pt idx="19281">
                  <c:v>47.2109375</c:v>
                </c:pt>
                <c:pt idx="19282">
                  <c:v>47.213541666666664</c:v>
                </c:pt>
                <c:pt idx="19283">
                  <c:v>47.216145833333336</c:v>
                </c:pt>
                <c:pt idx="19284">
                  <c:v>47.21875</c:v>
                </c:pt>
                <c:pt idx="19285">
                  <c:v>47.221354166666664</c:v>
                </c:pt>
                <c:pt idx="19286">
                  <c:v>47.223958333333336</c:v>
                </c:pt>
                <c:pt idx="19287">
                  <c:v>47.2265625</c:v>
                </c:pt>
                <c:pt idx="19288">
                  <c:v>47.229166666666664</c:v>
                </c:pt>
                <c:pt idx="19289">
                  <c:v>47.231770833333336</c:v>
                </c:pt>
                <c:pt idx="19290">
                  <c:v>47.234375</c:v>
                </c:pt>
                <c:pt idx="19291">
                  <c:v>47.236979166666664</c:v>
                </c:pt>
                <c:pt idx="19292">
                  <c:v>47.239583333333336</c:v>
                </c:pt>
                <c:pt idx="19293">
                  <c:v>47.2421875</c:v>
                </c:pt>
                <c:pt idx="19294">
                  <c:v>47.244791666666664</c:v>
                </c:pt>
                <c:pt idx="19295">
                  <c:v>47.247395833333336</c:v>
                </c:pt>
                <c:pt idx="19296">
                  <c:v>47.25</c:v>
                </c:pt>
                <c:pt idx="19297">
                  <c:v>47.252604166666664</c:v>
                </c:pt>
                <c:pt idx="19298">
                  <c:v>47.255208333333336</c:v>
                </c:pt>
                <c:pt idx="19299">
                  <c:v>47.2578125</c:v>
                </c:pt>
                <c:pt idx="19300">
                  <c:v>47.260416666666664</c:v>
                </c:pt>
                <c:pt idx="19301">
                  <c:v>47.263020833333336</c:v>
                </c:pt>
                <c:pt idx="19302">
                  <c:v>47.265625</c:v>
                </c:pt>
                <c:pt idx="19303">
                  <c:v>47.268229166666664</c:v>
                </c:pt>
                <c:pt idx="19304">
                  <c:v>47.270833333333336</c:v>
                </c:pt>
                <c:pt idx="19305">
                  <c:v>47.2734375</c:v>
                </c:pt>
                <c:pt idx="19306">
                  <c:v>47.276041666666664</c:v>
                </c:pt>
                <c:pt idx="19307">
                  <c:v>47.278645833333336</c:v>
                </c:pt>
                <c:pt idx="19308">
                  <c:v>47.28125</c:v>
                </c:pt>
                <c:pt idx="19309">
                  <c:v>47.283854166666664</c:v>
                </c:pt>
                <c:pt idx="19310">
                  <c:v>47.286458333333336</c:v>
                </c:pt>
                <c:pt idx="19311">
                  <c:v>47.2890625</c:v>
                </c:pt>
                <c:pt idx="19312">
                  <c:v>47.291666666666664</c:v>
                </c:pt>
                <c:pt idx="19313">
                  <c:v>47.294270833333336</c:v>
                </c:pt>
                <c:pt idx="19314">
                  <c:v>47.296875</c:v>
                </c:pt>
                <c:pt idx="19315">
                  <c:v>47.299479166666664</c:v>
                </c:pt>
                <c:pt idx="19316">
                  <c:v>47.302083333333336</c:v>
                </c:pt>
                <c:pt idx="19317">
                  <c:v>47.3046875</c:v>
                </c:pt>
                <c:pt idx="19318">
                  <c:v>47.307291666666664</c:v>
                </c:pt>
                <c:pt idx="19319">
                  <c:v>47.309895833333336</c:v>
                </c:pt>
                <c:pt idx="19320">
                  <c:v>47.3125</c:v>
                </c:pt>
                <c:pt idx="19321">
                  <c:v>47.315104166666664</c:v>
                </c:pt>
                <c:pt idx="19322">
                  <c:v>47.317708333333336</c:v>
                </c:pt>
                <c:pt idx="19323">
                  <c:v>47.3203125</c:v>
                </c:pt>
                <c:pt idx="19324">
                  <c:v>47.322916666666664</c:v>
                </c:pt>
                <c:pt idx="19325">
                  <c:v>47.325520833333336</c:v>
                </c:pt>
                <c:pt idx="19326">
                  <c:v>47.328125</c:v>
                </c:pt>
                <c:pt idx="19327">
                  <c:v>47.330729166666664</c:v>
                </c:pt>
                <c:pt idx="19328">
                  <c:v>47.333333333333336</c:v>
                </c:pt>
                <c:pt idx="19329">
                  <c:v>47.3359375</c:v>
                </c:pt>
                <c:pt idx="19330">
                  <c:v>47.338541666666664</c:v>
                </c:pt>
                <c:pt idx="19331">
                  <c:v>47.341145833333336</c:v>
                </c:pt>
                <c:pt idx="19332">
                  <c:v>47.34375</c:v>
                </c:pt>
                <c:pt idx="19333">
                  <c:v>47.346354166666664</c:v>
                </c:pt>
                <c:pt idx="19334">
                  <c:v>47.348958333333336</c:v>
                </c:pt>
                <c:pt idx="19335">
                  <c:v>47.3515625</c:v>
                </c:pt>
                <c:pt idx="19336">
                  <c:v>47.354166666666664</c:v>
                </c:pt>
                <c:pt idx="19337">
                  <c:v>47.356770833333336</c:v>
                </c:pt>
                <c:pt idx="19338">
                  <c:v>47.359375</c:v>
                </c:pt>
                <c:pt idx="19339">
                  <c:v>47.361979166666664</c:v>
                </c:pt>
                <c:pt idx="19340">
                  <c:v>47.364583333333336</c:v>
                </c:pt>
                <c:pt idx="19341">
                  <c:v>47.3671875</c:v>
                </c:pt>
                <c:pt idx="19342">
                  <c:v>47.369791666666664</c:v>
                </c:pt>
                <c:pt idx="19343">
                  <c:v>47.372395833333336</c:v>
                </c:pt>
                <c:pt idx="19344">
                  <c:v>47.375</c:v>
                </c:pt>
                <c:pt idx="19345">
                  <c:v>47.377604166666664</c:v>
                </c:pt>
                <c:pt idx="19346">
                  <c:v>47.380208333333336</c:v>
                </c:pt>
                <c:pt idx="19347">
                  <c:v>47.3828125</c:v>
                </c:pt>
                <c:pt idx="19348">
                  <c:v>47.385416666666664</c:v>
                </c:pt>
                <c:pt idx="19349">
                  <c:v>47.388020833333336</c:v>
                </c:pt>
                <c:pt idx="19350">
                  <c:v>47.390625</c:v>
                </c:pt>
                <c:pt idx="19351">
                  <c:v>47.393229166666664</c:v>
                </c:pt>
                <c:pt idx="19352">
                  <c:v>47.395833333333336</c:v>
                </c:pt>
                <c:pt idx="19353">
                  <c:v>47.3984375</c:v>
                </c:pt>
                <c:pt idx="19354">
                  <c:v>47.401041666666664</c:v>
                </c:pt>
                <c:pt idx="19355">
                  <c:v>47.403645833333336</c:v>
                </c:pt>
                <c:pt idx="19356">
                  <c:v>47.40625</c:v>
                </c:pt>
                <c:pt idx="19357">
                  <c:v>47.408854166666664</c:v>
                </c:pt>
                <c:pt idx="19358">
                  <c:v>47.411458333333336</c:v>
                </c:pt>
                <c:pt idx="19359">
                  <c:v>47.4140625</c:v>
                </c:pt>
                <c:pt idx="19360">
                  <c:v>47.416666666666664</c:v>
                </c:pt>
                <c:pt idx="19361">
                  <c:v>47.419270833333336</c:v>
                </c:pt>
                <c:pt idx="19362">
                  <c:v>47.421875</c:v>
                </c:pt>
                <c:pt idx="19363">
                  <c:v>47.424479166666664</c:v>
                </c:pt>
                <c:pt idx="19364">
                  <c:v>47.427083333333336</c:v>
                </c:pt>
                <c:pt idx="19365">
                  <c:v>47.4296875</c:v>
                </c:pt>
                <c:pt idx="19366">
                  <c:v>47.432291666666664</c:v>
                </c:pt>
                <c:pt idx="19367">
                  <c:v>47.434895833333336</c:v>
                </c:pt>
                <c:pt idx="19368">
                  <c:v>47.4375</c:v>
                </c:pt>
                <c:pt idx="19369">
                  <c:v>47.440104166666664</c:v>
                </c:pt>
                <c:pt idx="19370">
                  <c:v>47.442708333333336</c:v>
                </c:pt>
                <c:pt idx="19371">
                  <c:v>47.4453125</c:v>
                </c:pt>
                <c:pt idx="19372">
                  <c:v>47.447916666666664</c:v>
                </c:pt>
                <c:pt idx="19373">
                  <c:v>47.450520833333336</c:v>
                </c:pt>
                <c:pt idx="19374">
                  <c:v>47.453125</c:v>
                </c:pt>
                <c:pt idx="19375">
                  <c:v>47.455729166666664</c:v>
                </c:pt>
                <c:pt idx="19376">
                  <c:v>47.458333333333336</c:v>
                </c:pt>
                <c:pt idx="19377">
                  <c:v>47.4609375</c:v>
                </c:pt>
                <c:pt idx="19378">
                  <c:v>47.463541666666664</c:v>
                </c:pt>
                <c:pt idx="19379">
                  <c:v>47.466145833333336</c:v>
                </c:pt>
                <c:pt idx="19380">
                  <c:v>47.46875</c:v>
                </c:pt>
                <c:pt idx="19381">
                  <c:v>47.471354166666664</c:v>
                </c:pt>
                <c:pt idx="19382">
                  <c:v>47.473958333333336</c:v>
                </c:pt>
                <c:pt idx="19383">
                  <c:v>47.4765625</c:v>
                </c:pt>
                <c:pt idx="19384">
                  <c:v>47.479166666666664</c:v>
                </c:pt>
                <c:pt idx="19385">
                  <c:v>47.481770833333336</c:v>
                </c:pt>
                <c:pt idx="19386">
                  <c:v>47.484375</c:v>
                </c:pt>
                <c:pt idx="19387">
                  <c:v>47.486979166666664</c:v>
                </c:pt>
                <c:pt idx="19388">
                  <c:v>47.489583333333336</c:v>
                </c:pt>
                <c:pt idx="19389">
                  <c:v>47.4921875</c:v>
                </c:pt>
                <c:pt idx="19390">
                  <c:v>47.494791666666664</c:v>
                </c:pt>
                <c:pt idx="19391">
                  <c:v>47.497395833333336</c:v>
                </c:pt>
                <c:pt idx="19392">
                  <c:v>47.5</c:v>
                </c:pt>
                <c:pt idx="19393">
                  <c:v>47.502604166666664</c:v>
                </c:pt>
                <c:pt idx="19394">
                  <c:v>47.505208333333336</c:v>
                </c:pt>
                <c:pt idx="19395">
                  <c:v>47.5078125</c:v>
                </c:pt>
                <c:pt idx="19396">
                  <c:v>47.510416666666664</c:v>
                </c:pt>
                <c:pt idx="19397">
                  <c:v>47.513020833333336</c:v>
                </c:pt>
                <c:pt idx="19398">
                  <c:v>47.515625</c:v>
                </c:pt>
                <c:pt idx="19399">
                  <c:v>47.518229166666664</c:v>
                </c:pt>
                <c:pt idx="19400">
                  <c:v>47.520833333333336</c:v>
                </c:pt>
                <c:pt idx="19401">
                  <c:v>47.5234375</c:v>
                </c:pt>
                <c:pt idx="19402">
                  <c:v>47.526041666666664</c:v>
                </c:pt>
                <c:pt idx="19403">
                  <c:v>47.528645833333336</c:v>
                </c:pt>
                <c:pt idx="19404">
                  <c:v>47.53125</c:v>
                </c:pt>
                <c:pt idx="19405">
                  <c:v>47.533854166666664</c:v>
                </c:pt>
                <c:pt idx="19406">
                  <c:v>47.536458333333336</c:v>
                </c:pt>
                <c:pt idx="19407">
                  <c:v>47.5390625</c:v>
                </c:pt>
                <c:pt idx="19408">
                  <c:v>47.541666666666664</c:v>
                </c:pt>
                <c:pt idx="19409">
                  <c:v>47.544270833333336</c:v>
                </c:pt>
                <c:pt idx="19410">
                  <c:v>47.546875</c:v>
                </c:pt>
                <c:pt idx="19411">
                  <c:v>47.549479166666664</c:v>
                </c:pt>
                <c:pt idx="19412">
                  <c:v>47.552083333333336</c:v>
                </c:pt>
                <c:pt idx="19413">
                  <c:v>47.5546875</c:v>
                </c:pt>
                <c:pt idx="19414">
                  <c:v>47.557291666666664</c:v>
                </c:pt>
                <c:pt idx="19415">
                  <c:v>47.559895833333336</c:v>
                </c:pt>
                <c:pt idx="19416">
                  <c:v>47.5625</c:v>
                </c:pt>
                <c:pt idx="19417">
                  <c:v>47.565104166666664</c:v>
                </c:pt>
                <c:pt idx="19418">
                  <c:v>47.567708333333336</c:v>
                </c:pt>
                <c:pt idx="19419">
                  <c:v>47.5703125</c:v>
                </c:pt>
                <c:pt idx="19420">
                  <c:v>47.572916666666664</c:v>
                </c:pt>
                <c:pt idx="19421">
                  <c:v>47.575520833333336</c:v>
                </c:pt>
                <c:pt idx="19422">
                  <c:v>47.578125</c:v>
                </c:pt>
                <c:pt idx="19423">
                  <c:v>47.580729166666664</c:v>
                </c:pt>
                <c:pt idx="19424">
                  <c:v>47.583333333333336</c:v>
                </c:pt>
                <c:pt idx="19425">
                  <c:v>47.5859375</c:v>
                </c:pt>
                <c:pt idx="19426">
                  <c:v>47.588541666666664</c:v>
                </c:pt>
                <c:pt idx="19427">
                  <c:v>47.591145833333336</c:v>
                </c:pt>
                <c:pt idx="19428">
                  <c:v>47.59375</c:v>
                </c:pt>
                <c:pt idx="19429">
                  <c:v>47.596354166666664</c:v>
                </c:pt>
                <c:pt idx="19430">
                  <c:v>47.598958333333336</c:v>
                </c:pt>
                <c:pt idx="19431">
                  <c:v>47.6015625</c:v>
                </c:pt>
                <c:pt idx="19432">
                  <c:v>47.604166666666664</c:v>
                </c:pt>
                <c:pt idx="19433">
                  <c:v>47.606770833333336</c:v>
                </c:pt>
                <c:pt idx="19434">
                  <c:v>47.609375</c:v>
                </c:pt>
                <c:pt idx="19435">
                  <c:v>47.611979166666664</c:v>
                </c:pt>
                <c:pt idx="19436">
                  <c:v>47.614583333333336</c:v>
                </c:pt>
                <c:pt idx="19437">
                  <c:v>47.6171875</c:v>
                </c:pt>
                <c:pt idx="19438">
                  <c:v>47.619791666666664</c:v>
                </c:pt>
                <c:pt idx="19439">
                  <c:v>47.622395833333336</c:v>
                </c:pt>
                <c:pt idx="19440">
                  <c:v>47.625</c:v>
                </c:pt>
                <c:pt idx="19441">
                  <c:v>47.627604166666664</c:v>
                </c:pt>
                <c:pt idx="19442">
                  <c:v>47.630208333333336</c:v>
                </c:pt>
                <c:pt idx="19443">
                  <c:v>47.6328125</c:v>
                </c:pt>
                <c:pt idx="19444">
                  <c:v>47.635416666666664</c:v>
                </c:pt>
                <c:pt idx="19445">
                  <c:v>47.638020833333336</c:v>
                </c:pt>
                <c:pt idx="19446">
                  <c:v>47.640625</c:v>
                </c:pt>
                <c:pt idx="19447">
                  <c:v>47.643229166666664</c:v>
                </c:pt>
                <c:pt idx="19448">
                  <c:v>47.645833333333336</c:v>
                </c:pt>
                <c:pt idx="19449">
                  <c:v>47.6484375</c:v>
                </c:pt>
                <c:pt idx="19450">
                  <c:v>47.651041666666664</c:v>
                </c:pt>
                <c:pt idx="19451">
                  <c:v>47.653645833333336</c:v>
                </c:pt>
                <c:pt idx="19452">
                  <c:v>47.65625</c:v>
                </c:pt>
                <c:pt idx="19453">
                  <c:v>47.658854166666664</c:v>
                </c:pt>
                <c:pt idx="19454">
                  <c:v>47.661458333333336</c:v>
                </c:pt>
                <c:pt idx="19455">
                  <c:v>47.6640625</c:v>
                </c:pt>
                <c:pt idx="19456">
                  <c:v>47.666666666666664</c:v>
                </c:pt>
                <c:pt idx="19457">
                  <c:v>47.669270833333336</c:v>
                </c:pt>
                <c:pt idx="19458">
                  <c:v>47.671875</c:v>
                </c:pt>
                <c:pt idx="19459">
                  <c:v>47.674479166666664</c:v>
                </c:pt>
                <c:pt idx="19460">
                  <c:v>47.677083333333336</c:v>
                </c:pt>
                <c:pt idx="19461">
                  <c:v>47.6796875</c:v>
                </c:pt>
                <c:pt idx="19462">
                  <c:v>47.682291666666664</c:v>
                </c:pt>
                <c:pt idx="19463">
                  <c:v>47.684895833333336</c:v>
                </c:pt>
                <c:pt idx="19464">
                  <c:v>47.6875</c:v>
                </c:pt>
                <c:pt idx="19465">
                  <c:v>47.690104166666664</c:v>
                </c:pt>
                <c:pt idx="19466">
                  <c:v>47.692708333333336</c:v>
                </c:pt>
                <c:pt idx="19467">
                  <c:v>47.6953125</c:v>
                </c:pt>
                <c:pt idx="19468">
                  <c:v>47.697916666666664</c:v>
                </c:pt>
                <c:pt idx="19469">
                  <c:v>47.700520833333336</c:v>
                </c:pt>
                <c:pt idx="19470">
                  <c:v>47.703125</c:v>
                </c:pt>
                <c:pt idx="19471">
                  <c:v>47.705729166666664</c:v>
                </c:pt>
                <c:pt idx="19472">
                  <c:v>47.708333333333336</c:v>
                </c:pt>
                <c:pt idx="19473">
                  <c:v>47.7109375</c:v>
                </c:pt>
                <c:pt idx="19474">
                  <c:v>47.713541666666664</c:v>
                </c:pt>
                <c:pt idx="19475">
                  <c:v>47.716145833333336</c:v>
                </c:pt>
                <c:pt idx="19476">
                  <c:v>47.71875</c:v>
                </c:pt>
                <c:pt idx="19477">
                  <c:v>47.721354166666664</c:v>
                </c:pt>
                <c:pt idx="19478">
                  <c:v>47.723958333333336</c:v>
                </c:pt>
                <c:pt idx="19479">
                  <c:v>47.7265625</c:v>
                </c:pt>
                <c:pt idx="19480">
                  <c:v>47.729166666666664</c:v>
                </c:pt>
                <c:pt idx="19481">
                  <c:v>47.731770833333336</c:v>
                </c:pt>
                <c:pt idx="19482">
                  <c:v>47.734375</c:v>
                </c:pt>
                <c:pt idx="19483">
                  <c:v>47.736979166666664</c:v>
                </c:pt>
                <c:pt idx="19484">
                  <c:v>47.739583333333336</c:v>
                </c:pt>
                <c:pt idx="19485">
                  <c:v>47.7421875</c:v>
                </c:pt>
                <c:pt idx="19486">
                  <c:v>47.744791666666664</c:v>
                </c:pt>
                <c:pt idx="19487">
                  <c:v>47.747395833333336</c:v>
                </c:pt>
                <c:pt idx="19488">
                  <c:v>47.75</c:v>
                </c:pt>
                <c:pt idx="19489">
                  <c:v>47.752604166666664</c:v>
                </c:pt>
                <c:pt idx="19490">
                  <c:v>47.755208333333336</c:v>
                </c:pt>
                <c:pt idx="19491">
                  <c:v>47.7578125</c:v>
                </c:pt>
                <c:pt idx="19492">
                  <c:v>47.760416666666664</c:v>
                </c:pt>
                <c:pt idx="19493">
                  <c:v>47.763020833333336</c:v>
                </c:pt>
                <c:pt idx="19494">
                  <c:v>47.765625</c:v>
                </c:pt>
                <c:pt idx="19495">
                  <c:v>47.768229166666664</c:v>
                </c:pt>
                <c:pt idx="19496">
                  <c:v>47.770833333333336</c:v>
                </c:pt>
                <c:pt idx="19497">
                  <c:v>47.7734375</c:v>
                </c:pt>
                <c:pt idx="19498">
                  <c:v>47.776041666666664</c:v>
                </c:pt>
                <c:pt idx="19499">
                  <c:v>47.778645833333336</c:v>
                </c:pt>
                <c:pt idx="19500">
                  <c:v>47.78125</c:v>
                </c:pt>
                <c:pt idx="19501">
                  <c:v>47.783854166666664</c:v>
                </c:pt>
                <c:pt idx="19502">
                  <c:v>47.786458333333336</c:v>
                </c:pt>
                <c:pt idx="19503">
                  <c:v>47.7890625</c:v>
                </c:pt>
                <c:pt idx="19504">
                  <c:v>47.791666666666664</c:v>
                </c:pt>
                <c:pt idx="19505">
                  <c:v>47.794270833333336</c:v>
                </c:pt>
                <c:pt idx="19506">
                  <c:v>47.796875</c:v>
                </c:pt>
                <c:pt idx="19507">
                  <c:v>47.799479166666664</c:v>
                </c:pt>
                <c:pt idx="19508">
                  <c:v>47.802083333333336</c:v>
                </c:pt>
                <c:pt idx="19509">
                  <c:v>47.8046875</c:v>
                </c:pt>
                <c:pt idx="19510">
                  <c:v>47.807291666666664</c:v>
                </c:pt>
                <c:pt idx="19511">
                  <c:v>47.809895833333336</c:v>
                </c:pt>
                <c:pt idx="19512">
                  <c:v>47.8125</c:v>
                </c:pt>
                <c:pt idx="19513">
                  <c:v>47.815104166666664</c:v>
                </c:pt>
                <c:pt idx="19514">
                  <c:v>47.817708333333336</c:v>
                </c:pt>
                <c:pt idx="19515">
                  <c:v>47.8203125</c:v>
                </c:pt>
                <c:pt idx="19516">
                  <c:v>47.822916666666664</c:v>
                </c:pt>
                <c:pt idx="19517">
                  <c:v>47.825520833333336</c:v>
                </c:pt>
                <c:pt idx="19518">
                  <c:v>47.828125</c:v>
                </c:pt>
                <c:pt idx="19519">
                  <c:v>47.830729166666664</c:v>
                </c:pt>
                <c:pt idx="19520">
                  <c:v>47.833333333333336</c:v>
                </c:pt>
                <c:pt idx="19521">
                  <c:v>47.8359375</c:v>
                </c:pt>
                <c:pt idx="19522">
                  <c:v>47.838541666666664</c:v>
                </c:pt>
                <c:pt idx="19523">
                  <c:v>47.841145833333336</c:v>
                </c:pt>
                <c:pt idx="19524">
                  <c:v>47.84375</c:v>
                </c:pt>
                <c:pt idx="19525">
                  <c:v>47.846354166666664</c:v>
                </c:pt>
                <c:pt idx="19526">
                  <c:v>47.848958333333336</c:v>
                </c:pt>
                <c:pt idx="19527">
                  <c:v>47.8515625</c:v>
                </c:pt>
                <c:pt idx="19528">
                  <c:v>47.854166666666664</c:v>
                </c:pt>
                <c:pt idx="19529">
                  <c:v>47.856770833333336</c:v>
                </c:pt>
                <c:pt idx="19530">
                  <c:v>47.859375</c:v>
                </c:pt>
                <c:pt idx="19531">
                  <c:v>47.861979166666664</c:v>
                </c:pt>
                <c:pt idx="19532">
                  <c:v>47.864583333333336</c:v>
                </c:pt>
                <c:pt idx="19533">
                  <c:v>47.8671875</c:v>
                </c:pt>
                <c:pt idx="19534">
                  <c:v>47.869791666666664</c:v>
                </c:pt>
                <c:pt idx="19535">
                  <c:v>47.872395833333336</c:v>
                </c:pt>
                <c:pt idx="19536">
                  <c:v>47.875</c:v>
                </c:pt>
                <c:pt idx="19537">
                  <c:v>47.877604166666664</c:v>
                </c:pt>
                <c:pt idx="19538">
                  <c:v>47.880208333333336</c:v>
                </c:pt>
                <c:pt idx="19539">
                  <c:v>47.8828125</c:v>
                </c:pt>
                <c:pt idx="19540">
                  <c:v>47.885416666666664</c:v>
                </c:pt>
                <c:pt idx="19541">
                  <c:v>47.888020833333336</c:v>
                </c:pt>
                <c:pt idx="19542">
                  <c:v>47.890625</c:v>
                </c:pt>
                <c:pt idx="19543">
                  <c:v>47.893229166666664</c:v>
                </c:pt>
                <c:pt idx="19544">
                  <c:v>47.895833333333336</c:v>
                </c:pt>
                <c:pt idx="19545">
                  <c:v>47.8984375</c:v>
                </c:pt>
                <c:pt idx="19546">
                  <c:v>47.901041666666664</c:v>
                </c:pt>
                <c:pt idx="19547">
                  <c:v>47.903645833333336</c:v>
                </c:pt>
                <c:pt idx="19548">
                  <c:v>47.90625</c:v>
                </c:pt>
                <c:pt idx="19549">
                  <c:v>47.908854166666664</c:v>
                </c:pt>
                <c:pt idx="19550">
                  <c:v>47.911458333333336</c:v>
                </c:pt>
                <c:pt idx="19551">
                  <c:v>47.9140625</c:v>
                </c:pt>
                <c:pt idx="19552">
                  <c:v>47.916666666666664</c:v>
                </c:pt>
                <c:pt idx="19553">
                  <c:v>47.919270833333336</c:v>
                </c:pt>
                <c:pt idx="19554">
                  <c:v>47.921875</c:v>
                </c:pt>
                <c:pt idx="19555">
                  <c:v>47.924479166666664</c:v>
                </c:pt>
                <c:pt idx="19556">
                  <c:v>47.927083333333336</c:v>
                </c:pt>
                <c:pt idx="19557">
                  <c:v>47.9296875</c:v>
                </c:pt>
                <c:pt idx="19558">
                  <c:v>47.932291666666664</c:v>
                </c:pt>
                <c:pt idx="19559">
                  <c:v>47.934895833333336</c:v>
                </c:pt>
                <c:pt idx="19560">
                  <c:v>47.9375</c:v>
                </c:pt>
                <c:pt idx="19561">
                  <c:v>47.940104166666664</c:v>
                </c:pt>
                <c:pt idx="19562">
                  <c:v>47.942708333333336</c:v>
                </c:pt>
                <c:pt idx="19563">
                  <c:v>47.9453125</c:v>
                </c:pt>
                <c:pt idx="19564">
                  <c:v>47.947916666666664</c:v>
                </c:pt>
                <c:pt idx="19565">
                  <c:v>47.950520833333336</c:v>
                </c:pt>
                <c:pt idx="19566">
                  <c:v>47.953125</c:v>
                </c:pt>
                <c:pt idx="19567">
                  <c:v>47.955729166666664</c:v>
                </c:pt>
                <c:pt idx="19568">
                  <c:v>47.958333333333336</c:v>
                </c:pt>
                <c:pt idx="19569">
                  <c:v>47.9609375</c:v>
                </c:pt>
                <c:pt idx="19570">
                  <c:v>47.963541666666664</c:v>
                </c:pt>
                <c:pt idx="19571">
                  <c:v>47.966145833333336</c:v>
                </c:pt>
                <c:pt idx="19572">
                  <c:v>47.96875</c:v>
                </c:pt>
                <c:pt idx="19573">
                  <c:v>47.971354166666664</c:v>
                </c:pt>
                <c:pt idx="19574">
                  <c:v>47.973958333333336</c:v>
                </c:pt>
                <c:pt idx="19575">
                  <c:v>47.9765625</c:v>
                </c:pt>
                <c:pt idx="19576">
                  <c:v>47.979166666666664</c:v>
                </c:pt>
                <c:pt idx="19577">
                  <c:v>47.981770833333336</c:v>
                </c:pt>
                <c:pt idx="19578">
                  <c:v>47.984375</c:v>
                </c:pt>
                <c:pt idx="19579">
                  <c:v>47.986979166666664</c:v>
                </c:pt>
                <c:pt idx="19580">
                  <c:v>47.989583333333336</c:v>
                </c:pt>
                <c:pt idx="19581">
                  <c:v>47.9921875</c:v>
                </c:pt>
                <c:pt idx="19582">
                  <c:v>47.994791666666664</c:v>
                </c:pt>
                <c:pt idx="19583">
                  <c:v>47.997395833333336</c:v>
                </c:pt>
                <c:pt idx="19584">
                  <c:v>48</c:v>
                </c:pt>
                <c:pt idx="19585">
                  <c:v>48.002604166666664</c:v>
                </c:pt>
                <c:pt idx="19586">
                  <c:v>48.005208333333336</c:v>
                </c:pt>
                <c:pt idx="19587">
                  <c:v>48.0078125</c:v>
                </c:pt>
                <c:pt idx="19588">
                  <c:v>48.010416666666664</c:v>
                </c:pt>
                <c:pt idx="19589">
                  <c:v>48.013020833333336</c:v>
                </c:pt>
                <c:pt idx="19590">
                  <c:v>48.015625</c:v>
                </c:pt>
                <c:pt idx="19591">
                  <c:v>48.018229166666664</c:v>
                </c:pt>
                <c:pt idx="19592">
                  <c:v>48.020833333333336</c:v>
                </c:pt>
                <c:pt idx="19593">
                  <c:v>48.0234375</c:v>
                </c:pt>
                <c:pt idx="19594">
                  <c:v>48.026041666666664</c:v>
                </c:pt>
                <c:pt idx="19595">
                  <c:v>48.028645833333336</c:v>
                </c:pt>
                <c:pt idx="19596">
                  <c:v>48.03125</c:v>
                </c:pt>
                <c:pt idx="19597">
                  <c:v>48.033854166666664</c:v>
                </c:pt>
                <c:pt idx="19598">
                  <c:v>48.036458333333336</c:v>
                </c:pt>
                <c:pt idx="19599">
                  <c:v>48.0390625</c:v>
                </c:pt>
                <c:pt idx="19600">
                  <c:v>48.041666666666664</c:v>
                </c:pt>
                <c:pt idx="19601">
                  <c:v>48.044270833333336</c:v>
                </c:pt>
                <c:pt idx="19602">
                  <c:v>48.046875</c:v>
                </c:pt>
                <c:pt idx="19603">
                  <c:v>48.049479166666664</c:v>
                </c:pt>
                <c:pt idx="19604">
                  <c:v>48.052083333333336</c:v>
                </c:pt>
                <c:pt idx="19605">
                  <c:v>48.0546875</c:v>
                </c:pt>
                <c:pt idx="19606">
                  <c:v>48.057291666666664</c:v>
                </c:pt>
                <c:pt idx="19607">
                  <c:v>48.059895833333336</c:v>
                </c:pt>
                <c:pt idx="19608">
                  <c:v>48.0625</c:v>
                </c:pt>
                <c:pt idx="19609">
                  <c:v>48.065104166666664</c:v>
                </c:pt>
                <c:pt idx="19610">
                  <c:v>48.067708333333336</c:v>
                </c:pt>
                <c:pt idx="19611">
                  <c:v>48.0703125</c:v>
                </c:pt>
                <c:pt idx="19612">
                  <c:v>48.072916666666664</c:v>
                </c:pt>
                <c:pt idx="19613">
                  <c:v>48.075520833333336</c:v>
                </c:pt>
                <c:pt idx="19614">
                  <c:v>48.078125</c:v>
                </c:pt>
                <c:pt idx="19615">
                  <c:v>48.080729166666664</c:v>
                </c:pt>
                <c:pt idx="19616">
                  <c:v>48.083333333333336</c:v>
                </c:pt>
                <c:pt idx="19617">
                  <c:v>48.0859375</c:v>
                </c:pt>
                <c:pt idx="19618">
                  <c:v>48.088541666666664</c:v>
                </c:pt>
                <c:pt idx="19619">
                  <c:v>48.091145833333336</c:v>
                </c:pt>
                <c:pt idx="19620">
                  <c:v>48.09375</c:v>
                </c:pt>
                <c:pt idx="19621">
                  <c:v>48.096354166666664</c:v>
                </c:pt>
                <c:pt idx="19622">
                  <c:v>48.098958333333336</c:v>
                </c:pt>
                <c:pt idx="19623">
                  <c:v>48.1015625</c:v>
                </c:pt>
                <c:pt idx="19624">
                  <c:v>48.104166666666664</c:v>
                </c:pt>
                <c:pt idx="19625">
                  <c:v>48.106770833333336</c:v>
                </c:pt>
                <c:pt idx="19626">
                  <c:v>48.109375</c:v>
                </c:pt>
                <c:pt idx="19627">
                  <c:v>48.111979166666664</c:v>
                </c:pt>
                <c:pt idx="19628">
                  <c:v>48.114583333333336</c:v>
                </c:pt>
                <c:pt idx="19629">
                  <c:v>48.1171875</c:v>
                </c:pt>
                <c:pt idx="19630">
                  <c:v>48.119791666666664</c:v>
                </c:pt>
                <c:pt idx="19631">
                  <c:v>48.122395833333336</c:v>
                </c:pt>
                <c:pt idx="19632">
                  <c:v>48.125</c:v>
                </c:pt>
                <c:pt idx="19633">
                  <c:v>48.127604166666664</c:v>
                </c:pt>
                <c:pt idx="19634">
                  <c:v>48.130208333333336</c:v>
                </c:pt>
                <c:pt idx="19635">
                  <c:v>48.1328125</c:v>
                </c:pt>
                <c:pt idx="19636">
                  <c:v>48.135416666666664</c:v>
                </c:pt>
                <c:pt idx="19637">
                  <c:v>48.138020833333336</c:v>
                </c:pt>
                <c:pt idx="19638">
                  <c:v>48.140625</c:v>
                </c:pt>
                <c:pt idx="19639">
                  <c:v>48.143229166666664</c:v>
                </c:pt>
                <c:pt idx="19640">
                  <c:v>48.145833333333336</c:v>
                </c:pt>
                <c:pt idx="19641">
                  <c:v>48.1484375</c:v>
                </c:pt>
                <c:pt idx="19642">
                  <c:v>48.151041666666664</c:v>
                </c:pt>
                <c:pt idx="19643">
                  <c:v>48.153645833333336</c:v>
                </c:pt>
                <c:pt idx="19644">
                  <c:v>48.15625</c:v>
                </c:pt>
                <c:pt idx="19645">
                  <c:v>48.158854166666664</c:v>
                </c:pt>
                <c:pt idx="19646">
                  <c:v>48.161458333333336</c:v>
                </c:pt>
                <c:pt idx="19647">
                  <c:v>48.1640625</c:v>
                </c:pt>
                <c:pt idx="19648">
                  <c:v>48.166666666666664</c:v>
                </c:pt>
                <c:pt idx="19649">
                  <c:v>48.169270833333336</c:v>
                </c:pt>
                <c:pt idx="19650">
                  <c:v>48.171875</c:v>
                </c:pt>
                <c:pt idx="19651">
                  <c:v>48.174479166666664</c:v>
                </c:pt>
                <c:pt idx="19652">
                  <c:v>48.177083333333336</c:v>
                </c:pt>
                <c:pt idx="19653">
                  <c:v>48.1796875</c:v>
                </c:pt>
                <c:pt idx="19654">
                  <c:v>48.182291666666664</c:v>
                </c:pt>
                <c:pt idx="19655">
                  <c:v>48.184895833333336</c:v>
                </c:pt>
                <c:pt idx="19656">
                  <c:v>48.1875</c:v>
                </c:pt>
                <c:pt idx="19657">
                  <c:v>48.190104166666664</c:v>
                </c:pt>
                <c:pt idx="19658">
                  <c:v>48.192708333333336</c:v>
                </c:pt>
                <c:pt idx="19659">
                  <c:v>48.1953125</c:v>
                </c:pt>
                <c:pt idx="19660">
                  <c:v>48.197916666666664</c:v>
                </c:pt>
                <c:pt idx="19661">
                  <c:v>48.200520833333336</c:v>
                </c:pt>
                <c:pt idx="19662">
                  <c:v>48.203125</c:v>
                </c:pt>
                <c:pt idx="19663">
                  <c:v>48.205729166666664</c:v>
                </c:pt>
                <c:pt idx="19664">
                  <c:v>48.208333333333336</c:v>
                </c:pt>
                <c:pt idx="19665">
                  <c:v>48.2109375</c:v>
                </c:pt>
                <c:pt idx="19666">
                  <c:v>48.213541666666664</c:v>
                </c:pt>
                <c:pt idx="19667">
                  <c:v>48.216145833333336</c:v>
                </c:pt>
                <c:pt idx="19668">
                  <c:v>48.21875</c:v>
                </c:pt>
                <c:pt idx="19669">
                  <c:v>48.221354166666664</c:v>
                </c:pt>
                <c:pt idx="19670">
                  <c:v>48.223958333333336</c:v>
                </c:pt>
                <c:pt idx="19671">
                  <c:v>48.2265625</c:v>
                </c:pt>
                <c:pt idx="19672">
                  <c:v>48.229166666666664</c:v>
                </c:pt>
                <c:pt idx="19673">
                  <c:v>48.231770833333336</c:v>
                </c:pt>
                <c:pt idx="19674">
                  <c:v>48.234375</c:v>
                </c:pt>
                <c:pt idx="19675">
                  <c:v>48.236979166666664</c:v>
                </c:pt>
                <c:pt idx="19676">
                  <c:v>48.239583333333336</c:v>
                </c:pt>
                <c:pt idx="19677">
                  <c:v>48.2421875</c:v>
                </c:pt>
                <c:pt idx="19678">
                  <c:v>48.244791666666664</c:v>
                </c:pt>
                <c:pt idx="19679">
                  <c:v>48.247395833333336</c:v>
                </c:pt>
                <c:pt idx="19680">
                  <c:v>48.25</c:v>
                </c:pt>
                <c:pt idx="19681">
                  <c:v>48.252604166666664</c:v>
                </c:pt>
                <c:pt idx="19682">
                  <c:v>48.255208333333336</c:v>
                </c:pt>
                <c:pt idx="19683">
                  <c:v>48.2578125</c:v>
                </c:pt>
                <c:pt idx="19684">
                  <c:v>48.260416666666664</c:v>
                </c:pt>
                <c:pt idx="19685">
                  <c:v>48.263020833333336</c:v>
                </c:pt>
                <c:pt idx="19686">
                  <c:v>48.265625</c:v>
                </c:pt>
                <c:pt idx="19687">
                  <c:v>48.268229166666664</c:v>
                </c:pt>
                <c:pt idx="19688">
                  <c:v>48.270833333333336</c:v>
                </c:pt>
                <c:pt idx="19689">
                  <c:v>48.2734375</c:v>
                </c:pt>
                <c:pt idx="19690">
                  <c:v>48.276041666666664</c:v>
                </c:pt>
                <c:pt idx="19691">
                  <c:v>48.278645833333336</c:v>
                </c:pt>
                <c:pt idx="19692">
                  <c:v>48.28125</c:v>
                </c:pt>
                <c:pt idx="19693">
                  <c:v>48.283854166666664</c:v>
                </c:pt>
                <c:pt idx="19694">
                  <c:v>48.286458333333336</c:v>
                </c:pt>
                <c:pt idx="19695">
                  <c:v>48.2890625</c:v>
                </c:pt>
                <c:pt idx="19696">
                  <c:v>48.291666666666664</c:v>
                </c:pt>
                <c:pt idx="19697">
                  <c:v>48.294270833333336</c:v>
                </c:pt>
                <c:pt idx="19698">
                  <c:v>48.296875</c:v>
                </c:pt>
                <c:pt idx="19699">
                  <c:v>48.299479166666664</c:v>
                </c:pt>
                <c:pt idx="19700">
                  <c:v>48.302083333333336</c:v>
                </c:pt>
                <c:pt idx="19701">
                  <c:v>48.3046875</c:v>
                </c:pt>
                <c:pt idx="19702">
                  <c:v>48.307291666666664</c:v>
                </c:pt>
                <c:pt idx="19703">
                  <c:v>48.309895833333336</c:v>
                </c:pt>
                <c:pt idx="19704">
                  <c:v>48.3125</c:v>
                </c:pt>
                <c:pt idx="19705">
                  <c:v>48.315104166666664</c:v>
                </c:pt>
                <c:pt idx="19706">
                  <c:v>48.317708333333336</c:v>
                </c:pt>
                <c:pt idx="19707">
                  <c:v>48.3203125</c:v>
                </c:pt>
                <c:pt idx="19708">
                  <c:v>48.322916666666664</c:v>
                </c:pt>
                <c:pt idx="19709">
                  <c:v>48.325520833333336</c:v>
                </c:pt>
                <c:pt idx="19710">
                  <c:v>48.328125</c:v>
                </c:pt>
                <c:pt idx="19711">
                  <c:v>48.330729166666664</c:v>
                </c:pt>
                <c:pt idx="19712">
                  <c:v>48.333333333333336</c:v>
                </c:pt>
                <c:pt idx="19713">
                  <c:v>48.3359375</c:v>
                </c:pt>
                <c:pt idx="19714">
                  <c:v>48.338541666666664</c:v>
                </c:pt>
                <c:pt idx="19715">
                  <c:v>48.341145833333336</c:v>
                </c:pt>
                <c:pt idx="19716">
                  <c:v>48.34375</c:v>
                </c:pt>
                <c:pt idx="19717">
                  <c:v>48.346354166666664</c:v>
                </c:pt>
                <c:pt idx="19718">
                  <c:v>48.348958333333336</c:v>
                </c:pt>
                <c:pt idx="19719">
                  <c:v>48.3515625</c:v>
                </c:pt>
                <c:pt idx="19720">
                  <c:v>48.354166666666664</c:v>
                </c:pt>
                <c:pt idx="19721">
                  <c:v>48.356770833333336</c:v>
                </c:pt>
                <c:pt idx="19722">
                  <c:v>48.359375</c:v>
                </c:pt>
                <c:pt idx="19723">
                  <c:v>48.361979166666664</c:v>
                </c:pt>
                <c:pt idx="19724">
                  <c:v>48.364583333333336</c:v>
                </c:pt>
                <c:pt idx="19725">
                  <c:v>48.3671875</c:v>
                </c:pt>
                <c:pt idx="19726">
                  <c:v>48.369791666666664</c:v>
                </c:pt>
                <c:pt idx="19727">
                  <c:v>48.372395833333336</c:v>
                </c:pt>
                <c:pt idx="19728">
                  <c:v>48.375</c:v>
                </c:pt>
                <c:pt idx="19729">
                  <c:v>48.377604166666664</c:v>
                </c:pt>
                <c:pt idx="19730">
                  <c:v>48.380208333333336</c:v>
                </c:pt>
                <c:pt idx="19731">
                  <c:v>48.3828125</c:v>
                </c:pt>
                <c:pt idx="19732">
                  <c:v>48.385416666666664</c:v>
                </c:pt>
                <c:pt idx="19733">
                  <c:v>48.388020833333336</c:v>
                </c:pt>
                <c:pt idx="19734">
                  <c:v>48.390625</c:v>
                </c:pt>
                <c:pt idx="19735">
                  <c:v>48.393229166666664</c:v>
                </c:pt>
                <c:pt idx="19736">
                  <c:v>48.395833333333336</c:v>
                </c:pt>
                <c:pt idx="19737">
                  <c:v>48.3984375</c:v>
                </c:pt>
                <c:pt idx="19738">
                  <c:v>48.401041666666664</c:v>
                </c:pt>
                <c:pt idx="19739">
                  <c:v>48.403645833333336</c:v>
                </c:pt>
                <c:pt idx="19740">
                  <c:v>48.40625</c:v>
                </c:pt>
                <c:pt idx="19741">
                  <c:v>48.408854166666664</c:v>
                </c:pt>
                <c:pt idx="19742">
                  <c:v>48.411458333333336</c:v>
                </c:pt>
                <c:pt idx="19743">
                  <c:v>48.4140625</c:v>
                </c:pt>
                <c:pt idx="19744">
                  <c:v>48.416666666666664</c:v>
                </c:pt>
                <c:pt idx="19745">
                  <c:v>48.419270833333336</c:v>
                </c:pt>
                <c:pt idx="19746">
                  <c:v>48.421875</c:v>
                </c:pt>
                <c:pt idx="19747">
                  <c:v>48.424479166666664</c:v>
                </c:pt>
                <c:pt idx="19748">
                  <c:v>48.427083333333336</c:v>
                </c:pt>
                <c:pt idx="19749">
                  <c:v>48.4296875</c:v>
                </c:pt>
                <c:pt idx="19750">
                  <c:v>48.432291666666664</c:v>
                </c:pt>
                <c:pt idx="19751">
                  <c:v>48.434895833333336</c:v>
                </c:pt>
                <c:pt idx="19752">
                  <c:v>48.4375</c:v>
                </c:pt>
                <c:pt idx="19753">
                  <c:v>48.440104166666664</c:v>
                </c:pt>
                <c:pt idx="19754">
                  <c:v>48.442708333333336</c:v>
                </c:pt>
                <c:pt idx="19755">
                  <c:v>48.4453125</c:v>
                </c:pt>
                <c:pt idx="19756">
                  <c:v>48.447916666666664</c:v>
                </c:pt>
                <c:pt idx="19757">
                  <c:v>48.450520833333336</c:v>
                </c:pt>
                <c:pt idx="19758">
                  <c:v>48.453125</c:v>
                </c:pt>
                <c:pt idx="19759">
                  <c:v>48.455729166666664</c:v>
                </c:pt>
                <c:pt idx="19760">
                  <c:v>48.458333333333336</c:v>
                </c:pt>
                <c:pt idx="19761">
                  <c:v>48.4609375</c:v>
                </c:pt>
                <c:pt idx="19762">
                  <c:v>48.463541666666664</c:v>
                </c:pt>
                <c:pt idx="19763">
                  <c:v>48.466145833333336</c:v>
                </c:pt>
                <c:pt idx="19764">
                  <c:v>48.46875</c:v>
                </c:pt>
                <c:pt idx="19765">
                  <c:v>48.471354166666664</c:v>
                </c:pt>
                <c:pt idx="19766">
                  <c:v>48.473958333333336</c:v>
                </c:pt>
                <c:pt idx="19767">
                  <c:v>48.4765625</c:v>
                </c:pt>
                <c:pt idx="19768">
                  <c:v>48.479166666666664</c:v>
                </c:pt>
                <c:pt idx="19769">
                  <c:v>48.481770833333336</c:v>
                </c:pt>
                <c:pt idx="19770">
                  <c:v>48.484375</c:v>
                </c:pt>
                <c:pt idx="19771">
                  <c:v>48.486979166666664</c:v>
                </c:pt>
                <c:pt idx="19772">
                  <c:v>48.489583333333336</c:v>
                </c:pt>
                <c:pt idx="19773">
                  <c:v>48.4921875</c:v>
                </c:pt>
                <c:pt idx="19774">
                  <c:v>48.494791666666664</c:v>
                </c:pt>
                <c:pt idx="19775">
                  <c:v>48.497395833333336</c:v>
                </c:pt>
                <c:pt idx="19776">
                  <c:v>48.5</c:v>
                </c:pt>
                <c:pt idx="19777">
                  <c:v>48.502604166666664</c:v>
                </c:pt>
                <c:pt idx="19778">
                  <c:v>48.505208333333336</c:v>
                </c:pt>
                <c:pt idx="19779">
                  <c:v>48.5078125</c:v>
                </c:pt>
                <c:pt idx="19780">
                  <c:v>48.510416666666664</c:v>
                </c:pt>
                <c:pt idx="19781">
                  <c:v>48.513020833333336</c:v>
                </c:pt>
                <c:pt idx="19782">
                  <c:v>48.515625</c:v>
                </c:pt>
                <c:pt idx="19783">
                  <c:v>48.518229166666664</c:v>
                </c:pt>
                <c:pt idx="19784">
                  <c:v>48.520833333333336</c:v>
                </c:pt>
                <c:pt idx="19785">
                  <c:v>48.5234375</c:v>
                </c:pt>
                <c:pt idx="19786">
                  <c:v>48.526041666666664</c:v>
                </c:pt>
                <c:pt idx="19787">
                  <c:v>48.528645833333336</c:v>
                </c:pt>
                <c:pt idx="19788">
                  <c:v>48.53125</c:v>
                </c:pt>
                <c:pt idx="19789">
                  <c:v>48.533854166666664</c:v>
                </c:pt>
                <c:pt idx="19790">
                  <c:v>48.536458333333336</c:v>
                </c:pt>
                <c:pt idx="19791">
                  <c:v>48.5390625</c:v>
                </c:pt>
                <c:pt idx="19792">
                  <c:v>48.541666666666664</c:v>
                </c:pt>
                <c:pt idx="19793">
                  <c:v>48.544270833333336</c:v>
                </c:pt>
                <c:pt idx="19794">
                  <c:v>48.546875</c:v>
                </c:pt>
                <c:pt idx="19795">
                  <c:v>48.549479166666664</c:v>
                </c:pt>
                <c:pt idx="19796">
                  <c:v>48.552083333333336</c:v>
                </c:pt>
                <c:pt idx="19797">
                  <c:v>48.5546875</c:v>
                </c:pt>
                <c:pt idx="19798">
                  <c:v>48.557291666666664</c:v>
                </c:pt>
                <c:pt idx="19799">
                  <c:v>48.559895833333336</c:v>
                </c:pt>
                <c:pt idx="19800">
                  <c:v>48.5625</c:v>
                </c:pt>
                <c:pt idx="19801">
                  <c:v>48.565104166666664</c:v>
                </c:pt>
                <c:pt idx="19802">
                  <c:v>48.567708333333336</c:v>
                </c:pt>
                <c:pt idx="19803">
                  <c:v>48.5703125</c:v>
                </c:pt>
                <c:pt idx="19804">
                  <c:v>48.572916666666664</c:v>
                </c:pt>
                <c:pt idx="19805">
                  <c:v>48.575520833333336</c:v>
                </c:pt>
                <c:pt idx="19806">
                  <c:v>48.578125</c:v>
                </c:pt>
                <c:pt idx="19807">
                  <c:v>48.580729166666664</c:v>
                </c:pt>
                <c:pt idx="19808">
                  <c:v>48.583333333333336</c:v>
                </c:pt>
                <c:pt idx="19809">
                  <c:v>48.5859375</c:v>
                </c:pt>
                <c:pt idx="19810">
                  <c:v>48.588541666666664</c:v>
                </c:pt>
                <c:pt idx="19811">
                  <c:v>48.591145833333336</c:v>
                </c:pt>
                <c:pt idx="19812">
                  <c:v>48.59375</c:v>
                </c:pt>
                <c:pt idx="19813">
                  <c:v>48.596354166666664</c:v>
                </c:pt>
                <c:pt idx="19814">
                  <c:v>48.598958333333336</c:v>
                </c:pt>
                <c:pt idx="19815">
                  <c:v>48.6015625</c:v>
                </c:pt>
                <c:pt idx="19816">
                  <c:v>48.604166666666664</c:v>
                </c:pt>
                <c:pt idx="19817">
                  <c:v>48.606770833333336</c:v>
                </c:pt>
                <c:pt idx="19818">
                  <c:v>48.609375</c:v>
                </c:pt>
                <c:pt idx="19819">
                  <c:v>48.611979166666664</c:v>
                </c:pt>
                <c:pt idx="19820">
                  <c:v>48.614583333333336</c:v>
                </c:pt>
                <c:pt idx="19821">
                  <c:v>48.6171875</c:v>
                </c:pt>
                <c:pt idx="19822">
                  <c:v>48.619791666666664</c:v>
                </c:pt>
                <c:pt idx="19823">
                  <c:v>48.622395833333336</c:v>
                </c:pt>
                <c:pt idx="19824">
                  <c:v>48.625</c:v>
                </c:pt>
                <c:pt idx="19825">
                  <c:v>48.627604166666664</c:v>
                </c:pt>
                <c:pt idx="19826">
                  <c:v>48.630208333333336</c:v>
                </c:pt>
                <c:pt idx="19827">
                  <c:v>48.6328125</c:v>
                </c:pt>
                <c:pt idx="19828">
                  <c:v>48.635416666666664</c:v>
                </c:pt>
                <c:pt idx="19829">
                  <c:v>48.638020833333336</c:v>
                </c:pt>
                <c:pt idx="19830">
                  <c:v>48.640625</c:v>
                </c:pt>
                <c:pt idx="19831">
                  <c:v>48.643229166666664</c:v>
                </c:pt>
                <c:pt idx="19832">
                  <c:v>48.645833333333336</c:v>
                </c:pt>
                <c:pt idx="19833">
                  <c:v>48.6484375</c:v>
                </c:pt>
                <c:pt idx="19834">
                  <c:v>48.651041666666664</c:v>
                </c:pt>
                <c:pt idx="19835">
                  <c:v>48.653645833333336</c:v>
                </c:pt>
                <c:pt idx="19836">
                  <c:v>48.65625</c:v>
                </c:pt>
                <c:pt idx="19837">
                  <c:v>48.658854166666664</c:v>
                </c:pt>
                <c:pt idx="19838">
                  <c:v>48.661458333333336</c:v>
                </c:pt>
                <c:pt idx="19839">
                  <c:v>48.6640625</c:v>
                </c:pt>
                <c:pt idx="19840">
                  <c:v>48.666666666666664</c:v>
                </c:pt>
                <c:pt idx="19841">
                  <c:v>48.669270833333336</c:v>
                </c:pt>
                <c:pt idx="19842">
                  <c:v>48.671875</c:v>
                </c:pt>
                <c:pt idx="19843">
                  <c:v>48.674479166666664</c:v>
                </c:pt>
                <c:pt idx="19844">
                  <c:v>48.677083333333336</c:v>
                </c:pt>
                <c:pt idx="19845">
                  <c:v>48.6796875</c:v>
                </c:pt>
                <c:pt idx="19846">
                  <c:v>48.682291666666664</c:v>
                </c:pt>
                <c:pt idx="19847">
                  <c:v>48.684895833333336</c:v>
                </c:pt>
                <c:pt idx="19848">
                  <c:v>48.6875</c:v>
                </c:pt>
                <c:pt idx="19849">
                  <c:v>48.690104166666664</c:v>
                </c:pt>
                <c:pt idx="19850">
                  <c:v>48.692708333333336</c:v>
                </c:pt>
                <c:pt idx="19851">
                  <c:v>48.6953125</c:v>
                </c:pt>
                <c:pt idx="19852">
                  <c:v>48.697916666666664</c:v>
                </c:pt>
                <c:pt idx="19853">
                  <c:v>48.700520833333336</c:v>
                </c:pt>
                <c:pt idx="19854">
                  <c:v>48.703125</c:v>
                </c:pt>
                <c:pt idx="19855">
                  <c:v>48.705729166666664</c:v>
                </c:pt>
                <c:pt idx="19856">
                  <c:v>48.708333333333336</c:v>
                </c:pt>
                <c:pt idx="19857">
                  <c:v>48.7109375</c:v>
                </c:pt>
                <c:pt idx="19858">
                  <c:v>48.713541666666664</c:v>
                </c:pt>
                <c:pt idx="19859">
                  <c:v>48.716145833333336</c:v>
                </c:pt>
                <c:pt idx="19860">
                  <c:v>48.71875</c:v>
                </c:pt>
                <c:pt idx="19861">
                  <c:v>48.721354166666664</c:v>
                </c:pt>
                <c:pt idx="19862">
                  <c:v>48.723958333333336</c:v>
                </c:pt>
                <c:pt idx="19863">
                  <c:v>48.7265625</c:v>
                </c:pt>
                <c:pt idx="19864">
                  <c:v>48.729166666666664</c:v>
                </c:pt>
                <c:pt idx="19865">
                  <c:v>48.731770833333336</c:v>
                </c:pt>
                <c:pt idx="19866">
                  <c:v>48.734375</c:v>
                </c:pt>
                <c:pt idx="19867">
                  <c:v>48.736979166666664</c:v>
                </c:pt>
                <c:pt idx="19868">
                  <c:v>48.739583333333336</c:v>
                </c:pt>
                <c:pt idx="19869">
                  <c:v>48.7421875</c:v>
                </c:pt>
                <c:pt idx="19870">
                  <c:v>48.744791666666664</c:v>
                </c:pt>
                <c:pt idx="19871">
                  <c:v>48.747395833333336</c:v>
                </c:pt>
                <c:pt idx="19872">
                  <c:v>48.75</c:v>
                </c:pt>
                <c:pt idx="19873">
                  <c:v>48.752604166666664</c:v>
                </c:pt>
                <c:pt idx="19874">
                  <c:v>48.755208333333336</c:v>
                </c:pt>
                <c:pt idx="19875">
                  <c:v>48.7578125</c:v>
                </c:pt>
                <c:pt idx="19876">
                  <c:v>48.760416666666664</c:v>
                </c:pt>
                <c:pt idx="19877">
                  <c:v>48.763020833333336</c:v>
                </c:pt>
                <c:pt idx="19878">
                  <c:v>48.765625</c:v>
                </c:pt>
                <c:pt idx="19879">
                  <c:v>48.768229166666664</c:v>
                </c:pt>
                <c:pt idx="19880">
                  <c:v>48.770833333333336</c:v>
                </c:pt>
                <c:pt idx="19881">
                  <c:v>48.7734375</c:v>
                </c:pt>
                <c:pt idx="19882">
                  <c:v>48.776041666666664</c:v>
                </c:pt>
                <c:pt idx="19883">
                  <c:v>48.778645833333336</c:v>
                </c:pt>
                <c:pt idx="19884">
                  <c:v>48.78125</c:v>
                </c:pt>
                <c:pt idx="19885">
                  <c:v>48.783854166666664</c:v>
                </c:pt>
                <c:pt idx="19886">
                  <c:v>48.786458333333336</c:v>
                </c:pt>
                <c:pt idx="19887">
                  <c:v>48.7890625</c:v>
                </c:pt>
                <c:pt idx="19888">
                  <c:v>48.791666666666664</c:v>
                </c:pt>
                <c:pt idx="19889">
                  <c:v>48.794270833333336</c:v>
                </c:pt>
                <c:pt idx="19890">
                  <c:v>48.796875</c:v>
                </c:pt>
                <c:pt idx="19891">
                  <c:v>48.799479166666664</c:v>
                </c:pt>
                <c:pt idx="19892">
                  <c:v>48.802083333333336</c:v>
                </c:pt>
                <c:pt idx="19893">
                  <c:v>48.8046875</c:v>
                </c:pt>
                <c:pt idx="19894">
                  <c:v>48.807291666666664</c:v>
                </c:pt>
                <c:pt idx="19895">
                  <c:v>48.809895833333336</c:v>
                </c:pt>
                <c:pt idx="19896">
                  <c:v>48.8125</c:v>
                </c:pt>
                <c:pt idx="19897">
                  <c:v>48.815104166666664</c:v>
                </c:pt>
                <c:pt idx="19898">
                  <c:v>48.817708333333336</c:v>
                </c:pt>
                <c:pt idx="19899">
                  <c:v>48.8203125</c:v>
                </c:pt>
                <c:pt idx="19900">
                  <c:v>48.822916666666664</c:v>
                </c:pt>
                <c:pt idx="19901">
                  <c:v>48.825520833333336</c:v>
                </c:pt>
                <c:pt idx="19902">
                  <c:v>48.828125</c:v>
                </c:pt>
                <c:pt idx="19903">
                  <c:v>48.830729166666664</c:v>
                </c:pt>
                <c:pt idx="19904">
                  <c:v>48.833333333333336</c:v>
                </c:pt>
                <c:pt idx="19905">
                  <c:v>48.8359375</c:v>
                </c:pt>
                <c:pt idx="19906">
                  <c:v>48.838541666666664</c:v>
                </c:pt>
                <c:pt idx="19907">
                  <c:v>48.841145833333336</c:v>
                </c:pt>
                <c:pt idx="19908">
                  <c:v>48.84375</c:v>
                </c:pt>
                <c:pt idx="19909">
                  <c:v>48.846354166666664</c:v>
                </c:pt>
                <c:pt idx="19910">
                  <c:v>48.848958333333336</c:v>
                </c:pt>
                <c:pt idx="19911">
                  <c:v>48.8515625</c:v>
                </c:pt>
                <c:pt idx="19912">
                  <c:v>48.854166666666664</c:v>
                </c:pt>
                <c:pt idx="19913">
                  <c:v>48.856770833333336</c:v>
                </c:pt>
                <c:pt idx="19914">
                  <c:v>48.859375</c:v>
                </c:pt>
                <c:pt idx="19915">
                  <c:v>48.861979166666664</c:v>
                </c:pt>
                <c:pt idx="19916">
                  <c:v>48.864583333333336</c:v>
                </c:pt>
                <c:pt idx="19917">
                  <c:v>48.8671875</c:v>
                </c:pt>
                <c:pt idx="19918">
                  <c:v>48.869791666666664</c:v>
                </c:pt>
                <c:pt idx="19919">
                  <c:v>48.872395833333336</c:v>
                </c:pt>
                <c:pt idx="19920">
                  <c:v>48.875</c:v>
                </c:pt>
                <c:pt idx="19921">
                  <c:v>48.877604166666664</c:v>
                </c:pt>
                <c:pt idx="19922">
                  <c:v>48.880208333333336</c:v>
                </c:pt>
                <c:pt idx="19923">
                  <c:v>48.8828125</c:v>
                </c:pt>
                <c:pt idx="19924">
                  <c:v>48.885416666666664</c:v>
                </c:pt>
                <c:pt idx="19925">
                  <c:v>48.888020833333336</c:v>
                </c:pt>
                <c:pt idx="19926">
                  <c:v>48.890625</c:v>
                </c:pt>
                <c:pt idx="19927">
                  <c:v>48.893229166666664</c:v>
                </c:pt>
                <c:pt idx="19928">
                  <c:v>48.895833333333336</c:v>
                </c:pt>
                <c:pt idx="19929">
                  <c:v>48.8984375</c:v>
                </c:pt>
                <c:pt idx="19930">
                  <c:v>48.901041666666664</c:v>
                </c:pt>
                <c:pt idx="19931">
                  <c:v>48.903645833333336</c:v>
                </c:pt>
                <c:pt idx="19932">
                  <c:v>48.90625</c:v>
                </c:pt>
                <c:pt idx="19933">
                  <c:v>48.908854166666664</c:v>
                </c:pt>
                <c:pt idx="19934">
                  <c:v>48.911458333333336</c:v>
                </c:pt>
                <c:pt idx="19935">
                  <c:v>48.9140625</c:v>
                </c:pt>
                <c:pt idx="19936">
                  <c:v>48.916666666666664</c:v>
                </c:pt>
                <c:pt idx="19937">
                  <c:v>48.919270833333336</c:v>
                </c:pt>
                <c:pt idx="19938">
                  <c:v>48.921875</c:v>
                </c:pt>
                <c:pt idx="19939">
                  <c:v>48.924479166666664</c:v>
                </c:pt>
                <c:pt idx="19940">
                  <c:v>48.927083333333336</c:v>
                </c:pt>
                <c:pt idx="19941">
                  <c:v>48.9296875</c:v>
                </c:pt>
                <c:pt idx="19942">
                  <c:v>48.932291666666664</c:v>
                </c:pt>
                <c:pt idx="19943">
                  <c:v>48.934895833333336</c:v>
                </c:pt>
                <c:pt idx="19944">
                  <c:v>48.9375</c:v>
                </c:pt>
                <c:pt idx="19945">
                  <c:v>48.940104166666664</c:v>
                </c:pt>
                <c:pt idx="19946">
                  <c:v>48.942708333333336</c:v>
                </c:pt>
                <c:pt idx="19947">
                  <c:v>48.9453125</c:v>
                </c:pt>
                <c:pt idx="19948">
                  <c:v>48.947916666666664</c:v>
                </c:pt>
                <c:pt idx="19949">
                  <c:v>48.950520833333336</c:v>
                </c:pt>
                <c:pt idx="19950">
                  <c:v>48.953125</c:v>
                </c:pt>
                <c:pt idx="19951">
                  <c:v>48.955729166666664</c:v>
                </c:pt>
                <c:pt idx="19952">
                  <c:v>48.958333333333336</c:v>
                </c:pt>
                <c:pt idx="19953">
                  <c:v>48.9609375</c:v>
                </c:pt>
                <c:pt idx="19954">
                  <c:v>48.963541666666664</c:v>
                </c:pt>
                <c:pt idx="19955">
                  <c:v>48.966145833333336</c:v>
                </c:pt>
                <c:pt idx="19956">
                  <c:v>48.96875</c:v>
                </c:pt>
                <c:pt idx="19957">
                  <c:v>48.971354166666664</c:v>
                </c:pt>
                <c:pt idx="19958">
                  <c:v>48.973958333333336</c:v>
                </c:pt>
                <c:pt idx="19959">
                  <c:v>48.9765625</c:v>
                </c:pt>
                <c:pt idx="19960">
                  <c:v>48.979166666666664</c:v>
                </c:pt>
                <c:pt idx="19961">
                  <c:v>48.981770833333336</c:v>
                </c:pt>
                <c:pt idx="19962">
                  <c:v>48.984375</c:v>
                </c:pt>
                <c:pt idx="19963">
                  <c:v>48.986979166666664</c:v>
                </c:pt>
                <c:pt idx="19964">
                  <c:v>48.989583333333336</c:v>
                </c:pt>
                <c:pt idx="19965">
                  <c:v>48.9921875</c:v>
                </c:pt>
                <c:pt idx="19966">
                  <c:v>48.994791666666664</c:v>
                </c:pt>
                <c:pt idx="19967">
                  <c:v>48.997395833333336</c:v>
                </c:pt>
                <c:pt idx="19968">
                  <c:v>49</c:v>
                </c:pt>
                <c:pt idx="19969">
                  <c:v>49.002604166666664</c:v>
                </c:pt>
                <c:pt idx="19970">
                  <c:v>49.005208333333336</c:v>
                </c:pt>
                <c:pt idx="19971">
                  <c:v>49.0078125</c:v>
                </c:pt>
                <c:pt idx="19972">
                  <c:v>49.010416666666664</c:v>
                </c:pt>
                <c:pt idx="19973">
                  <c:v>49.013020833333336</c:v>
                </c:pt>
                <c:pt idx="19974">
                  <c:v>49.015625</c:v>
                </c:pt>
                <c:pt idx="19975">
                  <c:v>49.018229166666664</c:v>
                </c:pt>
                <c:pt idx="19976">
                  <c:v>49.020833333333336</c:v>
                </c:pt>
                <c:pt idx="19977">
                  <c:v>49.0234375</c:v>
                </c:pt>
                <c:pt idx="19978">
                  <c:v>49.026041666666664</c:v>
                </c:pt>
                <c:pt idx="19979">
                  <c:v>49.028645833333336</c:v>
                </c:pt>
                <c:pt idx="19980">
                  <c:v>49.03125</c:v>
                </c:pt>
                <c:pt idx="19981">
                  <c:v>49.033854166666664</c:v>
                </c:pt>
                <c:pt idx="19982">
                  <c:v>49.036458333333336</c:v>
                </c:pt>
                <c:pt idx="19983">
                  <c:v>49.0390625</c:v>
                </c:pt>
                <c:pt idx="19984">
                  <c:v>49.041666666666664</c:v>
                </c:pt>
                <c:pt idx="19985">
                  <c:v>49.044270833333336</c:v>
                </c:pt>
                <c:pt idx="19986">
                  <c:v>49.046875</c:v>
                </c:pt>
                <c:pt idx="19987">
                  <c:v>49.049479166666664</c:v>
                </c:pt>
                <c:pt idx="19988">
                  <c:v>49.052083333333336</c:v>
                </c:pt>
                <c:pt idx="19989">
                  <c:v>49.0546875</c:v>
                </c:pt>
                <c:pt idx="19990">
                  <c:v>49.057291666666664</c:v>
                </c:pt>
                <c:pt idx="19991">
                  <c:v>49.059895833333336</c:v>
                </c:pt>
                <c:pt idx="19992">
                  <c:v>49.0625</c:v>
                </c:pt>
                <c:pt idx="19993">
                  <c:v>49.065104166666664</c:v>
                </c:pt>
                <c:pt idx="19994">
                  <c:v>49.067708333333336</c:v>
                </c:pt>
                <c:pt idx="19995">
                  <c:v>49.0703125</c:v>
                </c:pt>
                <c:pt idx="19996">
                  <c:v>49.072916666666664</c:v>
                </c:pt>
                <c:pt idx="19997">
                  <c:v>49.075520833333336</c:v>
                </c:pt>
                <c:pt idx="19998">
                  <c:v>49.078125</c:v>
                </c:pt>
                <c:pt idx="19999">
                  <c:v>49.080729166666664</c:v>
                </c:pt>
                <c:pt idx="20000">
                  <c:v>49.083333333333336</c:v>
                </c:pt>
                <c:pt idx="20001">
                  <c:v>49.0859375</c:v>
                </c:pt>
                <c:pt idx="20002">
                  <c:v>49.088541666666664</c:v>
                </c:pt>
                <c:pt idx="20003">
                  <c:v>49.091145833333336</c:v>
                </c:pt>
                <c:pt idx="20004">
                  <c:v>49.09375</c:v>
                </c:pt>
                <c:pt idx="20005">
                  <c:v>49.096354166666664</c:v>
                </c:pt>
                <c:pt idx="20006">
                  <c:v>49.098958333333336</c:v>
                </c:pt>
                <c:pt idx="20007">
                  <c:v>49.1015625</c:v>
                </c:pt>
                <c:pt idx="20008">
                  <c:v>49.104166666666664</c:v>
                </c:pt>
                <c:pt idx="20009">
                  <c:v>49.106770833333336</c:v>
                </c:pt>
                <c:pt idx="20010">
                  <c:v>49.109375</c:v>
                </c:pt>
                <c:pt idx="20011">
                  <c:v>49.111979166666664</c:v>
                </c:pt>
                <c:pt idx="20012">
                  <c:v>49.114583333333336</c:v>
                </c:pt>
                <c:pt idx="20013">
                  <c:v>49.1171875</c:v>
                </c:pt>
                <c:pt idx="20014">
                  <c:v>49.119791666666664</c:v>
                </c:pt>
                <c:pt idx="20015">
                  <c:v>49.122395833333336</c:v>
                </c:pt>
                <c:pt idx="20016">
                  <c:v>49.125</c:v>
                </c:pt>
                <c:pt idx="20017">
                  <c:v>49.127604166666664</c:v>
                </c:pt>
                <c:pt idx="20018">
                  <c:v>49.130208333333336</c:v>
                </c:pt>
                <c:pt idx="20019">
                  <c:v>49.1328125</c:v>
                </c:pt>
                <c:pt idx="20020">
                  <c:v>49.135416666666664</c:v>
                </c:pt>
                <c:pt idx="20021">
                  <c:v>49.138020833333336</c:v>
                </c:pt>
                <c:pt idx="20022">
                  <c:v>49.140625</c:v>
                </c:pt>
                <c:pt idx="20023">
                  <c:v>49.143229166666664</c:v>
                </c:pt>
                <c:pt idx="20024">
                  <c:v>49.145833333333336</c:v>
                </c:pt>
                <c:pt idx="20025">
                  <c:v>49.1484375</c:v>
                </c:pt>
                <c:pt idx="20026">
                  <c:v>49.151041666666664</c:v>
                </c:pt>
                <c:pt idx="20027">
                  <c:v>49.153645833333336</c:v>
                </c:pt>
                <c:pt idx="20028">
                  <c:v>49.15625</c:v>
                </c:pt>
                <c:pt idx="20029">
                  <c:v>49.158854166666664</c:v>
                </c:pt>
                <c:pt idx="20030">
                  <c:v>49.161458333333336</c:v>
                </c:pt>
                <c:pt idx="20031">
                  <c:v>49.1640625</c:v>
                </c:pt>
                <c:pt idx="20032">
                  <c:v>49.166666666666664</c:v>
                </c:pt>
                <c:pt idx="20033">
                  <c:v>49.169270833333336</c:v>
                </c:pt>
                <c:pt idx="20034">
                  <c:v>49.171875</c:v>
                </c:pt>
                <c:pt idx="20035">
                  <c:v>49.174479166666664</c:v>
                </c:pt>
                <c:pt idx="20036">
                  <c:v>49.177083333333336</c:v>
                </c:pt>
                <c:pt idx="20037">
                  <c:v>49.1796875</c:v>
                </c:pt>
                <c:pt idx="20038">
                  <c:v>49.182291666666664</c:v>
                </c:pt>
                <c:pt idx="20039">
                  <c:v>49.184895833333336</c:v>
                </c:pt>
                <c:pt idx="20040">
                  <c:v>49.1875</c:v>
                </c:pt>
                <c:pt idx="20041">
                  <c:v>49.190104166666664</c:v>
                </c:pt>
                <c:pt idx="20042">
                  <c:v>49.192708333333336</c:v>
                </c:pt>
                <c:pt idx="20043">
                  <c:v>49.1953125</c:v>
                </c:pt>
                <c:pt idx="20044">
                  <c:v>49.197916666666664</c:v>
                </c:pt>
                <c:pt idx="20045">
                  <c:v>49.200520833333336</c:v>
                </c:pt>
                <c:pt idx="20046">
                  <c:v>49.203125</c:v>
                </c:pt>
                <c:pt idx="20047">
                  <c:v>49.205729166666664</c:v>
                </c:pt>
                <c:pt idx="20048">
                  <c:v>49.208333333333336</c:v>
                </c:pt>
                <c:pt idx="20049">
                  <c:v>49.2109375</c:v>
                </c:pt>
                <c:pt idx="20050">
                  <c:v>49.213541666666664</c:v>
                </c:pt>
                <c:pt idx="20051">
                  <c:v>49.216145833333336</c:v>
                </c:pt>
                <c:pt idx="20052">
                  <c:v>49.21875</c:v>
                </c:pt>
                <c:pt idx="20053">
                  <c:v>49.221354166666664</c:v>
                </c:pt>
                <c:pt idx="20054">
                  <c:v>49.223958333333336</c:v>
                </c:pt>
                <c:pt idx="20055">
                  <c:v>49.2265625</c:v>
                </c:pt>
                <c:pt idx="20056">
                  <c:v>49.229166666666664</c:v>
                </c:pt>
                <c:pt idx="20057">
                  <c:v>49.231770833333336</c:v>
                </c:pt>
                <c:pt idx="20058">
                  <c:v>49.234375</c:v>
                </c:pt>
                <c:pt idx="20059">
                  <c:v>49.236979166666664</c:v>
                </c:pt>
                <c:pt idx="20060">
                  <c:v>49.239583333333336</c:v>
                </c:pt>
                <c:pt idx="20061">
                  <c:v>49.2421875</c:v>
                </c:pt>
                <c:pt idx="20062">
                  <c:v>49.244791666666664</c:v>
                </c:pt>
                <c:pt idx="20063">
                  <c:v>49.247395833333336</c:v>
                </c:pt>
                <c:pt idx="20064">
                  <c:v>49.25</c:v>
                </c:pt>
                <c:pt idx="20065">
                  <c:v>49.252604166666664</c:v>
                </c:pt>
                <c:pt idx="20066">
                  <c:v>49.255208333333336</c:v>
                </c:pt>
                <c:pt idx="20067">
                  <c:v>49.2578125</c:v>
                </c:pt>
                <c:pt idx="20068">
                  <c:v>49.260416666666664</c:v>
                </c:pt>
                <c:pt idx="20069">
                  <c:v>49.263020833333336</c:v>
                </c:pt>
                <c:pt idx="20070">
                  <c:v>49.265625</c:v>
                </c:pt>
                <c:pt idx="20071">
                  <c:v>49.268229166666664</c:v>
                </c:pt>
                <c:pt idx="20072">
                  <c:v>49.270833333333336</c:v>
                </c:pt>
                <c:pt idx="20073">
                  <c:v>49.2734375</c:v>
                </c:pt>
                <c:pt idx="20074">
                  <c:v>49.276041666666664</c:v>
                </c:pt>
                <c:pt idx="20075">
                  <c:v>49.278645833333336</c:v>
                </c:pt>
                <c:pt idx="20076">
                  <c:v>49.28125</c:v>
                </c:pt>
                <c:pt idx="20077">
                  <c:v>49.283854166666664</c:v>
                </c:pt>
                <c:pt idx="20078">
                  <c:v>49.286458333333336</c:v>
                </c:pt>
                <c:pt idx="20079">
                  <c:v>49.2890625</c:v>
                </c:pt>
                <c:pt idx="20080">
                  <c:v>49.291666666666664</c:v>
                </c:pt>
                <c:pt idx="20081">
                  <c:v>49.294270833333336</c:v>
                </c:pt>
                <c:pt idx="20082">
                  <c:v>49.296875</c:v>
                </c:pt>
                <c:pt idx="20083">
                  <c:v>49.299479166666664</c:v>
                </c:pt>
                <c:pt idx="20084">
                  <c:v>49.302083333333336</c:v>
                </c:pt>
                <c:pt idx="20085">
                  <c:v>49.3046875</c:v>
                </c:pt>
                <c:pt idx="20086">
                  <c:v>49.307291666666664</c:v>
                </c:pt>
                <c:pt idx="20087">
                  <c:v>49.309895833333336</c:v>
                </c:pt>
                <c:pt idx="20088">
                  <c:v>49.3125</c:v>
                </c:pt>
                <c:pt idx="20089">
                  <c:v>49.315104166666664</c:v>
                </c:pt>
                <c:pt idx="20090">
                  <c:v>49.317708333333336</c:v>
                </c:pt>
                <c:pt idx="20091">
                  <c:v>49.3203125</c:v>
                </c:pt>
                <c:pt idx="20092">
                  <c:v>49.322916666666664</c:v>
                </c:pt>
                <c:pt idx="20093">
                  <c:v>49.325520833333336</c:v>
                </c:pt>
                <c:pt idx="20094">
                  <c:v>49.328125</c:v>
                </c:pt>
                <c:pt idx="20095">
                  <c:v>49.330729166666664</c:v>
                </c:pt>
                <c:pt idx="20096">
                  <c:v>49.333333333333336</c:v>
                </c:pt>
                <c:pt idx="20097">
                  <c:v>49.3359375</c:v>
                </c:pt>
                <c:pt idx="20098">
                  <c:v>49.338541666666664</c:v>
                </c:pt>
                <c:pt idx="20099">
                  <c:v>49.341145833333336</c:v>
                </c:pt>
                <c:pt idx="20100">
                  <c:v>49.34375</c:v>
                </c:pt>
                <c:pt idx="20101">
                  <c:v>49.346354166666664</c:v>
                </c:pt>
                <c:pt idx="20102">
                  <c:v>49.348958333333336</c:v>
                </c:pt>
                <c:pt idx="20103">
                  <c:v>49.3515625</c:v>
                </c:pt>
                <c:pt idx="20104">
                  <c:v>49.354166666666664</c:v>
                </c:pt>
                <c:pt idx="20105">
                  <c:v>49.356770833333336</c:v>
                </c:pt>
                <c:pt idx="20106">
                  <c:v>49.359375</c:v>
                </c:pt>
                <c:pt idx="20107">
                  <c:v>49.361979166666664</c:v>
                </c:pt>
                <c:pt idx="20108">
                  <c:v>49.364583333333336</c:v>
                </c:pt>
                <c:pt idx="20109">
                  <c:v>49.3671875</c:v>
                </c:pt>
                <c:pt idx="20110">
                  <c:v>49.369791666666664</c:v>
                </c:pt>
                <c:pt idx="20111">
                  <c:v>49.372395833333336</c:v>
                </c:pt>
                <c:pt idx="20112">
                  <c:v>49.375</c:v>
                </c:pt>
                <c:pt idx="20113">
                  <c:v>49.377604166666664</c:v>
                </c:pt>
                <c:pt idx="20114">
                  <c:v>49.380208333333336</c:v>
                </c:pt>
                <c:pt idx="20115">
                  <c:v>49.3828125</c:v>
                </c:pt>
                <c:pt idx="20116">
                  <c:v>49.385416666666664</c:v>
                </c:pt>
                <c:pt idx="20117">
                  <c:v>49.388020833333336</c:v>
                </c:pt>
                <c:pt idx="20118">
                  <c:v>49.390625</c:v>
                </c:pt>
                <c:pt idx="20119">
                  <c:v>49.393229166666664</c:v>
                </c:pt>
                <c:pt idx="20120">
                  <c:v>49.395833333333336</c:v>
                </c:pt>
                <c:pt idx="20121">
                  <c:v>49.3984375</c:v>
                </c:pt>
                <c:pt idx="20122">
                  <c:v>49.401041666666664</c:v>
                </c:pt>
                <c:pt idx="20123">
                  <c:v>49.403645833333336</c:v>
                </c:pt>
                <c:pt idx="20124">
                  <c:v>49.40625</c:v>
                </c:pt>
                <c:pt idx="20125">
                  <c:v>49.408854166666664</c:v>
                </c:pt>
                <c:pt idx="20126">
                  <c:v>49.411458333333336</c:v>
                </c:pt>
                <c:pt idx="20127">
                  <c:v>49.4140625</c:v>
                </c:pt>
                <c:pt idx="20128">
                  <c:v>49.416666666666664</c:v>
                </c:pt>
                <c:pt idx="20129">
                  <c:v>49.419270833333336</c:v>
                </c:pt>
                <c:pt idx="20130">
                  <c:v>49.421875</c:v>
                </c:pt>
                <c:pt idx="20131">
                  <c:v>49.424479166666664</c:v>
                </c:pt>
                <c:pt idx="20132">
                  <c:v>49.427083333333336</c:v>
                </c:pt>
                <c:pt idx="20133">
                  <c:v>49.4296875</c:v>
                </c:pt>
                <c:pt idx="20134">
                  <c:v>49.432291666666664</c:v>
                </c:pt>
                <c:pt idx="20135">
                  <c:v>49.434895833333336</c:v>
                </c:pt>
                <c:pt idx="20136">
                  <c:v>49.4375</c:v>
                </c:pt>
                <c:pt idx="20137">
                  <c:v>49.440104166666664</c:v>
                </c:pt>
                <c:pt idx="20138">
                  <c:v>49.442708333333336</c:v>
                </c:pt>
                <c:pt idx="20139">
                  <c:v>49.4453125</c:v>
                </c:pt>
                <c:pt idx="20140">
                  <c:v>49.447916666666664</c:v>
                </c:pt>
                <c:pt idx="20141">
                  <c:v>49.450520833333336</c:v>
                </c:pt>
                <c:pt idx="20142">
                  <c:v>49.453125</c:v>
                </c:pt>
                <c:pt idx="20143">
                  <c:v>49.455729166666664</c:v>
                </c:pt>
                <c:pt idx="20144">
                  <c:v>49.458333333333336</c:v>
                </c:pt>
                <c:pt idx="20145">
                  <c:v>49.4609375</c:v>
                </c:pt>
                <c:pt idx="20146">
                  <c:v>49.463541666666664</c:v>
                </c:pt>
                <c:pt idx="20147">
                  <c:v>49.466145833333336</c:v>
                </c:pt>
                <c:pt idx="20148">
                  <c:v>49.46875</c:v>
                </c:pt>
                <c:pt idx="20149">
                  <c:v>49.471354166666664</c:v>
                </c:pt>
                <c:pt idx="20150">
                  <c:v>49.473958333333336</c:v>
                </c:pt>
                <c:pt idx="20151">
                  <c:v>49.4765625</c:v>
                </c:pt>
                <c:pt idx="20152">
                  <c:v>49.479166666666664</c:v>
                </c:pt>
                <c:pt idx="20153">
                  <c:v>49.481770833333336</c:v>
                </c:pt>
                <c:pt idx="20154">
                  <c:v>49.484375</c:v>
                </c:pt>
                <c:pt idx="20155">
                  <c:v>49.486979166666664</c:v>
                </c:pt>
                <c:pt idx="20156">
                  <c:v>49.489583333333336</c:v>
                </c:pt>
                <c:pt idx="20157">
                  <c:v>49.4921875</c:v>
                </c:pt>
                <c:pt idx="20158">
                  <c:v>49.494791666666664</c:v>
                </c:pt>
                <c:pt idx="20159">
                  <c:v>49.497395833333336</c:v>
                </c:pt>
                <c:pt idx="20160">
                  <c:v>49.5</c:v>
                </c:pt>
                <c:pt idx="20161">
                  <c:v>49.502604166666664</c:v>
                </c:pt>
                <c:pt idx="20162">
                  <c:v>49.505208333333336</c:v>
                </c:pt>
                <c:pt idx="20163">
                  <c:v>49.5078125</c:v>
                </c:pt>
                <c:pt idx="20164">
                  <c:v>49.510416666666664</c:v>
                </c:pt>
                <c:pt idx="20165">
                  <c:v>49.513020833333336</c:v>
                </c:pt>
                <c:pt idx="20166">
                  <c:v>49.515625</c:v>
                </c:pt>
                <c:pt idx="20167">
                  <c:v>49.518229166666664</c:v>
                </c:pt>
                <c:pt idx="20168">
                  <c:v>49.520833333333336</c:v>
                </c:pt>
                <c:pt idx="20169">
                  <c:v>49.5234375</c:v>
                </c:pt>
                <c:pt idx="20170">
                  <c:v>49.526041666666664</c:v>
                </c:pt>
                <c:pt idx="20171">
                  <c:v>49.528645833333336</c:v>
                </c:pt>
                <c:pt idx="20172">
                  <c:v>49.53125</c:v>
                </c:pt>
                <c:pt idx="20173">
                  <c:v>49.533854166666664</c:v>
                </c:pt>
                <c:pt idx="20174">
                  <c:v>49.536458333333336</c:v>
                </c:pt>
                <c:pt idx="20175">
                  <c:v>49.5390625</c:v>
                </c:pt>
                <c:pt idx="20176">
                  <c:v>49.541666666666664</c:v>
                </c:pt>
                <c:pt idx="20177">
                  <c:v>49.544270833333336</c:v>
                </c:pt>
                <c:pt idx="20178">
                  <c:v>49.546875</c:v>
                </c:pt>
                <c:pt idx="20179">
                  <c:v>49.549479166666664</c:v>
                </c:pt>
                <c:pt idx="20180">
                  <c:v>49.552083333333336</c:v>
                </c:pt>
                <c:pt idx="20181">
                  <c:v>49.5546875</c:v>
                </c:pt>
                <c:pt idx="20182">
                  <c:v>49.557291666666664</c:v>
                </c:pt>
                <c:pt idx="20183">
                  <c:v>49.559895833333336</c:v>
                </c:pt>
                <c:pt idx="20184">
                  <c:v>49.5625</c:v>
                </c:pt>
                <c:pt idx="20185">
                  <c:v>49.565104166666664</c:v>
                </c:pt>
                <c:pt idx="20186">
                  <c:v>49.567708333333336</c:v>
                </c:pt>
                <c:pt idx="20187">
                  <c:v>49.5703125</c:v>
                </c:pt>
                <c:pt idx="20188">
                  <c:v>49.572916666666664</c:v>
                </c:pt>
                <c:pt idx="20189">
                  <c:v>49.575520833333336</c:v>
                </c:pt>
                <c:pt idx="20190">
                  <c:v>49.578125</c:v>
                </c:pt>
                <c:pt idx="20191">
                  <c:v>49.580729166666664</c:v>
                </c:pt>
                <c:pt idx="20192">
                  <c:v>49.583333333333336</c:v>
                </c:pt>
                <c:pt idx="20193">
                  <c:v>49.5859375</c:v>
                </c:pt>
                <c:pt idx="20194">
                  <c:v>49.588541666666664</c:v>
                </c:pt>
                <c:pt idx="20195">
                  <c:v>49.591145833333336</c:v>
                </c:pt>
                <c:pt idx="20196">
                  <c:v>49.59375</c:v>
                </c:pt>
                <c:pt idx="20197">
                  <c:v>49.596354166666664</c:v>
                </c:pt>
                <c:pt idx="20198">
                  <c:v>49.598958333333336</c:v>
                </c:pt>
                <c:pt idx="20199">
                  <c:v>49.6015625</c:v>
                </c:pt>
                <c:pt idx="20200">
                  <c:v>49.604166666666664</c:v>
                </c:pt>
                <c:pt idx="20201">
                  <c:v>49.606770833333336</c:v>
                </c:pt>
                <c:pt idx="20202">
                  <c:v>49.609375</c:v>
                </c:pt>
                <c:pt idx="20203">
                  <c:v>49.611979166666664</c:v>
                </c:pt>
                <c:pt idx="20204">
                  <c:v>49.614583333333336</c:v>
                </c:pt>
                <c:pt idx="20205">
                  <c:v>49.6171875</c:v>
                </c:pt>
                <c:pt idx="20206">
                  <c:v>49.619791666666664</c:v>
                </c:pt>
                <c:pt idx="20207">
                  <c:v>49.622395833333336</c:v>
                </c:pt>
                <c:pt idx="20208">
                  <c:v>49.625</c:v>
                </c:pt>
                <c:pt idx="20209">
                  <c:v>49.627604166666664</c:v>
                </c:pt>
                <c:pt idx="20210">
                  <c:v>49.630208333333336</c:v>
                </c:pt>
                <c:pt idx="20211">
                  <c:v>49.6328125</c:v>
                </c:pt>
                <c:pt idx="20212">
                  <c:v>49.635416666666664</c:v>
                </c:pt>
                <c:pt idx="20213">
                  <c:v>49.638020833333336</c:v>
                </c:pt>
                <c:pt idx="20214">
                  <c:v>49.640625</c:v>
                </c:pt>
                <c:pt idx="20215">
                  <c:v>49.643229166666664</c:v>
                </c:pt>
                <c:pt idx="20216">
                  <c:v>49.645833333333336</c:v>
                </c:pt>
                <c:pt idx="20217">
                  <c:v>49.6484375</c:v>
                </c:pt>
                <c:pt idx="20218">
                  <c:v>49.651041666666664</c:v>
                </c:pt>
                <c:pt idx="20219">
                  <c:v>49.653645833333336</c:v>
                </c:pt>
                <c:pt idx="20220">
                  <c:v>49.65625</c:v>
                </c:pt>
                <c:pt idx="20221">
                  <c:v>49.658854166666664</c:v>
                </c:pt>
                <c:pt idx="20222">
                  <c:v>49.661458333333336</c:v>
                </c:pt>
                <c:pt idx="20223">
                  <c:v>49.6640625</c:v>
                </c:pt>
                <c:pt idx="20224">
                  <c:v>49.666666666666664</c:v>
                </c:pt>
                <c:pt idx="20225">
                  <c:v>49.669270833333336</c:v>
                </c:pt>
                <c:pt idx="20226">
                  <c:v>49.671875</c:v>
                </c:pt>
                <c:pt idx="20227">
                  <c:v>49.674479166666664</c:v>
                </c:pt>
                <c:pt idx="20228">
                  <c:v>49.677083333333336</c:v>
                </c:pt>
                <c:pt idx="20229">
                  <c:v>49.6796875</c:v>
                </c:pt>
                <c:pt idx="20230">
                  <c:v>49.682291666666664</c:v>
                </c:pt>
                <c:pt idx="20231">
                  <c:v>49.684895833333336</c:v>
                </c:pt>
                <c:pt idx="20232">
                  <c:v>49.6875</c:v>
                </c:pt>
                <c:pt idx="20233">
                  <c:v>49.690104166666664</c:v>
                </c:pt>
                <c:pt idx="20234">
                  <c:v>49.692708333333336</c:v>
                </c:pt>
                <c:pt idx="20235">
                  <c:v>49.6953125</c:v>
                </c:pt>
                <c:pt idx="20236">
                  <c:v>49.697916666666664</c:v>
                </c:pt>
                <c:pt idx="20237">
                  <c:v>49.700520833333336</c:v>
                </c:pt>
                <c:pt idx="20238">
                  <c:v>49.703125</c:v>
                </c:pt>
                <c:pt idx="20239">
                  <c:v>49.705729166666664</c:v>
                </c:pt>
                <c:pt idx="20240">
                  <c:v>49.708333333333336</c:v>
                </c:pt>
                <c:pt idx="20241">
                  <c:v>49.7109375</c:v>
                </c:pt>
                <c:pt idx="20242">
                  <c:v>49.713541666666664</c:v>
                </c:pt>
                <c:pt idx="20243">
                  <c:v>49.716145833333336</c:v>
                </c:pt>
                <c:pt idx="20244">
                  <c:v>49.71875</c:v>
                </c:pt>
                <c:pt idx="20245">
                  <c:v>49.721354166666664</c:v>
                </c:pt>
                <c:pt idx="20246">
                  <c:v>49.723958333333336</c:v>
                </c:pt>
                <c:pt idx="20247">
                  <c:v>49.7265625</c:v>
                </c:pt>
                <c:pt idx="20248">
                  <c:v>49.729166666666664</c:v>
                </c:pt>
                <c:pt idx="20249">
                  <c:v>49.731770833333336</c:v>
                </c:pt>
                <c:pt idx="20250">
                  <c:v>49.734375</c:v>
                </c:pt>
                <c:pt idx="20251">
                  <c:v>49.736979166666664</c:v>
                </c:pt>
                <c:pt idx="20252">
                  <c:v>49.739583333333336</c:v>
                </c:pt>
                <c:pt idx="20253">
                  <c:v>49.7421875</c:v>
                </c:pt>
                <c:pt idx="20254">
                  <c:v>49.744791666666664</c:v>
                </c:pt>
                <c:pt idx="20255">
                  <c:v>49.747395833333336</c:v>
                </c:pt>
                <c:pt idx="20256">
                  <c:v>49.75</c:v>
                </c:pt>
                <c:pt idx="20257">
                  <c:v>49.752604166666664</c:v>
                </c:pt>
                <c:pt idx="20258">
                  <c:v>49.755208333333336</c:v>
                </c:pt>
                <c:pt idx="20259">
                  <c:v>49.7578125</c:v>
                </c:pt>
                <c:pt idx="20260">
                  <c:v>49.760416666666664</c:v>
                </c:pt>
                <c:pt idx="20261">
                  <c:v>49.763020833333336</c:v>
                </c:pt>
                <c:pt idx="20262">
                  <c:v>49.765625</c:v>
                </c:pt>
                <c:pt idx="20263">
                  <c:v>49.768229166666664</c:v>
                </c:pt>
                <c:pt idx="20264">
                  <c:v>49.770833333333336</c:v>
                </c:pt>
                <c:pt idx="20265">
                  <c:v>49.7734375</c:v>
                </c:pt>
                <c:pt idx="20266">
                  <c:v>49.776041666666664</c:v>
                </c:pt>
                <c:pt idx="20267">
                  <c:v>49.778645833333336</c:v>
                </c:pt>
                <c:pt idx="20268">
                  <c:v>49.78125</c:v>
                </c:pt>
                <c:pt idx="20269">
                  <c:v>49.783854166666664</c:v>
                </c:pt>
                <c:pt idx="20270">
                  <c:v>49.786458333333336</c:v>
                </c:pt>
                <c:pt idx="20271">
                  <c:v>49.7890625</c:v>
                </c:pt>
                <c:pt idx="20272">
                  <c:v>49.791666666666664</c:v>
                </c:pt>
                <c:pt idx="20273">
                  <c:v>49.794270833333336</c:v>
                </c:pt>
                <c:pt idx="20274">
                  <c:v>49.796875</c:v>
                </c:pt>
                <c:pt idx="20275">
                  <c:v>49.799479166666664</c:v>
                </c:pt>
                <c:pt idx="20276">
                  <c:v>49.802083333333336</c:v>
                </c:pt>
                <c:pt idx="20277">
                  <c:v>49.8046875</c:v>
                </c:pt>
                <c:pt idx="20278">
                  <c:v>49.807291666666664</c:v>
                </c:pt>
                <c:pt idx="20279">
                  <c:v>49.809895833333336</c:v>
                </c:pt>
                <c:pt idx="20280">
                  <c:v>49.8125</c:v>
                </c:pt>
                <c:pt idx="20281">
                  <c:v>49.815104166666664</c:v>
                </c:pt>
                <c:pt idx="20282">
                  <c:v>49.817708333333336</c:v>
                </c:pt>
                <c:pt idx="20283">
                  <c:v>49.8203125</c:v>
                </c:pt>
                <c:pt idx="20284">
                  <c:v>49.822916666666664</c:v>
                </c:pt>
                <c:pt idx="20285">
                  <c:v>49.825520833333336</c:v>
                </c:pt>
                <c:pt idx="20286">
                  <c:v>49.828125</c:v>
                </c:pt>
                <c:pt idx="20287">
                  <c:v>49.830729166666664</c:v>
                </c:pt>
                <c:pt idx="20288">
                  <c:v>49.833333333333336</c:v>
                </c:pt>
                <c:pt idx="20289">
                  <c:v>49.8359375</c:v>
                </c:pt>
                <c:pt idx="20290">
                  <c:v>49.838541666666664</c:v>
                </c:pt>
                <c:pt idx="20291">
                  <c:v>49.841145833333336</c:v>
                </c:pt>
                <c:pt idx="20292">
                  <c:v>49.84375</c:v>
                </c:pt>
                <c:pt idx="20293">
                  <c:v>49.846354166666664</c:v>
                </c:pt>
                <c:pt idx="20294">
                  <c:v>49.848958333333336</c:v>
                </c:pt>
                <c:pt idx="20295">
                  <c:v>49.8515625</c:v>
                </c:pt>
                <c:pt idx="20296">
                  <c:v>49.854166666666664</c:v>
                </c:pt>
                <c:pt idx="20297">
                  <c:v>49.856770833333336</c:v>
                </c:pt>
                <c:pt idx="20298">
                  <c:v>49.859375</c:v>
                </c:pt>
                <c:pt idx="20299">
                  <c:v>49.861979166666664</c:v>
                </c:pt>
                <c:pt idx="20300">
                  <c:v>49.864583333333336</c:v>
                </c:pt>
                <c:pt idx="20301">
                  <c:v>49.8671875</c:v>
                </c:pt>
                <c:pt idx="20302">
                  <c:v>49.869791666666664</c:v>
                </c:pt>
                <c:pt idx="20303">
                  <c:v>49.872395833333336</c:v>
                </c:pt>
                <c:pt idx="20304">
                  <c:v>49.875</c:v>
                </c:pt>
                <c:pt idx="20305">
                  <c:v>49.877604166666664</c:v>
                </c:pt>
                <c:pt idx="20306">
                  <c:v>49.880208333333336</c:v>
                </c:pt>
                <c:pt idx="20307">
                  <c:v>49.8828125</c:v>
                </c:pt>
                <c:pt idx="20308">
                  <c:v>49.885416666666664</c:v>
                </c:pt>
                <c:pt idx="20309">
                  <c:v>49.888020833333336</c:v>
                </c:pt>
                <c:pt idx="20310">
                  <c:v>49.890625</c:v>
                </c:pt>
                <c:pt idx="20311">
                  <c:v>49.893229166666664</c:v>
                </c:pt>
                <c:pt idx="20312">
                  <c:v>49.895833333333336</c:v>
                </c:pt>
                <c:pt idx="20313">
                  <c:v>49.8984375</c:v>
                </c:pt>
                <c:pt idx="20314">
                  <c:v>49.901041666666664</c:v>
                </c:pt>
                <c:pt idx="20315">
                  <c:v>49.903645833333336</c:v>
                </c:pt>
                <c:pt idx="20316">
                  <c:v>49.90625</c:v>
                </c:pt>
                <c:pt idx="20317">
                  <c:v>49.908854166666664</c:v>
                </c:pt>
                <c:pt idx="20318">
                  <c:v>49.911458333333336</c:v>
                </c:pt>
                <c:pt idx="20319">
                  <c:v>49.9140625</c:v>
                </c:pt>
                <c:pt idx="20320">
                  <c:v>49.916666666666664</c:v>
                </c:pt>
                <c:pt idx="20321">
                  <c:v>49.919270833333336</c:v>
                </c:pt>
                <c:pt idx="20322">
                  <c:v>49.921875</c:v>
                </c:pt>
                <c:pt idx="20323">
                  <c:v>49.924479166666664</c:v>
                </c:pt>
                <c:pt idx="20324">
                  <c:v>49.927083333333336</c:v>
                </c:pt>
                <c:pt idx="20325">
                  <c:v>49.9296875</c:v>
                </c:pt>
                <c:pt idx="20326">
                  <c:v>49.932291666666664</c:v>
                </c:pt>
                <c:pt idx="20327">
                  <c:v>49.934895833333336</c:v>
                </c:pt>
                <c:pt idx="20328">
                  <c:v>49.9375</c:v>
                </c:pt>
                <c:pt idx="20329">
                  <c:v>49.940104166666664</c:v>
                </c:pt>
                <c:pt idx="20330">
                  <c:v>49.942708333333336</c:v>
                </c:pt>
                <c:pt idx="20331">
                  <c:v>49.9453125</c:v>
                </c:pt>
                <c:pt idx="20332">
                  <c:v>49.947916666666664</c:v>
                </c:pt>
                <c:pt idx="20333">
                  <c:v>49.950520833333336</c:v>
                </c:pt>
                <c:pt idx="20334">
                  <c:v>49.953125</c:v>
                </c:pt>
                <c:pt idx="20335">
                  <c:v>49.955729166666664</c:v>
                </c:pt>
                <c:pt idx="20336">
                  <c:v>49.958333333333336</c:v>
                </c:pt>
                <c:pt idx="20337">
                  <c:v>49.9609375</c:v>
                </c:pt>
                <c:pt idx="20338">
                  <c:v>49.963541666666664</c:v>
                </c:pt>
                <c:pt idx="20339">
                  <c:v>49.966145833333336</c:v>
                </c:pt>
                <c:pt idx="20340">
                  <c:v>49.96875</c:v>
                </c:pt>
                <c:pt idx="20341">
                  <c:v>49.971354166666664</c:v>
                </c:pt>
                <c:pt idx="20342">
                  <c:v>49.973958333333336</c:v>
                </c:pt>
                <c:pt idx="20343">
                  <c:v>49.9765625</c:v>
                </c:pt>
                <c:pt idx="20344">
                  <c:v>49.979166666666664</c:v>
                </c:pt>
                <c:pt idx="20345">
                  <c:v>49.981770833333336</c:v>
                </c:pt>
                <c:pt idx="20346">
                  <c:v>49.984375</c:v>
                </c:pt>
                <c:pt idx="20347">
                  <c:v>49.986979166666664</c:v>
                </c:pt>
                <c:pt idx="20348">
                  <c:v>49.989583333333336</c:v>
                </c:pt>
                <c:pt idx="20349">
                  <c:v>49.9921875</c:v>
                </c:pt>
                <c:pt idx="20350">
                  <c:v>49.994791666666664</c:v>
                </c:pt>
                <c:pt idx="20351">
                  <c:v>49.997395833333336</c:v>
                </c:pt>
                <c:pt idx="20352">
                  <c:v>50</c:v>
                </c:pt>
                <c:pt idx="20353">
                  <c:v>50.002604166666664</c:v>
                </c:pt>
                <c:pt idx="20354">
                  <c:v>50.005208333333336</c:v>
                </c:pt>
                <c:pt idx="20355">
                  <c:v>50.0078125</c:v>
                </c:pt>
                <c:pt idx="20356">
                  <c:v>50.010416666666664</c:v>
                </c:pt>
                <c:pt idx="20357">
                  <c:v>50.013020833333336</c:v>
                </c:pt>
                <c:pt idx="20358">
                  <c:v>50.015625</c:v>
                </c:pt>
                <c:pt idx="20359">
                  <c:v>50.018229166666664</c:v>
                </c:pt>
                <c:pt idx="20360">
                  <c:v>50.020833333333336</c:v>
                </c:pt>
                <c:pt idx="20361">
                  <c:v>50.0234375</c:v>
                </c:pt>
                <c:pt idx="20362">
                  <c:v>50.026041666666664</c:v>
                </c:pt>
                <c:pt idx="20363">
                  <c:v>50.028645833333336</c:v>
                </c:pt>
                <c:pt idx="20364">
                  <c:v>50.03125</c:v>
                </c:pt>
                <c:pt idx="20365">
                  <c:v>50.033854166666664</c:v>
                </c:pt>
                <c:pt idx="20366">
                  <c:v>50.036458333333336</c:v>
                </c:pt>
                <c:pt idx="20367">
                  <c:v>50.0390625</c:v>
                </c:pt>
                <c:pt idx="20368">
                  <c:v>50.041666666666664</c:v>
                </c:pt>
                <c:pt idx="20369">
                  <c:v>50.044270833333336</c:v>
                </c:pt>
                <c:pt idx="20370">
                  <c:v>50.046875</c:v>
                </c:pt>
                <c:pt idx="20371">
                  <c:v>50.049479166666664</c:v>
                </c:pt>
                <c:pt idx="20372">
                  <c:v>50.052083333333336</c:v>
                </c:pt>
                <c:pt idx="20373">
                  <c:v>50.0546875</c:v>
                </c:pt>
                <c:pt idx="20374">
                  <c:v>50.057291666666664</c:v>
                </c:pt>
                <c:pt idx="20375">
                  <c:v>50.059895833333336</c:v>
                </c:pt>
                <c:pt idx="20376">
                  <c:v>50.0625</c:v>
                </c:pt>
                <c:pt idx="20377">
                  <c:v>50.065104166666664</c:v>
                </c:pt>
                <c:pt idx="20378">
                  <c:v>50.067708333333336</c:v>
                </c:pt>
                <c:pt idx="20379">
                  <c:v>50.0703125</c:v>
                </c:pt>
                <c:pt idx="20380">
                  <c:v>50.072916666666664</c:v>
                </c:pt>
                <c:pt idx="20381">
                  <c:v>50.075520833333336</c:v>
                </c:pt>
                <c:pt idx="20382">
                  <c:v>50.078125</c:v>
                </c:pt>
                <c:pt idx="20383">
                  <c:v>50.080729166666664</c:v>
                </c:pt>
                <c:pt idx="20384">
                  <c:v>50.083333333333336</c:v>
                </c:pt>
                <c:pt idx="20385">
                  <c:v>50.0859375</c:v>
                </c:pt>
                <c:pt idx="20386">
                  <c:v>50.088541666666664</c:v>
                </c:pt>
                <c:pt idx="20387">
                  <c:v>50.091145833333336</c:v>
                </c:pt>
                <c:pt idx="20388">
                  <c:v>50.09375</c:v>
                </c:pt>
                <c:pt idx="20389">
                  <c:v>50.096354166666664</c:v>
                </c:pt>
                <c:pt idx="20390">
                  <c:v>50.098958333333336</c:v>
                </c:pt>
                <c:pt idx="20391">
                  <c:v>50.1015625</c:v>
                </c:pt>
                <c:pt idx="20392">
                  <c:v>50.104166666666664</c:v>
                </c:pt>
                <c:pt idx="20393">
                  <c:v>50.106770833333336</c:v>
                </c:pt>
                <c:pt idx="20394">
                  <c:v>50.109375</c:v>
                </c:pt>
                <c:pt idx="20395">
                  <c:v>50.111979166666664</c:v>
                </c:pt>
                <c:pt idx="20396">
                  <c:v>50.114583333333336</c:v>
                </c:pt>
                <c:pt idx="20397">
                  <c:v>50.1171875</c:v>
                </c:pt>
                <c:pt idx="20398">
                  <c:v>50.119791666666664</c:v>
                </c:pt>
                <c:pt idx="20399">
                  <c:v>50.122395833333336</c:v>
                </c:pt>
                <c:pt idx="20400">
                  <c:v>50.125</c:v>
                </c:pt>
                <c:pt idx="20401">
                  <c:v>50.127604166666664</c:v>
                </c:pt>
                <c:pt idx="20402">
                  <c:v>50.130208333333336</c:v>
                </c:pt>
                <c:pt idx="20403">
                  <c:v>50.1328125</c:v>
                </c:pt>
                <c:pt idx="20404">
                  <c:v>50.135416666666664</c:v>
                </c:pt>
                <c:pt idx="20405">
                  <c:v>50.138020833333336</c:v>
                </c:pt>
                <c:pt idx="20406">
                  <c:v>50.140625</c:v>
                </c:pt>
                <c:pt idx="20407">
                  <c:v>50.143229166666664</c:v>
                </c:pt>
                <c:pt idx="20408">
                  <c:v>50.145833333333336</c:v>
                </c:pt>
                <c:pt idx="20409">
                  <c:v>50.1484375</c:v>
                </c:pt>
                <c:pt idx="20410">
                  <c:v>50.151041666666664</c:v>
                </c:pt>
                <c:pt idx="20411">
                  <c:v>50.153645833333336</c:v>
                </c:pt>
                <c:pt idx="20412">
                  <c:v>50.15625</c:v>
                </c:pt>
                <c:pt idx="20413">
                  <c:v>50.158854166666664</c:v>
                </c:pt>
                <c:pt idx="20414">
                  <c:v>50.161458333333336</c:v>
                </c:pt>
                <c:pt idx="20415">
                  <c:v>50.1640625</c:v>
                </c:pt>
                <c:pt idx="20416">
                  <c:v>50.166666666666664</c:v>
                </c:pt>
                <c:pt idx="20417">
                  <c:v>50.169270833333336</c:v>
                </c:pt>
                <c:pt idx="20418">
                  <c:v>50.171875</c:v>
                </c:pt>
                <c:pt idx="20419">
                  <c:v>50.174479166666664</c:v>
                </c:pt>
                <c:pt idx="20420">
                  <c:v>50.177083333333336</c:v>
                </c:pt>
                <c:pt idx="20421">
                  <c:v>50.1796875</c:v>
                </c:pt>
                <c:pt idx="20422">
                  <c:v>50.182291666666664</c:v>
                </c:pt>
                <c:pt idx="20423">
                  <c:v>50.184895833333336</c:v>
                </c:pt>
                <c:pt idx="20424">
                  <c:v>50.1875</c:v>
                </c:pt>
                <c:pt idx="20425">
                  <c:v>50.190104166666664</c:v>
                </c:pt>
                <c:pt idx="20426">
                  <c:v>50.192708333333336</c:v>
                </c:pt>
                <c:pt idx="20427">
                  <c:v>50.1953125</c:v>
                </c:pt>
                <c:pt idx="20428">
                  <c:v>50.197916666666664</c:v>
                </c:pt>
                <c:pt idx="20429">
                  <c:v>50.200520833333336</c:v>
                </c:pt>
                <c:pt idx="20430">
                  <c:v>50.203125</c:v>
                </c:pt>
                <c:pt idx="20431">
                  <c:v>50.205729166666664</c:v>
                </c:pt>
                <c:pt idx="20432">
                  <c:v>50.208333333333336</c:v>
                </c:pt>
                <c:pt idx="20433">
                  <c:v>50.2109375</c:v>
                </c:pt>
                <c:pt idx="20434">
                  <c:v>50.213541666666664</c:v>
                </c:pt>
                <c:pt idx="20435">
                  <c:v>50.216145833333336</c:v>
                </c:pt>
                <c:pt idx="20436">
                  <c:v>50.21875</c:v>
                </c:pt>
                <c:pt idx="20437">
                  <c:v>50.221354166666664</c:v>
                </c:pt>
                <c:pt idx="20438">
                  <c:v>50.223958333333336</c:v>
                </c:pt>
                <c:pt idx="20439">
                  <c:v>50.2265625</c:v>
                </c:pt>
                <c:pt idx="20440">
                  <c:v>50.229166666666664</c:v>
                </c:pt>
                <c:pt idx="20441">
                  <c:v>50.231770833333336</c:v>
                </c:pt>
                <c:pt idx="20442">
                  <c:v>50.234375</c:v>
                </c:pt>
                <c:pt idx="20443">
                  <c:v>50.236979166666664</c:v>
                </c:pt>
                <c:pt idx="20444">
                  <c:v>50.239583333333336</c:v>
                </c:pt>
                <c:pt idx="20445">
                  <c:v>50.2421875</c:v>
                </c:pt>
                <c:pt idx="20446">
                  <c:v>50.244791666666664</c:v>
                </c:pt>
                <c:pt idx="20447">
                  <c:v>50.247395833333336</c:v>
                </c:pt>
                <c:pt idx="20448">
                  <c:v>50.25</c:v>
                </c:pt>
                <c:pt idx="20449">
                  <c:v>50.252604166666664</c:v>
                </c:pt>
                <c:pt idx="20450">
                  <c:v>50.255208333333336</c:v>
                </c:pt>
                <c:pt idx="20451">
                  <c:v>50.2578125</c:v>
                </c:pt>
                <c:pt idx="20452">
                  <c:v>50.260416666666664</c:v>
                </c:pt>
                <c:pt idx="20453">
                  <c:v>50.263020833333336</c:v>
                </c:pt>
                <c:pt idx="20454">
                  <c:v>50.265625</c:v>
                </c:pt>
                <c:pt idx="20455">
                  <c:v>50.268229166666664</c:v>
                </c:pt>
                <c:pt idx="20456">
                  <c:v>50.270833333333336</c:v>
                </c:pt>
                <c:pt idx="20457">
                  <c:v>50.2734375</c:v>
                </c:pt>
                <c:pt idx="20458">
                  <c:v>50.276041666666664</c:v>
                </c:pt>
                <c:pt idx="20459">
                  <c:v>50.278645833333336</c:v>
                </c:pt>
                <c:pt idx="20460">
                  <c:v>50.28125</c:v>
                </c:pt>
                <c:pt idx="20461">
                  <c:v>50.283854166666664</c:v>
                </c:pt>
                <c:pt idx="20462">
                  <c:v>50.286458333333336</c:v>
                </c:pt>
                <c:pt idx="20463">
                  <c:v>50.2890625</c:v>
                </c:pt>
                <c:pt idx="20464">
                  <c:v>50.291666666666664</c:v>
                </c:pt>
                <c:pt idx="20465">
                  <c:v>50.294270833333336</c:v>
                </c:pt>
                <c:pt idx="20466">
                  <c:v>50.296875</c:v>
                </c:pt>
                <c:pt idx="20467">
                  <c:v>50.299479166666664</c:v>
                </c:pt>
                <c:pt idx="20468">
                  <c:v>50.302083333333336</c:v>
                </c:pt>
                <c:pt idx="20469">
                  <c:v>50.3046875</c:v>
                </c:pt>
                <c:pt idx="20470">
                  <c:v>50.307291666666664</c:v>
                </c:pt>
                <c:pt idx="20471">
                  <c:v>50.309895833333336</c:v>
                </c:pt>
                <c:pt idx="20472">
                  <c:v>50.3125</c:v>
                </c:pt>
                <c:pt idx="20473">
                  <c:v>50.315104166666664</c:v>
                </c:pt>
                <c:pt idx="20474">
                  <c:v>50.317708333333336</c:v>
                </c:pt>
                <c:pt idx="20475">
                  <c:v>50.3203125</c:v>
                </c:pt>
                <c:pt idx="20476">
                  <c:v>50.322916666666664</c:v>
                </c:pt>
                <c:pt idx="20477">
                  <c:v>50.325520833333336</c:v>
                </c:pt>
                <c:pt idx="20478">
                  <c:v>50.328125</c:v>
                </c:pt>
                <c:pt idx="20479">
                  <c:v>50.330729166666664</c:v>
                </c:pt>
                <c:pt idx="20480">
                  <c:v>50.333333333333336</c:v>
                </c:pt>
                <c:pt idx="20481">
                  <c:v>50.3359375</c:v>
                </c:pt>
                <c:pt idx="20482">
                  <c:v>50.338541666666664</c:v>
                </c:pt>
                <c:pt idx="20483">
                  <c:v>50.341145833333336</c:v>
                </c:pt>
                <c:pt idx="20484">
                  <c:v>50.34375</c:v>
                </c:pt>
                <c:pt idx="20485">
                  <c:v>50.346354166666664</c:v>
                </c:pt>
                <c:pt idx="20486">
                  <c:v>50.348958333333336</c:v>
                </c:pt>
                <c:pt idx="20487">
                  <c:v>50.3515625</c:v>
                </c:pt>
                <c:pt idx="20488">
                  <c:v>50.354166666666664</c:v>
                </c:pt>
                <c:pt idx="20489">
                  <c:v>50.356770833333336</c:v>
                </c:pt>
                <c:pt idx="20490">
                  <c:v>50.359375</c:v>
                </c:pt>
                <c:pt idx="20491">
                  <c:v>50.361979166666664</c:v>
                </c:pt>
                <c:pt idx="20492">
                  <c:v>50.364583333333336</c:v>
                </c:pt>
                <c:pt idx="20493">
                  <c:v>50.3671875</c:v>
                </c:pt>
                <c:pt idx="20494">
                  <c:v>50.369791666666664</c:v>
                </c:pt>
                <c:pt idx="20495">
                  <c:v>50.372395833333336</c:v>
                </c:pt>
                <c:pt idx="20496">
                  <c:v>50.375</c:v>
                </c:pt>
                <c:pt idx="20497">
                  <c:v>50.377604166666664</c:v>
                </c:pt>
                <c:pt idx="20498">
                  <c:v>50.380208333333336</c:v>
                </c:pt>
                <c:pt idx="20499">
                  <c:v>50.3828125</c:v>
                </c:pt>
                <c:pt idx="20500">
                  <c:v>50.385416666666664</c:v>
                </c:pt>
                <c:pt idx="20501">
                  <c:v>50.388020833333336</c:v>
                </c:pt>
                <c:pt idx="20502">
                  <c:v>50.390625</c:v>
                </c:pt>
                <c:pt idx="20503">
                  <c:v>50.393229166666664</c:v>
                </c:pt>
                <c:pt idx="20504">
                  <c:v>50.395833333333336</c:v>
                </c:pt>
                <c:pt idx="20505">
                  <c:v>50.3984375</c:v>
                </c:pt>
                <c:pt idx="20506">
                  <c:v>50.401041666666664</c:v>
                </c:pt>
                <c:pt idx="20507">
                  <c:v>50.403645833333336</c:v>
                </c:pt>
                <c:pt idx="20508">
                  <c:v>50.40625</c:v>
                </c:pt>
                <c:pt idx="20509">
                  <c:v>50.408854166666664</c:v>
                </c:pt>
                <c:pt idx="20510">
                  <c:v>50.411458333333336</c:v>
                </c:pt>
                <c:pt idx="20511">
                  <c:v>50.4140625</c:v>
                </c:pt>
                <c:pt idx="20512">
                  <c:v>50.416666666666664</c:v>
                </c:pt>
                <c:pt idx="20513">
                  <c:v>50.419270833333336</c:v>
                </c:pt>
                <c:pt idx="20514">
                  <c:v>50.421875</c:v>
                </c:pt>
                <c:pt idx="20515">
                  <c:v>50.424479166666664</c:v>
                </c:pt>
                <c:pt idx="20516">
                  <c:v>50.427083333333336</c:v>
                </c:pt>
                <c:pt idx="20517">
                  <c:v>50.4296875</c:v>
                </c:pt>
                <c:pt idx="20518">
                  <c:v>50.432291666666664</c:v>
                </c:pt>
                <c:pt idx="20519">
                  <c:v>50.434895833333336</c:v>
                </c:pt>
                <c:pt idx="20520">
                  <c:v>50.4375</c:v>
                </c:pt>
                <c:pt idx="20521">
                  <c:v>50.440104166666664</c:v>
                </c:pt>
                <c:pt idx="20522">
                  <c:v>50.442708333333336</c:v>
                </c:pt>
                <c:pt idx="20523">
                  <c:v>50.4453125</c:v>
                </c:pt>
                <c:pt idx="20524">
                  <c:v>50.447916666666664</c:v>
                </c:pt>
                <c:pt idx="20525">
                  <c:v>50.450520833333336</c:v>
                </c:pt>
                <c:pt idx="20526">
                  <c:v>50.453125</c:v>
                </c:pt>
                <c:pt idx="20527">
                  <c:v>50.455729166666664</c:v>
                </c:pt>
                <c:pt idx="20528">
                  <c:v>50.458333333333336</c:v>
                </c:pt>
                <c:pt idx="20529">
                  <c:v>50.4609375</c:v>
                </c:pt>
                <c:pt idx="20530">
                  <c:v>50.463541666666664</c:v>
                </c:pt>
                <c:pt idx="20531">
                  <c:v>50.466145833333336</c:v>
                </c:pt>
                <c:pt idx="20532">
                  <c:v>50.46875</c:v>
                </c:pt>
                <c:pt idx="20533">
                  <c:v>50.471354166666664</c:v>
                </c:pt>
                <c:pt idx="20534">
                  <c:v>50.473958333333336</c:v>
                </c:pt>
                <c:pt idx="20535">
                  <c:v>50.4765625</c:v>
                </c:pt>
                <c:pt idx="20536">
                  <c:v>50.479166666666664</c:v>
                </c:pt>
                <c:pt idx="20537">
                  <c:v>50.481770833333336</c:v>
                </c:pt>
                <c:pt idx="20538">
                  <c:v>50.484375</c:v>
                </c:pt>
                <c:pt idx="20539">
                  <c:v>50.486979166666664</c:v>
                </c:pt>
                <c:pt idx="20540">
                  <c:v>50.489583333333336</c:v>
                </c:pt>
                <c:pt idx="20541">
                  <c:v>50.4921875</c:v>
                </c:pt>
                <c:pt idx="20542">
                  <c:v>50.494791666666664</c:v>
                </c:pt>
                <c:pt idx="20543">
                  <c:v>50.497395833333336</c:v>
                </c:pt>
                <c:pt idx="20544">
                  <c:v>50.5</c:v>
                </c:pt>
                <c:pt idx="20545">
                  <c:v>50.502604166666664</c:v>
                </c:pt>
                <c:pt idx="20546">
                  <c:v>50.505208333333336</c:v>
                </c:pt>
                <c:pt idx="20547">
                  <c:v>50.5078125</c:v>
                </c:pt>
                <c:pt idx="20548">
                  <c:v>50.510416666666664</c:v>
                </c:pt>
                <c:pt idx="20549">
                  <c:v>50.513020833333336</c:v>
                </c:pt>
                <c:pt idx="20550">
                  <c:v>50.515625</c:v>
                </c:pt>
                <c:pt idx="20551">
                  <c:v>50.518229166666664</c:v>
                </c:pt>
                <c:pt idx="20552">
                  <c:v>50.520833333333336</c:v>
                </c:pt>
                <c:pt idx="20553">
                  <c:v>50.5234375</c:v>
                </c:pt>
                <c:pt idx="20554">
                  <c:v>50.526041666666664</c:v>
                </c:pt>
                <c:pt idx="20555">
                  <c:v>50.528645833333336</c:v>
                </c:pt>
                <c:pt idx="20556">
                  <c:v>50.53125</c:v>
                </c:pt>
                <c:pt idx="20557">
                  <c:v>50.533854166666664</c:v>
                </c:pt>
                <c:pt idx="20558">
                  <c:v>50.536458333333336</c:v>
                </c:pt>
                <c:pt idx="20559">
                  <c:v>50.5390625</c:v>
                </c:pt>
                <c:pt idx="20560">
                  <c:v>50.541666666666664</c:v>
                </c:pt>
                <c:pt idx="20561">
                  <c:v>50.544270833333336</c:v>
                </c:pt>
                <c:pt idx="20562">
                  <c:v>50.546875</c:v>
                </c:pt>
                <c:pt idx="20563">
                  <c:v>50.549479166666664</c:v>
                </c:pt>
                <c:pt idx="20564">
                  <c:v>50.552083333333336</c:v>
                </c:pt>
                <c:pt idx="20565">
                  <c:v>50.5546875</c:v>
                </c:pt>
                <c:pt idx="20566">
                  <c:v>50.557291666666664</c:v>
                </c:pt>
                <c:pt idx="20567">
                  <c:v>50.559895833333336</c:v>
                </c:pt>
                <c:pt idx="20568">
                  <c:v>50.5625</c:v>
                </c:pt>
                <c:pt idx="20569">
                  <c:v>50.565104166666664</c:v>
                </c:pt>
                <c:pt idx="20570">
                  <c:v>50.567708333333336</c:v>
                </c:pt>
                <c:pt idx="20571">
                  <c:v>50.5703125</c:v>
                </c:pt>
                <c:pt idx="20572">
                  <c:v>50.572916666666664</c:v>
                </c:pt>
                <c:pt idx="20573">
                  <c:v>50.575520833333336</c:v>
                </c:pt>
                <c:pt idx="20574">
                  <c:v>50.578125</c:v>
                </c:pt>
                <c:pt idx="20575">
                  <c:v>50.580729166666664</c:v>
                </c:pt>
                <c:pt idx="20576">
                  <c:v>50.583333333333336</c:v>
                </c:pt>
                <c:pt idx="20577">
                  <c:v>50.5859375</c:v>
                </c:pt>
                <c:pt idx="20578">
                  <c:v>50.588541666666664</c:v>
                </c:pt>
                <c:pt idx="20579">
                  <c:v>50.591145833333336</c:v>
                </c:pt>
                <c:pt idx="20580">
                  <c:v>50.59375</c:v>
                </c:pt>
                <c:pt idx="20581">
                  <c:v>50.596354166666664</c:v>
                </c:pt>
                <c:pt idx="20582">
                  <c:v>50.598958333333336</c:v>
                </c:pt>
                <c:pt idx="20583">
                  <c:v>50.6015625</c:v>
                </c:pt>
                <c:pt idx="20584">
                  <c:v>50.604166666666664</c:v>
                </c:pt>
                <c:pt idx="20585">
                  <c:v>50.606770833333336</c:v>
                </c:pt>
                <c:pt idx="20586">
                  <c:v>50.609375</c:v>
                </c:pt>
                <c:pt idx="20587">
                  <c:v>50.611979166666664</c:v>
                </c:pt>
                <c:pt idx="20588">
                  <c:v>50.614583333333336</c:v>
                </c:pt>
                <c:pt idx="20589">
                  <c:v>50.6171875</c:v>
                </c:pt>
                <c:pt idx="20590">
                  <c:v>50.619791666666664</c:v>
                </c:pt>
                <c:pt idx="20591">
                  <c:v>50.622395833333336</c:v>
                </c:pt>
                <c:pt idx="20592">
                  <c:v>50.625</c:v>
                </c:pt>
                <c:pt idx="20593">
                  <c:v>50.627604166666664</c:v>
                </c:pt>
                <c:pt idx="20594">
                  <c:v>50.630208333333336</c:v>
                </c:pt>
                <c:pt idx="20595">
                  <c:v>50.6328125</c:v>
                </c:pt>
                <c:pt idx="20596">
                  <c:v>50.635416666666664</c:v>
                </c:pt>
                <c:pt idx="20597">
                  <c:v>50.638020833333336</c:v>
                </c:pt>
                <c:pt idx="20598">
                  <c:v>50.640625</c:v>
                </c:pt>
                <c:pt idx="20599">
                  <c:v>50.643229166666664</c:v>
                </c:pt>
                <c:pt idx="20600">
                  <c:v>50.645833333333336</c:v>
                </c:pt>
                <c:pt idx="20601">
                  <c:v>50.6484375</c:v>
                </c:pt>
                <c:pt idx="20602">
                  <c:v>50.651041666666664</c:v>
                </c:pt>
                <c:pt idx="20603">
                  <c:v>50.653645833333336</c:v>
                </c:pt>
                <c:pt idx="20604">
                  <c:v>50.65625</c:v>
                </c:pt>
                <c:pt idx="20605">
                  <c:v>50.658854166666664</c:v>
                </c:pt>
                <c:pt idx="20606">
                  <c:v>50.661458333333336</c:v>
                </c:pt>
                <c:pt idx="20607">
                  <c:v>50.6640625</c:v>
                </c:pt>
                <c:pt idx="20608">
                  <c:v>50.666666666666664</c:v>
                </c:pt>
                <c:pt idx="20609">
                  <c:v>50.669270833333336</c:v>
                </c:pt>
                <c:pt idx="20610">
                  <c:v>50.671875</c:v>
                </c:pt>
                <c:pt idx="20611">
                  <c:v>50.674479166666664</c:v>
                </c:pt>
                <c:pt idx="20612">
                  <c:v>50.677083333333336</c:v>
                </c:pt>
                <c:pt idx="20613">
                  <c:v>50.6796875</c:v>
                </c:pt>
                <c:pt idx="20614">
                  <c:v>50.682291666666664</c:v>
                </c:pt>
                <c:pt idx="20615">
                  <c:v>50.684895833333336</c:v>
                </c:pt>
                <c:pt idx="20616">
                  <c:v>50.6875</c:v>
                </c:pt>
                <c:pt idx="20617">
                  <c:v>50.690104166666664</c:v>
                </c:pt>
                <c:pt idx="20618">
                  <c:v>50.692708333333336</c:v>
                </c:pt>
                <c:pt idx="20619">
                  <c:v>50.6953125</c:v>
                </c:pt>
                <c:pt idx="20620">
                  <c:v>50.697916666666664</c:v>
                </c:pt>
                <c:pt idx="20621">
                  <c:v>50.700520833333336</c:v>
                </c:pt>
                <c:pt idx="20622">
                  <c:v>50.703125</c:v>
                </c:pt>
                <c:pt idx="20623">
                  <c:v>50.705729166666664</c:v>
                </c:pt>
                <c:pt idx="20624">
                  <c:v>50.708333333333336</c:v>
                </c:pt>
                <c:pt idx="20625">
                  <c:v>50.7109375</c:v>
                </c:pt>
                <c:pt idx="20626">
                  <c:v>50.713541666666664</c:v>
                </c:pt>
                <c:pt idx="20627">
                  <c:v>50.716145833333336</c:v>
                </c:pt>
                <c:pt idx="20628">
                  <c:v>50.71875</c:v>
                </c:pt>
                <c:pt idx="20629">
                  <c:v>50.721354166666664</c:v>
                </c:pt>
                <c:pt idx="20630">
                  <c:v>50.723958333333336</c:v>
                </c:pt>
                <c:pt idx="20631">
                  <c:v>50.7265625</c:v>
                </c:pt>
                <c:pt idx="20632">
                  <c:v>50.729166666666664</c:v>
                </c:pt>
                <c:pt idx="20633">
                  <c:v>50.731770833333336</c:v>
                </c:pt>
                <c:pt idx="20634">
                  <c:v>50.734375</c:v>
                </c:pt>
                <c:pt idx="20635">
                  <c:v>50.736979166666664</c:v>
                </c:pt>
                <c:pt idx="20636">
                  <c:v>50.739583333333336</c:v>
                </c:pt>
                <c:pt idx="20637">
                  <c:v>50.7421875</c:v>
                </c:pt>
                <c:pt idx="20638">
                  <c:v>50.744791666666664</c:v>
                </c:pt>
                <c:pt idx="20639">
                  <c:v>50.747395833333336</c:v>
                </c:pt>
                <c:pt idx="20640">
                  <c:v>50.75</c:v>
                </c:pt>
                <c:pt idx="20641">
                  <c:v>50.752604166666664</c:v>
                </c:pt>
                <c:pt idx="20642">
                  <c:v>50.755208333333336</c:v>
                </c:pt>
                <c:pt idx="20643">
                  <c:v>50.7578125</c:v>
                </c:pt>
                <c:pt idx="20644">
                  <c:v>50.760416666666664</c:v>
                </c:pt>
                <c:pt idx="20645">
                  <c:v>50.763020833333336</c:v>
                </c:pt>
                <c:pt idx="20646">
                  <c:v>50.765625</c:v>
                </c:pt>
                <c:pt idx="20647">
                  <c:v>50.768229166666664</c:v>
                </c:pt>
                <c:pt idx="20648">
                  <c:v>50.770833333333336</c:v>
                </c:pt>
                <c:pt idx="20649">
                  <c:v>50.7734375</c:v>
                </c:pt>
                <c:pt idx="20650">
                  <c:v>50.776041666666664</c:v>
                </c:pt>
                <c:pt idx="20651">
                  <c:v>50.778645833333336</c:v>
                </c:pt>
                <c:pt idx="20652">
                  <c:v>50.78125</c:v>
                </c:pt>
                <c:pt idx="20653">
                  <c:v>50.783854166666664</c:v>
                </c:pt>
                <c:pt idx="20654">
                  <c:v>50.786458333333336</c:v>
                </c:pt>
                <c:pt idx="20655">
                  <c:v>50.7890625</c:v>
                </c:pt>
                <c:pt idx="20656">
                  <c:v>50.791666666666664</c:v>
                </c:pt>
                <c:pt idx="20657">
                  <c:v>50.794270833333336</c:v>
                </c:pt>
                <c:pt idx="20658">
                  <c:v>50.796875</c:v>
                </c:pt>
                <c:pt idx="20659">
                  <c:v>50.799479166666664</c:v>
                </c:pt>
                <c:pt idx="20660">
                  <c:v>50.802083333333336</c:v>
                </c:pt>
                <c:pt idx="20661">
                  <c:v>50.8046875</c:v>
                </c:pt>
                <c:pt idx="20662">
                  <c:v>50.807291666666664</c:v>
                </c:pt>
                <c:pt idx="20663">
                  <c:v>50.809895833333336</c:v>
                </c:pt>
                <c:pt idx="20664">
                  <c:v>50.8125</c:v>
                </c:pt>
                <c:pt idx="20665">
                  <c:v>50.815104166666664</c:v>
                </c:pt>
                <c:pt idx="20666">
                  <c:v>50.817708333333336</c:v>
                </c:pt>
                <c:pt idx="20667">
                  <c:v>50.8203125</c:v>
                </c:pt>
                <c:pt idx="20668">
                  <c:v>50.822916666666664</c:v>
                </c:pt>
                <c:pt idx="20669">
                  <c:v>50.825520833333336</c:v>
                </c:pt>
                <c:pt idx="20670">
                  <c:v>50.828125</c:v>
                </c:pt>
                <c:pt idx="20671">
                  <c:v>50.830729166666664</c:v>
                </c:pt>
                <c:pt idx="20672">
                  <c:v>50.833333333333336</c:v>
                </c:pt>
                <c:pt idx="20673">
                  <c:v>50.8359375</c:v>
                </c:pt>
                <c:pt idx="20674">
                  <c:v>50.838541666666664</c:v>
                </c:pt>
                <c:pt idx="20675">
                  <c:v>50.841145833333336</c:v>
                </c:pt>
                <c:pt idx="20676">
                  <c:v>50.84375</c:v>
                </c:pt>
                <c:pt idx="20677">
                  <c:v>50.846354166666664</c:v>
                </c:pt>
                <c:pt idx="20678">
                  <c:v>50.848958333333336</c:v>
                </c:pt>
                <c:pt idx="20679">
                  <c:v>50.8515625</c:v>
                </c:pt>
                <c:pt idx="20680">
                  <c:v>50.854166666666664</c:v>
                </c:pt>
                <c:pt idx="20681">
                  <c:v>50.856770833333336</c:v>
                </c:pt>
                <c:pt idx="20682">
                  <c:v>50.859375</c:v>
                </c:pt>
                <c:pt idx="20683">
                  <c:v>50.861979166666664</c:v>
                </c:pt>
                <c:pt idx="20684">
                  <c:v>50.864583333333336</c:v>
                </c:pt>
                <c:pt idx="20685">
                  <c:v>50.8671875</c:v>
                </c:pt>
                <c:pt idx="20686">
                  <c:v>50.869791666666664</c:v>
                </c:pt>
                <c:pt idx="20687">
                  <c:v>50.872395833333336</c:v>
                </c:pt>
                <c:pt idx="20688">
                  <c:v>50.875</c:v>
                </c:pt>
                <c:pt idx="20689">
                  <c:v>50.877604166666664</c:v>
                </c:pt>
                <c:pt idx="20690">
                  <c:v>50.880208333333336</c:v>
                </c:pt>
                <c:pt idx="20691">
                  <c:v>50.8828125</c:v>
                </c:pt>
                <c:pt idx="20692">
                  <c:v>50.885416666666664</c:v>
                </c:pt>
                <c:pt idx="20693">
                  <c:v>50.888020833333336</c:v>
                </c:pt>
                <c:pt idx="20694">
                  <c:v>50.890625</c:v>
                </c:pt>
                <c:pt idx="20695">
                  <c:v>50.893229166666664</c:v>
                </c:pt>
                <c:pt idx="20696">
                  <c:v>50.895833333333336</c:v>
                </c:pt>
                <c:pt idx="20697">
                  <c:v>50.8984375</c:v>
                </c:pt>
                <c:pt idx="20698">
                  <c:v>50.901041666666664</c:v>
                </c:pt>
                <c:pt idx="20699">
                  <c:v>50.903645833333336</c:v>
                </c:pt>
                <c:pt idx="20700">
                  <c:v>50.90625</c:v>
                </c:pt>
                <c:pt idx="20701">
                  <c:v>50.908854166666664</c:v>
                </c:pt>
                <c:pt idx="20702">
                  <c:v>50.911458333333336</c:v>
                </c:pt>
                <c:pt idx="20703">
                  <c:v>50.9140625</c:v>
                </c:pt>
                <c:pt idx="20704">
                  <c:v>50.916666666666664</c:v>
                </c:pt>
                <c:pt idx="20705">
                  <c:v>50.919270833333336</c:v>
                </c:pt>
                <c:pt idx="20706">
                  <c:v>50.921875</c:v>
                </c:pt>
                <c:pt idx="20707">
                  <c:v>50.924479166666664</c:v>
                </c:pt>
                <c:pt idx="20708">
                  <c:v>50.927083333333336</c:v>
                </c:pt>
                <c:pt idx="20709">
                  <c:v>50.9296875</c:v>
                </c:pt>
                <c:pt idx="20710">
                  <c:v>50.932291666666664</c:v>
                </c:pt>
                <c:pt idx="20711">
                  <c:v>50.934895833333336</c:v>
                </c:pt>
                <c:pt idx="20712">
                  <c:v>50.9375</c:v>
                </c:pt>
                <c:pt idx="20713">
                  <c:v>50.940104166666664</c:v>
                </c:pt>
                <c:pt idx="20714">
                  <c:v>50.942708333333336</c:v>
                </c:pt>
                <c:pt idx="20715">
                  <c:v>50.9453125</c:v>
                </c:pt>
                <c:pt idx="20716">
                  <c:v>50.947916666666664</c:v>
                </c:pt>
                <c:pt idx="20717">
                  <c:v>50.950520833333336</c:v>
                </c:pt>
                <c:pt idx="20718">
                  <c:v>50.953125</c:v>
                </c:pt>
                <c:pt idx="20719">
                  <c:v>50.955729166666664</c:v>
                </c:pt>
                <c:pt idx="20720">
                  <c:v>50.958333333333336</c:v>
                </c:pt>
                <c:pt idx="20721">
                  <c:v>50.9609375</c:v>
                </c:pt>
                <c:pt idx="20722">
                  <c:v>50.963541666666664</c:v>
                </c:pt>
                <c:pt idx="20723">
                  <c:v>50.966145833333336</c:v>
                </c:pt>
                <c:pt idx="20724">
                  <c:v>50.96875</c:v>
                </c:pt>
                <c:pt idx="20725">
                  <c:v>50.971354166666664</c:v>
                </c:pt>
                <c:pt idx="20726">
                  <c:v>50.973958333333336</c:v>
                </c:pt>
                <c:pt idx="20727">
                  <c:v>50.9765625</c:v>
                </c:pt>
                <c:pt idx="20728">
                  <c:v>50.979166666666664</c:v>
                </c:pt>
                <c:pt idx="20729">
                  <c:v>50.981770833333336</c:v>
                </c:pt>
                <c:pt idx="20730">
                  <c:v>50.984375</c:v>
                </c:pt>
                <c:pt idx="20731">
                  <c:v>50.986979166666664</c:v>
                </c:pt>
                <c:pt idx="20732">
                  <c:v>50.989583333333336</c:v>
                </c:pt>
                <c:pt idx="20733">
                  <c:v>50.9921875</c:v>
                </c:pt>
                <c:pt idx="20734">
                  <c:v>50.994791666666664</c:v>
                </c:pt>
                <c:pt idx="20735">
                  <c:v>50.997395833333336</c:v>
                </c:pt>
                <c:pt idx="20736">
                  <c:v>51</c:v>
                </c:pt>
                <c:pt idx="20737">
                  <c:v>51.002604166666664</c:v>
                </c:pt>
                <c:pt idx="20738">
                  <c:v>51.005208333333336</c:v>
                </c:pt>
                <c:pt idx="20739">
                  <c:v>51.0078125</c:v>
                </c:pt>
                <c:pt idx="20740">
                  <c:v>51.010416666666664</c:v>
                </c:pt>
                <c:pt idx="20741">
                  <c:v>51.013020833333336</c:v>
                </c:pt>
                <c:pt idx="20742">
                  <c:v>51.015625</c:v>
                </c:pt>
                <c:pt idx="20743">
                  <c:v>51.018229166666664</c:v>
                </c:pt>
                <c:pt idx="20744">
                  <c:v>51.020833333333336</c:v>
                </c:pt>
                <c:pt idx="20745">
                  <c:v>51.0234375</c:v>
                </c:pt>
                <c:pt idx="20746">
                  <c:v>51.026041666666664</c:v>
                </c:pt>
                <c:pt idx="20747">
                  <c:v>51.028645833333336</c:v>
                </c:pt>
                <c:pt idx="20748">
                  <c:v>51.03125</c:v>
                </c:pt>
                <c:pt idx="20749">
                  <c:v>51.033854166666664</c:v>
                </c:pt>
                <c:pt idx="20750">
                  <c:v>51.036458333333336</c:v>
                </c:pt>
                <c:pt idx="20751">
                  <c:v>51.0390625</c:v>
                </c:pt>
                <c:pt idx="20752">
                  <c:v>51.041666666666664</c:v>
                </c:pt>
                <c:pt idx="20753">
                  <c:v>51.044270833333336</c:v>
                </c:pt>
                <c:pt idx="20754">
                  <c:v>51.046875</c:v>
                </c:pt>
                <c:pt idx="20755">
                  <c:v>51.049479166666664</c:v>
                </c:pt>
                <c:pt idx="20756">
                  <c:v>51.052083333333336</c:v>
                </c:pt>
                <c:pt idx="20757">
                  <c:v>51.0546875</c:v>
                </c:pt>
                <c:pt idx="20758">
                  <c:v>51.057291666666664</c:v>
                </c:pt>
                <c:pt idx="20759">
                  <c:v>51.059895833333336</c:v>
                </c:pt>
                <c:pt idx="20760">
                  <c:v>51.0625</c:v>
                </c:pt>
                <c:pt idx="20761">
                  <c:v>51.065104166666664</c:v>
                </c:pt>
                <c:pt idx="20762">
                  <c:v>51.067708333333336</c:v>
                </c:pt>
                <c:pt idx="20763">
                  <c:v>51.0703125</c:v>
                </c:pt>
                <c:pt idx="20764">
                  <c:v>51.072916666666664</c:v>
                </c:pt>
                <c:pt idx="20765">
                  <c:v>51.075520833333336</c:v>
                </c:pt>
                <c:pt idx="20766">
                  <c:v>51.078125</c:v>
                </c:pt>
                <c:pt idx="20767">
                  <c:v>51.080729166666664</c:v>
                </c:pt>
                <c:pt idx="20768">
                  <c:v>51.083333333333336</c:v>
                </c:pt>
                <c:pt idx="20769">
                  <c:v>51.0859375</c:v>
                </c:pt>
                <c:pt idx="20770">
                  <c:v>51.088541666666664</c:v>
                </c:pt>
                <c:pt idx="20771">
                  <c:v>51.091145833333336</c:v>
                </c:pt>
                <c:pt idx="20772">
                  <c:v>51.09375</c:v>
                </c:pt>
                <c:pt idx="20773">
                  <c:v>51.096354166666664</c:v>
                </c:pt>
                <c:pt idx="20774">
                  <c:v>51.098958333333336</c:v>
                </c:pt>
                <c:pt idx="20775">
                  <c:v>51.1015625</c:v>
                </c:pt>
                <c:pt idx="20776">
                  <c:v>51.104166666666664</c:v>
                </c:pt>
                <c:pt idx="20777">
                  <c:v>51.106770833333336</c:v>
                </c:pt>
                <c:pt idx="20778">
                  <c:v>51.109375</c:v>
                </c:pt>
                <c:pt idx="20779">
                  <c:v>51.111979166666664</c:v>
                </c:pt>
                <c:pt idx="20780">
                  <c:v>51.114583333333336</c:v>
                </c:pt>
                <c:pt idx="20781">
                  <c:v>51.1171875</c:v>
                </c:pt>
                <c:pt idx="20782">
                  <c:v>51.119791666666664</c:v>
                </c:pt>
                <c:pt idx="20783">
                  <c:v>51.122395833333336</c:v>
                </c:pt>
                <c:pt idx="20784">
                  <c:v>51.125</c:v>
                </c:pt>
                <c:pt idx="20785">
                  <c:v>51.127604166666664</c:v>
                </c:pt>
                <c:pt idx="20786">
                  <c:v>51.130208333333336</c:v>
                </c:pt>
                <c:pt idx="20787">
                  <c:v>51.1328125</c:v>
                </c:pt>
                <c:pt idx="20788">
                  <c:v>51.135416666666664</c:v>
                </c:pt>
                <c:pt idx="20789">
                  <c:v>51.138020833333336</c:v>
                </c:pt>
                <c:pt idx="20790">
                  <c:v>51.140625</c:v>
                </c:pt>
                <c:pt idx="20791">
                  <c:v>51.143229166666664</c:v>
                </c:pt>
                <c:pt idx="20792">
                  <c:v>51.145833333333336</c:v>
                </c:pt>
                <c:pt idx="20793">
                  <c:v>51.1484375</c:v>
                </c:pt>
                <c:pt idx="20794">
                  <c:v>51.151041666666664</c:v>
                </c:pt>
                <c:pt idx="20795">
                  <c:v>51.153645833333336</c:v>
                </c:pt>
                <c:pt idx="20796">
                  <c:v>51.15625</c:v>
                </c:pt>
                <c:pt idx="20797">
                  <c:v>51.158854166666664</c:v>
                </c:pt>
                <c:pt idx="20798">
                  <c:v>51.161458333333336</c:v>
                </c:pt>
                <c:pt idx="20799">
                  <c:v>51.1640625</c:v>
                </c:pt>
                <c:pt idx="20800">
                  <c:v>51.166666666666664</c:v>
                </c:pt>
                <c:pt idx="20801">
                  <c:v>51.169270833333336</c:v>
                </c:pt>
                <c:pt idx="20802">
                  <c:v>51.171875</c:v>
                </c:pt>
                <c:pt idx="20803">
                  <c:v>51.174479166666664</c:v>
                </c:pt>
                <c:pt idx="20804">
                  <c:v>51.177083333333336</c:v>
                </c:pt>
                <c:pt idx="20805">
                  <c:v>51.1796875</c:v>
                </c:pt>
                <c:pt idx="20806">
                  <c:v>51.182291666666664</c:v>
                </c:pt>
                <c:pt idx="20807">
                  <c:v>51.184895833333336</c:v>
                </c:pt>
                <c:pt idx="20808">
                  <c:v>51.1875</c:v>
                </c:pt>
                <c:pt idx="20809">
                  <c:v>51.190104166666664</c:v>
                </c:pt>
                <c:pt idx="20810">
                  <c:v>51.192708333333336</c:v>
                </c:pt>
                <c:pt idx="20811">
                  <c:v>51.1953125</c:v>
                </c:pt>
                <c:pt idx="20812">
                  <c:v>51.197916666666664</c:v>
                </c:pt>
                <c:pt idx="20813">
                  <c:v>51.200520833333336</c:v>
                </c:pt>
                <c:pt idx="20814">
                  <c:v>51.203125</c:v>
                </c:pt>
                <c:pt idx="20815">
                  <c:v>51.205729166666664</c:v>
                </c:pt>
                <c:pt idx="20816">
                  <c:v>51.208333333333336</c:v>
                </c:pt>
                <c:pt idx="20817">
                  <c:v>51.2109375</c:v>
                </c:pt>
                <c:pt idx="20818">
                  <c:v>51.213541666666664</c:v>
                </c:pt>
                <c:pt idx="20819">
                  <c:v>51.216145833333336</c:v>
                </c:pt>
                <c:pt idx="20820">
                  <c:v>51.21875</c:v>
                </c:pt>
                <c:pt idx="20821">
                  <c:v>51.221354166666664</c:v>
                </c:pt>
                <c:pt idx="20822">
                  <c:v>51.223958333333336</c:v>
                </c:pt>
                <c:pt idx="20823">
                  <c:v>51.2265625</c:v>
                </c:pt>
                <c:pt idx="20824">
                  <c:v>51.229166666666664</c:v>
                </c:pt>
                <c:pt idx="20825">
                  <c:v>51.231770833333336</c:v>
                </c:pt>
                <c:pt idx="20826">
                  <c:v>51.234375</c:v>
                </c:pt>
                <c:pt idx="20827">
                  <c:v>51.236979166666664</c:v>
                </c:pt>
                <c:pt idx="20828">
                  <c:v>51.239583333333336</c:v>
                </c:pt>
                <c:pt idx="20829">
                  <c:v>51.2421875</c:v>
                </c:pt>
                <c:pt idx="20830">
                  <c:v>51.244791666666664</c:v>
                </c:pt>
                <c:pt idx="20831">
                  <c:v>51.247395833333336</c:v>
                </c:pt>
                <c:pt idx="20832">
                  <c:v>51.25</c:v>
                </c:pt>
                <c:pt idx="20833">
                  <c:v>51.252604166666664</c:v>
                </c:pt>
                <c:pt idx="20834">
                  <c:v>51.255208333333336</c:v>
                </c:pt>
                <c:pt idx="20835">
                  <c:v>51.2578125</c:v>
                </c:pt>
                <c:pt idx="20836">
                  <c:v>51.260416666666664</c:v>
                </c:pt>
                <c:pt idx="20837">
                  <c:v>51.263020833333336</c:v>
                </c:pt>
                <c:pt idx="20838">
                  <c:v>51.265625</c:v>
                </c:pt>
                <c:pt idx="20839">
                  <c:v>51.268229166666664</c:v>
                </c:pt>
                <c:pt idx="20840">
                  <c:v>51.270833333333336</c:v>
                </c:pt>
                <c:pt idx="20841">
                  <c:v>51.2734375</c:v>
                </c:pt>
                <c:pt idx="20842">
                  <c:v>51.276041666666664</c:v>
                </c:pt>
                <c:pt idx="20843">
                  <c:v>51.278645833333336</c:v>
                </c:pt>
                <c:pt idx="20844">
                  <c:v>51.28125</c:v>
                </c:pt>
                <c:pt idx="20845">
                  <c:v>51.283854166666664</c:v>
                </c:pt>
                <c:pt idx="20846">
                  <c:v>51.286458333333336</c:v>
                </c:pt>
                <c:pt idx="20847">
                  <c:v>51.2890625</c:v>
                </c:pt>
                <c:pt idx="20848">
                  <c:v>51.291666666666664</c:v>
                </c:pt>
                <c:pt idx="20849">
                  <c:v>51.294270833333336</c:v>
                </c:pt>
                <c:pt idx="20850">
                  <c:v>51.296875</c:v>
                </c:pt>
                <c:pt idx="20851">
                  <c:v>51.299479166666664</c:v>
                </c:pt>
                <c:pt idx="20852">
                  <c:v>51.302083333333336</c:v>
                </c:pt>
                <c:pt idx="20853">
                  <c:v>51.3046875</c:v>
                </c:pt>
                <c:pt idx="20854">
                  <c:v>51.307291666666664</c:v>
                </c:pt>
                <c:pt idx="20855">
                  <c:v>51.309895833333336</c:v>
                </c:pt>
                <c:pt idx="20856">
                  <c:v>51.3125</c:v>
                </c:pt>
                <c:pt idx="20857">
                  <c:v>51.315104166666664</c:v>
                </c:pt>
                <c:pt idx="20858">
                  <c:v>51.317708333333336</c:v>
                </c:pt>
                <c:pt idx="20859">
                  <c:v>51.3203125</c:v>
                </c:pt>
                <c:pt idx="20860">
                  <c:v>51.322916666666664</c:v>
                </c:pt>
                <c:pt idx="20861">
                  <c:v>51.325520833333336</c:v>
                </c:pt>
                <c:pt idx="20862">
                  <c:v>51.328125</c:v>
                </c:pt>
                <c:pt idx="20863">
                  <c:v>51.330729166666664</c:v>
                </c:pt>
                <c:pt idx="20864">
                  <c:v>51.333333333333336</c:v>
                </c:pt>
                <c:pt idx="20865">
                  <c:v>51.3359375</c:v>
                </c:pt>
                <c:pt idx="20866">
                  <c:v>51.338541666666664</c:v>
                </c:pt>
                <c:pt idx="20867">
                  <c:v>51.341145833333336</c:v>
                </c:pt>
                <c:pt idx="20868">
                  <c:v>51.34375</c:v>
                </c:pt>
                <c:pt idx="20869">
                  <c:v>51.346354166666664</c:v>
                </c:pt>
                <c:pt idx="20870">
                  <c:v>51.348958333333336</c:v>
                </c:pt>
                <c:pt idx="20871">
                  <c:v>51.3515625</c:v>
                </c:pt>
                <c:pt idx="20872">
                  <c:v>51.354166666666664</c:v>
                </c:pt>
                <c:pt idx="20873">
                  <c:v>51.356770833333336</c:v>
                </c:pt>
                <c:pt idx="20874">
                  <c:v>51.359375</c:v>
                </c:pt>
                <c:pt idx="20875">
                  <c:v>51.361979166666664</c:v>
                </c:pt>
                <c:pt idx="20876">
                  <c:v>51.364583333333336</c:v>
                </c:pt>
                <c:pt idx="20877">
                  <c:v>51.3671875</c:v>
                </c:pt>
                <c:pt idx="20878">
                  <c:v>51.369791666666664</c:v>
                </c:pt>
                <c:pt idx="20879">
                  <c:v>51.372395833333336</c:v>
                </c:pt>
                <c:pt idx="20880">
                  <c:v>51.375</c:v>
                </c:pt>
                <c:pt idx="20881">
                  <c:v>51.377604166666664</c:v>
                </c:pt>
                <c:pt idx="20882">
                  <c:v>51.380208333333336</c:v>
                </c:pt>
                <c:pt idx="20883">
                  <c:v>51.3828125</c:v>
                </c:pt>
                <c:pt idx="20884">
                  <c:v>51.385416666666664</c:v>
                </c:pt>
                <c:pt idx="20885">
                  <c:v>51.388020833333336</c:v>
                </c:pt>
                <c:pt idx="20886">
                  <c:v>51.390625</c:v>
                </c:pt>
                <c:pt idx="20887">
                  <c:v>51.393229166666664</c:v>
                </c:pt>
                <c:pt idx="20888">
                  <c:v>51.395833333333336</c:v>
                </c:pt>
                <c:pt idx="20889">
                  <c:v>51.3984375</c:v>
                </c:pt>
                <c:pt idx="20890">
                  <c:v>51.401041666666664</c:v>
                </c:pt>
                <c:pt idx="20891">
                  <c:v>51.403645833333336</c:v>
                </c:pt>
                <c:pt idx="20892">
                  <c:v>51.40625</c:v>
                </c:pt>
                <c:pt idx="20893">
                  <c:v>51.408854166666664</c:v>
                </c:pt>
                <c:pt idx="20894">
                  <c:v>51.411458333333336</c:v>
                </c:pt>
                <c:pt idx="20895">
                  <c:v>51.4140625</c:v>
                </c:pt>
                <c:pt idx="20896">
                  <c:v>51.416666666666664</c:v>
                </c:pt>
                <c:pt idx="20897">
                  <c:v>51.419270833333336</c:v>
                </c:pt>
                <c:pt idx="20898">
                  <c:v>51.421875</c:v>
                </c:pt>
                <c:pt idx="20899">
                  <c:v>51.424479166666664</c:v>
                </c:pt>
                <c:pt idx="20900">
                  <c:v>51.427083333333336</c:v>
                </c:pt>
                <c:pt idx="20901">
                  <c:v>51.4296875</c:v>
                </c:pt>
                <c:pt idx="20902">
                  <c:v>51.432291666666664</c:v>
                </c:pt>
                <c:pt idx="20903">
                  <c:v>51.434895833333336</c:v>
                </c:pt>
                <c:pt idx="20904">
                  <c:v>51.4375</c:v>
                </c:pt>
                <c:pt idx="20905">
                  <c:v>51.440104166666664</c:v>
                </c:pt>
                <c:pt idx="20906">
                  <c:v>51.442708333333336</c:v>
                </c:pt>
                <c:pt idx="20907">
                  <c:v>51.4453125</c:v>
                </c:pt>
                <c:pt idx="20908">
                  <c:v>51.447916666666664</c:v>
                </c:pt>
                <c:pt idx="20909">
                  <c:v>51.450520833333336</c:v>
                </c:pt>
                <c:pt idx="20910">
                  <c:v>51.453125</c:v>
                </c:pt>
                <c:pt idx="20911">
                  <c:v>51.455729166666664</c:v>
                </c:pt>
                <c:pt idx="20912">
                  <c:v>51.458333333333336</c:v>
                </c:pt>
                <c:pt idx="20913">
                  <c:v>51.4609375</c:v>
                </c:pt>
                <c:pt idx="20914">
                  <c:v>51.463541666666664</c:v>
                </c:pt>
                <c:pt idx="20915">
                  <c:v>51.466145833333336</c:v>
                </c:pt>
                <c:pt idx="20916">
                  <c:v>51.46875</c:v>
                </c:pt>
                <c:pt idx="20917">
                  <c:v>51.471354166666664</c:v>
                </c:pt>
                <c:pt idx="20918">
                  <c:v>51.473958333333336</c:v>
                </c:pt>
                <c:pt idx="20919">
                  <c:v>51.4765625</c:v>
                </c:pt>
                <c:pt idx="20920">
                  <c:v>51.479166666666664</c:v>
                </c:pt>
                <c:pt idx="20921">
                  <c:v>51.481770833333336</c:v>
                </c:pt>
                <c:pt idx="20922">
                  <c:v>51.484375</c:v>
                </c:pt>
                <c:pt idx="20923">
                  <c:v>51.486979166666664</c:v>
                </c:pt>
                <c:pt idx="20924">
                  <c:v>51.489583333333336</c:v>
                </c:pt>
                <c:pt idx="20925">
                  <c:v>51.4921875</c:v>
                </c:pt>
                <c:pt idx="20926">
                  <c:v>51.494791666666664</c:v>
                </c:pt>
                <c:pt idx="20927">
                  <c:v>51.497395833333336</c:v>
                </c:pt>
                <c:pt idx="20928">
                  <c:v>51.5</c:v>
                </c:pt>
                <c:pt idx="20929">
                  <c:v>51.502604166666664</c:v>
                </c:pt>
                <c:pt idx="20930">
                  <c:v>51.505208333333336</c:v>
                </c:pt>
                <c:pt idx="20931">
                  <c:v>51.5078125</c:v>
                </c:pt>
                <c:pt idx="20932">
                  <c:v>51.510416666666664</c:v>
                </c:pt>
                <c:pt idx="20933">
                  <c:v>51.513020833333336</c:v>
                </c:pt>
                <c:pt idx="20934">
                  <c:v>51.515625</c:v>
                </c:pt>
                <c:pt idx="20935">
                  <c:v>51.518229166666664</c:v>
                </c:pt>
                <c:pt idx="20936">
                  <c:v>51.520833333333336</c:v>
                </c:pt>
                <c:pt idx="20937">
                  <c:v>51.5234375</c:v>
                </c:pt>
                <c:pt idx="20938">
                  <c:v>51.526041666666664</c:v>
                </c:pt>
                <c:pt idx="20939">
                  <c:v>51.528645833333336</c:v>
                </c:pt>
                <c:pt idx="20940">
                  <c:v>51.53125</c:v>
                </c:pt>
                <c:pt idx="20941">
                  <c:v>51.533854166666664</c:v>
                </c:pt>
                <c:pt idx="20942">
                  <c:v>51.536458333333336</c:v>
                </c:pt>
                <c:pt idx="20943">
                  <c:v>51.5390625</c:v>
                </c:pt>
                <c:pt idx="20944">
                  <c:v>51.541666666666664</c:v>
                </c:pt>
                <c:pt idx="20945">
                  <c:v>51.544270833333336</c:v>
                </c:pt>
                <c:pt idx="20946">
                  <c:v>51.546875</c:v>
                </c:pt>
                <c:pt idx="20947">
                  <c:v>51.549479166666664</c:v>
                </c:pt>
                <c:pt idx="20948">
                  <c:v>51.552083333333336</c:v>
                </c:pt>
                <c:pt idx="20949">
                  <c:v>51.5546875</c:v>
                </c:pt>
                <c:pt idx="20950">
                  <c:v>51.557291666666664</c:v>
                </c:pt>
                <c:pt idx="20951">
                  <c:v>51.559895833333336</c:v>
                </c:pt>
                <c:pt idx="20952">
                  <c:v>51.5625</c:v>
                </c:pt>
                <c:pt idx="20953">
                  <c:v>51.565104166666664</c:v>
                </c:pt>
                <c:pt idx="20954">
                  <c:v>51.567708333333336</c:v>
                </c:pt>
                <c:pt idx="20955">
                  <c:v>51.5703125</c:v>
                </c:pt>
                <c:pt idx="20956">
                  <c:v>51.572916666666664</c:v>
                </c:pt>
                <c:pt idx="20957">
                  <c:v>51.575520833333336</c:v>
                </c:pt>
                <c:pt idx="20958">
                  <c:v>51.578125</c:v>
                </c:pt>
                <c:pt idx="20959">
                  <c:v>51.580729166666664</c:v>
                </c:pt>
                <c:pt idx="20960">
                  <c:v>51.583333333333336</c:v>
                </c:pt>
                <c:pt idx="20961">
                  <c:v>51.5859375</c:v>
                </c:pt>
                <c:pt idx="20962">
                  <c:v>51.588541666666664</c:v>
                </c:pt>
                <c:pt idx="20963">
                  <c:v>51.591145833333336</c:v>
                </c:pt>
                <c:pt idx="20964">
                  <c:v>51.59375</c:v>
                </c:pt>
                <c:pt idx="20965">
                  <c:v>51.596354166666664</c:v>
                </c:pt>
                <c:pt idx="20966">
                  <c:v>51.598958333333336</c:v>
                </c:pt>
                <c:pt idx="20967">
                  <c:v>51.6015625</c:v>
                </c:pt>
                <c:pt idx="20968">
                  <c:v>51.604166666666664</c:v>
                </c:pt>
                <c:pt idx="20969">
                  <c:v>51.606770833333336</c:v>
                </c:pt>
                <c:pt idx="20970">
                  <c:v>51.609375</c:v>
                </c:pt>
                <c:pt idx="20971">
                  <c:v>51.611979166666664</c:v>
                </c:pt>
                <c:pt idx="20972">
                  <c:v>51.614583333333336</c:v>
                </c:pt>
                <c:pt idx="20973">
                  <c:v>51.6171875</c:v>
                </c:pt>
                <c:pt idx="20974">
                  <c:v>51.619791666666664</c:v>
                </c:pt>
                <c:pt idx="20975">
                  <c:v>51.622395833333336</c:v>
                </c:pt>
                <c:pt idx="20976">
                  <c:v>51.625</c:v>
                </c:pt>
                <c:pt idx="20977">
                  <c:v>51.627604166666664</c:v>
                </c:pt>
                <c:pt idx="20978">
                  <c:v>51.630208333333336</c:v>
                </c:pt>
                <c:pt idx="20979">
                  <c:v>51.6328125</c:v>
                </c:pt>
                <c:pt idx="20980">
                  <c:v>51.635416666666664</c:v>
                </c:pt>
                <c:pt idx="20981">
                  <c:v>51.638020833333336</c:v>
                </c:pt>
                <c:pt idx="20982">
                  <c:v>51.640625</c:v>
                </c:pt>
                <c:pt idx="20983">
                  <c:v>51.643229166666664</c:v>
                </c:pt>
                <c:pt idx="20984">
                  <c:v>51.645833333333336</c:v>
                </c:pt>
                <c:pt idx="20985">
                  <c:v>51.6484375</c:v>
                </c:pt>
                <c:pt idx="20986">
                  <c:v>51.651041666666664</c:v>
                </c:pt>
                <c:pt idx="20987">
                  <c:v>51.653645833333336</c:v>
                </c:pt>
                <c:pt idx="20988">
                  <c:v>51.65625</c:v>
                </c:pt>
                <c:pt idx="20989">
                  <c:v>51.658854166666664</c:v>
                </c:pt>
                <c:pt idx="20990">
                  <c:v>51.661458333333336</c:v>
                </c:pt>
                <c:pt idx="20991">
                  <c:v>51.6640625</c:v>
                </c:pt>
                <c:pt idx="20992">
                  <c:v>51.666666666666664</c:v>
                </c:pt>
                <c:pt idx="20993">
                  <c:v>51.669270833333336</c:v>
                </c:pt>
                <c:pt idx="20994">
                  <c:v>51.671875</c:v>
                </c:pt>
                <c:pt idx="20995">
                  <c:v>51.674479166666664</c:v>
                </c:pt>
                <c:pt idx="20996">
                  <c:v>51.677083333333336</c:v>
                </c:pt>
                <c:pt idx="20997">
                  <c:v>51.6796875</c:v>
                </c:pt>
                <c:pt idx="20998">
                  <c:v>51.682291666666664</c:v>
                </c:pt>
                <c:pt idx="20999">
                  <c:v>51.684895833333336</c:v>
                </c:pt>
                <c:pt idx="21000">
                  <c:v>51.6875</c:v>
                </c:pt>
                <c:pt idx="21001">
                  <c:v>51.690104166666664</c:v>
                </c:pt>
                <c:pt idx="21002">
                  <c:v>51.692708333333336</c:v>
                </c:pt>
                <c:pt idx="21003">
                  <c:v>51.6953125</c:v>
                </c:pt>
                <c:pt idx="21004">
                  <c:v>51.697916666666664</c:v>
                </c:pt>
                <c:pt idx="21005">
                  <c:v>51.700520833333336</c:v>
                </c:pt>
                <c:pt idx="21006">
                  <c:v>51.703125</c:v>
                </c:pt>
                <c:pt idx="21007">
                  <c:v>51.705729166666664</c:v>
                </c:pt>
                <c:pt idx="21008">
                  <c:v>51.708333333333336</c:v>
                </c:pt>
                <c:pt idx="21009">
                  <c:v>51.7109375</c:v>
                </c:pt>
                <c:pt idx="21010">
                  <c:v>51.713541666666664</c:v>
                </c:pt>
                <c:pt idx="21011">
                  <c:v>51.716145833333336</c:v>
                </c:pt>
                <c:pt idx="21012">
                  <c:v>51.71875</c:v>
                </c:pt>
                <c:pt idx="21013">
                  <c:v>51.721354166666664</c:v>
                </c:pt>
                <c:pt idx="21014">
                  <c:v>51.723958333333336</c:v>
                </c:pt>
                <c:pt idx="21015">
                  <c:v>51.7265625</c:v>
                </c:pt>
                <c:pt idx="21016">
                  <c:v>51.729166666666664</c:v>
                </c:pt>
                <c:pt idx="21017">
                  <c:v>51.731770833333336</c:v>
                </c:pt>
                <c:pt idx="21018">
                  <c:v>51.734375</c:v>
                </c:pt>
                <c:pt idx="21019">
                  <c:v>51.736979166666664</c:v>
                </c:pt>
                <c:pt idx="21020">
                  <c:v>51.739583333333336</c:v>
                </c:pt>
                <c:pt idx="21021">
                  <c:v>51.7421875</c:v>
                </c:pt>
                <c:pt idx="21022">
                  <c:v>51.744791666666664</c:v>
                </c:pt>
                <c:pt idx="21023">
                  <c:v>51.747395833333336</c:v>
                </c:pt>
                <c:pt idx="21024">
                  <c:v>51.75</c:v>
                </c:pt>
                <c:pt idx="21025">
                  <c:v>51.752604166666664</c:v>
                </c:pt>
                <c:pt idx="21026">
                  <c:v>51.755208333333336</c:v>
                </c:pt>
                <c:pt idx="21027">
                  <c:v>51.7578125</c:v>
                </c:pt>
                <c:pt idx="21028">
                  <c:v>51.760416666666664</c:v>
                </c:pt>
                <c:pt idx="21029">
                  <c:v>51.763020833333336</c:v>
                </c:pt>
                <c:pt idx="21030">
                  <c:v>51.765625</c:v>
                </c:pt>
                <c:pt idx="21031">
                  <c:v>51.768229166666664</c:v>
                </c:pt>
                <c:pt idx="21032">
                  <c:v>51.770833333333336</c:v>
                </c:pt>
                <c:pt idx="21033">
                  <c:v>51.7734375</c:v>
                </c:pt>
                <c:pt idx="21034">
                  <c:v>51.776041666666664</c:v>
                </c:pt>
                <c:pt idx="21035">
                  <c:v>51.778645833333336</c:v>
                </c:pt>
                <c:pt idx="21036">
                  <c:v>51.78125</c:v>
                </c:pt>
                <c:pt idx="21037">
                  <c:v>51.783854166666664</c:v>
                </c:pt>
                <c:pt idx="21038">
                  <c:v>51.786458333333336</c:v>
                </c:pt>
                <c:pt idx="21039">
                  <c:v>51.7890625</c:v>
                </c:pt>
                <c:pt idx="21040">
                  <c:v>51.791666666666664</c:v>
                </c:pt>
                <c:pt idx="21041">
                  <c:v>51.794270833333336</c:v>
                </c:pt>
                <c:pt idx="21042">
                  <c:v>51.796875</c:v>
                </c:pt>
                <c:pt idx="21043">
                  <c:v>51.799479166666664</c:v>
                </c:pt>
                <c:pt idx="21044">
                  <c:v>51.802083333333336</c:v>
                </c:pt>
                <c:pt idx="21045">
                  <c:v>51.8046875</c:v>
                </c:pt>
                <c:pt idx="21046">
                  <c:v>51.807291666666664</c:v>
                </c:pt>
                <c:pt idx="21047">
                  <c:v>51.809895833333336</c:v>
                </c:pt>
                <c:pt idx="21048">
                  <c:v>51.8125</c:v>
                </c:pt>
                <c:pt idx="21049">
                  <c:v>51.815104166666664</c:v>
                </c:pt>
                <c:pt idx="21050">
                  <c:v>51.817708333333336</c:v>
                </c:pt>
                <c:pt idx="21051">
                  <c:v>51.8203125</c:v>
                </c:pt>
                <c:pt idx="21052">
                  <c:v>51.822916666666664</c:v>
                </c:pt>
                <c:pt idx="21053">
                  <c:v>51.825520833333336</c:v>
                </c:pt>
                <c:pt idx="21054">
                  <c:v>51.828125</c:v>
                </c:pt>
                <c:pt idx="21055">
                  <c:v>51.830729166666664</c:v>
                </c:pt>
                <c:pt idx="21056">
                  <c:v>51.833333333333336</c:v>
                </c:pt>
                <c:pt idx="21057">
                  <c:v>51.8359375</c:v>
                </c:pt>
                <c:pt idx="21058">
                  <c:v>51.838541666666664</c:v>
                </c:pt>
                <c:pt idx="21059">
                  <c:v>51.841145833333336</c:v>
                </c:pt>
                <c:pt idx="21060">
                  <c:v>51.84375</c:v>
                </c:pt>
                <c:pt idx="21061">
                  <c:v>51.846354166666664</c:v>
                </c:pt>
                <c:pt idx="21062">
                  <c:v>51.848958333333336</c:v>
                </c:pt>
                <c:pt idx="21063">
                  <c:v>51.8515625</c:v>
                </c:pt>
                <c:pt idx="21064">
                  <c:v>51.854166666666664</c:v>
                </c:pt>
                <c:pt idx="21065">
                  <c:v>51.856770833333336</c:v>
                </c:pt>
                <c:pt idx="21066">
                  <c:v>51.859375</c:v>
                </c:pt>
                <c:pt idx="21067">
                  <c:v>51.861979166666664</c:v>
                </c:pt>
                <c:pt idx="21068">
                  <c:v>51.864583333333336</c:v>
                </c:pt>
                <c:pt idx="21069">
                  <c:v>51.8671875</c:v>
                </c:pt>
                <c:pt idx="21070">
                  <c:v>51.869791666666664</c:v>
                </c:pt>
                <c:pt idx="21071">
                  <c:v>51.872395833333336</c:v>
                </c:pt>
                <c:pt idx="21072">
                  <c:v>51.875</c:v>
                </c:pt>
                <c:pt idx="21073">
                  <c:v>51.877604166666664</c:v>
                </c:pt>
                <c:pt idx="21074">
                  <c:v>51.880208333333336</c:v>
                </c:pt>
                <c:pt idx="21075">
                  <c:v>51.8828125</c:v>
                </c:pt>
                <c:pt idx="21076">
                  <c:v>51.885416666666664</c:v>
                </c:pt>
                <c:pt idx="21077">
                  <c:v>51.888020833333336</c:v>
                </c:pt>
                <c:pt idx="21078">
                  <c:v>51.890625</c:v>
                </c:pt>
                <c:pt idx="21079">
                  <c:v>51.893229166666664</c:v>
                </c:pt>
                <c:pt idx="21080">
                  <c:v>51.895833333333336</c:v>
                </c:pt>
                <c:pt idx="21081">
                  <c:v>51.8984375</c:v>
                </c:pt>
                <c:pt idx="21082">
                  <c:v>51.901041666666664</c:v>
                </c:pt>
                <c:pt idx="21083">
                  <c:v>51.903645833333336</c:v>
                </c:pt>
                <c:pt idx="21084">
                  <c:v>51.90625</c:v>
                </c:pt>
                <c:pt idx="21085">
                  <c:v>51.908854166666664</c:v>
                </c:pt>
                <c:pt idx="21086">
                  <c:v>51.911458333333336</c:v>
                </c:pt>
                <c:pt idx="21087">
                  <c:v>51.9140625</c:v>
                </c:pt>
                <c:pt idx="21088">
                  <c:v>51.916666666666664</c:v>
                </c:pt>
                <c:pt idx="21089">
                  <c:v>51.919270833333336</c:v>
                </c:pt>
                <c:pt idx="21090">
                  <c:v>51.921875</c:v>
                </c:pt>
                <c:pt idx="21091">
                  <c:v>51.924479166666664</c:v>
                </c:pt>
                <c:pt idx="21092">
                  <c:v>51.927083333333336</c:v>
                </c:pt>
                <c:pt idx="21093">
                  <c:v>51.9296875</c:v>
                </c:pt>
                <c:pt idx="21094">
                  <c:v>51.932291666666664</c:v>
                </c:pt>
                <c:pt idx="21095">
                  <c:v>51.934895833333336</c:v>
                </c:pt>
                <c:pt idx="21096">
                  <c:v>51.9375</c:v>
                </c:pt>
                <c:pt idx="21097">
                  <c:v>51.940104166666664</c:v>
                </c:pt>
                <c:pt idx="21098">
                  <c:v>51.942708333333336</c:v>
                </c:pt>
                <c:pt idx="21099">
                  <c:v>51.9453125</c:v>
                </c:pt>
                <c:pt idx="21100">
                  <c:v>51.947916666666664</c:v>
                </c:pt>
                <c:pt idx="21101">
                  <c:v>51.950520833333336</c:v>
                </c:pt>
                <c:pt idx="21102">
                  <c:v>51.953125</c:v>
                </c:pt>
                <c:pt idx="21103">
                  <c:v>51.955729166666664</c:v>
                </c:pt>
                <c:pt idx="21104">
                  <c:v>51.958333333333336</c:v>
                </c:pt>
                <c:pt idx="21105">
                  <c:v>51.9609375</c:v>
                </c:pt>
                <c:pt idx="21106">
                  <c:v>51.963541666666664</c:v>
                </c:pt>
                <c:pt idx="21107">
                  <c:v>51.966145833333336</c:v>
                </c:pt>
                <c:pt idx="21108">
                  <c:v>51.96875</c:v>
                </c:pt>
                <c:pt idx="21109">
                  <c:v>51.971354166666664</c:v>
                </c:pt>
                <c:pt idx="21110">
                  <c:v>51.973958333333336</c:v>
                </c:pt>
                <c:pt idx="21111">
                  <c:v>51.9765625</c:v>
                </c:pt>
                <c:pt idx="21112">
                  <c:v>51.979166666666664</c:v>
                </c:pt>
                <c:pt idx="21113">
                  <c:v>51.981770833333336</c:v>
                </c:pt>
                <c:pt idx="21114">
                  <c:v>51.984375</c:v>
                </c:pt>
                <c:pt idx="21115">
                  <c:v>51.986979166666664</c:v>
                </c:pt>
                <c:pt idx="21116">
                  <c:v>51.989583333333336</c:v>
                </c:pt>
                <c:pt idx="21117">
                  <c:v>51.9921875</c:v>
                </c:pt>
                <c:pt idx="21118">
                  <c:v>51.994791666666664</c:v>
                </c:pt>
                <c:pt idx="21119">
                  <c:v>51.997395833333336</c:v>
                </c:pt>
                <c:pt idx="21120">
                  <c:v>52</c:v>
                </c:pt>
                <c:pt idx="21121">
                  <c:v>52.002604166666664</c:v>
                </c:pt>
                <c:pt idx="21122">
                  <c:v>52.005208333333336</c:v>
                </c:pt>
                <c:pt idx="21123">
                  <c:v>52.0078125</c:v>
                </c:pt>
                <c:pt idx="21124">
                  <c:v>52.010416666666664</c:v>
                </c:pt>
                <c:pt idx="21125">
                  <c:v>52.013020833333336</c:v>
                </c:pt>
                <c:pt idx="21126">
                  <c:v>52.015625</c:v>
                </c:pt>
                <c:pt idx="21127">
                  <c:v>52.018229166666664</c:v>
                </c:pt>
                <c:pt idx="21128">
                  <c:v>52.020833333333336</c:v>
                </c:pt>
                <c:pt idx="21129">
                  <c:v>52.0234375</c:v>
                </c:pt>
                <c:pt idx="21130">
                  <c:v>52.026041666666664</c:v>
                </c:pt>
                <c:pt idx="21131">
                  <c:v>52.028645833333336</c:v>
                </c:pt>
                <c:pt idx="21132">
                  <c:v>52.03125</c:v>
                </c:pt>
                <c:pt idx="21133">
                  <c:v>52.033854166666664</c:v>
                </c:pt>
                <c:pt idx="21134">
                  <c:v>52.036458333333336</c:v>
                </c:pt>
                <c:pt idx="21135">
                  <c:v>52.0390625</c:v>
                </c:pt>
                <c:pt idx="21136">
                  <c:v>52.041666666666664</c:v>
                </c:pt>
                <c:pt idx="21137">
                  <c:v>52.044270833333336</c:v>
                </c:pt>
                <c:pt idx="21138">
                  <c:v>52.046875</c:v>
                </c:pt>
                <c:pt idx="21139">
                  <c:v>52.049479166666664</c:v>
                </c:pt>
                <c:pt idx="21140">
                  <c:v>52.052083333333336</c:v>
                </c:pt>
                <c:pt idx="21141">
                  <c:v>52.0546875</c:v>
                </c:pt>
                <c:pt idx="21142">
                  <c:v>52.057291666666664</c:v>
                </c:pt>
                <c:pt idx="21143">
                  <c:v>52.059895833333336</c:v>
                </c:pt>
                <c:pt idx="21144">
                  <c:v>52.0625</c:v>
                </c:pt>
                <c:pt idx="21145">
                  <c:v>52.065104166666664</c:v>
                </c:pt>
                <c:pt idx="21146">
                  <c:v>52.067708333333336</c:v>
                </c:pt>
                <c:pt idx="21147">
                  <c:v>52.0703125</c:v>
                </c:pt>
                <c:pt idx="21148">
                  <c:v>52.072916666666664</c:v>
                </c:pt>
                <c:pt idx="21149">
                  <c:v>52.075520833333336</c:v>
                </c:pt>
                <c:pt idx="21150">
                  <c:v>52.078125</c:v>
                </c:pt>
                <c:pt idx="21151">
                  <c:v>52.080729166666664</c:v>
                </c:pt>
                <c:pt idx="21152">
                  <c:v>52.083333333333336</c:v>
                </c:pt>
                <c:pt idx="21153">
                  <c:v>52.0859375</c:v>
                </c:pt>
                <c:pt idx="21154">
                  <c:v>52.088541666666664</c:v>
                </c:pt>
                <c:pt idx="21155">
                  <c:v>52.091145833333336</c:v>
                </c:pt>
                <c:pt idx="21156">
                  <c:v>52.09375</c:v>
                </c:pt>
                <c:pt idx="21157">
                  <c:v>52.096354166666664</c:v>
                </c:pt>
                <c:pt idx="21158">
                  <c:v>52.098958333333336</c:v>
                </c:pt>
                <c:pt idx="21159">
                  <c:v>52.1015625</c:v>
                </c:pt>
                <c:pt idx="21160">
                  <c:v>52.104166666666664</c:v>
                </c:pt>
                <c:pt idx="21161">
                  <c:v>52.106770833333336</c:v>
                </c:pt>
                <c:pt idx="21162">
                  <c:v>52.109375</c:v>
                </c:pt>
                <c:pt idx="21163">
                  <c:v>52.111979166666664</c:v>
                </c:pt>
                <c:pt idx="21164">
                  <c:v>52.114583333333336</c:v>
                </c:pt>
                <c:pt idx="21165">
                  <c:v>52.1171875</c:v>
                </c:pt>
                <c:pt idx="21166">
                  <c:v>52.119791666666664</c:v>
                </c:pt>
                <c:pt idx="21167">
                  <c:v>52.122395833333336</c:v>
                </c:pt>
                <c:pt idx="21168">
                  <c:v>52.125</c:v>
                </c:pt>
                <c:pt idx="21169">
                  <c:v>52.127604166666664</c:v>
                </c:pt>
                <c:pt idx="21170">
                  <c:v>52.130208333333336</c:v>
                </c:pt>
                <c:pt idx="21171">
                  <c:v>52.1328125</c:v>
                </c:pt>
                <c:pt idx="21172">
                  <c:v>52.135416666666664</c:v>
                </c:pt>
                <c:pt idx="21173">
                  <c:v>52.138020833333336</c:v>
                </c:pt>
                <c:pt idx="21174">
                  <c:v>52.140625</c:v>
                </c:pt>
                <c:pt idx="21175">
                  <c:v>52.143229166666664</c:v>
                </c:pt>
                <c:pt idx="21176">
                  <c:v>52.145833333333336</c:v>
                </c:pt>
                <c:pt idx="21177">
                  <c:v>52.1484375</c:v>
                </c:pt>
                <c:pt idx="21178">
                  <c:v>52.151041666666664</c:v>
                </c:pt>
                <c:pt idx="21179">
                  <c:v>52.153645833333336</c:v>
                </c:pt>
                <c:pt idx="21180">
                  <c:v>52.15625</c:v>
                </c:pt>
                <c:pt idx="21181">
                  <c:v>52.158854166666664</c:v>
                </c:pt>
                <c:pt idx="21182">
                  <c:v>52.161458333333336</c:v>
                </c:pt>
                <c:pt idx="21183">
                  <c:v>52.1640625</c:v>
                </c:pt>
                <c:pt idx="21184">
                  <c:v>52.166666666666664</c:v>
                </c:pt>
                <c:pt idx="21185">
                  <c:v>52.169270833333336</c:v>
                </c:pt>
                <c:pt idx="21186">
                  <c:v>52.171875</c:v>
                </c:pt>
                <c:pt idx="21187">
                  <c:v>52.174479166666664</c:v>
                </c:pt>
                <c:pt idx="21188">
                  <c:v>52.177083333333336</c:v>
                </c:pt>
                <c:pt idx="21189">
                  <c:v>52.1796875</c:v>
                </c:pt>
                <c:pt idx="21190">
                  <c:v>52.182291666666664</c:v>
                </c:pt>
                <c:pt idx="21191">
                  <c:v>52.184895833333336</c:v>
                </c:pt>
                <c:pt idx="21192">
                  <c:v>52.1875</c:v>
                </c:pt>
                <c:pt idx="21193">
                  <c:v>52.190104166666664</c:v>
                </c:pt>
                <c:pt idx="21194">
                  <c:v>52.192708333333336</c:v>
                </c:pt>
                <c:pt idx="21195">
                  <c:v>52.1953125</c:v>
                </c:pt>
                <c:pt idx="21196">
                  <c:v>52.197916666666664</c:v>
                </c:pt>
                <c:pt idx="21197">
                  <c:v>52.200520833333336</c:v>
                </c:pt>
                <c:pt idx="21198">
                  <c:v>52.203125</c:v>
                </c:pt>
                <c:pt idx="21199">
                  <c:v>52.205729166666664</c:v>
                </c:pt>
                <c:pt idx="21200">
                  <c:v>52.208333333333336</c:v>
                </c:pt>
                <c:pt idx="21201">
                  <c:v>52.2109375</c:v>
                </c:pt>
                <c:pt idx="21202">
                  <c:v>52.213541666666664</c:v>
                </c:pt>
                <c:pt idx="21203">
                  <c:v>52.216145833333336</c:v>
                </c:pt>
                <c:pt idx="21204">
                  <c:v>52.21875</c:v>
                </c:pt>
                <c:pt idx="21205">
                  <c:v>52.221354166666664</c:v>
                </c:pt>
                <c:pt idx="21206">
                  <c:v>52.223958333333336</c:v>
                </c:pt>
                <c:pt idx="21207">
                  <c:v>52.2265625</c:v>
                </c:pt>
                <c:pt idx="21208">
                  <c:v>52.229166666666664</c:v>
                </c:pt>
                <c:pt idx="21209">
                  <c:v>52.231770833333336</c:v>
                </c:pt>
                <c:pt idx="21210">
                  <c:v>52.234375</c:v>
                </c:pt>
                <c:pt idx="21211">
                  <c:v>52.236979166666664</c:v>
                </c:pt>
                <c:pt idx="21212">
                  <c:v>52.239583333333336</c:v>
                </c:pt>
                <c:pt idx="21213">
                  <c:v>52.2421875</c:v>
                </c:pt>
                <c:pt idx="21214">
                  <c:v>52.244791666666664</c:v>
                </c:pt>
                <c:pt idx="21215">
                  <c:v>52.247395833333336</c:v>
                </c:pt>
                <c:pt idx="21216">
                  <c:v>52.25</c:v>
                </c:pt>
                <c:pt idx="21217">
                  <c:v>52.252604166666664</c:v>
                </c:pt>
                <c:pt idx="21218">
                  <c:v>52.255208333333336</c:v>
                </c:pt>
                <c:pt idx="21219">
                  <c:v>52.2578125</c:v>
                </c:pt>
                <c:pt idx="21220">
                  <c:v>52.260416666666664</c:v>
                </c:pt>
                <c:pt idx="21221">
                  <c:v>52.263020833333336</c:v>
                </c:pt>
                <c:pt idx="21222">
                  <c:v>52.265625</c:v>
                </c:pt>
                <c:pt idx="21223">
                  <c:v>52.268229166666664</c:v>
                </c:pt>
                <c:pt idx="21224">
                  <c:v>52.270833333333336</c:v>
                </c:pt>
                <c:pt idx="21225">
                  <c:v>52.2734375</c:v>
                </c:pt>
                <c:pt idx="21226">
                  <c:v>52.276041666666664</c:v>
                </c:pt>
                <c:pt idx="21227">
                  <c:v>52.278645833333336</c:v>
                </c:pt>
                <c:pt idx="21228">
                  <c:v>52.28125</c:v>
                </c:pt>
                <c:pt idx="21229">
                  <c:v>52.283854166666664</c:v>
                </c:pt>
                <c:pt idx="21230">
                  <c:v>52.286458333333336</c:v>
                </c:pt>
                <c:pt idx="21231">
                  <c:v>52.2890625</c:v>
                </c:pt>
                <c:pt idx="21232">
                  <c:v>52.291666666666664</c:v>
                </c:pt>
                <c:pt idx="21233">
                  <c:v>52.294270833333336</c:v>
                </c:pt>
                <c:pt idx="21234">
                  <c:v>52.296875</c:v>
                </c:pt>
                <c:pt idx="21235">
                  <c:v>52.299479166666664</c:v>
                </c:pt>
                <c:pt idx="21236">
                  <c:v>52.302083333333336</c:v>
                </c:pt>
                <c:pt idx="21237">
                  <c:v>52.3046875</c:v>
                </c:pt>
                <c:pt idx="21238">
                  <c:v>52.307291666666664</c:v>
                </c:pt>
                <c:pt idx="21239">
                  <c:v>52.309895833333336</c:v>
                </c:pt>
                <c:pt idx="21240">
                  <c:v>52.3125</c:v>
                </c:pt>
                <c:pt idx="21241">
                  <c:v>52.315104166666664</c:v>
                </c:pt>
                <c:pt idx="21242">
                  <c:v>52.317708333333336</c:v>
                </c:pt>
                <c:pt idx="21243">
                  <c:v>52.3203125</c:v>
                </c:pt>
                <c:pt idx="21244">
                  <c:v>52.322916666666664</c:v>
                </c:pt>
                <c:pt idx="21245">
                  <c:v>52.325520833333336</c:v>
                </c:pt>
                <c:pt idx="21246">
                  <c:v>52.328125</c:v>
                </c:pt>
                <c:pt idx="21247">
                  <c:v>52.330729166666664</c:v>
                </c:pt>
                <c:pt idx="21248">
                  <c:v>52.333333333333336</c:v>
                </c:pt>
                <c:pt idx="21249">
                  <c:v>52.3359375</c:v>
                </c:pt>
                <c:pt idx="21250">
                  <c:v>52.338541666666664</c:v>
                </c:pt>
                <c:pt idx="21251">
                  <c:v>52.341145833333336</c:v>
                </c:pt>
                <c:pt idx="21252">
                  <c:v>52.34375</c:v>
                </c:pt>
                <c:pt idx="21253">
                  <c:v>52.346354166666664</c:v>
                </c:pt>
                <c:pt idx="21254">
                  <c:v>52.348958333333336</c:v>
                </c:pt>
                <c:pt idx="21255">
                  <c:v>52.3515625</c:v>
                </c:pt>
                <c:pt idx="21256">
                  <c:v>52.354166666666664</c:v>
                </c:pt>
                <c:pt idx="21257">
                  <c:v>52.356770833333336</c:v>
                </c:pt>
                <c:pt idx="21258">
                  <c:v>52.359375</c:v>
                </c:pt>
                <c:pt idx="21259">
                  <c:v>52.361979166666664</c:v>
                </c:pt>
                <c:pt idx="21260">
                  <c:v>52.364583333333336</c:v>
                </c:pt>
                <c:pt idx="21261">
                  <c:v>52.3671875</c:v>
                </c:pt>
                <c:pt idx="21262">
                  <c:v>52.369791666666664</c:v>
                </c:pt>
                <c:pt idx="21263">
                  <c:v>52.372395833333336</c:v>
                </c:pt>
                <c:pt idx="21264">
                  <c:v>52.375</c:v>
                </c:pt>
                <c:pt idx="21265">
                  <c:v>52.377604166666664</c:v>
                </c:pt>
                <c:pt idx="21266">
                  <c:v>52.380208333333336</c:v>
                </c:pt>
                <c:pt idx="21267">
                  <c:v>52.3828125</c:v>
                </c:pt>
                <c:pt idx="21268">
                  <c:v>52.385416666666664</c:v>
                </c:pt>
                <c:pt idx="21269">
                  <c:v>52.388020833333336</c:v>
                </c:pt>
                <c:pt idx="21270">
                  <c:v>52.390625</c:v>
                </c:pt>
                <c:pt idx="21271">
                  <c:v>52.393229166666664</c:v>
                </c:pt>
                <c:pt idx="21272">
                  <c:v>52.395833333333336</c:v>
                </c:pt>
                <c:pt idx="21273">
                  <c:v>52.3984375</c:v>
                </c:pt>
                <c:pt idx="21274">
                  <c:v>52.401041666666664</c:v>
                </c:pt>
                <c:pt idx="21275">
                  <c:v>52.403645833333336</c:v>
                </c:pt>
                <c:pt idx="21276">
                  <c:v>52.40625</c:v>
                </c:pt>
                <c:pt idx="21277">
                  <c:v>52.408854166666664</c:v>
                </c:pt>
                <c:pt idx="21278">
                  <c:v>52.411458333333336</c:v>
                </c:pt>
                <c:pt idx="21279">
                  <c:v>52.4140625</c:v>
                </c:pt>
                <c:pt idx="21280">
                  <c:v>52.416666666666664</c:v>
                </c:pt>
                <c:pt idx="21281">
                  <c:v>52.419270833333336</c:v>
                </c:pt>
                <c:pt idx="21282">
                  <c:v>52.421875</c:v>
                </c:pt>
                <c:pt idx="21283">
                  <c:v>52.424479166666664</c:v>
                </c:pt>
                <c:pt idx="21284">
                  <c:v>52.427083333333336</c:v>
                </c:pt>
                <c:pt idx="21285">
                  <c:v>52.4296875</c:v>
                </c:pt>
                <c:pt idx="21286">
                  <c:v>52.432291666666664</c:v>
                </c:pt>
                <c:pt idx="21287">
                  <c:v>52.434895833333336</c:v>
                </c:pt>
                <c:pt idx="21288">
                  <c:v>52.4375</c:v>
                </c:pt>
                <c:pt idx="21289">
                  <c:v>52.440104166666664</c:v>
                </c:pt>
                <c:pt idx="21290">
                  <c:v>52.442708333333336</c:v>
                </c:pt>
                <c:pt idx="21291">
                  <c:v>52.4453125</c:v>
                </c:pt>
                <c:pt idx="21292">
                  <c:v>52.447916666666664</c:v>
                </c:pt>
                <c:pt idx="21293">
                  <c:v>52.450520833333336</c:v>
                </c:pt>
                <c:pt idx="21294">
                  <c:v>52.453125</c:v>
                </c:pt>
                <c:pt idx="21295">
                  <c:v>52.455729166666664</c:v>
                </c:pt>
                <c:pt idx="21296">
                  <c:v>52.458333333333336</c:v>
                </c:pt>
                <c:pt idx="21297">
                  <c:v>52.4609375</c:v>
                </c:pt>
                <c:pt idx="21298">
                  <c:v>52.463541666666664</c:v>
                </c:pt>
                <c:pt idx="21299">
                  <c:v>52.466145833333336</c:v>
                </c:pt>
                <c:pt idx="21300">
                  <c:v>52.46875</c:v>
                </c:pt>
                <c:pt idx="21301">
                  <c:v>52.471354166666664</c:v>
                </c:pt>
                <c:pt idx="21302">
                  <c:v>52.473958333333336</c:v>
                </c:pt>
                <c:pt idx="21303">
                  <c:v>52.4765625</c:v>
                </c:pt>
                <c:pt idx="21304">
                  <c:v>52.479166666666664</c:v>
                </c:pt>
                <c:pt idx="21305">
                  <c:v>52.481770833333336</c:v>
                </c:pt>
                <c:pt idx="21306">
                  <c:v>52.484375</c:v>
                </c:pt>
                <c:pt idx="21307">
                  <c:v>52.486979166666664</c:v>
                </c:pt>
                <c:pt idx="21308">
                  <c:v>52.489583333333336</c:v>
                </c:pt>
                <c:pt idx="21309">
                  <c:v>52.4921875</c:v>
                </c:pt>
                <c:pt idx="21310">
                  <c:v>52.494791666666664</c:v>
                </c:pt>
                <c:pt idx="21311">
                  <c:v>52.497395833333336</c:v>
                </c:pt>
                <c:pt idx="21312">
                  <c:v>52.5</c:v>
                </c:pt>
                <c:pt idx="21313">
                  <c:v>52.502604166666664</c:v>
                </c:pt>
                <c:pt idx="21314">
                  <c:v>52.505208333333336</c:v>
                </c:pt>
                <c:pt idx="21315">
                  <c:v>52.5078125</c:v>
                </c:pt>
                <c:pt idx="21316">
                  <c:v>52.510416666666664</c:v>
                </c:pt>
                <c:pt idx="21317">
                  <c:v>52.513020833333336</c:v>
                </c:pt>
                <c:pt idx="21318">
                  <c:v>52.515625</c:v>
                </c:pt>
                <c:pt idx="21319">
                  <c:v>52.518229166666664</c:v>
                </c:pt>
                <c:pt idx="21320">
                  <c:v>52.520833333333336</c:v>
                </c:pt>
                <c:pt idx="21321">
                  <c:v>52.5234375</c:v>
                </c:pt>
                <c:pt idx="21322">
                  <c:v>52.526041666666664</c:v>
                </c:pt>
                <c:pt idx="21323">
                  <c:v>52.528645833333336</c:v>
                </c:pt>
                <c:pt idx="21324">
                  <c:v>52.53125</c:v>
                </c:pt>
                <c:pt idx="21325">
                  <c:v>52.533854166666664</c:v>
                </c:pt>
                <c:pt idx="21326">
                  <c:v>52.536458333333336</c:v>
                </c:pt>
                <c:pt idx="21327">
                  <c:v>52.5390625</c:v>
                </c:pt>
                <c:pt idx="21328">
                  <c:v>52.541666666666664</c:v>
                </c:pt>
                <c:pt idx="21329">
                  <c:v>52.544270833333336</c:v>
                </c:pt>
                <c:pt idx="21330">
                  <c:v>52.546875</c:v>
                </c:pt>
                <c:pt idx="21331">
                  <c:v>52.549479166666664</c:v>
                </c:pt>
                <c:pt idx="21332">
                  <c:v>52.552083333333336</c:v>
                </c:pt>
                <c:pt idx="21333">
                  <c:v>52.5546875</c:v>
                </c:pt>
                <c:pt idx="21334">
                  <c:v>52.557291666666664</c:v>
                </c:pt>
                <c:pt idx="21335">
                  <c:v>52.559895833333336</c:v>
                </c:pt>
                <c:pt idx="21336">
                  <c:v>52.5625</c:v>
                </c:pt>
                <c:pt idx="21337">
                  <c:v>52.565104166666664</c:v>
                </c:pt>
                <c:pt idx="21338">
                  <c:v>52.567708333333336</c:v>
                </c:pt>
                <c:pt idx="21339">
                  <c:v>52.5703125</c:v>
                </c:pt>
                <c:pt idx="21340">
                  <c:v>52.572916666666664</c:v>
                </c:pt>
                <c:pt idx="21341">
                  <c:v>52.575520833333336</c:v>
                </c:pt>
                <c:pt idx="21342">
                  <c:v>52.578125</c:v>
                </c:pt>
                <c:pt idx="21343">
                  <c:v>52.580729166666664</c:v>
                </c:pt>
                <c:pt idx="21344">
                  <c:v>52.583333333333336</c:v>
                </c:pt>
                <c:pt idx="21345">
                  <c:v>52.5859375</c:v>
                </c:pt>
                <c:pt idx="21346">
                  <c:v>52.588541666666664</c:v>
                </c:pt>
                <c:pt idx="21347">
                  <c:v>52.591145833333336</c:v>
                </c:pt>
                <c:pt idx="21348">
                  <c:v>52.59375</c:v>
                </c:pt>
                <c:pt idx="21349">
                  <c:v>52.596354166666664</c:v>
                </c:pt>
                <c:pt idx="21350">
                  <c:v>52.598958333333336</c:v>
                </c:pt>
                <c:pt idx="21351">
                  <c:v>52.6015625</c:v>
                </c:pt>
                <c:pt idx="21352">
                  <c:v>52.604166666666664</c:v>
                </c:pt>
                <c:pt idx="21353">
                  <c:v>52.606770833333336</c:v>
                </c:pt>
                <c:pt idx="21354">
                  <c:v>52.609375</c:v>
                </c:pt>
                <c:pt idx="21355">
                  <c:v>52.611979166666664</c:v>
                </c:pt>
                <c:pt idx="21356">
                  <c:v>52.614583333333336</c:v>
                </c:pt>
                <c:pt idx="21357">
                  <c:v>52.6171875</c:v>
                </c:pt>
                <c:pt idx="21358">
                  <c:v>52.619791666666664</c:v>
                </c:pt>
                <c:pt idx="21359">
                  <c:v>52.622395833333336</c:v>
                </c:pt>
                <c:pt idx="21360">
                  <c:v>52.625</c:v>
                </c:pt>
                <c:pt idx="21361">
                  <c:v>52.627604166666664</c:v>
                </c:pt>
                <c:pt idx="21362">
                  <c:v>52.630208333333336</c:v>
                </c:pt>
                <c:pt idx="21363">
                  <c:v>52.6328125</c:v>
                </c:pt>
                <c:pt idx="21364">
                  <c:v>52.635416666666664</c:v>
                </c:pt>
                <c:pt idx="21365">
                  <c:v>52.638020833333336</c:v>
                </c:pt>
                <c:pt idx="21366">
                  <c:v>52.640625</c:v>
                </c:pt>
                <c:pt idx="21367">
                  <c:v>52.643229166666664</c:v>
                </c:pt>
                <c:pt idx="21368">
                  <c:v>52.645833333333336</c:v>
                </c:pt>
                <c:pt idx="21369">
                  <c:v>52.6484375</c:v>
                </c:pt>
                <c:pt idx="21370">
                  <c:v>52.651041666666664</c:v>
                </c:pt>
                <c:pt idx="21371">
                  <c:v>52.653645833333336</c:v>
                </c:pt>
                <c:pt idx="21372">
                  <c:v>52.65625</c:v>
                </c:pt>
                <c:pt idx="21373">
                  <c:v>52.658854166666664</c:v>
                </c:pt>
                <c:pt idx="21374">
                  <c:v>52.661458333333336</c:v>
                </c:pt>
                <c:pt idx="21375">
                  <c:v>52.6640625</c:v>
                </c:pt>
                <c:pt idx="21376">
                  <c:v>52.666666666666664</c:v>
                </c:pt>
                <c:pt idx="21377">
                  <c:v>52.669270833333336</c:v>
                </c:pt>
                <c:pt idx="21378">
                  <c:v>52.671875</c:v>
                </c:pt>
                <c:pt idx="21379">
                  <c:v>52.674479166666664</c:v>
                </c:pt>
                <c:pt idx="21380">
                  <c:v>52.677083333333336</c:v>
                </c:pt>
                <c:pt idx="21381">
                  <c:v>52.6796875</c:v>
                </c:pt>
                <c:pt idx="21382">
                  <c:v>52.682291666666664</c:v>
                </c:pt>
                <c:pt idx="21383">
                  <c:v>52.684895833333336</c:v>
                </c:pt>
                <c:pt idx="21384">
                  <c:v>52.6875</c:v>
                </c:pt>
                <c:pt idx="21385">
                  <c:v>52.690104166666664</c:v>
                </c:pt>
                <c:pt idx="21386">
                  <c:v>52.692708333333336</c:v>
                </c:pt>
                <c:pt idx="21387">
                  <c:v>52.6953125</c:v>
                </c:pt>
                <c:pt idx="21388">
                  <c:v>52.697916666666664</c:v>
                </c:pt>
                <c:pt idx="21389">
                  <c:v>52.700520833333336</c:v>
                </c:pt>
                <c:pt idx="21390">
                  <c:v>52.703125</c:v>
                </c:pt>
                <c:pt idx="21391">
                  <c:v>52.705729166666664</c:v>
                </c:pt>
                <c:pt idx="21392">
                  <c:v>52.708333333333336</c:v>
                </c:pt>
                <c:pt idx="21393">
                  <c:v>52.7109375</c:v>
                </c:pt>
                <c:pt idx="21394">
                  <c:v>52.713541666666664</c:v>
                </c:pt>
                <c:pt idx="21395">
                  <c:v>52.716145833333336</c:v>
                </c:pt>
                <c:pt idx="21396">
                  <c:v>52.71875</c:v>
                </c:pt>
                <c:pt idx="21397">
                  <c:v>52.721354166666664</c:v>
                </c:pt>
                <c:pt idx="21398">
                  <c:v>52.723958333333336</c:v>
                </c:pt>
                <c:pt idx="21399">
                  <c:v>52.7265625</c:v>
                </c:pt>
                <c:pt idx="21400">
                  <c:v>52.729166666666664</c:v>
                </c:pt>
                <c:pt idx="21401">
                  <c:v>52.731770833333336</c:v>
                </c:pt>
                <c:pt idx="21402">
                  <c:v>52.734375</c:v>
                </c:pt>
                <c:pt idx="21403">
                  <c:v>52.736979166666664</c:v>
                </c:pt>
                <c:pt idx="21404">
                  <c:v>52.739583333333336</c:v>
                </c:pt>
                <c:pt idx="21405">
                  <c:v>52.7421875</c:v>
                </c:pt>
                <c:pt idx="21406">
                  <c:v>52.744791666666664</c:v>
                </c:pt>
                <c:pt idx="21407">
                  <c:v>52.747395833333336</c:v>
                </c:pt>
                <c:pt idx="21408">
                  <c:v>52.75</c:v>
                </c:pt>
                <c:pt idx="21409">
                  <c:v>52.752604166666664</c:v>
                </c:pt>
                <c:pt idx="21410">
                  <c:v>52.755208333333336</c:v>
                </c:pt>
                <c:pt idx="21411">
                  <c:v>52.7578125</c:v>
                </c:pt>
                <c:pt idx="21412">
                  <c:v>52.760416666666664</c:v>
                </c:pt>
                <c:pt idx="21413">
                  <c:v>52.763020833333336</c:v>
                </c:pt>
                <c:pt idx="21414">
                  <c:v>52.765625</c:v>
                </c:pt>
                <c:pt idx="21415">
                  <c:v>52.768229166666664</c:v>
                </c:pt>
                <c:pt idx="21416">
                  <c:v>52.770833333333336</c:v>
                </c:pt>
                <c:pt idx="21417">
                  <c:v>52.7734375</c:v>
                </c:pt>
                <c:pt idx="21418">
                  <c:v>52.776041666666664</c:v>
                </c:pt>
                <c:pt idx="21419">
                  <c:v>52.778645833333336</c:v>
                </c:pt>
                <c:pt idx="21420">
                  <c:v>52.78125</c:v>
                </c:pt>
                <c:pt idx="21421">
                  <c:v>52.783854166666664</c:v>
                </c:pt>
                <c:pt idx="21422">
                  <c:v>52.786458333333336</c:v>
                </c:pt>
                <c:pt idx="21423">
                  <c:v>52.7890625</c:v>
                </c:pt>
                <c:pt idx="21424">
                  <c:v>52.791666666666664</c:v>
                </c:pt>
                <c:pt idx="21425">
                  <c:v>52.794270833333336</c:v>
                </c:pt>
                <c:pt idx="21426">
                  <c:v>52.796875</c:v>
                </c:pt>
                <c:pt idx="21427">
                  <c:v>52.799479166666664</c:v>
                </c:pt>
                <c:pt idx="21428">
                  <c:v>52.802083333333336</c:v>
                </c:pt>
                <c:pt idx="21429">
                  <c:v>52.8046875</c:v>
                </c:pt>
                <c:pt idx="21430">
                  <c:v>52.807291666666664</c:v>
                </c:pt>
                <c:pt idx="21431">
                  <c:v>52.809895833333336</c:v>
                </c:pt>
                <c:pt idx="21432">
                  <c:v>52.8125</c:v>
                </c:pt>
                <c:pt idx="21433">
                  <c:v>52.815104166666664</c:v>
                </c:pt>
                <c:pt idx="21434">
                  <c:v>52.817708333333336</c:v>
                </c:pt>
                <c:pt idx="21435">
                  <c:v>52.8203125</c:v>
                </c:pt>
                <c:pt idx="21436">
                  <c:v>52.822916666666664</c:v>
                </c:pt>
                <c:pt idx="21437">
                  <c:v>52.825520833333336</c:v>
                </c:pt>
                <c:pt idx="21438">
                  <c:v>52.828125</c:v>
                </c:pt>
                <c:pt idx="21439">
                  <c:v>52.830729166666664</c:v>
                </c:pt>
                <c:pt idx="21440">
                  <c:v>52.833333333333336</c:v>
                </c:pt>
                <c:pt idx="21441">
                  <c:v>52.8359375</c:v>
                </c:pt>
                <c:pt idx="21442">
                  <c:v>52.838541666666664</c:v>
                </c:pt>
                <c:pt idx="21443">
                  <c:v>52.841145833333336</c:v>
                </c:pt>
                <c:pt idx="21444">
                  <c:v>52.84375</c:v>
                </c:pt>
                <c:pt idx="21445">
                  <c:v>52.846354166666664</c:v>
                </c:pt>
                <c:pt idx="21446">
                  <c:v>52.848958333333336</c:v>
                </c:pt>
                <c:pt idx="21447">
                  <c:v>52.8515625</c:v>
                </c:pt>
                <c:pt idx="21448">
                  <c:v>52.854166666666664</c:v>
                </c:pt>
                <c:pt idx="21449">
                  <c:v>52.856770833333336</c:v>
                </c:pt>
                <c:pt idx="21450">
                  <c:v>52.859375</c:v>
                </c:pt>
                <c:pt idx="21451">
                  <c:v>52.861979166666664</c:v>
                </c:pt>
                <c:pt idx="21452">
                  <c:v>52.864583333333336</c:v>
                </c:pt>
                <c:pt idx="21453">
                  <c:v>52.8671875</c:v>
                </c:pt>
                <c:pt idx="21454">
                  <c:v>52.869791666666664</c:v>
                </c:pt>
                <c:pt idx="21455">
                  <c:v>52.872395833333336</c:v>
                </c:pt>
                <c:pt idx="21456">
                  <c:v>52.875</c:v>
                </c:pt>
                <c:pt idx="21457">
                  <c:v>52.877604166666664</c:v>
                </c:pt>
                <c:pt idx="21458">
                  <c:v>52.880208333333336</c:v>
                </c:pt>
                <c:pt idx="21459">
                  <c:v>52.8828125</c:v>
                </c:pt>
                <c:pt idx="21460">
                  <c:v>52.885416666666664</c:v>
                </c:pt>
                <c:pt idx="21461">
                  <c:v>52.888020833333336</c:v>
                </c:pt>
                <c:pt idx="21462">
                  <c:v>52.890625</c:v>
                </c:pt>
                <c:pt idx="21463">
                  <c:v>52.893229166666664</c:v>
                </c:pt>
                <c:pt idx="21464">
                  <c:v>52.895833333333336</c:v>
                </c:pt>
                <c:pt idx="21465">
                  <c:v>52.8984375</c:v>
                </c:pt>
                <c:pt idx="21466">
                  <c:v>52.901041666666664</c:v>
                </c:pt>
                <c:pt idx="21467">
                  <c:v>52.903645833333336</c:v>
                </c:pt>
                <c:pt idx="21468">
                  <c:v>52.90625</c:v>
                </c:pt>
                <c:pt idx="21469">
                  <c:v>52.908854166666664</c:v>
                </c:pt>
                <c:pt idx="21470">
                  <c:v>52.911458333333336</c:v>
                </c:pt>
                <c:pt idx="21471">
                  <c:v>52.9140625</c:v>
                </c:pt>
                <c:pt idx="21472">
                  <c:v>52.916666666666664</c:v>
                </c:pt>
                <c:pt idx="21473">
                  <c:v>52.919270833333336</c:v>
                </c:pt>
                <c:pt idx="21474">
                  <c:v>52.921875</c:v>
                </c:pt>
                <c:pt idx="21475">
                  <c:v>52.924479166666664</c:v>
                </c:pt>
                <c:pt idx="21476">
                  <c:v>52.927083333333336</c:v>
                </c:pt>
                <c:pt idx="21477">
                  <c:v>52.9296875</c:v>
                </c:pt>
                <c:pt idx="21478">
                  <c:v>52.932291666666664</c:v>
                </c:pt>
                <c:pt idx="21479">
                  <c:v>52.934895833333336</c:v>
                </c:pt>
                <c:pt idx="21480">
                  <c:v>52.9375</c:v>
                </c:pt>
                <c:pt idx="21481">
                  <c:v>52.940104166666664</c:v>
                </c:pt>
                <c:pt idx="21482">
                  <c:v>52.942708333333336</c:v>
                </c:pt>
                <c:pt idx="21483">
                  <c:v>52.9453125</c:v>
                </c:pt>
                <c:pt idx="21484">
                  <c:v>52.947916666666664</c:v>
                </c:pt>
                <c:pt idx="21485">
                  <c:v>52.950520833333336</c:v>
                </c:pt>
                <c:pt idx="21486">
                  <c:v>52.953125</c:v>
                </c:pt>
                <c:pt idx="21487">
                  <c:v>52.955729166666664</c:v>
                </c:pt>
                <c:pt idx="21488">
                  <c:v>52.958333333333336</c:v>
                </c:pt>
                <c:pt idx="21489">
                  <c:v>52.9609375</c:v>
                </c:pt>
                <c:pt idx="21490">
                  <c:v>52.963541666666664</c:v>
                </c:pt>
                <c:pt idx="21491">
                  <c:v>52.966145833333336</c:v>
                </c:pt>
                <c:pt idx="21492">
                  <c:v>52.96875</c:v>
                </c:pt>
                <c:pt idx="21493">
                  <c:v>52.971354166666664</c:v>
                </c:pt>
                <c:pt idx="21494">
                  <c:v>52.973958333333336</c:v>
                </c:pt>
                <c:pt idx="21495">
                  <c:v>52.9765625</c:v>
                </c:pt>
                <c:pt idx="21496">
                  <c:v>52.979166666666664</c:v>
                </c:pt>
                <c:pt idx="21497">
                  <c:v>52.981770833333336</c:v>
                </c:pt>
                <c:pt idx="21498">
                  <c:v>52.984375</c:v>
                </c:pt>
                <c:pt idx="21499">
                  <c:v>52.986979166666664</c:v>
                </c:pt>
                <c:pt idx="21500">
                  <c:v>52.989583333333336</c:v>
                </c:pt>
                <c:pt idx="21501">
                  <c:v>52.9921875</c:v>
                </c:pt>
                <c:pt idx="21502">
                  <c:v>52.994791666666664</c:v>
                </c:pt>
                <c:pt idx="21503">
                  <c:v>52.997395833333336</c:v>
                </c:pt>
                <c:pt idx="21504">
                  <c:v>53</c:v>
                </c:pt>
                <c:pt idx="21505">
                  <c:v>53.002604166666664</c:v>
                </c:pt>
                <c:pt idx="21506">
                  <c:v>53.005208333333336</c:v>
                </c:pt>
                <c:pt idx="21507">
                  <c:v>53.0078125</c:v>
                </c:pt>
                <c:pt idx="21508">
                  <c:v>53.010416666666664</c:v>
                </c:pt>
                <c:pt idx="21509">
                  <c:v>53.013020833333336</c:v>
                </c:pt>
                <c:pt idx="21510">
                  <c:v>53.015625</c:v>
                </c:pt>
                <c:pt idx="21511">
                  <c:v>53.018229166666664</c:v>
                </c:pt>
                <c:pt idx="21512">
                  <c:v>53.020833333333336</c:v>
                </c:pt>
                <c:pt idx="21513">
                  <c:v>53.0234375</c:v>
                </c:pt>
                <c:pt idx="21514">
                  <c:v>53.026041666666664</c:v>
                </c:pt>
                <c:pt idx="21515">
                  <c:v>53.028645833333336</c:v>
                </c:pt>
                <c:pt idx="21516">
                  <c:v>53.03125</c:v>
                </c:pt>
                <c:pt idx="21517">
                  <c:v>53.033854166666664</c:v>
                </c:pt>
                <c:pt idx="21518">
                  <c:v>53.036458333333336</c:v>
                </c:pt>
                <c:pt idx="21519">
                  <c:v>53.0390625</c:v>
                </c:pt>
                <c:pt idx="21520">
                  <c:v>53.041666666666664</c:v>
                </c:pt>
                <c:pt idx="21521">
                  <c:v>53.044270833333336</c:v>
                </c:pt>
                <c:pt idx="21522">
                  <c:v>53.046875</c:v>
                </c:pt>
                <c:pt idx="21523">
                  <c:v>53.049479166666664</c:v>
                </c:pt>
                <c:pt idx="21524">
                  <c:v>53.052083333333336</c:v>
                </c:pt>
                <c:pt idx="21525">
                  <c:v>53.0546875</c:v>
                </c:pt>
                <c:pt idx="21526">
                  <c:v>53.057291666666664</c:v>
                </c:pt>
                <c:pt idx="21527">
                  <c:v>53.059895833333336</c:v>
                </c:pt>
                <c:pt idx="21528">
                  <c:v>53.0625</c:v>
                </c:pt>
                <c:pt idx="21529">
                  <c:v>53.065104166666664</c:v>
                </c:pt>
                <c:pt idx="21530">
                  <c:v>53.067708333333336</c:v>
                </c:pt>
                <c:pt idx="21531">
                  <c:v>53.0703125</c:v>
                </c:pt>
                <c:pt idx="21532">
                  <c:v>53.072916666666664</c:v>
                </c:pt>
                <c:pt idx="21533">
                  <c:v>53.075520833333336</c:v>
                </c:pt>
                <c:pt idx="21534">
                  <c:v>53.078125</c:v>
                </c:pt>
                <c:pt idx="21535">
                  <c:v>53.080729166666664</c:v>
                </c:pt>
                <c:pt idx="21536">
                  <c:v>53.083333333333336</c:v>
                </c:pt>
                <c:pt idx="21537">
                  <c:v>53.0859375</c:v>
                </c:pt>
                <c:pt idx="21538">
                  <c:v>53.088541666666664</c:v>
                </c:pt>
                <c:pt idx="21539">
                  <c:v>53.091145833333336</c:v>
                </c:pt>
                <c:pt idx="21540">
                  <c:v>53.09375</c:v>
                </c:pt>
                <c:pt idx="21541">
                  <c:v>53.096354166666664</c:v>
                </c:pt>
                <c:pt idx="21542">
                  <c:v>53.098958333333336</c:v>
                </c:pt>
                <c:pt idx="21543">
                  <c:v>53.1015625</c:v>
                </c:pt>
                <c:pt idx="21544">
                  <c:v>53.104166666666664</c:v>
                </c:pt>
                <c:pt idx="21545">
                  <c:v>53.106770833333336</c:v>
                </c:pt>
                <c:pt idx="21546">
                  <c:v>53.109375</c:v>
                </c:pt>
                <c:pt idx="21547">
                  <c:v>53.111979166666664</c:v>
                </c:pt>
                <c:pt idx="21548">
                  <c:v>53.114583333333336</c:v>
                </c:pt>
                <c:pt idx="21549">
                  <c:v>53.1171875</c:v>
                </c:pt>
                <c:pt idx="21550">
                  <c:v>53.119791666666664</c:v>
                </c:pt>
                <c:pt idx="21551">
                  <c:v>53.122395833333336</c:v>
                </c:pt>
                <c:pt idx="21552">
                  <c:v>53.125</c:v>
                </c:pt>
                <c:pt idx="21553">
                  <c:v>53.127604166666664</c:v>
                </c:pt>
                <c:pt idx="21554">
                  <c:v>53.130208333333336</c:v>
                </c:pt>
                <c:pt idx="21555">
                  <c:v>53.1328125</c:v>
                </c:pt>
                <c:pt idx="21556">
                  <c:v>53.135416666666664</c:v>
                </c:pt>
                <c:pt idx="21557">
                  <c:v>53.138020833333336</c:v>
                </c:pt>
                <c:pt idx="21558">
                  <c:v>53.140625</c:v>
                </c:pt>
                <c:pt idx="21559">
                  <c:v>53.143229166666664</c:v>
                </c:pt>
                <c:pt idx="21560">
                  <c:v>53.145833333333336</c:v>
                </c:pt>
                <c:pt idx="21561">
                  <c:v>53.1484375</c:v>
                </c:pt>
                <c:pt idx="21562">
                  <c:v>53.151041666666664</c:v>
                </c:pt>
                <c:pt idx="21563">
                  <c:v>53.153645833333336</c:v>
                </c:pt>
                <c:pt idx="21564">
                  <c:v>53.15625</c:v>
                </c:pt>
                <c:pt idx="21565">
                  <c:v>53.158854166666664</c:v>
                </c:pt>
                <c:pt idx="21566">
                  <c:v>53.161458333333336</c:v>
                </c:pt>
                <c:pt idx="21567">
                  <c:v>53.1640625</c:v>
                </c:pt>
                <c:pt idx="21568">
                  <c:v>53.166666666666664</c:v>
                </c:pt>
                <c:pt idx="21569">
                  <c:v>53.169270833333336</c:v>
                </c:pt>
                <c:pt idx="21570">
                  <c:v>53.171875</c:v>
                </c:pt>
                <c:pt idx="21571">
                  <c:v>53.174479166666664</c:v>
                </c:pt>
                <c:pt idx="21572">
                  <c:v>53.177083333333336</c:v>
                </c:pt>
                <c:pt idx="21573">
                  <c:v>53.1796875</c:v>
                </c:pt>
                <c:pt idx="21574">
                  <c:v>53.182291666666664</c:v>
                </c:pt>
                <c:pt idx="21575">
                  <c:v>53.184895833333336</c:v>
                </c:pt>
                <c:pt idx="21576">
                  <c:v>53.1875</c:v>
                </c:pt>
                <c:pt idx="21577">
                  <c:v>53.190104166666664</c:v>
                </c:pt>
                <c:pt idx="21578">
                  <c:v>53.192708333333336</c:v>
                </c:pt>
                <c:pt idx="21579">
                  <c:v>53.1953125</c:v>
                </c:pt>
                <c:pt idx="21580">
                  <c:v>53.197916666666664</c:v>
                </c:pt>
                <c:pt idx="21581">
                  <c:v>53.200520833333336</c:v>
                </c:pt>
                <c:pt idx="21582">
                  <c:v>53.203125</c:v>
                </c:pt>
                <c:pt idx="21583">
                  <c:v>53.205729166666664</c:v>
                </c:pt>
                <c:pt idx="21584">
                  <c:v>53.208333333333336</c:v>
                </c:pt>
                <c:pt idx="21585">
                  <c:v>53.2109375</c:v>
                </c:pt>
                <c:pt idx="21586">
                  <c:v>53.213541666666664</c:v>
                </c:pt>
                <c:pt idx="21587">
                  <c:v>53.216145833333336</c:v>
                </c:pt>
                <c:pt idx="21588">
                  <c:v>53.21875</c:v>
                </c:pt>
                <c:pt idx="21589">
                  <c:v>53.221354166666664</c:v>
                </c:pt>
                <c:pt idx="21590">
                  <c:v>53.223958333333336</c:v>
                </c:pt>
                <c:pt idx="21591">
                  <c:v>53.2265625</c:v>
                </c:pt>
                <c:pt idx="21592">
                  <c:v>53.229166666666664</c:v>
                </c:pt>
                <c:pt idx="21593">
                  <c:v>53.231770833333336</c:v>
                </c:pt>
                <c:pt idx="21594">
                  <c:v>53.234375</c:v>
                </c:pt>
                <c:pt idx="21595">
                  <c:v>53.236979166666664</c:v>
                </c:pt>
                <c:pt idx="21596">
                  <c:v>53.239583333333336</c:v>
                </c:pt>
                <c:pt idx="21597">
                  <c:v>53.2421875</c:v>
                </c:pt>
                <c:pt idx="21598">
                  <c:v>53.244791666666664</c:v>
                </c:pt>
                <c:pt idx="21599">
                  <c:v>53.247395833333336</c:v>
                </c:pt>
                <c:pt idx="21600">
                  <c:v>53.25</c:v>
                </c:pt>
                <c:pt idx="21601">
                  <c:v>53.252604166666664</c:v>
                </c:pt>
                <c:pt idx="21602">
                  <c:v>53.255208333333336</c:v>
                </c:pt>
                <c:pt idx="21603">
                  <c:v>53.2578125</c:v>
                </c:pt>
                <c:pt idx="21604">
                  <c:v>53.260416666666664</c:v>
                </c:pt>
                <c:pt idx="21605">
                  <c:v>53.263020833333336</c:v>
                </c:pt>
                <c:pt idx="21606">
                  <c:v>53.265625</c:v>
                </c:pt>
                <c:pt idx="21607">
                  <c:v>53.268229166666664</c:v>
                </c:pt>
                <c:pt idx="21608">
                  <c:v>53.270833333333336</c:v>
                </c:pt>
                <c:pt idx="21609">
                  <c:v>53.2734375</c:v>
                </c:pt>
                <c:pt idx="21610">
                  <c:v>53.276041666666664</c:v>
                </c:pt>
                <c:pt idx="21611">
                  <c:v>53.278645833333336</c:v>
                </c:pt>
                <c:pt idx="21612">
                  <c:v>53.28125</c:v>
                </c:pt>
                <c:pt idx="21613">
                  <c:v>53.283854166666664</c:v>
                </c:pt>
                <c:pt idx="21614">
                  <c:v>53.286458333333336</c:v>
                </c:pt>
                <c:pt idx="21615">
                  <c:v>53.2890625</c:v>
                </c:pt>
                <c:pt idx="21616">
                  <c:v>53.291666666666664</c:v>
                </c:pt>
                <c:pt idx="21617">
                  <c:v>53.294270833333336</c:v>
                </c:pt>
                <c:pt idx="21618">
                  <c:v>53.296875</c:v>
                </c:pt>
                <c:pt idx="21619">
                  <c:v>53.299479166666664</c:v>
                </c:pt>
                <c:pt idx="21620">
                  <c:v>53.302083333333336</c:v>
                </c:pt>
                <c:pt idx="21621">
                  <c:v>53.3046875</c:v>
                </c:pt>
                <c:pt idx="21622">
                  <c:v>53.307291666666664</c:v>
                </c:pt>
                <c:pt idx="21623">
                  <c:v>53.309895833333336</c:v>
                </c:pt>
                <c:pt idx="21624">
                  <c:v>53.3125</c:v>
                </c:pt>
                <c:pt idx="21625">
                  <c:v>53.315104166666664</c:v>
                </c:pt>
                <c:pt idx="21626">
                  <c:v>53.317708333333336</c:v>
                </c:pt>
                <c:pt idx="21627">
                  <c:v>53.3203125</c:v>
                </c:pt>
                <c:pt idx="21628">
                  <c:v>53.322916666666664</c:v>
                </c:pt>
                <c:pt idx="21629">
                  <c:v>53.325520833333336</c:v>
                </c:pt>
                <c:pt idx="21630">
                  <c:v>53.328125</c:v>
                </c:pt>
                <c:pt idx="21631">
                  <c:v>53.330729166666664</c:v>
                </c:pt>
                <c:pt idx="21632">
                  <c:v>53.333333333333336</c:v>
                </c:pt>
                <c:pt idx="21633">
                  <c:v>53.3359375</c:v>
                </c:pt>
                <c:pt idx="21634">
                  <c:v>53.338541666666664</c:v>
                </c:pt>
                <c:pt idx="21635">
                  <c:v>53.341145833333336</c:v>
                </c:pt>
                <c:pt idx="21636">
                  <c:v>53.34375</c:v>
                </c:pt>
                <c:pt idx="21637">
                  <c:v>53.346354166666664</c:v>
                </c:pt>
                <c:pt idx="21638">
                  <c:v>53.348958333333336</c:v>
                </c:pt>
                <c:pt idx="21639">
                  <c:v>53.3515625</c:v>
                </c:pt>
                <c:pt idx="21640">
                  <c:v>53.354166666666664</c:v>
                </c:pt>
                <c:pt idx="21641">
                  <c:v>53.356770833333336</c:v>
                </c:pt>
                <c:pt idx="21642">
                  <c:v>53.359375</c:v>
                </c:pt>
                <c:pt idx="21643">
                  <c:v>53.361979166666664</c:v>
                </c:pt>
                <c:pt idx="21644">
                  <c:v>53.364583333333336</c:v>
                </c:pt>
                <c:pt idx="21645">
                  <c:v>53.3671875</c:v>
                </c:pt>
                <c:pt idx="21646">
                  <c:v>53.369791666666664</c:v>
                </c:pt>
                <c:pt idx="21647">
                  <c:v>53.372395833333336</c:v>
                </c:pt>
                <c:pt idx="21648">
                  <c:v>53.375</c:v>
                </c:pt>
                <c:pt idx="21649">
                  <c:v>53.377604166666664</c:v>
                </c:pt>
                <c:pt idx="21650">
                  <c:v>53.380208333333336</c:v>
                </c:pt>
                <c:pt idx="21651">
                  <c:v>53.3828125</c:v>
                </c:pt>
                <c:pt idx="21652">
                  <c:v>53.385416666666664</c:v>
                </c:pt>
                <c:pt idx="21653">
                  <c:v>53.388020833333336</c:v>
                </c:pt>
                <c:pt idx="21654">
                  <c:v>53.390625</c:v>
                </c:pt>
                <c:pt idx="21655">
                  <c:v>53.393229166666664</c:v>
                </c:pt>
                <c:pt idx="21656">
                  <c:v>53.395833333333336</c:v>
                </c:pt>
                <c:pt idx="21657">
                  <c:v>53.3984375</c:v>
                </c:pt>
                <c:pt idx="21658">
                  <c:v>53.401041666666664</c:v>
                </c:pt>
                <c:pt idx="21659">
                  <c:v>53.403645833333336</c:v>
                </c:pt>
                <c:pt idx="21660">
                  <c:v>53.40625</c:v>
                </c:pt>
                <c:pt idx="21661">
                  <c:v>53.408854166666664</c:v>
                </c:pt>
                <c:pt idx="21662">
                  <c:v>53.411458333333336</c:v>
                </c:pt>
                <c:pt idx="21663">
                  <c:v>53.4140625</c:v>
                </c:pt>
                <c:pt idx="21664">
                  <c:v>53.416666666666664</c:v>
                </c:pt>
                <c:pt idx="21665">
                  <c:v>53.419270833333336</c:v>
                </c:pt>
                <c:pt idx="21666">
                  <c:v>53.421875</c:v>
                </c:pt>
                <c:pt idx="21667">
                  <c:v>53.424479166666664</c:v>
                </c:pt>
                <c:pt idx="21668">
                  <c:v>53.427083333333336</c:v>
                </c:pt>
                <c:pt idx="21669">
                  <c:v>53.4296875</c:v>
                </c:pt>
                <c:pt idx="21670">
                  <c:v>53.432291666666664</c:v>
                </c:pt>
                <c:pt idx="21671">
                  <c:v>53.434895833333336</c:v>
                </c:pt>
                <c:pt idx="21672">
                  <c:v>53.4375</c:v>
                </c:pt>
                <c:pt idx="21673">
                  <c:v>53.440104166666664</c:v>
                </c:pt>
                <c:pt idx="21674">
                  <c:v>53.442708333333336</c:v>
                </c:pt>
                <c:pt idx="21675">
                  <c:v>53.4453125</c:v>
                </c:pt>
                <c:pt idx="21676">
                  <c:v>53.447916666666664</c:v>
                </c:pt>
                <c:pt idx="21677">
                  <c:v>53.450520833333336</c:v>
                </c:pt>
                <c:pt idx="21678">
                  <c:v>53.453125</c:v>
                </c:pt>
                <c:pt idx="21679">
                  <c:v>53.455729166666664</c:v>
                </c:pt>
                <c:pt idx="21680">
                  <c:v>53.458333333333336</c:v>
                </c:pt>
                <c:pt idx="21681">
                  <c:v>53.4609375</c:v>
                </c:pt>
                <c:pt idx="21682">
                  <c:v>53.463541666666664</c:v>
                </c:pt>
                <c:pt idx="21683">
                  <c:v>53.466145833333336</c:v>
                </c:pt>
                <c:pt idx="21684">
                  <c:v>53.46875</c:v>
                </c:pt>
                <c:pt idx="21685">
                  <c:v>53.471354166666664</c:v>
                </c:pt>
                <c:pt idx="21686">
                  <c:v>53.473958333333336</c:v>
                </c:pt>
                <c:pt idx="21687">
                  <c:v>53.4765625</c:v>
                </c:pt>
                <c:pt idx="21688">
                  <c:v>53.479166666666664</c:v>
                </c:pt>
                <c:pt idx="21689">
                  <c:v>53.481770833333336</c:v>
                </c:pt>
                <c:pt idx="21690">
                  <c:v>53.484375</c:v>
                </c:pt>
                <c:pt idx="21691">
                  <c:v>53.486979166666664</c:v>
                </c:pt>
                <c:pt idx="21692">
                  <c:v>53.489583333333336</c:v>
                </c:pt>
                <c:pt idx="21693">
                  <c:v>53.4921875</c:v>
                </c:pt>
                <c:pt idx="21694">
                  <c:v>53.494791666666664</c:v>
                </c:pt>
                <c:pt idx="21695">
                  <c:v>53.497395833333336</c:v>
                </c:pt>
                <c:pt idx="21696">
                  <c:v>53.5</c:v>
                </c:pt>
                <c:pt idx="21697">
                  <c:v>53.502604166666664</c:v>
                </c:pt>
                <c:pt idx="21698">
                  <c:v>53.505208333333336</c:v>
                </c:pt>
                <c:pt idx="21699">
                  <c:v>53.5078125</c:v>
                </c:pt>
                <c:pt idx="21700">
                  <c:v>53.510416666666664</c:v>
                </c:pt>
                <c:pt idx="21701">
                  <c:v>53.513020833333336</c:v>
                </c:pt>
                <c:pt idx="21702">
                  <c:v>53.515625</c:v>
                </c:pt>
                <c:pt idx="21703">
                  <c:v>53.518229166666664</c:v>
                </c:pt>
                <c:pt idx="21704">
                  <c:v>53.520833333333336</c:v>
                </c:pt>
                <c:pt idx="21705">
                  <c:v>53.5234375</c:v>
                </c:pt>
                <c:pt idx="21706">
                  <c:v>53.526041666666664</c:v>
                </c:pt>
                <c:pt idx="21707">
                  <c:v>53.528645833333336</c:v>
                </c:pt>
                <c:pt idx="21708">
                  <c:v>53.53125</c:v>
                </c:pt>
                <c:pt idx="21709">
                  <c:v>53.533854166666664</c:v>
                </c:pt>
                <c:pt idx="21710">
                  <c:v>53.536458333333336</c:v>
                </c:pt>
                <c:pt idx="21711">
                  <c:v>53.5390625</c:v>
                </c:pt>
                <c:pt idx="21712">
                  <c:v>53.541666666666664</c:v>
                </c:pt>
                <c:pt idx="21713">
                  <c:v>53.544270833333336</c:v>
                </c:pt>
                <c:pt idx="21714">
                  <c:v>53.546875</c:v>
                </c:pt>
                <c:pt idx="21715">
                  <c:v>53.549479166666664</c:v>
                </c:pt>
                <c:pt idx="21716">
                  <c:v>53.552083333333336</c:v>
                </c:pt>
                <c:pt idx="21717">
                  <c:v>53.5546875</c:v>
                </c:pt>
                <c:pt idx="21718">
                  <c:v>53.557291666666664</c:v>
                </c:pt>
                <c:pt idx="21719">
                  <c:v>53.559895833333336</c:v>
                </c:pt>
                <c:pt idx="21720">
                  <c:v>53.5625</c:v>
                </c:pt>
                <c:pt idx="21721">
                  <c:v>53.565104166666664</c:v>
                </c:pt>
                <c:pt idx="21722">
                  <c:v>53.567708333333336</c:v>
                </c:pt>
                <c:pt idx="21723">
                  <c:v>53.5703125</c:v>
                </c:pt>
                <c:pt idx="21724">
                  <c:v>53.572916666666664</c:v>
                </c:pt>
                <c:pt idx="21725">
                  <c:v>53.575520833333336</c:v>
                </c:pt>
                <c:pt idx="21726">
                  <c:v>53.578125</c:v>
                </c:pt>
                <c:pt idx="21727">
                  <c:v>53.580729166666664</c:v>
                </c:pt>
                <c:pt idx="21728">
                  <c:v>53.583333333333336</c:v>
                </c:pt>
                <c:pt idx="21729">
                  <c:v>53.5859375</c:v>
                </c:pt>
                <c:pt idx="21730">
                  <c:v>53.588541666666664</c:v>
                </c:pt>
                <c:pt idx="21731">
                  <c:v>53.591145833333336</c:v>
                </c:pt>
                <c:pt idx="21732">
                  <c:v>53.59375</c:v>
                </c:pt>
                <c:pt idx="21733">
                  <c:v>53.596354166666664</c:v>
                </c:pt>
                <c:pt idx="21734">
                  <c:v>53.598958333333336</c:v>
                </c:pt>
                <c:pt idx="21735">
                  <c:v>53.6015625</c:v>
                </c:pt>
                <c:pt idx="21736">
                  <c:v>53.604166666666664</c:v>
                </c:pt>
                <c:pt idx="21737">
                  <c:v>53.606770833333336</c:v>
                </c:pt>
                <c:pt idx="21738">
                  <c:v>53.609375</c:v>
                </c:pt>
                <c:pt idx="21739">
                  <c:v>53.611979166666664</c:v>
                </c:pt>
                <c:pt idx="21740">
                  <c:v>53.614583333333336</c:v>
                </c:pt>
                <c:pt idx="21741">
                  <c:v>53.6171875</c:v>
                </c:pt>
                <c:pt idx="21742">
                  <c:v>53.619791666666664</c:v>
                </c:pt>
                <c:pt idx="21743">
                  <c:v>53.622395833333336</c:v>
                </c:pt>
                <c:pt idx="21744">
                  <c:v>53.625</c:v>
                </c:pt>
                <c:pt idx="21745">
                  <c:v>53.627604166666664</c:v>
                </c:pt>
                <c:pt idx="21746">
                  <c:v>53.630208333333336</c:v>
                </c:pt>
                <c:pt idx="21747">
                  <c:v>53.6328125</c:v>
                </c:pt>
                <c:pt idx="21748">
                  <c:v>53.635416666666664</c:v>
                </c:pt>
                <c:pt idx="21749">
                  <c:v>53.638020833333336</c:v>
                </c:pt>
                <c:pt idx="21750">
                  <c:v>53.640625</c:v>
                </c:pt>
                <c:pt idx="21751">
                  <c:v>53.643229166666664</c:v>
                </c:pt>
                <c:pt idx="21752">
                  <c:v>53.645833333333336</c:v>
                </c:pt>
                <c:pt idx="21753">
                  <c:v>53.6484375</c:v>
                </c:pt>
                <c:pt idx="21754">
                  <c:v>53.651041666666664</c:v>
                </c:pt>
                <c:pt idx="21755">
                  <c:v>53.653645833333336</c:v>
                </c:pt>
                <c:pt idx="21756">
                  <c:v>53.65625</c:v>
                </c:pt>
                <c:pt idx="21757">
                  <c:v>53.658854166666664</c:v>
                </c:pt>
                <c:pt idx="21758">
                  <c:v>53.661458333333336</c:v>
                </c:pt>
                <c:pt idx="21759">
                  <c:v>53.6640625</c:v>
                </c:pt>
                <c:pt idx="21760">
                  <c:v>53.666666666666664</c:v>
                </c:pt>
                <c:pt idx="21761">
                  <c:v>53.669270833333336</c:v>
                </c:pt>
                <c:pt idx="21762">
                  <c:v>53.671875</c:v>
                </c:pt>
                <c:pt idx="21763">
                  <c:v>53.674479166666664</c:v>
                </c:pt>
                <c:pt idx="21764">
                  <c:v>53.677083333333336</c:v>
                </c:pt>
                <c:pt idx="21765">
                  <c:v>53.6796875</c:v>
                </c:pt>
                <c:pt idx="21766">
                  <c:v>53.682291666666664</c:v>
                </c:pt>
                <c:pt idx="21767">
                  <c:v>53.684895833333336</c:v>
                </c:pt>
                <c:pt idx="21768">
                  <c:v>53.6875</c:v>
                </c:pt>
                <c:pt idx="21769">
                  <c:v>53.690104166666664</c:v>
                </c:pt>
                <c:pt idx="21770">
                  <c:v>53.692708333333336</c:v>
                </c:pt>
                <c:pt idx="21771">
                  <c:v>53.6953125</c:v>
                </c:pt>
                <c:pt idx="21772">
                  <c:v>53.697916666666664</c:v>
                </c:pt>
                <c:pt idx="21773">
                  <c:v>53.700520833333336</c:v>
                </c:pt>
                <c:pt idx="21774">
                  <c:v>53.703125</c:v>
                </c:pt>
                <c:pt idx="21775">
                  <c:v>53.705729166666664</c:v>
                </c:pt>
                <c:pt idx="21776">
                  <c:v>53.708333333333336</c:v>
                </c:pt>
                <c:pt idx="21777">
                  <c:v>53.7109375</c:v>
                </c:pt>
                <c:pt idx="21778">
                  <c:v>53.713541666666664</c:v>
                </c:pt>
                <c:pt idx="21779">
                  <c:v>53.716145833333336</c:v>
                </c:pt>
                <c:pt idx="21780">
                  <c:v>53.71875</c:v>
                </c:pt>
                <c:pt idx="21781">
                  <c:v>53.721354166666664</c:v>
                </c:pt>
                <c:pt idx="21782">
                  <c:v>53.723958333333336</c:v>
                </c:pt>
                <c:pt idx="21783">
                  <c:v>53.7265625</c:v>
                </c:pt>
                <c:pt idx="21784">
                  <c:v>53.729166666666664</c:v>
                </c:pt>
                <c:pt idx="21785">
                  <c:v>53.731770833333336</c:v>
                </c:pt>
                <c:pt idx="21786">
                  <c:v>53.734375</c:v>
                </c:pt>
                <c:pt idx="21787">
                  <c:v>53.736979166666664</c:v>
                </c:pt>
                <c:pt idx="21788">
                  <c:v>53.739583333333336</c:v>
                </c:pt>
                <c:pt idx="21789">
                  <c:v>53.7421875</c:v>
                </c:pt>
                <c:pt idx="21790">
                  <c:v>53.744791666666664</c:v>
                </c:pt>
                <c:pt idx="21791">
                  <c:v>53.747395833333336</c:v>
                </c:pt>
                <c:pt idx="21792">
                  <c:v>53.75</c:v>
                </c:pt>
                <c:pt idx="21793">
                  <c:v>53.752604166666664</c:v>
                </c:pt>
                <c:pt idx="21794">
                  <c:v>53.755208333333336</c:v>
                </c:pt>
                <c:pt idx="21795">
                  <c:v>53.7578125</c:v>
                </c:pt>
                <c:pt idx="21796">
                  <c:v>53.760416666666664</c:v>
                </c:pt>
                <c:pt idx="21797">
                  <c:v>53.763020833333336</c:v>
                </c:pt>
                <c:pt idx="21798">
                  <c:v>53.765625</c:v>
                </c:pt>
                <c:pt idx="21799">
                  <c:v>53.768229166666664</c:v>
                </c:pt>
                <c:pt idx="21800">
                  <c:v>53.770833333333336</c:v>
                </c:pt>
                <c:pt idx="21801">
                  <c:v>53.7734375</c:v>
                </c:pt>
                <c:pt idx="21802">
                  <c:v>53.776041666666664</c:v>
                </c:pt>
                <c:pt idx="21803">
                  <c:v>53.778645833333336</c:v>
                </c:pt>
                <c:pt idx="21804">
                  <c:v>53.78125</c:v>
                </c:pt>
                <c:pt idx="21805">
                  <c:v>53.783854166666664</c:v>
                </c:pt>
                <c:pt idx="21806">
                  <c:v>53.786458333333336</c:v>
                </c:pt>
                <c:pt idx="21807">
                  <c:v>53.7890625</c:v>
                </c:pt>
                <c:pt idx="21808">
                  <c:v>53.791666666666664</c:v>
                </c:pt>
                <c:pt idx="21809">
                  <c:v>53.794270833333336</c:v>
                </c:pt>
                <c:pt idx="21810">
                  <c:v>53.796875</c:v>
                </c:pt>
                <c:pt idx="21811">
                  <c:v>53.799479166666664</c:v>
                </c:pt>
                <c:pt idx="21812">
                  <c:v>53.802083333333336</c:v>
                </c:pt>
                <c:pt idx="21813">
                  <c:v>53.8046875</c:v>
                </c:pt>
                <c:pt idx="21814">
                  <c:v>53.807291666666664</c:v>
                </c:pt>
                <c:pt idx="21815">
                  <c:v>53.809895833333336</c:v>
                </c:pt>
                <c:pt idx="21816">
                  <c:v>53.8125</c:v>
                </c:pt>
                <c:pt idx="21817">
                  <c:v>53.815104166666664</c:v>
                </c:pt>
                <c:pt idx="21818">
                  <c:v>53.817708333333336</c:v>
                </c:pt>
                <c:pt idx="21819">
                  <c:v>53.8203125</c:v>
                </c:pt>
                <c:pt idx="21820">
                  <c:v>53.822916666666664</c:v>
                </c:pt>
                <c:pt idx="21821">
                  <c:v>53.825520833333336</c:v>
                </c:pt>
                <c:pt idx="21822">
                  <c:v>53.828125</c:v>
                </c:pt>
                <c:pt idx="21823">
                  <c:v>53.830729166666664</c:v>
                </c:pt>
                <c:pt idx="21824">
                  <c:v>53.833333333333336</c:v>
                </c:pt>
                <c:pt idx="21825">
                  <c:v>53.8359375</c:v>
                </c:pt>
                <c:pt idx="21826">
                  <c:v>53.838541666666664</c:v>
                </c:pt>
                <c:pt idx="21827">
                  <c:v>53.841145833333336</c:v>
                </c:pt>
                <c:pt idx="21828">
                  <c:v>53.84375</c:v>
                </c:pt>
                <c:pt idx="21829">
                  <c:v>53.846354166666664</c:v>
                </c:pt>
                <c:pt idx="21830">
                  <c:v>53.848958333333336</c:v>
                </c:pt>
                <c:pt idx="21831">
                  <c:v>53.8515625</c:v>
                </c:pt>
                <c:pt idx="21832">
                  <c:v>53.854166666666664</c:v>
                </c:pt>
                <c:pt idx="21833">
                  <c:v>53.856770833333336</c:v>
                </c:pt>
                <c:pt idx="21834">
                  <c:v>53.859375</c:v>
                </c:pt>
                <c:pt idx="21835">
                  <c:v>53.861979166666664</c:v>
                </c:pt>
                <c:pt idx="21836">
                  <c:v>53.864583333333336</c:v>
                </c:pt>
                <c:pt idx="21837">
                  <c:v>53.8671875</c:v>
                </c:pt>
                <c:pt idx="21838">
                  <c:v>53.869791666666664</c:v>
                </c:pt>
                <c:pt idx="21839">
                  <c:v>53.872395833333336</c:v>
                </c:pt>
                <c:pt idx="21840">
                  <c:v>53.875</c:v>
                </c:pt>
                <c:pt idx="21841">
                  <c:v>53.877604166666664</c:v>
                </c:pt>
                <c:pt idx="21842">
                  <c:v>53.880208333333336</c:v>
                </c:pt>
                <c:pt idx="21843">
                  <c:v>53.8828125</c:v>
                </c:pt>
                <c:pt idx="21844">
                  <c:v>53.885416666666664</c:v>
                </c:pt>
                <c:pt idx="21845">
                  <c:v>53.888020833333336</c:v>
                </c:pt>
                <c:pt idx="21846">
                  <c:v>53.890625</c:v>
                </c:pt>
                <c:pt idx="21847">
                  <c:v>53.893229166666664</c:v>
                </c:pt>
                <c:pt idx="21848">
                  <c:v>53.895833333333336</c:v>
                </c:pt>
                <c:pt idx="21849">
                  <c:v>53.8984375</c:v>
                </c:pt>
                <c:pt idx="21850">
                  <c:v>53.901041666666664</c:v>
                </c:pt>
                <c:pt idx="21851">
                  <c:v>53.903645833333336</c:v>
                </c:pt>
                <c:pt idx="21852">
                  <c:v>53.90625</c:v>
                </c:pt>
                <c:pt idx="21853">
                  <c:v>53.908854166666664</c:v>
                </c:pt>
                <c:pt idx="21854">
                  <c:v>53.911458333333336</c:v>
                </c:pt>
                <c:pt idx="21855">
                  <c:v>53.9140625</c:v>
                </c:pt>
                <c:pt idx="21856">
                  <c:v>53.916666666666664</c:v>
                </c:pt>
                <c:pt idx="21857">
                  <c:v>53.919270833333336</c:v>
                </c:pt>
                <c:pt idx="21858">
                  <c:v>53.921875</c:v>
                </c:pt>
                <c:pt idx="21859">
                  <c:v>53.924479166666664</c:v>
                </c:pt>
                <c:pt idx="21860">
                  <c:v>53.927083333333336</c:v>
                </c:pt>
                <c:pt idx="21861">
                  <c:v>53.9296875</c:v>
                </c:pt>
                <c:pt idx="21862">
                  <c:v>53.932291666666664</c:v>
                </c:pt>
                <c:pt idx="21863">
                  <c:v>53.934895833333336</c:v>
                </c:pt>
                <c:pt idx="21864">
                  <c:v>53.9375</c:v>
                </c:pt>
                <c:pt idx="21865">
                  <c:v>53.940104166666664</c:v>
                </c:pt>
                <c:pt idx="21866">
                  <c:v>53.942708333333336</c:v>
                </c:pt>
                <c:pt idx="21867">
                  <c:v>53.9453125</c:v>
                </c:pt>
                <c:pt idx="21868">
                  <c:v>53.947916666666664</c:v>
                </c:pt>
                <c:pt idx="21869">
                  <c:v>53.950520833333336</c:v>
                </c:pt>
                <c:pt idx="21870">
                  <c:v>53.953125</c:v>
                </c:pt>
                <c:pt idx="21871">
                  <c:v>53.955729166666664</c:v>
                </c:pt>
                <c:pt idx="21872">
                  <c:v>53.958333333333336</c:v>
                </c:pt>
                <c:pt idx="21873">
                  <c:v>53.9609375</c:v>
                </c:pt>
                <c:pt idx="21874">
                  <c:v>53.963541666666664</c:v>
                </c:pt>
                <c:pt idx="21875">
                  <c:v>53.966145833333336</c:v>
                </c:pt>
                <c:pt idx="21876">
                  <c:v>53.96875</c:v>
                </c:pt>
                <c:pt idx="21877">
                  <c:v>53.971354166666664</c:v>
                </c:pt>
                <c:pt idx="21878">
                  <c:v>53.973958333333336</c:v>
                </c:pt>
                <c:pt idx="21879">
                  <c:v>53.9765625</c:v>
                </c:pt>
                <c:pt idx="21880">
                  <c:v>53.979166666666664</c:v>
                </c:pt>
                <c:pt idx="21881">
                  <c:v>53.981770833333336</c:v>
                </c:pt>
                <c:pt idx="21882">
                  <c:v>53.984375</c:v>
                </c:pt>
                <c:pt idx="21883">
                  <c:v>53.986979166666664</c:v>
                </c:pt>
                <c:pt idx="21884">
                  <c:v>53.989583333333336</c:v>
                </c:pt>
                <c:pt idx="21885">
                  <c:v>53.9921875</c:v>
                </c:pt>
                <c:pt idx="21886">
                  <c:v>53.994791666666664</c:v>
                </c:pt>
                <c:pt idx="21887">
                  <c:v>53.997395833333336</c:v>
                </c:pt>
                <c:pt idx="21888">
                  <c:v>54</c:v>
                </c:pt>
                <c:pt idx="21889">
                  <c:v>54.002604166666664</c:v>
                </c:pt>
                <c:pt idx="21890">
                  <c:v>54.005208333333336</c:v>
                </c:pt>
                <c:pt idx="21891">
                  <c:v>54.0078125</c:v>
                </c:pt>
                <c:pt idx="21892">
                  <c:v>54.010416666666664</c:v>
                </c:pt>
                <c:pt idx="21893">
                  <c:v>54.013020833333336</c:v>
                </c:pt>
                <c:pt idx="21894">
                  <c:v>54.015625</c:v>
                </c:pt>
                <c:pt idx="21895">
                  <c:v>54.018229166666664</c:v>
                </c:pt>
                <c:pt idx="21896">
                  <c:v>54.020833333333336</c:v>
                </c:pt>
                <c:pt idx="21897">
                  <c:v>54.0234375</c:v>
                </c:pt>
                <c:pt idx="21898">
                  <c:v>54.026041666666664</c:v>
                </c:pt>
                <c:pt idx="21899">
                  <c:v>54.028645833333336</c:v>
                </c:pt>
                <c:pt idx="21900">
                  <c:v>54.03125</c:v>
                </c:pt>
                <c:pt idx="21901">
                  <c:v>54.033854166666664</c:v>
                </c:pt>
                <c:pt idx="21902">
                  <c:v>54.036458333333336</c:v>
                </c:pt>
                <c:pt idx="21903">
                  <c:v>54.0390625</c:v>
                </c:pt>
                <c:pt idx="21904">
                  <c:v>54.041666666666664</c:v>
                </c:pt>
                <c:pt idx="21905">
                  <c:v>54.044270833333336</c:v>
                </c:pt>
                <c:pt idx="21906">
                  <c:v>54.046875</c:v>
                </c:pt>
                <c:pt idx="21907">
                  <c:v>54.049479166666664</c:v>
                </c:pt>
                <c:pt idx="21908">
                  <c:v>54.052083333333336</c:v>
                </c:pt>
                <c:pt idx="21909">
                  <c:v>54.0546875</c:v>
                </c:pt>
                <c:pt idx="21910">
                  <c:v>54.057291666666664</c:v>
                </c:pt>
                <c:pt idx="21911">
                  <c:v>54.059895833333336</c:v>
                </c:pt>
                <c:pt idx="21912">
                  <c:v>54.0625</c:v>
                </c:pt>
                <c:pt idx="21913">
                  <c:v>54.065104166666664</c:v>
                </c:pt>
                <c:pt idx="21914">
                  <c:v>54.067708333333336</c:v>
                </c:pt>
                <c:pt idx="21915">
                  <c:v>54.0703125</c:v>
                </c:pt>
                <c:pt idx="21916">
                  <c:v>54.072916666666664</c:v>
                </c:pt>
                <c:pt idx="21917">
                  <c:v>54.075520833333336</c:v>
                </c:pt>
                <c:pt idx="21918">
                  <c:v>54.078125</c:v>
                </c:pt>
                <c:pt idx="21919">
                  <c:v>54.080729166666664</c:v>
                </c:pt>
                <c:pt idx="21920">
                  <c:v>54.083333333333336</c:v>
                </c:pt>
                <c:pt idx="21921">
                  <c:v>54.0859375</c:v>
                </c:pt>
                <c:pt idx="21922">
                  <c:v>54.088541666666664</c:v>
                </c:pt>
                <c:pt idx="21923">
                  <c:v>54.091145833333336</c:v>
                </c:pt>
                <c:pt idx="21924">
                  <c:v>54.09375</c:v>
                </c:pt>
                <c:pt idx="21925">
                  <c:v>54.096354166666664</c:v>
                </c:pt>
                <c:pt idx="21926">
                  <c:v>54.098958333333336</c:v>
                </c:pt>
                <c:pt idx="21927">
                  <c:v>54.1015625</c:v>
                </c:pt>
                <c:pt idx="21928">
                  <c:v>54.104166666666664</c:v>
                </c:pt>
                <c:pt idx="21929">
                  <c:v>54.106770833333336</c:v>
                </c:pt>
                <c:pt idx="21930">
                  <c:v>54.109375</c:v>
                </c:pt>
                <c:pt idx="21931">
                  <c:v>54.111979166666664</c:v>
                </c:pt>
                <c:pt idx="21932">
                  <c:v>54.114583333333336</c:v>
                </c:pt>
                <c:pt idx="21933">
                  <c:v>54.1171875</c:v>
                </c:pt>
                <c:pt idx="21934">
                  <c:v>54.119791666666664</c:v>
                </c:pt>
                <c:pt idx="21935">
                  <c:v>54.122395833333336</c:v>
                </c:pt>
                <c:pt idx="21936">
                  <c:v>54.125</c:v>
                </c:pt>
                <c:pt idx="21937">
                  <c:v>54.127604166666664</c:v>
                </c:pt>
                <c:pt idx="21938">
                  <c:v>54.130208333333336</c:v>
                </c:pt>
                <c:pt idx="21939">
                  <c:v>54.1328125</c:v>
                </c:pt>
                <c:pt idx="21940">
                  <c:v>54.135416666666664</c:v>
                </c:pt>
                <c:pt idx="21941">
                  <c:v>54.138020833333336</c:v>
                </c:pt>
                <c:pt idx="21942">
                  <c:v>54.140625</c:v>
                </c:pt>
                <c:pt idx="21943">
                  <c:v>54.143229166666664</c:v>
                </c:pt>
                <c:pt idx="21944">
                  <c:v>54.145833333333336</c:v>
                </c:pt>
                <c:pt idx="21945">
                  <c:v>54.1484375</c:v>
                </c:pt>
                <c:pt idx="21946">
                  <c:v>54.151041666666664</c:v>
                </c:pt>
                <c:pt idx="21947">
                  <c:v>54.153645833333336</c:v>
                </c:pt>
                <c:pt idx="21948">
                  <c:v>54.15625</c:v>
                </c:pt>
                <c:pt idx="21949">
                  <c:v>54.158854166666664</c:v>
                </c:pt>
                <c:pt idx="21950">
                  <c:v>54.161458333333336</c:v>
                </c:pt>
                <c:pt idx="21951">
                  <c:v>54.1640625</c:v>
                </c:pt>
                <c:pt idx="21952">
                  <c:v>54.166666666666664</c:v>
                </c:pt>
                <c:pt idx="21953">
                  <c:v>54.169270833333336</c:v>
                </c:pt>
                <c:pt idx="21954">
                  <c:v>54.171875</c:v>
                </c:pt>
                <c:pt idx="21955">
                  <c:v>54.174479166666664</c:v>
                </c:pt>
                <c:pt idx="21956">
                  <c:v>54.177083333333336</c:v>
                </c:pt>
                <c:pt idx="21957">
                  <c:v>54.1796875</c:v>
                </c:pt>
                <c:pt idx="21958">
                  <c:v>54.182291666666664</c:v>
                </c:pt>
                <c:pt idx="21959">
                  <c:v>54.184895833333336</c:v>
                </c:pt>
                <c:pt idx="21960">
                  <c:v>54.1875</c:v>
                </c:pt>
                <c:pt idx="21961">
                  <c:v>54.190104166666664</c:v>
                </c:pt>
                <c:pt idx="21962">
                  <c:v>54.192708333333336</c:v>
                </c:pt>
                <c:pt idx="21963">
                  <c:v>54.1953125</c:v>
                </c:pt>
                <c:pt idx="21964">
                  <c:v>54.197916666666664</c:v>
                </c:pt>
                <c:pt idx="21965">
                  <c:v>54.200520833333336</c:v>
                </c:pt>
                <c:pt idx="21966">
                  <c:v>54.203125</c:v>
                </c:pt>
                <c:pt idx="21967">
                  <c:v>54.205729166666664</c:v>
                </c:pt>
                <c:pt idx="21968">
                  <c:v>54.208333333333336</c:v>
                </c:pt>
                <c:pt idx="21969">
                  <c:v>54.2109375</c:v>
                </c:pt>
                <c:pt idx="21970">
                  <c:v>54.213541666666664</c:v>
                </c:pt>
                <c:pt idx="21971">
                  <c:v>54.216145833333336</c:v>
                </c:pt>
                <c:pt idx="21972">
                  <c:v>54.21875</c:v>
                </c:pt>
                <c:pt idx="21973">
                  <c:v>54.221354166666664</c:v>
                </c:pt>
                <c:pt idx="21974">
                  <c:v>54.223958333333336</c:v>
                </c:pt>
                <c:pt idx="21975">
                  <c:v>54.2265625</c:v>
                </c:pt>
                <c:pt idx="21976">
                  <c:v>54.229166666666664</c:v>
                </c:pt>
                <c:pt idx="21977">
                  <c:v>54.231770833333336</c:v>
                </c:pt>
                <c:pt idx="21978">
                  <c:v>54.234375</c:v>
                </c:pt>
                <c:pt idx="21979">
                  <c:v>54.236979166666664</c:v>
                </c:pt>
                <c:pt idx="21980">
                  <c:v>54.239583333333336</c:v>
                </c:pt>
                <c:pt idx="21981">
                  <c:v>54.2421875</c:v>
                </c:pt>
                <c:pt idx="21982">
                  <c:v>54.244791666666664</c:v>
                </c:pt>
                <c:pt idx="21983">
                  <c:v>54.247395833333336</c:v>
                </c:pt>
                <c:pt idx="21984">
                  <c:v>54.25</c:v>
                </c:pt>
                <c:pt idx="21985">
                  <c:v>54.252604166666664</c:v>
                </c:pt>
                <c:pt idx="21986">
                  <c:v>54.255208333333336</c:v>
                </c:pt>
                <c:pt idx="21987">
                  <c:v>54.2578125</c:v>
                </c:pt>
                <c:pt idx="21988">
                  <c:v>54.260416666666664</c:v>
                </c:pt>
                <c:pt idx="21989">
                  <c:v>54.263020833333336</c:v>
                </c:pt>
                <c:pt idx="21990">
                  <c:v>54.265625</c:v>
                </c:pt>
                <c:pt idx="21991">
                  <c:v>54.268229166666664</c:v>
                </c:pt>
                <c:pt idx="21992">
                  <c:v>54.270833333333336</c:v>
                </c:pt>
                <c:pt idx="21993">
                  <c:v>54.2734375</c:v>
                </c:pt>
                <c:pt idx="21994">
                  <c:v>54.276041666666664</c:v>
                </c:pt>
                <c:pt idx="21995">
                  <c:v>54.278645833333336</c:v>
                </c:pt>
                <c:pt idx="21996">
                  <c:v>54.28125</c:v>
                </c:pt>
                <c:pt idx="21997">
                  <c:v>54.283854166666664</c:v>
                </c:pt>
                <c:pt idx="21998">
                  <c:v>54.286458333333336</c:v>
                </c:pt>
                <c:pt idx="21999">
                  <c:v>54.2890625</c:v>
                </c:pt>
                <c:pt idx="22000">
                  <c:v>54.291666666666664</c:v>
                </c:pt>
                <c:pt idx="22001">
                  <c:v>54.294270833333336</c:v>
                </c:pt>
                <c:pt idx="22002">
                  <c:v>54.296875</c:v>
                </c:pt>
                <c:pt idx="22003">
                  <c:v>54.299479166666664</c:v>
                </c:pt>
                <c:pt idx="22004">
                  <c:v>54.302083333333336</c:v>
                </c:pt>
                <c:pt idx="22005">
                  <c:v>54.3046875</c:v>
                </c:pt>
                <c:pt idx="22006">
                  <c:v>54.307291666666664</c:v>
                </c:pt>
                <c:pt idx="22007">
                  <c:v>54.309895833333336</c:v>
                </c:pt>
                <c:pt idx="22008">
                  <c:v>54.3125</c:v>
                </c:pt>
                <c:pt idx="22009">
                  <c:v>54.315104166666664</c:v>
                </c:pt>
                <c:pt idx="22010">
                  <c:v>54.317708333333336</c:v>
                </c:pt>
                <c:pt idx="22011">
                  <c:v>54.3203125</c:v>
                </c:pt>
                <c:pt idx="22012">
                  <c:v>54.322916666666664</c:v>
                </c:pt>
                <c:pt idx="22013">
                  <c:v>54.325520833333336</c:v>
                </c:pt>
                <c:pt idx="22014">
                  <c:v>54.328125</c:v>
                </c:pt>
                <c:pt idx="22015">
                  <c:v>54.330729166666664</c:v>
                </c:pt>
                <c:pt idx="22016">
                  <c:v>54.333333333333336</c:v>
                </c:pt>
                <c:pt idx="22017">
                  <c:v>54.3359375</c:v>
                </c:pt>
                <c:pt idx="22018">
                  <c:v>54.338541666666664</c:v>
                </c:pt>
                <c:pt idx="22019">
                  <c:v>54.341145833333336</c:v>
                </c:pt>
                <c:pt idx="22020">
                  <c:v>54.34375</c:v>
                </c:pt>
                <c:pt idx="22021">
                  <c:v>54.346354166666664</c:v>
                </c:pt>
                <c:pt idx="22022">
                  <c:v>54.348958333333336</c:v>
                </c:pt>
                <c:pt idx="22023">
                  <c:v>54.3515625</c:v>
                </c:pt>
                <c:pt idx="22024">
                  <c:v>54.354166666666664</c:v>
                </c:pt>
                <c:pt idx="22025">
                  <c:v>54.356770833333336</c:v>
                </c:pt>
                <c:pt idx="22026">
                  <c:v>54.359375</c:v>
                </c:pt>
                <c:pt idx="22027">
                  <c:v>54.361979166666664</c:v>
                </c:pt>
                <c:pt idx="22028">
                  <c:v>54.364583333333336</c:v>
                </c:pt>
                <c:pt idx="22029">
                  <c:v>54.3671875</c:v>
                </c:pt>
                <c:pt idx="22030">
                  <c:v>54.369791666666664</c:v>
                </c:pt>
                <c:pt idx="22031">
                  <c:v>54.372395833333336</c:v>
                </c:pt>
                <c:pt idx="22032">
                  <c:v>54.375</c:v>
                </c:pt>
                <c:pt idx="22033">
                  <c:v>54.377604166666664</c:v>
                </c:pt>
                <c:pt idx="22034">
                  <c:v>54.380208333333336</c:v>
                </c:pt>
                <c:pt idx="22035">
                  <c:v>54.3828125</c:v>
                </c:pt>
                <c:pt idx="22036">
                  <c:v>54.385416666666664</c:v>
                </c:pt>
                <c:pt idx="22037">
                  <c:v>54.388020833333336</c:v>
                </c:pt>
                <c:pt idx="22038">
                  <c:v>54.390625</c:v>
                </c:pt>
                <c:pt idx="22039">
                  <c:v>54.393229166666664</c:v>
                </c:pt>
                <c:pt idx="22040">
                  <c:v>54.395833333333336</c:v>
                </c:pt>
                <c:pt idx="22041">
                  <c:v>54.3984375</c:v>
                </c:pt>
                <c:pt idx="22042">
                  <c:v>54.401041666666664</c:v>
                </c:pt>
                <c:pt idx="22043">
                  <c:v>54.403645833333336</c:v>
                </c:pt>
                <c:pt idx="22044">
                  <c:v>54.40625</c:v>
                </c:pt>
                <c:pt idx="22045">
                  <c:v>54.408854166666664</c:v>
                </c:pt>
                <c:pt idx="22046">
                  <c:v>54.411458333333336</c:v>
                </c:pt>
                <c:pt idx="22047">
                  <c:v>54.4140625</c:v>
                </c:pt>
                <c:pt idx="22048">
                  <c:v>54.416666666666664</c:v>
                </c:pt>
                <c:pt idx="22049">
                  <c:v>54.419270833333336</c:v>
                </c:pt>
                <c:pt idx="22050">
                  <c:v>54.421875</c:v>
                </c:pt>
                <c:pt idx="22051">
                  <c:v>54.424479166666664</c:v>
                </c:pt>
                <c:pt idx="22052">
                  <c:v>54.427083333333336</c:v>
                </c:pt>
                <c:pt idx="22053">
                  <c:v>54.4296875</c:v>
                </c:pt>
                <c:pt idx="22054">
                  <c:v>54.432291666666664</c:v>
                </c:pt>
                <c:pt idx="22055">
                  <c:v>54.434895833333336</c:v>
                </c:pt>
                <c:pt idx="22056">
                  <c:v>54.4375</c:v>
                </c:pt>
                <c:pt idx="22057">
                  <c:v>54.440104166666664</c:v>
                </c:pt>
                <c:pt idx="22058">
                  <c:v>54.442708333333336</c:v>
                </c:pt>
                <c:pt idx="22059">
                  <c:v>54.4453125</c:v>
                </c:pt>
                <c:pt idx="22060">
                  <c:v>54.447916666666664</c:v>
                </c:pt>
                <c:pt idx="22061">
                  <c:v>54.450520833333336</c:v>
                </c:pt>
                <c:pt idx="22062">
                  <c:v>54.453125</c:v>
                </c:pt>
                <c:pt idx="22063">
                  <c:v>54.455729166666664</c:v>
                </c:pt>
                <c:pt idx="22064">
                  <c:v>54.458333333333336</c:v>
                </c:pt>
                <c:pt idx="22065">
                  <c:v>54.4609375</c:v>
                </c:pt>
                <c:pt idx="22066">
                  <c:v>54.463541666666664</c:v>
                </c:pt>
                <c:pt idx="22067">
                  <c:v>54.466145833333336</c:v>
                </c:pt>
                <c:pt idx="22068">
                  <c:v>54.46875</c:v>
                </c:pt>
                <c:pt idx="22069">
                  <c:v>54.471354166666664</c:v>
                </c:pt>
                <c:pt idx="22070">
                  <c:v>54.473958333333336</c:v>
                </c:pt>
                <c:pt idx="22071">
                  <c:v>54.4765625</c:v>
                </c:pt>
                <c:pt idx="22072">
                  <c:v>54.479166666666664</c:v>
                </c:pt>
                <c:pt idx="22073">
                  <c:v>54.481770833333336</c:v>
                </c:pt>
                <c:pt idx="22074">
                  <c:v>54.484375</c:v>
                </c:pt>
                <c:pt idx="22075">
                  <c:v>54.486979166666664</c:v>
                </c:pt>
                <c:pt idx="22076">
                  <c:v>54.489583333333336</c:v>
                </c:pt>
                <c:pt idx="22077">
                  <c:v>54.4921875</c:v>
                </c:pt>
                <c:pt idx="22078">
                  <c:v>54.494791666666664</c:v>
                </c:pt>
                <c:pt idx="22079">
                  <c:v>54.497395833333336</c:v>
                </c:pt>
                <c:pt idx="22080">
                  <c:v>54.5</c:v>
                </c:pt>
                <c:pt idx="22081">
                  <c:v>54.502604166666664</c:v>
                </c:pt>
                <c:pt idx="22082">
                  <c:v>54.505208333333336</c:v>
                </c:pt>
                <c:pt idx="22083">
                  <c:v>54.5078125</c:v>
                </c:pt>
                <c:pt idx="22084">
                  <c:v>54.510416666666664</c:v>
                </c:pt>
                <c:pt idx="22085">
                  <c:v>54.513020833333336</c:v>
                </c:pt>
                <c:pt idx="22086">
                  <c:v>54.515625</c:v>
                </c:pt>
                <c:pt idx="22087">
                  <c:v>54.518229166666664</c:v>
                </c:pt>
                <c:pt idx="22088">
                  <c:v>54.520833333333336</c:v>
                </c:pt>
                <c:pt idx="22089">
                  <c:v>54.5234375</c:v>
                </c:pt>
                <c:pt idx="22090">
                  <c:v>54.526041666666664</c:v>
                </c:pt>
                <c:pt idx="22091">
                  <c:v>54.528645833333336</c:v>
                </c:pt>
                <c:pt idx="22092">
                  <c:v>54.53125</c:v>
                </c:pt>
                <c:pt idx="22093">
                  <c:v>54.533854166666664</c:v>
                </c:pt>
                <c:pt idx="22094">
                  <c:v>54.536458333333336</c:v>
                </c:pt>
                <c:pt idx="22095">
                  <c:v>54.5390625</c:v>
                </c:pt>
                <c:pt idx="22096">
                  <c:v>54.541666666666664</c:v>
                </c:pt>
                <c:pt idx="22097">
                  <c:v>54.544270833333336</c:v>
                </c:pt>
                <c:pt idx="22098">
                  <c:v>54.546875</c:v>
                </c:pt>
                <c:pt idx="22099">
                  <c:v>54.549479166666664</c:v>
                </c:pt>
                <c:pt idx="22100">
                  <c:v>54.552083333333336</c:v>
                </c:pt>
                <c:pt idx="22101">
                  <c:v>54.5546875</c:v>
                </c:pt>
                <c:pt idx="22102">
                  <c:v>54.557291666666664</c:v>
                </c:pt>
                <c:pt idx="22103">
                  <c:v>54.559895833333336</c:v>
                </c:pt>
                <c:pt idx="22104">
                  <c:v>54.5625</c:v>
                </c:pt>
                <c:pt idx="22105">
                  <c:v>54.565104166666664</c:v>
                </c:pt>
                <c:pt idx="22106">
                  <c:v>54.567708333333336</c:v>
                </c:pt>
                <c:pt idx="22107">
                  <c:v>54.5703125</c:v>
                </c:pt>
                <c:pt idx="22108">
                  <c:v>54.572916666666664</c:v>
                </c:pt>
                <c:pt idx="22109">
                  <c:v>54.575520833333336</c:v>
                </c:pt>
                <c:pt idx="22110">
                  <c:v>54.578125</c:v>
                </c:pt>
                <c:pt idx="22111">
                  <c:v>54.580729166666664</c:v>
                </c:pt>
                <c:pt idx="22112">
                  <c:v>54.583333333333336</c:v>
                </c:pt>
                <c:pt idx="22113">
                  <c:v>54.5859375</c:v>
                </c:pt>
                <c:pt idx="22114">
                  <c:v>54.588541666666664</c:v>
                </c:pt>
                <c:pt idx="22115">
                  <c:v>54.591145833333336</c:v>
                </c:pt>
                <c:pt idx="22116">
                  <c:v>54.59375</c:v>
                </c:pt>
                <c:pt idx="22117">
                  <c:v>54.596354166666664</c:v>
                </c:pt>
                <c:pt idx="22118">
                  <c:v>54.598958333333336</c:v>
                </c:pt>
                <c:pt idx="22119">
                  <c:v>54.6015625</c:v>
                </c:pt>
                <c:pt idx="22120">
                  <c:v>54.604166666666664</c:v>
                </c:pt>
                <c:pt idx="22121">
                  <c:v>54.606770833333336</c:v>
                </c:pt>
                <c:pt idx="22122">
                  <c:v>54.609375</c:v>
                </c:pt>
                <c:pt idx="22123">
                  <c:v>54.611979166666664</c:v>
                </c:pt>
                <c:pt idx="22124">
                  <c:v>54.614583333333336</c:v>
                </c:pt>
                <c:pt idx="22125">
                  <c:v>54.6171875</c:v>
                </c:pt>
                <c:pt idx="22126">
                  <c:v>54.619791666666664</c:v>
                </c:pt>
                <c:pt idx="22127">
                  <c:v>54.622395833333336</c:v>
                </c:pt>
                <c:pt idx="22128">
                  <c:v>54.625</c:v>
                </c:pt>
                <c:pt idx="22129">
                  <c:v>54.627604166666664</c:v>
                </c:pt>
                <c:pt idx="22130">
                  <c:v>54.630208333333336</c:v>
                </c:pt>
                <c:pt idx="22131">
                  <c:v>54.6328125</c:v>
                </c:pt>
                <c:pt idx="22132">
                  <c:v>54.635416666666664</c:v>
                </c:pt>
                <c:pt idx="22133">
                  <c:v>54.638020833333336</c:v>
                </c:pt>
                <c:pt idx="22134">
                  <c:v>54.640625</c:v>
                </c:pt>
                <c:pt idx="22135">
                  <c:v>54.643229166666664</c:v>
                </c:pt>
                <c:pt idx="22136">
                  <c:v>54.645833333333336</c:v>
                </c:pt>
                <c:pt idx="22137">
                  <c:v>54.6484375</c:v>
                </c:pt>
                <c:pt idx="22138">
                  <c:v>54.651041666666664</c:v>
                </c:pt>
                <c:pt idx="22139">
                  <c:v>54.653645833333336</c:v>
                </c:pt>
                <c:pt idx="22140">
                  <c:v>54.65625</c:v>
                </c:pt>
                <c:pt idx="22141">
                  <c:v>54.658854166666664</c:v>
                </c:pt>
                <c:pt idx="22142">
                  <c:v>54.661458333333336</c:v>
                </c:pt>
                <c:pt idx="22143">
                  <c:v>54.6640625</c:v>
                </c:pt>
                <c:pt idx="22144">
                  <c:v>54.666666666666664</c:v>
                </c:pt>
                <c:pt idx="22145">
                  <c:v>54.669270833333336</c:v>
                </c:pt>
                <c:pt idx="22146">
                  <c:v>54.671875</c:v>
                </c:pt>
                <c:pt idx="22147">
                  <c:v>54.674479166666664</c:v>
                </c:pt>
                <c:pt idx="22148">
                  <c:v>54.677083333333336</c:v>
                </c:pt>
                <c:pt idx="22149">
                  <c:v>54.6796875</c:v>
                </c:pt>
                <c:pt idx="22150">
                  <c:v>54.682291666666664</c:v>
                </c:pt>
                <c:pt idx="22151">
                  <c:v>54.684895833333336</c:v>
                </c:pt>
                <c:pt idx="22152">
                  <c:v>54.6875</c:v>
                </c:pt>
                <c:pt idx="22153">
                  <c:v>54.690104166666664</c:v>
                </c:pt>
                <c:pt idx="22154">
                  <c:v>54.692708333333336</c:v>
                </c:pt>
                <c:pt idx="22155">
                  <c:v>54.6953125</c:v>
                </c:pt>
                <c:pt idx="22156">
                  <c:v>54.697916666666664</c:v>
                </c:pt>
                <c:pt idx="22157">
                  <c:v>54.700520833333336</c:v>
                </c:pt>
                <c:pt idx="22158">
                  <c:v>54.703125</c:v>
                </c:pt>
                <c:pt idx="22159">
                  <c:v>54.705729166666664</c:v>
                </c:pt>
                <c:pt idx="22160">
                  <c:v>54.708333333333336</c:v>
                </c:pt>
                <c:pt idx="22161">
                  <c:v>54.7109375</c:v>
                </c:pt>
                <c:pt idx="22162">
                  <c:v>54.713541666666664</c:v>
                </c:pt>
                <c:pt idx="22163">
                  <c:v>54.716145833333336</c:v>
                </c:pt>
                <c:pt idx="22164">
                  <c:v>54.71875</c:v>
                </c:pt>
                <c:pt idx="22165">
                  <c:v>54.721354166666664</c:v>
                </c:pt>
                <c:pt idx="22166">
                  <c:v>54.723958333333336</c:v>
                </c:pt>
                <c:pt idx="22167">
                  <c:v>54.7265625</c:v>
                </c:pt>
                <c:pt idx="22168">
                  <c:v>54.729166666666664</c:v>
                </c:pt>
                <c:pt idx="22169">
                  <c:v>54.731770833333336</c:v>
                </c:pt>
                <c:pt idx="22170">
                  <c:v>54.734375</c:v>
                </c:pt>
                <c:pt idx="22171">
                  <c:v>54.736979166666664</c:v>
                </c:pt>
                <c:pt idx="22172">
                  <c:v>54.739583333333336</c:v>
                </c:pt>
                <c:pt idx="22173">
                  <c:v>54.7421875</c:v>
                </c:pt>
                <c:pt idx="22174">
                  <c:v>54.744791666666664</c:v>
                </c:pt>
                <c:pt idx="22175">
                  <c:v>54.747395833333336</c:v>
                </c:pt>
                <c:pt idx="22176">
                  <c:v>54.75</c:v>
                </c:pt>
                <c:pt idx="22177">
                  <c:v>54.752604166666664</c:v>
                </c:pt>
                <c:pt idx="22178">
                  <c:v>54.755208333333336</c:v>
                </c:pt>
                <c:pt idx="22179">
                  <c:v>54.7578125</c:v>
                </c:pt>
                <c:pt idx="22180">
                  <c:v>54.760416666666664</c:v>
                </c:pt>
                <c:pt idx="22181">
                  <c:v>54.763020833333336</c:v>
                </c:pt>
                <c:pt idx="22182">
                  <c:v>54.765625</c:v>
                </c:pt>
                <c:pt idx="22183">
                  <c:v>54.768229166666664</c:v>
                </c:pt>
                <c:pt idx="22184">
                  <c:v>54.770833333333336</c:v>
                </c:pt>
                <c:pt idx="22185">
                  <c:v>54.7734375</c:v>
                </c:pt>
                <c:pt idx="22186">
                  <c:v>54.776041666666664</c:v>
                </c:pt>
                <c:pt idx="22187">
                  <c:v>54.778645833333336</c:v>
                </c:pt>
                <c:pt idx="22188">
                  <c:v>54.78125</c:v>
                </c:pt>
                <c:pt idx="22189">
                  <c:v>54.783854166666664</c:v>
                </c:pt>
                <c:pt idx="22190">
                  <c:v>54.786458333333336</c:v>
                </c:pt>
                <c:pt idx="22191">
                  <c:v>54.7890625</c:v>
                </c:pt>
                <c:pt idx="22192">
                  <c:v>54.791666666666664</c:v>
                </c:pt>
                <c:pt idx="22193">
                  <c:v>54.794270833333336</c:v>
                </c:pt>
                <c:pt idx="22194">
                  <c:v>54.796875</c:v>
                </c:pt>
                <c:pt idx="22195">
                  <c:v>54.799479166666664</c:v>
                </c:pt>
                <c:pt idx="22196">
                  <c:v>54.802083333333336</c:v>
                </c:pt>
                <c:pt idx="22197">
                  <c:v>54.8046875</c:v>
                </c:pt>
                <c:pt idx="22198">
                  <c:v>54.807291666666664</c:v>
                </c:pt>
                <c:pt idx="22199">
                  <c:v>54.809895833333336</c:v>
                </c:pt>
                <c:pt idx="22200">
                  <c:v>54.8125</c:v>
                </c:pt>
                <c:pt idx="22201">
                  <c:v>54.815104166666664</c:v>
                </c:pt>
                <c:pt idx="22202">
                  <c:v>54.817708333333336</c:v>
                </c:pt>
                <c:pt idx="22203">
                  <c:v>54.8203125</c:v>
                </c:pt>
                <c:pt idx="22204">
                  <c:v>54.822916666666664</c:v>
                </c:pt>
                <c:pt idx="22205">
                  <c:v>54.825520833333336</c:v>
                </c:pt>
                <c:pt idx="22206">
                  <c:v>54.828125</c:v>
                </c:pt>
                <c:pt idx="22207">
                  <c:v>54.830729166666664</c:v>
                </c:pt>
                <c:pt idx="22208">
                  <c:v>54.833333333333336</c:v>
                </c:pt>
                <c:pt idx="22209">
                  <c:v>54.8359375</c:v>
                </c:pt>
                <c:pt idx="22210">
                  <c:v>54.838541666666664</c:v>
                </c:pt>
                <c:pt idx="22211">
                  <c:v>54.841145833333336</c:v>
                </c:pt>
                <c:pt idx="22212">
                  <c:v>54.84375</c:v>
                </c:pt>
                <c:pt idx="22213">
                  <c:v>54.846354166666664</c:v>
                </c:pt>
                <c:pt idx="22214">
                  <c:v>54.848958333333336</c:v>
                </c:pt>
                <c:pt idx="22215">
                  <c:v>54.8515625</c:v>
                </c:pt>
                <c:pt idx="22216">
                  <c:v>54.854166666666664</c:v>
                </c:pt>
                <c:pt idx="22217">
                  <c:v>54.856770833333336</c:v>
                </c:pt>
                <c:pt idx="22218">
                  <c:v>54.859375</c:v>
                </c:pt>
                <c:pt idx="22219">
                  <c:v>54.861979166666664</c:v>
                </c:pt>
                <c:pt idx="22220">
                  <c:v>54.864583333333336</c:v>
                </c:pt>
                <c:pt idx="22221">
                  <c:v>54.8671875</c:v>
                </c:pt>
                <c:pt idx="22222">
                  <c:v>54.869791666666664</c:v>
                </c:pt>
                <c:pt idx="22223">
                  <c:v>54.872395833333336</c:v>
                </c:pt>
                <c:pt idx="22224">
                  <c:v>54.875</c:v>
                </c:pt>
                <c:pt idx="22225">
                  <c:v>54.877604166666664</c:v>
                </c:pt>
                <c:pt idx="22226">
                  <c:v>54.880208333333336</c:v>
                </c:pt>
                <c:pt idx="22227">
                  <c:v>54.8828125</c:v>
                </c:pt>
                <c:pt idx="22228">
                  <c:v>54.885416666666664</c:v>
                </c:pt>
                <c:pt idx="22229">
                  <c:v>54.888020833333336</c:v>
                </c:pt>
                <c:pt idx="22230">
                  <c:v>54.890625</c:v>
                </c:pt>
                <c:pt idx="22231">
                  <c:v>54.893229166666664</c:v>
                </c:pt>
                <c:pt idx="22232">
                  <c:v>54.895833333333336</c:v>
                </c:pt>
                <c:pt idx="22233">
                  <c:v>54.8984375</c:v>
                </c:pt>
                <c:pt idx="22234">
                  <c:v>54.901041666666664</c:v>
                </c:pt>
                <c:pt idx="22235">
                  <c:v>54.903645833333336</c:v>
                </c:pt>
                <c:pt idx="22236">
                  <c:v>54.90625</c:v>
                </c:pt>
                <c:pt idx="22237">
                  <c:v>54.908854166666664</c:v>
                </c:pt>
                <c:pt idx="22238">
                  <c:v>54.911458333333336</c:v>
                </c:pt>
                <c:pt idx="22239">
                  <c:v>54.9140625</c:v>
                </c:pt>
                <c:pt idx="22240">
                  <c:v>54.916666666666664</c:v>
                </c:pt>
                <c:pt idx="22241">
                  <c:v>54.919270833333336</c:v>
                </c:pt>
                <c:pt idx="22242">
                  <c:v>54.921875</c:v>
                </c:pt>
                <c:pt idx="22243">
                  <c:v>54.924479166666664</c:v>
                </c:pt>
                <c:pt idx="22244">
                  <c:v>54.927083333333336</c:v>
                </c:pt>
                <c:pt idx="22245">
                  <c:v>54.9296875</c:v>
                </c:pt>
                <c:pt idx="22246">
                  <c:v>54.932291666666664</c:v>
                </c:pt>
                <c:pt idx="22247">
                  <c:v>54.934895833333336</c:v>
                </c:pt>
                <c:pt idx="22248">
                  <c:v>54.9375</c:v>
                </c:pt>
                <c:pt idx="22249">
                  <c:v>54.940104166666664</c:v>
                </c:pt>
                <c:pt idx="22250">
                  <c:v>54.942708333333336</c:v>
                </c:pt>
                <c:pt idx="22251">
                  <c:v>54.9453125</c:v>
                </c:pt>
                <c:pt idx="22252">
                  <c:v>54.947916666666664</c:v>
                </c:pt>
                <c:pt idx="22253">
                  <c:v>54.950520833333336</c:v>
                </c:pt>
                <c:pt idx="22254">
                  <c:v>54.953125</c:v>
                </c:pt>
                <c:pt idx="22255">
                  <c:v>54.955729166666664</c:v>
                </c:pt>
                <c:pt idx="22256">
                  <c:v>54.958333333333336</c:v>
                </c:pt>
                <c:pt idx="22257">
                  <c:v>54.9609375</c:v>
                </c:pt>
                <c:pt idx="22258">
                  <c:v>54.963541666666664</c:v>
                </c:pt>
                <c:pt idx="22259">
                  <c:v>54.966145833333336</c:v>
                </c:pt>
                <c:pt idx="22260">
                  <c:v>54.96875</c:v>
                </c:pt>
                <c:pt idx="22261">
                  <c:v>54.971354166666664</c:v>
                </c:pt>
                <c:pt idx="22262">
                  <c:v>54.973958333333336</c:v>
                </c:pt>
                <c:pt idx="22263">
                  <c:v>54.9765625</c:v>
                </c:pt>
                <c:pt idx="22264">
                  <c:v>54.979166666666664</c:v>
                </c:pt>
                <c:pt idx="22265">
                  <c:v>54.981770833333336</c:v>
                </c:pt>
                <c:pt idx="22266">
                  <c:v>54.984375</c:v>
                </c:pt>
                <c:pt idx="22267">
                  <c:v>54.986979166666664</c:v>
                </c:pt>
                <c:pt idx="22268">
                  <c:v>54.989583333333336</c:v>
                </c:pt>
                <c:pt idx="22269">
                  <c:v>54.9921875</c:v>
                </c:pt>
                <c:pt idx="22270">
                  <c:v>54.994791666666664</c:v>
                </c:pt>
                <c:pt idx="22271">
                  <c:v>54.997395833333336</c:v>
                </c:pt>
                <c:pt idx="22272">
                  <c:v>55</c:v>
                </c:pt>
                <c:pt idx="22273">
                  <c:v>55.002604166666664</c:v>
                </c:pt>
                <c:pt idx="22274">
                  <c:v>55.005208333333336</c:v>
                </c:pt>
                <c:pt idx="22275">
                  <c:v>55.0078125</c:v>
                </c:pt>
                <c:pt idx="22276">
                  <c:v>55.010416666666664</c:v>
                </c:pt>
                <c:pt idx="22277">
                  <c:v>55.013020833333336</c:v>
                </c:pt>
                <c:pt idx="22278">
                  <c:v>55.015625</c:v>
                </c:pt>
                <c:pt idx="22279">
                  <c:v>55.018229166666664</c:v>
                </c:pt>
                <c:pt idx="22280">
                  <c:v>55.020833333333336</c:v>
                </c:pt>
                <c:pt idx="22281">
                  <c:v>55.0234375</c:v>
                </c:pt>
                <c:pt idx="22282">
                  <c:v>55.026041666666664</c:v>
                </c:pt>
                <c:pt idx="22283">
                  <c:v>55.028645833333336</c:v>
                </c:pt>
                <c:pt idx="22284">
                  <c:v>55.03125</c:v>
                </c:pt>
                <c:pt idx="22285">
                  <c:v>55.033854166666664</c:v>
                </c:pt>
                <c:pt idx="22286">
                  <c:v>55.036458333333336</c:v>
                </c:pt>
                <c:pt idx="22287">
                  <c:v>55.0390625</c:v>
                </c:pt>
                <c:pt idx="22288">
                  <c:v>55.041666666666664</c:v>
                </c:pt>
                <c:pt idx="22289">
                  <c:v>55.044270833333336</c:v>
                </c:pt>
                <c:pt idx="22290">
                  <c:v>55.046875</c:v>
                </c:pt>
                <c:pt idx="22291">
                  <c:v>55.049479166666664</c:v>
                </c:pt>
                <c:pt idx="22292">
                  <c:v>55.052083333333336</c:v>
                </c:pt>
                <c:pt idx="22293">
                  <c:v>55.0546875</c:v>
                </c:pt>
                <c:pt idx="22294">
                  <c:v>55.057291666666664</c:v>
                </c:pt>
                <c:pt idx="22295">
                  <c:v>55.059895833333336</c:v>
                </c:pt>
                <c:pt idx="22296">
                  <c:v>55.0625</c:v>
                </c:pt>
                <c:pt idx="22297">
                  <c:v>55.065104166666664</c:v>
                </c:pt>
                <c:pt idx="22298">
                  <c:v>55.067708333333336</c:v>
                </c:pt>
                <c:pt idx="22299">
                  <c:v>55.0703125</c:v>
                </c:pt>
                <c:pt idx="22300">
                  <c:v>55.072916666666664</c:v>
                </c:pt>
                <c:pt idx="22301">
                  <c:v>55.075520833333336</c:v>
                </c:pt>
                <c:pt idx="22302">
                  <c:v>55.078125</c:v>
                </c:pt>
                <c:pt idx="22303">
                  <c:v>55.080729166666664</c:v>
                </c:pt>
                <c:pt idx="22304">
                  <c:v>55.083333333333336</c:v>
                </c:pt>
                <c:pt idx="22305">
                  <c:v>55.0859375</c:v>
                </c:pt>
                <c:pt idx="22306">
                  <c:v>55.088541666666664</c:v>
                </c:pt>
                <c:pt idx="22307">
                  <c:v>55.091145833333336</c:v>
                </c:pt>
                <c:pt idx="22308">
                  <c:v>55.09375</c:v>
                </c:pt>
                <c:pt idx="22309">
                  <c:v>55.096354166666664</c:v>
                </c:pt>
                <c:pt idx="22310">
                  <c:v>55.098958333333336</c:v>
                </c:pt>
                <c:pt idx="22311">
                  <c:v>55.1015625</c:v>
                </c:pt>
                <c:pt idx="22312">
                  <c:v>55.104166666666664</c:v>
                </c:pt>
                <c:pt idx="22313">
                  <c:v>55.106770833333336</c:v>
                </c:pt>
                <c:pt idx="22314">
                  <c:v>55.109375</c:v>
                </c:pt>
                <c:pt idx="22315">
                  <c:v>55.111979166666664</c:v>
                </c:pt>
                <c:pt idx="22316">
                  <c:v>55.114583333333336</c:v>
                </c:pt>
                <c:pt idx="22317">
                  <c:v>55.1171875</c:v>
                </c:pt>
                <c:pt idx="22318">
                  <c:v>55.119791666666664</c:v>
                </c:pt>
                <c:pt idx="22319">
                  <c:v>55.122395833333336</c:v>
                </c:pt>
                <c:pt idx="22320">
                  <c:v>55.125</c:v>
                </c:pt>
                <c:pt idx="22321">
                  <c:v>55.127604166666664</c:v>
                </c:pt>
                <c:pt idx="22322">
                  <c:v>55.130208333333336</c:v>
                </c:pt>
                <c:pt idx="22323">
                  <c:v>55.1328125</c:v>
                </c:pt>
                <c:pt idx="22324">
                  <c:v>55.135416666666664</c:v>
                </c:pt>
                <c:pt idx="22325">
                  <c:v>55.138020833333336</c:v>
                </c:pt>
                <c:pt idx="22326">
                  <c:v>55.140625</c:v>
                </c:pt>
                <c:pt idx="22327">
                  <c:v>55.143229166666664</c:v>
                </c:pt>
                <c:pt idx="22328">
                  <c:v>55.145833333333336</c:v>
                </c:pt>
                <c:pt idx="22329">
                  <c:v>55.1484375</c:v>
                </c:pt>
                <c:pt idx="22330">
                  <c:v>55.151041666666664</c:v>
                </c:pt>
                <c:pt idx="22331">
                  <c:v>55.153645833333336</c:v>
                </c:pt>
                <c:pt idx="22332">
                  <c:v>55.15625</c:v>
                </c:pt>
                <c:pt idx="22333">
                  <c:v>55.158854166666664</c:v>
                </c:pt>
                <c:pt idx="22334">
                  <c:v>55.161458333333336</c:v>
                </c:pt>
                <c:pt idx="22335">
                  <c:v>55.1640625</c:v>
                </c:pt>
                <c:pt idx="22336">
                  <c:v>55.166666666666664</c:v>
                </c:pt>
                <c:pt idx="22337">
                  <c:v>55.169270833333336</c:v>
                </c:pt>
                <c:pt idx="22338">
                  <c:v>55.171875</c:v>
                </c:pt>
                <c:pt idx="22339">
                  <c:v>55.174479166666664</c:v>
                </c:pt>
                <c:pt idx="22340">
                  <c:v>55.177083333333336</c:v>
                </c:pt>
                <c:pt idx="22341">
                  <c:v>55.1796875</c:v>
                </c:pt>
                <c:pt idx="22342">
                  <c:v>55.182291666666664</c:v>
                </c:pt>
                <c:pt idx="22343">
                  <c:v>55.184895833333336</c:v>
                </c:pt>
                <c:pt idx="22344">
                  <c:v>55.1875</c:v>
                </c:pt>
                <c:pt idx="22345">
                  <c:v>55.190104166666664</c:v>
                </c:pt>
                <c:pt idx="22346">
                  <c:v>55.192708333333336</c:v>
                </c:pt>
                <c:pt idx="22347">
                  <c:v>55.1953125</c:v>
                </c:pt>
                <c:pt idx="22348">
                  <c:v>55.197916666666664</c:v>
                </c:pt>
                <c:pt idx="22349">
                  <c:v>55.200520833333336</c:v>
                </c:pt>
                <c:pt idx="22350">
                  <c:v>55.203125</c:v>
                </c:pt>
                <c:pt idx="22351">
                  <c:v>55.205729166666664</c:v>
                </c:pt>
                <c:pt idx="22352">
                  <c:v>55.208333333333336</c:v>
                </c:pt>
                <c:pt idx="22353">
                  <c:v>55.2109375</c:v>
                </c:pt>
                <c:pt idx="22354">
                  <c:v>55.213541666666664</c:v>
                </c:pt>
                <c:pt idx="22355">
                  <c:v>55.216145833333336</c:v>
                </c:pt>
                <c:pt idx="22356">
                  <c:v>55.21875</c:v>
                </c:pt>
                <c:pt idx="22357">
                  <c:v>55.221354166666664</c:v>
                </c:pt>
                <c:pt idx="22358">
                  <c:v>55.223958333333336</c:v>
                </c:pt>
                <c:pt idx="22359">
                  <c:v>55.2265625</c:v>
                </c:pt>
                <c:pt idx="22360">
                  <c:v>55.229166666666664</c:v>
                </c:pt>
                <c:pt idx="22361">
                  <c:v>55.231770833333336</c:v>
                </c:pt>
                <c:pt idx="22362">
                  <c:v>55.234375</c:v>
                </c:pt>
                <c:pt idx="22363">
                  <c:v>55.236979166666664</c:v>
                </c:pt>
                <c:pt idx="22364">
                  <c:v>55.239583333333336</c:v>
                </c:pt>
                <c:pt idx="22365">
                  <c:v>55.2421875</c:v>
                </c:pt>
                <c:pt idx="22366">
                  <c:v>55.244791666666664</c:v>
                </c:pt>
                <c:pt idx="22367">
                  <c:v>55.247395833333336</c:v>
                </c:pt>
                <c:pt idx="22368">
                  <c:v>55.25</c:v>
                </c:pt>
                <c:pt idx="22369">
                  <c:v>55.252604166666664</c:v>
                </c:pt>
                <c:pt idx="22370">
                  <c:v>55.255208333333336</c:v>
                </c:pt>
                <c:pt idx="22371">
                  <c:v>55.2578125</c:v>
                </c:pt>
                <c:pt idx="22372">
                  <c:v>55.260416666666664</c:v>
                </c:pt>
                <c:pt idx="22373">
                  <c:v>55.263020833333336</c:v>
                </c:pt>
                <c:pt idx="22374">
                  <c:v>55.265625</c:v>
                </c:pt>
                <c:pt idx="22375">
                  <c:v>55.268229166666664</c:v>
                </c:pt>
                <c:pt idx="22376">
                  <c:v>55.270833333333336</c:v>
                </c:pt>
                <c:pt idx="22377">
                  <c:v>55.2734375</c:v>
                </c:pt>
                <c:pt idx="22378">
                  <c:v>55.276041666666664</c:v>
                </c:pt>
                <c:pt idx="22379">
                  <c:v>55.278645833333336</c:v>
                </c:pt>
                <c:pt idx="22380">
                  <c:v>55.28125</c:v>
                </c:pt>
                <c:pt idx="22381">
                  <c:v>55.283854166666664</c:v>
                </c:pt>
                <c:pt idx="22382">
                  <c:v>55.286458333333336</c:v>
                </c:pt>
                <c:pt idx="22383">
                  <c:v>55.2890625</c:v>
                </c:pt>
                <c:pt idx="22384">
                  <c:v>55.291666666666664</c:v>
                </c:pt>
                <c:pt idx="22385">
                  <c:v>55.294270833333336</c:v>
                </c:pt>
                <c:pt idx="22386">
                  <c:v>55.296875</c:v>
                </c:pt>
                <c:pt idx="22387">
                  <c:v>55.299479166666664</c:v>
                </c:pt>
                <c:pt idx="22388">
                  <c:v>55.302083333333336</c:v>
                </c:pt>
                <c:pt idx="22389">
                  <c:v>55.3046875</c:v>
                </c:pt>
                <c:pt idx="22390">
                  <c:v>55.307291666666664</c:v>
                </c:pt>
                <c:pt idx="22391">
                  <c:v>55.309895833333336</c:v>
                </c:pt>
                <c:pt idx="22392">
                  <c:v>55.3125</c:v>
                </c:pt>
                <c:pt idx="22393">
                  <c:v>55.315104166666664</c:v>
                </c:pt>
                <c:pt idx="22394">
                  <c:v>55.317708333333336</c:v>
                </c:pt>
                <c:pt idx="22395">
                  <c:v>55.3203125</c:v>
                </c:pt>
                <c:pt idx="22396">
                  <c:v>55.322916666666664</c:v>
                </c:pt>
                <c:pt idx="22397">
                  <c:v>55.325520833333336</c:v>
                </c:pt>
                <c:pt idx="22398">
                  <c:v>55.328125</c:v>
                </c:pt>
                <c:pt idx="22399">
                  <c:v>55.330729166666664</c:v>
                </c:pt>
                <c:pt idx="22400">
                  <c:v>55.333333333333336</c:v>
                </c:pt>
                <c:pt idx="22401">
                  <c:v>55.3359375</c:v>
                </c:pt>
                <c:pt idx="22402">
                  <c:v>55.338541666666664</c:v>
                </c:pt>
                <c:pt idx="22403">
                  <c:v>55.341145833333336</c:v>
                </c:pt>
                <c:pt idx="22404">
                  <c:v>55.34375</c:v>
                </c:pt>
                <c:pt idx="22405">
                  <c:v>55.346354166666664</c:v>
                </c:pt>
                <c:pt idx="22406">
                  <c:v>55.348958333333336</c:v>
                </c:pt>
                <c:pt idx="22407">
                  <c:v>55.3515625</c:v>
                </c:pt>
                <c:pt idx="22408">
                  <c:v>55.354166666666664</c:v>
                </c:pt>
                <c:pt idx="22409">
                  <c:v>55.356770833333336</c:v>
                </c:pt>
                <c:pt idx="22410">
                  <c:v>55.359375</c:v>
                </c:pt>
                <c:pt idx="22411">
                  <c:v>55.361979166666664</c:v>
                </c:pt>
                <c:pt idx="22412">
                  <c:v>55.364583333333336</c:v>
                </c:pt>
                <c:pt idx="22413">
                  <c:v>55.3671875</c:v>
                </c:pt>
                <c:pt idx="22414">
                  <c:v>55.369791666666664</c:v>
                </c:pt>
                <c:pt idx="22415">
                  <c:v>55.372395833333336</c:v>
                </c:pt>
                <c:pt idx="22416">
                  <c:v>55.375</c:v>
                </c:pt>
                <c:pt idx="22417">
                  <c:v>55.377604166666664</c:v>
                </c:pt>
                <c:pt idx="22418">
                  <c:v>55.380208333333336</c:v>
                </c:pt>
                <c:pt idx="22419">
                  <c:v>55.3828125</c:v>
                </c:pt>
                <c:pt idx="22420">
                  <c:v>55.385416666666664</c:v>
                </c:pt>
                <c:pt idx="22421">
                  <c:v>55.388020833333336</c:v>
                </c:pt>
                <c:pt idx="22422">
                  <c:v>55.390625</c:v>
                </c:pt>
                <c:pt idx="22423">
                  <c:v>55.393229166666664</c:v>
                </c:pt>
                <c:pt idx="22424">
                  <c:v>55.395833333333336</c:v>
                </c:pt>
                <c:pt idx="22425">
                  <c:v>55.3984375</c:v>
                </c:pt>
                <c:pt idx="22426">
                  <c:v>55.401041666666664</c:v>
                </c:pt>
                <c:pt idx="22427">
                  <c:v>55.403645833333336</c:v>
                </c:pt>
                <c:pt idx="22428">
                  <c:v>55.40625</c:v>
                </c:pt>
                <c:pt idx="22429">
                  <c:v>55.408854166666664</c:v>
                </c:pt>
                <c:pt idx="22430">
                  <c:v>55.411458333333336</c:v>
                </c:pt>
                <c:pt idx="22431">
                  <c:v>55.4140625</c:v>
                </c:pt>
                <c:pt idx="22432">
                  <c:v>55.416666666666664</c:v>
                </c:pt>
                <c:pt idx="22433">
                  <c:v>55.419270833333336</c:v>
                </c:pt>
                <c:pt idx="22434">
                  <c:v>55.421875</c:v>
                </c:pt>
                <c:pt idx="22435">
                  <c:v>55.424479166666664</c:v>
                </c:pt>
                <c:pt idx="22436">
                  <c:v>55.427083333333336</c:v>
                </c:pt>
                <c:pt idx="22437">
                  <c:v>55.4296875</c:v>
                </c:pt>
                <c:pt idx="22438">
                  <c:v>55.432291666666664</c:v>
                </c:pt>
                <c:pt idx="22439">
                  <c:v>55.434895833333336</c:v>
                </c:pt>
                <c:pt idx="22440">
                  <c:v>55.4375</c:v>
                </c:pt>
                <c:pt idx="22441">
                  <c:v>55.440104166666664</c:v>
                </c:pt>
                <c:pt idx="22442">
                  <c:v>55.442708333333336</c:v>
                </c:pt>
                <c:pt idx="22443">
                  <c:v>55.4453125</c:v>
                </c:pt>
                <c:pt idx="22444">
                  <c:v>55.447916666666664</c:v>
                </c:pt>
                <c:pt idx="22445">
                  <c:v>55.450520833333336</c:v>
                </c:pt>
                <c:pt idx="22446">
                  <c:v>55.453125</c:v>
                </c:pt>
                <c:pt idx="22447">
                  <c:v>55.455729166666664</c:v>
                </c:pt>
                <c:pt idx="22448">
                  <c:v>55.458333333333336</c:v>
                </c:pt>
                <c:pt idx="22449">
                  <c:v>55.4609375</c:v>
                </c:pt>
                <c:pt idx="22450">
                  <c:v>55.463541666666664</c:v>
                </c:pt>
                <c:pt idx="22451">
                  <c:v>55.466145833333336</c:v>
                </c:pt>
                <c:pt idx="22452">
                  <c:v>55.46875</c:v>
                </c:pt>
                <c:pt idx="22453">
                  <c:v>55.471354166666664</c:v>
                </c:pt>
                <c:pt idx="22454">
                  <c:v>55.473958333333336</c:v>
                </c:pt>
                <c:pt idx="22455">
                  <c:v>55.4765625</c:v>
                </c:pt>
                <c:pt idx="22456">
                  <c:v>55.479166666666664</c:v>
                </c:pt>
                <c:pt idx="22457">
                  <c:v>55.481770833333336</c:v>
                </c:pt>
                <c:pt idx="22458">
                  <c:v>55.484375</c:v>
                </c:pt>
                <c:pt idx="22459">
                  <c:v>55.486979166666664</c:v>
                </c:pt>
                <c:pt idx="22460">
                  <c:v>55.489583333333336</c:v>
                </c:pt>
                <c:pt idx="22461">
                  <c:v>55.4921875</c:v>
                </c:pt>
                <c:pt idx="22462">
                  <c:v>55.494791666666664</c:v>
                </c:pt>
                <c:pt idx="22463">
                  <c:v>55.497395833333336</c:v>
                </c:pt>
                <c:pt idx="22464">
                  <c:v>55.5</c:v>
                </c:pt>
                <c:pt idx="22465">
                  <c:v>55.502604166666664</c:v>
                </c:pt>
                <c:pt idx="22466">
                  <c:v>55.505208333333336</c:v>
                </c:pt>
                <c:pt idx="22467">
                  <c:v>55.5078125</c:v>
                </c:pt>
                <c:pt idx="22468">
                  <c:v>55.510416666666664</c:v>
                </c:pt>
                <c:pt idx="22469">
                  <c:v>55.513020833333336</c:v>
                </c:pt>
                <c:pt idx="22470">
                  <c:v>55.515625</c:v>
                </c:pt>
                <c:pt idx="22471">
                  <c:v>55.518229166666664</c:v>
                </c:pt>
                <c:pt idx="22472">
                  <c:v>55.520833333333336</c:v>
                </c:pt>
                <c:pt idx="22473">
                  <c:v>55.5234375</c:v>
                </c:pt>
                <c:pt idx="22474">
                  <c:v>55.526041666666664</c:v>
                </c:pt>
                <c:pt idx="22475">
                  <c:v>55.528645833333336</c:v>
                </c:pt>
                <c:pt idx="22476">
                  <c:v>55.53125</c:v>
                </c:pt>
                <c:pt idx="22477">
                  <c:v>55.533854166666664</c:v>
                </c:pt>
                <c:pt idx="22478">
                  <c:v>55.536458333333336</c:v>
                </c:pt>
                <c:pt idx="22479">
                  <c:v>55.5390625</c:v>
                </c:pt>
                <c:pt idx="22480">
                  <c:v>55.541666666666664</c:v>
                </c:pt>
                <c:pt idx="22481">
                  <c:v>55.544270833333336</c:v>
                </c:pt>
                <c:pt idx="22482">
                  <c:v>55.546875</c:v>
                </c:pt>
                <c:pt idx="22483">
                  <c:v>55.549479166666664</c:v>
                </c:pt>
                <c:pt idx="22484">
                  <c:v>55.552083333333336</c:v>
                </c:pt>
                <c:pt idx="22485">
                  <c:v>55.5546875</c:v>
                </c:pt>
                <c:pt idx="22486">
                  <c:v>55.557291666666664</c:v>
                </c:pt>
                <c:pt idx="22487">
                  <c:v>55.559895833333336</c:v>
                </c:pt>
                <c:pt idx="22488">
                  <c:v>55.5625</c:v>
                </c:pt>
                <c:pt idx="22489">
                  <c:v>55.565104166666664</c:v>
                </c:pt>
                <c:pt idx="22490">
                  <c:v>55.567708333333336</c:v>
                </c:pt>
                <c:pt idx="22491">
                  <c:v>55.5703125</c:v>
                </c:pt>
                <c:pt idx="22492">
                  <c:v>55.572916666666664</c:v>
                </c:pt>
                <c:pt idx="22493">
                  <c:v>55.575520833333336</c:v>
                </c:pt>
                <c:pt idx="22494">
                  <c:v>55.578125</c:v>
                </c:pt>
                <c:pt idx="22495">
                  <c:v>55.580729166666664</c:v>
                </c:pt>
                <c:pt idx="22496">
                  <c:v>55.583333333333336</c:v>
                </c:pt>
                <c:pt idx="22497">
                  <c:v>55.5859375</c:v>
                </c:pt>
                <c:pt idx="22498">
                  <c:v>55.588541666666664</c:v>
                </c:pt>
                <c:pt idx="22499">
                  <c:v>55.591145833333336</c:v>
                </c:pt>
                <c:pt idx="22500">
                  <c:v>55.59375</c:v>
                </c:pt>
                <c:pt idx="22501">
                  <c:v>55.596354166666664</c:v>
                </c:pt>
                <c:pt idx="22502">
                  <c:v>55.598958333333336</c:v>
                </c:pt>
                <c:pt idx="22503">
                  <c:v>55.6015625</c:v>
                </c:pt>
                <c:pt idx="22504">
                  <c:v>55.604166666666664</c:v>
                </c:pt>
                <c:pt idx="22505">
                  <c:v>55.606770833333336</c:v>
                </c:pt>
                <c:pt idx="22506">
                  <c:v>55.609375</c:v>
                </c:pt>
                <c:pt idx="22507">
                  <c:v>55.611979166666664</c:v>
                </c:pt>
                <c:pt idx="22508">
                  <c:v>55.614583333333336</c:v>
                </c:pt>
                <c:pt idx="22509">
                  <c:v>55.6171875</c:v>
                </c:pt>
                <c:pt idx="22510">
                  <c:v>55.619791666666664</c:v>
                </c:pt>
                <c:pt idx="22511">
                  <c:v>55.622395833333336</c:v>
                </c:pt>
                <c:pt idx="22512">
                  <c:v>55.625</c:v>
                </c:pt>
                <c:pt idx="22513">
                  <c:v>55.627604166666664</c:v>
                </c:pt>
                <c:pt idx="22514">
                  <c:v>55.630208333333336</c:v>
                </c:pt>
                <c:pt idx="22515">
                  <c:v>55.6328125</c:v>
                </c:pt>
                <c:pt idx="22516">
                  <c:v>55.635416666666664</c:v>
                </c:pt>
                <c:pt idx="22517">
                  <c:v>55.638020833333336</c:v>
                </c:pt>
                <c:pt idx="22518">
                  <c:v>55.640625</c:v>
                </c:pt>
                <c:pt idx="22519">
                  <c:v>55.643229166666664</c:v>
                </c:pt>
                <c:pt idx="22520">
                  <c:v>55.645833333333336</c:v>
                </c:pt>
                <c:pt idx="22521">
                  <c:v>55.6484375</c:v>
                </c:pt>
                <c:pt idx="22522">
                  <c:v>55.651041666666664</c:v>
                </c:pt>
                <c:pt idx="22523">
                  <c:v>55.653645833333336</c:v>
                </c:pt>
                <c:pt idx="22524">
                  <c:v>55.65625</c:v>
                </c:pt>
                <c:pt idx="22525">
                  <c:v>55.658854166666664</c:v>
                </c:pt>
                <c:pt idx="22526">
                  <c:v>55.661458333333336</c:v>
                </c:pt>
                <c:pt idx="22527">
                  <c:v>55.6640625</c:v>
                </c:pt>
                <c:pt idx="22528">
                  <c:v>55.666666666666664</c:v>
                </c:pt>
                <c:pt idx="22529">
                  <c:v>55.669270833333336</c:v>
                </c:pt>
                <c:pt idx="22530">
                  <c:v>55.671875</c:v>
                </c:pt>
                <c:pt idx="22531">
                  <c:v>55.674479166666664</c:v>
                </c:pt>
                <c:pt idx="22532">
                  <c:v>55.677083333333336</c:v>
                </c:pt>
                <c:pt idx="22533">
                  <c:v>55.6796875</c:v>
                </c:pt>
                <c:pt idx="22534">
                  <c:v>55.682291666666664</c:v>
                </c:pt>
                <c:pt idx="22535">
                  <c:v>55.684895833333336</c:v>
                </c:pt>
                <c:pt idx="22536">
                  <c:v>55.6875</c:v>
                </c:pt>
                <c:pt idx="22537">
                  <c:v>55.690104166666664</c:v>
                </c:pt>
                <c:pt idx="22538">
                  <c:v>55.692708333333336</c:v>
                </c:pt>
                <c:pt idx="22539">
                  <c:v>55.6953125</c:v>
                </c:pt>
                <c:pt idx="22540">
                  <c:v>55.697916666666664</c:v>
                </c:pt>
                <c:pt idx="22541">
                  <c:v>55.700520833333336</c:v>
                </c:pt>
                <c:pt idx="22542">
                  <c:v>55.703125</c:v>
                </c:pt>
                <c:pt idx="22543">
                  <c:v>55.705729166666664</c:v>
                </c:pt>
                <c:pt idx="22544">
                  <c:v>55.708333333333336</c:v>
                </c:pt>
                <c:pt idx="22545">
                  <c:v>55.7109375</c:v>
                </c:pt>
                <c:pt idx="22546">
                  <c:v>55.713541666666664</c:v>
                </c:pt>
                <c:pt idx="22547">
                  <c:v>55.716145833333336</c:v>
                </c:pt>
                <c:pt idx="22548">
                  <c:v>55.71875</c:v>
                </c:pt>
                <c:pt idx="22549">
                  <c:v>55.721354166666664</c:v>
                </c:pt>
                <c:pt idx="22550">
                  <c:v>55.723958333333336</c:v>
                </c:pt>
                <c:pt idx="22551">
                  <c:v>55.7265625</c:v>
                </c:pt>
                <c:pt idx="22552">
                  <c:v>55.729166666666664</c:v>
                </c:pt>
                <c:pt idx="22553">
                  <c:v>55.731770833333336</c:v>
                </c:pt>
                <c:pt idx="22554">
                  <c:v>55.734375</c:v>
                </c:pt>
                <c:pt idx="22555">
                  <c:v>55.736979166666664</c:v>
                </c:pt>
                <c:pt idx="22556">
                  <c:v>55.739583333333336</c:v>
                </c:pt>
                <c:pt idx="22557">
                  <c:v>55.7421875</c:v>
                </c:pt>
                <c:pt idx="22558">
                  <c:v>55.744791666666664</c:v>
                </c:pt>
                <c:pt idx="22559">
                  <c:v>55.747395833333336</c:v>
                </c:pt>
                <c:pt idx="22560">
                  <c:v>55.75</c:v>
                </c:pt>
                <c:pt idx="22561">
                  <c:v>55.752604166666664</c:v>
                </c:pt>
                <c:pt idx="22562">
                  <c:v>55.755208333333336</c:v>
                </c:pt>
                <c:pt idx="22563">
                  <c:v>55.7578125</c:v>
                </c:pt>
                <c:pt idx="22564">
                  <c:v>55.760416666666664</c:v>
                </c:pt>
                <c:pt idx="22565">
                  <c:v>55.763020833333336</c:v>
                </c:pt>
                <c:pt idx="22566">
                  <c:v>55.765625</c:v>
                </c:pt>
                <c:pt idx="22567">
                  <c:v>55.768229166666664</c:v>
                </c:pt>
                <c:pt idx="22568">
                  <c:v>55.770833333333336</c:v>
                </c:pt>
                <c:pt idx="22569">
                  <c:v>55.7734375</c:v>
                </c:pt>
                <c:pt idx="22570">
                  <c:v>55.776041666666664</c:v>
                </c:pt>
                <c:pt idx="22571">
                  <c:v>55.778645833333336</c:v>
                </c:pt>
                <c:pt idx="22572">
                  <c:v>55.78125</c:v>
                </c:pt>
                <c:pt idx="22573">
                  <c:v>55.783854166666664</c:v>
                </c:pt>
                <c:pt idx="22574">
                  <c:v>55.786458333333336</c:v>
                </c:pt>
                <c:pt idx="22575">
                  <c:v>55.7890625</c:v>
                </c:pt>
                <c:pt idx="22576">
                  <c:v>55.791666666666664</c:v>
                </c:pt>
                <c:pt idx="22577">
                  <c:v>55.794270833333336</c:v>
                </c:pt>
                <c:pt idx="22578">
                  <c:v>55.796875</c:v>
                </c:pt>
                <c:pt idx="22579">
                  <c:v>55.799479166666664</c:v>
                </c:pt>
                <c:pt idx="22580">
                  <c:v>55.802083333333336</c:v>
                </c:pt>
                <c:pt idx="22581">
                  <c:v>55.8046875</c:v>
                </c:pt>
                <c:pt idx="22582">
                  <c:v>55.807291666666664</c:v>
                </c:pt>
                <c:pt idx="22583">
                  <c:v>55.809895833333336</c:v>
                </c:pt>
                <c:pt idx="22584">
                  <c:v>55.8125</c:v>
                </c:pt>
                <c:pt idx="22585">
                  <c:v>55.815104166666664</c:v>
                </c:pt>
                <c:pt idx="22586">
                  <c:v>55.817708333333336</c:v>
                </c:pt>
                <c:pt idx="22587">
                  <c:v>55.8203125</c:v>
                </c:pt>
                <c:pt idx="22588">
                  <c:v>55.822916666666664</c:v>
                </c:pt>
                <c:pt idx="22589">
                  <c:v>55.825520833333336</c:v>
                </c:pt>
                <c:pt idx="22590">
                  <c:v>55.828125</c:v>
                </c:pt>
                <c:pt idx="22591">
                  <c:v>55.830729166666664</c:v>
                </c:pt>
                <c:pt idx="22592">
                  <c:v>55.833333333333336</c:v>
                </c:pt>
                <c:pt idx="22593">
                  <c:v>55.8359375</c:v>
                </c:pt>
                <c:pt idx="22594">
                  <c:v>55.838541666666664</c:v>
                </c:pt>
                <c:pt idx="22595">
                  <c:v>55.841145833333336</c:v>
                </c:pt>
                <c:pt idx="22596">
                  <c:v>55.84375</c:v>
                </c:pt>
                <c:pt idx="22597">
                  <c:v>55.846354166666664</c:v>
                </c:pt>
                <c:pt idx="22598">
                  <c:v>55.848958333333336</c:v>
                </c:pt>
                <c:pt idx="22599">
                  <c:v>55.8515625</c:v>
                </c:pt>
                <c:pt idx="22600">
                  <c:v>55.854166666666664</c:v>
                </c:pt>
                <c:pt idx="22601">
                  <c:v>55.856770833333336</c:v>
                </c:pt>
                <c:pt idx="22602">
                  <c:v>55.859375</c:v>
                </c:pt>
                <c:pt idx="22603">
                  <c:v>55.861979166666664</c:v>
                </c:pt>
                <c:pt idx="22604">
                  <c:v>55.864583333333336</c:v>
                </c:pt>
                <c:pt idx="22605">
                  <c:v>55.8671875</c:v>
                </c:pt>
                <c:pt idx="22606">
                  <c:v>55.869791666666664</c:v>
                </c:pt>
                <c:pt idx="22607">
                  <c:v>55.872395833333336</c:v>
                </c:pt>
                <c:pt idx="22608">
                  <c:v>55.875</c:v>
                </c:pt>
                <c:pt idx="22609">
                  <c:v>55.877604166666664</c:v>
                </c:pt>
                <c:pt idx="22610">
                  <c:v>55.880208333333336</c:v>
                </c:pt>
                <c:pt idx="22611">
                  <c:v>55.8828125</c:v>
                </c:pt>
                <c:pt idx="22612">
                  <c:v>55.885416666666664</c:v>
                </c:pt>
                <c:pt idx="22613">
                  <c:v>55.888020833333336</c:v>
                </c:pt>
                <c:pt idx="22614">
                  <c:v>55.890625</c:v>
                </c:pt>
                <c:pt idx="22615">
                  <c:v>55.893229166666664</c:v>
                </c:pt>
                <c:pt idx="22616">
                  <c:v>55.895833333333336</c:v>
                </c:pt>
                <c:pt idx="22617">
                  <c:v>55.8984375</c:v>
                </c:pt>
                <c:pt idx="22618">
                  <c:v>55.901041666666664</c:v>
                </c:pt>
                <c:pt idx="22619">
                  <c:v>55.903645833333336</c:v>
                </c:pt>
                <c:pt idx="22620">
                  <c:v>55.90625</c:v>
                </c:pt>
                <c:pt idx="22621">
                  <c:v>55.908854166666664</c:v>
                </c:pt>
                <c:pt idx="22622">
                  <c:v>55.911458333333336</c:v>
                </c:pt>
                <c:pt idx="22623">
                  <c:v>55.9140625</c:v>
                </c:pt>
                <c:pt idx="22624">
                  <c:v>55.916666666666664</c:v>
                </c:pt>
                <c:pt idx="22625">
                  <c:v>55.919270833333336</c:v>
                </c:pt>
                <c:pt idx="22626">
                  <c:v>55.921875</c:v>
                </c:pt>
                <c:pt idx="22627">
                  <c:v>55.924479166666664</c:v>
                </c:pt>
                <c:pt idx="22628">
                  <c:v>55.927083333333336</c:v>
                </c:pt>
                <c:pt idx="22629">
                  <c:v>55.9296875</c:v>
                </c:pt>
                <c:pt idx="22630">
                  <c:v>55.932291666666664</c:v>
                </c:pt>
                <c:pt idx="22631">
                  <c:v>55.934895833333336</c:v>
                </c:pt>
                <c:pt idx="22632">
                  <c:v>55.9375</c:v>
                </c:pt>
                <c:pt idx="22633">
                  <c:v>55.940104166666664</c:v>
                </c:pt>
                <c:pt idx="22634">
                  <c:v>55.942708333333336</c:v>
                </c:pt>
                <c:pt idx="22635">
                  <c:v>55.9453125</c:v>
                </c:pt>
                <c:pt idx="22636">
                  <c:v>55.947916666666664</c:v>
                </c:pt>
                <c:pt idx="22637">
                  <c:v>55.950520833333336</c:v>
                </c:pt>
                <c:pt idx="22638">
                  <c:v>55.953125</c:v>
                </c:pt>
                <c:pt idx="22639">
                  <c:v>55.955729166666664</c:v>
                </c:pt>
                <c:pt idx="22640">
                  <c:v>55.958333333333336</c:v>
                </c:pt>
                <c:pt idx="22641">
                  <c:v>55.9609375</c:v>
                </c:pt>
                <c:pt idx="22642">
                  <c:v>55.963541666666664</c:v>
                </c:pt>
                <c:pt idx="22643">
                  <c:v>55.966145833333336</c:v>
                </c:pt>
                <c:pt idx="22644">
                  <c:v>55.96875</c:v>
                </c:pt>
                <c:pt idx="22645">
                  <c:v>55.971354166666664</c:v>
                </c:pt>
                <c:pt idx="22646">
                  <c:v>55.973958333333336</c:v>
                </c:pt>
                <c:pt idx="22647">
                  <c:v>55.9765625</c:v>
                </c:pt>
                <c:pt idx="22648">
                  <c:v>55.979166666666664</c:v>
                </c:pt>
                <c:pt idx="22649">
                  <c:v>55.981770833333336</c:v>
                </c:pt>
                <c:pt idx="22650">
                  <c:v>55.984375</c:v>
                </c:pt>
                <c:pt idx="22651">
                  <c:v>55.986979166666664</c:v>
                </c:pt>
                <c:pt idx="22652">
                  <c:v>55.989583333333336</c:v>
                </c:pt>
                <c:pt idx="22653">
                  <c:v>55.9921875</c:v>
                </c:pt>
                <c:pt idx="22654">
                  <c:v>55.994791666666664</c:v>
                </c:pt>
                <c:pt idx="22655">
                  <c:v>55.997395833333336</c:v>
                </c:pt>
                <c:pt idx="22656">
                  <c:v>56</c:v>
                </c:pt>
                <c:pt idx="22657">
                  <c:v>56.002604166666664</c:v>
                </c:pt>
                <c:pt idx="22658">
                  <c:v>56.005208333333336</c:v>
                </c:pt>
                <c:pt idx="22659">
                  <c:v>56.0078125</c:v>
                </c:pt>
                <c:pt idx="22660">
                  <c:v>56.010416666666664</c:v>
                </c:pt>
                <c:pt idx="22661">
                  <c:v>56.013020833333336</c:v>
                </c:pt>
                <c:pt idx="22662">
                  <c:v>56.015625</c:v>
                </c:pt>
                <c:pt idx="22663">
                  <c:v>56.018229166666664</c:v>
                </c:pt>
                <c:pt idx="22664">
                  <c:v>56.020833333333336</c:v>
                </c:pt>
                <c:pt idx="22665">
                  <c:v>56.0234375</c:v>
                </c:pt>
                <c:pt idx="22666">
                  <c:v>56.026041666666664</c:v>
                </c:pt>
                <c:pt idx="22667">
                  <c:v>56.028645833333336</c:v>
                </c:pt>
                <c:pt idx="22668">
                  <c:v>56.03125</c:v>
                </c:pt>
                <c:pt idx="22669">
                  <c:v>56.033854166666664</c:v>
                </c:pt>
                <c:pt idx="22670">
                  <c:v>56.036458333333336</c:v>
                </c:pt>
                <c:pt idx="22671">
                  <c:v>56.0390625</c:v>
                </c:pt>
                <c:pt idx="22672">
                  <c:v>56.041666666666664</c:v>
                </c:pt>
                <c:pt idx="22673">
                  <c:v>56.044270833333336</c:v>
                </c:pt>
                <c:pt idx="22674">
                  <c:v>56.046875</c:v>
                </c:pt>
                <c:pt idx="22675">
                  <c:v>56.049479166666664</c:v>
                </c:pt>
                <c:pt idx="22676">
                  <c:v>56.052083333333336</c:v>
                </c:pt>
                <c:pt idx="22677">
                  <c:v>56.0546875</c:v>
                </c:pt>
                <c:pt idx="22678">
                  <c:v>56.057291666666664</c:v>
                </c:pt>
                <c:pt idx="22679">
                  <c:v>56.059895833333336</c:v>
                </c:pt>
                <c:pt idx="22680">
                  <c:v>56.0625</c:v>
                </c:pt>
                <c:pt idx="22681">
                  <c:v>56.065104166666664</c:v>
                </c:pt>
                <c:pt idx="22682">
                  <c:v>56.067708333333336</c:v>
                </c:pt>
                <c:pt idx="22683">
                  <c:v>56.0703125</c:v>
                </c:pt>
                <c:pt idx="22684">
                  <c:v>56.072916666666664</c:v>
                </c:pt>
                <c:pt idx="22685">
                  <c:v>56.075520833333336</c:v>
                </c:pt>
                <c:pt idx="22686">
                  <c:v>56.078125</c:v>
                </c:pt>
                <c:pt idx="22687">
                  <c:v>56.080729166666664</c:v>
                </c:pt>
                <c:pt idx="22688">
                  <c:v>56.083333333333336</c:v>
                </c:pt>
                <c:pt idx="22689">
                  <c:v>56.0859375</c:v>
                </c:pt>
                <c:pt idx="22690">
                  <c:v>56.088541666666664</c:v>
                </c:pt>
                <c:pt idx="22691">
                  <c:v>56.091145833333336</c:v>
                </c:pt>
                <c:pt idx="22692">
                  <c:v>56.09375</c:v>
                </c:pt>
                <c:pt idx="22693">
                  <c:v>56.096354166666664</c:v>
                </c:pt>
                <c:pt idx="22694">
                  <c:v>56.098958333333336</c:v>
                </c:pt>
                <c:pt idx="22695">
                  <c:v>56.1015625</c:v>
                </c:pt>
                <c:pt idx="22696">
                  <c:v>56.104166666666664</c:v>
                </c:pt>
                <c:pt idx="22697">
                  <c:v>56.106770833333336</c:v>
                </c:pt>
                <c:pt idx="22698">
                  <c:v>56.109375</c:v>
                </c:pt>
                <c:pt idx="22699">
                  <c:v>56.111979166666664</c:v>
                </c:pt>
                <c:pt idx="22700">
                  <c:v>56.114583333333336</c:v>
                </c:pt>
                <c:pt idx="22701">
                  <c:v>56.1171875</c:v>
                </c:pt>
                <c:pt idx="22702">
                  <c:v>56.119791666666664</c:v>
                </c:pt>
                <c:pt idx="22703">
                  <c:v>56.122395833333336</c:v>
                </c:pt>
                <c:pt idx="22704">
                  <c:v>56.125</c:v>
                </c:pt>
                <c:pt idx="22705">
                  <c:v>56.127604166666664</c:v>
                </c:pt>
                <c:pt idx="22706">
                  <c:v>56.130208333333336</c:v>
                </c:pt>
                <c:pt idx="22707">
                  <c:v>56.1328125</c:v>
                </c:pt>
                <c:pt idx="22708">
                  <c:v>56.135416666666664</c:v>
                </c:pt>
                <c:pt idx="22709">
                  <c:v>56.138020833333336</c:v>
                </c:pt>
                <c:pt idx="22710">
                  <c:v>56.140625</c:v>
                </c:pt>
                <c:pt idx="22711">
                  <c:v>56.143229166666664</c:v>
                </c:pt>
                <c:pt idx="22712">
                  <c:v>56.145833333333336</c:v>
                </c:pt>
                <c:pt idx="22713">
                  <c:v>56.1484375</c:v>
                </c:pt>
                <c:pt idx="22714">
                  <c:v>56.151041666666664</c:v>
                </c:pt>
                <c:pt idx="22715">
                  <c:v>56.153645833333336</c:v>
                </c:pt>
                <c:pt idx="22716">
                  <c:v>56.15625</c:v>
                </c:pt>
                <c:pt idx="22717">
                  <c:v>56.158854166666664</c:v>
                </c:pt>
                <c:pt idx="22718">
                  <c:v>56.161458333333336</c:v>
                </c:pt>
                <c:pt idx="22719">
                  <c:v>56.1640625</c:v>
                </c:pt>
                <c:pt idx="22720">
                  <c:v>56.166666666666664</c:v>
                </c:pt>
                <c:pt idx="22721">
                  <c:v>56.169270833333336</c:v>
                </c:pt>
                <c:pt idx="22722">
                  <c:v>56.171875</c:v>
                </c:pt>
                <c:pt idx="22723">
                  <c:v>56.174479166666664</c:v>
                </c:pt>
                <c:pt idx="22724">
                  <c:v>56.177083333333336</c:v>
                </c:pt>
                <c:pt idx="22725">
                  <c:v>56.1796875</c:v>
                </c:pt>
                <c:pt idx="22726">
                  <c:v>56.182291666666664</c:v>
                </c:pt>
                <c:pt idx="22727">
                  <c:v>56.184895833333336</c:v>
                </c:pt>
                <c:pt idx="22728">
                  <c:v>56.1875</c:v>
                </c:pt>
                <c:pt idx="22729">
                  <c:v>56.190104166666664</c:v>
                </c:pt>
                <c:pt idx="22730">
                  <c:v>56.192708333333336</c:v>
                </c:pt>
                <c:pt idx="22731">
                  <c:v>56.1953125</c:v>
                </c:pt>
                <c:pt idx="22732">
                  <c:v>56.197916666666664</c:v>
                </c:pt>
                <c:pt idx="22733">
                  <c:v>56.200520833333336</c:v>
                </c:pt>
                <c:pt idx="22734">
                  <c:v>56.203125</c:v>
                </c:pt>
                <c:pt idx="22735">
                  <c:v>56.205729166666664</c:v>
                </c:pt>
                <c:pt idx="22736">
                  <c:v>56.208333333333336</c:v>
                </c:pt>
                <c:pt idx="22737">
                  <c:v>56.2109375</c:v>
                </c:pt>
                <c:pt idx="22738">
                  <c:v>56.213541666666664</c:v>
                </c:pt>
                <c:pt idx="22739">
                  <c:v>56.216145833333336</c:v>
                </c:pt>
                <c:pt idx="22740">
                  <c:v>56.21875</c:v>
                </c:pt>
                <c:pt idx="22741">
                  <c:v>56.221354166666664</c:v>
                </c:pt>
                <c:pt idx="22742">
                  <c:v>56.223958333333336</c:v>
                </c:pt>
                <c:pt idx="22743">
                  <c:v>56.2265625</c:v>
                </c:pt>
                <c:pt idx="22744">
                  <c:v>56.229166666666664</c:v>
                </c:pt>
                <c:pt idx="22745">
                  <c:v>56.231770833333336</c:v>
                </c:pt>
                <c:pt idx="22746">
                  <c:v>56.234375</c:v>
                </c:pt>
                <c:pt idx="22747">
                  <c:v>56.236979166666664</c:v>
                </c:pt>
                <c:pt idx="22748">
                  <c:v>56.239583333333336</c:v>
                </c:pt>
                <c:pt idx="22749">
                  <c:v>56.2421875</c:v>
                </c:pt>
                <c:pt idx="22750">
                  <c:v>56.244791666666664</c:v>
                </c:pt>
                <c:pt idx="22751">
                  <c:v>56.247395833333336</c:v>
                </c:pt>
                <c:pt idx="22752">
                  <c:v>56.25</c:v>
                </c:pt>
                <c:pt idx="22753">
                  <c:v>56.252604166666664</c:v>
                </c:pt>
                <c:pt idx="22754">
                  <c:v>56.255208333333336</c:v>
                </c:pt>
                <c:pt idx="22755">
                  <c:v>56.2578125</c:v>
                </c:pt>
                <c:pt idx="22756">
                  <c:v>56.260416666666664</c:v>
                </c:pt>
                <c:pt idx="22757">
                  <c:v>56.263020833333336</c:v>
                </c:pt>
                <c:pt idx="22758">
                  <c:v>56.265625</c:v>
                </c:pt>
                <c:pt idx="22759">
                  <c:v>56.268229166666664</c:v>
                </c:pt>
                <c:pt idx="22760">
                  <c:v>56.270833333333336</c:v>
                </c:pt>
                <c:pt idx="22761">
                  <c:v>56.2734375</c:v>
                </c:pt>
                <c:pt idx="22762">
                  <c:v>56.276041666666664</c:v>
                </c:pt>
                <c:pt idx="22763">
                  <c:v>56.278645833333336</c:v>
                </c:pt>
                <c:pt idx="22764">
                  <c:v>56.28125</c:v>
                </c:pt>
                <c:pt idx="22765">
                  <c:v>56.283854166666664</c:v>
                </c:pt>
                <c:pt idx="22766">
                  <c:v>56.286458333333336</c:v>
                </c:pt>
                <c:pt idx="22767">
                  <c:v>56.2890625</c:v>
                </c:pt>
                <c:pt idx="22768">
                  <c:v>56.291666666666664</c:v>
                </c:pt>
                <c:pt idx="22769">
                  <c:v>56.294270833333336</c:v>
                </c:pt>
                <c:pt idx="22770">
                  <c:v>56.296875</c:v>
                </c:pt>
                <c:pt idx="22771">
                  <c:v>56.299479166666664</c:v>
                </c:pt>
                <c:pt idx="22772">
                  <c:v>56.302083333333336</c:v>
                </c:pt>
                <c:pt idx="22773">
                  <c:v>56.3046875</c:v>
                </c:pt>
                <c:pt idx="22774">
                  <c:v>56.307291666666664</c:v>
                </c:pt>
                <c:pt idx="22775">
                  <c:v>56.309895833333336</c:v>
                </c:pt>
                <c:pt idx="22776">
                  <c:v>56.3125</c:v>
                </c:pt>
                <c:pt idx="22777">
                  <c:v>56.315104166666664</c:v>
                </c:pt>
                <c:pt idx="22778">
                  <c:v>56.317708333333336</c:v>
                </c:pt>
                <c:pt idx="22779">
                  <c:v>56.3203125</c:v>
                </c:pt>
                <c:pt idx="22780">
                  <c:v>56.322916666666664</c:v>
                </c:pt>
                <c:pt idx="22781">
                  <c:v>56.325520833333336</c:v>
                </c:pt>
                <c:pt idx="22782">
                  <c:v>56.328125</c:v>
                </c:pt>
                <c:pt idx="22783">
                  <c:v>56.330729166666664</c:v>
                </c:pt>
                <c:pt idx="22784">
                  <c:v>56.333333333333336</c:v>
                </c:pt>
                <c:pt idx="22785">
                  <c:v>56.3359375</c:v>
                </c:pt>
                <c:pt idx="22786">
                  <c:v>56.338541666666664</c:v>
                </c:pt>
                <c:pt idx="22787">
                  <c:v>56.341145833333336</c:v>
                </c:pt>
                <c:pt idx="22788">
                  <c:v>56.34375</c:v>
                </c:pt>
                <c:pt idx="22789">
                  <c:v>56.346354166666664</c:v>
                </c:pt>
                <c:pt idx="22790">
                  <c:v>56.348958333333336</c:v>
                </c:pt>
                <c:pt idx="22791">
                  <c:v>56.3515625</c:v>
                </c:pt>
                <c:pt idx="22792">
                  <c:v>56.354166666666664</c:v>
                </c:pt>
                <c:pt idx="22793">
                  <c:v>56.356770833333336</c:v>
                </c:pt>
                <c:pt idx="22794">
                  <c:v>56.359375</c:v>
                </c:pt>
                <c:pt idx="22795">
                  <c:v>56.361979166666664</c:v>
                </c:pt>
                <c:pt idx="22796">
                  <c:v>56.364583333333336</c:v>
                </c:pt>
                <c:pt idx="22797">
                  <c:v>56.3671875</c:v>
                </c:pt>
                <c:pt idx="22798">
                  <c:v>56.369791666666664</c:v>
                </c:pt>
                <c:pt idx="22799">
                  <c:v>56.372395833333336</c:v>
                </c:pt>
                <c:pt idx="22800">
                  <c:v>56.375</c:v>
                </c:pt>
                <c:pt idx="22801">
                  <c:v>56.377604166666664</c:v>
                </c:pt>
                <c:pt idx="22802">
                  <c:v>56.380208333333336</c:v>
                </c:pt>
                <c:pt idx="22803">
                  <c:v>56.3828125</c:v>
                </c:pt>
                <c:pt idx="22804">
                  <c:v>56.385416666666664</c:v>
                </c:pt>
                <c:pt idx="22805">
                  <c:v>56.388020833333336</c:v>
                </c:pt>
                <c:pt idx="22806">
                  <c:v>56.390625</c:v>
                </c:pt>
                <c:pt idx="22807">
                  <c:v>56.393229166666664</c:v>
                </c:pt>
                <c:pt idx="22808">
                  <c:v>56.395833333333336</c:v>
                </c:pt>
                <c:pt idx="22809">
                  <c:v>56.3984375</c:v>
                </c:pt>
                <c:pt idx="22810">
                  <c:v>56.401041666666664</c:v>
                </c:pt>
                <c:pt idx="22811">
                  <c:v>56.403645833333336</c:v>
                </c:pt>
                <c:pt idx="22812">
                  <c:v>56.40625</c:v>
                </c:pt>
                <c:pt idx="22813">
                  <c:v>56.408854166666664</c:v>
                </c:pt>
                <c:pt idx="22814">
                  <c:v>56.411458333333336</c:v>
                </c:pt>
                <c:pt idx="22815">
                  <c:v>56.4140625</c:v>
                </c:pt>
                <c:pt idx="22816">
                  <c:v>56.416666666666664</c:v>
                </c:pt>
                <c:pt idx="22817">
                  <c:v>56.419270833333336</c:v>
                </c:pt>
                <c:pt idx="22818">
                  <c:v>56.421875</c:v>
                </c:pt>
                <c:pt idx="22819">
                  <c:v>56.424479166666664</c:v>
                </c:pt>
                <c:pt idx="22820">
                  <c:v>56.427083333333336</c:v>
                </c:pt>
                <c:pt idx="22821">
                  <c:v>56.4296875</c:v>
                </c:pt>
                <c:pt idx="22822">
                  <c:v>56.432291666666664</c:v>
                </c:pt>
                <c:pt idx="22823">
                  <c:v>56.434895833333336</c:v>
                </c:pt>
                <c:pt idx="22824">
                  <c:v>56.4375</c:v>
                </c:pt>
                <c:pt idx="22825">
                  <c:v>56.440104166666664</c:v>
                </c:pt>
                <c:pt idx="22826">
                  <c:v>56.442708333333336</c:v>
                </c:pt>
                <c:pt idx="22827">
                  <c:v>56.4453125</c:v>
                </c:pt>
                <c:pt idx="22828">
                  <c:v>56.447916666666664</c:v>
                </c:pt>
                <c:pt idx="22829">
                  <c:v>56.450520833333336</c:v>
                </c:pt>
                <c:pt idx="22830">
                  <c:v>56.453125</c:v>
                </c:pt>
                <c:pt idx="22831">
                  <c:v>56.455729166666664</c:v>
                </c:pt>
                <c:pt idx="22832">
                  <c:v>56.458333333333336</c:v>
                </c:pt>
                <c:pt idx="22833">
                  <c:v>56.4609375</c:v>
                </c:pt>
                <c:pt idx="22834">
                  <c:v>56.463541666666664</c:v>
                </c:pt>
                <c:pt idx="22835">
                  <c:v>56.466145833333336</c:v>
                </c:pt>
                <c:pt idx="22836">
                  <c:v>56.46875</c:v>
                </c:pt>
                <c:pt idx="22837">
                  <c:v>56.471354166666664</c:v>
                </c:pt>
                <c:pt idx="22838">
                  <c:v>56.473958333333336</c:v>
                </c:pt>
                <c:pt idx="22839">
                  <c:v>56.4765625</c:v>
                </c:pt>
                <c:pt idx="22840">
                  <c:v>56.479166666666664</c:v>
                </c:pt>
                <c:pt idx="22841">
                  <c:v>56.481770833333336</c:v>
                </c:pt>
                <c:pt idx="22842">
                  <c:v>56.484375</c:v>
                </c:pt>
                <c:pt idx="22843">
                  <c:v>56.486979166666664</c:v>
                </c:pt>
                <c:pt idx="22844">
                  <c:v>56.489583333333336</c:v>
                </c:pt>
                <c:pt idx="22845">
                  <c:v>56.4921875</c:v>
                </c:pt>
                <c:pt idx="22846">
                  <c:v>56.494791666666664</c:v>
                </c:pt>
                <c:pt idx="22847">
                  <c:v>56.497395833333336</c:v>
                </c:pt>
                <c:pt idx="22848">
                  <c:v>56.5</c:v>
                </c:pt>
                <c:pt idx="22849">
                  <c:v>56.502604166666664</c:v>
                </c:pt>
                <c:pt idx="22850">
                  <c:v>56.505208333333336</c:v>
                </c:pt>
                <c:pt idx="22851">
                  <c:v>56.5078125</c:v>
                </c:pt>
                <c:pt idx="22852">
                  <c:v>56.510416666666664</c:v>
                </c:pt>
                <c:pt idx="22853">
                  <c:v>56.513020833333336</c:v>
                </c:pt>
                <c:pt idx="22854">
                  <c:v>56.515625</c:v>
                </c:pt>
                <c:pt idx="22855">
                  <c:v>56.518229166666664</c:v>
                </c:pt>
                <c:pt idx="22856">
                  <c:v>56.520833333333336</c:v>
                </c:pt>
                <c:pt idx="22857">
                  <c:v>56.5234375</c:v>
                </c:pt>
                <c:pt idx="22858">
                  <c:v>56.526041666666664</c:v>
                </c:pt>
                <c:pt idx="22859">
                  <c:v>56.528645833333336</c:v>
                </c:pt>
                <c:pt idx="22860">
                  <c:v>56.53125</c:v>
                </c:pt>
                <c:pt idx="22861">
                  <c:v>56.533854166666664</c:v>
                </c:pt>
                <c:pt idx="22862">
                  <c:v>56.536458333333336</c:v>
                </c:pt>
                <c:pt idx="22863">
                  <c:v>56.5390625</c:v>
                </c:pt>
                <c:pt idx="22864">
                  <c:v>56.541666666666664</c:v>
                </c:pt>
                <c:pt idx="22865">
                  <c:v>56.544270833333336</c:v>
                </c:pt>
                <c:pt idx="22866">
                  <c:v>56.546875</c:v>
                </c:pt>
                <c:pt idx="22867">
                  <c:v>56.549479166666664</c:v>
                </c:pt>
                <c:pt idx="22868">
                  <c:v>56.552083333333336</c:v>
                </c:pt>
                <c:pt idx="22869">
                  <c:v>56.5546875</c:v>
                </c:pt>
                <c:pt idx="22870">
                  <c:v>56.557291666666664</c:v>
                </c:pt>
                <c:pt idx="22871">
                  <c:v>56.559895833333336</c:v>
                </c:pt>
                <c:pt idx="22872">
                  <c:v>56.5625</c:v>
                </c:pt>
                <c:pt idx="22873">
                  <c:v>56.565104166666664</c:v>
                </c:pt>
                <c:pt idx="22874">
                  <c:v>56.567708333333336</c:v>
                </c:pt>
                <c:pt idx="22875">
                  <c:v>56.5703125</c:v>
                </c:pt>
                <c:pt idx="22876">
                  <c:v>56.572916666666664</c:v>
                </c:pt>
                <c:pt idx="22877">
                  <c:v>56.575520833333336</c:v>
                </c:pt>
                <c:pt idx="22878">
                  <c:v>56.578125</c:v>
                </c:pt>
                <c:pt idx="22879">
                  <c:v>56.580729166666664</c:v>
                </c:pt>
                <c:pt idx="22880">
                  <c:v>56.583333333333336</c:v>
                </c:pt>
                <c:pt idx="22881">
                  <c:v>56.5859375</c:v>
                </c:pt>
                <c:pt idx="22882">
                  <c:v>56.588541666666664</c:v>
                </c:pt>
                <c:pt idx="22883">
                  <c:v>56.591145833333336</c:v>
                </c:pt>
                <c:pt idx="22884">
                  <c:v>56.59375</c:v>
                </c:pt>
                <c:pt idx="22885">
                  <c:v>56.596354166666664</c:v>
                </c:pt>
                <c:pt idx="22886">
                  <c:v>56.598958333333336</c:v>
                </c:pt>
                <c:pt idx="22887">
                  <c:v>56.6015625</c:v>
                </c:pt>
                <c:pt idx="22888">
                  <c:v>56.604166666666664</c:v>
                </c:pt>
                <c:pt idx="22889">
                  <c:v>56.606770833333336</c:v>
                </c:pt>
                <c:pt idx="22890">
                  <c:v>56.609375</c:v>
                </c:pt>
                <c:pt idx="22891">
                  <c:v>56.611979166666664</c:v>
                </c:pt>
                <c:pt idx="22892">
                  <c:v>56.614583333333336</c:v>
                </c:pt>
                <c:pt idx="22893">
                  <c:v>56.6171875</c:v>
                </c:pt>
                <c:pt idx="22894">
                  <c:v>56.619791666666664</c:v>
                </c:pt>
                <c:pt idx="22895">
                  <c:v>56.622395833333336</c:v>
                </c:pt>
                <c:pt idx="22896">
                  <c:v>56.625</c:v>
                </c:pt>
                <c:pt idx="22897">
                  <c:v>56.627604166666664</c:v>
                </c:pt>
                <c:pt idx="22898">
                  <c:v>56.630208333333336</c:v>
                </c:pt>
                <c:pt idx="22899">
                  <c:v>56.6328125</c:v>
                </c:pt>
                <c:pt idx="22900">
                  <c:v>56.635416666666664</c:v>
                </c:pt>
                <c:pt idx="22901">
                  <c:v>56.638020833333336</c:v>
                </c:pt>
                <c:pt idx="22902">
                  <c:v>56.640625</c:v>
                </c:pt>
                <c:pt idx="22903">
                  <c:v>56.643229166666664</c:v>
                </c:pt>
                <c:pt idx="22904">
                  <c:v>56.645833333333336</c:v>
                </c:pt>
                <c:pt idx="22905">
                  <c:v>56.6484375</c:v>
                </c:pt>
                <c:pt idx="22906">
                  <c:v>56.651041666666664</c:v>
                </c:pt>
                <c:pt idx="22907">
                  <c:v>56.653645833333336</c:v>
                </c:pt>
                <c:pt idx="22908">
                  <c:v>56.65625</c:v>
                </c:pt>
                <c:pt idx="22909">
                  <c:v>56.658854166666664</c:v>
                </c:pt>
                <c:pt idx="22910">
                  <c:v>56.661458333333336</c:v>
                </c:pt>
                <c:pt idx="22911">
                  <c:v>56.6640625</c:v>
                </c:pt>
                <c:pt idx="22912">
                  <c:v>56.666666666666664</c:v>
                </c:pt>
                <c:pt idx="22913">
                  <c:v>56.669270833333336</c:v>
                </c:pt>
                <c:pt idx="22914">
                  <c:v>56.671875</c:v>
                </c:pt>
                <c:pt idx="22915">
                  <c:v>56.674479166666664</c:v>
                </c:pt>
                <c:pt idx="22916">
                  <c:v>56.677083333333336</c:v>
                </c:pt>
                <c:pt idx="22917">
                  <c:v>56.6796875</c:v>
                </c:pt>
                <c:pt idx="22918">
                  <c:v>56.682291666666664</c:v>
                </c:pt>
                <c:pt idx="22919">
                  <c:v>56.684895833333336</c:v>
                </c:pt>
                <c:pt idx="22920">
                  <c:v>56.6875</c:v>
                </c:pt>
                <c:pt idx="22921">
                  <c:v>56.690104166666664</c:v>
                </c:pt>
                <c:pt idx="22922">
                  <c:v>56.692708333333336</c:v>
                </c:pt>
                <c:pt idx="22923">
                  <c:v>56.6953125</c:v>
                </c:pt>
                <c:pt idx="22924">
                  <c:v>56.697916666666664</c:v>
                </c:pt>
                <c:pt idx="22925">
                  <c:v>56.700520833333336</c:v>
                </c:pt>
                <c:pt idx="22926">
                  <c:v>56.703125</c:v>
                </c:pt>
                <c:pt idx="22927">
                  <c:v>56.705729166666664</c:v>
                </c:pt>
                <c:pt idx="22928">
                  <c:v>56.708333333333336</c:v>
                </c:pt>
                <c:pt idx="22929">
                  <c:v>56.7109375</c:v>
                </c:pt>
                <c:pt idx="22930">
                  <c:v>56.713541666666664</c:v>
                </c:pt>
                <c:pt idx="22931">
                  <c:v>56.716145833333336</c:v>
                </c:pt>
                <c:pt idx="22932">
                  <c:v>56.71875</c:v>
                </c:pt>
                <c:pt idx="22933">
                  <c:v>56.721354166666664</c:v>
                </c:pt>
                <c:pt idx="22934">
                  <c:v>56.723958333333336</c:v>
                </c:pt>
                <c:pt idx="22935">
                  <c:v>56.7265625</c:v>
                </c:pt>
                <c:pt idx="22936">
                  <c:v>56.729166666666664</c:v>
                </c:pt>
                <c:pt idx="22937">
                  <c:v>56.731770833333336</c:v>
                </c:pt>
                <c:pt idx="22938">
                  <c:v>56.734375</c:v>
                </c:pt>
                <c:pt idx="22939">
                  <c:v>56.736979166666664</c:v>
                </c:pt>
                <c:pt idx="22940">
                  <c:v>56.739583333333336</c:v>
                </c:pt>
                <c:pt idx="22941">
                  <c:v>56.7421875</c:v>
                </c:pt>
                <c:pt idx="22942">
                  <c:v>56.744791666666664</c:v>
                </c:pt>
                <c:pt idx="22943">
                  <c:v>56.747395833333336</c:v>
                </c:pt>
                <c:pt idx="22944">
                  <c:v>56.75</c:v>
                </c:pt>
                <c:pt idx="22945">
                  <c:v>56.752604166666664</c:v>
                </c:pt>
                <c:pt idx="22946">
                  <c:v>56.755208333333336</c:v>
                </c:pt>
                <c:pt idx="22947">
                  <c:v>56.7578125</c:v>
                </c:pt>
                <c:pt idx="22948">
                  <c:v>56.760416666666664</c:v>
                </c:pt>
                <c:pt idx="22949">
                  <c:v>56.763020833333336</c:v>
                </c:pt>
                <c:pt idx="22950">
                  <c:v>56.765625</c:v>
                </c:pt>
                <c:pt idx="22951">
                  <c:v>56.768229166666664</c:v>
                </c:pt>
                <c:pt idx="22952">
                  <c:v>56.770833333333336</c:v>
                </c:pt>
                <c:pt idx="22953">
                  <c:v>56.7734375</c:v>
                </c:pt>
                <c:pt idx="22954">
                  <c:v>56.776041666666664</c:v>
                </c:pt>
                <c:pt idx="22955">
                  <c:v>56.778645833333336</c:v>
                </c:pt>
                <c:pt idx="22956">
                  <c:v>56.78125</c:v>
                </c:pt>
                <c:pt idx="22957">
                  <c:v>56.783854166666664</c:v>
                </c:pt>
                <c:pt idx="22958">
                  <c:v>56.786458333333336</c:v>
                </c:pt>
                <c:pt idx="22959">
                  <c:v>56.7890625</c:v>
                </c:pt>
                <c:pt idx="22960">
                  <c:v>56.791666666666664</c:v>
                </c:pt>
                <c:pt idx="22961">
                  <c:v>56.794270833333336</c:v>
                </c:pt>
                <c:pt idx="22962">
                  <c:v>56.796875</c:v>
                </c:pt>
                <c:pt idx="22963">
                  <c:v>56.799479166666664</c:v>
                </c:pt>
                <c:pt idx="22964">
                  <c:v>56.802083333333336</c:v>
                </c:pt>
                <c:pt idx="22965">
                  <c:v>56.8046875</c:v>
                </c:pt>
                <c:pt idx="22966">
                  <c:v>56.807291666666664</c:v>
                </c:pt>
                <c:pt idx="22967">
                  <c:v>56.809895833333336</c:v>
                </c:pt>
                <c:pt idx="22968">
                  <c:v>56.8125</c:v>
                </c:pt>
                <c:pt idx="22969">
                  <c:v>56.815104166666664</c:v>
                </c:pt>
                <c:pt idx="22970">
                  <c:v>56.817708333333336</c:v>
                </c:pt>
                <c:pt idx="22971">
                  <c:v>56.8203125</c:v>
                </c:pt>
                <c:pt idx="22972">
                  <c:v>56.822916666666664</c:v>
                </c:pt>
                <c:pt idx="22973">
                  <c:v>56.825520833333336</c:v>
                </c:pt>
                <c:pt idx="22974">
                  <c:v>56.828125</c:v>
                </c:pt>
                <c:pt idx="22975">
                  <c:v>56.830729166666664</c:v>
                </c:pt>
                <c:pt idx="22976">
                  <c:v>56.833333333333336</c:v>
                </c:pt>
                <c:pt idx="22977">
                  <c:v>56.8359375</c:v>
                </c:pt>
                <c:pt idx="22978">
                  <c:v>56.838541666666664</c:v>
                </c:pt>
                <c:pt idx="22979">
                  <c:v>56.841145833333336</c:v>
                </c:pt>
                <c:pt idx="22980">
                  <c:v>56.84375</c:v>
                </c:pt>
                <c:pt idx="22981">
                  <c:v>56.846354166666664</c:v>
                </c:pt>
                <c:pt idx="22982">
                  <c:v>56.848958333333336</c:v>
                </c:pt>
                <c:pt idx="22983">
                  <c:v>56.8515625</c:v>
                </c:pt>
                <c:pt idx="22984">
                  <c:v>56.854166666666664</c:v>
                </c:pt>
                <c:pt idx="22985">
                  <c:v>56.856770833333336</c:v>
                </c:pt>
                <c:pt idx="22986">
                  <c:v>56.859375</c:v>
                </c:pt>
                <c:pt idx="22987">
                  <c:v>56.861979166666664</c:v>
                </c:pt>
                <c:pt idx="22988">
                  <c:v>56.864583333333336</c:v>
                </c:pt>
                <c:pt idx="22989">
                  <c:v>56.8671875</c:v>
                </c:pt>
                <c:pt idx="22990">
                  <c:v>56.869791666666664</c:v>
                </c:pt>
                <c:pt idx="22991">
                  <c:v>56.872395833333336</c:v>
                </c:pt>
                <c:pt idx="22992">
                  <c:v>56.875</c:v>
                </c:pt>
                <c:pt idx="22993">
                  <c:v>56.877604166666664</c:v>
                </c:pt>
                <c:pt idx="22994">
                  <c:v>56.880208333333336</c:v>
                </c:pt>
                <c:pt idx="22995">
                  <c:v>56.8828125</c:v>
                </c:pt>
                <c:pt idx="22996">
                  <c:v>56.885416666666664</c:v>
                </c:pt>
                <c:pt idx="22997">
                  <c:v>56.888020833333336</c:v>
                </c:pt>
                <c:pt idx="22998">
                  <c:v>56.890625</c:v>
                </c:pt>
                <c:pt idx="22999">
                  <c:v>56.893229166666664</c:v>
                </c:pt>
                <c:pt idx="23000">
                  <c:v>56.895833333333336</c:v>
                </c:pt>
                <c:pt idx="23001">
                  <c:v>56.8984375</c:v>
                </c:pt>
                <c:pt idx="23002">
                  <c:v>56.901041666666664</c:v>
                </c:pt>
                <c:pt idx="23003">
                  <c:v>56.903645833333336</c:v>
                </c:pt>
                <c:pt idx="23004">
                  <c:v>56.90625</c:v>
                </c:pt>
                <c:pt idx="23005">
                  <c:v>56.908854166666664</c:v>
                </c:pt>
                <c:pt idx="23006">
                  <c:v>56.911458333333336</c:v>
                </c:pt>
                <c:pt idx="23007">
                  <c:v>56.9140625</c:v>
                </c:pt>
                <c:pt idx="23008">
                  <c:v>56.916666666666664</c:v>
                </c:pt>
                <c:pt idx="23009">
                  <c:v>56.919270833333336</c:v>
                </c:pt>
                <c:pt idx="23010">
                  <c:v>56.921875</c:v>
                </c:pt>
                <c:pt idx="23011">
                  <c:v>56.924479166666664</c:v>
                </c:pt>
                <c:pt idx="23012">
                  <c:v>56.927083333333336</c:v>
                </c:pt>
                <c:pt idx="23013">
                  <c:v>56.9296875</c:v>
                </c:pt>
                <c:pt idx="23014">
                  <c:v>56.932291666666664</c:v>
                </c:pt>
                <c:pt idx="23015">
                  <c:v>56.934895833333336</c:v>
                </c:pt>
                <c:pt idx="23016">
                  <c:v>56.9375</c:v>
                </c:pt>
                <c:pt idx="23017">
                  <c:v>56.940104166666664</c:v>
                </c:pt>
                <c:pt idx="23018">
                  <c:v>56.942708333333336</c:v>
                </c:pt>
                <c:pt idx="23019">
                  <c:v>56.9453125</c:v>
                </c:pt>
                <c:pt idx="23020">
                  <c:v>56.947916666666664</c:v>
                </c:pt>
                <c:pt idx="23021">
                  <c:v>56.950520833333336</c:v>
                </c:pt>
                <c:pt idx="23022">
                  <c:v>56.953125</c:v>
                </c:pt>
                <c:pt idx="23023">
                  <c:v>56.955729166666664</c:v>
                </c:pt>
                <c:pt idx="23024">
                  <c:v>56.958333333333336</c:v>
                </c:pt>
                <c:pt idx="23025">
                  <c:v>56.9609375</c:v>
                </c:pt>
                <c:pt idx="23026">
                  <c:v>56.963541666666664</c:v>
                </c:pt>
                <c:pt idx="23027">
                  <c:v>56.966145833333336</c:v>
                </c:pt>
                <c:pt idx="23028">
                  <c:v>56.96875</c:v>
                </c:pt>
                <c:pt idx="23029">
                  <c:v>56.971354166666664</c:v>
                </c:pt>
                <c:pt idx="23030">
                  <c:v>56.973958333333336</c:v>
                </c:pt>
                <c:pt idx="23031">
                  <c:v>56.9765625</c:v>
                </c:pt>
                <c:pt idx="23032">
                  <c:v>56.979166666666664</c:v>
                </c:pt>
                <c:pt idx="23033">
                  <c:v>56.981770833333336</c:v>
                </c:pt>
                <c:pt idx="23034">
                  <c:v>56.984375</c:v>
                </c:pt>
                <c:pt idx="23035">
                  <c:v>56.986979166666664</c:v>
                </c:pt>
                <c:pt idx="23036">
                  <c:v>56.989583333333336</c:v>
                </c:pt>
                <c:pt idx="23037">
                  <c:v>56.9921875</c:v>
                </c:pt>
                <c:pt idx="23038">
                  <c:v>56.994791666666664</c:v>
                </c:pt>
                <c:pt idx="23039">
                  <c:v>56.997395833333336</c:v>
                </c:pt>
                <c:pt idx="23040">
                  <c:v>57</c:v>
                </c:pt>
                <c:pt idx="23041">
                  <c:v>57.002604166666664</c:v>
                </c:pt>
                <c:pt idx="23042">
                  <c:v>57.005208333333336</c:v>
                </c:pt>
                <c:pt idx="23043">
                  <c:v>57.0078125</c:v>
                </c:pt>
                <c:pt idx="23044">
                  <c:v>57.010416666666664</c:v>
                </c:pt>
                <c:pt idx="23045">
                  <c:v>57.013020833333336</c:v>
                </c:pt>
                <c:pt idx="23046">
                  <c:v>57.015625</c:v>
                </c:pt>
                <c:pt idx="23047">
                  <c:v>57.018229166666664</c:v>
                </c:pt>
                <c:pt idx="23048">
                  <c:v>57.020833333333336</c:v>
                </c:pt>
                <c:pt idx="23049">
                  <c:v>57.0234375</c:v>
                </c:pt>
                <c:pt idx="23050">
                  <c:v>57.026041666666664</c:v>
                </c:pt>
                <c:pt idx="23051">
                  <c:v>57.028645833333336</c:v>
                </c:pt>
                <c:pt idx="23052">
                  <c:v>57.03125</c:v>
                </c:pt>
                <c:pt idx="23053">
                  <c:v>57.033854166666664</c:v>
                </c:pt>
                <c:pt idx="23054">
                  <c:v>57.036458333333336</c:v>
                </c:pt>
                <c:pt idx="23055">
                  <c:v>57.0390625</c:v>
                </c:pt>
                <c:pt idx="23056">
                  <c:v>57.041666666666664</c:v>
                </c:pt>
                <c:pt idx="23057">
                  <c:v>57.044270833333336</c:v>
                </c:pt>
                <c:pt idx="23058">
                  <c:v>57.046875</c:v>
                </c:pt>
                <c:pt idx="23059">
                  <c:v>57.049479166666664</c:v>
                </c:pt>
                <c:pt idx="23060">
                  <c:v>57.052083333333336</c:v>
                </c:pt>
                <c:pt idx="23061">
                  <c:v>57.0546875</c:v>
                </c:pt>
                <c:pt idx="23062">
                  <c:v>57.057291666666664</c:v>
                </c:pt>
                <c:pt idx="23063">
                  <c:v>57.059895833333336</c:v>
                </c:pt>
                <c:pt idx="23064">
                  <c:v>57.0625</c:v>
                </c:pt>
                <c:pt idx="23065">
                  <c:v>57.065104166666664</c:v>
                </c:pt>
                <c:pt idx="23066">
                  <c:v>57.067708333333336</c:v>
                </c:pt>
                <c:pt idx="23067">
                  <c:v>57.0703125</c:v>
                </c:pt>
                <c:pt idx="23068">
                  <c:v>57.072916666666664</c:v>
                </c:pt>
                <c:pt idx="23069">
                  <c:v>57.075520833333336</c:v>
                </c:pt>
                <c:pt idx="23070">
                  <c:v>57.078125</c:v>
                </c:pt>
                <c:pt idx="23071">
                  <c:v>57.080729166666664</c:v>
                </c:pt>
                <c:pt idx="23072">
                  <c:v>57.083333333333336</c:v>
                </c:pt>
                <c:pt idx="23073">
                  <c:v>57.0859375</c:v>
                </c:pt>
                <c:pt idx="23074">
                  <c:v>57.088541666666664</c:v>
                </c:pt>
                <c:pt idx="23075">
                  <c:v>57.091145833333336</c:v>
                </c:pt>
                <c:pt idx="23076">
                  <c:v>57.09375</c:v>
                </c:pt>
                <c:pt idx="23077">
                  <c:v>57.096354166666664</c:v>
                </c:pt>
                <c:pt idx="23078">
                  <c:v>57.098958333333336</c:v>
                </c:pt>
                <c:pt idx="23079">
                  <c:v>57.1015625</c:v>
                </c:pt>
                <c:pt idx="23080">
                  <c:v>57.104166666666664</c:v>
                </c:pt>
                <c:pt idx="23081">
                  <c:v>57.106770833333336</c:v>
                </c:pt>
                <c:pt idx="23082">
                  <c:v>57.109375</c:v>
                </c:pt>
                <c:pt idx="23083">
                  <c:v>57.111979166666664</c:v>
                </c:pt>
                <c:pt idx="23084">
                  <c:v>57.114583333333336</c:v>
                </c:pt>
                <c:pt idx="23085">
                  <c:v>57.1171875</c:v>
                </c:pt>
                <c:pt idx="23086">
                  <c:v>57.119791666666664</c:v>
                </c:pt>
                <c:pt idx="23087">
                  <c:v>57.122395833333336</c:v>
                </c:pt>
                <c:pt idx="23088">
                  <c:v>57.125</c:v>
                </c:pt>
                <c:pt idx="23089">
                  <c:v>57.127604166666664</c:v>
                </c:pt>
                <c:pt idx="23090">
                  <c:v>57.130208333333336</c:v>
                </c:pt>
                <c:pt idx="23091">
                  <c:v>57.1328125</c:v>
                </c:pt>
                <c:pt idx="23092">
                  <c:v>57.135416666666664</c:v>
                </c:pt>
                <c:pt idx="23093">
                  <c:v>57.138020833333336</c:v>
                </c:pt>
                <c:pt idx="23094">
                  <c:v>57.140625</c:v>
                </c:pt>
                <c:pt idx="23095">
                  <c:v>57.143229166666664</c:v>
                </c:pt>
                <c:pt idx="23096">
                  <c:v>57.145833333333336</c:v>
                </c:pt>
                <c:pt idx="23097">
                  <c:v>57.1484375</c:v>
                </c:pt>
                <c:pt idx="23098">
                  <c:v>57.151041666666664</c:v>
                </c:pt>
                <c:pt idx="23099">
                  <c:v>57.153645833333336</c:v>
                </c:pt>
                <c:pt idx="23100">
                  <c:v>57.15625</c:v>
                </c:pt>
                <c:pt idx="23101">
                  <c:v>57.158854166666664</c:v>
                </c:pt>
                <c:pt idx="23102">
                  <c:v>57.161458333333336</c:v>
                </c:pt>
                <c:pt idx="23103">
                  <c:v>57.1640625</c:v>
                </c:pt>
                <c:pt idx="23104">
                  <c:v>57.166666666666664</c:v>
                </c:pt>
                <c:pt idx="23105">
                  <c:v>57.169270833333336</c:v>
                </c:pt>
                <c:pt idx="23106">
                  <c:v>57.171875</c:v>
                </c:pt>
                <c:pt idx="23107">
                  <c:v>57.174479166666664</c:v>
                </c:pt>
                <c:pt idx="23108">
                  <c:v>57.177083333333336</c:v>
                </c:pt>
                <c:pt idx="23109">
                  <c:v>57.1796875</c:v>
                </c:pt>
                <c:pt idx="23110">
                  <c:v>57.182291666666664</c:v>
                </c:pt>
                <c:pt idx="23111">
                  <c:v>57.184895833333336</c:v>
                </c:pt>
                <c:pt idx="23112">
                  <c:v>57.1875</c:v>
                </c:pt>
                <c:pt idx="23113">
                  <c:v>57.190104166666664</c:v>
                </c:pt>
                <c:pt idx="23114">
                  <c:v>57.192708333333336</c:v>
                </c:pt>
                <c:pt idx="23115">
                  <c:v>57.1953125</c:v>
                </c:pt>
                <c:pt idx="23116">
                  <c:v>57.197916666666664</c:v>
                </c:pt>
                <c:pt idx="23117">
                  <c:v>57.200520833333336</c:v>
                </c:pt>
                <c:pt idx="23118">
                  <c:v>57.203125</c:v>
                </c:pt>
                <c:pt idx="23119">
                  <c:v>57.205729166666664</c:v>
                </c:pt>
                <c:pt idx="23120">
                  <c:v>57.208333333333336</c:v>
                </c:pt>
                <c:pt idx="23121">
                  <c:v>57.2109375</c:v>
                </c:pt>
                <c:pt idx="23122">
                  <c:v>57.213541666666664</c:v>
                </c:pt>
                <c:pt idx="23123">
                  <c:v>57.216145833333336</c:v>
                </c:pt>
                <c:pt idx="23124">
                  <c:v>57.21875</c:v>
                </c:pt>
                <c:pt idx="23125">
                  <c:v>57.221354166666664</c:v>
                </c:pt>
                <c:pt idx="23126">
                  <c:v>57.223958333333336</c:v>
                </c:pt>
                <c:pt idx="23127">
                  <c:v>57.2265625</c:v>
                </c:pt>
                <c:pt idx="23128">
                  <c:v>57.229166666666664</c:v>
                </c:pt>
                <c:pt idx="23129">
                  <c:v>57.231770833333336</c:v>
                </c:pt>
                <c:pt idx="23130">
                  <c:v>57.234375</c:v>
                </c:pt>
                <c:pt idx="23131">
                  <c:v>57.236979166666664</c:v>
                </c:pt>
                <c:pt idx="23132">
                  <c:v>57.239583333333336</c:v>
                </c:pt>
                <c:pt idx="23133">
                  <c:v>57.2421875</c:v>
                </c:pt>
                <c:pt idx="23134">
                  <c:v>57.244791666666664</c:v>
                </c:pt>
                <c:pt idx="23135">
                  <c:v>57.247395833333336</c:v>
                </c:pt>
                <c:pt idx="23136">
                  <c:v>57.25</c:v>
                </c:pt>
                <c:pt idx="23137">
                  <c:v>57.252604166666664</c:v>
                </c:pt>
                <c:pt idx="23138">
                  <c:v>57.255208333333336</c:v>
                </c:pt>
                <c:pt idx="23139">
                  <c:v>57.2578125</c:v>
                </c:pt>
                <c:pt idx="23140">
                  <c:v>57.260416666666664</c:v>
                </c:pt>
                <c:pt idx="23141">
                  <c:v>57.263020833333336</c:v>
                </c:pt>
                <c:pt idx="23142">
                  <c:v>57.265625</c:v>
                </c:pt>
                <c:pt idx="23143">
                  <c:v>57.268229166666664</c:v>
                </c:pt>
                <c:pt idx="23144">
                  <c:v>57.270833333333336</c:v>
                </c:pt>
                <c:pt idx="23145">
                  <c:v>57.2734375</c:v>
                </c:pt>
                <c:pt idx="23146">
                  <c:v>57.276041666666664</c:v>
                </c:pt>
                <c:pt idx="23147">
                  <c:v>57.278645833333336</c:v>
                </c:pt>
                <c:pt idx="23148">
                  <c:v>57.28125</c:v>
                </c:pt>
                <c:pt idx="23149">
                  <c:v>57.283854166666664</c:v>
                </c:pt>
                <c:pt idx="23150">
                  <c:v>57.286458333333336</c:v>
                </c:pt>
                <c:pt idx="23151">
                  <c:v>57.2890625</c:v>
                </c:pt>
                <c:pt idx="23152">
                  <c:v>57.291666666666664</c:v>
                </c:pt>
                <c:pt idx="23153">
                  <c:v>57.294270833333336</c:v>
                </c:pt>
                <c:pt idx="23154">
                  <c:v>57.296875</c:v>
                </c:pt>
                <c:pt idx="23155">
                  <c:v>57.299479166666664</c:v>
                </c:pt>
                <c:pt idx="23156">
                  <c:v>57.302083333333336</c:v>
                </c:pt>
                <c:pt idx="23157">
                  <c:v>57.3046875</c:v>
                </c:pt>
                <c:pt idx="23158">
                  <c:v>57.307291666666664</c:v>
                </c:pt>
                <c:pt idx="23159">
                  <c:v>57.309895833333336</c:v>
                </c:pt>
                <c:pt idx="23160">
                  <c:v>57.3125</c:v>
                </c:pt>
                <c:pt idx="23161">
                  <c:v>57.315104166666664</c:v>
                </c:pt>
                <c:pt idx="23162">
                  <c:v>57.317708333333336</c:v>
                </c:pt>
                <c:pt idx="23163">
                  <c:v>57.3203125</c:v>
                </c:pt>
                <c:pt idx="23164">
                  <c:v>57.322916666666664</c:v>
                </c:pt>
                <c:pt idx="23165">
                  <c:v>57.325520833333336</c:v>
                </c:pt>
                <c:pt idx="23166">
                  <c:v>57.328125</c:v>
                </c:pt>
                <c:pt idx="23167">
                  <c:v>57.330729166666664</c:v>
                </c:pt>
                <c:pt idx="23168">
                  <c:v>57.333333333333336</c:v>
                </c:pt>
                <c:pt idx="23169">
                  <c:v>57.3359375</c:v>
                </c:pt>
                <c:pt idx="23170">
                  <c:v>57.338541666666664</c:v>
                </c:pt>
                <c:pt idx="23171">
                  <c:v>57.341145833333336</c:v>
                </c:pt>
                <c:pt idx="23172">
                  <c:v>57.34375</c:v>
                </c:pt>
                <c:pt idx="23173">
                  <c:v>57.346354166666664</c:v>
                </c:pt>
                <c:pt idx="23174">
                  <c:v>57.348958333333336</c:v>
                </c:pt>
                <c:pt idx="23175">
                  <c:v>57.3515625</c:v>
                </c:pt>
                <c:pt idx="23176">
                  <c:v>57.354166666666664</c:v>
                </c:pt>
                <c:pt idx="23177">
                  <c:v>57.356770833333336</c:v>
                </c:pt>
                <c:pt idx="23178">
                  <c:v>57.359375</c:v>
                </c:pt>
                <c:pt idx="23179">
                  <c:v>57.361979166666664</c:v>
                </c:pt>
                <c:pt idx="23180">
                  <c:v>57.364583333333336</c:v>
                </c:pt>
                <c:pt idx="23181">
                  <c:v>57.3671875</c:v>
                </c:pt>
                <c:pt idx="23182">
                  <c:v>57.369791666666664</c:v>
                </c:pt>
                <c:pt idx="23183">
                  <c:v>57.372395833333336</c:v>
                </c:pt>
                <c:pt idx="23184">
                  <c:v>57.375</c:v>
                </c:pt>
                <c:pt idx="23185">
                  <c:v>57.377604166666664</c:v>
                </c:pt>
                <c:pt idx="23186">
                  <c:v>57.380208333333336</c:v>
                </c:pt>
                <c:pt idx="23187">
                  <c:v>57.3828125</c:v>
                </c:pt>
                <c:pt idx="23188">
                  <c:v>57.385416666666664</c:v>
                </c:pt>
                <c:pt idx="23189">
                  <c:v>57.388020833333336</c:v>
                </c:pt>
                <c:pt idx="23190">
                  <c:v>57.390625</c:v>
                </c:pt>
                <c:pt idx="23191">
                  <c:v>57.393229166666664</c:v>
                </c:pt>
                <c:pt idx="23192">
                  <c:v>57.395833333333336</c:v>
                </c:pt>
                <c:pt idx="23193">
                  <c:v>57.3984375</c:v>
                </c:pt>
                <c:pt idx="23194">
                  <c:v>57.401041666666664</c:v>
                </c:pt>
                <c:pt idx="23195">
                  <c:v>57.403645833333336</c:v>
                </c:pt>
                <c:pt idx="23196">
                  <c:v>57.40625</c:v>
                </c:pt>
                <c:pt idx="23197">
                  <c:v>57.408854166666664</c:v>
                </c:pt>
                <c:pt idx="23198">
                  <c:v>57.411458333333336</c:v>
                </c:pt>
                <c:pt idx="23199">
                  <c:v>57.4140625</c:v>
                </c:pt>
                <c:pt idx="23200">
                  <c:v>57.416666666666664</c:v>
                </c:pt>
                <c:pt idx="23201">
                  <c:v>57.419270833333336</c:v>
                </c:pt>
                <c:pt idx="23202">
                  <c:v>57.421875</c:v>
                </c:pt>
                <c:pt idx="23203">
                  <c:v>57.424479166666664</c:v>
                </c:pt>
                <c:pt idx="23204">
                  <c:v>57.427083333333336</c:v>
                </c:pt>
                <c:pt idx="23205">
                  <c:v>57.4296875</c:v>
                </c:pt>
                <c:pt idx="23206">
                  <c:v>57.432291666666664</c:v>
                </c:pt>
                <c:pt idx="23207">
                  <c:v>57.434895833333336</c:v>
                </c:pt>
                <c:pt idx="23208">
                  <c:v>57.4375</c:v>
                </c:pt>
                <c:pt idx="23209">
                  <c:v>57.440104166666664</c:v>
                </c:pt>
                <c:pt idx="23210">
                  <c:v>57.442708333333336</c:v>
                </c:pt>
                <c:pt idx="23211">
                  <c:v>57.4453125</c:v>
                </c:pt>
                <c:pt idx="23212">
                  <c:v>57.447916666666664</c:v>
                </c:pt>
                <c:pt idx="23213">
                  <c:v>57.450520833333336</c:v>
                </c:pt>
                <c:pt idx="23214">
                  <c:v>57.453125</c:v>
                </c:pt>
                <c:pt idx="23215">
                  <c:v>57.455729166666664</c:v>
                </c:pt>
                <c:pt idx="23216">
                  <c:v>57.458333333333336</c:v>
                </c:pt>
                <c:pt idx="23217">
                  <c:v>57.4609375</c:v>
                </c:pt>
                <c:pt idx="23218">
                  <c:v>57.463541666666664</c:v>
                </c:pt>
                <c:pt idx="23219">
                  <c:v>57.466145833333336</c:v>
                </c:pt>
                <c:pt idx="23220">
                  <c:v>57.46875</c:v>
                </c:pt>
                <c:pt idx="23221">
                  <c:v>57.471354166666664</c:v>
                </c:pt>
                <c:pt idx="23222">
                  <c:v>57.473958333333336</c:v>
                </c:pt>
                <c:pt idx="23223">
                  <c:v>57.4765625</c:v>
                </c:pt>
                <c:pt idx="23224">
                  <c:v>57.479166666666664</c:v>
                </c:pt>
                <c:pt idx="23225">
                  <c:v>57.481770833333336</c:v>
                </c:pt>
                <c:pt idx="23226">
                  <c:v>57.484375</c:v>
                </c:pt>
                <c:pt idx="23227">
                  <c:v>57.486979166666664</c:v>
                </c:pt>
                <c:pt idx="23228">
                  <c:v>57.489583333333336</c:v>
                </c:pt>
                <c:pt idx="23229">
                  <c:v>57.4921875</c:v>
                </c:pt>
                <c:pt idx="23230">
                  <c:v>57.494791666666664</c:v>
                </c:pt>
                <c:pt idx="23231">
                  <c:v>57.497395833333336</c:v>
                </c:pt>
                <c:pt idx="23232">
                  <c:v>57.5</c:v>
                </c:pt>
                <c:pt idx="23233">
                  <c:v>57.502604166666664</c:v>
                </c:pt>
                <c:pt idx="23234">
                  <c:v>57.505208333333336</c:v>
                </c:pt>
                <c:pt idx="23235">
                  <c:v>57.5078125</c:v>
                </c:pt>
                <c:pt idx="23236">
                  <c:v>57.510416666666664</c:v>
                </c:pt>
                <c:pt idx="23237">
                  <c:v>57.513020833333336</c:v>
                </c:pt>
                <c:pt idx="23238">
                  <c:v>57.515625</c:v>
                </c:pt>
                <c:pt idx="23239">
                  <c:v>57.518229166666664</c:v>
                </c:pt>
                <c:pt idx="23240">
                  <c:v>57.520833333333336</c:v>
                </c:pt>
                <c:pt idx="23241">
                  <c:v>57.5234375</c:v>
                </c:pt>
                <c:pt idx="23242">
                  <c:v>57.526041666666664</c:v>
                </c:pt>
                <c:pt idx="23243">
                  <c:v>57.528645833333336</c:v>
                </c:pt>
                <c:pt idx="23244">
                  <c:v>57.53125</c:v>
                </c:pt>
                <c:pt idx="23245">
                  <c:v>57.533854166666664</c:v>
                </c:pt>
                <c:pt idx="23246">
                  <c:v>57.536458333333336</c:v>
                </c:pt>
                <c:pt idx="23247">
                  <c:v>57.5390625</c:v>
                </c:pt>
                <c:pt idx="23248">
                  <c:v>57.541666666666664</c:v>
                </c:pt>
                <c:pt idx="23249">
                  <c:v>57.544270833333336</c:v>
                </c:pt>
                <c:pt idx="23250">
                  <c:v>57.546875</c:v>
                </c:pt>
                <c:pt idx="23251">
                  <c:v>57.549479166666664</c:v>
                </c:pt>
                <c:pt idx="23252">
                  <c:v>57.552083333333336</c:v>
                </c:pt>
                <c:pt idx="23253">
                  <c:v>57.5546875</c:v>
                </c:pt>
                <c:pt idx="23254">
                  <c:v>57.557291666666664</c:v>
                </c:pt>
                <c:pt idx="23255">
                  <c:v>57.559895833333336</c:v>
                </c:pt>
                <c:pt idx="23256">
                  <c:v>57.5625</c:v>
                </c:pt>
                <c:pt idx="23257">
                  <c:v>57.565104166666664</c:v>
                </c:pt>
                <c:pt idx="23258">
                  <c:v>57.567708333333336</c:v>
                </c:pt>
                <c:pt idx="23259">
                  <c:v>57.5703125</c:v>
                </c:pt>
                <c:pt idx="23260">
                  <c:v>57.572916666666664</c:v>
                </c:pt>
                <c:pt idx="23261">
                  <c:v>57.575520833333336</c:v>
                </c:pt>
                <c:pt idx="23262">
                  <c:v>57.578125</c:v>
                </c:pt>
                <c:pt idx="23263">
                  <c:v>57.580729166666664</c:v>
                </c:pt>
                <c:pt idx="23264">
                  <c:v>57.583333333333336</c:v>
                </c:pt>
                <c:pt idx="23265">
                  <c:v>57.5859375</c:v>
                </c:pt>
                <c:pt idx="23266">
                  <c:v>57.588541666666664</c:v>
                </c:pt>
                <c:pt idx="23267">
                  <c:v>57.591145833333336</c:v>
                </c:pt>
                <c:pt idx="23268">
                  <c:v>57.59375</c:v>
                </c:pt>
                <c:pt idx="23269">
                  <c:v>57.596354166666664</c:v>
                </c:pt>
                <c:pt idx="23270">
                  <c:v>57.598958333333336</c:v>
                </c:pt>
                <c:pt idx="23271">
                  <c:v>57.6015625</c:v>
                </c:pt>
                <c:pt idx="23272">
                  <c:v>57.604166666666664</c:v>
                </c:pt>
                <c:pt idx="23273">
                  <c:v>57.606770833333336</c:v>
                </c:pt>
                <c:pt idx="23274">
                  <c:v>57.609375</c:v>
                </c:pt>
                <c:pt idx="23275">
                  <c:v>57.611979166666664</c:v>
                </c:pt>
                <c:pt idx="23276">
                  <c:v>57.614583333333336</c:v>
                </c:pt>
                <c:pt idx="23277">
                  <c:v>57.6171875</c:v>
                </c:pt>
                <c:pt idx="23278">
                  <c:v>57.619791666666664</c:v>
                </c:pt>
                <c:pt idx="23279">
                  <c:v>57.622395833333336</c:v>
                </c:pt>
                <c:pt idx="23280">
                  <c:v>57.625</c:v>
                </c:pt>
                <c:pt idx="23281">
                  <c:v>57.627604166666664</c:v>
                </c:pt>
                <c:pt idx="23282">
                  <c:v>57.630208333333336</c:v>
                </c:pt>
                <c:pt idx="23283">
                  <c:v>57.6328125</c:v>
                </c:pt>
                <c:pt idx="23284">
                  <c:v>57.635416666666664</c:v>
                </c:pt>
                <c:pt idx="23285">
                  <c:v>57.638020833333336</c:v>
                </c:pt>
                <c:pt idx="23286">
                  <c:v>57.640625</c:v>
                </c:pt>
                <c:pt idx="23287">
                  <c:v>57.643229166666664</c:v>
                </c:pt>
                <c:pt idx="23288">
                  <c:v>57.645833333333336</c:v>
                </c:pt>
                <c:pt idx="23289">
                  <c:v>57.6484375</c:v>
                </c:pt>
                <c:pt idx="23290">
                  <c:v>57.651041666666664</c:v>
                </c:pt>
                <c:pt idx="23291">
                  <c:v>57.653645833333336</c:v>
                </c:pt>
                <c:pt idx="23292">
                  <c:v>57.65625</c:v>
                </c:pt>
                <c:pt idx="23293">
                  <c:v>57.658854166666664</c:v>
                </c:pt>
                <c:pt idx="23294">
                  <c:v>57.661458333333336</c:v>
                </c:pt>
                <c:pt idx="23295">
                  <c:v>57.6640625</c:v>
                </c:pt>
                <c:pt idx="23296">
                  <c:v>57.666666666666664</c:v>
                </c:pt>
                <c:pt idx="23297">
                  <c:v>57.669270833333336</c:v>
                </c:pt>
                <c:pt idx="23298">
                  <c:v>57.671875</c:v>
                </c:pt>
                <c:pt idx="23299">
                  <c:v>57.674479166666664</c:v>
                </c:pt>
                <c:pt idx="23300">
                  <c:v>57.677083333333336</c:v>
                </c:pt>
                <c:pt idx="23301">
                  <c:v>57.6796875</c:v>
                </c:pt>
                <c:pt idx="23302">
                  <c:v>57.682291666666664</c:v>
                </c:pt>
                <c:pt idx="23303">
                  <c:v>57.684895833333336</c:v>
                </c:pt>
                <c:pt idx="23304">
                  <c:v>57.6875</c:v>
                </c:pt>
                <c:pt idx="23305">
                  <c:v>57.690104166666664</c:v>
                </c:pt>
                <c:pt idx="23306">
                  <c:v>57.692708333333336</c:v>
                </c:pt>
                <c:pt idx="23307">
                  <c:v>57.6953125</c:v>
                </c:pt>
                <c:pt idx="23308">
                  <c:v>57.697916666666664</c:v>
                </c:pt>
                <c:pt idx="23309">
                  <c:v>57.700520833333336</c:v>
                </c:pt>
                <c:pt idx="23310">
                  <c:v>57.703125</c:v>
                </c:pt>
                <c:pt idx="23311">
                  <c:v>57.705729166666664</c:v>
                </c:pt>
                <c:pt idx="23312">
                  <c:v>57.708333333333336</c:v>
                </c:pt>
                <c:pt idx="23313">
                  <c:v>57.7109375</c:v>
                </c:pt>
                <c:pt idx="23314">
                  <c:v>57.713541666666664</c:v>
                </c:pt>
                <c:pt idx="23315">
                  <c:v>57.716145833333336</c:v>
                </c:pt>
                <c:pt idx="23316">
                  <c:v>57.71875</c:v>
                </c:pt>
                <c:pt idx="23317">
                  <c:v>57.721354166666664</c:v>
                </c:pt>
                <c:pt idx="23318">
                  <c:v>57.723958333333336</c:v>
                </c:pt>
                <c:pt idx="23319">
                  <c:v>57.7265625</c:v>
                </c:pt>
                <c:pt idx="23320">
                  <c:v>57.729166666666664</c:v>
                </c:pt>
                <c:pt idx="23321">
                  <c:v>57.731770833333336</c:v>
                </c:pt>
                <c:pt idx="23322">
                  <c:v>57.734375</c:v>
                </c:pt>
                <c:pt idx="23323">
                  <c:v>57.736979166666664</c:v>
                </c:pt>
                <c:pt idx="23324">
                  <c:v>57.739583333333336</c:v>
                </c:pt>
                <c:pt idx="23325">
                  <c:v>57.7421875</c:v>
                </c:pt>
                <c:pt idx="23326">
                  <c:v>57.744791666666664</c:v>
                </c:pt>
                <c:pt idx="23327">
                  <c:v>57.747395833333336</c:v>
                </c:pt>
                <c:pt idx="23328">
                  <c:v>57.75</c:v>
                </c:pt>
                <c:pt idx="23329">
                  <c:v>57.752604166666664</c:v>
                </c:pt>
                <c:pt idx="23330">
                  <c:v>57.755208333333336</c:v>
                </c:pt>
                <c:pt idx="23331">
                  <c:v>57.7578125</c:v>
                </c:pt>
                <c:pt idx="23332">
                  <c:v>57.760416666666664</c:v>
                </c:pt>
                <c:pt idx="23333">
                  <c:v>57.763020833333336</c:v>
                </c:pt>
                <c:pt idx="23334">
                  <c:v>57.765625</c:v>
                </c:pt>
                <c:pt idx="23335">
                  <c:v>57.768229166666664</c:v>
                </c:pt>
                <c:pt idx="23336">
                  <c:v>57.770833333333336</c:v>
                </c:pt>
                <c:pt idx="23337">
                  <c:v>57.7734375</c:v>
                </c:pt>
                <c:pt idx="23338">
                  <c:v>57.776041666666664</c:v>
                </c:pt>
                <c:pt idx="23339">
                  <c:v>57.778645833333336</c:v>
                </c:pt>
                <c:pt idx="23340">
                  <c:v>57.78125</c:v>
                </c:pt>
                <c:pt idx="23341">
                  <c:v>57.783854166666664</c:v>
                </c:pt>
                <c:pt idx="23342">
                  <c:v>57.786458333333336</c:v>
                </c:pt>
                <c:pt idx="23343">
                  <c:v>57.7890625</c:v>
                </c:pt>
                <c:pt idx="23344">
                  <c:v>57.791666666666664</c:v>
                </c:pt>
                <c:pt idx="23345">
                  <c:v>57.794270833333336</c:v>
                </c:pt>
                <c:pt idx="23346">
                  <c:v>57.796875</c:v>
                </c:pt>
                <c:pt idx="23347">
                  <c:v>57.799479166666664</c:v>
                </c:pt>
                <c:pt idx="23348">
                  <c:v>57.802083333333336</c:v>
                </c:pt>
                <c:pt idx="23349">
                  <c:v>57.8046875</c:v>
                </c:pt>
                <c:pt idx="23350">
                  <c:v>57.807291666666664</c:v>
                </c:pt>
                <c:pt idx="23351">
                  <c:v>57.809895833333336</c:v>
                </c:pt>
                <c:pt idx="23352">
                  <c:v>57.8125</c:v>
                </c:pt>
                <c:pt idx="23353">
                  <c:v>57.815104166666664</c:v>
                </c:pt>
                <c:pt idx="23354">
                  <c:v>57.817708333333336</c:v>
                </c:pt>
                <c:pt idx="23355">
                  <c:v>57.8203125</c:v>
                </c:pt>
                <c:pt idx="23356">
                  <c:v>57.822916666666664</c:v>
                </c:pt>
                <c:pt idx="23357">
                  <c:v>57.825520833333336</c:v>
                </c:pt>
                <c:pt idx="23358">
                  <c:v>57.828125</c:v>
                </c:pt>
                <c:pt idx="23359">
                  <c:v>57.830729166666664</c:v>
                </c:pt>
                <c:pt idx="23360">
                  <c:v>57.833333333333336</c:v>
                </c:pt>
                <c:pt idx="23361">
                  <c:v>57.8359375</c:v>
                </c:pt>
                <c:pt idx="23362">
                  <c:v>57.838541666666664</c:v>
                </c:pt>
                <c:pt idx="23363">
                  <c:v>57.841145833333336</c:v>
                </c:pt>
                <c:pt idx="23364">
                  <c:v>57.84375</c:v>
                </c:pt>
                <c:pt idx="23365">
                  <c:v>57.846354166666664</c:v>
                </c:pt>
                <c:pt idx="23366">
                  <c:v>57.848958333333336</c:v>
                </c:pt>
                <c:pt idx="23367">
                  <c:v>57.8515625</c:v>
                </c:pt>
                <c:pt idx="23368">
                  <c:v>57.854166666666664</c:v>
                </c:pt>
                <c:pt idx="23369">
                  <c:v>57.856770833333336</c:v>
                </c:pt>
                <c:pt idx="23370">
                  <c:v>57.859375</c:v>
                </c:pt>
                <c:pt idx="23371">
                  <c:v>57.861979166666664</c:v>
                </c:pt>
                <c:pt idx="23372">
                  <c:v>57.864583333333336</c:v>
                </c:pt>
                <c:pt idx="23373">
                  <c:v>57.8671875</c:v>
                </c:pt>
                <c:pt idx="23374">
                  <c:v>57.869791666666664</c:v>
                </c:pt>
                <c:pt idx="23375">
                  <c:v>57.872395833333336</c:v>
                </c:pt>
                <c:pt idx="23376">
                  <c:v>57.875</c:v>
                </c:pt>
                <c:pt idx="23377">
                  <c:v>57.877604166666664</c:v>
                </c:pt>
                <c:pt idx="23378">
                  <c:v>57.880208333333336</c:v>
                </c:pt>
                <c:pt idx="23379">
                  <c:v>57.8828125</c:v>
                </c:pt>
                <c:pt idx="23380">
                  <c:v>57.885416666666664</c:v>
                </c:pt>
                <c:pt idx="23381">
                  <c:v>57.888020833333336</c:v>
                </c:pt>
                <c:pt idx="23382">
                  <c:v>57.890625</c:v>
                </c:pt>
                <c:pt idx="23383">
                  <c:v>57.893229166666664</c:v>
                </c:pt>
                <c:pt idx="23384">
                  <c:v>57.895833333333336</c:v>
                </c:pt>
                <c:pt idx="23385">
                  <c:v>57.8984375</c:v>
                </c:pt>
                <c:pt idx="23386">
                  <c:v>57.901041666666664</c:v>
                </c:pt>
                <c:pt idx="23387">
                  <c:v>57.903645833333336</c:v>
                </c:pt>
                <c:pt idx="23388">
                  <c:v>57.90625</c:v>
                </c:pt>
                <c:pt idx="23389">
                  <c:v>57.908854166666664</c:v>
                </c:pt>
                <c:pt idx="23390">
                  <c:v>57.911458333333336</c:v>
                </c:pt>
                <c:pt idx="23391">
                  <c:v>57.9140625</c:v>
                </c:pt>
                <c:pt idx="23392">
                  <c:v>57.916666666666664</c:v>
                </c:pt>
                <c:pt idx="23393">
                  <c:v>57.919270833333336</c:v>
                </c:pt>
                <c:pt idx="23394">
                  <c:v>57.921875</c:v>
                </c:pt>
                <c:pt idx="23395">
                  <c:v>57.924479166666664</c:v>
                </c:pt>
                <c:pt idx="23396">
                  <c:v>57.927083333333336</c:v>
                </c:pt>
                <c:pt idx="23397">
                  <c:v>57.9296875</c:v>
                </c:pt>
                <c:pt idx="23398">
                  <c:v>57.932291666666664</c:v>
                </c:pt>
                <c:pt idx="23399">
                  <c:v>57.934895833333336</c:v>
                </c:pt>
                <c:pt idx="23400">
                  <c:v>57.9375</c:v>
                </c:pt>
                <c:pt idx="23401">
                  <c:v>57.940104166666664</c:v>
                </c:pt>
                <c:pt idx="23402">
                  <c:v>57.942708333333336</c:v>
                </c:pt>
                <c:pt idx="23403">
                  <c:v>57.9453125</c:v>
                </c:pt>
                <c:pt idx="23404">
                  <c:v>57.947916666666664</c:v>
                </c:pt>
                <c:pt idx="23405">
                  <c:v>57.950520833333336</c:v>
                </c:pt>
                <c:pt idx="23406">
                  <c:v>57.953125</c:v>
                </c:pt>
                <c:pt idx="23407">
                  <c:v>57.955729166666664</c:v>
                </c:pt>
                <c:pt idx="23408">
                  <c:v>57.958333333333336</c:v>
                </c:pt>
                <c:pt idx="23409">
                  <c:v>57.9609375</c:v>
                </c:pt>
                <c:pt idx="23410">
                  <c:v>57.963541666666664</c:v>
                </c:pt>
                <c:pt idx="23411">
                  <c:v>57.966145833333336</c:v>
                </c:pt>
                <c:pt idx="23412">
                  <c:v>57.96875</c:v>
                </c:pt>
                <c:pt idx="23413">
                  <c:v>57.971354166666664</c:v>
                </c:pt>
                <c:pt idx="23414">
                  <c:v>57.973958333333336</c:v>
                </c:pt>
                <c:pt idx="23415">
                  <c:v>57.9765625</c:v>
                </c:pt>
                <c:pt idx="23416">
                  <c:v>57.979166666666664</c:v>
                </c:pt>
                <c:pt idx="23417">
                  <c:v>57.981770833333336</c:v>
                </c:pt>
                <c:pt idx="23418">
                  <c:v>57.984375</c:v>
                </c:pt>
                <c:pt idx="23419">
                  <c:v>57.986979166666664</c:v>
                </c:pt>
                <c:pt idx="23420">
                  <c:v>57.989583333333336</c:v>
                </c:pt>
                <c:pt idx="23421">
                  <c:v>57.9921875</c:v>
                </c:pt>
                <c:pt idx="23422">
                  <c:v>57.994791666666664</c:v>
                </c:pt>
                <c:pt idx="23423">
                  <c:v>57.997395833333336</c:v>
                </c:pt>
                <c:pt idx="23424">
                  <c:v>58</c:v>
                </c:pt>
                <c:pt idx="23425">
                  <c:v>58.002604166666664</c:v>
                </c:pt>
                <c:pt idx="23426">
                  <c:v>58.005208333333336</c:v>
                </c:pt>
                <c:pt idx="23427">
                  <c:v>58.0078125</c:v>
                </c:pt>
                <c:pt idx="23428">
                  <c:v>58.010416666666664</c:v>
                </c:pt>
                <c:pt idx="23429">
                  <c:v>58.013020833333336</c:v>
                </c:pt>
                <c:pt idx="23430">
                  <c:v>58.015625</c:v>
                </c:pt>
                <c:pt idx="23431">
                  <c:v>58.018229166666664</c:v>
                </c:pt>
                <c:pt idx="23432">
                  <c:v>58.020833333333336</c:v>
                </c:pt>
                <c:pt idx="23433">
                  <c:v>58.0234375</c:v>
                </c:pt>
                <c:pt idx="23434">
                  <c:v>58.026041666666664</c:v>
                </c:pt>
                <c:pt idx="23435">
                  <c:v>58.028645833333336</c:v>
                </c:pt>
                <c:pt idx="23436">
                  <c:v>58.03125</c:v>
                </c:pt>
                <c:pt idx="23437">
                  <c:v>58.033854166666664</c:v>
                </c:pt>
                <c:pt idx="23438">
                  <c:v>58.036458333333336</c:v>
                </c:pt>
                <c:pt idx="23439">
                  <c:v>58.0390625</c:v>
                </c:pt>
                <c:pt idx="23440">
                  <c:v>58.041666666666664</c:v>
                </c:pt>
                <c:pt idx="23441">
                  <c:v>58.044270833333336</c:v>
                </c:pt>
                <c:pt idx="23442">
                  <c:v>58.046875</c:v>
                </c:pt>
                <c:pt idx="23443">
                  <c:v>58.049479166666664</c:v>
                </c:pt>
                <c:pt idx="23444">
                  <c:v>58.052083333333336</c:v>
                </c:pt>
                <c:pt idx="23445">
                  <c:v>58.0546875</c:v>
                </c:pt>
                <c:pt idx="23446">
                  <c:v>58.057291666666664</c:v>
                </c:pt>
                <c:pt idx="23447">
                  <c:v>58.059895833333336</c:v>
                </c:pt>
                <c:pt idx="23448">
                  <c:v>58.0625</c:v>
                </c:pt>
                <c:pt idx="23449">
                  <c:v>58.065104166666664</c:v>
                </c:pt>
                <c:pt idx="23450">
                  <c:v>58.067708333333336</c:v>
                </c:pt>
                <c:pt idx="23451">
                  <c:v>58.0703125</c:v>
                </c:pt>
                <c:pt idx="23452">
                  <c:v>58.072916666666664</c:v>
                </c:pt>
                <c:pt idx="23453">
                  <c:v>58.075520833333336</c:v>
                </c:pt>
                <c:pt idx="23454">
                  <c:v>58.078125</c:v>
                </c:pt>
                <c:pt idx="23455">
                  <c:v>58.080729166666664</c:v>
                </c:pt>
                <c:pt idx="23456">
                  <c:v>58.083333333333336</c:v>
                </c:pt>
                <c:pt idx="23457">
                  <c:v>58.0859375</c:v>
                </c:pt>
                <c:pt idx="23458">
                  <c:v>58.088541666666664</c:v>
                </c:pt>
                <c:pt idx="23459">
                  <c:v>58.091145833333336</c:v>
                </c:pt>
                <c:pt idx="23460">
                  <c:v>58.09375</c:v>
                </c:pt>
                <c:pt idx="23461">
                  <c:v>58.096354166666664</c:v>
                </c:pt>
                <c:pt idx="23462">
                  <c:v>58.098958333333336</c:v>
                </c:pt>
                <c:pt idx="23463">
                  <c:v>58.1015625</c:v>
                </c:pt>
                <c:pt idx="23464">
                  <c:v>58.104166666666664</c:v>
                </c:pt>
                <c:pt idx="23465">
                  <c:v>58.106770833333336</c:v>
                </c:pt>
                <c:pt idx="23466">
                  <c:v>58.109375</c:v>
                </c:pt>
                <c:pt idx="23467">
                  <c:v>58.111979166666664</c:v>
                </c:pt>
                <c:pt idx="23468">
                  <c:v>58.114583333333336</c:v>
                </c:pt>
                <c:pt idx="23469">
                  <c:v>58.1171875</c:v>
                </c:pt>
                <c:pt idx="23470">
                  <c:v>58.119791666666664</c:v>
                </c:pt>
                <c:pt idx="23471">
                  <c:v>58.122395833333336</c:v>
                </c:pt>
                <c:pt idx="23472">
                  <c:v>58.125</c:v>
                </c:pt>
                <c:pt idx="23473">
                  <c:v>58.127604166666664</c:v>
                </c:pt>
                <c:pt idx="23474">
                  <c:v>58.130208333333336</c:v>
                </c:pt>
                <c:pt idx="23475">
                  <c:v>58.1328125</c:v>
                </c:pt>
                <c:pt idx="23476">
                  <c:v>58.135416666666664</c:v>
                </c:pt>
                <c:pt idx="23477">
                  <c:v>58.138020833333336</c:v>
                </c:pt>
                <c:pt idx="23478">
                  <c:v>58.140625</c:v>
                </c:pt>
                <c:pt idx="23479">
                  <c:v>58.143229166666664</c:v>
                </c:pt>
                <c:pt idx="23480">
                  <c:v>58.145833333333336</c:v>
                </c:pt>
                <c:pt idx="23481">
                  <c:v>58.1484375</c:v>
                </c:pt>
                <c:pt idx="23482">
                  <c:v>58.151041666666664</c:v>
                </c:pt>
                <c:pt idx="23483">
                  <c:v>58.153645833333336</c:v>
                </c:pt>
                <c:pt idx="23484">
                  <c:v>58.15625</c:v>
                </c:pt>
                <c:pt idx="23485">
                  <c:v>58.158854166666664</c:v>
                </c:pt>
                <c:pt idx="23486">
                  <c:v>58.161458333333336</c:v>
                </c:pt>
                <c:pt idx="23487">
                  <c:v>58.1640625</c:v>
                </c:pt>
                <c:pt idx="23488">
                  <c:v>58.166666666666664</c:v>
                </c:pt>
                <c:pt idx="23489">
                  <c:v>58.169270833333336</c:v>
                </c:pt>
                <c:pt idx="23490">
                  <c:v>58.171875</c:v>
                </c:pt>
                <c:pt idx="23491">
                  <c:v>58.174479166666664</c:v>
                </c:pt>
                <c:pt idx="23492">
                  <c:v>58.177083333333336</c:v>
                </c:pt>
                <c:pt idx="23493">
                  <c:v>58.1796875</c:v>
                </c:pt>
                <c:pt idx="23494">
                  <c:v>58.182291666666664</c:v>
                </c:pt>
                <c:pt idx="23495">
                  <c:v>58.184895833333336</c:v>
                </c:pt>
                <c:pt idx="23496">
                  <c:v>58.1875</c:v>
                </c:pt>
                <c:pt idx="23497">
                  <c:v>58.190104166666664</c:v>
                </c:pt>
                <c:pt idx="23498">
                  <c:v>58.192708333333336</c:v>
                </c:pt>
                <c:pt idx="23499">
                  <c:v>58.1953125</c:v>
                </c:pt>
                <c:pt idx="23500">
                  <c:v>58.197916666666664</c:v>
                </c:pt>
                <c:pt idx="23501">
                  <c:v>58.200520833333336</c:v>
                </c:pt>
                <c:pt idx="23502">
                  <c:v>58.203125</c:v>
                </c:pt>
                <c:pt idx="23503">
                  <c:v>58.205729166666664</c:v>
                </c:pt>
                <c:pt idx="23504">
                  <c:v>58.208333333333336</c:v>
                </c:pt>
                <c:pt idx="23505">
                  <c:v>58.2109375</c:v>
                </c:pt>
                <c:pt idx="23506">
                  <c:v>58.213541666666664</c:v>
                </c:pt>
                <c:pt idx="23507">
                  <c:v>58.216145833333336</c:v>
                </c:pt>
                <c:pt idx="23508">
                  <c:v>58.21875</c:v>
                </c:pt>
                <c:pt idx="23509">
                  <c:v>58.221354166666664</c:v>
                </c:pt>
                <c:pt idx="23510">
                  <c:v>58.223958333333336</c:v>
                </c:pt>
                <c:pt idx="23511">
                  <c:v>58.2265625</c:v>
                </c:pt>
                <c:pt idx="23512">
                  <c:v>58.229166666666664</c:v>
                </c:pt>
                <c:pt idx="23513">
                  <c:v>58.231770833333336</c:v>
                </c:pt>
                <c:pt idx="23514">
                  <c:v>58.234375</c:v>
                </c:pt>
                <c:pt idx="23515">
                  <c:v>58.236979166666664</c:v>
                </c:pt>
                <c:pt idx="23516">
                  <c:v>58.239583333333336</c:v>
                </c:pt>
                <c:pt idx="23517">
                  <c:v>58.2421875</c:v>
                </c:pt>
                <c:pt idx="23518">
                  <c:v>58.244791666666664</c:v>
                </c:pt>
                <c:pt idx="23519">
                  <c:v>58.247395833333336</c:v>
                </c:pt>
                <c:pt idx="23520">
                  <c:v>58.25</c:v>
                </c:pt>
                <c:pt idx="23521">
                  <c:v>58.252604166666664</c:v>
                </c:pt>
                <c:pt idx="23522">
                  <c:v>58.255208333333336</c:v>
                </c:pt>
                <c:pt idx="23523">
                  <c:v>58.2578125</c:v>
                </c:pt>
                <c:pt idx="23524">
                  <c:v>58.260416666666664</c:v>
                </c:pt>
                <c:pt idx="23525">
                  <c:v>58.263020833333336</c:v>
                </c:pt>
                <c:pt idx="23526">
                  <c:v>58.265625</c:v>
                </c:pt>
                <c:pt idx="23527">
                  <c:v>58.268229166666664</c:v>
                </c:pt>
                <c:pt idx="23528">
                  <c:v>58.270833333333336</c:v>
                </c:pt>
                <c:pt idx="23529">
                  <c:v>58.2734375</c:v>
                </c:pt>
                <c:pt idx="23530">
                  <c:v>58.276041666666664</c:v>
                </c:pt>
                <c:pt idx="23531">
                  <c:v>58.278645833333336</c:v>
                </c:pt>
                <c:pt idx="23532">
                  <c:v>58.28125</c:v>
                </c:pt>
                <c:pt idx="23533">
                  <c:v>58.283854166666664</c:v>
                </c:pt>
                <c:pt idx="23534">
                  <c:v>58.286458333333336</c:v>
                </c:pt>
                <c:pt idx="23535">
                  <c:v>58.2890625</c:v>
                </c:pt>
                <c:pt idx="23536">
                  <c:v>58.291666666666664</c:v>
                </c:pt>
                <c:pt idx="23537">
                  <c:v>58.294270833333336</c:v>
                </c:pt>
                <c:pt idx="23538">
                  <c:v>58.296875</c:v>
                </c:pt>
                <c:pt idx="23539">
                  <c:v>58.299479166666664</c:v>
                </c:pt>
                <c:pt idx="23540">
                  <c:v>58.302083333333336</c:v>
                </c:pt>
                <c:pt idx="23541">
                  <c:v>58.3046875</c:v>
                </c:pt>
                <c:pt idx="23542">
                  <c:v>58.307291666666664</c:v>
                </c:pt>
                <c:pt idx="23543">
                  <c:v>58.309895833333336</c:v>
                </c:pt>
                <c:pt idx="23544">
                  <c:v>58.3125</c:v>
                </c:pt>
                <c:pt idx="23545">
                  <c:v>58.315104166666664</c:v>
                </c:pt>
                <c:pt idx="23546">
                  <c:v>58.317708333333336</c:v>
                </c:pt>
                <c:pt idx="23547">
                  <c:v>58.3203125</c:v>
                </c:pt>
                <c:pt idx="23548">
                  <c:v>58.322916666666664</c:v>
                </c:pt>
                <c:pt idx="23549">
                  <c:v>58.325520833333336</c:v>
                </c:pt>
                <c:pt idx="23550">
                  <c:v>58.328125</c:v>
                </c:pt>
                <c:pt idx="23551">
                  <c:v>58.330729166666664</c:v>
                </c:pt>
                <c:pt idx="23552">
                  <c:v>58.333333333333336</c:v>
                </c:pt>
                <c:pt idx="23553">
                  <c:v>58.3359375</c:v>
                </c:pt>
                <c:pt idx="23554">
                  <c:v>58.338541666666664</c:v>
                </c:pt>
                <c:pt idx="23555">
                  <c:v>58.341145833333336</c:v>
                </c:pt>
                <c:pt idx="23556">
                  <c:v>58.34375</c:v>
                </c:pt>
                <c:pt idx="23557">
                  <c:v>58.346354166666664</c:v>
                </c:pt>
                <c:pt idx="23558">
                  <c:v>58.348958333333336</c:v>
                </c:pt>
                <c:pt idx="23559">
                  <c:v>58.3515625</c:v>
                </c:pt>
                <c:pt idx="23560">
                  <c:v>58.354166666666664</c:v>
                </c:pt>
                <c:pt idx="23561">
                  <c:v>58.356770833333336</c:v>
                </c:pt>
                <c:pt idx="23562">
                  <c:v>58.359375</c:v>
                </c:pt>
                <c:pt idx="23563">
                  <c:v>58.361979166666664</c:v>
                </c:pt>
                <c:pt idx="23564">
                  <c:v>58.364583333333336</c:v>
                </c:pt>
                <c:pt idx="23565">
                  <c:v>58.3671875</c:v>
                </c:pt>
                <c:pt idx="23566">
                  <c:v>58.369791666666664</c:v>
                </c:pt>
                <c:pt idx="23567">
                  <c:v>58.372395833333336</c:v>
                </c:pt>
                <c:pt idx="23568">
                  <c:v>58.375</c:v>
                </c:pt>
                <c:pt idx="23569">
                  <c:v>58.377604166666664</c:v>
                </c:pt>
                <c:pt idx="23570">
                  <c:v>58.380208333333336</c:v>
                </c:pt>
                <c:pt idx="23571">
                  <c:v>58.3828125</c:v>
                </c:pt>
                <c:pt idx="23572">
                  <c:v>58.385416666666664</c:v>
                </c:pt>
                <c:pt idx="23573">
                  <c:v>58.388020833333336</c:v>
                </c:pt>
                <c:pt idx="23574">
                  <c:v>58.390625</c:v>
                </c:pt>
                <c:pt idx="23575">
                  <c:v>58.393229166666664</c:v>
                </c:pt>
                <c:pt idx="23576">
                  <c:v>58.395833333333336</c:v>
                </c:pt>
                <c:pt idx="23577">
                  <c:v>58.3984375</c:v>
                </c:pt>
                <c:pt idx="23578">
                  <c:v>58.401041666666664</c:v>
                </c:pt>
                <c:pt idx="23579">
                  <c:v>58.403645833333336</c:v>
                </c:pt>
                <c:pt idx="23580">
                  <c:v>58.40625</c:v>
                </c:pt>
                <c:pt idx="23581">
                  <c:v>58.408854166666664</c:v>
                </c:pt>
                <c:pt idx="23582">
                  <c:v>58.411458333333336</c:v>
                </c:pt>
                <c:pt idx="23583">
                  <c:v>58.4140625</c:v>
                </c:pt>
                <c:pt idx="23584">
                  <c:v>58.416666666666664</c:v>
                </c:pt>
                <c:pt idx="23585">
                  <c:v>58.419270833333336</c:v>
                </c:pt>
                <c:pt idx="23586">
                  <c:v>58.421875</c:v>
                </c:pt>
                <c:pt idx="23587">
                  <c:v>58.424479166666664</c:v>
                </c:pt>
                <c:pt idx="23588">
                  <c:v>58.427083333333336</c:v>
                </c:pt>
                <c:pt idx="23589">
                  <c:v>58.4296875</c:v>
                </c:pt>
                <c:pt idx="23590">
                  <c:v>58.432291666666664</c:v>
                </c:pt>
                <c:pt idx="23591">
                  <c:v>58.434895833333336</c:v>
                </c:pt>
                <c:pt idx="23592">
                  <c:v>58.4375</c:v>
                </c:pt>
                <c:pt idx="23593">
                  <c:v>58.440104166666664</c:v>
                </c:pt>
                <c:pt idx="23594">
                  <c:v>58.442708333333336</c:v>
                </c:pt>
                <c:pt idx="23595">
                  <c:v>58.4453125</c:v>
                </c:pt>
                <c:pt idx="23596">
                  <c:v>58.447916666666664</c:v>
                </c:pt>
                <c:pt idx="23597">
                  <c:v>58.450520833333336</c:v>
                </c:pt>
                <c:pt idx="23598">
                  <c:v>58.453125</c:v>
                </c:pt>
                <c:pt idx="23599">
                  <c:v>58.455729166666664</c:v>
                </c:pt>
                <c:pt idx="23600">
                  <c:v>58.458333333333336</c:v>
                </c:pt>
                <c:pt idx="23601">
                  <c:v>58.4609375</c:v>
                </c:pt>
                <c:pt idx="23602">
                  <c:v>58.463541666666664</c:v>
                </c:pt>
                <c:pt idx="23603">
                  <c:v>58.466145833333336</c:v>
                </c:pt>
                <c:pt idx="23604">
                  <c:v>58.46875</c:v>
                </c:pt>
                <c:pt idx="23605">
                  <c:v>58.471354166666664</c:v>
                </c:pt>
                <c:pt idx="23606">
                  <c:v>58.473958333333336</c:v>
                </c:pt>
                <c:pt idx="23607">
                  <c:v>58.4765625</c:v>
                </c:pt>
                <c:pt idx="23608">
                  <c:v>58.479166666666664</c:v>
                </c:pt>
                <c:pt idx="23609">
                  <c:v>58.481770833333336</c:v>
                </c:pt>
                <c:pt idx="23610">
                  <c:v>58.484375</c:v>
                </c:pt>
                <c:pt idx="23611">
                  <c:v>58.486979166666664</c:v>
                </c:pt>
                <c:pt idx="23612">
                  <c:v>58.489583333333336</c:v>
                </c:pt>
                <c:pt idx="23613">
                  <c:v>58.4921875</c:v>
                </c:pt>
                <c:pt idx="23614">
                  <c:v>58.494791666666664</c:v>
                </c:pt>
                <c:pt idx="23615">
                  <c:v>58.497395833333336</c:v>
                </c:pt>
                <c:pt idx="23616">
                  <c:v>58.5</c:v>
                </c:pt>
                <c:pt idx="23617">
                  <c:v>58.502604166666664</c:v>
                </c:pt>
                <c:pt idx="23618">
                  <c:v>58.505208333333336</c:v>
                </c:pt>
                <c:pt idx="23619">
                  <c:v>58.5078125</c:v>
                </c:pt>
                <c:pt idx="23620">
                  <c:v>58.510416666666664</c:v>
                </c:pt>
                <c:pt idx="23621">
                  <c:v>58.513020833333336</c:v>
                </c:pt>
                <c:pt idx="23622">
                  <c:v>58.515625</c:v>
                </c:pt>
                <c:pt idx="23623">
                  <c:v>58.518229166666664</c:v>
                </c:pt>
                <c:pt idx="23624">
                  <c:v>58.520833333333336</c:v>
                </c:pt>
                <c:pt idx="23625">
                  <c:v>58.5234375</c:v>
                </c:pt>
                <c:pt idx="23626">
                  <c:v>58.526041666666664</c:v>
                </c:pt>
                <c:pt idx="23627">
                  <c:v>58.528645833333336</c:v>
                </c:pt>
                <c:pt idx="23628">
                  <c:v>58.53125</c:v>
                </c:pt>
                <c:pt idx="23629">
                  <c:v>58.533854166666664</c:v>
                </c:pt>
                <c:pt idx="23630">
                  <c:v>58.536458333333336</c:v>
                </c:pt>
                <c:pt idx="23631">
                  <c:v>58.5390625</c:v>
                </c:pt>
                <c:pt idx="23632">
                  <c:v>58.541666666666664</c:v>
                </c:pt>
                <c:pt idx="23633">
                  <c:v>58.544270833333336</c:v>
                </c:pt>
                <c:pt idx="23634">
                  <c:v>58.546875</c:v>
                </c:pt>
                <c:pt idx="23635">
                  <c:v>58.549479166666664</c:v>
                </c:pt>
                <c:pt idx="23636">
                  <c:v>58.552083333333336</c:v>
                </c:pt>
                <c:pt idx="23637">
                  <c:v>58.5546875</c:v>
                </c:pt>
                <c:pt idx="23638">
                  <c:v>58.557291666666664</c:v>
                </c:pt>
                <c:pt idx="23639">
                  <c:v>58.559895833333336</c:v>
                </c:pt>
                <c:pt idx="23640">
                  <c:v>58.5625</c:v>
                </c:pt>
                <c:pt idx="23641">
                  <c:v>58.565104166666664</c:v>
                </c:pt>
                <c:pt idx="23642">
                  <c:v>58.567708333333336</c:v>
                </c:pt>
                <c:pt idx="23643">
                  <c:v>58.5703125</c:v>
                </c:pt>
                <c:pt idx="23644">
                  <c:v>58.572916666666664</c:v>
                </c:pt>
                <c:pt idx="23645">
                  <c:v>58.575520833333336</c:v>
                </c:pt>
                <c:pt idx="23646">
                  <c:v>58.578125</c:v>
                </c:pt>
                <c:pt idx="23647">
                  <c:v>58.580729166666664</c:v>
                </c:pt>
                <c:pt idx="23648">
                  <c:v>58.583333333333336</c:v>
                </c:pt>
                <c:pt idx="23649">
                  <c:v>58.5859375</c:v>
                </c:pt>
                <c:pt idx="23650">
                  <c:v>58.588541666666664</c:v>
                </c:pt>
                <c:pt idx="23651">
                  <c:v>58.591145833333336</c:v>
                </c:pt>
                <c:pt idx="23652">
                  <c:v>58.59375</c:v>
                </c:pt>
                <c:pt idx="23653">
                  <c:v>58.596354166666664</c:v>
                </c:pt>
                <c:pt idx="23654">
                  <c:v>58.598958333333336</c:v>
                </c:pt>
                <c:pt idx="23655">
                  <c:v>58.6015625</c:v>
                </c:pt>
                <c:pt idx="23656">
                  <c:v>58.604166666666664</c:v>
                </c:pt>
                <c:pt idx="23657">
                  <c:v>58.606770833333336</c:v>
                </c:pt>
                <c:pt idx="23658">
                  <c:v>58.609375</c:v>
                </c:pt>
                <c:pt idx="23659">
                  <c:v>58.611979166666664</c:v>
                </c:pt>
                <c:pt idx="23660">
                  <c:v>58.614583333333336</c:v>
                </c:pt>
                <c:pt idx="23661">
                  <c:v>58.6171875</c:v>
                </c:pt>
                <c:pt idx="23662">
                  <c:v>58.619791666666664</c:v>
                </c:pt>
                <c:pt idx="23663">
                  <c:v>58.622395833333336</c:v>
                </c:pt>
                <c:pt idx="23664">
                  <c:v>58.625</c:v>
                </c:pt>
                <c:pt idx="23665">
                  <c:v>58.627604166666664</c:v>
                </c:pt>
                <c:pt idx="23666">
                  <c:v>58.630208333333336</c:v>
                </c:pt>
                <c:pt idx="23667">
                  <c:v>58.6328125</c:v>
                </c:pt>
                <c:pt idx="23668">
                  <c:v>58.635416666666664</c:v>
                </c:pt>
                <c:pt idx="23669">
                  <c:v>58.638020833333336</c:v>
                </c:pt>
                <c:pt idx="23670">
                  <c:v>58.640625</c:v>
                </c:pt>
                <c:pt idx="23671">
                  <c:v>58.643229166666664</c:v>
                </c:pt>
                <c:pt idx="23672">
                  <c:v>58.645833333333336</c:v>
                </c:pt>
                <c:pt idx="23673">
                  <c:v>58.6484375</c:v>
                </c:pt>
                <c:pt idx="23674">
                  <c:v>58.651041666666664</c:v>
                </c:pt>
                <c:pt idx="23675">
                  <c:v>58.653645833333336</c:v>
                </c:pt>
                <c:pt idx="23676">
                  <c:v>58.65625</c:v>
                </c:pt>
                <c:pt idx="23677">
                  <c:v>58.658854166666664</c:v>
                </c:pt>
                <c:pt idx="23678">
                  <c:v>58.661458333333336</c:v>
                </c:pt>
                <c:pt idx="23679">
                  <c:v>58.6640625</c:v>
                </c:pt>
                <c:pt idx="23680">
                  <c:v>58.666666666666664</c:v>
                </c:pt>
                <c:pt idx="23681">
                  <c:v>58.669270833333336</c:v>
                </c:pt>
                <c:pt idx="23682">
                  <c:v>58.671875</c:v>
                </c:pt>
                <c:pt idx="23683">
                  <c:v>58.674479166666664</c:v>
                </c:pt>
                <c:pt idx="23684">
                  <c:v>58.677083333333336</c:v>
                </c:pt>
                <c:pt idx="23685">
                  <c:v>58.6796875</c:v>
                </c:pt>
                <c:pt idx="23686">
                  <c:v>58.682291666666664</c:v>
                </c:pt>
                <c:pt idx="23687">
                  <c:v>58.684895833333336</c:v>
                </c:pt>
                <c:pt idx="23688">
                  <c:v>58.6875</c:v>
                </c:pt>
                <c:pt idx="23689">
                  <c:v>58.690104166666664</c:v>
                </c:pt>
                <c:pt idx="23690">
                  <c:v>58.692708333333336</c:v>
                </c:pt>
                <c:pt idx="23691">
                  <c:v>58.6953125</c:v>
                </c:pt>
                <c:pt idx="23692">
                  <c:v>58.697916666666664</c:v>
                </c:pt>
                <c:pt idx="23693">
                  <c:v>58.700520833333336</c:v>
                </c:pt>
                <c:pt idx="23694">
                  <c:v>58.703125</c:v>
                </c:pt>
                <c:pt idx="23695">
                  <c:v>58.705729166666664</c:v>
                </c:pt>
                <c:pt idx="23696">
                  <c:v>58.708333333333336</c:v>
                </c:pt>
                <c:pt idx="23697">
                  <c:v>58.7109375</c:v>
                </c:pt>
                <c:pt idx="23698">
                  <c:v>58.713541666666664</c:v>
                </c:pt>
                <c:pt idx="23699">
                  <c:v>58.716145833333336</c:v>
                </c:pt>
                <c:pt idx="23700">
                  <c:v>58.71875</c:v>
                </c:pt>
                <c:pt idx="23701">
                  <c:v>58.721354166666664</c:v>
                </c:pt>
                <c:pt idx="23702">
                  <c:v>58.723958333333336</c:v>
                </c:pt>
                <c:pt idx="23703">
                  <c:v>58.7265625</c:v>
                </c:pt>
                <c:pt idx="23704">
                  <c:v>58.729166666666664</c:v>
                </c:pt>
                <c:pt idx="23705">
                  <c:v>58.731770833333336</c:v>
                </c:pt>
                <c:pt idx="23706">
                  <c:v>58.734375</c:v>
                </c:pt>
                <c:pt idx="23707">
                  <c:v>58.736979166666664</c:v>
                </c:pt>
                <c:pt idx="23708">
                  <c:v>58.739583333333336</c:v>
                </c:pt>
                <c:pt idx="23709">
                  <c:v>58.7421875</c:v>
                </c:pt>
                <c:pt idx="23710">
                  <c:v>58.744791666666664</c:v>
                </c:pt>
                <c:pt idx="23711">
                  <c:v>58.747395833333336</c:v>
                </c:pt>
                <c:pt idx="23712">
                  <c:v>58.75</c:v>
                </c:pt>
                <c:pt idx="23713">
                  <c:v>58.752604166666664</c:v>
                </c:pt>
                <c:pt idx="23714">
                  <c:v>58.755208333333336</c:v>
                </c:pt>
                <c:pt idx="23715">
                  <c:v>58.7578125</c:v>
                </c:pt>
                <c:pt idx="23716">
                  <c:v>58.760416666666664</c:v>
                </c:pt>
                <c:pt idx="23717">
                  <c:v>58.763020833333336</c:v>
                </c:pt>
                <c:pt idx="23718">
                  <c:v>58.765625</c:v>
                </c:pt>
                <c:pt idx="23719">
                  <c:v>58.768229166666664</c:v>
                </c:pt>
                <c:pt idx="23720">
                  <c:v>58.770833333333336</c:v>
                </c:pt>
                <c:pt idx="23721">
                  <c:v>58.7734375</c:v>
                </c:pt>
                <c:pt idx="23722">
                  <c:v>58.776041666666664</c:v>
                </c:pt>
                <c:pt idx="23723">
                  <c:v>58.778645833333336</c:v>
                </c:pt>
                <c:pt idx="23724">
                  <c:v>58.78125</c:v>
                </c:pt>
                <c:pt idx="23725">
                  <c:v>58.783854166666664</c:v>
                </c:pt>
                <c:pt idx="23726">
                  <c:v>58.786458333333336</c:v>
                </c:pt>
                <c:pt idx="23727">
                  <c:v>58.7890625</c:v>
                </c:pt>
                <c:pt idx="23728">
                  <c:v>58.791666666666664</c:v>
                </c:pt>
                <c:pt idx="23729">
                  <c:v>58.794270833333336</c:v>
                </c:pt>
                <c:pt idx="23730">
                  <c:v>58.796875</c:v>
                </c:pt>
                <c:pt idx="23731">
                  <c:v>58.799479166666664</c:v>
                </c:pt>
                <c:pt idx="23732">
                  <c:v>58.802083333333336</c:v>
                </c:pt>
                <c:pt idx="23733">
                  <c:v>58.8046875</c:v>
                </c:pt>
                <c:pt idx="23734">
                  <c:v>58.807291666666664</c:v>
                </c:pt>
                <c:pt idx="23735">
                  <c:v>58.809895833333336</c:v>
                </c:pt>
                <c:pt idx="23736">
                  <c:v>58.8125</c:v>
                </c:pt>
                <c:pt idx="23737">
                  <c:v>58.815104166666664</c:v>
                </c:pt>
                <c:pt idx="23738">
                  <c:v>58.817708333333336</c:v>
                </c:pt>
                <c:pt idx="23739">
                  <c:v>58.8203125</c:v>
                </c:pt>
                <c:pt idx="23740">
                  <c:v>58.822916666666664</c:v>
                </c:pt>
                <c:pt idx="23741">
                  <c:v>58.825520833333336</c:v>
                </c:pt>
                <c:pt idx="23742">
                  <c:v>58.828125</c:v>
                </c:pt>
                <c:pt idx="23743">
                  <c:v>58.830729166666664</c:v>
                </c:pt>
                <c:pt idx="23744">
                  <c:v>58.833333333333336</c:v>
                </c:pt>
                <c:pt idx="23745">
                  <c:v>58.8359375</c:v>
                </c:pt>
                <c:pt idx="23746">
                  <c:v>58.838541666666664</c:v>
                </c:pt>
                <c:pt idx="23747">
                  <c:v>58.841145833333336</c:v>
                </c:pt>
                <c:pt idx="23748">
                  <c:v>58.84375</c:v>
                </c:pt>
                <c:pt idx="23749">
                  <c:v>58.846354166666664</c:v>
                </c:pt>
                <c:pt idx="23750">
                  <c:v>58.848958333333336</c:v>
                </c:pt>
                <c:pt idx="23751">
                  <c:v>58.8515625</c:v>
                </c:pt>
                <c:pt idx="23752">
                  <c:v>58.854166666666664</c:v>
                </c:pt>
                <c:pt idx="23753">
                  <c:v>58.856770833333336</c:v>
                </c:pt>
                <c:pt idx="23754">
                  <c:v>58.859375</c:v>
                </c:pt>
                <c:pt idx="23755">
                  <c:v>58.861979166666664</c:v>
                </c:pt>
                <c:pt idx="23756">
                  <c:v>58.864583333333336</c:v>
                </c:pt>
                <c:pt idx="23757">
                  <c:v>58.8671875</c:v>
                </c:pt>
                <c:pt idx="23758">
                  <c:v>58.869791666666664</c:v>
                </c:pt>
                <c:pt idx="23759">
                  <c:v>58.872395833333336</c:v>
                </c:pt>
                <c:pt idx="23760">
                  <c:v>58.875</c:v>
                </c:pt>
                <c:pt idx="23761">
                  <c:v>58.877604166666664</c:v>
                </c:pt>
                <c:pt idx="23762">
                  <c:v>58.880208333333336</c:v>
                </c:pt>
                <c:pt idx="23763">
                  <c:v>58.8828125</c:v>
                </c:pt>
                <c:pt idx="23764">
                  <c:v>58.885416666666664</c:v>
                </c:pt>
                <c:pt idx="23765">
                  <c:v>58.888020833333336</c:v>
                </c:pt>
                <c:pt idx="23766">
                  <c:v>58.890625</c:v>
                </c:pt>
                <c:pt idx="23767">
                  <c:v>58.893229166666664</c:v>
                </c:pt>
                <c:pt idx="23768">
                  <c:v>58.895833333333336</c:v>
                </c:pt>
                <c:pt idx="23769">
                  <c:v>58.8984375</c:v>
                </c:pt>
                <c:pt idx="23770">
                  <c:v>58.901041666666664</c:v>
                </c:pt>
                <c:pt idx="23771">
                  <c:v>58.903645833333336</c:v>
                </c:pt>
                <c:pt idx="23772">
                  <c:v>58.90625</c:v>
                </c:pt>
                <c:pt idx="23773">
                  <c:v>58.908854166666664</c:v>
                </c:pt>
                <c:pt idx="23774">
                  <c:v>58.911458333333336</c:v>
                </c:pt>
                <c:pt idx="23775">
                  <c:v>58.9140625</c:v>
                </c:pt>
                <c:pt idx="23776">
                  <c:v>58.916666666666664</c:v>
                </c:pt>
                <c:pt idx="23777">
                  <c:v>58.919270833333336</c:v>
                </c:pt>
                <c:pt idx="23778">
                  <c:v>58.921875</c:v>
                </c:pt>
                <c:pt idx="23779">
                  <c:v>58.924479166666664</c:v>
                </c:pt>
                <c:pt idx="23780">
                  <c:v>58.927083333333336</c:v>
                </c:pt>
                <c:pt idx="23781">
                  <c:v>58.9296875</c:v>
                </c:pt>
                <c:pt idx="23782">
                  <c:v>58.932291666666664</c:v>
                </c:pt>
                <c:pt idx="23783">
                  <c:v>58.934895833333336</c:v>
                </c:pt>
                <c:pt idx="23784">
                  <c:v>58.9375</c:v>
                </c:pt>
                <c:pt idx="23785">
                  <c:v>58.940104166666664</c:v>
                </c:pt>
                <c:pt idx="23786">
                  <c:v>58.942708333333336</c:v>
                </c:pt>
                <c:pt idx="23787">
                  <c:v>58.9453125</c:v>
                </c:pt>
                <c:pt idx="23788">
                  <c:v>58.947916666666664</c:v>
                </c:pt>
                <c:pt idx="23789">
                  <c:v>58.950520833333336</c:v>
                </c:pt>
                <c:pt idx="23790">
                  <c:v>58.953125</c:v>
                </c:pt>
                <c:pt idx="23791">
                  <c:v>58.955729166666664</c:v>
                </c:pt>
                <c:pt idx="23792">
                  <c:v>58.958333333333336</c:v>
                </c:pt>
                <c:pt idx="23793">
                  <c:v>58.9609375</c:v>
                </c:pt>
                <c:pt idx="23794">
                  <c:v>58.963541666666664</c:v>
                </c:pt>
                <c:pt idx="23795">
                  <c:v>58.966145833333336</c:v>
                </c:pt>
                <c:pt idx="23796">
                  <c:v>58.96875</c:v>
                </c:pt>
                <c:pt idx="23797">
                  <c:v>58.971354166666664</c:v>
                </c:pt>
                <c:pt idx="23798">
                  <c:v>58.973958333333336</c:v>
                </c:pt>
                <c:pt idx="23799">
                  <c:v>58.9765625</c:v>
                </c:pt>
                <c:pt idx="23800">
                  <c:v>58.979166666666664</c:v>
                </c:pt>
                <c:pt idx="23801">
                  <c:v>58.981770833333336</c:v>
                </c:pt>
                <c:pt idx="23802">
                  <c:v>58.984375</c:v>
                </c:pt>
                <c:pt idx="23803">
                  <c:v>58.986979166666664</c:v>
                </c:pt>
                <c:pt idx="23804">
                  <c:v>58.989583333333336</c:v>
                </c:pt>
                <c:pt idx="23805">
                  <c:v>58.9921875</c:v>
                </c:pt>
                <c:pt idx="23806">
                  <c:v>58.994791666666664</c:v>
                </c:pt>
                <c:pt idx="23807">
                  <c:v>58.997395833333336</c:v>
                </c:pt>
                <c:pt idx="23808">
                  <c:v>59</c:v>
                </c:pt>
                <c:pt idx="23809">
                  <c:v>59.002604166666664</c:v>
                </c:pt>
                <c:pt idx="23810">
                  <c:v>59.005208333333336</c:v>
                </c:pt>
                <c:pt idx="23811">
                  <c:v>59.0078125</c:v>
                </c:pt>
                <c:pt idx="23812">
                  <c:v>59.010416666666664</c:v>
                </c:pt>
                <c:pt idx="23813">
                  <c:v>59.013020833333336</c:v>
                </c:pt>
                <c:pt idx="23814">
                  <c:v>59.015625</c:v>
                </c:pt>
                <c:pt idx="23815">
                  <c:v>59.018229166666664</c:v>
                </c:pt>
                <c:pt idx="23816">
                  <c:v>59.020833333333336</c:v>
                </c:pt>
                <c:pt idx="23817">
                  <c:v>59.0234375</c:v>
                </c:pt>
                <c:pt idx="23818">
                  <c:v>59.026041666666664</c:v>
                </c:pt>
                <c:pt idx="23819">
                  <c:v>59.028645833333336</c:v>
                </c:pt>
                <c:pt idx="23820">
                  <c:v>59.03125</c:v>
                </c:pt>
                <c:pt idx="23821">
                  <c:v>59.033854166666664</c:v>
                </c:pt>
                <c:pt idx="23822">
                  <c:v>59.036458333333336</c:v>
                </c:pt>
                <c:pt idx="23823">
                  <c:v>59.0390625</c:v>
                </c:pt>
                <c:pt idx="23824">
                  <c:v>59.041666666666664</c:v>
                </c:pt>
                <c:pt idx="23825">
                  <c:v>59.044270833333336</c:v>
                </c:pt>
                <c:pt idx="23826">
                  <c:v>59.046875</c:v>
                </c:pt>
                <c:pt idx="23827">
                  <c:v>59.049479166666664</c:v>
                </c:pt>
                <c:pt idx="23828">
                  <c:v>59.052083333333336</c:v>
                </c:pt>
                <c:pt idx="23829">
                  <c:v>59.0546875</c:v>
                </c:pt>
                <c:pt idx="23830">
                  <c:v>59.057291666666664</c:v>
                </c:pt>
                <c:pt idx="23831">
                  <c:v>59.059895833333336</c:v>
                </c:pt>
                <c:pt idx="23832">
                  <c:v>59.0625</c:v>
                </c:pt>
                <c:pt idx="23833">
                  <c:v>59.065104166666664</c:v>
                </c:pt>
                <c:pt idx="23834">
                  <c:v>59.067708333333336</c:v>
                </c:pt>
                <c:pt idx="23835">
                  <c:v>59.0703125</c:v>
                </c:pt>
                <c:pt idx="23836">
                  <c:v>59.072916666666664</c:v>
                </c:pt>
                <c:pt idx="23837">
                  <c:v>59.075520833333336</c:v>
                </c:pt>
                <c:pt idx="23838">
                  <c:v>59.078125</c:v>
                </c:pt>
                <c:pt idx="23839">
                  <c:v>59.080729166666664</c:v>
                </c:pt>
                <c:pt idx="23840">
                  <c:v>59.083333333333336</c:v>
                </c:pt>
                <c:pt idx="23841">
                  <c:v>59.0859375</c:v>
                </c:pt>
                <c:pt idx="23842">
                  <c:v>59.088541666666664</c:v>
                </c:pt>
                <c:pt idx="23843">
                  <c:v>59.091145833333336</c:v>
                </c:pt>
                <c:pt idx="23844">
                  <c:v>59.09375</c:v>
                </c:pt>
                <c:pt idx="23845">
                  <c:v>59.096354166666664</c:v>
                </c:pt>
                <c:pt idx="23846">
                  <c:v>59.098958333333336</c:v>
                </c:pt>
                <c:pt idx="23847">
                  <c:v>59.1015625</c:v>
                </c:pt>
                <c:pt idx="23848">
                  <c:v>59.104166666666664</c:v>
                </c:pt>
                <c:pt idx="23849">
                  <c:v>59.106770833333336</c:v>
                </c:pt>
                <c:pt idx="23850">
                  <c:v>59.109375</c:v>
                </c:pt>
                <c:pt idx="23851">
                  <c:v>59.111979166666664</c:v>
                </c:pt>
                <c:pt idx="23852">
                  <c:v>59.114583333333336</c:v>
                </c:pt>
                <c:pt idx="23853">
                  <c:v>59.1171875</c:v>
                </c:pt>
                <c:pt idx="23854">
                  <c:v>59.119791666666664</c:v>
                </c:pt>
                <c:pt idx="23855">
                  <c:v>59.122395833333336</c:v>
                </c:pt>
                <c:pt idx="23856">
                  <c:v>59.125</c:v>
                </c:pt>
                <c:pt idx="23857">
                  <c:v>59.127604166666664</c:v>
                </c:pt>
                <c:pt idx="23858">
                  <c:v>59.130208333333336</c:v>
                </c:pt>
                <c:pt idx="23859">
                  <c:v>59.1328125</c:v>
                </c:pt>
                <c:pt idx="23860">
                  <c:v>59.135416666666664</c:v>
                </c:pt>
                <c:pt idx="23861">
                  <c:v>59.138020833333336</c:v>
                </c:pt>
                <c:pt idx="23862">
                  <c:v>59.140625</c:v>
                </c:pt>
                <c:pt idx="23863">
                  <c:v>59.143229166666664</c:v>
                </c:pt>
                <c:pt idx="23864">
                  <c:v>59.145833333333336</c:v>
                </c:pt>
                <c:pt idx="23865">
                  <c:v>59.1484375</c:v>
                </c:pt>
                <c:pt idx="23866">
                  <c:v>59.151041666666664</c:v>
                </c:pt>
                <c:pt idx="23867">
                  <c:v>59.153645833333336</c:v>
                </c:pt>
                <c:pt idx="23868">
                  <c:v>59.15625</c:v>
                </c:pt>
                <c:pt idx="23869">
                  <c:v>59.158854166666664</c:v>
                </c:pt>
                <c:pt idx="23870">
                  <c:v>59.161458333333336</c:v>
                </c:pt>
                <c:pt idx="23871">
                  <c:v>59.1640625</c:v>
                </c:pt>
                <c:pt idx="23872">
                  <c:v>59.166666666666664</c:v>
                </c:pt>
                <c:pt idx="23873">
                  <c:v>59.169270833333336</c:v>
                </c:pt>
                <c:pt idx="23874">
                  <c:v>59.171875</c:v>
                </c:pt>
                <c:pt idx="23875">
                  <c:v>59.174479166666664</c:v>
                </c:pt>
                <c:pt idx="23876">
                  <c:v>59.177083333333336</c:v>
                </c:pt>
                <c:pt idx="23877">
                  <c:v>59.1796875</c:v>
                </c:pt>
                <c:pt idx="23878">
                  <c:v>59.182291666666664</c:v>
                </c:pt>
                <c:pt idx="23879">
                  <c:v>59.184895833333336</c:v>
                </c:pt>
                <c:pt idx="23880">
                  <c:v>59.1875</c:v>
                </c:pt>
                <c:pt idx="23881">
                  <c:v>59.190104166666664</c:v>
                </c:pt>
                <c:pt idx="23882">
                  <c:v>59.192708333333336</c:v>
                </c:pt>
                <c:pt idx="23883">
                  <c:v>59.1953125</c:v>
                </c:pt>
                <c:pt idx="23884">
                  <c:v>59.197916666666664</c:v>
                </c:pt>
                <c:pt idx="23885">
                  <c:v>59.200520833333336</c:v>
                </c:pt>
                <c:pt idx="23886">
                  <c:v>59.203125</c:v>
                </c:pt>
                <c:pt idx="23887">
                  <c:v>59.205729166666664</c:v>
                </c:pt>
                <c:pt idx="23888">
                  <c:v>59.208333333333336</c:v>
                </c:pt>
                <c:pt idx="23889">
                  <c:v>59.2109375</c:v>
                </c:pt>
                <c:pt idx="23890">
                  <c:v>59.213541666666664</c:v>
                </c:pt>
                <c:pt idx="23891">
                  <c:v>59.216145833333336</c:v>
                </c:pt>
                <c:pt idx="23892">
                  <c:v>59.21875</c:v>
                </c:pt>
                <c:pt idx="23893">
                  <c:v>59.221354166666664</c:v>
                </c:pt>
                <c:pt idx="23894">
                  <c:v>59.223958333333336</c:v>
                </c:pt>
                <c:pt idx="23895">
                  <c:v>59.2265625</c:v>
                </c:pt>
                <c:pt idx="23896">
                  <c:v>59.229166666666664</c:v>
                </c:pt>
                <c:pt idx="23897">
                  <c:v>59.231770833333336</c:v>
                </c:pt>
                <c:pt idx="23898">
                  <c:v>59.234375</c:v>
                </c:pt>
                <c:pt idx="23899">
                  <c:v>59.236979166666664</c:v>
                </c:pt>
                <c:pt idx="23900">
                  <c:v>59.239583333333336</c:v>
                </c:pt>
                <c:pt idx="23901">
                  <c:v>59.2421875</c:v>
                </c:pt>
                <c:pt idx="23902">
                  <c:v>59.244791666666664</c:v>
                </c:pt>
                <c:pt idx="23903">
                  <c:v>59.247395833333336</c:v>
                </c:pt>
                <c:pt idx="23904">
                  <c:v>59.25</c:v>
                </c:pt>
                <c:pt idx="23905">
                  <c:v>59.252604166666664</c:v>
                </c:pt>
                <c:pt idx="23906">
                  <c:v>59.255208333333336</c:v>
                </c:pt>
                <c:pt idx="23907">
                  <c:v>59.2578125</c:v>
                </c:pt>
                <c:pt idx="23908">
                  <c:v>59.260416666666664</c:v>
                </c:pt>
                <c:pt idx="23909">
                  <c:v>59.263020833333336</c:v>
                </c:pt>
                <c:pt idx="23910">
                  <c:v>59.265625</c:v>
                </c:pt>
                <c:pt idx="23911">
                  <c:v>59.268229166666664</c:v>
                </c:pt>
                <c:pt idx="23912">
                  <c:v>59.270833333333336</c:v>
                </c:pt>
                <c:pt idx="23913">
                  <c:v>59.2734375</c:v>
                </c:pt>
                <c:pt idx="23914">
                  <c:v>59.276041666666664</c:v>
                </c:pt>
                <c:pt idx="23915">
                  <c:v>59.278645833333336</c:v>
                </c:pt>
                <c:pt idx="23916">
                  <c:v>59.28125</c:v>
                </c:pt>
                <c:pt idx="23917">
                  <c:v>59.283854166666664</c:v>
                </c:pt>
                <c:pt idx="23918">
                  <c:v>59.286458333333336</c:v>
                </c:pt>
                <c:pt idx="23919">
                  <c:v>59.2890625</c:v>
                </c:pt>
                <c:pt idx="23920">
                  <c:v>59.291666666666664</c:v>
                </c:pt>
                <c:pt idx="23921">
                  <c:v>59.294270833333336</c:v>
                </c:pt>
                <c:pt idx="23922">
                  <c:v>59.296875</c:v>
                </c:pt>
                <c:pt idx="23923">
                  <c:v>59.299479166666664</c:v>
                </c:pt>
                <c:pt idx="23924">
                  <c:v>59.302083333333336</c:v>
                </c:pt>
                <c:pt idx="23925">
                  <c:v>59.3046875</c:v>
                </c:pt>
                <c:pt idx="23926">
                  <c:v>59.307291666666664</c:v>
                </c:pt>
                <c:pt idx="23927">
                  <c:v>59.309895833333336</c:v>
                </c:pt>
                <c:pt idx="23928">
                  <c:v>59.3125</c:v>
                </c:pt>
                <c:pt idx="23929">
                  <c:v>59.315104166666664</c:v>
                </c:pt>
                <c:pt idx="23930">
                  <c:v>59.317708333333336</c:v>
                </c:pt>
                <c:pt idx="23931">
                  <c:v>59.3203125</c:v>
                </c:pt>
                <c:pt idx="23932">
                  <c:v>59.322916666666664</c:v>
                </c:pt>
                <c:pt idx="23933">
                  <c:v>59.325520833333336</c:v>
                </c:pt>
                <c:pt idx="23934">
                  <c:v>59.328125</c:v>
                </c:pt>
                <c:pt idx="23935">
                  <c:v>59.330729166666664</c:v>
                </c:pt>
                <c:pt idx="23936">
                  <c:v>59.333333333333336</c:v>
                </c:pt>
                <c:pt idx="23937">
                  <c:v>59.3359375</c:v>
                </c:pt>
                <c:pt idx="23938">
                  <c:v>59.338541666666664</c:v>
                </c:pt>
                <c:pt idx="23939">
                  <c:v>59.341145833333336</c:v>
                </c:pt>
                <c:pt idx="23940">
                  <c:v>59.34375</c:v>
                </c:pt>
                <c:pt idx="23941">
                  <c:v>59.346354166666664</c:v>
                </c:pt>
                <c:pt idx="23942">
                  <c:v>59.348958333333336</c:v>
                </c:pt>
                <c:pt idx="23943">
                  <c:v>59.3515625</c:v>
                </c:pt>
                <c:pt idx="23944">
                  <c:v>59.354166666666664</c:v>
                </c:pt>
                <c:pt idx="23945">
                  <c:v>59.356770833333336</c:v>
                </c:pt>
                <c:pt idx="23946">
                  <c:v>59.359375</c:v>
                </c:pt>
                <c:pt idx="23947">
                  <c:v>59.361979166666664</c:v>
                </c:pt>
                <c:pt idx="23948">
                  <c:v>59.364583333333336</c:v>
                </c:pt>
                <c:pt idx="23949">
                  <c:v>59.3671875</c:v>
                </c:pt>
                <c:pt idx="23950">
                  <c:v>59.369791666666664</c:v>
                </c:pt>
                <c:pt idx="23951">
                  <c:v>59.372395833333336</c:v>
                </c:pt>
                <c:pt idx="23952">
                  <c:v>59.375</c:v>
                </c:pt>
                <c:pt idx="23953">
                  <c:v>59.377604166666664</c:v>
                </c:pt>
                <c:pt idx="23954">
                  <c:v>59.380208333333336</c:v>
                </c:pt>
                <c:pt idx="23955">
                  <c:v>59.3828125</c:v>
                </c:pt>
                <c:pt idx="23956">
                  <c:v>59.385416666666664</c:v>
                </c:pt>
                <c:pt idx="23957">
                  <c:v>59.388020833333336</c:v>
                </c:pt>
                <c:pt idx="23958">
                  <c:v>59.390625</c:v>
                </c:pt>
                <c:pt idx="23959">
                  <c:v>59.393229166666664</c:v>
                </c:pt>
                <c:pt idx="23960">
                  <c:v>59.395833333333336</c:v>
                </c:pt>
                <c:pt idx="23961">
                  <c:v>59.3984375</c:v>
                </c:pt>
                <c:pt idx="23962">
                  <c:v>59.401041666666664</c:v>
                </c:pt>
                <c:pt idx="23963">
                  <c:v>59.403645833333336</c:v>
                </c:pt>
                <c:pt idx="23964">
                  <c:v>59.40625</c:v>
                </c:pt>
                <c:pt idx="23965">
                  <c:v>59.408854166666664</c:v>
                </c:pt>
                <c:pt idx="23966">
                  <c:v>59.411458333333336</c:v>
                </c:pt>
                <c:pt idx="23967">
                  <c:v>59.4140625</c:v>
                </c:pt>
                <c:pt idx="23968">
                  <c:v>59.416666666666664</c:v>
                </c:pt>
                <c:pt idx="23969">
                  <c:v>59.419270833333336</c:v>
                </c:pt>
                <c:pt idx="23970">
                  <c:v>59.421875</c:v>
                </c:pt>
                <c:pt idx="23971">
                  <c:v>59.424479166666664</c:v>
                </c:pt>
                <c:pt idx="23972">
                  <c:v>59.427083333333336</c:v>
                </c:pt>
                <c:pt idx="23973">
                  <c:v>59.4296875</c:v>
                </c:pt>
                <c:pt idx="23974">
                  <c:v>59.432291666666664</c:v>
                </c:pt>
                <c:pt idx="23975">
                  <c:v>59.434895833333336</c:v>
                </c:pt>
                <c:pt idx="23976">
                  <c:v>59.4375</c:v>
                </c:pt>
                <c:pt idx="23977">
                  <c:v>59.440104166666664</c:v>
                </c:pt>
                <c:pt idx="23978">
                  <c:v>59.442708333333336</c:v>
                </c:pt>
                <c:pt idx="23979">
                  <c:v>59.4453125</c:v>
                </c:pt>
                <c:pt idx="23980">
                  <c:v>59.447916666666664</c:v>
                </c:pt>
                <c:pt idx="23981">
                  <c:v>59.450520833333336</c:v>
                </c:pt>
                <c:pt idx="23982">
                  <c:v>59.453125</c:v>
                </c:pt>
                <c:pt idx="23983">
                  <c:v>59.455729166666664</c:v>
                </c:pt>
                <c:pt idx="23984">
                  <c:v>59.458333333333336</c:v>
                </c:pt>
                <c:pt idx="23985">
                  <c:v>59.4609375</c:v>
                </c:pt>
                <c:pt idx="23986">
                  <c:v>59.463541666666664</c:v>
                </c:pt>
                <c:pt idx="23987">
                  <c:v>59.466145833333336</c:v>
                </c:pt>
                <c:pt idx="23988">
                  <c:v>59.46875</c:v>
                </c:pt>
                <c:pt idx="23989">
                  <c:v>59.471354166666664</c:v>
                </c:pt>
                <c:pt idx="23990">
                  <c:v>59.473958333333336</c:v>
                </c:pt>
                <c:pt idx="23991">
                  <c:v>59.4765625</c:v>
                </c:pt>
                <c:pt idx="23992">
                  <c:v>59.479166666666664</c:v>
                </c:pt>
                <c:pt idx="23993">
                  <c:v>59.481770833333336</c:v>
                </c:pt>
                <c:pt idx="23994">
                  <c:v>59.484375</c:v>
                </c:pt>
                <c:pt idx="23995">
                  <c:v>59.486979166666664</c:v>
                </c:pt>
                <c:pt idx="23996">
                  <c:v>59.489583333333336</c:v>
                </c:pt>
                <c:pt idx="23997">
                  <c:v>59.4921875</c:v>
                </c:pt>
                <c:pt idx="23998">
                  <c:v>59.494791666666664</c:v>
                </c:pt>
                <c:pt idx="23999">
                  <c:v>59.497395833333336</c:v>
                </c:pt>
                <c:pt idx="24000">
                  <c:v>59.5</c:v>
                </c:pt>
                <c:pt idx="24001">
                  <c:v>59.502604166666664</c:v>
                </c:pt>
                <c:pt idx="24002">
                  <c:v>59.505208333333336</c:v>
                </c:pt>
                <c:pt idx="24003">
                  <c:v>59.5078125</c:v>
                </c:pt>
                <c:pt idx="24004">
                  <c:v>59.510416666666664</c:v>
                </c:pt>
                <c:pt idx="24005">
                  <c:v>59.513020833333336</c:v>
                </c:pt>
                <c:pt idx="24006">
                  <c:v>59.515625</c:v>
                </c:pt>
                <c:pt idx="24007">
                  <c:v>59.518229166666664</c:v>
                </c:pt>
                <c:pt idx="24008">
                  <c:v>59.520833333333336</c:v>
                </c:pt>
                <c:pt idx="24009">
                  <c:v>59.5234375</c:v>
                </c:pt>
                <c:pt idx="24010">
                  <c:v>59.526041666666664</c:v>
                </c:pt>
                <c:pt idx="24011">
                  <c:v>59.528645833333336</c:v>
                </c:pt>
                <c:pt idx="24012">
                  <c:v>59.53125</c:v>
                </c:pt>
                <c:pt idx="24013">
                  <c:v>59.533854166666664</c:v>
                </c:pt>
                <c:pt idx="24014">
                  <c:v>59.536458333333336</c:v>
                </c:pt>
                <c:pt idx="24015">
                  <c:v>59.5390625</c:v>
                </c:pt>
                <c:pt idx="24016">
                  <c:v>59.541666666666664</c:v>
                </c:pt>
                <c:pt idx="24017">
                  <c:v>59.544270833333336</c:v>
                </c:pt>
                <c:pt idx="24018">
                  <c:v>59.546875</c:v>
                </c:pt>
                <c:pt idx="24019">
                  <c:v>59.549479166666664</c:v>
                </c:pt>
                <c:pt idx="24020">
                  <c:v>59.552083333333336</c:v>
                </c:pt>
                <c:pt idx="24021">
                  <c:v>59.5546875</c:v>
                </c:pt>
                <c:pt idx="24022">
                  <c:v>59.557291666666664</c:v>
                </c:pt>
                <c:pt idx="24023">
                  <c:v>59.559895833333336</c:v>
                </c:pt>
                <c:pt idx="24024">
                  <c:v>59.5625</c:v>
                </c:pt>
                <c:pt idx="24025">
                  <c:v>59.565104166666664</c:v>
                </c:pt>
                <c:pt idx="24026">
                  <c:v>59.567708333333336</c:v>
                </c:pt>
                <c:pt idx="24027">
                  <c:v>59.5703125</c:v>
                </c:pt>
                <c:pt idx="24028">
                  <c:v>59.572916666666664</c:v>
                </c:pt>
                <c:pt idx="24029">
                  <c:v>59.575520833333336</c:v>
                </c:pt>
                <c:pt idx="24030">
                  <c:v>59.578125</c:v>
                </c:pt>
                <c:pt idx="24031">
                  <c:v>59.580729166666664</c:v>
                </c:pt>
                <c:pt idx="24032">
                  <c:v>59.583333333333336</c:v>
                </c:pt>
                <c:pt idx="24033">
                  <c:v>59.5859375</c:v>
                </c:pt>
                <c:pt idx="24034">
                  <c:v>59.588541666666664</c:v>
                </c:pt>
                <c:pt idx="24035">
                  <c:v>59.591145833333336</c:v>
                </c:pt>
                <c:pt idx="24036">
                  <c:v>59.59375</c:v>
                </c:pt>
                <c:pt idx="24037">
                  <c:v>59.596354166666664</c:v>
                </c:pt>
                <c:pt idx="24038">
                  <c:v>59.598958333333336</c:v>
                </c:pt>
                <c:pt idx="24039">
                  <c:v>59.6015625</c:v>
                </c:pt>
                <c:pt idx="24040">
                  <c:v>59.604166666666664</c:v>
                </c:pt>
                <c:pt idx="24041">
                  <c:v>59.606770833333336</c:v>
                </c:pt>
                <c:pt idx="24042">
                  <c:v>59.609375</c:v>
                </c:pt>
                <c:pt idx="24043">
                  <c:v>59.611979166666664</c:v>
                </c:pt>
                <c:pt idx="24044">
                  <c:v>59.614583333333336</c:v>
                </c:pt>
                <c:pt idx="24045">
                  <c:v>59.6171875</c:v>
                </c:pt>
                <c:pt idx="24046">
                  <c:v>59.619791666666664</c:v>
                </c:pt>
                <c:pt idx="24047">
                  <c:v>59.622395833333336</c:v>
                </c:pt>
                <c:pt idx="24048">
                  <c:v>59.625</c:v>
                </c:pt>
                <c:pt idx="24049">
                  <c:v>59.627604166666664</c:v>
                </c:pt>
                <c:pt idx="24050">
                  <c:v>59.630208333333336</c:v>
                </c:pt>
                <c:pt idx="24051">
                  <c:v>59.6328125</c:v>
                </c:pt>
                <c:pt idx="24052">
                  <c:v>59.635416666666664</c:v>
                </c:pt>
                <c:pt idx="24053">
                  <c:v>59.638020833333336</c:v>
                </c:pt>
                <c:pt idx="24054">
                  <c:v>59.640625</c:v>
                </c:pt>
                <c:pt idx="24055">
                  <c:v>59.643229166666664</c:v>
                </c:pt>
                <c:pt idx="24056">
                  <c:v>59.645833333333336</c:v>
                </c:pt>
                <c:pt idx="24057">
                  <c:v>59.6484375</c:v>
                </c:pt>
                <c:pt idx="24058">
                  <c:v>59.651041666666664</c:v>
                </c:pt>
                <c:pt idx="24059">
                  <c:v>59.653645833333336</c:v>
                </c:pt>
                <c:pt idx="24060">
                  <c:v>59.65625</c:v>
                </c:pt>
                <c:pt idx="24061">
                  <c:v>59.658854166666664</c:v>
                </c:pt>
                <c:pt idx="24062">
                  <c:v>59.661458333333336</c:v>
                </c:pt>
                <c:pt idx="24063">
                  <c:v>59.6640625</c:v>
                </c:pt>
                <c:pt idx="24064">
                  <c:v>59.666666666666664</c:v>
                </c:pt>
                <c:pt idx="24065">
                  <c:v>59.669270833333336</c:v>
                </c:pt>
                <c:pt idx="24066">
                  <c:v>59.671875</c:v>
                </c:pt>
                <c:pt idx="24067">
                  <c:v>59.674479166666664</c:v>
                </c:pt>
                <c:pt idx="24068">
                  <c:v>59.677083333333336</c:v>
                </c:pt>
                <c:pt idx="24069">
                  <c:v>59.6796875</c:v>
                </c:pt>
                <c:pt idx="24070">
                  <c:v>59.682291666666664</c:v>
                </c:pt>
                <c:pt idx="24071">
                  <c:v>59.684895833333336</c:v>
                </c:pt>
                <c:pt idx="24072">
                  <c:v>59.6875</c:v>
                </c:pt>
                <c:pt idx="24073">
                  <c:v>59.690104166666664</c:v>
                </c:pt>
                <c:pt idx="24074">
                  <c:v>59.692708333333336</c:v>
                </c:pt>
                <c:pt idx="24075">
                  <c:v>59.6953125</c:v>
                </c:pt>
                <c:pt idx="24076">
                  <c:v>59.697916666666664</c:v>
                </c:pt>
                <c:pt idx="24077">
                  <c:v>59.700520833333336</c:v>
                </c:pt>
                <c:pt idx="24078">
                  <c:v>59.703125</c:v>
                </c:pt>
                <c:pt idx="24079">
                  <c:v>59.705729166666664</c:v>
                </c:pt>
                <c:pt idx="24080">
                  <c:v>59.708333333333336</c:v>
                </c:pt>
                <c:pt idx="24081">
                  <c:v>59.7109375</c:v>
                </c:pt>
                <c:pt idx="24082">
                  <c:v>59.713541666666664</c:v>
                </c:pt>
                <c:pt idx="24083">
                  <c:v>59.716145833333336</c:v>
                </c:pt>
                <c:pt idx="24084">
                  <c:v>59.71875</c:v>
                </c:pt>
                <c:pt idx="24085">
                  <c:v>59.721354166666664</c:v>
                </c:pt>
                <c:pt idx="24086">
                  <c:v>59.723958333333336</c:v>
                </c:pt>
                <c:pt idx="24087">
                  <c:v>59.7265625</c:v>
                </c:pt>
                <c:pt idx="24088">
                  <c:v>59.729166666666664</c:v>
                </c:pt>
                <c:pt idx="24089">
                  <c:v>59.731770833333336</c:v>
                </c:pt>
                <c:pt idx="24090">
                  <c:v>59.734375</c:v>
                </c:pt>
                <c:pt idx="24091">
                  <c:v>59.736979166666664</c:v>
                </c:pt>
                <c:pt idx="24092">
                  <c:v>59.739583333333336</c:v>
                </c:pt>
                <c:pt idx="24093">
                  <c:v>59.7421875</c:v>
                </c:pt>
                <c:pt idx="24094">
                  <c:v>59.744791666666664</c:v>
                </c:pt>
                <c:pt idx="24095">
                  <c:v>59.747395833333336</c:v>
                </c:pt>
                <c:pt idx="24096">
                  <c:v>59.75</c:v>
                </c:pt>
                <c:pt idx="24097">
                  <c:v>59.752604166666664</c:v>
                </c:pt>
                <c:pt idx="24098">
                  <c:v>59.755208333333336</c:v>
                </c:pt>
                <c:pt idx="24099">
                  <c:v>59.7578125</c:v>
                </c:pt>
                <c:pt idx="24100">
                  <c:v>59.760416666666664</c:v>
                </c:pt>
                <c:pt idx="24101">
                  <c:v>59.763020833333336</c:v>
                </c:pt>
                <c:pt idx="24102">
                  <c:v>59.765625</c:v>
                </c:pt>
                <c:pt idx="24103">
                  <c:v>59.768229166666664</c:v>
                </c:pt>
                <c:pt idx="24104">
                  <c:v>59.770833333333336</c:v>
                </c:pt>
                <c:pt idx="24105">
                  <c:v>59.7734375</c:v>
                </c:pt>
                <c:pt idx="24106">
                  <c:v>59.776041666666664</c:v>
                </c:pt>
                <c:pt idx="24107">
                  <c:v>59.778645833333336</c:v>
                </c:pt>
                <c:pt idx="24108">
                  <c:v>59.78125</c:v>
                </c:pt>
                <c:pt idx="24109">
                  <c:v>59.783854166666664</c:v>
                </c:pt>
                <c:pt idx="24110">
                  <c:v>59.786458333333336</c:v>
                </c:pt>
                <c:pt idx="24111">
                  <c:v>59.7890625</c:v>
                </c:pt>
                <c:pt idx="24112">
                  <c:v>59.791666666666664</c:v>
                </c:pt>
                <c:pt idx="24113">
                  <c:v>59.794270833333336</c:v>
                </c:pt>
                <c:pt idx="24114">
                  <c:v>59.796875</c:v>
                </c:pt>
                <c:pt idx="24115">
                  <c:v>59.799479166666664</c:v>
                </c:pt>
                <c:pt idx="24116">
                  <c:v>59.802083333333336</c:v>
                </c:pt>
                <c:pt idx="24117">
                  <c:v>59.8046875</c:v>
                </c:pt>
                <c:pt idx="24118">
                  <c:v>59.807291666666664</c:v>
                </c:pt>
                <c:pt idx="24119">
                  <c:v>59.809895833333336</c:v>
                </c:pt>
                <c:pt idx="24120">
                  <c:v>59.8125</c:v>
                </c:pt>
                <c:pt idx="24121">
                  <c:v>59.815104166666664</c:v>
                </c:pt>
                <c:pt idx="24122">
                  <c:v>59.817708333333336</c:v>
                </c:pt>
                <c:pt idx="24123">
                  <c:v>59.8203125</c:v>
                </c:pt>
                <c:pt idx="24124">
                  <c:v>59.822916666666664</c:v>
                </c:pt>
                <c:pt idx="24125">
                  <c:v>59.825520833333336</c:v>
                </c:pt>
                <c:pt idx="24126">
                  <c:v>59.828125</c:v>
                </c:pt>
                <c:pt idx="24127">
                  <c:v>59.830729166666664</c:v>
                </c:pt>
                <c:pt idx="24128">
                  <c:v>59.833333333333336</c:v>
                </c:pt>
                <c:pt idx="24129">
                  <c:v>59.8359375</c:v>
                </c:pt>
                <c:pt idx="24130">
                  <c:v>59.838541666666664</c:v>
                </c:pt>
                <c:pt idx="24131">
                  <c:v>59.841145833333336</c:v>
                </c:pt>
                <c:pt idx="24132">
                  <c:v>59.84375</c:v>
                </c:pt>
                <c:pt idx="24133">
                  <c:v>59.846354166666664</c:v>
                </c:pt>
                <c:pt idx="24134">
                  <c:v>59.848958333333336</c:v>
                </c:pt>
                <c:pt idx="24135">
                  <c:v>59.8515625</c:v>
                </c:pt>
                <c:pt idx="24136">
                  <c:v>59.854166666666664</c:v>
                </c:pt>
                <c:pt idx="24137">
                  <c:v>59.856770833333336</c:v>
                </c:pt>
                <c:pt idx="24138">
                  <c:v>59.859375</c:v>
                </c:pt>
                <c:pt idx="24139">
                  <c:v>59.861979166666664</c:v>
                </c:pt>
                <c:pt idx="24140">
                  <c:v>59.864583333333336</c:v>
                </c:pt>
                <c:pt idx="24141">
                  <c:v>59.8671875</c:v>
                </c:pt>
                <c:pt idx="24142">
                  <c:v>59.869791666666664</c:v>
                </c:pt>
                <c:pt idx="24143">
                  <c:v>59.872395833333336</c:v>
                </c:pt>
                <c:pt idx="24144">
                  <c:v>59.875</c:v>
                </c:pt>
                <c:pt idx="24145">
                  <c:v>59.877604166666664</c:v>
                </c:pt>
                <c:pt idx="24146">
                  <c:v>59.880208333333336</c:v>
                </c:pt>
                <c:pt idx="24147">
                  <c:v>59.8828125</c:v>
                </c:pt>
                <c:pt idx="24148">
                  <c:v>59.885416666666664</c:v>
                </c:pt>
                <c:pt idx="24149">
                  <c:v>59.888020833333336</c:v>
                </c:pt>
                <c:pt idx="24150">
                  <c:v>59.890625</c:v>
                </c:pt>
                <c:pt idx="24151">
                  <c:v>59.893229166666664</c:v>
                </c:pt>
                <c:pt idx="24152">
                  <c:v>59.895833333333336</c:v>
                </c:pt>
                <c:pt idx="24153">
                  <c:v>59.8984375</c:v>
                </c:pt>
                <c:pt idx="24154">
                  <c:v>59.901041666666664</c:v>
                </c:pt>
                <c:pt idx="24155">
                  <c:v>59.903645833333336</c:v>
                </c:pt>
                <c:pt idx="24156">
                  <c:v>59.90625</c:v>
                </c:pt>
                <c:pt idx="24157">
                  <c:v>59.908854166666664</c:v>
                </c:pt>
                <c:pt idx="24158">
                  <c:v>59.911458333333336</c:v>
                </c:pt>
                <c:pt idx="24159">
                  <c:v>59.9140625</c:v>
                </c:pt>
                <c:pt idx="24160">
                  <c:v>59.916666666666664</c:v>
                </c:pt>
                <c:pt idx="24161">
                  <c:v>59.919270833333336</c:v>
                </c:pt>
                <c:pt idx="24162">
                  <c:v>59.921875</c:v>
                </c:pt>
                <c:pt idx="24163">
                  <c:v>59.924479166666664</c:v>
                </c:pt>
                <c:pt idx="24164">
                  <c:v>59.927083333333336</c:v>
                </c:pt>
                <c:pt idx="24165">
                  <c:v>59.9296875</c:v>
                </c:pt>
                <c:pt idx="24166">
                  <c:v>59.932291666666664</c:v>
                </c:pt>
                <c:pt idx="24167">
                  <c:v>59.934895833333336</c:v>
                </c:pt>
                <c:pt idx="24168">
                  <c:v>59.9375</c:v>
                </c:pt>
                <c:pt idx="24169">
                  <c:v>59.940104166666664</c:v>
                </c:pt>
                <c:pt idx="24170">
                  <c:v>59.942708333333336</c:v>
                </c:pt>
                <c:pt idx="24171">
                  <c:v>59.9453125</c:v>
                </c:pt>
                <c:pt idx="24172">
                  <c:v>59.947916666666664</c:v>
                </c:pt>
                <c:pt idx="24173">
                  <c:v>59.950520833333336</c:v>
                </c:pt>
                <c:pt idx="24174">
                  <c:v>59.953125</c:v>
                </c:pt>
                <c:pt idx="24175">
                  <c:v>59.955729166666664</c:v>
                </c:pt>
                <c:pt idx="24176">
                  <c:v>59.958333333333336</c:v>
                </c:pt>
                <c:pt idx="24177">
                  <c:v>59.9609375</c:v>
                </c:pt>
                <c:pt idx="24178">
                  <c:v>59.963541666666664</c:v>
                </c:pt>
                <c:pt idx="24179">
                  <c:v>59.966145833333336</c:v>
                </c:pt>
                <c:pt idx="24180">
                  <c:v>59.96875</c:v>
                </c:pt>
                <c:pt idx="24181">
                  <c:v>59.971354166666664</c:v>
                </c:pt>
                <c:pt idx="24182">
                  <c:v>59.973958333333336</c:v>
                </c:pt>
                <c:pt idx="24183">
                  <c:v>59.9765625</c:v>
                </c:pt>
                <c:pt idx="24184">
                  <c:v>59.979166666666664</c:v>
                </c:pt>
                <c:pt idx="24185">
                  <c:v>59.981770833333336</c:v>
                </c:pt>
                <c:pt idx="24186">
                  <c:v>59.984375</c:v>
                </c:pt>
                <c:pt idx="24187">
                  <c:v>59.986979166666664</c:v>
                </c:pt>
                <c:pt idx="24188">
                  <c:v>59.989583333333336</c:v>
                </c:pt>
                <c:pt idx="24189">
                  <c:v>59.9921875</c:v>
                </c:pt>
                <c:pt idx="24190">
                  <c:v>59.994791666666664</c:v>
                </c:pt>
                <c:pt idx="24191">
                  <c:v>59.997395833333336</c:v>
                </c:pt>
                <c:pt idx="24192">
                  <c:v>60</c:v>
                </c:pt>
                <c:pt idx="24193">
                  <c:v>60.002604166666664</c:v>
                </c:pt>
                <c:pt idx="24194">
                  <c:v>60.005208333333336</c:v>
                </c:pt>
                <c:pt idx="24195">
                  <c:v>60.0078125</c:v>
                </c:pt>
                <c:pt idx="24196">
                  <c:v>60.010416666666664</c:v>
                </c:pt>
                <c:pt idx="24197">
                  <c:v>60.013020833333336</c:v>
                </c:pt>
                <c:pt idx="24198">
                  <c:v>60.015625</c:v>
                </c:pt>
                <c:pt idx="24199">
                  <c:v>60.018229166666664</c:v>
                </c:pt>
                <c:pt idx="24200">
                  <c:v>60.020833333333336</c:v>
                </c:pt>
                <c:pt idx="24201">
                  <c:v>60.0234375</c:v>
                </c:pt>
                <c:pt idx="24202">
                  <c:v>60.026041666666664</c:v>
                </c:pt>
                <c:pt idx="24203">
                  <c:v>60.028645833333336</c:v>
                </c:pt>
                <c:pt idx="24204">
                  <c:v>60.03125</c:v>
                </c:pt>
                <c:pt idx="24205">
                  <c:v>60.033854166666664</c:v>
                </c:pt>
                <c:pt idx="24206">
                  <c:v>60.036458333333336</c:v>
                </c:pt>
                <c:pt idx="24207">
                  <c:v>60.0390625</c:v>
                </c:pt>
                <c:pt idx="24208">
                  <c:v>60.041666666666664</c:v>
                </c:pt>
                <c:pt idx="24209">
                  <c:v>60.044270833333336</c:v>
                </c:pt>
                <c:pt idx="24210">
                  <c:v>60.046875</c:v>
                </c:pt>
                <c:pt idx="24211">
                  <c:v>60.049479166666664</c:v>
                </c:pt>
                <c:pt idx="24212">
                  <c:v>60.052083333333336</c:v>
                </c:pt>
                <c:pt idx="24213">
                  <c:v>60.0546875</c:v>
                </c:pt>
                <c:pt idx="24214">
                  <c:v>60.057291666666664</c:v>
                </c:pt>
                <c:pt idx="24215">
                  <c:v>60.059895833333336</c:v>
                </c:pt>
                <c:pt idx="24216">
                  <c:v>60.0625</c:v>
                </c:pt>
                <c:pt idx="24217">
                  <c:v>60.065104166666664</c:v>
                </c:pt>
                <c:pt idx="24218">
                  <c:v>60.067708333333336</c:v>
                </c:pt>
                <c:pt idx="24219">
                  <c:v>60.0703125</c:v>
                </c:pt>
                <c:pt idx="24220">
                  <c:v>60.072916666666664</c:v>
                </c:pt>
                <c:pt idx="24221">
                  <c:v>60.075520833333336</c:v>
                </c:pt>
                <c:pt idx="24222">
                  <c:v>60.078125</c:v>
                </c:pt>
                <c:pt idx="24223">
                  <c:v>60.080729166666664</c:v>
                </c:pt>
                <c:pt idx="24224">
                  <c:v>60.083333333333336</c:v>
                </c:pt>
                <c:pt idx="24225">
                  <c:v>60.0859375</c:v>
                </c:pt>
                <c:pt idx="24226">
                  <c:v>60.088541666666664</c:v>
                </c:pt>
                <c:pt idx="24227">
                  <c:v>60.091145833333336</c:v>
                </c:pt>
                <c:pt idx="24228">
                  <c:v>60.09375</c:v>
                </c:pt>
                <c:pt idx="24229">
                  <c:v>60.096354166666664</c:v>
                </c:pt>
                <c:pt idx="24230">
                  <c:v>60.098958333333336</c:v>
                </c:pt>
                <c:pt idx="24231">
                  <c:v>60.1015625</c:v>
                </c:pt>
                <c:pt idx="24232">
                  <c:v>60.104166666666664</c:v>
                </c:pt>
                <c:pt idx="24233">
                  <c:v>60.106770833333336</c:v>
                </c:pt>
                <c:pt idx="24234">
                  <c:v>60.109375</c:v>
                </c:pt>
                <c:pt idx="24235">
                  <c:v>60.111979166666664</c:v>
                </c:pt>
                <c:pt idx="24236">
                  <c:v>60.114583333333336</c:v>
                </c:pt>
                <c:pt idx="24237">
                  <c:v>60.1171875</c:v>
                </c:pt>
                <c:pt idx="24238">
                  <c:v>60.119791666666664</c:v>
                </c:pt>
                <c:pt idx="24239">
                  <c:v>60.122395833333336</c:v>
                </c:pt>
                <c:pt idx="24240">
                  <c:v>60.125</c:v>
                </c:pt>
                <c:pt idx="24241">
                  <c:v>60.127604166666664</c:v>
                </c:pt>
                <c:pt idx="24242">
                  <c:v>60.130208333333336</c:v>
                </c:pt>
                <c:pt idx="24243">
                  <c:v>60.1328125</c:v>
                </c:pt>
                <c:pt idx="24244">
                  <c:v>60.135416666666664</c:v>
                </c:pt>
                <c:pt idx="24245">
                  <c:v>60.138020833333336</c:v>
                </c:pt>
                <c:pt idx="24246">
                  <c:v>60.140625</c:v>
                </c:pt>
                <c:pt idx="24247">
                  <c:v>60.143229166666664</c:v>
                </c:pt>
                <c:pt idx="24248">
                  <c:v>60.145833333333336</c:v>
                </c:pt>
                <c:pt idx="24249">
                  <c:v>60.1484375</c:v>
                </c:pt>
                <c:pt idx="24250">
                  <c:v>60.151041666666664</c:v>
                </c:pt>
                <c:pt idx="24251">
                  <c:v>60.153645833333336</c:v>
                </c:pt>
                <c:pt idx="24252">
                  <c:v>60.15625</c:v>
                </c:pt>
                <c:pt idx="24253">
                  <c:v>60.158854166666664</c:v>
                </c:pt>
                <c:pt idx="24254">
                  <c:v>60.161458333333336</c:v>
                </c:pt>
                <c:pt idx="24255">
                  <c:v>60.1640625</c:v>
                </c:pt>
                <c:pt idx="24256">
                  <c:v>60.166666666666664</c:v>
                </c:pt>
                <c:pt idx="24257">
                  <c:v>60.169270833333336</c:v>
                </c:pt>
                <c:pt idx="24258">
                  <c:v>60.171875</c:v>
                </c:pt>
                <c:pt idx="24259">
                  <c:v>60.174479166666664</c:v>
                </c:pt>
                <c:pt idx="24260">
                  <c:v>60.177083333333336</c:v>
                </c:pt>
                <c:pt idx="24261">
                  <c:v>60.1796875</c:v>
                </c:pt>
                <c:pt idx="24262">
                  <c:v>60.182291666666664</c:v>
                </c:pt>
                <c:pt idx="24263">
                  <c:v>60.184895833333336</c:v>
                </c:pt>
                <c:pt idx="24264">
                  <c:v>60.1875</c:v>
                </c:pt>
                <c:pt idx="24265">
                  <c:v>60.190104166666664</c:v>
                </c:pt>
                <c:pt idx="24266">
                  <c:v>60.192708333333336</c:v>
                </c:pt>
                <c:pt idx="24267">
                  <c:v>60.1953125</c:v>
                </c:pt>
                <c:pt idx="24268">
                  <c:v>60.197916666666664</c:v>
                </c:pt>
                <c:pt idx="24269">
                  <c:v>60.200520833333336</c:v>
                </c:pt>
                <c:pt idx="24270">
                  <c:v>60.203125</c:v>
                </c:pt>
                <c:pt idx="24271">
                  <c:v>60.205729166666664</c:v>
                </c:pt>
                <c:pt idx="24272">
                  <c:v>60.208333333333336</c:v>
                </c:pt>
                <c:pt idx="24273">
                  <c:v>60.2109375</c:v>
                </c:pt>
                <c:pt idx="24274">
                  <c:v>60.213541666666664</c:v>
                </c:pt>
                <c:pt idx="24275">
                  <c:v>60.216145833333336</c:v>
                </c:pt>
                <c:pt idx="24276">
                  <c:v>60.21875</c:v>
                </c:pt>
                <c:pt idx="24277">
                  <c:v>60.221354166666664</c:v>
                </c:pt>
                <c:pt idx="24278">
                  <c:v>60.223958333333336</c:v>
                </c:pt>
                <c:pt idx="24279">
                  <c:v>60.2265625</c:v>
                </c:pt>
                <c:pt idx="24280">
                  <c:v>60.229166666666664</c:v>
                </c:pt>
                <c:pt idx="24281">
                  <c:v>60.231770833333336</c:v>
                </c:pt>
                <c:pt idx="24282">
                  <c:v>60.234375</c:v>
                </c:pt>
                <c:pt idx="24283">
                  <c:v>60.236979166666664</c:v>
                </c:pt>
                <c:pt idx="24284">
                  <c:v>60.239583333333336</c:v>
                </c:pt>
                <c:pt idx="24285">
                  <c:v>60.2421875</c:v>
                </c:pt>
                <c:pt idx="24286">
                  <c:v>60.244791666666664</c:v>
                </c:pt>
                <c:pt idx="24287">
                  <c:v>60.247395833333336</c:v>
                </c:pt>
                <c:pt idx="24288">
                  <c:v>60.25</c:v>
                </c:pt>
                <c:pt idx="24289">
                  <c:v>60.252604166666664</c:v>
                </c:pt>
                <c:pt idx="24290">
                  <c:v>60.255208333333336</c:v>
                </c:pt>
                <c:pt idx="24291">
                  <c:v>60.2578125</c:v>
                </c:pt>
                <c:pt idx="24292">
                  <c:v>60.260416666666664</c:v>
                </c:pt>
                <c:pt idx="24293">
                  <c:v>60.263020833333336</c:v>
                </c:pt>
                <c:pt idx="24294">
                  <c:v>60.265625</c:v>
                </c:pt>
                <c:pt idx="24295">
                  <c:v>60.268229166666664</c:v>
                </c:pt>
                <c:pt idx="24296">
                  <c:v>60.270833333333336</c:v>
                </c:pt>
                <c:pt idx="24297">
                  <c:v>60.2734375</c:v>
                </c:pt>
                <c:pt idx="24298">
                  <c:v>60.276041666666664</c:v>
                </c:pt>
                <c:pt idx="24299">
                  <c:v>60.278645833333336</c:v>
                </c:pt>
                <c:pt idx="24300">
                  <c:v>60.28125</c:v>
                </c:pt>
                <c:pt idx="24301">
                  <c:v>60.283854166666664</c:v>
                </c:pt>
                <c:pt idx="24302">
                  <c:v>60.286458333333336</c:v>
                </c:pt>
                <c:pt idx="24303">
                  <c:v>60.2890625</c:v>
                </c:pt>
                <c:pt idx="24304">
                  <c:v>60.291666666666664</c:v>
                </c:pt>
                <c:pt idx="24305">
                  <c:v>60.294270833333336</c:v>
                </c:pt>
                <c:pt idx="24306">
                  <c:v>60.296875</c:v>
                </c:pt>
                <c:pt idx="24307">
                  <c:v>60.299479166666664</c:v>
                </c:pt>
                <c:pt idx="24308">
                  <c:v>60.302083333333336</c:v>
                </c:pt>
                <c:pt idx="24309">
                  <c:v>60.3046875</c:v>
                </c:pt>
                <c:pt idx="24310">
                  <c:v>60.307291666666664</c:v>
                </c:pt>
                <c:pt idx="24311">
                  <c:v>60.309895833333336</c:v>
                </c:pt>
                <c:pt idx="24312">
                  <c:v>60.3125</c:v>
                </c:pt>
                <c:pt idx="24313">
                  <c:v>60.315104166666664</c:v>
                </c:pt>
                <c:pt idx="24314">
                  <c:v>60.317708333333336</c:v>
                </c:pt>
                <c:pt idx="24315">
                  <c:v>60.3203125</c:v>
                </c:pt>
                <c:pt idx="24316">
                  <c:v>60.322916666666664</c:v>
                </c:pt>
                <c:pt idx="24317">
                  <c:v>60.325520833333336</c:v>
                </c:pt>
                <c:pt idx="24318">
                  <c:v>60.328125</c:v>
                </c:pt>
                <c:pt idx="24319">
                  <c:v>60.330729166666664</c:v>
                </c:pt>
                <c:pt idx="24320">
                  <c:v>60.333333333333336</c:v>
                </c:pt>
                <c:pt idx="24321">
                  <c:v>60.3359375</c:v>
                </c:pt>
                <c:pt idx="24322">
                  <c:v>60.338541666666664</c:v>
                </c:pt>
                <c:pt idx="24323">
                  <c:v>60.341145833333336</c:v>
                </c:pt>
                <c:pt idx="24324">
                  <c:v>60.34375</c:v>
                </c:pt>
                <c:pt idx="24325">
                  <c:v>60.346354166666664</c:v>
                </c:pt>
                <c:pt idx="24326">
                  <c:v>60.348958333333336</c:v>
                </c:pt>
                <c:pt idx="24327">
                  <c:v>60.3515625</c:v>
                </c:pt>
                <c:pt idx="24328">
                  <c:v>60.354166666666664</c:v>
                </c:pt>
                <c:pt idx="24329">
                  <c:v>60.356770833333336</c:v>
                </c:pt>
                <c:pt idx="24330">
                  <c:v>60.359375</c:v>
                </c:pt>
                <c:pt idx="24331">
                  <c:v>60.361979166666664</c:v>
                </c:pt>
                <c:pt idx="24332">
                  <c:v>60.364583333333336</c:v>
                </c:pt>
                <c:pt idx="24333">
                  <c:v>60.3671875</c:v>
                </c:pt>
                <c:pt idx="24334">
                  <c:v>60.369791666666664</c:v>
                </c:pt>
                <c:pt idx="24335">
                  <c:v>60.372395833333336</c:v>
                </c:pt>
                <c:pt idx="24336">
                  <c:v>60.375</c:v>
                </c:pt>
                <c:pt idx="24337">
                  <c:v>60.377604166666664</c:v>
                </c:pt>
                <c:pt idx="24338">
                  <c:v>60.380208333333336</c:v>
                </c:pt>
                <c:pt idx="24339">
                  <c:v>60.3828125</c:v>
                </c:pt>
                <c:pt idx="24340">
                  <c:v>60.385416666666664</c:v>
                </c:pt>
                <c:pt idx="24341">
                  <c:v>60.388020833333336</c:v>
                </c:pt>
                <c:pt idx="24342">
                  <c:v>60.390625</c:v>
                </c:pt>
                <c:pt idx="24343">
                  <c:v>60.393229166666664</c:v>
                </c:pt>
                <c:pt idx="24344">
                  <c:v>60.395833333333336</c:v>
                </c:pt>
                <c:pt idx="24345">
                  <c:v>60.3984375</c:v>
                </c:pt>
                <c:pt idx="24346">
                  <c:v>60.401041666666664</c:v>
                </c:pt>
                <c:pt idx="24347">
                  <c:v>60.403645833333336</c:v>
                </c:pt>
                <c:pt idx="24348">
                  <c:v>60.40625</c:v>
                </c:pt>
                <c:pt idx="24349">
                  <c:v>60.408854166666664</c:v>
                </c:pt>
                <c:pt idx="24350">
                  <c:v>60.411458333333336</c:v>
                </c:pt>
                <c:pt idx="24351">
                  <c:v>60.4140625</c:v>
                </c:pt>
                <c:pt idx="24352">
                  <c:v>60.416666666666664</c:v>
                </c:pt>
                <c:pt idx="24353">
                  <c:v>60.419270833333336</c:v>
                </c:pt>
                <c:pt idx="24354">
                  <c:v>60.421875</c:v>
                </c:pt>
                <c:pt idx="24355">
                  <c:v>60.424479166666664</c:v>
                </c:pt>
                <c:pt idx="24356">
                  <c:v>60.427083333333336</c:v>
                </c:pt>
                <c:pt idx="24357">
                  <c:v>60.4296875</c:v>
                </c:pt>
                <c:pt idx="24358">
                  <c:v>60.432291666666664</c:v>
                </c:pt>
                <c:pt idx="24359">
                  <c:v>60.434895833333336</c:v>
                </c:pt>
                <c:pt idx="24360">
                  <c:v>60.4375</c:v>
                </c:pt>
                <c:pt idx="24361">
                  <c:v>60.440104166666664</c:v>
                </c:pt>
                <c:pt idx="24362">
                  <c:v>60.442708333333336</c:v>
                </c:pt>
                <c:pt idx="24363">
                  <c:v>60.4453125</c:v>
                </c:pt>
                <c:pt idx="24364">
                  <c:v>60.447916666666664</c:v>
                </c:pt>
                <c:pt idx="24365">
                  <c:v>60.450520833333336</c:v>
                </c:pt>
                <c:pt idx="24366">
                  <c:v>60.453125</c:v>
                </c:pt>
                <c:pt idx="24367">
                  <c:v>60.455729166666664</c:v>
                </c:pt>
                <c:pt idx="24368">
                  <c:v>60.458333333333336</c:v>
                </c:pt>
                <c:pt idx="24369">
                  <c:v>60.4609375</c:v>
                </c:pt>
                <c:pt idx="24370">
                  <c:v>60.463541666666664</c:v>
                </c:pt>
                <c:pt idx="24371">
                  <c:v>60.466145833333336</c:v>
                </c:pt>
                <c:pt idx="24372">
                  <c:v>60.46875</c:v>
                </c:pt>
                <c:pt idx="24373">
                  <c:v>60.471354166666664</c:v>
                </c:pt>
                <c:pt idx="24374">
                  <c:v>60.473958333333336</c:v>
                </c:pt>
                <c:pt idx="24375">
                  <c:v>60.4765625</c:v>
                </c:pt>
                <c:pt idx="24376">
                  <c:v>60.479166666666664</c:v>
                </c:pt>
                <c:pt idx="24377">
                  <c:v>60.481770833333336</c:v>
                </c:pt>
                <c:pt idx="24378">
                  <c:v>60.484375</c:v>
                </c:pt>
                <c:pt idx="24379">
                  <c:v>60.486979166666664</c:v>
                </c:pt>
                <c:pt idx="24380">
                  <c:v>60.489583333333336</c:v>
                </c:pt>
                <c:pt idx="24381">
                  <c:v>60.4921875</c:v>
                </c:pt>
                <c:pt idx="24382">
                  <c:v>60.494791666666664</c:v>
                </c:pt>
                <c:pt idx="24383">
                  <c:v>60.497395833333336</c:v>
                </c:pt>
                <c:pt idx="24384">
                  <c:v>60.5</c:v>
                </c:pt>
                <c:pt idx="24385">
                  <c:v>60.502604166666664</c:v>
                </c:pt>
                <c:pt idx="24386">
                  <c:v>60.505208333333336</c:v>
                </c:pt>
                <c:pt idx="24387">
                  <c:v>60.5078125</c:v>
                </c:pt>
                <c:pt idx="24388">
                  <c:v>60.510416666666664</c:v>
                </c:pt>
                <c:pt idx="24389">
                  <c:v>60.513020833333336</c:v>
                </c:pt>
                <c:pt idx="24390">
                  <c:v>60.515625</c:v>
                </c:pt>
                <c:pt idx="24391">
                  <c:v>60.518229166666664</c:v>
                </c:pt>
                <c:pt idx="24392">
                  <c:v>60.520833333333336</c:v>
                </c:pt>
                <c:pt idx="24393">
                  <c:v>60.5234375</c:v>
                </c:pt>
                <c:pt idx="24394">
                  <c:v>60.526041666666664</c:v>
                </c:pt>
                <c:pt idx="24395">
                  <c:v>60.528645833333336</c:v>
                </c:pt>
                <c:pt idx="24396">
                  <c:v>60.53125</c:v>
                </c:pt>
                <c:pt idx="24397">
                  <c:v>60.533854166666664</c:v>
                </c:pt>
                <c:pt idx="24398">
                  <c:v>60.536458333333336</c:v>
                </c:pt>
                <c:pt idx="24399">
                  <c:v>60.5390625</c:v>
                </c:pt>
                <c:pt idx="24400">
                  <c:v>60.541666666666664</c:v>
                </c:pt>
                <c:pt idx="24401">
                  <c:v>60.544270833333336</c:v>
                </c:pt>
                <c:pt idx="24402">
                  <c:v>60.546875</c:v>
                </c:pt>
                <c:pt idx="24403">
                  <c:v>60.549479166666664</c:v>
                </c:pt>
                <c:pt idx="24404">
                  <c:v>60.552083333333336</c:v>
                </c:pt>
                <c:pt idx="24405">
                  <c:v>60.5546875</c:v>
                </c:pt>
                <c:pt idx="24406">
                  <c:v>60.557291666666664</c:v>
                </c:pt>
                <c:pt idx="24407">
                  <c:v>60.559895833333336</c:v>
                </c:pt>
                <c:pt idx="24408">
                  <c:v>60.5625</c:v>
                </c:pt>
                <c:pt idx="24409">
                  <c:v>60.565104166666664</c:v>
                </c:pt>
                <c:pt idx="24410">
                  <c:v>60.567708333333336</c:v>
                </c:pt>
                <c:pt idx="24411">
                  <c:v>60.5703125</c:v>
                </c:pt>
                <c:pt idx="24412">
                  <c:v>60.572916666666664</c:v>
                </c:pt>
                <c:pt idx="24413">
                  <c:v>60.575520833333336</c:v>
                </c:pt>
                <c:pt idx="24414">
                  <c:v>60.578125</c:v>
                </c:pt>
                <c:pt idx="24415">
                  <c:v>60.580729166666664</c:v>
                </c:pt>
                <c:pt idx="24416">
                  <c:v>60.583333333333336</c:v>
                </c:pt>
                <c:pt idx="24417">
                  <c:v>60.5859375</c:v>
                </c:pt>
                <c:pt idx="24418">
                  <c:v>60.588541666666664</c:v>
                </c:pt>
                <c:pt idx="24419">
                  <c:v>60.591145833333336</c:v>
                </c:pt>
                <c:pt idx="24420">
                  <c:v>60.59375</c:v>
                </c:pt>
                <c:pt idx="24421">
                  <c:v>60.596354166666664</c:v>
                </c:pt>
                <c:pt idx="24422">
                  <c:v>60.598958333333336</c:v>
                </c:pt>
                <c:pt idx="24423">
                  <c:v>60.6015625</c:v>
                </c:pt>
                <c:pt idx="24424">
                  <c:v>60.604166666666664</c:v>
                </c:pt>
                <c:pt idx="24425">
                  <c:v>60.606770833333336</c:v>
                </c:pt>
                <c:pt idx="24426">
                  <c:v>60.609375</c:v>
                </c:pt>
                <c:pt idx="24427">
                  <c:v>60.611979166666664</c:v>
                </c:pt>
                <c:pt idx="24428">
                  <c:v>60.614583333333336</c:v>
                </c:pt>
                <c:pt idx="24429">
                  <c:v>60.6171875</c:v>
                </c:pt>
                <c:pt idx="24430">
                  <c:v>60.619791666666664</c:v>
                </c:pt>
                <c:pt idx="24431">
                  <c:v>60.622395833333336</c:v>
                </c:pt>
                <c:pt idx="24432">
                  <c:v>60.625</c:v>
                </c:pt>
                <c:pt idx="24433">
                  <c:v>60.627604166666664</c:v>
                </c:pt>
                <c:pt idx="24434">
                  <c:v>60.630208333333336</c:v>
                </c:pt>
                <c:pt idx="24435">
                  <c:v>60.6328125</c:v>
                </c:pt>
                <c:pt idx="24436">
                  <c:v>60.635416666666664</c:v>
                </c:pt>
                <c:pt idx="24437">
                  <c:v>60.638020833333336</c:v>
                </c:pt>
                <c:pt idx="24438">
                  <c:v>60.640625</c:v>
                </c:pt>
                <c:pt idx="24439">
                  <c:v>60.643229166666664</c:v>
                </c:pt>
                <c:pt idx="24440">
                  <c:v>60.645833333333336</c:v>
                </c:pt>
                <c:pt idx="24441">
                  <c:v>60.6484375</c:v>
                </c:pt>
                <c:pt idx="24442">
                  <c:v>60.651041666666664</c:v>
                </c:pt>
                <c:pt idx="24443">
                  <c:v>60.653645833333336</c:v>
                </c:pt>
                <c:pt idx="24444">
                  <c:v>60.65625</c:v>
                </c:pt>
                <c:pt idx="24445">
                  <c:v>60.658854166666664</c:v>
                </c:pt>
                <c:pt idx="24446">
                  <c:v>60.661458333333336</c:v>
                </c:pt>
                <c:pt idx="24447">
                  <c:v>60.6640625</c:v>
                </c:pt>
                <c:pt idx="24448">
                  <c:v>60.666666666666664</c:v>
                </c:pt>
                <c:pt idx="24449">
                  <c:v>60.669270833333336</c:v>
                </c:pt>
                <c:pt idx="24450">
                  <c:v>60.671875</c:v>
                </c:pt>
                <c:pt idx="24451">
                  <c:v>60.674479166666664</c:v>
                </c:pt>
                <c:pt idx="24452">
                  <c:v>60.677083333333336</c:v>
                </c:pt>
                <c:pt idx="24453">
                  <c:v>60.6796875</c:v>
                </c:pt>
                <c:pt idx="24454">
                  <c:v>60.682291666666664</c:v>
                </c:pt>
                <c:pt idx="24455">
                  <c:v>60.684895833333336</c:v>
                </c:pt>
                <c:pt idx="24456">
                  <c:v>60.6875</c:v>
                </c:pt>
                <c:pt idx="24457">
                  <c:v>60.690104166666664</c:v>
                </c:pt>
                <c:pt idx="24458">
                  <c:v>60.692708333333336</c:v>
                </c:pt>
                <c:pt idx="24459">
                  <c:v>60.6953125</c:v>
                </c:pt>
                <c:pt idx="24460">
                  <c:v>60.697916666666664</c:v>
                </c:pt>
                <c:pt idx="24461">
                  <c:v>60.700520833333336</c:v>
                </c:pt>
                <c:pt idx="24462">
                  <c:v>60.703125</c:v>
                </c:pt>
                <c:pt idx="24463">
                  <c:v>60.705729166666664</c:v>
                </c:pt>
                <c:pt idx="24464">
                  <c:v>60.708333333333336</c:v>
                </c:pt>
                <c:pt idx="24465">
                  <c:v>60.7109375</c:v>
                </c:pt>
                <c:pt idx="24466">
                  <c:v>60.713541666666664</c:v>
                </c:pt>
                <c:pt idx="24467">
                  <c:v>60.716145833333336</c:v>
                </c:pt>
                <c:pt idx="24468">
                  <c:v>60.71875</c:v>
                </c:pt>
                <c:pt idx="24469">
                  <c:v>60.721354166666664</c:v>
                </c:pt>
                <c:pt idx="24470">
                  <c:v>60.723958333333336</c:v>
                </c:pt>
                <c:pt idx="24471">
                  <c:v>60.7265625</c:v>
                </c:pt>
                <c:pt idx="24472">
                  <c:v>60.729166666666664</c:v>
                </c:pt>
                <c:pt idx="24473">
                  <c:v>60.731770833333336</c:v>
                </c:pt>
                <c:pt idx="24474">
                  <c:v>60.734375</c:v>
                </c:pt>
                <c:pt idx="24475">
                  <c:v>60.736979166666664</c:v>
                </c:pt>
                <c:pt idx="24476">
                  <c:v>60.739583333333336</c:v>
                </c:pt>
                <c:pt idx="24477">
                  <c:v>60.7421875</c:v>
                </c:pt>
                <c:pt idx="24478">
                  <c:v>60.744791666666664</c:v>
                </c:pt>
                <c:pt idx="24479">
                  <c:v>60.747395833333336</c:v>
                </c:pt>
                <c:pt idx="24480">
                  <c:v>60.75</c:v>
                </c:pt>
                <c:pt idx="24481">
                  <c:v>60.752604166666664</c:v>
                </c:pt>
                <c:pt idx="24482">
                  <c:v>60.755208333333336</c:v>
                </c:pt>
                <c:pt idx="24483">
                  <c:v>60.7578125</c:v>
                </c:pt>
                <c:pt idx="24484">
                  <c:v>60.760416666666664</c:v>
                </c:pt>
                <c:pt idx="24485">
                  <c:v>60.763020833333336</c:v>
                </c:pt>
                <c:pt idx="24486">
                  <c:v>60.765625</c:v>
                </c:pt>
                <c:pt idx="24487">
                  <c:v>60.768229166666664</c:v>
                </c:pt>
                <c:pt idx="24488">
                  <c:v>60.770833333333336</c:v>
                </c:pt>
                <c:pt idx="24489">
                  <c:v>60.7734375</c:v>
                </c:pt>
                <c:pt idx="24490">
                  <c:v>60.776041666666664</c:v>
                </c:pt>
                <c:pt idx="24491">
                  <c:v>60.778645833333336</c:v>
                </c:pt>
                <c:pt idx="24492">
                  <c:v>60.78125</c:v>
                </c:pt>
                <c:pt idx="24493">
                  <c:v>60.783854166666664</c:v>
                </c:pt>
                <c:pt idx="24494">
                  <c:v>60.786458333333336</c:v>
                </c:pt>
                <c:pt idx="24495">
                  <c:v>60.7890625</c:v>
                </c:pt>
                <c:pt idx="24496">
                  <c:v>60.791666666666664</c:v>
                </c:pt>
                <c:pt idx="24497">
                  <c:v>60.794270833333336</c:v>
                </c:pt>
                <c:pt idx="24498">
                  <c:v>60.796875</c:v>
                </c:pt>
                <c:pt idx="24499">
                  <c:v>60.799479166666664</c:v>
                </c:pt>
                <c:pt idx="24500">
                  <c:v>60.802083333333336</c:v>
                </c:pt>
                <c:pt idx="24501">
                  <c:v>60.8046875</c:v>
                </c:pt>
                <c:pt idx="24502">
                  <c:v>60.807291666666664</c:v>
                </c:pt>
                <c:pt idx="24503">
                  <c:v>60.809895833333336</c:v>
                </c:pt>
                <c:pt idx="24504">
                  <c:v>60.8125</c:v>
                </c:pt>
                <c:pt idx="24505">
                  <c:v>60.815104166666664</c:v>
                </c:pt>
                <c:pt idx="24506">
                  <c:v>60.817708333333336</c:v>
                </c:pt>
                <c:pt idx="24507">
                  <c:v>60.8203125</c:v>
                </c:pt>
                <c:pt idx="24508">
                  <c:v>60.822916666666664</c:v>
                </c:pt>
                <c:pt idx="24509">
                  <c:v>60.825520833333336</c:v>
                </c:pt>
                <c:pt idx="24510">
                  <c:v>60.828125</c:v>
                </c:pt>
                <c:pt idx="24511">
                  <c:v>60.830729166666664</c:v>
                </c:pt>
                <c:pt idx="24512">
                  <c:v>60.833333333333336</c:v>
                </c:pt>
                <c:pt idx="24513">
                  <c:v>60.8359375</c:v>
                </c:pt>
                <c:pt idx="24514">
                  <c:v>60.838541666666664</c:v>
                </c:pt>
                <c:pt idx="24515">
                  <c:v>60.841145833333336</c:v>
                </c:pt>
                <c:pt idx="24516">
                  <c:v>60.84375</c:v>
                </c:pt>
                <c:pt idx="24517">
                  <c:v>60.846354166666664</c:v>
                </c:pt>
                <c:pt idx="24518">
                  <c:v>60.848958333333336</c:v>
                </c:pt>
                <c:pt idx="24519">
                  <c:v>60.8515625</c:v>
                </c:pt>
                <c:pt idx="24520">
                  <c:v>60.854166666666664</c:v>
                </c:pt>
                <c:pt idx="24521">
                  <c:v>60.856770833333336</c:v>
                </c:pt>
                <c:pt idx="24522">
                  <c:v>60.859375</c:v>
                </c:pt>
                <c:pt idx="24523">
                  <c:v>60.861979166666664</c:v>
                </c:pt>
                <c:pt idx="24524">
                  <c:v>60.864583333333336</c:v>
                </c:pt>
                <c:pt idx="24525">
                  <c:v>60.8671875</c:v>
                </c:pt>
                <c:pt idx="24526">
                  <c:v>60.869791666666664</c:v>
                </c:pt>
                <c:pt idx="24527">
                  <c:v>60.872395833333336</c:v>
                </c:pt>
                <c:pt idx="24528">
                  <c:v>60.875</c:v>
                </c:pt>
                <c:pt idx="24529">
                  <c:v>60.877604166666664</c:v>
                </c:pt>
                <c:pt idx="24530">
                  <c:v>60.880208333333336</c:v>
                </c:pt>
                <c:pt idx="24531">
                  <c:v>60.8828125</c:v>
                </c:pt>
                <c:pt idx="24532">
                  <c:v>60.885416666666664</c:v>
                </c:pt>
                <c:pt idx="24533">
                  <c:v>60.888020833333336</c:v>
                </c:pt>
                <c:pt idx="24534">
                  <c:v>60.890625</c:v>
                </c:pt>
                <c:pt idx="24535">
                  <c:v>60.893229166666664</c:v>
                </c:pt>
                <c:pt idx="24536">
                  <c:v>60.895833333333336</c:v>
                </c:pt>
                <c:pt idx="24537">
                  <c:v>60.8984375</c:v>
                </c:pt>
                <c:pt idx="24538">
                  <c:v>60.901041666666664</c:v>
                </c:pt>
                <c:pt idx="24539">
                  <c:v>60.903645833333336</c:v>
                </c:pt>
                <c:pt idx="24540">
                  <c:v>60.90625</c:v>
                </c:pt>
                <c:pt idx="24541">
                  <c:v>60.908854166666664</c:v>
                </c:pt>
                <c:pt idx="24542">
                  <c:v>60.911458333333336</c:v>
                </c:pt>
                <c:pt idx="24543">
                  <c:v>60.9140625</c:v>
                </c:pt>
                <c:pt idx="24544">
                  <c:v>60.916666666666664</c:v>
                </c:pt>
                <c:pt idx="24545">
                  <c:v>60.919270833333336</c:v>
                </c:pt>
                <c:pt idx="24546">
                  <c:v>60.921875</c:v>
                </c:pt>
                <c:pt idx="24547">
                  <c:v>60.924479166666664</c:v>
                </c:pt>
                <c:pt idx="24548">
                  <c:v>60.927083333333336</c:v>
                </c:pt>
                <c:pt idx="24549">
                  <c:v>60.9296875</c:v>
                </c:pt>
                <c:pt idx="24550">
                  <c:v>60.932291666666664</c:v>
                </c:pt>
                <c:pt idx="24551">
                  <c:v>60.934895833333336</c:v>
                </c:pt>
                <c:pt idx="24552">
                  <c:v>60.9375</c:v>
                </c:pt>
                <c:pt idx="24553">
                  <c:v>60.940104166666664</c:v>
                </c:pt>
                <c:pt idx="24554">
                  <c:v>60.942708333333336</c:v>
                </c:pt>
                <c:pt idx="24555">
                  <c:v>60.9453125</c:v>
                </c:pt>
                <c:pt idx="24556">
                  <c:v>60.947916666666664</c:v>
                </c:pt>
                <c:pt idx="24557">
                  <c:v>60.950520833333336</c:v>
                </c:pt>
                <c:pt idx="24558">
                  <c:v>60.953125</c:v>
                </c:pt>
                <c:pt idx="24559">
                  <c:v>60.955729166666664</c:v>
                </c:pt>
                <c:pt idx="24560">
                  <c:v>60.958333333333336</c:v>
                </c:pt>
                <c:pt idx="24561">
                  <c:v>60.9609375</c:v>
                </c:pt>
                <c:pt idx="24562">
                  <c:v>60.963541666666664</c:v>
                </c:pt>
                <c:pt idx="24563">
                  <c:v>60.966145833333336</c:v>
                </c:pt>
                <c:pt idx="24564">
                  <c:v>60.96875</c:v>
                </c:pt>
                <c:pt idx="24565">
                  <c:v>60.971354166666664</c:v>
                </c:pt>
                <c:pt idx="24566">
                  <c:v>60.973958333333336</c:v>
                </c:pt>
                <c:pt idx="24567">
                  <c:v>60.9765625</c:v>
                </c:pt>
                <c:pt idx="24568">
                  <c:v>60.979166666666664</c:v>
                </c:pt>
                <c:pt idx="24569">
                  <c:v>60.981770833333336</c:v>
                </c:pt>
                <c:pt idx="24570">
                  <c:v>60.984375</c:v>
                </c:pt>
                <c:pt idx="24571">
                  <c:v>60.986979166666664</c:v>
                </c:pt>
                <c:pt idx="24572">
                  <c:v>60.989583333333336</c:v>
                </c:pt>
                <c:pt idx="24573">
                  <c:v>60.9921875</c:v>
                </c:pt>
                <c:pt idx="24574">
                  <c:v>60.994791666666664</c:v>
                </c:pt>
                <c:pt idx="24575">
                  <c:v>60.997395833333336</c:v>
                </c:pt>
                <c:pt idx="24576">
                  <c:v>61</c:v>
                </c:pt>
                <c:pt idx="24577">
                  <c:v>61.002604166666671</c:v>
                </c:pt>
                <c:pt idx="24578">
                  <c:v>61.005208333333329</c:v>
                </c:pt>
                <c:pt idx="24579">
                  <c:v>61.0078125</c:v>
                </c:pt>
                <c:pt idx="24580">
                  <c:v>61.010416666666671</c:v>
                </c:pt>
                <c:pt idx="24581">
                  <c:v>61.013020833333329</c:v>
                </c:pt>
                <c:pt idx="24582">
                  <c:v>61.015625</c:v>
                </c:pt>
                <c:pt idx="24583">
                  <c:v>61.018229166666671</c:v>
                </c:pt>
                <c:pt idx="24584">
                  <c:v>61.020833333333329</c:v>
                </c:pt>
                <c:pt idx="24585">
                  <c:v>61.0234375</c:v>
                </c:pt>
                <c:pt idx="24586">
                  <c:v>61.026041666666671</c:v>
                </c:pt>
                <c:pt idx="24587">
                  <c:v>61.028645833333329</c:v>
                </c:pt>
                <c:pt idx="24588">
                  <c:v>61.03125</c:v>
                </c:pt>
                <c:pt idx="24589">
                  <c:v>61.033854166666671</c:v>
                </c:pt>
                <c:pt idx="24590">
                  <c:v>61.036458333333329</c:v>
                </c:pt>
                <c:pt idx="24591">
                  <c:v>61.0390625</c:v>
                </c:pt>
                <c:pt idx="24592">
                  <c:v>61.041666666666671</c:v>
                </c:pt>
                <c:pt idx="24593">
                  <c:v>61.044270833333329</c:v>
                </c:pt>
                <c:pt idx="24594">
                  <c:v>61.046875</c:v>
                </c:pt>
                <c:pt idx="24595">
                  <c:v>61.049479166666671</c:v>
                </c:pt>
                <c:pt idx="24596">
                  <c:v>61.052083333333329</c:v>
                </c:pt>
                <c:pt idx="24597">
                  <c:v>61.0546875</c:v>
                </c:pt>
                <c:pt idx="24598">
                  <c:v>61.057291666666671</c:v>
                </c:pt>
                <c:pt idx="24599">
                  <c:v>61.059895833333329</c:v>
                </c:pt>
                <c:pt idx="24600">
                  <c:v>61.0625</c:v>
                </c:pt>
                <c:pt idx="24601">
                  <c:v>61.065104166666671</c:v>
                </c:pt>
                <c:pt idx="24602">
                  <c:v>61.067708333333329</c:v>
                </c:pt>
                <c:pt idx="24603">
                  <c:v>61.0703125</c:v>
                </c:pt>
                <c:pt idx="24604">
                  <c:v>61.072916666666671</c:v>
                </c:pt>
                <c:pt idx="24605">
                  <c:v>61.075520833333329</c:v>
                </c:pt>
                <c:pt idx="24606">
                  <c:v>61.078125</c:v>
                </c:pt>
                <c:pt idx="24607">
                  <c:v>61.080729166666671</c:v>
                </c:pt>
                <c:pt idx="24608">
                  <c:v>61.083333333333329</c:v>
                </c:pt>
                <c:pt idx="24609">
                  <c:v>61.0859375</c:v>
                </c:pt>
                <c:pt idx="24610">
                  <c:v>61.088541666666671</c:v>
                </c:pt>
                <c:pt idx="24611">
                  <c:v>61.091145833333329</c:v>
                </c:pt>
                <c:pt idx="24612">
                  <c:v>61.09375</c:v>
                </c:pt>
                <c:pt idx="24613">
                  <c:v>61.096354166666671</c:v>
                </c:pt>
                <c:pt idx="24614">
                  <c:v>61.098958333333329</c:v>
                </c:pt>
                <c:pt idx="24615">
                  <c:v>61.1015625</c:v>
                </c:pt>
                <c:pt idx="24616">
                  <c:v>61.104166666666671</c:v>
                </c:pt>
                <c:pt idx="24617">
                  <c:v>61.106770833333329</c:v>
                </c:pt>
                <c:pt idx="24618">
                  <c:v>61.109375</c:v>
                </c:pt>
                <c:pt idx="24619">
                  <c:v>61.111979166666671</c:v>
                </c:pt>
                <c:pt idx="24620">
                  <c:v>61.114583333333329</c:v>
                </c:pt>
                <c:pt idx="24621">
                  <c:v>61.1171875</c:v>
                </c:pt>
                <c:pt idx="24622">
                  <c:v>61.119791666666671</c:v>
                </c:pt>
                <c:pt idx="24623">
                  <c:v>61.122395833333329</c:v>
                </c:pt>
                <c:pt idx="24624">
                  <c:v>61.125</c:v>
                </c:pt>
                <c:pt idx="24625">
                  <c:v>61.127604166666671</c:v>
                </c:pt>
                <c:pt idx="24626">
                  <c:v>61.130208333333329</c:v>
                </c:pt>
                <c:pt idx="24627">
                  <c:v>61.1328125</c:v>
                </c:pt>
                <c:pt idx="24628">
                  <c:v>61.135416666666671</c:v>
                </c:pt>
                <c:pt idx="24629">
                  <c:v>61.138020833333329</c:v>
                </c:pt>
                <c:pt idx="24630">
                  <c:v>61.140625</c:v>
                </c:pt>
                <c:pt idx="24631">
                  <c:v>61.143229166666671</c:v>
                </c:pt>
                <c:pt idx="24632">
                  <c:v>61.145833333333329</c:v>
                </c:pt>
                <c:pt idx="24633">
                  <c:v>61.1484375</c:v>
                </c:pt>
                <c:pt idx="24634">
                  <c:v>61.151041666666671</c:v>
                </c:pt>
                <c:pt idx="24635">
                  <c:v>61.153645833333329</c:v>
                </c:pt>
                <c:pt idx="24636">
                  <c:v>61.15625</c:v>
                </c:pt>
                <c:pt idx="24637">
                  <c:v>61.158854166666671</c:v>
                </c:pt>
                <c:pt idx="24638">
                  <c:v>61.161458333333329</c:v>
                </c:pt>
                <c:pt idx="24639">
                  <c:v>61.1640625</c:v>
                </c:pt>
                <c:pt idx="24640">
                  <c:v>61.166666666666671</c:v>
                </c:pt>
                <c:pt idx="24641">
                  <c:v>61.169270833333329</c:v>
                </c:pt>
                <c:pt idx="24642">
                  <c:v>61.171875</c:v>
                </c:pt>
                <c:pt idx="24643">
                  <c:v>61.174479166666671</c:v>
                </c:pt>
                <c:pt idx="24644">
                  <c:v>61.177083333333329</c:v>
                </c:pt>
                <c:pt idx="24645">
                  <c:v>61.1796875</c:v>
                </c:pt>
                <c:pt idx="24646">
                  <c:v>61.182291666666671</c:v>
                </c:pt>
                <c:pt idx="24647">
                  <c:v>61.184895833333329</c:v>
                </c:pt>
                <c:pt idx="24648">
                  <c:v>61.1875</c:v>
                </c:pt>
                <c:pt idx="24649">
                  <c:v>61.190104166666671</c:v>
                </c:pt>
                <c:pt idx="24650">
                  <c:v>61.192708333333329</c:v>
                </c:pt>
                <c:pt idx="24651">
                  <c:v>61.1953125</c:v>
                </c:pt>
                <c:pt idx="24652">
                  <c:v>61.197916666666671</c:v>
                </c:pt>
                <c:pt idx="24653">
                  <c:v>61.200520833333329</c:v>
                </c:pt>
                <c:pt idx="24654">
                  <c:v>61.203125</c:v>
                </c:pt>
                <c:pt idx="24655">
                  <c:v>61.205729166666671</c:v>
                </c:pt>
                <c:pt idx="24656">
                  <c:v>61.208333333333329</c:v>
                </c:pt>
                <c:pt idx="24657">
                  <c:v>61.2109375</c:v>
                </c:pt>
                <c:pt idx="24658">
                  <c:v>61.213541666666671</c:v>
                </c:pt>
                <c:pt idx="24659">
                  <c:v>61.216145833333329</c:v>
                </c:pt>
                <c:pt idx="24660">
                  <c:v>61.21875</c:v>
                </c:pt>
                <c:pt idx="24661">
                  <c:v>61.221354166666671</c:v>
                </c:pt>
                <c:pt idx="24662">
                  <c:v>61.223958333333329</c:v>
                </c:pt>
                <c:pt idx="24663">
                  <c:v>61.2265625</c:v>
                </c:pt>
                <c:pt idx="24664">
                  <c:v>61.229166666666671</c:v>
                </c:pt>
                <c:pt idx="24665">
                  <c:v>61.231770833333329</c:v>
                </c:pt>
                <c:pt idx="24666">
                  <c:v>61.234375</c:v>
                </c:pt>
                <c:pt idx="24667">
                  <c:v>61.236979166666671</c:v>
                </c:pt>
                <c:pt idx="24668">
                  <c:v>61.239583333333329</c:v>
                </c:pt>
                <c:pt idx="24669">
                  <c:v>61.2421875</c:v>
                </c:pt>
                <c:pt idx="24670">
                  <c:v>61.244791666666671</c:v>
                </c:pt>
                <c:pt idx="24671">
                  <c:v>61.247395833333329</c:v>
                </c:pt>
                <c:pt idx="24672">
                  <c:v>61.25</c:v>
                </c:pt>
                <c:pt idx="24673">
                  <c:v>61.252604166666671</c:v>
                </c:pt>
                <c:pt idx="24674">
                  <c:v>61.255208333333329</c:v>
                </c:pt>
                <c:pt idx="24675">
                  <c:v>61.2578125</c:v>
                </c:pt>
                <c:pt idx="24676">
                  <c:v>61.260416666666671</c:v>
                </c:pt>
                <c:pt idx="24677">
                  <c:v>61.263020833333329</c:v>
                </c:pt>
                <c:pt idx="24678">
                  <c:v>61.265625</c:v>
                </c:pt>
                <c:pt idx="24679">
                  <c:v>61.268229166666671</c:v>
                </c:pt>
                <c:pt idx="24680">
                  <c:v>61.270833333333329</c:v>
                </c:pt>
                <c:pt idx="24681">
                  <c:v>61.2734375</c:v>
                </c:pt>
                <c:pt idx="24682">
                  <c:v>61.276041666666671</c:v>
                </c:pt>
                <c:pt idx="24683">
                  <c:v>61.278645833333329</c:v>
                </c:pt>
                <c:pt idx="24684">
                  <c:v>61.28125</c:v>
                </c:pt>
                <c:pt idx="24685">
                  <c:v>61.283854166666671</c:v>
                </c:pt>
                <c:pt idx="24686">
                  <c:v>61.286458333333329</c:v>
                </c:pt>
                <c:pt idx="24687">
                  <c:v>61.2890625</c:v>
                </c:pt>
                <c:pt idx="24688">
                  <c:v>61.291666666666671</c:v>
                </c:pt>
                <c:pt idx="24689">
                  <c:v>61.294270833333329</c:v>
                </c:pt>
                <c:pt idx="24690">
                  <c:v>61.296875</c:v>
                </c:pt>
                <c:pt idx="24691">
                  <c:v>61.299479166666671</c:v>
                </c:pt>
                <c:pt idx="24692">
                  <c:v>61.302083333333329</c:v>
                </c:pt>
                <c:pt idx="24693">
                  <c:v>61.3046875</c:v>
                </c:pt>
                <c:pt idx="24694">
                  <c:v>61.307291666666671</c:v>
                </c:pt>
                <c:pt idx="24695">
                  <c:v>61.309895833333329</c:v>
                </c:pt>
                <c:pt idx="24696">
                  <c:v>61.3125</c:v>
                </c:pt>
                <c:pt idx="24697">
                  <c:v>61.315104166666671</c:v>
                </c:pt>
                <c:pt idx="24698">
                  <c:v>61.317708333333329</c:v>
                </c:pt>
                <c:pt idx="24699">
                  <c:v>61.3203125</c:v>
                </c:pt>
                <c:pt idx="24700">
                  <c:v>61.322916666666671</c:v>
                </c:pt>
                <c:pt idx="24701">
                  <c:v>61.325520833333329</c:v>
                </c:pt>
                <c:pt idx="24702">
                  <c:v>61.328125</c:v>
                </c:pt>
                <c:pt idx="24703">
                  <c:v>61.330729166666671</c:v>
                </c:pt>
                <c:pt idx="24704">
                  <c:v>61.333333333333329</c:v>
                </c:pt>
                <c:pt idx="24705">
                  <c:v>61.3359375</c:v>
                </c:pt>
                <c:pt idx="24706">
                  <c:v>61.338541666666671</c:v>
                </c:pt>
                <c:pt idx="24707">
                  <c:v>61.341145833333329</c:v>
                </c:pt>
                <c:pt idx="24708">
                  <c:v>61.34375</c:v>
                </c:pt>
                <c:pt idx="24709">
                  <c:v>61.346354166666671</c:v>
                </c:pt>
                <c:pt idx="24710">
                  <c:v>61.348958333333329</c:v>
                </c:pt>
                <c:pt idx="24711">
                  <c:v>61.3515625</c:v>
                </c:pt>
                <c:pt idx="24712">
                  <c:v>61.354166666666671</c:v>
                </c:pt>
                <c:pt idx="24713">
                  <c:v>61.356770833333329</c:v>
                </c:pt>
                <c:pt idx="24714">
                  <c:v>61.359375</c:v>
                </c:pt>
                <c:pt idx="24715">
                  <c:v>61.361979166666671</c:v>
                </c:pt>
                <c:pt idx="24716">
                  <c:v>61.364583333333329</c:v>
                </c:pt>
                <c:pt idx="24717">
                  <c:v>61.3671875</c:v>
                </c:pt>
                <c:pt idx="24718">
                  <c:v>61.369791666666671</c:v>
                </c:pt>
                <c:pt idx="24719">
                  <c:v>61.372395833333329</c:v>
                </c:pt>
                <c:pt idx="24720">
                  <c:v>61.375</c:v>
                </c:pt>
                <c:pt idx="24721">
                  <c:v>61.377604166666671</c:v>
                </c:pt>
                <c:pt idx="24722">
                  <c:v>61.380208333333329</c:v>
                </c:pt>
                <c:pt idx="24723">
                  <c:v>61.3828125</c:v>
                </c:pt>
                <c:pt idx="24724">
                  <c:v>61.385416666666671</c:v>
                </c:pt>
                <c:pt idx="24725">
                  <c:v>61.388020833333329</c:v>
                </c:pt>
                <c:pt idx="24726">
                  <c:v>61.390625</c:v>
                </c:pt>
                <c:pt idx="24727">
                  <c:v>61.393229166666671</c:v>
                </c:pt>
                <c:pt idx="24728">
                  <c:v>61.395833333333329</c:v>
                </c:pt>
                <c:pt idx="24729">
                  <c:v>61.3984375</c:v>
                </c:pt>
                <c:pt idx="24730">
                  <c:v>61.401041666666671</c:v>
                </c:pt>
                <c:pt idx="24731">
                  <c:v>61.403645833333329</c:v>
                </c:pt>
                <c:pt idx="24732">
                  <c:v>61.40625</c:v>
                </c:pt>
                <c:pt idx="24733">
                  <c:v>61.408854166666671</c:v>
                </c:pt>
                <c:pt idx="24734">
                  <c:v>61.411458333333329</c:v>
                </c:pt>
                <c:pt idx="24735">
                  <c:v>61.4140625</c:v>
                </c:pt>
                <c:pt idx="24736">
                  <c:v>61.416666666666671</c:v>
                </c:pt>
                <c:pt idx="24737">
                  <c:v>61.419270833333329</c:v>
                </c:pt>
                <c:pt idx="24738">
                  <c:v>61.421875</c:v>
                </c:pt>
                <c:pt idx="24739">
                  <c:v>61.424479166666671</c:v>
                </c:pt>
                <c:pt idx="24740">
                  <c:v>61.427083333333329</c:v>
                </c:pt>
                <c:pt idx="24741">
                  <c:v>61.4296875</c:v>
                </c:pt>
                <c:pt idx="24742">
                  <c:v>61.432291666666671</c:v>
                </c:pt>
                <c:pt idx="24743">
                  <c:v>61.434895833333329</c:v>
                </c:pt>
                <c:pt idx="24744">
                  <c:v>61.4375</c:v>
                </c:pt>
                <c:pt idx="24745">
                  <c:v>61.440104166666671</c:v>
                </c:pt>
                <c:pt idx="24746">
                  <c:v>61.442708333333329</c:v>
                </c:pt>
                <c:pt idx="24747">
                  <c:v>61.4453125</c:v>
                </c:pt>
                <c:pt idx="24748">
                  <c:v>61.447916666666671</c:v>
                </c:pt>
                <c:pt idx="24749">
                  <c:v>61.450520833333329</c:v>
                </c:pt>
                <c:pt idx="24750">
                  <c:v>61.453125</c:v>
                </c:pt>
                <c:pt idx="24751">
                  <c:v>61.455729166666671</c:v>
                </c:pt>
                <c:pt idx="24752">
                  <c:v>61.458333333333329</c:v>
                </c:pt>
                <c:pt idx="24753">
                  <c:v>61.4609375</c:v>
                </c:pt>
                <c:pt idx="24754">
                  <c:v>61.463541666666671</c:v>
                </c:pt>
                <c:pt idx="24755">
                  <c:v>61.466145833333329</c:v>
                </c:pt>
                <c:pt idx="24756">
                  <c:v>61.46875</c:v>
                </c:pt>
                <c:pt idx="24757">
                  <c:v>61.471354166666671</c:v>
                </c:pt>
                <c:pt idx="24758">
                  <c:v>61.473958333333329</c:v>
                </c:pt>
                <c:pt idx="24759">
                  <c:v>61.4765625</c:v>
                </c:pt>
                <c:pt idx="24760">
                  <c:v>61.479166666666671</c:v>
                </c:pt>
                <c:pt idx="24761">
                  <c:v>61.481770833333329</c:v>
                </c:pt>
                <c:pt idx="24762">
                  <c:v>61.484375</c:v>
                </c:pt>
                <c:pt idx="24763">
                  <c:v>61.486979166666671</c:v>
                </c:pt>
                <c:pt idx="24764">
                  <c:v>61.489583333333329</c:v>
                </c:pt>
                <c:pt idx="24765">
                  <c:v>61.4921875</c:v>
                </c:pt>
                <c:pt idx="24766">
                  <c:v>61.494791666666671</c:v>
                </c:pt>
                <c:pt idx="24767">
                  <c:v>61.497395833333329</c:v>
                </c:pt>
                <c:pt idx="24768">
                  <c:v>61.5</c:v>
                </c:pt>
                <c:pt idx="24769">
                  <c:v>61.502604166666671</c:v>
                </c:pt>
                <c:pt idx="24770">
                  <c:v>61.505208333333329</c:v>
                </c:pt>
                <c:pt idx="24771">
                  <c:v>61.5078125</c:v>
                </c:pt>
                <c:pt idx="24772">
                  <c:v>61.510416666666671</c:v>
                </c:pt>
                <c:pt idx="24773">
                  <c:v>61.513020833333329</c:v>
                </c:pt>
                <c:pt idx="24774">
                  <c:v>61.515625</c:v>
                </c:pt>
                <c:pt idx="24775">
                  <c:v>61.518229166666671</c:v>
                </c:pt>
                <c:pt idx="24776">
                  <c:v>61.520833333333329</c:v>
                </c:pt>
                <c:pt idx="24777">
                  <c:v>61.5234375</c:v>
                </c:pt>
                <c:pt idx="24778">
                  <c:v>61.526041666666671</c:v>
                </c:pt>
                <c:pt idx="24779">
                  <c:v>61.528645833333329</c:v>
                </c:pt>
                <c:pt idx="24780">
                  <c:v>61.53125</c:v>
                </c:pt>
                <c:pt idx="24781">
                  <c:v>61.533854166666671</c:v>
                </c:pt>
                <c:pt idx="24782">
                  <c:v>61.536458333333329</c:v>
                </c:pt>
                <c:pt idx="24783">
                  <c:v>61.5390625</c:v>
                </c:pt>
                <c:pt idx="24784">
                  <c:v>61.541666666666671</c:v>
                </c:pt>
                <c:pt idx="24785">
                  <c:v>61.544270833333329</c:v>
                </c:pt>
                <c:pt idx="24786">
                  <c:v>61.546875</c:v>
                </c:pt>
                <c:pt idx="24787">
                  <c:v>61.549479166666671</c:v>
                </c:pt>
                <c:pt idx="24788">
                  <c:v>61.552083333333329</c:v>
                </c:pt>
                <c:pt idx="24789">
                  <c:v>61.5546875</c:v>
                </c:pt>
                <c:pt idx="24790">
                  <c:v>61.557291666666671</c:v>
                </c:pt>
                <c:pt idx="24791">
                  <c:v>61.559895833333329</c:v>
                </c:pt>
                <c:pt idx="24792">
                  <c:v>61.5625</c:v>
                </c:pt>
                <c:pt idx="24793">
                  <c:v>61.565104166666671</c:v>
                </c:pt>
                <c:pt idx="24794">
                  <c:v>61.567708333333329</c:v>
                </c:pt>
                <c:pt idx="24795">
                  <c:v>61.5703125</c:v>
                </c:pt>
                <c:pt idx="24796">
                  <c:v>61.572916666666671</c:v>
                </c:pt>
                <c:pt idx="24797">
                  <c:v>61.575520833333329</c:v>
                </c:pt>
                <c:pt idx="24798">
                  <c:v>61.578125</c:v>
                </c:pt>
                <c:pt idx="24799">
                  <c:v>61.580729166666671</c:v>
                </c:pt>
                <c:pt idx="24800">
                  <c:v>61.583333333333329</c:v>
                </c:pt>
                <c:pt idx="24801">
                  <c:v>61.5859375</c:v>
                </c:pt>
                <c:pt idx="24802">
                  <c:v>61.588541666666671</c:v>
                </c:pt>
                <c:pt idx="24803">
                  <c:v>61.591145833333329</c:v>
                </c:pt>
                <c:pt idx="24804">
                  <c:v>61.59375</c:v>
                </c:pt>
                <c:pt idx="24805">
                  <c:v>61.596354166666671</c:v>
                </c:pt>
                <c:pt idx="24806">
                  <c:v>61.598958333333329</c:v>
                </c:pt>
                <c:pt idx="24807">
                  <c:v>61.6015625</c:v>
                </c:pt>
                <c:pt idx="24808">
                  <c:v>61.604166666666671</c:v>
                </c:pt>
                <c:pt idx="24809">
                  <c:v>61.606770833333329</c:v>
                </c:pt>
                <c:pt idx="24810">
                  <c:v>61.609375</c:v>
                </c:pt>
                <c:pt idx="24811">
                  <c:v>61.611979166666671</c:v>
                </c:pt>
                <c:pt idx="24812">
                  <c:v>61.614583333333329</c:v>
                </c:pt>
                <c:pt idx="24813">
                  <c:v>61.6171875</c:v>
                </c:pt>
                <c:pt idx="24814">
                  <c:v>61.619791666666671</c:v>
                </c:pt>
                <c:pt idx="24815">
                  <c:v>61.622395833333329</c:v>
                </c:pt>
                <c:pt idx="24816">
                  <c:v>61.625</c:v>
                </c:pt>
                <c:pt idx="24817">
                  <c:v>61.627604166666671</c:v>
                </c:pt>
                <c:pt idx="24818">
                  <c:v>61.630208333333329</c:v>
                </c:pt>
                <c:pt idx="24819">
                  <c:v>61.6328125</c:v>
                </c:pt>
                <c:pt idx="24820">
                  <c:v>61.635416666666671</c:v>
                </c:pt>
                <c:pt idx="24821">
                  <c:v>61.638020833333329</c:v>
                </c:pt>
                <c:pt idx="24822">
                  <c:v>61.640625</c:v>
                </c:pt>
                <c:pt idx="24823">
                  <c:v>61.643229166666671</c:v>
                </c:pt>
                <c:pt idx="24824">
                  <c:v>61.645833333333329</c:v>
                </c:pt>
                <c:pt idx="24825">
                  <c:v>61.6484375</c:v>
                </c:pt>
                <c:pt idx="24826">
                  <c:v>61.651041666666671</c:v>
                </c:pt>
                <c:pt idx="24827">
                  <c:v>61.653645833333329</c:v>
                </c:pt>
                <c:pt idx="24828">
                  <c:v>61.65625</c:v>
                </c:pt>
                <c:pt idx="24829">
                  <c:v>61.658854166666671</c:v>
                </c:pt>
                <c:pt idx="24830">
                  <c:v>61.661458333333329</c:v>
                </c:pt>
                <c:pt idx="24831">
                  <c:v>61.6640625</c:v>
                </c:pt>
                <c:pt idx="24832">
                  <c:v>61.666666666666671</c:v>
                </c:pt>
                <c:pt idx="24833">
                  <c:v>61.669270833333329</c:v>
                </c:pt>
                <c:pt idx="24834">
                  <c:v>61.671875</c:v>
                </c:pt>
                <c:pt idx="24835">
                  <c:v>61.674479166666671</c:v>
                </c:pt>
                <c:pt idx="24836">
                  <c:v>61.677083333333329</c:v>
                </c:pt>
                <c:pt idx="24837">
                  <c:v>61.6796875</c:v>
                </c:pt>
                <c:pt idx="24838">
                  <c:v>61.682291666666671</c:v>
                </c:pt>
                <c:pt idx="24839">
                  <c:v>61.684895833333329</c:v>
                </c:pt>
                <c:pt idx="24840">
                  <c:v>61.6875</c:v>
                </c:pt>
                <c:pt idx="24841">
                  <c:v>61.690104166666671</c:v>
                </c:pt>
                <c:pt idx="24842">
                  <c:v>61.692708333333329</c:v>
                </c:pt>
                <c:pt idx="24843">
                  <c:v>61.6953125</c:v>
                </c:pt>
                <c:pt idx="24844">
                  <c:v>61.697916666666671</c:v>
                </c:pt>
                <c:pt idx="24845">
                  <c:v>61.700520833333329</c:v>
                </c:pt>
                <c:pt idx="24846">
                  <c:v>61.703125</c:v>
                </c:pt>
                <c:pt idx="24847">
                  <c:v>61.705729166666671</c:v>
                </c:pt>
                <c:pt idx="24848">
                  <c:v>61.708333333333329</c:v>
                </c:pt>
                <c:pt idx="24849">
                  <c:v>61.7109375</c:v>
                </c:pt>
                <c:pt idx="24850">
                  <c:v>61.713541666666671</c:v>
                </c:pt>
                <c:pt idx="24851">
                  <c:v>61.716145833333329</c:v>
                </c:pt>
                <c:pt idx="24852">
                  <c:v>61.71875</c:v>
                </c:pt>
                <c:pt idx="24853">
                  <c:v>61.721354166666671</c:v>
                </c:pt>
                <c:pt idx="24854">
                  <c:v>61.723958333333329</c:v>
                </c:pt>
                <c:pt idx="24855">
                  <c:v>61.7265625</c:v>
                </c:pt>
                <c:pt idx="24856">
                  <c:v>61.729166666666671</c:v>
                </c:pt>
                <c:pt idx="24857">
                  <c:v>61.731770833333329</c:v>
                </c:pt>
                <c:pt idx="24858">
                  <c:v>61.734375</c:v>
                </c:pt>
                <c:pt idx="24859">
                  <c:v>61.736979166666671</c:v>
                </c:pt>
                <c:pt idx="24860">
                  <c:v>61.739583333333329</c:v>
                </c:pt>
                <c:pt idx="24861">
                  <c:v>61.7421875</c:v>
                </c:pt>
                <c:pt idx="24862">
                  <c:v>61.744791666666671</c:v>
                </c:pt>
                <c:pt idx="24863">
                  <c:v>61.747395833333329</c:v>
                </c:pt>
                <c:pt idx="24864">
                  <c:v>61.75</c:v>
                </c:pt>
                <c:pt idx="24865">
                  <c:v>61.752604166666671</c:v>
                </c:pt>
                <c:pt idx="24866">
                  <c:v>61.755208333333329</c:v>
                </c:pt>
                <c:pt idx="24867">
                  <c:v>61.7578125</c:v>
                </c:pt>
                <c:pt idx="24868">
                  <c:v>61.760416666666671</c:v>
                </c:pt>
                <c:pt idx="24869">
                  <c:v>61.763020833333329</c:v>
                </c:pt>
                <c:pt idx="24870">
                  <c:v>61.765625</c:v>
                </c:pt>
                <c:pt idx="24871">
                  <c:v>61.768229166666671</c:v>
                </c:pt>
                <c:pt idx="24872">
                  <c:v>61.770833333333329</c:v>
                </c:pt>
                <c:pt idx="24873">
                  <c:v>61.7734375</c:v>
                </c:pt>
                <c:pt idx="24874">
                  <c:v>61.776041666666671</c:v>
                </c:pt>
                <c:pt idx="24875">
                  <c:v>61.778645833333329</c:v>
                </c:pt>
                <c:pt idx="24876">
                  <c:v>61.78125</c:v>
                </c:pt>
                <c:pt idx="24877">
                  <c:v>61.783854166666671</c:v>
                </c:pt>
                <c:pt idx="24878">
                  <c:v>61.786458333333329</c:v>
                </c:pt>
                <c:pt idx="24879">
                  <c:v>61.7890625</c:v>
                </c:pt>
                <c:pt idx="24880">
                  <c:v>61.791666666666671</c:v>
                </c:pt>
                <c:pt idx="24881">
                  <c:v>61.794270833333329</c:v>
                </c:pt>
                <c:pt idx="24882">
                  <c:v>61.796875</c:v>
                </c:pt>
                <c:pt idx="24883">
                  <c:v>61.799479166666671</c:v>
                </c:pt>
                <c:pt idx="24884">
                  <c:v>61.802083333333329</c:v>
                </c:pt>
                <c:pt idx="24885">
                  <c:v>61.8046875</c:v>
                </c:pt>
                <c:pt idx="24886">
                  <c:v>61.807291666666671</c:v>
                </c:pt>
                <c:pt idx="24887">
                  <c:v>61.809895833333329</c:v>
                </c:pt>
                <c:pt idx="24888">
                  <c:v>61.8125</c:v>
                </c:pt>
                <c:pt idx="24889">
                  <c:v>61.815104166666671</c:v>
                </c:pt>
                <c:pt idx="24890">
                  <c:v>61.817708333333329</c:v>
                </c:pt>
                <c:pt idx="24891">
                  <c:v>61.8203125</c:v>
                </c:pt>
                <c:pt idx="24892">
                  <c:v>61.822916666666671</c:v>
                </c:pt>
                <c:pt idx="24893">
                  <c:v>61.825520833333329</c:v>
                </c:pt>
                <c:pt idx="24894">
                  <c:v>61.828125</c:v>
                </c:pt>
                <c:pt idx="24895">
                  <c:v>61.830729166666671</c:v>
                </c:pt>
                <c:pt idx="24896">
                  <c:v>61.833333333333329</c:v>
                </c:pt>
                <c:pt idx="24897">
                  <c:v>61.8359375</c:v>
                </c:pt>
                <c:pt idx="24898">
                  <c:v>61.838541666666671</c:v>
                </c:pt>
                <c:pt idx="24899">
                  <c:v>61.841145833333329</c:v>
                </c:pt>
                <c:pt idx="24900">
                  <c:v>61.84375</c:v>
                </c:pt>
                <c:pt idx="24901">
                  <c:v>61.846354166666671</c:v>
                </c:pt>
                <c:pt idx="24902">
                  <c:v>61.848958333333329</c:v>
                </c:pt>
                <c:pt idx="24903">
                  <c:v>61.8515625</c:v>
                </c:pt>
                <c:pt idx="24904">
                  <c:v>61.854166666666671</c:v>
                </c:pt>
                <c:pt idx="24905">
                  <c:v>61.856770833333329</c:v>
                </c:pt>
                <c:pt idx="24906">
                  <c:v>61.859375</c:v>
                </c:pt>
                <c:pt idx="24907">
                  <c:v>61.861979166666671</c:v>
                </c:pt>
                <c:pt idx="24908">
                  <c:v>61.864583333333329</c:v>
                </c:pt>
                <c:pt idx="24909">
                  <c:v>61.8671875</c:v>
                </c:pt>
                <c:pt idx="24910">
                  <c:v>61.869791666666671</c:v>
                </c:pt>
                <c:pt idx="24911">
                  <c:v>61.872395833333329</c:v>
                </c:pt>
                <c:pt idx="24912">
                  <c:v>61.875</c:v>
                </c:pt>
                <c:pt idx="24913">
                  <c:v>61.877604166666671</c:v>
                </c:pt>
                <c:pt idx="24914">
                  <c:v>61.880208333333329</c:v>
                </c:pt>
                <c:pt idx="24915">
                  <c:v>61.8828125</c:v>
                </c:pt>
                <c:pt idx="24916">
                  <c:v>61.885416666666671</c:v>
                </c:pt>
                <c:pt idx="24917">
                  <c:v>61.888020833333329</c:v>
                </c:pt>
                <c:pt idx="24918">
                  <c:v>61.890625</c:v>
                </c:pt>
                <c:pt idx="24919">
                  <c:v>61.893229166666671</c:v>
                </c:pt>
                <c:pt idx="24920">
                  <c:v>61.895833333333329</c:v>
                </c:pt>
                <c:pt idx="24921">
                  <c:v>61.8984375</c:v>
                </c:pt>
                <c:pt idx="24922">
                  <c:v>61.901041666666671</c:v>
                </c:pt>
                <c:pt idx="24923">
                  <c:v>61.903645833333329</c:v>
                </c:pt>
                <c:pt idx="24924">
                  <c:v>61.90625</c:v>
                </c:pt>
                <c:pt idx="24925">
                  <c:v>61.908854166666671</c:v>
                </c:pt>
                <c:pt idx="24926">
                  <c:v>61.911458333333329</c:v>
                </c:pt>
                <c:pt idx="24927">
                  <c:v>61.9140625</c:v>
                </c:pt>
                <c:pt idx="24928">
                  <c:v>61.916666666666671</c:v>
                </c:pt>
                <c:pt idx="24929">
                  <c:v>61.919270833333329</c:v>
                </c:pt>
                <c:pt idx="24930">
                  <c:v>61.921875</c:v>
                </c:pt>
                <c:pt idx="24931">
                  <c:v>61.924479166666671</c:v>
                </c:pt>
                <c:pt idx="24932">
                  <c:v>61.927083333333329</c:v>
                </c:pt>
                <c:pt idx="24933">
                  <c:v>61.9296875</c:v>
                </c:pt>
                <c:pt idx="24934">
                  <c:v>61.932291666666671</c:v>
                </c:pt>
                <c:pt idx="24935">
                  <c:v>61.934895833333329</c:v>
                </c:pt>
                <c:pt idx="24936">
                  <c:v>61.9375</c:v>
                </c:pt>
                <c:pt idx="24937">
                  <c:v>61.940104166666671</c:v>
                </c:pt>
                <c:pt idx="24938">
                  <c:v>61.942708333333329</c:v>
                </c:pt>
                <c:pt idx="24939">
                  <c:v>61.9453125</c:v>
                </c:pt>
                <c:pt idx="24940">
                  <c:v>61.947916666666671</c:v>
                </c:pt>
                <c:pt idx="24941">
                  <c:v>61.950520833333329</c:v>
                </c:pt>
                <c:pt idx="24942">
                  <c:v>61.953125</c:v>
                </c:pt>
                <c:pt idx="24943">
                  <c:v>61.955729166666671</c:v>
                </c:pt>
                <c:pt idx="24944">
                  <c:v>61.958333333333329</c:v>
                </c:pt>
                <c:pt idx="24945">
                  <c:v>61.9609375</c:v>
                </c:pt>
                <c:pt idx="24946">
                  <c:v>61.963541666666671</c:v>
                </c:pt>
                <c:pt idx="24947">
                  <c:v>61.966145833333329</c:v>
                </c:pt>
                <c:pt idx="24948">
                  <c:v>61.96875</c:v>
                </c:pt>
                <c:pt idx="24949">
                  <c:v>61.971354166666671</c:v>
                </c:pt>
                <c:pt idx="24950">
                  <c:v>61.973958333333329</c:v>
                </c:pt>
                <c:pt idx="24951">
                  <c:v>61.9765625</c:v>
                </c:pt>
                <c:pt idx="24952">
                  <c:v>61.979166666666671</c:v>
                </c:pt>
                <c:pt idx="24953">
                  <c:v>61.981770833333329</c:v>
                </c:pt>
                <c:pt idx="24954">
                  <c:v>61.984375</c:v>
                </c:pt>
                <c:pt idx="24955">
                  <c:v>61.986979166666671</c:v>
                </c:pt>
                <c:pt idx="24956">
                  <c:v>61.989583333333329</c:v>
                </c:pt>
                <c:pt idx="24957">
                  <c:v>61.9921875</c:v>
                </c:pt>
                <c:pt idx="24958">
                  <c:v>61.994791666666671</c:v>
                </c:pt>
                <c:pt idx="24959">
                  <c:v>61.997395833333329</c:v>
                </c:pt>
                <c:pt idx="24960">
                  <c:v>62</c:v>
                </c:pt>
                <c:pt idx="24961">
                  <c:v>62.002604166666671</c:v>
                </c:pt>
                <c:pt idx="24962">
                  <c:v>62.005208333333329</c:v>
                </c:pt>
                <c:pt idx="24963">
                  <c:v>62.0078125</c:v>
                </c:pt>
                <c:pt idx="24964">
                  <c:v>62.010416666666671</c:v>
                </c:pt>
                <c:pt idx="24965">
                  <c:v>62.013020833333329</c:v>
                </c:pt>
                <c:pt idx="24966">
                  <c:v>62.015625</c:v>
                </c:pt>
                <c:pt idx="24967">
                  <c:v>62.018229166666671</c:v>
                </c:pt>
                <c:pt idx="24968">
                  <c:v>62.020833333333329</c:v>
                </c:pt>
                <c:pt idx="24969">
                  <c:v>62.0234375</c:v>
                </c:pt>
                <c:pt idx="24970">
                  <c:v>62.026041666666671</c:v>
                </c:pt>
                <c:pt idx="24971">
                  <c:v>62.028645833333329</c:v>
                </c:pt>
                <c:pt idx="24972">
                  <c:v>62.03125</c:v>
                </c:pt>
                <c:pt idx="24973">
                  <c:v>62.033854166666671</c:v>
                </c:pt>
                <c:pt idx="24974">
                  <c:v>62.036458333333329</c:v>
                </c:pt>
                <c:pt idx="24975">
                  <c:v>62.0390625</c:v>
                </c:pt>
                <c:pt idx="24976">
                  <c:v>62.041666666666671</c:v>
                </c:pt>
                <c:pt idx="24977">
                  <c:v>62.044270833333329</c:v>
                </c:pt>
                <c:pt idx="24978">
                  <c:v>62.046875</c:v>
                </c:pt>
                <c:pt idx="24979">
                  <c:v>62.049479166666671</c:v>
                </c:pt>
                <c:pt idx="24980">
                  <c:v>62.052083333333329</c:v>
                </c:pt>
                <c:pt idx="24981">
                  <c:v>62.0546875</c:v>
                </c:pt>
                <c:pt idx="24982">
                  <c:v>62.057291666666671</c:v>
                </c:pt>
                <c:pt idx="24983">
                  <c:v>62.059895833333329</c:v>
                </c:pt>
                <c:pt idx="24984">
                  <c:v>62.0625</c:v>
                </c:pt>
                <c:pt idx="24985">
                  <c:v>62.065104166666671</c:v>
                </c:pt>
                <c:pt idx="24986">
                  <c:v>62.067708333333329</c:v>
                </c:pt>
                <c:pt idx="24987">
                  <c:v>62.0703125</c:v>
                </c:pt>
                <c:pt idx="24988">
                  <c:v>62.072916666666671</c:v>
                </c:pt>
                <c:pt idx="24989">
                  <c:v>62.075520833333329</c:v>
                </c:pt>
                <c:pt idx="24990">
                  <c:v>62.078125</c:v>
                </c:pt>
                <c:pt idx="24991">
                  <c:v>62.080729166666671</c:v>
                </c:pt>
                <c:pt idx="24992">
                  <c:v>62.083333333333329</c:v>
                </c:pt>
                <c:pt idx="24993">
                  <c:v>62.0859375</c:v>
                </c:pt>
                <c:pt idx="24994">
                  <c:v>62.088541666666671</c:v>
                </c:pt>
                <c:pt idx="24995">
                  <c:v>62.091145833333329</c:v>
                </c:pt>
                <c:pt idx="24996">
                  <c:v>62.09375</c:v>
                </c:pt>
                <c:pt idx="24997">
                  <c:v>62.096354166666671</c:v>
                </c:pt>
                <c:pt idx="24998">
                  <c:v>62.098958333333329</c:v>
                </c:pt>
                <c:pt idx="24999">
                  <c:v>62.1015625</c:v>
                </c:pt>
                <c:pt idx="25000">
                  <c:v>62.104166666666671</c:v>
                </c:pt>
                <c:pt idx="25001">
                  <c:v>62.106770833333329</c:v>
                </c:pt>
                <c:pt idx="25002">
                  <c:v>62.109375</c:v>
                </c:pt>
                <c:pt idx="25003">
                  <c:v>62.111979166666671</c:v>
                </c:pt>
                <c:pt idx="25004">
                  <c:v>62.114583333333329</c:v>
                </c:pt>
                <c:pt idx="25005">
                  <c:v>62.1171875</c:v>
                </c:pt>
                <c:pt idx="25006">
                  <c:v>62.119791666666671</c:v>
                </c:pt>
                <c:pt idx="25007">
                  <c:v>62.122395833333329</c:v>
                </c:pt>
                <c:pt idx="25008">
                  <c:v>62.125</c:v>
                </c:pt>
                <c:pt idx="25009">
                  <c:v>62.127604166666671</c:v>
                </c:pt>
                <c:pt idx="25010">
                  <c:v>62.130208333333329</c:v>
                </c:pt>
                <c:pt idx="25011">
                  <c:v>62.1328125</c:v>
                </c:pt>
                <c:pt idx="25012">
                  <c:v>62.135416666666671</c:v>
                </c:pt>
                <c:pt idx="25013">
                  <c:v>62.138020833333329</c:v>
                </c:pt>
                <c:pt idx="25014">
                  <c:v>62.140625</c:v>
                </c:pt>
                <c:pt idx="25015">
                  <c:v>62.143229166666671</c:v>
                </c:pt>
                <c:pt idx="25016">
                  <c:v>62.145833333333329</c:v>
                </c:pt>
                <c:pt idx="25017">
                  <c:v>62.1484375</c:v>
                </c:pt>
                <c:pt idx="25018">
                  <c:v>62.151041666666671</c:v>
                </c:pt>
                <c:pt idx="25019">
                  <c:v>62.153645833333329</c:v>
                </c:pt>
                <c:pt idx="25020">
                  <c:v>62.15625</c:v>
                </c:pt>
                <c:pt idx="25021">
                  <c:v>62.158854166666671</c:v>
                </c:pt>
                <c:pt idx="25022">
                  <c:v>62.161458333333329</c:v>
                </c:pt>
                <c:pt idx="25023">
                  <c:v>62.1640625</c:v>
                </c:pt>
                <c:pt idx="25024">
                  <c:v>62.166666666666671</c:v>
                </c:pt>
                <c:pt idx="25025">
                  <c:v>62.169270833333329</c:v>
                </c:pt>
                <c:pt idx="25026">
                  <c:v>62.171875</c:v>
                </c:pt>
                <c:pt idx="25027">
                  <c:v>62.174479166666671</c:v>
                </c:pt>
                <c:pt idx="25028">
                  <c:v>62.177083333333329</c:v>
                </c:pt>
                <c:pt idx="25029">
                  <c:v>62.1796875</c:v>
                </c:pt>
                <c:pt idx="25030">
                  <c:v>62.182291666666671</c:v>
                </c:pt>
                <c:pt idx="25031">
                  <c:v>62.184895833333329</c:v>
                </c:pt>
                <c:pt idx="25032">
                  <c:v>62.1875</c:v>
                </c:pt>
                <c:pt idx="25033">
                  <c:v>62.190104166666671</c:v>
                </c:pt>
                <c:pt idx="25034">
                  <c:v>62.192708333333329</c:v>
                </c:pt>
                <c:pt idx="25035">
                  <c:v>62.1953125</c:v>
                </c:pt>
                <c:pt idx="25036">
                  <c:v>62.197916666666671</c:v>
                </c:pt>
                <c:pt idx="25037">
                  <c:v>62.200520833333329</c:v>
                </c:pt>
                <c:pt idx="25038">
                  <c:v>62.203125</c:v>
                </c:pt>
                <c:pt idx="25039">
                  <c:v>62.205729166666671</c:v>
                </c:pt>
                <c:pt idx="25040">
                  <c:v>62.208333333333329</c:v>
                </c:pt>
                <c:pt idx="25041">
                  <c:v>62.2109375</c:v>
                </c:pt>
                <c:pt idx="25042">
                  <c:v>62.213541666666671</c:v>
                </c:pt>
                <c:pt idx="25043">
                  <c:v>62.216145833333329</c:v>
                </c:pt>
                <c:pt idx="25044">
                  <c:v>62.21875</c:v>
                </c:pt>
                <c:pt idx="25045">
                  <c:v>62.221354166666671</c:v>
                </c:pt>
                <c:pt idx="25046">
                  <c:v>62.223958333333329</c:v>
                </c:pt>
                <c:pt idx="25047">
                  <c:v>62.2265625</c:v>
                </c:pt>
                <c:pt idx="25048">
                  <c:v>62.229166666666671</c:v>
                </c:pt>
                <c:pt idx="25049">
                  <c:v>62.231770833333329</c:v>
                </c:pt>
                <c:pt idx="25050">
                  <c:v>62.234375</c:v>
                </c:pt>
                <c:pt idx="25051">
                  <c:v>62.236979166666671</c:v>
                </c:pt>
                <c:pt idx="25052">
                  <c:v>62.239583333333329</c:v>
                </c:pt>
                <c:pt idx="25053">
                  <c:v>62.2421875</c:v>
                </c:pt>
                <c:pt idx="25054">
                  <c:v>62.244791666666671</c:v>
                </c:pt>
                <c:pt idx="25055">
                  <c:v>62.247395833333329</c:v>
                </c:pt>
                <c:pt idx="25056">
                  <c:v>62.25</c:v>
                </c:pt>
                <c:pt idx="25057">
                  <c:v>62.252604166666671</c:v>
                </c:pt>
                <c:pt idx="25058">
                  <c:v>62.255208333333329</c:v>
                </c:pt>
                <c:pt idx="25059">
                  <c:v>62.2578125</c:v>
                </c:pt>
                <c:pt idx="25060">
                  <c:v>62.260416666666671</c:v>
                </c:pt>
                <c:pt idx="25061">
                  <c:v>62.263020833333329</c:v>
                </c:pt>
                <c:pt idx="25062">
                  <c:v>62.265625</c:v>
                </c:pt>
                <c:pt idx="25063">
                  <c:v>62.268229166666671</c:v>
                </c:pt>
                <c:pt idx="25064">
                  <c:v>62.270833333333329</c:v>
                </c:pt>
                <c:pt idx="25065">
                  <c:v>62.2734375</c:v>
                </c:pt>
                <c:pt idx="25066">
                  <c:v>62.276041666666671</c:v>
                </c:pt>
                <c:pt idx="25067">
                  <c:v>62.278645833333329</c:v>
                </c:pt>
                <c:pt idx="25068">
                  <c:v>62.28125</c:v>
                </c:pt>
                <c:pt idx="25069">
                  <c:v>62.283854166666671</c:v>
                </c:pt>
                <c:pt idx="25070">
                  <c:v>62.286458333333329</c:v>
                </c:pt>
                <c:pt idx="25071">
                  <c:v>62.2890625</c:v>
                </c:pt>
                <c:pt idx="25072">
                  <c:v>62.291666666666671</c:v>
                </c:pt>
                <c:pt idx="25073">
                  <c:v>62.294270833333329</c:v>
                </c:pt>
                <c:pt idx="25074">
                  <c:v>62.296875</c:v>
                </c:pt>
                <c:pt idx="25075">
                  <c:v>62.299479166666671</c:v>
                </c:pt>
                <c:pt idx="25076">
                  <c:v>62.302083333333329</c:v>
                </c:pt>
                <c:pt idx="25077">
                  <c:v>62.3046875</c:v>
                </c:pt>
                <c:pt idx="25078">
                  <c:v>62.307291666666671</c:v>
                </c:pt>
                <c:pt idx="25079">
                  <c:v>62.309895833333329</c:v>
                </c:pt>
                <c:pt idx="25080">
                  <c:v>62.3125</c:v>
                </c:pt>
                <c:pt idx="25081">
                  <c:v>62.315104166666671</c:v>
                </c:pt>
                <c:pt idx="25082">
                  <c:v>62.317708333333329</c:v>
                </c:pt>
                <c:pt idx="25083">
                  <c:v>62.3203125</c:v>
                </c:pt>
                <c:pt idx="25084">
                  <c:v>62.322916666666671</c:v>
                </c:pt>
                <c:pt idx="25085">
                  <c:v>62.325520833333329</c:v>
                </c:pt>
                <c:pt idx="25086">
                  <c:v>62.328125</c:v>
                </c:pt>
                <c:pt idx="25087">
                  <c:v>62.330729166666671</c:v>
                </c:pt>
                <c:pt idx="25088">
                  <c:v>62.333333333333329</c:v>
                </c:pt>
                <c:pt idx="25089">
                  <c:v>62.3359375</c:v>
                </c:pt>
                <c:pt idx="25090">
                  <c:v>62.338541666666671</c:v>
                </c:pt>
                <c:pt idx="25091">
                  <c:v>62.341145833333329</c:v>
                </c:pt>
                <c:pt idx="25092">
                  <c:v>62.34375</c:v>
                </c:pt>
                <c:pt idx="25093">
                  <c:v>62.346354166666671</c:v>
                </c:pt>
                <c:pt idx="25094">
                  <c:v>62.348958333333329</c:v>
                </c:pt>
                <c:pt idx="25095">
                  <c:v>62.3515625</c:v>
                </c:pt>
                <c:pt idx="25096">
                  <c:v>62.354166666666671</c:v>
                </c:pt>
                <c:pt idx="25097">
                  <c:v>62.356770833333329</c:v>
                </c:pt>
                <c:pt idx="25098">
                  <c:v>62.359375</c:v>
                </c:pt>
                <c:pt idx="25099">
                  <c:v>62.361979166666671</c:v>
                </c:pt>
                <c:pt idx="25100">
                  <c:v>62.364583333333329</c:v>
                </c:pt>
                <c:pt idx="25101">
                  <c:v>62.3671875</c:v>
                </c:pt>
                <c:pt idx="25102">
                  <c:v>62.369791666666671</c:v>
                </c:pt>
                <c:pt idx="25103">
                  <c:v>62.372395833333329</c:v>
                </c:pt>
                <c:pt idx="25104">
                  <c:v>62.375</c:v>
                </c:pt>
                <c:pt idx="25105">
                  <c:v>62.377604166666671</c:v>
                </c:pt>
                <c:pt idx="25106">
                  <c:v>62.380208333333329</c:v>
                </c:pt>
                <c:pt idx="25107">
                  <c:v>62.3828125</c:v>
                </c:pt>
                <c:pt idx="25108">
                  <c:v>62.385416666666671</c:v>
                </c:pt>
                <c:pt idx="25109">
                  <c:v>62.388020833333329</c:v>
                </c:pt>
                <c:pt idx="25110">
                  <c:v>62.390625</c:v>
                </c:pt>
                <c:pt idx="25111">
                  <c:v>62.393229166666671</c:v>
                </c:pt>
                <c:pt idx="25112">
                  <c:v>62.395833333333329</c:v>
                </c:pt>
                <c:pt idx="25113">
                  <c:v>62.3984375</c:v>
                </c:pt>
                <c:pt idx="25114">
                  <c:v>62.401041666666671</c:v>
                </c:pt>
                <c:pt idx="25115">
                  <c:v>62.403645833333329</c:v>
                </c:pt>
                <c:pt idx="25116">
                  <c:v>62.40625</c:v>
                </c:pt>
                <c:pt idx="25117">
                  <c:v>62.408854166666671</c:v>
                </c:pt>
                <c:pt idx="25118">
                  <c:v>62.411458333333329</c:v>
                </c:pt>
                <c:pt idx="25119">
                  <c:v>62.4140625</c:v>
                </c:pt>
                <c:pt idx="25120">
                  <c:v>62.416666666666671</c:v>
                </c:pt>
                <c:pt idx="25121">
                  <c:v>62.419270833333329</c:v>
                </c:pt>
                <c:pt idx="25122">
                  <c:v>62.421875</c:v>
                </c:pt>
                <c:pt idx="25123">
                  <c:v>62.424479166666671</c:v>
                </c:pt>
                <c:pt idx="25124">
                  <c:v>62.427083333333329</c:v>
                </c:pt>
                <c:pt idx="25125">
                  <c:v>62.4296875</c:v>
                </c:pt>
                <c:pt idx="25126">
                  <c:v>62.432291666666671</c:v>
                </c:pt>
                <c:pt idx="25127">
                  <c:v>62.434895833333329</c:v>
                </c:pt>
                <c:pt idx="25128">
                  <c:v>62.4375</c:v>
                </c:pt>
                <c:pt idx="25129">
                  <c:v>62.440104166666671</c:v>
                </c:pt>
                <c:pt idx="25130">
                  <c:v>62.442708333333329</c:v>
                </c:pt>
                <c:pt idx="25131">
                  <c:v>62.4453125</c:v>
                </c:pt>
                <c:pt idx="25132">
                  <c:v>62.447916666666671</c:v>
                </c:pt>
                <c:pt idx="25133">
                  <c:v>62.450520833333329</c:v>
                </c:pt>
                <c:pt idx="25134">
                  <c:v>62.453125</c:v>
                </c:pt>
                <c:pt idx="25135">
                  <c:v>62.455729166666671</c:v>
                </c:pt>
                <c:pt idx="25136">
                  <c:v>62.458333333333329</c:v>
                </c:pt>
                <c:pt idx="25137">
                  <c:v>62.4609375</c:v>
                </c:pt>
                <c:pt idx="25138">
                  <c:v>62.463541666666671</c:v>
                </c:pt>
                <c:pt idx="25139">
                  <c:v>62.466145833333329</c:v>
                </c:pt>
                <c:pt idx="25140">
                  <c:v>62.46875</c:v>
                </c:pt>
                <c:pt idx="25141">
                  <c:v>62.471354166666671</c:v>
                </c:pt>
                <c:pt idx="25142">
                  <c:v>62.473958333333329</c:v>
                </c:pt>
                <c:pt idx="25143">
                  <c:v>62.4765625</c:v>
                </c:pt>
                <c:pt idx="25144">
                  <c:v>62.479166666666671</c:v>
                </c:pt>
                <c:pt idx="25145">
                  <c:v>62.481770833333329</c:v>
                </c:pt>
                <c:pt idx="25146">
                  <c:v>62.484375</c:v>
                </c:pt>
                <c:pt idx="25147">
                  <c:v>62.486979166666671</c:v>
                </c:pt>
                <c:pt idx="25148">
                  <c:v>62.489583333333329</c:v>
                </c:pt>
                <c:pt idx="25149">
                  <c:v>62.4921875</c:v>
                </c:pt>
                <c:pt idx="25150">
                  <c:v>62.494791666666671</c:v>
                </c:pt>
                <c:pt idx="25151">
                  <c:v>62.497395833333329</c:v>
                </c:pt>
                <c:pt idx="25152">
                  <c:v>62.5</c:v>
                </c:pt>
                <c:pt idx="25153">
                  <c:v>62.502604166666671</c:v>
                </c:pt>
                <c:pt idx="25154">
                  <c:v>62.505208333333329</c:v>
                </c:pt>
                <c:pt idx="25155">
                  <c:v>62.5078125</c:v>
                </c:pt>
                <c:pt idx="25156">
                  <c:v>62.510416666666671</c:v>
                </c:pt>
                <c:pt idx="25157">
                  <c:v>62.513020833333329</c:v>
                </c:pt>
                <c:pt idx="25158">
                  <c:v>62.515625</c:v>
                </c:pt>
                <c:pt idx="25159">
                  <c:v>62.518229166666671</c:v>
                </c:pt>
                <c:pt idx="25160">
                  <c:v>62.520833333333329</c:v>
                </c:pt>
                <c:pt idx="25161">
                  <c:v>62.5234375</c:v>
                </c:pt>
                <c:pt idx="25162">
                  <c:v>62.526041666666671</c:v>
                </c:pt>
                <c:pt idx="25163">
                  <c:v>62.528645833333329</c:v>
                </c:pt>
                <c:pt idx="25164">
                  <c:v>62.53125</c:v>
                </c:pt>
                <c:pt idx="25165">
                  <c:v>62.533854166666671</c:v>
                </c:pt>
                <c:pt idx="25166">
                  <c:v>62.536458333333329</c:v>
                </c:pt>
                <c:pt idx="25167">
                  <c:v>62.5390625</c:v>
                </c:pt>
                <c:pt idx="25168">
                  <c:v>62.541666666666671</c:v>
                </c:pt>
                <c:pt idx="25169">
                  <c:v>62.544270833333329</c:v>
                </c:pt>
                <c:pt idx="25170">
                  <c:v>62.546875</c:v>
                </c:pt>
                <c:pt idx="25171">
                  <c:v>62.549479166666671</c:v>
                </c:pt>
                <c:pt idx="25172">
                  <c:v>62.552083333333329</c:v>
                </c:pt>
                <c:pt idx="25173">
                  <c:v>62.5546875</c:v>
                </c:pt>
                <c:pt idx="25174">
                  <c:v>62.557291666666671</c:v>
                </c:pt>
                <c:pt idx="25175">
                  <c:v>62.559895833333329</c:v>
                </c:pt>
                <c:pt idx="25176">
                  <c:v>62.5625</c:v>
                </c:pt>
                <c:pt idx="25177">
                  <c:v>62.565104166666671</c:v>
                </c:pt>
                <c:pt idx="25178">
                  <c:v>62.567708333333329</c:v>
                </c:pt>
                <c:pt idx="25179">
                  <c:v>62.5703125</c:v>
                </c:pt>
                <c:pt idx="25180">
                  <c:v>62.572916666666671</c:v>
                </c:pt>
                <c:pt idx="25181">
                  <c:v>62.575520833333329</c:v>
                </c:pt>
                <c:pt idx="25182">
                  <c:v>62.578125</c:v>
                </c:pt>
                <c:pt idx="25183">
                  <c:v>62.580729166666671</c:v>
                </c:pt>
                <c:pt idx="25184">
                  <c:v>62.583333333333329</c:v>
                </c:pt>
                <c:pt idx="25185">
                  <c:v>62.5859375</c:v>
                </c:pt>
                <c:pt idx="25186">
                  <c:v>62.588541666666671</c:v>
                </c:pt>
                <c:pt idx="25187">
                  <c:v>62.591145833333329</c:v>
                </c:pt>
                <c:pt idx="25188">
                  <c:v>62.59375</c:v>
                </c:pt>
                <c:pt idx="25189">
                  <c:v>62.596354166666671</c:v>
                </c:pt>
                <c:pt idx="25190">
                  <c:v>62.598958333333329</c:v>
                </c:pt>
                <c:pt idx="25191">
                  <c:v>62.6015625</c:v>
                </c:pt>
                <c:pt idx="25192">
                  <c:v>62.604166666666671</c:v>
                </c:pt>
                <c:pt idx="25193">
                  <c:v>62.606770833333329</c:v>
                </c:pt>
                <c:pt idx="25194">
                  <c:v>62.609375</c:v>
                </c:pt>
                <c:pt idx="25195">
                  <c:v>62.611979166666671</c:v>
                </c:pt>
                <c:pt idx="25196">
                  <c:v>62.614583333333329</c:v>
                </c:pt>
                <c:pt idx="25197">
                  <c:v>62.6171875</c:v>
                </c:pt>
                <c:pt idx="25198">
                  <c:v>62.619791666666671</c:v>
                </c:pt>
                <c:pt idx="25199">
                  <c:v>62.622395833333329</c:v>
                </c:pt>
                <c:pt idx="25200">
                  <c:v>62.625</c:v>
                </c:pt>
                <c:pt idx="25201">
                  <c:v>62.627604166666671</c:v>
                </c:pt>
                <c:pt idx="25202">
                  <c:v>62.630208333333329</c:v>
                </c:pt>
                <c:pt idx="25203">
                  <c:v>62.6328125</c:v>
                </c:pt>
                <c:pt idx="25204">
                  <c:v>62.635416666666671</c:v>
                </c:pt>
                <c:pt idx="25205">
                  <c:v>62.638020833333329</c:v>
                </c:pt>
                <c:pt idx="25206">
                  <c:v>62.640625</c:v>
                </c:pt>
                <c:pt idx="25207">
                  <c:v>62.643229166666671</c:v>
                </c:pt>
                <c:pt idx="25208">
                  <c:v>62.645833333333329</c:v>
                </c:pt>
                <c:pt idx="25209">
                  <c:v>62.6484375</c:v>
                </c:pt>
                <c:pt idx="25210">
                  <c:v>62.651041666666671</c:v>
                </c:pt>
                <c:pt idx="25211">
                  <c:v>62.653645833333329</c:v>
                </c:pt>
                <c:pt idx="25212">
                  <c:v>62.65625</c:v>
                </c:pt>
                <c:pt idx="25213">
                  <c:v>62.658854166666671</c:v>
                </c:pt>
                <c:pt idx="25214">
                  <c:v>62.661458333333329</c:v>
                </c:pt>
                <c:pt idx="25215">
                  <c:v>62.6640625</c:v>
                </c:pt>
                <c:pt idx="25216">
                  <c:v>62.666666666666671</c:v>
                </c:pt>
                <c:pt idx="25217">
                  <c:v>62.669270833333329</c:v>
                </c:pt>
                <c:pt idx="25218">
                  <c:v>62.671875</c:v>
                </c:pt>
                <c:pt idx="25219">
                  <c:v>62.674479166666671</c:v>
                </c:pt>
                <c:pt idx="25220">
                  <c:v>62.677083333333329</c:v>
                </c:pt>
                <c:pt idx="25221">
                  <c:v>62.6796875</c:v>
                </c:pt>
                <c:pt idx="25222">
                  <c:v>62.682291666666671</c:v>
                </c:pt>
                <c:pt idx="25223">
                  <c:v>62.684895833333329</c:v>
                </c:pt>
                <c:pt idx="25224">
                  <c:v>62.6875</c:v>
                </c:pt>
                <c:pt idx="25225">
                  <c:v>62.690104166666671</c:v>
                </c:pt>
                <c:pt idx="25226">
                  <c:v>62.692708333333329</c:v>
                </c:pt>
                <c:pt idx="25227">
                  <c:v>62.6953125</c:v>
                </c:pt>
                <c:pt idx="25228">
                  <c:v>62.697916666666671</c:v>
                </c:pt>
                <c:pt idx="25229">
                  <c:v>62.700520833333329</c:v>
                </c:pt>
                <c:pt idx="25230">
                  <c:v>62.703125</c:v>
                </c:pt>
                <c:pt idx="25231">
                  <c:v>62.705729166666671</c:v>
                </c:pt>
                <c:pt idx="25232">
                  <c:v>62.708333333333329</c:v>
                </c:pt>
                <c:pt idx="25233">
                  <c:v>62.7109375</c:v>
                </c:pt>
                <c:pt idx="25234">
                  <c:v>62.713541666666671</c:v>
                </c:pt>
                <c:pt idx="25235">
                  <c:v>62.716145833333329</c:v>
                </c:pt>
                <c:pt idx="25236">
                  <c:v>62.71875</c:v>
                </c:pt>
                <c:pt idx="25237">
                  <c:v>62.721354166666671</c:v>
                </c:pt>
                <c:pt idx="25238">
                  <c:v>62.723958333333329</c:v>
                </c:pt>
                <c:pt idx="25239">
                  <c:v>62.7265625</c:v>
                </c:pt>
                <c:pt idx="25240">
                  <c:v>62.729166666666671</c:v>
                </c:pt>
                <c:pt idx="25241">
                  <c:v>62.731770833333329</c:v>
                </c:pt>
                <c:pt idx="25242">
                  <c:v>62.734375</c:v>
                </c:pt>
                <c:pt idx="25243">
                  <c:v>62.736979166666671</c:v>
                </c:pt>
                <c:pt idx="25244">
                  <c:v>62.739583333333329</c:v>
                </c:pt>
                <c:pt idx="25245">
                  <c:v>62.7421875</c:v>
                </c:pt>
                <c:pt idx="25246">
                  <c:v>62.744791666666671</c:v>
                </c:pt>
                <c:pt idx="25247">
                  <c:v>62.747395833333329</c:v>
                </c:pt>
                <c:pt idx="25248">
                  <c:v>62.75</c:v>
                </c:pt>
                <c:pt idx="25249">
                  <c:v>62.752604166666671</c:v>
                </c:pt>
                <c:pt idx="25250">
                  <c:v>62.755208333333329</c:v>
                </c:pt>
                <c:pt idx="25251">
                  <c:v>62.7578125</c:v>
                </c:pt>
                <c:pt idx="25252">
                  <c:v>62.760416666666671</c:v>
                </c:pt>
                <c:pt idx="25253">
                  <c:v>62.763020833333329</c:v>
                </c:pt>
                <c:pt idx="25254">
                  <c:v>62.765625</c:v>
                </c:pt>
                <c:pt idx="25255">
                  <c:v>62.768229166666671</c:v>
                </c:pt>
                <c:pt idx="25256">
                  <c:v>62.770833333333329</c:v>
                </c:pt>
                <c:pt idx="25257">
                  <c:v>62.7734375</c:v>
                </c:pt>
                <c:pt idx="25258">
                  <c:v>62.776041666666671</c:v>
                </c:pt>
                <c:pt idx="25259">
                  <c:v>62.778645833333329</c:v>
                </c:pt>
                <c:pt idx="25260">
                  <c:v>62.78125</c:v>
                </c:pt>
                <c:pt idx="25261">
                  <c:v>62.783854166666671</c:v>
                </c:pt>
                <c:pt idx="25262">
                  <c:v>62.786458333333329</c:v>
                </c:pt>
                <c:pt idx="25263">
                  <c:v>62.7890625</c:v>
                </c:pt>
                <c:pt idx="25264">
                  <c:v>62.791666666666671</c:v>
                </c:pt>
                <c:pt idx="25265">
                  <c:v>62.794270833333329</c:v>
                </c:pt>
                <c:pt idx="25266">
                  <c:v>62.796875</c:v>
                </c:pt>
                <c:pt idx="25267">
                  <c:v>62.799479166666671</c:v>
                </c:pt>
                <c:pt idx="25268">
                  <c:v>62.802083333333329</c:v>
                </c:pt>
                <c:pt idx="25269">
                  <c:v>62.8046875</c:v>
                </c:pt>
                <c:pt idx="25270">
                  <c:v>62.807291666666671</c:v>
                </c:pt>
                <c:pt idx="25271">
                  <c:v>62.809895833333329</c:v>
                </c:pt>
                <c:pt idx="25272">
                  <c:v>62.8125</c:v>
                </c:pt>
                <c:pt idx="25273">
                  <c:v>62.815104166666671</c:v>
                </c:pt>
                <c:pt idx="25274">
                  <c:v>62.817708333333329</c:v>
                </c:pt>
                <c:pt idx="25275">
                  <c:v>62.8203125</c:v>
                </c:pt>
                <c:pt idx="25276">
                  <c:v>62.822916666666671</c:v>
                </c:pt>
                <c:pt idx="25277">
                  <c:v>62.825520833333329</c:v>
                </c:pt>
                <c:pt idx="25278">
                  <c:v>62.828125</c:v>
                </c:pt>
                <c:pt idx="25279">
                  <c:v>62.830729166666671</c:v>
                </c:pt>
                <c:pt idx="25280">
                  <c:v>62.833333333333329</c:v>
                </c:pt>
                <c:pt idx="25281">
                  <c:v>62.8359375</c:v>
                </c:pt>
                <c:pt idx="25282">
                  <c:v>62.838541666666671</c:v>
                </c:pt>
                <c:pt idx="25283">
                  <c:v>62.841145833333329</c:v>
                </c:pt>
                <c:pt idx="25284">
                  <c:v>62.84375</c:v>
                </c:pt>
                <c:pt idx="25285">
                  <c:v>62.846354166666671</c:v>
                </c:pt>
                <c:pt idx="25286">
                  <c:v>62.848958333333329</c:v>
                </c:pt>
                <c:pt idx="25287">
                  <c:v>62.8515625</c:v>
                </c:pt>
                <c:pt idx="25288">
                  <c:v>62.854166666666671</c:v>
                </c:pt>
                <c:pt idx="25289">
                  <c:v>62.856770833333329</c:v>
                </c:pt>
                <c:pt idx="25290">
                  <c:v>62.859375</c:v>
                </c:pt>
                <c:pt idx="25291">
                  <c:v>62.861979166666671</c:v>
                </c:pt>
                <c:pt idx="25292">
                  <c:v>62.864583333333329</c:v>
                </c:pt>
                <c:pt idx="25293">
                  <c:v>62.8671875</c:v>
                </c:pt>
                <c:pt idx="25294">
                  <c:v>62.869791666666671</c:v>
                </c:pt>
                <c:pt idx="25295">
                  <c:v>62.872395833333329</c:v>
                </c:pt>
                <c:pt idx="25296">
                  <c:v>62.875</c:v>
                </c:pt>
                <c:pt idx="25297">
                  <c:v>62.877604166666671</c:v>
                </c:pt>
                <c:pt idx="25298">
                  <c:v>62.880208333333329</c:v>
                </c:pt>
                <c:pt idx="25299">
                  <c:v>62.8828125</c:v>
                </c:pt>
                <c:pt idx="25300">
                  <c:v>62.885416666666671</c:v>
                </c:pt>
                <c:pt idx="25301">
                  <c:v>62.888020833333329</c:v>
                </c:pt>
                <c:pt idx="25302">
                  <c:v>62.890625</c:v>
                </c:pt>
                <c:pt idx="25303">
                  <c:v>62.893229166666671</c:v>
                </c:pt>
                <c:pt idx="25304">
                  <c:v>62.895833333333329</c:v>
                </c:pt>
                <c:pt idx="25305">
                  <c:v>62.8984375</c:v>
                </c:pt>
                <c:pt idx="25306">
                  <c:v>62.901041666666671</c:v>
                </c:pt>
                <c:pt idx="25307">
                  <c:v>62.903645833333329</c:v>
                </c:pt>
                <c:pt idx="25308">
                  <c:v>62.90625</c:v>
                </c:pt>
                <c:pt idx="25309">
                  <c:v>62.908854166666671</c:v>
                </c:pt>
                <c:pt idx="25310">
                  <c:v>62.911458333333329</c:v>
                </c:pt>
                <c:pt idx="25311">
                  <c:v>62.9140625</c:v>
                </c:pt>
                <c:pt idx="25312">
                  <c:v>62.916666666666671</c:v>
                </c:pt>
                <c:pt idx="25313">
                  <c:v>62.919270833333329</c:v>
                </c:pt>
                <c:pt idx="25314">
                  <c:v>62.921875</c:v>
                </c:pt>
                <c:pt idx="25315">
                  <c:v>62.924479166666671</c:v>
                </c:pt>
                <c:pt idx="25316">
                  <c:v>62.927083333333329</c:v>
                </c:pt>
                <c:pt idx="25317">
                  <c:v>62.9296875</c:v>
                </c:pt>
                <c:pt idx="25318">
                  <c:v>62.932291666666671</c:v>
                </c:pt>
                <c:pt idx="25319">
                  <c:v>62.934895833333329</c:v>
                </c:pt>
                <c:pt idx="25320">
                  <c:v>62.9375</c:v>
                </c:pt>
                <c:pt idx="25321">
                  <c:v>62.940104166666671</c:v>
                </c:pt>
                <c:pt idx="25322">
                  <c:v>62.942708333333329</c:v>
                </c:pt>
                <c:pt idx="25323">
                  <c:v>62.9453125</c:v>
                </c:pt>
                <c:pt idx="25324">
                  <c:v>62.947916666666671</c:v>
                </c:pt>
                <c:pt idx="25325">
                  <c:v>62.950520833333329</c:v>
                </c:pt>
                <c:pt idx="25326">
                  <c:v>62.953125</c:v>
                </c:pt>
                <c:pt idx="25327">
                  <c:v>62.955729166666671</c:v>
                </c:pt>
                <c:pt idx="25328">
                  <c:v>62.958333333333329</c:v>
                </c:pt>
                <c:pt idx="25329">
                  <c:v>62.9609375</c:v>
                </c:pt>
                <c:pt idx="25330">
                  <c:v>62.963541666666671</c:v>
                </c:pt>
                <c:pt idx="25331">
                  <c:v>62.966145833333329</c:v>
                </c:pt>
                <c:pt idx="25332">
                  <c:v>62.96875</c:v>
                </c:pt>
                <c:pt idx="25333">
                  <c:v>62.971354166666671</c:v>
                </c:pt>
                <c:pt idx="25334">
                  <c:v>62.973958333333329</c:v>
                </c:pt>
                <c:pt idx="25335">
                  <c:v>62.9765625</c:v>
                </c:pt>
                <c:pt idx="25336">
                  <c:v>62.979166666666671</c:v>
                </c:pt>
                <c:pt idx="25337">
                  <c:v>62.981770833333329</c:v>
                </c:pt>
                <c:pt idx="25338">
                  <c:v>62.984375</c:v>
                </c:pt>
                <c:pt idx="25339">
                  <c:v>62.986979166666671</c:v>
                </c:pt>
                <c:pt idx="25340">
                  <c:v>62.989583333333329</c:v>
                </c:pt>
                <c:pt idx="25341">
                  <c:v>62.9921875</c:v>
                </c:pt>
                <c:pt idx="25342">
                  <c:v>62.994791666666671</c:v>
                </c:pt>
                <c:pt idx="25343">
                  <c:v>62.997395833333329</c:v>
                </c:pt>
                <c:pt idx="25344">
                  <c:v>63</c:v>
                </c:pt>
                <c:pt idx="25345">
                  <c:v>63.002604166666671</c:v>
                </c:pt>
                <c:pt idx="25346">
                  <c:v>63.005208333333329</c:v>
                </c:pt>
                <c:pt idx="25347">
                  <c:v>63.0078125</c:v>
                </c:pt>
                <c:pt idx="25348">
                  <c:v>63.010416666666671</c:v>
                </c:pt>
                <c:pt idx="25349">
                  <c:v>63.013020833333329</c:v>
                </c:pt>
                <c:pt idx="25350">
                  <c:v>63.015625</c:v>
                </c:pt>
                <c:pt idx="25351">
                  <c:v>63.018229166666671</c:v>
                </c:pt>
                <c:pt idx="25352">
                  <c:v>63.020833333333329</c:v>
                </c:pt>
                <c:pt idx="25353">
                  <c:v>63.0234375</c:v>
                </c:pt>
                <c:pt idx="25354">
                  <c:v>63.026041666666671</c:v>
                </c:pt>
                <c:pt idx="25355">
                  <c:v>63.028645833333329</c:v>
                </c:pt>
                <c:pt idx="25356">
                  <c:v>63.03125</c:v>
                </c:pt>
                <c:pt idx="25357">
                  <c:v>63.033854166666671</c:v>
                </c:pt>
                <c:pt idx="25358">
                  <c:v>63.036458333333329</c:v>
                </c:pt>
                <c:pt idx="25359">
                  <c:v>63.0390625</c:v>
                </c:pt>
                <c:pt idx="25360">
                  <c:v>63.041666666666671</c:v>
                </c:pt>
                <c:pt idx="25361">
                  <c:v>63.044270833333329</c:v>
                </c:pt>
                <c:pt idx="25362">
                  <c:v>63.046875</c:v>
                </c:pt>
                <c:pt idx="25363">
                  <c:v>63.049479166666671</c:v>
                </c:pt>
                <c:pt idx="25364">
                  <c:v>63.052083333333329</c:v>
                </c:pt>
                <c:pt idx="25365">
                  <c:v>63.0546875</c:v>
                </c:pt>
                <c:pt idx="25366">
                  <c:v>63.057291666666671</c:v>
                </c:pt>
                <c:pt idx="25367">
                  <c:v>63.059895833333329</c:v>
                </c:pt>
                <c:pt idx="25368">
                  <c:v>63.0625</c:v>
                </c:pt>
                <c:pt idx="25369">
                  <c:v>63.065104166666671</c:v>
                </c:pt>
                <c:pt idx="25370">
                  <c:v>63.067708333333329</c:v>
                </c:pt>
                <c:pt idx="25371">
                  <c:v>63.0703125</c:v>
                </c:pt>
                <c:pt idx="25372">
                  <c:v>63.072916666666671</c:v>
                </c:pt>
                <c:pt idx="25373">
                  <c:v>63.075520833333329</c:v>
                </c:pt>
                <c:pt idx="25374">
                  <c:v>63.078125</c:v>
                </c:pt>
                <c:pt idx="25375">
                  <c:v>63.080729166666671</c:v>
                </c:pt>
                <c:pt idx="25376">
                  <c:v>63.083333333333329</c:v>
                </c:pt>
                <c:pt idx="25377">
                  <c:v>63.0859375</c:v>
                </c:pt>
                <c:pt idx="25378">
                  <c:v>63.088541666666671</c:v>
                </c:pt>
                <c:pt idx="25379">
                  <c:v>63.091145833333329</c:v>
                </c:pt>
                <c:pt idx="25380">
                  <c:v>63.09375</c:v>
                </c:pt>
                <c:pt idx="25381">
                  <c:v>63.096354166666671</c:v>
                </c:pt>
                <c:pt idx="25382">
                  <c:v>63.098958333333329</c:v>
                </c:pt>
                <c:pt idx="25383">
                  <c:v>63.1015625</c:v>
                </c:pt>
                <c:pt idx="25384">
                  <c:v>63.104166666666671</c:v>
                </c:pt>
                <c:pt idx="25385">
                  <c:v>63.106770833333329</c:v>
                </c:pt>
                <c:pt idx="25386">
                  <c:v>63.109375</c:v>
                </c:pt>
                <c:pt idx="25387">
                  <c:v>63.111979166666671</c:v>
                </c:pt>
                <c:pt idx="25388">
                  <c:v>63.114583333333329</c:v>
                </c:pt>
                <c:pt idx="25389">
                  <c:v>63.1171875</c:v>
                </c:pt>
                <c:pt idx="25390">
                  <c:v>63.119791666666671</c:v>
                </c:pt>
                <c:pt idx="25391">
                  <c:v>63.122395833333329</c:v>
                </c:pt>
                <c:pt idx="25392">
                  <c:v>63.125</c:v>
                </c:pt>
                <c:pt idx="25393">
                  <c:v>63.127604166666671</c:v>
                </c:pt>
                <c:pt idx="25394">
                  <c:v>63.130208333333329</c:v>
                </c:pt>
                <c:pt idx="25395">
                  <c:v>63.1328125</c:v>
                </c:pt>
                <c:pt idx="25396">
                  <c:v>63.135416666666671</c:v>
                </c:pt>
                <c:pt idx="25397">
                  <c:v>63.138020833333329</c:v>
                </c:pt>
                <c:pt idx="25398">
                  <c:v>63.140625</c:v>
                </c:pt>
                <c:pt idx="25399">
                  <c:v>63.143229166666671</c:v>
                </c:pt>
                <c:pt idx="25400">
                  <c:v>63.145833333333329</c:v>
                </c:pt>
                <c:pt idx="25401">
                  <c:v>63.1484375</c:v>
                </c:pt>
                <c:pt idx="25402">
                  <c:v>63.151041666666671</c:v>
                </c:pt>
                <c:pt idx="25403">
                  <c:v>63.153645833333329</c:v>
                </c:pt>
                <c:pt idx="25404">
                  <c:v>63.15625</c:v>
                </c:pt>
                <c:pt idx="25405">
                  <c:v>63.158854166666671</c:v>
                </c:pt>
                <c:pt idx="25406">
                  <c:v>63.161458333333329</c:v>
                </c:pt>
                <c:pt idx="25407">
                  <c:v>63.1640625</c:v>
                </c:pt>
                <c:pt idx="25408">
                  <c:v>63.166666666666671</c:v>
                </c:pt>
                <c:pt idx="25409">
                  <c:v>63.169270833333329</c:v>
                </c:pt>
                <c:pt idx="25410">
                  <c:v>63.171875</c:v>
                </c:pt>
                <c:pt idx="25411">
                  <c:v>63.174479166666671</c:v>
                </c:pt>
                <c:pt idx="25412">
                  <c:v>63.177083333333329</c:v>
                </c:pt>
                <c:pt idx="25413">
                  <c:v>63.1796875</c:v>
                </c:pt>
                <c:pt idx="25414">
                  <c:v>63.182291666666671</c:v>
                </c:pt>
                <c:pt idx="25415">
                  <c:v>63.184895833333329</c:v>
                </c:pt>
                <c:pt idx="25416">
                  <c:v>63.1875</c:v>
                </c:pt>
                <c:pt idx="25417">
                  <c:v>63.190104166666671</c:v>
                </c:pt>
                <c:pt idx="25418">
                  <c:v>63.192708333333329</c:v>
                </c:pt>
                <c:pt idx="25419">
                  <c:v>63.1953125</c:v>
                </c:pt>
                <c:pt idx="25420">
                  <c:v>63.197916666666671</c:v>
                </c:pt>
                <c:pt idx="25421">
                  <c:v>63.200520833333329</c:v>
                </c:pt>
                <c:pt idx="25422">
                  <c:v>63.203125</c:v>
                </c:pt>
                <c:pt idx="25423">
                  <c:v>63.205729166666671</c:v>
                </c:pt>
                <c:pt idx="25424">
                  <c:v>63.208333333333329</c:v>
                </c:pt>
                <c:pt idx="25425">
                  <c:v>63.2109375</c:v>
                </c:pt>
                <c:pt idx="25426">
                  <c:v>63.213541666666671</c:v>
                </c:pt>
                <c:pt idx="25427">
                  <c:v>63.216145833333329</c:v>
                </c:pt>
                <c:pt idx="25428">
                  <c:v>63.21875</c:v>
                </c:pt>
                <c:pt idx="25429">
                  <c:v>63.221354166666671</c:v>
                </c:pt>
                <c:pt idx="25430">
                  <c:v>63.223958333333329</c:v>
                </c:pt>
                <c:pt idx="25431">
                  <c:v>63.2265625</c:v>
                </c:pt>
                <c:pt idx="25432">
                  <c:v>63.229166666666671</c:v>
                </c:pt>
                <c:pt idx="25433">
                  <c:v>63.231770833333329</c:v>
                </c:pt>
                <c:pt idx="25434">
                  <c:v>63.234375</c:v>
                </c:pt>
                <c:pt idx="25435">
                  <c:v>63.236979166666671</c:v>
                </c:pt>
                <c:pt idx="25436">
                  <c:v>63.239583333333329</c:v>
                </c:pt>
                <c:pt idx="25437">
                  <c:v>63.2421875</c:v>
                </c:pt>
                <c:pt idx="25438">
                  <c:v>63.244791666666671</c:v>
                </c:pt>
                <c:pt idx="25439">
                  <c:v>63.247395833333329</c:v>
                </c:pt>
                <c:pt idx="25440">
                  <c:v>63.25</c:v>
                </c:pt>
                <c:pt idx="25441">
                  <c:v>63.252604166666671</c:v>
                </c:pt>
                <c:pt idx="25442">
                  <c:v>63.255208333333329</c:v>
                </c:pt>
                <c:pt idx="25443">
                  <c:v>63.2578125</c:v>
                </c:pt>
                <c:pt idx="25444">
                  <c:v>63.260416666666671</c:v>
                </c:pt>
                <c:pt idx="25445">
                  <c:v>63.263020833333329</c:v>
                </c:pt>
                <c:pt idx="25446">
                  <c:v>63.265625</c:v>
                </c:pt>
                <c:pt idx="25447">
                  <c:v>63.268229166666671</c:v>
                </c:pt>
                <c:pt idx="25448">
                  <c:v>63.270833333333329</c:v>
                </c:pt>
                <c:pt idx="25449">
                  <c:v>63.2734375</c:v>
                </c:pt>
                <c:pt idx="25450">
                  <c:v>63.276041666666671</c:v>
                </c:pt>
                <c:pt idx="25451">
                  <c:v>63.278645833333329</c:v>
                </c:pt>
                <c:pt idx="25452">
                  <c:v>63.28125</c:v>
                </c:pt>
                <c:pt idx="25453">
                  <c:v>63.283854166666671</c:v>
                </c:pt>
                <c:pt idx="25454">
                  <c:v>63.286458333333329</c:v>
                </c:pt>
                <c:pt idx="25455">
                  <c:v>63.2890625</c:v>
                </c:pt>
                <c:pt idx="25456">
                  <c:v>63.291666666666671</c:v>
                </c:pt>
                <c:pt idx="25457">
                  <c:v>63.294270833333329</c:v>
                </c:pt>
                <c:pt idx="25458">
                  <c:v>63.296875</c:v>
                </c:pt>
                <c:pt idx="25459">
                  <c:v>63.299479166666671</c:v>
                </c:pt>
                <c:pt idx="25460">
                  <c:v>63.302083333333329</c:v>
                </c:pt>
                <c:pt idx="25461">
                  <c:v>63.3046875</c:v>
                </c:pt>
                <c:pt idx="25462">
                  <c:v>63.307291666666671</c:v>
                </c:pt>
                <c:pt idx="25463">
                  <c:v>63.309895833333329</c:v>
                </c:pt>
                <c:pt idx="25464">
                  <c:v>63.3125</c:v>
                </c:pt>
                <c:pt idx="25465">
                  <c:v>63.315104166666671</c:v>
                </c:pt>
                <c:pt idx="25466">
                  <c:v>63.317708333333329</c:v>
                </c:pt>
                <c:pt idx="25467">
                  <c:v>63.3203125</c:v>
                </c:pt>
                <c:pt idx="25468">
                  <c:v>63.322916666666671</c:v>
                </c:pt>
                <c:pt idx="25469">
                  <c:v>63.325520833333329</c:v>
                </c:pt>
                <c:pt idx="25470">
                  <c:v>63.328125</c:v>
                </c:pt>
                <c:pt idx="25471">
                  <c:v>63.330729166666671</c:v>
                </c:pt>
                <c:pt idx="25472">
                  <c:v>63.333333333333329</c:v>
                </c:pt>
                <c:pt idx="25473">
                  <c:v>63.3359375</c:v>
                </c:pt>
                <c:pt idx="25474">
                  <c:v>63.338541666666671</c:v>
                </c:pt>
                <c:pt idx="25475">
                  <c:v>63.341145833333329</c:v>
                </c:pt>
                <c:pt idx="25476">
                  <c:v>63.34375</c:v>
                </c:pt>
                <c:pt idx="25477">
                  <c:v>63.346354166666671</c:v>
                </c:pt>
                <c:pt idx="25478">
                  <c:v>63.348958333333329</c:v>
                </c:pt>
                <c:pt idx="25479">
                  <c:v>63.3515625</c:v>
                </c:pt>
                <c:pt idx="25480">
                  <c:v>63.354166666666671</c:v>
                </c:pt>
                <c:pt idx="25481">
                  <c:v>63.356770833333329</c:v>
                </c:pt>
                <c:pt idx="25482">
                  <c:v>63.359375</c:v>
                </c:pt>
                <c:pt idx="25483">
                  <c:v>63.361979166666671</c:v>
                </c:pt>
                <c:pt idx="25484">
                  <c:v>63.364583333333329</c:v>
                </c:pt>
                <c:pt idx="25485">
                  <c:v>63.3671875</c:v>
                </c:pt>
                <c:pt idx="25486">
                  <c:v>63.369791666666671</c:v>
                </c:pt>
                <c:pt idx="25487">
                  <c:v>63.372395833333329</c:v>
                </c:pt>
                <c:pt idx="25488">
                  <c:v>63.375</c:v>
                </c:pt>
                <c:pt idx="25489">
                  <c:v>63.377604166666671</c:v>
                </c:pt>
                <c:pt idx="25490">
                  <c:v>63.380208333333329</c:v>
                </c:pt>
                <c:pt idx="25491">
                  <c:v>63.3828125</c:v>
                </c:pt>
                <c:pt idx="25492">
                  <c:v>63.385416666666671</c:v>
                </c:pt>
                <c:pt idx="25493">
                  <c:v>63.388020833333329</c:v>
                </c:pt>
                <c:pt idx="25494">
                  <c:v>63.390625</c:v>
                </c:pt>
                <c:pt idx="25495">
                  <c:v>63.393229166666671</c:v>
                </c:pt>
                <c:pt idx="25496">
                  <c:v>63.395833333333329</c:v>
                </c:pt>
                <c:pt idx="25497">
                  <c:v>63.3984375</c:v>
                </c:pt>
                <c:pt idx="25498">
                  <c:v>63.401041666666671</c:v>
                </c:pt>
                <c:pt idx="25499">
                  <c:v>63.403645833333329</c:v>
                </c:pt>
                <c:pt idx="25500">
                  <c:v>63.40625</c:v>
                </c:pt>
                <c:pt idx="25501">
                  <c:v>63.408854166666671</c:v>
                </c:pt>
                <c:pt idx="25502">
                  <c:v>63.411458333333329</c:v>
                </c:pt>
                <c:pt idx="25503">
                  <c:v>63.4140625</c:v>
                </c:pt>
                <c:pt idx="25504">
                  <c:v>63.416666666666671</c:v>
                </c:pt>
                <c:pt idx="25505">
                  <c:v>63.419270833333329</c:v>
                </c:pt>
                <c:pt idx="25506">
                  <c:v>63.421875</c:v>
                </c:pt>
                <c:pt idx="25507">
                  <c:v>63.424479166666671</c:v>
                </c:pt>
                <c:pt idx="25508">
                  <c:v>63.427083333333329</c:v>
                </c:pt>
                <c:pt idx="25509">
                  <c:v>63.4296875</c:v>
                </c:pt>
                <c:pt idx="25510">
                  <c:v>63.432291666666671</c:v>
                </c:pt>
                <c:pt idx="25511">
                  <c:v>63.434895833333329</c:v>
                </c:pt>
                <c:pt idx="25512">
                  <c:v>63.4375</c:v>
                </c:pt>
                <c:pt idx="25513">
                  <c:v>63.440104166666671</c:v>
                </c:pt>
                <c:pt idx="25514">
                  <c:v>63.442708333333329</c:v>
                </c:pt>
                <c:pt idx="25515">
                  <c:v>63.4453125</c:v>
                </c:pt>
                <c:pt idx="25516">
                  <c:v>63.447916666666671</c:v>
                </c:pt>
                <c:pt idx="25517">
                  <c:v>63.450520833333329</c:v>
                </c:pt>
                <c:pt idx="25518">
                  <c:v>63.453125</c:v>
                </c:pt>
                <c:pt idx="25519">
                  <c:v>63.455729166666671</c:v>
                </c:pt>
                <c:pt idx="25520">
                  <c:v>63.458333333333329</c:v>
                </c:pt>
                <c:pt idx="25521">
                  <c:v>63.4609375</c:v>
                </c:pt>
                <c:pt idx="25522">
                  <c:v>63.463541666666671</c:v>
                </c:pt>
                <c:pt idx="25523">
                  <c:v>63.466145833333329</c:v>
                </c:pt>
                <c:pt idx="25524">
                  <c:v>63.46875</c:v>
                </c:pt>
                <c:pt idx="25525">
                  <c:v>63.471354166666671</c:v>
                </c:pt>
                <c:pt idx="25526">
                  <c:v>63.473958333333329</c:v>
                </c:pt>
                <c:pt idx="25527">
                  <c:v>63.4765625</c:v>
                </c:pt>
                <c:pt idx="25528">
                  <c:v>63.479166666666671</c:v>
                </c:pt>
                <c:pt idx="25529">
                  <c:v>63.481770833333329</c:v>
                </c:pt>
                <c:pt idx="25530">
                  <c:v>63.484375</c:v>
                </c:pt>
                <c:pt idx="25531">
                  <c:v>63.486979166666671</c:v>
                </c:pt>
                <c:pt idx="25532">
                  <c:v>63.489583333333329</c:v>
                </c:pt>
                <c:pt idx="25533">
                  <c:v>63.4921875</c:v>
                </c:pt>
                <c:pt idx="25534">
                  <c:v>63.494791666666671</c:v>
                </c:pt>
                <c:pt idx="25535">
                  <c:v>63.497395833333329</c:v>
                </c:pt>
                <c:pt idx="25536">
                  <c:v>63.5</c:v>
                </c:pt>
                <c:pt idx="25537">
                  <c:v>63.502604166666671</c:v>
                </c:pt>
                <c:pt idx="25538">
                  <c:v>63.505208333333329</c:v>
                </c:pt>
                <c:pt idx="25539">
                  <c:v>63.5078125</c:v>
                </c:pt>
                <c:pt idx="25540">
                  <c:v>63.510416666666671</c:v>
                </c:pt>
                <c:pt idx="25541">
                  <c:v>63.513020833333329</c:v>
                </c:pt>
                <c:pt idx="25542">
                  <c:v>63.515625</c:v>
                </c:pt>
                <c:pt idx="25543">
                  <c:v>63.518229166666671</c:v>
                </c:pt>
                <c:pt idx="25544">
                  <c:v>63.520833333333329</c:v>
                </c:pt>
                <c:pt idx="25545">
                  <c:v>63.5234375</c:v>
                </c:pt>
                <c:pt idx="25546">
                  <c:v>63.526041666666671</c:v>
                </c:pt>
                <c:pt idx="25547">
                  <c:v>63.528645833333329</c:v>
                </c:pt>
                <c:pt idx="25548">
                  <c:v>63.53125</c:v>
                </c:pt>
                <c:pt idx="25549">
                  <c:v>63.533854166666671</c:v>
                </c:pt>
                <c:pt idx="25550">
                  <c:v>63.536458333333329</c:v>
                </c:pt>
                <c:pt idx="25551">
                  <c:v>63.5390625</c:v>
                </c:pt>
                <c:pt idx="25552">
                  <c:v>63.541666666666671</c:v>
                </c:pt>
                <c:pt idx="25553">
                  <c:v>63.544270833333329</c:v>
                </c:pt>
                <c:pt idx="25554">
                  <c:v>63.546875</c:v>
                </c:pt>
                <c:pt idx="25555">
                  <c:v>63.549479166666671</c:v>
                </c:pt>
                <c:pt idx="25556">
                  <c:v>63.552083333333329</c:v>
                </c:pt>
                <c:pt idx="25557">
                  <c:v>63.5546875</c:v>
                </c:pt>
                <c:pt idx="25558">
                  <c:v>63.557291666666671</c:v>
                </c:pt>
                <c:pt idx="25559">
                  <c:v>63.559895833333329</c:v>
                </c:pt>
                <c:pt idx="25560">
                  <c:v>63.5625</c:v>
                </c:pt>
                <c:pt idx="25561">
                  <c:v>63.565104166666671</c:v>
                </c:pt>
                <c:pt idx="25562">
                  <c:v>63.567708333333329</c:v>
                </c:pt>
                <c:pt idx="25563">
                  <c:v>63.5703125</c:v>
                </c:pt>
                <c:pt idx="25564">
                  <c:v>63.572916666666671</c:v>
                </c:pt>
                <c:pt idx="25565">
                  <c:v>63.575520833333329</c:v>
                </c:pt>
                <c:pt idx="25566">
                  <c:v>63.578125</c:v>
                </c:pt>
                <c:pt idx="25567">
                  <c:v>63.580729166666671</c:v>
                </c:pt>
                <c:pt idx="25568">
                  <c:v>63.583333333333329</c:v>
                </c:pt>
                <c:pt idx="25569">
                  <c:v>63.5859375</c:v>
                </c:pt>
                <c:pt idx="25570">
                  <c:v>63.588541666666671</c:v>
                </c:pt>
                <c:pt idx="25571">
                  <c:v>63.591145833333329</c:v>
                </c:pt>
                <c:pt idx="25572">
                  <c:v>63.59375</c:v>
                </c:pt>
                <c:pt idx="25573">
                  <c:v>63.596354166666671</c:v>
                </c:pt>
                <c:pt idx="25574">
                  <c:v>63.598958333333329</c:v>
                </c:pt>
                <c:pt idx="25575">
                  <c:v>63.6015625</c:v>
                </c:pt>
                <c:pt idx="25576">
                  <c:v>63.604166666666671</c:v>
                </c:pt>
                <c:pt idx="25577">
                  <c:v>63.606770833333329</c:v>
                </c:pt>
                <c:pt idx="25578">
                  <c:v>63.609375</c:v>
                </c:pt>
                <c:pt idx="25579">
                  <c:v>63.611979166666671</c:v>
                </c:pt>
                <c:pt idx="25580">
                  <c:v>63.614583333333329</c:v>
                </c:pt>
                <c:pt idx="25581">
                  <c:v>63.6171875</c:v>
                </c:pt>
                <c:pt idx="25582">
                  <c:v>63.619791666666671</c:v>
                </c:pt>
                <c:pt idx="25583">
                  <c:v>63.622395833333329</c:v>
                </c:pt>
                <c:pt idx="25584">
                  <c:v>63.625</c:v>
                </c:pt>
                <c:pt idx="25585">
                  <c:v>63.627604166666671</c:v>
                </c:pt>
                <c:pt idx="25586">
                  <c:v>63.630208333333329</c:v>
                </c:pt>
                <c:pt idx="25587">
                  <c:v>63.6328125</c:v>
                </c:pt>
                <c:pt idx="25588">
                  <c:v>63.635416666666671</c:v>
                </c:pt>
                <c:pt idx="25589">
                  <c:v>63.638020833333329</c:v>
                </c:pt>
                <c:pt idx="25590">
                  <c:v>63.640625</c:v>
                </c:pt>
                <c:pt idx="25591">
                  <c:v>63.643229166666671</c:v>
                </c:pt>
                <c:pt idx="25592">
                  <c:v>63.645833333333329</c:v>
                </c:pt>
                <c:pt idx="25593">
                  <c:v>63.6484375</c:v>
                </c:pt>
                <c:pt idx="25594">
                  <c:v>63.651041666666671</c:v>
                </c:pt>
                <c:pt idx="25595">
                  <c:v>63.653645833333329</c:v>
                </c:pt>
                <c:pt idx="25596">
                  <c:v>63.65625</c:v>
                </c:pt>
                <c:pt idx="25597">
                  <c:v>63.658854166666671</c:v>
                </c:pt>
                <c:pt idx="25598">
                  <c:v>63.661458333333329</c:v>
                </c:pt>
                <c:pt idx="25599">
                  <c:v>63.6640625</c:v>
                </c:pt>
                <c:pt idx="25600">
                  <c:v>63.666666666666671</c:v>
                </c:pt>
                <c:pt idx="25601">
                  <c:v>63.669270833333329</c:v>
                </c:pt>
                <c:pt idx="25602">
                  <c:v>63.671875</c:v>
                </c:pt>
                <c:pt idx="25603">
                  <c:v>63.674479166666671</c:v>
                </c:pt>
                <c:pt idx="25604">
                  <c:v>63.677083333333329</c:v>
                </c:pt>
                <c:pt idx="25605">
                  <c:v>63.6796875</c:v>
                </c:pt>
                <c:pt idx="25606">
                  <c:v>63.682291666666671</c:v>
                </c:pt>
                <c:pt idx="25607">
                  <c:v>63.684895833333329</c:v>
                </c:pt>
                <c:pt idx="25608">
                  <c:v>63.6875</c:v>
                </c:pt>
                <c:pt idx="25609">
                  <c:v>63.690104166666671</c:v>
                </c:pt>
                <c:pt idx="25610">
                  <c:v>63.692708333333329</c:v>
                </c:pt>
                <c:pt idx="25611">
                  <c:v>63.6953125</c:v>
                </c:pt>
                <c:pt idx="25612">
                  <c:v>63.697916666666671</c:v>
                </c:pt>
                <c:pt idx="25613">
                  <c:v>63.700520833333329</c:v>
                </c:pt>
                <c:pt idx="25614">
                  <c:v>63.703125</c:v>
                </c:pt>
                <c:pt idx="25615">
                  <c:v>63.705729166666671</c:v>
                </c:pt>
                <c:pt idx="25616">
                  <c:v>63.708333333333329</c:v>
                </c:pt>
                <c:pt idx="25617">
                  <c:v>63.7109375</c:v>
                </c:pt>
                <c:pt idx="25618">
                  <c:v>63.713541666666671</c:v>
                </c:pt>
                <c:pt idx="25619">
                  <c:v>63.716145833333329</c:v>
                </c:pt>
                <c:pt idx="25620">
                  <c:v>63.71875</c:v>
                </c:pt>
                <c:pt idx="25621">
                  <c:v>63.721354166666671</c:v>
                </c:pt>
                <c:pt idx="25622">
                  <c:v>63.723958333333329</c:v>
                </c:pt>
                <c:pt idx="25623">
                  <c:v>63.7265625</c:v>
                </c:pt>
                <c:pt idx="25624">
                  <c:v>63.729166666666671</c:v>
                </c:pt>
                <c:pt idx="25625">
                  <c:v>63.731770833333329</c:v>
                </c:pt>
                <c:pt idx="25626">
                  <c:v>63.734375</c:v>
                </c:pt>
                <c:pt idx="25627">
                  <c:v>63.736979166666671</c:v>
                </c:pt>
                <c:pt idx="25628">
                  <c:v>63.739583333333329</c:v>
                </c:pt>
                <c:pt idx="25629">
                  <c:v>63.7421875</c:v>
                </c:pt>
                <c:pt idx="25630">
                  <c:v>63.744791666666671</c:v>
                </c:pt>
                <c:pt idx="25631">
                  <c:v>63.747395833333329</c:v>
                </c:pt>
                <c:pt idx="25632">
                  <c:v>63.75</c:v>
                </c:pt>
                <c:pt idx="25633">
                  <c:v>63.752604166666671</c:v>
                </c:pt>
                <c:pt idx="25634">
                  <c:v>63.755208333333329</c:v>
                </c:pt>
                <c:pt idx="25635">
                  <c:v>63.7578125</c:v>
                </c:pt>
                <c:pt idx="25636">
                  <c:v>63.760416666666671</c:v>
                </c:pt>
                <c:pt idx="25637">
                  <c:v>63.763020833333329</c:v>
                </c:pt>
                <c:pt idx="25638">
                  <c:v>63.765625</c:v>
                </c:pt>
                <c:pt idx="25639">
                  <c:v>63.768229166666671</c:v>
                </c:pt>
                <c:pt idx="25640">
                  <c:v>63.770833333333329</c:v>
                </c:pt>
                <c:pt idx="25641">
                  <c:v>63.7734375</c:v>
                </c:pt>
                <c:pt idx="25642">
                  <c:v>63.776041666666671</c:v>
                </c:pt>
                <c:pt idx="25643">
                  <c:v>63.778645833333329</c:v>
                </c:pt>
                <c:pt idx="25644">
                  <c:v>63.78125</c:v>
                </c:pt>
                <c:pt idx="25645">
                  <c:v>63.783854166666671</c:v>
                </c:pt>
                <c:pt idx="25646">
                  <c:v>63.786458333333329</c:v>
                </c:pt>
                <c:pt idx="25647">
                  <c:v>63.7890625</c:v>
                </c:pt>
                <c:pt idx="25648">
                  <c:v>63.791666666666671</c:v>
                </c:pt>
                <c:pt idx="25649">
                  <c:v>63.794270833333329</c:v>
                </c:pt>
                <c:pt idx="25650">
                  <c:v>63.796875</c:v>
                </c:pt>
                <c:pt idx="25651">
                  <c:v>63.799479166666671</c:v>
                </c:pt>
                <c:pt idx="25652">
                  <c:v>63.802083333333329</c:v>
                </c:pt>
                <c:pt idx="25653">
                  <c:v>63.8046875</c:v>
                </c:pt>
                <c:pt idx="25654">
                  <c:v>63.807291666666671</c:v>
                </c:pt>
                <c:pt idx="25655">
                  <c:v>63.809895833333329</c:v>
                </c:pt>
                <c:pt idx="25656">
                  <c:v>63.8125</c:v>
                </c:pt>
                <c:pt idx="25657">
                  <c:v>63.815104166666671</c:v>
                </c:pt>
                <c:pt idx="25658">
                  <c:v>63.817708333333329</c:v>
                </c:pt>
                <c:pt idx="25659">
                  <c:v>63.8203125</c:v>
                </c:pt>
                <c:pt idx="25660">
                  <c:v>63.822916666666671</c:v>
                </c:pt>
                <c:pt idx="25661">
                  <c:v>63.825520833333329</c:v>
                </c:pt>
                <c:pt idx="25662">
                  <c:v>63.828125</c:v>
                </c:pt>
                <c:pt idx="25663">
                  <c:v>63.830729166666671</c:v>
                </c:pt>
                <c:pt idx="25664">
                  <c:v>63.833333333333329</c:v>
                </c:pt>
                <c:pt idx="25665">
                  <c:v>63.8359375</c:v>
                </c:pt>
                <c:pt idx="25666">
                  <c:v>63.838541666666671</c:v>
                </c:pt>
                <c:pt idx="25667">
                  <c:v>63.841145833333329</c:v>
                </c:pt>
                <c:pt idx="25668">
                  <c:v>63.84375</c:v>
                </c:pt>
                <c:pt idx="25669">
                  <c:v>63.846354166666671</c:v>
                </c:pt>
                <c:pt idx="25670">
                  <c:v>63.848958333333329</c:v>
                </c:pt>
                <c:pt idx="25671">
                  <c:v>63.8515625</c:v>
                </c:pt>
                <c:pt idx="25672">
                  <c:v>63.854166666666671</c:v>
                </c:pt>
                <c:pt idx="25673">
                  <c:v>63.856770833333329</c:v>
                </c:pt>
                <c:pt idx="25674">
                  <c:v>63.859375</c:v>
                </c:pt>
                <c:pt idx="25675">
                  <c:v>63.861979166666671</c:v>
                </c:pt>
                <c:pt idx="25676">
                  <c:v>63.864583333333329</c:v>
                </c:pt>
                <c:pt idx="25677">
                  <c:v>63.8671875</c:v>
                </c:pt>
                <c:pt idx="25678">
                  <c:v>63.869791666666671</c:v>
                </c:pt>
                <c:pt idx="25679">
                  <c:v>63.872395833333329</c:v>
                </c:pt>
                <c:pt idx="25680">
                  <c:v>63.875</c:v>
                </c:pt>
                <c:pt idx="25681">
                  <c:v>63.877604166666671</c:v>
                </c:pt>
                <c:pt idx="25682">
                  <c:v>63.880208333333329</c:v>
                </c:pt>
                <c:pt idx="25683">
                  <c:v>63.8828125</c:v>
                </c:pt>
                <c:pt idx="25684">
                  <c:v>63.885416666666671</c:v>
                </c:pt>
                <c:pt idx="25685">
                  <c:v>63.888020833333329</c:v>
                </c:pt>
                <c:pt idx="25686">
                  <c:v>63.890625</c:v>
                </c:pt>
                <c:pt idx="25687">
                  <c:v>63.893229166666671</c:v>
                </c:pt>
                <c:pt idx="25688">
                  <c:v>63.895833333333329</c:v>
                </c:pt>
                <c:pt idx="25689">
                  <c:v>63.8984375</c:v>
                </c:pt>
                <c:pt idx="25690">
                  <c:v>63.901041666666671</c:v>
                </c:pt>
                <c:pt idx="25691">
                  <c:v>63.903645833333329</c:v>
                </c:pt>
                <c:pt idx="25692">
                  <c:v>63.90625</c:v>
                </c:pt>
                <c:pt idx="25693">
                  <c:v>63.908854166666671</c:v>
                </c:pt>
                <c:pt idx="25694">
                  <c:v>63.911458333333329</c:v>
                </c:pt>
                <c:pt idx="25695">
                  <c:v>63.9140625</c:v>
                </c:pt>
                <c:pt idx="25696">
                  <c:v>63.916666666666671</c:v>
                </c:pt>
                <c:pt idx="25697">
                  <c:v>63.919270833333329</c:v>
                </c:pt>
                <c:pt idx="25698">
                  <c:v>63.921875</c:v>
                </c:pt>
                <c:pt idx="25699">
                  <c:v>63.924479166666671</c:v>
                </c:pt>
                <c:pt idx="25700">
                  <c:v>63.927083333333329</c:v>
                </c:pt>
                <c:pt idx="25701">
                  <c:v>63.9296875</c:v>
                </c:pt>
                <c:pt idx="25702">
                  <c:v>63.932291666666671</c:v>
                </c:pt>
                <c:pt idx="25703">
                  <c:v>63.934895833333329</c:v>
                </c:pt>
                <c:pt idx="25704">
                  <c:v>63.9375</c:v>
                </c:pt>
                <c:pt idx="25705">
                  <c:v>63.940104166666671</c:v>
                </c:pt>
                <c:pt idx="25706">
                  <c:v>63.942708333333329</c:v>
                </c:pt>
                <c:pt idx="25707">
                  <c:v>63.9453125</c:v>
                </c:pt>
                <c:pt idx="25708">
                  <c:v>63.947916666666671</c:v>
                </c:pt>
                <c:pt idx="25709">
                  <c:v>63.950520833333329</c:v>
                </c:pt>
                <c:pt idx="25710">
                  <c:v>63.953125</c:v>
                </c:pt>
                <c:pt idx="25711">
                  <c:v>63.955729166666671</c:v>
                </c:pt>
                <c:pt idx="25712">
                  <c:v>63.958333333333329</c:v>
                </c:pt>
                <c:pt idx="25713">
                  <c:v>63.9609375</c:v>
                </c:pt>
                <c:pt idx="25714">
                  <c:v>63.963541666666671</c:v>
                </c:pt>
                <c:pt idx="25715">
                  <c:v>63.966145833333329</c:v>
                </c:pt>
                <c:pt idx="25716">
                  <c:v>63.96875</c:v>
                </c:pt>
                <c:pt idx="25717">
                  <c:v>63.971354166666671</c:v>
                </c:pt>
                <c:pt idx="25718">
                  <c:v>63.973958333333329</c:v>
                </c:pt>
                <c:pt idx="25719">
                  <c:v>63.9765625</c:v>
                </c:pt>
                <c:pt idx="25720">
                  <c:v>63.979166666666671</c:v>
                </c:pt>
                <c:pt idx="25721">
                  <c:v>63.981770833333329</c:v>
                </c:pt>
                <c:pt idx="25722">
                  <c:v>63.984375</c:v>
                </c:pt>
                <c:pt idx="25723">
                  <c:v>63.986979166666671</c:v>
                </c:pt>
                <c:pt idx="25724">
                  <c:v>63.989583333333329</c:v>
                </c:pt>
                <c:pt idx="25725">
                  <c:v>63.9921875</c:v>
                </c:pt>
                <c:pt idx="25726">
                  <c:v>63.994791666666671</c:v>
                </c:pt>
                <c:pt idx="25727">
                  <c:v>63.997395833333329</c:v>
                </c:pt>
                <c:pt idx="25728">
                  <c:v>64</c:v>
                </c:pt>
                <c:pt idx="25729">
                  <c:v>64.002604166666671</c:v>
                </c:pt>
                <c:pt idx="25730">
                  <c:v>64.005208333333329</c:v>
                </c:pt>
                <c:pt idx="25731">
                  <c:v>64.0078125</c:v>
                </c:pt>
                <c:pt idx="25732">
                  <c:v>64.010416666666671</c:v>
                </c:pt>
                <c:pt idx="25733">
                  <c:v>64.013020833333329</c:v>
                </c:pt>
                <c:pt idx="25734">
                  <c:v>64.015625</c:v>
                </c:pt>
                <c:pt idx="25735">
                  <c:v>64.018229166666671</c:v>
                </c:pt>
                <c:pt idx="25736">
                  <c:v>64.020833333333329</c:v>
                </c:pt>
                <c:pt idx="25737">
                  <c:v>64.0234375</c:v>
                </c:pt>
                <c:pt idx="25738">
                  <c:v>64.026041666666671</c:v>
                </c:pt>
                <c:pt idx="25739">
                  <c:v>64.028645833333329</c:v>
                </c:pt>
                <c:pt idx="25740">
                  <c:v>64.03125</c:v>
                </c:pt>
                <c:pt idx="25741">
                  <c:v>64.033854166666671</c:v>
                </c:pt>
                <c:pt idx="25742">
                  <c:v>64.036458333333329</c:v>
                </c:pt>
                <c:pt idx="25743">
                  <c:v>64.0390625</c:v>
                </c:pt>
                <c:pt idx="25744">
                  <c:v>64.041666666666671</c:v>
                </c:pt>
                <c:pt idx="25745">
                  <c:v>64.044270833333329</c:v>
                </c:pt>
                <c:pt idx="25746">
                  <c:v>64.046875</c:v>
                </c:pt>
                <c:pt idx="25747">
                  <c:v>64.049479166666671</c:v>
                </c:pt>
                <c:pt idx="25748">
                  <c:v>64.052083333333329</c:v>
                </c:pt>
                <c:pt idx="25749">
                  <c:v>64.0546875</c:v>
                </c:pt>
                <c:pt idx="25750">
                  <c:v>64.057291666666671</c:v>
                </c:pt>
                <c:pt idx="25751">
                  <c:v>64.059895833333329</c:v>
                </c:pt>
                <c:pt idx="25752">
                  <c:v>64.0625</c:v>
                </c:pt>
                <c:pt idx="25753">
                  <c:v>64.065104166666671</c:v>
                </c:pt>
                <c:pt idx="25754">
                  <c:v>64.067708333333329</c:v>
                </c:pt>
                <c:pt idx="25755">
                  <c:v>64.0703125</c:v>
                </c:pt>
                <c:pt idx="25756">
                  <c:v>64.072916666666671</c:v>
                </c:pt>
                <c:pt idx="25757">
                  <c:v>64.075520833333329</c:v>
                </c:pt>
                <c:pt idx="25758">
                  <c:v>64.078125</c:v>
                </c:pt>
                <c:pt idx="25759">
                  <c:v>64.080729166666671</c:v>
                </c:pt>
                <c:pt idx="25760">
                  <c:v>64.083333333333329</c:v>
                </c:pt>
                <c:pt idx="25761">
                  <c:v>64.0859375</c:v>
                </c:pt>
                <c:pt idx="25762">
                  <c:v>64.088541666666671</c:v>
                </c:pt>
                <c:pt idx="25763">
                  <c:v>64.091145833333329</c:v>
                </c:pt>
                <c:pt idx="25764">
                  <c:v>64.09375</c:v>
                </c:pt>
                <c:pt idx="25765">
                  <c:v>64.096354166666671</c:v>
                </c:pt>
                <c:pt idx="25766">
                  <c:v>64.098958333333329</c:v>
                </c:pt>
                <c:pt idx="25767">
                  <c:v>64.1015625</c:v>
                </c:pt>
                <c:pt idx="25768">
                  <c:v>64.104166666666671</c:v>
                </c:pt>
                <c:pt idx="25769">
                  <c:v>64.106770833333329</c:v>
                </c:pt>
                <c:pt idx="25770">
                  <c:v>64.109375</c:v>
                </c:pt>
                <c:pt idx="25771">
                  <c:v>64.111979166666671</c:v>
                </c:pt>
                <c:pt idx="25772">
                  <c:v>64.114583333333329</c:v>
                </c:pt>
                <c:pt idx="25773">
                  <c:v>64.1171875</c:v>
                </c:pt>
                <c:pt idx="25774">
                  <c:v>64.119791666666671</c:v>
                </c:pt>
                <c:pt idx="25775">
                  <c:v>64.122395833333329</c:v>
                </c:pt>
                <c:pt idx="25776">
                  <c:v>64.125</c:v>
                </c:pt>
                <c:pt idx="25777">
                  <c:v>64.127604166666671</c:v>
                </c:pt>
                <c:pt idx="25778">
                  <c:v>64.130208333333329</c:v>
                </c:pt>
                <c:pt idx="25779">
                  <c:v>64.1328125</c:v>
                </c:pt>
                <c:pt idx="25780">
                  <c:v>64.135416666666671</c:v>
                </c:pt>
                <c:pt idx="25781">
                  <c:v>64.138020833333329</c:v>
                </c:pt>
                <c:pt idx="25782">
                  <c:v>64.140625</c:v>
                </c:pt>
                <c:pt idx="25783">
                  <c:v>64.143229166666671</c:v>
                </c:pt>
                <c:pt idx="25784">
                  <c:v>64.145833333333329</c:v>
                </c:pt>
                <c:pt idx="25785">
                  <c:v>64.1484375</c:v>
                </c:pt>
                <c:pt idx="25786">
                  <c:v>64.151041666666671</c:v>
                </c:pt>
                <c:pt idx="25787">
                  <c:v>64.153645833333329</c:v>
                </c:pt>
                <c:pt idx="25788">
                  <c:v>64.15625</c:v>
                </c:pt>
                <c:pt idx="25789">
                  <c:v>64.158854166666671</c:v>
                </c:pt>
                <c:pt idx="25790">
                  <c:v>64.161458333333329</c:v>
                </c:pt>
                <c:pt idx="25791">
                  <c:v>64.1640625</c:v>
                </c:pt>
                <c:pt idx="25792">
                  <c:v>64.166666666666671</c:v>
                </c:pt>
                <c:pt idx="25793">
                  <c:v>64.169270833333329</c:v>
                </c:pt>
                <c:pt idx="25794">
                  <c:v>64.171875</c:v>
                </c:pt>
                <c:pt idx="25795">
                  <c:v>64.174479166666671</c:v>
                </c:pt>
                <c:pt idx="25796">
                  <c:v>64.177083333333329</c:v>
                </c:pt>
                <c:pt idx="25797">
                  <c:v>64.1796875</c:v>
                </c:pt>
                <c:pt idx="25798">
                  <c:v>64.182291666666671</c:v>
                </c:pt>
                <c:pt idx="25799">
                  <c:v>64.184895833333329</c:v>
                </c:pt>
                <c:pt idx="25800">
                  <c:v>64.1875</c:v>
                </c:pt>
                <c:pt idx="25801">
                  <c:v>64.190104166666671</c:v>
                </c:pt>
                <c:pt idx="25802">
                  <c:v>64.192708333333329</c:v>
                </c:pt>
                <c:pt idx="25803">
                  <c:v>64.1953125</c:v>
                </c:pt>
                <c:pt idx="25804">
                  <c:v>64.197916666666671</c:v>
                </c:pt>
                <c:pt idx="25805">
                  <c:v>64.200520833333329</c:v>
                </c:pt>
                <c:pt idx="25806">
                  <c:v>64.203125</c:v>
                </c:pt>
                <c:pt idx="25807">
                  <c:v>64.205729166666671</c:v>
                </c:pt>
                <c:pt idx="25808">
                  <c:v>64.208333333333329</c:v>
                </c:pt>
                <c:pt idx="25809">
                  <c:v>64.2109375</c:v>
                </c:pt>
                <c:pt idx="25810">
                  <c:v>64.213541666666671</c:v>
                </c:pt>
                <c:pt idx="25811">
                  <c:v>64.216145833333329</c:v>
                </c:pt>
                <c:pt idx="25812">
                  <c:v>64.21875</c:v>
                </c:pt>
                <c:pt idx="25813">
                  <c:v>64.221354166666671</c:v>
                </c:pt>
                <c:pt idx="25814">
                  <c:v>64.223958333333329</c:v>
                </c:pt>
                <c:pt idx="25815">
                  <c:v>64.2265625</c:v>
                </c:pt>
                <c:pt idx="25816">
                  <c:v>64.229166666666671</c:v>
                </c:pt>
                <c:pt idx="25817">
                  <c:v>64.231770833333329</c:v>
                </c:pt>
                <c:pt idx="25818">
                  <c:v>64.234375</c:v>
                </c:pt>
                <c:pt idx="25819">
                  <c:v>64.236979166666671</c:v>
                </c:pt>
                <c:pt idx="25820">
                  <c:v>64.239583333333329</c:v>
                </c:pt>
                <c:pt idx="25821">
                  <c:v>64.2421875</c:v>
                </c:pt>
                <c:pt idx="25822">
                  <c:v>64.244791666666671</c:v>
                </c:pt>
                <c:pt idx="25823">
                  <c:v>64.247395833333329</c:v>
                </c:pt>
                <c:pt idx="25824">
                  <c:v>64.25</c:v>
                </c:pt>
                <c:pt idx="25825">
                  <c:v>64.252604166666671</c:v>
                </c:pt>
                <c:pt idx="25826">
                  <c:v>64.255208333333329</c:v>
                </c:pt>
                <c:pt idx="25827">
                  <c:v>64.2578125</c:v>
                </c:pt>
                <c:pt idx="25828">
                  <c:v>64.260416666666671</c:v>
                </c:pt>
                <c:pt idx="25829">
                  <c:v>64.263020833333329</c:v>
                </c:pt>
                <c:pt idx="25830">
                  <c:v>64.265625</c:v>
                </c:pt>
                <c:pt idx="25831">
                  <c:v>64.268229166666671</c:v>
                </c:pt>
                <c:pt idx="25832">
                  <c:v>64.270833333333329</c:v>
                </c:pt>
                <c:pt idx="25833">
                  <c:v>64.2734375</c:v>
                </c:pt>
                <c:pt idx="25834">
                  <c:v>64.276041666666671</c:v>
                </c:pt>
                <c:pt idx="25835">
                  <c:v>64.278645833333329</c:v>
                </c:pt>
                <c:pt idx="25836">
                  <c:v>64.28125</c:v>
                </c:pt>
                <c:pt idx="25837">
                  <c:v>64.283854166666671</c:v>
                </c:pt>
                <c:pt idx="25838">
                  <c:v>64.286458333333329</c:v>
                </c:pt>
                <c:pt idx="25839">
                  <c:v>64.2890625</c:v>
                </c:pt>
                <c:pt idx="25840">
                  <c:v>64.291666666666671</c:v>
                </c:pt>
                <c:pt idx="25841">
                  <c:v>64.294270833333329</c:v>
                </c:pt>
                <c:pt idx="25842">
                  <c:v>64.296875</c:v>
                </c:pt>
                <c:pt idx="25843">
                  <c:v>64.299479166666671</c:v>
                </c:pt>
                <c:pt idx="25844">
                  <c:v>64.302083333333329</c:v>
                </c:pt>
                <c:pt idx="25845">
                  <c:v>64.3046875</c:v>
                </c:pt>
                <c:pt idx="25846">
                  <c:v>64.307291666666671</c:v>
                </c:pt>
                <c:pt idx="25847">
                  <c:v>64.309895833333329</c:v>
                </c:pt>
                <c:pt idx="25848">
                  <c:v>64.3125</c:v>
                </c:pt>
                <c:pt idx="25849">
                  <c:v>64.315104166666671</c:v>
                </c:pt>
                <c:pt idx="25850">
                  <c:v>64.317708333333329</c:v>
                </c:pt>
                <c:pt idx="25851">
                  <c:v>64.3203125</c:v>
                </c:pt>
                <c:pt idx="25852">
                  <c:v>64.322916666666671</c:v>
                </c:pt>
                <c:pt idx="25853">
                  <c:v>64.325520833333329</c:v>
                </c:pt>
                <c:pt idx="25854">
                  <c:v>64.328125</c:v>
                </c:pt>
                <c:pt idx="25855">
                  <c:v>64.330729166666671</c:v>
                </c:pt>
                <c:pt idx="25856">
                  <c:v>64.333333333333329</c:v>
                </c:pt>
                <c:pt idx="25857">
                  <c:v>64.3359375</c:v>
                </c:pt>
                <c:pt idx="25858">
                  <c:v>64.338541666666671</c:v>
                </c:pt>
                <c:pt idx="25859">
                  <c:v>64.341145833333329</c:v>
                </c:pt>
                <c:pt idx="25860">
                  <c:v>64.34375</c:v>
                </c:pt>
                <c:pt idx="25861">
                  <c:v>64.346354166666671</c:v>
                </c:pt>
                <c:pt idx="25862">
                  <c:v>64.348958333333329</c:v>
                </c:pt>
                <c:pt idx="25863">
                  <c:v>64.3515625</c:v>
                </c:pt>
                <c:pt idx="25864">
                  <c:v>64.354166666666671</c:v>
                </c:pt>
                <c:pt idx="25865">
                  <c:v>64.356770833333329</c:v>
                </c:pt>
                <c:pt idx="25866">
                  <c:v>64.359375</c:v>
                </c:pt>
                <c:pt idx="25867">
                  <c:v>64.361979166666671</c:v>
                </c:pt>
                <c:pt idx="25868">
                  <c:v>64.364583333333329</c:v>
                </c:pt>
                <c:pt idx="25869">
                  <c:v>64.3671875</c:v>
                </c:pt>
                <c:pt idx="25870">
                  <c:v>64.369791666666671</c:v>
                </c:pt>
                <c:pt idx="25871">
                  <c:v>64.372395833333329</c:v>
                </c:pt>
                <c:pt idx="25872">
                  <c:v>64.375</c:v>
                </c:pt>
                <c:pt idx="25873">
                  <c:v>64.377604166666671</c:v>
                </c:pt>
                <c:pt idx="25874">
                  <c:v>64.380208333333329</c:v>
                </c:pt>
                <c:pt idx="25875">
                  <c:v>64.3828125</c:v>
                </c:pt>
                <c:pt idx="25876">
                  <c:v>64.385416666666671</c:v>
                </c:pt>
                <c:pt idx="25877">
                  <c:v>64.388020833333329</c:v>
                </c:pt>
                <c:pt idx="25878">
                  <c:v>64.390625</c:v>
                </c:pt>
                <c:pt idx="25879">
                  <c:v>64.393229166666671</c:v>
                </c:pt>
                <c:pt idx="25880">
                  <c:v>64.395833333333329</c:v>
                </c:pt>
                <c:pt idx="25881">
                  <c:v>64.3984375</c:v>
                </c:pt>
                <c:pt idx="25882">
                  <c:v>64.401041666666671</c:v>
                </c:pt>
                <c:pt idx="25883">
                  <c:v>64.403645833333329</c:v>
                </c:pt>
                <c:pt idx="25884">
                  <c:v>64.40625</c:v>
                </c:pt>
                <c:pt idx="25885">
                  <c:v>64.408854166666671</c:v>
                </c:pt>
                <c:pt idx="25886">
                  <c:v>64.411458333333329</c:v>
                </c:pt>
                <c:pt idx="25887">
                  <c:v>64.4140625</c:v>
                </c:pt>
                <c:pt idx="25888">
                  <c:v>64.416666666666671</c:v>
                </c:pt>
                <c:pt idx="25889">
                  <c:v>64.419270833333329</c:v>
                </c:pt>
                <c:pt idx="25890">
                  <c:v>64.421875</c:v>
                </c:pt>
                <c:pt idx="25891">
                  <c:v>64.424479166666671</c:v>
                </c:pt>
                <c:pt idx="25892">
                  <c:v>64.427083333333329</c:v>
                </c:pt>
                <c:pt idx="25893">
                  <c:v>64.4296875</c:v>
                </c:pt>
                <c:pt idx="25894">
                  <c:v>64.432291666666671</c:v>
                </c:pt>
                <c:pt idx="25895">
                  <c:v>64.434895833333329</c:v>
                </c:pt>
                <c:pt idx="25896">
                  <c:v>64.4375</c:v>
                </c:pt>
                <c:pt idx="25897">
                  <c:v>64.440104166666671</c:v>
                </c:pt>
                <c:pt idx="25898">
                  <c:v>64.442708333333329</c:v>
                </c:pt>
                <c:pt idx="25899">
                  <c:v>64.4453125</c:v>
                </c:pt>
                <c:pt idx="25900">
                  <c:v>64.447916666666671</c:v>
                </c:pt>
                <c:pt idx="25901">
                  <c:v>64.450520833333329</c:v>
                </c:pt>
                <c:pt idx="25902">
                  <c:v>64.453125</c:v>
                </c:pt>
                <c:pt idx="25903">
                  <c:v>64.455729166666671</c:v>
                </c:pt>
                <c:pt idx="25904">
                  <c:v>64.458333333333329</c:v>
                </c:pt>
                <c:pt idx="25905">
                  <c:v>64.4609375</c:v>
                </c:pt>
                <c:pt idx="25906">
                  <c:v>64.463541666666671</c:v>
                </c:pt>
                <c:pt idx="25907">
                  <c:v>64.466145833333329</c:v>
                </c:pt>
                <c:pt idx="25908">
                  <c:v>64.46875</c:v>
                </c:pt>
                <c:pt idx="25909">
                  <c:v>64.471354166666671</c:v>
                </c:pt>
                <c:pt idx="25910">
                  <c:v>64.473958333333329</c:v>
                </c:pt>
                <c:pt idx="25911">
                  <c:v>64.4765625</c:v>
                </c:pt>
                <c:pt idx="25912">
                  <c:v>64.479166666666671</c:v>
                </c:pt>
                <c:pt idx="25913">
                  <c:v>64.481770833333329</c:v>
                </c:pt>
                <c:pt idx="25914">
                  <c:v>64.484375</c:v>
                </c:pt>
                <c:pt idx="25915">
                  <c:v>64.486979166666671</c:v>
                </c:pt>
                <c:pt idx="25916">
                  <c:v>64.489583333333329</c:v>
                </c:pt>
                <c:pt idx="25917">
                  <c:v>64.4921875</c:v>
                </c:pt>
                <c:pt idx="25918">
                  <c:v>64.494791666666671</c:v>
                </c:pt>
                <c:pt idx="25919">
                  <c:v>64.497395833333329</c:v>
                </c:pt>
                <c:pt idx="25920">
                  <c:v>64.5</c:v>
                </c:pt>
                <c:pt idx="25921">
                  <c:v>64.502604166666671</c:v>
                </c:pt>
                <c:pt idx="25922">
                  <c:v>64.505208333333329</c:v>
                </c:pt>
                <c:pt idx="25923">
                  <c:v>64.5078125</c:v>
                </c:pt>
                <c:pt idx="25924">
                  <c:v>64.510416666666671</c:v>
                </c:pt>
                <c:pt idx="25925">
                  <c:v>64.513020833333329</c:v>
                </c:pt>
                <c:pt idx="25926">
                  <c:v>64.515625</c:v>
                </c:pt>
                <c:pt idx="25927">
                  <c:v>64.518229166666671</c:v>
                </c:pt>
                <c:pt idx="25928">
                  <c:v>64.520833333333329</c:v>
                </c:pt>
                <c:pt idx="25929">
                  <c:v>64.5234375</c:v>
                </c:pt>
                <c:pt idx="25930">
                  <c:v>64.526041666666671</c:v>
                </c:pt>
                <c:pt idx="25931">
                  <c:v>64.528645833333329</c:v>
                </c:pt>
                <c:pt idx="25932">
                  <c:v>64.53125</c:v>
                </c:pt>
                <c:pt idx="25933">
                  <c:v>64.533854166666671</c:v>
                </c:pt>
                <c:pt idx="25934">
                  <c:v>64.536458333333329</c:v>
                </c:pt>
                <c:pt idx="25935">
                  <c:v>64.5390625</c:v>
                </c:pt>
                <c:pt idx="25936">
                  <c:v>64.541666666666671</c:v>
                </c:pt>
                <c:pt idx="25937">
                  <c:v>64.544270833333329</c:v>
                </c:pt>
                <c:pt idx="25938">
                  <c:v>64.546875</c:v>
                </c:pt>
                <c:pt idx="25939">
                  <c:v>64.549479166666671</c:v>
                </c:pt>
                <c:pt idx="25940">
                  <c:v>64.552083333333329</c:v>
                </c:pt>
                <c:pt idx="25941">
                  <c:v>64.5546875</c:v>
                </c:pt>
                <c:pt idx="25942">
                  <c:v>64.557291666666671</c:v>
                </c:pt>
                <c:pt idx="25943">
                  <c:v>64.559895833333329</c:v>
                </c:pt>
                <c:pt idx="25944">
                  <c:v>64.5625</c:v>
                </c:pt>
                <c:pt idx="25945">
                  <c:v>64.565104166666671</c:v>
                </c:pt>
                <c:pt idx="25946">
                  <c:v>64.567708333333329</c:v>
                </c:pt>
                <c:pt idx="25947">
                  <c:v>64.5703125</c:v>
                </c:pt>
                <c:pt idx="25948">
                  <c:v>64.572916666666671</c:v>
                </c:pt>
                <c:pt idx="25949">
                  <c:v>64.575520833333329</c:v>
                </c:pt>
                <c:pt idx="25950">
                  <c:v>64.578125</c:v>
                </c:pt>
                <c:pt idx="25951">
                  <c:v>64.580729166666671</c:v>
                </c:pt>
                <c:pt idx="25952">
                  <c:v>64.583333333333329</c:v>
                </c:pt>
                <c:pt idx="25953">
                  <c:v>64.5859375</c:v>
                </c:pt>
                <c:pt idx="25954">
                  <c:v>64.588541666666671</c:v>
                </c:pt>
                <c:pt idx="25955">
                  <c:v>64.591145833333329</c:v>
                </c:pt>
                <c:pt idx="25956">
                  <c:v>64.59375</c:v>
                </c:pt>
                <c:pt idx="25957">
                  <c:v>64.596354166666671</c:v>
                </c:pt>
                <c:pt idx="25958">
                  <c:v>64.598958333333329</c:v>
                </c:pt>
                <c:pt idx="25959">
                  <c:v>64.6015625</c:v>
                </c:pt>
                <c:pt idx="25960">
                  <c:v>64.604166666666671</c:v>
                </c:pt>
                <c:pt idx="25961">
                  <c:v>64.606770833333329</c:v>
                </c:pt>
                <c:pt idx="25962">
                  <c:v>64.609375</c:v>
                </c:pt>
                <c:pt idx="25963">
                  <c:v>64.611979166666671</c:v>
                </c:pt>
                <c:pt idx="25964">
                  <c:v>64.614583333333329</c:v>
                </c:pt>
                <c:pt idx="25965">
                  <c:v>64.6171875</c:v>
                </c:pt>
                <c:pt idx="25966">
                  <c:v>64.619791666666671</c:v>
                </c:pt>
                <c:pt idx="25967">
                  <c:v>64.622395833333329</c:v>
                </c:pt>
                <c:pt idx="25968">
                  <c:v>64.625</c:v>
                </c:pt>
                <c:pt idx="25969">
                  <c:v>64.627604166666671</c:v>
                </c:pt>
                <c:pt idx="25970">
                  <c:v>64.630208333333329</c:v>
                </c:pt>
                <c:pt idx="25971">
                  <c:v>64.6328125</c:v>
                </c:pt>
                <c:pt idx="25972">
                  <c:v>64.635416666666671</c:v>
                </c:pt>
                <c:pt idx="25973">
                  <c:v>64.638020833333329</c:v>
                </c:pt>
                <c:pt idx="25974">
                  <c:v>64.640625</c:v>
                </c:pt>
                <c:pt idx="25975">
                  <c:v>64.643229166666671</c:v>
                </c:pt>
                <c:pt idx="25976">
                  <c:v>64.645833333333329</c:v>
                </c:pt>
                <c:pt idx="25977">
                  <c:v>64.6484375</c:v>
                </c:pt>
                <c:pt idx="25978">
                  <c:v>64.651041666666671</c:v>
                </c:pt>
                <c:pt idx="25979">
                  <c:v>64.653645833333329</c:v>
                </c:pt>
                <c:pt idx="25980">
                  <c:v>64.65625</c:v>
                </c:pt>
                <c:pt idx="25981">
                  <c:v>64.658854166666671</c:v>
                </c:pt>
                <c:pt idx="25982">
                  <c:v>64.661458333333329</c:v>
                </c:pt>
                <c:pt idx="25983">
                  <c:v>64.6640625</c:v>
                </c:pt>
                <c:pt idx="25984">
                  <c:v>64.666666666666671</c:v>
                </c:pt>
                <c:pt idx="25985">
                  <c:v>64.669270833333329</c:v>
                </c:pt>
                <c:pt idx="25986">
                  <c:v>64.671875</c:v>
                </c:pt>
                <c:pt idx="25987">
                  <c:v>64.674479166666671</c:v>
                </c:pt>
                <c:pt idx="25988">
                  <c:v>64.677083333333329</c:v>
                </c:pt>
                <c:pt idx="25989">
                  <c:v>64.6796875</c:v>
                </c:pt>
                <c:pt idx="25990">
                  <c:v>64.682291666666671</c:v>
                </c:pt>
                <c:pt idx="25991">
                  <c:v>64.684895833333329</c:v>
                </c:pt>
                <c:pt idx="25992">
                  <c:v>64.6875</c:v>
                </c:pt>
                <c:pt idx="25993">
                  <c:v>64.690104166666671</c:v>
                </c:pt>
                <c:pt idx="25994">
                  <c:v>64.692708333333329</c:v>
                </c:pt>
                <c:pt idx="25995">
                  <c:v>64.6953125</c:v>
                </c:pt>
                <c:pt idx="25996">
                  <c:v>64.697916666666671</c:v>
                </c:pt>
                <c:pt idx="25997">
                  <c:v>64.700520833333329</c:v>
                </c:pt>
                <c:pt idx="25998">
                  <c:v>64.703125</c:v>
                </c:pt>
                <c:pt idx="25999">
                  <c:v>64.705729166666671</c:v>
                </c:pt>
                <c:pt idx="26000">
                  <c:v>64.708333333333329</c:v>
                </c:pt>
                <c:pt idx="26001">
                  <c:v>64.7109375</c:v>
                </c:pt>
                <c:pt idx="26002">
                  <c:v>64.713541666666671</c:v>
                </c:pt>
                <c:pt idx="26003">
                  <c:v>64.716145833333329</c:v>
                </c:pt>
                <c:pt idx="26004">
                  <c:v>64.71875</c:v>
                </c:pt>
                <c:pt idx="26005">
                  <c:v>64.721354166666671</c:v>
                </c:pt>
                <c:pt idx="26006">
                  <c:v>64.723958333333329</c:v>
                </c:pt>
                <c:pt idx="26007">
                  <c:v>64.7265625</c:v>
                </c:pt>
                <c:pt idx="26008">
                  <c:v>64.729166666666671</c:v>
                </c:pt>
                <c:pt idx="26009">
                  <c:v>64.731770833333329</c:v>
                </c:pt>
                <c:pt idx="26010">
                  <c:v>64.734375</c:v>
                </c:pt>
                <c:pt idx="26011">
                  <c:v>64.736979166666671</c:v>
                </c:pt>
                <c:pt idx="26012">
                  <c:v>64.739583333333329</c:v>
                </c:pt>
                <c:pt idx="26013">
                  <c:v>64.7421875</c:v>
                </c:pt>
                <c:pt idx="26014">
                  <c:v>64.744791666666671</c:v>
                </c:pt>
                <c:pt idx="26015">
                  <c:v>64.747395833333329</c:v>
                </c:pt>
                <c:pt idx="26016">
                  <c:v>64.75</c:v>
                </c:pt>
                <c:pt idx="26017">
                  <c:v>64.752604166666671</c:v>
                </c:pt>
                <c:pt idx="26018">
                  <c:v>64.755208333333329</c:v>
                </c:pt>
                <c:pt idx="26019">
                  <c:v>64.7578125</c:v>
                </c:pt>
                <c:pt idx="26020">
                  <c:v>64.760416666666671</c:v>
                </c:pt>
                <c:pt idx="26021">
                  <c:v>64.763020833333329</c:v>
                </c:pt>
                <c:pt idx="26022">
                  <c:v>64.765625</c:v>
                </c:pt>
                <c:pt idx="26023">
                  <c:v>64.768229166666671</c:v>
                </c:pt>
                <c:pt idx="26024">
                  <c:v>64.770833333333329</c:v>
                </c:pt>
                <c:pt idx="26025">
                  <c:v>64.7734375</c:v>
                </c:pt>
                <c:pt idx="26026">
                  <c:v>64.776041666666671</c:v>
                </c:pt>
                <c:pt idx="26027">
                  <c:v>64.778645833333329</c:v>
                </c:pt>
                <c:pt idx="26028">
                  <c:v>64.78125</c:v>
                </c:pt>
                <c:pt idx="26029">
                  <c:v>64.783854166666671</c:v>
                </c:pt>
                <c:pt idx="26030">
                  <c:v>64.786458333333329</c:v>
                </c:pt>
                <c:pt idx="26031">
                  <c:v>64.7890625</c:v>
                </c:pt>
                <c:pt idx="26032">
                  <c:v>64.791666666666671</c:v>
                </c:pt>
                <c:pt idx="26033">
                  <c:v>64.794270833333329</c:v>
                </c:pt>
                <c:pt idx="26034">
                  <c:v>64.796875</c:v>
                </c:pt>
                <c:pt idx="26035">
                  <c:v>64.799479166666671</c:v>
                </c:pt>
                <c:pt idx="26036">
                  <c:v>64.802083333333329</c:v>
                </c:pt>
                <c:pt idx="26037">
                  <c:v>64.8046875</c:v>
                </c:pt>
                <c:pt idx="26038">
                  <c:v>64.807291666666671</c:v>
                </c:pt>
                <c:pt idx="26039">
                  <c:v>64.809895833333329</c:v>
                </c:pt>
                <c:pt idx="26040">
                  <c:v>64.8125</c:v>
                </c:pt>
                <c:pt idx="26041">
                  <c:v>64.815104166666671</c:v>
                </c:pt>
                <c:pt idx="26042">
                  <c:v>64.817708333333329</c:v>
                </c:pt>
                <c:pt idx="26043">
                  <c:v>64.8203125</c:v>
                </c:pt>
                <c:pt idx="26044">
                  <c:v>64.822916666666671</c:v>
                </c:pt>
                <c:pt idx="26045">
                  <c:v>64.825520833333329</c:v>
                </c:pt>
                <c:pt idx="26046">
                  <c:v>64.828125</c:v>
                </c:pt>
                <c:pt idx="26047">
                  <c:v>64.830729166666671</c:v>
                </c:pt>
                <c:pt idx="26048">
                  <c:v>64.833333333333329</c:v>
                </c:pt>
                <c:pt idx="26049">
                  <c:v>64.8359375</c:v>
                </c:pt>
                <c:pt idx="26050">
                  <c:v>64.838541666666671</c:v>
                </c:pt>
                <c:pt idx="26051">
                  <c:v>64.841145833333329</c:v>
                </c:pt>
                <c:pt idx="26052">
                  <c:v>64.84375</c:v>
                </c:pt>
                <c:pt idx="26053">
                  <c:v>64.846354166666671</c:v>
                </c:pt>
                <c:pt idx="26054">
                  <c:v>64.848958333333329</c:v>
                </c:pt>
                <c:pt idx="26055">
                  <c:v>64.8515625</c:v>
                </c:pt>
                <c:pt idx="26056">
                  <c:v>64.854166666666671</c:v>
                </c:pt>
                <c:pt idx="26057">
                  <c:v>64.856770833333329</c:v>
                </c:pt>
                <c:pt idx="26058">
                  <c:v>64.859375</c:v>
                </c:pt>
                <c:pt idx="26059">
                  <c:v>64.861979166666671</c:v>
                </c:pt>
                <c:pt idx="26060">
                  <c:v>64.864583333333329</c:v>
                </c:pt>
                <c:pt idx="26061">
                  <c:v>64.8671875</c:v>
                </c:pt>
                <c:pt idx="26062">
                  <c:v>64.869791666666671</c:v>
                </c:pt>
                <c:pt idx="26063">
                  <c:v>64.872395833333329</c:v>
                </c:pt>
                <c:pt idx="26064">
                  <c:v>64.875</c:v>
                </c:pt>
                <c:pt idx="26065">
                  <c:v>64.877604166666671</c:v>
                </c:pt>
                <c:pt idx="26066">
                  <c:v>64.880208333333329</c:v>
                </c:pt>
                <c:pt idx="26067">
                  <c:v>64.8828125</c:v>
                </c:pt>
                <c:pt idx="26068">
                  <c:v>64.885416666666671</c:v>
                </c:pt>
                <c:pt idx="26069">
                  <c:v>64.888020833333329</c:v>
                </c:pt>
                <c:pt idx="26070">
                  <c:v>64.890625</c:v>
                </c:pt>
                <c:pt idx="26071">
                  <c:v>64.893229166666671</c:v>
                </c:pt>
                <c:pt idx="26072">
                  <c:v>64.895833333333329</c:v>
                </c:pt>
                <c:pt idx="26073">
                  <c:v>64.8984375</c:v>
                </c:pt>
                <c:pt idx="26074">
                  <c:v>64.901041666666671</c:v>
                </c:pt>
                <c:pt idx="26075">
                  <c:v>64.903645833333329</c:v>
                </c:pt>
                <c:pt idx="26076">
                  <c:v>64.90625</c:v>
                </c:pt>
                <c:pt idx="26077">
                  <c:v>64.908854166666671</c:v>
                </c:pt>
                <c:pt idx="26078">
                  <c:v>64.911458333333329</c:v>
                </c:pt>
                <c:pt idx="26079">
                  <c:v>64.9140625</c:v>
                </c:pt>
                <c:pt idx="26080">
                  <c:v>64.916666666666671</c:v>
                </c:pt>
                <c:pt idx="26081">
                  <c:v>64.919270833333329</c:v>
                </c:pt>
                <c:pt idx="26082">
                  <c:v>64.921875</c:v>
                </c:pt>
                <c:pt idx="26083">
                  <c:v>64.924479166666671</c:v>
                </c:pt>
                <c:pt idx="26084">
                  <c:v>64.927083333333329</c:v>
                </c:pt>
                <c:pt idx="26085">
                  <c:v>64.9296875</c:v>
                </c:pt>
                <c:pt idx="26086">
                  <c:v>64.932291666666671</c:v>
                </c:pt>
                <c:pt idx="26087">
                  <c:v>64.934895833333329</c:v>
                </c:pt>
                <c:pt idx="26088">
                  <c:v>64.9375</c:v>
                </c:pt>
                <c:pt idx="26089">
                  <c:v>64.940104166666671</c:v>
                </c:pt>
                <c:pt idx="26090">
                  <c:v>64.942708333333329</c:v>
                </c:pt>
                <c:pt idx="26091">
                  <c:v>64.9453125</c:v>
                </c:pt>
                <c:pt idx="26092">
                  <c:v>64.947916666666671</c:v>
                </c:pt>
                <c:pt idx="26093">
                  <c:v>64.950520833333329</c:v>
                </c:pt>
                <c:pt idx="26094">
                  <c:v>64.953125</c:v>
                </c:pt>
                <c:pt idx="26095">
                  <c:v>64.955729166666671</c:v>
                </c:pt>
                <c:pt idx="26096">
                  <c:v>64.958333333333329</c:v>
                </c:pt>
                <c:pt idx="26097">
                  <c:v>64.9609375</c:v>
                </c:pt>
                <c:pt idx="26098">
                  <c:v>64.963541666666671</c:v>
                </c:pt>
                <c:pt idx="26099">
                  <c:v>64.966145833333329</c:v>
                </c:pt>
                <c:pt idx="26100">
                  <c:v>64.96875</c:v>
                </c:pt>
                <c:pt idx="26101">
                  <c:v>64.971354166666671</c:v>
                </c:pt>
                <c:pt idx="26102">
                  <c:v>64.973958333333329</c:v>
                </c:pt>
                <c:pt idx="26103">
                  <c:v>64.9765625</c:v>
                </c:pt>
                <c:pt idx="26104">
                  <c:v>64.979166666666671</c:v>
                </c:pt>
                <c:pt idx="26105">
                  <c:v>64.981770833333329</c:v>
                </c:pt>
                <c:pt idx="26106">
                  <c:v>64.984375</c:v>
                </c:pt>
                <c:pt idx="26107">
                  <c:v>64.986979166666671</c:v>
                </c:pt>
                <c:pt idx="26108">
                  <c:v>64.989583333333329</c:v>
                </c:pt>
                <c:pt idx="26109">
                  <c:v>64.9921875</c:v>
                </c:pt>
                <c:pt idx="26110">
                  <c:v>64.994791666666671</c:v>
                </c:pt>
                <c:pt idx="26111">
                  <c:v>64.997395833333329</c:v>
                </c:pt>
                <c:pt idx="26112">
                  <c:v>65</c:v>
                </c:pt>
                <c:pt idx="26113">
                  <c:v>65.002604166666671</c:v>
                </c:pt>
                <c:pt idx="26114">
                  <c:v>65.005208333333329</c:v>
                </c:pt>
                <c:pt idx="26115">
                  <c:v>65.0078125</c:v>
                </c:pt>
                <c:pt idx="26116">
                  <c:v>65.010416666666671</c:v>
                </c:pt>
                <c:pt idx="26117">
                  <c:v>65.013020833333329</c:v>
                </c:pt>
                <c:pt idx="26118">
                  <c:v>65.015625</c:v>
                </c:pt>
                <c:pt idx="26119">
                  <c:v>65.018229166666671</c:v>
                </c:pt>
                <c:pt idx="26120">
                  <c:v>65.020833333333329</c:v>
                </c:pt>
                <c:pt idx="26121">
                  <c:v>65.0234375</c:v>
                </c:pt>
                <c:pt idx="26122">
                  <c:v>65.026041666666671</c:v>
                </c:pt>
                <c:pt idx="26123">
                  <c:v>65.028645833333329</c:v>
                </c:pt>
                <c:pt idx="26124">
                  <c:v>65.03125</c:v>
                </c:pt>
                <c:pt idx="26125">
                  <c:v>65.033854166666671</c:v>
                </c:pt>
                <c:pt idx="26126">
                  <c:v>65.036458333333329</c:v>
                </c:pt>
                <c:pt idx="26127">
                  <c:v>65.0390625</c:v>
                </c:pt>
                <c:pt idx="26128">
                  <c:v>65.041666666666671</c:v>
                </c:pt>
                <c:pt idx="26129">
                  <c:v>65.044270833333329</c:v>
                </c:pt>
                <c:pt idx="26130">
                  <c:v>65.046875</c:v>
                </c:pt>
                <c:pt idx="26131">
                  <c:v>65.049479166666671</c:v>
                </c:pt>
                <c:pt idx="26132">
                  <c:v>65.052083333333329</c:v>
                </c:pt>
                <c:pt idx="26133">
                  <c:v>65.0546875</c:v>
                </c:pt>
                <c:pt idx="26134">
                  <c:v>65.057291666666671</c:v>
                </c:pt>
                <c:pt idx="26135">
                  <c:v>65.059895833333329</c:v>
                </c:pt>
                <c:pt idx="26136">
                  <c:v>65.0625</c:v>
                </c:pt>
                <c:pt idx="26137">
                  <c:v>65.065104166666671</c:v>
                </c:pt>
                <c:pt idx="26138">
                  <c:v>65.067708333333329</c:v>
                </c:pt>
                <c:pt idx="26139">
                  <c:v>65.0703125</c:v>
                </c:pt>
                <c:pt idx="26140">
                  <c:v>65.072916666666671</c:v>
                </c:pt>
                <c:pt idx="26141">
                  <c:v>65.075520833333329</c:v>
                </c:pt>
                <c:pt idx="26142">
                  <c:v>65.078125</c:v>
                </c:pt>
                <c:pt idx="26143">
                  <c:v>65.080729166666671</c:v>
                </c:pt>
                <c:pt idx="26144">
                  <c:v>65.083333333333329</c:v>
                </c:pt>
                <c:pt idx="26145">
                  <c:v>65.0859375</c:v>
                </c:pt>
                <c:pt idx="26146">
                  <c:v>65.088541666666671</c:v>
                </c:pt>
                <c:pt idx="26147">
                  <c:v>65.091145833333329</c:v>
                </c:pt>
                <c:pt idx="26148">
                  <c:v>65.09375</c:v>
                </c:pt>
                <c:pt idx="26149">
                  <c:v>65.096354166666671</c:v>
                </c:pt>
                <c:pt idx="26150">
                  <c:v>65.098958333333329</c:v>
                </c:pt>
                <c:pt idx="26151">
                  <c:v>65.1015625</c:v>
                </c:pt>
                <c:pt idx="26152">
                  <c:v>65.104166666666671</c:v>
                </c:pt>
                <c:pt idx="26153">
                  <c:v>65.106770833333329</c:v>
                </c:pt>
                <c:pt idx="26154">
                  <c:v>65.109375</c:v>
                </c:pt>
                <c:pt idx="26155">
                  <c:v>65.111979166666671</c:v>
                </c:pt>
                <c:pt idx="26156">
                  <c:v>65.114583333333329</c:v>
                </c:pt>
                <c:pt idx="26157">
                  <c:v>65.1171875</c:v>
                </c:pt>
                <c:pt idx="26158">
                  <c:v>65.119791666666671</c:v>
                </c:pt>
                <c:pt idx="26159">
                  <c:v>65.122395833333329</c:v>
                </c:pt>
                <c:pt idx="26160">
                  <c:v>65.125</c:v>
                </c:pt>
                <c:pt idx="26161">
                  <c:v>65.127604166666671</c:v>
                </c:pt>
                <c:pt idx="26162">
                  <c:v>65.130208333333329</c:v>
                </c:pt>
                <c:pt idx="26163">
                  <c:v>65.1328125</c:v>
                </c:pt>
                <c:pt idx="26164">
                  <c:v>65.135416666666671</c:v>
                </c:pt>
                <c:pt idx="26165">
                  <c:v>65.138020833333329</c:v>
                </c:pt>
                <c:pt idx="26166">
                  <c:v>65.140625</c:v>
                </c:pt>
                <c:pt idx="26167">
                  <c:v>65.143229166666671</c:v>
                </c:pt>
                <c:pt idx="26168">
                  <c:v>65.145833333333329</c:v>
                </c:pt>
                <c:pt idx="26169">
                  <c:v>65.1484375</c:v>
                </c:pt>
                <c:pt idx="26170">
                  <c:v>65.151041666666671</c:v>
                </c:pt>
                <c:pt idx="26171">
                  <c:v>65.153645833333329</c:v>
                </c:pt>
                <c:pt idx="26172">
                  <c:v>65.15625</c:v>
                </c:pt>
                <c:pt idx="26173">
                  <c:v>65.158854166666671</c:v>
                </c:pt>
                <c:pt idx="26174">
                  <c:v>65.161458333333329</c:v>
                </c:pt>
                <c:pt idx="26175">
                  <c:v>65.1640625</c:v>
                </c:pt>
                <c:pt idx="26176">
                  <c:v>65.166666666666671</c:v>
                </c:pt>
                <c:pt idx="26177">
                  <c:v>65.169270833333329</c:v>
                </c:pt>
                <c:pt idx="26178">
                  <c:v>65.171875</c:v>
                </c:pt>
                <c:pt idx="26179">
                  <c:v>65.174479166666671</c:v>
                </c:pt>
                <c:pt idx="26180">
                  <c:v>65.177083333333329</c:v>
                </c:pt>
                <c:pt idx="26181">
                  <c:v>65.1796875</c:v>
                </c:pt>
                <c:pt idx="26182">
                  <c:v>65.182291666666671</c:v>
                </c:pt>
                <c:pt idx="26183">
                  <c:v>65.184895833333329</c:v>
                </c:pt>
                <c:pt idx="26184">
                  <c:v>65.1875</c:v>
                </c:pt>
                <c:pt idx="26185">
                  <c:v>65.190104166666671</c:v>
                </c:pt>
                <c:pt idx="26186">
                  <c:v>65.192708333333329</c:v>
                </c:pt>
                <c:pt idx="26187">
                  <c:v>65.1953125</c:v>
                </c:pt>
                <c:pt idx="26188">
                  <c:v>65.197916666666671</c:v>
                </c:pt>
                <c:pt idx="26189">
                  <c:v>65.200520833333329</c:v>
                </c:pt>
                <c:pt idx="26190">
                  <c:v>65.203125</c:v>
                </c:pt>
                <c:pt idx="26191">
                  <c:v>65.205729166666671</c:v>
                </c:pt>
                <c:pt idx="26192">
                  <c:v>65.208333333333329</c:v>
                </c:pt>
                <c:pt idx="26193">
                  <c:v>65.2109375</c:v>
                </c:pt>
                <c:pt idx="26194">
                  <c:v>65.213541666666671</c:v>
                </c:pt>
                <c:pt idx="26195">
                  <c:v>65.216145833333329</c:v>
                </c:pt>
                <c:pt idx="26196">
                  <c:v>65.21875</c:v>
                </c:pt>
                <c:pt idx="26197">
                  <c:v>65.221354166666671</c:v>
                </c:pt>
                <c:pt idx="26198">
                  <c:v>65.223958333333329</c:v>
                </c:pt>
                <c:pt idx="26199">
                  <c:v>65.2265625</c:v>
                </c:pt>
                <c:pt idx="26200">
                  <c:v>65.229166666666671</c:v>
                </c:pt>
                <c:pt idx="26201">
                  <c:v>65.231770833333329</c:v>
                </c:pt>
                <c:pt idx="26202">
                  <c:v>65.234375</c:v>
                </c:pt>
                <c:pt idx="26203">
                  <c:v>65.236979166666671</c:v>
                </c:pt>
                <c:pt idx="26204">
                  <c:v>65.239583333333329</c:v>
                </c:pt>
                <c:pt idx="26205">
                  <c:v>65.2421875</c:v>
                </c:pt>
                <c:pt idx="26206">
                  <c:v>65.244791666666671</c:v>
                </c:pt>
                <c:pt idx="26207">
                  <c:v>65.247395833333329</c:v>
                </c:pt>
                <c:pt idx="26208">
                  <c:v>65.25</c:v>
                </c:pt>
                <c:pt idx="26209">
                  <c:v>65.252604166666671</c:v>
                </c:pt>
                <c:pt idx="26210">
                  <c:v>65.255208333333329</c:v>
                </c:pt>
                <c:pt idx="26211">
                  <c:v>65.2578125</c:v>
                </c:pt>
                <c:pt idx="26212">
                  <c:v>65.260416666666671</c:v>
                </c:pt>
                <c:pt idx="26213">
                  <c:v>65.263020833333329</c:v>
                </c:pt>
                <c:pt idx="26214">
                  <c:v>65.265625</c:v>
                </c:pt>
                <c:pt idx="26215">
                  <c:v>65.268229166666671</c:v>
                </c:pt>
                <c:pt idx="26216">
                  <c:v>65.270833333333329</c:v>
                </c:pt>
                <c:pt idx="26217">
                  <c:v>65.2734375</c:v>
                </c:pt>
                <c:pt idx="26218">
                  <c:v>65.276041666666671</c:v>
                </c:pt>
                <c:pt idx="26219">
                  <c:v>65.278645833333329</c:v>
                </c:pt>
                <c:pt idx="26220">
                  <c:v>65.28125</c:v>
                </c:pt>
                <c:pt idx="26221">
                  <c:v>65.283854166666671</c:v>
                </c:pt>
                <c:pt idx="26222">
                  <c:v>65.286458333333329</c:v>
                </c:pt>
                <c:pt idx="26223">
                  <c:v>65.2890625</c:v>
                </c:pt>
                <c:pt idx="26224">
                  <c:v>65.291666666666671</c:v>
                </c:pt>
                <c:pt idx="26225">
                  <c:v>65.294270833333329</c:v>
                </c:pt>
                <c:pt idx="26226">
                  <c:v>65.296875</c:v>
                </c:pt>
                <c:pt idx="26227">
                  <c:v>65.299479166666671</c:v>
                </c:pt>
                <c:pt idx="26228">
                  <c:v>65.302083333333329</c:v>
                </c:pt>
                <c:pt idx="26229">
                  <c:v>65.3046875</c:v>
                </c:pt>
                <c:pt idx="26230">
                  <c:v>65.307291666666671</c:v>
                </c:pt>
                <c:pt idx="26231">
                  <c:v>65.309895833333329</c:v>
                </c:pt>
                <c:pt idx="26232">
                  <c:v>65.3125</c:v>
                </c:pt>
                <c:pt idx="26233">
                  <c:v>65.315104166666671</c:v>
                </c:pt>
                <c:pt idx="26234">
                  <c:v>65.317708333333329</c:v>
                </c:pt>
                <c:pt idx="26235">
                  <c:v>65.3203125</c:v>
                </c:pt>
                <c:pt idx="26236">
                  <c:v>65.322916666666671</c:v>
                </c:pt>
                <c:pt idx="26237">
                  <c:v>65.325520833333329</c:v>
                </c:pt>
                <c:pt idx="26238">
                  <c:v>65.328125</c:v>
                </c:pt>
                <c:pt idx="26239">
                  <c:v>65.330729166666671</c:v>
                </c:pt>
                <c:pt idx="26240">
                  <c:v>65.333333333333329</c:v>
                </c:pt>
                <c:pt idx="26241">
                  <c:v>65.3359375</c:v>
                </c:pt>
                <c:pt idx="26242">
                  <c:v>65.338541666666671</c:v>
                </c:pt>
                <c:pt idx="26243">
                  <c:v>65.341145833333329</c:v>
                </c:pt>
                <c:pt idx="26244">
                  <c:v>65.34375</c:v>
                </c:pt>
                <c:pt idx="26245">
                  <c:v>65.346354166666671</c:v>
                </c:pt>
                <c:pt idx="26246">
                  <c:v>65.348958333333329</c:v>
                </c:pt>
                <c:pt idx="26247">
                  <c:v>65.3515625</c:v>
                </c:pt>
                <c:pt idx="26248">
                  <c:v>65.354166666666671</c:v>
                </c:pt>
                <c:pt idx="26249">
                  <c:v>65.356770833333329</c:v>
                </c:pt>
                <c:pt idx="26250">
                  <c:v>65.359375</c:v>
                </c:pt>
                <c:pt idx="26251">
                  <c:v>65.361979166666671</c:v>
                </c:pt>
                <c:pt idx="26252">
                  <c:v>65.364583333333329</c:v>
                </c:pt>
                <c:pt idx="26253">
                  <c:v>65.3671875</c:v>
                </c:pt>
                <c:pt idx="26254">
                  <c:v>65.369791666666671</c:v>
                </c:pt>
                <c:pt idx="26255">
                  <c:v>65.372395833333329</c:v>
                </c:pt>
                <c:pt idx="26256">
                  <c:v>65.375</c:v>
                </c:pt>
                <c:pt idx="26257">
                  <c:v>65.377604166666671</c:v>
                </c:pt>
                <c:pt idx="26258">
                  <c:v>65.380208333333329</c:v>
                </c:pt>
                <c:pt idx="26259">
                  <c:v>65.3828125</c:v>
                </c:pt>
                <c:pt idx="26260">
                  <c:v>65.385416666666671</c:v>
                </c:pt>
                <c:pt idx="26261">
                  <c:v>65.388020833333329</c:v>
                </c:pt>
                <c:pt idx="26262">
                  <c:v>65.390625</c:v>
                </c:pt>
                <c:pt idx="26263">
                  <c:v>65.393229166666671</c:v>
                </c:pt>
                <c:pt idx="26264">
                  <c:v>65.395833333333329</c:v>
                </c:pt>
                <c:pt idx="26265">
                  <c:v>65.3984375</c:v>
                </c:pt>
                <c:pt idx="26266">
                  <c:v>65.401041666666671</c:v>
                </c:pt>
                <c:pt idx="26267">
                  <c:v>65.403645833333329</c:v>
                </c:pt>
                <c:pt idx="26268">
                  <c:v>65.40625</c:v>
                </c:pt>
                <c:pt idx="26269">
                  <c:v>65.408854166666671</c:v>
                </c:pt>
                <c:pt idx="26270">
                  <c:v>65.411458333333329</c:v>
                </c:pt>
                <c:pt idx="26271">
                  <c:v>65.4140625</c:v>
                </c:pt>
                <c:pt idx="26272">
                  <c:v>65.416666666666671</c:v>
                </c:pt>
                <c:pt idx="26273">
                  <c:v>65.419270833333329</c:v>
                </c:pt>
                <c:pt idx="26274">
                  <c:v>65.421875</c:v>
                </c:pt>
                <c:pt idx="26275">
                  <c:v>65.424479166666671</c:v>
                </c:pt>
                <c:pt idx="26276">
                  <c:v>65.427083333333329</c:v>
                </c:pt>
                <c:pt idx="26277">
                  <c:v>65.4296875</c:v>
                </c:pt>
                <c:pt idx="26278">
                  <c:v>65.432291666666671</c:v>
                </c:pt>
                <c:pt idx="26279">
                  <c:v>65.434895833333329</c:v>
                </c:pt>
                <c:pt idx="26280">
                  <c:v>65.4375</c:v>
                </c:pt>
                <c:pt idx="26281">
                  <c:v>65.440104166666671</c:v>
                </c:pt>
                <c:pt idx="26282">
                  <c:v>65.442708333333329</c:v>
                </c:pt>
                <c:pt idx="26283">
                  <c:v>65.4453125</c:v>
                </c:pt>
                <c:pt idx="26284">
                  <c:v>65.447916666666671</c:v>
                </c:pt>
                <c:pt idx="26285">
                  <c:v>65.450520833333329</c:v>
                </c:pt>
                <c:pt idx="26286">
                  <c:v>65.453125</c:v>
                </c:pt>
                <c:pt idx="26287">
                  <c:v>65.455729166666671</c:v>
                </c:pt>
                <c:pt idx="26288">
                  <c:v>65.458333333333329</c:v>
                </c:pt>
                <c:pt idx="26289">
                  <c:v>65.4609375</c:v>
                </c:pt>
                <c:pt idx="26290">
                  <c:v>65.463541666666671</c:v>
                </c:pt>
                <c:pt idx="26291">
                  <c:v>65.466145833333329</c:v>
                </c:pt>
                <c:pt idx="26292">
                  <c:v>65.46875</c:v>
                </c:pt>
                <c:pt idx="26293">
                  <c:v>65.471354166666671</c:v>
                </c:pt>
                <c:pt idx="26294">
                  <c:v>65.473958333333329</c:v>
                </c:pt>
                <c:pt idx="26295">
                  <c:v>65.4765625</c:v>
                </c:pt>
                <c:pt idx="26296">
                  <c:v>65.479166666666671</c:v>
                </c:pt>
                <c:pt idx="26297">
                  <c:v>65.481770833333329</c:v>
                </c:pt>
                <c:pt idx="26298">
                  <c:v>65.484375</c:v>
                </c:pt>
                <c:pt idx="26299">
                  <c:v>65.486979166666671</c:v>
                </c:pt>
                <c:pt idx="26300">
                  <c:v>65.489583333333329</c:v>
                </c:pt>
                <c:pt idx="26301">
                  <c:v>65.4921875</c:v>
                </c:pt>
                <c:pt idx="26302">
                  <c:v>65.494791666666671</c:v>
                </c:pt>
                <c:pt idx="26303">
                  <c:v>65.497395833333329</c:v>
                </c:pt>
                <c:pt idx="26304">
                  <c:v>65.5</c:v>
                </c:pt>
                <c:pt idx="26305">
                  <c:v>65.502604166666671</c:v>
                </c:pt>
                <c:pt idx="26306">
                  <c:v>65.505208333333329</c:v>
                </c:pt>
                <c:pt idx="26307">
                  <c:v>65.5078125</c:v>
                </c:pt>
                <c:pt idx="26308">
                  <c:v>65.510416666666671</c:v>
                </c:pt>
                <c:pt idx="26309">
                  <c:v>65.513020833333329</c:v>
                </c:pt>
                <c:pt idx="26310">
                  <c:v>65.515625</c:v>
                </c:pt>
                <c:pt idx="26311">
                  <c:v>65.518229166666671</c:v>
                </c:pt>
                <c:pt idx="26312">
                  <c:v>65.520833333333329</c:v>
                </c:pt>
                <c:pt idx="26313">
                  <c:v>65.5234375</c:v>
                </c:pt>
                <c:pt idx="26314">
                  <c:v>65.526041666666671</c:v>
                </c:pt>
                <c:pt idx="26315">
                  <c:v>65.528645833333329</c:v>
                </c:pt>
                <c:pt idx="26316">
                  <c:v>65.53125</c:v>
                </c:pt>
                <c:pt idx="26317">
                  <c:v>65.533854166666671</c:v>
                </c:pt>
                <c:pt idx="26318">
                  <c:v>65.536458333333329</c:v>
                </c:pt>
                <c:pt idx="26319">
                  <c:v>65.5390625</c:v>
                </c:pt>
                <c:pt idx="26320">
                  <c:v>65.541666666666671</c:v>
                </c:pt>
                <c:pt idx="26321">
                  <c:v>65.544270833333329</c:v>
                </c:pt>
                <c:pt idx="26322">
                  <c:v>65.546875</c:v>
                </c:pt>
                <c:pt idx="26323">
                  <c:v>65.549479166666671</c:v>
                </c:pt>
                <c:pt idx="26324">
                  <c:v>65.552083333333329</c:v>
                </c:pt>
                <c:pt idx="26325">
                  <c:v>65.5546875</c:v>
                </c:pt>
                <c:pt idx="26326">
                  <c:v>65.557291666666671</c:v>
                </c:pt>
                <c:pt idx="26327">
                  <c:v>65.559895833333329</c:v>
                </c:pt>
                <c:pt idx="26328">
                  <c:v>65.5625</c:v>
                </c:pt>
                <c:pt idx="26329">
                  <c:v>65.565104166666671</c:v>
                </c:pt>
                <c:pt idx="26330">
                  <c:v>65.567708333333329</c:v>
                </c:pt>
                <c:pt idx="26331">
                  <c:v>65.5703125</c:v>
                </c:pt>
                <c:pt idx="26332">
                  <c:v>65.572916666666671</c:v>
                </c:pt>
                <c:pt idx="26333">
                  <c:v>65.575520833333329</c:v>
                </c:pt>
                <c:pt idx="26334">
                  <c:v>65.578125</c:v>
                </c:pt>
                <c:pt idx="26335">
                  <c:v>65.580729166666671</c:v>
                </c:pt>
                <c:pt idx="26336">
                  <c:v>65.583333333333329</c:v>
                </c:pt>
                <c:pt idx="26337">
                  <c:v>65.5859375</c:v>
                </c:pt>
                <c:pt idx="26338">
                  <c:v>65.588541666666671</c:v>
                </c:pt>
                <c:pt idx="26339">
                  <c:v>65.591145833333329</c:v>
                </c:pt>
                <c:pt idx="26340">
                  <c:v>65.59375</c:v>
                </c:pt>
                <c:pt idx="26341">
                  <c:v>65.596354166666671</c:v>
                </c:pt>
                <c:pt idx="26342">
                  <c:v>65.598958333333329</c:v>
                </c:pt>
                <c:pt idx="26343">
                  <c:v>65.6015625</c:v>
                </c:pt>
                <c:pt idx="26344">
                  <c:v>65.604166666666671</c:v>
                </c:pt>
                <c:pt idx="26345">
                  <c:v>65.606770833333329</c:v>
                </c:pt>
                <c:pt idx="26346">
                  <c:v>65.609375</c:v>
                </c:pt>
                <c:pt idx="26347">
                  <c:v>65.611979166666671</c:v>
                </c:pt>
                <c:pt idx="26348">
                  <c:v>65.614583333333329</c:v>
                </c:pt>
                <c:pt idx="26349">
                  <c:v>65.6171875</c:v>
                </c:pt>
                <c:pt idx="26350">
                  <c:v>65.619791666666671</c:v>
                </c:pt>
                <c:pt idx="26351">
                  <c:v>65.622395833333329</c:v>
                </c:pt>
                <c:pt idx="26352">
                  <c:v>65.625</c:v>
                </c:pt>
                <c:pt idx="26353">
                  <c:v>65.627604166666671</c:v>
                </c:pt>
                <c:pt idx="26354">
                  <c:v>65.630208333333329</c:v>
                </c:pt>
                <c:pt idx="26355">
                  <c:v>65.6328125</c:v>
                </c:pt>
                <c:pt idx="26356">
                  <c:v>65.635416666666671</c:v>
                </c:pt>
                <c:pt idx="26357">
                  <c:v>65.638020833333329</c:v>
                </c:pt>
                <c:pt idx="26358">
                  <c:v>65.640625</c:v>
                </c:pt>
                <c:pt idx="26359">
                  <c:v>65.643229166666671</c:v>
                </c:pt>
                <c:pt idx="26360">
                  <c:v>65.645833333333329</c:v>
                </c:pt>
                <c:pt idx="26361">
                  <c:v>65.6484375</c:v>
                </c:pt>
                <c:pt idx="26362">
                  <c:v>65.651041666666671</c:v>
                </c:pt>
                <c:pt idx="26363">
                  <c:v>65.653645833333329</c:v>
                </c:pt>
                <c:pt idx="26364">
                  <c:v>65.65625</c:v>
                </c:pt>
                <c:pt idx="26365">
                  <c:v>65.658854166666671</c:v>
                </c:pt>
                <c:pt idx="26366">
                  <c:v>65.661458333333329</c:v>
                </c:pt>
                <c:pt idx="26367">
                  <c:v>65.6640625</c:v>
                </c:pt>
                <c:pt idx="26368">
                  <c:v>65.666666666666671</c:v>
                </c:pt>
                <c:pt idx="26369">
                  <c:v>65.669270833333329</c:v>
                </c:pt>
                <c:pt idx="26370">
                  <c:v>65.671875</c:v>
                </c:pt>
                <c:pt idx="26371">
                  <c:v>65.674479166666671</c:v>
                </c:pt>
                <c:pt idx="26372">
                  <c:v>65.677083333333329</c:v>
                </c:pt>
                <c:pt idx="26373">
                  <c:v>65.6796875</c:v>
                </c:pt>
                <c:pt idx="26374">
                  <c:v>65.682291666666671</c:v>
                </c:pt>
                <c:pt idx="26375">
                  <c:v>65.684895833333329</c:v>
                </c:pt>
                <c:pt idx="26376">
                  <c:v>65.6875</c:v>
                </c:pt>
                <c:pt idx="26377">
                  <c:v>65.690104166666671</c:v>
                </c:pt>
                <c:pt idx="26378">
                  <c:v>65.692708333333329</c:v>
                </c:pt>
                <c:pt idx="26379">
                  <c:v>65.6953125</c:v>
                </c:pt>
                <c:pt idx="26380">
                  <c:v>65.697916666666671</c:v>
                </c:pt>
                <c:pt idx="26381">
                  <c:v>65.700520833333329</c:v>
                </c:pt>
                <c:pt idx="26382">
                  <c:v>65.703125</c:v>
                </c:pt>
                <c:pt idx="26383">
                  <c:v>65.705729166666671</c:v>
                </c:pt>
                <c:pt idx="26384">
                  <c:v>65.708333333333329</c:v>
                </c:pt>
                <c:pt idx="26385">
                  <c:v>65.7109375</c:v>
                </c:pt>
                <c:pt idx="26386">
                  <c:v>65.713541666666671</c:v>
                </c:pt>
                <c:pt idx="26387">
                  <c:v>65.716145833333329</c:v>
                </c:pt>
                <c:pt idx="26388">
                  <c:v>65.71875</c:v>
                </c:pt>
                <c:pt idx="26389">
                  <c:v>65.721354166666671</c:v>
                </c:pt>
                <c:pt idx="26390">
                  <c:v>65.723958333333329</c:v>
                </c:pt>
                <c:pt idx="26391">
                  <c:v>65.7265625</c:v>
                </c:pt>
                <c:pt idx="26392">
                  <c:v>65.729166666666671</c:v>
                </c:pt>
                <c:pt idx="26393">
                  <c:v>65.731770833333329</c:v>
                </c:pt>
                <c:pt idx="26394">
                  <c:v>65.734375</c:v>
                </c:pt>
                <c:pt idx="26395">
                  <c:v>65.736979166666671</c:v>
                </c:pt>
                <c:pt idx="26396">
                  <c:v>65.739583333333329</c:v>
                </c:pt>
                <c:pt idx="26397">
                  <c:v>65.7421875</c:v>
                </c:pt>
                <c:pt idx="26398">
                  <c:v>65.744791666666671</c:v>
                </c:pt>
                <c:pt idx="26399">
                  <c:v>65.747395833333329</c:v>
                </c:pt>
                <c:pt idx="26400">
                  <c:v>65.75</c:v>
                </c:pt>
                <c:pt idx="26401">
                  <c:v>65.752604166666671</c:v>
                </c:pt>
                <c:pt idx="26402">
                  <c:v>65.755208333333329</c:v>
                </c:pt>
                <c:pt idx="26403">
                  <c:v>65.7578125</c:v>
                </c:pt>
                <c:pt idx="26404">
                  <c:v>65.760416666666671</c:v>
                </c:pt>
                <c:pt idx="26405">
                  <c:v>65.763020833333329</c:v>
                </c:pt>
                <c:pt idx="26406">
                  <c:v>65.765625</c:v>
                </c:pt>
                <c:pt idx="26407">
                  <c:v>65.768229166666671</c:v>
                </c:pt>
                <c:pt idx="26408">
                  <c:v>65.770833333333329</c:v>
                </c:pt>
                <c:pt idx="26409">
                  <c:v>65.7734375</c:v>
                </c:pt>
                <c:pt idx="26410">
                  <c:v>65.776041666666671</c:v>
                </c:pt>
                <c:pt idx="26411">
                  <c:v>65.778645833333329</c:v>
                </c:pt>
                <c:pt idx="26412">
                  <c:v>65.78125</c:v>
                </c:pt>
                <c:pt idx="26413">
                  <c:v>65.783854166666671</c:v>
                </c:pt>
                <c:pt idx="26414">
                  <c:v>65.786458333333329</c:v>
                </c:pt>
                <c:pt idx="26415">
                  <c:v>65.7890625</c:v>
                </c:pt>
                <c:pt idx="26416">
                  <c:v>65.791666666666671</c:v>
                </c:pt>
                <c:pt idx="26417">
                  <c:v>65.794270833333329</c:v>
                </c:pt>
                <c:pt idx="26418">
                  <c:v>65.796875</c:v>
                </c:pt>
                <c:pt idx="26419">
                  <c:v>65.799479166666671</c:v>
                </c:pt>
                <c:pt idx="26420">
                  <c:v>65.802083333333329</c:v>
                </c:pt>
                <c:pt idx="26421">
                  <c:v>65.8046875</c:v>
                </c:pt>
                <c:pt idx="26422">
                  <c:v>65.807291666666671</c:v>
                </c:pt>
                <c:pt idx="26423">
                  <c:v>65.809895833333329</c:v>
                </c:pt>
                <c:pt idx="26424">
                  <c:v>65.8125</c:v>
                </c:pt>
                <c:pt idx="26425">
                  <c:v>65.815104166666671</c:v>
                </c:pt>
                <c:pt idx="26426">
                  <c:v>65.817708333333329</c:v>
                </c:pt>
                <c:pt idx="26427">
                  <c:v>65.8203125</c:v>
                </c:pt>
                <c:pt idx="26428">
                  <c:v>65.822916666666671</c:v>
                </c:pt>
                <c:pt idx="26429">
                  <c:v>65.825520833333329</c:v>
                </c:pt>
                <c:pt idx="26430">
                  <c:v>65.828125</c:v>
                </c:pt>
                <c:pt idx="26431">
                  <c:v>65.830729166666671</c:v>
                </c:pt>
                <c:pt idx="26432">
                  <c:v>65.833333333333329</c:v>
                </c:pt>
                <c:pt idx="26433">
                  <c:v>65.8359375</c:v>
                </c:pt>
                <c:pt idx="26434">
                  <c:v>65.838541666666671</c:v>
                </c:pt>
                <c:pt idx="26435">
                  <c:v>65.841145833333329</c:v>
                </c:pt>
                <c:pt idx="26436">
                  <c:v>65.84375</c:v>
                </c:pt>
                <c:pt idx="26437">
                  <c:v>65.846354166666671</c:v>
                </c:pt>
                <c:pt idx="26438">
                  <c:v>65.848958333333329</c:v>
                </c:pt>
                <c:pt idx="26439">
                  <c:v>65.8515625</c:v>
                </c:pt>
                <c:pt idx="26440">
                  <c:v>65.854166666666671</c:v>
                </c:pt>
                <c:pt idx="26441">
                  <c:v>65.856770833333329</c:v>
                </c:pt>
                <c:pt idx="26442">
                  <c:v>65.859375</c:v>
                </c:pt>
                <c:pt idx="26443">
                  <c:v>65.861979166666671</c:v>
                </c:pt>
                <c:pt idx="26444">
                  <c:v>65.864583333333329</c:v>
                </c:pt>
                <c:pt idx="26445">
                  <c:v>65.8671875</c:v>
                </c:pt>
                <c:pt idx="26446">
                  <c:v>65.869791666666671</c:v>
                </c:pt>
                <c:pt idx="26447">
                  <c:v>65.872395833333329</c:v>
                </c:pt>
                <c:pt idx="26448">
                  <c:v>65.875</c:v>
                </c:pt>
                <c:pt idx="26449">
                  <c:v>65.877604166666671</c:v>
                </c:pt>
                <c:pt idx="26450">
                  <c:v>65.880208333333329</c:v>
                </c:pt>
                <c:pt idx="26451">
                  <c:v>65.8828125</c:v>
                </c:pt>
                <c:pt idx="26452">
                  <c:v>65.885416666666671</c:v>
                </c:pt>
                <c:pt idx="26453">
                  <c:v>65.888020833333329</c:v>
                </c:pt>
                <c:pt idx="26454">
                  <c:v>65.890625</c:v>
                </c:pt>
                <c:pt idx="26455">
                  <c:v>65.893229166666671</c:v>
                </c:pt>
                <c:pt idx="26456">
                  <c:v>65.895833333333329</c:v>
                </c:pt>
                <c:pt idx="26457">
                  <c:v>65.8984375</c:v>
                </c:pt>
                <c:pt idx="26458">
                  <c:v>65.901041666666671</c:v>
                </c:pt>
                <c:pt idx="26459">
                  <c:v>65.903645833333329</c:v>
                </c:pt>
                <c:pt idx="26460">
                  <c:v>65.90625</c:v>
                </c:pt>
                <c:pt idx="26461">
                  <c:v>65.908854166666671</c:v>
                </c:pt>
                <c:pt idx="26462">
                  <c:v>65.911458333333329</c:v>
                </c:pt>
                <c:pt idx="26463">
                  <c:v>65.9140625</c:v>
                </c:pt>
                <c:pt idx="26464">
                  <c:v>65.916666666666671</c:v>
                </c:pt>
                <c:pt idx="26465">
                  <c:v>65.919270833333329</c:v>
                </c:pt>
                <c:pt idx="26466">
                  <c:v>65.921875</c:v>
                </c:pt>
                <c:pt idx="26467">
                  <c:v>65.924479166666671</c:v>
                </c:pt>
                <c:pt idx="26468">
                  <c:v>65.927083333333329</c:v>
                </c:pt>
                <c:pt idx="26469">
                  <c:v>65.9296875</c:v>
                </c:pt>
                <c:pt idx="26470">
                  <c:v>65.932291666666671</c:v>
                </c:pt>
                <c:pt idx="26471">
                  <c:v>65.934895833333329</c:v>
                </c:pt>
                <c:pt idx="26472">
                  <c:v>65.9375</c:v>
                </c:pt>
                <c:pt idx="26473">
                  <c:v>65.940104166666671</c:v>
                </c:pt>
                <c:pt idx="26474">
                  <c:v>65.942708333333329</c:v>
                </c:pt>
                <c:pt idx="26475">
                  <c:v>65.9453125</c:v>
                </c:pt>
                <c:pt idx="26476">
                  <c:v>65.947916666666671</c:v>
                </c:pt>
                <c:pt idx="26477">
                  <c:v>65.950520833333329</c:v>
                </c:pt>
                <c:pt idx="26478">
                  <c:v>65.953125</c:v>
                </c:pt>
                <c:pt idx="26479">
                  <c:v>65.955729166666671</c:v>
                </c:pt>
                <c:pt idx="26480">
                  <c:v>65.958333333333329</c:v>
                </c:pt>
                <c:pt idx="26481">
                  <c:v>65.9609375</c:v>
                </c:pt>
                <c:pt idx="26482">
                  <c:v>65.963541666666671</c:v>
                </c:pt>
                <c:pt idx="26483">
                  <c:v>65.966145833333329</c:v>
                </c:pt>
                <c:pt idx="26484">
                  <c:v>65.96875</c:v>
                </c:pt>
                <c:pt idx="26485">
                  <c:v>65.971354166666671</c:v>
                </c:pt>
                <c:pt idx="26486">
                  <c:v>65.973958333333329</c:v>
                </c:pt>
                <c:pt idx="26487">
                  <c:v>65.9765625</c:v>
                </c:pt>
                <c:pt idx="26488">
                  <c:v>65.979166666666671</c:v>
                </c:pt>
                <c:pt idx="26489">
                  <c:v>65.981770833333329</c:v>
                </c:pt>
                <c:pt idx="26490">
                  <c:v>65.984375</c:v>
                </c:pt>
                <c:pt idx="26491">
                  <c:v>65.986979166666671</c:v>
                </c:pt>
                <c:pt idx="26492">
                  <c:v>65.989583333333329</c:v>
                </c:pt>
                <c:pt idx="26493">
                  <c:v>65.9921875</c:v>
                </c:pt>
                <c:pt idx="26494">
                  <c:v>65.994791666666671</c:v>
                </c:pt>
                <c:pt idx="26495">
                  <c:v>65.997395833333329</c:v>
                </c:pt>
                <c:pt idx="26496">
                  <c:v>66</c:v>
                </c:pt>
                <c:pt idx="26497">
                  <c:v>66.002604166666671</c:v>
                </c:pt>
                <c:pt idx="26498">
                  <c:v>66.005208333333329</c:v>
                </c:pt>
                <c:pt idx="26499">
                  <c:v>66.0078125</c:v>
                </c:pt>
                <c:pt idx="26500">
                  <c:v>66.010416666666671</c:v>
                </c:pt>
                <c:pt idx="26501">
                  <c:v>66.013020833333329</c:v>
                </c:pt>
                <c:pt idx="26502">
                  <c:v>66.015625</c:v>
                </c:pt>
                <c:pt idx="26503">
                  <c:v>66.018229166666671</c:v>
                </c:pt>
                <c:pt idx="26504">
                  <c:v>66.020833333333329</c:v>
                </c:pt>
                <c:pt idx="26505">
                  <c:v>66.0234375</c:v>
                </c:pt>
                <c:pt idx="26506">
                  <c:v>66.026041666666671</c:v>
                </c:pt>
                <c:pt idx="26507">
                  <c:v>66.028645833333329</c:v>
                </c:pt>
                <c:pt idx="26508">
                  <c:v>66.03125</c:v>
                </c:pt>
                <c:pt idx="26509">
                  <c:v>66.033854166666671</c:v>
                </c:pt>
                <c:pt idx="26510">
                  <c:v>66.036458333333329</c:v>
                </c:pt>
                <c:pt idx="26511">
                  <c:v>66.0390625</c:v>
                </c:pt>
                <c:pt idx="26512">
                  <c:v>66.041666666666671</c:v>
                </c:pt>
                <c:pt idx="26513">
                  <c:v>66.044270833333329</c:v>
                </c:pt>
                <c:pt idx="26514">
                  <c:v>66.046875</c:v>
                </c:pt>
                <c:pt idx="26515">
                  <c:v>66.049479166666671</c:v>
                </c:pt>
                <c:pt idx="26516">
                  <c:v>66.052083333333329</c:v>
                </c:pt>
                <c:pt idx="26517">
                  <c:v>66.0546875</c:v>
                </c:pt>
                <c:pt idx="26518">
                  <c:v>66.057291666666671</c:v>
                </c:pt>
                <c:pt idx="26519">
                  <c:v>66.059895833333329</c:v>
                </c:pt>
                <c:pt idx="26520">
                  <c:v>66.0625</c:v>
                </c:pt>
                <c:pt idx="26521">
                  <c:v>66.065104166666671</c:v>
                </c:pt>
                <c:pt idx="26522">
                  <c:v>66.067708333333329</c:v>
                </c:pt>
                <c:pt idx="26523">
                  <c:v>66.0703125</c:v>
                </c:pt>
                <c:pt idx="26524">
                  <c:v>66.072916666666671</c:v>
                </c:pt>
                <c:pt idx="26525">
                  <c:v>66.075520833333329</c:v>
                </c:pt>
                <c:pt idx="26526">
                  <c:v>66.078125</c:v>
                </c:pt>
                <c:pt idx="26527">
                  <c:v>66.080729166666671</c:v>
                </c:pt>
                <c:pt idx="26528">
                  <c:v>66.083333333333329</c:v>
                </c:pt>
                <c:pt idx="26529">
                  <c:v>66.0859375</c:v>
                </c:pt>
                <c:pt idx="26530">
                  <c:v>66.088541666666671</c:v>
                </c:pt>
                <c:pt idx="26531">
                  <c:v>66.091145833333329</c:v>
                </c:pt>
                <c:pt idx="26532">
                  <c:v>66.09375</c:v>
                </c:pt>
                <c:pt idx="26533">
                  <c:v>66.096354166666671</c:v>
                </c:pt>
                <c:pt idx="26534">
                  <c:v>66.098958333333329</c:v>
                </c:pt>
                <c:pt idx="26535">
                  <c:v>66.1015625</c:v>
                </c:pt>
                <c:pt idx="26536">
                  <c:v>66.104166666666671</c:v>
                </c:pt>
                <c:pt idx="26537">
                  <c:v>66.106770833333329</c:v>
                </c:pt>
                <c:pt idx="26538">
                  <c:v>66.109375</c:v>
                </c:pt>
                <c:pt idx="26539">
                  <c:v>66.111979166666671</c:v>
                </c:pt>
                <c:pt idx="26540">
                  <c:v>66.114583333333329</c:v>
                </c:pt>
                <c:pt idx="26541">
                  <c:v>66.1171875</c:v>
                </c:pt>
                <c:pt idx="26542">
                  <c:v>66.119791666666671</c:v>
                </c:pt>
                <c:pt idx="26543">
                  <c:v>66.122395833333329</c:v>
                </c:pt>
                <c:pt idx="26544">
                  <c:v>66.125</c:v>
                </c:pt>
                <c:pt idx="26545">
                  <c:v>66.127604166666671</c:v>
                </c:pt>
                <c:pt idx="26546">
                  <c:v>66.130208333333329</c:v>
                </c:pt>
                <c:pt idx="26547">
                  <c:v>66.1328125</c:v>
                </c:pt>
                <c:pt idx="26548">
                  <c:v>66.135416666666671</c:v>
                </c:pt>
                <c:pt idx="26549">
                  <c:v>66.138020833333329</c:v>
                </c:pt>
                <c:pt idx="26550">
                  <c:v>66.140625</c:v>
                </c:pt>
                <c:pt idx="26551">
                  <c:v>66.143229166666671</c:v>
                </c:pt>
                <c:pt idx="26552">
                  <c:v>66.145833333333329</c:v>
                </c:pt>
                <c:pt idx="26553">
                  <c:v>66.1484375</c:v>
                </c:pt>
                <c:pt idx="26554">
                  <c:v>66.151041666666671</c:v>
                </c:pt>
                <c:pt idx="26555">
                  <c:v>66.153645833333329</c:v>
                </c:pt>
                <c:pt idx="26556">
                  <c:v>66.15625</c:v>
                </c:pt>
                <c:pt idx="26557">
                  <c:v>66.158854166666671</c:v>
                </c:pt>
                <c:pt idx="26558">
                  <c:v>66.161458333333329</c:v>
                </c:pt>
                <c:pt idx="26559">
                  <c:v>66.1640625</c:v>
                </c:pt>
                <c:pt idx="26560">
                  <c:v>66.166666666666671</c:v>
                </c:pt>
                <c:pt idx="26561">
                  <c:v>66.169270833333329</c:v>
                </c:pt>
                <c:pt idx="26562">
                  <c:v>66.171875</c:v>
                </c:pt>
                <c:pt idx="26563">
                  <c:v>66.174479166666671</c:v>
                </c:pt>
                <c:pt idx="26564">
                  <c:v>66.177083333333329</c:v>
                </c:pt>
                <c:pt idx="26565">
                  <c:v>66.1796875</c:v>
                </c:pt>
                <c:pt idx="26566">
                  <c:v>66.182291666666671</c:v>
                </c:pt>
                <c:pt idx="26567">
                  <c:v>66.184895833333329</c:v>
                </c:pt>
                <c:pt idx="26568">
                  <c:v>66.1875</c:v>
                </c:pt>
                <c:pt idx="26569">
                  <c:v>66.190104166666671</c:v>
                </c:pt>
                <c:pt idx="26570">
                  <c:v>66.192708333333329</c:v>
                </c:pt>
                <c:pt idx="26571">
                  <c:v>66.1953125</c:v>
                </c:pt>
                <c:pt idx="26572">
                  <c:v>66.197916666666671</c:v>
                </c:pt>
                <c:pt idx="26573">
                  <c:v>66.200520833333329</c:v>
                </c:pt>
                <c:pt idx="26574">
                  <c:v>66.203125</c:v>
                </c:pt>
                <c:pt idx="26575">
                  <c:v>66.205729166666671</c:v>
                </c:pt>
                <c:pt idx="26576">
                  <c:v>66.208333333333329</c:v>
                </c:pt>
                <c:pt idx="26577">
                  <c:v>66.2109375</c:v>
                </c:pt>
                <c:pt idx="26578">
                  <c:v>66.213541666666671</c:v>
                </c:pt>
                <c:pt idx="26579">
                  <c:v>66.216145833333329</c:v>
                </c:pt>
                <c:pt idx="26580">
                  <c:v>66.21875</c:v>
                </c:pt>
                <c:pt idx="26581">
                  <c:v>66.221354166666671</c:v>
                </c:pt>
                <c:pt idx="26582">
                  <c:v>66.223958333333329</c:v>
                </c:pt>
                <c:pt idx="26583">
                  <c:v>66.2265625</c:v>
                </c:pt>
                <c:pt idx="26584">
                  <c:v>66.229166666666671</c:v>
                </c:pt>
                <c:pt idx="26585">
                  <c:v>66.231770833333329</c:v>
                </c:pt>
                <c:pt idx="26586">
                  <c:v>66.234375</c:v>
                </c:pt>
                <c:pt idx="26587">
                  <c:v>66.236979166666671</c:v>
                </c:pt>
                <c:pt idx="26588">
                  <c:v>66.239583333333329</c:v>
                </c:pt>
                <c:pt idx="26589">
                  <c:v>66.2421875</c:v>
                </c:pt>
                <c:pt idx="26590">
                  <c:v>66.244791666666671</c:v>
                </c:pt>
                <c:pt idx="26591">
                  <c:v>66.247395833333329</c:v>
                </c:pt>
                <c:pt idx="26592">
                  <c:v>66.25</c:v>
                </c:pt>
                <c:pt idx="26593">
                  <c:v>66.252604166666671</c:v>
                </c:pt>
                <c:pt idx="26594">
                  <c:v>66.255208333333329</c:v>
                </c:pt>
                <c:pt idx="26595">
                  <c:v>66.2578125</c:v>
                </c:pt>
                <c:pt idx="26596">
                  <c:v>66.260416666666671</c:v>
                </c:pt>
                <c:pt idx="26597">
                  <c:v>66.263020833333329</c:v>
                </c:pt>
                <c:pt idx="26598">
                  <c:v>66.265625</c:v>
                </c:pt>
                <c:pt idx="26599">
                  <c:v>66.268229166666671</c:v>
                </c:pt>
                <c:pt idx="26600">
                  <c:v>66.270833333333329</c:v>
                </c:pt>
                <c:pt idx="26601">
                  <c:v>66.2734375</c:v>
                </c:pt>
                <c:pt idx="26602">
                  <c:v>66.276041666666671</c:v>
                </c:pt>
                <c:pt idx="26603">
                  <c:v>66.278645833333329</c:v>
                </c:pt>
                <c:pt idx="26604">
                  <c:v>66.28125</c:v>
                </c:pt>
                <c:pt idx="26605">
                  <c:v>66.283854166666671</c:v>
                </c:pt>
                <c:pt idx="26606">
                  <c:v>66.286458333333329</c:v>
                </c:pt>
                <c:pt idx="26607">
                  <c:v>66.2890625</c:v>
                </c:pt>
                <c:pt idx="26608">
                  <c:v>66.291666666666671</c:v>
                </c:pt>
                <c:pt idx="26609">
                  <c:v>66.294270833333329</c:v>
                </c:pt>
                <c:pt idx="26610">
                  <c:v>66.296875</c:v>
                </c:pt>
                <c:pt idx="26611">
                  <c:v>66.299479166666671</c:v>
                </c:pt>
                <c:pt idx="26612">
                  <c:v>66.302083333333329</c:v>
                </c:pt>
                <c:pt idx="26613">
                  <c:v>66.3046875</c:v>
                </c:pt>
                <c:pt idx="26614">
                  <c:v>66.307291666666671</c:v>
                </c:pt>
                <c:pt idx="26615">
                  <c:v>66.309895833333329</c:v>
                </c:pt>
                <c:pt idx="26616">
                  <c:v>66.3125</c:v>
                </c:pt>
                <c:pt idx="26617">
                  <c:v>66.315104166666671</c:v>
                </c:pt>
                <c:pt idx="26618">
                  <c:v>66.317708333333329</c:v>
                </c:pt>
                <c:pt idx="26619">
                  <c:v>66.3203125</c:v>
                </c:pt>
                <c:pt idx="26620">
                  <c:v>66.322916666666671</c:v>
                </c:pt>
                <c:pt idx="26621">
                  <c:v>66.325520833333329</c:v>
                </c:pt>
                <c:pt idx="26622">
                  <c:v>66.328125</c:v>
                </c:pt>
                <c:pt idx="26623">
                  <c:v>66.330729166666671</c:v>
                </c:pt>
                <c:pt idx="26624">
                  <c:v>66.333333333333329</c:v>
                </c:pt>
                <c:pt idx="26625">
                  <c:v>66.3359375</c:v>
                </c:pt>
                <c:pt idx="26626">
                  <c:v>66.338541666666671</c:v>
                </c:pt>
                <c:pt idx="26627">
                  <c:v>66.341145833333329</c:v>
                </c:pt>
                <c:pt idx="26628">
                  <c:v>66.34375</c:v>
                </c:pt>
                <c:pt idx="26629">
                  <c:v>66.346354166666671</c:v>
                </c:pt>
                <c:pt idx="26630">
                  <c:v>66.348958333333329</c:v>
                </c:pt>
                <c:pt idx="26631">
                  <c:v>66.3515625</c:v>
                </c:pt>
                <c:pt idx="26632">
                  <c:v>66.354166666666671</c:v>
                </c:pt>
                <c:pt idx="26633">
                  <c:v>66.356770833333329</c:v>
                </c:pt>
                <c:pt idx="26634">
                  <c:v>66.359375</c:v>
                </c:pt>
                <c:pt idx="26635">
                  <c:v>66.361979166666671</c:v>
                </c:pt>
                <c:pt idx="26636">
                  <c:v>66.364583333333329</c:v>
                </c:pt>
                <c:pt idx="26637">
                  <c:v>66.3671875</c:v>
                </c:pt>
                <c:pt idx="26638">
                  <c:v>66.369791666666671</c:v>
                </c:pt>
                <c:pt idx="26639">
                  <c:v>66.372395833333329</c:v>
                </c:pt>
                <c:pt idx="26640">
                  <c:v>66.375</c:v>
                </c:pt>
                <c:pt idx="26641">
                  <c:v>66.377604166666671</c:v>
                </c:pt>
                <c:pt idx="26642">
                  <c:v>66.380208333333329</c:v>
                </c:pt>
                <c:pt idx="26643">
                  <c:v>66.3828125</c:v>
                </c:pt>
                <c:pt idx="26644">
                  <c:v>66.385416666666671</c:v>
                </c:pt>
                <c:pt idx="26645">
                  <c:v>66.388020833333329</c:v>
                </c:pt>
                <c:pt idx="26646">
                  <c:v>66.390625</c:v>
                </c:pt>
                <c:pt idx="26647">
                  <c:v>66.393229166666671</c:v>
                </c:pt>
                <c:pt idx="26648">
                  <c:v>66.395833333333329</c:v>
                </c:pt>
                <c:pt idx="26649">
                  <c:v>66.3984375</c:v>
                </c:pt>
                <c:pt idx="26650">
                  <c:v>66.401041666666671</c:v>
                </c:pt>
                <c:pt idx="26651">
                  <c:v>66.403645833333329</c:v>
                </c:pt>
                <c:pt idx="26652">
                  <c:v>66.40625</c:v>
                </c:pt>
                <c:pt idx="26653">
                  <c:v>66.408854166666671</c:v>
                </c:pt>
                <c:pt idx="26654">
                  <c:v>66.411458333333329</c:v>
                </c:pt>
                <c:pt idx="26655">
                  <c:v>66.4140625</c:v>
                </c:pt>
                <c:pt idx="26656">
                  <c:v>66.416666666666671</c:v>
                </c:pt>
                <c:pt idx="26657">
                  <c:v>66.419270833333329</c:v>
                </c:pt>
                <c:pt idx="26658">
                  <c:v>66.421875</c:v>
                </c:pt>
                <c:pt idx="26659">
                  <c:v>66.424479166666671</c:v>
                </c:pt>
                <c:pt idx="26660">
                  <c:v>66.427083333333329</c:v>
                </c:pt>
                <c:pt idx="26661">
                  <c:v>66.4296875</c:v>
                </c:pt>
                <c:pt idx="26662">
                  <c:v>66.432291666666671</c:v>
                </c:pt>
                <c:pt idx="26663">
                  <c:v>66.434895833333329</c:v>
                </c:pt>
                <c:pt idx="26664">
                  <c:v>66.4375</c:v>
                </c:pt>
                <c:pt idx="26665">
                  <c:v>66.440104166666671</c:v>
                </c:pt>
                <c:pt idx="26666">
                  <c:v>66.442708333333329</c:v>
                </c:pt>
                <c:pt idx="26667">
                  <c:v>66.4453125</c:v>
                </c:pt>
                <c:pt idx="26668">
                  <c:v>66.447916666666671</c:v>
                </c:pt>
                <c:pt idx="26669">
                  <c:v>66.450520833333329</c:v>
                </c:pt>
                <c:pt idx="26670">
                  <c:v>66.453125</c:v>
                </c:pt>
                <c:pt idx="26671">
                  <c:v>66.455729166666671</c:v>
                </c:pt>
                <c:pt idx="26672">
                  <c:v>66.458333333333329</c:v>
                </c:pt>
                <c:pt idx="26673">
                  <c:v>66.4609375</c:v>
                </c:pt>
                <c:pt idx="26674">
                  <c:v>66.463541666666671</c:v>
                </c:pt>
                <c:pt idx="26675">
                  <c:v>66.466145833333329</c:v>
                </c:pt>
                <c:pt idx="26676">
                  <c:v>66.46875</c:v>
                </c:pt>
                <c:pt idx="26677">
                  <c:v>66.471354166666671</c:v>
                </c:pt>
                <c:pt idx="26678">
                  <c:v>66.473958333333329</c:v>
                </c:pt>
                <c:pt idx="26679">
                  <c:v>66.4765625</c:v>
                </c:pt>
                <c:pt idx="26680">
                  <c:v>66.479166666666671</c:v>
                </c:pt>
                <c:pt idx="26681">
                  <c:v>66.481770833333329</c:v>
                </c:pt>
                <c:pt idx="26682">
                  <c:v>66.484375</c:v>
                </c:pt>
                <c:pt idx="26683">
                  <c:v>66.486979166666671</c:v>
                </c:pt>
                <c:pt idx="26684">
                  <c:v>66.489583333333329</c:v>
                </c:pt>
                <c:pt idx="26685">
                  <c:v>66.4921875</c:v>
                </c:pt>
                <c:pt idx="26686">
                  <c:v>66.494791666666671</c:v>
                </c:pt>
                <c:pt idx="26687">
                  <c:v>66.497395833333329</c:v>
                </c:pt>
                <c:pt idx="26688">
                  <c:v>66.5</c:v>
                </c:pt>
                <c:pt idx="26689">
                  <c:v>66.502604166666671</c:v>
                </c:pt>
                <c:pt idx="26690">
                  <c:v>66.505208333333329</c:v>
                </c:pt>
                <c:pt idx="26691">
                  <c:v>66.5078125</c:v>
                </c:pt>
                <c:pt idx="26692">
                  <c:v>66.510416666666671</c:v>
                </c:pt>
                <c:pt idx="26693">
                  <c:v>66.513020833333329</c:v>
                </c:pt>
                <c:pt idx="26694">
                  <c:v>66.515625</c:v>
                </c:pt>
                <c:pt idx="26695">
                  <c:v>66.518229166666671</c:v>
                </c:pt>
                <c:pt idx="26696">
                  <c:v>66.520833333333329</c:v>
                </c:pt>
                <c:pt idx="26697">
                  <c:v>66.5234375</c:v>
                </c:pt>
                <c:pt idx="26698">
                  <c:v>66.526041666666671</c:v>
                </c:pt>
                <c:pt idx="26699">
                  <c:v>66.528645833333329</c:v>
                </c:pt>
                <c:pt idx="26700">
                  <c:v>66.53125</c:v>
                </c:pt>
                <c:pt idx="26701">
                  <c:v>66.533854166666671</c:v>
                </c:pt>
                <c:pt idx="26702">
                  <c:v>66.536458333333329</c:v>
                </c:pt>
                <c:pt idx="26703">
                  <c:v>66.5390625</c:v>
                </c:pt>
                <c:pt idx="26704">
                  <c:v>66.541666666666671</c:v>
                </c:pt>
                <c:pt idx="26705">
                  <c:v>66.544270833333329</c:v>
                </c:pt>
                <c:pt idx="26706">
                  <c:v>66.546875</c:v>
                </c:pt>
                <c:pt idx="26707">
                  <c:v>66.549479166666671</c:v>
                </c:pt>
                <c:pt idx="26708">
                  <c:v>66.552083333333329</c:v>
                </c:pt>
                <c:pt idx="26709">
                  <c:v>66.5546875</c:v>
                </c:pt>
                <c:pt idx="26710">
                  <c:v>66.557291666666671</c:v>
                </c:pt>
                <c:pt idx="26711">
                  <c:v>66.559895833333329</c:v>
                </c:pt>
                <c:pt idx="26712">
                  <c:v>66.5625</c:v>
                </c:pt>
                <c:pt idx="26713">
                  <c:v>66.565104166666671</c:v>
                </c:pt>
                <c:pt idx="26714">
                  <c:v>66.567708333333329</c:v>
                </c:pt>
                <c:pt idx="26715">
                  <c:v>66.5703125</c:v>
                </c:pt>
                <c:pt idx="26716">
                  <c:v>66.572916666666671</c:v>
                </c:pt>
                <c:pt idx="26717">
                  <c:v>66.575520833333329</c:v>
                </c:pt>
                <c:pt idx="26718">
                  <c:v>66.578125</c:v>
                </c:pt>
                <c:pt idx="26719">
                  <c:v>66.580729166666671</c:v>
                </c:pt>
                <c:pt idx="26720">
                  <c:v>66.583333333333329</c:v>
                </c:pt>
                <c:pt idx="26721">
                  <c:v>66.5859375</c:v>
                </c:pt>
                <c:pt idx="26722">
                  <c:v>66.588541666666671</c:v>
                </c:pt>
                <c:pt idx="26723">
                  <c:v>66.591145833333329</c:v>
                </c:pt>
                <c:pt idx="26724">
                  <c:v>66.59375</c:v>
                </c:pt>
                <c:pt idx="26725">
                  <c:v>66.596354166666671</c:v>
                </c:pt>
                <c:pt idx="26726">
                  <c:v>66.598958333333329</c:v>
                </c:pt>
                <c:pt idx="26727">
                  <c:v>66.6015625</c:v>
                </c:pt>
                <c:pt idx="26728">
                  <c:v>66.604166666666671</c:v>
                </c:pt>
                <c:pt idx="26729">
                  <c:v>66.606770833333329</c:v>
                </c:pt>
                <c:pt idx="26730">
                  <c:v>66.609375</c:v>
                </c:pt>
                <c:pt idx="26731">
                  <c:v>66.611979166666671</c:v>
                </c:pt>
                <c:pt idx="26732">
                  <c:v>66.614583333333329</c:v>
                </c:pt>
                <c:pt idx="26733">
                  <c:v>66.6171875</c:v>
                </c:pt>
                <c:pt idx="26734">
                  <c:v>66.619791666666671</c:v>
                </c:pt>
                <c:pt idx="26735">
                  <c:v>66.622395833333329</c:v>
                </c:pt>
                <c:pt idx="26736">
                  <c:v>66.625</c:v>
                </c:pt>
                <c:pt idx="26737">
                  <c:v>66.627604166666671</c:v>
                </c:pt>
                <c:pt idx="26738">
                  <c:v>66.630208333333329</c:v>
                </c:pt>
                <c:pt idx="26739">
                  <c:v>66.6328125</c:v>
                </c:pt>
                <c:pt idx="26740">
                  <c:v>66.635416666666671</c:v>
                </c:pt>
                <c:pt idx="26741">
                  <c:v>66.638020833333329</c:v>
                </c:pt>
                <c:pt idx="26742">
                  <c:v>66.640625</c:v>
                </c:pt>
                <c:pt idx="26743">
                  <c:v>66.643229166666671</c:v>
                </c:pt>
                <c:pt idx="26744">
                  <c:v>66.645833333333329</c:v>
                </c:pt>
                <c:pt idx="26745">
                  <c:v>66.6484375</c:v>
                </c:pt>
                <c:pt idx="26746">
                  <c:v>66.651041666666671</c:v>
                </c:pt>
                <c:pt idx="26747">
                  <c:v>66.653645833333329</c:v>
                </c:pt>
                <c:pt idx="26748">
                  <c:v>66.65625</c:v>
                </c:pt>
                <c:pt idx="26749">
                  <c:v>66.658854166666671</c:v>
                </c:pt>
                <c:pt idx="26750">
                  <c:v>66.661458333333329</c:v>
                </c:pt>
                <c:pt idx="26751">
                  <c:v>66.6640625</c:v>
                </c:pt>
                <c:pt idx="26752">
                  <c:v>66.666666666666671</c:v>
                </c:pt>
                <c:pt idx="26753">
                  <c:v>66.669270833333329</c:v>
                </c:pt>
                <c:pt idx="26754">
                  <c:v>66.671875</c:v>
                </c:pt>
                <c:pt idx="26755">
                  <c:v>66.674479166666671</c:v>
                </c:pt>
                <c:pt idx="26756">
                  <c:v>66.677083333333329</c:v>
                </c:pt>
                <c:pt idx="26757">
                  <c:v>66.6796875</c:v>
                </c:pt>
                <c:pt idx="26758">
                  <c:v>66.682291666666671</c:v>
                </c:pt>
                <c:pt idx="26759">
                  <c:v>66.684895833333329</c:v>
                </c:pt>
                <c:pt idx="26760">
                  <c:v>66.6875</c:v>
                </c:pt>
                <c:pt idx="26761">
                  <c:v>66.690104166666671</c:v>
                </c:pt>
                <c:pt idx="26762">
                  <c:v>66.692708333333329</c:v>
                </c:pt>
                <c:pt idx="26763">
                  <c:v>66.6953125</c:v>
                </c:pt>
                <c:pt idx="26764">
                  <c:v>66.697916666666671</c:v>
                </c:pt>
                <c:pt idx="26765">
                  <c:v>66.700520833333329</c:v>
                </c:pt>
                <c:pt idx="26766">
                  <c:v>66.703125</c:v>
                </c:pt>
                <c:pt idx="26767">
                  <c:v>66.705729166666671</c:v>
                </c:pt>
                <c:pt idx="26768">
                  <c:v>66.708333333333329</c:v>
                </c:pt>
                <c:pt idx="26769">
                  <c:v>66.7109375</c:v>
                </c:pt>
                <c:pt idx="26770">
                  <c:v>66.713541666666671</c:v>
                </c:pt>
                <c:pt idx="26771">
                  <c:v>66.716145833333329</c:v>
                </c:pt>
                <c:pt idx="26772">
                  <c:v>66.71875</c:v>
                </c:pt>
                <c:pt idx="26773">
                  <c:v>66.721354166666671</c:v>
                </c:pt>
                <c:pt idx="26774">
                  <c:v>66.723958333333329</c:v>
                </c:pt>
                <c:pt idx="26775">
                  <c:v>66.7265625</c:v>
                </c:pt>
                <c:pt idx="26776">
                  <c:v>66.729166666666671</c:v>
                </c:pt>
                <c:pt idx="26777">
                  <c:v>66.731770833333329</c:v>
                </c:pt>
                <c:pt idx="26778">
                  <c:v>66.734375</c:v>
                </c:pt>
                <c:pt idx="26779">
                  <c:v>66.736979166666671</c:v>
                </c:pt>
                <c:pt idx="26780">
                  <c:v>66.739583333333329</c:v>
                </c:pt>
                <c:pt idx="26781">
                  <c:v>66.7421875</c:v>
                </c:pt>
                <c:pt idx="26782">
                  <c:v>66.744791666666671</c:v>
                </c:pt>
                <c:pt idx="26783">
                  <c:v>66.747395833333329</c:v>
                </c:pt>
                <c:pt idx="26784">
                  <c:v>66.75</c:v>
                </c:pt>
                <c:pt idx="26785">
                  <c:v>66.752604166666671</c:v>
                </c:pt>
                <c:pt idx="26786">
                  <c:v>66.755208333333329</c:v>
                </c:pt>
                <c:pt idx="26787">
                  <c:v>66.7578125</c:v>
                </c:pt>
                <c:pt idx="26788">
                  <c:v>66.760416666666671</c:v>
                </c:pt>
                <c:pt idx="26789">
                  <c:v>66.763020833333329</c:v>
                </c:pt>
                <c:pt idx="26790">
                  <c:v>66.765625</c:v>
                </c:pt>
                <c:pt idx="26791">
                  <c:v>66.768229166666671</c:v>
                </c:pt>
                <c:pt idx="26792">
                  <c:v>66.770833333333329</c:v>
                </c:pt>
                <c:pt idx="26793">
                  <c:v>66.7734375</c:v>
                </c:pt>
                <c:pt idx="26794">
                  <c:v>66.776041666666671</c:v>
                </c:pt>
                <c:pt idx="26795">
                  <c:v>66.778645833333329</c:v>
                </c:pt>
                <c:pt idx="26796">
                  <c:v>66.78125</c:v>
                </c:pt>
                <c:pt idx="26797">
                  <c:v>66.783854166666671</c:v>
                </c:pt>
                <c:pt idx="26798">
                  <c:v>66.786458333333329</c:v>
                </c:pt>
                <c:pt idx="26799">
                  <c:v>66.7890625</c:v>
                </c:pt>
                <c:pt idx="26800">
                  <c:v>66.791666666666671</c:v>
                </c:pt>
                <c:pt idx="26801">
                  <c:v>66.794270833333329</c:v>
                </c:pt>
                <c:pt idx="26802">
                  <c:v>66.796875</c:v>
                </c:pt>
                <c:pt idx="26803">
                  <c:v>66.799479166666671</c:v>
                </c:pt>
                <c:pt idx="26804">
                  <c:v>66.802083333333329</c:v>
                </c:pt>
                <c:pt idx="26805">
                  <c:v>66.8046875</c:v>
                </c:pt>
                <c:pt idx="26806">
                  <c:v>66.807291666666671</c:v>
                </c:pt>
                <c:pt idx="26807">
                  <c:v>66.809895833333329</c:v>
                </c:pt>
                <c:pt idx="26808">
                  <c:v>66.8125</c:v>
                </c:pt>
                <c:pt idx="26809">
                  <c:v>66.815104166666671</c:v>
                </c:pt>
                <c:pt idx="26810">
                  <c:v>66.817708333333329</c:v>
                </c:pt>
                <c:pt idx="26811">
                  <c:v>66.8203125</c:v>
                </c:pt>
                <c:pt idx="26812">
                  <c:v>66.822916666666671</c:v>
                </c:pt>
                <c:pt idx="26813">
                  <c:v>66.825520833333329</c:v>
                </c:pt>
                <c:pt idx="26814">
                  <c:v>66.828125</c:v>
                </c:pt>
                <c:pt idx="26815">
                  <c:v>66.830729166666671</c:v>
                </c:pt>
                <c:pt idx="26816">
                  <c:v>66.833333333333329</c:v>
                </c:pt>
                <c:pt idx="26817">
                  <c:v>66.8359375</c:v>
                </c:pt>
                <c:pt idx="26818">
                  <c:v>66.838541666666671</c:v>
                </c:pt>
                <c:pt idx="26819">
                  <c:v>66.841145833333329</c:v>
                </c:pt>
                <c:pt idx="26820">
                  <c:v>66.84375</c:v>
                </c:pt>
                <c:pt idx="26821">
                  <c:v>66.846354166666671</c:v>
                </c:pt>
                <c:pt idx="26822">
                  <c:v>66.848958333333329</c:v>
                </c:pt>
                <c:pt idx="26823">
                  <c:v>66.8515625</c:v>
                </c:pt>
                <c:pt idx="26824">
                  <c:v>66.854166666666671</c:v>
                </c:pt>
                <c:pt idx="26825">
                  <c:v>66.856770833333329</c:v>
                </c:pt>
                <c:pt idx="26826">
                  <c:v>66.859375</c:v>
                </c:pt>
                <c:pt idx="26827">
                  <c:v>66.861979166666671</c:v>
                </c:pt>
                <c:pt idx="26828">
                  <c:v>66.864583333333329</c:v>
                </c:pt>
                <c:pt idx="26829">
                  <c:v>66.8671875</c:v>
                </c:pt>
                <c:pt idx="26830">
                  <c:v>66.869791666666671</c:v>
                </c:pt>
                <c:pt idx="26831">
                  <c:v>66.872395833333329</c:v>
                </c:pt>
                <c:pt idx="26832">
                  <c:v>66.875</c:v>
                </c:pt>
                <c:pt idx="26833">
                  <c:v>66.877604166666671</c:v>
                </c:pt>
                <c:pt idx="26834">
                  <c:v>66.880208333333329</c:v>
                </c:pt>
                <c:pt idx="26835">
                  <c:v>66.8828125</c:v>
                </c:pt>
                <c:pt idx="26836">
                  <c:v>66.885416666666671</c:v>
                </c:pt>
                <c:pt idx="26837">
                  <c:v>66.888020833333329</c:v>
                </c:pt>
                <c:pt idx="26838">
                  <c:v>66.890625</c:v>
                </c:pt>
                <c:pt idx="26839">
                  <c:v>66.893229166666671</c:v>
                </c:pt>
                <c:pt idx="26840">
                  <c:v>66.895833333333329</c:v>
                </c:pt>
                <c:pt idx="26841">
                  <c:v>66.8984375</c:v>
                </c:pt>
                <c:pt idx="26842">
                  <c:v>66.901041666666671</c:v>
                </c:pt>
                <c:pt idx="26843">
                  <c:v>66.903645833333329</c:v>
                </c:pt>
                <c:pt idx="26844">
                  <c:v>66.90625</c:v>
                </c:pt>
                <c:pt idx="26845">
                  <c:v>66.908854166666671</c:v>
                </c:pt>
                <c:pt idx="26846">
                  <c:v>66.911458333333329</c:v>
                </c:pt>
                <c:pt idx="26847">
                  <c:v>66.9140625</c:v>
                </c:pt>
                <c:pt idx="26848">
                  <c:v>66.916666666666671</c:v>
                </c:pt>
                <c:pt idx="26849">
                  <c:v>66.919270833333329</c:v>
                </c:pt>
                <c:pt idx="26850">
                  <c:v>66.921875</c:v>
                </c:pt>
                <c:pt idx="26851">
                  <c:v>66.924479166666671</c:v>
                </c:pt>
                <c:pt idx="26852">
                  <c:v>66.927083333333329</c:v>
                </c:pt>
                <c:pt idx="26853">
                  <c:v>66.9296875</c:v>
                </c:pt>
                <c:pt idx="26854">
                  <c:v>66.932291666666671</c:v>
                </c:pt>
                <c:pt idx="26855">
                  <c:v>66.934895833333329</c:v>
                </c:pt>
                <c:pt idx="26856">
                  <c:v>66.9375</c:v>
                </c:pt>
                <c:pt idx="26857">
                  <c:v>66.940104166666671</c:v>
                </c:pt>
                <c:pt idx="26858">
                  <c:v>66.942708333333329</c:v>
                </c:pt>
                <c:pt idx="26859">
                  <c:v>66.9453125</c:v>
                </c:pt>
                <c:pt idx="26860">
                  <c:v>66.947916666666671</c:v>
                </c:pt>
                <c:pt idx="26861">
                  <c:v>66.950520833333329</c:v>
                </c:pt>
                <c:pt idx="26862">
                  <c:v>66.953125</c:v>
                </c:pt>
                <c:pt idx="26863">
                  <c:v>66.955729166666671</c:v>
                </c:pt>
                <c:pt idx="26864">
                  <c:v>66.958333333333329</c:v>
                </c:pt>
                <c:pt idx="26865">
                  <c:v>66.9609375</c:v>
                </c:pt>
                <c:pt idx="26866">
                  <c:v>66.963541666666671</c:v>
                </c:pt>
                <c:pt idx="26867">
                  <c:v>66.966145833333329</c:v>
                </c:pt>
                <c:pt idx="26868">
                  <c:v>66.96875</c:v>
                </c:pt>
                <c:pt idx="26869">
                  <c:v>66.971354166666671</c:v>
                </c:pt>
                <c:pt idx="26870">
                  <c:v>66.973958333333329</c:v>
                </c:pt>
                <c:pt idx="26871">
                  <c:v>66.9765625</c:v>
                </c:pt>
                <c:pt idx="26872">
                  <c:v>66.979166666666671</c:v>
                </c:pt>
                <c:pt idx="26873">
                  <c:v>66.981770833333329</c:v>
                </c:pt>
                <c:pt idx="26874">
                  <c:v>66.984375</c:v>
                </c:pt>
                <c:pt idx="26875">
                  <c:v>66.986979166666671</c:v>
                </c:pt>
                <c:pt idx="26876">
                  <c:v>66.989583333333329</c:v>
                </c:pt>
                <c:pt idx="26877">
                  <c:v>66.9921875</c:v>
                </c:pt>
                <c:pt idx="26878">
                  <c:v>66.994791666666671</c:v>
                </c:pt>
                <c:pt idx="26879">
                  <c:v>66.997395833333329</c:v>
                </c:pt>
                <c:pt idx="26880">
                  <c:v>67</c:v>
                </c:pt>
                <c:pt idx="26881">
                  <c:v>67.002604166666671</c:v>
                </c:pt>
                <c:pt idx="26882">
                  <c:v>67.005208333333329</c:v>
                </c:pt>
                <c:pt idx="26883">
                  <c:v>67.0078125</c:v>
                </c:pt>
                <c:pt idx="26884">
                  <c:v>67.010416666666671</c:v>
                </c:pt>
                <c:pt idx="26885">
                  <c:v>67.013020833333329</c:v>
                </c:pt>
                <c:pt idx="26886">
                  <c:v>67.015625</c:v>
                </c:pt>
                <c:pt idx="26887">
                  <c:v>67.018229166666671</c:v>
                </c:pt>
                <c:pt idx="26888">
                  <c:v>67.020833333333329</c:v>
                </c:pt>
                <c:pt idx="26889">
                  <c:v>67.0234375</c:v>
                </c:pt>
                <c:pt idx="26890">
                  <c:v>67.026041666666671</c:v>
                </c:pt>
                <c:pt idx="26891">
                  <c:v>67.028645833333329</c:v>
                </c:pt>
                <c:pt idx="26892">
                  <c:v>67.03125</c:v>
                </c:pt>
                <c:pt idx="26893">
                  <c:v>67.033854166666671</c:v>
                </c:pt>
                <c:pt idx="26894">
                  <c:v>67.036458333333329</c:v>
                </c:pt>
                <c:pt idx="26895">
                  <c:v>67.0390625</c:v>
                </c:pt>
                <c:pt idx="26896">
                  <c:v>67.041666666666671</c:v>
                </c:pt>
                <c:pt idx="26897">
                  <c:v>67.044270833333329</c:v>
                </c:pt>
                <c:pt idx="26898">
                  <c:v>67.046875</c:v>
                </c:pt>
                <c:pt idx="26899">
                  <c:v>67.049479166666671</c:v>
                </c:pt>
                <c:pt idx="26900">
                  <c:v>67.052083333333329</c:v>
                </c:pt>
                <c:pt idx="26901">
                  <c:v>67.0546875</c:v>
                </c:pt>
                <c:pt idx="26902">
                  <c:v>67.057291666666671</c:v>
                </c:pt>
                <c:pt idx="26903">
                  <c:v>67.059895833333329</c:v>
                </c:pt>
                <c:pt idx="26904">
                  <c:v>67.0625</c:v>
                </c:pt>
                <c:pt idx="26905">
                  <c:v>67.065104166666671</c:v>
                </c:pt>
                <c:pt idx="26906">
                  <c:v>67.067708333333329</c:v>
                </c:pt>
                <c:pt idx="26907">
                  <c:v>67.0703125</c:v>
                </c:pt>
                <c:pt idx="26908">
                  <c:v>67.072916666666671</c:v>
                </c:pt>
                <c:pt idx="26909">
                  <c:v>67.075520833333329</c:v>
                </c:pt>
                <c:pt idx="26910">
                  <c:v>67.078125</c:v>
                </c:pt>
                <c:pt idx="26911">
                  <c:v>67.080729166666671</c:v>
                </c:pt>
                <c:pt idx="26912">
                  <c:v>67.083333333333329</c:v>
                </c:pt>
                <c:pt idx="26913">
                  <c:v>67.0859375</c:v>
                </c:pt>
                <c:pt idx="26914">
                  <c:v>67.088541666666671</c:v>
                </c:pt>
                <c:pt idx="26915">
                  <c:v>67.091145833333329</c:v>
                </c:pt>
                <c:pt idx="26916">
                  <c:v>67.09375</c:v>
                </c:pt>
                <c:pt idx="26917">
                  <c:v>67.096354166666671</c:v>
                </c:pt>
                <c:pt idx="26918">
                  <c:v>67.098958333333329</c:v>
                </c:pt>
                <c:pt idx="26919">
                  <c:v>67.1015625</c:v>
                </c:pt>
                <c:pt idx="26920">
                  <c:v>67.104166666666671</c:v>
                </c:pt>
                <c:pt idx="26921">
                  <c:v>67.106770833333329</c:v>
                </c:pt>
                <c:pt idx="26922">
                  <c:v>67.109375</c:v>
                </c:pt>
                <c:pt idx="26923">
                  <c:v>67.111979166666671</c:v>
                </c:pt>
                <c:pt idx="26924">
                  <c:v>67.114583333333329</c:v>
                </c:pt>
                <c:pt idx="26925">
                  <c:v>67.1171875</c:v>
                </c:pt>
                <c:pt idx="26926">
                  <c:v>67.119791666666671</c:v>
                </c:pt>
                <c:pt idx="26927">
                  <c:v>67.122395833333329</c:v>
                </c:pt>
                <c:pt idx="26928">
                  <c:v>67.125</c:v>
                </c:pt>
                <c:pt idx="26929">
                  <c:v>67.127604166666671</c:v>
                </c:pt>
                <c:pt idx="26930">
                  <c:v>67.130208333333329</c:v>
                </c:pt>
                <c:pt idx="26931">
                  <c:v>67.1328125</c:v>
                </c:pt>
                <c:pt idx="26932">
                  <c:v>67.135416666666671</c:v>
                </c:pt>
                <c:pt idx="26933">
                  <c:v>67.138020833333329</c:v>
                </c:pt>
                <c:pt idx="26934">
                  <c:v>67.140625</c:v>
                </c:pt>
                <c:pt idx="26935">
                  <c:v>67.143229166666671</c:v>
                </c:pt>
                <c:pt idx="26936">
                  <c:v>67.145833333333329</c:v>
                </c:pt>
                <c:pt idx="26937">
                  <c:v>67.1484375</c:v>
                </c:pt>
                <c:pt idx="26938">
                  <c:v>67.151041666666671</c:v>
                </c:pt>
                <c:pt idx="26939">
                  <c:v>67.153645833333329</c:v>
                </c:pt>
                <c:pt idx="26940">
                  <c:v>67.15625</c:v>
                </c:pt>
                <c:pt idx="26941">
                  <c:v>67.158854166666671</c:v>
                </c:pt>
                <c:pt idx="26942">
                  <c:v>67.161458333333329</c:v>
                </c:pt>
                <c:pt idx="26943">
                  <c:v>67.1640625</c:v>
                </c:pt>
                <c:pt idx="26944">
                  <c:v>67.166666666666671</c:v>
                </c:pt>
                <c:pt idx="26945">
                  <c:v>67.169270833333329</c:v>
                </c:pt>
                <c:pt idx="26946">
                  <c:v>67.171875</c:v>
                </c:pt>
                <c:pt idx="26947">
                  <c:v>67.174479166666671</c:v>
                </c:pt>
                <c:pt idx="26948">
                  <c:v>67.177083333333329</c:v>
                </c:pt>
                <c:pt idx="26949">
                  <c:v>67.1796875</c:v>
                </c:pt>
                <c:pt idx="26950">
                  <c:v>67.182291666666671</c:v>
                </c:pt>
                <c:pt idx="26951">
                  <c:v>67.184895833333329</c:v>
                </c:pt>
                <c:pt idx="26952">
                  <c:v>67.1875</c:v>
                </c:pt>
                <c:pt idx="26953">
                  <c:v>67.190104166666671</c:v>
                </c:pt>
                <c:pt idx="26954">
                  <c:v>67.192708333333329</c:v>
                </c:pt>
                <c:pt idx="26955">
                  <c:v>67.1953125</c:v>
                </c:pt>
                <c:pt idx="26956">
                  <c:v>67.197916666666671</c:v>
                </c:pt>
                <c:pt idx="26957">
                  <c:v>67.200520833333329</c:v>
                </c:pt>
                <c:pt idx="26958">
                  <c:v>67.203125</c:v>
                </c:pt>
                <c:pt idx="26959">
                  <c:v>67.205729166666671</c:v>
                </c:pt>
                <c:pt idx="26960">
                  <c:v>67.208333333333329</c:v>
                </c:pt>
                <c:pt idx="26961">
                  <c:v>67.2109375</c:v>
                </c:pt>
                <c:pt idx="26962">
                  <c:v>67.213541666666671</c:v>
                </c:pt>
                <c:pt idx="26963">
                  <c:v>67.216145833333329</c:v>
                </c:pt>
                <c:pt idx="26964">
                  <c:v>67.21875</c:v>
                </c:pt>
                <c:pt idx="26965">
                  <c:v>67.221354166666671</c:v>
                </c:pt>
                <c:pt idx="26966">
                  <c:v>67.223958333333329</c:v>
                </c:pt>
                <c:pt idx="26967">
                  <c:v>67.2265625</c:v>
                </c:pt>
                <c:pt idx="26968">
                  <c:v>67.229166666666671</c:v>
                </c:pt>
                <c:pt idx="26969">
                  <c:v>67.231770833333329</c:v>
                </c:pt>
                <c:pt idx="26970">
                  <c:v>67.234375</c:v>
                </c:pt>
                <c:pt idx="26971">
                  <c:v>67.236979166666671</c:v>
                </c:pt>
                <c:pt idx="26972">
                  <c:v>67.239583333333329</c:v>
                </c:pt>
                <c:pt idx="26973">
                  <c:v>67.2421875</c:v>
                </c:pt>
                <c:pt idx="26974">
                  <c:v>67.244791666666671</c:v>
                </c:pt>
                <c:pt idx="26975">
                  <c:v>67.247395833333329</c:v>
                </c:pt>
                <c:pt idx="26976">
                  <c:v>67.25</c:v>
                </c:pt>
                <c:pt idx="26977">
                  <c:v>67.252604166666671</c:v>
                </c:pt>
                <c:pt idx="26978">
                  <c:v>67.255208333333329</c:v>
                </c:pt>
                <c:pt idx="26979">
                  <c:v>67.2578125</c:v>
                </c:pt>
                <c:pt idx="26980">
                  <c:v>67.260416666666671</c:v>
                </c:pt>
                <c:pt idx="26981">
                  <c:v>67.263020833333329</c:v>
                </c:pt>
                <c:pt idx="26982">
                  <c:v>67.265625</c:v>
                </c:pt>
                <c:pt idx="26983">
                  <c:v>67.268229166666671</c:v>
                </c:pt>
                <c:pt idx="26984">
                  <c:v>67.270833333333329</c:v>
                </c:pt>
                <c:pt idx="26985">
                  <c:v>67.2734375</c:v>
                </c:pt>
                <c:pt idx="26986">
                  <c:v>67.276041666666671</c:v>
                </c:pt>
                <c:pt idx="26987">
                  <c:v>67.278645833333329</c:v>
                </c:pt>
                <c:pt idx="26988">
                  <c:v>67.28125</c:v>
                </c:pt>
                <c:pt idx="26989">
                  <c:v>67.283854166666671</c:v>
                </c:pt>
                <c:pt idx="26990">
                  <c:v>67.286458333333329</c:v>
                </c:pt>
                <c:pt idx="26991">
                  <c:v>67.2890625</c:v>
                </c:pt>
                <c:pt idx="26992">
                  <c:v>67.291666666666671</c:v>
                </c:pt>
                <c:pt idx="26993">
                  <c:v>67.294270833333329</c:v>
                </c:pt>
                <c:pt idx="26994">
                  <c:v>67.296875</c:v>
                </c:pt>
                <c:pt idx="26995">
                  <c:v>67.299479166666671</c:v>
                </c:pt>
                <c:pt idx="26996">
                  <c:v>67.302083333333329</c:v>
                </c:pt>
                <c:pt idx="26997">
                  <c:v>67.3046875</c:v>
                </c:pt>
                <c:pt idx="26998">
                  <c:v>67.307291666666671</c:v>
                </c:pt>
                <c:pt idx="26999">
                  <c:v>67.309895833333329</c:v>
                </c:pt>
                <c:pt idx="27000">
                  <c:v>67.3125</c:v>
                </c:pt>
                <c:pt idx="27001">
                  <c:v>67.315104166666671</c:v>
                </c:pt>
                <c:pt idx="27002">
                  <c:v>67.317708333333329</c:v>
                </c:pt>
                <c:pt idx="27003">
                  <c:v>67.3203125</c:v>
                </c:pt>
                <c:pt idx="27004">
                  <c:v>67.322916666666671</c:v>
                </c:pt>
                <c:pt idx="27005">
                  <c:v>67.325520833333329</c:v>
                </c:pt>
                <c:pt idx="27006">
                  <c:v>67.328125</c:v>
                </c:pt>
                <c:pt idx="27007">
                  <c:v>67.330729166666671</c:v>
                </c:pt>
                <c:pt idx="27008">
                  <c:v>67.333333333333329</c:v>
                </c:pt>
                <c:pt idx="27009">
                  <c:v>67.3359375</c:v>
                </c:pt>
                <c:pt idx="27010">
                  <c:v>67.338541666666671</c:v>
                </c:pt>
                <c:pt idx="27011">
                  <c:v>67.341145833333329</c:v>
                </c:pt>
                <c:pt idx="27012">
                  <c:v>67.34375</c:v>
                </c:pt>
                <c:pt idx="27013">
                  <c:v>67.346354166666671</c:v>
                </c:pt>
                <c:pt idx="27014">
                  <c:v>67.348958333333329</c:v>
                </c:pt>
                <c:pt idx="27015">
                  <c:v>67.3515625</c:v>
                </c:pt>
                <c:pt idx="27016">
                  <c:v>67.354166666666671</c:v>
                </c:pt>
                <c:pt idx="27017">
                  <c:v>67.356770833333329</c:v>
                </c:pt>
                <c:pt idx="27018">
                  <c:v>67.359375</c:v>
                </c:pt>
                <c:pt idx="27019">
                  <c:v>67.361979166666671</c:v>
                </c:pt>
                <c:pt idx="27020">
                  <c:v>67.364583333333329</c:v>
                </c:pt>
                <c:pt idx="27021">
                  <c:v>67.3671875</c:v>
                </c:pt>
                <c:pt idx="27022">
                  <c:v>67.369791666666671</c:v>
                </c:pt>
                <c:pt idx="27023">
                  <c:v>67.372395833333329</c:v>
                </c:pt>
                <c:pt idx="27024">
                  <c:v>67.375</c:v>
                </c:pt>
                <c:pt idx="27025">
                  <c:v>67.377604166666671</c:v>
                </c:pt>
                <c:pt idx="27026">
                  <c:v>67.380208333333329</c:v>
                </c:pt>
                <c:pt idx="27027">
                  <c:v>67.3828125</c:v>
                </c:pt>
                <c:pt idx="27028">
                  <c:v>67.385416666666671</c:v>
                </c:pt>
                <c:pt idx="27029">
                  <c:v>67.388020833333329</c:v>
                </c:pt>
                <c:pt idx="27030">
                  <c:v>67.390625</c:v>
                </c:pt>
                <c:pt idx="27031">
                  <c:v>67.393229166666671</c:v>
                </c:pt>
                <c:pt idx="27032">
                  <c:v>67.395833333333329</c:v>
                </c:pt>
                <c:pt idx="27033">
                  <c:v>67.3984375</c:v>
                </c:pt>
                <c:pt idx="27034">
                  <c:v>67.401041666666671</c:v>
                </c:pt>
                <c:pt idx="27035">
                  <c:v>67.403645833333329</c:v>
                </c:pt>
                <c:pt idx="27036">
                  <c:v>67.40625</c:v>
                </c:pt>
                <c:pt idx="27037">
                  <c:v>67.408854166666671</c:v>
                </c:pt>
                <c:pt idx="27038">
                  <c:v>67.411458333333329</c:v>
                </c:pt>
                <c:pt idx="27039">
                  <c:v>67.4140625</c:v>
                </c:pt>
                <c:pt idx="27040">
                  <c:v>67.416666666666671</c:v>
                </c:pt>
                <c:pt idx="27041">
                  <c:v>67.419270833333329</c:v>
                </c:pt>
                <c:pt idx="27042">
                  <c:v>67.421875</c:v>
                </c:pt>
                <c:pt idx="27043">
                  <c:v>67.424479166666671</c:v>
                </c:pt>
                <c:pt idx="27044">
                  <c:v>67.427083333333329</c:v>
                </c:pt>
                <c:pt idx="27045">
                  <c:v>67.4296875</c:v>
                </c:pt>
                <c:pt idx="27046">
                  <c:v>67.432291666666671</c:v>
                </c:pt>
                <c:pt idx="27047">
                  <c:v>67.434895833333329</c:v>
                </c:pt>
                <c:pt idx="27048">
                  <c:v>67.4375</c:v>
                </c:pt>
                <c:pt idx="27049">
                  <c:v>67.440104166666671</c:v>
                </c:pt>
                <c:pt idx="27050">
                  <c:v>67.442708333333329</c:v>
                </c:pt>
                <c:pt idx="27051">
                  <c:v>67.4453125</c:v>
                </c:pt>
                <c:pt idx="27052">
                  <c:v>67.447916666666671</c:v>
                </c:pt>
                <c:pt idx="27053">
                  <c:v>67.450520833333329</c:v>
                </c:pt>
                <c:pt idx="27054">
                  <c:v>67.453125</c:v>
                </c:pt>
                <c:pt idx="27055">
                  <c:v>67.455729166666671</c:v>
                </c:pt>
                <c:pt idx="27056">
                  <c:v>67.458333333333329</c:v>
                </c:pt>
                <c:pt idx="27057">
                  <c:v>67.4609375</c:v>
                </c:pt>
                <c:pt idx="27058">
                  <c:v>67.463541666666671</c:v>
                </c:pt>
                <c:pt idx="27059">
                  <c:v>67.466145833333329</c:v>
                </c:pt>
                <c:pt idx="27060">
                  <c:v>67.46875</c:v>
                </c:pt>
                <c:pt idx="27061">
                  <c:v>67.471354166666671</c:v>
                </c:pt>
                <c:pt idx="27062">
                  <c:v>67.473958333333329</c:v>
                </c:pt>
                <c:pt idx="27063">
                  <c:v>67.4765625</c:v>
                </c:pt>
                <c:pt idx="27064">
                  <c:v>67.479166666666671</c:v>
                </c:pt>
                <c:pt idx="27065">
                  <c:v>67.481770833333329</c:v>
                </c:pt>
                <c:pt idx="27066">
                  <c:v>67.484375</c:v>
                </c:pt>
                <c:pt idx="27067">
                  <c:v>67.486979166666671</c:v>
                </c:pt>
                <c:pt idx="27068">
                  <c:v>67.489583333333329</c:v>
                </c:pt>
                <c:pt idx="27069">
                  <c:v>67.4921875</c:v>
                </c:pt>
                <c:pt idx="27070">
                  <c:v>67.494791666666671</c:v>
                </c:pt>
                <c:pt idx="27071">
                  <c:v>67.497395833333329</c:v>
                </c:pt>
                <c:pt idx="27072">
                  <c:v>67.5</c:v>
                </c:pt>
                <c:pt idx="27073">
                  <c:v>67.502604166666671</c:v>
                </c:pt>
                <c:pt idx="27074">
                  <c:v>67.505208333333329</c:v>
                </c:pt>
                <c:pt idx="27075">
                  <c:v>67.5078125</c:v>
                </c:pt>
                <c:pt idx="27076">
                  <c:v>67.510416666666671</c:v>
                </c:pt>
                <c:pt idx="27077">
                  <c:v>67.513020833333329</c:v>
                </c:pt>
                <c:pt idx="27078">
                  <c:v>67.515625</c:v>
                </c:pt>
                <c:pt idx="27079">
                  <c:v>67.518229166666671</c:v>
                </c:pt>
                <c:pt idx="27080">
                  <c:v>67.520833333333329</c:v>
                </c:pt>
                <c:pt idx="27081">
                  <c:v>67.5234375</c:v>
                </c:pt>
                <c:pt idx="27082">
                  <c:v>67.526041666666671</c:v>
                </c:pt>
                <c:pt idx="27083">
                  <c:v>67.528645833333329</c:v>
                </c:pt>
                <c:pt idx="27084">
                  <c:v>67.53125</c:v>
                </c:pt>
                <c:pt idx="27085">
                  <c:v>67.533854166666671</c:v>
                </c:pt>
                <c:pt idx="27086">
                  <c:v>67.536458333333329</c:v>
                </c:pt>
                <c:pt idx="27087">
                  <c:v>67.5390625</c:v>
                </c:pt>
                <c:pt idx="27088">
                  <c:v>67.541666666666671</c:v>
                </c:pt>
                <c:pt idx="27089">
                  <c:v>67.544270833333329</c:v>
                </c:pt>
                <c:pt idx="27090">
                  <c:v>67.546875</c:v>
                </c:pt>
                <c:pt idx="27091">
                  <c:v>67.549479166666671</c:v>
                </c:pt>
                <c:pt idx="27092">
                  <c:v>67.552083333333329</c:v>
                </c:pt>
                <c:pt idx="27093">
                  <c:v>67.5546875</c:v>
                </c:pt>
                <c:pt idx="27094">
                  <c:v>67.557291666666671</c:v>
                </c:pt>
                <c:pt idx="27095">
                  <c:v>67.559895833333329</c:v>
                </c:pt>
                <c:pt idx="27096">
                  <c:v>67.5625</c:v>
                </c:pt>
                <c:pt idx="27097">
                  <c:v>67.565104166666671</c:v>
                </c:pt>
                <c:pt idx="27098">
                  <c:v>67.567708333333329</c:v>
                </c:pt>
                <c:pt idx="27099">
                  <c:v>67.5703125</c:v>
                </c:pt>
                <c:pt idx="27100">
                  <c:v>67.572916666666671</c:v>
                </c:pt>
                <c:pt idx="27101">
                  <c:v>67.575520833333329</c:v>
                </c:pt>
                <c:pt idx="27102">
                  <c:v>67.578125</c:v>
                </c:pt>
                <c:pt idx="27103">
                  <c:v>67.580729166666671</c:v>
                </c:pt>
                <c:pt idx="27104">
                  <c:v>67.583333333333329</c:v>
                </c:pt>
                <c:pt idx="27105">
                  <c:v>67.5859375</c:v>
                </c:pt>
                <c:pt idx="27106">
                  <c:v>67.588541666666671</c:v>
                </c:pt>
                <c:pt idx="27107">
                  <c:v>67.591145833333329</c:v>
                </c:pt>
                <c:pt idx="27108">
                  <c:v>67.59375</c:v>
                </c:pt>
                <c:pt idx="27109">
                  <c:v>67.596354166666671</c:v>
                </c:pt>
                <c:pt idx="27110">
                  <c:v>67.598958333333329</c:v>
                </c:pt>
                <c:pt idx="27111">
                  <c:v>67.6015625</c:v>
                </c:pt>
                <c:pt idx="27112">
                  <c:v>67.604166666666671</c:v>
                </c:pt>
                <c:pt idx="27113">
                  <c:v>67.606770833333329</c:v>
                </c:pt>
                <c:pt idx="27114">
                  <c:v>67.609375</c:v>
                </c:pt>
                <c:pt idx="27115">
                  <c:v>67.611979166666671</c:v>
                </c:pt>
                <c:pt idx="27116">
                  <c:v>67.614583333333329</c:v>
                </c:pt>
                <c:pt idx="27117">
                  <c:v>67.6171875</c:v>
                </c:pt>
                <c:pt idx="27118">
                  <c:v>67.619791666666671</c:v>
                </c:pt>
                <c:pt idx="27119">
                  <c:v>67.622395833333329</c:v>
                </c:pt>
                <c:pt idx="27120">
                  <c:v>67.625</c:v>
                </c:pt>
                <c:pt idx="27121">
                  <c:v>67.627604166666671</c:v>
                </c:pt>
                <c:pt idx="27122">
                  <c:v>67.630208333333329</c:v>
                </c:pt>
                <c:pt idx="27123">
                  <c:v>67.6328125</c:v>
                </c:pt>
                <c:pt idx="27124">
                  <c:v>67.635416666666671</c:v>
                </c:pt>
                <c:pt idx="27125">
                  <c:v>67.638020833333329</c:v>
                </c:pt>
                <c:pt idx="27126">
                  <c:v>67.640625</c:v>
                </c:pt>
                <c:pt idx="27127">
                  <c:v>67.643229166666671</c:v>
                </c:pt>
                <c:pt idx="27128">
                  <c:v>67.645833333333329</c:v>
                </c:pt>
                <c:pt idx="27129">
                  <c:v>67.6484375</c:v>
                </c:pt>
                <c:pt idx="27130">
                  <c:v>67.651041666666671</c:v>
                </c:pt>
                <c:pt idx="27131">
                  <c:v>67.653645833333329</c:v>
                </c:pt>
                <c:pt idx="27132">
                  <c:v>67.65625</c:v>
                </c:pt>
                <c:pt idx="27133">
                  <c:v>67.658854166666671</c:v>
                </c:pt>
                <c:pt idx="27134">
                  <c:v>67.661458333333329</c:v>
                </c:pt>
                <c:pt idx="27135">
                  <c:v>67.6640625</c:v>
                </c:pt>
                <c:pt idx="27136">
                  <c:v>67.666666666666671</c:v>
                </c:pt>
                <c:pt idx="27137">
                  <c:v>67.669270833333329</c:v>
                </c:pt>
                <c:pt idx="27138">
                  <c:v>67.671875</c:v>
                </c:pt>
                <c:pt idx="27139">
                  <c:v>67.674479166666671</c:v>
                </c:pt>
                <c:pt idx="27140">
                  <c:v>67.677083333333329</c:v>
                </c:pt>
                <c:pt idx="27141">
                  <c:v>67.6796875</c:v>
                </c:pt>
                <c:pt idx="27142">
                  <c:v>67.682291666666671</c:v>
                </c:pt>
                <c:pt idx="27143">
                  <c:v>67.684895833333329</c:v>
                </c:pt>
                <c:pt idx="27144">
                  <c:v>67.6875</c:v>
                </c:pt>
                <c:pt idx="27145">
                  <c:v>67.690104166666671</c:v>
                </c:pt>
                <c:pt idx="27146">
                  <c:v>67.692708333333329</c:v>
                </c:pt>
                <c:pt idx="27147">
                  <c:v>67.6953125</c:v>
                </c:pt>
                <c:pt idx="27148">
                  <c:v>67.697916666666671</c:v>
                </c:pt>
                <c:pt idx="27149">
                  <c:v>67.700520833333329</c:v>
                </c:pt>
                <c:pt idx="27150">
                  <c:v>67.703125</c:v>
                </c:pt>
                <c:pt idx="27151">
                  <c:v>67.705729166666671</c:v>
                </c:pt>
                <c:pt idx="27152">
                  <c:v>67.708333333333329</c:v>
                </c:pt>
                <c:pt idx="27153">
                  <c:v>67.7109375</c:v>
                </c:pt>
                <c:pt idx="27154">
                  <c:v>67.713541666666671</c:v>
                </c:pt>
                <c:pt idx="27155">
                  <c:v>67.716145833333329</c:v>
                </c:pt>
                <c:pt idx="27156">
                  <c:v>67.71875</c:v>
                </c:pt>
                <c:pt idx="27157">
                  <c:v>67.721354166666671</c:v>
                </c:pt>
                <c:pt idx="27158">
                  <c:v>67.723958333333329</c:v>
                </c:pt>
                <c:pt idx="27159">
                  <c:v>67.7265625</c:v>
                </c:pt>
                <c:pt idx="27160">
                  <c:v>67.729166666666671</c:v>
                </c:pt>
                <c:pt idx="27161">
                  <c:v>67.731770833333329</c:v>
                </c:pt>
                <c:pt idx="27162">
                  <c:v>67.734375</c:v>
                </c:pt>
                <c:pt idx="27163">
                  <c:v>67.736979166666671</c:v>
                </c:pt>
                <c:pt idx="27164">
                  <c:v>67.739583333333329</c:v>
                </c:pt>
                <c:pt idx="27165">
                  <c:v>67.7421875</c:v>
                </c:pt>
                <c:pt idx="27166">
                  <c:v>67.744791666666671</c:v>
                </c:pt>
                <c:pt idx="27167">
                  <c:v>67.747395833333329</c:v>
                </c:pt>
                <c:pt idx="27168">
                  <c:v>67.75</c:v>
                </c:pt>
                <c:pt idx="27169">
                  <c:v>67.752604166666671</c:v>
                </c:pt>
                <c:pt idx="27170">
                  <c:v>67.755208333333329</c:v>
                </c:pt>
                <c:pt idx="27171">
                  <c:v>67.7578125</c:v>
                </c:pt>
                <c:pt idx="27172">
                  <c:v>67.760416666666671</c:v>
                </c:pt>
                <c:pt idx="27173">
                  <c:v>67.763020833333329</c:v>
                </c:pt>
                <c:pt idx="27174">
                  <c:v>67.765625</c:v>
                </c:pt>
                <c:pt idx="27175">
                  <c:v>67.768229166666671</c:v>
                </c:pt>
                <c:pt idx="27176">
                  <c:v>67.770833333333329</c:v>
                </c:pt>
                <c:pt idx="27177">
                  <c:v>67.7734375</c:v>
                </c:pt>
                <c:pt idx="27178">
                  <c:v>67.776041666666671</c:v>
                </c:pt>
                <c:pt idx="27179">
                  <c:v>67.778645833333329</c:v>
                </c:pt>
                <c:pt idx="27180">
                  <c:v>67.78125</c:v>
                </c:pt>
                <c:pt idx="27181">
                  <c:v>67.783854166666671</c:v>
                </c:pt>
                <c:pt idx="27182">
                  <c:v>67.786458333333329</c:v>
                </c:pt>
                <c:pt idx="27183">
                  <c:v>67.7890625</c:v>
                </c:pt>
                <c:pt idx="27184">
                  <c:v>67.791666666666671</c:v>
                </c:pt>
                <c:pt idx="27185">
                  <c:v>67.794270833333329</c:v>
                </c:pt>
                <c:pt idx="27186">
                  <c:v>67.796875</c:v>
                </c:pt>
                <c:pt idx="27187">
                  <c:v>67.799479166666671</c:v>
                </c:pt>
                <c:pt idx="27188">
                  <c:v>67.802083333333329</c:v>
                </c:pt>
                <c:pt idx="27189">
                  <c:v>67.8046875</c:v>
                </c:pt>
                <c:pt idx="27190">
                  <c:v>67.807291666666671</c:v>
                </c:pt>
                <c:pt idx="27191">
                  <c:v>67.809895833333329</c:v>
                </c:pt>
                <c:pt idx="27192">
                  <c:v>67.8125</c:v>
                </c:pt>
                <c:pt idx="27193">
                  <c:v>67.815104166666671</c:v>
                </c:pt>
                <c:pt idx="27194">
                  <c:v>67.817708333333329</c:v>
                </c:pt>
                <c:pt idx="27195">
                  <c:v>67.8203125</c:v>
                </c:pt>
                <c:pt idx="27196">
                  <c:v>67.822916666666671</c:v>
                </c:pt>
                <c:pt idx="27197">
                  <c:v>67.825520833333329</c:v>
                </c:pt>
                <c:pt idx="27198">
                  <c:v>67.828125</c:v>
                </c:pt>
                <c:pt idx="27199">
                  <c:v>67.830729166666671</c:v>
                </c:pt>
                <c:pt idx="27200">
                  <c:v>67.833333333333329</c:v>
                </c:pt>
                <c:pt idx="27201">
                  <c:v>67.8359375</c:v>
                </c:pt>
                <c:pt idx="27202">
                  <c:v>67.838541666666671</c:v>
                </c:pt>
                <c:pt idx="27203">
                  <c:v>67.841145833333329</c:v>
                </c:pt>
                <c:pt idx="27204">
                  <c:v>67.84375</c:v>
                </c:pt>
                <c:pt idx="27205">
                  <c:v>67.846354166666671</c:v>
                </c:pt>
                <c:pt idx="27206">
                  <c:v>67.848958333333329</c:v>
                </c:pt>
                <c:pt idx="27207">
                  <c:v>67.8515625</c:v>
                </c:pt>
                <c:pt idx="27208">
                  <c:v>67.854166666666671</c:v>
                </c:pt>
                <c:pt idx="27209">
                  <c:v>67.856770833333329</c:v>
                </c:pt>
                <c:pt idx="27210">
                  <c:v>67.859375</c:v>
                </c:pt>
                <c:pt idx="27211">
                  <c:v>67.861979166666671</c:v>
                </c:pt>
                <c:pt idx="27212">
                  <c:v>67.864583333333329</c:v>
                </c:pt>
                <c:pt idx="27213">
                  <c:v>67.8671875</c:v>
                </c:pt>
                <c:pt idx="27214">
                  <c:v>67.869791666666671</c:v>
                </c:pt>
                <c:pt idx="27215">
                  <c:v>67.872395833333329</c:v>
                </c:pt>
                <c:pt idx="27216">
                  <c:v>67.875</c:v>
                </c:pt>
                <c:pt idx="27217">
                  <c:v>67.877604166666671</c:v>
                </c:pt>
                <c:pt idx="27218">
                  <c:v>67.880208333333329</c:v>
                </c:pt>
                <c:pt idx="27219">
                  <c:v>67.8828125</c:v>
                </c:pt>
                <c:pt idx="27220">
                  <c:v>67.885416666666671</c:v>
                </c:pt>
                <c:pt idx="27221">
                  <c:v>67.888020833333329</c:v>
                </c:pt>
                <c:pt idx="27222">
                  <c:v>67.890625</c:v>
                </c:pt>
                <c:pt idx="27223">
                  <c:v>67.893229166666671</c:v>
                </c:pt>
                <c:pt idx="27224">
                  <c:v>67.895833333333329</c:v>
                </c:pt>
                <c:pt idx="27225">
                  <c:v>67.8984375</c:v>
                </c:pt>
                <c:pt idx="27226">
                  <c:v>67.901041666666671</c:v>
                </c:pt>
                <c:pt idx="27227">
                  <c:v>67.903645833333329</c:v>
                </c:pt>
                <c:pt idx="27228">
                  <c:v>67.90625</c:v>
                </c:pt>
                <c:pt idx="27229">
                  <c:v>67.908854166666671</c:v>
                </c:pt>
                <c:pt idx="27230">
                  <c:v>67.911458333333329</c:v>
                </c:pt>
                <c:pt idx="27231">
                  <c:v>67.9140625</c:v>
                </c:pt>
                <c:pt idx="27232">
                  <c:v>67.916666666666671</c:v>
                </c:pt>
                <c:pt idx="27233">
                  <c:v>67.919270833333329</c:v>
                </c:pt>
                <c:pt idx="27234">
                  <c:v>67.921875</c:v>
                </c:pt>
                <c:pt idx="27235">
                  <c:v>67.924479166666671</c:v>
                </c:pt>
                <c:pt idx="27236">
                  <c:v>67.927083333333329</c:v>
                </c:pt>
                <c:pt idx="27237">
                  <c:v>67.9296875</c:v>
                </c:pt>
                <c:pt idx="27238">
                  <c:v>67.932291666666671</c:v>
                </c:pt>
                <c:pt idx="27239">
                  <c:v>67.934895833333329</c:v>
                </c:pt>
                <c:pt idx="27240">
                  <c:v>67.9375</c:v>
                </c:pt>
                <c:pt idx="27241">
                  <c:v>67.940104166666671</c:v>
                </c:pt>
                <c:pt idx="27242">
                  <c:v>67.942708333333329</c:v>
                </c:pt>
                <c:pt idx="27243">
                  <c:v>67.9453125</c:v>
                </c:pt>
                <c:pt idx="27244">
                  <c:v>67.947916666666671</c:v>
                </c:pt>
                <c:pt idx="27245">
                  <c:v>67.950520833333329</c:v>
                </c:pt>
                <c:pt idx="27246">
                  <c:v>67.953125</c:v>
                </c:pt>
                <c:pt idx="27247">
                  <c:v>67.955729166666671</c:v>
                </c:pt>
                <c:pt idx="27248">
                  <c:v>67.958333333333329</c:v>
                </c:pt>
                <c:pt idx="27249">
                  <c:v>67.9609375</c:v>
                </c:pt>
                <c:pt idx="27250">
                  <c:v>67.963541666666671</c:v>
                </c:pt>
                <c:pt idx="27251">
                  <c:v>67.966145833333329</c:v>
                </c:pt>
                <c:pt idx="27252">
                  <c:v>67.96875</c:v>
                </c:pt>
                <c:pt idx="27253">
                  <c:v>67.971354166666671</c:v>
                </c:pt>
                <c:pt idx="27254">
                  <c:v>67.973958333333329</c:v>
                </c:pt>
                <c:pt idx="27255">
                  <c:v>67.9765625</c:v>
                </c:pt>
                <c:pt idx="27256">
                  <c:v>67.979166666666671</c:v>
                </c:pt>
                <c:pt idx="27257">
                  <c:v>67.981770833333329</c:v>
                </c:pt>
                <c:pt idx="27258">
                  <c:v>67.984375</c:v>
                </c:pt>
                <c:pt idx="27259">
                  <c:v>67.986979166666671</c:v>
                </c:pt>
                <c:pt idx="27260">
                  <c:v>67.989583333333329</c:v>
                </c:pt>
                <c:pt idx="27261">
                  <c:v>67.9921875</c:v>
                </c:pt>
                <c:pt idx="27262">
                  <c:v>67.994791666666671</c:v>
                </c:pt>
                <c:pt idx="27263">
                  <c:v>67.997395833333329</c:v>
                </c:pt>
                <c:pt idx="27264">
                  <c:v>68</c:v>
                </c:pt>
                <c:pt idx="27265">
                  <c:v>68.002604166666671</c:v>
                </c:pt>
                <c:pt idx="27266">
                  <c:v>68.005208333333329</c:v>
                </c:pt>
                <c:pt idx="27267">
                  <c:v>68.0078125</c:v>
                </c:pt>
                <c:pt idx="27268">
                  <c:v>68.010416666666671</c:v>
                </c:pt>
                <c:pt idx="27269">
                  <c:v>68.013020833333329</c:v>
                </c:pt>
                <c:pt idx="27270">
                  <c:v>68.015625</c:v>
                </c:pt>
                <c:pt idx="27271">
                  <c:v>68.018229166666671</c:v>
                </c:pt>
                <c:pt idx="27272">
                  <c:v>68.020833333333329</c:v>
                </c:pt>
                <c:pt idx="27273">
                  <c:v>68.0234375</c:v>
                </c:pt>
                <c:pt idx="27274">
                  <c:v>68.026041666666671</c:v>
                </c:pt>
                <c:pt idx="27275">
                  <c:v>68.028645833333329</c:v>
                </c:pt>
                <c:pt idx="27276">
                  <c:v>68.03125</c:v>
                </c:pt>
                <c:pt idx="27277">
                  <c:v>68.033854166666671</c:v>
                </c:pt>
                <c:pt idx="27278">
                  <c:v>68.036458333333329</c:v>
                </c:pt>
                <c:pt idx="27279">
                  <c:v>68.0390625</c:v>
                </c:pt>
                <c:pt idx="27280">
                  <c:v>68.041666666666671</c:v>
                </c:pt>
                <c:pt idx="27281">
                  <c:v>68.044270833333329</c:v>
                </c:pt>
                <c:pt idx="27282">
                  <c:v>68.046875</c:v>
                </c:pt>
                <c:pt idx="27283">
                  <c:v>68.049479166666671</c:v>
                </c:pt>
                <c:pt idx="27284">
                  <c:v>68.052083333333329</c:v>
                </c:pt>
                <c:pt idx="27285">
                  <c:v>68.0546875</c:v>
                </c:pt>
                <c:pt idx="27286">
                  <c:v>68.057291666666671</c:v>
                </c:pt>
                <c:pt idx="27287">
                  <c:v>68.059895833333329</c:v>
                </c:pt>
                <c:pt idx="27288">
                  <c:v>68.0625</c:v>
                </c:pt>
                <c:pt idx="27289">
                  <c:v>68.065104166666671</c:v>
                </c:pt>
                <c:pt idx="27290">
                  <c:v>68.067708333333329</c:v>
                </c:pt>
                <c:pt idx="27291">
                  <c:v>68.0703125</c:v>
                </c:pt>
                <c:pt idx="27292">
                  <c:v>68.072916666666671</c:v>
                </c:pt>
                <c:pt idx="27293">
                  <c:v>68.075520833333329</c:v>
                </c:pt>
                <c:pt idx="27294">
                  <c:v>68.078125</c:v>
                </c:pt>
                <c:pt idx="27295">
                  <c:v>68.080729166666671</c:v>
                </c:pt>
                <c:pt idx="27296">
                  <c:v>68.083333333333329</c:v>
                </c:pt>
                <c:pt idx="27297">
                  <c:v>68.0859375</c:v>
                </c:pt>
                <c:pt idx="27298">
                  <c:v>68.088541666666671</c:v>
                </c:pt>
                <c:pt idx="27299">
                  <c:v>68.091145833333329</c:v>
                </c:pt>
                <c:pt idx="27300">
                  <c:v>68.09375</c:v>
                </c:pt>
                <c:pt idx="27301">
                  <c:v>68.096354166666671</c:v>
                </c:pt>
                <c:pt idx="27302">
                  <c:v>68.098958333333329</c:v>
                </c:pt>
                <c:pt idx="27303">
                  <c:v>68.1015625</c:v>
                </c:pt>
                <c:pt idx="27304">
                  <c:v>68.104166666666671</c:v>
                </c:pt>
                <c:pt idx="27305">
                  <c:v>68.106770833333329</c:v>
                </c:pt>
                <c:pt idx="27306">
                  <c:v>68.109375</c:v>
                </c:pt>
                <c:pt idx="27307">
                  <c:v>68.111979166666671</c:v>
                </c:pt>
                <c:pt idx="27308">
                  <c:v>68.114583333333329</c:v>
                </c:pt>
                <c:pt idx="27309">
                  <c:v>68.1171875</c:v>
                </c:pt>
                <c:pt idx="27310">
                  <c:v>68.119791666666671</c:v>
                </c:pt>
                <c:pt idx="27311">
                  <c:v>68.122395833333329</c:v>
                </c:pt>
                <c:pt idx="27312">
                  <c:v>68.125</c:v>
                </c:pt>
                <c:pt idx="27313">
                  <c:v>68.127604166666671</c:v>
                </c:pt>
                <c:pt idx="27314">
                  <c:v>68.130208333333329</c:v>
                </c:pt>
                <c:pt idx="27315">
                  <c:v>68.1328125</c:v>
                </c:pt>
                <c:pt idx="27316">
                  <c:v>68.135416666666671</c:v>
                </c:pt>
                <c:pt idx="27317">
                  <c:v>68.138020833333329</c:v>
                </c:pt>
                <c:pt idx="27318">
                  <c:v>68.140625</c:v>
                </c:pt>
                <c:pt idx="27319">
                  <c:v>68.143229166666671</c:v>
                </c:pt>
                <c:pt idx="27320">
                  <c:v>68.145833333333329</c:v>
                </c:pt>
                <c:pt idx="27321">
                  <c:v>68.1484375</c:v>
                </c:pt>
                <c:pt idx="27322">
                  <c:v>68.151041666666671</c:v>
                </c:pt>
                <c:pt idx="27323">
                  <c:v>68.153645833333329</c:v>
                </c:pt>
                <c:pt idx="27324">
                  <c:v>68.15625</c:v>
                </c:pt>
                <c:pt idx="27325">
                  <c:v>68.158854166666671</c:v>
                </c:pt>
                <c:pt idx="27326">
                  <c:v>68.161458333333329</c:v>
                </c:pt>
                <c:pt idx="27327">
                  <c:v>68.1640625</c:v>
                </c:pt>
                <c:pt idx="27328">
                  <c:v>68.166666666666671</c:v>
                </c:pt>
                <c:pt idx="27329">
                  <c:v>68.169270833333329</c:v>
                </c:pt>
                <c:pt idx="27330">
                  <c:v>68.171875</c:v>
                </c:pt>
                <c:pt idx="27331">
                  <c:v>68.174479166666671</c:v>
                </c:pt>
                <c:pt idx="27332">
                  <c:v>68.177083333333329</c:v>
                </c:pt>
                <c:pt idx="27333">
                  <c:v>68.1796875</c:v>
                </c:pt>
                <c:pt idx="27334">
                  <c:v>68.182291666666671</c:v>
                </c:pt>
                <c:pt idx="27335">
                  <c:v>68.184895833333329</c:v>
                </c:pt>
                <c:pt idx="27336">
                  <c:v>68.1875</c:v>
                </c:pt>
                <c:pt idx="27337">
                  <c:v>68.190104166666671</c:v>
                </c:pt>
                <c:pt idx="27338">
                  <c:v>68.192708333333329</c:v>
                </c:pt>
                <c:pt idx="27339">
                  <c:v>68.1953125</c:v>
                </c:pt>
                <c:pt idx="27340">
                  <c:v>68.197916666666671</c:v>
                </c:pt>
                <c:pt idx="27341">
                  <c:v>68.200520833333329</c:v>
                </c:pt>
                <c:pt idx="27342">
                  <c:v>68.203125</c:v>
                </c:pt>
                <c:pt idx="27343">
                  <c:v>68.205729166666671</c:v>
                </c:pt>
                <c:pt idx="27344">
                  <c:v>68.208333333333329</c:v>
                </c:pt>
                <c:pt idx="27345">
                  <c:v>68.2109375</c:v>
                </c:pt>
                <c:pt idx="27346">
                  <c:v>68.213541666666671</c:v>
                </c:pt>
                <c:pt idx="27347">
                  <c:v>68.216145833333329</c:v>
                </c:pt>
                <c:pt idx="27348">
                  <c:v>68.21875</c:v>
                </c:pt>
                <c:pt idx="27349">
                  <c:v>68.221354166666671</c:v>
                </c:pt>
                <c:pt idx="27350">
                  <c:v>68.223958333333329</c:v>
                </c:pt>
                <c:pt idx="27351">
                  <c:v>68.2265625</c:v>
                </c:pt>
                <c:pt idx="27352">
                  <c:v>68.229166666666671</c:v>
                </c:pt>
                <c:pt idx="27353">
                  <c:v>68.231770833333329</c:v>
                </c:pt>
                <c:pt idx="27354">
                  <c:v>68.234375</c:v>
                </c:pt>
                <c:pt idx="27355">
                  <c:v>68.236979166666671</c:v>
                </c:pt>
                <c:pt idx="27356">
                  <c:v>68.239583333333329</c:v>
                </c:pt>
                <c:pt idx="27357">
                  <c:v>68.2421875</c:v>
                </c:pt>
                <c:pt idx="27358">
                  <c:v>68.244791666666671</c:v>
                </c:pt>
                <c:pt idx="27359">
                  <c:v>68.247395833333329</c:v>
                </c:pt>
                <c:pt idx="27360">
                  <c:v>68.25</c:v>
                </c:pt>
                <c:pt idx="27361">
                  <c:v>68.252604166666671</c:v>
                </c:pt>
                <c:pt idx="27362">
                  <c:v>68.255208333333329</c:v>
                </c:pt>
                <c:pt idx="27363">
                  <c:v>68.2578125</c:v>
                </c:pt>
                <c:pt idx="27364">
                  <c:v>68.260416666666671</c:v>
                </c:pt>
                <c:pt idx="27365">
                  <c:v>68.263020833333329</c:v>
                </c:pt>
                <c:pt idx="27366">
                  <c:v>68.265625</c:v>
                </c:pt>
                <c:pt idx="27367">
                  <c:v>68.268229166666671</c:v>
                </c:pt>
                <c:pt idx="27368">
                  <c:v>68.270833333333329</c:v>
                </c:pt>
                <c:pt idx="27369">
                  <c:v>68.2734375</c:v>
                </c:pt>
                <c:pt idx="27370">
                  <c:v>68.276041666666671</c:v>
                </c:pt>
                <c:pt idx="27371">
                  <c:v>68.278645833333329</c:v>
                </c:pt>
                <c:pt idx="27372">
                  <c:v>68.28125</c:v>
                </c:pt>
                <c:pt idx="27373">
                  <c:v>68.283854166666671</c:v>
                </c:pt>
                <c:pt idx="27374">
                  <c:v>68.286458333333329</c:v>
                </c:pt>
                <c:pt idx="27375">
                  <c:v>68.2890625</c:v>
                </c:pt>
                <c:pt idx="27376">
                  <c:v>68.291666666666671</c:v>
                </c:pt>
                <c:pt idx="27377">
                  <c:v>68.294270833333329</c:v>
                </c:pt>
                <c:pt idx="27378">
                  <c:v>68.296875</c:v>
                </c:pt>
                <c:pt idx="27379">
                  <c:v>68.299479166666671</c:v>
                </c:pt>
                <c:pt idx="27380">
                  <c:v>68.302083333333329</c:v>
                </c:pt>
                <c:pt idx="27381">
                  <c:v>68.3046875</c:v>
                </c:pt>
                <c:pt idx="27382">
                  <c:v>68.307291666666671</c:v>
                </c:pt>
                <c:pt idx="27383">
                  <c:v>68.309895833333329</c:v>
                </c:pt>
                <c:pt idx="27384">
                  <c:v>68.3125</c:v>
                </c:pt>
                <c:pt idx="27385">
                  <c:v>68.315104166666671</c:v>
                </c:pt>
                <c:pt idx="27386">
                  <c:v>68.317708333333329</c:v>
                </c:pt>
                <c:pt idx="27387">
                  <c:v>68.3203125</c:v>
                </c:pt>
                <c:pt idx="27388">
                  <c:v>68.322916666666671</c:v>
                </c:pt>
                <c:pt idx="27389">
                  <c:v>68.325520833333329</c:v>
                </c:pt>
                <c:pt idx="27390">
                  <c:v>68.328125</c:v>
                </c:pt>
                <c:pt idx="27391">
                  <c:v>68.330729166666671</c:v>
                </c:pt>
                <c:pt idx="27392">
                  <c:v>68.333333333333329</c:v>
                </c:pt>
                <c:pt idx="27393">
                  <c:v>68.3359375</c:v>
                </c:pt>
                <c:pt idx="27394">
                  <c:v>68.338541666666671</c:v>
                </c:pt>
                <c:pt idx="27395">
                  <c:v>68.341145833333329</c:v>
                </c:pt>
                <c:pt idx="27396">
                  <c:v>68.34375</c:v>
                </c:pt>
                <c:pt idx="27397">
                  <c:v>68.346354166666671</c:v>
                </c:pt>
                <c:pt idx="27398">
                  <c:v>68.348958333333329</c:v>
                </c:pt>
                <c:pt idx="27399">
                  <c:v>68.3515625</c:v>
                </c:pt>
                <c:pt idx="27400">
                  <c:v>68.354166666666671</c:v>
                </c:pt>
                <c:pt idx="27401">
                  <c:v>68.356770833333329</c:v>
                </c:pt>
                <c:pt idx="27402">
                  <c:v>68.359375</c:v>
                </c:pt>
                <c:pt idx="27403">
                  <c:v>68.361979166666671</c:v>
                </c:pt>
                <c:pt idx="27404">
                  <c:v>68.364583333333329</c:v>
                </c:pt>
                <c:pt idx="27405">
                  <c:v>68.3671875</c:v>
                </c:pt>
                <c:pt idx="27406">
                  <c:v>68.369791666666671</c:v>
                </c:pt>
                <c:pt idx="27407">
                  <c:v>68.372395833333329</c:v>
                </c:pt>
                <c:pt idx="27408">
                  <c:v>68.375</c:v>
                </c:pt>
                <c:pt idx="27409">
                  <c:v>68.377604166666671</c:v>
                </c:pt>
                <c:pt idx="27410">
                  <c:v>68.380208333333329</c:v>
                </c:pt>
                <c:pt idx="27411">
                  <c:v>68.3828125</c:v>
                </c:pt>
                <c:pt idx="27412">
                  <c:v>68.385416666666671</c:v>
                </c:pt>
                <c:pt idx="27413">
                  <c:v>68.388020833333329</c:v>
                </c:pt>
                <c:pt idx="27414">
                  <c:v>68.390625</c:v>
                </c:pt>
                <c:pt idx="27415">
                  <c:v>68.393229166666671</c:v>
                </c:pt>
                <c:pt idx="27416">
                  <c:v>68.395833333333329</c:v>
                </c:pt>
                <c:pt idx="27417">
                  <c:v>68.3984375</c:v>
                </c:pt>
                <c:pt idx="27418">
                  <c:v>68.401041666666671</c:v>
                </c:pt>
                <c:pt idx="27419">
                  <c:v>68.403645833333329</c:v>
                </c:pt>
                <c:pt idx="27420">
                  <c:v>68.40625</c:v>
                </c:pt>
                <c:pt idx="27421">
                  <c:v>68.408854166666671</c:v>
                </c:pt>
                <c:pt idx="27422">
                  <c:v>68.411458333333329</c:v>
                </c:pt>
                <c:pt idx="27423">
                  <c:v>68.4140625</c:v>
                </c:pt>
                <c:pt idx="27424">
                  <c:v>68.416666666666671</c:v>
                </c:pt>
                <c:pt idx="27425">
                  <c:v>68.419270833333329</c:v>
                </c:pt>
                <c:pt idx="27426">
                  <c:v>68.421875</c:v>
                </c:pt>
                <c:pt idx="27427">
                  <c:v>68.424479166666671</c:v>
                </c:pt>
                <c:pt idx="27428">
                  <c:v>68.427083333333329</c:v>
                </c:pt>
                <c:pt idx="27429">
                  <c:v>68.4296875</c:v>
                </c:pt>
                <c:pt idx="27430">
                  <c:v>68.432291666666671</c:v>
                </c:pt>
                <c:pt idx="27431">
                  <c:v>68.434895833333329</c:v>
                </c:pt>
                <c:pt idx="27432">
                  <c:v>68.4375</c:v>
                </c:pt>
                <c:pt idx="27433">
                  <c:v>68.440104166666671</c:v>
                </c:pt>
                <c:pt idx="27434">
                  <c:v>68.442708333333329</c:v>
                </c:pt>
                <c:pt idx="27435">
                  <c:v>68.4453125</c:v>
                </c:pt>
                <c:pt idx="27436">
                  <c:v>68.447916666666671</c:v>
                </c:pt>
                <c:pt idx="27437">
                  <c:v>68.450520833333329</c:v>
                </c:pt>
                <c:pt idx="27438">
                  <c:v>68.453125</c:v>
                </c:pt>
                <c:pt idx="27439">
                  <c:v>68.455729166666671</c:v>
                </c:pt>
                <c:pt idx="27440">
                  <c:v>68.458333333333329</c:v>
                </c:pt>
                <c:pt idx="27441">
                  <c:v>68.4609375</c:v>
                </c:pt>
                <c:pt idx="27442">
                  <c:v>68.463541666666671</c:v>
                </c:pt>
                <c:pt idx="27443">
                  <c:v>68.466145833333329</c:v>
                </c:pt>
                <c:pt idx="27444">
                  <c:v>68.46875</c:v>
                </c:pt>
                <c:pt idx="27445">
                  <c:v>68.471354166666671</c:v>
                </c:pt>
                <c:pt idx="27446">
                  <c:v>68.473958333333329</c:v>
                </c:pt>
                <c:pt idx="27447">
                  <c:v>68.4765625</c:v>
                </c:pt>
                <c:pt idx="27448">
                  <c:v>68.479166666666671</c:v>
                </c:pt>
                <c:pt idx="27449">
                  <c:v>68.481770833333329</c:v>
                </c:pt>
                <c:pt idx="27450">
                  <c:v>68.484375</c:v>
                </c:pt>
                <c:pt idx="27451">
                  <c:v>68.486979166666671</c:v>
                </c:pt>
                <c:pt idx="27452">
                  <c:v>68.489583333333329</c:v>
                </c:pt>
                <c:pt idx="27453">
                  <c:v>68.4921875</c:v>
                </c:pt>
                <c:pt idx="27454">
                  <c:v>68.494791666666671</c:v>
                </c:pt>
                <c:pt idx="27455">
                  <c:v>68.497395833333329</c:v>
                </c:pt>
                <c:pt idx="27456">
                  <c:v>68.5</c:v>
                </c:pt>
                <c:pt idx="27457">
                  <c:v>68.502604166666671</c:v>
                </c:pt>
                <c:pt idx="27458">
                  <c:v>68.505208333333329</c:v>
                </c:pt>
                <c:pt idx="27459">
                  <c:v>68.5078125</c:v>
                </c:pt>
                <c:pt idx="27460">
                  <c:v>68.510416666666671</c:v>
                </c:pt>
                <c:pt idx="27461">
                  <c:v>68.513020833333329</c:v>
                </c:pt>
                <c:pt idx="27462">
                  <c:v>68.515625</c:v>
                </c:pt>
                <c:pt idx="27463">
                  <c:v>68.518229166666671</c:v>
                </c:pt>
                <c:pt idx="27464">
                  <c:v>68.520833333333329</c:v>
                </c:pt>
                <c:pt idx="27465">
                  <c:v>68.5234375</c:v>
                </c:pt>
                <c:pt idx="27466">
                  <c:v>68.526041666666671</c:v>
                </c:pt>
                <c:pt idx="27467">
                  <c:v>68.528645833333329</c:v>
                </c:pt>
                <c:pt idx="27468">
                  <c:v>68.53125</c:v>
                </c:pt>
                <c:pt idx="27469">
                  <c:v>68.533854166666671</c:v>
                </c:pt>
                <c:pt idx="27470">
                  <c:v>68.536458333333329</c:v>
                </c:pt>
                <c:pt idx="27471">
                  <c:v>68.5390625</c:v>
                </c:pt>
                <c:pt idx="27472">
                  <c:v>68.541666666666671</c:v>
                </c:pt>
                <c:pt idx="27473">
                  <c:v>68.544270833333329</c:v>
                </c:pt>
                <c:pt idx="27474">
                  <c:v>68.546875</c:v>
                </c:pt>
                <c:pt idx="27475">
                  <c:v>68.549479166666671</c:v>
                </c:pt>
                <c:pt idx="27476">
                  <c:v>68.552083333333329</c:v>
                </c:pt>
                <c:pt idx="27477">
                  <c:v>68.5546875</c:v>
                </c:pt>
                <c:pt idx="27478">
                  <c:v>68.557291666666671</c:v>
                </c:pt>
                <c:pt idx="27479">
                  <c:v>68.559895833333329</c:v>
                </c:pt>
                <c:pt idx="27480">
                  <c:v>68.5625</c:v>
                </c:pt>
                <c:pt idx="27481">
                  <c:v>68.565104166666671</c:v>
                </c:pt>
                <c:pt idx="27482">
                  <c:v>68.567708333333329</c:v>
                </c:pt>
                <c:pt idx="27483">
                  <c:v>68.5703125</c:v>
                </c:pt>
                <c:pt idx="27484">
                  <c:v>68.572916666666671</c:v>
                </c:pt>
                <c:pt idx="27485">
                  <c:v>68.575520833333329</c:v>
                </c:pt>
                <c:pt idx="27486">
                  <c:v>68.578125</c:v>
                </c:pt>
                <c:pt idx="27487">
                  <c:v>68.580729166666671</c:v>
                </c:pt>
                <c:pt idx="27488">
                  <c:v>68.583333333333329</c:v>
                </c:pt>
                <c:pt idx="27489">
                  <c:v>68.5859375</c:v>
                </c:pt>
                <c:pt idx="27490">
                  <c:v>68.588541666666671</c:v>
                </c:pt>
                <c:pt idx="27491">
                  <c:v>68.591145833333329</c:v>
                </c:pt>
                <c:pt idx="27492">
                  <c:v>68.59375</c:v>
                </c:pt>
                <c:pt idx="27493">
                  <c:v>68.596354166666671</c:v>
                </c:pt>
                <c:pt idx="27494">
                  <c:v>68.598958333333329</c:v>
                </c:pt>
                <c:pt idx="27495">
                  <c:v>68.6015625</c:v>
                </c:pt>
                <c:pt idx="27496">
                  <c:v>68.604166666666671</c:v>
                </c:pt>
                <c:pt idx="27497">
                  <c:v>68.606770833333329</c:v>
                </c:pt>
                <c:pt idx="27498">
                  <c:v>68.609375</c:v>
                </c:pt>
                <c:pt idx="27499">
                  <c:v>68.611979166666671</c:v>
                </c:pt>
                <c:pt idx="27500">
                  <c:v>68.614583333333329</c:v>
                </c:pt>
                <c:pt idx="27501">
                  <c:v>68.6171875</c:v>
                </c:pt>
                <c:pt idx="27502">
                  <c:v>68.619791666666671</c:v>
                </c:pt>
                <c:pt idx="27503">
                  <c:v>68.622395833333329</c:v>
                </c:pt>
                <c:pt idx="27504">
                  <c:v>68.625</c:v>
                </c:pt>
                <c:pt idx="27505">
                  <c:v>68.627604166666671</c:v>
                </c:pt>
                <c:pt idx="27506">
                  <c:v>68.630208333333329</c:v>
                </c:pt>
                <c:pt idx="27507">
                  <c:v>68.6328125</c:v>
                </c:pt>
                <c:pt idx="27508">
                  <c:v>68.635416666666671</c:v>
                </c:pt>
                <c:pt idx="27509">
                  <c:v>68.638020833333329</c:v>
                </c:pt>
                <c:pt idx="27510">
                  <c:v>68.640625</c:v>
                </c:pt>
                <c:pt idx="27511">
                  <c:v>68.643229166666671</c:v>
                </c:pt>
                <c:pt idx="27512">
                  <c:v>68.645833333333329</c:v>
                </c:pt>
                <c:pt idx="27513">
                  <c:v>68.6484375</c:v>
                </c:pt>
                <c:pt idx="27514">
                  <c:v>68.651041666666671</c:v>
                </c:pt>
                <c:pt idx="27515">
                  <c:v>68.653645833333329</c:v>
                </c:pt>
                <c:pt idx="27516">
                  <c:v>68.65625</c:v>
                </c:pt>
                <c:pt idx="27517">
                  <c:v>68.658854166666671</c:v>
                </c:pt>
                <c:pt idx="27518">
                  <c:v>68.661458333333329</c:v>
                </c:pt>
                <c:pt idx="27519">
                  <c:v>68.6640625</c:v>
                </c:pt>
                <c:pt idx="27520">
                  <c:v>68.666666666666671</c:v>
                </c:pt>
                <c:pt idx="27521">
                  <c:v>68.669270833333329</c:v>
                </c:pt>
                <c:pt idx="27522">
                  <c:v>68.671875</c:v>
                </c:pt>
                <c:pt idx="27523">
                  <c:v>68.674479166666671</c:v>
                </c:pt>
                <c:pt idx="27524">
                  <c:v>68.677083333333329</c:v>
                </c:pt>
                <c:pt idx="27525">
                  <c:v>68.6796875</c:v>
                </c:pt>
                <c:pt idx="27526">
                  <c:v>68.682291666666671</c:v>
                </c:pt>
                <c:pt idx="27527">
                  <c:v>68.684895833333329</c:v>
                </c:pt>
                <c:pt idx="27528">
                  <c:v>68.6875</c:v>
                </c:pt>
                <c:pt idx="27529">
                  <c:v>68.690104166666671</c:v>
                </c:pt>
                <c:pt idx="27530">
                  <c:v>68.692708333333329</c:v>
                </c:pt>
                <c:pt idx="27531">
                  <c:v>68.6953125</c:v>
                </c:pt>
                <c:pt idx="27532">
                  <c:v>68.697916666666671</c:v>
                </c:pt>
                <c:pt idx="27533">
                  <c:v>68.700520833333329</c:v>
                </c:pt>
                <c:pt idx="27534">
                  <c:v>68.703125</c:v>
                </c:pt>
                <c:pt idx="27535">
                  <c:v>68.705729166666671</c:v>
                </c:pt>
                <c:pt idx="27536">
                  <c:v>68.708333333333329</c:v>
                </c:pt>
                <c:pt idx="27537">
                  <c:v>68.7109375</c:v>
                </c:pt>
                <c:pt idx="27538">
                  <c:v>68.713541666666671</c:v>
                </c:pt>
                <c:pt idx="27539">
                  <c:v>68.716145833333329</c:v>
                </c:pt>
                <c:pt idx="27540">
                  <c:v>68.71875</c:v>
                </c:pt>
                <c:pt idx="27541">
                  <c:v>68.721354166666671</c:v>
                </c:pt>
                <c:pt idx="27542">
                  <c:v>68.723958333333329</c:v>
                </c:pt>
                <c:pt idx="27543">
                  <c:v>68.7265625</c:v>
                </c:pt>
                <c:pt idx="27544">
                  <c:v>68.729166666666671</c:v>
                </c:pt>
                <c:pt idx="27545">
                  <c:v>68.731770833333329</c:v>
                </c:pt>
                <c:pt idx="27546">
                  <c:v>68.734375</c:v>
                </c:pt>
                <c:pt idx="27547">
                  <c:v>68.736979166666671</c:v>
                </c:pt>
                <c:pt idx="27548">
                  <c:v>68.739583333333329</c:v>
                </c:pt>
                <c:pt idx="27549">
                  <c:v>68.7421875</c:v>
                </c:pt>
                <c:pt idx="27550">
                  <c:v>68.744791666666671</c:v>
                </c:pt>
                <c:pt idx="27551">
                  <c:v>68.747395833333329</c:v>
                </c:pt>
                <c:pt idx="27552">
                  <c:v>68.75</c:v>
                </c:pt>
                <c:pt idx="27553">
                  <c:v>68.752604166666671</c:v>
                </c:pt>
                <c:pt idx="27554">
                  <c:v>68.755208333333329</c:v>
                </c:pt>
                <c:pt idx="27555">
                  <c:v>68.7578125</c:v>
                </c:pt>
                <c:pt idx="27556">
                  <c:v>68.760416666666671</c:v>
                </c:pt>
                <c:pt idx="27557">
                  <c:v>68.763020833333329</c:v>
                </c:pt>
                <c:pt idx="27558">
                  <c:v>68.765625</c:v>
                </c:pt>
                <c:pt idx="27559">
                  <c:v>68.768229166666671</c:v>
                </c:pt>
                <c:pt idx="27560">
                  <c:v>68.770833333333329</c:v>
                </c:pt>
                <c:pt idx="27561">
                  <c:v>68.7734375</c:v>
                </c:pt>
                <c:pt idx="27562">
                  <c:v>68.776041666666671</c:v>
                </c:pt>
                <c:pt idx="27563">
                  <c:v>68.778645833333329</c:v>
                </c:pt>
                <c:pt idx="27564">
                  <c:v>68.78125</c:v>
                </c:pt>
                <c:pt idx="27565">
                  <c:v>68.783854166666671</c:v>
                </c:pt>
                <c:pt idx="27566">
                  <c:v>68.786458333333329</c:v>
                </c:pt>
                <c:pt idx="27567">
                  <c:v>68.7890625</c:v>
                </c:pt>
                <c:pt idx="27568">
                  <c:v>68.791666666666671</c:v>
                </c:pt>
                <c:pt idx="27569">
                  <c:v>68.794270833333329</c:v>
                </c:pt>
                <c:pt idx="27570">
                  <c:v>68.796875</c:v>
                </c:pt>
                <c:pt idx="27571">
                  <c:v>68.799479166666671</c:v>
                </c:pt>
                <c:pt idx="27572">
                  <c:v>68.802083333333329</c:v>
                </c:pt>
                <c:pt idx="27573">
                  <c:v>68.8046875</c:v>
                </c:pt>
                <c:pt idx="27574">
                  <c:v>68.807291666666671</c:v>
                </c:pt>
                <c:pt idx="27575">
                  <c:v>68.809895833333329</c:v>
                </c:pt>
                <c:pt idx="27576">
                  <c:v>68.8125</c:v>
                </c:pt>
                <c:pt idx="27577">
                  <c:v>68.815104166666671</c:v>
                </c:pt>
                <c:pt idx="27578">
                  <c:v>68.817708333333329</c:v>
                </c:pt>
                <c:pt idx="27579">
                  <c:v>68.8203125</c:v>
                </c:pt>
                <c:pt idx="27580">
                  <c:v>68.822916666666671</c:v>
                </c:pt>
                <c:pt idx="27581">
                  <c:v>68.825520833333329</c:v>
                </c:pt>
                <c:pt idx="27582">
                  <c:v>68.828125</c:v>
                </c:pt>
                <c:pt idx="27583">
                  <c:v>68.830729166666671</c:v>
                </c:pt>
                <c:pt idx="27584">
                  <c:v>68.833333333333329</c:v>
                </c:pt>
                <c:pt idx="27585">
                  <c:v>68.8359375</c:v>
                </c:pt>
                <c:pt idx="27586">
                  <c:v>68.838541666666671</c:v>
                </c:pt>
                <c:pt idx="27587">
                  <c:v>68.841145833333329</c:v>
                </c:pt>
                <c:pt idx="27588">
                  <c:v>68.84375</c:v>
                </c:pt>
                <c:pt idx="27589">
                  <c:v>68.846354166666671</c:v>
                </c:pt>
                <c:pt idx="27590">
                  <c:v>68.848958333333329</c:v>
                </c:pt>
                <c:pt idx="27591">
                  <c:v>68.8515625</c:v>
                </c:pt>
                <c:pt idx="27592">
                  <c:v>68.854166666666671</c:v>
                </c:pt>
                <c:pt idx="27593">
                  <c:v>68.856770833333329</c:v>
                </c:pt>
                <c:pt idx="27594">
                  <c:v>68.859375</c:v>
                </c:pt>
                <c:pt idx="27595">
                  <c:v>68.861979166666671</c:v>
                </c:pt>
                <c:pt idx="27596">
                  <c:v>68.864583333333329</c:v>
                </c:pt>
                <c:pt idx="27597">
                  <c:v>68.8671875</c:v>
                </c:pt>
                <c:pt idx="27598">
                  <c:v>68.869791666666671</c:v>
                </c:pt>
                <c:pt idx="27599">
                  <c:v>68.872395833333329</c:v>
                </c:pt>
                <c:pt idx="27600">
                  <c:v>68.875</c:v>
                </c:pt>
                <c:pt idx="27601">
                  <c:v>68.877604166666671</c:v>
                </c:pt>
                <c:pt idx="27602">
                  <c:v>68.880208333333329</c:v>
                </c:pt>
                <c:pt idx="27603">
                  <c:v>68.8828125</c:v>
                </c:pt>
                <c:pt idx="27604">
                  <c:v>68.885416666666671</c:v>
                </c:pt>
                <c:pt idx="27605">
                  <c:v>68.888020833333329</c:v>
                </c:pt>
                <c:pt idx="27606">
                  <c:v>68.890625</c:v>
                </c:pt>
                <c:pt idx="27607">
                  <c:v>68.893229166666671</c:v>
                </c:pt>
                <c:pt idx="27608">
                  <c:v>68.895833333333329</c:v>
                </c:pt>
                <c:pt idx="27609">
                  <c:v>68.8984375</c:v>
                </c:pt>
                <c:pt idx="27610">
                  <c:v>68.901041666666671</c:v>
                </c:pt>
                <c:pt idx="27611">
                  <c:v>68.903645833333329</c:v>
                </c:pt>
                <c:pt idx="27612">
                  <c:v>68.90625</c:v>
                </c:pt>
                <c:pt idx="27613">
                  <c:v>68.908854166666671</c:v>
                </c:pt>
                <c:pt idx="27614">
                  <c:v>68.911458333333329</c:v>
                </c:pt>
                <c:pt idx="27615">
                  <c:v>68.9140625</c:v>
                </c:pt>
                <c:pt idx="27616">
                  <c:v>68.916666666666671</c:v>
                </c:pt>
                <c:pt idx="27617">
                  <c:v>68.919270833333329</c:v>
                </c:pt>
                <c:pt idx="27618">
                  <c:v>68.921875</c:v>
                </c:pt>
                <c:pt idx="27619">
                  <c:v>68.924479166666671</c:v>
                </c:pt>
                <c:pt idx="27620">
                  <c:v>68.927083333333329</c:v>
                </c:pt>
                <c:pt idx="27621">
                  <c:v>68.9296875</c:v>
                </c:pt>
                <c:pt idx="27622">
                  <c:v>68.932291666666671</c:v>
                </c:pt>
                <c:pt idx="27623">
                  <c:v>68.934895833333329</c:v>
                </c:pt>
                <c:pt idx="27624">
                  <c:v>68.9375</c:v>
                </c:pt>
                <c:pt idx="27625">
                  <c:v>68.940104166666671</c:v>
                </c:pt>
                <c:pt idx="27626">
                  <c:v>68.942708333333329</c:v>
                </c:pt>
                <c:pt idx="27627">
                  <c:v>68.9453125</c:v>
                </c:pt>
                <c:pt idx="27628">
                  <c:v>68.947916666666671</c:v>
                </c:pt>
                <c:pt idx="27629">
                  <c:v>68.950520833333329</c:v>
                </c:pt>
                <c:pt idx="27630">
                  <c:v>68.953125</c:v>
                </c:pt>
                <c:pt idx="27631">
                  <c:v>68.955729166666671</c:v>
                </c:pt>
                <c:pt idx="27632">
                  <c:v>68.958333333333329</c:v>
                </c:pt>
                <c:pt idx="27633">
                  <c:v>68.9609375</c:v>
                </c:pt>
                <c:pt idx="27634">
                  <c:v>68.963541666666671</c:v>
                </c:pt>
                <c:pt idx="27635">
                  <c:v>68.966145833333329</c:v>
                </c:pt>
                <c:pt idx="27636">
                  <c:v>68.96875</c:v>
                </c:pt>
                <c:pt idx="27637">
                  <c:v>68.971354166666671</c:v>
                </c:pt>
                <c:pt idx="27638">
                  <c:v>68.973958333333329</c:v>
                </c:pt>
                <c:pt idx="27639">
                  <c:v>68.9765625</c:v>
                </c:pt>
                <c:pt idx="27640">
                  <c:v>68.979166666666671</c:v>
                </c:pt>
                <c:pt idx="27641">
                  <c:v>68.981770833333329</c:v>
                </c:pt>
                <c:pt idx="27642">
                  <c:v>68.984375</c:v>
                </c:pt>
                <c:pt idx="27643">
                  <c:v>68.986979166666671</c:v>
                </c:pt>
                <c:pt idx="27644">
                  <c:v>68.989583333333329</c:v>
                </c:pt>
                <c:pt idx="27645">
                  <c:v>68.9921875</c:v>
                </c:pt>
                <c:pt idx="27646">
                  <c:v>68.994791666666671</c:v>
                </c:pt>
                <c:pt idx="27647">
                  <c:v>68.997395833333329</c:v>
                </c:pt>
                <c:pt idx="27648">
                  <c:v>69</c:v>
                </c:pt>
                <c:pt idx="27649">
                  <c:v>69.002604166666671</c:v>
                </c:pt>
                <c:pt idx="27650">
                  <c:v>69.005208333333329</c:v>
                </c:pt>
                <c:pt idx="27651">
                  <c:v>69.0078125</c:v>
                </c:pt>
                <c:pt idx="27652">
                  <c:v>69.010416666666671</c:v>
                </c:pt>
                <c:pt idx="27653">
                  <c:v>69.013020833333329</c:v>
                </c:pt>
                <c:pt idx="27654">
                  <c:v>69.015625</c:v>
                </c:pt>
                <c:pt idx="27655">
                  <c:v>69.018229166666671</c:v>
                </c:pt>
                <c:pt idx="27656">
                  <c:v>69.020833333333329</c:v>
                </c:pt>
                <c:pt idx="27657">
                  <c:v>69.0234375</c:v>
                </c:pt>
                <c:pt idx="27658">
                  <c:v>69.026041666666671</c:v>
                </c:pt>
                <c:pt idx="27659">
                  <c:v>69.028645833333329</c:v>
                </c:pt>
                <c:pt idx="27660">
                  <c:v>69.03125</c:v>
                </c:pt>
                <c:pt idx="27661">
                  <c:v>69.033854166666671</c:v>
                </c:pt>
                <c:pt idx="27662">
                  <c:v>69.036458333333329</c:v>
                </c:pt>
                <c:pt idx="27663">
                  <c:v>69.0390625</c:v>
                </c:pt>
                <c:pt idx="27664">
                  <c:v>69.041666666666671</c:v>
                </c:pt>
                <c:pt idx="27665">
                  <c:v>69.044270833333329</c:v>
                </c:pt>
                <c:pt idx="27666">
                  <c:v>69.046875</c:v>
                </c:pt>
                <c:pt idx="27667">
                  <c:v>69.049479166666671</c:v>
                </c:pt>
                <c:pt idx="27668">
                  <c:v>69.052083333333329</c:v>
                </c:pt>
                <c:pt idx="27669">
                  <c:v>69.0546875</c:v>
                </c:pt>
                <c:pt idx="27670">
                  <c:v>69.057291666666671</c:v>
                </c:pt>
                <c:pt idx="27671">
                  <c:v>69.059895833333329</c:v>
                </c:pt>
                <c:pt idx="27672">
                  <c:v>69.0625</c:v>
                </c:pt>
                <c:pt idx="27673">
                  <c:v>69.065104166666671</c:v>
                </c:pt>
                <c:pt idx="27674">
                  <c:v>69.067708333333329</c:v>
                </c:pt>
                <c:pt idx="27675">
                  <c:v>69.0703125</c:v>
                </c:pt>
                <c:pt idx="27676">
                  <c:v>69.072916666666671</c:v>
                </c:pt>
                <c:pt idx="27677">
                  <c:v>69.075520833333329</c:v>
                </c:pt>
                <c:pt idx="27678">
                  <c:v>69.078125</c:v>
                </c:pt>
                <c:pt idx="27679">
                  <c:v>69.080729166666671</c:v>
                </c:pt>
                <c:pt idx="27680">
                  <c:v>69.083333333333329</c:v>
                </c:pt>
                <c:pt idx="27681">
                  <c:v>69.0859375</c:v>
                </c:pt>
                <c:pt idx="27682">
                  <c:v>69.088541666666671</c:v>
                </c:pt>
                <c:pt idx="27683">
                  <c:v>69.091145833333329</c:v>
                </c:pt>
                <c:pt idx="27684">
                  <c:v>69.09375</c:v>
                </c:pt>
                <c:pt idx="27685">
                  <c:v>69.096354166666671</c:v>
                </c:pt>
                <c:pt idx="27686">
                  <c:v>69.098958333333329</c:v>
                </c:pt>
                <c:pt idx="27687">
                  <c:v>69.1015625</c:v>
                </c:pt>
                <c:pt idx="27688">
                  <c:v>69.104166666666671</c:v>
                </c:pt>
                <c:pt idx="27689">
                  <c:v>69.106770833333329</c:v>
                </c:pt>
                <c:pt idx="27690">
                  <c:v>69.109375</c:v>
                </c:pt>
                <c:pt idx="27691">
                  <c:v>69.111979166666671</c:v>
                </c:pt>
                <c:pt idx="27692">
                  <c:v>69.114583333333329</c:v>
                </c:pt>
                <c:pt idx="27693">
                  <c:v>69.1171875</c:v>
                </c:pt>
                <c:pt idx="27694">
                  <c:v>69.119791666666671</c:v>
                </c:pt>
                <c:pt idx="27695">
                  <c:v>69.122395833333329</c:v>
                </c:pt>
                <c:pt idx="27696">
                  <c:v>69.125</c:v>
                </c:pt>
                <c:pt idx="27697">
                  <c:v>69.127604166666671</c:v>
                </c:pt>
                <c:pt idx="27698">
                  <c:v>69.130208333333329</c:v>
                </c:pt>
                <c:pt idx="27699">
                  <c:v>69.1328125</c:v>
                </c:pt>
                <c:pt idx="27700">
                  <c:v>69.135416666666671</c:v>
                </c:pt>
                <c:pt idx="27701">
                  <c:v>69.138020833333329</c:v>
                </c:pt>
                <c:pt idx="27702">
                  <c:v>69.140625</c:v>
                </c:pt>
                <c:pt idx="27703">
                  <c:v>69.143229166666671</c:v>
                </c:pt>
                <c:pt idx="27704">
                  <c:v>69.145833333333329</c:v>
                </c:pt>
                <c:pt idx="27705">
                  <c:v>69.1484375</c:v>
                </c:pt>
                <c:pt idx="27706">
                  <c:v>69.151041666666671</c:v>
                </c:pt>
                <c:pt idx="27707">
                  <c:v>69.153645833333329</c:v>
                </c:pt>
                <c:pt idx="27708">
                  <c:v>69.15625</c:v>
                </c:pt>
                <c:pt idx="27709">
                  <c:v>69.158854166666671</c:v>
                </c:pt>
                <c:pt idx="27710">
                  <c:v>69.161458333333329</c:v>
                </c:pt>
                <c:pt idx="27711">
                  <c:v>69.1640625</c:v>
                </c:pt>
                <c:pt idx="27712">
                  <c:v>69.166666666666671</c:v>
                </c:pt>
                <c:pt idx="27713">
                  <c:v>69.169270833333329</c:v>
                </c:pt>
                <c:pt idx="27714">
                  <c:v>69.171875</c:v>
                </c:pt>
                <c:pt idx="27715">
                  <c:v>69.174479166666671</c:v>
                </c:pt>
                <c:pt idx="27716">
                  <c:v>69.177083333333329</c:v>
                </c:pt>
                <c:pt idx="27717">
                  <c:v>69.1796875</c:v>
                </c:pt>
                <c:pt idx="27718">
                  <c:v>69.182291666666671</c:v>
                </c:pt>
                <c:pt idx="27719">
                  <c:v>69.184895833333329</c:v>
                </c:pt>
                <c:pt idx="27720">
                  <c:v>69.1875</c:v>
                </c:pt>
                <c:pt idx="27721">
                  <c:v>69.190104166666671</c:v>
                </c:pt>
                <c:pt idx="27722">
                  <c:v>69.192708333333329</c:v>
                </c:pt>
                <c:pt idx="27723">
                  <c:v>69.1953125</c:v>
                </c:pt>
                <c:pt idx="27724">
                  <c:v>69.197916666666671</c:v>
                </c:pt>
                <c:pt idx="27725">
                  <c:v>69.200520833333329</c:v>
                </c:pt>
                <c:pt idx="27726">
                  <c:v>69.203125</c:v>
                </c:pt>
                <c:pt idx="27727">
                  <c:v>69.205729166666671</c:v>
                </c:pt>
                <c:pt idx="27728">
                  <c:v>69.208333333333329</c:v>
                </c:pt>
                <c:pt idx="27729">
                  <c:v>69.2109375</c:v>
                </c:pt>
                <c:pt idx="27730">
                  <c:v>69.213541666666671</c:v>
                </c:pt>
                <c:pt idx="27731">
                  <c:v>69.216145833333329</c:v>
                </c:pt>
                <c:pt idx="27732">
                  <c:v>69.21875</c:v>
                </c:pt>
                <c:pt idx="27733">
                  <c:v>69.221354166666671</c:v>
                </c:pt>
                <c:pt idx="27734">
                  <c:v>69.223958333333329</c:v>
                </c:pt>
                <c:pt idx="27735">
                  <c:v>69.2265625</c:v>
                </c:pt>
                <c:pt idx="27736">
                  <c:v>69.229166666666671</c:v>
                </c:pt>
                <c:pt idx="27737">
                  <c:v>69.231770833333329</c:v>
                </c:pt>
                <c:pt idx="27738">
                  <c:v>69.234375</c:v>
                </c:pt>
                <c:pt idx="27739">
                  <c:v>69.236979166666671</c:v>
                </c:pt>
                <c:pt idx="27740">
                  <c:v>69.239583333333329</c:v>
                </c:pt>
                <c:pt idx="27741">
                  <c:v>69.2421875</c:v>
                </c:pt>
                <c:pt idx="27742">
                  <c:v>69.244791666666671</c:v>
                </c:pt>
                <c:pt idx="27743">
                  <c:v>69.247395833333329</c:v>
                </c:pt>
                <c:pt idx="27744">
                  <c:v>69.25</c:v>
                </c:pt>
                <c:pt idx="27745">
                  <c:v>69.252604166666671</c:v>
                </c:pt>
                <c:pt idx="27746">
                  <c:v>69.255208333333329</c:v>
                </c:pt>
                <c:pt idx="27747">
                  <c:v>69.2578125</c:v>
                </c:pt>
                <c:pt idx="27748">
                  <c:v>69.260416666666671</c:v>
                </c:pt>
                <c:pt idx="27749">
                  <c:v>69.263020833333329</c:v>
                </c:pt>
                <c:pt idx="27750">
                  <c:v>69.265625</c:v>
                </c:pt>
                <c:pt idx="27751">
                  <c:v>69.268229166666671</c:v>
                </c:pt>
                <c:pt idx="27752">
                  <c:v>69.270833333333329</c:v>
                </c:pt>
                <c:pt idx="27753">
                  <c:v>69.2734375</c:v>
                </c:pt>
                <c:pt idx="27754">
                  <c:v>69.276041666666671</c:v>
                </c:pt>
                <c:pt idx="27755">
                  <c:v>69.278645833333329</c:v>
                </c:pt>
                <c:pt idx="27756">
                  <c:v>69.28125</c:v>
                </c:pt>
                <c:pt idx="27757">
                  <c:v>69.283854166666671</c:v>
                </c:pt>
                <c:pt idx="27758">
                  <c:v>69.286458333333329</c:v>
                </c:pt>
                <c:pt idx="27759">
                  <c:v>69.2890625</c:v>
                </c:pt>
                <c:pt idx="27760">
                  <c:v>69.291666666666671</c:v>
                </c:pt>
                <c:pt idx="27761">
                  <c:v>69.294270833333329</c:v>
                </c:pt>
                <c:pt idx="27762">
                  <c:v>69.296875</c:v>
                </c:pt>
                <c:pt idx="27763">
                  <c:v>69.299479166666671</c:v>
                </c:pt>
                <c:pt idx="27764">
                  <c:v>69.302083333333329</c:v>
                </c:pt>
                <c:pt idx="27765">
                  <c:v>69.3046875</c:v>
                </c:pt>
                <c:pt idx="27766">
                  <c:v>69.307291666666671</c:v>
                </c:pt>
                <c:pt idx="27767">
                  <c:v>69.309895833333329</c:v>
                </c:pt>
                <c:pt idx="27768">
                  <c:v>69.3125</c:v>
                </c:pt>
                <c:pt idx="27769">
                  <c:v>69.315104166666671</c:v>
                </c:pt>
                <c:pt idx="27770">
                  <c:v>69.317708333333329</c:v>
                </c:pt>
                <c:pt idx="27771">
                  <c:v>69.3203125</c:v>
                </c:pt>
                <c:pt idx="27772">
                  <c:v>69.322916666666671</c:v>
                </c:pt>
                <c:pt idx="27773">
                  <c:v>69.325520833333329</c:v>
                </c:pt>
                <c:pt idx="27774">
                  <c:v>69.328125</c:v>
                </c:pt>
                <c:pt idx="27775">
                  <c:v>69.330729166666671</c:v>
                </c:pt>
                <c:pt idx="27776">
                  <c:v>69.333333333333329</c:v>
                </c:pt>
                <c:pt idx="27777">
                  <c:v>69.3359375</c:v>
                </c:pt>
                <c:pt idx="27778">
                  <c:v>69.338541666666671</c:v>
                </c:pt>
                <c:pt idx="27779">
                  <c:v>69.341145833333329</c:v>
                </c:pt>
                <c:pt idx="27780">
                  <c:v>69.34375</c:v>
                </c:pt>
                <c:pt idx="27781">
                  <c:v>69.346354166666671</c:v>
                </c:pt>
                <c:pt idx="27782">
                  <c:v>69.348958333333329</c:v>
                </c:pt>
                <c:pt idx="27783">
                  <c:v>69.3515625</c:v>
                </c:pt>
                <c:pt idx="27784">
                  <c:v>69.354166666666671</c:v>
                </c:pt>
                <c:pt idx="27785">
                  <c:v>69.356770833333329</c:v>
                </c:pt>
                <c:pt idx="27786">
                  <c:v>69.359375</c:v>
                </c:pt>
                <c:pt idx="27787">
                  <c:v>69.361979166666671</c:v>
                </c:pt>
                <c:pt idx="27788">
                  <c:v>69.364583333333329</c:v>
                </c:pt>
                <c:pt idx="27789">
                  <c:v>69.3671875</c:v>
                </c:pt>
                <c:pt idx="27790">
                  <c:v>69.369791666666671</c:v>
                </c:pt>
                <c:pt idx="27791">
                  <c:v>69.372395833333329</c:v>
                </c:pt>
                <c:pt idx="27792">
                  <c:v>69.375</c:v>
                </c:pt>
                <c:pt idx="27793">
                  <c:v>69.377604166666671</c:v>
                </c:pt>
                <c:pt idx="27794">
                  <c:v>69.380208333333329</c:v>
                </c:pt>
                <c:pt idx="27795">
                  <c:v>69.3828125</c:v>
                </c:pt>
                <c:pt idx="27796">
                  <c:v>69.385416666666671</c:v>
                </c:pt>
                <c:pt idx="27797">
                  <c:v>69.388020833333329</c:v>
                </c:pt>
                <c:pt idx="27798">
                  <c:v>69.390625</c:v>
                </c:pt>
                <c:pt idx="27799">
                  <c:v>69.393229166666671</c:v>
                </c:pt>
                <c:pt idx="27800">
                  <c:v>69.395833333333329</c:v>
                </c:pt>
                <c:pt idx="27801">
                  <c:v>69.3984375</c:v>
                </c:pt>
                <c:pt idx="27802">
                  <c:v>69.401041666666671</c:v>
                </c:pt>
                <c:pt idx="27803">
                  <c:v>69.403645833333329</c:v>
                </c:pt>
                <c:pt idx="27804">
                  <c:v>69.40625</c:v>
                </c:pt>
                <c:pt idx="27805">
                  <c:v>69.408854166666671</c:v>
                </c:pt>
                <c:pt idx="27806">
                  <c:v>69.411458333333329</c:v>
                </c:pt>
                <c:pt idx="27807">
                  <c:v>69.4140625</c:v>
                </c:pt>
                <c:pt idx="27808">
                  <c:v>69.416666666666671</c:v>
                </c:pt>
                <c:pt idx="27809">
                  <c:v>69.419270833333329</c:v>
                </c:pt>
                <c:pt idx="27810">
                  <c:v>69.421875</c:v>
                </c:pt>
                <c:pt idx="27811">
                  <c:v>69.424479166666671</c:v>
                </c:pt>
                <c:pt idx="27812">
                  <c:v>69.427083333333329</c:v>
                </c:pt>
                <c:pt idx="27813">
                  <c:v>69.4296875</c:v>
                </c:pt>
                <c:pt idx="27814">
                  <c:v>69.432291666666671</c:v>
                </c:pt>
                <c:pt idx="27815">
                  <c:v>69.434895833333329</c:v>
                </c:pt>
                <c:pt idx="27816">
                  <c:v>69.4375</c:v>
                </c:pt>
                <c:pt idx="27817">
                  <c:v>69.440104166666671</c:v>
                </c:pt>
                <c:pt idx="27818">
                  <c:v>69.442708333333329</c:v>
                </c:pt>
                <c:pt idx="27819">
                  <c:v>69.4453125</c:v>
                </c:pt>
                <c:pt idx="27820">
                  <c:v>69.447916666666671</c:v>
                </c:pt>
                <c:pt idx="27821">
                  <c:v>69.450520833333329</c:v>
                </c:pt>
                <c:pt idx="27822">
                  <c:v>69.453125</c:v>
                </c:pt>
                <c:pt idx="27823">
                  <c:v>69.455729166666671</c:v>
                </c:pt>
                <c:pt idx="27824">
                  <c:v>69.458333333333329</c:v>
                </c:pt>
                <c:pt idx="27825">
                  <c:v>69.4609375</c:v>
                </c:pt>
                <c:pt idx="27826">
                  <c:v>69.463541666666671</c:v>
                </c:pt>
                <c:pt idx="27827">
                  <c:v>69.466145833333329</c:v>
                </c:pt>
                <c:pt idx="27828">
                  <c:v>69.46875</c:v>
                </c:pt>
                <c:pt idx="27829">
                  <c:v>69.471354166666671</c:v>
                </c:pt>
                <c:pt idx="27830">
                  <c:v>69.473958333333329</c:v>
                </c:pt>
                <c:pt idx="27831">
                  <c:v>69.4765625</c:v>
                </c:pt>
                <c:pt idx="27832">
                  <c:v>69.479166666666671</c:v>
                </c:pt>
                <c:pt idx="27833">
                  <c:v>69.481770833333329</c:v>
                </c:pt>
                <c:pt idx="27834">
                  <c:v>69.484375</c:v>
                </c:pt>
                <c:pt idx="27835">
                  <c:v>69.486979166666671</c:v>
                </c:pt>
                <c:pt idx="27836">
                  <c:v>69.489583333333329</c:v>
                </c:pt>
                <c:pt idx="27837">
                  <c:v>69.4921875</c:v>
                </c:pt>
                <c:pt idx="27838">
                  <c:v>69.494791666666671</c:v>
                </c:pt>
                <c:pt idx="27839">
                  <c:v>69.497395833333329</c:v>
                </c:pt>
                <c:pt idx="27840">
                  <c:v>69.5</c:v>
                </c:pt>
                <c:pt idx="27841">
                  <c:v>69.502604166666671</c:v>
                </c:pt>
                <c:pt idx="27842">
                  <c:v>69.505208333333329</c:v>
                </c:pt>
                <c:pt idx="27843">
                  <c:v>69.5078125</c:v>
                </c:pt>
                <c:pt idx="27844">
                  <c:v>69.510416666666671</c:v>
                </c:pt>
                <c:pt idx="27845">
                  <c:v>69.513020833333329</c:v>
                </c:pt>
                <c:pt idx="27846">
                  <c:v>69.515625</c:v>
                </c:pt>
                <c:pt idx="27847">
                  <c:v>69.518229166666671</c:v>
                </c:pt>
                <c:pt idx="27848">
                  <c:v>69.520833333333329</c:v>
                </c:pt>
                <c:pt idx="27849">
                  <c:v>69.5234375</c:v>
                </c:pt>
                <c:pt idx="27850">
                  <c:v>69.526041666666671</c:v>
                </c:pt>
                <c:pt idx="27851">
                  <c:v>69.528645833333329</c:v>
                </c:pt>
                <c:pt idx="27852">
                  <c:v>69.53125</c:v>
                </c:pt>
                <c:pt idx="27853">
                  <c:v>69.533854166666671</c:v>
                </c:pt>
                <c:pt idx="27854">
                  <c:v>69.536458333333329</c:v>
                </c:pt>
                <c:pt idx="27855">
                  <c:v>69.5390625</c:v>
                </c:pt>
                <c:pt idx="27856">
                  <c:v>69.541666666666671</c:v>
                </c:pt>
                <c:pt idx="27857">
                  <c:v>69.544270833333329</c:v>
                </c:pt>
                <c:pt idx="27858">
                  <c:v>69.546875</c:v>
                </c:pt>
                <c:pt idx="27859">
                  <c:v>69.549479166666671</c:v>
                </c:pt>
                <c:pt idx="27860">
                  <c:v>69.552083333333329</c:v>
                </c:pt>
                <c:pt idx="27861">
                  <c:v>69.5546875</c:v>
                </c:pt>
                <c:pt idx="27862">
                  <c:v>69.557291666666671</c:v>
                </c:pt>
                <c:pt idx="27863">
                  <c:v>69.559895833333329</c:v>
                </c:pt>
                <c:pt idx="27864">
                  <c:v>69.5625</c:v>
                </c:pt>
                <c:pt idx="27865">
                  <c:v>69.565104166666671</c:v>
                </c:pt>
                <c:pt idx="27866">
                  <c:v>69.567708333333329</c:v>
                </c:pt>
                <c:pt idx="27867">
                  <c:v>69.5703125</c:v>
                </c:pt>
                <c:pt idx="27868">
                  <c:v>69.572916666666671</c:v>
                </c:pt>
                <c:pt idx="27869">
                  <c:v>69.575520833333329</c:v>
                </c:pt>
                <c:pt idx="27870">
                  <c:v>69.578125</c:v>
                </c:pt>
                <c:pt idx="27871">
                  <c:v>69.580729166666671</c:v>
                </c:pt>
                <c:pt idx="27872">
                  <c:v>69.583333333333329</c:v>
                </c:pt>
                <c:pt idx="27873">
                  <c:v>69.5859375</c:v>
                </c:pt>
                <c:pt idx="27874">
                  <c:v>69.588541666666671</c:v>
                </c:pt>
                <c:pt idx="27875">
                  <c:v>69.591145833333329</c:v>
                </c:pt>
                <c:pt idx="27876">
                  <c:v>69.59375</c:v>
                </c:pt>
                <c:pt idx="27877">
                  <c:v>69.596354166666671</c:v>
                </c:pt>
                <c:pt idx="27878">
                  <c:v>69.598958333333329</c:v>
                </c:pt>
                <c:pt idx="27879">
                  <c:v>69.6015625</c:v>
                </c:pt>
                <c:pt idx="27880">
                  <c:v>69.604166666666671</c:v>
                </c:pt>
                <c:pt idx="27881">
                  <c:v>69.606770833333329</c:v>
                </c:pt>
                <c:pt idx="27882">
                  <c:v>69.609375</c:v>
                </c:pt>
                <c:pt idx="27883">
                  <c:v>69.611979166666671</c:v>
                </c:pt>
                <c:pt idx="27884">
                  <c:v>69.614583333333329</c:v>
                </c:pt>
                <c:pt idx="27885">
                  <c:v>69.6171875</c:v>
                </c:pt>
                <c:pt idx="27886">
                  <c:v>69.619791666666671</c:v>
                </c:pt>
                <c:pt idx="27887">
                  <c:v>69.622395833333329</c:v>
                </c:pt>
                <c:pt idx="27888">
                  <c:v>69.625</c:v>
                </c:pt>
                <c:pt idx="27889">
                  <c:v>69.627604166666671</c:v>
                </c:pt>
                <c:pt idx="27890">
                  <c:v>69.630208333333329</c:v>
                </c:pt>
                <c:pt idx="27891">
                  <c:v>69.6328125</c:v>
                </c:pt>
                <c:pt idx="27892">
                  <c:v>69.635416666666671</c:v>
                </c:pt>
                <c:pt idx="27893">
                  <c:v>69.638020833333329</c:v>
                </c:pt>
                <c:pt idx="27894">
                  <c:v>69.640625</c:v>
                </c:pt>
                <c:pt idx="27895">
                  <c:v>69.643229166666671</c:v>
                </c:pt>
                <c:pt idx="27896">
                  <c:v>69.645833333333329</c:v>
                </c:pt>
                <c:pt idx="27897">
                  <c:v>69.6484375</c:v>
                </c:pt>
                <c:pt idx="27898">
                  <c:v>69.651041666666671</c:v>
                </c:pt>
                <c:pt idx="27899">
                  <c:v>69.653645833333329</c:v>
                </c:pt>
                <c:pt idx="27900">
                  <c:v>69.65625</c:v>
                </c:pt>
                <c:pt idx="27901">
                  <c:v>69.658854166666671</c:v>
                </c:pt>
                <c:pt idx="27902">
                  <c:v>69.661458333333329</c:v>
                </c:pt>
                <c:pt idx="27903">
                  <c:v>69.6640625</c:v>
                </c:pt>
                <c:pt idx="27904">
                  <c:v>69.666666666666671</c:v>
                </c:pt>
                <c:pt idx="27905">
                  <c:v>69.669270833333329</c:v>
                </c:pt>
                <c:pt idx="27906">
                  <c:v>69.671875</c:v>
                </c:pt>
                <c:pt idx="27907">
                  <c:v>69.674479166666671</c:v>
                </c:pt>
                <c:pt idx="27908">
                  <c:v>69.677083333333329</c:v>
                </c:pt>
                <c:pt idx="27909">
                  <c:v>69.6796875</c:v>
                </c:pt>
                <c:pt idx="27910">
                  <c:v>69.682291666666671</c:v>
                </c:pt>
                <c:pt idx="27911">
                  <c:v>69.684895833333329</c:v>
                </c:pt>
                <c:pt idx="27912">
                  <c:v>69.6875</c:v>
                </c:pt>
                <c:pt idx="27913">
                  <c:v>69.690104166666671</c:v>
                </c:pt>
                <c:pt idx="27914">
                  <c:v>69.692708333333329</c:v>
                </c:pt>
                <c:pt idx="27915">
                  <c:v>69.6953125</c:v>
                </c:pt>
                <c:pt idx="27916">
                  <c:v>69.697916666666671</c:v>
                </c:pt>
                <c:pt idx="27917">
                  <c:v>69.700520833333329</c:v>
                </c:pt>
                <c:pt idx="27918">
                  <c:v>69.703125</c:v>
                </c:pt>
                <c:pt idx="27919">
                  <c:v>69.705729166666671</c:v>
                </c:pt>
                <c:pt idx="27920">
                  <c:v>69.708333333333329</c:v>
                </c:pt>
                <c:pt idx="27921">
                  <c:v>69.7109375</c:v>
                </c:pt>
                <c:pt idx="27922">
                  <c:v>69.713541666666671</c:v>
                </c:pt>
                <c:pt idx="27923">
                  <c:v>69.716145833333329</c:v>
                </c:pt>
                <c:pt idx="27924">
                  <c:v>69.71875</c:v>
                </c:pt>
                <c:pt idx="27925">
                  <c:v>69.721354166666671</c:v>
                </c:pt>
                <c:pt idx="27926">
                  <c:v>69.723958333333329</c:v>
                </c:pt>
                <c:pt idx="27927">
                  <c:v>69.7265625</c:v>
                </c:pt>
                <c:pt idx="27928">
                  <c:v>69.729166666666671</c:v>
                </c:pt>
                <c:pt idx="27929">
                  <c:v>69.731770833333329</c:v>
                </c:pt>
                <c:pt idx="27930">
                  <c:v>69.734375</c:v>
                </c:pt>
                <c:pt idx="27931">
                  <c:v>69.736979166666671</c:v>
                </c:pt>
                <c:pt idx="27932">
                  <c:v>69.739583333333329</c:v>
                </c:pt>
                <c:pt idx="27933">
                  <c:v>69.7421875</c:v>
                </c:pt>
                <c:pt idx="27934">
                  <c:v>69.744791666666671</c:v>
                </c:pt>
                <c:pt idx="27935">
                  <c:v>69.747395833333329</c:v>
                </c:pt>
                <c:pt idx="27936">
                  <c:v>69.75</c:v>
                </c:pt>
                <c:pt idx="27937">
                  <c:v>69.752604166666671</c:v>
                </c:pt>
                <c:pt idx="27938">
                  <c:v>69.755208333333329</c:v>
                </c:pt>
                <c:pt idx="27939">
                  <c:v>69.7578125</c:v>
                </c:pt>
                <c:pt idx="27940">
                  <c:v>69.760416666666671</c:v>
                </c:pt>
                <c:pt idx="27941">
                  <c:v>69.763020833333329</c:v>
                </c:pt>
                <c:pt idx="27942">
                  <c:v>69.765625</c:v>
                </c:pt>
                <c:pt idx="27943">
                  <c:v>69.768229166666671</c:v>
                </c:pt>
                <c:pt idx="27944">
                  <c:v>69.770833333333329</c:v>
                </c:pt>
                <c:pt idx="27945">
                  <c:v>69.7734375</c:v>
                </c:pt>
                <c:pt idx="27946">
                  <c:v>69.776041666666671</c:v>
                </c:pt>
                <c:pt idx="27947">
                  <c:v>69.778645833333329</c:v>
                </c:pt>
                <c:pt idx="27948">
                  <c:v>69.78125</c:v>
                </c:pt>
                <c:pt idx="27949">
                  <c:v>69.783854166666671</c:v>
                </c:pt>
                <c:pt idx="27950">
                  <c:v>69.786458333333329</c:v>
                </c:pt>
                <c:pt idx="27951">
                  <c:v>69.7890625</c:v>
                </c:pt>
                <c:pt idx="27952">
                  <c:v>69.791666666666671</c:v>
                </c:pt>
                <c:pt idx="27953">
                  <c:v>69.794270833333329</c:v>
                </c:pt>
                <c:pt idx="27954">
                  <c:v>69.796875</c:v>
                </c:pt>
                <c:pt idx="27955">
                  <c:v>69.799479166666671</c:v>
                </c:pt>
                <c:pt idx="27956">
                  <c:v>69.802083333333329</c:v>
                </c:pt>
                <c:pt idx="27957">
                  <c:v>69.8046875</c:v>
                </c:pt>
                <c:pt idx="27958">
                  <c:v>69.807291666666671</c:v>
                </c:pt>
                <c:pt idx="27959">
                  <c:v>69.809895833333329</c:v>
                </c:pt>
                <c:pt idx="27960">
                  <c:v>69.8125</c:v>
                </c:pt>
                <c:pt idx="27961">
                  <c:v>69.815104166666671</c:v>
                </c:pt>
                <c:pt idx="27962">
                  <c:v>69.817708333333329</c:v>
                </c:pt>
                <c:pt idx="27963">
                  <c:v>69.8203125</c:v>
                </c:pt>
                <c:pt idx="27964">
                  <c:v>69.822916666666671</c:v>
                </c:pt>
                <c:pt idx="27965">
                  <c:v>69.825520833333329</c:v>
                </c:pt>
                <c:pt idx="27966">
                  <c:v>69.828125</c:v>
                </c:pt>
                <c:pt idx="27967">
                  <c:v>69.830729166666671</c:v>
                </c:pt>
                <c:pt idx="27968">
                  <c:v>69.833333333333329</c:v>
                </c:pt>
                <c:pt idx="27969">
                  <c:v>69.8359375</c:v>
                </c:pt>
                <c:pt idx="27970">
                  <c:v>69.838541666666671</c:v>
                </c:pt>
                <c:pt idx="27971">
                  <c:v>69.841145833333329</c:v>
                </c:pt>
                <c:pt idx="27972">
                  <c:v>69.84375</c:v>
                </c:pt>
                <c:pt idx="27973">
                  <c:v>69.846354166666671</c:v>
                </c:pt>
                <c:pt idx="27974">
                  <c:v>69.848958333333329</c:v>
                </c:pt>
                <c:pt idx="27975">
                  <c:v>69.8515625</c:v>
                </c:pt>
                <c:pt idx="27976">
                  <c:v>69.854166666666671</c:v>
                </c:pt>
                <c:pt idx="27977">
                  <c:v>69.856770833333329</c:v>
                </c:pt>
                <c:pt idx="27978">
                  <c:v>69.859375</c:v>
                </c:pt>
                <c:pt idx="27979">
                  <c:v>69.861979166666671</c:v>
                </c:pt>
                <c:pt idx="27980">
                  <c:v>69.864583333333329</c:v>
                </c:pt>
                <c:pt idx="27981">
                  <c:v>69.8671875</c:v>
                </c:pt>
                <c:pt idx="27982">
                  <c:v>69.869791666666671</c:v>
                </c:pt>
                <c:pt idx="27983">
                  <c:v>69.872395833333329</c:v>
                </c:pt>
                <c:pt idx="27984">
                  <c:v>69.875</c:v>
                </c:pt>
                <c:pt idx="27985">
                  <c:v>69.877604166666671</c:v>
                </c:pt>
                <c:pt idx="27986">
                  <c:v>69.880208333333329</c:v>
                </c:pt>
                <c:pt idx="27987">
                  <c:v>69.8828125</c:v>
                </c:pt>
                <c:pt idx="27988">
                  <c:v>69.885416666666671</c:v>
                </c:pt>
                <c:pt idx="27989">
                  <c:v>69.888020833333329</c:v>
                </c:pt>
                <c:pt idx="27990">
                  <c:v>69.890625</c:v>
                </c:pt>
                <c:pt idx="27991">
                  <c:v>69.893229166666671</c:v>
                </c:pt>
                <c:pt idx="27992">
                  <c:v>69.895833333333329</c:v>
                </c:pt>
                <c:pt idx="27993">
                  <c:v>69.8984375</c:v>
                </c:pt>
                <c:pt idx="27994">
                  <c:v>69.901041666666671</c:v>
                </c:pt>
                <c:pt idx="27995">
                  <c:v>69.903645833333329</c:v>
                </c:pt>
                <c:pt idx="27996">
                  <c:v>69.90625</c:v>
                </c:pt>
                <c:pt idx="27997">
                  <c:v>69.908854166666671</c:v>
                </c:pt>
                <c:pt idx="27998">
                  <c:v>69.911458333333329</c:v>
                </c:pt>
                <c:pt idx="27999">
                  <c:v>69.9140625</c:v>
                </c:pt>
                <c:pt idx="28000">
                  <c:v>69.916666666666671</c:v>
                </c:pt>
                <c:pt idx="28001">
                  <c:v>69.919270833333329</c:v>
                </c:pt>
                <c:pt idx="28002">
                  <c:v>69.921875</c:v>
                </c:pt>
                <c:pt idx="28003">
                  <c:v>69.924479166666671</c:v>
                </c:pt>
                <c:pt idx="28004">
                  <c:v>69.927083333333329</c:v>
                </c:pt>
                <c:pt idx="28005">
                  <c:v>69.9296875</c:v>
                </c:pt>
                <c:pt idx="28006">
                  <c:v>69.932291666666671</c:v>
                </c:pt>
                <c:pt idx="28007">
                  <c:v>69.934895833333329</c:v>
                </c:pt>
                <c:pt idx="28008">
                  <c:v>69.9375</c:v>
                </c:pt>
                <c:pt idx="28009">
                  <c:v>69.940104166666671</c:v>
                </c:pt>
                <c:pt idx="28010">
                  <c:v>69.942708333333329</c:v>
                </c:pt>
                <c:pt idx="28011">
                  <c:v>69.9453125</c:v>
                </c:pt>
                <c:pt idx="28012">
                  <c:v>69.947916666666671</c:v>
                </c:pt>
                <c:pt idx="28013">
                  <c:v>69.950520833333329</c:v>
                </c:pt>
                <c:pt idx="28014">
                  <c:v>69.953125</c:v>
                </c:pt>
                <c:pt idx="28015">
                  <c:v>69.955729166666671</c:v>
                </c:pt>
                <c:pt idx="28016">
                  <c:v>69.958333333333329</c:v>
                </c:pt>
                <c:pt idx="28017">
                  <c:v>69.9609375</c:v>
                </c:pt>
                <c:pt idx="28018">
                  <c:v>69.963541666666671</c:v>
                </c:pt>
                <c:pt idx="28019">
                  <c:v>69.966145833333329</c:v>
                </c:pt>
                <c:pt idx="28020">
                  <c:v>69.96875</c:v>
                </c:pt>
                <c:pt idx="28021">
                  <c:v>69.971354166666671</c:v>
                </c:pt>
                <c:pt idx="28022">
                  <c:v>69.973958333333329</c:v>
                </c:pt>
                <c:pt idx="28023">
                  <c:v>69.9765625</c:v>
                </c:pt>
                <c:pt idx="28024">
                  <c:v>69.979166666666671</c:v>
                </c:pt>
                <c:pt idx="28025">
                  <c:v>69.981770833333329</c:v>
                </c:pt>
                <c:pt idx="28026">
                  <c:v>69.984375</c:v>
                </c:pt>
                <c:pt idx="28027">
                  <c:v>69.986979166666671</c:v>
                </c:pt>
                <c:pt idx="28028">
                  <c:v>69.989583333333329</c:v>
                </c:pt>
                <c:pt idx="28029">
                  <c:v>69.9921875</c:v>
                </c:pt>
                <c:pt idx="28030">
                  <c:v>69.994791666666671</c:v>
                </c:pt>
                <c:pt idx="28031">
                  <c:v>69.997395833333329</c:v>
                </c:pt>
                <c:pt idx="28032">
                  <c:v>70</c:v>
                </c:pt>
                <c:pt idx="28033">
                  <c:v>70.002604166666671</c:v>
                </c:pt>
                <c:pt idx="28034">
                  <c:v>70.005208333333329</c:v>
                </c:pt>
                <c:pt idx="28035">
                  <c:v>70.0078125</c:v>
                </c:pt>
                <c:pt idx="28036">
                  <c:v>70.010416666666671</c:v>
                </c:pt>
                <c:pt idx="28037">
                  <c:v>70.013020833333329</c:v>
                </c:pt>
                <c:pt idx="28038">
                  <c:v>70.015625</c:v>
                </c:pt>
                <c:pt idx="28039">
                  <c:v>70.018229166666671</c:v>
                </c:pt>
                <c:pt idx="28040">
                  <c:v>70.020833333333329</c:v>
                </c:pt>
                <c:pt idx="28041">
                  <c:v>70.0234375</c:v>
                </c:pt>
                <c:pt idx="28042">
                  <c:v>70.026041666666671</c:v>
                </c:pt>
                <c:pt idx="28043">
                  <c:v>70.028645833333329</c:v>
                </c:pt>
                <c:pt idx="28044">
                  <c:v>70.03125</c:v>
                </c:pt>
                <c:pt idx="28045">
                  <c:v>70.033854166666671</c:v>
                </c:pt>
                <c:pt idx="28046">
                  <c:v>70.036458333333329</c:v>
                </c:pt>
                <c:pt idx="28047">
                  <c:v>70.0390625</c:v>
                </c:pt>
                <c:pt idx="28048">
                  <c:v>70.041666666666671</c:v>
                </c:pt>
                <c:pt idx="28049">
                  <c:v>70.044270833333329</c:v>
                </c:pt>
                <c:pt idx="28050">
                  <c:v>70.046875</c:v>
                </c:pt>
                <c:pt idx="28051">
                  <c:v>70.049479166666671</c:v>
                </c:pt>
                <c:pt idx="28052">
                  <c:v>70.052083333333329</c:v>
                </c:pt>
                <c:pt idx="28053">
                  <c:v>70.0546875</c:v>
                </c:pt>
                <c:pt idx="28054">
                  <c:v>70.057291666666671</c:v>
                </c:pt>
                <c:pt idx="28055">
                  <c:v>70.059895833333329</c:v>
                </c:pt>
                <c:pt idx="28056">
                  <c:v>70.0625</c:v>
                </c:pt>
                <c:pt idx="28057">
                  <c:v>70.065104166666671</c:v>
                </c:pt>
                <c:pt idx="28058">
                  <c:v>70.067708333333329</c:v>
                </c:pt>
                <c:pt idx="28059">
                  <c:v>70.0703125</c:v>
                </c:pt>
                <c:pt idx="28060">
                  <c:v>70.072916666666671</c:v>
                </c:pt>
                <c:pt idx="28061">
                  <c:v>70.075520833333329</c:v>
                </c:pt>
                <c:pt idx="28062">
                  <c:v>70.078125</c:v>
                </c:pt>
                <c:pt idx="28063">
                  <c:v>70.080729166666671</c:v>
                </c:pt>
                <c:pt idx="28064">
                  <c:v>70.083333333333329</c:v>
                </c:pt>
                <c:pt idx="28065">
                  <c:v>70.0859375</c:v>
                </c:pt>
                <c:pt idx="28066">
                  <c:v>70.088541666666671</c:v>
                </c:pt>
                <c:pt idx="28067">
                  <c:v>70.091145833333329</c:v>
                </c:pt>
                <c:pt idx="28068">
                  <c:v>70.09375</c:v>
                </c:pt>
                <c:pt idx="28069">
                  <c:v>70.096354166666671</c:v>
                </c:pt>
                <c:pt idx="28070">
                  <c:v>70.098958333333329</c:v>
                </c:pt>
                <c:pt idx="28071">
                  <c:v>70.1015625</c:v>
                </c:pt>
                <c:pt idx="28072">
                  <c:v>70.104166666666671</c:v>
                </c:pt>
                <c:pt idx="28073">
                  <c:v>70.106770833333329</c:v>
                </c:pt>
                <c:pt idx="28074">
                  <c:v>70.109375</c:v>
                </c:pt>
                <c:pt idx="28075">
                  <c:v>70.111979166666671</c:v>
                </c:pt>
                <c:pt idx="28076">
                  <c:v>70.114583333333329</c:v>
                </c:pt>
                <c:pt idx="28077">
                  <c:v>70.1171875</c:v>
                </c:pt>
                <c:pt idx="28078">
                  <c:v>70.119791666666671</c:v>
                </c:pt>
                <c:pt idx="28079">
                  <c:v>70.122395833333329</c:v>
                </c:pt>
                <c:pt idx="28080">
                  <c:v>70.125</c:v>
                </c:pt>
                <c:pt idx="28081">
                  <c:v>70.127604166666671</c:v>
                </c:pt>
                <c:pt idx="28082">
                  <c:v>70.130208333333329</c:v>
                </c:pt>
                <c:pt idx="28083">
                  <c:v>70.1328125</c:v>
                </c:pt>
                <c:pt idx="28084">
                  <c:v>70.135416666666671</c:v>
                </c:pt>
                <c:pt idx="28085">
                  <c:v>70.138020833333329</c:v>
                </c:pt>
                <c:pt idx="28086">
                  <c:v>70.140625</c:v>
                </c:pt>
                <c:pt idx="28087">
                  <c:v>70.143229166666671</c:v>
                </c:pt>
                <c:pt idx="28088">
                  <c:v>70.145833333333329</c:v>
                </c:pt>
                <c:pt idx="28089">
                  <c:v>70.1484375</c:v>
                </c:pt>
                <c:pt idx="28090">
                  <c:v>70.151041666666671</c:v>
                </c:pt>
                <c:pt idx="28091">
                  <c:v>70.153645833333329</c:v>
                </c:pt>
                <c:pt idx="28092">
                  <c:v>70.15625</c:v>
                </c:pt>
                <c:pt idx="28093">
                  <c:v>70.158854166666671</c:v>
                </c:pt>
                <c:pt idx="28094">
                  <c:v>70.161458333333329</c:v>
                </c:pt>
                <c:pt idx="28095">
                  <c:v>70.1640625</c:v>
                </c:pt>
                <c:pt idx="28096">
                  <c:v>70.166666666666671</c:v>
                </c:pt>
                <c:pt idx="28097">
                  <c:v>70.169270833333329</c:v>
                </c:pt>
                <c:pt idx="28098">
                  <c:v>70.171875</c:v>
                </c:pt>
                <c:pt idx="28099">
                  <c:v>70.174479166666671</c:v>
                </c:pt>
                <c:pt idx="28100">
                  <c:v>70.177083333333329</c:v>
                </c:pt>
                <c:pt idx="28101">
                  <c:v>70.1796875</c:v>
                </c:pt>
                <c:pt idx="28102">
                  <c:v>70.182291666666671</c:v>
                </c:pt>
                <c:pt idx="28103">
                  <c:v>70.184895833333329</c:v>
                </c:pt>
                <c:pt idx="28104">
                  <c:v>70.1875</c:v>
                </c:pt>
                <c:pt idx="28105">
                  <c:v>70.190104166666671</c:v>
                </c:pt>
                <c:pt idx="28106">
                  <c:v>70.192708333333329</c:v>
                </c:pt>
                <c:pt idx="28107">
                  <c:v>70.1953125</c:v>
                </c:pt>
                <c:pt idx="28108">
                  <c:v>70.197916666666671</c:v>
                </c:pt>
                <c:pt idx="28109">
                  <c:v>70.200520833333329</c:v>
                </c:pt>
                <c:pt idx="28110">
                  <c:v>70.203125</c:v>
                </c:pt>
                <c:pt idx="28111">
                  <c:v>70.205729166666671</c:v>
                </c:pt>
                <c:pt idx="28112">
                  <c:v>70.208333333333329</c:v>
                </c:pt>
                <c:pt idx="28113">
                  <c:v>70.2109375</c:v>
                </c:pt>
                <c:pt idx="28114">
                  <c:v>70.213541666666671</c:v>
                </c:pt>
                <c:pt idx="28115">
                  <c:v>70.216145833333329</c:v>
                </c:pt>
                <c:pt idx="28116">
                  <c:v>70.21875</c:v>
                </c:pt>
                <c:pt idx="28117">
                  <c:v>70.221354166666671</c:v>
                </c:pt>
                <c:pt idx="28118">
                  <c:v>70.223958333333329</c:v>
                </c:pt>
                <c:pt idx="28119">
                  <c:v>70.2265625</c:v>
                </c:pt>
                <c:pt idx="28120">
                  <c:v>70.229166666666671</c:v>
                </c:pt>
                <c:pt idx="28121">
                  <c:v>70.231770833333329</c:v>
                </c:pt>
                <c:pt idx="28122">
                  <c:v>70.234375</c:v>
                </c:pt>
                <c:pt idx="28123">
                  <c:v>70.236979166666671</c:v>
                </c:pt>
                <c:pt idx="28124">
                  <c:v>70.239583333333329</c:v>
                </c:pt>
                <c:pt idx="28125">
                  <c:v>70.2421875</c:v>
                </c:pt>
                <c:pt idx="28126">
                  <c:v>70.244791666666671</c:v>
                </c:pt>
                <c:pt idx="28127">
                  <c:v>70.247395833333329</c:v>
                </c:pt>
                <c:pt idx="28128">
                  <c:v>70.25</c:v>
                </c:pt>
                <c:pt idx="28129">
                  <c:v>70.252604166666671</c:v>
                </c:pt>
                <c:pt idx="28130">
                  <c:v>70.255208333333329</c:v>
                </c:pt>
                <c:pt idx="28131">
                  <c:v>70.2578125</c:v>
                </c:pt>
                <c:pt idx="28132">
                  <c:v>70.260416666666671</c:v>
                </c:pt>
                <c:pt idx="28133">
                  <c:v>70.263020833333329</c:v>
                </c:pt>
                <c:pt idx="28134">
                  <c:v>70.265625</c:v>
                </c:pt>
                <c:pt idx="28135">
                  <c:v>70.268229166666671</c:v>
                </c:pt>
                <c:pt idx="28136">
                  <c:v>70.270833333333329</c:v>
                </c:pt>
                <c:pt idx="28137">
                  <c:v>70.2734375</c:v>
                </c:pt>
                <c:pt idx="28138">
                  <c:v>70.276041666666671</c:v>
                </c:pt>
                <c:pt idx="28139">
                  <c:v>70.278645833333329</c:v>
                </c:pt>
                <c:pt idx="28140">
                  <c:v>70.28125</c:v>
                </c:pt>
                <c:pt idx="28141">
                  <c:v>70.283854166666671</c:v>
                </c:pt>
                <c:pt idx="28142">
                  <c:v>70.286458333333329</c:v>
                </c:pt>
                <c:pt idx="28143">
                  <c:v>70.2890625</c:v>
                </c:pt>
                <c:pt idx="28144">
                  <c:v>70.291666666666671</c:v>
                </c:pt>
                <c:pt idx="28145">
                  <c:v>70.294270833333329</c:v>
                </c:pt>
                <c:pt idx="28146">
                  <c:v>70.296875</c:v>
                </c:pt>
                <c:pt idx="28147">
                  <c:v>70.299479166666671</c:v>
                </c:pt>
                <c:pt idx="28148">
                  <c:v>70.302083333333329</c:v>
                </c:pt>
                <c:pt idx="28149">
                  <c:v>70.3046875</c:v>
                </c:pt>
                <c:pt idx="28150">
                  <c:v>70.307291666666671</c:v>
                </c:pt>
                <c:pt idx="28151">
                  <c:v>70.309895833333329</c:v>
                </c:pt>
                <c:pt idx="28152">
                  <c:v>70.3125</c:v>
                </c:pt>
                <c:pt idx="28153">
                  <c:v>70.315104166666671</c:v>
                </c:pt>
                <c:pt idx="28154">
                  <c:v>70.317708333333329</c:v>
                </c:pt>
                <c:pt idx="28155">
                  <c:v>70.3203125</c:v>
                </c:pt>
                <c:pt idx="28156">
                  <c:v>70.322916666666671</c:v>
                </c:pt>
                <c:pt idx="28157">
                  <c:v>70.325520833333329</c:v>
                </c:pt>
                <c:pt idx="28158">
                  <c:v>70.328125</c:v>
                </c:pt>
                <c:pt idx="28159">
                  <c:v>70.330729166666671</c:v>
                </c:pt>
                <c:pt idx="28160">
                  <c:v>70.333333333333329</c:v>
                </c:pt>
                <c:pt idx="28161">
                  <c:v>70.3359375</c:v>
                </c:pt>
                <c:pt idx="28162">
                  <c:v>70.338541666666671</c:v>
                </c:pt>
                <c:pt idx="28163">
                  <c:v>70.341145833333329</c:v>
                </c:pt>
                <c:pt idx="28164">
                  <c:v>70.34375</c:v>
                </c:pt>
                <c:pt idx="28165">
                  <c:v>70.346354166666671</c:v>
                </c:pt>
                <c:pt idx="28166">
                  <c:v>70.348958333333329</c:v>
                </c:pt>
                <c:pt idx="28167">
                  <c:v>70.3515625</c:v>
                </c:pt>
                <c:pt idx="28168">
                  <c:v>70.354166666666671</c:v>
                </c:pt>
                <c:pt idx="28169">
                  <c:v>70.356770833333329</c:v>
                </c:pt>
                <c:pt idx="28170">
                  <c:v>70.359375</c:v>
                </c:pt>
                <c:pt idx="28171">
                  <c:v>70.361979166666671</c:v>
                </c:pt>
                <c:pt idx="28172">
                  <c:v>70.364583333333329</c:v>
                </c:pt>
                <c:pt idx="28173">
                  <c:v>70.3671875</c:v>
                </c:pt>
                <c:pt idx="28174">
                  <c:v>70.369791666666671</c:v>
                </c:pt>
                <c:pt idx="28175">
                  <c:v>70.372395833333329</c:v>
                </c:pt>
                <c:pt idx="28176">
                  <c:v>70.375</c:v>
                </c:pt>
                <c:pt idx="28177">
                  <c:v>70.377604166666671</c:v>
                </c:pt>
                <c:pt idx="28178">
                  <c:v>70.380208333333329</c:v>
                </c:pt>
                <c:pt idx="28179">
                  <c:v>70.3828125</c:v>
                </c:pt>
                <c:pt idx="28180">
                  <c:v>70.385416666666671</c:v>
                </c:pt>
                <c:pt idx="28181">
                  <c:v>70.388020833333329</c:v>
                </c:pt>
                <c:pt idx="28182">
                  <c:v>70.390625</c:v>
                </c:pt>
                <c:pt idx="28183">
                  <c:v>70.393229166666671</c:v>
                </c:pt>
                <c:pt idx="28184">
                  <c:v>70.395833333333329</c:v>
                </c:pt>
                <c:pt idx="28185">
                  <c:v>70.3984375</c:v>
                </c:pt>
                <c:pt idx="28186">
                  <c:v>70.401041666666671</c:v>
                </c:pt>
                <c:pt idx="28187">
                  <c:v>70.403645833333329</c:v>
                </c:pt>
                <c:pt idx="28188">
                  <c:v>70.40625</c:v>
                </c:pt>
                <c:pt idx="28189">
                  <c:v>70.408854166666671</c:v>
                </c:pt>
                <c:pt idx="28190">
                  <c:v>70.411458333333329</c:v>
                </c:pt>
                <c:pt idx="28191">
                  <c:v>70.4140625</c:v>
                </c:pt>
                <c:pt idx="28192">
                  <c:v>70.416666666666671</c:v>
                </c:pt>
                <c:pt idx="28193">
                  <c:v>70.419270833333329</c:v>
                </c:pt>
                <c:pt idx="28194">
                  <c:v>70.421875</c:v>
                </c:pt>
                <c:pt idx="28195">
                  <c:v>70.424479166666671</c:v>
                </c:pt>
                <c:pt idx="28196">
                  <c:v>70.427083333333329</c:v>
                </c:pt>
                <c:pt idx="28197">
                  <c:v>70.4296875</c:v>
                </c:pt>
                <c:pt idx="28198">
                  <c:v>70.432291666666671</c:v>
                </c:pt>
                <c:pt idx="28199">
                  <c:v>70.434895833333329</c:v>
                </c:pt>
                <c:pt idx="28200">
                  <c:v>70.4375</c:v>
                </c:pt>
                <c:pt idx="28201">
                  <c:v>70.440104166666671</c:v>
                </c:pt>
                <c:pt idx="28202">
                  <c:v>70.442708333333329</c:v>
                </c:pt>
                <c:pt idx="28203">
                  <c:v>70.4453125</c:v>
                </c:pt>
                <c:pt idx="28204">
                  <c:v>70.447916666666671</c:v>
                </c:pt>
                <c:pt idx="28205">
                  <c:v>70.450520833333329</c:v>
                </c:pt>
                <c:pt idx="28206">
                  <c:v>70.453125</c:v>
                </c:pt>
                <c:pt idx="28207">
                  <c:v>70.455729166666671</c:v>
                </c:pt>
                <c:pt idx="28208">
                  <c:v>70.458333333333329</c:v>
                </c:pt>
                <c:pt idx="28209">
                  <c:v>70.4609375</c:v>
                </c:pt>
                <c:pt idx="28210">
                  <c:v>70.463541666666671</c:v>
                </c:pt>
                <c:pt idx="28211">
                  <c:v>70.466145833333329</c:v>
                </c:pt>
                <c:pt idx="28212">
                  <c:v>70.46875</c:v>
                </c:pt>
                <c:pt idx="28213">
                  <c:v>70.471354166666671</c:v>
                </c:pt>
                <c:pt idx="28214">
                  <c:v>70.473958333333329</c:v>
                </c:pt>
                <c:pt idx="28215">
                  <c:v>70.4765625</c:v>
                </c:pt>
                <c:pt idx="28216">
                  <c:v>70.479166666666671</c:v>
                </c:pt>
                <c:pt idx="28217">
                  <c:v>70.481770833333329</c:v>
                </c:pt>
                <c:pt idx="28218">
                  <c:v>70.484375</c:v>
                </c:pt>
                <c:pt idx="28219">
                  <c:v>70.486979166666671</c:v>
                </c:pt>
                <c:pt idx="28220">
                  <c:v>70.489583333333329</c:v>
                </c:pt>
                <c:pt idx="28221">
                  <c:v>70.4921875</c:v>
                </c:pt>
                <c:pt idx="28222">
                  <c:v>70.494791666666671</c:v>
                </c:pt>
                <c:pt idx="28223">
                  <c:v>70.497395833333329</c:v>
                </c:pt>
                <c:pt idx="28224">
                  <c:v>70.5</c:v>
                </c:pt>
                <c:pt idx="28225">
                  <c:v>70.502604166666671</c:v>
                </c:pt>
                <c:pt idx="28226">
                  <c:v>70.505208333333329</c:v>
                </c:pt>
                <c:pt idx="28227">
                  <c:v>70.5078125</c:v>
                </c:pt>
                <c:pt idx="28228">
                  <c:v>70.510416666666671</c:v>
                </c:pt>
                <c:pt idx="28229">
                  <c:v>70.513020833333329</c:v>
                </c:pt>
                <c:pt idx="28230">
                  <c:v>70.515625</c:v>
                </c:pt>
                <c:pt idx="28231">
                  <c:v>70.518229166666671</c:v>
                </c:pt>
                <c:pt idx="28232">
                  <c:v>70.520833333333329</c:v>
                </c:pt>
                <c:pt idx="28233">
                  <c:v>70.5234375</c:v>
                </c:pt>
                <c:pt idx="28234">
                  <c:v>70.526041666666671</c:v>
                </c:pt>
                <c:pt idx="28235">
                  <c:v>70.528645833333329</c:v>
                </c:pt>
                <c:pt idx="28236">
                  <c:v>70.53125</c:v>
                </c:pt>
                <c:pt idx="28237">
                  <c:v>70.533854166666671</c:v>
                </c:pt>
                <c:pt idx="28238">
                  <c:v>70.536458333333329</c:v>
                </c:pt>
                <c:pt idx="28239">
                  <c:v>70.5390625</c:v>
                </c:pt>
                <c:pt idx="28240">
                  <c:v>70.541666666666671</c:v>
                </c:pt>
                <c:pt idx="28241">
                  <c:v>70.544270833333329</c:v>
                </c:pt>
                <c:pt idx="28242">
                  <c:v>70.546875</c:v>
                </c:pt>
                <c:pt idx="28243">
                  <c:v>70.549479166666671</c:v>
                </c:pt>
                <c:pt idx="28244">
                  <c:v>70.552083333333329</c:v>
                </c:pt>
                <c:pt idx="28245">
                  <c:v>70.5546875</c:v>
                </c:pt>
                <c:pt idx="28246">
                  <c:v>70.557291666666671</c:v>
                </c:pt>
                <c:pt idx="28247">
                  <c:v>70.559895833333329</c:v>
                </c:pt>
                <c:pt idx="28248">
                  <c:v>70.5625</c:v>
                </c:pt>
                <c:pt idx="28249">
                  <c:v>70.565104166666671</c:v>
                </c:pt>
                <c:pt idx="28250">
                  <c:v>70.567708333333329</c:v>
                </c:pt>
                <c:pt idx="28251">
                  <c:v>70.5703125</c:v>
                </c:pt>
                <c:pt idx="28252">
                  <c:v>70.572916666666671</c:v>
                </c:pt>
                <c:pt idx="28253">
                  <c:v>70.575520833333329</c:v>
                </c:pt>
                <c:pt idx="28254">
                  <c:v>70.578125</c:v>
                </c:pt>
                <c:pt idx="28255">
                  <c:v>70.580729166666671</c:v>
                </c:pt>
                <c:pt idx="28256">
                  <c:v>70.583333333333329</c:v>
                </c:pt>
                <c:pt idx="28257">
                  <c:v>70.5859375</c:v>
                </c:pt>
                <c:pt idx="28258">
                  <c:v>70.588541666666671</c:v>
                </c:pt>
                <c:pt idx="28259">
                  <c:v>70.591145833333329</c:v>
                </c:pt>
                <c:pt idx="28260">
                  <c:v>70.59375</c:v>
                </c:pt>
                <c:pt idx="28261">
                  <c:v>70.596354166666671</c:v>
                </c:pt>
                <c:pt idx="28262">
                  <c:v>70.598958333333329</c:v>
                </c:pt>
                <c:pt idx="28263">
                  <c:v>70.6015625</c:v>
                </c:pt>
                <c:pt idx="28264">
                  <c:v>70.604166666666671</c:v>
                </c:pt>
                <c:pt idx="28265">
                  <c:v>70.606770833333329</c:v>
                </c:pt>
                <c:pt idx="28266">
                  <c:v>70.609375</c:v>
                </c:pt>
                <c:pt idx="28267">
                  <c:v>70.611979166666671</c:v>
                </c:pt>
                <c:pt idx="28268">
                  <c:v>70.614583333333329</c:v>
                </c:pt>
                <c:pt idx="28269">
                  <c:v>70.6171875</c:v>
                </c:pt>
                <c:pt idx="28270">
                  <c:v>70.619791666666671</c:v>
                </c:pt>
                <c:pt idx="28271">
                  <c:v>70.622395833333329</c:v>
                </c:pt>
                <c:pt idx="28272">
                  <c:v>70.625</c:v>
                </c:pt>
                <c:pt idx="28273">
                  <c:v>70.627604166666671</c:v>
                </c:pt>
                <c:pt idx="28274">
                  <c:v>70.630208333333329</c:v>
                </c:pt>
                <c:pt idx="28275">
                  <c:v>70.6328125</c:v>
                </c:pt>
                <c:pt idx="28276">
                  <c:v>70.635416666666671</c:v>
                </c:pt>
                <c:pt idx="28277">
                  <c:v>70.638020833333329</c:v>
                </c:pt>
                <c:pt idx="28278">
                  <c:v>70.640625</c:v>
                </c:pt>
                <c:pt idx="28279">
                  <c:v>70.643229166666671</c:v>
                </c:pt>
                <c:pt idx="28280">
                  <c:v>70.645833333333329</c:v>
                </c:pt>
                <c:pt idx="28281">
                  <c:v>70.6484375</c:v>
                </c:pt>
                <c:pt idx="28282">
                  <c:v>70.651041666666671</c:v>
                </c:pt>
                <c:pt idx="28283">
                  <c:v>70.653645833333329</c:v>
                </c:pt>
                <c:pt idx="28284">
                  <c:v>70.65625</c:v>
                </c:pt>
                <c:pt idx="28285">
                  <c:v>70.658854166666671</c:v>
                </c:pt>
                <c:pt idx="28286">
                  <c:v>70.661458333333329</c:v>
                </c:pt>
                <c:pt idx="28287">
                  <c:v>70.6640625</c:v>
                </c:pt>
                <c:pt idx="28288">
                  <c:v>70.666666666666671</c:v>
                </c:pt>
                <c:pt idx="28289">
                  <c:v>70.669270833333329</c:v>
                </c:pt>
                <c:pt idx="28290">
                  <c:v>70.671875</c:v>
                </c:pt>
                <c:pt idx="28291">
                  <c:v>70.674479166666671</c:v>
                </c:pt>
                <c:pt idx="28292">
                  <c:v>70.677083333333329</c:v>
                </c:pt>
                <c:pt idx="28293">
                  <c:v>70.6796875</c:v>
                </c:pt>
                <c:pt idx="28294">
                  <c:v>70.682291666666671</c:v>
                </c:pt>
                <c:pt idx="28295">
                  <c:v>70.684895833333329</c:v>
                </c:pt>
                <c:pt idx="28296">
                  <c:v>70.6875</c:v>
                </c:pt>
                <c:pt idx="28297">
                  <c:v>70.690104166666671</c:v>
                </c:pt>
                <c:pt idx="28298">
                  <c:v>70.692708333333329</c:v>
                </c:pt>
                <c:pt idx="28299">
                  <c:v>70.6953125</c:v>
                </c:pt>
                <c:pt idx="28300">
                  <c:v>70.697916666666671</c:v>
                </c:pt>
                <c:pt idx="28301">
                  <c:v>70.700520833333329</c:v>
                </c:pt>
                <c:pt idx="28302">
                  <c:v>70.703125</c:v>
                </c:pt>
                <c:pt idx="28303">
                  <c:v>70.705729166666671</c:v>
                </c:pt>
                <c:pt idx="28304">
                  <c:v>70.708333333333329</c:v>
                </c:pt>
                <c:pt idx="28305">
                  <c:v>70.7109375</c:v>
                </c:pt>
                <c:pt idx="28306">
                  <c:v>70.713541666666671</c:v>
                </c:pt>
                <c:pt idx="28307">
                  <c:v>70.716145833333329</c:v>
                </c:pt>
                <c:pt idx="28308">
                  <c:v>70.71875</c:v>
                </c:pt>
                <c:pt idx="28309">
                  <c:v>70.721354166666671</c:v>
                </c:pt>
                <c:pt idx="28310">
                  <c:v>70.723958333333329</c:v>
                </c:pt>
                <c:pt idx="28311">
                  <c:v>70.7265625</c:v>
                </c:pt>
                <c:pt idx="28312">
                  <c:v>70.729166666666671</c:v>
                </c:pt>
                <c:pt idx="28313">
                  <c:v>70.731770833333329</c:v>
                </c:pt>
                <c:pt idx="28314">
                  <c:v>70.734375</c:v>
                </c:pt>
                <c:pt idx="28315">
                  <c:v>70.736979166666671</c:v>
                </c:pt>
                <c:pt idx="28316">
                  <c:v>70.739583333333329</c:v>
                </c:pt>
                <c:pt idx="28317">
                  <c:v>70.7421875</c:v>
                </c:pt>
                <c:pt idx="28318">
                  <c:v>70.744791666666671</c:v>
                </c:pt>
                <c:pt idx="28319">
                  <c:v>70.747395833333329</c:v>
                </c:pt>
                <c:pt idx="28320">
                  <c:v>70.75</c:v>
                </c:pt>
                <c:pt idx="28321">
                  <c:v>70.752604166666671</c:v>
                </c:pt>
                <c:pt idx="28322">
                  <c:v>70.755208333333329</c:v>
                </c:pt>
                <c:pt idx="28323">
                  <c:v>70.7578125</c:v>
                </c:pt>
                <c:pt idx="28324">
                  <c:v>70.760416666666671</c:v>
                </c:pt>
                <c:pt idx="28325">
                  <c:v>70.763020833333329</c:v>
                </c:pt>
                <c:pt idx="28326">
                  <c:v>70.765625</c:v>
                </c:pt>
                <c:pt idx="28327">
                  <c:v>70.768229166666671</c:v>
                </c:pt>
                <c:pt idx="28328">
                  <c:v>70.770833333333329</c:v>
                </c:pt>
                <c:pt idx="28329">
                  <c:v>70.7734375</c:v>
                </c:pt>
                <c:pt idx="28330">
                  <c:v>70.776041666666671</c:v>
                </c:pt>
                <c:pt idx="28331">
                  <c:v>70.778645833333329</c:v>
                </c:pt>
                <c:pt idx="28332">
                  <c:v>70.78125</c:v>
                </c:pt>
                <c:pt idx="28333">
                  <c:v>70.783854166666671</c:v>
                </c:pt>
                <c:pt idx="28334">
                  <c:v>70.786458333333329</c:v>
                </c:pt>
                <c:pt idx="28335">
                  <c:v>70.7890625</c:v>
                </c:pt>
                <c:pt idx="28336">
                  <c:v>70.791666666666671</c:v>
                </c:pt>
                <c:pt idx="28337">
                  <c:v>70.794270833333329</c:v>
                </c:pt>
                <c:pt idx="28338">
                  <c:v>70.796875</c:v>
                </c:pt>
                <c:pt idx="28339">
                  <c:v>70.799479166666671</c:v>
                </c:pt>
                <c:pt idx="28340">
                  <c:v>70.802083333333329</c:v>
                </c:pt>
                <c:pt idx="28341">
                  <c:v>70.8046875</c:v>
                </c:pt>
                <c:pt idx="28342">
                  <c:v>70.807291666666671</c:v>
                </c:pt>
                <c:pt idx="28343">
                  <c:v>70.809895833333329</c:v>
                </c:pt>
                <c:pt idx="28344">
                  <c:v>70.8125</c:v>
                </c:pt>
                <c:pt idx="28345">
                  <c:v>70.815104166666671</c:v>
                </c:pt>
                <c:pt idx="28346">
                  <c:v>70.817708333333329</c:v>
                </c:pt>
                <c:pt idx="28347">
                  <c:v>70.8203125</c:v>
                </c:pt>
                <c:pt idx="28348">
                  <c:v>70.822916666666671</c:v>
                </c:pt>
                <c:pt idx="28349">
                  <c:v>70.825520833333329</c:v>
                </c:pt>
                <c:pt idx="28350">
                  <c:v>70.828125</c:v>
                </c:pt>
                <c:pt idx="28351">
                  <c:v>70.830729166666671</c:v>
                </c:pt>
                <c:pt idx="28352">
                  <c:v>70.833333333333329</c:v>
                </c:pt>
                <c:pt idx="28353">
                  <c:v>70.8359375</c:v>
                </c:pt>
                <c:pt idx="28354">
                  <c:v>70.838541666666671</c:v>
                </c:pt>
                <c:pt idx="28355">
                  <c:v>70.841145833333329</c:v>
                </c:pt>
                <c:pt idx="28356">
                  <c:v>70.84375</c:v>
                </c:pt>
                <c:pt idx="28357">
                  <c:v>70.846354166666671</c:v>
                </c:pt>
                <c:pt idx="28358">
                  <c:v>70.848958333333329</c:v>
                </c:pt>
                <c:pt idx="28359">
                  <c:v>70.8515625</c:v>
                </c:pt>
                <c:pt idx="28360">
                  <c:v>70.854166666666671</c:v>
                </c:pt>
                <c:pt idx="28361">
                  <c:v>70.856770833333329</c:v>
                </c:pt>
                <c:pt idx="28362">
                  <c:v>70.859375</c:v>
                </c:pt>
                <c:pt idx="28363">
                  <c:v>70.861979166666671</c:v>
                </c:pt>
                <c:pt idx="28364">
                  <c:v>70.864583333333329</c:v>
                </c:pt>
                <c:pt idx="28365">
                  <c:v>70.8671875</c:v>
                </c:pt>
                <c:pt idx="28366">
                  <c:v>70.869791666666671</c:v>
                </c:pt>
                <c:pt idx="28367">
                  <c:v>70.872395833333329</c:v>
                </c:pt>
                <c:pt idx="28368">
                  <c:v>70.875</c:v>
                </c:pt>
                <c:pt idx="28369">
                  <c:v>70.877604166666671</c:v>
                </c:pt>
                <c:pt idx="28370">
                  <c:v>70.880208333333329</c:v>
                </c:pt>
                <c:pt idx="28371">
                  <c:v>70.8828125</c:v>
                </c:pt>
                <c:pt idx="28372">
                  <c:v>70.885416666666671</c:v>
                </c:pt>
                <c:pt idx="28373">
                  <c:v>70.888020833333329</c:v>
                </c:pt>
                <c:pt idx="28374">
                  <c:v>70.890625</c:v>
                </c:pt>
                <c:pt idx="28375">
                  <c:v>70.893229166666671</c:v>
                </c:pt>
                <c:pt idx="28376">
                  <c:v>70.895833333333329</c:v>
                </c:pt>
                <c:pt idx="28377">
                  <c:v>70.8984375</c:v>
                </c:pt>
                <c:pt idx="28378">
                  <c:v>70.901041666666671</c:v>
                </c:pt>
                <c:pt idx="28379">
                  <c:v>70.903645833333329</c:v>
                </c:pt>
                <c:pt idx="28380">
                  <c:v>70.90625</c:v>
                </c:pt>
                <c:pt idx="28381">
                  <c:v>70.908854166666671</c:v>
                </c:pt>
                <c:pt idx="28382">
                  <c:v>70.911458333333329</c:v>
                </c:pt>
                <c:pt idx="28383">
                  <c:v>70.9140625</c:v>
                </c:pt>
                <c:pt idx="28384">
                  <c:v>70.916666666666671</c:v>
                </c:pt>
                <c:pt idx="28385">
                  <c:v>70.919270833333329</c:v>
                </c:pt>
                <c:pt idx="28386">
                  <c:v>70.921875</c:v>
                </c:pt>
                <c:pt idx="28387">
                  <c:v>70.924479166666671</c:v>
                </c:pt>
                <c:pt idx="28388">
                  <c:v>70.927083333333329</c:v>
                </c:pt>
                <c:pt idx="28389">
                  <c:v>70.9296875</c:v>
                </c:pt>
                <c:pt idx="28390">
                  <c:v>70.932291666666671</c:v>
                </c:pt>
                <c:pt idx="28391">
                  <c:v>70.934895833333329</c:v>
                </c:pt>
                <c:pt idx="28392">
                  <c:v>70.9375</c:v>
                </c:pt>
                <c:pt idx="28393">
                  <c:v>70.940104166666671</c:v>
                </c:pt>
                <c:pt idx="28394">
                  <c:v>70.942708333333329</c:v>
                </c:pt>
                <c:pt idx="28395">
                  <c:v>70.9453125</c:v>
                </c:pt>
                <c:pt idx="28396">
                  <c:v>70.947916666666671</c:v>
                </c:pt>
                <c:pt idx="28397">
                  <c:v>70.950520833333329</c:v>
                </c:pt>
                <c:pt idx="28398">
                  <c:v>70.953125</c:v>
                </c:pt>
                <c:pt idx="28399">
                  <c:v>70.955729166666671</c:v>
                </c:pt>
                <c:pt idx="28400">
                  <c:v>70.958333333333329</c:v>
                </c:pt>
                <c:pt idx="28401">
                  <c:v>70.9609375</c:v>
                </c:pt>
                <c:pt idx="28402">
                  <c:v>70.963541666666671</c:v>
                </c:pt>
                <c:pt idx="28403">
                  <c:v>70.966145833333329</c:v>
                </c:pt>
                <c:pt idx="28404">
                  <c:v>70.96875</c:v>
                </c:pt>
                <c:pt idx="28405">
                  <c:v>70.971354166666671</c:v>
                </c:pt>
                <c:pt idx="28406">
                  <c:v>70.973958333333329</c:v>
                </c:pt>
                <c:pt idx="28407">
                  <c:v>70.9765625</c:v>
                </c:pt>
                <c:pt idx="28408">
                  <c:v>70.979166666666671</c:v>
                </c:pt>
                <c:pt idx="28409">
                  <c:v>70.981770833333329</c:v>
                </c:pt>
                <c:pt idx="28410">
                  <c:v>70.984375</c:v>
                </c:pt>
                <c:pt idx="28411">
                  <c:v>70.986979166666671</c:v>
                </c:pt>
                <c:pt idx="28412">
                  <c:v>70.989583333333329</c:v>
                </c:pt>
                <c:pt idx="28413">
                  <c:v>70.9921875</c:v>
                </c:pt>
                <c:pt idx="28414">
                  <c:v>70.994791666666671</c:v>
                </c:pt>
                <c:pt idx="28415">
                  <c:v>70.997395833333329</c:v>
                </c:pt>
                <c:pt idx="28416">
                  <c:v>71</c:v>
                </c:pt>
                <c:pt idx="28417">
                  <c:v>71.002604166666671</c:v>
                </c:pt>
                <c:pt idx="28418">
                  <c:v>71.005208333333329</c:v>
                </c:pt>
                <c:pt idx="28419">
                  <c:v>71.0078125</c:v>
                </c:pt>
                <c:pt idx="28420">
                  <c:v>71.010416666666671</c:v>
                </c:pt>
                <c:pt idx="28421">
                  <c:v>71.013020833333329</c:v>
                </c:pt>
                <c:pt idx="28422">
                  <c:v>71.015625</c:v>
                </c:pt>
                <c:pt idx="28423">
                  <c:v>71.018229166666671</c:v>
                </c:pt>
                <c:pt idx="28424">
                  <c:v>71.020833333333329</c:v>
                </c:pt>
                <c:pt idx="28425">
                  <c:v>71.0234375</c:v>
                </c:pt>
                <c:pt idx="28426">
                  <c:v>71.026041666666671</c:v>
                </c:pt>
                <c:pt idx="28427">
                  <c:v>71.028645833333329</c:v>
                </c:pt>
                <c:pt idx="28428">
                  <c:v>71.03125</c:v>
                </c:pt>
                <c:pt idx="28429">
                  <c:v>71.033854166666671</c:v>
                </c:pt>
                <c:pt idx="28430">
                  <c:v>71.036458333333329</c:v>
                </c:pt>
                <c:pt idx="28431">
                  <c:v>71.0390625</c:v>
                </c:pt>
                <c:pt idx="28432">
                  <c:v>71.041666666666671</c:v>
                </c:pt>
                <c:pt idx="28433">
                  <c:v>71.044270833333329</c:v>
                </c:pt>
                <c:pt idx="28434">
                  <c:v>71.046875</c:v>
                </c:pt>
                <c:pt idx="28435">
                  <c:v>71.049479166666671</c:v>
                </c:pt>
                <c:pt idx="28436">
                  <c:v>71.052083333333329</c:v>
                </c:pt>
                <c:pt idx="28437">
                  <c:v>71.0546875</c:v>
                </c:pt>
                <c:pt idx="28438">
                  <c:v>71.057291666666671</c:v>
                </c:pt>
                <c:pt idx="28439">
                  <c:v>71.059895833333329</c:v>
                </c:pt>
                <c:pt idx="28440">
                  <c:v>71.0625</c:v>
                </c:pt>
                <c:pt idx="28441">
                  <c:v>71.065104166666671</c:v>
                </c:pt>
                <c:pt idx="28442">
                  <c:v>71.067708333333329</c:v>
                </c:pt>
                <c:pt idx="28443">
                  <c:v>71.0703125</c:v>
                </c:pt>
                <c:pt idx="28444">
                  <c:v>71.072916666666671</c:v>
                </c:pt>
                <c:pt idx="28445">
                  <c:v>71.075520833333329</c:v>
                </c:pt>
                <c:pt idx="28446">
                  <c:v>71.078125</c:v>
                </c:pt>
                <c:pt idx="28447">
                  <c:v>71.080729166666671</c:v>
                </c:pt>
                <c:pt idx="28448">
                  <c:v>71.083333333333329</c:v>
                </c:pt>
                <c:pt idx="28449">
                  <c:v>71.0859375</c:v>
                </c:pt>
                <c:pt idx="28450">
                  <c:v>71.088541666666671</c:v>
                </c:pt>
                <c:pt idx="28451">
                  <c:v>71.091145833333329</c:v>
                </c:pt>
                <c:pt idx="28452">
                  <c:v>71.09375</c:v>
                </c:pt>
                <c:pt idx="28453">
                  <c:v>71.096354166666671</c:v>
                </c:pt>
                <c:pt idx="28454">
                  <c:v>71.098958333333329</c:v>
                </c:pt>
                <c:pt idx="28455">
                  <c:v>71.1015625</c:v>
                </c:pt>
                <c:pt idx="28456">
                  <c:v>71.104166666666671</c:v>
                </c:pt>
                <c:pt idx="28457">
                  <c:v>71.106770833333329</c:v>
                </c:pt>
                <c:pt idx="28458">
                  <c:v>71.109375</c:v>
                </c:pt>
                <c:pt idx="28459">
                  <c:v>71.111979166666671</c:v>
                </c:pt>
                <c:pt idx="28460">
                  <c:v>71.114583333333329</c:v>
                </c:pt>
                <c:pt idx="28461">
                  <c:v>71.1171875</c:v>
                </c:pt>
                <c:pt idx="28462">
                  <c:v>71.119791666666671</c:v>
                </c:pt>
                <c:pt idx="28463">
                  <c:v>71.122395833333329</c:v>
                </c:pt>
                <c:pt idx="28464">
                  <c:v>71.125</c:v>
                </c:pt>
                <c:pt idx="28465">
                  <c:v>71.127604166666671</c:v>
                </c:pt>
                <c:pt idx="28466">
                  <c:v>71.130208333333329</c:v>
                </c:pt>
                <c:pt idx="28467">
                  <c:v>71.1328125</c:v>
                </c:pt>
                <c:pt idx="28468">
                  <c:v>71.135416666666671</c:v>
                </c:pt>
                <c:pt idx="28469">
                  <c:v>71.138020833333329</c:v>
                </c:pt>
                <c:pt idx="28470">
                  <c:v>71.140625</c:v>
                </c:pt>
                <c:pt idx="28471">
                  <c:v>71.143229166666671</c:v>
                </c:pt>
                <c:pt idx="28472">
                  <c:v>71.145833333333329</c:v>
                </c:pt>
                <c:pt idx="28473">
                  <c:v>71.1484375</c:v>
                </c:pt>
                <c:pt idx="28474">
                  <c:v>71.151041666666671</c:v>
                </c:pt>
                <c:pt idx="28475">
                  <c:v>71.153645833333329</c:v>
                </c:pt>
                <c:pt idx="28476">
                  <c:v>71.15625</c:v>
                </c:pt>
                <c:pt idx="28477">
                  <c:v>71.158854166666671</c:v>
                </c:pt>
                <c:pt idx="28478">
                  <c:v>71.161458333333329</c:v>
                </c:pt>
                <c:pt idx="28479">
                  <c:v>71.1640625</c:v>
                </c:pt>
                <c:pt idx="28480">
                  <c:v>71.166666666666671</c:v>
                </c:pt>
                <c:pt idx="28481">
                  <c:v>71.169270833333329</c:v>
                </c:pt>
                <c:pt idx="28482">
                  <c:v>71.171875</c:v>
                </c:pt>
                <c:pt idx="28483">
                  <c:v>71.174479166666671</c:v>
                </c:pt>
                <c:pt idx="28484">
                  <c:v>71.177083333333329</c:v>
                </c:pt>
                <c:pt idx="28485">
                  <c:v>71.1796875</c:v>
                </c:pt>
                <c:pt idx="28486">
                  <c:v>71.182291666666671</c:v>
                </c:pt>
                <c:pt idx="28487">
                  <c:v>71.184895833333329</c:v>
                </c:pt>
                <c:pt idx="28488">
                  <c:v>71.1875</c:v>
                </c:pt>
                <c:pt idx="28489">
                  <c:v>71.190104166666671</c:v>
                </c:pt>
                <c:pt idx="28490">
                  <c:v>71.192708333333329</c:v>
                </c:pt>
                <c:pt idx="28491">
                  <c:v>71.1953125</c:v>
                </c:pt>
                <c:pt idx="28492">
                  <c:v>71.197916666666671</c:v>
                </c:pt>
                <c:pt idx="28493">
                  <c:v>71.200520833333329</c:v>
                </c:pt>
                <c:pt idx="28494">
                  <c:v>71.203125</c:v>
                </c:pt>
                <c:pt idx="28495">
                  <c:v>71.205729166666671</c:v>
                </c:pt>
                <c:pt idx="28496">
                  <c:v>71.208333333333329</c:v>
                </c:pt>
                <c:pt idx="28497">
                  <c:v>71.2109375</c:v>
                </c:pt>
                <c:pt idx="28498">
                  <c:v>71.213541666666671</c:v>
                </c:pt>
                <c:pt idx="28499">
                  <c:v>71.216145833333329</c:v>
                </c:pt>
                <c:pt idx="28500">
                  <c:v>71.21875</c:v>
                </c:pt>
                <c:pt idx="28501">
                  <c:v>71.221354166666671</c:v>
                </c:pt>
                <c:pt idx="28502">
                  <c:v>71.223958333333329</c:v>
                </c:pt>
                <c:pt idx="28503">
                  <c:v>71.2265625</c:v>
                </c:pt>
                <c:pt idx="28504">
                  <c:v>71.229166666666671</c:v>
                </c:pt>
                <c:pt idx="28505">
                  <c:v>71.231770833333329</c:v>
                </c:pt>
                <c:pt idx="28506">
                  <c:v>71.234375</c:v>
                </c:pt>
                <c:pt idx="28507">
                  <c:v>71.236979166666671</c:v>
                </c:pt>
                <c:pt idx="28508">
                  <c:v>71.239583333333329</c:v>
                </c:pt>
                <c:pt idx="28509">
                  <c:v>71.2421875</c:v>
                </c:pt>
                <c:pt idx="28510">
                  <c:v>71.244791666666671</c:v>
                </c:pt>
                <c:pt idx="28511">
                  <c:v>71.247395833333329</c:v>
                </c:pt>
                <c:pt idx="28512">
                  <c:v>71.25</c:v>
                </c:pt>
                <c:pt idx="28513">
                  <c:v>71.252604166666671</c:v>
                </c:pt>
                <c:pt idx="28514">
                  <c:v>71.255208333333329</c:v>
                </c:pt>
                <c:pt idx="28515">
                  <c:v>71.2578125</c:v>
                </c:pt>
                <c:pt idx="28516">
                  <c:v>71.260416666666671</c:v>
                </c:pt>
                <c:pt idx="28517">
                  <c:v>71.263020833333329</c:v>
                </c:pt>
                <c:pt idx="28518">
                  <c:v>71.265625</c:v>
                </c:pt>
                <c:pt idx="28519">
                  <c:v>71.268229166666671</c:v>
                </c:pt>
                <c:pt idx="28520">
                  <c:v>71.270833333333329</c:v>
                </c:pt>
                <c:pt idx="28521">
                  <c:v>71.2734375</c:v>
                </c:pt>
                <c:pt idx="28522">
                  <c:v>71.276041666666671</c:v>
                </c:pt>
                <c:pt idx="28523">
                  <c:v>71.278645833333329</c:v>
                </c:pt>
                <c:pt idx="28524">
                  <c:v>71.28125</c:v>
                </c:pt>
                <c:pt idx="28525">
                  <c:v>71.283854166666671</c:v>
                </c:pt>
                <c:pt idx="28526">
                  <c:v>71.286458333333329</c:v>
                </c:pt>
                <c:pt idx="28527">
                  <c:v>71.2890625</c:v>
                </c:pt>
                <c:pt idx="28528">
                  <c:v>71.291666666666671</c:v>
                </c:pt>
                <c:pt idx="28529">
                  <c:v>71.294270833333329</c:v>
                </c:pt>
                <c:pt idx="28530">
                  <c:v>71.296875</c:v>
                </c:pt>
                <c:pt idx="28531">
                  <c:v>71.299479166666671</c:v>
                </c:pt>
                <c:pt idx="28532">
                  <c:v>71.302083333333329</c:v>
                </c:pt>
                <c:pt idx="28533">
                  <c:v>71.3046875</c:v>
                </c:pt>
                <c:pt idx="28534">
                  <c:v>71.307291666666671</c:v>
                </c:pt>
                <c:pt idx="28535">
                  <c:v>71.309895833333329</c:v>
                </c:pt>
                <c:pt idx="28536">
                  <c:v>71.3125</c:v>
                </c:pt>
                <c:pt idx="28537">
                  <c:v>71.315104166666671</c:v>
                </c:pt>
                <c:pt idx="28538">
                  <c:v>71.317708333333329</c:v>
                </c:pt>
                <c:pt idx="28539">
                  <c:v>71.3203125</c:v>
                </c:pt>
                <c:pt idx="28540">
                  <c:v>71.322916666666671</c:v>
                </c:pt>
                <c:pt idx="28541">
                  <c:v>71.325520833333329</c:v>
                </c:pt>
                <c:pt idx="28542">
                  <c:v>71.328125</c:v>
                </c:pt>
                <c:pt idx="28543">
                  <c:v>71.330729166666671</c:v>
                </c:pt>
                <c:pt idx="28544">
                  <c:v>71.333333333333329</c:v>
                </c:pt>
                <c:pt idx="28545">
                  <c:v>71.3359375</c:v>
                </c:pt>
                <c:pt idx="28546">
                  <c:v>71.338541666666671</c:v>
                </c:pt>
                <c:pt idx="28547">
                  <c:v>71.341145833333329</c:v>
                </c:pt>
                <c:pt idx="28548">
                  <c:v>71.34375</c:v>
                </c:pt>
                <c:pt idx="28549">
                  <c:v>71.346354166666671</c:v>
                </c:pt>
                <c:pt idx="28550">
                  <c:v>71.348958333333329</c:v>
                </c:pt>
                <c:pt idx="28551">
                  <c:v>71.3515625</c:v>
                </c:pt>
                <c:pt idx="28552">
                  <c:v>71.354166666666671</c:v>
                </c:pt>
                <c:pt idx="28553">
                  <c:v>71.356770833333329</c:v>
                </c:pt>
                <c:pt idx="28554">
                  <c:v>71.359375</c:v>
                </c:pt>
                <c:pt idx="28555">
                  <c:v>71.361979166666671</c:v>
                </c:pt>
                <c:pt idx="28556">
                  <c:v>71.364583333333329</c:v>
                </c:pt>
                <c:pt idx="28557">
                  <c:v>71.3671875</c:v>
                </c:pt>
                <c:pt idx="28558">
                  <c:v>71.369791666666671</c:v>
                </c:pt>
                <c:pt idx="28559">
                  <c:v>71.372395833333329</c:v>
                </c:pt>
                <c:pt idx="28560">
                  <c:v>71.375</c:v>
                </c:pt>
                <c:pt idx="28561">
                  <c:v>71.377604166666671</c:v>
                </c:pt>
                <c:pt idx="28562">
                  <c:v>71.380208333333329</c:v>
                </c:pt>
                <c:pt idx="28563">
                  <c:v>71.3828125</c:v>
                </c:pt>
                <c:pt idx="28564">
                  <c:v>71.385416666666671</c:v>
                </c:pt>
                <c:pt idx="28565">
                  <c:v>71.388020833333329</c:v>
                </c:pt>
                <c:pt idx="28566">
                  <c:v>71.390625</c:v>
                </c:pt>
                <c:pt idx="28567">
                  <c:v>71.393229166666671</c:v>
                </c:pt>
                <c:pt idx="28568">
                  <c:v>71.395833333333329</c:v>
                </c:pt>
                <c:pt idx="28569">
                  <c:v>71.3984375</c:v>
                </c:pt>
                <c:pt idx="28570">
                  <c:v>71.401041666666671</c:v>
                </c:pt>
                <c:pt idx="28571">
                  <c:v>71.403645833333329</c:v>
                </c:pt>
                <c:pt idx="28572">
                  <c:v>71.40625</c:v>
                </c:pt>
                <c:pt idx="28573">
                  <c:v>71.408854166666671</c:v>
                </c:pt>
                <c:pt idx="28574">
                  <c:v>71.411458333333329</c:v>
                </c:pt>
                <c:pt idx="28575">
                  <c:v>71.4140625</c:v>
                </c:pt>
                <c:pt idx="28576">
                  <c:v>71.416666666666671</c:v>
                </c:pt>
                <c:pt idx="28577">
                  <c:v>71.419270833333329</c:v>
                </c:pt>
                <c:pt idx="28578">
                  <c:v>71.421875</c:v>
                </c:pt>
                <c:pt idx="28579">
                  <c:v>71.424479166666671</c:v>
                </c:pt>
                <c:pt idx="28580">
                  <c:v>71.427083333333329</c:v>
                </c:pt>
                <c:pt idx="28581">
                  <c:v>71.4296875</c:v>
                </c:pt>
                <c:pt idx="28582">
                  <c:v>71.432291666666671</c:v>
                </c:pt>
                <c:pt idx="28583">
                  <c:v>71.434895833333329</c:v>
                </c:pt>
                <c:pt idx="28584">
                  <c:v>71.4375</c:v>
                </c:pt>
                <c:pt idx="28585">
                  <c:v>71.440104166666671</c:v>
                </c:pt>
                <c:pt idx="28586">
                  <c:v>71.442708333333329</c:v>
                </c:pt>
                <c:pt idx="28587">
                  <c:v>71.4453125</c:v>
                </c:pt>
                <c:pt idx="28588">
                  <c:v>71.447916666666671</c:v>
                </c:pt>
                <c:pt idx="28589">
                  <c:v>71.450520833333329</c:v>
                </c:pt>
                <c:pt idx="28590">
                  <c:v>71.453125</c:v>
                </c:pt>
                <c:pt idx="28591">
                  <c:v>71.455729166666671</c:v>
                </c:pt>
                <c:pt idx="28592">
                  <c:v>71.458333333333329</c:v>
                </c:pt>
                <c:pt idx="28593">
                  <c:v>71.4609375</c:v>
                </c:pt>
                <c:pt idx="28594">
                  <c:v>71.463541666666671</c:v>
                </c:pt>
                <c:pt idx="28595">
                  <c:v>71.466145833333329</c:v>
                </c:pt>
                <c:pt idx="28596">
                  <c:v>71.46875</c:v>
                </c:pt>
                <c:pt idx="28597">
                  <c:v>71.471354166666671</c:v>
                </c:pt>
                <c:pt idx="28598">
                  <c:v>71.473958333333329</c:v>
                </c:pt>
                <c:pt idx="28599">
                  <c:v>71.4765625</c:v>
                </c:pt>
                <c:pt idx="28600">
                  <c:v>71.479166666666671</c:v>
                </c:pt>
                <c:pt idx="28601">
                  <c:v>71.481770833333329</c:v>
                </c:pt>
                <c:pt idx="28602">
                  <c:v>71.484375</c:v>
                </c:pt>
                <c:pt idx="28603">
                  <c:v>71.486979166666671</c:v>
                </c:pt>
                <c:pt idx="28604">
                  <c:v>71.489583333333329</c:v>
                </c:pt>
                <c:pt idx="28605">
                  <c:v>71.4921875</c:v>
                </c:pt>
                <c:pt idx="28606">
                  <c:v>71.494791666666671</c:v>
                </c:pt>
                <c:pt idx="28607">
                  <c:v>71.497395833333329</c:v>
                </c:pt>
                <c:pt idx="28608">
                  <c:v>71.5</c:v>
                </c:pt>
                <c:pt idx="28609">
                  <c:v>71.502604166666671</c:v>
                </c:pt>
                <c:pt idx="28610">
                  <c:v>71.505208333333329</c:v>
                </c:pt>
                <c:pt idx="28611">
                  <c:v>71.5078125</c:v>
                </c:pt>
                <c:pt idx="28612">
                  <c:v>71.510416666666671</c:v>
                </c:pt>
                <c:pt idx="28613">
                  <c:v>71.513020833333329</c:v>
                </c:pt>
                <c:pt idx="28614">
                  <c:v>71.515625</c:v>
                </c:pt>
                <c:pt idx="28615">
                  <c:v>71.518229166666671</c:v>
                </c:pt>
                <c:pt idx="28616">
                  <c:v>71.520833333333329</c:v>
                </c:pt>
                <c:pt idx="28617">
                  <c:v>71.5234375</c:v>
                </c:pt>
                <c:pt idx="28618">
                  <c:v>71.526041666666671</c:v>
                </c:pt>
                <c:pt idx="28619">
                  <c:v>71.528645833333329</c:v>
                </c:pt>
                <c:pt idx="28620">
                  <c:v>71.53125</c:v>
                </c:pt>
                <c:pt idx="28621">
                  <c:v>71.533854166666671</c:v>
                </c:pt>
                <c:pt idx="28622">
                  <c:v>71.536458333333329</c:v>
                </c:pt>
                <c:pt idx="28623">
                  <c:v>71.5390625</c:v>
                </c:pt>
                <c:pt idx="28624">
                  <c:v>71.541666666666671</c:v>
                </c:pt>
                <c:pt idx="28625">
                  <c:v>71.544270833333329</c:v>
                </c:pt>
                <c:pt idx="28626">
                  <c:v>71.546875</c:v>
                </c:pt>
                <c:pt idx="28627">
                  <c:v>71.549479166666671</c:v>
                </c:pt>
                <c:pt idx="28628">
                  <c:v>71.552083333333329</c:v>
                </c:pt>
                <c:pt idx="28629">
                  <c:v>71.5546875</c:v>
                </c:pt>
                <c:pt idx="28630">
                  <c:v>71.557291666666671</c:v>
                </c:pt>
                <c:pt idx="28631">
                  <c:v>71.559895833333329</c:v>
                </c:pt>
                <c:pt idx="28632">
                  <c:v>71.5625</c:v>
                </c:pt>
                <c:pt idx="28633">
                  <c:v>71.565104166666671</c:v>
                </c:pt>
                <c:pt idx="28634">
                  <c:v>71.567708333333329</c:v>
                </c:pt>
                <c:pt idx="28635">
                  <c:v>71.5703125</c:v>
                </c:pt>
                <c:pt idx="28636">
                  <c:v>71.572916666666671</c:v>
                </c:pt>
                <c:pt idx="28637">
                  <c:v>71.575520833333329</c:v>
                </c:pt>
                <c:pt idx="28638">
                  <c:v>71.578125</c:v>
                </c:pt>
                <c:pt idx="28639">
                  <c:v>71.580729166666671</c:v>
                </c:pt>
                <c:pt idx="28640">
                  <c:v>71.583333333333329</c:v>
                </c:pt>
                <c:pt idx="28641">
                  <c:v>71.5859375</c:v>
                </c:pt>
                <c:pt idx="28642">
                  <c:v>71.588541666666671</c:v>
                </c:pt>
                <c:pt idx="28643">
                  <c:v>71.591145833333329</c:v>
                </c:pt>
                <c:pt idx="28644">
                  <c:v>71.59375</c:v>
                </c:pt>
                <c:pt idx="28645">
                  <c:v>71.596354166666671</c:v>
                </c:pt>
                <c:pt idx="28646">
                  <c:v>71.598958333333329</c:v>
                </c:pt>
                <c:pt idx="28647">
                  <c:v>71.6015625</c:v>
                </c:pt>
                <c:pt idx="28648">
                  <c:v>71.604166666666671</c:v>
                </c:pt>
                <c:pt idx="28649">
                  <c:v>71.606770833333329</c:v>
                </c:pt>
                <c:pt idx="28650">
                  <c:v>71.609375</c:v>
                </c:pt>
                <c:pt idx="28651">
                  <c:v>71.611979166666671</c:v>
                </c:pt>
                <c:pt idx="28652">
                  <c:v>71.614583333333329</c:v>
                </c:pt>
                <c:pt idx="28653">
                  <c:v>71.6171875</c:v>
                </c:pt>
                <c:pt idx="28654">
                  <c:v>71.619791666666671</c:v>
                </c:pt>
                <c:pt idx="28655">
                  <c:v>71.622395833333329</c:v>
                </c:pt>
                <c:pt idx="28656">
                  <c:v>71.625</c:v>
                </c:pt>
                <c:pt idx="28657">
                  <c:v>71.627604166666671</c:v>
                </c:pt>
                <c:pt idx="28658">
                  <c:v>71.630208333333329</c:v>
                </c:pt>
                <c:pt idx="28659">
                  <c:v>71.6328125</c:v>
                </c:pt>
                <c:pt idx="28660">
                  <c:v>71.635416666666671</c:v>
                </c:pt>
                <c:pt idx="28661">
                  <c:v>71.638020833333329</c:v>
                </c:pt>
                <c:pt idx="28662">
                  <c:v>71.640625</c:v>
                </c:pt>
                <c:pt idx="28663">
                  <c:v>71.643229166666671</c:v>
                </c:pt>
                <c:pt idx="28664">
                  <c:v>71.645833333333329</c:v>
                </c:pt>
                <c:pt idx="28665">
                  <c:v>71.6484375</c:v>
                </c:pt>
                <c:pt idx="28666">
                  <c:v>71.651041666666671</c:v>
                </c:pt>
                <c:pt idx="28667">
                  <c:v>71.653645833333329</c:v>
                </c:pt>
                <c:pt idx="28668">
                  <c:v>71.65625</c:v>
                </c:pt>
                <c:pt idx="28669">
                  <c:v>71.658854166666671</c:v>
                </c:pt>
                <c:pt idx="28670">
                  <c:v>71.661458333333329</c:v>
                </c:pt>
                <c:pt idx="28671">
                  <c:v>71.6640625</c:v>
                </c:pt>
                <c:pt idx="28672">
                  <c:v>71.666666666666671</c:v>
                </c:pt>
                <c:pt idx="28673">
                  <c:v>71.669270833333329</c:v>
                </c:pt>
                <c:pt idx="28674">
                  <c:v>71.671875</c:v>
                </c:pt>
                <c:pt idx="28675">
                  <c:v>71.674479166666671</c:v>
                </c:pt>
                <c:pt idx="28676">
                  <c:v>71.677083333333329</c:v>
                </c:pt>
                <c:pt idx="28677">
                  <c:v>71.6796875</c:v>
                </c:pt>
                <c:pt idx="28678">
                  <c:v>71.682291666666671</c:v>
                </c:pt>
                <c:pt idx="28679">
                  <c:v>71.684895833333329</c:v>
                </c:pt>
                <c:pt idx="28680">
                  <c:v>71.6875</c:v>
                </c:pt>
                <c:pt idx="28681">
                  <c:v>71.690104166666671</c:v>
                </c:pt>
                <c:pt idx="28682">
                  <c:v>71.692708333333329</c:v>
                </c:pt>
                <c:pt idx="28683">
                  <c:v>71.6953125</c:v>
                </c:pt>
                <c:pt idx="28684">
                  <c:v>71.697916666666671</c:v>
                </c:pt>
                <c:pt idx="28685">
                  <c:v>71.700520833333329</c:v>
                </c:pt>
                <c:pt idx="28686">
                  <c:v>71.703125</c:v>
                </c:pt>
                <c:pt idx="28687">
                  <c:v>71.705729166666671</c:v>
                </c:pt>
                <c:pt idx="28688">
                  <c:v>71.708333333333329</c:v>
                </c:pt>
                <c:pt idx="28689">
                  <c:v>71.7109375</c:v>
                </c:pt>
                <c:pt idx="28690">
                  <c:v>71.713541666666671</c:v>
                </c:pt>
                <c:pt idx="28691">
                  <c:v>71.716145833333329</c:v>
                </c:pt>
                <c:pt idx="28692">
                  <c:v>71.71875</c:v>
                </c:pt>
                <c:pt idx="28693">
                  <c:v>71.721354166666671</c:v>
                </c:pt>
                <c:pt idx="28694">
                  <c:v>71.723958333333329</c:v>
                </c:pt>
                <c:pt idx="28695">
                  <c:v>71.7265625</c:v>
                </c:pt>
                <c:pt idx="28696">
                  <c:v>71.729166666666671</c:v>
                </c:pt>
                <c:pt idx="28697">
                  <c:v>71.731770833333329</c:v>
                </c:pt>
                <c:pt idx="28698">
                  <c:v>71.734375</c:v>
                </c:pt>
                <c:pt idx="28699">
                  <c:v>71.736979166666671</c:v>
                </c:pt>
                <c:pt idx="28700">
                  <c:v>71.739583333333329</c:v>
                </c:pt>
                <c:pt idx="28701">
                  <c:v>71.7421875</c:v>
                </c:pt>
                <c:pt idx="28702">
                  <c:v>71.744791666666671</c:v>
                </c:pt>
                <c:pt idx="28703">
                  <c:v>71.747395833333329</c:v>
                </c:pt>
                <c:pt idx="28704">
                  <c:v>71.75</c:v>
                </c:pt>
                <c:pt idx="28705">
                  <c:v>71.752604166666671</c:v>
                </c:pt>
                <c:pt idx="28706">
                  <c:v>71.755208333333329</c:v>
                </c:pt>
                <c:pt idx="28707">
                  <c:v>71.7578125</c:v>
                </c:pt>
                <c:pt idx="28708">
                  <c:v>71.760416666666671</c:v>
                </c:pt>
                <c:pt idx="28709">
                  <c:v>71.763020833333329</c:v>
                </c:pt>
                <c:pt idx="28710">
                  <c:v>71.765625</c:v>
                </c:pt>
                <c:pt idx="28711">
                  <c:v>71.768229166666671</c:v>
                </c:pt>
                <c:pt idx="28712">
                  <c:v>71.770833333333329</c:v>
                </c:pt>
                <c:pt idx="28713">
                  <c:v>71.7734375</c:v>
                </c:pt>
                <c:pt idx="28714">
                  <c:v>71.776041666666671</c:v>
                </c:pt>
                <c:pt idx="28715">
                  <c:v>71.778645833333329</c:v>
                </c:pt>
                <c:pt idx="28716">
                  <c:v>71.78125</c:v>
                </c:pt>
                <c:pt idx="28717">
                  <c:v>71.783854166666671</c:v>
                </c:pt>
                <c:pt idx="28718">
                  <c:v>71.786458333333329</c:v>
                </c:pt>
                <c:pt idx="28719">
                  <c:v>71.7890625</c:v>
                </c:pt>
                <c:pt idx="28720">
                  <c:v>71.791666666666671</c:v>
                </c:pt>
                <c:pt idx="28721">
                  <c:v>71.794270833333329</c:v>
                </c:pt>
                <c:pt idx="28722">
                  <c:v>71.796875</c:v>
                </c:pt>
                <c:pt idx="28723">
                  <c:v>71.799479166666671</c:v>
                </c:pt>
                <c:pt idx="28724">
                  <c:v>71.802083333333329</c:v>
                </c:pt>
                <c:pt idx="28725">
                  <c:v>71.8046875</c:v>
                </c:pt>
                <c:pt idx="28726">
                  <c:v>71.807291666666671</c:v>
                </c:pt>
                <c:pt idx="28727">
                  <c:v>71.809895833333329</c:v>
                </c:pt>
                <c:pt idx="28728">
                  <c:v>71.8125</c:v>
                </c:pt>
                <c:pt idx="28729">
                  <c:v>71.815104166666671</c:v>
                </c:pt>
                <c:pt idx="28730">
                  <c:v>71.817708333333329</c:v>
                </c:pt>
                <c:pt idx="28731">
                  <c:v>71.8203125</c:v>
                </c:pt>
                <c:pt idx="28732">
                  <c:v>71.822916666666671</c:v>
                </c:pt>
                <c:pt idx="28733">
                  <c:v>71.825520833333329</c:v>
                </c:pt>
                <c:pt idx="28734">
                  <c:v>71.828125</c:v>
                </c:pt>
                <c:pt idx="28735">
                  <c:v>71.830729166666671</c:v>
                </c:pt>
                <c:pt idx="28736">
                  <c:v>71.833333333333329</c:v>
                </c:pt>
                <c:pt idx="28737">
                  <c:v>71.8359375</c:v>
                </c:pt>
                <c:pt idx="28738">
                  <c:v>71.838541666666671</c:v>
                </c:pt>
                <c:pt idx="28739">
                  <c:v>71.841145833333329</c:v>
                </c:pt>
                <c:pt idx="28740">
                  <c:v>71.84375</c:v>
                </c:pt>
                <c:pt idx="28741">
                  <c:v>71.846354166666671</c:v>
                </c:pt>
                <c:pt idx="28742">
                  <c:v>71.848958333333329</c:v>
                </c:pt>
                <c:pt idx="28743">
                  <c:v>71.8515625</c:v>
                </c:pt>
                <c:pt idx="28744">
                  <c:v>71.854166666666671</c:v>
                </c:pt>
                <c:pt idx="28745">
                  <c:v>71.856770833333329</c:v>
                </c:pt>
                <c:pt idx="28746">
                  <c:v>71.859375</c:v>
                </c:pt>
                <c:pt idx="28747">
                  <c:v>71.861979166666671</c:v>
                </c:pt>
                <c:pt idx="28748">
                  <c:v>71.864583333333329</c:v>
                </c:pt>
                <c:pt idx="28749">
                  <c:v>71.8671875</c:v>
                </c:pt>
                <c:pt idx="28750">
                  <c:v>71.869791666666671</c:v>
                </c:pt>
                <c:pt idx="28751">
                  <c:v>71.872395833333329</c:v>
                </c:pt>
                <c:pt idx="28752">
                  <c:v>71.875</c:v>
                </c:pt>
                <c:pt idx="28753">
                  <c:v>71.877604166666671</c:v>
                </c:pt>
                <c:pt idx="28754">
                  <c:v>71.880208333333329</c:v>
                </c:pt>
                <c:pt idx="28755">
                  <c:v>71.8828125</c:v>
                </c:pt>
                <c:pt idx="28756">
                  <c:v>71.885416666666671</c:v>
                </c:pt>
                <c:pt idx="28757">
                  <c:v>71.888020833333329</c:v>
                </c:pt>
                <c:pt idx="28758">
                  <c:v>71.890625</c:v>
                </c:pt>
                <c:pt idx="28759">
                  <c:v>71.893229166666671</c:v>
                </c:pt>
                <c:pt idx="28760">
                  <c:v>71.895833333333329</c:v>
                </c:pt>
                <c:pt idx="28761">
                  <c:v>71.8984375</c:v>
                </c:pt>
                <c:pt idx="28762">
                  <c:v>71.901041666666671</c:v>
                </c:pt>
                <c:pt idx="28763">
                  <c:v>71.903645833333329</c:v>
                </c:pt>
                <c:pt idx="28764">
                  <c:v>71.90625</c:v>
                </c:pt>
                <c:pt idx="28765">
                  <c:v>71.908854166666671</c:v>
                </c:pt>
                <c:pt idx="28766">
                  <c:v>71.911458333333329</c:v>
                </c:pt>
                <c:pt idx="28767">
                  <c:v>71.9140625</c:v>
                </c:pt>
                <c:pt idx="28768">
                  <c:v>71.916666666666671</c:v>
                </c:pt>
                <c:pt idx="28769">
                  <c:v>71.919270833333329</c:v>
                </c:pt>
                <c:pt idx="28770">
                  <c:v>71.921875</c:v>
                </c:pt>
                <c:pt idx="28771">
                  <c:v>71.924479166666671</c:v>
                </c:pt>
                <c:pt idx="28772">
                  <c:v>71.927083333333329</c:v>
                </c:pt>
                <c:pt idx="28773">
                  <c:v>71.9296875</c:v>
                </c:pt>
                <c:pt idx="28774">
                  <c:v>71.932291666666671</c:v>
                </c:pt>
                <c:pt idx="28775">
                  <c:v>71.934895833333329</c:v>
                </c:pt>
                <c:pt idx="28776">
                  <c:v>71.9375</c:v>
                </c:pt>
                <c:pt idx="28777">
                  <c:v>71.940104166666671</c:v>
                </c:pt>
                <c:pt idx="28778">
                  <c:v>71.942708333333329</c:v>
                </c:pt>
                <c:pt idx="28779">
                  <c:v>71.9453125</c:v>
                </c:pt>
                <c:pt idx="28780">
                  <c:v>71.947916666666671</c:v>
                </c:pt>
                <c:pt idx="28781">
                  <c:v>71.950520833333329</c:v>
                </c:pt>
                <c:pt idx="28782">
                  <c:v>71.953125</c:v>
                </c:pt>
                <c:pt idx="28783">
                  <c:v>71.955729166666671</c:v>
                </c:pt>
                <c:pt idx="28784">
                  <c:v>71.958333333333329</c:v>
                </c:pt>
                <c:pt idx="28785">
                  <c:v>71.9609375</c:v>
                </c:pt>
                <c:pt idx="28786">
                  <c:v>71.963541666666671</c:v>
                </c:pt>
                <c:pt idx="28787">
                  <c:v>71.966145833333329</c:v>
                </c:pt>
                <c:pt idx="28788">
                  <c:v>71.96875</c:v>
                </c:pt>
                <c:pt idx="28789">
                  <c:v>71.971354166666671</c:v>
                </c:pt>
                <c:pt idx="28790">
                  <c:v>71.973958333333329</c:v>
                </c:pt>
                <c:pt idx="28791">
                  <c:v>71.9765625</c:v>
                </c:pt>
                <c:pt idx="28792">
                  <c:v>71.979166666666671</c:v>
                </c:pt>
                <c:pt idx="28793">
                  <c:v>71.981770833333329</c:v>
                </c:pt>
                <c:pt idx="28794">
                  <c:v>71.984375</c:v>
                </c:pt>
                <c:pt idx="28795">
                  <c:v>71.986979166666671</c:v>
                </c:pt>
                <c:pt idx="28796">
                  <c:v>71.989583333333329</c:v>
                </c:pt>
                <c:pt idx="28797">
                  <c:v>71.9921875</c:v>
                </c:pt>
                <c:pt idx="28798">
                  <c:v>71.994791666666671</c:v>
                </c:pt>
                <c:pt idx="28799">
                  <c:v>71.997395833333329</c:v>
                </c:pt>
                <c:pt idx="28800">
                  <c:v>72</c:v>
                </c:pt>
                <c:pt idx="28801">
                  <c:v>72.002604166666671</c:v>
                </c:pt>
                <c:pt idx="28802">
                  <c:v>72.005208333333329</c:v>
                </c:pt>
                <c:pt idx="28803">
                  <c:v>72.0078125</c:v>
                </c:pt>
                <c:pt idx="28804">
                  <c:v>72.010416666666671</c:v>
                </c:pt>
                <c:pt idx="28805">
                  <c:v>72.013020833333329</c:v>
                </c:pt>
                <c:pt idx="28806">
                  <c:v>72.015625</c:v>
                </c:pt>
                <c:pt idx="28807">
                  <c:v>72.018229166666671</c:v>
                </c:pt>
                <c:pt idx="28808">
                  <c:v>72.020833333333329</c:v>
                </c:pt>
                <c:pt idx="28809">
                  <c:v>72.0234375</c:v>
                </c:pt>
                <c:pt idx="28810">
                  <c:v>72.026041666666671</c:v>
                </c:pt>
                <c:pt idx="28811">
                  <c:v>72.028645833333329</c:v>
                </c:pt>
                <c:pt idx="28812">
                  <c:v>72.03125</c:v>
                </c:pt>
                <c:pt idx="28813">
                  <c:v>72.033854166666671</c:v>
                </c:pt>
                <c:pt idx="28814">
                  <c:v>72.036458333333329</c:v>
                </c:pt>
                <c:pt idx="28815">
                  <c:v>72.0390625</c:v>
                </c:pt>
                <c:pt idx="28816">
                  <c:v>72.041666666666671</c:v>
                </c:pt>
                <c:pt idx="28817">
                  <c:v>72.044270833333329</c:v>
                </c:pt>
                <c:pt idx="28818">
                  <c:v>72.046875</c:v>
                </c:pt>
                <c:pt idx="28819">
                  <c:v>72.049479166666671</c:v>
                </c:pt>
                <c:pt idx="28820">
                  <c:v>72.052083333333329</c:v>
                </c:pt>
                <c:pt idx="28821">
                  <c:v>72.0546875</c:v>
                </c:pt>
                <c:pt idx="28822">
                  <c:v>72.057291666666671</c:v>
                </c:pt>
                <c:pt idx="28823">
                  <c:v>72.059895833333329</c:v>
                </c:pt>
                <c:pt idx="28824">
                  <c:v>72.0625</c:v>
                </c:pt>
                <c:pt idx="28825">
                  <c:v>72.065104166666671</c:v>
                </c:pt>
                <c:pt idx="28826">
                  <c:v>72.067708333333329</c:v>
                </c:pt>
                <c:pt idx="28827">
                  <c:v>72.0703125</c:v>
                </c:pt>
                <c:pt idx="28828">
                  <c:v>72.072916666666671</c:v>
                </c:pt>
                <c:pt idx="28829">
                  <c:v>72.075520833333329</c:v>
                </c:pt>
                <c:pt idx="28830">
                  <c:v>72.078125</c:v>
                </c:pt>
                <c:pt idx="28831">
                  <c:v>72.080729166666671</c:v>
                </c:pt>
                <c:pt idx="28832">
                  <c:v>72.083333333333329</c:v>
                </c:pt>
                <c:pt idx="28833">
                  <c:v>72.0859375</c:v>
                </c:pt>
                <c:pt idx="28834">
                  <c:v>72.088541666666671</c:v>
                </c:pt>
                <c:pt idx="28835">
                  <c:v>72.091145833333329</c:v>
                </c:pt>
                <c:pt idx="28836">
                  <c:v>72.09375</c:v>
                </c:pt>
                <c:pt idx="28837">
                  <c:v>72.096354166666671</c:v>
                </c:pt>
                <c:pt idx="28838">
                  <c:v>72.098958333333329</c:v>
                </c:pt>
                <c:pt idx="28839">
                  <c:v>72.1015625</c:v>
                </c:pt>
                <c:pt idx="28840">
                  <c:v>72.104166666666671</c:v>
                </c:pt>
                <c:pt idx="28841">
                  <c:v>72.106770833333329</c:v>
                </c:pt>
                <c:pt idx="28842">
                  <c:v>72.109375</c:v>
                </c:pt>
                <c:pt idx="28843">
                  <c:v>72.111979166666671</c:v>
                </c:pt>
                <c:pt idx="28844">
                  <c:v>72.114583333333329</c:v>
                </c:pt>
                <c:pt idx="28845">
                  <c:v>72.1171875</c:v>
                </c:pt>
                <c:pt idx="28846">
                  <c:v>72.119791666666671</c:v>
                </c:pt>
                <c:pt idx="28847">
                  <c:v>72.122395833333329</c:v>
                </c:pt>
                <c:pt idx="28848">
                  <c:v>72.125</c:v>
                </c:pt>
                <c:pt idx="28849">
                  <c:v>72.127604166666671</c:v>
                </c:pt>
                <c:pt idx="28850">
                  <c:v>72.130208333333329</c:v>
                </c:pt>
                <c:pt idx="28851">
                  <c:v>72.1328125</c:v>
                </c:pt>
                <c:pt idx="28852">
                  <c:v>72.135416666666671</c:v>
                </c:pt>
                <c:pt idx="28853">
                  <c:v>72.138020833333329</c:v>
                </c:pt>
                <c:pt idx="28854">
                  <c:v>72.140625</c:v>
                </c:pt>
                <c:pt idx="28855">
                  <c:v>72.143229166666671</c:v>
                </c:pt>
                <c:pt idx="28856">
                  <c:v>72.145833333333329</c:v>
                </c:pt>
                <c:pt idx="28857">
                  <c:v>72.1484375</c:v>
                </c:pt>
                <c:pt idx="28858">
                  <c:v>72.151041666666671</c:v>
                </c:pt>
                <c:pt idx="28859">
                  <c:v>72.153645833333329</c:v>
                </c:pt>
                <c:pt idx="28860">
                  <c:v>72.15625</c:v>
                </c:pt>
                <c:pt idx="28861">
                  <c:v>72.158854166666671</c:v>
                </c:pt>
                <c:pt idx="28862">
                  <c:v>72.161458333333329</c:v>
                </c:pt>
                <c:pt idx="28863">
                  <c:v>72.1640625</c:v>
                </c:pt>
                <c:pt idx="28864">
                  <c:v>72.166666666666671</c:v>
                </c:pt>
                <c:pt idx="28865">
                  <c:v>72.169270833333329</c:v>
                </c:pt>
                <c:pt idx="28866">
                  <c:v>72.171875</c:v>
                </c:pt>
                <c:pt idx="28867">
                  <c:v>72.174479166666671</c:v>
                </c:pt>
                <c:pt idx="28868">
                  <c:v>72.177083333333329</c:v>
                </c:pt>
                <c:pt idx="28869">
                  <c:v>72.1796875</c:v>
                </c:pt>
                <c:pt idx="28870">
                  <c:v>72.182291666666671</c:v>
                </c:pt>
                <c:pt idx="28871">
                  <c:v>72.184895833333329</c:v>
                </c:pt>
                <c:pt idx="28872">
                  <c:v>72.1875</c:v>
                </c:pt>
                <c:pt idx="28873">
                  <c:v>72.190104166666671</c:v>
                </c:pt>
                <c:pt idx="28874">
                  <c:v>72.192708333333329</c:v>
                </c:pt>
                <c:pt idx="28875">
                  <c:v>72.1953125</c:v>
                </c:pt>
                <c:pt idx="28876">
                  <c:v>72.197916666666671</c:v>
                </c:pt>
                <c:pt idx="28877">
                  <c:v>72.200520833333329</c:v>
                </c:pt>
                <c:pt idx="28878">
                  <c:v>72.203125</c:v>
                </c:pt>
                <c:pt idx="28879">
                  <c:v>72.205729166666671</c:v>
                </c:pt>
                <c:pt idx="28880">
                  <c:v>72.208333333333329</c:v>
                </c:pt>
                <c:pt idx="28881">
                  <c:v>72.2109375</c:v>
                </c:pt>
                <c:pt idx="28882">
                  <c:v>72.213541666666671</c:v>
                </c:pt>
                <c:pt idx="28883">
                  <c:v>72.216145833333329</c:v>
                </c:pt>
                <c:pt idx="28884">
                  <c:v>72.21875</c:v>
                </c:pt>
                <c:pt idx="28885">
                  <c:v>72.221354166666671</c:v>
                </c:pt>
                <c:pt idx="28886">
                  <c:v>72.223958333333329</c:v>
                </c:pt>
                <c:pt idx="28887">
                  <c:v>72.2265625</c:v>
                </c:pt>
                <c:pt idx="28888">
                  <c:v>72.229166666666671</c:v>
                </c:pt>
                <c:pt idx="28889">
                  <c:v>72.231770833333329</c:v>
                </c:pt>
                <c:pt idx="28890">
                  <c:v>72.234375</c:v>
                </c:pt>
                <c:pt idx="28891">
                  <c:v>72.236979166666671</c:v>
                </c:pt>
                <c:pt idx="28892">
                  <c:v>72.239583333333329</c:v>
                </c:pt>
                <c:pt idx="28893">
                  <c:v>72.2421875</c:v>
                </c:pt>
                <c:pt idx="28894">
                  <c:v>72.244791666666671</c:v>
                </c:pt>
                <c:pt idx="28895">
                  <c:v>72.247395833333329</c:v>
                </c:pt>
                <c:pt idx="28896">
                  <c:v>72.25</c:v>
                </c:pt>
                <c:pt idx="28897">
                  <c:v>72.252604166666671</c:v>
                </c:pt>
                <c:pt idx="28898">
                  <c:v>72.255208333333329</c:v>
                </c:pt>
                <c:pt idx="28899">
                  <c:v>72.2578125</c:v>
                </c:pt>
                <c:pt idx="28900">
                  <c:v>72.260416666666671</c:v>
                </c:pt>
                <c:pt idx="28901">
                  <c:v>72.263020833333329</c:v>
                </c:pt>
                <c:pt idx="28902">
                  <c:v>72.265625</c:v>
                </c:pt>
                <c:pt idx="28903">
                  <c:v>72.268229166666671</c:v>
                </c:pt>
                <c:pt idx="28904">
                  <c:v>72.270833333333329</c:v>
                </c:pt>
                <c:pt idx="28905">
                  <c:v>72.2734375</c:v>
                </c:pt>
                <c:pt idx="28906">
                  <c:v>72.276041666666671</c:v>
                </c:pt>
                <c:pt idx="28907">
                  <c:v>72.278645833333329</c:v>
                </c:pt>
                <c:pt idx="28908">
                  <c:v>72.28125</c:v>
                </c:pt>
                <c:pt idx="28909">
                  <c:v>72.283854166666671</c:v>
                </c:pt>
                <c:pt idx="28910">
                  <c:v>72.286458333333329</c:v>
                </c:pt>
                <c:pt idx="28911">
                  <c:v>72.2890625</c:v>
                </c:pt>
                <c:pt idx="28912">
                  <c:v>72.291666666666671</c:v>
                </c:pt>
                <c:pt idx="28913">
                  <c:v>72.294270833333329</c:v>
                </c:pt>
                <c:pt idx="28914">
                  <c:v>72.296875</c:v>
                </c:pt>
                <c:pt idx="28915">
                  <c:v>72.299479166666671</c:v>
                </c:pt>
                <c:pt idx="28916">
                  <c:v>72.302083333333329</c:v>
                </c:pt>
                <c:pt idx="28917">
                  <c:v>72.3046875</c:v>
                </c:pt>
                <c:pt idx="28918">
                  <c:v>72.307291666666671</c:v>
                </c:pt>
                <c:pt idx="28919">
                  <c:v>72.309895833333329</c:v>
                </c:pt>
                <c:pt idx="28920">
                  <c:v>72.3125</c:v>
                </c:pt>
                <c:pt idx="28921">
                  <c:v>72.315104166666671</c:v>
                </c:pt>
                <c:pt idx="28922">
                  <c:v>72.317708333333329</c:v>
                </c:pt>
                <c:pt idx="28923">
                  <c:v>72.3203125</c:v>
                </c:pt>
                <c:pt idx="28924">
                  <c:v>72.322916666666671</c:v>
                </c:pt>
                <c:pt idx="28925">
                  <c:v>72.325520833333329</c:v>
                </c:pt>
                <c:pt idx="28926">
                  <c:v>72.328125</c:v>
                </c:pt>
                <c:pt idx="28927">
                  <c:v>72.330729166666671</c:v>
                </c:pt>
                <c:pt idx="28928">
                  <c:v>72.333333333333329</c:v>
                </c:pt>
                <c:pt idx="28929">
                  <c:v>72.3359375</c:v>
                </c:pt>
                <c:pt idx="28930">
                  <c:v>72.338541666666671</c:v>
                </c:pt>
                <c:pt idx="28931">
                  <c:v>72.341145833333329</c:v>
                </c:pt>
                <c:pt idx="28932">
                  <c:v>72.34375</c:v>
                </c:pt>
                <c:pt idx="28933">
                  <c:v>72.346354166666671</c:v>
                </c:pt>
                <c:pt idx="28934">
                  <c:v>72.348958333333329</c:v>
                </c:pt>
                <c:pt idx="28935">
                  <c:v>72.3515625</c:v>
                </c:pt>
                <c:pt idx="28936">
                  <c:v>72.354166666666671</c:v>
                </c:pt>
                <c:pt idx="28937">
                  <c:v>72.356770833333329</c:v>
                </c:pt>
                <c:pt idx="28938">
                  <c:v>72.359375</c:v>
                </c:pt>
                <c:pt idx="28939">
                  <c:v>72.361979166666671</c:v>
                </c:pt>
                <c:pt idx="28940">
                  <c:v>72.364583333333329</c:v>
                </c:pt>
                <c:pt idx="28941">
                  <c:v>72.3671875</c:v>
                </c:pt>
                <c:pt idx="28942">
                  <c:v>72.369791666666671</c:v>
                </c:pt>
                <c:pt idx="28943">
                  <c:v>72.372395833333329</c:v>
                </c:pt>
                <c:pt idx="28944">
                  <c:v>72.375</c:v>
                </c:pt>
                <c:pt idx="28945">
                  <c:v>72.377604166666671</c:v>
                </c:pt>
                <c:pt idx="28946">
                  <c:v>72.380208333333329</c:v>
                </c:pt>
                <c:pt idx="28947">
                  <c:v>72.3828125</c:v>
                </c:pt>
                <c:pt idx="28948">
                  <c:v>72.385416666666671</c:v>
                </c:pt>
                <c:pt idx="28949">
                  <c:v>72.388020833333329</c:v>
                </c:pt>
                <c:pt idx="28950">
                  <c:v>72.390625</c:v>
                </c:pt>
                <c:pt idx="28951">
                  <c:v>72.393229166666671</c:v>
                </c:pt>
                <c:pt idx="28952">
                  <c:v>72.395833333333329</c:v>
                </c:pt>
                <c:pt idx="28953">
                  <c:v>72.3984375</c:v>
                </c:pt>
                <c:pt idx="28954">
                  <c:v>72.401041666666671</c:v>
                </c:pt>
                <c:pt idx="28955">
                  <c:v>72.403645833333329</c:v>
                </c:pt>
                <c:pt idx="28956">
                  <c:v>72.40625</c:v>
                </c:pt>
                <c:pt idx="28957">
                  <c:v>72.408854166666671</c:v>
                </c:pt>
                <c:pt idx="28958">
                  <c:v>72.411458333333329</c:v>
                </c:pt>
                <c:pt idx="28959">
                  <c:v>72.4140625</c:v>
                </c:pt>
                <c:pt idx="28960">
                  <c:v>72.416666666666671</c:v>
                </c:pt>
                <c:pt idx="28961">
                  <c:v>72.419270833333329</c:v>
                </c:pt>
                <c:pt idx="28962">
                  <c:v>72.421875</c:v>
                </c:pt>
                <c:pt idx="28963">
                  <c:v>72.424479166666671</c:v>
                </c:pt>
                <c:pt idx="28964">
                  <c:v>72.427083333333329</c:v>
                </c:pt>
                <c:pt idx="28965">
                  <c:v>72.4296875</c:v>
                </c:pt>
                <c:pt idx="28966">
                  <c:v>72.432291666666671</c:v>
                </c:pt>
                <c:pt idx="28967">
                  <c:v>72.434895833333329</c:v>
                </c:pt>
                <c:pt idx="28968">
                  <c:v>72.4375</c:v>
                </c:pt>
                <c:pt idx="28969">
                  <c:v>72.440104166666671</c:v>
                </c:pt>
                <c:pt idx="28970">
                  <c:v>72.442708333333329</c:v>
                </c:pt>
                <c:pt idx="28971">
                  <c:v>72.4453125</c:v>
                </c:pt>
                <c:pt idx="28972">
                  <c:v>72.447916666666671</c:v>
                </c:pt>
                <c:pt idx="28973">
                  <c:v>72.450520833333329</c:v>
                </c:pt>
                <c:pt idx="28974">
                  <c:v>72.453125</c:v>
                </c:pt>
                <c:pt idx="28975">
                  <c:v>72.455729166666671</c:v>
                </c:pt>
                <c:pt idx="28976">
                  <c:v>72.458333333333329</c:v>
                </c:pt>
                <c:pt idx="28977">
                  <c:v>72.4609375</c:v>
                </c:pt>
                <c:pt idx="28978">
                  <c:v>72.463541666666671</c:v>
                </c:pt>
                <c:pt idx="28979">
                  <c:v>72.466145833333329</c:v>
                </c:pt>
                <c:pt idx="28980">
                  <c:v>72.46875</c:v>
                </c:pt>
                <c:pt idx="28981">
                  <c:v>72.471354166666671</c:v>
                </c:pt>
                <c:pt idx="28982">
                  <c:v>72.473958333333329</c:v>
                </c:pt>
                <c:pt idx="28983">
                  <c:v>72.4765625</c:v>
                </c:pt>
                <c:pt idx="28984">
                  <c:v>72.479166666666671</c:v>
                </c:pt>
                <c:pt idx="28985">
                  <c:v>72.481770833333329</c:v>
                </c:pt>
                <c:pt idx="28986">
                  <c:v>72.484375</c:v>
                </c:pt>
                <c:pt idx="28987">
                  <c:v>72.486979166666671</c:v>
                </c:pt>
                <c:pt idx="28988">
                  <c:v>72.489583333333329</c:v>
                </c:pt>
                <c:pt idx="28989">
                  <c:v>72.4921875</c:v>
                </c:pt>
                <c:pt idx="28990">
                  <c:v>72.494791666666671</c:v>
                </c:pt>
                <c:pt idx="28991">
                  <c:v>72.497395833333329</c:v>
                </c:pt>
                <c:pt idx="28992">
                  <c:v>72.5</c:v>
                </c:pt>
                <c:pt idx="28993">
                  <c:v>72.502604166666671</c:v>
                </c:pt>
                <c:pt idx="28994">
                  <c:v>72.505208333333329</c:v>
                </c:pt>
                <c:pt idx="28995">
                  <c:v>72.5078125</c:v>
                </c:pt>
                <c:pt idx="28996">
                  <c:v>72.510416666666671</c:v>
                </c:pt>
                <c:pt idx="28997">
                  <c:v>72.513020833333329</c:v>
                </c:pt>
                <c:pt idx="28998">
                  <c:v>72.515625</c:v>
                </c:pt>
                <c:pt idx="28999">
                  <c:v>72.518229166666671</c:v>
                </c:pt>
                <c:pt idx="29000">
                  <c:v>72.520833333333329</c:v>
                </c:pt>
                <c:pt idx="29001">
                  <c:v>72.5234375</c:v>
                </c:pt>
                <c:pt idx="29002">
                  <c:v>72.526041666666671</c:v>
                </c:pt>
                <c:pt idx="29003">
                  <c:v>72.528645833333329</c:v>
                </c:pt>
                <c:pt idx="29004">
                  <c:v>72.53125</c:v>
                </c:pt>
                <c:pt idx="29005">
                  <c:v>72.533854166666671</c:v>
                </c:pt>
                <c:pt idx="29006">
                  <c:v>72.536458333333329</c:v>
                </c:pt>
                <c:pt idx="29007">
                  <c:v>72.5390625</c:v>
                </c:pt>
                <c:pt idx="29008">
                  <c:v>72.541666666666671</c:v>
                </c:pt>
                <c:pt idx="29009">
                  <c:v>72.544270833333329</c:v>
                </c:pt>
                <c:pt idx="29010">
                  <c:v>72.546875</c:v>
                </c:pt>
                <c:pt idx="29011">
                  <c:v>72.549479166666671</c:v>
                </c:pt>
                <c:pt idx="29012">
                  <c:v>72.552083333333329</c:v>
                </c:pt>
                <c:pt idx="29013">
                  <c:v>72.5546875</c:v>
                </c:pt>
                <c:pt idx="29014">
                  <c:v>72.557291666666671</c:v>
                </c:pt>
                <c:pt idx="29015">
                  <c:v>72.559895833333329</c:v>
                </c:pt>
                <c:pt idx="29016">
                  <c:v>72.5625</c:v>
                </c:pt>
                <c:pt idx="29017">
                  <c:v>72.565104166666671</c:v>
                </c:pt>
                <c:pt idx="29018">
                  <c:v>72.567708333333329</c:v>
                </c:pt>
                <c:pt idx="29019">
                  <c:v>72.5703125</c:v>
                </c:pt>
                <c:pt idx="29020">
                  <c:v>72.572916666666671</c:v>
                </c:pt>
                <c:pt idx="29021">
                  <c:v>72.575520833333329</c:v>
                </c:pt>
                <c:pt idx="29022">
                  <c:v>72.578125</c:v>
                </c:pt>
                <c:pt idx="29023">
                  <c:v>72.580729166666671</c:v>
                </c:pt>
                <c:pt idx="29024">
                  <c:v>72.583333333333329</c:v>
                </c:pt>
                <c:pt idx="29025">
                  <c:v>72.5859375</c:v>
                </c:pt>
                <c:pt idx="29026">
                  <c:v>72.588541666666671</c:v>
                </c:pt>
                <c:pt idx="29027">
                  <c:v>72.591145833333329</c:v>
                </c:pt>
                <c:pt idx="29028">
                  <c:v>72.59375</c:v>
                </c:pt>
                <c:pt idx="29029">
                  <c:v>72.596354166666671</c:v>
                </c:pt>
                <c:pt idx="29030">
                  <c:v>72.598958333333329</c:v>
                </c:pt>
                <c:pt idx="29031">
                  <c:v>72.6015625</c:v>
                </c:pt>
                <c:pt idx="29032">
                  <c:v>72.604166666666671</c:v>
                </c:pt>
                <c:pt idx="29033">
                  <c:v>72.606770833333329</c:v>
                </c:pt>
                <c:pt idx="29034">
                  <c:v>72.609375</c:v>
                </c:pt>
                <c:pt idx="29035">
                  <c:v>72.611979166666671</c:v>
                </c:pt>
                <c:pt idx="29036">
                  <c:v>72.614583333333329</c:v>
                </c:pt>
                <c:pt idx="29037">
                  <c:v>72.6171875</c:v>
                </c:pt>
                <c:pt idx="29038">
                  <c:v>72.619791666666671</c:v>
                </c:pt>
                <c:pt idx="29039">
                  <c:v>72.622395833333329</c:v>
                </c:pt>
                <c:pt idx="29040">
                  <c:v>72.625</c:v>
                </c:pt>
                <c:pt idx="29041">
                  <c:v>72.627604166666671</c:v>
                </c:pt>
                <c:pt idx="29042">
                  <c:v>72.630208333333329</c:v>
                </c:pt>
                <c:pt idx="29043">
                  <c:v>72.6328125</c:v>
                </c:pt>
                <c:pt idx="29044">
                  <c:v>72.635416666666671</c:v>
                </c:pt>
                <c:pt idx="29045">
                  <c:v>72.638020833333329</c:v>
                </c:pt>
                <c:pt idx="29046">
                  <c:v>72.640625</c:v>
                </c:pt>
                <c:pt idx="29047">
                  <c:v>72.643229166666671</c:v>
                </c:pt>
                <c:pt idx="29048">
                  <c:v>72.645833333333329</c:v>
                </c:pt>
                <c:pt idx="29049">
                  <c:v>72.6484375</c:v>
                </c:pt>
                <c:pt idx="29050">
                  <c:v>72.651041666666671</c:v>
                </c:pt>
                <c:pt idx="29051">
                  <c:v>72.653645833333329</c:v>
                </c:pt>
                <c:pt idx="29052">
                  <c:v>72.65625</c:v>
                </c:pt>
                <c:pt idx="29053">
                  <c:v>72.658854166666671</c:v>
                </c:pt>
                <c:pt idx="29054">
                  <c:v>72.661458333333329</c:v>
                </c:pt>
                <c:pt idx="29055">
                  <c:v>72.6640625</c:v>
                </c:pt>
                <c:pt idx="29056">
                  <c:v>72.666666666666671</c:v>
                </c:pt>
                <c:pt idx="29057">
                  <c:v>72.669270833333329</c:v>
                </c:pt>
                <c:pt idx="29058">
                  <c:v>72.671875</c:v>
                </c:pt>
                <c:pt idx="29059">
                  <c:v>72.674479166666671</c:v>
                </c:pt>
                <c:pt idx="29060">
                  <c:v>72.677083333333329</c:v>
                </c:pt>
                <c:pt idx="29061">
                  <c:v>72.6796875</c:v>
                </c:pt>
                <c:pt idx="29062">
                  <c:v>72.682291666666671</c:v>
                </c:pt>
                <c:pt idx="29063">
                  <c:v>72.684895833333329</c:v>
                </c:pt>
                <c:pt idx="29064">
                  <c:v>72.6875</c:v>
                </c:pt>
                <c:pt idx="29065">
                  <c:v>72.690104166666671</c:v>
                </c:pt>
                <c:pt idx="29066">
                  <c:v>72.692708333333329</c:v>
                </c:pt>
                <c:pt idx="29067">
                  <c:v>72.6953125</c:v>
                </c:pt>
                <c:pt idx="29068">
                  <c:v>72.697916666666671</c:v>
                </c:pt>
                <c:pt idx="29069">
                  <c:v>72.700520833333329</c:v>
                </c:pt>
                <c:pt idx="29070">
                  <c:v>72.703125</c:v>
                </c:pt>
                <c:pt idx="29071">
                  <c:v>72.705729166666671</c:v>
                </c:pt>
                <c:pt idx="29072">
                  <c:v>72.708333333333329</c:v>
                </c:pt>
                <c:pt idx="29073">
                  <c:v>72.7109375</c:v>
                </c:pt>
                <c:pt idx="29074">
                  <c:v>72.713541666666671</c:v>
                </c:pt>
                <c:pt idx="29075">
                  <c:v>72.716145833333329</c:v>
                </c:pt>
                <c:pt idx="29076">
                  <c:v>72.71875</c:v>
                </c:pt>
                <c:pt idx="29077">
                  <c:v>72.721354166666671</c:v>
                </c:pt>
                <c:pt idx="29078">
                  <c:v>72.723958333333329</c:v>
                </c:pt>
                <c:pt idx="29079">
                  <c:v>72.7265625</c:v>
                </c:pt>
                <c:pt idx="29080">
                  <c:v>72.729166666666671</c:v>
                </c:pt>
                <c:pt idx="29081">
                  <c:v>72.731770833333329</c:v>
                </c:pt>
                <c:pt idx="29082">
                  <c:v>72.734375</c:v>
                </c:pt>
                <c:pt idx="29083">
                  <c:v>72.736979166666671</c:v>
                </c:pt>
                <c:pt idx="29084">
                  <c:v>72.739583333333329</c:v>
                </c:pt>
                <c:pt idx="29085">
                  <c:v>72.7421875</c:v>
                </c:pt>
                <c:pt idx="29086">
                  <c:v>72.744791666666671</c:v>
                </c:pt>
                <c:pt idx="29087">
                  <c:v>72.747395833333329</c:v>
                </c:pt>
                <c:pt idx="29088">
                  <c:v>72.75</c:v>
                </c:pt>
                <c:pt idx="29089">
                  <c:v>72.752604166666671</c:v>
                </c:pt>
                <c:pt idx="29090">
                  <c:v>72.755208333333329</c:v>
                </c:pt>
                <c:pt idx="29091">
                  <c:v>72.7578125</c:v>
                </c:pt>
                <c:pt idx="29092">
                  <c:v>72.760416666666671</c:v>
                </c:pt>
                <c:pt idx="29093">
                  <c:v>72.763020833333329</c:v>
                </c:pt>
                <c:pt idx="29094">
                  <c:v>72.765625</c:v>
                </c:pt>
                <c:pt idx="29095">
                  <c:v>72.768229166666671</c:v>
                </c:pt>
                <c:pt idx="29096">
                  <c:v>72.770833333333329</c:v>
                </c:pt>
                <c:pt idx="29097">
                  <c:v>72.7734375</c:v>
                </c:pt>
                <c:pt idx="29098">
                  <c:v>72.776041666666671</c:v>
                </c:pt>
                <c:pt idx="29099">
                  <c:v>72.778645833333329</c:v>
                </c:pt>
                <c:pt idx="29100">
                  <c:v>72.78125</c:v>
                </c:pt>
                <c:pt idx="29101">
                  <c:v>72.783854166666671</c:v>
                </c:pt>
                <c:pt idx="29102">
                  <c:v>72.786458333333329</c:v>
                </c:pt>
                <c:pt idx="29103">
                  <c:v>72.7890625</c:v>
                </c:pt>
                <c:pt idx="29104">
                  <c:v>72.791666666666671</c:v>
                </c:pt>
                <c:pt idx="29105">
                  <c:v>72.794270833333329</c:v>
                </c:pt>
                <c:pt idx="29106">
                  <c:v>72.796875</c:v>
                </c:pt>
                <c:pt idx="29107">
                  <c:v>72.799479166666671</c:v>
                </c:pt>
                <c:pt idx="29108">
                  <c:v>72.802083333333329</c:v>
                </c:pt>
                <c:pt idx="29109">
                  <c:v>72.8046875</c:v>
                </c:pt>
                <c:pt idx="29110">
                  <c:v>72.807291666666671</c:v>
                </c:pt>
                <c:pt idx="29111">
                  <c:v>72.809895833333329</c:v>
                </c:pt>
                <c:pt idx="29112">
                  <c:v>72.8125</c:v>
                </c:pt>
                <c:pt idx="29113">
                  <c:v>72.815104166666671</c:v>
                </c:pt>
                <c:pt idx="29114">
                  <c:v>72.817708333333329</c:v>
                </c:pt>
                <c:pt idx="29115">
                  <c:v>72.8203125</c:v>
                </c:pt>
                <c:pt idx="29116">
                  <c:v>72.822916666666671</c:v>
                </c:pt>
                <c:pt idx="29117">
                  <c:v>72.825520833333329</c:v>
                </c:pt>
                <c:pt idx="29118">
                  <c:v>72.828125</c:v>
                </c:pt>
                <c:pt idx="29119">
                  <c:v>72.830729166666671</c:v>
                </c:pt>
                <c:pt idx="29120">
                  <c:v>72.833333333333329</c:v>
                </c:pt>
                <c:pt idx="29121">
                  <c:v>72.8359375</c:v>
                </c:pt>
                <c:pt idx="29122">
                  <c:v>72.838541666666671</c:v>
                </c:pt>
                <c:pt idx="29123">
                  <c:v>72.841145833333329</c:v>
                </c:pt>
                <c:pt idx="29124">
                  <c:v>72.84375</c:v>
                </c:pt>
                <c:pt idx="29125">
                  <c:v>72.846354166666671</c:v>
                </c:pt>
                <c:pt idx="29126">
                  <c:v>72.848958333333329</c:v>
                </c:pt>
                <c:pt idx="29127">
                  <c:v>72.8515625</c:v>
                </c:pt>
                <c:pt idx="29128">
                  <c:v>72.854166666666671</c:v>
                </c:pt>
                <c:pt idx="29129">
                  <c:v>72.856770833333329</c:v>
                </c:pt>
                <c:pt idx="29130">
                  <c:v>72.859375</c:v>
                </c:pt>
                <c:pt idx="29131">
                  <c:v>72.861979166666671</c:v>
                </c:pt>
                <c:pt idx="29132">
                  <c:v>72.864583333333329</c:v>
                </c:pt>
                <c:pt idx="29133">
                  <c:v>72.8671875</c:v>
                </c:pt>
                <c:pt idx="29134">
                  <c:v>72.869791666666671</c:v>
                </c:pt>
                <c:pt idx="29135">
                  <c:v>72.872395833333329</c:v>
                </c:pt>
                <c:pt idx="29136">
                  <c:v>72.875</c:v>
                </c:pt>
                <c:pt idx="29137">
                  <c:v>72.877604166666671</c:v>
                </c:pt>
                <c:pt idx="29138">
                  <c:v>72.880208333333329</c:v>
                </c:pt>
                <c:pt idx="29139">
                  <c:v>72.8828125</c:v>
                </c:pt>
                <c:pt idx="29140">
                  <c:v>72.885416666666671</c:v>
                </c:pt>
                <c:pt idx="29141">
                  <c:v>72.888020833333329</c:v>
                </c:pt>
                <c:pt idx="29142">
                  <c:v>72.890625</c:v>
                </c:pt>
                <c:pt idx="29143">
                  <c:v>72.893229166666671</c:v>
                </c:pt>
                <c:pt idx="29144">
                  <c:v>72.895833333333329</c:v>
                </c:pt>
                <c:pt idx="29145">
                  <c:v>72.8984375</c:v>
                </c:pt>
                <c:pt idx="29146">
                  <c:v>72.901041666666671</c:v>
                </c:pt>
                <c:pt idx="29147">
                  <c:v>72.903645833333329</c:v>
                </c:pt>
                <c:pt idx="29148">
                  <c:v>72.90625</c:v>
                </c:pt>
                <c:pt idx="29149">
                  <c:v>72.908854166666671</c:v>
                </c:pt>
                <c:pt idx="29150">
                  <c:v>72.911458333333329</c:v>
                </c:pt>
                <c:pt idx="29151">
                  <c:v>72.9140625</c:v>
                </c:pt>
                <c:pt idx="29152">
                  <c:v>72.916666666666671</c:v>
                </c:pt>
                <c:pt idx="29153">
                  <c:v>72.919270833333329</c:v>
                </c:pt>
                <c:pt idx="29154">
                  <c:v>72.921875</c:v>
                </c:pt>
                <c:pt idx="29155">
                  <c:v>72.924479166666671</c:v>
                </c:pt>
                <c:pt idx="29156">
                  <c:v>72.927083333333329</c:v>
                </c:pt>
                <c:pt idx="29157">
                  <c:v>72.9296875</c:v>
                </c:pt>
                <c:pt idx="29158">
                  <c:v>72.932291666666671</c:v>
                </c:pt>
                <c:pt idx="29159">
                  <c:v>72.934895833333329</c:v>
                </c:pt>
                <c:pt idx="29160">
                  <c:v>72.9375</c:v>
                </c:pt>
                <c:pt idx="29161">
                  <c:v>72.940104166666671</c:v>
                </c:pt>
                <c:pt idx="29162">
                  <c:v>72.942708333333329</c:v>
                </c:pt>
                <c:pt idx="29163">
                  <c:v>72.9453125</c:v>
                </c:pt>
                <c:pt idx="29164">
                  <c:v>72.947916666666671</c:v>
                </c:pt>
                <c:pt idx="29165">
                  <c:v>72.950520833333329</c:v>
                </c:pt>
                <c:pt idx="29166">
                  <c:v>72.953125</c:v>
                </c:pt>
                <c:pt idx="29167">
                  <c:v>72.955729166666671</c:v>
                </c:pt>
                <c:pt idx="29168">
                  <c:v>72.958333333333329</c:v>
                </c:pt>
                <c:pt idx="29169">
                  <c:v>72.9609375</c:v>
                </c:pt>
                <c:pt idx="29170">
                  <c:v>72.963541666666671</c:v>
                </c:pt>
                <c:pt idx="29171">
                  <c:v>72.966145833333329</c:v>
                </c:pt>
                <c:pt idx="29172">
                  <c:v>72.96875</c:v>
                </c:pt>
                <c:pt idx="29173">
                  <c:v>72.971354166666671</c:v>
                </c:pt>
                <c:pt idx="29174">
                  <c:v>72.973958333333329</c:v>
                </c:pt>
                <c:pt idx="29175">
                  <c:v>72.9765625</c:v>
                </c:pt>
                <c:pt idx="29176">
                  <c:v>72.979166666666671</c:v>
                </c:pt>
                <c:pt idx="29177">
                  <c:v>72.981770833333329</c:v>
                </c:pt>
                <c:pt idx="29178">
                  <c:v>72.984375</c:v>
                </c:pt>
                <c:pt idx="29179">
                  <c:v>72.986979166666671</c:v>
                </c:pt>
                <c:pt idx="29180">
                  <c:v>72.989583333333329</c:v>
                </c:pt>
                <c:pt idx="29181">
                  <c:v>72.9921875</c:v>
                </c:pt>
                <c:pt idx="29182">
                  <c:v>72.994791666666671</c:v>
                </c:pt>
                <c:pt idx="29183">
                  <c:v>72.997395833333329</c:v>
                </c:pt>
                <c:pt idx="29184">
                  <c:v>73</c:v>
                </c:pt>
                <c:pt idx="29185">
                  <c:v>73.002604166666671</c:v>
                </c:pt>
                <c:pt idx="29186">
                  <c:v>73.005208333333329</c:v>
                </c:pt>
                <c:pt idx="29187">
                  <c:v>73.0078125</c:v>
                </c:pt>
                <c:pt idx="29188">
                  <c:v>73.010416666666671</c:v>
                </c:pt>
                <c:pt idx="29189">
                  <c:v>73.013020833333329</c:v>
                </c:pt>
                <c:pt idx="29190">
                  <c:v>73.015625</c:v>
                </c:pt>
                <c:pt idx="29191">
                  <c:v>73.018229166666671</c:v>
                </c:pt>
                <c:pt idx="29192">
                  <c:v>73.020833333333329</c:v>
                </c:pt>
                <c:pt idx="29193">
                  <c:v>73.0234375</c:v>
                </c:pt>
                <c:pt idx="29194">
                  <c:v>73.026041666666671</c:v>
                </c:pt>
                <c:pt idx="29195">
                  <c:v>73.028645833333329</c:v>
                </c:pt>
                <c:pt idx="29196">
                  <c:v>73.03125</c:v>
                </c:pt>
                <c:pt idx="29197">
                  <c:v>73.033854166666671</c:v>
                </c:pt>
                <c:pt idx="29198">
                  <c:v>73.036458333333329</c:v>
                </c:pt>
                <c:pt idx="29199">
                  <c:v>73.0390625</c:v>
                </c:pt>
                <c:pt idx="29200">
                  <c:v>73.041666666666671</c:v>
                </c:pt>
                <c:pt idx="29201">
                  <c:v>73.044270833333329</c:v>
                </c:pt>
                <c:pt idx="29202">
                  <c:v>73.046875</c:v>
                </c:pt>
                <c:pt idx="29203">
                  <c:v>73.049479166666671</c:v>
                </c:pt>
                <c:pt idx="29204">
                  <c:v>73.052083333333329</c:v>
                </c:pt>
                <c:pt idx="29205">
                  <c:v>73.0546875</c:v>
                </c:pt>
                <c:pt idx="29206">
                  <c:v>73.057291666666671</c:v>
                </c:pt>
                <c:pt idx="29207">
                  <c:v>73.059895833333329</c:v>
                </c:pt>
                <c:pt idx="29208">
                  <c:v>73.0625</c:v>
                </c:pt>
                <c:pt idx="29209">
                  <c:v>73.065104166666671</c:v>
                </c:pt>
                <c:pt idx="29210">
                  <c:v>73.067708333333329</c:v>
                </c:pt>
                <c:pt idx="29211">
                  <c:v>73.0703125</c:v>
                </c:pt>
                <c:pt idx="29212">
                  <c:v>73.072916666666671</c:v>
                </c:pt>
                <c:pt idx="29213">
                  <c:v>73.075520833333329</c:v>
                </c:pt>
                <c:pt idx="29214">
                  <c:v>73.078125</c:v>
                </c:pt>
                <c:pt idx="29215">
                  <c:v>73.080729166666671</c:v>
                </c:pt>
                <c:pt idx="29216">
                  <c:v>73.083333333333329</c:v>
                </c:pt>
                <c:pt idx="29217">
                  <c:v>73.0859375</c:v>
                </c:pt>
                <c:pt idx="29218">
                  <c:v>73.088541666666671</c:v>
                </c:pt>
                <c:pt idx="29219">
                  <c:v>73.091145833333329</c:v>
                </c:pt>
                <c:pt idx="29220">
                  <c:v>73.09375</c:v>
                </c:pt>
                <c:pt idx="29221">
                  <c:v>73.096354166666671</c:v>
                </c:pt>
                <c:pt idx="29222">
                  <c:v>73.098958333333329</c:v>
                </c:pt>
                <c:pt idx="29223">
                  <c:v>73.1015625</c:v>
                </c:pt>
                <c:pt idx="29224">
                  <c:v>73.104166666666671</c:v>
                </c:pt>
                <c:pt idx="29225">
                  <c:v>73.106770833333329</c:v>
                </c:pt>
                <c:pt idx="29226">
                  <c:v>73.109375</c:v>
                </c:pt>
                <c:pt idx="29227">
                  <c:v>73.111979166666671</c:v>
                </c:pt>
                <c:pt idx="29228">
                  <c:v>73.114583333333329</c:v>
                </c:pt>
                <c:pt idx="29229">
                  <c:v>73.1171875</c:v>
                </c:pt>
                <c:pt idx="29230">
                  <c:v>73.119791666666671</c:v>
                </c:pt>
                <c:pt idx="29231">
                  <c:v>73.122395833333329</c:v>
                </c:pt>
                <c:pt idx="29232">
                  <c:v>73.125</c:v>
                </c:pt>
                <c:pt idx="29233">
                  <c:v>73.127604166666671</c:v>
                </c:pt>
                <c:pt idx="29234">
                  <c:v>73.130208333333329</c:v>
                </c:pt>
                <c:pt idx="29235">
                  <c:v>73.1328125</c:v>
                </c:pt>
                <c:pt idx="29236">
                  <c:v>73.135416666666671</c:v>
                </c:pt>
                <c:pt idx="29237">
                  <c:v>73.138020833333329</c:v>
                </c:pt>
                <c:pt idx="29238">
                  <c:v>73.140625</c:v>
                </c:pt>
                <c:pt idx="29239">
                  <c:v>73.143229166666671</c:v>
                </c:pt>
                <c:pt idx="29240">
                  <c:v>73.145833333333329</c:v>
                </c:pt>
                <c:pt idx="29241">
                  <c:v>73.1484375</c:v>
                </c:pt>
                <c:pt idx="29242">
                  <c:v>73.151041666666671</c:v>
                </c:pt>
                <c:pt idx="29243">
                  <c:v>73.153645833333329</c:v>
                </c:pt>
                <c:pt idx="29244">
                  <c:v>73.15625</c:v>
                </c:pt>
                <c:pt idx="29245">
                  <c:v>73.158854166666671</c:v>
                </c:pt>
                <c:pt idx="29246">
                  <c:v>73.161458333333329</c:v>
                </c:pt>
                <c:pt idx="29247">
                  <c:v>73.1640625</c:v>
                </c:pt>
                <c:pt idx="29248">
                  <c:v>73.166666666666671</c:v>
                </c:pt>
                <c:pt idx="29249">
                  <c:v>73.169270833333329</c:v>
                </c:pt>
                <c:pt idx="29250">
                  <c:v>73.171875</c:v>
                </c:pt>
                <c:pt idx="29251">
                  <c:v>73.174479166666671</c:v>
                </c:pt>
                <c:pt idx="29252">
                  <c:v>73.177083333333329</c:v>
                </c:pt>
                <c:pt idx="29253">
                  <c:v>73.1796875</c:v>
                </c:pt>
                <c:pt idx="29254">
                  <c:v>73.182291666666671</c:v>
                </c:pt>
                <c:pt idx="29255">
                  <c:v>73.184895833333329</c:v>
                </c:pt>
                <c:pt idx="29256">
                  <c:v>73.1875</c:v>
                </c:pt>
                <c:pt idx="29257">
                  <c:v>73.190104166666671</c:v>
                </c:pt>
                <c:pt idx="29258">
                  <c:v>73.192708333333329</c:v>
                </c:pt>
                <c:pt idx="29259">
                  <c:v>73.1953125</c:v>
                </c:pt>
                <c:pt idx="29260">
                  <c:v>73.197916666666671</c:v>
                </c:pt>
                <c:pt idx="29261">
                  <c:v>73.200520833333329</c:v>
                </c:pt>
                <c:pt idx="29262">
                  <c:v>73.203125</c:v>
                </c:pt>
                <c:pt idx="29263">
                  <c:v>73.205729166666671</c:v>
                </c:pt>
                <c:pt idx="29264">
                  <c:v>73.208333333333329</c:v>
                </c:pt>
                <c:pt idx="29265">
                  <c:v>73.2109375</c:v>
                </c:pt>
                <c:pt idx="29266">
                  <c:v>73.213541666666671</c:v>
                </c:pt>
                <c:pt idx="29267">
                  <c:v>73.216145833333329</c:v>
                </c:pt>
                <c:pt idx="29268">
                  <c:v>73.21875</c:v>
                </c:pt>
                <c:pt idx="29269">
                  <c:v>73.221354166666671</c:v>
                </c:pt>
                <c:pt idx="29270">
                  <c:v>73.223958333333329</c:v>
                </c:pt>
                <c:pt idx="29271">
                  <c:v>73.2265625</c:v>
                </c:pt>
                <c:pt idx="29272">
                  <c:v>73.229166666666671</c:v>
                </c:pt>
                <c:pt idx="29273">
                  <c:v>73.231770833333329</c:v>
                </c:pt>
                <c:pt idx="29274">
                  <c:v>73.234375</c:v>
                </c:pt>
                <c:pt idx="29275">
                  <c:v>73.236979166666671</c:v>
                </c:pt>
                <c:pt idx="29276">
                  <c:v>73.239583333333329</c:v>
                </c:pt>
                <c:pt idx="29277">
                  <c:v>73.2421875</c:v>
                </c:pt>
                <c:pt idx="29278">
                  <c:v>73.244791666666671</c:v>
                </c:pt>
                <c:pt idx="29279">
                  <c:v>73.247395833333329</c:v>
                </c:pt>
                <c:pt idx="29280">
                  <c:v>73.25</c:v>
                </c:pt>
                <c:pt idx="29281">
                  <c:v>73.252604166666671</c:v>
                </c:pt>
                <c:pt idx="29282">
                  <c:v>73.255208333333329</c:v>
                </c:pt>
                <c:pt idx="29283">
                  <c:v>73.2578125</c:v>
                </c:pt>
                <c:pt idx="29284">
                  <c:v>73.260416666666671</c:v>
                </c:pt>
                <c:pt idx="29285">
                  <c:v>73.263020833333329</c:v>
                </c:pt>
                <c:pt idx="29286">
                  <c:v>73.265625</c:v>
                </c:pt>
                <c:pt idx="29287">
                  <c:v>73.268229166666671</c:v>
                </c:pt>
                <c:pt idx="29288">
                  <c:v>73.270833333333329</c:v>
                </c:pt>
                <c:pt idx="29289">
                  <c:v>73.2734375</c:v>
                </c:pt>
                <c:pt idx="29290">
                  <c:v>73.276041666666671</c:v>
                </c:pt>
                <c:pt idx="29291">
                  <c:v>73.278645833333329</c:v>
                </c:pt>
                <c:pt idx="29292">
                  <c:v>73.28125</c:v>
                </c:pt>
                <c:pt idx="29293">
                  <c:v>73.283854166666671</c:v>
                </c:pt>
                <c:pt idx="29294">
                  <c:v>73.286458333333329</c:v>
                </c:pt>
                <c:pt idx="29295">
                  <c:v>73.2890625</c:v>
                </c:pt>
                <c:pt idx="29296">
                  <c:v>73.291666666666671</c:v>
                </c:pt>
                <c:pt idx="29297">
                  <c:v>73.294270833333329</c:v>
                </c:pt>
                <c:pt idx="29298">
                  <c:v>73.296875</c:v>
                </c:pt>
                <c:pt idx="29299">
                  <c:v>73.299479166666671</c:v>
                </c:pt>
                <c:pt idx="29300">
                  <c:v>73.302083333333329</c:v>
                </c:pt>
                <c:pt idx="29301">
                  <c:v>73.3046875</c:v>
                </c:pt>
                <c:pt idx="29302">
                  <c:v>73.307291666666671</c:v>
                </c:pt>
                <c:pt idx="29303">
                  <c:v>73.309895833333329</c:v>
                </c:pt>
                <c:pt idx="29304">
                  <c:v>73.3125</c:v>
                </c:pt>
                <c:pt idx="29305">
                  <c:v>73.315104166666671</c:v>
                </c:pt>
                <c:pt idx="29306">
                  <c:v>73.317708333333329</c:v>
                </c:pt>
                <c:pt idx="29307">
                  <c:v>73.3203125</c:v>
                </c:pt>
                <c:pt idx="29308">
                  <c:v>73.322916666666671</c:v>
                </c:pt>
                <c:pt idx="29309">
                  <c:v>73.325520833333329</c:v>
                </c:pt>
                <c:pt idx="29310">
                  <c:v>73.328125</c:v>
                </c:pt>
                <c:pt idx="29311">
                  <c:v>73.330729166666671</c:v>
                </c:pt>
                <c:pt idx="29312">
                  <c:v>73.333333333333329</c:v>
                </c:pt>
                <c:pt idx="29313">
                  <c:v>73.3359375</c:v>
                </c:pt>
                <c:pt idx="29314">
                  <c:v>73.338541666666671</c:v>
                </c:pt>
                <c:pt idx="29315">
                  <c:v>73.341145833333329</c:v>
                </c:pt>
                <c:pt idx="29316">
                  <c:v>73.34375</c:v>
                </c:pt>
                <c:pt idx="29317">
                  <c:v>73.346354166666671</c:v>
                </c:pt>
                <c:pt idx="29318">
                  <c:v>73.348958333333329</c:v>
                </c:pt>
                <c:pt idx="29319">
                  <c:v>73.3515625</c:v>
                </c:pt>
                <c:pt idx="29320">
                  <c:v>73.354166666666671</c:v>
                </c:pt>
                <c:pt idx="29321">
                  <c:v>73.356770833333329</c:v>
                </c:pt>
                <c:pt idx="29322">
                  <c:v>73.359375</c:v>
                </c:pt>
                <c:pt idx="29323">
                  <c:v>73.361979166666671</c:v>
                </c:pt>
                <c:pt idx="29324">
                  <c:v>73.364583333333329</c:v>
                </c:pt>
                <c:pt idx="29325">
                  <c:v>73.3671875</c:v>
                </c:pt>
                <c:pt idx="29326">
                  <c:v>73.369791666666671</c:v>
                </c:pt>
                <c:pt idx="29327">
                  <c:v>73.372395833333329</c:v>
                </c:pt>
                <c:pt idx="29328">
                  <c:v>73.375</c:v>
                </c:pt>
                <c:pt idx="29329">
                  <c:v>73.377604166666671</c:v>
                </c:pt>
                <c:pt idx="29330">
                  <c:v>73.380208333333329</c:v>
                </c:pt>
                <c:pt idx="29331">
                  <c:v>73.3828125</c:v>
                </c:pt>
                <c:pt idx="29332">
                  <c:v>73.385416666666671</c:v>
                </c:pt>
                <c:pt idx="29333">
                  <c:v>73.388020833333329</c:v>
                </c:pt>
                <c:pt idx="29334">
                  <c:v>73.390625</c:v>
                </c:pt>
                <c:pt idx="29335">
                  <c:v>73.393229166666671</c:v>
                </c:pt>
                <c:pt idx="29336">
                  <c:v>73.395833333333329</c:v>
                </c:pt>
                <c:pt idx="29337">
                  <c:v>73.3984375</c:v>
                </c:pt>
                <c:pt idx="29338">
                  <c:v>73.401041666666671</c:v>
                </c:pt>
                <c:pt idx="29339">
                  <c:v>73.403645833333329</c:v>
                </c:pt>
                <c:pt idx="29340">
                  <c:v>73.40625</c:v>
                </c:pt>
                <c:pt idx="29341">
                  <c:v>73.408854166666671</c:v>
                </c:pt>
                <c:pt idx="29342">
                  <c:v>73.411458333333329</c:v>
                </c:pt>
                <c:pt idx="29343">
                  <c:v>73.4140625</c:v>
                </c:pt>
                <c:pt idx="29344">
                  <c:v>73.416666666666671</c:v>
                </c:pt>
                <c:pt idx="29345">
                  <c:v>73.419270833333329</c:v>
                </c:pt>
                <c:pt idx="29346">
                  <c:v>73.421875</c:v>
                </c:pt>
                <c:pt idx="29347">
                  <c:v>73.424479166666671</c:v>
                </c:pt>
                <c:pt idx="29348">
                  <c:v>73.427083333333329</c:v>
                </c:pt>
                <c:pt idx="29349">
                  <c:v>73.4296875</c:v>
                </c:pt>
                <c:pt idx="29350">
                  <c:v>73.432291666666671</c:v>
                </c:pt>
                <c:pt idx="29351">
                  <c:v>73.434895833333329</c:v>
                </c:pt>
                <c:pt idx="29352">
                  <c:v>73.4375</c:v>
                </c:pt>
                <c:pt idx="29353">
                  <c:v>73.440104166666671</c:v>
                </c:pt>
                <c:pt idx="29354">
                  <c:v>73.442708333333329</c:v>
                </c:pt>
                <c:pt idx="29355">
                  <c:v>73.4453125</c:v>
                </c:pt>
                <c:pt idx="29356">
                  <c:v>73.447916666666671</c:v>
                </c:pt>
                <c:pt idx="29357">
                  <c:v>73.450520833333329</c:v>
                </c:pt>
                <c:pt idx="29358">
                  <c:v>73.453125</c:v>
                </c:pt>
                <c:pt idx="29359">
                  <c:v>73.455729166666671</c:v>
                </c:pt>
                <c:pt idx="29360">
                  <c:v>73.458333333333329</c:v>
                </c:pt>
                <c:pt idx="29361">
                  <c:v>73.4609375</c:v>
                </c:pt>
                <c:pt idx="29362">
                  <c:v>73.463541666666671</c:v>
                </c:pt>
                <c:pt idx="29363">
                  <c:v>73.466145833333329</c:v>
                </c:pt>
                <c:pt idx="29364">
                  <c:v>73.46875</c:v>
                </c:pt>
                <c:pt idx="29365">
                  <c:v>73.471354166666671</c:v>
                </c:pt>
                <c:pt idx="29366">
                  <c:v>73.473958333333329</c:v>
                </c:pt>
                <c:pt idx="29367">
                  <c:v>73.4765625</c:v>
                </c:pt>
                <c:pt idx="29368">
                  <c:v>73.479166666666671</c:v>
                </c:pt>
                <c:pt idx="29369">
                  <c:v>73.481770833333329</c:v>
                </c:pt>
                <c:pt idx="29370">
                  <c:v>73.484375</c:v>
                </c:pt>
                <c:pt idx="29371">
                  <c:v>73.486979166666671</c:v>
                </c:pt>
                <c:pt idx="29372">
                  <c:v>73.489583333333329</c:v>
                </c:pt>
                <c:pt idx="29373">
                  <c:v>73.4921875</c:v>
                </c:pt>
                <c:pt idx="29374">
                  <c:v>73.494791666666671</c:v>
                </c:pt>
                <c:pt idx="29375">
                  <c:v>73.497395833333329</c:v>
                </c:pt>
                <c:pt idx="29376">
                  <c:v>73.5</c:v>
                </c:pt>
                <c:pt idx="29377">
                  <c:v>73.502604166666671</c:v>
                </c:pt>
                <c:pt idx="29378">
                  <c:v>73.505208333333329</c:v>
                </c:pt>
                <c:pt idx="29379">
                  <c:v>73.5078125</c:v>
                </c:pt>
                <c:pt idx="29380">
                  <c:v>73.510416666666671</c:v>
                </c:pt>
                <c:pt idx="29381">
                  <c:v>73.513020833333329</c:v>
                </c:pt>
                <c:pt idx="29382">
                  <c:v>73.515625</c:v>
                </c:pt>
                <c:pt idx="29383">
                  <c:v>73.518229166666671</c:v>
                </c:pt>
                <c:pt idx="29384">
                  <c:v>73.520833333333329</c:v>
                </c:pt>
                <c:pt idx="29385">
                  <c:v>73.5234375</c:v>
                </c:pt>
                <c:pt idx="29386">
                  <c:v>73.526041666666671</c:v>
                </c:pt>
                <c:pt idx="29387">
                  <c:v>73.528645833333329</c:v>
                </c:pt>
                <c:pt idx="29388">
                  <c:v>73.53125</c:v>
                </c:pt>
                <c:pt idx="29389">
                  <c:v>73.533854166666671</c:v>
                </c:pt>
                <c:pt idx="29390">
                  <c:v>73.536458333333329</c:v>
                </c:pt>
                <c:pt idx="29391">
                  <c:v>73.5390625</c:v>
                </c:pt>
                <c:pt idx="29392">
                  <c:v>73.541666666666671</c:v>
                </c:pt>
                <c:pt idx="29393">
                  <c:v>73.544270833333329</c:v>
                </c:pt>
                <c:pt idx="29394">
                  <c:v>73.546875</c:v>
                </c:pt>
                <c:pt idx="29395">
                  <c:v>73.549479166666671</c:v>
                </c:pt>
                <c:pt idx="29396">
                  <c:v>73.552083333333329</c:v>
                </c:pt>
                <c:pt idx="29397">
                  <c:v>73.5546875</c:v>
                </c:pt>
                <c:pt idx="29398">
                  <c:v>73.557291666666671</c:v>
                </c:pt>
                <c:pt idx="29399">
                  <c:v>73.559895833333329</c:v>
                </c:pt>
                <c:pt idx="29400">
                  <c:v>73.5625</c:v>
                </c:pt>
                <c:pt idx="29401">
                  <c:v>73.565104166666671</c:v>
                </c:pt>
                <c:pt idx="29402">
                  <c:v>73.567708333333329</c:v>
                </c:pt>
                <c:pt idx="29403">
                  <c:v>73.5703125</c:v>
                </c:pt>
                <c:pt idx="29404">
                  <c:v>73.572916666666671</c:v>
                </c:pt>
                <c:pt idx="29405">
                  <c:v>73.575520833333329</c:v>
                </c:pt>
                <c:pt idx="29406">
                  <c:v>73.578125</c:v>
                </c:pt>
                <c:pt idx="29407">
                  <c:v>73.580729166666671</c:v>
                </c:pt>
                <c:pt idx="29408">
                  <c:v>73.583333333333329</c:v>
                </c:pt>
                <c:pt idx="29409">
                  <c:v>73.5859375</c:v>
                </c:pt>
                <c:pt idx="29410">
                  <c:v>73.588541666666671</c:v>
                </c:pt>
                <c:pt idx="29411">
                  <c:v>73.591145833333329</c:v>
                </c:pt>
                <c:pt idx="29412">
                  <c:v>73.59375</c:v>
                </c:pt>
                <c:pt idx="29413">
                  <c:v>73.596354166666671</c:v>
                </c:pt>
                <c:pt idx="29414">
                  <c:v>73.598958333333329</c:v>
                </c:pt>
                <c:pt idx="29415">
                  <c:v>73.6015625</c:v>
                </c:pt>
                <c:pt idx="29416">
                  <c:v>73.604166666666671</c:v>
                </c:pt>
                <c:pt idx="29417">
                  <c:v>73.606770833333329</c:v>
                </c:pt>
                <c:pt idx="29418">
                  <c:v>73.609375</c:v>
                </c:pt>
                <c:pt idx="29419">
                  <c:v>73.611979166666671</c:v>
                </c:pt>
                <c:pt idx="29420">
                  <c:v>73.614583333333329</c:v>
                </c:pt>
                <c:pt idx="29421">
                  <c:v>73.6171875</c:v>
                </c:pt>
                <c:pt idx="29422">
                  <c:v>73.619791666666671</c:v>
                </c:pt>
                <c:pt idx="29423">
                  <c:v>73.622395833333329</c:v>
                </c:pt>
                <c:pt idx="29424">
                  <c:v>73.625</c:v>
                </c:pt>
                <c:pt idx="29425">
                  <c:v>73.627604166666671</c:v>
                </c:pt>
                <c:pt idx="29426">
                  <c:v>73.630208333333329</c:v>
                </c:pt>
                <c:pt idx="29427">
                  <c:v>73.6328125</c:v>
                </c:pt>
                <c:pt idx="29428">
                  <c:v>73.635416666666671</c:v>
                </c:pt>
                <c:pt idx="29429">
                  <c:v>73.638020833333329</c:v>
                </c:pt>
                <c:pt idx="29430">
                  <c:v>73.640625</c:v>
                </c:pt>
                <c:pt idx="29431">
                  <c:v>73.643229166666671</c:v>
                </c:pt>
                <c:pt idx="29432">
                  <c:v>73.645833333333329</c:v>
                </c:pt>
                <c:pt idx="29433">
                  <c:v>73.6484375</c:v>
                </c:pt>
                <c:pt idx="29434">
                  <c:v>73.651041666666671</c:v>
                </c:pt>
                <c:pt idx="29435">
                  <c:v>73.653645833333329</c:v>
                </c:pt>
                <c:pt idx="29436">
                  <c:v>73.65625</c:v>
                </c:pt>
                <c:pt idx="29437">
                  <c:v>73.658854166666671</c:v>
                </c:pt>
                <c:pt idx="29438">
                  <c:v>73.661458333333329</c:v>
                </c:pt>
                <c:pt idx="29439">
                  <c:v>73.6640625</c:v>
                </c:pt>
                <c:pt idx="29440">
                  <c:v>73.666666666666671</c:v>
                </c:pt>
                <c:pt idx="29441">
                  <c:v>73.669270833333329</c:v>
                </c:pt>
                <c:pt idx="29442">
                  <c:v>73.671875</c:v>
                </c:pt>
                <c:pt idx="29443">
                  <c:v>73.674479166666671</c:v>
                </c:pt>
                <c:pt idx="29444">
                  <c:v>73.677083333333329</c:v>
                </c:pt>
                <c:pt idx="29445">
                  <c:v>73.6796875</c:v>
                </c:pt>
                <c:pt idx="29446">
                  <c:v>73.682291666666671</c:v>
                </c:pt>
                <c:pt idx="29447">
                  <c:v>73.684895833333329</c:v>
                </c:pt>
                <c:pt idx="29448">
                  <c:v>73.6875</c:v>
                </c:pt>
                <c:pt idx="29449">
                  <c:v>73.690104166666671</c:v>
                </c:pt>
                <c:pt idx="29450">
                  <c:v>73.692708333333329</c:v>
                </c:pt>
                <c:pt idx="29451">
                  <c:v>73.6953125</c:v>
                </c:pt>
                <c:pt idx="29452">
                  <c:v>73.697916666666671</c:v>
                </c:pt>
                <c:pt idx="29453">
                  <c:v>73.700520833333329</c:v>
                </c:pt>
                <c:pt idx="29454">
                  <c:v>73.703125</c:v>
                </c:pt>
                <c:pt idx="29455">
                  <c:v>73.705729166666671</c:v>
                </c:pt>
                <c:pt idx="29456">
                  <c:v>73.708333333333329</c:v>
                </c:pt>
                <c:pt idx="29457">
                  <c:v>73.7109375</c:v>
                </c:pt>
                <c:pt idx="29458">
                  <c:v>73.713541666666671</c:v>
                </c:pt>
                <c:pt idx="29459">
                  <c:v>73.716145833333329</c:v>
                </c:pt>
                <c:pt idx="29460">
                  <c:v>73.71875</c:v>
                </c:pt>
                <c:pt idx="29461">
                  <c:v>73.721354166666671</c:v>
                </c:pt>
                <c:pt idx="29462">
                  <c:v>73.723958333333329</c:v>
                </c:pt>
                <c:pt idx="29463">
                  <c:v>73.7265625</c:v>
                </c:pt>
                <c:pt idx="29464">
                  <c:v>73.729166666666671</c:v>
                </c:pt>
                <c:pt idx="29465">
                  <c:v>73.731770833333329</c:v>
                </c:pt>
                <c:pt idx="29466">
                  <c:v>73.734375</c:v>
                </c:pt>
                <c:pt idx="29467">
                  <c:v>73.736979166666671</c:v>
                </c:pt>
                <c:pt idx="29468">
                  <c:v>73.739583333333329</c:v>
                </c:pt>
                <c:pt idx="29469">
                  <c:v>73.7421875</c:v>
                </c:pt>
                <c:pt idx="29470">
                  <c:v>73.744791666666671</c:v>
                </c:pt>
                <c:pt idx="29471">
                  <c:v>73.747395833333329</c:v>
                </c:pt>
                <c:pt idx="29472">
                  <c:v>73.75</c:v>
                </c:pt>
                <c:pt idx="29473">
                  <c:v>73.752604166666671</c:v>
                </c:pt>
                <c:pt idx="29474">
                  <c:v>73.755208333333329</c:v>
                </c:pt>
                <c:pt idx="29475">
                  <c:v>73.7578125</c:v>
                </c:pt>
                <c:pt idx="29476">
                  <c:v>73.760416666666671</c:v>
                </c:pt>
                <c:pt idx="29477">
                  <c:v>73.763020833333329</c:v>
                </c:pt>
                <c:pt idx="29478">
                  <c:v>73.765625</c:v>
                </c:pt>
                <c:pt idx="29479">
                  <c:v>73.768229166666671</c:v>
                </c:pt>
                <c:pt idx="29480">
                  <c:v>73.770833333333329</c:v>
                </c:pt>
                <c:pt idx="29481">
                  <c:v>73.7734375</c:v>
                </c:pt>
                <c:pt idx="29482">
                  <c:v>73.776041666666671</c:v>
                </c:pt>
                <c:pt idx="29483">
                  <c:v>73.778645833333329</c:v>
                </c:pt>
                <c:pt idx="29484">
                  <c:v>73.78125</c:v>
                </c:pt>
                <c:pt idx="29485">
                  <c:v>73.783854166666671</c:v>
                </c:pt>
                <c:pt idx="29486">
                  <c:v>73.786458333333329</c:v>
                </c:pt>
                <c:pt idx="29487">
                  <c:v>73.7890625</c:v>
                </c:pt>
                <c:pt idx="29488">
                  <c:v>73.791666666666671</c:v>
                </c:pt>
                <c:pt idx="29489">
                  <c:v>73.794270833333329</c:v>
                </c:pt>
                <c:pt idx="29490">
                  <c:v>73.796875</c:v>
                </c:pt>
                <c:pt idx="29491">
                  <c:v>73.799479166666671</c:v>
                </c:pt>
                <c:pt idx="29492">
                  <c:v>73.802083333333329</c:v>
                </c:pt>
                <c:pt idx="29493">
                  <c:v>73.8046875</c:v>
                </c:pt>
                <c:pt idx="29494">
                  <c:v>73.807291666666671</c:v>
                </c:pt>
                <c:pt idx="29495">
                  <c:v>73.809895833333329</c:v>
                </c:pt>
                <c:pt idx="29496">
                  <c:v>73.8125</c:v>
                </c:pt>
                <c:pt idx="29497">
                  <c:v>73.815104166666671</c:v>
                </c:pt>
                <c:pt idx="29498">
                  <c:v>73.817708333333329</c:v>
                </c:pt>
                <c:pt idx="29499">
                  <c:v>73.8203125</c:v>
                </c:pt>
                <c:pt idx="29500">
                  <c:v>73.822916666666671</c:v>
                </c:pt>
                <c:pt idx="29501">
                  <c:v>73.825520833333329</c:v>
                </c:pt>
                <c:pt idx="29502">
                  <c:v>73.828125</c:v>
                </c:pt>
                <c:pt idx="29503">
                  <c:v>73.830729166666671</c:v>
                </c:pt>
                <c:pt idx="29504">
                  <c:v>73.833333333333329</c:v>
                </c:pt>
                <c:pt idx="29505">
                  <c:v>73.8359375</c:v>
                </c:pt>
                <c:pt idx="29506">
                  <c:v>73.838541666666671</c:v>
                </c:pt>
                <c:pt idx="29507">
                  <c:v>73.841145833333329</c:v>
                </c:pt>
                <c:pt idx="29508">
                  <c:v>73.84375</c:v>
                </c:pt>
                <c:pt idx="29509">
                  <c:v>73.846354166666671</c:v>
                </c:pt>
                <c:pt idx="29510">
                  <c:v>73.848958333333329</c:v>
                </c:pt>
                <c:pt idx="29511">
                  <c:v>73.8515625</c:v>
                </c:pt>
                <c:pt idx="29512">
                  <c:v>73.854166666666671</c:v>
                </c:pt>
                <c:pt idx="29513">
                  <c:v>73.856770833333329</c:v>
                </c:pt>
                <c:pt idx="29514">
                  <c:v>73.859375</c:v>
                </c:pt>
                <c:pt idx="29515">
                  <c:v>73.861979166666671</c:v>
                </c:pt>
                <c:pt idx="29516">
                  <c:v>73.864583333333329</c:v>
                </c:pt>
                <c:pt idx="29517">
                  <c:v>73.8671875</c:v>
                </c:pt>
                <c:pt idx="29518">
                  <c:v>73.869791666666671</c:v>
                </c:pt>
                <c:pt idx="29519">
                  <c:v>73.872395833333329</c:v>
                </c:pt>
                <c:pt idx="29520">
                  <c:v>73.875</c:v>
                </c:pt>
                <c:pt idx="29521">
                  <c:v>73.877604166666671</c:v>
                </c:pt>
                <c:pt idx="29522">
                  <c:v>73.880208333333329</c:v>
                </c:pt>
                <c:pt idx="29523">
                  <c:v>73.8828125</c:v>
                </c:pt>
                <c:pt idx="29524">
                  <c:v>73.885416666666671</c:v>
                </c:pt>
                <c:pt idx="29525">
                  <c:v>73.888020833333329</c:v>
                </c:pt>
                <c:pt idx="29526">
                  <c:v>73.890625</c:v>
                </c:pt>
                <c:pt idx="29527">
                  <c:v>73.893229166666671</c:v>
                </c:pt>
                <c:pt idx="29528">
                  <c:v>73.895833333333329</c:v>
                </c:pt>
                <c:pt idx="29529">
                  <c:v>73.8984375</c:v>
                </c:pt>
                <c:pt idx="29530">
                  <c:v>73.901041666666671</c:v>
                </c:pt>
                <c:pt idx="29531">
                  <c:v>73.903645833333329</c:v>
                </c:pt>
                <c:pt idx="29532">
                  <c:v>73.90625</c:v>
                </c:pt>
                <c:pt idx="29533">
                  <c:v>73.908854166666671</c:v>
                </c:pt>
                <c:pt idx="29534">
                  <c:v>73.911458333333329</c:v>
                </c:pt>
                <c:pt idx="29535">
                  <c:v>73.9140625</c:v>
                </c:pt>
                <c:pt idx="29536">
                  <c:v>73.916666666666671</c:v>
                </c:pt>
                <c:pt idx="29537">
                  <c:v>73.919270833333329</c:v>
                </c:pt>
                <c:pt idx="29538">
                  <c:v>73.921875</c:v>
                </c:pt>
                <c:pt idx="29539">
                  <c:v>73.924479166666671</c:v>
                </c:pt>
                <c:pt idx="29540">
                  <c:v>73.927083333333329</c:v>
                </c:pt>
                <c:pt idx="29541">
                  <c:v>73.9296875</c:v>
                </c:pt>
                <c:pt idx="29542">
                  <c:v>73.932291666666671</c:v>
                </c:pt>
                <c:pt idx="29543">
                  <c:v>73.934895833333329</c:v>
                </c:pt>
                <c:pt idx="29544">
                  <c:v>73.9375</c:v>
                </c:pt>
                <c:pt idx="29545">
                  <c:v>73.940104166666671</c:v>
                </c:pt>
                <c:pt idx="29546">
                  <c:v>73.942708333333329</c:v>
                </c:pt>
                <c:pt idx="29547">
                  <c:v>73.9453125</c:v>
                </c:pt>
                <c:pt idx="29548">
                  <c:v>73.947916666666671</c:v>
                </c:pt>
                <c:pt idx="29549">
                  <c:v>73.950520833333329</c:v>
                </c:pt>
                <c:pt idx="29550">
                  <c:v>73.953125</c:v>
                </c:pt>
                <c:pt idx="29551">
                  <c:v>73.955729166666671</c:v>
                </c:pt>
                <c:pt idx="29552">
                  <c:v>73.958333333333329</c:v>
                </c:pt>
                <c:pt idx="29553">
                  <c:v>73.9609375</c:v>
                </c:pt>
                <c:pt idx="29554">
                  <c:v>73.963541666666671</c:v>
                </c:pt>
                <c:pt idx="29555">
                  <c:v>73.966145833333329</c:v>
                </c:pt>
                <c:pt idx="29556">
                  <c:v>73.96875</c:v>
                </c:pt>
                <c:pt idx="29557">
                  <c:v>73.971354166666671</c:v>
                </c:pt>
                <c:pt idx="29558">
                  <c:v>73.973958333333329</c:v>
                </c:pt>
                <c:pt idx="29559">
                  <c:v>73.9765625</c:v>
                </c:pt>
                <c:pt idx="29560">
                  <c:v>73.979166666666671</c:v>
                </c:pt>
                <c:pt idx="29561">
                  <c:v>73.981770833333329</c:v>
                </c:pt>
                <c:pt idx="29562">
                  <c:v>73.984375</c:v>
                </c:pt>
                <c:pt idx="29563">
                  <c:v>73.986979166666671</c:v>
                </c:pt>
                <c:pt idx="29564">
                  <c:v>73.989583333333329</c:v>
                </c:pt>
                <c:pt idx="29565">
                  <c:v>73.9921875</c:v>
                </c:pt>
                <c:pt idx="29566">
                  <c:v>73.994791666666671</c:v>
                </c:pt>
                <c:pt idx="29567">
                  <c:v>73.997395833333329</c:v>
                </c:pt>
                <c:pt idx="29568">
                  <c:v>74</c:v>
                </c:pt>
                <c:pt idx="29569">
                  <c:v>74.002604166666671</c:v>
                </c:pt>
                <c:pt idx="29570">
                  <c:v>74.005208333333329</c:v>
                </c:pt>
                <c:pt idx="29571">
                  <c:v>74.0078125</c:v>
                </c:pt>
                <c:pt idx="29572">
                  <c:v>74.010416666666671</c:v>
                </c:pt>
                <c:pt idx="29573">
                  <c:v>74.013020833333329</c:v>
                </c:pt>
                <c:pt idx="29574">
                  <c:v>74.015625</c:v>
                </c:pt>
                <c:pt idx="29575">
                  <c:v>74.018229166666671</c:v>
                </c:pt>
                <c:pt idx="29576">
                  <c:v>74.020833333333329</c:v>
                </c:pt>
                <c:pt idx="29577">
                  <c:v>74.0234375</c:v>
                </c:pt>
                <c:pt idx="29578">
                  <c:v>74.026041666666671</c:v>
                </c:pt>
                <c:pt idx="29579">
                  <c:v>74.028645833333329</c:v>
                </c:pt>
                <c:pt idx="29580">
                  <c:v>74.03125</c:v>
                </c:pt>
                <c:pt idx="29581">
                  <c:v>74.033854166666671</c:v>
                </c:pt>
                <c:pt idx="29582">
                  <c:v>74.036458333333329</c:v>
                </c:pt>
                <c:pt idx="29583">
                  <c:v>74.0390625</c:v>
                </c:pt>
                <c:pt idx="29584">
                  <c:v>74.041666666666671</c:v>
                </c:pt>
                <c:pt idx="29585">
                  <c:v>74.044270833333329</c:v>
                </c:pt>
                <c:pt idx="29586">
                  <c:v>74.046875</c:v>
                </c:pt>
                <c:pt idx="29587">
                  <c:v>74.049479166666671</c:v>
                </c:pt>
                <c:pt idx="29588">
                  <c:v>74.052083333333329</c:v>
                </c:pt>
                <c:pt idx="29589">
                  <c:v>74.0546875</c:v>
                </c:pt>
                <c:pt idx="29590">
                  <c:v>74.057291666666671</c:v>
                </c:pt>
                <c:pt idx="29591">
                  <c:v>74.059895833333329</c:v>
                </c:pt>
                <c:pt idx="29592">
                  <c:v>74.0625</c:v>
                </c:pt>
                <c:pt idx="29593">
                  <c:v>74.065104166666671</c:v>
                </c:pt>
                <c:pt idx="29594">
                  <c:v>74.067708333333329</c:v>
                </c:pt>
                <c:pt idx="29595">
                  <c:v>74.0703125</c:v>
                </c:pt>
                <c:pt idx="29596">
                  <c:v>74.072916666666671</c:v>
                </c:pt>
                <c:pt idx="29597">
                  <c:v>74.075520833333329</c:v>
                </c:pt>
                <c:pt idx="29598">
                  <c:v>74.078125</c:v>
                </c:pt>
                <c:pt idx="29599">
                  <c:v>74.080729166666671</c:v>
                </c:pt>
                <c:pt idx="29600">
                  <c:v>74.083333333333329</c:v>
                </c:pt>
                <c:pt idx="29601">
                  <c:v>74.0859375</c:v>
                </c:pt>
                <c:pt idx="29602">
                  <c:v>74.088541666666671</c:v>
                </c:pt>
                <c:pt idx="29603">
                  <c:v>74.091145833333329</c:v>
                </c:pt>
                <c:pt idx="29604">
                  <c:v>74.09375</c:v>
                </c:pt>
                <c:pt idx="29605">
                  <c:v>74.096354166666671</c:v>
                </c:pt>
                <c:pt idx="29606">
                  <c:v>74.098958333333329</c:v>
                </c:pt>
                <c:pt idx="29607">
                  <c:v>74.1015625</c:v>
                </c:pt>
                <c:pt idx="29608">
                  <c:v>74.104166666666671</c:v>
                </c:pt>
                <c:pt idx="29609">
                  <c:v>74.106770833333329</c:v>
                </c:pt>
                <c:pt idx="29610">
                  <c:v>74.109375</c:v>
                </c:pt>
                <c:pt idx="29611">
                  <c:v>74.111979166666671</c:v>
                </c:pt>
                <c:pt idx="29612">
                  <c:v>74.114583333333329</c:v>
                </c:pt>
                <c:pt idx="29613">
                  <c:v>74.1171875</c:v>
                </c:pt>
                <c:pt idx="29614">
                  <c:v>74.119791666666671</c:v>
                </c:pt>
                <c:pt idx="29615">
                  <c:v>74.122395833333329</c:v>
                </c:pt>
                <c:pt idx="29616">
                  <c:v>74.125</c:v>
                </c:pt>
                <c:pt idx="29617">
                  <c:v>74.127604166666671</c:v>
                </c:pt>
                <c:pt idx="29618">
                  <c:v>74.130208333333329</c:v>
                </c:pt>
                <c:pt idx="29619">
                  <c:v>74.1328125</c:v>
                </c:pt>
                <c:pt idx="29620">
                  <c:v>74.135416666666671</c:v>
                </c:pt>
                <c:pt idx="29621">
                  <c:v>74.138020833333329</c:v>
                </c:pt>
                <c:pt idx="29622">
                  <c:v>74.140625</c:v>
                </c:pt>
                <c:pt idx="29623">
                  <c:v>74.143229166666671</c:v>
                </c:pt>
                <c:pt idx="29624">
                  <c:v>74.145833333333329</c:v>
                </c:pt>
                <c:pt idx="29625">
                  <c:v>74.1484375</c:v>
                </c:pt>
                <c:pt idx="29626">
                  <c:v>74.151041666666671</c:v>
                </c:pt>
                <c:pt idx="29627">
                  <c:v>74.153645833333329</c:v>
                </c:pt>
                <c:pt idx="29628">
                  <c:v>74.15625</c:v>
                </c:pt>
                <c:pt idx="29629">
                  <c:v>74.158854166666671</c:v>
                </c:pt>
                <c:pt idx="29630">
                  <c:v>74.161458333333329</c:v>
                </c:pt>
                <c:pt idx="29631">
                  <c:v>74.1640625</c:v>
                </c:pt>
                <c:pt idx="29632">
                  <c:v>74.166666666666671</c:v>
                </c:pt>
                <c:pt idx="29633">
                  <c:v>74.169270833333329</c:v>
                </c:pt>
                <c:pt idx="29634">
                  <c:v>74.171875</c:v>
                </c:pt>
                <c:pt idx="29635">
                  <c:v>74.174479166666671</c:v>
                </c:pt>
                <c:pt idx="29636">
                  <c:v>74.177083333333329</c:v>
                </c:pt>
                <c:pt idx="29637">
                  <c:v>74.1796875</c:v>
                </c:pt>
                <c:pt idx="29638">
                  <c:v>74.182291666666671</c:v>
                </c:pt>
                <c:pt idx="29639">
                  <c:v>74.184895833333329</c:v>
                </c:pt>
                <c:pt idx="29640">
                  <c:v>74.1875</c:v>
                </c:pt>
                <c:pt idx="29641">
                  <c:v>74.190104166666671</c:v>
                </c:pt>
                <c:pt idx="29642">
                  <c:v>74.192708333333329</c:v>
                </c:pt>
                <c:pt idx="29643">
                  <c:v>74.1953125</c:v>
                </c:pt>
                <c:pt idx="29644">
                  <c:v>74.197916666666671</c:v>
                </c:pt>
                <c:pt idx="29645">
                  <c:v>74.200520833333329</c:v>
                </c:pt>
                <c:pt idx="29646">
                  <c:v>74.203125</c:v>
                </c:pt>
                <c:pt idx="29647">
                  <c:v>74.205729166666671</c:v>
                </c:pt>
                <c:pt idx="29648">
                  <c:v>74.208333333333329</c:v>
                </c:pt>
                <c:pt idx="29649">
                  <c:v>74.2109375</c:v>
                </c:pt>
                <c:pt idx="29650">
                  <c:v>74.213541666666671</c:v>
                </c:pt>
                <c:pt idx="29651">
                  <c:v>74.216145833333329</c:v>
                </c:pt>
                <c:pt idx="29652">
                  <c:v>74.21875</c:v>
                </c:pt>
                <c:pt idx="29653">
                  <c:v>74.221354166666671</c:v>
                </c:pt>
                <c:pt idx="29654">
                  <c:v>74.223958333333329</c:v>
                </c:pt>
                <c:pt idx="29655">
                  <c:v>74.2265625</c:v>
                </c:pt>
                <c:pt idx="29656">
                  <c:v>74.229166666666671</c:v>
                </c:pt>
                <c:pt idx="29657">
                  <c:v>74.231770833333329</c:v>
                </c:pt>
                <c:pt idx="29658">
                  <c:v>74.234375</c:v>
                </c:pt>
                <c:pt idx="29659">
                  <c:v>74.236979166666671</c:v>
                </c:pt>
                <c:pt idx="29660">
                  <c:v>74.239583333333329</c:v>
                </c:pt>
                <c:pt idx="29661">
                  <c:v>74.2421875</c:v>
                </c:pt>
                <c:pt idx="29662">
                  <c:v>74.244791666666671</c:v>
                </c:pt>
                <c:pt idx="29663">
                  <c:v>74.247395833333329</c:v>
                </c:pt>
                <c:pt idx="29664">
                  <c:v>74.25</c:v>
                </c:pt>
                <c:pt idx="29665">
                  <c:v>74.252604166666671</c:v>
                </c:pt>
                <c:pt idx="29666">
                  <c:v>74.255208333333329</c:v>
                </c:pt>
                <c:pt idx="29667">
                  <c:v>74.2578125</c:v>
                </c:pt>
                <c:pt idx="29668">
                  <c:v>74.260416666666671</c:v>
                </c:pt>
                <c:pt idx="29669">
                  <c:v>74.263020833333329</c:v>
                </c:pt>
                <c:pt idx="29670">
                  <c:v>74.265625</c:v>
                </c:pt>
                <c:pt idx="29671">
                  <c:v>74.268229166666671</c:v>
                </c:pt>
                <c:pt idx="29672">
                  <c:v>74.270833333333329</c:v>
                </c:pt>
                <c:pt idx="29673">
                  <c:v>74.2734375</c:v>
                </c:pt>
                <c:pt idx="29674">
                  <c:v>74.276041666666671</c:v>
                </c:pt>
                <c:pt idx="29675">
                  <c:v>74.278645833333329</c:v>
                </c:pt>
                <c:pt idx="29676">
                  <c:v>74.28125</c:v>
                </c:pt>
                <c:pt idx="29677">
                  <c:v>74.283854166666671</c:v>
                </c:pt>
                <c:pt idx="29678">
                  <c:v>74.286458333333329</c:v>
                </c:pt>
                <c:pt idx="29679">
                  <c:v>74.2890625</c:v>
                </c:pt>
                <c:pt idx="29680">
                  <c:v>74.291666666666671</c:v>
                </c:pt>
                <c:pt idx="29681">
                  <c:v>74.294270833333329</c:v>
                </c:pt>
                <c:pt idx="29682">
                  <c:v>74.296875</c:v>
                </c:pt>
                <c:pt idx="29683">
                  <c:v>74.299479166666671</c:v>
                </c:pt>
                <c:pt idx="29684">
                  <c:v>74.302083333333329</c:v>
                </c:pt>
                <c:pt idx="29685">
                  <c:v>74.3046875</c:v>
                </c:pt>
                <c:pt idx="29686">
                  <c:v>74.307291666666671</c:v>
                </c:pt>
                <c:pt idx="29687">
                  <c:v>74.309895833333329</c:v>
                </c:pt>
                <c:pt idx="29688">
                  <c:v>74.3125</c:v>
                </c:pt>
                <c:pt idx="29689">
                  <c:v>74.315104166666671</c:v>
                </c:pt>
                <c:pt idx="29690">
                  <c:v>74.317708333333329</c:v>
                </c:pt>
                <c:pt idx="29691">
                  <c:v>74.3203125</c:v>
                </c:pt>
                <c:pt idx="29692">
                  <c:v>74.322916666666671</c:v>
                </c:pt>
                <c:pt idx="29693">
                  <c:v>74.325520833333329</c:v>
                </c:pt>
                <c:pt idx="29694">
                  <c:v>74.328125</c:v>
                </c:pt>
                <c:pt idx="29695">
                  <c:v>74.330729166666671</c:v>
                </c:pt>
                <c:pt idx="29696">
                  <c:v>74.333333333333329</c:v>
                </c:pt>
                <c:pt idx="29697">
                  <c:v>74.3359375</c:v>
                </c:pt>
                <c:pt idx="29698">
                  <c:v>74.338541666666671</c:v>
                </c:pt>
                <c:pt idx="29699">
                  <c:v>74.341145833333329</c:v>
                </c:pt>
                <c:pt idx="29700">
                  <c:v>74.34375</c:v>
                </c:pt>
                <c:pt idx="29701">
                  <c:v>74.346354166666671</c:v>
                </c:pt>
                <c:pt idx="29702">
                  <c:v>74.348958333333329</c:v>
                </c:pt>
                <c:pt idx="29703">
                  <c:v>74.3515625</c:v>
                </c:pt>
                <c:pt idx="29704">
                  <c:v>74.354166666666671</c:v>
                </c:pt>
                <c:pt idx="29705">
                  <c:v>74.356770833333329</c:v>
                </c:pt>
                <c:pt idx="29706">
                  <c:v>74.359375</c:v>
                </c:pt>
                <c:pt idx="29707">
                  <c:v>74.361979166666671</c:v>
                </c:pt>
                <c:pt idx="29708">
                  <c:v>74.364583333333329</c:v>
                </c:pt>
                <c:pt idx="29709">
                  <c:v>74.3671875</c:v>
                </c:pt>
                <c:pt idx="29710">
                  <c:v>74.369791666666671</c:v>
                </c:pt>
                <c:pt idx="29711">
                  <c:v>74.372395833333329</c:v>
                </c:pt>
                <c:pt idx="29712">
                  <c:v>74.375</c:v>
                </c:pt>
                <c:pt idx="29713">
                  <c:v>74.377604166666671</c:v>
                </c:pt>
                <c:pt idx="29714">
                  <c:v>74.380208333333329</c:v>
                </c:pt>
                <c:pt idx="29715">
                  <c:v>74.3828125</c:v>
                </c:pt>
                <c:pt idx="29716">
                  <c:v>74.385416666666671</c:v>
                </c:pt>
                <c:pt idx="29717">
                  <c:v>74.388020833333329</c:v>
                </c:pt>
                <c:pt idx="29718">
                  <c:v>74.390625</c:v>
                </c:pt>
                <c:pt idx="29719">
                  <c:v>74.393229166666671</c:v>
                </c:pt>
                <c:pt idx="29720">
                  <c:v>74.395833333333329</c:v>
                </c:pt>
                <c:pt idx="29721">
                  <c:v>74.3984375</c:v>
                </c:pt>
                <c:pt idx="29722">
                  <c:v>74.401041666666671</c:v>
                </c:pt>
                <c:pt idx="29723">
                  <c:v>74.403645833333329</c:v>
                </c:pt>
                <c:pt idx="29724">
                  <c:v>74.40625</c:v>
                </c:pt>
                <c:pt idx="29725">
                  <c:v>74.408854166666671</c:v>
                </c:pt>
                <c:pt idx="29726">
                  <c:v>74.411458333333329</c:v>
                </c:pt>
                <c:pt idx="29727">
                  <c:v>74.4140625</c:v>
                </c:pt>
                <c:pt idx="29728">
                  <c:v>74.416666666666671</c:v>
                </c:pt>
                <c:pt idx="29729">
                  <c:v>74.419270833333329</c:v>
                </c:pt>
                <c:pt idx="29730">
                  <c:v>74.421875</c:v>
                </c:pt>
                <c:pt idx="29731">
                  <c:v>74.424479166666671</c:v>
                </c:pt>
                <c:pt idx="29732">
                  <c:v>74.427083333333329</c:v>
                </c:pt>
                <c:pt idx="29733">
                  <c:v>74.4296875</c:v>
                </c:pt>
                <c:pt idx="29734">
                  <c:v>74.432291666666671</c:v>
                </c:pt>
                <c:pt idx="29735">
                  <c:v>74.434895833333329</c:v>
                </c:pt>
                <c:pt idx="29736">
                  <c:v>74.4375</c:v>
                </c:pt>
                <c:pt idx="29737">
                  <c:v>74.440104166666671</c:v>
                </c:pt>
                <c:pt idx="29738">
                  <c:v>74.442708333333329</c:v>
                </c:pt>
                <c:pt idx="29739">
                  <c:v>74.4453125</c:v>
                </c:pt>
                <c:pt idx="29740">
                  <c:v>74.447916666666671</c:v>
                </c:pt>
                <c:pt idx="29741">
                  <c:v>74.450520833333329</c:v>
                </c:pt>
                <c:pt idx="29742">
                  <c:v>74.453125</c:v>
                </c:pt>
                <c:pt idx="29743">
                  <c:v>74.455729166666671</c:v>
                </c:pt>
                <c:pt idx="29744">
                  <c:v>74.458333333333329</c:v>
                </c:pt>
                <c:pt idx="29745">
                  <c:v>74.4609375</c:v>
                </c:pt>
                <c:pt idx="29746">
                  <c:v>74.463541666666671</c:v>
                </c:pt>
                <c:pt idx="29747">
                  <c:v>74.466145833333329</c:v>
                </c:pt>
                <c:pt idx="29748">
                  <c:v>74.46875</c:v>
                </c:pt>
                <c:pt idx="29749">
                  <c:v>74.471354166666671</c:v>
                </c:pt>
                <c:pt idx="29750">
                  <c:v>74.473958333333329</c:v>
                </c:pt>
                <c:pt idx="29751">
                  <c:v>74.4765625</c:v>
                </c:pt>
                <c:pt idx="29752">
                  <c:v>74.479166666666671</c:v>
                </c:pt>
                <c:pt idx="29753">
                  <c:v>74.481770833333329</c:v>
                </c:pt>
                <c:pt idx="29754">
                  <c:v>74.484375</c:v>
                </c:pt>
                <c:pt idx="29755">
                  <c:v>74.486979166666671</c:v>
                </c:pt>
                <c:pt idx="29756">
                  <c:v>74.489583333333329</c:v>
                </c:pt>
                <c:pt idx="29757">
                  <c:v>74.4921875</c:v>
                </c:pt>
                <c:pt idx="29758">
                  <c:v>74.494791666666671</c:v>
                </c:pt>
                <c:pt idx="29759">
                  <c:v>74.497395833333329</c:v>
                </c:pt>
                <c:pt idx="29760">
                  <c:v>74.5</c:v>
                </c:pt>
                <c:pt idx="29761">
                  <c:v>74.502604166666671</c:v>
                </c:pt>
                <c:pt idx="29762">
                  <c:v>74.505208333333329</c:v>
                </c:pt>
                <c:pt idx="29763">
                  <c:v>74.5078125</c:v>
                </c:pt>
                <c:pt idx="29764">
                  <c:v>74.510416666666671</c:v>
                </c:pt>
                <c:pt idx="29765">
                  <c:v>74.513020833333329</c:v>
                </c:pt>
                <c:pt idx="29766">
                  <c:v>74.515625</c:v>
                </c:pt>
                <c:pt idx="29767">
                  <c:v>74.518229166666671</c:v>
                </c:pt>
                <c:pt idx="29768">
                  <c:v>74.520833333333329</c:v>
                </c:pt>
                <c:pt idx="29769">
                  <c:v>74.5234375</c:v>
                </c:pt>
                <c:pt idx="29770">
                  <c:v>74.526041666666671</c:v>
                </c:pt>
                <c:pt idx="29771">
                  <c:v>74.528645833333329</c:v>
                </c:pt>
                <c:pt idx="29772">
                  <c:v>74.53125</c:v>
                </c:pt>
                <c:pt idx="29773">
                  <c:v>74.533854166666671</c:v>
                </c:pt>
                <c:pt idx="29774">
                  <c:v>74.536458333333329</c:v>
                </c:pt>
                <c:pt idx="29775">
                  <c:v>74.5390625</c:v>
                </c:pt>
                <c:pt idx="29776">
                  <c:v>74.541666666666671</c:v>
                </c:pt>
                <c:pt idx="29777">
                  <c:v>74.544270833333329</c:v>
                </c:pt>
                <c:pt idx="29778">
                  <c:v>74.546875</c:v>
                </c:pt>
                <c:pt idx="29779">
                  <c:v>74.549479166666671</c:v>
                </c:pt>
                <c:pt idx="29780">
                  <c:v>74.552083333333329</c:v>
                </c:pt>
                <c:pt idx="29781">
                  <c:v>74.5546875</c:v>
                </c:pt>
                <c:pt idx="29782">
                  <c:v>74.557291666666671</c:v>
                </c:pt>
                <c:pt idx="29783">
                  <c:v>74.559895833333329</c:v>
                </c:pt>
                <c:pt idx="29784">
                  <c:v>74.5625</c:v>
                </c:pt>
                <c:pt idx="29785">
                  <c:v>74.565104166666671</c:v>
                </c:pt>
                <c:pt idx="29786">
                  <c:v>74.567708333333329</c:v>
                </c:pt>
                <c:pt idx="29787">
                  <c:v>74.5703125</c:v>
                </c:pt>
                <c:pt idx="29788">
                  <c:v>74.572916666666671</c:v>
                </c:pt>
                <c:pt idx="29789">
                  <c:v>74.575520833333329</c:v>
                </c:pt>
                <c:pt idx="29790">
                  <c:v>74.578125</c:v>
                </c:pt>
                <c:pt idx="29791">
                  <c:v>74.580729166666671</c:v>
                </c:pt>
                <c:pt idx="29792">
                  <c:v>74.583333333333329</c:v>
                </c:pt>
                <c:pt idx="29793">
                  <c:v>74.5859375</c:v>
                </c:pt>
                <c:pt idx="29794">
                  <c:v>74.588541666666671</c:v>
                </c:pt>
                <c:pt idx="29795">
                  <c:v>74.591145833333329</c:v>
                </c:pt>
                <c:pt idx="29796">
                  <c:v>74.59375</c:v>
                </c:pt>
                <c:pt idx="29797">
                  <c:v>74.596354166666671</c:v>
                </c:pt>
                <c:pt idx="29798">
                  <c:v>74.598958333333329</c:v>
                </c:pt>
                <c:pt idx="29799">
                  <c:v>74.6015625</c:v>
                </c:pt>
                <c:pt idx="29800">
                  <c:v>74.604166666666671</c:v>
                </c:pt>
                <c:pt idx="29801">
                  <c:v>74.606770833333329</c:v>
                </c:pt>
                <c:pt idx="29802">
                  <c:v>74.609375</c:v>
                </c:pt>
                <c:pt idx="29803">
                  <c:v>74.611979166666671</c:v>
                </c:pt>
                <c:pt idx="29804">
                  <c:v>74.614583333333329</c:v>
                </c:pt>
                <c:pt idx="29805">
                  <c:v>74.6171875</c:v>
                </c:pt>
                <c:pt idx="29806">
                  <c:v>74.619791666666671</c:v>
                </c:pt>
                <c:pt idx="29807">
                  <c:v>74.622395833333329</c:v>
                </c:pt>
                <c:pt idx="29808">
                  <c:v>74.625</c:v>
                </c:pt>
                <c:pt idx="29809">
                  <c:v>74.627604166666671</c:v>
                </c:pt>
                <c:pt idx="29810">
                  <c:v>74.630208333333329</c:v>
                </c:pt>
                <c:pt idx="29811">
                  <c:v>74.6328125</c:v>
                </c:pt>
                <c:pt idx="29812">
                  <c:v>74.635416666666671</c:v>
                </c:pt>
                <c:pt idx="29813">
                  <c:v>74.638020833333329</c:v>
                </c:pt>
                <c:pt idx="29814">
                  <c:v>74.640625</c:v>
                </c:pt>
                <c:pt idx="29815">
                  <c:v>74.643229166666671</c:v>
                </c:pt>
                <c:pt idx="29816">
                  <c:v>74.645833333333329</c:v>
                </c:pt>
                <c:pt idx="29817">
                  <c:v>74.6484375</c:v>
                </c:pt>
                <c:pt idx="29818">
                  <c:v>74.651041666666671</c:v>
                </c:pt>
                <c:pt idx="29819">
                  <c:v>74.653645833333329</c:v>
                </c:pt>
                <c:pt idx="29820">
                  <c:v>74.65625</c:v>
                </c:pt>
                <c:pt idx="29821">
                  <c:v>74.658854166666671</c:v>
                </c:pt>
                <c:pt idx="29822">
                  <c:v>74.661458333333329</c:v>
                </c:pt>
                <c:pt idx="29823">
                  <c:v>74.6640625</c:v>
                </c:pt>
                <c:pt idx="29824">
                  <c:v>74.666666666666671</c:v>
                </c:pt>
                <c:pt idx="29825">
                  <c:v>74.669270833333329</c:v>
                </c:pt>
                <c:pt idx="29826">
                  <c:v>74.671875</c:v>
                </c:pt>
                <c:pt idx="29827">
                  <c:v>74.674479166666671</c:v>
                </c:pt>
                <c:pt idx="29828">
                  <c:v>74.677083333333329</c:v>
                </c:pt>
                <c:pt idx="29829">
                  <c:v>74.6796875</c:v>
                </c:pt>
                <c:pt idx="29830">
                  <c:v>74.682291666666671</c:v>
                </c:pt>
                <c:pt idx="29831">
                  <c:v>74.684895833333329</c:v>
                </c:pt>
                <c:pt idx="29832">
                  <c:v>74.6875</c:v>
                </c:pt>
                <c:pt idx="29833">
                  <c:v>74.690104166666671</c:v>
                </c:pt>
                <c:pt idx="29834">
                  <c:v>74.692708333333329</c:v>
                </c:pt>
                <c:pt idx="29835">
                  <c:v>74.6953125</c:v>
                </c:pt>
                <c:pt idx="29836">
                  <c:v>74.697916666666671</c:v>
                </c:pt>
                <c:pt idx="29837">
                  <c:v>74.700520833333329</c:v>
                </c:pt>
                <c:pt idx="29838">
                  <c:v>74.703125</c:v>
                </c:pt>
                <c:pt idx="29839">
                  <c:v>74.705729166666671</c:v>
                </c:pt>
                <c:pt idx="29840">
                  <c:v>74.708333333333329</c:v>
                </c:pt>
                <c:pt idx="29841">
                  <c:v>74.7109375</c:v>
                </c:pt>
                <c:pt idx="29842">
                  <c:v>74.713541666666671</c:v>
                </c:pt>
                <c:pt idx="29843">
                  <c:v>74.716145833333329</c:v>
                </c:pt>
                <c:pt idx="29844">
                  <c:v>74.71875</c:v>
                </c:pt>
                <c:pt idx="29845">
                  <c:v>74.721354166666671</c:v>
                </c:pt>
                <c:pt idx="29846">
                  <c:v>74.723958333333329</c:v>
                </c:pt>
                <c:pt idx="29847">
                  <c:v>74.7265625</c:v>
                </c:pt>
                <c:pt idx="29848">
                  <c:v>74.729166666666671</c:v>
                </c:pt>
                <c:pt idx="29849">
                  <c:v>74.731770833333329</c:v>
                </c:pt>
                <c:pt idx="29850">
                  <c:v>74.734375</c:v>
                </c:pt>
                <c:pt idx="29851">
                  <c:v>74.736979166666671</c:v>
                </c:pt>
                <c:pt idx="29852">
                  <c:v>74.739583333333329</c:v>
                </c:pt>
                <c:pt idx="29853">
                  <c:v>74.7421875</c:v>
                </c:pt>
                <c:pt idx="29854">
                  <c:v>74.744791666666671</c:v>
                </c:pt>
                <c:pt idx="29855">
                  <c:v>74.747395833333329</c:v>
                </c:pt>
                <c:pt idx="29856">
                  <c:v>74.75</c:v>
                </c:pt>
                <c:pt idx="29857">
                  <c:v>74.752604166666671</c:v>
                </c:pt>
                <c:pt idx="29858">
                  <c:v>74.755208333333329</c:v>
                </c:pt>
                <c:pt idx="29859">
                  <c:v>74.7578125</c:v>
                </c:pt>
                <c:pt idx="29860">
                  <c:v>74.760416666666671</c:v>
                </c:pt>
                <c:pt idx="29861">
                  <c:v>74.763020833333329</c:v>
                </c:pt>
                <c:pt idx="29862">
                  <c:v>74.765625</c:v>
                </c:pt>
                <c:pt idx="29863">
                  <c:v>74.768229166666671</c:v>
                </c:pt>
                <c:pt idx="29864">
                  <c:v>74.770833333333329</c:v>
                </c:pt>
                <c:pt idx="29865">
                  <c:v>74.7734375</c:v>
                </c:pt>
                <c:pt idx="29866">
                  <c:v>74.776041666666671</c:v>
                </c:pt>
                <c:pt idx="29867">
                  <c:v>74.778645833333329</c:v>
                </c:pt>
                <c:pt idx="29868">
                  <c:v>74.78125</c:v>
                </c:pt>
                <c:pt idx="29869">
                  <c:v>74.783854166666671</c:v>
                </c:pt>
                <c:pt idx="29870">
                  <c:v>74.786458333333329</c:v>
                </c:pt>
                <c:pt idx="29871">
                  <c:v>74.7890625</c:v>
                </c:pt>
                <c:pt idx="29872">
                  <c:v>74.791666666666671</c:v>
                </c:pt>
                <c:pt idx="29873">
                  <c:v>74.794270833333329</c:v>
                </c:pt>
                <c:pt idx="29874">
                  <c:v>74.796875</c:v>
                </c:pt>
                <c:pt idx="29875">
                  <c:v>74.799479166666671</c:v>
                </c:pt>
                <c:pt idx="29876">
                  <c:v>74.802083333333329</c:v>
                </c:pt>
                <c:pt idx="29877">
                  <c:v>74.8046875</c:v>
                </c:pt>
                <c:pt idx="29878">
                  <c:v>74.807291666666671</c:v>
                </c:pt>
                <c:pt idx="29879">
                  <c:v>74.809895833333329</c:v>
                </c:pt>
                <c:pt idx="29880">
                  <c:v>74.8125</c:v>
                </c:pt>
                <c:pt idx="29881">
                  <c:v>74.815104166666671</c:v>
                </c:pt>
                <c:pt idx="29882">
                  <c:v>74.817708333333329</c:v>
                </c:pt>
                <c:pt idx="29883">
                  <c:v>74.8203125</c:v>
                </c:pt>
                <c:pt idx="29884">
                  <c:v>74.822916666666671</c:v>
                </c:pt>
                <c:pt idx="29885">
                  <c:v>74.825520833333329</c:v>
                </c:pt>
                <c:pt idx="29886">
                  <c:v>74.828125</c:v>
                </c:pt>
                <c:pt idx="29887">
                  <c:v>74.830729166666671</c:v>
                </c:pt>
                <c:pt idx="29888">
                  <c:v>74.833333333333329</c:v>
                </c:pt>
                <c:pt idx="29889">
                  <c:v>74.8359375</c:v>
                </c:pt>
                <c:pt idx="29890">
                  <c:v>74.838541666666671</c:v>
                </c:pt>
                <c:pt idx="29891">
                  <c:v>74.841145833333329</c:v>
                </c:pt>
                <c:pt idx="29892">
                  <c:v>74.84375</c:v>
                </c:pt>
                <c:pt idx="29893">
                  <c:v>74.846354166666671</c:v>
                </c:pt>
                <c:pt idx="29894">
                  <c:v>74.848958333333329</c:v>
                </c:pt>
                <c:pt idx="29895">
                  <c:v>74.8515625</c:v>
                </c:pt>
                <c:pt idx="29896">
                  <c:v>74.854166666666671</c:v>
                </c:pt>
                <c:pt idx="29897">
                  <c:v>74.856770833333329</c:v>
                </c:pt>
                <c:pt idx="29898">
                  <c:v>74.859375</c:v>
                </c:pt>
                <c:pt idx="29899">
                  <c:v>74.861979166666671</c:v>
                </c:pt>
                <c:pt idx="29900">
                  <c:v>74.864583333333329</c:v>
                </c:pt>
                <c:pt idx="29901">
                  <c:v>74.8671875</c:v>
                </c:pt>
                <c:pt idx="29902">
                  <c:v>74.869791666666671</c:v>
                </c:pt>
                <c:pt idx="29903">
                  <c:v>74.872395833333329</c:v>
                </c:pt>
                <c:pt idx="29904">
                  <c:v>74.875</c:v>
                </c:pt>
                <c:pt idx="29905">
                  <c:v>74.877604166666671</c:v>
                </c:pt>
                <c:pt idx="29906">
                  <c:v>74.880208333333329</c:v>
                </c:pt>
                <c:pt idx="29907">
                  <c:v>74.8828125</c:v>
                </c:pt>
                <c:pt idx="29908">
                  <c:v>74.885416666666671</c:v>
                </c:pt>
                <c:pt idx="29909">
                  <c:v>74.888020833333329</c:v>
                </c:pt>
                <c:pt idx="29910">
                  <c:v>74.890625</c:v>
                </c:pt>
                <c:pt idx="29911">
                  <c:v>74.893229166666671</c:v>
                </c:pt>
                <c:pt idx="29912">
                  <c:v>74.895833333333329</c:v>
                </c:pt>
                <c:pt idx="29913">
                  <c:v>74.8984375</c:v>
                </c:pt>
                <c:pt idx="29914">
                  <c:v>74.901041666666671</c:v>
                </c:pt>
                <c:pt idx="29915">
                  <c:v>74.903645833333329</c:v>
                </c:pt>
                <c:pt idx="29916">
                  <c:v>74.90625</c:v>
                </c:pt>
                <c:pt idx="29917">
                  <c:v>74.908854166666671</c:v>
                </c:pt>
                <c:pt idx="29918">
                  <c:v>74.911458333333329</c:v>
                </c:pt>
                <c:pt idx="29919">
                  <c:v>74.9140625</c:v>
                </c:pt>
                <c:pt idx="29920">
                  <c:v>74.916666666666671</c:v>
                </c:pt>
                <c:pt idx="29921">
                  <c:v>74.919270833333329</c:v>
                </c:pt>
                <c:pt idx="29922">
                  <c:v>74.921875</c:v>
                </c:pt>
                <c:pt idx="29923">
                  <c:v>74.924479166666671</c:v>
                </c:pt>
                <c:pt idx="29924">
                  <c:v>74.927083333333329</c:v>
                </c:pt>
                <c:pt idx="29925">
                  <c:v>74.9296875</c:v>
                </c:pt>
                <c:pt idx="29926">
                  <c:v>74.932291666666671</c:v>
                </c:pt>
                <c:pt idx="29927">
                  <c:v>74.934895833333329</c:v>
                </c:pt>
                <c:pt idx="29928">
                  <c:v>74.9375</c:v>
                </c:pt>
                <c:pt idx="29929">
                  <c:v>74.940104166666671</c:v>
                </c:pt>
                <c:pt idx="29930">
                  <c:v>74.942708333333329</c:v>
                </c:pt>
                <c:pt idx="29931">
                  <c:v>74.9453125</c:v>
                </c:pt>
                <c:pt idx="29932">
                  <c:v>74.947916666666671</c:v>
                </c:pt>
                <c:pt idx="29933">
                  <c:v>74.950520833333329</c:v>
                </c:pt>
                <c:pt idx="29934">
                  <c:v>74.953125</c:v>
                </c:pt>
                <c:pt idx="29935">
                  <c:v>74.955729166666671</c:v>
                </c:pt>
                <c:pt idx="29936">
                  <c:v>74.958333333333329</c:v>
                </c:pt>
                <c:pt idx="29937">
                  <c:v>74.9609375</c:v>
                </c:pt>
                <c:pt idx="29938">
                  <c:v>74.963541666666671</c:v>
                </c:pt>
                <c:pt idx="29939">
                  <c:v>74.966145833333329</c:v>
                </c:pt>
                <c:pt idx="29940">
                  <c:v>74.96875</c:v>
                </c:pt>
                <c:pt idx="29941">
                  <c:v>74.971354166666671</c:v>
                </c:pt>
                <c:pt idx="29942">
                  <c:v>74.973958333333329</c:v>
                </c:pt>
                <c:pt idx="29943">
                  <c:v>74.9765625</c:v>
                </c:pt>
                <c:pt idx="29944">
                  <c:v>74.979166666666671</c:v>
                </c:pt>
                <c:pt idx="29945">
                  <c:v>74.981770833333329</c:v>
                </c:pt>
                <c:pt idx="29946">
                  <c:v>74.984375</c:v>
                </c:pt>
                <c:pt idx="29947">
                  <c:v>74.986979166666671</c:v>
                </c:pt>
                <c:pt idx="29948">
                  <c:v>74.989583333333329</c:v>
                </c:pt>
                <c:pt idx="29949">
                  <c:v>74.9921875</c:v>
                </c:pt>
                <c:pt idx="29950">
                  <c:v>74.994791666666671</c:v>
                </c:pt>
                <c:pt idx="29951">
                  <c:v>74.997395833333329</c:v>
                </c:pt>
                <c:pt idx="29952">
                  <c:v>75</c:v>
                </c:pt>
                <c:pt idx="29953">
                  <c:v>75.002604166666671</c:v>
                </c:pt>
                <c:pt idx="29954">
                  <c:v>75.005208333333329</c:v>
                </c:pt>
                <c:pt idx="29955">
                  <c:v>75.0078125</c:v>
                </c:pt>
                <c:pt idx="29956">
                  <c:v>75.010416666666671</c:v>
                </c:pt>
                <c:pt idx="29957">
                  <c:v>75.013020833333329</c:v>
                </c:pt>
                <c:pt idx="29958">
                  <c:v>75.015625</c:v>
                </c:pt>
                <c:pt idx="29959">
                  <c:v>75.018229166666671</c:v>
                </c:pt>
                <c:pt idx="29960">
                  <c:v>75.020833333333329</c:v>
                </c:pt>
                <c:pt idx="29961">
                  <c:v>75.0234375</c:v>
                </c:pt>
                <c:pt idx="29962">
                  <c:v>75.026041666666671</c:v>
                </c:pt>
                <c:pt idx="29963">
                  <c:v>75.028645833333329</c:v>
                </c:pt>
                <c:pt idx="29964">
                  <c:v>75.03125</c:v>
                </c:pt>
                <c:pt idx="29965">
                  <c:v>75.033854166666671</c:v>
                </c:pt>
                <c:pt idx="29966">
                  <c:v>75.036458333333329</c:v>
                </c:pt>
                <c:pt idx="29967">
                  <c:v>75.0390625</c:v>
                </c:pt>
                <c:pt idx="29968">
                  <c:v>75.041666666666671</c:v>
                </c:pt>
                <c:pt idx="29969">
                  <c:v>75.044270833333329</c:v>
                </c:pt>
                <c:pt idx="29970">
                  <c:v>75.046875</c:v>
                </c:pt>
                <c:pt idx="29971">
                  <c:v>75.049479166666671</c:v>
                </c:pt>
                <c:pt idx="29972">
                  <c:v>75.052083333333329</c:v>
                </c:pt>
                <c:pt idx="29973">
                  <c:v>75.0546875</c:v>
                </c:pt>
                <c:pt idx="29974">
                  <c:v>75.057291666666671</c:v>
                </c:pt>
                <c:pt idx="29975">
                  <c:v>75.059895833333329</c:v>
                </c:pt>
                <c:pt idx="29976">
                  <c:v>75.0625</c:v>
                </c:pt>
                <c:pt idx="29977">
                  <c:v>75.065104166666671</c:v>
                </c:pt>
                <c:pt idx="29978">
                  <c:v>75.067708333333329</c:v>
                </c:pt>
                <c:pt idx="29979">
                  <c:v>75.0703125</c:v>
                </c:pt>
                <c:pt idx="29980">
                  <c:v>75.072916666666671</c:v>
                </c:pt>
                <c:pt idx="29981">
                  <c:v>75.075520833333329</c:v>
                </c:pt>
                <c:pt idx="29982">
                  <c:v>75.078125</c:v>
                </c:pt>
                <c:pt idx="29983">
                  <c:v>75.080729166666671</c:v>
                </c:pt>
                <c:pt idx="29984">
                  <c:v>75.083333333333329</c:v>
                </c:pt>
                <c:pt idx="29985">
                  <c:v>75.0859375</c:v>
                </c:pt>
                <c:pt idx="29986">
                  <c:v>75.088541666666671</c:v>
                </c:pt>
                <c:pt idx="29987">
                  <c:v>75.091145833333329</c:v>
                </c:pt>
                <c:pt idx="29988">
                  <c:v>75.09375</c:v>
                </c:pt>
                <c:pt idx="29989">
                  <c:v>75.096354166666671</c:v>
                </c:pt>
                <c:pt idx="29990">
                  <c:v>75.098958333333329</c:v>
                </c:pt>
                <c:pt idx="29991">
                  <c:v>75.1015625</c:v>
                </c:pt>
                <c:pt idx="29992">
                  <c:v>75.104166666666671</c:v>
                </c:pt>
                <c:pt idx="29993">
                  <c:v>75.106770833333329</c:v>
                </c:pt>
                <c:pt idx="29994">
                  <c:v>75.109375</c:v>
                </c:pt>
                <c:pt idx="29995">
                  <c:v>75.111979166666671</c:v>
                </c:pt>
                <c:pt idx="29996">
                  <c:v>75.114583333333329</c:v>
                </c:pt>
                <c:pt idx="29997">
                  <c:v>75.1171875</c:v>
                </c:pt>
                <c:pt idx="29998">
                  <c:v>75.119791666666671</c:v>
                </c:pt>
                <c:pt idx="29999">
                  <c:v>75.122395833333329</c:v>
                </c:pt>
                <c:pt idx="30000">
                  <c:v>75.125</c:v>
                </c:pt>
                <c:pt idx="30001">
                  <c:v>75.127604166666671</c:v>
                </c:pt>
                <c:pt idx="30002">
                  <c:v>75.130208333333329</c:v>
                </c:pt>
                <c:pt idx="30003">
                  <c:v>75.1328125</c:v>
                </c:pt>
                <c:pt idx="30004">
                  <c:v>75.135416666666671</c:v>
                </c:pt>
                <c:pt idx="30005">
                  <c:v>75.138020833333329</c:v>
                </c:pt>
                <c:pt idx="30006">
                  <c:v>75.140625</c:v>
                </c:pt>
                <c:pt idx="30007">
                  <c:v>75.143229166666671</c:v>
                </c:pt>
                <c:pt idx="30008">
                  <c:v>75.145833333333329</c:v>
                </c:pt>
                <c:pt idx="30009">
                  <c:v>75.1484375</c:v>
                </c:pt>
                <c:pt idx="30010">
                  <c:v>75.151041666666671</c:v>
                </c:pt>
                <c:pt idx="30011">
                  <c:v>75.153645833333329</c:v>
                </c:pt>
                <c:pt idx="30012">
                  <c:v>75.15625</c:v>
                </c:pt>
                <c:pt idx="30013">
                  <c:v>75.158854166666671</c:v>
                </c:pt>
                <c:pt idx="30014">
                  <c:v>75.161458333333329</c:v>
                </c:pt>
                <c:pt idx="30015">
                  <c:v>75.1640625</c:v>
                </c:pt>
                <c:pt idx="30016">
                  <c:v>75.166666666666671</c:v>
                </c:pt>
                <c:pt idx="30017">
                  <c:v>75.169270833333329</c:v>
                </c:pt>
                <c:pt idx="30018">
                  <c:v>75.171875</c:v>
                </c:pt>
                <c:pt idx="30019">
                  <c:v>75.174479166666671</c:v>
                </c:pt>
                <c:pt idx="30020">
                  <c:v>75.177083333333329</c:v>
                </c:pt>
                <c:pt idx="30021">
                  <c:v>75.1796875</c:v>
                </c:pt>
                <c:pt idx="30022">
                  <c:v>75.182291666666671</c:v>
                </c:pt>
                <c:pt idx="30023">
                  <c:v>75.184895833333329</c:v>
                </c:pt>
                <c:pt idx="30024">
                  <c:v>75.1875</c:v>
                </c:pt>
                <c:pt idx="30025">
                  <c:v>75.190104166666671</c:v>
                </c:pt>
                <c:pt idx="30026">
                  <c:v>75.192708333333329</c:v>
                </c:pt>
                <c:pt idx="30027">
                  <c:v>75.1953125</c:v>
                </c:pt>
                <c:pt idx="30028">
                  <c:v>75.197916666666671</c:v>
                </c:pt>
                <c:pt idx="30029">
                  <c:v>75.200520833333329</c:v>
                </c:pt>
                <c:pt idx="30030">
                  <c:v>75.203125</c:v>
                </c:pt>
                <c:pt idx="30031">
                  <c:v>75.205729166666671</c:v>
                </c:pt>
                <c:pt idx="30032">
                  <c:v>75.208333333333329</c:v>
                </c:pt>
                <c:pt idx="30033">
                  <c:v>75.2109375</c:v>
                </c:pt>
                <c:pt idx="30034">
                  <c:v>75.213541666666671</c:v>
                </c:pt>
                <c:pt idx="30035">
                  <c:v>75.216145833333329</c:v>
                </c:pt>
                <c:pt idx="30036">
                  <c:v>75.21875</c:v>
                </c:pt>
                <c:pt idx="30037">
                  <c:v>75.221354166666671</c:v>
                </c:pt>
                <c:pt idx="30038">
                  <c:v>75.223958333333329</c:v>
                </c:pt>
                <c:pt idx="30039">
                  <c:v>75.2265625</c:v>
                </c:pt>
                <c:pt idx="30040">
                  <c:v>75.229166666666671</c:v>
                </c:pt>
                <c:pt idx="30041">
                  <c:v>75.231770833333329</c:v>
                </c:pt>
                <c:pt idx="30042">
                  <c:v>75.234375</c:v>
                </c:pt>
                <c:pt idx="30043">
                  <c:v>75.236979166666671</c:v>
                </c:pt>
                <c:pt idx="30044">
                  <c:v>75.239583333333329</c:v>
                </c:pt>
                <c:pt idx="30045">
                  <c:v>75.2421875</c:v>
                </c:pt>
                <c:pt idx="30046">
                  <c:v>75.244791666666671</c:v>
                </c:pt>
                <c:pt idx="30047">
                  <c:v>75.247395833333329</c:v>
                </c:pt>
                <c:pt idx="30048">
                  <c:v>75.25</c:v>
                </c:pt>
                <c:pt idx="30049">
                  <c:v>75.252604166666671</c:v>
                </c:pt>
                <c:pt idx="30050">
                  <c:v>75.255208333333329</c:v>
                </c:pt>
                <c:pt idx="30051">
                  <c:v>75.2578125</c:v>
                </c:pt>
                <c:pt idx="30052">
                  <c:v>75.260416666666671</c:v>
                </c:pt>
                <c:pt idx="30053">
                  <c:v>75.263020833333329</c:v>
                </c:pt>
                <c:pt idx="30054">
                  <c:v>75.265625</c:v>
                </c:pt>
                <c:pt idx="30055">
                  <c:v>75.268229166666671</c:v>
                </c:pt>
                <c:pt idx="30056">
                  <c:v>75.270833333333329</c:v>
                </c:pt>
                <c:pt idx="30057">
                  <c:v>75.2734375</c:v>
                </c:pt>
                <c:pt idx="30058">
                  <c:v>75.276041666666671</c:v>
                </c:pt>
                <c:pt idx="30059">
                  <c:v>75.278645833333329</c:v>
                </c:pt>
                <c:pt idx="30060">
                  <c:v>75.28125</c:v>
                </c:pt>
                <c:pt idx="30061">
                  <c:v>75.283854166666671</c:v>
                </c:pt>
                <c:pt idx="30062">
                  <c:v>75.286458333333329</c:v>
                </c:pt>
                <c:pt idx="30063">
                  <c:v>75.2890625</c:v>
                </c:pt>
                <c:pt idx="30064">
                  <c:v>75.291666666666671</c:v>
                </c:pt>
                <c:pt idx="30065">
                  <c:v>75.294270833333329</c:v>
                </c:pt>
                <c:pt idx="30066">
                  <c:v>75.296875</c:v>
                </c:pt>
                <c:pt idx="30067">
                  <c:v>75.299479166666671</c:v>
                </c:pt>
                <c:pt idx="30068">
                  <c:v>75.302083333333329</c:v>
                </c:pt>
                <c:pt idx="30069">
                  <c:v>75.3046875</c:v>
                </c:pt>
                <c:pt idx="30070">
                  <c:v>75.307291666666671</c:v>
                </c:pt>
                <c:pt idx="30071">
                  <c:v>75.309895833333329</c:v>
                </c:pt>
                <c:pt idx="30072">
                  <c:v>75.3125</c:v>
                </c:pt>
                <c:pt idx="30073">
                  <c:v>75.315104166666671</c:v>
                </c:pt>
                <c:pt idx="30074">
                  <c:v>75.317708333333329</c:v>
                </c:pt>
                <c:pt idx="30075">
                  <c:v>75.3203125</c:v>
                </c:pt>
                <c:pt idx="30076">
                  <c:v>75.322916666666671</c:v>
                </c:pt>
                <c:pt idx="30077">
                  <c:v>75.325520833333329</c:v>
                </c:pt>
                <c:pt idx="30078">
                  <c:v>75.328125</c:v>
                </c:pt>
                <c:pt idx="30079">
                  <c:v>75.330729166666671</c:v>
                </c:pt>
                <c:pt idx="30080">
                  <c:v>75.333333333333329</c:v>
                </c:pt>
                <c:pt idx="30081">
                  <c:v>75.3359375</c:v>
                </c:pt>
                <c:pt idx="30082">
                  <c:v>75.338541666666671</c:v>
                </c:pt>
                <c:pt idx="30083">
                  <c:v>75.341145833333329</c:v>
                </c:pt>
                <c:pt idx="30084">
                  <c:v>75.34375</c:v>
                </c:pt>
                <c:pt idx="30085">
                  <c:v>75.346354166666671</c:v>
                </c:pt>
                <c:pt idx="30086">
                  <c:v>75.348958333333329</c:v>
                </c:pt>
                <c:pt idx="30087">
                  <c:v>75.3515625</c:v>
                </c:pt>
                <c:pt idx="30088">
                  <c:v>75.354166666666671</c:v>
                </c:pt>
                <c:pt idx="30089">
                  <c:v>75.356770833333329</c:v>
                </c:pt>
                <c:pt idx="30090">
                  <c:v>75.359375</c:v>
                </c:pt>
                <c:pt idx="30091">
                  <c:v>75.361979166666671</c:v>
                </c:pt>
                <c:pt idx="30092">
                  <c:v>75.364583333333329</c:v>
                </c:pt>
                <c:pt idx="30093">
                  <c:v>75.3671875</c:v>
                </c:pt>
                <c:pt idx="30094">
                  <c:v>75.369791666666671</c:v>
                </c:pt>
                <c:pt idx="30095">
                  <c:v>75.372395833333329</c:v>
                </c:pt>
                <c:pt idx="30096">
                  <c:v>75.375</c:v>
                </c:pt>
                <c:pt idx="30097">
                  <c:v>75.377604166666671</c:v>
                </c:pt>
                <c:pt idx="30098">
                  <c:v>75.380208333333329</c:v>
                </c:pt>
                <c:pt idx="30099">
                  <c:v>75.3828125</c:v>
                </c:pt>
                <c:pt idx="30100">
                  <c:v>75.385416666666671</c:v>
                </c:pt>
                <c:pt idx="30101">
                  <c:v>75.388020833333329</c:v>
                </c:pt>
                <c:pt idx="30102">
                  <c:v>75.390625</c:v>
                </c:pt>
                <c:pt idx="30103">
                  <c:v>75.393229166666671</c:v>
                </c:pt>
                <c:pt idx="30104">
                  <c:v>75.395833333333329</c:v>
                </c:pt>
                <c:pt idx="30105">
                  <c:v>75.3984375</c:v>
                </c:pt>
                <c:pt idx="30106">
                  <c:v>75.401041666666671</c:v>
                </c:pt>
                <c:pt idx="30107">
                  <c:v>75.403645833333329</c:v>
                </c:pt>
                <c:pt idx="30108">
                  <c:v>75.40625</c:v>
                </c:pt>
                <c:pt idx="30109">
                  <c:v>75.408854166666671</c:v>
                </c:pt>
                <c:pt idx="30110">
                  <c:v>75.411458333333329</c:v>
                </c:pt>
                <c:pt idx="30111">
                  <c:v>75.4140625</c:v>
                </c:pt>
                <c:pt idx="30112">
                  <c:v>75.416666666666671</c:v>
                </c:pt>
                <c:pt idx="30113">
                  <c:v>75.419270833333329</c:v>
                </c:pt>
                <c:pt idx="30114">
                  <c:v>75.421875</c:v>
                </c:pt>
                <c:pt idx="30115">
                  <c:v>75.424479166666671</c:v>
                </c:pt>
                <c:pt idx="30116">
                  <c:v>75.427083333333329</c:v>
                </c:pt>
                <c:pt idx="30117">
                  <c:v>75.4296875</c:v>
                </c:pt>
                <c:pt idx="30118">
                  <c:v>75.432291666666671</c:v>
                </c:pt>
                <c:pt idx="30119">
                  <c:v>75.434895833333329</c:v>
                </c:pt>
                <c:pt idx="30120">
                  <c:v>75.4375</c:v>
                </c:pt>
                <c:pt idx="30121">
                  <c:v>75.440104166666671</c:v>
                </c:pt>
                <c:pt idx="30122">
                  <c:v>75.442708333333329</c:v>
                </c:pt>
                <c:pt idx="30123">
                  <c:v>75.4453125</c:v>
                </c:pt>
                <c:pt idx="30124">
                  <c:v>75.447916666666671</c:v>
                </c:pt>
                <c:pt idx="30125">
                  <c:v>75.450520833333329</c:v>
                </c:pt>
                <c:pt idx="30126">
                  <c:v>75.453125</c:v>
                </c:pt>
                <c:pt idx="30127">
                  <c:v>75.455729166666671</c:v>
                </c:pt>
                <c:pt idx="30128">
                  <c:v>75.458333333333329</c:v>
                </c:pt>
                <c:pt idx="30129">
                  <c:v>75.4609375</c:v>
                </c:pt>
                <c:pt idx="30130">
                  <c:v>75.463541666666671</c:v>
                </c:pt>
                <c:pt idx="30131">
                  <c:v>75.466145833333329</c:v>
                </c:pt>
                <c:pt idx="30132">
                  <c:v>75.46875</c:v>
                </c:pt>
                <c:pt idx="30133">
                  <c:v>75.471354166666671</c:v>
                </c:pt>
                <c:pt idx="30134">
                  <c:v>75.473958333333329</c:v>
                </c:pt>
                <c:pt idx="30135">
                  <c:v>75.4765625</c:v>
                </c:pt>
                <c:pt idx="30136">
                  <c:v>75.479166666666671</c:v>
                </c:pt>
                <c:pt idx="30137">
                  <c:v>75.481770833333329</c:v>
                </c:pt>
                <c:pt idx="30138">
                  <c:v>75.484375</c:v>
                </c:pt>
                <c:pt idx="30139">
                  <c:v>75.486979166666671</c:v>
                </c:pt>
                <c:pt idx="30140">
                  <c:v>75.489583333333329</c:v>
                </c:pt>
                <c:pt idx="30141">
                  <c:v>75.4921875</c:v>
                </c:pt>
                <c:pt idx="30142">
                  <c:v>75.494791666666671</c:v>
                </c:pt>
                <c:pt idx="30143">
                  <c:v>75.497395833333329</c:v>
                </c:pt>
                <c:pt idx="30144">
                  <c:v>75.5</c:v>
                </c:pt>
                <c:pt idx="30145">
                  <c:v>75.502604166666671</c:v>
                </c:pt>
                <c:pt idx="30146">
                  <c:v>75.505208333333329</c:v>
                </c:pt>
                <c:pt idx="30147">
                  <c:v>75.5078125</c:v>
                </c:pt>
                <c:pt idx="30148">
                  <c:v>75.510416666666671</c:v>
                </c:pt>
                <c:pt idx="30149">
                  <c:v>75.513020833333329</c:v>
                </c:pt>
                <c:pt idx="30150">
                  <c:v>75.515625</c:v>
                </c:pt>
                <c:pt idx="30151">
                  <c:v>75.518229166666671</c:v>
                </c:pt>
                <c:pt idx="30152">
                  <c:v>75.520833333333329</c:v>
                </c:pt>
                <c:pt idx="30153">
                  <c:v>75.5234375</c:v>
                </c:pt>
                <c:pt idx="30154">
                  <c:v>75.526041666666671</c:v>
                </c:pt>
                <c:pt idx="30155">
                  <c:v>75.528645833333329</c:v>
                </c:pt>
                <c:pt idx="30156">
                  <c:v>75.53125</c:v>
                </c:pt>
                <c:pt idx="30157">
                  <c:v>75.533854166666671</c:v>
                </c:pt>
                <c:pt idx="30158">
                  <c:v>75.536458333333329</c:v>
                </c:pt>
                <c:pt idx="30159">
                  <c:v>75.5390625</c:v>
                </c:pt>
                <c:pt idx="30160">
                  <c:v>75.541666666666671</c:v>
                </c:pt>
                <c:pt idx="30161">
                  <c:v>75.544270833333329</c:v>
                </c:pt>
                <c:pt idx="30162">
                  <c:v>75.546875</c:v>
                </c:pt>
                <c:pt idx="30163">
                  <c:v>75.549479166666671</c:v>
                </c:pt>
                <c:pt idx="30164">
                  <c:v>75.552083333333329</c:v>
                </c:pt>
                <c:pt idx="30165">
                  <c:v>75.5546875</c:v>
                </c:pt>
                <c:pt idx="30166">
                  <c:v>75.557291666666671</c:v>
                </c:pt>
                <c:pt idx="30167">
                  <c:v>75.559895833333329</c:v>
                </c:pt>
                <c:pt idx="30168">
                  <c:v>75.5625</c:v>
                </c:pt>
                <c:pt idx="30169">
                  <c:v>75.565104166666671</c:v>
                </c:pt>
                <c:pt idx="30170">
                  <c:v>75.567708333333329</c:v>
                </c:pt>
                <c:pt idx="30171">
                  <c:v>75.5703125</c:v>
                </c:pt>
                <c:pt idx="30172">
                  <c:v>75.572916666666671</c:v>
                </c:pt>
                <c:pt idx="30173">
                  <c:v>75.575520833333329</c:v>
                </c:pt>
                <c:pt idx="30174">
                  <c:v>75.578125</c:v>
                </c:pt>
                <c:pt idx="30175">
                  <c:v>75.580729166666671</c:v>
                </c:pt>
                <c:pt idx="30176">
                  <c:v>75.583333333333329</c:v>
                </c:pt>
                <c:pt idx="30177">
                  <c:v>75.5859375</c:v>
                </c:pt>
                <c:pt idx="30178">
                  <c:v>75.588541666666671</c:v>
                </c:pt>
                <c:pt idx="30179">
                  <c:v>75.591145833333329</c:v>
                </c:pt>
                <c:pt idx="30180">
                  <c:v>75.59375</c:v>
                </c:pt>
                <c:pt idx="30181">
                  <c:v>75.596354166666671</c:v>
                </c:pt>
                <c:pt idx="30182">
                  <c:v>75.598958333333329</c:v>
                </c:pt>
                <c:pt idx="30183">
                  <c:v>75.6015625</c:v>
                </c:pt>
                <c:pt idx="30184">
                  <c:v>75.604166666666671</c:v>
                </c:pt>
                <c:pt idx="30185">
                  <c:v>75.606770833333329</c:v>
                </c:pt>
                <c:pt idx="30186">
                  <c:v>75.609375</c:v>
                </c:pt>
                <c:pt idx="30187">
                  <c:v>75.611979166666671</c:v>
                </c:pt>
                <c:pt idx="30188">
                  <c:v>75.614583333333329</c:v>
                </c:pt>
                <c:pt idx="30189">
                  <c:v>75.6171875</c:v>
                </c:pt>
                <c:pt idx="30190">
                  <c:v>75.619791666666671</c:v>
                </c:pt>
                <c:pt idx="30191">
                  <c:v>75.622395833333329</c:v>
                </c:pt>
                <c:pt idx="30192">
                  <c:v>75.625</c:v>
                </c:pt>
                <c:pt idx="30193">
                  <c:v>75.627604166666671</c:v>
                </c:pt>
                <c:pt idx="30194">
                  <c:v>75.630208333333329</c:v>
                </c:pt>
                <c:pt idx="30195">
                  <c:v>75.6328125</c:v>
                </c:pt>
                <c:pt idx="30196">
                  <c:v>75.635416666666671</c:v>
                </c:pt>
                <c:pt idx="30197">
                  <c:v>75.638020833333329</c:v>
                </c:pt>
                <c:pt idx="30198">
                  <c:v>75.640625</c:v>
                </c:pt>
                <c:pt idx="30199">
                  <c:v>75.643229166666671</c:v>
                </c:pt>
                <c:pt idx="30200">
                  <c:v>75.645833333333329</c:v>
                </c:pt>
                <c:pt idx="30201">
                  <c:v>75.6484375</c:v>
                </c:pt>
                <c:pt idx="30202">
                  <c:v>75.651041666666671</c:v>
                </c:pt>
                <c:pt idx="30203">
                  <c:v>75.653645833333329</c:v>
                </c:pt>
                <c:pt idx="30204">
                  <c:v>75.65625</c:v>
                </c:pt>
                <c:pt idx="30205">
                  <c:v>75.658854166666671</c:v>
                </c:pt>
                <c:pt idx="30206">
                  <c:v>75.661458333333329</c:v>
                </c:pt>
                <c:pt idx="30207">
                  <c:v>75.6640625</c:v>
                </c:pt>
                <c:pt idx="30208">
                  <c:v>75.666666666666671</c:v>
                </c:pt>
                <c:pt idx="30209">
                  <c:v>75.669270833333329</c:v>
                </c:pt>
                <c:pt idx="30210">
                  <c:v>75.671875</c:v>
                </c:pt>
                <c:pt idx="30211">
                  <c:v>75.674479166666671</c:v>
                </c:pt>
                <c:pt idx="30212">
                  <c:v>75.677083333333329</c:v>
                </c:pt>
                <c:pt idx="30213">
                  <c:v>75.6796875</c:v>
                </c:pt>
                <c:pt idx="30214">
                  <c:v>75.682291666666671</c:v>
                </c:pt>
                <c:pt idx="30215">
                  <c:v>75.684895833333329</c:v>
                </c:pt>
                <c:pt idx="30216">
                  <c:v>75.6875</c:v>
                </c:pt>
                <c:pt idx="30217">
                  <c:v>75.690104166666671</c:v>
                </c:pt>
                <c:pt idx="30218">
                  <c:v>75.692708333333329</c:v>
                </c:pt>
                <c:pt idx="30219">
                  <c:v>75.6953125</c:v>
                </c:pt>
                <c:pt idx="30220">
                  <c:v>75.697916666666671</c:v>
                </c:pt>
                <c:pt idx="30221">
                  <c:v>75.700520833333329</c:v>
                </c:pt>
                <c:pt idx="30222">
                  <c:v>75.703125</c:v>
                </c:pt>
                <c:pt idx="30223">
                  <c:v>75.705729166666671</c:v>
                </c:pt>
                <c:pt idx="30224">
                  <c:v>75.708333333333329</c:v>
                </c:pt>
                <c:pt idx="30225">
                  <c:v>75.7109375</c:v>
                </c:pt>
                <c:pt idx="30226">
                  <c:v>75.713541666666671</c:v>
                </c:pt>
                <c:pt idx="30227">
                  <c:v>75.716145833333329</c:v>
                </c:pt>
                <c:pt idx="30228">
                  <c:v>75.71875</c:v>
                </c:pt>
                <c:pt idx="30229">
                  <c:v>75.721354166666671</c:v>
                </c:pt>
                <c:pt idx="30230">
                  <c:v>75.723958333333329</c:v>
                </c:pt>
                <c:pt idx="30231">
                  <c:v>75.7265625</c:v>
                </c:pt>
                <c:pt idx="30232">
                  <c:v>75.729166666666671</c:v>
                </c:pt>
                <c:pt idx="30233">
                  <c:v>75.731770833333329</c:v>
                </c:pt>
                <c:pt idx="30234">
                  <c:v>75.734375</c:v>
                </c:pt>
                <c:pt idx="30235">
                  <c:v>75.736979166666671</c:v>
                </c:pt>
                <c:pt idx="30236">
                  <c:v>75.739583333333329</c:v>
                </c:pt>
                <c:pt idx="30237">
                  <c:v>75.7421875</c:v>
                </c:pt>
                <c:pt idx="30238">
                  <c:v>75.744791666666671</c:v>
                </c:pt>
                <c:pt idx="30239">
                  <c:v>75.747395833333329</c:v>
                </c:pt>
                <c:pt idx="30240">
                  <c:v>75.75</c:v>
                </c:pt>
                <c:pt idx="30241">
                  <c:v>75.752604166666671</c:v>
                </c:pt>
                <c:pt idx="30242">
                  <c:v>75.755208333333329</c:v>
                </c:pt>
                <c:pt idx="30243">
                  <c:v>75.7578125</c:v>
                </c:pt>
                <c:pt idx="30244">
                  <c:v>75.760416666666671</c:v>
                </c:pt>
                <c:pt idx="30245">
                  <c:v>75.763020833333329</c:v>
                </c:pt>
                <c:pt idx="30246">
                  <c:v>75.765625</c:v>
                </c:pt>
                <c:pt idx="30247">
                  <c:v>75.768229166666671</c:v>
                </c:pt>
                <c:pt idx="30248">
                  <c:v>75.770833333333329</c:v>
                </c:pt>
                <c:pt idx="30249">
                  <c:v>75.7734375</c:v>
                </c:pt>
                <c:pt idx="30250">
                  <c:v>75.776041666666671</c:v>
                </c:pt>
                <c:pt idx="30251">
                  <c:v>75.778645833333329</c:v>
                </c:pt>
                <c:pt idx="30252">
                  <c:v>75.78125</c:v>
                </c:pt>
                <c:pt idx="30253">
                  <c:v>75.783854166666671</c:v>
                </c:pt>
                <c:pt idx="30254">
                  <c:v>75.786458333333329</c:v>
                </c:pt>
                <c:pt idx="30255">
                  <c:v>75.7890625</c:v>
                </c:pt>
                <c:pt idx="30256">
                  <c:v>75.791666666666671</c:v>
                </c:pt>
                <c:pt idx="30257">
                  <c:v>75.794270833333329</c:v>
                </c:pt>
                <c:pt idx="30258">
                  <c:v>75.796875</c:v>
                </c:pt>
                <c:pt idx="30259">
                  <c:v>75.799479166666671</c:v>
                </c:pt>
                <c:pt idx="30260">
                  <c:v>75.802083333333329</c:v>
                </c:pt>
                <c:pt idx="30261">
                  <c:v>75.8046875</c:v>
                </c:pt>
                <c:pt idx="30262">
                  <c:v>75.807291666666671</c:v>
                </c:pt>
                <c:pt idx="30263">
                  <c:v>75.809895833333329</c:v>
                </c:pt>
                <c:pt idx="30264">
                  <c:v>75.8125</c:v>
                </c:pt>
                <c:pt idx="30265">
                  <c:v>75.815104166666671</c:v>
                </c:pt>
                <c:pt idx="30266">
                  <c:v>75.817708333333329</c:v>
                </c:pt>
                <c:pt idx="30267">
                  <c:v>75.8203125</c:v>
                </c:pt>
                <c:pt idx="30268">
                  <c:v>75.822916666666671</c:v>
                </c:pt>
                <c:pt idx="30269">
                  <c:v>75.825520833333329</c:v>
                </c:pt>
                <c:pt idx="30270">
                  <c:v>75.828125</c:v>
                </c:pt>
                <c:pt idx="30271">
                  <c:v>75.830729166666671</c:v>
                </c:pt>
                <c:pt idx="30272">
                  <c:v>75.833333333333329</c:v>
                </c:pt>
                <c:pt idx="30273">
                  <c:v>75.8359375</c:v>
                </c:pt>
                <c:pt idx="30274">
                  <c:v>75.838541666666671</c:v>
                </c:pt>
                <c:pt idx="30275">
                  <c:v>75.841145833333329</c:v>
                </c:pt>
                <c:pt idx="30276">
                  <c:v>75.84375</c:v>
                </c:pt>
                <c:pt idx="30277">
                  <c:v>75.846354166666671</c:v>
                </c:pt>
                <c:pt idx="30278">
                  <c:v>75.848958333333329</c:v>
                </c:pt>
                <c:pt idx="30279">
                  <c:v>75.8515625</c:v>
                </c:pt>
                <c:pt idx="30280">
                  <c:v>75.854166666666671</c:v>
                </c:pt>
                <c:pt idx="30281">
                  <c:v>75.856770833333329</c:v>
                </c:pt>
                <c:pt idx="30282">
                  <c:v>75.859375</c:v>
                </c:pt>
                <c:pt idx="30283">
                  <c:v>75.861979166666671</c:v>
                </c:pt>
                <c:pt idx="30284">
                  <c:v>75.864583333333329</c:v>
                </c:pt>
                <c:pt idx="30285">
                  <c:v>75.8671875</c:v>
                </c:pt>
                <c:pt idx="30286">
                  <c:v>75.869791666666671</c:v>
                </c:pt>
                <c:pt idx="30287">
                  <c:v>75.872395833333329</c:v>
                </c:pt>
                <c:pt idx="30288">
                  <c:v>75.875</c:v>
                </c:pt>
                <c:pt idx="30289">
                  <c:v>75.877604166666671</c:v>
                </c:pt>
                <c:pt idx="30290">
                  <c:v>75.880208333333329</c:v>
                </c:pt>
                <c:pt idx="30291">
                  <c:v>75.8828125</c:v>
                </c:pt>
                <c:pt idx="30292">
                  <c:v>75.885416666666671</c:v>
                </c:pt>
                <c:pt idx="30293">
                  <c:v>75.888020833333329</c:v>
                </c:pt>
                <c:pt idx="30294">
                  <c:v>75.890625</c:v>
                </c:pt>
                <c:pt idx="30295">
                  <c:v>75.893229166666671</c:v>
                </c:pt>
                <c:pt idx="30296">
                  <c:v>75.895833333333329</c:v>
                </c:pt>
                <c:pt idx="30297">
                  <c:v>75.8984375</c:v>
                </c:pt>
                <c:pt idx="30298">
                  <c:v>75.901041666666671</c:v>
                </c:pt>
                <c:pt idx="30299">
                  <c:v>75.903645833333329</c:v>
                </c:pt>
                <c:pt idx="30300">
                  <c:v>75.90625</c:v>
                </c:pt>
                <c:pt idx="30301">
                  <c:v>75.908854166666671</c:v>
                </c:pt>
                <c:pt idx="30302">
                  <c:v>75.911458333333329</c:v>
                </c:pt>
                <c:pt idx="30303">
                  <c:v>75.9140625</c:v>
                </c:pt>
                <c:pt idx="30304">
                  <c:v>75.916666666666671</c:v>
                </c:pt>
                <c:pt idx="30305">
                  <c:v>75.919270833333329</c:v>
                </c:pt>
                <c:pt idx="30306">
                  <c:v>75.921875</c:v>
                </c:pt>
                <c:pt idx="30307">
                  <c:v>75.924479166666671</c:v>
                </c:pt>
                <c:pt idx="30308">
                  <c:v>75.927083333333329</c:v>
                </c:pt>
                <c:pt idx="30309">
                  <c:v>75.9296875</c:v>
                </c:pt>
                <c:pt idx="30310">
                  <c:v>75.932291666666671</c:v>
                </c:pt>
                <c:pt idx="30311">
                  <c:v>75.934895833333329</c:v>
                </c:pt>
                <c:pt idx="30312">
                  <c:v>75.9375</c:v>
                </c:pt>
                <c:pt idx="30313">
                  <c:v>75.940104166666671</c:v>
                </c:pt>
                <c:pt idx="30314">
                  <c:v>75.942708333333329</c:v>
                </c:pt>
                <c:pt idx="30315">
                  <c:v>75.9453125</c:v>
                </c:pt>
                <c:pt idx="30316">
                  <c:v>75.947916666666671</c:v>
                </c:pt>
                <c:pt idx="30317">
                  <c:v>75.950520833333329</c:v>
                </c:pt>
                <c:pt idx="30318">
                  <c:v>75.953125</c:v>
                </c:pt>
                <c:pt idx="30319">
                  <c:v>75.955729166666671</c:v>
                </c:pt>
                <c:pt idx="30320">
                  <c:v>75.958333333333329</c:v>
                </c:pt>
                <c:pt idx="30321">
                  <c:v>75.9609375</c:v>
                </c:pt>
                <c:pt idx="30322">
                  <c:v>75.963541666666671</c:v>
                </c:pt>
                <c:pt idx="30323">
                  <c:v>75.966145833333329</c:v>
                </c:pt>
                <c:pt idx="30324">
                  <c:v>75.96875</c:v>
                </c:pt>
                <c:pt idx="30325">
                  <c:v>75.971354166666671</c:v>
                </c:pt>
                <c:pt idx="30326">
                  <c:v>75.973958333333329</c:v>
                </c:pt>
                <c:pt idx="30327">
                  <c:v>75.9765625</c:v>
                </c:pt>
                <c:pt idx="30328">
                  <c:v>75.979166666666671</c:v>
                </c:pt>
                <c:pt idx="30329">
                  <c:v>75.981770833333329</c:v>
                </c:pt>
                <c:pt idx="30330">
                  <c:v>75.984375</c:v>
                </c:pt>
                <c:pt idx="30331">
                  <c:v>75.986979166666671</c:v>
                </c:pt>
                <c:pt idx="30332">
                  <c:v>75.989583333333329</c:v>
                </c:pt>
                <c:pt idx="30333">
                  <c:v>75.9921875</c:v>
                </c:pt>
                <c:pt idx="30334">
                  <c:v>75.994791666666671</c:v>
                </c:pt>
                <c:pt idx="30335">
                  <c:v>75.997395833333329</c:v>
                </c:pt>
                <c:pt idx="30336">
                  <c:v>76</c:v>
                </c:pt>
                <c:pt idx="30337">
                  <c:v>76.002604166666671</c:v>
                </c:pt>
                <c:pt idx="30338">
                  <c:v>76.005208333333329</c:v>
                </c:pt>
                <c:pt idx="30339">
                  <c:v>76.0078125</c:v>
                </c:pt>
                <c:pt idx="30340">
                  <c:v>76.010416666666671</c:v>
                </c:pt>
                <c:pt idx="30341">
                  <c:v>76.013020833333329</c:v>
                </c:pt>
                <c:pt idx="30342">
                  <c:v>76.015625</c:v>
                </c:pt>
                <c:pt idx="30343">
                  <c:v>76.018229166666671</c:v>
                </c:pt>
                <c:pt idx="30344">
                  <c:v>76.020833333333329</c:v>
                </c:pt>
                <c:pt idx="30345">
                  <c:v>76.0234375</c:v>
                </c:pt>
                <c:pt idx="30346">
                  <c:v>76.026041666666671</c:v>
                </c:pt>
                <c:pt idx="30347">
                  <c:v>76.028645833333329</c:v>
                </c:pt>
                <c:pt idx="30348">
                  <c:v>76.03125</c:v>
                </c:pt>
                <c:pt idx="30349">
                  <c:v>76.033854166666671</c:v>
                </c:pt>
                <c:pt idx="30350">
                  <c:v>76.036458333333329</c:v>
                </c:pt>
                <c:pt idx="30351">
                  <c:v>76.0390625</c:v>
                </c:pt>
                <c:pt idx="30352">
                  <c:v>76.041666666666671</c:v>
                </c:pt>
                <c:pt idx="30353">
                  <c:v>76.044270833333329</c:v>
                </c:pt>
                <c:pt idx="30354">
                  <c:v>76.046875</c:v>
                </c:pt>
                <c:pt idx="30355">
                  <c:v>76.049479166666671</c:v>
                </c:pt>
                <c:pt idx="30356">
                  <c:v>76.052083333333329</c:v>
                </c:pt>
                <c:pt idx="30357">
                  <c:v>76.0546875</c:v>
                </c:pt>
                <c:pt idx="30358">
                  <c:v>76.057291666666671</c:v>
                </c:pt>
                <c:pt idx="30359">
                  <c:v>76.059895833333329</c:v>
                </c:pt>
                <c:pt idx="30360">
                  <c:v>76.0625</c:v>
                </c:pt>
                <c:pt idx="30361">
                  <c:v>76.065104166666671</c:v>
                </c:pt>
                <c:pt idx="30362">
                  <c:v>76.067708333333329</c:v>
                </c:pt>
                <c:pt idx="30363">
                  <c:v>76.0703125</c:v>
                </c:pt>
                <c:pt idx="30364">
                  <c:v>76.072916666666671</c:v>
                </c:pt>
                <c:pt idx="30365">
                  <c:v>76.075520833333329</c:v>
                </c:pt>
                <c:pt idx="30366">
                  <c:v>76.078125</c:v>
                </c:pt>
                <c:pt idx="30367">
                  <c:v>76.080729166666671</c:v>
                </c:pt>
                <c:pt idx="30368">
                  <c:v>76.083333333333329</c:v>
                </c:pt>
                <c:pt idx="30369">
                  <c:v>76.0859375</c:v>
                </c:pt>
                <c:pt idx="30370">
                  <c:v>76.088541666666671</c:v>
                </c:pt>
                <c:pt idx="30371">
                  <c:v>76.091145833333329</c:v>
                </c:pt>
                <c:pt idx="30372">
                  <c:v>76.09375</c:v>
                </c:pt>
                <c:pt idx="30373">
                  <c:v>76.096354166666671</c:v>
                </c:pt>
                <c:pt idx="30374">
                  <c:v>76.098958333333329</c:v>
                </c:pt>
                <c:pt idx="30375">
                  <c:v>76.1015625</c:v>
                </c:pt>
                <c:pt idx="30376">
                  <c:v>76.104166666666671</c:v>
                </c:pt>
                <c:pt idx="30377">
                  <c:v>76.106770833333329</c:v>
                </c:pt>
                <c:pt idx="30378">
                  <c:v>76.109375</c:v>
                </c:pt>
                <c:pt idx="30379">
                  <c:v>76.111979166666671</c:v>
                </c:pt>
                <c:pt idx="30380">
                  <c:v>76.114583333333329</c:v>
                </c:pt>
                <c:pt idx="30381">
                  <c:v>76.1171875</c:v>
                </c:pt>
                <c:pt idx="30382">
                  <c:v>76.119791666666671</c:v>
                </c:pt>
                <c:pt idx="30383">
                  <c:v>76.122395833333329</c:v>
                </c:pt>
                <c:pt idx="30384">
                  <c:v>76.125</c:v>
                </c:pt>
                <c:pt idx="30385">
                  <c:v>76.127604166666671</c:v>
                </c:pt>
                <c:pt idx="30386">
                  <c:v>76.130208333333329</c:v>
                </c:pt>
                <c:pt idx="30387">
                  <c:v>76.1328125</c:v>
                </c:pt>
                <c:pt idx="30388">
                  <c:v>76.135416666666671</c:v>
                </c:pt>
                <c:pt idx="30389">
                  <c:v>76.138020833333329</c:v>
                </c:pt>
                <c:pt idx="30390">
                  <c:v>76.140625</c:v>
                </c:pt>
                <c:pt idx="30391">
                  <c:v>76.143229166666671</c:v>
                </c:pt>
                <c:pt idx="30392">
                  <c:v>76.145833333333329</c:v>
                </c:pt>
                <c:pt idx="30393">
                  <c:v>76.1484375</c:v>
                </c:pt>
                <c:pt idx="30394">
                  <c:v>76.151041666666671</c:v>
                </c:pt>
                <c:pt idx="30395">
                  <c:v>76.153645833333329</c:v>
                </c:pt>
                <c:pt idx="30396">
                  <c:v>76.15625</c:v>
                </c:pt>
                <c:pt idx="30397">
                  <c:v>76.158854166666671</c:v>
                </c:pt>
                <c:pt idx="30398">
                  <c:v>76.161458333333329</c:v>
                </c:pt>
                <c:pt idx="30399">
                  <c:v>76.1640625</c:v>
                </c:pt>
                <c:pt idx="30400">
                  <c:v>76.166666666666671</c:v>
                </c:pt>
                <c:pt idx="30401">
                  <c:v>76.169270833333329</c:v>
                </c:pt>
                <c:pt idx="30402">
                  <c:v>76.171875</c:v>
                </c:pt>
                <c:pt idx="30403">
                  <c:v>76.174479166666671</c:v>
                </c:pt>
                <c:pt idx="30404">
                  <c:v>76.177083333333329</c:v>
                </c:pt>
                <c:pt idx="30405">
                  <c:v>76.1796875</c:v>
                </c:pt>
                <c:pt idx="30406">
                  <c:v>76.182291666666671</c:v>
                </c:pt>
                <c:pt idx="30407">
                  <c:v>76.184895833333329</c:v>
                </c:pt>
                <c:pt idx="30408">
                  <c:v>76.1875</c:v>
                </c:pt>
                <c:pt idx="30409">
                  <c:v>76.190104166666671</c:v>
                </c:pt>
                <c:pt idx="30410">
                  <c:v>76.192708333333329</c:v>
                </c:pt>
                <c:pt idx="30411">
                  <c:v>76.1953125</c:v>
                </c:pt>
                <c:pt idx="30412">
                  <c:v>76.197916666666671</c:v>
                </c:pt>
                <c:pt idx="30413">
                  <c:v>76.200520833333329</c:v>
                </c:pt>
                <c:pt idx="30414">
                  <c:v>76.203125</c:v>
                </c:pt>
                <c:pt idx="30415">
                  <c:v>76.205729166666671</c:v>
                </c:pt>
                <c:pt idx="30416">
                  <c:v>76.208333333333329</c:v>
                </c:pt>
                <c:pt idx="30417">
                  <c:v>76.2109375</c:v>
                </c:pt>
                <c:pt idx="30418">
                  <c:v>76.213541666666671</c:v>
                </c:pt>
                <c:pt idx="30419">
                  <c:v>76.216145833333329</c:v>
                </c:pt>
                <c:pt idx="30420">
                  <c:v>76.21875</c:v>
                </c:pt>
                <c:pt idx="30421">
                  <c:v>76.221354166666671</c:v>
                </c:pt>
                <c:pt idx="30422">
                  <c:v>76.223958333333329</c:v>
                </c:pt>
                <c:pt idx="30423">
                  <c:v>76.2265625</c:v>
                </c:pt>
                <c:pt idx="30424">
                  <c:v>76.229166666666671</c:v>
                </c:pt>
                <c:pt idx="30425">
                  <c:v>76.231770833333329</c:v>
                </c:pt>
                <c:pt idx="30426">
                  <c:v>76.234375</c:v>
                </c:pt>
                <c:pt idx="30427">
                  <c:v>76.236979166666671</c:v>
                </c:pt>
                <c:pt idx="30428">
                  <c:v>76.239583333333329</c:v>
                </c:pt>
                <c:pt idx="30429">
                  <c:v>76.2421875</c:v>
                </c:pt>
                <c:pt idx="30430">
                  <c:v>76.244791666666671</c:v>
                </c:pt>
                <c:pt idx="30431">
                  <c:v>76.247395833333329</c:v>
                </c:pt>
                <c:pt idx="30432">
                  <c:v>76.25</c:v>
                </c:pt>
                <c:pt idx="30433">
                  <c:v>76.252604166666671</c:v>
                </c:pt>
                <c:pt idx="30434">
                  <c:v>76.255208333333329</c:v>
                </c:pt>
                <c:pt idx="30435">
                  <c:v>76.2578125</c:v>
                </c:pt>
                <c:pt idx="30436">
                  <c:v>76.260416666666671</c:v>
                </c:pt>
                <c:pt idx="30437">
                  <c:v>76.263020833333329</c:v>
                </c:pt>
                <c:pt idx="30438">
                  <c:v>76.265625</c:v>
                </c:pt>
                <c:pt idx="30439">
                  <c:v>76.268229166666671</c:v>
                </c:pt>
                <c:pt idx="30440">
                  <c:v>76.270833333333329</c:v>
                </c:pt>
                <c:pt idx="30441">
                  <c:v>76.2734375</c:v>
                </c:pt>
                <c:pt idx="30442">
                  <c:v>76.276041666666671</c:v>
                </c:pt>
                <c:pt idx="30443">
                  <c:v>76.278645833333329</c:v>
                </c:pt>
                <c:pt idx="30444">
                  <c:v>76.28125</c:v>
                </c:pt>
                <c:pt idx="30445">
                  <c:v>76.283854166666671</c:v>
                </c:pt>
                <c:pt idx="30446">
                  <c:v>76.286458333333329</c:v>
                </c:pt>
                <c:pt idx="30447">
                  <c:v>76.2890625</c:v>
                </c:pt>
                <c:pt idx="30448">
                  <c:v>76.291666666666671</c:v>
                </c:pt>
                <c:pt idx="30449">
                  <c:v>76.294270833333329</c:v>
                </c:pt>
                <c:pt idx="30450">
                  <c:v>76.296875</c:v>
                </c:pt>
                <c:pt idx="30451">
                  <c:v>76.299479166666671</c:v>
                </c:pt>
                <c:pt idx="30452">
                  <c:v>76.302083333333329</c:v>
                </c:pt>
                <c:pt idx="30453">
                  <c:v>76.3046875</c:v>
                </c:pt>
                <c:pt idx="30454">
                  <c:v>76.307291666666671</c:v>
                </c:pt>
                <c:pt idx="30455">
                  <c:v>76.309895833333329</c:v>
                </c:pt>
                <c:pt idx="30456">
                  <c:v>76.3125</c:v>
                </c:pt>
                <c:pt idx="30457">
                  <c:v>76.315104166666671</c:v>
                </c:pt>
                <c:pt idx="30458">
                  <c:v>76.317708333333329</c:v>
                </c:pt>
                <c:pt idx="30459">
                  <c:v>76.3203125</c:v>
                </c:pt>
                <c:pt idx="30460">
                  <c:v>76.322916666666671</c:v>
                </c:pt>
                <c:pt idx="30461">
                  <c:v>76.325520833333329</c:v>
                </c:pt>
                <c:pt idx="30462">
                  <c:v>76.328125</c:v>
                </c:pt>
                <c:pt idx="30463">
                  <c:v>76.330729166666671</c:v>
                </c:pt>
                <c:pt idx="30464">
                  <c:v>76.333333333333329</c:v>
                </c:pt>
                <c:pt idx="30465">
                  <c:v>76.3359375</c:v>
                </c:pt>
                <c:pt idx="30466">
                  <c:v>76.338541666666671</c:v>
                </c:pt>
                <c:pt idx="30467">
                  <c:v>76.341145833333329</c:v>
                </c:pt>
                <c:pt idx="30468">
                  <c:v>76.34375</c:v>
                </c:pt>
                <c:pt idx="30469">
                  <c:v>76.346354166666671</c:v>
                </c:pt>
                <c:pt idx="30470">
                  <c:v>76.348958333333329</c:v>
                </c:pt>
                <c:pt idx="30471">
                  <c:v>76.3515625</c:v>
                </c:pt>
                <c:pt idx="30472">
                  <c:v>76.354166666666671</c:v>
                </c:pt>
                <c:pt idx="30473">
                  <c:v>76.356770833333329</c:v>
                </c:pt>
                <c:pt idx="30474">
                  <c:v>76.359375</c:v>
                </c:pt>
                <c:pt idx="30475">
                  <c:v>76.361979166666671</c:v>
                </c:pt>
                <c:pt idx="30476">
                  <c:v>76.364583333333329</c:v>
                </c:pt>
                <c:pt idx="30477">
                  <c:v>76.3671875</c:v>
                </c:pt>
                <c:pt idx="30478">
                  <c:v>76.369791666666671</c:v>
                </c:pt>
                <c:pt idx="30479">
                  <c:v>76.372395833333329</c:v>
                </c:pt>
                <c:pt idx="30480">
                  <c:v>76.375</c:v>
                </c:pt>
                <c:pt idx="30481">
                  <c:v>76.377604166666671</c:v>
                </c:pt>
                <c:pt idx="30482">
                  <c:v>76.380208333333329</c:v>
                </c:pt>
                <c:pt idx="30483">
                  <c:v>76.3828125</c:v>
                </c:pt>
                <c:pt idx="30484">
                  <c:v>76.385416666666671</c:v>
                </c:pt>
                <c:pt idx="30485">
                  <c:v>76.388020833333329</c:v>
                </c:pt>
                <c:pt idx="30486">
                  <c:v>76.390625</c:v>
                </c:pt>
                <c:pt idx="30487">
                  <c:v>76.393229166666671</c:v>
                </c:pt>
                <c:pt idx="30488">
                  <c:v>76.395833333333329</c:v>
                </c:pt>
                <c:pt idx="30489">
                  <c:v>76.3984375</c:v>
                </c:pt>
                <c:pt idx="30490">
                  <c:v>76.401041666666671</c:v>
                </c:pt>
                <c:pt idx="30491">
                  <c:v>76.403645833333329</c:v>
                </c:pt>
                <c:pt idx="30492">
                  <c:v>76.40625</c:v>
                </c:pt>
                <c:pt idx="30493">
                  <c:v>76.408854166666671</c:v>
                </c:pt>
                <c:pt idx="30494">
                  <c:v>76.411458333333329</c:v>
                </c:pt>
                <c:pt idx="30495">
                  <c:v>76.4140625</c:v>
                </c:pt>
                <c:pt idx="30496">
                  <c:v>76.416666666666671</c:v>
                </c:pt>
                <c:pt idx="30497">
                  <c:v>76.419270833333329</c:v>
                </c:pt>
                <c:pt idx="30498">
                  <c:v>76.421875</c:v>
                </c:pt>
                <c:pt idx="30499">
                  <c:v>76.424479166666671</c:v>
                </c:pt>
                <c:pt idx="30500">
                  <c:v>76.427083333333329</c:v>
                </c:pt>
                <c:pt idx="30501">
                  <c:v>76.4296875</c:v>
                </c:pt>
                <c:pt idx="30502">
                  <c:v>76.432291666666671</c:v>
                </c:pt>
                <c:pt idx="30503">
                  <c:v>76.434895833333329</c:v>
                </c:pt>
                <c:pt idx="30504">
                  <c:v>76.4375</c:v>
                </c:pt>
                <c:pt idx="30505">
                  <c:v>76.440104166666671</c:v>
                </c:pt>
                <c:pt idx="30506">
                  <c:v>76.442708333333329</c:v>
                </c:pt>
                <c:pt idx="30507">
                  <c:v>76.4453125</c:v>
                </c:pt>
                <c:pt idx="30508">
                  <c:v>76.447916666666671</c:v>
                </c:pt>
                <c:pt idx="30509">
                  <c:v>76.450520833333329</c:v>
                </c:pt>
                <c:pt idx="30510">
                  <c:v>76.453125</c:v>
                </c:pt>
                <c:pt idx="30511">
                  <c:v>76.455729166666671</c:v>
                </c:pt>
                <c:pt idx="30512">
                  <c:v>76.458333333333329</c:v>
                </c:pt>
                <c:pt idx="30513">
                  <c:v>76.4609375</c:v>
                </c:pt>
                <c:pt idx="30514">
                  <c:v>76.463541666666671</c:v>
                </c:pt>
                <c:pt idx="30515">
                  <c:v>76.466145833333329</c:v>
                </c:pt>
                <c:pt idx="30516">
                  <c:v>76.46875</c:v>
                </c:pt>
                <c:pt idx="30517">
                  <c:v>76.471354166666671</c:v>
                </c:pt>
                <c:pt idx="30518">
                  <c:v>76.473958333333329</c:v>
                </c:pt>
                <c:pt idx="30519">
                  <c:v>76.4765625</c:v>
                </c:pt>
                <c:pt idx="30520">
                  <c:v>76.479166666666671</c:v>
                </c:pt>
                <c:pt idx="30521">
                  <c:v>76.481770833333329</c:v>
                </c:pt>
                <c:pt idx="30522">
                  <c:v>76.484375</c:v>
                </c:pt>
                <c:pt idx="30523">
                  <c:v>76.486979166666671</c:v>
                </c:pt>
                <c:pt idx="30524">
                  <c:v>76.489583333333329</c:v>
                </c:pt>
                <c:pt idx="30525">
                  <c:v>76.4921875</c:v>
                </c:pt>
                <c:pt idx="30526">
                  <c:v>76.494791666666671</c:v>
                </c:pt>
                <c:pt idx="30527">
                  <c:v>76.497395833333329</c:v>
                </c:pt>
                <c:pt idx="30528">
                  <c:v>76.5</c:v>
                </c:pt>
                <c:pt idx="30529">
                  <c:v>76.502604166666671</c:v>
                </c:pt>
                <c:pt idx="30530">
                  <c:v>76.505208333333329</c:v>
                </c:pt>
                <c:pt idx="30531">
                  <c:v>76.5078125</c:v>
                </c:pt>
                <c:pt idx="30532">
                  <c:v>76.510416666666671</c:v>
                </c:pt>
                <c:pt idx="30533">
                  <c:v>76.513020833333329</c:v>
                </c:pt>
                <c:pt idx="30534">
                  <c:v>76.515625</c:v>
                </c:pt>
                <c:pt idx="30535">
                  <c:v>76.518229166666671</c:v>
                </c:pt>
                <c:pt idx="30536">
                  <c:v>76.520833333333329</c:v>
                </c:pt>
                <c:pt idx="30537">
                  <c:v>76.5234375</c:v>
                </c:pt>
                <c:pt idx="30538">
                  <c:v>76.526041666666671</c:v>
                </c:pt>
                <c:pt idx="30539">
                  <c:v>76.528645833333329</c:v>
                </c:pt>
                <c:pt idx="30540">
                  <c:v>76.53125</c:v>
                </c:pt>
                <c:pt idx="30541">
                  <c:v>76.533854166666671</c:v>
                </c:pt>
                <c:pt idx="30542">
                  <c:v>76.536458333333329</c:v>
                </c:pt>
                <c:pt idx="30543">
                  <c:v>76.5390625</c:v>
                </c:pt>
                <c:pt idx="30544">
                  <c:v>76.541666666666671</c:v>
                </c:pt>
                <c:pt idx="30545">
                  <c:v>76.544270833333329</c:v>
                </c:pt>
                <c:pt idx="30546">
                  <c:v>76.546875</c:v>
                </c:pt>
                <c:pt idx="30547">
                  <c:v>76.549479166666671</c:v>
                </c:pt>
                <c:pt idx="30548">
                  <c:v>76.552083333333329</c:v>
                </c:pt>
                <c:pt idx="30549">
                  <c:v>76.5546875</c:v>
                </c:pt>
                <c:pt idx="30550">
                  <c:v>76.557291666666671</c:v>
                </c:pt>
                <c:pt idx="30551">
                  <c:v>76.559895833333329</c:v>
                </c:pt>
                <c:pt idx="30552">
                  <c:v>76.5625</c:v>
                </c:pt>
                <c:pt idx="30553">
                  <c:v>76.565104166666671</c:v>
                </c:pt>
                <c:pt idx="30554">
                  <c:v>76.567708333333329</c:v>
                </c:pt>
                <c:pt idx="30555">
                  <c:v>76.5703125</c:v>
                </c:pt>
                <c:pt idx="30556">
                  <c:v>76.572916666666671</c:v>
                </c:pt>
                <c:pt idx="30557">
                  <c:v>76.575520833333329</c:v>
                </c:pt>
                <c:pt idx="30558">
                  <c:v>76.578125</c:v>
                </c:pt>
                <c:pt idx="30559">
                  <c:v>76.580729166666671</c:v>
                </c:pt>
                <c:pt idx="30560">
                  <c:v>76.583333333333329</c:v>
                </c:pt>
                <c:pt idx="30561">
                  <c:v>76.5859375</c:v>
                </c:pt>
                <c:pt idx="30562">
                  <c:v>76.588541666666671</c:v>
                </c:pt>
                <c:pt idx="30563">
                  <c:v>76.591145833333329</c:v>
                </c:pt>
                <c:pt idx="30564">
                  <c:v>76.59375</c:v>
                </c:pt>
                <c:pt idx="30565">
                  <c:v>76.596354166666671</c:v>
                </c:pt>
                <c:pt idx="30566">
                  <c:v>76.598958333333329</c:v>
                </c:pt>
                <c:pt idx="30567">
                  <c:v>76.6015625</c:v>
                </c:pt>
                <c:pt idx="30568">
                  <c:v>76.604166666666671</c:v>
                </c:pt>
                <c:pt idx="30569">
                  <c:v>76.606770833333329</c:v>
                </c:pt>
                <c:pt idx="30570">
                  <c:v>76.609375</c:v>
                </c:pt>
                <c:pt idx="30571">
                  <c:v>76.611979166666671</c:v>
                </c:pt>
                <c:pt idx="30572">
                  <c:v>76.614583333333329</c:v>
                </c:pt>
                <c:pt idx="30573">
                  <c:v>76.6171875</c:v>
                </c:pt>
                <c:pt idx="30574">
                  <c:v>76.619791666666671</c:v>
                </c:pt>
                <c:pt idx="30575">
                  <c:v>76.622395833333329</c:v>
                </c:pt>
                <c:pt idx="30576">
                  <c:v>76.625</c:v>
                </c:pt>
                <c:pt idx="30577">
                  <c:v>76.627604166666671</c:v>
                </c:pt>
                <c:pt idx="30578">
                  <c:v>76.630208333333329</c:v>
                </c:pt>
                <c:pt idx="30579">
                  <c:v>76.6328125</c:v>
                </c:pt>
                <c:pt idx="30580">
                  <c:v>76.635416666666671</c:v>
                </c:pt>
                <c:pt idx="30581">
                  <c:v>76.638020833333329</c:v>
                </c:pt>
                <c:pt idx="30582">
                  <c:v>76.640625</c:v>
                </c:pt>
                <c:pt idx="30583">
                  <c:v>76.643229166666671</c:v>
                </c:pt>
                <c:pt idx="30584">
                  <c:v>76.645833333333329</c:v>
                </c:pt>
                <c:pt idx="30585">
                  <c:v>76.6484375</c:v>
                </c:pt>
                <c:pt idx="30586">
                  <c:v>76.651041666666671</c:v>
                </c:pt>
                <c:pt idx="30587">
                  <c:v>76.653645833333329</c:v>
                </c:pt>
                <c:pt idx="30588">
                  <c:v>76.65625</c:v>
                </c:pt>
                <c:pt idx="30589">
                  <c:v>76.658854166666671</c:v>
                </c:pt>
                <c:pt idx="30590">
                  <c:v>76.661458333333329</c:v>
                </c:pt>
                <c:pt idx="30591">
                  <c:v>76.6640625</c:v>
                </c:pt>
                <c:pt idx="30592">
                  <c:v>76.666666666666671</c:v>
                </c:pt>
                <c:pt idx="30593">
                  <c:v>76.669270833333329</c:v>
                </c:pt>
                <c:pt idx="30594">
                  <c:v>76.671875</c:v>
                </c:pt>
                <c:pt idx="30595">
                  <c:v>76.674479166666671</c:v>
                </c:pt>
                <c:pt idx="30596">
                  <c:v>76.677083333333329</c:v>
                </c:pt>
                <c:pt idx="30597">
                  <c:v>76.6796875</c:v>
                </c:pt>
                <c:pt idx="30598">
                  <c:v>76.682291666666671</c:v>
                </c:pt>
                <c:pt idx="30599">
                  <c:v>76.684895833333329</c:v>
                </c:pt>
                <c:pt idx="30600">
                  <c:v>76.6875</c:v>
                </c:pt>
                <c:pt idx="30601">
                  <c:v>76.690104166666671</c:v>
                </c:pt>
                <c:pt idx="30602">
                  <c:v>76.692708333333329</c:v>
                </c:pt>
                <c:pt idx="30603">
                  <c:v>76.6953125</c:v>
                </c:pt>
                <c:pt idx="30604">
                  <c:v>76.697916666666671</c:v>
                </c:pt>
                <c:pt idx="30605">
                  <c:v>76.700520833333329</c:v>
                </c:pt>
                <c:pt idx="30606">
                  <c:v>76.703125</c:v>
                </c:pt>
                <c:pt idx="30607">
                  <c:v>76.705729166666671</c:v>
                </c:pt>
                <c:pt idx="30608">
                  <c:v>76.708333333333329</c:v>
                </c:pt>
                <c:pt idx="30609">
                  <c:v>76.7109375</c:v>
                </c:pt>
                <c:pt idx="30610">
                  <c:v>76.713541666666671</c:v>
                </c:pt>
                <c:pt idx="30611">
                  <c:v>76.716145833333329</c:v>
                </c:pt>
                <c:pt idx="30612">
                  <c:v>76.71875</c:v>
                </c:pt>
                <c:pt idx="30613">
                  <c:v>76.721354166666671</c:v>
                </c:pt>
                <c:pt idx="30614">
                  <c:v>76.723958333333329</c:v>
                </c:pt>
                <c:pt idx="30615">
                  <c:v>76.7265625</c:v>
                </c:pt>
                <c:pt idx="30616">
                  <c:v>76.729166666666671</c:v>
                </c:pt>
                <c:pt idx="30617">
                  <c:v>76.731770833333329</c:v>
                </c:pt>
                <c:pt idx="30618">
                  <c:v>76.734375</c:v>
                </c:pt>
                <c:pt idx="30619">
                  <c:v>76.736979166666671</c:v>
                </c:pt>
                <c:pt idx="30620">
                  <c:v>76.739583333333329</c:v>
                </c:pt>
                <c:pt idx="30621">
                  <c:v>76.7421875</c:v>
                </c:pt>
                <c:pt idx="30622">
                  <c:v>76.744791666666671</c:v>
                </c:pt>
                <c:pt idx="30623">
                  <c:v>76.747395833333329</c:v>
                </c:pt>
                <c:pt idx="30624">
                  <c:v>76.75</c:v>
                </c:pt>
                <c:pt idx="30625">
                  <c:v>76.752604166666671</c:v>
                </c:pt>
                <c:pt idx="30626">
                  <c:v>76.755208333333329</c:v>
                </c:pt>
                <c:pt idx="30627">
                  <c:v>76.7578125</c:v>
                </c:pt>
                <c:pt idx="30628">
                  <c:v>76.760416666666671</c:v>
                </c:pt>
                <c:pt idx="30629">
                  <c:v>76.763020833333329</c:v>
                </c:pt>
                <c:pt idx="30630">
                  <c:v>76.765625</c:v>
                </c:pt>
                <c:pt idx="30631">
                  <c:v>76.768229166666671</c:v>
                </c:pt>
                <c:pt idx="30632">
                  <c:v>76.770833333333329</c:v>
                </c:pt>
                <c:pt idx="30633">
                  <c:v>76.7734375</c:v>
                </c:pt>
                <c:pt idx="30634">
                  <c:v>76.776041666666671</c:v>
                </c:pt>
                <c:pt idx="30635">
                  <c:v>76.778645833333329</c:v>
                </c:pt>
                <c:pt idx="30636">
                  <c:v>76.78125</c:v>
                </c:pt>
                <c:pt idx="30637">
                  <c:v>76.783854166666671</c:v>
                </c:pt>
                <c:pt idx="30638">
                  <c:v>76.786458333333329</c:v>
                </c:pt>
                <c:pt idx="30639">
                  <c:v>76.7890625</c:v>
                </c:pt>
                <c:pt idx="30640">
                  <c:v>76.791666666666671</c:v>
                </c:pt>
                <c:pt idx="30641">
                  <c:v>76.794270833333329</c:v>
                </c:pt>
                <c:pt idx="30642">
                  <c:v>76.796875</c:v>
                </c:pt>
                <c:pt idx="30643">
                  <c:v>76.799479166666671</c:v>
                </c:pt>
                <c:pt idx="30644">
                  <c:v>76.802083333333329</c:v>
                </c:pt>
                <c:pt idx="30645">
                  <c:v>76.8046875</c:v>
                </c:pt>
                <c:pt idx="30646">
                  <c:v>76.807291666666671</c:v>
                </c:pt>
                <c:pt idx="30647">
                  <c:v>76.809895833333329</c:v>
                </c:pt>
                <c:pt idx="30648">
                  <c:v>76.8125</c:v>
                </c:pt>
                <c:pt idx="30649">
                  <c:v>76.815104166666671</c:v>
                </c:pt>
                <c:pt idx="30650">
                  <c:v>76.817708333333329</c:v>
                </c:pt>
                <c:pt idx="30651">
                  <c:v>76.8203125</c:v>
                </c:pt>
                <c:pt idx="30652">
                  <c:v>76.822916666666671</c:v>
                </c:pt>
                <c:pt idx="30653">
                  <c:v>76.825520833333329</c:v>
                </c:pt>
                <c:pt idx="30654">
                  <c:v>76.828125</c:v>
                </c:pt>
                <c:pt idx="30655">
                  <c:v>76.830729166666671</c:v>
                </c:pt>
                <c:pt idx="30656">
                  <c:v>76.833333333333329</c:v>
                </c:pt>
                <c:pt idx="30657">
                  <c:v>76.8359375</c:v>
                </c:pt>
                <c:pt idx="30658">
                  <c:v>76.838541666666671</c:v>
                </c:pt>
                <c:pt idx="30659">
                  <c:v>76.841145833333329</c:v>
                </c:pt>
                <c:pt idx="30660">
                  <c:v>76.84375</c:v>
                </c:pt>
                <c:pt idx="30661">
                  <c:v>76.846354166666671</c:v>
                </c:pt>
                <c:pt idx="30662">
                  <c:v>76.848958333333329</c:v>
                </c:pt>
                <c:pt idx="30663">
                  <c:v>76.8515625</c:v>
                </c:pt>
                <c:pt idx="30664">
                  <c:v>76.854166666666671</c:v>
                </c:pt>
                <c:pt idx="30665">
                  <c:v>76.856770833333329</c:v>
                </c:pt>
                <c:pt idx="30666">
                  <c:v>76.859375</c:v>
                </c:pt>
                <c:pt idx="30667">
                  <c:v>76.861979166666671</c:v>
                </c:pt>
                <c:pt idx="30668">
                  <c:v>76.864583333333329</c:v>
                </c:pt>
                <c:pt idx="30669">
                  <c:v>76.8671875</c:v>
                </c:pt>
                <c:pt idx="30670">
                  <c:v>76.869791666666671</c:v>
                </c:pt>
                <c:pt idx="30671">
                  <c:v>76.872395833333329</c:v>
                </c:pt>
                <c:pt idx="30672">
                  <c:v>76.875</c:v>
                </c:pt>
                <c:pt idx="30673">
                  <c:v>76.877604166666671</c:v>
                </c:pt>
                <c:pt idx="30674">
                  <c:v>76.880208333333329</c:v>
                </c:pt>
                <c:pt idx="30675">
                  <c:v>76.8828125</c:v>
                </c:pt>
                <c:pt idx="30676">
                  <c:v>76.885416666666671</c:v>
                </c:pt>
                <c:pt idx="30677">
                  <c:v>76.888020833333329</c:v>
                </c:pt>
                <c:pt idx="30678">
                  <c:v>76.890625</c:v>
                </c:pt>
                <c:pt idx="30679">
                  <c:v>76.893229166666671</c:v>
                </c:pt>
                <c:pt idx="30680">
                  <c:v>76.895833333333329</c:v>
                </c:pt>
                <c:pt idx="30681">
                  <c:v>76.8984375</c:v>
                </c:pt>
                <c:pt idx="30682">
                  <c:v>76.901041666666671</c:v>
                </c:pt>
                <c:pt idx="30683">
                  <c:v>76.903645833333329</c:v>
                </c:pt>
                <c:pt idx="30684">
                  <c:v>76.90625</c:v>
                </c:pt>
                <c:pt idx="30685">
                  <c:v>76.908854166666671</c:v>
                </c:pt>
                <c:pt idx="30686">
                  <c:v>76.911458333333329</c:v>
                </c:pt>
                <c:pt idx="30687">
                  <c:v>76.9140625</c:v>
                </c:pt>
                <c:pt idx="30688">
                  <c:v>76.916666666666671</c:v>
                </c:pt>
                <c:pt idx="30689">
                  <c:v>76.919270833333329</c:v>
                </c:pt>
                <c:pt idx="30690">
                  <c:v>76.921875</c:v>
                </c:pt>
                <c:pt idx="30691">
                  <c:v>76.924479166666671</c:v>
                </c:pt>
                <c:pt idx="30692">
                  <c:v>76.927083333333329</c:v>
                </c:pt>
                <c:pt idx="30693">
                  <c:v>76.9296875</c:v>
                </c:pt>
                <c:pt idx="30694">
                  <c:v>76.932291666666671</c:v>
                </c:pt>
                <c:pt idx="30695">
                  <c:v>76.934895833333329</c:v>
                </c:pt>
                <c:pt idx="30696">
                  <c:v>76.9375</c:v>
                </c:pt>
                <c:pt idx="30697">
                  <c:v>76.940104166666671</c:v>
                </c:pt>
                <c:pt idx="30698">
                  <c:v>76.942708333333329</c:v>
                </c:pt>
                <c:pt idx="30699">
                  <c:v>76.9453125</c:v>
                </c:pt>
                <c:pt idx="30700">
                  <c:v>76.947916666666671</c:v>
                </c:pt>
                <c:pt idx="30701">
                  <c:v>76.950520833333329</c:v>
                </c:pt>
                <c:pt idx="30702">
                  <c:v>76.953125</c:v>
                </c:pt>
                <c:pt idx="30703">
                  <c:v>76.955729166666671</c:v>
                </c:pt>
                <c:pt idx="30704">
                  <c:v>76.958333333333329</c:v>
                </c:pt>
                <c:pt idx="30705">
                  <c:v>76.9609375</c:v>
                </c:pt>
                <c:pt idx="30706">
                  <c:v>76.963541666666671</c:v>
                </c:pt>
                <c:pt idx="30707">
                  <c:v>76.966145833333329</c:v>
                </c:pt>
                <c:pt idx="30708">
                  <c:v>76.96875</c:v>
                </c:pt>
                <c:pt idx="30709">
                  <c:v>76.971354166666671</c:v>
                </c:pt>
                <c:pt idx="30710">
                  <c:v>76.973958333333329</c:v>
                </c:pt>
                <c:pt idx="30711">
                  <c:v>76.9765625</c:v>
                </c:pt>
                <c:pt idx="30712">
                  <c:v>76.979166666666671</c:v>
                </c:pt>
                <c:pt idx="30713">
                  <c:v>76.981770833333329</c:v>
                </c:pt>
                <c:pt idx="30714">
                  <c:v>76.984375</c:v>
                </c:pt>
                <c:pt idx="30715">
                  <c:v>76.986979166666671</c:v>
                </c:pt>
                <c:pt idx="30716">
                  <c:v>76.989583333333329</c:v>
                </c:pt>
                <c:pt idx="30717">
                  <c:v>76.9921875</c:v>
                </c:pt>
                <c:pt idx="30718">
                  <c:v>76.994791666666671</c:v>
                </c:pt>
                <c:pt idx="30719">
                  <c:v>76.997395833333329</c:v>
                </c:pt>
                <c:pt idx="30720">
                  <c:v>77</c:v>
                </c:pt>
                <c:pt idx="30721">
                  <c:v>77.002604166666671</c:v>
                </c:pt>
                <c:pt idx="30722">
                  <c:v>77.005208333333329</c:v>
                </c:pt>
                <c:pt idx="30723">
                  <c:v>77.0078125</c:v>
                </c:pt>
                <c:pt idx="30724">
                  <c:v>77.010416666666671</c:v>
                </c:pt>
                <c:pt idx="30725">
                  <c:v>77.013020833333329</c:v>
                </c:pt>
                <c:pt idx="30726">
                  <c:v>77.015625</c:v>
                </c:pt>
                <c:pt idx="30727">
                  <c:v>77.018229166666671</c:v>
                </c:pt>
                <c:pt idx="30728">
                  <c:v>77.020833333333329</c:v>
                </c:pt>
                <c:pt idx="30729">
                  <c:v>77.0234375</c:v>
                </c:pt>
                <c:pt idx="30730">
                  <c:v>77.026041666666671</c:v>
                </c:pt>
                <c:pt idx="30731">
                  <c:v>77.028645833333329</c:v>
                </c:pt>
                <c:pt idx="30732">
                  <c:v>77.03125</c:v>
                </c:pt>
                <c:pt idx="30733">
                  <c:v>77.033854166666671</c:v>
                </c:pt>
                <c:pt idx="30734">
                  <c:v>77.036458333333329</c:v>
                </c:pt>
                <c:pt idx="30735">
                  <c:v>77.0390625</c:v>
                </c:pt>
                <c:pt idx="30736">
                  <c:v>77.041666666666671</c:v>
                </c:pt>
                <c:pt idx="30737">
                  <c:v>77.044270833333329</c:v>
                </c:pt>
                <c:pt idx="30738">
                  <c:v>77.046875</c:v>
                </c:pt>
                <c:pt idx="30739">
                  <c:v>77.049479166666671</c:v>
                </c:pt>
                <c:pt idx="30740">
                  <c:v>77.052083333333329</c:v>
                </c:pt>
                <c:pt idx="30741">
                  <c:v>77.0546875</c:v>
                </c:pt>
                <c:pt idx="30742">
                  <c:v>77.057291666666671</c:v>
                </c:pt>
                <c:pt idx="30743">
                  <c:v>77.059895833333329</c:v>
                </c:pt>
                <c:pt idx="30744">
                  <c:v>77.0625</c:v>
                </c:pt>
                <c:pt idx="30745">
                  <c:v>77.065104166666671</c:v>
                </c:pt>
                <c:pt idx="30746">
                  <c:v>77.067708333333329</c:v>
                </c:pt>
                <c:pt idx="30747">
                  <c:v>77.0703125</c:v>
                </c:pt>
                <c:pt idx="30748">
                  <c:v>77.072916666666671</c:v>
                </c:pt>
                <c:pt idx="30749">
                  <c:v>77.075520833333329</c:v>
                </c:pt>
                <c:pt idx="30750">
                  <c:v>77.078125</c:v>
                </c:pt>
                <c:pt idx="30751">
                  <c:v>77.080729166666671</c:v>
                </c:pt>
                <c:pt idx="30752">
                  <c:v>77.083333333333329</c:v>
                </c:pt>
                <c:pt idx="30753">
                  <c:v>77.0859375</c:v>
                </c:pt>
                <c:pt idx="30754">
                  <c:v>77.088541666666671</c:v>
                </c:pt>
                <c:pt idx="30755">
                  <c:v>77.091145833333329</c:v>
                </c:pt>
                <c:pt idx="30756">
                  <c:v>77.09375</c:v>
                </c:pt>
                <c:pt idx="30757">
                  <c:v>77.096354166666671</c:v>
                </c:pt>
                <c:pt idx="30758">
                  <c:v>77.098958333333329</c:v>
                </c:pt>
                <c:pt idx="30759">
                  <c:v>77.1015625</c:v>
                </c:pt>
                <c:pt idx="30760">
                  <c:v>77.104166666666671</c:v>
                </c:pt>
                <c:pt idx="30761">
                  <c:v>77.106770833333329</c:v>
                </c:pt>
                <c:pt idx="30762">
                  <c:v>77.109375</c:v>
                </c:pt>
                <c:pt idx="30763">
                  <c:v>77.111979166666671</c:v>
                </c:pt>
                <c:pt idx="30764">
                  <c:v>77.114583333333329</c:v>
                </c:pt>
                <c:pt idx="30765">
                  <c:v>77.1171875</c:v>
                </c:pt>
                <c:pt idx="30766">
                  <c:v>77.119791666666671</c:v>
                </c:pt>
                <c:pt idx="30767">
                  <c:v>77.122395833333329</c:v>
                </c:pt>
                <c:pt idx="30768">
                  <c:v>77.125</c:v>
                </c:pt>
                <c:pt idx="30769">
                  <c:v>77.127604166666671</c:v>
                </c:pt>
                <c:pt idx="30770">
                  <c:v>77.130208333333329</c:v>
                </c:pt>
                <c:pt idx="30771">
                  <c:v>77.1328125</c:v>
                </c:pt>
                <c:pt idx="30772">
                  <c:v>77.135416666666671</c:v>
                </c:pt>
                <c:pt idx="30773">
                  <c:v>77.138020833333329</c:v>
                </c:pt>
                <c:pt idx="30774">
                  <c:v>77.140625</c:v>
                </c:pt>
                <c:pt idx="30775">
                  <c:v>77.143229166666671</c:v>
                </c:pt>
                <c:pt idx="30776">
                  <c:v>77.145833333333329</c:v>
                </c:pt>
                <c:pt idx="30777">
                  <c:v>77.1484375</c:v>
                </c:pt>
                <c:pt idx="30778">
                  <c:v>77.151041666666671</c:v>
                </c:pt>
                <c:pt idx="30779">
                  <c:v>77.153645833333329</c:v>
                </c:pt>
                <c:pt idx="30780">
                  <c:v>77.15625</c:v>
                </c:pt>
                <c:pt idx="30781">
                  <c:v>77.158854166666671</c:v>
                </c:pt>
                <c:pt idx="30782">
                  <c:v>77.161458333333329</c:v>
                </c:pt>
                <c:pt idx="30783">
                  <c:v>77.1640625</c:v>
                </c:pt>
                <c:pt idx="30784">
                  <c:v>77.166666666666671</c:v>
                </c:pt>
                <c:pt idx="30785">
                  <c:v>77.169270833333329</c:v>
                </c:pt>
                <c:pt idx="30786">
                  <c:v>77.171875</c:v>
                </c:pt>
                <c:pt idx="30787">
                  <c:v>77.174479166666671</c:v>
                </c:pt>
                <c:pt idx="30788">
                  <c:v>77.177083333333329</c:v>
                </c:pt>
                <c:pt idx="30789">
                  <c:v>77.1796875</c:v>
                </c:pt>
                <c:pt idx="30790">
                  <c:v>77.182291666666671</c:v>
                </c:pt>
                <c:pt idx="30791">
                  <c:v>77.184895833333329</c:v>
                </c:pt>
                <c:pt idx="30792">
                  <c:v>77.1875</c:v>
                </c:pt>
                <c:pt idx="30793">
                  <c:v>77.190104166666671</c:v>
                </c:pt>
                <c:pt idx="30794">
                  <c:v>77.192708333333329</c:v>
                </c:pt>
                <c:pt idx="30795">
                  <c:v>77.1953125</c:v>
                </c:pt>
                <c:pt idx="30796">
                  <c:v>77.197916666666671</c:v>
                </c:pt>
                <c:pt idx="30797">
                  <c:v>77.200520833333329</c:v>
                </c:pt>
                <c:pt idx="30798">
                  <c:v>77.203125</c:v>
                </c:pt>
                <c:pt idx="30799">
                  <c:v>77.205729166666671</c:v>
                </c:pt>
                <c:pt idx="30800">
                  <c:v>77.208333333333329</c:v>
                </c:pt>
                <c:pt idx="30801">
                  <c:v>77.2109375</c:v>
                </c:pt>
                <c:pt idx="30802">
                  <c:v>77.213541666666671</c:v>
                </c:pt>
                <c:pt idx="30803">
                  <c:v>77.216145833333329</c:v>
                </c:pt>
                <c:pt idx="30804">
                  <c:v>77.21875</c:v>
                </c:pt>
                <c:pt idx="30805">
                  <c:v>77.221354166666671</c:v>
                </c:pt>
                <c:pt idx="30806">
                  <c:v>77.223958333333329</c:v>
                </c:pt>
                <c:pt idx="30807">
                  <c:v>77.2265625</c:v>
                </c:pt>
                <c:pt idx="30808">
                  <c:v>77.229166666666671</c:v>
                </c:pt>
                <c:pt idx="30809">
                  <c:v>77.231770833333329</c:v>
                </c:pt>
                <c:pt idx="30810">
                  <c:v>77.234375</c:v>
                </c:pt>
                <c:pt idx="30811">
                  <c:v>77.236979166666671</c:v>
                </c:pt>
                <c:pt idx="30812">
                  <c:v>77.239583333333329</c:v>
                </c:pt>
                <c:pt idx="30813">
                  <c:v>77.2421875</c:v>
                </c:pt>
                <c:pt idx="30814">
                  <c:v>77.244791666666671</c:v>
                </c:pt>
                <c:pt idx="30815">
                  <c:v>77.247395833333329</c:v>
                </c:pt>
                <c:pt idx="30816">
                  <c:v>77.25</c:v>
                </c:pt>
                <c:pt idx="30817">
                  <c:v>77.252604166666671</c:v>
                </c:pt>
                <c:pt idx="30818">
                  <c:v>77.255208333333329</c:v>
                </c:pt>
                <c:pt idx="30819">
                  <c:v>77.2578125</c:v>
                </c:pt>
                <c:pt idx="30820">
                  <c:v>77.260416666666671</c:v>
                </c:pt>
                <c:pt idx="30821">
                  <c:v>77.263020833333329</c:v>
                </c:pt>
                <c:pt idx="30822">
                  <c:v>77.265625</c:v>
                </c:pt>
                <c:pt idx="30823">
                  <c:v>77.268229166666671</c:v>
                </c:pt>
                <c:pt idx="30824">
                  <c:v>77.270833333333329</c:v>
                </c:pt>
                <c:pt idx="30825">
                  <c:v>77.2734375</c:v>
                </c:pt>
                <c:pt idx="30826">
                  <c:v>77.276041666666671</c:v>
                </c:pt>
                <c:pt idx="30827">
                  <c:v>77.278645833333329</c:v>
                </c:pt>
                <c:pt idx="30828">
                  <c:v>77.28125</c:v>
                </c:pt>
                <c:pt idx="30829">
                  <c:v>77.283854166666671</c:v>
                </c:pt>
                <c:pt idx="30830">
                  <c:v>77.286458333333329</c:v>
                </c:pt>
                <c:pt idx="30831">
                  <c:v>77.2890625</c:v>
                </c:pt>
                <c:pt idx="30832">
                  <c:v>77.291666666666671</c:v>
                </c:pt>
                <c:pt idx="30833">
                  <c:v>77.294270833333329</c:v>
                </c:pt>
                <c:pt idx="30834">
                  <c:v>77.296875</c:v>
                </c:pt>
                <c:pt idx="30835">
                  <c:v>77.299479166666671</c:v>
                </c:pt>
                <c:pt idx="30836">
                  <c:v>77.302083333333329</c:v>
                </c:pt>
                <c:pt idx="30837">
                  <c:v>77.3046875</c:v>
                </c:pt>
                <c:pt idx="30838">
                  <c:v>77.307291666666671</c:v>
                </c:pt>
                <c:pt idx="30839">
                  <c:v>77.309895833333329</c:v>
                </c:pt>
                <c:pt idx="30840">
                  <c:v>77.3125</c:v>
                </c:pt>
                <c:pt idx="30841">
                  <c:v>77.315104166666671</c:v>
                </c:pt>
                <c:pt idx="30842">
                  <c:v>77.317708333333329</c:v>
                </c:pt>
                <c:pt idx="30843">
                  <c:v>77.3203125</c:v>
                </c:pt>
                <c:pt idx="30844">
                  <c:v>77.322916666666671</c:v>
                </c:pt>
                <c:pt idx="30845">
                  <c:v>77.325520833333329</c:v>
                </c:pt>
                <c:pt idx="30846">
                  <c:v>77.328125</c:v>
                </c:pt>
                <c:pt idx="30847">
                  <c:v>77.330729166666671</c:v>
                </c:pt>
                <c:pt idx="30848">
                  <c:v>77.333333333333329</c:v>
                </c:pt>
                <c:pt idx="30849">
                  <c:v>77.3359375</c:v>
                </c:pt>
                <c:pt idx="30850">
                  <c:v>77.338541666666671</c:v>
                </c:pt>
                <c:pt idx="30851">
                  <c:v>77.341145833333329</c:v>
                </c:pt>
                <c:pt idx="30852">
                  <c:v>77.34375</c:v>
                </c:pt>
                <c:pt idx="30853">
                  <c:v>77.346354166666671</c:v>
                </c:pt>
                <c:pt idx="30854">
                  <c:v>77.348958333333329</c:v>
                </c:pt>
                <c:pt idx="30855">
                  <c:v>77.3515625</c:v>
                </c:pt>
                <c:pt idx="30856">
                  <c:v>77.354166666666671</c:v>
                </c:pt>
                <c:pt idx="30857">
                  <c:v>77.356770833333329</c:v>
                </c:pt>
                <c:pt idx="30858">
                  <c:v>77.359375</c:v>
                </c:pt>
                <c:pt idx="30859">
                  <c:v>77.361979166666671</c:v>
                </c:pt>
                <c:pt idx="30860">
                  <c:v>77.364583333333329</c:v>
                </c:pt>
                <c:pt idx="30861">
                  <c:v>77.3671875</c:v>
                </c:pt>
                <c:pt idx="30862">
                  <c:v>77.369791666666671</c:v>
                </c:pt>
                <c:pt idx="30863">
                  <c:v>77.372395833333329</c:v>
                </c:pt>
                <c:pt idx="30864">
                  <c:v>77.375</c:v>
                </c:pt>
                <c:pt idx="30865">
                  <c:v>77.377604166666671</c:v>
                </c:pt>
                <c:pt idx="30866">
                  <c:v>77.380208333333329</c:v>
                </c:pt>
                <c:pt idx="30867">
                  <c:v>77.3828125</c:v>
                </c:pt>
                <c:pt idx="30868">
                  <c:v>77.385416666666671</c:v>
                </c:pt>
                <c:pt idx="30869">
                  <c:v>77.388020833333329</c:v>
                </c:pt>
                <c:pt idx="30870">
                  <c:v>77.390625</c:v>
                </c:pt>
                <c:pt idx="30871">
                  <c:v>77.393229166666671</c:v>
                </c:pt>
                <c:pt idx="30872">
                  <c:v>77.395833333333329</c:v>
                </c:pt>
                <c:pt idx="30873">
                  <c:v>77.3984375</c:v>
                </c:pt>
                <c:pt idx="30874">
                  <c:v>77.401041666666671</c:v>
                </c:pt>
                <c:pt idx="30875">
                  <c:v>77.403645833333329</c:v>
                </c:pt>
                <c:pt idx="30876">
                  <c:v>77.40625</c:v>
                </c:pt>
                <c:pt idx="30877">
                  <c:v>77.408854166666671</c:v>
                </c:pt>
                <c:pt idx="30878">
                  <c:v>77.411458333333329</c:v>
                </c:pt>
                <c:pt idx="30879">
                  <c:v>77.4140625</c:v>
                </c:pt>
                <c:pt idx="30880">
                  <c:v>77.416666666666671</c:v>
                </c:pt>
                <c:pt idx="30881">
                  <c:v>77.419270833333329</c:v>
                </c:pt>
                <c:pt idx="30882">
                  <c:v>77.421875</c:v>
                </c:pt>
                <c:pt idx="30883">
                  <c:v>77.424479166666671</c:v>
                </c:pt>
                <c:pt idx="30884">
                  <c:v>77.427083333333329</c:v>
                </c:pt>
                <c:pt idx="30885">
                  <c:v>77.4296875</c:v>
                </c:pt>
                <c:pt idx="30886">
                  <c:v>77.432291666666671</c:v>
                </c:pt>
                <c:pt idx="30887">
                  <c:v>77.434895833333329</c:v>
                </c:pt>
                <c:pt idx="30888">
                  <c:v>77.4375</c:v>
                </c:pt>
                <c:pt idx="30889">
                  <c:v>77.440104166666671</c:v>
                </c:pt>
                <c:pt idx="30890">
                  <c:v>77.442708333333329</c:v>
                </c:pt>
                <c:pt idx="30891">
                  <c:v>77.4453125</c:v>
                </c:pt>
                <c:pt idx="30892">
                  <c:v>77.447916666666671</c:v>
                </c:pt>
                <c:pt idx="30893">
                  <c:v>77.450520833333329</c:v>
                </c:pt>
                <c:pt idx="30894">
                  <c:v>77.453125</c:v>
                </c:pt>
                <c:pt idx="30895">
                  <c:v>77.455729166666671</c:v>
                </c:pt>
                <c:pt idx="30896">
                  <c:v>77.458333333333329</c:v>
                </c:pt>
                <c:pt idx="30897">
                  <c:v>77.4609375</c:v>
                </c:pt>
                <c:pt idx="30898">
                  <c:v>77.463541666666671</c:v>
                </c:pt>
                <c:pt idx="30899">
                  <c:v>77.466145833333329</c:v>
                </c:pt>
                <c:pt idx="30900">
                  <c:v>77.46875</c:v>
                </c:pt>
                <c:pt idx="30901">
                  <c:v>77.471354166666671</c:v>
                </c:pt>
                <c:pt idx="30902">
                  <c:v>77.473958333333329</c:v>
                </c:pt>
                <c:pt idx="30903">
                  <c:v>77.4765625</c:v>
                </c:pt>
                <c:pt idx="30904">
                  <c:v>77.479166666666671</c:v>
                </c:pt>
                <c:pt idx="30905">
                  <c:v>77.481770833333329</c:v>
                </c:pt>
                <c:pt idx="30906">
                  <c:v>77.484375</c:v>
                </c:pt>
                <c:pt idx="30907">
                  <c:v>77.486979166666671</c:v>
                </c:pt>
                <c:pt idx="30908">
                  <c:v>77.489583333333329</c:v>
                </c:pt>
                <c:pt idx="30909">
                  <c:v>77.4921875</c:v>
                </c:pt>
                <c:pt idx="30910">
                  <c:v>77.494791666666671</c:v>
                </c:pt>
                <c:pt idx="30911">
                  <c:v>77.497395833333329</c:v>
                </c:pt>
                <c:pt idx="30912">
                  <c:v>77.5</c:v>
                </c:pt>
                <c:pt idx="30913">
                  <c:v>77.502604166666671</c:v>
                </c:pt>
                <c:pt idx="30914">
                  <c:v>77.505208333333329</c:v>
                </c:pt>
                <c:pt idx="30915">
                  <c:v>77.5078125</c:v>
                </c:pt>
                <c:pt idx="30916">
                  <c:v>77.510416666666671</c:v>
                </c:pt>
                <c:pt idx="30917">
                  <c:v>77.513020833333329</c:v>
                </c:pt>
                <c:pt idx="30918">
                  <c:v>77.515625</c:v>
                </c:pt>
                <c:pt idx="30919">
                  <c:v>77.518229166666671</c:v>
                </c:pt>
                <c:pt idx="30920">
                  <c:v>77.520833333333329</c:v>
                </c:pt>
                <c:pt idx="30921">
                  <c:v>77.5234375</c:v>
                </c:pt>
                <c:pt idx="30922">
                  <c:v>77.526041666666671</c:v>
                </c:pt>
                <c:pt idx="30923">
                  <c:v>77.528645833333329</c:v>
                </c:pt>
                <c:pt idx="30924">
                  <c:v>77.53125</c:v>
                </c:pt>
                <c:pt idx="30925">
                  <c:v>77.533854166666671</c:v>
                </c:pt>
                <c:pt idx="30926">
                  <c:v>77.536458333333329</c:v>
                </c:pt>
                <c:pt idx="30927">
                  <c:v>77.5390625</c:v>
                </c:pt>
                <c:pt idx="30928">
                  <c:v>77.541666666666671</c:v>
                </c:pt>
                <c:pt idx="30929">
                  <c:v>77.544270833333329</c:v>
                </c:pt>
                <c:pt idx="30930">
                  <c:v>77.546875</c:v>
                </c:pt>
                <c:pt idx="30931">
                  <c:v>77.549479166666671</c:v>
                </c:pt>
                <c:pt idx="30932">
                  <c:v>77.552083333333329</c:v>
                </c:pt>
                <c:pt idx="30933">
                  <c:v>77.5546875</c:v>
                </c:pt>
                <c:pt idx="30934">
                  <c:v>77.557291666666671</c:v>
                </c:pt>
                <c:pt idx="30935">
                  <c:v>77.559895833333329</c:v>
                </c:pt>
                <c:pt idx="30936">
                  <c:v>77.5625</c:v>
                </c:pt>
                <c:pt idx="30937">
                  <c:v>77.565104166666671</c:v>
                </c:pt>
                <c:pt idx="30938">
                  <c:v>77.567708333333329</c:v>
                </c:pt>
                <c:pt idx="30939">
                  <c:v>77.5703125</c:v>
                </c:pt>
                <c:pt idx="30940">
                  <c:v>77.572916666666671</c:v>
                </c:pt>
                <c:pt idx="30941">
                  <c:v>77.575520833333329</c:v>
                </c:pt>
                <c:pt idx="30942">
                  <c:v>77.578125</c:v>
                </c:pt>
                <c:pt idx="30943">
                  <c:v>77.580729166666671</c:v>
                </c:pt>
                <c:pt idx="30944">
                  <c:v>77.583333333333329</c:v>
                </c:pt>
                <c:pt idx="30945">
                  <c:v>77.5859375</c:v>
                </c:pt>
                <c:pt idx="30946">
                  <c:v>77.588541666666671</c:v>
                </c:pt>
                <c:pt idx="30947">
                  <c:v>77.591145833333329</c:v>
                </c:pt>
                <c:pt idx="30948">
                  <c:v>77.59375</c:v>
                </c:pt>
                <c:pt idx="30949">
                  <c:v>77.596354166666671</c:v>
                </c:pt>
                <c:pt idx="30950">
                  <c:v>77.598958333333329</c:v>
                </c:pt>
                <c:pt idx="30951">
                  <c:v>77.6015625</c:v>
                </c:pt>
                <c:pt idx="30952">
                  <c:v>77.604166666666671</c:v>
                </c:pt>
                <c:pt idx="30953">
                  <c:v>77.606770833333329</c:v>
                </c:pt>
                <c:pt idx="30954">
                  <c:v>77.609375</c:v>
                </c:pt>
                <c:pt idx="30955">
                  <c:v>77.611979166666671</c:v>
                </c:pt>
                <c:pt idx="30956">
                  <c:v>77.614583333333329</c:v>
                </c:pt>
                <c:pt idx="30957">
                  <c:v>77.6171875</c:v>
                </c:pt>
                <c:pt idx="30958">
                  <c:v>77.619791666666671</c:v>
                </c:pt>
                <c:pt idx="30959">
                  <c:v>77.622395833333329</c:v>
                </c:pt>
                <c:pt idx="30960">
                  <c:v>77.625</c:v>
                </c:pt>
                <c:pt idx="30961">
                  <c:v>77.627604166666671</c:v>
                </c:pt>
                <c:pt idx="30962">
                  <c:v>77.630208333333329</c:v>
                </c:pt>
                <c:pt idx="30963">
                  <c:v>77.6328125</c:v>
                </c:pt>
                <c:pt idx="30964">
                  <c:v>77.635416666666671</c:v>
                </c:pt>
                <c:pt idx="30965">
                  <c:v>77.638020833333329</c:v>
                </c:pt>
                <c:pt idx="30966">
                  <c:v>77.640625</c:v>
                </c:pt>
                <c:pt idx="30967">
                  <c:v>77.643229166666671</c:v>
                </c:pt>
                <c:pt idx="30968">
                  <c:v>77.645833333333329</c:v>
                </c:pt>
                <c:pt idx="30969">
                  <c:v>77.6484375</c:v>
                </c:pt>
                <c:pt idx="30970">
                  <c:v>77.651041666666671</c:v>
                </c:pt>
                <c:pt idx="30971">
                  <c:v>77.653645833333329</c:v>
                </c:pt>
                <c:pt idx="30972">
                  <c:v>77.65625</c:v>
                </c:pt>
                <c:pt idx="30973">
                  <c:v>77.658854166666671</c:v>
                </c:pt>
                <c:pt idx="30974">
                  <c:v>77.661458333333329</c:v>
                </c:pt>
                <c:pt idx="30975">
                  <c:v>77.6640625</c:v>
                </c:pt>
                <c:pt idx="30976">
                  <c:v>77.666666666666671</c:v>
                </c:pt>
                <c:pt idx="30977">
                  <c:v>77.669270833333329</c:v>
                </c:pt>
                <c:pt idx="30978">
                  <c:v>77.671875</c:v>
                </c:pt>
                <c:pt idx="30979">
                  <c:v>77.674479166666671</c:v>
                </c:pt>
                <c:pt idx="30980">
                  <c:v>77.677083333333329</c:v>
                </c:pt>
                <c:pt idx="30981">
                  <c:v>77.6796875</c:v>
                </c:pt>
                <c:pt idx="30982">
                  <c:v>77.682291666666671</c:v>
                </c:pt>
                <c:pt idx="30983">
                  <c:v>77.684895833333329</c:v>
                </c:pt>
                <c:pt idx="30984">
                  <c:v>77.6875</c:v>
                </c:pt>
                <c:pt idx="30985">
                  <c:v>77.690104166666671</c:v>
                </c:pt>
                <c:pt idx="30986">
                  <c:v>77.692708333333329</c:v>
                </c:pt>
                <c:pt idx="30987">
                  <c:v>77.6953125</c:v>
                </c:pt>
                <c:pt idx="30988">
                  <c:v>77.697916666666671</c:v>
                </c:pt>
                <c:pt idx="30989">
                  <c:v>77.700520833333329</c:v>
                </c:pt>
                <c:pt idx="30990">
                  <c:v>77.703125</c:v>
                </c:pt>
                <c:pt idx="30991">
                  <c:v>77.705729166666671</c:v>
                </c:pt>
                <c:pt idx="30992">
                  <c:v>77.708333333333329</c:v>
                </c:pt>
                <c:pt idx="30993">
                  <c:v>77.7109375</c:v>
                </c:pt>
                <c:pt idx="30994">
                  <c:v>77.713541666666671</c:v>
                </c:pt>
                <c:pt idx="30995">
                  <c:v>77.716145833333329</c:v>
                </c:pt>
                <c:pt idx="30996">
                  <c:v>77.71875</c:v>
                </c:pt>
                <c:pt idx="30997">
                  <c:v>77.721354166666671</c:v>
                </c:pt>
                <c:pt idx="30998">
                  <c:v>77.723958333333329</c:v>
                </c:pt>
                <c:pt idx="30999">
                  <c:v>77.7265625</c:v>
                </c:pt>
                <c:pt idx="31000">
                  <c:v>77.729166666666671</c:v>
                </c:pt>
                <c:pt idx="31001">
                  <c:v>77.731770833333329</c:v>
                </c:pt>
                <c:pt idx="31002">
                  <c:v>77.734375</c:v>
                </c:pt>
                <c:pt idx="31003">
                  <c:v>77.736979166666671</c:v>
                </c:pt>
                <c:pt idx="31004">
                  <c:v>77.739583333333329</c:v>
                </c:pt>
                <c:pt idx="31005">
                  <c:v>77.7421875</c:v>
                </c:pt>
                <c:pt idx="31006">
                  <c:v>77.744791666666671</c:v>
                </c:pt>
                <c:pt idx="31007">
                  <c:v>77.747395833333329</c:v>
                </c:pt>
                <c:pt idx="31008">
                  <c:v>77.75</c:v>
                </c:pt>
                <c:pt idx="31009">
                  <c:v>77.752604166666671</c:v>
                </c:pt>
                <c:pt idx="31010">
                  <c:v>77.755208333333329</c:v>
                </c:pt>
                <c:pt idx="31011">
                  <c:v>77.7578125</c:v>
                </c:pt>
                <c:pt idx="31012">
                  <c:v>77.760416666666671</c:v>
                </c:pt>
                <c:pt idx="31013">
                  <c:v>77.763020833333329</c:v>
                </c:pt>
                <c:pt idx="31014">
                  <c:v>77.765625</c:v>
                </c:pt>
                <c:pt idx="31015">
                  <c:v>77.768229166666671</c:v>
                </c:pt>
                <c:pt idx="31016">
                  <c:v>77.770833333333329</c:v>
                </c:pt>
                <c:pt idx="31017">
                  <c:v>77.7734375</c:v>
                </c:pt>
                <c:pt idx="31018">
                  <c:v>77.776041666666671</c:v>
                </c:pt>
                <c:pt idx="31019">
                  <c:v>77.778645833333329</c:v>
                </c:pt>
                <c:pt idx="31020">
                  <c:v>77.78125</c:v>
                </c:pt>
                <c:pt idx="31021">
                  <c:v>77.783854166666671</c:v>
                </c:pt>
                <c:pt idx="31022">
                  <c:v>77.786458333333329</c:v>
                </c:pt>
                <c:pt idx="31023">
                  <c:v>77.7890625</c:v>
                </c:pt>
                <c:pt idx="31024">
                  <c:v>77.791666666666671</c:v>
                </c:pt>
                <c:pt idx="31025">
                  <c:v>77.794270833333329</c:v>
                </c:pt>
                <c:pt idx="31026">
                  <c:v>77.796875</c:v>
                </c:pt>
                <c:pt idx="31027">
                  <c:v>77.799479166666671</c:v>
                </c:pt>
                <c:pt idx="31028">
                  <c:v>77.802083333333329</c:v>
                </c:pt>
                <c:pt idx="31029">
                  <c:v>77.8046875</c:v>
                </c:pt>
                <c:pt idx="31030">
                  <c:v>77.807291666666671</c:v>
                </c:pt>
                <c:pt idx="31031">
                  <c:v>77.809895833333329</c:v>
                </c:pt>
                <c:pt idx="31032">
                  <c:v>77.8125</c:v>
                </c:pt>
                <c:pt idx="31033">
                  <c:v>77.815104166666671</c:v>
                </c:pt>
                <c:pt idx="31034">
                  <c:v>77.817708333333329</c:v>
                </c:pt>
                <c:pt idx="31035">
                  <c:v>77.8203125</c:v>
                </c:pt>
                <c:pt idx="31036">
                  <c:v>77.822916666666671</c:v>
                </c:pt>
                <c:pt idx="31037">
                  <c:v>77.825520833333329</c:v>
                </c:pt>
                <c:pt idx="31038">
                  <c:v>77.828125</c:v>
                </c:pt>
                <c:pt idx="31039">
                  <c:v>77.830729166666671</c:v>
                </c:pt>
                <c:pt idx="31040">
                  <c:v>77.833333333333329</c:v>
                </c:pt>
                <c:pt idx="31041">
                  <c:v>77.8359375</c:v>
                </c:pt>
                <c:pt idx="31042">
                  <c:v>77.838541666666671</c:v>
                </c:pt>
                <c:pt idx="31043">
                  <c:v>77.841145833333329</c:v>
                </c:pt>
                <c:pt idx="31044">
                  <c:v>77.84375</c:v>
                </c:pt>
                <c:pt idx="31045">
                  <c:v>77.846354166666671</c:v>
                </c:pt>
                <c:pt idx="31046">
                  <c:v>77.848958333333329</c:v>
                </c:pt>
                <c:pt idx="31047">
                  <c:v>77.8515625</c:v>
                </c:pt>
                <c:pt idx="31048">
                  <c:v>77.854166666666671</c:v>
                </c:pt>
                <c:pt idx="31049">
                  <c:v>77.856770833333329</c:v>
                </c:pt>
                <c:pt idx="31050">
                  <c:v>77.859375</c:v>
                </c:pt>
                <c:pt idx="31051">
                  <c:v>77.861979166666671</c:v>
                </c:pt>
                <c:pt idx="31052">
                  <c:v>77.864583333333329</c:v>
                </c:pt>
                <c:pt idx="31053">
                  <c:v>77.8671875</c:v>
                </c:pt>
                <c:pt idx="31054">
                  <c:v>77.869791666666671</c:v>
                </c:pt>
                <c:pt idx="31055">
                  <c:v>77.872395833333329</c:v>
                </c:pt>
                <c:pt idx="31056">
                  <c:v>77.875</c:v>
                </c:pt>
                <c:pt idx="31057">
                  <c:v>77.877604166666671</c:v>
                </c:pt>
                <c:pt idx="31058">
                  <c:v>77.880208333333329</c:v>
                </c:pt>
                <c:pt idx="31059">
                  <c:v>77.8828125</c:v>
                </c:pt>
                <c:pt idx="31060">
                  <c:v>77.885416666666671</c:v>
                </c:pt>
                <c:pt idx="31061">
                  <c:v>77.888020833333329</c:v>
                </c:pt>
                <c:pt idx="31062">
                  <c:v>77.890625</c:v>
                </c:pt>
                <c:pt idx="31063">
                  <c:v>77.893229166666671</c:v>
                </c:pt>
                <c:pt idx="31064">
                  <c:v>77.895833333333329</c:v>
                </c:pt>
                <c:pt idx="31065">
                  <c:v>77.8984375</c:v>
                </c:pt>
                <c:pt idx="31066">
                  <c:v>77.901041666666671</c:v>
                </c:pt>
                <c:pt idx="31067">
                  <c:v>77.903645833333329</c:v>
                </c:pt>
                <c:pt idx="31068">
                  <c:v>77.90625</c:v>
                </c:pt>
                <c:pt idx="31069">
                  <c:v>77.908854166666671</c:v>
                </c:pt>
                <c:pt idx="31070">
                  <c:v>77.911458333333329</c:v>
                </c:pt>
                <c:pt idx="31071">
                  <c:v>77.9140625</c:v>
                </c:pt>
                <c:pt idx="31072">
                  <c:v>77.916666666666671</c:v>
                </c:pt>
                <c:pt idx="31073">
                  <c:v>77.919270833333329</c:v>
                </c:pt>
                <c:pt idx="31074">
                  <c:v>77.921875</c:v>
                </c:pt>
                <c:pt idx="31075">
                  <c:v>77.924479166666671</c:v>
                </c:pt>
                <c:pt idx="31076">
                  <c:v>77.927083333333329</c:v>
                </c:pt>
                <c:pt idx="31077">
                  <c:v>77.9296875</c:v>
                </c:pt>
                <c:pt idx="31078">
                  <c:v>77.932291666666671</c:v>
                </c:pt>
                <c:pt idx="31079">
                  <c:v>77.934895833333329</c:v>
                </c:pt>
                <c:pt idx="31080">
                  <c:v>77.9375</c:v>
                </c:pt>
                <c:pt idx="31081">
                  <c:v>77.940104166666671</c:v>
                </c:pt>
                <c:pt idx="31082">
                  <c:v>77.942708333333329</c:v>
                </c:pt>
                <c:pt idx="31083">
                  <c:v>77.9453125</c:v>
                </c:pt>
                <c:pt idx="31084">
                  <c:v>77.947916666666671</c:v>
                </c:pt>
                <c:pt idx="31085">
                  <c:v>77.950520833333329</c:v>
                </c:pt>
                <c:pt idx="31086">
                  <c:v>77.953125</c:v>
                </c:pt>
                <c:pt idx="31087">
                  <c:v>77.955729166666671</c:v>
                </c:pt>
                <c:pt idx="31088">
                  <c:v>77.958333333333329</c:v>
                </c:pt>
                <c:pt idx="31089">
                  <c:v>77.9609375</c:v>
                </c:pt>
                <c:pt idx="31090">
                  <c:v>77.963541666666671</c:v>
                </c:pt>
                <c:pt idx="31091">
                  <c:v>77.966145833333329</c:v>
                </c:pt>
                <c:pt idx="31092">
                  <c:v>77.96875</c:v>
                </c:pt>
                <c:pt idx="31093">
                  <c:v>77.971354166666671</c:v>
                </c:pt>
                <c:pt idx="31094">
                  <c:v>77.973958333333329</c:v>
                </c:pt>
                <c:pt idx="31095">
                  <c:v>77.9765625</c:v>
                </c:pt>
                <c:pt idx="31096">
                  <c:v>77.979166666666671</c:v>
                </c:pt>
                <c:pt idx="31097">
                  <c:v>77.981770833333329</c:v>
                </c:pt>
                <c:pt idx="31098">
                  <c:v>77.984375</c:v>
                </c:pt>
                <c:pt idx="31099">
                  <c:v>77.986979166666671</c:v>
                </c:pt>
                <c:pt idx="31100">
                  <c:v>77.989583333333329</c:v>
                </c:pt>
                <c:pt idx="31101">
                  <c:v>77.9921875</c:v>
                </c:pt>
                <c:pt idx="31102">
                  <c:v>77.994791666666671</c:v>
                </c:pt>
                <c:pt idx="31103">
                  <c:v>77.997395833333329</c:v>
                </c:pt>
                <c:pt idx="31104">
                  <c:v>78</c:v>
                </c:pt>
                <c:pt idx="31105">
                  <c:v>78.002604166666671</c:v>
                </c:pt>
                <c:pt idx="31106">
                  <c:v>78.005208333333329</c:v>
                </c:pt>
                <c:pt idx="31107">
                  <c:v>78.0078125</c:v>
                </c:pt>
                <c:pt idx="31108">
                  <c:v>78.010416666666671</c:v>
                </c:pt>
                <c:pt idx="31109">
                  <c:v>78.013020833333329</c:v>
                </c:pt>
                <c:pt idx="31110">
                  <c:v>78.015625</c:v>
                </c:pt>
                <c:pt idx="31111">
                  <c:v>78.018229166666671</c:v>
                </c:pt>
                <c:pt idx="31112">
                  <c:v>78.020833333333329</c:v>
                </c:pt>
                <c:pt idx="31113">
                  <c:v>78.0234375</c:v>
                </c:pt>
                <c:pt idx="31114">
                  <c:v>78.026041666666671</c:v>
                </c:pt>
                <c:pt idx="31115">
                  <c:v>78.028645833333329</c:v>
                </c:pt>
                <c:pt idx="31116">
                  <c:v>78.03125</c:v>
                </c:pt>
                <c:pt idx="31117">
                  <c:v>78.033854166666671</c:v>
                </c:pt>
                <c:pt idx="31118">
                  <c:v>78.036458333333329</c:v>
                </c:pt>
                <c:pt idx="31119">
                  <c:v>78.0390625</c:v>
                </c:pt>
                <c:pt idx="31120">
                  <c:v>78.041666666666671</c:v>
                </c:pt>
                <c:pt idx="31121">
                  <c:v>78.044270833333329</c:v>
                </c:pt>
                <c:pt idx="31122">
                  <c:v>78.046875</c:v>
                </c:pt>
                <c:pt idx="31123">
                  <c:v>78.049479166666671</c:v>
                </c:pt>
                <c:pt idx="31124">
                  <c:v>78.052083333333329</c:v>
                </c:pt>
                <c:pt idx="31125">
                  <c:v>78.0546875</c:v>
                </c:pt>
                <c:pt idx="31126">
                  <c:v>78.057291666666671</c:v>
                </c:pt>
                <c:pt idx="31127">
                  <c:v>78.059895833333329</c:v>
                </c:pt>
                <c:pt idx="31128">
                  <c:v>78.0625</c:v>
                </c:pt>
                <c:pt idx="31129">
                  <c:v>78.065104166666671</c:v>
                </c:pt>
                <c:pt idx="31130">
                  <c:v>78.067708333333329</c:v>
                </c:pt>
                <c:pt idx="31131">
                  <c:v>78.0703125</c:v>
                </c:pt>
                <c:pt idx="31132">
                  <c:v>78.072916666666671</c:v>
                </c:pt>
                <c:pt idx="31133">
                  <c:v>78.075520833333329</c:v>
                </c:pt>
                <c:pt idx="31134">
                  <c:v>78.078125</c:v>
                </c:pt>
                <c:pt idx="31135">
                  <c:v>78.080729166666671</c:v>
                </c:pt>
                <c:pt idx="31136">
                  <c:v>78.083333333333329</c:v>
                </c:pt>
                <c:pt idx="31137">
                  <c:v>78.0859375</c:v>
                </c:pt>
                <c:pt idx="31138">
                  <c:v>78.088541666666671</c:v>
                </c:pt>
                <c:pt idx="31139">
                  <c:v>78.091145833333329</c:v>
                </c:pt>
                <c:pt idx="31140">
                  <c:v>78.09375</c:v>
                </c:pt>
                <c:pt idx="31141">
                  <c:v>78.096354166666671</c:v>
                </c:pt>
                <c:pt idx="31142">
                  <c:v>78.098958333333329</c:v>
                </c:pt>
                <c:pt idx="31143">
                  <c:v>78.1015625</c:v>
                </c:pt>
                <c:pt idx="31144">
                  <c:v>78.104166666666671</c:v>
                </c:pt>
                <c:pt idx="31145">
                  <c:v>78.106770833333329</c:v>
                </c:pt>
                <c:pt idx="31146">
                  <c:v>78.109375</c:v>
                </c:pt>
                <c:pt idx="31147">
                  <c:v>78.111979166666671</c:v>
                </c:pt>
                <c:pt idx="31148">
                  <c:v>78.114583333333329</c:v>
                </c:pt>
                <c:pt idx="31149">
                  <c:v>78.1171875</c:v>
                </c:pt>
                <c:pt idx="31150">
                  <c:v>78.119791666666671</c:v>
                </c:pt>
                <c:pt idx="31151">
                  <c:v>78.122395833333329</c:v>
                </c:pt>
                <c:pt idx="31152">
                  <c:v>78.125</c:v>
                </c:pt>
                <c:pt idx="31153">
                  <c:v>78.127604166666671</c:v>
                </c:pt>
                <c:pt idx="31154">
                  <c:v>78.130208333333329</c:v>
                </c:pt>
                <c:pt idx="31155">
                  <c:v>78.1328125</c:v>
                </c:pt>
                <c:pt idx="31156">
                  <c:v>78.135416666666671</c:v>
                </c:pt>
                <c:pt idx="31157">
                  <c:v>78.138020833333329</c:v>
                </c:pt>
                <c:pt idx="31158">
                  <c:v>78.140625</c:v>
                </c:pt>
                <c:pt idx="31159">
                  <c:v>78.143229166666671</c:v>
                </c:pt>
                <c:pt idx="31160">
                  <c:v>78.145833333333329</c:v>
                </c:pt>
                <c:pt idx="31161">
                  <c:v>78.1484375</c:v>
                </c:pt>
                <c:pt idx="31162">
                  <c:v>78.151041666666671</c:v>
                </c:pt>
                <c:pt idx="31163">
                  <c:v>78.153645833333329</c:v>
                </c:pt>
                <c:pt idx="31164">
                  <c:v>78.15625</c:v>
                </c:pt>
                <c:pt idx="31165">
                  <c:v>78.158854166666671</c:v>
                </c:pt>
                <c:pt idx="31166">
                  <c:v>78.161458333333329</c:v>
                </c:pt>
                <c:pt idx="31167">
                  <c:v>78.1640625</c:v>
                </c:pt>
                <c:pt idx="31168">
                  <c:v>78.166666666666671</c:v>
                </c:pt>
                <c:pt idx="31169">
                  <c:v>78.169270833333329</c:v>
                </c:pt>
                <c:pt idx="31170">
                  <c:v>78.171875</c:v>
                </c:pt>
                <c:pt idx="31171">
                  <c:v>78.174479166666671</c:v>
                </c:pt>
                <c:pt idx="31172">
                  <c:v>78.177083333333329</c:v>
                </c:pt>
                <c:pt idx="31173">
                  <c:v>78.1796875</c:v>
                </c:pt>
                <c:pt idx="31174">
                  <c:v>78.182291666666671</c:v>
                </c:pt>
                <c:pt idx="31175">
                  <c:v>78.184895833333329</c:v>
                </c:pt>
                <c:pt idx="31176">
                  <c:v>78.1875</c:v>
                </c:pt>
                <c:pt idx="31177">
                  <c:v>78.190104166666671</c:v>
                </c:pt>
                <c:pt idx="31178">
                  <c:v>78.192708333333329</c:v>
                </c:pt>
                <c:pt idx="31179">
                  <c:v>78.1953125</c:v>
                </c:pt>
                <c:pt idx="31180">
                  <c:v>78.197916666666671</c:v>
                </c:pt>
                <c:pt idx="31181">
                  <c:v>78.200520833333329</c:v>
                </c:pt>
                <c:pt idx="31182">
                  <c:v>78.203125</c:v>
                </c:pt>
                <c:pt idx="31183">
                  <c:v>78.205729166666671</c:v>
                </c:pt>
                <c:pt idx="31184">
                  <c:v>78.208333333333329</c:v>
                </c:pt>
                <c:pt idx="31185">
                  <c:v>78.2109375</c:v>
                </c:pt>
                <c:pt idx="31186">
                  <c:v>78.213541666666671</c:v>
                </c:pt>
                <c:pt idx="31187">
                  <c:v>78.216145833333329</c:v>
                </c:pt>
                <c:pt idx="31188">
                  <c:v>78.21875</c:v>
                </c:pt>
                <c:pt idx="31189">
                  <c:v>78.221354166666671</c:v>
                </c:pt>
                <c:pt idx="31190">
                  <c:v>78.223958333333329</c:v>
                </c:pt>
                <c:pt idx="31191">
                  <c:v>78.2265625</c:v>
                </c:pt>
                <c:pt idx="31192">
                  <c:v>78.229166666666671</c:v>
                </c:pt>
                <c:pt idx="31193">
                  <c:v>78.231770833333329</c:v>
                </c:pt>
                <c:pt idx="31194">
                  <c:v>78.234375</c:v>
                </c:pt>
                <c:pt idx="31195">
                  <c:v>78.236979166666671</c:v>
                </c:pt>
                <c:pt idx="31196">
                  <c:v>78.239583333333329</c:v>
                </c:pt>
                <c:pt idx="31197">
                  <c:v>78.2421875</c:v>
                </c:pt>
                <c:pt idx="31198">
                  <c:v>78.244791666666671</c:v>
                </c:pt>
                <c:pt idx="31199">
                  <c:v>78.247395833333329</c:v>
                </c:pt>
                <c:pt idx="31200">
                  <c:v>78.25</c:v>
                </c:pt>
                <c:pt idx="31201">
                  <c:v>78.252604166666671</c:v>
                </c:pt>
                <c:pt idx="31202">
                  <c:v>78.255208333333329</c:v>
                </c:pt>
                <c:pt idx="31203">
                  <c:v>78.2578125</c:v>
                </c:pt>
                <c:pt idx="31204">
                  <c:v>78.260416666666671</c:v>
                </c:pt>
                <c:pt idx="31205">
                  <c:v>78.263020833333329</c:v>
                </c:pt>
                <c:pt idx="31206">
                  <c:v>78.265625</c:v>
                </c:pt>
                <c:pt idx="31207">
                  <c:v>78.268229166666671</c:v>
                </c:pt>
                <c:pt idx="31208">
                  <c:v>78.270833333333329</c:v>
                </c:pt>
                <c:pt idx="31209">
                  <c:v>78.2734375</c:v>
                </c:pt>
                <c:pt idx="31210">
                  <c:v>78.276041666666671</c:v>
                </c:pt>
                <c:pt idx="31211">
                  <c:v>78.278645833333329</c:v>
                </c:pt>
                <c:pt idx="31212">
                  <c:v>78.28125</c:v>
                </c:pt>
                <c:pt idx="31213">
                  <c:v>78.283854166666671</c:v>
                </c:pt>
                <c:pt idx="31214">
                  <c:v>78.286458333333329</c:v>
                </c:pt>
                <c:pt idx="31215">
                  <c:v>78.2890625</c:v>
                </c:pt>
                <c:pt idx="31216">
                  <c:v>78.291666666666671</c:v>
                </c:pt>
                <c:pt idx="31217">
                  <c:v>78.294270833333329</c:v>
                </c:pt>
                <c:pt idx="31218">
                  <c:v>78.296875</c:v>
                </c:pt>
                <c:pt idx="31219">
                  <c:v>78.299479166666671</c:v>
                </c:pt>
                <c:pt idx="31220">
                  <c:v>78.302083333333329</c:v>
                </c:pt>
                <c:pt idx="31221">
                  <c:v>78.3046875</c:v>
                </c:pt>
                <c:pt idx="31222">
                  <c:v>78.307291666666671</c:v>
                </c:pt>
                <c:pt idx="31223">
                  <c:v>78.309895833333329</c:v>
                </c:pt>
                <c:pt idx="31224">
                  <c:v>78.3125</c:v>
                </c:pt>
                <c:pt idx="31225">
                  <c:v>78.315104166666671</c:v>
                </c:pt>
                <c:pt idx="31226">
                  <c:v>78.317708333333329</c:v>
                </c:pt>
                <c:pt idx="31227">
                  <c:v>78.3203125</c:v>
                </c:pt>
                <c:pt idx="31228">
                  <c:v>78.322916666666671</c:v>
                </c:pt>
                <c:pt idx="31229">
                  <c:v>78.325520833333329</c:v>
                </c:pt>
                <c:pt idx="31230">
                  <c:v>78.328125</c:v>
                </c:pt>
                <c:pt idx="31231">
                  <c:v>78.330729166666671</c:v>
                </c:pt>
                <c:pt idx="31232">
                  <c:v>78.333333333333329</c:v>
                </c:pt>
                <c:pt idx="31233">
                  <c:v>78.3359375</c:v>
                </c:pt>
                <c:pt idx="31234">
                  <c:v>78.338541666666671</c:v>
                </c:pt>
                <c:pt idx="31235">
                  <c:v>78.341145833333329</c:v>
                </c:pt>
                <c:pt idx="31236">
                  <c:v>78.34375</c:v>
                </c:pt>
                <c:pt idx="31237">
                  <c:v>78.346354166666671</c:v>
                </c:pt>
                <c:pt idx="31238">
                  <c:v>78.348958333333329</c:v>
                </c:pt>
                <c:pt idx="31239">
                  <c:v>78.3515625</c:v>
                </c:pt>
                <c:pt idx="31240">
                  <c:v>78.354166666666671</c:v>
                </c:pt>
                <c:pt idx="31241">
                  <c:v>78.356770833333329</c:v>
                </c:pt>
                <c:pt idx="31242">
                  <c:v>78.359375</c:v>
                </c:pt>
                <c:pt idx="31243">
                  <c:v>78.361979166666671</c:v>
                </c:pt>
                <c:pt idx="31244">
                  <c:v>78.364583333333329</c:v>
                </c:pt>
                <c:pt idx="31245">
                  <c:v>78.3671875</c:v>
                </c:pt>
                <c:pt idx="31246">
                  <c:v>78.369791666666671</c:v>
                </c:pt>
                <c:pt idx="31247">
                  <c:v>78.372395833333329</c:v>
                </c:pt>
                <c:pt idx="31248">
                  <c:v>78.375</c:v>
                </c:pt>
                <c:pt idx="31249">
                  <c:v>78.377604166666671</c:v>
                </c:pt>
                <c:pt idx="31250">
                  <c:v>78.380208333333329</c:v>
                </c:pt>
                <c:pt idx="31251">
                  <c:v>78.3828125</c:v>
                </c:pt>
                <c:pt idx="31252">
                  <c:v>78.385416666666671</c:v>
                </c:pt>
                <c:pt idx="31253">
                  <c:v>78.388020833333329</c:v>
                </c:pt>
                <c:pt idx="31254">
                  <c:v>78.390625</c:v>
                </c:pt>
                <c:pt idx="31255">
                  <c:v>78.393229166666671</c:v>
                </c:pt>
                <c:pt idx="31256">
                  <c:v>78.395833333333329</c:v>
                </c:pt>
                <c:pt idx="31257">
                  <c:v>78.3984375</c:v>
                </c:pt>
                <c:pt idx="31258">
                  <c:v>78.401041666666671</c:v>
                </c:pt>
                <c:pt idx="31259">
                  <c:v>78.403645833333329</c:v>
                </c:pt>
                <c:pt idx="31260">
                  <c:v>78.40625</c:v>
                </c:pt>
                <c:pt idx="31261">
                  <c:v>78.408854166666671</c:v>
                </c:pt>
                <c:pt idx="31262">
                  <c:v>78.411458333333329</c:v>
                </c:pt>
                <c:pt idx="31263">
                  <c:v>78.4140625</c:v>
                </c:pt>
                <c:pt idx="31264">
                  <c:v>78.416666666666671</c:v>
                </c:pt>
                <c:pt idx="31265">
                  <c:v>78.419270833333329</c:v>
                </c:pt>
                <c:pt idx="31266">
                  <c:v>78.421875</c:v>
                </c:pt>
                <c:pt idx="31267">
                  <c:v>78.424479166666671</c:v>
                </c:pt>
                <c:pt idx="31268">
                  <c:v>78.427083333333329</c:v>
                </c:pt>
                <c:pt idx="31269">
                  <c:v>78.4296875</c:v>
                </c:pt>
                <c:pt idx="31270">
                  <c:v>78.432291666666671</c:v>
                </c:pt>
                <c:pt idx="31271">
                  <c:v>78.434895833333329</c:v>
                </c:pt>
                <c:pt idx="31272">
                  <c:v>78.4375</c:v>
                </c:pt>
                <c:pt idx="31273">
                  <c:v>78.440104166666671</c:v>
                </c:pt>
                <c:pt idx="31274">
                  <c:v>78.442708333333329</c:v>
                </c:pt>
                <c:pt idx="31275">
                  <c:v>78.4453125</c:v>
                </c:pt>
                <c:pt idx="31276">
                  <c:v>78.447916666666671</c:v>
                </c:pt>
                <c:pt idx="31277">
                  <c:v>78.450520833333329</c:v>
                </c:pt>
                <c:pt idx="31278">
                  <c:v>78.453125</c:v>
                </c:pt>
                <c:pt idx="31279">
                  <c:v>78.455729166666671</c:v>
                </c:pt>
                <c:pt idx="31280">
                  <c:v>78.458333333333329</c:v>
                </c:pt>
                <c:pt idx="31281">
                  <c:v>78.4609375</c:v>
                </c:pt>
                <c:pt idx="31282">
                  <c:v>78.463541666666671</c:v>
                </c:pt>
                <c:pt idx="31283">
                  <c:v>78.466145833333329</c:v>
                </c:pt>
                <c:pt idx="31284">
                  <c:v>78.46875</c:v>
                </c:pt>
                <c:pt idx="31285">
                  <c:v>78.471354166666671</c:v>
                </c:pt>
                <c:pt idx="31286">
                  <c:v>78.473958333333329</c:v>
                </c:pt>
                <c:pt idx="31287">
                  <c:v>78.4765625</c:v>
                </c:pt>
                <c:pt idx="31288">
                  <c:v>78.479166666666671</c:v>
                </c:pt>
                <c:pt idx="31289">
                  <c:v>78.481770833333329</c:v>
                </c:pt>
                <c:pt idx="31290">
                  <c:v>78.484375</c:v>
                </c:pt>
                <c:pt idx="31291">
                  <c:v>78.486979166666671</c:v>
                </c:pt>
                <c:pt idx="31292">
                  <c:v>78.489583333333329</c:v>
                </c:pt>
                <c:pt idx="31293">
                  <c:v>78.4921875</c:v>
                </c:pt>
                <c:pt idx="31294">
                  <c:v>78.494791666666671</c:v>
                </c:pt>
                <c:pt idx="31295">
                  <c:v>78.497395833333329</c:v>
                </c:pt>
                <c:pt idx="31296">
                  <c:v>78.5</c:v>
                </c:pt>
                <c:pt idx="31297">
                  <c:v>78.502604166666671</c:v>
                </c:pt>
                <c:pt idx="31298">
                  <c:v>78.505208333333329</c:v>
                </c:pt>
                <c:pt idx="31299">
                  <c:v>78.5078125</c:v>
                </c:pt>
                <c:pt idx="31300">
                  <c:v>78.510416666666671</c:v>
                </c:pt>
                <c:pt idx="31301">
                  <c:v>78.513020833333329</c:v>
                </c:pt>
                <c:pt idx="31302">
                  <c:v>78.515625</c:v>
                </c:pt>
                <c:pt idx="31303">
                  <c:v>78.518229166666671</c:v>
                </c:pt>
                <c:pt idx="31304">
                  <c:v>78.520833333333329</c:v>
                </c:pt>
                <c:pt idx="31305">
                  <c:v>78.5234375</c:v>
                </c:pt>
                <c:pt idx="31306">
                  <c:v>78.526041666666671</c:v>
                </c:pt>
                <c:pt idx="31307">
                  <c:v>78.528645833333329</c:v>
                </c:pt>
                <c:pt idx="31308">
                  <c:v>78.53125</c:v>
                </c:pt>
                <c:pt idx="31309">
                  <c:v>78.533854166666671</c:v>
                </c:pt>
                <c:pt idx="31310">
                  <c:v>78.536458333333329</c:v>
                </c:pt>
                <c:pt idx="31311">
                  <c:v>78.5390625</c:v>
                </c:pt>
                <c:pt idx="31312">
                  <c:v>78.541666666666671</c:v>
                </c:pt>
                <c:pt idx="31313">
                  <c:v>78.544270833333329</c:v>
                </c:pt>
                <c:pt idx="31314">
                  <c:v>78.546875</c:v>
                </c:pt>
                <c:pt idx="31315">
                  <c:v>78.549479166666671</c:v>
                </c:pt>
                <c:pt idx="31316">
                  <c:v>78.552083333333329</c:v>
                </c:pt>
                <c:pt idx="31317">
                  <c:v>78.5546875</c:v>
                </c:pt>
                <c:pt idx="31318">
                  <c:v>78.557291666666671</c:v>
                </c:pt>
                <c:pt idx="31319">
                  <c:v>78.559895833333329</c:v>
                </c:pt>
                <c:pt idx="31320">
                  <c:v>78.5625</c:v>
                </c:pt>
                <c:pt idx="31321">
                  <c:v>78.565104166666671</c:v>
                </c:pt>
                <c:pt idx="31322">
                  <c:v>78.567708333333329</c:v>
                </c:pt>
                <c:pt idx="31323">
                  <c:v>78.5703125</c:v>
                </c:pt>
                <c:pt idx="31324">
                  <c:v>78.572916666666671</c:v>
                </c:pt>
                <c:pt idx="31325">
                  <c:v>78.575520833333329</c:v>
                </c:pt>
                <c:pt idx="31326">
                  <c:v>78.578125</c:v>
                </c:pt>
                <c:pt idx="31327">
                  <c:v>78.580729166666671</c:v>
                </c:pt>
                <c:pt idx="31328">
                  <c:v>78.583333333333329</c:v>
                </c:pt>
                <c:pt idx="31329">
                  <c:v>78.5859375</c:v>
                </c:pt>
                <c:pt idx="31330">
                  <c:v>78.588541666666671</c:v>
                </c:pt>
                <c:pt idx="31331">
                  <c:v>78.591145833333329</c:v>
                </c:pt>
                <c:pt idx="31332">
                  <c:v>78.59375</c:v>
                </c:pt>
                <c:pt idx="31333">
                  <c:v>78.596354166666671</c:v>
                </c:pt>
                <c:pt idx="31334">
                  <c:v>78.598958333333329</c:v>
                </c:pt>
                <c:pt idx="31335">
                  <c:v>78.6015625</c:v>
                </c:pt>
                <c:pt idx="31336">
                  <c:v>78.604166666666671</c:v>
                </c:pt>
                <c:pt idx="31337">
                  <c:v>78.606770833333329</c:v>
                </c:pt>
                <c:pt idx="31338">
                  <c:v>78.609375</c:v>
                </c:pt>
                <c:pt idx="31339">
                  <c:v>78.611979166666671</c:v>
                </c:pt>
                <c:pt idx="31340">
                  <c:v>78.614583333333329</c:v>
                </c:pt>
                <c:pt idx="31341">
                  <c:v>78.6171875</c:v>
                </c:pt>
                <c:pt idx="31342">
                  <c:v>78.619791666666671</c:v>
                </c:pt>
                <c:pt idx="31343">
                  <c:v>78.622395833333329</c:v>
                </c:pt>
                <c:pt idx="31344">
                  <c:v>78.625</c:v>
                </c:pt>
                <c:pt idx="31345">
                  <c:v>78.627604166666671</c:v>
                </c:pt>
                <c:pt idx="31346">
                  <c:v>78.630208333333329</c:v>
                </c:pt>
                <c:pt idx="31347">
                  <c:v>78.6328125</c:v>
                </c:pt>
                <c:pt idx="31348">
                  <c:v>78.635416666666671</c:v>
                </c:pt>
                <c:pt idx="31349">
                  <c:v>78.638020833333329</c:v>
                </c:pt>
                <c:pt idx="31350">
                  <c:v>78.640625</c:v>
                </c:pt>
                <c:pt idx="31351">
                  <c:v>78.643229166666671</c:v>
                </c:pt>
                <c:pt idx="31352">
                  <c:v>78.645833333333329</c:v>
                </c:pt>
                <c:pt idx="31353">
                  <c:v>78.6484375</c:v>
                </c:pt>
                <c:pt idx="31354">
                  <c:v>78.651041666666671</c:v>
                </c:pt>
                <c:pt idx="31355">
                  <c:v>78.653645833333329</c:v>
                </c:pt>
                <c:pt idx="31356">
                  <c:v>78.65625</c:v>
                </c:pt>
                <c:pt idx="31357">
                  <c:v>78.658854166666671</c:v>
                </c:pt>
                <c:pt idx="31358">
                  <c:v>78.661458333333329</c:v>
                </c:pt>
                <c:pt idx="31359">
                  <c:v>78.6640625</c:v>
                </c:pt>
                <c:pt idx="31360">
                  <c:v>78.666666666666671</c:v>
                </c:pt>
                <c:pt idx="31361">
                  <c:v>78.669270833333329</c:v>
                </c:pt>
                <c:pt idx="31362">
                  <c:v>78.671875</c:v>
                </c:pt>
                <c:pt idx="31363">
                  <c:v>78.674479166666671</c:v>
                </c:pt>
                <c:pt idx="31364">
                  <c:v>78.677083333333329</c:v>
                </c:pt>
                <c:pt idx="31365">
                  <c:v>78.6796875</c:v>
                </c:pt>
                <c:pt idx="31366">
                  <c:v>78.682291666666671</c:v>
                </c:pt>
                <c:pt idx="31367">
                  <c:v>78.684895833333329</c:v>
                </c:pt>
                <c:pt idx="31368">
                  <c:v>78.6875</c:v>
                </c:pt>
                <c:pt idx="31369">
                  <c:v>78.690104166666671</c:v>
                </c:pt>
                <c:pt idx="31370">
                  <c:v>78.692708333333329</c:v>
                </c:pt>
                <c:pt idx="31371">
                  <c:v>78.6953125</c:v>
                </c:pt>
                <c:pt idx="31372">
                  <c:v>78.697916666666671</c:v>
                </c:pt>
                <c:pt idx="31373">
                  <c:v>78.700520833333329</c:v>
                </c:pt>
                <c:pt idx="31374">
                  <c:v>78.703125</c:v>
                </c:pt>
                <c:pt idx="31375">
                  <c:v>78.705729166666671</c:v>
                </c:pt>
                <c:pt idx="31376">
                  <c:v>78.708333333333329</c:v>
                </c:pt>
                <c:pt idx="31377">
                  <c:v>78.7109375</c:v>
                </c:pt>
                <c:pt idx="31378">
                  <c:v>78.713541666666671</c:v>
                </c:pt>
                <c:pt idx="31379">
                  <c:v>78.716145833333329</c:v>
                </c:pt>
                <c:pt idx="31380">
                  <c:v>78.71875</c:v>
                </c:pt>
                <c:pt idx="31381">
                  <c:v>78.721354166666671</c:v>
                </c:pt>
                <c:pt idx="31382">
                  <c:v>78.723958333333329</c:v>
                </c:pt>
                <c:pt idx="31383">
                  <c:v>78.7265625</c:v>
                </c:pt>
                <c:pt idx="31384">
                  <c:v>78.729166666666671</c:v>
                </c:pt>
                <c:pt idx="31385">
                  <c:v>78.731770833333329</c:v>
                </c:pt>
                <c:pt idx="31386">
                  <c:v>78.734375</c:v>
                </c:pt>
                <c:pt idx="31387">
                  <c:v>78.736979166666671</c:v>
                </c:pt>
                <c:pt idx="31388">
                  <c:v>78.739583333333329</c:v>
                </c:pt>
                <c:pt idx="31389">
                  <c:v>78.7421875</c:v>
                </c:pt>
                <c:pt idx="31390">
                  <c:v>78.744791666666671</c:v>
                </c:pt>
                <c:pt idx="31391">
                  <c:v>78.747395833333329</c:v>
                </c:pt>
                <c:pt idx="31392">
                  <c:v>78.75</c:v>
                </c:pt>
                <c:pt idx="31393">
                  <c:v>78.752604166666671</c:v>
                </c:pt>
                <c:pt idx="31394">
                  <c:v>78.755208333333329</c:v>
                </c:pt>
                <c:pt idx="31395">
                  <c:v>78.7578125</c:v>
                </c:pt>
                <c:pt idx="31396">
                  <c:v>78.760416666666671</c:v>
                </c:pt>
                <c:pt idx="31397">
                  <c:v>78.763020833333329</c:v>
                </c:pt>
                <c:pt idx="31398">
                  <c:v>78.765625</c:v>
                </c:pt>
                <c:pt idx="31399">
                  <c:v>78.768229166666671</c:v>
                </c:pt>
                <c:pt idx="31400">
                  <c:v>78.770833333333329</c:v>
                </c:pt>
                <c:pt idx="31401">
                  <c:v>78.7734375</c:v>
                </c:pt>
                <c:pt idx="31402">
                  <c:v>78.776041666666671</c:v>
                </c:pt>
                <c:pt idx="31403">
                  <c:v>78.778645833333329</c:v>
                </c:pt>
                <c:pt idx="31404">
                  <c:v>78.78125</c:v>
                </c:pt>
                <c:pt idx="31405">
                  <c:v>78.783854166666671</c:v>
                </c:pt>
                <c:pt idx="31406">
                  <c:v>78.786458333333329</c:v>
                </c:pt>
                <c:pt idx="31407">
                  <c:v>78.7890625</c:v>
                </c:pt>
                <c:pt idx="31408">
                  <c:v>78.791666666666671</c:v>
                </c:pt>
                <c:pt idx="31409">
                  <c:v>78.794270833333329</c:v>
                </c:pt>
                <c:pt idx="31410">
                  <c:v>78.796875</c:v>
                </c:pt>
                <c:pt idx="31411">
                  <c:v>78.799479166666671</c:v>
                </c:pt>
                <c:pt idx="31412">
                  <c:v>78.802083333333329</c:v>
                </c:pt>
                <c:pt idx="31413">
                  <c:v>78.8046875</c:v>
                </c:pt>
                <c:pt idx="31414">
                  <c:v>78.807291666666671</c:v>
                </c:pt>
                <c:pt idx="31415">
                  <c:v>78.809895833333329</c:v>
                </c:pt>
                <c:pt idx="31416">
                  <c:v>78.8125</c:v>
                </c:pt>
                <c:pt idx="31417">
                  <c:v>78.815104166666671</c:v>
                </c:pt>
                <c:pt idx="31418">
                  <c:v>78.817708333333329</c:v>
                </c:pt>
                <c:pt idx="31419">
                  <c:v>78.8203125</c:v>
                </c:pt>
                <c:pt idx="31420">
                  <c:v>78.822916666666671</c:v>
                </c:pt>
                <c:pt idx="31421">
                  <c:v>78.825520833333329</c:v>
                </c:pt>
                <c:pt idx="31422">
                  <c:v>78.828125</c:v>
                </c:pt>
                <c:pt idx="31423">
                  <c:v>78.830729166666671</c:v>
                </c:pt>
                <c:pt idx="31424">
                  <c:v>78.833333333333329</c:v>
                </c:pt>
                <c:pt idx="31425">
                  <c:v>78.8359375</c:v>
                </c:pt>
                <c:pt idx="31426">
                  <c:v>78.838541666666671</c:v>
                </c:pt>
                <c:pt idx="31427">
                  <c:v>78.841145833333329</c:v>
                </c:pt>
                <c:pt idx="31428">
                  <c:v>78.84375</c:v>
                </c:pt>
                <c:pt idx="31429">
                  <c:v>78.846354166666671</c:v>
                </c:pt>
                <c:pt idx="31430">
                  <c:v>78.848958333333329</c:v>
                </c:pt>
                <c:pt idx="31431">
                  <c:v>78.8515625</c:v>
                </c:pt>
                <c:pt idx="31432">
                  <c:v>78.854166666666671</c:v>
                </c:pt>
                <c:pt idx="31433">
                  <c:v>78.856770833333329</c:v>
                </c:pt>
                <c:pt idx="31434">
                  <c:v>78.859375</c:v>
                </c:pt>
                <c:pt idx="31435">
                  <c:v>78.861979166666671</c:v>
                </c:pt>
                <c:pt idx="31436">
                  <c:v>78.864583333333329</c:v>
                </c:pt>
                <c:pt idx="31437">
                  <c:v>78.8671875</c:v>
                </c:pt>
                <c:pt idx="31438">
                  <c:v>78.869791666666671</c:v>
                </c:pt>
                <c:pt idx="31439">
                  <c:v>78.872395833333329</c:v>
                </c:pt>
                <c:pt idx="31440">
                  <c:v>78.875</c:v>
                </c:pt>
                <c:pt idx="31441">
                  <c:v>78.877604166666671</c:v>
                </c:pt>
                <c:pt idx="31442">
                  <c:v>78.880208333333329</c:v>
                </c:pt>
                <c:pt idx="31443">
                  <c:v>78.8828125</c:v>
                </c:pt>
                <c:pt idx="31444">
                  <c:v>78.885416666666671</c:v>
                </c:pt>
                <c:pt idx="31445">
                  <c:v>78.888020833333329</c:v>
                </c:pt>
                <c:pt idx="31446">
                  <c:v>78.890625</c:v>
                </c:pt>
                <c:pt idx="31447">
                  <c:v>78.893229166666671</c:v>
                </c:pt>
                <c:pt idx="31448">
                  <c:v>78.895833333333329</c:v>
                </c:pt>
                <c:pt idx="31449">
                  <c:v>78.8984375</c:v>
                </c:pt>
                <c:pt idx="31450">
                  <c:v>78.901041666666671</c:v>
                </c:pt>
                <c:pt idx="31451">
                  <c:v>78.903645833333329</c:v>
                </c:pt>
                <c:pt idx="31452">
                  <c:v>78.90625</c:v>
                </c:pt>
                <c:pt idx="31453">
                  <c:v>78.908854166666671</c:v>
                </c:pt>
                <c:pt idx="31454">
                  <c:v>78.911458333333329</c:v>
                </c:pt>
                <c:pt idx="31455">
                  <c:v>78.9140625</c:v>
                </c:pt>
                <c:pt idx="31456">
                  <c:v>78.916666666666671</c:v>
                </c:pt>
                <c:pt idx="31457">
                  <c:v>78.919270833333329</c:v>
                </c:pt>
                <c:pt idx="31458">
                  <c:v>78.921875</c:v>
                </c:pt>
                <c:pt idx="31459">
                  <c:v>78.924479166666671</c:v>
                </c:pt>
                <c:pt idx="31460">
                  <c:v>78.927083333333329</c:v>
                </c:pt>
                <c:pt idx="31461">
                  <c:v>78.9296875</c:v>
                </c:pt>
                <c:pt idx="31462">
                  <c:v>78.932291666666671</c:v>
                </c:pt>
                <c:pt idx="31463">
                  <c:v>78.934895833333329</c:v>
                </c:pt>
                <c:pt idx="31464">
                  <c:v>78.9375</c:v>
                </c:pt>
                <c:pt idx="31465">
                  <c:v>78.940104166666671</c:v>
                </c:pt>
                <c:pt idx="31466">
                  <c:v>78.942708333333329</c:v>
                </c:pt>
                <c:pt idx="31467">
                  <c:v>78.9453125</c:v>
                </c:pt>
                <c:pt idx="31468">
                  <c:v>78.947916666666671</c:v>
                </c:pt>
                <c:pt idx="31469">
                  <c:v>78.950520833333329</c:v>
                </c:pt>
                <c:pt idx="31470">
                  <c:v>78.953125</c:v>
                </c:pt>
                <c:pt idx="31471">
                  <c:v>78.955729166666671</c:v>
                </c:pt>
                <c:pt idx="31472">
                  <c:v>78.958333333333329</c:v>
                </c:pt>
                <c:pt idx="31473">
                  <c:v>78.9609375</c:v>
                </c:pt>
                <c:pt idx="31474">
                  <c:v>78.963541666666671</c:v>
                </c:pt>
                <c:pt idx="31475">
                  <c:v>78.966145833333329</c:v>
                </c:pt>
                <c:pt idx="31476">
                  <c:v>78.96875</c:v>
                </c:pt>
                <c:pt idx="31477">
                  <c:v>78.971354166666671</c:v>
                </c:pt>
                <c:pt idx="31478">
                  <c:v>78.973958333333329</c:v>
                </c:pt>
                <c:pt idx="31479">
                  <c:v>78.9765625</c:v>
                </c:pt>
                <c:pt idx="31480">
                  <c:v>78.979166666666671</c:v>
                </c:pt>
                <c:pt idx="31481">
                  <c:v>78.981770833333329</c:v>
                </c:pt>
                <c:pt idx="31482">
                  <c:v>78.984375</c:v>
                </c:pt>
                <c:pt idx="31483">
                  <c:v>78.986979166666671</c:v>
                </c:pt>
                <c:pt idx="31484">
                  <c:v>78.989583333333329</c:v>
                </c:pt>
                <c:pt idx="31485">
                  <c:v>78.9921875</c:v>
                </c:pt>
                <c:pt idx="31486">
                  <c:v>78.994791666666671</c:v>
                </c:pt>
                <c:pt idx="31487">
                  <c:v>78.997395833333329</c:v>
                </c:pt>
                <c:pt idx="31488">
                  <c:v>79</c:v>
                </c:pt>
                <c:pt idx="31489">
                  <c:v>79.002604166666671</c:v>
                </c:pt>
                <c:pt idx="31490">
                  <c:v>79.005208333333329</c:v>
                </c:pt>
                <c:pt idx="31491">
                  <c:v>79.0078125</c:v>
                </c:pt>
                <c:pt idx="31492">
                  <c:v>79.010416666666671</c:v>
                </c:pt>
                <c:pt idx="31493">
                  <c:v>79.013020833333329</c:v>
                </c:pt>
                <c:pt idx="31494">
                  <c:v>79.015625</c:v>
                </c:pt>
                <c:pt idx="31495">
                  <c:v>79.018229166666671</c:v>
                </c:pt>
                <c:pt idx="31496">
                  <c:v>79.020833333333329</c:v>
                </c:pt>
                <c:pt idx="31497">
                  <c:v>79.0234375</c:v>
                </c:pt>
                <c:pt idx="31498">
                  <c:v>79.026041666666671</c:v>
                </c:pt>
                <c:pt idx="31499">
                  <c:v>79.028645833333329</c:v>
                </c:pt>
                <c:pt idx="31500">
                  <c:v>79.03125</c:v>
                </c:pt>
                <c:pt idx="31501">
                  <c:v>79.033854166666671</c:v>
                </c:pt>
                <c:pt idx="31502">
                  <c:v>79.036458333333329</c:v>
                </c:pt>
                <c:pt idx="31503">
                  <c:v>79.0390625</c:v>
                </c:pt>
                <c:pt idx="31504">
                  <c:v>79.041666666666671</c:v>
                </c:pt>
                <c:pt idx="31505">
                  <c:v>79.044270833333329</c:v>
                </c:pt>
                <c:pt idx="31506">
                  <c:v>79.046875</c:v>
                </c:pt>
                <c:pt idx="31507">
                  <c:v>79.049479166666671</c:v>
                </c:pt>
                <c:pt idx="31508">
                  <c:v>79.052083333333329</c:v>
                </c:pt>
                <c:pt idx="31509">
                  <c:v>79.0546875</c:v>
                </c:pt>
                <c:pt idx="31510">
                  <c:v>79.057291666666671</c:v>
                </c:pt>
                <c:pt idx="31511">
                  <c:v>79.059895833333329</c:v>
                </c:pt>
                <c:pt idx="31512">
                  <c:v>79.0625</c:v>
                </c:pt>
                <c:pt idx="31513">
                  <c:v>79.065104166666671</c:v>
                </c:pt>
                <c:pt idx="31514">
                  <c:v>79.067708333333329</c:v>
                </c:pt>
                <c:pt idx="31515">
                  <c:v>79.0703125</c:v>
                </c:pt>
                <c:pt idx="31516">
                  <c:v>79.072916666666671</c:v>
                </c:pt>
                <c:pt idx="31517">
                  <c:v>79.075520833333329</c:v>
                </c:pt>
                <c:pt idx="31518">
                  <c:v>79.078125</c:v>
                </c:pt>
                <c:pt idx="31519">
                  <c:v>79.080729166666671</c:v>
                </c:pt>
                <c:pt idx="31520">
                  <c:v>79.083333333333329</c:v>
                </c:pt>
                <c:pt idx="31521">
                  <c:v>79.0859375</c:v>
                </c:pt>
                <c:pt idx="31522">
                  <c:v>79.088541666666671</c:v>
                </c:pt>
                <c:pt idx="31523">
                  <c:v>79.091145833333329</c:v>
                </c:pt>
                <c:pt idx="31524">
                  <c:v>79.09375</c:v>
                </c:pt>
                <c:pt idx="31525">
                  <c:v>79.096354166666671</c:v>
                </c:pt>
                <c:pt idx="31526">
                  <c:v>79.098958333333329</c:v>
                </c:pt>
                <c:pt idx="31527">
                  <c:v>79.1015625</c:v>
                </c:pt>
                <c:pt idx="31528">
                  <c:v>79.104166666666671</c:v>
                </c:pt>
                <c:pt idx="31529">
                  <c:v>79.106770833333329</c:v>
                </c:pt>
                <c:pt idx="31530">
                  <c:v>79.109375</c:v>
                </c:pt>
                <c:pt idx="31531">
                  <c:v>79.111979166666671</c:v>
                </c:pt>
                <c:pt idx="31532">
                  <c:v>79.114583333333329</c:v>
                </c:pt>
                <c:pt idx="31533">
                  <c:v>79.1171875</c:v>
                </c:pt>
                <c:pt idx="31534">
                  <c:v>79.119791666666671</c:v>
                </c:pt>
                <c:pt idx="31535">
                  <c:v>79.122395833333329</c:v>
                </c:pt>
                <c:pt idx="31536">
                  <c:v>79.125</c:v>
                </c:pt>
                <c:pt idx="31537">
                  <c:v>79.127604166666671</c:v>
                </c:pt>
                <c:pt idx="31538">
                  <c:v>79.130208333333329</c:v>
                </c:pt>
                <c:pt idx="31539">
                  <c:v>79.1328125</c:v>
                </c:pt>
                <c:pt idx="31540">
                  <c:v>79.135416666666671</c:v>
                </c:pt>
                <c:pt idx="31541">
                  <c:v>79.138020833333329</c:v>
                </c:pt>
                <c:pt idx="31542">
                  <c:v>79.140625</c:v>
                </c:pt>
                <c:pt idx="31543">
                  <c:v>79.143229166666671</c:v>
                </c:pt>
                <c:pt idx="31544">
                  <c:v>79.145833333333329</c:v>
                </c:pt>
                <c:pt idx="31545">
                  <c:v>79.1484375</c:v>
                </c:pt>
                <c:pt idx="31546">
                  <c:v>79.151041666666671</c:v>
                </c:pt>
                <c:pt idx="31547">
                  <c:v>79.153645833333329</c:v>
                </c:pt>
                <c:pt idx="31548">
                  <c:v>79.15625</c:v>
                </c:pt>
                <c:pt idx="31549">
                  <c:v>79.158854166666671</c:v>
                </c:pt>
                <c:pt idx="31550">
                  <c:v>79.161458333333329</c:v>
                </c:pt>
                <c:pt idx="31551">
                  <c:v>79.1640625</c:v>
                </c:pt>
                <c:pt idx="31552">
                  <c:v>79.166666666666671</c:v>
                </c:pt>
                <c:pt idx="31553">
                  <c:v>79.169270833333329</c:v>
                </c:pt>
                <c:pt idx="31554">
                  <c:v>79.171875</c:v>
                </c:pt>
                <c:pt idx="31555">
                  <c:v>79.174479166666671</c:v>
                </c:pt>
                <c:pt idx="31556">
                  <c:v>79.177083333333329</c:v>
                </c:pt>
                <c:pt idx="31557">
                  <c:v>79.1796875</c:v>
                </c:pt>
                <c:pt idx="31558">
                  <c:v>79.182291666666671</c:v>
                </c:pt>
                <c:pt idx="31559">
                  <c:v>79.184895833333329</c:v>
                </c:pt>
                <c:pt idx="31560">
                  <c:v>79.1875</c:v>
                </c:pt>
                <c:pt idx="31561">
                  <c:v>79.190104166666671</c:v>
                </c:pt>
                <c:pt idx="31562">
                  <c:v>79.192708333333329</c:v>
                </c:pt>
                <c:pt idx="31563">
                  <c:v>79.1953125</c:v>
                </c:pt>
                <c:pt idx="31564">
                  <c:v>79.197916666666671</c:v>
                </c:pt>
                <c:pt idx="31565">
                  <c:v>79.200520833333329</c:v>
                </c:pt>
                <c:pt idx="31566">
                  <c:v>79.203125</c:v>
                </c:pt>
                <c:pt idx="31567">
                  <c:v>79.205729166666671</c:v>
                </c:pt>
                <c:pt idx="31568">
                  <c:v>79.208333333333329</c:v>
                </c:pt>
                <c:pt idx="31569">
                  <c:v>79.2109375</c:v>
                </c:pt>
                <c:pt idx="31570">
                  <c:v>79.213541666666671</c:v>
                </c:pt>
                <c:pt idx="31571">
                  <c:v>79.216145833333329</c:v>
                </c:pt>
                <c:pt idx="31572">
                  <c:v>79.21875</c:v>
                </c:pt>
                <c:pt idx="31573">
                  <c:v>79.221354166666671</c:v>
                </c:pt>
                <c:pt idx="31574">
                  <c:v>79.223958333333329</c:v>
                </c:pt>
                <c:pt idx="31575">
                  <c:v>79.2265625</c:v>
                </c:pt>
                <c:pt idx="31576">
                  <c:v>79.229166666666671</c:v>
                </c:pt>
                <c:pt idx="31577">
                  <c:v>79.231770833333329</c:v>
                </c:pt>
                <c:pt idx="31578">
                  <c:v>79.234375</c:v>
                </c:pt>
                <c:pt idx="31579">
                  <c:v>79.236979166666671</c:v>
                </c:pt>
                <c:pt idx="31580">
                  <c:v>79.239583333333329</c:v>
                </c:pt>
                <c:pt idx="31581">
                  <c:v>79.2421875</c:v>
                </c:pt>
                <c:pt idx="31582">
                  <c:v>79.244791666666671</c:v>
                </c:pt>
                <c:pt idx="31583">
                  <c:v>79.247395833333329</c:v>
                </c:pt>
                <c:pt idx="31584">
                  <c:v>79.25</c:v>
                </c:pt>
                <c:pt idx="31585">
                  <c:v>79.252604166666671</c:v>
                </c:pt>
                <c:pt idx="31586">
                  <c:v>79.255208333333329</c:v>
                </c:pt>
                <c:pt idx="31587">
                  <c:v>79.2578125</c:v>
                </c:pt>
                <c:pt idx="31588">
                  <c:v>79.260416666666671</c:v>
                </c:pt>
                <c:pt idx="31589">
                  <c:v>79.263020833333329</c:v>
                </c:pt>
                <c:pt idx="31590">
                  <c:v>79.265625</c:v>
                </c:pt>
                <c:pt idx="31591">
                  <c:v>79.268229166666671</c:v>
                </c:pt>
                <c:pt idx="31592">
                  <c:v>79.270833333333329</c:v>
                </c:pt>
                <c:pt idx="31593">
                  <c:v>79.2734375</c:v>
                </c:pt>
                <c:pt idx="31594">
                  <c:v>79.276041666666671</c:v>
                </c:pt>
                <c:pt idx="31595">
                  <c:v>79.278645833333329</c:v>
                </c:pt>
                <c:pt idx="31596">
                  <c:v>79.28125</c:v>
                </c:pt>
                <c:pt idx="31597">
                  <c:v>79.283854166666671</c:v>
                </c:pt>
                <c:pt idx="31598">
                  <c:v>79.286458333333329</c:v>
                </c:pt>
                <c:pt idx="31599">
                  <c:v>79.2890625</c:v>
                </c:pt>
                <c:pt idx="31600">
                  <c:v>79.291666666666671</c:v>
                </c:pt>
                <c:pt idx="31601">
                  <c:v>79.294270833333329</c:v>
                </c:pt>
                <c:pt idx="31602">
                  <c:v>79.296875</c:v>
                </c:pt>
                <c:pt idx="31603">
                  <c:v>79.299479166666671</c:v>
                </c:pt>
                <c:pt idx="31604">
                  <c:v>79.302083333333329</c:v>
                </c:pt>
                <c:pt idx="31605">
                  <c:v>79.3046875</c:v>
                </c:pt>
                <c:pt idx="31606">
                  <c:v>79.307291666666671</c:v>
                </c:pt>
                <c:pt idx="31607">
                  <c:v>79.309895833333329</c:v>
                </c:pt>
                <c:pt idx="31608">
                  <c:v>79.3125</c:v>
                </c:pt>
                <c:pt idx="31609">
                  <c:v>79.315104166666671</c:v>
                </c:pt>
                <c:pt idx="31610">
                  <c:v>79.317708333333329</c:v>
                </c:pt>
                <c:pt idx="31611">
                  <c:v>79.3203125</c:v>
                </c:pt>
                <c:pt idx="31612">
                  <c:v>79.322916666666671</c:v>
                </c:pt>
                <c:pt idx="31613">
                  <c:v>79.325520833333329</c:v>
                </c:pt>
                <c:pt idx="31614">
                  <c:v>79.328125</c:v>
                </c:pt>
                <c:pt idx="31615">
                  <c:v>79.330729166666671</c:v>
                </c:pt>
                <c:pt idx="31616">
                  <c:v>79.333333333333329</c:v>
                </c:pt>
                <c:pt idx="31617">
                  <c:v>79.3359375</c:v>
                </c:pt>
                <c:pt idx="31618">
                  <c:v>79.338541666666671</c:v>
                </c:pt>
                <c:pt idx="31619">
                  <c:v>79.341145833333329</c:v>
                </c:pt>
                <c:pt idx="31620">
                  <c:v>79.34375</c:v>
                </c:pt>
                <c:pt idx="31621">
                  <c:v>79.346354166666671</c:v>
                </c:pt>
                <c:pt idx="31622">
                  <c:v>79.348958333333329</c:v>
                </c:pt>
                <c:pt idx="31623">
                  <c:v>79.3515625</c:v>
                </c:pt>
                <c:pt idx="31624">
                  <c:v>79.354166666666671</c:v>
                </c:pt>
                <c:pt idx="31625">
                  <c:v>79.356770833333329</c:v>
                </c:pt>
                <c:pt idx="31626">
                  <c:v>79.359375</c:v>
                </c:pt>
                <c:pt idx="31627">
                  <c:v>79.361979166666671</c:v>
                </c:pt>
                <c:pt idx="31628">
                  <c:v>79.364583333333329</c:v>
                </c:pt>
                <c:pt idx="31629">
                  <c:v>79.3671875</c:v>
                </c:pt>
                <c:pt idx="31630">
                  <c:v>79.369791666666671</c:v>
                </c:pt>
                <c:pt idx="31631">
                  <c:v>79.372395833333329</c:v>
                </c:pt>
                <c:pt idx="31632">
                  <c:v>79.375</c:v>
                </c:pt>
                <c:pt idx="31633">
                  <c:v>79.377604166666671</c:v>
                </c:pt>
                <c:pt idx="31634">
                  <c:v>79.380208333333329</c:v>
                </c:pt>
                <c:pt idx="31635">
                  <c:v>79.3828125</c:v>
                </c:pt>
                <c:pt idx="31636">
                  <c:v>79.385416666666671</c:v>
                </c:pt>
                <c:pt idx="31637">
                  <c:v>79.388020833333329</c:v>
                </c:pt>
                <c:pt idx="31638">
                  <c:v>79.390625</c:v>
                </c:pt>
                <c:pt idx="31639">
                  <c:v>79.393229166666671</c:v>
                </c:pt>
                <c:pt idx="31640">
                  <c:v>79.395833333333329</c:v>
                </c:pt>
                <c:pt idx="31641">
                  <c:v>79.3984375</c:v>
                </c:pt>
                <c:pt idx="31642">
                  <c:v>79.401041666666671</c:v>
                </c:pt>
                <c:pt idx="31643">
                  <c:v>79.403645833333329</c:v>
                </c:pt>
                <c:pt idx="31644">
                  <c:v>79.40625</c:v>
                </c:pt>
                <c:pt idx="31645">
                  <c:v>79.408854166666671</c:v>
                </c:pt>
                <c:pt idx="31646">
                  <c:v>79.411458333333329</c:v>
                </c:pt>
                <c:pt idx="31647">
                  <c:v>79.4140625</c:v>
                </c:pt>
                <c:pt idx="31648">
                  <c:v>79.416666666666671</c:v>
                </c:pt>
                <c:pt idx="31649">
                  <c:v>79.419270833333329</c:v>
                </c:pt>
                <c:pt idx="31650">
                  <c:v>79.421875</c:v>
                </c:pt>
                <c:pt idx="31651">
                  <c:v>79.424479166666671</c:v>
                </c:pt>
                <c:pt idx="31652">
                  <c:v>79.427083333333329</c:v>
                </c:pt>
                <c:pt idx="31653">
                  <c:v>79.4296875</c:v>
                </c:pt>
                <c:pt idx="31654">
                  <c:v>79.432291666666671</c:v>
                </c:pt>
                <c:pt idx="31655">
                  <c:v>79.434895833333329</c:v>
                </c:pt>
                <c:pt idx="31656">
                  <c:v>79.4375</c:v>
                </c:pt>
                <c:pt idx="31657">
                  <c:v>79.440104166666671</c:v>
                </c:pt>
                <c:pt idx="31658">
                  <c:v>79.442708333333329</c:v>
                </c:pt>
                <c:pt idx="31659">
                  <c:v>79.4453125</c:v>
                </c:pt>
                <c:pt idx="31660">
                  <c:v>79.447916666666671</c:v>
                </c:pt>
                <c:pt idx="31661">
                  <c:v>79.450520833333329</c:v>
                </c:pt>
                <c:pt idx="31662">
                  <c:v>79.453125</c:v>
                </c:pt>
                <c:pt idx="31663">
                  <c:v>79.455729166666671</c:v>
                </c:pt>
                <c:pt idx="31664">
                  <c:v>79.458333333333329</c:v>
                </c:pt>
                <c:pt idx="31665">
                  <c:v>79.4609375</c:v>
                </c:pt>
                <c:pt idx="31666">
                  <c:v>79.463541666666671</c:v>
                </c:pt>
                <c:pt idx="31667">
                  <c:v>79.466145833333329</c:v>
                </c:pt>
                <c:pt idx="31668">
                  <c:v>79.46875</c:v>
                </c:pt>
                <c:pt idx="31669">
                  <c:v>79.471354166666671</c:v>
                </c:pt>
                <c:pt idx="31670">
                  <c:v>79.473958333333329</c:v>
                </c:pt>
                <c:pt idx="31671">
                  <c:v>79.4765625</c:v>
                </c:pt>
                <c:pt idx="31672">
                  <c:v>79.479166666666671</c:v>
                </c:pt>
                <c:pt idx="31673">
                  <c:v>79.481770833333329</c:v>
                </c:pt>
                <c:pt idx="31674">
                  <c:v>79.484375</c:v>
                </c:pt>
                <c:pt idx="31675">
                  <c:v>79.486979166666671</c:v>
                </c:pt>
                <c:pt idx="31676">
                  <c:v>79.489583333333329</c:v>
                </c:pt>
                <c:pt idx="31677">
                  <c:v>79.4921875</c:v>
                </c:pt>
                <c:pt idx="31678">
                  <c:v>79.494791666666671</c:v>
                </c:pt>
                <c:pt idx="31679">
                  <c:v>79.497395833333329</c:v>
                </c:pt>
                <c:pt idx="31680">
                  <c:v>79.5</c:v>
                </c:pt>
                <c:pt idx="31681">
                  <c:v>79.502604166666671</c:v>
                </c:pt>
                <c:pt idx="31682">
                  <c:v>79.505208333333329</c:v>
                </c:pt>
                <c:pt idx="31683">
                  <c:v>79.5078125</c:v>
                </c:pt>
                <c:pt idx="31684">
                  <c:v>79.510416666666671</c:v>
                </c:pt>
                <c:pt idx="31685">
                  <c:v>79.513020833333329</c:v>
                </c:pt>
                <c:pt idx="31686">
                  <c:v>79.515625</c:v>
                </c:pt>
                <c:pt idx="31687">
                  <c:v>79.518229166666671</c:v>
                </c:pt>
                <c:pt idx="31688">
                  <c:v>79.520833333333329</c:v>
                </c:pt>
                <c:pt idx="31689">
                  <c:v>79.5234375</c:v>
                </c:pt>
                <c:pt idx="31690">
                  <c:v>79.526041666666671</c:v>
                </c:pt>
                <c:pt idx="31691">
                  <c:v>79.528645833333329</c:v>
                </c:pt>
                <c:pt idx="31692">
                  <c:v>79.53125</c:v>
                </c:pt>
                <c:pt idx="31693">
                  <c:v>79.533854166666671</c:v>
                </c:pt>
                <c:pt idx="31694">
                  <c:v>79.536458333333329</c:v>
                </c:pt>
                <c:pt idx="31695">
                  <c:v>79.5390625</c:v>
                </c:pt>
                <c:pt idx="31696">
                  <c:v>79.541666666666671</c:v>
                </c:pt>
                <c:pt idx="31697">
                  <c:v>79.544270833333329</c:v>
                </c:pt>
                <c:pt idx="31698">
                  <c:v>79.546875</c:v>
                </c:pt>
                <c:pt idx="31699">
                  <c:v>79.549479166666671</c:v>
                </c:pt>
                <c:pt idx="31700">
                  <c:v>79.552083333333329</c:v>
                </c:pt>
                <c:pt idx="31701">
                  <c:v>79.5546875</c:v>
                </c:pt>
                <c:pt idx="31702">
                  <c:v>79.557291666666671</c:v>
                </c:pt>
                <c:pt idx="31703">
                  <c:v>79.559895833333329</c:v>
                </c:pt>
                <c:pt idx="31704">
                  <c:v>79.5625</c:v>
                </c:pt>
                <c:pt idx="31705">
                  <c:v>79.565104166666671</c:v>
                </c:pt>
                <c:pt idx="31706">
                  <c:v>79.567708333333329</c:v>
                </c:pt>
                <c:pt idx="31707">
                  <c:v>79.5703125</c:v>
                </c:pt>
                <c:pt idx="31708">
                  <c:v>79.572916666666671</c:v>
                </c:pt>
                <c:pt idx="31709">
                  <c:v>79.575520833333329</c:v>
                </c:pt>
                <c:pt idx="31710">
                  <c:v>79.578125</c:v>
                </c:pt>
                <c:pt idx="31711">
                  <c:v>79.580729166666671</c:v>
                </c:pt>
                <c:pt idx="31712">
                  <c:v>79.583333333333329</c:v>
                </c:pt>
                <c:pt idx="31713">
                  <c:v>79.5859375</c:v>
                </c:pt>
                <c:pt idx="31714">
                  <c:v>79.588541666666671</c:v>
                </c:pt>
                <c:pt idx="31715">
                  <c:v>79.591145833333329</c:v>
                </c:pt>
                <c:pt idx="31716">
                  <c:v>79.59375</c:v>
                </c:pt>
                <c:pt idx="31717">
                  <c:v>79.596354166666671</c:v>
                </c:pt>
                <c:pt idx="31718">
                  <c:v>79.598958333333329</c:v>
                </c:pt>
                <c:pt idx="31719">
                  <c:v>79.6015625</c:v>
                </c:pt>
                <c:pt idx="31720">
                  <c:v>79.604166666666671</c:v>
                </c:pt>
                <c:pt idx="31721">
                  <c:v>79.606770833333329</c:v>
                </c:pt>
                <c:pt idx="31722">
                  <c:v>79.609375</c:v>
                </c:pt>
                <c:pt idx="31723">
                  <c:v>79.611979166666671</c:v>
                </c:pt>
                <c:pt idx="31724">
                  <c:v>79.614583333333329</c:v>
                </c:pt>
                <c:pt idx="31725">
                  <c:v>79.6171875</c:v>
                </c:pt>
                <c:pt idx="31726">
                  <c:v>79.619791666666671</c:v>
                </c:pt>
                <c:pt idx="31727">
                  <c:v>79.622395833333329</c:v>
                </c:pt>
                <c:pt idx="31728">
                  <c:v>79.625</c:v>
                </c:pt>
                <c:pt idx="31729">
                  <c:v>79.627604166666671</c:v>
                </c:pt>
                <c:pt idx="31730">
                  <c:v>79.630208333333329</c:v>
                </c:pt>
                <c:pt idx="31731">
                  <c:v>79.6328125</c:v>
                </c:pt>
                <c:pt idx="31732">
                  <c:v>79.635416666666671</c:v>
                </c:pt>
                <c:pt idx="31733">
                  <c:v>79.638020833333329</c:v>
                </c:pt>
                <c:pt idx="31734">
                  <c:v>79.640625</c:v>
                </c:pt>
                <c:pt idx="31735">
                  <c:v>79.643229166666671</c:v>
                </c:pt>
                <c:pt idx="31736">
                  <c:v>79.645833333333329</c:v>
                </c:pt>
                <c:pt idx="31737">
                  <c:v>79.6484375</c:v>
                </c:pt>
                <c:pt idx="31738">
                  <c:v>79.651041666666671</c:v>
                </c:pt>
                <c:pt idx="31739">
                  <c:v>79.653645833333329</c:v>
                </c:pt>
                <c:pt idx="31740">
                  <c:v>79.65625</c:v>
                </c:pt>
                <c:pt idx="31741">
                  <c:v>79.658854166666671</c:v>
                </c:pt>
                <c:pt idx="31742">
                  <c:v>79.661458333333329</c:v>
                </c:pt>
                <c:pt idx="31743">
                  <c:v>79.6640625</c:v>
                </c:pt>
                <c:pt idx="31744">
                  <c:v>79.666666666666671</c:v>
                </c:pt>
                <c:pt idx="31745">
                  <c:v>79.669270833333329</c:v>
                </c:pt>
                <c:pt idx="31746">
                  <c:v>79.671875</c:v>
                </c:pt>
                <c:pt idx="31747">
                  <c:v>79.674479166666671</c:v>
                </c:pt>
                <c:pt idx="31748">
                  <c:v>79.677083333333329</c:v>
                </c:pt>
                <c:pt idx="31749">
                  <c:v>79.6796875</c:v>
                </c:pt>
                <c:pt idx="31750">
                  <c:v>79.682291666666671</c:v>
                </c:pt>
                <c:pt idx="31751">
                  <c:v>79.684895833333329</c:v>
                </c:pt>
                <c:pt idx="31752">
                  <c:v>79.6875</c:v>
                </c:pt>
                <c:pt idx="31753">
                  <c:v>79.690104166666671</c:v>
                </c:pt>
                <c:pt idx="31754">
                  <c:v>79.692708333333329</c:v>
                </c:pt>
                <c:pt idx="31755">
                  <c:v>79.6953125</c:v>
                </c:pt>
                <c:pt idx="31756">
                  <c:v>79.697916666666671</c:v>
                </c:pt>
                <c:pt idx="31757">
                  <c:v>79.700520833333329</c:v>
                </c:pt>
                <c:pt idx="31758">
                  <c:v>79.703125</c:v>
                </c:pt>
                <c:pt idx="31759">
                  <c:v>79.705729166666671</c:v>
                </c:pt>
                <c:pt idx="31760">
                  <c:v>79.708333333333329</c:v>
                </c:pt>
                <c:pt idx="31761">
                  <c:v>79.7109375</c:v>
                </c:pt>
                <c:pt idx="31762">
                  <c:v>79.713541666666671</c:v>
                </c:pt>
                <c:pt idx="31763">
                  <c:v>79.716145833333329</c:v>
                </c:pt>
                <c:pt idx="31764">
                  <c:v>79.71875</c:v>
                </c:pt>
                <c:pt idx="31765">
                  <c:v>79.721354166666671</c:v>
                </c:pt>
                <c:pt idx="31766">
                  <c:v>79.723958333333329</c:v>
                </c:pt>
                <c:pt idx="31767">
                  <c:v>79.7265625</c:v>
                </c:pt>
                <c:pt idx="31768">
                  <c:v>79.729166666666671</c:v>
                </c:pt>
                <c:pt idx="31769">
                  <c:v>79.731770833333329</c:v>
                </c:pt>
                <c:pt idx="31770">
                  <c:v>79.734375</c:v>
                </c:pt>
                <c:pt idx="31771">
                  <c:v>79.736979166666671</c:v>
                </c:pt>
                <c:pt idx="31772">
                  <c:v>79.739583333333329</c:v>
                </c:pt>
                <c:pt idx="31773">
                  <c:v>79.7421875</c:v>
                </c:pt>
                <c:pt idx="31774">
                  <c:v>79.744791666666671</c:v>
                </c:pt>
                <c:pt idx="31775">
                  <c:v>79.747395833333329</c:v>
                </c:pt>
                <c:pt idx="31776">
                  <c:v>79.75</c:v>
                </c:pt>
                <c:pt idx="31777">
                  <c:v>79.752604166666671</c:v>
                </c:pt>
                <c:pt idx="31778">
                  <c:v>79.755208333333329</c:v>
                </c:pt>
                <c:pt idx="31779">
                  <c:v>79.7578125</c:v>
                </c:pt>
                <c:pt idx="31780">
                  <c:v>79.760416666666671</c:v>
                </c:pt>
                <c:pt idx="31781">
                  <c:v>79.763020833333329</c:v>
                </c:pt>
                <c:pt idx="31782">
                  <c:v>79.765625</c:v>
                </c:pt>
                <c:pt idx="31783">
                  <c:v>79.768229166666671</c:v>
                </c:pt>
                <c:pt idx="31784">
                  <c:v>79.770833333333329</c:v>
                </c:pt>
                <c:pt idx="31785">
                  <c:v>79.7734375</c:v>
                </c:pt>
                <c:pt idx="31786">
                  <c:v>79.776041666666671</c:v>
                </c:pt>
                <c:pt idx="31787">
                  <c:v>79.778645833333329</c:v>
                </c:pt>
                <c:pt idx="31788">
                  <c:v>79.78125</c:v>
                </c:pt>
                <c:pt idx="31789">
                  <c:v>79.783854166666671</c:v>
                </c:pt>
                <c:pt idx="31790">
                  <c:v>79.786458333333329</c:v>
                </c:pt>
                <c:pt idx="31791">
                  <c:v>79.7890625</c:v>
                </c:pt>
                <c:pt idx="31792">
                  <c:v>79.791666666666671</c:v>
                </c:pt>
                <c:pt idx="31793">
                  <c:v>79.794270833333329</c:v>
                </c:pt>
                <c:pt idx="31794">
                  <c:v>79.796875</c:v>
                </c:pt>
                <c:pt idx="31795">
                  <c:v>79.799479166666671</c:v>
                </c:pt>
                <c:pt idx="31796">
                  <c:v>79.802083333333329</c:v>
                </c:pt>
                <c:pt idx="31797">
                  <c:v>79.8046875</c:v>
                </c:pt>
                <c:pt idx="31798">
                  <c:v>79.807291666666671</c:v>
                </c:pt>
                <c:pt idx="31799">
                  <c:v>79.809895833333329</c:v>
                </c:pt>
                <c:pt idx="31800">
                  <c:v>79.8125</c:v>
                </c:pt>
                <c:pt idx="31801">
                  <c:v>79.815104166666671</c:v>
                </c:pt>
                <c:pt idx="31802">
                  <c:v>79.817708333333329</c:v>
                </c:pt>
                <c:pt idx="31803">
                  <c:v>79.8203125</c:v>
                </c:pt>
                <c:pt idx="31804">
                  <c:v>79.822916666666671</c:v>
                </c:pt>
                <c:pt idx="31805">
                  <c:v>79.825520833333329</c:v>
                </c:pt>
                <c:pt idx="31806">
                  <c:v>79.828125</c:v>
                </c:pt>
                <c:pt idx="31807">
                  <c:v>79.830729166666671</c:v>
                </c:pt>
                <c:pt idx="31808">
                  <c:v>79.833333333333329</c:v>
                </c:pt>
                <c:pt idx="31809">
                  <c:v>79.8359375</c:v>
                </c:pt>
                <c:pt idx="31810">
                  <c:v>79.838541666666671</c:v>
                </c:pt>
                <c:pt idx="31811">
                  <c:v>79.841145833333329</c:v>
                </c:pt>
                <c:pt idx="31812">
                  <c:v>79.84375</c:v>
                </c:pt>
                <c:pt idx="31813">
                  <c:v>79.846354166666671</c:v>
                </c:pt>
                <c:pt idx="31814">
                  <c:v>79.848958333333329</c:v>
                </c:pt>
                <c:pt idx="31815">
                  <c:v>79.8515625</c:v>
                </c:pt>
                <c:pt idx="31816">
                  <c:v>79.854166666666671</c:v>
                </c:pt>
                <c:pt idx="31817">
                  <c:v>79.856770833333329</c:v>
                </c:pt>
                <c:pt idx="31818">
                  <c:v>79.859375</c:v>
                </c:pt>
                <c:pt idx="31819">
                  <c:v>79.861979166666671</c:v>
                </c:pt>
                <c:pt idx="31820">
                  <c:v>79.864583333333329</c:v>
                </c:pt>
                <c:pt idx="31821">
                  <c:v>79.8671875</c:v>
                </c:pt>
                <c:pt idx="31822">
                  <c:v>79.869791666666671</c:v>
                </c:pt>
                <c:pt idx="31823">
                  <c:v>79.872395833333329</c:v>
                </c:pt>
                <c:pt idx="31824">
                  <c:v>79.875</c:v>
                </c:pt>
                <c:pt idx="31825">
                  <c:v>79.877604166666671</c:v>
                </c:pt>
                <c:pt idx="31826">
                  <c:v>79.880208333333329</c:v>
                </c:pt>
                <c:pt idx="31827">
                  <c:v>79.8828125</c:v>
                </c:pt>
                <c:pt idx="31828">
                  <c:v>79.885416666666671</c:v>
                </c:pt>
                <c:pt idx="31829">
                  <c:v>79.888020833333329</c:v>
                </c:pt>
                <c:pt idx="31830">
                  <c:v>79.890625</c:v>
                </c:pt>
                <c:pt idx="31831">
                  <c:v>79.893229166666671</c:v>
                </c:pt>
                <c:pt idx="31832">
                  <c:v>79.895833333333329</c:v>
                </c:pt>
                <c:pt idx="31833">
                  <c:v>79.8984375</c:v>
                </c:pt>
                <c:pt idx="31834">
                  <c:v>79.901041666666671</c:v>
                </c:pt>
                <c:pt idx="31835">
                  <c:v>79.903645833333329</c:v>
                </c:pt>
                <c:pt idx="31836">
                  <c:v>79.90625</c:v>
                </c:pt>
                <c:pt idx="31837">
                  <c:v>79.908854166666671</c:v>
                </c:pt>
                <c:pt idx="31838">
                  <c:v>79.911458333333329</c:v>
                </c:pt>
                <c:pt idx="31839">
                  <c:v>79.9140625</c:v>
                </c:pt>
                <c:pt idx="31840">
                  <c:v>79.916666666666671</c:v>
                </c:pt>
                <c:pt idx="31841">
                  <c:v>79.919270833333329</c:v>
                </c:pt>
                <c:pt idx="31842">
                  <c:v>79.921875</c:v>
                </c:pt>
                <c:pt idx="31843">
                  <c:v>79.924479166666671</c:v>
                </c:pt>
                <c:pt idx="31844">
                  <c:v>79.927083333333329</c:v>
                </c:pt>
                <c:pt idx="31845">
                  <c:v>79.9296875</c:v>
                </c:pt>
                <c:pt idx="31846">
                  <c:v>79.932291666666671</c:v>
                </c:pt>
                <c:pt idx="31847">
                  <c:v>79.934895833333329</c:v>
                </c:pt>
                <c:pt idx="31848">
                  <c:v>79.9375</c:v>
                </c:pt>
                <c:pt idx="31849">
                  <c:v>79.940104166666671</c:v>
                </c:pt>
                <c:pt idx="31850">
                  <c:v>79.942708333333329</c:v>
                </c:pt>
                <c:pt idx="31851">
                  <c:v>79.9453125</c:v>
                </c:pt>
                <c:pt idx="31852">
                  <c:v>79.947916666666671</c:v>
                </c:pt>
                <c:pt idx="31853">
                  <c:v>79.950520833333329</c:v>
                </c:pt>
                <c:pt idx="31854">
                  <c:v>79.953125</c:v>
                </c:pt>
                <c:pt idx="31855">
                  <c:v>79.955729166666671</c:v>
                </c:pt>
                <c:pt idx="31856">
                  <c:v>79.958333333333329</c:v>
                </c:pt>
                <c:pt idx="31857">
                  <c:v>79.9609375</c:v>
                </c:pt>
                <c:pt idx="31858">
                  <c:v>79.963541666666671</c:v>
                </c:pt>
                <c:pt idx="31859">
                  <c:v>79.966145833333329</c:v>
                </c:pt>
                <c:pt idx="31860">
                  <c:v>79.96875</c:v>
                </c:pt>
                <c:pt idx="31861">
                  <c:v>79.971354166666671</c:v>
                </c:pt>
                <c:pt idx="31862">
                  <c:v>79.973958333333329</c:v>
                </c:pt>
                <c:pt idx="31863">
                  <c:v>79.9765625</c:v>
                </c:pt>
                <c:pt idx="31864">
                  <c:v>79.979166666666671</c:v>
                </c:pt>
                <c:pt idx="31865">
                  <c:v>79.981770833333329</c:v>
                </c:pt>
                <c:pt idx="31866">
                  <c:v>79.984375</c:v>
                </c:pt>
                <c:pt idx="31867">
                  <c:v>79.986979166666671</c:v>
                </c:pt>
                <c:pt idx="31868">
                  <c:v>79.989583333333329</c:v>
                </c:pt>
                <c:pt idx="31869">
                  <c:v>79.9921875</c:v>
                </c:pt>
                <c:pt idx="31870">
                  <c:v>79.994791666666671</c:v>
                </c:pt>
                <c:pt idx="31871">
                  <c:v>79.997395833333329</c:v>
                </c:pt>
                <c:pt idx="31872">
                  <c:v>80</c:v>
                </c:pt>
                <c:pt idx="31873">
                  <c:v>80.002604166666671</c:v>
                </c:pt>
                <c:pt idx="31874">
                  <c:v>80.005208333333329</c:v>
                </c:pt>
                <c:pt idx="31875">
                  <c:v>80.0078125</c:v>
                </c:pt>
                <c:pt idx="31876">
                  <c:v>80.010416666666671</c:v>
                </c:pt>
                <c:pt idx="31877">
                  <c:v>80.013020833333329</c:v>
                </c:pt>
                <c:pt idx="31878">
                  <c:v>80.015625</c:v>
                </c:pt>
                <c:pt idx="31879">
                  <c:v>80.018229166666671</c:v>
                </c:pt>
                <c:pt idx="31880">
                  <c:v>80.020833333333329</c:v>
                </c:pt>
                <c:pt idx="31881">
                  <c:v>80.0234375</c:v>
                </c:pt>
                <c:pt idx="31882">
                  <c:v>80.026041666666671</c:v>
                </c:pt>
                <c:pt idx="31883">
                  <c:v>80.028645833333329</c:v>
                </c:pt>
                <c:pt idx="31884">
                  <c:v>80.03125</c:v>
                </c:pt>
                <c:pt idx="31885">
                  <c:v>80.033854166666671</c:v>
                </c:pt>
                <c:pt idx="31886">
                  <c:v>80.036458333333329</c:v>
                </c:pt>
                <c:pt idx="31887">
                  <c:v>80.0390625</c:v>
                </c:pt>
                <c:pt idx="31888">
                  <c:v>80.041666666666671</c:v>
                </c:pt>
                <c:pt idx="31889">
                  <c:v>80.044270833333329</c:v>
                </c:pt>
                <c:pt idx="31890">
                  <c:v>80.046875</c:v>
                </c:pt>
                <c:pt idx="31891">
                  <c:v>80.049479166666671</c:v>
                </c:pt>
                <c:pt idx="31892">
                  <c:v>80.052083333333329</c:v>
                </c:pt>
                <c:pt idx="31893">
                  <c:v>80.0546875</c:v>
                </c:pt>
                <c:pt idx="31894">
                  <c:v>80.057291666666671</c:v>
                </c:pt>
                <c:pt idx="31895">
                  <c:v>80.059895833333329</c:v>
                </c:pt>
                <c:pt idx="31896">
                  <c:v>80.0625</c:v>
                </c:pt>
                <c:pt idx="31897">
                  <c:v>80.065104166666671</c:v>
                </c:pt>
                <c:pt idx="31898">
                  <c:v>80.067708333333329</c:v>
                </c:pt>
                <c:pt idx="31899">
                  <c:v>80.0703125</c:v>
                </c:pt>
                <c:pt idx="31900">
                  <c:v>80.072916666666671</c:v>
                </c:pt>
                <c:pt idx="31901">
                  <c:v>80.075520833333329</c:v>
                </c:pt>
                <c:pt idx="31902">
                  <c:v>80.078125</c:v>
                </c:pt>
                <c:pt idx="31903">
                  <c:v>80.080729166666671</c:v>
                </c:pt>
                <c:pt idx="31904">
                  <c:v>80.083333333333329</c:v>
                </c:pt>
                <c:pt idx="31905">
                  <c:v>80.0859375</c:v>
                </c:pt>
                <c:pt idx="31906">
                  <c:v>80.088541666666671</c:v>
                </c:pt>
                <c:pt idx="31907">
                  <c:v>80.091145833333329</c:v>
                </c:pt>
                <c:pt idx="31908">
                  <c:v>80.09375</c:v>
                </c:pt>
                <c:pt idx="31909">
                  <c:v>80.096354166666671</c:v>
                </c:pt>
                <c:pt idx="31910">
                  <c:v>80.098958333333329</c:v>
                </c:pt>
                <c:pt idx="31911">
                  <c:v>80.1015625</c:v>
                </c:pt>
                <c:pt idx="31912">
                  <c:v>80.104166666666671</c:v>
                </c:pt>
                <c:pt idx="31913">
                  <c:v>80.106770833333329</c:v>
                </c:pt>
                <c:pt idx="31914">
                  <c:v>80.109375</c:v>
                </c:pt>
                <c:pt idx="31915">
                  <c:v>80.111979166666671</c:v>
                </c:pt>
                <c:pt idx="31916">
                  <c:v>80.114583333333329</c:v>
                </c:pt>
                <c:pt idx="31917">
                  <c:v>80.1171875</c:v>
                </c:pt>
                <c:pt idx="31918">
                  <c:v>80.119791666666671</c:v>
                </c:pt>
                <c:pt idx="31919">
                  <c:v>80.122395833333329</c:v>
                </c:pt>
                <c:pt idx="31920">
                  <c:v>80.125</c:v>
                </c:pt>
                <c:pt idx="31921">
                  <c:v>80.127604166666671</c:v>
                </c:pt>
                <c:pt idx="31922">
                  <c:v>80.130208333333329</c:v>
                </c:pt>
                <c:pt idx="31923">
                  <c:v>80.1328125</c:v>
                </c:pt>
                <c:pt idx="31924">
                  <c:v>80.135416666666671</c:v>
                </c:pt>
                <c:pt idx="31925">
                  <c:v>80.138020833333329</c:v>
                </c:pt>
                <c:pt idx="31926">
                  <c:v>80.140625</c:v>
                </c:pt>
                <c:pt idx="31927">
                  <c:v>80.143229166666671</c:v>
                </c:pt>
                <c:pt idx="31928">
                  <c:v>80.145833333333329</c:v>
                </c:pt>
                <c:pt idx="31929">
                  <c:v>80.1484375</c:v>
                </c:pt>
                <c:pt idx="31930">
                  <c:v>80.151041666666671</c:v>
                </c:pt>
                <c:pt idx="31931">
                  <c:v>80.153645833333329</c:v>
                </c:pt>
                <c:pt idx="31932">
                  <c:v>80.15625</c:v>
                </c:pt>
                <c:pt idx="31933">
                  <c:v>80.158854166666671</c:v>
                </c:pt>
                <c:pt idx="31934">
                  <c:v>80.161458333333329</c:v>
                </c:pt>
                <c:pt idx="31935">
                  <c:v>80.1640625</c:v>
                </c:pt>
                <c:pt idx="31936">
                  <c:v>80.166666666666671</c:v>
                </c:pt>
                <c:pt idx="31937">
                  <c:v>80.169270833333329</c:v>
                </c:pt>
                <c:pt idx="31938">
                  <c:v>80.171875</c:v>
                </c:pt>
                <c:pt idx="31939">
                  <c:v>80.174479166666671</c:v>
                </c:pt>
                <c:pt idx="31940">
                  <c:v>80.177083333333329</c:v>
                </c:pt>
                <c:pt idx="31941">
                  <c:v>80.1796875</c:v>
                </c:pt>
                <c:pt idx="31942">
                  <c:v>80.182291666666671</c:v>
                </c:pt>
                <c:pt idx="31943">
                  <c:v>80.184895833333329</c:v>
                </c:pt>
                <c:pt idx="31944">
                  <c:v>80.1875</c:v>
                </c:pt>
                <c:pt idx="31945">
                  <c:v>80.190104166666671</c:v>
                </c:pt>
                <c:pt idx="31946">
                  <c:v>80.192708333333329</c:v>
                </c:pt>
                <c:pt idx="31947">
                  <c:v>80.1953125</c:v>
                </c:pt>
                <c:pt idx="31948">
                  <c:v>80.197916666666671</c:v>
                </c:pt>
                <c:pt idx="31949">
                  <c:v>80.200520833333329</c:v>
                </c:pt>
                <c:pt idx="31950">
                  <c:v>80.203125</c:v>
                </c:pt>
                <c:pt idx="31951">
                  <c:v>80.205729166666671</c:v>
                </c:pt>
                <c:pt idx="31952">
                  <c:v>80.208333333333329</c:v>
                </c:pt>
                <c:pt idx="31953">
                  <c:v>80.2109375</c:v>
                </c:pt>
                <c:pt idx="31954">
                  <c:v>80.213541666666671</c:v>
                </c:pt>
                <c:pt idx="31955">
                  <c:v>80.216145833333329</c:v>
                </c:pt>
                <c:pt idx="31956">
                  <c:v>80.21875</c:v>
                </c:pt>
                <c:pt idx="31957">
                  <c:v>80.221354166666671</c:v>
                </c:pt>
                <c:pt idx="31958">
                  <c:v>80.223958333333329</c:v>
                </c:pt>
                <c:pt idx="31959">
                  <c:v>80.2265625</c:v>
                </c:pt>
                <c:pt idx="31960">
                  <c:v>80.229166666666671</c:v>
                </c:pt>
                <c:pt idx="31961">
                  <c:v>80.231770833333329</c:v>
                </c:pt>
                <c:pt idx="31962">
                  <c:v>80.234375</c:v>
                </c:pt>
                <c:pt idx="31963">
                  <c:v>80.236979166666671</c:v>
                </c:pt>
                <c:pt idx="31964">
                  <c:v>80.239583333333329</c:v>
                </c:pt>
                <c:pt idx="31965">
                  <c:v>80.2421875</c:v>
                </c:pt>
                <c:pt idx="31966">
                  <c:v>80.244791666666671</c:v>
                </c:pt>
                <c:pt idx="31967">
                  <c:v>80.247395833333329</c:v>
                </c:pt>
                <c:pt idx="31968">
                  <c:v>80.25</c:v>
                </c:pt>
                <c:pt idx="31969">
                  <c:v>80.252604166666671</c:v>
                </c:pt>
                <c:pt idx="31970">
                  <c:v>80.255208333333329</c:v>
                </c:pt>
                <c:pt idx="31971">
                  <c:v>80.2578125</c:v>
                </c:pt>
                <c:pt idx="31972">
                  <c:v>80.260416666666671</c:v>
                </c:pt>
                <c:pt idx="31973">
                  <c:v>80.263020833333329</c:v>
                </c:pt>
                <c:pt idx="31974">
                  <c:v>80.265625</c:v>
                </c:pt>
                <c:pt idx="31975">
                  <c:v>80.268229166666671</c:v>
                </c:pt>
                <c:pt idx="31976">
                  <c:v>80.270833333333329</c:v>
                </c:pt>
                <c:pt idx="31977">
                  <c:v>80.2734375</c:v>
                </c:pt>
                <c:pt idx="31978">
                  <c:v>80.276041666666671</c:v>
                </c:pt>
                <c:pt idx="31979">
                  <c:v>80.278645833333329</c:v>
                </c:pt>
                <c:pt idx="31980">
                  <c:v>80.28125</c:v>
                </c:pt>
                <c:pt idx="31981">
                  <c:v>80.283854166666671</c:v>
                </c:pt>
                <c:pt idx="31982">
                  <c:v>80.286458333333329</c:v>
                </c:pt>
                <c:pt idx="31983">
                  <c:v>80.2890625</c:v>
                </c:pt>
                <c:pt idx="31984">
                  <c:v>80.291666666666671</c:v>
                </c:pt>
                <c:pt idx="31985">
                  <c:v>80.294270833333329</c:v>
                </c:pt>
                <c:pt idx="31986">
                  <c:v>80.296875</c:v>
                </c:pt>
                <c:pt idx="31987">
                  <c:v>80.299479166666671</c:v>
                </c:pt>
                <c:pt idx="31988">
                  <c:v>80.302083333333329</c:v>
                </c:pt>
                <c:pt idx="31989">
                  <c:v>80.3046875</c:v>
                </c:pt>
                <c:pt idx="31990">
                  <c:v>80.307291666666671</c:v>
                </c:pt>
                <c:pt idx="31991">
                  <c:v>80.309895833333329</c:v>
                </c:pt>
                <c:pt idx="31992">
                  <c:v>80.3125</c:v>
                </c:pt>
                <c:pt idx="31993">
                  <c:v>80.315104166666671</c:v>
                </c:pt>
                <c:pt idx="31994">
                  <c:v>80.317708333333329</c:v>
                </c:pt>
                <c:pt idx="31995">
                  <c:v>80.3203125</c:v>
                </c:pt>
                <c:pt idx="31996">
                  <c:v>80.322916666666671</c:v>
                </c:pt>
                <c:pt idx="31997">
                  <c:v>80.325520833333329</c:v>
                </c:pt>
                <c:pt idx="31998">
                  <c:v>80.328125</c:v>
                </c:pt>
                <c:pt idx="31999">
                  <c:v>80.330729166666671</c:v>
                </c:pt>
                <c:pt idx="32000">
                  <c:v>80.333333333333329</c:v>
                </c:pt>
                <c:pt idx="32001">
                  <c:v>80.3359375</c:v>
                </c:pt>
                <c:pt idx="32002">
                  <c:v>80.338541666666671</c:v>
                </c:pt>
                <c:pt idx="32003">
                  <c:v>80.341145833333329</c:v>
                </c:pt>
                <c:pt idx="32004">
                  <c:v>80.34375</c:v>
                </c:pt>
                <c:pt idx="32005">
                  <c:v>80.346354166666671</c:v>
                </c:pt>
                <c:pt idx="32006">
                  <c:v>80.348958333333329</c:v>
                </c:pt>
                <c:pt idx="32007">
                  <c:v>80.3515625</c:v>
                </c:pt>
                <c:pt idx="32008">
                  <c:v>80.354166666666671</c:v>
                </c:pt>
                <c:pt idx="32009">
                  <c:v>80.356770833333329</c:v>
                </c:pt>
                <c:pt idx="32010">
                  <c:v>80.359375</c:v>
                </c:pt>
                <c:pt idx="32011">
                  <c:v>80.361979166666671</c:v>
                </c:pt>
                <c:pt idx="32012">
                  <c:v>80.364583333333329</c:v>
                </c:pt>
                <c:pt idx="32013">
                  <c:v>80.3671875</c:v>
                </c:pt>
                <c:pt idx="32014">
                  <c:v>80.369791666666671</c:v>
                </c:pt>
                <c:pt idx="32015">
                  <c:v>80.372395833333329</c:v>
                </c:pt>
                <c:pt idx="32016">
                  <c:v>80.375</c:v>
                </c:pt>
                <c:pt idx="32017">
                  <c:v>80.377604166666671</c:v>
                </c:pt>
                <c:pt idx="32018">
                  <c:v>80.380208333333329</c:v>
                </c:pt>
                <c:pt idx="32019">
                  <c:v>80.3828125</c:v>
                </c:pt>
                <c:pt idx="32020">
                  <c:v>80.385416666666671</c:v>
                </c:pt>
                <c:pt idx="32021">
                  <c:v>80.388020833333329</c:v>
                </c:pt>
                <c:pt idx="32022">
                  <c:v>80.390625</c:v>
                </c:pt>
                <c:pt idx="32023">
                  <c:v>80.393229166666671</c:v>
                </c:pt>
                <c:pt idx="32024">
                  <c:v>80.395833333333329</c:v>
                </c:pt>
                <c:pt idx="32025">
                  <c:v>80.3984375</c:v>
                </c:pt>
                <c:pt idx="32026">
                  <c:v>80.401041666666671</c:v>
                </c:pt>
                <c:pt idx="32027">
                  <c:v>80.403645833333329</c:v>
                </c:pt>
                <c:pt idx="32028">
                  <c:v>80.40625</c:v>
                </c:pt>
                <c:pt idx="32029">
                  <c:v>80.408854166666671</c:v>
                </c:pt>
                <c:pt idx="32030">
                  <c:v>80.411458333333329</c:v>
                </c:pt>
                <c:pt idx="32031">
                  <c:v>80.4140625</c:v>
                </c:pt>
                <c:pt idx="32032">
                  <c:v>80.416666666666671</c:v>
                </c:pt>
                <c:pt idx="32033">
                  <c:v>80.419270833333329</c:v>
                </c:pt>
                <c:pt idx="32034">
                  <c:v>80.421875</c:v>
                </c:pt>
                <c:pt idx="32035">
                  <c:v>80.424479166666671</c:v>
                </c:pt>
                <c:pt idx="32036">
                  <c:v>80.427083333333329</c:v>
                </c:pt>
                <c:pt idx="32037">
                  <c:v>80.4296875</c:v>
                </c:pt>
                <c:pt idx="32038">
                  <c:v>80.432291666666671</c:v>
                </c:pt>
                <c:pt idx="32039">
                  <c:v>80.434895833333329</c:v>
                </c:pt>
                <c:pt idx="32040">
                  <c:v>80.4375</c:v>
                </c:pt>
                <c:pt idx="32041">
                  <c:v>80.440104166666671</c:v>
                </c:pt>
                <c:pt idx="32042">
                  <c:v>80.442708333333329</c:v>
                </c:pt>
                <c:pt idx="32043">
                  <c:v>80.4453125</c:v>
                </c:pt>
                <c:pt idx="32044">
                  <c:v>80.447916666666671</c:v>
                </c:pt>
                <c:pt idx="32045">
                  <c:v>80.450520833333329</c:v>
                </c:pt>
                <c:pt idx="32046">
                  <c:v>80.453125</c:v>
                </c:pt>
                <c:pt idx="32047">
                  <c:v>80.455729166666671</c:v>
                </c:pt>
                <c:pt idx="32048">
                  <c:v>80.458333333333329</c:v>
                </c:pt>
                <c:pt idx="32049">
                  <c:v>80.4609375</c:v>
                </c:pt>
                <c:pt idx="32050">
                  <c:v>80.463541666666671</c:v>
                </c:pt>
                <c:pt idx="32051">
                  <c:v>80.466145833333329</c:v>
                </c:pt>
                <c:pt idx="32052">
                  <c:v>80.46875</c:v>
                </c:pt>
                <c:pt idx="32053">
                  <c:v>80.471354166666671</c:v>
                </c:pt>
                <c:pt idx="32054">
                  <c:v>80.473958333333329</c:v>
                </c:pt>
                <c:pt idx="32055">
                  <c:v>80.4765625</c:v>
                </c:pt>
                <c:pt idx="32056">
                  <c:v>80.479166666666671</c:v>
                </c:pt>
                <c:pt idx="32057">
                  <c:v>80.481770833333329</c:v>
                </c:pt>
                <c:pt idx="32058">
                  <c:v>80.484375</c:v>
                </c:pt>
                <c:pt idx="32059">
                  <c:v>80.486979166666671</c:v>
                </c:pt>
                <c:pt idx="32060">
                  <c:v>80.489583333333329</c:v>
                </c:pt>
                <c:pt idx="32061">
                  <c:v>80.4921875</c:v>
                </c:pt>
                <c:pt idx="32062">
                  <c:v>80.494791666666671</c:v>
                </c:pt>
                <c:pt idx="32063">
                  <c:v>80.497395833333329</c:v>
                </c:pt>
                <c:pt idx="32064">
                  <c:v>80.5</c:v>
                </c:pt>
                <c:pt idx="32065">
                  <c:v>80.502604166666671</c:v>
                </c:pt>
                <c:pt idx="32066">
                  <c:v>80.505208333333329</c:v>
                </c:pt>
                <c:pt idx="32067">
                  <c:v>80.5078125</c:v>
                </c:pt>
                <c:pt idx="32068">
                  <c:v>80.510416666666671</c:v>
                </c:pt>
                <c:pt idx="32069">
                  <c:v>80.513020833333329</c:v>
                </c:pt>
                <c:pt idx="32070">
                  <c:v>80.515625</c:v>
                </c:pt>
                <c:pt idx="32071">
                  <c:v>80.518229166666671</c:v>
                </c:pt>
                <c:pt idx="32072">
                  <c:v>80.520833333333329</c:v>
                </c:pt>
                <c:pt idx="32073">
                  <c:v>80.5234375</c:v>
                </c:pt>
                <c:pt idx="32074">
                  <c:v>80.526041666666671</c:v>
                </c:pt>
                <c:pt idx="32075">
                  <c:v>80.528645833333329</c:v>
                </c:pt>
                <c:pt idx="32076">
                  <c:v>80.53125</c:v>
                </c:pt>
                <c:pt idx="32077">
                  <c:v>80.533854166666671</c:v>
                </c:pt>
                <c:pt idx="32078">
                  <c:v>80.536458333333329</c:v>
                </c:pt>
                <c:pt idx="32079">
                  <c:v>80.5390625</c:v>
                </c:pt>
                <c:pt idx="32080">
                  <c:v>80.541666666666671</c:v>
                </c:pt>
                <c:pt idx="32081">
                  <c:v>80.544270833333329</c:v>
                </c:pt>
                <c:pt idx="32082">
                  <c:v>80.546875</c:v>
                </c:pt>
                <c:pt idx="32083">
                  <c:v>80.549479166666671</c:v>
                </c:pt>
                <c:pt idx="32084">
                  <c:v>80.552083333333329</c:v>
                </c:pt>
                <c:pt idx="32085">
                  <c:v>80.5546875</c:v>
                </c:pt>
                <c:pt idx="32086">
                  <c:v>80.557291666666671</c:v>
                </c:pt>
                <c:pt idx="32087">
                  <c:v>80.559895833333329</c:v>
                </c:pt>
                <c:pt idx="32088">
                  <c:v>80.5625</c:v>
                </c:pt>
                <c:pt idx="32089">
                  <c:v>80.565104166666671</c:v>
                </c:pt>
                <c:pt idx="32090">
                  <c:v>80.567708333333329</c:v>
                </c:pt>
                <c:pt idx="32091">
                  <c:v>80.5703125</c:v>
                </c:pt>
                <c:pt idx="32092">
                  <c:v>80.572916666666671</c:v>
                </c:pt>
                <c:pt idx="32093">
                  <c:v>80.575520833333329</c:v>
                </c:pt>
                <c:pt idx="32094">
                  <c:v>80.578125</c:v>
                </c:pt>
                <c:pt idx="32095">
                  <c:v>80.580729166666671</c:v>
                </c:pt>
                <c:pt idx="32096">
                  <c:v>80.583333333333329</c:v>
                </c:pt>
                <c:pt idx="32097">
                  <c:v>80.5859375</c:v>
                </c:pt>
                <c:pt idx="32098">
                  <c:v>80.588541666666671</c:v>
                </c:pt>
                <c:pt idx="32099">
                  <c:v>80.591145833333329</c:v>
                </c:pt>
                <c:pt idx="32100">
                  <c:v>80.59375</c:v>
                </c:pt>
                <c:pt idx="32101">
                  <c:v>80.596354166666671</c:v>
                </c:pt>
                <c:pt idx="32102">
                  <c:v>80.598958333333329</c:v>
                </c:pt>
                <c:pt idx="32103">
                  <c:v>80.6015625</c:v>
                </c:pt>
                <c:pt idx="32104">
                  <c:v>80.604166666666671</c:v>
                </c:pt>
                <c:pt idx="32105">
                  <c:v>80.606770833333329</c:v>
                </c:pt>
                <c:pt idx="32106">
                  <c:v>80.609375</c:v>
                </c:pt>
                <c:pt idx="32107">
                  <c:v>80.611979166666671</c:v>
                </c:pt>
                <c:pt idx="32108">
                  <c:v>80.614583333333329</c:v>
                </c:pt>
                <c:pt idx="32109">
                  <c:v>80.6171875</c:v>
                </c:pt>
                <c:pt idx="32110">
                  <c:v>80.619791666666671</c:v>
                </c:pt>
                <c:pt idx="32111">
                  <c:v>80.622395833333329</c:v>
                </c:pt>
                <c:pt idx="32112">
                  <c:v>80.625</c:v>
                </c:pt>
                <c:pt idx="32113">
                  <c:v>80.627604166666671</c:v>
                </c:pt>
                <c:pt idx="32114">
                  <c:v>80.630208333333329</c:v>
                </c:pt>
                <c:pt idx="32115">
                  <c:v>80.6328125</c:v>
                </c:pt>
                <c:pt idx="32116">
                  <c:v>80.635416666666671</c:v>
                </c:pt>
                <c:pt idx="32117">
                  <c:v>80.638020833333329</c:v>
                </c:pt>
                <c:pt idx="32118">
                  <c:v>80.640625</c:v>
                </c:pt>
                <c:pt idx="32119">
                  <c:v>80.643229166666671</c:v>
                </c:pt>
                <c:pt idx="32120">
                  <c:v>80.645833333333329</c:v>
                </c:pt>
                <c:pt idx="32121">
                  <c:v>80.6484375</c:v>
                </c:pt>
                <c:pt idx="32122">
                  <c:v>80.651041666666671</c:v>
                </c:pt>
                <c:pt idx="32123">
                  <c:v>80.653645833333329</c:v>
                </c:pt>
                <c:pt idx="32124">
                  <c:v>80.65625</c:v>
                </c:pt>
                <c:pt idx="32125">
                  <c:v>80.658854166666671</c:v>
                </c:pt>
                <c:pt idx="32126">
                  <c:v>80.661458333333329</c:v>
                </c:pt>
                <c:pt idx="32127">
                  <c:v>80.6640625</c:v>
                </c:pt>
                <c:pt idx="32128">
                  <c:v>80.666666666666671</c:v>
                </c:pt>
                <c:pt idx="32129">
                  <c:v>80.669270833333329</c:v>
                </c:pt>
                <c:pt idx="32130">
                  <c:v>80.671875</c:v>
                </c:pt>
                <c:pt idx="32131">
                  <c:v>80.674479166666671</c:v>
                </c:pt>
                <c:pt idx="32132">
                  <c:v>80.677083333333329</c:v>
                </c:pt>
                <c:pt idx="32133">
                  <c:v>80.6796875</c:v>
                </c:pt>
                <c:pt idx="32134">
                  <c:v>80.682291666666671</c:v>
                </c:pt>
                <c:pt idx="32135">
                  <c:v>80.684895833333329</c:v>
                </c:pt>
                <c:pt idx="32136">
                  <c:v>80.6875</c:v>
                </c:pt>
                <c:pt idx="32137">
                  <c:v>80.690104166666671</c:v>
                </c:pt>
                <c:pt idx="32138">
                  <c:v>80.692708333333329</c:v>
                </c:pt>
                <c:pt idx="32139">
                  <c:v>80.6953125</c:v>
                </c:pt>
                <c:pt idx="32140">
                  <c:v>80.697916666666671</c:v>
                </c:pt>
                <c:pt idx="32141">
                  <c:v>80.700520833333329</c:v>
                </c:pt>
                <c:pt idx="32142">
                  <c:v>80.703125</c:v>
                </c:pt>
                <c:pt idx="32143">
                  <c:v>80.705729166666671</c:v>
                </c:pt>
                <c:pt idx="32144">
                  <c:v>80.708333333333329</c:v>
                </c:pt>
                <c:pt idx="32145">
                  <c:v>80.7109375</c:v>
                </c:pt>
                <c:pt idx="32146">
                  <c:v>80.713541666666671</c:v>
                </c:pt>
                <c:pt idx="32147">
                  <c:v>80.716145833333329</c:v>
                </c:pt>
                <c:pt idx="32148">
                  <c:v>80.71875</c:v>
                </c:pt>
                <c:pt idx="32149">
                  <c:v>80.721354166666671</c:v>
                </c:pt>
                <c:pt idx="32150">
                  <c:v>80.723958333333329</c:v>
                </c:pt>
                <c:pt idx="32151">
                  <c:v>80.7265625</c:v>
                </c:pt>
                <c:pt idx="32152">
                  <c:v>80.729166666666671</c:v>
                </c:pt>
                <c:pt idx="32153">
                  <c:v>80.731770833333329</c:v>
                </c:pt>
                <c:pt idx="32154">
                  <c:v>80.734375</c:v>
                </c:pt>
                <c:pt idx="32155">
                  <c:v>80.736979166666671</c:v>
                </c:pt>
                <c:pt idx="32156">
                  <c:v>80.739583333333329</c:v>
                </c:pt>
                <c:pt idx="32157">
                  <c:v>80.7421875</c:v>
                </c:pt>
                <c:pt idx="32158">
                  <c:v>80.744791666666671</c:v>
                </c:pt>
                <c:pt idx="32159">
                  <c:v>80.747395833333329</c:v>
                </c:pt>
                <c:pt idx="32160">
                  <c:v>80.75</c:v>
                </c:pt>
                <c:pt idx="32161">
                  <c:v>80.752604166666671</c:v>
                </c:pt>
                <c:pt idx="32162">
                  <c:v>80.755208333333329</c:v>
                </c:pt>
                <c:pt idx="32163">
                  <c:v>80.7578125</c:v>
                </c:pt>
                <c:pt idx="32164">
                  <c:v>80.760416666666671</c:v>
                </c:pt>
                <c:pt idx="32165">
                  <c:v>80.763020833333329</c:v>
                </c:pt>
                <c:pt idx="32166">
                  <c:v>80.765625</c:v>
                </c:pt>
                <c:pt idx="32167">
                  <c:v>80.768229166666671</c:v>
                </c:pt>
                <c:pt idx="32168">
                  <c:v>80.770833333333329</c:v>
                </c:pt>
                <c:pt idx="32169">
                  <c:v>80.7734375</c:v>
                </c:pt>
                <c:pt idx="32170">
                  <c:v>80.776041666666671</c:v>
                </c:pt>
                <c:pt idx="32171">
                  <c:v>80.778645833333329</c:v>
                </c:pt>
                <c:pt idx="32172">
                  <c:v>80.78125</c:v>
                </c:pt>
                <c:pt idx="32173">
                  <c:v>80.783854166666671</c:v>
                </c:pt>
                <c:pt idx="32174">
                  <c:v>80.786458333333329</c:v>
                </c:pt>
                <c:pt idx="32175">
                  <c:v>80.7890625</c:v>
                </c:pt>
                <c:pt idx="32176">
                  <c:v>80.791666666666671</c:v>
                </c:pt>
                <c:pt idx="32177">
                  <c:v>80.794270833333329</c:v>
                </c:pt>
                <c:pt idx="32178">
                  <c:v>80.796875</c:v>
                </c:pt>
                <c:pt idx="32179">
                  <c:v>80.799479166666671</c:v>
                </c:pt>
                <c:pt idx="32180">
                  <c:v>80.802083333333329</c:v>
                </c:pt>
                <c:pt idx="32181">
                  <c:v>80.8046875</c:v>
                </c:pt>
                <c:pt idx="32182">
                  <c:v>80.807291666666671</c:v>
                </c:pt>
                <c:pt idx="32183">
                  <c:v>80.809895833333329</c:v>
                </c:pt>
                <c:pt idx="32184">
                  <c:v>80.8125</c:v>
                </c:pt>
                <c:pt idx="32185">
                  <c:v>80.815104166666671</c:v>
                </c:pt>
                <c:pt idx="32186">
                  <c:v>80.817708333333329</c:v>
                </c:pt>
                <c:pt idx="32187">
                  <c:v>80.8203125</c:v>
                </c:pt>
                <c:pt idx="32188">
                  <c:v>80.822916666666671</c:v>
                </c:pt>
                <c:pt idx="32189">
                  <c:v>80.825520833333329</c:v>
                </c:pt>
                <c:pt idx="32190">
                  <c:v>80.828125</c:v>
                </c:pt>
                <c:pt idx="32191">
                  <c:v>80.830729166666671</c:v>
                </c:pt>
                <c:pt idx="32192">
                  <c:v>80.833333333333329</c:v>
                </c:pt>
                <c:pt idx="32193">
                  <c:v>80.8359375</c:v>
                </c:pt>
                <c:pt idx="32194">
                  <c:v>80.838541666666671</c:v>
                </c:pt>
                <c:pt idx="32195">
                  <c:v>80.841145833333329</c:v>
                </c:pt>
                <c:pt idx="32196">
                  <c:v>80.84375</c:v>
                </c:pt>
                <c:pt idx="32197">
                  <c:v>80.846354166666671</c:v>
                </c:pt>
                <c:pt idx="32198">
                  <c:v>80.848958333333329</c:v>
                </c:pt>
                <c:pt idx="32199">
                  <c:v>80.8515625</c:v>
                </c:pt>
                <c:pt idx="32200">
                  <c:v>80.854166666666671</c:v>
                </c:pt>
                <c:pt idx="32201">
                  <c:v>80.856770833333329</c:v>
                </c:pt>
                <c:pt idx="32202">
                  <c:v>80.859375</c:v>
                </c:pt>
                <c:pt idx="32203">
                  <c:v>80.861979166666671</c:v>
                </c:pt>
                <c:pt idx="32204">
                  <c:v>80.864583333333329</c:v>
                </c:pt>
                <c:pt idx="32205">
                  <c:v>80.8671875</c:v>
                </c:pt>
                <c:pt idx="32206">
                  <c:v>80.869791666666671</c:v>
                </c:pt>
                <c:pt idx="32207">
                  <c:v>80.872395833333329</c:v>
                </c:pt>
                <c:pt idx="32208">
                  <c:v>80.875</c:v>
                </c:pt>
                <c:pt idx="32209">
                  <c:v>80.877604166666671</c:v>
                </c:pt>
                <c:pt idx="32210">
                  <c:v>80.880208333333329</c:v>
                </c:pt>
                <c:pt idx="32211">
                  <c:v>80.8828125</c:v>
                </c:pt>
                <c:pt idx="32212">
                  <c:v>80.885416666666671</c:v>
                </c:pt>
                <c:pt idx="32213">
                  <c:v>80.888020833333329</c:v>
                </c:pt>
                <c:pt idx="32214">
                  <c:v>80.890625</c:v>
                </c:pt>
                <c:pt idx="32215">
                  <c:v>80.893229166666671</c:v>
                </c:pt>
                <c:pt idx="32216">
                  <c:v>80.895833333333329</c:v>
                </c:pt>
                <c:pt idx="32217">
                  <c:v>80.8984375</c:v>
                </c:pt>
                <c:pt idx="32218">
                  <c:v>80.901041666666671</c:v>
                </c:pt>
                <c:pt idx="32219">
                  <c:v>80.903645833333329</c:v>
                </c:pt>
                <c:pt idx="32220">
                  <c:v>80.90625</c:v>
                </c:pt>
                <c:pt idx="32221">
                  <c:v>80.908854166666671</c:v>
                </c:pt>
                <c:pt idx="32222">
                  <c:v>80.911458333333329</c:v>
                </c:pt>
                <c:pt idx="32223">
                  <c:v>80.9140625</c:v>
                </c:pt>
                <c:pt idx="32224">
                  <c:v>80.916666666666671</c:v>
                </c:pt>
                <c:pt idx="32225">
                  <c:v>80.919270833333329</c:v>
                </c:pt>
                <c:pt idx="32226">
                  <c:v>80.921875</c:v>
                </c:pt>
                <c:pt idx="32227">
                  <c:v>80.924479166666671</c:v>
                </c:pt>
                <c:pt idx="32228">
                  <c:v>80.927083333333329</c:v>
                </c:pt>
                <c:pt idx="32229">
                  <c:v>80.9296875</c:v>
                </c:pt>
                <c:pt idx="32230">
                  <c:v>80.932291666666671</c:v>
                </c:pt>
                <c:pt idx="32231">
                  <c:v>80.934895833333329</c:v>
                </c:pt>
                <c:pt idx="32232">
                  <c:v>80.9375</c:v>
                </c:pt>
                <c:pt idx="32233">
                  <c:v>80.940104166666671</c:v>
                </c:pt>
                <c:pt idx="32234">
                  <c:v>80.942708333333329</c:v>
                </c:pt>
                <c:pt idx="32235">
                  <c:v>80.9453125</c:v>
                </c:pt>
                <c:pt idx="32236">
                  <c:v>80.947916666666671</c:v>
                </c:pt>
                <c:pt idx="32237">
                  <c:v>80.950520833333329</c:v>
                </c:pt>
                <c:pt idx="32238">
                  <c:v>80.953125</c:v>
                </c:pt>
                <c:pt idx="32239">
                  <c:v>80.955729166666671</c:v>
                </c:pt>
                <c:pt idx="32240">
                  <c:v>80.958333333333329</c:v>
                </c:pt>
                <c:pt idx="32241">
                  <c:v>80.9609375</c:v>
                </c:pt>
                <c:pt idx="32242">
                  <c:v>80.963541666666671</c:v>
                </c:pt>
                <c:pt idx="32243">
                  <c:v>80.966145833333329</c:v>
                </c:pt>
                <c:pt idx="32244">
                  <c:v>80.96875</c:v>
                </c:pt>
                <c:pt idx="32245">
                  <c:v>80.971354166666671</c:v>
                </c:pt>
                <c:pt idx="32246">
                  <c:v>80.973958333333329</c:v>
                </c:pt>
                <c:pt idx="32247">
                  <c:v>80.9765625</c:v>
                </c:pt>
                <c:pt idx="32248">
                  <c:v>80.979166666666671</c:v>
                </c:pt>
                <c:pt idx="32249">
                  <c:v>80.981770833333329</c:v>
                </c:pt>
                <c:pt idx="32250">
                  <c:v>80.984375</c:v>
                </c:pt>
                <c:pt idx="32251">
                  <c:v>80.986979166666671</c:v>
                </c:pt>
                <c:pt idx="32252">
                  <c:v>80.989583333333329</c:v>
                </c:pt>
                <c:pt idx="32253">
                  <c:v>80.9921875</c:v>
                </c:pt>
                <c:pt idx="32254">
                  <c:v>80.994791666666671</c:v>
                </c:pt>
                <c:pt idx="32255">
                  <c:v>80.997395833333329</c:v>
                </c:pt>
                <c:pt idx="32256">
                  <c:v>81</c:v>
                </c:pt>
                <c:pt idx="32257">
                  <c:v>81.002604166666671</c:v>
                </c:pt>
                <c:pt idx="32258">
                  <c:v>81.005208333333329</c:v>
                </c:pt>
                <c:pt idx="32259">
                  <c:v>81.0078125</c:v>
                </c:pt>
                <c:pt idx="32260">
                  <c:v>81.010416666666671</c:v>
                </c:pt>
                <c:pt idx="32261">
                  <c:v>81.013020833333329</c:v>
                </c:pt>
                <c:pt idx="32262">
                  <c:v>81.015625</c:v>
                </c:pt>
                <c:pt idx="32263">
                  <c:v>81.018229166666671</c:v>
                </c:pt>
                <c:pt idx="32264">
                  <c:v>81.020833333333329</c:v>
                </c:pt>
                <c:pt idx="32265">
                  <c:v>81.0234375</c:v>
                </c:pt>
                <c:pt idx="32266">
                  <c:v>81.026041666666671</c:v>
                </c:pt>
                <c:pt idx="32267">
                  <c:v>81.028645833333329</c:v>
                </c:pt>
                <c:pt idx="32268">
                  <c:v>81.03125</c:v>
                </c:pt>
                <c:pt idx="32269">
                  <c:v>81.033854166666671</c:v>
                </c:pt>
                <c:pt idx="32270">
                  <c:v>81.036458333333329</c:v>
                </c:pt>
                <c:pt idx="32271">
                  <c:v>81.0390625</c:v>
                </c:pt>
                <c:pt idx="32272">
                  <c:v>81.041666666666671</c:v>
                </c:pt>
                <c:pt idx="32273">
                  <c:v>81.044270833333329</c:v>
                </c:pt>
                <c:pt idx="32274">
                  <c:v>81.046875</c:v>
                </c:pt>
                <c:pt idx="32275">
                  <c:v>81.049479166666671</c:v>
                </c:pt>
                <c:pt idx="32276">
                  <c:v>81.052083333333329</c:v>
                </c:pt>
                <c:pt idx="32277">
                  <c:v>81.0546875</c:v>
                </c:pt>
                <c:pt idx="32278">
                  <c:v>81.057291666666671</c:v>
                </c:pt>
                <c:pt idx="32279">
                  <c:v>81.059895833333329</c:v>
                </c:pt>
                <c:pt idx="32280">
                  <c:v>81.0625</c:v>
                </c:pt>
                <c:pt idx="32281">
                  <c:v>81.065104166666671</c:v>
                </c:pt>
                <c:pt idx="32282">
                  <c:v>81.067708333333329</c:v>
                </c:pt>
                <c:pt idx="32283">
                  <c:v>81.0703125</c:v>
                </c:pt>
                <c:pt idx="32284">
                  <c:v>81.072916666666671</c:v>
                </c:pt>
                <c:pt idx="32285">
                  <c:v>81.075520833333329</c:v>
                </c:pt>
                <c:pt idx="32286">
                  <c:v>81.078125</c:v>
                </c:pt>
                <c:pt idx="32287">
                  <c:v>81.080729166666671</c:v>
                </c:pt>
                <c:pt idx="32288">
                  <c:v>81.083333333333329</c:v>
                </c:pt>
                <c:pt idx="32289">
                  <c:v>81.0859375</c:v>
                </c:pt>
                <c:pt idx="32290">
                  <c:v>81.088541666666671</c:v>
                </c:pt>
                <c:pt idx="32291">
                  <c:v>81.091145833333329</c:v>
                </c:pt>
                <c:pt idx="32292">
                  <c:v>81.09375</c:v>
                </c:pt>
                <c:pt idx="32293">
                  <c:v>81.096354166666671</c:v>
                </c:pt>
                <c:pt idx="32294">
                  <c:v>81.098958333333329</c:v>
                </c:pt>
                <c:pt idx="32295">
                  <c:v>81.1015625</c:v>
                </c:pt>
                <c:pt idx="32296">
                  <c:v>81.104166666666671</c:v>
                </c:pt>
                <c:pt idx="32297">
                  <c:v>81.106770833333329</c:v>
                </c:pt>
                <c:pt idx="32298">
                  <c:v>81.109375</c:v>
                </c:pt>
                <c:pt idx="32299">
                  <c:v>81.111979166666671</c:v>
                </c:pt>
                <c:pt idx="32300">
                  <c:v>81.114583333333329</c:v>
                </c:pt>
                <c:pt idx="32301">
                  <c:v>81.1171875</c:v>
                </c:pt>
                <c:pt idx="32302">
                  <c:v>81.119791666666671</c:v>
                </c:pt>
                <c:pt idx="32303">
                  <c:v>81.122395833333329</c:v>
                </c:pt>
                <c:pt idx="32304">
                  <c:v>81.125</c:v>
                </c:pt>
                <c:pt idx="32305">
                  <c:v>81.127604166666671</c:v>
                </c:pt>
                <c:pt idx="32306">
                  <c:v>81.130208333333329</c:v>
                </c:pt>
                <c:pt idx="32307">
                  <c:v>81.1328125</c:v>
                </c:pt>
                <c:pt idx="32308">
                  <c:v>81.135416666666671</c:v>
                </c:pt>
                <c:pt idx="32309">
                  <c:v>81.138020833333329</c:v>
                </c:pt>
                <c:pt idx="32310">
                  <c:v>81.140625</c:v>
                </c:pt>
                <c:pt idx="32311">
                  <c:v>81.143229166666671</c:v>
                </c:pt>
                <c:pt idx="32312">
                  <c:v>81.145833333333329</c:v>
                </c:pt>
                <c:pt idx="32313">
                  <c:v>81.1484375</c:v>
                </c:pt>
                <c:pt idx="32314">
                  <c:v>81.151041666666671</c:v>
                </c:pt>
                <c:pt idx="32315">
                  <c:v>81.153645833333329</c:v>
                </c:pt>
                <c:pt idx="32316">
                  <c:v>81.15625</c:v>
                </c:pt>
                <c:pt idx="32317">
                  <c:v>81.158854166666671</c:v>
                </c:pt>
                <c:pt idx="32318">
                  <c:v>81.161458333333329</c:v>
                </c:pt>
                <c:pt idx="32319">
                  <c:v>81.1640625</c:v>
                </c:pt>
                <c:pt idx="32320">
                  <c:v>81.166666666666671</c:v>
                </c:pt>
                <c:pt idx="32321">
                  <c:v>81.169270833333329</c:v>
                </c:pt>
                <c:pt idx="32322">
                  <c:v>81.171875</c:v>
                </c:pt>
                <c:pt idx="32323">
                  <c:v>81.174479166666671</c:v>
                </c:pt>
                <c:pt idx="32324">
                  <c:v>81.177083333333329</c:v>
                </c:pt>
                <c:pt idx="32325">
                  <c:v>81.1796875</c:v>
                </c:pt>
                <c:pt idx="32326">
                  <c:v>81.182291666666671</c:v>
                </c:pt>
                <c:pt idx="32327">
                  <c:v>81.184895833333329</c:v>
                </c:pt>
                <c:pt idx="32328">
                  <c:v>81.1875</c:v>
                </c:pt>
                <c:pt idx="32329">
                  <c:v>81.190104166666671</c:v>
                </c:pt>
                <c:pt idx="32330">
                  <c:v>81.192708333333329</c:v>
                </c:pt>
                <c:pt idx="32331">
                  <c:v>81.1953125</c:v>
                </c:pt>
                <c:pt idx="32332">
                  <c:v>81.197916666666671</c:v>
                </c:pt>
                <c:pt idx="32333">
                  <c:v>81.200520833333329</c:v>
                </c:pt>
                <c:pt idx="32334">
                  <c:v>81.203125</c:v>
                </c:pt>
                <c:pt idx="32335">
                  <c:v>81.205729166666671</c:v>
                </c:pt>
                <c:pt idx="32336">
                  <c:v>81.208333333333329</c:v>
                </c:pt>
                <c:pt idx="32337">
                  <c:v>81.2109375</c:v>
                </c:pt>
                <c:pt idx="32338">
                  <c:v>81.213541666666671</c:v>
                </c:pt>
                <c:pt idx="32339">
                  <c:v>81.216145833333329</c:v>
                </c:pt>
                <c:pt idx="32340">
                  <c:v>81.21875</c:v>
                </c:pt>
                <c:pt idx="32341">
                  <c:v>81.221354166666671</c:v>
                </c:pt>
                <c:pt idx="32342">
                  <c:v>81.223958333333329</c:v>
                </c:pt>
                <c:pt idx="32343">
                  <c:v>81.2265625</c:v>
                </c:pt>
                <c:pt idx="32344">
                  <c:v>81.229166666666671</c:v>
                </c:pt>
                <c:pt idx="32345">
                  <c:v>81.231770833333329</c:v>
                </c:pt>
                <c:pt idx="32346">
                  <c:v>81.234375</c:v>
                </c:pt>
                <c:pt idx="32347">
                  <c:v>81.236979166666671</c:v>
                </c:pt>
                <c:pt idx="32348">
                  <c:v>81.239583333333329</c:v>
                </c:pt>
                <c:pt idx="32349">
                  <c:v>81.2421875</c:v>
                </c:pt>
                <c:pt idx="32350">
                  <c:v>81.244791666666671</c:v>
                </c:pt>
                <c:pt idx="32351">
                  <c:v>81.247395833333329</c:v>
                </c:pt>
                <c:pt idx="32352">
                  <c:v>81.25</c:v>
                </c:pt>
                <c:pt idx="32353">
                  <c:v>81.252604166666671</c:v>
                </c:pt>
                <c:pt idx="32354">
                  <c:v>81.255208333333329</c:v>
                </c:pt>
                <c:pt idx="32355">
                  <c:v>81.2578125</c:v>
                </c:pt>
                <c:pt idx="32356">
                  <c:v>81.260416666666671</c:v>
                </c:pt>
                <c:pt idx="32357">
                  <c:v>81.263020833333329</c:v>
                </c:pt>
                <c:pt idx="32358">
                  <c:v>81.265625</c:v>
                </c:pt>
                <c:pt idx="32359">
                  <c:v>81.268229166666671</c:v>
                </c:pt>
                <c:pt idx="32360">
                  <c:v>81.270833333333329</c:v>
                </c:pt>
                <c:pt idx="32361">
                  <c:v>81.2734375</c:v>
                </c:pt>
                <c:pt idx="32362">
                  <c:v>81.276041666666671</c:v>
                </c:pt>
                <c:pt idx="32363">
                  <c:v>81.278645833333329</c:v>
                </c:pt>
                <c:pt idx="32364">
                  <c:v>81.28125</c:v>
                </c:pt>
                <c:pt idx="32365">
                  <c:v>81.283854166666671</c:v>
                </c:pt>
                <c:pt idx="32366">
                  <c:v>81.286458333333329</c:v>
                </c:pt>
                <c:pt idx="32367">
                  <c:v>81.2890625</c:v>
                </c:pt>
                <c:pt idx="32368">
                  <c:v>81.291666666666671</c:v>
                </c:pt>
                <c:pt idx="32369">
                  <c:v>81.294270833333329</c:v>
                </c:pt>
                <c:pt idx="32370">
                  <c:v>81.296875</c:v>
                </c:pt>
                <c:pt idx="32371">
                  <c:v>81.299479166666671</c:v>
                </c:pt>
                <c:pt idx="32372">
                  <c:v>81.302083333333329</c:v>
                </c:pt>
                <c:pt idx="32373">
                  <c:v>81.3046875</c:v>
                </c:pt>
                <c:pt idx="32374">
                  <c:v>81.307291666666671</c:v>
                </c:pt>
                <c:pt idx="32375">
                  <c:v>81.309895833333329</c:v>
                </c:pt>
                <c:pt idx="32376">
                  <c:v>81.3125</c:v>
                </c:pt>
                <c:pt idx="32377">
                  <c:v>81.315104166666671</c:v>
                </c:pt>
                <c:pt idx="32378">
                  <c:v>81.317708333333329</c:v>
                </c:pt>
                <c:pt idx="32379">
                  <c:v>81.3203125</c:v>
                </c:pt>
                <c:pt idx="32380">
                  <c:v>81.322916666666671</c:v>
                </c:pt>
                <c:pt idx="32381">
                  <c:v>81.325520833333329</c:v>
                </c:pt>
                <c:pt idx="32382">
                  <c:v>81.328125</c:v>
                </c:pt>
                <c:pt idx="32383">
                  <c:v>81.330729166666671</c:v>
                </c:pt>
                <c:pt idx="32384">
                  <c:v>81.333333333333329</c:v>
                </c:pt>
                <c:pt idx="32385">
                  <c:v>81.3359375</c:v>
                </c:pt>
                <c:pt idx="32386">
                  <c:v>81.338541666666671</c:v>
                </c:pt>
                <c:pt idx="32387">
                  <c:v>81.341145833333329</c:v>
                </c:pt>
                <c:pt idx="32388">
                  <c:v>81.34375</c:v>
                </c:pt>
                <c:pt idx="32389">
                  <c:v>81.346354166666671</c:v>
                </c:pt>
                <c:pt idx="32390">
                  <c:v>81.348958333333329</c:v>
                </c:pt>
                <c:pt idx="32391">
                  <c:v>81.3515625</c:v>
                </c:pt>
                <c:pt idx="32392">
                  <c:v>81.354166666666671</c:v>
                </c:pt>
                <c:pt idx="32393">
                  <c:v>81.356770833333329</c:v>
                </c:pt>
                <c:pt idx="32394">
                  <c:v>81.359375</c:v>
                </c:pt>
                <c:pt idx="32395">
                  <c:v>81.361979166666671</c:v>
                </c:pt>
                <c:pt idx="32396">
                  <c:v>81.364583333333329</c:v>
                </c:pt>
                <c:pt idx="32397">
                  <c:v>81.3671875</c:v>
                </c:pt>
                <c:pt idx="32398">
                  <c:v>81.369791666666671</c:v>
                </c:pt>
                <c:pt idx="32399">
                  <c:v>81.372395833333329</c:v>
                </c:pt>
                <c:pt idx="32400">
                  <c:v>81.375</c:v>
                </c:pt>
                <c:pt idx="32401">
                  <c:v>81.377604166666671</c:v>
                </c:pt>
                <c:pt idx="32402">
                  <c:v>81.380208333333329</c:v>
                </c:pt>
                <c:pt idx="32403">
                  <c:v>81.3828125</c:v>
                </c:pt>
                <c:pt idx="32404">
                  <c:v>81.385416666666671</c:v>
                </c:pt>
                <c:pt idx="32405">
                  <c:v>81.388020833333329</c:v>
                </c:pt>
                <c:pt idx="32406">
                  <c:v>81.390625</c:v>
                </c:pt>
                <c:pt idx="32407">
                  <c:v>81.393229166666671</c:v>
                </c:pt>
                <c:pt idx="32408">
                  <c:v>81.395833333333329</c:v>
                </c:pt>
                <c:pt idx="32409">
                  <c:v>81.3984375</c:v>
                </c:pt>
                <c:pt idx="32410">
                  <c:v>81.401041666666671</c:v>
                </c:pt>
                <c:pt idx="32411">
                  <c:v>81.403645833333329</c:v>
                </c:pt>
                <c:pt idx="32412">
                  <c:v>81.40625</c:v>
                </c:pt>
                <c:pt idx="32413">
                  <c:v>81.408854166666671</c:v>
                </c:pt>
                <c:pt idx="32414">
                  <c:v>81.411458333333329</c:v>
                </c:pt>
                <c:pt idx="32415">
                  <c:v>81.4140625</c:v>
                </c:pt>
                <c:pt idx="32416">
                  <c:v>81.416666666666671</c:v>
                </c:pt>
                <c:pt idx="32417">
                  <c:v>81.419270833333329</c:v>
                </c:pt>
                <c:pt idx="32418">
                  <c:v>81.421875</c:v>
                </c:pt>
                <c:pt idx="32419">
                  <c:v>81.424479166666671</c:v>
                </c:pt>
                <c:pt idx="32420">
                  <c:v>81.427083333333329</c:v>
                </c:pt>
                <c:pt idx="32421">
                  <c:v>81.4296875</c:v>
                </c:pt>
                <c:pt idx="32422">
                  <c:v>81.432291666666671</c:v>
                </c:pt>
                <c:pt idx="32423">
                  <c:v>81.434895833333329</c:v>
                </c:pt>
                <c:pt idx="32424">
                  <c:v>81.4375</c:v>
                </c:pt>
                <c:pt idx="32425">
                  <c:v>81.440104166666671</c:v>
                </c:pt>
                <c:pt idx="32426">
                  <c:v>81.442708333333329</c:v>
                </c:pt>
                <c:pt idx="32427">
                  <c:v>81.4453125</c:v>
                </c:pt>
                <c:pt idx="32428">
                  <c:v>81.447916666666671</c:v>
                </c:pt>
                <c:pt idx="32429">
                  <c:v>81.450520833333329</c:v>
                </c:pt>
                <c:pt idx="32430">
                  <c:v>81.453125</c:v>
                </c:pt>
                <c:pt idx="32431">
                  <c:v>81.455729166666671</c:v>
                </c:pt>
                <c:pt idx="32432">
                  <c:v>81.458333333333329</c:v>
                </c:pt>
                <c:pt idx="32433">
                  <c:v>81.4609375</c:v>
                </c:pt>
                <c:pt idx="32434">
                  <c:v>81.463541666666671</c:v>
                </c:pt>
                <c:pt idx="32435">
                  <c:v>81.466145833333329</c:v>
                </c:pt>
                <c:pt idx="32436">
                  <c:v>81.46875</c:v>
                </c:pt>
                <c:pt idx="32437">
                  <c:v>81.471354166666671</c:v>
                </c:pt>
                <c:pt idx="32438">
                  <c:v>81.473958333333329</c:v>
                </c:pt>
                <c:pt idx="32439">
                  <c:v>81.4765625</c:v>
                </c:pt>
                <c:pt idx="32440">
                  <c:v>81.479166666666671</c:v>
                </c:pt>
                <c:pt idx="32441">
                  <c:v>81.481770833333329</c:v>
                </c:pt>
                <c:pt idx="32442">
                  <c:v>81.484375</c:v>
                </c:pt>
                <c:pt idx="32443">
                  <c:v>81.486979166666671</c:v>
                </c:pt>
                <c:pt idx="32444">
                  <c:v>81.489583333333329</c:v>
                </c:pt>
                <c:pt idx="32445">
                  <c:v>81.4921875</c:v>
                </c:pt>
                <c:pt idx="32446">
                  <c:v>81.494791666666671</c:v>
                </c:pt>
                <c:pt idx="32447">
                  <c:v>81.497395833333329</c:v>
                </c:pt>
                <c:pt idx="32448">
                  <c:v>81.5</c:v>
                </c:pt>
                <c:pt idx="32449">
                  <c:v>81.502604166666671</c:v>
                </c:pt>
                <c:pt idx="32450">
                  <c:v>81.505208333333329</c:v>
                </c:pt>
                <c:pt idx="32451">
                  <c:v>81.5078125</c:v>
                </c:pt>
                <c:pt idx="32452">
                  <c:v>81.510416666666671</c:v>
                </c:pt>
                <c:pt idx="32453">
                  <c:v>81.513020833333329</c:v>
                </c:pt>
                <c:pt idx="32454">
                  <c:v>81.515625</c:v>
                </c:pt>
                <c:pt idx="32455">
                  <c:v>81.518229166666671</c:v>
                </c:pt>
                <c:pt idx="32456">
                  <c:v>81.520833333333329</c:v>
                </c:pt>
                <c:pt idx="32457">
                  <c:v>81.5234375</c:v>
                </c:pt>
                <c:pt idx="32458">
                  <c:v>81.526041666666671</c:v>
                </c:pt>
                <c:pt idx="32459">
                  <c:v>81.528645833333329</c:v>
                </c:pt>
                <c:pt idx="32460">
                  <c:v>81.53125</c:v>
                </c:pt>
                <c:pt idx="32461">
                  <c:v>81.533854166666671</c:v>
                </c:pt>
                <c:pt idx="32462">
                  <c:v>81.536458333333329</c:v>
                </c:pt>
                <c:pt idx="32463">
                  <c:v>81.5390625</c:v>
                </c:pt>
                <c:pt idx="32464">
                  <c:v>81.541666666666671</c:v>
                </c:pt>
                <c:pt idx="32465">
                  <c:v>81.544270833333329</c:v>
                </c:pt>
                <c:pt idx="32466">
                  <c:v>81.546875</c:v>
                </c:pt>
                <c:pt idx="32467">
                  <c:v>81.549479166666671</c:v>
                </c:pt>
                <c:pt idx="32468">
                  <c:v>81.552083333333329</c:v>
                </c:pt>
                <c:pt idx="32469">
                  <c:v>81.5546875</c:v>
                </c:pt>
                <c:pt idx="32470">
                  <c:v>81.557291666666671</c:v>
                </c:pt>
                <c:pt idx="32471">
                  <c:v>81.559895833333329</c:v>
                </c:pt>
                <c:pt idx="32472">
                  <c:v>81.5625</c:v>
                </c:pt>
                <c:pt idx="32473">
                  <c:v>81.565104166666671</c:v>
                </c:pt>
                <c:pt idx="32474">
                  <c:v>81.567708333333329</c:v>
                </c:pt>
                <c:pt idx="32475">
                  <c:v>81.5703125</c:v>
                </c:pt>
                <c:pt idx="32476">
                  <c:v>81.572916666666671</c:v>
                </c:pt>
                <c:pt idx="32477">
                  <c:v>81.575520833333329</c:v>
                </c:pt>
                <c:pt idx="32478">
                  <c:v>81.578125</c:v>
                </c:pt>
                <c:pt idx="32479">
                  <c:v>81.580729166666671</c:v>
                </c:pt>
                <c:pt idx="32480">
                  <c:v>81.583333333333329</c:v>
                </c:pt>
                <c:pt idx="32481">
                  <c:v>81.5859375</c:v>
                </c:pt>
                <c:pt idx="32482">
                  <c:v>81.588541666666671</c:v>
                </c:pt>
                <c:pt idx="32483">
                  <c:v>81.591145833333329</c:v>
                </c:pt>
                <c:pt idx="32484">
                  <c:v>81.59375</c:v>
                </c:pt>
                <c:pt idx="32485">
                  <c:v>81.596354166666671</c:v>
                </c:pt>
                <c:pt idx="32486">
                  <c:v>81.598958333333329</c:v>
                </c:pt>
                <c:pt idx="32487">
                  <c:v>81.6015625</c:v>
                </c:pt>
                <c:pt idx="32488">
                  <c:v>81.604166666666671</c:v>
                </c:pt>
                <c:pt idx="32489">
                  <c:v>81.606770833333329</c:v>
                </c:pt>
                <c:pt idx="32490">
                  <c:v>81.609375</c:v>
                </c:pt>
                <c:pt idx="32491">
                  <c:v>81.611979166666671</c:v>
                </c:pt>
                <c:pt idx="32492">
                  <c:v>81.614583333333329</c:v>
                </c:pt>
                <c:pt idx="32493">
                  <c:v>81.6171875</c:v>
                </c:pt>
                <c:pt idx="32494">
                  <c:v>81.619791666666671</c:v>
                </c:pt>
                <c:pt idx="32495">
                  <c:v>81.622395833333329</c:v>
                </c:pt>
                <c:pt idx="32496">
                  <c:v>81.625</c:v>
                </c:pt>
                <c:pt idx="32497">
                  <c:v>81.627604166666671</c:v>
                </c:pt>
                <c:pt idx="32498">
                  <c:v>81.630208333333329</c:v>
                </c:pt>
                <c:pt idx="32499">
                  <c:v>81.6328125</c:v>
                </c:pt>
                <c:pt idx="32500">
                  <c:v>81.635416666666671</c:v>
                </c:pt>
                <c:pt idx="32501">
                  <c:v>81.638020833333329</c:v>
                </c:pt>
                <c:pt idx="32502">
                  <c:v>81.640625</c:v>
                </c:pt>
                <c:pt idx="32503">
                  <c:v>81.643229166666671</c:v>
                </c:pt>
                <c:pt idx="32504">
                  <c:v>81.645833333333329</c:v>
                </c:pt>
                <c:pt idx="32505">
                  <c:v>81.6484375</c:v>
                </c:pt>
                <c:pt idx="32506">
                  <c:v>81.651041666666671</c:v>
                </c:pt>
                <c:pt idx="32507">
                  <c:v>81.653645833333329</c:v>
                </c:pt>
                <c:pt idx="32508">
                  <c:v>81.65625</c:v>
                </c:pt>
                <c:pt idx="32509">
                  <c:v>81.658854166666671</c:v>
                </c:pt>
                <c:pt idx="32510">
                  <c:v>81.661458333333329</c:v>
                </c:pt>
                <c:pt idx="32511">
                  <c:v>81.6640625</c:v>
                </c:pt>
                <c:pt idx="32512">
                  <c:v>81.666666666666671</c:v>
                </c:pt>
                <c:pt idx="32513">
                  <c:v>81.669270833333329</c:v>
                </c:pt>
                <c:pt idx="32514">
                  <c:v>81.671875</c:v>
                </c:pt>
                <c:pt idx="32515">
                  <c:v>81.674479166666671</c:v>
                </c:pt>
                <c:pt idx="32516">
                  <c:v>81.677083333333329</c:v>
                </c:pt>
                <c:pt idx="32517">
                  <c:v>81.6796875</c:v>
                </c:pt>
                <c:pt idx="32518">
                  <c:v>81.682291666666671</c:v>
                </c:pt>
                <c:pt idx="32519">
                  <c:v>81.684895833333329</c:v>
                </c:pt>
                <c:pt idx="32520">
                  <c:v>81.6875</c:v>
                </c:pt>
                <c:pt idx="32521">
                  <c:v>81.690104166666671</c:v>
                </c:pt>
                <c:pt idx="32522">
                  <c:v>81.692708333333329</c:v>
                </c:pt>
                <c:pt idx="32523">
                  <c:v>81.6953125</c:v>
                </c:pt>
                <c:pt idx="32524">
                  <c:v>81.697916666666671</c:v>
                </c:pt>
                <c:pt idx="32525">
                  <c:v>81.700520833333329</c:v>
                </c:pt>
                <c:pt idx="32526">
                  <c:v>81.703125</c:v>
                </c:pt>
                <c:pt idx="32527">
                  <c:v>81.705729166666671</c:v>
                </c:pt>
                <c:pt idx="32528">
                  <c:v>81.708333333333329</c:v>
                </c:pt>
                <c:pt idx="32529">
                  <c:v>81.7109375</c:v>
                </c:pt>
                <c:pt idx="32530">
                  <c:v>81.713541666666671</c:v>
                </c:pt>
                <c:pt idx="32531">
                  <c:v>81.716145833333329</c:v>
                </c:pt>
                <c:pt idx="32532">
                  <c:v>81.71875</c:v>
                </c:pt>
                <c:pt idx="32533">
                  <c:v>81.721354166666671</c:v>
                </c:pt>
                <c:pt idx="32534">
                  <c:v>81.723958333333329</c:v>
                </c:pt>
                <c:pt idx="32535">
                  <c:v>81.7265625</c:v>
                </c:pt>
                <c:pt idx="32536">
                  <c:v>81.729166666666671</c:v>
                </c:pt>
                <c:pt idx="32537">
                  <c:v>81.731770833333329</c:v>
                </c:pt>
                <c:pt idx="32538">
                  <c:v>81.734375</c:v>
                </c:pt>
                <c:pt idx="32539">
                  <c:v>81.736979166666671</c:v>
                </c:pt>
                <c:pt idx="32540">
                  <c:v>81.739583333333329</c:v>
                </c:pt>
                <c:pt idx="32541">
                  <c:v>81.7421875</c:v>
                </c:pt>
                <c:pt idx="32542">
                  <c:v>81.744791666666671</c:v>
                </c:pt>
                <c:pt idx="32543">
                  <c:v>81.747395833333329</c:v>
                </c:pt>
                <c:pt idx="32544">
                  <c:v>81.75</c:v>
                </c:pt>
                <c:pt idx="32545">
                  <c:v>81.752604166666671</c:v>
                </c:pt>
                <c:pt idx="32546">
                  <c:v>81.755208333333329</c:v>
                </c:pt>
                <c:pt idx="32547">
                  <c:v>81.7578125</c:v>
                </c:pt>
                <c:pt idx="32548">
                  <c:v>81.760416666666671</c:v>
                </c:pt>
                <c:pt idx="32549">
                  <c:v>81.763020833333329</c:v>
                </c:pt>
                <c:pt idx="32550">
                  <c:v>81.765625</c:v>
                </c:pt>
                <c:pt idx="32551">
                  <c:v>81.768229166666671</c:v>
                </c:pt>
                <c:pt idx="32552">
                  <c:v>81.770833333333329</c:v>
                </c:pt>
                <c:pt idx="32553">
                  <c:v>81.7734375</c:v>
                </c:pt>
                <c:pt idx="32554">
                  <c:v>81.776041666666671</c:v>
                </c:pt>
                <c:pt idx="32555">
                  <c:v>81.778645833333329</c:v>
                </c:pt>
                <c:pt idx="32556">
                  <c:v>81.78125</c:v>
                </c:pt>
                <c:pt idx="32557">
                  <c:v>81.783854166666671</c:v>
                </c:pt>
                <c:pt idx="32558">
                  <c:v>81.786458333333329</c:v>
                </c:pt>
                <c:pt idx="32559">
                  <c:v>81.7890625</c:v>
                </c:pt>
                <c:pt idx="32560">
                  <c:v>81.791666666666671</c:v>
                </c:pt>
                <c:pt idx="32561">
                  <c:v>81.794270833333329</c:v>
                </c:pt>
                <c:pt idx="32562">
                  <c:v>81.796875</c:v>
                </c:pt>
                <c:pt idx="32563">
                  <c:v>81.799479166666671</c:v>
                </c:pt>
                <c:pt idx="32564">
                  <c:v>81.802083333333329</c:v>
                </c:pt>
                <c:pt idx="32565">
                  <c:v>81.8046875</c:v>
                </c:pt>
                <c:pt idx="32566">
                  <c:v>81.807291666666671</c:v>
                </c:pt>
                <c:pt idx="32567">
                  <c:v>81.809895833333329</c:v>
                </c:pt>
                <c:pt idx="32568">
                  <c:v>81.8125</c:v>
                </c:pt>
                <c:pt idx="32569">
                  <c:v>81.815104166666671</c:v>
                </c:pt>
                <c:pt idx="32570">
                  <c:v>81.817708333333329</c:v>
                </c:pt>
                <c:pt idx="32571">
                  <c:v>81.8203125</c:v>
                </c:pt>
                <c:pt idx="32572">
                  <c:v>81.822916666666671</c:v>
                </c:pt>
                <c:pt idx="32573">
                  <c:v>81.825520833333329</c:v>
                </c:pt>
                <c:pt idx="32574">
                  <c:v>81.828125</c:v>
                </c:pt>
                <c:pt idx="32575">
                  <c:v>81.830729166666671</c:v>
                </c:pt>
                <c:pt idx="32576">
                  <c:v>81.833333333333329</c:v>
                </c:pt>
                <c:pt idx="32577">
                  <c:v>81.8359375</c:v>
                </c:pt>
                <c:pt idx="32578">
                  <c:v>81.838541666666671</c:v>
                </c:pt>
                <c:pt idx="32579">
                  <c:v>81.841145833333329</c:v>
                </c:pt>
                <c:pt idx="32580">
                  <c:v>81.84375</c:v>
                </c:pt>
                <c:pt idx="32581">
                  <c:v>81.846354166666671</c:v>
                </c:pt>
                <c:pt idx="32582">
                  <c:v>81.848958333333329</c:v>
                </c:pt>
                <c:pt idx="32583">
                  <c:v>81.8515625</c:v>
                </c:pt>
                <c:pt idx="32584">
                  <c:v>81.854166666666671</c:v>
                </c:pt>
                <c:pt idx="32585">
                  <c:v>81.856770833333329</c:v>
                </c:pt>
                <c:pt idx="32586">
                  <c:v>81.859375</c:v>
                </c:pt>
                <c:pt idx="32587">
                  <c:v>81.861979166666671</c:v>
                </c:pt>
                <c:pt idx="32588">
                  <c:v>81.864583333333329</c:v>
                </c:pt>
                <c:pt idx="32589">
                  <c:v>81.8671875</c:v>
                </c:pt>
                <c:pt idx="32590">
                  <c:v>81.869791666666671</c:v>
                </c:pt>
                <c:pt idx="32591">
                  <c:v>81.872395833333329</c:v>
                </c:pt>
                <c:pt idx="32592">
                  <c:v>81.875</c:v>
                </c:pt>
                <c:pt idx="32593">
                  <c:v>81.877604166666671</c:v>
                </c:pt>
                <c:pt idx="32594">
                  <c:v>81.880208333333329</c:v>
                </c:pt>
                <c:pt idx="32595">
                  <c:v>81.8828125</c:v>
                </c:pt>
                <c:pt idx="32596">
                  <c:v>81.885416666666671</c:v>
                </c:pt>
                <c:pt idx="32597">
                  <c:v>81.888020833333329</c:v>
                </c:pt>
                <c:pt idx="32598">
                  <c:v>81.890625</c:v>
                </c:pt>
                <c:pt idx="32599">
                  <c:v>81.893229166666671</c:v>
                </c:pt>
                <c:pt idx="32600">
                  <c:v>81.895833333333329</c:v>
                </c:pt>
                <c:pt idx="32601">
                  <c:v>81.8984375</c:v>
                </c:pt>
                <c:pt idx="32602">
                  <c:v>81.901041666666671</c:v>
                </c:pt>
                <c:pt idx="32603">
                  <c:v>81.903645833333329</c:v>
                </c:pt>
                <c:pt idx="32604">
                  <c:v>81.90625</c:v>
                </c:pt>
                <c:pt idx="32605">
                  <c:v>81.908854166666671</c:v>
                </c:pt>
                <c:pt idx="32606">
                  <c:v>81.911458333333329</c:v>
                </c:pt>
                <c:pt idx="32607">
                  <c:v>81.9140625</c:v>
                </c:pt>
                <c:pt idx="32608">
                  <c:v>81.916666666666671</c:v>
                </c:pt>
                <c:pt idx="32609">
                  <c:v>81.919270833333329</c:v>
                </c:pt>
                <c:pt idx="32610">
                  <c:v>81.921875</c:v>
                </c:pt>
                <c:pt idx="32611">
                  <c:v>81.924479166666671</c:v>
                </c:pt>
                <c:pt idx="32612">
                  <c:v>81.927083333333329</c:v>
                </c:pt>
                <c:pt idx="32613">
                  <c:v>81.9296875</c:v>
                </c:pt>
                <c:pt idx="32614">
                  <c:v>81.932291666666671</c:v>
                </c:pt>
                <c:pt idx="32615">
                  <c:v>81.934895833333329</c:v>
                </c:pt>
                <c:pt idx="32616">
                  <c:v>81.9375</c:v>
                </c:pt>
                <c:pt idx="32617">
                  <c:v>81.940104166666671</c:v>
                </c:pt>
                <c:pt idx="32618">
                  <c:v>81.942708333333329</c:v>
                </c:pt>
                <c:pt idx="32619">
                  <c:v>81.9453125</c:v>
                </c:pt>
                <c:pt idx="32620">
                  <c:v>81.947916666666671</c:v>
                </c:pt>
                <c:pt idx="32621">
                  <c:v>81.950520833333329</c:v>
                </c:pt>
                <c:pt idx="32622">
                  <c:v>81.953125</c:v>
                </c:pt>
                <c:pt idx="32623">
                  <c:v>81.955729166666671</c:v>
                </c:pt>
                <c:pt idx="32624">
                  <c:v>81.958333333333329</c:v>
                </c:pt>
                <c:pt idx="32625">
                  <c:v>81.9609375</c:v>
                </c:pt>
                <c:pt idx="32626">
                  <c:v>81.963541666666671</c:v>
                </c:pt>
                <c:pt idx="32627">
                  <c:v>81.966145833333329</c:v>
                </c:pt>
                <c:pt idx="32628">
                  <c:v>81.96875</c:v>
                </c:pt>
                <c:pt idx="32629">
                  <c:v>81.971354166666671</c:v>
                </c:pt>
                <c:pt idx="32630">
                  <c:v>81.973958333333329</c:v>
                </c:pt>
                <c:pt idx="32631">
                  <c:v>81.9765625</c:v>
                </c:pt>
                <c:pt idx="32632">
                  <c:v>81.979166666666671</c:v>
                </c:pt>
                <c:pt idx="32633">
                  <c:v>81.981770833333329</c:v>
                </c:pt>
                <c:pt idx="32634">
                  <c:v>81.984375</c:v>
                </c:pt>
                <c:pt idx="32635">
                  <c:v>81.986979166666671</c:v>
                </c:pt>
                <c:pt idx="32636">
                  <c:v>81.989583333333329</c:v>
                </c:pt>
                <c:pt idx="32637">
                  <c:v>81.9921875</c:v>
                </c:pt>
                <c:pt idx="32638">
                  <c:v>81.994791666666671</c:v>
                </c:pt>
                <c:pt idx="32639">
                  <c:v>81.997395833333329</c:v>
                </c:pt>
                <c:pt idx="32640">
                  <c:v>82</c:v>
                </c:pt>
                <c:pt idx="32641">
                  <c:v>82.002604166666671</c:v>
                </c:pt>
                <c:pt idx="32642">
                  <c:v>82.005208333333329</c:v>
                </c:pt>
                <c:pt idx="32643">
                  <c:v>82.0078125</c:v>
                </c:pt>
                <c:pt idx="32644">
                  <c:v>82.010416666666671</c:v>
                </c:pt>
                <c:pt idx="32645">
                  <c:v>82.013020833333329</c:v>
                </c:pt>
                <c:pt idx="32646">
                  <c:v>82.015625</c:v>
                </c:pt>
                <c:pt idx="32647">
                  <c:v>82.018229166666671</c:v>
                </c:pt>
                <c:pt idx="32648">
                  <c:v>82.020833333333329</c:v>
                </c:pt>
                <c:pt idx="32649">
                  <c:v>82.0234375</c:v>
                </c:pt>
                <c:pt idx="32650">
                  <c:v>82.026041666666671</c:v>
                </c:pt>
                <c:pt idx="32651">
                  <c:v>82.028645833333329</c:v>
                </c:pt>
                <c:pt idx="32652">
                  <c:v>82.03125</c:v>
                </c:pt>
                <c:pt idx="32653">
                  <c:v>82.033854166666671</c:v>
                </c:pt>
                <c:pt idx="32654">
                  <c:v>82.036458333333329</c:v>
                </c:pt>
                <c:pt idx="32655">
                  <c:v>82.0390625</c:v>
                </c:pt>
                <c:pt idx="32656">
                  <c:v>82.041666666666671</c:v>
                </c:pt>
                <c:pt idx="32657">
                  <c:v>82.044270833333329</c:v>
                </c:pt>
                <c:pt idx="32658">
                  <c:v>82.046875</c:v>
                </c:pt>
                <c:pt idx="32659">
                  <c:v>82.049479166666671</c:v>
                </c:pt>
                <c:pt idx="32660">
                  <c:v>82.052083333333329</c:v>
                </c:pt>
                <c:pt idx="32661">
                  <c:v>82.0546875</c:v>
                </c:pt>
                <c:pt idx="32662">
                  <c:v>82.057291666666671</c:v>
                </c:pt>
                <c:pt idx="32663">
                  <c:v>82.059895833333329</c:v>
                </c:pt>
                <c:pt idx="32664">
                  <c:v>82.0625</c:v>
                </c:pt>
                <c:pt idx="32665">
                  <c:v>82.065104166666671</c:v>
                </c:pt>
                <c:pt idx="32666">
                  <c:v>82.067708333333329</c:v>
                </c:pt>
                <c:pt idx="32667">
                  <c:v>82.0703125</c:v>
                </c:pt>
                <c:pt idx="32668">
                  <c:v>82.072916666666671</c:v>
                </c:pt>
                <c:pt idx="32669">
                  <c:v>82.075520833333329</c:v>
                </c:pt>
                <c:pt idx="32670">
                  <c:v>82.078125</c:v>
                </c:pt>
                <c:pt idx="32671">
                  <c:v>82.080729166666671</c:v>
                </c:pt>
                <c:pt idx="32672">
                  <c:v>82.083333333333329</c:v>
                </c:pt>
                <c:pt idx="32673">
                  <c:v>82.0859375</c:v>
                </c:pt>
                <c:pt idx="32674">
                  <c:v>82.088541666666671</c:v>
                </c:pt>
                <c:pt idx="32675">
                  <c:v>82.091145833333329</c:v>
                </c:pt>
                <c:pt idx="32676">
                  <c:v>82.09375</c:v>
                </c:pt>
                <c:pt idx="32677">
                  <c:v>82.096354166666671</c:v>
                </c:pt>
                <c:pt idx="32678">
                  <c:v>82.098958333333329</c:v>
                </c:pt>
                <c:pt idx="32679">
                  <c:v>82.1015625</c:v>
                </c:pt>
                <c:pt idx="32680">
                  <c:v>82.104166666666671</c:v>
                </c:pt>
                <c:pt idx="32681">
                  <c:v>82.106770833333329</c:v>
                </c:pt>
                <c:pt idx="32682">
                  <c:v>82.109375</c:v>
                </c:pt>
                <c:pt idx="32683">
                  <c:v>82.111979166666671</c:v>
                </c:pt>
                <c:pt idx="32684">
                  <c:v>82.114583333333329</c:v>
                </c:pt>
                <c:pt idx="32685">
                  <c:v>82.1171875</c:v>
                </c:pt>
                <c:pt idx="32686">
                  <c:v>82.119791666666671</c:v>
                </c:pt>
                <c:pt idx="32687">
                  <c:v>82.122395833333329</c:v>
                </c:pt>
                <c:pt idx="32688">
                  <c:v>82.125</c:v>
                </c:pt>
                <c:pt idx="32689">
                  <c:v>82.127604166666671</c:v>
                </c:pt>
                <c:pt idx="32690">
                  <c:v>82.130208333333329</c:v>
                </c:pt>
                <c:pt idx="32691">
                  <c:v>82.1328125</c:v>
                </c:pt>
                <c:pt idx="32692">
                  <c:v>82.135416666666671</c:v>
                </c:pt>
                <c:pt idx="32693">
                  <c:v>82.138020833333329</c:v>
                </c:pt>
                <c:pt idx="32694">
                  <c:v>82.140625</c:v>
                </c:pt>
                <c:pt idx="32695">
                  <c:v>82.143229166666671</c:v>
                </c:pt>
                <c:pt idx="32696">
                  <c:v>82.145833333333329</c:v>
                </c:pt>
                <c:pt idx="32697">
                  <c:v>82.1484375</c:v>
                </c:pt>
                <c:pt idx="32698">
                  <c:v>82.151041666666671</c:v>
                </c:pt>
                <c:pt idx="32699">
                  <c:v>82.153645833333329</c:v>
                </c:pt>
                <c:pt idx="32700">
                  <c:v>82.15625</c:v>
                </c:pt>
                <c:pt idx="32701">
                  <c:v>82.158854166666671</c:v>
                </c:pt>
                <c:pt idx="32702">
                  <c:v>82.161458333333329</c:v>
                </c:pt>
                <c:pt idx="32703">
                  <c:v>82.1640625</c:v>
                </c:pt>
                <c:pt idx="32704">
                  <c:v>82.166666666666671</c:v>
                </c:pt>
                <c:pt idx="32705">
                  <c:v>82.169270833333329</c:v>
                </c:pt>
                <c:pt idx="32706">
                  <c:v>82.171875</c:v>
                </c:pt>
                <c:pt idx="32707">
                  <c:v>82.174479166666671</c:v>
                </c:pt>
                <c:pt idx="32708">
                  <c:v>82.177083333333329</c:v>
                </c:pt>
                <c:pt idx="32709">
                  <c:v>82.1796875</c:v>
                </c:pt>
                <c:pt idx="32710">
                  <c:v>82.182291666666671</c:v>
                </c:pt>
                <c:pt idx="32711">
                  <c:v>82.184895833333329</c:v>
                </c:pt>
                <c:pt idx="32712">
                  <c:v>82.1875</c:v>
                </c:pt>
                <c:pt idx="32713">
                  <c:v>82.190104166666671</c:v>
                </c:pt>
                <c:pt idx="32714">
                  <c:v>82.192708333333329</c:v>
                </c:pt>
                <c:pt idx="32715">
                  <c:v>82.1953125</c:v>
                </c:pt>
                <c:pt idx="32716">
                  <c:v>82.197916666666671</c:v>
                </c:pt>
                <c:pt idx="32717">
                  <c:v>82.200520833333329</c:v>
                </c:pt>
                <c:pt idx="32718">
                  <c:v>82.203125</c:v>
                </c:pt>
                <c:pt idx="32719">
                  <c:v>82.205729166666671</c:v>
                </c:pt>
                <c:pt idx="32720">
                  <c:v>82.208333333333329</c:v>
                </c:pt>
                <c:pt idx="32721">
                  <c:v>82.2109375</c:v>
                </c:pt>
                <c:pt idx="32722">
                  <c:v>82.213541666666671</c:v>
                </c:pt>
                <c:pt idx="32723">
                  <c:v>82.216145833333329</c:v>
                </c:pt>
                <c:pt idx="32724">
                  <c:v>82.21875</c:v>
                </c:pt>
                <c:pt idx="32725">
                  <c:v>82.221354166666671</c:v>
                </c:pt>
                <c:pt idx="32726">
                  <c:v>82.223958333333329</c:v>
                </c:pt>
                <c:pt idx="32727">
                  <c:v>82.2265625</c:v>
                </c:pt>
                <c:pt idx="32728">
                  <c:v>82.229166666666671</c:v>
                </c:pt>
                <c:pt idx="32729">
                  <c:v>82.231770833333329</c:v>
                </c:pt>
                <c:pt idx="32730">
                  <c:v>82.234375</c:v>
                </c:pt>
                <c:pt idx="32731">
                  <c:v>82.236979166666671</c:v>
                </c:pt>
                <c:pt idx="32732">
                  <c:v>82.239583333333329</c:v>
                </c:pt>
                <c:pt idx="32733">
                  <c:v>82.2421875</c:v>
                </c:pt>
                <c:pt idx="32734">
                  <c:v>82.244791666666671</c:v>
                </c:pt>
                <c:pt idx="32735">
                  <c:v>82.247395833333329</c:v>
                </c:pt>
                <c:pt idx="32736">
                  <c:v>82.25</c:v>
                </c:pt>
                <c:pt idx="32737">
                  <c:v>82.252604166666671</c:v>
                </c:pt>
                <c:pt idx="32738">
                  <c:v>82.255208333333329</c:v>
                </c:pt>
                <c:pt idx="32739">
                  <c:v>82.2578125</c:v>
                </c:pt>
                <c:pt idx="32740">
                  <c:v>82.260416666666671</c:v>
                </c:pt>
                <c:pt idx="32741">
                  <c:v>82.263020833333329</c:v>
                </c:pt>
                <c:pt idx="32742">
                  <c:v>82.265625</c:v>
                </c:pt>
                <c:pt idx="32743">
                  <c:v>82.268229166666671</c:v>
                </c:pt>
                <c:pt idx="32744">
                  <c:v>82.270833333333329</c:v>
                </c:pt>
                <c:pt idx="32745">
                  <c:v>82.2734375</c:v>
                </c:pt>
                <c:pt idx="32746">
                  <c:v>82.276041666666671</c:v>
                </c:pt>
                <c:pt idx="32747">
                  <c:v>82.278645833333329</c:v>
                </c:pt>
                <c:pt idx="32748">
                  <c:v>82.28125</c:v>
                </c:pt>
                <c:pt idx="32749">
                  <c:v>82.283854166666671</c:v>
                </c:pt>
                <c:pt idx="32750">
                  <c:v>82.286458333333329</c:v>
                </c:pt>
                <c:pt idx="32751">
                  <c:v>82.2890625</c:v>
                </c:pt>
                <c:pt idx="32752">
                  <c:v>82.291666666666671</c:v>
                </c:pt>
                <c:pt idx="32753">
                  <c:v>82.294270833333329</c:v>
                </c:pt>
                <c:pt idx="32754">
                  <c:v>82.296875</c:v>
                </c:pt>
                <c:pt idx="32755">
                  <c:v>82.299479166666671</c:v>
                </c:pt>
                <c:pt idx="32756">
                  <c:v>82.302083333333329</c:v>
                </c:pt>
                <c:pt idx="32757">
                  <c:v>82.3046875</c:v>
                </c:pt>
                <c:pt idx="32758">
                  <c:v>82.307291666666671</c:v>
                </c:pt>
                <c:pt idx="32759">
                  <c:v>82.309895833333329</c:v>
                </c:pt>
                <c:pt idx="32760">
                  <c:v>82.3125</c:v>
                </c:pt>
                <c:pt idx="32761">
                  <c:v>82.315104166666671</c:v>
                </c:pt>
                <c:pt idx="32762">
                  <c:v>82.317708333333329</c:v>
                </c:pt>
                <c:pt idx="32763">
                  <c:v>82.3203125</c:v>
                </c:pt>
                <c:pt idx="32764">
                  <c:v>82.322916666666671</c:v>
                </c:pt>
                <c:pt idx="32765">
                  <c:v>82.325520833333329</c:v>
                </c:pt>
                <c:pt idx="32766">
                  <c:v>82.328125</c:v>
                </c:pt>
                <c:pt idx="32767">
                  <c:v>82.330729166666671</c:v>
                </c:pt>
                <c:pt idx="32768">
                  <c:v>82.333333333333329</c:v>
                </c:pt>
                <c:pt idx="32769">
                  <c:v>82.3359375</c:v>
                </c:pt>
                <c:pt idx="32770">
                  <c:v>82.338541666666671</c:v>
                </c:pt>
                <c:pt idx="32771">
                  <c:v>82.341145833333329</c:v>
                </c:pt>
                <c:pt idx="32772">
                  <c:v>82.34375</c:v>
                </c:pt>
                <c:pt idx="32773">
                  <c:v>82.346354166666671</c:v>
                </c:pt>
                <c:pt idx="32774">
                  <c:v>82.348958333333329</c:v>
                </c:pt>
                <c:pt idx="32775">
                  <c:v>82.3515625</c:v>
                </c:pt>
                <c:pt idx="32776">
                  <c:v>82.354166666666671</c:v>
                </c:pt>
                <c:pt idx="32777">
                  <c:v>82.356770833333329</c:v>
                </c:pt>
                <c:pt idx="32778">
                  <c:v>82.359375</c:v>
                </c:pt>
                <c:pt idx="32779">
                  <c:v>82.361979166666671</c:v>
                </c:pt>
                <c:pt idx="32780">
                  <c:v>82.364583333333329</c:v>
                </c:pt>
                <c:pt idx="32781">
                  <c:v>82.3671875</c:v>
                </c:pt>
                <c:pt idx="32782">
                  <c:v>82.369791666666671</c:v>
                </c:pt>
                <c:pt idx="32783">
                  <c:v>82.372395833333329</c:v>
                </c:pt>
                <c:pt idx="32784">
                  <c:v>82.375</c:v>
                </c:pt>
                <c:pt idx="32785">
                  <c:v>82.377604166666671</c:v>
                </c:pt>
                <c:pt idx="32786">
                  <c:v>82.380208333333329</c:v>
                </c:pt>
                <c:pt idx="32787">
                  <c:v>82.3828125</c:v>
                </c:pt>
                <c:pt idx="32788">
                  <c:v>82.385416666666671</c:v>
                </c:pt>
                <c:pt idx="32789">
                  <c:v>82.388020833333329</c:v>
                </c:pt>
                <c:pt idx="32790">
                  <c:v>82.390625</c:v>
                </c:pt>
                <c:pt idx="32791">
                  <c:v>82.393229166666671</c:v>
                </c:pt>
                <c:pt idx="32792">
                  <c:v>82.395833333333329</c:v>
                </c:pt>
                <c:pt idx="32793">
                  <c:v>82.3984375</c:v>
                </c:pt>
                <c:pt idx="32794">
                  <c:v>82.401041666666671</c:v>
                </c:pt>
                <c:pt idx="32795">
                  <c:v>82.403645833333329</c:v>
                </c:pt>
                <c:pt idx="32796">
                  <c:v>82.40625</c:v>
                </c:pt>
                <c:pt idx="32797">
                  <c:v>82.408854166666671</c:v>
                </c:pt>
                <c:pt idx="32798">
                  <c:v>82.411458333333329</c:v>
                </c:pt>
                <c:pt idx="32799">
                  <c:v>82.4140625</c:v>
                </c:pt>
                <c:pt idx="32800">
                  <c:v>82.416666666666671</c:v>
                </c:pt>
                <c:pt idx="32801">
                  <c:v>82.419270833333329</c:v>
                </c:pt>
                <c:pt idx="32802">
                  <c:v>82.421875</c:v>
                </c:pt>
                <c:pt idx="32803">
                  <c:v>82.424479166666671</c:v>
                </c:pt>
                <c:pt idx="32804">
                  <c:v>82.427083333333329</c:v>
                </c:pt>
                <c:pt idx="32805">
                  <c:v>82.4296875</c:v>
                </c:pt>
                <c:pt idx="32806">
                  <c:v>82.432291666666671</c:v>
                </c:pt>
                <c:pt idx="32807">
                  <c:v>82.434895833333329</c:v>
                </c:pt>
                <c:pt idx="32808">
                  <c:v>82.4375</c:v>
                </c:pt>
                <c:pt idx="32809">
                  <c:v>82.440104166666671</c:v>
                </c:pt>
                <c:pt idx="32810">
                  <c:v>82.442708333333329</c:v>
                </c:pt>
                <c:pt idx="32811">
                  <c:v>82.4453125</c:v>
                </c:pt>
                <c:pt idx="32812">
                  <c:v>82.447916666666671</c:v>
                </c:pt>
                <c:pt idx="32813">
                  <c:v>82.450520833333329</c:v>
                </c:pt>
                <c:pt idx="32814">
                  <c:v>82.453125</c:v>
                </c:pt>
                <c:pt idx="32815">
                  <c:v>82.455729166666671</c:v>
                </c:pt>
                <c:pt idx="32816">
                  <c:v>82.458333333333329</c:v>
                </c:pt>
                <c:pt idx="32817">
                  <c:v>82.4609375</c:v>
                </c:pt>
                <c:pt idx="32818">
                  <c:v>82.463541666666671</c:v>
                </c:pt>
                <c:pt idx="32819">
                  <c:v>82.466145833333329</c:v>
                </c:pt>
                <c:pt idx="32820">
                  <c:v>82.46875</c:v>
                </c:pt>
                <c:pt idx="32821">
                  <c:v>82.471354166666671</c:v>
                </c:pt>
                <c:pt idx="32822">
                  <c:v>82.473958333333329</c:v>
                </c:pt>
                <c:pt idx="32823">
                  <c:v>82.4765625</c:v>
                </c:pt>
                <c:pt idx="32824">
                  <c:v>82.479166666666671</c:v>
                </c:pt>
                <c:pt idx="32825">
                  <c:v>82.481770833333329</c:v>
                </c:pt>
                <c:pt idx="32826">
                  <c:v>82.484375</c:v>
                </c:pt>
                <c:pt idx="32827">
                  <c:v>82.486979166666671</c:v>
                </c:pt>
                <c:pt idx="32828">
                  <c:v>82.489583333333329</c:v>
                </c:pt>
                <c:pt idx="32829">
                  <c:v>82.4921875</c:v>
                </c:pt>
                <c:pt idx="32830">
                  <c:v>82.494791666666671</c:v>
                </c:pt>
                <c:pt idx="32831">
                  <c:v>82.497395833333329</c:v>
                </c:pt>
                <c:pt idx="32832">
                  <c:v>82.5</c:v>
                </c:pt>
                <c:pt idx="32833">
                  <c:v>82.502604166666671</c:v>
                </c:pt>
                <c:pt idx="32834">
                  <c:v>82.505208333333329</c:v>
                </c:pt>
                <c:pt idx="32835">
                  <c:v>82.5078125</c:v>
                </c:pt>
                <c:pt idx="32836">
                  <c:v>82.510416666666671</c:v>
                </c:pt>
                <c:pt idx="32837">
                  <c:v>82.513020833333329</c:v>
                </c:pt>
                <c:pt idx="32838">
                  <c:v>82.515625</c:v>
                </c:pt>
                <c:pt idx="32839">
                  <c:v>82.518229166666671</c:v>
                </c:pt>
                <c:pt idx="32840">
                  <c:v>82.520833333333329</c:v>
                </c:pt>
                <c:pt idx="32841">
                  <c:v>82.5234375</c:v>
                </c:pt>
                <c:pt idx="32842">
                  <c:v>82.526041666666671</c:v>
                </c:pt>
                <c:pt idx="32843">
                  <c:v>82.528645833333329</c:v>
                </c:pt>
                <c:pt idx="32844">
                  <c:v>82.53125</c:v>
                </c:pt>
                <c:pt idx="32845">
                  <c:v>82.533854166666671</c:v>
                </c:pt>
                <c:pt idx="32846">
                  <c:v>82.536458333333329</c:v>
                </c:pt>
                <c:pt idx="32847">
                  <c:v>82.5390625</c:v>
                </c:pt>
                <c:pt idx="32848">
                  <c:v>82.541666666666671</c:v>
                </c:pt>
                <c:pt idx="32849">
                  <c:v>82.544270833333329</c:v>
                </c:pt>
                <c:pt idx="32850">
                  <c:v>82.546875</c:v>
                </c:pt>
                <c:pt idx="32851">
                  <c:v>82.549479166666671</c:v>
                </c:pt>
                <c:pt idx="32852">
                  <c:v>82.552083333333329</c:v>
                </c:pt>
                <c:pt idx="32853">
                  <c:v>82.5546875</c:v>
                </c:pt>
                <c:pt idx="32854">
                  <c:v>82.557291666666671</c:v>
                </c:pt>
                <c:pt idx="32855">
                  <c:v>82.559895833333329</c:v>
                </c:pt>
                <c:pt idx="32856">
                  <c:v>82.5625</c:v>
                </c:pt>
                <c:pt idx="32857">
                  <c:v>82.565104166666671</c:v>
                </c:pt>
                <c:pt idx="32858">
                  <c:v>82.567708333333329</c:v>
                </c:pt>
                <c:pt idx="32859">
                  <c:v>82.5703125</c:v>
                </c:pt>
                <c:pt idx="32860">
                  <c:v>82.572916666666671</c:v>
                </c:pt>
                <c:pt idx="32861">
                  <c:v>82.575520833333329</c:v>
                </c:pt>
                <c:pt idx="32862">
                  <c:v>82.578125</c:v>
                </c:pt>
                <c:pt idx="32863">
                  <c:v>82.580729166666671</c:v>
                </c:pt>
                <c:pt idx="32864">
                  <c:v>82.583333333333329</c:v>
                </c:pt>
                <c:pt idx="32865">
                  <c:v>82.5859375</c:v>
                </c:pt>
                <c:pt idx="32866">
                  <c:v>82.588541666666671</c:v>
                </c:pt>
                <c:pt idx="32867">
                  <c:v>82.591145833333329</c:v>
                </c:pt>
                <c:pt idx="32868">
                  <c:v>82.59375</c:v>
                </c:pt>
                <c:pt idx="32869">
                  <c:v>82.596354166666671</c:v>
                </c:pt>
                <c:pt idx="32870">
                  <c:v>82.598958333333329</c:v>
                </c:pt>
                <c:pt idx="32871">
                  <c:v>82.6015625</c:v>
                </c:pt>
                <c:pt idx="32872">
                  <c:v>82.604166666666671</c:v>
                </c:pt>
                <c:pt idx="32873">
                  <c:v>82.606770833333329</c:v>
                </c:pt>
                <c:pt idx="32874">
                  <c:v>82.609375</c:v>
                </c:pt>
                <c:pt idx="32875">
                  <c:v>82.611979166666671</c:v>
                </c:pt>
                <c:pt idx="32876">
                  <c:v>82.614583333333329</c:v>
                </c:pt>
                <c:pt idx="32877">
                  <c:v>82.6171875</c:v>
                </c:pt>
                <c:pt idx="32878">
                  <c:v>82.619791666666671</c:v>
                </c:pt>
                <c:pt idx="32879">
                  <c:v>82.622395833333329</c:v>
                </c:pt>
                <c:pt idx="32880">
                  <c:v>82.625</c:v>
                </c:pt>
                <c:pt idx="32881">
                  <c:v>82.627604166666671</c:v>
                </c:pt>
                <c:pt idx="32882">
                  <c:v>82.630208333333329</c:v>
                </c:pt>
                <c:pt idx="32883">
                  <c:v>82.6328125</c:v>
                </c:pt>
                <c:pt idx="32884">
                  <c:v>82.635416666666671</c:v>
                </c:pt>
                <c:pt idx="32885">
                  <c:v>82.638020833333329</c:v>
                </c:pt>
                <c:pt idx="32886">
                  <c:v>82.640625</c:v>
                </c:pt>
                <c:pt idx="32887">
                  <c:v>82.643229166666671</c:v>
                </c:pt>
                <c:pt idx="32888">
                  <c:v>82.645833333333329</c:v>
                </c:pt>
                <c:pt idx="32889">
                  <c:v>82.6484375</c:v>
                </c:pt>
                <c:pt idx="32890">
                  <c:v>82.651041666666671</c:v>
                </c:pt>
                <c:pt idx="32891">
                  <c:v>82.653645833333329</c:v>
                </c:pt>
                <c:pt idx="32892">
                  <c:v>82.65625</c:v>
                </c:pt>
                <c:pt idx="32893">
                  <c:v>82.658854166666671</c:v>
                </c:pt>
                <c:pt idx="32894">
                  <c:v>82.661458333333329</c:v>
                </c:pt>
                <c:pt idx="32895">
                  <c:v>82.6640625</c:v>
                </c:pt>
                <c:pt idx="32896">
                  <c:v>82.666666666666671</c:v>
                </c:pt>
                <c:pt idx="32897">
                  <c:v>82.669270833333329</c:v>
                </c:pt>
                <c:pt idx="32898">
                  <c:v>82.671875</c:v>
                </c:pt>
                <c:pt idx="32899">
                  <c:v>82.674479166666671</c:v>
                </c:pt>
                <c:pt idx="32900">
                  <c:v>82.677083333333329</c:v>
                </c:pt>
                <c:pt idx="32901">
                  <c:v>82.6796875</c:v>
                </c:pt>
                <c:pt idx="32902">
                  <c:v>82.682291666666671</c:v>
                </c:pt>
                <c:pt idx="32903">
                  <c:v>82.684895833333329</c:v>
                </c:pt>
                <c:pt idx="32904">
                  <c:v>82.6875</c:v>
                </c:pt>
                <c:pt idx="32905">
                  <c:v>82.690104166666671</c:v>
                </c:pt>
                <c:pt idx="32906">
                  <c:v>82.692708333333329</c:v>
                </c:pt>
                <c:pt idx="32907">
                  <c:v>82.6953125</c:v>
                </c:pt>
                <c:pt idx="32908">
                  <c:v>82.697916666666671</c:v>
                </c:pt>
                <c:pt idx="32909">
                  <c:v>82.700520833333329</c:v>
                </c:pt>
                <c:pt idx="32910">
                  <c:v>82.703125</c:v>
                </c:pt>
                <c:pt idx="32911">
                  <c:v>82.705729166666671</c:v>
                </c:pt>
                <c:pt idx="32912">
                  <c:v>82.708333333333329</c:v>
                </c:pt>
                <c:pt idx="32913">
                  <c:v>82.7109375</c:v>
                </c:pt>
                <c:pt idx="32914">
                  <c:v>82.713541666666671</c:v>
                </c:pt>
                <c:pt idx="32915">
                  <c:v>82.716145833333329</c:v>
                </c:pt>
                <c:pt idx="32916">
                  <c:v>82.71875</c:v>
                </c:pt>
                <c:pt idx="32917">
                  <c:v>82.721354166666671</c:v>
                </c:pt>
                <c:pt idx="32918">
                  <c:v>82.723958333333329</c:v>
                </c:pt>
                <c:pt idx="32919">
                  <c:v>82.7265625</c:v>
                </c:pt>
                <c:pt idx="32920">
                  <c:v>82.729166666666671</c:v>
                </c:pt>
                <c:pt idx="32921">
                  <c:v>82.731770833333329</c:v>
                </c:pt>
                <c:pt idx="32922">
                  <c:v>82.734375</c:v>
                </c:pt>
                <c:pt idx="32923">
                  <c:v>82.736979166666671</c:v>
                </c:pt>
                <c:pt idx="32924">
                  <c:v>82.739583333333329</c:v>
                </c:pt>
                <c:pt idx="32925">
                  <c:v>82.7421875</c:v>
                </c:pt>
                <c:pt idx="32926">
                  <c:v>82.744791666666671</c:v>
                </c:pt>
                <c:pt idx="32927">
                  <c:v>82.747395833333329</c:v>
                </c:pt>
                <c:pt idx="32928">
                  <c:v>82.75</c:v>
                </c:pt>
                <c:pt idx="32929">
                  <c:v>82.752604166666671</c:v>
                </c:pt>
                <c:pt idx="32930">
                  <c:v>82.755208333333329</c:v>
                </c:pt>
                <c:pt idx="32931">
                  <c:v>82.7578125</c:v>
                </c:pt>
                <c:pt idx="32932">
                  <c:v>82.760416666666671</c:v>
                </c:pt>
                <c:pt idx="32933">
                  <c:v>82.763020833333329</c:v>
                </c:pt>
                <c:pt idx="32934">
                  <c:v>82.765625</c:v>
                </c:pt>
                <c:pt idx="32935">
                  <c:v>82.768229166666671</c:v>
                </c:pt>
                <c:pt idx="32936">
                  <c:v>82.770833333333329</c:v>
                </c:pt>
                <c:pt idx="32937">
                  <c:v>82.7734375</c:v>
                </c:pt>
                <c:pt idx="32938">
                  <c:v>82.776041666666671</c:v>
                </c:pt>
                <c:pt idx="32939">
                  <c:v>82.778645833333329</c:v>
                </c:pt>
                <c:pt idx="32940">
                  <c:v>82.78125</c:v>
                </c:pt>
                <c:pt idx="32941">
                  <c:v>82.783854166666671</c:v>
                </c:pt>
                <c:pt idx="32942">
                  <c:v>82.786458333333329</c:v>
                </c:pt>
                <c:pt idx="32943">
                  <c:v>82.7890625</c:v>
                </c:pt>
                <c:pt idx="32944">
                  <c:v>82.791666666666671</c:v>
                </c:pt>
                <c:pt idx="32945">
                  <c:v>82.794270833333329</c:v>
                </c:pt>
                <c:pt idx="32946">
                  <c:v>82.796875</c:v>
                </c:pt>
                <c:pt idx="32947">
                  <c:v>82.799479166666671</c:v>
                </c:pt>
                <c:pt idx="32948">
                  <c:v>82.802083333333329</c:v>
                </c:pt>
                <c:pt idx="32949">
                  <c:v>82.8046875</c:v>
                </c:pt>
                <c:pt idx="32950">
                  <c:v>82.807291666666671</c:v>
                </c:pt>
                <c:pt idx="32951">
                  <c:v>82.809895833333329</c:v>
                </c:pt>
                <c:pt idx="32952">
                  <c:v>82.8125</c:v>
                </c:pt>
                <c:pt idx="32953">
                  <c:v>82.815104166666671</c:v>
                </c:pt>
                <c:pt idx="32954">
                  <c:v>82.817708333333329</c:v>
                </c:pt>
                <c:pt idx="32955">
                  <c:v>82.8203125</c:v>
                </c:pt>
                <c:pt idx="32956">
                  <c:v>82.822916666666671</c:v>
                </c:pt>
                <c:pt idx="32957">
                  <c:v>82.825520833333329</c:v>
                </c:pt>
                <c:pt idx="32958">
                  <c:v>82.828125</c:v>
                </c:pt>
                <c:pt idx="32959">
                  <c:v>82.830729166666671</c:v>
                </c:pt>
                <c:pt idx="32960">
                  <c:v>82.833333333333329</c:v>
                </c:pt>
                <c:pt idx="32961">
                  <c:v>82.8359375</c:v>
                </c:pt>
                <c:pt idx="32962">
                  <c:v>82.838541666666671</c:v>
                </c:pt>
                <c:pt idx="32963">
                  <c:v>82.841145833333329</c:v>
                </c:pt>
                <c:pt idx="32964">
                  <c:v>82.84375</c:v>
                </c:pt>
                <c:pt idx="32965">
                  <c:v>82.846354166666671</c:v>
                </c:pt>
                <c:pt idx="32966">
                  <c:v>82.848958333333329</c:v>
                </c:pt>
                <c:pt idx="32967">
                  <c:v>82.8515625</c:v>
                </c:pt>
                <c:pt idx="32968">
                  <c:v>82.854166666666671</c:v>
                </c:pt>
                <c:pt idx="32969">
                  <c:v>82.856770833333329</c:v>
                </c:pt>
                <c:pt idx="32970">
                  <c:v>82.859375</c:v>
                </c:pt>
                <c:pt idx="32971">
                  <c:v>82.861979166666671</c:v>
                </c:pt>
                <c:pt idx="32972">
                  <c:v>82.864583333333329</c:v>
                </c:pt>
                <c:pt idx="32973">
                  <c:v>82.8671875</c:v>
                </c:pt>
                <c:pt idx="32974">
                  <c:v>82.869791666666671</c:v>
                </c:pt>
                <c:pt idx="32975">
                  <c:v>82.872395833333329</c:v>
                </c:pt>
                <c:pt idx="32976">
                  <c:v>82.875</c:v>
                </c:pt>
                <c:pt idx="32977">
                  <c:v>82.877604166666671</c:v>
                </c:pt>
                <c:pt idx="32978">
                  <c:v>82.880208333333329</c:v>
                </c:pt>
                <c:pt idx="32979">
                  <c:v>82.8828125</c:v>
                </c:pt>
                <c:pt idx="32980">
                  <c:v>82.885416666666671</c:v>
                </c:pt>
                <c:pt idx="32981">
                  <c:v>82.888020833333329</c:v>
                </c:pt>
                <c:pt idx="32982">
                  <c:v>82.890625</c:v>
                </c:pt>
                <c:pt idx="32983">
                  <c:v>82.893229166666671</c:v>
                </c:pt>
                <c:pt idx="32984">
                  <c:v>82.895833333333329</c:v>
                </c:pt>
                <c:pt idx="32985">
                  <c:v>82.8984375</c:v>
                </c:pt>
                <c:pt idx="32986">
                  <c:v>82.901041666666671</c:v>
                </c:pt>
                <c:pt idx="32987">
                  <c:v>82.903645833333329</c:v>
                </c:pt>
                <c:pt idx="32988">
                  <c:v>82.90625</c:v>
                </c:pt>
                <c:pt idx="32989">
                  <c:v>82.908854166666671</c:v>
                </c:pt>
                <c:pt idx="32990">
                  <c:v>82.911458333333329</c:v>
                </c:pt>
                <c:pt idx="32991">
                  <c:v>82.9140625</c:v>
                </c:pt>
                <c:pt idx="32992">
                  <c:v>82.916666666666671</c:v>
                </c:pt>
                <c:pt idx="32993">
                  <c:v>82.919270833333329</c:v>
                </c:pt>
                <c:pt idx="32994">
                  <c:v>82.921875</c:v>
                </c:pt>
                <c:pt idx="32995">
                  <c:v>82.924479166666671</c:v>
                </c:pt>
                <c:pt idx="32996">
                  <c:v>82.927083333333329</c:v>
                </c:pt>
                <c:pt idx="32997">
                  <c:v>82.9296875</c:v>
                </c:pt>
                <c:pt idx="32998">
                  <c:v>82.932291666666671</c:v>
                </c:pt>
                <c:pt idx="32999">
                  <c:v>82.934895833333329</c:v>
                </c:pt>
                <c:pt idx="33000">
                  <c:v>82.9375</c:v>
                </c:pt>
                <c:pt idx="33001">
                  <c:v>82.940104166666671</c:v>
                </c:pt>
                <c:pt idx="33002">
                  <c:v>82.942708333333329</c:v>
                </c:pt>
                <c:pt idx="33003">
                  <c:v>82.9453125</c:v>
                </c:pt>
                <c:pt idx="33004">
                  <c:v>82.947916666666671</c:v>
                </c:pt>
                <c:pt idx="33005">
                  <c:v>82.950520833333329</c:v>
                </c:pt>
                <c:pt idx="33006">
                  <c:v>82.953125</c:v>
                </c:pt>
                <c:pt idx="33007">
                  <c:v>82.955729166666671</c:v>
                </c:pt>
                <c:pt idx="33008">
                  <c:v>82.958333333333329</c:v>
                </c:pt>
                <c:pt idx="33009">
                  <c:v>82.9609375</c:v>
                </c:pt>
                <c:pt idx="33010">
                  <c:v>82.963541666666671</c:v>
                </c:pt>
                <c:pt idx="33011">
                  <c:v>82.966145833333329</c:v>
                </c:pt>
                <c:pt idx="33012">
                  <c:v>82.96875</c:v>
                </c:pt>
                <c:pt idx="33013">
                  <c:v>82.971354166666671</c:v>
                </c:pt>
                <c:pt idx="33014">
                  <c:v>82.973958333333329</c:v>
                </c:pt>
                <c:pt idx="33015">
                  <c:v>82.9765625</c:v>
                </c:pt>
                <c:pt idx="33016">
                  <c:v>82.979166666666671</c:v>
                </c:pt>
                <c:pt idx="33017">
                  <c:v>82.981770833333329</c:v>
                </c:pt>
                <c:pt idx="33018">
                  <c:v>82.984375</c:v>
                </c:pt>
                <c:pt idx="33019">
                  <c:v>82.986979166666671</c:v>
                </c:pt>
                <c:pt idx="33020">
                  <c:v>82.989583333333329</c:v>
                </c:pt>
                <c:pt idx="33021">
                  <c:v>82.9921875</c:v>
                </c:pt>
                <c:pt idx="33022">
                  <c:v>82.994791666666671</c:v>
                </c:pt>
                <c:pt idx="33023">
                  <c:v>82.997395833333329</c:v>
                </c:pt>
                <c:pt idx="33024">
                  <c:v>83</c:v>
                </c:pt>
                <c:pt idx="33025">
                  <c:v>83.002604166666671</c:v>
                </c:pt>
                <c:pt idx="33026">
                  <c:v>83.005208333333329</c:v>
                </c:pt>
                <c:pt idx="33027">
                  <c:v>83.0078125</c:v>
                </c:pt>
                <c:pt idx="33028">
                  <c:v>83.010416666666671</c:v>
                </c:pt>
                <c:pt idx="33029">
                  <c:v>83.013020833333329</c:v>
                </c:pt>
                <c:pt idx="33030">
                  <c:v>83.015625</c:v>
                </c:pt>
                <c:pt idx="33031">
                  <c:v>83.018229166666671</c:v>
                </c:pt>
                <c:pt idx="33032">
                  <c:v>83.020833333333329</c:v>
                </c:pt>
                <c:pt idx="33033">
                  <c:v>83.0234375</c:v>
                </c:pt>
                <c:pt idx="33034">
                  <c:v>83.026041666666671</c:v>
                </c:pt>
                <c:pt idx="33035">
                  <c:v>83.028645833333329</c:v>
                </c:pt>
                <c:pt idx="33036">
                  <c:v>83.03125</c:v>
                </c:pt>
                <c:pt idx="33037">
                  <c:v>83.033854166666671</c:v>
                </c:pt>
                <c:pt idx="33038">
                  <c:v>83.036458333333329</c:v>
                </c:pt>
                <c:pt idx="33039">
                  <c:v>83.0390625</c:v>
                </c:pt>
                <c:pt idx="33040">
                  <c:v>83.041666666666671</c:v>
                </c:pt>
                <c:pt idx="33041">
                  <c:v>83.044270833333329</c:v>
                </c:pt>
                <c:pt idx="33042">
                  <c:v>83.046875</c:v>
                </c:pt>
                <c:pt idx="33043">
                  <c:v>83.049479166666671</c:v>
                </c:pt>
                <c:pt idx="33044">
                  <c:v>83.052083333333329</c:v>
                </c:pt>
                <c:pt idx="33045">
                  <c:v>83.0546875</c:v>
                </c:pt>
                <c:pt idx="33046">
                  <c:v>83.057291666666671</c:v>
                </c:pt>
                <c:pt idx="33047">
                  <c:v>83.059895833333329</c:v>
                </c:pt>
                <c:pt idx="33048">
                  <c:v>83.0625</c:v>
                </c:pt>
                <c:pt idx="33049">
                  <c:v>83.065104166666671</c:v>
                </c:pt>
                <c:pt idx="33050">
                  <c:v>83.067708333333329</c:v>
                </c:pt>
                <c:pt idx="33051">
                  <c:v>83.0703125</c:v>
                </c:pt>
                <c:pt idx="33052">
                  <c:v>83.072916666666671</c:v>
                </c:pt>
                <c:pt idx="33053">
                  <c:v>83.075520833333329</c:v>
                </c:pt>
                <c:pt idx="33054">
                  <c:v>83.078125</c:v>
                </c:pt>
                <c:pt idx="33055">
                  <c:v>83.080729166666671</c:v>
                </c:pt>
                <c:pt idx="33056">
                  <c:v>83.083333333333329</c:v>
                </c:pt>
                <c:pt idx="33057">
                  <c:v>83.0859375</c:v>
                </c:pt>
                <c:pt idx="33058">
                  <c:v>83.088541666666671</c:v>
                </c:pt>
                <c:pt idx="33059">
                  <c:v>83.091145833333329</c:v>
                </c:pt>
                <c:pt idx="33060">
                  <c:v>83.09375</c:v>
                </c:pt>
                <c:pt idx="33061">
                  <c:v>83.096354166666671</c:v>
                </c:pt>
                <c:pt idx="33062">
                  <c:v>83.098958333333329</c:v>
                </c:pt>
                <c:pt idx="33063">
                  <c:v>83.1015625</c:v>
                </c:pt>
                <c:pt idx="33064">
                  <c:v>83.104166666666671</c:v>
                </c:pt>
                <c:pt idx="33065">
                  <c:v>83.106770833333329</c:v>
                </c:pt>
                <c:pt idx="33066">
                  <c:v>83.109375</c:v>
                </c:pt>
                <c:pt idx="33067">
                  <c:v>83.111979166666671</c:v>
                </c:pt>
                <c:pt idx="33068">
                  <c:v>83.114583333333329</c:v>
                </c:pt>
                <c:pt idx="33069">
                  <c:v>83.1171875</c:v>
                </c:pt>
                <c:pt idx="33070">
                  <c:v>83.119791666666671</c:v>
                </c:pt>
                <c:pt idx="33071">
                  <c:v>83.122395833333329</c:v>
                </c:pt>
                <c:pt idx="33072">
                  <c:v>83.125</c:v>
                </c:pt>
                <c:pt idx="33073">
                  <c:v>83.127604166666671</c:v>
                </c:pt>
                <c:pt idx="33074">
                  <c:v>83.130208333333329</c:v>
                </c:pt>
                <c:pt idx="33075">
                  <c:v>83.1328125</c:v>
                </c:pt>
                <c:pt idx="33076">
                  <c:v>83.135416666666671</c:v>
                </c:pt>
                <c:pt idx="33077">
                  <c:v>83.138020833333329</c:v>
                </c:pt>
                <c:pt idx="33078">
                  <c:v>83.140625</c:v>
                </c:pt>
                <c:pt idx="33079">
                  <c:v>83.143229166666671</c:v>
                </c:pt>
                <c:pt idx="33080">
                  <c:v>83.145833333333329</c:v>
                </c:pt>
                <c:pt idx="33081">
                  <c:v>83.1484375</c:v>
                </c:pt>
                <c:pt idx="33082">
                  <c:v>83.151041666666671</c:v>
                </c:pt>
                <c:pt idx="33083">
                  <c:v>83.153645833333329</c:v>
                </c:pt>
                <c:pt idx="33084">
                  <c:v>83.15625</c:v>
                </c:pt>
                <c:pt idx="33085">
                  <c:v>83.158854166666671</c:v>
                </c:pt>
                <c:pt idx="33086">
                  <c:v>83.161458333333329</c:v>
                </c:pt>
                <c:pt idx="33087">
                  <c:v>83.1640625</c:v>
                </c:pt>
                <c:pt idx="33088">
                  <c:v>83.166666666666671</c:v>
                </c:pt>
                <c:pt idx="33089">
                  <c:v>83.169270833333329</c:v>
                </c:pt>
                <c:pt idx="33090">
                  <c:v>83.171875</c:v>
                </c:pt>
                <c:pt idx="33091">
                  <c:v>83.174479166666671</c:v>
                </c:pt>
                <c:pt idx="33092">
                  <c:v>83.177083333333329</c:v>
                </c:pt>
                <c:pt idx="33093">
                  <c:v>83.1796875</c:v>
                </c:pt>
                <c:pt idx="33094">
                  <c:v>83.182291666666671</c:v>
                </c:pt>
                <c:pt idx="33095">
                  <c:v>83.184895833333329</c:v>
                </c:pt>
                <c:pt idx="33096">
                  <c:v>83.1875</c:v>
                </c:pt>
                <c:pt idx="33097">
                  <c:v>83.190104166666671</c:v>
                </c:pt>
                <c:pt idx="33098">
                  <c:v>83.192708333333329</c:v>
                </c:pt>
                <c:pt idx="33099">
                  <c:v>83.1953125</c:v>
                </c:pt>
                <c:pt idx="33100">
                  <c:v>83.197916666666671</c:v>
                </c:pt>
                <c:pt idx="33101">
                  <c:v>83.200520833333329</c:v>
                </c:pt>
                <c:pt idx="33102">
                  <c:v>83.203125</c:v>
                </c:pt>
                <c:pt idx="33103">
                  <c:v>83.205729166666671</c:v>
                </c:pt>
                <c:pt idx="33104">
                  <c:v>83.208333333333329</c:v>
                </c:pt>
                <c:pt idx="33105">
                  <c:v>83.2109375</c:v>
                </c:pt>
                <c:pt idx="33106">
                  <c:v>83.213541666666671</c:v>
                </c:pt>
                <c:pt idx="33107">
                  <c:v>83.216145833333329</c:v>
                </c:pt>
                <c:pt idx="33108">
                  <c:v>83.21875</c:v>
                </c:pt>
                <c:pt idx="33109">
                  <c:v>83.221354166666671</c:v>
                </c:pt>
                <c:pt idx="33110">
                  <c:v>83.223958333333329</c:v>
                </c:pt>
                <c:pt idx="33111">
                  <c:v>83.2265625</c:v>
                </c:pt>
                <c:pt idx="33112">
                  <c:v>83.229166666666671</c:v>
                </c:pt>
                <c:pt idx="33113">
                  <c:v>83.231770833333329</c:v>
                </c:pt>
                <c:pt idx="33114">
                  <c:v>83.234375</c:v>
                </c:pt>
                <c:pt idx="33115">
                  <c:v>83.236979166666671</c:v>
                </c:pt>
                <c:pt idx="33116">
                  <c:v>83.239583333333329</c:v>
                </c:pt>
                <c:pt idx="33117">
                  <c:v>83.2421875</c:v>
                </c:pt>
                <c:pt idx="33118">
                  <c:v>83.244791666666671</c:v>
                </c:pt>
                <c:pt idx="33119">
                  <c:v>83.247395833333329</c:v>
                </c:pt>
                <c:pt idx="33120">
                  <c:v>83.25</c:v>
                </c:pt>
                <c:pt idx="33121">
                  <c:v>83.252604166666671</c:v>
                </c:pt>
                <c:pt idx="33122">
                  <c:v>83.255208333333329</c:v>
                </c:pt>
                <c:pt idx="33123">
                  <c:v>83.2578125</c:v>
                </c:pt>
                <c:pt idx="33124">
                  <c:v>83.260416666666671</c:v>
                </c:pt>
                <c:pt idx="33125">
                  <c:v>83.263020833333329</c:v>
                </c:pt>
                <c:pt idx="33126">
                  <c:v>83.265625</c:v>
                </c:pt>
                <c:pt idx="33127">
                  <c:v>83.268229166666671</c:v>
                </c:pt>
                <c:pt idx="33128">
                  <c:v>83.270833333333329</c:v>
                </c:pt>
                <c:pt idx="33129">
                  <c:v>83.2734375</c:v>
                </c:pt>
                <c:pt idx="33130">
                  <c:v>83.276041666666671</c:v>
                </c:pt>
                <c:pt idx="33131">
                  <c:v>83.278645833333329</c:v>
                </c:pt>
                <c:pt idx="33132">
                  <c:v>83.28125</c:v>
                </c:pt>
                <c:pt idx="33133">
                  <c:v>83.283854166666671</c:v>
                </c:pt>
                <c:pt idx="33134">
                  <c:v>83.286458333333329</c:v>
                </c:pt>
                <c:pt idx="33135">
                  <c:v>83.2890625</c:v>
                </c:pt>
                <c:pt idx="33136">
                  <c:v>83.291666666666671</c:v>
                </c:pt>
                <c:pt idx="33137">
                  <c:v>83.294270833333329</c:v>
                </c:pt>
                <c:pt idx="33138">
                  <c:v>83.296875</c:v>
                </c:pt>
                <c:pt idx="33139">
                  <c:v>83.299479166666671</c:v>
                </c:pt>
                <c:pt idx="33140">
                  <c:v>83.302083333333329</c:v>
                </c:pt>
                <c:pt idx="33141">
                  <c:v>83.3046875</c:v>
                </c:pt>
                <c:pt idx="33142">
                  <c:v>83.307291666666671</c:v>
                </c:pt>
                <c:pt idx="33143">
                  <c:v>83.309895833333329</c:v>
                </c:pt>
                <c:pt idx="33144">
                  <c:v>83.3125</c:v>
                </c:pt>
                <c:pt idx="33145">
                  <c:v>83.315104166666671</c:v>
                </c:pt>
                <c:pt idx="33146">
                  <c:v>83.317708333333329</c:v>
                </c:pt>
                <c:pt idx="33147">
                  <c:v>83.3203125</c:v>
                </c:pt>
                <c:pt idx="33148">
                  <c:v>83.322916666666671</c:v>
                </c:pt>
                <c:pt idx="33149">
                  <c:v>83.325520833333329</c:v>
                </c:pt>
                <c:pt idx="33150">
                  <c:v>83.328125</c:v>
                </c:pt>
                <c:pt idx="33151">
                  <c:v>83.330729166666671</c:v>
                </c:pt>
                <c:pt idx="33152">
                  <c:v>83.333333333333329</c:v>
                </c:pt>
                <c:pt idx="33153">
                  <c:v>83.3359375</c:v>
                </c:pt>
                <c:pt idx="33154">
                  <c:v>83.338541666666671</c:v>
                </c:pt>
                <c:pt idx="33155">
                  <c:v>83.341145833333329</c:v>
                </c:pt>
                <c:pt idx="33156">
                  <c:v>83.34375</c:v>
                </c:pt>
                <c:pt idx="33157">
                  <c:v>83.346354166666671</c:v>
                </c:pt>
                <c:pt idx="33158">
                  <c:v>83.348958333333329</c:v>
                </c:pt>
                <c:pt idx="33159">
                  <c:v>83.3515625</c:v>
                </c:pt>
                <c:pt idx="33160">
                  <c:v>83.354166666666671</c:v>
                </c:pt>
                <c:pt idx="33161">
                  <c:v>83.356770833333329</c:v>
                </c:pt>
                <c:pt idx="33162">
                  <c:v>83.359375</c:v>
                </c:pt>
                <c:pt idx="33163">
                  <c:v>83.361979166666671</c:v>
                </c:pt>
                <c:pt idx="33164">
                  <c:v>83.364583333333329</c:v>
                </c:pt>
                <c:pt idx="33165">
                  <c:v>83.3671875</c:v>
                </c:pt>
                <c:pt idx="33166">
                  <c:v>83.369791666666671</c:v>
                </c:pt>
                <c:pt idx="33167">
                  <c:v>83.372395833333329</c:v>
                </c:pt>
                <c:pt idx="33168">
                  <c:v>83.375</c:v>
                </c:pt>
                <c:pt idx="33169">
                  <c:v>83.377604166666671</c:v>
                </c:pt>
                <c:pt idx="33170">
                  <c:v>83.380208333333329</c:v>
                </c:pt>
                <c:pt idx="33171">
                  <c:v>83.3828125</c:v>
                </c:pt>
                <c:pt idx="33172">
                  <c:v>83.385416666666671</c:v>
                </c:pt>
                <c:pt idx="33173">
                  <c:v>83.388020833333329</c:v>
                </c:pt>
                <c:pt idx="33174">
                  <c:v>83.390625</c:v>
                </c:pt>
                <c:pt idx="33175">
                  <c:v>83.393229166666671</c:v>
                </c:pt>
                <c:pt idx="33176">
                  <c:v>83.395833333333329</c:v>
                </c:pt>
                <c:pt idx="33177">
                  <c:v>83.3984375</c:v>
                </c:pt>
                <c:pt idx="33178">
                  <c:v>83.401041666666671</c:v>
                </c:pt>
                <c:pt idx="33179">
                  <c:v>83.403645833333329</c:v>
                </c:pt>
                <c:pt idx="33180">
                  <c:v>83.40625</c:v>
                </c:pt>
                <c:pt idx="33181">
                  <c:v>83.408854166666671</c:v>
                </c:pt>
                <c:pt idx="33182">
                  <c:v>83.411458333333329</c:v>
                </c:pt>
                <c:pt idx="33183">
                  <c:v>83.4140625</c:v>
                </c:pt>
                <c:pt idx="33184">
                  <c:v>83.416666666666671</c:v>
                </c:pt>
                <c:pt idx="33185">
                  <c:v>83.419270833333329</c:v>
                </c:pt>
                <c:pt idx="33186">
                  <c:v>83.421875</c:v>
                </c:pt>
                <c:pt idx="33187">
                  <c:v>83.424479166666671</c:v>
                </c:pt>
                <c:pt idx="33188">
                  <c:v>83.427083333333329</c:v>
                </c:pt>
                <c:pt idx="33189">
                  <c:v>83.4296875</c:v>
                </c:pt>
                <c:pt idx="33190">
                  <c:v>83.432291666666671</c:v>
                </c:pt>
                <c:pt idx="33191">
                  <c:v>83.434895833333329</c:v>
                </c:pt>
                <c:pt idx="33192">
                  <c:v>83.4375</c:v>
                </c:pt>
                <c:pt idx="33193">
                  <c:v>83.440104166666671</c:v>
                </c:pt>
                <c:pt idx="33194">
                  <c:v>83.442708333333329</c:v>
                </c:pt>
                <c:pt idx="33195">
                  <c:v>83.4453125</c:v>
                </c:pt>
                <c:pt idx="33196">
                  <c:v>83.447916666666671</c:v>
                </c:pt>
                <c:pt idx="33197">
                  <c:v>83.450520833333329</c:v>
                </c:pt>
                <c:pt idx="33198">
                  <c:v>83.453125</c:v>
                </c:pt>
                <c:pt idx="33199">
                  <c:v>83.455729166666671</c:v>
                </c:pt>
                <c:pt idx="33200">
                  <c:v>83.458333333333329</c:v>
                </c:pt>
                <c:pt idx="33201">
                  <c:v>83.4609375</c:v>
                </c:pt>
                <c:pt idx="33202">
                  <c:v>83.463541666666671</c:v>
                </c:pt>
                <c:pt idx="33203">
                  <c:v>83.466145833333329</c:v>
                </c:pt>
                <c:pt idx="33204">
                  <c:v>83.46875</c:v>
                </c:pt>
                <c:pt idx="33205">
                  <c:v>83.471354166666671</c:v>
                </c:pt>
                <c:pt idx="33206">
                  <c:v>83.473958333333329</c:v>
                </c:pt>
                <c:pt idx="33207">
                  <c:v>83.4765625</c:v>
                </c:pt>
                <c:pt idx="33208">
                  <c:v>83.479166666666671</c:v>
                </c:pt>
                <c:pt idx="33209">
                  <c:v>83.481770833333329</c:v>
                </c:pt>
                <c:pt idx="33210">
                  <c:v>83.484375</c:v>
                </c:pt>
                <c:pt idx="33211">
                  <c:v>83.486979166666671</c:v>
                </c:pt>
                <c:pt idx="33212">
                  <c:v>83.489583333333329</c:v>
                </c:pt>
                <c:pt idx="33213">
                  <c:v>83.4921875</c:v>
                </c:pt>
                <c:pt idx="33214">
                  <c:v>83.494791666666671</c:v>
                </c:pt>
                <c:pt idx="33215">
                  <c:v>83.497395833333329</c:v>
                </c:pt>
                <c:pt idx="33216">
                  <c:v>83.5</c:v>
                </c:pt>
                <c:pt idx="33217">
                  <c:v>83.502604166666671</c:v>
                </c:pt>
                <c:pt idx="33218">
                  <c:v>83.505208333333329</c:v>
                </c:pt>
                <c:pt idx="33219">
                  <c:v>83.5078125</c:v>
                </c:pt>
                <c:pt idx="33220">
                  <c:v>83.510416666666671</c:v>
                </c:pt>
                <c:pt idx="33221">
                  <c:v>83.513020833333329</c:v>
                </c:pt>
                <c:pt idx="33222">
                  <c:v>83.515625</c:v>
                </c:pt>
                <c:pt idx="33223">
                  <c:v>83.518229166666671</c:v>
                </c:pt>
                <c:pt idx="33224">
                  <c:v>83.520833333333329</c:v>
                </c:pt>
                <c:pt idx="33225">
                  <c:v>83.5234375</c:v>
                </c:pt>
                <c:pt idx="33226">
                  <c:v>83.526041666666671</c:v>
                </c:pt>
                <c:pt idx="33227">
                  <c:v>83.528645833333329</c:v>
                </c:pt>
                <c:pt idx="33228">
                  <c:v>83.53125</c:v>
                </c:pt>
                <c:pt idx="33229">
                  <c:v>83.533854166666671</c:v>
                </c:pt>
                <c:pt idx="33230">
                  <c:v>83.536458333333329</c:v>
                </c:pt>
                <c:pt idx="33231">
                  <c:v>83.5390625</c:v>
                </c:pt>
                <c:pt idx="33232">
                  <c:v>83.541666666666671</c:v>
                </c:pt>
                <c:pt idx="33233">
                  <c:v>83.544270833333329</c:v>
                </c:pt>
                <c:pt idx="33234">
                  <c:v>83.546875</c:v>
                </c:pt>
                <c:pt idx="33235">
                  <c:v>83.549479166666671</c:v>
                </c:pt>
                <c:pt idx="33236">
                  <c:v>83.552083333333329</c:v>
                </c:pt>
                <c:pt idx="33237">
                  <c:v>83.5546875</c:v>
                </c:pt>
                <c:pt idx="33238">
                  <c:v>83.557291666666671</c:v>
                </c:pt>
                <c:pt idx="33239">
                  <c:v>83.559895833333329</c:v>
                </c:pt>
                <c:pt idx="33240">
                  <c:v>83.5625</c:v>
                </c:pt>
                <c:pt idx="33241">
                  <c:v>83.565104166666671</c:v>
                </c:pt>
                <c:pt idx="33242">
                  <c:v>83.567708333333329</c:v>
                </c:pt>
                <c:pt idx="33243">
                  <c:v>83.5703125</c:v>
                </c:pt>
                <c:pt idx="33244">
                  <c:v>83.572916666666671</c:v>
                </c:pt>
                <c:pt idx="33245">
                  <c:v>83.575520833333329</c:v>
                </c:pt>
                <c:pt idx="33246">
                  <c:v>83.578125</c:v>
                </c:pt>
                <c:pt idx="33247">
                  <c:v>83.580729166666671</c:v>
                </c:pt>
                <c:pt idx="33248">
                  <c:v>83.583333333333329</c:v>
                </c:pt>
                <c:pt idx="33249">
                  <c:v>83.5859375</c:v>
                </c:pt>
                <c:pt idx="33250">
                  <c:v>83.588541666666671</c:v>
                </c:pt>
                <c:pt idx="33251">
                  <c:v>83.591145833333329</c:v>
                </c:pt>
                <c:pt idx="33252">
                  <c:v>83.59375</c:v>
                </c:pt>
                <c:pt idx="33253">
                  <c:v>83.596354166666671</c:v>
                </c:pt>
                <c:pt idx="33254">
                  <c:v>83.598958333333329</c:v>
                </c:pt>
                <c:pt idx="33255">
                  <c:v>83.6015625</c:v>
                </c:pt>
                <c:pt idx="33256">
                  <c:v>83.604166666666671</c:v>
                </c:pt>
                <c:pt idx="33257">
                  <c:v>83.606770833333329</c:v>
                </c:pt>
                <c:pt idx="33258">
                  <c:v>83.609375</c:v>
                </c:pt>
                <c:pt idx="33259">
                  <c:v>83.611979166666671</c:v>
                </c:pt>
                <c:pt idx="33260">
                  <c:v>83.614583333333329</c:v>
                </c:pt>
                <c:pt idx="33261">
                  <c:v>83.6171875</c:v>
                </c:pt>
                <c:pt idx="33262">
                  <c:v>83.619791666666671</c:v>
                </c:pt>
                <c:pt idx="33263">
                  <c:v>83.622395833333329</c:v>
                </c:pt>
                <c:pt idx="33264">
                  <c:v>83.625</c:v>
                </c:pt>
                <c:pt idx="33265">
                  <c:v>83.627604166666671</c:v>
                </c:pt>
                <c:pt idx="33266">
                  <c:v>83.630208333333329</c:v>
                </c:pt>
                <c:pt idx="33267">
                  <c:v>83.6328125</c:v>
                </c:pt>
                <c:pt idx="33268">
                  <c:v>83.635416666666671</c:v>
                </c:pt>
                <c:pt idx="33269">
                  <c:v>83.638020833333329</c:v>
                </c:pt>
                <c:pt idx="33270">
                  <c:v>83.640625</c:v>
                </c:pt>
                <c:pt idx="33271">
                  <c:v>83.643229166666671</c:v>
                </c:pt>
                <c:pt idx="33272">
                  <c:v>83.645833333333329</c:v>
                </c:pt>
                <c:pt idx="33273">
                  <c:v>83.6484375</c:v>
                </c:pt>
                <c:pt idx="33274">
                  <c:v>83.651041666666671</c:v>
                </c:pt>
                <c:pt idx="33275">
                  <c:v>83.653645833333329</c:v>
                </c:pt>
                <c:pt idx="33276">
                  <c:v>83.65625</c:v>
                </c:pt>
                <c:pt idx="33277">
                  <c:v>83.658854166666671</c:v>
                </c:pt>
                <c:pt idx="33278">
                  <c:v>83.661458333333329</c:v>
                </c:pt>
                <c:pt idx="33279">
                  <c:v>83.6640625</c:v>
                </c:pt>
                <c:pt idx="33280">
                  <c:v>83.666666666666671</c:v>
                </c:pt>
                <c:pt idx="33281">
                  <c:v>83.669270833333329</c:v>
                </c:pt>
                <c:pt idx="33282">
                  <c:v>83.671875</c:v>
                </c:pt>
                <c:pt idx="33283">
                  <c:v>83.674479166666671</c:v>
                </c:pt>
                <c:pt idx="33284">
                  <c:v>83.677083333333329</c:v>
                </c:pt>
                <c:pt idx="33285">
                  <c:v>83.6796875</c:v>
                </c:pt>
                <c:pt idx="33286">
                  <c:v>83.682291666666671</c:v>
                </c:pt>
                <c:pt idx="33287">
                  <c:v>83.684895833333329</c:v>
                </c:pt>
                <c:pt idx="33288">
                  <c:v>83.6875</c:v>
                </c:pt>
                <c:pt idx="33289">
                  <c:v>83.690104166666671</c:v>
                </c:pt>
                <c:pt idx="33290">
                  <c:v>83.692708333333329</c:v>
                </c:pt>
                <c:pt idx="33291">
                  <c:v>83.6953125</c:v>
                </c:pt>
                <c:pt idx="33292">
                  <c:v>83.697916666666671</c:v>
                </c:pt>
                <c:pt idx="33293">
                  <c:v>83.700520833333329</c:v>
                </c:pt>
                <c:pt idx="33294">
                  <c:v>83.703125</c:v>
                </c:pt>
                <c:pt idx="33295">
                  <c:v>83.705729166666671</c:v>
                </c:pt>
                <c:pt idx="33296">
                  <c:v>83.708333333333329</c:v>
                </c:pt>
                <c:pt idx="33297">
                  <c:v>83.7109375</c:v>
                </c:pt>
                <c:pt idx="33298">
                  <c:v>83.713541666666671</c:v>
                </c:pt>
                <c:pt idx="33299">
                  <c:v>83.716145833333329</c:v>
                </c:pt>
                <c:pt idx="33300">
                  <c:v>83.71875</c:v>
                </c:pt>
                <c:pt idx="33301">
                  <c:v>83.721354166666671</c:v>
                </c:pt>
                <c:pt idx="33302">
                  <c:v>83.723958333333329</c:v>
                </c:pt>
                <c:pt idx="33303">
                  <c:v>83.7265625</c:v>
                </c:pt>
                <c:pt idx="33304">
                  <c:v>83.729166666666671</c:v>
                </c:pt>
                <c:pt idx="33305">
                  <c:v>83.731770833333329</c:v>
                </c:pt>
                <c:pt idx="33306">
                  <c:v>83.734375</c:v>
                </c:pt>
                <c:pt idx="33307">
                  <c:v>83.736979166666671</c:v>
                </c:pt>
                <c:pt idx="33308">
                  <c:v>83.739583333333329</c:v>
                </c:pt>
                <c:pt idx="33309">
                  <c:v>83.7421875</c:v>
                </c:pt>
                <c:pt idx="33310">
                  <c:v>83.744791666666671</c:v>
                </c:pt>
                <c:pt idx="33311">
                  <c:v>83.747395833333329</c:v>
                </c:pt>
                <c:pt idx="33312">
                  <c:v>83.75</c:v>
                </c:pt>
                <c:pt idx="33313">
                  <c:v>83.752604166666671</c:v>
                </c:pt>
                <c:pt idx="33314">
                  <c:v>83.755208333333329</c:v>
                </c:pt>
                <c:pt idx="33315">
                  <c:v>83.7578125</c:v>
                </c:pt>
                <c:pt idx="33316">
                  <c:v>83.760416666666671</c:v>
                </c:pt>
                <c:pt idx="33317">
                  <c:v>83.763020833333329</c:v>
                </c:pt>
                <c:pt idx="33318">
                  <c:v>83.765625</c:v>
                </c:pt>
                <c:pt idx="33319">
                  <c:v>83.768229166666671</c:v>
                </c:pt>
                <c:pt idx="33320">
                  <c:v>83.770833333333329</c:v>
                </c:pt>
                <c:pt idx="33321">
                  <c:v>83.7734375</c:v>
                </c:pt>
                <c:pt idx="33322">
                  <c:v>83.776041666666671</c:v>
                </c:pt>
                <c:pt idx="33323">
                  <c:v>83.778645833333329</c:v>
                </c:pt>
                <c:pt idx="33324">
                  <c:v>83.78125</c:v>
                </c:pt>
                <c:pt idx="33325">
                  <c:v>83.783854166666671</c:v>
                </c:pt>
                <c:pt idx="33326">
                  <c:v>83.786458333333329</c:v>
                </c:pt>
                <c:pt idx="33327">
                  <c:v>83.7890625</c:v>
                </c:pt>
                <c:pt idx="33328">
                  <c:v>83.791666666666671</c:v>
                </c:pt>
                <c:pt idx="33329">
                  <c:v>83.794270833333329</c:v>
                </c:pt>
                <c:pt idx="33330">
                  <c:v>83.796875</c:v>
                </c:pt>
                <c:pt idx="33331">
                  <c:v>83.799479166666671</c:v>
                </c:pt>
                <c:pt idx="33332">
                  <c:v>83.802083333333329</c:v>
                </c:pt>
                <c:pt idx="33333">
                  <c:v>83.8046875</c:v>
                </c:pt>
                <c:pt idx="33334">
                  <c:v>83.807291666666671</c:v>
                </c:pt>
                <c:pt idx="33335">
                  <c:v>83.809895833333329</c:v>
                </c:pt>
                <c:pt idx="33336">
                  <c:v>83.8125</c:v>
                </c:pt>
                <c:pt idx="33337">
                  <c:v>83.815104166666671</c:v>
                </c:pt>
                <c:pt idx="33338">
                  <c:v>83.817708333333329</c:v>
                </c:pt>
                <c:pt idx="33339">
                  <c:v>83.8203125</c:v>
                </c:pt>
                <c:pt idx="33340">
                  <c:v>83.822916666666671</c:v>
                </c:pt>
                <c:pt idx="33341">
                  <c:v>83.825520833333329</c:v>
                </c:pt>
                <c:pt idx="33342">
                  <c:v>83.828125</c:v>
                </c:pt>
                <c:pt idx="33343">
                  <c:v>83.830729166666671</c:v>
                </c:pt>
                <c:pt idx="33344">
                  <c:v>83.833333333333329</c:v>
                </c:pt>
                <c:pt idx="33345">
                  <c:v>83.8359375</c:v>
                </c:pt>
                <c:pt idx="33346">
                  <c:v>83.838541666666671</c:v>
                </c:pt>
                <c:pt idx="33347">
                  <c:v>83.841145833333329</c:v>
                </c:pt>
                <c:pt idx="33348">
                  <c:v>83.84375</c:v>
                </c:pt>
                <c:pt idx="33349">
                  <c:v>83.846354166666671</c:v>
                </c:pt>
                <c:pt idx="33350">
                  <c:v>83.848958333333329</c:v>
                </c:pt>
                <c:pt idx="33351">
                  <c:v>83.8515625</c:v>
                </c:pt>
                <c:pt idx="33352">
                  <c:v>83.854166666666671</c:v>
                </c:pt>
                <c:pt idx="33353">
                  <c:v>83.856770833333329</c:v>
                </c:pt>
                <c:pt idx="33354">
                  <c:v>83.859375</c:v>
                </c:pt>
                <c:pt idx="33355">
                  <c:v>83.861979166666671</c:v>
                </c:pt>
                <c:pt idx="33356">
                  <c:v>83.864583333333329</c:v>
                </c:pt>
                <c:pt idx="33357">
                  <c:v>83.8671875</c:v>
                </c:pt>
                <c:pt idx="33358">
                  <c:v>83.869791666666671</c:v>
                </c:pt>
                <c:pt idx="33359">
                  <c:v>83.872395833333329</c:v>
                </c:pt>
                <c:pt idx="33360">
                  <c:v>83.875</c:v>
                </c:pt>
                <c:pt idx="33361">
                  <c:v>83.877604166666671</c:v>
                </c:pt>
                <c:pt idx="33362">
                  <c:v>83.880208333333329</c:v>
                </c:pt>
                <c:pt idx="33363">
                  <c:v>83.8828125</c:v>
                </c:pt>
                <c:pt idx="33364">
                  <c:v>83.885416666666671</c:v>
                </c:pt>
                <c:pt idx="33365">
                  <c:v>83.888020833333329</c:v>
                </c:pt>
                <c:pt idx="33366">
                  <c:v>83.890625</c:v>
                </c:pt>
                <c:pt idx="33367">
                  <c:v>83.893229166666671</c:v>
                </c:pt>
                <c:pt idx="33368">
                  <c:v>83.895833333333329</c:v>
                </c:pt>
                <c:pt idx="33369">
                  <c:v>83.8984375</c:v>
                </c:pt>
                <c:pt idx="33370">
                  <c:v>83.901041666666671</c:v>
                </c:pt>
                <c:pt idx="33371">
                  <c:v>83.903645833333329</c:v>
                </c:pt>
                <c:pt idx="33372">
                  <c:v>83.90625</c:v>
                </c:pt>
                <c:pt idx="33373">
                  <c:v>83.908854166666671</c:v>
                </c:pt>
                <c:pt idx="33374">
                  <c:v>83.911458333333329</c:v>
                </c:pt>
                <c:pt idx="33375">
                  <c:v>83.9140625</c:v>
                </c:pt>
                <c:pt idx="33376">
                  <c:v>83.916666666666671</c:v>
                </c:pt>
                <c:pt idx="33377">
                  <c:v>83.919270833333329</c:v>
                </c:pt>
                <c:pt idx="33378">
                  <c:v>83.921875</c:v>
                </c:pt>
                <c:pt idx="33379">
                  <c:v>83.924479166666671</c:v>
                </c:pt>
                <c:pt idx="33380">
                  <c:v>83.927083333333329</c:v>
                </c:pt>
                <c:pt idx="33381">
                  <c:v>83.9296875</c:v>
                </c:pt>
                <c:pt idx="33382">
                  <c:v>83.932291666666671</c:v>
                </c:pt>
                <c:pt idx="33383">
                  <c:v>83.934895833333329</c:v>
                </c:pt>
                <c:pt idx="33384">
                  <c:v>83.9375</c:v>
                </c:pt>
                <c:pt idx="33385">
                  <c:v>83.940104166666671</c:v>
                </c:pt>
                <c:pt idx="33386">
                  <c:v>83.942708333333329</c:v>
                </c:pt>
                <c:pt idx="33387">
                  <c:v>83.9453125</c:v>
                </c:pt>
                <c:pt idx="33388">
                  <c:v>83.947916666666671</c:v>
                </c:pt>
                <c:pt idx="33389">
                  <c:v>83.950520833333329</c:v>
                </c:pt>
                <c:pt idx="33390">
                  <c:v>83.953125</c:v>
                </c:pt>
                <c:pt idx="33391">
                  <c:v>83.955729166666671</c:v>
                </c:pt>
                <c:pt idx="33392">
                  <c:v>83.958333333333329</c:v>
                </c:pt>
                <c:pt idx="33393">
                  <c:v>83.9609375</c:v>
                </c:pt>
                <c:pt idx="33394">
                  <c:v>83.963541666666671</c:v>
                </c:pt>
                <c:pt idx="33395">
                  <c:v>83.966145833333329</c:v>
                </c:pt>
                <c:pt idx="33396">
                  <c:v>83.96875</c:v>
                </c:pt>
                <c:pt idx="33397">
                  <c:v>83.971354166666671</c:v>
                </c:pt>
                <c:pt idx="33398">
                  <c:v>83.973958333333329</c:v>
                </c:pt>
                <c:pt idx="33399">
                  <c:v>83.9765625</c:v>
                </c:pt>
                <c:pt idx="33400">
                  <c:v>83.979166666666671</c:v>
                </c:pt>
                <c:pt idx="33401">
                  <c:v>83.981770833333329</c:v>
                </c:pt>
                <c:pt idx="33402">
                  <c:v>83.984375</c:v>
                </c:pt>
                <c:pt idx="33403">
                  <c:v>83.986979166666671</c:v>
                </c:pt>
                <c:pt idx="33404">
                  <c:v>83.989583333333329</c:v>
                </c:pt>
                <c:pt idx="33405">
                  <c:v>83.9921875</c:v>
                </c:pt>
                <c:pt idx="33406">
                  <c:v>83.994791666666671</c:v>
                </c:pt>
                <c:pt idx="33407">
                  <c:v>83.997395833333329</c:v>
                </c:pt>
                <c:pt idx="33408">
                  <c:v>84</c:v>
                </c:pt>
                <c:pt idx="33409">
                  <c:v>84.002604166666671</c:v>
                </c:pt>
                <c:pt idx="33410">
                  <c:v>84.005208333333329</c:v>
                </c:pt>
                <c:pt idx="33411">
                  <c:v>84.0078125</c:v>
                </c:pt>
                <c:pt idx="33412">
                  <c:v>84.010416666666671</c:v>
                </c:pt>
                <c:pt idx="33413">
                  <c:v>84.013020833333329</c:v>
                </c:pt>
                <c:pt idx="33414">
                  <c:v>84.015625</c:v>
                </c:pt>
                <c:pt idx="33415">
                  <c:v>84.018229166666671</c:v>
                </c:pt>
                <c:pt idx="33416">
                  <c:v>84.020833333333329</c:v>
                </c:pt>
                <c:pt idx="33417">
                  <c:v>84.0234375</c:v>
                </c:pt>
                <c:pt idx="33418">
                  <c:v>84.026041666666671</c:v>
                </c:pt>
                <c:pt idx="33419">
                  <c:v>84.028645833333329</c:v>
                </c:pt>
                <c:pt idx="33420">
                  <c:v>84.03125</c:v>
                </c:pt>
                <c:pt idx="33421">
                  <c:v>84.033854166666671</c:v>
                </c:pt>
                <c:pt idx="33422">
                  <c:v>84.036458333333329</c:v>
                </c:pt>
                <c:pt idx="33423">
                  <c:v>84.0390625</c:v>
                </c:pt>
                <c:pt idx="33424">
                  <c:v>84.041666666666671</c:v>
                </c:pt>
                <c:pt idx="33425">
                  <c:v>84.044270833333329</c:v>
                </c:pt>
                <c:pt idx="33426">
                  <c:v>84.046875</c:v>
                </c:pt>
                <c:pt idx="33427">
                  <c:v>84.049479166666671</c:v>
                </c:pt>
                <c:pt idx="33428">
                  <c:v>84.052083333333329</c:v>
                </c:pt>
                <c:pt idx="33429">
                  <c:v>84.0546875</c:v>
                </c:pt>
                <c:pt idx="33430">
                  <c:v>84.057291666666671</c:v>
                </c:pt>
                <c:pt idx="33431">
                  <c:v>84.059895833333329</c:v>
                </c:pt>
                <c:pt idx="33432">
                  <c:v>84.0625</c:v>
                </c:pt>
                <c:pt idx="33433">
                  <c:v>84.065104166666671</c:v>
                </c:pt>
                <c:pt idx="33434">
                  <c:v>84.067708333333329</c:v>
                </c:pt>
                <c:pt idx="33435">
                  <c:v>84.0703125</c:v>
                </c:pt>
                <c:pt idx="33436">
                  <c:v>84.072916666666671</c:v>
                </c:pt>
                <c:pt idx="33437">
                  <c:v>84.075520833333329</c:v>
                </c:pt>
                <c:pt idx="33438">
                  <c:v>84.078125</c:v>
                </c:pt>
                <c:pt idx="33439">
                  <c:v>84.080729166666671</c:v>
                </c:pt>
                <c:pt idx="33440">
                  <c:v>84.083333333333329</c:v>
                </c:pt>
                <c:pt idx="33441">
                  <c:v>84.0859375</c:v>
                </c:pt>
                <c:pt idx="33442">
                  <c:v>84.088541666666671</c:v>
                </c:pt>
                <c:pt idx="33443">
                  <c:v>84.091145833333329</c:v>
                </c:pt>
                <c:pt idx="33444">
                  <c:v>84.09375</c:v>
                </c:pt>
                <c:pt idx="33445">
                  <c:v>84.096354166666671</c:v>
                </c:pt>
                <c:pt idx="33446">
                  <c:v>84.098958333333329</c:v>
                </c:pt>
                <c:pt idx="33447">
                  <c:v>84.1015625</c:v>
                </c:pt>
                <c:pt idx="33448">
                  <c:v>84.104166666666671</c:v>
                </c:pt>
                <c:pt idx="33449">
                  <c:v>84.106770833333329</c:v>
                </c:pt>
                <c:pt idx="33450">
                  <c:v>84.109375</c:v>
                </c:pt>
                <c:pt idx="33451">
                  <c:v>84.111979166666671</c:v>
                </c:pt>
                <c:pt idx="33452">
                  <c:v>84.114583333333329</c:v>
                </c:pt>
                <c:pt idx="33453">
                  <c:v>84.1171875</c:v>
                </c:pt>
                <c:pt idx="33454">
                  <c:v>84.119791666666671</c:v>
                </c:pt>
                <c:pt idx="33455">
                  <c:v>84.122395833333329</c:v>
                </c:pt>
                <c:pt idx="33456">
                  <c:v>84.125</c:v>
                </c:pt>
                <c:pt idx="33457">
                  <c:v>84.127604166666671</c:v>
                </c:pt>
                <c:pt idx="33458">
                  <c:v>84.130208333333329</c:v>
                </c:pt>
                <c:pt idx="33459">
                  <c:v>84.1328125</c:v>
                </c:pt>
                <c:pt idx="33460">
                  <c:v>84.135416666666671</c:v>
                </c:pt>
                <c:pt idx="33461">
                  <c:v>84.138020833333329</c:v>
                </c:pt>
                <c:pt idx="33462">
                  <c:v>84.140625</c:v>
                </c:pt>
                <c:pt idx="33463">
                  <c:v>84.143229166666671</c:v>
                </c:pt>
                <c:pt idx="33464">
                  <c:v>84.145833333333329</c:v>
                </c:pt>
                <c:pt idx="33465">
                  <c:v>84.1484375</c:v>
                </c:pt>
                <c:pt idx="33466">
                  <c:v>84.151041666666671</c:v>
                </c:pt>
                <c:pt idx="33467">
                  <c:v>84.153645833333329</c:v>
                </c:pt>
                <c:pt idx="33468">
                  <c:v>84.15625</c:v>
                </c:pt>
                <c:pt idx="33469">
                  <c:v>84.158854166666671</c:v>
                </c:pt>
                <c:pt idx="33470">
                  <c:v>84.161458333333329</c:v>
                </c:pt>
                <c:pt idx="33471">
                  <c:v>84.1640625</c:v>
                </c:pt>
                <c:pt idx="33472">
                  <c:v>84.166666666666671</c:v>
                </c:pt>
                <c:pt idx="33473">
                  <c:v>84.169270833333329</c:v>
                </c:pt>
                <c:pt idx="33474">
                  <c:v>84.171875</c:v>
                </c:pt>
                <c:pt idx="33475">
                  <c:v>84.174479166666671</c:v>
                </c:pt>
                <c:pt idx="33476">
                  <c:v>84.177083333333329</c:v>
                </c:pt>
                <c:pt idx="33477">
                  <c:v>84.1796875</c:v>
                </c:pt>
                <c:pt idx="33478">
                  <c:v>84.182291666666671</c:v>
                </c:pt>
                <c:pt idx="33479">
                  <c:v>84.184895833333329</c:v>
                </c:pt>
                <c:pt idx="33480">
                  <c:v>84.1875</c:v>
                </c:pt>
                <c:pt idx="33481">
                  <c:v>84.190104166666671</c:v>
                </c:pt>
                <c:pt idx="33482">
                  <c:v>84.192708333333329</c:v>
                </c:pt>
                <c:pt idx="33483">
                  <c:v>84.1953125</c:v>
                </c:pt>
                <c:pt idx="33484">
                  <c:v>84.197916666666671</c:v>
                </c:pt>
                <c:pt idx="33485">
                  <c:v>84.200520833333329</c:v>
                </c:pt>
                <c:pt idx="33486">
                  <c:v>84.203125</c:v>
                </c:pt>
                <c:pt idx="33487">
                  <c:v>84.205729166666671</c:v>
                </c:pt>
                <c:pt idx="33488">
                  <c:v>84.208333333333329</c:v>
                </c:pt>
                <c:pt idx="33489">
                  <c:v>84.2109375</c:v>
                </c:pt>
                <c:pt idx="33490">
                  <c:v>84.213541666666671</c:v>
                </c:pt>
                <c:pt idx="33491">
                  <c:v>84.216145833333329</c:v>
                </c:pt>
                <c:pt idx="33492">
                  <c:v>84.21875</c:v>
                </c:pt>
                <c:pt idx="33493">
                  <c:v>84.221354166666671</c:v>
                </c:pt>
                <c:pt idx="33494">
                  <c:v>84.223958333333329</c:v>
                </c:pt>
                <c:pt idx="33495">
                  <c:v>84.2265625</c:v>
                </c:pt>
                <c:pt idx="33496">
                  <c:v>84.229166666666671</c:v>
                </c:pt>
                <c:pt idx="33497">
                  <c:v>84.231770833333329</c:v>
                </c:pt>
                <c:pt idx="33498">
                  <c:v>84.234375</c:v>
                </c:pt>
                <c:pt idx="33499">
                  <c:v>84.236979166666671</c:v>
                </c:pt>
                <c:pt idx="33500">
                  <c:v>84.239583333333329</c:v>
                </c:pt>
                <c:pt idx="33501">
                  <c:v>84.2421875</c:v>
                </c:pt>
                <c:pt idx="33502">
                  <c:v>84.244791666666671</c:v>
                </c:pt>
                <c:pt idx="33503">
                  <c:v>84.247395833333329</c:v>
                </c:pt>
                <c:pt idx="33504">
                  <c:v>84.25</c:v>
                </c:pt>
                <c:pt idx="33505">
                  <c:v>84.252604166666671</c:v>
                </c:pt>
                <c:pt idx="33506">
                  <c:v>84.255208333333329</c:v>
                </c:pt>
                <c:pt idx="33507">
                  <c:v>84.2578125</c:v>
                </c:pt>
                <c:pt idx="33508">
                  <c:v>84.260416666666671</c:v>
                </c:pt>
                <c:pt idx="33509">
                  <c:v>84.263020833333329</c:v>
                </c:pt>
                <c:pt idx="33510">
                  <c:v>84.265625</c:v>
                </c:pt>
                <c:pt idx="33511">
                  <c:v>84.268229166666671</c:v>
                </c:pt>
                <c:pt idx="33512">
                  <c:v>84.270833333333329</c:v>
                </c:pt>
                <c:pt idx="33513">
                  <c:v>84.2734375</c:v>
                </c:pt>
                <c:pt idx="33514">
                  <c:v>84.276041666666671</c:v>
                </c:pt>
                <c:pt idx="33515">
                  <c:v>84.278645833333329</c:v>
                </c:pt>
                <c:pt idx="33516">
                  <c:v>84.28125</c:v>
                </c:pt>
                <c:pt idx="33517">
                  <c:v>84.283854166666671</c:v>
                </c:pt>
                <c:pt idx="33518">
                  <c:v>84.286458333333329</c:v>
                </c:pt>
                <c:pt idx="33519">
                  <c:v>84.2890625</c:v>
                </c:pt>
                <c:pt idx="33520">
                  <c:v>84.291666666666671</c:v>
                </c:pt>
                <c:pt idx="33521">
                  <c:v>84.294270833333329</c:v>
                </c:pt>
                <c:pt idx="33522">
                  <c:v>84.296875</c:v>
                </c:pt>
                <c:pt idx="33523">
                  <c:v>84.299479166666671</c:v>
                </c:pt>
                <c:pt idx="33524">
                  <c:v>84.302083333333329</c:v>
                </c:pt>
                <c:pt idx="33525">
                  <c:v>84.3046875</c:v>
                </c:pt>
                <c:pt idx="33526">
                  <c:v>84.307291666666671</c:v>
                </c:pt>
                <c:pt idx="33527">
                  <c:v>84.309895833333329</c:v>
                </c:pt>
                <c:pt idx="33528">
                  <c:v>84.3125</c:v>
                </c:pt>
                <c:pt idx="33529">
                  <c:v>84.315104166666671</c:v>
                </c:pt>
                <c:pt idx="33530">
                  <c:v>84.317708333333329</c:v>
                </c:pt>
                <c:pt idx="33531">
                  <c:v>84.3203125</c:v>
                </c:pt>
                <c:pt idx="33532">
                  <c:v>84.322916666666671</c:v>
                </c:pt>
                <c:pt idx="33533">
                  <c:v>84.325520833333329</c:v>
                </c:pt>
                <c:pt idx="33534">
                  <c:v>84.328125</c:v>
                </c:pt>
                <c:pt idx="33535">
                  <c:v>84.330729166666671</c:v>
                </c:pt>
                <c:pt idx="33536">
                  <c:v>84.333333333333329</c:v>
                </c:pt>
                <c:pt idx="33537">
                  <c:v>84.3359375</c:v>
                </c:pt>
                <c:pt idx="33538">
                  <c:v>84.338541666666671</c:v>
                </c:pt>
                <c:pt idx="33539">
                  <c:v>84.341145833333329</c:v>
                </c:pt>
                <c:pt idx="33540">
                  <c:v>84.34375</c:v>
                </c:pt>
                <c:pt idx="33541">
                  <c:v>84.346354166666671</c:v>
                </c:pt>
                <c:pt idx="33542">
                  <c:v>84.348958333333329</c:v>
                </c:pt>
                <c:pt idx="33543">
                  <c:v>84.3515625</c:v>
                </c:pt>
                <c:pt idx="33544">
                  <c:v>84.354166666666671</c:v>
                </c:pt>
                <c:pt idx="33545">
                  <c:v>84.356770833333329</c:v>
                </c:pt>
                <c:pt idx="33546">
                  <c:v>84.359375</c:v>
                </c:pt>
                <c:pt idx="33547">
                  <c:v>84.361979166666671</c:v>
                </c:pt>
                <c:pt idx="33548">
                  <c:v>84.364583333333329</c:v>
                </c:pt>
                <c:pt idx="33549">
                  <c:v>84.3671875</c:v>
                </c:pt>
                <c:pt idx="33550">
                  <c:v>84.369791666666671</c:v>
                </c:pt>
                <c:pt idx="33551">
                  <c:v>84.372395833333329</c:v>
                </c:pt>
                <c:pt idx="33552">
                  <c:v>84.375</c:v>
                </c:pt>
                <c:pt idx="33553">
                  <c:v>84.377604166666671</c:v>
                </c:pt>
                <c:pt idx="33554">
                  <c:v>84.380208333333329</c:v>
                </c:pt>
                <c:pt idx="33555">
                  <c:v>84.3828125</c:v>
                </c:pt>
                <c:pt idx="33556">
                  <c:v>84.385416666666671</c:v>
                </c:pt>
                <c:pt idx="33557">
                  <c:v>84.388020833333329</c:v>
                </c:pt>
                <c:pt idx="33558">
                  <c:v>84.390625</c:v>
                </c:pt>
                <c:pt idx="33559">
                  <c:v>84.393229166666671</c:v>
                </c:pt>
                <c:pt idx="33560">
                  <c:v>84.395833333333329</c:v>
                </c:pt>
                <c:pt idx="33561">
                  <c:v>84.3984375</c:v>
                </c:pt>
                <c:pt idx="33562">
                  <c:v>84.401041666666671</c:v>
                </c:pt>
                <c:pt idx="33563">
                  <c:v>84.403645833333329</c:v>
                </c:pt>
                <c:pt idx="33564">
                  <c:v>84.40625</c:v>
                </c:pt>
                <c:pt idx="33565">
                  <c:v>84.408854166666671</c:v>
                </c:pt>
                <c:pt idx="33566">
                  <c:v>84.411458333333329</c:v>
                </c:pt>
                <c:pt idx="33567">
                  <c:v>84.4140625</c:v>
                </c:pt>
                <c:pt idx="33568">
                  <c:v>84.416666666666671</c:v>
                </c:pt>
                <c:pt idx="33569">
                  <c:v>84.419270833333329</c:v>
                </c:pt>
                <c:pt idx="33570">
                  <c:v>84.421875</c:v>
                </c:pt>
                <c:pt idx="33571">
                  <c:v>84.424479166666671</c:v>
                </c:pt>
                <c:pt idx="33572">
                  <c:v>84.427083333333329</c:v>
                </c:pt>
                <c:pt idx="33573">
                  <c:v>84.4296875</c:v>
                </c:pt>
                <c:pt idx="33574">
                  <c:v>84.432291666666671</c:v>
                </c:pt>
                <c:pt idx="33575">
                  <c:v>84.434895833333329</c:v>
                </c:pt>
                <c:pt idx="33576">
                  <c:v>84.4375</c:v>
                </c:pt>
                <c:pt idx="33577">
                  <c:v>84.440104166666671</c:v>
                </c:pt>
                <c:pt idx="33578">
                  <c:v>84.442708333333329</c:v>
                </c:pt>
                <c:pt idx="33579">
                  <c:v>84.4453125</c:v>
                </c:pt>
                <c:pt idx="33580">
                  <c:v>84.447916666666671</c:v>
                </c:pt>
                <c:pt idx="33581">
                  <c:v>84.450520833333329</c:v>
                </c:pt>
                <c:pt idx="33582">
                  <c:v>84.453125</c:v>
                </c:pt>
                <c:pt idx="33583">
                  <c:v>84.455729166666671</c:v>
                </c:pt>
                <c:pt idx="33584">
                  <c:v>84.458333333333329</c:v>
                </c:pt>
                <c:pt idx="33585">
                  <c:v>84.4609375</c:v>
                </c:pt>
                <c:pt idx="33586">
                  <c:v>84.463541666666671</c:v>
                </c:pt>
                <c:pt idx="33587">
                  <c:v>84.466145833333329</c:v>
                </c:pt>
                <c:pt idx="33588">
                  <c:v>84.46875</c:v>
                </c:pt>
                <c:pt idx="33589">
                  <c:v>84.471354166666671</c:v>
                </c:pt>
                <c:pt idx="33590">
                  <c:v>84.473958333333329</c:v>
                </c:pt>
                <c:pt idx="33591">
                  <c:v>84.4765625</c:v>
                </c:pt>
                <c:pt idx="33592">
                  <c:v>84.479166666666671</c:v>
                </c:pt>
                <c:pt idx="33593">
                  <c:v>84.481770833333329</c:v>
                </c:pt>
                <c:pt idx="33594">
                  <c:v>84.484375</c:v>
                </c:pt>
                <c:pt idx="33595">
                  <c:v>84.486979166666671</c:v>
                </c:pt>
                <c:pt idx="33596">
                  <c:v>84.489583333333329</c:v>
                </c:pt>
                <c:pt idx="33597">
                  <c:v>84.4921875</c:v>
                </c:pt>
                <c:pt idx="33598">
                  <c:v>84.494791666666671</c:v>
                </c:pt>
                <c:pt idx="33599">
                  <c:v>84.497395833333329</c:v>
                </c:pt>
                <c:pt idx="33600">
                  <c:v>84.5</c:v>
                </c:pt>
                <c:pt idx="33601">
                  <c:v>84.502604166666671</c:v>
                </c:pt>
                <c:pt idx="33602">
                  <c:v>84.505208333333329</c:v>
                </c:pt>
                <c:pt idx="33603">
                  <c:v>84.5078125</c:v>
                </c:pt>
                <c:pt idx="33604">
                  <c:v>84.510416666666671</c:v>
                </c:pt>
                <c:pt idx="33605">
                  <c:v>84.513020833333329</c:v>
                </c:pt>
                <c:pt idx="33606">
                  <c:v>84.515625</c:v>
                </c:pt>
                <c:pt idx="33607">
                  <c:v>84.518229166666671</c:v>
                </c:pt>
                <c:pt idx="33608">
                  <c:v>84.520833333333329</c:v>
                </c:pt>
                <c:pt idx="33609">
                  <c:v>84.5234375</c:v>
                </c:pt>
                <c:pt idx="33610">
                  <c:v>84.526041666666671</c:v>
                </c:pt>
                <c:pt idx="33611">
                  <c:v>84.528645833333329</c:v>
                </c:pt>
                <c:pt idx="33612">
                  <c:v>84.53125</c:v>
                </c:pt>
                <c:pt idx="33613">
                  <c:v>84.533854166666671</c:v>
                </c:pt>
                <c:pt idx="33614">
                  <c:v>84.536458333333329</c:v>
                </c:pt>
                <c:pt idx="33615">
                  <c:v>84.5390625</c:v>
                </c:pt>
                <c:pt idx="33616">
                  <c:v>84.541666666666671</c:v>
                </c:pt>
                <c:pt idx="33617">
                  <c:v>84.544270833333329</c:v>
                </c:pt>
                <c:pt idx="33618">
                  <c:v>84.546875</c:v>
                </c:pt>
                <c:pt idx="33619">
                  <c:v>84.549479166666671</c:v>
                </c:pt>
                <c:pt idx="33620">
                  <c:v>84.552083333333329</c:v>
                </c:pt>
                <c:pt idx="33621">
                  <c:v>84.5546875</c:v>
                </c:pt>
                <c:pt idx="33622">
                  <c:v>84.557291666666671</c:v>
                </c:pt>
                <c:pt idx="33623">
                  <c:v>84.559895833333329</c:v>
                </c:pt>
                <c:pt idx="33624">
                  <c:v>84.5625</c:v>
                </c:pt>
                <c:pt idx="33625">
                  <c:v>84.565104166666671</c:v>
                </c:pt>
                <c:pt idx="33626">
                  <c:v>84.567708333333329</c:v>
                </c:pt>
                <c:pt idx="33627">
                  <c:v>84.5703125</c:v>
                </c:pt>
                <c:pt idx="33628">
                  <c:v>84.572916666666671</c:v>
                </c:pt>
                <c:pt idx="33629">
                  <c:v>84.575520833333329</c:v>
                </c:pt>
                <c:pt idx="33630">
                  <c:v>84.578125</c:v>
                </c:pt>
                <c:pt idx="33631">
                  <c:v>84.580729166666671</c:v>
                </c:pt>
                <c:pt idx="33632">
                  <c:v>84.583333333333329</c:v>
                </c:pt>
                <c:pt idx="33633">
                  <c:v>84.5859375</c:v>
                </c:pt>
                <c:pt idx="33634">
                  <c:v>84.588541666666671</c:v>
                </c:pt>
                <c:pt idx="33635">
                  <c:v>84.591145833333329</c:v>
                </c:pt>
                <c:pt idx="33636">
                  <c:v>84.59375</c:v>
                </c:pt>
                <c:pt idx="33637">
                  <c:v>84.596354166666671</c:v>
                </c:pt>
                <c:pt idx="33638">
                  <c:v>84.598958333333329</c:v>
                </c:pt>
                <c:pt idx="33639">
                  <c:v>84.6015625</c:v>
                </c:pt>
                <c:pt idx="33640">
                  <c:v>84.604166666666671</c:v>
                </c:pt>
                <c:pt idx="33641">
                  <c:v>84.606770833333329</c:v>
                </c:pt>
                <c:pt idx="33642">
                  <c:v>84.609375</c:v>
                </c:pt>
                <c:pt idx="33643">
                  <c:v>84.611979166666671</c:v>
                </c:pt>
                <c:pt idx="33644">
                  <c:v>84.614583333333329</c:v>
                </c:pt>
                <c:pt idx="33645">
                  <c:v>84.6171875</c:v>
                </c:pt>
                <c:pt idx="33646">
                  <c:v>84.619791666666671</c:v>
                </c:pt>
                <c:pt idx="33647">
                  <c:v>84.622395833333329</c:v>
                </c:pt>
                <c:pt idx="33648">
                  <c:v>84.625</c:v>
                </c:pt>
                <c:pt idx="33649">
                  <c:v>84.627604166666671</c:v>
                </c:pt>
                <c:pt idx="33650">
                  <c:v>84.630208333333329</c:v>
                </c:pt>
                <c:pt idx="33651">
                  <c:v>84.6328125</c:v>
                </c:pt>
                <c:pt idx="33652">
                  <c:v>84.635416666666671</c:v>
                </c:pt>
                <c:pt idx="33653">
                  <c:v>84.638020833333329</c:v>
                </c:pt>
                <c:pt idx="33654">
                  <c:v>84.640625</c:v>
                </c:pt>
                <c:pt idx="33655">
                  <c:v>84.643229166666671</c:v>
                </c:pt>
                <c:pt idx="33656">
                  <c:v>84.645833333333329</c:v>
                </c:pt>
                <c:pt idx="33657">
                  <c:v>84.6484375</c:v>
                </c:pt>
                <c:pt idx="33658">
                  <c:v>84.651041666666671</c:v>
                </c:pt>
                <c:pt idx="33659">
                  <c:v>84.653645833333329</c:v>
                </c:pt>
                <c:pt idx="33660">
                  <c:v>84.65625</c:v>
                </c:pt>
                <c:pt idx="33661">
                  <c:v>84.658854166666671</c:v>
                </c:pt>
                <c:pt idx="33662">
                  <c:v>84.661458333333329</c:v>
                </c:pt>
                <c:pt idx="33663">
                  <c:v>84.6640625</c:v>
                </c:pt>
                <c:pt idx="33664">
                  <c:v>84.666666666666671</c:v>
                </c:pt>
                <c:pt idx="33665">
                  <c:v>84.669270833333329</c:v>
                </c:pt>
                <c:pt idx="33666">
                  <c:v>84.671875</c:v>
                </c:pt>
                <c:pt idx="33667">
                  <c:v>84.674479166666671</c:v>
                </c:pt>
                <c:pt idx="33668">
                  <c:v>84.677083333333329</c:v>
                </c:pt>
                <c:pt idx="33669">
                  <c:v>84.6796875</c:v>
                </c:pt>
                <c:pt idx="33670">
                  <c:v>84.682291666666671</c:v>
                </c:pt>
                <c:pt idx="33671">
                  <c:v>84.684895833333329</c:v>
                </c:pt>
                <c:pt idx="33672">
                  <c:v>84.6875</c:v>
                </c:pt>
                <c:pt idx="33673">
                  <c:v>84.690104166666671</c:v>
                </c:pt>
                <c:pt idx="33674">
                  <c:v>84.692708333333329</c:v>
                </c:pt>
                <c:pt idx="33675">
                  <c:v>84.6953125</c:v>
                </c:pt>
                <c:pt idx="33676">
                  <c:v>84.697916666666671</c:v>
                </c:pt>
                <c:pt idx="33677">
                  <c:v>84.700520833333329</c:v>
                </c:pt>
                <c:pt idx="33678">
                  <c:v>84.703125</c:v>
                </c:pt>
                <c:pt idx="33679">
                  <c:v>84.705729166666671</c:v>
                </c:pt>
                <c:pt idx="33680">
                  <c:v>84.708333333333329</c:v>
                </c:pt>
                <c:pt idx="33681">
                  <c:v>84.7109375</c:v>
                </c:pt>
                <c:pt idx="33682">
                  <c:v>84.713541666666671</c:v>
                </c:pt>
                <c:pt idx="33683">
                  <c:v>84.716145833333329</c:v>
                </c:pt>
                <c:pt idx="33684">
                  <c:v>84.71875</c:v>
                </c:pt>
                <c:pt idx="33685">
                  <c:v>84.721354166666671</c:v>
                </c:pt>
                <c:pt idx="33686">
                  <c:v>84.723958333333329</c:v>
                </c:pt>
                <c:pt idx="33687">
                  <c:v>84.7265625</c:v>
                </c:pt>
                <c:pt idx="33688">
                  <c:v>84.729166666666671</c:v>
                </c:pt>
                <c:pt idx="33689">
                  <c:v>84.731770833333329</c:v>
                </c:pt>
                <c:pt idx="33690">
                  <c:v>84.734375</c:v>
                </c:pt>
                <c:pt idx="33691">
                  <c:v>84.736979166666671</c:v>
                </c:pt>
                <c:pt idx="33692">
                  <c:v>84.739583333333329</c:v>
                </c:pt>
                <c:pt idx="33693">
                  <c:v>84.7421875</c:v>
                </c:pt>
                <c:pt idx="33694">
                  <c:v>84.744791666666671</c:v>
                </c:pt>
                <c:pt idx="33695">
                  <c:v>84.747395833333329</c:v>
                </c:pt>
                <c:pt idx="33696">
                  <c:v>84.75</c:v>
                </c:pt>
                <c:pt idx="33697">
                  <c:v>84.752604166666671</c:v>
                </c:pt>
                <c:pt idx="33698">
                  <c:v>84.755208333333329</c:v>
                </c:pt>
                <c:pt idx="33699">
                  <c:v>84.7578125</c:v>
                </c:pt>
                <c:pt idx="33700">
                  <c:v>84.760416666666671</c:v>
                </c:pt>
                <c:pt idx="33701">
                  <c:v>84.763020833333329</c:v>
                </c:pt>
                <c:pt idx="33702">
                  <c:v>84.765625</c:v>
                </c:pt>
                <c:pt idx="33703">
                  <c:v>84.768229166666671</c:v>
                </c:pt>
                <c:pt idx="33704">
                  <c:v>84.770833333333329</c:v>
                </c:pt>
                <c:pt idx="33705">
                  <c:v>84.7734375</c:v>
                </c:pt>
                <c:pt idx="33706">
                  <c:v>84.776041666666671</c:v>
                </c:pt>
                <c:pt idx="33707">
                  <c:v>84.778645833333329</c:v>
                </c:pt>
                <c:pt idx="33708">
                  <c:v>84.78125</c:v>
                </c:pt>
                <c:pt idx="33709">
                  <c:v>84.783854166666671</c:v>
                </c:pt>
                <c:pt idx="33710">
                  <c:v>84.786458333333329</c:v>
                </c:pt>
                <c:pt idx="33711">
                  <c:v>84.7890625</c:v>
                </c:pt>
                <c:pt idx="33712">
                  <c:v>84.791666666666671</c:v>
                </c:pt>
                <c:pt idx="33713">
                  <c:v>84.794270833333329</c:v>
                </c:pt>
                <c:pt idx="33714">
                  <c:v>84.796875</c:v>
                </c:pt>
                <c:pt idx="33715">
                  <c:v>84.799479166666671</c:v>
                </c:pt>
                <c:pt idx="33716">
                  <c:v>84.802083333333329</c:v>
                </c:pt>
                <c:pt idx="33717">
                  <c:v>84.8046875</c:v>
                </c:pt>
                <c:pt idx="33718">
                  <c:v>84.807291666666671</c:v>
                </c:pt>
                <c:pt idx="33719">
                  <c:v>84.809895833333329</c:v>
                </c:pt>
                <c:pt idx="33720">
                  <c:v>84.8125</c:v>
                </c:pt>
                <c:pt idx="33721">
                  <c:v>84.815104166666671</c:v>
                </c:pt>
                <c:pt idx="33722">
                  <c:v>84.817708333333329</c:v>
                </c:pt>
                <c:pt idx="33723">
                  <c:v>84.8203125</c:v>
                </c:pt>
                <c:pt idx="33724">
                  <c:v>84.822916666666671</c:v>
                </c:pt>
                <c:pt idx="33725">
                  <c:v>84.825520833333329</c:v>
                </c:pt>
                <c:pt idx="33726">
                  <c:v>84.828125</c:v>
                </c:pt>
                <c:pt idx="33727">
                  <c:v>84.830729166666671</c:v>
                </c:pt>
                <c:pt idx="33728">
                  <c:v>84.833333333333329</c:v>
                </c:pt>
                <c:pt idx="33729">
                  <c:v>84.8359375</c:v>
                </c:pt>
                <c:pt idx="33730">
                  <c:v>84.838541666666671</c:v>
                </c:pt>
                <c:pt idx="33731">
                  <c:v>84.841145833333329</c:v>
                </c:pt>
                <c:pt idx="33732">
                  <c:v>84.84375</c:v>
                </c:pt>
                <c:pt idx="33733">
                  <c:v>84.846354166666671</c:v>
                </c:pt>
                <c:pt idx="33734">
                  <c:v>84.848958333333329</c:v>
                </c:pt>
                <c:pt idx="33735">
                  <c:v>84.8515625</c:v>
                </c:pt>
                <c:pt idx="33736">
                  <c:v>84.854166666666671</c:v>
                </c:pt>
                <c:pt idx="33737">
                  <c:v>84.856770833333329</c:v>
                </c:pt>
                <c:pt idx="33738">
                  <c:v>84.859375</c:v>
                </c:pt>
                <c:pt idx="33739">
                  <c:v>84.861979166666671</c:v>
                </c:pt>
                <c:pt idx="33740">
                  <c:v>84.864583333333329</c:v>
                </c:pt>
                <c:pt idx="33741">
                  <c:v>84.8671875</c:v>
                </c:pt>
                <c:pt idx="33742">
                  <c:v>84.869791666666671</c:v>
                </c:pt>
                <c:pt idx="33743">
                  <c:v>84.872395833333329</c:v>
                </c:pt>
                <c:pt idx="33744">
                  <c:v>84.875</c:v>
                </c:pt>
                <c:pt idx="33745">
                  <c:v>84.877604166666671</c:v>
                </c:pt>
                <c:pt idx="33746">
                  <c:v>84.880208333333329</c:v>
                </c:pt>
                <c:pt idx="33747">
                  <c:v>84.8828125</c:v>
                </c:pt>
                <c:pt idx="33748">
                  <c:v>84.885416666666671</c:v>
                </c:pt>
                <c:pt idx="33749">
                  <c:v>84.888020833333329</c:v>
                </c:pt>
                <c:pt idx="33750">
                  <c:v>84.890625</c:v>
                </c:pt>
                <c:pt idx="33751">
                  <c:v>84.893229166666671</c:v>
                </c:pt>
                <c:pt idx="33752">
                  <c:v>84.895833333333329</c:v>
                </c:pt>
                <c:pt idx="33753">
                  <c:v>84.8984375</c:v>
                </c:pt>
                <c:pt idx="33754">
                  <c:v>84.901041666666671</c:v>
                </c:pt>
                <c:pt idx="33755">
                  <c:v>84.903645833333329</c:v>
                </c:pt>
                <c:pt idx="33756">
                  <c:v>84.90625</c:v>
                </c:pt>
                <c:pt idx="33757">
                  <c:v>84.908854166666671</c:v>
                </c:pt>
                <c:pt idx="33758">
                  <c:v>84.911458333333329</c:v>
                </c:pt>
                <c:pt idx="33759">
                  <c:v>84.9140625</c:v>
                </c:pt>
                <c:pt idx="33760">
                  <c:v>84.916666666666671</c:v>
                </c:pt>
                <c:pt idx="33761">
                  <c:v>84.919270833333329</c:v>
                </c:pt>
                <c:pt idx="33762">
                  <c:v>84.921875</c:v>
                </c:pt>
                <c:pt idx="33763">
                  <c:v>84.924479166666671</c:v>
                </c:pt>
                <c:pt idx="33764">
                  <c:v>84.927083333333329</c:v>
                </c:pt>
                <c:pt idx="33765">
                  <c:v>84.9296875</c:v>
                </c:pt>
                <c:pt idx="33766">
                  <c:v>84.932291666666671</c:v>
                </c:pt>
                <c:pt idx="33767">
                  <c:v>84.934895833333329</c:v>
                </c:pt>
                <c:pt idx="33768">
                  <c:v>84.9375</c:v>
                </c:pt>
                <c:pt idx="33769">
                  <c:v>84.940104166666671</c:v>
                </c:pt>
                <c:pt idx="33770">
                  <c:v>84.942708333333329</c:v>
                </c:pt>
                <c:pt idx="33771">
                  <c:v>84.9453125</c:v>
                </c:pt>
                <c:pt idx="33772">
                  <c:v>84.947916666666671</c:v>
                </c:pt>
                <c:pt idx="33773">
                  <c:v>84.950520833333329</c:v>
                </c:pt>
                <c:pt idx="33774">
                  <c:v>84.953125</c:v>
                </c:pt>
                <c:pt idx="33775">
                  <c:v>84.955729166666671</c:v>
                </c:pt>
                <c:pt idx="33776">
                  <c:v>84.958333333333329</c:v>
                </c:pt>
                <c:pt idx="33777">
                  <c:v>84.9609375</c:v>
                </c:pt>
                <c:pt idx="33778">
                  <c:v>84.963541666666671</c:v>
                </c:pt>
                <c:pt idx="33779">
                  <c:v>84.966145833333329</c:v>
                </c:pt>
                <c:pt idx="33780">
                  <c:v>84.96875</c:v>
                </c:pt>
                <c:pt idx="33781">
                  <c:v>84.971354166666671</c:v>
                </c:pt>
                <c:pt idx="33782">
                  <c:v>84.973958333333329</c:v>
                </c:pt>
                <c:pt idx="33783">
                  <c:v>84.9765625</c:v>
                </c:pt>
                <c:pt idx="33784">
                  <c:v>84.979166666666671</c:v>
                </c:pt>
                <c:pt idx="33785">
                  <c:v>84.981770833333329</c:v>
                </c:pt>
                <c:pt idx="33786">
                  <c:v>84.984375</c:v>
                </c:pt>
                <c:pt idx="33787">
                  <c:v>84.986979166666671</c:v>
                </c:pt>
                <c:pt idx="33788">
                  <c:v>84.989583333333329</c:v>
                </c:pt>
                <c:pt idx="33789">
                  <c:v>84.9921875</c:v>
                </c:pt>
                <c:pt idx="33790">
                  <c:v>84.994791666666671</c:v>
                </c:pt>
                <c:pt idx="33791">
                  <c:v>84.997395833333329</c:v>
                </c:pt>
                <c:pt idx="33792">
                  <c:v>85</c:v>
                </c:pt>
                <c:pt idx="33793">
                  <c:v>85.002604166666671</c:v>
                </c:pt>
                <c:pt idx="33794">
                  <c:v>85.005208333333329</c:v>
                </c:pt>
                <c:pt idx="33795">
                  <c:v>85.0078125</c:v>
                </c:pt>
                <c:pt idx="33796">
                  <c:v>85.010416666666671</c:v>
                </c:pt>
                <c:pt idx="33797">
                  <c:v>85.013020833333329</c:v>
                </c:pt>
                <c:pt idx="33798">
                  <c:v>85.015625</c:v>
                </c:pt>
                <c:pt idx="33799">
                  <c:v>85.018229166666671</c:v>
                </c:pt>
                <c:pt idx="33800">
                  <c:v>85.020833333333329</c:v>
                </c:pt>
                <c:pt idx="33801">
                  <c:v>85.0234375</c:v>
                </c:pt>
                <c:pt idx="33802">
                  <c:v>85.026041666666671</c:v>
                </c:pt>
                <c:pt idx="33803">
                  <c:v>85.028645833333329</c:v>
                </c:pt>
                <c:pt idx="33804">
                  <c:v>85.03125</c:v>
                </c:pt>
                <c:pt idx="33805">
                  <c:v>85.033854166666671</c:v>
                </c:pt>
                <c:pt idx="33806">
                  <c:v>85.036458333333329</c:v>
                </c:pt>
                <c:pt idx="33807">
                  <c:v>85.0390625</c:v>
                </c:pt>
                <c:pt idx="33808">
                  <c:v>85.041666666666671</c:v>
                </c:pt>
                <c:pt idx="33809">
                  <c:v>85.044270833333329</c:v>
                </c:pt>
                <c:pt idx="33810">
                  <c:v>85.046875</c:v>
                </c:pt>
                <c:pt idx="33811">
                  <c:v>85.049479166666671</c:v>
                </c:pt>
                <c:pt idx="33812">
                  <c:v>85.052083333333329</c:v>
                </c:pt>
                <c:pt idx="33813">
                  <c:v>85.0546875</c:v>
                </c:pt>
                <c:pt idx="33814">
                  <c:v>85.057291666666671</c:v>
                </c:pt>
                <c:pt idx="33815">
                  <c:v>85.059895833333329</c:v>
                </c:pt>
                <c:pt idx="33816">
                  <c:v>85.0625</c:v>
                </c:pt>
                <c:pt idx="33817">
                  <c:v>85.065104166666671</c:v>
                </c:pt>
                <c:pt idx="33818">
                  <c:v>85.067708333333329</c:v>
                </c:pt>
                <c:pt idx="33819">
                  <c:v>85.0703125</c:v>
                </c:pt>
                <c:pt idx="33820">
                  <c:v>85.072916666666671</c:v>
                </c:pt>
                <c:pt idx="33821">
                  <c:v>85.075520833333329</c:v>
                </c:pt>
                <c:pt idx="33822">
                  <c:v>85.078125</c:v>
                </c:pt>
                <c:pt idx="33823">
                  <c:v>85.080729166666671</c:v>
                </c:pt>
                <c:pt idx="33824">
                  <c:v>85.083333333333329</c:v>
                </c:pt>
                <c:pt idx="33825">
                  <c:v>85.0859375</c:v>
                </c:pt>
                <c:pt idx="33826">
                  <c:v>85.088541666666671</c:v>
                </c:pt>
                <c:pt idx="33827">
                  <c:v>85.091145833333329</c:v>
                </c:pt>
                <c:pt idx="33828">
                  <c:v>85.09375</c:v>
                </c:pt>
                <c:pt idx="33829">
                  <c:v>85.096354166666671</c:v>
                </c:pt>
                <c:pt idx="33830">
                  <c:v>85.098958333333329</c:v>
                </c:pt>
                <c:pt idx="33831">
                  <c:v>85.1015625</c:v>
                </c:pt>
                <c:pt idx="33832">
                  <c:v>85.104166666666671</c:v>
                </c:pt>
                <c:pt idx="33833">
                  <c:v>85.106770833333329</c:v>
                </c:pt>
                <c:pt idx="33834">
                  <c:v>85.109375</c:v>
                </c:pt>
                <c:pt idx="33835">
                  <c:v>85.111979166666671</c:v>
                </c:pt>
                <c:pt idx="33836">
                  <c:v>85.114583333333329</c:v>
                </c:pt>
                <c:pt idx="33837">
                  <c:v>85.1171875</c:v>
                </c:pt>
                <c:pt idx="33838">
                  <c:v>85.119791666666671</c:v>
                </c:pt>
                <c:pt idx="33839">
                  <c:v>85.122395833333329</c:v>
                </c:pt>
                <c:pt idx="33840">
                  <c:v>85.125</c:v>
                </c:pt>
                <c:pt idx="33841">
                  <c:v>85.127604166666671</c:v>
                </c:pt>
                <c:pt idx="33842">
                  <c:v>85.130208333333329</c:v>
                </c:pt>
                <c:pt idx="33843">
                  <c:v>85.1328125</c:v>
                </c:pt>
                <c:pt idx="33844">
                  <c:v>85.135416666666671</c:v>
                </c:pt>
                <c:pt idx="33845">
                  <c:v>85.138020833333329</c:v>
                </c:pt>
                <c:pt idx="33846">
                  <c:v>85.140625</c:v>
                </c:pt>
                <c:pt idx="33847">
                  <c:v>85.143229166666671</c:v>
                </c:pt>
                <c:pt idx="33848">
                  <c:v>85.145833333333329</c:v>
                </c:pt>
                <c:pt idx="33849">
                  <c:v>85.1484375</c:v>
                </c:pt>
                <c:pt idx="33850">
                  <c:v>85.151041666666671</c:v>
                </c:pt>
                <c:pt idx="33851">
                  <c:v>85.153645833333329</c:v>
                </c:pt>
                <c:pt idx="33852">
                  <c:v>85.15625</c:v>
                </c:pt>
                <c:pt idx="33853">
                  <c:v>85.158854166666671</c:v>
                </c:pt>
                <c:pt idx="33854">
                  <c:v>85.161458333333329</c:v>
                </c:pt>
                <c:pt idx="33855">
                  <c:v>85.1640625</c:v>
                </c:pt>
                <c:pt idx="33856">
                  <c:v>85.166666666666671</c:v>
                </c:pt>
                <c:pt idx="33857">
                  <c:v>85.169270833333329</c:v>
                </c:pt>
                <c:pt idx="33858">
                  <c:v>85.171875</c:v>
                </c:pt>
                <c:pt idx="33859">
                  <c:v>85.174479166666671</c:v>
                </c:pt>
                <c:pt idx="33860">
                  <c:v>85.177083333333329</c:v>
                </c:pt>
                <c:pt idx="33861">
                  <c:v>85.1796875</c:v>
                </c:pt>
                <c:pt idx="33862">
                  <c:v>85.182291666666671</c:v>
                </c:pt>
                <c:pt idx="33863">
                  <c:v>85.184895833333329</c:v>
                </c:pt>
                <c:pt idx="33864">
                  <c:v>85.1875</c:v>
                </c:pt>
                <c:pt idx="33865">
                  <c:v>85.190104166666671</c:v>
                </c:pt>
                <c:pt idx="33866">
                  <c:v>85.192708333333329</c:v>
                </c:pt>
                <c:pt idx="33867">
                  <c:v>85.1953125</c:v>
                </c:pt>
                <c:pt idx="33868">
                  <c:v>85.197916666666671</c:v>
                </c:pt>
                <c:pt idx="33869">
                  <c:v>85.200520833333329</c:v>
                </c:pt>
                <c:pt idx="33870">
                  <c:v>85.203125</c:v>
                </c:pt>
                <c:pt idx="33871">
                  <c:v>85.205729166666671</c:v>
                </c:pt>
                <c:pt idx="33872">
                  <c:v>85.208333333333329</c:v>
                </c:pt>
                <c:pt idx="33873">
                  <c:v>85.2109375</c:v>
                </c:pt>
                <c:pt idx="33874">
                  <c:v>85.213541666666671</c:v>
                </c:pt>
                <c:pt idx="33875">
                  <c:v>85.216145833333329</c:v>
                </c:pt>
                <c:pt idx="33876">
                  <c:v>85.21875</c:v>
                </c:pt>
                <c:pt idx="33877">
                  <c:v>85.221354166666671</c:v>
                </c:pt>
                <c:pt idx="33878">
                  <c:v>85.223958333333329</c:v>
                </c:pt>
                <c:pt idx="33879">
                  <c:v>85.2265625</c:v>
                </c:pt>
                <c:pt idx="33880">
                  <c:v>85.229166666666671</c:v>
                </c:pt>
                <c:pt idx="33881">
                  <c:v>85.231770833333329</c:v>
                </c:pt>
                <c:pt idx="33882">
                  <c:v>85.234375</c:v>
                </c:pt>
                <c:pt idx="33883">
                  <c:v>85.236979166666671</c:v>
                </c:pt>
                <c:pt idx="33884">
                  <c:v>85.239583333333329</c:v>
                </c:pt>
                <c:pt idx="33885">
                  <c:v>85.2421875</c:v>
                </c:pt>
                <c:pt idx="33886">
                  <c:v>85.244791666666671</c:v>
                </c:pt>
                <c:pt idx="33887">
                  <c:v>85.247395833333329</c:v>
                </c:pt>
                <c:pt idx="33888">
                  <c:v>85.25</c:v>
                </c:pt>
                <c:pt idx="33889">
                  <c:v>85.252604166666671</c:v>
                </c:pt>
                <c:pt idx="33890">
                  <c:v>85.255208333333329</c:v>
                </c:pt>
                <c:pt idx="33891">
                  <c:v>85.2578125</c:v>
                </c:pt>
                <c:pt idx="33892">
                  <c:v>85.260416666666671</c:v>
                </c:pt>
                <c:pt idx="33893">
                  <c:v>85.263020833333329</c:v>
                </c:pt>
                <c:pt idx="33894">
                  <c:v>85.265625</c:v>
                </c:pt>
                <c:pt idx="33895">
                  <c:v>85.268229166666671</c:v>
                </c:pt>
                <c:pt idx="33896">
                  <c:v>85.270833333333329</c:v>
                </c:pt>
                <c:pt idx="33897">
                  <c:v>85.2734375</c:v>
                </c:pt>
                <c:pt idx="33898">
                  <c:v>85.276041666666671</c:v>
                </c:pt>
                <c:pt idx="33899">
                  <c:v>85.278645833333329</c:v>
                </c:pt>
                <c:pt idx="33900">
                  <c:v>85.28125</c:v>
                </c:pt>
                <c:pt idx="33901">
                  <c:v>85.283854166666671</c:v>
                </c:pt>
                <c:pt idx="33902">
                  <c:v>85.286458333333329</c:v>
                </c:pt>
                <c:pt idx="33903">
                  <c:v>85.2890625</c:v>
                </c:pt>
                <c:pt idx="33904">
                  <c:v>85.291666666666671</c:v>
                </c:pt>
                <c:pt idx="33905">
                  <c:v>85.294270833333329</c:v>
                </c:pt>
                <c:pt idx="33906">
                  <c:v>85.296875</c:v>
                </c:pt>
                <c:pt idx="33907">
                  <c:v>85.299479166666671</c:v>
                </c:pt>
                <c:pt idx="33908">
                  <c:v>85.302083333333329</c:v>
                </c:pt>
                <c:pt idx="33909">
                  <c:v>85.3046875</c:v>
                </c:pt>
                <c:pt idx="33910">
                  <c:v>85.307291666666671</c:v>
                </c:pt>
                <c:pt idx="33911">
                  <c:v>85.309895833333329</c:v>
                </c:pt>
                <c:pt idx="33912">
                  <c:v>85.3125</c:v>
                </c:pt>
                <c:pt idx="33913">
                  <c:v>85.315104166666671</c:v>
                </c:pt>
                <c:pt idx="33914">
                  <c:v>85.317708333333329</c:v>
                </c:pt>
                <c:pt idx="33915">
                  <c:v>85.3203125</c:v>
                </c:pt>
                <c:pt idx="33916">
                  <c:v>85.322916666666671</c:v>
                </c:pt>
                <c:pt idx="33917">
                  <c:v>85.325520833333329</c:v>
                </c:pt>
                <c:pt idx="33918">
                  <c:v>85.328125</c:v>
                </c:pt>
                <c:pt idx="33919">
                  <c:v>85.330729166666671</c:v>
                </c:pt>
                <c:pt idx="33920">
                  <c:v>85.333333333333329</c:v>
                </c:pt>
                <c:pt idx="33921">
                  <c:v>85.3359375</c:v>
                </c:pt>
                <c:pt idx="33922">
                  <c:v>85.338541666666671</c:v>
                </c:pt>
                <c:pt idx="33923">
                  <c:v>85.341145833333329</c:v>
                </c:pt>
                <c:pt idx="33924">
                  <c:v>85.34375</c:v>
                </c:pt>
                <c:pt idx="33925">
                  <c:v>85.346354166666671</c:v>
                </c:pt>
                <c:pt idx="33926">
                  <c:v>85.348958333333329</c:v>
                </c:pt>
                <c:pt idx="33927">
                  <c:v>85.3515625</c:v>
                </c:pt>
                <c:pt idx="33928">
                  <c:v>85.354166666666671</c:v>
                </c:pt>
                <c:pt idx="33929">
                  <c:v>85.356770833333329</c:v>
                </c:pt>
                <c:pt idx="33930">
                  <c:v>85.359375</c:v>
                </c:pt>
                <c:pt idx="33931">
                  <c:v>85.361979166666671</c:v>
                </c:pt>
                <c:pt idx="33932">
                  <c:v>85.364583333333329</c:v>
                </c:pt>
                <c:pt idx="33933">
                  <c:v>85.3671875</c:v>
                </c:pt>
                <c:pt idx="33934">
                  <c:v>85.369791666666671</c:v>
                </c:pt>
                <c:pt idx="33935">
                  <c:v>85.372395833333329</c:v>
                </c:pt>
                <c:pt idx="33936">
                  <c:v>85.375</c:v>
                </c:pt>
                <c:pt idx="33937">
                  <c:v>85.377604166666671</c:v>
                </c:pt>
                <c:pt idx="33938">
                  <c:v>85.380208333333329</c:v>
                </c:pt>
                <c:pt idx="33939">
                  <c:v>85.3828125</c:v>
                </c:pt>
                <c:pt idx="33940">
                  <c:v>85.385416666666671</c:v>
                </c:pt>
                <c:pt idx="33941">
                  <c:v>85.388020833333329</c:v>
                </c:pt>
                <c:pt idx="33942">
                  <c:v>85.390625</c:v>
                </c:pt>
                <c:pt idx="33943">
                  <c:v>85.393229166666671</c:v>
                </c:pt>
                <c:pt idx="33944">
                  <c:v>85.395833333333329</c:v>
                </c:pt>
                <c:pt idx="33945">
                  <c:v>85.3984375</c:v>
                </c:pt>
                <c:pt idx="33946">
                  <c:v>85.401041666666671</c:v>
                </c:pt>
                <c:pt idx="33947">
                  <c:v>85.403645833333329</c:v>
                </c:pt>
                <c:pt idx="33948">
                  <c:v>85.40625</c:v>
                </c:pt>
                <c:pt idx="33949">
                  <c:v>85.408854166666671</c:v>
                </c:pt>
                <c:pt idx="33950">
                  <c:v>85.411458333333329</c:v>
                </c:pt>
                <c:pt idx="33951">
                  <c:v>85.4140625</c:v>
                </c:pt>
                <c:pt idx="33952">
                  <c:v>85.416666666666671</c:v>
                </c:pt>
                <c:pt idx="33953">
                  <c:v>85.419270833333329</c:v>
                </c:pt>
                <c:pt idx="33954">
                  <c:v>85.421875</c:v>
                </c:pt>
                <c:pt idx="33955">
                  <c:v>85.424479166666671</c:v>
                </c:pt>
                <c:pt idx="33956">
                  <c:v>85.427083333333329</c:v>
                </c:pt>
                <c:pt idx="33957">
                  <c:v>85.4296875</c:v>
                </c:pt>
                <c:pt idx="33958">
                  <c:v>85.432291666666671</c:v>
                </c:pt>
                <c:pt idx="33959">
                  <c:v>85.434895833333329</c:v>
                </c:pt>
                <c:pt idx="33960">
                  <c:v>85.4375</c:v>
                </c:pt>
                <c:pt idx="33961">
                  <c:v>85.440104166666671</c:v>
                </c:pt>
                <c:pt idx="33962">
                  <c:v>85.442708333333329</c:v>
                </c:pt>
                <c:pt idx="33963">
                  <c:v>85.4453125</c:v>
                </c:pt>
                <c:pt idx="33964">
                  <c:v>85.447916666666671</c:v>
                </c:pt>
                <c:pt idx="33965">
                  <c:v>85.450520833333329</c:v>
                </c:pt>
                <c:pt idx="33966">
                  <c:v>85.453125</c:v>
                </c:pt>
                <c:pt idx="33967">
                  <c:v>85.455729166666671</c:v>
                </c:pt>
                <c:pt idx="33968">
                  <c:v>85.458333333333329</c:v>
                </c:pt>
                <c:pt idx="33969">
                  <c:v>85.4609375</c:v>
                </c:pt>
                <c:pt idx="33970">
                  <c:v>85.463541666666671</c:v>
                </c:pt>
                <c:pt idx="33971">
                  <c:v>85.466145833333329</c:v>
                </c:pt>
                <c:pt idx="33972">
                  <c:v>85.46875</c:v>
                </c:pt>
                <c:pt idx="33973">
                  <c:v>85.471354166666671</c:v>
                </c:pt>
                <c:pt idx="33974">
                  <c:v>85.473958333333329</c:v>
                </c:pt>
                <c:pt idx="33975">
                  <c:v>85.4765625</c:v>
                </c:pt>
                <c:pt idx="33976">
                  <c:v>85.479166666666671</c:v>
                </c:pt>
                <c:pt idx="33977">
                  <c:v>85.481770833333329</c:v>
                </c:pt>
                <c:pt idx="33978">
                  <c:v>85.484375</c:v>
                </c:pt>
                <c:pt idx="33979">
                  <c:v>85.486979166666671</c:v>
                </c:pt>
                <c:pt idx="33980">
                  <c:v>85.489583333333329</c:v>
                </c:pt>
                <c:pt idx="33981">
                  <c:v>85.4921875</c:v>
                </c:pt>
                <c:pt idx="33982">
                  <c:v>85.494791666666671</c:v>
                </c:pt>
                <c:pt idx="33983">
                  <c:v>85.497395833333329</c:v>
                </c:pt>
                <c:pt idx="33984">
                  <c:v>85.5</c:v>
                </c:pt>
                <c:pt idx="33985">
                  <c:v>85.502604166666671</c:v>
                </c:pt>
                <c:pt idx="33986">
                  <c:v>85.505208333333329</c:v>
                </c:pt>
                <c:pt idx="33987">
                  <c:v>85.5078125</c:v>
                </c:pt>
                <c:pt idx="33988">
                  <c:v>85.510416666666671</c:v>
                </c:pt>
                <c:pt idx="33989">
                  <c:v>85.513020833333329</c:v>
                </c:pt>
                <c:pt idx="33990">
                  <c:v>85.515625</c:v>
                </c:pt>
                <c:pt idx="33991">
                  <c:v>85.518229166666671</c:v>
                </c:pt>
                <c:pt idx="33992">
                  <c:v>85.520833333333329</c:v>
                </c:pt>
                <c:pt idx="33993">
                  <c:v>85.5234375</c:v>
                </c:pt>
                <c:pt idx="33994">
                  <c:v>85.526041666666671</c:v>
                </c:pt>
                <c:pt idx="33995">
                  <c:v>85.528645833333329</c:v>
                </c:pt>
                <c:pt idx="33996">
                  <c:v>85.53125</c:v>
                </c:pt>
                <c:pt idx="33997">
                  <c:v>85.533854166666671</c:v>
                </c:pt>
                <c:pt idx="33998">
                  <c:v>85.536458333333329</c:v>
                </c:pt>
                <c:pt idx="33999">
                  <c:v>85.5390625</c:v>
                </c:pt>
                <c:pt idx="34000">
                  <c:v>85.541666666666671</c:v>
                </c:pt>
                <c:pt idx="34001">
                  <c:v>85.544270833333329</c:v>
                </c:pt>
                <c:pt idx="34002">
                  <c:v>85.546875</c:v>
                </c:pt>
                <c:pt idx="34003">
                  <c:v>85.549479166666671</c:v>
                </c:pt>
                <c:pt idx="34004">
                  <c:v>85.552083333333329</c:v>
                </c:pt>
                <c:pt idx="34005">
                  <c:v>85.5546875</c:v>
                </c:pt>
                <c:pt idx="34006">
                  <c:v>85.557291666666671</c:v>
                </c:pt>
                <c:pt idx="34007">
                  <c:v>85.559895833333329</c:v>
                </c:pt>
                <c:pt idx="34008">
                  <c:v>85.5625</c:v>
                </c:pt>
                <c:pt idx="34009">
                  <c:v>85.565104166666671</c:v>
                </c:pt>
                <c:pt idx="34010">
                  <c:v>85.567708333333329</c:v>
                </c:pt>
                <c:pt idx="34011">
                  <c:v>85.5703125</c:v>
                </c:pt>
                <c:pt idx="34012">
                  <c:v>85.572916666666671</c:v>
                </c:pt>
                <c:pt idx="34013">
                  <c:v>85.575520833333329</c:v>
                </c:pt>
                <c:pt idx="34014">
                  <c:v>85.578125</c:v>
                </c:pt>
                <c:pt idx="34015">
                  <c:v>85.580729166666671</c:v>
                </c:pt>
                <c:pt idx="34016">
                  <c:v>85.583333333333329</c:v>
                </c:pt>
                <c:pt idx="34017">
                  <c:v>85.5859375</c:v>
                </c:pt>
                <c:pt idx="34018">
                  <c:v>85.588541666666671</c:v>
                </c:pt>
                <c:pt idx="34019">
                  <c:v>85.591145833333329</c:v>
                </c:pt>
                <c:pt idx="34020">
                  <c:v>85.59375</c:v>
                </c:pt>
                <c:pt idx="34021">
                  <c:v>85.596354166666671</c:v>
                </c:pt>
                <c:pt idx="34022">
                  <c:v>85.598958333333329</c:v>
                </c:pt>
                <c:pt idx="34023">
                  <c:v>85.6015625</c:v>
                </c:pt>
                <c:pt idx="34024">
                  <c:v>85.604166666666671</c:v>
                </c:pt>
                <c:pt idx="34025">
                  <c:v>85.606770833333329</c:v>
                </c:pt>
                <c:pt idx="34026">
                  <c:v>85.609375</c:v>
                </c:pt>
                <c:pt idx="34027">
                  <c:v>85.611979166666671</c:v>
                </c:pt>
                <c:pt idx="34028">
                  <c:v>85.614583333333329</c:v>
                </c:pt>
                <c:pt idx="34029">
                  <c:v>85.6171875</c:v>
                </c:pt>
                <c:pt idx="34030">
                  <c:v>85.619791666666671</c:v>
                </c:pt>
                <c:pt idx="34031">
                  <c:v>85.622395833333329</c:v>
                </c:pt>
                <c:pt idx="34032">
                  <c:v>85.625</c:v>
                </c:pt>
                <c:pt idx="34033">
                  <c:v>85.627604166666671</c:v>
                </c:pt>
                <c:pt idx="34034">
                  <c:v>85.630208333333329</c:v>
                </c:pt>
                <c:pt idx="34035">
                  <c:v>85.6328125</c:v>
                </c:pt>
                <c:pt idx="34036">
                  <c:v>85.635416666666671</c:v>
                </c:pt>
                <c:pt idx="34037">
                  <c:v>85.638020833333329</c:v>
                </c:pt>
                <c:pt idx="34038">
                  <c:v>85.640625</c:v>
                </c:pt>
                <c:pt idx="34039">
                  <c:v>85.643229166666671</c:v>
                </c:pt>
                <c:pt idx="34040">
                  <c:v>85.645833333333329</c:v>
                </c:pt>
                <c:pt idx="34041">
                  <c:v>85.6484375</c:v>
                </c:pt>
                <c:pt idx="34042">
                  <c:v>85.651041666666671</c:v>
                </c:pt>
                <c:pt idx="34043">
                  <c:v>85.653645833333329</c:v>
                </c:pt>
                <c:pt idx="34044">
                  <c:v>85.65625</c:v>
                </c:pt>
                <c:pt idx="34045">
                  <c:v>85.658854166666671</c:v>
                </c:pt>
                <c:pt idx="34046">
                  <c:v>85.661458333333329</c:v>
                </c:pt>
                <c:pt idx="34047">
                  <c:v>85.6640625</c:v>
                </c:pt>
                <c:pt idx="34048">
                  <c:v>85.666666666666671</c:v>
                </c:pt>
                <c:pt idx="34049">
                  <c:v>85.669270833333329</c:v>
                </c:pt>
                <c:pt idx="34050">
                  <c:v>85.671875</c:v>
                </c:pt>
                <c:pt idx="34051">
                  <c:v>85.674479166666671</c:v>
                </c:pt>
                <c:pt idx="34052">
                  <c:v>85.677083333333329</c:v>
                </c:pt>
                <c:pt idx="34053">
                  <c:v>85.6796875</c:v>
                </c:pt>
                <c:pt idx="34054">
                  <c:v>85.682291666666671</c:v>
                </c:pt>
                <c:pt idx="34055">
                  <c:v>85.684895833333329</c:v>
                </c:pt>
                <c:pt idx="34056">
                  <c:v>85.6875</c:v>
                </c:pt>
                <c:pt idx="34057">
                  <c:v>85.690104166666671</c:v>
                </c:pt>
                <c:pt idx="34058">
                  <c:v>85.692708333333329</c:v>
                </c:pt>
                <c:pt idx="34059">
                  <c:v>85.6953125</c:v>
                </c:pt>
                <c:pt idx="34060">
                  <c:v>85.697916666666671</c:v>
                </c:pt>
                <c:pt idx="34061">
                  <c:v>85.700520833333329</c:v>
                </c:pt>
                <c:pt idx="34062">
                  <c:v>85.703125</c:v>
                </c:pt>
                <c:pt idx="34063">
                  <c:v>85.705729166666671</c:v>
                </c:pt>
                <c:pt idx="34064">
                  <c:v>85.708333333333329</c:v>
                </c:pt>
                <c:pt idx="34065">
                  <c:v>85.7109375</c:v>
                </c:pt>
                <c:pt idx="34066">
                  <c:v>85.713541666666671</c:v>
                </c:pt>
                <c:pt idx="34067">
                  <c:v>85.716145833333329</c:v>
                </c:pt>
                <c:pt idx="34068">
                  <c:v>85.71875</c:v>
                </c:pt>
                <c:pt idx="34069">
                  <c:v>85.721354166666671</c:v>
                </c:pt>
                <c:pt idx="34070">
                  <c:v>85.723958333333329</c:v>
                </c:pt>
                <c:pt idx="34071">
                  <c:v>85.7265625</c:v>
                </c:pt>
                <c:pt idx="34072">
                  <c:v>85.729166666666671</c:v>
                </c:pt>
                <c:pt idx="34073">
                  <c:v>85.731770833333329</c:v>
                </c:pt>
                <c:pt idx="34074">
                  <c:v>85.734375</c:v>
                </c:pt>
                <c:pt idx="34075">
                  <c:v>85.736979166666671</c:v>
                </c:pt>
                <c:pt idx="34076">
                  <c:v>85.739583333333329</c:v>
                </c:pt>
                <c:pt idx="34077">
                  <c:v>85.7421875</c:v>
                </c:pt>
                <c:pt idx="34078">
                  <c:v>85.744791666666671</c:v>
                </c:pt>
                <c:pt idx="34079">
                  <c:v>85.747395833333329</c:v>
                </c:pt>
                <c:pt idx="34080">
                  <c:v>85.75</c:v>
                </c:pt>
                <c:pt idx="34081">
                  <c:v>85.752604166666671</c:v>
                </c:pt>
                <c:pt idx="34082">
                  <c:v>85.755208333333329</c:v>
                </c:pt>
                <c:pt idx="34083">
                  <c:v>85.7578125</c:v>
                </c:pt>
                <c:pt idx="34084">
                  <c:v>85.760416666666671</c:v>
                </c:pt>
                <c:pt idx="34085">
                  <c:v>85.763020833333329</c:v>
                </c:pt>
                <c:pt idx="34086">
                  <c:v>85.765625</c:v>
                </c:pt>
                <c:pt idx="34087">
                  <c:v>85.768229166666671</c:v>
                </c:pt>
                <c:pt idx="34088">
                  <c:v>85.770833333333329</c:v>
                </c:pt>
                <c:pt idx="34089">
                  <c:v>85.7734375</c:v>
                </c:pt>
                <c:pt idx="34090">
                  <c:v>85.776041666666671</c:v>
                </c:pt>
                <c:pt idx="34091">
                  <c:v>85.778645833333329</c:v>
                </c:pt>
                <c:pt idx="34092">
                  <c:v>85.78125</c:v>
                </c:pt>
                <c:pt idx="34093">
                  <c:v>85.783854166666671</c:v>
                </c:pt>
                <c:pt idx="34094">
                  <c:v>85.786458333333329</c:v>
                </c:pt>
                <c:pt idx="34095">
                  <c:v>85.7890625</c:v>
                </c:pt>
                <c:pt idx="34096">
                  <c:v>85.791666666666671</c:v>
                </c:pt>
                <c:pt idx="34097">
                  <c:v>85.794270833333329</c:v>
                </c:pt>
                <c:pt idx="34098">
                  <c:v>85.796875</c:v>
                </c:pt>
                <c:pt idx="34099">
                  <c:v>85.799479166666671</c:v>
                </c:pt>
                <c:pt idx="34100">
                  <c:v>85.802083333333329</c:v>
                </c:pt>
                <c:pt idx="34101">
                  <c:v>85.8046875</c:v>
                </c:pt>
                <c:pt idx="34102">
                  <c:v>85.807291666666671</c:v>
                </c:pt>
                <c:pt idx="34103">
                  <c:v>85.809895833333329</c:v>
                </c:pt>
                <c:pt idx="34104">
                  <c:v>85.8125</c:v>
                </c:pt>
                <c:pt idx="34105">
                  <c:v>85.815104166666671</c:v>
                </c:pt>
                <c:pt idx="34106">
                  <c:v>85.817708333333329</c:v>
                </c:pt>
                <c:pt idx="34107">
                  <c:v>85.8203125</c:v>
                </c:pt>
                <c:pt idx="34108">
                  <c:v>85.822916666666671</c:v>
                </c:pt>
                <c:pt idx="34109">
                  <c:v>85.825520833333329</c:v>
                </c:pt>
                <c:pt idx="34110">
                  <c:v>85.828125</c:v>
                </c:pt>
                <c:pt idx="34111">
                  <c:v>85.830729166666671</c:v>
                </c:pt>
                <c:pt idx="34112">
                  <c:v>85.833333333333329</c:v>
                </c:pt>
                <c:pt idx="34113">
                  <c:v>85.8359375</c:v>
                </c:pt>
                <c:pt idx="34114">
                  <c:v>85.838541666666671</c:v>
                </c:pt>
                <c:pt idx="34115">
                  <c:v>85.841145833333329</c:v>
                </c:pt>
                <c:pt idx="34116">
                  <c:v>85.84375</c:v>
                </c:pt>
                <c:pt idx="34117">
                  <c:v>85.846354166666671</c:v>
                </c:pt>
                <c:pt idx="34118">
                  <c:v>85.848958333333329</c:v>
                </c:pt>
                <c:pt idx="34119">
                  <c:v>85.8515625</c:v>
                </c:pt>
                <c:pt idx="34120">
                  <c:v>85.854166666666671</c:v>
                </c:pt>
                <c:pt idx="34121">
                  <c:v>85.856770833333329</c:v>
                </c:pt>
                <c:pt idx="34122">
                  <c:v>85.859375</c:v>
                </c:pt>
                <c:pt idx="34123">
                  <c:v>85.861979166666671</c:v>
                </c:pt>
                <c:pt idx="34124">
                  <c:v>85.864583333333329</c:v>
                </c:pt>
                <c:pt idx="34125">
                  <c:v>85.8671875</c:v>
                </c:pt>
                <c:pt idx="34126">
                  <c:v>85.869791666666671</c:v>
                </c:pt>
                <c:pt idx="34127">
                  <c:v>85.872395833333329</c:v>
                </c:pt>
                <c:pt idx="34128">
                  <c:v>85.875</c:v>
                </c:pt>
                <c:pt idx="34129">
                  <c:v>85.877604166666671</c:v>
                </c:pt>
                <c:pt idx="34130">
                  <c:v>85.880208333333329</c:v>
                </c:pt>
                <c:pt idx="34131">
                  <c:v>85.8828125</c:v>
                </c:pt>
                <c:pt idx="34132">
                  <c:v>85.885416666666671</c:v>
                </c:pt>
                <c:pt idx="34133">
                  <c:v>85.888020833333329</c:v>
                </c:pt>
                <c:pt idx="34134">
                  <c:v>85.890625</c:v>
                </c:pt>
                <c:pt idx="34135">
                  <c:v>85.893229166666671</c:v>
                </c:pt>
                <c:pt idx="34136">
                  <c:v>85.895833333333329</c:v>
                </c:pt>
                <c:pt idx="34137">
                  <c:v>85.8984375</c:v>
                </c:pt>
                <c:pt idx="34138">
                  <c:v>85.901041666666671</c:v>
                </c:pt>
                <c:pt idx="34139">
                  <c:v>85.903645833333329</c:v>
                </c:pt>
                <c:pt idx="34140">
                  <c:v>85.90625</c:v>
                </c:pt>
                <c:pt idx="34141">
                  <c:v>85.908854166666671</c:v>
                </c:pt>
                <c:pt idx="34142">
                  <c:v>85.911458333333329</c:v>
                </c:pt>
                <c:pt idx="34143">
                  <c:v>85.9140625</c:v>
                </c:pt>
                <c:pt idx="34144">
                  <c:v>85.916666666666671</c:v>
                </c:pt>
                <c:pt idx="34145">
                  <c:v>85.919270833333329</c:v>
                </c:pt>
                <c:pt idx="34146">
                  <c:v>85.921875</c:v>
                </c:pt>
                <c:pt idx="34147">
                  <c:v>85.924479166666671</c:v>
                </c:pt>
                <c:pt idx="34148">
                  <c:v>85.927083333333329</c:v>
                </c:pt>
                <c:pt idx="34149">
                  <c:v>85.9296875</c:v>
                </c:pt>
                <c:pt idx="34150">
                  <c:v>85.932291666666671</c:v>
                </c:pt>
                <c:pt idx="34151">
                  <c:v>85.934895833333329</c:v>
                </c:pt>
                <c:pt idx="34152">
                  <c:v>85.9375</c:v>
                </c:pt>
                <c:pt idx="34153">
                  <c:v>85.940104166666671</c:v>
                </c:pt>
                <c:pt idx="34154">
                  <c:v>85.942708333333329</c:v>
                </c:pt>
                <c:pt idx="34155">
                  <c:v>85.9453125</c:v>
                </c:pt>
                <c:pt idx="34156">
                  <c:v>85.947916666666671</c:v>
                </c:pt>
                <c:pt idx="34157">
                  <c:v>85.950520833333329</c:v>
                </c:pt>
                <c:pt idx="34158">
                  <c:v>85.953125</c:v>
                </c:pt>
                <c:pt idx="34159">
                  <c:v>85.955729166666671</c:v>
                </c:pt>
                <c:pt idx="34160">
                  <c:v>85.958333333333329</c:v>
                </c:pt>
                <c:pt idx="34161">
                  <c:v>85.9609375</c:v>
                </c:pt>
                <c:pt idx="34162">
                  <c:v>85.963541666666671</c:v>
                </c:pt>
                <c:pt idx="34163">
                  <c:v>85.966145833333329</c:v>
                </c:pt>
                <c:pt idx="34164">
                  <c:v>85.96875</c:v>
                </c:pt>
                <c:pt idx="34165">
                  <c:v>85.971354166666671</c:v>
                </c:pt>
                <c:pt idx="34166">
                  <c:v>85.973958333333329</c:v>
                </c:pt>
                <c:pt idx="34167">
                  <c:v>85.9765625</c:v>
                </c:pt>
                <c:pt idx="34168">
                  <c:v>85.979166666666671</c:v>
                </c:pt>
                <c:pt idx="34169">
                  <c:v>85.981770833333329</c:v>
                </c:pt>
                <c:pt idx="34170">
                  <c:v>85.984375</c:v>
                </c:pt>
                <c:pt idx="34171">
                  <c:v>85.986979166666671</c:v>
                </c:pt>
                <c:pt idx="34172">
                  <c:v>85.989583333333329</c:v>
                </c:pt>
                <c:pt idx="34173">
                  <c:v>85.9921875</c:v>
                </c:pt>
                <c:pt idx="34174">
                  <c:v>85.994791666666671</c:v>
                </c:pt>
                <c:pt idx="34175">
                  <c:v>85.997395833333329</c:v>
                </c:pt>
                <c:pt idx="34176">
                  <c:v>86</c:v>
                </c:pt>
                <c:pt idx="34177">
                  <c:v>86.002604166666671</c:v>
                </c:pt>
                <c:pt idx="34178">
                  <c:v>86.005208333333329</c:v>
                </c:pt>
                <c:pt idx="34179">
                  <c:v>86.0078125</c:v>
                </c:pt>
                <c:pt idx="34180">
                  <c:v>86.010416666666671</c:v>
                </c:pt>
                <c:pt idx="34181">
                  <c:v>86.013020833333329</c:v>
                </c:pt>
                <c:pt idx="34182">
                  <c:v>86.015625</c:v>
                </c:pt>
                <c:pt idx="34183">
                  <c:v>86.018229166666671</c:v>
                </c:pt>
                <c:pt idx="34184">
                  <c:v>86.020833333333329</c:v>
                </c:pt>
                <c:pt idx="34185">
                  <c:v>86.0234375</c:v>
                </c:pt>
                <c:pt idx="34186">
                  <c:v>86.026041666666671</c:v>
                </c:pt>
                <c:pt idx="34187">
                  <c:v>86.028645833333329</c:v>
                </c:pt>
                <c:pt idx="34188">
                  <c:v>86.03125</c:v>
                </c:pt>
                <c:pt idx="34189">
                  <c:v>86.033854166666671</c:v>
                </c:pt>
                <c:pt idx="34190">
                  <c:v>86.036458333333329</c:v>
                </c:pt>
                <c:pt idx="34191">
                  <c:v>86.0390625</c:v>
                </c:pt>
                <c:pt idx="34192">
                  <c:v>86.041666666666671</c:v>
                </c:pt>
                <c:pt idx="34193">
                  <c:v>86.044270833333329</c:v>
                </c:pt>
                <c:pt idx="34194">
                  <c:v>86.046875</c:v>
                </c:pt>
                <c:pt idx="34195">
                  <c:v>86.049479166666671</c:v>
                </c:pt>
                <c:pt idx="34196">
                  <c:v>86.052083333333329</c:v>
                </c:pt>
                <c:pt idx="34197">
                  <c:v>86.0546875</c:v>
                </c:pt>
                <c:pt idx="34198">
                  <c:v>86.057291666666671</c:v>
                </c:pt>
                <c:pt idx="34199">
                  <c:v>86.059895833333329</c:v>
                </c:pt>
                <c:pt idx="34200">
                  <c:v>86.0625</c:v>
                </c:pt>
                <c:pt idx="34201">
                  <c:v>86.065104166666671</c:v>
                </c:pt>
                <c:pt idx="34202">
                  <c:v>86.067708333333329</c:v>
                </c:pt>
                <c:pt idx="34203">
                  <c:v>86.0703125</c:v>
                </c:pt>
                <c:pt idx="34204">
                  <c:v>86.072916666666671</c:v>
                </c:pt>
                <c:pt idx="34205">
                  <c:v>86.075520833333329</c:v>
                </c:pt>
                <c:pt idx="34206">
                  <c:v>86.078125</c:v>
                </c:pt>
                <c:pt idx="34207">
                  <c:v>86.080729166666671</c:v>
                </c:pt>
                <c:pt idx="34208">
                  <c:v>86.083333333333329</c:v>
                </c:pt>
                <c:pt idx="34209">
                  <c:v>86.0859375</c:v>
                </c:pt>
                <c:pt idx="34210">
                  <c:v>86.088541666666671</c:v>
                </c:pt>
                <c:pt idx="34211">
                  <c:v>86.091145833333329</c:v>
                </c:pt>
                <c:pt idx="34212">
                  <c:v>86.09375</c:v>
                </c:pt>
                <c:pt idx="34213">
                  <c:v>86.096354166666671</c:v>
                </c:pt>
                <c:pt idx="34214">
                  <c:v>86.098958333333329</c:v>
                </c:pt>
                <c:pt idx="34215">
                  <c:v>86.1015625</c:v>
                </c:pt>
                <c:pt idx="34216">
                  <c:v>86.104166666666671</c:v>
                </c:pt>
                <c:pt idx="34217">
                  <c:v>86.106770833333329</c:v>
                </c:pt>
                <c:pt idx="34218">
                  <c:v>86.109375</c:v>
                </c:pt>
                <c:pt idx="34219">
                  <c:v>86.111979166666671</c:v>
                </c:pt>
                <c:pt idx="34220">
                  <c:v>86.114583333333329</c:v>
                </c:pt>
                <c:pt idx="34221">
                  <c:v>86.1171875</c:v>
                </c:pt>
                <c:pt idx="34222">
                  <c:v>86.119791666666671</c:v>
                </c:pt>
                <c:pt idx="34223">
                  <c:v>86.122395833333329</c:v>
                </c:pt>
                <c:pt idx="34224">
                  <c:v>86.125</c:v>
                </c:pt>
                <c:pt idx="34225">
                  <c:v>86.127604166666671</c:v>
                </c:pt>
                <c:pt idx="34226">
                  <c:v>86.130208333333329</c:v>
                </c:pt>
                <c:pt idx="34227">
                  <c:v>86.1328125</c:v>
                </c:pt>
                <c:pt idx="34228">
                  <c:v>86.135416666666671</c:v>
                </c:pt>
                <c:pt idx="34229">
                  <c:v>86.138020833333329</c:v>
                </c:pt>
                <c:pt idx="34230">
                  <c:v>86.140625</c:v>
                </c:pt>
                <c:pt idx="34231">
                  <c:v>86.143229166666671</c:v>
                </c:pt>
                <c:pt idx="34232">
                  <c:v>86.145833333333329</c:v>
                </c:pt>
                <c:pt idx="34233">
                  <c:v>86.1484375</c:v>
                </c:pt>
                <c:pt idx="34234">
                  <c:v>86.151041666666671</c:v>
                </c:pt>
                <c:pt idx="34235">
                  <c:v>86.153645833333329</c:v>
                </c:pt>
                <c:pt idx="34236">
                  <c:v>86.15625</c:v>
                </c:pt>
                <c:pt idx="34237">
                  <c:v>86.158854166666671</c:v>
                </c:pt>
                <c:pt idx="34238">
                  <c:v>86.161458333333329</c:v>
                </c:pt>
                <c:pt idx="34239">
                  <c:v>86.1640625</c:v>
                </c:pt>
                <c:pt idx="34240">
                  <c:v>86.166666666666671</c:v>
                </c:pt>
                <c:pt idx="34241">
                  <c:v>86.169270833333329</c:v>
                </c:pt>
                <c:pt idx="34242">
                  <c:v>86.171875</c:v>
                </c:pt>
                <c:pt idx="34243">
                  <c:v>86.174479166666671</c:v>
                </c:pt>
                <c:pt idx="34244">
                  <c:v>86.177083333333329</c:v>
                </c:pt>
                <c:pt idx="34245">
                  <c:v>86.1796875</c:v>
                </c:pt>
                <c:pt idx="34246">
                  <c:v>86.182291666666671</c:v>
                </c:pt>
                <c:pt idx="34247">
                  <c:v>86.184895833333329</c:v>
                </c:pt>
                <c:pt idx="34248">
                  <c:v>86.1875</c:v>
                </c:pt>
                <c:pt idx="34249">
                  <c:v>86.190104166666671</c:v>
                </c:pt>
                <c:pt idx="34250">
                  <c:v>86.192708333333329</c:v>
                </c:pt>
                <c:pt idx="34251">
                  <c:v>86.1953125</c:v>
                </c:pt>
                <c:pt idx="34252">
                  <c:v>86.197916666666671</c:v>
                </c:pt>
                <c:pt idx="34253">
                  <c:v>86.200520833333329</c:v>
                </c:pt>
                <c:pt idx="34254">
                  <c:v>86.203125</c:v>
                </c:pt>
                <c:pt idx="34255">
                  <c:v>86.205729166666671</c:v>
                </c:pt>
                <c:pt idx="34256">
                  <c:v>86.208333333333329</c:v>
                </c:pt>
                <c:pt idx="34257">
                  <c:v>86.2109375</c:v>
                </c:pt>
                <c:pt idx="34258">
                  <c:v>86.213541666666671</c:v>
                </c:pt>
                <c:pt idx="34259">
                  <c:v>86.216145833333329</c:v>
                </c:pt>
                <c:pt idx="34260">
                  <c:v>86.21875</c:v>
                </c:pt>
                <c:pt idx="34261">
                  <c:v>86.221354166666671</c:v>
                </c:pt>
                <c:pt idx="34262">
                  <c:v>86.223958333333329</c:v>
                </c:pt>
                <c:pt idx="34263">
                  <c:v>86.2265625</c:v>
                </c:pt>
                <c:pt idx="34264">
                  <c:v>86.229166666666671</c:v>
                </c:pt>
                <c:pt idx="34265">
                  <c:v>86.231770833333329</c:v>
                </c:pt>
                <c:pt idx="34266">
                  <c:v>86.234375</c:v>
                </c:pt>
                <c:pt idx="34267">
                  <c:v>86.236979166666671</c:v>
                </c:pt>
                <c:pt idx="34268">
                  <c:v>86.239583333333329</c:v>
                </c:pt>
                <c:pt idx="34269">
                  <c:v>86.2421875</c:v>
                </c:pt>
                <c:pt idx="34270">
                  <c:v>86.244791666666671</c:v>
                </c:pt>
                <c:pt idx="34271">
                  <c:v>86.247395833333329</c:v>
                </c:pt>
                <c:pt idx="34272">
                  <c:v>86.25</c:v>
                </c:pt>
                <c:pt idx="34273">
                  <c:v>86.252604166666671</c:v>
                </c:pt>
                <c:pt idx="34274">
                  <c:v>86.255208333333329</c:v>
                </c:pt>
                <c:pt idx="34275">
                  <c:v>86.2578125</c:v>
                </c:pt>
                <c:pt idx="34276">
                  <c:v>86.260416666666671</c:v>
                </c:pt>
                <c:pt idx="34277">
                  <c:v>86.263020833333329</c:v>
                </c:pt>
                <c:pt idx="34278">
                  <c:v>86.265625</c:v>
                </c:pt>
                <c:pt idx="34279">
                  <c:v>86.268229166666671</c:v>
                </c:pt>
                <c:pt idx="34280">
                  <c:v>86.270833333333329</c:v>
                </c:pt>
                <c:pt idx="34281">
                  <c:v>86.2734375</c:v>
                </c:pt>
                <c:pt idx="34282">
                  <c:v>86.276041666666671</c:v>
                </c:pt>
                <c:pt idx="34283">
                  <c:v>86.278645833333329</c:v>
                </c:pt>
                <c:pt idx="34284">
                  <c:v>86.28125</c:v>
                </c:pt>
                <c:pt idx="34285">
                  <c:v>86.283854166666671</c:v>
                </c:pt>
                <c:pt idx="34286">
                  <c:v>86.286458333333329</c:v>
                </c:pt>
                <c:pt idx="34287">
                  <c:v>86.2890625</c:v>
                </c:pt>
                <c:pt idx="34288">
                  <c:v>86.291666666666671</c:v>
                </c:pt>
                <c:pt idx="34289">
                  <c:v>86.294270833333329</c:v>
                </c:pt>
                <c:pt idx="34290">
                  <c:v>86.296875</c:v>
                </c:pt>
                <c:pt idx="34291">
                  <c:v>86.299479166666671</c:v>
                </c:pt>
                <c:pt idx="34292">
                  <c:v>86.302083333333329</c:v>
                </c:pt>
                <c:pt idx="34293">
                  <c:v>86.3046875</c:v>
                </c:pt>
                <c:pt idx="34294">
                  <c:v>86.307291666666671</c:v>
                </c:pt>
                <c:pt idx="34295">
                  <c:v>86.309895833333329</c:v>
                </c:pt>
                <c:pt idx="34296">
                  <c:v>86.3125</c:v>
                </c:pt>
                <c:pt idx="34297">
                  <c:v>86.315104166666671</c:v>
                </c:pt>
                <c:pt idx="34298">
                  <c:v>86.317708333333329</c:v>
                </c:pt>
                <c:pt idx="34299">
                  <c:v>86.3203125</c:v>
                </c:pt>
                <c:pt idx="34300">
                  <c:v>86.322916666666671</c:v>
                </c:pt>
                <c:pt idx="34301">
                  <c:v>86.325520833333329</c:v>
                </c:pt>
                <c:pt idx="34302">
                  <c:v>86.328125</c:v>
                </c:pt>
                <c:pt idx="34303">
                  <c:v>86.330729166666671</c:v>
                </c:pt>
                <c:pt idx="34304">
                  <c:v>86.333333333333329</c:v>
                </c:pt>
                <c:pt idx="34305">
                  <c:v>86.3359375</c:v>
                </c:pt>
                <c:pt idx="34306">
                  <c:v>86.338541666666671</c:v>
                </c:pt>
                <c:pt idx="34307">
                  <c:v>86.341145833333329</c:v>
                </c:pt>
                <c:pt idx="34308">
                  <c:v>86.34375</c:v>
                </c:pt>
                <c:pt idx="34309">
                  <c:v>86.346354166666671</c:v>
                </c:pt>
                <c:pt idx="34310">
                  <c:v>86.348958333333329</c:v>
                </c:pt>
                <c:pt idx="34311">
                  <c:v>86.3515625</c:v>
                </c:pt>
                <c:pt idx="34312">
                  <c:v>86.354166666666671</c:v>
                </c:pt>
                <c:pt idx="34313">
                  <c:v>86.356770833333329</c:v>
                </c:pt>
                <c:pt idx="34314">
                  <c:v>86.359375</c:v>
                </c:pt>
                <c:pt idx="34315">
                  <c:v>86.361979166666671</c:v>
                </c:pt>
                <c:pt idx="34316">
                  <c:v>86.364583333333329</c:v>
                </c:pt>
                <c:pt idx="34317">
                  <c:v>86.3671875</c:v>
                </c:pt>
                <c:pt idx="34318">
                  <c:v>86.369791666666671</c:v>
                </c:pt>
                <c:pt idx="34319">
                  <c:v>86.372395833333329</c:v>
                </c:pt>
                <c:pt idx="34320">
                  <c:v>86.375</c:v>
                </c:pt>
                <c:pt idx="34321">
                  <c:v>86.377604166666671</c:v>
                </c:pt>
                <c:pt idx="34322">
                  <c:v>86.380208333333329</c:v>
                </c:pt>
                <c:pt idx="34323">
                  <c:v>86.3828125</c:v>
                </c:pt>
                <c:pt idx="34324">
                  <c:v>86.385416666666671</c:v>
                </c:pt>
                <c:pt idx="34325">
                  <c:v>86.388020833333329</c:v>
                </c:pt>
                <c:pt idx="34326">
                  <c:v>86.390625</c:v>
                </c:pt>
                <c:pt idx="34327">
                  <c:v>86.393229166666671</c:v>
                </c:pt>
                <c:pt idx="34328">
                  <c:v>86.395833333333329</c:v>
                </c:pt>
                <c:pt idx="34329">
                  <c:v>86.3984375</c:v>
                </c:pt>
                <c:pt idx="34330">
                  <c:v>86.401041666666671</c:v>
                </c:pt>
                <c:pt idx="34331">
                  <c:v>86.403645833333329</c:v>
                </c:pt>
                <c:pt idx="34332">
                  <c:v>86.40625</c:v>
                </c:pt>
                <c:pt idx="34333">
                  <c:v>86.408854166666671</c:v>
                </c:pt>
                <c:pt idx="34334">
                  <c:v>86.411458333333329</c:v>
                </c:pt>
                <c:pt idx="34335">
                  <c:v>86.4140625</c:v>
                </c:pt>
                <c:pt idx="34336">
                  <c:v>86.416666666666671</c:v>
                </c:pt>
                <c:pt idx="34337">
                  <c:v>86.419270833333329</c:v>
                </c:pt>
                <c:pt idx="34338">
                  <c:v>86.421875</c:v>
                </c:pt>
                <c:pt idx="34339">
                  <c:v>86.424479166666671</c:v>
                </c:pt>
                <c:pt idx="34340">
                  <c:v>86.427083333333329</c:v>
                </c:pt>
                <c:pt idx="34341">
                  <c:v>86.4296875</c:v>
                </c:pt>
                <c:pt idx="34342">
                  <c:v>86.432291666666671</c:v>
                </c:pt>
                <c:pt idx="34343">
                  <c:v>86.434895833333329</c:v>
                </c:pt>
                <c:pt idx="34344">
                  <c:v>86.4375</c:v>
                </c:pt>
                <c:pt idx="34345">
                  <c:v>86.440104166666671</c:v>
                </c:pt>
                <c:pt idx="34346">
                  <c:v>86.442708333333329</c:v>
                </c:pt>
                <c:pt idx="34347">
                  <c:v>86.4453125</c:v>
                </c:pt>
                <c:pt idx="34348">
                  <c:v>86.447916666666671</c:v>
                </c:pt>
                <c:pt idx="34349">
                  <c:v>86.450520833333329</c:v>
                </c:pt>
                <c:pt idx="34350">
                  <c:v>86.453125</c:v>
                </c:pt>
                <c:pt idx="34351">
                  <c:v>86.455729166666671</c:v>
                </c:pt>
                <c:pt idx="34352">
                  <c:v>86.458333333333329</c:v>
                </c:pt>
                <c:pt idx="34353">
                  <c:v>86.4609375</c:v>
                </c:pt>
                <c:pt idx="34354">
                  <c:v>86.463541666666671</c:v>
                </c:pt>
                <c:pt idx="34355">
                  <c:v>86.466145833333329</c:v>
                </c:pt>
                <c:pt idx="34356">
                  <c:v>86.46875</c:v>
                </c:pt>
                <c:pt idx="34357">
                  <c:v>86.471354166666671</c:v>
                </c:pt>
                <c:pt idx="34358">
                  <c:v>86.473958333333329</c:v>
                </c:pt>
                <c:pt idx="34359">
                  <c:v>86.4765625</c:v>
                </c:pt>
                <c:pt idx="34360">
                  <c:v>86.479166666666671</c:v>
                </c:pt>
                <c:pt idx="34361">
                  <c:v>86.481770833333329</c:v>
                </c:pt>
                <c:pt idx="34362">
                  <c:v>86.484375</c:v>
                </c:pt>
                <c:pt idx="34363">
                  <c:v>86.486979166666671</c:v>
                </c:pt>
                <c:pt idx="34364">
                  <c:v>86.489583333333329</c:v>
                </c:pt>
                <c:pt idx="34365">
                  <c:v>86.4921875</c:v>
                </c:pt>
                <c:pt idx="34366">
                  <c:v>86.494791666666671</c:v>
                </c:pt>
                <c:pt idx="34367">
                  <c:v>86.497395833333329</c:v>
                </c:pt>
                <c:pt idx="34368">
                  <c:v>86.5</c:v>
                </c:pt>
                <c:pt idx="34369">
                  <c:v>86.502604166666671</c:v>
                </c:pt>
                <c:pt idx="34370">
                  <c:v>86.505208333333329</c:v>
                </c:pt>
                <c:pt idx="34371">
                  <c:v>86.5078125</c:v>
                </c:pt>
                <c:pt idx="34372">
                  <c:v>86.510416666666671</c:v>
                </c:pt>
                <c:pt idx="34373">
                  <c:v>86.513020833333329</c:v>
                </c:pt>
                <c:pt idx="34374">
                  <c:v>86.515625</c:v>
                </c:pt>
                <c:pt idx="34375">
                  <c:v>86.518229166666671</c:v>
                </c:pt>
                <c:pt idx="34376">
                  <c:v>86.520833333333329</c:v>
                </c:pt>
                <c:pt idx="34377">
                  <c:v>86.5234375</c:v>
                </c:pt>
                <c:pt idx="34378">
                  <c:v>86.526041666666671</c:v>
                </c:pt>
                <c:pt idx="34379">
                  <c:v>86.528645833333329</c:v>
                </c:pt>
                <c:pt idx="34380">
                  <c:v>86.53125</c:v>
                </c:pt>
                <c:pt idx="34381">
                  <c:v>86.533854166666671</c:v>
                </c:pt>
                <c:pt idx="34382">
                  <c:v>86.536458333333329</c:v>
                </c:pt>
                <c:pt idx="34383">
                  <c:v>86.5390625</c:v>
                </c:pt>
                <c:pt idx="34384">
                  <c:v>86.541666666666671</c:v>
                </c:pt>
                <c:pt idx="34385">
                  <c:v>86.544270833333329</c:v>
                </c:pt>
                <c:pt idx="34386">
                  <c:v>86.546875</c:v>
                </c:pt>
                <c:pt idx="34387">
                  <c:v>86.549479166666671</c:v>
                </c:pt>
                <c:pt idx="34388">
                  <c:v>86.552083333333329</c:v>
                </c:pt>
                <c:pt idx="34389">
                  <c:v>86.5546875</c:v>
                </c:pt>
                <c:pt idx="34390">
                  <c:v>86.557291666666671</c:v>
                </c:pt>
                <c:pt idx="34391">
                  <c:v>86.559895833333329</c:v>
                </c:pt>
                <c:pt idx="34392">
                  <c:v>86.5625</c:v>
                </c:pt>
                <c:pt idx="34393">
                  <c:v>86.565104166666671</c:v>
                </c:pt>
                <c:pt idx="34394">
                  <c:v>86.567708333333329</c:v>
                </c:pt>
                <c:pt idx="34395">
                  <c:v>86.5703125</c:v>
                </c:pt>
                <c:pt idx="34396">
                  <c:v>86.572916666666671</c:v>
                </c:pt>
                <c:pt idx="34397">
                  <c:v>86.575520833333329</c:v>
                </c:pt>
                <c:pt idx="34398">
                  <c:v>86.578125</c:v>
                </c:pt>
                <c:pt idx="34399">
                  <c:v>86.580729166666671</c:v>
                </c:pt>
                <c:pt idx="34400">
                  <c:v>86.583333333333329</c:v>
                </c:pt>
                <c:pt idx="34401">
                  <c:v>86.5859375</c:v>
                </c:pt>
                <c:pt idx="34402">
                  <c:v>86.588541666666671</c:v>
                </c:pt>
                <c:pt idx="34403">
                  <c:v>86.591145833333329</c:v>
                </c:pt>
                <c:pt idx="34404">
                  <c:v>86.59375</c:v>
                </c:pt>
                <c:pt idx="34405">
                  <c:v>86.596354166666671</c:v>
                </c:pt>
                <c:pt idx="34406">
                  <c:v>86.598958333333329</c:v>
                </c:pt>
                <c:pt idx="34407">
                  <c:v>86.6015625</c:v>
                </c:pt>
                <c:pt idx="34408">
                  <c:v>86.604166666666671</c:v>
                </c:pt>
                <c:pt idx="34409">
                  <c:v>86.606770833333329</c:v>
                </c:pt>
                <c:pt idx="34410">
                  <c:v>86.609375</c:v>
                </c:pt>
                <c:pt idx="34411">
                  <c:v>86.611979166666671</c:v>
                </c:pt>
                <c:pt idx="34412">
                  <c:v>86.614583333333329</c:v>
                </c:pt>
                <c:pt idx="34413">
                  <c:v>86.6171875</c:v>
                </c:pt>
                <c:pt idx="34414">
                  <c:v>86.619791666666671</c:v>
                </c:pt>
                <c:pt idx="34415">
                  <c:v>86.622395833333329</c:v>
                </c:pt>
                <c:pt idx="34416">
                  <c:v>86.625</c:v>
                </c:pt>
                <c:pt idx="34417">
                  <c:v>86.627604166666671</c:v>
                </c:pt>
                <c:pt idx="34418">
                  <c:v>86.630208333333329</c:v>
                </c:pt>
                <c:pt idx="34419">
                  <c:v>86.6328125</c:v>
                </c:pt>
                <c:pt idx="34420">
                  <c:v>86.635416666666671</c:v>
                </c:pt>
                <c:pt idx="34421">
                  <c:v>86.638020833333329</c:v>
                </c:pt>
                <c:pt idx="34422">
                  <c:v>86.640625</c:v>
                </c:pt>
                <c:pt idx="34423">
                  <c:v>86.643229166666671</c:v>
                </c:pt>
                <c:pt idx="34424">
                  <c:v>86.645833333333329</c:v>
                </c:pt>
                <c:pt idx="34425">
                  <c:v>86.6484375</c:v>
                </c:pt>
                <c:pt idx="34426">
                  <c:v>86.651041666666671</c:v>
                </c:pt>
                <c:pt idx="34427">
                  <c:v>86.653645833333329</c:v>
                </c:pt>
                <c:pt idx="34428">
                  <c:v>86.65625</c:v>
                </c:pt>
                <c:pt idx="34429">
                  <c:v>86.658854166666671</c:v>
                </c:pt>
                <c:pt idx="34430">
                  <c:v>86.661458333333329</c:v>
                </c:pt>
                <c:pt idx="34431">
                  <c:v>86.6640625</c:v>
                </c:pt>
                <c:pt idx="34432">
                  <c:v>86.666666666666671</c:v>
                </c:pt>
                <c:pt idx="34433">
                  <c:v>86.669270833333329</c:v>
                </c:pt>
                <c:pt idx="34434">
                  <c:v>86.671875</c:v>
                </c:pt>
                <c:pt idx="34435">
                  <c:v>86.674479166666671</c:v>
                </c:pt>
                <c:pt idx="34436">
                  <c:v>86.677083333333329</c:v>
                </c:pt>
                <c:pt idx="34437">
                  <c:v>86.6796875</c:v>
                </c:pt>
                <c:pt idx="34438">
                  <c:v>86.682291666666671</c:v>
                </c:pt>
                <c:pt idx="34439">
                  <c:v>86.684895833333329</c:v>
                </c:pt>
                <c:pt idx="34440">
                  <c:v>86.6875</c:v>
                </c:pt>
                <c:pt idx="34441">
                  <c:v>86.690104166666671</c:v>
                </c:pt>
                <c:pt idx="34442">
                  <c:v>86.692708333333329</c:v>
                </c:pt>
                <c:pt idx="34443">
                  <c:v>86.6953125</c:v>
                </c:pt>
                <c:pt idx="34444">
                  <c:v>86.697916666666671</c:v>
                </c:pt>
                <c:pt idx="34445">
                  <c:v>86.700520833333329</c:v>
                </c:pt>
                <c:pt idx="34446">
                  <c:v>86.703125</c:v>
                </c:pt>
                <c:pt idx="34447">
                  <c:v>86.705729166666671</c:v>
                </c:pt>
                <c:pt idx="34448">
                  <c:v>86.708333333333329</c:v>
                </c:pt>
                <c:pt idx="34449">
                  <c:v>86.7109375</c:v>
                </c:pt>
                <c:pt idx="34450">
                  <c:v>86.713541666666671</c:v>
                </c:pt>
                <c:pt idx="34451">
                  <c:v>86.716145833333329</c:v>
                </c:pt>
                <c:pt idx="34452">
                  <c:v>86.71875</c:v>
                </c:pt>
                <c:pt idx="34453">
                  <c:v>86.721354166666671</c:v>
                </c:pt>
                <c:pt idx="34454">
                  <c:v>86.723958333333329</c:v>
                </c:pt>
                <c:pt idx="34455">
                  <c:v>86.7265625</c:v>
                </c:pt>
                <c:pt idx="34456">
                  <c:v>86.729166666666671</c:v>
                </c:pt>
                <c:pt idx="34457">
                  <c:v>86.731770833333329</c:v>
                </c:pt>
                <c:pt idx="34458">
                  <c:v>86.734375</c:v>
                </c:pt>
                <c:pt idx="34459">
                  <c:v>86.736979166666671</c:v>
                </c:pt>
                <c:pt idx="34460">
                  <c:v>86.739583333333329</c:v>
                </c:pt>
                <c:pt idx="34461">
                  <c:v>86.7421875</c:v>
                </c:pt>
                <c:pt idx="34462">
                  <c:v>86.744791666666671</c:v>
                </c:pt>
                <c:pt idx="34463">
                  <c:v>86.747395833333329</c:v>
                </c:pt>
                <c:pt idx="34464">
                  <c:v>86.75</c:v>
                </c:pt>
                <c:pt idx="34465">
                  <c:v>86.752604166666671</c:v>
                </c:pt>
                <c:pt idx="34466">
                  <c:v>86.755208333333329</c:v>
                </c:pt>
                <c:pt idx="34467">
                  <c:v>86.7578125</c:v>
                </c:pt>
                <c:pt idx="34468">
                  <c:v>86.760416666666671</c:v>
                </c:pt>
                <c:pt idx="34469">
                  <c:v>86.763020833333329</c:v>
                </c:pt>
                <c:pt idx="34470">
                  <c:v>86.765625</c:v>
                </c:pt>
                <c:pt idx="34471">
                  <c:v>86.768229166666671</c:v>
                </c:pt>
                <c:pt idx="34472">
                  <c:v>86.770833333333329</c:v>
                </c:pt>
                <c:pt idx="34473">
                  <c:v>86.7734375</c:v>
                </c:pt>
                <c:pt idx="34474">
                  <c:v>86.776041666666671</c:v>
                </c:pt>
                <c:pt idx="34475">
                  <c:v>86.778645833333329</c:v>
                </c:pt>
                <c:pt idx="34476">
                  <c:v>86.78125</c:v>
                </c:pt>
                <c:pt idx="34477">
                  <c:v>86.783854166666671</c:v>
                </c:pt>
                <c:pt idx="34478">
                  <c:v>86.786458333333329</c:v>
                </c:pt>
                <c:pt idx="34479">
                  <c:v>86.7890625</c:v>
                </c:pt>
                <c:pt idx="34480">
                  <c:v>86.791666666666671</c:v>
                </c:pt>
                <c:pt idx="34481">
                  <c:v>86.794270833333329</c:v>
                </c:pt>
                <c:pt idx="34482">
                  <c:v>86.796875</c:v>
                </c:pt>
                <c:pt idx="34483">
                  <c:v>86.799479166666671</c:v>
                </c:pt>
                <c:pt idx="34484">
                  <c:v>86.802083333333329</c:v>
                </c:pt>
                <c:pt idx="34485">
                  <c:v>86.8046875</c:v>
                </c:pt>
                <c:pt idx="34486">
                  <c:v>86.807291666666671</c:v>
                </c:pt>
                <c:pt idx="34487">
                  <c:v>86.809895833333329</c:v>
                </c:pt>
                <c:pt idx="34488">
                  <c:v>86.8125</c:v>
                </c:pt>
                <c:pt idx="34489">
                  <c:v>86.815104166666671</c:v>
                </c:pt>
                <c:pt idx="34490">
                  <c:v>86.817708333333329</c:v>
                </c:pt>
                <c:pt idx="34491">
                  <c:v>86.8203125</c:v>
                </c:pt>
                <c:pt idx="34492">
                  <c:v>86.822916666666671</c:v>
                </c:pt>
                <c:pt idx="34493">
                  <c:v>86.825520833333329</c:v>
                </c:pt>
                <c:pt idx="34494">
                  <c:v>86.828125</c:v>
                </c:pt>
                <c:pt idx="34495">
                  <c:v>86.830729166666671</c:v>
                </c:pt>
                <c:pt idx="34496">
                  <c:v>86.833333333333329</c:v>
                </c:pt>
                <c:pt idx="34497">
                  <c:v>86.8359375</c:v>
                </c:pt>
                <c:pt idx="34498">
                  <c:v>86.838541666666671</c:v>
                </c:pt>
                <c:pt idx="34499">
                  <c:v>86.841145833333329</c:v>
                </c:pt>
                <c:pt idx="34500">
                  <c:v>86.84375</c:v>
                </c:pt>
                <c:pt idx="34501">
                  <c:v>86.846354166666671</c:v>
                </c:pt>
                <c:pt idx="34502">
                  <c:v>86.848958333333329</c:v>
                </c:pt>
                <c:pt idx="34503">
                  <c:v>86.8515625</c:v>
                </c:pt>
                <c:pt idx="34504">
                  <c:v>86.854166666666671</c:v>
                </c:pt>
                <c:pt idx="34505">
                  <c:v>86.856770833333329</c:v>
                </c:pt>
                <c:pt idx="34506">
                  <c:v>86.859375</c:v>
                </c:pt>
                <c:pt idx="34507">
                  <c:v>86.861979166666671</c:v>
                </c:pt>
                <c:pt idx="34508">
                  <c:v>86.864583333333329</c:v>
                </c:pt>
                <c:pt idx="34509">
                  <c:v>86.8671875</c:v>
                </c:pt>
                <c:pt idx="34510">
                  <c:v>86.869791666666671</c:v>
                </c:pt>
                <c:pt idx="34511">
                  <c:v>86.872395833333329</c:v>
                </c:pt>
                <c:pt idx="34512">
                  <c:v>86.875</c:v>
                </c:pt>
                <c:pt idx="34513">
                  <c:v>86.877604166666671</c:v>
                </c:pt>
                <c:pt idx="34514">
                  <c:v>86.880208333333329</c:v>
                </c:pt>
                <c:pt idx="34515">
                  <c:v>86.8828125</c:v>
                </c:pt>
                <c:pt idx="34516">
                  <c:v>86.885416666666671</c:v>
                </c:pt>
                <c:pt idx="34517">
                  <c:v>86.888020833333329</c:v>
                </c:pt>
                <c:pt idx="34518">
                  <c:v>86.890625</c:v>
                </c:pt>
                <c:pt idx="34519">
                  <c:v>86.893229166666671</c:v>
                </c:pt>
                <c:pt idx="34520">
                  <c:v>86.895833333333329</c:v>
                </c:pt>
                <c:pt idx="34521">
                  <c:v>86.8984375</c:v>
                </c:pt>
                <c:pt idx="34522">
                  <c:v>86.901041666666671</c:v>
                </c:pt>
                <c:pt idx="34523">
                  <c:v>86.903645833333329</c:v>
                </c:pt>
                <c:pt idx="34524">
                  <c:v>86.90625</c:v>
                </c:pt>
                <c:pt idx="34525">
                  <c:v>86.908854166666671</c:v>
                </c:pt>
                <c:pt idx="34526">
                  <c:v>86.911458333333329</c:v>
                </c:pt>
                <c:pt idx="34527">
                  <c:v>86.9140625</c:v>
                </c:pt>
                <c:pt idx="34528">
                  <c:v>86.916666666666671</c:v>
                </c:pt>
                <c:pt idx="34529">
                  <c:v>86.919270833333329</c:v>
                </c:pt>
                <c:pt idx="34530">
                  <c:v>86.921875</c:v>
                </c:pt>
                <c:pt idx="34531">
                  <c:v>86.924479166666671</c:v>
                </c:pt>
                <c:pt idx="34532">
                  <c:v>86.927083333333329</c:v>
                </c:pt>
                <c:pt idx="34533">
                  <c:v>86.9296875</c:v>
                </c:pt>
                <c:pt idx="34534">
                  <c:v>86.932291666666671</c:v>
                </c:pt>
                <c:pt idx="34535">
                  <c:v>86.934895833333329</c:v>
                </c:pt>
                <c:pt idx="34536">
                  <c:v>86.9375</c:v>
                </c:pt>
                <c:pt idx="34537">
                  <c:v>86.940104166666671</c:v>
                </c:pt>
                <c:pt idx="34538">
                  <c:v>86.942708333333329</c:v>
                </c:pt>
                <c:pt idx="34539">
                  <c:v>86.9453125</c:v>
                </c:pt>
                <c:pt idx="34540">
                  <c:v>86.947916666666671</c:v>
                </c:pt>
                <c:pt idx="34541">
                  <c:v>86.950520833333329</c:v>
                </c:pt>
                <c:pt idx="34542">
                  <c:v>86.953125</c:v>
                </c:pt>
                <c:pt idx="34543">
                  <c:v>86.955729166666671</c:v>
                </c:pt>
                <c:pt idx="34544">
                  <c:v>86.958333333333329</c:v>
                </c:pt>
                <c:pt idx="34545">
                  <c:v>86.9609375</c:v>
                </c:pt>
                <c:pt idx="34546">
                  <c:v>86.963541666666671</c:v>
                </c:pt>
                <c:pt idx="34547">
                  <c:v>86.966145833333329</c:v>
                </c:pt>
                <c:pt idx="34548">
                  <c:v>86.96875</c:v>
                </c:pt>
                <c:pt idx="34549">
                  <c:v>86.971354166666671</c:v>
                </c:pt>
                <c:pt idx="34550">
                  <c:v>86.973958333333329</c:v>
                </c:pt>
                <c:pt idx="34551">
                  <c:v>86.9765625</c:v>
                </c:pt>
                <c:pt idx="34552">
                  <c:v>86.979166666666671</c:v>
                </c:pt>
                <c:pt idx="34553">
                  <c:v>86.981770833333329</c:v>
                </c:pt>
                <c:pt idx="34554">
                  <c:v>86.984375</c:v>
                </c:pt>
                <c:pt idx="34555">
                  <c:v>86.986979166666671</c:v>
                </c:pt>
                <c:pt idx="34556">
                  <c:v>86.989583333333329</c:v>
                </c:pt>
                <c:pt idx="34557">
                  <c:v>86.9921875</c:v>
                </c:pt>
                <c:pt idx="34558">
                  <c:v>86.994791666666671</c:v>
                </c:pt>
                <c:pt idx="34559">
                  <c:v>86.997395833333329</c:v>
                </c:pt>
                <c:pt idx="34560">
                  <c:v>87</c:v>
                </c:pt>
                <c:pt idx="34561">
                  <c:v>87.002604166666671</c:v>
                </c:pt>
                <c:pt idx="34562">
                  <c:v>87.005208333333329</c:v>
                </c:pt>
                <c:pt idx="34563">
                  <c:v>87.0078125</c:v>
                </c:pt>
                <c:pt idx="34564">
                  <c:v>87.010416666666671</c:v>
                </c:pt>
                <c:pt idx="34565">
                  <c:v>87.013020833333329</c:v>
                </c:pt>
                <c:pt idx="34566">
                  <c:v>87.015625</c:v>
                </c:pt>
                <c:pt idx="34567">
                  <c:v>87.018229166666671</c:v>
                </c:pt>
                <c:pt idx="34568">
                  <c:v>87.020833333333329</c:v>
                </c:pt>
                <c:pt idx="34569">
                  <c:v>87.0234375</c:v>
                </c:pt>
                <c:pt idx="34570">
                  <c:v>87.026041666666671</c:v>
                </c:pt>
                <c:pt idx="34571">
                  <c:v>87.028645833333329</c:v>
                </c:pt>
                <c:pt idx="34572">
                  <c:v>87.03125</c:v>
                </c:pt>
                <c:pt idx="34573">
                  <c:v>87.033854166666671</c:v>
                </c:pt>
                <c:pt idx="34574">
                  <c:v>87.036458333333329</c:v>
                </c:pt>
                <c:pt idx="34575">
                  <c:v>87.0390625</c:v>
                </c:pt>
                <c:pt idx="34576">
                  <c:v>87.041666666666671</c:v>
                </c:pt>
                <c:pt idx="34577">
                  <c:v>87.044270833333329</c:v>
                </c:pt>
                <c:pt idx="34578">
                  <c:v>87.046875</c:v>
                </c:pt>
                <c:pt idx="34579">
                  <c:v>87.049479166666671</c:v>
                </c:pt>
                <c:pt idx="34580">
                  <c:v>87.052083333333329</c:v>
                </c:pt>
                <c:pt idx="34581">
                  <c:v>87.0546875</c:v>
                </c:pt>
                <c:pt idx="34582">
                  <c:v>87.057291666666671</c:v>
                </c:pt>
                <c:pt idx="34583">
                  <c:v>87.059895833333329</c:v>
                </c:pt>
                <c:pt idx="34584">
                  <c:v>87.0625</c:v>
                </c:pt>
                <c:pt idx="34585">
                  <c:v>87.065104166666671</c:v>
                </c:pt>
                <c:pt idx="34586">
                  <c:v>87.067708333333329</c:v>
                </c:pt>
                <c:pt idx="34587">
                  <c:v>87.0703125</c:v>
                </c:pt>
                <c:pt idx="34588">
                  <c:v>87.072916666666671</c:v>
                </c:pt>
                <c:pt idx="34589">
                  <c:v>87.075520833333329</c:v>
                </c:pt>
                <c:pt idx="34590">
                  <c:v>87.078125</c:v>
                </c:pt>
                <c:pt idx="34591">
                  <c:v>87.080729166666671</c:v>
                </c:pt>
                <c:pt idx="34592">
                  <c:v>87.083333333333329</c:v>
                </c:pt>
                <c:pt idx="34593">
                  <c:v>87.0859375</c:v>
                </c:pt>
                <c:pt idx="34594">
                  <c:v>87.088541666666671</c:v>
                </c:pt>
                <c:pt idx="34595">
                  <c:v>87.091145833333329</c:v>
                </c:pt>
                <c:pt idx="34596">
                  <c:v>87.09375</c:v>
                </c:pt>
                <c:pt idx="34597">
                  <c:v>87.096354166666671</c:v>
                </c:pt>
                <c:pt idx="34598">
                  <c:v>87.098958333333329</c:v>
                </c:pt>
                <c:pt idx="34599">
                  <c:v>87.1015625</c:v>
                </c:pt>
                <c:pt idx="34600">
                  <c:v>87.104166666666671</c:v>
                </c:pt>
                <c:pt idx="34601">
                  <c:v>87.106770833333329</c:v>
                </c:pt>
                <c:pt idx="34602">
                  <c:v>87.109375</c:v>
                </c:pt>
                <c:pt idx="34603">
                  <c:v>87.111979166666671</c:v>
                </c:pt>
                <c:pt idx="34604">
                  <c:v>87.114583333333329</c:v>
                </c:pt>
                <c:pt idx="34605">
                  <c:v>87.1171875</c:v>
                </c:pt>
                <c:pt idx="34606">
                  <c:v>87.119791666666671</c:v>
                </c:pt>
                <c:pt idx="34607">
                  <c:v>87.122395833333329</c:v>
                </c:pt>
                <c:pt idx="34608">
                  <c:v>87.125</c:v>
                </c:pt>
                <c:pt idx="34609">
                  <c:v>87.127604166666671</c:v>
                </c:pt>
                <c:pt idx="34610">
                  <c:v>87.130208333333329</c:v>
                </c:pt>
                <c:pt idx="34611">
                  <c:v>87.1328125</c:v>
                </c:pt>
                <c:pt idx="34612">
                  <c:v>87.135416666666671</c:v>
                </c:pt>
                <c:pt idx="34613">
                  <c:v>87.138020833333329</c:v>
                </c:pt>
                <c:pt idx="34614">
                  <c:v>87.140625</c:v>
                </c:pt>
                <c:pt idx="34615">
                  <c:v>87.143229166666671</c:v>
                </c:pt>
                <c:pt idx="34616">
                  <c:v>87.145833333333329</c:v>
                </c:pt>
                <c:pt idx="34617">
                  <c:v>87.1484375</c:v>
                </c:pt>
                <c:pt idx="34618">
                  <c:v>87.151041666666671</c:v>
                </c:pt>
                <c:pt idx="34619">
                  <c:v>87.153645833333329</c:v>
                </c:pt>
                <c:pt idx="34620">
                  <c:v>87.15625</c:v>
                </c:pt>
                <c:pt idx="34621">
                  <c:v>87.158854166666671</c:v>
                </c:pt>
                <c:pt idx="34622">
                  <c:v>87.161458333333329</c:v>
                </c:pt>
                <c:pt idx="34623">
                  <c:v>87.1640625</c:v>
                </c:pt>
                <c:pt idx="34624">
                  <c:v>87.166666666666671</c:v>
                </c:pt>
                <c:pt idx="34625">
                  <c:v>87.169270833333329</c:v>
                </c:pt>
                <c:pt idx="34626">
                  <c:v>87.171875</c:v>
                </c:pt>
                <c:pt idx="34627">
                  <c:v>87.174479166666671</c:v>
                </c:pt>
                <c:pt idx="34628">
                  <c:v>87.177083333333329</c:v>
                </c:pt>
                <c:pt idx="34629">
                  <c:v>87.1796875</c:v>
                </c:pt>
                <c:pt idx="34630">
                  <c:v>87.182291666666671</c:v>
                </c:pt>
                <c:pt idx="34631">
                  <c:v>87.184895833333329</c:v>
                </c:pt>
                <c:pt idx="34632">
                  <c:v>87.1875</c:v>
                </c:pt>
                <c:pt idx="34633">
                  <c:v>87.190104166666671</c:v>
                </c:pt>
                <c:pt idx="34634">
                  <c:v>87.192708333333329</c:v>
                </c:pt>
                <c:pt idx="34635">
                  <c:v>87.1953125</c:v>
                </c:pt>
                <c:pt idx="34636">
                  <c:v>87.197916666666671</c:v>
                </c:pt>
                <c:pt idx="34637">
                  <c:v>87.200520833333329</c:v>
                </c:pt>
                <c:pt idx="34638">
                  <c:v>87.203125</c:v>
                </c:pt>
                <c:pt idx="34639">
                  <c:v>87.205729166666671</c:v>
                </c:pt>
                <c:pt idx="34640">
                  <c:v>87.208333333333329</c:v>
                </c:pt>
                <c:pt idx="34641">
                  <c:v>87.2109375</c:v>
                </c:pt>
                <c:pt idx="34642">
                  <c:v>87.213541666666671</c:v>
                </c:pt>
                <c:pt idx="34643">
                  <c:v>87.216145833333329</c:v>
                </c:pt>
                <c:pt idx="34644">
                  <c:v>87.21875</c:v>
                </c:pt>
                <c:pt idx="34645">
                  <c:v>87.221354166666671</c:v>
                </c:pt>
                <c:pt idx="34646">
                  <c:v>87.223958333333329</c:v>
                </c:pt>
                <c:pt idx="34647">
                  <c:v>87.2265625</c:v>
                </c:pt>
                <c:pt idx="34648">
                  <c:v>87.229166666666671</c:v>
                </c:pt>
                <c:pt idx="34649">
                  <c:v>87.231770833333329</c:v>
                </c:pt>
                <c:pt idx="34650">
                  <c:v>87.234375</c:v>
                </c:pt>
                <c:pt idx="34651">
                  <c:v>87.236979166666671</c:v>
                </c:pt>
                <c:pt idx="34652">
                  <c:v>87.239583333333329</c:v>
                </c:pt>
                <c:pt idx="34653">
                  <c:v>87.2421875</c:v>
                </c:pt>
                <c:pt idx="34654">
                  <c:v>87.244791666666671</c:v>
                </c:pt>
                <c:pt idx="34655">
                  <c:v>87.247395833333329</c:v>
                </c:pt>
                <c:pt idx="34656">
                  <c:v>87.25</c:v>
                </c:pt>
                <c:pt idx="34657">
                  <c:v>87.252604166666671</c:v>
                </c:pt>
                <c:pt idx="34658">
                  <c:v>87.255208333333329</c:v>
                </c:pt>
                <c:pt idx="34659">
                  <c:v>87.2578125</c:v>
                </c:pt>
                <c:pt idx="34660">
                  <c:v>87.260416666666671</c:v>
                </c:pt>
                <c:pt idx="34661">
                  <c:v>87.263020833333329</c:v>
                </c:pt>
                <c:pt idx="34662">
                  <c:v>87.265625</c:v>
                </c:pt>
                <c:pt idx="34663">
                  <c:v>87.268229166666671</c:v>
                </c:pt>
                <c:pt idx="34664">
                  <c:v>87.270833333333329</c:v>
                </c:pt>
                <c:pt idx="34665">
                  <c:v>87.2734375</c:v>
                </c:pt>
                <c:pt idx="34666">
                  <c:v>87.276041666666671</c:v>
                </c:pt>
                <c:pt idx="34667">
                  <c:v>87.278645833333329</c:v>
                </c:pt>
                <c:pt idx="34668">
                  <c:v>87.28125</c:v>
                </c:pt>
                <c:pt idx="34669">
                  <c:v>87.283854166666671</c:v>
                </c:pt>
                <c:pt idx="34670">
                  <c:v>87.286458333333329</c:v>
                </c:pt>
                <c:pt idx="34671">
                  <c:v>87.2890625</c:v>
                </c:pt>
                <c:pt idx="34672">
                  <c:v>87.291666666666671</c:v>
                </c:pt>
                <c:pt idx="34673">
                  <c:v>87.294270833333329</c:v>
                </c:pt>
                <c:pt idx="34674">
                  <c:v>87.296875</c:v>
                </c:pt>
                <c:pt idx="34675">
                  <c:v>87.299479166666671</c:v>
                </c:pt>
                <c:pt idx="34676">
                  <c:v>87.302083333333329</c:v>
                </c:pt>
                <c:pt idx="34677">
                  <c:v>87.3046875</c:v>
                </c:pt>
                <c:pt idx="34678">
                  <c:v>87.307291666666671</c:v>
                </c:pt>
                <c:pt idx="34679">
                  <c:v>87.309895833333329</c:v>
                </c:pt>
                <c:pt idx="34680">
                  <c:v>87.3125</c:v>
                </c:pt>
                <c:pt idx="34681">
                  <c:v>87.315104166666671</c:v>
                </c:pt>
                <c:pt idx="34682">
                  <c:v>87.317708333333329</c:v>
                </c:pt>
                <c:pt idx="34683">
                  <c:v>87.3203125</c:v>
                </c:pt>
                <c:pt idx="34684">
                  <c:v>87.322916666666671</c:v>
                </c:pt>
                <c:pt idx="34685">
                  <c:v>87.325520833333329</c:v>
                </c:pt>
                <c:pt idx="34686">
                  <c:v>87.328125</c:v>
                </c:pt>
                <c:pt idx="34687">
                  <c:v>87.330729166666671</c:v>
                </c:pt>
                <c:pt idx="34688">
                  <c:v>87.333333333333329</c:v>
                </c:pt>
                <c:pt idx="34689">
                  <c:v>87.3359375</c:v>
                </c:pt>
                <c:pt idx="34690">
                  <c:v>87.338541666666671</c:v>
                </c:pt>
                <c:pt idx="34691">
                  <c:v>87.341145833333329</c:v>
                </c:pt>
                <c:pt idx="34692">
                  <c:v>87.34375</c:v>
                </c:pt>
                <c:pt idx="34693">
                  <c:v>87.346354166666671</c:v>
                </c:pt>
                <c:pt idx="34694">
                  <c:v>87.348958333333329</c:v>
                </c:pt>
                <c:pt idx="34695">
                  <c:v>87.3515625</c:v>
                </c:pt>
                <c:pt idx="34696">
                  <c:v>87.354166666666671</c:v>
                </c:pt>
                <c:pt idx="34697">
                  <c:v>87.356770833333329</c:v>
                </c:pt>
                <c:pt idx="34698">
                  <c:v>87.359375</c:v>
                </c:pt>
                <c:pt idx="34699">
                  <c:v>87.361979166666671</c:v>
                </c:pt>
                <c:pt idx="34700">
                  <c:v>87.364583333333329</c:v>
                </c:pt>
                <c:pt idx="34701">
                  <c:v>87.3671875</c:v>
                </c:pt>
                <c:pt idx="34702">
                  <c:v>87.369791666666671</c:v>
                </c:pt>
                <c:pt idx="34703">
                  <c:v>87.372395833333329</c:v>
                </c:pt>
                <c:pt idx="34704">
                  <c:v>87.375</c:v>
                </c:pt>
                <c:pt idx="34705">
                  <c:v>87.377604166666671</c:v>
                </c:pt>
                <c:pt idx="34706">
                  <c:v>87.380208333333329</c:v>
                </c:pt>
                <c:pt idx="34707">
                  <c:v>87.3828125</c:v>
                </c:pt>
                <c:pt idx="34708">
                  <c:v>87.385416666666671</c:v>
                </c:pt>
                <c:pt idx="34709">
                  <c:v>87.388020833333329</c:v>
                </c:pt>
                <c:pt idx="34710">
                  <c:v>87.390625</c:v>
                </c:pt>
                <c:pt idx="34711">
                  <c:v>87.393229166666671</c:v>
                </c:pt>
                <c:pt idx="34712">
                  <c:v>87.395833333333329</c:v>
                </c:pt>
                <c:pt idx="34713">
                  <c:v>87.3984375</c:v>
                </c:pt>
                <c:pt idx="34714">
                  <c:v>87.401041666666671</c:v>
                </c:pt>
                <c:pt idx="34715">
                  <c:v>87.403645833333329</c:v>
                </c:pt>
                <c:pt idx="34716">
                  <c:v>87.40625</c:v>
                </c:pt>
                <c:pt idx="34717">
                  <c:v>87.408854166666671</c:v>
                </c:pt>
                <c:pt idx="34718">
                  <c:v>87.411458333333329</c:v>
                </c:pt>
                <c:pt idx="34719">
                  <c:v>87.4140625</c:v>
                </c:pt>
                <c:pt idx="34720">
                  <c:v>87.416666666666671</c:v>
                </c:pt>
                <c:pt idx="34721">
                  <c:v>87.419270833333329</c:v>
                </c:pt>
                <c:pt idx="34722">
                  <c:v>87.421875</c:v>
                </c:pt>
                <c:pt idx="34723">
                  <c:v>87.424479166666671</c:v>
                </c:pt>
                <c:pt idx="34724">
                  <c:v>87.427083333333329</c:v>
                </c:pt>
                <c:pt idx="34725">
                  <c:v>87.4296875</c:v>
                </c:pt>
                <c:pt idx="34726">
                  <c:v>87.432291666666671</c:v>
                </c:pt>
                <c:pt idx="34727">
                  <c:v>87.434895833333329</c:v>
                </c:pt>
                <c:pt idx="34728">
                  <c:v>87.4375</c:v>
                </c:pt>
                <c:pt idx="34729">
                  <c:v>87.440104166666671</c:v>
                </c:pt>
                <c:pt idx="34730">
                  <c:v>87.442708333333329</c:v>
                </c:pt>
                <c:pt idx="34731">
                  <c:v>87.4453125</c:v>
                </c:pt>
                <c:pt idx="34732">
                  <c:v>87.447916666666671</c:v>
                </c:pt>
                <c:pt idx="34733">
                  <c:v>87.450520833333329</c:v>
                </c:pt>
                <c:pt idx="34734">
                  <c:v>87.453125</c:v>
                </c:pt>
                <c:pt idx="34735">
                  <c:v>87.455729166666671</c:v>
                </c:pt>
                <c:pt idx="34736">
                  <c:v>87.458333333333329</c:v>
                </c:pt>
                <c:pt idx="34737">
                  <c:v>87.4609375</c:v>
                </c:pt>
                <c:pt idx="34738">
                  <c:v>87.463541666666671</c:v>
                </c:pt>
                <c:pt idx="34739">
                  <c:v>87.466145833333329</c:v>
                </c:pt>
                <c:pt idx="34740">
                  <c:v>87.46875</c:v>
                </c:pt>
                <c:pt idx="34741">
                  <c:v>87.471354166666671</c:v>
                </c:pt>
                <c:pt idx="34742">
                  <c:v>87.473958333333329</c:v>
                </c:pt>
                <c:pt idx="34743">
                  <c:v>87.4765625</c:v>
                </c:pt>
                <c:pt idx="34744">
                  <c:v>87.479166666666671</c:v>
                </c:pt>
                <c:pt idx="34745">
                  <c:v>87.481770833333329</c:v>
                </c:pt>
                <c:pt idx="34746">
                  <c:v>87.484375</c:v>
                </c:pt>
                <c:pt idx="34747">
                  <c:v>87.486979166666671</c:v>
                </c:pt>
                <c:pt idx="34748">
                  <c:v>87.489583333333329</c:v>
                </c:pt>
                <c:pt idx="34749">
                  <c:v>87.4921875</c:v>
                </c:pt>
                <c:pt idx="34750">
                  <c:v>87.494791666666671</c:v>
                </c:pt>
                <c:pt idx="34751">
                  <c:v>87.497395833333329</c:v>
                </c:pt>
                <c:pt idx="34752">
                  <c:v>87.5</c:v>
                </c:pt>
                <c:pt idx="34753">
                  <c:v>87.502604166666671</c:v>
                </c:pt>
                <c:pt idx="34754">
                  <c:v>87.505208333333329</c:v>
                </c:pt>
                <c:pt idx="34755">
                  <c:v>87.5078125</c:v>
                </c:pt>
                <c:pt idx="34756">
                  <c:v>87.510416666666671</c:v>
                </c:pt>
                <c:pt idx="34757">
                  <c:v>87.513020833333329</c:v>
                </c:pt>
                <c:pt idx="34758">
                  <c:v>87.515625</c:v>
                </c:pt>
                <c:pt idx="34759">
                  <c:v>87.518229166666671</c:v>
                </c:pt>
                <c:pt idx="34760">
                  <c:v>87.520833333333329</c:v>
                </c:pt>
                <c:pt idx="34761">
                  <c:v>87.5234375</c:v>
                </c:pt>
                <c:pt idx="34762">
                  <c:v>87.526041666666671</c:v>
                </c:pt>
                <c:pt idx="34763">
                  <c:v>87.528645833333329</c:v>
                </c:pt>
                <c:pt idx="34764">
                  <c:v>87.53125</c:v>
                </c:pt>
                <c:pt idx="34765">
                  <c:v>87.533854166666671</c:v>
                </c:pt>
                <c:pt idx="34766">
                  <c:v>87.536458333333329</c:v>
                </c:pt>
                <c:pt idx="34767">
                  <c:v>87.5390625</c:v>
                </c:pt>
                <c:pt idx="34768">
                  <c:v>87.541666666666671</c:v>
                </c:pt>
                <c:pt idx="34769">
                  <c:v>87.544270833333329</c:v>
                </c:pt>
                <c:pt idx="34770">
                  <c:v>87.546875</c:v>
                </c:pt>
                <c:pt idx="34771">
                  <c:v>87.549479166666671</c:v>
                </c:pt>
                <c:pt idx="34772">
                  <c:v>87.552083333333329</c:v>
                </c:pt>
                <c:pt idx="34773">
                  <c:v>87.5546875</c:v>
                </c:pt>
                <c:pt idx="34774">
                  <c:v>87.557291666666671</c:v>
                </c:pt>
                <c:pt idx="34775">
                  <c:v>87.559895833333329</c:v>
                </c:pt>
                <c:pt idx="34776">
                  <c:v>87.5625</c:v>
                </c:pt>
                <c:pt idx="34777">
                  <c:v>87.565104166666671</c:v>
                </c:pt>
                <c:pt idx="34778">
                  <c:v>87.567708333333329</c:v>
                </c:pt>
                <c:pt idx="34779">
                  <c:v>87.5703125</c:v>
                </c:pt>
                <c:pt idx="34780">
                  <c:v>87.572916666666671</c:v>
                </c:pt>
                <c:pt idx="34781">
                  <c:v>87.575520833333329</c:v>
                </c:pt>
                <c:pt idx="34782">
                  <c:v>87.578125</c:v>
                </c:pt>
                <c:pt idx="34783">
                  <c:v>87.580729166666671</c:v>
                </c:pt>
                <c:pt idx="34784">
                  <c:v>87.583333333333329</c:v>
                </c:pt>
                <c:pt idx="34785">
                  <c:v>87.5859375</c:v>
                </c:pt>
                <c:pt idx="34786">
                  <c:v>87.588541666666671</c:v>
                </c:pt>
                <c:pt idx="34787">
                  <c:v>87.591145833333329</c:v>
                </c:pt>
                <c:pt idx="34788">
                  <c:v>87.59375</c:v>
                </c:pt>
                <c:pt idx="34789">
                  <c:v>87.596354166666671</c:v>
                </c:pt>
                <c:pt idx="34790">
                  <c:v>87.598958333333329</c:v>
                </c:pt>
                <c:pt idx="34791">
                  <c:v>87.6015625</c:v>
                </c:pt>
                <c:pt idx="34792">
                  <c:v>87.604166666666671</c:v>
                </c:pt>
                <c:pt idx="34793">
                  <c:v>87.606770833333329</c:v>
                </c:pt>
                <c:pt idx="34794">
                  <c:v>87.609375</c:v>
                </c:pt>
                <c:pt idx="34795">
                  <c:v>87.611979166666671</c:v>
                </c:pt>
                <c:pt idx="34796">
                  <c:v>87.614583333333329</c:v>
                </c:pt>
                <c:pt idx="34797">
                  <c:v>87.6171875</c:v>
                </c:pt>
                <c:pt idx="34798">
                  <c:v>87.619791666666671</c:v>
                </c:pt>
                <c:pt idx="34799">
                  <c:v>87.622395833333329</c:v>
                </c:pt>
                <c:pt idx="34800">
                  <c:v>87.625</c:v>
                </c:pt>
                <c:pt idx="34801">
                  <c:v>87.627604166666671</c:v>
                </c:pt>
                <c:pt idx="34802">
                  <c:v>87.630208333333329</c:v>
                </c:pt>
                <c:pt idx="34803">
                  <c:v>87.6328125</c:v>
                </c:pt>
                <c:pt idx="34804">
                  <c:v>87.635416666666671</c:v>
                </c:pt>
                <c:pt idx="34805">
                  <c:v>87.638020833333329</c:v>
                </c:pt>
                <c:pt idx="34806">
                  <c:v>87.640625</c:v>
                </c:pt>
                <c:pt idx="34807">
                  <c:v>87.643229166666671</c:v>
                </c:pt>
                <c:pt idx="34808">
                  <c:v>87.645833333333329</c:v>
                </c:pt>
                <c:pt idx="34809">
                  <c:v>87.6484375</c:v>
                </c:pt>
                <c:pt idx="34810">
                  <c:v>87.651041666666671</c:v>
                </c:pt>
                <c:pt idx="34811">
                  <c:v>87.653645833333329</c:v>
                </c:pt>
                <c:pt idx="34812">
                  <c:v>87.65625</c:v>
                </c:pt>
                <c:pt idx="34813">
                  <c:v>87.658854166666671</c:v>
                </c:pt>
                <c:pt idx="34814">
                  <c:v>87.661458333333329</c:v>
                </c:pt>
                <c:pt idx="34815">
                  <c:v>87.6640625</c:v>
                </c:pt>
                <c:pt idx="34816">
                  <c:v>87.666666666666671</c:v>
                </c:pt>
                <c:pt idx="34817">
                  <c:v>87.669270833333329</c:v>
                </c:pt>
                <c:pt idx="34818">
                  <c:v>87.671875</c:v>
                </c:pt>
                <c:pt idx="34819">
                  <c:v>87.674479166666671</c:v>
                </c:pt>
                <c:pt idx="34820">
                  <c:v>87.677083333333329</c:v>
                </c:pt>
                <c:pt idx="34821">
                  <c:v>87.6796875</c:v>
                </c:pt>
                <c:pt idx="34822">
                  <c:v>87.682291666666671</c:v>
                </c:pt>
                <c:pt idx="34823">
                  <c:v>87.684895833333329</c:v>
                </c:pt>
                <c:pt idx="34824">
                  <c:v>87.6875</c:v>
                </c:pt>
                <c:pt idx="34825">
                  <c:v>87.690104166666671</c:v>
                </c:pt>
                <c:pt idx="34826">
                  <c:v>87.692708333333329</c:v>
                </c:pt>
                <c:pt idx="34827">
                  <c:v>87.6953125</c:v>
                </c:pt>
                <c:pt idx="34828">
                  <c:v>87.697916666666671</c:v>
                </c:pt>
                <c:pt idx="34829">
                  <c:v>87.700520833333329</c:v>
                </c:pt>
                <c:pt idx="34830">
                  <c:v>87.703125</c:v>
                </c:pt>
                <c:pt idx="34831">
                  <c:v>87.705729166666671</c:v>
                </c:pt>
                <c:pt idx="34832">
                  <c:v>87.708333333333329</c:v>
                </c:pt>
                <c:pt idx="34833">
                  <c:v>87.7109375</c:v>
                </c:pt>
                <c:pt idx="34834">
                  <c:v>87.713541666666671</c:v>
                </c:pt>
                <c:pt idx="34835">
                  <c:v>87.716145833333329</c:v>
                </c:pt>
                <c:pt idx="34836">
                  <c:v>87.71875</c:v>
                </c:pt>
                <c:pt idx="34837">
                  <c:v>87.721354166666671</c:v>
                </c:pt>
                <c:pt idx="34838">
                  <c:v>87.723958333333329</c:v>
                </c:pt>
                <c:pt idx="34839">
                  <c:v>87.7265625</c:v>
                </c:pt>
                <c:pt idx="34840">
                  <c:v>87.729166666666671</c:v>
                </c:pt>
                <c:pt idx="34841">
                  <c:v>87.731770833333329</c:v>
                </c:pt>
                <c:pt idx="34842">
                  <c:v>87.734375</c:v>
                </c:pt>
                <c:pt idx="34843">
                  <c:v>87.736979166666671</c:v>
                </c:pt>
                <c:pt idx="34844">
                  <c:v>87.739583333333329</c:v>
                </c:pt>
                <c:pt idx="34845">
                  <c:v>87.7421875</c:v>
                </c:pt>
                <c:pt idx="34846">
                  <c:v>87.744791666666671</c:v>
                </c:pt>
                <c:pt idx="34847">
                  <c:v>87.747395833333329</c:v>
                </c:pt>
                <c:pt idx="34848">
                  <c:v>87.75</c:v>
                </c:pt>
                <c:pt idx="34849">
                  <c:v>87.752604166666671</c:v>
                </c:pt>
                <c:pt idx="34850">
                  <c:v>87.755208333333329</c:v>
                </c:pt>
                <c:pt idx="34851">
                  <c:v>87.7578125</c:v>
                </c:pt>
                <c:pt idx="34852">
                  <c:v>87.760416666666671</c:v>
                </c:pt>
                <c:pt idx="34853">
                  <c:v>87.763020833333329</c:v>
                </c:pt>
                <c:pt idx="34854">
                  <c:v>87.765625</c:v>
                </c:pt>
                <c:pt idx="34855">
                  <c:v>87.768229166666671</c:v>
                </c:pt>
                <c:pt idx="34856">
                  <c:v>87.770833333333329</c:v>
                </c:pt>
                <c:pt idx="34857">
                  <c:v>87.7734375</c:v>
                </c:pt>
                <c:pt idx="34858">
                  <c:v>87.776041666666671</c:v>
                </c:pt>
                <c:pt idx="34859">
                  <c:v>87.778645833333329</c:v>
                </c:pt>
                <c:pt idx="34860">
                  <c:v>87.78125</c:v>
                </c:pt>
                <c:pt idx="34861">
                  <c:v>87.783854166666671</c:v>
                </c:pt>
                <c:pt idx="34862">
                  <c:v>87.786458333333329</c:v>
                </c:pt>
                <c:pt idx="34863">
                  <c:v>87.7890625</c:v>
                </c:pt>
                <c:pt idx="34864">
                  <c:v>87.791666666666671</c:v>
                </c:pt>
                <c:pt idx="34865">
                  <c:v>87.794270833333329</c:v>
                </c:pt>
                <c:pt idx="34866">
                  <c:v>87.796875</c:v>
                </c:pt>
                <c:pt idx="34867">
                  <c:v>87.799479166666671</c:v>
                </c:pt>
                <c:pt idx="34868">
                  <c:v>87.802083333333329</c:v>
                </c:pt>
                <c:pt idx="34869">
                  <c:v>87.8046875</c:v>
                </c:pt>
                <c:pt idx="34870">
                  <c:v>87.807291666666671</c:v>
                </c:pt>
                <c:pt idx="34871">
                  <c:v>87.809895833333329</c:v>
                </c:pt>
                <c:pt idx="34872">
                  <c:v>87.8125</c:v>
                </c:pt>
                <c:pt idx="34873">
                  <c:v>87.815104166666671</c:v>
                </c:pt>
                <c:pt idx="34874">
                  <c:v>87.817708333333329</c:v>
                </c:pt>
                <c:pt idx="34875">
                  <c:v>87.8203125</c:v>
                </c:pt>
                <c:pt idx="34876">
                  <c:v>87.822916666666671</c:v>
                </c:pt>
                <c:pt idx="34877">
                  <c:v>87.825520833333329</c:v>
                </c:pt>
                <c:pt idx="34878">
                  <c:v>87.828125</c:v>
                </c:pt>
                <c:pt idx="34879">
                  <c:v>87.830729166666671</c:v>
                </c:pt>
                <c:pt idx="34880">
                  <c:v>87.833333333333329</c:v>
                </c:pt>
                <c:pt idx="34881">
                  <c:v>87.8359375</c:v>
                </c:pt>
                <c:pt idx="34882">
                  <c:v>87.838541666666671</c:v>
                </c:pt>
                <c:pt idx="34883">
                  <c:v>87.841145833333329</c:v>
                </c:pt>
                <c:pt idx="34884">
                  <c:v>87.84375</c:v>
                </c:pt>
                <c:pt idx="34885">
                  <c:v>87.846354166666671</c:v>
                </c:pt>
                <c:pt idx="34886">
                  <c:v>87.848958333333329</c:v>
                </c:pt>
                <c:pt idx="34887">
                  <c:v>87.8515625</c:v>
                </c:pt>
                <c:pt idx="34888">
                  <c:v>87.854166666666671</c:v>
                </c:pt>
                <c:pt idx="34889">
                  <c:v>87.856770833333329</c:v>
                </c:pt>
                <c:pt idx="34890">
                  <c:v>87.859375</c:v>
                </c:pt>
                <c:pt idx="34891">
                  <c:v>87.861979166666671</c:v>
                </c:pt>
                <c:pt idx="34892">
                  <c:v>87.864583333333329</c:v>
                </c:pt>
                <c:pt idx="34893">
                  <c:v>87.8671875</c:v>
                </c:pt>
                <c:pt idx="34894">
                  <c:v>87.869791666666671</c:v>
                </c:pt>
                <c:pt idx="34895">
                  <c:v>87.872395833333329</c:v>
                </c:pt>
                <c:pt idx="34896">
                  <c:v>87.875</c:v>
                </c:pt>
                <c:pt idx="34897">
                  <c:v>87.877604166666671</c:v>
                </c:pt>
                <c:pt idx="34898">
                  <c:v>87.880208333333329</c:v>
                </c:pt>
                <c:pt idx="34899">
                  <c:v>87.8828125</c:v>
                </c:pt>
                <c:pt idx="34900">
                  <c:v>87.885416666666671</c:v>
                </c:pt>
                <c:pt idx="34901">
                  <c:v>87.888020833333329</c:v>
                </c:pt>
                <c:pt idx="34902">
                  <c:v>87.890625</c:v>
                </c:pt>
                <c:pt idx="34903">
                  <c:v>87.893229166666671</c:v>
                </c:pt>
                <c:pt idx="34904">
                  <c:v>87.895833333333329</c:v>
                </c:pt>
                <c:pt idx="34905">
                  <c:v>87.8984375</c:v>
                </c:pt>
                <c:pt idx="34906">
                  <c:v>87.901041666666671</c:v>
                </c:pt>
                <c:pt idx="34907">
                  <c:v>87.903645833333329</c:v>
                </c:pt>
                <c:pt idx="34908">
                  <c:v>87.90625</c:v>
                </c:pt>
                <c:pt idx="34909">
                  <c:v>87.908854166666671</c:v>
                </c:pt>
                <c:pt idx="34910">
                  <c:v>87.911458333333329</c:v>
                </c:pt>
                <c:pt idx="34911">
                  <c:v>87.9140625</c:v>
                </c:pt>
                <c:pt idx="34912">
                  <c:v>87.916666666666671</c:v>
                </c:pt>
                <c:pt idx="34913">
                  <c:v>87.919270833333329</c:v>
                </c:pt>
                <c:pt idx="34914">
                  <c:v>87.921875</c:v>
                </c:pt>
                <c:pt idx="34915">
                  <c:v>87.924479166666671</c:v>
                </c:pt>
                <c:pt idx="34916">
                  <c:v>87.927083333333329</c:v>
                </c:pt>
                <c:pt idx="34917">
                  <c:v>87.9296875</c:v>
                </c:pt>
                <c:pt idx="34918">
                  <c:v>87.932291666666671</c:v>
                </c:pt>
                <c:pt idx="34919">
                  <c:v>87.934895833333329</c:v>
                </c:pt>
                <c:pt idx="34920">
                  <c:v>87.9375</c:v>
                </c:pt>
                <c:pt idx="34921">
                  <c:v>87.940104166666671</c:v>
                </c:pt>
                <c:pt idx="34922">
                  <c:v>87.942708333333329</c:v>
                </c:pt>
                <c:pt idx="34923">
                  <c:v>87.9453125</c:v>
                </c:pt>
                <c:pt idx="34924">
                  <c:v>87.947916666666671</c:v>
                </c:pt>
                <c:pt idx="34925">
                  <c:v>87.950520833333329</c:v>
                </c:pt>
                <c:pt idx="34926">
                  <c:v>87.953125</c:v>
                </c:pt>
                <c:pt idx="34927">
                  <c:v>87.955729166666671</c:v>
                </c:pt>
                <c:pt idx="34928">
                  <c:v>87.958333333333329</c:v>
                </c:pt>
                <c:pt idx="34929">
                  <c:v>87.9609375</c:v>
                </c:pt>
                <c:pt idx="34930">
                  <c:v>87.963541666666671</c:v>
                </c:pt>
                <c:pt idx="34931">
                  <c:v>87.966145833333329</c:v>
                </c:pt>
                <c:pt idx="34932">
                  <c:v>87.96875</c:v>
                </c:pt>
                <c:pt idx="34933">
                  <c:v>87.971354166666671</c:v>
                </c:pt>
                <c:pt idx="34934">
                  <c:v>87.973958333333329</c:v>
                </c:pt>
                <c:pt idx="34935">
                  <c:v>87.9765625</c:v>
                </c:pt>
                <c:pt idx="34936">
                  <c:v>87.979166666666671</c:v>
                </c:pt>
                <c:pt idx="34937">
                  <c:v>87.981770833333329</c:v>
                </c:pt>
                <c:pt idx="34938">
                  <c:v>87.984375</c:v>
                </c:pt>
                <c:pt idx="34939">
                  <c:v>87.986979166666671</c:v>
                </c:pt>
                <c:pt idx="34940">
                  <c:v>87.989583333333329</c:v>
                </c:pt>
                <c:pt idx="34941">
                  <c:v>87.9921875</c:v>
                </c:pt>
                <c:pt idx="34942">
                  <c:v>87.994791666666671</c:v>
                </c:pt>
                <c:pt idx="34943">
                  <c:v>87.997395833333329</c:v>
                </c:pt>
                <c:pt idx="34944">
                  <c:v>88</c:v>
                </c:pt>
                <c:pt idx="34945">
                  <c:v>88.002604166666671</c:v>
                </c:pt>
                <c:pt idx="34946">
                  <c:v>88.005208333333329</c:v>
                </c:pt>
                <c:pt idx="34947">
                  <c:v>88.0078125</c:v>
                </c:pt>
                <c:pt idx="34948">
                  <c:v>88.010416666666671</c:v>
                </c:pt>
                <c:pt idx="34949">
                  <c:v>88.013020833333329</c:v>
                </c:pt>
                <c:pt idx="34950">
                  <c:v>88.015625</c:v>
                </c:pt>
                <c:pt idx="34951">
                  <c:v>88.018229166666671</c:v>
                </c:pt>
                <c:pt idx="34952">
                  <c:v>88.020833333333329</c:v>
                </c:pt>
                <c:pt idx="34953">
                  <c:v>88.0234375</c:v>
                </c:pt>
                <c:pt idx="34954">
                  <c:v>88.026041666666671</c:v>
                </c:pt>
                <c:pt idx="34955">
                  <c:v>88.028645833333329</c:v>
                </c:pt>
                <c:pt idx="34956">
                  <c:v>88.03125</c:v>
                </c:pt>
                <c:pt idx="34957">
                  <c:v>88.033854166666671</c:v>
                </c:pt>
                <c:pt idx="34958">
                  <c:v>88.036458333333329</c:v>
                </c:pt>
                <c:pt idx="34959">
                  <c:v>88.0390625</c:v>
                </c:pt>
                <c:pt idx="34960">
                  <c:v>88.041666666666671</c:v>
                </c:pt>
                <c:pt idx="34961">
                  <c:v>88.044270833333329</c:v>
                </c:pt>
                <c:pt idx="34962">
                  <c:v>88.046875</c:v>
                </c:pt>
                <c:pt idx="34963">
                  <c:v>88.049479166666671</c:v>
                </c:pt>
                <c:pt idx="34964">
                  <c:v>88.052083333333329</c:v>
                </c:pt>
                <c:pt idx="34965">
                  <c:v>88.0546875</c:v>
                </c:pt>
                <c:pt idx="34966">
                  <c:v>88.057291666666671</c:v>
                </c:pt>
                <c:pt idx="34967">
                  <c:v>88.059895833333329</c:v>
                </c:pt>
                <c:pt idx="34968">
                  <c:v>88.0625</c:v>
                </c:pt>
                <c:pt idx="34969">
                  <c:v>88.065104166666671</c:v>
                </c:pt>
                <c:pt idx="34970">
                  <c:v>88.067708333333329</c:v>
                </c:pt>
                <c:pt idx="34971">
                  <c:v>88.0703125</c:v>
                </c:pt>
                <c:pt idx="34972">
                  <c:v>88.072916666666671</c:v>
                </c:pt>
                <c:pt idx="34973">
                  <c:v>88.075520833333329</c:v>
                </c:pt>
                <c:pt idx="34974">
                  <c:v>88.078125</c:v>
                </c:pt>
                <c:pt idx="34975">
                  <c:v>88.080729166666671</c:v>
                </c:pt>
                <c:pt idx="34976">
                  <c:v>88.083333333333329</c:v>
                </c:pt>
                <c:pt idx="34977">
                  <c:v>88.0859375</c:v>
                </c:pt>
                <c:pt idx="34978">
                  <c:v>88.088541666666671</c:v>
                </c:pt>
                <c:pt idx="34979">
                  <c:v>88.091145833333329</c:v>
                </c:pt>
                <c:pt idx="34980">
                  <c:v>88.09375</c:v>
                </c:pt>
                <c:pt idx="34981">
                  <c:v>88.096354166666671</c:v>
                </c:pt>
                <c:pt idx="34982">
                  <c:v>88.098958333333329</c:v>
                </c:pt>
                <c:pt idx="34983">
                  <c:v>88.1015625</c:v>
                </c:pt>
                <c:pt idx="34984">
                  <c:v>88.104166666666671</c:v>
                </c:pt>
                <c:pt idx="34985">
                  <c:v>88.106770833333329</c:v>
                </c:pt>
                <c:pt idx="34986">
                  <c:v>88.109375</c:v>
                </c:pt>
                <c:pt idx="34987">
                  <c:v>88.111979166666671</c:v>
                </c:pt>
                <c:pt idx="34988">
                  <c:v>88.114583333333329</c:v>
                </c:pt>
                <c:pt idx="34989">
                  <c:v>88.1171875</c:v>
                </c:pt>
                <c:pt idx="34990">
                  <c:v>88.119791666666671</c:v>
                </c:pt>
                <c:pt idx="34991">
                  <c:v>88.122395833333329</c:v>
                </c:pt>
                <c:pt idx="34992">
                  <c:v>88.125</c:v>
                </c:pt>
                <c:pt idx="34993">
                  <c:v>88.127604166666671</c:v>
                </c:pt>
                <c:pt idx="34994">
                  <c:v>88.130208333333329</c:v>
                </c:pt>
                <c:pt idx="34995">
                  <c:v>88.1328125</c:v>
                </c:pt>
                <c:pt idx="34996">
                  <c:v>88.135416666666671</c:v>
                </c:pt>
                <c:pt idx="34997">
                  <c:v>88.138020833333329</c:v>
                </c:pt>
                <c:pt idx="34998">
                  <c:v>88.140625</c:v>
                </c:pt>
                <c:pt idx="34999">
                  <c:v>88.143229166666671</c:v>
                </c:pt>
                <c:pt idx="35000">
                  <c:v>88.145833333333329</c:v>
                </c:pt>
                <c:pt idx="35001">
                  <c:v>88.1484375</c:v>
                </c:pt>
                <c:pt idx="35002">
                  <c:v>88.151041666666671</c:v>
                </c:pt>
                <c:pt idx="35003">
                  <c:v>88.153645833333329</c:v>
                </c:pt>
                <c:pt idx="35004">
                  <c:v>88.15625</c:v>
                </c:pt>
                <c:pt idx="35005">
                  <c:v>88.158854166666671</c:v>
                </c:pt>
                <c:pt idx="35006">
                  <c:v>88.161458333333329</c:v>
                </c:pt>
                <c:pt idx="35007">
                  <c:v>88.1640625</c:v>
                </c:pt>
                <c:pt idx="35008">
                  <c:v>88.166666666666671</c:v>
                </c:pt>
                <c:pt idx="35009">
                  <c:v>88.169270833333329</c:v>
                </c:pt>
                <c:pt idx="35010">
                  <c:v>88.171875</c:v>
                </c:pt>
                <c:pt idx="35011">
                  <c:v>88.174479166666671</c:v>
                </c:pt>
                <c:pt idx="35012">
                  <c:v>88.177083333333329</c:v>
                </c:pt>
                <c:pt idx="35013">
                  <c:v>88.1796875</c:v>
                </c:pt>
                <c:pt idx="35014">
                  <c:v>88.182291666666671</c:v>
                </c:pt>
                <c:pt idx="35015">
                  <c:v>88.184895833333329</c:v>
                </c:pt>
                <c:pt idx="35016">
                  <c:v>88.1875</c:v>
                </c:pt>
                <c:pt idx="35017">
                  <c:v>88.190104166666671</c:v>
                </c:pt>
                <c:pt idx="35018">
                  <c:v>88.192708333333329</c:v>
                </c:pt>
                <c:pt idx="35019">
                  <c:v>88.1953125</c:v>
                </c:pt>
                <c:pt idx="35020">
                  <c:v>88.197916666666671</c:v>
                </c:pt>
                <c:pt idx="35021">
                  <c:v>88.200520833333329</c:v>
                </c:pt>
                <c:pt idx="35022">
                  <c:v>88.203125</c:v>
                </c:pt>
                <c:pt idx="35023">
                  <c:v>88.205729166666671</c:v>
                </c:pt>
                <c:pt idx="35024">
                  <c:v>88.208333333333329</c:v>
                </c:pt>
                <c:pt idx="35025">
                  <c:v>88.2109375</c:v>
                </c:pt>
                <c:pt idx="35026">
                  <c:v>88.213541666666671</c:v>
                </c:pt>
                <c:pt idx="35027">
                  <c:v>88.216145833333329</c:v>
                </c:pt>
                <c:pt idx="35028">
                  <c:v>88.21875</c:v>
                </c:pt>
                <c:pt idx="35029">
                  <c:v>88.221354166666671</c:v>
                </c:pt>
                <c:pt idx="35030">
                  <c:v>88.223958333333329</c:v>
                </c:pt>
                <c:pt idx="35031">
                  <c:v>88.2265625</c:v>
                </c:pt>
                <c:pt idx="35032">
                  <c:v>88.229166666666671</c:v>
                </c:pt>
                <c:pt idx="35033">
                  <c:v>88.231770833333329</c:v>
                </c:pt>
                <c:pt idx="35034">
                  <c:v>88.234375</c:v>
                </c:pt>
                <c:pt idx="35035">
                  <c:v>88.236979166666671</c:v>
                </c:pt>
                <c:pt idx="35036">
                  <c:v>88.239583333333329</c:v>
                </c:pt>
                <c:pt idx="35037">
                  <c:v>88.2421875</c:v>
                </c:pt>
                <c:pt idx="35038">
                  <c:v>88.244791666666671</c:v>
                </c:pt>
                <c:pt idx="35039">
                  <c:v>88.247395833333329</c:v>
                </c:pt>
                <c:pt idx="35040">
                  <c:v>88.25</c:v>
                </c:pt>
                <c:pt idx="35041">
                  <c:v>88.252604166666671</c:v>
                </c:pt>
                <c:pt idx="35042">
                  <c:v>88.255208333333329</c:v>
                </c:pt>
                <c:pt idx="35043">
                  <c:v>88.2578125</c:v>
                </c:pt>
                <c:pt idx="35044">
                  <c:v>88.260416666666671</c:v>
                </c:pt>
                <c:pt idx="35045">
                  <c:v>88.263020833333329</c:v>
                </c:pt>
                <c:pt idx="35046">
                  <c:v>88.265625</c:v>
                </c:pt>
                <c:pt idx="35047">
                  <c:v>88.268229166666671</c:v>
                </c:pt>
                <c:pt idx="35048">
                  <c:v>88.270833333333329</c:v>
                </c:pt>
                <c:pt idx="35049">
                  <c:v>88.2734375</c:v>
                </c:pt>
                <c:pt idx="35050">
                  <c:v>88.276041666666671</c:v>
                </c:pt>
                <c:pt idx="35051">
                  <c:v>88.278645833333329</c:v>
                </c:pt>
                <c:pt idx="35052">
                  <c:v>88.28125</c:v>
                </c:pt>
                <c:pt idx="35053">
                  <c:v>88.283854166666671</c:v>
                </c:pt>
                <c:pt idx="35054">
                  <c:v>88.286458333333329</c:v>
                </c:pt>
                <c:pt idx="35055">
                  <c:v>88.2890625</c:v>
                </c:pt>
                <c:pt idx="35056">
                  <c:v>88.291666666666671</c:v>
                </c:pt>
                <c:pt idx="35057">
                  <c:v>88.294270833333329</c:v>
                </c:pt>
                <c:pt idx="35058">
                  <c:v>88.296875</c:v>
                </c:pt>
                <c:pt idx="35059">
                  <c:v>88.299479166666671</c:v>
                </c:pt>
                <c:pt idx="35060">
                  <c:v>88.302083333333329</c:v>
                </c:pt>
                <c:pt idx="35061">
                  <c:v>88.3046875</c:v>
                </c:pt>
                <c:pt idx="35062">
                  <c:v>88.307291666666671</c:v>
                </c:pt>
                <c:pt idx="35063">
                  <c:v>88.309895833333329</c:v>
                </c:pt>
                <c:pt idx="35064">
                  <c:v>88.3125</c:v>
                </c:pt>
                <c:pt idx="35065">
                  <c:v>88.315104166666671</c:v>
                </c:pt>
                <c:pt idx="35066">
                  <c:v>88.317708333333329</c:v>
                </c:pt>
                <c:pt idx="35067">
                  <c:v>88.3203125</c:v>
                </c:pt>
                <c:pt idx="35068">
                  <c:v>88.322916666666671</c:v>
                </c:pt>
                <c:pt idx="35069">
                  <c:v>88.325520833333329</c:v>
                </c:pt>
                <c:pt idx="35070">
                  <c:v>88.328125</c:v>
                </c:pt>
                <c:pt idx="35071">
                  <c:v>88.330729166666671</c:v>
                </c:pt>
                <c:pt idx="35072">
                  <c:v>88.333333333333329</c:v>
                </c:pt>
                <c:pt idx="35073">
                  <c:v>88.3359375</c:v>
                </c:pt>
                <c:pt idx="35074">
                  <c:v>88.338541666666671</c:v>
                </c:pt>
                <c:pt idx="35075">
                  <c:v>88.341145833333329</c:v>
                </c:pt>
                <c:pt idx="35076">
                  <c:v>88.34375</c:v>
                </c:pt>
                <c:pt idx="35077">
                  <c:v>88.346354166666671</c:v>
                </c:pt>
                <c:pt idx="35078">
                  <c:v>88.348958333333329</c:v>
                </c:pt>
                <c:pt idx="35079">
                  <c:v>88.3515625</c:v>
                </c:pt>
                <c:pt idx="35080">
                  <c:v>88.354166666666671</c:v>
                </c:pt>
                <c:pt idx="35081">
                  <c:v>88.356770833333329</c:v>
                </c:pt>
                <c:pt idx="35082">
                  <c:v>88.359375</c:v>
                </c:pt>
                <c:pt idx="35083">
                  <c:v>88.361979166666671</c:v>
                </c:pt>
                <c:pt idx="35084">
                  <c:v>88.364583333333329</c:v>
                </c:pt>
                <c:pt idx="35085">
                  <c:v>88.3671875</c:v>
                </c:pt>
                <c:pt idx="35086">
                  <c:v>88.369791666666671</c:v>
                </c:pt>
                <c:pt idx="35087">
                  <c:v>88.372395833333329</c:v>
                </c:pt>
                <c:pt idx="35088">
                  <c:v>88.375</c:v>
                </c:pt>
                <c:pt idx="35089">
                  <c:v>88.377604166666671</c:v>
                </c:pt>
                <c:pt idx="35090">
                  <c:v>88.380208333333329</c:v>
                </c:pt>
                <c:pt idx="35091">
                  <c:v>88.3828125</c:v>
                </c:pt>
                <c:pt idx="35092">
                  <c:v>88.385416666666671</c:v>
                </c:pt>
                <c:pt idx="35093">
                  <c:v>88.388020833333329</c:v>
                </c:pt>
                <c:pt idx="35094">
                  <c:v>88.390625</c:v>
                </c:pt>
                <c:pt idx="35095">
                  <c:v>88.393229166666671</c:v>
                </c:pt>
                <c:pt idx="35096">
                  <c:v>88.395833333333329</c:v>
                </c:pt>
                <c:pt idx="35097">
                  <c:v>88.3984375</c:v>
                </c:pt>
                <c:pt idx="35098">
                  <c:v>88.401041666666671</c:v>
                </c:pt>
                <c:pt idx="35099">
                  <c:v>88.403645833333329</c:v>
                </c:pt>
                <c:pt idx="35100">
                  <c:v>88.40625</c:v>
                </c:pt>
                <c:pt idx="35101">
                  <c:v>88.408854166666671</c:v>
                </c:pt>
                <c:pt idx="35102">
                  <c:v>88.411458333333329</c:v>
                </c:pt>
                <c:pt idx="35103">
                  <c:v>88.4140625</c:v>
                </c:pt>
                <c:pt idx="35104">
                  <c:v>88.416666666666671</c:v>
                </c:pt>
                <c:pt idx="35105">
                  <c:v>88.419270833333329</c:v>
                </c:pt>
                <c:pt idx="35106">
                  <c:v>88.421875</c:v>
                </c:pt>
                <c:pt idx="35107">
                  <c:v>88.424479166666671</c:v>
                </c:pt>
                <c:pt idx="35108">
                  <c:v>88.427083333333329</c:v>
                </c:pt>
                <c:pt idx="35109">
                  <c:v>88.4296875</c:v>
                </c:pt>
                <c:pt idx="35110">
                  <c:v>88.432291666666671</c:v>
                </c:pt>
                <c:pt idx="35111">
                  <c:v>88.434895833333329</c:v>
                </c:pt>
                <c:pt idx="35112">
                  <c:v>88.4375</c:v>
                </c:pt>
                <c:pt idx="35113">
                  <c:v>88.440104166666671</c:v>
                </c:pt>
                <c:pt idx="35114">
                  <c:v>88.442708333333329</c:v>
                </c:pt>
                <c:pt idx="35115">
                  <c:v>88.4453125</c:v>
                </c:pt>
                <c:pt idx="35116">
                  <c:v>88.447916666666671</c:v>
                </c:pt>
                <c:pt idx="35117">
                  <c:v>88.450520833333329</c:v>
                </c:pt>
                <c:pt idx="35118">
                  <c:v>88.453125</c:v>
                </c:pt>
                <c:pt idx="35119">
                  <c:v>88.455729166666671</c:v>
                </c:pt>
                <c:pt idx="35120">
                  <c:v>88.458333333333329</c:v>
                </c:pt>
                <c:pt idx="35121">
                  <c:v>88.4609375</c:v>
                </c:pt>
                <c:pt idx="35122">
                  <c:v>88.463541666666671</c:v>
                </c:pt>
                <c:pt idx="35123">
                  <c:v>88.466145833333329</c:v>
                </c:pt>
                <c:pt idx="35124">
                  <c:v>88.46875</c:v>
                </c:pt>
                <c:pt idx="35125">
                  <c:v>88.471354166666671</c:v>
                </c:pt>
                <c:pt idx="35126">
                  <c:v>88.473958333333329</c:v>
                </c:pt>
                <c:pt idx="35127">
                  <c:v>88.4765625</c:v>
                </c:pt>
                <c:pt idx="35128">
                  <c:v>88.479166666666671</c:v>
                </c:pt>
                <c:pt idx="35129">
                  <c:v>88.481770833333329</c:v>
                </c:pt>
                <c:pt idx="35130">
                  <c:v>88.484375</c:v>
                </c:pt>
                <c:pt idx="35131">
                  <c:v>88.486979166666671</c:v>
                </c:pt>
                <c:pt idx="35132">
                  <c:v>88.489583333333329</c:v>
                </c:pt>
                <c:pt idx="35133">
                  <c:v>88.4921875</c:v>
                </c:pt>
                <c:pt idx="35134">
                  <c:v>88.494791666666671</c:v>
                </c:pt>
                <c:pt idx="35135">
                  <c:v>88.497395833333329</c:v>
                </c:pt>
                <c:pt idx="35136">
                  <c:v>88.5</c:v>
                </c:pt>
                <c:pt idx="35137">
                  <c:v>88.502604166666671</c:v>
                </c:pt>
                <c:pt idx="35138">
                  <c:v>88.505208333333329</c:v>
                </c:pt>
                <c:pt idx="35139">
                  <c:v>88.5078125</c:v>
                </c:pt>
                <c:pt idx="35140">
                  <c:v>88.510416666666671</c:v>
                </c:pt>
                <c:pt idx="35141">
                  <c:v>88.513020833333329</c:v>
                </c:pt>
                <c:pt idx="35142">
                  <c:v>88.515625</c:v>
                </c:pt>
                <c:pt idx="35143">
                  <c:v>88.518229166666671</c:v>
                </c:pt>
                <c:pt idx="35144">
                  <c:v>88.520833333333329</c:v>
                </c:pt>
                <c:pt idx="35145">
                  <c:v>88.5234375</c:v>
                </c:pt>
                <c:pt idx="35146">
                  <c:v>88.526041666666671</c:v>
                </c:pt>
                <c:pt idx="35147">
                  <c:v>88.528645833333329</c:v>
                </c:pt>
                <c:pt idx="35148">
                  <c:v>88.53125</c:v>
                </c:pt>
                <c:pt idx="35149">
                  <c:v>88.533854166666671</c:v>
                </c:pt>
                <c:pt idx="35150">
                  <c:v>88.536458333333329</c:v>
                </c:pt>
                <c:pt idx="35151">
                  <c:v>88.5390625</c:v>
                </c:pt>
                <c:pt idx="35152">
                  <c:v>88.541666666666671</c:v>
                </c:pt>
                <c:pt idx="35153">
                  <c:v>88.544270833333329</c:v>
                </c:pt>
                <c:pt idx="35154">
                  <c:v>88.546875</c:v>
                </c:pt>
                <c:pt idx="35155">
                  <c:v>88.549479166666671</c:v>
                </c:pt>
                <c:pt idx="35156">
                  <c:v>88.552083333333329</c:v>
                </c:pt>
                <c:pt idx="35157">
                  <c:v>88.5546875</c:v>
                </c:pt>
                <c:pt idx="35158">
                  <c:v>88.557291666666671</c:v>
                </c:pt>
                <c:pt idx="35159">
                  <c:v>88.559895833333329</c:v>
                </c:pt>
                <c:pt idx="35160">
                  <c:v>88.5625</c:v>
                </c:pt>
                <c:pt idx="35161">
                  <c:v>88.565104166666671</c:v>
                </c:pt>
                <c:pt idx="35162">
                  <c:v>88.567708333333329</c:v>
                </c:pt>
                <c:pt idx="35163">
                  <c:v>88.5703125</c:v>
                </c:pt>
                <c:pt idx="35164">
                  <c:v>88.572916666666671</c:v>
                </c:pt>
                <c:pt idx="35165">
                  <c:v>88.575520833333329</c:v>
                </c:pt>
                <c:pt idx="35166">
                  <c:v>88.578125</c:v>
                </c:pt>
                <c:pt idx="35167">
                  <c:v>88.580729166666671</c:v>
                </c:pt>
                <c:pt idx="35168">
                  <c:v>88.583333333333329</c:v>
                </c:pt>
                <c:pt idx="35169">
                  <c:v>88.5859375</c:v>
                </c:pt>
                <c:pt idx="35170">
                  <c:v>88.588541666666671</c:v>
                </c:pt>
                <c:pt idx="35171">
                  <c:v>88.591145833333329</c:v>
                </c:pt>
                <c:pt idx="35172">
                  <c:v>88.59375</c:v>
                </c:pt>
                <c:pt idx="35173">
                  <c:v>88.596354166666671</c:v>
                </c:pt>
                <c:pt idx="35174">
                  <c:v>88.598958333333329</c:v>
                </c:pt>
                <c:pt idx="35175">
                  <c:v>88.6015625</c:v>
                </c:pt>
                <c:pt idx="35176">
                  <c:v>88.604166666666671</c:v>
                </c:pt>
                <c:pt idx="35177">
                  <c:v>88.606770833333329</c:v>
                </c:pt>
                <c:pt idx="35178">
                  <c:v>88.609375</c:v>
                </c:pt>
                <c:pt idx="35179">
                  <c:v>88.611979166666671</c:v>
                </c:pt>
                <c:pt idx="35180">
                  <c:v>88.614583333333329</c:v>
                </c:pt>
                <c:pt idx="35181">
                  <c:v>88.6171875</c:v>
                </c:pt>
                <c:pt idx="35182">
                  <c:v>88.619791666666671</c:v>
                </c:pt>
                <c:pt idx="35183">
                  <c:v>88.622395833333329</c:v>
                </c:pt>
                <c:pt idx="35184">
                  <c:v>88.625</c:v>
                </c:pt>
                <c:pt idx="35185">
                  <c:v>88.627604166666671</c:v>
                </c:pt>
                <c:pt idx="35186">
                  <c:v>88.630208333333329</c:v>
                </c:pt>
                <c:pt idx="35187">
                  <c:v>88.6328125</c:v>
                </c:pt>
                <c:pt idx="35188">
                  <c:v>88.635416666666671</c:v>
                </c:pt>
                <c:pt idx="35189">
                  <c:v>88.638020833333329</c:v>
                </c:pt>
                <c:pt idx="35190">
                  <c:v>88.640625</c:v>
                </c:pt>
                <c:pt idx="35191">
                  <c:v>88.643229166666671</c:v>
                </c:pt>
                <c:pt idx="35192">
                  <c:v>88.645833333333329</c:v>
                </c:pt>
                <c:pt idx="35193">
                  <c:v>88.6484375</c:v>
                </c:pt>
                <c:pt idx="35194">
                  <c:v>88.651041666666671</c:v>
                </c:pt>
                <c:pt idx="35195">
                  <c:v>88.653645833333329</c:v>
                </c:pt>
                <c:pt idx="35196">
                  <c:v>88.65625</c:v>
                </c:pt>
                <c:pt idx="35197">
                  <c:v>88.658854166666671</c:v>
                </c:pt>
                <c:pt idx="35198">
                  <c:v>88.661458333333329</c:v>
                </c:pt>
                <c:pt idx="35199">
                  <c:v>88.6640625</c:v>
                </c:pt>
                <c:pt idx="35200">
                  <c:v>88.666666666666671</c:v>
                </c:pt>
                <c:pt idx="35201">
                  <c:v>88.669270833333329</c:v>
                </c:pt>
                <c:pt idx="35202">
                  <c:v>88.671875</c:v>
                </c:pt>
                <c:pt idx="35203">
                  <c:v>88.674479166666671</c:v>
                </c:pt>
                <c:pt idx="35204">
                  <c:v>88.677083333333329</c:v>
                </c:pt>
                <c:pt idx="35205">
                  <c:v>88.6796875</c:v>
                </c:pt>
                <c:pt idx="35206">
                  <c:v>88.682291666666671</c:v>
                </c:pt>
                <c:pt idx="35207">
                  <c:v>88.684895833333329</c:v>
                </c:pt>
                <c:pt idx="35208">
                  <c:v>88.6875</c:v>
                </c:pt>
                <c:pt idx="35209">
                  <c:v>88.690104166666671</c:v>
                </c:pt>
                <c:pt idx="35210">
                  <c:v>88.692708333333329</c:v>
                </c:pt>
                <c:pt idx="35211">
                  <c:v>88.6953125</c:v>
                </c:pt>
                <c:pt idx="35212">
                  <c:v>88.697916666666671</c:v>
                </c:pt>
                <c:pt idx="35213">
                  <c:v>88.700520833333329</c:v>
                </c:pt>
                <c:pt idx="35214">
                  <c:v>88.703125</c:v>
                </c:pt>
                <c:pt idx="35215">
                  <c:v>88.705729166666671</c:v>
                </c:pt>
                <c:pt idx="35216">
                  <c:v>88.708333333333329</c:v>
                </c:pt>
                <c:pt idx="35217">
                  <c:v>88.7109375</c:v>
                </c:pt>
                <c:pt idx="35218">
                  <c:v>88.713541666666671</c:v>
                </c:pt>
                <c:pt idx="35219">
                  <c:v>88.716145833333329</c:v>
                </c:pt>
                <c:pt idx="35220">
                  <c:v>88.71875</c:v>
                </c:pt>
                <c:pt idx="35221">
                  <c:v>88.721354166666671</c:v>
                </c:pt>
                <c:pt idx="35222">
                  <c:v>88.723958333333329</c:v>
                </c:pt>
                <c:pt idx="35223">
                  <c:v>88.7265625</c:v>
                </c:pt>
                <c:pt idx="35224">
                  <c:v>88.729166666666671</c:v>
                </c:pt>
                <c:pt idx="35225">
                  <c:v>88.731770833333329</c:v>
                </c:pt>
                <c:pt idx="35226">
                  <c:v>88.734375</c:v>
                </c:pt>
                <c:pt idx="35227">
                  <c:v>88.736979166666671</c:v>
                </c:pt>
                <c:pt idx="35228">
                  <c:v>88.739583333333329</c:v>
                </c:pt>
                <c:pt idx="35229">
                  <c:v>88.7421875</c:v>
                </c:pt>
                <c:pt idx="35230">
                  <c:v>88.744791666666671</c:v>
                </c:pt>
                <c:pt idx="35231">
                  <c:v>88.747395833333329</c:v>
                </c:pt>
                <c:pt idx="35232">
                  <c:v>88.75</c:v>
                </c:pt>
                <c:pt idx="35233">
                  <c:v>88.752604166666671</c:v>
                </c:pt>
                <c:pt idx="35234">
                  <c:v>88.755208333333329</c:v>
                </c:pt>
                <c:pt idx="35235">
                  <c:v>88.7578125</c:v>
                </c:pt>
                <c:pt idx="35236">
                  <c:v>88.760416666666671</c:v>
                </c:pt>
                <c:pt idx="35237">
                  <c:v>88.763020833333329</c:v>
                </c:pt>
                <c:pt idx="35238">
                  <c:v>88.765625</c:v>
                </c:pt>
                <c:pt idx="35239">
                  <c:v>88.768229166666671</c:v>
                </c:pt>
                <c:pt idx="35240">
                  <c:v>88.770833333333329</c:v>
                </c:pt>
                <c:pt idx="35241">
                  <c:v>88.7734375</c:v>
                </c:pt>
                <c:pt idx="35242">
                  <c:v>88.776041666666671</c:v>
                </c:pt>
                <c:pt idx="35243">
                  <c:v>88.778645833333329</c:v>
                </c:pt>
                <c:pt idx="35244">
                  <c:v>88.78125</c:v>
                </c:pt>
                <c:pt idx="35245">
                  <c:v>88.783854166666671</c:v>
                </c:pt>
                <c:pt idx="35246">
                  <c:v>88.786458333333329</c:v>
                </c:pt>
                <c:pt idx="35247">
                  <c:v>88.7890625</c:v>
                </c:pt>
                <c:pt idx="35248">
                  <c:v>88.791666666666671</c:v>
                </c:pt>
                <c:pt idx="35249">
                  <c:v>88.794270833333329</c:v>
                </c:pt>
                <c:pt idx="35250">
                  <c:v>88.796875</c:v>
                </c:pt>
                <c:pt idx="35251">
                  <c:v>88.799479166666671</c:v>
                </c:pt>
                <c:pt idx="35252">
                  <c:v>88.802083333333329</c:v>
                </c:pt>
                <c:pt idx="35253">
                  <c:v>88.8046875</c:v>
                </c:pt>
                <c:pt idx="35254">
                  <c:v>88.807291666666671</c:v>
                </c:pt>
                <c:pt idx="35255">
                  <c:v>88.809895833333329</c:v>
                </c:pt>
                <c:pt idx="35256">
                  <c:v>88.8125</c:v>
                </c:pt>
                <c:pt idx="35257">
                  <c:v>88.815104166666671</c:v>
                </c:pt>
                <c:pt idx="35258">
                  <c:v>88.817708333333329</c:v>
                </c:pt>
                <c:pt idx="35259">
                  <c:v>88.8203125</c:v>
                </c:pt>
                <c:pt idx="35260">
                  <c:v>88.822916666666671</c:v>
                </c:pt>
                <c:pt idx="35261">
                  <c:v>88.825520833333329</c:v>
                </c:pt>
                <c:pt idx="35262">
                  <c:v>88.828125</c:v>
                </c:pt>
                <c:pt idx="35263">
                  <c:v>88.830729166666671</c:v>
                </c:pt>
                <c:pt idx="35264">
                  <c:v>88.833333333333329</c:v>
                </c:pt>
                <c:pt idx="35265">
                  <c:v>88.8359375</c:v>
                </c:pt>
                <c:pt idx="35266">
                  <c:v>88.838541666666671</c:v>
                </c:pt>
                <c:pt idx="35267">
                  <c:v>88.841145833333329</c:v>
                </c:pt>
                <c:pt idx="35268">
                  <c:v>88.84375</c:v>
                </c:pt>
                <c:pt idx="35269">
                  <c:v>88.846354166666671</c:v>
                </c:pt>
                <c:pt idx="35270">
                  <c:v>88.848958333333329</c:v>
                </c:pt>
                <c:pt idx="35271">
                  <c:v>88.8515625</c:v>
                </c:pt>
                <c:pt idx="35272">
                  <c:v>88.854166666666671</c:v>
                </c:pt>
                <c:pt idx="35273">
                  <c:v>88.856770833333329</c:v>
                </c:pt>
                <c:pt idx="35274">
                  <c:v>88.859375</c:v>
                </c:pt>
                <c:pt idx="35275">
                  <c:v>88.861979166666671</c:v>
                </c:pt>
                <c:pt idx="35276">
                  <c:v>88.864583333333329</c:v>
                </c:pt>
                <c:pt idx="35277">
                  <c:v>88.8671875</c:v>
                </c:pt>
                <c:pt idx="35278">
                  <c:v>88.869791666666671</c:v>
                </c:pt>
                <c:pt idx="35279">
                  <c:v>88.872395833333329</c:v>
                </c:pt>
                <c:pt idx="35280">
                  <c:v>88.875</c:v>
                </c:pt>
                <c:pt idx="35281">
                  <c:v>88.877604166666671</c:v>
                </c:pt>
                <c:pt idx="35282">
                  <c:v>88.880208333333329</c:v>
                </c:pt>
                <c:pt idx="35283">
                  <c:v>88.8828125</c:v>
                </c:pt>
                <c:pt idx="35284">
                  <c:v>88.885416666666671</c:v>
                </c:pt>
                <c:pt idx="35285">
                  <c:v>88.888020833333329</c:v>
                </c:pt>
                <c:pt idx="35286">
                  <c:v>88.890625</c:v>
                </c:pt>
                <c:pt idx="35287">
                  <c:v>88.893229166666671</c:v>
                </c:pt>
                <c:pt idx="35288">
                  <c:v>88.895833333333329</c:v>
                </c:pt>
                <c:pt idx="35289">
                  <c:v>88.8984375</c:v>
                </c:pt>
                <c:pt idx="35290">
                  <c:v>88.901041666666671</c:v>
                </c:pt>
                <c:pt idx="35291">
                  <c:v>88.903645833333329</c:v>
                </c:pt>
                <c:pt idx="35292">
                  <c:v>88.90625</c:v>
                </c:pt>
                <c:pt idx="35293">
                  <c:v>88.908854166666671</c:v>
                </c:pt>
                <c:pt idx="35294">
                  <c:v>88.911458333333329</c:v>
                </c:pt>
                <c:pt idx="35295">
                  <c:v>88.9140625</c:v>
                </c:pt>
                <c:pt idx="35296">
                  <c:v>88.916666666666671</c:v>
                </c:pt>
                <c:pt idx="35297">
                  <c:v>88.919270833333329</c:v>
                </c:pt>
                <c:pt idx="35298">
                  <c:v>88.921875</c:v>
                </c:pt>
                <c:pt idx="35299">
                  <c:v>88.924479166666671</c:v>
                </c:pt>
                <c:pt idx="35300">
                  <c:v>88.927083333333329</c:v>
                </c:pt>
                <c:pt idx="35301">
                  <c:v>88.9296875</c:v>
                </c:pt>
                <c:pt idx="35302">
                  <c:v>88.932291666666671</c:v>
                </c:pt>
                <c:pt idx="35303">
                  <c:v>88.934895833333329</c:v>
                </c:pt>
                <c:pt idx="35304">
                  <c:v>88.9375</c:v>
                </c:pt>
                <c:pt idx="35305">
                  <c:v>88.940104166666671</c:v>
                </c:pt>
                <c:pt idx="35306">
                  <c:v>88.942708333333329</c:v>
                </c:pt>
                <c:pt idx="35307">
                  <c:v>88.9453125</c:v>
                </c:pt>
                <c:pt idx="35308">
                  <c:v>88.947916666666671</c:v>
                </c:pt>
                <c:pt idx="35309">
                  <c:v>88.950520833333329</c:v>
                </c:pt>
                <c:pt idx="35310">
                  <c:v>88.953125</c:v>
                </c:pt>
                <c:pt idx="35311">
                  <c:v>88.955729166666671</c:v>
                </c:pt>
                <c:pt idx="35312">
                  <c:v>88.958333333333329</c:v>
                </c:pt>
                <c:pt idx="35313">
                  <c:v>88.9609375</c:v>
                </c:pt>
                <c:pt idx="35314">
                  <c:v>88.963541666666671</c:v>
                </c:pt>
                <c:pt idx="35315">
                  <c:v>88.966145833333329</c:v>
                </c:pt>
                <c:pt idx="35316">
                  <c:v>88.96875</c:v>
                </c:pt>
                <c:pt idx="35317">
                  <c:v>88.971354166666671</c:v>
                </c:pt>
                <c:pt idx="35318">
                  <c:v>88.973958333333329</c:v>
                </c:pt>
                <c:pt idx="35319">
                  <c:v>88.9765625</c:v>
                </c:pt>
                <c:pt idx="35320">
                  <c:v>88.979166666666671</c:v>
                </c:pt>
                <c:pt idx="35321">
                  <c:v>88.981770833333329</c:v>
                </c:pt>
                <c:pt idx="35322">
                  <c:v>88.984375</c:v>
                </c:pt>
                <c:pt idx="35323">
                  <c:v>88.986979166666671</c:v>
                </c:pt>
                <c:pt idx="35324">
                  <c:v>88.989583333333329</c:v>
                </c:pt>
                <c:pt idx="35325">
                  <c:v>88.9921875</c:v>
                </c:pt>
                <c:pt idx="35326">
                  <c:v>88.994791666666671</c:v>
                </c:pt>
                <c:pt idx="35327">
                  <c:v>88.997395833333329</c:v>
                </c:pt>
                <c:pt idx="35328">
                  <c:v>89</c:v>
                </c:pt>
                <c:pt idx="35329">
                  <c:v>89.002604166666671</c:v>
                </c:pt>
                <c:pt idx="35330">
                  <c:v>89.005208333333329</c:v>
                </c:pt>
                <c:pt idx="35331">
                  <c:v>89.0078125</c:v>
                </c:pt>
                <c:pt idx="35332">
                  <c:v>89.010416666666671</c:v>
                </c:pt>
                <c:pt idx="35333">
                  <c:v>89.013020833333329</c:v>
                </c:pt>
                <c:pt idx="35334">
                  <c:v>89.015625</c:v>
                </c:pt>
                <c:pt idx="35335">
                  <c:v>89.018229166666671</c:v>
                </c:pt>
                <c:pt idx="35336">
                  <c:v>89.020833333333329</c:v>
                </c:pt>
                <c:pt idx="35337">
                  <c:v>89.0234375</c:v>
                </c:pt>
                <c:pt idx="35338">
                  <c:v>89.026041666666671</c:v>
                </c:pt>
                <c:pt idx="35339">
                  <c:v>89.028645833333329</c:v>
                </c:pt>
                <c:pt idx="35340">
                  <c:v>89.03125</c:v>
                </c:pt>
                <c:pt idx="35341">
                  <c:v>89.033854166666671</c:v>
                </c:pt>
                <c:pt idx="35342">
                  <c:v>89.036458333333329</c:v>
                </c:pt>
                <c:pt idx="35343">
                  <c:v>89.0390625</c:v>
                </c:pt>
                <c:pt idx="35344">
                  <c:v>89.041666666666671</c:v>
                </c:pt>
                <c:pt idx="35345">
                  <c:v>89.044270833333329</c:v>
                </c:pt>
                <c:pt idx="35346">
                  <c:v>89.046875</c:v>
                </c:pt>
                <c:pt idx="35347">
                  <c:v>89.049479166666671</c:v>
                </c:pt>
                <c:pt idx="35348">
                  <c:v>89.052083333333329</c:v>
                </c:pt>
                <c:pt idx="35349">
                  <c:v>89.0546875</c:v>
                </c:pt>
                <c:pt idx="35350">
                  <c:v>89.057291666666671</c:v>
                </c:pt>
                <c:pt idx="35351">
                  <c:v>89.059895833333329</c:v>
                </c:pt>
                <c:pt idx="35352">
                  <c:v>89.0625</c:v>
                </c:pt>
                <c:pt idx="35353">
                  <c:v>89.065104166666671</c:v>
                </c:pt>
                <c:pt idx="35354">
                  <c:v>89.067708333333329</c:v>
                </c:pt>
                <c:pt idx="35355">
                  <c:v>89.0703125</c:v>
                </c:pt>
                <c:pt idx="35356">
                  <c:v>89.072916666666671</c:v>
                </c:pt>
                <c:pt idx="35357">
                  <c:v>89.075520833333329</c:v>
                </c:pt>
                <c:pt idx="35358">
                  <c:v>89.078125</c:v>
                </c:pt>
                <c:pt idx="35359">
                  <c:v>89.080729166666671</c:v>
                </c:pt>
                <c:pt idx="35360">
                  <c:v>89.083333333333329</c:v>
                </c:pt>
                <c:pt idx="35361">
                  <c:v>89.0859375</c:v>
                </c:pt>
                <c:pt idx="35362">
                  <c:v>89.088541666666671</c:v>
                </c:pt>
                <c:pt idx="35363">
                  <c:v>89.091145833333329</c:v>
                </c:pt>
                <c:pt idx="35364">
                  <c:v>89.09375</c:v>
                </c:pt>
                <c:pt idx="35365">
                  <c:v>89.096354166666671</c:v>
                </c:pt>
                <c:pt idx="35366">
                  <c:v>89.098958333333329</c:v>
                </c:pt>
                <c:pt idx="35367">
                  <c:v>89.1015625</c:v>
                </c:pt>
                <c:pt idx="35368">
                  <c:v>89.104166666666671</c:v>
                </c:pt>
                <c:pt idx="35369">
                  <c:v>89.106770833333329</c:v>
                </c:pt>
                <c:pt idx="35370">
                  <c:v>89.109375</c:v>
                </c:pt>
                <c:pt idx="35371">
                  <c:v>89.111979166666671</c:v>
                </c:pt>
                <c:pt idx="35372">
                  <c:v>89.114583333333329</c:v>
                </c:pt>
                <c:pt idx="35373">
                  <c:v>89.1171875</c:v>
                </c:pt>
                <c:pt idx="35374">
                  <c:v>89.119791666666671</c:v>
                </c:pt>
                <c:pt idx="35375">
                  <c:v>89.122395833333329</c:v>
                </c:pt>
                <c:pt idx="35376">
                  <c:v>89.125</c:v>
                </c:pt>
                <c:pt idx="35377">
                  <c:v>89.127604166666671</c:v>
                </c:pt>
                <c:pt idx="35378">
                  <c:v>89.130208333333329</c:v>
                </c:pt>
                <c:pt idx="35379">
                  <c:v>89.1328125</c:v>
                </c:pt>
                <c:pt idx="35380">
                  <c:v>89.135416666666671</c:v>
                </c:pt>
                <c:pt idx="35381">
                  <c:v>89.138020833333329</c:v>
                </c:pt>
                <c:pt idx="35382">
                  <c:v>89.140625</c:v>
                </c:pt>
                <c:pt idx="35383">
                  <c:v>89.143229166666671</c:v>
                </c:pt>
                <c:pt idx="35384">
                  <c:v>89.145833333333329</c:v>
                </c:pt>
                <c:pt idx="35385">
                  <c:v>89.1484375</c:v>
                </c:pt>
                <c:pt idx="35386">
                  <c:v>89.151041666666671</c:v>
                </c:pt>
                <c:pt idx="35387">
                  <c:v>89.153645833333329</c:v>
                </c:pt>
                <c:pt idx="35388">
                  <c:v>89.15625</c:v>
                </c:pt>
                <c:pt idx="35389">
                  <c:v>89.158854166666671</c:v>
                </c:pt>
                <c:pt idx="35390">
                  <c:v>89.161458333333329</c:v>
                </c:pt>
                <c:pt idx="35391">
                  <c:v>89.1640625</c:v>
                </c:pt>
                <c:pt idx="35392">
                  <c:v>89.166666666666671</c:v>
                </c:pt>
                <c:pt idx="35393">
                  <c:v>89.169270833333329</c:v>
                </c:pt>
                <c:pt idx="35394">
                  <c:v>89.171875</c:v>
                </c:pt>
                <c:pt idx="35395">
                  <c:v>89.174479166666671</c:v>
                </c:pt>
                <c:pt idx="35396">
                  <c:v>89.177083333333329</c:v>
                </c:pt>
                <c:pt idx="35397">
                  <c:v>89.1796875</c:v>
                </c:pt>
                <c:pt idx="35398">
                  <c:v>89.182291666666671</c:v>
                </c:pt>
                <c:pt idx="35399">
                  <c:v>89.184895833333329</c:v>
                </c:pt>
                <c:pt idx="35400">
                  <c:v>89.1875</c:v>
                </c:pt>
                <c:pt idx="35401">
                  <c:v>89.190104166666671</c:v>
                </c:pt>
                <c:pt idx="35402">
                  <c:v>89.192708333333329</c:v>
                </c:pt>
                <c:pt idx="35403">
                  <c:v>89.1953125</c:v>
                </c:pt>
                <c:pt idx="35404">
                  <c:v>89.197916666666671</c:v>
                </c:pt>
                <c:pt idx="35405">
                  <c:v>89.200520833333329</c:v>
                </c:pt>
                <c:pt idx="35406">
                  <c:v>89.203125</c:v>
                </c:pt>
                <c:pt idx="35407">
                  <c:v>89.205729166666671</c:v>
                </c:pt>
                <c:pt idx="35408">
                  <c:v>89.208333333333329</c:v>
                </c:pt>
                <c:pt idx="35409">
                  <c:v>89.2109375</c:v>
                </c:pt>
                <c:pt idx="35410">
                  <c:v>89.213541666666671</c:v>
                </c:pt>
                <c:pt idx="35411">
                  <c:v>89.216145833333329</c:v>
                </c:pt>
                <c:pt idx="35412">
                  <c:v>89.21875</c:v>
                </c:pt>
                <c:pt idx="35413">
                  <c:v>89.221354166666671</c:v>
                </c:pt>
                <c:pt idx="35414">
                  <c:v>89.223958333333329</c:v>
                </c:pt>
                <c:pt idx="35415">
                  <c:v>89.2265625</c:v>
                </c:pt>
                <c:pt idx="35416">
                  <c:v>89.229166666666671</c:v>
                </c:pt>
                <c:pt idx="35417">
                  <c:v>89.231770833333329</c:v>
                </c:pt>
                <c:pt idx="35418">
                  <c:v>89.234375</c:v>
                </c:pt>
                <c:pt idx="35419">
                  <c:v>89.236979166666671</c:v>
                </c:pt>
                <c:pt idx="35420">
                  <c:v>89.239583333333329</c:v>
                </c:pt>
                <c:pt idx="35421">
                  <c:v>89.2421875</c:v>
                </c:pt>
                <c:pt idx="35422">
                  <c:v>89.244791666666671</c:v>
                </c:pt>
                <c:pt idx="35423">
                  <c:v>89.247395833333329</c:v>
                </c:pt>
                <c:pt idx="35424">
                  <c:v>89.25</c:v>
                </c:pt>
                <c:pt idx="35425">
                  <c:v>89.252604166666671</c:v>
                </c:pt>
                <c:pt idx="35426">
                  <c:v>89.255208333333329</c:v>
                </c:pt>
                <c:pt idx="35427">
                  <c:v>89.2578125</c:v>
                </c:pt>
                <c:pt idx="35428">
                  <c:v>89.260416666666671</c:v>
                </c:pt>
                <c:pt idx="35429">
                  <c:v>89.263020833333329</c:v>
                </c:pt>
                <c:pt idx="35430">
                  <c:v>89.265625</c:v>
                </c:pt>
                <c:pt idx="35431">
                  <c:v>89.268229166666671</c:v>
                </c:pt>
                <c:pt idx="35432">
                  <c:v>89.270833333333329</c:v>
                </c:pt>
                <c:pt idx="35433">
                  <c:v>89.2734375</c:v>
                </c:pt>
                <c:pt idx="35434">
                  <c:v>89.276041666666671</c:v>
                </c:pt>
                <c:pt idx="35435">
                  <c:v>89.278645833333329</c:v>
                </c:pt>
                <c:pt idx="35436">
                  <c:v>89.28125</c:v>
                </c:pt>
                <c:pt idx="35437">
                  <c:v>89.283854166666671</c:v>
                </c:pt>
                <c:pt idx="35438">
                  <c:v>89.286458333333329</c:v>
                </c:pt>
                <c:pt idx="35439">
                  <c:v>89.2890625</c:v>
                </c:pt>
                <c:pt idx="35440">
                  <c:v>89.291666666666671</c:v>
                </c:pt>
                <c:pt idx="35441">
                  <c:v>89.294270833333329</c:v>
                </c:pt>
                <c:pt idx="35442">
                  <c:v>89.296875</c:v>
                </c:pt>
                <c:pt idx="35443">
                  <c:v>89.299479166666671</c:v>
                </c:pt>
                <c:pt idx="35444">
                  <c:v>89.302083333333329</c:v>
                </c:pt>
                <c:pt idx="35445">
                  <c:v>89.3046875</c:v>
                </c:pt>
                <c:pt idx="35446">
                  <c:v>89.307291666666671</c:v>
                </c:pt>
                <c:pt idx="35447">
                  <c:v>89.309895833333329</c:v>
                </c:pt>
                <c:pt idx="35448">
                  <c:v>89.3125</c:v>
                </c:pt>
                <c:pt idx="35449">
                  <c:v>89.315104166666671</c:v>
                </c:pt>
                <c:pt idx="35450">
                  <c:v>89.317708333333329</c:v>
                </c:pt>
                <c:pt idx="35451">
                  <c:v>89.3203125</c:v>
                </c:pt>
                <c:pt idx="35452">
                  <c:v>89.322916666666671</c:v>
                </c:pt>
                <c:pt idx="35453">
                  <c:v>89.325520833333329</c:v>
                </c:pt>
                <c:pt idx="35454">
                  <c:v>89.328125</c:v>
                </c:pt>
                <c:pt idx="35455">
                  <c:v>89.330729166666671</c:v>
                </c:pt>
                <c:pt idx="35456">
                  <c:v>89.333333333333329</c:v>
                </c:pt>
                <c:pt idx="35457">
                  <c:v>89.3359375</c:v>
                </c:pt>
                <c:pt idx="35458">
                  <c:v>89.338541666666671</c:v>
                </c:pt>
                <c:pt idx="35459">
                  <c:v>89.341145833333329</c:v>
                </c:pt>
                <c:pt idx="35460">
                  <c:v>89.34375</c:v>
                </c:pt>
                <c:pt idx="35461">
                  <c:v>89.346354166666671</c:v>
                </c:pt>
                <c:pt idx="35462">
                  <c:v>89.348958333333329</c:v>
                </c:pt>
                <c:pt idx="35463">
                  <c:v>89.3515625</c:v>
                </c:pt>
                <c:pt idx="35464">
                  <c:v>89.354166666666671</c:v>
                </c:pt>
                <c:pt idx="35465">
                  <c:v>89.356770833333329</c:v>
                </c:pt>
                <c:pt idx="35466">
                  <c:v>89.359375</c:v>
                </c:pt>
                <c:pt idx="35467">
                  <c:v>89.361979166666671</c:v>
                </c:pt>
                <c:pt idx="35468">
                  <c:v>89.364583333333329</c:v>
                </c:pt>
                <c:pt idx="35469">
                  <c:v>89.3671875</c:v>
                </c:pt>
                <c:pt idx="35470">
                  <c:v>89.369791666666671</c:v>
                </c:pt>
                <c:pt idx="35471">
                  <c:v>89.372395833333329</c:v>
                </c:pt>
                <c:pt idx="35472">
                  <c:v>89.375</c:v>
                </c:pt>
                <c:pt idx="35473">
                  <c:v>89.377604166666671</c:v>
                </c:pt>
                <c:pt idx="35474">
                  <c:v>89.380208333333329</c:v>
                </c:pt>
                <c:pt idx="35475">
                  <c:v>89.3828125</c:v>
                </c:pt>
                <c:pt idx="35476">
                  <c:v>89.385416666666671</c:v>
                </c:pt>
                <c:pt idx="35477">
                  <c:v>89.388020833333329</c:v>
                </c:pt>
                <c:pt idx="35478">
                  <c:v>89.390625</c:v>
                </c:pt>
                <c:pt idx="35479">
                  <c:v>89.393229166666671</c:v>
                </c:pt>
                <c:pt idx="35480">
                  <c:v>89.395833333333329</c:v>
                </c:pt>
                <c:pt idx="35481">
                  <c:v>89.3984375</c:v>
                </c:pt>
                <c:pt idx="35482">
                  <c:v>89.401041666666671</c:v>
                </c:pt>
                <c:pt idx="35483">
                  <c:v>89.403645833333329</c:v>
                </c:pt>
                <c:pt idx="35484">
                  <c:v>89.40625</c:v>
                </c:pt>
                <c:pt idx="35485">
                  <c:v>89.408854166666671</c:v>
                </c:pt>
                <c:pt idx="35486">
                  <c:v>89.411458333333329</c:v>
                </c:pt>
                <c:pt idx="35487">
                  <c:v>89.4140625</c:v>
                </c:pt>
                <c:pt idx="35488">
                  <c:v>89.416666666666671</c:v>
                </c:pt>
                <c:pt idx="35489">
                  <c:v>89.419270833333329</c:v>
                </c:pt>
                <c:pt idx="35490">
                  <c:v>89.421875</c:v>
                </c:pt>
                <c:pt idx="35491">
                  <c:v>89.424479166666671</c:v>
                </c:pt>
                <c:pt idx="35492">
                  <c:v>89.427083333333329</c:v>
                </c:pt>
                <c:pt idx="35493">
                  <c:v>89.4296875</c:v>
                </c:pt>
                <c:pt idx="35494">
                  <c:v>89.432291666666671</c:v>
                </c:pt>
                <c:pt idx="35495">
                  <c:v>89.434895833333329</c:v>
                </c:pt>
                <c:pt idx="35496">
                  <c:v>89.4375</c:v>
                </c:pt>
                <c:pt idx="35497">
                  <c:v>89.440104166666671</c:v>
                </c:pt>
                <c:pt idx="35498">
                  <c:v>89.442708333333329</c:v>
                </c:pt>
                <c:pt idx="35499">
                  <c:v>89.4453125</c:v>
                </c:pt>
                <c:pt idx="35500">
                  <c:v>89.447916666666671</c:v>
                </c:pt>
                <c:pt idx="35501">
                  <c:v>89.450520833333329</c:v>
                </c:pt>
                <c:pt idx="35502">
                  <c:v>89.453125</c:v>
                </c:pt>
                <c:pt idx="35503">
                  <c:v>89.455729166666671</c:v>
                </c:pt>
                <c:pt idx="35504">
                  <c:v>89.458333333333329</c:v>
                </c:pt>
                <c:pt idx="35505">
                  <c:v>89.4609375</c:v>
                </c:pt>
                <c:pt idx="35506">
                  <c:v>89.463541666666671</c:v>
                </c:pt>
                <c:pt idx="35507">
                  <c:v>89.466145833333329</c:v>
                </c:pt>
                <c:pt idx="35508">
                  <c:v>89.46875</c:v>
                </c:pt>
                <c:pt idx="35509">
                  <c:v>89.471354166666671</c:v>
                </c:pt>
                <c:pt idx="35510">
                  <c:v>89.473958333333329</c:v>
                </c:pt>
                <c:pt idx="35511">
                  <c:v>89.4765625</c:v>
                </c:pt>
                <c:pt idx="35512">
                  <c:v>89.479166666666671</c:v>
                </c:pt>
                <c:pt idx="35513">
                  <c:v>89.481770833333329</c:v>
                </c:pt>
                <c:pt idx="35514">
                  <c:v>89.484375</c:v>
                </c:pt>
                <c:pt idx="35515">
                  <c:v>89.486979166666671</c:v>
                </c:pt>
                <c:pt idx="35516">
                  <c:v>89.489583333333329</c:v>
                </c:pt>
                <c:pt idx="35517">
                  <c:v>89.4921875</c:v>
                </c:pt>
                <c:pt idx="35518">
                  <c:v>89.494791666666671</c:v>
                </c:pt>
                <c:pt idx="35519">
                  <c:v>89.497395833333329</c:v>
                </c:pt>
                <c:pt idx="35520">
                  <c:v>89.5</c:v>
                </c:pt>
                <c:pt idx="35521">
                  <c:v>89.502604166666671</c:v>
                </c:pt>
                <c:pt idx="35522">
                  <c:v>89.505208333333329</c:v>
                </c:pt>
                <c:pt idx="35523">
                  <c:v>89.5078125</c:v>
                </c:pt>
                <c:pt idx="35524">
                  <c:v>89.510416666666671</c:v>
                </c:pt>
                <c:pt idx="35525">
                  <c:v>89.513020833333329</c:v>
                </c:pt>
                <c:pt idx="35526">
                  <c:v>89.515625</c:v>
                </c:pt>
                <c:pt idx="35527">
                  <c:v>89.518229166666671</c:v>
                </c:pt>
                <c:pt idx="35528">
                  <c:v>89.520833333333329</c:v>
                </c:pt>
                <c:pt idx="35529">
                  <c:v>89.5234375</c:v>
                </c:pt>
                <c:pt idx="35530">
                  <c:v>89.526041666666671</c:v>
                </c:pt>
                <c:pt idx="35531">
                  <c:v>89.528645833333329</c:v>
                </c:pt>
                <c:pt idx="35532">
                  <c:v>89.53125</c:v>
                </c:pt>
                <c:pt idx="35533">
                  <c:v>89.533854166666671</c:v>
                </c:pt>
                <c:pt idx="35534">
                  <c:v>89.536458333333329</c:v>
                </c:pt>
                <c:pt idx="35535">
                  <c:v>89.5390625</c:v>
                </c:pt>
                <c:pt idx="35536">
                  <c:v>89.541666666666671</c:v>
                </c:pt>
                <c:pt idx="35537">
                  <c:v>89.544270833333329</c:v>
                </c:pt>
                <c:pt idx="35538">
                  <c:v>89.546875</c:v>
                </c:pt>
                <c:pt idx="35539">
                  <c:v>89.549479166666671</c:v>
                </c:pt>
                <c:pt idx="35540">
                  <c:v>89.552083333333329</c:v>
                </c:pt>
                <c:pt idx="35541">
                  <c:v>89.5546875</c:v>
                </c:pt>
                <c:pt idx="35542">
                  <c:v>89.557291666666671</c:v>
                </c:pt>
                <c:pt idx="35543">
                  <c:v>89.559895833333329</c:v>
                </c:pt>
                <c:pt idx="35544">
                  <c:v>89.5625</c:v>
                </c:pt>
                <c:pt idx="35545">
                  <c:v>89.565104166666671</c:v>
                </c:pt>
                <c:pt idx="35546">
                  <c:v>89.567708333333329</c:v>
                </c:pt>
                <c:pt idx="35547">
                  <c:v>89.5703125</c:v>
                </c:pt>
                <c:pt idx="35548">
                  <c:v>89.572916666666671</c:v>
                </c:pt>
                <c:pt idx="35549">
                  <c:v>89.575520833333329</c:v>
                </c:pt>
                <c:pt idx="35550">
                  <c:v>89.578125</c:v>
                </c:pt>
                <c:pt idx="35551">
                  <c:v>89.580729166666671</c:v>
                </c:pt>
                <c:pt idx="35552">
                  <c:v>89.583333333333329</c:v>
                </c:pt>
                <c:pt idx="35553">
                  <c:v>89.5859375</c:v>
                </c:pt>
                <c:pt idx="35554">
                  <c:v>89.588541666666671</c:v>
                </c:pt>
                <c:pt idx="35555">
                  <c:v>89.591145833333329</c:v>
                </c:pt>
                <c:pt idx="35556">
                  <c:v>89.59375</c:v>
                </c:pt>
                <c:pt idx="35557">
                  <c:v>89.596354166666671</c:v>
                </c:pt>
                <c:pt idx="35558">
                  <c:v>89.598958333333329</c:v>
                </c:pt>
                <c:pt idx="35559">
                  <c:v>89.6015625</c:v>
                </c:pt>
                <c:pt idx="35560">
                  <c:v>89.604166666666671</c:v>
                </c:pt>
                <c:pt idx="35561">
                  <c:v>89.606770833333329</c:v>
                </c:pt>
                <c:pt idx="35562">
                  <c:v>89.609375</c:v>
                </c:pt>
                <c:pt idx="35563">
                  <c:v>89.611979166666671</c:v>
                </c:pt>
                <c:pt idx="35564">
                  <c:v>89.614583333333329</c:v>
                </c:pt>
                <c:pt idx="35565">
                  <c:v>89.6171875</c:v>
                </c:pt>
                <c:pt idx="35566">
                  <c:v>89.619791666666671</c:v>
                </c:pt>
                <c:pt idx="35567">
                  <c:v>89.622395833333329</c:v>
                </c:pt>
                <c:pt idx="35568">
                  <c:v>89.625</c:v>
                </c:pt>
                <c:pt idx="35569">
                  <c:v>89.627604166666671</c:v>
                </c:pt>
                <c:pt idx="35570">
                  <c:v>89.630208333333329</c:v>
                </c:pt>
                <c:pt idx="35571">
                  <c:v>89.6328125</c:v>
                </c:pt>
                <c:pt idx="35572">
                  <c:v>89.635416666666671</c:v>
                </c:pt>
                <c:pt idx="35573">
                  <c:v>89.638020833333329</c:v>
                </c:pt>
                <c:pt idx="35574">
                  <c:v>89.640625</c:v>
                </c:pt>
                <c:pt idx="35575">
                  <c:v>89.643229166666671</c:v>
                </c:pt>
                <c:pt idx="35576">
                  <c:v>89.645833333333329</c:v>
                </c:pt>
                <c:pt idx="35577">
                  <c:v>89.6484375</c:v>
                </c:pt>
                <c:pt idx="35578">
                  <c:v>89.651041666666671</c:v>
                </c:pt>
                <c:pt idx="35579">
                  <c:v>89.653645833333329</c:v>
                </c:pt>
                <c:pt idx="35580">
                  <c:v>89.65625</c:v>
                </c:pt>
                <c:pt idx="35581">
                  <c:v>89.658854166666671</c:v>
                </c:pt>
                <c:pt idx="35582">
                  <c:v>89.661458333333329</c:v>
                </c:pt>
                <c:pt idx="35583">
                  <c:v>89.6640625</c:v>
                </c:pt>
                <c:pt idx="35584">
                  <c:v>89.666666666666671</c:v>
                </c:pt>
                <c:pt idx="35585">
                  <c:v>89.669270833333329</c:v>
                </c:pt>
                <c:pt idx="35586">
                  <c:v>89.671875</c:v>
                </c:pt>
                <c:pt idx="35587">
                  <c:v>89.674479166666671</c:v>
                </c:pt>
                <c:pt idx="35588">
                  <c:v>89.677083333333329</c:v>
                </c:pt>
                <c:pt idx="35589">
                  <c:v>89.6796875</c:v>
                </c:pt>
                <c:pt idx="35590">
                  <c:v>89.682291666666671</c:v>
                </c:pt>
                <c:pt idx="35591">
                  <c:v>89.684895833333329</c:v>
                </c:pt>
                <c:pt idx="35592">
                  <c:v>89.6875</c:v>
                </c:pt>
                <c:pt idx="35593">
                  <c:v>89.690104166666671</c:v>
                </c:pt>
                <c:pt idx="35594">
                  <c:v>89.692708333333329</c:v>
                </c:pt>
                <c:pt idx="35595">
                  <c:v>89.6953125</c:v>
                </c:pt>
                <c:pt idx="35596">
                  <c:v>89.697916666666671</c:v>
                </c:pt>
                <c:pt idx="35597">
                  <c:v>89.700520833333329</c:v>
                </c:pt>
                <c:pt idx="35598">
                  <c:v>89.703125</c:v>
                </c:pt>
                <c:pt idx="35599">
                  <c:v>89.705729166666671</c:v>
                </c:pt>
                <c:pt idx="35600">
                  <c:v>89.708333333333329</c:v>
                </c:pt>
                <c:pt idx="35601">
                  <c:v>89.7109375</c:v>
                </c:pt>
                <c:pt idx="35602">
                  <c:v>89.713541666666671</c:v>
                </c:pt>
                <c:pt idx="35603">
                  <c:v>89.716145833333329</c:v>
                </c:pt>
                <c:pt idx="35604">
                  <c:v>89.71875</c:v>
                </c:pt>
                <c:pt idx="35605">
                  <c:v>89.721354166666671</c:v>
                </c:pt>
                <c:pt idx="35606">
                  <c:v>89.723958333333329</c:v>
                </c:pt>
                <c:pt idx="35607">
                  <c:v>89.7265625</c:v>
                </c:pt>
                <c:pt idx="35608">
                  <c:v>89.729166666666671</c:v>
                </c:pt>
                <c:pt idx="35609">
                  <c:v>89.731770833333329</c:v>
                </c:pt>
                <c:pt idx="35610">
                  <c:v>89.734375</c:v>
                </c:pt>
                <c:pt idx="35611">
                  <c:v>89.736979166666671</c:v>
                </c:pt>
                <c:pt idx="35612">
                  <c:v>89.739583333333329</c:v>
                </c:pt>
                <c:pt idx="35613">
                  <c:v>89.7421875</c:v>
                </c:pt>
                <c:pt idx="35614">
                  <c:v>89.744791666666671</c:v>
                </c:pt>
                <c:pt idx="35615">
                  <c:v>89.747395833333329</c:v>
                </c:pt>
                <c:pt idx="35616">
                  <c:v>89.75</c:v>
                </c:pt>
                <c:pt idx="35617">
                  <c:v>89.752604166666671</c:v>
                </c:pt>
                <c:pt idx="35618">
                  <c:v>89.755208333333329</c:v>
                </c:pt>
                <c:pt idx="35619">
                  <c:v>89.7578125</c:v>
                </c:pt>
                <c:pt idx="35620">
                  <c:v>89.760416666666671</c:v>
                </c:pt>
                <c:pt idx="35621">
                  <c:v>89.763020833333329</c:v>
                </c:pt>
                <c:pt idx="35622">
                  <c:v>89.765625</c:v>
                </c:pt>
                <c:pt idx="35623">
                  <c:v>89.768229166666671</c:v>
                </c:pt>
                <c:pt idx="35624">
                  <c:v>89.770833333333329</c:v>
                </c:pt>
                <c:pt idx="35625">
                  <c:v>89.7734375</c:v>
                </c:pt>
                <c:pt idx="35626">
                  <c:v>89.776041666666671</c:v>
                </c:pt>
                <c:pt idx="35627">
                  <c:v>89.778645833333329</c:v>
                </c:pt>
                <c:pt idx="35628">
                  <c:v>89.78125</c:v>
                </c:pt>
                <c:pt idx="35629">
                  <c:v>89.783854166666671</c:v>
                </c:pt>
                <c:pt idx="35630">
                  <c:v>89.786458333333329</c:v>
                </c:pt>
                <c:pt idx="35631">
                  <c:v>89.7890625</c:v>
                </c:pt>
                <c:pt idx="35632">
                  <c:v>89.791666666666671</c:v>
                </c:pt>
                <c:pt idx="35633">
                  <c:v>89.794270833333329</c:v>
                </c:pt>
                <c:pt idx="35634">
                  <c:v>89.796875</c:v>
                </c:pt>
                <c:pt idx="35635">
                  <c:v>89.799479166666671</c:v>
                </c:pt>
                <c:pt idx="35636">
                  <c:v>89.802083333333329</c:v>
                </c:pt>
                <c:pt idx="35637">
                  <c:v>89.8046875</c:v>
                </c:pt>
                <c:pt idx="35638">
                  <c:v>89.807291666666671</c:v>
                </c:pt>
                <c:pt idx="35639">
                  <c:v>89.809895833333329</c:v>
                </c:pt>
                <c:pt idx="35640">
                  <c:v>89.8125</c:v>
                </c:pt>
                <c:pt idx="35641">
                  <c:v>89.815104166666671</c:v>
                </c:pt>
                <c:pt idx="35642">
                  <c:v>89.817708333333329</c:v>
                </c:pt>
                <c:pt idx="35643">
                  <c:v>89.8203125</c:v>
                </c:pt>
                <c:pt idx="35644">
                  <c:v>89.822916666666671</c:v>
                </c:pt>
                <c:pt idx="35645">
                  <c:v>89.825520833333329</c:v>
                </c:pt>
                <c:pt idx="35646">
                  <c:v>89.828125</c:v>
                </c:pt>
                <c:pt idx="35647">
                  <c:v>89.830729166666671</c:v>
                </c:pt>
                <c:pt idx="35648">
                  <c:v>89.833333333333329</c:v>
                </c:pt>
                <c:pt idx="35649">
                  <c:v>89.8359375</c:v>
                </c:pt>
                <c:pt idx="35650">
                  <c:v>89.838541666666671</c:v>
                </c:pt>
                <c:pt idx="35651">
                  <c:v>89.841145833333329</c:v>
                </c:pt>
                <c:pt idx="35652">
                  <c:v>89.84375</c:v>
                </c:pt>
                <c:pt idx="35653">
                  <c:v>89.846354166666671</c:v>
                </c:pt>
                <c:pt idx="35654">
                  <c:v>89.848958333333329</c:v>
                </c:pt>
                <c:pt idx="35655">
                  <c:v>89.8515625</c:v>
                </c:pt>
                <c:pt idx="35656">
                  <c:v>89.854166666666671</c:v>
                </c:pt>
                <c:pt idx="35657">
                  <c:v>89.856770833333329</c:v>
                </c:pt>
                <c:pt idx="35658">
                  <c:v>89.859375</c:v>
                </c:pt>
                <c:pt idx="35659">
                  <c:v>89.861979166666671</c:v>
                </c:pt>
                <c:pt idx="35660">
                  <c:v>89.864583333333329</c:v>
                </c:pt>
                <c:pt idx="35661">
                  <c:v>89.8671875</c:v>
                </c:pt>
                <c:pt idx="35662">
                  <c:v>89.869791666666671</c:v>
                </c:pt>
                <c:pt idx="35663">
                  <c:v>89.872395833333329</c:v>
                </c:pt>
                <c:pt idx="35664">
                  <c:v>89.875</c:v>
                </c:pt>
                <c:pt idx="35665">
                  <c:v>89.877604166666671</c:v>
                </c:pt>
                <c:pt idx="35666">
                  <c:v>89.880208333333329</c:v>
                </c:pt>
                <c:pt idx="35667">
                  <c:v>89.8828125</c:v>
                </c:pt>
                <c:pt idx="35668">
                  <c:v>89.885416666666671</c:v>
                </c:pt>
                <c:pt idx="35669">
                  <c:v>89.888020833333329</c:v>
                </c:pt>
                <c:pt idx="35670">
                  <c:v>89.890625</c:v>
                </c:pt>
                <c:pt idx="35671">
                  <c:v>89.893229166666671</c:v>
                </c:pt>
                <c:pt idx="35672">
                  <c:v>89.895833333333329</c:v>
                </c:pt>
                <c:pt idx="35673">
                  <c:v>89.8984375</c:v>
                </c:pt>
                <c:pt idx="35674">
                  <c:v>89.901041666666671</c:v>
                </c:pt>
                <c:pt idx="35675">
                  <c:v>89.903645833333329</c:v>
                </c:pt>
                <c:pt idx="35676">
                  <c:v>89.90625</c:v>
                </c:pt>
                <c:pt idx="35677">
                  <c:v>89.908854166666671</c:v>
                </c:pt>
                <c:pt idx="35678">
                  <c:v>89.911458333333329</c:v>
                </c:pt>
                <c:pt idx="35679">
                  <c:v>89.9140625</c:v>
                </c:pt>
                <c:pt idx="35680">
                  <c:v>89.916666666666671</c:v>
                </c:pt>
                <c:pt idx="35681">
                  <c:v>89.919270833333329</c:v>
                </c:pt>
                <c:pt idx="35682">
                  <c:v>89.921875</c:v>
                </c:pt>
                <c:pt idx="35683">
                  <c:v>89.924479166666671</c:v>
                </c:pt>
                <c:pt idx="35684">
                  <c:v>89.927083333333329</c:v>
                </c:pt>
                <c:pt idx="35685">
                  <c:v>89.9296875</c:v>
                </c:pt>
                <c:pt idx="35686">
                  <c:v>89.932291666666671</c:v>
                </c:pt>
                <c:pt idx="35687">
                  <c:v>89.934895833333329</c:v>
                </c:pt>
                <c:pt idx="35688">
                  <c:v>89.9375</c:v>
                </c:pt>
                <c:pt idx="35689">
                  <c:v>89.940104166666671</c:v>
                </c:pt>
                <c:pt idx="35690">
                  <c:v>89.942708333333329</c:v>
                </c:pt>
                <c:pt idx="35691">
                  <c:v>89.9453125</c:v>
                </c:pt>
                <c:pt idx="35692">
                  <c:v>89.947916666666671</c:v>
                </c:pt>
                <c:pt idx="35693">
                  <c:v>89.950520833333329</c:v>
                </c:pt>
                <c:pt idx="35694">
                  <c:v>89.953125</c:v>
                </c:pt>
                <c:pt idx="35695">
                  <c:v>89.955729166666671</c:v>
                </c:pt>
                <c:pt idx="35696">
                  <c:v>89.958333333333329</c:v>
                </c:pt>
                <c:pt idx="35697">
                  <c:v>89.9609375</c:v>
                </c:pt>
                <c:pt idx="35698">
                  <c:v>89.963541666666671</c:v>
                </c:pt>
                <c:pt idx="35699">
                  <c:v>89.966145833333329</c:v>
                </c:pt>
                <c:pt idx="35700">
                  <c:v>89.96875</c:v>
                </c:pt>
                <c:pt idx="35701">
                  <c:v>89.971354166666671</c:v>
                </c:pt>
                <c:pt idx="35702">
                  <c:v>89.973958333333329</c:v>
                </c:pt>
                <c:pt idx="35703">
                  <c:v>89.9765625</c:v>
                </c:pt>
                <c:pt idx="35704">
                  <c:v>89.979166666666671</c:v>
                </c:pt>
                <c:pt idx="35705">
                  <c:v>89.981770833333329</c:v>
                </c:pt>
                <c:pt idx="35706">
                  <c:v>89.984375</c:v>
                </c:pt>
                <c:pt idx="35707">
                  <c:v>89.986979166666671</c:v>
                </c:pt>
                <c:pt idx="35708">
                  <c:v>89.989583333333329</c:v>
                </c:pt>
                <c:pt idx="35709">
                  <c:v>89.9921875</c:v>
                </c:pt>
                <c:pt idx="35710">
                  <c:v>89.994791666666671</c:v>
                </c:pt>
                <c:pt idx="35711">
                  <c:v>89.997395833333329</c:v>
                </c:pt>
                <c:pt idx="35712">
                  <c:v>90</c:v>
                </c:pt>
                <c:pt idx="35713">
                  <c:v>90.002604166666671</c:v>
                </c:pt>
                <c:pt idx="35714">
                  <c:v>90.005208333333329</c:v>
                </c:pt>
                <c:pt idx="35715">
                  <c:v>90.0078125</c:v>
                </c:pt>
                <c:pt idx="35716">
                  <c:v>90.010416666666671</c:v>
                </c:pt>
                <c:pt idx="35717">
                  <c:v>90.013020833333329</c:v>
                </c:pt>
                <c:pt idx="35718">
                  <c:v>90.015625</c:v>
                </c:pt>
                <c:pt idx="35719">
                  <c:v>90.018229166666671</c:v>
                </c:pt>
                <c:pt idx="35720">
                  <c:v>90.020833333333329</c:v>
                </c:pt>
                <c:pt idx="35721">
                  <c:v>90.0234375</c:v>
                </c:pt>
                <c:pt idx="35722">
                  <c:v>90.026041666666671</c:v>
                </c:pt>
                <c:pt idx="35723">
                  <c:v>90.028645833333329</c:v>
                </c:pt>
                <c:pt idx="35724">
                  <c:v>90.03125</c:v>
                </c:pt>
                <c:pt idx="35725">
                  <c:v>90.033854166666671</c:v>
                </c:pt>
                <c:pt idx="35726">
                  <c:v>90.036458333333329</c:v>
                </c:pt>
                <c:pt idx="35727">
                  <c:v>90.0390625</c:v>
                </c:pt>
                <c:pt idx="35728">
                  <c:v>90.041666666666671</c:v>
                </c:pt>
                <c:pt idx="35729">
                  <c:v>90.044270833333329</c:v>
                </c:pt>
                <c:pt idx="35730">
                  <c:v>90.046875</c:v>
                </c:pt>
                <c:pt idx="35731">
                  <c:v>90.049479166666671</c:v>
                </c:pt>
                <c:pt idx="35732">
                  <c:v>90.052083333333329</c:v>
                </c:pt>
                <c:pt idx="35733">
                  <c:v>90.0546875</c:v>
                </c:pt>
                <c:pt idx="35734">
                  <c:v>90.057291666666671</c:v>
                </c:pt>
                <c:pt idx="35735">
                  <c:v>90.059895833333329</c:v>
                </c:pt>
                <c:pt idx="35736">
                  <c:v>90.0625</c:v>
                </c:pt>
                <c:pt idx="35737">
                  <c:v>90.065104166666671</c:v>
                </c:pt>
                <c:pt idx="35738">
                  <c:v>90.067708333333329</c:v>
                </c:pt>
                <c:pt idx="35739">
                  <c:v>90.0703125</c:v>
                </c:pt>
                <c:pt idx="35740">
                  <c:v>90.072916666666671</c:v>
                </c:pt>
                <c:pt idx="35741">
                  <c:v>90.075520833333329</c:v>
                </c:pt>
                <c:pt idx="35742">
                  <c:v>90.078125</c:v>
                </c:pt>
                <c:pt idx="35743">
                  <c:v>90.080729166666671</c:v>
                </c:pt>
                <c:pt idx="35744">
                  <c:v>90.083333333333329</c:v>
                </c:pt>
                <c:pt idx="35745">
                  <c:v>90.0859375</c:v>
                </c:pt>
                <c:pt idx="35746">
                  <c:v>90.088541666666671</c:v>
                </c:pt>
                <c:pt idx="35747">
                  <c:v>90.091145833333329</c:v>
                </c:pt>
                <c:pt idx="35748">
                  <c:v>90.09375</c:v>
                </c:pt>
                <c:pt idx="35749">
                  <c:v>90.096354166666671</c:v>
                </c:pt>
                <c:pt idx="35750">
                  <c:v>90.098958333333329</c:v>
                </c:pt>
                <c:pt idx="35751">
                  <c:v>90.1015625</c:v>
                </c:pt>
                <c:pt idx="35752">
                  <c:v>90.104166666666671</c:v>
                </c:pt>
                <c:pt idx="35753">
                  <c:v>90.106770833333329</c:v>
                </c:pt>
                <c:pt idx="35754">
                  <c:v>90.109375</c:v>
                </c:pt>
                <c:pt idx="35755">
                  <c:v>90.111979166666671</c:v>
                </c:pt>
                <c:pt idx="35756">
                  <c:v>90.114583333333329</c:v>
                </c:pt>
                <c:pt idx="35757">
                  <c:v>90.1171875</c:v>
                </c:pt>
                <c:pt idx="35758">
                  <c:v>90.119791666666671</c:v>
                </c:pt>
                <c:pt idx="35759">
                  <c:v>90.122395833333329</c:v>
                </c:pt>
                <c:pt idx="35760">
                  <c:v>90.125</c:v>
                </c:pt>
                <c:pt idx="35761">
                  <c:v>90.127604166666671</c:v>
                </c:pt>
                <c:pt idx="35762">
                  <c:v>90.130208333333329</c:v>
                </c:pt>
                <c:pt idx="35763">
                  <c:v>90.1328125</c:v>
                </c:pt>
                <c:pt idx="35764">
                  <c:v>90.135416666666671</c:v>
                </c:pt>
                <c:pt idx="35765">
                  <c:v>90.138020833333329</c:v>
                </c:pt>
                <c:pt idx="35766">
                  <c:v>90.140625</c:v>
                </c:pt>
                <c:pt idx="35767">
                  <c:v>90.143229166666671</c:v>
                </c:pt>
                <c:pt idx="35768">
                  <c:v>90.145833333333329</c:v>
                </c:pt>
                <c:pt idx="35769">
                  <c:v>90.1484375</c:v>
                </c:pt>
                <c:pt idx="35770">
                  <c:v>90.151041666666671</c:v>
                </c:pt>
                <c:pt idx="35771">
                  <c:v>90.153645833333329</c:v>
                </c:pt>
                <c:pt idx="35772">
                  <c:v>90.15625</c:v>
                </c:pt>
                <c:pt idx="35773">
                  <c:v>90.158854166666671</c:v>
                </c:pt>
                <c:pt idx="35774">
                  <c:v>90.161458333333329</c:v>
                </c:pt>
                <c:pt idx="35775">
                  <c:v>90.1640625</c:v>
                </c:pt>
                <c:pt idx="35776">
                  <c:v>90.166666666666671</c:v>
                </c:pt>
                <c:pt idx="35777">
                  <c:v>90.169270833333329</c:v>
                </c:pt>
                <c:pt idx="35778">
                  <c:v>90.171875</c:v>
                </c:pt>
                <c:pt idx="35779">
                  <c:v>90.174479166666671</c:v>
                </c:pt>
                <c:pt idx="35780">
                  <c:v>90.177083333333329</c:v>
                </c:pt>
                <c:pt idx="35781">
                  <c:v>90.1796875</c:v>
                </c:pt>
                <c:pt idx="35782">
                  <c:v>90.182291666666671</c:v>
                </c:pt>
                <c:pt idx="35783">
                  <c:v>90.184895833333329</c:v>
                </c:pt>
                <c:pt idx="35784">
                  <c:v>90.1875</c:v>
                </c:pt>
                <c:pt idx="35785">
                  <c:v>90.190104166666671</c:v>
                </c:pt>
                <c:pt idx="35786">
                  <c:v>90.192708333333329</c:v>
                </c:pt>
                <c:pt idx="35787">
                  <c:v>90.1953125</c:v>
                </c:pt>
                <c:pt idx="35788">
                  <c:v>90.197916666666671</c:v>
                </c:pt>
                <c:pt idx="35789">
                  <c:v>90.200520833333329</c:v>
                </c:pt>
                <c:pt idx="35790">
                  <c:v>90.203125</c:v>
                </c:pt>
                <c:pt idx="35791">
                  <c:v>90.205729166666671</c:v>
                </c:pt>
                <c:pt idx="35792">
                  <c:v>90.208333333333329</c:v>
                </c:pt>
                <c:pt idx="35793">
                  <c:v>90.2109375</c:v>
                </c:pt>
                <c:pt idx="35794">
                  <c:v>90.213541666666671</c:v>
                </c:pt>
                <c:pt idx="35795">
                  <c:v>90.216145833333329</c:v>
                </c:pt>
                <c:pt idx="35796">
                  <c:v>90.21875</c:v>
                </c:pt>
                <c:pt idx="35797">
                  <c:v>90.221354166666671</c:v>
                </c:pt>
                <c:pt idx="35798">
                  <c:v>90.223958333333329</c:v>
                </c:pt>
                <c:pt idx="35799">
                  <c:v>90.2265625</c:v>
                </c:pt>
                <c:pt idx="35800">
                  <c:v>90.229166666666671</c:v>
                </c:pt>
                <c:pt idx="35801">
                  <c:v>90.231770833333329</c:v>
                </c:pt>
                <c:pt idx="35802">
                  <c:v>90.234375</c:v>
                </c:pt>
                <c:pt idx="35803">
                  <c:v>90.236979166666671</c:v>
                </c:pt>
                <c:pt idx="35804">
                  <c:v>90.239583333333329</c:v>
                </c:pt>
                <c:pt idx="35805">
                  <c:v>90.2421875</c:v>
                </c:pt>
                <c:pt idx="35806">
                  <c:v>90.244791666666671</c:v>
                </c:pt>
                <c:pt idx="35807">
                  <c:v>90.247395833333329</c:v>
                </c:pt>
                <c:pt idx="35808">
                  <c:v>90.25</c:v>
                </c:pt>
                <c:pt idx="35809">
                  <c:v>90.252604166666671</c:v>
                </c:pt>
                <c:pt idx="35810">
                  <c:v>90.255208333333329</c:v>
                </c:pt>
                <c:pt idx="35811">
                  <c:v>90.2578125</c:v>
                </c:pt>
                <c:pt idx="35812">
                  <c:v>90.260416666666671</c:v>
                </c:pt>
                <c:pt idx="35813">
                  <c:v>90.263020833333329</c:v>
                </c:pt>
                <c:pt idx="35814">
                  <c:v>90.265625</c:v>
                </c:pt>
                <c:pt idx="35815">
                  <c:v>90.268229166666671</c:v>
                </c:pt>
                <c:pt idx="35816">
                  <c:v>90.270833333333329</c:v>
                </c:pt>
                <c:pt idx="35817">
                  <c:v>90.2734375</c:v>
                </c:pt>
                <c:pt idx="35818">
                  <c:v>90.276041666666671</c:v>
                </c:pt>
                <c:pt idx="35819">
                  <c:v>90.278645833333329</c:v>
                </c:pt>
                <c:pt idx="35820">
                  <c:v>90.28125</c:v>
                </c:pt>
                <c:pt idx="35821">
                  <c:v>90.283854166666671</c:v>
                </c:pt>
                <c:pt idx="35822">
                  <c:v>90.286458333333329</c:v>
                </c:pt>
                <c:pt idx="35823">
                  <c:v>90.2890625</c:v>
                </c:pt>
                <c:pt idx="35824">
                  <c:v>90.291666666666671</c:v>
                </c:pt>
                <c:pt idx="35825">
                  <c:v>90.294270833333329</c:v>
                </c:pt>
                <c:pt idx="35826">
                  <c:v>90.296875</c:v>
                </c:pt>
                <c:pt idx="35827">
                  <c:v>90.299479166666671</c:v>
                </c:pt>
                <c:pt idx="35828">
                  <c:v>90.302083333333329</c:v>
                </c:pt>
                <c:pt idx="35829">
                  <c:v>90.3046875</c:v>
                </c:pt>
                <c:pt idx="35830">
                  <c:v>90.307291666666671</c:v>
                </c:pt>
                <c:pt idx="35831">
                  <c:v>90.309895833333329</c:v>
                </c:pt>
                <c:pt idx="35832">
                  <c:v>90.3125</c:v>
                </c:pt>
                <c:pt idx="35833">
                  <c:v>90.315104166666671</c:v>
                </c:pt>
                <c:pt idx="35834">
                  <c:v>90.317708333333329</c:v>
                </c:pt>
                <c:pt idx="35835">
                  <c:v>90.3203125</c:v>
                </c:pt>
                <c:pt idx="35836">
                  <c:v>90.322916666666671</c:v>
                </c:pt>
                <c:pt idx="35837">
                  <c:v>90.325520833333329</c:v>
                </c:pt>
                <c:pt idx="35838">
                  <c:v>90.328125</c:v>
                </c:pt>
                <c:pt idx="35839">
                  <c:v>90.330729166666671</c:v>
                </c:pt>
                <c:pt idx="35840">
                  <c:v>90.333333333333329</c:v>
                </c:pt>
                <c:pt idx="35841">
                  <c:v>90.3359375</c:v>
                </c:pt>
                <c:pt idx="35842">
                  <c:v>90.338541666666671</c:v>
                </c:pt>
                <c:pt idx="35843">
                  <c:v>90.341145833333329</c:v>
                </c:pt>
                <c:pt idx="35844">
                  <c:v>90.34375</c:v>
                </c:pt>
                <c:pt idx="35845">
                  <c:v>90.346354166666671</c:v>
                </c:pt>
                <c:pt idx="35846">
                  <c:v>90.348958333333329</c:v>
                </c:pt>
                <c:pt idx="35847">
                  <c:v>90.3515625</c:v>
                </c:pt>
                <c:pt idx="35848">
                  <c:v>90.354166666666671</c:v>
                </c:pt>
                <c:pt idx="35849">
                  <c:v>90.356770833333329</c:v>
                </c:pt>
                <c:pt idx="35850">
                  <c:v>90.359375</c:v>
                </c:pt>
                <c:pt idx="35851">
                  <c:v>90.361979166666671</c:v>
                </c:pt>
                <c:pt idx="35852">
                  <c:v>90.364583333333329</c:v>
                </c:pt>
                <c:pt idx="35853">
                  <c:v>90.3671875</c:v>
                </c:pt>
                <c:pt idx="35854">
                  <c:v>90.369791666666671</c:v>
                </c:pt>
                <c:pt idx="35855">
                  <c:v>90.372395833333329</c:v>
                </c:pt>
                <c:pt idx="35856">
                  <c:v>90.375</c:v>
                </c:pt>
                <c:pt idx="35857">
                  <c:v>90.377604166666671</c:v>
                </c:pt>
                <c:pt idx="35858">
                  <c:v>90.380208333333329</c:v>
                </c:pt>
                <c:pt idx="35859">
                  <c:v>90.3828125</c:v>
                </c:pt>
                <c:pt idx="35860">
                  <c:v>90.385416666666671</c:v>
                </c:pt>
                <c:pt idx="35861">
                  <c:v>90.388020833333329</c:v>
                </c:pt>
                <c:pt idx="35862">
                  <c:v>90.390625</c:v>
                </c:pt>
                <c:pt idx="35863">
                  <c:v>90.393229166666671</c:v>
                </c:pt>
                <c:pt idx="35864">
                  <c:v>90.395833333333329</c:v>
                </c:pt>
                <c:pt idx="35865">
                  <c:v>90.3984375</c:v>
                </c:pt>
                <c:pt idx="35866">
                  <c:v>90.401041666666671</c:v>
                </c:pt>
                <c:pt idx="35867">
                  <c:v>90.403645833333329</c:v>
                </c:pt>
                <c:pt idx="35868">
                  <c:v>90.40625</c:v>
                </c:pt>
                <c:pt idx="35869">
                  <c:v>90.408854166666671</c:v>
                </c:pt>
                <c:pt idx="35870">
                  <c:v>90.411458333333329</c:v>
                </c:pt>
                <c:pt idx="35871">
                  <c:v>90.4140625</c:v>
                </c:pt>
                <c:pt idx="35872">
                  <c:v>90.416666666666671</c:v>
                </c:pt>
                <c:pt idx="35873">
                  <c:v>90.419270833333329</c:v>
                </c:pt>
                <c:pt idx="35874">
                  <c:v>90.421875</c:v>
                </c:pt>
                <c:pt idx="35875">
                  <c:v>90.424479166666671</c:v>
                </c:pt>
                <c:pt idx="35876">
                  <c:v>90.427083333333329</c:v>
                </c:pt>
                <c:pt idx="35877">
                  <c:v>90.4296875</c:v>
                </c:pt>
                <c:pt idx="35878">
                  <c:v>90.432291666666671</c:v>
                </c:pt>
                <c:pt idx="35879">
                  <c:v>90.434895833333329</c:v>
                </c:pt>
                <c:pt idx="35880">
                  <c:v>90.4375</c:v>
                </c:pt>
                <c:pt idx="35881">
                  <c:v>90.440104166666671</c:v>
                </c:pt>
                <c:pt idx="35882">
                  <c:v>90.442708333333329</c:v>
                </c:pt>
                <c:pt idx="35883">
                  <c:v>90.4453125</c:v>
                </c:pt>
                <c:pt idx="35884">
                  <c:v>90.447916666666671</c:v>
                </c:pt>
                <c:pt idx="35885">
                  <c:v>90.450520833333329</c:v>
                </c:pt>
                <c:pt idx="35886">
                  <c:v>90.453125</c:v>
                </c:pt>
                <c:pt idx="35887">
                  <c:v>90.455729166666671</c:v>
                </c:pt>
                <c:pt idx="35888">
                  <c:v>90.458333333333329</c:v>
                </c:pt>
                <c:pt idx="35889">
                  <c:v>90.4609375</c:v>
                </c:pt>
                <c:pt idx="35890">
                  <c:v>90.463541666666671</c:v>
                </c:pt>
                <c:pt idx="35891">
                  <c:v>90.466145833333329</c:v>
                </c:pt>
                <c:pt idx="35892">
                  <c:v>90.46875</c:v>
                </c:pt>
                <c:pt idx="35893">
                  <c:v>90.471354166666671</c:v>
                </c:pt>
                <c:pt idx="35894">
                  <c:v>90.473958333333329</c:v>
                </c:pt>
                <c:pt idx="35895">
                  <c:v>90.4765625</c:v>
                </c:pt>
                <c:pt idx="35896">
                  <c:v>90.479166666666671</c:v>
                </c:pt>
                <c:pt idx="35897">
                  <c:v>90.481770833333329</c:v>
                </c:pt>
                <c:pt idx="35898">
                  <c:v>90.484375</c:v>
                </c:pt>
                <c:pt idx="35899">
                  <c:v>90.486979166666671</c:v>
                </c:pt>
                <c:pt idx="35900">
                  <c:v>90.489583333333329</c:v>
                </c:pt>
                <c:pt idx="35901">
                  <c:v>90.4921875</c:v>
                </c:pt>
                <c:pt idx="35902">
                  <c:v>90.494791666666671</c:v>
                </c:pt>
                <c:pt idx="35903">
                  <c:v>90.497395833333329</c:v>
                </c:pt>
                <c:pt idx="35904">
                  <c:v>90.5</c:v>
                </c:pt>
                <c:pt idx="35905">
                  <c:v>90.502604166666671</c:v>
                </c:pt>
                <c:pt idx="35906">
                  <c:v>90.505208333333329</c:v>
                </c:pt>
                <c:pt idx="35907">
                  <c:v>90.5078125</c:v>
                </c:pt>
                <c:pt idx="35908">
                  <c:v>90.510416666666671</c:v>
                </c:pt>
                <c:pt idx="35909">
                  <c:v>90.513020833333329</c:v>
                </c:pt>
                <c:pt idx="35910">
                  <c:v>90.515625</c:v>
                </c:pt>
                <c:pt idx="35911">
                  <c:v>90.518229166666671</c:v>
                </c:pt>
                <c:pt idx="35912">
                  <c:v>90.520833333333329</c:v>
                </c:pt>
                <c:pt idx="35913">
                  <c:v>90.5234375</c:v>
                </c:pt>
                <c:pt idx="35914">
                  <c:v>90.526041666666671</c:v>
                </c:pt>
                <c:pt idx="35915">
                  <c:v>90.528645833333329</c:v>
                </c:pt>
                <c:pt idx="35916">
                  <c:v>90.53125</c:v>
                </c:pt>
                <c:pt idx="35917">
                  <c:v>90.533854166666671</c:v>
                </c:pt>
                <c:pt idx="35918">
                  <c:v>90.536458333333329</c:v>
                </c:pt>
                <c:pt idx="35919">
                  <c:v>90.5390625</c:v>
                </c:pt>
                <c:pt idx="35920">
                  <c:v>90.541666666666671</c:v>
                </c:pt>
                <c:pt idx="35921">
                  <c:v>90.544270833333329</c:v>
                </c:pt>
                <c:pt idx="35922">
                  <c:v>90.546875</c:v>
                </c:pt>
                <c:pt idx="35923">
                  <c:v>90.549479166666671</c:v>
                </c:pt>
                <c:pt idx="35924">
                  <c:v>90.552083333333329</c:v>
                </c:pt>
                <c:pt idx="35925">
                  <c:v>90.5546875</c:v>
                </c:pt>
                <c:pt idx="35926">
                  <c:v>90.557291666666671</c:v>
                </c:pt>
                <c:pt idx="35927">
                  <c:v>90.559895833333329</c:v>
                </c:pt>
                <c:pt idx="35928">
                  <c:v>90.5625</c:v>
                </c:pt>
                <c:pt idx="35929">
                  <c:v>90.565104166666671</c:v>
                </c:pt>
                <c:pt idx="35930">
                  <c:v>90.567708333333329</c:v>
                </c:pt>
                <c:pt idx="35931">
                  <c:v>90.5703125</c:v>
                </c:pt>
                <c:pt idx="35932">
                  <c:v>90.572916666666671</c:v>
                </c:pt>
                <c:pt idx="35933">
                  <c:v>90.575520833333329</c:v>
                </c:pt>
                <c:pt idx="35934">
                  <c:v>90.578125</c:v>
                </c:pt>
                <c:pt idx="35935">
                  <c:v>90.580729166666671</c:v>
                </c:pt>
                <c:pt idx="35936">
                  <c:v>90.583333333333329</c:v>
                </c:pt>
                <c:pt idx="35937">
                  <c:v>90.5859375</c:v>
                </c:pt>
                <c:pt idx="35938">
                  <c:v>90.588541666666671</c:v>
                </c:pt>
                <c:pt idx="35939">
                  <c:v>90.591145833333329</c:v>
                </c:pt>
                <c:pt idx="35940">
                  <c:v>90.59375</c:v>
                </c:pt>
                <c:pt idx="35941">
                  <c:v>90.596354166666671</c:v>
                </c:pt>
                <c:pt idx="35942">
                  <c:v>90.598958333333329</c:v>
                </c:pt>
                <c:pt idx="35943">
                  <c:v>90.6015625</c:v>
                </c:pt>
                <c:pt idx="35944">
                  <c:v>90.604166666666671</c:v>
                </c:pt>
                <c:pt idx="35945">
                  <c:v>90.606770833333329</c:v>
                </c:pt>
                <c:pt idx="35946">
                  <c:v>90.609375</c:v>
                </c:pt>
                <c:pt idx="35947">
                  <c:v>90.611979166666671</c:v>
                </c:pt>
                <c:pt idx="35948">
                  <c:v>90.614583333333329</c:v>
                </c:pt>
                <c:pt idx="35949">
                  <c:v>90.6171875</c:v>
                </c:pt>
                <c:pt idx="35950">
                  <c:v>90.619791666666671</c:v>
                </c:pt>
                <c:pt idx="35951">
                  <c:v>90.622395833333329</c:v>
                </c:pt>
                <c:pt idx="35952">
                  <c:v>90.625</c:v>
                </c:pt>
                <c:pt idx="35953">
                  <c:v>90.627604166666671</c:v>
                </c:pt>
                <c:pt idx="35954">
                  <c:v>90.630208333333329</c:v>
                </c:pt>
                <c:pt idx="35955">
                  <c:v>90.6328125</c:v>
                </c:pt>
                <c:pt idx="35956">
                  <c:v>90.635416666666671</c:v>
                </c:pt>
                <c:pt idx="35957">
                  <c:v>90.638020833333329</c:v>
                </c:pt>
                <c:pt idx="35958">
                  <c:v>90.640625</c:v>
                </c:pt>
                <c:pt idx="35959">
                  <c:v>90.643229166666671</c:v>
                </c:pt>
                <c:pt idx="35960">
                  <c:v>90.645833333333329</c:v>
                </c:pt>
                <c:pt idx="35961">
                  <c:v>90.6484375</c:v>
                </c:pt>
                <c:pt idx="35962">
                  <c:v>90.651041666666671</c:v>
                </c:pt>
                <c:pt idx="35963">
                  <c:v>90.653645833333329</c:v>
                </c:pt>
                <c:pt idx="35964">
                  <c:v>90.65625</c:v>
                </c:pt>
                <c:pt idx="35965">
                  <c:v>90.658854166666671</c:v>
                </c:pt>
                <c:pt idx="35966">
                  <c:v>90.661458333333329</c:v>
                </c:pt>
                <c:pt idx="35967">
                  <c:v>90.6640625</c:v>
                </c:pt>
                <c:pt idx="35968">
                  <c:v>90.666666666666671</c:v>
                </c:pt>
                <c:pt idx="35969">
                  <c:v>90.669270833333329</c:v>
                </c:pt>
                <c:pt idx="35970">
                  <c:v>90.671875</c:v>
                </c:pt>
                <c:pt idx="35971">
                  <c:v>90.674479166666671</c:v>
                </c:pt>
                <c:pt idx="35972">
                  <c:v>90.677083333333329</c:v>
                </c:pt>
                <c:pt idx="35973">
                  <c:v>90.6796875</c:v>
                </c:pt>
                <c:pt idx="35974">
                  <c:v>90.682291666666671</c:v>
                </c:pt>
                <c:pt idx="35975">
                  <c:v>90.684895833333329</c:v>
                </c:pt>
                <c:pt idx="35976">
                  <c:v>90.6875</c:v>
                </c:pt>
                <c:pt idx="35977">
                  <c:v>90.690104166666671</c:v>
                </c:pt>
                <c:pt idx="35978">
                  <c:v>90.692708333333329</c:v>
                </c:pt>
                <c:pt idx="35979">
                  <c:v>90.6953125</c:v>
                </c:pt>
                <c:pt idx="35980">
                  <c:v>90.697916666666671</c:v>
                </c:pt>
                <c:pt idx="35981">
                  <c:v>90.700520833333329</c:v>
                </c:pt>
                <c:pt idx="35982">
                  <c:v>90.703125</c:v>
                </c:pt>
                <c:pt idx="35983">
                  <c:v>90.705729166666671</c:v>
                </c:pt>
                <c:pt idx="35984">
                  <c:v>90.708333333333329</c:v>
                </c:pt>
                <c:pt idx="35985">
                  <c:v>90.7109375</c:v>
                </c:pt>
                <c:pt idx="35986">
                  <c:v>90.713541666666671</c:v>
                </c:pt>
                <c:pt idx="35987">
                  <c:v>90.716145833333329</c:v>
                </c:pt>
                <c:pt idx="35988">
                  <c:v>90.71875</c:v>
                </c:pt>
                <c:pt idx="35989">
                  <c:v>90.721354166666671</c:v>
                </c:pt>
                <c:pt idx="35990">
                  <c:v>90.723958333333329</c:v>
                </c:pt>
                <c:pt idx="35991">
                  <c:v>90.7265625</c:v>
                </c:pt>
                <c:pt idx="35992">
                  <c:v>90.729166666666671</c:v>
                </c:pt>
                <c:pt idx="35993">
                  <c:v>90.731770833333329</c:v>
                </c:pt>
                <c:pt idx="35994">
                  <c:v>90.734375</c:v>
                </c:pt>
                <c:pt idx="35995">
                  <c:v>90.736979166666671</c:v>
                </c:pt>
                <c:pt idx="35996">
                  <c:v>90.739583333333329</c:v>
                </c:pt>
                <c:pt idx="35997">
                  <c:v>90.7421875</c:v>
                </c:pt>
                <c:pt idx="35998">
                  <c:v>90.744791666666671</c:v>
                </c:pt>
                <c:pt idx="35999">
                  <c:v>90.747395833333329</c:v>
                </c:pt>
                <c:pt idx="36000">
                  <c:v>90.75</c:v>
                </c:pt>
                <c:pt idx="36001">
                  <c:v>90.752604166666671</c:v>
                </c:pt>
                <c:pt idx="36002">
                  <c:v>90.755208333333329</c:v>
                </c:pt>
                <c:pt idx="36003">
                  <c:v>90.7578125</c:v>
                </c:pt>
                <c:pt idx="36004">
                  <c:v>90.760416666666671</c:v>
                </c:pt>
                <c:pt idx="36005">
                  <c:v>90.763020833333329</c:v>
                </c:pt>
                <c:pt idx="36006">
                  <c:v>90.765625</c:v>
                </c:pt>
                <c:pt idx="36007">
                  <c:v>90.768229166666671</c:v>
                </c:pt>
                <c:pt idx="36008">
                  <c:v>90.770833333333329</c:v>
                </c:pt>
                <c:pt idx="36009">
                  <c:v>90.7734375</c:v>
                </c:pt>
                <c:pt idx="36010">
                  <c:v>90.776041666666671</c:v>
                </c:pt>
                <c:pt idx="36011">
                  <c:v>90.778645833333329</c:v>
                </c:pt>
                <c:pt idx="36012">
                  <c:v>90.78125</c:v>
                </c:pt>
                <c:pt idx="36013">
                  <c:v>90.783854166666671</c:v>
                </c:pt>
                <c:pt idx="36014">
                  <c:v>90.786458333333329</c:v>
                </c:pt>
                <c:pt idx="36015">
                  <c:v>90.7890625</c:v>
                </c:pt>
                <c:pt idx="36016">
                  <c:v>90.791666666666671</c:v>
                </c:pt>
                <c:pt idx="36017">
                  <c:v>90.794270833333329</c:v>
                </c:pt>
                <c:pt idx="36018">
                  <c:v>90.796875</c:v>
                </c:pt>
                <c:pt idx="36019">
                  <c:v>90.799479166666671</c:v>
                </c:pt>
                <c:pt idx="36020">
                  <c:v>90.802083333333329</c:v>
                </c:pt>
                <c:pt idx="36021">
                  <c:v>90.8046875</c:v>
                </c:pt>
                <c:pt idx="36022">
                  <c:v>90.807291666666671</c:v>
                </c:pt>
                <c:pt idx="36023">
                  <c:v>90.809895833333329</c:v>
                </c:pt>
                <c:pt idx="36024">
                  <c:v>90.8125</c:v>
                </c:pt>
                <c:pt idx="36025">
                  <c:v>90.815104166666671</c:v>
                </c:pt>
                <c:pt idx="36026">
                  <c:v>90.817708333333329</c:v>
                </c:pt>
                <c:pt idx="36027">
                  <c:v>90.8203125</c:v>
                </c:pt>
                <c:pt idx="36028">
                  <c:v>90.822916666666671</c:v>
                </c:pt>
                <c:pt idx="36029">
                  <c:v>90.825520833333329</c:v>
                </c:pt>
                <c:pt idx="36030">
                  <c:v>90.828125</c:v>
                </c:pt>
                <c:pt idx="36031">
                  <c:v>90.830729166666671</c:v>
                </c:pt>
                <c:pt idx="36032">
                  <c:v>90.833333333333329</c:v>
                </c:pt>
                <c:pt idx="36033">
                  <c:v>90.8359375</c:v>
                </c:pt>
                <c:pt idx="36034">
                  <c:v>90.838541666666671</c:v>
                </c:pt>
                <c:pt idx="36035">
                  <c:v>90.841145833333329</c:v>
                </c:pt>
                <c:pt idx="36036">
                  <c:v>90.84375</c:v>
                </c:pt>
                <c:pt idx="36037">
                  <c:v>90.846354166666671</c:v>
                </c:pt>
                <c:pt idx="36038">
                  <c:v>90.848958333333329</c:v>
                </c:pt>
                <c:pt idx="36039">
                  <c:v>90.8515625</c:v>
                </c:pt>
                <c:pt idx="36040">
                  <c:v>90.854166666666671</c:v>
                </c:pt>
                <c:pt idx="36041">
                  <c:v>90.856770833333329</c:v>
                </c:pt>
                <c:pt idx="36042">
                  <c:v>90.859375</c:v>
                </c:pt>
                <c:pt idx="36043">
                  <c:v>90.861979166666671</c:v>
                </c:pt>
                <c:pt idx="36044">
                  <c:v>90.864583333333329</c:v>
                </c:pt>
                <c:pt idx="36045">
                  <c:v>90.8671875</c:v>
                </c:pt>
                <c:pt idx="36046">
                  <c:v>90.869791666666671</c:v>
                </c:pt>
                <c:pt idx="36047">
                  <c:v>90.872395833333329</c:v>
                </c:pt>
                <c:pt idx="36048">
                  <c:v>90.875</c:v>
                </c:pt>
                <c:pt idx="36049">
                  <c:v>90.877604166666671</c:v>
                </c:pt>
                <c:pt idx="36050">
                  <c:v>90.880208333333329</c:v>
                </c:pt>
                <c:pt idx="36051">
                  <c:v>90.8828125</c:v>
                </c:pt>
                <c:pt idx="36052">
                  <c:v>90.885416666666671</c:v>
                </c:pt>
                <c:pt idx="36053">
                  <c:v>90.888020833333329</c:v>
                </c:pt>
                <c:pt idx="36054">
                  <c:v>90.890625</c:v>
                </c:pt>
                <c:pt idx="36055">
                  <c:v>90.893229166666671</c:v>
                </c:pt>
                <c:pt idx="36056">
                  <c:v>90.895833333333329</c:v>
                </c:pt>
                <c:pt idx="36057">
                  <c:v>90.8984375</c:v>
                </c:pt>
                <c:pt idx="36058">
                  <c:v>90.901041666666671</c:v>
                </c:pt>
                <c:pt idx="36059">
                  <c:v>90.903645833333329</c:v>
                </c:pt>
                <c:pt idx="36060">
                  <c:v>90.90625</c:v>
                </c:pt>
                <c:pt idx="36061">
                  <c:v>90.908854166666671</c:v>
                </c:pt>
                <c:pt idx="36062">
                  <c:v>90.911458333333329</c:v>
                </c:pt>
                <c:pt idx="36063">
                  <c:v>90.9140625</c:v>
                </c:pt>
                <c:pt idx="36064">
                  <c:v>90.916666666666671</c:v>
                </c:pt>
                <c:pt idx="36065">
                  <c:v>90.919270833333329</c:v>
                </c:pt>
                <c:pt idx="36066">
                  <c:v>90.921875</c:v>
                </c:pt>
                <c:pt idx="36067">
                  <c:v>90.924479166666671</c:v>
                </c:pt>
                <c:pt idx="36068">
                  <c:v>90.927083333333329</c:v>
                </c:pt>
                <c:pt idx="36069">
                  <c:v>90.9296875</c:v>
                </c:pt>
                <c:pt idx="36070">
                  <c:v>90.932291666666671</c:v>
                </c:pt>
                <c:pt idx="36071">
                  <c:v>90.934895833333329</c:v>
                </c:pt>
                <c:pt idx="36072">
                  <c:v>90.9375</c:v>
                </c:pt>
                <c:pt idx="36073">
                  <c:v>90.940104166666671</c:v>
                </c:pt>
                <c:pt idx="36074">
                  <c:v>90.942708333333329</c:v>
                </c:pt>
                <c:pt idx="36075">
                  <c:v>90.9453125</c:v>
                </c:pt>
                <c:pt idx="36076">
                  <c:v>90.947916666666671</c:v>
                </c:pt>
                <c:pt idx="36077">
                  <c:v>90.950520833333329</c:v>
                </c:pt>
                <c:pt idx="36078">
                  <c:v>90.953125</c:v>
                </c:pt>
                <c:pt idx="36079">
                  <c:v>90.955729166666671</c:v>
                </c:pt>
                <c:pt idx="36080">
                  <c:v>90.958333333333329</c:v>
                </c:pt>
                <c:pt idx="36081">
                  <c:v>90.9609375</c:v>
                </c:pt>
                <c:pt idx="36082">
                  <c:v>90.963541666666671</c:v>
                </c:pt>
                <c:pt idx="36083">
                  <c:v>90.966145833333329</c:v>
                </c:pt>
                <c:pt idx="36084">
                  <c:v>90.96875</c:v>
                </c:pt>
                <c:pt idx="36085">
                  <c:v>90.971354166666671</c:v>
                </c:pt>
                <c:pt idx="36086">
                  <c:v>90.973958333333329</c:v>
                </c:pt>
                <c:pt idx="36087">
                  <c:v>90.9765625</c:v>
                </c:pt>
                <c:pt idx="36088">
                  <c:v>90.979166666666671</c:v>
                </c:pt>
                <c:pt idx="36089">
                  <c:v>90.981770833333329</c:v>
                </c:pt>
                <c:pt idx="36090">
                  <c:v>90.984375</c:v>
                </c:pt>
                <c:pt idx="36091">
                  <c:v>90.986979166666671</c:v>
                </c:pt>
                <c:pt idx="36092">
                  <c:v>90.989583333333329</c:v>
                </c:pt>
                <c:pt idx="36093">
                  <c:v>90.9921875</c:v>
                </c:pt>
                <c:pt idx="36094">
                  <c:v>90.994791666666671</c:v>
                </c:pt>
                <c:pt idx="36095">
                  <c:v>90.997395833333329</c:v>
                </c:pt>
                <c:pt idx="36096">
                  <c:v>91</c:v>
                </c:pt>
                <c:pt idx="36097">
                  <c:v>91.002604166666671</c:v>
                </c:pt>
                <c:pt idx="36098">
                  <c:v>91.005208333333329</c:v>
                </c:pt>
                <c:pt idx="36099">
                  <c:v>91.0078125</c:v>
                </c:pt>
                <c:pt idx="36100">
                  <c:v>91.010416666666671</c:v>
                </c:pt>
                <c:pt idx="36101">
                  <c:v>91.013020833333329</c:v>
                </c:pt>
                <c:pt idx="36102">
                  <c:v>91.015625</c:v>
                </c:pt>
                <c:pt idx="36103">
                  <c:v>91.018229166666671</c:v>
                </c:pt>
                <c:pt idx="36104">
                  <c:v>91.020833333333329</c:v>
                </c:pt>
                <c:pt idx="36105">
                  <c:v>91.0234375</c:v>
                </c:pt>
                <c:pt idx="36106">
                  <c:v>91.026041666666671</c:v>
                </c:pt>
                <c:pt idx="36107">
                  <c:v>91.028645833333329</c:v>
                </c:pt>
                <c:pt idx="36108">
                  <c:v>91.03125</c:v>
                </c:pt>
                <c:pt idx="36109">
                  <c:v>91.033854166666671</c:v>
                </c:pt>
                <c:pt idx="36110">
                  <c:v>91.036458333333329</c:v>
                </c:pt>
                <c:pt idx="36111">
                  <c:v>91.0390625</c:v>
                </c:pt>
                <c:pt idx="36112">
                  <c:v>91.041666666666671</c:v>
                </c:pt>
                <c:pt idx="36113">
                  <c:v>91.044270833333329</c:v>
                </c:pt>
                <c:pt idx="36114">
                  <c:v>91.046875</c:v>
                </c:pt>
                <c:pt idx="36115">
                  <c:v>91.049479166666671</c:v>
                </c:pt>
                <c:pt idx="36116">
                  <c:v>91.052083333333329</c:v>
                </c:pt>
                <c:pt idx="36117">
                  <c:v>91.0546875</c:v>
                </c:pt>
                <c:pt idx="36118">
                  <c:v>91.057291666666671</c:v>
                </c:pt>
                <c:pt idx="36119">
                  <c:v>91.059895833333329</c:v>
                </c:pt>
                <c:pt idx="36120">
                  <c:v>91.0625</c:v>
                </c:pt>
                <c:pt idx="36121">
                  <c:v>91.065104166666671</c:v>
                </c:pt>
                <c:pt idx="36122">
                  <c:v>91.067708333333329</c:v>
                </c:pt>
                <c:pt idx="36123">
                  <c:v>91.0703125</c:v>
                </c:pt>
                <c:pt idx="36124">
                  <c:v>91.072916666666671</c:v>
                </c:pt>
                <c:pt idx="36125">
                  <c:v>91.075520833333329</c:v>
                </c:pt>
                <c:pt idx="36126">
                  <c:v>91.078125</c:v>
                </c:pt>
                <c:pt idx="36127">
                  <c:v>91.080729166666671</c:v>
                </c:pt>
                <c:pt idx="36128">
                  <c:v>91.083333333333329</c:v>
                </c:pt>
                <c:pt idx="36129">
                  <c:v>91.0859375</c:v>
                </c:pt>
                <c:pt idx="36130">
                  <c:v>91.088541666666671</c:v>
                </c:pt>
                <c:pt idx="36131">
                  <c:v>91.091145833333329</c:v>
                </c:pt>
                <c:pt idx="36132">
                  <c:v>91.09375</c:v>
                </c:pt>
                <c:pt idx="36133">
                  <c:v>91.096354166666671</c:v>
                </c:pt>
                <c:pt idx="36134">
                  <c:v>91.098958333333329</c:v>
                </c:pt>
                <c:pt idx="36135">
                  <c:v>91.1015625</c:v>
                </c:pt>
                <c:pt idx="36136">
                  <c:v>91.104166666666671</c:v>
                </c:pt>
                <c:pt idx="36137">
                  <c:v>91.106770833333329</c:v>
                </c:pt>
                <c:pt idx="36138">
                  <c:v>91.109375</c:v>
                </c:pt>
                <c:pt idx="36139">
                  <c:v>91.111979166666671</c:v>
                </c:pt>
                <c:pt idx="36140">
                  <c:v>91.114583333333329</c:v>
                </c:pt>
                <c:pt idx="36141">
                  <c:v>91.1171875</c:v>
                </c:pt>
                <c:pt idx="36142">
                  <c:v>91.119791666666671</c:v>
                </c:pt>
                <c:pt idx="36143">
                  <c:v>91.122395833333329</c:v>
                </c:pt>
                <c:pt idx="36144">
                  <c:v>91.125</c:v>
                </c:pt>
                <c:pt idx="36145">
                  <c:v>91.127604166666671</c:v>
                </c:pt>
                <c:pt idx="36146">
                  <c:v>91.130208333333329</c:v>
                </c:pt>
                <c:pt idx="36147">
                  <c:v>91.1328125</c:v>
                </c:pt>
                <c:pt idx="36148">
                  <c:v>91.135416666666671</c:v>
                </c:pt>
                <c:pt idx="36149">
                  <c:v>91.138020833333329</c:v>
                </c:pt>
                <c:pt idx="36150">
                  <c:v>91.140625</c:v>
                </c:pt>
                <c:pt idx="36151">
                  <c:v>91.143229166666671</c:v>
                </c:pt>
                <c:pt idx="36152">
                  <c:v>91.145833333333329</c:v>
                </c:pt>
                <c:pt idx="36153">
                  <c:v>91.1484375</c:v>
                </c:pt>
                <c:pt idx="36154">
                  <c:v>91.151041666666671</c:v>
                </c:pt>
                <c:pt idx="36155">
                  <c:v>91.153645833333329</c:v>
                </c:pt>
                <c:pt idx="36156">
                  <c:v>91.15625</c:v>
                </c:pt>
                <c:pt idx="36157">
                  <c:v>91.158854166666671</c:v>
                </c:pt>
                <c:pt idx="36158">
                  <c:v>91.161458333333329</c:v>
                </c:pt>
                <c:pt idx="36159">
                  <c:v>91.1640625</c:v>
                </c:pt>
                <c:pt idx="36160">
                  <c:v>91.166666666666671</c:v>
                </c:pt>
                <c:pt idx="36161">
                  <c:v>91.169270833333329</c:v>
                </c:pt>
                <c:pt idx="36162">
                  <c:v>91.171875</c:v>
                </c:pt>
                <c:pt idx="36163">
                  <c:v>91.174479166666671</c:v>
                </c:pt>
                <c:pt idx="36164">
                  <c:v>91.177083333333329</c:v>
                </c:pt>
                <c:pt idx="36165">
                  <c:v>91.1796875</c:v>
                </c:pt>
                <c:pt idx="36166">
                  <c:v>91.182291666666671</c:v>
                </c:pt>
                <c:pt idx="36167">
                  <c:v>91.184895833333329</c:v>
                </c:pt>
                <c:pt idx="36168">
                  <c:v>91.1875</c:v>
                </c:pt>
                <c:pt idx="36169">
                  <c:v>91.190104166666671</c:v>
                </c:pt>
                <c:pt idx="36170">
                  <c:v>91.192708333333329</c:v>
                </c:pt>
                <c:pt idx="36171">
                  <c:v>91.1953125</c:v>
                </c:pt>
                <c:pt idx="36172">
                  <c:v>91.197916666666671</c:v>
                </c:pt>
                <c:pt idx="36173">
                  <c:v>91.200520833333329</c:v>
                </c:pt>
                <c:pt idx="36174">
                  <c:v>91.203125</c:v>
                </c:pt>
                <c:pt idx="36175">
                  <c:v>91.205729166666671</c:v>
                </c:pt>
                <c:pt idx="36176">
                  <c:v>91.208333333333329</c:v>
                </c:pt>
                <c:pt idx="36177">
                  <c:v>91.2109375</c:v>
                </c:pt>
                <c:pt idx="36178">
                  <c:v>91.213541666666671</c:v>
                </c:pt>
                <c:pt idx="36179">
                  <c:v>91.216145833333329</c:v>
                </c:pt>
                <c:pt idx="36180">
                  <c:v>91.21875</c:v>
                </c:pt>
                <c:pt idx="36181">
                  <c:v>91.221354166666671</c:v>
                </c:pt>
                <c:pt idx="36182">
                  <c:v>91.223958333333329</c:v>
                </c:pt>
                <c:pt idx="36183">
                  <c:v>91.2265625</c:v>
                </c:pt>
                <c:pt idx="36184">
                  <c:v>91.229166666666671</c:v>
                </c:pt>
                <c:pt idx="36185">
                  <c:v>91.231770833333329</c:v>
                </c:pt>
                <c:pt idx="36186">
                  <c:v>91.234375</c:v>
                </c:pt>
                <c:pt idx="36187">
                  <c:v>91.236979166666671</c:v>
                </c:pt>
                <c:pt idx="36188">
                  <c:v>91.239583333333329</c:v>
                </c:pt>
                <c:pt idx="36189">
                  <c:v>91.2421875</c:v>
                </c:pt>
                <c:pt idx="36190">
                  <c:v>91.244791666666671</c:v>
                </c:pt>
                <c:pt idx="36191">
                  <c:v>91.247395833333329</c:v>
                </c:pt>
                <c:pt idx="36192">
                  <c:v>91.25</c:v>
                </c:pt>
                <c:pt idx="36193">
                  <c:v>91.252604166666671</c:v>
                </c:pt>
                <c:pt idx="36194">
                  <c:v>91.255208333333329</c:v>
                </c:pt>
                <c:pt idx="36195">
                  <c:v>91.2578125</c:v>
                </c:pt>
                <c:pt idx="36196">
                  <c:v>91.260416666666671</c:v>
                </c:pt>
                <c:pt idx="36197">
                  <c:v>91.263020833333329</c:v>
                </c:pt>
                <c:pt idx="36198">
                  <c:v>91.265625</c:v>
                </c:pt>
                <c:pt idx="36199">
                  <c:v>91.268229166666671</c:v>
                </c:pt>
                <c:pt idx="36200">
                  <c:v>91.270833333333329</c:v>
                </c:pt>
                <c:pt idx="36201">
                  <c:v>91.2734375</c:v>
                </c:pt>
                <c:pt idx="36202">
                  <c:v>91.276041666666671</c:v>
                </c:pt>
                <c:pt idx="36203">
                  <c:v>91.278645833333329</c:v>
                </c:pt>
                <c:pt idx="36204">
                  <c:v>91.28125</c:v>
                </c:pt>
                <c:pt idx="36205">
                  <c:v>91.283854166666671</c:v>
                </c:pt>
                <c:pt idx="36206">
                  <c:v>91.286458333333329</c:v>
                </c:pt>
                <c:pt idx="36207">
                  <c:v>91.2890625</c:v>
                </c:pt>
                <c:pt idx="36208">
                  <c:v>91.291666666666671</c:v>
                </c:pt>
                <c:pt idx="36209">
                  <c:v>91.294270833333329</c:v>
                </c:pt>
                <c:pt idx="36210">
                  <c:v>91.296875</c:v>
                </c:pt>
                <c:pt idx="36211">
                  <c:v>91.299479166666671</c:v>
                </c:pt>
                <c:pt idx="36212">
                  <c:v>91.302083333333329</c:v>
                </c:pt>
                <c:pt idx="36213">
                  <c:v>91.3046875</c:v>
                </c:pt>
                <c:pt idx="36214">
                  <c:v>91.307291666666671</c:v>
                </c:pt>
                <c:pt idx="36215">
                  <c:v>91.309895833333329</c:v>
                </c:pt>
                <c:pt idx="36216">
                  <c:v>91.3125</c:v>
                </c:pt>
                <c:pt idx="36217">
                  <c:v>91.315104166666671</c:v>
                </c:pt>
                <c:pt idx="36218">
                  <c:v>91.317708333333329</c:v>
                </c:pt>
                <c:pt idx="36219">
                  <c:v>91.3203125</c:v>
                </c:pt>
                <c:pt idx="36220">
                  <c:v>91.322916666666671</c:v>
                </c:pt>
                <c:pt idx="36221">
                  <c:v>91.325520833333329</c:v>
                </c:pt>
                <c:pt idx="36222">
                  <c:v>91.328125</c:v>
                </c:pt>
                <c:pt idx="36223">
                  <c:v>91.330729166666671</c:v>
                </c:pt>
                <c:pt idx="36224">
                  <c:v>91.333333333333329</c:v>
                </c:pt>
                <c:pt idx="36225">
                  <c:v>91.3359375</c:v>
                </c:pt>
                <c:pt idx="36226">
                  <c:v>91.338541666666671</c:v>
                </c:pt>
                <c:pt idx="36227">
                  <c:v>91.341145833333329</c:v>
                </c:pt>
                <c:pt idx="36228">
                  <c:v>91.34375</c:v>
                </c:pt>
                <c:pt idx="36229">
                  <c:v>91.346354166666671</c:v>
                </c:pt>
                <c:pt idx="36230">
                  <c:v>91.348958333333329</c:v>
                </c:pt>
                <c:pt idx="36231">
                  <c:v>91.3515625</c:v>
                </c:pt>
                <c:pt idx="36232">
                  <c:v>91.354166666666671</c:v>
                </c:pt>
                <c:pt idx="36233">
                  <c:v>91.356770833333329</c:v>
                </c:pt>
                <c:pt idx="36234">
                  <c:v>91.359375</c:v>
                </c:pt>
                <c:pt idx="36235">
                  <c:v>91.361979166666671</c:v>
                </c:pt>
                <c:pt idx="36236">
                  <c:v>91.364583333333329</c:v>
                </c:pt>
                <c:pt idx="36237">
                  <c:v>91.3671875</c:v>
                </c:pt>
                <c:pt idx="36238">
                  <c:v>91.369791666666671</c:v>
                </c:pt>
                <c:pt idx="36239">
                  <c:v>91.372395833333329</c:v>
                </c:pt>
                <c:pt idx="36240">
                  <c:v>91.375</c:v>
                </c:pt>
                <c:pt idx="36241">
                  <c:v>91.377604166666671</c:v>
                </c:pt>
                <c:pt idx="36242">
                  <c:v>91.380208333333329</c:v>
                </c:pt>
                <c:pt idx="36243">
                  <c:v>91.3828125</c:v>
                </c:pt>
                <c:pt idx="36244">
                  <c:v>91.385416666666671</c:v>
                </c:pt>
                <c:pt idx="36245">
                  <c:v>91.388020833333329</c:v>
                </c:pt>
                <c:pt idx="36246">
                  <c:v>91.390625</c:v>
                </c:pt>
                <c:pt idx="36247">
                  <c:v>91.393229166666671</c:v>
                </c:pt>
                <c:pt idx="36248">
                  <c:v>91.395833333333329</c:v>
                </c:pt>
                <c:pt idx="36249">
                  <c:v>91.3984375</c:v>
                </c:pt>
                <c:pt idx="36250">
                  <c:v>91.401041666666671</c:v>
                </c:pt>
                <c:pt idx="36251">
                  <c:v>91.403645833333329</c:v>
                </c:pt>
                <c:pt idx="36252">
                  <c:v>91.40625</c:v>
                </c:pt>
                <c:pt idx="36253">
                  <c:v>91.408854166666671</c:v>
                </c:pt>
                <c:pt idx="36254">
                  <c:v>91.411458333333329</c:v>
                </c:pt>
                <c:pt idx="36255">
                  <c:v>91.4140625</c:v>
                </c:pt>
                <c:pt idx="36256">
                  <c:v>91.416666666666671</c:v>
                </c:pt>
                <c:pt idx="36257">
                  <c:v>91.419270833333329</c:v>
                </c:pt>
                <c:pt idx="36258">
                  <c:v>91.421875</c:v>
                </c:pt>
                <c:pt idx="36259">
                  <c:v>91.424479166666671</c:v>
                </c:pt>
                <c:pt idx="36260">
                  <c:v>91.427083333333329</c:v>
                </c:pt>
                <c:pt idx="36261">
                  <c:v>91.4296875</c:v>
                </c:pt>
                <c:pt idx="36262">
                  <c:v>91.432291666666671</c:v>
                </c:pt>
                <c:pt idx="36263">
                  <c:v>91.434895833333329</c:v>
                </c:pt>
                <c:pt idx="36264">
                  <c:v>91.4375</c:v>
                </c:pt>
                <c:pt idx="36265">
                  <c:v>91.440104166666671</c:v>
                </c:pt>
                <c:pt idx="36266">
                  <c:v>91.442708333333329</c:v>
                </c:pt>
                <c:pt idx="36267">
                  <c:v>91.4453125</c:v>
                </c:pt>
                <c:pt idx="36268">
                  <c:v>91.447916666666671</c:v>
                </c:pt>
                <c:pt idx="36269">
                  <c:v>91.450520833333329</c:v>
                </c:pt>
                <c:pt idx="36270">
                  <c:v>91.453125</c:v>
                </c:pt>
                <c:pt idx="36271">
                  <c:v>91.455729166666671</c:v>
                </c:pt>
                <c:pt idx="36272">
                  <c:v>91.458333333333329</c:v>
                </c:pt>
                <c:pt idx="36273">
                  <c:v>91.4609375</c:v>
                </c:pt>
                <c:pt idx="36274">
                  <c:v>91.463541666666671</c:v>
                </c:pt>
                <c:pt idx="36275">
                  <c:v>91.466145833333329</c:v>
                </c:pt>
                <c:pt idx="36276">
                  <c:v>91.46875</c:v>
                </c:pt>
                <c:pt idx="36277">
                  <c:v>91.471354166666671</c:v>
                </c:pt>
                <c:pt idx="36278">
                  <c:v>91.473958333333329</c:v>
                </c:pt>
                <c:pt idx="36279">
                  <c:v>91.4765625</c:v>
                </c:pt>
                <c:pt idx="36280">
                  <c:v>91.479166666666671</c:v>
                </c:pt>
                <c:pt idx="36281">
                  <c:v>91.481770833333329</c:v>
                </c:pt>
                <c:pt idx="36282">
                  <c:v>91.484375</c:v>
                </c:pt>
                <c:pt idx="36283">
                  <c:v>91.486979166666671</c:v>
                </c:pt>
                <c:pt idx="36284">
                  <c:v>91.489583333333329</c:v>
                </c:pt>
                <c:pt idx="36285">
                  <c:v>91.4921875</c:v>
                </c:pt>
                <c:pt idx="36286">
                  <c:v>91.494791666666671</c:v>
                </c:pt>
                <c:pt idx="36287">
                  <c:v>91.497395833333329</c:v>
                </c:pt>
                <c:pt idx="36288">
                  <c:v>91.5</c:v>
                </c:pt>
                <c:pt idx="36289">
                  <c:v>91.502604166666671</c:v>
                </c:pt>
                <c:pt idx="36290">
                  <c:v>91.505208333333329</c:v>
                </c:pt>
                <c:pt idx="36291">
                  <c:v>91.5078125</c:v>
                </c:pt>
                <c:pt idx="36292">
                  <c:v>91.510416666666671</c:v>
                </c:pt>
                <c:pt idx="36293">
                  <c:v>91.513020833333329</c:v>
                </c:pt>
                <c:pt idx="36294">
                  <c:v>91.515625</c:v>
                </c:pt>
                <c:pt idx="36295">
                  <c:v>91.518229166666671</c:v>
                </c:pt>
                <c:pt idx="36296">
                  <c:v>91.520833333333329</c:v>
                </c:pt>
                <c:pt idx="36297">
                  <c:v>91.5234375</c:v>
                </c:pt>
                <c:pt idx="36298">
                  <c:v>91.526041666666671</c:v>
                </c:pt>
                <c:pt idx="36299">
                  <c:v>91.528645833333329</c:v>
                </c:pt>
                <c:pt idx="36300">
                  <c:v>91.53125</c:v>
                </c:pt>
                <c:pt idx="36301">
                  <c:v>91.533854166666671</c:v>
                </c:pt>
                <c:pt idx="36302">
                  <c:v>91.536458333333329</c:v>
                </c:pt>
                <c:pt idx="36303">
                  <c:v>91.5390625</c:v>
                </c:pt>
                <c:pt idx="36304">
                  <c:v>91.541666666666671</c:v>
                </c:pt>
                <c:pt idx="36305">
                  <c:v>91.544270833333329</c:v>
                </c:pt>
                <c:pt idx="36306">
                  <c:v>91.546875</c:v>
                </c:pt>
                <c:pt idx="36307">
                  <c:v>91.549479166666671</c:v>
                </c:pt>
                <c:pt idx="36308">
                  <c:v>91.552083333333329</c:v>
                </c:pt>
                <c:pt idx="36309">
                  <c:v>91.5546875</c:v>
                </c:pt>
                <c:pt idx="36310">
                  <c:v>91.557291666666671</c:v>
                </c:pt>
                <c:pt idx="36311">
                  <c:v>91.559895833333329</c:v>
                </c:pt>
                <c:pt idx="36312">
                  <c:v>91.5625</c:v>
                </c:pt>
                <c:pt idx="36313">
                  <c:v>91.565104166666671</c:v>
                </c:pt>
                <c:pt idx="36314">
                  <c:v>91.567708333333329</c:v>
                </c:pt>
                <c:pt idx="36315">
                  <c:v>91.5703125</c:v>
                </c:pt>
                <c:pt idx="36316">
                  <c:v>91.572916666666671</c:v>
                </c:pt>
                <c:pt idx="36317">
                  <c:v>91.575520833333329</c:v>
                </c:pt>
                <c:pt idx="36318">
                  <c:v>91.578125</c:v>
                </c:pt>
                <c:pt idx="36319">
                  <c:v>91.580729166666671</c:v>
                </c:pt>
                <c:pt idx="36320">
                  <c:v>91.583333333333329</c:v>
                </c:pt>
                <c:pt idx="36321">
                  <c:v>91.5859375</c:v>
                </c:pt>
                <c:pt idx="36322">
                  <c:v>91.588541666666671</c:v>
                </c:pt>
                <c:pt idx="36323">
                  <c:v>91.591145833333329</c:v>
                </c:pt>
                <c:pt idx="36324">
                  <c:v>91.59375</c:v>
                </c:pt>
                <c:pt idx="36325">
                  <c:v>91.596354166666671</c:v>
                </c:pt>
                <c:pt idx="36326">
                  <c:v>91.598958333333329</c:v>
                </c:pt>
                <c:pt idx="36327">
                  <c:v>91.6015625</c:v>
                </c:pt>
                <c:pt idx="36328">
                  <c:v>91.604166666666671</c:v>
                </c:pt>
                <c:pt idx="36329">
                  <c:v>91.606770833333329</c:v>
                </c:pt>
                <c:pt idx="36330">
                  <c:v>91.609375</c:v>
                </c:pt>
                <c:pt idx="36331">
                  <c:v>91.611979166666671</c:v>
                </c:pt>
                <c:pt idx="36332">
                  <c:v>91.614583333333329</c:v>
                </c:pt>
                <c:pt idx="36333">
                  <c:v>91.6171875</c:v>
                </c:pt>
                <c:pt idx="36334">
                  <c:v>91.619791666666671</c:v>
                </c:pt>
                <c:pt idx="36335">
                  <c:v>91.622395833333329</c:v>
                </c:pt>
                <c:pt idx="36336">
                  <c:v>91.625</c:v>
                </c:pt>
                <c:pt idx="36337">
                  <c:v>91.627604166666671</c:v>
                </c:pt>
                <c:pt idx="36338">
                  <c:v>91.630208333333329</c:v>
                </c:pt>
                <c:pt idx="36339">
                  <c:v>91.6328125</c:v>
                </c:pt>
                <c:pt idx="36340">
                  <c:v>91.635416666666671</c:v>
                </c:pt>
                <c:pt idx="36341">
                  <c:v>91.638020833333329</c:v>
                </c:pt>
                <c:pt idx="36342">
                  <c:v>91.640625</c:v>
                </c:pt>
                <c:pt idx="36343">
                  <c:v>91.643229166666671</c:v>
                </c:pt>
                <c:pt idx="36344">
                  <c:v>91.645833333333329</c:v>
                </c:pt>
                <c:pt idx="36345">
                  <c:v>91.6484375</c:v>
                </c:pt>
                <c:pt idx="36346">
                  <c:v>91.651041666666671</c:v>
                </c:pt>
                <c:pt idx="36347">
                  <c:v>91.653645833333329</c:v>
                </c:pt>
                <c:pt idx="36348">
                  <c:v>91.65625</c:v>
                </c:pt>
                <c:pt idx="36349">
                  <c:v>91.658854166666671</c:v>
                </c:pt>
                <c:pt idx="36350">
                  <c:v>91.661458333333329</c:v>
                </c:pt>
                <c:pt idx="36351">
                  <c:v>91.6640625</c:v>
                </c:pt>
                <c:pt idx="36352">
                  <c:v>91.666666666666671</c:v>
                </c:pt>
                <c:pt idx="36353">
                  <c:v>91.669270833333329</c:v>
                </c:pt>
                <c:pt idx="36354">
                  <c:v>91.671875</c:v>
                </c:pt>
                <c:pt idx="36355">
                  <c:v>91.674479166666671</c:v>
                </c:pt>
                <c:pt idx="36356">
                  <c:v>91.677083333333329</c:v>
                </c:pt>
                <c:pt idx="36357">
                  <c:v>91.6796875</c:v>
                </c:pt>
                <c:pt idx="36358">
                  <c:v>91.682291666666671</c:v>
                </c:pt>
                <c:pt idx="36359">
                  <c:v>91.684895833333329</c:v>
                </c:pt>
                <c:pt idx="36360">
                  <c:v>91.6875</c:v>
                </c:pt>
                <c:pt idx="36361">
                  <c:v>91.690104166666671</c:v>
                </c:pt>
                <c:pt idx="36362">
                  <c:v>91.692708333333329</c:v>
                </c:pt>
                <c:pt idx="36363">
                  <c:v>91.6953125</c:v>
                </c:pt>
                <c:pt idx="36364">
                  <c:v>91.697916666666671</c:v>
                </c:pt>
                <c:pt idx="36365">
                  <c:v>91.700520833333329</c:v>
                </c:pt>
                <c:pt idx="36366">
                  <c:v>91.703125</c:v>
                </c:pt>
                <c:pt idx="36367">
                  <c:v>91.705729166666671</c:v>
                </c:pt>
                <c:pt idx="36368">
                  <c:v>91.708333333333329</c:v>
                </c:pt>
                <c:pt idx="36369">
                  <c:v>91.7109375</c:v>
                </c:pt>
                <c:pt idx="36370">
                  <c:v>91.713541666666671</c:v>
                </c:pt>
                <c:pt idx="36371">
                  <c:v>91.716145833333329</c:v>
                </c:pt>
                <c:pt idx="36372">
                  <c:v>91.71875</c:v>
                </c:pt>
                <c:pt idx="36373">
                  <c:v>91.721354166666671</c:v>
                </c:pt>
                <c:pt idx="36374">
                  <c:v>91.723958333333329</c:v>
                </c:pt>
                <c:pt idx="36375">
                  <c:v>91.7265625</c:v>
                </c:pt>
                <c:pt idx="36376">
                  <c:v>91.729166666666671</c:v>
                </c:pt>
                <c:pt idx="36377">
                  <c:v>91.731770833333329</c:v>
                </c:pt>
                <c:pt idx="36378">
                  <c:v>91.734375</c:v>
                </c:pt>
                <c:pt idx="36379">
                  <c:v>91.736979166666671</c:v>
                </c:pt>
                <c:pt idx="36380">
                  <c:v>91.739583333333329</c:v>
                </c:pt>
                <c:pt idx="36381">
                  <c:v>91.7421875</c:v>
                </c:pt>
                <c:pt idx="36382">
                  <c:v>91.744791666666671</c:v>
                </c:pt>
                <c:pt idx="36383">
                  <c:v>91.747395833333329</c:v>
                </c:pt>
                <c:pt idx="36384">
                  <c:v>91.75</c:v>
                </c:pt>
                <c:pt idx="36385">
                  <c:v>91.752604166666671</c:v>
                </c:pt>
                <c:pt idx="36386">
                  <c:v>91.755208333333329</c:v>
                </c:pt>
                <c:pt idx="36387">
                  <c:v>91.7578125</c:v>
                </c:pt>
                <c:pt idx="36388">
                  <c:v>91.760416666666671</c:v>
                </c:pt>
                <c:pt idx="36389">
                  <c:v>91.763020833333329</c:v>
                </c:pt>
                <c:pt idx="36390">
                  <c:v>91.765625</c:v>
                </c:pt>
                <c:pt idx="36391">
                  <c:v>91.768229166666671</c:v>
                </c:pt>
                <c:pt idx="36392">
                  <c:v>91.770833333333329</c:v>
                </c:pt>
                <c:pt idx="36393">
                  <c:v>91.7734375</c:v>
                </c:pt>
                <c:pt idx="36394">
                  <c:v>91.776041666666671</c:v>
                </c:pt>
                <c:pt idx="36395">
                  <c:v>91.778645833333329</c:v>
                </c:pt>
                <c:pt idx="36396">
                  <c:v>91.78125</c:v>
                </c:pt>
                <c:pt idx="36397">
                  <c:v>91.783854166666671</c:v>
                </c:pt>
                <c:pt idx="36398">
                  <c:v>91.786458333333329</c:v>
                </c:pt>
                <c:pt idx="36399">
                  <c:v>91.7890625</c:v>
                </c:pt>
                <c:pt idx="36400">
                  <c:v>91.791666666666671</c:v>
                </c:pt>
                <c:pt idx="36401">
                  <c:v>91.794270833333329</c:v>
                </c:pt>
                <c:pt idx="36402">
                  <c:v>91.796875</c:v>
                </c:pt>
                <c:pt idx="36403">
                  <c:v>91.799479166666671</c:v>
                </c:pt>
                <c:pt idx="36404">
                  <c:v>91.802083333333329</c:v>
                </c:pt>
                <c:pt idx="36405">
                  <c:v>91.8046875</c:v>
                </c:pt>
                <c:pt idx="36406">
                  <c:v>91.807291666666671</c:v>
                </c:pt>
                <c:pt idx="36407">
                  <c:v>91.809895833333329</c:v>
                </c:pt>
                <c:pt idx="36408">
                  <c:v>91.8125</c:v>
                </c:pt>
                <c:pt idx="36409">
                  <c:v>91.815104166666671</c:v>
                </c:pt>
                <c:pt idx="36410">
                  <c:v>91.817708333333329</c:v>
                </c:pt>
                <c:pt idx="36411">
                  <c:v>91.8203125</c:v>
                </c:pt>
                <c:pt idx="36412">
                  <c:v>91.822916666666671</c:v>
                </c:pt>
                <c:pt idx="36413">
                  <c:v>91.825520833333329</c:v>
                </c:pt>
                <c:pt idx="36414">
                  <c:v>91.828125</c:v>
                </c:pt>
                <c:pt idx="36415">
                  <c:v>91.830729166666671</c:v>
                </c:pt>
                <c:pt idx="36416">
                  <c:v>91.833333333333329</c:v>
                </c:pt>
                <c:pt idx="36417">
                  <c:v>91.8359375</c:v>
                </c:pt>
                <c:pt idx="36418">
                  <c:v>91.838541666666671</c:v>
                </c:pt>
                <c:pt idx="36419">
                  <c:v>91.841145833333329</c:v>
                </c:pt>
                <c:pt idx="36420">
                  <c:v>91.84375</c:v>
                </c:pt>
                <c:pt idx="36421">
                  <c:v>91.846354166666671</c:v>
                </c:pt>
                <c:pt idx="36422">
                  <c:v>91.848958333333329</c:v>
                </c:pt>
                <c:pt idx="36423">
                  <c:v>91.8515625</c:v>
                </c:pt>
                <c:pt idx="36424">
                  <c:v>91.854166666666671</c:v>
                </c:pt>
                <c:pt idx="36425">
                  <c:v>91.856770833333329</c:v>
                </c:pt>
                <c:pt idx="36426">
                  <c:v>91.859375</c:v>
                </c:pt>
                <c:pt idx="36427">
                  <c:v>91.861979166666671</c:v>
                </c:pt>
                <c:pt idx="36428">
                  <c:v>91.864583333333329</c:v>
                </c:pt>
                <c:pt idx="36429">
                  <c:v>91.8671875</c:v>
                </c:pt>
                <c:pt idx="36430">
                  <c:v>91.869791666666671</c:v>
                </c:pt>
                <c:pt idx="36431">
                  <c:v>91.872395833333329</c:v>
                </c:pt>
                <c:pt idx="36432">
                  <c:v>91.875</c:v>
                </c:pt>
                <c:pt idx="36433">
                  <c:v>91.877604166666671</c:v>
                </c:pt>
                <c:pt idx="36434">
                  <c:v>91.880208333333329</c:v>
                </c:pt>
                <c:pt idx="36435">
                  <c:v>91.8828125</c:v>
                </c:pt>
                <c:pt idx="36436">
                  <c:v>91.885416666666671</c:v>
                </c:pt>
                <c:pt idx="36437">
                  <c:v>91.888020833333329</c:v>
                </c:pt>
                <c:pt idx="36438">
                  <c:v>91.890625</c:v>
                </c:pt>
                <c:pt idx="36439">
                  <c:v>91.893229166666671</c:v>
                </c:pt>
                <c:pt idx="36440">
                  <c:v>91.895833333333329</c:v>
                </c:pt>
                <c:pt idx="36441">
                  <c:v>91.8984375</c:v>
                </c:pt>
                <c:pt idx="36442">
                  <c:v>91.901041666666671</c:v>
                </c:pt>
                <c:pt idx="36443">
                  <c:v>91.903645833333329</c:v>
                </c:pt>
                <c:pt idx="36444">
                  <c:v>91.90625</c:v>
                </c:pt>
                <c:pt idx="36445">
                  <c:v>91.908854166666671</c:v>
                </c:pt>
                <c:pt idx="36446">
                  <c:v>91.911458333333329</c:v>
                </c:pt>
                <c:pt idx="36447">
                  <c:v>91.9140625</c:v>
                </c:pt>
                <c:pt idx="36448">
                  <c:v>91.916666666666671</c:v>
                </c:pt>
                <c:pt idx="36449">
                  <c:v>91.919270833333329</c:v>
                </c:pt>
                <c:pt idx="36450">
                  <c:v>91.921875</c:v>
                </c:pt>
                <c:pt idx="36451">
                  <c:v>91.924479166666671</c:v>
                </c:pt>
                <c:pt idx="36452">
                  <c:v>91.927083333333329</c:v>
                </c:pt>
                <c:pt idx="36453">
                  <c:v>91.9296875</c:v>
                </c:pt>
                <c:pt idx="36454">
                  <c:v>91.932291666666671</c:v>
                </c:pt>
                <c:pt idx="36455">
                  <c:v>91.934895833333329</c:v>
                </c:pt>
                <c:pt idx="36456">
                  <c:v>91.9375</c:v>
                </c:pt>
                <c:pt idx="36457">
                  <c:v>91.940104166666671</c:v>
                </c:pt>
                <c:pt idx="36458">
                  <c:v>91.942708333333329</c:v>
                </c:pt>
                <c:pt idx="36459">
                  <c:v>91.9453125</c:v>
                </c:pt>
                <c:pt idx="36460">
                  <c:v>91.947916666666671</c:v>
                </c:pt>
                <c:pt idx="36461">
                  <c:v>91.950520833333329</c:v>
                </c:pt>
                <c:pt idx="36462">
                  <c:v>91.953125</c:v>
                </c:pt>
                <c:pt idx="36463">
                  <c:v>91.955729166666671</c:v>
                </c:pt>
                <c:pt idx="36464">
                  <c:v>91.958333333333329</c:v>
                </c:pt>
                <c:pt idx="36465">
                  <c:v>91.9609375</c:v>
                </c:pt>
                <c:pt idx="36466">
                  <c:v>91.963541666666671</c:v>
                </c:pt>
                <c:pt idx="36467">
                  <c:v>91.966145833333329</c:v>
                </c:pt>
                <c:pt idx="36468">
                  <c:v>91.96875</c:v>
                </c:pt>
                <c:pt idx="36469">
                  <c:v>91.971354166666671</c:v>
                </c:pt>
                <c:pt idx="36470">
                  <c:v>91.973958333333329</c:v>
                </c:pt>
                <c:pt idx="36471">
                  <c:v>91.9765625</c:v>
                </c:pt>
                <c:pt idx="36472">
                  <c:v>91.979166666666671</c:v>
                </c:pt>
                <c:pt idx="36473">
                  <c:v>91.981770833333329</c:v>
                </c:pt>
                <c:pt idx="36474">
                  <c:v>91.984375</c:v>
                </c:pt>
                <c:pt idx="36475">
                  <c:v>91.986979166666671</c:v>
                </c:pt>
                <c:pt idx="36476">
                  <c:v>91.989583333333329</c:v>
                </c:pt>
                <c:pt idx="36477">
                  <c:v>91.9921875</c:v>
                </c:pt>
                <c:pt idx="36478">
                  <c:v>91.994791666666671</c:v>
                </c:pt>
                <c:pt idx="36479">
                  <c:v>91.997395833333329</c:v>
                </c:pt>
                <c:pt idx="36480">
                  <c:v>92</c:v>
                </c:pt>
                <c:pt idx="36481">
                  <c:v>92.002604166666671</c:v>
                </c:pt>
                <c:pt idx="36482">
                  <c:v>92.005208333333329</c:v>
                </c:pt>
                <c:pt idx="36483">
                  <c:v>92.0078125</c:v>
                </c:pt>
                <c:pt idx="36484">
                  <c:v>92.010416666666671</c:v>
                </c:pt>
                <c:pt idx="36485">
                  <c:v>92.013020833333329</c:v>
                </c:pt>
                <c:pt idx="36486">
                  <c:v>92.015625</c:v>
                </c:pt>
                <c:pt idx="36487">
                  <c:v>92.018229166666671</c:v>
                </c:pt>
                <c:pt idx="36488">
                  <c:v>92.020833333333329</c:v>
                </c:pt>
                <c:pt idx="36489">
                  <c:v>92.0234375</c:v>
                </c:pt>
                <c:pt idx="36490">
                  <c:v>92.026041666666671</c:v>
                </c:pt>
                <c:pt idx="36491">
                  <c:v>92.028645833333329</c:v>
                </c:pt>
                <c:pt idx="36492">
                  <c:v>92.03125</c:v>
                </c:pt>
                <c:pt idx="36493">
                  <c:v>92.033854166666671</c:v>
                </c:pt>
                <c:pt idx="36494">
                  <c:v>92.036458333333329</c:v>
                </c:pt>
                <c:pt idx="36495">
                  <c:v>92.0390625</c:v>
                </c:pt>
                <c:pt idx="36496">
                  <c:v>92.041666666666671</c:v>
                </c:pt>
                <c:pt idx="36497">
                  <c:v>92.044270833333329</c:v>
                </c:pt>
                <c:pt idx="36498">
                  <c:v>92.046875</c:v>
                </c:pt>
                <c:pt idx="36499">
                  <c:v>92.049479166666671</c:v>
                </c:pt>
                <c:pt idx="36500">
                  <c:v>92.052083333333329</c:v>
                </c:pt>
                <c:pt idx="36501">
                  <c:v>92.0546875</c:v>
                </c:pt>
                <c:pt idx="36502">
                  <c:v>92.057291666666671</c:v>
                </c:pt>
                <c:pt idx="36503">
                  <c:v>92.059895833333329</c:v>
                </c:pt>
                <c:pt idx="36504">
                  <c:v>92.0625</c:v>
                </c:pt>
                <c:pt idx="36505">
                  <c:v>92.065104166666671</c:v>
                </c:pt>
                <c:pt idx="36506">
                  <c:v>92.067708333333329</c:v>
                </c:pt>
                <c:pt idx="36507">
                  <c:v>92.0703125</c:v>
                </c:pt>
                <c:pt idx="36508">
                  <c:v>92.072916666666671</c:v>
                </c:pt>
                <c:pt idx="36509">
                  <c:v>92.075520833333329</c:v>
                </c:pt>
                <c:pt idx="36510">
                  <c:v>92.078125</c:v>
                </c:pt>
                <c:pt idx="36511">
                  <c:v>92.080729166666671</c:v>
                </c:pt>
                <c:pt idx="36512">
                  <c:v>92.083333333333329</c:v>
                </c:pt>
                <c:pt idx="36513">
                  <c:v>92.0859375</c:v>
                </c:pt>
                <c:pt idx="36514">
                  <c:v>92.088541666666671</c:v>
                </c:pt>
                <c:pt idx="36515">
                  <c:v>92.091145833333329</c:v>
                </c:pt>
                <c:pt idx="36516">
                  <c:v>92.09375</c:v>
                </c:pt>
                <c:pt idx="36517">
                  <c:v>92.096354166666671</c:v>
                </c:pt>
                <c:pt idx="36518">
                  <c:v>92.098958333333329</c:v>
                </c:pt>
                <c:pt idx="36519">
                  <c:v>92.1015625</c:v>
                </c:pt>
                <c:pt idx="36520">
                  <c:v>92.104166666666671</c:v>
                </c:pt>
                <c:pt idx="36521">
                  <c:v>92.106770833333329</c:v>
                </c:pt>
                <c:pt idx="36522">
                  <c:v>92.109375</c:v>
                </c:pt>
                <c:pt idx="36523">
                  <c:v>92.111979166666671</c:v>
                </c:pt>
                <c:pt idx="36524">
                  <c:v>92.114583333333329</c:v>
                </c:pt>
                <c:pt idx="36525">
                  <c:v>92.1171875</c:v>
                </c:pt>
                <c:pt idx="36526">
                  <c:v>92.119791666666671</c:v>
                </c:pt>
                <c:pt idx="36527">
                  <c:v>92.122395833333329</c:v>
                </c:pt>
                <c:pt idx="36528">
                  <c:v>92.125</c:v>
                </c:pt>
                <c:pt idx="36529">
                  <c:v>92.127604166666671</c:v>
                </c:pt>
                <c:pt idx="36530">
                  <c:v>92.130208333333329</c:v>
                </c:pt>
                <c:pt idx="36531">
                  <c:v>92.1328125</c:v>
                </c:pt>
                <c:pt idx="36532">
                  <c:v>92.135416666666671</c:v>
                </c:pt>
                <c:pt idx="36533">
                  <c:v>92.138020833333329</c:v>
                </c:pt>
                <c:pt idx="36534">
                  <c:v>92.140625</c:v>
                </c:pt>
                <c:pt idx="36535">
                  <c:v>92.143229166666671</c:v>
                </c:pt>
                <c:pt idx="36536">
                  <c:v>92.145833333333329</c:v>
                </c:pt>
                <c:pt idx="36537">
                  <c:v>92.1484375</c:v>
                </c:pt>
                <c:pt idx="36538">
                  <c:v>92.151041666666671</c:v>
                </c:pt>
                <c:pt idx="36539">
                  <c:v>92.153645833333329</c:v>
                </c:pt>
                <c:pt idx="36540">
                  <c:v>92.15625</c:v>
                </c:pt>
                <c:pt idx="36541">
                  <c:v>92.158854166666671</c:v>
                </c:pt>
                <c:pt idx="36542">
                  <c:v>92.161458333333329</c:v>
                </c:pt>
                <c:pt idx="36543">
                  <c:v>92.1640625</c:v>
                </c:pt>
                <c:pt idx="36544">
                  <c:v>92.166666666666671</c:v>
                </c:pt>
                <c:pt idx="36545">
                  <c:v>92.169270833333329</c:v>
                </c:pt>
                <c:pt idx="36546">
                  <c:v>92.171875</c:v>
                </c:pt>
                <c:pt idx="36547">
                  <c:v>92.174479166666671</c:v>
                </c:pt>
                <c:pt idx="36548">
                  <c:v>92.177083333333329</c:v>
                </c:pt>
                <c:pt idx="36549">
                  <c:v>92.1796875</c:v>
                </c:pt>
                <c:pt idx="36550">
                  <c:v>92.182291666666671</c:v>
                </c:pt>
                <c:pt idx="36551">
                  <c:v>92.184895833333329</c:v>
                </c:pt>
                <c:pt idx="36552">
                  <c:v>92.1875</c:v>
                </c:pt>
                <c:pt idx="36553">
                  <c:v>92.190104166666671</c:v>
                </c:pt>
                <c:pt idx="36554">
                  <c:v>92.192708333333329</c:v>
                </c:pt>
                <c:pt idx="36555">
                  <c:v>92.1953125</c:v>
                </c:pt>
                <c:pt idx="36556">
                  <c:v>92.197916666666671</c:v>
                </c:pt>
                <c:pt idx="36557">
                  <c:v>92.200520833333329</c:v>
                </c:pt>
                <c:pt idx="36558">
                  <c:v>92.203125</c:v>
                </c:pt>
                <c:pt idx="36559">
                  <c:v>92.205729166666671</c:v>
                </c:pt>
                <c:pt idx="36560">
                  <c:v>92.208333333333329</c:v>
                </c:pt>
                <c:pt idx="36561">
                  <c:v>92.2109375</c:v>
                </c:pt>
                <c:pt idx="36562">
                  <c:v>92.213541666666671</c:v>
                </c:pt>
                <c:pt idx="36563">
                  <c:v>92.216145833333329</c:v>
                </c:pt>
                <c:pt idx="36564">
                  <c:v>92.21875</c:v>
                </c:pt>
                <c:pt idx="36565">
                  <c:v>92.221354166666671</c:v>
                </c:pt>
                <c:pt idx="36566">
                  <c:v>92.223958333333329</c:v>
                </c:pt>
                <c:pt idx="36567">
                  <c:v>92.2265625</c:v>
                </c:pt>
                <c:pt idx="36568">
                  <c:v>92.229166666666671</c:v>
                </c:pt>
                <c:pt idx="36569">
                  <c:v>92.231770833333329</c:v>
                </c:pt>
                <c:pt idx="36570">
                  <c:v>92.234375</c:v>
                </c:pt>
                <c:pt idx="36571">
                  <c:v>92.236979166666671</c:v>
                </c:pt>
                <c:pt idx="36572">
                  <c:v>92.239583333333329</c:v>
                </c:pt>
                <c:pt idx="36573">
                  <c:v>92.2421875</c:v>
                </c:pt>
                <c:pt idx="36574">
                  <c:v>92.244791666666671</c:v>
                </c:pt>
                <c:pt idx="36575">
                  <c:v>92.247395833333329</c:v>
                </c:pt>
                <c:pt idx="36576">
                  <c:v>92.25</c:v>
                </c:pt>
                <c:pt idx="36577">
                  <c:v>92.252604166666671</c:v>
                </c:pt>
                <c:pt idx="36578">
                  <c:v>92.255208333333329</c:v>
                </c:pt>
                <c:pt idx="36579">
                  <c:v>92.2578125</c:v>
                </c:pt>
                <c:pt idx="36580">
                  <c:v>92.260416666666671</c:v>
                </c:pt>
                <c:pt idx="36581">
                  <c:v>92.263020833333329</c:v>
                </c:pt>
                <c:pt idx="36582">
                  <c:v>92.265625</c:v>
                </c:pt>
                <c:pt idx="36583">
                  <c:v>92.268229166666671</c:v>
                </c:pt>
                <c:pt idx="36584">
                  <c:v>92.270833333333329</c:v>
                </c:pt>
                <c:pt idx="36585">
                  <c:v>92.2734375</c:v>
                </c:pt>
                <c:pt idx="36586">
                  <c:v>92.276041666666671</c:v>
                </c:pt>
                <c:pt idx="36587">
                  <c:v>92.278645833333329</c:v>
                </c:pt>
                <c:pt idx="36588">
                  <c:v>92.28125</c:v>
                </c:pt>
                <c:pt idx="36589">
                  <c:v>92.283854166666671</c:v>
                </c:pt>
                <c:pt idx="36590">
                  <c:v>92.286458333333329</c:v>
                </c:pt>
                <c:pt idx="36591">
                  <c:v>92.2890625</c:v>
                </c:pt>
                <c:pt idx="36592">
                  <c:v>92.291666666666671</c:v>
                </c:pt>
                <c:pt idx="36593">
                  <c:v>92.294270833333329</c:v>
                </c:pt>
                <c:pt idx="36594">
                  <c:v>92.296875</c:v>
                </c:pt>
                <c:pt idx="36595">
                  <c:v>92.299479166666671</c:v>
                </c:pt>
                <c:pt idx="36596">
                  <c:v>92.302083333333329</c:v>
                </c:pt>
                <c:pt idx="36597">
                  <c:v>92.3046875</c:v>
                </c:pt>
                <c:pt idx="36598">
                  <c:v>92.307291666666671</c:v>
                </c:pt>
                <c:pt idx="36599">
                  <c:v>92.309895833333329</c:v>
                </c:pt>
                <c:pt idx="36600">
                  <c:v>92.3125</c:v>
                </c:pt>
                <c:pt idx="36601">
                  <c:v>92.315104166666671</c:v>
                </c:pt>
                <c:pt idx="36602">
                  <c:v>92.317708333333329</c:v>
                </c:pt>
                <c:pt idx="36603">
                  <c:v>92.3203125</c:v>
                </c:pt>
                <c:pt idx="36604">
                  <c:v>92.322916666666671</c:v>
                </c:pt>
                <c:pt idx="36605">
                  <c:v>92.325520833333329</c:v>
                </c:pt>
                <c:pt idx="36606">
                  <c:v>92.328125</c:v>
                </c:pt>
                <c:pt idx="36607">
                  <c:v>92.330729166666671</c:v>
                </c:pt>
                <c:pt idx="36608">
                  <c:v>92.333333333333329</c:v>
                </c:pt>
                <c:pt idx="36609">
                  <c:v>92.3359375</c:v>
                </c:pt>
                <c:pt idx="36610">
                  <c:v>92.338541666666671</c:v>
                </c:pt>
                <c:pt idx="36611">
                  <c:v>92.341145833333329</c:v>
                </c:pt>
                <c:pt idx="36612">
                  <c:v>92.34375</c:v>
                </c:pt>
                <c:pt idx="36613">
                  <c:v>92.346354166666671</c:v>
                </c:pt>
                <c:pt idx="36614">
                  <c:v>92.348958333333329</c:v>
                </c:pt>
                <c:pt idx="36615">
                  <c:v>92.3515625</c:v>
                </c:pt>
                <c:pt idx="36616">
                  <c:v>92.354166666666671</c:v>
                </c:pt>
                <c:pt idx="36617">
                  <c:v>92.356770833333329</c:v>
                </c:pt>
                <c:pt idx="36618">
                  <c:v>92.359375</c:v>
                </c:pt>
                <c:pt idx="36619">
                  <c:v>92.361979166666671</c:v>
                </c:pt>
                <c:pt idx="36620">
                  <c:v>92.364583333333329</c:v>
                </c:pt>
                <c:pt idx="36621">
                  <c:v>92.3671875</c:v>
                </c:pt>
                <c:pt idx="36622">
                  <c:v>92.369791666666671</c:v>
                </c:pt>
                <c:pt idx="36623">
                  <c:v>92.372395833333329</c:v>
                </c:pt>
                <c:pt idx="36624">
                  <c:v>92.375</c:v>
                </c:pt>
                <c:pt idx="36625">
                  <c:v>92.377604166666671</c:v>
                </c:pt>
                <c:pt idx="36626">
                  <c:v>92.380208333333329</c:v>
                </c:pt>
                <c:pt idx="36627">
                  <c:v>92.3828125</c:v>
                </c:pt>
                <c:pt idx="36628">
                  <c:v>92.385416666666671</c:v>
                </c:pt>
                <c:pt idx="36629">
                  <c:v>92.388020833333329</c:v>
                </c:pt>
                <c:pt idx="36630">
                  <c:v>92.390625</c:v>
                </c:pt>
                <c:pt idx="36631">
                  <c:v>92.393229166666671</c:v>
                </c:pt>
                <c:pt idx="36632">
                  <c:v>92.395833333333329</c:v>
                </c:pt>
                <c:pt idx="36633">
                  <c:v>92.3984375</c:v>
                </c:pt>
                <c:pt idx="36634">
                  <c:v>92.401041666666671</c:v>
                </c:pt>
                <c:pt idx="36635">
                  <c:v>92.403645833333329</c:v>
                </c:pt>
                <c:pt idx="36636">
                  <c:v>92.40625</c:v>
                </c:pt>
                <c:pt idx="36637">
                  <c:v>92.408854166666671</c:v>
                </c:pt>
                <c:pt idx="36638">
                  <c:v>92.411458333333329</c:v>
                </c:pt>
                <c:pt idx="36639">
                  <c:v>92.4140625</c:v>
                </c:pt>
                <c:pt idx="36640">
                  <c:v>92.416666666666671</c:v>
                </c:pt>
                <c:pt idx="36641">
                  <c:v>92.419270833333329</c:v>
                </c:pt>
                <c:pt idx="36642">
                  <c:v>92.421875</c:v>
                </c:pt>
                <c:pt idx="36643">
                  <c:v>92.424479166666671</c:v>
                </c:pt>
                <c:pt idx="36644">
                  <c:v>92.427083333333329</c:v>
                </c:pt>
                <c:pt idx="36645">
                  <c:v>92.4296875</c:v>
                </c:pt>
                <c:pt idx="36646">
                  <c:v>92.432291666666671</c:v>
                </c:pt>
                <c:pt idx="36647">
                  <c:v>92.434895833333329</c:v>
                </c:pt>
                <c:pt idx="36648">
                  <c:v>92.4375</c:v>
                </c:pt>
                <c:pt idx="36649">
                  <c:v>92.440104166666671</c:v>
                </c:pt>
                <c:pt idx="36650">
                  <c:v>92.442708333333329</c:v>
                </c:pt>
                <c:pt idx="36651">
                  <c:v>92.4453125</c:v>
                </c:pt>
                <c:pt idx="36652">
                  <c:v>92.447916666666671</c:v>
                </c:pt>
                <c:pt idx="36653">
                  <c:v>92.450520833333329</c:v>
                </c:pt>
                <c:pt idx="36654">
                  <c:v>92.453125</c:v>
                </c:pt>
                <c:pt idx="36655">
                  <c:v>92.455729166666671</c:v>
                </c:pt>
                <c:pt idx="36656">
                  <c:v>92.458333333333329</c:v>
                </c:pt>
                <c:pt idx="36657">
                  <c:v>92.4609375</c:v>
                </c:pt>
                <c:pt idx="36658">
                  <c:v>92.463541666666671</c:v>
                </c:pt>
                <c:pt idx="36659">
                  <c:v>92.466145833333329</c:v>
                </c:pt>
                <c:pt idx="36660">
                  <c:v>92.46875</c:v>
                </c:pt>
                <c:pt idx="36661">
                  <c:v>92.471354166666671</c:v>
                </c:pt>
                <c:pt idx="36662">
                  <c:v>92.473958333333329</c:v>
                </c:pt>
                <c:pt idx="36663">
                  <c:v>92.4765625</c:v>
                </c:pt>
                <c:pt idx="36664">
                  <c:v>92.479166666666671</c:v>
                </c:pt>
                <c:pt idx="36665">
                  <c:v>92.481770833333329</c:v>
                </c:pt>
                <c:pt idx="36666">
                  <c:v>92.484375</c:v>
                </c:pt>
                <c:pt idx="36667">
                  <c:v>92.486979166666671</c:v>
                </c:pt>
                <c:pt idx="36668">
                  <c:v>92.489583333333329</c:v>
                </c:pt>
                <c:pt idx="36669">
                  <c:v>92.4921875</c:v>
                </c:pt>
                <c:pt idx="36670">
                  <c:v>92.494791666666671</c:v>
                </c:pt>
                <c:pt idx="36671">
                  <c:v>92.497395833333329</c:v>
                </c:pt>
                <c:pt idx="36672">
                  <c:v>92.5</c:v>
                </c:pt>
                <c:pt idx="36673">
                  <c:v>92.502604166666671</c:v>
                </c:pt>
                <c:pt idx="36674">
                  <c:v>92.505208333333329</c:v>
                </c:pt>
                <c:pt idx="36675">
                  <c:v>92.5078125</c:v>
                </c:pt>
                <c:pt idx="36676">
                  <c:v>92.510416666666671</c:v>
                </c:pt>
                <c:pt idx="36677">
                  <c:v>92.513020833333329</c:v>
                </c:pt>
                <c:pt idx="36678">
                  <c:v>92.515625</c:v>
                </c:pt>
                <c:pt idx="36679">
                  <c:v>92.518229166666671</c:v>
                </c:pt>
                <c:pt idx="36680">
                  <c:v>92.520833333333329</c:v>
                </c:pt>
                <c:pt idx="36681">
                  <c:v>92.5234375</c:v>
                </c:pt>
                <c:pt idx="36682">
                  <c:v>92.526041666666671</c:v>
                </c:pt>
                <c:pt idx="36683">
                  <c:v>92.528645833333329</c:v>
                </c:pt>
                <c:pt idx="36684">
                  <c:v>92.53125</c:v>
                </c:pt>
                <c:pt idx="36685">
                  <c:v>92.533854166666671</c:v>
                </c:pt>
                <c:pt idx="36686">
                  <c:v>92.536458333333329</c:v>
                </c:pt>
                <c:pt idx="36687">
                  <c:v>92.5390625</c:v>
                </c:pt>
                <c:pt idx="36688">
                  <c:v>92.541666666666671</c:v>
                </c:pt>
                <c:pt idx="36689">
                  <c:v>92.544270833333329</c:v>
                </c:pt>
                <c:pt idx="36690">
                  <c:v>92.546875</c:v>
                </c:pt>
                <c:pt idx="36691">
                  <c:v>92.549479166666671</c:v>
                </c:pt>
                <c:pt idx="36692">
                  <c:v>92.552083333333329</c:v>
                </c:pt>
                <c:pt idx="36693">
                  <c:v>92.5546875</c:v>
                </c:pt>
                <c:pt idx="36694">
                  <c:v>92.557291666666671</c:v>
                </c:pt>
                <c:pt idx="36695">
                  <c:v>92.559895833333329</c:v>
                </c:pt>
                <c:pt idx="36696">
                  <c:v>92.5625</c:v>
                </c:pt>
                <c:pt idx="36697">
                  <c:v>92.565104166666671</c:v>
                </c:pt>
                <c:pt idx="36698">
                  <c:v>92.567708333333329</c:v>
                </c:pt>
                <c:pt idx="36699">
                  <c:v>92.5703125</c:v>
                </c:pt>
                <c:pt idx="36700">
                  <c:v>92.572916666666671</c:v>
                </c:pt>
                <c:pt idx="36701">
                  <c:v>92.575520833333329</c:v>
                </c:pt>
                <c:pt idx="36702">
                  <c:v>92.578125</c:v>
                </c:pt>
                <c:pt idx="36703">
                  <c:v>92.580729166666671</c:v>
                </c:pt>
                <c:pt idx="36704">
                  <c:v>92.583333333333329</c:v>
                </c:pt>
                <c:pt idx="36705">
                  <c:v>92.5859375</c:v>
                </c:pt>
                <c:pt idx="36706">
                  <c:v>92.588541666666671</c:v>
                </c:pt>
                <c:pt idx="36707">
                  <c:v>92.591145833333329</c:v>
                </c:pt>
                <c:pt idx="36708">
                  <c:v>92.59375</c:v>
                </c:pt>
                <c:pt idx="36709">
                  <c:v>92.596354166666671</c:v>
                </c:pt>
                <c:pt idx="36710">
                  <c:v>92.598958333333329</c:v>
                </c:pt>
                <c:pt idx="36711">
                  <c:v>92.6015625</c:v>
                </c:pt>
                <c:pt idx="36712">
                  <c:v>92.604166666666671</c:v>
                </c:pt>
                <c:pt idx="36713">
                  <c:v>92.606770833333329</c:v>
                </c:pt>
                <c:pt idx="36714">
                  <c:v>92.609375</c:v>
                </c:pt>
                <c:pt idx="36715">
                  <c:v>92.611979166666671</c:v>
                </c:pt>
                <c:pt idx="36716">
                  <c:v>92.614583333333329</c:v>
                </c:pt>
                <c:pt idx="36717">
                  <c:v>92.6171875</c:v>
                </c:pt>
                <c:pt idx="36718">
                  <c:v>92.619791666666671</c:v>
                </c:pt>
                <c:pt idx="36719">
                  <c:v>92.622395833333329</c:v>
                </c:pt>
                <c:pt idx="36720">
                  <c:v>92.625</c:v>
                </c:pt>
                <c:pt idx="36721">
                  <c:v>92.627604166666671</c:v>
                </c:pt>
                <c:pt idx="36722">
                  <c:v>92.630208333333329</c:v>
                </c:pt>
                <c:pt idx="36723">
                  <c:v>92.6328125</c:v>
                </c:pt>
                <c:pt idx="36724">
                  <c:v>92.635416666666671</c:v>
                </c:pt>
                <c:pt idx="36725">
                  <c:v>92.638020833333329</c:v>
                </c:pt>
                <c:pt idx="36726">
                  <c:v>92.640625</c:v>
                </c:pt>
                <c:pt idx="36727">
                  <c:v>92.643229166666671</c:v>
                </c:pt>
                <c:pt idx="36728">
                  <c:v>92.645833333333329</c:v>
                </c:pt>
                <c:pt idx="36729">
                  <c:v>92.6484375</c:v>
                </c:pt>
                <c:pt idx="36730">
                  <c:v>92.651041666666671</c:v>
                </c:pt>
                <c:pt idx="36731">
                  <c:v>92.653645833333329</c:v>
                </c:pt>
                <c:pt idx="36732">
                  <c:v>92.65625</c:v>
                </c:pt>
                <c:pt idx="36733">
                  <c:v>92.658854166666671</c:v>
                </c:pt>
                <c:pt idx="36734">
                  <c:v>92.661458333333329</c:v>
                </c:pt>
                <c:pt idx="36735">
                  <c:v>92.6640625</c:v>
                </c:pt>
                <c:pt idx="36736">
                  <c:v>92.666666666666671</c:v>
                </c:pt>
                <c:pt idx="36737">
                  <c:v>92.669270833333329</c:v>
                </c:pt>
                <c:pt idx="36738">
                  <c:v>92.671875</c:v>
                </c:pt>
                <c:pt idx="36739">
                  <c:v>92.674479166666671</c:v>
                </c:pt>
                <c:pt idx="36740">
                  <c:v>92.677083333333329</c:v>
                </c:pt>
                <c:pt idx="36741">
                  <c:v>92.6796875</c:v>
                </c:pt>
                <c:pt idx="36742">
                  <c:v>92.682291666666671</c:v>
                </c:pt>
                <c:pt idx="36743">
                  <c:v>92.684895833333329</c:v>
                </c:pt>
                <c:pt idx="36744">
                  <c:v>92.6875</c:v>
                </c:pt>
                <c:pt idx="36745">
                  <c:v>92.690104166666671</c:v>
                </c:pt>
                <c:pt idx="36746">
                  <c:v>92.692708333333329</c:v>
                </c:pt>
                <c:pt idx="36747">
                  <c:v>92.6953125</c:v>
                </c:pt>
                <c:pt idx="36748">
                  <c:v>92.697916666666671</c:v>
                </c:pt>
                <c:pt idx="36749">
                  <c:v>92.700520833333329</c:v>
                </c:pt>
                <c:pt idx="36750">
                  <c:v>92.703125</c:v>
                </c:pt>
                <c:pt idx="36751">
                  <c:v>92.705729166666671</c:v>
                </c:pt>
                <c:pt idx="36752">
                  <c:v>92.708333333333329</c:v>
                </c:pt>
                <c:pt idx="36753">
                  <c:v>92.7109375</c:v>
                </c:pt>
                <c:pt idx="36754">
                  <c:v>92.713541666666671</c:v>
                </c:pt>
                <c:pt idx="36755">
                  <c:v>92.716145833333329</c:v>
                </c:pt>
                <c:pt idx="36756">
                  <c:v>92.71875</c:v>
                </c:pt>
                <c:pt idx="36757">
                  <c:v>92.721354166666671</c:v>
                </c:pt>
                <c:pt idx="36758">
                  <c:v>92.723958333333329</c:v>
                </c:pt>
                <c:pt idx="36759">
                  <c:v>92.7265625</c:v>
                </c:pt>
                <c:pt idx="36760">
                  <c:v>92.729166666666671</c:v>
                </c:pt>
                <c:pt idx="36761">
                  <c:v>92.731770833333329</c:v>
                </c:pt>
                <c:pt idx="36762">
                  <c:v>92.734375</c:v>
                </c:pt>
                <c:pt idx="36763">
                  <c:v>92.736979166666671</c:v>
                </c:pt>
                <c:pt idx="36764">
                  <c:v>92.739583333333329</c:v>
                </c:pt>
                <c:pt idx="36765">
                  <c:v>92.7421875</c:v>
                </c:pt>
                <c:pt idx="36766">
                  <c:v>92.744791666666671</c:v>
                </c:pt>
                <c:pt idx="36767">
                  <c:v>92.747395833333329</c:v>
                </c:pt>
                <c:pt idx="36768">
                  <c:v>92.75</c:v>
                </c:pt>
                <c:pt idx="36769">
                  <c:v>92.752604166666671</c:v>
                </c:pt>
                <c:pt idx="36770">
                  <c:v>92.755208333333329</c:v>
                </c:pt>
                <c:pt idx="36771">
                  <c:v>92.7578125</c:v>
                </c:pt>
                <c:pt idx="36772">
                  <c:v>92.760416666666671</c:v>
                </c:pt>
                <c:pt idx="36773">
                  <c:v>92.763020833333329</c:v>
                </c:pt>
                <c:pt idx="36774">
                  <c:v>92.765625</c:v>
                </c:pt>
                <c:pt idx="36775">
                  <c:v>92.768229166666671</c:v>
                </c:pt>
                <c:pt idx="36776">
                  <c:v>92.770833333333329</c:v>
                </c:pt>
                <c:pt idx="36777">
                  <c:v>92.7734375</c:v>
                </c:pt>
                <c:pt idx="36778">
                  <c:v>92.776041666666671</c:v>
                </c:pt>
                <c:pt idx="36779">
                  <c:v>92.778645833333329</c:v>
                </c:pt>
                <c:pt idx="36780">
                  <c:v>92.78125</c:v>
                </c:pt>
                <c:pt idx="36781">
                  <c:v>92.783854166666671</c:v>
                </c:pt>
                <c:pt idx="36782">
                  <c:v>92.786458333333329</c:v>
                </c:pt>
                <c:pt idx="36783">
                  <c:v>92.7890625</c:v>
                </c:pt>
                <c:pt idx="36784">
                  <c:v>92.791666666666671</c:v>
                </c:pt>
                <c:pt idx="36785">
                  <c:v>92.794270833333329</c:v>
                </c:pt>
                <c:pt idx="36786">
                  <c:v>92.796875</c:v>
                </c:pt>
                <c:pt idx="36787">
                  <c:v>92.799479166666671</c:v>
                </c:pt>
                <c:pt idx="36788">
                  <c:v>92.802083333333329</c:v>
                </c:pt>
                <c:pt idx="36789">
                  <c:v>92.8046875</c:v>
                </c:pt>
                <c:pt idx="36790">
                  <c:v>92.807291666666671</c:v>
                </c:pt>
                <c:pt idx="36791">
                  <c:v>92.809895833333329</c:v>
                </c:pt>
                <c:pt idx="36792">
                  <c:v>92.8125</c:v>
                </c:pt>
                <c:pt idx="36793">
                  <c:v>92.815104166666671</c:v>
                </c:pt>
                <c:pt idx="36794">
                  <c:v>92.817708333333329</c:v>
                </c:pt>
                <c:pt idx="36795">
                  <c:v>92.8203125</c:v>
                </c:pt>
                <c:pt idx="36796">
                  <c:v>92.822916666666671</c:v>
                </c:pt>
                <c:pt idx="36797">
                  <c:v>92.825520833333329</c:v>
                </c:pt>
                <c:pt idx="36798">
                  <c:v>92.828125</c:v>
                </c:pt>
                <c:pt idx="36799">
                  <c:v>92.830729166666671</c:v>
                </c:pt>
                <c:pt idx="36800">
                  <c:v>92.833333333333329</c:v>
                </c:pt>
                <c:pt idx="36801">
                  <c:v>92.8359375</c:v>
                </c:pt>
                <c:pt idx="36802">
                  <c:v>92.838541666666671</c:v>
                </c:pt>
                <c:pt idx="36803">
                  <c:v>92.841145833333329</c:v>
                </c:pt>
                <c:pt idx="36804">
                  <c:v>92.84375</c:v>
                </c:pt>
                <c:pt idx="36805">
                  <c:v>92.846354166666671</c:v>
                </c:pt>
                <c:pt idx="36806">
                  <c:v>92.848958333333329</c:v>
                </c:pt>
                <c:pt idx="36807">
                  <c:v>92.8515625</c:v>
                </c:pt>
                <c:pt idx="36808">
                  <c:v>92.854166666666671</c:v>
                </c:pt>
                <c:pt idx="36809">
                  <c:v>92.856770833333329</c:v>
                </c:pt>
                <c:pt idx="36810">
                  <c:v>92.859375</c:v>
                </c:pt>
                <c:pt idx="36811">
                  <c:v>92.861979166666671</c:v>
                </c:pt>
                <c:pt idx="36812">
                  <c:v>92.864583333333329</c:v>
                </c:pt>
                <c:pt idx="36813">
                  <c:v>92.8671875</c:v>
                </c:pt>
                <c:pt idx="36814">
                  <c:v>92.869791666666671</c:v>
                </c:pt>
                <c:pt idx="36815">
                  <c:v>92.872395833333329</c:v>
                </c:pt>
                <c:pt idx="36816">
                  <c:v>92.875</c:v>
                </c:pt>
                <c:pt idx="36817">
                  <c:v>92.877604166666671</c:v>
                </c:pt>
                <c:pt idx="36818">
                  <c:v>92.880208333333329</c:v>
                </c:pt>
                <c:pt idx="36819">
                  <c:v>92.8828125</c:v>
                </c:pt>
                <c:pt idx="36820">
                  <c:v>92.885416666666671</c:v>
                </c:pt>
                <c:pt idx="36821">
                  <c:v>92.888020833333329</c:v>
                </c:pt>
                <c:pt idx="36822">
                  <c:v>92.890625</c:v>
                </c:pt>
                <c:pt idx="36823">
                  <c:v>92.893229166666671</c:v>
                </c:pt>
                <c:pt idx="36824">
                  <c:v>92.895833333333329</c:v>
                </c:pt>
                <c:pt idx="36825">
                  <c:v>92.8984375</c:v>
                </c:pt>
                <c:pt idx="36826">
                  <c:v>92.901041666666671</c:v>
                </c:pt>
                <c:pt idx="36827">
                  <c:v>92.903645833333329</c:v>
                </c:pt>
                <c:pt idx="36828">
                  <c:v>92.90625</c:v>
                </c:pt>
                <c:pt idx="36829">
                  <c:v>92.908854166666671</c:v>
                </c:pt>
                <c:pt idx="36830">
                  <c:v>92.911458333333329</c:v>
                </c:pt>
                <c:pt idx="36831">
                  <c:v>92.9140625</c:v>
                </c:pt>
                <c:pt idx="36832">
                  <c:v>92.916666666666671</c:v>
                </c:pt>
                <c:pt idx="36833">
                  <c:v>92.919270833333329</c:v>
                </c:pt>
                <c:pt idx="36834">
                  <c:v>92.921875</c:v>
                </c:pt>
                <c:pt idx="36835">
                  <c:v>92.924479166666671</c:v>
                </c:pt>
                <c:pt idx="36836">
                  <c:v>92.927083333333329</c:v>
                </c:pt>
                <c:pt idx="36837">
                  <c:v>92.9296875</c:v>
                </c:pt>
                <c:pt idx="36838">
                  <c:v>92.932291666666671</c:v>
                </c:pt>
                <c:pt idx="36839">
                  <c:v>92.934895833333329</c:v>
                </c:pt>
                <c:pt idx="36840">
                  <c:v>92.9375</c:v>
                </c:pt>
                <c:pt idx="36841">
                  <c:v>92.940104166666671</c:v>
                </c:pt>
                <c:pt idx="36842">
                  <c:v>92.942708333333329</c:v>
                </c:pt>
                <c:pt idx="36843">
                  <c:v>92.9453125</c:v>
                </c:pt>
                <c:pt idx="36844">
                  <c:v>92.947916666666671</c:v>
                </c:pt>
                <c:pt idx="36845">
                  <c:v>92.950520833333329</c:v>
                </c:pt>
                <c:pt idx="36846">
                  <c:v>92.953125</c:v>
                </c:pt>
                <c:pt idx="36847">
                  <c:v>92.955729166666671</c:v>
                </c:pt>
                <c:pt idx="36848">
                  <c:v>92.958333333333329</c:v>
                </c:pt>
                <c:pt idx="36849">
                  <c:v>92.9609375</c:v>
                </c:pt>
                <c:pt idx="36850">
                  <c:v>92.963541666666671</c:v>
                </c:pt>
                <c:pt idx="36851">
                  <c:v>92.966145833333329</c:v>
                </c:pt>
                <c:pt idx="36852">
                  <c:v>92.96875</c:v>
                </c:pt>
                <c:pt idx="36853">
                  <c:v>92.971354166666671</c:v>
                </c:pt>
                <c:pt idx="36854">
                  <c:v>92.973958333333329</c:v>
                </c:pt>
                <c:pt idx="36855">
                  <c:v>92.9765625</c:v>
                </c:pt>
                <c:pt idx="36856">
                  <c:v>92.979166666666671</c:v>
                </c:pt>
                <c:pt idx="36857">
                  <c:v>92.981770833333329</c:v>
                </c:pt>
                <c:pt idx="36858">
                  <c:v>92.984375</c:v>
                </c:pt>
                <c:pt idx="36859">
                  <c:v>92.986979166666671</c:v>
                </c:pt>
                <c:pt idx="36860">
                  <c:v>92.989583333333329</c:v>
                </c:pt>
                <c:pt idx="36861">
                  <c:v>92.9921875</c:v>
                </c:pt>
                <c:pt idx="36862">
                  <c:v>92.994791666666671</c:v>
                </c:pt>
                <c:pt idx="36863">
                  <c:v>92.997395833333329</c:v>
                </c:pt>
                <c:pt idx="36864">
                  <c:v>93</c:v>
                </c:pt>
                <c:pt idx="36865">
                  <c:v>93.002604166666671</c:v>
                </c:pt>
                <c:pt idx="36866">
                  <c:v>93.005208333333329</c:v>
                </c:pt>
                <c:pt idx="36867">
                  <c:v>93.0078125</c:v>
                </c:pt>
                <c:pt idx="36868">
                  <c:v>93.010416666666671</c:v>
                </c:pt>
                <c:pt idx="36869">
                  <c:v>93.013020833333329</c:v>
                </c:pt>
                <c:pt idx="36870">
                  <c:v>93.015625</c:v>
                </c:pt>
                <c:pt idx="36871">
                  <c:v>93.018229166666671</c:v>
                </c:pt>
                <c:pt idx="36872">
                  <c:v>93.020833333333329</c:v>
                </c:pt>
                <c:pt idx="36873">
                  <c:v>93.0234375</c:v>
                </c:pt>
                <c:pt idx="36874">
                  <c:v>93.026041666666671</c:v>
                </c:pt>
                <c:pt idx="36875">
                  <c:v>93.028645833333329</c:v>
                </c:pt>
                <c:pt idx="36876">
                  <c:v>93.03125</c:v>
                </c:pt>
                <c:pt idx="36877">
                  <c:v>93.033854166666671</c:v>
                </c:pt>
                <c:pt idx="36878">
                  <c:v>93.036458333333329</c:v>
                </c:pt>
                <c:pt idx="36879">
                  <c:v>93.0390625</c:v>
                </c:pt>
                <c:pt idx="36880">
                  <c:v>93.041666666666671</c:v>
                </c:pt>
                <c:pt idx="36881">
                  <c:v>93.044270833333329</c:v>
                </c:pt>
                <c:pt idx="36882">
                  <c:v>93.046875</c:v>
                </c:pt>
                <c:pt idx="36883">
                  <c:v>93.049479166666671</c:v>
                </c:pt>
                <c:pt idx="36884">
                  <c:v>93.052083333333329</c:v>
                </c:pt>
                <c:pt idx="36885">
                  <c:v>93.0546875</c:v>
                </c:pt>
                <c:pt idx="36886">
                  <c:v>93.057291666666671</c:v>
                </c:pt>
                <c:pt idx="36887">
                  <c:v>93.059895833333329</c:v>
                </c:pt>
                <c:pt idx="36888">
                  <c:v>93.0625</c:v>
                </c:pt>
                <c:pt idx="36889">
                  <c:v>93.065104166666671</c:v>
                </c:pt>
                <c:pt idx="36890">
                  <c:v>93.067708333333329</c:v>
                </c:pt>
                <c:pt idx="36891">
                  <c:v>93.0703125</c:v>
                </c:pt>
                <c:pt idx="36892">
                  <c:v>93.072916666666671</c:v>
                </c:pt>
                <c:pt idx="36893">
                  <c:v>93.075520833333329</c:v>
                </c:pt>
                <c:pt idx="36894">
                  <c:v>93.078125</c:v>
                </c:pt>
                <c:pt idx="36895">
                  <c:v>93.080729166666671</c:v>
                </c:pt>
                <c:pt idx="36896">
                  <c:v>93.083333333333329</c:v>
                </c:pt>
                <c:pt idx="36897">
                  <c:v>93.0859375</c:v>
                </c:pt>
                <c:pt idx="36898">
                  <c:v>93.088541666666671</c:v>
                </c:pt>
                <c:pt idx="36899">
                  <c:v>93.091145833333329</c:v>
                </c:pt>
                <c:pt idx="36900">
                  <c:v>93.09375</c:v>
                </c:pt>
                <c:pt idx="36901">
                  <c:v>93.096354166666671</c:v>
                </c:pt>
                <c:pt idx="36902">
                  <c:v>93.098958333333329</c:v>
                </c:pt>
                <c:pt idx="36903">
                  <c:v>93.1015625</c:v>
                </c:pt>
                <c:pt idx="36904">
                  <c:v>93.104166666666671</c:v>
                </c:pt>
                <c:pt idx="36905">
                  <c:v>93.106770833333329</c:v>
                </c:pt>
                <c:pt idx="36906">
                  <c:v>93.109375</c:v>
                </c:pt>
                <c:pt idx="36907">
                  <c:v>93.111979166666671</c:v>
                </c:pt>
                <c:pt idx="36908">
                  <c:v>93.114583333333329</c:v>
                </c:pt>
                <c:pt idx="36909">
                  <c:v>93.1171875</c:v>
                </c:pt>
                <c:pt idx="36910">
                  <c:v>93.119791666666671</c:v>
                </c:pt>
                <c:pt idx="36911">
                  <c:v>93.122395833333329</c:v>
                </c:pt>
                <c:pt idx="36912">
                  <c:v>93.125</c:v>
                </c:pt>
                <c:pt idx="36913">
                  <c:v>93.127604166666671</c:v>
                </c:pt>
                <c:pt idx="36914">
                  <c:v>93.130208333333329</c:v>
                </c:pt>
                <c:pt idx="36915">
                  <c:v>93.1328125</c:v>
                </c:pt>
                <c:pt idx="36916">
                  <c:v>93.135416666666671</c:v>
                </c:pt>
                <c:pt idx="36917">
                  <c:v>93.138020833333329</c:v>
                </c:pt>
                <c:pt idx="36918">
                  <c:v>93.140625</c:v>
                </c:pt>
                <c:pt idx="36919">
                  <c:v>93.143229166666671</c:v>
                </c:pt>
                <c:pt idx="36920">
                  <c:v>93.145833333333329</c:v>
                </c:pt>
                <c:pt idx="36921">
                  <c:v>93.1484375</c:v>
                </c:pt>
                <c:pt idx="36922">
                  <c:v>93.151041666666671</c:v>
                </c:pt>
                <c:pt idx="36923">
                  <c:v>93.153645833333329</c:v>
                </c:pt>
                <c:pt idx="36924">
                  <c:v>93.15625</c:v>
                </c:pt>
                <c:pt idx="36925">
                  <c:v>93.158854166666671</c:v>
                </c:pt>
                <c:pt idx="36926">
                  <c:v>93.161458333333329</c:v>
                </c:pt>
                <c:pt idx="36927">
                  <c:v>93.1640625</c:v>
                </c:pt>
                <c:pt idx="36928">
                  <c:v>93.166666666666671</c:v>
                </c:pt>
                <c:pt idx="36929">
                  <c:v>93.169270833333329</c:v>
                </c:pt>
                <c:pt idx="36930">
                  <c:v>93.171875</c:v>
                </c:pt>
                <c:pt idx="36931">
                  <c:v>93.174479166666671</c:v>
                </c:pt>
                <c:pt idx="36932">
                  <c:v>93.177083333333329</c:v>
                </c:pt>
                <c:pt idx="36933">
                  <c:v>93.1796875</c:v>
                </c:pt>
                <c:pt idx="36934">
                  <c:v>93.182291666666671</c:v>
                </c:pt>
                <c:pt idx="36935">
                  <c:v>93.184895833333329</c:v>
                </c:pt>
                <c:pt idx="36936">
                  <c:v>93.1875</c:v>
                </c:pt>
                <c:pt idx="36937">
                  <c:v>93.190104166666671</c:v>
                </c:pt>
                <c:pt idx="36938">
                  <c:v>93.192708333333329</c:v>
                </c:pt>
                <c:pt idx="36939">
                  <c:v>93.1953125</c:v>
                </c:pt>
                <c:pt idx="36940">
                  <c:v>93.197916666666671</c:v>
                </c:pt>
                <c:pt idx="36941">
                  <c:v>93.200520833333329</c:v>
                </c:pt>
                <c:pt idx="36942">
                  <c:v>93.203125</c:v>
                </c:pt>
                <c:pt idx="36943">
                  <c:v>93.205729166666671</c:v>
                </c:pt>
                <c:pt idx="36944">
                  <c:v>93.208333333333329</c:v>
                </c:pt>
                <c:pt idx="36945">
                  <c:v>93.2109375</c:v>
                </c:pt>
                <c:pt idx="36946">
                  <c:v>93.213541666666671</c:v>
                </c:pt>
                <c:pt idx="36947">
                  <c:v>93.216145833333329</c:v>
                </c:pt>
                <c:pt idx="36948">
                  <c:v>93.21875</c:v>
                </c:pt>
                <c:pt idx="36949">
                  <c:v>93.221354166666671</c:v>
                </c:pt>
                <c:pt idx="36950">
                  <c:v>93.223958333333329</c:v>
                </c:pt>
                <c:pt idx="36951">
                  <c:v>93.2265625</c:v>
                </c:pt>
                <c:pt idx="36952">
                  <c:v>93.229166666666671</c:v>
                </c:pt>
                <c:pt idx="36953">
                  <c:v>93.231770833333329</c:v>
                </c:pt>
                <c:pt idx="36954">
                  <c:v>93.234375</c:v>
                </c:pt>
                <c:pt idx="36955">
                  <c:v>93.236979166666671</c:v>
                </c:pt>
                <c:pt idx="36956">
                  <c:v>93.239583333333329</c:v>
                </c:pt>
                <c:pt idx="36957">
                  <c:v>93.2421875</c:v>
                </c:pt>
                <c:pt idx="36958">
                  <c:v>93.244791666666671</c:v>
                </c:pt>
                <c:pt idx="36959">
                  <c:v>93.247395833333329</c:v>
                </c:pt>
                <c:pt idx="36960">
                  <c:v>93.25</c:v>
                </c:pt>
                <c:pt idx="36961">
                  <c:v>93.252604166666671</c:v>
                </c:pt>
                <c:pt idx="36962">
                  <c:v>93.255208333333329</c:v>
                </c:pt>
                <c:pt idx="36963">
                  <c:v>93.2578125</c:v>
                </c:pt>
                <c:pt idx="36964">
                  <c:v>93.260416666666671</c:v>
                </c:pt>
                <c:pt idx="36965">
                  <c:v>93.263020833333329</c:v>
                </c:pt>
                <c:pt idx="36966">
                  <c:v>93.265625</c:v>
                </c:pt>
                <c:pt idx="36967">
                  <c:v>93.268229166666671</c:v>
                </c:pt>
                <c:pt idx="36968">
                  <c:v>93.270833333333329</c:v>
                </c:pt>
                <c:pt idx="36969">
                  <c:v>93.2734375</c:v>
                </c:pt>
                <c:pt idx="36970">
                  <c:v>93.276041666666671</c:v>
                </c:pt>
                <c:pt idx="36971">
                  <c:v>93.278645833333329</c:v>
                </c:pt>
                <c:pt idx="36972">
                  <c:v>93.28125</c:v>
                </c:pt>
                <c:pt idx="36973">
                  <c:v>93.283854166666671</c:v>
                </c:pt>
                <c:pt idx="36974">
                  <c:v>93.286458333333329</c:v>
                </c:pt>
                <c:pt idx="36975">
                  <c:v>93.2890625</c:v>
                </c:pt>
                <c:pt idx="36976">
                  <c:v>93.291666666666671</c:v>
                </c:pt>
                <c:pt idx="36977">
                  <c:v>93.294270833333329</c:v>
                </c:pt>
                <c:pt idx="36978">
                  <c:v>93.296875</c:v>
                </c:pt>
                <c:pt idx="36979">
                  <c:v>93.299479166666671</c:v>
                </c:pt>
                <c:pt idx="36980">
                  <c:v>93.302083333333329</c:v>
                </c:pt>
                <c:pt idx="36981">
                  <c:v>93.3046875</c:v>
                </c:pt>
                <c:pt idx="36982">
                  <c:v>93.307291666666671</c:v>
                </c:pt>
                <c:pt idx="36983">
                  <c:v>93.309895833333329</c:v>
                </c:pt>
                <c:pt idx="36984">
                  <c:v>93.3125</c:v>
                </c:pt>
                <c:pt idx="36985">
                  <c:v>93.315104166666671</c:v>
                </c:pt>
                <c:pt idx="36986">
                  <c:v>93.317708333333329</c:v>
                </c:pt>
                <c:pt idx="36987">
                  <c:v>93.3203125</c:v>
                </c:pt>
                <c:pt idx="36988">
                  <c:v>93.322916666666671</c:v>
                </c:pt>
                <c:pt idx="36989">
                  <c:v>93.325520833333329</c:v>
                </c:pt>
                <c:pt idx="36990">
                  <c:v>93.328125</c:v>
                </c:pt>
                <c:pt idx="36991">
                  <c:v>93.330729166666671</c:v>
                </c:pt>
                <c:pt idx="36992">
                  <c:v>93.333333333333329</c:v>
                </c:pt>
                <c:pt idx="36993">
                  <c:v>93.3359375</c:v>
                </c:pt>
                <c:pt idx="36994">
                  <c:v>93.338541666666671</c:v>
                </c:pt>
                <c:pt idx="36995">
                  <c:v>93.341145833333329</c:v>
                </c:pt>
                <c:pt idx="36996">
                  <c:v>93.34375</c:v>
                </c:pt>
                <c:pt idx="36997">
                  <c:v>93.346354166666671</c:v>
                </c:pt>
                <c:pt idx="36998">
                  <c:v>93.348958333333329</c:v>
                </c:pt>
                <c:pt idx="36999">
                  <c:v>93.3515625</c:v>
                </c:pt>
                <c:pt idx="37000">
                  <c:v>93.354166666666671</c:v>
                </c:pt>
                <c:pt idx="37001">
                  <c:v>93.356770833333329</c:v>
                </c:pt>
                <c:pt idx="37002">
                  <c:v>93.359375</c:v>
                </c:pt>
                <c:pt idx="37003">
                  <c:v>93.361979166666671</c:v>
                </c:pt>
                <c:pt idx="37004">
                  <c:v>93.364583333333329</c:v>
                </c:pt>
                <c:pt idx="37005">
                  <c:v>93.3671875</c:v>
                </c:pt>
                <c:pt idx="37006">
                  <c:v>93.369791666666671</c:v>
                </c:pt>
                <c:pt idx="37007">
                  <c:v>93.372395833333329</c:v>
                </c:pt>
                <c:pt idx="37008">
                  <c:v>93.375</c:v>
                </c:pt>
                <c:pt idx="37009">
                  <c:v>93.377604166666671</c:v>
                </c:pt>
                <c:pt idx="37010">
                  <c:v>93.380208333333329</c:v>
                </c:pt>
                <c:pt idx="37011">
                  <c:v>93.3828125</c:v>
                </c:pt>
                <c:pt idx="37012">
                  <c:v>93.385416666666671</c:v>
                </c:pt>
                <c:pt idx="37013">
                  <c:v>93.388020833333329</c:v>
                </c:pt>
                <c:pt idx="37014">
                  <c:v>93.390625</c:v>
                </c:pt>
                <c:pt idx="37015">
                  <c:v>93.393229166666671</c:v>
                </c:pt>
                <c:pt idx="37016">
                  <c:v>93.395833333333329</c:v>
                </c:pt>
                <c:pt idx="37017">
                  <c:v>93.3984375</c:v>
                </c:pt>
                <c:pt idx="37018">
                  <c:v>93.401041666666671</c:v>
                </c:pt>
                <c:pt idx="37019">
                  <c:v>93.403645833333329</c:v>
                </c:pt>
                <c:pt idx="37020">
                  <c:v>93.40625</c:v>
                </c:pt>
                <c:pt idx="37021">
                  <c:v>93.408854166666671</c:v>
                </c:pt>
                <c:pt idx="37022">
                  <c:v>93.411458333333329</c:v>
                </c:pt>
                <c:pt idx="37023">
                  <c:v>93.4140625</c:v>
                </c:pt>
                <c:pt idx="37024">
                  <c:v>93.416666666666671</c:v>
                </c:pt>
                <c:pt idx="37025">
                  <c:v>93.419270833333329</c:v>
                </c:pt>
                <c:pt idx="37026">
                  <c:v>93.421875</c:v>
                </c:pt>
                <c:pt idx="37027">
                  <c:v>93.424479166666671</c:v>
                </c:pt>
                <c:pt idx="37028">
                  <c:v>93.427083333333329</c:v>
                </c:pt>
                <c:pt idx="37029">
                  <c:v>93.4296875</c:v>
                </c:pt>
                <c:pt idx="37030">
                  <c:v>93.432291666666671</c:v>
                </c:pt>
                <c:pt idx="37031">
                  <c:v>93.434895833333329</c:v>
                </c:pt>
                <c:pt idx="37032">
                  <c:v>93.4375</c:v>
                </c:pt>
                <c:pt idx="37033">
                  <c:v>93.440104166666671</c:v>
                </c:pt>
                <c:pt idx="37034">
                  <c:v>93.442708333333329</c:v>
                </c:pt>
                <c:pt idx="37035">
                  <c:v>93.4453125</c:v>
                </c:pt>
                <c:pt idx="37036">
                  <c:v>93.447916666666671</c:v>
                </c:pt>
                <c:pt idx="37037">
                  <c:v>93.450520833333329</c:v>
                </c:pt>
                <c:pt idx="37038">
                  <c:v>93.453125</c:v>
                </c:pt>
                <c:pt idx="37039">
                  <c:v>93.455729166666671</c:v>
                </c:pt>
                <c:pt idx="37040">
                  <c:v>93.458333333333329</c:v>
                </c:pt>
                <c:pt idx="37041">
                  <c:v>93.4609375</c:v>
                </c:pt>
                <c:pt idx="37042">
                  <c:v>93.463541666666671</c:v>
                </c:pt>
                <c:pt idx="37043">
                  <c:v>93.466145833333329</c:v>
                </c:pt>
                <c:pt idx="37044">
                  <c:v>93.46875</c:v>
                </c:pt>
                <c:pt idx="37045">
                  <c:v>93.471354166666671</c:v>
                </c:pt>
                <c:pt idx="37046">
                  <c:v>93.473958333333329</c:v>
                </c:pt>
                <c:pt idx="37047">
                  <c:v>93.4765625</c:v>
                </c:pt>
                <c:pt idx="37048">
                  <c:v>93.479166666666671</c:v>
                </c:pt>
                <c:pt idx="37049">
                  <c:v>93.481770833333329</c:v>
                </c:pt>
                <c:pt idx="37050">
                  <c:v>93.484375</c:v>
                </c:pt>
                <c:pt idx="37051">
                  <c:v>93.486979166666671</c:v>
                </c:pt>
                <c:pt idx="37052">
                  <c:v>93.489583333333329</c:v>
                </c:pt>
                <c:pt idx="37053">
                  <c:v>93.4921875</c:v>
                </c:pt>
                <c:pt idx="37054">
                  <c:v>93.494791666666671</c:v>
                </c:pt>
                <c:pt idx="37055">
                  <c:v>93.497395833333329</c:v>
                </c:pt>
                <c:pt idx="37056">
                  <c:v>93.5</c:v>
                </c:pt>
                <c:pt idx="37057">
                  <c:v>93.502604166666671</c:v>
                </c:pt>
                <c:pt idx="37058">
                  <c:v>93.505208333333329</c:v>
                </c:pt>
                <c:pt idx="37059">
                  <c:v>93.5078125</c:v>
                </c:pt>
                <c:pt idx="37060">
                  <c:v>93.510416666666671</c:v>
                </c:pt>
                <c:pt idx="37061">
                  <c:v>93.513020833333329</c:v>
                </c:pt>
                <c:pt idx="37062">
                  <c:v>93.515625</c:v>
                </c:pt>
                <c:pt idx="37063">
                  <c:v>93.518229166666671</c:v>
                </c:pt>
                <c:pt idx="37064">
                  <c:v>93.520833333333329</c:v>
                </c:pt>
                <c:pt idx="37065">
                  <c:v>93.5234375</c:v>
                </c:pt>
                <c:pt idx="37066">
                  <c:v>93.526041666666671</c:v>
                </c:pt>
                <c:pt idx="37067">
                  <c:v>93.528645833333329</c:v>
                </c:pt>
                <c:pt idx="37068">
                  <c:v>93.53125</c:v>
                </c:pt>
                <c:pt idx="37069">
                  <c:v>93.533854166666671</c:v>
                </c:pt>
                <c:pt idx="37070">
                  <c:v>93.536458333333329</c:v>
                </c:pt>
                <c:pt idx="37071">
                  <c:v>93.5390625</c:v>
                </c:pt>
                <c:pt idx="37072">
                  <c:v>93.541666666666671</c:v>
                </c:pt>
                <c:pt idx="37073">
                  <c:v>93.544270833333329</c:v>
                </c:pt>
                <c:pt idx="37074">
                  <c:v>93.546875</c:v>
                </c:pt>
                <c:pt idx="37075">
                  <c:v>93.549479166666671</c:v>
                </c:pt>
                <c:pt idx="37076">
                  <c:v>93.552083333333329</c:v>
                </c:pt>
                <c:pt idx="37077">
                  <c:v>93.5546875</c:v>
                </c:pt>
                <c:pt idx="37078">
                  <c:v>93.557291666666671</c:v>
                </c:pt>
                <c:pt idx="37079">
                  <c:v>93.559895833333329</c:v>
                </c:pt>
                <c:pt idx="37080">
                  <c:v>93.5625</c:v>
                </c:pt>
                <c:pt idx="37081">
                  <c:v>93.565104166666671</c:v>
                </c:pt>
                <c:pt idx="37082">
                  <c:v>93.567708333333329</c:v>
                </c:pt>
                <c:pt idx="37083">
                  <c:v>93.5703125</c:v>
                </c:pt>
                <c:pt idx="37084">
                  <c:v>93.572916666666671</c:v>
                </c:pt>
                <c:pt idx="37085">
                  <c:v>93.575520833333329</c:v>
                </c:pt>
                <c:pt idx="37086">
                  <c:v>93.578125</c:v>
                </c:pt>
                <c:pt idx="37087">
                  <c:v>93.580729166666671</c:v>
                </c:pt>
                <c:pt idx="37088">
                  <c:v>93.583333333333329</c:v>
                </c:pt>
                <c:pt idx="37089">
                  <c:v>93.5859375</c:v>
                </c:pt>
                <c:pt idx="37090">
                  <c:v>93.588541666666671</c:v>
                </c:pt>
                <c:pt idx="37091">
                  <c:v>93.591145833333329</c:v>
                </c:pt>
                <c:pt idx="37092">
                  <c:v>93.59375</c:v>
                </c:pt>
                <c:pt idx="37093">
                  <c:v>93.596354166666671</c:v>
                </c:pt>
                <c:pt idx="37094">
                  <c:v>93.598958333333329</c:v>
                </c:pt>
                <c:pt idx="37095">
                  <c:v>93.6015625</c:v>
                </c:pt>
                <c:pt idx="37096">
                  <c:v>93.604166666666671</c:v>
                </c:pt>
                <c:pt idx="37097">
                  <c:v>93.606770833333329</c:v>
                </c:pt>
                <c:pt idx="37098">
                  <c:v>93.609375</c:v>
                </c:pt>
                <c:pt idx="37099">
                  <c:v>93.611979166666671</c:v>
                </c:pt>
                <c:pt idx="37100">
                  <c:v>93.614583333333329</c:v>
                </c:pt>
                <c:pt idx="37101">
                  <c:v>93.6171875</c:v>
                </c:pt>
                <c:pt idx="37102">
                  <c:v>93.619791666666671</c:v>
                </c:pt>
                <c:pt idx="37103">
                  <c:v>93.622395833333329</c:v>
                </c:pt>
                <c:pt idx="37104">
                  <c:v>93.625</c:v>
                </c:pt>
                <c:pt idx="37105">
                  <c:v>93.627604166666671</c:v>
                </c:pt>
                <c:pt idx="37106">
                  <c:v>93.630208333333329</c:v>
                </c:pt>
                <c:pt idx="37107">
                  <c:v>93.6328125</c:v>
                </c:pt>
                <c:pt idx="37108">
                  <c:v>93.635416666666671</c:v>
                </c:pt>
                <c:pt idx="37109">
                  <c:v>93.638020833333329</c:v>
                </c:pt>
                <c:pt idx="37110">
                  <c:v>93.640625</c:v>
                </c:pt>
                <c:pt idx="37111">
                  <c:v>93.643229166666671</c:v>
                </c:pt>
                <c:pt idx="37112">
                  <c:v>93.645833333333329</c:v>
                </c:pt>
                <c:pt idx="37113">
                  <c:v>93.6484375</c:v>
                </c:pt>
                <c:pt idx="37114">
                  <c:v>93.651041666666671</c:v>
                </c:pt>
                <c:pt idx="37115">
                  <c:v>93.653645833333329</c:v>
                </c:pt>
                <c:pt idx="37116">
                  <c:v>93.65625</c:v>
                </c:pt>
                <c:pt idx="37117">
                  <c:v>93.658854166666671</c:v>
                </c:pt>
                <c:pt idx="37118">
                  <c:v>93.661458333333329</c:v>
                </c:pt>
                <c:pt idx="37119">
                  <c:v>93.6640625</c:v>
                </c:pt>
                <c:pt idx="37120">
                  <c:v>93.666666666666671</c:v>
                </c:pt>
                <c:pt idx="37121">
                  <c:v>93.669270833333329</c:v>
                </c:pt>
                <c:pt idx="37122">
                  <c:v>93.671875</c:v>
                </c:pt>
                <c:pt idx="37123">
                  <c:v>93.674479166666671</c:v>
                </c:pt>
                <c:pt idx="37124">
                  <c:v>93.677083333333329</c:v>
                </c:pt>
                <c:pt idx="37125">
                  <c:v>93.6796875</c:v>
                </c:pt>
                <c:pt idx="37126">
                  <c:v>93.682291666666671</c:v>
                </c:pt>
                <c:pt idx="37127">
                  <c:v>93.684895833333329</c:v>
                </c:pt>
                <c:pt idx="37128">
                  <c:v>93.6875</c:v>
                </c:pt>
                <c:pt idx="37129">
                  <c:v>93.690104166666671</c:v>
                </c:pt>
                <c:pt idx="37130">
                  <c:v>93.692708333333329</c:v>
                </c:pt>
                <c:pt idx="37131">
                  <c:v>93.6953125</c:v>
                </c:pt>
                <c:pt idx="37132">
                  <c:v>93.697916666666671</c:v>
                </c:pt>
                <c:pt idx="37133">
                  <c:v>93.700520833333329</c:v>
                </c:pt>
                <c:pt idx="37134">
                  <c:v>93.703125</c:v>
                </c:pt>
                <c:pt idx="37135">
                  <c:v>93.705729166666671</c:v>
                </c:pt>
                <c:pt idx="37136">
                  <c:v>93.708333333333329</c:v>
                </c:pt>
                <c:pt idx="37137">
                  <c:v>93.7109375</c:v>
                </c:pt>
                <c:pt idx="37138">
                  <c:v>93.713541666666671</c:v>
                </c:pt>
                <c:pt idx="37139">
                  <c:v>93.716145833333329</c:v>
                </c:pt>
                <c:pt idx="37140">
                  <c:v>93.71875</c:v>
                </c:pt>
                <c:pt idx="37141">
                  <c:v>93.721354166666671</c:v>
                </c:pt>
                <c:pt idx="37142">
                  <c:v>93.723958333333329</c:v>
                </c:pt>
                <c:pt idx="37143">
                  <c:v>93.7265625</c:v>
                </c:pt>
                <c:pt idx="37144">
                  <c:v>93.729166666666671</c:v>
                </c:pt>
                <c:pt idx="37145">
                  <c:v>93.731770833333329</c:v>
                </c:pt>
                <c:pt idx="37146">
                  <c:v>93.734375</c:v>
                </c:pt>
                <c:pt idx="37147">
                  <c:v>93.736979166666671</c:v>
                </c:pt>
                <c:pt idx="37148">
                  <c:v>93.739583333333329</c:v>
                </c:pt>
                <c:pt idx="37149">
                  <c:v>93.7421875</c:v>
                </c:pt>
                <c:pt idx="37150">
                  <c:v>93.744791666666671</c:v>
                </c:pt>
                <c:pt idx="37151">
                  <c:v>93.747395833333329</c:v>
                </c:pt>
                <c:pt idx="37152">
                  <c:v>93.75</c:v>
                </c:pt>
                <c:pt idx="37153">
                  <c:v>93.752604166666671</c:v>
                </c:pt>
                <c:pt idx="37154">
                  <c:v>93.755208333333329</c:v>
                </c:pt>
                <c:pt idx="37155">
                  <c:v>93.7578125</c:v>
                </c:pt>
                <c:pt idx="37156">
                  <c:v>93.760416666666671</c:v>
                </c:pt>
                <c:pt idx="37157">
                  <c:v>93.763020833333329</c:v>
                </c:pt>
                <c:pt idx="37158">
                  <c:v>93.765625</c:v>
                </c:pt>
                <c:pt idx="37159">
                  <c:v>93.768229166666671</c:v>
                </c:pt>
                <c:pt idx="37160">
                  <c:v>93.770833333333329</c:v>
                </c:pt>
                <c:pt idx="37161">
                  <c:v>93.7734375</c:v>
                </c:pt>
                <c:pt idx="37162">
                  <c:v>93.776041666666671</c:v>
                </c:pt>
                <c:pt idx="37163">
                  <c:v>93.778645833333329</c:v>
                </c:pt>
                <c:pt idx="37164">
                  <c:v>93.78125</c:v>
                </c:pt>
                <c:pt idx="37165">
                  <c:v>93.783854166666671</c:v>
                </c:pt>
                <c:pt idx="37166">
                  <c:v>93.786458333333329</c:v>
                </c:pt>
                <c:pt idx="37167">
                  <c:v>93.7890625</c:v>
                </c:pt>
                <c:pt idx="37168">
                  <c:v>93.791666666666671</c:v>
                </c:pt>
                <c:pt idx="37169">
                  <c:v>93.794270833333329</c:v>
                </c:pt>
                <c:pt idx="37170">
                  <c:v>93.796875</c:v>
                </c:pt>
                <c:pt idx="37171">
                  <c:v>93.799479166666671</c:v>
                </c:pt>
                <c:pt idx="37172">
                  <c:v>93.802083333333329</c:v>
                </c:pt>
                <c:pt idx="37173">
                  <c:v>93.8046875</c:v>
                </c:pt>
                <c:pt idx="37174">
                  <c:v>93.807291666666671</c:v>
                </c:pt>
                <c:pt idx="37175">
                  <c:v>93.809895833333329</c:v>
                </c:pt>
                <c:pt idx="37176">
                  <c:v>93.8125</c:v>
                </c:pt>
                <c:pt idx="37177">
                  <c:v>93.815104166666671</c:v>
                </c:pt>
                <c:pt idx="37178">
                  <c:v>93.817708333333329</c:v>
                </c:pt>
                <c:pt idx="37179">
                  <c:v>93.8203125</c:v>
                </c:pt>
                <c:pt idx="37180">
                  <c:v>93.822916666666671</c:v>
                </c:pt>
                <c:pt idx="37181">
                  <c:v>93.825520833333329</c:v>
                </c:pt>
                <c:pt idx="37182">
                  <c:v>93.828125</c:v>
                </c:pt>
                <c:pt idx="37183">
                  <c:v>93.830729166666671</c:v>
                </c:pt>
                <c:pt idx="37184">
                  <c:v>93.833333333333329</c:v>
                </c:pt>
                <c:pt idx="37185">
                  <c:v>93.8359375</c:v>
                </c:pt>
                <c:pt idx="37186">
                  <c:v>93.838541666666671</c:v>
                </c:pt>
                <c:pt idx="37187">
                  <c:v>93.841145833333329</c:v>
                </c:pt>
                <c:pt idx="37188">
                  <c:v>93.84375</c:v>
                </c:pt>
                <c:pt idx="37189">
                  <c:v>93.846354166666671</c:v>
                </c:pt>
                <c:pt idx="37190">
                  <c:v>93.848958333333329</c:v>
                </c:pt>
                <c:pt idx="37191">
                  <c:v>93.8515625</c:v>
                </c:pt>
                <c:pt idx="37192">
                  <c:v>93.854166666666671</c:v>
                </c:pt>
                <c:pt idx="37193">
                  <c:v>93.856770833333329</c:v>
                </c:pt>
                <c:pt idx="37194">
                  <c:v>93.859375</c:v>
                </c:pt>
                <c:pt idx="37195">
                  <c:v>93.861979166666671</c:v>
                </c:pt>
                <c:pt idx="37196">
                  <c:v>93.864583333333329</c:v>
                </c:pt>
                <c:pt idx="37197">
                  <c:v>93.8671875</c:v>
                </c:pt>
                <c:pt idx="37198">
                  <c:v>93.869791666666671</c:v>
                </c:pt>
                <c:pt idx="37199">
                  <c:v>93.872395833333329</c:v>
                </c:pt>
                <c:pt idx="37200">
                  <c:v>93.875</c:v>
                </c:pt>
                <c:pt idx="37201">
                  <c:v>93.877604166666671</c:v>
                </c:pt>
                <c:pt idx="37202">
                  <c:v>93.880208333333329</c:v>
                </c:pt>
                <c:pt idx="37203">
                  <c:v>93.8828125</c:v>
                </c:pt>
                <c:pt idx="37204">
                  <c:v>93.885416666666671</c:v>
                </c:pt>
                <c:pt idx="37205">
                  <c:v>93.888020833333329</c:v>
                </c:pt>
                <c:pt idx="37206">
                  <c:v>93.890625</c:v>
                </c:pt>
                <c:pt idx="37207">
                  <c:v>93.893229166666671</c:v>
                </c:pt>
                <c:pt idx="37208">
                  <c:v>93.895833333333329</c:v>
                </c:pt>
                <c:pt idx="37209">
                  <c:v>93.8984375</c:v>
                </c:pt>
                <c:pt idx="37210">
                  <c:v>93.901041666666671</c:v>
                </c:pt>
                <c:pt idx="37211">
                  <c:v>93.903645833333329</c:v>
                </c:pt>
                <c:pt idx="37212">
                  <c:v>93.90625</c:v>
                </c:pt>
                <c:pt idx="37213">
                  <c:v>93.908854166666671</c:v>
                </c:pt>
                <c:pt idx="37214">
                  <c:v>93.911458333333329</c:v>
                </c:pt>
                <c:pt idx="37215">
                  <c:v>93.9140625</c:v>
                </c:pt>
                <c:pt idx="37216">
                  <c:v>93.916666666666671</c:v>
                </c:pt>
                <c:pt idx="37217">
                  <c:v>93.919270833333329</c:v>
                </c:pt>
                <c:pt idx="37218">
                  <c:v>93.921875</c:v>
                </c:pt>
                <c:pt idx="37219">
                  <c:v>93.924479166666671</c:v>
                </c:pt>
                <c:pt idx="37220">
                  <c:v>93.927083333333329</c:v>
                </c:pt>
                <c:pt idx="37221">
                  <c:v>93.9296875</c:v>
                </c:pt>
                <c:pt idx="37222">
                  <c:v>93.932291666666671</c:v>
                </c:pt>
                <c:pt idx="37223">
                  <c:v>93.934895833333329</c:v>
                </c:pt>
                <c:pt idx="37224">
                  <c:v>93.9375</c:v>
                </c:pt>
                <c:pt idx="37225">
                  <c:v>93.940104166666671</c:v>
                </c:pt>
                <c:pt idx="37226">
                  <c:v>93.942708333333329</c:v>
                </c:pt>
                <c:pt idx="37227">
                  <c:v>93.9453125</c:v>
                </c:pt>
                <c:pt idx="37228">
                  <c:v>93.947916666666671</c:v>
                </c:pt>
                <c:pt idx="37229">
                  <c:v>93.950520833333329</c:v>
                </c:pt>
                <c:pt idx="37230">
                  <c:v>93.953125</c:v>
                </c:pt>
                <c:pt idx="37231">
                  <c:v>93.955729166666671</c:v>
                </c:pt>
                <c:pt idx="37232">
                  <c:v>93.958333333333329</c:v>
                </c:pt>
                <c:pt idx="37233">
                  <c:v>93.9609375</c:v>
                </c:pt>
                <c:pt idx="37234">
                  <c:v>93.963541666666671</c:v>
                </c:pt>
                <c:pt idx="37235">
                  <c:v>93.966145833333329</c:v>
                </c:pt>
                <c:pt idx="37236">
                  <c:v>93.96875</c:v>
                </c:pt>
                <c:pt idx="37237">
                  <c:v>93.971354166666671</c:v>
                </c:pt>
                <c:pt idx="37238">
                  <c:v>93.973958333333329</c:v>
                </c:pt>
                <c:pt idx="37239">
                  <c:v>93.9765625</c:v>
                </c:pt>
                <c:pt idx="37240">
                  <c:v>93.979166666666671</c:v>
                </c:pt>
                <c:pt idx="37241">
                  <c:v>93.981770833333329</c:v>
                </c:pt>
                <c:pt idx="37242">
                  <c:v>93.984375</c:v>
                </c:pt>
                <c:pt idx="37243">
                  <c:v>93.986979166666671</c:v>
                </c:pt>
                <c:pt idx="37244">
                  <c:v>93.989583333333329</c:v>
                </c:pt>
                <c:pt idx="37245">
                  <c:v>93.9921875</c:v>
                </c:pt>
                <c:pt idx="37246">
                  <c:v>93.994791666666671</c:v>
                </c:pt>
                <c:pt idx="37247">
                  <c:v>93.997395833333329</c:v>
                </c:pt>
                <c:pt idx="37248">
                  <c:v>94</c:v>
                </c:pt>
                <c:pt idx="37249">
                  <c:v>94.002604166666671</c:v>
                </c:pt>
                <c:pt idx="37250">
                  <c:v>94.005208333333329</c:v>
                </c:pt>
                <c:pt idx="37251">
                  <c:v>94.0078125</c:v>
                </c:pt>
                <c:pt idx="37252">
                  <c:v>94.010416666666671</c:v>
                </c:pt>
                <c:pt idx="37253">
                  <c:v>94.013020833333329</c:v>
                </c:pt>
                <c:pt idx="37254">
                  <c:v>94.015625</c:v>
                </c:pt>
                <c:pt idx="37255">
                  <c:v>94.018229166666671</c:v>
                </c:pt>
                <c:pt idx="37256">
                  <c:v>94.020833333333329</c:v>
                </c:pt>
                <c:pt idx="37257">
                  <c:v>94.0234375</c:v>
                </c:pt>
                <c:pt idx="37258">
                  <c:v>94.026041666666671</c:v>
                </c:pt>
                <c:pt idx="37259">
                  <c:v>94.028645833333329</c:v>
                </c:pt>
                <c:pt idx="37260">
                  <c:v>94.03125</c:v>
                </c:pt>
                <c:pt idx="37261">
                  <c:v>94.033854166666671</c:v>
                </c:pt>
                <c:pt idx="37262">
                  <c:v>94.036458333333329</c:v>
                </c:pt>
                <c:pt idx="37263">
                  <c:v>94.0390625</c:v>
                </c:pt>
                <c:pt idx="37264">
                  <c:v>94.041666666666671</c:v>
                </c:pt>
                <c:pt idx="37265">
                  <c:v>94.044270833333329</c:v>
                </c:pt>
                <c:pt idx="37266">
                  <c:v>94.046875</c:v>
                </c:pt>
                <c:pt idx="37267">
                  <c:v>94.049479166666671</c:v>
                </c:pt>
                <c:pt idx="37268">
                  <c:v>94.052083333333329</c:v>
                </c:pt>
                <c:pt idx="37269">
                  <c:v>94.0546875</c:v>
                </c:pt>
                <c:pt idx="37270">
                  <c:v>94.057291666666671</c:v>
                </c:pt>
                <c:pt idx="37271">
                  <c:v>94.059895833333329</c:v>
                </c:pt>
                <c:pt idx="37272">
                  <c:v>94.0625</c:v>
                </c:pt>
                <c:pt idx="37273">
                  <c:v>94.065104166666671</c:v>
                </c:pt>
                <c:pt idx="37274">
                  <c:v>94.067708333333329</c:v>
                </c:pt>
                <c:pt idx="37275">
                  <c:v>94.0703125</c:v>
                </c:pt>
                <c:pt idx="37276">
                  <c:v>94.072916666666671</c:v>
                </c:pt>
                <c:pt idx="37277">
                  <c:v>94.075520833333329</c:v>
                </c:pt>
                <c:pt idx="37278">
                  <c:v>94.078125</c:v>
                </c:pt>
                <c:pt idx="37279">
                  <c:v>94.080729166666671</c:v>
                </c:pt>
                <c:pt idx="37280">
                  <c:v>94.083333333333329</c:v>
                </c:pt>
                <c:pt idx="37281">
                  <c:v>94.0859375</c:v>
                </c:pt>
                <c:pt idx="37282">
                  <c:v>94.088541666666671</c:v>
                </c:pt>
                <c:pt idx="37283">
                  <c:v>94.091145833333329</c:v>
                </c:pt>
                <c:pt idx="37284">
                  <c:v>94.09375</c:v>
                </c:pt>
                <c:pt idx="37285">
                  <c:v>94.096354166666671</c:v>
                </c:pt>
                <c:pt idx="37286">
                  <c:v>94.098958333333329</c:v>
                </c:pt>
                <c:pt idx="37287">
                  <c:v>94.1015625</c:v>
                </c:pt>
                <c:pt idx="37288">
                  <c:v>94.104166666666671</c:v>
                </c:pt>
                <c:pt idx="37289">
                  <c:v>94.106770833333329</c:v>
                </c:pt>
                <c:pt idx="37290">
                  <c:v>94.109375</c:v>
                </c:pt>
                <c:pt idx="37291">
                  <c:v>94.111979166666671</c:v>
                </c:pt>
                <c:pt idx="37292">
                  <c:v>94.114583333333329</c:v>
                </c:pt>
                <c:pt idx="37293">
                  <c:v>94.1171875</c:v>
                </c:pt>
                <c:pt idx="37294">
                  <c:v>94.119791666666671</c:v>
                </c:pt>
                <c:pt idx="37295">
                  <c:v>94.122395833333329</c:v>
                </c:pt>
                <c:pt idx="37296">
                  <c:v>94.125</c:v>
                </c:pt>
                <c:pt idx="37297">
                  <c:v>94.127604166666671</c:v>
                </c:pt>
                <c:pt idx="37298">
                  <c:v>94.130208333333329</c:v>
                </c:pt>
                <c:pt idx="37299">
                  <c:v>94.1328125</c:v>
                </c:pt>
                <c:pt idx="37300">
                  <c:v>94.135416666666671</c:v>
                </c:pt>
                <c:pt idx="37301">
                  <c:v>94.138020833333329</c:v>
                </c:pt>
                <c:pt idx="37302">
                  <c:v>94.140625</c:v>
                </c:pt>
                <c:pt idx="37303">
                  <c:v>94.143229166666671</c:v>
                </c:pt>
                <c:pt idx="37304">
                  <c:v>94.145833333333329</c:v>
                </c:pt>
                <c:pt idx="37305">
                  <c:v>94.1484375</c:v>
                </c:pt>
                <c:pt idx="37306">
                  <c:v>94.151041666666671</c:v>
                </c:pt>
                <c:pt idx="37307">
                  <c:v>94.153645833333329</c:v>
                </c:pt>
                <c:pt idx="37308">
                  <c:v>94.15625</c:v>
                </c:pt>
                <c:pt idx="37309">
                  <c:v>94.158854166666671</c:v>
                </c:pt>
                <c:pt idx="37310">
                  <c:v>94.161458333333329</c:v>
                </c:pt>
                <c:pt idx="37311">
                  <c:v>94.1640625</c:v>
                </c:pt>
                <c:pt idx="37312">
                  <c:v>94.166666666666671</c:v>
                </c:pt>
                <c:pt idx="37313">
                  <c:v>94.169270833333329</c:v>
                </c:pt>
                <c:pt idx="37314">
                  <c:v>94.171875</c:v>
                </c:pt>
                <c:pt idx="37315">
                  <c:v>94.174479166666671</c:v>
                </c:pt>
                <c:pt idx="37316">
                  <c:v>94.177083333333329</c:v>
                </c:pt>
                <c:pt idx="37317">
                  <c:v>94.1796875</c:v>
                </c:pt>
                <c:pt idx="37318">
                  <c:v>94.182291666666671</c:v>
                </c:pt>
                <c:pt idx="37319">
                  <c:v>94.184895833333329</c:v>
                </c:pt>
                <c:pt idx="37320">
                  <c:v>94.1875</c:v>
                </c:pt>
                <c:pt idx="37321">
                  <c:v>94.190104166666671</c:v>
                </c:pt>
                <c:pt idx="37322">
                  <c:v>94.192708333333329</c:v>
                </c:pt>
                <c:pt idx="37323">
                  <c:v>94.1953125</c:v>
                </c:pt>
                <c:pt idx="37324">
                  <c:v>94.197916666666671</c:v>
                </c:pt>
                <c:pt idx="37325">
                  <c:v>94.200520833333329</c:v>
                </c:pt>
                <c:pt idx="37326">
                  <c:v>94.203125</c:v>
                </c:pt>
                <c:pt idx="37327">
                  <c:v>94.205729166666671</c:v>
                </c:pt>
                <c:pt idx="37328">
                  <c:v>94.208333333333329</c:v>
                </c:pt>
                <c:pt idx="37329">
                  <c:v>94.2109375</c:v>
                </c:pt>
                <c:pt idx="37330">
                  <c:v>94.213541666666671</c:v>
                </c:pt>
                <c:pt idx="37331">
                  <c:v>94.216145833333329</c:v>
                </c:pt>
                <c:pt idx="37332">
                  <c:v>94.21875</c:v>
                </c:pt>
                <c:pt idx="37333">
                  <c:v>94.221354166666671</c:v>
                </c:pt>
                <c:pt idx="37334">
                  <c:v>94.223958333333329</c:v>
                </c:pt>
                <c:pt idx="37335">
                  <c:v>94.2265625</c:v>
                </c:pt>
                <c:pt idx="37336">
                  <c:v>94.229166666666671</c:v>
                </c:pt>
                <c:pt idx="37337">
                  <c:v>94.231770833333329</c:v>
                </c:pt>
                <c:pt idx="37338">
                  <c:v>94.234375</c:v>
                </c:pt>
                <c:pt idx="37339">
                  <c:v>94.236979166666671</c:v>
                </c:pt>
                <c:pt idx="37340">
                  <c:v>94.239583333333329</c:v>
                </c:pt>
                <c:pt idx="37341">
                  <c:v>94.2421875</c:v>
                </c:pt>
                <c:pt idx="37342">
                  <c:v>94.244791666666671</c:v>
                </c:pt>
                <c:pt idx="37343">
                  <c:v>94.247395833333329</c:v>
                </c:pt>
                <c:pt idx="37344">
                  <c:v>94.25</c:v>
                </c:pt>
                <c:pt idx="37345">
                  <c:v>94.252604166666671</c:v>
                </c:pt>
                <c:pt idx="37346">
                  <c:v>94.255208333333329</c:v>
                </c:pt>
                <c:pt idx="37347">
                  <c:v>94.2578125</c:v>
                </c:pt>
                <c:pt idx="37348">
                  <c:v>94.260416666666671</c:v>
                </c:pt>
                <c:pt idx="37349">
                  <c:v>94.263020833333329</c:v>
                </c:pt>
                <c:pt idx="37350">
                  <c:v>94.265625</c:v>
                </c:pt>
                <c:pt idx="37351">
                  <c:v>94.268229166666671</c:v>
                </c:pt>
                <c:pt idx="37352">
                  <c:v>94.270833333333329</c:v>
                </c:pt>
                <c:pt idx="37353">
                  <c:v>94.2734375</c:v>
                </c:pt>
                <c:pt idx="37354">
                  <c:v>94.276041666666671</c:v>
                </c:pt>
                <c:pt idx="37355">
                  <c:v>94.278645833333329</c:v>
                </c:pt>
                <c:pt idx="37356">
                  <c:v>94.28125</c:v>
                </c:pt>
                <c:pt idx="37357">
                  <c:v>94.283854166666671</c:v>
                </c:pt>
                <c:pt idx="37358">
                  <c:v>94.286458333333329</c:v>
                </c:pt>
                <c:pt idx="37359">
                  <c:v>94.2890625</c:v>
                </c:pt>
                <c:pt idx="37360">
                  <c:v>94.291666666666671</c:v>
                </c:pt>
                <c:pt idx="37361">
                  <c:v>94.294270833333329</c:v>
                </c:pt>
                <c:pt idx="37362">
                  <c:v>94.296875</c:v>
                </c:pt>
                <c:pt idx="37363">
                  <c:v>94.299479166666671</c:v>
                </c:pt>
                <c:pt idx="37364">
                  <c:v>94.302083333333329</c:v>
                </c:pt>
                <c:pt idx="37365">
                  <c:v>94.3046875</c:v>
                </c:pt>
                <c:pt idx="37366">
                  <c:v>94.307291666666671</c:v>
                </c:pt>
                <c:pt idx="37367">
                  <c:v>94.309895833333329</c:v>
                </c:pt>
                <c:pt idx="37368">
                  <c:v>94.3125</c:v>
                </c:pt>
                <c:pt idx="37369">
                  <c:v>94.315104166666671</c:v>
                </c:pt>
                <c:pt idx="37370">
                  <c:v>94.317708333333329</c:v>
                </c:pt>
                <c:pt idx="37371">
                  <c:v>94.3203125</c:v>
                </c:pt>
                <c:pt idx="37372">
                  <c:v>94.322916666666671</c:v>
                </c:pt>
                <c:pt idx="37373">
                  <c:v>94.325520833333329</c:v>
                </c:pt>
                <c:pt idx="37374">
                  <c:v>94.328125</c:v>
                </c:pt>
                <c:pt idx="37375">
                  <c:v>94.330729166666671</c:v>
                </c:pt>
                <c:pt idx="37376">
                  <c:v>94.333333333333329</c:v>
                </c:pt>
                <c:pt idx="37377">
                  <c:v>94.3359375</c:v>
                </c:pt>
                <c:pt idx="37378">
                  <c:v>94.338541666666671</c:v>
                </c:pt>
                <c:pt idx="37379">
                  <c:v>94.341145833333329</c:v>
                </c:pt>
                <c:pt idx="37380">
                  <c:v>94.34375</c:v>
                </c:pt>
                <c:pt idx="37381">
                  <c:v>94.346354166666671</c:v>
                </c:pt>
                <c:pt idx="37382">
                  <c:v>94.348958333333329</c:v>
                </c:pt>
                <c:pt idx="37383">
                  <c:v>94.3515625</c:v>
                </c:pt>
                <c:pt idx="37384">
                  <c:v>94.354166666666671</c:v>
                </c:pt>
                <c:pt idx="37385">
                  <c:v>94.356770833333329</c:v>
                </c:pt>
                <c:pt idx="37386">
                  <c:v>94.359375</c:v>
                </c:pt>
                <c:pt idx="37387">
                  <c:v>94.361979166666671</c:v>
                </c:pt>
                <c:pt idx="37388">
                  <c:v>94.364583333333329</c:v>
                </c:pt>
                <c:pt idx="37389">
                  <c:v>94.3671875</c:v>
                </c:pt>
                <c:pt idx="37390">
                  <c:v>94.369791666666671</c:v>
                </c:pt>
                <c:pt idx="37391">
                  <c:v>94.372395833333329</c:v>
                </c:pt>
                <c:pt idx="37392">
                  <c:v>94.375</c:v>
                </c:pt>
                <c:pt idx="37393">
                  <c:v>94.377604166666671</c:v>
                </c:pt>
                <c:pt idx="37394">
                  <c:v>94.380208333333329</c:v>
                </c:pt>
                <c:pt idx="37395">
                  <c:v>94.3828125</c:v>
                </c:pt>
                <c:pt idx="37396">
                  <c:v>94.385416666666671</c:v>
                </c:pt>
                <c:pt idx="37397">
                  <c:v>94.388020833333329</c:v>
                </c:pt>
                <c:pt idx="37398">
                  <c:v>94.390625</c:v>
                </c:pt>
                <c:pt idx="37399">
                  <c:v>94.393229166666671</c:v>
                </c:pt>
                <c:pt idx="37400">
                  <c:v>94.395833333333329</c:v>
                </c:pt>
                <c:pt idx="37401">
                  <c:v>94.3984375</c:v>
                </c:pt>
                <c:pt idx="37402">
                  <c:v>94.401041666666671</c:v>
                </c:pt>
                <c:pt idx="37403">
                  <c:v>94.403645833333329</c:v>
                </c:pt>
                <c:pt idx="37404">
                  <c:v>94.40625</c:v>
                </c:pt>
                <c:pt idx="37405">
                  <c:v>94.408854166666671</c:v>
                </c:pt>
                <c:pt idx="37406">
                  <c:v>94.411458333333329</c:v>
                </c:pt>
                <c:pt idx="37407">
                  <c:v>94.4140625</c:v>
                </c:pt>
                <c:pt idx="37408">
                  <c:v>94.416666666666671</c:v>
                </c:pt>
                <c:pt idx="37409">
                  <c:v>94.419270833333329</c:v>
                </c:pt>
                <c:pt idx="37410">
                  <c:v>94.421875</c:v>
                </c:pt>
                <c:pt idx="37411">
                  <c:v>94.424479166666671</c:v>
                </c:pt>
                <c:pt idx="37412">
                  <c:v>94.427083333333329</c:v>
                </c:pt>
                <c:pt idx="37413">
                  <c:v>94.4296875</c:v>
                </c:pt>
                <c:pt idx="37414">
                  <c:v>94.432291666666671</c:v>
                </c:pt>
                <c:pt idx="37415">
                  <c:v>94.434895833333329</c:v>
                </c:pt>
                <c:pt idx="37416">
                  <c:v>94.4375</c:v>
                </c:pt>
                <c:pt idx="37417">
                  <c:v>94.440104166666671</c:v>
                </c:pt>
                <c:pt idx="37418">
                  <c:v>94.442708333333329</c:v>
                </c:pt>
                <c:pt idx="37419">
                  <c:v>94.4453125</c:v>
                </c:pt>
                <c:pt idx="37420">
                  <c:v>94.447916666666671</c:v>
                </c:pt>
                <c:pt idx="37421">
                  <c:v>94.450520833333329</c:v>
                </c:pt>
                <c:pt idx="37422">
                  <c:v>94.453125</c:v>
                </c:pt>
                <c:pt idx="37423">
                  <c:v>94.455729166666671</c:v>
                </c:pt>
                <c:pt idx="37424">
                  <c:v>94.458333333333329</c:v>
                </c:pt>
                <c:pt idx="37425">
                  <c:v>94.4609375</c:v>
                </c:pt>
                <c:pt idx="37426">
                  <c:v>94.463541666666671</c:v>
                </c:pt>
                <c:pt idx="37427">
                  <c:v>94.466145833333329</c:v>
                </c:pt>
                <c:pt idx="37428">
                  <c:v>94.46875</c:v>
                </c:pt>
                <c:pt idx="37429">
                  <c:v>94.471354166666671</c:v>
                </c:pt>
                <c:pt idx="37430">
                  <c:v>94.473958333333329</c:v>
                </c:pt>
                <c:pt idx="37431">
                  <c:v>94.4765625</c:v>
                </c:pt>
                <c:pt idx="37432">
                  <c:v>94.479166666666671</c:v>
                </c:pt>
                <c:pt idx="37433">
                  <c:v>94.481770833333329</c:v>
                </c:pt>
                <c:pt idx="37434">
                  <c:v>94.484375</c:v>
                </c:pt>
                <c:pt idx="37435">
                  <c:v>94.486979166666671</c:v>
                </c:pt>
                <c:pt idx="37436">
                  <c:v>94.489583333333329</c:v>
                </c:pt>
                <c:pt idx="37437">
                  <c:v>94.4921875</c:v>
                </c:pt>
                <c:pt idx="37438">
                  <c:v>94.494791666666671</c:v>
                </c:pt>
                <c:pt idx="37439">
                  <c:v>94.497395833333329</c:v>
                </c:pt>
                <c:pt idx="37440">
                  <c:v>94.5</c:v>
                </c:pt>
                <c:pt idx="37441">
                  <c:v>94.502604166666671</c:v>
                </c:pt>
                <c:pt idx="37442">
                  <c:v>94.505208333333329</c:v>
                </c:pt>
                <c:pt idx="37443">
                  <c:v>94.5078125</c:v>
                </c:pt>
                <c:pt idx="37444">
                  <c:v>94.510416666666671</c:v>
                </c:pt>
                <c:pt idx="37445">
                  <c:v>94.513020833333329</c:v>
                </c:pt>
                <c:pt idx="37446">
                  <c:v>94.515625</c:v>
                </c:pt>
                <c:pt idx="37447">
                  <c:v>94.518229166666671</c:v>
                </c:pt>
                <c:pt idx="37448">
                  <c:v>94.520833333333329</c:v>
                </c:pt>
                <c:pt idx="37449">
                  <c:v>94.5234375</c:v>
                </c:pt>
                <c:pt idx="37450">
                  <c:v>94.526041666666671</c:v>
                </c:pt>
                <c:pt idx="37451">
                  <c:v>94.528645833333329</c:v>
                </c:pt>
                <c:pt idx="37452">
                  <c:v>94.53125</c:v>
                </c:pt>
                <c:pt idx="37453">
                  <c:v>94.533854166666671</c:v>
                </c:pt>
                <c:pt idx="37454">
                  <c:v>94.536458333333329</c:v>
                </c:pt>
                <c:pt idx="37455">
                  <c:v>94.5390625</c:v>
                </c:pt>
                <c:pt idx="37456">
                  <c:v>94.541666666666671</c:v>
                </c:pt>
                <c:pt idx="37457">
                  <c:v>94.544270833333329</c:v>
                </c:pt>
                <c:pt idx="37458">
                  <c:v>94.546875</c:v>
                </c:pt>
                <c:pt idx="37459">
                  <c:v>94.549479166666671</c:v>
                </c:pt>
                <c:pt idx="37460">
                  <c:v>94.552083333333329</c:v>
                </c:pt>
                <c:pt idx="37461">
                  <c:v>94.5546875</c:v>
                </c:pt>
                <c:pt idx="37462">
                  <c:v>94.557291666666671</c:v>
                </c:pt>
                <c:pt idx="37463">
                  <c:v>94.559895833333329</c:v>
                </c:pt>
                <c:pt idx="37464">
                  <c:v>94.5625</c:v>
                </c:pt>
                <c:pt idx="37465">
                  <c:v>94.565104166666671</c:v>
                </c:pt>
                <c:pt idx="37466">
                  <c:v>94.567708333333329</c:v>
                </c:pt>
                <c:pt idx="37467">
                  <c:v>94.5703125</c:v>
                </c:pt>
                <c:pt idx="37468">
                  <c:v>94.572916666666671</c:v>
                </c:pt>
                <c:pt idx="37469">
                  <c:v>94.575520833333329</c:v>
                </c:pt>
                <c:pt idx="37470">
                  <c:v>94.578125</c:v>
                </c:pt>
                <c:pt idx="37471">
                  <c:v>94.580729166666671</c:v>
                </c:pt>
                <c:pt idx="37472">
                  <c:v>94.583333333333329</c:v>
                </c:pt>
                <c:pt idx="37473">
                  <c:v>94.5859375</c:v>
                </c:pt>
                <c:pt idx="37474">
                  <c:v>94.588541666666671</c:v>
                </c:pt>
                <c:pt idx="37475">
                  <c:v>94.591145833333329</c:v>
                </c:pt>
                <c:pt idx="37476">
                  <c:v>94.59375</c:v>
                </c:pt>
                <c:pt idx="37477">
                  <c:v>94.596354166666671</c:v>
                </c:pt>
                <c:pt idx="37478">
                  <c:v>94.598958333333329</c:v>
                </c:pt>
                <c:pt idx="37479">
                  <c:v>94.6015625</c:v>
                </c:pt>
                <c:pt idx="37480">
                  <c:v>94.604166666666671</c:v>
                </c:pt>
                <c:pt idx="37481">
                  <c:v>94.606770833333329</c:v>
                </c:pt>
                <c:pt idx="37482">
                  <c:v>94.609375</c:v>
                </c:pt>
                <c:pt idx="37483">
                  <c:v>94.611979166666671</c:v>
                </c:pt>
                <c:pt idx="37484">
                  <c:v>94.614583333333329</c:v>
                </c:pt>
                <c:pt idx="37485">
                  <c:v>94.6171875</c:v>
                </c:pt>
                <c:pt idx="37486">
                  <c:v>94.619791666666671</c:v>
                </c:pt>
                <c:pt idx="37487">
                  <c:v>94.622395833333329</c:v>
                </c:pt>
                <c:pt idx="37488">
                  <c:v>94.625</c:v>
                </c:pt>
                <c:pt idx="37489">
                  <c:v>94.627604166666671</c:v>
                </c:pt>
                <c:pt idx="37490">
                  <c:v>94.630208333333329</c:v>
                </c:pt>
                <c:pt idx="37491">
                  <c:v>94.6328125</c:v>
                </c:pt>
                <c:pt idx="37492">
                  <c:v>94.635416666666671</c:v>
                </c:pt>
                <c:pt idx="37493">
                  <c:v>94.638020833333329</c:v>
                </c:pt>
                <c:pt idx="37494">
                  <c:v>94.640625</c:v>
                </c:pt>
                <c:pt idx="37495">
                  <c:v>94.643229166666671</c:v>
                </c:pt>
                <c:pt idx="37496">
                  <c:v>94.645833333333329</c:v>
                </c:pt>
                <c:pt idx="37497">
                  <c:v>94.6484375</c:v>
                </c:pt>
                <c:pt idx="37498">
                  <c:v>94.651041666666671</c:v>
                </c:pt>
                <c:pt idx="37499">
                  <c:v>94.653645833333329</c:v>
                </c:pt>
                <c:pt idx="37500">
                  <c:v>94.65625</c:v>
                </c:pt>
                <c:pt idx="37501">
                  <c:v>94.658854166666671</c:v>
                </c:pt>
                <c:pt idx="37502">
                  <c:v>94.661458333333329</c:v>
                </c:pt>
                <c:pt idx="37503">
                  <c:v>94.6640625</c:v>
                </c:pt>
                <c:pt idx="37504">
                  <c:v>94.666666666666671</c:v>
                </c:pt>
                <c:pt idx="37505">
                  <c:v>94.669270833333329</c:v>
                </c:pt>
                <c:pt idx="37506">
                  <c:v>94.671875</c:v>
                </c:pt>
                <c:pt idx="37507">
                  <c:v>94.674479166666671</c:v>
                </c:pt>
                <c:pt idx="37508">
                  <c:v>94.677083333333329</c:v>
                </c:pt>
                <c:pt idx="37509">
                  <c:v>94.6796875</c:v>
                </c:pt>
                <c:pt idx="37510">
                  <c:v>94.682291666666671</c:v>
                </c:pt>
                <c:pt idx="37511">
                  <c:v>94.684895833333329</c:v>
                </c:pt>
                <c:pt idx="37512">
                  <c:v>94.6875</c:v>
                </c:pt>
                <c:pt idx="37513">
                  <c:v>94.690104166666671</c:v>
                </c:pt>
                <c:pt idx="37514">
                  <c:v>94.692708333333329</c:v>
                </c:pt>
                <c:pt idx="37515">
                  <c:v>94.6953125</c:v>
                </c:pt>
                <c:pt idx="37516">
                  <c:v>94.697916666666671</c:v>
                </c:pt>
                <c:pt idx="37517">
                  <c:v>94.700520833333329</c:v>
                </c:pt>
                <c:pt idx="37518">
                  <c:v>94.703125</c:v>
                </c:pt>
                <c:pt idx="37519">
                  <c:v>94.705729166666671</c:v>
                </c:pt>
                <c:pt idx="37520">
                  <c:v>94.708333333333329</c:v>
                </c:pt>
                <c:pt idx="37521">
                  <c:v>94.7109375</c:v>
                </c:pt>
                <c:pt idx="37522">
                  <c:v>94.713541666666671</c:v>
                </c:pt>
                <c:pt idx="37523">
                  <c:v>94.716145833333329</c:v>
                </c:pt>
                <c:pt idx="37524">
                  <c:v>94.71875</c:v>
                </c:pt>
                <c:pt idx="37525">
                  <c:v>94.721354166666671</c:v>
                </c:pt>
                <c:pt idx="37526">
                  <c:v>94.723958333333329</c:v>
                </c:pt>
                <c:pt idx="37527">
                  <c:v>94.7265625</c:v>
                </c:pt>
                <c:pt idx="37528">
                  <c:v>94.729166666666671</c:v>
                </c:pt>
                <c:pt idx="37529">
                  <c:v>94.731770833333329</c:v>
                </c:pt>
                <c:pt idx="37530">
                  <c:v>94.734375</c:v>
                </c:pt>
                <c:pt idx="37531">
                  <c:v>94.736979166666671</c:v>
                </c:pt>
                <c:pt idx="37532">
                  <c:v>94.739583333333329</c:v>
                </c:pt>
                <c:pt idx="37533">
                  <c:v>94.7421875</c:v>
                </c:pt>
                <c:pt idx="37534">
                  <c:v>94.744791666666671</c:v>
                </c:pt>
                <c:pt idx="37535">
                  <c:v>94.747395833333329</c:v>
                </c:pt>
                <c:pt idx="37536">
                  <c:v>94.75</c:v>
                </c:pt>
                <c:pt idx="37537">
                  <c:v>94.752604166666671</c:v>
                </c:pt>
                <c:pt idx="37538">
                  <c:v>94.755208333333329</c:v>
                </c:pt>
                <c:pt idx="37539">
                  <c:v>94.7578125</c:v>
                </c:pt>
                <c:pt idx="37540">
                  <c:v>94.760416666666671</c:v>
                </c:pt>
                <c:pt idx="37541">
                  <c:v>94.763020833333329</c:v>
                </c:pt>
                <c:pt idx="37542">
                  <c:v>94.765625</c:v>
                </c:pt>
                <c:pt idx="37543">
                  <c:v>94.768229166666671</c:v>
                </c:pt>
                <c:pt idx="37544">
                  <c:v>94.770833333333329</c:v>
                </c:pt>
                <c:pt idx="37545">
                  <c:v>94.7734375</c:v>
                </c:pt>
                <c:pt idx="37546">
                  <c:v>94.776041666666671</c:v>
                </c:pt>
                <c:pt idx="37547">
                  <c:v>94.778645833333329</c:v>
                </c:pt>
                <c:pt idx="37548">
                  <c:v>94.78125</c:v>
                </c:pt>
                <c:pt idx="37549">
                  <c:v>94.783854166666671</c:v>
                </c:pt>
                <c:pt idx="37550">
                  <c:v>94.786458333333329</c:v>
                </c:pt>
                <c:pt idx="37551">
                  <c:v>94.7890625</c:v>
                </c:pt>
                <c:pt idx="37552">
                  <c:v>94.791666666666671</c:v>
                </c:pt>
                <c:pt idx="37553">
                  <c:v>94.794270833333329</c:v>
                </c:pt>
                <c:pt idx="37554">
                  <c:v>94.796875</c:v>
                </c:pt>
                <c:pt idx="37555">
                  <c:v>94.799479166666671</c:v>
                </c:pt>
                <c:pt idx="37556">
                  <c:v>94.802083333333329</c:v>
                </c:pt>
                <c:pt idx="37557">
                  <c:v>94.8046875</c:v>
                </c:pt>
                <c:pt idx="37558">
                  <c:v>94.807291666666671</c:v>
                </c:pt>
                <c:pt idx="37559">
                  <c:v>94.809895833333329</c:v>
                </c:pt>
                <c:pt idx="37560">
                  <c:v>94.8125</c:v>
                </c:pt>
                <c:pt idx="37561">
                  <c:v>94.815104166666671</c:v>
                </c:pt>
                <c:pt idx="37562">
                  <c:v>94.817708333333329</c:v>
                </c:pt>
                <c:pt idx="37563">
                  <c:v>94.8203125</c:v>
                </c:pt>
                <c:pt idx="37564">
                  <c:v>94.822916666666671</c:v>
                </c:pt>
                <c:pt idx="37565">
                  <c:v>94.825520833333329</c:v>
                </c:pt>
                <c:pt idx="37566">
                  <c:v>94.828125</c:v>
                </c:pt>
                <c:pt idx="37567">
                  <c:v>94.830729166666671</c:v>
                </c:pt>
                <c:pt idx="37568">
                  <c:v>94.833333333333329</c:v>
                </c:pt>
                <c:pt idx="37569">
                  <c:v>94.8359375</c:v>
                </c:pt>
                <c:pt idx="37570">
                  <c:v>94.838541666666671</c:v>
                </c:pt>
                <c:pt idx="37571">
                  <c:v>94.841145833333329</c:v>
                </c:pt>
                <c:pt idx="37572">
                  <c:v>94.84375</c:v>
                </c:pt>
                <c:pt idx="37573">
                  <c:v>94.846354166666671</c:v>
                </c:pt>
                <c:pt idx="37574">
                  <c:v>94.848958333333329</c:v>
                </c:pt>
                <c:pt idx="37575">
                  <c:v>94.8515625</c:v>
                </c:pt>
                <c:pt idx="37576">
                  <c:v>94.854166666666671</c:v>
                </c:pt>
                <c:pt idx="37577">
                  <c:v>94.856770833333329</c:v>
                </c:pt>
                <c:pt idx="37578">
                  <c:v>94.859375</c:v>
                </c:pt>
                <c:pt idx="37579">
                  <c:v>94.861979166666671</c:v>
                </c:pt>
                <c:pt idx="37580">
                  <c:v>94.864583333333329</c:v>
                </c:pt>
                <c:pt idx="37581">
                  <c:v>94.8671875</c:v>
                </c:pt>
                <c:pt idx="37582">
                  <c:v>94.869791666666671</c:v>
                </c:pt>
                <c:pt idx="37583">
                  <c:v>94.872395833333329</c:v>
                </c:pt>
                <c:pt idx="37584">
                  <c:v>94.875</c:v>
                </c:pt>
                <c:pt idx="37585">
                  <c:v>94.877604166666671</c:v>
                </c:pt>
                <c:pt idx="37586">
                  <c:v>94.880208333333329</c:v>
                </c:pt>
                <c:pt idx="37587">
                  <c:v>94.8828125</c:v>
                </c:pt>
                <c:pt idx="37588">
                  <c:v>94.885416666666671</c:v>
                </c:pt>
                <c:pt idx="37589">
                  <c:v>94.888020833333329</c:v>
                </c:pt>
                <c:pt idx="37590">
                  <c:v>94.890625</c:v>
                </c:pt>
                <c:pt idx="37591">
                  <c:v>94.893229166666671</c:v>
                </c:pt>
                <c:pt idx="37592">
                  <c:v>94.895833333333329</c:v>
                </c:pt>
                <c:pt idx="37593">
                  <c:v>94.8984375</c:v>
                </c:pt>
                <c:pt idx="37594">
                  <c:v>94.901041666666671</c:v>
                </c:pt>
                <c:pt idx="37595">
                  <c:v>94.903645833333329</c:v>
                </c:pt>
                <c:pt idx="37596">
                  <c:v>94.90625</c:v>
                </c:pt>
                <c:pt idx="37597">
                  <c:v>94.908854166666671</c:v>
                </c:pt>
                <c:pt idx="37598">
                  <c:v>94.911458333333329</c:v>
                </c:pt>
                <c:pt idx="37599">
                  <c:v>94.9140625</c:v>
                </c:pt>
                <c:pt idx="37600">
                  <c:v>94.916666666666671</c:v>
                </c:pt>
                <c:pt idx="37601">
                  <c:v>94.919270833333329</c:v>
                </c:pt>
                <c:pt idx="37602">
                  <c:v>94.921875</c:v>
                </c:pt>
                <c:pt idx="37603">
                  <c:v>94.924479166666671</c:v>
                </c:pt>
                <c:pt idx="37604">
                  <c:v>94.927083333333329</c:v>
                </c:pt>
                <c:pt idx="37605">
                  <c:v>94.9296875</c:v>
                </c:pt>
                <c:pt idx="37606">
                  <c:v>94.932291666666671</c:v>
                </c:pt>
                <c:pt idx="37607">
                  <c:v>94.934895833333329</c:v>
                </c:pt>
                <c:pt idx="37608">
                  <c:v>94.9375</c:v>
                </c:pt>
                <c:pt idx="37609">
                  <c:v>94.940104166666671</c:v>
                </c:pt>
                <c:pt idx="37610">
                  <c:v>94.942708333333329</c:v>
                </c:pt>
                <c:pt idx="37611">
                  <c:v>94.9453125</c:v>
                </c:pt>
                <c:pt idx="37612">
                  <c:v>94.947916666666671</c:v>
                </c:pt>
                <c:pt idx="37613">
                  <c:v>94.950520833333329</c:v>
                </c:pt>
                <c:pt idx="37614">
                  <c:v>94.953125</c:v>
                </c:pt>
                <c:pt idx="37615">
                  <c:v>94.955729166666671</c:v>
                </c:pt>
                <c:pt idx="37616">
                  <c:v>94.958333333333329</c:v>
                </c:pt>
                <c:pt idx="37617">
                  <c:v>94.9609375</c:v>
                </c:pt>
                <c:pt idx="37618">
                  <c:v>94.963541666666671</c:v>
                </c:pt>
                <c:pt idx="37619">
                  <c:v>94.966145833333329</c:v>
                </c:pt>
                <c:pt idx="37620">
                  <c:v>94.96875</c:v>
                </c:pt>
                <c:pt idx="37621">
                  <c:v>94.971354166666671</c:v>
                </c:pt>
                <c:pt idx="37622">
                  <c:v>94.973958333333329</c:v>
                </c:pt>
                <c:pt idx="37623">
                  <c:v>94.9765625</c:v>
                </c:pt>
                <c:pt idx="37624">
                  <c:v>94.979166666666671</c:v>
                </c:pt>
                <c:pt idx="37625">
                  <c:v>94.981770833333329</c:v>
                </c:pt>
                <c:pt idx="37626">
                  <c:v>94.984375</c:v>
                </c:pt>
                <c:pt idx="37627">
                  <c:v>94.986979166666671</c:v>
                </c:pt>
                <c:pt idx="37628">
                  <c:v>94.989583333333329</c:v>
                </c:pt>
                <c:pt idx="37629">
                  <c:v>94.9921875</c:v>
                </c:pt>
                <c:pt idx="37630">
                  <c:v>94.994791666666671</c:v>
                </c:pt>
                <c:pt idx="37631">
                  <c:v>94.997395833333329</c:v>
                </c:pt>
                <c:pt idx="37632">
                  <c:v>95</c:v>
                </c:pt>
                <c:pt idx="37633">
                  <c:v>95.002604166666671</c:v>
                </c:pt>
                <c:pt idx="37634">
                  <c:v>95.005208333333329</c:v>
                </c:pt>
                <c:pt idx="37635">
                  <c:v>95.0078125</c:v>
                </c:pt>
                <c:pt idx="37636">
                  <c:v>95.010416666666671</c:v>
                </c:pt>
                <c:pt idx="37637">
                  <c:v>95.013020833333329</c:v>
                </c:pt>
                <c:pt idx="37638">
                  <c:v>95.015625</c:v>
                </c:pt>
                <c:pt idx="37639">
                  <c:v>95.018229166666671</c:v>
                </c:pt>
                <c:pt idx="37640">
                  <c:v>95.020833333333329</c:v>
                </c:pt>
                <c:pt idx="37641">
                  <c:v>95.0234375</c:v>
                </c:pt>
                <c:pt idx="37642">
                  <c:v>95.026041666666671</c:v>
                </c:pt>
                <c:pt idx="37643">
                  <c:v>95.028645833333329</c:v>
                </c:pt>
                <c:pt idx="37644">
                  <c:v>95.03125</c:v>
                </c:pt>
                <c:pt idx="37645">
                  <c:v>95.033854166666671</c:v>
                </c:pt>
                <c:pt idx="37646">
                  <c:v>95.036458333333329</c:v>
                </c:pt>
                <c:pt idx="37647">
                  <c:v>95.0390625</c:v>
                </c:pt>
                <c:pt idx="37648">
                  <c:v>95.041666666666671</c:v>
                </c:pt>
                <c:pt idx="37649">
                  <c:v>95.044270833333329</c:v>
                </c:pt>
                <c:pt idx="37650">
                  <c:v>95.046875</c:v>
                </c:pt>
                <c:pt idx="37651">
                  <c:v>95.049479166666671</c:v>
                </c:pt>
                <c:pt idx="37652">
                  <c:v>95.052083333333329</c:v>
                </c:pt>
                <c:pt idx="37653">
                  <c:v>95.0546875</c:v>
                </c:pt>
                <c:pt idx="37654">
                  <c:v>95.057291666666671</c:v>
                </c:pt>
                <c:pt idx="37655">
                  <c:v>95.059895833333329</c:v>
                </c:pt>
                <c:pt idx="37656">
                  <c:v>95.0625</c:v>
                </c:pt>
                <c:pt idx="37657">
                  <c:v>95.065104166666671</c:v>
                </c:pt>
                <c:pt idx="37658">
                  <c:v>95.067708333333329</c:v>
                </c:pt>
                <c:pt idx="37659">
                  <c:v>95.0703125</c:v>
                </c:pt>
                <c:pt idx="37660">
                  <c:v>95.072916666666671</c:v>
                </c:pt>
                <c:pt idx="37661">
                  <c:v>95.075520833333329</c:v>
                </c:pt>
                <c:pt idx="37662">
                  <c:v>95.078125</c:v>
                </c:pt>
                <c:pt idx="37663">
                  <c:v>95.080729166666671</c:v>
                </c:pt>
                <c:pt idx="37664">
                  <c:v>95.083333333333329</c:v>
                </c:pt>
                <c:pt idx="37665">
                  <c:v>95.0859375</c:v>
                </c:pt>
                <c:pt idx="37666">
                  <c:v>95.088541666666671</c:v>
                </c:pt>
                <c:pt idx="37667">
                  <c:v>95.091145833333329</c:v>
                </c:pt>
                <c:pt idx="37668">
                  <c:v>95.09375</c:v>
                </c:pt>
                <c:pt idx="37669">
                  <c:v>95.096354166666671</c:v>
                </c:pt>
                <c:pt idx="37670">
                  <c:v>95.098958333333329</c:v>
                </c:pt>
                <c:pt idx="37671">
                  <c:v>95.1015625</c:v>
                </c:pt>
                <c:pt idx="37672">
                  <c:v>95.104166666666671</c:v>
                </c:pt>
                <c:pt idx="37673">
                  <c:v>95.106770833333329</c:v>
                </c:pt>
                <c:pt idx="37674">
                  <c:v>95.109375</c:v>
                </c:pt>
                <c:pt idx="37675">
                  <c:v>95.111979166666671</c:v>
                </c:pt>
                <c:pt idx="37676">
                  <c:v>95.114583333333329</c:v>
                </c:pt>
                <c:pt idx="37677">
                  <c:v>95.1171875</c:v>
                </c:pt>
                <c:pt idx="37678">
                  <c:v>95.119791666666671</c:v>
                </c:pt>
                <c:pt idx="37679">
                  <c:v>95.122395833333329</c:v>
                </c:pt>
                <c:pt idx="37680">
                  <c:v>95.125</c:v>
                </c:pt>
                <c:pt idx="37681">
                  <c:v>95.127604166666671</c:v>
                </c:pt>
                <c:pt idx="37682">
                  <c:v>95.130208333333329</c:v>
                </c:pt>
                <c:pt idx="37683">
                  <c:v>95.1328125</c:v>
                </c:pt>
                <c:pt idx="37684">
                  <c:v>95.135416666666671</c:v>
                </c:pt>
                <c:pt idx="37685">
                  <c:v>95.138020833333329</c:v>
                </c:pt>
                <c:pt idx="37686">
                  <c:v>95.140625</c:v>
                </c:pt>
                <c:pt idx="37687">
                  <c:v>95.143229166666671</c:v>
                </c:pt>
                <c:pt idx="37688">
                  <c:v>95.145833333333329</c:v>
                </c:pt>
                <c:pt idx="37689">
                  <c:v>95.1484375</c:v>
                </c:pt>
                <c:pt idx="37690">
                  <c:v>95.151041666666671</c:v>
                </c:pt>
                <c:pt idx="37691">
                  <c:v>95.153645833333329</c:v>
                </c:pt>
                <c:pt idx="37692">
                  <c:v>95.15625</c:v>
                </c:pt>
                <c:pt idx="37693">
                  <c:v>95.158854166666671</c:v>
                </c:pt>
                <c:pt idx="37694">
                  <c:v>95.161458333333329</c:v>
                </c:pt>
                <c:pt idx="37695">
                  <c:v>95.1640625</c:v>
                </c:pt>
                <c:pt idx="37696">
                  <c:v>95.166666666666671</c:v>
                </c:pt>
                <c:pt idx="37697">
                  <c:v>95.169270833333329</c:v>
                </c:pt>
                <c:pt idx="37698">
                  <c:v>95.171875</c:v>
                </c:pt>
                <c:pt idx="37699">
                  <c:v>95.174479166666671</c:v>
                </c:pt>
                <c:pt idx="37700">
                  <c:v>95.177083333333329</c:v>
                </c:pt>
                <c:pt idx="37701">
                  <c:v>95.1796875</c:v>
                </c:pt>
                <c:pt idx="37702">
                  <c:v>95.182291666666671</c:v>
                </c:pt>
                <c:pt idx="37703">
                  <c:v>95.184895833333329</c:v>
                </c:pt>
                <c:pt idx="37704">
                  <c:v>95.1875</c:v>
                </c:pt>
                <c:pt idx="37705">
                  <c:v>95.190104166666671</c:v>
                </c:pt>
                <c:pt idx="37706">
                  <c:v>95.192708333333329</c:v>
                </c:pt>
                <c:pt idx="37707">
                  <c:v>95.1953125</c:v>
                </c:pt>
                <c:pt idx="37708">
                  <c:v>95.197916666666671</c:v>
                </c:pt>
                <c:pt idx="37709">
                  <c:v>95.200520833333329</c:v>
                </c:pt>
                <c:pt idx="37710">
                  <c:v>95.203125</c:v>
                </c:pt>
                <c:pt idx="37711">
                  <c:v>95.205729166666671</c:v>
                </c:pt>
                <c:pt idx="37712">
                  <c:v>95.208333333333329</c:v>
                </c:pt>
                <c:pt idx="37713">
                  <c:v>95.2109375</c:v>
                </c:pt>
                <c:pt idx="37714">
                  <c:v>95.213541666666671</c:v>
                </c:pt>
                <c:pt idx="37715">
                  <c:v>95.216145833333329</c:v>
                </c:pt>
                <c:pt idx="37716">
                  <c:v>95.21875</c:v>
                </c:pt>
                <c:pt idx="37717">
                  <c:v>95.221354166666671</c:v>
                </c:pt>
                <c:pt idx="37718">
                  <c:v>95.223958333333329</c:v>
                </c:pt>
                <c:pt idx="37719">
                  <c:v>95.2265625</c:v>
                </c:pt>
                <c:pt idx="37720">
                  <c:v>95.229166666666671</c:v>
                </c:pt>
                <c:pt idx="37721">
                  <c:v>95.231770833333329</c:v>
                </c:pt>
                <c:pt idx="37722">
                  <c:v>95.234375</c:v>
                </c:pt>
                <c:pt idx="37723">
                  <c:v>95.236979166666671</c:v>
                </c:pt>
                <c:pt idx="37724">
                  <c:v>95.239583333333329</c:v>
                </c:pt>
                <c:pt idx="37725">
                  <c:v>95.2421875</c:v>
                </c:pt>
                <c:pt idx="37726">
                  <c:v>95.244791666666671</c:v>
                </c:pt>
                <c:pt idx="37727">
                  <c:v>95.247395833333329</c:v>
                </c:pt>
                <c:pt idx="37728">
                  <c:v>95.25</c:v>
                </c:pt>
                <c:pt idx="37729">
                  <c:v>95.252604166666671</c:v>
                </c:pt>
                <c:pt idx="37730">
                  <c:v>95.255208333333329</c:v>
                </c:pt>
                <c:pt idx="37731">
                  <c:v>95.2578125</c:v>
                </c:pt>
                <c:pt idx="37732">
                  <c:v>95.260416666666671</c:v>
                </c:pt>
                <c:pt idx="37733">
                  <c:v>95.263020833333329</c:v>
                </c:pt>
                <c:pt idx="37734">
                  <c:v>95.265625</c:v>
                </c:pt>
                <c:pt idx="37735">
                  <c:v>95.268229166666671</c:v>
                </c:pt>
                <c:pt idx="37736">
                  <c:v>95.270833333333329</c:v>
                </c:pt>
                <c:pt idx="37737">
                  <c:v>95.2734375</c:v>
                </c:pt>
                <c:pt idx="37738">
                  <c:v>95.276041666666671</c:v>
                </c:pt>
                <c:pt idx="37739">
                  <c:v>95.278645833333329</c:v>
                </c:pt>
                <c:pt idx="37740">
                  <c:v>95.28125</c:v>
                </c:pt>
                <c:pt idx="37741">
                  <c:v>95.283854166666671</c:v>
                </c:pt>
                <c:pt idx="37742">
                  <c:v>95.286458333333329</c:v>
                </c:pt>
                <c:pt idx="37743">
                  <c:v>95.2890625</c:v>
                </c:pt>
                <c:pt idx="37744">
                  <c:v>95.291666666666671</c:v>
                </c:pt>
                <c:pt idx="37745">
                  <c:v>95.294270833333329</c:v>
                </c:pt>
                <c:pt idx="37746">
                  <c:v>95.296875</c:v>
                </c:pt>
                <c:pt idx="37747">
                  <c:v>95.299479166666671</c:v>
                </c:pt>
                <c:pt idx="37748">
                  <c:v>95.302083333333329</c:v>
                </c:pt>
                <c:pt idx="37749">
                  <c:v>95.3046875</c:v>
                </c:pt>
                <c:pt idx="37750">
                  <c:v>95.307291666666671</c:v>
                </c:pt>
                <c:pt idx="37751">
                  <c:v>95.309895833333329</c:v>
                </c:pt>
                <c:pt idx="37752">
                  <c:v>95.3125</c:v>
                </c:pt>
                <c:pt idx="37753">
                  <c:v>95.315104166666671</c:v>
                </c:pt>
                <c:pt idx="37754">
                  <c:v>95.317708333333329</c:v>
                </c:pt>
                <c:pt idx="37755">
                  <c:v>95.3203125</c:v>
                </c:pt>
                <c:pt idx="37756">
                  <c:v>95.322916666666671</c:v>
                </c:pt>
                <c:pt idx="37757">
                  <c:v>95.325520833333329</c:v>
                </c:pt>
                <c:pt idx="37758">
                  <c:v>95.328125</c:v>
                </c:pt>
                <c:pt idx="37759">
                  <c:v>95.330729166666671</c:v>
                </c:pt>
                <c:pt idx="37760">
                  <c:v>95.333333333333329</c:v>
                </c:pt>
                <c:pt idx="37761">
                  <c:v>95.3359375</c:v>
                </c:pt>
                <c:pt idx="37762">
                  <c:v>95.338541666666671</c:v>
                </c:pt>
                <c:pt idx="37763">
                  <c:v>95.341145833333329</c:v>
                </c:pt>
                <c:pt idx="37764">
                  <c:v>95.34375</c:v>
                </c:pt>
                <c:pt idx="37765">
                  <c:v>95.346354166666671</c:v>
                </c:pt>
                <c:pt idx="37766">
                  <c:v>95.348958333333329</c:v>
                </c:pt>
                <c:pt idx="37767">
                  <c:v>95.3515625</c:v>
                </c:pt>
                <c:pt idx="37768">
                  <c:v>95.354166666666671</c:v>
                </c:pt>
                <c:pt idx="37769">
                  <c:v>95.356770833333329</c:v>
                </c:pt>
                <c:pt idx="37770">
                  <c:v>95.359375</c:v>
                </c:pt>
                <c:pt idx="37771">
                  <c:v>95.361979166666671</c:v>
                </c:pt>
                <c:pt idx="37772">
                  <c:v>95.364583333333329</c:v>
                </c:pt>
                <c:pt idx="37773">
                  <c:v>95.3671875</c:v>
                </c:pt>
                <c:pt idx="37774">
                  <c:v>95.369791666666671</c:v>
                </c:pt>
                <c:pt idx="37775">
                  <c:v>95.372395833333329</c:v>
                </c:pt>
                <c:pt idx="37776">
                  <c:v>95.375</c:v>
                </c:pt>
                <c:pt idx="37777">
                  <c:v>95.377604166666671</c:v>
                </c:pt>
                <c:pt idx="37778">
                  <c:v>95.380208333333329</c:v>
                </c:pt>
                <c:pt idx="37779">
                  <c:v>95.3828125</c:v>
                </c:pt>
                <c:pt idx="37780">
                  <c:v>95.385416666666671</c:v>
                </c:pt>
                <c:pt idx="37781">
                  <c:v>95.388020833333329</c:v>
                </c:pt>
                <c:pt idx="37782">
                  <c:v>95.390625</c:v>
                </c:pt>
                <c:pt idx="37783">
                  <c:v>95.393229166666671</c:v>
                </c:pt>
                <c:pt idx="37784">
                  <c:v>95.395833333333329</c:v>
                </c:pt>
                <c:pt idx="37785">
                  <c:v>95.3984375</c:v>
                </c:pt>
                <c:pt idx="37786">
                  <c:v>95.401041666666671</c:v>
                </c:pt>
                <c:pt idx="37787">
                  <c:v>95.403645833333329</c:v>
                </c:pt>
                <c:pt idx="37788">
                  <c:v>95.40625</c:v>
                </c:pt>
                <c:pt idx="37789">
                  <c:v>95.408854166666671</c:v>
                </c:pt>
                <c:pt idx="37790">
                  <c:v>95.411458333333329</c:v>
                </c:pt>
                <c:pt idx="37791">
                  <c:v>95.4140625</c:v>
                </c:pt>
                <c:pt idx="37792">
                  <c:v>95.416666666666671</c:v>
                </c:pt>
                <c:pt idx="37793">
                  <c:v>95.419270833333329</c:v>
                </c:pt>
                <c:pt idx="37794">
                  <c:v>95.421875</c:v>
                </c:pt>
                <c:pt idx="37795">
                  <c:v>95.424479166666671</c:v>
                </c:pt>
                <c:pt idx="37796">
                  <c:v>95.427083333333329</c:v>
                </c:pt>
                <c:pt idx="37797">
                  <c:v>95.4296875</c:v>
                </c:pt>
                <c:pt idx="37798">
                  <c:v>95.432291666666671</c:v>
                </c:pt>
                <c:pt idx="37799">
                  <c:v>95.434895833333329</c:v>
                </c:pt>
                <c:pt idx="37800">
                  <c:v>95.4375</c:v>
                </c:pt>
                <c:pt idx="37801">
                  <c:v>95.440104166666671</c:v>
                </c:pt>
                <c:pt idx="37802">
                  <c:v>95.442708333333329</c:v>
                </c:pt>
                <c:pt idx="37803">
                  <c:v>95.4453125</c:v>
                </c:pt>
                <c:pt idx="37804">
                  <c:v>95.447916666666671</c:v>
                </c:pt>
                <c:pt idx="37805">
                  <c:v>95.450520833333329</c:v>
                </c:pt>
                <c:pt idx="37806">
                  <c:v>95.453125</c:v>
                </c:pt>
                <c:pt idx="37807">
                  <c:v>95.455729166666671</c:v>
                </c:pt>
                <c:pt idx="37808">
                  <c:v>95.458333333333329</c:v>
                </c:pt>
                <c:pt idx="37809">
                  <c:v>95.4609375</c:v>
                </c:pt>
                <c:pt idx="37810">
                  <c:v>95.463541666666671</c:v>
                </c:pt>
                <c:pt idx="37811">
                  <c:v>95.466145833333329</c:v>
                </c:pt>
                <c:pt idx="37812">
                  <c:v>95.46875</c:v>
                </c:pt>
                <c:pt idx="37813">
                  <c:v>95.471354166666671</c:v>
                </c:pt>
                <c:pt idx="37814">
                  <c:v>95.473958333333329</c:v>
                </c:pt>
                <c:pt idx="37815">
                  <c:v>95.4765625</c:v>
                </c:pt>
                <c:pt idx="37816">
                  <c:v>95.479166666666671</c:v>
                </c:pt>
                <c:pt idx="37817">
                  <c:v>95.481770833333329</c:v>
                </c:pt>
                <c:pt idx="37818">
                  <c:v>95.484375</c:v>
                </c:pt>
                <c:pt idx="37819">
                  <c:v>95.486979166666671</c:v>
                </c:pt>
                <c:pt idx="37820">
                  <c:v>95.489583333333329</c:v>
                </c:pt>
                <c:pt idx="37821">
                  <c:v>95.4921875</c:v>
                </c:pt>
                <c:pt idx="37822">
                  <c:v>95.494791666666671</c:v>
                </c:pt>
                <c:pt idx="37823">
                  <c:v>95.497395833333329</c:v>
                </c:pt>
                <c:pt idx="37824">
                  <c:v>95.5</c:v>
                </c:pt>
                <c:pt idx="37825">
                  <c:v>95.502604166666671</c:v>
                </c:pt>
                <c:pt idx="37826">
                  <c:v>95.505208333333329</c:v>
                </c:pt>
                <c:pt idx="37827">
                  <c:v>95.5078125</c:v>
                </c:pt>
                <c:pt idx="37828">
                  <c:v>95.510416666666671</c:v>
                </c:pt>
                <c:pt idx="37829">
                  <c:v>95.513020833333329</c:v>
                </c:pt>
                <c:pt idx="37830">
                  <c:v>95.515625</c:v>
                </c:pt>
                <c:pt idx="37831">
                  <c:v>95.518229166666671</c:v>
                </c:pt>
                <c:pt idx="37832">
                  <c:v>95.520833333333329</c:v>
                </c:pt>
                <c:pt idx="37833">
                  <c:v>95.5234375</c:v>
                </c:pt>
                <c:pt idx="37834">
                  <c:v>95.526041666666671</c:v>
                </c:pt>
                <c:pt idx="37835">
                  <c:v>95.528645833333329</c:v>
                </c:pt>
                <c:pt idx="37836">
                  <c:v>95.53125</c:v>
                </c:pt>
                <c:pt idx="37837">
                  <c:v>95.533854166666671</c:v>
                </c:pt>
                <c:pt idx="37838">
                  <c:v>95.536458333333329</c:v>
                </c:pt>
                <c:pt idx="37839">
                  <c:v>95.5390625</c:v>
                </c:pt>
                <c:pt idx="37840">
                  <c:v>95.541666666666671</c:v>
                </c:pt>
                <c:pt idx="37841">
                  <c:v>95.544270833333329</c:v>
                </c:pt>
                <c:pt idx="37842">
                  <c:v>95.546875</c:v>
                </c:pt>
                <c:pt idx="37843">
                  <c:v>95.549479166666671</c:v>
                </c:pt>
                <c:pt idx="37844">
                  <c:v>95.552083333333329</c:v>
                </c:pt>
                <c:pt idx="37845">
                  <c:v>95.5546875</c:v>
                </c:pt>
                <c:pt idx="37846">
                  <c:v>95.557291666666671</c:v>
                </c:pt>
                <c:pt idx="37847">
                  <c:v>95.559895833333329</c:v>
                </c:pt>
                <c:pt idx="37848">
                  <c:v>95.5625</c:v>
                </c:pt>
                <c:pt idx="37849">
                  <c:v>95.565104166666671</c:v>
                </c:pt>
                <c:pt idx="37850">
                  <c:v>95.567708333333329</c:v>
                </c:pt>
                <c:pt idx="37851">
                  <c:v>95.5703125</c:v>
                </c:pt>
                <c:pt idx="37852">
                  <c:v>95.572916666666671</c:v>
                </c:pt>
                <c:pt idx="37853">
                  <c:v>95.575520833333329</c:v>
                </c:pt>
                <c:pt idx="37854">
                  <c:v>95.578125</c:v>
                </c:pt>
                <c:pt idx="37855">
                  <c:v>95.580729166666671</c:v>
                </c:pt>
                <c:pt idx="37856">
                  <c:v>95.583333333333329</c:v>
                </c:pt>
                <c:pt idx="37857">
                  <c:v>95.5859375</c:v>
                </c:pt>
                <c:pt idx="37858">
                  <c:v>95.588541666666671</c:v>
                </c:pt>
                <c:pt idx="37859">
                  <c:v>95.591145833333329</c:v>
                </c:pt>
                <c:pt idx="37860">
                  <c:v>95.59375</c:v>
                </c:pt>
                <c:pt idx="37861">
                  <c:v>95.596354166666671</c:v>
                </c:pt>
                <c:pt idx="37862">
                  <c:v>95.598958333333329</c:v>
                </c:pt>
                <c:pt idx="37863">
                  <c:v>95.6015625</c:v>
                </c:pt>
                <c:pt idx="37864">
                  <c:v>95.604166666666671</c:v>
                </c:pt>
                <c:pt idx="37865">
                  <c:v>95.606770833333329</c:v>
                </c:pt>
                <c:pt idx="37866">
                  <c:v>95.609375</c:v>
                </c:pt>
                <c:pt idx="37867">
                  <c:v>95.611979166666671</c:v>
                </c:pt>
                <c:pt idx="37868">
                  <c:v>95.614583333333329</c:v>
                </c:pt>
                <c:pt idx="37869">
                  <c:v>95.6171875</c:v>
                </c:pt>
                <c:pt idx="37870">
                  <c:v>95.619791666666671</c:v>
                </c:pt>
                <c:pt idx="37871">
                  <c:v>95.622395833333329</c:v>
                </c:pt>
                <c:pt idx="37872">
                  <c:v>95.625</c:v>
                </c:pt>
                <c:pt idx="37873">
                  <c:v>95.627604166666671</c:v>
                </c:pt>
                <c:pt idx="37874">
                  <c:v>95.630208333333329</c:v>
                </c:pt>
                <c:pt idx="37875">
                  <c:v>95.6328125</c:v>
                </c:pt>
                <c:pt idx="37876">
                  <c:v>95.635416666666671</c:v>
                </c:pt>
                <c:pt idx="37877">
                  <c:v>95.638020833333329</c:v>
                </c:pt>
                <c:pt idx="37878">
                  <c:v>95.640625</c:v>
                </c:pt>
                <c:pt idx="37879">
                  <c:v>95.643229166666671</c:v>
                </c:pt>
                <c:pt idx="37880">
                  <c:v>95.645833333333329</c:v>
                </c:pt>
                <c:pt idx="37881">
                  <c:v>95.6484375</c:v>
                </c:pt>
                <c:pt idx="37882">
                  <c:v>95.651041666666671</c:v>
                </c:pt>
                <c:pt idx="37883">
                  <c:v>95.653645833333329</c:v>
                </c:pt>
                <c:pt idx="37884">
                  <c:v>95.65625</c:v>
                </c:pt>
                <c:pt idx="37885">
                  <c:v>95.658854166666671</c:v>
                </c:pt>
                <c:pt idx="37886">
                  <c:v>95.661458333333329</c:v>
                </c:pt>
                <c:pt idx="37887">
                  <c:v>95.6640625</c:v>
                </c:pt>
                <c:pt idx="37888">
                  <c:v>95.666666666666671</c:v>
                </c:pt>
                <c:pt idx="37889">
                  <c:v>95.669270833333329</c:v>
                </c:pt>
                <c:pt idx="37890">
                  <c:v>95.671875</c:v>
                </c:pt>
                <c:pt idx="37891">
                  <c:v>95.674479166666671</c:v>
                </c:pt>
                <c:pt idx="37892">
                  <c:v>95.677083333333329</c:v>
                </c:pt>
                <c:pt idx="37893">
                  <c:v>95.6796875</c:v>
                </c:pt>
                <c:pt idx="37894">
                  <c:v>95.682291666666671</c:v>
                </c:pt>
                <c:pt idx="37895">
                  <c:v>95.684895833333329</c:v>
                </c:pt>
                <c:pt idx="37896">
                  <c:v>95.6875</c:v>
                </c:pt>
                <c:pt idx="37897">
                  <c:v>95.690104166666671</c:v>
                </c:pt>
                <c:pt idx="37898">
                  <c:v>95.692708333333329</c:v>
                </c:pt>
                <c:pt idx="37899">
                  <c:v>95.6953125</c:v>
                </c:pt>
                <c:pt idx="37900">
                  <c:v>95.697916666666671</c:v>
                </c:pt>
                <c:pt idx="37901">
                  <c:v>95.700520833333329</c:v>
                </c:pt>
                <c:pt idx="37902">
                  <c:v>95.703125</c:v>
                </c:pt>
                <c:pt idx="37903">
                  <c:v>95.705729166666671</c:v>
                </c:pt>
                <c:pt idx="37904">
                  <c:v>95.708333333333329</c:v>
                </c:pt>
                <c:pt idx="37905">
                  <c:v>95.7109375</c:v>
                </c:pt>
                <c:pt idx="37906">
                  <c:v>95.713541666666671</c:v>
                </c:pt>
                <c:pt idx="37907">
                  <c:v>95.716145833333329</c:v>
                </c:pt>
                <c:pt idx="37908">
                  <c:v>95.71875</c:v>
                </c:pt>
                <c:pt idx="37909">
                  <c:v>95.721354166666671</c:v>
                </c:pt>
                <c:pt idx="37910">
                  <c:v>95.723958333333329</c:v>
                </c:pt>
                <c:pt idx="37911">
                  <c:v>95.7265625</c:v>
                </c:pt>
                <c:pt idx="37912">
                  <c:v>95.729166666666671</c:v>
                </c:pt>
                <c:pt idx="37913">
                  <c:v>95.731770833333329</c:v>
                </c:pt>
                <c:pt idx="37914">
                  <c:v>95.734375</c:v>
                </c:pt>
                <c:pt idx="37915">
                  <c:v>95.736979166666671</c:v>
                </c:pt>
                <c:pt idx="37916">
                  <c:v>95.739583333333329</c:v>
                </c:pt>
                <c:pt idx="37917">
                  <c:v>95.7421875</c:v>
                </c:pt>
                <c:pt idx="37918">
                  <c:v>95.744791666666671</c:v>
                </c:pt>
                <c:pt idx="37919">
                  <c:v>95.747395833333329</c:v>
                </c:pt>
                <c:pt idx="37920">
                  <c:v>95.75</c:v>
                </c:pt>
                <c:pt idx="37921">
                  <c:v>95.752604166666671</c:v>
                </c:pt>
                <c:pt idx="37922">
                  <c:v>95.755208333333329</c:v>
                </c:pt>
                <c:pt idx="37923">
                  <c:v>95.7578125</c:v>
                </c:pt>
                <c:pt idx="37924">
                  <c:v>95.760416666666671</c:v>
                </c:pt>
                <c:pt idx="37925">
                  <c:v>95.763020833333329</c:v>
                </c:pt>
                <c:pt idx="37926">
                  <c:v>95.765625</c:v>
                </c:pt>
                <c:pt idx="37927">
                  <c:v>95.768229166666671</c:v>
                </c:pt>
                <c:pt idx="37928">
                  <c:v>95.770833333333329</c:v>
                </c:pt>
                <c:pt idx="37929">
                  <c:v>95.7734375</c:v>
                </c:pt>
                <c:pt idx="37930">
                  <c:v>95.776041666666671</c:v>
                </c:pt>
                <c:pt idx="37931">
                  <c:v>95.778645833333329</c:v>
                </c:pt>
                <c:pt idx="37932">
                  <c:v>95.78125</c:v>
                </c:pt>
                <c:pt idx="37933">
                  <c:v>95.783854166666671</c:v>
                </c:pt>
                <c:pt idx="37934">
                  <c:v>95.786458333333329</c:v>
                </c:pt>
                <c:pt idx="37935">
                  <c:v>95.7890625</c:v>
                </c:pt>
                <c:pt idx="37936">
                  <c:v>95.791666666666671</c:v>
                </c:pt>
                <c:pt idx="37937">
                  <c:v>95.794270833333329</c:v>
                </c:pt>
                <c:pt idx="37938">
                  <c:v>95.796875</c:v>
                </c:pt>
                <c:pt idx="37939">
                  <c:v>95.799479166666671</c:v>
                </c:pt>
                <c:pt idx="37940">
                  <c:v>95.802083333333329</c:v>
                </c:pt>
                <c:pt idx="37941">
                  <c:v>95.8046875</c:v>
                </c:pt>
                <c:pt idx="37942">
                  <c:v>95.807291666666671</c:v>
                </c:pt>
                <c:pt idx="37943">
                  <c:v>95.809895833333329</c:v>
                </c:pt>
                <c:pt idx="37944">
                  <c:v>95.8125</c:v>
                </c:pt>
                <c:pt idx="37945">
                  <c:v>95.815104166666671</c:v>
                </c:pt>
                <c:pt idx="37946">
                  <c:v>95.817708333333329</c:v>
                </c:pt>
                <c:pt idx="37947">
                  <c:v>95.8203125</c:v>
                </c:pt>
                <c:pt idx="37948">
                  <c:v>95.822916666666671</c:v>
                </c:pt>
                <c:pt idx="37949">
                  <c:v>95.825520833333329</c:v>
                </c:pt>
                <c:pt idx="37950">
                  <c:v>95.828125</c:v>
                </c:pt>
                <c:pt idx="37951">
                  <c:v>95.830729166666671</c:v>
                </c:pt>
                <c:pt idx="37952">
                  <c:v>95.833333333333329</c:v>
                </c:pt>
                <c:pt idx="37953">
                  <c:v>95.8359375</c:v>
                </c:pt>
                <c:pt idx="37954">
                  <c:v>95.838541666666671</c:v>
                </c:pt>
                <c:pt idx="37955">
                  <c:v>95.841145833333329</c:v>
                </c:pt>
                <c:pt idx="37956">
                  <c:v>95.84375</c:v>
                </c:pt>
                <c:pt idx="37957">
                  <c:v>95.846354166666671</c:v>
                </c:pt>
                <c:pt idx="37958">
                  <c:v>95.848958333333329</c:v>
                </c:pt>
                <c:pt idx="37959">
                  <c:v>95.8515625</c:v>
                </c:pt>
                <c:pt idx="37960">
                  <c:v>95.854166666666671</c:v>
                </c:pt>
                <c:pt idx="37961">
                  <c:v>95.856770833333329</c:v>
                </c:pt>
                <c:pt idx="37962">
                  <c:v>95.859375</c:v>
                </c:pt>
                <c:pt idx="37963">
                  <c:v>95.861979166666671</c:v>
                </c:pt>
                <c:pt idx="37964">
                  <c:v>95.864583333333329</c:v>
                </c:pt>
                <c:pt idx="37965">
                  <c:v>95.8671875</c:v>
                </c:pt>
                <c:pt idx="37966">
                  <c:v>95.869791666666671</c:v>
                </c:pt>
                <c:pt idx="37967">
                  <c:v>95.872395833333329</c:v>
                </c:pt>
                <c:pt idx="37968">
                  <c:v>95.875</c:v>
                </c:pt>
                <c:pt idx="37969">
                  <c:v>95.877604166666671</c:v>
                </c:pt>
                <c:pt idx="37970">
                  <c:v>95.880208333333329</c:v>
                </c:pt>
                <c:pt idx="37971">
                  <c:v>95.8828125</c:v>
                </c:pt>
                <c:pt idx="37972">
                  <c:v>95.885416666666671</c:v>
                </c:pt>
                <c:pt idx="37973">
                  <c:v>95.888020833333329</c:v>
                </c:pt>
                <c:pt idx="37974">
                  <c:v>95.890625</c:v>
                </c:pt>
                <c:pt idx="37975">
                  <c:v>95.893229166666671</c:v>
                </c:pt>
                <c:pt idx="37976">
                  <c:v>95.895833333333329</c:v>
                </c:pt>
                <c:pt idx="37977">
                  <c:v>95.8984375</c:v>
                </c:pt>
                <c:pt idx="37978">
                  <c:v>95.901041666666671</c:v>
                </c:pt>
                <c:pt idx="37979">
                  <c:v>95.903645833333329</c:v>
                </c:pt>
                <c:pt idx="37980">
                  <c:v>95.90625</c:v>
                </c:pt>
                <c:pt idx="37981">
                  <c:v>95.908854166666671</c:v>
                </c:pt>
                <c:pt idx="37982">
                  <c:v>95.911458333333329</c:v>
                </c:pt>
                <c:pt idx="37983">
                  <c:v>95.9140625</c:v>
                </c:pt>
                <c:pt idx="37984">
                  <c:v>95.916666666666671</c:v>
                </c:pt>
                <c:pt idx="37985">
                  <c:v>95.919270833333329</c:v>
                </c:pt>
                <c:pt idx="37986">
                  <c:v>95.921875</c:v>
                </c:pt>
                <c:pt idx="37987">
                  <c:v>95.924479166666671</c:v>
                </c:pt>
                <c:pt idx="37988">
                  <c:v>95.927083333333329</c:v>
                </c:pt>
                <c:pt idx="37989">
                  <c:v>95.9296875</c:v>
                </c:pt>
                <c:pt idx="37990">
                  <c:v>95.932291666666671</c:v>
                </c:pt>
                <c:pt idx="37991">
                  <c:v>95.934895833333329</c:v>
                </c:pt>
                <c:pt idx="37992">
                  <c:v>95.9375</c:v>
                </c:pt>
                <c:pt idx="37993">
                  <c:v>95.940104166666671</c:v>
                </c:pt>
                <c:pt idx="37994">
                  <c:v>95.942708333333329</c:v>
                </c:pt>
                <c:pt idx="37995">
                  <c:v>95.9453125</c:v>
                </c:pt>
                <c:pt idx="37996">
                  <c:v>95.947916666666671</c:v>
                </c:pt>
                <c:pt idx="37997">
                  <c:v>95.950520833333329</c:v>
                </c:pt>
                <c:pt idx="37998">
                  <c:v>95.953125</c:v>
                </c:pt>
                <c:pt idx="37999">
                  <c:v>95.955729166666671</c:v>
                </c:pt>
                <c:pt idx="38000">
                  <c:v>95.958333333333329</c:v>
                </c:pt>
                <c:pt idx="38001">
                  <c:v>95.9609375</c:v>
                </c:pt>
                <c:pt idx="38002">
                  <c:v>95.963541666666671</c:v>
                </c:pt>
                <c:pt idx="38003">
                  <c:v>95.966145833333329</c:v>
                </c:pt>
                <c:pt idx="38004">
                  <c:v>95.96875</c:v>
                </c:pt>
                <c:pt idx="38005">
                  <c:v>95.971354166666671</c:v>
                </c:pt>
                <c:pt idx="38006">
                  <c:v>95.973958333333329</c:v>
                </c:pt>
                <c:pt idx="38007">
                  <c:v>95.9765625</c:v>
                </c:pt>
                <c:pt idx="38008">
                  <c:v>95.979166666666671</c:v>
                </c:pt>
                <c:pt idx="38009">
                  <c:v>95.981770833333329</c:v>
                </c:pt>
                <c:pt idx="38010">
                  <c:v>95.984375</c:v>
                </c:pt>
                <c:pt idx="38011">
                  <c:v>95.986979166666671</c:v>
                </c:pt>
                <c:pt idx="38012">
                  <c:v>95.989583333333329</c:v>
                </c:pt>
                <c:pt idx="38013">
                  <c:v>95.9921875</c:v>
                </c:pt>
                <c:pt idx="38014">
                  <c:v>95.994791666666671</c:v>
                </c:pt>
                <c:pt idx="38015">
                  <c:v>95.997395833333329</c:v>
                </c:pt>
                <c:pt idx="38016">
                  <c:v>96</c:v>
                </c:pt>
                <c:pt idx="38017">
                  <c:v>96.002604166666671</c:v>
                </c:pt>
                <c:pt idx="38018">
                  <c:v>96.005208333333329</c:v>
                </c:pt>
                <c:pt idx="38019">
                  <c:v>96.0078125</c:v>
                </c:pt>
                <c:pt idx="38020">
                  <c:v>96.010416666666671</c:v>
                </c:pt>
                <c:pt idx="38021">
                  <c:v>96.013020833333329</c:v>
                </c:pt>
                <c:pt idx="38022">
                  <c:v>96.015625</c:v>
                </c:pt>
                <c:pt idx="38023">
                  <c:v>96.018229166666671</c:v>
                </c:pt>
                <c:pt idx="38024">
                  <c:v>96.020833333333329</c:v>
                </c:pt>
                <c:pt idx="38025">
                  <c:v>96.0234375</c:v>
                </c:pt>
                <c:pt idx="38026">
                  <c:v>96.026041666666671</c:v>
                </c:pt>
                <c:pt idx="38027">
                  <c:v>96.028645833333329</c:v>
                </c:pt>
                <c:pt idx="38028">
                  <c:v>96.03125</c:v>
                </c:pt>
                <c:pt idx="38029">
                  <c:v>96.033854166666671</c:v>
                </c:pt>
                <c:pt idx="38030">
                  <c:v>96.036458333333329</c:v>
                </c:pt>
                <c:pt idx="38031">
                  <c:v>96.0390625</c:v>
                </c:pt>
                <c:pt idx="38032">
                  <c:v>96.041666666666671</c:v>
                </c:pt>
                <c:pt idx="38033">
                  <c:v>96.044270833333329</c:v>
                </c:pt>
                <c:pt idx="38034">
                  <c:v>96.046875</c:v>
                </c:pt>
                <c:pt idx="38035">
                  <c:v>96.049479166666671</c:v>
                </c:pt>
                <c:pt idx="38036">
                  <c:v>96.052083333333329</c:v>
                </c:pt>
                <c:pt idx="38037">
                  <c:v>96.0546875</c:v>
                </c:pt>
                <c:pt idx="38038">
                  <c:v>96.057291666666671</c:v>
                </c:pt>
                <c:pt idx="38039">
                  <c:v>96.059895833333329</c:v>
                </c:pt>
                <c:pt idx="38040">
                  <c:v>96.0625</c:v>
                </c:pt>
                <c:pt idx="38041">
                  <c:v>96.065104166666671</c:v>
                </c:pt>
                <c:pt idx="38042">
                  <c:v>96.067708333333329</c:v>
                </c:pt>
                <c:pt idx="38043">
                  <c:v>96.0703125</c:v>
                </c:pt>
                <c:pt idx="38044">
                  <c:v>96.072916666666671</c:v>
                </c:pt>
                <c:pt idx="38045">
                  <c:v>96.075520833333329</c:v>
                </c:pt>
                <c:pt idx="38046">
                  <c:v>96.078125</c:v>
                </c:pt>
                <c:pt idx="38047">
                  <c:v>96.080729166666671</c:v>
                </c:pt>
                <c:pt idx="38048">
                  <c:v>96.083333333333329</c:v>
                </c:pt>
                <c:pt idx="38049">
                  <c:v>96.0859375</c:v>
                </c:pt>
                <c:pt idx="38050">
                  <c:v>96.088541666666671</c:v>
                </c:pt>
                <c:pt idx="38051">
                  <c:v>96.091145833333329</c:v>
                </c:pt>
                <c:pt idx="38052">
                  <c:v>96.09375</c:v>
                </c:pt>
                <c:pt idx="38053">
                  <c:v>96.096354166666671</c:v>
                </c:pt>
                <c:pt idx="38054">
                  <c:v>96.098958333333329</c:v>
                </c:pt>
                <c:pt idx="38055">
                  <c:v>96.1015625</c:v>
                </c:pt>
                <c:pt idx="38056">
                  <c:v>96.104166666666671</c:v>
                </c:pt>
                <c:pt idx="38057">
                  <c:v>96.106770833333329</c:v>
                </c:pt>
                <c:pt idx="38058">
                  <c:v>96.109375</c:v>
                </c:pt>
                <c:pt idx="38059">
                  <c:v>96.111979166666671</c:v>
                </c:pt>
                <c:pt idx="38060">
                  <c:v>96.114583333333329</c:v>
                </c:pt>
                <c:pt idx="38061">
                  <c:v>96.1171875</c:v>
                </c:pt>
                <c:pt idx="38062">
                  <c:v>96.119791666666671</c:v>
                </c:pt>
                <c:pt idx="38063">
                  <c:v>96.122395833333329</c:v>
                </c:pt>
                <c:pt idx="38064">
                  <c:v>96.125</c:v>
                </c:pt>
                <c:pt idx="38065">
                  <c:v>96.127604166666671</c:v>
                </c:pt>
                <c:pt idx="38066">
                  <c:v>96.130208333333329</c:v>
                </c:pt>
                <c:pt idx="38067">
                  <c:v>96.1328125</c:v>
                </c:pt>
                <c:pt idx="38068">
                  <c:v>96.135416666666671</c:v>
                </c:pt>
                <c:pt idx="38069">
                  <c:v>96.138020833333329</c:v>
                </c:pt>
                <c:pt idx="38070">
                  <c:v>96.140625</c:v>
                </c:pt>
                <c:pt idx="38071">
                  <c:v>96.143229166666671</c:v>
                </c:pt>
                <c:pt idx="38072">
                  <c:v>96.145833333333329</c:v>
                </c:pt>
                <c:pt idx="38073">
                  <c:v>96.1484375</c:v>
                </c:pt>
                <c:pt idx="38074">
                  <c:v>96.151041666666671</c:v>
                </c:pt>
                <c:pt idx="38075">
                  <c:v>96.153645833333329</c:v>
                </c:pt>
                <c:pt idx="38076">
                  <c:v>96.15625</c:v>
                </c:pt>
                <c:pt idx="38077">
                  <c:v>96.158854166666671</c:v>
                </c:pt>
                <c:pt idx="38078">
                  <c:v>96.161458333333329</c:v>
                </c:pt>
                <c:pt idx="38079">
                  <c:v>96.1640625</c:v>
                </c:pt>
                <c:pt idx="38080">
                  <c:v>96.166666666666671</c:v>
                </c:pt>
                <c:pt idx="38081">
                  <c:v>96.169270833333329</c:v>
                </c:pt>
                <c:pt idx="38082">
                  <c:v>96.171875</c:v>
                </c:pt>
                <c:pt idx="38083">
                  <c:v>96.174479166666671</c:v>
                </c:pt>
                <c:pt idx="38084">
                  <c:v>96.177083333333329</c:v>
                </c:pt>
                <c:pt idx="38085">
                  <c:v>96.1796875</c:v>
                </c:pt>
                <c:pt idx="38086">
                  <c:v>96.182291666666671</c:v>
                </c:pt>
                <c:pt idx="38087">
                  <c:v>96.184895833333329</c:v>
                </c:pt>
                <c:pt idx="38088">
                  <c:v>96.1875</c:v>
                </c:pt>
                <c:pt idx="38089">
                  <c:v>96.190104166666671</c:v>
                </c:pt>
                <c:pt idx="38090">
                  <c:v>96.192708333333329</c:v>
                </c:pt>
                <c:pt idx="38091">
                  <c:v>96.1953125</c:v>
                </c:pt>
                <c:pt idx="38092">
                  <c:v>96.197916666666671</c:v>
                </c:pt>
                <c:pt idx="38093">
                  <c:v>96.200520833333329</c:v>
                </c:pt>
                <c:pt idx="38094">
                  <c:v>96.203125</c:v>
                </c:pt>
                <c:pt idx="38095">
                  <c:v>96.205729166666671</c:v>
                </c:pt>
                <c:pt idx="38096">
                  <c:v>96.208333333333329</c:v>
                </c:pt>
                <c:pt idx="38097">
                  <c:v>96.2109375</c:v>
                </c:pt>
                <c:pt idx="38098">
                  <c:v>96.213541666666671</c:v>
                </c:pt>
                <c:pt idx="38099">
                  <c:v>96.216145833333329</c:v>
                </c:pt>
                <c:pt idx="38100">
                  <c:v>96.21875</c:v>
                </c:pt>
                <c:pt idx="38101">
                  <c:v>96.221354166666671</c:v>
                </c:pt>
                <c:pt idx="38102">
                  <c:v>96.223958333333329</c:v>
                </c:pt>
                <c:pt idx="38103">
                  <c:v>96.2265625</c:v>
                </c:pt>
                <c:pt idx="38104">
                  <c:v>96.229166666666671</c:v>
                </c:pt>
                <c:pt idx="38105">
                  <c:v>96.231770833333329</c:v>
                </c:pt>
                <c:pt idx="38106">
                  <c:v>96.234375</c:v>
                </c:pt>
                <c:pt idx="38107">
                  <c:v>96.236979166666671</c:v>
                </c:pt>
                <c:pt idx="38108">
                  <c:v>96.239583333333329</c:v>
                </c:pt>
                <c:pt idx="38109">
                  <c:v>96.2421875</c:v>
                </c:pt>
                <c:pt idx="38110">
                  <c:v>96.244791666666671</c:v>
                </c:pt>
                <c:pt idx="38111">
                  <c:v>96.247395833333329</c:v>
                </c:pt>
                <c:pt idx="38112">
                  <c:v>96.25</c:v>
                </c:pt>
                <c:pt idx="38113">
                  <c:v>96.252604166666671</c:v>
                </c:pt>
                <c:pt idx="38114">
                  <c:v>96.255208333333329</c:v>
                </c:pt>
                <c:pt idx="38115">
                  <c:v>96.2578125</c:v>
                </c:pt>
                <c:pt idx="38116">
                  <c:v>96.260416666666671</c:v>
                </c:pt>
                <c:pt idx="38117">
                  <c:v>96.263020833333329</c:v>
                </c:pt>
                <c:pt idx="38118">
                  <c:v>96.265625</c:v>
                </c:pt>
                <c:pt idx="38119">
                  <c:v>96.268229166666671</c:v>
                </c:pt>
                <c:pt idx="38120">
                  <c:v>96.270833333333329</c:v>
                </c:pt>
                <c:pt idx="38121">
                  <c:v>96.2734375</c:v>
                </c:pt>
                <c:pt idx="38122">
                  <c:v>96.276041666666671</c:v>
                </c:pt>
                <c:pt idx="38123">
                  <c:v>96.278645833333329</c:v>
                </c:pt>
                <c:pt idx="38124">
                  <c:v>96.28125</c:v>
                </c:pt>
                <c:pt idx="38125">
                  <c:v>96.283854166666671</c:v>
                </c:pt>
                <c:pt idx="38126">
                  <c:v>96.286458333333329</c:v>
                </c:pt>
                <c:pt idx="38127">
                  <c:v>96.2890625</c:v>
                </c:pt>
                <c:pt idx="38128">
                  <c:v>96.291666666666671</c:v>
                </c:pt>
                <c:pt idx="38129">
                  <c:v>96.294270833333329</c:v>
                </c:pt>
                <c:pt idx="38130">
                  <c:v>96.296875</c:v>
                </c:pt>
                <c:pt idx="38131">
                  <c:v>96.299479166666671</c:v>
                </c:pt>
                <c:pt idx="38132">
                  <c:v>96.302083333333329</c:v>
                </c:pt>
                <c:pt idx="38133">
                  <c:v>96.3046875</c:v>
                </c:pt>
                <c:pt idx="38134">
                  <c:v>96.307291666666671</c:v>
                </c:pt>
                <c:pt idx="38135">
                  <c:v>96.309895833333329</c:v>
                </c:pt>
                <c:pt idx="38136">
                  <c:v>96.3125</c:v>
                </c:pt>
                <c:pt idx="38137">
                  <c:v>96.315104166666671</c:v>
                </c:pt>
                <c:pt idx="38138">
                  <c:v>96.317708333333329</c:v>
                </c:pt>
                <c:pt idx="38139">
                  <c:v>96.3203125</c:v>
                </c:pt>
                <c:pt idx="38140">
                  <c:v>96.322916666666671</c:v>
                </c:pt>
                <c:pt idx="38141">
                  <c:v>96.325520833333329</c:v>
                </c:pt>
                <c:pt idx="38142">
                  <c:v>96.328125</c:v>
                </c:pt>
                <c:pt idx="38143">
                  <c:v>96.330729166666671</c:v>
                </c:pt>
                <c:pt idx="38144">
                  <c:v>96.333333333333329</c:v>
                </c:pt>
                <c:pt idx="38145">
                  <c:v>96.3359375</c:v>
                </c:pt>
                <c:pt idx="38146">
                  <c:v>96.338541666666671</c:v>
                </c:pt>
                <c:pt idx="38147">
                  <c:v>96.341145833333329</c:v>
                </c:pt>
                <c:pt idx="38148">
                  <c:v>96.34375</c:v>
                </c:pt>
                <c:pt idx="38149">
                  <c:v>96.346354166666671</c:v>
                </c:pt>
                <c:pt idx="38150">
                  <c:v>96.348958333333329</c:v>
                </c:pt>
                <c:pt idx="38151">
                  <c:v>96.3515625</c:v>
                </c:pt>
                <c:pt idx="38152">
                  <c:v>96.354166666666671</c:v>
                </c:pt>
                <c:pt idx="38153">
                  <c:v>96.356770833333329</c:v>
                </c:pt>
                <c:pt idx="38154">
                  <c:v>96.359375</c:v>
                </c:pt>
                <c:pt idx="38155">
                  <c:v>96.361979166666671</c:v>
                </c:pt>
                <c:pt idx="38156">
                  <c:v>96.364583333333329</c:v>
                </c:pt>
                <c:pt idx="38157">
                  <c:v>96.3671875</c:v>
                </c:pt>
                <c:pt idx="38158">
                  <c:v>96.369791666666671</c:v>
                </c:pt>
                <c:pt idx="38159">
                  <c:v>96.372395833333329</c:v>
                </c:pt>
                <c:pt idx="38160">
                  <c:v>96.375</c:v>
                </c:pt>
                <c:pt idx="38161">
                  <c:v>96.377604166666671</c:v>
                </c:pt>
                <c:pt idx="38162">
                  <c:v>96.380208333333329</c:v>
                </c:pt>
                <c:pt idx="38163">
                  <c:v>96.3828125</c:v>
                </c:pt>
                <c:pt idx="38164">
                  <c:v>96.385416666666671</c:v>
                </c:pt>
                <c:pt idx="38165">
                  <c:v>96.388020833333329</c:v>
                </c:pt>
                <c:pt idx="38166">
                  <c:v>96.390625</c:v>
                </c:pt>
                <c:pt idx="38167">
                  <c:v>96.393229166666671</c:v>
                </c:pt>
                <c:pt idx="38168">
                  <c:v>96.395833333333329</c:v>
                </c:pt>
                <c:pt idx="38169">
                  <c:v>96.3984375</c:v>
                </c:pt>
                <c:pt idx="38170">
                  <c:v>96.401041666666671</c:v>
                </c:pt>
                <c:pt idx="38171">
                  <c:v>96.403645833333329</c:v>
                </c:pt>
                <c:pt idx="38172">
                  <c:v>96.40625</c:v>
                </c:pt>
                <c:pt idx="38173">
                  <c:v>96.408854166666671</c:v>
                </c:pt>
                <c:pt idx="38174">
                  <c:v>96.411458333333329</c:v>
                </c:pt>
                <c:pt idx="38175">
                  <c:v>96.4140625</c:v>
                </c:pt>
                <c:pt idx="38176">
                  <c:v>96.416666666666671</c:v>
                </c:pt>
                <c:pt idx="38177">
                  <c:v>96.419270833333329</c:v>
                </c:pt>
                <c:pt idx="38178">
                  <c:v>96.421875</c:v>
                </c:pt>
                <c:pt idx="38179">
                  <c:v>96.424479166666671</c:v>
                </c:pt>
                <c:pt idx="38180">
                  <c:v>96.427083333333329</c:v>
                </c:pt>
                <c:pt idx="38181">
                  <c:v>96.4296875</c:v>
                </c:pt>
                <c:pt idx="38182">
                  <c:v>96.432291666666671</c:v>
                </c:pt>
                <c:pt idx="38183">
                  <c:v>96.434895833333329</c:v>
                </c:pt>
                <c:pt idx="38184">
                  <c:v>96.4375</c:v>
                </c:pt>
                <c:pt idx="38185">
                  <c:v>96.440104166666671</c:v>
                </c:pt>
                <c:pt idx="38186">
                  <c:v>96.442708333333329</c:v>
                </c:pt>
                <c:pt idx="38187">
                  <c:v>96.4453125</c:v>
                </c:pt>
                <c:pt idx="38188">
                  <c:v>96.447916666666671</c:v>
                </c:pt>
                <c:pt idx="38189">
                  <c:v>96.450520833333329</c:v>
                </c:pt>
                <c:pt idx="38190">
                  <c:v>96.453125</c:v>
                </c:pt>
                <c:pt idx="38191">
                  <c:v>96.455729166666671</c:v>
                </c:pt>
                <c:pt idx="38192">
                  <c:v>96.458333333333329</c:v>
                </c:pt>
                <c:pt idx="38193">
                  <c:v>96.4609375</c:v>
                </c:pt>
                <c:pt idx="38194">
                  <c:v>96.463541666666671</c:v>
                </c:pt>
                <c:pt idx="38195">
                  <c:v>96.466145833333329</c:v>
                </c:pt>
                <c:pt idx="38196">
                  <c:v>96.46875</c:v>
                </c:pt>
                <c:pt idx="38197">
                  <c:v>96.471354166666671</c:v>
                </c:pt>
                <c:pt idx="38198">
                  <c:v>96.473958333333329</c:v>
                </c:pt>
                <c:pt idx="38199">
                  <c:v>96.4765625</c:v>
                </c:pt>
                <c:pt idx="38200">
                  <c:v>96.479166666666671</c:v>
                </c:pt>
                <c:pt idx="38201">
                  <c:v>96.481770833333329</c:v>
                </c:pt>
                <c:pt idx="38202">
                  <c:v>96.484375</c:v>
                </c:pt>
                <c:pt idx="38203">
                  <c:v>96.486979166666671</c:v>
                </c:pt>
                <c:pt idx="38204">
                  <c:v>96.489583333333329</c:v>
                </c:pt>
                <c:pt idx="38205">
                  <c:v>96.4921875</c:v>
                </c:pt>
                <c:pt idx="38206">
                  <c:v>96.494791666666671</c:v>
                </c:pt>
                <c:pt idx="38207">
                  <c:v>96.497395833333329</c:v>
                </c:pt>
                <c:pt idx="38208">
                  <c:v>96.5</c:v>
                </c:pt>
                <c:pt idx="38209">
                  <c:v>96.502604166666671</c:v>
                </c:pt>
                <c:pt idx="38210">
                  <c:v>96.505208333333329</c:v>
                </c:pt>
                <c:pt idx="38211">
                  <c:v>96.5078125</c:v>
                </c:pt>
                <c:pt idx="38212">
                  <c:v>96.510416666666671</c:v>
                </c:pt>
                <c:pt idx="38213">
                  <c:v>96.513020833333329</c:v>
                </c:pt>
                <c:pt idx="38214">
                  <c:v>96.515625</c:v>
                </c:pt>
                <c:pt idx="38215">
                  <c:v>96.518229166666671</c:v>
                </c:pt>
                <c:pt idx="38216">
                  <c:v>96.520833333333329</c:v>
                </c:pt>
                <c:pt idx="38217">
                  <c:v>96.5234375</c:v>
                </c:pt>
                <c:pt idx="38218">
                  <c:v>96.526041666666671</c:v>
                </c:pt>
                <c:pt idx="38219">
                  <c:v>96.528645833333329</c:v>
                </c:pt>
                <c:pt idx="38220">
                  <c:v>96.53125</c:v>
                </c:pt>
                <c:pt idx="38221">
                  <c:v>96.533854166666671</c:v>
                </c:pt>
                <c:pt idx="38222">
                  <c:v>96.536458333333329</c:v>
                </c:pt>
                <c:pt idx="38223">
                  <c:v>96.5390625</c:v>
                </c:pt>
                <c:pt idx="38224">
                  <c:v>96.541666666666671</c:v>
                </c:pt>
                <c:pt idx="38225">
                  <c:v>96.544270833333329</c:v>
                </c:pt>
                <c:pt idx="38226">
                  <c:v>96.546875</c:v>
                </c:pt>
                <c:pt idx="38227">
                  <c:v>96.549479166666671</c:v>
                </c:pt>
                <c:pt idx="38228">
                  <c:v>96.552083333333329</c:v>
                </c:pt>
                <c:pt idx="38229">
                  <c:v>96.5546875</c:v>
                </c:pt>
                <c:pt idx="38230">
                  <c:v>96.557291666666671</c:v>
                </c:pt>
                <c:pt idx="38231">
                  <c:v>96.559895833333329</c:v>
                </c:pt>
                <c:pt idx="38232">
                  <c:v>96.5625</c:v>
                </c:pt>
                <c:pt idx="38233">
                  <c:v>96.565104166666671</c:v>
                </c:pt>
                <c:pt idx="38234">
                  <c:v>96.567708333333329</c:v>
                </c:pt>
                <c:pt idx="38235">
                  <c:v>96.5703125</c:v>
                </c:pt>
                <c:pt idx="38236">
                  <c:v>96.572916666666671</c:v>
                </c:pt>
                <c:pt idx="38237">
                  <c:v>96.575520833333329</c:v>
                </c:pt>
                <c:pt idx="38238">
                  <c:v>96.578125</c:v>
                </c:pt>
                <c:pt idx="38239">
                  <c:v>96.580729166666671</c:v>
                </c:pt>
                <c:pt idx="38240">
                  <c:v>96.583333333333329</c:v>
                </c:pt>
                <c:pt idx="38241">
                  <c:v>96.5859375</c:v>
                </c:pt>
                <c:pt idx="38242">
                  <c:v>96.588541666666671</c:v>
                </c:pt>
                <c:pt idx="38243">
                  <c:v>96.591145833333329</c:v>
                </c:pt>
                <c:pt idx="38244">
                  <c:v>96.59375</c:v>
                </c:pt>
                <c:pt idx="38245">
                  <c:v>96.596354166666671</c:v>
                </c:pt>
                <c:pt idx="38246">
                  <c:v>96.598958333333329</c:v>
                </c:pt>
                <c:pt idx="38247">
                  <c:v>96.6015625</c:v>
                </c:pt>
                <c:pt idx="38248">
                  <c:v>96.604166666666671</c:v>
                </c:pt>
                <c:pt idx="38249">
                  <c:v>96.606770833333329</c:v>
                </c:pt>
                <c:pt idx="38250">
                  <c:v>96.609375</c:v>
                </c:pt>
                <c:pt idx="38251">
                  <c:v>96.611979166666671</c:v>
                </c:pt>
                <c:pt idx="38252">
                  <c:v>96.614583333333329</c:v>
                </c:pt>
                <c:pt idx="38253">
                  <c:v>96.6171875</c:v>
                </c:pt>
                <c:pt idx="38254">
                  <c:v>96.619791666666671</c:v>
                </c:pt>
                <c:pt idx="38255">
                  <c:v>96.622395833333329</c:v>
                </c:pt>
                <c:pt idx="38256">
                  <c:v>96.625</c:v>
                </c:pt>
                <c:pt idx="38257">
                  <c:v>96.627604166666671</c:v>
                </c:pt>
                <c:pt idx="38258">
                  <c:v>96.630208333333329</c:v>
                </c:pt>
                <c:pt idx="38259">
                  <c:v>96.6328125</c:v>
                </c:pt>
                <c:pt idx="38260">
                  <c:v>96.635416666666671</c:v>
                </c:pt>
                <c:pt idx="38261">
                  <c:v>96.638020833333329</c:v>
                </c:pt>
                <c:pt idx="38262">
                  <c:v>96.640625</c:v>
                </c:pt>
                <c:pt idx="38263">
                  <c:v>96.643229166666671</c:v>
                </c:pt>
                <c:pt idx="38264">
                  <c:v>96.645833333333329</c:v>
                </c:pt>
                <c:pt idx="38265">
                  <c:v>96.6484375</c:v>
                </c:pt>
                <c:pt idx="38266">
                  <c:v>96.651041666666671</c:v>
                </c:pt>
                <c:pt idx="38267">
                  <c:v>96.653645833333329</c:v>
                </c:pt>
                <c:pt idx="38268">
                  <c:v>96.65625</c:v>
                </c:pt>
                <c:pt idx="38269">
                  <c:v>96.658854166666671</c:v>
                </c:pt>
                <c:pt idx="38270">
                  <c:v>96.661458333333329</c:v>
                </c:pt>
                <c:pt idx="38271">
                  <c:v>96.6640625</c:v>
                </c:pt>
                <c:pt idx="38272">
                  <c:v>96.666666666666671</c:v>
                </c:pt>
                <c:pt idx="38273">
                  <c:v>96.669270833333329</c:v>
                </c:pt>
                <c:pt idx="38274">
                  <c:v>96.671875</c:v>
                </c:pt>
                <c:pt idx="38275">
                  <c:v>96.674479166666671</c:v>
                </c:pt>
                <c:pt idx="38276">
                  <c:v>96.677083333333329</c:v>
                </c:pt>
                <c:pt idx="38277">
                  <c:v>96.6796875</c:v>
                </c:pt>
                <c:pt idx="38278">
                  <c:v>96.682291666666671</c:v>
                </c:pt>
                <c:pt idx="38279">
                  <c:v>96.684895833333329</c:v>
                </c:pt>
                <c:pt idx="38280">
                  <c:v>96.6875</c:v>
                </c:pt>
                <c:pt idx="38281">
                  <c:v>96.690104166666671</c:v>
                </c:pt>
                <c:pt idx="38282">
                  <c:v>96.692708333333329</c:v>
                </c:pt>
                <c:pt idx="38283">
                  <c:v>96.6953125</c:v>
                </c:pt>
                <c:pt idx="38284">
                  <c:v>96.697916666666671</c:v>
                </c:pt>
                <c:pt idx="38285">
                  <c:v>96.700520833333329</c:v>
                </c:pt>
                <c:pt idx="38286">
                  <c:v>96.703125</c:v>
                </c:pt>
                <c:pt idx="38287">
                  <c:v>96.705729166666671</c:v>
                </c:pt>
                <c:pt idx="38288">
                  <c:v>96.708333333333329</c:v>
                </c:pt>
                <c:pt idx="38289">
                  <c:v>96.7109375</c:v>
                </c:pt>
                <c:pt idx="38290">
                  <c:v>96.713541666666671</c:v>
                </c:pt>
                <c:pt idx="38291">
                  <c:v>96.716145833333329</c:v>
                </c:pt>
                <c:pt idx="38292">
                  <c:v>96.71875</c:v>
                </c:pt>
                <c:pt idx="38293">
                  <c:v>96.721354166666671</c:v>
                </c:pt>
                <c:pt idx="38294">
                  <c:v>96.723958333333329</c:v>
                </c:pt>
                <c:pt idx="38295">
                  <c:v>96.7265625</c:v>
                </c:pt>
                <c:pt idx="38296">
                  <c:v>96.729166666666671</c:v>
                </c:pt>
                <c:pt idx="38297">
                  <c:v>96.731770833333329</c:v>
                </c:pt>
                <c:pt idx="38298">
                  <c:v>96.734375</c:v>
                </c:pt>
                <c:pt idx="38299">
                  <c:v>96.736979166666671</c:v>
                </c:pt>
                <c:pt idx="38300">
                  <c:v>96.739583333333329</c:v>
                </c:pt>
                <c:pt idx="38301">
                  <c:v>96.7421875</c:v>
                </c:pt>
                <c:pt idx="38302">
                  <c:v>96.744791666666671</c:v>
                </c:pt>
                <c:pt idx="38303">
                  <c:v>96.747395833333329</c:v>
                </c:pt>
                <c:pt idx="38304">
                  <c:v>96.75</c:v>
                </c:pt>
                <c:pt idx="38305">
                  <c:v>96.752604166666671</c:v>
                </c:pt>
                <c:pt idx="38306">
                  <c:v>96.755208333333329</c:v>
                </c:pt>
                <c:pt idx="38307">
                  <c:v>96.7578125</c:v>
                </c:pt>
                <c:pt idx="38308">
                  <c:v>96.760416666666671</c:v>
                </c:pt>
                <c:pt idx="38309">
                  <c:v>96.763020833333329</c:v>
                </c:pt>
                <c:pt idx="38310">
                  <c:v>96.765625</c:v>
                </c:pt>
                <c:pt idx="38311">
                  <c:v>96.768229166666671</c:v>
                </c:pt>
                <c:pt idx="38312">
                  <c:v>96.770833333333329</c:v>
                </c:pt>
                <c:pt idx="38313">
                  <c:v>96.7734375</c:v>
                </c:pt>
                <c:pt idx="38314">
                  <c:v>96.776041666666671</c:v>
                </c:pt>
                <c:pt idx="38315">
                  <c:v>96.778645833333329</c:v>
                </c:pt>
                <c:pt idx="38316">
                  <c:v>96.78125</c:v>
                </c:pt>
                <c:pt idx="38317">
                  <c:v>96.783854166666671</c:v>
                </c:pt>
                <c:pt idx="38318">
                  <c:v>96.786458333333329</c:v>
                </c:pt>
                <c:pt idx="38319">
                  <c:v>96.7890625</c:v>
                </c:pt>
                <c:pt idx="38320">
                  <c:v>96.791666666666671</c:v>
                </c:pt>
                <c:pt idx="38321">
                  <c:v>96.794270833333329</c:v>
                </c:pt>
                <c:pt idx="38322">
                  <c:v>96.796875</c:v>
                </c:pt>
                <c:pt idx="38323">
                  <c:v>96.799479166666671</c:v>
                </c:pt>
                <c:pt idx="38324">
                  <c:v>96.802083333333329</c:v>
                </c:pt>
                <c:pt idx="38325">
                  <c:v>96.8046875</c:v>
                </c:pt>
                <c:pt idx="38326">
                  <c:v>96.807291666666671</c:v>
                </c:pt>
                <c:pt idx="38327">
                  <c:v>96.809895833333329</c:v>
                </c:pt>
                <c:pt idx="38328">
                  <c:v>96.8125</c:v>
                </c:pt>
                <c:pt idx="38329">
                  <c:v>96.815104166666671</c:v>
                </c:pt>
                <c:pt idx="38330">
                  <c:v>96.817708333333329</c:v>
                </c:pt>
                <c:pt idx="38331">
                  <c:v>96.8203125</c:v>
                </c:pt>
                <c:pt idx="38332">
                  <c:v>96.822916666666671</c:v>
                </c:pt>
                <c:pt idx="38333">
                  <c:v>96.825520833333329</c:v>
                </c:pt>
                <c:pt idx="38334">
                  <c:v>96.828125</c:v>
                </c:pt>
                <c:pt idx="38335">
                  <c:v>96.830729166666671</c:v>
                </c:pt>
                <c:pt idx="38336">
                  <c:v>96.833333333333329</c:v>
                </c:pt>
                <c:pt idx="38337">
                  <c:v>96.8359375</c:v>
                </c:pt>
                <c:pt idx="38338">
                  <c:v>96.838541666666671</c:v>
                </c:pt>
                <c:pt idx="38339">
                  <c:v>96.841145833333329</c:v>
                </c:pt>
                <c:pt idx="38340">
                  <c:v>96.84375</c:v>
                </c:pt>
                <c:pt idx="38341">
                  <c:v>96.846354166666671</c:v>
                </c:pt>
                <c:pt idx="38342">
                  <c:v>96.848958333333329</c:v>
                </c:pt>
                <c:pt idx="38343">
                  <c:v>96.8515625</c:v>
                </c:pt>
                <c:pt idx="38344">
                  <c:v>96.854166666666671</c:v>
                </c:pt>
                <c:pt idx="38345">
                  <c:v>96.856770833333329</c:v>
                </c:pt>
                <c:pt idx="38346">
                  <c:v>96.859375</c:v>
                </c:pt>
                <c:pt idx="38347">
                  <c:v>96.861979166666671</c:v>
                </c:pt>
                <c:pt idx="38348">
                  <c:v>96.864583333333329</c:v>
                </c:pt>
                <c:pt idx="38349">
                  <c:v>96.8671875</c:v>
                </c:pt>
                <c:pt idx="38350">
                  <c:v>96.869791666666671</c:v>
                </c:pt>
                <c:pt idx="38351">
                  <c:v>96.872395833333329</c:v>
                </c:pt>
                <c:pt idx="38352">
                  <c:v>96.875</c:v>
                </c:pt>
                <c:pt idx="38353">
                  <c:v>96.877604166666671</c:v>
                </c:pt>
                <c:pt idx="38354">
                  <c:v>96.880208333333329</c:v>
                </c:pt>
                <c:pt idx="38355">
                  <c:v>96.8828125</c:v>
                </c:pt>
                <c:pt idx="38356">
                  <c:v>96.885416666666671</c:v>
                </c:pt>
                <c:pt idx="38357">
                  <c:v>96.888020833333329</c:v>
                </c:pt>
                <c:pt idx="38358">
                  <c:v>96.890625</c:v>
                </c:pt>
                <c:pt idx="38359">
                  <c:v>96.893229166666671</c:v>
                </c:pt>
                <c:pt idx="38360">
                  <c:v>96.895833333333329</c:v>
                </c:pt>
                <c:pt idx="38361">
                  <c:v>96.8984375</c:v>
                </c:pt>
                <c:pt idx="38362">
                  <c:v>96.901041666666671</c:v>
                </c:pt>
                <c:pt idx="38363">
                  <c:v>96.903645833333329</c:v>
                </c:pt>
                <c:pt idx="38364">
                  <c:v>96.90625</c:v>
                </c:pt>
                <c:pt idx="38365">
                  <c:v>96.908854166666671</c:v>
                </c:pt>
                <c:pt idx="38366">
                  <c:v>96.911458333333329</c:v>
                </c:pt>
                <c:pt idx="38367">
                  <c:v>96.9140625</c:v>
                </c:pt>
                <c:pt idx="38368">
                  <c:v>96.916666666666671</c:v>
                </c:pt>
                <c:pt idx="38369">
                  <c:v>96.919270833333329</c:v>
                </c:pt>
                <c:pt idx="38370">
                  <c:v>96.921875</c:v>
                </c:pt>
                <c:pt idx="38371">
                  <c:v>96.924479166666671</c:v>
                </c:pt>
                <c:pt idx="38372">
                  <c:v>96.927083333333329</c:v>
                </c:pt>
                <c:pt idx="38373">
                  <c:v>96.9296875</c:v>
                </c:pt>
                <c:pt idx="38374">
                  <c:v>96.932291666666671</c:v>
                </c:pt>
                <c:pt idx="38375">
                  <c:v>96.934895833333329</c:v>
                </c:pt>
                <c:pt idx="38376">
                  <c:v>96.9375</c:v>
                </c:pt>
                <c:pt idx="38377">
                  <c:v>96.940104166666671</c:v>
                </c:pt>
                <c:pt idx="38378">
                  <c:v>96.942708333333329</c:v>
                </c:pt>
                <c:pt idx="38379">
                  <c:v>96.9453125</c:v>
                </c:pt>
                <c:pt idx="38380">
                  <c:v>96.947916666666671</c:v>
                </c:pt>
                <c:pt idx="38381">
                  <c:v>96.950520833333329</c:v>
                </c:pt>
                <c:pt idx="38382">
                  <c:v>96.953125</c:v>
                </c:pt>
                <c:pt idx="38383">
                  <c:v>96.955729166666671</c:v>
                </c:pt>
                <c:pt idx="38384">
                  <c:v>96.958333333333329</c:v>
                </c:pt>
                <c:pt idx="38385">
                  <c:v>96.9609375</c:v>
                </c:pt>
                <c:pt idx="38386">
                  <c:v>96.963541666666671</c:v>
                </c:pt>
                <c:pt idx="38387">
                  <c:v>96.966145833333329</c:v>
                </c:pt>
                <c:pt idx="38388">
                  <c:v>96.96875</c:v>
                </c:pt>
                <c:pt idx="38389">
                  <c:v>96.971354166666671</c:v>
                </c:pt>
                <c:pt idx="38390">
                  <c:v>96.973958333333329</c:v>
                </c:pt>
                <c:pt idx="38391">
                  <c:v>96.9765625</c:v>
                </c:pt>
                <c:pt idx="38392">
                  <c:v>96.979166666666671</c:v>
                </c:pt>
                <c:pt idx="38393">
                  <c:v>96.981770833333329</c:v>
                </c:pt>
                <c:pt idx="38394">
                  <c:v>96.984375</c:v>
                </c:pt>
                <c:pt idx="38395">
                  <c:v>96.986979166666671</c:v>
                </c:pt>
                <c:pt idx="38396">
                  <c:v>96.989583333333329</c:v>
                </c:pt>
                <c:pt idx="38397">
                  <c:v>96.9921875</c:v>
                </c:pt>
                <c:pt idx="38398">
                  <c:v>96.994791666666671</c:v>
                </c:pt>
                <c:pt idx="38399">
                  <c:v>96.997395833333329</c:v>
                </c:pt>
                <c:pt idx="38400">
                  <c:v>97</c:v>
                </c:pt>
                <c:pt idx="38401">
                  <c:v>97.002604166666671</c:v>
                </c:pt>
                <c:pt idx="38402">
                  <c:v>97.005208333333329</c:v>
                </c:pt>
                <c:pt idx="38403">
                  <c:v>97.0078125</c:v>
                </c:pt>
                <c:pt idx="38404">
                  <c:v>97.010416666666671</c:v>
                </c:pt>
                <c:pt idx="38405">
                  <c:v>97.013020833333329</c:v>
                </c:pt>
                <c:pt idx="38406">
                  <c:v>97.015625</c:v>
                </c:pt>
                <c:pt idx="38407">
                  <c:v>97.018229166666671</c:v>
                </c:pt>
                <c:pt idx="38408">
                  <c:v>97.020833333333329</c:v>
                </c:pt>
                <c:pt idx="38409">
                  <c:v>97.0234375</c:v>
                </c:pt>
                <c:pt idx="38410">
                  <c:v>97.026041666666671</c:v>
                </c:pt>
                <c:pt idx="38411">
                  <c:v>97.028645833333329</c:v>
                </c:pt>
                <c:pt idx="38412">
                  <c:v>97.03125</c:v>
                </c:pt>
                <c:pt idx="38413">
                  <c:v>97.033854166666671</c:v>
                </c:pt>
                <c:pt idx="38414">
                  <c:v>97.036458333333329</c:v>
                </c:pt>
                <c:pt idx="38415">
                  <c:v>97.0390625</c:v>
                </c:pt>
                <c:pt idx="38416">
                  <c:v>97.041666666666671</c:v>
                </c:pt>
                <c:pt idx="38417">
                  <c:v>97.044270833333329</c:v>
                </c:pt>
                <c:pt idx="38418">
                  <c:v>97.046875</c:v>
                </c:pt>
                <c:pt idx="38419">
                  <c:v>97.049479166666671</c:v>
                </c:pt>
                <c:pt idx="38420">
                  <c:v>97.052083333333329</c:v>
                </c:pt>
                <c:pt idx="38421">
                  <c:v>97.0546875</c:v>
                </c:pt>
                <c:pt idx="38422">
                  <c:v>97.057291666666671</c:v>
                </c:pt>
                <c:pt idx="38423">
                  <c:v>97.059895833333329</c:v>
                </c:pt>
                <c:pt idx="38424">
                  <c:v>97.0625</c:v>
                </c:pt>
                <c:pt idx="38425">
                  <c:v>97.065104166666671</c:v>
                </c:pt>
                <c:pt idx="38426">
                  <c:v>97.067708333333329</c:v>
                </c:pt>
                <c:pt idx="38427">
                  <c:v>97.0703125</c:v>
                </c:pt>
                <c:pt idx="38428">
                  <c:v>97.072916666666671</c:v>
                </c:pt>
                <c:pt idx="38429">
                  <c:v>97.075520833333329</c:v>
                </c:pt>
                <c:pt idx="38430">
                  <c:v>97.078125</c:v>
                </c:pt>
                <c:pt idx="38431">
                  <c:v>97.080729166666671</c:v>
                </c:pt>
                <c:pt idx="38432">
                  <c:v>97.083333333333329</c:v>
                </c:pt>
                <c:pt idx="38433">
                  <c:v>97.0859375</c:v>
                </c:pt>
                <c:pt idx="38434">
                  <c:v>97.088541666666671</c:v>
                </c:pt>
                <c:pt idx="38435">
                  <c:v>97.091145833333329</c:v>
                </c:pt>
                <c:pt idx="38436">
                  <c:v>97.09375</c:v>
                </c:pt>
                <c:pt idx="38437">
                  <c:v>97.096354166666671</c:v>
                </c:pt>
                <c:pt idx="38438">
                  <c:v>97.098958333333329</c:v>
                </c:pt>
                <c:pt idx="38439">
                  <c:v>97.1015625</c:v>
                </c:pt>
                <c:pt idx="38440">
                  <c:v>97.104166666666671</c:v>
                </c:pt>
                <c:pt idx="38441">
                  <c:v>97.106770833333329</c:v>
                </c:pt>
                <c:pt idx="38442">
                  <c:v>97.109375</c:v>
                </c:pt>
                <c:pt idx="38443">
                  <c:v>97.111979166666671</c:v>
                </c:pt>
                <c:pt idx="38444">
                  <c:v>97.114583333333329</c:v>
                </c:pt>
                <c:pt idx="38445">
                  <c:v>97.1171875</c:v>
                </c:pt>
                <c:pt idx="38446">
                  <c:v>97.119791666666671</c:v>
                </c:pt>
                <c:pt idx="38447">
                  <c:v>97.122395833333329</c:v>
                </c:pt>
                <c:pt idx="38448">
                  <c:v>97.125</c:v>
                </c:pt>
                <c:pt idx="38449">
                  <c:v>97.127604166666671</c:v>
                </c:pt>
                <c:pt idx="38450">
                  <c:v>97.130208333333329</c:v>
                </c:pt>
                <c:pt idx="38451">
                  <c:v>97.1328125</c:v>
                </c:pt>
                <c:pt idx="38452">
                  <c:v>97.135416666666671</c:v>
                </c:pt>
                <c:pt idx="38453">
                  <c:v>97.138020833333329</c:v>
                </c:pt>
                <c:pt idx="38454">
                  <c:v>97.140625</c:v>
                </c:pt>
                <c:pt idx="38455">
                  <c:v>97.143229166666671</c:v>
                </c:pt>
                <c:pt idx="38456">
                  <c:v>97.145833333333329</c:v>
                </c:pt>
                <c:pt idx="38457">
                  <c:v>97.1484375</c:v>
                </c:pt>
                <c:pt idx="38458">
                  <c:v>97.151041666666671</c:v>
                </c:pt>
                <c:pt idx="38459">
                  <c:v>97.153645833333329</c:v>
                </c:pt>
                <c:pt idx="38460">
                  <c:v>97.15625</c:v>
                </c:pt>
                <c:pt idx="38461">
                  <c:v>97.158854166666671</c:v>
                </c:pt>
                <c:pt idx="38462">
                  <c:v>97.161458333333329</c:v>
                </c:pt>
                <c:pt idx="38463">
                  <c:v>97.1640625</c:v>
                </c:pt>
                <c:pt idx="38464">
                  <c:v>97.166666666666671</c:v>
                </c:pt>
                <c:pt idx="38465">
                  <c:v>97.169270833333329</c:v>
                </c:pt>
                <c:pt idx="38466">
                  <c:v>97.171875</c:v>
                </c:pt>
                <c:pt idx="38467">
                  <c:v>97.174479166666671</c:v>
                </c:pt>
                <c:pt idx="38468">
                  <c:v>97.177083333333329</c:v>
                </c:pt>
                <c:pt idx="38469">
                  <c:v>97.1796875</c:v>
                </c:pt>
                <c:pt idx="38470">
                  <c:v>97.182291666666671</c:v>
                </c:pt>
                <c:pt idx="38471">
                  <c:v>97.184895833333329</c:v>
                </c:pt>
                <c:pt idx="38472">
                  <c:v>97.1875</c:v>
                </c:pt>
                <c:pt idx="38473">
                  <c:v>97.190104166666671</c:v>
                </c:pt>
                <c:pt idx="38474">
                  <c:v>97.192708333333329</c:v>
                </c:pt>
                <c:pt idx="38475">
                  <c:v>97.1953125</c:v>
                </c:pt>
                <c:pt idx="38476">
                  <c:v>97.197916666666671</c:v>
                </c:pt>
                <c:pt idx="38477">
                  <c:v>97.200520833333329</c:v>
                </c:pt>
                <c:pt idx="38478">
                  <c:v>97.203125</c:v>
                </c:pt>
                <c:pt idx="38479">
                  <c:v>97.205729166666671</c:v>
                </c:pt>
                <c:pt idx="38480">
                  <c:v>97.208333333333329</c:v>
                </c:pt>
                <c:pt idx="38481">
                  <c:v>97.2109375</c:v>
                </c:pt>
                <c:pt idx="38482">
                  <c:v>97.213541666666671</c:v>
                </c:pt>
                <c:pt idx="38483">
                  <c:v>97.216145833333329</c:v>
                </c:pt>
                <c:pt idx="38484">
                  <c:v>97.21875</c:v>
                </c:pt>
                <c:pt idx="38485">
                  <c:v>97.221354166666671</c:v>
                </c:pt>
                <c:pt idx="38486">
                  <c:v>97.223958333333329</c:v>
                </c:pt>
                <c:pt idx="38487">
                  <c:v>97.2265625</c:v>
                </c:pt>
                <c:pt idx="38488">
                  <c:v>97.229166666666671</c:v>
                </c:pt>
                <c:pt idx="38489">
                  <c:v>97.231770833333329</c:v>
                </c:pt>
                <c:pt idx="38490">
                  <c:v>97.234375</c:v>
                </c:pt>
                <c:pt idx="38491">
                  <c:v>97.236979166666671</c:v>
                </c:pt>
                <c:pt idx="38492">
                  <c:v>97.239583333333329</c:v>
                </c:pt>
                <c:pt idx="38493">
                  <c:v>97.2421875</c:v>
                </c:pt>
                <c:pt idx="38494">
                  <c:v>97.244791666666671</c:v>
                </c:pt>
                <c:pt idx="38495">
                  <c:v>97.247395833333329</c:v>
                </c:pt>
                <c:pt idx="38496">
                  <c:v>97.25</c:v>
                </c:pt>
                <c:pt idx="38497">
                  <c:v>97.252604166666671</c:v>
                </c:pt>
                <c:pt idx="38498">
                  <c:v>97.255208333333329</c:v>
                </c:pt>
                <c:pt idx="38499">
                  <c:v>97.2578125</c:v>
                </c:pt>
                <c:pt idx="38500">
                  <c:v>97.260416666666671</c:v>
                </c:pt>
                <c:pt idx="38501">
                  <c:v>97.263020833333329</c:v>
                </c:pt>
                <c:pt idx="38502">
                  <c:v>97.265625</c:v>
                </c:pt>
                <c:pt idx="38503">
                  <c:v>97.268229166666671</c:v>
                </c:pt>
                <c:pt idx="38504">
                  <c:v>97.270833333333329</c:v>
                </c:pt>
                <c:pt idx="38505">
                  <c:v>97.2734375</c:v>
                </c:pt>
                <c:pt idx="38506">
                  <c:v>97.276041666666671</c:v>
                </c:pt>
                <c:pt idx="38507">
                  <c:v>97.278645833333329</c:v>
                </c:pt>
                <c:pt idx="38508">
                  <c:v>97.28125</c:v>
                </c:pt>
                <c:pt idx="38509">
                  <c:v>97.283854166666671</c:v>
                </c:pt>
                <c:pt idx="38510">
                  <c:v>97.286458333333329</c:v>
                </c:pt>
                <c:pt idx="38511">
                  <c:v>97.2890625</c:v>
                </c:pt>
                <c:pt idx="38512">
                  <c:v>97.291666666666671</c:v>
                </c:pt>
                <c:pt idx="38513">
                  <c:v>97.294270833333329</c:v>
                </c:pt>
                <c:pt idx="38514">
                  <c:v>97.296875</c:v>
                </c:pt>
                <c:pt idx="38515">
                  <c:v>97.299479166666671</c:v>
                </c:pt>
                <c:pt idx="38516">
                  <c:v>97.302083333333329</c:v>
                </c:pt>
                <c:pt idx="38517">
                  <c:v>97.3046875</c:v>
                </c:pt>
                <c:pt idx="38518">
                  <c:v>97.307291666666671</c:v>
                </c:pt>
                <c:pt idx="38519">
                  <c:v>97.309895833333329</c:v>
                </c:pt>
                <c:pt idx="38520">
                  <c:v>97.3125</c:v>
                </c:pt>
                <c:pt idx="38521">
                  <c:v>97.315104166666671</c:v>
                </c:pt>
                <c:pt idx="38522">
                  <c:v>97.317708333333329</c:v>
                </c:pt>
                <c:pt idx="38523">
                  <c:v>97.3203125</c:v>
                </c:pt>
                <c:pt idx="38524">
                  <c:v>97.322916666666671</c:v>
                </c:pt>
                <c:pt idx="38525">
                  <c:v>97.325520833333329</c:v>
                </c:pt>
                <c:pt idx="38526">
                  <c:v>97.328125</c:v>
                </c:pt>
                <c:pt idx="38527">
                  <c:v>97.330729166666671</c:v>
                </c:pt>
                <c:pt idx="38528">
                  <c:v>97.333333333333329</c:v>
                </c:pt>
                <c:pt idx="38529">
                  <c:v>97.3359375</c:v>
                </c:pt>
                <c:pt idx="38530">
                  <c:v>97.338541666666671</c:v>
                </c:pt>
                <c:pt idx="38531">
                  <c:v>97.341145833333329</c:v>
                </c:pt>
                <c:pt idx="38532">
                  <c:v>97.34375</c:v>
                </c:pt>
                <c:pt idx="38533">
                  <c:v>97.346354166666671</c:v>
                </c:pt>
                <c:pt idx="38534">
                  <c:v>97.348958333333329</c:v>
                </c:pt>
                <c:pt idx="38535">
                  <c:v>97.3515625</c:v>
                </c:pt>
                <c:pt idx="38536">
                  <c:v>97.354166666666671</c:v>
                </c:pt>
                <c:pt idx="38537">
                  <c:v>97.356770833333329</c:v>
                </c:pt>
                <c:pt idx="38538">
                  <c:v>97.359375</c:v>
                </c:pt>
                <c:pt idx="38539">
                  <c:v>97.361979166666671</c:v>
                </c:pt>
                <c:pt idx="38540">
                  <c:v>97.364583333333329</c:v>
                </c:pt>
                <c:pt idx="38541">
                  <c:v>97.3671875</c:v>
                </c:pt>
                <c:pt idx="38542">
                  <c:v>97.369791666666671</c:v>
                </c:pt>
                <c:pt idx="38543">
                  <c:v>97.372395833333329</c:v>
                </c:pt>
                <c:pt idx="38544">
                  <c:v>97.375</c:v>
                </c:pt>
                <c:pt idx="38545">
                  <c:v>97.377604166666671</c:v>
                </c:pt>
                <c:pt idx="38546">
                  <c:v>97.380208333333329</c:v>
                </c:pt>
                <c:pt idx="38547">
                  <c:v>97.3828125</c:v>
                </c:pt>
                <c:pt idx="38548">
                  <c:v>97.385416666666671</c:v>
                </c:pt>
                <c:pt idx="38549">
                  <c:v>97.388020833333329</c:v>
                </c:pt>
                <c:pt idx="38550">
                  <c:v>97.390625</c:v>
                </c:pt>
                <c:pt idx="38551">
                  <c:v>97.393229166666671</c:v>
                </c:pt>
                <c:pt idx="38552">
                  <c:v>97.395833333333329</c:v>
                </c:pt>
                <c:pt idx="38553">
                  <c:v>97.3984375</c:v>
                </c:pt>
                <c:pt idx="38554">
                  <c:v>97.401041666666671</c:v>
                </c:pt>
                <c:pt idx="38555">
                  <c:v>97.403645833333329</c:v>
                </c:pt>
                <c:pt idx="38556">
                  <c:v>97.40625</c:v>
                </c:pt>
                <c:pt idx="38557">
                  <c:v>97.408854166666671</c:v>
                </c:pt>
                <c:pt idx="38558">
                  <c:v>97.411458333333329</c:v>
                </c:pt>
                <c:pt idx="38559">
                  <c:v>97.4140625</c:v>
                </c:pt>
                <c:pt idx="38560">
                  <c:v>97.416666666666671</c:v>
                </c:pt>
                <c:pt idx="38561">
                  <c:v>97.419270833333329</c:v>
                </c:pt>
                <c:pt idx="38562">
                  <c:v>97.421875</c:v>
                </c:pt>
                <c:pt idx="38563">
                  <c:v>97.424479166666671</c:v>
                </c:pt>
                <c:pt idx="38564">
                  <c:v>97.427083333333329</c:v>
                </c:pt>
                <c:pt idx="38565">
                  <c:v>97.4296875</c:v>
                </c:pt>
                <c:pt idx="38566">
                  <c:v>97.432291666666671</c:v>
                </c:pt>
                <c:pt idx="38567">
                  <c:v>97.434895833333329</c:v>
                </c:pt>
                <c:pt idx="38568">
                  <c:v>97.4375</c:v>
                </c:pt>
                <c:pt idx="38569">
                  <c:v>97.440104166666671</c:v>
                </c:pt>
                <c:pt idx="38570">
                  <c:v>97.442708333333329</c:v>
                </c:pt>
                <c:pt idx="38571">
                  <c:v>97.4453125</c:v>
                </c:pt>
                <c:pt idx="38572">
                  <c:v>97.447916666666671</c:v>
                </c:pt>
                <c:pt idx="38573">
                  <c:v>97.450520833333329</c:v>
                </c:pt>
                <c:pt idx="38574">
                  <c:v>97.453125</c:v>
                </c:pt>
                <c:pt idx="38575">
                  <c:v>97.455729166666671</c:v>
                </c:pt>
                <c:pt idx="38576">
                  <c:v>97.458333333333329</c:v>
                </c:pt>
                <c:pt idx="38577">
                  <c:v>97.4609375</c:v>
                </c:pt>
                <c:pt idx="38578">
                  <c:v>97.463541666666671</c:v>
                </c:pt>
                <c:pt idx="38579">
                  <c:v>97.466145833333329</c:v>
                </c:pt>
                <c:pt idx="38580">
                  <c:v>97.46875</c:v>
                </c:pt>
                <c:pt idx="38581">
                  <c:v>97.471354166666671</c:v>
                </c:pt>
                <c:pt idx="38582">
                  <c:v>97.473958333333329</c:v>
                </c:pt>
                <c:pt idx="38583">
                  <c:v>97.4765625</c:v>
                </c:pt>
                <c:pt idx="38584">
                  <c:v>97.479166666666671</c:v>
                </c:pt>
                <c:pt idx="38585">
                  <c:v>97.481770833333329</c:v>
                </c:pt>
                <c:pt idx="38586">
                  <c:v>97.484375</c:v>
                </c:pt>
                <c:pt idx="38587">
                  <c:v>97.486979166666671</c:v>
                </c:pt>
                <c:pt idx="38588">
                  <c:v>97.489583333333329</c:v>
                </c:pt>
                <c:pt idx="38589">
                  <c:v>97.4921875</c:v>
                </c:pt>
                <c:pt idx="38590">
                  <c:v>97.494791666666671</c:v>
                </c:pt>
                <c:pt idx="38591">
                  <c:v>97.497395833333329</c:v>
                </c:pt>
                <c:pt idx="38592">
                  <c:v>97.5</c:v>
                </c:pt>
                <c:pt idx="38593">
                  <c:v>97.502604166666671</c:v>
                </c:pt>
                <c:pt idx="38594">
                  <c:v>97.505208333333329</c:v>
                </c:pt>
                <c:pt idx="38595">
                  <c:v>97.5078125</c:v>
                </c:pt>
                <c:pt idx="38596">
                  <c:v>97.510416666666671</c:v>
                </c:pt>
                <c:pt idx="38597">
                  <c:v>97.513020833333329</c:v>
                </c:pt>
                <c:pt idx="38598">
                  <c:v>97.515625</c:v>
                </c:pt>
                <c:pt idx="38599">
                  <c:v>97.518229166666671</c:v>
                </c:pt>
                <c:pt idx="38600">
                  <c:v>97.520833333333329</c:v>
                </c:pt>
                <c:pt idx="38601">
                  <c:v>97.5234375</c:v>
                </c:pt>
                <c:pt idx="38602">
                  <c:v>97.526041666666671</c:v>
                </c:pt>
                <c:pt idx="38603">
                  <c:v>97.528645833333329</c:v>
                </c:pt>
                <c:pt idx="38604">
                  <c:v>97.53125</c:v>
                </c:pt>
                <c:pt idx="38605">
                  <c:v>97.533854166666671</c:v>
                </c:pt>
                <c:pt idx="38606">
                  <c:v>97.536458333333329</c:v>
                </c:pt>
                <c:pt idx="38607">
                  <c:v>97.5390625</c:v>
                </c:pt>
                <c:pt idx="38608">
                  <c:v>97.541666666666671</c:v>
                </c:pt>
                <c:pt idx="38609">
                  <c:v>97.544270833333329</c:v>
                </c:pt>
                <c:pt idx="38610">
                  <c:v>97.546875</c:v>
                </c:pt>
                <c:pt idx="38611">
                  <c:v>97.549479166666671</c:v>
                </c:pt>
                <c:pt idx="38612">
                  <c:v>97.552083333333329</c:v>
                </c:pt>
                <c:pt idx="38613">
                  <c:v>97.5546875</c:v>
                </c:pt>
                <c:pt idx="38614">
                  <c:v>97.557291666666671</c:v>
                </c:pt>
                <c:pt idx="38615">
                  <c:v>97.559895833333329</c:v>
                </c:pt>
                <c:pt idx="38616">
                  <c:v>97.5625</c:v>
                </c:pt>
                <c:pt idx="38617">
                  <c:v>97.565104166666671</c:v>
                </c:pt>
                <c:pt idx="38618">
                  <c:v>97.567708333333329</c:v>
                </c:pt>
                <c:pt idx="38619">
                  <c:v>97.5703125</c:v>
                </c:pt>
                <c:pt idx="38620">
                  <c:v>97.572916666666671</c:v>
                </c:pt>
                <c:pt idx="38621">
                  <c:v>97.575520833333329</c:v>
                </c:pt>
                <c:pt idx="38622">
                  <c:v>97.578125</c:v>
                </c:pt>
                <c:pt idx="38623">
                  <c:v>97.580729166666671</c:v>
                </c:pt>
                <c:pt idx="38624">
                  <c:v>97.583333333333329</c:v>
                </c:pt>
                <c:pt idx="38625">
                  <c:v>97.5859375</c:v>
                </c:pt>
                <c:pt idx="38626">
                  <c:v>97.588541666666671</c:v>
                </c:pt>
                <c:pt idx="38627">
                  <c:v>97.591145833333329</c:v>
                </c:pt>
                <c:pt idx="38628">
                  <c:v>97.59375</c:v>
                </c:pt>
                <c:pt idx="38629">
                  <c:v>97.596354166666671</c:v>
                </c:pt>
                <c:pt idx="38630">
                  <c:v>97.598958333333329</c:v>
                </c:pt>
                <c:pt idx="38631">
                  <c:v>97.6015625</c:v>
                </c:pt>
                <c:pt idx="38632">
                  <c:v>97.604166666666671</c:v>
                </c:pt>
                <c:pt idx="38633">
                  <c:v>97.606770833333329</c:v>
                </c:pt>
                <c:pt idx="38634">
                  <c:v>97.609375</c:v>
                </c:pt>
                <c:pt idx="38635">
                  <c:v>97.611979166666671</c:v>
                </c:pt>
                <c:pt idx="38636">
                  <c:v>97.614583333333329</c:v>
                </c:pt>
                <c:pt idx="38637">
                  <c:v>97.6171875</c:v>
                </c:pt>
                <c:pt idx="38638">
                  <c:v>97.619791666666671</c:v>
                </c:pt>
                <c:pt idx="38639">
                  <c:v>97.622395833333329</c:v>
                </c:pt>
                <c:pt idx="38640">
                  <c:v>97.625</c:v>
                </c:pt>
                <c:pt idx="38641">
                  <c:v>97.627604166666671</c:v>
                </c:pt>
                <c:pt idx="38642">
                  <c:v>97.630208333333329</c:v>
                </c:pt>
                <c:pt idx="38643">
                  <c:v>97.6328125</c:v>
                </c:pt>
                <c:pt idx="38644">
                  <c:v>97.635416666666671</c:v>
                </c:pt>
                <c:pt idx="38645">
                  <c:v>97.638020833333329</c:v>
                </c:pt>
                <c:pt idx="38646">
                  <c:v>97.640625</c:v>
                </c:pt>
                <c:pt idx="38647">
                  <c:v>97.643229166666671</c:v>
                </c:pt>
                <c:pt idx="38648">
                  <c:v>97.645833333333329</c:v>
                </c:pt>
                <c:pt idx="38649">
                  <c:v>97.6484375</c:v>
                </c:pt>
                <c:pt idx="38650">
                  <c:v>97.651041666666671</c:v>
                </c:pt>
                <c:pt idx="38651">
                  <c:v>97.653645833333329</c:v>
                </c:pt>
                <c:pt idx="38652">
                  <c:v>97.65625</c:v>
                </c:pt>
                <c:pt idx="38653">
                  <c:v>97.658854166666671</c:v>
                </c:pt>
                <c:pt idx="38654">
                  <c:v>97.661458333333329</c:v>
                </c:pt>
                <c:pt idx="38655">
                  <c:v>97.6640625</c:v>
                </c:pt>
                <c:pt idx="38656">
                  <c:v>97.666666666666671</c:v>
                </c:pt>
                <c:pt idx="38657">
                  <c:v>97.669270833333329</c:v>
                </c:pt>
                <c:pt idx="38658">
                  <c:v>97.671875</c:v>
                </c:pt>
                <c:pt idx="38659">
                  <c:v>97.674479166666671</c:v>
                </c:pt>
                <c:pt idx="38660">
                  <c:v>97.677083333333329</c:v>
                </c:pt>
                <c:pt idx="38661">
                  <c:v>97.6796875</c:v>
                </c:pt>
                <c:pt idx="38662">
                  <c:v>97.682291666666671</c:v>
                </c:pt>
                <c:pt idx="38663">
                  <c:v>97.684895833333329</c:v>
                </c:pt>
                <c:pt idx="38664">
                  <c:v>97.6875</c:v>
                </c:pt>
                <c:pt idx="38665">
                  <c:v>97.690104166666671</c:v>
                </c:pt>
                <c:pt idx="38666">
                  <c:v>97.692708333333329</c:v>
                </c:pt>
                <c:pt idx="38667">
                  <c:v>97.6953125</c:v>
                </c:pt>
                <c:pt idx="38668">
                  <c:v>97.697916666666671</c:v>
                </c:pt>
                <c:pt idx="38669">
                  <c:v>97.700520833333329</c:v>
                </c:pt>
                <c:pt idx="38670">
                  <c:v>97.703125</c:v>
                </c:pt>
                <c:pt idx="38671">
                  <c:v>97.705729166666671</c:v>
                </c:pt>
                <c:pt idx="38672">
                  <c:v>97.708333333333329</c:v>
                </c:pt>
                <c:pt idx="38673">
                  <c:v>97.7109375</c:v>
                </c:pt>
                <c:pt idx="38674">
                  <c:v>97.713541666666671</c:v>
                </c:pt>
                <c:pt idx="38675">
                  <c:v>97.716145833333329</c:v>
                </c:pt>
                <c:pt idx="38676">
                  <c:v>97.71875</c:v>
                </c:pt>
                <c:pt idx="38677">
                  <c:v>97.721354166666671</c:v>
                </c:pt>
                <c:pt idx="38678">
                  <c:v>97.723958333333329</c:v>
                </c:pt>
                <c:pt idx="38679">
                  <c:v>97.7265625</c:v>
                </c:pt>
                <c:pt idx="38680">
                  <c:v>97.729166666666671</c:v>
                </c:pt>
                <c:pt idx="38681">
                  <c:v>97.731770833333329</c:v>
                </c:pt>
                <c:pt idx="38682">
                  <c:v>97.734375</c:v>
                </c:pt>
                <c:pt idx="38683">
                  <c:v>97.736979166666671</c:v>
                </c:pt>
                <c:pt idx="38684">
                  <c:v>97.739583333333329</c:v>
                </c:pt>
                <c:pt idx="38685">
                  <c:v>97.7421875</c:v>
                </c:pt>
                <c:pt idx="38686">
                  <c:v>97.744791666666671</c:v>
                </c:pt>
                <c:pt idx="38687">
                  <c:v>97.747395833333329</c:v>
                </c:pt>
                <c:pt idx="38688">
                  <c:v>97.75</c:v>
                </c:pt>
                <c:pt idx="38689">
                  <c:v>97.752604166666671</c:v>
                </c:pt>
                <c:pt idx="38690">
                  <c:v>97.755208333333329</c:v>
                </c:pt>
                <c:pt idx="38691">
                  <c:v>97.7578125</c:v>
                </c:pt>
                <c:pt idx="38692">
                  <c:v>97.760416666666671</c:v>
                </c:pt>
                <c:pt idx="38693">
                  <c:v>97.763020833333329</c:v>
                </c:pt>
                <c:pt idx="38694">
                  <c:v>97.765625</c:v>
                </c:pt>
                <c:pt idx="38695">
                  <c:v>97.768229166666671</c:v>
                </c:pt>
                <c:pt idx="38696">
                  <c:v>97.770833333333329</c:v>
                </c:pt>
                <c:pt idx="38697">
                  <c:v>97.7734375</c:v>
                </c:pt>
                <c:pt idx="38698">
                  <c:v>97.776041666666671</c:v>
                </c:pt>
                <c:pt idx="38699">
                  <c:v>97.778645833333329</c:v>
                </c:pt>
                <c:pt idx="38700">
                  <c:v>97.78125</c:v>
                </c:pt>
                <c:pt idx="38701">
                  <c:v>97.783854166666671</c:v>
                </c:pt>
                <c:pt idx="38702">
                  <c:v>97.786458333333329</c:v>
                </c:pt>
                <c:pt idx="38703">
                  <c:v>97.7890625</c:v>
                </c:pt>
                <c:pt idx="38704">
                  <c:v>97.791666666666671</c:v>
                </c:pt>
                <c:pt idx="38705">
                  <c:v>97.794270833333329</c:v>
                </c:pt>
                <c:pt idx="38706">
                  <c:v>97.796875</c:v>
                </c:pt>
                <c:pt idx="38707">
                  <c:v>97.799479166666671</c:v>
                </c:pt>
                <c:pt idx="38708">
                  <c:v>97.802083333333329</c:v>
                </c:pt>
                <c:pt idx="38709">
                  <c:v>97.8046875</c:v>
                </c:pt>
                <c:pt idx="38710">
                  <c:v>97.807291666666671</c:v>
                </c:pt>
                <c:pt idx="38711">
                  <c:v>97.809895833333329</c:v>
                </c:pt>
                <c:pt idx="38712">
                  <c:v>97.8125</c:v>
                </c:pt>
                <c:pt idx="38713">
                  <c:v>97.815104166666671</c:v>
                </c:pt>
                <c:pt idx="38714">
                  <c:v>97.817708333333329</c:v>
                </c:pt>
                <c:pt idx="38715">
                  <c:v>97.8203125</c:v>
                </c:pt>
                <c:pt idx="38716">
                  <c:v>97.822916666666671</c:v>
                </c:pt>
                <c:pt idx="38717">
                  <c:v>97.825520833333329</c:v>
                </c:pt>
                <c:pt idx="38718">
                  <c:v>97.828125</c:v>
                </c:pt>
                <c:pt idx="38719">
                  <c:v>97.830729166666671</c:v>
                </c:pt>
                <c:pt idx="38720">
                  <c:v>97.833333333333329</c:v>
                </c:pt>
                <c:pt idx="38721">
                  <c:v>97.8359375</c:v>
                </c:pt>
                <c:pt idx="38722">
                  <c:v>97.838541666666671</c:v>
                </c:pt>
                <c:pt idx="38723">
                  <c:v>97.841145833333329</c:v>
                </c:pt>
                <c:pt idx="38724">
                  <c:v>97.84375</c:v>
                </c:pt>
                <c:pt idx="38725">
                  <c:v>97.846354166666671</c:v>
                </c:pt>
                <c:pt idx="38726">
                  <c:v>97.848958333333329</c:v>
                </c:pt>
                <c:pt idx="38727">
                  <c:v>97.8515625</c:v>
                </c:pt>
                <c:pt idx="38728">
                  <c:v>97.854166666666671</c:v>
                </c:pt>
                <c:pt idx="38729">
                  <c:v>97.856770833333329</c:v>
                </c:pt>
                <c:pt idx="38730">
                  <c:v>97.859375</c:v>
                </c:pt>
                <c:pt idx="38731">
                  <c:v>97.861979166666671</c:v>
                </c:pt>
                <c:pt idx="38732">
                  <c:v>97.864583333333329</c:v>
                </c:pt>
                <c:pt idx="38733">
                  <c:v>97.8671875</c:v>
                </c:pt>
                <c:pt idx="38734">
                  <c:v>97.869791666666671</c:v>
                </c:pt>
                <c:pt idx="38735">
                  <c:v>97.872395833333329</c:v>
                </c:pt>
                <c:pt idx="38736">
                  <c:v>97.875</c:v>
                </c:pt>
                <c:pt idx="38737">
                  <c:v>97.877604166666671</c:v>
                </c:pt>
                <c:pt idx="38738">
                  <c:v>97.880208333333329</c:v>
                </c:pt>
                <c:pt idx="38739">
                  <c:v>97.8828125</c:v>
                </c:pt>
                <c:pt idx="38740">
                  <c:v>97.885416666666671</c:v>
                </c:pt>
                <c:pt idx="38741">
                  <c:v>97.888020833333329</c:v>
                </c:pt>
                <c:pt idx="38742">
                  <c:v>97.890625</c:v>
                </c:pt>
                <c:pt idx="38743">
                  <c:v>97.893229166666671</c:v>
                </c:pt>
                <c:pt idx="38744">
                  <c:v>97.895833333333329</c:v>
                </c:pt>
                <c:pt idx="38745">
                  <c:v>97.8984375</c:v>
                </c:pt>
                <c:pt idx="38746">
                  <c:v>97.901041666666671</c:v>
                </c:pt>
                <c:pt idx="38747">
                  <c:v>97.903645833333329</c:v>
                </c:pt>
                <c:pt idx="38748">
                  <c:v>97.90625</c:v>
                </c:pt>
                <c:pt idx="38749">
                  <c:v>97.908854166666671</c:v>
                </c:pt>
                <c:pt idx="38750">
                  <c:v>97.911458333333329</c:v>
                </c:pt>
                <c:pt idx="38751">
                  <c:v>97.9140625</c:v>
                </c:pt>
                <c:pt idx="38752">
                  <c:v>97.916666666666671</c:v>
                </c:pt>
                <c:pt idx="38753">
                  <c:v>97.919270833333329</c:v>
                </c:pt>
                <c:pt idx="38754">
                  <c:v>97.921875</c:v>
                </c:pt>
                <c:pt idx="38755">
                  <c:v>97.924479166666671</c:v>
                </c:pt>
                <c:pt idx="38756">
                  <c:v>97.927083333333329</c:v>
                </c:pt>
                <c:pt idx="38757">
                  <c:v>97.9296875</c:v>
                </c:pt>
                <c:pt idx="38758">
                  <c:v>97.932291666666671</c:v>
                </c:pt>
                <c:pt idx="38759">
                  <c:v>97.934895833333329</c:v>
                </c:pt>
                <c:pt idx="38760">
                  <c:v>97.9375</c:v>
                </c:pt>
                <c:pt idx="38761">
                  <c:v>97.940104166666671</c:v>
                </c:pt>
                <c:pt idx="38762">
                  <c:v>97.942708333333329</c:v>
                </c:pt>
                <c:pt idx="38763">
                  <c:v>97.9453125</c:v>
                </c:pt>
                <c:pt idx="38764">
                  <c:v>97.947916666666671</c:v>
                </c:pt>
                <c:pt idx="38765">
                  <c:v>97.950520833333329</c:v>
                </c:pt>
                <c:pt idx="38766">
                  <c:v>97.953125</c:v>
                </c:pt>
                <c:pt idx="38767">
                  <c:v>97.955729166666671</c:v>
                </c:pt>
                <c:pt idx="38768">
                  <c:v>97.958333333333329</c:v>
                </c:pt>
                <c:pt idx="38769">
                  <c:v>97.9609375</c:v>
                </c:pt>
                <c:pt idx="38770">
                  <c:v>97.963541666666671</c:v>
                </c:pt>
                <c:pt idx="38771">
                  <c:v>97.966145833333329</c:v>
                </c:pt>
                <c:pt idx="38772">
                  <c:v>97.96875</c:v>
                </c:pt>
                <c:pt idx="38773">
                  <c:v>97.971354166666671</c:v>
                </c:pt>
                <c:pt idx="38774">
                  <c:v>97.973958333333329</c:v>
                </c:pt>
                <c:pt idx="38775">
                  <c:v>97.9765625</c:v>
                </c:pt>
                <c:pt idx="38776">
                  <c:v>97.979166666666671</c:v>
                </c:pt>
                <c:pt idx="38777">
                  <c:v>97.981770833333329</c:v>
                </c:pt>
                <c:pt idx="38778">
                  <c:v>97.984375</c:v>
                </c:pt>
                <c:pt idx="38779">
                  <c:v>97.986979166666671</c:v>
                </c:pt>
                <c:pt idx="38780">
                  <c:v>97.989583333333329</c:v>
                </c:pt>
                <c:pt idx="38781">
                  <c:v>97.9921875</c:v>
                </c:pt>
                <c:pt idx="38782">
                  <c:v>97.994791666666671</c:v>
                </c:pt>
                <c:pt idx="38783">
                  <c:v>97.997395833333329</c:v>
                </c:pt>
                <c:pt idx="38784">
                  <c:v>98</c:v>
                </c:pt>
                <c:pt idx="38785">
                  <c:v>98.002604166666671</c:v>
                </c:pt>
                <c:pt idx="38786">
                  <c:v>98.005208333333329</c:v>
                </c:pt>
                <c:pt idx="38787">
                  <c:v>98.0078125</c:v>
                </c:pt>
                <c:pt idx="38788">
                  <c:v>98.010416666666671</c:v>
                </c:pt>
                <c:pt idx="38789">
                  <c:v>98.013020833333329</c:v>
                </c:pt>
                <c:pt idx="38790">
                  <c:v>98.015625</c:v>
                </c:pt>
                <c:pt idx="38791">
                  <c:v>98.018229166666671</c:v>
                </c:pt>
                <c:pt idx="38792">
                  <c:v>98.020833333333329</c:v>
                </c:pt>
                <c:pt idx="38793">
                  <c:v>98.0234375</c:v>
                </c:pt>
                <c:pt idx="38794">
                  <c:v>98.026041666666671</c:v>
                </c:pt>
                <c:pt idx="38795">
                  <c:v>98.028645833333329</c:v>
                </c:pt>
                <c:pt idx="38796">
                  <c:v>98.03125</c:v>
                </c:pt>
                <c:pt idx="38797">
                  <c:v>98.033854166666671</c:v>
                </c:pt>
                <c:pt idx="38798">
                  <c:v>98.036458333333329</c:v>
                </c:pt>
                <c:pt idx="38799">
                  <c:v>98.0390625</c:v>
                </c:pt>
                <c:pt idx="38800">
                  <c:v>98.041666666666671</c:v>
                </c:pt>
                <c:pt idx="38801">
                  <c:v>98.044270833333329</c:v>
                </c:pt>
                <c:pt idx="38802">
                  <c:v>98.046875</c:v>
                </c:pt>
                <c:pt idx="38803">
                  <c:v>98.049479166666671</c:v>
                </c:pt>
                <c:pt idx="38804">
                  <c:v>98.052083333333329</c:v>
                </c:pt>
                <c:pt idx="38805">
                  <c:v>98.0546875</c:v>
                </c:pt>
                <c:pt idx="38806">
                  <c:v>98.057291666666671</c:v>
                </c:pt>
                <c:pt idx="38807">
                  <c:v>98.059895833333329</c:v>
                </c:pt>
                <c:pt idx="38808">
                  <c:v>98.0625</c:v>
                </c:pt>
                <c:pt idx="38809">
                  <c:v>98.065104166666671</c:v>
                </c:pt>
                <c:pt idx="38810">
                  <c:v>98.067708333333329</c:v>
                </c:pt>
                <c:pt idx="38811">
                  <c:v>98.0703125</c:v>
                </c:pt>
                <c:pt idx="38812">
                  <c:v>98.072916666666671</c:v>
                </c:pt>
                <c:pt idx="38813">
                  <c:v>98.075520833333329</c:v>
                </c:pt>
                <c:pt idx="38814">
                  <c:v>98.078125</c:v>
                </c:pt>
                <c:pt idx="38815">
                  <c:v>98.080729166666671</c:v>
                </c:pt>
                <c:pt idx="38816">
                  <c:v>98.083333333333329</c:v>
                </c:pt>
                <c:pt idx="38817">
                  <c:v>98.0859375</c:v>
                </c:pt>
                <c:pt idx="38818">
                  <c:v>98.088541666666671</c:v>
                </c:pt>
                <c:pt idx="38819">
                  <c:v>98.091145833333329</c:v>
                </c:pt>
                <c:pt idx="38820">
                  <c:v>98.09375</c:v>
                </c:pt>
                <c:pt idx="38821">
                  <c:v>98.096354166666671</c:v>
                </c:pt>
                <c:pt idx="38822">
                  <c:v>98.098958333333329</c:v>
                </c:pt>
                <c:pt idx="38823">
                  <c:v>98.1015625</c:v>
                </c:pt>
                <c:pt idx="38824">
                  <c:v>98.104166666666671</c:v>
                </c:pt>
                <c:pt idx="38825">
                  <c:v>98.106770833333329</c:v>
                </c:pt>
                <c:pt idx="38826">
                  <c:v>98.109375</c:v>
                </c:pt>
                <c:pt idx="38827">
                  <c:v>98.111979166666671</c:v>
                </c:pt>
                <c:pt idx="38828">
                  <c:v>98.114583333333329</c:v>
                </c:pt>
                <c:pt idx="38829">
                  <c:v>98.1171875</c:v>
                </c:pt>
                <c:pt idx="38830">
                  <c:v>98.119791666666671</c:v>
                </c:pt>
                <c:pt idx="38831">
                  <c:v>98.122395833333329</c:v>
                </c:pt>
                <c:pt idx="38832">
                  <c:v>98.125</c:v>
                </c:pt>
                <c:pt idx="38833">
                  <c:v>98.127604166666671</c:v>
                </c:pt>
                <c:pt idx="38834">
                  <c:v>98.130208333333329</c:v>
                </c:pt>
                <c:pt idx="38835">
                  <c:v>98.1328125</c:v>
                </c:pt>
                <c:pt idx="38836">
                  <c:v>98.135416666666671</c:v>
                </c:pt>
                <c:pt idx="38837">
                  <c:v>98.138020833333329</c:v>
                </c:pt>
                <c:pt idx="38838">
                  <c:v>98.140625</c:v>
                </c:pt>
                <c:pt idx="38839">
                  <c:v>98.143229166666671</c:v>
                </c:pt>
                <c:pt idx="38840">
                  <c:v>98.145833333333329</c:v>
                </c:pt>
                <c:pt idx="38841">
                  <c:v>98.1484375</c:v>
                </c:pt>
                <c:pt idx="38842">
                  <c:v>98.151041666666671</c:v>
                </c:pt>
                <c:pt idx="38843">
                  <c:v>98.153645833333329</c:v>
                </c:pt>
                <c:pt idx="38844">
                  <c:v>98.15625</c:v>
                </c:pt>
                <c:pt idx="38845">
                  <c:v>98.158854166666671</c:v>
                </c:pt>
                <c:pt idx="38846">
                  <c:v>98.161458333333329</c:v>
                </c:pt>
                <c:pt idx="38847">
                  <c:v>98.1640625</c:v>
                </c:pt>
                <c:pt idx="38848">
                  <c:v>98.166666666666671</c:v>
                </c:pt>
                <c:pt idx="38849">
                  <c:v>98.169270833333329</c:v>
                </c:pt>
                <c:pt idx="38850">
                  <c:v>98.171875</c:v>
                </c:pt>
                <c:pt idx="38851">
                  <c:v>98.174479166666671</c:v>
                </c:pt>
                <c:pt idx="38852">
                  <c:v>98.177083333333329</c:v>
                </c:pt>
                <c:pt idx="38853">
                  <c:v>98.1796875</c:v>
                </c:pt>
                <c:pt idx="38854">
                  <c:v>98.182291666666671</c:v>
                </c:pt>
                <c:pt idx="38855">
                  <c:v>98.184895833333329</c:v>
                </c:pt>
                <c:pt idx="38856">
                  <c:v>98.1875</c:v>
                </c:pt>
                <c:pt idx="38857">
                  <c:v>98.190104166666671</c:v>
                </c:pt>
                <c:pt idx="38858">
                  <c:v>98.192708333333329</c:v>
                </c:pt>
                <c:pt idx="38859">
                  <c:v>98.1953125</c:v>
                </c:pt>
                <c:pt idx="38860">
                  <c:v>98.197916666666671</c:v>
                </c:pt>
                <c:pt idx="38861">
                  <c:v>98.200520833333329</c:v>
                </c:pt>
                <c:pt idx="38862">
                  <c:v>98.203125</c:v>
                </c:pt>
                <c:pt idx="38863">
                  <c:v>98.205729166666671</c:v>
                </c:pt>
                <c:pt idx="38864">
                  <c:v>98.208333333333329</c:v>
                </c:pt>
                <c:pt idx="38865">
                  <c:v>98.2109375</c:v>
                </c:pt>
                <c:pt idx="38866">
                  <c:v>98.213541666666671</c:v>
                </c:pt>
                <c:pt idx="38867">
                  <c:v>98.216145833333329</c:v>
                </c:pt>
                <c:pt idx="38868">
                  <c:v>98.21875</c:v>
                </c:pt>
                <c:pt idx="38869">
                  <c:v>98.221354166666671</c:v>
                </c:pt>
                <c:pt idx="38870">
                  <c:v>98.223958333333329</c:v>
                </c:pt>
                <c:pt idx="38871">
                  <c:v>98.2265625</c:v>
                </c:pt>
                <c:pt idx="38872">
                  <c:v>98.229166666666671</c:v>
                </c:pt>
                <c:pt idx="38873">
                  <c:v>98.231770833333329</c:v>
                </c:pt>
                <c:pt idx="38874">
                  <c:v>98.234375</c:v>
                </c:pt>
                <c:pt idx="38875">
                  <c:v>98.236979166666671</c:v>
                </c:pt>
                <c:pt idx="38876">
                  <c:v>98.239583333333329</c:v>
                </c:pt>
                <c:pt idx="38877">
                  <c:v>98.2421875</c:v>
                </c:pt>
                <c:pt idx="38878">
                  <c:v>98.244791666666671</c:v>
                </c:pt>
                <c:pt idx="38879">
                  <c:v>98.247395833333329</c:v>
                </c:pt>
                <c:pt idx="38880">
                  <c:v>98.25</c:v>
                </c:pt>
                <c:pt idx="38881">
                  <c:v>98.252604166666671</c:v>
                </c:pt>
                <c:pt idx="38882">
                  <c:v>98.255208333333329</c:v>
                </c:pt>
                <c:pt idx="38883">
                  <c:v>98.2578125</c:v>
                </c:pt>
                <c:pt idx="38884">
                  <c:v>98.260416666666671</c:v>
                </c:pt>
                <c:pt idx="38885">
                  <c:v>98.263020833333329</c:v>
                </c:pt>
                <c:pt idx="38886">
                  <c:v>98.265625</c:v>
                </c:pt>
                <c:pt idx="38887">
                  <c:v>98.268229166666671</c:v>
                </c:pt>
                <c:pt idx="38888">
                  <c:v>98.270833333333329</c:v>
                </c:pt>
                <c:pt idx="38889">
                  <c:v>98.2734375</c:v>
                </c:pt>
                <c:pt idx="38890">
                  <c:v>98.276041666666671</c:v>
                </c:pt>
                <c:pt idx="38891">
                  <c:v>98.278645833333329</c:v>
                </c:pt>
                <c:pt idx="38892">
                  <c:v>98.28125</c:v>
                </c:pt>
                <c:pt idx="38893">
                  <c:v>98.283854166666671</c:v>
                </c:pt>
                <c:pt idx="38894">
                  <c:v>98.286458333333329</c:v>
                </c:pt>
                <c:pt idx="38895">
                  <c:v>98.2890625</c:v>
                </c:pt>
                <c:pt idx="38896">
                  <c:v>98.291666666666671</c:v>
                </c:pt>
                <c:pt idx="38897">
                  <c:v>98.294270833333329</c:v>
                </c:pt>
                <c:pt idx="38898">
                  <c:v>98.296875</c:v>
                </c:pt>
                <c:pt idx="38899">
                  <c:v>98.299479166666671</c:v>
                </c:pt>
                <c:pt idx="38900">
                  <c:v>98.302083333333329</c:v>
                </c:pt>
                <c:pt idx="38901">
                  <c:v>98.3046875</c:v>
                </c:pt>
                <c:pt idx="38902">
                  <c:v>98.307291666666671</c:v>
                </c:pt>
                <c:pt idx="38903">
                  <c:v>98.309895833333329</c:v>
                </c:pt>
                <c:pt idx="38904">
                  <c:v>98.3125</c:v>
                </c:pt>
                <c:pt idx="38905">
                  <c:v>98.315104166666671</c:v>
                </c:pt>
                <c:pt idx="38906">
                  <c:v>98.317708333333329</c:v>
                </c:pt>
                <c:pt idx="38907">
                  <c:v>98.3203125</c:v>
                </c:pt>
                <c:pt idx="38908">
                  <c:v>98.322916666666671</c:v>
                </c:pt>
                <c:pt idx="38909">
                  <c:v>98.325520833333329</c:v>
                </c:pt>
                <c:pt idx="38910">
                  <c:v>98.328125</c:v>
                </c:pt>
                <c:pt idx="38911">
                  <c:v>98.330729166666671</c:v>
                </c:pt>
                <c:pt idx="38912">
                  <c:v>98.333333333333329</c:v>
                </c:pt>
                <c:pt idx="38913">
                  <c:v>98.3359375</c:v>
                </c:pt>
                <c:pt idx="38914">
                  <c:v>98.338541666666671</c:v>
                </c:pt>
                <c:pt idx="38915">
                  <c:v>98.341145833333329</c:v>
                </c:pt>
                <c:pt idx="38916">
                  <c:v>98.34375</c:v>
                </c:pt>
                <c:pt idx="38917">
                  <c:v>98.346354166666671</c:v>
                </c:pt>
                <c:pt idx="38918">
                  <c:v>98.348958333333329</c:v>
                </c:pt>
                <c:pt idx="38919">
                  <c:v>98.3515625</c:v>
                </c:pt>
                <c:pt idx="38920">
                  <c:v>98.354166666666671</c:v>
                </c:pt>
                <c:pt idx="38921">
                  <c:v>98.356770833333329</c:v>
                </c:pt>
                <c:pt idx="38922">
                  <c:v>98.359375</c:v>
                </c:pt>
                <c:pt idx="38923">
                  <c:v>98.361979166666671</c:v>
                </c:pt>
                <c:pt idx="38924">
                  <c:v>98.364583333333329</c:v>
                </c:pt>
                <c:pt idx="38925">
                  <c:v>98.3671875</c:v>
                </c:pt>
                <c:pt idx="38926">
                  <c:v>98.369791666666671</c:v>
                </c:pt>
                <c:pt idx="38927">
                  <c:v>98.372395833333329</c:v>
                </c:pt>
                <c:pt idx="38928">
                  <c:v>98.375</c:v>
                </c:pt>
                <c:pt idx="38929">
                  <c:v>98.377604166666671</c:v>
                </c:pt>
                <c:pt idx="38930">
                  <c:v>98.380208333333329</c:v>
                </c:pt>
                <c:pt idx="38931">
                  <c:v>98.3828125</c:v>
                </c:pt>
                <c:pt idx="38932">
                  <c:v>98.385416666666671</c:v>
                </c:pt>
                <c:pt idx="38933">
                  <c:v>98.388020833333329</c:v>
                </c:pt>
                <c:pt idx="38934">
                  <c:v>98.390625</c:v>
                </c:pt>
                <c:pt idx="38935">
                  <c:v>98.393229166666671</c:v>
                </c:pt>
                <c:pt idx="38936">
                  <c:v>98.395833333333329</c:v>
                </c:pt>
                <c:pt idx="38937">
                  <c:v>98.3984375</c:v>
                </c:pt>
                <c:pt idx="38938">
                  <c:v>98.401041666666671</c:v>
                </c:pt>
                <c:pt idx="38939">
                  <c:v>98.403645833333329</c:v>
                </c:pt>
                <c:pt idx="38940">
                  <c:v>98.40625</c:v>
                </c:pt>
                <c:pt idx="38941">
                  <c:v>98.408854166666671</c:v>
                </c:pt>
                <c:pt idx="38942">
                  <c:v>98.411458333333329</c:v>
                </c:pt>
                <c:pt idx="38943">
                  <c:v>98.4140625</c:v>
                </c:pt>
                <c:pt idx="38944">
                  <c:v>98.416666666666671</c:v>
                </c:pt>
                <c:pt idx="38945">
                  <c:v>98.419270833333329</c:v>
                </c:pt>
                <c:pt idx="38946">
                  <c:v>98.421875</c:v>
                </c:pt>
                <c:pt idx="38947">
                  <c:v>98.424479166666671</c:v>
                </c:pt>
                <c:pt idx="38948">
                  <c:v>98.427083333333329</c:v>
                </c:pt>
                <c:pt idx="38949">
                  <c:v>98.4296875</c:v>
                </c:pt>
                <c:pt idx="38950">
                  <c:v>98.432291666666671</c:v>
                </c:pt>
                <c:pt idx="38951">
                  <c:v>98.434895833333329</c:v>
                </c:pt>
                <c:pt idx="38952">
                  <c:v>98.4375</c:v>
                </c:pt>
                <c:pt idx="38953">
                  <c:v>98.440104166666671</c:v>
                </c:pt>
                <c:pt idx="38954">
                  <c:v>98.442708333333329</c:v>
                </c:pt>
                <c:pt idx="38955">
                  <c:v>98.4453125</c:v>
                </c:pt>
                <c:pt idx="38956">
                  <c:v>98.447916666666671</c:v>
                </c:pt>
                <c:pt idx="38957">
                  <c:v>98.450520833333329</c:v>
                </c:pt>
                <c:pt idx="38958">
                  <c:v>98.453125</c:v>
                </c:pt>
                <c:pt idx="38959">
                  <c:v>98.455729166666671</c:v>
                </c:pt>
                <c:pt idx="38960">
                  <c:v>98.458333333333329</c:v>
                </c:pt>
                <c:pt idx="38961">
                  <c:v>98.4609375</c:v>
                </c:pt>
                <c:pt idx="38962">
                  <c:v>98.463541666666671</c:v>
                </c:pt>
                <c:pt idx="38963">
                  <c:v>98.466145833333329</c:v>
                </c:pt>
                <c:pt idx="38964">
                  <c:v>98.46875</c:v>
                </c:pt>
                <c:pt idx="38965">
                  <c:v>98.471354166666671</c:v>
                </c:pt>
                <c:pt idx="38966">
                  <c:v>98.473958333333329</c:v>
                </c:pt>
                <c:pt idx="38967">
                  <c:v>98.4765625</c:v>
                </c:pt>
                <c:pt idx="38968">
                  <c:v>98.479166666666671</c:v>
                </c:pt>
                <c:pt idx="38969">
                  <c:v>98.481770833333329</c:v>
                </c:pt>
                <c:pt idx="38970">
                  <c:v>98.484375</c:v>
                </c:pt>
                <c:pt idx="38971">
                  <c:v>98.486979166666671</c:v>
                </c:pt>
                <c:pt idx="38972">
                  <c:v>98.489583333333329</c:v>
                </c:pt>
                <c:pt idx="38973">
                  <c:v>98.4921875</c:v>
                </c:pt>
                <c:pt idx="38974">
                  <c:v>98.494791666666671</c:v>
                </c:pt>
                <c:pt idx="38975">
                  <c:v>98.497395833333329</c:v>
                </c:pt>
                <c:pt idx="38976">
                  <c:v>98.5</c:v>
                </c:pt>
                <c:pt idx="38977">
                  <c:v>98.502604166666671</c:v>
                </c:pt>
                <c:pt idx="38978">
                  <c:v>98.505208333333329</c:v>
                </c:pt>
                <c:pt idx="38979">
                  <c:v>98.5078125</c:v>
                </c:pt>
                <c:pt idx="38980">
                  <c:v>98.510416666666671</c:v>
                </c:pt>
                <c:pt idx="38981">
                  <c:v>98.513020833333329</c:v>
                </c:pt>
                <c:pt idx="38982">
                  <c:v>98.515625</c:v>
                </c:pt>
                <c:pt idx="38983">
                  <c:v>98.518229166666671</c:v>
                </c:pt>
                <c:pt idx="38984">
                  <c:v>98.520833333333329</c:v>
                </c:pt>
                <c:pt idx="38985">
                  <c:v>98.5234375</c:v>
                </c:pt>
                <c:pt idx="38986">
                  <c:v>98.526041666666671</c:v>
                </c:pt>
                <c:pt idx="38987">
                  <c:v>98.528645833333329</c:v>
                </c:pt>
                <c:pt idx="38988">
                  <c:v>98.53125</c:v>
                </c:pt>
                <c:pt idx="38989">
                  <c:v>98.533854166666671</c:v>
                </c:pt>
                <c:pt idx="38990">
                  <c:v>98.536458333333329</c:v>
                </c:pt>
                <c:pt idx="38991">
                  <c:v>98.5390625</c:v>
                </c:pt>
                <c:pt idx="38992">
                  <c:v>98.541666666666671</c:v>
                </c:pt>
                <c:pt idx="38993">
                  <c:v>98.544270833333329</c:v>
                </c:pt>
                <c:pt idx="38994">
                  <c:v>98.546875</c:v>
                </c:pt>
                <c:pt idx="38995">
                  <c:v>98.549479166666671</c:v>
                </c:pt>
                <c:pt idx="38996">
                  <c:v>98.552083333333329</c:v>
                </c:pt>
                <c:pt idx="38997">
                  <c:v>98.5546875</c:v>
                </c:pt>
                <c:pt idx="38998">
                  <c:v>98.557291666666671</c:v>
                </c:pt>
                <c:pt idx="38999">
                  <c:v>98.559895833333329</c:v>
                </c:pt>
                <c:pt idx="39000">
                  <c:v>98.5625</c:v>
                </c:pt>
                <c:pt idx="39001">
                  <c:v>98.565104166666671</c:v>
                </c:pt>
                <c:pt idx="39002">
                  <c:v>98.567708333333329</c:v>
                </c:pt>
                <c:pt idx="39003">
                  <c:v>98.5703125</c:v>
                </c:pt>
                <c:pt idx="39004">
                  <c:v>98.572916666666671</c:v>
                </c:pt>
                <c:pt idx="39005">
                  <c:v>98.575520833333329</c:v>
                </c:pt>
                <c:pt idx="39006">
                  <c:v>98.578125</c:v>
                </c:pt>
                <c:pt idx="39007">
                  <c:v>98.580729166666671</c:v>
                </c:pt>
                <c:pt idx="39008">
                  <c:v>98.583333333333329</c:v>
                </c:pt>
                <c:pt idx="39009">
                  <c:v>98.5859375</c:v>
                </c:pt>
                <c:pt idx="39010">
                  <c:v>98.588541666666671</c:v>
                </c:pt>
                <c:pt idx="39011">
                  <c:v>98.591145833333329</c:v>
                </c:pt>
                <c:pt idx="39012">
                  <c:v>98.59375</c:v>
                </c:pt>
                <c:pt idx="39013">
                  <c:v>98.596354166666671</c:v>
                </c:pt>
                <c:pt idx="39014">
                  <c:v>98.598958333333329</c:v>
                </c:pt>
                <c:pt idx="39015">
                  <c:v>98.6015625</c:v>
                </c:pt>
                <c:pt idx="39016">
                  <c:v>98.604166666666671</c:v>
                </c:pt>
                <c:pt idx="39017">
                  <c:v>98.606770833333329</c:v>
                </c:pt>
                <c:pt idx="39018">
                  <c:v>98.609375</c:v>
                </c:pt>
                <c:pt idx="39019">
                  <c:v>98.611979166666671</c:v>
                </c:pt>
                <c:pt idx="39020">
                  <c:v>98.614583333333329</c:v>
                </c:pt>
                <c:pt idx="39021">
                  <c:v>98.6171875</c:v>
                </c:pt>
                <c:pt idx="39022">
                  <c:v>98.619791666666671</c:v>
                </c:pt>
                <c:pt idx="39023">
                  <c:v>98.622395833333329</c:v>
                </c:pt>
                <c:pt idx="39024">
                  <c:v>98.625</c:v>
                </c:pt>
                <c:pt idx="39025">
                  <c:v>98.627604166666671</c:v>
                </c:pt>
                <c:pt idx="39026">
                  <c:v>98.630208333333329</c:v>
                </c:pt>
                <c:pt idx="39027">
                  <c:v>98.6328125</c:v>
                </c:pt>
                <c:pt idx="39028">
                  <c:v>98.635416666666671</c:v>
                </c:pt>
                <c:pt idx="39029">
                  <c:v>98.638020833333329</c:v>
                </c:pt>
                <c:pt idx="39030">
                  <c:v>98.640625</c:v>
                </c:pt>
                <c:pt idx="39031">
                  <c:v>98.643229166666671</c:v>
                </c:pt>
                <c:pt idx="39032">
                  <c:v>98.645833333333329</c:v>
                </c:pt>
                <c:pt idx="39033">
                  <c:v>98.6484375</c:v>
                </c:pt>
                <c:pt idx="39034">
                  <c:v>98.651041666666671</c:v>
                </c:pt>
                <c:pt idx="39035">
                  <c:v>98.653645833333329</c:v>
                </c:pt>
                <c:pt idx="39036">
                  <c:v>98.65625</c:v>
                </c:pt>
                <c:pt idx="39037">
                  <c:v>98.658854166666671</c:v>
                </c:pt>
                <c:pt idx="39038">
                  <c:v>98.661458333333329</c:v>
                </c:pt>
                <c:pt idx="39039">
                  <c:v>98.6640625</c:v>
                </c:pt>
                <c:pt idx="39040">
                  <c:v>98.666666666666671</c:v>
                </c:pt>
                <c:pt idx="39041">
                  <c:v>98.669270833333329</c:v>
                </c:pt>
                <c:pt idx="39042">
                  <c:v>98.671875</c:v>
                </c:pt>
                <c:pt idx="39043">
                  <c:v>98.674479166666671</c:v>
                </c:pt>
                <c:pt idx="39044">
                  <c:v>98.677083333333329</c:v>
                </c:pt>
                <c:pt idx="39045">
                  <c:v>98.6796875</c:v>
                </c:pt>
                <c:pt idx="39046">
                  <c:v>98.682291666666671</c:v>
                </c:pt>
                <c:pt idx="39047">
                  <c:v>98.684895833333329</c:v>
                </c:pt>
                <c:pt idx="39048">
                  <c:v>98.6875</c:v>
                </c:pt>
                <c:pt idx="39049">
                  <c:v>98.690104166666671</c:v>
                </c:pt>
                <c:pt idx="39050">
                  <c:v>98.692708333333329</c:v>
                </c:pt>
                <c:pt idx="39051">
                  <c:v>98.6953125</c:v>
                </c:pt>
                <c:pt idx="39052">
                  <c:v>98.697916666666671</c:v>
                </c:pt>
                <c:pt idx="39053">
                  <c:v>98.700520833333329</c:v>
                </c:pt>
                <c:pt idx="39054">
                  <c:v>98.703125</c:v>
                </c:pt>
                <c:pt idx="39055">
                  <c:v>98.705729166666671</c:v>
                </c:pt>
                <c:pt idx="39056">
                  <c:v>98.708333333333329</c:v>
                </c:pt>
                <c:pt idx="39057">
                  <c:v>98.7109375</c:v>
                </c:pt>
                <c:pt idx="39058">
                  <c:v>98.713541666666671</c:v>
                </c:pt>
                <c:pt idx="39059">
                  <c:v>98.716145833333329</c:v>
                </c:pt>
                <c:pt idx="39060">
                  <c:v>98.71875</c:v>
                </c:pt>
                <c:pt idx="39061">
                  <c:v>98.721354166666671</c:v>
                </c:pt>
                <c:pt idx="39062">
                  <c:v>98.723958333333329</c:v>
                </c:pt>
                <c:pt idx="39063">
                  <c:v>98.7265625</c:v>
                </c:pt>
                <c:pt idx="39064">
                  <c:v>98.729166666666671</c:v>
                </c:pt>
                <c:pt idx="39065">
                  <c:v>98.731770833333329</c:v>
                </c:pt>
                <c:pt idx="39066">
                  <c:v>98.734375</c:v>
                </c:pt>
                <c:pt idx="39067">
                  <c:v>98.736979166666671</c:v>
                </c:pt>
                <c:pt idx="39068">
                  <c:v>98.739583333333329</c:v>
                </c:pt>
                <c:pt idx="39069">
                  <c:v>98.7421875</c:v>
                </c:pt>
                <c:pt idx="39070">
                  <c:v>98.744791666666671</c:v>
                </c:pt>
                <c:pt idx="39071">
                  <c:v>98.747395833333329</c:v>
                </c:pt>
                <c:pt idx="39072">
                  <c:v>98.75</c:v>
                </c:pt>
                <c:pt idx="39073">
                  <c:v>98.752604166666671</c:v>
                </c:pt>
                <c:pt idx="39074">
                  <c:v>98.755208333333329</c:v>
                </c:pt>
                <c:pt idx="39075">
                  <c:v>98.7578125</c:v>
                </c:pt>
                <c:pt idx="39076">
                  <c:v>98.760416666666671</c:v>
                </c:pt>
                <c:pt idx="39077">
                  <c:v>98.763020833333329</c:v>
                </c:pt>
                <c:pt idx="39078">
                  <c:v>98.765625</c:v>
                </c:pt>
                <c:pt idx="39079">
                  <c:v>98.768229166666671</c:v>
                </c:pt>
                <c:pt idx="39080">
                  <c:v>98.770833333333329</c:v>
                </c:pt>
                <c:pt idx="39081">
                  <c:v>98.7734375</c:v>
                </c:pt>
                <c:pt idx="39082">
                  <c:v>98.776041666666671</c:v>
                </c:pt>
                <c:pt idx="39083">
                  <c:v>98.778645833333329</c:v>
                </c:pt>
                <c:pt idx="39084">
                  <c:v>98.78125</c:v>
                </c:pt>
                <c:pt idx="39085">
                  <c:v>98.783854166666671</c:v>
                </c:pt>
                <c:pt idx="39086">
                  <c:v>98.786458333333329</c:v>
                </c:pt>
                <c:pt idx="39087">
                  <c:v>98.7890625</c:v>
                </c:pt>
                <c:pt idx="39088">
                  <c:v>98.791666666666671</c:v>
                </c:pt>
                <c:pt idx="39089">
                  <c:v>98.794270833333329</c:v>
                </c:pt>
                <c:pt idx="39090">
                  <c:v>98.796875</c:v>
                </c:pt>
                <c:pt idx="39091">
                  <c:v>98.799479166666671</c:v>
                </c:pt>
                <c:pt idx="39092">
                  <c:v>98.802083333333329</c:v>
                </c:pt>
                <c:pt idx="39093">
                  <c:v>98.8046875</c:v>
                </c:pt>
                <c:pt idx="39094">
                  <c:v>98.807291666666671</c:v>
                </c:pt>
                <c:pt idx="39095">
                  <c:v>98.809895833333329</c:v>
                </c:pt>
                <c:pt idx="39096">
                  <c:v>98.8125</c:v>
                </c:pt>
                <c:pt idx="39097">
                  <c:v>98.815104166666671</c:v>
                </c:pt>
                <c:pt idx="39098">
                  <c:v>98.817708333333329</c:v>
                </c:pt>
                <c:pt idx="39099">
                  <c:v>98.8203125</c:v>
                </c:pt>
                <c:pt idx="39100">
                  <c:v>98.822916666666671</c:v>
                </c:pt>
                <c:pt idx="39101">
                  <c:v>98.825520833333329</c:v>
                </c:pt>
                <c:pt idx="39102">
                  <c:v>98.828125</c:v>
                </c:pt>
                <c:pt idx="39103">
                  <c:v>98.830729166666671</c:v>
                </c:pt>
                <c:pt idx="39104">
                  <c:v>98.833333333333329</c:v>
                </c:pt>
                <c:pt idx="39105">
                  <c:v>98.8359375</c:v>
                </c:pt>
                <c:pt idx="39106">
                  <c:v>98.838541666666671</c:v>
                </c:pt>
                <c:pt idx="39107">
                  <c:v>98.841145833333329</c:v>
                </c:pt>
                <c:pt idx="39108">
                  <c:v>98.84375</c:v>
                </c:pt>
                <c:pt idx="39109">
                  <c:v>98.846354166666671</c:v>
                </c:pt>
                <c:pt idx="39110">
                  <c:v>98.848958333333329</c:v>
                </c:pt>
                <c:pt idx="39111">
                  <c:v>98.8515625</c:v>
                </c:pt>
                <c:pt idx="39112">
                  <c:v>98.854166666666671</c:v>
                </c:pt>
                <c:pt idx="39113">
                  <c:v>98.856770833333329</c:v>
                </c:pt>
                <c:pt idx="39114">
                  <c:v>98.859375</c:v>
                </c:pt>
                <c:pt idx="39115">
                  <c:v>98.861979166666671</c:v>
                </c:pt>
                <c:pt idx="39116">
                  <c:v>98.864583333333329</c:v>
                </c:pt>
                <c:pt idx="39117">
                  <c:v>98.8671875</c:v>
                </c:pt>
                <c:pt idx="39118">
                  <c:v>98.869791666666671</c:v>
                </c:pt>
                <c:pt idx="39119">
                  <c:v>98.872395833333329</c:v>
                </c:pt>
                <c:pt idx="39120">
                  <c:v>98.875</c:v>
                </c:pt>
                <c:pt idx="39121">
                  <c:v>98.877604166666671</c:v>
                </c:pt>
                <c:pt idx="39122">
                  <c:v>98.880208333333329</c:v>
                </c:pt>
                <c:pt idx="39123">
                  <c:v>98.8828125</c:v>
                </c:pt>
                <c:pt idx="39124">
                  <c:v>98.885416666666671</c:v>
                </c:pt>
                <c:pt idx="39125">
                  <c:v>98.888020833333329</c:v>
                </c:pt>
                <c:pt idx="39126">
                  <c:v>98.890625</c:v>
                </c:pt>
                <c:pt idx="39127">
                  <c:v>98.893229166666671</c:v>
                </c:pt>
                <c:pt idx="39128">
                  <c:v>98.895833333333329</c:v>
                </c:pt>
                <c:pt idx="39129">
                  <c:v>98.8984375</c:v>
                </c:pt>
                <c:pt idx="39130">
                  <c:v>98.901041666666671</c:v>
                </c:pt>
                <c:pt idx="39131">
                  <c:v>98.903645833333329</c:v>
                </c:pt>
                <c:pt idx="39132">
                  <c:v>98.90625</c:v>
                </c:pt>
                <c:pt idx="39133">
                  <c:v>98.908854166666671</c:v>
                </c:pt>
                <c:pt idx="39134">
                  <c:v>98.911458333333329</c:v>
                </c:pt>
                <c:pt idx="39135">
                  <c:v>98.9140625</c:v>
                </c:pt>
                <c:pt idx="39136">
                  <c:v>98.916666666666671</c:v>
                </c:pt>
                <c:pt idx="39137">
                  <c:v>98.919270833333329</c:v>
                </c:pt>
                <c:pt idx="39138">
                  <c:v>98.921875</c:v>
                </c:pt>
                <c:pt idx="39139">
                  <c:v>98.924479166666671</c:v>
                </c:pt>
                <c:pt idx="39140">
                  <c:v>98.927083333333329</c:v>
                </c:pt>
                <c:pt idx="39141">
                  <c:v>98.9296875</c:v>
                </c:pt>
                <c:pt idx="39142">
                  <c:v>98.932291666666671</c:v>
                </c:pt>
                <c:pt idx="39143">
                  <c:v>98.934895833333329</c:v>
                </c:pt>
                <c:pt idx="39144">
                  <c:v>98.9375</c:v>
                </c:pt>
                <c:pt idx="39145">
                  <c:v>98.940104166666671</c:v>
                </c:pt>
                <c:pt idx="39146">
                  <c:v>98.942708333333329</c:v>
                </c:pt>
                <c:pt idx="39147">
                  <c:v>98.9453125</c:v>
                </c:pt>
                <c:pt idx="39148">
                  <c:v>98.947916666666671</c:v>
                </c:pt>
                <c:pt idx="39149">
                  <c:v>98.950520833333329</c:v>
                </c:pt>
                <c:pt idx="39150">
                  <c:v>98.953125</c:v>
                </c:pt>
                <c:pt idx="39151">
                  <c:v>98.955729166666671</c:v>
                </c:pt>
                <c:pt idx="39152">
                  <c:v>98.958333333333329</c:v>
                </c:pt>
                <c:pt idx="39153">
                  <c:v>98.9609375</c:v>
                </c:pt>
                <c:pt idx="39154">
                  <c:v>98.963541666666671</c:v>
                </c:pt>
                <c:pt idx="39155">
                  <c:v>98.966145833333329</c:v>
                </c:pt>
                <c:pt idx="39156">
                  <c:v>98.96875</c:v>
                </c:pt>
                <c:pt idx="39157">
                  <c:v>98.971354166666671</c:v>
                </c:pt>
                <c:pt idx="39158">
                  <c:v>98.973958333333329</c:v>
                </c:pt>
                <c:pt idx="39159">
                  <c:v>98.9765625</c:v>
                </c:pt>
                <c:pt idx="39160">
                  <c:v>98.979166666666671</c:v>
                </c:pt>
                <c:pt idx="39161">
                  <c:v>98.981770833333329</c:v>
                </c:pt>
                <c:pt idx="39162">
                  <c:v>98.984375</c:v>
                </c:pt>
                <c:pt idx="39163">
                  <c:v>98.986979166666671</c:v>
                </c:pt>
                <c:pt idx="39164">
                  <c:v>98.989583333333329</c:v>
                </c:pt>
                <c:pt idx="39165">
                  <c:v>98.9921875</c:v>
                </c:pt>
                <c:pt idx="39166">
                  <c:v>98.994791666666671</c:v>
                </c:pt>
                <c:pt idx="39167">
                  <c:v>98.997395833333329</c:v>
                </c:pt>
                <c:pt idx="39168">
                  <c:v>99</c:v>
                </c:pt>
                <c:pt idx="39169">
                  <c:v>99.002604166666671</c:v>
                </c:pt>
                <c:pt idx="39170">
                  <c:v>99.005208333333329</c:v>
                </c:pt>
                <c:pt idx="39171">
                  <c:v>99.0078125</c:v>
                </c:pt>
                <c:pt idx="39172">
                  <c:v>99.010416666666671</c:v>
                </c:pt>
                <c:pt idx="39173">
                  <c:v>99.013020833333329</c:v>
                </c:pt>
                <c:pt idx="39174">
                  <c:v>99.015625</c:v>
                </c:pt>
                <c:pt idx="39175">
                  <c:v>99.018229166666671</c:v>
                </c:pt>
                <c:pt idx="39176">
                  <c:v>99.020833333333329</c:v>
                </c:pt>
                <c:pt idx="39177">
                  <c:v>99.0234375</c:v>
                </c:pt>
                <c:pt idx="39178">
                  <c:v>99.026041666666671</c:v>
                </c:pt>
                <c:pt idx="39179">
                  <c:v>99.028645833333329</c:v>
                </c:pt>
                <c:pt idx="39180">
                  <c:v>99.03125</c:v>
                </c:pt>
                <c:pt idx="39181">
                  <c:v>99.033854166666671</c:v>
                </c:pt>
                <c:pt idx="39182">
                  <c:v>99.036458333333329</c:v>
                </c:pt>
                <c:pt idx="39183">
                  <c:v>99.0390625</c:v>
                </c:pt>
                <c:pt idx="39184">
                  <c:v>99.041666666666671</c:v>
                </c:pt>
                <c:pt idx="39185">
                  <c:v>99.044270833333329</c:v>
                </c:pt>
                <c:pt idx="39186">
                  <c:v>99.046875</c:v>
                </c:pt>
                <c:pt idx="39187">
                  <c:v>99.049479166666671</c:v>
                </c:pt>
                <c:pt idx="39188">
                  <c:v>99.052083333333329</c:v>
                </c:pt>
                <c:pt idx="39189">
                  <c:v>99.0546875</c:v>
                </c:pt>
                <c:pt idx="39190">
                  <c:v>99.057291666666671</c:v>
                </c:pt>
                <c:pt idx="39191">
                  <c:v>99.059895833333329</c:v>
                </c:pt>
                <c:pt idx="39192">
                  <c:v>99.0625</c:v>
                </c:pt>
                <c:pt idx="39193">
                  <c:v>99.065104166666671</c:v>
                </c:pt>
                <c:pt idx="39194">
                  <c:v>99.067708333333329</c:v>
                </c:pt>
                <c:pt idx="39195">
                  <c:v>99.0703125</c:v>
                </c:pt>
                <c:pt idx="39196">
                  <c:v>99.072916666666671</c:v>
                </c:pt>
                <c:pt idx="39197">
                  <c:v>99.075520833333329</c:v>
                </c:pt>
                <c:pt idx="39198">
                  <c:v>99.078125</c:v>
                </c:pt>
                <c:pt idx="39199">
                  <c:v>99.080729166666671</c:v>
                </c:pt>
                <c:pt idx="39200">
                  <c:v>99.083333333333329</c:v>
                </c:pt>
                <c:pt idx="39201">
                  <c:v>99.0859375</c:v>
                </c:pt>
                <c:pt idx="39202">
                  <c:v>99.088541666666671</c:v>
                </c:pt>
                <c:pt idx="39203">
                  <c:v>99.091145833333329</c:v>
                </c:pt>
                <c:pt idx="39204">
                  <c:v>99.09375</c:v>
                </c:pt>
                <c:pt idx="39205">
                  <c:v>99.096354166666671</c:v>
                </c:pt>
                <c:pt idx="39206">
                  <c:v>99.098958333333329</c:v>
                </c:pt>
                <c:pt idx="39207">
                  <c:v>99.1015625</c:v>
                </c:pt>
                <c:pt idx="39208">
                  <c:v>99.104166666666671</c:v>
                </c:pt>
                <c:pt idx="39209">
                  <c:v>99.106770833333329</c:v>
                </c:pt>
                <c:pt idx="39210">
                  <c:v>99.109375</c:v>
                </c:pt>
                <c:pt idx="39211">
                  <c:v>99.111979166666671</c:v>
                </c:pt>
                <c:pt idx="39212">
                  <c:v>99.114583333333329</c:v>
                </c:pt>
                <c:pt idx="39213">
                  <c:v>99.1171875</c:v>
                </c:pt>
                <c:pt idx="39214">
                  <c:v>99.119791666666671</c:v>
                </c:pt>
                <c:pt idx="39215">
                  <c:v>99.122395833333329</c:v>
                </c:pt>
                <c:pt idx="39216">
                  <c:v>99.125</c:v>
                </c:pt>
                <c:pt idx="39217">
                  <c:v>99.127604166666671</c:v>
                </c:pt>
                <c:pt idx="39218">
                  <c:v>99.130208333333329</c:v>
                </c:pt>
                <c:pt idx="39219">
                  <c:v>99.1328125</c:v>
                </c:pt>
                <c:pt idx="39220">
                  <c:v>99.135416666666671</c:v>
                </c:pt>
                <c:pt idx="39221">
                  <c:v>99.138020833333329</c:v>
                </c:pt>
                <c:pt idx="39222">
                  <c:v>99.140625</c:v>
                </c:pt>
                <c:pt idx="39223">
                  <c:v>99.143229166666671</c:v>
                </c:pt>
                <c:pt idx="39224">
                  <c:v>99.145833333333329</c:v>
                </c:pt>
                <c:pt idx="39225">
                  <c:v>99.1484375</c:v>
                </c:pt>
                <c:pt idx="39226">
                  <c:v>99.151041666666671</c:v>
                </c:pt>
                <c:pt idx="39227">
                  <c:v>99.153645833333329</c:v>
                </c:pt>
                <c:pt idx="39228">
                  <c:v>99.15625</c:v>
                </c:pt>
                <c:pt idx="39229">
                  <c:v>99.158854166666671</c:v>
                </c:pt>
                <c:pt idx="39230">
                  <c:v>99.161458333333329</c:v>
                </c:pt>
                <c:pt idx="39231">
                  <c:v>99.1640625</c:v>
                </c:pt>
                <c:pt idx="39232">
                  <c:v>99.166666666666671</c:v>
                </c:pt>
                <c:pt idx="39233">
                  <c:v>99.169270833333329</c:v>
                </c:pt>
                <c:pt idx="39234">
                  <c:v>99.171875</c:v>
                </c:pt>
                <c:pt idx="39235">
                  <c:v>99.174479166666671</c:v>
                </c:pt>
                <c:pt idx="39236">
                  <c:v>99.177083333333329</c:v>
                </c:pt>
                <c:pt idx="39237">
                  <c:v>99.1796875</c:v>
                </c:pt>
                <c:pt idx="39238">
                  <c:v>99.182291666666671</c:v>
                </c:pt>
                <c:pt idx="39239">
                  <c:v>99.184895833333329</c:v>
                </c:pt>
                <c:pt idx="39240">
                  <c:v>99.1875</c:v>
                </c:pt>
                <c:pt idx="39241">
                  <c:v>99.190104166666671</c:v>
                </c:pt>
                <c:pt idx="39242">
                  <c:v>99.192708333333329</c:v>
                </c:pt>
                <c:pt idx="39243">
                  <c:v>99.1953125</c:v>
                </c:pt>
                <c:pt idx="39244">
                  <c:v>99.197916666666671</c:v>
                </c:pt>
                <c:pt idx="39245">
                  <c:v>99.200520833333329</c:v>
                </c:pt>
                <c:pt idx="39246">
                  <c:v>99.203125</c:v>
                </c:pt>
                <c:pt idx="39247">
                  <c:v>99.205729166666671</c:v>
                </c:pt>
                <c:pt idx="39248">
                  <c:v>99.208333333333329</c:v>
                </c:pt>
                <c:pt idx="39249">
                  <c:v>99.2109375</c:v>
                </c:pt>
                <c:pt idx="39250">
                  <c:v>99.213541666666671</c:v>
                </c:pt>
                <c:pt idx="39251">
                  <c:v>99.216145833333329</c:v>
                </c:pt>
                <c:pt idx="39252">
                  <c:v>99.21875</c:v>
                </c:pt>
                <c:pt idx="39253">
                  <c:v>99.221354166666671</c:v>
                </c:pt>
                <c:pt idx="39254">
                  <c:v>99.223958333333329</c:v>
                </c:pt>
                <c:pt idx="39255">
                  <c:v>99.2265625</c:v>
                </c:pt>
                <c:pt idx="39256">
                  <c:v>99.229166666666671</c:v>
                </c:pt>
                <c:pt idx="39257">
                  <c:v>99.231770833333329</c:v>
                </c:pt>
                <c:pt idx="39258">
                  <c:v>99.234375</c:v>
                </c:pt>
                <c:pt idx="39259">
                  <c:v>99.236979166666671</c:v>
                </c:pt>
                <c:pt idx="39260">
                  <c:v>99.239583333333329</c:v>
                </c:pt>
                <c:pt idx="39261">
                  <c:v>99.2421875</c:v>
                </c:pt>
                <c:pt idx="39262">
                  <c:v>99.244791666666671</c:v>
                </c:pt>
                <c:pt idx="39263">
                  <c:v>99.247395833333329</c:v>
                </c:pt>
                <c:pt idx="39264">
                  <c:v>99.25</c:v>
                </c:pt>
                <c:pt idx="39265">
                  <c:v>99.252604166666671</c:v>
                </c:pt>
                <c:pt idx="39266">
                  <c:v>99.255208333333329</c:v>
                </c:pt>
                <c:pt idx="39267">
                  <c:v>99.2578125</c:v>
                </c:pt>
                <c:pt idx="39268">
                  <c:v>99.260416666666671</c:v>
                </c:pt>
                <c:pt idx="39269">
                  <c:v>99.263020833333329</c:v>
                </c:pt>
                <c:pt idx="39270">
                  <c:v>99.265625</c:v>
                </c:pt>
                <c:pt idx="39271">
                  <c:v>99.268229166666671</c:v>
                </c:pt>
                <c:pt idx="39272">
                  <c:v>99.270833333333329</c:v>
                </c:pt>
                <c:pt idx="39273">
                  <c:v>99.2734375</c:v>
                </c:pt>
                <c:pt idx="39274">
                  <c:v>99.276041666666671</c:v>
                </c:pt>
                <c:pt idx="39275">
                  <c:v>99.278645833333329</c:v>
                </c:pt>
                <c:pt idx="39276">
                  <c:v>99.28125</c:v>
                </c:pt>
                <c:pt idx="39277">
                  <c:v>99.283854166666671</c:v>
                </c:pt>
                <c:pt idx="39278">
                  <c:v>99.286458333333329</c:v>
                </c:pt>
                <c:pt idx="39279">
                  <c:v>99.2890625</c:v>
                </c:pt>
                <c:pt idx="39280">
                  <c:v>99.291666666666671</c:v>
                </c:pt>
                <c:pt idx="39281">
                  <c:v>99.294270833333329</c:v>
                </c:pt>
                <c:pt idx="39282">
                  <c:v>99.296875</c:v>
                </c:pt>
                <c:pt idx="39283">
                  <c:v>99.299479166666671</c:v>
                </c:pt>
                <c:pt idx="39284">
                  <c:v>99.302083333333329</c:v>
                </c:pt>
                <c:pt idx="39285">
                  <c:v>99.3046875</c:v>
                </c:pt>
                <c:pt idx="39286">
                  <c:v>99.307291666666671</c:v>
                </c:pt>
                <c:pt idx="39287">
                  <c:v>99.309895833333329</c:v>
                </c:pt>
                <c:pt idx="39288">
                  <c:v>99.3125</c:v>
                </c:pt>
                <c:pt idx="39289">
                  <c:v>99.315104166666671</c:v>
                </c:pt>
                <c:pt idx="39290">
                  <c:v>99.317708333333329</c:v>
                </c:pt>
                <c:pt idx="39291">
                  <c:v>99.3203125</c:v>
                </c:pt>
                <c:pt idx="39292">
                  <c:v>99.322916666666671</c:v>
                </c:pt>
                <c:pt idx="39293">
                  <c:v>99.325520833333329</c:v>
                </c:pt>
                <c:pt idx="39294">
                  <c:v>99.328125</c:v>
                </c:pt>
                <c:pt idx="39295">
                  <c:v>99.330729166666671</c:v>
                </c:pt>
                <c:pt idx="39296">
                  <c:v>99.333333333333329</c:v>
                </c:pt>
                <c:pt idx="39297">
                  <c:v>99.3359375</c:v>
                </c:pt>
                <c:pt idx="39298">
                  <c:v>99.338541666666671</c:v>
                </c:pt>
                <c:pt idx="39299">
                  <c:v>99.341145833333329</c:v>
                </c:pt>
                <c:pt idx="39300">
                  <c:v>99.34375</c:v>
                </c:pt>
                <c:pt idx="39301">
                  <c:v>99.346354166666671</c:v>
                </c:pt>
                <c:pt idx="39302">
                  <c:v>99.348958333333329</c:v>
                </c:pt>
                <c:pt idx="39303">
                  <c:v>99.3515625</c:v>
                </c:pt>
                <c:pt idx="39304">
                  <c:v>99.354166666666671</c:v>
                </c:pt>
                <c:pt idx="39305">
                  <c:v>99.356770833333329</c:v>
                </c:pt>
                <c:pt idx="39306">
                  <c:v>99.359375</c:v>
                </c:pt>
                <c:pt idx="39307">
                  <c:v>99.361979166666671</c:v>
                </c:pt>
                <c:pt idx="39308">
                  <c:v>99.364583333333329</c:v>
                </c:pt>
                <c:pt idx="39309">
                  <c:v>99.3671875</c:v>
                </c:pt>
                <c:pt idx="39310">
                  <c:v>99.369791666666671</c:v>
                </c:pt>
                <c:pt idx="39311">
                  <c:v>99.372395833333329</c:v>
                </c:pt>
                <c:pt idx="39312">
                  <c:v>99.375</c:v>
                </c:pt>
                <c:pt idx="39313">
                  <c:v>99.377604166666671</c:v>
                </c:pt>
                <c:pt idx="39314">
                  <c:v>99.380208333333329</c:v>
                </c:pt>
                <c:pt idx="39315">
                  <c:v>99.3828125</c:v>
                </c:pt>
                <c:pt idx="39316">
                  <c:v>99.385416666666671</c:v>
                </c:pt>
                <c:pt idx="39317">
                  <c:v>99.388020833333329</c:v>
                </c:pt>
                <c:pt idx="39318">
                  <c:v>99.390625</c:v>
                </c:pt>
                <c:pt idx="39319">
                  <c:v>99.393229166666671</c:v>
                </c:pt>
                <c:pt idx="39320">
                  <c:v>99.395833333333329</c:v>
                </c:pt>
                <c:pt idx="39321">
                  <c:v>99.3984375</c:v>
                </c:pt>
                <c:pt idx="39322">
                  <c:v>99.401041666666671</c:v>
                </c:pt>
                <c:pt idx="39323">
                  <c:v>99.403645833333329</c:v>
                </c:pt>
                <c:pt idx="39324">
                  <c:v>99.40625</c:v>
                </c:pt>
                <c:pt idx="39325">
                  <c:v>99.408854166666671</c:v>
                </c:pt>
                <c:pt idx="39326">
                  <c:v>99.411458333333329</c:v>
                </c:pt>
                <c:pt idx="39327">
                  <c:v>99.4140625</c:v>
                </c:pt>
                <c:pt idx="39328">
                  <c:v>99.416666666666671</c:v>
                </c:pt>
                <c:pt idx="39329">
                  <c:v>99.419270833333329</c:v>
                </c:pt>
                <c:pt idx="39330">
                  <c:v>99.421875</c:v>
                </c:pt>
                <c:pt idx="39331">
                  <c:v>99.424479166666671</c:v>
                </c:pt>
                <c:pt idx="39332">
                  <c:v>99.427083333333329</c:v>
                </c:pt>
                <c:pt idx="39333">
                  <c:v>99.4296875</c:v>
                </c:pt>
                <c:pt idx="39334">
                  <c:v>99.432291666666671</c:v>
                </c:pt>
                <c:pt idx="39335">
                  <c:v>99.434895833333329</c:v>
                </c:pt>
                <c:pt idx="39336">
                  <c:v>99.4375</c:v>
                </c:pt>
                <c:pt idx="39337">
                  <c:v>99.440104166666671</c:v>
                </c:pt>
                <c:pt idx="39338">
                  <c:v>99.442708333333329</c:v>
                </c:pt>
                <c:pt idx="39339">
                  <c:v>99.4453125</c:v>
                </c:pt>
                <c:pt idx="39340">
                  <c:v>99.447916666666671</c:v>
                </c:pt>
                <c:pt idx="39341">
                  <c:v>99.450520833333329</c:v>
                </c:pt>
                <c:pt idx="39342">
                  <c:v>99.453125</c:v>
                </c:pt>
                <c:pt idx="39343">
                  <c:v>99.455729166666671</c:v>
                </c:pt>
                <c:pt idx="39344">
                  <c:v>99.458333333333329</c:v>
                </c:pt>
                <c:pt idx="39345">
                  <c:v>99.4609375</c:v>
                </c:pt>
                <c:pt idx="39346">
                  <c:v>99.463541666666671</c:v>
                </c:pt>
                <c:pt idx="39347">
                  <c:v>99.466145833333329</c:v>
                </c:pt>
                <c:pt idx="39348">
                  <c:v>99.46875</c:v>
                </c:pt>
                <c:pt idx="39349">
                  <c:v>99.471354166666671</c:v>
                </c:pt>
                <c:pt idx="39350">
                  <c:v>99.473958333333329</c:v>
                </c:pt>
                <c:pt idx="39351">
                  <c:v>99.4765625</c:v>
                </c:pt>
                <c:pt idx="39352">
                  <c:v>99.479166666666671</c:v>
                </c:pt>
                <c:pt idx="39353">
                  <c:v>99.481770833333329</c:v>
                </c:pt>
                <c:pt idx="39354">
                  <c:v>99.484375</c:v>
                </c:pt>
                <c:pt idx="39355">
                  <c:v>99.486979166666671</c:v>
                </c:pt>
                <c:pt idx="39356">
                  <c:v>99.489583333333329</c:v>
                </c:pt>
                <c:pt idx="39357">
                  <c:v>99.4921875</c:v>
                </c:pt>
                <c:pt idx="39358">
                  <c:v>99.494791666666671</c:v>
                </c:pt>
                <c:pt idx="39359">
                  <c:v>99.497395833333329</c:v>
                </c:pt>
                <c:pt idx="39360">
                  <c:v>99.5</c:v>
                </c:pt>
                <c:pt idx="39361">
                  <c:v>99.502604166666671</c:v>
                </c:pt>
                <c:pt idx="39362">
                  <c:v>99.505208333333329</c:v>
                </c:pt>
                <c:pt idx="39363">
                  <c:v>99.5078125</c:v>
                </c:pt>
                <c:pt idx="39364">
                  <c:v>99.510416666666671</c:v>
                </c:pt>
                <c:pt idx="39365">
                  <c:v>99.513020833333329</c:v>
                </c:pt>
                <c:pt idx="39366">
                  <c:v>99.515625</c:v>
                </c:pt>
                <c:pt idx="39367">
                  <c:v>99.518229166666671</c:v>
                </c:pt>
                <c:pt idx="39368">
                  <c:v>99.520833333333329</c:v>
                </c:pt>
                <c:pt idx="39369">
                  <c:v>99.5234375</c:v>
                </c:pt>
                <c:pt idx="39370">
                  <c:v>99.526041666666671</c:v>
                </c:pt>
                <c:pt idx="39371">
                  <c:v>99.528645833333329</c:v>
                </c:pt>
                <c:pt idx="39372">
                  <c:v>99.53125</c:v>
                </c:pt>
                <c:pt idx="39373">
                  <c:v>99.533854166666671</c:v>
                </c:pt>
                <c:pt idx="39374">
                  <c:v>99.536458333333329</c:v>
                </c:pt>
                <c:pt idx="39375">
                  <c:v>99.5390625</c:v>
                </c:pt>
                <c:pt idx="39376">
                  <c:v>99.541666666666671</c:v>
                </c:pt>
                <c:pt idx="39377">
                  <c:v>99.544270833333329</c:v>
                </c:pt>
                <c:pt idx="39378">
                  <c:v>99.546875</c:v>
                </c:pt>
                <c:pt idx="39379">
                  <c:v>99.549479166666671</c:v>
                </c:pt>
                <c:pt idx="39380">
                  <c:v>99.552083333333329</c:v>
                </c:pt>
                <c:pt idx="39381">
                  <c:v>99.5546875</c:v>
                </c:pt>
                <c:pt idx="39382">
                  <c:v>99.557291666666671</c:v>
                </c:pt>
                <c:pt idx="39383">
                  <c:v>99.559895833333329</c:v>
                </c:pt>
                <c:pt idx="39384">
                  <c:v>99.5625</c:v>
                </c:pt>
                <c:pt idx="39385">
                  <c:v>99.565104166666671</c:v>
                </c:pt>
                <c:pt idx="39386">
                  <c:v>99.567708333333329</c:v>
                </c:pt>
                <c:pt idx="39387">
                  <c:v>99.5703125</c:v>
                </c:pt>
                <c:pt idx="39388">
                  <c:v>99.572916666666671</c:v>
                </c:pt>
                <c:pt idx="39389">
                  <c:v>99.575520833333329</c:v>
                </c:pt>
                <c:pt idx="39390">
                  <c:v>99.578125</c:v>
                </c:pt>
                <c:pt idx="39391">
                  <c:v>99.580729166666671</c:v>
                </c:pt>
                <c:pt idx="39392">
                  <c:v>99.583333333333329</c:v>
                </c:pt>
                <c:pt idx="39393">
                  <c:v>99.5859375</c:v>
                </c:pt>
                <c:pt idx="39394">
                  <c:v>99.588541666666671</c:v>
                </c:pt>
                <c:pt idx="39395">
                  <c:v>99.591145833333329</c:v>
                </c:pt>
                <c:pt idx="39396">
                  <c:v>99.59375</c:v>
                </c:pt>
                <c:pt idx="39397">
                  <c:v>99.596354166666671</c:v>
                </c:pt>
                <c:pt idx="39398">
                  <c:v>99.598958333333329</c:v>
                </c:pt>
                <c:pt idx="39399">
                  <c:v>99.6015625</c:v>
                </c:pt>
                <c:pt idx="39400">
                  <c:v>99.604166666666671</c:v>
                </c:pt>
                <c:pt idx="39401">
                  <c:v>99.606770833333329</c:v>
                </c:pt>
                <c:pt idx="39402">
                  <c:v>99.609375</c:v>
                </c:pt>
                <c:pt idx="39403">
                  <c:v>99.611979166666671</c:v>
                </c:pt>
                <c:pt idx="39404">
                  <c:v>99.614583333333329</c:v>
                </c:pt>
                <c:pt idx="39405">
                  <c:v>99.6171875</c:v>
                </c:pt>
                <c:pt idx="39406">
                  <c:v>99.619791666666671</c:v>
                </c:pt>
                <c:pt idx="39407">
                  <c:v>99.622395833333329</c:v>
                </c:pt>
                <c:pt idx="39408">
                  <c:v>99.625</c:v>
                </c:pt>
                <c:pt idx="39409">
                  <c:v>99.627604166666671</c:v>
                </c:pt>
                <c:pt idx="39410">
                  <c:v>99.630208333333329</c:v>
                </c:pt>
                <c:pt idx="39411">
                  <c:v>99.6328125</c:v>
                </c:pt>
                <c:pt idx="39412">
                  <c:v>99.635416666666671</c:v>
                </c:pt>
                <c:pt idx="39413">
                  <c:v>99.638020833333329</c:v>
                </c:pt>
                <c:pt idx="39414">
                  <c:v>99.640625</c:v>
                </c:pt>
                <c:pt idx="39415">
                  <c:v>99.643229166666671</c:v>
                </c:pt>
                <c:pt idx="39416">
                  <c:v>99.645833333333329</c:v>
                </c:pt>
                <c:pt idx="39417">
                  <c:v>99.6484375</c:v>
                </c:pt>
                <c:pt idx="39418">
                  <c:v>99.651041666666671</c:v>
                </c:pt>
                <c:pt idx="39419">
                  <c:v>99.653645833333329</c:v>
                </c:pt>
                <c:pt idx="39420">
                  <c:v>99.65625</c:v>
                </c:pt>
                <c:pt idx="39421">
                  <c:v>99.658854166666671</c:v>
                </c:pt>
                <c:pt idx="39422">
                  <c:v>99.661458333333329</c:v>
                </c:pt>
                <c:pt idx="39423">
                  <c:v>99.6640625</c:v>
                </c:pt>
                <c:pt idx="39424">
                  <c:v>99.666666666666671</c:v>
                </c:pt>
                <c:pt idx="39425">
                  <c:v>99.669270833333329</c:v>
                </c:pt>
                <c:pt idx="39426">
                  <c:v>99.671875</c:v>
                </c:pt>
                <c:pt idx="39427">
                  <c:v>99.674479166666671</c:v>
                </c:pt>
                <c:pt idx="39428">
                  <c:v>99.677083333333329</c:v>
                </c:pt>
                <c:pt idx="39429">
                  <c:v>99.6796875</c:v>
                </c:pt>
                <c:pt idx="39430">
                  <c:v>99.682291666666671</c:v>
                </c:pt>
                <c:pt idx="39431">
                  <c:v>99.684895833333329</c:v>
                </c:pt>
                <c:pt idx="39432">
                  <c:v>99.6875</c:v>
                </c:pt>
                <c:pt idx="39433">
                  <c:v>99.690104166666671</c:v>
                </c:pt>
                <c:pt idx="39434">
                  <c:v>99.692708333333329</c:v>
                </c:pt>
                <c:pt idx="39435">
                  <c:v>99.6953125</c:v>
                </c:pt>
                <c:pt idx="39436">
                  <c:v>99.697916666666671</c:v>
                </c:pt>
                <c:pt idx="39437">
                  <c:v>99.700520833333329</c:v>
                </c:pt>
                <c:pt idx="39438">
                  <c:v>99.703125</c:v>
                </c:pt>
                <c:pt idx="39439">
                  <c:v>99.705729166666671</c:v>
                </c:pt>
                <c:pt idx="39440">
                  <c:v>99.708333333333329</c:v>
                </c:pt>
                <c:pt idx="39441">
                  <c:v>99.7109375</c:v>
                </c:pt>
                <c:pt idx="39442">
                  <c:v>99.713541666666671</c:v>
                </c:pt>
                <c:pt idx="39443">
                  <c:v>99.716145833333329</c:v>
                </c:pt>
                <c:pt idx="39444">
                  <c:v>99.71875</c:v>
                </c:pt>
                <c:pt idx="39445">
                  <c:v>99.721354166666671</c:v>
                </c:pt>
                <c:pt idx="39446">
                  <c:v>99.723958333333329</c:v>
                </c:pt>
                <c:pt idx="39447">
                  <c:v>99.7265625</c:v>
                </c:pt>
                <c:pt idx="39448">
                  <c:v>99.729166666666671</c:v>
                </c:pt>
                <c:pt idx="39449">
                  <c:v>99.731770833333329</c:v>
                </c:pt>
                <c:pt idx="39450">
                  <c:v>99.734375</c:v>
                </c:pt>
                <c:pt idx="39451">
                  <c:v>99.736979166666671</c:v>
                </c:pt>
                <c:pt idx="39452">
                  <c:v>99.739583333333329</c:v>
                </c:pt>
                <c:pt idx="39453">
                  <c:v>99.7421875</c:v>
                </c:pt>
                <c:pt idx="39454">
                  <c:v>99.744791666666671</c:v>
                </c:pt>
                <c:pt idx="39455">
                  <c:v>99.747395833333329</c:v>
                </c:pt>
                <c:pt idx="39456">
                  <c:v>99.75</c:v>
                </c:pt>
                <c:pt idx="39457">
                  <c:v>99.752604166666671</c:v>
                </c:pt>
                <c:pt idx="39458">
                  <c:v>99.755208333333329</c:v>
                </c:pt>
                <c:pt idx="39459">
                  <c:v>99.7578125</c:v>
                </c:pt>
                <c:pt idx="39460">
                  <c:v>99.760416666666671</c:v>
                </c:pt>
                <c:pt idx="39461">
                  <c:v>99.763020833333329</c:v>
                </c:pt>
                <c:pt idx="39462">
                  <c:v>99.765625</c:v>
                </c:pt>
                <c:pt idx="39463">
                  <c:v>99.768229166666671</c:v>
                </c:pt>
                <c:pt idx="39464">
                  <c:v>99.770833333333329</c:v>
                </c:pt>
                <c:pt idx="39465">
                  <c:v>99.7734375</c:v>
                </c:pt>
                <c:pt idx="39466">
                  <c:v>99.776041666666671</c:v>
                </c:pt>
                <c:pt idx="39467">
                  <c:v>99.778645833333329</c:v>
                </c:pt>
                <c:pt idx="39468">
                  <c:v>99.78125</c:v>
                </c:pt>
                <c:pt idx="39469">
                  <c:v>99.783854166666671</c:v>
                </c:pt>
                <c:pt idx="39470">
                  <c:v>99.786458333333329</c:v>
                </c:pt>
                <c:pt idx="39471">
                  <c:v>99.7890625</c:v>
                </c:pt>
                <c:pt idx="39472">
                  <c:v>99.791666666666671</c:v>
                </c:pt>
                <c:pt idx="39473">
                  <c:v>99.794270833333329</c:v>
                </c:pt>
                <c:pt idx="39474">
                  <c:v>99.796875</c:v>
                </c:pt>
                <c:pt idx="39475">
                  <c:v>99.799479166666671</c:v>
                </c:pt>
                <c:pt idx="39476">
                  <c:v>99.802083333333329</c:v>
                </c:pt>
                <c:pt idx="39477">
                  <c:v>99.8046875</c:v>
                </c:pt>
                <c:pt idx="39478">
                  <c:v>99.807291666666671</c:v>
                </c:pt>
                <c:pt idx="39479">
                  <c:v>99.809895833333329</c:v>
                </c:pt>
                <c:pt idx="39480">
                  <c:v>99.8125</c:v>
                </c:pt>
                <c:pt idx="39481">
                  <c:v>99.815104166666671</c:v>
                </c:pt>
                <c:pt idx="39482">
                  <c:v>99.817708333333329</c:v>
                </c:pt>
                <c:pt idx="39483">
                  <c:v>99.8203125</c:v>
                </c:pt>
                <c:pt idx="39484">
                  <c:v>99.822916666666671</c:v>
                </c:pt>
                <c:pt idx="39485">
                  <c:v>99.825520833333329</c:v>
                </c:pt>
                <c:pt idx="39486">
                  <c:v>99.828125</c:v>
                </c:pt>
                <c:pt idx="39487">
                  <c:v>99.830729166666671</c:v>
                </c:pt>
                <c:pt idx="39488">
                  <c:v>99.833333333333329</c:v>
                </c:pt>
                <c:pt idx="39489">
                  <c:v>99.8359375</c:v>
                </c:pt>
                <c:pt idx="39490">
                  <c:v>99.838541666666671</c:v>
                </c:pt>
                <c:pt idx="39491">
                  <c:v>99.841145833333329</c:v>
                </c:pt>
                <c:pt idx="39492">
                  <c:v>99.84375</c:v>
                </c:pt>
                <c:pt idx="39493">
                  <c:v>99.846354166666671</c:v>
                </c:pt>
                <c:pt idx="39494">
                  <c:v>99.848958333333329</c:v>
                </c:pt>
                <c:pt idx="39495">
                  <c:v>99.8515625</c:v>
                </c:pt>
                <c:pt idx="39496">
                  <c:v>99.854166666666671</c:v>
                </c:pt>
                <c:pt idx="39497">
                  <c:v>99.856770833333329</c:v>
                </c:pt>
                <c:pt idx="39498">
                  <c:v>99.859375</c:v>
                </c:pt>
                <c:pt idx="39499">
                  <c:v>99.861979166666671</c:v>
                </c:pt>
                <c:pt idx="39500">
                  <c:v>99.864583333333329</c:v>
                </c:pt>
                <c:pt idx="39501">
                  <c:v>99.8671875</c:v>
                </c:pt>
                <c:pt idx="39502">
                  <c:v>99.869791666666671</c:v>
                </c:pt>
                <c:pt idx="39503">
                  <c:v>99.872395833333329</c:v>
                </c:pt>
                <c:pt idx="39504">
                  <c:v>99.875</c:v>
                </c:pt>
                <c:pt idx="39505">
                  <c:v>99.877604166666671</c:v>
                </c:pt>
                <c:pt idx="39506">
                  <c:v>99.880208333333329</c:v>
                </c:pt>
                <c:pt idx="39507">
                  <c:v>99.8828125</c:v>
                </c:pt>
                <c:pt idx="39508">
                  <c:v>99.885416666666671</c:v>
                </c:pt>
                <c:pt idx="39509">
                  <c:v>99.888020833333329</c:v>
                </c:pt>
                <c:pt idx="39510">
                  <c:v>99.890625</c:v>
                </c:pt>
                <c:pt idx="39511">
                  <c:v>99.893229166666671</c:v>
                </c:pt>
                <c:pt idx="39512">
                  <c:v>99.895833333333329</c:v>
                </c:pt>
                <c:pt idx="39513">
                  <c:v>99.8984375</c:v>
                </c:pt>
                <c:pt idx="39514">
                  <c:v>99.901041666666671</c:v>
                </c:pt>
                <c:pt idx="39515">
                  <c:v>99.903645833333329</c:v>
                </c:pt>
                <c:pt idx="39516">
                  <c:v>99.90625</c:v>
                </c:pt>
                <c:pt idx="39517">
                  <c:v>99.908854166666671</c:v>
                </c:pt>
                <c:pt idx="39518">
                  <c:v>99.911458333333329</c:v>
                </c:pt>
                <c:pt idx="39519">
                  <c:v>99.9140625</c:v>
                </c:pt>
                <c:pt idx="39520">
                  <c:v>99.916666666666671</c:v>
                </c:pt>
                <c:pt idx="39521">
                  <c:v>99.919270833333329</c:v>
                </c:pt>
                <c:pt idx="39522">
                  <c:v>99.921875</c:v>
                </c:pt>
                <c:pt idx="39523">
                  <c:v>99.924479166666671</c:v>
                </c:pt>
                <c:pt idx="39524">
                  <c:v>99.927083333333329</c:v>
                </c:pt>
                <c:pt idx="39525">
                  <c:v>99.9296875</c:v>
                </c:pt>
                <c:pt idx="39526">
                  <c:v>99.932291666666671</c:v>
                </c:pt>
                <c:pt idx="39527">
                  <c:v>99.934895833333329</c:v>
                </c:pt>
                <c:pt idx="39528">
                  <c:v>99.9375</c:v>
                </c:pt>
                <c:pt idx="39529">
                  <c:v>99.940104166666671</c:v>
                </c:pt>
                <c:pt idx="39530">
                  <c:v>99.942708333333329</c:v>
                </c:pt>
                <c:pt idx="39531">
                  <c:v>99.9453125</c:v>
                </c:pt>
                <c:pt idx="39532">
                  <c:v>99.947916666666671</c:v>
                </c:pt>
                <c:pt idx="39533">
                  <c:v>99.950520833333329</c:v>
                </c:pt>
                <c:pt idx="39534">
                  <c:v>99.953125</c:v>
                </c:pt>
                <c:pt idx="39535">
                  <c:v>99.955729166666671</c:v>
                </c:pt>
                <c:pt idx="39536">
                  <c:v>99.958333333333329</c:v>
                </c:pt>
                <c:pt idx="39537">
                  <c:v>99.9609375</c:v>
                </c:pt>
                <c:pt idx="39538">
                  <c:v>99.963541666666671</c:v>
                </c:pt>
                <c:pt idx="39539">
                  <c:v>99.966145833333329</c:v>
                </c:pt>
                <c:pt idx="39540">
                  <c:v>99.96875</c:v>
                </c:pt>
                <c:pt idx="39541">
                  <c:v>99.971354166666671</c:v>
                </c:pt>
                <c:pt idx="39542">
                  <c:v>99.973958333333329</c:v>
                </c:pt>
                <c:pt idx="39543">
                  <c:v>99.9765625</c:v>
                </c:pt>
                <c:pt idx="39544">
                  <c:v>99.979166666666671</c:v>
                </c:pt>
                <c:pt idx="39545">
                  <c:v>99.981770833333329</c:v>
                </c:pt>
                <c:pt idx="39546">
                  <c:v>99.984375</c:v>
                </c:pt>
                <c:pt idx="39547">
                  <c:v>99.986979166666671</c:v>
                </c:pt>
                <c:pt idx="39548">
                  <c:v>99.989583333333329</c:v>
                </c:pt>
                <c:pt idx="39549">
                  <c:v>99.9921875</c:v>
                </c:pt>
                <c:pt idx="39550">
                  <c:v>99.994791666666671</c:v>
                </c:pt>
                <c:pt idx="39551">
                  <c:v>99.997395833333329</c:v>
                </c:pt>
                <c:pt idx="39552">
                  <c:v>100</c:v>
                </c:pt>
                <c:pt idx="39553">
                  <c:v>100.00260416666667</c:v>
                </c:pt>
                <c:pt idx="39554">
                  <c:v>100.00520833333333</c:v>
                </c:pt>
                <c:pt idx="39555">
                  <c:v>100.0078125</c:v>
                </c:pt>
                <c:pt idx="39556">
                  <c:v>100.01041666666667</c:v>
                </c:pt>
                <c:pt idx="39557">
                  <c:v>100.01302083333333</c:v>
                </c:pt>
                <c:pt idx="39558">
                  <c:v>100.015625</c:v>
                </c:pt>
                <c:pt idx="39559">
                  <c:v>100.01822916666667</c:v>
                </c:pt>
                <c:pt idx="39560">
                  <c:v>100.02083333333333</c:v>
                </c:pt>
                <c:pt idx="39561">
                  <c:v>100.0234375</c:v>
                </c:pt>
                <c:pt idx="39562">
                  <c:v>100.02604166666667</c:v>
                </c:pt>
                <c:pt idx="39563">
                  <c:v>100.02864583333333</c:v>
                </c:pt>
                <c:pt idx="39564">
                  <c:v>100.03125</c:v>
                </c:pt>
                <c:pt idx="39565">
                  <c:v>100.03385416666667</c:v>
                </c:pt>
                <c:pt idx="39566">
                  <c:v>100.03645833333333</c:v>
                </c:pt>
                <c:pt idx="39567">
                  <c:v>100.0390625</c:v>
                </c:pt>
                <c:pt idx="39568">
                  <c:v>100.04166666666667</c:v>
                </c:pt>
                <c:pt idx="39569">
                  <c:v>100.04427083333333</c:v>
                </c:pt>
                <c:pt idx="39570">
                  <c:v>100.046875</c:v>
                </c:pt>
                <c:pt idx="39571">
                  <c:v>100.04947916666667</c:v>
                </c:pt>
                <c:pt idx="39572">
                  <c:v>100.05208333333333</c:v>
                </c:pt>
                <c:pt idx="39573">
                  <c:v>100.0546875</c:v>
                </c:pt>
                <c:pt idx="39574">
                  <c:v>100.05729166666667</c:v>
                </c:pt>
                <c:pt idx="39575">
                  <c:v>100.05989583333333</c:v>
                </c:pt>
                <c:pt idx="39576">
                  <c:v>100.0625</c:v>
                </c:pt>
                <c:pt idx="39577">
                  <c:v>100.06510416666667</c:v>
                </c:pt>
                <c:pt idx="39578">
                  <c:v>100.06770833333333</c:v>
                </c:pt>
                <c:pt idx="39579">
                  <c:v>100.0703125</c:v>
                </c:pt>
                <c:pt idx="39580">
                  <c:v>100.07291666666667</c:v>
                </c:pt>
                <c:pt idx="39581">
                  <c:v>100.07552083333333</c:v>
                </c:pt>
                <c:pt idx="39582">
                  <c:v>100.078125</c:v>
                </c:pt>
                <c:pt idx="39583">
                  <c:v>100.08072916666667</c:v>
                </c:pt>
                <c:pt idx="39584">
                  <c:v>100.08333333333333</c:v>
                </c:pt>
                <c:pt idx="39585">
                  <c:v>100.0859375</c:v>
                </c:pt>
                <c:pt idx="39586">
                  <c:v>100.08854166666667</c:v>
                </c:pt>
                <c:pt idx="39587">
                  <c:v>100.09114583333333</c:v>
                </c:pt>
                <c:pt idx="39588">
                  <c:v>100.09375</c:v>
                </c:pt>
                <c:pt idx="39589">
                  <c:v>100.09635416666667</c:v>
                </c:pt>
                <c:pt idx="39590">
                  <c:v>100.09895833333333</c:v>
                </c:pt>
                <c:pt idx="39591">
                  <c:v>100.1015625</c:v>
                </c:pt>
                <c:pt idx="39592">
                  <c:v>100.10416666666667</c:v>
                </c:pt>
                <c:pt idx="39593">
                  <c:v>100.10677083333333</c:v>
                </c:pt>
                <c:pt idx="39594">
                  <c:v>100.109375</c:v>
                </c:pt>
                <c:pt idx="39595">
                  <c:v>100.11197916666667</c:v>
                </c:pt>
                <c:pt idx="39596">
                  <c:v>100.11458333333333</c:v>
                </c:pt>
                <c:pt idx="39597">
                  <c:v>100.1171875</c:v>
                </c:pt>
                <c:pt idx="39598">
                  <c:v>100.11979166666667</c:v>
                </c:pt>
                <c:pt idx="39599">
                  <c:v>100.12239583333333</c:v>
                </c:pt>
                <c:pt idx="39600">
                  <c:v>100.125</c:v>
                </c:pt>
                <c:pt idx="39601">
                  <c:v>100.12760416666667</c:v>
                </c:pt>
                <c:pt idx="39602">
                  <c:v>100.13020833333333</c:v>
                </c:pt>
                <c:pt idx="39603">
                  <c:v>100.1328125</c:v>
                </c:pt>
                <c:pt idx="39604">
                  <c:v>100.13541666666667</c:v>
                </c:pt>
                <c:pt idx="39605">
                  <c:v>100.13802083333333</c:v>
                </c:pt>
                <c:pt idx="39606">
                  <c:v>100.140625</c:v>
                </c:pt>
                <c:pt idx="39607">
                  <c:v>100.14322916666667</c:v>
                </c:pt>
                <c:pt idx="39608">
                  <c:v>100.14583333333333</c:v>
                </c:pt>
                <c:pt idx="39609">
                  <c:v>100.1484375</c:v>
                </c:pt>
                <c:pt idx="39610">
                  <c:v>100.15104166666667</c:v>
                </c:pt>
                <c:pt idx="39611">
                  <c:v>100.15364583333333</c:v>
                </c:pt>
                <c:pt idx="39612">
                  <c:v>100.15625</c:v>
                </c:pt>
                <c:pt idx="39613">
                  <c:v>100.15885416666667</c:v>
                </c:pt>
                <c:pt idx="39614">
                  <c:v>100.16145833333333</c:v>
                </c:pt>
                <c:pt idx="39615">
                  <c:v>100.1640625</c:v>
                </c:pt>
                <c:pt idx="39616">
                  <c:v>100.16666666666667</c:v>
                </c:pt>
                <c:pt idx="39617">
                  <c:v>100.16927083333333</c:v>
                </c:pt>
                <c:pt idx="39618">
                  <c:v>100.171875</c:v>
                </c:pt>
                <c:pt idx="39619">
                  <c:v>100.17447916666667</c:v>
                </c:pt>
                <c:pt idx="39620">
                  <c:v>100.17708333333333</c:v>
                </c:pt>
                <c:pt idx="39621">
                  <c:v>100.1796875</c:v>
                </c:pt>
                <c:pt idx="39622">
                  <c:v>100.18229166666667</c:v>
                </c:pt>
                <c:pt idx="39623">
                  <c:v>100.18489583333333</c:v>
                </c:pt>
                <c:pt idx="39624">
                  <c:v>100.1875</c:v>
                </c:pt>
                <c:pt idx="39625">
                  <c:v>100.19010416666667</c:v>
                </c:pt>
                <c:pt idx="39626">
                  <c:v>100.19270833333333</c:v>
                </c:pt>
                <c:pt idx="39627">
                  <c:v>100.1953125</c:v>
                </c:pt>
                <c:pt idx="39628">
                  <c:v>100.19791666666667</c:v>
                </c:pt>
                <c:pt idx="39629">
                  <c:v>100.20052083333333</c:v>
                </c:pt>
                <c:pt idx="39630">
                  <c:v>100.203125</c:v>
                </c:pt>
                <c:pt idx="39631">
                  <c:v>100.20572916666667</c:v>
                </c:pt>
                <c:pt idx="39632">
                  <c:v>100.20833333333333</c:v>
                </c:pt>
                <c:pt idx="39633">
                  <c:v>100.2109375</c:v>
                </c:pt>
                <c:pt idx="39634">
                  <c:v>100.21354166666667</c:v>
                </c:pt>
                <c:pt idx="39635">
                  <c:v>100.21614583333333</c:v>
                </c:pt>
                <c:pt idx="39636">
                  <c:v>100.21875</c:v>
                </c:pt>
                <c:pt idx="39637">
                  <c:v>100.22135416666667</c:v>
                </c:pt>
                <c:pt idx="39638">
                  <c:v>100.22395833333333</c:v>
                </c:pt>
                <c:pt idx="39639">
                  <c:v>100.2265625</c:v>
                </c:pt>
                <c:pt idx="39640">
                  <c:v>100.22916666666667</c:v>
                </c:pt>
                <c:pt idx="39641">
                  <c:v>100.23177083333333</c:v>
                </c:pt>
                <c:pt idx="39642">
                  <c:v>100.234375</c:v>
                </c:pt>
                <c:pt idx="39643">
                  <c:v>100.23697916666667</c:v>
                </c:pt>
                <c:pt idx="39644">
                  <c:v>100.23958333333333</c:v>
                </c:pt>
                <c:pt idx="39645">
                  <c:v>100.2421875</c:v>
                </c:pt>
                <c:pt idx="39646">
                  <c:v>100.24479166666667</c:v>
                </c:pt>
                <c:pt idx="39647">
                  <c:v>100.24739583333333</c:v>
                </c:pt>
                <c:pt idx="39648">
                  <c:v>100.25</c:v>
                </c:pt>
                <c:pt idx="39649">
                  <c:v>100.25260416666667</c:v>
                </c:pt>
                <c:pt idx="39650">
                  <c:v>100.25520833333333</c:v>
                </c:pt>
                <c:pt idx="39651">
                  <c:v>100.2578125</c:v>
                </c:pt>
                <c:pt idx="39652">
                  <c:v>100.26041666666667</c:v>
                </c:pt>
                <c:pt idx="39653">
                  <c:v>100.26302083333333</c:v>
                </c:pt>
                <c:pt idx="39654">
                  <c:v>100.265625</c:v>
                </c:pt>
                <c:pt idx="39655">
                  <c:v>100.26822916666667</c:v>
                </c:pt>
                <c:pt idx="39656">
                  <c:v>100.27083333333333</c:v>
                </c:pt>
                <c:pt idx="39657">
                  <c:v>100.2734375</c:v>
                </c:pt>
                <c:pt idx="39658">
                  <c:v>100.27604166666667</c:v>
                </c:pt>
                <c:pt idx="39659">
                  <c:v>100.27864583333333</c:v>
                </c:pt>
                <c:pt idx="39660">
                  <c:v>100.28125</c:v>
                </c:pt>
                <c:pt idx="39661">
                  <c:v>100.28385416666667</c:v>
                </c:pt>
                <c:pt idx="39662">
                  <c:v>100.28645833333333</c:v>
                </c:pt>
                <c:pt idx="39663">
                  <c:v>100.2890625</c:v>
                </c:pt>
                <c:pt idx="39664">
                  <c:v>100.29166666666667</c:v>
                </c:pt>
                <c:pt idx="39665">
                  <c:v>100.29427083333333</c:v>
                </c:pt>
                <c:pt idx="39666">
                  <c:v>100.296875</c:v>
                </c:pt>
                <c:pt idx="39667">
                  <c:v>100.29947916666667</c:v>
                </c:pt>
                <c:pt idx="39668">
                  <c:v>100.30208333333333</c:v>
                </c:pt>
                <c:pt idx="39669">
                  <c:v>100.3046875</c:v>
                </c:pt>
                <c:pt idx="39670">
                  <c:v>100.30729166666667</c:v>
                </c:pt>
                <c:pt idx="39671">
                  <c:v>100.30989583333333</c:v>
                </c:pt>
                <c:pt idx="39672">
                  <c:v>100.3125</c:v>
                </c:pt>
                <c:pt idx="39673">
                  <c:v>100.31510416666667</c:v>
                </c:pt>
                <c:pt idx="39674">
                  <c:v>100.31770833333333</c:v>
                </c:pt>
                <c:pt idx="39675">
                  <c:v>100.3203125</c:v>
                </c:pt>
                <c:pt idx="39676">
                  <c:v>100.32291666666667</c:v>
                </c:pt>
                <c:pt idx="39677">
                  <c:v>100.32552083333333</c:v>
                </c:pt>
                <c:pt idx="39678">
                  <c:v>100.328125</c:v>
                </c:pt>
                <c:pt idx="39679">
                  <c:v>100.33072916666667</c:v>
                </c:pt>
                <c:pt idx="39680">
                  <c:v>100.33333333333333</c:v>
                </c:pt>
                <c:pt idx="39681">
                  <c:v>100.3359375</c:v>
                </c:pt>
                <c:pt idx="39682">
                  <c:v>100.33854166666667</c:v>
                </c:pt>
                <c:pt idx="39683">
                  <c:v>100.34114583333333</c:v>
                </c:pt>
                <c:pt idx="39684">
                  <c:v>100.34375</c:v>
                </c:pt>
                <c:pt idx="39685">
                  <c:v>100.34635416666667</c:v>
                </c:pt>
                <c:pt idx="39686">
                  <c:v>100.34895833333333</c:v>
                </c:pt>
                <c:pt idx="39687">
                  <c:v>100.3515625</c:v>
                </c:pt>
                <c:pt idx="39688">
                  <c:v>100.35416666666667</c:v>
                </c:pt>
                <c:pt idx="39689">
                  <c:v>100.35677083333333</c:v>
                </c:pt>
                <c:pt idx="39690">
                  <c:v>100.359375</c:v>
                </c:pt>
                <c:pt idx="39691">
                  <c:v>100.36197916666667</c:v>
                </c:pt>
                <c:pt idx="39692">
                  <c:v>100.36458333333333</c:v>
                </c:pt>
                <c:pt idx="39693">
                  <c:v>100.3671875</c:v>
                </c:pt>
                <c:pt idx="39694">
                  <c:v>100.36979166666667</c:v>
                </c:pt>
                <c:pt idx="39695">
                  <c:v>100.37239583333333</c:v>
                </c:pt>
                <c:pt idx="39696">
                  <c:v>100.375</c:v>
                </c:pt>
                <c:pt idx="39697">
                  <c:v>100.37760416666667</c:v>
                </c:pt>
                <c:pt idx="39698">
                  <c:v>100.38020833333333</c:v>
                </c:pt>
                <c:pt idx="39699">
                  <c:v>100.3828125</c:v>
                </c:pt>
                <c:pt idx="39700">
                  <c:v>100.38541666666667</c:v>
                </c:pt>
                <c:pt idx="39701">
                  <c:v>100.38802083333333</c:v>
                </c:pt>
                <c:pt idx="39702">
                  <c:v>100.390625</c:v>
                </c:pt>
                <c:pt idx="39703">
                  <c:v>100.39322916666667</c:v>
                </c:pt>
                <c:pt idx="39704">
                  <c:v>100.39583333333333</c:v>
                </c:pt>
                <c:pt idx="39705">
                  <c:v>100.3984375</c:v>
                </c:pt>
                <c:pt idx="39706">
                  <c:v>100.40104166666667</c:v>
                </c:pt>
                <c:pt idx="39707">
                  <c:v>100.40364583333333</c:v>
                </c:pt>
                <c:pt idx="39708">
                  <c:v>100.40625</c:v>
                </c:pt>
                <c:pt idx="39709">
                  <c:v>100.40885416666667</c:v>
                </c:pt>
                <c:pt idx="39710">
                  <c:v>100.41145833333333</c:v>
                </c:pt>
                <c:pt idx="39711">
                  <c:v>100.4140625</c:v>
                </c:pt>
                <c:pt idx="39712">
                  <c:v>100.41666666666667</c:v>
                </c:pt>
                <c:pt idx="39713">
                  <c:v>100.41927083333333</c:v>
                </c:pt>
                <c:pt idx="39714">
                  <c:v>100.421875</c:v>
                </c:pt>
                <c:pt idx="39715">
                  <c:v>100.42447916666667</c:v>
                </c:pt>
                <c:pt idx="39716">
                  <c:v>100.42708333333333</c:v>
                </c:pt>
                <c:pt idx="39717">
                  <c:v>100.4296875</c:v>
                </c:pt>
                <c:pt idx="39718">
                  <c:v>100.43229166666667</c:v>
                </c:pt>
                <c:pt idx="39719">
                  <c:v>100.43489583333333</c:v>
                </c:pt>
                <c:pt idx="39720">
                  <c:v>100.4375</c:v>
                </c:pt>
                <c:pt idx="39721">
                  <c:v>100.44010416666667</c:v>
                </c:pt>
                <c:pt idx="39722">
                  <c:v>100.44270833333333</c:v>
                </c:pt>
                <c:pt idx="39723">
                  <c:v>100.4453125</c:v>
                </c:pt>
                <c:pt idx="39724">
                  <c:v>100.44791666666667</c:v>
                </c:pt>
                <c:pt idx="39725">
                  <c:v>100.45052083333333</c:v>
                </c:pt>
                <c:pt idx="39726">
                  <c:v>100.453125</c:v>
                </c:pt>
                <c:pt idx="39727">
                  <c:v>100.45572916666667</c:v>
                </c:pt>
                <c:pt idx="39728">
                  <c:v>100.45833333333333</c:v>
                </c:pt>
                <c:pt idx="39729">
                  <c:v>100.4609375</c:v>
                </c:pt>
                <c:pt idx="39730">
                  <c:v>100.46354166666667</c:v>
                </c:pt>
                <c:pt idx="39731">
                  <c:v>100.46614583333333</c:v>
                </c:pt>
                <c:pt idx="39732">
                  <c:v>100.46875</c:v>
                </c:pt>
                <c:pt idx="39733">
                  <c:v>100.47135416666667</c:v>
                </c:pt>
                <c:pt idx="39734">
                  <c:v>100.47395833333333</c:v>
                </c:pt>
                <c:pt idx="39735">
                  <c:v>100.4765625</c:v>
                </c:pt>
                <c:pt idx="39736">
                  <c:v>100.47916666666667</c:v>
                </c:pt>
                <c:pt idx="39737">
                  <c:v>100.48177083333333</c:v>
                </c:pt>
                <c:pt idx="39738">
                  <c:v>100.484375</c:v>
                </c:pt>
                <c:pt idx="39739">
                  <c:v>100.48697916666667</c:v>
                </c:pt>
                <c:pt idx="39740">
                  <c:v>100.48958333333333</c:v>
                </c:pt>
                <c:pt idx="39741">
                  <c:v>100.4921875</c:v>
                </c:pt>
                <c:pt idx="39742">
                  <c:v>100.49479166666667</c:v>
                </c:pt>
                <c:pt idx="39743">
                  <c:v>100.49739583333333</c:v>
                </c:pt>
                <c:pt idx="39744">
                  <c:v>100.5</c:v>
                </c:pt>
                <c:pt idx="39745">
                  <c:v>100.50260416666667</c:v>
                </c:pt>
                <c:pt idx="39746">
                  <c:v>100.50520833333333</c:v>
                </c:pt>
                <c:pt idx="39747">
                  <c:v>100.5078125</c:v>
                </c:pt>
                <c:pt idx="39748">
                  <c:v>100.51041666666667</c:v>
                </c:pt>
                <c:pt idx="39749">
                  <c:v>100.51302083333333</c:v>
                </c:pt>
                <c:pt idx="39750">
                  <c:v>100.515625</c:v>
                </c:pt>
                <c:pt idx="39751">
                  <c:v>100.51822916666667</c:v>
                </c:pt>
                <c:pt idx="39752">
                  <c:v>100.52083333333333</c:v>
                </c:pt>
                <c:pt idx="39753">
                  <c:v>100.5234375</c:v>
                </c:pt>
                <c:pt idx="39754">
                  <c:v>100.52604166666667</c:v>
                </c:pt>
                <c:pt idx="39755">
                  <c:v>100.52864583333333</c:v>
                </c:pt>
                <c:pt idx="39756">
                  <c:v>100.53125</c:v>
                </c:pt>
                <c:pt idx="39757">
                  <c:v>100.53385416666667</c:v>
                </c:pt>
                <c:pt idx="39758">
                  <c:v>100.53645833333333</c:v>
                </c:pt>
                <c:pt idx="39759">
                  <c:v>100.5390625</c:v>
                </c:pt>
                <c:pt idx="39760">
                  <c:v>100.54166666666667</c:v>
                </c:pt>
                <c:pt idx="39761">
                  <c:v>100.54427083333333</c:v>
                </c:pt>
                <c:pt idx="39762">
                  <c:v>100.546875</c:v>
                </c:pt>
                <c:pt idx="39763">
                  <c:v>100.54947916666667</c:v>
                </c:pt>
                <c:pt idx="39764">
                  <c:v>100.55208333333333</c:v>
                </c:pt>
                <c:pt idx="39765">
                  <c:v>100.5546875</c:v>
                </c:pt>
                <c:pt idx="39766">
                  <c:v>100.55729166666667</c:v>
                </c:pt>
                <c:pt idx="39767">
                  <c:v>100.55989583333333</c:v>
                </c:pt>
                <c:pt idx="39768">
                  <c:v>100.5625</c:v>
                </c:pt>
                <c:pt idx="39769">
                  <c:v>100.56510416666667</c:v>
                </c:pt>
                <c:pt idx="39770">
                  <c:v>100.56770833333333</c:v>
                </c:pt>
                <c:pt idx="39771">
                  <c:v>100.5703125</c:v>
                </c:pt>
                <c:pt idx="39772">
                  <c:v>100.57291666666667</c:v>
                </c:pt>
                <c:pt idx="39773">
                  <c:v>100.57552083333333</c:v>
                </c:pt>
                <c:pt idx="39774">
                  <c:v>100.578125</c:v>
                </c:pt>
                <c:pt idx="39775">
                  <c:v>100.58072916666667</c:v>
                </c:pt>
                <c:pt idx="39776">
                  <c:v>100.58333333333333</c:v>
                </c:pt>
                <c:pt idx="39777">
                  <c:v>100.5859375</c:v>
                </c:pt>
                <c:pt idx="39778">
                  <c:v>100.58854166666667</c:v>
                </c:pt>
                <c:pt idx="39779">
                  <c:v>100.59114583333333</c:v>
                </c:pt>
                <c:pt idx="39780">
                  <c:v>100.59375</c:v>
                </c:pt>
                <c:pt idx="39781">
                  <c:v>100.59635416666667</c:v>
                </c:pt>
                <c:pt idx="39782">
                  <c:v>100.59895833333333</c:v>
                </c:pt>
                <c:pt idx="39783">
                  <c:v>100.6015625</c:v>
                </c:pt>
                <c:pt idx="39784">
                  <c:v>100.60416666666667</c:v>
                </c:pt>
                <c:pt idx="39785">
                  <c:v>100.60677083333333</c:v>
                </c:pt>
                <c:pt idx="39786">
                  <c:v>100.609375</c:v>
                </c:pt>
                <c:pt idx="39787">
                  <c:v>100.61197916666667</c:v>
                </c:pt>
                <c:pt idx="39788">
                  <c:v>100.61458333333333</c:v>
                </c:pt>
                <c:pt idx="39789">
                  <c:v>100.6171875</c:v>
                </c:pt>
                <c:pt idx="39790">
                  <c:v>100.61979166666667</c:v>
                </c:pt>
                <c:pt idx="39791">
                  <c:v>100.62239583333333</c:v>
                </c:pt>
                <c:pt idx="39792">
                  <c:v>100.625</c:v>
                </c:pt>
                <c:pt idx="39793">
                  <c:v>100.62760416666667</c:v>
                </c:pt>
                <c:pt idx="39794">
                  <c:v>100.63020833333333</c:v>
                </c:pt>
                <c:pt idx="39795">
                  <c:v>100.6328125</c:v>
                </c:pt>
                <c:pt idx="39796">
                  <c:v>100.63541666666667</c:v>
                </c:pt>
                <c:pt idx="39797">
                  <c:v>100.63802083333333</c:v>
                </c:pt>
                <c:pt idx="39798">
                  <c:v>100.640625</c:v>
                </c:pt>
                <c:pt idx="39799">
                  <c:v>100.64322916666667</c:v>
                </c:pt>
                <c:pt idx="39800">
                  <c:v>100.64583333333333</c:v>
                </c:pt>
                <c:pt idx="39801">
                  <c:v>100.6484375</c:v>
                </c:pt>
                <c:pt idx="39802">
                  <c:v>100.65104166666667</c:v>
                </c:pt>
                <c:pt idx="39803">
                  <c:v>100.65364583333333</c:v>
                </c:pt>
                <c:pt idx="39804">
                  <c:v>100.65625</c:v>
                </c:pt>
                <c:pt idx="39805">
                  <c:v>100.65885416666667</c:v>
                </c:pt>
                <c:pt idx="39806">
                  <c:v>100.66145833333333</c:v>
                </c:pt>
                <c:pt idx="39807">
                  <c:v>100.6640625</c:v>
                </c:pt>
                <c:pt idx="39808">
                  <c:v>100.66666666666667</c:v>
                </c:pt>
                <c:pt idx="39809">
                  <c:v>100.66927083333333</c:v>
                </c:pt>
                <c:pt idx="39810">
                  <c:v>100.671875</c:v>
                </c:pt>
                <c:pt idx="39811">
                  <c:v>100.67447916666667</c:v>
                </c:pt>
                <c:pt idx="39812">
                  <c:v>100.67708333333333</c:v>
                </c:pt>
                <c:pt idx="39813">
                  <c:v>100.6796875</c:v>
                </c:pt>
                <c:pt idx="39814">
                  <c:v>100.68229166666667</c:v>
                </c:pt>
                <c:pt idx="39815">
                  <c:v>100.68489583333333</c:v>
                </c:pt>
                <c:pt idx="39816">
                  <c:v>100.6875</c:v>
                </c:pt>
                <c:pt idx="39817">
                  <c:v>100.69010416666667</c:v>
                </c:pt>
                <c:pt idx="39818">
                  <c:v>100.69270833333333</c:v>
                </c:pt>
                <c:pt idx="39819">
                  <c:v>100.6953125</c:v>
                </c:pt>
                <c:pt idx="39820">
                  <c:v>100.69791666666667</c:v>
                </c:pt>
                <c:pt idx="39821">
                  <c:v>100.70052083333333</c:v>
                </c:pt>
                <c:pt idx="39822">
                  <c:v>100.703125</c:v>
                </c:pt>
                <c:pt idx="39823">
                  <c:v>100.70572916666667</c:v>
                </c:pt>
                <c:pt idx="39824">
                  <c:v>100.70833333333333</c:v>
                </c:pt>
                <c:pt idx="39825">
                  <c:v>100.7109375</c:v>
                </c:pt>
                <c:pt idx="39826">
                  <c:v>100.71354166666667</c:v>
                </c:pt>
                <c:pt idx="39827">
                  <c:v>100.71614583333333</c:v>
                </c:pt>
                <c:pt idx="39828">
                  <c:v>100.71875</c:v>
                </c:pt>
                <c:pt idx="39829">
                  <c:v>100.72135416666667</c:v>
                </c:pt>
                <c:pt idx="39830">
                  <c:v>100.72395833333333</c:v>
                </c:pt>
                <c:pt idx="39831">
                  <c:v>100.7265625</c:v>
                </c:pt>
                <c:pt idx="39832">
                  <c:v>100.72916666666667</c:v>
                </c:pt>
                <c:pt idx="39833">
                  <c:v>100.73177083333333</c:v>
                </c:pt>
                <c:pt idx="39834">
                  <c:v>100.734375</c:v>
                </c:pt>
                <c:pt idx="39835">
                  <c:v>100.73697916666667</c:v>
                </c:pt>
                <c:pt idx="39836">
                  <c:v>100.73958333333333</c:v>
                </c:pt>
                <c:pt idx="39837">
                  <c:v>100.7421875</c:v>
                </c:pt>
                <c:pt idx="39838">
                  <c:v>100.74479166666667</c:v>
                </c:pt>
                <c:pt idx="39839">
                  <c:v>100.74739583333333</c:v>
                </c:pt>
                <c:pt idx="39840">
                  <c:v>100.75</c:v>
                </c:pt>
                <c:pt idx="39841">
                  <c:v>100.75260416666667</c:v>
                </c:pt>
                <c:pt idx="39842">
                  <c:v>100.75520833333333</c:v>
                </c:pt>
                <c:pt idx="39843">
                  <c:v>100.7578125</c:v>
                </c:pt>
                <c:pt idx="39844">
                  <c:v>100.76041666666667</c:v>
                </c:pt>
                <c:pt idx="39845">
                  <c:v>100.76302083333333</c:v>
                </c:pt>
                <c:pt idx="39846">
                  <c:v>100.765625</c:v>
                </c:pt>
                <c:pt idx="39847">
                  <c:v>100.76822916666667</c:v>
                </c:pt>
                <c:pt idx="39848">
                  <c:v>100.77083333333333</c:v>
                </c:pt>
                <c:pt idx="39849">
                  <c:v>100.7734375</c:v>
                </c:pt>
                <c:pt idx="39850">
                  <c:v>100.77604166666667</c:v>
                </c:pt>
                <c:pt idx="39851">
                  <c:v>100.77864583333333</c:v>
                </c:pt>
                <c:pt idx="39852">
                  <c:v>100.78125</c:v>
                </c:pt>
                <c:pt idx="39853">
                  <c:v>100.78385416666667</c:v>
                </c:pt>
                <c:pt idx="39854">
                  <c:v>100.78645833333333</c:v>
                </c:pt>
                <c:pt idx="39855">
                  <c:v>100.7890625</c:v>
                </c:pt>
                <c:pt idx="39856">
                  <c:v>100.79166666666667</c:v>
                </c:pt>
                <c:pt idx="39857">
                  <c:v>100.79427083333333</c:v>
                </c:pt>
                <c:pt idx="39858">
                  <c:v>100.796875</c:v>
                </c:pt>
                <c:pt idx="39859">
                  <c:v>100.79947916666667</c:v>
                </c:pt>
                <c:pt idx="39860">
                  <c:v>100.80208333333333</c:v>
                </c:pt>
                <c:pt idx="39861">
                  <c:v>100.8046875</c:v>
                </c:pt>
                <c:pt idx="39862">
                  <c:v>100.80729166666667</c:v>
                </c:pt>
                <c:pt idx="39863">
                  <c:v>100.80989583333333</c:v>
                </c:pt>
                <c:pt idx="39864">
                  <c:v>100.8125</c:v>
                </c:pt>
                <c:pt idx="39865">
                  <c:v>100.81510416666667</c:v>
                </c:pt>
                <c:pt idx="39866">
                  <c:v>100.81770833333333</c:v>
                </c:pt>
                <c:pt idx="39867">
                  <c:v>100.8203125</c:v>
                </c:pt>
                <c:pt idx="39868">
                  <c:v>100.82291666666667</c:v>
                </c:pt>
                <c:pt idx="39869">
                  <c:v>100.82552083333333</c:v>
                </c:pt>
                <c:pt idx="39870">
                  <c:v>100.828125</c:v>
                </c:pt>
                <c:pt idx="39871">
                  <c:v>100.83072916666667</c:v>
                </c:pt>
                <c:pt idx="39872">
                  <c:v>100.83333333333333</c:v>
                </c:pt>
                <c:pt idx="39873">
                  <c:v>100.8359375</c:v>
                </c:pt>
                <c:pt idx="39874">
                  <c:v>100.83854166666667</c:v>
                </c:pt>
                <c:pt idx="39875">
                  <c:v>100.84114583333333</c:v>
                </c:pt>
                <c:pt idx="39876">
                  <c:v>100.84375</c:v>
                </c:pt>
                <c:pt idx="39877">
                  <c:v>100.84635416666667</c:v>
                </c:pt>
                <c:pt idx="39878">
                  <c:v>100.84895833333333</c:v>
                </c:pt>
                <c:pt idx="39879">
                  <c:v>100.8515625</c:v>
                </c:pt>
                <c:pt idx="39880">
                  <c:v>100.85416666666667</c:v>
                </c:pt>
                <c:pt idx="39881">
                  <c:v>100.85677083333333</c:v>
                </c:pt>
                <c:pt idx="39882">
                  <c:v>100.859375</c:v>
                </c:pt>
                <c:pt idx="39883">
                  <c:v>100.86197916666667</c:v>
                </c:pt>
                <c:pt idx="39884">
                  <c:v>100.86458333333333</c:v>
                </c:pt>
                <c:pt idx="39885">
                  <c:v>100.8671875</c:v>
                </c:pt>
                <c:pt idx="39886">
                  <c:v>100.86979166666667</c:v>
                </c:pt>
                <c:pt idx="39887">
                  <c:v>100.87239583333333</c:v>
                </c:pt>
                <c:pt idx="39888">
                  <c:v>100.875</c:v>
                </c:pt>
                <c:pt idx="39889">
                  <c:v>100.87760416666667</c:v>
                </c:pt>
                <c:pt idx="39890">
                  <c:v>100.88020833333333</c:v>
                </c:pt>
                <c:pt idx="39891">
                  <c:v>100.8828125</c:v>
                </c:pt>
                <c:pt idx="39892">
                  <c:v>100.88541666666667</c:v>
                </c:pt>
                <c:pt idx="39893">
                  <c:v>100.88802083333333</c:v>
                </c:pt>
                <c:pt idx="39894">
                  <c:v>100.890625</c:v>
                </c:pt>
                <c:pt idx="39895">
                  <c:v>100.89322916666667</c:v>
                </c:pt>
                <c:pt idx="39896">
                  <c:v>100.89583333333333</c:v>
                </c:pt>
                <c:pt idx="39897">
                  <c:v>100.8984375</c:v>
                </c:pt>
                <c:pt idx="39898">
                  <c:v>100.90104166666667</c:v>
                </c:pt>
                <c:pt idx="39899">
                  <c:v>100.90364583333333</c:v>
                </c:pt>
                <c:pt idx="39900">
                  <c:v>100.90625</c:v>
                </c:pt>
                <c:pt idx="39901">
                  <c:v>100.90885416666667</c:v>
                </c:pt>
                <c:pt idx="39902">
                  <c:v>100.91145833333333</c:v>
                </c:pt>
                <c:pt idx="39903">
                  <c:v>100.9140625</c:v>
                </c:pt>
                <c:pt idx="39904">
                  <c:v>100.91666666666667</c:v>
                </c:pt>
                <c:pt idx="39905">
                  <c:v>100.91927083333333</c:v>
                </c:pt>
                <c:pt idx="39906">
                  <c:v>100.921875</c:v>
                </c:pt>
                <c:pt idx="39907">
                  <c:v>100.92447916666667</c:v>
                </c:pt>
                <c:pt idx="39908">
                  <c:v>100.92708333333333</c:v>
                </c:pt>
                <c:pt idx="39909">
                  <c:v>100.9296875</c:v>
                </c:pt>
                <c:pt idx="39910">
                  <c:v>100.93229166666667</c:v>
                </c:pt>
                <c:pt idx="39911">
                  <c:v>100.93489583333333</c:v>
                </c:pt>
                <c:pt idx="39912">
                  <c:v>100.9375</c:v>
                </c:pt>
                <c:pt idx="39913">
                  <c:v>100.94010416666667</c:v>
                </c:pt>
                <c:pt idx="39914">
                  <c:v>100.94270833333333</c:v>
                </c:pt>
                <c:pt idx="39915">
                  <c:v>100.9453125</c:v>
                </c:pt>
                <c:pt idx="39916">
                  <c:v>100.94791666666667</c:v>
                </c:pt>
                <c:pt idx="39917">
                  <c:v>100.95052083333333</c:v>
                </c:pt>
                <c:pt idx="39918">
                  <c:v>100.953125</c:v>
                </c:pt>
                <c:pt idx="39919">
                  <c:v>100.95572916666667</c:v>
                </c:pt>
                <c:pt idx="39920">
                  <c:v>100.95833333333333</c:v>
                </c:pt>
                <c:pt idx="39921">
                  <c:v>100.9609375</c:v>
                </c:pt>
                <c:pt idx="39922">
                  <c:v>100.96354166666667</c:v>
                </c:pt>
                <c:pt idx="39923">
                  <c:v>100.96614583333333</c:v>
                </c:pt>
                <c:pt idx="39924">
                  <c:v>100.96875</c:v>
                </c:pt>
                <c:pt idx="39925">
                  <c:v>100.97135416666667</c:v>
                </c:pt>
                <c:pt idx="39926">
                  <c:v>100.97395833333333</c:v>
                </c:pt>
                <c:pt idx="39927">
                  <c:v>100.9765625</c:v>
                </c:pt>
                <c:pt idx="39928">
                  <c:v>100.97916666666667</c:v>
                </c:pt>
                <c:pt idx="39929">
                  <c:v>100.98177083333333</c:v>
                </c:pt>
                <c:pt idx="39930">
                  <c:v>100.984375</c:v>
                </c:pt>
                <c:pt idx="39931">
                  <c:v>100.98697916666667</c:v>
                </c:pt>
                <c:pt idx="39932">
                  <c:v>100.98958333333333</c:v>
                </c:pt>
                <c:pt idx="39933">
                  <c:v>100.9921875</c:v>
                </c:pt>
                <c:pt idx="39934">
                  <c:v>100.99479166666667</c:v>
                </c:pt>
                <c:pt idx="39935">
                  <c:v>100.99739583333333</c:v>
                </c:pt>
                <c:pt idx="39936">
                  <c:v>101</c:v>
                </c:pt>
                <c:pt idx="39937">
                  <c:v>101.00260416666667</c:v>
                </c:pt>
                <c:pt idx="39938">
                  <c:v>101.00520833333333</c:v>
                </c:pt>
                <c:pt idx="39939">
                  <c:v>101.0078125</c:v>
                </c:pt>
                <c:pt idx="39940">
                  <c:v>101.01041666666667</c:v>
                </c:pt>
                <c:pt idx="39941">
                  <c:v>101.01302083333333</c:v>
                </c:pt>
                <c:pt idx="39942">
                  <c:v>101.015625</c:v>
                </c:pt>
                <c:pt idx="39943">
                  <c:v>101.01822916666667</c:v>
                </c:pt>
                <c:pt idx="39944">
                  <c:v>101.02083333333333</c:v>
                </c:pt>
                <c:pt idx="39945">
                  <c:v>101.0234375</c:v>
                </c:pt>
                <c:pt idx="39946">
                  <c:v>101.02604166666667</c:v>
                </c:pt>
                <c:pt idx="39947">
                  <c:v>101.02864583333333</c:v>
                </c:pt>
                <c:pt idx="39948">
                  <c:v>101.03125</c:v>
                </c:pt>
                <c:pt idx="39949">
                  <c:v>101.03385416666667</c:v>
                </c:pt>
                <c:pt idx="39950">
                  <c:v>101.03645833333333</c:v>
                </c:pt>
                <c:pt idx="39951">
                  <c:v>101.0390625</c:v>
                </c:pt>
                <c:pt idx="39952">
                  <c:v>101.04166666666667</c:v>
                </c:pt>
                <c:pt idx="39953">
                  <c:v>101.04427083333333</c:v>
                </c:pt>
                <c:pt idx="39954">
                  <c:v>101.046875</c:v>
                </c:pt>
                <c:pt idx="39955">
                  <c:v>101.04947916666667</c:v>
                </c:pt>
                <c:pt idx="39956">
                  <c:v>101.05208333333333</c:v>
                </c:pt>
                <c:pt idx="39957">
                  <c:v>101.0546875</c:v>
                </c:pt>
                <c:pt idx="39958">
                  <c:v>101.05729166666667</c:v>
                </c:pt>
                <c:pt idx="39959">
                  <c:v>101.05989583333333</c:v>
                </c:pt>
                <c:pt idx="39960">
                  <c:v>101.0625</c:v>
                </c:pt>
                <c:pt idx="39961">
                  <c:v>101.06510416666667</c:v>
                </c:pt>
                <c:pt idx="39962">
                  <c:v>101.06770833333333</c:v>
                </c:pt>
                <c:pt idx="39963">
                  <c:v>101.0703125</c:v>
                </c:pt>
                <c:pt idx="39964">
                  <c:v>101.07291666666667</c:v>
                </c:pt>
                <c:pt idx="39965">
                  <c:v>101.07552083333333</c:v>
                </c:pt>
                <c:pt idx="39966">
                  <c:v>101.078125</c:v>
                </c:pt>
                <c:pt idx="39967">
                  <c:v>101.08072916666667</c:v>
                </c:pt>
                <c:pt idx="39968">
                  <c:v>101.08333333333333</c:v>
                </c:pt>
                <c:pt idx="39969">
                  <c:v>101.0859375</c:v>
                </c:pt>
                <c:pt idx="39970">
                  <c:v>101.08854166666667</c:v>
                </c:pt>
                <c:pt idx="39971">
                  <c:v>101.09114583333333</c:v>
                </c:pt>
                <c:pt idx="39972">
                  <c:v>101.09375</c:v>
                </c:pt>
                <c:pt idx="39973">
                  <c:v>101.09635416666667</c:v>
                </c:pt>
                <c:pt idx="39974">
                  <c:v>101.09895833333333</c:v>
                </c:pt>
                <c:pt idx="39975">
                  <c:v>101.1015625</c:v>
                </c:pt>
                <c:pt idx="39976">
                  <c:v>101.10416666666667</c:v>
                </c:pt>
                <c:pt idx="39977">
                  <c:v>101.10677083333333</c:v>
                </c:pt>
                <c:pt idx="39978">
                  <c:v>101.109375</c:v>
                </c:pt>
                <c:pt idx="39979">
                  <c:v>101.11197916666667</c:v>
                </c:pt>
                <c:pt idx="39980">
                  <c:v>101.11458333333333</c:v>
                </c:pt>
                <c:pt idx="39981">
                  <c:v>101.1171875</c:v>
                </c:pt>
                <c:pt idx="39982">
                  <c:v>101.11979166666667</c:v>
                </c:pt>
                <c:pt idx="39983">
                  <c:v>101.12239583333333</c:v>
                </c:pt>
                <c:pt idx="39984">
                  <c:v>101.125</c:v>
                </c:pt>
                <c:pt idx="39985">
                  <c:v>101.12760416666667</c:v>
                </c:pt>
                <c:pt idx="39986">
                  <c:v>101.13020833333333</c:v>
                </c:pt>
                <c:pt idx="39987">
                  <c:v>101.1328125</c:v>
                </c:pt>
                <c:pt idx="39988">
                  <c:v>101.13541666666667</c:v>
                </c:pt>
                <c:pt idx="39989">
                  <c:v>101.13802083333333</c:v>
                </c:pt>
                <c:pt idx="39990">
                  <c:v>101.140625</c:v>
                </c:pt>
                <c:pt idx="39991">
                  <c:v>101.14322916666667</c:v>
                </c:pt>
                <c:pt idx="39992">
                  <c:v>101.14583333333333</c:v>
                </c:pt>
                <c:pt idx="39993">
                  <c:v>101.1484375</c:v>
                </c:pt>
                <c:pt idx="39994">
                  <c:v>101.15104166666667</c:v>
                </c:pt>
                <c:pt idx="39995">
                  <c:v>101.15364583333333</c:v>
                </c:pt>
                <c:pt idx="39996">
                  <c:v>101.15625</c:v>
                </c:pt>
                <c:pt idx="39997">
                  <c:v>101.15885416666667</c:v>
                </c:pt>
                <c:pt idx="39998">
                  <c:v>101.16145833333333</c:v>
                </c:pt>
                <c:pt idx="39999">
                  <c:v>101.1640625</c:v>
                </c:pt>
                <c:pt idx="40000">
                  <c:v>101.16666666666667</c:v>
                </c:pt>
                <c:pt idx="40001">
                  <c:v>101.16927083333333</c:v>
                </c:pt>
                <c:pt idx="40002">
                  <c:v>101.171875</c:v>
                </c:pt>
                <c:pt idx="40003">
                  <c:v>101.17447916666667</c:v>
                </c:pt>
                <c:pt idx="40004">
                  <c:v>101.17708333333333</c:v>
                </c:pt>
                <c:pt idx="40005">
                  <c:v>101.1796875</c:v>
                </c:pt>
                <c:pt idx="40006">
                  <c:v>101.18229166666667</c:v>
                </c:pt>
                <c:pt idx="40007">
                  <c:v>101.18489583333333</c:v>
                </c:pt>
                <c:pt idx="40008">
                  <c:v>101.1875</c:v>
                </c:pt>
                <c:pt idx="40009">
                  <c:v>101.19010416666667</c:v>
                </c:pt>
                <c:pt idx="40010">
                  <c:v>101.19270833333333</c:v>
                </c:pt>
                <c:pt idx="40011">
                  <c:v>101.1953125</c:v>
                </c:pt>
                <c:pt idx="40012">
                  <c:v>101.19791666666667</c:v>
                </c:pt>
                <c:pt idx="40013">
                  <c:v>101.20052083333333</c:v>
                </c:pt>
                <c:pt idx="40014">
                  <c:v>101.203125</c:v>
                </c:pt>
                <c:pt idx="40015">
                  <c:v>101.20572916666667</c:v>
                </c:pt>
                <c:pt idx="40016">
                  <c:v>101.20833333333333</c:v>
                </c:pt>
                <c:pt idx="40017">
                  <c:v>101.2109375</c:v>
                </c:pt>
                <c:pt idx="40018">
                  <c:v>101.21354166666667</c:v>
                </c:pt>
                <c:pt idx="40019">
                  <c:v>101.21614583333333</c:v>
                </c:pt>
                <c:pt idx="40020">
                  <c:v>101.21875</c:v>
                </c:pt>
                <c:pt idx="40021">
                  <c:v>101.22135416666667</c:v>
                </c:pt>
                <c:pt idx="40022">
                  <c:v>101.22395833333333</c:v>
                </c:pt>
                <c:pt idx="40023">
                  <c:v>101.2265625</c:v>
                </c:pt>
                <c:pt idx="40024">
                  <c:v>101.22916666666667</c:v>
                </c:pt>
                <c:pt idx="40025">
                  <c:v>101.23177083333333</c:v>
                </c:pt>
                <c:pt idx="40026">
                  <c:v>101.234375</c:v>
                </c:pt>
                <c:pt idx="40027">
                  <c:v>101.23697916666667</c:v>
                </c:pt>
                <c:pt idx="40028">
                  <c:v>101.23958333333333</c:v>
                </c:pt>
                <c:pt idx="40029">
                  <c:v>101.2421875</c:v>
                </c:pt>
                <c:pt idx="40030">
                  <c:v>101.24479166666667</c:v>
                </c:pt>
                <c:pt idx="40031">
                  <c:v>101.24739583333333</c:v>
                </c:pt>
                <c:pt idx="40032">
                  <c:v>101.25</c:v>
                </c:pt>
                <c:pt idx="40033">
                  <c:v>101.25260416666667</c:v>
                </c:pt>
                <c:pt idx="40034">
                  <c:v>101.25520833333333</c:v>
                </c:pt>
                <c:pt idx="40035">
                  <c:v>101.2578125</c:v>
                </c:pt>
                <c:pt idx="40036">
                  <c:v>101.26041666666667</c:v>
                </c:pt>
                <c:pt idx="40037">
                  <c:v>101.26302083333333</c:v>
                </c:pt>
                <c:pt idx="40038">
                  <c:v>101.265625</c:v>
                </c:pt>
                <c:pt idx="40039">
                  <c:v>101.26822916666667</c:v>
                </c:pt>
                <c:pt idx="40040">
                  <c:v>101.27083333333333</c:v>
                </c:pt>
                <c:pt idx="40041">
                  <c:v>101.2734375</c:v>
                </c:pt>
                <c:pt idx="40042">
                  <c:v>101.27604166666667</c:v>
                </c:pt>
                <c:pt idx="40043">
                  <c:v>101.27864583333333</c:v>
                </c:pt>
                <c:pt idx="40044">
                  <c:v>101.28125</c:v>
                </c:pt>
                <c:pt idx="40045">
                  <c:v>101.28385416666667</c:v>
                </c:pt>
                <c:pt idx="40046">
                  <c:v>101.28645833333333</c:v>
                </c:pt>
                <c:pt idx="40047">
                  <c:v>101.2890625</c:v>
                </c:pt>
                <c:pt idx="40048">
                  <c:v>101.29166666666667</c:v>
                </c:pt>
                <c:pt idx="40049">
                  <c:v>101.29427083333333</c:v>
                </c:pt>
                <c:pt idx="40050">
                  <c:v>101.296875</c:v>
                </c:pt>
                <c:pt idx="40051">
                  <c:v>101.29947916666667</c:v>
                </c:pt>
                <c:pt idx="40052">
                  <c:v>101.30208333333333</c:v>
                </c:pt>
                <c:pt idx="40053">
                  <c:v>101.3046875</c:v>
                </c:pt>
                <c:pt idx="40054">
                  <c:v>101.30729166666667</c:v>
                </c:pt>
                <c:pt idx="40055">
                  <c:v>101.30989583333333</c:v>
                </c:pt>
                <c:pt idx="40056">
                  <c:v>101.3125</c:v>
                </c:pt>
                <c:pt idx="40057">
                  <c:v>101.31510416666667</c:v>
                </c:pt>
                <c:pt idx="40058">
                  <c:v>101.31770833333333</c:v>
                </c:pt>
                <c:pt idx="40059">
                  <c:v>101.3203125</c:v>
                </c:pt>
                <c:pt idx="40060">
                  <c:v>101.32291666666667</c:v>
                </c:pt>
                <c:pt idx="40061">
                  <c:v>101.32552083333333</c:v>
                </c:pt>
                <c:pt idx="40062">
                  <c:v>101.328125</c:v>
                </c:pt>
                <c:pt idx="40063">
                  <c:v>101.33072916666667</c:v>
                </c:pt>
                <c:pt idx="40064">
                  <c:v>101.33333333333333</c:v>
                </c:pt>
                <c:pt idx="40065">
                  <c:v>101.3359375</c:v>
                </c:pt>
                <c:pt idx="40066">
                  <c:v>101.33854166666667</c:v>
                </c:pt>
                <c:pt idx="40067">
                  <c:v>101.34114583333333</c:v>
                </c:pt>
                <c:pt idx="40068">
                  <c:v>101.34375</c:v>
                </c:pt>
                <c:pt idx="40069">
                  <c:v>101.34635416666667</c:v>
                </c:pt>
                <c:pt idx="40070">
                  <c:v>101.34895833333333</c:v>
                </c:pt>
                <c:pt idx="40071">
                  <c:v>101.3515625</c:v>
                </c:pt>
                <c:pt idx="40072">
                  <c:v>101.35416666666667</c:v>
                </c:pt>
                <c:pt idx="40073">
                  <c:v>101.35677083333333</c:v>
                </c:pt>
                <c:pt idx="40074">
                  <c:v>101.359375</c:v>
                </c:pt>
                <c:pt idx="40075">
                  <c:v>101.36197916666667</c:v>
                </c:pt>
                <c:pt idx="40076">
                  <c:v>101.36458333333333</c:v>
                </c:pt>
                <c:pt idx="40077">
                  <c:v>101.3671875</c:v>
                </c:pt>
                <c:pt idx="40078">
                  <c:v>101.36979166666667</c:v>
                </c:pt>
                <c:pt idx="40079">
                  <c:v>101.37239583333333</c:v>
                </c:pt>
                <c:pt idx="40080">
                  <c:v>101.375</c:v>
                </c:pt>
                <c:pt idx="40081">
                  <c:v>101.37760416666667</c:v>
                </c:pt>
                <c:pt idx="40082">
                  <c:v>101.38020833333333</c:v>
                </c:pt>
                <c:pt idx="40083">
                  <c:v>101.3828125</c:v>
                </c:pt>
                <c:pt idx="40084">
                  <c:v>101.38541666666667</c:v>
                </c:pt>
                <c:pt idx="40085">
                  <c:v>101.38802083333333</c:v>
                </c:pt>
                <c:pt idx="40086">
                  <c:v>101.390625</c:v>
                </c:pt>
                <c:pt idx="40087">
                  <c:v>101.39322916666667</c:v>
                </c:pt>
                <c:pt idx="40088">
                  <c:v>101.39583333333333</c:v>
                </c:pt>
                <c:pt idx="40089">
                  <c:v>101.3984375</c:v>
                </c:pt>
                <c:pt idx="40090">
                  <c:v>101.40104166666667</c:v>
                </c:pt>
                <c:pt idx="40091">
                  <c:v>101.40364583333333</c:v>
                </c:pt>
                <c:pt idx="40092">
                  <c:v>101.40625</c:v>
                </c:pt>
                <c:pt idx="40093">
                  <c:v>101.40885416666667</c:v>
                </c:pt>
                <c:pt idx="40094">
                  <c:v>101.41145833333333</c:v>
                </c:pt>
                <c:pt idx="40095">
                  <c:v>101.4140625</c:v>
                </c:pt>
                <c:pt idx="40096">
                  <c:v>101.41666666666667</c:v>
                </c:pt>
                <c:pt idx="40097">
                  <c:v>101.41927083333333</c:v>
                </c:pt>
                <c:pt idx="40098">
                  <c:v>101.421875</c:v>
                </c:pt>
                <c:pt idx="40099">
                  <c:v>101.42447916666667</c:v>
                </c:pt>
                <c:pt idx="40100">
                  <c:v>101.42708333333333</c:v>
                </c:pt>
                <c:pt idx="40101">
                  <c:v>101.4296875</c:v>
                </c:pt>
                <c:pt idx="40102">
                  <c:v>101.43229166666667</c:v>
                </c:pt>
                <c:pt idx="40103">
                  <c:v>101.43489583333333</c:v>
                </c:pt>
                <c:pt idx="40104">
                  <c:v>101.4375</c:v>
                </c:pt>
                <c:pt idx="40105">
                  <c:v>101.44010416666667</c:v>
                </c:pt>
                <c:pt idx="40106">
                  <c:v>101.44270833333333</c:v>
                </c:pt>
                <c:pt idx="40107">
                  <c:v>101.4453125</c:v>
                </c:pt>
                <c:pt idx="40108">
                  <c:v>101.44791666666667</c:v>
                </c:pt>
                <c:pt idx="40109">
                  <c:v>101.45052083333333</c:v>
                </c:pt>
                <c:pt idx="40110">
                  <c:v>101.453125</c:v>
                </c:pt>
                <c:pt idx="40111">
                  <c:v>101.45572916666667</c:v>
                </c:pt>
                <c:pt idx="40112">
                  <c:v>101.45833333333333</c:v>
                </c:pt>
                <c:pt idx="40113">
                  <c:v>101.4609375</c:v>
                </c:pt>
                <c:pt idx="40114">
                  <c:v>101.46354166666667</c:v>
                </c:pt>
                <c:pt idx="40115">
                  <c:v>101.46614583333333</c:v>
                </c:pt>
                <c:pt idx="40116">
                  <c:v>101.46875</c:v>
                </c:pt>
                <c:pt idx="40117">
                  <c:v>101.47135416666667</c:v>
                </c:pt>
                <c:pt idx="40118">
                  <c:v>101.47395833333333</c:v>
                </c:pt>
                <c:pt idx="40119">
                  <c:v>101.4765625</c:v>
                </c:pt>
                <c:pt idx="40120">
                  <c:v>101.47916666666667</c:v>
                </c:pt>
                <c:pt idx="40121">
                  <c:v>101.48177083333333</c:v>
                </c:pt>
                <c:pt idx="40122">
                  <c:v>101.484375</c:v>
                </c:pt>
                <c:pt idx="40123">
                  <c:v>101.48697916666667</c:v>
                </c:pt>
                <c:pt idx="40124">
                  <c:v>101.48958333333333</c:v>
                </c:pt>
                <c:pt idx="40125">
                  <c:v>101.4921875</c:v>
                </c:pt>
                <c:pt idx="40126">
                  <c:v>101.49479166666667</c:v>
                </c:pt>
                <c:pt idx="40127">
                  <c:v>101.49739583333333</c:v>
                </c:pt>
                <c:pt idx="40128">
                  <c:v>101.5</c:v>
                </c:pt>
                <c:pt idx="40129">
                  <c:v>101.50260416666667</c:v>
                </c:pt>
                <c:pt idx="40130">
                  <c:v>101.50520833333333</c:v>
                </c:pt>
                <c:pt idx="40131">
                  <c:v>101.5078125</c:v>
                </c:pt>
                <c:pt idx="40132">
                  <c:v>101.51041666666667</c:v>
                </c:pt>
                <c:pt idx="40133">
                  <c:v>101.51302083333333</c:v>
                </c:pt>
                <c:pt idx="40134">
                  <c:v>101.515625</c:v>
                </c:pt>
                <c:pt idx="40135">
                  <c:v>101.51822916666667</c:v>
                </c:pt>
                <c:pt idx="40136">
                  <c:v>101.52083333333333</c:v>
                </c:pt>
                <c:pt idx="40137">
                  <c:v>101.5234375</c:v>
                </c:pt>
                <c:pt idx="40138">
                  <c:v>101.52604166666667</c:v>
                </c:pt>
                <c:pt idx="40139">
                  <c:v>101.52864583333333</c:v>
                </c:pt>
                <c:pt idx="40140">
                  <c:v>101.53125</c:v>
                </c:pt>
                <c:pt idx="40141">
                  <c:v>101.53385416666667</c:v>
                </c:pt>
                <c:pt idx="40142">
                  <c:v>101.53645833333333</c:v>
                </c:pt>
                <c:pt idx="40143">
                  <c:v>101.5390625</c:v>
                </c:pt>
                <c:pt idx="40144">
                  <c:v>101.54166666666667</c:v>
                </c:pt>
                <c:pt idx="40145">
                  <c:v>101.54427083333333</c:v>
                </c:pt>
                <c:pt idx="40146">
                  <c:v>101.546875</c:v>
                </c:pt>
                <c:pt idx="40147">
                  <c:v>101.54947916666667</c:v>
                </c:pt>
                <c:pt idx="40148">
                  <c:v>101.55208333333333</c:v>
                </c:pt>
                <c:pt idx="40149">
                  <c:v>101.5546875</c:v>
                </c:pt>
                <c:pt idx="40150">
                  <c:v>101.55729166666667</c:v>
                </c:pt>
                <c:pt idx="40151">
                  <c:v>101.55989583333333</c:v>
                </c:pt>
                <c:pt idx="40152">
                  <c:v>101.5625</c:v>
                </c:pt>
                <c:pt idx="40153">
                  <c:v>101.56510416666667</c:v>
                </c:pt>
                <c:pt idx="40154">
                  <c:v>101.56770833333333</c:v>
                </c:pt>
                <c:pt idx="40155">
                  <c:v>101.5703125</c:v>
                </c:pt>
                <c:pt idx="40156">
                  <c:v>101.57291666666667</c:v>
                </c:pt>
                <c:pt idx="40157">
                  <c:v>101.57552083333333</c:v>
                </c:pt>
                <c:pt idx="40158">
                  <c:v>101.578125</c:v>
                </c:pt>
                <c:pt idx="40159">
                  <c:v>101.58072916666667</c:v>
                </c:pt>
                <c:pt idx="40160">
                  <c:v>101.58333333333333</c:v>
                </c:pt>
                <c:pt idx="40161">
                  <c:v>101.5859375</c:v>
                </c:pt>
                <c:pt idx="40162">
                  <c:v>101.58854166666667</c:v>
                </c:pt>
                <c:pt idx="40163">
                  <c:v>101.59114583333333</c:v>
                </c:pt>
                <c:pt idx="40164">
                  <c:v>101.59375</c:v>
                </c:pt>
                <c:pt idx="40165">
                  <c:v>101.59635416666667</c:v>
                </c:pt>
                <c:pt idx="40166">
                  <c:v>101.59895833333333</c:v>
                </c:pt>
                <c:pt idx="40167">
                  <c:v>101.6015625</c:v>
                </c:pt>
                <c:pt idx="40168">
                  <c:v>101.60416666666667</c:v>
                </c:pt>
                <c:pt idx="40169">
                  <c:v>101.60677083333333</c:v>
                </c:pt>
                <c:pt idx="40170">
                  <c:v>101.609375</c:v>
                </c:pt>
                <c:pt idx="40171">
                  <c:v>101.61197916666667</c:v>
                </c:pt>
                <c:pt idx="40172">
                  <c:v>101.61458333333333</c:v>
                </c:pt>
                <c:pt idx="40173">
                  <c:v>101.6171875</c:v>
                </c:pt>
                <c:pt idx="40174">
                  <c:v>101.61979166666667</c:v>
                </c:pt>
                <c:pt idx="40175">
                  <c:v>101.62239583333333</c:v>
                </c:pt>
                <c:pt idx="40176">
                  <c:v>101.625</c:v>
                </c:pt>
                <c:pt idx="40177">
                  <c:v>101.62760416666667</c:v>
                </c:pt>
                <c:pt idx="40178">
                  <c:v>101.63020833333333</c:v>
                </c:pt>
                <c:pt idx="40179">
                  <c:v>101.6328125</c:v>
                </c:pt>
                <c:pt idx="40180">
                  <c:v>101.63541666666667</c:v>
                </c:pt>
                <c:pt idx="40181">
                  <c:v>101.63802083333333</c:v>
                </c:pt>
                <c:pt idx="40182">
                  <c:v>101.640625</c:v>
                </c:pt>
                <c:pt idx="40183">
                  <c:v>101.64322916666667</c:v>
                </c:pt>
                <c:pt idx="40184">
                  <c:v>101.64583333333333</c:v>
                </c:pt>
                <c:pt idx="40185">
                  <c:v>101.6484375</c:v>
                </c:pt>
                <c:pt idx="40186">
                  <c:v>101.65104166666667</c:v>
                </c:pt>
                <c:pt idx="40187">
                  <c:v>101.65364583333333</c:v>
                </c:pt>
                <c:pt idx="40188">
                  <c:v>101.65625</c:v>
                </c:pt>
                <c:pt idx="40189">
                  <c:v>101.65885416666667</c:v>
                </c:pt>
                <c:pt idx="40190">
                  <c:v>101.66145833333333</c:v>
                </c:pt>
                <c:pt idx="40191">
                  <c:v>101.6640625</c:v>
                </c:pt>
                <c:pt idx="40192">
                  <c:v>101.66666666666667</c:v>
                </c:pt>
                <c:pt idx="40193">
                  <c:v>101.66927083333333</c:v>
                </c:pt>
                <c:pt idx="40194">
                  <c:v>101.671875</c:v>
                </c:pt>
                <c:pt idx="40195">
                  <c:v>101.67447916666667</c:v>
                </c:pt>
                <c:pt idx="40196">
                  <c:v>101.67708333333333</c:v>
                </c:pt>
                <c:pt idx="40197">
                  <c:v>101.6796875</c:v>
                </c:pt>
                <c:pt idx="40198">
                  <c:v>101.68229166666667</c:v>
                </c:pt>
                <c:pt idx="40199">
                  <c:v>101.68489583333333</c:v>
                </c:pt>
                <c:pt idx="40200">
                  <c:v>101.6875</c:v>
                </c:pt>
                <c:pt idx="40201">
                  <c:v>101.69010416666667</c:v>
                </c:pt>
                <c:pt idx="40202">
                  <c:v>101.69270833333333</c:v>
                </c:pt>
                <c:pt idx="40203">
                  <c:v>101.6953125</c:v>
                </c:pt>
                <c:pt idx="40204">
                  <c:v>101.69791666666667</c:v>
                </c:pt>
                <c:pt idx="40205">
                  <c:v>101.70052083333333</c:v>
                </c:pt>
                <c:pt idx="40206">
                  <c:v>101.703125</c:v>
                </c:pt>
                <c:pt idx="40207">
                  <c:v>101.70572916666667</c:v>
                </c:pt>
                <c:pt idx="40208">
                  <c:v>101.70833333333333</c:v>
                </c:pt>
                <c:pt idx="40209">
                  <c:v>101.7109375</c:v>
                </c:pt>
                <c:pt idx="40210">
                  <c:v>101.71354166666667</c:v>
                </c:pt>
                <c:pt idx="40211">
                  <c:v>101.71614583333333</c:v>
                </c:pt>
                <c:pt idx="40212">
                  <c:v>101.71875</c:v>
                </c:pt>
                <c:pt idx="40213">
                  <c:v>101.72135416666667</c:v>
                </c:pt>
                <c:pt idx="40214">
                  <c:v>101.72395833333333</c:v>
                </c:pt>
                <c:pt idx="40215">
                  <c:v>101.7265625</c:v>
                </c:pt>
                <c:pt idx="40216">
                  <c:v>101.72916666666667</c:v>
                </c:pt>
                <c:pt idx="40217">
                  <c:v>101.73177083333333</c:v>
                </c:pt>
                <c:pt idx="40218">
                  <c:v>101.734375</c:v>
                </c:pt>
                <c:pt idx="40219">
                  <c:v>101.73697916666667</c:v>
                </c:pt>
                <c:pt idx="40220">
                  <c:v>101.73958333333333</c:v>
                </c:pt>
                <c:pt idx="40221">
                  <c:v>101.7421875</c:v>
                </c:pt>
                <c:pt idx="40222">
                  <c:v>101.74479166666667</c:v>
                </c:pt>
                <c:pt idx="40223">
                  <c:v>101.74739583333333</c:v>
                </c:pt>
                <c:pt idx="40224">
                  <c:v>101.75</c:v>
                </c:pt>
                <c:pt idx="40225">
                  <c:v>101.75260416666667</c:v>
                </c:pt>
                <c:pt idx="40226">
                  <c:v>101.75520833333333</c:v>
                </c:pt>
                <c:pt idx="40227">
                  <c:v>101.7578125</c:v>
                </c:pt>
                <c:pt idx="40228">
                  <c:v>101.76041666666667</c:v>
                </c:pt>
                <c:pt idx="40229">
                  <c:v>101.76302083333333</c:v>
                </c:pt>
                <c:pt idx="40230">
                  <c:v>101.765625</c:v>
                </c:pt>
                <c:pt idx="40231">
                  <c:v>101.76822916666667</c:v>
                </c:pt>
                <c:pt idx="40232">
                  <c:v>101.77083333333333</c:v>
                </c:pt>
                <c:pt idx="40233">
                  <c:v>101.7734375</c:v>
                </c:pt>
                <c:pt idx="40234">
                  <c:v>101.77604166666667</c:v>
                </c:pt>
                <c:pt idx="40235">
                  <c:v>101.77864583333333</c:v>
                </c:pt>
                <c:pt idx="40236">
                  <c:v>101.78125</c:v>
                </c:pt>
                <c:pt idx="40237">
                  <c:v>101.78385416666667</c:v>
                </c:pt>
                <c:pt idx="40238">
                  <c:v>101.78645833333333</c:v>
                </c:pt>
                <c:pt idx="40239">
                  <c:v>101.7890625</c:v>
                </c:pt>
                <c:pt idx="40240">
                  <c:v>101.79166666666667</c:v>
                </c:pt>
                <c:pt idx="40241">
                  <c:v>101.79427083333333</c:v>
                </c:pt>
                <c:pt idx="40242">
                  <c:v>101.796875</c:v>
                </c:pt>
                <c:pt idx="40243">
                  <c:v>101.79947916666667</c:v>
                </c:pt>
                <c:pt idx="40244">
                  <c:v>101.80208333333333</c:v>
                </c:pt>
                <c:pt idx="40245">
                  <c:v>101.8046875</c:v>
                </c:pt>
                <c:pt idx="40246">
                  <c:v>101.80729166666667</c:v>
                </c:pt>
                <c:pt idx="40247">
                  <c:v>101.80989583333333</c:v>
                </c:pt>
                <c:pt idx="40248">
                  <c:v>101.8125</c:v>
                </c:pt>
                <c:pt idx="40249">
                  <c:v>101.81510416666667</c:v>
                </c:pt>
                <c:pt idx="40250">
                  <c:v>101.81770833333333</c:v>
                </c:pt>
                <c:pt idx="40251">
                  <c:v>101.8203125</c:v>
                </c:pt>
                <c:pt idx="40252">
                  <c:v>101.82291666666667</c:v>
                </c:pt>
                <c:pt idx="40253">
                  <c:v>101.82552083333333</c:v>
                </c:pt>
                <c:pt idx="40254">
                  <c:v>101.828125</c:v>
                </c:pt>
                <c:pt idx="40255">
                  <c:v>101.83072916666667</c:v>
                </c:pt>
                <c:pt idx="40256">
                  <c:v>101.83333333333333</c:v>
                </c:pt>
                <c:pt idx="40257">
                  <c:v>101.8359375</c:v>
                </c:pt>
                <c:pt idx="40258">
                  <c:v>101.83854166666667</c:v>
                </c:pt>
                <c:pt idx="40259">
                  <c:v>101.84114583333333</c:v>
                </c:pt>
                <c:pt idx="40260">
                  <c:v>101.84375</c:v>
                </c:pt>
                <c:pt idx="40261">
                  <c:v>101.84635416666667</c:v>
                </c:pt>
                <c:pt idx="40262">
                  <c:v>101.84895833333333</c:v>
                </c:pt>
                <c:pt idx="40263">
                  <c:v>101.8515625</c:v>
                </c:pt>
                <c:pt idx="40264">
                  <c:v>101.85416666666667</c:v>
                </c:pt>
                <c:pt idx="40265">
                  <c:v>101.85677083333333</c:v>
                </c:pt>
                <c:pt idx="40266">
                  <c:v>101.859375</c:v>
                </c:pt>
                <c:pt idx="40267">
                  <c:v>101.86197916666667</c:v>
                </c:pt>
                <c:pt idx="40268">
                  <c:v>101.86458333333333</c:v>
                </c:pt>
                <c:pt idx="40269">
                  <c:v>101.8671875</c:v>
                </c:pt>
                <c:pt idx="40270">
                  <c:v>101.86979166666667</c:v>
                </c:pt>
                <c:pt idx="40271">
                  <c:v>101.87239583333333</c:v>
                </c:pt>
                <c:pt idx="40272">
                  <c:v>101.875</c:v>
                </c:pt>
                <c:pt idx="40273">
                  <c:v>101.87760416666667</c:v>
                </c:pt>
                <c:pt idx="40274">
                  <c:v>101.88020833333333</c:v>
                </c:pt>
                <c:pt idx="40275">
                  <c:v>101.8828125</c:v>
                </c:pt>
                <c:pt idx="40276">
                  <c:v>101.88541666666667</c:v>
                </c:pt>
                <c:pt idx="40277">
                  <c:v>101.88802083333333</c:v>
                </c:pt>
                <c:pt idx="40278">
                  <c:v>101.890625</c:v>
                </c:pt>
                <c:pt idx="40279">
                  <c:v>101.89322916666667</c:v>
                </c:pt>
                <c:pt idx="40280">
                  <c:v>101.89583333333333</c:v>
                </c:pt>
                <c:pt idx="40281">
                  <c:v>101.8984375</c:v>
                </c:pt>
                <c:pt idx="40282">
                  <c:v>101.90104166666667</c:v>
                </c:pt>
                <c:pt idx="40283">
                  <c:v>101.90364583333333</c:v>
                </c:pt>
                <c:pt idx="40284">
                  <c:v>101.90625</c:v>
                </c:pt>
                <c:pt idx="40285">
                  <c:v>101.90885416666667</c:v>
                </c:pt>
                <c:pt idx="40286">
                  <c:v>101.91145833333333</c:v>
                </c:pt>
                <c:pt idx="40287">
                  <c:v>101.9140625</c:v>
                </c:pt>
                <c:pt idx="40288">
                  <c:v>101.91666666666667</c:v>
                </c:pt>
                <c:pt idx="40289">
                  <c:v>101.91927083333333</c:v>
                </c:pt>
                <c:pt idx="40290">
                  <c:v>101.921875</c:v>
                </c:pt>
                <c:pt idx="40291">
                  <c:v>101.92447916666667</c:v>
                </c:pt>
                <c:pt idx="40292">
                  <c:v>101.92708333333333</c:v>
                </c:pt>
                <c:pt idx="40293">
                  <c:v>101.9296875</c:v>
                </c:pt>
                <c:pt idx="40294">
                  <c:v>101.93229166666667</c:v>
                </c:pt>
                <c:pt idx="40295">
                  <c:v>101.93489583333333</c:v>
                </c:pt>
                <c:pt idx="40296">
                  <c:v>101.9375</c:v>
                </c:pt>
                <c:pt idx="40297">
                  <c:v>101.94010416666667</c:v>
                </c:pt>
                <c:pt idx="40298">
                  <c:v>101.94270833333333</c:v>
                </c:pt>
                <c:pt idx="40299">
                  <c:v>101.9453125</c:v>
                </c:pt>
                <c:pt idx="40300">
                  <c:v>101.94791666666667</c:v>
                </c:pt>
                <c:pt idx="40301">
                  <c:v>101.95052083333333</c:v>
                </c:pt>
                <c:pt idx="40302">
                  <c:v>101.953125</c:v>
                </c:pt>
                <c:pt idx="40303">
                  <c:v>101.95572916666667</c:v>
                </c:pt>
                <c:pt idx="40304">
                  <c:v>101.95833333333333</c:v>
                </c:pt>
                <c:pt idx="40305">
                  <c:v>101.9609375</c:v>
                </c:pt>
                <c:pt idx="40306">
                  <c:v>101.96354166666667</c:v>
                </c:pt>
                <c:pt idx="40307">
                  <c:v>101.96614583333333</c:v>
                </c:pt>
                <c:pt idx="40308">
                  <c:v>101.96875</c:v>
                </c:pt>
                <c:pt idx="40309">
                  <c:v>101.97135416666667</c:v>
                </c:pt>
                <c:pt idx="40310">
                  <c:v>101.97395833333333</c:v>
                </c:pt>
                <c:pt idx="40311">
                  <c:v>101.9765625</c:v>
                </c:pt>
                <c:pt idx="40312">
                  <c:v>101.97916666666667</c:v>
                </c:pt>
                <c:pt idx="40313">
                  <c:v>101.98177083333333</c:v>
                </c:pt>
                <c:pt idx="40314">
                  <c:v>101.984375</c:v>
                </c:pt>
                <c:pt idx="40315">
                  <c:v>101.98697916666667</c:v>
                </c:pt>
                <c:pt idx="40316">
                  <c:v>101.98958333333333</c:v>
                </c:pt>
                <c:pt idx="40317">
                  <c:v>101.9921875</c:v>
                </c:pt>
                <c:pt idx="40318">
                  <c:v>101.99479166666667</c:v>
                </c:pt>
                <c:pt idx="40319">
                  <c:v>101.99739583333333</c:v>
                </c:pt>
                <c:pt idx="40320">
                  <c:v>102</c:v>
                </c:pt>
                <c:pt idx="40321">
                  <c:v>102.00260416666667</c:v>
                </c:pt>
                <c:pt idx="40322">
                  <c:v>102.00520833333333</c:v>
                </c:pt>
                <c:pt idx="40323">
                  <c:v>102.0078125</c:v>
                </c:pt>
                <c:pt idx="40324">
                  <c:v>102.01041666666667</c:v>
                </c:pt>
                <c:pt idx="40325">
                  <c:v>102.01302083333333</c:v>
                </c:pt>
                <c:pt idx="40326">
                  <c:v>102.015625</c:v>
                </c:pt>
                <c:pt idx="40327">
                  <c:v>102.01822916666667</c:v>
                </c:pt>
                <c:pt idx="40328">
                  <c:v>102.02083333333333</c:v>
                </c:pt>
                <c:pt idx="40329">
                  <c:v>102.0234375</c:v>
                </c:pt>
                <c:pt idx="40330">
                  <c:v>102.02604166666667</c:v>
                </c:pt>
                <c:pt idx="40331">
                  <c:v>102.02864583333333</c:v>
                </c:pt>
                <c:pt idx="40332">
                  <c:v>102.03125</c:v>
                </c:pt>
                <c:pt idx="40333">
                  <c:v>102.03385416666667</c:v>
                </c:pt>
                <c:pt idx="40334">
                  <c:v>102.03645833333333</c:v>
                </c:pt>
                <c:pt idx="40335">
                  <c:v>102.0390625</c:v>
                </c:pt>
                <c:pt idx="40336">
                  <c:v>102.04166666666667</c:v>
                </c:pt>
                <c:pt idx="40337">
                  <c:v>102.04427083333333</c:v>
                </c:pt>
                <c:pt idx="40338">
                  <c:v>102.046875</c:v>
                </c:pt>
                <c:pt idx="40339">
                  <c:v>102.04947916666667</c:v>
                </c:pt>
                <c:pt idx="40340">
                  <c:v>102.05208333333333</c:v>
                </c:pt>
                <c:pt idx="40341">
                  <c:v>102.0546875</c:v>
                </c:pt>
                <c:pt idx="40342">
                  <c:v>102.05729166666667</c:v>
                </c:pt>
                <c:pt idx="40343">
                  <c:v>102.05989583333333</c:v>
                </c:pt>
                <c:pt idx="40344">
                  <c:v>102.0625</c:v>
                </c:pt>
                <c:pt idx="40345">
                  <c:v>102.06510416666667</c:v>
                </c:pt>
                <c:pt idx="40346">
                  <c:v>102.06770833333333</c:v>
                </c:pt>
                <c:pt idx="40347">
                  <c:v>102.0703125</c:v>
                </c:pt>
                <c:pt idx="40348">
                  <c:v>102.07291666666667</c:v>
                </c:pt>
                <c:pt idx="40349">
                  <c:v>102.07552083333333</c:v>
                </c:pt>
                <c:pt idx="40350">
                  <c:v>102.078125</c:v>
                </c:pt>
                <c:pt idx="40351">
                  <c:v>102.08072916666667</c:v>
                </c:pt>
                <c:pt idx="40352">
                  <c:v>102.08333333333333</c:v>
                </c:pt>
                <c:pt idx="40353">
                  <c:v>102.0859375</c:v>
                </c:pt>
                <c:pt idx="40354">
                  <c:v>102.08854166666667</c:v>
                </c:pt>
                <c:pt idx="40355">
                  <c:v>102.09114583333333</c:v>
                </c:pt>
                <c:pt idx="40356">
                  <c:v>102.09375</c:v>
                </c:pt>
                <c:pt idx="40357">
                  <c:v>102.09635416666667</c:v>
                </c:pt>
                <c:pt idx="40358">
                  <c:v>102.09895833333333</c:v>
                </c:pt>
                <c:pt idx="40359">
                  <c:v>102.1015625</c:v>
                </c:pt>
                <c:pt idx="40360">
                  <c:v>102.10416666666667</c:v>
                </c:pt>
                <c:pt idx="40361">
                  <c:v>102.10677083333333</c:v>
                </c:pt>
                <c:pt idx="40362">
                  <c:v>102.109375</c:v>
                </c:pt>
                <c:pt idx="40363">
                  <c:v>102.11197916666667</c:v>
                </c:pt>
                <c:pt idx="40364">
                  <c:v>102.11458333333333</c:v>
                </c:pt>
                <c:pt idx="40365">
                  <c:v>102.1171875</c:v>
                </c:pt>
                <c:pt idx="40366">
                  <c:v>102.11979166666667</c:v>
                </c:pt>
                <c:pt idx="40367">
                  <c:v>102.12239583333333</c:v>
                </c:pt>
                <c:pt idx="40368">
                  <c:v>102.125</c:v>
                </c:pt>
                <c:pt idx="40369">
                  <c:v>102.12760416666667</c:v>
                </c:pt>
                <c:pt idx="40370">
                  <c:v>102.13020833333333</c:v>
                </c:pt>
                <c:pt idx="40371">
                  <c:v>102.1328125</c:v>
                </c:pt>
                <c:pt idx="40372">
                  <c:v>102.13541666666667</c:v>
                </c:pt>
                <c:pt idx="40373">
                  <c:v>102.13802083333333</c:v>
                </c:pt>
                <c:pt idx="40374">
                  <c:v>102.140625</c:v>
                </c:pt>
                <c:pt idx="40375">
                  <c:v>102.14322916666667</c:v>
                </c:pt>
                <c:pt idx="40376">
                  <c:v>102.14583333333333</c:v>
                </c:pt>
                <c:pt idx="40377">
                  <c:v>102.1484375</c:v>
                </c:pt>
                <c:pt idx="40378">
                  <c:v>102.15104166666667</c:v>
                </c:pt>
                <c:pt idx="40379">
                  <c:v>102.15364583333333</c:v>
                </c:pt>
                <c:pt idx="40380">
                  <c:v>102.15625</c:v>
                </c:pt>
                <c:pt idx="40381">
                  <c:v>102.15885416666667</c:v>
                </c:pt>
                <c:pt idx="40382">
                  <c:v>102.16145833333333</c:v>
                </c:pt>
                <c:pt idx="40383">
                  <c:v>102.1640625</c:v>
                </c:pt>
                <c:pt idx="40384">
                  <c:v>102.16666666666667</c:v>
                </c:pt>
                <c:pt idx="40385">
                  <c:v>102.16927083333333</c:v>
                </c:pt>
                <c:pt idx="40386">
                  <c:v>102.171875</c:v>
                </c:pt>
                <c:pt idx="40387">
                  <c:v>102.17447916666667</c:v>
                </c:pt>
                <c:pt idx="40388">
                  <c:v>102.17708333333333</c:v>
                </c:pt>
                <c:pt idx="40389">
                  <c:v>102.1796875</c:v>
                </c:pt>
                <c:pt idx="40390">
                  <c:v>102.18229166666667</c:v>
                </c:pt>
                <c:pt idx="40391">
                  <c:v>102.18489583333333</c:v>
                </c:pt>
                <c:pt idx="40392">
                  <c:v>102.1875</c:v>
                </c:pt>
                <c:pt idx="40393">
                  <c:v>102.19010416666667</c:v>
                </c:pt>
                <c:pt idx="40394">
                  <c:v>102.19270833333333</c:v>
                </c:pt>
                <c:pt idx="40395">
                  <c:v>102.1953125</c:v>
                </c:pt>
                <c:pt idx="40396">
                  <c:v>102.19791666666667</c:v>
                </c:pt>
                <c:pt idx="40397">
                  <c:v>102.20052083333333</c:v>
                </c:pt>
                <c:pt idx="40398">
                  <c:v>102.203125</c:v>
                </c:pt>
                <c:pt idx="40399">
                  <c:v>102.20572916666667</c:v>
                </c:pt>
                <c:pt idx="40400">
                  <c:v>102.20833333333333</c:v>
                </c:pt>
                <c:pt idx="40401">
                  <c:v>102.2109375</c:v>
                </c:pt>
                <c:pt idx="40402">
                  <c:v>102.21354166666667</c:v>
                </c:pt>
                <c:pt idx="40403">
                  <c:v>102.21614583333333</c:v>
                </c:pt>
                <c:pt idx="40404">
                  <c:v>102.21875</c:v>
                </c:pt>
                <c:pt idx="40405">
                  <c:v>102.22135416666667</c:v>
                </c:pt>
                <c:pt idx="40406">
                  <c:v>102.22395833333333</c:v>
                </c:pt>
                <c:pt idx="40407">
                  <c:v>102.2265625</c:v>
                </c:pt>
                <c:pt idx="40408">
                  <c:v>102.22916666666667</c:v>
                </c:pt>
                <c:pt idx="40409">
                  <c:v>102.23177083333333</c:v>
                </c:pt>
                <c:pt idx="40410">
                  <c:v>102.234375</c:v>
                </c:pt>
                <c:pt idx="40411">
                  <c:v>102.23697916666667</c:v>
                </c:pt>
                <c:pt idx="40412">
                  <c:v>102.23958333333333</c:v>
                </c:pt>
                <c:pt idx="40413">
                  <c:v>102.2421875</c:v>
                </c:pt>
                <c:pt idx="40414">
                  <c:v>102.24479166666667</c:v>
                </c:pt>
                <c:pt idx="40415">
                  <c:v>102.24739583333333</c:v>
                </c:pt>
                <c:pt idx="40416">
                  <c:v>102.25</c:v>
                </c:pt>
                <c:pt idx="40417">
                  <c:v>102.25260416666667</c:v>
                </c:pt>
                <c:pt idx="40418">
                  <c:v>102.25520833333333</c:v>
                </c:pt>
                <c:pt idx="40419">
                  <c:v>102.2578125</c:v>
                </c:pt>
                <c:pt idx="40420">
                  <c:v>102.26041666666667</c:v>
                </c:pt>
                <c:pt idx="40421">
                  <c:v>102.26302083333333</c:v>
                </c:pt>
                <c:pt idx="40422">
                  <c:v>102.265625</c:v>
                </c:pt>
                <c:pt idx="40423">
                  <c:v>102.26822916666667</c:v>
                </c:pt>
                <c:pt idx="40424">
                  <c:v>102.27083333333333</c:v>
                </c:pt>
                <c:pt idx="40425">
                  <c:v>102.2734375</c:v>
                </c:pt>
                <c:pt idx="40426">
                  <c:v>102.27604166666667</c:v>
                </c:pt>
                <c:pt idx="40427">
                  <c:v>102.27864583333333</c:v>
                </c:pt>
                <c:pt idx="40428">
                  <c:v>102.28125</c:v>
                </c:pt>
                <c:pt idx="40429">
                  <c:v>102.28385416666667</c:v>
                </c:pt>
                <c:pt idx="40430">
                  <c:v>102.28645833333333</c:v>
                </c:pt>
                <c:pt idx="40431">
                  <c:v>102.2890625</c:v>
                </c:pt>
                <c:pt idx="40432">
                  <c:v>102.29166666666667</c:v>
                </c:pt>
                <c:pt idx="40433">
                  <c:v>102.29427083333333</c:v>
                </c:pt>
                <c:pt idx="40434">
                  <c:v>102.296875</c:v>
                </c:pt>
                <c:pt idx="40435">
                  <c:v>102.29947916666667</c:v>
                </c:pt>
                <c:pt idx="40436">
                  <c:v>102.30208333333333</c:v>
                </c:pt>
                <c:pt idx="40437">
                  <c:v>102.3046875</c:v>
                </c:pt>
                <c:pt idx="40438">
                  <c:v>102.30729166666667</c:v>
                </c:pt>
                <c:pt idx="40439">
                  <c:v>102.30989583333333</c:v>
                </c:pt>
                <c:pt idx="40440">
                  <c:v>102.3125</c:v>
                </c:pt>
                <c:pt idx="40441">
                  <c:v>102.31510416666667</c:v>
                </c:pt>
                <c:pt idx="40442">
                  <c:v>102.31770833333333</c:v>
                </c:pt>
                <c:pt idx="40443">
                  <c:v>102.3203125</c:v>
                </c:pt>
                <c:pt idx="40444">
                  <c:v>102.32291666666667</c:v>
                </c:pt>
                <c:pt idx="40445">
                  <c:v>102.32552083333333</c:v>
                </c:pt>
                <c:pt idx="40446">
                  <c:v>102.328125</c:v>
                </c:pt>
                <c:pt idx="40447">
                  <c:v>102.33072916666667</c:v>
                </c:pt>
                <c:pt idx="40448">
                  <c:v>102.33333333333333</c:v>
                </c:pt>
                <c:pt idx="40449">
                  <c:v>102.3359375</c:v>
                </c:pt>
                <c:pt idx="40450">
                  <c:v>102.33854166666667</c:v>
                </c:pt>
                <c:pt idx="40451">
                  <c:v>102.34114583333333</c:v>
                </c:pt>
                <c:pt idx="40452">
                  <c:v>102.34375</c:v>
                </c:pt>
                <c:pt idx="40453">
                  <c:v>102.34635416666667</c:v>
                </c:pt>
                <c:pt idx="40454">
                  <c:v>102.34895833333333</c:v>
                </c:pt>
                <c:pt idx="40455">
                  <c:v>102.3515625</c:v>
                </c:pt>
                <c:pt idx="40456">
                  <c:v>102.35416666666667</c:v>
                </c:pt>
                <c:pt idx="40457">
                  <c:v>102.35677083333333</c:v>
                </c:pt>
                <c:pt idx="40458">
                  <c:v>102.359375</c:v>
                </c:pt>
                <c:pt idx="40459">
                  <c:v>102.36197916666667</c:v>
                </c:pt>
                <c:pt idx="40460">
                  <c:v>102.36458333333333</c:v>
                </c:pt>
                <c:pt idx="40461">
                  <c:v>102.3671875</c:v>
                </c:pt>
                <c:pt idx="40462">
                  <c:v>102.36979166666667</c:v>
                </c:pt>
                <c:pt idx="40463">
                  <c:v>102.37239583333333</c:v>
                </c:pt>
                <c:pt idx="40464">
                  <c:v>102.375</c:v>
                </c:pt>
                <c:pt idx="40465">
                  <c:v>102.37760416666667</c:v>
                </c:pt>
                <c:pt idx="40466">
                  <c:v>102.38020833333333</c:v>
                </c:pt>
                <c:pt idx="40467">
                  <c:v>102.3828125</c:v>
                </c:pt>
                <c:pt idx="40468">
                  <c:v>102.38541666666667</c:v>
                </c:pt>
                <c:pt idx="40469">
                  <c:v>102.38802083333333</c:v>
                </c:pt>
                <c:pt idx="40470">
                  <c:v>102.390625</c:v>
                </c:pt>
                <c:pt idx="40471">
                  <c:v>102.39322916666667</c:v>
                </c:pt>
                <c:pt idx="40472">
                  <c:v>102.39583333333333</c:v>
                </c:pt>
                <c:pt idx="40473">
                  <c:v>102.3984375</c:v>
                </c:pt>
                <c:pt idx="40474">
                  <c:v>102.40104166666667</c:v>
                </c:pt>
                <c:pt idx="40475">
                  <c:v>102.40364583333333</c:v>
                </c:pt>
                <c:pt idx="40476">
                  <c:v>102.40625</c:v>
                </c:pt>
                <c:pt idx="40477">
                  <c:v>102.40885416666667</c:v>
                </c:pt>
                <c:pt idx="40478">
                  <c:v>102.41145833333333</c:v>
                </c:pt>
                <c:pt idx="40479">
                  <c:v>102.4140625</c:v>
                </c:pt>
                <c:pt idx="40480">
                  <c:v>102.41666666666667</c:v>
                </c:pt>
                <c:pt idx="40481">
                  <c:v>102.41927083333333</c:v>
                </c:pt>
                <c:pt idx="40482">
                  <c:v>102.421875</c:v>
                </c:pt>
                <c:pt idx="40483">
                  <c:v>102.42447916666667</c:v>
                </c:pt>
                <c:pt idx="40484">
                  <c:v>102.42708333333333</c:v>
                </c:pt>
                <c:pt idx="40485">
                  <c:v>102.4296875</c:v>
                </c:pt>
                <c:pt idx="40486">
                  <c:v>102.43229166666667</c:v>
                </c:pt>
                <c:pt idx="40487">
                  <c:v>102.43489583333333</c:v>
                </c:pt>
                <c:pt idx="40488">
                  <c:v>102.4375</c:v>
                </c:pt>
                <c:pt idx="40489">
                  <c:v>102.44010416666667</c:v>
                </c:pt>
                <c:pt idx="40490">
                  <c:v>102.44270833333333</c:v>
                </c:pt>
                <c:pt idx="40491">
                  <c:v>102.4453125</c:v>
                </c:pt>
                <c:pt idx="40492">
                  <c:v>102.44791666666667</c:v>
                </c:pt>
                <c:pt idx="40493">
                  <c:v>102.45052083333333</c:v>
                </c:pt>
                <c:pt idx="40494">
                  <c:v>102.453125</c:v>
                </c:pt>
                <c:pt idx="40495">
                  <c:v>102.45572916666667</c:v>
                </c:pt>
                <c:pt idx="40496">
                  <c:v>102.45833333333333</c:v>
                </c:pt>
                <c:pt idx="40497">
                  <c:v>102.4609375</c:v>
                </c:pt>
                <c:pt idx="40498">
                  <c:v>102.46354166666667</c:v>
                </c:pt>
                <c:pt idx="40499">
                  <c:v>102.46614583333333</c:v>
                </c:pt>
                <c:pt idx="40500">
                  <c:v>102.46875</c:v>
                </c:pt>
                <c:pt idx="40501">
                  <c:v>102.47135416666667</c:v>
                </c:pt>
                <c:pt idx="40502">
                  <c:v>102.47395833333333</c:v>
                </c:pt>
                <c:pt idx="40503">
                  <c:v>102.4765625</c:v>
                </c:pt>
                <c:pt idx="40504">
                  <c:v>102.47916666666667</c:v>
                </c:pt>
                <c:pt idx="40505">
                  <c:v>102.48177083333333</c:v>
                </c:pt>
                <c:pt idx="40506">
                  <c:v>102.484375</c:v>
                </c:pt>
                <c:pt idx="40507">
                  <c:v>102.48697916666667</c:v>
                </c:pt>
                <c:pt idx="40508">
                  <c:v>102.48958333333333</c:v>
                </c:pt>
                <c:pt idx="40509">
                  <c:v>102.4921875</c:v>
                </c:pt>
                <c:pt idx="40510">
                  <c:v>102.49479166666667</c:v>
                </c:pt>
                <c:pt idx="40511">
                  <c:v>102.49739583333333</c:v>
                </c:pt>
                <c:pt idx="40512">
                  <c:v>102.5</c:v>
                </c:pt>
                <c:pt idx="40513">
                  <c:v>102.50260416666667</c:v>
                </c:pt>
                <c:pt idx="40514">
                  <c:v>102.50520833333333</c:v>
                </c:pt>
                <c:pt idx="40515">
                  <c:v>102.5078125</c:v>
                </c:pt>
                <c:pt idx="40516">
                  <c:v>102.51041666666667</c:v>
                </c:pt>
                <c:pt idx="40517">
                  <c:v>102.51302083333333</c:v>
                </c:pt>
                <c:pt idx="40518">
                  <c:v>102.515625</c:v>
                </c:pt>
                <c:pt idx="40519">
                  <c:v>102.51822916666667</c:v>
                </c:pt>
                <c:pt idx="40520">
                  <c:v>102.52083333333333</c:v>
                </c:pt>
                <c:pt idx="40521">
                  <c:v>102.5234375</c:v>
                </c:pt>
                <c:pt idx="40522">
                  <c:v>102.52604166666667</c:v>
                </c:pt>
                <c:pt idx="40523">
                  <c:v>102.52864583333333</c:v>
                </c:pt>
                <c:pt idx="40524">
                  <c:v>102.53125</c:v>
                </c:pt>
                <c:pt idx="40525">
                  <c:v>102.53385416666667</c:v>
                </c:pt>
                <c:pt idx="40526">
                  <c:v>102.53645833333333</c:v>
                </c:pt>
                <c:pt idx="40527">
                  <c:v>102.5390625</c:v>
                </c:pt>
                <c:pt idx="40528">
                  <c:v>102.54166666666667</c:v>
                </c:pt>
                <c:pt idx="40529">
                  <c:v>102.54427083333333</c:v>
                </c:pt>
                <c:pt idx="40530">
                  <c:v>102.546875</c:v>
                </c:pt>
                <c:pt idx="40531">
                  <c:v>102.54947916666667</c:v>
                </c:pt>
                <c:pt idx="40532">
                  <c:v>102.55208333333333</c:v>
                </c:pt>
                <c:pt idx="40533">
                  <c:v>102.5546875</c:v>
                </c:pt>
                <c:pt idx="40534">
                  <c:v>102.55729166666667</c:v>
                </c:pt>
                <c:pt idx="40535">
                  <c:v>102.55989583333333</c:v>
                </c:pt>
                <c:pt idx="40536">
                  <c:v>102.5625</c:v>
                </c:pt>
                <c:pt idx="40537">
                  <c:v>102.56510416666667</c:v>
                </c:pt>
                <c:pt idx="40538">
                  <c:v>102.56770833333333</c:v>
                </c:pt>
                <c:pt idx="40539">
                  <c:v>102.5703125</c:v>
                </c:pt>
                <c:pt idx="40540">
                  <c:v>102.57291666666667</c:v>
                </c:pt>
                <c:pt idx="40541">
                  <c:v>102.57552083333333</c:v>
                </c:pt>
                <c:pt idx="40542">
                  <c:v>102.578125</c:v>
                </c:pt>
                <c:pt idx="40543">
                  <c:v>102.58072916666667</c:v>
                </c:pt>
                <c:pt idx="40544">
                  <c:v>102.58333333333333</c:v>
                </c:pt>
                <c:pt idx="40545">
                  <c:v>102.5859375</c:v>
                </c:pt>
                <c:pt idx="40546">
                  <c:v>102.58854166666667</c:v>
                </c:pt>
                <c:pt idx="40547">
                  <c:v>102.59114583333333</c:v>
                </c:pt>
                <c:pt idx="40548">
                  <c:v>102.59375</c:v>
                </c:pt>
                <c:pt idx="40549">
                  <c:v>102.59635416666667</c:v>
                </c:pt>
                <c:pt idx="40550">
                  <c:v>102.59895833333333</c:v>
                </c:pt>
                <c:pt idx="40551">
                  <c:v>102.6015625</c:v>
                </c:pt>
                <c:pt idx="40552">
                  <c:v>102.60416666666667</c:v>
                </c:pt>
                <c:pt idx="40553">
                  <c:v>102.60677083333333</c:v>
                </c:pt>
                <c:pt idx="40554">
                  <c:v>102.609375</c:v>
                </c:pt>
                <c:pt idx="40555">
                  <c:v>102.61197916666667</c:v>
                </c:pt>
                <c:pt idx="40556">
                  <c:v>102.61458333333333</c:v>
                </c:pt>
                <c:pt idx="40557">
                  <c:v>102.6171875</c:v>
                </c:pt>
                <c:pt idx="40558">
                  <c:v>102.61979166666667</c:v>
                </c:pt>
                <c:pt idx="40559">
                  <c:v>102.62239583333333</c:v>
                </c:pt>
                <c:pt idx="40560">
                  <c:v>102.625</c:v>
                </c:pt>
                <c:pt idx="40561">
                  <c:v>102.62760416666667</c:v>
                </c:pt>
                <c:pt idx="40562">
                  <c:v>102.63020833333333</c:v>
                </c:pt>
                <c:pt idx="40563">
                  <c:v>102.6328125</c:v>
                </c:pt>
                <c:pt idx="40564">
                  <c:v>102.63541666666667</c:v>
                </c:pt>
                <c:pt idx="40565">
                  <c:v>102.63802083333333</c:v>
                </c:pt>
                <c:pt idx="40566">
                  <c:v>102.640625</c:v>
                </c:pt>
                <c:pt idx="40567">
                  <c:v>102.64322916666667</c:v>
                </c:pt>
                <c:pt idx="40568">
                  <c:v>102.64583333333333</c:v>
                </c:pt>
                <c:pt idx="40569">
                  <c:v>102.6484375</c:v>
                </c:pt>
                <c:pt idx="40570">
                  <c:v>102.65104166666667</c:v>
                </c:pt>
                <c:pt idx="40571">
                  <c:v>102.65364583333333</c:v>
                </c:pt>
                <c:pt idx="40572">
                  <c:v>102.65625</c:v>
                </c:pt>
                <c:pt idx="40573">
                  <c:v>102.65885416666667</c:v>
                </c:pt>
                <c:pt idx="40574">
                  <c:v>102.66145833333333</c:v>
                </c:pt>
                <c:pt idx="40575">
                  <c:v>102.6640625</c:v>
                </c:pt>
                <c:pt idx="40576">
                  <c:v>102.66666666666667</c:v>
                </c:pt>
                <c:pt idx="40577">
                  <c:v>102.66927083333333</c:v>
                </c:pt>
                <c:pt idx="40578">
                  <c:v>102.671875</c:v>
                </c:pt>
                <c:pt idx="40579">
                  <c:v>102.67447916666667</c:v>
                </c:pt>
                <c:pt idx="40580">
                  <c:v>102.67708333333333</c:v>
                </c:pt>
                <c:pt idx="40581">
                  <c:v>102.6796875</c:v>
                </c:pt>
                <c:pt idx="40582">
                  <c:v>102.68229166666667</c:v>
                </c:pt>
                <c:pt idx="40583">
                  <c:v>102.68489583333333</c:v>
                </c:pt>
                <c:pt idx="40584">
                  <c:v>102.6875</c:v>
                </c:pt>
                <c:pt idx="40585">
                  <c:v>102.69010416666667</c:v>
                </c:pt>
                <c:pt idx="40586">
                  <c:v>102.69270833333333</c:v>
                </c:pt>
                <c:pt idx="40587">
                  <c:v>102.6953125</c:v>
                </c:pt>
                <c:pt idx="40588">
                  <c:v>102.69791666666667</c:v>
                </c:pt>
                <c:pt idx="40589">
                  <c:v>102.70052083333333</c:v>
                </c:pt>
                <c:pt idx="40590">
                  <c:v>102.703125</c:v>
                </c:pt>
                <c:pt idx="40591">
                  <c:v>102.70572916666667</c:v>
                </c:pt>
                <c:pt idx="40592">
                  <c:v>102.70833333333333</c:v>
                </c:pt>
                <c:pt idx="40593">
                  <c:v>102.7109375</c:v>
                </c:pt>
                <c:pt idx="40594">
                  <c:v>102.71354166666667</c:v>
                </c:pt>
                <c:pt idx="40595">
                  <c:v>102.71614583333333</c:v>
                </c:pt>
                <c:pt idx="40596">
                  <c:v>102.71875</c:v>
                </c:pt>
                <c:pt idx="40597">
                  <c:v>102.72135416666667</c:v>
                </c:pt>
                <c:pt idx="40598">
                  <c:v>102.72395833333333</c:v>
                </c:pt>
                <c:pt idx="40599">
                  <c:v>102.7265625</c:v>
                </c:pt>
                <c:pt idx="40600">
                  <c:v>102.72916666666667</c:v>
                </c:pt>
                <c:pt idx="40601">
                  <c:v>102.73177083333333</c:v>
                </c:pt>
                <c:pt idx="40602">
                  <c:v>102.734375</c:v>
                </c:pt>
                <c:pt idx="40603">
                  <c:v>102.73697916666667</c:v>
                </c:pt>
                <c:pt idx="40604">
                  <c:v>102.73958333333333</c:v>
                </c:pt>
                <c:pt idx="40605">
                  <c:v>102.7421875</c:v>
                </c:pt>
                <c:pt idx="40606">
                  <c:v>102.74479166666667</c:v>
                </c:pt>
                <c:pt idx="40607">
                  <c:v>102.74739583333333</c:v>
                </c:pt>
                <c:pt idx="40608">
                  <c:v>102.75</c:v>
                </c:pt>
                <c:pt idx="40609">
                  <c:v>102.75260416666667</c:v>
                </c:pt>
                <c:pt idx="40610">
                  <c:v>102.75520833333333</c:v>
                </c:pt>
                <c:pt idx="40611">
                  <c:v>102.7578125</c:v>
                </c:pt>
                <c:pt idx="40612">
                  <c:v>102.76041666666667</c:v>
                </c:pt>
                <c:pt idx="40613">
                  <c:v>102.76302083333333</c:v>
                </c:pt>
                <c:pt idx="40614">
                  <c:v>102.765625</c:v>
                </c:pt>
                <c:pt idx="40615">
                  <c:v>102.76822916666667</c:v>
                </c:pt>
                <c:pt idx="40616">
                  <c:v>102.77083333333333</c:v>
                </c:pt>
                <c:pt idx="40617">
                  <c:v>102.7734375</c:v>
                </c:pt>
                <c:pt idx="40618">
                  <c:v>102.77604166666667</c:v>
                </c:pt>
                <c:pt idx="40619">
                  <c:v>102.77864583333333</c:v>
                </c:pt>
                <c:pt idx="40620">
                  <c:v>102.78125</c:v>
                </c:pt>
                <c:pt idx="40621">
                  <c:v>102.78385416666667</c:v>
                </c:pt>
                <c:pt idx="40622">
                  <c:v>102.78645833333333</c:v>
                </c:pt>
                <c:pt idx="40623">
                  <c:v>102.7890625</c:v>
                </c:pt>
                <c:pt idx="40624">
                  <c:v>102.79166666666667</c:v>
                </c:pt>
                <c:pt idx="40625">
                  <c:v>102.79427083333333</c:v>
                </c:pt>
                <c:pt idx="40626">
                  <c:v>102.796875</c:v>
                </c:pt>
                <c:pt idx="40627">
                  <c:v>102.79947916666667</c:v>
                </c:pt>
                <c:pt idx="40628">
                  <c:v>102.80208333333333</c:v>
                </c:pt>
                <c:pt idx="40629">
                  <c:v>102.8046875</c:v>
                </c:pt>
                <c:pt idx="40630">
                  <c:v>102.80729166666667</c:v>
                </c:pt>
                <c:pt idx="40631">
                  <c:v>102.80989583333333</c:v>
                </c:pt>
                <c:pt idx="40632">
                  <c:v>102.8125</c:v>
                </c:pt>
                <c:pt idx="40633">
                  <c:v>102.81510416666667</c:v>
                </c:pt>
                <c:pt idx="40634">
                  <c:v>102.81770833333333</c:v>
                </c:pt>
                <c:pt idx="40635">
                  <c:v>102.8203125</c:v>
                </c:pt>
                <c:pt idx="40636">
                  <c:v>102.82291666666667</c:v>
                </c:pt>
                <c:pt idx="40637">
                  <c:v>102.82552083333333</c:v>
                </c:pt>
                <c:pt idx="40638">
                  <c:v>102.828125</c:v>
                </c:pt>
                <c:pt idx="40639">
                  <c:v>102.83072916666667</c:v>
                </c:pt>
                <c:pt idx="40640">
                  <c:v>102.83333333333333</c:v>
                </c:pt>
                <c:pt idx="40641">
                  <c:v>102.8359375</c:v>
                </c:pt>
                <c:pt idx="40642">
                  <c:v>102.83854166666667</c:v>
                </c:pt>
                <c:pt idx="40643">
                  <c:v>102.84114583333333</c:v>
                </c:pt>
                <c:pt idx="40644">
                  <c:v>102.84375</c:v>
                </c:pt>
                <c:pt idx="40645">
                  <c:v>102.84635416666667</c:v>
                </c:pt>
                <c:pt idx="40646">
                  <c:v>102.84895833333333</c:v>
                </c:pt>
                <c:pt idx="40647">
                  <c:v>102.8515625</c:v>
                </c:pt>
                <c:pt idx="40648">
                  <c:v>102.85416666666667</c:v>
                </c:pt>
                <c:pt idx="40649">
                  <c:v>102.85677083333333</c:v>
                </c:pt>
                <c:pt idx="40650">
                  <c:v>102.859375</c:v>
                </c:pt>
                <c:pt idx="40651">
                  <c:v>102.86197916666667</c:v>
                </c:pt>
                <c:pt idx="40652">
                  <c:v>102.86458333333333</c:v>
                </c:pt>
                <c:pt idx="40653">
                  <c:v>102.8671875</c:v>
                </c:pt>
                <c:pt idx="40654">
                  <c:v>102.86979166666667</c:v>
                </c:pt>
                <c:pt idx="40655">
                  <c:v>102.87239583333333</c:v>
                </c:pt>
                <c:pt idx="40656">
                  <c:v>102.875</c:v>
                </c:pt>
                <c:pt idx="40657">
                  <c:v>102.87760416666667</c:v>
                </c:pt>
                <c:pt idx="40658">
                  <c:v>102.88020833333333</c:v>
                </c:pt>
                <c:pt idx="40659">
                  <c:v>102.8828125</c:v>
                </c:pt>
                <c:pt idx="40660">
                  <c:v>102.88541666666667</c:v>
                </c:pt>
                <c:pt idx="40661">
                  <c:v>102.88802083333333</c:v>
                </c:pt>
                <c:pt idx="40662">
                  <c:v>102.890625</c:v>
                </c:pt>
                <c:pt idx="40663">
                  <c:v>102.89322916666667</c:v>
                </c:pt>
                <c:pt idx="40664">
                  <c:v>102.89583333333333</c:v>
                </c:pt>
                <c:pt idx="40665">
                  <c:v>102.8984375</c:v>
                </c:pt>
                <c:pt idx="40666">
                  <c:v>102.90104166666667</c:v>
                </c:pt>
                <c:pt idx="40667">
                  <c:v>102.90364583333333</c:v>
                </c:pt>
                <c:pt idx="40668">
                  <c:v>102.90625</c:v>
                </c:pt>
                <c:pt idx="40669">
                  <c:v>102.90885416666667</c:v>
                </c:pt>
                <c:pt idx="40670">
                  <c:v>102.91145833333333</c:v>
                </c:pt>
                <c:pt idx="40671">
                  <c:v>102.9140625</c:v>
                </c:pt>
                <c:pt idx="40672">
                  <c:v>102.91666666666667</c:v>
                </c:pt>
                <c:pt idx="40673">
                  <c:v>102.91927083333333</c:v>
                </c:pt>
                <c:pt idx="40674">
                  <c:v>102.921875</c:v>
                </c:pt>
                <c:pt idx="40675">
                  <c:v>102.92447916666667</c:v>
                </c:pt>
                <c:pt idx="40676">
                  <c:v>102.92708333333333</c:v>
                </c:pt>
                <c:pt idx="40677">
                  <c:v>102.9296875</c:v>
                </c:pt>
                <c:pt idx="40678">
                  <c:v>102.93229166666667</c:v>
                </c:pt>
                <c:pt idx="40679">
                  <c:v>102.93489583333333</c:v>
                </c:pt>
                <c:pt idx="40680">
                  <c:v>102.9375</c:v>
                </c:pt>
                <c:pt idx="40681">
                  <c:v>102.94010416666667</c:v>
                </c:pt>
                <c:pt idx="40682">
                  <c:v>102.94270833333333</c:v>
                </c:pt>
                <c:pt idx="40683">
                  <c:v>102.9453125</c:v>
                </c:pt>
                <c:pt idx="40684">
                  <c:v>102.94791666666667</c:v>
                </c:pt>
                <c:pt idx="40685">
                  <c:v>102.95052083333333</c:v>
                </c:pt>
                <c:pt idx="40686">
                  <c:v>102.953125</c:v>
                </c:pt>
                <c:pt idx="40687">
                  <c:v>102.95572916666667</c:v>
                </c:pt>
                <c:pt idx="40688">
                  <c:v>102.95833333333333</c:v>
                </c:pt>
                <c:pt idx="40689">
                  <c:v>102.9609375</c:v>
                </c:pt>
                <c:pt idx="40690">
                  <c:v>102.96354166666667</c:v>
                </c:pt>
                <c:pt idx="40691">
                  <c:v>102.96614583333333</c:v>
                </c:pt>
                <c:pt idx="40692">
                  <c:v>102.96875</c:v>
                </c:pt>
                <c:pt idx="40693">
                  <c:v>102.97135416666667</c:v>
                </c:pt>
                <c:pt idx="40694">
                  <c:v>102.97395833333333</c:v>
                </c:pt>
                <c:pt idx="40695">
                  <c:v>102.9765625</c:v>
                </c:pt>
                <c:pt idx="40696">
                  <c:v>102.97916666666667</c:v>
                </c:pt>
                <c:pt idx="40697">
                  <c:v>102.98177083333333</c:v>
                </c:pt>
                <c:pt idx="40698">
                  <c:v>102.984375</c:v>
                </c:pt>
                <c:pt idx="40699">
                  <c:v>102.98697916666667</c:v>
                </c:pt>
                <c:pt idx="40700">
                  <c:v>102.98958333333333</c:v>
                </c:pt>
                <c:pt idx="40701">
                  <c:v>102.9921875</c:v>
                </c:pt>
                <c:pt idx="40702">
                  <c:v>102.99479166666667</c:v>
                </c:pt>
                <c:pt idx="40703">
                  <c:v>102.99739583333333</c:v>
                </c:pt>
                <c:pt idx="40704">
                  <c:v>103</c:v>
                </c:pt>
                <c:pt idx="40705">
                  <c:v>103.00260416666667</c:v>
                </c:pt>
                <c:pt idx="40706">
                  <c:v>103.00520833333333</c:v>
                </c:pt>
                <c:pt idx="40707">
                  <c:v>103.0078125</c:v>
                </c:pt>
                <c:pt idx="40708">
                  <c:v>103.01041666666667</c:v>
                </c:pt>
                <c:pt idx="40709">
                  <c:v>103.01302083333333</c:v>
                </c:pt>
                <c:pt idx="40710">
                  <c:v>103.015625</c:v>
                </c:pt>
                <c:pt idx="40711">
                  <c:v>103.01822916666667</c:v>
                </c:pt>
                <c:pt idx="40712">
                  <c:v>103.02083333333333</c:v>
                </c:pt>
                <c:pt idx="40713">
                  <c:v>103.0234375</c:v>
                </c:pt>
                <c:pt idx="40714">
                  <c:v>103.02604166666667</c:v>
                </c:pt>
                <c:pt idx="40715">
                  <c:v>103.02864583333333</c:v>
                </c:pt>
                <c:pt idx="40716">
                  <c:v>103.03125</c:v>
                </c:pt>
                <c:pt idx="40717">
                  <c:v>103.03385416666667</c:v>
                </c:pt>
                <c:pt idx="40718">
                  <c:v>103.03645833333333</c:v>
                </c:pt>
                <c:pt idx="40719">
                  <c:v>103.0390625</c:v>
                </c:pt>
                <c:pt idx="40720">
                  <c:v>103.04166666666667</c:v>
                </c:pt>
                <c:pt idx="40721">
                  <c:v>103.04427083333333</c:v>
                </c:pt>
                <c:pt idx="40722">
                  <c:v>103.046875</c:v>
                </c:pt>
                <c:pt idx="40723">
                  <c:v>103.04947916666667</c:v>
                </c:pt>
                <c:pt idx="40724">
                  <c:v>103.05208333333333</c:v>
                </c:pt>
                <c:pt idx="40725">
                  <c:v>103.0546875</c:v>
                </c:pt>
                <c:pt idx="40726">
                  <c:v>103.05729166666667</c:v>
                </c:pt>
                <c:pt idx="40727">
                  <c:v>103.05989583333333</c:v>
                </c:pt>
                <c:pt idx="40728">
                  <c:v>103.0625</c:v>
                </c:pt>
                <c:pt idx="40729">
                  <c:v>103.06510416666667</c:v>
                </c:pt>
                <c:pt idx="40730">
                  <c:v>103.06770833333333</c:v>
                </c:pt>
                <c:pt idx="40731">
                  <c:v>103.0703125</c:v>
                </c:pt>
                <c:pt idx="40732">
                  <c:v>103.07291666666667</c:v>
                </c:pt>
                <c:pt idx="40733">
                  <c:v>103.07552083333333</c:v>
                </c:pt>
                <c:pt idx="40734">
                  <c:v>103.078125</c:v>
                </c:pt>
                <c:pt idx="40735">
                  <c:v>103.08072916666667</c:v>
                </c:pt>
                <c:pt idx="40736">
                  <c:v>103.08333333333333</c:v>
                </c:pt>
                <c:pt idx="40737">
                  <c:v>103.0859375</c:v>
                </c:pt>
                <c:pt idx="40738">
                  <c:v>103.08854166666667</c:v>
                </c:pt>
                <c:pt idx="40739">
                  <c:v>103.09114583333333</c:v>
                </c:pt>
                <c:pt idx="40740">
                  <c:v>103.09375</c:v>
                </c:pt>
                <c:pt idx="40741">
                  <c:v>103.09635416666667</c:v>
                </c:pt>
                <c:pt idx="40742">
                  <c:v>103.09895833333333</c:v>
                </c:pt>
                <c:pt idx="40743">
                  <c:v>103.1015625</c:v>
                </c:pt>
                <c:pt idx="40744">
                  <c:v>103.10416666666667</c:v>
                </c:pt>
                <c:pt idx="40745">
                  <c:v>103.10677083333333</c:v>
                </c:pt>
                <c:pt idx="40746">
                  <c:v>103.109375</c:v>
                </c:pt>
                <c:pt idx="40747">
                  <c:v>103.11197916666667</c:v>
                </c:pt>
                <c:pt idx="40748">
                  <c:v>103.11458333333333</c:v>
                </c:pt>
                <c:pt idx="40749">
                  <c:v>103.1171875</c:v>
                </c:pt>
                <c:pt idx="40750">
                  <c:v>103.11979166666667</c:v>
                </c:pt>
                <c:pt idx="40751">
                  <c:v>103.12239583333333</c:v>
                </c:pt>
                <c:pt idx="40752">
                  <c:v>103.125</c:v>
                </c:pt>
                <c:pt idx="40753">
                  <c:v>103.12760416666667</c:v>
                </c:pt>
                <c:pt idx="40754">
                  <c:v>103.13020833333333</c:v>
                </c:pt>
                <c:pt idx="40755">
                  <c:v>103.1328125</c:v>
                </c:pt>
                <c:pt idx="40756">
                  <c:v>103.13541666666667</c:v>
                </c:pt>
                <c:pt idx="40757">
                  <c:v>103.13802083333333</c:v>
                </c:pt>
                <c:pt idx="40758">
                  <c:v>103.140625</c:v>
                </c:pt>
                <c:pt idx="40759">
                  <c:v>103.14322916666667</c:v>
                </c:pt>
                <c:pt idx="40760">
                  <c:v>103.14583333333333</c:v>
                </c:pt>
                <c:pt idx="40761">
                  <c:v>103.1484375</c:v>
                </c:pt>
                <c:pt idx="40762">
                  <c:v>103.15104166666667</c:v>
                </c:pt>
                <c:pt idx="40763">
                  <c:v>103.15364583333333</c:v>
                </c:pt>
                <c:pt idx="40764">
                  <c:v>103.15625</c:v>
                </c:pt>
                <c:pt idx="40765">
                  <c:v>103.15885416666667</c:v>
                </c:pt>
                <c:pt idx="40766">
                  <c:v>103.16145833333333</c:v>
                </c:pt>
                <c:pt idx="40767">
                  <c:v>103.1640625</c:v>
                </c:pt>
                <c:pt idx="40768">
                  <c:v>103.16666666666667</c:v>
                </c:pt>
                <c:pt idx="40769">
                  <c:v>103.16927083333333</c:v>
                </c:pt>
                <c:pt idx="40770">
                  <c:v>103.171875</c:v>
                </c:pt>
                <c:pt idx="40771">
                  <c:v>103.17447916666667</c:v>
                </c:pt>
                <c:pt idx="40772">
                  <c:v>103.17708333333333</c:v>
                </c:pt>
                <c:pt idx="40773">
                  <c:v>103.1796875</c:v>
                </c:pt>
                <c:pt idx="40774">
                  <c:v>103.18229166666667</c:v>
                </c:pt>
                <c:pt idx="40775">
                  <c:v>103.18489583333333</c:v>
                </c:pt>
                <c:pt idx="40776">
                  <c:v>103.1875</c:v>
                </c:pt>
                <c:pt idx="40777">
                  <c:v>103.19010416666667</c:v>
                </c:pt>
                <c:pt idx="40778">
                  <c:v>103.19270833333333</c:v>
                </c:pt>
                <c:pt idx="40779">
                  <c:v>103.1953125</c:v>
                </c:pt>
                <c:pt idx="40780">
                  <c:v>103.19791666666667</c:v>
                </c:pt>
                <c:pt idx="40781">
                  <c:v>103.20052083333333</c:v>
                </c:pt>
                <c:pt idx="40782">
                  <c:v>103.203125</c:v>
                </c:pt>
                <c:pt idx="40783">
                  <c:v>103.20572916666667</c:v>
                </c:pt>
                <c:pt idx="40784">
                  <c:v>103.20833333333333</c:v>
                </c:pt>
                <c:pt idx="40785">
                  <c:v>103.2109375</c:v>
                </c:pt>
                <c:pt idx="40786">
                  <c:v>103.21354166666667</c:v>
                </c:pt>
                <c:pt idx="40787">
                  <c:v>103.21614583333333</c:v>
                </c:pt>
                <c:pt idx="40788">
                  <c:v>103.21875</c:v>
                </c:pt>
                <c:pt idx="40789">
                  <c:v>103.22135416666667</c:v>
                </c:pt>
                <c:pt idx="40790">
                  <c:v>103.22395833333333</c:v>
                </c:pt>
                <c:pt idx="40791">
                  <c:v>103.2265625</c:v>
                </c:pt>
                <c:pt idx="40792">
                  <c:v>103.22916666666667</c:v>
                </c:pt>
                <c:pt idx="40793">
                  <c:v>103.23177083333333</c:v>
                </c:pt>
                <c:pt idx="40794">
                  <c:v>103.234375</c:v>
                </c:pt>
                <c:pt idx="40795">
                  <c:v>103.23697916666667</c:v>
                </c:pt>
                <c:pt idx="40796">
                  <c:v>103.23958333333333</c:v>
                </c:pt>
                <c:pt idx="40797">
                  <c:v>103.2421875</c:v>
                </c:pt>
                <c:pt idx="40798">
                  <c:v>103.24479166666667</c:v>
                </c:pt>
                <c:pt idx="40799">
                  <c:v>103.24739583333333</c:v>
                </c:pt>
                <c:pt idx="40800">
                  <c:v>103.25</c:v>
                </c:pt>
                <c:pt idx="40801">
                  <c:v>103.25260416666667</c:v>
                </c:pt>
                <c:pt idx="40802">
                  <c:v>103.25520833333333</c:v>
                </c:pt>
                <c:pt idx="40803">
                  <c:v>103.2578125</c:v>
                </c:pt>
                <c:pt idx="40804">
                  <c:v>103.26041666666667</c:v>
                </c:pt>
                <c:pt idx="40805">
                  <c:v>103.26302083333333</c:v>
                </c:pt>
                <c:pt idx="40806">
                  <c:v>103.265625</c:v>
                </c:pt>
                <c:pt idx="40807">
                  <c:v>103.26822916666667</c:v>
                </c:pt>
                <c:pt idx="40808">
                  <c:v>103.27083333333333</c:v>
                </c:pt>
                <c:pt idx="40809">
                  <c:v>103.2734375</c:v>
                </c:pt>
                <c:pt idx="40810">
                  <c:v>103.27604166666667</c:v>
                </c:pt>
                <c:pt idx="40811">
                  <c:v>103.27864583333333</c:v>
                </c:pt>
                <c:pt idx="40812">
                  <c:v>103.28125</c:v>
                </c:pt>
                <c:pt idx="40813">
                  <c:v>103.28385416666667</c:v>
                </c:pt>
                <c:pt idx="40814">
                  <c:v>103.28645833333333</c:v>
                </c:pt>
                <c:pt idx="40815">
                  <c:v>103.2890625</c:v>
                </c:pt>
                <c:pt idx="40816">
                  <c:v>103.29166666666667</c:v>
                </c:pt>
                <c:pt idx="40817">
                  <c:v>103.29427083333333</c:v>
                </c:pt>
                <c:pt idx="40818">
                  <c:v>103.296875</c:v>
                </c:pt>
                <c:pt idx="40819">
                  <c:v>103.29947916666667</c:v>
                </c:pt>
                <c:pt idx="40820">
                  <c:v>103.30208333333333</c:v>
                </c:pt>
                <c:pt idx="40821">
                  <c:v>103.3046875</c:v>
                </c:pt>
                <c:pt idx="40822">
                  <c:v>103.30729166666667</c:v>
                </c:pt>
                <c:pt idx="40823">
                  <c:v>103.30989583333333</c:v>
                </c:pt>
                <c:pt idx="40824">
                  <c:v>103.3125</c:v>
                </c:pt>
                <c:pt idx="40825">
                  <c:v>103.31510416666667</c:v>
                </c:pt>
                <c:pt idx="40826">
                  <c:v>103.31770833333333</c:v>
                </c:pt>
                <c:pt idx="40827">
                  <c:v>103.3203125</c:v>
                </c:pt>
                <c:pt idx="40828">
                  <c:v>103.32291666666667</c:v>
                </c:pt>
                <c:pt idx="40829">
                  <c:v>103.32552083333333</c:v>
                </c:pt>
                <c:pt idx="40830">
                  <c:v>103.328125</c:v>
                </c:pt>
                <c:pt idx="40831">
                  <c:v>103.33072916666667</c:v>
                </c:pt>
                <c:pt idx="40832">
                  <c:v>103.33333333333333</c:v>
                </c:pt>
                <c:pt idx="40833">
                  <c:v>103.3359375</c:v>
                </c:pt>
                <c:pt idx="40834">
                  <c:v>103.33854166666667</c:v>
                </c:pt>
                <c:pt idx="40835">
                  <c:v>103.34114583333333</c:v>
                </c:pt>
                <c:pt idx="40836">
                  <c:v>103.34375</c:v>
                </c:pt>
                <c:pt idx="40837">
                  <c:v>103.34635416666667</c:v>
                </c:pt>
                <c:pt idx="40838">
                  <c:v>103.34895833333333</c:v>
                </c:pt>
                <c:pt idx="40839">
                  <c:v>103.3515625</c:v>
                </c:pt>
                <c:pt idx="40840">
                  <c:v>103.35416666666667</c:v>
                </c:pt>
                <c:pt idx="40841">
                  <c:v>103.35677083333333</c:v>
                </c:pt>
                <c:pt idx="40842">
                  <c:v>103.359375</c:v>
                </c:pt>
                <c:pt idx="40843">
                  <c:v>103.36197916666667</c:v>
                </c:pt>
                <c:pt idx="40844">
                  <c:v>103.36458333333333</c:v>
                </c:pt>
                <c:pt idx="40845">
                  <c:v>103.3671875</c:v>
                </c:pt>
                <c:pt idx="40846">
                  <c:v>103.36979166666667</c:v>
                </c:pt>
                <c:pt idx="40847">
                  <c:v>103.37239583333333</c:v>
                </c:pt>
                <c:pt idx="40848">
                  <c:v>103.375</c:v>
                </c:pt>
                <c:pt idx="40849">
                  <c:v>103.37760416666667</c:v>
                </c:pt>
                <c:pt idx="40850">
                  <c:v>103.38020833333333</c:v>
                </c:pt>
                <c:pt idx="40851">
                  <c:v>103.3828125</c:v>
                </c:pt>
                <c:pt idx="40852">
                  <c:v>103.38541666666667</c:v>
                </c:pt>
                <c:pt idx="40853">
                  <c:v>103.38802083333333</c:v>
                </c:pt>
                <c:pt idx="40854">
                  <c:v>103.390625</c:v>
                </c:pt>
                <c:pt idx="40855">
                  <c:v>103.39322916666667</c:v>
                </c:pt>
                <c:pt idx="40856">
                  <c:v>103.39583333333333</c:v>
                </c:pt>
                <c:pt idx="40857">
                  <c:v>103.3984375</c:v>
                </c:pt>
                <c:pt idx="40858">
                  <c:v>103.40104166666667</c:v>
                </c:pt>
                <c:pt idx="40859">
                  <c:v>103.40364583333333</c:v>
                </c:pt>
                <c:pt idx="40860">
                  <c:v>103.40625</c:v>
                </c:pt>
                <c:pt idx="40861">
                  <c:v>103.40885416666667</c:v>
                </c:pt>
                <c:pt idx="40862">
                  <c:v>103.41145833333333</c:v>
                </c:pt>
                <c:pt idx="40863">
                  <c:v>103.4140625</c:v>
                </c:pt>
                <c:pt idx="40864">
                  <c:v>103.41666666666667</c:v>
                </c:pt>
                <c:pt idx="40865">
                  <c:v>103.41927083333333</c:v>
                </c:pt>
                <c:pt idx="40866">
                  <c:v>103.421875</c:v>
                </c:pt>
                <c:pt idx="40867">
                  <c:v>103.42447916666667</c:v>
                </c:pt>
                <c:pt idx="40868">
                  <c:v>103.42708333333333</c:v>
                </c:pt>
                <c:pt idx="40869">
                  <c:v>103.4296875</c:v>
                </c:pt>
                <c:pt idx="40870">
                  <c:v>103.43229166666667</c:v>
                </c:pt>
                <c:pt idx="40871">
                  <c:v>103.43489583333333</c:v>
                </c:pt>
                <c:pt idx="40872">
                  <c:v>103.4375</c:v>
                </c:pt>
                <c:pt idx="40873">
                  <c:v>103.44010416666667</c:v>
                </c:pt>
                <c:pt idx="40874">
                  <c:v>103.44270833333333</c:v>
                </c:pt>
                <c:pt idx="40875">
                  <c:v>103.4453125</c:v>
                </c:pt>
                <c:pt idx="40876">
                  <c:v>103.44791666666667</c:v>
                </c:pt>
                <c:pt idx="40877">
                  <c:v>103.45052083333333</c:v>
                </c:pt>
                <c:pt idx="40878">
                  <c:v>103.453125</c:v>
                </c:pt>
                <c:pt idx="40879">
                  <c:v>103.45572916666667</c:v>
                </c:pt>
                <c:pt idx="40880">
                  <c:v>103.45833333333333</c:v>
                </c:pt>
                <c:pt idx="40881">
                  <c:v>103.4609375</c:v>
                </c:pt>
                <c:pt idx="40882">
                  <c:v>103.46354166666667</c:v>
                </c:pt>
                <c:pt idx="40883">
                  <c:v>103.46614583333333</c:v>
                </c:pt>
                <c:pt idx="40884">
                  <c:v>103.46875</c:v>
                </c:pt>
                <c:pt idx="40885">
                  <c:v>103.47135416666667</c:v>
                </c:pt>
                <c:pt idx="40886">
                  <c:v>103.47395833333333</c:v>
                </c:pt>
                <c:pt idx="40887">
                  <c:v>103.4765625</c:v>
                </c:pt>
                <c:pt idx="40888">
                  <c:v>103.47916666666667</c:v>
                </c:pt>
                <c:pt idx="40889">
                  <c:v>103.48177083333333</c:v>
                </c:pt>
                <c:pt idx="40890">
                  <c:v>103.484375</c:v>
                </c:pt>
                <c:pt idx="40891">
                  <c:v>103.48697916666667</c:v>
                </c:pt>
                <c:pt idx="40892">
                  <c:v>103.48958333333333</c:v>
                </c:pt>
                <c:pt idx="40893">
                  <c:v>103.4921875</c:v>
                </c:pt>
                <c:pt idx="40894">
                  <c:v>103.49479166666667</c:v>
                </c:pt>
                <c:pt idx="40895">
                  <c:v>103.49739583333333</c:v>
                </c:pt>
                <c:pt idx="40896">
                  <c:v>103.5</c:v>
                </c:pt>
                <c:pt idx="40897">
                  <c:v>103.50260416666667</c:v>
                </c:pt>
                <c:pt idx="40898">
                  <c:v>103.50520833333333</c:v>
                </c:pt>
                <c:pt idx="40899">
                  <c:v>103.5078125</c:v>
                </c:pt>
                <c:pt idx="40900">
                  <c:v>103.51041666666667</c:v>
                </c:pt>
                <c:pt idx="40901">
                  <c:v>103.51302083333333</c:v>
                </c:pt>
                <c:pt idx="40902">
                  <c:v>103.515625</c:v>
                </c:pt>
                <c:pt idx="40903">
                  <c:v>103.51822916666667</c:v>
                </c:pt>
                <c:pt idx="40904">
                  <c:v>103.52083333333333</c:v>
                </c:pt>
                <c:pt idx="40905">
                  <c:v>103.5234375</c:v>
                </c:pt>
                <c:pt idx="40906">
                  <c:v>103.52604166666667</c:v>
                </c:pt>
                <c:pt idx="40907">
                  <c:v>103.52864583333333</c:v>
                </c:pt>
                <c:pt idx="40908">
                  <c:v>103.53125</c:v>
                </c:pt>
                <c:pt idx="40909">
                  <c:v>103.53385416666667</c:v>
                </c:pt>
                <c:pt idx="40910">
                  <c:v>103.53645833333333</c:v>
                </c:pt>
                <c:pt idx="40911">
                  <c:v>103.5390625</c:v>
                </c:pt>
                <c:pt idx="40912">
                  <c:v>103.54166666666667</c:v>
                </c:pt>
                <c:pt idx="40913">
                  <c:v>103.54427083333333</c:v>
                </c:pt>
                <c:pt idx="40914">
                  <c:v>103.546875</c:v>
                </c:pt>
                <c:pt idx="40915">
                  <c:v>103.54947916666667</c:v>
                </c:pt>
                <c:pt idx="40916">
                  <c:v>103.55208333333333</c:v>
                </c:pt>
                <c:pt idx="40917">
                  <c:v>103.5546875</c:v>
                </c:pt>
                <c:pt idx="40918">
                  <c:v>103.55729166666667</c:v>
                </c:pt>
                <c:pt idx="40919">
                  <c:v>103.55989583333333</c:v>
                </c:pt>
                <c:pt idx="40920">
                  <c:v>103.5625</c:v>
                </c:pt>
                <c:pt idx="40921">
                  <c:v>103.56510416666667</c:v>
                </c:pt>
                <c:pt idx="40922">
                  <c:v>103.56770833333333</c:v>
                </c:pt>
                <c:pt idx="40923">
                  <c:v>103.5703125</c:v>
                </c:pt>
                <c:pt idx="40924">
                  <c:v>103.57291666666667</c:v>
                </c:pt>
                <c:pt idx="40925">
                  <c:v>103.57552083333333</c:v>
                </c:pt>
                <c:pt idx="40926">
                  <c:v>103.578125</c:v>
                </c:pt>
                <c:pt idx="40927">
                  <c:v>103.58072916666667</c:v>
                </c:pt>
                <c:pt idx="40928">
                  <c:v>103.58333333333333</c:v>
                </c:pt>
                <c:pt idx="40929">
                  <c:v>103.5859375</c:v>
                </c:pt>
                <c:pt idx="40930">
                  <c:v>103.58854166666667</c:v>
                </c:pt>
                <c:pt idx="40931">
                  <c:v>103.59114583333333</c:v>
                </c:pt>
                <c:pt idx="40932">
                  <c:v>103.59375</c:v>
                </c:pt>
                <c:pt idx="40933">
                  <c:v>103.59635416666667</c:v>
                </c:pt>
                <c:pt idx="40934">
                  <c:v>103.59895833333333</c:v>
                </c:pt>
                <c:pt idx="40935">
                  <c:v>103.6015625</c:v>
                </c:pt>
                <c:pt idx="40936">
                  <c:v>103.60416666666667</c:v>
                </c:pt>
                <c:pt idx="40937">
                  <c:v>103.60677083333333</c:v>
                </c:pt>
                <c:pt idx="40938">
                  <c:v>103.609375</c:v>
                </c:pt>
                <c:pt idx="40939">
                  <c:v>103.61197916666667</c:v>
                </c:pt>
                <c:pt idx="40940">
                  <c:v>103.61458333333333</c:v>
                </c:pt>
                <c:pt idx="40941">
                  <c:v>103.6171875</c:v>
                </c:pt>
                <c:pt idx="40942">
                  <c:v>103.61979166666667</c:v>
                </c:pt>
                <c:pt idx="40943">
                  <c:v>103.62239583333333</c:v>
                </c:pt>
                <c:pt idx="40944">
                  <c:v>103.625</c:v>
                </c:pt>
                <c:pt idx="40945">
                  <c:v>103.62760416666667</c:v>
                </c:pt>
                <c:pt idx="40946">
                  <c:v>103.63020833333333</c:v>
                </c:pt>
                <c:pt idx="40947">
                  <c:v>103.6328125</c:v>
                </c:pt>
                <c:pt idx="40948">
                  <c:v>103.63541666666667</c:v>
                </c:pt>
                <c:pt idx="40949">
                  <c:v>103.63802083333333</c:v>
                </c:pt>
                <c:pt idx="40950">
                  <c:v>103.640625</c:v>
                </c:pt>
                <c:pt idx="40951">
                  <c:v>103.64322916666667</c:v>
                </c:pt>
                <c:pt idx="40952">
                  <c:v>103.64583333333333</c:v>
                </c:pt>
                <c:pt idx="40953">
                  <c:v>103.6484375</c:v>
                </c:pt>
                <c:pt idx="40954">
                  <c:v>103.65104166666667</c:v>
                </c:pt>
                <c:pt idx="40955">
                  <c:v>103.65364583333333</c:v>
                </c:pt>
                <c:pt idx="40956">
                  <c:v>103.65625</c:v>
                </c:pt>
                <c:pt idx="40957">
                  <c:v>103.65885416666667</c:v>
                </c:pt>
                <c:pt idx="40958">
                  <c:v>103.66145833333333</c:v>
                </c:pt>
                <c:pt idx="40959">
                  <c:v>103.6640625</c:v>
                </c:pt>
                <c:pt idx="40960">
                  <c:v>103.66666666666667</c:v>
                </c:pt>
                <c:pt idx="40961">
                  <c:v>103.66927083333333</c:v>
                </c:pt>
                <c:pt idx="40962">
                  <c:v>103.671875</c:v>
                </c:pt>
                <c:pt idx="40963">
                  <c:v>103.67447916666667</c:v>
                </c:pt>
                <c:pt idx="40964">
                  <c:v>103.67708333333333</c:v>
                </c:pt>
                <c:pt idx="40965">
                  <c:v>103.6796875</c:v>
                </c:pt>
                <c:pt idx="40966">
                  <c:v>103.68229166666667</c:v>
                </c:pt>
                <c:pt idx="40967">
                  <c:v>103.68489583333333</c:v>
                </c:pt>
                <c:pt idx="40968">
                  <c:v>103.6875</c:v>
                </c:pt>
                <c:pt idx="40969">
                  <c:v>103.69010416666667</c:v>
                </c:pt>
                <c:pt idx="40970">
                  <c:v>103.69270833333333</c:v>
                </c:pt>
                <c:pt idx="40971">
                  <c:v>103.6953125</c:v>
                </c:pt>
                <c:pt idx="40972">
                  <c:v>103.69791666666667</c:v>
                </c:pt>
                <c:pt idx="40973">
                  <c:v>103.70052083333333</c:v>
                </c:pt>
                <c:pt idx="40974">
                  <c:v>103.703125</c:v>
                </c:pt>
                <c:pt idx="40975">
                  <c:v>103.70572916666667</c:v>
                </c:pt>
                <c:pt idx="40976">
                  <c:v>103.70833333333333</c:v>
                </c:pt>
                <c:pt idx="40977">
                  <c:v>103.7109375</c:v>
                </c:pt>
                <c:pt idx="40978">
                  <c:v>103.71354166666667</c:v>
                </c:pt>
                <c:pt idx="40979">
                  <c:v>103.71614583333333</c:v>
                </c:pt>
                <c:pt idx="40980">
                  <c:v>103.71875</c:v>
                </c:pt>
                <c:pt idx="40981">
                  <c:v>103.72135416666667</c:v>
                </c:pt>
                <c:pt idx="40982">
                  <c:v>103.72395833333333</c:v>
                </c:pt>
                <c:pt idx="40983">
                  <c:v>103.7265625</c:v>
                </c:pt>
                <c:pt idx="40984">
                  <c:v>103.72916666666667</c:v>
                </c:pt>
                <c:pt idx="40985">
                  <c:v>103.73177083333333</c:v>
                </c:pt>
                <c:pt idx="40986">
                  <c:v>103.734375</c:v>
                </c:pt>
                <c:pt idx="40987">
                  <c:v>103.73697916666667</c:v>
                </c:pt>
                <c:pt idx="40988">
                  <c:v>103.73958333333333</c:v>
                </c:pt>
                <c:pt idx="40989">
                  <c:v>103.7421875</c:v>
                </c:pt>
                <c:pt idx="40990">
                  <c:v>103.74479166666667</c:v>
                </c:pt>
                <c:pt idx="40991">
                  <c:v>103.74739583333333</c:v>
                </c:pt>
                <c:pt idx="40992">
                  <c:v>103.75</c:v>
                </c:pt>
                <c:pt idx="40993">
                  <c:v>103.75260416666667</c:v>
                </c:pt>
                <c:pt idx="40994">
                  <c:v>103.75520833333333</c:v>
                </c:pt>
                <c:pt idx="40995">
                  <c:v>103.7578125</c:v>
                </c:pt>
                <c:pt idx="40996">
                  <c:v>103.76041666666667</c:v>
                </c:pt>
                <c:pt idx="40997">
                  <c:v>103.76302083333333</c:v>
                </c:pt>
                <c:pt idx="40998">
                  <c:v>103.765625</c:v>
                </c:pt>
                <c:pt idx="40999">
                  <c:v>103.76822916666667</c:v>
                </c:pt>
                <c:pt idx="41000">
                  <c:v>103.77083333333333</c:v>
                </c:pt>
                <c:pt idx="41001">
                  <c:v>103.7734375</c:v>
                </c:pt>
                <c:pt idx="41002">
                  <c:v>103.77604166666667</c:v>
                </c:pt>
                <c:pt idx="41003">
                  <c:v>103.77864583333333</c:v>
                </c:pt>
                <c:pt idx="41004">
                  <c:v>103.78125</c:v>
                </c:pt>
                <c:pt idx="41005">
                  <c:v>103.78385416666667</c:v>
                </c:pt>
                <c:pt idx="41006">
                  <c:v>103.78645833333333</c:v>
                </c:pt>
                <c:pt idx="41007">
                  <c:v>103.7890625</c:v>
                </c:pt>
                <c:pt idx="41008">
                  <c:v>103.79166666666667</c:v>
                </c:pt>
                <c:pt idx="41009">
                  <c:v>103.79427083333333</c:v>
                </c:pt>
                <c:pt idx="41010">
                  <c:v>103.796875</c:v>
                </c:pt>
                <c:pt idx="41011">
                  <c:v>103.79947916666667</c:v>
                </c:pt>
                <c:pt idx="41012">
                  <c:v>103.80208333333333</c:v>
                </c:pt>
                <c:pt idx="41013">
                  <c:v>103.8046875</c:v>
                </c:pt>
                <c:pt idx="41014">
                  <c:v>103.80729166666667</c:v>
                </c:pt>
                <c:pt idx="41015">
                  <c:v>103.80989583333333</c:v>
                </c:pt>
                <c:pt idx="41016">
                  <c:v>103.8125</c:v>
                </c:pt>
                <c:pt idx="41017">
                  <c:v>103.81510416666667</c:v>
                </c:pt>
                <c:pt idx="41018">
                  <c:v>103.81770833333333</c:v>
                </c:pt>
                <c:pt idx="41019">
                  <c:v>103.8203125</c:v>
                </c:pt>
                <c:pt idx="41020">
                  <c:v>103.82291666666667</c:v>
                </c:pt>
                <c:pt idx="41021">
                  <c:v>103.82552083333333</c:v>
                </c:pt>
                <c:pt idx="41022">
                  <c:v>103.828125</c:v>
                </c:pt>
                <c:pt idx="41023">
                  <c:v>103.83072916666667</c:v>
                </c:pt>
                <c:pt idx="41024">
                  <c:v>103.83333333333333</c:v>
                </c:pt>
                <c:pt idx="41025">
                  <c:v>103.8359375</c:v>
                </c:pt>
                <c:pt idx="41026">
                  <c:v>103.83854166666667</c:v>
                </c:pt>
                <c:pt idx="41027">
                  <c:v>103.84114583333333</c:v>
                </c:pt>
                <c:pt idx="41028">
                  <c:v>103.84375</c:v>
                </c:pt>
                <c:pt idx="41029">
                  <c:v>103.84635416666667</c:v>
                </c:pt>
                <c:pt idx="41030">
                  <c:v>103.84895833333333</c:v>
                </c:pt>
                <c:pt idx="41031">
                  <c:v>103.8515625</c:v>
                </c:pt>
                <c:pt idx="41032">
                  <c:v>103.85416666666667</c:v>
                </c:pt>
                <c:pt idx="41033">
                  <c:v>103.85677083333333</c:v>
                </c:pt>
                <c:pt idx="41034">
                  <c:v>103.859375</c:v>
                </c:pt>
                <c:pt idx="41035">
                  <c:v>103.86197916666667</c:v>
                </c:pt>
                <c:pt idx="41036">
                  <c:v>103.86458333333333</c:v>
                </c:pt>
                <c:pt idx="41037">
                  <c:v>103.8671875</c:v>
                </c:pt>
                <c:pt idx="41038">
                  <c:v>103.86979166666667</c:v>
                </c:pt>
                <c:pt idx="41039">
                  <c:v>103.87239583333333</c:v>
                </c:pt>
                <c:pt idx="41040">
                  <c:v>103.875</c:v>
                </c:pt>
                <c:pt idx="41041">
                  <c:v>103.87760416666667</c:v>
                </c:pt>
                <c:pt idx="41042">
                  <c:v>103.88020833333333</c:v>
                </c:pt>
                <c:pt idx="41043">
                  <c:v>103.8828125</c:v>
                </c:pt>
                <c:pt idx="41044">
                  <c:v>103.88541666666667</c:v>
                </c:pt>
                <c:pt idx="41045">
                  <c:v>103.88802083333333</c:v>
                </c:pt>
                <c:pt idx="41046">
                  <c:v>103.890625</c:v>
                </c:pt>
                <c:pt idx="41047">
                  <c:v>103.89322916666667</c:v>
                </c:pt>
                <c:pt idx="41048">
                  <c:v>103.89583333333333</c:v>
                </c:pt>
                <c:pt idx="41049">
                  <c:v>103.8984375</c:v>
                </c:pt>
                <c:pt idx="41050">
                  <c:v>103.90104166666667</c:v>
                </c:pt>
                <c:pt idx="41051">
                  <c:v>103.90364583333333</c:v>
                </c:pt>
                <c:pt idx="41052">
                  <c:v>103.90625</c:v>
                </c:pt>
                <c:pt idx="41053">
                  <c:v>103.90885416666667</c:v>
                </c:pt>
                <c:pt idx="41054">
                  <c:v>103.91145833333333</c:v>
                </c:pt>
                <c:pt idx="41055">
                  <c:v>103.9140625</c:v>
                </c:pt>
                <c:pt idx="41056">
                  <c:v>103.91666666666667</c:v>
                </c:pt>
                <c:pt idx="41057">
                  <c:v>103.91927083333333</c:v>
                </c:pt>
                <c:pt idx="41058">
                  <c:v>103.921875</c:v>
                </c:pt>
                <c:pt idx="41059">
                  <c:v>103.92447916666667</c:v>
                </c:pt>
                <c:pt idx="41060">
                  <c:v>103.92708333333333</c:v>
                </c:pt>
                <c:pt idx="41061">
                  <c:v>103.9296875</c:v>
                </c:pt>
                <c:pt idx="41062">
                  <c:v>103.93229166666667</c:v>
                </c:pt>
                <c:pt idx="41063">
                  <c:v>103.93489583333333</c:v>
                </c:pt>
                <c:pt idx="41064">
                  <c:v>103.9375</c:v>
                </c:pt>
                <c:pt idx="41065">
                  <c:v>103.94010416666667</c:v>
                </c:pt>
                <c:pt idx="41066">
                  <c:v>103.94270833333333</c:v>
                </c:pt>
                <c:pt idx="41067">
                  <c:v>103.9453125</c:v>
                </c:pt>
                <c:pt idx="41068">
                  <c:v>103.94791666666667</c:v>
                </c:pt>
                <c:pt idx="41069">
                  <c:v>103.95052083333333</c:v>
                </c:pt>
                <c:pt idx="41070">
                  <c:v>103.953125</c:v>
                </c:pt>
                <c:pt idx="41071">
                  <c:v>103.95572916666667</c:v>
                </c:pt>
                <c:pt idx="41072">
                  <c:v>103.95833333333333</c:v>
                </c:pt>
                <c:pt idx="41073">
                  <c:v>103.9609375</c:v>
                </c:pt>
                <c:pt idx="41074">
                  <c:v>103.96354166666667</c:v>
                </c:pt>
                <c:pt idx="41075">
                  <c:v>103.96614583333333</c:v>
                </c:pt>
                <c:pt idx="41076">
                  <c:v>103.96875</c:v>
                </c:pt>
                <c:pt idx="41077">
                  <c:v>103.97135416666667</c:v>
                </c:pt>
                <c:pt idx="41078">
                  <c:v>103.97395833333333</c:v>
                </c:pt>
                <c:pt idx="41079">
                  <c:v>103.9765625</c:v>
                </c:pt>
                <c:pt idx="41080">
                  <c:v>103.97916666666667</c:v>
                </c:pt>
                <c:pt idx="41081">
                  <c:v>103.98177083333333</c:v>
                </c:pt>
                <c:pt idx="41082">
                  <c:v>103.984375</c:v>
                </c:pt>
                <c:pt idx="41083">
                  <c:v>103.98697916666667</c:v>
                </c:pt>
                <c:pt idx="41084">
                  <c:v>103.98958333333333</c:v>
                </c:pt>
                <c:pt idx="41085">
                  <c:v>103.9921875</c:v>
                </c:pt>
                <c:pt idx="41086">
                  <c:v>103.99479166666667</c:v>
                </c:pt>
                <c:pt idx="41087">
                  <c:v>103.99739583333333</c:v>
                </c:pt>
                <c:pt idx="41088">
                  <c:v>104</c:v>
                </c:pt>
                <c:pt idx="41089">
                  <c:v>104.00260416666667</c:v>
                </c:pt>
                <c:pt idx="41090">
                  <c:v>104.00520833333333</c:v>
                </c:pt>
                <c:pt idx="41091">
                  <c:v>104.0078125</c:v>
                </c:pt>
                <c:pt idx="41092">
                  <c:v>104.01041666666667</c:v>
                </c:pt>
                <c:pt idx="41093">
                  <c:v>104.01302083333333</c:v>
                </c:pt>
                <c:pt idx="41094">
                  <c:v>104.015625</c:v>
                </c:pt>
                <c:pt idx="41095">
                  <c:v>104.01822916666667</c:v>
                </c:pt>
                <c:pt idx="41096">
                  <c:v>104.02083333333333</c:v>
                </c:pt>
                <c:pt idx="41097">
                  <c:v>104.0234375</c:v>
                </c:pt>
                <c:pt idx="41098">
                  <c:v>104.02604166666667</c:v>
                </c:pt>
                <c:pt idx="41099">
                  <c:v>104.02864583333333</c:v>
                </c:pt>
                <c:pt idx="41100">
                  <c:v>104.03125</c:v>
                </c:pt>
                <c:pt idx="41101">
                  <c:v>104.03385416666667</c:v>
                </c:pt>
                <c:pt idx="41102">
                  <c:v>104.03645833333333</c:v>
                </c:pt>
                <c:pt idx="41103">
                  <c:v>104.0390625</c:v>
                </c:pt>
                <c:pt idx="41104">
                  <c:v>104.04166666666667</c:v>
                </c:pt>
                <c:pt idx="41105">
                  <c:v>104.04427083333333</c:v>
                </c:pt>
                <c:pt idx="41106">
                  <c:v>104.046875</c:v>
                </c:pt>
                <c:pt idx="41107">
                  <c:v>104.04947916666667</c:v>
                </c:pt>
                <c:pt idx="41108">
                  <c:v>104.05208333333333</c:v>
                </c:pt>
                <c:pt idx="41109">
                  <c:v>104.0546875</c:v>
                </c:pt>
                <c:pt idx="41110">
                  <c:v>104.05729166666667</c:v>
                </c:pt>
                <c:pt idx="41111">
                  <c:v>104.05989583333333</c:v>
                </c:pt>
                <c:pt idx="41112">
                  <c:v>104.0625</c:v>
                </c:pt>
                <c:pt idx="41113">
                  <c:v>104.06510416666667</c:v>
                </c:pt>
                <c:pt idx="41114">
                  <c:v>104.06770833333333</c:v>
                </c:pt>
                <c:pt idx="41115">
                  <c:v>104.0703125</c:v>
                </c:pt>
                <c:pt idx="41116">
                  <c:v>104.07291666666667</c:v>
                </c:pt>
                <c:pt idx="41117">
                  <c:v>104.07552083333333</c:v>
                </c:pt>
                <c:pt idx="41118">
                  <c:v>104.078125</c:v>
                </c:pt>
                <c:pt idx="41119">
                  <c:v>104.08072916666667</c:v>
                </c:pt>
                <c:pt idx="41120">
                  <c:v>104.08333333333333</c:v>
                </c:pt>
                <c:pt idx="41121">
                  <c:v>104.0859375</c:v>
                </c:pt>
                <c:pt idx="41122">
                  <c:v>104.08854166666667</c:v>
                </c:pt>
                <c:pt idx="41123">
                  <c:v>104.09114583333333</c:v>
                </c:pt>
                <c:pt idx="41124">
                  <c:v>104.09375</c:v>
                </c:pt>
                <c:pt idx="41125">
                  <c:v>104.09635416666667</c:v>
                </c:pt>
                <c:pt idx="41126">
                  <c:v>104.09895833333333</c:v>
                </c:pt>
                <c:pt idx="41127">
                  <c:v>104.1015625</c:v>
                </c:pt>
                <c:pt idx="41128">
                  <c:v>104.10416666666667</c:v>
                </c:pt>
                <c:pt idx="41129">
                  <c:v>104.10677083333333</c:v>
                </c:pt>
                <c:pt idx="41130">
                  <c:v>104.109375</c:v>
                </c:pt>
                <c:pt idx="41131">
                  <c:v>104.11197916666667</c:v>
                </c:pt>
                <c:pt idx="41132">
                  <c:v>104.11458333333333</c:v>
                </c:pt>
                <c:pt idx="41133">
                  <c:v>104.1171875</c:v>
                </c:pt>
                <c:pt idx="41134">
                  <c:v>104.11979166666667</c:v>
                </c:pt>
                <c:pt idx="41135">
                  <c:v>104.12239583333333</c:v>
                </c:pt>
                <c:pt idx="41136">
                  <c:v>104.125</c:v>
                </c:pt>
                <c:pt idx="41137">
                  <c:v>104.12760416666667</c:v>
                </c:pt>
                <c:pt idx="41138">
                  <c:v>104.13020833333333</c:v>
                </c:pt>
                <c:pt idx="41139">
                  <c:v>104.1328125</c:v>
                </c:pt>
                <c:pt idx="41140">
                  <c:v>104.13541666666667</c:v>
                </c:pt>
                <c:pt idx="41141">
                  <c:v>104.13802083333333</c:v>
                </c:pt>
                <c:pt idx="41142">
                  <c:v>104.140625</c:v>
                </c:pt>
                <c:pt idx="41143">
                  <c:v>104.14322916666667</c:v>
                </c:pt>
                <c:pt idx="41144">
                  <c:v>104.14583333333333</c:v>
                </c:pt>
                <c:pt idx="41145">
                  <c:v>104.1484375</c:v>
                </c:pt>
                <c:pt idx="41146">
                  <c:v>104.15104166666667</c:v>
                </c:pt>
                <c:pt idx="41147">
                  <c:v>104.15364583333333</c:v>
                </c:pt>
                <c:pt idx="41148">
                  <c:v>104.15625</c:v>
                </c:pt>
                <c:pt idx="41149">
                  <c:v>104.15885416666667</c:v>
                </c:pt>
                <c:pt idx="41150">
                  <c:v>104.16145833333333</c:v>
                </c:pt>
                <c:pt idx="41151">
                  <c:v>104.1640625</c:v>
                </c:pt>
                <c:pt idx="41152">
                  <c:v>104.16666666666667</c:v>
                </c:pt>
                <c:pt idx="41153">
                  <c:v>104.16927083333333</c:v>
                </c:pt>
                <c:pt idx="41154">
                  <c:v>104.171875</c:v>
                </c:pt>
                <c:pt idx="41155">
                  <c:v>104.17447916666667</c:v>
                </c:pt>
                <c:pt idx="41156">
                  <c:v>104.17708333333333</c:v>
                </c:pt>
                <c:pt idx="41157">
                  <c:v>104.1796875</c:v>
                </c:pt>
                <c:pt idx="41158">
                  <c:v>104.18229166666667</c:v>
                </c:pt>
                <c:pt idx="41159">
                  <c:v>104.18489583333333</c:v>
                </c:pt>
                <c:pt idx="41160">
                  <c:v>104.1875</c:v>
                </c:pt>
                <c:pt idx="41161">
                  <c:v>104.19010416666667</c:v>
                </c:pt>
                <c:pt idx="41162">
                  <c:v>104.19270833333333</c:v>
                </c:pt>
                <c:pt idx="41163">
                  <c:v>104.1953125</c:v>
                </c:pt>
                <c:pt idx="41164">
                  <c:v>104.19791666666667</c:v>
                </c:pt>
                <c:pt idx="41165">
                  <c:v>104.20052083333333</c:v>
                </c:pt>
                <c:pt idx="41166">
                  <c:v>104.203125</c:v>
                </c:pt>
                <c:pt idx="41167">
                  <c:v>104.20572916666667</c:v>
                </c:pt>
                <c:pt idx="41168">
                  <c:v>104.20833333333333</c:v>
                </c:pt>
                <c:pt idx="41169">
                  <c:v>104.2109375</c:v>
                </c:pt>
                <c:pt idx="41170">
                  <c:v>104.21354166666667</c:v>
                </c:pt>
                <c:pt idx="41171">
                  <c:v>104.21614583333333</c:v>
                </c:pt>
                <c:pt idx="41172">
                  <c:v>104.21875</c:v>
                </c:pt>
                <c:pt idx="41173">
                  <c:v>104.22135416666667</c:v>
                </c:pt>
                <c:pt idx="41174">
                  <c:v>104.22395833333333</c:v>
                </c:pt>
                <c:pt idx="41175">
                  <c:v>104.2265625</c:v>
                </c:pt>
                <c:pt idx="41176">
                  <c:v>104.22916666666667</c:v>
                </c:pt>
                <c:pt idx="41177">
                  <c:v>104.23177083333333</c:v>
                </c:pt>
                <c:pt idx="41178">
                  <c:v>104.234375</c:v>
                </c:pt>
                <c:pt idx="41179">
                  <c:v>104.23697916666667</c:v>
                </c:pt>
                <c:pt idx="41180">
                  <c:v>104.23958333333333</c:v>
                </c:pt>
                <c:pt idx="41181">
                  <c:v>104.2421875</c:v>
                </c:pt>
                <c:pt idx="41182">
                  <c:v>104.24479166666667</c:v>
                </c:pt>
                <c:pt idx="41183">
                  <c:v>104.24739583333333</c:v>
                </c:pt>
                <c:pt idx="41184">
                  <c:v>104.25</c:v>
                </c:pt>
                <c:pt idx="41185">
                  <c:v>104.25260416666667</c:v>
                </c:pt>
                <c:pt idx="41186">
                  <c:v>104.25520833333333</c:v>
                </c:pt>
                <c:pt idx="41187">
                  <c:v>104.2578125</c:v>
                </c:pt>
                <c:pt idx="41188">
                  <c:v>104.26041666666667</c:v>
                </c:pt>
                <c:pt idx="41189">
                  <c:v>104.26302083333333</c:v>
                </c:pt>
                <c:pt idx="41190">
                  <c:v>104.265625</c:v>
                </c:pt>
                <c:pt idx="41191">
                  <c:v>104.26822916666667</c:v>
                </c:pt>
                <c:pt idx="41192">
                  <c:v>104.27083333333333</c:v>
                </c:pt>
                <c:pt idx="41193">
                  <c:v>104.2734375</c:v>
                </c:pt>
                <c:pt idx="41194">
                  <c:v>104.27604166666667</c:v>
                </c:pt>
                <c:pt idx="41195">
                  <c:v>104.27864583333333</c:v>
                </c:pt>
                <c:pt idx="41196">
                  <c:v>104.28125</c:v>
                </c:pt>
                <c:pt idx="41197">
                  <c:v>104.28385416666667</c:v>
                </c:pt>
                <c:pt idx="41198">
                  <c:v>104.28645833333333</c:v>
                </c:pt>
                <c:pt idx="41199">
                  <c:v>104.2890625</c:v>
                </c:pt>
                <c:pt idx="41200">
                  <c:v>104.29166666666667</c:v>
                </c:pt>
                <c:pt idx="41201">
                  <c:v>104.29427083333333</c:v>
                </c:pt>
                <c:pt idx="41202">
                  <c:v>104.296875</c:v>
                </c:pt>
                <c:pt idx="41203">
                  <c:v>104.29947916666667</c:v>
                </c:pt>
                <c:pt idx="41204">
                  <c:v>104.30208333333333</c:v>
                </c:pt>
                <c:pt idx="41205">
                  <c:v>104.3046875</c:v>
                </c:pt>
                <c:pt idx="41206">
                  <c:v>104.30729166666667</c:v>
                </c:pt>
                <c:pt idx="41207">
                  <c:v>104.30989583333333</c:v>
                </c:pt>
                <c:pt idx="41208">
                  <c:v>104.3125</c:v>
                </c:pt>
                <c:pt idx="41209">
                  <c:v>104.31510416666667</c:v>
                </c:pt>
                <c:pt idx="41210">
                  <c:v>104.31770833333333</c:v>
                </c:pt>
                <c:pt idx="41211">
                  <c:v>104.3203125</c:v>
                </c:pt>
                <c:pt idx="41212">
                  <c:v>104.32291666666667</c:v>
                </c:pt>
                <c:pt idx="41213">
                  <c:v>104.32552083333333</c:v>
                </c:pt>
                <c:pt idx="41214">
                  <c:v>104.328125</c:v>
                </c:pt>
                <c:pt idx="41215">
                  <c:v>104.33072916666667</c:v>
                </c:pt>
                <c:pt idx="41216">
                  <c:v>104.33333333333333</c:v>
                </c:pt>
                <c:pt idx="41217">
                  <c:v>104.3359375</c:v>
                </c:pt>
                <c:pt idx="41218">
                  <c:v>104.33854166666667</c:v>
                </c:pt>
                <c:pt idx="41219">
                  <c:v>104.34114583333333</c:v>
                </c:pt>
                <c:pt idx="41220">
                  <c:v>104.34375</c:v>
                </c:pt>
                <c:pt idx="41221">
                  <c:v>104.34635416666667</c:v>
                </c:pt>
                <c:pt idx="41222">
                  <c:v>104.34895833333333</c:v>
                </c:pt>
                <c:pt idx="41223">
                  <c:v>104.3515625</c:v>
                </c:pt>
                <c:pt idx="41224">
                  <c:v>104.35416666666667</c:v>
                </c:pt>
                <c:pt idx="41225">
                  <c:v>104.35677083333333</c:v>
                </c:pt>
                <c:pt idx="41226">
                  <c:v>104.359375</c:v>
                </c:pt>
                <c:pt idx="41227">
                  <c:v>104.36197916666667</c:v>
                </c:pt>
                <c:pt idx="41228">
                  <c:v>104.36458333333333</c:v>
                </c:pt>
                <c:pt idx="41229">
                  <c:v>104.3671875</c:v>
                </c:pt>
                <c:pt idx="41230">
                  <c:v>104.36979166666667</c:v>
                </c:pt>
                <c:pt idx="41231">
                  <c:v>104.37239583333333</c:v>
                </c:pt>
                <c:pt idx="41232">
                  <c:v>104.375</c:v>
                </c:pt>
                <c:pt idx="41233">
                  <c:v>104.37760416666667</c:v>
                </c:pt>
                <c:pt idx="41234">
                  <c:v>104.38020833333333</c:v>
                </c:pt>
                <c:pt idx="41235">
                  <c:v>104.3828125</c:v>
                </c:pt>
                <c:pt idx="41236">
                  <c:v>104.38541666666667</c:v>
                </c:pt>
                <c:pt idx="41237">
                  <c:v>104.38802083333333</c:v>
                </c:pt>
                <c:pt idx="41238">
                  <c:v>104.390625</c:v>
                </c:pt>
                <c:pt idx="41239">
                  <c:v>104.39322916666667</c:v>
                </c:pt>
                <c:pt idx="41240">
                  <c:v>104.39583333333333</c:v>
                </c:pt>
                <c:pt idx="41241">
                  <c:v>104.3984375</c:v>
                </c:pt>
                <c:pt idx="41242">
                  <c:v>104.40104166666667</c:v>
                </c:pt>
                <c:pt idx="41243">
                  <c:v>104.40364583333333</c:v>
                </c:pt>
                <c:pt idx="41244">
                  <c:v>104.40625</c:v>
                </c:pt>
                <c:pt idx="41245">
                  <c:v>104.40885416666667</c:v>
                </c:pt>
                <c:pt idx="41246">
                  <c:v>104.41145833333333</c:v>
                </c:pt>
                <c:pt idx="41247">
                  <c:v>104.4140625</c:v>
                </c:pt>
                <c:pt idx="41248">
                  <c:v>104.41666666666667</c:v>
                </c:pt>
                <c:pt idx="41249">
                  <c:v>104.41927083333333</c:v>
                </c:pt>
                <c:pt idx="41250">
                  <c:v>104.421875</c:v>
                </c:pt>
                <c:pt idx="41251">
                  <c:v>104.42447916666667</c:v>
                </c:pt>
                <c:pt idx="41252">
                  <c:v>104.42708333333333</c:v>
                </c:pt>
                <c:pt idx="41253">
                  <c:v>104.4296875</c:v>
                </c:pt>
                <c:pt idx="41254">
                  <c:v>104.43229166666667</c:v>
                </c:pt>
                <c:pt idx="41255">
                  <c:v>104.43489583333333</c:v>
                </c:pt>
                <c:pt idx="41256">
                  <c:v>104.4375</c:v>
                </c:pt>
                <c:pt idx="41257">
                  <c:v>104.44010416666667</c:v>
                </c:pt>
                <c:pt idx="41258">
                  <c:v>104.44270833333333</c:v>
                </c:pt>
                <c:pt idx="41259">
                  <c:v>104.4453125</c:v>
                </c:pt>
                <c:pt idx="41260">
                  <c:v>104.44791666666667</c:v>
                </c:pt>
                <c:pt idx="41261">
                  <c:v>104.45052083333333</c:v>
                </c:pt>
                <c:pt idx="41262">
                  <c:v>104.453125</c:v>
                </c:pt>
                <c:pt idx="41263">
                  <c:v>104.45572916666667</c:v>
                </c:pt>
                <c:pt idx="41264">
                  <c:v>104.45833333333333</c:v>
                </c:pt>
                <c:pt idx="41265">
                  <c:v>104.4609375</c:v>
                </c:pt>
                <c:pt idx="41266">
                  <c:v>104.46354166666667</c:v>
                </c:pt>
                <c:pt idx="41267">
                  <c:v>104.46614583333333</c:v>
                </c:pt>
                <c:pt idx="41268">
                  <c:v>104.46875</c:v>
                </c:pt>
                <c:pt idx="41269">
                  <c:v>104.47135416666667</c:v>
                </c:pt>
                <c:pt idx="41270">
                  <c:v>104.47395833333333</c:v>
                </c:pt>
                <c:pt idx="41271">
                  <c:v>104.4765625</c:v>
                </c:pt>
                <c:pt idx="41272">
                  <c:v>104.47916666666667</c:v>
                </c:pt>
                <c:pt idx="41273">
                  <c:v>104.48177083333333</c:v>
                </c:pt>
                <c:pt idx="41274">
                  <c:v>104.484375</c:v>
                </c:pt>
                <c:pt idx="41275">
                  <c:v>104.48697916666667</c:v>
                </c:pt>
                <c:pt idx="41276">
                  <c:v>104.48958333333333</c:v>
                </c:pt>
                <c:pt idx="41277">
                  <c:v>104.4921875</c:v>
                </c:pt>
                <c:pt idx="41278">
                  <c:v>104.49479166666667</c:v>
                </c:pt>
                <c:pt idx="41279">
                  <c:v>104.49739583333333</c:v>
                </c:pt>
                <c:pt idx="41280">
                  <c:v>104.5</c:v>
                </c:pt>
                <c:pt idx="41281">
                  <c:v>104.50260416666667</c:v>
                </c:pt>
                <c:pt idx="41282">
                  <c:v>104.50520833333333</c:v>
                </c:pt>
                <c:pt idx="41283">
                  <c:v>104.5078125</c:v>
                </c:pt>
                <c:pt idx="41284">
                  <c:v>104.51041666666667</c:v>
                </c:pt>
                <c:pt idx="41285">
                  <c:v>104.51302083333333</c:v>
                </c:pt>
                <c:pt idx="41286">
                  <c:v>104.515625</c:v>
                </c:pt>
                <c:pt idx="41287">
                  <c:v>104.51822916666667</c:v>
                </c:pt>
                <c:pt idx="41288">
                  <c:v>104.52083333333333</c:v>
                </c:pt>
                <c:pt idx="41289">
                  <c:v>104.5234375</c:v>
                </c:pt>
                <c:pt idx="41290">
                  <c:v>104.52604166666667</c:v>
                </c:pt>
                <c:pt idx="41291">
                  <c:v>104.52864583333333</c:v>
                </c:pt>
                <c:pt idx="41292">
                  <c:v>104.53125</c:v>
                </c:pt>
                <c:pt idx="41293">
                  <c:v>104.53385416666667</c:v>
                </c:pt>
                <c:pt idx="41294">
                  <c:v>104.53645833333333</c:v>
                </c:pt>
                <c:pt idx="41295">
                  <c:v>104.5390625</c:v>
                </c:pt>
                <c:pt idx="41296">
                  <c:v>104.54166666666667</c:v>
                </c:pt>
                <c:pt idx="41297">
                  <c:v>104.54427083333333</c:v>
                </c:pt>
                <c:pt idx="41298">
                  <c:v>104.546875</c:v>
                </c:pt>
                <c:pt idx="41299">
                  <c:v>104.54947916666667</c:v>
                </c:pt>
                <c:pt idx="41300">
                  <c:v>104.55208333333333</c:v>
                </c:pt>
                <c:pt idx="41301">
                  <c:v>104.5546875</c:v>
                </c:pt>
                <c:pt idx="41302">
                  <c:v>104.55729166666667</c:v>
                </c:pt>
                <c:pt idx="41303">
                  <c:v>104.55989583333333</c:v>
                </c:pt>
                <c:pt idx="41304">
                  <c:v>104.5625</c:v>
                </c:pt>
                <c:pt idx="41305">
                  <c:v>104.56510416666667</c:v>
                </c:pt>
                <c:pt idx="41306">
                  <c:v>104.56770833333333</c:v>
                </c:pt>
                <c:pt idx="41307">
                  <c:v>104.5703125</c:v>
                </c:pt>
                <c:pt idx="41308">
                  <c:v>104.57291666666667</c:v>
                </c:pt>
                <c:pt idx="41309">
                  <c:v>104.57552083333333</c:v>
                </c:pt>
                <c:pt idx="41310">
                  <c:v>104.578125</c:v>
                </c:pt>
                <c:pt idx="41311">
                  <c:v>104.58072916666667</c:v>
                </c:pt>
                <c:pt idx="41312">
                  <c:v>104.58333333333333</c:v>
                </c:pt>
                <c:pt idx="41313">
                  <c:v>104.5859375</c:v>
                </c:pt>
                <c:pt idx="41314">
                  <c:v>104.58854166666667</c:v>
                </c:pt>
                <c:pt idx="41315">
                  <c:v>104.59114583333333</c:v>
                </c:pt>
                <c:pt idx="41316">
                  <c:v>104.59375</c:v>
                </c:pt>
                <c:pt idx="41317">
                  <c:v>104.59635416666667</c:v>
                </c:pt>
                <c:pt idx="41318">
                  <c:v>104.59895833333333</c:v>
                </c:pt>
                <c:pt idx="41319">
                  <c:v>104.6015625</c:v>
                </c:pt>
                <c:pt idx="41320">
                  <c:v>104.60416666666667</c:v>
                </c:pt>
                <c:pt idx="41321">
                  <c:v>104.60677083333333</c:v>
                </c:pt>
                <c:pt idx="41322">
                  <c:v>104.609375</c:v>
                </c:pt>
                <c:pt idx="41323">
                  <c:v>104.61197916666667</c:v>
                </c:pt>
                <c:pt idx="41324">
                  <c:v>104.61458333333333</c:v>
                </c:pt>
                <c:pt idx="41325">
                  <c:v>104.6171875</c:v>
                </c:pt>
                <c:pt idx="41326">
                  <c:v>104.61979166666667</c:v>
                </c:pt>
                <c:pt idx="41327">
                  <c:v>104.62239583333333</c:v>
                </c:pt>
                <c:pt idx="41328">
                  <c:v>104.625</c:v>
                </c:pt>
                <c:pt idx="41329">
                  <c:v>104.62760416666667</c:v>
                </c:pt>
                <c:pt idx="41330">
                  <c:v>104.63020833333333</c:v>
                </c:pt>
                <c:pt idx="41331">
                  <c:v>104.6328125</c:v>
                </c:pt>
                <c:pt idx="41332">
                  <c:v>104.63541666666667</c:v>
                </c:pt>
                <c:pt idx="41333">
                  <c:v>104.63802083333333</c:v>
                </c:pt>
                <c:pt idx="41334">
                  <c:v>104.640625</c:v>
                </c:pt>
                <c:pt idx="41335">
                  <c:v>104.64322916666667</c:v>
                </c:pt>
                <c:pt idx="41336">
                  <c:v>104.64583333333333</c:v>
                </c:pt>
                <c:pt idx="41337">
                  <c:v>104.6484375</c:v>
                </c:pt>
                <c:pt idx="41338">
                  <c:v>104.65104166666667</c:v>
                </c:pt>
                <c:pt idx="41339">
                  <c:v>104.65364583333333</c:v>
                </c:pt>
                <c:pt idx="41340">
                  <c:v>104.65625</c:v>
                </c:pt>
                <c:pt idx="41341">
                  <c:v>104.65885416666667</c:v>
                </c:pt>
                <c:pt idx="41342">
                  <c:v>104.66145833333333</c:v>
                </c:pt>
                <c:pt idx="41343">
                  <c:v>104.6640625</c:v>
                </c:pt>
                <c:pt idx="41344">
                  <c:v>104.66666666666667</c:v>
                </c:pt>
                <c:pt idx="41345">
                  <c:v>104.66927083333333</c:v>
                </c:pt>
                <c:pt idx="41346">
                  <c:v>104.671875</c:v>
                </c:pt>
                <c:pt idx="41347">
                  <c:v>104.67447916666667</c:v>
                </c:pt>
                <c:pt idx="41348">
                  <c:v>104.67708333333333</c:v>
                </c:pt>
                <c:pt idx="41349">
                  <c:v>104.6796875</c:v>
                </c:pt>
                <c:pt idx="41350">
                  <c:v>104.68229166666667</c:v>
                </c:pt>
                <c:pt idx="41351">
                  <c:v>104.68489583333333</c:v>
                </c:pt>
                <c:pt idx="41352">
                  <c:v>104.6875</c:v>
                </c:pt>
                <c:pt idx="41353">
                  <c:v>104.69010416666667</c:v>
                </c:pt>
                <c:pt idx="41354">
                  <c:v>104.69270833333333</c:v>
                </c:pt>
                <c:pt idx="41355">
                  <c:v>104.6953125</c:v>
                </c:pt>
                <c:pt idx="41356">
                  <c:v>104.69791666666667</c:v>
                </c:pt>
                <c:pt idx="41357">
                  <c:v>104.70052083333333</c:v>
                </c:pt>
                <c:pt idx="41358">
                  <c:v>104.703125</c:v>
                </c:pt>
                <c:pt idx="41359">
                  <c:v>104.70572916666667</c:v>
                </c:pt>
                <c:pt idx="41360">
                  <c:v>104.70833333333333</c:v>
                </c:pt>
                <c:pt idx="41361">
                  <c:v>104.7109375</c:v>
                </c:pt>
                <c:pt idx="41362">
                  <c:v>104.71354166666667</c:v>
                </c:pt>
                <c:pt idx="41363">
                  <c:v>104.71614583333333</c:v>
                </c:pt>
                <c:pt idx="41364">
                  <c:v>104.71875</c:v>
                </c:pt>
                <c:pt idx="41365">
                  <c:v>104.72135416666667</c:v>
                </c:pt>
                <c:pt idx="41366">
                  <c:v>104.72395833333333</c:v>
                </c:pt>
                <c:pt idx="41367">
                  <c:v>104.7265625</c:v>
                </c:pt>
                <c:pt idx="41368">
                  <c:v>104.72916666666667</c:v>
                </c:pt>
                <c:pt idx="41369">
                  <c:v>104.73177083333333</c:v>
                </c:pt>
                <c:pt idx="41370">
                  <c:v>104.734375</c:v>
                </c:pt>
                <c:pt idx="41371">
                  <c:v>104.73697916666667</c:v>
                </c:pt>
                <c:pt idx="41372">
                  <c:v>104.73958333333333</c:v>
                </c:pt>
                <c:pt idx="41373">
                  <c:v>104.7421875</c:v>
                </c:pt>
                <c:pt idx="41374">
                  <c:v>104.74479166666667</c:v>
                </c:pt>
                <c:pt idx="41375">
                  <c:v>104.74739583333333</c:v>
                </c:pt>
                <c:pt idx="41376">
                  <c:v>104.75</c:v>
                </c:pt>
                <c:pt idx="41377">
                  <c:v>104.75260416666667</c:v>
                </c:pt>
                <c:pt idx="41378">
                  <c:v>104.75520833333333</c:v>
                </c:pt>
                <c:pt idx="41379">
                  <c:v>104.7578125</c:v>
                </c:pt>
                <c:pt idx="41380">
                  <c:v>104.76041666666667</c:v>
                </c:pt>
                <c:pt idx="41381">
                  <c:v>104.76302083333333</c:v>
                </c:pt>
                <c:pt idx="41382">
                  <c:v>104.765625</c:v>
                </c:pt>
                <c:pt idx="41383">
                  <c:v>104.76822916666667</c:v>
                </c:pt>
                <c:pt idx="41384">
                  <c:v>104.77083333333333</c:v>
                </c:pt>
                <c:pt idx="41385">
                  <c:v>104.7734375</c:v>
                </c:pt>
                <c:pt idx="41386">
                  <c:v>104.77604166666667</c:v>
                </c:pt>
                <c:pt idx="41387">
                  <c:v>104.77864583333333</c:v>
                </c:pt>
                <c:pt idx="41388">
                  <c:v>104.78125</c:v>
                </c:pt>
                <c:pt idx="41389">
                  <c:v>104.78385416666667</c:v>
                </c:pt>
                <c:pt idx="41390">
                  <c:v>104.78645833333333</c:v>
                </c:pt>
                <c:pt idx="41391">
                  <c:v>104.7890625</c:v>
                </c:pt>
                <c:pt idx="41392">
                  <c:v>104.79166666666667</c:v>
                </c:pt>
                <c:pt idx="41393">
                  <c:v>104.79427083333333</c:v>
                </c:pt>
                <c:pt idx="41394">
                  <c:v>104.796875</c:v>
                </c:pt>
                <c:pt idx="41395">
                  <c:v>104.79947916666667</c:v>
                </c:pt>
                <c:pt idx="41396">
                  <c:v>104.80208333333333</c:v>
                </c:pt>
                <c:pt idx="41397">
                  <c:v>104.8046875</c:v>
                </c:pt>
                <c:pt idx="41398">
                  <c:v>104.80729166666667</c:v>
                </c:pt>
                <c:pt idx="41399">
                  <c:v>104.80989583333333</c:v>
                </c:pt>
                <c:pt idx="41400">
                  <c:v>104.8125</c:v>
                </c:pt>
                <c:pt idx="41401">
                  <c:v>104.81510416666667</c:v>
                </c:pt>
                <c:pt idx="41402">
                  <c:v>104.81770833333333</c:v>
                </c:pt>
                <c:pt idx="41403">
                  <c:v>104.8203125</c:v>
                </c:pt>
                <c:pt idx="41404">
                  <c:v>104.82291666666667</c:v>
                </c:pt>
                <c:pt idx="41405">
                  <c:v>104.82552083333333</c:v>
                </c:pt>
                <c:pt idx="41406">
                  <c:v>104.828125</c:v>
                </c:pt>
                <c:pt idx="41407">
                  <c:v>104.83072916666667</c:v>
                </c:pt>
                <c:pt idx="41408">
                  <c:v>104.83333333333333</c:v>
                </c:pt>
                <c:pt idx="41409">
                  <c:v>104.8359375</c:v>
                </c:pt>
                <c:pt idx="41410">
                  <c:v>104.83854166666667</c:v>
                </c:pt>
                <c:pt idx="41411">
                  <c:v>104.84114583333333</c:v>
                </c:pt>
                <c:pt idx="41412">
                  <c:v>104.84375</c:v>
                </c:pt>
                <c:pt idx="41413">
                  <c:v>104.84635416666667</c:v>
                </c:pt>
                <c:pt idx="41414">
                  <c:v>104.84895833333333</c:v>
                </c:pt>
                <c:pt idx="41415">
                  <c:v>104.8515625</c:v>
                </c:pt>
                <c:pt idx="41416">
                  <c:v>104.85416666666667</c:v>
                </c:pt>
                <c:pt idx="41417">
                  <c:v>104.85677083333333</c:v>
                </c:pt>
                <c:pt idx="41418">
                  <c:v>104.859375</c:v>
                </c:pt>
                <c:pt idx="41419">
                  <c:v>104.86197916666667</c:v>
                </c:pt>
                <c:pt idx="41420">
                  <c:v>104.86458333333333</c:v>
                </c:pt>
                <c:pt idx="41421">
                  <c:v>104.8671875</c:v>
                </c:pt>
                <c:pt idx="41422">
                  <c:v>104.86979166666667</c:v>
                </c:pt>
                <c:pt idx="41423">
                  <c:v>104.87239583333333</c:v>
                </c:pt>
                <c:pt idx="41424">
                  <c:v>104.875</c:v>
                </c:pt>
                <c:pt idx="41425">
                  <c:v>104.87760416666667</c:v>
                </c:pt>
                <c:pt idx="41426">
                  <c:v>104.88020833333333</c:v>
                </c:pt>
                <c:pt idx="41427">
                  <c:v>104.8828125</c:v>
                </c:pt>
                <c:pt idx="41428">
                  <c:v>104.88541666666667</c:v>
                </c:pt>
                <c:pt idx="41429">
                  <c:v>104.88802083333333</c:v>
                </c:pt>
                <c:pt idx="41430">
                  <c:v>104.890625</c:v>
                </c:pt>
                <c:pt idx="41431">
                  <c:v>104.89322916666667</c:v>
                </c:pt>
                <c:pt idx="41432">
                  <c:v>104.89583333333333</c:v>
                </c:pt>
                <c:pt idx="41433">
                  <c:v>104.8984375</c:v>
                </c:pt>
                <c:pt idx="41434">
                  <c:v>104.90104166666667</c:v>
                </c:pt>
                <c:pt idx="41435">
                  <c:v>104.90364583333333</c:v>
                </c:pt>
                <c:pt idx="41436">
                  <c:v>104.90625</c:v>
                </c:pt>
                <c:pt idx="41437">
                  <c:v>104.90885416666667</c:v>
                </c:pt>
                <c:pt idx="41438">
                  <c:v>104.91145833333333</c:v>
                </c:pt>
                <c:pt idx="41439">
                  <c:v>104.9140625</c:v>
                </c:pt>
                <c:pt idx="41440">
                  <c:v>104.91666666666667</c:v>
                </c:pt>
                <c:pt idx="41441">
                  <c:v>104.91927083333333</c:v>
                </c:pt>
                <c:pt idx="41442">
                  <c:v>104.921875</c:v>
                </c:pt>
                <c:pt idx="41443">
                  <c:v>104.92447916666667</c:v>
                </c:pt>
                <c:pt idx="41444">
                  <c:v>104.92708333333333</c:v>
                </c:pt>
                <c:pt idx="41445">
                  <c:v>104.9296875</c:v>
                </c:pt>
                <c:pt idx="41446">
                  <c:v>104.93229166666667</c:v>
                </c:pt>
                <c:pt idx="41447">
                  <c:v>104.93489583333333</c:v>
                </c:pt>
                <c:pt idx="41448">
                  <c:v>104.9375</c:v>
                </c:pt>
                <c:pt idx="41449">
                  <c:v>104.94010416666667</c:v>
                </c:pt>
                <c:pt idx="41450">
                  <c:v>104.94270833333333</c:v>
                </c:pt>
                <c:pt idx="41451">
                  <c:v>104.9453125</c:v>
                </c:pt>
                <c:pt idx="41452">
                  <c:v>104.94791666666667</c:v>
                </c:pt>
                <c:pt idx="41453">
                  <c:v>104.95052083333333</c:v>
                </c:pt>
                <c:pt idx="41454">
                  <c:v>104.953125</c:v>
                </c:pt>
                <c:pt idx="41455">
                  <c:v>104.95572916666667</c:v>
                </c:pt>
                <c:pt idx="41456">
                  <c:v>104.95833333333333</c:v>
                </c:pt>
                <c:pt idx="41457">
                  <c:v>104.9609375</c:v>
                </c:pt>
                <c:pt idx="41458">
                  <c:v>104.96354166666667</c:v>
                </c:pt>
                <c:pt idx="41459">
                  <c:v>104.96614583333333</c:v>
                </c:pt>
                <c:pt idx="41460">
                  <c:v>104.96875</c:v>
                </c:pt>
                <c:pt idx="41461">
                  <c:v>104.97135416666667</c:v>
                </c:pt>
                <c:pt idx="41462">
                  <c:v>104.97395833333333</c:v>
                </c:pt>
                <c:pt idx="41463">
                  <c:v>104.9765625</c:v>
                </c:pt>
                <c:pt idx="41464">
                  <c:v>104.97916666666667</c:v>
                </c:pt>
                <c:pt idx="41465">
                  <c:v>104.98177083333333</c:v>
                </c:pt>
                <c:pt idx="41466">
                  <c:v>104.984375</c:v>
                </c:pt>
                <c:pt idx="41467">
                  <c:v>104.98697916666667</c:v>
                </c:pt>
                <c:pt idx="41468">
                  <c:v>104.98958333333333</c:v>
                </c:pt>
                <c:pt idx="41469">
                  <c:v>104.9921875</c:v>
                </c:pt>
                <c:pt idx="41470">
                  <c:v>104.99479166666667</c:v>
                </c:pt>
                <c:pt idx="41471">
                  <c:v>104.99739583333333</c:v>
                </c:pt>
                <c:pt idx="41472">
                  <c:v>105</c:v>
                </c:pt>
                <c:pt idx="41473">
                  <c:v>105.00260416666667</c:v>
                </c:pt>
                <c:pt idx="41474">
                  <c:v>105.00520833333333</c:v>
                </c:pt>
                <c:pt idx="41475">
                  <c:v>105.0078125</c:v>
                </c:pt>
                <c:pt idx="41476">
                  <c:v>105.01041666666667</c:v>
                </c:pt>
                <c:pt idx="41477">
                  <c:v>105.01302083333333</c:v>
                </c:pt>
                <c:pt idx="41478">
                  <c:v>105.015625</c:v>
                </c:pt>
                <c:pt idx="41479">
                  <c:v>105.01822916666667</c:v>
                </c:pt>
                <c:pt idx="41480">
                  <c:v>105.02083333333333</c:v>
                </c:pt>
                <c:pt idx="41481">
                  <c:v>105.0234375</c:v>
                </c:pt>
                <c:pt idx="41482">
                  <c:v>105.02604166666667</c:v>
                </c:pt>
                <c:pt idx="41483">
                  <c:v>105.02864583333333</c:v>
                </c:pt>
                <c:pt idx="41484">
                  <c:v>105.03125</c:v>
                </c:pt>
                <c:pt idx="41485">
                  <c:v>105.03385416666667</c:v>
                </c:pt>
                <c:pt idx="41486">
                  <c:v>105.03645833333333</c:v>
                </c:pt>
                <c:pt idx="41487">
                  <c:v>105.0390625</c:v>
                </c:pt>
                <c:pt idx="41488">
                  <c:v>105.04166666666667</c:v>
                </c:pt>
                <c:pt idx="41489">
                  <c:v>105.04427083333333</c:v>
                </c:pt>
                <c:pt idx="41490">
                  <c:v>105.046875</c:v>
                </c:pt>
                <c:pt idx="41491">
                  <c:v>105.04947916666667</c:v>
                </c:pt>
                <c:pt idx="41492">
                  <c:v>105.05208333333333</c:v>
                </c:pt>
                <c:pt idx="41493">
                  <c:v>105.0546875</c:v>
                </c:pt>
                <c:pt idx="41494">
                  <c:v>105.05729166666667</c:v>
                </c:pt>
                <c:pt idx="41495">
                  <c:v>105.05989583333333</c:v>
                </c:pt>
                <c:pt idx="41496">
                  <c:v>105.0625</c:v>
                </c:pt>
                <c:pt idx="41497">
                  <c:v>105.06510416666667</c:v>
                </c:pt>
                <c:pt idx="41498">
                  <c:v>105.06770833333333</c:v>
                </c:pt>
                <c:pt idx="41499">
                  <c:v>105.0703125</c:v>
                </c:pt>
                <c:pt idx="41500">
                  <c:v>105.07291666666667</c:v>
                </c:pt>
                <c:pt idx="41501">
                  <c:v>105.07552083333333</c:v>
                </c:pt>
                <c:pt idx="41502">
                  <c:v>105.078125</c:v>
                </c:pt>
                <c:pt idx="41503">
                  <c:v>105.08072916666667</c:v>
                </c:pt>
                <c:pt idx="41504">
                  <c:v>105.08333333333333</c:v>
                </c:pt>
                <c:pt idx="41505">
                  <c:v>105.0859375</c:v>
                </c:pt>
                <c:pt idx="41506">
                  <c:v>105.08854166666667</c:v>
                </c:pt>
                <c:pt idx="41507">
                  <c:v>105.09114583333333</c:v>
                </c:pt>
                <c:pt idx="41508">
                  <c:v>105.09375</c:v>
                </c:pt>
                <c:pt idx="41509">
                  <c:v>105.09635416666667</c:v>
                </c:pt>
                <c:pt idx="41510">
                  <c:v>105.09895833333333</c:v>
                </c:pt>
                <c:pt idx="41511">
                  <c:v>105.1015625</c:v>
                </c:pt>
                <c:pt idx="41512">
                  <c:v>105.10416666666667</c:v>
                </c:pt>
                <c:pt idx="41513">
                  <c:v>105.10677083333333</c:v>
                </c:pt>
                <c:pt idx="41514">
                  <c:v>105.109375</c:v>
                </c:pt>
                <c:pt idx="41515">
                  <c:v>105.11197916666667</c:v>
                </c:pt>
                <c:pt idx="41516">
                  <c:v>105.11458333333333</c:v>
                </c:pt>
                <c:pt idx="41517">
                  <c:v>105.1171875</c:v>
                </c:pt>
                <c:pt idx="41518">
                  <c:v>105.11979166666667</c:v>
                </c:pt>
                <c:pt idx="41519">
                  <c:v>105.12239583333333</c:v>
                </c:pt>
                <c:pt idx="41520">
                  <c:v>105.125</c:v>
                </c:pt>
                <c:pt idx="41521">
                  <c:v>105.12760416666667</c:v>
                </c:pt>
                <c:pt idx="41522">
                  <c:v>105.13020833333333</c:v>
                </c:pt>
                <c:pt idx="41523">
                  <c:v>105.1328125</c:v>
                </c:pt>
                <c:pt idx="41524">
                  <c:v>105.13541666666667</c:v>
                </c:pt>
                <c:pt idx="41525">
                  <c:v>105.13802083333333</c:v>
                </c:pt>
                <c:pt idx="41526">
                  <c:v>105.140625</c:v>
                </c:pt>
                <c:pt idx="41527">
                  <c:v>105.14322916666667</c:v>
                </c:pt>
                <c:pt idx="41528">
                  <c:v>105.14583333333333</c:v>
                </c:pt>
                <c:pt idx="41529">
                  <c:v>105.1484375</c:v>
                </c:pt>
                <c:pt idx="41530">
                  <c:v>105.15104166666667</c:v>
                </c:pt>
                <c:pt idx="41531">
                  <c:v>105.15364583333333</c:v>
                </c:pt>
                <c:pt idx="41532">
                  <c:v>105.15625</c:v>
                </c:pt>
                <c:pt idx="41533">
                  <c:v>105.15885416666667</c:v>
                </c:pt>
                <c:pt idx="41534">
                  <c:v>105.16145833333333</c:v>
                </c:pt>
                <c:pt idx="41535">
                  <c:v>105.1640625</c:v>
                </c:pt>
                <c:pt idx="41536">
                  <c:v>105.16666666666667</c:v>
                </c:pt>
                <c:pt idx="41537">
                  <c:v>105.16927083333333</c:v>
                </c:pt>
                <c:pt idx="41538">
                  <c:v>105.171875</c:v>
                </c:pt>
                <c:pt idx="41539">
                  <c:v>105.17447916666667</c:v>
                </c:pt>
                <c:pt idx="41540">
                  <c:v>105.17708333333333</c:v>
                </c:pt>
                <c:pt idx="41541">
                  <c:v>105.1796875</c:v>
                </c:pt>
                <c:pt idx="41542">
                  <c:v>105.18229166666667</c:v>
                </c:pt>
                <c:pt idx="41543">
                  <c:v>105.18489583333333</c:v>
                </c:pt>
                <c:pt idx="41544">
                  <c:v>105.1875</c:v>
                </c:pt>
                <c:pt idx="41545">
                  <c:v>105.19010416666667</c:v>
                </c:pt>
                <c:pt idx="41546">
                  <c:v>105.19270833333333</c:v>
                </c:pt>
                <c:pt idx="41547">
                  <c:v>105.1953125</c:v>
                </c:pt>
                <c:pt idx="41548">
                  <c:v>105.19791666666667</c:v>
                </c:pt>
                <c:pt idx="41549">
                  <c:v>105.20052083333333</c:v>
                </c:pt>
                <c:pt idx="41550">
                  <c:v>105.203125</c:v>
                </c:pt>
                <c:pt idx="41551">
                  <c:v>105.20572916666667</c:v>
                </c:pt>
                <c:pt idx="41552">
                  <c:v>105.20833333333333</c:v>
                </c:pt>
                <c:pt idx="41553">
                  <c:v>105.2109375</c:v>
                </c:pt>
                <c:pt idx="41554">
                  <c:v>105.21354166666667</c:v>
                </c:pt>
                <c:pt idx="41555">
                  <c:v>105.21614583333333</c:v>
                </c:pt>
                <c:pt idx="41556">
                  <c:v>105.21875</c:v>
                </c:pt>
                <c:pt idx="41557">
                  <c:v>105.22135416666667</c:v>
                </c:pt>
                <c:pt idx="41558">
                  <c:v>105.22395833333333</c:v>
                </c:pt>
                <c:pt idx="41559">
                  <c:v>105.2265625</c:v>
                </c:pt>
                <c:pt idx="41560">
                  <c:v>105.22916666666667</c:v>
                </c:pt>
                <c:pt idx="41561">
                  <c:v>105.23177083333333</c:v>
                </c:pt>
                <c:pt idx="41562">
                  <c:v>105.234375</c:v>
                </c:pt>
                <c:pt idx="41563">
                  <c:v>105.23697916666667</c:v>
                </c:pt>
                <c:pt idx="41564">
                  <c:v>105.23958333333333</c:v>
                </c:pt>
                <c:pt idx="41565">
                  <c:v>105.2421875</c:v>
                </c:pt>
                <c:pt idx="41566">
                  <c:v>105.24479166666667</c:v>
                </c:pt>
                <c:pt idx="41567">
                  <c:v>105.24739583333333</c:v>
                </c:pt>
                <c:pt idx="41568">
                  <c:v>105.25</c:v>
                </c:pt>
                <c:pt idx="41569">
                  <c:v>105.25260416666667</c:v>
                </c:pt>
                <c:pt idx="41570">
                  <c:v>105.25520833333333</c:v>
                </c:pt>
                <c:pt idx="41571">
                  <c:v>105.2578125</c:v>
                </c:pt>
                <c:pt idx="41572">
                  <c:v>105.26041666666667</c:v>
                </c:pt>
                <c:pt idx="41573">
                  <c:v>105.26302083333333</c:v>
                </c:pt>
                <c:pt idx="41574">
                  <c:v>105.265625</c:v>
                </c:pt>
                <c:pt idx="41575">
                  <c:v>105.26822916666667</c:v>
                </c:pt>
                <c:pt idx="41576">
                  <c:v>105.27083333333333</c:v>
                </c:pt>
                <c:pt idx="41577">
                  <c:v>105.2734375</c:v>
                </c:pt>
                <c:pt idx="41578">
                  <c:v>105.27604166666667</c:v>
                </c:pt>
                <c:pt idx="41579">
                  <c:v>105.27864583333333</c:v>
                </c:pt>
                <c:pt idx="41580">
                  <c:v>105.28125</c:v>
                </c:pt>
                <c:pt idx="41581">
                  <c:v>105.28385416666667</c:v>
                </c:pt>
                <c:pt idx="41582">
                  <c:v>105.28645833333333</c:v>
                </c:pt>
                <c:pt idx="41583">
                  <c:v>105.2890625</c:v>
                </c:pt>
                <c:pt idx="41584">
                  <c:v>105.29166666666667</c:v>
                </c:pt>
                <c:pt idx="41585">
                  <c:v>105.29427083333333</c:v>
                </c:pt>
                <c:pt idx="41586">
                  <c:v>105.296875</c:v>
                </c:pt>
                <c:pt idx="41587">
                  <c:v>105.29947916666667</c:v>
                </c:pt>
                <c:pt idx="41588">
                  <c:v>105.30208333333333</c:v>
                </c:pt>
                <c:pt idx="41589">
                  <c:v>105.3046875</c:v>
                </c:pt>
                <c:pt idx="41590">
                  <c:v>105.30729166666667</c:v>
                </c:pt>
                <c:pt idx="41591">
                  <c:v>105.30989583333333</c:v>
                </c:pt>
                <c:pt idx="41592">
                  <c:v>105.3125</c:v>
                </c:pt>
                <c:pt idx="41593">
                  <c:v>105.31510416666667</c:v>
                </c:pt>
                <c:pt idx="41594">
                  <c:v>105.31770833333333</c:v>
                </c:pt>
                <c:pt idx="41595">
                  <c:v>105.3203125</c:v>
                </c:pt>
                <c:pt idx="41596">
                  <c:v>105.32291666666667</c:v>
                </c:pt>
                <c:pt idx="41597">
                  <c:v>105.32552083333333</c:v>
                </c:pt>
                <c:pt idx="41598">
                  <c:v>105.328125</c:v>
                </c:pt>
                <c:pt idx="41599">
                  <c:v>105.33072916666667</c:v>
                </c:pt>
                <c:pt idx="41600">
                  <c:v>105.33333333333333</c:v>
                </c:pt>
                <c:pt idx="41601">
                  <c:v>105.3359375</c:v>
                </c:pt>
                <c:pt idx="41602">
                  <c:v>105.33854166666667</c:v>
                </c:pt>
                <c:pt idx="41603">
                  <c:v>105.34114583333333</c:v>
                </c:pt>
                <c:pt idx="41604">
                  <c:v>105.34375</c:v>
                </c:pt>
                <c:pt idx="41605">
                  <c:v>105.34635416666667</c:v>
                </c:pt>
                <c:pt idx="41606">
                  <c:v>105.34895833333333</c:v>
                </c:pt>
                <c:pt idx="41607">
                  <c:v>105.3515625</c:v>
                </c:pt>
                <c:pt idx="41608">
                  <c:v>105.35416666666667</c:v>
                </c:pt>
                <c:pt idx="41609">
                  <c:v>105.35677083333333</c:v>
                </c:pt>
                <c:pt idx="41610">
                  <c:v>105.359375</c:v>
                </c:pt>
                <c:pt idx="41611">
                  <c:v>105.36197916666667</c:v>
                </c:pt>
                <c:pt idx="41612">
                  <c:v>105.36458333333333</c:v>
                </c:pt>
                <c:pt idx="41613">
                  <c:v>105.3671875</c:v>
                </c:pt>
                <c:pt idx="41614">
                  <c:v>105.36979166666667</c:v>
                </c:pt>
                <c:pt idx="41615">
                  <c:v>105.37239583333333</c:v>
                </c:pt>
                <c:pt idx="41616">
                  <c:v>105.375</c:v>
                </c:pt>
                <c:pt idx="41617">
                  <c:v>105.37760416666667</c:v>
                </c:pt>
                <c:pt idx="41618">
                  <c:v>105.38020833333333</c:v>
                </c:pt>
                <c:pt idx="41619">
                  <c:v>105.3828125</c:v>
                </c:pt>
                <c:pt idx="41620">
                  <c:v>105.38541666666667</c:v>
                </c:pt>
                <c:pt idx="41621">
                  <c:v>105.38802083333333</c:v>
                </c:pt>
                <c:pt idx="41622">
                  <c:v>105.390625</c:v>
                </c:pt>
                <c:pt idx="41623">
                  <c:v>105.39322916666667</c:v>
                </c:pt>
                <c:pt idx="41624">
                  <c:v>105.39583333333333</c:v>
                </c:pt>
                <c:pt idx="41625">
                  <c:v>105.3984375</c:v>
                </c:pt>
                <c:pt idx="41626">
                  <c:v>105.40104166666667</c:v>
                </c:pt>
                <c:pt idx="41627">
                  <c:v>105.40364583333333</c:v>
                </c:pt>
                <c:pt idx="41628">
                  <c:v>105.40625</c:v>
                </c:pt>
                <c:pt idx="41629">
                  <c:v>105.40885416666667</c:v>
                </c:pt>
                <c:pt idx="41630">
                  <c:v>105.41145833333333</c:v>
                </c:pt>
                <c:pt idx="41631">
                  <c:v>105.4140625</c:v>
                </c:pt>
                <c:pt idx="41632">
                  <c:v>105.41666666666667</c:v>
                </c:pt>
                <c:pt idx="41633">
                  <c:v>105.41927083333333</c:v>
                </c:pt>
                <c:pt idx="41634">
                  <c:v>105.421875</c:v>
                </c:pt>
                <c:pt idx="41635">
                  <c:v>105.42447916666667</c:v>
                </c:pt>
                <c:pt idx="41636">
                  <c:v>105.42708333333333</c:v>
                </c:pt>
                <c:pt idx="41637">
                  <c:v>105.4296875</c:v>
                </c:pt>
                <c:pt idx="41638">
                  <c:v>105.43229166666667</c:v>
                </c:pt>
                <c:pt idx="41639">
                  <c:v>105.43489583333333</c:v>
                </c:pt>
                <c:pt idx="41640">
                  <c:v>105.4375</c:v>
                </c:pt>
                <c:pt idx="41641">
                  <c:v>105.44010416666667</c:v>
                </c:pt>
                <c:pt idx="41642">
                  <c:v>105.44270833333333</c:v>
                </c:pt>
                <c:pt idx="41643">
                  <c:v>105.4453125</c:v>
                </c:pt>
                <c:pt idx="41644">
                  <c:v>105.44791666666667</c:v>
                </c:pt>
                <c:pt idx="41645">
                  <c:v>105.45052083333333</c:v>
                </c:pt>
                <c:pt idx="41646">
                  <c:v>105.453125</c:v>
                </c:pt>
                <c:pt idx="41647">
                  <c:v>105.45572916666667</c:v>
                </c:pt>
                <c:pt idx="41648">
                  <c:v>105.45833333333333</c:v>
                </c:pt>
                <c:pt idx="41649">
                  <c:v>105.4609375</c:v>
                </c:pt>
                <c:pt idx="41650">
                  <c:v>105.46354166666667</c:v>
                </c:pt>
                <c:pt idx="41651">
                  <c:v>105.46614583333333</c:v>
                </c:pt>
                <c:pt idx="41652">
                  <c:v>105.46875</c:v>
                </c:pt>
                <c:pt idx="41653">
                  <c:v>105.47135416666667</c:v>
                </c:pt>
                <c:pt idx="41654">
                  <c:v>105.47395833333333</c:v>
                </c:pt>
                <c:pt idx="41655">
                  <c:v>105.4765625</c:v>
                </c:pt>
                <c:pt idx="41656">
                  <c:v>105.47916666666667</c:v>
                </c:pt>
                <c:pt idx="41657">
                  <c:v>105.48177083333333</c:v>
                </c:pt>
                <c:pt idx="41658">
                  <c:v>105.484375</c:v>
                </c:pt>
                <c:pt idx="41659">
                  <c:v>105.48697916666667</c:v>
                </c:pt>
                <c:pt idx="41660">
                  <c:v>105.48958333333333</c:v>
                </c:pt>
                <c:pt idx="41661">
                  <c:v>105.4921875</c:v>
                </c:pt>
                <c:pt idx="41662">
                  <c:v>105.49479166666667</c:v>
                </c:pt>
                <c:pt idx="41663">
                  <c:v>105.49739583333333</c:v>
                </c:pt>
                <c:pt idx="41664">
                  <c:v>105.5</c:v>
                </c:pt>
                <c:pt idx="41665">
                  <c:v>105.50260416666667</c:v>
                </c:pt>
                <c:pt idx="41666">
                  <c:v>105.50520833333333</c:v>
                </c:pt>
                <c:pt idx="41667">
                  <c:v>105.5078125</c:v>
                </c:pt>
                <c:pt idx="41668">
                  <c:v>105.51041666666667</c:v>
                </c:pt>
                <c:pt idx="41669">
                  <c:v>105.51302083333333</c:v>
                </c:pt>
                <c:pt idx="41670">
                  <c:v>105.515625</c:v>
                </c:pt>
                <c:pt idx="41671">
                  <c:v>105.51822916666667</c:v>
                </c:pt>
                <c:pt idx="41672">
                  <c:v>105.52083333333333</c:v>
                </c:pt>
                <c:pt idx="41673">
                  <c:v>105.5234375</c:v>
                </c:pt>
                <c:pt idx="41674">
                  <c:v>105.52604166666667</c:v>
                </c:pt>
                <c:pt idx="41675">
                  <c:v>105.52864583333333</c:v>
                </c:pt>
                <c:pt idx="41676">
                  <c:v>105.53125</c:v>
                </c:pt>
                <c:pt idx="41677">
                  <c:v>105.53385416666667</c:v>
                </c:pt>
                <c:pt idx="41678">
                  <c:v>105.53645833333333</c:v>
                </c:pt>
                <c:pt idx="41679">
                  <c:v>105.5390625</c:v>
                </c:pt>
                <c:pt idx="41680">
                  <c:v>105.54166666666667</c:v>
                </c:pt>
                <c:pt idx="41681">
                  <c:v>105.54427083333333</c:v>
                </c:pt>
                <c:pt idx="41682">
                  <c:v>105.546875</c:v>
                </c:pt>
                <c:pt idx="41683">
                  <c:v>105.54947916666667</c:v>
                </c:pt>
                <c:pt idx="41684">
                  <c:v>105.55208333333333</c:v>
                </c:pt>
                <c:pt idx="41685">
                  <c:v>105.5546875</c:v>
                </c:pt>
                <c:pt idx="41686">
                  <c:v>105.55729166666667</c:v>
                </c:pt>
                <c:pt idx="41687">
                  <c:v>105.55989583333333</c:v>
                </c:pt>
                <c:pt idx="41688">
                  <c:v>105.5625</c:v>
                </c:pt>
                <c:pt idx="41689">
                  <c:v>105.56510416666667</c:v>
                </c:pt>
                <c:pt idx="41690">
                  <c:v>105.56770833333333</c:v>
                </c:pt>
                <c:pt idx="41691">
                  <c:v>105.5703125</c:v>
                </c:pt>
                <c:pt idx="41692">
                  <c:v>105.57291666666667</c:v>
                </c:pt>
                <c:pt idx="41693">
                  <c:v>105.57552083333333</c:v>
                </c:pt>
                <c:pt idx="41694">
                  <c:v>105.578125</c:v>
                </c:pt>
                <c:pt idx="41695">
                  <c:v>105.58072916666667</c:v>
                </c:pt>
                <c:pt idx="41696">
                  <c:v>105.58333333333333</c:v>
                </c:pt>
                <c:pt idx="41697">
                  <c:v>105.5859375</c:v>
                </c:pt>
                <c:pt idx="41698">
                  <c:v>105.58854166666667</c:v>
                </c:pt>
                <c:pt idx="41699">
                  <c:v>105.59114583333333</c:v>
                </c:pt>
                <c:pt idx="41700">
                  <c:v>105.59375</c:v>
                </c:pt>
                <c:pt idx="41701">
                  <c:v>105.59635416666667</c:v>
                </c:pt>
                <c:pt idx="41702">
                  <c:v>105.59895833333333</c:v>
                </c:pt>
                <c:pt idx="41703">
                  <c:v>105.6015625</c:v>
                </c:pt>
                <c:pt idx="41704">
                  <c:v>105.60416666666667</c:v>
                </c:pt>
                <c:pt idx="41705">
                  <c:v>105.60677083333333</c:v>
                </c:pt>
                <c:pt idx="41706">
                  <c:v>105.609375</c:v>
                </c:pt>
                <c:pt idx="41707">
                  <c:v>105.61197916666667</c:v>
                </c:pt>
                <c:pt idx="41708">
                  <c:v>105.61458333333333</c:v>
                </c:pt>
                <c:pt idx="41709">
                  <c:v>105.6171875</c:v>
                </c:pt>
                <c:pt idx="41710">
                  <c:v>105.61979166666667</c:v>
                </c:pt>
                <c:pt idx="41711">
                  <c:v>105.62239583333333</c:v>
                </c:pt>
                <c:pt idx="41712">
                  <c:v>105.625</c:v>
                </c:pt>
                <c:pt idx="41713">
                  <c:v>105.62760416666667</c:v>
                </c:pt>
                <c:pt idx="41714">
                  <c:v>105.63020833333333</c:v>
                </c:pt>
                <c:pt idx="41715">
                  <c:v>105.6328125</c:v>
                </c:pt>
                <c:pt idx="41716">
                  <c:v>105.63541666666667</c:v>
                </c:pt>
                <c:pt idx="41717">
                  <c:v>105.63802083333333</c:v>
                </c:pt>
                <c:pt idx="41718">
                  <c:v>105.640625</c:v>
                </c:pt>
                <c:pt idx="41719">
                  <c:v>105.64322916666667</c:v>
                </c:pt>
                <c:pt idx="41720">
                  <c:v>105.64583333333333</c:v>
                </c:pt>
                <c:pt idx="41721">
                  <c:v>105.6484375</c:v>
                </c:pt>
                <c:pt idx="41722">
                  <c:v>105.65104166666667</c:v>
                </c:pt>
                <c:pt idx="41723">
                  <c:v>105.65364583333333</c:v>
                </c:pt>
                <c:pt idx="41724">
                  <c:v>105.65625</c:v>
                </c:pt>
                <c:pt idx="41725">
                  <c:v>105.65885416666667</c:v>
                </c:pt>
                <c:pt idx="41726">
                  <c:v>105.66145833333333</c:v>
                </c:pt>
                <c:pt idx="41727">
                  <c:v>105.6640625</c:v>
                </c:pt>
                <c:pt idx="41728">
                  <c:v>105.66666666666667</c:v>
                </c:pt>
                <c:pt idx="41729">
                  <c:v>105.66927083333333</c:v>
                </c:pt>
                <c:pt idx="41730">
                  <c:v>105.671875</c:v>
                </c:pt>
                <c:pt idx="41731">
                  <c:v>105.67447916666667</c:v>
                </c:pt>
                <c:pt idx="41732">
                  <c:v>105.67708333333333</c:v>
                </c:pt>
                <c:pt idx="41733">
                  <c:v>105.6796875</c:v>
                </c:pt>
                <c:pt idx="41734">
                  <c:v>105.68229166666667</c:v>
                </c:pt>
                <c:pt idx="41735">
                  <c:v>105.68489583333333</c:v>
                </c:pt>
                <c:pt idx="41736">
                  <c:v>105.6875</c:v>
                </c:pt>
                <c:pt idx="41737">
                  <c:v>105.69010416666667</c:v>
                </c:pt>
                <c:pt idx="41738">
                  <c:v>105.69270833333333</c:v>
                </c:pt>
                <c:pt idx="41739">
                  <c:v>105.6953125</c:v>
                </c:pt>
                <c:pt idx="41740">
                  <c:v>105.69791666666667</c:v>
                </c:pt>
                <c:pt idx="41741">
                  <c:v>105.70052083333333</c:v>
                </c:pt>
                <c:pt idx="41742">
                  <c:v>105.703125</c:v>
                </c:pt>
                <c:pt idx="41743">
                  <c:v>105.70572916666667</c:v>
                </c:pt>
                <c:pt idx="41744">
                  <c:v>105.70833333333333</c:v>
                </c:pt>
                <c:pt idx="41745">
                  <c:v>105.7109375</c:v>
                </c:pt>
                <c:pt idx="41746">
                  <c:v>105.71354166666667</c:v>
                </c:pt>
                <c:pt idx="41747">
                  <c:v>105.71614583333333</c:v>
                </c:pt>
                <c:pt idx="41748">
                  <c:v>105.71875</c:v>
                </c:pt>
                <c:pt idx="41749">
                  <c:v>105.72135416666667</c:v>
                </c:pt>
                <c:pt idx="41750">
                  <c:v>105.72395833333333</c:v>
                </c:pt>
                <c:pt idx="41751">
                  <c:v>105.7265625</c:v>
                </c:pt>
                <c:pt idx="41752">
                  <c:v>105.72916666666667</c:v>
                </c:pt>
                <c:pt idx="41753">
                  <c:v>105.73177083333333</c:v>
                </c:pt>
                <c:pt idx="41754">
                  <c:v>105.734375</c:v>
                </c:pt>
                <c:pt idx="41755">
                  <c:v>105.73697916666667</c:v>
                </c:pt>
                <c:pt idx="41756">
                  <c:v>105.73958333333333</c:v>
                </c:pt>
                <c:pt idx="41757">
                  <c:v>105.7421875</c:v>
                </c:pt>
                <c:pt idx="41758">
                  <c:v>105.74479166666667</c:v>
                </c:pt>
                <c:pt idx="41759">
                  <c:v>105.74739583333333</c:v>
                </c:pt>
                <c:pt idx="41760">
                  <c:v>105.75</c:v>
                </c:pt>
                <c:pt idx="41761">
                  <c:v>105.75260416666667</c:v>
                </c:pt>
                <c:pt idx="41762">
                  <c:v>105.75520833333333</c:v>
                </c:pt>
                <c:pt idx="41763">
                  <c:v>105.7578125</c:v>
                </c:pt>
                <c:pt idx="41764">
                  <c:v>105.76041666666667</c:v>
                </c:pt>
                <c:pt idx="41765">
                  <c:v>105.76302083333333</c:v>
                </c:pt>
                <c:pt idx="41766">
                  <c:v>105.765625</c:v>
                </c:pt>
                <c:pt idx="41767">
                  <c:v>105.76822916666667</c:v>
                </c:pt>
                <c:pt idx="41768">
                  <c:v>105.77083333333333</c:v>
                </c:pt>
                <c:pt idx="41769">
                  <c:v>105.7734375</c:v>
                </c:pt>
                <c:pt idx="41770">
                  <c:v>105.77604166666667</c:v>
                </c:pt>
                <c:pt idx="41771">
                  <c:v>105.77864583333333</c:v>
                </c:pt>
                <c:pt idx="41772">
                  <c:v>105.78125</c:v>
                </c:pt>
                <c:pt idx="41773">
                  <c:v>105.78385416666667</c:v>
                </c:pt>
                <c:pt idx="41774">
                  <c:v>105.78645833333333</c:v>
                </c:pt>
                <c:pt idx="41775">
                  <c:v>105.7890625</c:v>
                </c:pt>
                <c:pt idx="41776">
                  <c:v>105.79166666666667</c:v>
                </c:pt>
                <c:pt idx="41777">
                  <c:v>105.79427083333333</c:v>
                </c:pt>
                <c:pt idx="41778">
                  <c:v>105.796875</c:v>
                </c:pt>
                <c:pt idx="41779">
                  <c:v>105.79947916666667</c:v>
                </c:pt>
                <c:pt idx="41780">
                  <c:v>105.80208333333333</c:v>
                </c:pt>
                <c:pt idx="41781">
                  <c:v>105.8046875</c:v>
                </c:pt>
                <c:pt idx="41782">
                  <c:v>105.80729166666667</c:v>
                </c:pt>
                <c:pt idx="41783">
                  <c:v>105.80989583333333</c:v>
                </c:pt>
                <c:pt idx="41784">
                  <c:v>105.8125</c:v>
                </c:pt>
                <c:pt idx="41785">
                  <c:v>105.81510416666667</c:v>
                </c:pt>
                <c:pt idx="41786">
                  <c:v>105.81770833333333</c:v>
                </c:pt>
                <c:pt idx="41787">
                  <c:v>105.8203125</c:v>
                </c:pt>
                <c:pt idx="41788">
                  <c:v>105.82291666666667</c:v>
                </c:pt>
                <c:pt idx="41789">
                  <c:v>105.82552083333333</c:v>
                </c:pt>
                <c:pt idx="41790">
                  <c:v>105.828125</c:v>
                </c:pt>
                <c:pt idx="41791">
                  <c:v>105.83072916666667</c:v>
                </c:pt>
                <c:pt idx="41792">
                  <c:v>105.83333333333333</c:v>
                </c:pt>
                <c:pt idx="41793">
                  <c:v>105.8359375</c:v>
                </c:pt>
                <c:pt idx="41794">
                  <c:v>105.83854166666667</c:v>
                </c:pt>
                <c:pt idx="41795">
                  <c:v>105.84114583333333</c:v>
                </c:pt>
                <c:pt idx="41796">
                  <c:v>105.84375</c:v>
                </c:pt>
                <c:pt idx="41797">
                  <c:v>105.84635416666667</c:v>
                </c:pt>
                <c:pt idx="41798">
                  <c:v>105.84895833333333</c:v>
                </c:pt>
                <c:pt idx="41799">
                  <c:v>105.8515625</c:v>
                </c:pt>
                <c:pt idx="41800">
                  <c:v>105.85416666666667</c:v>
                </c:pt>
                <c:pt idx="41801">
                  <c:v>105.85677083333333</c:v>
                </c:pt>
                <c:pt idx="41802">
                  <c:v>105.859375</c:v>
                </c:pt>
                <c:pt idx="41803">
                  <c:v>105.86197916666667</c:v>
                </c:pt>
                <c:pt idx="41804">
                  <c:v>105.86458333333333</c:v>
                </c:pt>
                <c:pt idx="41805">
                  <c:v>105.8671875</c:v>
                </c:pt>
                <c:pt idx="41806">
                  <c:v>105.86979166666667</c:v>
                </c:pt>
                <c:pt idx="41807">
                  <c:v>105.87239583333333</c:v>
                </c:pt>
                <c:pt idx="41808">
                  <c:v>105.875</c:v>
                </c:pt>
                <c:pt idx="41809">
                  <c:v>105.87760416666667</c:v>
                </c:pt>
                <c:pt idx="41810">
                  <c:v>105.88020833333333</c:v>
                </c:pt>
                <c:pt idx="41811">
                  <c:v>105.8828125</c:v>
                </c:pt>
                <c:pt idx="41812">
                  <c:v>105.88541666666667</c:v>
                </c:pt>
                <c:pt idx="41813">
                  <c:v>105.88802083333333</c:v>
                </c:pt>
                <c:pt idx="41814">
                  <c:v>105.890625</c:v>
                </c:pt>
                <c:pt idx="41815">
                  <c:v>105.89322916666667</c:v>
                </c:pt>
                <c:pt idx="41816">
                  <c:v>105.89583333333333</c:v>
                </c:pt>
                <c:pt idx="41817">
                  <c:v>105.8984375</c:v>
                </c:pt>
                <c:pt idx="41818">
                  <c:v>105.90104166666667</c:v>
                </c:pt>
                <c:pt idx="41819">
                  <c:v>105.90364583333333</c:v>
                </c:pt>
                <c:pt idx="41820">
                  <c:v>105.90625</c:v>
                </c:pt>
                <c:pt idx="41821">
                  <c:v>105.90885416666667</c:v>
                </c:pt>
                <c:pt idx="41822">
                  <c:v>105.91145833333333</c:v>
                </c:pt>
                <c:pt idx="41823">
                  <c:v>105.9140625</c:v>
                </c:pt>
                <c:pt idx="41824">
                  <c:v>105.91666666666667</c:v>
                </c:pt>
                <c:pt idx="41825">
                  <c:v>105.91927083333333</c:v>
                </c:pt>
                <c:pt idx="41826">
                  <c:v>105.921875</c:v>
                </c:pt>
                <c:pt idx="41827">
                  <c:v>105.92447916666667</c:v>
                </c:pt>
                <c:pt idx="41828">
                  <c:v>105.92708333333333</c:v>
                </c:pt>
                <c:pt idx="41829">
                  <c:v>105.9296875</c:v>
                </c:pt>
                <c:pt idx="41830">
                  <c:v>105.93229166666667</c:v>
                </c:pt>
                <c:pt idx="41831">
                  <c:v>105.93489583333333</c:v>
                </c:pt>
                <c:pt idx="41832">
                  <c:v>105.9375</c:v>
                </c:pt>
                <c:pt idx="41833">
                  <c:v>105.94010416666667</c:v>
                </c:pt>
                <c:pt idx="41834">
                  <c:v>105.94270833333333</c:v>
                </c:pt>
                <c:pt idx="41835">
                  <c:v>105.9453125</c:v>
                </c:pt>
                <c:pt idx="41836">
                  <c:v>105.94791666666667</c:v>
                </c:pt>
                <c:pt idx="41837">
                  <c:v>105.95052083333333</c:v>
                </c:pt>
                <c:pt idx="41838">
                  <c:v>105.953125</c:v>
                </c:pt>
                <c:pt idx="41839">
                  <c:v>105.95572916666667</c:v>
                </c:pt>
                <c:pt idx="41840">
                  <c:v>105.95833333333333</c:v>
                </c:pt>
                <c:pt idx="41841">
                  <c:v>105.9609375</c:v>
                </c:pt>
                <c:pt idx="41842">
                  <c:v>105.96354166666667</c:v>
                </c:pt>
                <c:pt idx="41843">
                  <c:v>105.96614583333333</c:v>
                </c:pt>
                <c:pt idx="41844">
                  <c:v>105.96875</c:v>
                </c:pt>
                <c:pt idx="41845">
                  <c:v>105.97135416666667</c:v>
                </c:pt>
                <c:pt idx="41846">
                  <c:v>105.97395833333333</c:v>
                </c:pt>
                <c:pt idx="41847">
                  <c:v>105.9765625</c:v>
                </c:pt>
                <c:pt idx="41848">
                  <c:v>105.97916666666667</c:v>
                </c:pt>
                <c:pt idx="41849">
                  <c:v>105.98177083333333</c:v>
                </c:pt>
                <c:pt idx="41850">
                  <c:v>105.984375</c:v>
                </c:pt>
                <c:pt idx="41851">
                  <c:v>105.98697916666667</c:v>
                </c:pt>
                <c:pt idx="41852">
                  <c:v>105.98958333333333</c:v>
                </c:pt>
                <c:pt idx="41853">
                  <c:v>105.9921875</c:v>
                </c:pt>
                <c:pt idx="41854">
                  <c:v>105.99479166666667</c:v>
                </c:pt>
                <c:pt idx="41855">
                  <c:v>105.99739583333333</c:v>
                </c:pt>
                <c:pt idx="41856">
                  <c:v>106</c:v>
                </c:pt>
                <c:pt idx="41857">
                  <c:v>106.00260416666667</c:v>
                </c:pt>
                <c:pt idx="41858">
                  <c:v>106.00520833333333</c:v>
                </c:pt>
                <c:pt idx="41859">
                  <c:v>106.0078125</c:v>
                </c:pt>
                <c:pt idx="41860">
                  <c:v>106.01041666666667</c:v>
                </c:pt>
                <c:pt idx="41861">
                  <c:v>106.01302083333333</c:v>
                </c:pt>
                <c:pt idx="41862">
                  <c:v>106.015625</c:v>
                </c:pt>
                <c:pt idx="41863">
                  <c:v>106.01822916666667</c:v>
                </c:pt>
                <c:pt idx="41864">
                  <c:v>106.02083333333333</c:v>
                </c:pt>
                <c:pt idx="41865">
                  <c:v>106.0234375</c:v>
                </c:pt>
                <c:pt idx="41866">
                  <c:v>106.02604166666667</c:v>
                </c:pt>
                <c:pt idx="41867">
                  <c:v>106.02864583333333</c:v>
                </c:pt>
                <c:pt idx="41868">
                  <c:v>106.03125</c:v>
                </c:pt>
                <c:pt idx="41869">
                  <c:v>106.03385416666667</c:v>
                </c:pt>
                <c:pt idx="41870">
                  <c:v>106.03645833333333</c:v>
                </c:pt>
                <c:pt idx="41871">
                  <c:v>106.0390625</c:v>
                </c:pt>
                <c:pt idx="41872">
                  <c:v>106.04166666666667</c:v>
                </c:pt>
                <c:pt idx="41873">
                  <c:v>106.04427083333333</c:v>
                </c:pt>
                <c:pt idx="41874">
                  <c:v>106.046875</c:v>
                </c:pt>
                <c:pt idx="41875">
                  <c:v>106.04947916666667</c:v>
                </c:pt>
                <c:pt idx="41876">
                  <c:v>106.05208333333333</c:v>
                </c:pt>
                <c:pt idx="41877">
                  <c:v>106.0546875</c:v>
                </c:pt>
                <c:pt idx="41878">
                  <c:v>106.05729166666667</c:v>
                </c:pt>
                <c:pt idx="41879">
                  <c:v>106.05989583333333</c:v>
                </c:pt>
                <c:pt idx="41880">
                  <c:v>106.0625</c:v>
                </c:pt>
                <c:pt idx="41881">
                  <c:v>106.06510416666667</c:v>
                </c:pt>
                <c:pt idx="41882">
                  <c:v>106.06770833333333</c:v>
                </c:pt>
                <c:pt idx="41883">
                  <c:v>106.0703125</c:v>
                </c:pt>
                <c:pt idx="41884">
                  <c:v>106.07291666666667</c:v>
                </c:pt>
                <c:pt idx="41885">
                  <c:v>106.07552083333333</c:v>
                </c:pt>
                <c:pt idx="41886">
                  <c:v>106.078125</c:v>
                </c:pt>
                <c:pt idx="41887">
                  <c:v>106.08072916666667</c:v>
                </c:pt>
                <c:pt idx="41888">
                  <c:v>106.08333333333333</c:v>
                </c:pt>
                <c:pt idx="41889">
                  <c:v>106.0859375</c:v>
                </c:pt>
                <c:pt idx="41890">
                  <c:v>106.08854166666667</c:v>
                </c:pt>
                <c:pt idx="41891">
                  <c:v>106.09114583333333</c:v>
                </c:pt>
                <c:pt idx="41892">
                  <c:v>106.09375</c:v>
                </c:pt>
                <c:pt idx="41893">
                  <c:v>106.09635416666667</c:v>
                </c:pt>
                <c:pt idx="41894">
                  <c:v>106.09895833333333</c:v>
                </c:pt>
                <c:pt idx="41895">
                  <c:v>106.1015625</c:v>
                </c:pt>
                <c:pt idx="41896">
                  <c:v>106.10416666666667</c:v>
                </c:pt>
                <c:pt idx="41897">
                  <c:v>106.10677083333333</c:v>
                </c:pt>
                <c:pt idx="41898">
                  <c:v>106.109375</c:v>
                </c:pt>
                <c:pt idx="41899">
                  <c:v>106.11197916666667</c:v>
                </c:pt>
                <c:pt idx="41900">
                  <c:v>106.11458333333333</c:v>
                </c:pt>
                <c:pt idx="41901">
                  <c:v>106.1171875</c:v>
                </c:pt>
                <c:pt idx="41902">
                  <c:v>106.11979166666667</c:v>
                </c:pt>
                <c:pt idx="41903">
                  <c:v>106.12239583333333</c:v>
                </c:pt>
                <c:pt idx="41904">
                  <c:v>106.125</c:v>
                </c:pt>
                <c:pt idx="41905">
                  <c:v>106.12760416666667</c:v>
                </c:pt>
                <c:pt idx="41906">
                  <c:v>106.13020833333333</c:v>
                </c:pt>
                <c:pt idx="41907">
                  <c:v>106.1328125</c:v>
                </c:pt>
                <c:pt idx="41908">
                  <c:v>106.13541666666667</c:v>
                </c:pt>
                <c:pt idx="41909">
                  <c:v>106.13802083333333</c:v>
                </c:pt>
                <c:pt idx="41910">
                  <c:v>106.140625</c:v>
                </c:pt>
                <c:pt idx="41911">
                  <c:v>106.14322916666667</c:v>
                </c:pt>
                <c:pt idx="41912">
                  <c:v>106.14583333333333</c:v>
                </c:pt>
                <c:pt idx="41913">
                  <c:v>106.1484375</c:v>
                </c:pt>
                <c:pt idx="41914">
                  <c:v>106.15104166666667</c:v>
                </c:pt>
                <c:pt idx="41915">
                  <c:v>106.15364583333333</c:v>
                </c:pt>
                <c:pt idx="41916">
                  <c:v>106.15625</c:v>
                </c:pt>
                <c:pt idx="41917">
                  <c:v>106.15885416666667</c:v>
                </c:pt>
                <c:pt idx="41918">
                  <c:v>106.16145833333333</c:v>
                </c:pt>
                <c:pt idx="41919">
                  <c:v>106.1640625</c:v>
                </c:pt>
                <c:pt idx="41920">
                  <c:v>106.16666666666667</c:v>
                </c:pt>
                <c:pt idx="41921">
                  <c:v>106.16927083333333</c:v>
                </c:pt>
                <c:pt idx="41922">
                  <c:v>106.171875</c:v>
                </c:pt>
                <c:pt idx="41923">
                  <c:v>106.17447916666667</c:v>
                </c:pt>
                <c:pt idx="41924">
                  <c:v>106.17708333333333</c:v>
                </c:pt>
                <c:pt idx="41925">
                  <c:v>106.1796875</c:v>
                </c:pt>
                <c:pt idx="41926">
                  <c:v>106.18229166666667</c:v>
                </c:pt>
                <c:pt idx="41927">
                  <c:v>106.18489583333333</c:v>
                </c:pt>
                <c:pt idx="41928">
                  <c:v>106.1875</c:v>
                </c:pt>
                <c:pt idx="41929">
                  <c:v>106.19010416666667</c:v>
                </c:pt>
                <c:pt idx="41930">
                  <c:v>106.19270833333333</c:v>
                </c:pt>
                <c:pt idx="41931">
                  <c:v>106.1953125</c:v>
                </c:pt>
                <c:pt idx="41932">
                  <c:v>106.19791666666667</c:v>
                </c:pt>
                <c:pt idx="41933">
                  <c:v>106.20052083333333</c:v>
                </c:pt>
                <c:pt idx="41934">
                  <c:v>106.203125</c:v>
                </c:pt>
                <c:pt idx="41935">
                  <c:v>106.20572916666667</c:v>
                </c:pt>
                <c:pt idx="41936">
                  <c:v>106.20833333333333</c:v>
                </c:pt>
                <c:pt idx="41937">
                  <c:v>106.2109375</c:v>
                </c:pt>
                <c:pt idx="41938">
                  <c:v>106.21354166666667</c:v>
                </c:pt>
                <c:pt idx="41939">
                  <c:v>106.21614583333333</c:v>
                </c:pt>
                <c:pt idx="41940">
                  <c:v>106.21875</c:v>
                </c:pt>
                <c:pt idx="41941">
                  <c:v>106.22135416666667</c:v>
                </c:pt>
                <c:pt idx="41942">
                  <c:v>106.22395833333333</c:v>
                </c:pt>
                <c:pt idx="41943">
                  <c:v>106.2265625</c:v>
                </c:pt>
                <c:pt idx="41944">
                  <c:v>106.22916666666667</c:v>
                </c:pt>
                <c:pt idx="41945">
                  <c:v>106.23177083333333</c:v>
                </c:pt>
                <c:pt idx="41946">
                  <c:v>106.234375</c:v>
                </c:pt>
                <c:pt idx="41947">
                  <c:v>106.23697916666667</c:v>
                </c:pt>
                <c:pt idx="41948">
                  <c:v>106.23958333333333</c:v>
                </c:pt>
                <c:pt idx="41949">
                  <c:v>106.2421875</c:v>
                </c:pt>
                <c:pt idx="41950">
                  <c:v>106.24479166666667</c:v>
                </c:pt>
                <c:pt idx="41951">
                  <c:v>106.24739583333333</c:v>
                </c:pt>
                <c:pt idx="41952">
                  <c:v>106.25</c:v>
                </c:pt>
                <c:pt idx="41953">
                  <c:v>106.25260416666667</c:v>
                </c:pt>
                <c:pt idx="41954">
                  <c:v>106.25520833333333</c:v>
                </c:pt>
                <c:pt idx="41955">
                  <c:v>106.2578125</c:v>
                </c:pt>
                <c:pt idx="41956">
                  <c:v>106.26041666666667</c:v>
                </c:pt>
                <c:pt idx="41957">
                  <c:v>106.26302083333333</c:v>
                </c:pt>
                <c:pt idx="41958">
                  <c:v>106.265625</c:v>
                </c:pt>
                <c:pt idx="41959">
                  <c:v>106.26822916666667</c:v>
                </c:pt>
                <c:pt idx="41960">
                  <c:v>106.27083333333333</c:v>
                </c:pt>
                <c:pt idx="41961">
                  <c:v>106.2734375</c:v>
                </c:pt>
                <c:pt idx="41962">
                  <c:v>106.27604166666667</c:v>
                </c:pt>
                <c:pt idx="41963">
                  <c:v>106.27864583333333</c:v>
                </c:pt>
                <c:pt idx="41964">
                  <c:v>106.28125</c:v>
                </c:pt>
                <c:pt idx="41965">
                  <c:v>106.28385416666667</c:v>
                </c:pt>
                <c:pt idx="41966">
                  <c:v>106.28645833333333</c:v>
                </c:pt>
                <c:pt idx="41967">
                  <c:v>106.2890625</c:v>
                </c:pt>
                <c:pt idx="41968">
                  <c:v>106.29166666666667</c:v>
                </c:pt>
                <c:pt idx="41969">
                  <c:v>106.29427083333333</c:v>
                </c:pt>
                <c:pt idx="41970">
                  <c:v>106.296875</c:v>
                </c:pt>
                <c:pt idx="41971">
                  <c:v>106.29947916666667</c:v>
                </c:pt>
                <c:pt idx="41972">
                  <c:v>106.30208333333333</c:v>
                </c:pt>
                <c:pt idx="41973">
                  <c:v>106.3046875</c:v>
                </c:pt>
                <c:pt idx="41974">
                  <c:v>106.30729166666667</c:v>
                </c:pt>
                <c:pt idx="41975">
                  <c:v>106.30989583333333</c:v>
                </c:pt>
                <c:pt idx="41976">
                  <c:v>106.3125</c:v>
                </c:pt>
                <c:pt idx="41977">
                  <c:v>106.31510416666667</c:v>
                </c:pt>
                <c:pt idx="41978">
                  <c:v>106.31770833333333</c:v>
                </c:pt>
                <c:pt idx="41979">
                  <c:v>106.3203125</c:v>
                </c:pt>
                <c:pt idx="41980">
                  <c:v>106.32291666666667</c:v>
                </c:pt>
                <c:pt idx="41981">
                  <c:v>106.32552083333333</c:v>
                </c:pt>
                <c:pt idx="41982">
                  <c:v>106.328125</c:v>
                </c:pt>
                <c:pt idx="41983">
                  <c:v>106.33072916666667</c:v>
                </c:pt>
                <c:pt idx="41984">
                  <c:v>106.33333333333333</c:v>
                </c:pt>
                <c:pt idx="41985">
                  <c:v>106.3359375</c:v>
                </c:pt>
                <c:pt idx="41986">
                  <c:v>106.33854166666667</c:v>
                </c:pt>
                <c:pt idx="41987">
                  <c:v>106.34114583333333</c:v>
                </c:pt>
                <c:pt idx="41988">
                  <c:v>106.34375</c:v>
                </c:pt>
                <c:pt idx="41989">
                  <c:v>106.34635416666667</c:v>
                </c:pt>
                <c:pt idx="41990">
                  <c:v>106.34895833333333</c:v>
                </c:pt>
                <c:pt idx="41991">
                  <c:v>106.3515625</c:v>
                </c:pt>
                <c:pt idx="41992">
                  <c:v>106.35416666666667</c:v>
                </c:pt>
                <c:pt idx="41993">
                  <c:v>106.35677083333333</c:v>
                </c:pt>
                <c:pt idx="41994">
                  <c:v>106.359375</c:v>
                </c:pt>
                <c:pt idx="41995">
                  <c:v>106.36197916666667</c:v>
                </c:pt>
                <c:pt idx="41996">
                  <c:v>106.36458333333333</c:v>
                </c:pt>
                <c:pt idx="41997">
                  <c:v>106.3671875</c:v>
                </c:pt>
                <c:pt idx="41998">
                  <c:v>106.36979166666667</c:v>
                </c:pt>
                <c:pt idx="41999">
                  <c:v>106.37239583333333</c:v>
                </c:pt>
                <c:pt idx="42000">
                  <c:v>106.375</c:v>
                </c:pt>
                <c:pt idx="42001">
                  <c:v>106.37760416666667</c:v>
                </c:pt>
                <c:pt idx="42002">
                  <c:v>106.38020833333333</c:v>
                </c:pt>
                <c:pt idx="42003">
                  <c:v>106.3828125</c:v>
                </c:pt>
                <c:pt idx="42004">
                  <c:v>106.38541666666667</c:v>
                </c:pt>
                <c:pt idx="42005">
                  <c:v>106.38802083333333</c:v>
                </c:pt>
                <c:pt idx="42006">
                  <c:v>106.390625</c:v>
                </c:pt>
                <c:pt idx="42007">
                  <c:v>106.39322916666667</c:v>
                </c:pt>
                <c:pt idx="42008">
                  <c:v>106.39583333333333</c:v>
                </c:pt>
                <c:pt idx="42009">
                  <c:v>106.3984375</c:v>
                </c:pt>
                <c:pt idx="42010">
                  <c:v>106.40104166666667</c:v>
                </c:pt>
                <c:pt idx="42011">
                  <c:v>106.40364583333333</c:v>
                </c:pt>
                <c:pt idx="42012">
                  <c:v>106.40625</c:v>
                </c:pt>
                <c:pt idx="42013">
                  <c:v>106.40885416666667</c:v>
                </c:pt>
                <c:pt idx="42014">
                  <c:v>106.41145833333333</c:v>
                </c:pt>
                <c:pt idx="42015">
                  <c:v>106.4140625</c:v>
                </c:pt>
                <c:pt idx="42016">
                  <c:v>106.41666666666667</c:v>
                </c:pt>
                <c:pt idx="42017">
                  <c:v>106.41927083333333</c:v>
                </c:pt>
                <c:pt idx="42018">
                  <c:v>106.421875</c:v>
                </c:pt>
                <c:pt idx="42019">
                  <c:v>106.42447916666667</c:v>
                </c:pt>
                <c:pt idx="42020">
                  <c:v>106.42708333333333</c:v>
                </c:pt>
                <c:pt idx="42021">
                  <c:v>106.4296875</c:v>
                </c:pt>
                <c:pt idx="42022">
                  <c:v>106.43229166666667</c:v>
                </c:pt>
                <c:pt idx="42023">
                  <c:v>106.43489583333333</c:v>
                </c:pt>
                <c:pt idx="42024">
                  <c:v>106.4375</c:v>
                </c:pt>
                <c:pt idx="42025">
                  <c:v>106.44010416666667</c:v>
                </c:pt>
                <c:pt idx="42026">
                  <c:v>106.44270833333333</c:v>
                </c:pt>
                <c:pt idx="42027">
                  <c:v>106.4453125</c:v>
                </c:pt>
                <c:pt idx="42028">
                  <c:v>106.44791666666667</c:v>
                </c:pt>
                <c:pt idx="42029">
                  <c:v>106.45052083333333</c:v>
                </c:pt>
                <c:pt idx="42030">
                  <c:v>106.453125</c:v>
                </c:pt>
                <c:pt idx="42031">
                  <c:v>106.45572916666667</c:v>
                </c:pt>
                <c:pt idx="42032">
                  <c:v>106.45833333333333</c:v>
                </c:pt>
                <c:pt idx="42033">
                  <c:v>106.4609375</c:v>
                </c:pt>
                <c:pt idx="42034">
                  <c:v>106.46354166666667</c:v>
                </c:pt>
                <c:pt idx="42035">
                  <c:v>106.46614583333333</c:v>
                </c:pt>
                <c:pt idx="42036">
                  <c:v>106.46875</c:v>
                </c:pt>
                <c:pt idx="42037">
                  <c:v>106.47135416666667</c:v>
                </c:pt>
                <c:pt idx="42038">
                  <c:v>106.47395833333333</c:v>
                </c:pt>
                <c:pt idx="42039">
                  <c:v>106.4765625</c:v>
                </c:pt>
                <c:pt idx="42040">
                  <c:v>106.47916666666667</c:v>
                </c:pt>
                <c:pt idx="42041">
                  <c:v>106.48177083333333</c:v>
                </c:pt>
                <c:pt idx="42042">
                  <c:v>106.484375</c:v>
                </c:pt>
                <c:pt idx="42043">
                  <c:v>106.48697916666667</c:v>
                </c:pt>
                <c:pt idx="42044">
                  <c:v>106.48958333333333</c:v>
                </c:pt>
                <c:pt idx="42045">
                  <c:v>106.4921875</c:v>
                </c:pt>
                <c:pt idx="42046">
                  <c:v>106.49479166666667</c:v>
                </c:pt>
                <c:pt idx="42047">
                  <c:v>106.49739583333333</c:v>
                </c:pt>
                <c:pt idx="42048">
                  <c:v>106.5</c:v>
                </c:pt>
                <c:pt idx="42049">
                  <c:v>106.50260416666667</c:v>
                </c:pt>
                <c:pt idx="42050">
                  <c:v>106.50520833333333</c:v>
                </c:pt>
                <c:pt idx="42051">
                  <c:v>106.5078125</c:v>
                </c:pt>
                <c:pt idx="42052">
                  <c:v>106.51041666666667</c:v>
                </c:pt>
                <c:pt idx="42053">
                  <c:v>106.51302083333333</c:v>
                </c:pt>
                <c:pt idx="42054">
                  <c:v>106.515625</c:v>
                </c:pt>
                <c:pt idx="42055">
                  <c:v>106.51822916666667</c:v>
                </c:pt>
                <c:pt idx="42056">
                  <c:v>106.52083333333333</c:v>
                </c:pt>
                <c:pt idx="42057">
                  <c:v>106.5234375</c:v>
                </c:pt>
                <c:pt idx="42058">
                  <c:v>106.52604166666667</c:v>
                </c:pt>
                <c:pt idx="42059">
                  <c:v>106.52864583333333</c:v>
                </c:pt>
                <c:pt idx="42060">
                  <c:v>106.53125</c:v>
                </c:pt>
                <c:pt idx="42061">
                  <c:v>106.53385416666667</c:v>
                </c:pt>
                <c:pt idx="42062">
                  <c:v>106.53645833333333</c:v>
                </c:pt>
                <c:pt idx="42063">
                  <c:v>106.5390625</c:v>
                </c:pt>
                <c:pt idx="42064">
                  <c:v>106.54166666666667</c:v>
                </c:pt>
                <c:pt idx="42065">
                  <c:v>106.54427083333333</c:v>
                </c:pt>
                <c:pt idx="42066">
                  <c:v>106.546875</c:v>
                </c:pt>
                <c:pt idx="42067">
                  <c:v>106.54947916666667</c:v>
                </c:pt>
                <c:pt idx="42068">
                  <c:v>106.55208333333333</c:v>
                </c:pt>
                <c:pt idx="42069">
                  <c:v>106.5546875</c:v>
                </c:pt>
                <c:pt idx="42070">
                  <c:v>106.55729166666667</c:v>
                </c:pt>
                <c:pt idx="42071">
                  <c:v>106.55989583333333</c:v>
                </c:pt>
                <c:pt idx="42072">
                  <c:v>106.5625</c:v>
                </c:pt>
                <c:pt idx="42073">
                  <c:v>106.56510416666667</c:v>
                </c:pt>
                <c:pt idx="42074">
                  <c:v>106.56770833333333</c:v>
                </c:pt>
                <c:pt idx="42075">
                  <c:v>106.5703125</c:v>
                </c:pt>
                <c:pt idx="42076">
                  <c:v>106.57291666666667</c:v>
                </c:pt>
                <c:pt idx="42077">
                  <c:v>106.57552083333333</c:v>
                </c:pt>
                <c:pt idx="42078">
                  <c:v>106.578125</c:v>
                </c:pt>
                <c:pt idx="42079">
                  <c:v>106.58072916666667</c:v>
                </c:pt>
                <c:pt idx="42080">
                  <c:v>106.58333333333333</c:v>
                </c:pt>
                <c:pt idx="42081">
                  <c:v>106.5859375</c:v>
                </c:pt>
                <c:pt idx="42082">
                  <c:v>106.58854166666667</c:v>
                </c:pt>
                <c:pt idx="42083">
                  <c:v>106.59114583333333</c:v>
                </c:pt>
                <c:pt idx="42084">
                  <c:v>106.59375</c:v>
                </c:pt>
                <c:pt idx="42085">
                  <c:v>106.59635416666667</c:v>
                </c:pt>
                <c:pt idx="42086">
                  <c:v>106.59895833333333</c:v>
                </c:pt>
                <c:pt idx="42087">
                  <c:v>106.6015625</c:v>
                </c:pt>
                <c:pt idx="42088">
                  <c:v>106.60416666666667</c:v>
                </c:pt>
                <c:pt idx="42089">
                  <c:v>106.60677083333333</c:v>
                </c:pt>
                <c:pt idx="42090">
                  <c:v>106.609375</c:v>
                </c:pt>
                <c:pt idx="42091">
                  <c:v>106.61197916666667</c:v>
                </c:pt>
                <c:pt idx="42092">
                  <c:v>106.61458333333333</c:v>
                </c:pt>
                <c:pt idx="42093">
                  <c:v>106.6171875</c:v>
                </c:pt>
                <c:pt idx="42094">
                  <c:v>106.61979166666667</c:v>
                </c:pt>
                <c:pt idx="42095">
                  <c:v>106.62239583333333</c:v>
                </c:pt>
                <c:pt idx="42096">
                  <c:v>106.625</c:v>
                </c:pt>
                <c:pt idx="42097">
                  <c:v>106.62760416666667</c:v>
                </c:pt>
                <c:pt idx="42098">
                  <c:v>106.63020833333333</c:v>
                </c:pt>
                <c:pt idx="42099">
                  <c:v>106.6328125</c:v>
                </c:pt>
                <c:pt idx="42100">
                  <c:v>106.63541666666667</c:v>
                </c:pt>
                <c:pt idx="42101">
                  <c:v>106.63802083333333</c:v>
                </c:pt>
                <c:pt idx="42102">
                  <c:v>106.640625</c:v>
                </c:pt>
                <c:pt idx="42103">
                  <c:v>106.64322916666667</c:v>
                </c:pt>
                <c:pt idx="42104">
                  <c:v>106.64583333333333</c:v>
                </c:pt>
                <c:pt idx="42105">
                  <c:v>106.6484375</c:v>
                </c:pt>
                <c:pt idx="42106">
                  <c:v>106.65104166666667</c:v>
                </c:pt>
                <c:pt idx="42107">
                  <c:v>106.65364583333333</c:v>
                </c:pt>
                <c:pt idx="42108">
                  <c:v>106.65625</c:v>
                </c:pt>
                <c:pt idx="42109">
                  <c:v>106.65885416666667</c:v>
                </c:pt>
                <c:pt idx="42110">
                  <c:v>106.66145833333333</c:v>
                </c:pt>
                <c:pt idx="42111">
                  <c:v>106.6640625</c:v>
                </c:pt>
                <c:pt idx="42112">
                  <c:v>106.66666666666667</c:v>
                </c:pt>
                <c:pt idx="42113">
                  <c:v>106.66927083333333</c:v>
                </c:pt>
                <c:pt idx="42114">
                  <c:v>106.671875</c:v>
                </c:pt>
                <c:pt idx="42115">
                  <c:v>106.67447916666667</c:v>
                </c:pt>
                <c:pt idx="42116">
                  <c:v>106.67708333333333</c:v>
                </c:pt>
                <c:pt idx="42117">
                  <c:v>106.6796875</c:v>
                </c:pt>
                <c:pt idx="42118">
                  <c:v>106.68229166666667</c:v>
                </c:pt>
                <c:pt idx="42119">
                  <c:v>106.68489583333333</c:v>
                </c:pt>
                <c:pt idx="42120">
                  <c:v>106.6875</c:v>
                </c:pt>
                <c:pt idx="42121">
                  <c:v>106.69010416666667</c:v>
                </c:pt>
                <c:pt idx="42122">
                  <c:v>106.69270833333333</c:v>
                </c:pt>
                <c:pt idx="42123">
                  <c:v>106.6953125</c:v>
                </c:pt>
                <c:pt idx="42124">
                  <c:v>106.69791666666667</c:v>
                </c:pt>
                <c:pt idx="42125">
                  <c:v>106.70052083333333</c:v>
                </c:pt>
                <c:pt idx="42126">
                  <c:v>106.703125</c:v>
                </c:pt>
                <c:pt idx="42127">
                  <c:v>106.70572916666667</c:v>
                </c:pt>
                <c:pt idx="42128">
                  <c:v>106.70833333333333</c:v>
                </c:pt>
                <c:pt idx="42129">
                  <c:v>106.7109375</c:v>
                </c:pt>
                <c:pt idx="42130">
                  <c:v>106.71354166666667</c:v>
                </c:pt>
                <c:pt idx="42131">
                  <c:v>106.71614583333333</c:v>
                </c:pt>
                <c:pt idx="42132">
                  <c:v>106.71875</c:v>
                </c:pt>
                <c:pt idx="42133">
                  <c:v>106.72135416666667</c:v>
                </c:pt>
                <c:pt idx="42134">
                  <c:v>106.72395833333333</c:v>
                </c:pt>
                <c:pt idx="42135">
                  <c:v>106.7265625</c:v>
                </c:pt>
                <c:pt idx="42136">
                  <c:v>106.72916666666667</c:v>
                </c:pt>
                <c:pt idx="42137">
                  <c:v>106.73177083333333</c:v>
                </c:pt>
                <c:pt idx="42138">
                  <c:v>106.734375</c:v>
                </c:pt>
                <c:pt idx="42139">
                  <c:v>106.73697916666667</c:v>
                </c:pt>
                <c:pt idx="42140">
                  <c:v>106.73958333333333</c:v>
                </c:pt>
                <c:pt idx="42141">
                  <c:v>106.7421875</c:v>
                </c:pt>
                <c:pt idx="42142">
                  <c:v>106.74479166666667</c:v>
                </c:pt>
                <c:pt idx="42143">
                  <c:v>106.74739583333333</c:v>
                </c:pt>
                <c:pt idx="42144">
                  <c:v>106.75</c:v>
                </c:pt>
                <c:pt idx="42145">
                  <c:v>106.75260416666667</c:v>
                </c:pt>
                <c:pt idx="42146">
                  <c:v>106.75520833333333</c:v>
                </c:pt>
                <c:pt idx="42147">
                  <c:v>106.7578125</c:v>
                </c:pt>
                <c:pt idx="42148">
                  <c:v>106.76041666666667</c:v>
                </c:pt>
                <c:pt idx="42149">
                  <c:v>106.76302083333333</c:v>
                </c:pt>
                <c:pt idx="42150">
                  <c:v>106.765625</c:v>
                </c:pt>
                <c:pt idx="42151">
                  <c:v>106.76822916666667</c:v>
                </c:pt>
                <c:pt idx="42152">
                  <c:v>106.77083333333333</c:v>
                </c:pt>
                <c:pt idx="42153">
                  <c:v>106.7734375</c:v>
                </c:pt>
                <c:pt idx="42154">
                  <c:v>106.77604166666667</c:v>
                </c:pt>
                <c:pt idx="42155">
                  <c:v>106.77864583333333</c:v>
                </c:pt>
                <c:pt idx="42156">
                  <c:v>106.78125</c:v>
                </c:pt>
                <c:pt idx="42157">
                  <c:v>106.78385416666667</c:v>
                </c:pt>
                <c:pt idx="42158">
                  <c:v>106.78645833333333</c:v>
                </c:pt>
                <c:pt idx="42159">
                  <c:v>106.7890625</c:v>
                </c:pt>
                <c:pt idx="42160">
                  <c:v>106.79166666666667</c:v>
                </c:pt>
                <c:pt idx="42161">
                  <c:v>106.79427083333333</c:v>
                </c:pt>
                <c:pt idx="42162">
                  <c:v>106.796875</c:v>
                </c:pt>
                <c:pt idx="42163">
                  <c:v>106.79947916666667</c:v>
                </c:pt>
                <c:pt idx="42164">
                  <c:v>106.80208333333333</c:v>
                </c:pt>
                <c:pt idx="42165">
                  <c:v>106.8046875</c:v>
                </c:pt>
                <c:pt idx="42166">
                  <c:v>106.80729166666667</c:v>
                </c:pt>
                <c:pt idx="42167">
                  <c:v>106.80989583333333</c:v>
                </c:pt>
                <c:pt idx="42168">
                  <c:v>106.8125</c:v>
                </c:pt>
                <c:pt idx="42169">
                  <c:v>106.81510416666667</c:v>
                </c:pt>
                <c:pt idx="42170">
                  <c:v>106.81770833333333</c:v>
                </c:pt>
                <c:pt idx="42171">
                  <c:v>106.8203125</c:v>
                </c:pt>
                <c:pt idx="42172">
                  <c:v>106.82291666666667</c:v>
                </c:pt>
                <c:pt idx="42173">
                  <c:v>106.82552083333333</c:v>
                </c:pt>
                <c:pt idx="42174">
                  <c:v>106.828125</c:v>
                </c:pt>
                <c:pt idx="42175">
                  <c:v>106.83072916666667</c:v>
                </c:pt>
                <c:pt idx="42176">
                  <c:v>106.83333333333333</c:v>
                </c:pt>
                <c:pt idx="42177">
                  <c:v>106.8359375</c:v>
                </c:pt>
                <c:pt idx="42178">
                  <c:v>106.83854166666667</c:v>
                </c:pt>
                <c:pt idx="42179">
                  <c:v>106.84114583333333</c:v>
                </c:pt>
                <c:pt idx="42180">
                  <c:v>106.84375</c:v>
                </c:pt>
                <c:pt idx="42181">
                  <c:v>106.84635416666667</c:v>
                </c:pt>
                <c:pt idx="42182">
                  <c:v>106.84895833333333</c:v>
                </c:pt>
                <c:pt idx="42183">
                  <c:v>106.8515625</c:v>
                </c:pt>
                <c:pt idx="42184">
                  <c:v>106.85416666666667</c:v>
                </c:pt>
                <c:pt idx="42185">
                  <c:v>106.85677083333333</c:v>
                </c:pt>
                <c:pt idx="42186">
                  <c:v>106.859375</c:v>
                </c:pt>
                <c:pt idx="42187">
                  <c:v>106.86197916666667</c:v>
                </c:pt>
                <c:pt idx="42188">
                  <c:v>106.86458333333333</c:v>
                </c:pt>
                <c:pt idx="42189">
                  <c:v>106.8671875</c:v>
                </c:pt>
                <c:pt idx="42190">
                  <c:v>106.86979166666667</c:v>
                </c:pt>
                <c:pt idx="42191">
                  <c:v>106.87239583333333</c:v>
                </c:pt>
                <c:pt idx="42192">
                  <c:v>106.875</c:v>
                </c:pt>
                <c:pt idx="42193">
                  <c:v>106.87760416666667</c:v>
                </c:pt>
                <c:pt idx="42194">
                  <c:v>106.88020833333333</c:v>
                </c:pt>
                <c:pt idx="42195">
                  <c:v>106.8828125</c:v>
                </c:pt>
                <c:pt idx="42196">
                  <c:v>106.88541666666667</c:v>
                </c:pt>
                <c:pt idx="42197">
                  <c:v>106.88802083333333</c:v>
                </c:pt>
                <c:pt idx="42198">
                  <c:v>106.890625</c:v>
                </c:pt>
                <c:pt idx="42199">
                  <c:v>106.89322916666667</c:v>
                </c:pt>
                <c:pt idx="42200">
                  <c:v>106.89583333333333</c:v>
                </c:pt>
                <c:pt idx="42201">
                  <c:v>106.8984375</c:v>
                </c:pt>
                <c:pt idx="42202">
                  <c:v>106.90104166666667</c:v>
                </c:pt>
                <c:pt idx="42203">
                  <c:v>106.90364583333333</c:v>
                </c:pt>
                <c:pt idx="42204">
                  <c:v>106.90625</c:v>
                </c:pt>
                <c:pt idx="42205">
                  <c:v>106.90885416666667</c:v>
                </c:pt>
                <c:pt idx="42206">
                  <c:v>106.91145833333333</c:v>
                </c:pt>
                <c:pt idx="42207">
                  <c:v>106.9140625</c:v>
                </c:pt>
                <c:pt idx="42208">
                  <c:v>106.91666666666667</c:v>
                </c:pt>
                <c:pt idx="42209">
                  <c:v>106.91927083333333</c:v>
                </c:pt>
                <c:pt idx="42210">
                  <c:v>106.921875</c:v>
                </c:pt>
                <c:pt idx="42211">
                  <c:v>106.92447916666667</c:v>
                </c:pt>
                <c:pt idx="42212">
                  <c:v>106.92708333333333</c:v>
                </c:pt>
                <c:pt idx="42213">
                  <c:v>106.9296875</c:v>
                </c:pt>
                <c:pt idx="42214">
                  <c:v>106.93229166666667</c:v>
                </c:pt>
                <c:pt idx="42215">
                  <c:v>106.93489583333333</c:v>
                </c:pt>
                <c:pt idx="42216">
                  <c:v>106.9375</c:v>
                </c:pt>
                <c:pt idx="42217">
                  <c:v>106.94010416666667</c:v>
                </c:pt>
                <c:pt idx="42218">
                  <c:v>106.94270833333333</c:v>
                </c:pt>
                <c:pt idx="42219">
                  <c:v>106.9453125</c:v>
                </c:pt>
                <c:pt idx="42220">
                  <c:v>106.94791666666667</c:v>
                </c:pt>
                <c:pt idx="42221">
                  <c:v>106.95052083333333</c:v>
                </c:pt>
                <c:pt idx="42222">
                  <c:v>106.953125</c:v>
                </c:pt>
                <c:pt idx="42223">
                  <c:v>106.95572916666667</c:v>
                </c:pt>
                <c:pt idx="42224">
                  <c:v>106.95833333333333</c:v>
                </c:pt>
                <c:pt idx="42225">
                  <c:v>106.9609375</c:v>
                </c:pt>
                <c:pt idx="42226">
                  <c:v>106.96354166666667</c:v>
                </c:pt>
                <c:pt idx="42227">
                  <c:v>106.96614583333333</c:v>
                </c:pt>
                <c:pt idx="42228">
                  <c:v>106.96875</c:v>
                </c:pt>
                <c:pt idx="42229">
                  <c:v>106.97135416666667</c:v>
                </c:pt>
                <c:pt idx="42230">
                  <c:v>106.97395833333333</c:v>
                </c:pt>
                <c:pt idx="42231">
                  <c:v>106.9765625</c:v>
                </c:pt>
                <c:pt idx="42232">
                  <c:v>106.97916666666667</c:v>
                </c:pt>
                <c:pt idx="42233">
                  <c:v>106.98177083333333</c:v>
                </c:pt>
                <c:pt idx="42234">
                  <c:v>106.984375</c:v>
                </c:pt>
                <c:pt idx="42235">
                  <c:v>106.98697916666667</c:v>
                </c:pt>
                <c:pt idx="42236">
                  <c:v>106.98958333333333</c:v>
                </c:pt>
                <c:pt idx="42237">
                  <c:v>106.9921875</c:v>
                </c:pt>
                <c:pt idx="42238">
                  <c:v>106.99479166666667</c:v>
                </c:pt>
                <c:pt idx="42239">
                  <c:v>106.99739583333333</c:v>
                </c:pt>
                <c:pt idx="42240">
                  <c:v>107</c:v>
                </c:pt>
                <c:pt idx="42241">
                  <c:v>107.00260416666667</c:v>
                </c:pt>
                <c:pt idx="42242">
                  <c:v>107.00520833333333</c:v>
                </c:pt>
                <c:pt idx="42243">
                  <c:v>107.0078125</c:v>
                </c:pt>
                <c:pt idx="42244">
                  <c:v>107.01041666666667</c:v>
                </c:pt>
                <c:pt idx="42245">
                  <c:v>107.01302083333333</c:v>
                </c:pt>
                <c:pt idx="42246">
                  <c:v>107.015625</c:v>
                </c:pt>
                <c:pt idx="42247">
                  <c:v>107.01822916666667</c:v>
                </c:pt>
                <c:pt idx="42248">
                  <c:v>107.02083333333333</c:v>
                </c:pt>
                <c:pt idx="42249">
                  <c:v>107.0234375</c:v>
                </c:pt>
                <c:pt idx="42250">
                  <c:v>107.02604166666667</c:v>
                </c:pt>
                <c:pt idx="42251">
                  <c:v>107.02864583333333</c:v>
                </c:pt>
                <c:pt idx="42252">
                  <c:v>107.03125</c:v>
                </c:pt>
                <c:pt idx="42253">
                  <c:v>107.03385416666667</c:v>
                </c:pt>
                <c:pt idx="42254">
                  <c:v>107.03645833333333</c:v>
                </c:pt>
                <c:pt idx="42255">
                  <c:v>107.0390625</c:v>
                </c:pt>
                <c:pt idx="42256">
                  <c:v>107.04166666666667</c:v>
                </c:pt>
                <c:pt idx="42257">
                  <c:v>107.04427083333333</c:v>
                </c:pt>
                <c:pt idx="42258">
                  <c:v>107.046875</c:v>
                </c:pt>
                <c:pt idx="42259">
                  <c:v>107.04947916666667</c:v>
                </c:pt>
                <c:pt idx="42260">
                  <c:v>107.05208333333333</c:v>
                </c:pt>
                <c:pt idx="42261">
                  <c:v>107.0546875</c:v>
                </c:pt>
                <c:pt idx="42262">
                  <c:v>107.05729166666667</c:v>
                </c:pt>
                <c:pt idx="42263">
                  <c:v>107.05989583333333</c:v>
                </c:pt>
                <c:pt idx="42264">
                  <c:v>107.0625</c:v>
                </c:pt>
                <c:pt idx="42265">
                  <c:v>107.06510416666667</c:v>
                </c:pt>
                <c:pt idx="42266">
                  <c:v>107.06770833333333</c:v>
                </c:pt>
                <c:pt idx="42267">
                  <c:v>107.0703125</c:v>
                </c:pt>
                <c:pt idx="42268">
                  <c:v>107.07291666666667</c:v>
                </c:pt>
                <c:pt idx="42269">
                  <c:v>107.07552083333333</c:v>
                </c:pt>
                <c:pt idx="42270">
                  <c:v>107.078125</c:v>
                </c:pt>
                <c:pt idx="42271">
                  <c:v>107.08072916666667</c:v>
                </c:pt>
                <c:pt idx="42272">
                  <c:v>107.08333333333333</c:v>
                </c:pt>
                <c:pt idx="42273">
                  <c:v>107.0859375</c:v>
                </c:pt>
                <c:pt idx="42274">
                  <c:v>107.08854166666667</c:v>
                </c:pt>
                <c:pt idx="42275">
                  <c:v>107.09114583333333</c:v>
                </c:pt>
                <c:pt idx="42276">
                  <c:v>107.09375</c:v>
                </c:pt>
                <c:pt idx="42277">
                  <c:v>107.09635416666667</c:v>
                </c:pt>
                <c:pt idx="42278">
                  <c:v>107.09895833333333</c:v>
                </c:pt>
                <c:pt idx="42279">
                  <c:v>107.1015625</c:v>
                </c:pt>
                <c:pt idx="42280">
                  <c:v>107.10416666666667</c:v>
                </c:pt>
                <c:pt idx="42281">
                  <c:v>107.10677083333333</c:v>
                </c:pt>
                <c:pt idx="42282">
                  <c:v>107.109375</c:v>
                </c:pt>
                <c:pt idx="42283">
                  <c:v>107.11197916666667</c:v>
                </c:pt>
                <c:pt idx="42284">
                  <c:v>107.11458333333333</c:v>
                </c:pt>
                <c:pt idx="42285">
                  <c:v>107.1171875</c:v>
                </c:pt>
                <c:pt idx="42286">
                  <c:v>107.11979166666667</c:v>
                </c:pt>
                <c:pt idx="42287">
                  <c:v>107.12239583333333</c:v>
                </c:pt>
                <c:pt idx="42288">
                  <c:v>107.125</c:v>
                </c:pt>
                <c:pt idx="42289">
                  <c:v>107.12760416666667</c:v>
                </c:pt>
                <c:pt idx="42290">
                  <c:v>107.13020833333333</c:v>
                </c:pt>
                <c:pt idx="42291">
                  <c:v>107.1328125</c:v>
                </c:pt>
                <c:pt idx="42292">
                  <c:v>107.13541666666667</c:v>
                </c:pt>
                <c:pt idx="42293">
                  <c:v>107.13802083333333</c:v>
                </c:pt>
                <c:pt idx="42294">
                  <c:v>107.140625</c:v>
                </c:pt>
                <c:pt idx="42295">
                  <c:v>107.14322916666667</c:v>
                </c:pt>
                <c:pt idx="42296">
                  <c:v>107.14583333333333</c:v>
                </c:pt>
                <c:pt idx="42297">
                  <c:v>107.1484375</c:v>
                </c:pt>
                <c:pt idx="42298">
                  <c:v>107.15104166666667</c:v>
                </c:pt>
                <c:pt idx="42299">
                  <c:v>107.15364583333333</c:v>
                </c:pt>
                <c:pt idx="42300">
                  <c:v>107.15625</c:v>
                </c:pt>
                <c:pt idx="42301">
                  <c:v>107.15885416666667</c:v>
                </c:pt>
                <c:pt idx="42302">
                  <c:v>107.16145833333333</c:v>
                </c:pt>
                <c:pt idx="42303">
                  <c:v>107.1640625</c:v>
                </c:pt>
                <c:pt idx="42304">
                  <c:v>107.16666666666667</c:v>
                </c:pt>
                <c:pt idx="42305">
                  <c:v>107.16927083333333</c:v>
                </c:pt>
                <c:pt idx="42306">
                  <c:v>107.171875</c:v>
                </c:pt>
                <c:pt idx="42307">
                  <c:v>107.17447916666667</c:v>
                </c:pt>
                <c:pt idx="42308">
                  <c:v>107.17708333333333</c:v>
                </c:pt>
                <c:pt idx="42309">
                  <c:v>107.1796875</c:v>
                </c:pt>
                <c:pt idx="42310">
                  <c:v>107.18229166666667</c:v>
                </c:pt>
                <c:pt idx="42311">
                  <c:v>107.18489583333333</c:v>
                </c:pt>
                <c:pt idx="42312">
                  <c:v>107.1875</c:v>
                </c:pt>
                <c:pt idx="42313">
                  <c:v>107.19010416666667</c:v>
                </c:pt>
                <c:pt idx="42314">
                  <c:v>107.19270833333333</c:v>
                </c:pt>
                <c:pt idx="42315">
                  <c:v>107.1953125</c:v>
                </c:pt>
                <c:pt idx="42316">
                  <c:v>107.19791666666667</c:v>
                </c:pt>
                <c:pt idx="42317">
                  <c:v>107.20052083333333</c:v>
                </c:pt>
                <c:pt idx="42318">
                  <c:v>107.203125</c:v>
                </c:pt>
                <c:pt idx="42319">
                  <c:v>107.20572916666667</c:v>
                </c:pt>
                <c:pt idx="42320">
                  <c:v>107.20833333333333</c:v>
                </c:pt>
                <c:pt idx="42321">
                  <c:v>107.2109375</c:v>
                </c:pt>
                <c:pt idx="42322">
                  <c:v>107.21354166666667</c:v>
                </c:pt>
                <c:pt idx="42323">
                  <c:v>107.21614583333333</c:v>
                </c:pt>
                <c:pt idx="42324">
                  <c:v>107.21875</c:v>
                </c:pt>
                <c:pt idx="42325">
                  <c:v>107.22135416666667</c:v>
                </c:pt>
                <c:pt idx="42326">
                  <c:v>107.22395833333333</c:v>
                </c:pt>
                <c:pt idx="42327">
                  <c:v>107.2265625</c:v>
                </c:pt>
                <c:pt idx="42328">
                  <c:v>107.22916666666667</c:v>
                </c:pt>
                <c:pt idx="42329">
                  <c:v>107.23177083333333</c:v>
                </c:pt>
                <c:pt idx="42330">
                  <c:v>107.234375</c:v>
                </c:pt>
                <c:pt idx="42331">
                  <c:v>107.23697916666667</c:v>
                </c:pt>
                <c:pt idx="42332">
                  <c:v>107.23958333333333</c:v>
                </c:pt>
                <c:pt idx="42333">
                  <c:v>107.2421875</c:v>
                </c:pt>
                <c:pt idx="42334">
                  <c:v>107.24479166666667</c:v>
                </c:pt>
                <c:pt idx="42335">
                  <c:v>107.24739583333333</c:v>
                </c:pt>
                <c:pt idx="42336">
                  <c:v>107.25</c:v>
                </c:pt>
                <c:pt idx="42337">
                  <c:v>107.25260416666667</c:v>
                </c:pt>
                <c:pt idx="42338">
                  <c:v>107.25520833333333</c:v>
                </c:pt>
                <c:pt idx="42339">
                  <c:v>107.2578125</c:v>
                </c:pt>
                <c:pt idx="42340">
                  <c:v>107.26041666666667</c:v>
                </c:pt>
                <c:pt idx="42341">
                  <c:v>107.26302083333333</c:v>
                </c:pt>
                <c:pt idx="42342">
                  <c:v>107.265625</c:v>
                </c:pt>
                <c:pt idx="42343">
                  <c:v>107.26822916666667</c:v>
                </c:pt>
                <c:pt idx="42344">
                  <c:v>107.27083333333333</c:v>
                </c:pt>
                <c:pt idx="42345">
                  <c:v>107.2734375</c:v>
                </c:pt>
                <c:pt idx="42346">
                  <c:v>107.27604166666667</c:v>
                </c:pt>
                <c:pt idx="42347">
                  <c:v>107.27864583333333</c:v>
                </c:pt>
                <c:pt idx="42348">
                  <c:v>107.28125</c:v>
                </c:pt>
                <c:pt idx="42349">
                  <c:v>107.28385416666667</c:v>
                </c:pt>
                <c:pt idx="42350">
                  <c:v>107.28645833333333</c:v>
                </c:pt>
                <c:pt idx="42351">
                  <c:v>107.2890625</c:v>
                </c:pt>
                <c:pt idx="42352">
                  <c:v>107.29166666666667</c:v>
                </c:pt>
                <c:pt idx="42353">
                  <c:v>107.29427083333333</c:v>
                </c:pt>
                <c:pt idx="42354">
                  <c:v>107.296875</c:v>
                </c:pt>
                <c:pt idx="42355">
                  <c:v>107.29947916666667</c:v>
                </c:pt>
                <c:pt idx="42356">
                  <c:v>107.30208333333333</c:v>
                </c:pt>
                <c:pt idx="42357">
                  <c:v>107.3046875</c:v>
                </c:pt>
                <c:pt idx="42358">
                  <c:v>107.30729166666667</c:v>
                </c:pt>
                <c:pt idx="42359">
                  <c:v>107.30989583333333</c:v>
                </c:pt>
                <c:pt idx="42360">
                  <c:v>107.3125</c:v>
                </c:pt>
                <c:pt idx="42361">
                  <c:v>107.31510416666667</c:v>
                </c:pt>
                <c:pt idx="42362">
                  <c:v>107.31770833333333</c:v>
                </c:pt>
                <c:pt idx="42363">
                  <c:v>107.3203125</c:v>
                </c:pt>
                <c:pt idx="42364">
                  <c:v>107.32291666666667</c:v>
                </c:pt>
                <c:pt idx="42365">
                  <c:v>107.32552083333333</c:v>
                </c:pt>
                <c:pt idx="42366">
                  <c:v>107.328125</c:v>
                </c:pt>
                <c:pt idx="42367">
                  <c:v>107.33072916666667</c:v>
                </c:pt>
                <c:pt idx="42368">
                  <c:v>107.33333333333333</c:v>
                </c:pt>
                <c:pt idx="42369">
                  <c:v>107.3359375</c:v>
                </c:pt>
                <c:pt idx="42370">
                  <c:v>107.33854166666667</c:v>
                </c:pt>
                <c:pt idx="42371">
                  <c:v>107.34114583333333</c:v>
                </c:pt>
                <c:pt idx="42372">
                  <c:v>107.34375</c:v>
                </c:pt>
                <c:pt idx="42373">
                  <c:v>107.34635416666667</c:v>
                </c:pt>
                <c:pt idx="42374">
                  <c:v>107.34895833333333</c:v>
                </c:pt>
                <c:pt idx="42375">
                  <c:v>107.3515625</c:v>
                </c:pt>
                <c:pt idx="42376">
                  <c:v>107.35416666666667</c:v>
                </c:pt>
                <c:pt idx="42377">
                  <c:v>107.35677083333333</c:v>
                </c:pt>
                <c:pt idx="42378">
                  <c:v>107.359375</c:v>
                </c:pt>
                <c:pt idx="42379">
                  <c:v>107.36197916666667</c:v>
                </c:pt>
                <c:pt idx="42380">
                  <c:v>107.36458333333333</c:v>
                </c:pt>
                <c:pt idx="42381">
                  <c:v>107.3671875</c:v>
                </c:pt>
                <c:pt idx="42382">
                  <c:v>107.36979166666667</c:v>
                </c:pt>
                <c:pt idx="42383">
                  <c:v>107.37239583333333</c:v>
                </c:pt>
                <c:pt idx="42384">
                  <c:v>107.375</c:v>
                </c:pt>
                <c:pt idx="42385">
                  <c:v>107.37760416666667</c:v>
                </c:pt>
                <c:pt idx="42386">
                  <c:v>107.38020833333333</c:v>
                </c:pt>
                <c:pt idx="42387">
                  <c:v>107.3828125</c:v>
                </c:pt>
                <c:pt idx="42388">
                  <c:v>107.38541666666667</c:v>
                </c:pt>
                <c:pt idx="42389">
                  <c:v>107.38802083333333</c:v>
                </c:pt>
                <c:pt idx="42390">
                  <c:v>107.390625</c:v>
                </c:pt>
                <c:pt idx="42391">
                  <c:v>107.39322916666667</c:v>
                </c:pt>
                <c:pt idx="42392">
                  <c:v>107.39583333333333</c:v>
                </c:pt>
                <c:pt idx="42393">
                  <c:v>107.3984375</c:v>
                </c:pt>
                <c:pt idx="42394">
                  <c:v>107.40104166666667</c:v>
                </c:pt>
                <c:pt idx="42395">
                  <c:v>107.40364583333333</c:v>
                </c:pt>
                <c:pt idx="42396">
                  <c:v>107.40625</c:v>
                </c:pt>
                <c:pt idx="42397">
                  <c:v>107.40885416666667</c:v>
                </c:pt>
                <c:pt idx="42398">
                  <c:v>107.41145833333333</c:v>
                </c:pt>
                <c:pt idx="42399">
                  <c:v>107.4140625</c:v>
                </c:pt>
                <c:pt idx="42400">
                  <c:v>107.41666666666667</c:v>
                </c:pt>
                <c:pt idx="42401">
                  <c:v>107.41927083333333</c:v>
                </c:pt>
                <c:pt idx="42402">
                  <c:v>107.421875</c:v>
                </c:pt>
                <c:pt idx="42403">
                  <c:v>107.42447916666667</c:v>
                </c:pt>
                <c:pt idx="42404">
                  <c:v>107.42708333333333</c:v>
                </c:pt>
                <c:pt idx="42405">
                  <c:v>107.4296875</c:v>
                </c:pt>
                <c:pt idx="42406">
                  <c:v>107.43229166666667</c:v>
                </c:pt>
                <c:pt idx="42407">
                  <c:v>107.43489583333333</c:v>
                </c:pt>
                <c:pt idx="42408">
                  <c:v>107.4375</c:v>
                </c:pt>
                <c:pt idx="42409">
                  <c:v>107.44010416666667</c:v>
                </c:pt>
                <c:pt idx="42410">
                  <c:v>107.44270833333333</c:v>
                </c:pt>
                <c:pt idx="42411">
                  <c:v>107.4453125</c:v>
                </c:pt>
                <c:pt idx="42412">
                  <c:v>107.44791666666667</c:v>
                </c:pt>
                <c:pt idx="42413">
                  <c:v>107.45052083333333</c:v>
                </c:pt>
                <c:pt idx="42414">
                  <c:v>107.453125</c:v>
                </c:pt>
                <c:pt idx="42415">
                  <c:v>107.45572916666667</c:v>
                </c:pt>
                <c:pt idx="42416">
                  <c:v>107.45833333333333</c:v>
                </c:pt>
                <c:pt idx="42417">
                  <c:v>107.4609375</c:v>
                </c:pt>
                <c:pt idx="42418">
                  <c:v>107.46354166666667</c:v>
                </c:pt>
                <c:pt idx="42419">
                  <c:v>107.46614583333333</c:v>
                </c:pt>
                <c:pt idx="42420">
                  <c:v>107.46875</c:v>
                </c:pt>
                <c:pt idx="42421">
                  <c:v>107.47135416666667</c:v>
                </c:pt>
                <c:pt idx="42422">
                  <c:v>107.47395833333333</c:v>
                </c:pt>
                <c:pt idx="42423">
                  <c:v>107.4765625</c:v>
                </c:pt>
                <c:pt idx="42424">
                  <c:v>107.47916666666667</c:v>
                </c:pt>
                <c:pt idx="42425">
                  <c:v>107.48177083333333</c:v>
                </c:pt>
                <c:pt idx="42426">
                  <c:v>107.484375</c:v>
                </c:pt>
                <c:pt idx="42427">
                  <c:v>107.48697916666667</c:v>
                </c:pt>
                <c:pt idx="42428">
                  <c:v>107.48958333333333</c:v>
                </c:pt>
                <c:pt idx="42429">
                  <c:v>107.4921875</c:v>
                </c:pt>
                <c:pt idx="42430">
                  <c:v>107.49479166666667</c:v>
                </c:pt>
                <c:pt idx="42431">
                  <c:v>107.49739583333333</c:v>
                </c:pt>
                <c:pt idx="42432">
                  <c:v>107.5</c:v>
                </c:pt>
                <c:pt idx="42433">
                  <c:v>107.50260416666667</c:v>
                </c:pt>
                <c:pt idx="42434">
                  <c:v>107.50520833333333</c:v>
                </c:pt>
                <c:pt idx="42435">
                  <c:v>107.5078125</c:v>
                </c:pt>
                <c:pt idx="42436">
                  <c:v>107.51041666666667</c:v>
                </c:pt>
                <c:pt idx="42437">
                  <c:v>107.51302083333333</c:v>
                </c:pt>
                <c:pt idx="42438">
                  <c:v>107.515625</c:v>
                </c:pt>
                <c:pt idx="42439">
                  <c:v>107.51822916666667</c:v>
                </c:pt>
                <c:pt idx="42440">
                  <c:v>107.52083333333333</c:v>
                </c:pt>
                <c:pt idx="42441">
                  <c:v>107.5234375</c:v>
                </c:pt>
                <c:pt idx="42442">
                  <c:v>107.52604166666667</c:v>
                </c:pt>
                <c:pt idx="42443">
                  <c:v>107.52864583333333</c:v>
                </c:pt>
                <c:pt idx="42444">
                  <c:v>107.53125</c:v>
                </c:pt>
                <c:pt idx="42445">
                  <c:v>107.53385416666667</c:v>
                </c:pt>
                <c:pt idx="42446">
                  <c:v>107.53645833333333</c:v>
                </c:pt>
                <c:pt idx="42447">
                  <c:v>107.5390625</c:v>
                </c:pt>
                <c:pt idx="42448">
                  <c:v>107.54166666666667</c:v>
                </c:pt>
                <c:pt idx="42449">
                  <c:v>107.54427083333333</c:v>
                </c:pt>
                <c:pt idx="42450">
                  <c:v>107.546875</c:v>
                </c:pt>
                <c:pt idx="42451">
                  <c:v>107.54947916666667</c:v>
                </c:pt>
                <c:pt idx="42452">
                  <c:v>107.55208333333333</c:v>
                </c:pt>
                <c:pt idx="42453">
                  <c:v>107.5546875</c:v>
                </c:pt>
                <c:pt idx="42454">
                  <c:v>107.55729166666667</c:v>
                </c:pt>
                <c:pt idx="42455">
                  <c:v>107.55989583333333</c:v>
                </c:pt>
                <c:pt idx="42456">
                  <c:v>107.5625</c:v>
                </c:pt>
                <c:pt idx="42457">
                  <c:v>107.56510416666667</c:v>
                </c:pt>
                <c:pt idx="42458">
                  <c:v>107.56770833333333</c:v>
                </c:pt>
                <c:pt idx="42459">
                  <c:v>107.5703125</c:v>
                </c:pt>
                <c:pt idx="42460">
                  <c:v>107.57291666666667</c:v>
                </c:pt>
                <c:pt idx="42461">
                  <c:v>107.57552083333333</c:v>
                </c:pt>
                <c:pt idx="42462">
                  <c:v>107.578125</c:v>
                </c:pt>
                <c:pt idx="42463">
                  <c:v>107.58072916666667</c:v>
                </c:pt>
                <c:pt idx="42464">
                  <c:v>107.58333333333333</c:v>
                </c:pt>
                <c:pt idx="42465">
                  <c:v>107.5859375</c:v>
                </c:pt>
                <c:pt idx="42466">
                  <c:v>107.58854166666667</c:v>
                </c:pt>
                <c:pt idx="42467">
                  <c:v>107.59114583333333</c:v>
                </c:pt>
                <c:pt idx="42468">
                  <c:v>107.59375</c:v>
                </c:pt>
                <c:pt idx="42469">
                  <c:v>107.59635416666667</c:v>
                </c:pt>
                <c:pt idx="42470">
                  <c:v>107.59895833333333</c:v>
                </c:pt>
                <c:pt idx="42471">
                  <c:v>107.6015625</c:v>
                </c:pt>
                <c:pt idx="42472">
                  <c:v>107.60416666666667</c:v>
                </c:pt>
                <c:pt idx="42473">
                  <c:v>107.60677083333333</c:v>
                </c:pt>
                <c:pt idx="42474">
                  <c:v>107.609375</c:v>
                </c:pt>
                <c:pt idx="42475">
                  <c:v>107.61197916666667</c:v>
                </c:pt>
                <c:pt idx="42476">
                  <c:v>107.61458333333333</c:v>
                </c:pt>
                <c:pt idx="42477">
                  <c:v>107.6171875</c:v>
                </c:pt>
                <c:pt idx="42478">
                  <c:v>107.61979166666667</c:v>
                </c:pt>
                <c:pt idx="42479">
                  <c:v>107.62239583333333</c:v>
                </c:pt>
                <c:pt idx="42480">
                  <c:v>107.625</c:v>
                </c:pt>
                <c:pt idx="42481">
                  <c:v>107.62760416666667</c:v>
                </c:pt>
                <c:pt idx="42482">
                  <c:v>107.63020833333333</c:v>
                </c:pt>
                <c:pt idx="42483">
                  <c:v>107.6328125</c:v>
                </c:pt>
                <c:pt idx="42484">
                  <c:v>107.63541666666667</c:v>
                </c:pt>
                <c:pt idx="42485">
                  <c:v>107.63802083333333</c:v>
                </c:pt>
                <c:pt idx="42486">
                  <c:v>107.640625</c:v>
                </c:pt>
                <c:pt idx="42487">
                  <c:v>107.64322916666667</c:v>
                </c:pt>
                <c:pt idx="42488">
                  <c:v>107.64583333333333</c:v>
                </c:pt>
                <c:pt idx="42489">
                  <c:v>107.6484375</c:v>
                </c:pt>
                <c:pt idx="42490">
                  <c:v>107.65104166666667</c:v>
                </c:pt>
                <c:pt idx="42491">
                  <c:v>107.65364583333333</c:v>
                </c:pt>
                <c:pt idx="42492">
                  <c:v>107.65625</c:v>
                </c:pt>
                <c:pt idx="42493">
                  <c:v>107.65885416666667</c:v>
                </c:pt>
                <c:pt idx="42494">
                  <c:v>107.66145833333333</c:v>
                </c:pt>
                <c:pt idx="42495">
                  <c:v>107.6640625</c:v>
                </c:pt>
                <c:pt idx="42496">
                  <c:v>107.66666666666667</c:v>
                </c:pt>
                <c:pt idx="42497">
                  <c:v>107.66927083333333</c:v>
                </c:pt>
                <c:pt idx="42498">
                  <c:v>107.671875</c:v>
                </c:pt>
                <c:pt idx="42499">
                  <c:v>107.67447916666667</c:v>
                </c:pt>
                <c:pt idx="42500">
                  <c:v>107.67708333333333</c:v>
                </c:pt>
                <c:pt idx="42501">
                  <c:v>107.6796875</c:v>
                </c:pt>
                <c:pt idx="42502">
                  <c:v>107.68229166666667</c:v>
                </c:pt>
                <c:pt idx="42503">
                  <c:v>107.68489583333333</c:v>
                </c:pt>
                <c:pt idx="42504">
                  <c:v>107.6875</c:v>
                </c:pt>
                <c:pt idx="42505">
                  <c:v>107.69010416666667</c:v>
                </c:pt>
                <c:pt idx="42506">
                  <c:v>107.69270833333333</c:v>
                </c:pt>
                <c:pt idx="42507">
                  <c:v>107.6953125</c:v>
                </c:pt>
                <c:pt idx="42508">
                  <c:v>107.69791666666667</c:v>
                </c:pt>
                <c:pt idx="42509">
                  <c:v>107.70052083333333</c:v>
                </c:pt>
                <c:pt idx="42510">
                  <c:v>107.703125</c:v>
                </c:pt>
                <c:pt idx="42511">
                  <c:v>107.70572916666667</c:v>
                </c:pt>
                <c:pt idx="42512">
                  <c:v>107.70833333333333</c:v>
                </c:pt>
                <c:pt idx="42513">
                  <c:v>107.7109375</c:v>
                </c:pt>
                <c:pt idx="42514">
                  <c:v>107.71354166666667</c:v>
                </c:pt>
                <c:pt idx="42515">
                  <c:v>107.71614583333333</c:v>
                </c:pt>
                <c:pt idx="42516">
                  <c:v>107.71875</c:v>
                </c:pt>
                <c:pt idx="42517">
                  <c:v>107.72135416666667</c:v>
                </c:pt>
                <c:pt idx="42518">
                  <c:v>107.72395833333333</c:v>
                </c:pt>
                <c:pt idx="42519">
                  <c:v>107.7265625</c:v>
                </c:pt>
                <c:pt idx="42520">
                  <c:v>107.72916666666667</c:v>
                </c:pt>
                <c:pt idx="42521">
                  <c:v>107.73177083333333</c:v>
                </c:pt>
                <c:pt idx="42522">
                  <c:v>107.734375</c:v>
                </c:pt>
                <c:pt idx="42523">
                  <c:v>107.73697916666667</c:v>
                </c:pt>
                <c:pt idx="42524">
                  <c:v>107.73958333333333</c:v>
                </c:pt>
                <c:pt idx="42525">
                  <c:v>107.7421875</c:v>
                </c:pt>
                <c:pt idx="42526">
                  <c:v>107.74479166666667</c:v>
                </c:pt>
                <c:pt idx="42527">
                  <c:v>107.74739583333333</c:v>
                </c:pt>
                <c:pt idx="42528">
                  <c:v>107.75</c:v>
                </c:pt>
                <c:pt idx="42529">
                  <c:v>107.75260416666667</c:v>
                </c:pt>
                <c:pt idx="42530">
                  <c:v>107.75520833333333</c:v>
                </c:pt>
                <c:pt idx="42531">
                  <c:v>107.7578125</c:v>
                </c:pt>
                <c:pt idx="42532">
                  <c:v>107.76041666666667</c:v>
                </c:pt>
                <c:pt idx="42533">
                  <c:v>107.76302083333333</c:v>
                </c:pt>
                <c:pt idx="42534">
                  <c:v>107.765625</c:v>
                </c:pt>
                <c:pt idx="42535">
                  <c:v>107.76822916666667</c:v>
                </c:pt>
                <c:pt idx="42536">
                  <c:v>107.77083333333333</c:v>
                </c:pt>
                <c:pt idx="42537">
                  <c:v>107.7734375</c:v>
                </c:pt>
                <c:pt idx="42538">
                  <c:v>107.77604166666667</c:v>
                </c:pt>
                <c:pt idx="42539">
                  <c:v>107.77864583333333</c:v>
                </c:pt>
                <c:pt idx="42540">
                  <c:v>107.78125</c:v>
                </c:pt>
                <c:pt idx="42541">
                  <c:v>107.78385416666667</c:v>
                </c:pt>
                <c:pt idx="42542">
                  <c:v>107.78645833333333</c:v>
                </c:pt>
                <c:pt idx="42543">
                  <c:v>107.7890625</c:v>
                </c:pt>
                <c:pt idx="42544">
                  <c:v>107.79166666666667</c:v>
                </c:pt>
                <c:pt idx="42545">
                  <c:v>107.79427083333333</c:v>
                </c:pt>
                <c:pt idx="42546">
                  <c:v>107.796875</c:v>
                </c:pt>
                <c:pt idx="42547">
                  <c:v>107.79947916666667</c:v>
                </c:pt>
                <c:pt idx="42548">
                  <c:v>107.80208333333333</c:v>
                </c:pt>
                <c:pt idx="42549">
                  <c:v>107.8046875</c:v>
                </c:pt>
                <c:pt idx="42550">
                  <c:v>107.80729166666667</c:v>
                </c:pt>
                <c:pt idx="42551">
                  <c:v>107.80989583333333</c:v>
                </c:pt>
                <c:pt idx="42552">
                  <c:v>107.8125</c:v>
                </c:pt>
                <c:pt idx="42553">
                  <c:v>107.81510416666667</c:v>
                </c:pt>
                <c:pt idx="42554">
                  <c:v>107.81770833333333</c:v>
                </c:pt>
                <c:pt idx="42555">
                  <c:v>107.8203125</c:v>
                </c:pt>
                <c:pt idx="42556">
                  <c:v>107.82291666666667</c:v>
                </c:pt>
                <c:pt idx="42557">
                  <c:v>107.82552083333333</c:v>
                </c:pt>
                <c:pt idx="42558">
                  <c:v>107.828125</c:v>
                </c:pt>
                <c:pt idx="42559">
                  <c:v>107.83072916666667</c:v>
                </c:pt>
                <c:pt idx="42560">
                  <c:v>107.83333333333333</c:v>
                </c:pt>
                <c:pt idx="42561">
                  <c:v>107.8359375</c:v>
                </c:pt>
                <c:pt idx="42562">
                  <c:v>107.83854166666667</c:v>
                </c:pt>
                <c:pt idx="42563">
                  <c:v>107.84114583333333</c:v>
                </c:pt>
                <c:pt idx="42564">
                  <c:v>107.84375</c:v>
                </c:pt>
                <c:pt idx="42565">
                  <c:v>107.84635416666667</c:v>
                </c:pt>
                <c:pt idx="42566">
                  <c:v>107.84895833333333</c:v>
                </c:pt>
                <c:pt idx="42567">
                  <c:v>107.8515625</c:v>
                </c:pt>
                <c:pt idx="42568">
                  <c:v>107.85416666666667</c:v>
                </c:pt>
                <c:pt idx="42569">
                  <c:v>107.85677083333333</c:v>
                </c:pt>
                <c:pt idx="42570">
                  <c:v>107.859375</c:v>
                </c:pt>
                <c:pt idx="42571">
                  <c:v>107.86197916666667</c:v>
                </c:pt>
                <c:pt idx="42572">
                  <c:v>107.86458333333333</c:v>
                </c:pt>
                <c:pt idx="42573">
                  <c:v>107.8671875</c:v>
                </c:pt>
                <c:pt idx="42574">
                  <c:v>107.86979166666667</c:v>
                </c:pt>
                <c:pt idx="42575">
                  <c:v>107.87239583333333</c:v>
                </c:pt>
                <c:pt idx="42576">
                  <c:v>107.875</c:v>
                </c:pt>
                <c:pt idx="42577">
                  <c:v>107.87760416666667</c:v>
                </c:pt>
                <c:pt idx="42578">
                  <c:v>107.88020833333333</c:v>
                </c:pt>
                <c:pt idx="42579">
                  <c:v>107.8828125</c:v>
                </c:pt>
                <c:pt idx="42580">
                  <c:v>107.88541666666667</c:v>
                </c:pt>
                <c:pt idx="42581">
                  <c:v>107.88802083333333</c:v>
                </c:pt>
                <c:pt idx="42582">
                  <c:v>107.890625</c:v>
                </c:pt>
                <c:pt idx="42583">
                  <c:v>107.89322916666667</c:v>
                </c:pt>
                <c:pt idx="42584">
                  <c:v>107.89583333333333</c:v>
                </c:pt>
                <c:pt idx="42585">
                  <c:v>107.8984375</c:v>
                </c:pt>
                <c:pt idx="42586">
                  <c:v>107.90104166666667</c:v>
                </c:pt>
                <c:pt idx="42587">
                  <c:v>107.90364583333333</c:v>
                </c:pt>
                <c:pt idx="42588">
                  <c:v>107.90625</c:v>
                </c:pt>
                <c:pt idx="42589">
                  <c:v>107.90885416666667</c:v>
                </c:pt>
                <c:pt idx="42590">
                  <c:v>107.91145833333333</c:v>
                </c:pt>
                <c:pt idx="42591">
                  <c:v>107.9140625</c:v>
                </c:pt>
                <c:pt idx="42592">
                  <c:v>107.91666666666667</c:v>
                </c:pt>
                <c:pt idx="42593">
                  <c:v>107.91927083333333</c:v>
                </c:pt>
                <c:pt idx="42594">
                  <c:v>107.921875</c:v>
                </c:pt>
                <c:pt idx="42595">
                  <c:v>107.92447916666667</c:v>
                </c:pt>
                <c:pt idx="42596">
                  <c:v>107.92708333333333</c:v>
                </c:pt>
                <c:pt idx="42597">
                  <c:v>107.9296875</c:v>
                </c:pt>
                <c:pt idx="42598">
                  <c:v>107.93229166666667</c:v>
                </c:pt>
                <c:pt idx="42599">
                  <c:v>107.93489583333333</c:v>
                </c:pt>
                <c:pt idx="42600">
                  <c:v>107.9375</c:v>
                </c:pt>
                <c:pt idx="42601">
                  <c:v>107.94010416666667</c:v>
                </c:pt>
                <c:pt idx="42602">
                  <c:v>107.94270833333333</c:v>
                </c:pt>
                <c:pt idx="42603">
                  <c:v>107.9453125</c:v>
                </c:pt>
                <c:pt idx="42604">
                  <c:v>107.94791666666667</c:v>
                </c:pt>
                <c:pt idx="42605">
                  <c:v>107.95052083333333</c:v>
                </c:pt>
                <c:pt idx="42606">
                  <c:v>107.953125</c:v>
                </c:pt>
                <c:pt idx="42607">
                  <c:v>107.95572916666667</c:v>
                </c:pt>
                <c:pt idx="42608">
                  <c:v>107.95833333333333</c:v>
                </c:pt>
                <c:pt idx="42609">
                  <c:v>107.9609375</c:v>
                </c:pt>
                <c:pt idx="42610">
                  <c:v>107.96354166666667</c:v>
                </c:pt>
                <c:pt idx="42611">
                  <c:v>107.96614583333333</c:v>
                </c:pt>
                <c:pt idx="42612">
                  <c:v>107.96875</c:v>
                </c:pt>
                <c:pt idx="42613">
                  <c:v>107.97135416666667</c:v>
                </c:pt>
                <c:pt idx="42614">
                  <c:v>107.97395833333333</c:v>
                </c:pt>
                <c:pt idx="42615">
                  <c:v>107.9765625</c:v>
                </c:pt>
                <c:pt idx="42616">
                  <c:v>107.97916666666667</c:v>
                </c:pt>
                <c:pt idx="42617">
                  <c:v>107.98177083333333</c:v>
                </c:pt>
                <c:pt idx="42618">
                  <c:v>107.984375</c:v>
                </c:pt>
                <c:pt idx="42619">
                  <c:v>107.98697916666667</c:v>
                </c:pt>
                <c:pt idx="42620">
                  <c:v>107.98958333333333</c:v>
                </c:pt>
                <c:pt idx="42621">
                  <c:v>107.9921875</c:v>
                </c:pt>
                <c:pt idx="42622">
                  <c:v>107.99479166666667</c:v>
                </c:pt>
                <c:pt idx="42623">
                  <c:v>107.99739583333333</c:v>
                </c:pt>
                <c:pt idx="42624">
                  <c:v>108</c:v>
                </c:pt>
                <c:pt idx="42625">
                  <c:v>108.00260416666667</c:v>
                </c:pt>
                <c:pt idx="42626">
                  <c:v>108.00520833333333</c:v>
                </c:pt>
                <c:pt idx="42627">
                  <c:v>108.0078125</c:v>
                </c:pt>
                <c:pt idx="42628">
                  <c:v>108.01041666666667</c:v>
                </c:pt>
                <c:pt idx="42629">
                  <c:v>108.01302083333333</c:v>
                </c:pt>
                <c:pt idx="42630">
                  <c:v>108.015625</c:v>
                </c:pt>
                <c:pt idx="42631">
                  <c:v>108.01822916666667</c:v>
                </c:pt>
                <c:pt idx="42632">
                  <c:v>108.02083333333333</c:v>
                </c:pt>
                <c:pt idx="42633">
                  <c:v>108.0234375</c:v>
                </c:pt>
                <c:pt idx="42634">
                  <c:v>108.02604166666667</c:v>
                </c:pt>
                <c:pt idx="42635">
                  <c:v>108.02864583333333</c:v>
                </c:pt>
                <c:pt idx="42636">
                  <c:v>108.03125</c:v>
                </c:pt>
                <c:pt idx="42637">
                  <c:v>108.03385416666667</c:v>
                </c:pt>
                <c:pt idx="42638">
                  <c:v>108.03645833333333</c:v>
                </c:pt>
                <c:pt idx="42639">
                  <c:v>108.0390625</c:v>
                </c:pt>
                <c:pt idx="42640">
                  <c:v>108.04166666666667</c:v>
                </c:pt>
                <c:pt idx="42641">
                  <c:v>108.04427083333333</c:v>
                </c:pt>
                <c:pt idx="42642">
                  <c:v>108.046875</c:v>
                </c:pt>
                <c:pt idx="42643">
                  <c:v>108.04947916666667</c:v>
                </c:pt>
                <c:pt idx="42644">
                  <c:v>108.05208333333333</c:v>
                </c:pt>
                <c:pt idx="42645">
                  <c:v>108.0546875</c:v>
                </c:pt>
                <c:pt idx="42646">
                  <c:v>108.05729166666667</c:v>
                </c:pt>
                <c:pt idx="42647">
                  <c:v>108.05989583333333</c:v>
                </c:pt>
                <c:pt idx="42648">
                  <c:v>108.0625</c:v>
                </c:pt>
                <c:pt idx="42649">
                  <c:v>108.06510416666667</c:v>
                </c:pt>
                <c:pt idx="42650">
                  <c:v>108.06770833333333</c:v>
                </c:pt>
                <c:pt idx="42651">
                  <c:v>108.0703125</c:v>
                </c:pt>
                <c:pt idx="42652">
                  <c:v>108.07291666666667</c:v>
                </c:pt>
                <c:pt idx="42653">
                  <c:v>108.07552083333333</c:v>
                </c:pt>
                <c:pt idx="42654">
                  <c:v>108.078125</c:v>
                </c:pt>
                <c:pt idx="42655">
                  <c:v>108.08072916666667</c:v>
                </c:pt>
                <c:pt idx="42656">
                  <c:v>108.08333333333333</c:v>
                </c:pt>
                <c:pt idx="42657">
                  <c:v>108.0859375</c:v>
                </c:pt>
                <c:pt idx="42658">
                  <c:v>108.08854166666667</c:v>
                </c:pt>
                <c:pt idx="42659">
                  <c:v>108.09114583333333</c:v>
                </c:pt>
                <c:pt idx="42660">
                  <c:v>108.09375</c:v>
                </c:pt>
                <c:pt idx="42661">
                  <c:v>108.09635416666667</c:v>
                </c:pt>
                <c:pt idx="42662">
                  <c:v>108.09895833333333</c:v>
                </c:pt>
                <c:pt idx="42663">
                  <c:v>108.1015625</c:v>
                </c:pt>
                <c:pt idx="42664">
                  <c:v>108.10416666666667</c:v>
                </c:pt>
                <c:pt idx="42665">
                  <c:v>108.10677083333333</c:v>
                </c:pt>
                <c:pt idx="42666">
                  <c:v>108.109375</c:v>
                </c:pt>
                <c:pt idx="42667">
                  <c:v>108.11197916666667</c:v>
                </c:pt>
                <c:pt idx="42668">
                  <c:v>108.11458333333333</c:v>
                </c:pt>
                <c:pt idx="42669">
                  <c:v>108.1171875</c:v>
                </c:pt>
                <c:pt idx="42670">
                  <c:v>108.11979166666667</c:v>
                </c:pt>
                <c:pt idx="42671">
                  <c:v>108.12239583333333</c:v>
                </c:pt>
                <c:pt idx="42672">
                  <c:v>108.125</c:v>
                </c:pt>
                <c:pt idx="42673">
                  <c:v>108.12760416666667</c:v>
                </c:pt>
                <c:pt idx="42674">
                  <c:v>108.13020833333333</c:v>
                </c:pt>
                <c:pt idx="42675">
                  <c:v>108.1328125</c:v>
                </c:pt>
                <c:pt idx="42676">
                  <c:v>108.13541666666667</c:v>
                </c:pt>
                <c:pt idx="42677">
                  <c:v>108.13802083333333</c:v>
                </c:pt>
                <c:pt idx="42678">
                  <c:v>108.140625</c:v>
                </c:pt>
                <c:pt idx="42679">
                  <c:v>108.14322916666667</c:v>
                </c:pt>
                <c:pt idx="42680">
                  <c:v>108.14583333333333</c:v>
                </c:pt>
                <c:pt idx="42681">
                  <c:v>108.1484375</c:v>
                </c:pt>
                <c:pt idx="42682">
                  <c:v>108.15104166666667</c:v>
                </c:pt>
                <c:pt idx="42683">
                  <c:v>108.15364583333333</c:v>
                </c:pt>
                <c:pt idx="42684">
                  <c:v>108.15625</c:v>
                </c:pt>
                <c:pt idx="42685">
                  <c:v>108.15885416666667</c:v>
                </c:pt>
                <c:pt idx="42686">
                  <c:v>108.16145833333333</c:v>
                </c:pt>
                <c:pt idx="42687">
                  <c:v>108.1640625</c:v>
                </c:pt>
                <c:pt idx="42688">
                  <c:v>108.16666666666667</c:v>
                </c:pt>
                <c:pt idx="42689">
                  <c:v>108.16927083333333</c:v>
                </c:pt>
                <c:pt idx="42690">
                  <c:v>108.171875</c:v>
                </c:pt>
                <c:pt idx="42691">
                  <c:v>108.17447916666667</c:v>
                </c:pt>
                <c:pt idx="42692">
                  <c:v>108.17708333333333</c:v>
                </c:pt>
                <c:pt idx="42693">
                  <c:v>108.1796875</c:v>
                </c:pt>
                <c:pt idx="42694">
                  <c:v>108.18229166666667</c:v>
                </c:pt>
                <c:pt idx="42695">
                  <c:v>108.18489583333333</c:v>
                </c:pt>
                <c:pt idx="42696">
                  <c:v>108.1875</c:v>
                </c:pt>
                <c:pt idx="42697">
                  <c:v>108.19010416666667</c:v>
                </c:pt>
                <c:pt idx="42698">
                  <c:v>108.19270833333333</c:v>
                </c:pt>
                <c:pt idx="42699">
                  <c:v>108.1953125</c:v>
                </c:pt>
                <c:pt idx="42700">
                  <c:v>108.19791666666667</c:v>
                </c:pt>
                <c:pt idx="42701">
                  <c:v>108.20052083333333</c:v>
                </c:pt>
                <c:pt idx="42702">
                  <c:v>108.203125</c:v>
                </c:pt>
                <c:pt idx="42703">
                  <c:v>108.20572916666667</c:v>
                </c:pt>
                <c:pt idx="42704">
                  <c:v>108.20833333333333</c:v>
                </c:pt>
                <c:pt idx="42705">
                  <c:v>108.2109375</c:v>
                </c:pt>
                <c:pt idx="42706">
                  <c:v>108.21354166666667</c:v>
                </c:pt>
                <c:pt idx="42707">
                  <c:v>108.21614583333333</c:v>
                </c:pt>
                <c:pt idx="42708">
                  <c:v>108.21875</c:v>
                </c:pt>
                <c:pt idx="42709">
                  <c:v>108.22135416666667</c:v>
                </c:pt>
                <c:pt idx="42710">
                  <c:v>108.22395833333333</c:v>
                </c:pt>
                <c:pt idx="42711">
                  <c:v>108.2265625</c:v>
                </c:pt>
                <c:pt idx="42712">
                  <c:v>108.22916666666667</c:v>
                </c:pt>
                <c:pt idx="42713">
                  <c:v>108.23177083333333</c:v>
                </c:pt>
                <c:pt idx="42714">
                  <c:v>108.234375</c:v>
                </c:pt>
                <c:pt idx="42715">
                  <c:v>108.23697916666667</c:v>
                </c:pt>
                <c:pt idx="42716">
                  <c:v>108.23958333333333</c:v>
                </c:pt>
                <c:pt idx="42717">
                  <c:v>108.2421875</c:v>
                </c:pt>
                <c:pt idx="42718">
                  <c:v>108.24479166666667</c:v>
                </c:pt>
                <c:pt idx="42719">
                  <c:v>108.24739583333333</c:v>
                </c:pt>
                <c:pt idx="42720">
                  <c:v>108.25</c:v>
                </c:pt>
                <c:pt idx="42721">
                  <c:v>108.25260416666667</c:v>
                </c:pt>
                <c:pt idx="42722">
                  <c:v>108.25520833333333</c:v>
                </c:pt>
                <c:pt idx="42723">
                  <c:v>108.2578125</c:v>
                </c:pt>
                <c:pt idx="42724">
                  <c:v>108.26041666666667</c:v>
                </c:pt>
                <c:pt idx="42725">
                  <c:v>108.26302083333333</c:v>
                </c:pt>
                <c:pt idx="42726">
                  <c:v>108.265625</c:v>
                </c:pt>
                <c:pt idx="42727">
                  <c:v>108.26822916666667</c:v>
                </c:pt>
                <c:pt idx="42728">
                  <c:v>108.27083333333333</c:v>
                </c:pt>
                <c:pt idx="42729">
                  <c:v>108.2734375</c:v>
                </c:pt>
                <c:pt idx="42730">
                  <c:v>108.27604166666667</c:v>
                </c:pt>
                <c:pt idx="42731">
                  <c:v>108.27864583333333</c:v>
                </c:pt>
                <c:pt idx="42732">
                  <c:v>108.28125</c:v>
                </c:pt>
                <c:pt idx="42733">
                  <c:v>108.28385416666667</c:v>
                </c:pt>
                <c:pt idx="42734">
                  <c:v>108.28645833333333</c:v>
                </c:pt>
                <c:pt idx="42735">
                  <c:v>108.2890625</c:v>
                </c:pt>
                <c:pt idx="42736">
                  <c:v>108.29166666666667</c:v>
                </c:pt>
                <c:pt idx="42737">
                  <c:v>108.29427083333333</c:v>
                </c:pt>
                <c:pt idx="42738">
                  <c:v>108.296875</c:v>
                </c:pt>
                <c:pt idx="42739">
                  <c:v>108.29947916666667</c:v>
                </c:pt>
                <c:pt idx="42740">
                  <c:v>108.30208333333333</c:v>
                </c:pt>
                <c:pt idx="42741">
                  <c:v>108.3046875</c:v>
                </c:pt>
                <c:pt idx="42742">
                  <c:v>108.30729166666667</c:v>
                </c:pt>
                <c:pt idx="42743">
                  <c:v>108.30989583333333</c:v>
                </c:pt>
                <c:pt idx="42744">
                  <c:v>108.3125</c:v>
                </c:pt>
                <c:pt idx="42745">
                  <c:v>108.31510416666667</c:v>
                </c:pt>
                <c:pt idx="42746">
                  <c:v>108.31770833333333</c:v>
                </c:pt>
                <c:pt idx="42747">
                  <c:v>108.3203125</c:v>
                </c:pt>
                <c:pt idx="42748">
                  <c:v>108.32291666666667</c:v>
                </c:pt>
                <c:pt idx="42749">
                  <c:v>108.32552083333333</c:v>
                </c:pt>
                <c:pt idx="42750">
                  <c:v>108.328125</c:v>
                </c:pt>
                <c:pt idx="42751">
                  <c:v>108.33072916666667</c:v>
                </c:pt>
                <c:pt idx="42752">
                  <c:v>108.33333333333333</c:v>
                </c:pt>
                <c:pt idx="42753">
                  <c:v>108.3359375</c:v>
                </c:pt>
                <c:pt idx="42754">
                  <c:v>108.33854166666667</c:v>
                </c:pt>
                <c:pt idx="42755">
                  <c:v>108.34114583333333</c:v>
                </c:pt>
                <c:pt idx="42756">
                  <c:v>108.34375</c:v>
                </c:pt>
                <c:pt idx="42757">
                  <c:v>108.34635416666667</c:v>
                </c:pt>
                <c:pt idx="42758">
                  <c:v>108.34895833333333</c:v>
                </c:pt>
                <c:pt idx="42759">
                  <c:v>108.3515625</c:v>
                </c:pt>
                <c:pt idx="42760">
                  <c:v>108.35416666666667</c:v>
                </c:pt>
                <c:pt idx="42761">
                  <c:v>108.35677083333333</c:v>
                </c:pt>
                <c:pt idx="42762">
                  <c:v>108.359375</c:v>
                </c:pt>
                <c:pt idx="42763">
                  <c:v>108.36197916666667</c:v>
                </c:pt>
                <c:pt idx="42764">
                  <c:v>108.36458333333333</c:v>
                </c:pt>
                <c:pt idx="42765">
                  <c:v>108.3671875</c:v>
                </c:pt>
                <c:pt idx="42766">
                  <c:v>108.36979166666667</c:v>
                </c:pt>
                <c:pt idx="42767">
                  <c:v>108.37239583333333</c:v>
                </c:pt>
                <c:pt idx="42768">
                  <c:v>108.375</c:v>
                </c:pt>
                <c:pt idx="42769">
                  <c:v>108.37760416666667</c:v>
                </c:pt>
                <c:pt idx="42770">
                  <c:v>108.38020833333333</c:v>
                </c:pt>
                <c:pt idx="42771">
                  <c:v>108.3828125</c:v>
                </c:pt>
                <c:pt idx="42772">
                  <c:v>108.38541666666667</c:v>
                </c:pt>
                <c:pt idx="42773">
                  <c:v>108.38802083333333</c:v>
                </c:pt>
                <c:pt idx="42774">
                  <c:v>108.390625</c:v>
                </c:pt>
                <c:pt idx="42775">
                  <c:v>108.39322916666667</c:v>
                </c:pt>
                <c:pt idx="42776">
                  <c:v>108.39583333333333</c:v>
                </c:pt>
                <c:pt idx="42777">
                  <c:v>108.3984375</c:v>
                </c:pt>
                <c:pt idx="42778">
                  <c:v>108.40104166666667</c:v>
                </c:pt>
                <c:pt idx="42779">
                  <c:v>108.40364583333333</c:v>
                </c:pt>
                <c:pt idx="42780">
                  <c:v>108.40625</c:v>
                </c:pt>
                <c:pt idx="42781">
                  <c:v>108.40885416666667</c:v>
                </c:pt>
                <c:pt idx="42782">
                  <c:v>108.41145833333333</c:v>
                </c:pt>
                <c:pt idx="42783">
                  <c:v>108.4140625</c:v>
                </c:pt>
                <c:pt idx="42784">
                  <c:v>108.41666666666667</c:v>
                </c:pt>
                <c:pt idx="42785">
                  <c:v>108.41927083333333</c:v>
                </c:pt>
                <c:pt idx="42786">
                  <c:v>108.421875</c:v>
                </c:pt>
                <c:pt idx="42787">
                  <c:v>108.42447916666667</c:v>
                </c:pt>
                <c:pt idx="42788">
                  <c:v>108.42708333333333</c:v>
                </c:pt>
                <c:pt idx="42789">
                  <c:v>108.4296875</c:v>
                </c:pt>
                <c:pt idx="42790">
                  <c:v>108.43229166666667</c:v>
                </c:pt>
                <c:pt idx="42791">
                  <c:v>108.43489583333333</c:v>
                </c:pt>
                <c:pt idx="42792">
                  <c:v>108.4375</c:v>
                </c:pt>
                <c:pt idx="42793">
                  <c:v>108.44010416666667</c:v>
                </c:pt>
                <c:pt idx="42794">
                  <c:v>108.44270833333333</c:v>
                </c:pt>
                <c:pt idx="42795">
                  <c:v>108.4453125</c:v>
                </c:pt>
                <c:pt idx="42796">
                  <c:v>108.44791666666667</c:v>
                </c:pt>
                <c:pt idx="42797">
                  <c:v>108.45052083333333</c:v>
                </c:pt>
                <c:pt idx="42798">
                  <c:v>108.453125</c:v>
                </c:pt>
                <c:pt idx="42799">
                  <c:v>108.45572916666667</c:v>
                </c:pt>
                <c:pt idx="42800">
                  <c:v>108.45833333333333</c:v>
                </c:pt>
                <c:pt idx="42801">
                  <c:v>108.4609375</c:v>
                </c:pt>
                <c:pt idx="42802">
                  <c:v>108.46354166666667</c:v>
                </c:pt>
                <c:pt idx="42803">
                  <c:v>108.46614583333333</c:v>
                </c:pt>
                <c:pt idx="42804">
                  <c:v>108.46875</c:v>
                </c:pt>
                <c:pt idx="42805">
                  <c:v>108.47135416666667</c:v>
                </c:pt>
                <c:pt idx="42806">
                  <c:v>108.47395833333333</c:v>
                </c:pt>
                <c:pt idx="42807">
                  <c:v>108.4765625</c:v>
                </c:pt>
                <c:pt idx="42808">
                  <c:v>108.47916666666667</c:v>
                </c:pt>
                <c:pt idx="42809">
                  <c:v>108.48177083333333</c:v>
                </c:pt>
                <c:pt idx="42810">
                  <c:v>108.484375</c:v>
                </c:pt>
                <c:pt idx="42811">
                  <c:v>108.48697916666667</c:v>
                </c:pt>
                <c:pt idx="42812">
                  <c:v>108.48958333333333</c:v>
                </c:pt>
                <c:pt idx="42813">
                  <c:v>108.4921875</c:v>
                </c:pt>
                <c:pt idx="42814">
                  <c:v>108.49479166666667</c:v>
                </c:pt>
                <c:pt idx="42815">
                  <c:v>108.49739583333333</c:v>
                </c:pt>
                <c:pt idx="42816">
                  <c:v>108.5</c:v>
                </c:pt>
                <c:pt idx="42817">
                  <c:v>108.50260416666667</c:v>
                </c:pt>
                <c:pt idx="42818">
                  <c:v>108.50520833333333</c:v>
                </c:pt>
                <c:pt idx="42819">
                  <c:v>108.5078125</c:v>
                </c:pt>
                <c:pt idx="42820">
                  <c:v>108.51041666666667</c:v>
                </c:pt>
                <c:pt idx="42821">
                  <c:v>108.51302083333333</c:v>
                </c:pt>
                <c:pt idx="42822">
                  <c:v>108.515625</c:v>
                </c:pt>
                <c:pt idx="42823">
                  <c:v>108.51822916666667</c:v>
                </c:pt>
                <c:pt idx="42824">
                  <c:v>108.52083333333333</c:v>
                </c:pt>
                <c:pt idx="42825">
                  <c:v>108.5234375</c:v>
                </c:pt>
                <c:pt idx="42826">
                  <c:v>108.52604166666667</c:v>
                </c:pt>
                <c:pt idx="42827">
                  <c:v>108.52864583333333</c:v>
                </c:pt>
                <c:pt idx="42828">
                  <c:v>108.53125</c:v>
                </c:pt>
                <c:pt idx="42829">
                  <c:v>108.53385416666667</c:v>
                </c:pt>
                <c:pt idx="42830">
                  <c:v>108.53645833333333</c:v>
                </c:pt>
                <c:pt idx="42831">
                  <c:v>108.5390625</c:v>
                </c:pt>
                <c:pt idx="42832">
                  <c:v>108.54166666666667</c:v>
                </c:pt>
                <c:pt idx="42833">
                  <c:v>108.54427083333333</c:v>
                </c:pt>
                <c:pt idx="42834">
                  <c:v>108.546875</c:v>
                </c:pt>
                <c:pt idx="42835">
                  <c:v>108.54947916666667</c:v>
                </c:pt>
                <c:pt idx="42836">
                  <c:v>108.55208333333333</c:v>
                </c:pt>
                <c:pt idx="42837">
                  <c:v>108.5546875</c:v>
                </c:pt>
                <c:pt idx="42838">
                  <c:v>108.55729166666667</c:v>
                </c:pt>
                <c:pt idx="42839">
                  <c:v>108.55989583333333</c:v>
                </c:pt>
                <c:pt idx="42840">
                  <c:v>108.5625</c:v>
                </c:pt>
                <c:pt idx="42841">
                  <c:v>108.56510416666667</c:v>
                </c:pt>
                <c:pt idx="42842">
                  <c:v>108.56770833333333</c:v>
                </c:pt>
                <c:pt idx="42843">
                  <c:v>108.5703125</c:v>
                </c:pt>
                <c:pt idx="42844">
                  <c:v>108.57291666666667</c:v>
                </c:pt>
                <c:pt idx="42845">
                  <c:v>108.57552083333333</c:v>
                </c:pt>
                <c:pt idx="42846">
                  <c:v>108.578125</c:v>
                </c:pt>
                <c:pt idx="42847">
                  <c:v>108.58072916666667</c:v>
                </c:pt>
                <c:pt idx="42848">
                  <c:v>108.58333333333333</c:v>
                </c:pt>
                <c:pt idx="42849">
                  <c:v>108.5859375</c:v>
                </c:pt>
                <c:pt idx="42850">
                  <c:v>108.58854166666667</c:v>
                </c:pt>
                <c:pt idx="42851">
                  <c:v>108.59114583333333</c:v>
                </c:pt>
                <c:pt idx="42852">
                  <c:v>108.59375</c:v>
                </c:pt>
                <c:pt idx="42853">
                  <c:v>108.59635416666667</c:v>
                </c:pt>
                <c:pt idx="42854">
                  <c:v>108.59895833333333</c:v>
                </c:pt>
                <c:pt idx="42855">
                  <c:v>108.6015625</c:v>
                </c:pt>
                <c:pt idx="42856">
                  <c:v>108.60416666666667</c:v>
                </c:pt>
                <c:pt idx="42857">
                  <c:v>108.60677083333333</c:v>
                </c:pt>
                <c:pt idx="42858">
                  <c:v>108.609375</c:v>
                </c:pt>
                <c:pt idx="42859">
                  <c:v>108.61197916666667</c:v>
                </c:pt>
                <c:pt idx="42860">
                  <c:v>108.61458333333333</c:v>
                </c:pt>
                <c:pt idx="42861">
                  <c:v>108.6171875</c:v>
                </c:pt>
                <c:pt idx="42862">
                  <c:v>108.61979166666667</c:v>
                </c:pt>
                <c:pt idx="42863">
                  <c:v>108.62239583333333</c:v>
                </c:pt>
                <c:pt idx="42864">
                  <c:v>108.625</c:v>
                </c:pt>
                <c:pt idx="42865">
                  <c:v>108.62760416666667</c:v>
                </c:pt>
                <c:pt idx="42866">
                  <c:v>108.63020833333333</c:v>
                </c:pt>
                <c:pt idx="42867">
                  <c:v>108.6328125</c:v>
                </c:pt>
                <c:pt idx="42868">
                  <c:v>108.63541666666667</c:v>
                </c:pt>
                <c:pt idx="42869">
                  <c:v>108.63802083333333</c:v>
                </c:pt>
                <c:pt idx="42870">
                  <c:v>108.640625</c:v>
                </c:pt>
                <c:pt idx="42871">
                  <c:v>108.64322916666667</c:v>
                </c:pt>
                <c:pt idx="42872">
                  <c:v>108.64583333333333</c:v>
                </c:pt>
                <c:pt idx="42873">
                  <c:v>108.6484375</c:v>
                </c:pt>
                <c:pt idx="42874">
                  <c:v>108.65104166666667</c:v>
                </c:pt>
                <c:pt idx="42875">
                  <c:v>108.65364583333333</c:v>
                </c:pt>
                <c:pt idx="42876">
                  <c:v>108.65625</c:v>
                </c:pt>
                <c:pt idx="42877">
                  <c:v>108.65885416666667</c:v>
                </c:pt>
                <c:pt idx="42878">
                  <c:v>108.66145833333333</c:v>
                </c:pt>
                <c:pt idx="42879">
                  <c:v>108.6640625</c:v>
                </c:pt>
                <c:pt idx="42880">
                  <c:v>108.66666666666667</c:v>
                </c:pt>
                <c:pt idx="42881">
                  <c:v>108.66927083333333</c:v>
                </c:pt>
                <c:pt idx="42882">
                  <c:v>108.671875</c:v>
                </c:pt>
                <c:pt idx="42883">
                  <c:v>108.67447916666667</c:v>
                </c:pt>
                <c:pt idx="42884">
                  <c:v>108.67708333333333</c:v>
                </c:pt>
                <c:pt idx="42885">
                  <c:v>108.6796875</c:v>
                </c:pt>
                <c:pt idx="42886">
                  <c:v>108.68229166666667</c:v>
                </c:pt>
                <c:pt idx="42887">
                  <c:v>108.68489583333333</c:v>
                </c:pt>
                <c:pt idx="42888">
                  <c:v>108.6875</c:v>
                </c:pt>
                <c:pt idx="42889">
                  <c:v>108.69010416666667</c:v>
                </c:pt>
                <c:pt idx="42890">
                  <c:v>108.69270833333333</c:v>
                </c:pt>
                <c:pt idx="42891">
                  <c:v>108.6953125</c:v>
                </c:pt>
                <c:pt idx="42892">
                  <c:v>108.69791666666667</c:v>
                </c:pt>
                <c:pt idx="42893">
                  <c:v>108.70052083333333</c:v>
                </c:pt>
                <c:pt idx="42894">
                  <c:v>108.703125</c:v>
                </c:pt>
                <c:pt idx="42895">
                  <c:v>108.70572916666667</c:v>
                </c:pt>
                <c:pt idx="42896">
                  <c:v>108.70833333333333</c:v>
                </c:pt>
                <c:pt idx="42897">
                  <c:v>108.7109375</c:v>
                </c:pt>
                <c:pt idx="42898">
                  <c:v>108.71354166666667</c:v>
                </c:pt>
                <c:pt idx="42899">
                  <c:v>108.71614583333333</c:v>
                </c:pt>
                <c:pt idx="42900">
                  <c:v>108.71875</c:v>
                </c:pt>
                <c:pt idx="42901">
                  <c:v>108.72135416666667</c:v>
                </c:pt>
                <c:pt idx="42902">
                  <c:v>108.72395833333333</c:v>
                </c:pt>
                <c:pt idx="42903">
                  <c:v>108.7265625</c:v>
                </c:pt>
                <c:pt idx="42904">
                  <c:v>108.72916666666667</c:v>
                </c:pt>
                <c:pt idx="42905">
                  <c:v>108.73177083333333</c:v>
                </c:pt>
                <c:pt idx="42906">
                  <c:v>108.734375</c:v>
                </c:pt>
                <c:pt idx="42907">
                  <c:v>108.73697916666667</c:v>
                </c:pt>
                <c:pt idx="42908">
                  <c:v>108.73958333333333</c:v>
                </c:pt>
                <c:pt idx="42909">
                  <c:v>108.7421875</c:v>
                </c:pt>
                <c:pt idx="42910">
                  <c:v>108.74479166666667</c:v>
                </c:pt>
                <c:pt idx="42911">
                  <c:v>108.74739583333333</c:v>
                </c:pt>
                <c:pt idx="42912">
                  <c:v>108.75</c:v>
                </c:pt>
                <c:pt idx="42913">
                  <c:v>108.75260416666667</c:v>
                </c:pt>
                <c:pt idx="42914">
                  <c:v>108.75520833333333</c:v>
                </c:pt>
                <c:pt idx="42915">
                  <c:v>108.7578125</c:v>
                </c:pt>
                <c:pt idx="42916">
                  <c:v>108.76041666666667</c:v>
                </c:pt>
                <c:pt idx="42917">
                  <c:v>108.76302083333333</c:v>
                </c:pt>
                <c:pt idx="42918">
                  <c:v>108.765625</c:v>
                </c:pt>
                <c:pt idx="42919">
                  <c:v>108.76822916666667</c:v>
                </c:pt>
                <c:pt idx="42920">
                  <c:v>108.77083333333333</c:v>
                </c:pt>
                <c:pt idx="42921">
                  <c:v>108.7734375</c:v>
                </c:pt>
                <c:pt idx="42922">
                  <c:v>108.77604166666667</c:v>
                </c:pt>
                <c:pt idx="42923">
                  <c:v>108.77864583333333</c:v>
                </c:pt>
                <c:pt idx="42924">
                  <c:v>108.78125</c:v>
                </c:pt>
                <c:pt idx="42925">
                  <c:v>108.78385416666667</c:v>
                </c:pt>
                <c:pt idx="42926">
                  <c:v>108.78645833333333</c:v>
                </c:pt>
                <c:pt idx="42927">
                  <c:v>108.7890625</c:v>
                </c:pt>
                <c:pt idx="42928">
                  <c:v>108.79166666666667</c:v>
                </c:pt>
                <c:pt idx="42929">
                  <c:v>108.79427083333333</c:v>
                </c:pt>
                <c:pt idx="42930">
                  <c:v>108.796875</c:v>
                </c:pt>
                <c:pt idx="42931">
                  <c:v>108.79947916666667</c:v>
                </c:pt>
                <c:pt idx="42932">
                  <c:v>108.80208333333333</c:v>
                </c:pt>
                <c:pt idx="42933">
                  <c:v>108.8046875</c:v>
                </c:pt>
                <c:pt idx="42934">
                  <c:v>108.80729166666667</c:v>
                </c:pt>
                <c:pt idx="42935">
                  <c:v>108.80989583333333</c:v>
                </c:pt>
                <c:pt idx="42936">
                  <c:v>108.8125</c:v>
                </c:pt>
                <c:pt idx="42937">
                  <c:v>108.81510416666667</c:v>
                </c:pt>
                <c:pt idx="42938">
                  <c:v>108.81770833333333</c:v>
                </c:pt>
                <c:pt idx="42939">
                  <c:v>108.8203125</c:v>
                </c:pt>
                <c:pt idx="42940">
                  <c:v>108.82291666666667</c:v>
                </c:pt>
                <c:pt idx="42941">
                  <c:v>108.82552083333333</c:v>
                </c:pt>
                <c:pt idx="42942">
                  <c:v>108.828125</c:v>
                </c:pt>
                <c:pt idx="42943">
                  <c:v>108.83072916666667</c:v>
                </c:pt>
                <c:pt idx="42944">
                  <c:v>108.83333333333333</c:v>
                </c:pt>
                <c:pt idx="42945">
                  <c:v>108.8359375</c:v>
                </c:pt>
                <c:pt idx="42946">
                  <c:v>108.83854166666667</c:v>
                </c:pt>
                <c:pt idx="42947">
                  <c:v>108.84114583333333</c:v>
                </c:pt>
                <c:pt idx="42948">
                  <c:v>108.84375</c:v>
                </c:pt>
                <c:pt idx="42949">
                  <c:v>108.84635416666667</c:v>
                </c:pt>
                <c:pt idx="42950">
                  <c:v>108.84895833333333</c:v>
                </c:pt>
                <c:pt idx="42951">
                  <c:v>108.8515625</c:v>
                </c:pt>
                <c:pt idx="42952">
                  <c:v>108.85416666666667</c:v>
                </c:pt>
                <c:pt idx="42953">
                  <c:v>108.85677083333333</c:v>
                </c:pt>
                <c:pt idx="42954">
                  <c:v>108.859375</c:v>
                </c:pt>
                <c:pt idx="42955">
                  <c:v>108.86197916666667</c:v>
                </c:pt>
                <c:pt idx="42956">
                  <c:v>108.86458333333333</c:v>
                </c:pt>
                <c:pt idx="42957">
                  <c:v>108.8671875</c:v>
                </c:pt>
                <c:pt idx="42958">
                  <c:v>108.86979166666667</c:v>
                </c:pt>
                <c:pt idx="42959">
                  <c:v>108.87239583333333</c:v>
                </c:pt>
                <c:pt idx="42960">
                  <c:v>108.875</c:v>
                </c:pt>
                <c:pt idx="42961">
                  <c:v>108.87760416666667</c:v>
                </c:pt>
                <c:pt idx="42962">
                  <c:v>108.88020833333333</c:v>
                </c:pt>
                <c:pt idx="42963">
                  <c:v>108.8828125</c:v>
                </c:pt>
                <c:pt idx="42964">
                  <c:v>108.88541666666667</c:v>
                </c:pt>
                <c:pt idx="42965">
                  <c:v>108.88802083333333</c:v>
                </c:pt>
                <c:pt idx="42966">
                  <c:v>108.890625</c:v>
                </c:pt>
                <c:pt idx="42967">
                  <c:v>108.89322916666667</c:v>
                </c:pt>
                <c:pt idx="42968">
                  <c:v>108.89583333333333</c:v>
                </c:pt>
                <c:pt idx="42969">
                  <c:v>108.8984375</c:v>
                </c:pt>
                <c:pt idx="42970">
                  <c:v>108.90104166666667</c:v>
                </c:pt>
                <c:pt idx="42971">
                  <c:v>108.90364583333333</c:v>
                </c:pt>
                <c:pt idx="42972">
                  <c:v>108.90625</c:v>
                </c:pt>
                <c:pt idx="42973">
                  <c:v>108.90885416666667</c:v>
                </c:pt>
                <c:pt idx="42974">
                  <c:v>108.91145833333333</c:v>
                </c:pt>
                <c:pt idx="42975">
                  <c:v>108.9140625</c:v>
                </c:pt>
                <c:pt idx="42976">
                  <c:v>108.91666666666667</c:v>
                </c:pt>
                <c:pt idx="42977">
                  <c:v>108.91927083333333</c:v>
                </c:pt>
                <c:pt idx="42978">
                  <c:v>108.921875</c:v>
                </c:pt>
                <c:pt idx="42979">
                  <c:v>108.92447916666667</c:v>
                </c:pt>
                <c:pt idx="42980">
                  <c:v>108.92708333333333</c:v>
                </c:pt>
                <c:pt idx="42981">
                  <c:v>108.9296875</c:v>
                </c:pt>
                <c:pt idx="42982">
                  <c:v>108.93229166666667</c:v>
                </c:pt>
                <c:pt idx="42983">
                  <c:v>108.93489583333333</c:v>
                </c:pt>
                <c:pt idx="42984">
                  <c:v>108.9375</c:v>
                </c:pt>
                <c:pt idx="42985">
                  <c:v>108.94010416666667</c:v>
                </c:pt>
                <c:pt idx="42986">
                  <c:v>108.94270833333333</c:v>
                </c:pt>
                <c:pt idx="42987">
                  <c:v>108.9453125</c:v>
                </c:pt>
                <c:pt idx="42988">
                  <c:v>108.94791666666667</c:v>
                </c:pt>
                <c:pt idx="42989">
                  <c:v>108.95052083333333</c:v>
                </c:pt>
                <c:pt idx="42990">
                  <c:v>108.953125</c:v>
                </c:pt>
                <c:pt idx="42991">
                  <c:v>108.95572916666667</c:v>
                </c:pt>
                <c:pt idx="42992">
                  <c:v>108.95833333333333</c:v>
                </c:pt>
                <c:pt idx="42993">
                  <c:v>108.9609375</c:v>
                </c:pt>
                <c:pt idx="42994">
                  <c:v>108.96354166666667</c:v>
                </c:pt>
                <c:pt idx="42995">
                  <c:v>108.96614583333333</c:v>
                </c:pt>
                <c:pt idx="42996">
                  <c:v>108.96875</c:v>
                </c:pt>
                <c:pt idx="42997">
                  <c:v>108.97135416666667</c:v>
                </c:pt>
                <c:pt idx="42998">
                  <c:v>108.97395833333333</c:v>
                </c:pt>
                <c:pt idx="42999">
                  <c:v>108.9765625</c:v>
                </c:pt>
                <c:pt idx="43000">
                  <c:v>108.97916666666667</c:v>
                </c:pt>
                <c:pt idx="43001">
                  <c:v>108.98177083333333</c:v>
                </c:pt>
                <c:pt idx="43002">
                  <c:v>108.984375</c:v>
                </c:pt>
                <c:pt idx="43003">
                  <c:v>108.98697916666667</c:v>
                </c:pt>
                <c:pt idx="43004">
                  <c:v>108.98958333333333</c:v>
                </c:pt>
                <c:pt idx="43005">
                  <c:v>108.9921875</c:v>
                </c:pt>
                <c:pt idx="43006">
                  <c:v>108.99479166666667</c:v>
                </c:pt>
                <c:pt idx="43007">
                  <c:v>108.99739583333333</c:v>
                </c:pt>
                <c:pt idx="43008">
                  <c:v>109</c:v>
                </c:pt>
                <c:pt idx="43009">
                  <c:v>109.00260416666667</c:v>
                </c:pt>
                <c:pt idx="43010">
                  <c:v>109.00520833333333</c:v>
                </c:pt>
                <c:pt idx="43011">
                  <c:v>109.0078125</c:v>
                </c:pt>
                <c:pt idx="43012">
                  <c:v>109.01041666666667</c:v>
                </c:pt>
                <c:pt idx="43013">
                  <c:v>109.01302083333333</c:v>
                </c:pt>
                <c:pt idx="43014">
                  <c:v>109.015625</c:v>
                </c:pt>
                <c:pt idx="43015">
                  <c:v>109.01822916666667</c:v>
                </c:pt>
                <c:pt idx="43016">
                  <c:v>109.02083333333333</c:v>
                </c:pt>
                <c:pt idx="43017">
                  <c:v>109.0234375</c:v>
                </c:pt>
                <c:pt idx="43018">
                  <c:v>109.02604166666667</c:v>
                </c:pt>
                <c:pt idx="43019">
                  <c:v>109.02864583333333</c:v>
                </c:pt>
                <c:pt idx="43020">
                  <c:v>109.03125</c:v>
                </c:pt>
                <c:pt idx="43021">
                  <c:v>109.03385416666667</c:v>
                </c:pt>
                <c:pt idx="43022">
                  <c:v>109.03645833333333</c:v>
                </c:pt>
                <c:pt idx="43023">
                  <c:v>109.0390625</c:v>
                </c:pt>
                <c:pt idx="43024">
                  <c:v>109.04166666666667</c:v>
                </c:pt>
                <c:pt idx="43025">
                  <c:v>109.04427083333333</c:v>
                </c:pt>
                <c:pt idx="43026">
                  <c:v>109.046875</c:v>
                </c:pt>
                <c:pt idx="43027">
                  <c:v>109.04947916666667</c:v>
                </c:pt>
                <c:pt idx="43028">
                  <c:v>109.05208333333333</c:v>
                </c:pt>
                <c:pt idx="43029">
                  <c:v>109.0546875</c:v>
                </c:pt>
                <c:pt idx="43030">
                  <c:v>109.05729166666667</c:v>
                </c:pt>
                <c:pt idx="43031">
                  <c:v>109.05989583333333</c:v>
                </c:pt>
                <c:pt idx="43032">
                  <c:v>109.0625</c:v>
                </c:pt>
                <c:pt idx="43033">
                  <c:v>109.06510416666667</c:v>
                </c:pt>
                <c:pt idx="43034">
                  <c:v>109.06770833333333</c:v>
                </c:pt>
                <c:pt idx="43035">
                  <c:v>109.0703125</c:v>
                </c:pt>
                <c:pt idx="43036">
                  <c:v>109.07291666666667</c:v>
                </c:pt>
                <c:pt idx="43037">
                  <c:v>109.07552083333333</c:v>
                </c:pt>
                <c:pt idx="43038">
                  <c:v>109.078125</c:v>
                </c:pt>
                <c:pt idx="43039">
                  <c:v>109.08072916666667</c:v>
                </c:pt>
                <c:pt idx="43040">
                  <c:v>109.08333333333333</c:v>
                </c:pt>
                <c:pt idx="43041">
                  <c:v>109.0859375</c:v>
                </c:pt>
                <c:pt idx="43042">
                  <c:v>109.08854166666667</c:v>
                </c:pt>
                <c:pt idx="43043">
                  <c:v>109.09114583333333</c:v>
                </c:pt>
                <c:pt idx="43044">
                  <c:v>109.09375</c:v>
                </c:pt>
                <c:pt idx="43045">
                  <c:v>109.09635416666667</c:v>
                </c:pt>
                <c:pt idx="43046">
                  <c:v>109.09895833333333</c:v>
                </c:pt>
                <c:pt idx="43047">
                  <c:v>109.1015625</c:v>
                </c:pt>
                <c:pt idx="43048">
                  <c:v>109.10416666666667</c:v>
                </c:pt>
                <c:pt idx="43049">
                  <c:v>109.10677083333333</c:v>
                </c:pt>
                <c:pt idx="43050">
                  <c:v>109.109375</c:v>
                </c:pt>
                <c:pt idx="43051">
                  <c:v>109.11197916666667</c:v>
                </c:pt>
                <c:pt idx="43052">
                  <c:v>109.11458333333333</c:v>
                </c:pt>
                <c:pt idx="43053">
                  <c:v>109.1171875</c:v>
                </c:pt>
                <c:pt idx="43054">
                  <c:v>109.11979166666667</c:v>
                </c:pt>
                <c:pt idx="43055">
                  <c:v>109.12239583333333</c:v>
                </c:pt>
                <c:pt idx="43056">
                  <c:v>109.125</c:v>
                </c:pt>
                <c:pt idx="43057">
                  <c:v>109.12760416666667</c:v>
                </c:pt>
                <c:pt idx="43058">
                  <c:v>109.13020833333333</c:v>
                </c:pt>
                <c:pt idx="43059">
                  <c:v>109.1328125</c:v>
                </c:pt>
                <c:pt idx="43060">
                  <c:v>109.13541666666667</c:v>
                </c:pt>
                <c:pt idx="43061">
                  <c:v>109.13802083333333</c:v>
                </c:pt>
                <c:pt idx="43062">
                  <c:v>109.140625</c:v>
                </c:pt>
                <c:pt idx="43063">
                  <c:v>109.14322916666667</c:v>
                </c:pt>
                <c:pt idx="43064">
                  <c:v>109.14583333333333</c:v>
                </c:pt>
                <c:pt idx="43065">
                  <c:v>109.1484375</c:v>
                </c:pt>
                <c:pt idx="43066">
                  <c:v>109.15104166666667</c:v>
                </c:pt>
                <c:pt idx="43067">
                  <c:v>109.15364583333333</c:v>
                </c:pt>
                <c:pt idx="43068">
                  <c:v>109.15625</c:v>
                </c:pt>
                <c:pt idx="43069">
                  <c:v>109.15885416666667</c:v>
                </c:pt>
                <c:pt idx="43070">
                  <c:v>109.16145833333333</c:v>
                </c:pt>
                <c:pt idx="43071">
                  <c:v>109.1640625</c:v>
                </c:pt>
                <c:pt idx="43072">
                  <c:v>109.16666666666667</c:v>
                </c:pt>
                <c:pt idx="43073">
                  <c:v>109.16927083333333</c:v>
                </c:pt>
                <c:pt idx="43074">
                  <c:v>109.171875</c:v>
                </c:pt>
                <c:pt idx="43075">
                  <c:v>109.17447916666667</c:v>
                </c:pt>
                <c:pt idx="43076">
                  <c:v>109.17708333333333</c:v>
                </c:pt>
                <c:pt idx="43077">
                  <c:v>109.1796875</c:v>
                </c:pt>
                <c:pt idx="43078">
                  <c:v>109.18229166666667</c:v>
                </c:pt>
                <c:pt idx="43079">
                  <c:v>109.18489583333333</c:v>
                </c:pt>
                <c:pt idx="43080">
                  <c:v>109.1875</c:v>
                </c:pt>
                <c:pt idx="43081">
                  <c:v>109.19010416666667</c:v>
                </c:pt>
                <c:pt idx="43082">
                  <c:v>109.19270833333333</c:v>
                </c:pt>
                <c:pt idx="43083">
                  <c:v>109.1953125</c:v>
                </c:pt>
                <c:pt idx="43084">
                  <c:v>109.19791666666667</c:v>
                </c:pt>
                <c:pt idx="43085">
                  <c:v>109.20052083333333</c:v>
                </c:pt>
                <c:pt idx="43086">
                  <c:v>109.203125</c:v>
                </c:pt>
                <c:pt idx="43087">
                  <c:v>109.20572916666667</c:v>
                </c:pt>
                <c:pt idx="43088">
                  <c:v>109.20833333333333</c:v>
                </c:pt>
                <c:pt idx="43089">
                  <c:v>109.2109375</c:v>
                </c:pt>
                <c:pt idx="43090">
                  <c:v>109.21354166666667</c:v>
                </c:pt>
                <c:pt idx="43091">
                  <c:v>109.21614583333333</c:v>
                </c:pt>
                <c:pt idx="43092">
                  <c:v>109.21875</c:v>
                </c:pt>
                <c:pt idx="43093">
                  <c:v>109.22135416666667</c:v>
                </c:pt>
                <c:pt idx="43094">
                  <c:v>109.22395833333333</c:v>
                </c:pt>
                <c:pt idx="43095">
                  <c:v>109.2265625</c:v>
                </c:pt>
                <c:pt idx="43096">
                  <c:v>109.22916666666667</c:v>
                </c:pt>
                <c:pt idx="43097">
                  <c:v>109.23177083333333</c:v>
                </c:pt>
                <c:pt idx="43098">
                  <c:v>109.234375</c:v>
                </c:pt>
                <c:pt idx="43099">
                  <c:v>109.23697916666667</c:v>
                </c:pt>
                <c:pt idx="43100">
                  <c:v>109.23958333333333</c:v>
                </c:pt>
                <c:pt idx="43101">
                  <c:v>109.2421875</c:v>
                </c:pt>
                <c:pt idx="43102">
                  <c:v>109.24479166666667</c:v>
                </c:pt>
                <c:pt idx="43103">
                  <c:v>109.24739583333333</c:v>
                </c:pt>
                <c:pt idx="43104">
                  <c:v>109.25</c:v>
                </c:pt>
                <c:pt idx="43105">
                  <c:v>109.25260416666667</c:v>
                </c:pt>
                <c:pt idx="43106">
                  <c:v>109.25520833333333</c:v>
                </c:pt>
                <c:pt idx="43107">
                  <c:v>109.2578125</c:v>
                </c:pt>
                <c:pt idx="43108">
                  <c:v>109.26041666666667</c:v>
                </c:pt>
                <c:pt idx="43109">
                  <c:v>109.26302083333333</c:v>
                </c:pt>
                <c:pt idx="43110">
                  <c:v>109.265625</c:v>
                </c:pt>
                <c:pt idx="43111">
                  <c:v>109.26822916666667</c:v>
                </c:pt>
                <c:pt idx="43112">
                  <c:v>109.27083333333333</c:v>
                </c:pt>
                <c:pt idx="43113">
                  <c:v>109.2734375</c:v>
                </c:pt>
                <c:pt idx="43114">
                  <c:v>109.27604166666667</c:v>
                </c:pt>
                <c:pt idx="43115">
                  <c:v>109.27864583333333</c:v>
                </c:pt>
                <c:pt idx="43116">
                  <c:v>109.28125</c:v>
                </c:pt>
                <c:pt idx="43117">
                  <c:v>109.28385416666667</c:v>
                </c:pt>
                <c:pt idx="43118">
                  <c:v>109.28645833333333</c:v>
                </c:pt>
                <c:pt idx="43119">
                  <c:v>109.2890625</c:v>
                </c:pt>
                <c:pt idx="43120">
                  <c:v>109.29166666666667</c:v>
                </c:pt>
                <c:pt idx="43121">
                  <c:v>109.29427083333333</c:v>
                </c:pt>
                <c:pt idx="43122">
                  <c:v>109.296875</c:v>
                </c:pt>
                <c:pt idx="43123">
                  <c:v>109.29947916666667</c:v>
                </c:pt>
                <c:pt idx="43124">
                  <c:v>109.30208333333333</c:v>
                </c:pt>
                <c:pt idx="43125">
                  <c:v>109.3046875</c:v>
                </c:pt>
                <c:pt idx="43126">
                  <c:v>109.30729166666667</c:v>
                </c:pt>
                <c:pt idx="43127">
                  <c:v>109.30989583333333</c:v>
                </c:pt>
                <c:pt idx="43128">
                  <c:v>109.3125</c:v>
                </c:pt>
                <c:pt idx="43129">
                  <c:v>109.31510416666667</c:v>
                </c:pt>
                <c:pt idx="43130">
                  <c:v>109.31770833333333</c:v>
                </c:pt>
                <c:pt idx="43131">
                  <c:v>109.3203125</c:v>
                </c:pt>
                <c:pt idx="43132">
                  <c:v>109.32291666666667</c:v>
                </c:pt>
                <c:pt idx="43133">
                  <c:v>109.32552083333333</c:v>
                </c:pt>
                <c:pt idx="43134">
                  <c:v>109.328125</c:v>
                </c:pt>
                <c:pt idx="43135">
                  <c:v>109.33072916666667</c:v>
                </c:pt>
                <c:pt idx="43136">
                  <c:v>109.33333333333333</c:v>
                </c:pt>
                <c:pt idx="43137">
                  <c:v>109.3359375</c:v>
                </c:pt>
                <c:pt idx="43138">
                  <c:v>109.33854166666667</c:v>
                </c:pt>
                <c:pt idx="43139">
                  <c:v>109.34114583333333</c:v>
                </c:pt>
                <c:pt idx="43140">
                  <c:v>109.34375</c:v>
                </c:pt>
                <c:pt idx="43141">
                  <c:v>109.34635416666667</c:v>
                </c:pt>
                <c:pt idx="43142">
                  <c:v>109.34895833333333</c:v>
                </c:pt>
                <c:pt idx="43143">
                  <c:v>109.3515625</c:v>
                </c:pt>
                <c:pt idx="43144">
                  <c:v>109.35416666666667</c:v>
                </c:pt>
                <c:pt idx="43145">
                  <c:v>109.35677083333333</c:v>
                </c:pt>
                <c:pt idx="43146">
                  <c:v>109.359375</c:v>
                </c:pt>
                <c:pt idx="43147">
                  <c:v>109.36197916666667</c:v>
                </c:pt>
                <c:pt idx="43148">
                  <c:v>109.36458333333333</c:v>
                </c:pt>
                <c:pt idx="43149">
                  <c:v>109.3671875</c:v>
                </c:pt>
                <c:pt idx="43150">
                  <c:v>109.36979166666667</c:v>
                </c:pt>
                <c:pt idx="43151">
                  <c:v>109.37239583333333</c:v>
                </c:pt>
                <c:pt idx="43152">
                  <c:v>109.375</c:v>
                </c:pt>
                <c:pt idx="43153">
                  <c:v>109.37760416666667</c:v>
                </c:pt>
                <c:pt idx="43154">
                  <c:v>109.38020833333333</c:v>
                </c:pt>
                <c:pt idx="43155">
                  <c:v>109.3828125</c:v>
                </c:pt>
                <c:pt idx="43156">
                  <c:v>109.38541666666667</c:v>
                </c:pt>
                <c:pt idx="43157">
                  <c:v>109.38802083333333</c:v>
                </c:pt>
                <c:pt idx="43158">
                  <c:v>109.390625</c:v>
                </c:pt>
                <c:pt idx="43159">
                  <c:v>109.39322916666667</c:v>
                </c:pt>
                <c:pt idx="43160">
                  <c:v>109.39583333333333</c:v>
                </c:pt>
                <c:pt idx="43161">
                  <c:v>109.3984375</c:v>
                </c:pt>
                <c:pt idx="43162">
                  <c:v>109.40104166666667</c:v>
                </c:pt>
                <c:pt idx="43163">
                  <c:v>109.40364583333333</c:v>
                </c:pt>
                <c:pt idx="43164">
                  <c:v>109.40625</c:v>
                </c:pt>
                <c:pt idx="43165">
                  <c:v>109.40885416666667</c:v>
                </c:pt>
                <c:pt idx="43166">
                  <c:v>109.41145833333333</c:v>
                </c:pt>
                <c:pt idx="43167">
                  <c:v>109.4140625</c:v>
                </c:pt>
                <c:pt idx="43168">
                  <c:v>109.41666666666667</c:v>
                </c:pt>
                <c:pt idx="43169">
                  <c:v>109.41927083333333</c:v>
                </c:pt>
                <c:pt idx="43170">
                  <c:v>109.421875</c:v>
                </c:pt>
                <c:pt idx="43171">
                  <c:v>109.42447916666667</c:v>
                </c:pt>
                <c:pt idx="43172">
                  <c:v>109.42708333333333</c:v>
                </c:pt>
                <c:pt idx="43173">
                  <c:v>109.4296875</c:v>
                </c:pt>
                <c:pt idx="43174">
                  <c:v>109.43229166666667</c:v>
                </c:pt>
                <c:pt idx="43175">
                  <c:v>109.43489583333333</c:v>
                </c:pt>
                <c:pt idx="43176">
                  <c:v>109.4375</c:v>
                </c:pt>
                <c:pt idx="43177">
                  <c:v>109.44010416666667</c:v>
                </c:pt>
                <c:pt idx="43178">
                  <c:v>109.44270833333333</c:v>
                </c:pt>
                <c:pt idx="43179">
                  <c:v>109.4453125</c:v>
                </c:pt>
                <c:pt idx="43180">
                  <c:v>109.44791666666667</c:v>
                </c:pt>
                <c:pt idx="43181">
                  <c:v>109.45052083333333</c:v>
                </c:pt>
                <c:pt idx="43182">
                  <c:v>109.453125</c:v>
                </c:pt>
                <c:pt idx="43183">
                  <c:v>109.45572916666667</c:v>
                </c:pt>
                <c:pt idx="43184">
                  <c:v>109.45833333333333</c:v>
                </c:pt>
                <c:pt idx="43185">
                  <c:v>109.4609375</c:v>
                </c:pt>
                <c:pt idx="43186">
                  <c:v>109.46354166666667</c:v>
                </c:pt>
                <c:pt idx="43187">
                  <c:v>109.46614583333333</c:v>
                </c:pt>
                <c:pt idx="43188">
                  <c:v>109.46875</c:v>
                </c:pt>
                <c:pt idx="43189">
                  <c:v>109.47135416666667</c:v>
                </c:pt>
                <c:pt idx="43190">
                  <c:v>109.47395833333333</c:v>
                </c:pt>
                <c:pt idx="43191">
                  <c:v>109.4765625</c:v>
                </c:pt>
                <c:pt idx="43192">
                  <c:v>109.47916666666667</c:v>
                </c:pt>
                <c:pt idx="43193">
                  <c:v>109.48177083333333</c:v>
                </c:pt>
                <c:pt idx="43194">
                  <c:v>109.484375</c:v>
                </c:pt>
                <c:pt idx="43195">
                  <c:v>109.48697916666667</c:v>
                </c:pt>
                <c:pt idx="43196">
                  <c:v>109.48958333333333</c:v>
                </c:pt>
                <c:pt idx="43197">
                  <c:v>109.4921875</c:v>
                </c:pt>
                <c:pt idx="43198">
                  <c:v>109.49479166666667</c:v>
                </c:pt>
                <c:pt idx="43199">
                  <c:v>109.49739583333333</c:v>
                </c:pt>
                <c:pt idx="43200">
                  <c:v>109.5</c:v>
                </c:pt>
                <c:pt idx="43201">
                  <c:v>109.50260416666667</c:v>
                </c:pt>
                <c:pt idx="43202">
                  <c:v>109.50520833333333</c:v>
                </c:pt>
                <c:pt idx="43203">
                  <c:v>109.5078125</c:v>
                </c:pt>
                <c:pt idx="43204">
                  <c:v>109.51041666666667</c:v>
                </c:pt>
                <c:pt idx="43205">
                  <c:v>109.51302083333333</c:v>
                </c:pt>
                <c:pt idx="43206">
                  <c:v>109.515625</c:v>
                </c:pt>
                <c:pt idx="43207">
                  <c:v>109.51822916666667</c:v>
                </c:pt>
                <c:pt idx="43208">
                  <c:v>109.52083333333333</c:v>
                </c:pt>
                <c:pt idx="43209">
                  <c:v>109.5234375</c:v>
                </c:pt>
                <c:pt idx="43210">
                  <c:v>109.52604166666667</c:v>
                </c:pt>
                <c:pt idx="43211">
                  <c:v>109.52864583333333</c:v>
                </c:pt>
                <c:pt idx="43212">
                  <c:v>109.53125</c:v>
                </c:pt>
                <c:pt idx="43213">
                  <c:v>109.53385416666667</c:v>
                </c:pt>
                <c:pt idx="43214">
                  <c:v>109.53645833333333</c:v>
                </c:pt>
                <c:pt idx="43215">
                  <c:v>109.5390625</c:v>
                </c:pt>
                <c:pt idx="43216">
                  <c:v>109.54166666666667</c:v>
                </c:pt>
                <c:pt idx="43217">
                  <c:v>109.54427083333333</c:v>
                </c:pt>
                <c:pt idx="43218">
                  <c:v>109.546875</c:v>
                </c:pt>
                <c:pt idx="43219">
                  <c:v>109.54947916666667</c:v>
                </c:pt>
                <c:pt idx="43220">
                  <c:v>109.55208333333333</c:v>
                </c:pt>
                <c:pt idx="43221">
                  <c:v>109.5546875</c:v>
                </c:pt>
                <c:pt idx="43222">
                  <c:v>109.55729166666667</c:v>
                </c:pt>
                <c:pt idx="43223">
                  <c:v>109.55989583333333</c:v>
                </c:pt>
                <c:pt idx="43224">
                  <c:v>109.5625</c:v>
                </c:pt>
                <c:pt idx="43225">
                  <c:v>109.56510416666667</c:v>
                </c:pt>
                <c:pt idx="43226">
                  <c:v>109.56770833333333</c:v>
                </c:pt>
                <c:pt idx="43227">
                  <c:v>109.5703125</c:v>
                </c:pt>
                <c:pt idx="43228">
                  <c:v>109.57291666666667</c:v>
                </c:pt>
                <c:pt idx="43229">
                  <c:v>109.57552083333333</c:v>
                </c:pt>
                <c:pt idx="43230">
                  <c:v>109.578125</c:v>
                </c:pt>
                <c:pt idx="43231">
                  <c:v>109.58072916666667</c:v>
                </c:pt>
                <c:pt idx="43232">
                  <c:v>109.58333333333333</c:v>
                </c:pt>
                <c:pt idx="43233">
                  <c:v>109.5859375</c:v>
                </c:pt>
                <c:pt idx="43234">
                  <c:v>109.58854166666667</c:v>
                </c:pt>
                <c:pt idx="43235">
                  <c:v>109.59114583333333</c:v>
                </c:pt>
                <c:pt idx="43236">
                  <c:v>109.59375</c:v>
                </c:pt>
                <c:pt idx="43237">
                  <c:v>109.59635416666667</c:v>
                </c:pt>
                <c:pt idx="43238">
                  <c:v>109.59895833333333</c:v>
                </c:pt>
                <c:pt idx="43239">
                  <c:v>109.6015625</c:v>
                </c:pt>
                <c:pt idx="43240">
                  <c:v>109.60416666666667</c:v>
                </c:pt>
                <c:pt idx="43241">
                  <c:v>109.60677083333333</c:v>
                </c:pt>
                <c:pt idx="43242">
                  <c:v>109.609375</c:v>
                </c:pt>
                <c:pt idx="43243">
                  <c:v>109.61197916666667</c:v>
                </c:pt>
                <c:pt idx="43244">
                  <c:v>109.61458333333333</c:v>
                </c:pt>
                <c:pt idx="43245">
                  <c:v>109.6171875</c:v>
                </c:pt>
                <c:pt idx="43246">
                  <c:v>109.61979166666667</c:v>
                </c:pt>
                <c:pt idx="43247">
                  <c:v>109.62239583333333</c:v>
                </c:pt>
                <c:pt idx="43248">
                  <c:v>109.625</c:v>
                </c:pt>
                <c:pt idx="43249">
                  <c:v>109.62760416666667</c:v>
                </c:pt>
                <c:pt idx="43250">
                  <c:v>109.63020833333333</c:v>
                </c:pt>
                <c:pt idx="43251">
                  <c:v>109.6328125</c:v>
                </c:pt>
                <c:pt idx="43252">
                  <c:v>109.63541666666667</c:v>
                </c:pt>
                <c:pt idx="43253">
                  <c:v>109.63802083333333</c:v>
                </c:pt>
                <c:pt idx="43254">
                  <c:v>109.640625</c:v>
                </c:pt>
                <c:pt idx="43255">
                  <c:v>109.64322916666667</c:v>
                </c:pt>
                <c:pt idx="43256">
                  <c:v>109.64583333333333</c:v>
                </c:pt>
                <c:pt idx="43257">
                  <c:v>109.6484375</c:v>
                </c:pt>
                <c:pt idx="43258">
                  <c:v>109.65104166666667</c:v>
                </c:pt>
                <c:pt idx="43259">
                  <c:v>109.65364583333333</c:v>
                </c:pt>
                <c:pt idx="43260">
                  <c:v>109.65625</c:v>
                </c:pt>
                <c:pt idx="43261">
                  <c:v>109.65885416666667</c:v>
                </c:pt>
                <c:pt idx="43262">
                  <c:v>109.66145833333333</c:v>
                </c:pt>
                <c:pt idx="43263">
                  <c:v>109.6640625</c:v>
                </c:pt>
                <c:pt idx="43264">
                  <c:v>109.66666666666667</c:v>
                </c:pt>
                <c:pt idx="43265">
                  <c:v>109.66927083333333</c:v>
                </c:pt>
                <c:pt idx="43266">
                  <c:v>109.671875</c:v>
                </c:pt>
                <c:pt idx="43267">
                  <c:v>109.67447916666667</c:v>
                </c:pt>
                <c:pt idx="43268">
                  <c:v>109.67708333333333</c:v>
                </c:pt>
                <c:pt idx="43269">
                  <c:v>109.6796875</c:v>
                </c:pt>
                <c:pt idx="43270">
                  <c:v>109.68229166666667</c:v>
                </c:pt>
                <c:pt idx="43271">
                  <c:v>109.68489583333333</c:v>
                </c:pt>
                <c:pt idx="43272">
                  <c:v>109.6875</c:v>
                </c:pt>
                <c:pt idx="43273">
                  <c:v>109.69010416666667</c:v>
                </c:pt>
                <c:pt idx="43274">
                  <c:v>109.69270833333333</c:v>
                </c:pt>
                <c:pt idx="43275">
                  <c:v>109.6953125</c:v>
                </c:pt>
                <c:pt idx="43276">
                  <c:v>109.69791666666667</c:v>
                </c:pt>
                <c:pt idx="43277">
                  <c:v>109.70052083333333</c:v>
                </c:pt>
                <c:pt idx="43278">
                  <c:v>109.703125</c:v>
                </c:pt>
                <c:pt idx="43279">
                  <c:v>109.70572916666667</c:v>
                </c:pt>
                <c:pt idx="43280">
                  <c:v>109.70833333333333</c:v>
                </c:pt>
                <c:pt idx="43281">
                  <c:v>109.7109375</c:v>
                </c:pt>
                <c:pt idx="43282">
                  <c:v>109.71354166666667</c:v>
                </c:pt>
                <c:pt idx="43283">
                  <c:v>109.71614583333333</c:v>
                </c:pt>
                <c:pt idx="43284">
                  <c:v>109.71875</c:v>
                </c:pt>
                <c:pt idx="43285">
                  <c:v>109.72135416666667</c:v>
                </c:pt>
                <c:pt idx="43286">
                  <c:v>109.72395833333333</c:v>
                </c:pt>
                <c:pt idx="43287">
                  <c:v>109.7265625</c:v>
                </c:pt>
                <c:pt idx="43288">
                  <c:v>109.72916666666667</c:v>
                </c:pt>
                <c:pt idx="43289">
                  <c:v>109.73177083333333</c:v>
                </c:pt>
                <c:pt idx="43290">
                  <c:v>109.734375</c:v>
                </c:pt>
                <c:pt idx="43291">
                  <c:v>109.73697916666667</c:v>
                </c:pt>
                <c:pt idx="43292">
                  <c:v>109.73958333333333</c:v>
                </c:pt>
                <c:pt idx="43293">
                  <c:v>109.7421875</c:v>
                </c:pt>
                <c:pt idx="43294">
                  <c:v>109.74479166666667</c:v>
                </c:pt>
                <c:pt idx="43295">
                  <c:v>109.74739583333333</c:v>
                </c:pt>
                <c:pt idx="43296">
                  <c:v>109.75</c:v>
                </c:pt>
                <c:pt idx="43297">
                  <c:v>109.75260416666667</c:v>
                </c:pt>
                <c:pt idx="43298">
                  <c:v>109.75520833333333</c:v>
                </c:pt>
                <c:pt idx="43299">
                  <c:v>109.7578125</c:v>
                </c:pt>
                <c:pt idx="43300">
                  <c:v>109.76041666666667</c:v>
                </c:pt>
                <c:pt idx="43301">
                  <c:v>109.76302083333333</c:v>
                </c:pt>
                <c:pt idx="43302">
                  <c:v>109.765625</c:v>
                </c:pt>
                <c:pt idx="43303">
                  <c:v>109.76822916666667</c:v>
                </c:pt>
                <c:pt idx="43304">
                  <c:v>109.77083333333333</c:v>
                </c:pt>
                <c:pt idx="43305">
                  <c:v>109.7734375</c:v>
                </c:pt>
                <c:pt idx="43306">
                  <c:v>109.77604166666667</c:v>
                </c:pt>
                <c:pt idx="43307">
                  <c:v>109.77864583333333</c:v>
                </c:pt>
                <c:pt idx="43308">
                  <c:v>109.78125</c:v>
                </c:pt>
                <c:pt idx="43309">
                  <c:v>109.78385416666667</c:v>
                </c:pt>
                <c:pt idx="43310">
                  <c:v>109.78645833333333</c:v>
                </c:pt>
                <c:pt idx="43311">
                  <c:v>109.7890625</c:v>
                </c:pt>
                <c:pt idx="43312">
                  <c:v>109.79166666666667</c:v>
                </c:pt>
                <c:pt idx="43313">
                  <c:v>109.79427083333333</c:v>
                </c:pt>
                <c:pt idx="43314">
                  <c:v>109.796875</c:v>
                </c:pt>
                <c:pt idx="43315">
                  <c:v>109.79947916666667</c:v>
                </c:pt>
                <c:pt idx="43316">
                  <c:v>109.80208333333333</c:v>
                </c:pt>
                <c:pt idx="43317">
                  <c:v>109.8046875</c:v>
                </c:pt>
                <c:pt idx="43318">
                  <c:v>109.80729166666667</c:v>
                </c:pt>
                <c:pt idx="43319">
                  <c:v>109.80989583333333</c:v>
                </c:pt>
                <c:pt idx="43320">
                  <c:v>109.8125</c:v>
                </c:pt>
                <c:pt idx="43321">
                  <c:v>109.81510416666667</c:v>
                </c:pt>
                <c:pt idx="43322">
                  <c:v>109.81770833333333</c:v>
                </c:pt>
                <c:pt idx="43323">
                  <c:v>109.8203125</c:v>
                </c:pt>
                <c:pt idx="43324">
                  <c:v>109.82291666666667</c:v>
                </c:pt>
                <c:pt idx="43325">
                  <c:v>109.82552083333333</c:v>
                </c:pt>
                <c:pt idx="43326">
                  <c:v>109.828125</c:v>
                </c:pt>
                <c:pt idx="43327">
                  <c:v>109.83072916666667</c:v>
                </c:pt>
                <c:pt idx="43328">
                  <c:v>109.83333333333333</c:v>
                </c:pt>
                <c:pt idx="43329">
                  <c:v>109.8359375</c:v>
                </c:pt>
                <c:pt idx="43330">
                  <c:v>109.83854166666667</c:v>
                </c:pt>
                <c:pt idx="43331">
                  <c:v>109.84114583333333</c:v>
                </c:pt>
                <c:pt idx="43332">
                  <c:v>109.84375</c:v>
                </c:pt>
                <c:pt idx="43333">
                  <c:v>109.84635416666667</c:v>
                </c:pt>
                <c:pt idx="43334">
                  <c:v>109.84895833333333</c:v>
                </c:pt>
                <c:pt idx="43335">
                  <c:v>109.8515625</c:v>
                </c:pt>
                <c:pt idx="43336">
                  <c:v>109.85416666666667</c:v>
                </c:pt>
                <c:pt idx="43337">
                  <c:v>109.85677083333333</c:v>
                </c:pt>
                <c:pt idx="43338">
                  <c:v>109.859375</c:v>
                </c:pt>
                <c:pt idx="43339">
                  <c:v>109.86197916666667</c:v>
                </c:pt>
                <c:pt idx="43340">
                  <c:v>109.86458333333333</c:v>
                </c:pt>
                <c:pt idx="43341">
                  <c:v>109.8671875</c:v>
                </c:pt>
                <c:pt idx="43342">
                  <c:v>109.86979166666667</c:v>
                </c:pt>
                <c:pt idx="43343">
                  <c:v>109.87239583333333</c:v>
                </c:pt>
                <c:pt idx="43344">
                  <c:v>109.875</c:v>
                </c:pt>
                <c:pt idx="43345">
                  <c:v>109.87760416666667</c:v>
                </c:pt>
                <c:pt idx="43346">
                  <c:v>109.88020833333333</c:v>
                </c:pt>
                <c:pt idx="43347">
                  <c:v>109.8828125</c:v>
                </c:pt>
                <c:pt idx="43348">
                  <c:v>109.88541666666667</c:v>
                </c:pt>
                <c:pt idx="43349">
                  <c:v>109.88802083333333</c:v>
                </c:pt>
                <c:pt idx="43350">
                  <c:v>109.890625</c:v>
                </c:pt>
                <c:pt idx="43351">
                  <c:v>109.89322916666667</c:v>
                </c:pt>
                <c:pt idx="43352">
                  <c:v>109.89583333333333</c:v>
                </c:pt>
                <c:pt idx="43353">
                  <c:v>109.8984375</c:v>
                </c:pt>
                <c:pt idx="43354">
                  <c:v>109.90104166666667</c:v>
                </c:pt>
                <c:pt idx="43355">
                  <c:v>109.90364583333333</c:v>
                </c:pt>
                <c:pt idx="43356">
                  <c:v>109.90625</c:v>
                </c:pt>
                <c:pt idx="43357">
                  <c:v>109.90885416666667</c:v>
                </c:pt>
                <c:pt idx="43358">
                  <c:v>109.91145833333333</c:v>
                </c:pt>
                <c:pt idx="43359">
                  <c:v>109.9140625</c:v>
                </c:pt>
                <c:pt idx="43360">
                  <c:v>109.91666666666667</c:v>
                </c:pt>
                <c:pt idx="43361">
                  <c:v>109.91927083333333</c:v>
                </c:pt>
                <c:pt idx="43362">
                  <c:v>109.921875</c:v>
                </c:pt>
                <c:pt idx="43363">
                  <c:v>109.92447916666667</c:v>
                </c:pt>
                <c:pt idx="43364">
                  <c:v>109.92708333333333</c:v>
                </c:pt>
                <c:pt idx="43365">
                  <c:v>109.9296875</c:v>
                </c:pt>
                <c:pt idx="43366">
                  <c:v>109.93229166666667</c:v>
                </c:pt>
                <c:pt idx="43367">
                  <c:v>109.93489583333333</c:v>
                </c:pt>
                <c:pt idx="43368">
                  <c:v>109.9375</c:v>
                </c:pt>
                <c:pt idx="43369">
                  <c:v>109.94010416666667</c:v>
                </c:pt>
                <c:pt idx="43370">
                  <c:v>109.94270833333333</c:v>
                </c:pt>
                <c:pt idx="43371">
                  <c:v>109.9453125</c:v>
                </c:pt>
                <c:pt idx="43372">
                  <c:v>109.94791666666667</c:v>
                </c:pt>
                <c:pt idx="43373">
                  <c:v>109.95052083333333</c:v>
                </c:pt>
                <c:pt idx="43374">
                  <c:v>109.953125</c:v>
                </c:pt>
                <c:pt idx="43375">
                  <c:v>109.95572916666667</c:v>
                </c:pt>
                <c:pt idx="43376">
                  <c:v>109.95833333333333</c:v>
                </c:pt>
                <c:pt idx="43377">
                  <c:v>109.9609375</c:v>
                </c:pt>
                <c:pt idx="43378">
                  <c:v>109.96354166666667</c:v>
                </c:pt>
                <c:pt idx="43379">
                  <c:v>109.96614583333333</c:v>
                </c:pt>
                <c:pt idx="43380">
                  <c:v>109.96875</c:v>
                </c:pt>
                <c:pt idx="43381">
                  <c:v>109.97135416666667</c:v>
                </c:pt>
                <c:pt idx="43382">
                  <c:v>109.97395833333333</c:v>
                </c:pt>
                <c:pt idx="43383">
                  <c:v>109.9765625</c:v>
                </c:pt>
                <c:pt idx="43384">
                  <c:v>109.97916666666667</c:v>
                </c:pt>
                <c:pt idx="43385">
                  <c:v>109.98177083333333</c:v>
                </c:pt>
                <c:pt idx="43386">
                  <c:v>109.984375</c:v>
                </c:pt>
                <c:pt idx="43387">
                  <c:v>109.98697916666667</c:v>
                </c:pt>
                <c:pt idx="43388">
                  <c:v>109.98958333333333</c:v>
                </c:pt>
                <c:pt idx="43389">
                  <c:v>109.9921875</c:v>
                </c:pt>
                <c:pt idx="43390">
                  <c:v>109.99479166666667</c:v>
                </c:pt>
                <c:pt idx="43391">
                  <c:v>109.99739583333333</c:v>
                </c:pt>
                <c:pt idx="43392">
                  <c:v>110</c:v>
                </c:pt>
                <c:pt idx="43393">
                  <c:v>110.00260416666667</c:v>
                </c:pt>
                <c:pt idx="43394">
                  <c:v>110.00520833333333</c:v>
                </c:pt>
                <c:pt idx="43395">
                  <c:v>110.0078125</c:v>
                </c:pt>
                <c:pt idx="43396">
                  <c:v>110.01041666666667</c:v>
                </c:pt>
                <c:pt idx="43397">
                  <c:v>110.01302083333333</c:v>
                </c:pt>
                <c:pt idx="43398">
                  <c:v>110.015625</c:v>
                </c:pt>
                <c:pt idx="43399">
                  <c:v>110.01822916666667</c:v>
                </c:pt>
                <c:pt idx="43400">
                  <c:v>110.02083333333333</c:v>
                </c:pt>
                <c:pt idx="43401">
                  <c:v>110.0234375</c:v>
                </c:pt>
                <c:pt idx="43402">
                  <c:v>110.02604166666667</c:v>
                </c:pt>
                <c:pt idx="43403">
                  <c:v>110.02864583333333</c:v>
                </c:pt>
                <c:pt idx="43404">
                  <c:v>110.03125</c:v>
                </c:pt>
                <c:pt idx="43405">
                  <c:v>110.03385416666667</c:v>
                </c:pt>
                <c:pt idx="43406">
                  <c:v>110.03645833333333</c:v>
                </c:pt>
                <c:pt idx="43407">
                  <c:v>110.0390625</c:v>
                </c:pt>
                <c:pt idx="43408">
                  <c:v>110.04166666666667</c:v>
                </c:pt>
                <c:pt idx="43409">
                  <c:v>110.04427083333333</c:v>
                </c:pt>
                <c:pt idx="43410">
                  <c:v>110.046875</c:v>
                </c:pt>
                <c:pt idx="43411">
                  <c:v>110.04947916666667</c:v>
                </c:pt>
                <c:pt idx="43412">
                  <c:v>110.05208333333333</c:v>
                </c:pt>
                <c:pt idx="43413">
                  <c:v>110.0546875</c:v>
                </c:pt>
                <c:pt idx="43414">
                  <c:v>110.05729166666667</c:v>
                </c:pt>
                <c:pt idx="43415">
                  <c:v>110.05989583333333</c:v>
                </c:pt>
                <c:pt idx="43416">
                  <c:v>110.0625</c:v>
                </c:pt>
                <c:pt idx="43417">
                  <c:v>110.06510416666667</c:v>
                </c:pt>
                <c:pt idx="43418">
                  <c:v>110.06770833333333</c:v>
                </c:pt>
                <c:pt idx="43419">
                  <c:v>110.0703125</c:v>
                </c:pt>
                <c:pt idx="43420">
                  <c:v>110.07291666666667</c:v>
                </c:pt>
                <c:pt idx="43421">
                  <c:v>110.07552083333333</c:v>
                </c:pt>
                <c:pt idx="43422">
                  <c:v>110.078125</c:v>
                </c:pt>
                <c:pt idx="43423">
                  <c:v>110.08072916666667</c:v>
                </c:pt>
                <c:pt idx="43424">
                  <c:v>110.08333333333333</c:v>
                </c:pt>
                <c:pt idx="43425">
                  <c:v>110.0859375</c:v>
                </c:pt>
                <c:pt idx="43426">
                  <c:v>110.08854166666667</c:v>
                </c:pt>
                <c:pt idx="43427">
                  <c:v>110.09114583333333</c:v>
                </c:pt>
                <c:pt idx="43428">
                  <c:v>110.09375</c:v>
                </c:pt>
                <c:pt idx="43429">
                  <c:v>110.09635416666667</c:v>
                </c:pt>
                <c:pt idx="43430">
                  <c:v>110.09895833333333</c:v>
                </c:pt>
                <c:pt idx="43431">
                  <c:v>110.1015625</c:v>
                </c:pt>
                <c:pt idx="43432">
                  <c:v>110.10416666666667</c:v>
                </c:pt>
                <c:pt idx="43433">
                  <c:v>110.10677083333333</c:v>
                </c:pt>
                <c:pt idx="43434">
                  <c:v>110.109375</c:v>
                </c:pt>
                <c:pt idx="43435">
                  <c:v>110.11197916666667</c:v>
                </c:pt>
                <c:pt idx="43436">
                  <c:v>110.11458333333333</c:v>
                </c:pt>
                <c:pt idx="43437">
                  <c:v>110.1171875</c:v>
                </c:pt>
                <c:pt idx="43438">
                  <c:v>110.11979166666667</c:v>
                </c:pt>
                <c:pt idx="43439">
                  <c:v>110.12239583333333</c:v>
                </c:pt>
                <c:pt idx="43440">
                  <c:v>110.125</c:v>
                </c:pt>
                <c:pt idx="43441">
                  <c:v>110.12760416666667</c:v>
                </c:pt>
                <c:pt idx="43442">
                  <c:v>110.13020833333333</c:v>
                </c:pt>
                <c:pt idx="43443">
                  <c:v>110.1328125</c:v>
                </c:pt>
                <c:pt idx="43444">
                  <c:v>110.13541666666667</c:v>
                </c:pt>
                <c:pt idx="43445">
                  <c:v>110.13802083333333</c:v>
                </c:pt>
                <c:pt idx="43446">
                  <c:v>110.140625</c:v>
                </c:pt>
                <c:pt idx="43447">
                  <c:v>110.14322916666667</c:v>
                </c:pt>
                <c:pt idx="43448">
                  <c:v>110.14583333333333</c:v>
                </c:pt>
                <c:pt idx="43449">
                  <c:v>110.1484375</c:v>
                </c:pt>
                <c:pt idx="43450">
                  <c:v>110.15104166666667</c:v>
                </c:pt>
                <c:pt idx="43451">
                  <c:v>110.15364583333333</c:v>
                </c:pt>
                <c:pt idx="43452">
                  <c:v>110.15625</c:v>
                </c:pt>
                <c:pt idx="43453">
                  <c:v>110.15885416666667</c:v>
                </c:pt>
                <c:pt idx="43454">
                  <c:v>110.16145833333333</c:v>
                </c:pt>
                <c:pt idx="43455">
                  <c:v>110.1640625</c:v>
                </c:pt>
                <c:pt idx="43456">
                  <c:v>110.16666666666667</c:v>
                </c:pt>
                <c:pt idx="43457">
                  <c:v>110.16927083333333</c:v>
                </c:pt>
                <c:pt idx="43458">
                  <c:v>110.171875</c:v>
                </c:pt>
                <c:pt idx="43459">
                  <c:v>110.17447916666667</c:v>
                </c:pt>
                <c:pt idx="43460">
                  <c:v>110.17708333333333</c:v>
                </c:pt>
                <c:pt idx="43461">
                  <c:v>110.1796875</c:v>
                </c:pt>
                <c:pt idx="43462">
                  <c:v>110.18229166666667</c:v>
                </c:pt>
                <c:pt idx="43463">
                  <c:v>110.18489583333333</c:v>
                </c:pt>
                <c:pt idx="43464">
                  <c:v>110.1875</c:v>
                </c:pt>
                <c:pt idx="43465">
                  <c:v>110.19010416666667</c:v>
                </c:pt>
                <c:pt idx="43466">
                  <c:v>110.19270833333333</c:v>
                </c:pt>
                <c:pt idx="43467">
                  <c:v>110.1953125</c:v>
                </c:pt>
                <c:pt idx="43468">
                  <c:v>110.19791666666667</c:v>
                </c:pt>
                <c:pt idx="43469">
                  <c:v>110.20052083333333</c:v>
                </c:pt>
                <c:pt idx="43470">
                  <c:v>110.203125</c:v>
                </c:pt>
                <c:pt idx="43471">
                  <c:v>110.20572916666667</c:v>
                </c:pt>
                <c:pt idx="43472">
                  <c:v>110.20833333333333</c:v>
                </c:pt>
                <c:pt idx="43473">
                  <c:v>110.2109375</c:v>
                </c:pt>
                <c:pt idx="43474">
                  <c:v>110.21354166666667</c:v>
                </c:pt>
                <c:pt idx="43475">
                  <c:v>110.21614583333333</c:v>
                </c:pt>
                <c:pt idx="43476">
                  <c:v>110.21875</c:v>
                </c:pt>
                <c:pt idx="43477">
                  <c:v>110.22135416666667</c:v>
                </c:pt>
                <c:pt idx="43478">
                  <c:v>110.22395833333333</c:v>
                </c:pt>
                <c:pt idx="43479">
                  <c:v>110.2265625</c:v>
                </c:pt>
                <c:pt idx="43480">
                  <c:v>110.22916666666667</c:v>
                </c:pt>
                <c:pt idx="43481">
                  <c:v>110.23177083333333</c:v>
                </c:pt>
                <c:pt idx="43482">
                  <c:v>110.234375</c:v>
                </c:pt>
                <c:pt idx="43483">
                  <c:v>110.23697916666667</c:v>
                </c:pt>
                <c:pt idx="43484">
                  <c:v>110.23958333333333</c:v>
                </c:pt>
                <c:pt idx="43485">
                  <c:v>110.2421875</c:v>
                </c:pt>
                <c:pt idx="43486">
                  <c:v>110.24479166666667</c:v>
                </c:pt>
                <c:pt idx="43487">
                  <c:v>110.24739583333333</c:v>
                </c:pt>
                <c:pt idx="43488">
                  <c:v>110.25</c:v>
                </c:pt>
                <c:pt idx="43489">
                  <c:v>110.25260416666667</c:v>
                </c:pt>
                <c:pt idx="43490">
                  <c:v>110.25520833333333</c:v>
                </c:pt>
                <c:pt idx="43491">
                  <c:v>110.2578125</c:v>
                </c:pt>
                <c:pt idx="43492">
                  <c:v>110.26041666666667</c:v>
                </c:pt>
                <c:pt idx="43493">
                  <c:v>110.26302083333333</c:v>
                </c:pt>
                <c:pt idx="43494">
                  <c:v>110.265625</c:v>
                </c:pt>
                <c:pt idx="43495">
                  <c:v>110.26822916666667</c:v>
                </c:pt>
                <c:pt idx="43496">
                  <c:v>110.27083333333333</c:v>
                </c:pt>
                <c:pt idx="43497">
                  <c:v>110.2734375</c:v>
                </c:pt>
                <c:pt idx="43498">
                  <c:v>110.27604166666667</c:v>
                </c:pt>
                <c:pt idx="43499">
                  <c:v>110.27864583333333</c:v>
                </c:pt>
                <c:pt idx="43500">
                  <c:v>110.28125</c:v>
                </c:pt>
                <c:pt idx="43501">
                  <c:v>110.28385416666667</c:v>
                </c:pt>
                <c:pt idx="43502">
                  <c:v>110.28645833333333</c:v>
                </c:pt>
                <c:pt idx="43503">
                  <c:v>110.2890625</c:v>
                </c:pt>
                <c:pt idx="43504">
                  <c:v>110.29166666666667</c:v>
                </c:pt>
                <c:pt idx="43505">
                  <c:v>110.29427083333333</c:v>
                </c:pt>
                <c:pt idx="43506">
                  <c:v>110.296875</c:v>
                </c:pt>
                <c:pt idx="43507">
                  <c:v>110.29947916666667</c:v>
                </c:pt>
                <c:pt idx="43508">
                  <c:v>110.30208333333333</c:v>
                </c:pt>
                <c:pt idx="43509">
                  <c:v>110.3046875</c:v>
                </c:pt>
                <c:pt idx="43510">
                  <c:v>110.30729166666667</c:v>
                </c:pt>
                <c:pt idx="43511">
                  <c:v>110.30989583333333</c:v>
                </c:pt>
                <c:pt idx="43512">
                  <c:v>110.3125</c:v>
                </c:pt>
                <c:pt idx="43513">
                  <c:v>110.31510416666667</c:v>
                </c:pt>
                <c:pt idx="43514">
                  <c:v>110.31770833333333</c:v>
                </c:pt>
                <c:pt idx="43515">
                  <c:v>110.3203125</c:v>
                </c:pt>
                <c:pt idx="43516">
                  <c:v>110.32291666666667</c:v>
                </c:pt>
                <c:pt idx="43517">
                  <c:v>110.32552083333333</c:v>
                </c:pt>
                <c:pt idx="43518">
                  <c:v>110.328125</c:v>
                </c:pt>
                <c:pt idx="43519">
                  <c:v>110.33072916666667</c:v>
                </c:pt>
                <c:pt idx="43520">
                  <c:v>110.33333333333333</c:v>
                </c:pt>
                <c:pt idx="43521">
                  <c:v>110.3359375</c:v>
                </c:pt>
                <c:pt idx="43522">
                  <c:v>110.33854166666667</c:v>
                </c:pt>
                <c:pt idx="43523">
                  <c:v>110.34114583333333</c:v>
                </c:pt>
                <c:pt idx="43524">
                  <c:v>110.34375</c:v>
                </c:pt>
                <c:pt idx="43525">
                  <c:v>110.34635416666667</c:v>
                </c:pt>
                <c:pt idx="43526">
                  <c:v>110.34895833333333</c:v>
                </c:pt>
                <c:pt idx="43527">
                  <c:v>110.3515625</c:v>
                </c:pt>
                <c:pt idx="43528">
                  <c:v>110.35416666666667</c:v>
                </c:pt>
                <c:pt idx="43529">
                  <c:v>110.35677083333333</c:v>
                </c:pt>
                <c:pt idx="43530">
                  <c:v>110.359375</c:v>
                </c:pt>
                <c:pt idx="43531">
                  <c:v>110.36197916666667</c:v>
                </c:pt>
                <c:pt idx="43532">
                  <c:v>110.36458333333333</c:v>
                </c:pt>
                <c:pt idx="43533">
                  <c:v>110.3671875</c:v>
                </c:pt>
                <c:pt idx="43534">
                  <c:v>110.36979166666667</c:v>
                </c:pt>
                <c:pt idx="43535">
                  <c:v>110.37239583333333</c:v>
                </c:pt>
                <c:pt idx="43536">
                  <c:v>110.375</c:v>
                </c:pt>
                <c:pt idx="43537">
                  <c:v>110.37760416666667</c:v>
                </c:pt>
                <c:pt idx="43538">
                  <c:v>110.38020833333333</c:v>
                </c:pt>
                <c:pt idx="43539">
                  <c:v>110.3828125</c:v>
                </c:pt>
                <c:pt idx="43540">
                  <c:v>110.38541666666667</c:v>
                </c:pt>
                <c:pt idx="43541">
                  <c:v>110.38802083333333</c:v>
                </c:pt>
                <c:pt idx="43542">
                  <c:v>110.390625</c:v>
                </c:pt>
                <c:pt idx="43543">
                  <c:v>110.39322916666667</c:v>
                </c:pt>
                <c:pt idx="43544">
                  <c:v>110.39583333333333</c:v>
                </c:pt>
                <c:pt idx="43545">
                  <c:v>110.3984375</c:v>
                </c:pt>
                <c:pt idx="43546">
                  <c:v>110.40104166666667</c:v>
                </c:pt>
                <c:pt idx="43547">
                  <c:v>110.40364583333333</c:v>
                </c:pt>
                <c:pt idx="43548">
                  <c:v>110.40625</c:v>
                </c:pt>
                <c:pt idx="43549">
                  <c:v>110.40885416666667</c:v>
                </c:pt>
                <c:pt idx="43550">
                  <c:v>110.41145833333333</c:v>
                </c:pt>
                <c:pt idx="43551">
                  <c:v>110.4140625</c:v>
                </c:pt>
                <c:pt idx="43552">
                  <c:v>110.41666666666667</c:v>
                </c:pt>
                <c:pt idx="43553">
                  <c:v>110.41927083333333</c:v>
                </c:pt>
                <c:pt idx="43554">
                  <c:v>110.421875</c:v>
                </c:pt>
                <c:pt idx="43555">
                  <c:v>110.42447916666667</c:v>
                </c:pt>
                <c:pt idx="43556">
                  <c:v>110.42708333333333</c:v>
                </c:pt>
                <c:pt idx="43557">
                  <c:v>110.4296875</c:v>
                </c:pt>
                <c:pt idx="43558">
                  <c:v>110.43229166666667</c:v>
                </c:pt>
                <c:pt idx="43559">
                  <c:v>110.43489583333333</c:v>
                </c:pt>
                <c:pt idx="43560">
                  <c:v>110.4375</c:v>
                </c:pt>
                <c:pt idx="43561">
                  <c:v>110.44010416666667</c:v>
                </c:pt>
                <c:pt idx="43562">
                  <c:v>110.44270833333333</c:v>
                </c:pt>
                <c:pt idx="43563">
                  <c:v>110.4453125</c:v>
                </c:pt>
                <c:pt idx="43564">
                  <c:v>110.44791666666667</c:v>
                </c:pt>
                <c:pt idx="43565">
                  <c:v>110.45052083333333</c:v>
                </c:pt>
                <c:pt idx="43566">
                  <c:v>110.453125</c:v>
                </c:pt>
                <c:pt idx="43567">
                  <c:v>110.45572916666667</c:v>
                </c:pt>
                <c:pt idx="43568">
                  <c:v>110.45833333333333</c:v>
                </c:pt>
                <c:pt idx="43569">
                  <c:v>110.4609375</c:v>
                </c:pt>
                <c:pt idx="43570">
                  <c:v>110.46354166666667</c:v>
                </c:pt>
                <c:pt idx="43571">
                  <c:v>110.46614583333333</c:v>
                </c:pt>
                <c:pt idx="43572">
                  <c:v>110.46875</c:v>
                </c:pt>
                <c:pt idx="43573">
                  <c:v>110.47135416666667</c:v>
                </c:pt>
                <c:pt idx="43574">
                  <c:v>110.47395833333333</c:v>
                </c:pt>
                <c:pt idx="43575">
                  <c:v>110.4765625</c:v>
                </c:pt>
                <c:pt idx="43576">
                  <c:v>110.47916666666667</c:v>
                </c:pt>
                <c:pt idx="43577">
                  <c:v>110.48177083333333</c:v>
                </c:pt>
                <c:pt idx="43578">
                  <c:v>110.484375</c:v>
                </c:pt>
                <c:pt idx="43579">
                  <c:v>110.48697916666667</c:v>
                </c:pt>
                <c:pt idx="43580">
                  <c:v>110.48958333333333</c:v>
                </c:pt>
                <c:pt idx="43581">
                  <c:v>110.4921875</c:v>
                </c:pt>
                <c:pt idx="43582">
                  <c:v>110.49479166666667</c:v>
                </c:pt>
                <c:pt idx="43583">
                  <c:v>110.49739583333333</c:v>
                </c:pt>
                <c:pt idx="43584">
                  <c:v>110.5</c:v>
                </c:pt>
                <c:pt idx="43585">
                  <c:v>110.50260416666667</c:v>
                </c:pt>
                <c:pt idx="43586">
                  <c:v>110.50520833333333</c:v>
                </c:pt>
                <c:pt idx="43587">
                  <c:v>110.5078125</c:v>
                </c:pt>
                <c:pt idx="43588">
                  <c:v>110.51041666666667</c:v>
                </c:pt>
                <c:pt idx="43589">
                  <c:v>110.51302083333333</c:v>
                </c:pt>
                <c:pt idx="43590">
                  <c:v>110.515625</c:v>
                </c:pt>
                <c:pt idx="43591">
                  <c:v>110.51822916666667</c:v>
                </c:pt>
                <c:pt idx="43592">
                  <c:v>110.52083333333333</c:v>
                </c:pt>
                <c:pt idx="43593">
                  <c:v>110.5234375</c:v>
                </c:pt>
                <c:pt idx="43594">
                  <c:v>110.52604166666667</c:v>
                </c:pt>
                <c:pt idx="43595">
                  <c:v>110.52864583333333</c:v>
                </c:pt>
                <c:pt idx="43596">
                  <c:v>110.53125</c:v>
                </c:pt>
                <c:pt idx="43597">
                  <c:v>110.53385416666667</c:v>
                </c:pt>
                <c:pt idx="43598">
                  <c:v>110.53645833333333</c:v>
                </c:pt>
                <c:pt idx="43599">
                  <c:v>110.5390625</c:v>
                </c:pt>
                <c:pt idx="43600">
                  <c:v>110.54166666666667</c:v>
                </c:pt>
                <c:pt idx="43601">
                  <c:v>110.54427083333333</c:v>
                </c:pt>
                <c:pt idx="43602">
                  <c:v>110.546875</c:v>
                </c:pt>
                <c:pt idx="43603">
                  <c:v>110.54947916666667</c:v>
                </c:pt>
                <c:pt idx="43604">
                  <c:v>110.55208333333333</c:v>
                </c:pt>
                <c:pt idx="43605">
                  <c:v>110.5546875</c:v>
                </c:pt>
                <c:pt idx="43606">
                  <c:v>110.55729166666667</c:v>
                </c:pt>
                <c:pt idx="43607">
                  <c:v>110.55989583333333</c:v>
                </c:pt>
                <c:pt idx="43608">
                  <c:v>110.5625</c:v>
                </c:pt>
                <c:pt idx="43609">
                  <c:v>110.56510416666667</c:v>
                </c:pt>
                <c:pt idx="43610">
                  <c:v>110.56770833333333</c:v>
                </c:pt>
                <c:pt idx="43611">
                  <c:v>110.5703125</c:v>
                </c:pt>
                <c:pt idx="43612">
                  <c:v>110.57291666666667</c:v>
                </c:pt>
                <c:pt idx="43613">
                  <c:v>110.57552083333333</c:v>
                </c:pt>
                <c:pt idx="43614">
                  <c:v>110.578125</c:v>
                </c:pt>
                <c:pt idx="43615">
                  <c:v>110.58072916666667</c:v>
                </c:pt>
                <c:pt idx="43616">
                  <c:v>110.58333333333333</c:v>
                </c:pt>
                <c:pt idx="43617">
                  <c:v>110.5859375</c:v>
                </c:pt>
                <c:pt idx="43618">
                  <c:v>110.58854166666667</c:v>
                </c:pt>
                <c:pt idx="43619">
                  <c:v>110.59114583333333</c:v>
                </c:pt>
                <c:pt idx="43620">
                  <c:v>110.59375</c:v>
                </c:pt>
                <c:pt idx="43621">
                  <c:v>110.59635416666667</c:v>
                </c:pt>
                <c:pt idx="43622">
                  <c:v>110.59895833333333</c:v>
                </c:pt>
                <c:pt idx="43623">
                  <c:v>110.6015625</c:v>
                </c:pt>
                <c:pt idx="43624">
                  <c:v>110.60416666666667</c:v>
                </c:pt>
                <c:pt idx="43625">
                  <c:v>110.60677083333333</c:v>
                </c:pt>
                <c:pt idx="43626">
                  <c:v>110.609375</c:v>
                </c:pt>
                <c:pt idx="43627">
                  <c:v>110.61197916666667</c:v>
                </c:pt>
                <c:pt idx="43628">
                  <c:v>110.61458333333333</c:v>
                </c:pt>
                <c:pt idx="43629">
                  <c:v>110.6171875</c:v>
                </c:pt>
                <c:pt idx="43630">
                  <c:v>110.61979166666667</c:v>
                </c:pt>
                <c:pt idx="43631">
                  <c:v>110.62239583333333</c:v>
                </c:pt>
                <c:pt idx="43632">
                  <c:v>110.625</c:v>
                </c:pt>
                <c:pt idx="43633">
                  <c:v>110.62760416666667</c:v>
                </c:pt>
                <c:pt idx="43634">
                  <c:v>110.63020833333333</c:v>
                </c:pt>
                <c:pt idx="43635">
                  <c:v>110.6328125</c:v>
                </c:pt>
                <c:pt idx="43636">
                  <c:v>110.63541666666667</c:v>
                </c:pt>
                <c:pt idx="43637">
                  <c:v>110.63802083333333</c:v>
                </c:pt>
                <c:pt idx="43638">
                  <c:v>110.640625</c:v>
                </c:pt>
                <c:pt idx="43639">
                  <c:v>110.64322916666667</c:v>
                </c:pt>
                <c:pt idx="43640">
                  <c:v>110.64583333333333</c:v>
                </c:pt>
                <c:pt idx="43641">
                  <c:v>110.6484375</c:v>
                </c:pt>
                <c:pt idx="43642">
                  <c:v>110.65104166666667</c:v>
                </c:pt>
                <c:pt idx="43643">
                  <c:v>110.65364583333333</c:v>
                </c:pt>
                <c:pt idx="43644">
                  <c:v>110.65625</c:v>
                </c:pt>
                <c:pt idx="43645">
                  <c:v>110.65885416666667</c:v>
                </c:pt>
                <c:pt idx="43646">
                  <c:v>110.66145833333333</c:v>
                </c:pt>
                <c:pt idx="43647">
                  <c:v>110.6640625</c:v>
                </c:pt>
                <c:pt idx="43648">
                  <c:v>110.66666666666667</c:v>
                </c:pt>
                <c:pt idx="43649">
                  <c:v>110.66927083333333</c:v>
                </c:pt>
                <c:pt idx="43650">
                  <c:v>110.671875</c:v>
                </c:pt>
                <c:pt idx="43651">
                  <c:v>110.67447916666667</c:v>
                </c:pt>
                <c:pt idx="43652">
                  <c:v>110.67708333333333</c:v>
                </c:pt>
                <c:pt idx="43653">
                  <c:v>110.6796875</c:v>
                </c:pt>
                <c:pt idx="43654">
                  <c:v>110.68229166666667</c:v>
                </c:pt>
                <c:pt idx="43655">
                  <c:v>110.68489583333333</c:v>
                </c:pt>
                <c:pt idx="43656">
                  <c:v>110.6875</c:v>
                </c:pt>
                <c:pt idx="43657">
                  <c:v>110.69010416666667</c:v>
                </c:pt>
                <c:pt idx="43658">
                  <c:v>110.69270833333333</c:v>
                </c:pt>
                <c:pt idx="43659">
                  <c:v>110.6953125</c:v>
                </c:pt>
                <c:pt idx="43660">
                  <c:v>110.69791666666667</c:v>
                </c:pt>
                <c:pt idx="43661">
                  <c:v>110.70052083333333</c:v>
                </c:pt>
                <c:pt idx="43662">
                  <c:v>110.703125</c:v>
                </c:pt>
                <c:pt idx="43663">
                  <c:v>110.70572916666667</c:v>
                </c:pt>
                <c:pt idx="43664">
                  <c:v>110.70833333333333</c:v>
                </c:pt>
                <c:pt idx="43665">
                  <c:v>110.7109375</c:v>
                </c:pt>
                <c:pt idx="43666">
                  <c:v>110.71354166666667</c:v>
                </c:pt>
                <c:pt idx="43667">
                  <c:v>110.71614583333333</c:v>
                </c:pt>
                <c:pt idx="43668">
                  <c:v>110.71875</c:v>
                </c:pt>
                <c:pt idx="43669">
                  <c:v>110.72135416666667</c:v>
                </c:pt>
                <c:pt idx="43670">
                  <c:v>110.72395833333333</c:v>
                </c:pt>
                <c:pt idx="43671">
                  <c:v>110.7265625</c:v>
                </c:pt>
                <c:pt idx="43672">
                  <c:v>110.72916666666667</c:v>
                </c:pt>
                <c:pt idx="43673">
                  <c:v>110.73177083333333</c:v>
                </c:pt>
                <c:pt idx="43674">
                  <c:v>110.734375</c:v>
                </c:pt>
                <c:pt idx="43675">
                  <c:v>110.73697916666667</c:v>
                </c:pt>
                <c:pt idx="43676">
                  <c:v>110.73958333333333</c:v>
                </c:pt>
                <c:pt idx="43677">
                  <c:v>110.7421875</c:v>
                </c:pt>
                <c:pt idx="43678">
                  <c:v>110.74479166666667</c:v>
                </c:pt>
                <c:pt idx="43679">
                  <c:v>110.74739583333333</c:v>
                </c:pt>
                <c:pt idx="43680">
                  <c:v>110.75</c:v>
                </c:pt>
                <c:pt idx="43681">
                  <c:v>110.75260416666667</c:v>
                </c:pt>
                <c:pt idx="43682">
                  <c:v>110.75520833333333</c:v>
                </c:pt>
                <c:pt idx="43683">
                  <c:v>110.7578125</c:v>
                </c:pt>
                <c:pt idx="43684">
                  <c:v>110.76041666666667</c:v>
                </c:pt>
                <c:pt idx="43685">
                  <c:v>110.76302083333333</c:v>
                </c:pt>
                <c:pt idx="43686">
                  <c:v>110.765625</c:v>
                </c:pt>
                <c:pt idx="43687">
                  <c:v>110.76822916666667</c:v>
                </c:pt>
                <c:pt idx="43688">
                  <c:v>110.77083333333333</c:v>
                </c:pt>
                <c:pt idx="43689">
                  <c:v>110.7734375</c:v>
                </c:pt>
                <c:pt idx="43690">
                  <c:v>110.77604166666667</c:v>
                </c:pt>
                <c:pt idx="43691">
                  <c:v>110.77864583333333</c:v>
                </c:pt>
                <c:pt idx="43692">
                  <c:v>110.78125</c:v>
                </c:pt>
                <c:pt idx="43693">
                  <c:v>110.78385416666667</c:v>
                </c:pt>
                <c:pt idx="43694">
                  <c:v>110.78645833333333</c:v>
                </c:pt>
                <c:pt idx="43695">
                  <c:v>110.7890625</c:v>
                </c:pt>
                <c:pt idx="43696">
                  <c:v>110.79166666666667</c:v>
                </c:pt>
                <c:pt idx="43697">
                  <c:v>110.79427083333333</c:v>
                </c:pt>
                <c:pt idx="43698">
                  <c:v>110.796875</c:v>
                </c:pt>
                <c:pt idx="43699">
                  <c:v>110.79947916666667</c:v>
                </c:pt>
                <c:pt idx="43700">
                  <c:v>110.80208333333333</c:v>
                </c:pt>
                <c:pt idx="43701">
                  <c:v>110.8046875</c:v>
                </c:pt>
                <c:pt idx="43702">
                  <c:v>110.80729166666667</c:v>
                </c:pt>
                <c:pt idx="43703">
                  <c:v>110.80989583333333</c:v>
                </c:pt>
                <c:pt idx="43704">
                  <c:v>110.8125</c:v>
                </c:pt>
                <c:pt idx="43705">
                  <c:v>110.81510416666667</c:v>
                </c:pt>
                <c:pt idx="43706">
                  <c:v>110.81770833333333</c:v>
                </c:pt>
                <c:pt idx="43707">
                  <c:v>110.8203125</c:v>
                </c:pt>
                <c:pt idx="43708">
                  <c:v>110.82291666666667</c:v>
                </c:pt>
                <c:pt idx="43709">
                  <c:v>110.82552083333333</c:v>
                </c:pt>
                <c:pt idx="43710">
                  <c:v>110.828125</c:v>
                </c:pt>
                <c:pt idx="43711">
                  <c:v>110.83072916666667</c:v>
                </c:pt>
                <c:pt idx="43712">
                  <c:v>110.83333333333333</c:v>
                </c:pt>
                <c:pt idx="43713">
                  <c:v>110.8359375</c:v>
                </c:pt>
                <c:pt idx="43714">
                  <c:v>110.83854166666667</c:v>
                </c:pt>
                <c:pt idx="43715">
                  <c:v>110.84114583333333</c:v>
                </c:pt>
                <c:pt idx="43716">
                  <c:v>110.84375</c:v>
                </c:pt>
                <c:pt idx="43717">
                  <c:v>110.84635416666667</c:v>
                </c:pt>
                <c:pt idx="43718">
                  <c:v>110.84895833333333</c:v>
                </c:pt>
                <c:pt idx="43719">
                  <c:v>110.8515625</c:v>
                </c:pt>
                <c:pt idx="43720">
                  <c:v>110.85416666666667</c:v>
                </c:pt>
                <c:pt idx="43721">
                  <c:v>110.85677083333333</c:v>
                </c:pt>
                <c:pt idx="43722">
                  <c:v>110.859375</c:v>
                </c:pt>
                <c:pt idx="43723">
                  <c:v>110.86197916666667</c:v>
                </c:pt>
                <c:pt idx="43724">
                  <c:v>110.86458333333333</c:v>
                </c:pt>
                <c:pt idx="43725">
                  <c:v>110.8671875</c:v>
                </c:pt>
                <c:pt idx="43726">
                  <c:v>110.86979166666667</c:v>
                </c:pt>
                <c:pt idx="43727">
                  <c:v>110.87239583333333</c:v>
                </c:pt>
                <c:pt idx="43728">
                  <c:v>110.875</c:v>
                </c:pt>
                <c:pt idx="43729">
                  <c:v>110.87760416666667</c:v>
                </c:pt>
                <c:pt idx="43730">
                  <c:v>110.88020833333333</c:v>
                </c:pt>
                <c:pt idx="43731">
                  <c:v>110.8828125</c:v>
                </c:pt>
                <c:pt idx="43732">
                  <c:v>110.88541666666667</c:v>
                </c:pt>
                <c:pt idx="43733">
                  <c:v>110.88802083333333</c:v>
                </c:pt>
                <c:pt idx="43734">
                  <c:v>110.890625</c:v>
                </c:pt>
                <c:pt idx="43735">
                  <c:v>110.89322916666667</c:v>
                </c:pt>
                <c:pt idx="43736">
                  <c:v>110.89583333333333</c:v>
                </c:pt>
                <c:pt idx="43737">
                  <c:v>110.8984375</c:v>
                </c:pt>
                <c:pt idx="43738">
                  <c:v>110.90104166666667</c:v>
                </c:pt>
                <c:pt idx="43739">
                  <c:v>110.90364583333333</c:v>
                </c:pt>
                <c:pt idx="43740">
                  <c:v>110.90625</c:v>
                </c:pt>
                <c:pt idx="43741">
                  <c:v>110.90885416666667</c:v>
                </c:pt>
                <c:pt idx="43742">
                  <c:v>110.91145833333333</c:v>
                </c:pt>
                <c:pt idx="43743">
                  <c:v>110.9140625</c:v>
                </c:pt>
                <c:pt idx="43744">
                  <c:v>110.91666666666667</c:v>
                </c:pt>
                <c:pt idx="43745">
                  <c:v>110.91927083333333</c:v>
                </c:pt>
                <c:pt idx="43746">
                  <c:v>110.921875</c:v>
                </c:pt>
                <c:pt idx="43747">
                  <c:v>110.92447916666667</c:v>
                </c:pt>
                <c:pt idx="43748">
                  <c:v>110.92708333333333</c:v>
                </c:pt>
                <c:pt idx="43749">
                  <c:v>110.9296875</c:v>
                </c:pt>
                <c:pt idx="43750">
                  <c:v>110.93229166666667</c:v>
                </c:pt>
                <c:pt idx="43751">
                  <c:v>110.93489583333333</c:v>
                </c:pt>
                <c:pt idx="43752">
                  <c:v>110.9375</c:v>
                </c:pt>
                <c:pt idx="43753">
                  <c:v>110.94010416666667</c:v>
                </c:pt>
                <c:pt idx="43754">
                  <c:v>110.94270833333333</c:v>
                </c:pt>
                <c:pt idx="43755">
                  <c:v>110.9453125</c:v>
                </c:pt>
                <c:pt idx="43756">
                  <c:v>110.94791666666667</c:v>
                </c:pt>
                <c:pt idx="43757">
                  <c:v>110.95052083333333</c:v>
                </c:pt>
                <c:pt idx="43758">
                  <c:v>110.953125</c:v>
                </c:pt>
                <c:pt idx="43759">
                  <c:v>110.95572916666667</c:v>
                </c:pt>
                <c:pt idx="43760">
                  <c:v>110.95833333333333</c:v>
                </c:pt>
                <c:pt idx="43761">
                  <c:v>110.9609375</c:v>
                </c:pt>
                <c:pt idx="43762">
                  <c:v>110.96354166666667</c:v>
                </c:pt>
                <c:pt idx="43763">
                  <c:v>110.96614583333333</c:v>
                </c:pt>
                <c:pt idx="43764">
                  <c:v>110.96875</c:v>
                </c:pt>
                <c:pt idx="43765">
                  <c:v>110.97135416666667</c:v>
                </c:pt>
                <c:pt idx="43766">
                  <c:v>110.97395833333333</c:v>
                </c:pt>
                <c:pt idx="43767">
                  <c:v>110.9765625</c:v>
                </c:pt>
                <c:pt idx="43768">
                  <c:v>110.97916666666667</c:v>
                </c:pt>
                <c:pt idx="43769">
                  <c:v>110.98177083333333</c:v>
                </c:pt>
                <c:pt idx="43770">
                  <c:v>110.984375</c:v>
                </c:pt>
                <c:pt idx="43771">
                  <c:v>110.98697916666667</c:v>
                </c:pt>
                <c:pt idx="43772">
                  <c:v>110.98958333333333</c:v>
                </c:pt>
                <c:pt idx="43773">
                  <c:v>110.9921875</c:v>
                </c:pt>
                <c:pt idx="43774">
                  <c:v>110.99479166666667</c:v>
                </c:pt>
                <c:pt idx="43775">
                  <c:v>110.99739583333333</c:v>
                </c:pt>
                <c:pt idx="43776">
                  <c:v>111</c:v>
                </c:pt>
                <c:pt idx="43777">
                  <c:v>111.00260416666667</c:v>
                </c:pt>
                <c:pt idx="43778">
                  <c:v>111.00520833333333</c:v>
                </c:pt>
                <c:pt idx="43779">
                  <c:v>111.0078125</c:v>
                </c:pt>
                <c:pt idx="43780">
                  <c:v>111.01041666666667</c:v>
                </c:pt>
                <c:pt idx="43781">
                  <c:v>111.01302083333333</c:v>
                </c:pt>
                <c:pt idx="43782">
                  <c:v>111.015625</c:v>
                </c:pt>
                <c:pt idx="43783">
                  <c:v>111.01822916666667</c:v>
                </c:pt>
                <c:pt idx="43784">
                  <c:v>111.02083333333333</c:v>
                </c:pt>
                <c:pt idx="43785">
                  <c:v>111.0234375</c:v>
                </c:pt>
                <c:pt idx="43786">
                  <c:v>111.02604166666667</c:v>
                </c:pt>
                <c:pt idx="43787">
                  <c:v>111.02864583333333</c:v>
                </c:pt>
                <c:pt idx="43788">
                  <c:v>111.03125</c:v>
                </c:pt>
                <c:pt idx="43789">
                  <c:v>111.03385416666667</c:v>
                </c:pt>
                <c:pt idx="43790">
                  <c:v>111.03645833333333</c:v>
                </c:pt>
                <c:pt idx="43791">
                  <c:v>111.0390625</c:v>
                </c:pt>
                <c:pt idx="43792">
                  <c:v>111.04166666666667</c:v>
                </c:pt>
                <c:pt idx="43793">
                  <c:v>111.04427083333333</c:v>
                </c:pt>
                <c:pt idx="43794">
                  <c:v>111.046875</c:v>
                </c:pt>
                <c:pt idx="43795">
                  <c:v>111.04947916666667</c:v>
                </c:pt>
                <c:pt idx="43796">
                  <c:v>111.05208333333333</c:v>
                </c:pt>
                <c:pt idx="43797">
                  <c:v>111.0546875</c:v>
                </c:pt>
                <c:pt idx="43798">
                  <c:v>111.05729166666667</c:v>
                </c:pt>
                <c:pt idx="43799">
                  <c:v>111.05989583333333</c:v>
                </c:pt>
                <c:pt idx="43800">
                  <c:v>111.0625</c:v>
                </c:pt>
                <c:pt idx="43801">
                  <c:v>111.06510416666667</c:v>
                </c:pt>
                <c:pt idx="43802">
                  <c:v>111.06770833333333</c:v>
                </c:pt>
                <c:pt idx="43803">
                  <c:v>111.0703125</c:v>
                </c:pt>
                <c:pt idx="43804">
                  <c:v>111.07291666666667</c:v>
                </c:pt>
                <c:pt idx="43805">
                  <c:v>111.07552083333333</c:v>
                </c:pt>
                <c:pt idx="43806">
                  <c:v>111.078125</c:v>
                </c:pt>
                <c:pt idx="43807">
                  <c:v>111.08072916666667</c:v>
                </c:pt>
                <c:pt idx="43808">
                  <c:v>111.08333333333333</c:v>
                </c:pt>
                <c:pt idx="43809">
                  <c:v>111.0859375</c:v>
                </c:pt>
                <c:pt idx="43810">
                  <c:v>111.08854166666667</c:v>
                </c:pt>
                <c:pt idx="43811">
                  <c:v>111.09114583333333</c:v>
                </c:pt>
                <c:pt idx="43812">
                  <c:v>111.09375</c:v>
                </c:pt>
                <c:pt idx="43813">
                  <c:v>111.09635416666667</c:v>
                </c:pt>
                <c:pt idx="43814">
                  <c:v>111.09895833333333</c:v>
                </c:pt>
                <c:pt idx="43815">
                  <c:v>111.1015625</c:v>
                </c:pt>
                <c:pt idx="43816">
                  <c:v>111.10416666666667</c:v>
                </c:pt>
                <c:pt idx="43817">
                  <c:v>111.10677083333333</c:v>
                </c:pt>
                <c:pt idx="43818">
                  <c:v>111.109375</c:v>
                </c:pt>
                <c:pt idx="43819">
                  <c:v>111.11197916666667</c:v>
                </c:pt>
                <c:pt idx="43820">
                  <c:v>111.11458333333333</c:v>
                </c:pt>
                <c:pt idx="43821">
                  <c:v>111.1171875</c:v>
                </c:pt>
                <c:pt idx="43822">
                  <c:v>111.11979166666667</c:v>
                </c:pt>
                <c:pt idx="43823">
                  <c:v>111.12239583333333</c:v>
                </c:pt>
                <c:pt idx="43824">
                  <c:v>111.125</c:v>
                </c:pt>
                <c:pt idx="43825">
                  <c:v>111.12760416666667</c:v>
                </c:pt>
                <c:pt idx="43826">
                  <c:v>111.13020833333333</c:v>
                </c:pt>
                <c:pt idx="43827">
                  <c:v>111.1328125</c:v>
                </c:pt>
                <c:pt idx="43828">
                  <c:v>111.13541666666667</c:v>
                </c:pt>
                <c:pt idx="43829">
                  <c:v>111.13802083333333</c:v>
                </c:pt>
                <c:pt idx="43830">
                  <c:v>111.140625</c:v>
                </c:pt>
                <c:pt idx="43831">
                  <c:v>111.14322916666667</c:v>
                </c:pt>
                <c:pt idx="43832">
                  <c:v>111.14583333333333</c:v>
                </c:pt>
                <c:pt idx="43833">
                  <c:v>111.1484375</c:v>
                </c:pt>
                <c:pt idx="43834">
                  <c:v>111.15104166666667</c:v>
                </c:pt>
                <c:pt idx="43835">
                  <c:v>111.15364583333333</c:v>
                </c:pt>
                <c:pt idx="43836">
                  <c:v>111.15625</c:v>
                </c:pt>
                <c:pt idx="43837">
                  <c:v>111.15885416666667</c:v>
                </c:pt>
                <c:pt idx="43838">
                  <c:v>111.16145833333333</c:v>
                </c:pt>
                <c:pt idx="43839">
                  <c:v>111.1640625</c:v>
                </c:pt>
                <c:pt idx="43840">
                  <c:v>111.16666666666667</c:v>
                </c:pt>
                <c:pt idx="43841">
                  <c:v>111.16927083333333</c:v>
                </c:pt>
                <c:pt idx="43842">
                  <c:v>111.171875</c:v>
                </c:pt>
                <c:pt idx="43843">
                  <c:v>111.17447916666667</c:v>
                </c:pt>
                <c:pt idx="43844">
                  <c:v>111.17708333333333</c:v>
                </c:pt>
                <c:pt idx="43845">
                  <c:v>111.1796875</c:v>
                </c:pt>
                <c:pt idx="43846">
                  <c:v>111.18229166666667</c:v>
                </c:pt>
                <c:pt idx="43847">
                  <c:v>111.18489583333333</c:v>
                </c:pt>
                <c:pt idx="43848">
                  <c:v>111.1875</c:v>
                </c:pt>
                <c:pt idx="43849">
                  <c:v>111.19010416666667</c:v>
                </c:pt>
                <c:pt idx="43850">
                  <c:v>111.19270833333333</c:v>
                </c:pt>
                <c:pt idx="43851">
                  <c:v>111.1953125</c:v>
                </c:pt>
                <c:pt idx="43852">
                  <c:v>111.19791666666667</c:v>
                </c:pt>
                <c:pt idx="43853">
                  <c:v>111.20052083333333</c:v>
                </c:pt>
                <c:pt idx="43854">
                  <c:v>111.203125</c:v>
                </c:pt>
                <c:pt idx="43855">
                  <c:v>111.20572916666667</c:v>
                </c:pt>
                <c:pt idx="43856">
                  <c:v>111.20833333333333</c:v>
                </c:pt>
                <c:pt idx="43857">
                  <c:v>111.2109375</c:v>
                </c:pt>
                <c:pt idx="43858">
                  <c:v>111.21354166666667</c:v>
                </c:pt>
                <c:pt idx="43859">
                  <c:v>111.21614583333333</c:v>
                </c:pt>
                <c:pt idx="43860">
                  <c:v>111.21875</c:v>
                </c:pt>
                <c:pt idx="43861">
                  <c:v>111.22135416666667</c:v>
                </c:pt>
                <c:pt idx="43862">
                  <c:v>111.22395833333333</c:v>
                </c:pt>
                <c:pt idx="43863">
                  <c:v>111.2265625</c:v>
                </c:pt>
                <c:pt idx="43864">
                  <c:v>111.22916666666667</c:v>
                </c:pt>
                <c:pt idx="43865">
                  <c:v>111.23177083333333</c:v>
                </c:pt>
                <c:pt idx="43866">
                  <c:v>111.234375</c:v>
                </c:pt>
                <c:pt idx="43867">
                  <c:v>111.23697916666667</c:v>
                </c:pt>
                <c:pt idx="43868">
                  <c:v>111.23958333333333</c:v>
                </c:pt>
                <c:pt idx="43869">
                  <c:v>111.2421875</c:v>
                </c:pt>
                <c:pt idx="43870">
                  <c:v>111.24479166666667</c:v>
                </c:pt>
                <c:pt idx="43871">
                  <c:v>111.24739583333333</c:v>
                </c:pt>
                <c:pt idx="43872">
                  <c:v>111.25</c:v>
                </c:pt>
                <c:pt idx="43873">
                  <c:v>111.25260416666667</c:v>
                </c:pt>
                <c:pt idx="43874">
                  <c:v>111.25520833333333</c:v>
                </c:pt>
                <c:pt idx="43875">
                  <c:v>111.2578125</c:v>
                </c:pt>
                <c:pt idx="43876">
                  <c:v>111.26041666666667</c:v>
                </c:pt>
                <c:pt idx="43877">
                  <c:v>111.26302083333333</c:v>
                </c:pt>
                <c:pt idx="43878">
                  <c:v>111.265625</c:v>
                </c:pt>
                <c:pt idx="43879">
                  <c:v>111.26822916666667</c:v>
                </c:pt>
                <c:pt idx="43880">
                  <c:v>111.27083333333333</c:v>
                </c:pt>
                <c:pt idx="43881">
                  <c:v>111.2734375</c:v>
                </c:pt>
                <c:pt idx="43882">
                  <c:v>111.27604166666667</c:v>
                </c:pt>
                <c:pt idx="43883">
                  <c:v>111.27864583333333</c:v>
                </c:pt>
                <c:pt idx="43884">
                  <c:v>111.28125</c:v>
                </c:pt>
                <c:pt idx="43885">
                  <c:v>111.28385416666667</c:v>
                </c:pt>
                <c:pt idx="43886">
                  <c:v>111.28645833333333</c:v>
                </c:pt>
                <c:pt idx="43887">
                  <c:v>111.2890625</c:v>
                </c:pt>
                <c:pt idx="43888">
                  <c:v>111.29166666666667</c:v>
                </c:pt>
                <c:pt idx="43889">
                  <c:v>111.29427083333333</c:v>
                </c:pt>
                <c:pt idx="43890">
                  <c:v>111.296875</c:v>
                </c:pt>
                <c:pt idx="43891">
                  <c:v>111.29947916666667</c:v>
                </c:pt>
                <c:pt idx="43892">
                  <c:v>111.30208333333333</c:v>
                </c:pt>
                <c:pt idx="43893">
                  <c:v>111.3046875</c:v>
                </c:pt>
                <c:pt idx="43894">
                  <c:v>111.30729166666667</c:v>
                </c:pt>
                <c:pt idx="43895">
                  <c:v>111.30989583333333</c:v>
                </c:pt>
                <c:pt idx="43896">
                  <c:v>111.3125</c:v>
                </c:pt>
                <c:pt idx="43897">
                  <c:v>111.31510416666667</c:v>
                </c:pt>
                <c:pt idx="43898">
                  <c:v>111.31770833333333</c:v>
                </c:pt>
                <c:pt idx="43899">
                  <c:v>111.3203125</c:v>
                </c:pt>
                <c:pt idx="43900">
                  <c:v>111.32291666666667</c:v>
                </c:pt>
                <c:pt idx="43901">
                  <c:v>111.32552083333333</c:v>
                </c:pt>
                <c:pt idx="43902">
                  <c:v>111.328125</c:v>
                </c:pt>
                <c:pt idx="43903">
                  <c:v>111.33072916666667</c:v>
                </c:pt>
                <c:pt idx="43904">
                  <c:v>111.33333333333333</c:v>
                </c:pt>
                <c:pt idx="43905">
                  <c:v>111.3359375</c:v>
                </c:pt>
                <c:pt idx="43906">
                  <c:v>111.33854166666667</c:v>
                </c:pt>
                <c:pt idx="43907">
                  <c:v>111.34114583333333</c:v>
                </c:pt>
                <c:pt idx="43908">
                  <c:v>111.34375</c:v>
                </c:pt>
                <c:pt idx="43909">
                  <c:v>111.34635416666667</c:v>
                </c:pt>
                <c:pt idx="43910">
                  <c:v>111.34895833333333</c:v>
                </c:pt>
                <c:pt idx="43911">
                  <c:v>111.3515625</c:v>
                </c:pt>
                <c:pt idx="43912">
                  <c:v>111.35416666666667</c:v>
                </c:pt>
                <c:pt idx="43913">
                  <c:v>111.35677083333333</c:v>
                </c:pt>
                <c:pt idx="43914">
                  <c:v>111.359375</c:v>
                </c:pt>
                <c:pt idx="43915">
                  <c:v>111.36197916666667</c:v>
                </c:pt>
                <c:pt idx="43916">
                  <c:v>111.36458333333333</c:v>
                </c:pt>
                <c:pt idx="43917">
                  <c:v>111.3671875</c:v>
                </c:pt>
                <c:pt idx="43918">
                  <c:v>111.36979166666667</c:v>
                </c:pt>
                <c:pt idx="43919">
                  <c:v>111.37239583333333</c:v>
                </c:pt>
                <c:pt idx="43920">
                  <c:v>111.375</c:v>
                </c:pt>
                <c:pt idx="43921">
                  <c:v>111.37760416666667</c:v>
                </c:pt>
                <c:pt idx="43922">
                  <c:v>111.38020833333333</c:v>
                </c:pt>
                <c:pt idx="43923">
                  <c:v>111.3828125</c:v>
                </c:pt>
                <c:pt idx="43924">
                  <c:v>111.38541666666667</c:v>
                </c:pt>
                <c:pt idx="43925">
                  <c:v>111.38802083333333</c:v>
                </c:pt>
                <c:pt idx="43926">
                  <c:v>111.390625</c:v>
                </c:pt>
                <c:pt idx="43927">
                  <c:v>111.39322916666667</c:v>
                </c:pt>
                <c:pt idx="43928">
                  <c:v>111.39583333333333</c:v>
                </c:pt>
                <c:pt idx="43929">
                  <c:v>111.3984375</c:v>
                </c:pt>
                <c:pt idx="43930">
                  <c:v>111.40104166666667</c:v>
                </c:pt>
                <c:pt idx="43931">
                  <c:v>111.40364583333333</c:v>
                </c:pt>
                <c:pt idx="43932">
                  <c:v>111.40625</c:v>
                </c:pt>
                <c:pt idx="43933">
                  <c:v>111.40885416666667</c:v>
                </c:pt>
                <c:pt idx="43934">
                  <c:v>111.41145833333333</c:v>
                </c:pt>
                <c:pt idx="43935">
                  <c:v>111.4140625</c:v>
                </c:pt>
                <c:pt idx="43936">
                  <c:v>111.41666666666667</c:v>
                </c:pt>
                <c:pt idx="43937">
                  <c:v>111.41927083333333</c:v>
                </c:pt>
                <c:pt idx="43938">
                  <c:v>111.421875</c:v>
                </c:pt>
                <c:pt idx="43939">
                  <c:v>111.42447916666667</c:v>
                </c:pt>
                <c:pt idx="43940">
                  <c:v>111.42708333333333</c:v>
                </c:pt>
                <c:pt idx="43941">
                  <c:v>111.4296875</c:v>
                </c:pt>
                <c:pt idx="43942">
                  <c:v>111.43229166666667</c:v>
                </c:pt>
                <c:pt idx="43943">
                  <c:v>111.43489583333333</c:v>
                </c:pt>
                <c:pt idx="43944">
                  <c:v>111.4375</c:v>
                </c:pt>
                <c:pt idx="43945">
                  <c:v>111.44010416666667</c:v>
                </c:pt>
                <c:pt idx="43946">
                  <c:v>111.44270833333333</c:v>
                </c:pt>
                <c:pt idx="43947">
                  <c:v>111.4453125</c:v>
                </c:pt>
                <c:pt idx="43948">
                  <c:v>111.44791666666667</c:v>
                </c:pt>
                <c:pt idx="43949">
                  <c:v>111.45052083333333</c:v>
                </c:pt>
                <c:pt idx="43950">
                  <c:v>111.453125</c:v>
                </c:pt>
                <c:pt idx="43951">
                  <c:v>111.45572916666667</c:v>
                </c:pt>
                <c:pt idx="43952">
                  <c:v>111.45833333333333</c:v>
                </c:pt>
                <c:pt idx="43953">
                  <c:v>111.4609375</c:v>
                </c:pt>
                <c:pt idx="43954">
                  <c:v>111.46354166666667</c:v>
                </c:pt>
                <c:pt idx="43955">
                  <c:v>111.46614583333333</c:v>
                </c:pt>
                <c:pt idx="43956">
                  <c:v>111.46875</c:v>
                </c:pt>
                <c:pt idx="43957">
                  <c:v>111.47135416666667</c:v>
                </c:pt>
                <c:pt idx="43958">
                  <c:v>111.47395833333333</c:v>
                </c:pt>
                <c:pt idx="43959">
                  <c:v>111.4765625</c:v>
                </c:pt>
                <c:pt idx="43960">
                  <c:v>111.47916666666667</c:v>
                </c:pt>
                <c:pt idx="43961">
                  <c:v>111.48177083333333</c:v>
                </c:pt>
                <c:pt idx="43962">
                  <c:v>111.484375</c:v>
                </c:pt>
                <c:pt idx="43963">
                  <c:v>111.48697916666667</c:v>
                </c:pt>
                <c:pt idx="43964">
                  <c:v>111.48958333333333</c:v>
                </c:pt>
                <c:pt idx="43965">
                  <c:v>111.4921875</c:v>
                </c:pt>
                <c:pt idx="43966">
                  <c:v>111.49479166666667</c:v>
                </c:pt>
                <c:pt idx="43967">
                  <c:v>111.49739583333333</c:v>
                </c:pt>
                <c:pt idx="43968">
                  <c:v>111.5</c:v>
                </c:pt>
                <c:pt idx="43969">
                  <c:v>111.50260416666667</c:v>
                </c:pt>
                <c:pt idx="43970">
                  <c:v>111.50520833333333</c:v>
                </c:pt>
                <c:pt idx="43971">
                  <c:v>111.5078125</c:v>
                </c:pt>
                <c:pt idx="43972">
                  <c:v>111.51041666666667</c:v>
                </c:pt>
                <c:pt idx="43973">
                  <c:v>111.51302083333333</c:v>
                </c:pt>
                <c:pt idx="43974">
                  <c:v>111.515625</c:v>
                </c:pt>
                <c:pt idx="43975">
                  <c:v>111.51822916666667</c:v>
                </c:pt>
                <c:pt idx="43976">
                  <c:v>111.52083333333333</c:v>
                </c:pt>
                <c:pt idx="43977">
                  <c:v>111.5234375</c:v>
                </c:pt>
                <c:pt idx="43978">
                  <c:v>111.52604166666667</c:v>
                </c:pt>
                <c:pt idx="43979">
                  <c:v>111.52864583333333</c:v>
                </c:pt>
                <c:pt idx="43980">
                  <c:v>111.53125</c:v>
                </c:pt>
                <c:pt idx="43981">
                  <c:v>111.53385416666667</c:v>
                </c:pt>
                <c:pt idx="43982">
                  <c:v>111.53645833333333</c:v>
                </c:pt>
                <c:pt idx="43983">
                  <c:v>111.5390625</c:v>
                </c:pt>
                <c:pt idx="43984">
                  <c:v>111.54166666666667</c:v>
                </c:pt>
                <c:pt idx="43985">
                  <c:v>111.54427083333333</c:v>
                </c:pt>
                <c:pt idx="43986">
                  <c:v>111.546875</c:v>
                </c:pt>
                <c:pt idx="43987">
                  <c:v>111.54947916666667</c:v>
                </c:pt>
                <c:pt idx="43988">
                  <c:v>111.55208333333333</c:v>
                </c:pt>
                <c:pt idx="43989">
                  <c:v>111.5546875</c:v>
                </c:pt>
                <c:pt idx="43990">
                  <c:v>111.55729166666667</c:v>
                </c:pt>
                <c:pt idx="43991">
                  <c:v>111.55989583333333</c:v>
                </c:pt>
                <c:pt idx="43992">
                  <c:v>111.5625</c:v>
                </c:pt>
                <c:pt idx="43993">
                  <c:v>111.56510416666667</c:v>
                </c:pt>
                <c:pt idx="43994">
                  <c:v>111.56770833333333</c:v>
                </c:pt>
                <c:pt idx="43995">
                  <c:v>111.5703125</c:v>
                </c:pt>
                <c:pt idx="43996">
                  <c:v>111.57291666666667</c:v>
                </c:pt>
                <c:pt idx="43997">
                  <c:v>111.57552083333333</c:v>
                </c:pt>
                <c:pt idx="43998">
                  <c:v>111.578125</c:v>
                </c:pt>
                <c:pt idx="43999">
                  <c:v>111.58072916666667</c:v>
                </c:pt>
                <c:pt idx="44000">
                  <c:v>111.58333333333333</c:v>
                </c:pt>
                <c:pt idx="44001">
                  <c:v>111.5859375</c:v>
                </c:pt>
                <c:pt idx="44002">
                  <c:v>111.58854166666667</c:v>
                </c:pt>
                <c:pt idx="44003">
                  <c:v>111.59114583333333</c:v>
                </c:pt>
                <c:pt idx="44004">
                  <c:v>111.59375</c:v>
                </c:pt>
                <c:pt idx="44005">
                  <c:v>111.59635416666667</c:v>
                </c:pt>
                <c:pt idx="44006">
                  <c:v>111.59895833333333</c:v>
                </c:pt>
                <c:pt idx="44007">
                  <c:v>111.6015625</c:v>
                </c:pt>
                <c:pt idx="44008">
                  <c:v>111.60416666666667</c:v>
                </c:pt>
                <c:pt idx="44009">
                  <c:v>111.60677083333333</c:v>
                </c:pt>
                <c:pt idx="44010">
                  <c:v>111.609375</c:v>
                </c:pt>
                <c:pt idx="44011">
                  <c:v>111.61197916666667</c:v>
                </c:pt>
                <c:pt idx="44012">
                  <c:v>111.61458333333333</c:v>
                </c:pt>
                <c:pt idx="44013">
                  <c:v>111.6171875</c:v>
                </c:pt>
                <c:pt idx="44014">
                  <c:v>111.61979166666667</c:v>
                </c:pt>
                <c:pt idx="44015">
                  <c:v>111.62239583333333</c:v>
                </c:pt>
                <c:pt idx="44016">
                  <c:v>111.625</c:v>
                </c:pt>
                <c:pt idx="44017">
                  <c:v>111.62760416666667</c:v>
                </c:pt>
                <c:pt idx="44018">
                  <c:v>111.63020833333333</c:v>
                </c:pt>
                <c:pt idx="44019">
                  <c:v>111.6328125</c:v>
                </c:pt>
                <c:pt idx="44020">
                  <c:v>111.63541666666667</c:v>
                </c:pt>
                <c:pt idx="44021">
                  <c:v>111.63802083333333</c:v>
                </c:pt>
                <c:pt idx="44022">
                  <c:v>111.640625</c:v>
                </c:pt>
                <c:pt idx="44023">
                  <c:v>111.64322916666667</c:v>
                </c:pt>
                <c:pt idx="44024">
                  <c:v>111.64583333333333</c:v>
                </c:pt>
                <c:pt idx="44025">
                  <c:v>111.6484375</c:v>
                </c:pt>
                <c:pt idx="44026">
                  <c:v>111.65104166666667</c:v>
                </c:pt>
                <c:pt idx="44027">
                  <c:v>111.65364583333333</c:v>
                </c:pt>
                <c:pt idx="44028">
                  <c:v>111.65625</c:v>
                </c:pt>
                <c:pt idx="44029">
                  <c:v>111.65885416666667</c:v>
                </c:pt>
                <c:pt idx="44030">
                  <c:v>111.66145833333333</c:v>
                </c:pt>
                <c:pt idx="44031">
                  <c:v>111.6640625</c:v>
                </c:pt>
                <c:pt idx="44032">
                  <c:v>111.66666666666667</c:v>
                </c:pt>
                <c:pt idx="44033">
                  <c:v>111.66927083333333</c:v>
                </c:pt>
                <c:pt idx="44034">
                  <c:v>111.671875</c:v>
                </c:pt>
                <c:pt idx="44035">
                  <c:v>111.67447916666667</c:v>
                </c:pt>
                <c:pt idx="44036">
                  <c:v>111.67708333333333</c:v>
                </c:pt>
                <c:pt idx="44037">
                  <c:v>111.6796875</c:v>
                </c:pt>
                <c:pt idx="44038">
                  <c:v>111.68229166666667</c:v>
                </c:pt>
                <c:pt idx="44039">
                  <c:v>111.68489583333333</c:v>
                </c:pt>
                <c:pt idx="44040">
                  <c:v>111.6875</c:v>
                </c:pt>
                <c:pt idx="44041">
                  <c:v>111.69010416666667</c:v>
                </c:pt>
                <c:pt idx="44042">
                  <c:v>111.69270833333333</c:v>
                </c:pt>
                <c:pt idx="44043">
                  <c:v>111.6953125</c:v>
                </c:pt>
                <c:pt idx="44044">
                  <c:v>111.69791666666667</c:v>
                </c:pt>
                <c:pt idx="44045">
                  <c:v>111.70052083333333</c:v>
                </c:pt>
                <c:pt idx="44046">
                  <c:v>111.703125</c:v>
                </c:pt>
                <c:pt idx="44047">
                  <c:v>111.70572916666667</c:v>
                </c:pt>
                <c:pt idx="44048">
                  <c:v>111.70833333333333</c:v>
                </c:pt>
                <c:pt idx="44049">
                  <c:v>111.7109375</c:v>
                </c:pt>
                <c:pt idx="44050">
                  <c:v>111.71354166666667</c:v>
                </c:pt>
                <c:pt idx="44051">
                  <c:v>111.71614583333333</c:v>
                </c:pt>
                <c:pt idx="44052">
                  <c:v>111.71875</c:v>
                </c:pt>
                <c:pt idx="44053">
                  <c:v>111.72135416666667</c:v>
                </c:pt>
                <c:pt idx="44054">
                  <c:v>111.72395833333333</c:v>
                </c:pt>
                <c:pt idx="44055">
                  <c:v>111.7265625</c:v>
                </c:pt>
                <c:pt idx="44056">
                  <c:v>111.72916666666667</c:v>
                </c:pt>
                <c:pt idx="44057">
                  <c:v>111.73177083333333</c:v>
                </c:pt>
                <c:pt idx="44058">
                  <c:v>111.734375</c:v>
                </c:pt>
                <c:pt idx="44059">
                  <c:v>111.73697916666667</c:v>
                </c:pt>
                <c:pt idx="44060">
                  <c:v>111.73958333333333</c:v>
                </c:pt>
                <c:pt idx="44061">
                  <c:v>111.7421875</c:v>
                </c:pt>
                <c:pt idx="44062">
                  <c:v>111.74479166666667</c:v>
                </c:pt>
                <c:pt idx="44063">
                  <c:v>111.74739583333333</c:v>
                </c:pt>
                <c:pt idx="44064">
                  <c:v>111.75</c:v>
                </c:pt>
                <c:pt idx="44065">
                  <c:v>111.75260416666667</c:v>
                </c:pt>
                <c:pt idx="44066">
                  <c:v>111.75520833333333</c:v>
                </c:pt>
                <c:pt idx="44067">
                  <c:v>111.7578125</c:v>
                </c:pt>
                <c:pt idx="44068">
                  <c:v>111.76041666666667</c:v>
                </c:pt>
                <c:pt idx="44069">
                  <c:v>111.76302083333333</c:v>
                </c:pt>
                <c:pt idx="44070">
                  <c:v>111.765625</c:v>
                </c:pt>
                <c:pt idx="44071">
                  <c:v>111.76822916666667</c:v>
                </c:pt>
                <c:pt idx="44072">
                  <c:v>111.77083333333333</c:v>
                </c:pt>
                <c:pt idx="44073">
                  <c:v>111.7734375</c:v>
                </c:pt>
                <c:pt idx="44074">
                  <c:v>111.77604166666667</c:v>
                </c:pt>
                <c:pt idx="44075">
                  <c:v>111.77864583333333</c:v>
                </c:pt>
                <c:pt idx="44076">
                  <c:v>111.78125</c:v>
                </c:pt>
                <c:pt idx="44077">
                  <c:v>111.78385416666667</c:v>
                </c:pt>
                <c:pt idx="44078">
                  <c:v>111.78645833333333</c:v>
                </c:pt>
                <c:pt idx="44079">
                  <c:v>111.7890625</c:v>
                </c:pt>
                <c:pt idx="44080">
                  <c:v>111.79166666666667</c:v>
                </c:pt>
                <c:pt idx="44081">
                  <c:v>111.79427083333333</c:v>
                </c:pt>
                <c:pt idx="44082">
                  <c:v>111.796875</c:v>
                </c:pt>
                <c:pt idx="44083">
                  <c:v>111.79947916666667</c:v>
                </c:pt>
                <c:pt idx="44084">
                  <c:v>111.80208333333333</c:v>
                </c:pt>
                <c:pt idx="44085">
                  <c:v>111.8046875</c:v>
                </c:pt>
                <c:pt idx="44086">
                  <c:v>111.80729166666667</c:v>
                </c:pt>
                <c:pt idx="44087">
                  <c:v>111.80989583333333</c:v>
                </c:pt>
                <c:pt idx="44088">
                  <c:v>111.8125</c:v>
                </c:pt>
                <c:pt idx="44089">
                  <c:v>111.81510416666667</c:v>
                </c:pt>
                <c:pt idx="44090">
                  <c:v>111.81770833333333</c:v>
                </c:pt>
                <c:pt idx="44091">
                  <c:v>111.8203125</c:v>
                </c:pt>
                <c:pt idx="44092">
                  <c:v>111.82291666666667</c:v>
                </c:pt>
                <c:pt idx="44093">
                  <c:v>111.82552083333333</c:v>
                </c:pt>
                <c:pt idx="44094">
                  <c:v>111.828125</c:v>
                </c:pt>
                <c:pt idx="44095">
                  <c:v>111.83072916666667</c:v>
                </c:pt>
                <c:pt idx="44096">
                  <c:v>111.83333333333333</c:v>
                </c:pt>
                <c:pt idx="44097">
                  <c:v>111.8359375</c:v>
                </c:pt>
                <c:pt idx="44098">
                  <c:v>111.83854166666667</c:v>
                </c:pt>
                <c:pt idx="44099">
                  <c:v>111.84114583333333</c:v>
                </c:pt>
                <c:pt idx="44100">
                  <c:v>111.84375</c:v>
                </c:pt>
                <c:pt idx="44101">
                  <c:v>111.84635416666667</c:v>
                </c:pt>
                <c:pt idx="44102">
                  <c:v>111.84895833333333</c:v>
                </c:pt>
                <c:pt idx="44103">
                  <c:v>111.8515625</c:v>
                </c:pt>
                <c:pt idx="44104">
                  <c:v>111.85416666666667</c:v>
                </c:pt>
                <c:pt idx="44105">
                  <c:v>111.85677083333333</c:v>
                </c:pt>
                <c:pt idx="44106">
                  <c:v>111.859375</c:v>
                </c:pt>
                <c:pt idx="44107">
                  <c:v>111.86197916666667</c:v>
                </c:pt>
                <c:pt idx="44108">
                  <c:v>111.86458333333333</c:v>
                </c:pt>
                <c:pt idx="44109">
                  <c:v>111.8671875</c:v>
                </c:pt>
                <c:pt idx="44110">
                  <c:v>111.86979166666667</c:v>
                </c:pt>
                <c:pt idx="44111">
                  <c:v>111.87239583333333</c:v>
                </c:pt>
                <c:pt idx="44112">
                  <c:v>111.875</c:v>
                </c:pt>
                <c:pt idx="44113">
                  <c:v>111.87760416666667</c:v>
                </c:pt>
                <c:pt idx="44114">
                  <c:v>111.88020833333333</c:v>
                </c:pt>
                <c:pt idx="44115">
                  <c:v>111.8828125</c:v>
                </c:pt>
                <c:pt idx="44116">
                  <c:v>111.88541666666667</c:v>
                </c:pt>
                <c:pt idx="44117">
                  <c:v>111.88802083333333</c:v>
                </c:pt>
                <c:pt idx="44118">
                  <c:v>111.890625</c:v>
                </c:pt>
                <c:pt idx="44119">
                  <c:v>111.89322916666667</c:v>
                </c:pt>
                <c:pt idx="44120">
                  <c:v>111.89583333333333</c:v>
                </c:pt>
                <c:pt idx="44121">
                  <c:v>111.8984375</c:v>
                </c:pt>
                <c:pt idx="44122">
                  <c:v>111.90104166666667</c:v>
                </c:pt>
                <c:pt idx="44123">
                  <c:v>111.90364583333333</c:v>
                </c:pt>
                <c:pt idx="44124">
                  <c:v>111.90625</c:v>
                </c:pt>
                <c:pt idx="44125">
                  <c:v>111.90885416666667</c:v>
                </c:pt>
                <c:pt idx="44126">
                  <c:v>111.91145833333333</c:v>
                </c:pt>
                <c:pt idx="44127">
                  <c:v>111.9140625</c:v>
                </c:pt>
                <c:pt idx="44128">
                  <c:v>111.91666666666667</c:v>
                </c:pt>
                <c:pt idx="44129">
                  <c:v>111.91927083333333</c:v>
                </c:pt>
                <c:pt idx="44130">
                  <c:v>111.921875</c:v>
                </c:pt>
                <c:pt idx="44131">
                  <c:v>111.92447916666667</c:v>
                </c:pt>
                <c:pt idx="44132">
                  <c:v>111.92708333333333</c:v>
                </c:pt>
                <c:pt idx="44133">
                  <c:v>111.9296875</c:v>
                </c:pt>
                <c:pt idx="44134">
                  <c:v>111.93229166666667</c:v>
                </c:pt>
                <c:pt idx="44135">
                  <c:v>111.93489583333333</c:v>
                </c:pt>
                <c:pt idx="44136">
                  <c:v>111.9375</c:v>
                </c:pt>
                <c:pt idx="44137">
                  <c:v>111.94010416666667</c:v>
                </c:pt>
                <c:pt idx="44138">
                  <c:v>111.94270833333333</c:v>
                </c:pt>
                <c:pt idx="44139">
                  <c:v>111.9453125</c:v>
                </c:pt>
                <c:pt idx="44140">
                  <c:v>111.94791666666667</c:v>
                </c:pt>
                <c:pt idx="44141">
                  <c:v>111.95052083333333</c:v>
                </c:pt>
                <c:pt idx="44142">
                  <c:v>111.953125</c:v>
                </c:pt>
                <c:pt idx="44143">
                  <c:v>111.95572916666667</c:v>
                </c:pt>
                <c:pt idx="44144">
                  <c:v>111.95833333333333</c:v>
                </c:pt>
                <c:pt idx="44145">
                  <c:v>111.9609375</c:v>
                </c:pt>
                <c:pt idx="44146">
                  <c:v>111.96354166666667</c:v>
                </c:pt>
                <c:pt idx="44147">
                  <c:v>111.96614583333333</c:v>
                </c:pt>
                <c:pt idx="44148">
                  <c:v>111.96875</c:v>
                </c:pt>
                <c:pt idx="44149">
                  <c:v>111.97135416666667</c:v>
                </c:pt>
                <c:pt idx="44150">
                  <c:v>111.97395833333333</c:v>
                </c:pt>
                <c:pt idx="44151">
                  <c:v>111.9765625</c:v>
                </c:pt>
                <c:pt idx="44152">
                  <c:v>111.97916666666667</c:v>
                </c:pt>
                <c:pt idx="44153">
                  <c:v>111.98177083333333</c:v>
                </c:pt>
                <c:pt idx="44154">
                  <c:v>111.984375</c:v>
                </c:pt>
                <c:pt idx="44155">
                  <c:v>111.98697916666667</c:v>
                </c:pt>
                <c:pt idx="44156">
                  <c:v>111.98958333333333</c:v>
                </c:pt>
                <c:pt idx="44157">
                  <c:v>111.9921875</c:v>
                </c:pt>
                <c:pt idx="44158">
                  <c:v>111.99479166666667</c:v>
                </c:pt>
                <c:pt idx="44159">
                  <c:v>111.99739583333333</c:v>
                </c:pt>
                <c:pt idx="44160">
                  <c:v>112</c:v>
                </c:pt>
                <c:pt idx="44161">
                  <c:v>112.00260416666667</c:v>
                </c:pt>
                <c:pt idx="44162">
                  <c:v>112.00520833333333</c:v>
                </c:pt>
                <c:pt idx="44163">
                  <c:v>112.0078125</c:v>
                </c:pt>
                <c:pt idx="44164">
                  <c:v>112.01041666666667</c:v>
                </c:pt>
                <c:pt idx="44165">
                  <c:v>112.01302083333333</c:v>
                </c:pt>
                <c:pt idx="44166">
                  <c:v>112.015625</c:v>
                </c:pt>
                <c:pt idx="44167">
                  <c:v>112.01822916666667</c:v>
                </c:pt>
                <c:pt idx="44168">
                  <c:v>112.02083333333333</c:v>
                </c:pt>
                <c:pt idx="44169">
                  <c:v>112.0234375</c:v>
                </c:pt>
                <c:pt idx="44170">
                  <c:v>112.02604166666667</c:v>
                </c:pt>
                <c:pt idx="44171">
                  <c:v>112.02864583333333</c:v>
                </c:pt>
                <c:pt idx="44172">
                  <c:v>112.03125</c:v>
                </c:pt>
                <c:pt idx="44173">
                  <c:v>112.03385416666667</c:v>
                </c:pt>
                <c:pt idx="44174">
                  <c:v>112.03645833333333</c:v>
                </c:pt>
                <c:pt idx="44175">
                  <c:v>112.0390625</c:v>
                </c:pt>
                <c:pt idx="44176">
                  <c:v>112.04166666666667</c:v>
                </c:pt>
                <c:pt idx="44177">
                  <c:v>112.04427083333333</c:v>
                </c:pt>
                <c:pt idx="44178">
                  <c:v>112.046875</c:v>
                </c:pt>
                <c:pt idx="44179">
                  <c:v>112.04947916666667</c:v>
                </c:pt>
                <c:pt idx="44180">
                  <c:v>112.05208333333333</c:v>
                </c:pt>
                <c:pt idx="44181">
                  <c:v>112.0546875</c:v>
                </c:pt>
                <c:pt idx="44182">
                  <c:v>112.05729166666667</c:v>
                </c:pt>
                <c:pt idx="44183">
                  <c:v>112.05989583333333</c:v>
                </c:pt>
                <c:pt idx="44184">
                  <c:v>112.0625</c:v>
                </c:pt>
                <c:pt idx="44185">
                  <c:v>112.06510416666667</c:v>
                </c:pt>
                <c:pt idx="44186">
                  <c:v>112.06770833333333</c:v>
                </c:pt>
                <c:pt idx="44187">
                  <c:v>112.0703125</c:v>
                </c:pt>
                <c:pt idx="44188">
                  <c:v>112.07291666666667</c:v>
                </c:pt>
                <c:pt idx="44189">
                  <c:v>112.07552083333333</c:v>
                </c:pt>
                <c:pt idx="44190">
                  <c:v>112.078125</c:v>
                </c:pt>
                <c:pt idx="44191">
                  <c:v>112.08072916666667</c:v>
                </c:pt>
                <c:pt idx="44192">
                  <c:v>112.08333333333333</c:v>
                </c:pt>
                <c:pt idx="44193">
                  <c:v>112.0859375</c:v>
                </c:pt>
                <c:pt idx="44194">
                  <c:v>112.08854166666667</c:v>
                </c:pt>
                <c:pt idx="44195">
                  <c:v>112.09114583333333</c:v>
                </c:pt>
                <c:pt idx="44196">
                  <c:v>112.09375</c:v>
                </c:pt>
                <c:pt idx="44197">
                  <c:v>112.09635416666667</c:v>
                </c:pt>
                <c:pt idx="44198">
                  <c:v>112.09895833333333</c:v>
                </c:pt>
                <c:pt idx="44199">
                  <c:v>112.1015625</c:v>
                </c:pt>
                <c:pt idx="44200">
                  <c:v>112.10416666666667</c:v>
                </c:pt>
                <c:pt idx="44201">
                  <c:v>112.10677083333333</c:v>
                </c:pt>
                <c:pt idx="44202">
                  <c:v>112.109375</c:v>
                </c:pt>
                <c:pt idx="44203">
                  <c:v>112.11197916666667</c:v>
                </c:pt>
                <c:pt idx="44204">
                  <c:v>112.11458333333333</c:v>
                </c:pt>
                <c:pt idx="44205">
                  <c:v>112.1171875</c:v>
                </c:pt>
                <c:pt idx="44206">
                  <c:v>112.11979166666667</c:v>
                </c:pt>
                <c:pt idx="44207">
                  <c:v>112.12239583333333</c:v>
                </c:pt>
                <c:pt idx="44208">
                  <c:v>112.125</c:v>
                </c:pt>
                <c:pt idx="44209">
                  <c:v>112.12760416666667</c:v>
                </c:pt>
                <c:pt idx="44210">
                  <c:v>112.13020833333333</c:v>
                </c:pt>
                <c:pt idx="44211">
                  <c:v>112.1328125</c:v>
                </c:pt>
                <c:pt idx="44212">
                  <c:v>112.13541666666667</c:v>
                </c:pt>
                <c:pt idx="44213">
                  <c:v>112.13802083333333</c:v>
                </c:pt>
                <c:pt idx="44214">
                  <c:v>112.140625</c:v>
                </c:pt>
                <c:pt idx="44215">
                  <c:v>112.14322916666667</c:v>
                </c:pt>
                <c:pt idx="44216">
                  <c:v>112.14583333333333</c:v>
                </c:pt>
                <c:pt idx="44217">
                  <c:v>112.1484375</c:v>
                </c:pt>
                <c:pt idx="44218">
                  <c:v>112.15104166666667</c:v>
                </c:pt>
                <c:pt idx="44219">
                  <c:v>112.15364583333333</c:v>
                </c:pt>
                <c:pt idx="44220">
                  <c:v>112.15625</c:v>
                </c:pt>
                <c:pt idx="44221">
                  <c:v>112.15885416666667</c:v>
                </c:pt>
                <c:pt idx="44222">
                  <c:v>112.16145833333333</c:v>
                </c:pt>
                <c:pt idx="44223">
                  <c:v>112.1640625</c:v>
                </c:pt>
                <c:pt idx="44224">
                  <c:v>112.16666666666667</c:v>
                </c:pt>
                <c:pt idx="44225">
                  <c:v>112.16927083333333</c:v>
                </c:pt>
                <c:pt idx="44226">
                  <c:v>112.171875</c:v>
                </c:pt>
                <c:pt idx="44227">
                  <c:v>112.17447916666667</c:v>
                </c:pt>
                <c:pt idx="44228">
                  <c:v>112.17708333333333</c:v>
                </c:pt>
                <c:pt idx="44229">
                  <c:v>112.1796875</c:v>
                </c:pt>
                <c:pt idx="44230">
                  <c:v>112.18229166666667</c:v>
                </c:pt>
                <c:pt idx="44231">
                  <c:v>112.18489583333333</c:v>
                </c:pt>
                <c:pt idx="44232">
                  <c:v>112.1875</c:v>
                </c:pt>
                <c:pt idx="44233">
                  <c:v>112.19010416666667</c:v>
                </c:pt>
                <c:pt idx="44234">
                  <c:v>112.19270833333333</c:v>
                </c:pt>
                <c:pt idx="44235">
                  <c:v>112.1953125</c:v>
                </c:pt>
                <c:pt idx="44236">
                  <c:v>112.19791666666667</c:v>
                </c:pt>
                <c:pt idx="44237">
                  <c:v>112.20052083333333</c:v>
                </c:pt>
                <c:pt idx="44238">
                  <c:v>112.203125</c:v>
                </c:pt>
                <c:pt idx="44239">
                  <c:v>112.20572916666667</c:v>
                </c:pt>
                <c:pt idx="44240">
                  <c:v>112.20833333333333</c:v>
                </c:pt>
                <c:pt idx="44241">
                  <c:v>112.2109375</c:v>
                </c:pt>
                <c:pt idx="44242">
                  <c:v>112.21354166666667</c:v>
                </c:pt>
                <c:pt idx="44243">
                  <c:v>112.21614583333333</c:v>
                </c:pt>
                <c:pt idx="44244">
                  <c:v>112.21875</c:v>
                </c:pt>
                <c:pt idx="44245">
                  <c:v>112.22135416666667</c:v>
                </c:pt>
                <c:pt idx="44246">
                  <c:v>112.22395833333333</c:v>
                </c:pt>
                <c:pt idx="44247">
                  <c:v>112.2265625</c:v>
                </c:pt>
                <c:pt idx="44248">
                  <c:v>112.22916666666667</c:v>
                </c:pt>
                <c:pt idx="44249">
                  <c:v>112.23177083333333</c:v>
                </c:pt>
                <c:pt idx="44250">
                  <c:v>112.234375</c:v>
                </c:pt>
                <c:pt idx="44251">
                  <c:v>112.23697916666667</c:v>
                </c:pt>
                <c:pt idx="44252">
                  <c:v>112.23958333333333</c:v>
                </c:pt>
                <c:pt idx="44253">
                  <c:v>112.2421875</c:v>
                </c:pt>
                <c:pt idx="44254">
                  <c:v>112.24479166666667</c:v>
                </c:pt>
                <c:pt idx="44255">
                  <c:v>112.24739583333333</c:v>
                </c:pt>
                <c:pt idx="44256">
                  <c:v>112.25</c:v>
                </c:pt>
                <c:pt idx="44257">
                  <c:v>112.25260416666667</c:v>
                </c:pt>
                <c:pt idx="44258">
                  <c:v>112.25520833333333</c:v>
                </c:pt>
                <c:pt idx="44259">
                  <c:v>112.2578125</c:v>
                </c:pt>
                <c:pt idx="44260">
                  <c:v>112.26041666666667</c:v>
                </c:pt>
                <c:pt idx="44261">
                  <c:v>112.26302083333333</c:v>
                </c:pt>
                <c:pt idx="44262">
                  <c:v>112.265625</c:v>
                </c:pt>
                <c:pt idx="44263">
                  <c:v>112.26822916666667</c:v>
                </c:pt>
                <c:pt idx="44264">
                  <c:v>112.27083333333333</c:v>
                </c:pt>
                <c:pt idx="44265">
                  <c:v>112.2734375</c:v>
                </c:pt>
                <c:pt idx="44266">
                  <c:v>112.27604166666667</c:v>
                </c:pt>
                <c:pt idx="44267">
                  <c:v>112.27864583333333</c:v>
                </c:pt>
                <c:pt idx="44268">
                  <c:v>112.28125</c:v>
                </c:pt>
                <c:pt idx="44269">
                  <c:v>112.28385416666667</c:v>
                </c:pt>
                <c:pt idx="44270">
                  <c:v>112.28645833333333</c:v>
                </c:pt>
                <c:pt idx="44271">
                  <c:v>112.2890625</c:v>
                </c:pt>
                <c:pt idx="44272">
                  <c:v>112.29166666666667</c:v>
                </c:pt>
                <c:pt idx="44273">
                  <c:v>112.29427083333333</c:v>
                </c:pt>
                <c:pt idx="44274">
                  <c:v>112.296875</c:v>
                </c:pt>
                <c:pt idx="44275">
                  <c:v>112.29947916666667</c:v>
                </c:pt>
                <c:pt idx="44276">
                  <c:v>112.30208333333333</c:v>
                </c:pt>
                <c:pt idx="44277">
                  <c:v>112.3046875</c:v>
                </c:pt>
                <c:pt idx="44278">
                  <c:v>112.30729166666667</c:v>
                </c:pt>
                <c:pt idx="44279">
                  <c:v>112.30989583333333</c:v>
                </c:pt>
                <c:pt idx="44280">
                  <c:v>112.3125</c:v>
                </c:pt>
                <c:pt idx="44281">
                  <c:v>112.31510416666667</c:v>
                </c:pt>
                <c:pt idx="44282">
                  <c:v>112.31770833333333</c:v>
                </c:pt>
                <c:pt idx="44283">
                  <c:v>112.3203125</c:v>
                </c:pt>
                <c:pt idx="44284">
                  <c:v>112.32291666666667</c:v>
                </c:pt>
                <c:pt idx="44285">
                  <c:v>112.32552083333333</c:v>
                </c:pt>
                <c:pt idx="44286">
                  <c:v>112.328125</c:v>
                </c:pt>
                <c:pt idx="44287">
                  <c:v>112.33072916666667</c:v>
                </c:pt>
                <c:pt idx="44288">
                  <c:v>112.33333333333333</c:v>
                </c:pt>
                <c:pt idx="44289">
                  <c:v>112.3359375</c:v>
                </c:pt>
                <c:pt idx="44290">
                  <c:v>112.33854166666667</c:v>
                </c:pt>
                <c:pt idx="44291">
                  <c:v>112.34114583333333</c:v>
                </c:pt>
                <c:pt idx="44292">
                  <c:v>112.34375</c:v>
                </c:pt>
                <c:pt idx="44293">
                  <c:v>112.34635416666667</c:v>
                </c:pt>
                <c:pt idx="44294">
                  <c:v>112.34895833333333</c:v>
                </c:pt>
                <c:pt idx="44295">
                  <c:v>112.3515625</c:v>
                </c:pt>
                <c:pt idx="44296">
                  <c:v>112.35416666666667</c:v>
                </c:pt>
                <c:pt idx="44297">
                  <c:v>112.35677083333333</c:v>
                </c:pt>
                <c:pt idx="44298">
                  <c:v>112.359375</c:v>
                </c:pt>
                <c:pt idx="44299">
                  <c:v>112.36197916666667</c:v>
                </c:pt>
                <c:pt idx="44300">
                  <c:v>112.36458333333333</c:v>
                </c:pt>
                <c:pt idx="44301">
                  <c:v>112.3671875</c:v>
                </c:pt>
                <c:pt idx="44302">
                  <c:v>112.36979166666667</c:v>
                </c:pt>
                <c:pt idx="44303">
                  <c:v>112.37239583333333</c:v>
                </c:pt>
                <c:pt idx="44304">
                  <c:v>112.375</c:v>
                </c:pt>
                <c:pt idx="44305">
                  <c:v>112.37760416666667</c:v>
                </c:pt>
                <c:pt idx="44306">
                  <c:v>112.38020833333333</c:v>
                </c:pt>
                <c:pt idx="44307">
                  <c:v>112.3828125</c:v>
                </c:pt>
                <c:pt idx="44308">
                  <c:v>112.38541666666667</c:v>
                </c:pt>
                <c:pt idx="44309">
                  <c:v>112.38802083333333</c:v>
                </c:pt>
                <c:pt idx="44310">
                  <c:v>112.390625</c:v>
                </c:pt>
                <c:pt idx="44311">
                  <c:v>112.39322916666667</c:v>
                </c:pt>
                <c:pt idx="44312">
                  <c:v>112.39583333333333</c:v>
                </c:pt>
                <c:pt idx="44313">
                  <c:v>112.3984375</c:v>
                </c:pt>
                <c:pt idx="44314">
                  <c:v>112.40104166666667</c:v>
                </c:pt>
                <c:pt idx="44315">
                  <c:v>112.40364583333333</c:v>
                </c:pt>
                <c:pt idx="44316">
                  <c:v>112.40625</c:v>
                </c:pt>
                <c:pt idx="44317">
                  <c:v>112.40885416666667</c:v>
                </c:pt>
                <c:pt idx="44318">
                  <c:v>112.41145833333333</c:v>
                </c:pt>
                <c:pt idx="44319">
                  <c:v>112.4140625</c:v>
                </c:pt>
                <c:pt idx="44320">
                  <c:v>112.41666666666667</c:v>
                </c:pt>
                <c:pt idx="44321">
                  <c:v>112.41927083333333</c:v>
                </c:pt>
                <c:pt idx="44322">
                  <c:v>112.421875</c:v>
                </c:pt>
                <c:pt idx="44323">
                  <c:v>112.42447916666667</c:v>
                </c:pt>
                <c:pt idx="44324">
                  <c:v>112.42708333333333</c:v>
                </c:pt>
                <c:pt idx="44325">
                  <c:v>112.4296875</c:v>
                </c:pt>
                <c:pt idx="44326">
                  <c:v>112.43229166666667</c:v>
                </c:pt>
                <c:pt idx="44327">
                  <c:v>112.43489583333333</c:v>
                </c:pt>
                <c:pt idx="44328">
                  <c:v>112.4375</c:v>
                </c:pt>
                <c:pt idx="44329">
                  <c:v>112.44010416666667</c:v>
                </c:pt>
                <c:pt idx="44330">
                  <c:v>112.44270833333333</c:v>
                </c:pt>
                <c:pt idx="44331">
                  <c:v>112.4453125</c:v>
                </c:pt>
                <c:pt idx="44332">
                  <c:v>112.44791666666667</c:v>
                </c:pt>
                <c:pt idx="44333">
                  <c:v>112.45052083333333</c:v>
                </c:pt>
                <c:pt idx="44334">
                  <c:v>112.453125</c:v>
                </c:pt>
                <c:pt idx="44335">
                  <c:v>112.45572916666667</c:v>
                </c:pt>
                <c:pt idx="44336">
                  <c:v>112.45833333333333</c:v>
                </c:pt>
                <c:pt idx="44337">
                  <c:v>112.4609375</c:v>
                </c:pt>
                <c:pt idx="44338">
                  <c:v>112.46354166666667</c:v>
                </c:pt>
                <c:pt idx="44339">
                  <c:v>112.46614583333333</c:v>
                </c:pt>
                <c:pt idx="44340">
                  <c:v>112.46875</c:v>
                </c:pt>
                <c:pt idx="44341">
                  <c:v>112.47135416666667</c:v>
                </c:pt>
                <c:pt idx="44342">
                  <c:v>112.47395833333333</c:v>
                </c:pt>
                <c:pt idx="44343">
                  <c:v>112.4765625</c:v>
                </c:pt>
                <c:pt idx="44344">
                  <c:v>112.47916666666667</c:v>
                </c:pt>
                <c:pt idx="44345">
                  <c:v>112.48177083333333</c:v>
                </c:pt>
                <c:pt idx="44346">
                  <c:v>112.484375</c:v>
                </c:pt>
                <c:pt idx="44347">
                  <c:v>112.48697916666667</c:v>
                </c:pt>
                <c:pt idx="44348">
                  <c:v>112.48958333333333</c:v>
                </c:pt>
                <c:pt idx="44349">
                  <c:v>112.4921875</c:v>
                </c:pt>
                <c:pt idx="44350">
                  <c:v>112.49479166666667</c:v>
                </c:pt>
                <c:pt idx="44351">
                  <c:v>112.49739583333333</c:v>
                </c:pt>
                <c:pt idx="44352">
                  <c:v>112.5</c:v>
                </c:pt>
                <c:pt idx="44353">
                  <c:v>112.50260416666667</c:v>
                </c:pt>
                <c:pt idx="44354">
                  <c:v>112.50520833333333</c:v>
                </c:pt>
                <c:pt idx="44355">
                  <c:v>112.5078125</c:v>
                </c:pt>
                <c:pt idx="44356">
                  <c:v>112.51041666666667</c:v>
                </c:pt>
                <c:pt idx="44357">
                  <c:v>112.51302083333333</c:v>
                </c:pt>
                <c:pt idx="44358">
                  <c:v>112.515625</c:v>
                </c:pt>
                <c:pt idx="44359">
                  <c:v>112.51822916666667</c:v>
                </c:pt>
                <c:pt idx="44360">
                  <c:v>112.52083333333333</c:v>
                </c:pt>
                <c:pt idx="44361">
                  <c:v>112.5234375</c:v>
                </c:pt>
                <c:pt idx="44362">
                  <c:v>112.52604166666667</c:v>
                </c:pt>
                <c:pt idx="44363">
                  <c:v>112.52864583333333</c:v>
                </c:pt>
                <c:pt idx="44364">
                  <c:v>112.53125</c:v>
                </c:pt>
                <c:pt idx="44365">
                  <c:v>112.53385416666667</c:v>
                </c:pt>
                <c:pt idx="44366">
                  <c:v>112.53645833333333</c:v>
                </c:pt>
                <c:pt idx="44367">
                  <c:v>112.5390625</c:v>
                </c:pt>
                <c:pt idx="44368">
                  <c:v>112.54166666666667</c:v>
                </c:pt>
                <c:pt idx="44369">
                  <c:v>112.54427083333333</c:v>
                </c:pt>
                <c:pt idx="44370">
                  <c:v>112.546875</c:v>
                </c:pt>
                <c:pt idx="44371">
                  <c:v>112.54947916666667</c:v>
                </c:pt>
                <c:pt idx="44372">
                  <c:v>112.55208333333333</c:v>
                </c:pt>
                <c:pt idx="44373">
                  <c:v>112.5546875</c:v>
                </c:pt>
                <c:pt idx="44374">
                  <c:v>112.55729166666667</c:v>
                </c:pt>
                <c:pt idx="44375">
                  <c:v>112.55989583333333</c:v>
                </c:pt>
                <c:pt idx="44376">
                  <c:v>112.5625</c:v>
                </c:pt>
                <c:pt idx="44377">
                  <c:v>112.56510416666667</c:v>
                </c:pt>
                <c:pt idx="44378">
                  <c:v>112.56770833333333</c:v>
                </c:pt>
                <c:pt idx="44379">
                  <c:v>112.5703125</c:v>
                </c:pt>
                <c:pt idx="44380">
                  <c:v>112.57291666666667</c:v>
                </c:pt>
                <c:pt idx="44381">
                  <c:v>112.57552083333333</c:v>
                </c:pt>
                <c:pt idx="44382">
                  <c:v>112.578125</c:v>
                </c:pt>
                <c:pt idx="44383">
                  <c:v>112.58072916666667</c:v>
                </c:pt>
                <c:pt idx="44384">
                  <c:v>112.58333333333333</c:v>
                </c:pt>
                <c:pt idx="44385">
                  <c:v>112.5859375</c:v>
                </c:pt>
                <c:pt idx="44386">
                  <c:v>112.58854166666667</c:v>
                </c:pt>
                <c:pt idx="44387">
                  <c:v>112.59114583333333</c:v>
                </c:pt>
                <c:pt idx="44388">
                  <c:v>112.59375</c:v>
                </c:pt>
                <c:pt idx="44389">
                  <c:v>112.59635416666667</c:v>
                </c:pt>
                <c:pt idx="44390">
                  <c:v>112.59895833333333</c:v>
                </c:pt>
                <c:pt idx="44391">
                  <c:v>112.6015625</c:v>
                </c:pt>
                <c:pt idx="44392">
                  <c:v>112.60416666666667</c:v>
                </c:pt>
                <c:pt idx="44393">
                  <c:v>112.60677083333333</c:v>
                </c:pt>
                <c:pt idx="44394">
                  <c:v>112.609375</c:v>
                </c:pt>
                <c:pt idx="44395">
                  <c:v>112.61197916666667</c:v>
                </c:pt>
                <c:pt idx="44396">
                  <c:v>112.61458333333333</c:v>
                </c:pt>
                <c:pt idx="44397">
                  <c:v>112.6171875</c:v>
                </c:pt>
                <c:pt idx="44398">
                  <c:v>112.61979166666667</c:v>
                </c:pt>
                <c:pt idx="44399">
                  <c:v>112.62239583333333</c:v>
                </c:pt>
                <c:pt idx="44400">
                  <c:v>112.625</c:v>
                </c:pt>
                <c:pt idx="44401">
                  <c:v>112.62760416666667</c:v>
                </c:pt>
                <c:pt idx="44402">
                  <c:v>112.63020833333333</c:v>
                </c:pt>
                <c:pt idx="44403">
                  <c:v>112.6328125</c:v>
                </c:pt>
                <c:pt idx="44404">
                  <c:v>112.63541666666667</c:v>
                </c:pt>
                <c:pt idx="44405">
                  <c:v>112.63802083333333</c:v>
                </c:pt>
                <c:pt idx="44406">
                  <c:v>112.640625</c:v>
                </c:pt>
                <c:pt idx="44407">
                  <c:v>112.64322916666667</c:v>
                </c:pt>
                <c:pt idx="44408">
                  <c:v>112.64583333333333</c:v>
                </c:pt>
                <c:pt idx="44409">
                  <c:v>112.6484375</c:v>
                </c:pt>
                <c:pt idx="44410">
                  <c:v>112.65104166666667</c:v>
                </c:pt>
                <c:pt idx="44411">
                  <c:v>112.65364583333333</c:v>
                </c:pt>
                <c:pt idx="44412">
                  <c:v>112.65625</c:v>
                </c:pt>
                <c:pt idx="44413">
                  <c:v>112.65885416666667</c:v>
                </c:pt>
                <c:pt idx="44414">
                  <c:v>112.66145833333333</c:v>
                </c:pt>
                <c:pt idx="44415">
                  <c:v>112.6640625</c:v>
                </c:pt>
                <c:pt idx="44416">
                  <c:v>112.66666666666667</c:v>
                </c:pt>
                <c:pt idx="44417">
                  <c:v>112.66927083333333</c:v>
                </c:pt>
                <c:pt idx="44418">
                  <c:v>112.671875</c:v>
                </c:pt>
                <c:pt idx="44419">
                  <c:v>112.67447916666667</c:v>
                </c:pt>
                <c:pt idx="44420">
                  <c:v>112.67708333333333</c:v>
                </c:pt>
                <c:pt idx="44421">
                  <c:v>112.6796875</c:v>
                </c:pt>
                <c:pt idx="44422">
                  <c:v>112.68229166666667</c:v>
                </c:pt>
                <c:pt idx="44423">
                  <c:v>112.68489583333333</c:v>
                </c:pt>
                <c:pt idx="44424">
                  <c:v>112.6875</c:v>
                </c:pt>
                <c:pt idx="44425">
                  <c:v>112.69010416666667</c:v>
                </c:pt>
                <c:pt idx="44426">
                  <c:v>112.69270833333333</c:v>
                </c:pt>
                <c:pt idx="44427">
                  <c:v>112.6953125</c:v>
                </c:pt>
                <c:pt idx="44428">
                  <c:v>112.69791666666667</c:v>
                </c:pt>
                <c:pt idx="44429">
                  <c:v>112.70052083333333</c:v>
                </c:pt>
                <c:pt idx="44430">
                  <c:v>112.703125</c:v>
                </c:pt>
                <c:pt idx="44431">
                  <c:v>112.70572916666667</c:v>
                </c:pt>
                <c:pt idx="44432">
                  <c:v>112.70833333333333</c:v>
                </c:pt>
                <c:pt idx="44433">
                  <c:v>112.7109375</c:v>
                </c:pt>
                <c:pt idx="44434">
                  <c:v>112.71354166666667</c:v>
                </c:pt>
                <c:pt idx="44435">
                  <c:v>112.71614583333333</c:v>
                </c:pt>
                <c:pt idx="44436">
                  <c:v>112.71875</c:v>
                </c:pt>
                <c:pt idx="44437">
                  <c:v>112.72135416666667</c:v>
                </c:pt>
                <c:pt idx="44438">
                  <c:v>112.72395833333333</c:v>
                </c:pt>
                <c:pt idx="44439">
                  <c:v>112.7265625</c:v>
                </c:pt>
                <c:pt idx="44440">
                  <c:v>112.72916666666667</c:v>
                </c:pt>
                <c:pt idx="44441">
                  <c:v>112.73177083333333</c:v>
                </c:pt>
                <c:pt idx="44442">
                  <c:v>112.734375</c:v>
                </c:pt>
                <c:pt idx="44443">
                  <c:v>112.73697916666667</c:v>
                </c:pt>
                <c:pt idx="44444">
                  <c:v>112.73958333333333</c:v>
                </c:pt>
                <c:pt idx="44445">
                  <c:v>112.7421875</c:v>
                </c:pt>
                <c:pt idx="44446">
                  <c:v>112.74479166666667</c:v>
                </c:pt>
                <c:pt idx="44447">
                  <c:v>112.74739583333333</c:v>
                </c:pt>
                <c:pt idx="44448">
                  <c:v>112.75</c:v>
                </c:pt>
                <c:pt idx="44449">
                  <c:v>112.75260416666667</c:v>
                </c:pt>
                <c:pt idx="44450">
                  <c:v>112.75520833333333</c:v>
                </c:pt>
                <c:pt idx="44451">
                  <c:v>112.7578125</c:v>
                </c:pt>
                <c:pt idx="44452">
                  <c:v>112.76041666666667</c:v>
                </c:pt>
                <c:pt idx="44453">
                  <c:v>112.76302083333333</c:v>
                </c:pt>
                <c:pt idx="44454">
                  <c:v>112.765625</c:v>
                </c:pt>
                <c:pt idx="44455">
                  <c:v>112.76822916666667</c:v>
                </c:pt>
                <c:pt idx="44456">
                  <c:v>112.77083333333333</c:v>
                </c:pt>
                <c:pt idx="44457">
                  <c:v>112.7734375</c:v>
                </c:pt>
                <c:pt idx="44458">
                  <c:v>112.77604166666667</c:v>
                </c:pt>
                <c:pt idx="44459">
                  <c:v>112.77864583333333</c:v>
                </c:pt>
                <c:pt idx="44460">
                  <c:v>112.78125</c:v>
                </c:pt>
                <c:pt idx="44461">
                  <c:v>112.78385416666667</c:v>
                </c:pt>
                <c:pt idx="44462">
                  <c:v>112.78645833333333</c:v>
                </c:pt>
                <c:pt idx="44463">
                  <c:v>112.7890625</c:v>
                </c:pt>
                <c:pt idx="44464">
                  <c:v>112.79166666666667</c:v>
                </c:pt>
                <c:pt idx="44465">
                  <c:v>112.79427083333333</c:v>
                </c:pt>
                <c:pt idx="44466">
                  <c:v>112.796875</c:v>
                </c:pt>
                <c:pt idx="44467">
                  <c:v>112.79947916666667</c:v>
                </c:pt>
                <c:pt idx="44468">
                  <c:v>112.80208333333333</c:v>
                </c:pt>
                <c:pt idx="44469">
                  <c:v>112.8046875</c:v>
                </c:pt>
                <c:pt idx="44470">
                  <c:v>112.80729166666667</c:v>
                </c:pt>
                <c:pt idx="44471">
                  <c:v>112.80989583333333</c:v>
                </c:pt>
                <c:pt idx="44472">
                  <c:v>112.8125</c:v>
                </c:pt>
                <c:pt idx="44473">
                  <c:v>112.81510416666667</c:v>
                </c:pt>
                <c:pt idx="44474">
                  <c:v>112.81770833333333</c:v>
                </c:pt>
                <c:pt idx="44475">
                  <c:v>112.8203125</c:v>
                </c:pt>
                <c:pt idx="44476">
                  <c:v>112.82291666666667</c:v>
                </c:pt>
                <c:pt idx="44477">
                  <c:v>112.82552083333333</c:v>
                </c:pt>
                <c:pt idx="44478">
                  <c:v>112.828125</c:v>
                </c:pt>
                <c:pt idx="44479">
                  <c:v>112.83072916666667</c:v>
                </c:pt>
                <c:pt idx="44480">
                  <c:v>112.83333333333333</c:v>
                </c:pt>
                <c:pt idx="44481">
                  <c:v>112.8359375</c:v>
                </c:pt>
                <c:pt idx="44482">
                  <c:v>112.83854166666667</c:v>
                </c:pt>
                <c:pt idx="44483">
                  <c:v>112.84114583333333</c:v>
                </c:pt>
                <c:pt idx="44484">
                  <c:v>112.84375</c:v>
                </c:pt>
                <c:pt idx="44485">
                  <c:v>112.84635416666667</c:v>
                </c:pt>
                <c:pt idx="44486">
                  <c:v>112.84895833333333</c:v>
                </c:pt>
                <c:pt idx="44487">
                  <c:v>112.8515625</c:v>
                </c:pt>
                <c:pt idx="44488">
                  <c:v>112.85416666666667</c:v>
                </c:pt>
                <c:pt idx="44489">
                  <c:v>112.85677083333333</c:v>
                </c:pt>
                <c:pt idx="44490">
                  <c:v>112.859375</c:v>
                </c:pt>
                <c:pt idx="44491">
                  <c:v>112.86197916666667</c:v>
                </c:pt>
                <c:pt idx="44492">
                  <c:v>112.86458333333333</c:v>
                </c:pt>
                <c:pt idx="44493">
                  <c:v>112.8671875</c:v>
                </c:pt>
                <c:pt idx="44494">
                  <c:v>112.86979166666667</c:v>
                </c:pt>
                <c:pt idx="44495">
                  <c:v>112.87239583333333</c:v>
                </c:pt>
                <c:pt idx="44496">
                  <c:v>112.875</c:v>
                </c:pt>
                <c:pt idx="44497">
                  <c:v>112.87760416666667</c:v>
                </c:pt>
                <c:pt idx="44498">
                  <c:v>112.88020833333333</c:v>
                </c:pt>
                <c:pt idx="44499">
                  <c:v>112.8828125</c:v>
                </c:pt>
                <c:pt idx="44500">
                  <c:v>112.88541666666667</c:v>
                </c:pt>
                <c:pt idx="44501">
                  <c:v>112.88802083333333</c:v>
                </c:pt>
                <c:pt idx="44502">
                  <c:v>112.890625</c:v>
                </c:pt>
                <c:pt idx="44503">
                  <c:v>112.89322916666667</c:v>
                </c:pt>
                <c:pt idx="44504">
                  <c:v>112.89583333333333</c:v>
                </c:pt>
                <c:pt idx="44505">
                  <c:v>112.8984375</c:v>
                </c:pt>
                <c:pt idx="44506">
                  <c:v>112.90104166666667</c:v>
                </c:pt>
                <c:pt idx="44507">
                  <c:v>112.90364583333333</c:v>
                </c:pt>
                <c:pt idx="44508">
                  <c:v>112.90625</c:v>
                </c:pt>
                <c:pt idx="44509">
                  <c:v>112.90885416666667</c:v>
                </c:pt>
                <c:pt idx="44510">
                  <c:v>112.91145833333333</c:v>
                </c:pt>
                <c:pt idx="44511">
                  <c:v>112.9140625</c:v>
                </c:pt>
                <c:pt idx="44512">
                  <c:v>112.91666666666667</c:v>
                </c:pt>
                <c:pt idx="44513">
                  <c:v>112.91927083333333</c:v>
                </c:pt>
                <c:pt idx="44514">
                  <c:v>112.921875</c:v>
                </c:pt>
                <c:pt idx="44515">
                  <c:v>112.92447916666667</c:v>
                </c:pt>
                <c:pt idx="44516">
                  <c:v>112.92708333333333</c:v>
                </c:pt>
                <c:pt idx="44517">
                  <c:v>112.9296875</c:v>
                </c:pt>
                <c:pt idx="44518">
                  <c:v>112.93229166666667</c:v>
                </c:pt>
                <c:pt idx="44519">
                  <c:v>112.93489583333333</c:v>
                </c:pt>
                <c:pt idx="44520">
                  <c:v>112.9375</c:v>
                </c:pt>
                <c:pt idx="44521">
                  <c:v>112.94010416666667</c:v>
                </c:pt>
                <c:pt idx="44522">
                  <c:v>112.94270833333333</c:v>
                </c:pt>
                <c:pt idx="44523">
                  <c:v>112.9453125</c:v>
                </c:pt>
                <c:pt idx="44524">
                  <c:v>112.94791666666667</c:v>
                </c:pt>
                <c:pt idx="44525">
                  <c:v>112.95052083333333</c:v>
                </c:pt>
                <c:pt idx="44526">
                  <c:v>112.953125</c:v>
                </c:pt>
                <c:pt idx="44527">
                  <c:v>112.95572916666667</c:v>
                </c:pt>
                <c:pt idx="44528">
                  <c:v>112.95833333333333</c:v>
                </c:pt>
                <c:pt idx="44529">
                  <c:v>112.9609375</c:v>
                </c:pt>
                <c:pt idx="44530">
                  <c:v>112.96354166666667</c:v>
                </c:pt>
                <c:pt idx="44531">
                  <c:v>112.96614583333333</c:v>
                </c:pt>
                <c:pt idx="44532">
                  <c:v>112.96875</c:v>
                </c:pt>
                <c:pt idx="44533">
                  <c:v>112.97135416666667</c:v>
                </c:pt>
                <c:pt idx="44534">
                  <c:v>112.97395833333333</c:v>
                </c:pt>
                <c:pt idx="44535">
                  <c:v>112.9765625</c:v>
                </c:pt>
                <c:pt idx="44536">
                  <c:v>112.97916666666667</c:v>
                </c:pt>
                <c:pt idx="44537">
                  <c:v>112.98177083333333</c:v>
                </c:pt>
                <c:pt idx="44538">
                  <c:v>112.984375</c:v>
                </c:pt>
                <c:pt idx="44539">
                  <c:v>112.98697916666667</c:v>
                </c:pt>
                <c:pt idx="44540">
                  <c:v>112.98958333333333</c:v>
                </c:pt>
                <c:pt idx="44541">
                  <c:v>112.9921875</c:v>
                </c:pt>
                <c:pt idx="44542">
                  <c:v>112.99479166666667</c:v>
                </c:pt>
                <c:pt idx="44543">
                  <c:v>112.99739583333333</c:v>
                </c:pt>
                <c:pt idx="44544">
                  <c:v>113</c:v>
                </c:pt>
                <c:pt idx="44545">
                  <c:v>113.00260416666667</c:v>
                </c:pt>
                <c:pt idx="44546">
                  <c:v>113.00520833333333</c:v>
                </c:pt>
                <c:pt idx="44547">
                  <c:v>113.0078125</c:v>
                </c:pt>
                <c:pt idx="44548">
                  <c:v>113.01041666666667</c:v>
                </c:pt>
                <c:pt idx="44549">
                  <c:v>113.01302083333333</c:v>
                </c:pt>
                <c:pt idx="44550">
                  <c:v>113.015625</c:v>
                </c:pt>
                <c:pt idx="44551">
                  <c:v>113.01822916666667</c:v>
                </c:pt>
                <c:pt idx="44552">
                  <c:v>113.02083333333333</c:v>
                </c:pt>
                <c:pt idx="44553">
                  <c:v>113.0234375</c:v>
                </c:pt>
                <c:pt idx="44554">
                  <c:v>113.02604166666667</c:v>
                </c:pt>
                <c:pt idx="44555">
                  <c:v>113.02864583333333</c:v>
                </c:pt>
                <c:pt idx="44556">
                  <c:v>113.03125</c:v>
                </c:pt>
                <c:pt idx="44557">
                  <c:v>113.03385416666667</c:v>
                </c:pt>
                <c:pt idx="44558">
                  <c:v>113.03645833333333</c:v>
                </c:pt>
                <c:pt idx="44559">
                  <c:v>113.0390625</c:v>
                </c:pt>
                <c:pt idx="44560">
                  <c:v>113.04166666666667</c:v>
                </c:pt>
                <c:pt idx="44561">
                  <c:v>113.04427083333333</c:v>
                </c:pt>
                <c:pt idx="44562">
                  <c:v>113.046875</c:v>
                </c:pt>
                <c:pt idx="44563">
                  <c:v>113.04947916666667</c:v>
                </c:pt>
                <c:pt idx="44564">
                  <c:v>113.05208333333333</c:v>
                </c:pt>
                <c:pt idx="44565">
                  <c:v>113.0546875</c:v>
                </c:pt>
                <c:pt idx="44566">
                  <c:v>113.05729166666667</c:v>
                </c:pt>
                <c:pt idx="44567">
                  <c:v>113.05989583333333</c:v>
                </c:pt>
                <c:pt idx="44568">
                  <c:v>113.0625</c:v>
                </c:pt>
                <c:pt idx="44569">
                  <c:v>113.06510416666667</c:v>
                </c:pt>
                <c:pt idx="44570">
                  <c:v>113.06770833333333</c:v>
                </c:pt>
                <c:pt idx="44571">
                  <c:v>113.0703125</c:v>
                </c:pt>
                <c:pt idx="44572">
                  <c:v>113.07291666666667</c:v>
                </c:pt>
                <c:pt idx="44573">
                  <c:v>113.07552083333333</c:v>
                </c:pt>
                <c:pt idx="44574">
                  <c:v>113.078125</c:v>
                </c:pt>
                <c:pt idx="44575">
                  <c:v>113.08072916666667</c:v>
                </c:pt>
                <c:pt idx="44576">
                  <c:v>113.08333333333333</c:v>
                </c:pt>
                <c:pt idx="44577">
                  <c:v>113.0859375</c:v>
                </c:pt>
                <c:pt idx="44578">
                  <c:v>113.08854166666667</c:v>
                </c:pt>
                <c:pt idx="44579">
                  <c:v>113.09114583333333</c:v>
                </c:pt>
                <c:pt idx="44580">
                  <c:v>113.09375</c:v>
                </c:pt>
                <c:pt idx="44581">
                  <c:v>113.09635416666667</c:v>
                </c:pt>
                <c:pt idx="44582">
                  <c:v>113.09895833333333</c:v>
                </c:pt>
                <c:pt idx="44583">
                  <c:v>113.1015625</c:v>
                </c:pt>
                <c:pt idx="44584">
                  <c:v>113.10416666666667</c:v>
                </c:pt>
                <c:pt idx="44585">
                  <c:v>113.10677083333333</c:v>
                </c:pt>
                <c:pt idx="44586">
                  <c:v>113.109375</c:v>
                </c:pt>
                <c:pt idx="44587">
                  <c:v>113.11197916666667</c:v>
                </c:pt>
                <c:pt idx="44588">
                  <c:v>113.11458333333333</c:v>
                </c:pt>
                <c:pt idx="44589">
                  <c:v>113.1171875</c:v>
                </c:pt>
                <c:pt idx="44590">
                  <c:v>113.11979166666667</c:v>
                </c:pt>
                <c:pt idx="44591">
                  <c:v>113.12239583333333</c:v>
                </c:pt>
                <c:pt idx="44592">
                  <c:v>113.125</c:v>
                </c:pt>
                <c:pt idx="44593">
                  <c:v>113.12760416666667</c:v>
                </c:pt>
                <c:pt idx="44594">
                  <c:v>113.13020833333333</c:v>
                </c:pt>
                <c:pt idx="44595">
                  <c:v>113.1328125</c:v>
                </c:pt>
                <c:pt idx="44596">
                  <c:v>113.13541666666667</c:v>
                </c:pt>
                <c:pt idx="44597">
                  <c:v>113.13802083333333</c:v>
                </c:pt>
                <c:pt idx="44598">
                  <c:v>113.140625</c:v>
                </c:pt>
                <c:pt idx="44599">
                  <c:v>113.14322916666667</c:v>
                </c:pt>
                <c:pt idx="44600">
                  <c:v>113.14583333333333</c:v>
                </c:pt>
                <c:pt idx="44601">
                  <c:v>113.1484375</c:v>
                </c:pt>
                <c:pt idx="44602">
                  <c:v>113.15104166666667</c:v>
                </c:pt>
                <c:pt idx="44603">
                  <c:v>113.15364583333333</c:v>
                </c:pt>
                <c:pt idx="44604">
                  <c:v>113.15625</c:v>
                </c:pt>
                <c:pt idx="44605">
                  <c:v>113.15885416666667</c:v>
                </c:pt>
                <c:pt idx="44606">
                  <c:v>113.16145833333333</c:v>
                </c:pt>
                <c:pt idx="44607">
                  <c:v>113.1640625</c:v>
                </c:pt>
                <c:pt idx="44608">
                  <c:v>113.16666666666667</c:v>
                </c:pt>
                <c:pt idx="44609">
                  <c:v>113.16927083333333</c:v>
                </c:pt>
                <c:pt idx="44610">
                  <c:v>113.171875</c:v>
                </c:pt>
                <c:pt idx="44611">
                  <c:v>113.17447916666667</c:v>
                </c:pt>
                <c:pt idx="44612">
                  <c:v>113.17708333333333</c:v>
                </c:pt>
                <c:pt idx="44613">
                  <c:v>113.1796875</c:v>
                </c:pt>
                <c:pt idx="44614">
                  <c:v>113.18229166666667</c:v>
                </c:pt>
                <c:pt idx="44615">
                  <c:v>113.18489583333333</c:v>
                </c:pt>
                <c:pt idx="44616">
                  <c:v>113.1875</c:v>
                </c:pt>
                <c:pt idx="44617">
                  <c:v>113.19010416666667</c:v>
                </c:pt>
                <c:pt idx="44618">
                  <c:v>113.19270833333333</c:v>
                </c:pt>
                <c:pt idx="44619">
                  <c:v>113.1953125</c:v>
                </c:pt>
                <c:pt idx="44620">
                  <c:v>113.19791666666667</c:v>
                </c:pt>
                <c:pt idx="44621">
                  <c:v>113.20052083333333</c:v>
                </c:pt>
                <c:pt idx="44622">
                  <c:v>113.203125</c:v>
                </c:pt>
                <c:pt idx="44623">
                  <c:v>113.20572916666667</c:v>
                </c:pt>
                <c:pt idx="44624">
                  <c:v>113.20833333333333</c:v>
                </c:pt>
                <c:pt idx="44625">
                  <c:v>113.2109375</c:v>
                </c:pt>
                <c:pt idx="44626">
                  <c:v>113.21354166666667</c:v>
                </c:pt>
                <c:pt idx="44627">
                  <c:v>113.21614583333333</c:v>
                </c:pt>
                <c:pt idx="44628">
                  <c:v>113.21875</c:v>
                </c:pt>
                <c:pt idx="44629">
                  <c:v>113.22135416666667</c:v>
                </c:pt>
                <c:pt idx="44630">
                  <c:v>113.22395833333333</c:v>
                </c:pt>
                <c:pt idx="44631">
                  <c:v>113.2265625</c:v>
                </c:pt>
                <c:pt idx="44632">
                  <c:v>113.22916666666667</c:v>
                </c:pt>
                <c:pt idx="44633">
                  <c:v>113.23177083333333</c:v>
                </c:pt>
                <c:pt idx="44634">
                  <c:v>113.234375</c:v>
                </c:pt>
                <c:pt idx="44635">
                  <c:v>113.23697916666667</c:v>
                </c:pt>
                <c:pt idx="44636">
                  <c:v>113.23958333333333</c:v>
                </c:pt>
                <c:pt idx="44637">
                  <c:v>113.2421875</c:v>
                </c:pt>
                <c:pt idx="44638">
                  <c:v>113.24479166666667</c:v>
                </c:pt>
                <c:pt idx="44639">
                  <c:v>113.24739583333333</c:v>
                </c:pt>
                <c:pt idx="44640">
                  <c:v>113.25</c:v>
                </c:pt>
                <c:pt idx="44641">
                  <c:v>113.25260416666667</c:v>
                </c:pt>
                <c:pt idx="44642">
                  <c:v>113.25520833333333</c:v>
                </c:pt>
                <c:pt idx="44643">
                  <c:v>113.2578125</c:v>
                </c:pt>
                <c:pt idx="44644">
                  <c:v>113.26041666666667</c:v>
                </c:pt>
                <c:pt idx="44645">
                  <c:v>113.26302083333333</c:v>
                </c:pt>
                <c:pt idx="44646">
                  <c:v>113.265625</c:v>
                </c:pt>
                <c:pt idx="44647">
                  <c:v>113.26822916666667</c:v>
                </c:pt>
                <c:pt idx="44648">
                  <c:v>113.27083333333333</c:v>
                </c:pt>
                <c:pt idx="44649">
                  <c:v>113.2734375</c:v>
                </c:pt>
                <c:pt idx="44650">
                  <c:v>113.27604166666667</c:v>
                </c:pt>
                <c:pt idx="44651">
                  <c:v>113.27864583333333</c:v>
                </c:pt>
                <c:pt idx="44652">
                  <c:v>113.28125</c:v>
                </c:pt>
                <c:pt idx="44653">
                  <c:v>113.28385416666667</c:v>
                </c:pt>
                <c:pt idx="44654">
                  <c:v>113.28645833333333</c:v>
                </c:pt>
                <c:pt idx="44655">
                  <c:v>113.2890625</c:v>
                </c:pt>
                <c:pt idx="44656">
                  <c:v>113.29166666666667</c:v>
                </c:pt>
                <c:pt idx="44657">
                  <c:v>113.29427083333333</c:v>
                </c:pt>
                <c:pt idx="44658">
                  <c:v>113.296875</c:v>
                </c:pt>
                <c:pt idx="44659">
                  <c:v>113.29947916666667</c:v>
                </c:pt>
                <c:pt idx="44660">
                  <c:v>113.30208333333333</c:v>
                </c:pt>
                <c:pt idx="44661">
                  <c:v>113.3046875</c:v>
                </c:pt>
                <c:pt idx="44662">
                  <c:v>113.30729166666667</c:v>
                </c:pt>
                <c:pt idx="44663">
                  <c:v>113.30989583333333</c:v>
                </c:pt>
                <c:pt idx="44664">
                  <c:v>113.3125</c:v>
                </c:pt>
                <c:pt idx="44665">
                  <c:v>113.31510416666667</c:v>
                </c:pt>
                <c:pt idx="44666">
                  <c:v>113.31770833333333</c:v>
                </c:pt>
                <c:pt idx="44667">
                  <c:v>113.3203125</c:v>
                </c:pt>
                <c:pt idx="44668">
                  <c:v>113.32291666666667</c:v>
                </c:pt>
                <c:pt idx="44669">
                  <c:v>113.32552083333333</c:v>
                </c:pt>
                <c:pt idx="44670">
                  <c:v>113.328125</c:v>
                </c:pt>
                <c:pt idx="44671">
                  <c:v>113.33072916666667</c:v>
                </c:pt>
                <c:pt idx="44672">
                  <c:v>113.33333333333333</c:v>
                </c:pt>
                <c:pt idx="44673">
                  <c:v>113.3359375</c:v>
                </c:pt>
                <c:pt idx="44674">
                  <c:v>113.33854166666667</c:v>
                </c:pt>
                <c:pt idx="44675">
                  <c:v>113.34114583333333</c:v>
                </c:pt>
                <c:pt idx="44676">
                  <c:v>113.34375</c:v>
                </c:pt>
                <c:pt idx="44677">
                  <c:v>113.34635416666667</c:v>
                </c:pt>
                <c:pt idx="44678">
                  <c:v>113.34895833333333</c:v>
                </c:pt>
                <c:pt idx="44679">
                  <c:v>113.3515625</c:v>
                </c:pt>
                <c:pt idx="44680">
                  <c:v>113.35416666666667</c:v>
                </c:pt>
                <c:pt idx="44681">
                  <c:v>113.35677083333333</c:v>
                </c:pt>
                <c:pt idx="44682">
                  <c:v>113.359375</c:v>
                </c:pt>
                <c:pt idx="44683">
                  <c:v>113.36197916666667</c:v>
                </c:pt>
                <c:pt idx="44684">
                  <c:v>113.36458333333333</c:v>
                </c:pt>
                <c:pt idx="44685">
                  <c:v>113.3671875</c:v>
                </c:pt>
                <c:pt idx="44686">
                  <c:v>113.36979166666667</c:v>
                </c:pt>
                <c:pt idx="44687">
                  <c:v>113.37239583333333</c:v>
                </c:pt>
                <c:pt idx="44688">
                  <c:v>113.375</c:v>
                </c:pt>
                <c:pt idx="44689">
                  <c:v>113.37760416666667</c:v>
                </c:pt>
                <c:pt idx="44690">
                  <c:v>113.38020833333333</c:v>
                </c:pt>
                <c:pt idx="44691">
                  <c:v>113.3828125</c:v>
                </c:pt>
                <c:pt idx="44692">
                  <c:v>113.38541666666667</c:v>
                </c:pt>
                <c:pt idx="44693">
                  <c:v>113.38802083333333</c:v>
                </c:pt>
                <c:pt idx="44694">
                  <c:v>113.390625</c:v>
                </c:pt>
                <c:pt idx="44695">
                  <c:v>113.39322916666667</c:v>
                </c:pt>
                <c:pt idx="44696">
                  <c:v>113.39583333333333</c:v>
                </c:pt>
                <c:pt idx="44697">
                  <c:v>113.3984375</c:v>
                </c:pt>
                <c:pt idx="44698">
                  <c:v>113.40104166666667</c:v>
                </c:pt>
                <c:pt idx="44699">
                  <c:v>113.40364583333333</c:v>
                </c:pt>
                <c:pt idx="44700">
                  <c:v>113.40625</c:v>
                </c:pt>
                <c:pt idx="44701">
                  <c:v>113.40885416666667</c:v>
                </c:pt>
                <c:pt idx="44702">
                  <c:v>113.41145833333333</c:v>
                </c:pt>
                <c:pt idx="44703">
                  <c:v>113.4140625</c:v>
                </c:pt>
                <c:pt idx="44704">
                  <c:v>113.41666666666667</c:v>
                </c:pt>
                <c:pt idx="44705">
                  <c:v>113.41927083333333</c:v>
                </c:pt>
                <c:pt idx="44706">
                  <c:v>113.421875</c:v>
                </c:pt>
                <c:pt idx="44707">
                  <c:v>113.42447916666667</c:v>
                </c:pt>
                <c:pt idx="44708">
                  <c:v>113.42708333333333</c:v>
                </c:pt>
                <c:pt idx="44709">
                  <c:v>113.4296875</c:v>
                </c:pt>
                <c:pt idx="44710">
                  <c:v>113.43229166666667</c:v>
                </c:pt>
                <c:pt idx="44711">
                  <c:v>113.43489583333333</c:v>
                </c:pt>
                <c:pt idx="44712">
                  <c:v>113.4375</c:v>
                </c:pt>
                <c:pt idx="44713">
                  <c:v>113.44010416666667</c:v>
                </c:pt>
                <c:pt idx="44714">
                  <c:v>113.44270833333333</c:v>
                </c:pt>
                <c:pt idx="44715">
                  <c:v>113.4453125</c:v>
                </c:pt>
                <c:pt idx="44716">
                  <c:v>113.44791666666667</c:v>
                </c:pt>
                <c:pt idx="44717">
                  <c:v>113.45052083333333</c:v>
                </c:pt>
                <c:pt idx="44718">
                  <c:v>113.453125</c:v>
                </c:pt>
                <c:pt idx="44719">
                  <c:v>113.45572916666667</c:v>
                </c:pt>
                <c:pt idx="44720">
                  <c:v>113.45833333333333</c:v>
                </c:pt>
                <c:pt idx="44721">
                  <c:v>113.4609375</c:v>
                </c:pt>
                <c:pt idx="44722">
                  <c:v>113.46354166666667</c:v>
                </c:pt>
                <c:pt idx="44723">
                  <c:v>113.46614583333333</c:v>
                </c:pt>
                <c:pt idx="44724">
                  <c:v>113.46875</c:v>
                </c:pt>
                <c:pt idx="44725">
                  <c:v>113.47135416666667</c:v>
                </c:pt>
                <c:pt idx="44726">
                  <c:v>113.47395833333333</c:v>
                </c:pt>
                <c:pt idx="44727">
                  <c:v>113.4765625</c:v>
                </c:pt>
                <c:pt idx="44728">
                  <c:v>113.47916666666667</c:v>
                </c:pt>
                <c:pt idx="44729">
                  <c:v>113.48177083333333</c:v>
                </c:pt>
                <c:pt idx="44730">
                  <c:v>113.484375</c:v>
                </c:pt>
                <c:pt idx="44731">
                  <c:v>113.48697916666667</c:v>
                </c:pt>
                <c:pt idx="44732">
                  <c:v>113.48958333333333</c:v>
                </c:pt>
                <c:pt idx="44733">
                  <c:v>113.4921875</c:v>
                </c:pt>
                <c:pt idx="44734">
                  <c:v>113.49479166666667</c:v>
                </c:pt>
                <c:pt idx="44735">
                  <c:v>113.49739583333333</c:v>
                </c:pt>
                <c:pt idx="44736">
                  <c:v>113.5</c:v>
                </c:pt>
                <c:pt idx="44737">
                  <c:v>113.50260416666667</c:v>
                </c:pt>
                <c:pt idx="44738">
                  <c:v>113.50520833333333</c:v>
                </c:pt>
                <c:pt idx="44739">
                  <c:v>113.5078125</c:v>
                </c:pt>
                <c:pt idx="44740">
                  <c:v>113.51041666666667</c:v>
                </c:pt>
                <c:pt idx="44741">
                  <c:v>113.51302083333333</c:v>
                </c:pt>
                <c:pt idx="44742">
                  <c:v>113.515625</c:v>
                </c:pt>
                <c:pt idx="44743">
                  <c:v>113.51822916666667</c:v>
                </c:pt>
                <c:pt idx="44744">
                  <c:v>113.52083333333333</c:v>
                </c:pt>
                <c:pt idx="44745">
                  <c:v>113.5234375</c:v>
                </c:pt>
                <c:pt idx="44746">
                  <c:v>113.52604166666667</c:v>
                </c:pt>
                <c:pt idx="44747">
                  <c:v>113.52864583333333</c:v>
                </c:pt>
                <c:pt idx="44748">
                  <c:v>113.53125</c:v>
                </c:pt>
                <c:pt idx="44749">
                  <c:v>113.53385416666667</c:v>
                </c:pt>
                <c:pt idx="44750">
                  <c:v>113.53645833333333</c:v>
                </c:pt>
                <c:pt idx="44751">
                  <c:v>113.5390625</c:v>
                </c:pt>
                <c:pt idx="44752">
                  <c:v>113.54166666666667</c:v>
                </c:pt>
                <c:pt idx="44753">
                  <c:v>113.54427083333333</c:v>
                </c:pt>
                <c:pt idx="44754">
                  <c:v>113.546875</c:v>
                </c:pt>
                <c:pt idx="44755">
                  <c:v>113.54947916666667</c:v>
                </c:pt>
                <c:pt idx="44756">
                  <c:v>113.55208333333333</c:v>
                </c:pt>
                <c:pt idx="44757">
                  <c:v>113.5546875</c:v>
                </c:pt>
                <c:pt idx="44758">
                  <c:v>113.55729166666667</c:v>
                </c:pt>
                <c:pt idx="44759">
                  <c:v>113.55989583333333</c:v>
                </c:pt>
                <c:pt idx="44760">
                  <c:v>113.5625</c:v>
                </c:pt>
                <c:pt idx="44761">
                  <c:v>113.56510416666667</c:v>
                </c:pt>
                <c:pt idx="44762">
                  <c:v>113.56770833333333</c:v>
                </c:pt>
                <c:pt idx="44763">
                  <c:v>113.5703125</c:v>
                </c:pt>
                <c:pt idx="44764">
                  <c:v>113.57291666666667</c:v>
                </c:pt>
                <c:pt idx="44765">
                  <c:v>113.57552083333333</c:v>
                </c:pt>
                <c:pt idx="44766">
                  <c:v>113.578125</c:v>
                </c:pt>
                <c:pt idx="44767">
                  <c:v>113.58072916666667</c:v>
                </c:pt>
                <c:pt idx="44768">
                  <c:v>113.58333333333333</c:v>
                </c:pt>
                <c:pt idx="44769">
                  <c:v>113.5859375</c:v>
                </c:pt>
                <c:pt idx="44770">
                  <c:v>113.58854166666667</c:v>
                </c:pt>
                <c:pt idx="44771">
                  <c:v>113.59114583333333</c:v>
                </c:pt>
                <c:pt idx="44772">
                  <c:v>113.59375</c:v>
                </c:pt>
                <c:pt idx="44773">
                  <c:v>113.59635416666667</c:v>
                </c:pt>
                <c:pt idx="44774">
                  <c:v>113.59895833333333</c:v>
                </c:pt>
                <c:pt idx="44775">
                  <c:v>113.6015625</c:v>
                </c:pt>
                <c:pt idx="44776">
                  <c:v>113.60416666666667</c:v>
                </c:pt>
                <c:pt idx="44777">
                  <c:v>113.60677083333333</c:v>
                </c:pt>
                <c:pt idx="44778">
                  <c:v>113.609375</c:v>
                </c:pt>
                <c:pt idx="44779">
                  <c:v>113.61197916666667</c:v>
                </c:pt>
                <c:pt idx="44780">
                  <c:v>113.61458333333333</c:v>
                </c:pt>
                <c:pt idx="44781">
                  <c:v>113.6171875</c:v>
                </c:pt>
                <c:pt idx="44782">
                  <c:v>113.61979166666667</c:v>
                </c:pt>
                <c:pt idx="44783">
                  <c:v>113.62239583333333</c:v>
                </c:pt>
                <c:pt idx="44784">
                  <c:v>113.625</c:v>
                </c:pt>
                <c:pt idx="44785">
                  <c:v>113.62760416666667</c:v>
                </c:pt>
                <c:pt idx="44786">
                  <c:v>113.63020833333333</c:v>
                </c:pt>
                <c:pt idx="44787">
                  <c:v>113.6328125</c:v>
                </c:pt>
                <c:pt idx="44788">
                  <c:v>113.63541666666667</c:v>
                </c:pt>
                <c:pt idx="44789">
                  <c:v>113.63802083333333</c:v>
                </c:pt>
                <c:pt idx="44790">
                  <c:v>113.640625</c:v>
                </c:pt>
                <c:pt idx="44791">
                  <c:v>113.64322916666667</c:v>
                </c:pt>
                <c:pt idx="44792">
                  <c:v>113.64583333333333</c:v>
                </c:pt>
                <c:pt idx="44793">
                  <c:v>113.6484375</c:v>
                </c:pt>
                <c:pt idx="44794">
                  <c:v>113.65104166666667</c:v>
                </c:pt>
                <c:pt idx="44795">
                  <c:v>113.65364583333333</c:v>
                </c:pt>
                <c:pt idx="44796">
                  <c:v>113.65625</c:v>
                </c:pt>
                <c:pt idx="44797">
                  <c:v>113.65885416666667</c:v>
                </c:pt>
                <c:pt idx="44798">
                  <c:v>113.66145833333333</c:v>
                </c:pt>
                <c:pt idx="44799">
                  <c:v>113.6640625</c:v>
                </c:pt>
                <c:pt idx="44800">
                  <c:v>113.66666666666667</c:v>
                </c:pt>
                <c:pt idx="44801">
                  <c:v>113.66927083333333</c:v>
                </c:pt>
                <c:pt idx="44802">
                  <c:v>113.671875</c:v>
                </c:pt>
                <c:pt idx="44803">
                  <c:v>113.67447916666667</c:v>
                </c:pt>
                <c:pt idx="44804">
                  <c:v>113.67708333333333</c:v>
                </c:pt>
                <c:pt idx="44805">
                  <c:v>113.6796875</c:v>
                </c:pt>
                <c:pt idx="44806">
                  <c:v>113.68229166666667</c:v>
                </c:pt>
                <c:pt idx="44807">
                  <c:v>113.68489583333333</c:v>
                </c:pt>
                <c:pt idx="44808">
                  <c:v>113.6875</c:v>
                </c:pt>
                <c:pt idx="44809">
                  <c:v>113.69010416666667</c:v>
                </c:pt>
                <c:pt idx="44810">
                  <c:v>113.69270833333333</c:v>
                </c:pt>
                <c:pt idx="44811">
                  <c:v>113.6953125</c:v>
                </c:pt>
                <c:pt idx="44812">
                  <c:v>113.69791666666667</c:v>
                </c:pt>
                <c:pt idx="44813">
                  <c:v>113.70052083333333</c:v>
                </c:pt>
                <c:pt idx="44814">
                  <c:v>113.703125</c:v>
                </c:pt>
                <c:pt idx="44815">
                  <c:v>113.70572916666667</c:v>
                </c:pt>
                <c:pt idx="44816">
                  <c:v>113.70833333333333</c:v>
                </c:pt>
                <c:pt idx="44817">
                  <c:v>113.7109375</c:v>
                </c:pt>
                <c:pt idx="44818">
                  <c:v>113.71354166666667</c:v>
                </c:pt>
                <c:pt idx="44819">
                  <c:v>113.71614583333333</c:v>
                </c:pt>
                <c:pt idx="44820">
                  <c:v>113.71875</c:v>
                </c:pt>
                <c:pt idx="44821">
                  <c:v>113.72135416666667</c:v>
                </c:pt>
                <c:pt idx="44822">
                  <c:v>113.72395833333333</c:v>
                </c:pt>
                <c:pt idx="44823">
                  <c:v>113.7265625</c:v>
                </c:pt>
                <c:pt idx="44824">
                  <c:v>113.72916666666667</c:v>
                </c:pt>
                <c:pt idx="44825">
                  <c:v>113.73177083333333</c:v>
                </c:pt>
                <c:pt idx="44826">
                  <c:v>113.734375</c:v>
                </c:pt>
                <c:pt idx="44827">
                  <c:v>113.73697916666667</c:v>
                </c:pt>
                <c:pt idx="44828">
                  <c:v>113.73958333333333</c:v>
                </c:pt>
                <c:pt idx="44829">
                  <c:v>113.7421875</c:v>
                </c:pt>
                <c:pt idx="44830">
                  <c:v>113.74479166666667</c:v>
                </c:pt>
                <c:pt idx="44831">
                  <c:v>113.74739583333333</c:v>
                </c:pt>
                <c:pt idx="44832">
                  <c:v>113.75</c:v>
                </c:pt>
                <c:pt idx="44833">
                  <c:v>113.75260416666667</c:v>
                </c:pt>
                <c:pt idx="44834">
                  <c:v>113.75520833333333</c:v>
                </c:pt>
                <c:pt idx="44835">
                  <c:v>113.7578125</c:v>
                </c:pt>
                <c:pt idx="44836">
                  <c:v>113.76041666666667</c:v>
                </c:pt>
                <c:pt idx="44837">
                  <c:v>113.76302083333333</c:v>
                </c:pt>
                <c:pt idx="44838">
                  <c:v>113.765625</c:v>
                </c:pt>
                <c:pt idx="44839">
                  <c:v>113.76822916666667</c:v>
                </c:pt>
                <c:pt idx="44840">
                  <c:v>113.77083333333333</c:v>
                </c:pt>
                <c:pt idx="44841">
                  <c:v>113.7734375</c:v>
                </c:pt>
                <c:pt idx="44842">
                  <c:v>113.77604166666667</c:v>
                </c:pt>
                <c:pt idx="44843">
                  <c:v>113.77864583333333</c:v>
                </c:pt>
                <c:pt idx="44844">
                  <c:v>113.78125</c:v>
                </c:pt>
                <c:pt idx="44845">
                  <c:v>113.78385416666667</c:v>
                </c:pt>
                <c:pt idx="44846">
                  <c:v>113.78645833333333</c:v>
                </c:pt>
                <c:pt idx="44847">
                  <c:v>113.7890625</c:v>
                </c:pt>
                <c:pt idx="44848">
                  <c:v>113.79166666666667</c:v>
                </c:pt>
                <c:pt idx="44849">
                  <c:v>113.79427083333333</c:v>
                </c:pt>
                <c:pt idx="44850">
                  <c:v>113.796875</c:v>
                </c:pt>
                <c:pt idx="44851">
                  <c:v>113.79947916666667</c:v>
                </c:pt>
                <c:pt idx="44852">
                  <c:v>113.80208333333333</c:v>
                </c:pt>
                <c:pt idx="44853">
                  <c:v>113.8046875</c:v>
                </c:pt>
                <c:pt idx="44854">
                  <c:v>113.80729166666667</c:v>
                </c:pt>
                <c:pt idx="44855">
                  <c:v>113.80989583333333</c:v>
                </c:pt>
                <c:pt idx="44856">
                  <c:v>113.8125</c:v>
                </c:pt>
                <c:pt idx="44857">
                  <c:v>113.81510416666667</c:v>
                </c:pt>
                <c:pt idx="44858">
                  <c:v>113.81770833333333</c:v>
                </c:pt>
                <c:pt idx="44859">
                  <c:v>113.8203125</c:v>
                </c:pt>
                <c:pt idx="44860">
                  <c:v>113.82291666666667</c:v>
                </c:pt>
                <c:pt idx="44861">
                  <c:v>113.82552083333333</c:v>
                </c:pt>
                <c:pt idx="44862">
                  <c:v>113.828125</c:v>
                </c:pt>
                <c:pt idx="44863">
                  <c:v>113.83072916666667</c:v>
                </c:pt>
                <c:pt idx="44864">
                  <c:v>113.83333333333333</c:v>
                </c:pt>
                <c:pt idx="44865">
                  <c:v>113.8359375</c:v>
                </c:pt>
                <c:pt idx="44866">
                  <c:v>113.83854166666667</c:v>
                </c:pt>
                <c:pt idx="44867">
                  <c:v>113.84114583333333</c:v>
                </c:pt>
                <c:pt idx="44868">
                  <c:v>113.84375</c:v>
                </c:pt>
                <c:pt idx="44869">
                  <c:v>113.84635416666667</c:v>
                </c:pt>
                <c:pt idx="44870">
                  <c:v>113.84895833333333</c:v>
                </c:pt>
                <c:pt idx="44871">
                  <c:v>113.8515625</c:v>
                </c:pt>
                <c:pt idx="44872">
                  <c:v>113.85416666666667</c:v>
                </c:pt>
                <c:pt idx="44873">
                  <c:v>113.85677083333333</c:v>
                </c:pt>
                <c:pt idx="44874">
                  <c:v>113.859375</c:v>
                </c:pt>
                <c:pt idx="44875">
                  <c:v>113.86197916666667</c:v>
                </c:pt>
                <c:pt idx="44876">
                  <c:v>113.86458333333333</c:v>
                </c:pt>
                <c:pt idx="44877">
                  <c:v>113.8671875</c:v>
                </c:pt>
                <c:pt idx="44878">
                  <c:v>113.86979166666667</c:v>
                </c:pt>
                <c:pt idx="44879">
                  <c:v>113.87239583333333</c:v>
                </c:pt>
                <c:pt idx="44880">
                  <c:v>113.875</c:v>
                </c:pt>
                <c:pt idx="44881">
                  <c:v>113.87760416666667</c:v>
                </c:pt>
                <c:pt idx="44882">
                  <c:v>113.88020833333333</c:v>
                </c:pt>
                <c:pt idx="44883">
                  <c:v>113.8828125</c:v>
                </c:pt>
                <c:pt idx="44884">
                  <c:v>113.88541666666667</c:v>
                </c:pt>
                <c:pt idx="44885">
                  <c:v>113.88802083333333</c:v>
                </c:pt>
                <c:pt idx="44886">
                  <c:v>113.890625</c:v>
                </c:pt>
                <c:pt idx="44887">
                  <c:v>113.89322916666667</c:v>
                </c:pt>
                <c:pt idx="44888">
                  <c:v>113.89583333333333</c:v>
                </c:pt>
                <c:pt idx="44889">
                  <c:v>113.8984375</c:v>
                </c:pt>
                <c:pt idx="44890">
                  <c:v>113.90104166666667</c:v>
                </c:pt>
                <c:pt idx="44891">
                  <c:v>113.90364583333333</c:v>
                </c:pt>
                <c:pt idx="44892">
                  <c:v>113.90625</c:v>
                </c:pt>
                <c:pt idx="44893">
                  <c:v>113.90885416666667</c:v>
                </c:pt>
                <c:pt idx="44894">
                  <c:v>113.91145833333333</c:v>
                </c:pt>
                <c:pt idx="44895">
                  <c:v>113.9140625</c:v>
                </c:pt>
                <c:pt idx="44896">
                  <c:v>113.91666666666667</c:v>
                </c:pt>
                <c:pt idx="44897">
                  <c:v>113.91927083333333</c:v>
                </c:pt>
                <c:pt idx="44898">
                  <c:v>113.921875</c:v>
                </c:pt>
                <c:pt idx="44899">
                  <c:v>113.92447916666667</c:v>
                </c:pt>
                <c:pt idx="44900">
                  <c:v>113.92708333333333</c:v>
                </c:pt>
                <c:pt idx="44901">
                  <c:v>113.9296875</c:v>
                </c:pt>
                <c:pt idx="44902">
                  <c:v>113.93229166666667</c:v>
                </c:pt>
                <c:pt idx="44903">
                  <c:v>113.93489583333333</c:v>
                </c:pt>
                <c:pt idx="44904">
                  <c:v>113.9375</c:v>
                </c:pt>
                <c:pt idx="44905">
                  <c:v>113.94010416666667</c:v>
                </c:pt>
                <c:pt idx="44906">
                  <c:v>113.94270833333333</c:v>
                </c:pt>
                <c:pt idx="44907">
                  <c:v>113.9453125</c:v>
                </c:pt>
                <c:pt idx="44908">
                  <c:v>113.94791666666667</c:v>
                </c:pt>
                <c:pt idx="44909">
                  <c:v>113.95052083333333</c:v>
                </c:pt>
                <c:pt idx="44910">
                  <c:v>113.953125</c:v>
                </c:pt>
                <c:pt idx="44911">
                  <c:v>113.95572916666667</c:v>
                </c:pt>
                <c:pt idx="44912">
                  <c:v>113.95833333333333</c:v>
                </c:pt>
                <c:pt idx="44913">
                  <c:v>113.9609375</c:v>
                </c:pt>
                <c:pt idx="44914">
                  <c:v>113.96354166666667</c:v>
                </c:pt>
                <c:pt idx="44915">
                  <c:v>113.96614583333333</c:v>
                </c:pt>
                <c:pt idx="44916">
                  <c:v>113.96875</c:v>
                </c:pt>
                <c:pt idx="44917">
                  <c:v>113.97135416666667</c:v>
                </c:pt>
                <c:pt idx="44918">
                  <c:v>113.97395833333333</c:v>
                </c:pt>
                <c:pt idx="44919">
                  <c:v>113.9765625</c:v>
                </c:pt>
                <c:pt idx="44920">
                  <c:v>113.97916666666667</c:v>
                </c:pt>
                <c:pt idx="44921">
                  <c:v>113.98177083333333</c:v>
                </c:pt>
                <c:pt idx="44922">
                  <c:v>113.984375</c:v>
                </c:pt>
                <c:pt idx="44923">
                  <c:v>113.98697916666667</c:v>
                </c:pt>
                <c:pt idx="44924">
                  <c:v>113.98958333333333</c:v>
                </c:pt>
                <c:pt idx="44925">
                  <c:v>113.9921875</c:v>
                </c:pt>
                <c:pt idx="44926">
                  <c:v>113.99479166666667</c:v>
                </c:pt>
                <c:pt idx="44927">
                  <c:v>113.99739583333333</c:v>
                </c:pt>
                <c:pt idx="44928">
                  <c:v>114</c:v>
                </c:pt>
                <c:pt idx="44929">
                  <c:v>114.00260416666667</c:v>
                </c:pt>
                <c:pt idx="44930">
                  <c:v>114.00520833333333</c:v>
                </c:pt>
                <c:pt idx="44931">
                  <c:v>114.0078125</c:v>
                </c:pt>
                <c:pt idx="44932">
                  <c:v>114.01041666666667</c:v>
                </c:pt>
                <c:pt idx="44933">
                  <c:v>114.01302083333333</c:v>
                </c:pt>
                <c:pt idx="44934">
                  <c:v>114.015625</c:v>
                </c:pt>
                <c:pt idx="44935">
                  <c:v>114.01822916666667</c:v>
                </c:pt>
                <c:pt idx="44936">
                  <c:v>114.02083333333333</c:v>
                </c:pt>
                <c:pt idx="44937">
                  <c:v>114.0234375</c:v>
                </c:pt>
                <c:pt idx="44938">
                  <c:v>114.02604166666667</c:v>
                </c:pt>
                <c:pt idx="44939">
                  <c:v>114.02864583333333</c:v>
                </c:pt>
                <c:pt idx="44940">
                  <c:v>114.03125</c:v>
                </c:pt>
                <c:pt idx="44941">
                  <c:v>114.03385416666667</c:v>
                </c:pt>
                <c:pt idx="44942">
                  <c:v>114.03645833333333</c:v>
                </c:pt>
                <c:pt idx="44943">
                  <c:v>114.0390625</c:v>
                </c:pt>
                <c:pt idx="44944">
                  <c:v>114.04166666666667</c:v>
                </c:pt>
                <c:pt idx="44945">
                  <c:v>114.04427083333333</c:v>
                </c:pt>
                <c:pt idx="44946">
                  <c:v>114.046875</c:v>
                </c:pt>
                <c:pt idx="44947">
                  <c:v>114.04947916666667</c:v>
                </c:pt>
                <c:pt idx="44948">
                  <c:v>114.05208333333333</c:v>
                </c:pt>
                <c:pt idx="44949">
                  <c:v>114.0546875</c:v>
                </c:pt>
                <c:pt idx="44950">
                  <c:v>114.05729166666667</c:v>
                </c:pt>
                <c:pt idx="44951">
                  <c:v>114.05989583333333</c:v>
                </c:pt>
                <c:pt idx="44952">
                  <c:v>114.0625</c:v>
                </c:pt>
                <c:pt idx="44953">
                  <c:v>114.06510416666667</c:v>
                </c:pt>
                <c:pt idx="44954">
                  <c:v>114.06770833333333</c:v>
                </c:pt>
                <c:pt idx="44955">
                  <c:v>114.0703125</c:v>
                </c:pt>
                <c:pt idx="44956">
                  <c:v>114.07291666666667</c:v>
                </c:pt>
                <c:pt idx="44957">
                  <c:v>114.07552083333333</c:v>
                </c:pt>
                <c:pt idx="44958">
                  <c:v>114.078125</c:v>
                </c:pt>
                <c:pt idx="44959">
                  <c:v>114.08072916666667</c:v>
                </c:pt>
                <c:pt idx="44960">
                  <c:v>114.08333333333333</c:v>
                </c:pt>
                <c:pt idx="44961">
                  <c:v>114.0859375</c:v>
                </c:pt>
                <c:pt idx="44962">
                  <c:v>114.08854166666667</c:v>
                </c:pt>
                <c:pt idx="44963">
                  <c:v>114.09114583333333</c:v>
                </c:pt>
                <c:pt idx="44964">
                  <c:v>114.09375</c:v>
                </c:pt>
                <c:pt idx="44965">
                  <c:v>114.09635416666667</c:v>
                </c:pt>
                <c:pt idx="44966">
                  <c:v>114.09895833333333</c:v>
                </c:pt>
                <c:pt idx="44967">
                  <c:v>114.1015625</c:v>
                </c:pt>
                <c:pt idx="44968">
                  <c:v>114.10416666666667</c:v>
                </c:pt>
                <c:pt idx="44969">
                  <c:v>114.10677083333333</c:v>
                </c:pt>
                <c:pt idx="44970">
                  <c:v>114.109375</c:v>
                </c:pt>
                <c:pt idx="44971">
                  <c:v>114.11197916666667</c:v>
                </c:pt>
                <c:pt idx="44972">
                  <c:v>114.11458333333333</c:v>
                </c:pt>
                <c:pt idx="44973">
                  <c:v>114.1171875</c:v>
                </c:pt>
                <c:pt idx="44974">
                  <c:v>114.11979166666667</c:v>
                </c:pt>
                <c:pt idx="44975">
                  <c:v>114.12239583333333</c:v>
                </c:pt>
                <c:pt idx="44976">
                  <c:v>114.125</c:v>
                </c:pt>
                <c:pt idx="44977">
                  <c:v>114.12760416666667</c:v>
                </c:pt>
                <c:pt idx="44978">
                  <c:v>114.13020833333333</c:v>
                </c:pt>
                <c:pt idx="44979">
                  <c:v>114.1328125</c:v>
                </c:pt>
                <c:pt idx="44980">
                  <c:v>114.13541666666667</c:v>
                </c:pt>
                <c:pt idx="44981">
                  <c:v>114.13802083333333</c:v>
                </c:pt>
                <c:pt idx="44982">
                  <c:v>114.140625</c:v>
                </c:pt>
                <c:pt idx="44983">
                  <c:v>114.14322916666667</c:v>
                </c:pt>
                <c:pt idx="44984">
                  <c:v>114.14583333333333</c:v>
                </c:pt>
                <c:pt idx="44985">
                  <c:v>114.1484375</c:v>
                </c:pt>
                <c:pt idx="44986">
                  <c:v>114.15104166666667</c:v>
                </c:pt>
                <c:pt idx="44987">
                  <c:v>114.15364583333333</c:v>
                </c:pt>
                <c:pt idx="44988">
                  <c:v>114.15625</c:v>
                </c:pt>
                <c:pt idx="44989">
                  <c:v>114.15885416666667</c:v>
                </c:pt>
                <c:pt idx="44990">
                  <c:v>114.16145833333333</c:v>
                </c:pt>
                <c:pt idx="44991">
                  <c:v>114.1640625</c:v>
                </c:pt>
                <c:pt idx="44992">
                  <c:v>114.16666666666667</c:v>
                </c:pt>
                <c:pt idx="44993">
                  <c:v>114.16927083333333</c:v>
                </c:pt>
                <c:pt idx="44994">
                  <c:v>114.171875</c:v>
                </c:pt>
                <c:pt idx="44995">
                  <c:v>114.17447916666667</c:v>
                </c:pt>
                <c:pt idx="44996">
                  <c:v>114.17708333333333</c:v>
                </c:pt>
                <c:pt idx="44997">
                  <c:v>114.1796875</c:v>
                </c:pt>
                <c:pt idx="44998">
                  <c:v>114.18229166666667</c:v>
                </c:pt>
                <c:pt idx="44999">
                  <c:v>114.18489583333333</c:v>
                </c:pt>
                <c:pt idx="45000">
                  <c:v>114.1875</c:v>
                </c:pt>
                <c:pt idx="45001">
                  <c:v>114.19010416666667</c:v>
                </c:pt>
                <c:pt idx="45002">
                  <c:v>114.19270833333333</c:v>
                </c:pt>
                <c:pt idx="45003">
                  <c:v>114.1953125</c:v>
                </c:pt>
                <c:pt idx="45004">
                  <c:v>114.19791666666667</c:v>
                </c:pt>
                <c:pt idx="45005">
                  <c:v>114.20052083333333</c:v>
                </c:pt>
                <c:pt idx="45006">
                  <c:v>114.203125</c:v>
                </c:pt>
                <c:pt idx="45007">
                  <c:v>114.20572916666667</c:v>
                </c:pt>
                <c:pt idx="45008">
                  <c:v>114.20833333333333</c:v>
                </c:pt>
                <c:pt idx="45009">
                  <c:v>114.2109375</c:v>
                </c:pt>
                <c:pt idx="45010">
                  <c:v>114.21354166666667</c:v>
                </c:pt>
                <c:pt idx="45011">
                  <c:v>114.21614583333333</c:v>
                </c:pt>
                <c:pt idx="45012">
                  <c:v>114.21875</c:v>
                </c:pt>
                <c:pt idx="45013">
                  <c:v>114.22135416666667</c:v>
                </c:pt>
                <c:pt idx="45014">
                  <c:v>114.22395833333333</c:v>
                </c:pt>
                <c:pt idx="45015">
                  <c:v>114.2265625</c:v>
                </c:pt>
                <c:pt idx="45016">
                  <c:v>114.22916666666667</c:v>
                </c:pt>
                <c:pt idx="45017">
                  <c:v>114.23177083333333</c:v>
                </c:pt>
                <c:pt idx="45018">
                  <c:v>114.234375</c:v>
                </c:pt>
                <c:pt idx="45019">
                  <c:v>114.23697916666667</c:v>
                </c:pt>
                <c:pt idx="45020">
                  <c:v>114.23958333333333</c:v>
                </c:pt>
                <c:pt idx="45021">
                  <c:v>114.2421875</c:v>
                </c:pt>
                <c:pt idx="45022">
                  <c:v>114.24479166666667</c:v>
                </c:pt>
                <c:pt idx="45023">
                  <c:v>114.24739583333333</c:v>
                </c:pt>
                <c:pt idx="45024">
                  <c:v>114.25</c:v>
                </c:pt>
                <c:pt idx="45025">
                  <c:v>114.25260416666667</c:v>
                </c:pt>
                <c:pt idx="45026">
                  <c:v>114.25520833333333</c:v>
                </c:pt>
                <c:pt idx="45027">
                  <c:v>114.2578125</c:v>
                </c:pt>
                <c:pt idx="45028">
                  <c:v>114.26041666666667</c:v>
                </c:pt>
                <c:pt idx="45029">
                  <c:v>114.26302083333333</c:v>
                </c:pt>
                <c:pt idx="45030">
                  <c:v>114.265625</c:v>
                </c:pt>
                <c:pt idx="45031">
                  <c:v>114.26822916666667</c:v>
                </c:pt>
                <c:pt idx="45032">
                  <c:v>114.27083333333333</c:v>
                </c:pt>
                <c:pt idx="45033">
                  <c:v>114.2734375</c:v>
                </c:pt>
                <c:pt idx="45034">
                  <c:v>114.27604166666667</c:v>
                </c:pt>
                <c:pt idx="45035">
                  <c:v>114.27864583333333</c:v>
                </c:pt>
                <c:pt idx="45036">
                  <c:v>114.28125</c:v>
                </c:pt>
                <c:pt idx="45037">
                  <c:v>114.28385416666667</c:v>
                </c:pt>
                <c:pt idx="45038">
                  <c:v>114.28645833333333</c:v>
                </c:pt>
                <c:pt idx="45039">
                  <c:v>114.2890625</c:v>
                </c:pt>
                <c:pt idx="45040">
                  <c:v>114.29166666666667</c:v>
                </c:pt>
                <c:pt idx="45041">
                  <c:v>114.29427083333333</c:v>
                </c:pt>
                <c:pt idx="45042">
                  <c:v>114.296875</c:v>
                </c:pt>
                <c:pt idx="45043">
                  <c:v>114.29947916666667</c:v>
                </c:pt>
                <c:pt idx="45044">
                  <c:v>114.30208333333333</c:v>
                </c:pt>
                <c:pt idx="45045">
                  <c:v>114.3046875</c:v>
                </c:pt>
                <c:pt idx="45046">
                  <c:v>114.30729166666667</c:v>
                </c:pt>
                <c:pt idx="45047">
                  <c:v>114.30989583333333</c:v>
                </c:pt>
                <c:pt idx="45048">
                  <c:v>114.3125</c:v>
                </c:pt>
                <c:pt idx="45049">
                  <c:v>114.31510416666667</c:v>
                </c:pt>
                <c:pt idx="45050">
                  <c:v>114.31770833333333</c:v>
                </c:pt>
                <c:pt idx="45051">
                  <c:v>114.3203125</c:v>
                </c:pt>
                <c:pt idx="45052">
                  <c:v>114.32291666666667</c:v>
                </c:pt>
                <c:pt idx="45053">
                  <c:v>114.32552083333333</c:v>
                </c:pt>
                <c:pt idx="45054">
                  <c:v>114.328125</c:v>
                </c:pt>
                <c:pt idx="45055">
                  <c:v>114.33072916666667</c:v>
                </c:pt>
                <c:pt idx="45056">
                  <c:v>114.33333333333333</c:v>
                </c:pt>
                <c:pt idx="45057">
                  <c:v>114.3359375</c:v>
                </c:pt>
                <c:pt idx="45058">
                  <c:v>114.33854166666667</c:v>
                </c:pt>
                <c:pt idx="45059">
                  <c:v>114.34114583333333</c:v>
                </c:pt>
                <c:pt idx="45060">
                  <c:v>114.34375</c:v>
                </c:pt>
                <c:pt idx="45061">
                  <c:v>114.34635416666667</c:v>
                </c:pt>
                <c:pt idx="45062">
                  <c:v>114.34895833333333</c:v>
                </c:pt>
                <c:pt idx="45063">
                  <c:v>114.3515625</c:v>
                </c:pt>
                <c:pt idx="45064">
                  <c:v>114.35416666666667</c:v>
                </c:pt>
                <c:pt idx="45065">
                  <c:v>114.35677083333333</c:v>
                </c:pt>
                <c:pt idx="45066">
                  <c:v>114.359375</c:v>
                </c:pt>
                <c:pt idx="45067">
                  <c:v>114.36197916666667</c:v>
                </c:pt>
                <c:pt idx="45068">
                  <c:v>114.36458333333333</c:v>
                </c:pt>
                <c:pt idx="45069">
                  <c:v>114.3671875</c:v>
                </c:pt>
                <c:pt idx="45070">
                  <c:v>114.36979166666667</c:v>
                </c:pt>
                <c:pt idx="45071">
                  <c:v>114.37239583333333</c:v>
                </c:pt>
                <c:pt idx="45072">
                  <c:v>114.375</c:v>
                </c:pt>
                <c:pt idx="45073">
                  <c:v>114.37760416666667</c:v>
                </c:pt>
                <c:pt idx="45074">
                  <c:v>114.38020833333333</c:v>
                </c:pt>
                <c:pt idx="45075">
                  <c:v>114.3828125</c:v>
                </c:pt>
                <c:pt idx="45076">
                  <c:v>114.38541666666667</c:v>
                </c:pt>
                <c:pt idx="45077">
                  <c:v>114.38802083333333</c:v>
                </c:pt>
                <c:pt idx="45078">
                  <c:v>114.390625</c:v>
                </c:pt>
                <c:pt idx="45079">
                  <c:v>114.39322916666667</c:v>
                </c:pt>
                <c:pt idx="45080">
                  <c:v>114.39583333333333</c:v>
                </c:pt>
                <c:pt idx="45081">
                  <c:v>114.3984375</c:v>
                </c:pt>
                <c:pt idx="45082">
                  <c:v>114.40104166666667</c:v>
                </c:pt>
                <c:pt idx="45083">
                  <c:v>114.40364583333333</c:v>
                </c:pt>
                <c:pt idx="45084">
                  <c:v>114.40625</c:v>
                </c:pt>
                <c:pt idx="45085">
                  <c:v>114.40885416666667</c:v>
                </c:pt>
                <c:pt idx="45086">
                  <c:v>114.41145833333333</c:v>
                </c:pt>
                <c:pt idx="45087">
                  <c:v>114.4140625</c:v>
                </c:pt>
                <c:pt idx="45088">
                  <c:v>114.41666666666667</c:v>
                </c:pt>
                <c:pt idx="45089">
                  <c:v>114.41927083333333</c:v>
                </c:pt>
                <c:pt idx="45090">
                  <c:v>114.421875</c:v>
                </c:pt>
                <c:pt idx="45091">
                  <c:v>114.42447916666667</c:v>
                </c:pt>
                <c:pt idx="45092">
                  <c:v>114.42708333333333</c:v>
                </c:pt>
                <c:pt idx="45093">
                  <c:v>114.4296875</c:v>
                </c:pt>
                <c:pt idx="45094">
                  <c:v>114.43229166666667</c:v>
                </c:pt>
                <c:pt idx="45095">
                  <c:v>114.43489583333333</c:v>
                </c:pt>
                <c:pt idx="45096">
                  <c:v>114.4375</c:v>
                </c:pt>
                <c:pt idx="45097">
                  <c:v>114.44010416666667</c:v>
                </c:pt>
                <c:pt idx="45098">
                  <c:v>114.44270833333333</c:v>
                </c:pt>
                <c:pt idx="45099">
                  <c:v>114.4453125</c:v>
                </c:pt>
                <c:pt idx="45100">
                  <c:v>114.44791666666667</c:v>
                </c:pt>
                <c:pt idx="45101">
                  <c:v>114.45052083333333</c:v>
                </c:pt>
                <c:pt idx="45102">
                  <c:v>114.453125</c:v>
                </c:pt>
                <c:pt idx="45103">
                  <c:v>114.45572916666667</c:v>
                </c:pt>
                <c:pt idx="45104">
                  <c:v>114.45833333333333</c:v>
                </c:pt>
                <c:pt idx="45105">
                  <c:v>114.4609375</c:v>
                </c:pt>
                <c:pt idx="45106">
                  <c:v>114.46354166666667</c:v>
                </c:pt>
                <c:pt idx="45107">
                  <c:v>114.46614583333333</c:v>
                </c:pt>
                <c:pt idx="45108">
                  <c:v>114.46875</c:v>
                </c:pt>
                <c:pt idx="45109">
                  <c:v>114.47135416666667</c:v>
                </c:pt>
                <c:pt idx="45110">
                  <c:v>114.47395833333333</c:v>
                </c:pt>
                <c:pt idx="45111">
                  <c:v>114.4765625</c:v>
                </c:pt>
                <c:pt idx="45112">
                  <c:v>114.47916666666667</c:v>
                </c:pt>
                <c:pt idx="45113">
                  <c:v>114.48177083333333</c:v>
                </c:pt>
                <c:pt idx="45114">
                  <c:v>114.484375</c:v>
                </c:pt>
                <c:pt idx="45115">
                  <c:v>114.48697916666667</c:v>
                </c:pt>
                <c:pt idx="45116">
                  <c:v>114.48958333333333</c:v>
                </c:pt>
                <c:pt idx="45117">
                  <c:v>114.4921875</c:v>
                </c:pt>
                <c:pt idx="45118">
                  <c:v>114.49479166666667</c:v>
                </c:pt>
                <c:pt idx="45119">
                  <c:v>114.49739583333333</c:v>
                </c:pt>
                <c:pt idx="45120">
                  <c:v>114.5</c:v>
                </c:pt>
                <c:pt idx="45121">
                  <c:v>114.50260416666667</c:v>
                </c:pt>
                <c:pt idx="45122">
                  <c:v>114.50520833333333</c:v>
                </c:pt>
                <c:pt idx="45123">
                  <c:v>114.5078125</c:v>
                </c:pt>
                <c:pt idx="45124">
                  <c:v>114.51041666666667</c:v>
                </c:pt>
                <c:pt idx="45125">
                  <c:v>114.51302083333333</c:v>
                </c:pt>
                <c:pt idx="45126">
                  <c:v>114.515625</c:v>
                </c:pt>
                <c:pt idx="45127">
                  <c:v>114.51822916666667</c:v>
                </c:pt>
                <c:pt idx="45128">
                  <c:v>114.52083333333333</c:v>
                </c:pt>
                <c:pt idx="45129">
                  <c:v>114.5234375</c:v>
                </c:pt>
                <c:pt idx="45130">
                  <c:v>114.52604166666667</c:v>
                </c:pt>
                <c:pt idx="45131">
                  <c:v>114.52864583333333</c:v>
                </c:pt>
                <c:pt idx="45132">
                  <c:v>114.53125</c:v>
                </c:pt>
                <c:pt idx="45133">
                  <c:v>114.53385416666667</c:v>
                </c:pt>
                <c:pt idx="45134">
                  <c:v>114.53645833333333</c:v>
                </c:pt>
                <c:pt idx="45135">
                  <c:v>114.5390625</c:v>
                </c:pt>
                <c:pt idx="45136">
                  <c:v>114.54166666666667</c:v>
                </c:pt>
                <c:pt idx="45137">
                  <c:v>114.54427083333333</c:v>
                </c:pt>
                <c:pt idx="45138">
                  <c:v>114.546875</c:v>
                </c:pt>
                <c:pt idx="45139">
                  <c:v>114.54947916666667</c:v>
                </c:pt>
                <c:pt idx="45140">
                  <c:v>114.55208333333333</c:v>
                </c:pt>
                <c:pt idx="45141">
                  <c:v>114.5546875</c:v>
                </c:pt>
                <c:pt idx="45142">
                  <c:v>114.55729166666667</c:v>
                </c:pt>
                <c:pt idx="45143">
                  <c:v>114.55989583333333</c:v>
                </c:pt>
                <c:pt idx="45144">
                  <c:v>114.5625</c:v>
                </c:pt>
                <c:pt idx="45145">
                  <c:v>114.56510416666667</c:v>
                </c:pt>
                <c:pt idx="45146">
                  <c:v>114.56770833333333</c:v>
                </c:pt>
                <c:pt idx="45147">
                  <c:v>114.5703125</c:v>
                </c:pt>
                <c:pt idx="45148">
                  <c:v>114.57291666666667</c:v>
                </c:pt>
                <c:pt idx="45149">
                  <c:v>114.57552083333333</c:v>
                </c:pt>
                <c:pt idx="45150">
                  <c:v>114.578125</c:v>
                </c:pt>
                <c:pt idx="45151">
                  <c:v>114.58072916666667</c:v>
                </c:pt>
                <c:pt idx="45152">
                  <c:v>114.58333333333333</c:v>
                </c:pt>
                <c:pt idx="45153">
                  <c:v>114.5859375</c:v>
                </c:pt>
                <c:pt idx="45154">
                  <c:v>114.58854166666667</c:v>
                </c:pt>
                <c:pt idx="45155">
                  <c:v>114.59114583333333</c:v>
                </c:pt>
                <c:pt idx="45156">
                  <c:v>114.59375</c:v>
                </c:pt>
                <c:pt idx="45157">
                  <c:v>114.59635416666667</c:v>
                </c:pt>
                <c:pt idx="45158">
                  <c:v>114.59895833333333</c:v>
                </c:pt>
                <c:pt idx="45159">
                  <c:v>114.6015625</c:v>
                </c:pt>
                <c:pt idx="45160">
                  <c:v>114.60416666666667</c:v>
                </c:pt>
                <c:pt idx="45161">
                  <c:v>114.60677083333333</c:v>
                </c:pt>
                <c:pt idx="45162">
                  <c:v>114.609375</c:v>
                </c:pt>
                <c:pt idx="45163">
                  <c:v>114.61197916666667</c:v>
                </c:pt>
                <c:pt idx="45164">
                  <c:v>114.61458333333333</c:v>
                </c:pt>
                <c:pt idx="45165">
                  <c:v>114.6171875</c:v>
                </c:pt>
                <c:pt idx="45166">
                  <c:v>114.61979166666667</c:v>
                </c:pt>
                <c:pt idx="45167">
                  <c:v>114.62239583333333</c:v>
                </c:pt>
                <c:pt idx="45168">
                  <c:v>114.625</c:v>
                </c:pt>
                <c:pt idx="45169">
                  <c:v>114.62760416666667</c:v>
                </c:pt>
                <c:pt idx="45170">
                  <c:v>114.63020833333333</c:v>
                </c:pt>
                <c:pt idx="45171">
                  <c:v>114.6328125</c:v>
                </c:pt>
                <c:pt idx="45172">
                  <c:v>114.63541666666667</c:v>
                </c:pt>
                <c:pt idx="45173">
                  <c:v>114.63802083333333</c:v>
                </c:pt>
                <c:pt idx="45174">
                  <c:v>114.640625</c:v>
                </c:pt>
                <c:pt idx="45175">
                  <c:v>114.64322916666667</c:v>
                </c:pt>
                <c:pt idx="45176">
                  <c:v>114.64583333333333</c:v>
                </c:pt>
                <c:pt idx="45177">
                  <c:v>114.6484375</c:v>
                </c:pt>
                <c:pt idx="45178">
                  <c:v>114.65104166666667</c:v>
                </c:pt>
                <c:pt idx="45179">
                  <c:v>114.65364583333333</c:v>
                </c:pt>
                <c:pt idx="45180">
                  <c:v>114.65625</c:v>
                </c:pt>
                <c:pt idx="45181">
                  <c:v>114.65885416666667</c:v>
                </c:pt>
                <c:pt idx="45182">
                  <c:v>114.66145833333333</c:v>
                </c:pt>
                <c:pt idx="45183">
                  <c:v>114.6640625</c:v>
                </c:pt>
                <c:pt idx="45184">
                  <c:v>114.66666666666667</c:v>
                </c:pt>
                <c:pt idx="45185">
                  <c:v>114.66927083333333</c:v>
                </c:pt>
                <c:pt idx="45186">
                  <c:v>114.671875</c:v>
                </c:pt>
                <c:pt idx="45187">
                  <c:v>114.67447916666667</c:v>
                </c:pt>
                <c:pt idx="45188">
                  <c:v>114.67708333333333</c:v>
                </c:pt>
                <c:pt idx="45189">
                  <c:v>114.6796875</c:v>
                </c:pt>
                <c:pt idx="45190">
                  <c:v>114.68229166666667</c:v>
                </c:pt>
                <c:pt idx="45191">
                  <c:v>114.68489583333333</c:v>
                </c:pt>
                <c:pt idx="45192">
                  <c:v>114.6875</c:v>
                </c:pt>
                <c:pt idx="45193">
                  <c:v>114.69010416666667</c:v>
                </c:pt>
                <c:pt idx="45194">
                  <c:v>114.69270833333333</c:v>
                </c:pt>
                <c:pt idx="45195">
                  <c:v>114.6953125</c:v>
                </c:pt>
                <c:pt idx="45196">
                  <c:v>114.69791666666667</c:v>
                </c:pt>
                <c:pt idx="45197">
                  <c:v>114.70052083333333</c:v>
                </c:pt>
                <c:pt idx="45198">
                  <c:v>114.703125</c:v>
                </c:pt>
                <c:pt idx="45199">
                  <c:v>114.70572916666667</c:v>
                </c:pt>
                <c:pt idx="45200">
                  <c:v>114.70833333333333</c:v>
                </c:pt>
                <c:pt idx="45201">
                  <c:v>114.7109375</c:v>
                </c:pt>
                <c:pt idx="45202">
                  <c:v>114.71354166666667</c:v>
                </c:pt>
                <c:pt idx="45203">
                  <c:v>114.71614583333333</c:v>
                </c:pt>
                <c:pt idx="45204">
                  <c:v>114.71875</c:v>
                </c:pt>
                <c:pt idx="45205">
                  <c:v>114.72135416666667</c:v>
                </c:pt>
                <c:pt idx="45206">
                  <c:v>114.72395833333333</c:v>
                </c:pt>
                <c:pt idx="45207">
                  <c:v>114.7265625</c:v>
                </c:pt>
                <c:pt idx="45208">
                  <c:v>114.72916666666667</c:v>
                </c:pt>
                <c:pt idx="45209">
                  <c:v>114.73177083333333</c:v>
                </c:pt>
                <c:pt idx="45210">
                  <c:v>114.734375</c:v>
                </c:pt>
                <c:pt idx="45211">
                  <c:v>114.73697916666667</c:v>
                </c:pt>
                <c:pt idx="45212">
                  <c:v>114.73958333333333</c:v>
                </c:pt>
                <c:pt idx="45213">
                  <c:v>114.7421875</c:v>
                </c:pt>
                <c:pt idx="45214">
                  <c:v>114.74479166666667</c:v>
                </c:pt>
                <c:pt idx="45215">
                  <c:v>114.74739583333333</c:v>
                </c:pt>
                <c:pt idx="45216">
                  <c:v>114.75</c:v>
                </c:pt>
                <c:pt idx="45217">
                  <c:v>114.75260416666667</c:v>
                </c:pt>
                <c:pt idx="45218">
                  <c:v>114.75520833333333</c:v>
                </c:pt>
                <c:pt idx="45219">
                  <c:v>114.7578125</c:v>
                </c:pt>
                <c:pt idx="45220">
                  <c:v>114.76041666666667</c:v>
                </c:pt>
                <c:pt idx="45221">
                  <c:v>114.76302083333333</c:v>
                </c:pt>
                <c:pt idx="45222">
                  <c:v>114.765625</c:v>
                </c:pt>
                <c:pt idx="45223">
                  <c:v>114.76822916666667</c:v>
                </c:pt>
                <c:pt idx="45224">
                  <c:v>114.77083333333333</c:v>
                </c:pt>
                <c:pt idx="45225">
                  <c:v>114.7734375</c:v>
                </c:pt>
                <c:pt idx="45226">
                  <c:v>114.77604166666667</c:v>
                </c:pt>
                <c:pt idx="45227">
                  <c:v>114.77864583333333</c:v>
                </c:pt>
                <c:pt idx="45228">
                  <c:v>114.78125</c:v>
                </c:pt>
                <c:pt idx="45229">
                  <c:v>114.78385416666667</c:v>
                </c:pt>
                <c:pt idx="45230">
                  <c:v>114.78645833333333</c:v>
                </c:pt>
                <c:pt idx="45231">
                  <c:v>114.7890625</c:v>
                </c:pt>
                <c:pt idx="45232">
                  <c:v>114.79166666666667</c:v>
                </c:pt>
                <c:pt idx="45233">
                  <c:v>114.79427083333333</c:v>
                </c:pt>
                <c:pt idx="45234">
                  <c:v>114.796875</c:v>
                </c:pt>
                <c:pt idx="45235">
                  <c:v>114.79947916666667</c:v>
                </c:pt>
                <c:pt idx="45236">
                  <c:v>114.80208333333333</c:v>
                </c:pt>
                <c:pt idx="45237">
                  <c:v>114.8046875</c:v>
                </c:pt>
                <c:pt idx="45238">
                  <c:v>114.80729166666667</c:v>
                </c:pt>
                <c:pt idx="45239">
                  <c:v>114.80989583333333</c:v>
                </c:pt>
                <c:pt idx="45240">
                  <c:v>114.8125</c:v>
                </c:pt>
                <c:pt idx="45241">
                  <c:v>114.81510416666667</c:v>
                </c:pt>
                <c:pt idx="45242">
                  <c:v>114.81770833333333</c:v>
                </c:pt>
                <c:pt idx="45243">
                  <c:v>114.8203125</c:v>
                </c:pt>
                <c:pt idx="45244">
                  <c:v>114.82291666666667</c:v>
                </c:pt>
                <c:pt idx="45245">
                  <c:v>114.82552083333333</c:v>
                </c:pt>
                <c:pt idx="45246">
                  <c:v>114.828125</c:v>
                </c:pt>
                <c:pt idx="45247">
                  <c:v>114.83072916666667</c:v>
                </c:pt>
                <c:pt idx="45248">
                  <c:v>114.83333333333333</c:v>
                </c:pt>
                <c:pt idx="45249">
                  <c:v>114.8359375</c:v>
                </c:pt>
                <c:pt idx="45250">
                  <c:v>114.83854166666667</c:v>
                </c:pt>
                <c:pt idx="45251">
                  <c:v>114.84114583333333</c:v>
                </c:pt>
                <c:pt idx="45252">
                  <c:v>114.84375</c:v>
                </c:pt>
                <c:pt idx="45253">
                  <c:v>114.84635416666667</c:v>
                </c:pt>
                <c:pt idx="45254">
                  <c:v>114.84895833333333</c:v>
                </c:pt>
                <c:pt idx="45255">
                  <c:v>114.8515625</c:v>
                </c:pt>
                <c:pt idx="45256">
                  <c:v>114.85416666666667</c:v>
                </c:pt>
                <c:pt idx="45257">
                  <c:v>114.85677083333333</c:v>
                </c:pt>
                <c:pt idx="45258">
                  <c:v>114.859375</c:v>
                </c:pt>
                <c:pt idx="45259">
                  <c:v>114.86197916666667</c:v>
                </c:pt>
                <c:pt idx="45260">
                  <c:v>114.86458333333333</c:v>
                </c:pt>
                <c:pt idx="45261">
                  <c:v>114.8671875</c:v>
                </c:pt>
                <c:pt idx="45262">
                  <c:v>114.86979166666667</c:v>
                </c:pt>
                <c:pt idx="45263">
                  <c:v>114.87239583333333</c:v>
                </c:pt>
                <c:pt idx="45264">
                  <c:v>114.875</c:v>
                </c:pt>
                <c:pt idx="45265">
                  <c:v>114.87760416666667</c:v>
                </c:pt>
                <c:pt idx="45266">
                  <c:v>114.88020833333333</c:v>
                </c:pt>
                <c:pt idx="45267">
                  <c:v>114.8828125</c:v>
                </c:pt>
                <c:pt idx="45268">
                  <c:v>114.88541666666667</c:v>
                </c:pt>
                <c:pt idx="45269">
                  <c:v>114.88802083333333</c:v>
                </c:pt>
                <c:pt idx="45270">
                  <c:v>114.890625</c:v>
                </c:pt>
                <c:pt idx="45271">
                  <c:v>114.89322916666667</c:v>
                </c:pt>
                <c:pt idx="45272">
                  <c:v>114.89583333333333</c:v>
                </c:pt>
                <c:pt idx="45273">
                  <c:v>114.8984375</c:v>
                </c:pt>
                <c:pt idx="45274">
                  <c:v>114.90104166666667</c:v>
                </c:pt>
                <c:pt idx="45275">
                  <c:v>114.90364583333333</c:v>
                </c:pt>
                <c:pt idx="45276">
                  <c:v>114.90625</c:v>
                </c:pt>
                <c:pt idx="45277">
                  <c:v>114.90885416666667</c:v>
                </c:pt>
                <c:pt idx="45278">
                  <c:v>114.91145833333333</c:v>
                </c:pt>
                <c:pt idx="45279">
                  <c:v>114.9140625</c:v>
                </c:pt>
                <c:pt idx="45280">
                  <c:v>114.91666666666667</c:v>
                </c:pt>
                <c:pt idx="45281">
                  <c:v>114.91927083333333</c:v>
                </c:pt>
                <c:pt idx="45282">
                  <c:v>114.921875</c:v>
                </c:pt>
                <c:pt idx="45283">
                  <c:v>114.92447916666667</c:v>
                </c:pt>
                <c:pt idx="45284">
                  <c:v>114.92708333333333</c:v>
                </c:pt>
                <c:pt idx="45285">
                  <c:v>114.9296875</c:v>
                </c:pt>
                <c:pt idx="45286">
                  <c:v>114.93229166666667</c:v>
                </c:pt>
                <c:pt idx="45287">
                  <c:v>114.93489583333333</c:v>
                </c:pt>
                <c:pt idx="45288">
                  <c:v>114.9375</c:v>
                </c:pt>
                <c:pt idx="45289">
                  <c:v>114.94010416666667</c:v>
                </c:pt>
                <c:pt idx="45290">
                  <c:v>114.94270833333333</c:v>
                </c:pt>
                <c:pt idx="45291">
                  <c:v>114.9453125</c:v>
                </c:pt>
                <c:pt idx="45292">
                  <c:v>114.94791666666667</c:v>
                </c:pt>
                <c:pt idx="45293">
                  <c:v>114.95052083333333</c:v>
                </c:pt>
                <c:pt idx="45294">
                  <c:v>114.953125</c:v>
                </c:pt>
                <c:pt idx="45295">
                  <c:v>114.95572916666667</c:v>
                </c:pt>
                <c:pt idx="45296">
                  <c:v>114.95833333333333</c:v>
                </c:pt>
                <c:pt idx="45297">
                  <c:v>114.9609375</c:v>
                </c:pt>
                <c:pt idx="45298">
                  <c:v>114.96354166666667</c:v>
                </c:pt>
                <c:pt idx="45299">
                  <c:v>114.96614583333333</c:v>
                </c:pt>
                <c:pt idx="45300">
                  <c:v>114.96875</c:v>
                </c:pt>
                <c:pt idx="45301">
                  <c:v>114.97135416666667</c:v>
                </c:pt>
                <c:pt idx="45302">
                  <c:v>114.97395833333333</c:v>
                </c:pt>
                <c:pt idx="45303">
                  <c:v>114.9765625</c:v>
                </c:pt>
                <c:pt idx="45304">
                  <c:v>114.97916666666667</c:v>
                </c:pt>
                <c:pt idx="45305">
                  <c:v>114.98177083333333</c:v>
                </c:pt>
                <c:pt idx="45306">
                  <c:v>114.984375</c:v>
                </c:pt>
                <c:pt idx="45307">
                  <c:v>114.98697916666667</c:v>
                </c:pt>
                <c:pt idx="45308">
                  <c:v>114.98958333333333</c:v>
                </c:pt>
                <c:pt idx="45309">
                  <c:v>114.9921875</c:v>
                </c:pt>
                <c:pt idx="45310">
                  <c:v>114.99479166666667</c:v>
                </c:pt>
                <c:pt idx="45311">
                  <c:v>114.99739583333333</c:v>
                </c:pt>
                <c:pt idx="45312">
                  <c:v>115</c:v>
                </c:pt>
                <c:pt idx="45313">
                  <c:v>115.00260416666667</c:v>
                </c:pt>
                <c:pt idx="45314">
                  <c:v>115.00520833333333</c:v>
                </c:pt>
                <c:pt idx="45315">
                  <c:v>115.0078125</c:v>
                </c:pt>
                <c:pt idx="45316">
                  <c:v>115.01041666666667</c:v>
                </c:pt>
                <c:pt idx="45317">
                  <c:v>115.01302083333333</c:v>
                </c:pt>
                <c:pt idx="45318">
                  <c:v>115.015625</c:v>
                </c:pt>
                <c:pt idx="45319">
                  <c:v>115.01822916666667</c:v>
                </c:pt>
                <c:pt idx="45320">
                  <c:v>115.02083333333333</c:v>
                </c:pt>
                <c:pt idx="45321">
                  <c:v>115.0234375</c:v>
                </c:pt>
                <c:pt idx="45322">
                  <c:v>115.02604166666667</c:v>
                </c:pt>
                <c:pt idx="45323">
                  <c:v>115.02864583333333</c:v>
                </c:pt>
                <c:pt idx="45324">
                  <c:v>115.03125</c:v>
                </c:pt>
                <c:pt idx="45325">
                  <c:v>115.03385416666667</c:v>
                </c:pt>
                <c:pt idx="45326">
                  <c:v>115.03645833333333</c:v>
                </c:pt>
                <c:pt idx="45327">
                  <c:v>115.0390625</c:v>
                </c:pt>
                <c:pt idx="45328">
                  <c:v>115.04166666666667</c:v>
                </c:pt>
                <c:pt idx="45329">
                  <c:v>115.04427083333333</c:v>
                </c:pt>
                <c:pt idx="45330">
                  <c:v>115.046875</c:v>
                </c:pt>
                <c:pt idx="45331">
                  <c:v>115.04947916666667</c:v>
                </c:pt>
                <c:pt idx="45332">
                  <c:v>115.05208333333333</c:v>
                </c:pt>
                <c:pt idx="45333">
                  <c:v>115.0546875</c:v>
                </c:pt>
                <c:pt idx="45334">
                  <c:v>115.05729166666667</c:v>
                </c:pt>
                <c:pt idx="45335">
                  <c:v>115.05989583333333</c:v>
                </c:pt>
                <c:pt idx="45336">
                  <c:v>115.0625</c:v>
                </c:pt>
                <c:pt idx="45337">
                  <c:v>115.06510416666667</c:v>
                </c:pt>
                <c:pt idx="45338">
                  <c:v>115.06770833333333</c:v>
                </c:pt>
                <c:pt idx="45339">
                  <c:v>115.0703125</c:v>
                </c:pt>
                <c:pt idx="45340">
                  <c:v>115.07291666666667</c:v>
                </c:pt>
                <c:pt idx="45341">
                  <c:v>115.07552083333333</c:v>
                </c:pt>
                <c:pt idx="45342">
                  <c:v>115.078125</c:v>
                </c:pt>
                <c:pt idx="45343">
                  <c:v>115.08072916666667</c:v>
                </c:pt>
                <c:pt idx="45344">
                  <c:v>115.08333333333333</c:v>
                </c:pt>
                <c:pt idx="45345">
                  <c:v>115.0859375</c:v>
                </c:pt>
                <c:pt idx="45346">
                  <c:v>115.08854166666667</c:v>
                </c:pt>
                <c:pt idx="45347">
                  <c:v>115.09114583333333</c:v>
                </c:pt>
                <c:pt idx="45348">
                  <c:v>115.09375</c:v>
                </c:pt>
                <c:pt idx="45349">
                  <c:v>115.09635416666667</c:v>
                </c:pt>
                <c:pt idx="45350">
                  <c:v>115.09895833333333</c:v>
                </c:pt>
                <c:pt idx="45351">
                  <c:v>115.1015625</c:v>
                </c:pt>
                <c:pt idx="45352">
                  <c:v>115.10416666666667</c:v>
                </c:pt>
                <c:pt idx="45353">
                  <c:v>115.10677083333333</c:v>
                </c:pt>
                <c:pt idx="45354">
                  <c:v>115.109375</c:v>
                </c:pt>
                <c:pt idx="45355">
                  <c:v>115.11197916666667</c:v>
                </c:pt>
                <c:pt idx="45356">
                  <c:v>115.11458333333333</c:v>
                </c:pt>
                <c:pt idx="45357">
                  <c:v>115.1171875</c:v>
                </c:pt>
                <c:pt idx="45358">
                  <c:v>115.11979166666667</c:v>
                </c:pt>
                <c:pt idx="45359">
                  <c:v>115.12239583333333</c:v>
                </c:pt>
                <c:pt idx="45360">
                  <c:v>115.125</c:v>
                </c:pt>
                <c:pt idx="45361">
                  <c:v>115.12760416666667</c:v>
                </c:pt>
                <c:pt idx="45362">
                  <c:v>115.13020833333333</c:v>
                </c:pt>
                <c:pt idx="45363">
                  <c:v>115.1328125</c:v>
                </c:pt>
                <c:pt idx="45364">
                  <c:v>115.13541666666667</c:v>
                </c:pt>
                <c:pt idx="45365">
                  <c:v>115.13802083333333</c:v>
                </c:pt>
                <c:pt idx="45366">
                  <c:v>115.140625</c:v>
                </c:pt>
                <c:pt idx="45367">
                  <c:v>115.14322916666667</c:v>
                </c:pt>
                <c:pt idx="45368">
                  <c:v>115.14583333333333</c:v>
                </c:pt>
                <c:pt idx="45369">
                  <c:v>115.1484375</c:v>
                </c:pt>
                <c:pt idx="45370">
                  <c:v>115.15104166666667</c:v>
                </c:pt>
                <c:pt idx="45371">
                  <c:v>115.15364583333333</c:v>
                </c:pt>
                <c:pt idx="45372">
                  <c:v>115.15625</c:v>
                </c:pt>
                <c:pt idx="45373">
                  <c:v>115.15885416666667</c:v>
                </c:pt>
                <c:pt idx="45374">
                  <c:v>115.16145833333333</c:v>
                </c:pt>
                <c:pt idx="45375">
                  <c:v>115.1640625</c:v>
                </c:pt>
                <c:pt idx="45376">
                  <c:v>115.16666666666667</c:v>
                </c:pt>
                <c:pt idx="45377">
                  <c:v>115.16927083333333</c:v>
                </c:pt>
                <c:pt idx="45378">
                  <c:v>115.171875</c:v>
                </c:pt>
                <c:pt idx="45379">
                  <c:v>115.17447916666667</c:v>
                </c:pt>
                <c:pt idx="45380">
                  <c:v>115.17708333333333</c:v>
                </c:pt>
                <c:pt idx="45381">
                  <c:v>115.1796875</c:v>
                </c:pt>
                <c:pt idx="45382">
                  <c:v>115.18229166666667</c:v>
                </c:pt>
                <c:pt idx="45383">
                  <c:v>115.18489583333333</c:v>
                </c:pt>
                <c:pt idx="45384">
                  <c:v>115.1875</c:v>
                </c:pt>
                <c:pt idx="45385">
                  <c:v>115.19010416666667</c:v>
                </c:pt>
                <c:pt idx="45386">
                  <c:v>115.19270833333333</c:v>
                </c:pt>
                <c:pt idx="45387">
                  <c:v>115.1953125</c:v>
                </c:pt>
                <c:pt idx="45388">
                  <c:v>115.19791666666667</c:v>
                </c:pt>
                <c:pt idx="45389">
                  <c:v>115.20052083333333</c:v>
                </c:pt>
                <c:pt idx="45390">
                  <c:v>115.203125</c:v>
                </c:pt>
                <c:pt idx="45391">
                  <c:v>115.20572916666667</c:v>
                </c:pt>
                <c:pt idx="45392">
                  <c:v>115.20833333333333</c:v>
                </c:pt>
                <c:pt idx="45393">
                  <c:v>115.2109375</c:v>
                </c:pt>
                <c:pt idx="45394">
                  <c:v>115.21354166666667</c:v>
                </c:pt>
                <c:pt idx="45395">
                  <c:v>115.21614583333333</c:v>
                </c:pt>
                <c:pt idx="45396">
                  <c:v>115.21875</c:v>
                </c:pt>
                <c:pt idx="45397">
                  <c:v>115.22135416666667</c:v>
                </c:pt>
                <c:pt idx="45398">
                  <c:v>115.22395833333333</c:v>
                </c:pt>
                <c:pt idx="45399">
                  <c:v>115.2265625</c:v>
                </c:pt>
                <c:pt idx="45400">
                  <c:v>115.22916666666667</c:v>
                </c:pt>
                <c:pt idx="45401">
                  <c:v>115.23177083333333</c:v>
                </c:pt>
                <c:pt idx="45402">
                  <c:v>115.234375</c:v>
                </c:pt>
                <c:pt idx="45403">
                  <c:v>115.23697916666667</c:v>
                </c:pt>
                <c:pt idx="45404">
                  <c:v>115.23958333333333</c:v>
                </c:pt>
                <c:pt idx="45405">
                  <c:v>115.2421875</c:v>
                </c:pt>
                <c:pt idx="45406">
                  <c:v>115.24479166666667</c:v>
                </c:pt>
                <c:pt idx="45407">
                  <c:v>115.24739583333333</c:v>
                </c:pt>
                <c:pt idx="45408">
                  <c:v>115.25</c:v>
                </c:pt>
                <c:pt idx="45409">
                  <c:v>115.25260416666667</c:v>
                </c:pt>
                <c:pt idx="45410">
                  <c:v>115.25520833333333</c:v>
                </c:pt>
                <c:pt idx="45411">
                  <c:v>115.2578125</c:v>
                </c:pt>
                <c:pt idx="45412">
                  <c:v>115.26041666666667</c:v>
                </c:pt>
                <c:pt idx="45413">
                  <c:v>115.26302083333333</c:v>
                </c:pt>
                <c:pt idx="45414">
                  <c:v>115.265625</c:v>
                </c:pt>
                <c:pt idx="45415">
                  <c:v>115.26822916666667</c:v>
                </c:pt>
                <c:pt idx="45416">
                  <c:v>115.27083333333333</c:v>
                </c:pt>
                <c:pt idx="45417">
                  <c:v>115.2734375</c:v>
                </c:pt>
                <c:pt idx="45418">
                  <c:v>115.27604166666667</c:v>
                </c:pt>
                <c:pt idx="45419">
                  <c:v>115.27864583333333</c:v>
                </c:pt>
                <c:pt idx="45420">
                  <c:v>115.28125</c:v>
                </c:pt>
                <c:pt idx="45421">
                  <c:v>115.28385416666667</c:v>
                </c:pt>
                <c:pt idx="45422">
                  <c:v>115.28645833333333</c:v>
                </c:pt>
                <c:pt idx="45423">
                  <c:v>115.2890625</c:v>
                </c:pt>
                <c:pt idx="45424">
                  <c:v>115.29166666666667</c:v>
                </c:pt>
                <c:pt idx="45425">
                  <c:v>115.29427083333333</c:v>
                </c:pt>
                <c:pt idx="45426">
                  <c:v>115.296875</c:v>
                </c:pt>
                <c:pt idx="45427">
                  <c:v>115.29947916666667</c:v>
                </c:pt>
                <c:pt idx="45428">
                  <c:v>115.30208333333333</c:v>
                </c:pt>
                <c:pt idx="45429">
                  <c:v>115.3046875</c:v>
                </c:pt>
                <c:pt idx="45430">
                  <c:v>115.30729166666667</c:v>
                </c:pt>
                <c:pt idx="45431">
                  <c:v>115.30989583333333</c:v>
                </c:pt>
                <c:pt idx="45432">
                  <c:v>115.3125</c:v>
                </c:pt>
                <c:pt idx="45433">
                  <c:v>115.31510416666667</c:v>
                </c:pt>
                <c:pt idx="45434">
                  <c:v>115.31770833333333</c:v>
                </c:pt>
                <c:pt idx="45435">
                  <c:v>115.3203125</c:v>
                </c:pt>
                <c:pt idx="45436">
                  <c:v>115.32291666666667</c:v>
                </c:pt>
                <c:pt idx="45437">
                  <c:v>115.32552083333333</c:v>
                </c:pt>
                <c:pt idx="45438">
                  <c:v>115.328125</c:v>
                </c:pt>
                <c:pt idx="45439">
                  <c:v>115.33072916666667</c:v>
                </c:pt>
                <c:pt idx="45440">
                  <c:v>115.33333333333333</c:v>
                </c:pt>
                <c:pt idx="45441">
                  <c:v>115.3359375</c:v>
                </c:pt>
                <c:pt idx="45442">
                  <c:v>115.33854166666667</c:v>
                </c:pt>
                <c:pt idx="45443">
                  <c:v>115.34114583333333</c:v>
                </c:pt>
                <c:pt idx="45444">
                  <c:v>115.34375</c:v>
                </c:pt>
                <c:pt idx="45445">
                  <c:v>115.34635416666667</c:v>
                </c:pt>
                <c:pt idx="45446">
                  <c:v>115.34895833333333</c:v>
                </c:pt>
                <c:pt idx="45447">
                  <c:v>115.3515625</c:v>
                </c:pt>
                <c:pt idx="45448">
                  <c:v>115.35416666666667</c:v>
                </c:pt>
                <c:pt idx="45449">
                  <c:v>115.35677083333333</c:v>
                </c:pt>
                <c:pt idx="45450">
                  <c:v>115.359375</c:v>
                </c:pt>
                <c:pt idx="45451">
                  <c:v>115.36197916666667</c:v>
                </c:pt>
                <c:pt idx="45452">
                  <c:v>115.36458333333333</c:v>
                </c:pt>
                <c:pt idx="45453">
                  <c:v>115.3671875</c:v>
                </c:pt>
                <c:pt idx="45454">
                  <c:v>115.36979166666667</c:v>
                </c:pt>
                <c:pt idx="45455">
                  <c:v>115.37239583333333</c:v>
                </c:pt>
                <c:pt idx="45456">
                  <c:v>115.375</c:v>
                </c:pt>
                <c:pt idx="45457">
                  <c:v>115.37760416666667</c:v>
                </c:pt>
                <c:pt idx="45458">
                  <c:v>115.38020833333333</c:v>
                </c:pt>
                <c:pt idx="45459">
                  <c:v>115.3828125</c:v>
                </c:pt>
                <c:pt idx="45460">
                  <c:v>115.38541666666667</c:v>
                </c:pt>
                <c:pt idx="45461">
                  <c:v>115.38802083333333</c:v>
                </c:pt>
                <c:pt idx="45462">
                  <c:v>115.390625</c:v>
                </c:pt>
                <c:pt idx="45463">
                  <c:v>115.39322916666667</c:v>
                </c:pt>
                <c:pt idx="45464">
                  <c:v>115.39583333333333</c:v>
                </c:pt>
                <c:pt idx="45465">
                  <c:v>115.3984375</c:v>
                </c:pt>
                <c:pt idx="45466">
                  <c:v>115.40104166666667</c:v>
                </c:pt>
                <c:pt idx="45467">
                  <c:v>115.40364583333333</c:v>
                </c:pt>
                <c:pt idx="45468">
                  <c:v>115.40625</c:v>
                </c:pt>
                <c:pt idx="45469">
                  <c:v>115.40885416666667</c:v>
                </c:pt>
                <c:pt idx="45470">
                  <c:v>115.41145833333333</c:v>
                </c:pt>
                <c:pt idx="45471">
                  <c:v>115.4140625</c:v>
                </c:pt>
                <c:pt idx="45472">
                  <c:v>115.41666666666667</c:v>
                </c:pt>
                <c:pt idx="45473">
                  <c:v>115.41927083333333</c:v>
                </c:pt>
                <c:pt idx="45474">
                  <c:v>115.421875</c:v>
                </c:pt>
                <c:pt idx="45475">
                  <c:v>115.42447916666667</c:v>
                </c:pt>
                <c:pt idx="45476">
                  <c:v>115.42708333333333</c:v>
                </c:pt>
                <c:pt idx="45477">
                  <c:v>115.4296875</c:v>
                </c:pt>
                <c:pt idx="45478">
                  <c:v>115.43229166666667</c:v>
                </c:pt>
                <c:pt idx="45479">
                  <c:v>115.43489583333333</c:v>
                </c:pt>
                <c:pt idx="45480">
                  <c:v>115.4375</c:v>
                </c:pt>
                <c:pt idx="45481">
                  <c:v>115.44010416666667</c:v>
                </c:pt>
                <c:pt idx="45482">
                  <c:v>115.44270833333333</c:v>
                </c:pt>
                <c:pt idx="45483">
                  <c:v>115.4453125</c:v>
                </c:pt>
                <c:pt idx="45484">
                  <c:v>115.44791666666667</c:v>
                </c:pt>
                <c:pt idx="45485">
                  <c:v>115.45052083333333</c:v>
                </c:pt>
                <c:pt idx="45486">
                  <c:v>115.453125</c:v>
                </c:pt>
                <c:pt idx="45487">
                  <c:v>115.45572916666667</c:v>
                </c:pt>
                <c:pt idx="45488">
                  <c:v>115.45833333333333</c:v>
                </c:pt>
                <c:pt idx="45489">
                  <c:v>115.4609375</c:v>
                </c:pt>
                <c:pt idx="45490">
                  <c:v>115.46354166666667</c:v>
                </c:pt>
                <c:pt idx="45491">
                  <c:v>115.46614583333333</c:v>
                </c:pt>
                <c:pt idx="45492">
                  <c:v>115.46875</c:v>
                </c:pt>
                <c:pt idx="45493">
                  <c:v>115.47135416666667</c:v>
                </c:pt>
                <c:pt idx="45494">
                  <c:v>115.47395833333333</c:v>
                </c:pt>
                <c:pt idx="45495">
                  <c:v>115.4765625</c:v>
                </c:pt>
                <c:pt idx="45496">
                  <c:v>115.47916666666667</c:v>
                </c:pt>
                <c:pt idx="45497">
                  <c:v>115.48177083333333</c:v>
                </c:pt>
                <c:pt idx="45498">
                  <c:v>115.484375</c:v>
                </c:pt>
                <c:pt idx="45499">
                  <c:v>115.48697916666667</c:v>
                </c:pt>
                <c:pt idx="45500">
                  <c:v>115.48958333333333</c:v>
                </c:pt>
                <c:pt idx="45501">
                  <c:v>115.4921875</c:v>
                </c:pt>
                <c:pt idx="45502">
                  <c:v>115.49479166666667</c:v>
                </c:pt>
                <c:pt idx="45503">
                  <c:v>115.49739583333333</c:v>
                </c:pt>
                <c:pt idx="45504">
                  <c:v>115.5</c:v>
                </c:pt>
                <c:pt idx="45505">
                  <c:v>115.50260416666667</c:v>
                </c:pt>
                <c:pt idx="45506">
                  <c:v>115.50520833333333</c:v>
                </c:pt>
                <c:pt idx="45507">
                  <c:v>115.5078125</c:v>
                </c:pt>
                <c:pt idx="45508">
                  <c:v>115.51041666666667</c:v>
                </c:pt>
                <c:pt idx="45509">
                  <c:v>115.51302083333333</c:v>
                </c:pt>
                <c:pt idx="45510">
                  <c:v>115.515625</c:v>
                </c:pt>
                <c:pt idx="45511">
                  <c:v>115.51822916666667</c:v>
                </c:pt>
                <c:pt idx="45512">
                  <c:v>115.52083333333333</c:v>
                </c:pt>
                <c:pt idx="45513">
                  <c:v>115.5234375</c:v>
                </c:pt>
                <c:pt idx="45514">
                  <c:v>115.52604166666667</c:v>
                </c:pt>
                <c:pt idx="45515">
                  <c:v>115.52864583333333</c:v>
                </c:pt>
                <c:pt idx="45516">
                  <c:v>115.53125</c:v>
                </c:pt>
                <c:pt idx="45517">
                  <c:v>115.53385416666667</c:v>
                </c:pt>
                <c:pt idx="45518">
                  <c:v>115.53645833333333</c:v>
                </c:pt>
                <c:pt idx="45519">
                  <c:v>115.5390625</c:v>
                </c:pt>
                <c:pt idx="45520">
                  <c:v>115.54166666666667</c:v>
                </c:pt>
                <c:pt idx="45521">
                  <c:v>115.54427083333333</c:v>
                </c:pt>
                <c:pt idx="45522">
                  <c:v>115.546875</c:v>
                </c:pt>
                <c:pt idx="45523">
                  <c:v>115.54947916666667</c:v>
                </c:pt>
                <c:pt idx="45524">
                  <c:v>115.55208333333333</c:v>
                </c:pt>
                <c:pt idx="45525">
                  <c:v>115.5546875</c:v>
                </c:pt>
                <c:pt idx="45526">
                  <c:v>115.55729166666667</c:v>
                </c:pt>
                <c:pt idx="45527">
                  <c:v>115.55989583333333</c:v>
                </c:pt>
                <c:pt idx="45528">
                  <c:v>115.5625</c:v>
                </c:pt>
                <c:pt idx="45529">
                  <c:v>115.56510416666667</c:v>
                </c:pt>
                <c:pt idx="45530">
                  <c:v>115.56770833333333</c:v>
                </c:pt>
                <c:pt idx="45531">
                  <c:v>115.5703125</c:v>
                </c:pt>
                <c:pt idx="45532">
                  <c:v>115.57291666666667</c:v>
                </c:pt>
                <c:pt idx="45533">
                  <c:v>115.57552083333333</c:v>
                </c:pt>
                <c:pt idx="45534">
                  <c:v>115.578125</c:v>
                </c:pt>
                <c:pt idx="45535">
                  <c:v>115.58072916666667</c:v>
                </c:pt>
                <c:pt idx="45536">
                  <c:v>115.58333333333333</c:v>
                </c:pt>
                <c:pt idx="45537">
                  <c:v>115.5859375</c:v>
                </c:pt>
                <c:pt idx="45538">
                  <c:v>115.58854166666667</c:v>
                </c:pt>
                <c:pt idx="45539">
                  <c:v>115.59114583333333</c:v>
                </c:pt>
                <c:pt idx="45540">
                  <c:v>115.59375</c:v>
                </c:pt>
                <c:pt idx="45541">
                  <c:v>115.59635416666667</c:v>
                </c:pt>
                <c:pt idx="45542">
                  <c:v>115.59895833333333</c:v>
                </c:pt>
                <c:pt idx="45543">
                  <c:v>115.6015625</c:v>
                </c:pt>
                <c:pt idx="45544">
                  <c:v>115.60416666666667</c:v>
                </c:pt>
                <c:pt idx="45545">
                  <c:v>115.60677083333333</c:v>
                </c:pt>
                <c:pt idx="45546">
                  <c:v>115.609375</c:v>
                </c:pt>
                <c:pt idx="45547">
                  <c:v>115.61197916666667</c:v>
                </c:pt>
                <c:pt idx="45548">
                  <c:v>115.61458333333333</c:v>
                </c:pt>
                <c:pt idx="45549">
                  <c:v>115.6171875</c:v>
                </c:pt>
                <c:pt idx="45550">
                  <c:v>115.61979166666667</c:v>
                </c:pt>
                <c:pt idx="45551">
                  <c:v>115.62239583333333</c:v>
                </c:pt>
                <c:pt idx="45552">
                  <c:v>115.625</c:v>
                </c:pt>
                <c:pt idx="45553">
                  <c:v>115.62760416666667</c:v>
                </c:pt>
                <c:pt idx="45554">
                  <c:v>115.63020833333333</c:v>
                </c:pt>
                <c:pt idx="45555">
                  <c:v>115.6328125</c:v>
                </c:pt>
                <c:pt idx="45556">
                  <c:v>115.63541666666667</c:v>
                </c:pt>
                <c:pt idx="45557">
                  <c:v>115.63802083333333</c:v>
                </c:pt>
                <c:pt idx="45558">
                  <c:v>115.640625</c:v>
                </c:pt>
                <c:pt idx="45559">
                  <c:v>115.64322916666667</c:v>
                </c:pt>
                <c:pt idx="45560">
                  <c:v>115.64583333333333</c:v>
                </c:pt>
                <c:pt idx="45561">
                  <c:v>115.6484375</c:v>
                </c:pt>
                <c:pt idx="45562">
                  <c:v>115.65104166666667</c:v>
                </c:pt>
                <c:pt idx="45563">
                  <c:v>115.65364583333333</c:v>
                </c:pt>
                <c:pt idx="45564">
                  <c:v>115.65625</c:v>
                </c:pt>
                <c:pt idx="45565">
                  <c:v>115.65885416666667</c:v>
                </c:pt>
                <c:pt idx="45566">
                  <c:v>115.66145833333333</c:v>
                </c:pt>
                <c:pt idx="45567">
                  <c:v>115.6640625</c:v>
                </c:pt>
                <c:pt idx="45568">
                  <c:v>115.66666666666667</c:v>
                </c:pt>
                <c:pt idx="45569">
                  <c:v>115.66927083333333</c:v>
                </c:pt>
                <c:pt idx="45570">
                  <c:v>115.671875</c:v>
                </c:pt>
                <c:pt idx="45571">
                  <c:v>115.67447916666667</c:v>
                </c:pt>
                <c:pt idx="45572">
                  <c:v>115.67708333333333</c:v>
                </c:pt>
                <c:pt idx="45573">
                  <c:v>115.6796875</c:v>
                </c:pt>
                <c:pt idx="45574">
                  <c:v>115.68229166666667</c:v>
                </c:pt>
                <c:pt idx="45575">
                  <c:v>115.68489583333333</c:v>
                </c:pt>
                <c:pt idx="45576">
                  <c:v>115.6875</c:v>
                </c:pt>
                <c:pt idx="45577">
                  <c:v>115.69010416666667</c:v>
                </c:pt>
                <c:pt idx="45578">
                  <c:v>115.69270833333333</c:v>
                </c:pt>
                <c:pt idx="45579">
                  <c:v>115.6953125</c:v>
                </c:pt>
                <c:pt idx="45580">
                  <c:v>115.69791666666667</c:v>
                </c:pt>
                <c:pt idx="45581">
                  <c:v>115.70052083333333</c:v>
                </c:pt>
                <c:pt idx="45582">
                  <c:v>115.703125</c:v>
                </c:pt>
                <c:pt idx="45583">
                  <c:v>115.70572916666667</c:v>
                </c:pt>
                <c:pt idx="45584">
                  <c:v>115.70833333333333</c:v>
                </c:pt>
                <c:pt idx="45585">
                  <c:v>115.7109375</c:v>
                </c:pt>
                <c:pt idx="45586">
                  <c:v>115.71354166666667</c:v>
                </c:pt>
                <c:pt idx="45587">
                  <c:v>115.71614583333333</c:v>
                </c:pt>
                <c:pt idx="45588">
                  <c:v>115.71875</c:v>
                </c:pt>
                <c:pt idx="45589">
                  <c:v>115.72135416666667</c:v>
                </c:pt>
                <c:pt idx="45590">
                  <c:v>115.72395833333333</c:v>
                </c:pt>
                <c:pt idx="45591">
                  <c:v>115.7265625</c:v>
                </c:pt>
                <c:pt idx="45592">
                  <c:v>115.72916666666667</c:v>
                </c:pt>
                <c:pt idx="45593">
                  <c:v>115.73177083333333</c:v>
                </c:pt>
                <c:pt idx="45594">
                  <c:v>115.734375</c:v>
                </c:pt>
                <c:pt idx="45595">
                  <c:v>115.73697916666667</c:v>
                </c:pt>
                <c:pt idx="45596">
                  <c:v>115.73958333333333</c:v>
                </c:pt>
                <c:pt idx="45597">
                  <c:v>115.7421875</c:v>
                </c:pt>
                <c:pt idx="45598">
                  <c:v>115.74479166666667</c:v>
                </c:pt>
                <c:pt idx="45599">
                  <c:v>115.74739583333333</c:v>
                </c:pt>
                <c:pt idx="45600">
                  <c:v>115.75</c:v>
                </c:pt>
                <c:pt idx="45601">
                  <c:v>115.75260416666667</c:v>
                </c:pt>
                <c:pt idx="45602">
                  <c:v>115.75520833333333</c:v>
                </c:pt>
                <c:pt idx="45603">
                  <c:v>115.7578125</c:v>
                </c:pt>
                <c:pt idx="45604">
                  <c:v>115.76041666666667</c:v>
                </c:pt>
                <c:pt idx="45605">
                  <c:v>115.76302083333333</c:v>
                </c:pt>
                <c:pt idx="45606">
                  <c:v>115.765625</c:v>
                </c:pt>
                <c:pt idx="45607">
                  <c:v>115.76822916666667</c:v>
                </c:pt>
                <c:pt idx="45608">
                  <c:v>115.77083333333333</c:v>
                </c:pt>
                <c:pt idx="45609">
                  <c:v>115.7734375</c:v>
                </c:pt>
                <c:pt idx="45610">
                  <c:v>115.77604166666667</c:v>
                </c:pt>
                <c:pt idx="45611">
                  <c:v>115.77864583333333</c:v>
                </c:pt>
                <c:pt idx="45612">
                  <c:v>115.78125</c:v>
                </c:pt>
                <c:pt idx="45613">
                  <c:v>115.78385416666667</c:v>
                </c:pt>
                <c:pt idx="45614">
                  <c:v>115.78645833333333</c:v>
                </c:pt>
                <c:pt idx="45615">
                  <c:v>115.7890625</c:v>
                </c:pt>
                <c:pt idx="45616">
                  <c:v>115.79166666666667</c:v>
                </c:pt>
                <c:pt idx="45617">
                  <c:v>115.79427083333333</c:v>
                </c:pt>
                <c:pt idx="45618">
                  <c:v>115.796875</c:v>
                </c:pt>
                <c:pt idx="45619">
                  <c:v>115.79947916666667</c:v>
                </c:pt>
                <c:pt idx="45620">
                  <c:v>115.80208333333333</c:v>
                </c:pt>
                <c:pt idx="45621">
                  <c:v>115.8046875</c:v>
                </c:pt>
                <c:pt idx="45622">
                  <c:v>115.80729166666667</c:v>
                </c:pt>
                <c:pt idx="45623">
                  <c:v>115.80989583333333</c:v>
                </c:pt>
                <c:pt idx="45624">
                  <c:v>115.8125</c:v>
                </c:pt>
                <c:pt idx="45625">
                  <c:v>115.81510416666667</c:v>
                </c:pt>
                <c:pt idx="45626">
                  <c:v>115.81770833333333</c:v>
                </c:pt>
                <c:pt idx="45627">
                  <c:v>115.8203125</c:v>
                </c:pt>
                <c:pt idx="45628">
                  <c:v>115.82291666666667</c:v>
                </c:pt>
                <c:pt idx="45629">
                  <c:v>115.82552083333333</c:v>
                </c:pt>
                <c:pt idx="45630">
                  <c:v>115.828125</c:v>
                </c:pt>
                <c:pt idx="45631">
                  <c:v>115.83072916666667</c:v>
                </c:pt>
                <c:pt idx="45632">
                  <c:v>115.83333333333333</c:v>
                </c:pt>
                <c:pt idx="45633">
                  <c:v>115.8359375</c:v>
                </c:pt>
                <c:pt idx="45634">
                  <c:v>115.83854166666667</c:v>
                </c:pt>
                <c:pt idx="45635">
                  <c:v>115.84114583333333</c:v>
                </c:pt>
                <c:pt idx="45636">
                  <c:v>115.84375</c:v>
                </c:pt>
                <c:pt idx="45637">
                  <c:v>115.84635416666667</c:v>
                </c:pt>
                <c:pt idx="45638">
                  <c:v>115.84895833333333</c:v>
                </c:pt>
                <c:pt idx="45639">
                  <c:v>115.8515625</c:v>
                </c:pt>
                <c:pt idx="45640">
                  <c:v>115.85416666666667</c:v>
                </c:pt>
                <c:pt idx="45641">
                  <c:v>115.85677083333333</c:v>
                </c:pt>
                <c:pt idx="45642">
                  <c:v>115.859375</c:v>
                </c:pt>
                <c:pt idx="45643">
                  <c:v>115.86197916666667</c:v>
                </c:pt>
                <c:pt idx="45644">
                  <c:v>115.86458333333333</c:v>
                </c:pt>
                <c:pt idx="45645">
                  <c:v>115.8671875</c:v>
                </c:pt>
                <c:pt idx="45646">
                  <c:v>115.86979166666667</c:v>
                </c:pt>
                <c:pt idx="45647">
                  <c:v>115.87239583333333</c:v>
                </c:pt>
                <c:pt idx="45648">
                  <c:v>115.875</c:v>
                </c:pt>
                <c:pt idx="45649">
                  <c:v>115.87760416666667</c:v>
                </c:pt>
                <c:pt idx="45650">
                  <c:v>115.88020833333333</c:v>
                </c:pt>
                <c:pt idx="45651">
                  <c:v>115.8828125</c:v>
                </c:pt>
                <c:pt idx="45652">
                  <c:v>115.88541666666667</c:v>
                </c:pt>
                <c:pt idx="45653">
                  <c:v>115.88802083333333</c:v>
                </c:pt>
                <c:pt idx="45654">
                  <c:v>115.890625</c:v>
                </c:pt>
                <c:pt idx="45655">
                  <c:v>115.89322916666667</c:v>
                </c:pt>
                <c:pt idx="45656">
                  <c:v>115.89583333333333</c:v>
                </c:pt>
                <c:pt idx="45657">
                  <c:v>115.8984375</c:v>
                </c:pt>
                <c:pt idx="45658">
                  <c:v>115.90104166666667</c:v>
                </c:pt>
                <c:pt idx="45659">
                  <c:v>115.90364583333333</c:v>
                </c:pt>
                <c:pt idx="45660">
                  <c:v>115.90625</c:v>
                </c:pt>
                <c:pt idx="45661">
                  <c:v>115.90885416666667</c:v>
                </c:pt>
                <c:pt idx="45662">
                  <c:v>115.91145833333333</c:v>
                </c:pt>
                <c:pt idx="45663">
                  <c:v>115.9140625</c:v>
                </c:pt>
                <c:pt idx="45664">
                  <c:v>115.91666666666667</c:v>
                </c:pt>
                <c:pt idx="45665">
                  <c:v>115.91927083333333</c:v>
                </c:pt>
                <c:pt idx="45666">
                  <c:v>115.921875</c:v>
                </c:pt>
                <c:pt idx="45667">
                  <c:v>115.92447916666667</c:v>
                </c:pt>
                <c:pt idx="45668">
                  <c:v>115.92708333333333</c:v>
                </c:pt>
                <c:pt idx="45669">
                  <c:v>115.9296875</c:v>
                </c:pt>
                <c:pt idx="45670">
                  <c:v>115.93229166666667</c:v>
                </c:pt>
                <c:pt idx="45671">
                  <c:v>115.93489583333333</c:v>
                </c:pt>
                <c:pt idx="45672">
                  <c:v>115.9375</c:v>
                </c:pt>
                <c:pt idx="45673">
                  <c:v>115.94010416666667</c:v>
                </c:pt>
                <c:pt idx="45674">
                  <c:v>115.94270833333333</c:v>
                </c:pt>
                <c:pt idx="45675">
                  <c:v>115.9453125</c:v>
                </c:pt>
                <c:pt idx="45676">
                  <c:v>115.94791666666667</c:v>
                </c:pt>
                <c:pt idx="45677">
                  <c:v>115.95052083333333</c:v>
                </c:pt>
                <c:pt idx="45678">
                  <c:v>115.953125</c:v>
                </c:pt>
                <c:pt idx="45679">
                  <c:v>115.95572916666667</c:v>
                </c:pt>
                <c:pt idx="45680">
                  <c:v>115.95833333333333</c:v>
                </c:pt>
                <c:pt idx="45681">
                  <c:v>115.9609375</c:v>
                </c:pt>
                <c:pt idx="45682">
                  <c:v>115.96354166666667</c:v>
                </c:pt>
                <c:pt idx="45683">
                  <c:v>115.96614583333333</c:v>
                </c:pt>
                <c:pt idx="45684">
                  <c:v>115.96875</c:v>
                </c:pt>
                <c:pt idx="45685">
                  <c:v>115.97135416666667</c:v>
                </c:pt>
                <c:pt idx="45686">
                  <c:v>115.97395833333333</c:v>
                </c:pt>
                <c:pt idx="45687">
                  <c:v>115.9765625</c:v>
                </c:pt>
                <c:pt idx="45688">
                  <c:v>115.97916666666667</c:v>
                </c:pt>
                <c:pt idx="45689">
                  <c:v>115.98177083333333</c:v>
                </c:pt>
                <c:pt idx="45690">
                  <c:v>115.984375</c:v>
                </c:pt>
                <c:pt idx="45691">
                  <c:v>115.98697916666667</c:v>
                </c:pt>
                <c:pt idx="45692">
                  <c:v>115.98958333333333</c:v>
                </c:pt>
                <c:pt idx="45693">
                  <c:v>115.9921875</c:v>
                </c:pt>
                <c:pt idx="45694">
                  <c:v>115.99479166666667</c:v>
                </c:pt>
                <c:pt idx="45695">
                  <c:v>115.99739583333333</c:v>
                </c:pt>
                <c:pt idx="45696">
                  <c:v>116</c:v>
                </c:pt>
                <c:pt idx="45697">
                  <c:v>116.00260416666667</c:v>
                </c:pt>
                <c:pt idx="45698">
                  <c:v>116.00520833333333</c:v>
                </c:pt>
                <c:pt idx="45699">
                  <c:v>116.0078125</c:v>
                </c:pt>
                <c:pt idx="45700">
                  <c:v>116.01041666666667</c:v>
                </c:pt>
                <c:pt idx="45701">
                  <c:v>116.01302083333333</c:v>
                </c:pt>
                <c:pt idx="45702">
                  <c:v>116.015625</c:v>
                </c:pt>
                <c:pt idx="45703">
                  <c:v>116.01822916666667</c:v>
                </c:pt>
                <c:pt idx="45704">
                  <c:v>116.02083333333333</c:v>
                </c:pt>
                <c:pt idx="45705">
                  <c:v>116.0234375</c:v>
                </c:pt>
                <c:pt idx="45706">
                  <c:v>116.02604166666667</c:v>
                </c:pt>
                <c:pt idx="45707">
                  <c:v>116.02864583333333</c:v>
                </c:pt>
                <c:pt idx="45708">
                  <c:v>116.03125</c:v>
                </c:pt>
                <c:pt idx="45709">
                  <c:v>116.03385416666667</c:v>
                </c:pt>
                <c:pt idx="45710">
                  <c:v>116.03645833333333</c:v>
                </c:pt>
                <c:pt idx="45711">
                  <c:v>116.0390625</c:v>
                </c:pt>
                <c:pt idx="45712">
                  <c:v>116.04166666666667</c:v>
                </c:pt>
                <c:pt idx="45713">
                  <c:v>116.04427083333333</c:v>
                </c:pt>
                <c:pt idx="45714">
                  <c:v>116.046875</c:v>
                </c:pt>
                <c:pt idx="45715">
                  <c:v>116.04947916666667</c:v>
                </c:pt>
                <c:pt idx="45716">
                  <c:v>116.05208333333333</c:v>
                </c:pt>
                <c:pt idx="45717">
                  <c:v>116.0546875</c:v>
                </c:pt>
                <c:pt idx="45718">
                  <c:v>116.05729166666667</c:v>
                </c:pt>
                <c:pt idx="45719">
                  <c:v>116.05989583333333</c:v>
                </c:pt>
                <c:pt idx="45720">
                  <c:v>116.0625</c:v>
                </c:pt>
                <c:pt idx="45721">
                  <c:v>116.06510416666667</c:v>
                </c:pt>
                <c:pt idx="45722">
                  <c:v>116.06770833333333</c:v>
                </c:pt>
                <c:pt idx="45723">
                  <c:v>116.0703125</c:v>
                </c:pt>
                <c:pt idx="45724">
                  <c:v>116.07291666666667</c:v>
                </c:pt>
                <c:pt idx="45725">
                  <c:v>116.07552083333333</c:v>
                </c:pt>
                <c:pt idx="45726">
                  <c:v>116.078125</c:v>
                </c:pt>
                <c:pt idx="45727">
                  <c:v>116.08072916666667</c:v>
                </c:pt>
                <c:pt idx="45728">
                  <c:v>116.08333333333333</c:v>
                </c:pt>
                <c:pt idx="45729">
                  <c:v>116.0859375</c:v>
                </c:pt>
                <c:pt idx="45730">
                  <c:v>116.08854166666667</c:v>
                </c:pt>
                <c:pt idx="45731">
                  <c:v>116.09114583333333</c:v>
                </c:pt>
                <c:pt idx="45732">
                  <c:v>116.09375</c:v>
                </c:pt>
                <c:pt idx="45733">
                  <c:v>116.09635416666667</c:v>
                </c:pt>
                <c:pt idx="45734">
                  <c:v>116.09895833333333</c:v>
                </c:pt>
                <c:pt idx="45735">
                  <c:v>116.1015625</c:v>
                </c:pt>
                <c:pt idx="45736">
                  <c:v>116.10416666666667</c:v>
                </c:pt>
                <c:pt idx="45737">
                  <c:v>116.10677083333333</c:v>
                </c:pt>
                <c:pt idx="45738">
                  <c:v>116.109375</c:v>
                </c:pt>
                <c:pt idx="45739">
                  <c:v>116.11197916666667</c:v>
                </c:pt>
                <c:pt idx="45740">
                  <c:v>116.11458333333333</c:v>
                </c:pt>
                <c:pt idx="45741">
                  <c:v>116.1171875</c:v>
                </c:pt>
                <c:pt idx="45742">
                  <c:v>116.11979166666667</c:v>
                </c:pt>
                <c:pt idx="45743">
                  <c:v>116.12239583333333</c:v>
                </c:pt>
                <c:pt idx="45744">
                  <c:v>116.125</c:v>
                </c:pt>
                <c:pt idx="45745">
                  <c:v>116.12760416666667</c:v>
                </c:pt>
                <c:pt idx="45746">
                  <c:v>116.13020833333333</c:v>
                </c:pt>
                <c:pt idx="45747">
                  <c:v>116.1328125</c:v>
                </c:pt>
                <c:pt idx="45748">
                  <c:v>116.13541666666667</c:v>
                </c:pt>
                <c:pt idx="45749">
                  <c:v>116.13802083333333</c:v>
                </c:pt>
                <c:pt idx="45750">
                  <c:v>116.140625</c:v>
                </c:pt>
                <c:pt idx="45751">
                  <c:v>116.14322916666667</c:v>
                </c:pt>
                <c:pt idx="45752">
                  <c:v>116.14583333333333</c:v>
                </c:pt>
                <c:pt idx="45753">
                  <c:v>116.1484375</c:v>
                </c:pt>
                <c:pt idx="45754">
                  <c:v>116.15104166666667</c:v>
                </c:pt>
                <c:pt idx="45755">
                  <c:v>116.15364583333333</c:v>
                </c:pt>
                <c:pt idx="45756">
                  <c:v>116.15625</c:v>
                </c:pt>
                <c:pt idx="45757">
                  <c:v>116.15885416666667</c:v>
                </c:pt>
                <c:pt idx="45758">
                  <c:v>116.16145833333333</c:v>
                </c:pt>
                <c:pt idx="45759">
                  <c:v>116.1640625</c:v>
                </c:pt>
                <c:pt idx="45760">
                  <c:v>116.16666666666667</c:v>
                </c:pt>
                <c:pt idx="45761">
                  <c:v>116.16927083333333</c:v>
                </c:pt>
                <c:pt idx="45762">
                  <c:v>116.171875</c:v>
                </c:pt>
                <c:pt idx="45763">
                  <c:v>116.17447916666667</c:v>
                </c:pt>
                <c:pt idx="45764">
                  <c:v>116.17708333333333</c:v>
                </c:pt>
                <c:pt idx="45765">
                  <c:v>116.1796875</c:v>
                </c:pt>
                <c:pt idx="45766">
                  <c:v>116.18229166666667</c:v>
                </c:pt>
                <c:pt idx="45767">
                  <c:v>116.18489583333333</c:v>
                </c:pt>
                <c:pt idx="45768">
                  <c:v>116.1875</c:v>
                </c:pt>
                <c:pt idx="45769">
                  <c:v>116.19010416666667</c:v>
                </c:pt>
                <c:pt idx="45770">
                  <c:v>116.19270833333333</c:v>
                </c:pt>
                <c:pt idx="45771">
                  <c:v>116.1953125</c:v>
                </c:pt>
                <c:pt idx="45772">
                  <c:v>116.19791666666667</c:v>
                </c:pt>
                <c:pt idx="45773">
                  <c:v>116.20052083333333</c:v>
                </c:pt>
                <c:pt idx="45774">
                  <c:v>116.203125</c:v>
                </c:pt>
                <c:pt idx="45775">
                  <c:v>116.20572916666667</c:v>
                </c:pt>
                <c:pt idx="45776">
                  <c:v>116.20833333333333</c:v>
                </c:pt>
                <c:pt idx="45777">
                  <c:v>116.2109375</c:v>
                </c:pt>
                <c:pt idx="45778">
                  <c:v>116.21354166666667</c:v>
                </c:pt>
                <c:pt idx="45779">
                  <c:v>116.21614583333333</c:v>
                </c:pt>
                <c:pt idx="45780">
                  <c:v>116.21875</c:v>
                </c:pt>
                <c:pt idx="45781">
                  <c:v>116.22135416666667</c:v>
                </c:pt>
                <c:pt idx="45782">
                  <c:v>116.22395833333333</c:v>
                </c:pt>
                <c:pt idx="45783">
                  <c:v>116.2265625</c:v>
                </c:pt>
                <c:pt idx="45784">
                  <c:v>116.22916666666667</c:v>
                </c:pt>
                <c:pt idx="45785">
                  <c:v>116.23177083333333</c:v>
                </c:pt>
                <c:pt idx="45786">
                  <c:v>116.234375</c:v>
                </c:pt>
                <c:pt idx="45787">
                  <c:v>116.23697916666667</c:v>
                </c:pt>
                <c:pt idx="45788">
                  <c:v>116.23958333333333</c:v>
                </c:pt>
                <c:pt idx="45789">
                  <c:v>116.2421875</c:v>
                </c:pt>
                <c:pt idx="45790">
                  <c:v>116.24479166666667</c:v>
                </c:pt>
                <c:pt idx="45791">
                  <c:v>116.24739583333333</c:v>
                </c:pt>
                <c:pt idx="45792">
                  <c:v>116.25</c:v>
                </c:pt>
                <c:pt idx="45793">
                  <c:v>116.25260416666667</c:v>
                </c:pt>
                <c:pt idx="45794">
                  <c:v>116.25520833333333</c:v>
                </c:pt>
                <c:pt idx="45795">
                  <c:v>116.2578125</c:v>
                </c:pt>
                <c:pt idx="45796">
                  <c:v>116.26041666666667</c:v>
                </c:pt>
                <c:pt idx="45797">
                  <c:v>116.26302083333333</c:v>
                </c:pt>
                <c:pt idx="45798">
                  <c:v>116.265625</c:v>
                </c:pt>
                <c:pt idx="45799">
                  <c:v>116.26822916666667</c:v>
                </c:pt>
                <c:pt idx="45800">
                  <c:v>116.27083333333333</c:v>
                </c:pt>
                <c:pt idx="45801">
                  <c:v>116.2734375</c:v>
                </c:pt>
                <c:pt idx="45802">
                  <c:v>116.27604166666667</c:v>
                </c:pt>
                <c:pt idx="45803">
                  <c:v>116.27864583333333</c:v>
                </c:pt>
                <c:pt idx="45804">
                  <c:v>116.28125</c:v>
                </c:pt>
                <c:pt idx="45805">
                  <c:v>116.28385416666667</c:v>
                </c:pt>
                <c:pt idx="45806">
                  <c:v>116.28645833333333</c:v>
                </c:pt>
                <c:pt idx="45807">
                  <c:v>116.2890625</c:v>
                </c:pt>
                <c:pt idx="45808">
                  <c:v>116.29166666666667</c:v>
                </c:pt>
                <c:pt idx="45809">
                  <c:v>116.29427083333333</c:v>
                </c:pt>
                <c:pt idx="45810">
                  <c:v>116.296875</c:v>
                </c:pt>
                <c:pt idx="45811">
                  <c:v>116.29947916666667</c:v>
                </c:pt>
                <c:pt idx="45812">
                  <c:v>116.30208333333333</c:v>
                </c:pt>
                <c:pt idx="45813">
                  <c:v>116.3046875</c:v>
                </c:pt>
                <c:pt idx="45814">
                  <c:v>116.30729166666667</c:v>
                </c:pt>
                <c:pt idx="45815">
                  <c:v>116.30989583333333</c:v>
                </c:pt>
                <c:pt idx="45816">
                  <c:v>116.3125</c:v>
                </c:pt>
                <c:pt idx="45817">
                  <c:v>116.31510416666667</c:v>
                </c:pt>
                <c:pt idx="45818">
                  <c:v>116.31770833333333</c:v>
                </c:pt>
                <c:pt idx="45819">
                  <c:v>116.3203125</c:v>
                </c:pt>
                <c:pt idx="45820">
                  <c:v>116.32291666666667</c:v>
                </c:pt>
                <c:pt idx="45821">
                  <c:v>116.32552083333333</c:v>
                </c:pt>
                <c:pt idx="45822">
                  <c:v>116.328125</c:v>
                </c:pt>
                <c:pt idx="45823">
                  <c:v>116.33072916666667</c:v>
                </c:pt>
                <c:pt idx="45824">
                  <c:v>116.33333333333333</c:v>
                </c:pt>
                <c:pt idx="45825">
                  <c:v>116.3359375</c:v>
                </c:pt>
                <c:pt idx="45826">
                  <c:v>116.33854166666667</c:v>
                </c:pt>
                <c:pt idx="45827">
                  <c:v>116.34114583333333</c:v>
                </c:pt>
                <c:pt idx="45828">
                  <c:v>116.34375</c:v>
                </c:pt>
                <c:pt idx="45829">
                  <c:v>116.34635416666667</c:v>
                </c:pt>
                <c:pt idx="45830">
                  <c:v>116.34895833333333</c:v>
                </c:pt>
                <c:pt idx="45831">
                  <c:v>116.3515625</c:v>
                </c:pt>
                <c:pt idx="45832">
                  <c:v>116.35416666666667</c:v>
                </c:pt>
                <c:pt idx="45833">
                  <c:v>116.35677083333333</c:v>
                </c:pt>
                <c:pt idx="45834">
                  <c:v>116.359375</c:v>
                </c:pt>
                <c:pt idx="45835">
                  <c:v>116.36197916666667</c:v>
                </c:pt>
                <c:pt idx="45836">
                  <c:v>116.36458333333333</c:v>
                </c:pt>
                <c:pt idx="45837">
                  <c:v>116.3671875</c:v>
                </c:pt>
                <c:pt idx="45838">
                  <c:v>116.36979166666667</c:v>
                </c:pt>
                <c:pt idx="45839">
                  <c:v>116.37239583333333</c:v>
                </c:pt>
                <c:pt idx="45840">
                  <c:v>116.375</c:v>
                </c:pt>
                <c:pt idx="45841">
                  <c:v>116.37760416666667</c:v>
                </c:pt>
                <c:pt idx="45842">
                  <c:v>116.38020833333333</c:v>
                </c:pt>
                <c:pt idx="45843">
                  <c:v>116.3828125</c:v>
                </c:pt>
                <c:pt idx="45844">
                  <c:v>116.38541666666667</c:v>
                </c:pt>
                <c:pt idx="45845">
                  <c:v>116.38802083333333</c:v>
                </c:pt>
                <c:pt idx="45846">
                  <c:v>116.390625</c:v>
                </c:pt>
                <c:pt idx="45847">
                  <c:v>116.39322916666667</c:v>
                </c:pt>
                <c:pt idx="45848">
                  <c:v>116.39583333333333</c:v>
                </c:pt>
                <c:pt idx="45849">
                  <c:v>116.3984375</c:v>
                </c:pt>
                <c:pt idx="45850">
                  <c:v>116.40104166666667</c:v>
                </c:pt>
                <c:pt idx="45851">
                  <c:v>116.40364583333333</c:v>
                </c:pt>
                <c:pt idx="45852">
                  <c:v>116.40625</c:v>
                </c:pt>
                <c:pt idx="45853">
                  <c:v>116.40885416666667</c:v>
                </c:pt>
                <c:pt idx="45854">
                  <c:v>116.41145833333333</c:v>
                </c:pt>
                <c:pt idx="45855">
                  <c:v>116.4140625</c:v>
                </c:pt>
                <c:pt idx="45856">
                  <c:v>116.41666666666667</c:v>
                </c:pt>
                <c:pt idx="45857">
                  <c:v>116.41927083333333</c:v>
                </c:pt>
                <c:pt idx="45858">
                  <c:v>116.421875</c:v>
                </c:pt>
                <c:pt idx="45859">
                  <c:v>116.42447916666667</c:v>
                </c:pt>
                <c:pt idx="45860">
                  <c:v>116.42708333333333</c:v>
                </c:pt>
                <c:pt idx="45861">
                  <c:v>116.4296875</c:v>
                </c:pt>
                <c:pt idx="45862">
                  <c:v>116.43229166666667</c:v>
                </c:pt>
                <c:pt idx="45863">
                  <c:v>116.43489583333333</c:v>
                </c:pt>
                <c:pt idx="45864">
                  <c:v>116.4375</c:v>
                </c:pt>
                <c:pt idx="45865">
                  <c:v>116.44010416666667</c:v>
                </c:pt>
                <c:pt idx="45866">
                  <c:v>116.44270833333333</c:v>
                </c:pt>
                <c:pt idx="45867">
                  <c:v>116.4453125</c:v>
                </c:pt>
                <c:pt idx="45868">
                  <c:v>116.44791666666667</c:v>
                </c:pt>
                <c:pt idx="45869">
                  <c:v>116.45052083333333</c:v>
                </c:pt>
                <c:pt idx="45870">
                  <c:v>116.453125</c:v>
                </c:pt>
                <c:pt idx="45871">
                  <c:v>116.45572916666667</c:v>
                </c:pt>
                <c:pt idx="45872">
                  <c:v>116.45833333333333</c:v>
                </c:pt>
                <c:pt idx="45873">
                  <c:v>116.4609375</c:v>
                </c:pt>
                <c:pt idx="45874">
                  <c:v>116.46354166666667</c:v>
                </c:pt>
                <c:pt idx="45875">
                  <c:v>116.46614583333333</c:v>
                </c:pt>
                <c:pt idx="45876">
                  <c:v>116.46875</c:v>
                </c:pt>
                <c:pt idx="45877">
                  <c:v>116.47135416666667</c:v>
                </c:pt>
                <c:pt idx="45878">
                  <c:v>116.47395833333333</c:v>
                </c:pt>
                <c:pt idx="45879">
                  <c:v>116.4765625</c:v>
                </c:pt>
                <c:pt idx="45880">
                  <c:v>116.47916666666667</c:v>
                </c:pt>
                <c:pt idx="45881">
                  <c:v>116.48177083333333</c:v>
                </c:pt>
                <c:pt idx="45882">
                  <c:v>116.484375</c:v>
                </c:pt>
                <c:pt idx="45883">
                  <c:v>116.48697916666667</c:v>
                </c:pt>
                <c:pt idx="45884">
                  <c:v>116.48958333333333</c:v>
                </c:pt>
                <c:pt idx="45885">
                  <c:v>116.4921875</c:v>
                </c:pt>
                <c:pt idx="45886">
                  <c:v>116.49479166666667</c:v>
                </c:pt>
                <c:pt idx="45887">
                  <c:v>116.49739583333333</c:v>
                </c:pt>
                <c:pt idx="45888">
                  <c:v>116.5</c:v>
                </c:pt>
                <c:pt idx="45889">
                  <c:v>116.50260416666667</c:v>
                </c:pt>
                <c:pt idx="45890">
                  <c:v>116.50520833333333</c:v>
                </c:pt>
                <c:pt idx="45891">
                  <c:v>116.5078125</c:v>
                </c:pt>
                <c:pt idx="45892">
                  <c:v>116.51041666666667</c:v>
                </c:pt>
                <c:pt idx="45893">
                  <c:v>116.51302083333333</c:v>
                </c:pt>
                <c:pt idx="45894">
                  <c:v>116.515625</c:v>
                </c:pt>
                <c:pt idx="45895">
                  <c:v>116.51822916666667</c:v>
                </c:pt>
                <c:pt idx="45896">
                  <c:v>116.52083333333333</c:v>
                </c:pt>
                <c:pt idx="45897">
                  <c:v>116.5234375</c:v>
                </c:pt>
                <c:pt idx="45898">
                  <c:v>116.52604166666667</c:v>
                </c:pt>
                <c:pt idx="45899">
                  <c:v>116.52864583333333</c:v>
                </c:pt>
                <c:pt idx="45900">
                  <c:v>116.53125</c:v>
                </c:pt>
                <c:pt idx="45901">
                  <c:v>116.53385416666667</c:v>
                </c:pt>
                <c:pt idx="45902">
                  <c:v>116.53645833333333</c:v>
                </c:pt>
                <c:pt idx="45903">
                  <c:v>116.5390625</c:v>
                </c:pt>
                <c:pt idx="45904">
                  <c:v>116.54166666666667</c:v>
                </c:pt>
                <c:pt idx="45905">
                  <c:v>116.54427083333333</c:v>
                </c:pt>
                <c:pt idx="45906">
                  <c:v>116.546875</c:v>
                </c:pt>
                <c:pt idx="45907">
                  <c:v>116.54947916666667</c:v>
                </c:pt>
                <c:pt idx="45908">
                  <c:v>116.55208333333333</c:v>
                </c:pt>
                <c:pt idx="45909">
                  <c:v>116.5546875</c:v>
                </c:pt>
                <c:pt idx="45910">
                  <c:v>116.55729166666667</c:v>
                </c:pt>
                <c:pt idx="45911">
                  <c:v>116.55989583333333</c:v>
                </c:pt>
                <c:pt idx="45912">
                  <c:v>116.5625</c:v>
                </c:pt>
                <c:pt idx="45913">
                  <c:v>116.56510416666667</c:v>
                </c:pt>
                <c:pt idx="45914">
                  <c:v>116.56770833333333</c:v>
                </c:pt>
                <c:pt idx="45915">
                  <c:v>116.5703125</c:v>
                </c:pt>
                <c:pt idx="45916">
                  <c:v>116.57291666666667</c:v>
                </c:pt>
                <c:pt idx="45917">
                  <c:v>116.57552083333333</c:v>
                </c:pt>
                <c:pt idx="45918">
                  <c:v>116.578125</c:v>
                </c:pt>
                <c:pt idx="45919">
                  <c:v>116.58072916666667</c:v>
                </c:pt>
                <c:pt idx="45920">
                  <c:v>116.58333333333333</c:v>
                </c:pt>
                <c:pt idx="45921">
                  <c:v>116.5859375</c:v>
                </c:pt>
                <c:pt idx="45922">
                  <c:v>116.58854166666667</c:v>
                </c:pt>
                <c:pt idx="45923">
                  <c:v>116.59114583333333</c:v>
                </c:pt>
                <c:pt idx="45924">
                  <c:v>116.59375</c:v>
                </c:pt>
                <c:pt idx="45925">
                  <c:v>116.59635416666667</c:v>
                </c:pt>
                <c:pt idx="45926">
                  <c:v>116.59895833333333</c:v>
                </c:pt>
                <c:pt idx="45927">
                  <c:v>116.6015625</c:v>
                </c:pt>
                <c:pt idx="45928">
                  <c:v>116.60416666666667</c:v>
                </c:pt>
                <c:pt idx="45929">
                  <c:v>116.60677083333333</c:v>
                </c:pt>
                <c:pt idx="45930">
                  <c:v>116.609375</c:v>
                </c:pt>
                <c:pt idx="45931">
                  <c:v>116.61197916666667</c:v>
                </c:pt>
                <c:pt idx="45932">
                  <c:v>116.61458333333333</c:v>
                </c:pt>
                <c:pt idx="45933">
                  <c:v>116.6171875</c:v>
                </c:pt>
                <c:pt idx="45934">
                  <c:v>116.61979166666667</c:v>
                </c:pt>
                <c:pt idx="45935">
                  <c:v>116.62239583333333</c:v>
                </c:pt>
                <c:pt idx="45936">
                  <c:v>116.625</c:v>
                </c:pt>
                <c:pt idx="45937">
                  <c:v>116.62760416666667</c:v>
                </c:pt>
                <c:pt idx="45938">
                  <c:v>116.63020833333333</c:v>
                </c:pt>
                <c:pt idx="45939">
                  <c:v>116.6328125</c:v>
                </c:pt>
                <c:pt idx="45940">
                  <c:v>116.63541666666667</c:v>
                </c:pt>
                <c:pt idx="45941">
                  <c:v>116.63802083333333</c:v>
                </c:pt>
                <c:pt idx="45942">
                  <c:v>116.640625</c:v>
                </c:pt>
                <c:pt idx="45943">
                  <c:v>116.64322916666667</c:v>
                </c:pt>
                <c:pt idx="45944">
                  <c:v>116.64583333333333</c:v>
                </c:pt>
                <c:pt idx="45945">
                  <c:v>116.6484375</c:v>
                </c:pt>
                <c:pt idx="45946">
                  <c:v>116.65104166666667</c:v>
                </c:pt>
                <c:pt idx="45947">
                  <c:v>116.65364583333333</c:v>
                </c:pt>
                <c:pt idx="45948">
                  <c:v>116.65625</c:v>
                </c:pt>
                <c:pt idx="45949">
                  <c:v>116.65885416666667</c:v>
                </c:pt>
                <c:pt idx="45950">
                  <c:v>116.66145833333333</c:v>
                </c:pt>
                <c:pt idx="45951">
                  <c:v>116.6640625</c:v>
                </c:pt>
                <c:pt idx="45952">
                  <c:v>116.66666666666667</c:v>
                </c:pt>
                <c:pt idx="45953">
                  <c:v>116.66927083333333</c:v>
                </c:pt>
                <c:pt idx="45954">
                  <c:v>116.671875</c:v>
                </c:pt>
                <c:pt idx="45955">
                  <c:v>116.67447916666667</c:v>
                </c:pt>
                <c:pt idx="45956">
                  <c:v>116.67708333333333</c:v>
                </c:pt>
                <c:pt idx="45957">
                  <c:v>116.6796875</c:v>
                </c:pt>
                <c:pt idx="45958">
                  <c:v>116.68229166666667</c:v>
                </c:pt>
                <c:pt idx="45959">
                  <c:v>116.68489583333333</c:v>
                </c:pt>
                <c:pt idx="45960">
                  <c:v>116.6875</c:v>
                </c:pt>
                <c:pt idx="45961">
                  <c:v>116.69010416666667</c:v>
                </c:pt>
                <c:pt idx="45962">
                  <c:v>116.69270833333333</c:v>
                </c:pt>
                <c:pt idx="45963">
                  <c:v>116.6953125</c:v>
                </c:pt>
                <c:pt idx="45964">
                  <c:v>116.69791666666667</c:v>
                </c:pt>
                <c:pt idx="45965">
                  <c:v>116.70052083333333</c:v>
                </c:pt>
                <c:pt idx="45966">
                  <c:v>116.703125</c:v>
                </c:pt>
                <c:pt idx="45967">
                  <c:v>116.70572916666667</c:v>
                </c:pt>
                <c:pt idx="45968">
                  <c:v>116.70833333333333</c:v>
                </c:pt>
                <c:pt idx="45969">
                  <c:v>116.7109375</c:v>
                </c:pt>
                <c:pt idx="45970">
                  <c:v>116.71354166666667</c:v>
                </c:pt>
                <c:pt idx="45971">
                  <c:v>116.71614583333333</c:v>
                </c:pt>
                <c:pt idx="45972">
                  <c:v>116.71875</c:v>
                </c:pt>
                <c:pt idx="45973">
                  <c:v>116.72135416666667</c:v>
                </c:pt>
                <c:pt idx="45974">
                  <c:v>116.72395833333333</c:v>
                </c:pt>
                <c:pt idx="45975">
                  <c:v>116.7265625</c:v>
                </c:pt>
                <c:pt idx="45976">
                  <c:v>116.72916666666667</c:v>
                </c:pt>
                <c:pt idx="45977">
                  <c:v>116.73177083333333</c:v>
                </c:pt>
                <c:pt idx="45978">
                  <c:v>116.734375</c:v>
                </c:pt>
                <c:pt idx="45979">
                  <c:v>116.73697916666667</c:v>
                </c:pt>
                <c:pt idx="45980">
                  <c:v>116.73958333333333</c:v>
                </c:pt>
                <c:pt idx="45981">
                  <c:v>116.7421875</c:v>
                </c:pt>
                <c:pt idx="45982">
                  <c:v>116.74479166666667</c:v>
                </c:pt>
                <c:pt idx="45983">
                  <c:v>116.74739583333333</c:v>
                </c:pt>
                <c:pt idx="45984">
                  <c:v>116.75</c:v>
                </c:pt>
                <c:pt idx="45985">
                  <c:v>116.75260416666667</c:v>
                </c:pt>
                <c:pt idx="45986">
                  <c:v>116.75520833333333</c:v>
                </c:pt>
                <c:pt idx="45987">
                  <c:v>116.7578125</c:v>
                </c:pt>
                <c:pt idx="45988">
                  <c:v>116.76041666666667</c:v>
                </c:pt>
                <c:pt idx="45989">
                  <c:v>116.76302083333333</c:v>
                </c:pt>
                <c:pt idx="45990">
                  <c:v>116.765625</c:v>
                </c:pt>
                <c:pt idx="45991">
                  <c:v>116.76822916666667</c:v>
                </c:pt>
                <c:pt idx="45992">
                  <c:v>116.77083333333333</c:v>
                </c:pt>
                <c:pt idx="45993">
                  <c:v>116.7734375</c:v>
                </c:pt>
                <c:pt idx="45994">
                  <c:v>116.77604166666667</c:v>
                </c:pt>
                <c:pt idx="45995">
                  <c:v>116.77864583333333</c:v>
                </c:pt>
                <c:pt idx="45996">
                  <c:v>116.78125</c:v>
                </c:pt>
                <c:pt idx="45997">
                  <c:v>116.78385416666667</c:v>
                </c:pt>
                <c:pt idx="45998">
                  <c:v>116.78645833333333</c:v>
                </c:pt>
                <c:pt idx="45999">
                  <c:v>116.7890625</c:v>
                </c:pt>
                <c:pt idx="46000">
                  <c:v>116.79166666666667</c:v>
                </c:pt>
                <c:pt idx="46001">
                  <c:v>116.79427083333333</c:v>
                </c:pt>
                <c:pt idx="46002">
                  <c:v>116.796875</c:v>
                </c:pt>
                <c:pt idx="46003">
                  <c:v>116.79947916666667</c:v>
                </c:pt>
                <c:pt idx="46004">
                  <c:v>116.80208333333333</c:v>
                </c:pt>
                <c:pt idx="46005">
                  <c:v>116.8046875</c:v>
                </c:pt>
                <c:pt idx="46006">
                  <c:v>116.80729166666667</c:v>
                </c:pt>
                <c:pt idx="46007">
                  <c:v>116.80989583333333</c:v>
                </c:pt>
                <c:pt idx="46008">
                  <c:v>116.8125</c:v>
                </c:pt>
                <c:pt idx="46009">
                  <c:v>116.81510416666667</c:v>
                </c:pt>
                <c:pt idx="46010">
                  <c:v>116.81770833333333</c:v>
                </c:pt>
                <c:pt idx="46011">
                  <c:v>116.8203125</c:v>
                </c:pt>
                <c:pt idx="46012">
                  <c:v>116.82291666666667</c:v>
                </c:pt>
                <c:pt idx="46013">
                  <c:v>116.82552083333333</c:v>
                </c:pt>
                <c:pt idx="46014">
                  <c:v>116.828125</c:v>
                </c:pt>
                <c:pt idx="46015">
                  <c:v>116.83072916666667</c:v>
                </c:pt>
                <c:pt idx="46016">
                  <c:v>116.83333333333333</c:v>
                </c:pt>
                <c:pt idx="46017">
                  <c:v>116.8359375</c:v>
                </c:pt>
                <c:pt idx="46018">
                  <c:v>116.83854166666667</c:v>
                </c:pt>
                <c:pt idx="46019">
                  <c:v>116.84114583333333</c:v>
                </c:pt>
                <c:pt idx="46020">
                  <c:v>116.84375</c:v>
                </c:pt>
                <c:pt idx="46021">
                  <c:v>116.84635416666667</c:v>
                </c:pt>
                <c:pt idx="46022">
                  <c:v>116.84895833333333</c:v>
                </c:pt>
                <c:pt idx="46023">
                  <c:v>116.8515625</c:v>
                </c:pt>
                <c:pt idx="46024">
                  <c:v>116.85416666666667</c:v>
                </c:pt>
                <c:pt idx="46025">
                  <c:v>116.85677083333333</c:v>
                </c:pt>
                <c:pt idx="46026">
                  <c:v>116.859375</c:v>
                </c:pt>
                <c:pt idx="46027">
                  <c:v>116.86197916666667</c:v>
                </c:pt>
                <c:pt idx="46028">
                  <c:v>116.86458333333333</c:v>
                </c:pt>
                <c:pt idx="46029">
                  <c:v>116.8671875</c:v>
                </c:pt>
                <c:pt idx="46030">
                  <c:v>116.86979166666667</c:v>
                </c:pt>
                <c:pt idx="46031">
                  <c:v>116.87239583333333</c:v>
                </c:pt>
                <c:pt idx="46032">
                  <c:v>116.875</c:v>
                </c:pt>
                <c:pt idx="46033">
                  <c:v>116.87760416666667</c:v>
                </c:pt>
                <c:pt idx="46034">
                  <c:v>116.88020833333333</c:v>
                </c:pt>
                <c:pt idx="46035">
                  <c:v>116.8828125</c:v>
                </c:pt>
                <c:pt idx="46036">
                  <c:v>116.88541666666667</c:v>
                </c:pt>
                <c:pt idx="46037">
                  <c:v>116.88802083333333</c:v>
                </c:pt>
                <c:pt idx="46038">
                  <c:v>116.890625</c:v>
                </c:pt>
                <c:pt idx="46039">
                  <c:v>116.89322916666667</c:v>
                </c:pt>
                <c:pt idx="46040">
                  <c:v>116.89583333333333</c:v>
                </c:pt>
                <c:pt idx="46041">
                  <c:v>116.8984375</c:v>
                </c:pt>
                <c:pt idx="46042">
                  <c:v>116.90104166666667</c:v>
                </c:pt>
                <c:pt idx="46043">
                  <c:v>116.90364583333333</c:v>
                </c:pt>
                <c:pt idx="46044">
                  <c:v>116.90625</c:v>
                </c:pt>
                <c:pt idx="46045">
                  <c:v>116.90885416666667</c:v>
                </c:pt>
                <c:pt idx="46046">
                  <c:v>116.91145833333333</c:v>
                </c:pt>
                <c:pt idx="46047">
                  <c:v>116.9140625</c:v>
                </c:pt>
                <c:pt idx="46048">
                  <c:v>116.91666666666667</c:v>
                </c:pt>
                <c:pt idx="46049">
                  <c:v>116.91927083333333</c:v>
                </c:pt>
                <c:pt idx="46050">
                  <c:v>116.921875</c:v>
                </c:pt>
                <c:pt idx="46051">
                  <c:v>116.92447916666667</c:v>
                </c:pt>
                <c:pt idx="46052">
                  <c:v>116.92708333333333</c:v>
                </c:pt>
                <c:pt idx="46053">
                  <c:v>116.9296875</c:v>
                </c:pt>
                <c:pt idx="46054">
                  <c:v>116.93229166666667</c:v>
                </c:pt>
                <c:pt idx="46055">
                  <c:v>116.93489583333333</c:v>
                </c:pt>
                <c:pt idx="46056">
                  <c:v>116.9375</c:v>
                </c:pt>
                <c:pt idx="46057">
                  <c:v>116.94010416666667</c:v>
                </c:pt>
                <c:pt idx="46058">
                  <c:v>116.94270833333333</c:v>
                </c:pt>
                <c:pt idx="46059">
                  <c:v>116.9453125</c:v>
                </c:pt>
                <c:pt idx="46060">
                  <c:v>116.94791666666667</c:v>
                </c:pt>
                <c:pt idx="46061">
                  <c:v>116.95052083333333</c:v>
                </c:pt>
                <c:pt idx="46062">
                  <c:v>116.953125</c:v>
                </c:pt>
                <c:pt idx="46063">
                  <c:v>116.95572916666667</c:v>
                </c:pt>
                <c:pt idx="46064">
                  <c:v>116.95833333333333</c:v>
                </c:pt>
                <c:pt idx="46065">
                  <c:v>116.9609375</c:v>
                </c:pt>
                <c:pt idx="46066">
                  <c:v>116.96354166666667</c:v>
                </c:pt>
                <c:pt idx="46067">
                  <c:v>116.96614583333333</c:v>
                </c:pt>
                <c:pt idx="46068">
                  <c:v>116.96875</c:v>
                </c:pt>
                <c:pt idx="46069">
                  <c:v>116.97135416666667</c:v>
                </c:pt>
                <c:pt idx="46070">
                  <c:v>116.97395833333333</c:v>
                </c:pt>
                <c:pt idx="46071">
                  <c:v>116.9765625</c:v>
                </c:pt>
                <c:pt idx="46072">
                  <c:v>116.97916666666667</c:v>
                </c:pt>
                <c:pt idx="46073">
                  <c:v>116.98177083333333</c:v>
                </c:pt>
                <c:pt idx="46074">
                  <c:v>116.984375</c:v>
                </c:pt>
                <c:pt idx="46075">
                  <c:v>116.98697916666667</c:v>
                </c:pt>
                <c:pt idx="46076">
                  <c:v>116.98958333333333</c:v>
                </c:pt>
                <c:pt idx="46077">
                  <c:v>116.9921875</c:v>
                </c:pt>
                <c:pt idx="46078">
                  <c:v>116.99479166666667</c:v>
                </c:pt>
                <c:pt idx="46079">
                  <c:v>116.99739583333333</c:v>
                </c:pt>
                <c:pt idx="46080">
                  <c:v>117</c:v>
                </c:pt>
                <c:pt idx="46081">
                  <c:v>117.00260416666667</c:v>
                </c:pt>
                <c:pt idx="46082">
                  <c:v>117.00520833333333</c:v>
                </c:pt>
                <c:pt idx="46083">
                  <c:v>117.0078125</c:v>
                </c:pt>
                <c:pt idx="46084">
                  <c:v>117.01041666666667</c:v>
                </c:pt>
                <c:pt idx="46085">
                  <c:v>117.01302083333333</c:v>
                </c:pt>
                <c:pt idx="46086">
                  <c:v>117.015625</c:v>
                </c:pt>
                <c:pt idx="46087">
                  <c:v>117.01822916666667</c:v>
                </c:pt>
                <c:pt idx="46088">
                  <c:v>117.02083333333333</c:v>
                </c:pt>
                <c:pt idx="46089">
                  <c:v>117.0234375</c:v>
                </c:pt>
                <c:pt idx="46090">
                  <c:v>117.02604166666667</c:v>
                </c:pt>
                <c:pt idx="46091">
                  <c:v>117.02864583333333</c:v>
                </c:pt>
                <c:pt idx="46092">
                  <c:v>117.03125</c:v>
                </c:pt>
                <c:pt idx="46093">
                  <c:v>117.03385416666667</c:v>
                </c:pt>
                <c:pt idx="46094">
                  <c:v>117.03645833333333</c:v>
                </c:pt>
                <c:pt idx="46095">
                  <c:v>117.0390625</c:v>
                </c:pt>
                <c:pt idx="46096">
                  <c:v>117.04166666666667</c:v>
                </c:pt>
                <c:pt idx="46097">
                  <c:v>117.04427083333333</c:v>
                </c:pt>
                <c:pt idx="46098">
                  <c:v>117.046875</c:v>
                </c:pt>
                <c:pt idx="46099">
                  <c:v>117.04947916666667</c:v>
                </c:pt>
                <c:pt idx="46100">
                  <c:v>117.05208333333333</c:v>
                </c:pt>
                <c:pt idx="46101">
                  <c:v>117.0546875</c:v>
                </c:pt>
                <c:pt idx="46102">
                  <c:v>117.05729166666667</c:v>
                </c:pt>
                <c:pt idx="46103">
                  <c:v>117.05989583333333</c:v>
                </c:pt>
                <c:pt idx="46104">
                  <c:v>117.0625</c:v>
                </c:pt>
                <c:pt idx="46105">
                  <c:v>117.06510416666667</c:v>
                </c:pt>
                <c:pt idx="46106">
                  <c:v>117.06770833333333</c:v>
                </c:pt>
                <c:pt idx="46107">
                  <c:v>117.0703125</c:v>
                </c:pt>
                <c:pt idx="46108">
                  <c:v>117.07291666666667</c:v>
                </c:pt>
                <c:pt idx="46109">
                  <c:v>117.07552083333333</c:v>
                </c:pt>
                <c:pt idx="46110">
                  <c:v>117.078125</c:v>
                </c:pt>
                <c:pt idx="46111">
                  <c:v>117.08072916666667</c:v>
                </c:pt>
                <c:pt idx="46112">
                  <c:v>117.08333333333333</c:v>
                </c:pt>
                <c:pt idx="46113">
                  <c:v>117.0859375</c:v>
                </c:pt>
                <c:pt idx="46114">
                  <c:v>117.08854166666667</c:v>
                </c:pt>
                <c:pt idx="46115">
                  <c:v>117.09114583333333</c:v>
                </c:pt>
                <c:pt idx="46116">
                  <c:v>117.09375</c:v>
                </c:pt>
                <c:pt idx="46117">
                  <c:v>117.09635416666667</c:v>
                </c:pt>
                <c:pt idx="46118">
                  <c:v>117.09895833333333</c:v>
                </c:pt>
                <c:pt idx="46119">
                  <c:v>117.1015625</c:v>
                </c:pt>
                <c:pt idx="46120">
                  <c:v>117.10416666666667</c:v>
                </c:pt>
                <c:pt idx="46121">
                  <c:v>117.10677083333333</c:v>
                </c:pt>
                <c:pt idx="46122">
                  <c:v>117.109375</c:v>
                </c:pt>
                <c:pt idx="46123">
                  <c:v>117.11197916666667</c:v>
                </c:pt>
                <c:pt idx="46124">
                  <c:v>117.11458333333333</c:v>
                </c:pt>
                <c:pt idx="46125">
                  <c:v>117.1171875</c:v>
                </c:pt>
                <c:pt idx="46126">
                  <c:v>117.11979166666667</c:v>
                </c:pt>
                <c:pt idx="46127">
                  <c:v>117.12239583333333</c:v>
                </c:pt>
                <c:pt idx="46128">
                  <c:v>117.125</c:v>
                </c:pt>
                <c:pt idx="46129">
                  <c:v>117.12760416666667</c:v>
                </c:pt>
                <c:pt idx="46130">
                  <c:v>117.13020833333333</c:v>
                </c:pt>
                <c:pt idx="46131">
                  <c:v>117.1328125</c:v>
                </c:pt>
                <c:pt idx="46132">
                  <c:v>117.13541666666667</c:v>
                </c:pt>
                <c:pt idx="46133">
                  <c:v>117.13802083333333</c:v>
                </c:pt>
                <c:pt idx="46134">
                  <c:v>117.140625</c:v>
                </c:pt>
                <c:pt idx="46135">
                  <c:v>117.14322916666667</c:v>
                </c:pt>
                <c:pt idx="46136">
                  <c:v>117.14583333333333</c:v>
                </c:pt>
                <c:pt idx="46137">
                  <c:v>117.1484375</c:v>
                </c:pt>
                <c:pt idx="46138">
                  <c:v>117.15104166666667</c:v>
                </c:pt>
                <c:pt idx="46139">
                  <c:v>117.15364583333333</c:v>
                </c:pt>
                <c:pt idx="46140">
                  <c:v>117.15625</c:v>
                </c:pt>
                <c:pt idx="46141">
                  <c:v>117.15885416666667</c:v>
                </c:pt>
                <c:pt idx="46142">
                  <c:v>117.16145833333333</c:v>
                </c:pt>
                <c:pt idx="46143">
                  <c:v>117.1640625</c:v>
                </c:pt>
                <c:pt idx="46144">
                  <c:v>117.16666666666667</c:v>
                </c:pt>
                <c:pt idx="46145">
                  <c:v>117.16927083333333</c:v>
                </c:pt>
                <c:pt idx="46146">
                  <c:v>117.171875</c:v>
                </c:pt>
                <c:pt idx="46147">
                  <c:v>117.17447916666667</c:v>
                </c:pt>
                <c:pt idx="46148">
                  <c:v>117.17708333333333</c:v>
                </c:pt>
                <c:pt idx="46149">
                  <c:v>117.1796875</c:v>
                </c:pt>
                <c:pt idx="46150">
                  <c:v>117.18229166666667</c:v>
                </c:pt>
                <c:pt idx="46151">
                  <c:v>117.18489583333333</c:v>
                </c:pt>
                <c:pt idx="46152">
                  <c:v>117.1875</c:v>
                </c:pt>
                <c:pt idx="46153">
                  <c:v>117.19010416666667</c:v>
                </c:pt>
                <c:pt idx="46154">
                  <c:v>117.19270833333333</c:v>
                </c:pt>
                <c:pt idx="46155">
                  <c:v>117.1953125</c:v>
                </c:pt>
                <c:pt idx="46156">
                  <c:v>117.19791666666667</c:v>
                </c:pt>
                <c:pt idx="46157">
                  <c:v>117.20052083333333</c:v>
                </c:pt>
                <c:pt idx="46158">
                  <c:v>117.203125</c:v>
                </c:pt>
                <c:pt idx="46159">
                  <c:v>117.20572916666667</c:v>
                </c:pt>
                <c:pt idx="46160">
                  <c:v>117.20833333333333</c:v>
                </c:pt>
                <c:pt idx="46161">
                  <c:v>117.2109375</c:v>
                </c:pt>
                <c:pt idx="46162">
                  <c:v>117.21354166666667</c:v>
                </c:pt>
                <c:pt idx="46163">
                  <c:v>117.21614583333333</c:v>
                </c:pt>
                <c:pt idx="46164">
                  <c:v>117.21875</c:v>
                </c:pt>
                <c:pt idx="46165">
                  <c:v>117.22135416666667</c:v>
                </c:pt>
                <c:pt idx="46166">
                  <c:v>117.22395833333333</c:v>
                </c:pt>
                <c:pt idx="46167">
                  <c:v>117.2265625</c:v>
                </c:pt>
                <c:pt idx="46168">
                  <c:v>117.22916666666667</c:v>
                </c:pt>
                <c:pt idx="46169">
                  <c:v>117.23177083333333</c:v>
                </c:pt>
                <c:pt idx="46170">
                  <c:v>117.234375</c:v>
                </c:pt>
                <c:pt idx="46171">
                  <c:v>117.23697916666667</c:v>
                </c:pt>
                <c:pt idx="46172">
                  <c:v>117.23958333333333</c:v>
                </c:pt>
                <c:pt idx="46173">
                  <c:v>117.2421875</c:v>
                </c:pt>
                <c:pt idx="46174">
                  <c:v>117.24479166666667</c:v>
                </c:pt>
                <c:pt idx="46175">
                  <c:v>117.24739583333333</c:v>
                </c:pt>
                <c:pt idx="46176">
                  <c:v>117.25</c:v>
                </c:pt>
                <c:pt idx="46177">
                  <c:v>117.25260416666667</c:v>
                </c:pt>
                <c:pt idx="46178">
                  <c:v>117.25520833333333</c:v>
                </c:pt>
                <c:pt idx="46179">
                  <c:v>117.2578125</c:v>
                </c:pt>
                <c:pt idx="46180">
                  <c:v>117.26041666666667</c:v>
                </c:pt>
                <c:pt idx="46181">
                  <c:v>117.26302083333333</c:v>
                </c:pt>
                <c:pt idx="46182">
                  <c:v>117.265625</c:v>
                </c:pt>
                <c:pt idx="46183">
                  <c:v>117.26822916666667</c:v>
                </c:pt>
                <c:pt idx="46184">
                  <c:v>117.27083333333333</c:v>
                </c:pt>
                <c:pt idx="46185">
                  <c:v>117.2734375</c:v>
                </c:pt>
                <c:pt idx="46186">
                  <c:v>117.27604166666667</c:v>
                </c:pt>
                <c:pt idx="46187">
                  <c:v>117.27864583333333</c:v>
                </c:pt>
                <c:pt idx="46188">
                  <c:v>117.28125</c:v>
                </c:pt>
                <c:pt idx="46189">
                  <c:v>117.28385416666667</c:v>
                </c:pt>
                <c:pt idx="46190">
                  <c:v>117.28645833333333</c:v>
                </c:pt>
                <c:pt idx="46191">
                  <c:v>117.2890625</c:v>
                </c:pt>
                <c:pt idx="46192">
                  <c:v>117.29166666666667</c:v>
                </c:pt>
                <c:pt idx="46193">
                  <c:v>117.29427083333333</c:v>
                </c:pt>
                <c:pt idx="46194">
                  <c:v>117.296875</c:v>
                </c:pt>
                <c:pt idx="46195">
                  <c:v>117.29947916666667</c:v>
                </c:pt>
                <c:pt idx="46196">
                  <c:v>117.30208333333333</c:v>
                </c:pt>
                <c:pt idx="46197">
                  <c:v>117.3046875</c:v>
                </c:pt>
                <c:pt idx="46198">
                  <c:v>117.30729166666667</c:v>
                </c:pt>
                <c:pt idx="46199">
                  <c:v>117.30989583333333</c:v>
                </c:pt>
                <c:pt idx="46200">
                  <c:v>117.3125</c:v>
                </c:pt>
                <c:pt idx="46201">
                  <c:v>117.31510416666667</c:v>
                </c:pt>
                <c:pt idx="46202">
                  <c:v>117.31770833333333</c:v>
                </c:pt>
                <c:pt idx="46203">
                  <c:v>117.3203125</c:v>
                </c:pt>
                <c:pt idx="46204">
                  <c:v>117.32291666666667</c:v>
                </c:pt>
                <c:pt idx="46205">
                  <c:v>117.32552083333333</c:v>
                </c:pt>
                <c:pt idx="46206">
                  <c:v>117.328125</c:v>
                </c:pt>
                <c:pt idx="46207">
                  <c:v>117.33072916666667</c:v>
                </c:pt>
                <c:pt idx="46208">
                  <c:v>117.33333333333333</c:v>
                </c:pt>
                <c:pt idx="46209">
                  <c:v>117.3359375</c:v>
                </c:pt>
                <c:pt idx="46210">
                  <c:v>117.33854166666667</c:v>
                </c:pt>
                <c:pt idx="46211">
                  <c:v>117.34114583333333</c:v>
                </c:pt>
                <c:pt idx="46212">
                  <c:v>117.34375</c:v>
                </c:pt>
                <c:pt idx="46213">
                  <c:v>117.34635416666667</c:v>
                </c:pt>
                <c:pt idx="46214">
                  <c:v>117.34895833333333</c:v>
                </c:pt>
                <c:pt idx="46215">
                  <c:v>117.3515625</c:v>
                </c:pt>
                <c:pt idx="46216">
                  <c:v>117.35416666666667</c:v>
                </c:pt>
                <c:pt idx="46217">
                  <c:v>117.35677083333333</c:v>
                </c:pt>
                <c:pt idx="46218">
                  <c:v>117.359375</c:v>
                </c:pt>
                <c:pt idx="46219">
                  <c:v>117.36197916666667</c:v>
                </c:pt>
                <c:pt idx="46220">
                  <c:v>117.36458333333333</c:v>
                </c:pt>
                <c:pt idx="46221">
                  <c:v>117.3671875</c:v>
                </c:pt>
                <c:pt idx="46222">
                  <c:v>117.36979166666667</c:v>
                </c:pt>
                <c:pt idx="46223">
                  <c:v>117.37239583333333</c:v>
                </c:pt>
                <c:pt idx="46224">
                  <c:v>117.375</c:v>
                </c:pt>
                <c:pt idx="46225">
                  <c:v>117.37760416666667</c:v>
                </c:pt>
                <c:pt idx="46226">
                  <c:v>117.38020833333333</c:v>
                </c:pt>
                <c:pt idx="46227">
                  <c:v>117.3828125</c:v>
                </c:pt>
                <c:pt idx="46228">
                  <c:v>117.38541666666667</c:v>
                </c:pt>
                <c:pt idx="46229">
                  <c:v>117.38802083333333</c:v>
                </c:pt>
                <c:pt idx="46230">
                  <c:v>117.390625</c:v>
                </c:pt>
                <c:pt idx="46231">
                  <c:v>117.39322916666667</c:v>
                </c:pt>
                <c:pt idx="46232">
                  <c:v>117.39583333333333</c:v>
                </c:pt>
                <c:pt idx="46233">
                  <c:v>117.3984375</c:v>
                </c:pt>
                <c:pt idx="46234">
                  <c:v>117.40104166666667</c:v>
                </c:pt>
                <c:pt idx="46235">
                  <c:v>117.40364583333333</c:v>
                </c:pt>
                <c:pt idx="46236">
                  <c:v>117.40625</c:v>
                </c:pt>
                <c:pt idx="46237">
                  <c:v>117.40885416666667</c:v>
                </c:pt>
                <c:pt idx="46238">
                  <c:v>117.41145833333333</c:v>
                </c:pt>
                <c:pt idx="46239">
                  <c:v>117.4140625</c:v>
                </c:pt>
                <c:pt idx="46240">
                  <c:v>117.41666666666667</c:v>
                </c:pt>
                <c:pt idx="46241">
                  <c:v>117.41927083333333</c:v>
                </c:pt>
                <c:pt idx="46242">
                  <c:v>117.421875</c:v>
                </c:pt>
                <c:pt idx="46243">
                  <c:v>117.42447916666667</c:v>
                </c:pt>
                <c:pt idx="46244">
                  <c:v>117.42708333333333</c:v>
                </c:pt>
                <c:pt idx="46245">
                  <c:v>117.4296875</c:v>
                </c:pt>
                <c:pt idx="46246">
                  <c:v>117.43229166666667</c:v>
                </c:pt>
                <c:pt idx="46247">
                  <c:v>117.43489583333333</c:v>
                </c:pt>
                <c:pt idx="46248">
                  <c:v>117.4375</c:v>
                </c:pt>
                <c:pt idx="46249">
                  <c:v>117.44010416666667</c:v>
                </c:pt>
                <c:pt idx="46250">
                  <c:v>117.44270833333333</c:v>
                </c:pt>
                <c:pt idx="46251">
                  <c:v>117.4453125</c:v>
                </c:pt>
                <c:pt idx="46252">
                  <c:v>117.44791666666667</c:v>
                </c:pt>
                <c:pt idx="46253">
                  <c:v>117.45052083333333</c:v>
                </c:pt>
                <c:pt idx="46254">
                  <c:v>117.453125</c:v>
                </c:pt>
                <c:pt idx="46255">
                  <c:v>117.45572916666667</c:v>
                </c:pt>
                <c:pt idx="46256">
                  <c:v>117.45833333333333</c:v>
                </c:pt>
                <c:pt idx="46257">
                  <c:v>117.4609375</c:v>
                </c:pt>
                <c:pt idx="46258">
                  <c:v>117.46354166666667</c:v>
                </c:pt>
                <c:pt idx="46259">
                  <c:v>117.46614583333333</c:v>
                </c:pt>
                <c:pt idx="46260">
                  <c:v>117.46875</c:v>
                </c:pt>
                <c:pt idx="46261">
                  <c:v>117.47135416666667</c:v>
                </c:pt>
                <c:pt idx="46262">
                  <c:v>117.47395833333333</c:v>
                </c:pt>
                <c:pt idx="46263">
                  <c:v>117.4765625</c:v>
                </c:pt>
                <c:pt idx="46264">
                  <c:v>117.47916666666667</c:v>
                </c:pt>
                <c:pt idx="46265">
                  <c:v>117.48177083333333</c:v>
                </c:pt>
                <c:pt idx="46266">
                  <c:v>117.484375</c:v>
                </c:pt>
                <c:pt idx="46267">
                  <c:v>117.48697916666667</c:v>
                </c:pt>
                <c:pt idx="46268">
                  <c:v>117.48958333333333</c:v>
                </c:pt>
                <c:pt idx="46269">
                  <c:v>117.4921875</c:v>
                </c:pt>
                <c:pt idx="46270">
                  <c:v>117.49479166666667</c:v>
                </c:pt>
                <c:pt idx="46271">
                  <c:v>117.49739583333333</c:v>
                </c:pt>
                <c:pt idx="46272">
                  <c:v>117.5</c:v>
                </c:pt>
                <c:pt idx="46273">
                  <c:v>117.50260416666667</c:v>
                </c:pt>
                <c:pt idx="46274">
                  <c:v>117.50520833333333</c:v>
                </c:pt>
                <c:pt idx="46275">
                  <c:v>117.5078125</c:v>
                </c:pt>
                <c:pt idx="46276">
                  <c:v>117.51041666666667</c:v>
                </c:pt>
                <c:pt idx="46277">
                  <c:v>117.51302083333333</c:v>
                </c:pt>
                <c:pt idx="46278">
                  <c:v>117.515625</c:v>
                </c:pt>
                <c:pt idx="46279">
                  <c:v>117.51822916666667</c:v>
                </c:pt>
                <c:pt idx="46280">
                  <c:v>117.52083333333333</c:v>
                </c:pt>
                <c:pt idx="46281">
                  <c:v>117.5234375</c:v>
                </c:pt>
                <c:pt idx="46282">
                  <c:v>117.52604166666667</c:v>
                </c:pt>
                <c:pt idx="46283">
                  <c:v>117.52864583333333</c:v>
                </c:pt>
                <c:pt idx="46284">
                  <c:v>117.53125</c:v>
                </c:pt>
                <c:pt idx="46285">
                  <c:v>117.53385416666667</c:v>
                </c:pt>
                <c:pt idx="46286">
                  <c:v>117.53645833333333</c:v>
                </c:pt>
                <c:pt idx="46287">
                  <c:v>117.5390625</c:v>
                </c:pt>
                <c:pt idx="46288">
                  <c:v>117.54166666666667</c:v>
                </c:pt>
                <c:pt idx="46289">
                  <c:v>117.54427083333333</c:v>
                </c:pt>
                <c:pt idx="46290">
                  <c:v>117.546875</c:v>
                </c:pt>
                <c:pt idx="46291">
                  <c:v>117.54947916666667</c:v>
                </c:pt>
                <c:pt idx="46292">
                  <c:v>117.55208333333333</c:v>
                </c:pt>
                <c:pt idx="46293">
                  <c:v>117.5546875</c:v>
                </c:pt>
                <c:pt idx="46294">
                  <c:v>117.55729166666667</c:v>
                </c:pt>
                <c:pt idx="46295">
                  <c:v>117.55989583333333</c:v>
                </c:pt>
                <c:pt idx="46296">
                  <c:v>117.5625</c:v>
                </c:pt>
                <c:pt idx="46297">
                  <c:v>117.56510416666667</c:v>
                </c:pt>
                <c:pt idx="46298">
                  <c:v>117.56770833333333</c:v>
                </c:pt>
                <c:pt idx="46299">
                  <c:v>117.5703125</c:v>
                </c:pt>
                <c:pt idx="46300">
                  <c:v>117.57291666666667</c:v>
                </c:pt>
                <c:pt idx="46301">
                  <c:v>117.57552083333333</c:v>
                </c:pt>
                <c:pt idx="46302">
                  <c:v>117.578125</c:v>
                </c:pt>
                <c:pt idx="46303">
                  <c:v>117.58072916666667</c:v>
                </c:pt>
                <c:pt idx="46304">
                  <c:v>117.58333333333333</c:v>
                </c:pt>
                <c:pt idx="46305">
                  <c:v>117.5859375</c:v>
                </c:pt>
                <c:pt idx="46306">
                  <c:v>117.58854166666667</c:v>
                </c:pt>
                <c:pt idx="46307">
                  <c:v>117.59114583333333</c:v>
                </c:pt>
                <c:pt idx="46308">
                  <c:v>117.59375</c:v>
                </c:pt>
                <c:pt idx="46309">
                  <c:v>117.59635416666667</c:v>
                </c:pt>
                <c:pt idx="46310">
                  <c:v>117.59895833333333</c:v>
                </c:pt>
                <c:pt idx="46311">
                  <c:v>117.6015625</c:v>
                </c:pt>
                <c:pt idx="46312">
                  <c:v>117.60416666666667</c:v>
                </c:pt>
                <c:pt idx="46313">
                  <c:v>117.60677083333333</c:v>
                </c:pt>
                <c:pt idx="46314">
                  <c:v>117.609375</c:v>
                </c:pt>
                <c:pt idx="46315">
                  <c:v>117.61197916666667</c:v>
                </c:pt>
                <c:pt idx="46316">
                  <c:v>117.61458333333333</c:v>
                </c:pt>
                <c:pt idx="46317">
                  <c:v>117.6171875</c:v>
                </c:pt>
                <c:pt idx="46318">
                  <c:v>117.61979166666667</c:v>
                </c:pt>
                <c:pt idx="46319">
                  <c:v>117.62239583333333</c:v>
                </c:pt>
                <c:pt idx="46320">
                  <c:v>117.625</c:v>
                </c:pt>
                <c:pt idx="46321">
                  <c:v>117.62760416666667</c:v>
                </c:pt>
                <c:pt idx="46322">
                  <c:v>117.63020833333333</c:v>
                </c:pt>
                <c:pt idx="46323">
                  <c:v>117.6328125</c:v>
                </c:pt>
                <c:pt idx="46324">
                  <c:v>117.63541666666667</c:v>
                </c:pt>
                <c:pt idx="46325">
                  <c:v>117.63802083333333</c:v>
                </c:pt>
                <c:pt idx="46326">
                  <c:v>117.640625</c:v>
                </c:pt>
                <c:pt idx="46327">
                  <c:v>117.64322916666667</c:v>
                </c:pt>
                <c:pt idx="46328">
                  <c:v>117.64583333333333</c:v>
                </c:pt>
                <c:pt idx="46329">
                  <c:v>117.6484375</c:v>
                </c:pt>
                <c:pt idx="46330">
                  <c:v>117.65104166666667</c:v>
                </c:pt>
                <c:pt idx="46331">
                  <c:v>117.65364583333333</c:v>
                </c:pt>
                <c:pt idx="46332">
                  <c:v>117.65625</c:v>
                </c:pt>
                <c:pt idx="46333">
                  <c:v>117.65885416666667</c:v>
                </c:pt>
                <c:pt idx="46334">
                  <c:v>117.66145833333333</c:v>
                </c:pt>
                <c:pt idx="46335">
                  <c:v>117.6640625</c:v>
                </c:pt>
                <c:pt idx="46336">
                  <c:v>117.66666666666667</c:v>
                </c:pt>
                <c:pt idx="46337">
                  <c:v>117.66927083333333</c:v>
                </c:pt>
                <c:pt idx="46338">
                  <c:v>117.671875</c:v>
                </c:pt>
                <c:pt idx="46339">
                  <c:v>117.67447916666667</c:v>
                </c:pt>
                <c:pt idx="46340">
                  <c:v>117.67708333333333</c:v>
                </c:pt>
                <c:pt idx="46341">
                  <c:v>117.6796875</c:v>
                </c:pt>
                <c:pt idx="46342">
                  <c:v>117.68229166666667</c:v>
                </c:pt>
                <c:pt idx="46343">
                  <c:v>117.68489583333333</c:v>
                </c:pt>
                <c:pt idx="46344">
                  <c:v>117.6875</c:v>
                </c:pt>
                <c:pt idx="46345">
                  <c:v>117.69010416666667</c:v>
                </c:pt>
                <c:pt idx="46346">
                  <c:v>117.69270833333333</c:v>
                </c:pt>
                <c:pt idx="46347">
                  <c:v>117.6953125</c:v>
                </c:pt>
                <c:pt idx="46348">
                  <c:v>117.69791666666667</c:v>
                </c:pt>
                <c:pt idx="46349">
                  <c:v>117.70052083333333</c:v>
                </c:pt>
                <c:pt idx="46350">
                  <c:v>117.703125</c:v>
                </c:pt>
                <c:pt idx="46351">
                  <c:v>117.70572916666667</c:v>
                </c:pt>
                <c:pt idx="46352">
                  <c:v>117.70833333333333</c:v>
                </c:pt>
                <c:pt idx="46353">
                  <c:v>117.7109375</c:v>
                </c:pt>
                <c:pt idx="46354">
                  <c:v>117.71354166666667</c:v>
                </c:pt>
                <c:pt idx="46355">
                  <c:v>117.71614583333333</c:v>
                </c:pt>
                <c:pt idx="46356">
                  <c:v>117.71875</c:v>
                </c:pt>
                <c:pt idx="46357">
                  <c:v>117.72135416666667</c:v>
                </c:pt>
                <c:pt idx="46358">
                  <c:v>117.72395833333333</c:v>
                </c:pt>
                <c:pt idx="46359">
                  <c:v>117.7265625</c:v>
                </c:pt>
                <c:pt idx="46360">
                  <c:v>117.72916666666667</c:v>
                </c:pt>
                <c:pt idx="46361">
                  <c:v>117.73177083333333</c:v>
                </c:pt>
                <c:pt idx="46362">
                  <c:v>117.734375</c:v>
                </c:pt>
                <c:pt idx="46363">
                  <c:v>117.73697916666667</c:v>
                </c:pt>
                <c:pt idx="46364">
                  <c:v>117.73958333333333</c:v>
                </c:pt>
                <c:pt idx="46365">
                  <c:v>117.7421875</c:v>
                </c:pt>
                <c:pt idx="46366">
                  <c:v>117.74479166666667</c:v>
                </c:pt>
                <c:pt idx="46367">
                  <c:v>117.74739583333333</c:v>
                </c:pt>
                <c:pt idx="46368">
                  <c:v>117.75</c:v>
                </c:pt>
                <c:pt idx="46369">
                  <c:v>117.75260416666667</c:v>
                </c:pt>
                <c:pt idx="46370">
                  <c:v>117.75520833333333</c:v>
                </c:pt>
                <c:pt idx="46371">
                  <c:v>117.7578125</c:v>
                </c:pt>
                <c:pt idx="46372">
                  <c:v>117.76041666666667</c:v>
                </c:pt>
                <c:pt idx="46373">
                  <c:v>117.76302083333333</c:v>
                </c:pt>
                <c:pt idx="46374">
                  <c:v>117.765625</c:v>
                </c:pt>
                <c:pt idx="46375">
                  <c:v>117.76822916666667</c:v>
                </c:pt>
                <c:pt idx="46376">
                  <c:v>117.77083333333333</c:v>
                </c:pt>
                <c:pt idx="46377">
                  <c:v>117.7734375</c:v>
                </c:pt>
                <c:pt idx="46378">
                  <c:v>117.77604166666667</c:v>
                </c:pt>
                <c:pt idx="46379">
                  <c:v>117.77864583333333</c:v>
                </c:pt>
                <c:pt idx="46380">
                  <c:v>117.78125</c:v>
                </c:pt>
                <c:pt idx="46381">
                  <c:v>117.78385416666667</c:v>
                </c:pt>
                <c:pt idx="46382">
                  <c:v>117.78645833333333</c:v>
                </c:pt>
                <c:pt idx="46383">
                  <c:v>117.7890625</c:v>
                </c:pt>
                <c:pt idx="46384">
                  <c:v>117.79166666666667</c:v>
                </c:pt>
                <c:pt idx="46385">
                  <c:v>117.79427083333333</c:v>
                </c:pt>
                <c:pt idx="46386">
                  <c:v>117.796875</c:v>
                </c:pt>
                <c:pt idx="46387">
                  <c:v>117.79947916666667</c:v>
                </c:pt>
                <c:pt idx="46388">
                  <c:v>117.80208333333333</c:v>
                </c:pt>
                <c:pt idx="46389">
                  <c:v>117.8046875</c:v>
                </c:pt>
                <c:pt idx="46390">
                  <c:v>117.80729166666667</c:v>
                </c:pt>
                <c:pt idx="46391">
                  <c:v>117.80989583333333</c:v>
                </c:pt>
                <c:pt idx="46392">
                  <c:v>117.8125</c:v>
                </c:pt>
                <c:pt idx="46393">
                  <c:v>117.81510416666667</c:v>
                </c:pt>
                <c:pt idx="46394">
                  <c:v>117.81770833333333</c:v>
                </c:pt>
                <c:pt idx="46395">
                  <c:v>117.8203125</c:v>
                </c:pt>
                <c:pt idx="46396">
                  <c:v>117.82291666666667</c:v>
                </c:pt>
                <c:pt idx="46397">
                  <c:v>117.82552083333333</c:v>
                </c:pt>
                <c:pt idx="46398">
                  <c:v>117.828125</c:v>
                </c:pt>
                <c:pt idx="46399">
                  <c:v>117.83072916666667</c:v>
                </c:pt>
                <c:pt idx="46400">
                  <c:v>117.83333333333333</c:v>
                </c:pt>
                <c:pt idx="46401">
                  <c:v>117.8359375</c:v>
                </c:pt>
                <c:pt idx="46402">
                  <c:v>117.83854166666667</c:v>
                </c:pt>
                <c:pt idx="46403">
                  <c:v>117.84114583333333</c:v>
                </c:pt>
                <c:pt idx="46404">
                  <c:v>117.84375</c:v>
                </c:pt>
                <c:pt idx="46405">
                  <c:v>117.84635416666667</c:v>
                </c:pt>
                <c:pt idx="46406">
                  <c:v>117.84895833333333</c:v>
                </c:pt>
                <c:pt idx="46407">
                  <c:v>117.8515625</c:v>
                </c:pt>
                <c:pt idx="46408">
                  <c:v>117.85416666666667</c:v>
                </c:pt>
                <c:pt idx="46409">
                  <c:v>117.85677083333333</c:v>
                </c:pt>
                <c:pt idx="46410">
                  <c:v>117.859375</c:v>
                </c:pt>
                <c:pt idx="46411">
                  <c:v>117.86197916666667</c:v>
                </c:pt>
                <c:pt idx="46412">
                  <c:v>117.86458333333333</c:v>
                </c:pt>
                <c:pt idx="46413">
                  <c:v>117.8671875</c:v>
                </c:pt>
                <c:pt idx="46414">
                  <c:v>117.86979166666667</c:v>
                </c:pt>
                <c:pt idx="46415">
                  <c:v>117.87239583333333</c:v>
                </c:pt>
                <c:pt idx="46416">
                  <c:v>117.875</c:v>
                </c:pt>
                <c:pt idx="46417">
                  <c:v>117.87760416666667</c:v>
                </c:pt>
                <c:pt idx="46418">
                  <c:v>117.88020833333333</c:v>
                </c:pt>
                <c:pt idx="46419">
                  <c:v>117.8828125</c:v>
                </c:pt>
                <c:pt idx="46420">
                  <c:v>117.88541666666667</c:v>
                </c:pt>
                <c:pt idx="46421">
                  <c:v>117.88802083333333</c:v>
                </c:pt>
                <c:pt idx="46422">
                  <c:v>117.890625</c:v>
                </c:pt>
                <c:pt idx="46423">
                  <c:v>117.89322916666667</c:v>
                </c:pt>
                <c:pt idx="46424">
                  <c:v>117.89583333333333</c:v>
                </c:pt>
                <c:pt idx="46425">
                  <c:v>117.8984375</c:v>
                </c:pt>
                <c:pt idx="46426">
                  <c:v>117.90104166666667</c:v>
                </c:pt>
                <c:pt idx="46427">
                  <c:v>117.90364583333333</c:v>
                </c:pt>
                <c:pt idx="46428">
                  <c:v>117.90625</c:v>
                </c:pt>
                <c:pt idx="46429">
                  <c:v>117.90885416666667</c:v>
                </c:pt>
                <c:pt idx="46430">
                  <c:v>117.91145833333333</c:v>
                </c:pt>
                <c:pt idx="46431">
                  <c:v>117.9140625</c:v>
                </c:pt>
                <c:pt idx="46432">
                  <c:v>117.91666666666667</c:v>
                </c:pt>
                <c:pt idx="46433">
                  <c:v>117.91927083333333</c:v>
                </c:pt>
                <c:pt idx="46434">
                  <c:v>117.921875</c:v>
                </c:pt>
                <c:pt idx="46435">
                  <c:v>117.92447916666667</c:v>
                </c:pt>
                <c:pt idx="46436">
                  <c:v>117.92708333333333</c:v>
                </c:pt>
                <c:pt idx="46437">
                  <c:v>117.9296875</c:v>
                </c:pt>
                <c:pt idx="46438">
                  <c:v>117.93229166666667</c:v>
                </c:pt>
                <c:pt idx="46439">
                  <c:v>117.93489583333333</c:v>
                </c:pt>
                <c:pt idx="46440">
                  <c:v>117.9375</c:v>
                </c:pt>
                <c:pt idx="46441">
                  <c:v>117.94010416666667</c:v>
                </c:pt>
                <c:pt idx="46442">
                  <c:v>117.94270833333333</c:v>
                </c:pt>
                <c:pt idx="46443">
                  <c:v>117.9453125</c:v>
                </c:pt>
                <c:pt idx="46444">
                  <c:v>117.94791666666667</c:v>
                </c:pt>
                <c:pt idx="46445">
                  <c:v>117.95052083333333</c:v>
                </c:pt>
                <c:pt idx="46446">
                  <c:v>117.953125</c:v>
                </c:pt>
                <c:pt idx="46447">
                  <c:v>117.95572916666667</c:v>
                </c:pt>
                <c:pt idx="46448">
                  <c:v>117.95833333333333</c:v>
                </c:pt>
                <c:pt idx="46449">
                  <c:v>117.9609375</c:v>
                </c:pt>
                <c:pt idx="46450">
                  <c:v>117.96354166666667</c:v>
                </c:pt>
                <c:pt idx="46451">
                  <c:v>117.96614583333333</c:v>
                </c:pt>
                <c:pt idx="46452">
                  <c:v>117.96875</c:v>
                </c:pt>
                <c:pt idx="46453">
                  <c:v>117.97135416666667</c:v>
                </c:pt>
                <c:pt idx="46454">
                  <c:v>117.97395833333333</c:v>
                </c:pt>
                <c:pt idx="46455">
                  <c:v>117.9765625</c:v>
                </c:pt>
                <c:pt idx="46456">
                  <c:v>117.97916666666667</c:v>
                </c:pt>
                <c:pt idx="46457">
                  <c:v>117.98177083333333</c:v>
                </c:pt>
                <c:pt idx="46458">
                  <c:v>117.984375</c:v>
                </c:pt>
                <c:pt idx="46459">
                  <c:v>117.98697916666667</c:v>
                </c:pt>
                <c:pt idx="46460">
                  <c:v>117.98958333333333</c:v>
                </c:pt>
                <c:pt idx="46461">
                  <c:v>117.9921875</c:v>
                </c:pt>
                <c:pt idx="46462">
                  <c:v>117.99479166666667</c:v>
                </c:pt>
                <c:pt idx="46463">
                  <c:v>117.99739583333333</c:v>
                </c:pt>
                <c:pt idx="46464">
                  <c:v>118</c:v>
                </c:pt>
                <c:pt idx="46465">
                  <c:v>118.00260416666667</c:v>
                </c:pt>
                <c:pt idx="46466">
                  <c:v>118.00520833333333</c:v>
                </c:pt>
                <c:pt idx="46467">
                  <c:v>118.0078125</c:v>
                </c:pt>
                <c:pt idx="46468">
                  <c:v>118.01041666666667</c:v>
                </c:pt>
                <c:pt idx="46469">
                  <c:v>118.01302083333333</c:v>
                </c:pt>
                <c:pt idx="46470">
                  <c:v>118.015625</c:v>
                </c:pt>
                <c:pt idx="46471">
                  <c:v>118.01822916666667</c:v>
                </c:pt>
                <c:pt idx="46472">
                  <c:v>118.02083333333333</c:v>
                </c:pt>
                <c:pt idx="46473">
                  <c:v>118.0234375</c:v>
                </c:pt>
                <c:pt idx="46474">
                  <c:v>118.02604166666667</c:v>
                </c:pt>
                <c:pt idx="46475">
                  <c:v>118.02864583333333</c:v>
                </c:pt>
                <c:pt idx="46476">
                  <c:v>118.03125</c:v>
                </c:pt>
                <c:pt idx="46477">
                  <c:v>118.03385416666667</c:v>
                </c:pt>
                <c:pt idx="46478">
                  <c:v>118.03645833333333</c:v>
                </c:pt>
                <c:pt idx="46479">
                  <c:v>118.0390625</c:v>
                </c:pt>
                <c:pt idx="46480">
                  <c:v>118.04166666666667</c:v>
                </c:pt>
                <c:pt idx="46481">
                  <c:v>118.04427083333333</c:v>
                </c:pt>
                <c:pt idx="46482">
                  <c:v>118.046875</c:v>
                </c:pt>
                <c:pt idx="46483">
                  <c:v>118.04947916666667</c:v>
                </c:pt>
                <c:pt idx="46484">
                  <c:v>118.05208333333333</c:v>
                </c:pt>
                <c:pt idx="46485">
                  <c:v>118.0546875</c:v>
                </c:pt>
                <c:pt idx="46486">
                  <c:v>118.05729166666667</c:v>
                </c:pt>
                <c:pt idx="46487">
                  <c:v>118.05989583333333</c:v>
                </c:pt>
                <c:pt idx="46488">
                  <c:v>118.0625</c:v>
                </c:pt>
                <c:pt idx="46489">
                  <c:v>118.06510416666667</c:v>
                </c:pt>
                <c:pt idx="46490">
                  <c:v>118.06770833333333</c:v>
                </c:pt>
                <c:pt idx="46491">
                  <c:v>118.0703125</c:v>
                </c:pt>
                <c:pt idx="46492">
                  <c:v>118.07291666666667</c:v>
                </c:pt>
                <c:pt idx="46493">
                  <c:v>118.07552083333333</c:v>
                </c:pt>
                <c:pt idx="46494">
                  <c:v>118.078125</c:v>
                </c:pt>
                <c:pt idx="46495">
                  <c:v>118.08072916666667</c:v>
                </c:pt>
                <c:pt idx="46496">
                  <c:v>118.08333333333333</c:v>
                </c:pt>
                <c:pt idx="46497">
                  <c:v>118.0859375</c:v>
                </c:pt>
                <c:pt idx="46498">
                  <c:v>118.08854166666667</c:v>
                </c:pt>
                <c:pt idx="46499">
                  <c:v>118.09114583333333</c:v>
                </c:pt>
                <c:pt idx="46500">
                  <c:v>118.09375</c:v>
                </c:pt>
                <c:pt idx="46501">
                  <c:v>118.09635416666667</c:v>
                </c:pt>
                <c:pt idx="46502">
                  <c:v>118.09895833333333</c:v>
                </c:pt>
                <c:pt idx="46503">
                  <c:v>118.1015625</c:v>
                </c:pt>
                <c:pt idx="46504">
                  <c:v>118.10416666666667</c:v>
                </c:pt>
                <c:pt idx="46505">
                  <c:v>118.10677083333333</c:v>
                </c:pt>
                <c:pt idx="46506">
                  <c:v>118.109375</c:v>
                </c:pt>
                <c:pt idx="46507">
                  <c:v>118.11197916666667</c:v>
                </c:pt>
                <c:pt idx="46508">
                  <c:v>118.11458333333333</c:v>
                </c:pt>
                <c:pt idx="46509">
                  <c:v>118.1171875</c:v>
                </c:pt>
                <c:pt idx="46510">
                  <c:v>118.11979166666667</c:v>
                </c:pt>
                <c:pt idx="46511">
                  <c:v>118.12239583333333</c:v>
                </c:pt>
                <c:pt idx="46512">
                  <c:v>118.125</c:v>
                </c:pt>
                <c:pt idx="46513">
                  <c:v>118.12760416666667</c:v>
                </c:pt>
                <c:pt idx="46514">
                  <c:v>118.13020833333333</c:v>
                </c:pt>
                <c:pt idx="46515">
                  <c:v>118.1328125</c:v>
                </c:pt>
                <c:pt idx="46516">
                  <c:v>118.13541666666667</c:v>
                </c:pt>
                <c:pt idx="46517">
                  <c:v>118.13802083333333</c:v>
                </c:pt>
                <c:pt idx="46518">
                  <c:v>118.140625</c:v>
                </c:pt>
                <c:pt idx="46519">
                  <c:v>118.14322916666667</c:v>
                </c:pt>
                <c:pt idx="46520">
                  <c:v>118.14583333333333</c:v>
                </c:pt>
                <c:pt idx="46521">
                  <c:v>118.1484375</c:v>
                </c:pt>
                <c:pt idx="46522">
                  <c:v>118.15104166666667</c:v>
                </c:pt>
                <c:pt idx="46523">
                  <c:v>118.15364583333333</c:v>
                </c:pt>
                <c:pt idx="46524">
                  <c:v>118.15625</c:v>
                </c:pt>
                <c:pt idx="46525">
                  <c:v>118.15885416666667</c:v>
                </c:pt>
                <c:pt idx="46526">
                  <c:v>118.16145833333333</c:v>
                </c:pt>
                <c:pt idx="46527">
                  <c:v>118.1640625</c:v>
                </c:pt>
                <c:pt idx="46528">
                  <c:v>118.16666666666667</c:v>
                </c:pt>
                <c:pt idx="46529">
                  <c:v>118.16927083333333</c:v>
                </c:pt>
                <c:pt idx="46530">
                  <c:v>118.171875</c:v>
                </c:pt>
                <c:pt idx="46531">
                  <c:v>118.17447916666667</c:v>
                </c:pt>
                <c:pt idx="46532">
                  <c:v>118.17708333333333</c:v>
                </c:pt>
                <c:pt idx="46533">
                  <c:v>118.1796875</c:v>
                </c:pt>
                <c:pt idx="46534">
                  <c:v>118.18229166666667</c:v>
                </c:pt>
                <c:pt idx="46535">
                  <c:v>118.18489583333333</c:v>
                </c:pt>
                <c:pt idx="46536">
                  <c:v>118.1875</c:v>
                </c:pt>
                <c:pt idx="46537">
                  <c:v>118.19010416666667</c:v>
                </c:pt>
                <c:pt idx="46538">
                  <c:v>118.19270833333333</c:v>
                </c:pt>
                <c:pt idx="46539">
                  <c:v>118.1953125</c:v>
                </c:pt>
                <c:pt idx="46540">
                  <c:v>118.19791666666667</c:v>
                </c:pt>
                <c:pt idx="46541">
                  <c:v>118.20052083333333</c:v>
                </c:pt>
                <c:pt idx="46542">
                  <c:v>118.203125</c:v>
                </c:pt>
                <c:pt idx="46543">
                  <c:v>118.20572916666667</c:v>
                </c:pt>
                <c:pt idx="46544">
                  <c:v>118.20833333333333</c:v>
                </c:pt>
                <c:pt idx="46545">
                  <c:v>118.2109375</c:v>
                </c:pt>
                <c:pt idx="46546">
                  <c:v>118.21354166666667</c:v>
                </c:pt>
                <c:pt idx="46547">
                  <c:v>118.21614583333333</c:v>
                </c:pt>
                <c:pt idx="46548">
                  <c:v>118.21875</c:v>
                </c:pt>
                <c:pt idx="46549">
                  <c:v>118.22135416666667</c:v>
                </c:pt>
                <c:pt idx="46550">
                  <c:v>118.22395833333333</c:v>
                </c:pt>
                <c:pt idx="46551">
                  <c:v>118.2265625</c:v>
                </c:pt>
                <c:pt idx="46552">
                  <c:v>118.22916666666667</c:v>
                </c:pt>
                <c:pt idx="46553">
                  <c:v>118.23177083333333</c:v>
                </c:pt>
                <c:pt idx="46554">
                  <c:v>118.234375</c:v>
                </c:pt>
                <c:pt idx="46555">
                  <c:v>118.23697916666667</c:v>
                </c:pt>
                <c:pt idx="46556">
                  <c:v>118.23958333333333</c:v>
                </c:pt>
                <c:pt idx="46557">
                  <c:v>118.2421875</c:v>
                </c:pt>
                <c:pt idx="46558">
                  <c:v>118.24479166666667</c:v>
                </c:pt>
                <c:pt idx="46559">
                  <c:v>118.24739583333333</c:v>
                </c:pt>
                <c:pt idx="46560">
                  <c:v>118.25</c:v>
                </c:pt>
                <c:pt idx="46561">
                  <c:v>118.25260416666667</c:v>
                </c:pt>
                <c:pt idx="46562">
                  <c:v>118.25520833333333</c:v>
                </c:pt>
                <c:pt idx="46563">
                  <c:v>118.2578125</c:v>
                </c:pt>
                <c:pt idx="46564">
                  <c:v>118.26041666666667</c:v>
                </c:pt>
                <c:pt idx="46565">
                  <c:v>118.26302083333333</c:v>
                </c:pt>
                <c:pt idx="46566">
                  <c:v>118.265625</c:v>
                </c:pt>
                <c:pt idx="46567">
                  <c:v>118.26822916666667</c:v>
                </c:pt>
                <c:pt idx="46568">
                  <c:v>118.27083333333333</c:v>
                </c:pt>
                <c:pt idx="46569">
                  <c:v>118.2734375</c:v>
                </c:pt>
                <c:pt idx="46570">
                  <c:v>118.27604166666667</c:v>
                </c:pt>
                <c:pt idx="46571">
                  <c:v>118.27864583333333</c:v>
                </c:pt>
                <c:pt idx="46572">
                  <c:v>118.28125</c:v>
                </c:pt>
                <c:pt idx="46573">
                  <c:v>118.28385416666667</c:v>
                </c:pt>
                <c:pt idx="46574">
                  <c:v>118.28645833333333</c:v>
                </c:pt>
                <c:pt idx="46575">
                  <c:v>118.2890625</c:v>
                </c:pt>
                <c:pt idx="46576">
                  <c:v>118.29166666666667</c:v>
                </c:pt>
                <c:pt idx="46577">
                  <c:v>118.29427083333333</c:v>
                </c:pt>
                <c:pt idx="46578">
                  <c:v>118.296875</c:v>
                </c:pt>
                <c:pt idx="46579">
                  <c:v>118.29947916666667</c:v>
                </c:pt>
                <c:pt idx="46580">
                  <c:v>118.30208333333333</c:v>
                </c:pt>
                <c:pt idx="46581">
                  <c:v>118.3046875</c:v>
                </c:pt>
                <c:pt idx="46582">
                  <c:v>118.30729166666667</c:v>
                </c:pt>
                <c:pt idx="46583">
                  <c:v>118.30989583333333</c:v>
                </c:pt>
                <c:pt idx="46584">
                  <c:v>118.3125</c:v>
                </c:pt>
                <c:pt idx="46585">
                  <c:v>118.31510416666667</c:v>
                </c:pt>
                <c:pt idx="46586">
                  <c:v>118.31770833333333</c:v>
                </c:pt>
                <c:pt idx="46587">
                  <c:v>118.3203125</c:v>
                </c:pt>
                <c:pt idx="46588">
                  <c:v>118.32291666666667</c:v>
                </c:pt>
                <c:pt idx="46589">
                  <c:v>118.32552083333333</c:v>
                </c:pt>
                <c:pt idx="46590">
                  <c:v>118.328125</c:v>
                </c:pt>
                <c:pt idx="46591">
                  <c:v>118.33072916666667</c:v>
                </c:pt>
                <c:pt idx="46592">
                  <c:v>118.33333333333333</c:v>
                </c:pt>
                <c:pt idx="46593">
                  <c:v>118.3359375</c:v>
                </c:pt>
                <c:pt idx="46594">
                  <c:v>118.33854166666667</c:v>
                </c:pt>
                <c:pt idx="46595">
                  <c:v>118.34114583333333</c:v>
                </c:pt>
                <c:pt idx="46596">
                  <c:v>118.34375</c:v>
                </c:pt>
                <c:pt idx="46597">
                  <c:v>118.34635416666667</c:v>
                </c:pt>
                <c:pt idx="46598">
                  <c:v>118.34895833333333</c:v>
                </c:pt>
                <c:pt idx="46599">
                  <c:v>118.3515625</c:v>
                </c:pt>
                <c:pt idx="46600">
                  <c:v>118.35416666666667</c:v>
                </c:pt>
                <c:pt idx="46601">
                  <c:v>118.35677083333333</c:v>
                </c:pt>
                <c:pt idx="46602">
                  <c:v>118.359375</c:v>
                </c:pt>
                <c:pt idx="46603">
                  <c:v>118.36197916666667</c:v>
                </c:pt>
                <c:pt idx="46604">
                  <c:v>118.36458333333333</c:v>
                </c:pt>
                <c:pt idx="46605">
                  <c:v>118.3671875</c:v>
                </c:pt>
                <c:pt idx="46606">
                  <c:v>118.36979166666667</c:v>
                </c:pt>
                <c:pt idx="46607">
                  <c:v>118.37239583333333</c:v>
                </c:pt>
                <c:pt idx="46608">
                  <c:v>118.375</c:v>
                </c:pt>
                <c:pt idx="46609">
                  <c:v>118.37760416666667</c:v>
                </c:pt>
                <c:pt idx="46610">
                  <c:v>118.38020833333333</c:v>
                </c:pt>
                <c:pt idx="46611">
                  <c:v>118.3828125</c:v>
                </c:pt>
                <c:pt idx="46612">
                  <c:v>118.38541666666667</c:v>
                </c:pt>
                <c:pt idx="46613">
                  <c:v>118.38802083333333</c:v>
                </c:pt>
                <c:pt idx="46614">
                  <c:v>118.390625</c:v>
                </c:pt>
                <c:pt idx="46615">
                  <c:v>118.39322916666667</c:v>
                </c:pt>
                <c:pt idx="46616">
                  <c:v>118.39583333333333</c:v>
                </c:pt>
                <c:pt idx="46617">
                  <c:v>118.3984375</c:v>
                </c:pt>
                <c:pt idx="46618">
                  <c:v>118.40104166666667</c:v>
                </c:pt>
                <c:pt idx="46619">
                  <c:v>118.40364583333333</c:v>
                </c:pt>
                <c:pt idx="46620">
                  <c:v>118.40625</c:v>
                </c:pt>
                <c:pt idx="46621">
                  <c:v>118.40885416666667</c:v>
                </c:pt>
                <c:pt idx="46622">
                  <c:v>118.41145833333333</c:v>
                </c:pt>
                <c:pt idx="46623">
                  <c:v>118.4140625</c:v>
                </c:pt>
                <c:pt idx="46624">
                  <c:v>118.41666666666667</c:v>
                </c:pt>
                <c:pt idx="46625">
                  <c:v>118.41927083333333</c:v>
                </c:pt>
                <c:pt idx="46626">
                  <c:v>118.421875</c:v>
                </c:pt>
                <c:pt idx="46627">
                  <c:v>118.42447916666667</c:v>
                </c:pt>
                <c:pt idx="46628">
                  <c:v>118.42708333333333</c:v>
                </c:pt>
                <c:pt idx="46629">
                  <c:v>118.4296875</c:v>
                </c:pt>
                <c:pt idx="46630">
                  <c:v>118.43229166666667</c:v>
                </c:pt>
                <c:pt idx="46631">
                  <c:v>118.43489583333333</c:v>
                </c:pt>
                <c:pt idx="46632">
                  <c:v>118.4375</c:v>
                </c:pt>
                <c:pt idx="46633">
                  <c:v>118.44010416666667</c:v>
                </c:pt>
                <c:pt idx="46634">
                  <c:v>118.44270833333333</c:v>
                </c:pt>
                <c:pt idx="46635">
                  <c:v>118.4453125</c:v>
                </c:pt>
                <c:pt idx="46636">
                  <c:v>118.44791666666667</c:v>
                </c:pt>
                <c:pt idx="46637">
                  <c:v>118.45052083333333</c:v>
                </c:pt>
                <c:pt idx="46638">
                  <c:v>118.453125</c:v>
                </c:pt>
                <c:pt idx="46639">
                  <c:v>118.45572916666667</c:v>
                </c:pt>
                <c:pt idx="46640">
                  <c:v>118.45833333333333</c:v>
                </c:pt>
                <c:pt idx="46641">
                  <c:v>118.4609375</c:v>
                </c:pt>
                <c:pt idx="46642">
                  <c:v>118.46354166666667</c:v>
                </c:pt>
                <c:pt idx="46643">
                  <c:v>118.46614583333333</c:v>
                </c:pt>
                <c:pt idx="46644">
                  <c:v>118.46875</c:v>
                </c:pt>
                <c:pt idx="46645">
                  <c:v>118.47135416666667</c:v>
                </c:pt>
                <c:pt idx="46646">
                  <c:v>118.47395833333333</c:v>
                </c:pt>
                <c:pt idx="46647">
                  <c:v>118.4765625</c:v>
                </c:pt>
                <c:pt idx="46648">
                  <c:v>118.47916666666667</c:v>
                </c:pt>
                <c:pt idx="46649">
                  <c:v>118.48177083333333</c:v>
                </c:pt>
                <c:pt idx="46650">
                  <c:v>118.484375</c:v>
                </c:pt>
                <c:pt idx="46651">
                  <c:v>118.48697916666667</c:v>
                </c:pt>
                <c:pt idx="46652">
                  <c:v>118.48958333333333</c:v>
                </c:pt>
                <c:pt idx="46653">
                  <c:v>118.4921875</c:v>
                </c:pt>
                <c:pt idx="46654">
                  <c:v>118.49479166666667</c:v>
                </c:pt>
                <c:pt idx="46655">
                  <c:v>118.49739583333333</c:v>
                </c:pt>
                <c:pt idx="46656">
                  <c:v>118.5</c:v>
                </c:pt>
                <c:pt idx="46657">
                  <c:v>118.50260416666667</c:v>
                </c:pt>
                <c:pt idx="46658">
                  <c:v>118.50520833333333</c:v>
                </c:pt>
                <c:pt idx="46659">
                  <c:v>118.5078125</c:v>
                </c:pt>
                <c:pt idx="46660">
                  <c:v>118.51041666666667</c:v>
                </c:pt>
                <c:pt idx="46661">
                  <c:v>118.51302083333333</c:v>
                </c:pt>
                <c:pt idx="46662">
                  <c:v>118.515625</c:v>
                </c:pt>
                <c:pt idx="46663">
                  <c:v>118.51822916666667</c:v>
                </c:pt>
                <c:pt idx="46664">
                  <c:v>118.52083333333333</c:v>
                </c:pt>
                <c:pt idx="46665">
                  <c:v>118.5234375</c:v>
                </c:pt>
                <c:pt idx="46666">
                  <c:v>118.52604166666667</c:v>
                </c:pt>
                <c:pt idx="46667">
                  <c:v>118.52864583333333</c:v>
                </c:pt>
                <c:pt idx="46668">
                  <c:v>118.53125</c:v>
                </c:pt>
                <c:pt idx="46669">
                  <c:v>118.53385416666667</c:v>
                </c:pt>
                <c:pt idx="46670">
                  <c:v>118.53645833333333</c:v>
                </c:pt>
                <c:pt idx="46671">
                  <c:v>118.5390625</c:v>
                </c:pt>
                <c:pt idx="46672">
                  <c:v>118.54166666666667</c:v>
                </c:pt>
                <c:pt idx="46673">
                  <c:v>118.54427083333333</c:v>
                </c:pt>
                <c:pt idx="46674">
                  <c:v>118.546875</c:v>
                </c:pt>
                <c:pt idx="46675">
                  <c:v>118.54947916666667</c:v>
                </c:pt>
                <c:pt idx="46676">
                  <c:v>118.55208333333333</c:v>
                </c:pt>
                <c:pt idx="46677">
                  <c:v>118.5546875</c:v>
                </c:pt>
                <c:pt idx="46678">
                  <c:v>118.55729166666667</c:v>
                </c:pt>
                <c:pt idx="46679">
                  <c:v>118.55989583333333</c:v>
                </c:pt>
                <c:pt idx="46680">
                  <c:v>118.5625</c:v>
                </c:pt>
                <c:pt idx="46681">
                  <c:v>118.56510416666667</c:v>
                </c:pt>
                <c:pt idx="46682">
                  <c:v>118.56770833333333</c:v>
                </c:pt>
                <c:pt idx="46683">
                  <c:v>118.5703125</c:v>
                </c:pt>
                <c:pt idx="46684">
                  <c:v>118.57291666666667</c:v>
                </c:pt>
                <c:pt idx="46685">
                  <c:v>118.57552083333333</c:v>
                </c:pt>
                <c:pt idx="46686">
                  <c:v>118.578125</c:v>
                </c:pt>
                <c:pt idx="46687">
                  <c:v>118.58072916666667</c:v>
                </c:pt>
                <c:pt idx="46688">
                  <c:v>118.58333333333333</c:v>
                </c:pt>
                <c:pt idx="46689">
                  <c:v>118.5859375</c:v>
                </c:pt>
                <c:pt idx="46690">
                  <c:v>118.58854166666667</c:v>
                </c:pt>
                <c:pt idx="46691">
                  <c:v>118.59114583333333</c:v>
                </c:pt>
                <c:pt idx="46692">
                  <c:v>118.59375</c:v>
                </c:pt>
                <c:pt idx="46693">
                  <c:v>118.59635416666667</c:v>
                </c:pt>
                <c:pt idx="46694">
                  <c:v>118.59895833333333</c:v>
                </c:pt>
                <c:pt idx="46695">
                  <c:v>118.6015625</c:v>
                </c:pt>
                <c:pt idx="46696">
                  <c:v>118.60416666666667</c:v>
                </c:pt>
                <c:pt idx="46697">
                  <c:v>118.60677083333333</c:v>
                </c:pt>
                <c:pt idx="46698">
                  <c:v>118.609375</c:v>
                </c:pt>
                <c:pt idx="46699">
                  <c:v>118.61197916666667</c:v>
                </c:pt>
                <c:pt idx="46700">
                  <c:v>118.61458333333333</c:v>
                </c:pt>
                <c:pt idx="46701">
                  <c:v>118.6171875</c:v>
                </c:pt>
                <c:pt idx="46702">
                  <c:v>118.61979166666667</c:v>
                </c:pt>
                <c:pt idx="46703">
                  <c:v>118.62239583333333</c:v>
                </c:pt>
                <c:pt idx="46704">
                  <c:v>118.625</c:v>
                </c:pt>
                <c:pt idx="46705">
                  <c:v>118.62760416666667</c:v>
                </c:pt>
                <c:pt idx="46706">
                  <c:v>118.63020833333333</c:v>
                </c:pt>
                <c:pt idx="46707">
                  <c:v>118.6328125</c:v>
                </c:pt>
                <c:pt idx="46708">
                  <c:v>118.63541666666667</c:v>
                </c:pt>
                <c:pt idx="46709">
                  <c:v>118.63802083333333</c:v>
                </c:pt>
                <c:pt idx="46710">
                  <c:v>118.640625</c:v>
                </c:pt>
                <c:pt idx="46711">
                  <c:v>118.64322916666667</c:v>
                </c:pt>
                <c:pt idx="46712">
                  <c:v>118.64583333333333</c:v>
                </c:pt>
                <c:pt idx="46713">
                  <c:v>118.6484375</c:v>
                </c:pt>
                <c:pt idx="46714">
                  <c:v>118.65104166666667</c:v>
                </c:pt>
                <c:pt idx="46715">
                  <c:v>118.65364583333333</c:v>
                </c:pt>
                <c:pt idx="46716">
                  <c:v>118.65625</c:v>
                </c:pt>
                <c:pt idx="46717">
                  <c:v>118.65885416666667</c:v>
                </c:pt>
                <c:pt idx="46718">
                  <c:v>118.66145833333333</c:v>
                </c:pt>
                <c:pt idx="46719">
                  <c:v>118.6640625</c:v>
                </c:pt>
                <c:pt idx="46720">
                  <c:v>118.66666666666667</c:v>
                </c:pt>
                <c:pt idx="46721">
                  <c:v>118.66927083333333</c:v>
                </c:pt>
                <c:pt idx="46722">
                  <c:v>118.671875</c:v>
                </c:pt>
                <c:pt idx="46723">
                  <c:v>118.67447916666667</c:v>
                </c:pt>
                <c:pt idx="46724">
                  <c:v>118.67708333333333</c:v>
                </c:pt>
                <c:pt idx="46725">
                  <c:v>118.6796875</c:v>
                </c:pt>
                <c:pt idx="46726">
                  <c:v>118.68229166666667</c:v>
                </c:pt>
                <c:pt idx="46727">
                  <c:v>118.68489583333333</c:v>
                </c:pt>
                <c:pt idx="46728">
                  <c:v>118.6875</c:v>
                </c:pt>
                <c:pt idx="46729">
                  <c:v>118.69010416666667</c:v>
                </c:pt>
                <c:pt idx="46730">
                  <c:v>118.69270833333333</c:v>
                </c:pt>
                <c:pt idx="46731">
                  <c:v>118.6953125</c:v>
                </c:pt>
                <c:pt idx="46732">
                  <c:v>118.69791666666667</c:v>
                </c:pt>
                <c:pt idx="46733">
                  <c:v>118.70052083333333</c:v>
                </c:pt>
                <c:pt idx="46734">
                  <c:v>118.703125</c:v>
                </c:pt>
                <c:pt idx="46735">
                  <c:v>118.70572916666667</c:v>
                </c:pt>
                <c:pt idx="46736">
                  <c:v>118.70833333333333</c:v>
                </c:pt>
                <c:pt idx="46737">
                  <c:v>118.7109375</c:v>
                </c:pt>
                <c:pt idx="46738">
                  <c:v>118.71354166666667</c:v>
                </c:pt>
                <c:pt idx="46739">
                  <c:v>118.71614583333333</c:v>
                </c:pt>
                <c:pt idx="46740">
                  <c:v>118.71875</c:v>
                </c:pt>
                <c:pt idx="46741">
                  <c:v>118.72135416666667</c:v>
                </c:pt>
                <c:pt idx="46742">
                  <c:v>118.72395833333333</c:v>
                </c:pt>
                <c:pt idx="46743">
                  <c:v>118.7265625</c:v>
                </c:pt>
                <c:pt idx="46744">
                  <c:v>118.72916666666667</c:v>
                </c:pt>
                <c:pt idx="46745">
                  <c:v>118.73177083333333</c:v>
                </c:pt>
                <c:pt idx="46746">
                  <c:v>118.734375</c:v>
                </c:pt>
                <c:pt idx="46747">
                  <c:v>118.73697916666667</c:v>
                </c:pt>
                <c:pt idx="46748">
                  <c:v>118.73958333333333</c:v>
                </c:pt>
                <c:pt idx="46749">
                  <c:v>118.7421875</c:v>
                </c:pt>
                <c:pt idx="46750">
                  <c:v>118.74479166666667</c:v>
                </c:pt>
                <c:pt idx="46751">
                  <c:v>118.74739583333333</c:v>
                </c:pt>
                <c:pt idx="46752">
                  <c:v>118.75</c:v>
                </c:pt>
                <c:pt idx="46753">
                  <c:v>118.75260416666667</c:v>
                </c:pt>
                <c:pt idx="46754">
                  <c:v>118.75520833333333</c:v>
                </c:pt>
                <c:pt idx="46755">
                  <c:v>118.7578125</c:v>
                </c:pt>
                <c:pt idx="46756">
                  <c:v>118.76041666666667</c:v>
                </c:pt>
                <c:pt idx="46757">
                  <c:v>118.76302083333333</c:v>
                </c:pt>
                <c:pt idx="46758">
                  <c:v>118.765625</c:v>
                </c:pt>
                <c:pt idx="46759">
                  <c:v>118.76822916666667</c:v>
                </c:pt>
                <c:pt idx="46760">
                  <c:v>118.77083333333333</c:v>
                </c:pt>
                <c:pt idx="46761">
                  <c:v>118.7734375</c:v>
                </c:pt>
                <c:pt idx="46762">
                  <c:v>118.77604166666667</c:v>
                </c:pt>
                <c:pt idx="46763">
                  <c:v>118.77864583333333</c:v>
                </c:pt>
                <c:pt idx="46764">
                  <c:v>118.78125</c:v>
                </c:pt>
                <c:pt idx="46765">
                  <c:v>118.78385416666667</c:v>
                </c:pt>
                <c:pt idx="46766">
                  <c:v>118.78645833333333</c:v>
                </c:pt>
                <c:pt idx="46767">
                  <c:v>118.7890625</c:v>
                </c:pt>
                <c:pt idx="46768">
                  <c:v>118.79166666666667</c:v>
                </c:pt>
                <c:pt idx="46769">
                  <c:v>118.79427083333333</c:v>
                </c:pt>
                <c:pt idx="46770">
                  <c:v>118.796875</c:v>
                </c:pt>
                <c:pt idx="46771">
                  <c:v>118.79947916666667</c:v>
                </c:pt>
                <c:pt idx="46772">
                  <c:v>118.80208333333333</c:v>
                </c:pt>
                <c:pt idx="46773">
                  <c:v>118.8046875</c:v>
                </c:pt>
                <c:pt idx="46774">
                  <c:v>118.80729166666667</c:v>
                </c:pt>
                <c:pt idx="46775">
                  <c:v>118.80989583333333</c:v>
                </c:pt>
                <c:pt idx="46776">
                  <c:v>118.8125</c:v>
                </c:pt>
                <c:pt idx="46777">
                  <c:v>118.81510416666667</c:v>
                </c:pt>
                <c:pt idx="46778">
                  <c:v>118.81770833333333</c:v>
                </c:pt>
                <c:pt idx="46779">
                  <c:v>118.8203125</c:v>
                </c:pt>
                <c:pt idx="46780">
                  <c:v>118.82291666666667</c:v>
                </c:pt>
                <c:pt idx="46781">
                  <c:v>118.82552083333333</c:v>
                </c:pt>
                <c:pt idx="46782">
                  <c:v>118.828125</c:v>
                </c:pt>
                <c:pt idx="46783">
                  <c:v>118.83072916666667</c:v>
                </c:pt>
                <c:pt idx="46784">
                  <c:v>118.83333333333333</c:v>
                </c:pt>
                <c:pt idx="46785">
                  <c:v>118.8359375</c:v>
                </c:pt>
                <c:pt idx="46786">
                  <c:v>118.83854166666667</c:v>
                </c:pt>
                <c:pt idx="46787">
                  <c:v>118.84114583333333</c:v>
                </c:pt>
                <c:pt idx="46788">
                  <c:v>118.84375</c:v>
                </c:pt>
                <c:pt idx="46789">
                  <c:v>118.84635416666667</c:v>
                </c:pt>
                <c:pt idx="46790">
                  <c:v>118.84895833333333</c:v>
                </c:pt>
                <c:pt idx="46791">
                  <c:v>118.8515625</c:v>
                </c:pt>
                <c:pt idx="46792">
                  <c:v>118.85416666666667</c:v>
                </c:pt>
                <c:pt idx="46793">
                  <c:v>118.85677083333333</c:v>
                </c:pt>
                <c:pt idx="46794">
                  <c:v>118.859375</c:v>
                </c:pt>
                <c:pt idx="46795">
                  <c:v>118.86197916666667</c:v>
                </c:pt>
                <c:pt idx="46796">
                  <c:v>118.86458333333333</c:v>
                </c:pt>
                <c:pt idx="46797">
                  <c:v>118.8671875</c:v>
                </c:pt>
                <c:pt idx="46798">
                  <c:v>118.86979166666667</c:v>
                </c:pt>
                <c:pt idx="46799">
                  <c:v>118.87239583333333</c:v>
                </c:pt>
                <c:pt idx="46800">
                  <c:v>118.875</c:v>
                </c:pt>
                <c:pt idx="46801">
                  <c:v>118.87760416666667</c:v>
                </c:pt>
                <c:pt idx="46802">
                  <c:v>118.88020833333333</c:v>
                </c:pt>
                <c:pt idx="46803">
                  <c:v>118.8828125</c:v>
                </c:pt>
                <c:pt idx="46804">
                  <c:v>118.88541666666667</c:v>
                </c:pt>
                <c:pt idx="46805">
                  <c:v>118.88802083333333</c:v>
                </c:pt>
                <c:pt idx="46806">
                  <c:v>118.890625</c:v>
                </c:pt>
                <c:pt idx="46807">
                  <c:v>118.89322916666667</c:v>
                </c:pt>
                <c:pt idx="46808">
                  <c:v>118.89583333333333</c:v>
                </c:pt>
                <c:pt idx="46809">
                  <c:v>118.8984375</c:v>
                </c:pt>
                <c:pt idx="46810">
                  <c:v>118.90104166666667</c:v>
                </c:pt>
                <c:pt idx="46811">
                  <c:v>118.90364583333333</c:v>
                </c:pt>
                <c:pt idx="46812">
                  <c:v>118.90625</c:v>
                </c:pt>
                <c:pt idx="46813">
                  <c:v>118.90885416666667</c:v>
                </c:pt>
                <c:pt idx="46814">
                  <c:v>118.91145833333333</c:v>
                </c:pt>
                <c:pt idx="46815">
                  <c:v>118.9140625</c:v>
                </c:pt>
                <c:pt idx="46816">
                  <c:v>118.91666666666667</c:v>
                </c:pt>
                <c:pt idx="46817">
                  <c:v>118.91927083333333</c:v>
                </c:pt>
                <c:pt idx="46818">
                  <c:v>118.921875</c:v>
                </c:pt>
                <c:pt idx="46819">
                  <c:v>118.92447916666667</c:v>
                </c:pt>
                <c:pt idx="46820">
                  <c:v>118.92708333333333</c:v>
                </c:pt>
                <c:pt idx="46821">
                  <c:v>118.9296875</c:v>
                </c:pt>
                <c:pt idx="46822">
                  <c:v>118.93229166666667</c:v>
                </c:pt>
                <c:pt idx="46823">
                  <c:v>118.93489583333333</c:v>
                </c:pt>
                <c:pt idx="46824">
                  <c:v>118.9375</c:v>
                </c:pt>
                <c:pt idx="46825">
                  <c:v>118.94010416666667</c:v>
                </c:pt>
                <c:pt idx="46826">
                  <c:v>118.94270833333333</c:v>
                </c:pt>
                <c:pt idx="46827">
                  <c:v>118.9453125</c:v>
                </c:pt>
                <c:pt idx="46828">
                  <c:v>118.94791666666667</c:v>
                </c:pt>
                <c:pt idx="46829">
                  <c:v>118.95052083333333</c:v>
                </c:pt>
                <c:pt idx="46830">
                  <c:v>118.953125</c:v>
                </c:pt>
                <c:pt idx="46831">
                  <c:v>118.95572916666667</c:v>
                </c:pt>
                <c:pt idx="46832">
                  <c:v>118.95833333333333</c:v>
                </c:pt>
                <c:pt idx="46833">
                  <c:v>118.9609375</c:v>
                </c:pt>
                <c:pt idx="46834">
                  <c:v>118.96354166666667</c:v>
                </c:pt>
                <c:pt idx="46835">
                  <c:v>118.96614583333333</c:v>
                </c:pt>
                <c:pt idx="46836">
                  <c:v>118.96875</c:v>
                </c:pt>
                <c:pt idx="46837">
                  <c:v>118.97135416666667</c:v>
                </c:pt>
                <c:pt idx="46838">
                  <c:v>118.97395833333333</c:v>
                </c:pt>
                <c:pt idx="46839">
                  <c:v>118.9765625</c:v>
                </c:pt>
                <c:pt idx="46840">
                  <c:v>118.97916666666667</c:v>
                </c:pt>
                <c:pt idx="46841">
                  <c:v>118.98177083333333</c:v>
                </c:pt>
                <c:pt idx="46842">
                  <c:v>118.984375</c:v>
                </c:pt>
                <c:pt idx="46843">
                  <c:v>118.98697916666667</c:v>
                </c:pt>
                <c:pt idx="46844">
                  <c:v>118.98958333333333</c:v>
                </c:pt>
                <c:pt idx="46845">
                  <c:v>118.9921875</c:v>
                </c:pt>
                <c:pt idx="46846">
                  <c:v>118.99479166666667</c:v>
                </c:pt>
                <c:pt idx="46847">
                  <c:v>118.99739583333333</c:v>
                </c:pt>
                <c:pt idx="46848">
                  <c:v>119</c:v>
                </c:pt>
                <c:pt idx="46849">
                  <c:v>119.00260416666667</c:v>
                </c:pt>
                <c:pt idx="46850">
                  <c:v>119.00520833333333</c:v>
                </c:pt>
                <c:pt idx="46851">
                  <c:v>119.0078125</c:v>
                </c:pt>
                <c:pt idx="46852">
                  <c:v>119.01041666666667</c:v>
                </c:pt>
                <c:pt idx="46853">
                  <c:v>119.01302083333333</c:v>
                </c:pt>
                <c:pt idx="46854">
                  <c:v>119.015625</c:v>
                </c:pt>
                <c:pt idx="46855">
                  <c:v>119.01822916666667</c:v>
                </c:pt>
                <c:pt idx="46856">
                  <c:v>119.02083333333333</c:v>
                </c:pt>
                <c:pt idx="46857">
                  <c:v>119.0234375</c:v>
                </c:pt>
                <c:pt idx="46858">
                  <c:v>119.02604166666667</c:v>
                </c:pt>
                <c:pt idx="46859">
                  <c:v>119.02864583333333</c:v>
                </c:pt>
                <c:pt idx="46860">
                  <c:v>119.03125</c:v>
                </c:pt>
                <c:pt idx="46861">
                  <c:v>119.03385416666667</c:v>
                </c:pt>
                <c:pt idx="46862">
                  <c:v>119.03645833333333</c:v>
                </c:pt>
                <c:pt idx="46863">
                  <c:v>119.0390625</c:v>
                </c:pt>
                <c:pt idx="46864">
                  <c:v>119.04166666666667</c:v>
                </c:pt>
                <c:pt idx="46865">
                  <c:v>119.04427083333333</c:v>
                </c:pt>
                <c:pt idx="46866">
                  <c:v>119.046875</c:v>
                </c:pt>
                <c:pt idx="46867">
                  <c:v>119.04947916666667</c:v>
                </c:pt>
                <c:pt idx="46868">
                  <c:v>119.05208333333333</c:v>
                </c:pt>
                <c:pt idx="46869">
                  <c:v>119.0546875</c:v>
                </c:pt>
                <c:pt idx="46870">
                  <c:v>119.05729166666667</c:v>
                </c:pt>
                <c:pt idx="46871">
                  <c:v>119.05989583333333</c:v>
                </c:pt>
                <c:pt idx="46872">
                  <c:v>119.0625</c:v>
                </c:pt>
                <c:pt idx="46873">
                  <c:v>119.06510416666667</c:v>
                </c:pt>
                <c:pt idx="46874">
                  <c:v>119.06770833333333</c:v>
                </c:pt>
                <c:pt idx="46875">
                  <c:v>119.0703125</c:v>
                </c:pt>
                <c:pt idx="46876">
                  <c:v>119.07291666666667</c:v>
                </c:pt>
                <c:pt idx="46877">
                  <c:v>119.07552083333333</c:v>
                </c:pt>
                <c:pt idx="46878">
                  <c:v>119.078125</c:v>
                </c:pt>
                <c:pt idx="46879">
                  <c:v>119.08072916666667</c:v>
                </c:pt>
                <c:pt idx="46880">
                  <c:v>119.08333333333333</c:v>
                </c:pt>
                <c:pt idx="46881">
                  <c:v>119.0859375</c:v>
                </c:pt>
                <c:pt idx="46882">
                  <c:v>119.08854166666667</c:v>
                </c:pt>
                <c:pt idx="46883">
                  <c:v>119.09114583333333</c:v>
                </c:pt>
                <c:pt idx="46884">
                  <c:v>119.09375</c:v>
                </c:pt>
                <c:pt idx="46885">
                  <c:v>119.09635416666667</c:v>
                </c:pt>
                <c:pt idx="46886">
                  <c:v>119.09895833333333</c:v>
                </c:pt>
                <c:pt idx="46887">
                  <c:v>119.1015625</c:v>
                </c:pt>
                <c:pt idx="46888">
                  <c:v>119.10416666666667</c:v>
                </c:pt>
                <c:pt idx="46889">
                  <c:v>119.10677083333333</c:v>
                </c:pt>
                <c:pt idx="46890">
                  <c:v>119.109375</c:v>
                </c:pt>
                <c:pt idx="46891">
                  <c:v>119.11197916666667</c:v>
                </c:pt>
                <c:pt idx="46892">
                  <c:v>119.11458333333333</c:v>
                </c:pt>
                <c:pt idx="46893">
                  <c:v>119.1171875</c:v>
                </c:pt>
                <c:pt idx="46894">
                  <c:v>119.11979166666667</c:v>
                </c:pt>
                <c:pt idx="46895">
                  <c:v>119.12239583333333</c:v>
                </c:pt>
                <c:pt idx="46896">
                  <c:v>119.125</c:v>
                </c:pt>
                <c:pt idx="46897">
                  <c:v>119.12760416666667</c:v>
                </c:pt>
                <c:pt idx="46898">
                  <c:v>119.13020833333333</c:v>
                </c:pt>
                <c:pt idx="46899">
                  <c:v>119.1328125</c:v>
                </c:pt>
                <c:pt idx="46900">
                  <c:v>119.13541666666667</c:v>
                </c:pt>
                <c:pt idx="46901">
                  <c:v>119.13802083333333</c:v>
                </c:pt>
                <c:pt idx="46902">
                  <c:v>119.140625</c:v>
                </c:pt>
                <c:pt idx="46903">
                  <c:v>119.14322916666667</c:v>
                </c:pt>
                <c:pt idx="46904">
                  <c:v>119.14583333333333</c:v>
                </c:pt>
                <c:pt idx="46905">
                  <c:v>119.1484375</c:v>
                </c:pt>
                <c:pt idx="46906">
                  <c:v>119.15104166666667</c:v>
                </c:pt>
                <c:pt idx="46907">
                  <c:v>119.15364583333333</c:v>
                </c:pt>
                <c:pt idx="46908">
                  <c:v>119.15625</c:v>
                </c:pt>
                <c:pt idx="46909">
                  <c:v>119.15885416666667</c:v>
                </c:pt>
                <c:pt idx="46910">
                  <c:v>119.16145833333333</c:v>
                </c:pt>
                <c:pt idx="46911">
                  <c:v>119.1640625</c:v>
                </c:pt>
                <c:pt idx="46912">
                  <c:v>119.16666666666667</c:v>
                </c:pt>
                <c:pt idx="46913">
                  <c:v>119.16927083333333</c:v>
                </c:pt>
                <c:pt idx="46914">
                  <c:v>119.171875</c:v>
                </c:pt>
                <c:pt idx="46915">
                  <c:v>119.17447916666667</c:v>
                </c:pt>
                <c:pt idx="46916">
                  <c:v>119.17708333333333</c:v>
                </c:pt>
                <c:pt idx="46917">
                  <c:v>119.1796875</c:v>
                </c:pt>
                <c:pt idx="46918">
                  <c:v>119.18229166666667</c:v>
                </c:pt>
                <c:pt idx="46919">
                  <c:v>119.18489583333333</c:v>
                </c:pt>
                <c:pt idx="46920">
                  <c:v>119.1875</c:v>
                </c:pt>
                <c:pt idx="46921">
                  <c:v>119.19010416666667</c:v>
                </c:pt>
                <c:pt idx="46922">
                  <c:v>119.19270833333333</c:v>
                </c:pt>
                <c:pt idx="46923">
                  <c:v>119.1953125</c:v>
                </c:pt>
                <c:pt idx="46924">
                  <c:v>119.19791666666667</c:v>
                </c:pt>
                <c:pt idx="46925">
                  <c:v>119.20052083333333</c:v>
                </c:pt>
                <c:pt idx="46926">
                  <c:v>119.203125</c:v>
                </c:pt>
                <c:pt idx="46927">
                  <c:v>119.20572916666667</c:v>
                </c:pt>
                <c:pt idx="46928">
                  <c:v>119.20833333333333</c:v>
                </c:pt>
                <c:pt idx="46929">
                  <c:v>119.2109375</c:v>
                </c:pt>
                <c:pt idx="46930">
                  <c:v>119.21354166666667</c:v>
                </c:pt>
                <c:pt idx="46931">
                  <c:v>119.21614583333333</c:v>
                </c:pt>
                <c:pt idx="46932">
                  <c:v>119.21875</c:v>
                </c:pt>
                <c:pt idx="46933">
                  <c:v>119.22135416666667</c:v>
                </c:pt>
                <c:pt idx="46934">
                  <c:v>119.22395833333333</c:v>
                </c:pt>
                <c:pt idx="46935">
                  <c:v>119.2265625</c:v>
                </c:pt>
                <c:pt idx="46936">
                  <c:v>119.22916666666667</c:v>
                </c:pt>
                <c:pt idx="46937">
                  <c:v>119.23177083333333</c:v>
                </c:pt>
                <c:pt idx="46938">
                  <c:v>119.234375</c:v>
                </c:pt>
                <c:pt idx="46939">
                  <c:v>119.23697916666667</c:v>
                </c:pt>
                <c:pt idx="46940">
                  <c:v>119.23958333333333</c:v>
                </c:pt>
                <c:pt idx="46941">
                  <c:v>119.2421875</c:v>
                </c:pt>
                <c:pt idx="46942">
                  <c:v>119.24479166666667</c:v>
                </c:pt>
                <c:pt idx="46943">
                  <c:v>119.24739583333333</c:v>
                </c:pt>
                <c:pt idx="46944">
                  <c:v>119.25</c:v>
                </c:pt>
                <c:pt idx="46945">
                  <c:v>119.25260416666667</c:v>
                </c:pt>
                <c:pt idx="46946">
                  <c:v>119.25520833333333</c:v>
                </c:pt>
                <c:pt idx="46947">
                  <c:v>119.2578125</c:v>
                </c:pt>
                <c:pt idx="46948">
                  <c:v>119.26041666666667</c:v>
                </c:pt>
                <c:pt idx="46949">
                  <c:v>119.26302083333333</c:v>
                </c:pt>
                <c:pt idx="46950">
                  <c:v>119.265625</c:v>
                </c:pt>
                <c:pt idx="46951">
                  <c:v>119.26822916666667</c:v>
                </c:pt>
                <c:pt idx="46952">
                  <c:v>119.27083333333333</c:v>
                </c:pt>
                <c:pt idx="46953">
                  <c:v>119.2734375</c:v>
                </c:pt>
                <c:pt idx="46954">
                  <c:v>119.27604166666667</c:v>
                </c:pt>
                <c:pt idx="46955">
                  <c:v>119.27864583333333</c:v>
                </c:pt>
                <c:pt idx="46956">
                  <c:v>119.28125</c:v>
                </c:pt>
                <c:pt idx="46957">
                  <c:v>119.28385416666667</c:v>
                </c:pt>
                <c:pt idx="46958">
                  <c:v>119.28645833333333</c:v>
                </c:pt>
                <c:pt idx="46959">
                  <c:v>119.2890625</c:v>
                </c:pt>
                <c:pt idx="46960">
                  <c:v>119.29166666666667</c:v>
                </c:pt>
                <c:pt idx="46961">
                  <c:v>119.29427083333333</c:v>
                </c:pt>
                <c:pt idx="46962">
                  <c:v>119.296875</c:v>
                </c:pt>
                <c:pt idx="46963">
                  <c:v>119.29947916666667</c:v>
                </c:pt>
                <c:pt idx="46964">
                  <c:v>119.30208333333333</c:v>
                </c:pt>
                <c:pt idx="46965">
                  <c:v>119.3046875</c:v>
                </c:pt>
                <c:pt idx="46966">
                  <c:v>119.30729166666667</c:v>
                </c:pt>
                <c:pt idx="46967">
                  <c:v>119.30989583333333</c:v>
                </c:pt>
                <c:pt idx="46968">
                  <c:v>119.3125</c:v>
                </c:pt>
                <c:pt idx="46969">
                  <c:v>119.31510416666667</c:v>
                </c:pt>
                <c:pt idx="46970">
                  <c:v>119.31770833333333</c:v>
                </c:pt>
                <c:pt idx="46971">
                  <c:v>119.3203125</c:v>
                </c:pt>
                <c:pt idx="46972">
                  <c:v>119.32291666666667</c:v>
                </c:pt>
                <c:pt idx="46973">
                  <c:v>119.32552083333333</c:v>
                </c:pt>
                <c:pt idx="46974">
                  <c:v>119.328125</c:v>
                </c:pt>
                <c:pt idx="46975">
                  <c:v>119.33072916666667</c:v>
                </c:pt>
                <c:pt idx="46976">
                  <c:v>119.33333333333333</c:v>
                </c:pt>
                <c:pt idx="46977">
                  <c:v>119.3359375</c:v>
                </c:pt>
                <c:pt idx="46978">
                  <c:v>119.33854166666667</c:v>
                </c:pt>
                <c:pt idx="46979">
                  <c:v>119.34114583333333</c:v>
                </c:pt>
                <c:pt idx="46980">
                  <c:v>119.34375</c:v>
                </c:pt>
                <c:pt idx="46981">
                  <c:v>119.34635416666667</c:v>
                </c:pt>
                <c:pt idx="46982">
                  <c:v>119.34895833333333</c:v>
                </c:pt>
                <c:pt idx="46983">
                  <c:v>119.3515625</c:v>
                </c:pt>
                <c:pt idx="46984">
                  <c:v>119.35416666666667</c:v>
                </c:pt>
                <c:pt idx="46985">
                  <c:v>119.35677083333333</c:v>
                </c:pt>
                <c:pt idx="46986">
                  <c:v>119.359375</c:v>
                </c:pt>
                <c:pt idx="46987">
                  <c:v>119.36197916666667</c:v>
                </c:pt>
                <c:pt idx="46988">
                  <c:v>119.36458333333333</c:v>
                </c:pt>
                <c:pt idx="46989">
                  <c:v>119.3671875</c:v>
                </c:pt>
                <c:pt idx="46990">
                  <c:v>119.36979166666667</c:v>
                </c:pt>
                <c:pt idx="46991">
                  <c:v>119.37239583333333</c:v>
                </c:pt>
                <c:pt idx="46992">
                  <c:v>119.375</c:v>
                </c:pt>
                <c:pt idx="46993">
                  <c:v>119.37760416666667</c:v>
                </c:pt>
                <c:pt idx="46994">
                  <c:v>119.38020833333333</c:v>
                </c:pt>
                <c:pt idx="46995">
                  <c:v>119.3828125</c:v>
                </c:pt>
                <c:pt idx="46996">
                  <c:v>119.38541666666667</c:v>
                </c:pt>
                <c:pt idx="46997">
                  <c:v>119.38802083333333</c:v>
                </c:pt>
                <c:pt idx="46998">
                  <c:v>119.390625</c:v>
                </c:pt>
                <c:pt idx="46999">
                  <c:v>119.39322916666667</c:v>
                </c:pt>
                <c:pt idx="47000">
                  <c:v>119.39583333333333</c:v>
                </c:pt>
                <c:pt idx="47001">
                  <c:v>119.3984375</c:v>
                </c:pt>
                <c:pt idx="47002">
                  <c:v>119.40104166666667</c:v>
                </c:pt>
                <c:pt idx="47003">
                  <c:v>119.40364583333333</c:v>
                </c:pt>
                <c:pt idx="47004">
                  <c:v>119.40625</c:v>
                </c:pt>
                <c:pt idx="47005">
                  <c:v>119.40885416666667</c:v>
                </c:pt>
                <c:pt idx="47006">
                  <c:v>119.41145833333333</c:v>
                </c:pt>
                <c:pt idx="47007">
                  <c:v>119.4140625</c:v>
                </c:pt>
                <c:pt idx="47008">
                  <c:v>119.41666666666667</c:v>
                </c:pt>
                <c:pt idx="47009">
                  <c:v>119.41927083333333</c:v>
                </c:pt>
                <c:pt idx="47010">
                  <c:v>119.421875</c:v>
                </c:pt>
                <c:pt idx="47011">
                  <c:v>119.42447916666667</c:v>
                </c:pt>
                <c:pt idx="47012">
                  <c:v>119.42708333333333</c:v>
                </c:pt>
                <c:pt idx="47013">
                  <c:v>119.4296875</c:v>
                </c:pt>
                <c:pt idx="47014">
                  <c:v>119.43229166666667</c:v>
                </c:pt>
                <c:pt idx="47015">
                  <c:v>119.43489583333333</c:v>
                </c:pt>
                <c:pt idx="47016">
                  <c:v>119.4375</c:v>
                </c:pt>
                <c:pt idx="47017">
                  <c:v>119.44010416666667</c:v>
                </c:pt>
                <c:pt idx="47018">
                  <c:v>119.44270833333333</c:v>
                </c:pt>
                <c:pt idx="47019">
                  <c:v>119.4453125</c:v>
                </c:pt>
                <c:pt idx="47020">
                  <c:v>119.44791666666667</c:v>
                </c:pt>
                <c:pt idx="47021">
                  <c:v>119.45052083333333</c:v>
                </c:pt>
                <c:pt idx="47022">
                  <c:v>119.453125</c:v>
                </c:pt>
                <c:pt idx="47023">
                  <c:v>119.45572916666667</c:v>
                </c:pt>
                <c:pt idx="47024">
                  <c:v>119.45833333333333</c:v>
                </c:pt>
                <c:pt idx="47025">
                  <c:v>119.4609375</c:v>
                </c:pt>
                <c:pt idx="47026">
                  <c:v>119.46354166666667</c:v>
                </c:pt>
                <c:pt idx="47027">
                  <c:v>119.46614583333333</c:v>
                </c:pt>
                <c:pt idx="47028">
                  <c:v>119.46875</c:v>
                </c:pt>
                <c:pt idx="47029">
                  <c:v>119.47135416666667</c:v>
                </c:pt>
                <c:pt idx="47030">
                  <c:v>119.47395833333333</c:v>
                </c:pt>
                <c:pt idx="47031">
                  <c:v>119.4765625</c:v>
                </c:pt>
                <c:pt idx="47032">
                  <c:v>119.47916666666667</c:v>
                </c:pt>
                <c:pt idx="47033">
                  <c:v>119.48177083333333</c:v>
                </c:pt>
                <c:pt idx="47034">
                  <c:v>119.484375</c:v>
                </c:pt>
                <c:pt idx="47035">
                  <c:v>119.48697916666667</c:v>
                </c:pt>
                <c:pt idx="47036">
                  <c:v>119.48958333333333</c:v>
                </c:pt>
                <c:pt idx="47037">
                  <c:v>119.4921875</c:v>
                </c:pt>
                <c:pt idx="47038">
                  <c:v>119.49479166666667</c:v>
                </c:pt>
                <c:pt idx="47039">
                  <c:v>119.49739583333333</c:v>
                </c:pt>
                <c:pt idx="47040">
                  <c:v>119.5</c:v>
                </c:pt>
                <c:pt idx="47041">
                  <c:v>119.50260416666667</c:v>
                </c:pt>
                <c:pt idx="47042">
                  <c:v>119.50520833333333</c:v>
                </c:pt>
                <c:pt idx="47043">
                  <c:v>119.5078125</c:v>
                </c:pt>
                <c:pt idx="47044">
                  <c:v>119.51041666666667</c:v>
                </c:pt>
                <c:pt idx="47045">
                  <c:v>119.51302083333333</c:v>
                </c:pt>
                <c:pt idx="47046">
                  <c:v>119.515625</c:v>
                </c:pt>
                <c:pt idx="47047">
                  <c:v>119.51822916666667</c:v>
                </c:pt>
                <c:pt idx="47048">
                  <c:v>119.52083333333333</c:v>
                </c:pt>
                <c:pt idx="47049">
                  <c:v>119.5234375</c:v>
                </c:pt>
                <c:pt idx="47050">
                  <c:v>119.52604166666667</c:v>
                </c:pt>
                <c:pt idx="47051">
                  <c:v>119.52864583333333</c:v>
                </c:pt>
                <c:pt idx="47052">
                  <c:v>119.53125</c:v>
                </c:pt>
                <c:pt idx="47053">
                  <c:v>119.53385416666667</c:v>
                </c:pt>
                <c:pt idx="47054">
                  <c:v>119.53645833333333</c:v>
                </c:pt>
                <c:pt idx="47055">
                  <c:v>119.5390625</c:v>
                </c:pt>
                <c:pt idx="47056">
                  <c:v>119.54166666666667</c:v>
                </c:pt>
                <c:pt idx="47057">
                  <c:v>119.54427083333333</c:v>
                </c:pt>
                <c:pt idx="47058">
                  <c:v>119.546875</c:v>
                </c:pt>
                <c:pt idx="47059">
                  <c:v>119.54947916666667</c:v>
                </c:pt>
                <c:pt idx="47060">
                  <c:v>119.55208333333333</c:v>
                </c:pt>
                <c:pt idx="47061">
                  <c:v>119.5546875</c:v>
                </c:pt>
                <c:pt idx="47062">
                  <c:v>119.55729166666667</c:v>
                </c:pt>
                <c:pt idx="47063">
                  <c:v>119.55989583333333</c:v>
                </c:pt>
                <c:pt idx="47064">
                  <c:v>119.5625</c:v>
                </c:pt>
                <c:pt idx="47065">
                  <c:v>119.56510416666667</c:v>
                </c:pt>
                <c:pt idx="47066">
                  <c:v>119.56770833333333</c:v>
                </c:pt>
                <c:pt idx="47067">
                  <c:v>119.5703125</c:v>
                </c:pt>
                <c:pt idx="47068">
                  <c:v>119.57291666666667</c:v>
                </c:pt>
                <c:pt idx="47069">
                  <c:v>119.57552083333333</c:v>
                </c:pt>
                <c:pt idx="47070">
                  <c:v>119.578125</c:v>
                </c:pt>
                <c:pt idx="47071">
                  <c:v>119.58072916666667</c:v>
                </c:pt>
                <c:pt idx="47072">
                  <c:v>119.58333333333333</c:v>
                </c:pt>
                <c:pt idx="47073">
                  <c:v>119.5859375</c:v>
                </c:pt>
                <c:pt idx="47074">
                  <c:v>119.58854166666667</c:v>
                </c:pt>
                <c:pt idx="47075">
                  <c:v>119.59114583333333</c:v>
                </c:pt>
                <c:pt idx="47076">
                  <c:v>119.59375</c:v>
                </c:pt>
                <c:pt idx="47077">
                  <c:v>119.59635416666667</c:v>
                </c:pt>
                <c:pt idx="47078">
                  <c:v>119.59895833333333</c:v>
                </c:pt>
                <c:pt idx="47079">
                  <c:v>119.6015625</c:v>
                </c:pt>
                <c:pt idx="47080">
                  <c:v>119.60416666666667</c:v>
                </c:pt>
                <c:pt idx="47081">
                  <c:v>119.60677083333333</c:v>
                </c:pt>
                <c:pt idx="47082">
                  <c:v>119.609375</c:v>
                </c:pt>
                <c:pt idx="47083">
                  <c:v>119.61197916666667</c:v>
                </c:pt>
                <c:pt idx="47084">
                  <c:v>119.61458333333333</c:v>
                </c:pt>
                <c:pt idx="47085">
                  <c:v>119.6171875</c:v>
                </c:pt>
                <c:pt idx="47086">
                  <c:v>119.61979166666667</c:v>
                </c:pt>
                <c:pt idx="47087">
                  <c:v>119.62239583333333</c:v>
                </c:pt>
                <c:pt idx="47088">
                  <c:v>119.625</c:v>
                </c:pt>
                <c:pt idx="47089">
                  <c:v>119.62760416666667</c:v>
                </c:pt>
                <c:pt idx="47090">
                  <c:v>119.63020833333333</c:v>
                </c:pt>
                <c:pt idx="47091">
                  <c:v>119.6328125</c:v>
                </c:pt>
                <c:pt idx="47092">
                  <c:v>119.63541666666667</c:v>
                </c:pt>
                <c:pt idx="47093">
                  <c:v>119.63802083333333</c:v>
                </c:pt>
                <c:pt idx="47094">
                  <c:v>119.640625</c:v>
                </c:pt>
                <c:pt idx="47095">
                  <c:v>119.64322916666667</c:v>
                </c:pt>
                <c:pt idx="47096">
                  <c:v>119.64583333333333</c:v>
                </c:pt>
                <c:pt idx="47097">
                  <c:v>119.6484375</c:v>
                </c:pt>
                <c:pt idx="47098">
                  <c:v>119.65104166666667</c:v>
                </c:pt>
                <c:pt idx="47099">
                  <c:v>119.65364583333333</c:v>
                </c:pt>
                <c:pt idx="47100">
                  <c:v>119.65625</c:v>
                </c:pt>
                <c:pt idx="47101">
                  <c:v>119.65885416666667</c:v>
                </c:pt>
                <c:pt idx="47102">
                  <c:v>119.66145833333333</c:v>
                </c:pt>
                <c:pt idx="47103">
                  <c:v>119.6640625</c:v>
                </c:pt>
                <c:pt idx="47104">
                  <c:v>119.66666666666667</c:v>
                </c:pt>
                <c:pt idx="47105">
                  <c:v>119.66927083333333</c:v>
                </c:pt>
                <c:pt idx="47106">
                  <c:v>119.671875</c:v>
                </c:pt>
                <c:pt idx="47107">
                  <c:v>119.67447916666667</c:v>
                </c:pt>
                <c:pt idx="47108">
                  <c:v>119.67708333333333</c:v>
                </c:pt>
                <c:pt idx="47109">
                  <c:v>119.6796875</c:v>
                </c:pt>
                <c:pt idx="47110">
                  <c:v>119.68229166666667</c:v>
                </c:pt>
                <c:pt idx="47111">
                  <c:v>119.68489583333333</c:v>
                </c:pt>
                <c:pt idx="47112">
                  <c:v>119.6875</c:v>
                </c:pt>
                <c:pt idx="47113">
                  <c:v>119.69010416666667</c:v>
                </c:pt>
                <c:pt idx="47114">
                  <c:v>119.69270833333333</c:v>
                </c:pt>
                <c:pt idx="47115">
                  <c:v>119.6953125</c:v>
                </c:pt>
                <c:pt idx="47116">
                  <c:v>119.69791666666667</c:v>
                </c:pt>
                <c:pt idx="47117">
                  <c:v>119.70052083333333</c:v>
                </c:pt>
                <c:pt idx="47118">
                  <c:v>119.703125</c:v>
                </c:pt>
                <c:pt idx="47119">
                  <c:v>119.70572916666667</c:v>
                </c:pt>
                <c:pt idx="47120">
                  <c:v>119.70833333333333</c:v>
                </c:pt>
                <c:pt idx="47121">
                  <c:v>119.7109375</c:v>
                </c:pt>
                <c:pt idx="47122">
                  <c:v>119.71354166666667</c:v>
                </c:pt>
                <c:pt idx="47123">
                  <c:v>119.71614583333333</c:v>
                </c:pt>
                <c:pt idx="47124">
                  <c:v>119.71875</c:v>
                </c:pt>
                <c:pt idx="47125">
                  <c:v>119.72135416666667</c:v>
                </c:pt>
                <c:pt idx="47126">
                  <c:v>119.72395833333333</c:v>
                </c:pt>
                <c:pt idx="47127">
                  <c:v>119.7265625</c:v>
                </c:pt>
                <c:pt idx="47128">
                  <c:v>119.72916666666667</c:v>
                </c:pt>
                <c:pt idx="47129">
                  <c:v>119.73177083333333</c:v>
                </c:pt>
                <c:pt idx="47130">
                  <c:v>119.734375</c:v>
                </c:pt>
                <c:pt idx="47131">
                  <c:v>119.73697916666667</c:v>
                </c:pt>
                <c:pt idx="47132">
                  <c:v>119.73958333333333</c:v>
                </c:pt>
                <c:pt idx="47133">
                  <c:v>119.7421875</c:v>
                </c:pt>
                <c:pt idx="47134">
                  <c:v>119.74479166666667</c:v>
                </c:pt>
                <c:pt idx="47135">
                  <c:v>119.74739583333333</c:v>
                </c:pt>
                <c:pt idx="47136">
                  <c:v>119.75</c:v>
                </c:pt>
                <c:pt idx="47137">
                  <c:v>119.75260416666667</c:v>
                </c:pt>
                <c:pt idx="47138">
                  <c:v>119.75520833333333</c:v>
                </c:pt>
                <c:pt idx="47139">
                  <c:v>119.7578125</c:v>
                </c:pt>
                <c:pt idx="47140">
                  <c:v>119.76041666666667</c:v>
                </c:pt>
                <c:pt idx="47141">
                  <c:v>119.76302083333333</c:v>
                </c:pt>
                <c:pt idx="47142">
                  <c:v>119.765625</c:v>
                </c:pt>
                <c:pt idx="47143">
                  <c:v>119.76822916666667</c:v>
                </c:pt>
                <c:pt idx="47144">
                  <c:v>119.77083333333333</c:v>
                </c:pt>
                <c:pt idx="47145">
                  <c:v>119.7734375</c:v>
                </c:pt>
                <c:pt idx="47146">
                  <c:v>119.77604166666667</c:v>
                </c:pt>
                <c:pt idx="47147">
                  <c:v>119.77864583333333</c:v>
                </c:pt>
                <c:pt idx="47148">
                  <c:v>119.78125</c:v>
                </c:pt>
                <c:pt idx="47149">
                  <c:v>119.78385416666667</c:v>
                </c:pt>
                <c:pt idx="47150">
                  <c:v>119.78645833333333</c:v>
                </c:pt>
                <c:pt idx="47151">
                  <c:v>119.7890625</c:v>
                </c:pt>
                <c:pt idx="47152">
                  <c:v>119.79166666666667</c:v>
                </c:pt>
                <c:pt idx="47153">
                  <c:v>119.79427083333333</c:v>
                </c:pt>
                <c:pt idx="47154">
                  <c:v>119.796875</c:v>
                </c:pt>
                <c:pt idx="47155">
                  <c:v>119.79947916666667</c:v>
                </c:pt>
                <c:pt idx="47156">
                  <c:v>119.80208333333333</c:v>
                </c:pt>
                <c:pt idx="47157">
                  <c:v>119.8046875</c:v>
                </c:pt>
                <c:pt idx="47158">
                  <c:v>119.80729166666667</c:v>
                </c:pt>
                <c:pt idx="47159">
                  <c:v>119.80989583333333</c:v>
                </c:pt>
                <c:pt idx="47160">
                  <c:v>119.8125</c:v>
                </c:pt>
                <c:pt idx="47161">
                  <c:v>119.81510416666667</c:v>
                </c:pt>
                <c:pt idx="47162">
                  <c:v>119.81770833333333</c:v>
                </c:pt>
                <c:pt idx="47163">
                  <c:v>119.8203125</c:v>
                </c:pt>
                <c:pt idx="47164">
                  <c:v>119.82291666666667</c:v>
                </c:pt>
                <c:pt idx="47165">
                  <c:v>119.82552083333333</c:v>
                </c:pt>
                <c:pt idx="47166">
                  <c:v>119.828125</c:v>
                </c:pt>
                <c:pt idx="47167">
                  <c:v>119.83072916666667</c:v>
                </c:pt>
                <c:pt idx="47168">
                  <c:v>119.83333333333333</c:v>
                </c:pt>
                <c:pt idx="47169">
                  <c:v>119.8359375</c:v>
                </c:pt>
                <c:pt idx="47170">
                  <c:v>119.83854166666667</c:v>
                </c:pt>
                <c:pt idx="47171">
                  <c:v>119.84114583333333</c:v>
                </c:pt>
                <c:pt idx="47172">
                  <c:v>119.84375</c:v>
                </c:pt>
                <c:pt idx="47173">
                  <c:v>119.84635416666667</c:v>
                </c:pt>
                <c:pt idx="47174">
                  <c:v>119.84895833333333</c:v>
                </c:pt>
                <c:pt idx="47175">
                  <c:v>119.8515625</c:v>
                </c:pt>
                <c:pt idx="47176">
                  <c:v>119.85416666666667</c:v>
                </c:pt>
                <c:pt idx="47177">
                  <c:v>119.85677083333333</c:v>
                </c:pt>
                <c:pt idx="47178">
                  <c:v>119.859375</c:v>
                </c:pt>
                <c:pt idx="47179">
                  <c:v>119.86197916666667</c:v>
                </c:pt>
                <c:pt idx="47180">
                  <c:v>119.86458333333333</c:v>
                </c:pt>
                <c:pt idx="47181">
                  <c:v>119.8671875</c:v>
                </c:pt>
                <c:pt idx="47182">
                  <c:v>119.86979166666667</c:v>
                </c:pt>
                <c:pt idx="47183">
                  <c:v>119.87239583333333</c:v>
                </c:pt>
                <c:pt idx="47184">
                  <c:v>119.875</c:v>
                </c:pt>
                <c:pt idx="47185">
                  <c:v>119.87760416666667</c:v>
                </c:pt>
                <c:pt idx="47186">
                  <c:v>119.88020833333333</c:v>
                </c:pt>
                <c:pt idx="47187">
                  <c:v>119.8828125</c:v>
                </c:pt>
                <c:pt idx="47188">
                  <c:v>119.88541666666667</c:v>
                </c:pt>
                <c:pt idx="47189">
                  <c:v>119.88802083333333</c:v>
                </c:pt>
                <c:pt idx="47190">
                  <c:v>119.890625</c:v>
                </c:pt>
                <c:pt idx="47191">
                  <c:v>119.89322916666667</c:v>
                </c:pt>
                <c:pt idx="47192">
                  <c:v>119.89583333333333</c:v>
                </c:pt>
                <c:pt idx="47193">
                  <c:v>119.8984375</c:v>
                </c:pt>
                <c:pt idx="47194">
                  <c:v>119.90104166666667</c:v>
                </c:pt>
                <c:pt idx="47195">
                  <c:v>119.90364583333333</c:v>
                </c:pt>
                <c:pt idx="47196">
                  <c:v>119.90625</c:v>
                </c:pt>
                <c:pt idx="47197">
                  <c:v>119.90885416666667</c:v>
                </c:pt>
                <c:pt idx="47198">
                  <c:v>119.91145833333333</c:v>
                </c:pt>
                <c:pt idx="47199">
                  <c:v>119.9140625</c:v>
                </c:pt>
                <c:pt idx="47200">
                  <c:v>119.91666666666667</c:v>
                </c:pt>
                <c:pt idx="47201">
                  <c:v>119.91927083333333</c:v>
                </c:pt>
                <c:pt idx="47202">
                  <c:v>119.921875</c:v>
                </c:pt>
                <c:pt idx="47203">
                  <c:v>119.92447916666667</c:v>
                </c:pt>
                <c:pt idx="47204">
                  <c:v>119.92708333333333</c:v>
                </c:pt>
                <c:pt idx="47205">
                  <c:v>119.9296875</c:v>
                </c:pt>
                <c:pt idx="47206">
                  <c:v>119.93229166666667</c:v>
                </c:pt>
                <c:pt idx="47207">
                  <c:v>119.93489583333333</c:v>
                </c:pt>
                <c:pt idx="47208">
                  <c:v>119.9375</c:v>
                </c:pt>
                <c:pt idx="47209">
                  <c:v>119.94010416666667</c:v>
                </c:pt>
                <c:pt idx="47210">
                  <c:v>119.94270833333333</c:v>
                </c:pt>
                <c:pt idx="47211">
                  <c:v>119.9453125</c:v>
                </c:pt>
                <c:pt idx="47212">
                  <c:v>119.94791666666667</c:v>
                </c:pt>
                <c:pt idx="47213">
                  <c:v>119.95052083333333</c:v>
                </c:pt>
                <c:pt idx="47214">
                  <c:v>119.953125</c:v>
                </c:pt>
                <c:pt idx="47215">
                  <c:v>119.95572916666667</c:v>
                </c:pt>
                <c:pt idx="47216">
                  <c:v>119.95833333333333</c:v>
                </c:pt>
                <c:pt idx="47217">
                  <c:v>119.9609375</c:v>
                </c:pt>
                <c:pt idx="47218">
                  <c:v>119.96354166666667</c:v>
                </c:pt>
                <c:pt idx="47219">
                  <c:v>119.96614583333333</c:v>
                </c:pt>
                <c:pt idx="47220">
                  <c:v>119.96875</c:v>
                </c:pt>
                <c:pt idx="47221">
                  <c:v>119.97135416666667</c:v>
                </c:pt>
                <c:pt idx="47222">
                  <c:v>119.97395833333333</c:v>
                </c:pt>
                <c:pt idx="47223">
                  <c:v>119.9765625</c:v>
                </c:pt>
                <c:pt idx="47224">
                  <c:v>119.97916666666667</c:v>
                </c:pt>
                <c:pt idx="47225">
                  <c:v>119.98177083333333</c:v>
                </c:pt>
                <c:pt idx="47226">
                  <c:v>119.984375</c:v>
                </c:pt>
                <c:pt idx="47227">
                  <c:v>119.98697916666667</c:v>
                </c:pt>
                <c:pt idx="47228">
                  <c:v>119.98958333333333</c:v>
                </c:pt>
                <c:pt idx="47229">
                  <c:v>119.9921875</c:v>
                </c:pt>
                <c:pt idx="47230">
                  <c:v>119.99479166666667</c:v>
                </c:pt>
                <c:pt idx="47231">
                  <c:v>119.99739583333333</c:v>
                </c:pt>
                <c:pt idx="47232">
                  <c:v>120</c:v>
                </c:pt>
                <c:pt idx="47233">
                  <c:v>120.00260416666667</c:v>
                </c:pt>
                <c:pt idx="47234">
                  <c:v>120.00520833333333</c:v>
                </c:pt>
                <c:pt idx="47235">
                  <c:v>120.0078125</c:v>
                </c:pt>
                <c:pt idx="47236">
                  <c:v>120.01041666666667</c:v>
                </c:pt>
                <c:pt idx="47237">
                  <c:v>120.01302083333333</c:v>
                </c:pt>
                <c:pt idx="47238">
                  <c:v>120.015625</c:v>
                </c:pt>
                <c:pt idx="47239">
                  <c:v>120.01822916666667</c:v>
                </c:pt>
                <c:pt idx="47240">
                  <c:v>120.02083333333333</c:v>
                </c:pt>
                <c:pt idx="47241">
                  <c:v>120.0234375</c:v>
                </c:pt>
                <c:pt idx="47242">
                  <c:v>120.02604166666667</c:v>
                </c:pt>
                <c:pt idx="47243">
                  <c:v>120.02864583333333</c:v>
                </c:pt>
                <c:pt idx="47244">
                  <c:v>120.03125</c:v>
                </c:pt>
                <c:pt idx="47245">
                  <c:v>120.03385416666667</c:v>
                </c:pt>
                <c:pt idx="47246">
                  <c:v>120.03645833333333</c:v>
                </c:pt>
                <c:pt idx="47247">
                  <c:v>120.0390625</c:v>
                </c:pt>
                <c:pt idx="47248">
                  <c:v>120.04166666666667</c:v>
                </c:pt>
                <c:pt idx="47249">
                  <c:v>120.04427083333333</c:v>
                </c:pt>
                <c:pt idx="47250">
                  <c:v>120.046875</c:v>
                </c:pt>
                <c:pt idx="47251">
                  <c:v>120.04947916666667</c:v>
                </c:pt>
                <c:pt idx="47252">
                  <c:v>120.05208333333333</c:v>
                </c:pt>
                <c:pt idx="47253">
                  <c:v>120.0546875</c:v>
                </c:pt>
                <c:pt idx="47254">
                  <c:v>120.05729166666667</c:v>
                </c:pt>
                <c:pt idx="47255">
                  <c:v>120.05989583333333</c:v>
                </c:pt>
                <c:pt idx="47256">
                  <c:v>120.0625</c:v>
                </c:pt>
                <c:pt idx="47257">
                  <c:v>120.06510416666667</c:v>
                </c:pt>
                <c:pt idx="47258">
                  <c:v>120.06770833333333</c:v>
                </c:pt>
                <c:pt idx="47259">
                  <c:v>120.0703125</c:v>
                </c:pt>
                <c:pt idx="47260">
                  <c:v>120.07291666666667</c:v>
                </c:pt>
                <c:pt idx="47261">
                  <c:v>120.07552083333333</c:v>
                </c:pt>
                <c:pt idx="47262">
                  <c:v>120.078125</c:v>
                </c:pt>
                <c:pt idx="47263">
                  <c:v>120.08072916666667</c:v>
                </c:pt>
                <c:pt idx="47264">
                  <c:v>120.08333333333333</c:v>
                </c:pt>
                <c:pt idx="47265">
                  <c:v>120.0859375</c:v>
                </c:pt>
                <c:pt idx="47266">
                  <c:v>120.08854166666667</c:v>
                </c:pt>
                <c:pt idx="47267">
                  <c:v>120.09114583333333</c:v>
                </c:pt>
                <c:pt idx="47268">
                  <c:v>120.09375</c:v>
                </c:pt>
                <c:pt idx="47269">
                  <c:v>120.09635416666667</c:v>
                </c:pt>
                <c:pt idx="47270">
                  <c:v>120.09895833333333</c:v>
                </c:pt>
                <c:pt idx="47271">
                  <c:v>120.1015625</c:v>
                </c:pt>
                <c:pt idx="47272">
                  <c:v>120.10416666666667</c:v>
                </c:pt>
                <c:pt idx="47273">
                  <c:v>120.10677083333333</c:v>
                </c:pt>
                <c:pt idx="47274">
                  <c:v>120.109375</c:v>
                </c:pt>
                <c:pt idx="47275">
                  <c:v>120.11197916666667</c:v>
                </c:pt>
                <c:pt idx="47276">
                  <c:v>120.11458333333333</c:v>
                </c:pt>
                <c:pt idx="47277">
                  <c:v>120.1171875</c:v>
                </c:pt>
                <c:pt idx="47278">
                  <c:v>120.11979166666667</c:v>
                </c:pt>
                <c:pt idx="47279">
                  <c:v>120.12239583333333</c:v>
                </c:pt>
                <c:pt idx="47280">
                  <c:v>120.125</c:v>
                </c:pt>
                <c:pt idx="47281">
                  <c:v>120.12760416666667</c:v>
                </c:pt>
                <c:pt idx="47282">
                  <c:v>120.13020833333333</c:v>
                </c:pt>
                <c:pt idx="47283">
                  <c:v>120.1328125</c:v>
                </c:pt>
                <c:pt idx="47284">
                  <c:v>120.13541666666667</c:v>
                </c:pt>
                <c:pt idx="47285">
                  <c:v>120.13802083333333</c:v>
                </c:pt>
                <c:pt idx="47286">
                  <c:v>120.140625</c:v>
                </c:pt>
                <c:pt idx="47287">
                  <c:v>120.14322916666667</c:v>
                </c:pt>
                <c:pt idx="47288">
                  <c:v>120.14583333333333</c:v>
                </c:pt>
                <c:pt idx="47289">
                  <c:v>120.1484375</c:v>
                </c:pt>
                <c:pt idx="47290">
                  <c:v>120.15104166666667</c:v>
                </c:pt>
                <c:pt idx="47291">
                  <c:v>120.15364583333333</c:v>
                </c:pt>
                <c:pt idx="47292">
                  <c:v>120.15625</c:v>
                </c:pt>
                <c:pt idx="47293">
                  <c:v>120.15885416666667</c:v>
                </c:pt>
                <c:pt idx="47294">
                  <c:v>120.16145833333333</c:v>
                </c:pt>
                <c:pt idx="47295">
                  <c:v>120.1640625</c:v>
                </c:pt>
                <c:pt idx="47296">
                  <c:v>120.16666666666667</c:v>
                </c:pt>
                <c:pt idx="47297">
                  <c:v>120.16927083333333</c:v>
                </c:pt>
                <c:pt idx="47298">
                  <c:v>120.171875</c:v>
                </c:pt>
                <c:pt idx="47299">
                  <c:v>120.17447916666667</c:v>
                </c:pt>
                <c:pt idx="47300">
                  <c:v>120.17708333333333</c:v>
                </c:pt>
                <c:pt idx="47301">
                  <c:v>120.1796875</c:v>
                </c:pt>
                <c:pt idx="47302">
                  <c:v>120.18229166666667</c:v>
                </c:pt>
                <c:pt idx="47303">
                  <c:v>120.18489583333333</c:v>
                </c:pt>
                <c:pt idx="47304">
                  <c:v>120.1875</c:v>
                </c:pt>
                <c:pt idx="47305">
                  <c:v>120.19010416666667</c:v>
                </c:pt>
                <c:pt idx="47306">
                  <c:v>120.19270833333333</c:v>
                </c:pt>
                <c:pt idx="47307">
                  <c:v>120.1953125</c:v>
                </c:pt>
                <c:pt idx="47308">
                  <c:v>120.19791666666667</c:v>
                </c:pt>
                <c:pt idx="47309">
                  <c:v>120.20052083333333</c:v>
                </c:pt>
                <c:pt idx="47310">
                  <c:v>120.203125</c:v>
                </c:pt>
                <c:pt idx="47311">
                  <c:v>120.20572916666667</c:v>
                </c:pt>
                <c:pt idx="47312">
                  <c:v>120.20833333333333</c:v>
                </c:pt>
                <c:pt idx="47313">
                  <c:v>120.2109375</c:v>
                </c:pt>
                <c:pt idx="47314">
                  <c:v>120.21354166666667</c:v>
                </c:pt>
                <c:pt idx="47315">
                  <c:v>120.21614583333333</c:v>
                </c:pt>
                <c:pt idx="47316">
                  <c:v>120.21875</c:v>
                </c:pt>
                <c:pt idx="47317">
                  <c:v>120.22135416666667</c:v>
                </c:pt>
                <c:pt idx="47318">
                  <c:v>120.22395833333333</c:v>
                </c:pt>
                <c:pt idx="47319">
                  <c:v>120.2265625</c:v>
                </c:pt>
                <c:pt idx="47320">
                  <c:v>120.22916666666667</c:v>
                </c:pt>
                <c:pt idx="47321">
                  <c:v>120.23177083333333</c:v>
                </c:pt>
                <c:pt idx="47322">
                  <c:v>120.234375</c:v>
                </c:pt>
                <c:pt idx="47323">
                  <c:v>120.23697916666667</c:v>
                </c:pt>
                <c:pt idx="47324">
                  <c:v>120.23958333333333</c:v>
                </c:pt>
                <c:pt idx="47325">
                  <c:v>120.2421875</c:v>
                </c:pt>
                <c:pt idx="47326">
                  <c:v>120.24479166666667</c:v>
                </c:pt>
                <c:pt idx="47327">
                  <c:v>120.24739583333333</c:v>
                </c:pt>
                <c:pt idx="47328">
                  <c:v>120.25</c:v>
                </c:pt>
                <c:pt idx="47329">
                  <c:v>120.25260416666667</c:v>
                </c:pt>
                <c:pt idx="47330">
                  <c:v>120.25520833333333</c:v>
                </c:pt>
                <c:pt idx="47331">
                  <c:v>120.2578125</c:v>
                </c:pt>
                <c:pt idx="47332">
                  <c:v>120.26041666666667</c:v>
                </c:pt>
                <c:pt idx="47333">
                  <c:v>120.26302083333333</c:v>
                </c:pt>
                <c:pt idx="47334">
                  <c:v>120.265625</c:v>
                </c:pt>
                <c:pt idx="47335">
                  <c:v>120.26822916666667</c:v>
                </c:pt>
                <c:pt idx="47336">
                  <c:v>120.27083333333333</c:v>
                </c:pt>
                <c:pt idx="47337">
                  <c:v>120.2734375</c:v>
                </c:pt>
                <c:pt idx="47338">
                  <c:v>120.27604166666667</c:v>
                </c:pt>
                <c:pt idx="47339">
                  <c:v>120.27864583333333</c:v>
                </c:pt>
                <c:pt idx="47340">
                  <c:v>120.28125</c:v>
                </c:pt>
                <c:pt idx="47341">
                  <c:v>120.28385416666667</c:v>
                </c:pt>
                <c:pt idx="47342">
                  <c:v>120.28645833333333</c:v>
                </c:pt>
                <c:pt idx="47343">
                  <c:v>120.2890625</c:v>
                </c:pt>
                <c:pt idx="47344">
                  <c:v>120.29166666666667</c:v>
                </c:pt>
                <c:pt idx="47345">
                  <c:v>120.29427083333333</c:v>
                </c:pt>
                <c:pt idx="47346">
                  <c:v>120.296875</c:v>
                </c:pt>
                <c:pt idx="47347">
                  <c:v>120.29947916666667</c:v>
                </c:pt>
                <c:pt idx="47348">
                  <c:v>120.30208333333333</c:v>
                </c:pt>
                <c:pt idx="47349">
                  <c:v>120.3046875</c:v>
                </c:pt>
                <c:pt idx="47350">
                  <c:v>120.30729166666667</c:v>
                </c:pt>
                <c:pt idx="47351">
                  <c:v>120.30989583333333</c:v>
                </c:pt>
                <c:pt idx="47352">
                  <c:v>120.3125</c:v>
                </c:pt>
                <c:pt idx="47353">
                  <c:v>120.31510416666667</c:v>
                </c:pt>
                <c:pt idx="47354">
                  <c:v>120.31770833333333</c:v>
                </c:pt>
                <c:pt idx="47355">
                  <c:v>120.3203125</c:v>
                </c:pt>
                <c:pt idx="47356">
                  <c:v>120.32291666666667</c:v>
                </c:pt>
                <c:pt idx="47357">
                  <c:v>120.32552083333333</c:v>
                </c:pt>
                <c:pt idx="47358">
                  <c:v>120.328125</c:v>
                </c:pt>
                <c:pt idx="47359">
                  <c:v>120.33072916666667</c:v>
                </c:pt>
                <c:pt idx="47360">
                  <c:v>120.33333333333333</c:v>
                </c:pt>
                <c:pt idx="47361">
                  <c:v>120.3359375</c:v>
                </c:pt>
                <c:pt idx="47362">
                  <c:v>120.33854166666667</c:v>
                </c:pt>
                <c:pt idx="47363">
                  <c:v>120.34114583333333</c:v>
                </c:pt>
                <c:pt idx="47364">
                  <c:v>120.34375</c:v>
                </c:pt>
                <c:pt idx="47365">
                  <c:v>120.34635416666667</c:v>
                </c:pt>
                <c:pt idx="47366">
                  <c:v>120.34895833333333</c:v>
                </c:pt>
                <c:pt idx="47367">
                  <c:v>120.3515625</c:v>
                </c:pt>
                <c:pt idx="47368">
                  <c:v>120.35416666666667</c:v>
                </c:pt>
                <c:pt idx="47369">
                  <c:v>120.35677083333333</c:v>
                </c:pt>
                <c:pt idx="47370">
                  <c:v>120.359375</c:v>
                </c:pt>
                <c:pt idx="47371">
                  <c:v>120.36197916666667</c:v>
                </c:pt>
                <c:pt idx="47372">
                  <c:v>120.36458333333333</c:v>
                </c:pt>
                <c:pt idx="47373">
                  <c:v>120.3671875</c:v>
                </c:pt>
                <c:pt idx="47374">
                  <c:v>120.36979166666667</c:v>
                </c:pt>
                <c:pt idx="47375">
                  <c:v>120.37239583333333</c:v>
                </c:pt>
                <c:pt idx="47376">
                  <c:v>120.375</c:v>
                </c:pt>
                <c:pt idx="47377">
                  <c:v>120.37760416666667</c:v>
                </c:pt>
                <c:pt idx="47378">
                  <c:v>120.38020833333333</c:v>
                </c:pt>
                <c:pt idx="47379">
                  <c:v>120.3828125</c:v>
                </c:pt>
                <c:pt idx="47380">
                  <c:v>120.38541666666667</c:v>
                </c:pt>
                <c:pt idx="47381">
                  <c:v>120.38802083333333</c:v>
                </c:pt>
                <c:pt idx="47382">
                  <c:v>120.390625</c:v>
                </c:pt>
                <c:pt idx="47383">
                  <c:v>120.39322916666667</c:v>
                </c:pt>
                <c:pt idx="47384">
                  <c:v>120.39583333333333</c:v>
                </c:pt>
                <c:pt idx="47385">
                  <c:v>120.3984375</c:v>
                </c:pt>
                <c:pt idx="47386">
                  <c:v>120.40104166666667</c:v>
                </c:pt>
                <c:pt idx="47387">
                  <c:v>120.40364583333333</c:v>
                </c:pt>
                <c:pt idx="47388">
                  <c:v>120.40625</c:v>
                </c:pt>
                <c:pt idx="47389">
                  <c:v>120.40885416666667</c:v>
                </c:pt>
                <c:pt idx="47390">
                  <c:v>120.41145833333333</c:v>
                </c:pt>
                <c:pt idx="47391">
                  <c:v>120.4140625</c:v>
                </c:pt>
                <c:pt idx="47392">
                  <c:v>120.41666666666667</c:v>
                </c:pt>
                <c:pt idx="47393">
                  <c:v>120.41927083333333</c:v>
                </c:pt>
                <c:pt idx="47394">
                  <c:v>120.421875</c:v>
                </c:pt>
                <c:pt idx="47395">
                  <c:v>120.42447916666667</c:v>
                </c:pt>
                <c:pt idx="47396">
                  <c:v>120.42708333333333</c:v>
                </c:pt>
                <c:pt idx="47397">
                  <c:v>120.4296875</c:v>
                </c:pt>
                <c:pt idx="47398">
                  <c:v>120.43229166666667</c:v>
                </c:pt>
                <c:pt idx="47399">
                  <c:v>120.43489583333333</c:v>
                </c:pt>
                <c:pt idx="47400">
                  <c:v>120.4375</c:v>
                </c:pt>
                <c:pt idx="47401">
                  <c:v>120.44010416666667</c:v>
                </c:pt>
                <c:pt idx="47402">
                  <c:v>120.44270833333333</c:v>
                </c:pt>
                <c:pt idx="47403">
                  <c:v>120.4453125</c:v>
                </c:pt>
                <c:pt idx="47404">
                  <c:v>120.44791666666667</c:v>
                </c:pt>
                <c:pt idx="47405">
                  <c:v>120.45052083333333</c:v>
                </c:pt>
                <c:pt idx="47406">
                  <c:v>120.453125</c:v>
                </c:pt>
                <c:pt idx="47407">
                  <c:v>120.45572916666667</c:v>
                </c:pt>
                <c:pt idx="47408">
                  <c:v>120.45833333333333</c:v>
                </c:pt>
                <c:pt idx="47409">
                  <c:v>120.4609375</c:v>
                </c:pt>
                <c:pt idx="47410">
                  <c:v>120.46354166666667</c:v>
                </c:pt>
                <c:pt idx="47411">
                  <c:v>120.46614583333333</c:v>
                </c:pt>
                <c:pt idx="47412">
                  <c:v>120.46875</c:v>
                </c:pt>
                <c:pt idx="47413">
                  <c:v>120.47135416666667</c:v>
                </c:pt>
                <c:pt idx="47414">
                  <c:v>120.47395833333333</c:v>
                </c:pt>
                <c:pt idx="47415">
                  <c:v>120.4765625</c:v>
                </c:pt>
                <c:pt idx="47416">
                  <c:v>120.47916666666667</c:v>
                </c:pt>
                <c:pt idx="47417">
                  <c:v>120.48177083333333</c:v>
                </c:pt>
                <c:pt idx="47418">
                  <c:v>120.484375</c:v>
                </c:pt>
                <c:pt idx="47419">
                  <c:v>120.48697916666667</c:v>
                </c:pt>
                <c:pt idx="47420">
                  <c:v>120.48958333333333</c:v>
                </c:pt>
                <c:pt idx="47421">
                  <c:v>120.4921875</c:v>
                </c:pt>
                <c:pt idx="47422">
                  <c:v>120.49479166666667</c:v>
                </c:pt>
                <c:pt idx="47423">
                  <c:v>120.49739583333333</c:v>
                </c:pt>
                <c:pt idx="47424">
                  <c:v>120.5</c:v>
                </c:pt>
                <c:pt idx="47425">
                  <c:v>120.50260416666667</c:v>
                </c:pt>
                <c:pt idx="47426">
                  <c:v>120.50520833333333</c:v>
                </c:pt>
                <c:pt idx="47427">
                  <c:v>120.5078125</c:v>
                </c:pt>
                <c:pt idx="47428">
                  <c:v>120.51041666666667</c:v>
                </c:pt>
                <c:pt idx="47429">
                  <c:v>120.51302083333333</c:v>
                </c:pt>
                <c:pt idx="47430">
                  <c:v>120.515625</c:v>
                </c:pt>
                <c:pt idx="47431">
                  <c:v>120.51822916666667</c:v>
                </c:pt>
                <c:pt idx="47432">
                  <c:v>120.52083333333333</c:v>
                </c:pt>
                <c:pt idx="47433">
                  <c:v>120.5234375</c:v>
                </c:pt>
                <c:pt idx="47434">
                  <c:v>120.52604166666667</c:v>
                </c:pt>
                <c:pt idx="47435">
                  <c:v>120.52864583333333</c:v>
                </c:pt>
                <c:pt idx="47436">
                  <c:v>120.53125</c:v>
                </c:pt>
                <c:pt idx="47437">
                  <c:v>120.53385416666667</c:v>
                </c:pt>
                <c:pt idx="47438">
                  <c:v>120.53645833333333</c:v>
                </c:pt>
                <c:pt idx="47439">
                  <c:v>120.5390625</c:v>
                </c:pt>
                <c:pt idx="47440">
                  <c:v>120.54166666666667</c:v>
                </c:pt>
                <c:pt idx="47441">
                  <c:v>120.54427083333333</c:v>
                </c:pt>
                <c:pt idx="47442">
                  <c:v>120.546875</c:v>
                </c:pt>
                <c:pt idx="47443">
                  <c:v>120.54947916666667</c:v>
                </c:pt>
                <c:pt idx="47444">
                  <c:v>120.55208333333333</c:v>
                </c:pt>
                <c:pt idx="47445">
                  <c:v>120.5546875</c:v>
                </c:pt>
                <c:pt idx="47446">
                  <c:v>120.55729166666667</c:v>
                </c:pt>
                <c:pt idx="47447">
                  <c:v>120.55989583333333</c:v>
                </c:pt>
                <c:pt idx="47448">
                  <c:v>120.5625</c:v>
                </c:pt>
                <c:pt idx="47449">
                  <c:v>120.56510416666667</c:v>
                </c:pt>
                <c:pt idx="47450">
                  <c:v>120.56770833333333</c:v>
                </c:pt>
                <c:pt idx="47451">
                  <c:v>120.5703125</c:v>
                </c:pt>
                <c:pt idx="47452">
                  <c:v>120.57291666666667</c:v>
                </c:pt>
                <c:pt idx="47453">
                  <c:v>120.57552083333333</c:v>
                </c:pt>
                <c:pt idx="47454">
                  <c:v>120.578125</c:v>
                </c:pt>
                <c:pt idx="47455">
                  <c:v>120.58072916666667</c:v>
                </c:pt>
                <c:pt idx="47456">
                  <c:v>120.58333333333333</c:v>
                </c:pt>
                <c:pt idx="47457">
                  <c:v>120.5859375</c:v>
                </c:pt>
                <c:pt idx="47458">
                  <c:v>120.58854166666667</c:v>
                </c:pt>
                <c:pt idx="47459">
                  <c:v>120.59114583333333</c:v>
                </c:pt>
                <c:pt idx="47460">
                  <c:v>120.59375</c:v>
                </c:pt>
                <c:pt idx="47461">
                  <c:v>120.59635416666667</c:v>
                </c:pt>
                <c:pt idx="47462">
                  <c:v>120.59895833333333</c:v>
                </c:pt>
                <c:pt idx="47463">
                  <c:v>120.6015625</c:v>
                </c:pt>
                <c:pt idx="47464">
                  <c:v>120.60416666666667</c:v>
                </c:pt>
                <c:pt idx="47465">
                  <c:v>120.60677083333333</c:v>
                </c:pt>
                <c:pt idx="47466">
                  <c:v>120.609375</c:v>
                </c:pt>
                <c:pt idx="47467">
                  <c:v>120.61197916666667</c:v>
                </c:pt>
                <c:pt idx="47468">
                  <c:v>120.61458333333333</c:v>
                </c:pt>
                <c:pt idx="47469">
                  <c:v>120.6171875</c:v>
                </c:pt>
                <c:pt idx="47470">
                  <c:v>120.61979166666667</c:v>
                </c:pt>
                <c:pt idx="47471">
                  <c:v>120.62239583333333</c:v>
                </c:pt>
                <c:pt idx="47472">
                  <c:v>120.625</c:v>
                </c:pt>
                <c:pt idx="47473">
                  <c:v>120.62760416666667</c:v>
                </c:pt>
                <c:pt idx="47474">
                  <c:v>120.63020833333333</c:v>
                </c:pt>
                <c:pt idx="47475">
                  <c:v>120.6328125</c:v>
                </c:pt>
                <c:pt idx="47476">
                  <c:v>120.63541666666667</c:v>
                </c:pt>
                <c:pt idx="47477">
                  <c:v>120.63802083333333</c:v>
                </c:pt>
                <c:pt idx="47478">
                  <c:v>120.640625</c:v>
                </c:pt>
                <c:pt idx="47479">
                  <c:v>120.64322916666667</c:v>
                </c:pt>
                <c:pt idx="47480">
                  <c:v>120.64583333333333</c:v>
                </c:pt>
                <c:pt idx="47481">
                  <c:v>120.6484375</c:v>
                </c:pt>
                <c:pt idx="47482">
                  <c:v>120.65104166666667</c:v>
                </c:pt>
                <c:pt idx="47483">
                  <c:v>120.65364583333333</c:v>
                </c:pt>
                <c:pt idx="47484">
                  <c:v>120.65625</c:v>
                </c:pt>
                <c:pt idx="47485">
                  <c:v>120.65885416666667</c:v>
                </c:pt>
                <c:pt idx="47486">
                  <c:v>120.66145833333333</c:v>
                </c:pt>
                <c:pt idx="47487">
                  <c:v>120.6640625</c:v>
                </c:pt>
                <c:pt idx="47488">
                  <c:v>120.66666666666667</c:v>
                </c:pt>
                <c:pt idx="47489">
                  <c:v>120.66927083333333</c:v>
                </c:pt>
                <c:pt idx="47490">
                  <c:v>120.671875</c:v>
                </c:pt>
                <c:pt idx="47491">
                  <c:v>120.67447916666667</c:v>
                </c:pt>
                <c:pt idx="47492">
                  <c:v>120.67708333333333</c:v>
                </c:pt>
                <c:pt idx="47493">
                  <c:v>120.6796875</c:v>
                </c:pt>
                <c:pt idx="47494">
                  <c:v>120.68229166666667</c:v>
                </c:pt>
                <c:pt idx="47495">
                  <c:v>120.68489583333333</c:v>
                </c:pt>
                <c:pt idx="47496">
                  <c:v>120.6875</c:v>
                </c:pt>
                <c:pt idx="47497">
                  <c:v>120.69010416666667</c:v>
                </c:pt>
                <c:pt idx="47498">
                  <c:v>120.69270833333333</c:v>
                </c:pt>
                <c:pt idx="47499">
                  <c:v>120.6953125</c:v>
                </c:pt>
                <c:pt idx="47500">
                  <c:v>120.69791666666667</c:v>
                </c:pt>
                <c:pt idx="47501">
                  <c:v>120.70052083333333</c:v>
                </c:pt>
                <c:pt idx="47502">
                  <c:v>120.703125</c:v>
                </c:pt>
                <c:pt idx="47503">
                  <c:v>120.70572916666667</c:v>
                </c:pt>
                <c:pt idx="47504">
                  <c:v>120.70833333333333</c:v>
                </c:pt>
                <c:pt idx="47505">
                  <c:v>120.7109375</c:v>
                </c:pt>
                <c:pt idx="47506">
                  <c:v>120.71354166666667</c:v>
                </c:pt>
                <c:pt idx="47507">
                  <c:v>120.71614583333333</c:v>
                </c:pt>
                <c:pt idx="47508">
                  <c:v>120.71875</c:v>
                </c:pt>
                <c:pt idx="47509">
                  <c:v>120.72135416666667</c:v>
                </c:pt>
                <c:pt idx="47510">
                  <c:v>120.72395833333333</c:v>
                </c:pt>
                <c:pt idx="47511">
                  <c:v>120.7265625</c:v>
                </c:pt>
                <c:pt idx="47512">
                  <c:v>120.72916666666667</c:v>
                </c:pt>
                <c:pt idx="47513">
                  <c:v>120.73177083333333</c:v>
                </c:pt>
                <c:pt idx="47514">
                  <c:v>120.734375</c:v>
                </c:pt>
                <c:pt idx="47515">
                  <c:v>120.73697916666667</c:v>
                </c:pt>
                <c:pt idx="47516">
                  <c:v>120.73958333333333</c:v>
                </c:pt>
                <c:pt idx="47517">
                  <c:v>120.7421875</c:v>
                </c:pt>
                <c:pt idx="47518">
                  <c:v>120.74479166666667</c:v>
                </c:pt>
                <c:pt idx="47519">
                  <c:v>120.74739583333333</c:v>
                </c:pt>
                <c:pt idx="47520">
                  <c:v>120.75</c:v>
                </c:pt>
                <c:pt idx="47521">
                  <c:v>120.75260416666667</c:v>
                </c:pt>
                <c:pt idx="47522">
                  <c:v>120.75520833333333</c:v>
                </c:pt>
                <c:pt idx="47523">
                  <c:v>120.7578125</c:v>
                </c:pt>
                <c:pt idx="47524">
                  <c:v>120.76041666666667</c:v>
                </c:pt>
                <c:pt idx="47525">
                  <c:v>120.76302083333333</c:v>
                </c:pt>
                <c:pt idx="47526">
                  <c:v>120.765625</c:v>
                </c:pt>
                <c:pt idx="47527">
                  <c:v>120.76822916666667</c:v>
                </c:pt>
                <c:pt idx="47528">
                  <c:v>120.77083333333333</c:v>
                </c:pt>
                <c:pt idx="47529">
                  <c:v>120.7734375</c:v>
                </c:pt>
                <c:pt idx="47530">
                  <c:v>120.77604166666667</c:v>
                </c:pt>
                <c:pt idx="47531">
                  <c:v>120.77864583333333</c:v>
                </c:pt>
                <c:pt idx="47532">
                  <c:v>120.78125</c:v>
                </c:pt>
                <c:pt idx="47533">
                  <c:v>120.78385416666667</c:v>
                </c:pt>
                <c:pt idx="47534">
                  <c:v>120.78645833333333</c:v>
                </c:pt>
                <c:pt idx="47535">
                  <c:v>120.7890625</c:v>
                </c:pt>
                <c:pt idx="47536">
                  <c:v>120.79166666666667</c:v>
                </c:pt>
                <c:pt idx="47537">
                  <c:v>120.79427083333333</c:v>
                </c:pt>
                <c:pt idx="47538">
                  <c:v>120.796875</c:v>
                </c:pt>
                <c:pt idx="47539">
                  <c:v>120.79947916666667</c:v>
                </c:pt>
                <c:pt idx="47540">
                  <c:v>120.80208333333333</c:v>
                </c:pt>
                <c:pt idx="47541">
                  <c:v>120.8046875</c:v>
                </c:pt>
                <c:pt idx="47542">
                  <c:v>120.80729166666667</c:v>
                </c:pt>
                <c:pt idx="47543">
                  <c:v>120.80989583333333</c:v>
                </c:pt>
                <c:pt idx="47544">
                  <c:v>120.8125</c:v>
                </c:pt>
                <c:pt idx="47545">
                  <c:v>120.81510416666667</c:v>
                </c:pt>
                <c:pt idx="47546">
                  <c:v>120.81770833333333</c:v>
                </c:pt>
                <c:pt idx="47547">
                  <c:v>120.8203125</c:v>
                </c:pt>
                <c:pt idx="47548">
                  <c:v>120.82291666666667</c:v>
                </c:pt>
                <c:pt idx="47549">
                  <c:v>120.82552083333333</c:v>
                </c:pt>
                <c:pt idx="47550">
                  <c:v>120.828125</c:v>
                </c:pt>
                <c:pt idx="47551">
                  <c:v>120.83072916666667</c:v>
                </c:pt>
                <c:pt idx="47552">
                  <c:v>120.83333333333333</c:v>
                </c:pt>
                <c:pt idx="47553">
                  <c:v>120.8359375</c:v>
                </c:pt>
                <c:pt idx="47554">
                  <c:v>120.83854166666667</c:v>
                </c:pt>
                <c:pt idx="47555">
                  <c:v>120.84114583333333</c:v>
                </c:pt>
                <c:pt idx="47556">
                  <c:v>120.84375</c:v>
                </c:pt>
                <c:pt idx="47557">
                  <c:v>120.84635416666667</c:v>
                </c:pt>
                <c:pt idx="47558">
                  <c:v>120.84895833333333</c:v>
                </c:pt>
                <c:pt idx="47559">
                  <c:v>120.8515625</c:v>
                </c:pt>
                <c:pt idx="47560">
                  <c:v>120.85416666666667</c:v>
                </c:pt>
                <c:pt idx="47561">
                  <c:v>120.85677083333333</c:v>
                </c:pt>
                <c:pt idx="47562">
                  <c:v>120.859375</c:v>
                </c:pt>
                <c:pt idx="47563">
                  <c:v>120.86197916666667</c:v>
                </c:pt>
                <c:pt idx="47564">
                  <c:v>120.86458333333333</c:v>
                </c:pt>
                <c:pt idx="47565">
                  <c:v>120.8671875</c:v>
                </c:pt>
                <c:pt idx="47566">
                  <c:v>120.86979166666667</c:v>
                </c:pt>
                <c:pt idx="47567">
                  <c:v>120.87239583333333</c:v>
                </c:pt>
                <c:pt idx="47568">
                  <c:v>120.875</c:v>
                </c:pt>
                <c:pt idx="47569">
                  <c:v>120.87760416666667</c:v>
                </c:pt>
                <c:pt idx="47570">
                  <c:v>120.88020833333333</c:v>
                </c:pt>
                <c:pt idx="47571">
                  <c:v>120.8828125</c:v>
                </c:pt>
                <c:pt idx="47572">
                  <c:v>120.88541666666667</c:v>
                </c:pt>
                <c:pt idx="47573">
                  <c:v>120.88802083333333</c:v>
                </c:pt>
                <c:pt idx="47574">
                  <c:v>120.890625</c:v>
                </c:pt>
                <c:pt idx="47575">
                  <c:v>120.89322916666667</c:v>
                </c:pt>
                <c:pt idx="47576">
                  <c:v>120.89583333333333</c:v>
                </c:pt>
                <c:pt idx="47577">
                  <c:v>120.8984375</c:v>
                </c:pt>
                <c:pt idx="47578">
                  <c:v>120.90104166666667</c:v>
                </c:pt>
                <c:pt idx="47579">
                  <c:v>120.90364583333333</c:v>
                </c:pt>
                <c:pt idx="47580">
                  <c:v>120.90625</c:v>
                </c:pt>
                <c:pt idx="47581">
                  <c:v>120.90885416666667</c:v>
                </c:pt>
                <c:pt idx="47582">
                  <c:v>120.91145833333333</c:v>
                </c:pt>
                <c:pt idx="47583">
                  <c:v>120.9140625</c:v>
                </c:pt>
                <c:pt idx="47584">
                  <c:v>120.91666666666667</c:v>
                </c:pt>
                <c:pt idx="47585">
                  <c:v>120.91927083333333</c:v>
                </c:pt>
                <c:pt idx="47586">
                  <c:v>120.921875</c:v>
                </c:pt>
                <c:pt idx="47587">
                  <c:v>120.92447916666667</c:v>
                </c:pt>
                <c:pt idx="47588">
                  <c:v>120.92708333333333</c:v>
                </c:pt>
                <c:pt idx="47589">
                  <c:v>120.9296875</c:v>
                </c:pt>
                <c:pt idx="47590">
                  <c:v>120.93229166666667</c:v>
                </c:pt>
                <c:pt idx="47591">
                  <c:v>120.93489583333333</c:v>
                </c:pt>
                <c:pt idx="47592">
                  <c:v>120.9375</c:v>
                </c:pt>
                <c:pt idx="47593">
                  <c:v>120.94010416666667</c:v>
                </c:pt>
                <c:pt idx="47594">
                  <c:v>120.94270833333333</c:v>
                </c:pt>
                <c:pt idx="47595">
                  <c:v>120.9453125</c:v>
                </c:pt>
                <c:pt idx="47596">
                  <c:v>120.94791666666667</c:v>
                </c:pt>
                <c:pt idx="47597">
                  <c:v>120.95052083333333</c:v>
                </c:pt>
                <c:pt idx="47598">
                  <c:v>120.953125</c:v>
                </c:pt>
                <c:pt idx="47599">
                  <c:v>120.95572916666667</c:v>
                </c:pt>
                <c:pt idx="47600">
                  <c:v>120.95833333333333</c:v>
                </c:pt>
                <c:pt idx="47601">
                  <c:v>120.9609375</c:v>
                </c:pt>
                <c:pt idx="47602">
                  <c:v>120.96354166666667</c:v>
                </c:pt>
                <c:pt idx="47603">
                  <c:v>120.96614583333333</c:v>
                </c:pt>
                <c:pt idx="47604">
                  <c:v>120.96875</c:v>
                </c:pt>
                <c:pt idx="47605">
                  <c:v>120.97135416666667</c:v>
                </c:pt>
                <c:pt idx="47606">
                  <c:v>120.97395833333333</c:v>
                </c:pt>
                <c:pt idx="47607">
                  <c:v>120.9765625</c:v>
                </c:pt>
                <c:pt idx="47608">
                  <c:v>120.97916666666667</c:v>
                </c:pt>
                <c:pt idx="47609">
                  <c:v>120.98177083333333</c:v>
                </c:pt>
                <c:pt idx="47610">
                  <c:v>120.984375</c:v>
                </c:pt>
                <c:pt idx="47611">
                  <c:v>120.98697916666667</c:v>
                </c:pt>
                <c:pt idx="47612">
                  <c:v>120.98958333333333</c:v>
                </c:pt>
                <c:pt idx="47613">
                  <c:v>120.9921875</c:v>
                </c:pt>
                <c:pt idx="47614">
                  <c:v>120.99479166666667</c:v>
                </c:pt>
                <c:pt idx="47615">
                  <c:v>120.99739583333333</c:v>
                </c:pt>
                <c:pt idx="47616">
                  <c:v>121</c:v>
                </c:pt>
                <c:pt idx="47617">
                  <c:v>121.00260416666667</c:v>
                </c:pt>
                <c:pt idx="47618">
                  <c:v>121.00520833333333</c:v>
                </c:pt>
                <c:pt idx="47619">
                  <c:v>121.0078125</c:v>
                </c:pt>
                <c:pt idx="47620">
                  <c:v>121.01041666666667</c:v>
                </c:pt>
                <c:pt idx="47621">
                  <c:v>121.01302083333333</c:v>
                </c:pt>
                <c:pt idx="47622">
                  <c:v>121.015625</c:v>
                </c:pt>
                <c:pt idx="47623">
                  <c:v>121.01822916666667</c:v>
                </c:pt>
                <c:pt idx="47624">
                  <c:v>121.02083333333333</c:v>
                </c:pt>
                <c:pt idx="47625">
                  <c:v>121.0234375</c:v>
                </c:pt>
                <c:pt idx="47626">
                  <c:v>121.02604166666667</c:v>
                </c:pt>
                <c:pt idx="47627">
                  <c:v>121.02864583333333</c:v>
                </c:pt>
                <c:pt idx="47628">
                  <c:v>121.03125</c:v>
                </c:pt>
                <c:pt idx="47629">
                  <c:v>121.03385416666667</c:v>
                </c:pt>
                <c:pt idx="47630">
                  <c:v>121.03645833333333</c:v>
                </c:pt>
                <c:pt idx="47631">
                  <c:v>121.0390625</c:v>
                </c:pt>
                <c:pt idx="47632">
                  <c:v>121.04166666666667</c:v>
                </c:pt>
                <c:pt idx="47633">
                  <c:v>121.04427083333333</c:v>
                </c:pt>
                <c:pt idx="47634">
                  <c:v>121.046875</c:v>
                </c:pt>
                <c:pt idx="47635">
                  <c:v>121.04947916666667</c:v>
                </c:pt>
                <c:pt idx="47636">
                  <c:v>121.05208333333333</c:v>
                </c:pt>
                <c:pt idx="47637">
                  <c:v>121.0546875</c:v>
                </c:pt>
                <c:pt idx="47638">
                  <c:v>121.05729166666667</c:v>
                </c:pt>
                <c:pt idx="47639">
                  <c:v>121.05989583333333</c:v>
                </c:pt>
                <c:pt idx="47640">
                  <c:v>121.0625</c:v>
                </c:pt>
                <c:pt idx="47641">
                  <c:v>121.06510416666667</c:v>
                </c:pt>
                <c:pt idx="47642">
                  <c:v>121.06770833333333</c:v>
                </c:pt>
                <c:pt idx="47643">
                  <c:v>121.0703125</c:v>
                </c:pt>
                <c:pt idx="47644">
                  <c:v>121.07291666666667</c:v>
                </c:pt>
                <c:pt idx="47645">
                  <c:v>121.07552083333333</c:v>
                </c:pt>
                <c:pt idx="47646">
                  <c:v>121.078125</c:v>
                </c:pt>
                <c:pt idx="47647">
                  <c:v>121.08072916666667</c:v>
                </c:pt>
                <c:pt idx="47648">
                  <c:v>121.08333333333333</c:v>
                </c:pt>
                <c:pt idx="47649">
                  <c:v>121.0859375</c:v>
                </c:pt>
                <c:pt idx="47650">
                  <c:v>121.08854166666667</c:v>
                </c:pt>
                <c:pt idx="47651">
                  <c:v>121.09114583333333</c:v>
                </c:pt>
                <c:pt idx="47652">
                  <c:v>121.09375</c:v>
                </c:pt>
                <c:pt idx="47653">
                  <c:v>121.09635416666667</c:v>
                </c:pt>
                <c:pt idx="47654">
                  <c:v>121.09895833333333</c:v>
                </c:pt>
                <c:pt idx="47655">
                  <c:v>121.1015625</c:v>
                </c:pt>
                <c:pt idx="47656">
                  <c:v>121.10416666666667</c:v>
                </c:pt>
                <c:pt idx="47657">
                  <c:v>121.10677083333333</c:v>
                </c:pt>
                <c:pt idx="47658">
                  <c:v>121.109375</c:v>
                </c:pt>
                <c:pt idx="47659">
                  <c:v>121.11197916666667</c:v>
                </c:pt>
                <c:pt idx="47660">
                  <c:v>121.11458333333333</c:v>
                </c:pt>
                <c:pt idx="47661">
                  <c:v>121.1171875</c:v>
                </c:pt>
                <c:pt idx="47662">
                  <c:v>121.11979166666667</c:v>
                </c:pt>
                <c:pt idx="47663">
                  <c:v>121.12239583333333</c:v>
                </c:pt>
                <c:pt idx="47664">
                  <c:v>121.125</c:v>
                </c:pt>
                <c:pt idx="47665">
                  <c:v>121.12760416666667</c:v>
                </c:pt>
                <c:pt idx="47666">
                  <c:v>121.13020833333333</c:v>
                </c:pt>
                <c:pt idx="47667">
                  <c:v>121.1328125</c:v>
                </c:pt>
                <c:pt idx="47668">
                  <c:v>121.13541666666667</c:v>
                </c:pt>
                <c:pt idx="47669">
                  <c:v>121.13802083333333</c:v>
                </c:pt>
                <c:pt idx="47670">
                  <c:v>121.140625</c:v>
                </c:pt>
                <c:pt idx="47671">
                  <c:v>121.14322916666667</c:v>
                </c:pt>
                <c:pt idx="47672">
                  <c:v>121.14583333333333</c:v>
                </c:pt>
                <c:pt idx="47673">
                  <c:v>121.1484375</c:v>
                </c:pt>
                <c:pt idx="47674">
                  <c:v>121.15104166666667</c:v>
                </c:pt>
                <c:pt idx="47675">
                  <c:v>121.15364583333333</c:v>
                </c:pt>
                <c:pt idx="47676">
                  <c:v>121.15625</c:v>
                </c:pt>
                <c:pt idx="47677">
                  <c:v>121.15885416666667</c:v>
                </c:pt>
                <c:pt idx="47678">
                  <c:v>121.16145833333333</c:v>
                </c:pt>
                <c:pt idx="47679">
                  <c:v>121.1640625</c:v>
                </c:pt>
                <c:pt idx="47680">
                  <c:v>121.16666666666667</c:v>
                </c:pt>
                <c:pt idx="47681">
                  <c:v>121.16927083333333</c:v>
                </c:pt>
                <c:pt idx="47682">
                  <c:v>121.171875</c:v>
                </c:pt>
                <c:pt idx="47683">
                  <c:v>121.17447916666667</c:v>
                </c:pt>
                <c:pt idx="47684">
                  <c:v>121.17708333333333</c:v>
                </c:pt>
                <c:pt idx="47685">
                  <c:v>121.1796875</c:v>
                </c:pt>
                <c:pt idx="47686">
                  <c:v>121.18229166666667</c:v>
                </c:pt>
                <c:pt idx="47687">
                  <c:v>121.18489583333333</c:v>
                </c:pt>
                <c:pt idx="47688">
                  <c:v>121.1875</c:v>
                </c:pt>
                <c:pt idx="47689">
                  <c:v>121.19010416666667</c:v>
                </c:pt>
                <c:pt idx="47690">
                  <c:v>121.19270833333333</c:v>
                </c:pt>
                <c:pt idx="47691">
                  <c:v>121.1953125</c:v>
                </c:pt>
                <c:pt idx="47692">
                  <c:v>121.19791666666667</c:v>
                </c:pt>
                <c:pt idx="47693">
                  <c:v>121.20052083333333</c:v>
                </c:pt>
                <c:pt idx="47694">
                  <c:v>121.203125</c:v>
                </c:pt>
                <c:pt idx="47695">
                  <c:v>121.20572916666667</c:v>
                </c:pt>
                <c:pt idx="47696">
                  <c:v>121.20833333333333</c:v>
                </c:pt>
                <c:pt idx="47697">
                  <c:v>121.2109375</c:v>
                </c:pt>
                <c:pt idx="47698">
                  <c:v>121.21354166666667</c:v>
                </c:pt>
                <c:pt idx="47699">
                  <c:v>121.21614583333333</c:v>
                </c:pt>
                <c:pt idx="47700">
                  <c:v>121.21875</c:v>
                </c:pt>
                <c:pt idx="47701">
                  <c:v>121.22135416666667</c:v>
                </c:pt>
                <c:pt idx="47702">
                  <c:v>121.22395833333333</c:v>
                </c:pt>
                <c:pt idx="47703">
                  <c:v>121.2265625</c:v>
                </c:pt>
                <c:pt idx="47704">
                  <c:v>121.22916666666667</c:v>
                </c:pt>
                <c:pt idx="47705">
                  <c:v>121.23177083333333</c:v>
                </c:pt>
                <c:pt idx="47706">
                  <c:v>121.234375</c:v>
                </c:pt>
                <c:pt idx="47707">
                  <c:v>121.23697916666667</c:v>
                </c:pt>
                <c:pt idx="47708">
                  <c:v>121.23958333333333</c:v>
                </c:pt>
                <c:pt idx="47709">
                  <c:v>121.2421875</c:v>
                </c:pt>
                <c:pt idx="47710">
                  <c:v>121.24479166666667</c:v>
                </c:pt>
                <c:pt idx="47711">
                  <c:v>121.24739583333333</c:v>
                </c:pt>
                <c:pt idx="47712">
                  <c:v>121.25</c:v>
                </c:pt>
                <c:pt idx="47713">
                  <c:v>121.25260416666667</c:v>
                </c:pt>
                <c:pt idx="47714">
                  <c:v>121.25520833333333</c:v>
                </c:pt>
                <c:pt idx="47715">
                  <c:v>121.2578125</c:v>
                </c:pt>
                <c:pt idx="47716">
                  <c:v>121.26041666666667</c:v>
                </c:pt>
                <c:pt idx="47717">
                  <c:v>121.26302083333333</c:v>
                </c:pt>
                <c:pt idx="47718">
                  <c:v>121.265625</c:v>
                </c:pt>
                <c:pt idx="47719">
                  <c:v>121.26822916666667</c:v>
                </c:pt>
                <c:pt idx="47720">
                  <c:v>121.27083333333333</c:v>
                </c:pt>
                <c:pt idx="47721">
                  <c:v>121.2734375</c:v>
                </c:pt>
                <c:pt idx="47722">
                  <c:v>121.27604166666667</c:v>
                </c:pt>
                <c:pt idx="47723">
                  <c:v>121.27864583333333</c:v>
                </c:pt>
                <c:pt idx="47724">
                  <c:v>121.28125</c:v>
                </c:pt>
                <c:pt idx="47725">
                  <c:v>121.28385416666667</c:v>
                </c:pt>
                <c:pt idx="47726">
                  <c:v>121.28645833333333</c:v>
                </c:pt>
                <c:pt idx="47727">
                  <c:v>121.2890625</c:v>
                </c:pt>
                <c:pt idx="47728">
                  <c:v>121.29166666666667</c:v>
                </c:pt>
                <c:pt idx="47729">
                  <c:v>121.29427083333333</c:v>
                </c:pt>
                <c:pt idx="47730">
                  <c:v>121.296875</c:v>
                </c:pt>
                <c:pt idx="47731">
                  <c:v>121.29947916666667</c:v>
                </c:pt>
                <c:pt idx="47732">
                  <c:v>121.30208333333333</c:v>
                </c:pt>
                <c:pt idx="47733">
                  <c:v>121.3046875</c:v>
                </c:pt>
                <c:pt idx="47734">
                  <c:v>121.30729166666667</c:v>
                </c:pt>
                <c:pt idx="47735">
                  <c:v>121.30989583333333</c:v>
                </c:pt>
                <c:pt idx="47736">
                  <c:v>121.3125</c:v>
                </c:pt>
                <c:pt idx="47737">
                  <c:v>121.31510416666667</c:v>
                </c:pt>
                <c:pt idx="47738">
                  <c:v>121.31770833333333</c:v>
                </c:pt>
                <c:pt idx="47739">
                  <c:v>121.3203125</c:v>
                </c:pt>
                <c:pt idx="47740">
                  <c:v>121.32291666666667</c:v>
                </c:pt>
                <c:pt idx="47741">
                  <c:v>121.32552083333333</c:v>
                </c:pt>
                <c:pt idx="47742">
                  <c:v>121.328125</c:v>
                </c:pt>
                <c:pt idx="47743">
                  <c:v>121.33072916666667</c:v>
                </c:pt>
                <c:pt idx="47744">
                  <c:v>121.33333333333333</c:v>
                </c:pt>
                <c:pt idx="47745">
                  <c:v>121.3359375</c:v>
                </c:pt>
                <c:pt idx="47746">
                  <c:v>121.33854166666667</c:v>
                </c:pt>
                <c:pt idx="47747">
                  <c:v>121.34114583333333</c:v>
                </c:pt>
                <c:pt idx="47748">
                  <c:v>121.34375</c:v>
                </c:pt>
                <c:pt idx="47749">
                  <c:v>121.34635416666667</c:v>
                </c:pt>
                <c:pt idx="47750">
                  <c:v>121.34895833333333</c:v>
                </c:pt>
                <c:pt idx="47751">
                  <c:v>121.3515625</c:v>
                </c:pt>
                <c:pt idx="47752">
                  <c:v>121.35416666666667</c:v>
                </c:pt>
                <c:pt idx="47753">
                  <c:v>121.35677083333333</c:v>
                </c:pt>
                <c:pt idx="47754">
                  <c:v>121.359375</c:v>
                </c:pt>
                <c:pt idx="47755">
                  <c:v>121.36197916666667</c:v>
                </c:pt>
                <c:pt idx="47756">
                  <c:v>121.36458333333333</c:v>
                </c:pt>
                <c:pt idx="47757">
                  <c:v>121.3671875</c:v>
                </c:pt>
                <c:pt idx="47758">
                  <c:v>121.36979166666667</c:v>
                </c:pt>
                <c:pt idx="47759">
                  <c:v>121.37239583333333</c:v>
                </c:pt>
                <c:pt idx="47760">
                  <c:v>121.375</c:v>
                </c:pt>
                <c:pt idx="47761">
                  <c:v>121.37760416666667</c:v>
                </c:pt>
                <c:pt idx="47762">
                  <c:v>121.38020833333333</c:v>
                </c:pt>
                <c:pt idx="47763">
                  <c:v>121.3828125</c:v>
                </c:pt>
                <c:pt idx="47764">
                  <c:v>121.38541666666667</c:v>
                </c:pt>
                <c:pt idx="47765">
                  <c:v>121.38802083333333</c:v>
                </c:pt>
                <c:pt idx="47766">
                  <c:v>121.390625</c:v>
                </c:pt>
                <c:pt idx="47767">
                  <c:v>121.39322916666667</c:v>
                </c:pt>
                <c:pt idx="47768">
                  <c:v>121.39583333333333</c:v>
                </c:pt>
                <c:pt idx="47769">
                  <c:v>121.3984375</c:v>
                </c:pt>
                <c:pt idx="47770">
                  <c:v>121.40104166666667</c:v>
                </c:pt>
                <c:pt idx="47771">
                  <c:v>121.40364583333333</c:v>
                </c:pt>
                <c:pt idx="47772">
                  <c:v>121.40625</c:v>
                </c:pt>
                <c:pt idx="47773">
                  <c:v>121.40885416666667</c:v>
                </c:pt>
                <c:pt idx="47774">
                  <c:v>121.41145833333333</c:v>
                </c:pt>
                <c:pt idx="47775">
                  <c:v>121.4140625</c:v>
                </c:pt>
                <c:pt idx="47776">
                  <c:v>121.41666666666667</c:v>
                </c:pt>
                <c:pt idx="47777">
                  <c:v>121.41927083333333</c:v>
                </c:pt>
                <c:pt idx="47778">
                  <c:v>121.421875</c:v>
                </c:pt>
                <c:pt idx="47779">
                  <c:v>121.42447916666667</c:v>
                </c:pt>
                <c:pt idx="47780">
                  <c:v>121.42708333333333</c:v>
                </c:pt>
                <c:pt idx="47781">
                  <c:v>121.4296875</c:v>
                </c:pt>
                <c:pt idx="47782">
                  <c:v>121.43229166666667</c:v>
                </c:pt>
                <c:pt idx="47783">
                  <c:v>121.43489583333333</c:v>
                </c:pt>
                <c:pt idx="47784">
                  <c:v>121.4375</c:v>
                </c:pt>
                <c:pt idx="47785">
                  <c:v>121.44010416666667</c:v>
                </c:pt>
                <c:pt idx="47786">
                  <c:v>121.44270833333333</c:v>
                </c:pt>
                <c:pt idx="47787">
                  <c:v>121.4453125</c:v>
                </c:pt>
                <c:pt idx="47788">
                  <c:v>121.44791666666667</c:v>
                </c:pt>
                <c:pt idx="47789">
                  <c:v>121.45052083333333</c:v>
                </c:pt>
                <c:pt idx="47790">
                  <c:v>121.453125</c:v>
                </c:pt>
                <c:pt idx="47791">
                  <c:v>121.45572916666667</c:v>
                </c:pt>
                <c:pt idx="47792">
                  <c:v>121.45833333333333</c:v>
                </c:pt>
                <c:pt idx="47793">
                  <c:v>121.4609375</c:v>
                </c:pt>
                <c:pt idx="47794">
                  <c:v>121.46354166666667</c:v>
                </c:pt>
                <c:pt idx="47795">
                  <c:v>121.46614583333333</c:v>
                </c:pt>
                <c:pt idx="47796">
                  <c:v>121.46875</c:v>
                </c:pt>
                <c:pt idx="47797">
                  <c:v>121.47135416666667</c:v>
                </c:pt>
                <c:pt idx="47798">
                  <c:v>121.47395833333333</c:v>
                </c:pt>
                <c:pt idx="47799">
                  <c:v>121.4765625</c:v>
                </c:pt>
                <c:pt idx="47800">
                  <c:v>121.47916666666667</c:v>
                </c:pt>
                <c:pt idx="47801">
                  <c:v>121.48177083333333</c:v>
                </c:pt>
                <c:pt idx="47802">
                  <c:v>121.484375</c:v>
                </c:pt>
                <c:pt idx="47803">
                  <c:v>121.48697916666667</c:v>
                </c:pt>
                <c:pt idx="47804">
                  <c:v>121.48958333333333</c:v>
                </c:pt>
                <c:pt idx="47805">
                  <c:v>121.4921875</c:v>
                </c:pt>
                <c:pt idx="47806">
                  <c:v>121.49479166666667</c:v>
                </c:pt>
                <c:pt idx="47807">
                  <c:v>121.49739583333333</c:v>
                </c:pt>
                <c:pt idx="47808">
                  <c:v>121.5</c:v>
                </c:pt>
                <c:pt idx="47809">
                  <c:v>121.50260416666667</c:v>
                </c:pt>
                <c:pt idx="47810">
                  <c:v>121.50520833333333</c:v>
                </c:pt>
                <c:pt idx="47811">
                  <c:v>121.5078125</c:v>
                </c:pt>
                <c:pt idx="47812">
                  <c:v>121.51041666666667</c:v>
                </c:pt>
                <c:pt idx="47813">
                  <c:v>121.51302083333333</c:v>
                </c:pt>
                <c:pt idx="47814">
                  <c:v>121.515625</c:v>
                </c:pt>
                <c:pt idx="47815">
                  <c:v>121.51822916666667</c:v>
                </c:pt>
                <c:pt idx="47816">
                  <c:v>121.52083333333333</c:v>
                </c:pt>
                <c:pt idx="47817">
                  <c:v>121.5234375</c:v>
                </c:pt>
                <c:pt idx="47818">
                  <c:v>121.52604166666667</c:v>
                </c:pt>
                <c:pt idx="47819">
                  <c:v>121.52864583333333</c:v>
                </c:pt>
                <c:pt idx="47820">
                  <c:v>121.53125</c:v>
                </c:pt>
                <c:pt idx="47821">
                  <c:v>121.53385416666667</c:v>
                </c:pt>
                <c:pt idx="47822">
                  <c:v>121.53645833333333</c:v>
                </c:pt>
                <c:pt idx="47823">
                  <c:v>121.5390625</c:v>
                </c:pt>
                <c:pt idx="47824">
                  <c:v>121.54166666666667</c:v>
                </c:pt>
                <c:pt idx="47825">
                  <c:v>121.54427083333333</c:v>
                </c:pt>
                <c:pt idx="47826">
                  <c:v>121.546875</c:v>
                </c:pt>
                <c:pt idx="47827">
                  <c:v>121.54947916666667</c:v>
                </c:pt>
                <c:pt idx="47828">
                  <c:v>121.55208333333333</c:v>
                </c:pt>
                <c:pt idx="47829">
                  <c:v>121.5546875</c:v>
                </c:pt>
                <c:pt idx="47830">
                  <c:v>121.55729166666667</c:v>
                </c:pt>
                <c:pt idx="47831">
                  <c:v>121.55989583333333</c:v>
                </c:pt>
                <c:pt idx="47832">
                  <c:v>121.5625</c:v>
                </c:pt>
                <c:pt idx="47833">
                  <c:v>121.56510416666667</c:v>
                </c:pt>
                <c:pt idx="47834">
                  <c:v>121.56770833333333</c:v>
                </c:pt>
                <c:pt idx="47835">
                  <c:v>121.5703125</c:v>
                </c:pt>
                <c:pt idx="47836">
                  <c:v>121.57291666666667</c:v>
                </c:pt>
                <c:pt idx="47837">
                  <c:v>121.57552083333333</c:v>
                </c:pt>
                <c:pt idx="47838">
                  <c:v>121.578125</c:v>
                </c:pt>
                <c:pt idx="47839">
                  <c:v>121.58072916666667</c:v>
                </c:pt>
                <c:pt idx="47840">
                  <c:v>121.58333333333333</c:v>
                </c:pt>
                <c:pt idx="47841">
                  <c:v>121.5859375</c:v>
                </c:pt>
                <c:pt idx="47842">
                  <c:v>121.58854166666667</c:v>
                </c:pt>
                <c:pt idx="47843">
                  <c:v>121.59114583333333</c:v>
                </c:pt>
                <c:pt idx="47844">
                  <c:v>121.59375</c:v>
                </c:pt>
                <c:pt idx="47845">
                  <c:v>121.59635416666667</c:v>
                </c:pt>
                <c:pt idx="47846">
                  <c:v>121.59895833333333</c:v>
                </c:pt>
                <c:pt idx="47847">
                  <c:v>121.6015625</c:v>
                </c:pt>
                <c:pt idx="47848">
                  <c:v>121.60416666666667</c:v>
                </c:pt>
                <c:pt idx="47849">
                  <c:v>121.60677083333333</c:v>
                </c:pt>
                <c:pt idx="47850">
                  <c:v>121.609375</c:v>
                </c:pt>
                <c:pt idx="47851">
                  <c:v>121.61197916666667</c:v>
                </c:pt>
                <c:pt idx="47852">
                  <c:v>121.61458333333333</c:v>
                </c:pt>
                <c:pt idx="47853">
                  <c:v>121.6171875</c:v>
                </c:pt>
                <c:pt idx="47854">
                  <c:v>121.61979166666667</c:v>
                </c:pt>
                <c:pt idx="47855">
                  <c:v>121.62239583333333</c:v>
                </c:pt>
                <c:pt idx="47856">
                  <c:v>121.625</c:v>
                </c:pt>
                <c:pt idx="47857">
                  <c:v>121.62760416666667</c:v>
                </c:pt>
                <c:pt idx="47858">
                  <c:v>121.63020833333333</c:v>
                </c:pt>
                <c:pt idx="47859">
                  <c:v>121.6328125</c:v>
                </c:pt>
                <c:pt idx="47860">
                  <c:v>121.63541666666667</c:v>
                </c:pt>
                <c:pt idx="47861">
                  <c:v>121.63802083333333</c:v>
                </c:pt>
                <c:pt idx="47862">
                  <c:v>121.640625</c:v>
                </c:pt>
                <c:pt idx="47863">
                  <c:v>121.64322916666667</c:v>
                </c:pt>
                <c:pt idx="47864">
                  <c:v>121.64583333333333</c:v>
                </c:pt>
                <c:pt idx="47865">
                  <c:v>121.6484375</c:v>
                </c:pt>
                <c:pt idx="47866">
                  <c:v>121.65104166666667</c:v>
                </c:pt>
                <c:pt idx="47867">
                  <c:v>121.65364583333333</c:v>
                </c:pt>
                <c:pt idx="47868">
                  <c:v>121.65625</c:v>
                </c:pt>
                <c:pt idx="47869">
                  <c:v>121.65885416666667</c:v>
                </c:pt>
                <c:pt idx="47870">
                  <c:v>121.66145833333333</c:v>
                </c:pt>
                <c:pt idx="47871">
                  <c:v>121.6640625</c:v>
                </c:pt>
                <c:pt idx="47872">
                  <c:v>121.66666666666667</c:v>
                </c:pt>
                <c:pt idx="47873">
                  <c:v>121.66927083333333</c:v>
                </c:pt>
                <c:pt idx="47874">
                  <c:v>121.671875</c:v>
                </c:pt>
                <c:pt idx="47875">
                  <c:v>121.67447916666667</c:v>
                </c:pt>
                <c:pt idx="47876">
                  <c:v>121.67708333333333</c:v>
                </c:pt>
                <c:pt idx="47877">
                  <c:v>121.6796875</c:v>
                </c:pt>
                <c:pt idx="47878">
                  <c:v>121.68229166666667</c:v>
                </c:pt>
                <c:pt idx="47879">
                  <c:v>121.68489583333333</c:v>
                </c:pt>
                <c:pt idx="47880">
                  <c:v>121.6875</c:v>
                </c:pt>
                <c:pt idx="47881">
                  <c:v>121.69010416666667</c:v>
                </c:pt>
                <c:pt idx="47882">
                  <c:v>121.69270833333333</c:v>
                </c:pt>
                <c:pt idx="47883">
                  <c:v>121.6953125</c:v>
                </c:pt>
                <c:pt idx="47884">
                  <c:v>121.69791666666667</c:v>
                </c:pt>
                <c:pt idx="47885">
                  <c:v>121.70052083333333</c:v>
                </c:pt>
                <c:pt idx="47886">
                  <c:v>121.703125</c:v>
                </c:pt>
                <c:pt idx="47887">
                  <c:v>121.70572916666667</c:v>
                </c:pt>
                <c:pt idx="47888">
                  <c:v>121.70833333333333</c:v>
                </c:pt>
                <c:pt idx="47889">
                  <c:v>121.7109375</c:v>
                </c:pt>
                <c:pt idx="47890">
                  <c:v>121.71354166666667</c:v>
                </c:pt>
                <c:pt idx="47891">
                  <c:v>121.71614583333333</c:v>
                </c:pt>
                <c:pt idx="47892">
                  <c:v>121.71875</c:v>
                </c:pt>
                <c:pt idx="47893">
                  <c:v>121.72135416666667</c:v>
                </c:pt>
                <c:pt idx="47894">
                  <c:v>121.72395833333333</c:v>
                </c:pt>
                <c:pt idx="47895">
                  <c:v>121.7265625</c:v>
                </c:pt>
                <c:pt idx="47896">
                  <c:v>121.72916666666667</c:v>
                </c:pt>
                <c:pt idx="47897">
                  <c:v>121.73177083333333</c:v>
                </c:pt>
                <c:pt idx="47898">
                  <c:v>121.734375</c:v>
                </c:pt>
                <c:pt idx="47899">
                  <c:v>121.73697916666667</c:v>
                </c:pt>
                <c:pt idx="47900">
                  <c:v>121.73958333333333</c:v>
                </c:pt>
                <c:pt idx="47901">
                  <c:v>121.7421875</c:v>
                </c:pt>
                <c:pt idx="47902">
                  <c:v>121.74479166666667</c:v>
                </c:pt>
                <c:pt idx="47903">
                  <c:v>121.74739583333333</c:v>
                </c:pt>
                <c:pt idx="47904">
                  <c:v>121.75</c:v>
                </c:pt>
                <c:pt idx="47905">
                  <c:v>121.75260416666667</c:v>
                </c:pt>
                <c:pt idx="47906">
                  <c:v>121.75520833333333</c:v>
                </c:pt>
                <c:pt idx="47907">
                  <c:v>121.7578125</c:v>
                </c:pt>
                <c:pt idx="47908">
                  <c:v>121.76041666666667</c:v>
                </c:pt>
                <c:pt idx="47909">
                  <c:v>121.76302083333333</c:v>
                </c:pt>
                <c:pt idx="47910">
                  <c:v>121.765625</c:v>
                </c:pt>
                <c:pt idx="47911">
                  <c:v>121.76822916666667</c:v>
                </c:pt>
                <c:pt idx="47912">
                  <c:v>121.77083333333333</c:v>
                </c:pt>
                <c:pt idx="47913">
                  <c:v>121.7734375</c:v>
                </c:pt>
                <c:pt idx="47914">
                  <c:v>121.77604166666667</c:v>
                </c:pt>
                <c:pt idx="47915">
                  <c:v>121.77864583333333</c:v>
                </c:pt>
                <c:pt idx="47916">
                  <c:v>121.78125</c:v>
                </c:pt>
                <c:pt idx="47917">
                  <c:v>121.78385416666667</c:v>
                </c:pt>
                <c:pt idx="47918">
                  <c:v>121.78645833333333</c:v>
                </c:pt>
                <c:pt idx="47919">
                  <c:v>121.7890625</c:v>
                </c:pt>
                <c:pt idx="47920">
                  <c:v>121.79166666666667</c:v>
                </c:pt>
                <c:pt idx="47921">
                  <c:v>121.79427083333333</c:v>
                </c:pt>
                <c:pt idx="47922">
                  <c:v>121.796875</c:v>
                </c:pt>
                <c:pt idx="47923">
                  <c:v>121.79947916666667</c:v>
                </c:pt>
                <c:pt idx="47924">
                  <c:v>121.80208333333333</c:v>
                </c:pt>
                <c:pt idx="47925">
                  <c:v>121.8046875</c:v>
                </c:pt>
                <c:pt idx="47926">
                  <c:v>121.80729166666667</c:v>
                </c:pt>
                <c:pt idx="47927">
                  <c:v>121.80989583333333</c:v>
                </c:pt>
                <c:pt idx="47928">
                  <c:v>121.8125</c:v>
                </c:pt>
                <c:pt idx="47929">
                  <c:v>121.81510416666667</c:v>
                </c:pt>
                <c:pt idx="47930">
                  <c:v>121.81770833333333</c:v>
                </c:pt>
                <c:pt idx="47931">
                  <c:v>121.8203125</c:v>
                </c:pt>
                <c:pt idx="47932">
                  <c:v>121.82291666666667</c:v>
                </c:pt>
                <c:pt idx="47933">
                  <c:v>121.82552083333333</c:v>
                </c:pt>
                <c:pt idx="47934">
                  <c:v>121.828125</c:v>
                </c:pt>
                <c:pt idx="47935">
                  <c:v>121.83072916666667</c:v>
                </c:pt>
                <c:pt idx="47936">
                  <c:v>121.83333333333333</c:v>
                </c:pt>
                <c:pt idx="47937">
                  <c:v>121.8359375</c:v>
                </c:pt>
                <c:pt idx="47938">
                  <c:v>121.83854166666667</c:v>
                </c:pt>
                <c:pt idx="47939">
                  <c:v>121.84114583333333</c:v>
                </c:pt>
                <c:pt idx="47940">
                  <c:v>121.84375</c:v>
                </c:pt>
                <c:pt idx="47941">
                  <c:v>121.84635416666667</c:v>
                </c:pt>
                <c:pt idx="47942">
                  <c:v>121.84895833333333</c:v>
                </c:pt>
                <c:pt idx="47943">
                  <c:v>121.8515625</c:v>
                </c:pt>
                <c:pt idx="47944">
                  <c:v>121.85416666666667</c:v>
                </c:pt>
                <c:pt idx="47945">
                  <c:v>121.85677083333333</c:v>
                </c:pt>
                <c:pt idx="47946">
                  <c:v>121.859375</c:v>
                </c:pt>
                <c:pt idx="47947">
                  <c:v>121.86197916666667</c:v>
                </c:pt>
                <c:pt idx="47948">
                  <c:v>121.86458333333333</c:v>
                </c:pt>
                <c:pt idx="47949">
                  <c:v>121.8671875</c:v>
                </c:pt>
                <c:pt idx="47950">
                  <c:v>121.86979166666667</c:v>
                </c:pt>
                <c:pt idx="47951">
                  <c:v>121.87239583333333</c:v>
                </c:pt>
                <c:pt idx="47952">
                  <c:v>121.875</c:v>
                </c:pt>
                <c:pt idx="47953">
                  <c:v>121.87760416666667</c:v>
                </c:pt>
                <c:pt idx="47954">
                  <c:v>121.88020833333333</c:v>
                </c:pt>
                <c:pt idx="47955">
                  <c:v>121.8828125</c:v>
                </c:pt>
                <c:pt idx="47956">
                  <c:v>121.88541666666667</c:v>
                </c:pt>
                <c:pt idx="47957">
                  <c:v>121.88802083333333</c:v>
                </c:pt>
                <c:pt idx="47958">
                  <c:v>121.890625</c:v>
                </c:pt>
                <c:pt idx="47959">
                  <c:v>121.89322916666667</c:v>
                </c:pt>
                <c:pt idx="47960">
                  <c:v>121.89583333333333</c:v>
                </c:pt>
                <c:pt idx="47961">
                  <c:v>121.8984375</c:v>
                </c:pt>
                <c:pt idx="47962">
                  <c:v>121.90104166666667</c:v>
                </c:pt>
                <c:pt idx="47963">
                  <c:v>121.90364583333333</c:v>
                </c:pt>
                <c:pt idx="47964">
                  <c:v>121.90625</c:v>
                </c:pt>
                <c:pt idx="47965">
                  <c:v>121.90885416666667</c:v>
                </c:pt>
                <c:pt idx="47966">
                  <c:v>121.91145833333333</c:v>
                </c:pt>
                <c:pt idx="47967">
                  <c:v>121.9140625</c:v>
                </c:pt>
                <c:pt idx="47968">
                  <c:v>121.91666666666667</c:v>
                </c:pt>
                <c:pt idx="47969">
                  <c:v>121.91927083333333</c:v>
                </c:pt>
                <c:pt idx="47970">
                  <c:v>121.921875</c:v>
                </c:pt>
                <c:pt idx="47971">
                  <c:v>121.92447916666667</c:v>
                </c:pt>
                <c:pt idx="47972">
                  <c:v>121.92708333333333</c:v>
                </c:pt>
                <c:pt idx="47973">
                  <c:v>121.9296875</c:v>
                </c:pt>
                <c:pt idx="47974">
                  <c:v>121.93229166666667</c:v>
                </c:pt>
                <c:pt idx="47975">
                  <c:v>121.93489583333333</c:v>
                </c:pt>
                <c:pt idx="47976">
                  <c:v>121.9375</c:v>
                </c:pt>
                <c:pt idx="47977">
                  <c:v>121.94010416666667</c:v>
                </c:pt>
                <c:pt idx="47978">
                  <c:v>121.94270833333333</c:v>
                </c:pt>
                <c:pt idx="47979">
                  <c:v>121.9453125</c:v>
                </c:pt>
                <c:pt idx="47980">
                  <c:v>121.94791666666667</c:v>
                </c:pt>
                <c:pt idx="47981">
                  <c:v>121.95052083333333</c:v>
                </c:pt>
                <c:pt idx="47982">
                  <c:v>121.953125</c:v>
                </c:pt>
                <c:pt idx="47983">
                  <c:v>121.95572916666667</c:v>
                </c:pt>
                <c:pt idx="47984">
                  <c:v>121.95833333333333</c:v>
                </c:pt>
                <c:pt idx="47985">
                  <c:v>121.9609375</c:v>
                </c:pt>
                <c:pt idx="47986">
                  <c:v>121.96354166666667</c:v>
                </c:pt>
                <c:pt idx="47987">
                  <c:v>121.96614583333333</c:v>
                </c:pt>
                <c:pt idx="47988">
                  <c:v>121.96875</c:v>
                </c:pt>
                <c:pt idx="47989">
                  <c:v>121.97135416666667</c:v>
                </c:pt>
                <c:pt idx="47990">
                  <c:v>121.97395833333333</c:v>
                </c:pt>
                <c:pt idx="47991">
                  <c:v>121.9765625</c:v>
                </c:pt>
                <c:pt idx="47992">
                  <c:v>121.97916666666667</c:v>
                </c:pt>
                <c:pt idx="47993">
                  <c:v>121.98177083333333</c:v>
                </c:pt>
                <c:pt idx="47994">
                  <c:v>121.984375</c:v>
                </c:pt>
                <c:pt idx="47995">
                  <c:v>121.98697916666667</c:v>
                </c:pt>
                <c:pt idx="47996">
                  <c:v>121.98958333333333</c:v>
                </c:pt>
                <c:pt idx="47997">
                  <c:v>121.9921875</c:v>
                </c:pt>
                <c:pt idx="47998">
                  <c:v>121.99479166666667</c:v>
                </c:pt>
                <c:pt idx="47999">
                  <c:v>121.99739583333333</c:v>
                </c:pt>
                <c:pt idx="48000">
                  <c:v>122</c:v>
                </c:pt>
                <c:pt idx="48001">
                  <c:v>122.00260416666667</c:v>
                </c:pt>
                <c:pt idx="48002">
                  <c:v>122.00520833333333</c:v>
                </c:pt>
                <c:pt idx="48003">
                  <c:v>122.0078125</c:v>
                </c:pt>
                <c:pt idx="48004">
                  <c:v>122.01041666666667</c:v>
                </c:pt>
                <c:pt idx="48005">
                  <c:v>122.01302083333333</c:v>
                </c:pt>
                <c:pt idx="48006">
                  <c:v>122.015625</c:v>
                </c:pt>
                <c:pt idx="48007">
                  <c:v>122.01822916666667</c:v>
                </c:pt>
                <c:pt idx="48008">
                  <c:v>122.02083333333333</c:v>
                </c:pt>
                <c:pt idx="48009">
                  <c:v>122.0234375</c:v>
                </c:pt>
                <c:pt idx="48010">
                  <c:v>122.02604166666667</c:v>
                </c:pt>
                <c:pt idx="48011">
                  <c:v>122.02864583333333</c:v>
                </c:pt>
                <c:pt idx="48012">
                  <c:v>122.03125</c:v>
                </c:pt>
                <c:pt idx="48013">
                  <c:v>122.03385416666667</c:v>
                </c:pt>
                <c:pt idx="48014">
                  <c:v>122.03645833333333</c:v>
                </c:pt>
                <c:pt idx="48015">
                  <c:v>122.0390625</c:v>
                </c:pt>
                <c:pt idx="48016">
                  <c:v>122.04166666666667</c:v>
                </c:pt>
                <c:pt idx="48017">
                  <c:v>122.04427083333333</c:v>
                </c:pt>
                <c:pt idx="48018">
                  <c:v>122.046875</c:v>
                </c:pt>
                <c:pt idx="48019">
                  <c:v>122.04947916666667</c:v>
                </c:pt>
                <c:pt idx="48020">
                  <c:v>122.05208333333333</c:v>
                </c:pt>
                <c:pt idx="48021">
                  <c:v>122.0546875</c:v>
                </c:pt>
                <c:pt idx="48022">
                  <c:v>122.05729166666667</c:v>
                </c:pt>
                <c:pt idx="48023">
                  <c:v>122.05989583333333</c:v>
                </c:pt>
                <c:pt idx="48024">
                  <c:v>122.0625</c:v>
                </c:pt>
                <c:pt idx="48025">
                  <c:v>122.06510416666667</c:v>
                </c:pt>
                <c:pt idx="48026">
                  <c:v>122.06770833333333</c:v>
                </c:pt>
                <c:pt idx="48027">
                  <c:v>122.0703125</c:v>
                </c:pt>
                <c:pt idx="48028">
                  <c:v>122.07291666666667</c:v>
                </c:pt>
                <c:pt idx="48029">
                  <c:v>122.07552083333333</c:v>
                </c:pt>
                <c:pt idx="48030">
                  <c:v>122.078125</c:v>
                </c:pt>
                <c:pt idx="48031">
                  <c:v>122.08072916666667</c:v>
                </c:pt>
                <c:pt idx="48032">
                  <c:v>122.08333333333333</c:v>
                </c:pt>
                <c:pt idx="48033">
                  <c:v>122.0859375</c:v>
                </c:pt>
                <c:pt idx="48034">
                  <c:v>122.08854166666667</c:v>
                </c:pt>
                <c:pt idx="48035">
                  <c:v>122.09114583333333</c:v>
                </c:pt>
                <c:pt idx="48036">
                  <c:v>122.09375</c:v>
                </c:pt>
                <c:pt idx="48037">
                  <c:v>122.09635416666667</c:v>
                </c:pt>
                <c:pt idx="48038">
                  <c:v>122.09895833333333</c:v>
                </c:pt>
                <c:pt idx="48039">
                  <c:v>122.1015625</c:v>
                </c:pt>
                <c:pt idx="48040">
                  <c:v>122.10416666666667</c:v>
                </c:pt>
                <c:pt idx="48041">
                  <c:v>122.10677083333333</c:v>
                </c:pt>
                <c:pt idx="48042">
                  <c:v>122.109375</c:v>
                </c:pt>
                <c:pt idx="48043">
                  <c:v>122.11197916666667</c:v>
                </c:pt>
                <c:pt idx="48044">
                  <c:v>122.11458333333333</c:v>
                </c:pt>
                <c:pt idx="48045">
                  <c:v>122.1171875</c:v>
                </c:pt>
                <c:pt idx="48046">
                  <c:v>122.11979166666667</c:v>
                </c:pt>
                <c:pt idx="48047">
                  <c:v>122.12239583333333</c:v>
                </c:pt>
                <c:pt idx="48048">
                  <c:v>122.125</c:v>
                </c:pt>
                <c:pt idx="48049">
                  <c:v>122.12760416666667</c:v>
                </c:pt>
                <c:pt idx="48050">
                  <c:v>122.13020833333333</c:v>
                </c:pt>
                <c:pt idx="48051">
                  <c:v>122.1328125</c:v>
                </c:pt>
                <c:pt idx="48052">
                  <c:v>122.13541666666667</c:v>
                </c:pt>
                <c:pt idx="48053">
                  <c:v>122.13802083333333</c:v>
                </c:pt>
                <c:pt idx="48054">
                  <c:v>122.140625</c:v>
                </c:pt>
                <c:pt idx="48055">
                  <c:v>122.14322916666667</c:v>
                </c:pt>
                <c:pt idx="48056">
                  <c:v>122.14583333333333</c:v>
                </c:pt>
                <c:pt idx="48057">
                  <c:v>122.1484375</c:v>
                </c:pt>
                <c:pt idx="48058">
                  <c:v>122.15104166666667</c:v>
                </c:pt>
                <c:pt idx="48059">
                  <c:v>122.15364583333333</c:v>
                </c:pt>
                <c:pt idx="48060">
                  <c:v>122.15625</c:v>
                </c:pt>
                <c:pt idx="48061">
                  <c:v>122.15885416666667</c:v>
                </c:pt>
                <c:pt idx="48062">
                  <c:v>122.16145833333333</c:v>
                </c:pt>
                <c:pt idx="48063">
                  <c:v>122.1640625</c:v>
                </c:pt>
                <c:pt idx="48064">
                  <c:v>122.16666666666667</c:v>
                </c:pt>
                <c:pt idx="48065">
                  <c:v>122.16927083333333</c:v>
                </c:pt>
                <c:pt idx="48066">
                  <c:v>122.171875</c:v>
                </c:pt>
                <c:pt idx="48067">
                  <c:v>122.17447916666667</c:v>
                </c:pt>
                <c:pt idx="48068">
                  <c:v>122.17708333333333</c:v>
                </c:pt>
                <c:pt idx="48069">
                  <c:v>122.1796875</c:v>
                </c:pt>
                <c:pt idx="48070">
                  <c:v>122.18229166666667</c:v>
                </c:pt>
                <c:pt idx="48071">
                  <c:v>122.18489583333333</c:v>
                </c:pt>
                <c:pt idx="48072">
                  <c:v>122.1875</c:v>
                </c:pt>
                <c:pt idx="48073">
                  <c:v>122.19010416666667</c:v>
                </c:pt>
                <c:pt idx="48074">
                  <c:v>122.19270833333333</c:v>
                </c:pt>
                <c:pt idx="48075">
                  <c:v>122.1953125</c:v>
                </c:pt>
                <c:pt idx="48076">
                  <c:v>122.19791666666667</c:v>
                </c:pt>
                <c:pt idx="48077">
                  <c:v>122.20052083333333</c:v>
                </c:pt>
                <c:pt idx="48078">
                  <c:v>122.203125</c:v>
                </c:pt>
                <c:pt idx="48079">
                  <c:v>122.20572916666667</c:v>
                </c:pt>
                <c:pt idx="48080">
                  <c:v>122.20833333333333</c:v>
                </c:pt>
                <c:pt idx="48081">
                  <c:v>122.2109375</c:v>
                </c:pt>
                <c:pt idx="48082">
                  <c:v>122.21354166666667</c:v>
                </c:pt>
                <c:pt idx="48083">
                  <c:v>122.21614583333333</c:v>
                </c:pt>
                <c:pt idx="48084">
                  <c:v>122.21875</c:v>
                </c:pt>
                <c:pt idx="48085">
                  <c:v>122.22135416666667</c:v>
                </c:pt>
                <c:pt idx="48086">
                  <c:v>122.22395833333333</c:v>
                </c:pt>
                <c:pt idx="48087">
                  <c:v>122.2265625</c:v>
                </c:pt>
                <c:pt idx="48088">
                  <c:v>122.22916666666667</c:v>
                </c:pt>
                <c:pt idx="48089">
                  <c:v>122.23177083333333</c:v>
                </c:pt>
                <c:pt idx="48090">
                  <c:v>122.234375</c:v>
                </c:pt>
                <c:pt idx="48091">
                  <c:v>122.23697916666667</c:v>
                </c:pt>
                <c:pt idx="48092">
                  <c:v>122.23958333333333</c:v>
                </c:pt>
                <c:pt idx="48093">
                  <c:v>122.2421875</c:v>
                </c:pt>
                <c:pt idx="48094">
                  <c:v>122.24479166666667</c:v>
                </c:pt>
                <c:pt idx="48095">
                  <c:v>122.24739583333333</c:v>
                </c:pt>
                <c:pt idx="48096">
                  <c:v>122.25</c:v>
                </c:pt>
                <c:pt idx="48097">
                  <c:v>122.25260416666667</c:v>
                </c:pt>
                <c:pt idx="48098">
                  <c:v>122.25520833333333</c:v>
                </c:pt>
                <c:pt idx="48099">
                  <c:v>122.2578125</c:v>
                </c:pt>
                <c:pt idx="48100">
                  <c:v>122.26041666666667</c:v>
                </c:pt>
                <c:pt idx="48101">
                  <c:v>122.26302083333333</c:v>
                </c:pt>
                <c:pt idx="48102">
                  <c:v>122.265625</c:v>
                </c:pt>
                <c:pt idx="48103">
                  <c:v>122.26822916666667</c:v>
                </c:pt>
                <c:pt idx="48104">
                  <c:v>122.27083333333333</c:v>
                </c:pt>
                <c:pt idx="48105">
                  <c:v>122.2734375</c:v>
                </c:pt>
                <c:pt idx="48106">
                  <c:v>122.27604166666667</c:v>
                </c:pt>
                <c:pt idx="48107">
                  <c:v>122.27864583333333</c:v>
                </c:pt>
                <c:pt idx="48108">
                  <c:v>122.28125</c:v>
                </c:pt>
                <c:pt idx="48109">
                  <c:v>122.28385416666667</c:v>
                </c:pt>
                <c:pt idx="48110">
                  <c:v>122.28645833333333</c:v>
                </c:pt>
                <c:pt idx="48111">
                  <c:v>122.2890625</c:v>
                </c:pt>
                <c:pt idx="48112">
                  <c:v>122.29166666666667</c:v>
                </c:pt>
                <c:pt idx="48113">
                  <c:v>122.29427083333333</c:v>
                </c:pt>
                <c:pt idx="48114">
                  <c:v>122.296875</c:v>
                </c:pt>
                <c:pt idx="48115">
                  <c:v>122.29947916666667</c:v>
                </c:pt>
                <c:pt idx="48116">
                  <c:v>122.30208333333333</c:v>
                </c:pt>
                <c:pt idx="48117">
                  <c:v>122.3046875</c:v>
                </c:pt>
                <c:pt idx="48118">
                  <c:v>122.30729166666667</c:v>
                </c:pt>
                <c:pt idx="48119">
                  <c:v>122.30989583333333</c:v>
                </c:pt>
                <c:pt idx="48120">
                  <c:v>122.3125</c:v>
                </c:pt>
                <c:pt idx="48121">
                  <c:v>122.31510416666667</c:v>
                </c:pt>
                <c:pt idx="48122">
                  <c:v>122.31770833333333</c:v>
                </c:pt>
                <c:pt idx="48123">
                  <c:v>122.3203125</c:v>
                </c:pt>
                <c:pt idx="48124">
                  <c:v>122.32291666666667</c:v>
                </c:pt>
                <c:pt idx="48125">
                  <c:v>122.32552083333333</c:v>
                </c:pt>
                <c:pt idx="48126">
                  <c:v>122.328125</c:v>
                </c:pt>
                <c:pt idx="48127">
                  <c:v>122.33072916666667</c:v>
                </c:pt>
                <c:pt idx="48128">
                  <c:v>122.33333333333333</c:v>
                </c:pt>
                <c:pt idx="48129">
                  <c:v>122.3359375</c:v>
                </c:pt>
                <c:pt idx="48130">
                  <c:v>122.33854166666667</c:v>
                </c:pt>
                <c:pt idx="48131">
                  <c:v>122.34114583333333</c:v>
                </c:pt>
                <c:pt idx="48132">
                  <c:v>122.34375</c:v>
                </c:pt>
                <c:pt idx="48133">
                  <c:v>122.34635416666667</c:v>
                </c:pt>
                <c:pt idx="48134">
                  <c:v>122.34895833333333</c:v>
                </c:pt>
                <c:pt idx="48135">
                  <c:v>122.3515625</c:v>
                </c:pt>
                <c:pt idx="48136">
                  <c:v>122.35416666666667</c:v>
                </c:pt>
                <c:pt idx="48137">
                  <c:v>122.35677083333333</c:v>
                </c:pt>
                <c:pt idx="48138">
                  <c:v>122.359375</c:v>
                </c:pt>
                <c:pt idx="48139">
                  <c:v>122.36197916666667</c:v>
                </c:pt>
                <c:pt idx="48140">
                  <c:v>122.36458333333333</c:v>
                </c:pt>
                <c:pt idx="48141">
                  <c:v>122.3671875</c:v>
                </c:pt>
                <c:pt idx="48142">
                  <c:v>122.36979166666667</c:v>
                </c:pt>
                <c:pt idx="48143">
                  <c:v>122.37239583333333</c:v>
                </c:pt>
                <c:pt idx="48144">
                  <c:v>122.375</c:v>
                </c:pt>
                <c:pt idx="48145">
                  <c:v>122.37760416666667</c:v>
                </c:pt>
                <c:pt idx="48146">
                  <c:v>122.38020833333333</c:v>
                </c:pt>
                <c:pt idx="48147">
                  <c:v>122.3828125</c:v>
                </c:pt>
                <c:pt idx="48148">
                  <c:v>122.38541666666667</c:v>
                </c:pt>
                <c:pt idx="48149">
                  <c:v>122.38802083333333</c:v>
                </c:pt>
                <c:pt idx="48150">
                  <c:v>122.390625</c:v>
                </c:pt>
                <c:pt idx="48151">
                  <c:v>122.39322916666667</c:v>
                </c:pt>
                <c:pt idx="48152">
                  <c:v>122.39583333333333</c:v>
                </c:pt>
                <c:pt idx="48153">
                  <c:v>122.3984375</c:v>
                </c:pt>
                <c:pt idx="48154">
                  <c:v>122.40104166666667</c:v>
                </c:pt>
                <c:pt idx="48155">
                  <c:v>122.40364583333333</c:v>
                </c:pt>
                <c:pt idx="48156">
                  <c:v>122.40625</c:v>
                </c:pt>
                <c:pt idx="48157">
                  <c:v>122.40885416666667</c:v>
                </c:pt>
                <c:pt idx="48158">
                  <c:v>122.41145833333333</c:v>
                </c:pt>
                <c:pt idx="48159">
                  <c:v>122.4140625</c:v>
                </c:pt>
                <c:pt idx="48160">
                  <c:v>122.41666666666667</c:v>
                </c:pt>
                <c:pt idx="48161">
                  <c:v>122.41927083333333</c:v>
                </c:pt>
                <c:pt idx="48162">
                  <c:v>122.421875</c:v>
                </c:pt>
                <c:pt idx="48163">
                  <c:v>122.42447916666667</c:v>
                </c:pt>
                <c:pt idx="48164">
                  <c:v>122.42708333333333</c:v>
                </c:pt>
                <c:pt idx="48165">
                  <c:v>122.4296875</c:v>
                </c:pt>
                <c:pt idx="48166">
                  <c:v>122.43229166666667</c:v>
                </c:pt>
                <c:pt idx="48167">
                  <c:v>122.43489583333333</c:v>
                </c:pt>
                <c:pt idx="48168">
                  <c:v>122.4375</c:v>
                </c:pt>
                <c:pt idx="48169">
                  <c:v>122.44010416666667</c:v>
                </c:pt>
                <c:pt idx="48170">
                  <c:v>122.44270833333333</c:v>
                </c:pt>
                <c:pt idx="48171">
                  <c:v>122.4453125</c:v>
                </c:pt>
                <c:pt idx="48172">
                  <c:v>122.44791666666667</c:v>
                </c:pt>
                <c:pt idx="48173">
                  <c:v>122.45052083333333</c:v>
                </c:pt>
                <c:pt idx="48174">
                  <c:v>122.453125</c:v>
                </c:pt>
                <c:pt idx="48175">
                  <c:v>122.45572916666667</c:v>
                </c:pt>
                <c:pt idx="48176">
                  <c:v>122.45833333333333</c:v>
                </c:pt>
                <c:pt idx="48177">
                  <c:v>122.4609375</c:v>
                </c:pt>
                <c:pt idx="48178">
                  <c:v>122.46354166666667</c:v>
                </c:pt>
                <c:pt idx="48179">
                  <c:v>122.46614583333333</c:v>
                </c:pt>
                <c:pt idx="48180">
                  <c:v>122.46875</c:v>
                </c:pt>
                <c:pt idx="48181">
                  <c:v>122.47135416666667</c:v>
                </c:pt>
                <c:pt idx="48182">
                  <c:v>122.47395833333333</c:v>
                </c:pt>
                <c:pt idx="48183">
                  <c:v>122.4765625</c:v>
                </c:pt>
                <c:pt idx="48184">
                  <c:v>122.47916666666667</c:v>
                </c:pt>
                <c:pt idx="48185">
                  <c:v>122.48177083333333</c:v>
                </c:pt>
                <c:pt idx="48186">
                  <c:v>122.484375</c:v>
                </c:pt>
                <c:pt idx="48187">
                  <c:v>122.48697916666667</c:v>
                </c:pt>
                <c:pt idx="48188">
                  <c:v>122.48958333333333</c:v>
                </c:pt>
                <c:pt idx="48189">
                  <c:v>122.4921875</c:v>
                </c:pt>
                <c:pt idx="48190">
                  <c:v>122.49479166666667</c:v>
                </c:pt>
                <c:pt idx="48191">
                  <c:v>122.49739583333333</c:v>
                </c:pt>
                <c:pt idx="48192">
                  <c:v>122.5</c:v>
                </c:pt>
                <c:pt idx="48193">
                  <c:v>122.50260416666667</c:v>
                </c:pt>
                <c:pt idx="48194">
                  <c:v>122.50520833333333</c:v>
                </c:pt>
                <c:pt idx="48195">
                  <c:v>122.5078125</c:v>
                </c:pt>
                <c:pt idx="48196">
                  <c:v>122.51041666666667</c:v>
                </c:pt>
                <c:pt idx="48197">
                  <c:v>122.51302083333333</c:v>
                </c:pt>
                <c:pt idx="48198">
                  <c:v>122.515625</c:v>
                </c:pt>
                <c:pt idx="48199">
                  <c:v>122.51822916666667</c:v>
                </c:pt>
                <c:pt idx="48200">
                  <c:v>122.52083333333333</c:v>
                </c:pt>
                <c:pt idx="48201">
                  <c:v>122.5234375</c:v>
                </c:pt>
                <c:pt idx="48202">
                  <c:v>122.52604166666667</c:v>
                </c:pt>
                <c:pt idx="48203">
                  <c:v>122.52864583333333</c:v>
                </c:pt>
                <c:pt idx="48204">
                  <c:v>122.53125</c:v>
                </c:pt>
                <c:pt idx="48205">
                  <c:v>122.53385416666667</c:v>
                </c:pt>
                <c:pt idx="48206">
                  <c:v>122.53645833333333</c:v>
                </c:pt>
                <c:pt idx="48207">
                  <c:v>122.5390625</c:v>
                </c:pt>
                <c:pt idx="48208">
                  <c:v>122.54166666666667</c:v>
                </c:pt>
                <c:pt idx="48209">
                  <c:v>122.54427083333333</c:v>
                </c:pt>
                <c:pt idx="48210">
                  <c:v>122.546875</c:v>
                </c:pt>
                <c:pt idx="48211">
                  <c:v>122.54947916666667</c:v>
                </c:pt>
                <c:pt idx="48212">
                  <c:v>122.55208333333333</c:v>
                </c:pt>
                <c:pt idx="48213">
                  <c:v>122.5546875</c:v>
                </c:pt>
                <c:pt idx="48214">
                  <c:v>122.55729166666667</c:v>
                </c:pt>
                <c:pt idx="48215">
                  <c:v>122.55989583333333</c:v>
                </c:pt>
                <c:pt idx="48216">
                  <c:v>122.5625</c:v>
                </c:pt>
                <c:pt idx="48217">
                  <c:v>122.56510416666667</c:v>
                </c:pt>
                <c:pt idx="48218">
                  <c:v>122.56770833333333</c:v>
                </c:pt>
                <c:pt idx="48219">
                  <c:v>122.5703125</c:v>
                </c:pt>
                <c:pt idx="48220">
                  <c:v>122.57291666666667</c:v>
                </c:pt>
                <c:pt idx="48221">
                  <c:v>122.57552083333333</c:v>
                </c:pt>
                <c:pt idx="48222">
                  <c:v>122.578125</c:v>
                </c:pt>
                <c:pt idx="48223">
                  <c:v>122.58072916666667</c:v>
                </c:pt>
                <c:pt idx="48224">
                  <c:v>122.58333333333333</c:v>
                </c:pt>
                <c:pt idx="48225">
                  <c:v>122.5859375</c:v>
                </c:pt>
                <c:pt idx="48226">
                  <c:v>122.58854166666667</c:v>
                </c:pt>
                <c:pt idx="48227">
                  <c:v>122.59114583333333</c:v>
                </c:pt>
                <c:pt idx="48228">
                  <c:v>122.59375</c:v>
                </c:pt>
                <c:pt idx="48229">
                  <c:v>122.59635416666667</c:v>
                </c:pt>
                <c:pt idx="48230">
                  <c:v>122.59895833333333</c:v>
                </c:pt>
                <c:pt idx="48231">
                  <c:v>122.6015625</c:v>
                </c:pt>
                <c:pt idx="48232">
                  <c:v>122.60416666666667</c:v>
                </c:pt>
                <c:pt idx="48233">
                  <c:v>122.60677083333333</c:v>
                </c:pt>
                <c:pt idx="48234">
                  <c:v>122.609375</c:v>
                </c:pt>
                <c:pt idx="48235">
                  <c:v>122.61197916666667</c:v>
                </c:pt>
                <c:pt idx="48236">
                  <c:v>122.61458333333333</c:v>
                </c:pt>
                <c:pt idx="48237">
                  <c:v>122.6171875</c:v>
                </c:pt>
                <c:pt idx="48238">
                  <c:v>122.61979166666667</c:v>
                </c:pt>
                <c:pt idx="48239">
                  <c:v>122.62239583333333</c:v>
                </c:pt>
                <c:pt idx="48240">
                  <c:v>122.625</c:v>
                </c:pt>
                <c:pt idx="48241">
                  <c:v>122.62760416666667</c:v>
                </c:pt>
                <c:pt idx="48242">
                  <c:v>122.63020833333333</c:v>
                </c:pt>
                <c:pt idx="48243">
                  <c:v>122.6328125</c:v>
                </c:pt>
                <c:pt idx="48244">
                  <c:v>122.63541666666667</c:v>
                </c:pt>
                <c:pt idx="48245">
                  <c:v>122.63802083333333</c:v>
                </c:pt>
                <c:pt idx="48246">
                  <c:v>122.640625</c:v>
                </c:pt>
                <c:pt idx="48247">
                  <c:v>122.64322916666667</c:v>
                </c:pt>
                <c:pt idx="48248">
                  <c:v>122.64583333333333</c:v>
                </c:pt>
                <c:pt idx="48249">
                  <c:v>122.6484375</c:v>
                </c:pt>
                <c:pt idx="48250">
                  <c:v>122.65104166666667</c:v>
                </c:pt>
                <c:pt idx="48251">
                  <c:v>122.65364583333333</c:v>
                </c:pt>
                <c:pt idx="48252">
                  <c:v>122.65625</c:v>
                </c:pt>
                <c:pt idx="48253">
                  <c:v>122.65885416666667</c:v>
                </c:pt>
                <c:pt idx="48254">
                  <c:v>122.66145833333333</c:v>
                </c:pt>
                <c:pt idx="48255">
                  <c:v>122.6640625</c:v>
                </c:pt>
                <c:pt idx="48256">
                  <c:v>122.66666666666667</c:v>
                </c:pt>
                <c:pt idx="48257">
                  <c:v>122.66927083333333</c:v>
                </c:pt>
                <c:pt idx="48258">
                  <c:v>122.671875</c:v>
                </c:pt>
                <c:pt idx="48259">
                  <c:v>122.67447916666667</c:v>
                </c:pt>
                <c:pt idx="48260">
                  <c:v>122.67708333333333</c:v>
                </c:pt>
                <c:pt idx="48261">
                  <c:v>122.6796875</c:v>
                </c:pt>
                <c:pt idx="48262">
                  <c:v>122.68229166666667</c:v>
                </c:pt>
                <c:pt idx="48263">
                  <c:v>122.68489583333333</c:v>
                </c:pt>
                <c:pt idx="48264">
                  <c:v>122.6875</c:v>
                </c:pt>
                <c:pt idx="48265">
                  <c:v>122.69010416666667</c:v>
                </c:pt>
                <c:pt idx="48266">
                  <c:v>122.69270833333333</c:v>
                </c:pt>
                <c:pt idx="48267">
                  <c:v>122.6953125</c:v>
                </c:pt>
                <c:pt idx="48268">
                  <c:v>122.69791666666667</c:v>
                </c:pt>
                <c:pt idx="48269">
                  <c:v>122.70052083333333</c:v>
                </c:pt>
                <c:pt idx="48270">
                  <c:v>122.703125</c:v>
                </c:pt>
                <c:pt idx="48271">
                  <c:v>122.70572916666667</c:v>
                </c:pt>
                <c:pt idx="48272">
                  <c:v>122.70833333333333</c:v>
                </c:pt>
                <c:pt idx="48273">
                  <c:v>122.7109375</c:v>
                </c:pt>
                <c:pt idx="48274">
                  <c:v>122.71354166666667</c:v>
                </c:pt>
                <c:pt idx="48275">
                  <c:v>122.71614583333333</c:v>
                </c:pt>
                <c:pt idx="48276">
                  <c:v>122.71875</c:v>
                </c:pt>
                <c:pt idx="48277">
                  <c:v>122.72135416666667</c:v>
                </c:pt>
                <c:pt idx="48278">
                  <c:v>122.72395833333333</c:v>
                </c:pt>
                <c:pt idx="48279">
                  <c:v>122.7265625</c:v>
                </c:pt>
                <c:pt idx="48280">
                  <c:v>122.72916666666667</c:v>
                </c:pt>
                <c:pt idx="48281">
                  <c:v>122.73177083333333</c:v>
                </c:pt>
                <c:pt idx="48282">
                  <c:v>122.734375</c:v>
                </c:pt>
                <c:pt idx="48283">
                  <c:v>122.73697916666667</c:v>
                </c:pt>
                <c:pt idx="48284">
                  <c:v>122.73958333333333</c:v>
                </c:pt>
                <c:pt idx="48285">
                  <c:v>122.7421875</c:v>
                </c:pt>
                <c:pt idx="48286">
                  <c:v>122.74479166666667</c:v>
                </c:pt>
                <c:pt idx="48287">
                  <c:v>122.74739583333333</c:v>
                </c:pt>
                <c:pt idx="48288">
                  <c:v>122.75</c:v>
                </c:pt>
                <c:pt idx="48289">
                  <c:v>122.75260416666667</c:v>
                </c:pt>
                <c:pt idx="48290">
                  <c:v>122.75520833333333</c:v>
                </c:pt>
                <c:pt idx="48291">
                  <c:v>122.7578125</c:v>
                </c:pt>
                <c:pt idx="48292">
                  <c:v>122.76041666666667</c:v>
                </c:pt>
                <c:pt idx="48293">
                  <c:v>122.76302083333333</c:v>
                </c:pt>
                <c:pt idx="48294">
                  <c:v>122.765625</c:v>
                </c:pt>
                <c:pt idx="48295">
                  <c:v>122.76822916666667</c:v>
                </c:pt>
                <c:pt idx="48296">
                  <c:v>122.77083333333333</c:v>
                </c:pt>
                <c:pt idx="48297">
                  <c:v>122.7734375</c:v>
                </c:pt>
                <c:pt idx="48298">
                  <c:v>122.77604166666667</c:v>
                </c:pt>
                <c:pt idx="48299">
                  <c:v>122.77864583333333</c:v>
                </c:pt>
                <c:pt idx="48300">
                  <c:v>122.78125</c:v>
                </c:pt>
                <c:pt idx="48301">
                  <c:v>122.78385416666667</c:v>
                </c:pt>
                <c:pt idx="48302">
                  <c:v>122.78645833333333</c:v>
                </c:pt>
                <c:pt idx="48303">
                  <c:v>122.7890625</c:v>
                </c:pt>
                <c:pt idx="48304">
                  <c:v>122.79166666666667</c:v>
                </c:pt>
                <c:pt idx="48305">
                  <c:v>122.79427083333333</c:v>
                </c:pt>
                <c:pt idx="48306">
                  <c:v>122.796875</c:v>
                </c:pt>
                <c:pt idx="48307">
                  <c:v>122.79947916666667</c:v>
                </c:pt>
                <c:pt idx="48308">
                  <c:v>122.80208333333333</c:v>
                </c:pt>
                <c:pt idx="48309">
                  <c:v>122.8046875</c:v>
                </c:pt>
                <c:pt idx="48310">
                  <c:v>122.80729166666667</c:v>
                </c:pt>
                <c:pt idx="48311">
                  <c:v>122.80989583333333</c:v>
                </c:pt>
                <c:pt idx="48312">
                  <c:v>122.8125</c:v>
                </c:pt>
                <c:pt idx="48313">
                  <c:v>122.81510416666667</c:v>
                </c:pt>
                <c:pt idx="48314">
                  <c:v>122.81770833333333</c:v>
                </c:pt>
                <c:pt idx="48315">
                  <c:v>122.8203125</c:v>
                </c:pt>
                <c:pt idx="48316">
                  <c:v>122.82291666666667</c:v>
                </c:pt>
                <c:pt idx="48317">
                  <c:v>122.82552083333333</c:v>
                </c:pt>
                <c:pt idx="48318">
                  <c:v>122.828125</c:v>
                </c:pt>
                <c:pt idx="48319">
                  <c:v>122.83072916666667</c:v>
                </c:pt>
                <c:pt idx="48320">
                  <c:v>122.83333333333333</c:v>
                </c:pt>
                <c:pt idx="48321">
                  <c:v>122.8359375</c:v>
                </c:pt>
                <c:pt idx="48322">
                  <c:v>122.83854166666667</c:v>
                </c:pt>
                <c:pt idx="48323">
                  <c:v>122.84114583333333</c:v>
                </c:pt>
                <c:pt idx="48324">
                  <c:v>122.84375</c:v>
                </c:pt>
                <c:pt idx="48325">
                  <c:v>122.84635416666667</c:v>
                </c:pt>
                <c:pt idx="48326">
                  <c:v>122.84895833333333</c:v>
                </c:pt>
                <c:pt idx="48327">
                  <c:v>122.8515625</c:v>
                </c:pt>
                <c:pt idx="48328">
                  <c:v>122.85416666666667</c:v>
                </c:pt>
                <c:pt idx="48329">
                  <c:v>122.85677083333333</c:v>
                </c:pt>
                <c:pt idx="48330">
                  <c:v>122.859375</c:v>
                </c:pt>
                <c:pt idx="48331">
                  <c:v>122.86197916666667</c:v>
                </c:pt>
                <c:pt idx="48332">
                  <c:v>122.86458333333333</c:v>
                </c:pt>
                <c:pt idx="48333">
                  <c:v>122.8671875</c:v>
                </c:pt>
                <c:pt idx="48334">
                  <c:v>122.86979166666667</c:v>
                </c:pt>
                <c:pt idx="48335">
                  <c:v>122.87239583333333</c:v>
                </c:pt>
                <c:pt idx="48336">
                  <c:v>122.875</c:v>
                </c:pt>
                <c:pt idx="48337">
                  <c:v>122.87760416666667</c:v>
                </c:pt>
                <c:pt idx="48338">
                  <c:v>122.88020833333333</c:v>
                </c:pt>
                <c:pt idx="48339">
                  <c:v>122.8828125</c:v>
                </c:pt>
                <c:pt idx="48340">
                  <c:v>122.88541666666667</c:v>
                </c:pt>
                <c:pt idx="48341">
                  <c:v>122.88802083333333</c:v>
                </c:pt>
                <c:pt idx="48342">
                  <c:v>122.890625</c:v>
                </c:pt>
                <c:pt idx="48343">
                  <c:v>122.89322916666667</c:v>
                </c:pt>
                <c:pt idx="48344">
                  <c:v>122.89583333333333</c:v>
                </c:pt>
                <c:pt idx="48345">
                  <c:v>122.8984375</c:v>
                </c:pt>
                <c:pt idx="48346">
                  <c:v>122.90104166666667</c:v>
                </c:pt>
                <c:pt idx="48347">
                  <c:v>122.90364583333333</c:v>
                </c:pt>
                <c:pt idx="48348">
                  <c:v>122.90625</c:v>
                </c:pt>
                <c:pt idx="48349">
                  <c:v>122.90885416666667</c:v>
                </c:pt>
                <c:pt idx="48350">
                  <c:v>122.91145833333333</c:v>
                </c:pt>
                <c:pt idx="48351">
                  <c:v>122.9140625</c:v>
                </c:pt>
                <c:pt idx="48352">
                  <c:v>122.91666666666667</c:v>
                </c:pt>
                <c:pt idx="48353">
                  <c:v>122.91927083333333</c:v>
                </c:pt>
                <c:pt idx="48354">
                  <c:v>122.921875</c:v>
                </c:pt>
                <c:pt idx="48355">
                  <c:v>122.92447916666667</c:v>
                </c:pt>
                <c:pt idx="48356">
                  <c:v>122.92708333333333</c:v>
                </c:pt>
                <c:pt idx="48357">
                  <c:v>122.9296875</c:v>
                </c:pt>
                <c:pt idx="48358">
                  <c:v>122.93229166666667</c:v>
                </c:pt>
                <c:pt idx="48359">
                  <c:v>122.93489583333333</c:v>
                </c:pt>
                <c:pt idx="48360">
                  <c:v>122.9375</c:v>
                </c:pt>
                <c:pt idx="48361">
                  <c:v>122.94010416666667</c:v>
                </c:pt>
                <c:pt idx="48362">
                  <c:v>122.94270833333333</c:v>
                </c:pt>
                <c:pt idx="48363">
                  <c:v>122.9453125</c:v>
                </c:pt>
                <c:pt idx="48364">
                  <c:v>122.94791666666667</c:v>
                </c:pt>
                <c:pt idx="48365">
                  <c:v>122.95052083333333</c:v>
                </c:pt>
                <c:pt idx="48366">
                  <c:v>122.953125</c:v>
                </c:pt>
                <c:pt idx="48367">
                  <c:v>122.95572916666667</c:v>
                </c:pt>
                <c:pt idx="48368">
                  <c:v>122.95833333333333</c:v>
                </c:pt>
                <c:pt idx="48369">
                  <c:v>122.9609375</c:v>
                </c:pt>
                <c:pt idx="48370">
                  <c:v>122.96354166666667</c:v>
                </c:pt>
                <c:pt idx="48371">
                  <c:v>122.96614583333333</c:v>
                </c:pt>
                <c:pt idx="48372">
                  <c:v>122.96875</c:v>
                </c:pt>
                <c:pt idx="48373">
                  <c:v>122.97135416666667</c:v>
                </c:pt>
                <c:pt idx="48374">
                  <c:v>122.97395833333333</c:v>
                </c:pt>
                <c:pt idx="48375">
                  <c:v>122.9765625</c:v>
                </c:pt>
                <c:pt idx="48376">
                  <c:v>122.97916666666667</c:v>
                </c:pt>
                <c:pt idx="48377">
                  <c:v>122.98177083333333</c:v>
                </c:pt>
                <c:pt idx="48378">
                  <c:v>122.984375</c:v>
                </c:pt>
                <c:pt idx="48379">
                  <c:v>122.98697916666667</c:v>
                </c:pt>
                <c:pt idx="48380">
                  <c:v>122.98958333333333</c:v>
                </c:pt>
                <c:pt idx="48381">
                  <c:v>122.9921875</c:v>
                </c:pt>
                <c:pt idx="48382">
                  <c:v>122.99479166666667</c:v>
                </c:pt>
                <c:pt idx="48383">
                  <c:v>122.99739583333333</c:v>
                </c:pt>
                <c:pt idx="48384">
                  <c:v>123</c:v>
                </c:pt>
                <c:pt idx="48385">
                  <c:v>123.00260416666667</c:v>
                </c:pt>
                <c:pt idx="48386">
                  <c:v>123.00520833333333</c:v>
                </c:pt>
                <c:pt idx="48387">
                  <c:v>123.0078125</c:v>
                </c:pt>
                <c:pt idx="48388">
                  <c:v>123.01041666666667</c:v>
                </c:pt>
                <c:pt idx="48389">
                  <c:v>123.01302083333333</c:v>
                </c:pt>
                <c:pt idx="48390">
                  <c:v>123.015625</c:v>
                </c:pt>
                <c:pt idx="48391">
                  <c:v>123.01822916666667</c:v>
                </c:pt>
                <c:pt idx="48392">
                  <c:v>123.02083333333333</c:v>
                </c:pt>
                <c:pt idx="48393">
                  <c:v>123.0234375</c:v>
                </c:pt>
                <c:pt idx="48394">
                  <c:v>123.02604166666667</c:v>
                </c:pt>
                <c:pt idx="48395">
                  <c:v>123.02864583333333</c:v>
                </c:pt>
                <c:pt idx="48396">
                  <c:v>123.03125</c:v>
                </c:pt>
                <c:pt idx="48397">
                  <c:v>123.03385416666667</c:v>
                </c:pt>
                <c:pt idx="48398">
                  <c:v>123.03645833333333</c:v>
                </c:pt>
                <c:pt idx="48399">
                  <c:v>123.0390625</c:v>
                </c:pt>
                <c:pt idx="48400">
                  <c:v>123.04166666666667</c:v>
                </c:pt>
                <c:pt idx="48401">
                  <c:v>123.04427083333333</c:v>
                </c:pt>
                <c:pt idx="48402">
                  <c:v>123.046875</c:v>
                </c:pt>
                <c:pt idx="48403">
                  <c:v>123.04947916666667</c:v>
                </c:pt>
                <c:pt idx="48404">
                  <c:v>123.05208333333333</c:v>
                </c:pt>
                <c:pt idx="48405">
                  <c:v>123.0546875</c:v>
                </c:pt>
                <c:pt idx="48406">
                  <c:v>123.05729166666667</c:v>
                </c:pt>
                <c:pt idx="48407">
                  <c:v>123.05989583333333</c:v>
                </c:pt>
                <c:pt idx="48408">
                  <c:v>123.0625</c:v>
                </c:pt>
                <c:pt idx="48409">
                  <c:v>123.06510416666667</c:v>
                </c:pt>
                <c:pt idx="48410">
                  <c:v>123.06770833333333</c:v>
                </c:pt>
                <c:pt idx="48411">
                  <c:v>123.0703125</c:v>
                </c:pt>
                <c:pt idx="48412">
                  <c:v>123.07291666666667</c:v>
                </c:pt>
                <c:pt idx="48413">
                  <c:v>123.07552083333333</c:v>
                </c:pt>
                <c:pt idx="48414">
                  <c:v>123.078125</c:v>
                </c:pt>
                <c:pt idx="48415">
                  <c:v>123.08072916666667</c:v>
                </c:pt>
                <c:pt idx="48416">
                  <c:v>123.08333333333333</c:v>
                </c:pt>
                <c:pt idx="48417">
                  <c:v>123.0859375</c:v>
                </c:pt>
                <c:pt idx="48418">
                  <c:v>123.08854166666667</c:v>
                </c:pt>
                <c:pt idx="48419">
                  <c:v>123.09114583333333</c:v>
                </c:pt>
                <c:pt idx="48420">
                  <c:v>123.09375</c:v>
                </c:pt>
                <c:pt idx="48421">
                  <c:v>123.09635416666667</c:v>
                </c:pt>
                <c:pt idx="48422">
                  <c:v>123.09895833333333</c:v>
                </c:pt>
                <c:pt idx="48423">
                  <c:v>123.1015625</c:v>
                </c:pt>
                <c:pt idx="48424">
                  <c:v>123.10416666666667</c:v>
                </c:pt>
                <c:pt idx="48425">
                  <c:v>123.10677083333333</c:v>
                </c:pt>
                <c:pt idx="48426">
                  <c:v>123.109375</c:v>
                </c:pt>
                <c:pt idx="48427">
                  <c:v>123.11197916666667</c:v>
                </c:pt>
                <c:pt idx="48428">
                  <c:v>123.11458333333333</c:v>
                </c:pt>
                <c:pt idx="48429">
                  <c:v>123.1171875</c:v>
                </c:pt>
                <c:pt idx="48430">
                  <c:v>123.11979166666667</c:v>
                </c:pt>
                <c:pt idx="48431">
                  <c:v>123.12239583333333</c:v>
                </c:pt>
                <c:pt idx="48432">
                  <c:v>123.125</c:v>
                </c:pt>
                <c:pt idx="48433">
                  <c:v>123.12760416666667</c:v>
                </c:pt>
                <c:pt idx="48434">
                  <c:v>123.13020833333333</c:v>
                </c:pt>
                <c:pt idx="48435">
                  <c:v>123.1328125</c:v>
                </c:pt>
                <c:pt idx="48436">
                  <c:v>123.13541666666667</c:v>
                </c:pt>
                <c:pt idx="48437">
                  <c:v>123.13802083333333</c:v>
                </c:pt>
                <c:pt idx="48438">
                  <c:v>123.140625</c:v>
                </c:pt>
                <c:pt idx="48439">
                  <c:v>123.14322916666667</c:v>
                </c:pt>
                <c:pt idx="48440">
                  <c:v>123.14583333333333</c:v>
                </c:pt>
                <c:pt idx="48441">
                  <c:v>123.1484375</c:v>
                </c:pt>
                <c:pt idx="48442">
                  <c:v>123.15104166666667</c:v>
                </c:pt>
                <c:pt idx="48443">
                  <c:v>123.15364583333333</c:v>
                </c:pt>
                <c:pt idx="48444">
                  <c:v>123.15625</c:v>
                </c:pt>
                <c:pt idx="48445">
                  <c:v>123.15885416666667</c:v>
                </c:pt>
                <c:pt idx="48446">
                  <c:v>123.16145833333333</c:v>
                </c:pt>
                <c:pt idx="48447">
                  <c:v>123.1640625</c:v>
                </c:pt>
                <c:pt idx="48448">
                  <c:v>123.16666666666667</c:v>
                </c:pt>
                <c:pt idx="48449">
                  <c:v>123.16927083333333</c:v>
                </c:pt>
                <c:pt idx="48450">
                  <c:v>123.171875</c:v>
                </c:pt>
                <c:pt idx="48451">
                  <c:v>123.17447916666667</c:v>
                </c:pt>
                <c:pt idx="48452">
                  <c:v>123.17708333333333</c:v>
                </c:pt>
                <c:pt idx="48453">
                  <c:v>123.1796875</c:v>
                </c:pt>
                <c:pt idx="48454">
                  <c:v>123.18229166666667</c:v>
                </c:pt>
                <c:pt idx="48455">
                  <c:v>123.18489583333333</c:v>
                </c:pt>
                <c:pt idx="48456">
                  <c:v>123.1875</c:v>
                </c:pt>
                <c:pt idx="48457">
                  <c:v>123.19010416666667</c:v>
                </c:pt>
                <c:pt idx="48458">
                  <c:v>123.19270833333333</c:v>
                </c:pt>
                <c:pt idx="48459">
                  <c:v>123.1953125</c:v>
                </c:pt>
                <c:pt idx="48460">
                  <c:v>123.19791666666667</c:v>
                </c:pt>
                <c:pt idx="48461">
                  <c:v>123.20052083333333</c:v>
                </c:pt>
                <c:pt idx="48462">
                  <c:v>123.203125</c:v>
                </c:pt>
                <c:pt idx="48463">
                  <c:v>123.20572916666667</c:v>
                </c:pt>
                <c:pt idx="48464">
                  <c:v>123.20833333333333</c:v>
                </c:pt>
                <c:pt idx="48465">
                  <c:v>123.2109375</c:v>
                </c:pt>
                <c:pt idx="48466">
                  <c:v>123.21354166666667</c:v>
                </c:pt>
                <c:pt idx="48467">
                  <c:v>123.21614583333333</c:v>
                </c:pt>
                <c:pt idx="48468">
                  <c:v>123.21875</c:v>
                </c:pt>
                <c:pt idx="48469">
                  <c:v>123.22135416666667</c:v>
                </c:pt>
                <c:pt idx="48470">
                  <c:v>123.22395833333333</c:v>
                </c:pt>
                <c:pt idx="48471">
                  <c:v>123.2265625</c:v>
                </c:pt>
                <c:pt idx="48472">
                  <c:v>123.22916666666667</c:v>
                </c:pt>
                <c:pt idx="48473">
                  <c:v>123.23177083333333</c:v>
                </c:pt>
                <c:pt idx="48474">
                  <c:v>123.234375</c:v>
                </c:pt>
                <c:pt idx="48475">
                  <c:v>123.23697916666667</c:v>
                </c:pt>
                <c:pt idx="48476">
                  <c:v>123.23958333333333</c:v>
                </c:pt>
                <c:pt idx="48477">
                  <c:v>123.2421875</c:v>
                </c:pt>
                <c:pt idx="48478">
                  <c:v>123.24479166666667</c:v>
                </c:pt>
                <c:pt idx="48479">
                  <c:v>123.24739583333333</c:v>
                </c:pt>
                <c:pt idx="48480">
                  <c:v>123.25</c:v>
                </c:pt>
                <c:pt idx="48481">
                  <c:v>123.25260416666667</c:v>
                </c:pt>
                <c:pt idx="48482">
                  <c:v>123.25520833333333</c:v>
                </c:pt>
                <c:pt idx="48483">
                  <c:v>123.2578125</c:v>
                </c:pt>
                <c:pt idx="48484">
                  <c:v>123.26041666666667</c:v>
                </c:pt>
                <c:pt idx="48485">
                  <c:v>123.26302083333333</c:v>
                </c:pt>
                <c:pt idx="48486">
                  <c:v>123.265625</c:v>
                </c:pt>
                <c:pt idx="48487">
                  <c:v>123.26822916666667</c:v>
                </c:pt>
                <c:pt idx="48488">
                  <c:v>123.27083333333333</c:v>
                </c:pt>
                <c:pt idx="48489">
                  <c:v>123.2734375</c:v>
                </c:pt>
                <c:pt idx="48490">
                  <c:v>123.27604166666667</c:v>
                </c:pt>
                <c:pt idx="48491">
                  <c:v>123.27864583333333</c:v>
                </c:pt>
                <c:pt idx="48492">
                  <c:v>123.28125</c:v>
                </c:pt>
                <c:pt idx="48493">
                  <c:v>123.28385416666667</c:v>
                </c:pt>
                <c:pt idx="48494">
                  <c:v>123.28645833333333</c:v>
                </c:pt>
                <c:pt idx="48495">
                  <c:v>123.2890625</c:v>
                </c:pt>
                <c:pt idx="48496">
                  <c:v>123.29166666666667</c:v>
                </c:pt>
                <c:pt idx="48497">
                  <c:v>123.29427083333333</c:v>
                </c:pt>
                <c:pt idx="48498">
                  <c:v>123.296875</c:v>
                </c:pt>
                <c:pt idx="48499">
                  <c:v>123.29947916666667</c:v>
                </c:pt>
                <c:pt idx="48500">
                  <c:v>123.30208333333333</c:v>
                </c:pt>
                <c:pt idx="48501">
                  <c:v>123.3046875</c:v>
                </c:pt>
                <c:pt idx="48502">
                  <c:v>123.30729166666667</c:v>
                </c:pt>
                <c:pt idx="48503">
                  <c:v>123.30989583333333</c:v>
                </c:pt>
                <c:pt idx="48504">
                  <c:v>123.3125</c:v>
                </c:pt>
                <c:pt idx="48505">
                  <c:v>123.31510416666667</c:v>
                </c:pt>
                <c:pt idx="48506">
                  <c:v>123.31770833333333</c:v>
                </c:pt>
                <c:pt idx="48507">
                  <c:v>123.3203125</c:v>
                </c:pt>
                <c:pt idx="48508">
                  <c:v>123.32291666666667</c:v>
                </c:pt>
                <c:pt idx="48509">
                  <c:v>123.32552083333333</c:v>
                </c:pt>
                <c:pt idx="48510">
                  <c:v>123.328125</c:v>
                </c:pt>
                <c:pt idx="48511">
                  <c:v>123.33072916666667</c:v>
                </c:pt>
                <c:pt idx="48512">
                  <c:v>123.33333333333333</c:v>
                </c:pt>
                <c:pt idx="48513">
                  <c:v>123.3359375</c:v>
                </c:pt>
                <c:pt idx="48514">
                  <c:v>123.33854166666667</c:v>
                </c:pt>
                <c:pt idx="48515">
                  <c:v>123.34114583333333</c:v>
                </c:pt>
                <c:pt idx="48516">
                  <c:v>123.34375</c:v>
                </c:pt>
                <c:pt idx="48517">
                  <c:v>123.34635416666667</c:v>
                </c:pt>
                <c:pt idx="48518">
                  <c:v>123.34895833333333</c:v>
                </c:pt>
                <c:pt idx="48519">
                  <c:v>123.3515625</c:v>
                </c:pt>
                <c:pt idx="48520">
                  <c:v>123.35416666666667</c:v>
                </c:pt>
                <c:pt idx="48521">
                  <c:v>123.35677083333333</c:v>
                </c:pt>
                <c:pt idx="48522">
                  <c:v>123.359375</c:v>
                </c:pt>
                <c:pt idx="48523">
                  <c:v>123.36197916666667</c:v>
                </c:pt>
                <c:pt idx="48524">
                  <c:v>123.36458333333333</c:v>
                </c:pt>
                <c:pt idx="48525">
                  <c:v>123.3671875</c:v>
                </c:pt>
                <c:pt idx="48526">
                  <c:v>123.36979166666667</c:v>
                </c:pt>
                <c:pt idx="48527">
                  <c:v>123.37239583333333</c:v>
                </c:pt>
                <c:pt idx="48528">
                  <c:v>123.375</c:v>
                </c:pt>
                <c:pt idx="48529">
                  <c:v>123.37760416666667</c:v>
                </c:pt>
                <c:pt idx="48530">
                  <c:v>123.38020833333333</c:v>
                </c:pt>
                <c:pt idx="48531">
                  <c:v>123.3828125</c:v>
                </c:pt>
                <c:pt idx="48532">
                  <c:v>123.38541666666667</c:v>
                </c:pt>
                <c:pt idx="48533">
                  <c:v>123.38802083333333</c:v>
                </c:pt>
                <c:pt idx="48534">
                  <c:v>123.390625</c:v>
                </c:pt>
                <c:pt idx="48535">
                  <c:v>123.39322916666667</c:v>
                </c:pt>
                <c:pt idx="48536">
                  <c:v>123.39583333333333</c:v>
                </c:pt>
                <c:pt idx="48537">
                  <c:v>123.3984375</c:v>
                </c:pt>
                <c:pt idx="48538">
                  <c:v>123.40104166666667</c:v>
                </c:pt>
                <c:pt idx="48539">
                  <c:v>123.40364583333333</c:v>
                </c:pt>
                <c:pt idx="48540">
                  <c:v>123.40625</c:v>
                </c:pt>
                <c:pt idx="48541">
                  <c:v>123.40885416666667</c:v>
                </c:pt>
                <c:pt idx="48542">
                  <c:v>123.41145833333333</c:v>
                </c:pt>
                <c:pt idx="48543">
                  <c:v>123.4140625</c:v>
                </c:pt>
                <c:pt idx="48544">
                  <c:v>123.41666666666667</c:v>
                </c:pt>
                <c:pt idx="48545">
                  <c:v>123.41927083333333</c:v>
                </c:pt>
                <c:pt idx="48546">
                  <c:v>123.421875</c:v>
                </c:pt>
                <c:pt idx="48547">
                  <c:v>123.42447916666667</c:v>
                </c:pt>
                <c:pt idx="48548">
                  <c:v>123.42708333333333</c:v>
                </c:pt>
                <c:pt idx="48549">
                  <c:v>123.4296875</c:v>
                </c:pt>
                <c:pt idx="48550">
                  <c:v>123.43229166666667</c:v>
                </c:pt>
                <c:pt idx="48551">
                  <c:v>123.43489583333333</c:v>
                </c:pt>
                <c:pt idx="48552">
                  <c:v>123.4375</c:v>
                </c:pt>
                <c:pt idx="48553">
                  <c:v>123.44010416666667</c:v>
                </c:pt>
                <c:pt idx="48554">
                  <c:v>123.44270833333333</c:v>
                </c:pt>
                <c:pt idx="48555">
                  <c:v>123.4453125</c:v>
                </c:pt>
                <c:pt idx="48556">
                  <c:v>123.44791666666667</c:v>
                </c:pt>
                <c:pt idx="48557">
                  <c:v>123.45052083333333</c:v>
                </c:pt>
                <c:pt idx="48558">
                  <c:v>123.453125</c:v>
                </c:pt>
                <c:pt idx="48559">
                  <c:v>123.45572916666667</c:v>
                </c:pt>
                <c:pt idx="48560">
                  <c:v>123.45833333333333</c:v>
                </c:pt>
                <c:pt idx="48561">
                  <c:v>123.4609375</c:v>
                </c:pt>
                <c:pt idx="48562">
                  <c:v>123.46354166666667</c:v>
                </c:pt>
                <c:pt idx="48563">
                  <c:v>123.46614583333333</c:v>
                </c:pt>
                <c:pt idx="48564">
                  <c:v>123.46875</c:v>
                </c:pt>
                <c:pt idx="48565">
                  <c:v>123.47135416666667</c:v>
                </c:pt>
                <c:pt idx="48566">
                  <c:v>123.47395833333333</c:v>
                </c:pt>
                <c:pt idx="48567">
                  <c:v>123.4765625</c:v>
                </c:pt>
                <c:pt idx="48568">
                  <c:v>123.47916666666667</c:v>
                </c:pt>
                <c:pt idx="48569">
                  <c:v>123.48177083333333</c:v>
                </c:pt>
                <c:pt idx="48570">
                  <c:v>123.484375</c:v>
                </c:pt>
                <c:pt idx="48571">
                  <c:v>123.48697916666667</c:v>
                </c:pt>
                <c:pt idx="48572">
                  <c:v>123.48958333333333</c:v>
                </c:pt>
                <c:pt idx="48573">
                  <c:v>123.4921875</c:v>
                </c:pt>
                <c:pt idx="48574">
                  <c:v>123.49479166666667</c:v>
                </c:pt>
                <c:pt idx="48575">
                  <c:v>123.49739583333333</c:v>
                </c:pt>
                <c:pt idx="48576">
                  <c:v>123.5</c:v>
                </c:pt>
                <c:pt idx="48577">
                  <c:v>123.50260416666667</c:v>
                </c:pt>
                <c:pt idx="48578">
                  <c:v>123.50520833333333</c:v>
                </c:pt>
                <c:pt idx="48579">
                  <c:v>123.5078125</c:v>
                </c:pt>
                <c:pt idx="48580">
                  <c:v>123.51041666666667</c:v>
                </c:pt>
                <c:pt idx="48581">
                  <c:v>123.51302083333333</c:v>
                </c:pt>
                <c:pt idx="48582">
                  <c:v>123.515625</c:v>
                </c:pt>
                <c:pt idx="48583">
                  <c:v>123.51822916666667</c:v>
                </c:pt>
                <c:pt idx="48584">
                  <c:v>123.52083333333333</c:v>
                </c:pt>
                <c:pt idx="48585">
                  <c:v>123.5234375</c:v>
                </c:pt>
                <c:pt idx="48586">
                  <c:v>123.52604166666667</c:v>
                </c:pt>
                <c:pt idx="48587">
                  <c:v>123.52864583333333</c:v>
                </c:pt>
                <c:pt idx="48588">
                  <c:v>123.53125</c:v>
                </c:pt>
                <c:pt idx="48589">
                  <c:v>123.53385416666667</c:v>
                </c:pt>
                <c:pt idx="48590">
                  <c:v>123.53645833333333</c:v>
                </c:pt>
                <c:pt idx="48591">
                  <c:v>123.5390625</c:v>
                </c:pt>
                <c:pt idx="48592">
                  <c:v>123.54166666666667</c:v>
                </c:pt>
                <c:pt idx="48593">
                  <c:v>123.54427083333333</c:v>
                </c:pt>
                <c:pt idx="48594">
                  <c:v>123.546875</c:v>
                </c:pt>
                <c:pt idx="48595">
                  <c:v>123.54947916666667</c:v>
                </c:pt>
                <c:pt idx="48596">
                  <c:v>123.55208333333333</c:v>
                </c:pt>
                <c:pt idx="48597">
                  <c:v>123.5546875</c:v>
                </c:pt>
                <c:pt idx="48598">
                  <c:v>123.55729166666667</c:v>
                </c:pt>
                <c:pt idx="48599">
                  <c:v>123.55989583333333</c:v>
                </c:pt>
                <c:pt idx="48600">
                  <c:v>123.5625</c:v>
                </c:pt>
                <c:pt idx="48601">
                  <c:v>123.56510416666667</c:v>
                </c:pt>
                <c:pt idx="48602">
                  <c:v>123.56770833333333</c:v>
                </c:pt>
                <c:pt idx="48603">
                  <c:v>123.5703125</c:v>
                </c:pt>
                <c:pt idx="48604">
                  <c:v>123.57291666666667</c:v>
                </c:pt>
                <c:pt idx="48605">
                  <c:v>123.57552083333333</c:v>
                </c:pt>
                <c:pt idx="48606">
                  <c:v>123.578125</c:v>
                </c:pt>
                <c:pt idx="48607">
                  <c:v>123.58072916666667</c:v>
                </c:pt>
                <c:pt idx="48608">
                  <c:v>123.58333333333333</c:v>
                </c:pt>
                <c:pt idx="48609">
                  <c:v>123.5859375</c:v>
                </c:pt>
                <c:pt idx="48610">
                  <c:v>123.58854166666667</c:v>
                </c:pt>
                <c:pt idx="48611">
                  <c:v>123.59114583333333</c:v>
                </c:pt>
                <c:pt idx="48612">
                  <c:v>123.59375</c:v>
                </c:pt>
                <c:pt idx="48613">
                  <c:v>123.59635416666667</c:v>
                </c:pt>
                <c:pt idx="48614">
                  <c:v>123.59895833333333</c:v>
                </c:pt>
                <c:pt idx="48615">
                  <c:v>123.6015625</c:v>
                </c:pt>
                <c:pt idx="48616">
                  <c:v>123.60416666666667</c:v>
                </c:pt>
                <c:pt idx="48617">
                  <c:v>123.60677083333333</c:v>
                </c:pt>
                <c:pt idx="48618">
                  <c:v>123.609375</c:v>
                </c:pt>
                <c:pt idx="48619">
                  <c:v>123.61197916666667</c:v>
                </c:pt>
                <c:pt idx="48620">
                  <c:v>123.61458333333333</c:v>
                </c:pt>
                <c:pt idx="48621">
                  <c:v>123.6171875</c:v>
                </c:pt>
                <c:pt idx="48622">
                  <c:v>123.61979166666667</c:v>
                </c:pt>
                <c:pt idx="48623">
                  <c:v>123.62239583333333</c:v>
                </c:pt>
                <c:pt idx="48624">
                  <c:v>123.625</c:v>
                </c:pt>
                <c:pt idx="48625">
                  <c:v>123.62760416666667</c:v>
                </c:pt>
                <c:pt idx="48626">
                  <c:v>123.63020833333333</c:v>
                </c:pt>
                <c:pt idx="48627">
                  <c:v>123.6328125</c:v>
                </c:pt>
                <c:pt idx="48628">
                  <c:v>123.63541666666667</c:v>
                </c:pt>
                <c:pt idx="48629">
                  <c:v>123.63802083333333</c:v>
                </c:pt>
                <c:pt idx="48630">
                  <c:v>123.640625</c:v>
                </c:pt>
                <c:pt idx="48631">
                  <c:v>123.64322916666667</c:v>
                </c:pt>
                <c:pt idx="48632">
                  <c:v>123.64583333333333</c:v>
                </c:pt>
                <c:pt idx="48633">
                  <c:v>123.6484375</c:v>
                </c:pt>
                <c:pt idx="48634">
                  <c:v>123.65104166666667</c:v>
                </c:pt>
                <c:pt idx="48635">
                  <c:v>123.65364583333333</c:v>
                </c:pt>
                <c:pt idx="48636">
                  <c:v>123.65625</c:v>
                </c:pt>
                <c:pt idx="48637">
                  <c:v>123.65885416666667</c:v>
                </c:pt>
                <c:pt idx="48638">
                  <c:v>123.66145833333333</c:v>
                </c:pt>
                <c:pt idx="48639">
                  <c:v>123.6640625</c:v>
                </c:pt>
                <c:pt idx="48640">
                  <c:v>123.66666666666667</c:v>
                </c:pt>
                <c:pt idx="48641">
                  <c:v>123.66927083333333</c:v>
                </c:pt>
                <c:pt idx="48642">
                  <c:v>123.671875</c:v>
                </c:pt>
                <c:pt idx="48643">
                  <c:v>123.67447916666667</c:v>
                </c:pt>
                <c:pt idx="48644">
                  <c:v>123.67708333333333</c:v>
                </c:pt>
                <c:pt idx="48645">
                  <c:v>123.6796875</c:v>
                </c:pt>
                <c:pt idx="48646">
                  <c:v>123.68229166666667</c:v>
                </c:pt>
                <c:pt idx="48647">
                  <c:v>123.68489583333333</c:v>
                </c:pt>
                <c:pt idx="48648">
                  <c:v>123.6875</c:v>
                </c:pt>
                <c:pt idx="48649">
                  <c:v>123.69010416666667</c:v>
                </c:pt>
                <c:pt idx="48650">
                  <c:v>123.69270833333333</c:v>
                </c:pt>
                <c:pt idx="48651">
                  <c:v>123.6953125</c:v>
                </c:pt>
                <c:pt idx="48652">
                  <c:v>123.69791666666667</c:v>
                </c:pt>
                <c:pt idx="48653">
                  <c:v>123.70052083333333</c:v>
                </c:pt>
                <c:pt idx="48654">
                  <c:v>123.703125</c:v>
                </c:pt>
                <c:pt idx="48655">
                  <c:v>123.70572916666667</c:v>
                </c:pt>
                <c:pt idx="48656">
                  <c:v>123.70833333333333</c:v>
                </c:pt>
                <c:pt idx="48657">
                  <c:v>123.7109375</c:v>
                </c:pt>
                <c:pt idx="48658">
                  <c:v>123.71354166666667</c:v>
                </c:pt>
                <c:pt idx="48659">
                  <c:v>123.71614583333333</c:v>
                </c:pt>
                <c:pt idx="48660">
                  <c:v>123.71875</c:v>
                </c:pt>
                <c:pt idx="48661">
                  <c:v>123.72135416666667</c:v>
                </c:pt>
                <c:pt idx="48662">
                  <c:v>123.72395833333333</c:v>
                </c:pt>
                <c:pt idx="48663">
                  <c:v>123.7265625</c:v>
                </c:pt>
                <c:pt idx="48664">
                  <c:v>123.72916666666667</c:v>
                </c:pt>
                <c:pt idx="48665">
                  <c:v>123.73177083333333</c:v>
                </c:pt>
                <c:pt idx="48666">
                  <c:v>123.734375</c:v>
                </c:pt>
                <c:pt idx="48667">
                  <c:v>123.73697916666667</c:v>
                </c:pt>
                <c:pt idx="48668">
                  <c:v>123.73958333333333</c:v>
                </c:pt>
                <c:pt idx="48669">
                  <c:v>123.7421875</c:v>
                </c:pt>
                <c:pt idx="48670">
                  <c:v>123.74479166666667</c:v>
                </c:pt>
                <c:pt idx="48671">
                  <c:v>123.74739583333333</c:v>
                </c:pt>
                <c:pt idx="48672">
                  <c:v>123.75</c:v>
                </c:pt>
                <c:pt idx="48673">
                  <c:v>123.75260416666667</c:v>
                </c:pt>
                <c:pt idx="48674">
                  <c:v>123.75520833333333</c:v>
                </c:pt>
                <c:pt idx="48675">
                  <c:v>123.7578125</c:v>
                </c:pt>
                <c:pt idx="48676">
                  <c:v>123.76041666666667</c:v>
                </c:pt>
                <c:pt idx="48677">
                  <c:v>123.76302083333333</c:v>
                </c:pt>
                <c:pt idx="48678">
                  <c:v>123.765625</c:v>
                </c:pt>
                <c:pt idx="48679">
                  <c:v>123.76822916666667</c:v>
                </c:pt>
                <c:pt idx="48680">
                  <c:v>123.77083333333333</c:v>
                </c:pt>
                <c:pt idx="48681">
                  <c:v>123.7734375</c:v>
                </c:pt>
                <c:pt idx="48682">
                  <c:v>123.77604166666667</c:v>
                </c:pt>
                <c:pt idx="48683">
                  <c:v>123.77864583333333</c:v>
                </c:pt>
                <c:pt idx="48684">
                  <c:v>123.78125</c:v>
                </c:pt>
                <c:pt idx="48685">
                  <c:v>123.78385416666667</c:v>
                </c:pt>
                <c:pt idx="48686">
                  <c:v>123.78645833333333</c:v>
                </c:pt>
                <c:pt idx="48687">
                  <c:v>123.7890625</c:v>
                </c:pt>
                <c:pt idx="48688">
                  <c:v>123.79166666666667</c:v>
                </c:pt>
                <c:pt idx="48689">
                  <c:v>123.79427083333333</c:v>
                </c:pt>
                <c:pt idx="48690">
                  <c:v>123.796875</c:v>
                </c:pt>
                <c:pt idx="48691">
                  <c:v>123.79947916666667</c:v>
                </c:pt>
                <c:pt idx="48692">
                  <c:v>123.80208333333333</c:v>
                </c:pt>
                <c:pt idx="48693">
                  <c:v>123.8046875</c:v>
                </c:pt>
                <c:pt idx="48694">
                  <c:v>123.80729166666667</c:v>
                </c:pt>
                <c:pt idx="48695">
                  <c:v>123.80989583333333</c:v>
                </c:pt>
                <c:pt idx="48696">
                  <c:v>123.8125</c:v>
                </c:pt>
                <c:pt idx="48697">
                  <c:v>123.81510416666667</c:v>
                </c:pt>
                <c:pt idx="48698">
                  <c:v>123.81770833333333</c:v>
                </c:pt>
                <c:pt idx="48699">
                  <c:v>123.8203125</c:v>
                </c:pt>
                <c:pt idx="48700">
                  <c:v>123.82291666666667</c:v>
                </c:pt>
                <c:pt idx="48701">
                  <c:v>123.82552083333333</c:v>
                </c:pt>
                <c:pt idx="48702">
                  <c:v>123.828125</c:v>
                </c:pt>
                <c:pt idx="48703">
                  <c:v>123.83072916666667</c:v>
                </c:pt>
                <c:pt idx="48704">
                  <c:v>123.83333333333333</c:v>
                </c:pt>
                <c:pt idx="48705">
                  <c:v>123.8359375</c:v>
                </c:pt>
                <c:pt idx="48706">
                  <c:v>123.83854166666667</c:v>
                </c:pt>
                <c:pt idx="48707">
                  <c:v>123.84114583333333</c:v>
                </c:pt>
                <c:pt idx="48708">
                  <c:v>123.84375</c:v>
                </c:pt>
                <c:pt idx="48709">
                  <c:v>123.84635416666667</c:v>
                </c:pt>
                <c:pt idx="48710">
                  <c:v>123.84895833333333</c:v>
                </c:pt>
                <c:pt idx="48711">
                  <c:v>123.8515625</c:v>
                </c:pt>
                <c:pt idx="48712">
                  <c:v>123.85416666666667</c:v>
                </c:pt>
                <c:pt idx="48713">
                  <c:v>123.85677083333333</c:v>
                </c:pt>
                <c:pt idx="48714">
                  <c:v>123.859375</c:v>
                </c:pt>
                <c:pt idx="48715">
                  <c:v>123.86197916666667</c:v>
                </c:pt>
                <c:pt idx="48716">
                  <c:v>123.86458333333333</c:v>
                </c:pt>
                <c:pt idx="48717">
                  <c:v>123.8671875</c:v>
                </c:pt>
                <c:pt idx="48718">
                  <c:v>123.86979166666667</c:v>
                </c:pt>
                <c:pt idx="48719">
                  <c:v>123.87239583333333</c:v>
                </c:pt>
                <c:pt idx="48720">
                  <c:v>123.875</c:v>
                </c:pt>
                <c:pt idx="48721">
                  <c:v>123.87760416666667</c:v>
                </c:pt>
                <c:pt idx="48722">
                  <c:v>123.88020833333333</c:v>
                </c:pt>
                <c:pt idx="48723">
                  <c:v>123.8828125</c:v>
                </c:pt>
                <c:pt idx="48724">
                  <c:v>123.88541666666667</c:v>
                </c:pt>
                <c:pt idx="48725">
                  <c:v>123.88802083333333</c:v>
                </c:pt>
                <c:pt idx="48726">
                  <c:v>123.890625</c:v>
                </c:pt>
                <c:pt idx="48727">
                  <c:v>123.89322916666667</c:v>
                </c:pt>
                <c:pt idx="48728">
                  <c:v>123.89583333333333</c:v>
                </c:pt>
                <c:pt idx="48729">
                  <c:v>123.8984375</c:v>
                </c:pt>
                <c:pt idx="48730">
                  <c:v>123.90104166666667</c:v>
                </c:pt>
                <c:pt idx="48731">
                  <c:v>123.90364583333333</c:v>
                </c:pt>
                <c:pt idx="48732">
                  <c:v>123.90625</c:v>
                </c:pt>
                <c:pt idx="48733">
                  <c:v>123.90885416666667</c:v>
                </c:pt>
                <c:pt idx="48734">
                  <c:v>123.91145833333333</c:v>
                </c:pt>
                <c:pt idx="48735">
                  <c:v>123.9140625</c:v>
                </c:pt>
                <c:pt idx="48736">
                  <c:v>123.91666666666667</c:v>
                </c:pt>
                <c:pt idx="48737">
                  <c:v>123.91927083333333</c:v>
                </c:pt>
                <c:pt idx="48738">
                  <c:v>123.921875</c:v>
                </c:pt>
                <c:pt idx="48739">
                  <c:v>123.92447916666667</c:v>
                </c:pt>
                <c:pt idx="48740">
                  <c:v>123.92708333333333</c:v>
                </c:pt>
                <c:pt idx="48741">
                  <c:v>123.9296875</c:v>
                </c:pt>
                <c:pt idx="48742">
                  <c:v>123.93229166666667</c:v>
                </c:pt>
                <c:pt idx="48743">
                  <c:v>123.93489583333333</c:v>
                </c:pt>
                <c:pt idx="48744">
                  <c:v>123.9375</c:v>
                </c:pt>
                <c:pt idx="48745">
                  <c:v>123.94010416666667</c:v>
                </c:pt>
                <c:pt idx="48746">
                  <c:v>123.94270833333333</c:v>
                </c:pt>
                <c:pt idx="48747">
                  <c:v>123.9453125</c:v>
                </c:pt>
                <c:pt idx="48748">
                  <c:v>123.94791666666667</c:v>
                </c:pt>
                <c:pt idx="48749">
                  <c:v>123.95052083333333</c:v>
                </c:pt>
                <c:pt idx="48750">
                  <c:v>123.953125</c:v>
                </c:pt>
                <c:pt idx="48751">
                  <c:v>123.95572916666667</c:v>
                </c:pt>
                <c:pt idx="48752">
                  <c:v>123.95833333333333</c:v>
                </c:pt>
                <c:pt idx="48753">
                  <c:v>123.9609375</c:v>
                </c:pt>
                <c:pt idx="48754">
                  <c:v>123.96354166666667</c:v>
                </c:pt>
                <c:pt idx="48755">
                  <c:v>123.96614583333333</c:v>
                </c:pt>
                <c:pt idx="48756">
                  <c:v>123.96875</c:v>
                </c:pt>
                <c:pt idx="48757">
                  <c:v>123.97135416666667</c:v>
                </c:pt>
                <c:pt idx="48758">
                  <c:v>123.97395833333333</c:v>
                </c:pt>
                <c:pt idx="48759">
                  <c:v>123.9765625</c:v>
                </c:pt>
                <c:pt idx="48760">
                  <c:v>123.97916666666667</c:v>
                </c:pt>
                <c:pt idx="48761">
                  <c:v>123.98177083333333</c:v>
                </c:pt>
                <c:pt idx="48762">
                  <c:v>123.984375</c:v>
                </c:pt>
                <c:pt idx="48763">
                  <c:v>123.98697916666667</c:v>
                </c:pt>
                <c:pt idx="48764">
                  <c:v>123.98958333333333</c:v>
                </c:pt>
                <c:pt idx="48765">
                  <c:v>123.9921875</c:v>
                </c:pt>
                <c:pt idx="48766">
                  <c:v>123.99479166666667</c:v>
                </c:pt>
                <c:pt idx="48767">
                  <c:v>123.99739583333333</c:v>
                </c:pt>
                <c:pt idx="48768">
                  <c:v>124</c:v>
                </c:pt>
                <c:pt idx="48769">
                  <c:v>124.00260416666667</c:v>
                </c:pt>
                <c:pt idx="48770">
                  <c:v>124.00520833333333</c:v>
                </c:pt>
                <c:pt idx="48771">
                  <c:v>124.0078125</c:v>
                </c:pt>
                <c:pt idx="48772">
                  <c:v>124.01041666666667</c:v>
                </c:pt>
                <c:pt idx="48773">
                  <c:v>124.01302083333333</c:v>
                </c:pt>
                <c:pt idx="48774">
                  <c:v>124.015625</c:v>
                </c:pt>
                <c:pt idx="48775">
                  <c:v>124.01822916666667</c:v>
                </c:pt>
                <c:pt idx="48776">
                  <c:v>124.02083333333333</c:v>
                </c:pt>
                <c:pt idx="48777">
                  <c:v>124.0234375</c:v>
                </c:pt>
                <c:pt idx="48778">
                  <c:v>124.02604166666667</c:v>
                </c:pt>
                <c:pt idx="48779">
                  <c:v>124.02864583333333</c:v>
                </c:pt>
                <c:pt idx="48780">
                  <c:v>124.03125</c:v>
                </c:pt>
                <c:pt idx="48781">
                  <c:v>124.03385416666667</c:v>
                </c:pt>
                <c:pt idx="48782">
                  <c:v>124.03645833333333</c:v>
                </c:pt>
                <c:pt idx="48783">
                  <c:v>124.0390625</c:v>
                </c:pt>
                <c:pt idx="48784">
                  <c:v>124.04166666666667</c:v>
                </c:pt>
                <c:pt idx="48785">
                  <c:v>124.04427083333333</c:v>
                </c:pt>
                <c:pt idx="48786">
                  <c:v>124.046875</c:v>
                </c:pt>
                <c:pt idx="48787">
                  <c:v>124.04947916666667</c:v>
                </c:pt>
                <c:pt idx="48788">
                  <c:v>124.05208333333333</c:v>
                </c:pt>
                <c:pt idx="48789">
                  <c:v>124.0546875</c:v>
                </c:pt>
                <c:pt idx="48790">
                  <c:v>124.05729166666667</c:v>
                </c:pt>
                <c:pt idx="48791">
                  <c:v>124.05989583333333</c:v>
                </c:pt>
                <c:pt idx="48792">
                  <c:v>124.0625</c:v>
                </c:pt>
                <c:pt idx="48793">
                  <c:v>124.06510416666667</c:v>
                </c:pt>
                <c:pt idx="48794">
                  <c:v>124.06770833333333</c:v>
                </c:pt>
                <c:pt idx="48795">
                  <c:v>124.0703125</c:v>
                </c:pt>
                <c:pt idx="48796">
                  <c:v>124.07291666666667</c:v>
                </c:pt>
                <c:pt idx="48797">
                  <c:v>124.07552083333333</c:v>
                </c:pt>
                <c:pt idx="48798">
                  <c:v>124.078125</c:v>
                </c:pt>
                <c:pt idx="48799">
                  <c:v>124.08072916666667</c:v>
                </c:pt>
                <c:pt idx="48800">
                  <c:v>124.08333333333333</c:v>
                </c:pt>
                <c:pt idx="48801">
                  <c:v>124.0859375</c:v>
                </c:pt>
                <c:pt idx="48802">
                  <c:v>124.08854166666667</c:v>
                </c:pt>
                <c:pt idx="48803">
                  <c:v>124.09114583333333</c:v>
                </c:pt>
                <c:pt idx="48804">
                  <c:v>124.09375</c:v>
                </c:pt>
                <c:pt idx="48805">
                  <c:v>124.09635416666667</c:v>
                </c:pt>
                <c:pt idx="48806">
                  <c:v>124.09895833333333</c:v>
                </c:pt>
                <c:pt idx="48807">
                  <c:v>124.1015625</c:v>
                </c:pt>
                <c:pt idx="48808">
                  <c:v>124.10416666666667</c:v>
                </c:pt>
                <c:pt idx="48809">
                  <c:v>124.10677083333333</c:v>
                </c:pt>
                <c:pt idx="48810">
                  <c:v>124.109375</c:v>
                </c:pt>
                <c:pt idx="48811">
                  <c:v>124.11197916666667</c:v>
                </c:pt>
                <c:pt idx="48812">
                  <c:v>124.11458333333333</c:v>
                </c:pt>
                <c:pt idx="48813">
                  <c:v>124.1171875</c:v>
                </c:pt>
                <c:pt idx="48814">
                  <c:v>124.11979166666667</c:v>
                </c:pt>
                <c:pt idx="48815">
                  <c:v>124.12239583333333</c:v>
                </c:pt>
                <c:pt idx="48816">
                  <c:v>124.125</c:v>
                </c:pt>
                <c:pt idx="48817">
                  <c:v>124.12760416666667</c:v>
                </c:pt>
                <c:pt idx="48818">
                  <c:v>124.13020833333333</c:v>
                </c:pt>
                <c:pt idx="48819">
                  <c:v>124.1328125</c:v>
                </c:pt>
                <c:pt idx="48820">
                  <c:v>124.13541666666667</c:v>
                </c:pt>
                <c:pt idx="48821">
                  <c:v>124.13802083333333</c:v>
                </c:pt>
                <c:pt idx="48822">
                  <c:v>124.140625</c:v>
                </c:pt>
                <c:pt idx="48823">
                  <c:v>124.14322916666667</c:v>
                </c:pt>
                <c:pt idx="48824">
                  <c:v>124.14583333333333</c:v>
                </c:pt>
                <c:pt idx="48825">
                  <c:v>124.1484375</c:v>
                </c:pt>
                <c:pt idx="48826">
                  <c:v>124.15104166666667</c:v>
                </c:pt>
                <c:pt idx="48827">
                  <c:v>124.15364583333333</c:v>
                </c:pt>
                <c:pt idx="48828">
                  <c:v>124.15625</c:v>
                </c:pt>
                <c:pt idx="48829">
                  <c:v>124.15885416666667</c:v>
                </c:pt>
                <c:pt idx="48830">
                  <c:v>124.16145833333333</c:v>
                </c:pt>
                <c:pt idx="48831">
                  <c:v>124.1640625</c:v>
                </c:pt>
                <c:pt idx="48832">
                  <c:v>124.16666666666667</c:v>
                </c:pt>
                <c:pt idx="48833">
                  <c:v>124.16927083333333</c:v>
                </c:pt>
                <c:pt idx="48834">
                  <c:v>124.171875</c:v>
                </c:pt>
                <c:pt idx="48835">
                  <c:v>124.17447916666667</c:v>
                </c:pt>
                <c:pt idx="48836">
                  <c:v>124.17708333333333</c:v>
                </c:pt>
                <c:pt idx="48837">
                  <c:v>124.1796875</c:v>
                </c:pt>
                <c:pt idx="48838">
                  <c:v>124.18229166666667</c:v>
                </c:pt>
                <c:pt idx="48839">
                  <c:v>124.18489583333333</c:v>
                </c:pt>
                <c:pt idx="48840">
                  <c:v>124.1875</c:v>
                </c:pt>
                <c:pt idx="48841">
                  <c:v>124.19010416666667</c:v>
                </c:pt>
                <c:pt idx="48842">
                  <c:v>124.19270833333333</c:v>
                </c:pt>
                <c:pt idx="48843">
                  <c:v>124.1953125</c:v>
                </c:pt>
                <c:pt idx="48844">
                  <c:v>124.19791666666667</c:v>
                </c:pt>
                <c:pt idx="48845">
                  <c:v>124.20052083333333</c:v>
                </c:pt>
                <c:pt idx="48846">
                  <c:v>124.203125</c:v>
                </c:pt>
                <c:pt idx="48847">
                  <c:v>124.20572916666667</c:v>
                </c:pt>
                <c:pt idx="48848">
                  <c:v>124.20833333333333</c:v>
                </c:pt>
                <c:pt idx="48849">
                  <c:v>124.2109375</c:v>
                </c:pt>
                <c:pt idx="48850">
                  <c:v>124.21354166666667</c:v>
                </c:pt>
                <c:pt idx="48851">
                  <c:v>124.21614583333333</c:v>
                </c:pt>
                <c:pt idx="48852">
                  <c:v>124.21875</c:v>
                </c:pt>
                <c:pt idx="48853">
                  <c:v>124.22135416666667</c:v>
                </c:pt>
                <c:pt idx="48854">
                  <c:v>124.22395833333333</c:v>
                </c:pt>
                <c:pt idx="48855">
                  <c:v>124.2265625</c:v>
                </c:pt>
                <c:pt idx="48856">
                  <c:v>124.22916666666667</c:v>
                </c:pt>
                <c:pt idx="48857">
                  <c:v>124.23177083333333</c:v>
                </c:pt>
                <c:pt idx="48858">
                  <c:v>124.234375</c:v>
                </c:pt>
                <c:pt idx="48859">
                  <c:v>124.23697916666667</c:v>
                </c:pt>
                <c:pt idx="48860">
                  <c:v>124.23958333333333</c:v>
                </c:pt>
                <c:pt idx="48861">
                  <c:v>124.2421875</c:v>
                </c:pt>
                <c:pt idx="48862">
                  <c:v>124.24479166666667</c:v>
                </c:pt>
                <c:pt idx="48863">
                  <c:v>124.24739583333333</c:v>
                </c:pt>
                <c:pt idx="48864">
                  <c:v>124.25</c:v>
                </c:pt>
                <c:pt idx="48865">
                  <c:v>124.25260416666667</c:v>
                </c:pt>
                <c:pt idx="48866">
                  <c:v>124.25520833333333</c:v>
                </c:pt>
                <c:pt idx="48867">
                  <c:v>124.2578125</c:v>
                </c:pt>
                <c:pt idx="48868">
                  <c:v>124.26041666666667</c:v>
                </c:pt>
                <c:pt idx="48869">
                  <c:v>124.26302083333333</c:v>
                </c:pt>
                <c:pt idx="48870">
                  <c:v>124.265625</c:v>
                </c:pt>
                <c:pt idx="48871">
                  <c:v>124.26822916666667</c:v>
                </c:pt>
                <c:pt idx="48872">
                  <c:v>124.27083333333333</c:v>
                </c:pt>
                <c:pt idx="48873">
                  <c:v>124.2734375</c:v>
                </c:pt>
                <c:pt idx="48874">
                  <c:v>124.27604166666667</c:v>
                </c:pt>
                <c:pt idx="48875">
                  <c:v>124.27864583333333</c:v>
                </c:pt>
                <c:pt idx="48876">
                  <c:v>124.28125</c:v>
                </c:pt>
                <c:pt idx="48877">
                  <c:v>124.28385416666667</c:v>
                </c:pt>
                <c:pt idx="48878">
                  <c:v>124.28645833333333</c:v>
                </c:pt>
                <c:pt idx="48879">
                  <c:v>124.2890625</c:v>
                </c:pt>
                <c:pt idx="48880">
                  <c:v>124.29166666666667</c:v>
                </c:pt>
                <c:pt idx="48881">
                  <c:v>124.29427083333333</c:v>
                </c:pt>
                <c:pt idx="48882">
                  <c:v>124.296875</c:v>
                </c:pt>
                <c:pt idx="48883">
                  <c:v>124.29947916666667</c:v>
                </c:pt>
                <c:pt idx="48884">
                  <c:v>124.30208333333333</c:v>
                </c:pt>
                <c:pt idx="48885">
                  <c:v>124.3046875</c:v>
                </c:pt>
                <c:pt idx="48886">
                  <c:v>124.30729166666667</c:v>
                </c:pt>
                <c:pt idx="48887">
                  <c:v>124.30989583333333</c:v>
                </c:pt>
                <c:pt idx="48888">
                  <c:v>124.3125</c:v>
                </c:pt>
                <c:pt idx="48889">
                  <c:v>124.31510416666667</c:v>
                </c:pt>
                <c:pt idx="48890">
                  <c:v>124.31770833333333</c:v>
                </c:pt>
                <c:pt idx="48891">
                  <c:v>124.3203125</c:v>
                </c:pt>
                <c:pt idx="48892">
                  <c:v>124.32291666666667</c:v>
                </c:pt>
                <c:pt idx="48893">
                  <c:v>124.32552083333333</c:v>
                </c:pt>
                <c:pt idx="48894">
                  <c:v>124.328125</c:v>
                </c:pt>
                <c:pt idx="48895">
                  <c:v>124.33072916666667</c:v>
                </c:pt>
                <c:pt idx="48896">
                  <c:v>124.33333333333333</c:v>
                </c:pt>
                <c:pt idx="48897">
                  <c:v>124.3359375</c:v>
                </c:pt>
                <c:pt idx="48898">
                  <c:v>124.33854166666667</c:v>
                </c:pt>
                <c:pt idx="48899">
                  <c:v>124.34114583333333</c:v>
                </c:pt>
                <c:pt idx="48900">
                  <c:v>124.34375</c:v>
                </c:pt>
                <c:pt idx="48901">
                  <c:v>124.34635416666667</c:v>
                </c:pt>
                <c:pt idx="48902">
                  <c:v>124.34895833333333</c:v>
                </c:pt>
                <c:pt idx="48903">
                  <c:v>124.3515625</c:v>
                </c:pt>
                <c:pt idx="48904">
                  <c:v>124.35416666666667</c:v>
                </c:pt>
                <c:pt idx="48905">
                  <c:v>124.35677083333333</c:v>
                </c:pt>
                <c:pt idx="48906">
                  <c:v>124.359375</c:v>
                </c:pt>
                <c:pt idx="48907">
                  <c:v>124.36197916666667</c:v>
                </c:pt>
                <c:pt idx="48908">
                  <c:v>124.36458333333333</c:v>
                </c:pt>
                <c:pt idx="48909">
                  <c:v>124.3671875</c:v>
                </c:pt>
                <c:pt idx="48910">
                  <c:v>124.36979166666667</c:v>
                </c:pt>
                <c:pt idx="48911">
                  <c:v>124.37239583333333</c:v>
                </c:pt>
                <c:pt idx="48912">
                  <c:v>124.375</c:v>
                </c:pt>
                <c:pt idx="48913">
                  <c:v>124.37760416666667</c:v>
                </c:pt>
                <c:pt idx="48914">
                  <c:v>124.38020833333333</c:v>
                </c:pt>
                <c:pt idx="48915">
                  <c:v>124.3828125</c:v>
                </c:pt>
                <c:pt idx="48916">
                  <c:v>124.38541666666667</c:v>
                </c:pt>
                <c:pt idx="48917">
                  <c:v>124.38802083333333</c:v>
                </c:pt>
                <c:pt idx="48918">
                  <c:v>124.390625</c:v>
                </c:pt>
                <c:pt idx="48919">
                  <c:v>124.39322916666667</c:v>
                </c:pt>
                <c:pt idx="48920">
                  <c:v>124.39583333333333</c:v>
                </c:pt>
                <c:pt idx="48921">
                  <c:v>124.3984375</c:v>
                </c:pt>
                <c:pt idx="48922">
                  <c:v>124.40104166666667</c:v>
                </c:pt>
                <c:pt idx="48923">
                  <c:v>124.40364583333333</c:v>
                </c:pt>
                <c:pt idx="48924">
                  <c:v>124.40625</c:v>
                </c:pt>
                <c:pt idx="48925">
                  <c:v>124.40885416666667</c:v>
                </c:pt>
                <c:pt idx="48926">
                  <c:v>124.41145833333333</c:v>
                </c:pt>
                <c:pt idx="48927">
                  <c:v>124.4140625</c:v>
                </c:pt>
                <c:pt idx="48928">
                  <c:v>124.41666666666667</c:v>
                </c:pt>
                <c:pt idx="48929">
                  <c:v>124.41927083333333</c:v>
                </c:pt>
                <c:pt idx="48930">
                  <c:v>124.421875</c:v>
                </c:pt>
                <c:pt idx="48931">
                  <c:v>124.42447916666667</c:v>
                </c:pt>
                <c:pt idx="48932">
                  <c:v>124.42708333333333</c:v>
                </c:pt>
                <c:pt idx="48933">
                  <c:v>124.4296875</c:v>
                </c:pt>
                <c:pt idx="48934">
                  <c:v>124.43229166666667</c:v>
                </c:pt>
                <c:pt idx="48935">
                  <c:v>124.43489583333333</c:v>
                </c:pt>
                <c:pt idx="48936">
                  <c:v>124.4375</c:v>
                </c:pt>
                <c:pt idx="48937">
                  <c:v>124.44010416666667</c:v>
                </c:pt>
                <c:pt idx="48938">
                  <c:v>124.44270833333333</c:v>
                </c:pt>
                <c:pt idx="48939">
                  <c:v>124.4453125</c:v>
                </c:pt>
                <c:pt idx="48940">
                  <c:v>124.44791666666667</c:v>
                </c:pt>
                <c:pt idx="48941">
                  <c:v>124.45052083333333</c:v>
                </c:pt>
                <c:pt idx="48942">
                  <c:v>124.453125</c:v>
                </c:pt>
                <c:pt idx="48943">
                  <c:v>124.45572916666667</c:v>
                </c:pt>
                <c:pt idx="48944">
                  <c:v>124.45833333333333</c:v>
                </c:pt>
                <c:pt idx="48945">
                  <c:v>124.4609375</c:v>
                </c:pt>
                <c:pt idx="48946">
                  <c:v>124.46354166666667</c:v>
                </c:pt>
                <c:pt idx="48947">
                  <c:v>124.46614583333333</c:v>
                </c:pt>
                <c:pt idx="48948">
                  <c:v>124.46875</c:v>
                </c:pt>
                <c:pt idx="48949">
                  <c:v>124.47135416666667</c:v>
                </c:pt>
                <c:pt idx="48950">
                  <c:v>124.47395833333333</c:v>
                </c:pt>
                <c:pt idx="48951">
                  <c:v>124.4765625</c:v>
                </c:pt>
                <c:pt idx="48952">
                  <c:v>124.47916666666667</c:v>
                </c:pt>
                <c:pt idx="48953">
                  <c:v>124.48177083333333</c:v>
                </c:pt>
                <c:pt idx="48954">
                  <c:v>124.484375</c:v>
                </c:pt>
                <c:pt idx="48955">
                  <c:v>124.48697916666667</c:v>
                </c:pt>
                <c:pt idx="48956">
                  <c:v>124.48958333333333</c:v>
                </c:pt>
                <c:pt idx="48957">
                  <c:v>124.4921875</c:v>
                </c:pt>
                <c:pt idx="48958">
                  <c:v>124.49479166666667</c:v>
                </c:pt>
                <c:pt idx="48959">
                  <c:v>124.49739583333333</c:v>
                </c:pt>
                <c:pt idx="48960">
                  <c:v>124.5</c:v>
                </c:pt>
                <c:pt idx="48961">
                  <c:v>124.50260416666667</c:v>
                </c:pt>
                <c:pt idx="48962">
                  <c:v>124.50520833333333</c:v>
                </c:pt>
                <c:pt idx="48963">
                  <c:v>124.5078125</c:v>
                </c:pt>
                <c:pt idx="48964">
                  <c:v>124.51041666666667</c:v>
                </c:pt>
                <c:pt idx="48965">
                  <c:v>124.51302083333333</c:v>
                </c:pt>
                <c:pt idx="48966">
                  <c:v>124.515625</c:v>
                </c:pt>
                <c:pt idx="48967">
                  <c:v>124.51822916666667</c:v>
                </c:pt>
                <c:pt idx="48968">
                  <c:v>124.52083333333333</c:v>
                </c:pt>
                <c:pt idx="48969">
                  <c:v>124.5234375</c:v>
                </c:pt>
                <c:pt idx="48970">
                  <c:v>124.52604166666667</c:v>
                </c:pt>
                <c:pt idx="48971">
                  <c:v>124.52864583333333</c:v>
                </c:pt>
                <c:pt idx="48972">
                  <c:v>124.53125</c:v>
                </c:pt>
                <c:pt idx="48973">
                  <c:v>124.53385416666667</c:v>
                </c:pt>
                <c:pt idx="48974">
                  <c:v>124.53645833333333</c:v>
                </c:pt>
                <c:pt idx="48975">
                  <c:v>124.5390625</c:v>
                </c:pt>
                <c:pt idx="48976">
                  <c:v>124.54166666666667</c:v>
                </c:pt>
                <c:pt idx="48977">
                  <c:v>124.54427083333333</c:v>
                </c:pt>
                <c:pt idx="48978">
                  <c:v>124.546875</c:v>
                </c:pt>
                <c:pt idx="48979">
                  <c:v>124.54947916666667</c:v>
                </c:pt>
                <c:pt idx="48980">
                  <c:v>124.55208333333333</c:v>
                </c:pt>
                <c:pt idx="48981">
                  <c:v>124.5546875</c:v>
                </c:pt>
                <c:pt idx="48982">
                  <c:v>124.55729166666667</c:v>
                </c:pt>
                <c:pt idx="48983">
                  <c:v>124.55989583333333</c:v>
                </c:pt>
                <c:pt idx="48984">
                  <c:v>124.5625</c:v>
                </c:pt>
                <c:pt idx="48985">
                  <c:v>124.56510416666667</c:v>
                </c:pt>
                <c:pt idx="48986">
                  <c:v>124.56770833333333</c:v>
                </c:pt>
                <c:pt idx="48987">
                  <c:v>124.5703125</c:v>
                </c:pt>
                <c:pt idx="48988">
                  <c:v>124.57291666666667</c:v>
                </c:pt>
                <c:pt idx="48989">
                  <c:v>124.57552083333333</c:v>
                </c:pt>
                <c:pt idx="48990">
                  <c:v>124.578125</c:v>
                </c:pt>
                <c:pt idx="48991">
                  <c:v>124.58072916666667</c:v>
                </c:pt>
                <c:pt idx="48992">
                  <c:v>124.58333333333333</c:v>
                </c:pt>
                <c:pt idx="48993">
                  <c:v>124.5859375</c:v>
                </c:pt>
                <c:pt idx="48994">
                  <c:v>124.58854166666667</c:v>
                </c:pt>
                <c:pt idx="48995">
                  <c:v>124.59114583333333</c:v>
                </c:pt>
                <c:pt idx="48996">
                  <c:v>124.59375</c:v>
                </c:pt>
                <c:pt idx="48997">
                  <c:v>124.59635416666667</c:v>
                </c:pt>
                <c:pt idx="48998">
                  <c:v>124.59895833333333</c:v>
                </c:pt>
                <c:pt idx="48999">
                  <c:v>124.6015625</c:v>
                </c:pt>
                <c:pt idx="49000">
                  <c:v>124.60416666666667</c:v>
                </c:pt>
                <c:pt idx="49001">
                  <c:v>124.60677083333333</c:v>
                </c:pt>
                <c:pt idx="49002">
                  <c:v>124.609375</c:v>
                </c:pt>
                <c:pt idx="49003">
                  <c:v>124.61197916666667</c:v>
                </c:pt>
                <c:pt idx="49004">
                  <c:v>124.61458333333333</c:v>
                </c:pt>
                <c:pt idx="49005">
                  <c:v>124.6171875</c:v>
                </c:pt>
                <c:pt idx="49006">
                  <c:v>124.61979166666667</c:v>
                </c:pt>
                <c:pt idx="49007">
                  <c:v>124.62239583333333</c:v>
                </c:pt>
                <c:pt idx="49008">
                  <c:v>124.625</c:v>
                </c:pt>
                <c:pt idx="49009">
                  <c:v>124.62760416666667</c:v>
                </c:pt>
                <c:pt idx="49010">
                  <c:v>124.63020833333333</c:v>
                </c:pt>
                <c:pt idx="49011">
                  <c:v>124.6328125</c:v>
                </c:pt>
                <c:pt idx="49012">
                  <c:v>124.63541666666667</c:v>
                </c:pt>
                <c:pt idx="49013">
                  <c:v>124.63802083333333</c:v>
                </c:pt>
                <c:pt idx="49014">
                  <c:v>124.640625</c:v>
                </c:pt>
                <c:pt idx="49015">
                  <c:v>124.64322916666667</c:v>
                </c:pt>
                <c:pt idx="49016">
                  <c:v>124.64583333333333</c:v>
                </c:pt>
                <c:pt idx="49017">
                  <c:v>124.6484375</c:v>
                </c:pt>
                <c:pt idx="49018">
                  <c:v>124.65104166666667</c:v>
                </c:pt>
                <c:pt idx="49019">
                  <c:v>124.65364583333333</c:v>
                </c:pt>
                <c:pt idx="49020">
                  <c:v>124.65625</c:v>
                </c:pt>
                <c:pt idx="49021">
                  <c:v>124.65885416666667</c:v>
                </c:pt>
                <c:pt idx="49022">
                  <c:v>124.66145833333333</c:v>
                </c:pt>
                <c:pt idx="49023">
                  <c:v>124.6640625</c:v>
                </c:pt>
                <c:pt idx="49024">
                  <c:v>124.66666666666667</c:v>
                </c:pt>
                <c:pt idx="49025">
                  <c:v>124.66927083333333</c:v>
                </c:pt>
                <c:pt idx="49026">
                  <c:v>124.671875</c:v>
                </c:pt>
                <c:pt idx="49027">
                  <c:v>124.67447916666667</c:v>
                </c:pt>
                <c:pt idx="49028">
                  <c:v>124.67708333333333</c:v>
                </c:pt>
                <c:pt idx="49029">
                  <c:v>124.6796875</c:v>
                </c:pt>
                <c:pt idx="49030">
                  <c:v>124.68229166666667</c:v>
                </c:pt>
                <c:pt idx="49031">
                  <c:v>124.68489583333333</c:v>
                </c:pt>
                <c:pt idx="49032">
                  <c:v>124.6875</c:v>
                </c:pt>
                <c:pt idx="49033">
                  <c:v>124.69010416666667</c:v>
                </c:pt>
                <c:pt idx="49034">
                  <c:v>124.69270833333333</c:v>
                </c:pt>
                <c:pt idx="49035">
                  <c:v>124.6953125</c:v>
                </c:pt>
                <c:pt idx="49036">
                  <c:v>124.69791666666667</c:v>
                </c:pt>
                <c:pt idx="49037">
                  <c:v>124.70052083333333</c:v>
                </c:pt>
                <c:pt idx="49038">
                  <c:v>124.703125</c:v>
                </c:pt>
                <c:pt idx="49039">
                  <c:v>124.70572916666667</c:v>
                </c:pt>
                <c:pt idx="49040">
                  <c:v>124.70833333333333</c:v>
                </c:pt>
                <c:pt idx="49041">
                  <c:v>124.7109375</c:v>
                </c:pt>
                <c:pt idx="49042">
                  <c:v>124.71354166666667</c:v>
                </c:pt>
                <c:pt idx="49043">
                  <c:v>124.71614583333333</c:v>
                </c:pt>
                <c:pt idx="49044">
                  <c:v>124.71875</c:v>
                </c:pt>
                <c:pt idx="49045">
                  <c:v>124.72135416666667</c:v>
                </c:pt>
                <c:pt idx="49046">
                  <c:v>124.72395833333333</c:v>
                </c:pt>
                <c:pt idx="49047">
                  <c:v>124.7265625</c:v>
                </c:pt>
                <c:pt idx="49048">
                  <c:v>124.72916666666667</c:v>
                </c:pt>
                <c:pt idx="49049">
                  <c:v>124.73177083333333</c:v>
                </c:pt>
                <c:pt idx="49050">
                  <c:v>124.734375</c:v>
                </c:pt>
                <c:pt idx="49051">
                  <c:v>124.73697916666667</c:v>
                </c:pt>
                <c:pt idx="49052">
                  <c:v>124.73958333333333</c:v>
                </c:pt>
                <c:pt idx="49053">
                  <c:v>124.7421875</c:v>
                </c:pt>
                <c:pt idx="49054">
                  <c:v>124.74479166666667</c:v>
                </c:pt>
                <c:pt idx="49055">
                  <c:v>124.74739583333333</c:v>
                </c:pt>
                <c:pt idx="49056">
                  <c:v>124.75</c:v>
                </c:pt>
                <c:pt idx="49057">
                  <c:v>124.75260416666667</c:v>
                </c:pt>
                <c:pt idx="49058">
                  <c:v>124.75520833333333</c:v>
                </c:pt>
                <c:pt idx="49059">
                  <c:v>124.7578125</c:v>
                </c:pt>
                <c:pt idx="49060">
                  <c:v>124.76041666666667</c:v>
                </c:pt>
                <c:pt idx="49061">
                  <c:v>124.76302083333333</c:v>
                </c:pt>
                <c:pt idx="49062">
                  <c:v>124.765625</c:v>
                </c:pt>
                <c:pt idx="49063">
                  <c:v>124.76822916666667</c:v>
                </c:pt>
                <c:pt idx="49064">
                  <c:v>124.77083333333333</c:v>
                </c:pt>
                <c:pt idx="49065">
                  <c:v>124.7734375</c:v>
                </c:pt>
                <c:pt idx="49066">
                  <c:v>124.77604166666667</c:v>
                </c:pt>
                <c:pt idx="49067">
                  <c:v>124.77864583333333</c:v>
                </c:pt>
                <c:pt idx="49068">
                  <c:v>124.78125</c:v>
                </c:pt>
                <c:pt idx="49069">
                  <c:v>124.78385416666667</c:v>
                </c:pt>
                <c:pt idx="49070">
                  <c:v>124.78645833333333</c:v>
                </c:pt>
                <c:pt idx="49071">
                  <c:v>124.7890625</c:v>
                </c:pt>
                <c:pt idx="49072">
                  <c:v>124.79166666666667</c:v>
                </c:pt>
                <c:pt idx="49073">
                  <c:v>124.79427083333333</c:v>
                </c:pt>
                <c:pt idx="49074">
                  <c:v>124.796875</c:v>
                </c:pt>
                <c:pt idx="49075">
                  <c:v>124.79947916666667</c:v>
                </c:pt>
                <c:pt idx="49076">
                  <c:v>124.80208333333333</c:v>
                </c:pt>
                <c:pt idx="49077">
                  <c:v>124.8046875</c:v>
                </c:pt>
                <c:pt idx="49078">
                  <c:v>124.80729166666667</c:v>
                </c:pt>
                <c:pt idx="49079">
                  <c:v>124.80989583333333</c:v>
                </c:pt>
                <c:pt idx="49080">
                  <c:v>124.8125</c:v>
                </c:pt>
                <c:pt idx="49081">
                  <c:v>124.81510416666667</c:v>
                </c:pt>
                <c:pt idx="49082">
                  <c:v>124.81770833333333</c:v>
                </c:pt>
                <c:pt idx="49083">
                  <c:v>124.8203125</c:v>
                </c:pt>
                <c:pt idx="49084">
                  <c:v>124.82291666666667</c:v>
                </c:pt>
                <c:pt idx="49085">
                  <c:v>124.82552083333333</c:v>
                </c:pt>
                <c:pt idx="49086">
                  <c:v>124.828125</c:v>
                </c:pt>
                <c:pt idx="49087">
                  <c:v>124.83072916666667</c:v>
                </c:pt>
                <c:pt idx="49088">
                  <c:v>124.83333333333333</c:v>
                </c:pt>
                <c:pt idx="49089">
                  <c:v>124.8359375</c:v>
                </c:pt>
                <c:pt idx="49090">
                  <c:v>124.83854166666667</c:v>
                </c:pt>
                <c:pt idx="49091">
                  <c:v>124.84114583333333</c:v>
                </c:pt>
                <c:pt idx="49092">
                  <c:v>124.84375</c:v>
                </c:pt>
                <c:pt idx="49093">
                  <c:v>124.84635416666667</c:v>
                </c:pt>
                <c:pt idx="49094">
                  <c:v>124.84895833333333</c:v>
                </c:pt>
                <c:pt idx="49095">
                  <c:v>124.8515625</c:v>
                </c:pt>
                <c:pt idx="49096">
                  <c:v>124.85416666666667</c:v>
                </c:pt>
                <c:pt idx="49097">
                  <c:v>124.85677083333333</c:v>
                </c:pt>
                <c:pt idx="49098">
                  <c:v>124.859375</c:v>
                </c:pt>
                <c:pt idx="49099">
                  <c:v>124.86197916666667</c:v>
                </c:pt>
                <c:pt idx="49100">
                  <c:v>124.86458333333333</c:v>
                </c:pt>
                <c:pt idx="49101">
                  <c:v>124.8671875</c:v>
                </c:pt>
                <c:pt idx="49102">
                  <c:v>124.86979166666667</c:v>
                </c:pt>
                <c:pt idx="49103">
                  <c:v>124.87239583333333</c:v>
                </c:pt>
                <c:pt idx="49104">
                  <c:v>124.875</c:v>
                </c:pt>
                <c:pt idx="49105">
                  <c:v>124.87760416666667</c:v>
                </c:pt>
                <c:pt idx="49106">
                  <c:v>124.88020833333333</c:v>
                </c:pt>
                <c:pt idx="49107">
                  <c:v>124.8828125</c:v>
                </c:pt>
                <c:pt idx="49108">
                  <c:v>124.88541666666667</c:v>
                </c:pt>
                <c:pt idx="49109">
                  <c:v>124.88802083333333</c:v>
                </c:pt>
                <c:pt idx="49110">
                  <c:v>124.890625</c:v>
                </c:pt>
                <c:pt idx="49111">
                  <c:v>124.89322916666667</c:v>
                </c:pt>
                <c:pt idx="49112">
                  <c:v>124.89583333333333</c:v>
                </c:pt>
                <c:pt idx="49113">
                  <c:v>124.8984375</c:v>
                </c:pt>
                <c:pt idx="49114">
                  <c:v>124.90104166666667</c:v>
                </c:pt>
                <c:pt idx="49115">
                  <c:v>124.90364583333333</c:v>
                </c:pt>
                <c:pt idx="49116">
                  <c:v>124.90625</c:v>
                </c:pt>
                <c:pt idx="49117">
                  <c:v>124.90885416666667</c:v>
                </c:pt>
                <c:pt idx="49118">
                  <c:v>124.91145833333333</c:v>
                </c:pt>
                <c:pt idx="49119">
                  <c:v>124.9140625</c:v>
                </c:pt>
                <c:pt idx="49120">
                  <c:v>124.91666666666667</c:v>
                </c:pt>
                <c:pt idx="49121">
                  <c:v>124.91927083333333</c:v>
                </c:pt>
                <c:pt idx="49122">
                  <c:v>124.921875</c:v>
                </c:pt>
                <c:pt idx="49123">
                  <c:v>124.92447916666667</c:v>
                </c:pt>
                <c:pt idx="49124">
                  <c:v>124.92708333333333</c:v>
                </c:pt>
                <c:pt idx="49125">
                  <c:v>124.9296875</c:v>
                </c:pt>
                <c:pt idx="49126">
                  <c:v>124.93229166666667</c:v>
                </c:pt>
                <c:pt idx="49127">
                  <c:v>124.93489583333333</c:v>
                </c:pt>
                <c:pt idx="49128">
                  <c:v>124.9375</c:v>
                </c:pt>
                <c:pt idx="49129">
                  <c:v>124.94010416666667</c:v>
                </c:pt>
                <c:pt idx="49130">
                  <c:v>124.94270833333333</c:v>
                </c:pt>
                <c:pt idx="49131">
                  <c:v>124.9453125</c:v>
                </c:pt>
                <c:pt idx="49132">
                  <c:v>124.94791666666667</c:v>
                </c:pt>
                <c:pt idx="49133">
                  <c:v>124.95052083333333</c:v>
                </c:pt>
                <c:pt idx="49134">
                  <c:v>124.953125</c:v>
                </c:pt>
                <c:pt idx="49135">
                  <c:v>124.95572916666667</c:v>
                </c:pt>
                <c:pt idx="49136">
                  <c:v>124.95833333333333</c:v>
                </c:pt>
                <c:pt idx="49137">
                  <c:v>124.9609375</c:v>
                </c:pt>
                <c:pt idx="49138">
                  <c:v>124.96354166666667</c:v>
                </c:pt>
                <c:pt idx="49139">
                  <c:v>124.96614583333333</c:v>
                </c:pt>
                <c:pt idx="49140">
                  <c:v>124.96875</c:v>
                </c:pt>
                <c:pt idx="49141">
                  <c:v>124.97135416666667</c:v>
                </c:pt>
                <c:pt idx="49142">
                  <c:v>124.97395833333333</c:v>
                </c:pt>
                <c:pt idx="49143">
                  <c:v>124.9765625</c:v>
                </c:pt>
                <c:pt idx="49144">
                  <c:v>124.97916666666667</c:v>
                </c:pt>
                <c:pt idx="49145">
                  <c:v>124.98177083333333</c:v>
                </c:pt>
                <c:pt idx="49146">
                  <c:v>124.984375</c:v>
                </c:pt>
                <c:pt idx="49147">
                  <c:v>124.98697916666667</c:v>
                </c:pt>
                <c:pt idx="49148">
                  <c:v>124.98958333333333</c:v>
                </c:pt>
                <c:pt idx="49149">
                  <c:v>124.9921875</c:v>
                </c:pt>
                <c:pt idx="49150">
                  <c:v>124.99479166666667</c:v>
                </c:pt>
                <c:pt idx="49151">
                  <c:v>124.99739583333333</c:v>
                </c:pt>
                <c:pt idx="49152">
                  <c:v>125</c:v>
                </c:pt>
                <c:pt idx="49153">
                  <c:v>125.00260416666666</c:v>
                </c:pt>
                <c:pt idx="49154">
                  <c:v>125.00520833333334</c:v>
                </c:pt>
                <c:pt idx="49155">
                  <c:v>125.0078125</c:v>
                </c:pt>
                <c:pt idx="49156">
                  <c:v>125.01041666666666</c:v>
                </c:pt>
                <c:pt idx="49157">
                  <c:v>125.01302083333334</c:v>
                </c:pt>
                <c:pt idx="49158">
                  <c:v>125.015625</c:v>
                </c:pt>
                <c:pt idx="49159">
                  <c:v>125.01822916666666</c:v>
                </c:pt>
                <c:pt idx="49160">
                  <c:v>125.02083333333334</c:v>
                </c:pt>
                <c:pt idx="49161">
                  <c:v>125.0234375</c:v>
                </c:pt>
                <c:pt idx="49162">
                  <c:v>125.02604166666666</c:v>
                </c:pt>
                <c:pt idx="49163">
                  <c:v>125.02864583333334</c:v>
                </c:pt>
                <c:pt idx="49164">
                  <c:v>125.03125</c:v>
                </c:pt>
                <c:pt idx="49165">
                  <c:v>125.03385416666666</c:v>
                </c:pt>
                <c:pt idx="49166">
                  <c:v>125.03645833333334</c:v>
                </c:pt>
                <c:pt idx="49167">
                  <c:v>125.0390625</c:v>
                </c:pt>
                <c:pt idx="49168">
                  <c:v>125.04166666666666</c:v>
                </c:pt>
                <c:pt idx="49169">
                  <c:v>125.04427083333334</c:v>
                </c:pt>
                <c:pt idx="49170">
                  <c:v>125.046875</c:v>
                </c:pt>
                <c:pt idx="49171">
                  <c:v>125.04947916666666</c:v>
                </c:pt>
                <c:pt idx="49172">
                  <c:v>125.05208333333334</c:v>
                </c:pt>
                <c:pt idx="49173">
                  <c:v>125.0546875</c:v>
                </c:pt>
                <c:pt idx="49174">
                  <c:v>125.05729166666666</c:v>
                </c:pt>
                <c:pt idx="49175">
                  <c:v>125.05989583333334</c:v>
                </c:pt>
                <c:pt idx="49176">
                  <c:v>125.0625</c:v>
                </c:pt>
                <c:pt idx="49177">
                  <c:v>125.06510416666666</c:v>
                </c:pt>
                <c:pt idx="49178">
                  <c:v>125.06770833333334</c:v>
                </c:pt>
                <c:pt idx="49179">
                  <c:v>125.0703125</c:v>
                </c:pt>
                <c:pt idx="49180">
                  <c:v>125.07291666666666</c:v>
                </c:pt>
                <c:pt idx="49181">
                  <c:v>125.07552083333334</c:v>
                </c:pt>
                <c:pt idx="49182">
                  <c:v>125.078125</c:v>
                </c:pt>
                <c:pt idx="49183">
                  <c:v>125.08072916666666</c:v>
                </c:pt>
                <c:pt idx="49184">
                  <c:v>125.08333333333334</c:v>
                </c:pt>
                <c:pt idx="49185">
                  <c:v>125.0859375</c:v>
                </c:pt>
                <c:pt idx="49186">
                  <c:v>125.08854166666666</c:v>
                </c:pt>
                <c:pt idx="49187">
                  <c:v>125.09114583333334</c:v>
                </c:pt>
                <c:pt idx="49188">
                  <c:v>125.09375</c:v>
                </c:pt>
                <c:pt idx="49189">
                  <c:v>125.09635416666666</c:v>
                </c:pt>
                <c:pt idx="49190">
                  <c:v>125.09895833333334</c:v>
                </c:pt>
                <c:pt idx="49191">
                  <c:v>125.1015625</c:v>
                </c:pt>
                <c:pt idx="49192">
                  <c:v>125.10416666666666</c:v>
                </c:pt>
                <c:pt idx="49193">
                  <c:v>125.10677083333334</c:v>
                </c:pt>
                <c:pt idx="49194">
                  <c:v>125.109375</c:v>
                </c:pt>
                <c:pt idx="49195">
                  <c:v>125.11197916666666</c:v>
                </c:pt>
                <c:pt idx="49196">
                  <c:v>125.11458333333334</c:v>
                </c:pt>
                <c:pt idx="49197">
                  <c:v>125.1171875</c:v>
                </c:pt>
                <c:pt idx="49198">
                  <c:v>125.11979166666666</c:v>
                </c:pt>
                <c:pt idx="49199">
                  <c:v>125.12239583333334</c:v>
                </c:pt>
                <c:pt idx="49200">
                  <c:v>125.125</c:v>
                </c:pt>
                <c:pt idx="49201">
                  <c:v>125.12760416666666</c:v>
                </c:pt>
                <c:pt idx="49202">
                  <c:v>125.13020833333334</c:v>
                </c:pt>
                <c:pt idx="49203">
                  <c:v>125.1328125</c:v>
                </c:pt>
                <c:pt idx="49204">
                  <c:v>125.13541666666666</c:v>
                </c:pt>
                <c:pt idx="49205">
                  <c:v>125.13802083333334</c:v>
                </c:pt>
                <c:pt idx="49206">
                  <c:v>125.140625</c:v>
                </c:pt>
                <c:pt idx="49207">
                  <c:v>125.14322916666666</c:v>
                </c:pt>
                <c:pt idx="49208">
                  <c:v>125.14583333333334</c:v>
                </c:pt>
                <c:pt idx="49209">
                  <c:v>125.1484375</c:v>
                </c:pt>
                <c:pt idx="49210">
                  <c:v>125.15104166666666</c:v>
                </c:pt>
                <c:pt idx="49211">
                  <c:v>125.15364583333334</c:v>
                </c:pt>
                <c:pt idx="49212">
                  <c:v>125.15625</c:v>
                </c:pt>
                <c:pt idx="49213">
                  <c:v>125.15885416666666</c:v>
                </c:pt>
                <c:pt idx="49214">
                  <c:v>125.16145833333334</c:v>
                </c:pt>
                <c:pt idx="49215">
                  <c:v>125.1640625</c:v>
                </c:pt>
                <c:pt idx="49216">
                  <c:v>125.16666666666666</c:v>
                </c:pt>
                <c:pt idx="49217">
                  <c:v>125.16927083333334</c:v>
                </c:pt>
                <c:pt idx="49218">
                  <c:v>125.171875</c:v>
                </c:pt>
                <c:pt idx="49219">
                  <c:v>125.17447916666666</c:v>
                </c:pt>
                <c:pt idx="49220">
                  <c:v>125.17708333333334</c:v>
                </c:pt>
                <c:pt idx="49221">
                  <c:v>125.1796875</c:v>
                </c:pt>
                <c:pt idx="49222">
                  <c:v>125.18229166666666</c:v>
                </c:pt>
                <c:pt idx="49223">
                  <c:v>125.18489583333334</c:v>
                </c:pt>
                <c:pt idx="49224">
                  <c:v>125.1875</c:v>
                </c:pt>
                <c:pt idx="49225">
                  <c:v>125.19010416666666</c:v>
                </c:pt>
                <c:pt idx="49226">
                  <c:v>125.19270833333334</c:v>
                </c:pt>
                <c:pt idx="49227">
                  <c:v>125.1953125</c:v>
                </c:pt>
                <c:pt idx="49228">
                  <c:v>125.19791666666666</c:v>
                </c:pt>
                <c:pt idx="49229">
                  <c:v>125.20052083333334</c:v>
                </c:pt>
                <c:pt idx="49230">
                  <c:v>125.203125</c:v>
                </c:pt>
                <c:pt idx="49231">
                  <c:v>125.20572916666666</c:v>
                </c:pt>
                <c:pt idx="49232">
                  <c:v>125.20833333333334</c:v>
                </c:pt>
                <c:pt idx="49233">
                  <c:v>125.2109375</c:v>
                </c:pt>
                <c:pt idx="49234">
                  <c:v>125.21354166666666</c:v>
                </c:pt>
                <c:pt idx="49235">
                  <c:v>125.21614583333334</c:v>
                </c:pt>
                <c:pt idx="49236">
                  <c:v>125.21875</c:v>
                </c:pt>
                <c:pt idx="49237">
                  <c:v>125.22135416666666</c:v>
                </c:pt>
                <c:pt idx="49238">
                  <c:v>125.22395833333334</c:v>
                </c:pt>
                <c:pt idx="49239">
                  <c:v>125.2265625</c:v>
                </c:pt>
                <c:pt idx="49240">
                  <c:v>125.22916666666666</c:v>
                </c:pt>
                <c:pt idx="49241">
                  <c:v>125.23177083333334</c:v>
                </c:pt>
                <c:pt idx="49242">
                  <c:v>125.234375</c:v>
                </c:pt>
                <c:pt idx="49243">
                  <c:v>125.23697916666666</c:v>
                </c:pt>
                <c:pt idx="49244">
                  <c:v>125.23958333333334</c:v>
                </c:pt>
                <c:pt idx="49245">
                  <c:v>125.2421875</c:v>
                </c:pt>
                <c:pt idx="49246">
                  <c:v>125.24479166666666</c:v>
                </c:pt>
                <c:pt idx="49247">
                  <c:v>125.24739583333334</c:v>
                </c:pt>
                <c:pt idx="49248">
                  <c:v>125.25</c:v>
                </c:pt>
                <c:pt idx="49249">
                  <c:v>125.25260416666666</c:v>
                </c:pt>
                <c:pt idx="49250">
                  <c:v>125.25520833333334</c:v>
                </c:pt>
                <c:pt idx="49251">
                  <c:v>125.2578125</c:v>
                </c:pt>
                <c:pt idx="49252">
                  <c:v>125.26041666666666</c:v>
                </c:pt>
                <c:pt idx="49253">
                  <c:v>125.26302083333334</c:v>
                </c:pt>
                <c:pt idx="49254">
                  <c:v>125.265625</c:v>
                </c:pt>
                <c:pt idx="49255">
                  <c:v>125.26822916666666</c:v>
                </c:pt>
                <c:pt idx="49256">
                  <c:v>125.27083333333334</c:v>
                </c:pt>
                <c:pt idx="49257">
                  <c:v>125.2734375</c:v>
                </c:pt>
                <c:pt idx="49258">
                  <c:v>125.27604166666666</c:v>
                </c:pt>
                <c:pt idx="49259">
                  <c:v>125.27864583333334</c:v>
                </c:pt>
                <c:pt idx="49260">
                  <c:v>125.28125</c:v>
                </c:pt>
                <c:pt idx="49261">
                  <c:v>125.28385416666666</c:v>
                </c:pt>
                <c:pt idx="49262">
                  <c:v>125.28645833333334</c:v>
                </c:pt>
                <c:pt idx="49263">
                  <c:v>125.2890625</c:v>
                </c:pt>
                <c:pt idx="49264">
                  <c:v>125.29166666666666</c:v>
                </c:pt>
                <c:pt idx="49265">
                  <c:v>125.29427083333334</c:v>
                </c:pt>
                <c:pt idx="49266">
                  <c:v>125.296875</c:v>
                </c:pt>
                <c:pt idx="49267">
                  <c:v>125.29947916666666</c:v>
                </c:pt>
                <c:pt idx="49268">
                  <c:v>125.30208333333334</c:v>
                </c:pt>
                <c:pt idx="49269">
                  <c:v>125.3046875</c:v>
                </c:pt>
                <c:pt idx="49270">
                  <c:v>125.30729166666666</c:v>
                </c:pt>
                <c:pt idx="49271">
                  <c:v>125.30989583333334</c:v>
                </c:pt>
                <c:pt idx="49272">
                  <c:v>125.3125</c:v>
                </c:pt>
                <c:pt idx="49273">
                  <c:v>125.31510416666666</c:v>
                </c:pt>
                <c:pt idx="49274">
                  <c:v>125.31770833333334</c:v>
                </c:pt>
                <c:pt idx="49275">
                  <c:v>125.3203125</c:v>
                </c:pt>
                <c:pt idx="49276">
                  <c:v>125.32291666666666</c:v>
                </c:pt>
                <c:pt idx="49277">
                  <c:v>125.32552083333334</c:v>
                </c:pt>
                <c:pt idx="49278">
                  <c:v>125.328125</c:v>
                </c:pt>
                <c:pt idx="49279">
                  <c:v>125.33072916666666</c:v>
                </c:pt>
                <c:pt idx="49280">
                  <c:v>125.33333333333334</c:v>
                </c:pt>
                <c:pt idx="49281">
                  <c:v>125.3359375</c:v>
                </c:pt>
                <c:pt idx="49282">
                  <c:v>125.33854166666666</c:v>
                </c:pt>
                <c:pt idx="49283">
                  <c:v>125.34114583333334</c:v>
                </c:pt>
                <c:pt idx="49284">
                  <c:v>125.34375</c:v>
                </c:pt>
                <c:pt idx="49285">
                  <c:v>125.34635416666666</c:v>
                </c:pt>
                <c:pt idx="49286">
                  <c:v>125.34895833333334</c:v>
                </c:pt>
                <c:pt idx="49287">
                  <c:v>125.3515625</c:v>
                </c:pt>
                <c:pt idx="49288">
                  <c:v>125.35416666666666</c:v>
                </c:pt>
                <c:pt idx="49289">
                  <c:v>125.35677083333334</c:v>
                </c:pt>
                <c:pt idx="49290">
                  <c:v>125.359375</c:v>
                </c:pt>
                <c:pt idx="49291">
                  <c:v>125.36197916666666</c:v>
                </c:pt>
                <c:pt idx="49292">
                  <c:v>125.36458333333334</c:v>
                </c:pt>
                <c:pt idx="49293">
                  <c:v>125.3671875</c:v>
                </c:pt>
                <c:pt idx="49294">
                  <c:v>125.36979166666666</c:v>
                </c:pt>
                <c:pt idx="49295">
                  <c:v>125.37239583333334</c:v>
                </c:pt>
                <c:pt idx="49296">
                  <c:v>125.375</c:v>
                </c:pt>
                <c:pt idx="49297">
                  <c:v>125.37760416666666</c:v>
                </c:pt>
                <c:pt idx="49298">
                  <c:v>125.38020833333334</c:v>
                </c:pt>
                <c:pt idx="49299">
                  <c:v>125.3828125</c:v>
                </c:pt>
                <c:pt idx="49300">
                  <c:v>125.38541666666666</c:v>
                </c:pt>
                <c:pt idx="49301">
                  <c:v>125.38802083333334</c:v>
                </c:pt>
                <c:pt idx="49302">
                  <c:v>125.390625</c:v>
                </c:pt>
                <c:pt idx="49303">
                  <c:v>125.39322916666666</c:v>
                </c:pt>
                <c:pt idx="49304">
                  <c:v>125.39583333333334</c:v>
                </c:pt>
                <c:pt idx="49305">
                  <c:v>125.3984375</c:v>
                </c:pt>
                <c:pt idx="49306">
                  <c:v>125.40104166666666</c:v>
                </c:pt>
                <c:pt idx="49307">
                  <c:v>125.40364583333334</c:v>
                </c:pt>
                <c:pt idx="49308">
                  <c:v>125.40625</c:v>
                </c:pt>
                <c:pt idx="49309">
                  <c:v>125.40885416666666</c:v>
                </c:pt>
                <c:pt idx="49310">
                  <c:v>125.41145833333334</c:v>
                </c:pt>
                <c:pt idx="49311">
                  <c:v>125.4140625</c:v>
                </c:pt>
                <c:pt idx="49312">
                  <c:v>125.41666666666666</c:v>
                </c:pt>
                <c:pt idx="49313">
                  <c:v>125.41927083333334</c:v>
                </c:pt>
                <c:pt idx="49314">
                  <c:v>125.421875</c:v>
                </c:pt>
                <c:pt idx="49315">
                  <c:v>125.42447916666666</c:v>
                </c:pt>
                <c:pt idx="49316">
                  <c:v>125.42708333333334</c:v>
                </c:pt>
                <c:pt idx="49317">
                  <c:v>125.4296875</c:v>
                </c:pt>
                <c:pt idx="49318">
                  <c:v>125.43229166666666</c:v>
                </c:pt>
                <c:pt idx="49319">
                  <c:v>125.43489583333334</c:v>
                </c:pt>
                <c:pt idx="49320">
                  <c:v>125.4375</c:v>
                </c:pt>
                <c:pt idx="49321">
                  <c:v>125.44010416666666</c:v>
                </c:pt>
                <c:pt idx="49322">
                  <c:v>125.44270833333334</c:v>
                </c:pt>
                <c:pt idx="49323">
                  <c:v>125.4453125</c:v>
                </c:pt>
                <c:pt idx="49324">
                  <c:v>125.44791666666666</c:v>
                </c:pt>
                <c:pt idx="49325">
                  <c:v>125.45052083333334</c:v>
                </c:pt>
                <c:pt idx="49326">
                  <c:v>125.453125</c:v>
                </c:pt>
                <c:pt idx="49327">
                  <c:v>125.45572916666666</c:v>
                </c:pt>
                <c:pt idx="49328">
                  <c:v>125.45833333333334</c:v>
                </c:pt>
                <c:pt idx="49329">
                  <c:v>125.4609375</c:v>
                </c:pt>
                <c:pt idx="49330">
                  <c:v>125.46354166666666</c:v>
                </c:pt>
                <c:pt idx="49331">
                  <c:v>125.46614583333334</c:v>
                </c:pt>
                <c:pt idx="49332">
                  <c:v>125.46875</c:v>
                </c:pt>
                <c:pt idx="49333">
                  <c:v>125.47135416666666</c:v>
                </c:pt>
                <c:pt idx="49334">
                  <c:v>125.47395833333334</c:v>
                </c:pt>
                <c:pt idx="49335">
                  <c:v>125.4765625</c:v>
                </c:pt>
                <c:pt idx="49336">
                  <c:v>125.47916666666666</c:v>
                </c:pt>
                <c:pt idx="49337">
                  <c:v>125.48177083333334</c:v>
                </c:pt>
                <c:pt idx="49338">
                  <c:v>125.484375</c:v>
                </c:pt>
                <c:pt idx="49339">
                  <c:v>125.48697916666666</c:v>
                </c:pt>
                <c:pt idx="49340">
                  <c:v>125.48958333333334</c:v>
                </c:pt>
                <c:pt idx="49341">
                  <c:v>125.4921875</c:v>
                </c:pt>
                <c:pt idx="49342">
                  <c:v>125.49479166666666</c:v>
                </c:pt>
                <c:pt idx="49343">
                  <c:v>125.49739583333334</c:v>
                </c:pt>
                <c:pt idx="49344">
                  <c:v>125.5</c:v>
                </c:pt>
                <c:pt idx="49345">
                  <c:v>125.50260416666666</c:v>
                </c:pt>
                <c:pt idx="49346">
                  <c:v>125.50520833333334</c:v>
                </c:pt>
                <c:pt idx="49347">
                  <c:v>125.5078125</c:v>
                </c:pt>
                <c:pt idx="49348">
                  <c:v>125.51041666666666</c:v>
                </c:pt>
                <c:pt idx="49349">
                  <c:v>125.51302083333334</c:v>
                </c:pt>
                <c:pt idx="49350">
                  <c:v>125.515625</c:v>
                </c:pt>
                <c:pt idx="49351">
                  <c:v>125.51822916666666</c:v>
                </c:pt>
                <c:pt idx="49352">
                  <c:v>125.52083333333334</c:v>
                </c:pt>
                <c:pt idx="49353">
                  <c:v>125.5234375</c:v>
                </c:pt>
                <c:pt idx="49354">
                  <c:v>125.52604166666666</c:v>
                </c:pt>
                <c:pt idx="49355">
                  <c:v>125.52864583333334</c:v>
                </c:pt>
                <c:pt idx="49356">
                  <c:v>125.53125</c:v>
                </c:pt>
                <c:pt idx="49357">
                  <c:v>125.53385416666666</c:v>
                </c:pt>
                <c:pt idx="49358">
                  <c:v>125.53645833333334</c:v>
                </c:pt>
                <c:pt idx="49359">
                  <c:v>125.5390625</c:v>
                </c:pt>
                <c:pt idx="49360">
                  <c:v>125.54166666666666</c:v>
                </c:pt>
                <c:pt idx="49361">
                  <c:v>125.54427083333334</c:v>
                </c:pt>
                <c:pt idx="49362">
                  <c:v>125.546875</c:v>
                </c:pt>
                <c:pt idx="49363">
                  <c:v>125.54947916666666</c:v>
                </c:pt>
                <c:pt idx="49364">
                  <c:v>125.55208333333334</c:v>
                </c:pt>
                <c:pt idx="49365">
                  <c:v>125.5546875</c:v>
                </c:pt>
                <c:pt idx="49366">
                  <c:v>125.55729166666666</c:v>
                </c:pt>
                <c:pt idx="49367">
                  <c:v>125.55989583333334</c:v>
                </c:pt>
                <c:pt idx="49368">
                  <c:v>125.5625</c:v>
                </c:pt>
                <c:pt idx="49369">
                  <c:v>125.56510416666666</c:v>
                </c:pt>
                <c:pt idx="49370">
                  <c:v>125.56770833333334</c:v>
                </c:pt>
                <c:pt idx="49371">
                  <c:v>125.5703125</c:v>
                </c:pt>
                <c:pt idx="49372">
                  <c:v>125.57291666666666</c:v>
                </c:pt>
                <c:pt idx="49373">
                  <c:v>125.57552083333334</c:v>
                </c:pt>
                <c:pt idx="49374">
                  <c:v>125.578125</c:v>
                </c:pt>
                <c:pt idx="49375">
                  <c:v>125.58072916666666</c:v>
                </c:pt>
                <c:pt idx="49376">
                  <c:v>125.58333333333334</c:v>
                </c:pt>
                <c:pt idx="49377">
                  <c:v>125.5859375</c:v>
                </c:pt>
                <c:pt idx="49378">
                  <c:v>125.58854166666666</c:v>
                </c:pt>
                <c:pt idx="49379">
                  <c:v>125.59114583333334</c:v>
                </c:pt>
                <c:pt idx="49380">
                  <c:v>125.59375</c:v>
                </c:pt>
                <c:pt idx="49381">
                  <c:v>125.59635416666666</c:v>
                </c:pt>
                <c:pt idx="49382">
                  <c:v>125.59895833333334</c:v>
                </c:pt>
                <c:pt idx="49383">
                  <c:v>125.6015625</c:v>
                </c:pt>
                <c:pt idx="49384">
                  <c:v>125.60416666666666</c:v>
                </c:pt>
                <c:pt idx="49385">
                  <c:v>125.60677083333334</c:v>
                </c:pt>
                <c:pt idx="49386">
                  <c:v>125.609375</c:v>
                </c:pt>
                <c:pt idx="49387">
                  <c:v>125.61197916666666</c:v>
                </c:pt>
                <c:pt idx="49388">
                  <c:v>125.61458333333334</c:v>
                </c:pt>
                <c:pt idx="49389">
                  <c:v>125.6171875</c:v>
                </c:pt>
                <c:pt idx="49390">
                  <c:v>125.61979166666666</c:v>
                </c:pt>
                <c:pt idx="49391">
                  <c:v>125.62239583333334</c:v>
                </c:pt>
                <c:pt idx="49392">
                  <c:v>125.625</c:v>
                </c:pt>
                <c:pt idx="49393">
                  <c:v>125.62760416666666</c:v>
                </c:pt>
                <c:pt idx="49394">
                  <c:v>125.63020833333334</c:v>
                </c:pt>
                <c:pt idx="49395">
                  <c:v>125.6328125</c:v>
                </c:pt>
                <c:pt idx="49396">
                  <c:v>125.63541666666666</c:v>
                </c:pt>
                <c:pt idx="49397">
                  <c:v>125.63802083333334</c:v>
                </c:pt>
                <c:pt idx="49398">
                  <c:v>125.640625</c:v>
                </c:pt>
                <c:pt idx="49399">
                  <c:v>125.64322916666666</c:v>
                </c:pt>
                <c:pt idx="49400">
                  <c:v>125.64583333333334</c:v>
                </c:pt>
                <c:pt idx="49401">
                  <c:v>125.6484375</c:v>
                </c:pt>
                <c:pt idx="49402">
                  <c:v>125.65104166666666</c:v>
                </c:pt>
                <c:pt idx="49403">
                  <c:v>125.65364583333334</c:v>
                </c:pt>
                <c:pt idx="49404">
                  <c:v>125.65625</c:v>
                </c:pt>
                <c:pt idx="49405">
                  <c:v>125.65885416666666</c:v>
                </c:pt>
                <c:pt idx="49406">
                  <c:v>125.66145833333334</c:v>
                </c:pt>
                <c:pt idx="49407">
                  <c:v>125.6640625</c:v>
                </c:pt>
                <c:pt idx="49408">
                  <c:v>125.66666666666666</c:v>
                </c:pt>
                <c:pt idx="49409">
                  <c:v>125.66927083333334</c:v>
                </c:pt>
                <c:pt idx="49410">
                  <c:v>125.671875</c:v>
                </c:pt>
                <c:pt idx="49411">
                  <c:v>125.67447916666666</c:v>
                </c:pt>
                <c:pt idx="49412">
                  <c:v>125.67708333333334</c:v>
                </c:pt>
                <c:pt idx="49413">
                  <c:v>125.6796875</c:v>
                </c:pt>
                <c:pt idx="49414">
                  <c:v>125.68229166666666</c:v>
                </c:pt>
                <c:pt idx="49415">
                  <c:v>125.68489583333334</c:v>
                </c:pt>
                <c:pt idx="49416">
                  <c:v>125.6875</c:v>
                </c:pt>
                <c:pt idx="49417">
                  <c:v>125.69010416666666</c:v>
                </c:pt>
                <c:pt idx="49418">
                  <c:v>125.69270833333334</c:v>
                </c:pt>
                <c:pt idx="49419">
                  <c:v>125.6953125</c:v>
                </c:pt>
                <c:pt idx="49420">
                  <c:v>125.69791666666666</c:v>
                </c:pt>
                <c:pt idx="49421">
                  <c:v>125.70052083333334</c:v>
                </c:pt>
                <c:pt idx="49422">
                  <c:v>125.703125</c:v>
                </c:pt>
                <c:pt idx="49423">
                  <c:v>125.70572916666666</c:v>
                </c:pt>
                <c:pt idx="49424">
                  <c:v>125.70833333333334</c:v>
                </c:pt>
                <c:pt idx="49425">
                  <c:v>125.7109375</c:v>
                </c:pt>
                <c:pt idx="49426">
                  <c:v>125.71354166666666</c:v>
                </c:pt>
                <c:pt idx="49427">
                  <c:v>125.71614583333334</c:v>
                </c:pt>
                <c:pt idx="49428">
                  <c:v>125.71875</c:v>
                </c:pt>
                <c:pt idx="49429">
                  <c:v>125.72135416666666</c:v>
                </c:pt>
                <c:pt idx="49430">
                  <c:v>125.72395833333334</c:v>
                </c:pt>
                <c:pt idx="49431">
                  <c:v>125.7265625</c:v>
                </c:pt>
                <c:pt idx="49432">
                  <c:v>125.72916666666666</c:v>
                </c:pt>
                <c:pt idx="49433">
                  <c:v>125.73177083333334</c:v>
                </c:pt>
                <c:pt idx="49434">
                  <c:v>125.734375</c:v>
                </c:pt>
                <c:pt idx="49435">
                  <c:v>125.73697916666666</c:v>
                </c:pt>
                <c:pt idx="49436">
                  <c:v>125.73958333333334</c:v>
                </c:pt>
                <c:pt idx="49437">
                  <c:v>125.7421875</c:v>
                </c:pt>
                <c:pt idx="49438">
                  <c:v>125.74479166666666</c:v>
                </c:pt>
                <c:pt idx="49439">
                  <c:v>125.74739583333334</c:v>
                </c:pt>
                <c:pt idx="49440">
                  <c:v>125.75</c:v>
                </c:pt>
                <c:pt idx="49441">
                  <c:v>125.75260416666666</c:v>
                </c:pt>
                <c:pt idx="49442">
                  <c:v>125.75520833333334</c:v>
                </c:pt>
                <c:pt idx="49443">
                  <c:v>125.7578125</c:v>
                </c:pt>
                <c:pt idx="49444">
                  <c:v>125.76041666666666</c:v>
                </c:pt>
                <c:pt idx="49445">
                  <c:v>125.76302083333334</c:v>
                </c:pt>
                <c:pt idx="49446">
                  <c:v>125.765625</c:v>
                </c:pt>
                <c:pt idx="49447">
                  <c:v>125.76822916666666</c:v>
                </c:pt>
                <c:pt idx="49448">
                  <c:v>125.77083333333334</c:v>
                </c:pt>
                <c:pt idx="49449">
                  <c:v>125.7734375</c:v>
                </c:pt>
                <c:pt idx="49450">
                  <c:v>125.77604166666666</c:v>
                </c:pt>
                <c:pt idx="49451">
                  <c:v>125.77864583333334</c:v>
                </c:pt>
                <c:pt idx="49452">
                  <c:v>125.78125</c:v>
                </c:pt>
                <c:pt idx="49453">
                  <c:v>125.78385416666666</c:v>
                </c:pt>
                <c:pt idx="49454">
                  <c:v>125.78645833333334</c:v>
                </c:pt>
                <c:pt idx="49455">
                  <c:v>125.7890625</c:v>
                </c:pt>
                <c:pt idx="49456">
                  <c:v>125.79166666666666</c:v>
                </c:pt>
                <c:pt idx="49457">
                  <c:v>125.79427083333334</c:v>
                </c:pt>
                <c:pt idx="49458">
                  <c:v>125.796875</c:v>
                </c:pt>
                <c:pt idx="49459">
                  <c:v>125.79947916666666</c:v>
                </c:pt>
                <c:pt idx="49460">
                  <c:v>125.80208333333334</c:v>
                </c:pt>
                <c:pt idx="49461">
                  <c:v>125.8046875</c:v>
                </c:pt>
                <c:pt idx="49462">
                  <c:v>125.80729166666666</c:v>
                </c:pt>
                <c:pt idx="49463">
                  <c:v>125.80989583333334</c:v>
                </c:pt>
                <c:pt idx="49464">
                  <c:v>125.8125</c:v>
                </c:pt>
                <c:pt idx="49465">
                  <c:v>125.81510416666666</c:v>
                </c:pt>
                <c:pt idx="49466">
                  <c:v>125.81770833333334</c:v>
                </c:pt>
                <c:pt idx="49467">
                  <c:v>125.8203125</c:v>
                </c:pt>
                <c:pt idx="49468">
                  <c:v>125.82291666666666</c:v>
                </c:pt>
                <c:pt idx="49469">
                  <c:v>125.82552083333334</c:v>
                </c:pt>
                <c:pt idx="49470">
                  <c:v>125.828125</c:v>
                </c:pt>
                <c:pt idx="49471">
                  <c:v>125.83072916666666</c:v>
                </c:pt>
                <c:pt idx="49472">
                  <c:v>125.83333333333334</c:v>
                </c:pt>
                <c:pt idx="49473">
                  <c:v>125.8359375</c:v>
                </c:pt>
                <c:pt idx="49474">
                  <c:v>125.83854166666666</c:v>
                </c:pt>
                <c:pt idx="49475">
                  <c:v>125.84114583333334</c:v>
                </c:pt>
                <c:pt idx="49476">
                  <c:v>125.84375</c:v>
                </c:pt>
                <c:pt idx="49477">
                  <c:v>125.84635416666666</c:v>
                </c:pt>
                <c:pt idx="49478">
                  <c:v>125.84895833333334</c:v>
                </c:pt>
                <c:pt idx="49479">
                  <c:v>125.8515625</c:v>
                </c:pt>
                <c:pt idx="49480">
                  <c:v>125.85416666666666</c:v>
                </c:pt>
                <c:pt idx="49481">
                  <c:v>125.85677083333334</c:v>
                </c:pt>
                <c:pt idx="49482">
                  <c:v>125.859375</c:v>
                </c:pt>
                <c:pt idx="49483">
                  <c:v>125.86197916666666</c:v>
                </c:pt>
                <c:pt idx="49484">
                  <c:v>125.86458333333334</c:v>
                </c:pt>
                <c:pt idx="49485">
                  <c:v>125.8671875</c:v>
                </c:pt>
                <c:pt idx="49486">
                  <c:v>125.86979166666666</c:v>
                </c:pt>
                <c:pt idx="49487">
                  <c:v>125.87239583333334</c:v>
                </c:pt>
                <c:pt idx="49488">
                  <c:v>125.875</c:v>
                </c:pt>
                <c:pt idx="49489">
                  <c:v>125.87760416666666</c:v>
                </c:pt>
                <c:pt idx="49490">
                  <c:v>125.88020833333334</c:v>
                </c:pt>
                <c:pt idx="49491">
                  <c:v>125.8828125</c:v>
                </c:pt>
                <c:pt idx="49492">
                  <c:v>125.88541666666666</c:v>
                </c:pt>
                <c:pt idx="49493">
                  <c:v>125.88802083333334</c:v>
                </c:pt>
                <c:pt idx="49494">
                  <c:v>125.890625</c:v>
                </c:pt>
                <c:pt idx="49495">
                  <c:v>125.89322916666666</c:v>
                </c:pt>
                <c:pt idx="49496">
                  <c:v>125.89583333333334</c:v>
                </c:pt>
                <c:pt idx="49497">
                  <c:v>125.8984375</c:v>
                </c:pt>
                <c:pt idx="49498">
                  <c:v>125.90104166666666</c:v>
                </c:pt>
                <c:pt idx="49499">
                  <c:v>125.90364583333334</c:v>
                </c:pt>
                <c:pt idx="49500">
                  <c:v>125.90625</c:v>
                </c:pt>
                <c:pt idx="49501">
                  <c:v>125.90885416666666</c:v>
                </c:pt>
                <c:pt idx="49502">
                  <c:v>125.91145833333334</c:v>
                </c:pt>
                <c:pt idx="49503">
                  <c:v>125.9140625</c:v>
                </c:pt>
                <c:pt idx="49504">
                  <c:v>125.91666666666666</c:v>
                </c:pt>
                <c:pt idx="49505">
                  <c:v>125.91927083333334</c:v>
                </c:pt>
                <c:pt idx="49506">
                  <c:v>125.921875</c:v>
                </c:pt>
                <c:pt idx="49507">
                  <c:v>125.92447916666666</c:v>
                </c:pt>
                <c:pt idx="49508">
                  <c:v>125.92708333333334</c:v>
                </c:pt>
                <c:pt idx="49509">
                  <c:v>125.9296875</c:v>
                </c:pt>
                <c:pt idx="49510">
                  <c:v>125.93229166666666</c:v>
                </c:pt>
                <c:pt idx="49511">
                  <c:v>125.93489583333334</c:v>
                </c:pt>
                <c:pt idx="49512">
                  <c:v>125.9375</c:v>
                </c:pt>
                <c:pt idx="49513">
                  <c:v>125.94010416666666</c:v>
                </c:pt>
                <c:pt idx="49514">
                  <c:v>125.94270833333334</c:v>
                </c:pt>
                <c:pt idx="49515">
                  <c:v>125.9453125</c:v>
                </c:pt>
                <c:pt idx="49516">
                  <c:v>125.94791666666666</c:v>
                </c:pt>
                <c:pt idx="49517">
                  <c:v>125.95052083333334</c:v>
                </c:pt>
                <c:pt idx="49518">
                  <c:v>125.953125</c:v>
                </c:pt>
                <c:pt idx="49519">
                  <c:v>125.95572916666666</c:v>
                </c:pt>
                <c:pt idx="49520">
                  <c:v>125.95833333333334</c:v>
                </c:pt>
                <c:pt idx="49521">
                  <c:v>125.9609375</c:v>
                </c:pt>
                <c:pt idx="49522">
                  <c:v>125.96354166666666</c:v>
                </c:pt>
                <c:pt idx="49523">
                  <c:v>125.96614583333334</c:v>
                </c:pt>
                <c:pt idx="49524">
                  <c:v>125.96875</c:v>
                </c:pt>
                <c:pt idx="49525">
                  <c:v>125.97135416666666</c:v>
                </c:pt>
                <c:pt idx="49526">
                  <c:v>125.97395833333334</c:v>
                </c:pt>
                <c:pt idx="49527">
                  <c:v>125.9765625</c:v>
                </c:pt>
                <c:pt idx="49528">
                  <c:v>125.97916666666666</c:v>
                </c:pt>
                <c:pt idx="49529">
                  <c:v>125.98177083333334</c:v>
                </c:pt>
                <c:pt idx="49530">
                  <c:v>125.984375</c:v>
                </c:pt>
                <c:pt idx="49531">
                  <c:v>125.98697916666666</c:v>
                </c:pt>
                <c:pt idx="49532">
                  <c:v>125.98958333333334</c:v>
                </c:pt>
                <c:pt idx="49533">
                  <c:v>125.9921875</c:v>
                </c:pt>
                <c:pt idx="49534">
                  <c:v>125.99479166666666</c:v>
                </c:pt>
                <c:pt idx="49535">
                  <c:v>125.99739583333334</c:v>
                </c:pt>
                <c:pt idx="49536">
                  <c:v>126</c:v>
                </c:pt>
                <c:pt idx="49537">
                  <c:v>126.00260416666666</c:v>
                </c:pt>
                <c:pt idx="49538">
                  <c:v>126.00520833333334</c:v>
                </c:pt>
                <c:pt idx="49539">
                  <c:v>126.0078125</c:v>
                </c:pt>
                <c:pt idx="49540">
                  <c:v>126.01041666666666</c:v>
                </c:pt>
                <c:pt idx="49541">
                  <c:v>126.01302083333334</c:v>
                </c:pt>
                <c:pt idx="49542">
                  <c:v>126.015625</c:v>
                </c:pt>
                <c:pt idx="49543">
                  <c:v>126.01822916666666</c:v>
                </c:pt>
                <c:pt idx="49544">
                  <c:v>126.02083333333334</c:v>
                </c:pt>
                <c:pt idx="49545">
                  <c:v>126.0234375</c:v>
                </c:pt>
                <c:pt idx="49546">
                  <c:v>126.02604166666666</c:v>
                </c:pt>
                <c:pt idx="49547">
                  <c:v>126.02864583333334</c:v>
                </c:pt>
                <c:pt idx="49548">
                  <c:v>126.03125</c:v>
                </c:pt>
                <c:pt idx="49549">
                  <c:v>126.03385416666666</c:v>
                </c:pt>
                <c:pt idx="49550">
                  <c:v>126.03645833333334</c:v>
                </c:pt>
                <c:pt idx="49551">
                  <c:v>126.0390625</c:v>
                </c:pt>
                <c:pt idx="49552">
                  <c:v>126.04166666666666</c:v>
                </c:pt>
                <c:pt idx="49553">
                  <c:v>126.04427083333334</c:v>
                </c:pt>
                <c:pt idx="49554">
                  <c:v>126.046875</c:v>
                </c:pt>
                <c:pt idx="49555">
                  <c:v>126.04947916666666</c:v>
                </c:pt>
                <c:pt idx="49556">
                  <c:v>126.05208333333334</c:v>
                </c:pt>
                <c:pt idx="49557">
                  <c:v>126.0546875</c:v>
                </c:pt>
                <c:pt idx="49558">
                  <c:v>126.05729166666666</c:v>
                </c:pt>
                <c:pt idx="49559">
                  <c:v>126.05989583333334</c:v>
                </c:pt>
                <c:pt idx="49560">
                  <c:v>126.0625</c:v>
                </c:pt>
                <c:pt idx="49561">
                  <c:v>126.06510416666666</c:v>
                </c:pt>
                <c:pt idx="49562">
                  <c:v>126.06770833333334</c:v>
                </c:pt>
                <c:pt idx="49563">
                  <c:v>126.0703125</c:v>
                </c:pt>
                <c:pt idx="49564">
                  <c:v>126.07291666666666</c:v>
                </c:pt>
                <c:pt idx="49565">
                  <c:v>126.07552083333334</c:v>
                </c:pt>
                <c:pt idx="49566">
                  <c:v>126.078125</c:v>
                </c:pt>
                <c:pt idx="49567">
                  <c:v>126.08072916666666</c:v>
                </c:pt>
                <c:pt idx="49568">
                  <c:v>126.08333333333334</c:v>
                </c:pt>
                <c:pt idx="49569">
                  <c:v>126.0859375</c:v>
                </c:pt>
                <c:pt idx="49570">
                  <c:v>126.08854166666666</c:v>
                </c:pt>
                <c:pt idx="49571">
                  <c:v>126.09114583333334</c:v>
                </c:pt>
                <c:pt idx="49572">
                  <c:v>126.09375</c:v>
                </c:pt>
                <c:pt idx="49573">
                  <c:v>126.09635416666666</c:v>
                </c:pt>
                <c:pt idx="49574">
                  <c:v>126.09895833333334</c:v>
                </c:pt>
                <c:pt idx="49575">
                  <c:v>126.1015625</c:v>
                </c:pt>
                <c:pt idx="49576">
                  <c:v>126.10416666666666</c:v>
                </c:pt>
                <c:pt idx="49577">
                  <c:v>126.10677083333334</c:v>
                </c:pt>
                <c:pt idx="49578">
                  <c:v>126.109375</c:v>
                </c:pt>
                <c:pt idx="49579">
                  <c:v>126.11197916666666</c:v>
                </c:pt>
                <c:pt idx="49580">
                  <c:v>126.11458333333334</c:v>
                </c:pt>
                <c:pt idx="49581">
                  <c:v>126.1171875</c:v>
                </c:pt>
                <c:pt idx="49582">
                  <c:v>126.11979166666666</c:v>
                </c:pt>
                <c:pt idx="49583">
                  <c:v>126.12239583333334</c:v>
                </c:pt>
                <c:pt idx="49584">
                  <c:v>126.125</c:v>
                </c:pt>
                <c:pt idx="49585">
                  <c:v>126.12760416666666</c:v>
                </c:pt>
                <c:pt idx="49586">
                  <c:v>126.13020833333334</c:v>
                </c:pt>
                <c:pt idx="49587">
                  <c:v>126.1328125</c:v>
                </c:pt>
                <c:pt idx="49588">
                  <c:v>126.13541666666666</c:v>
                </c:pt>
                <c:pt idx="49589">
                  <c:v>126.13802083333334</c:v>
                </c:pt>
                <c:pt idx="49590">
                  <c:v>126.140625</c:v>
                </c:pt>
                <c:pt idx="49591">
                  <c:v>126.14322916666666</c:v>
                </c:pt>
                <c:pt idx="49592">
                  <c:v>126.14583333333334</c:v>
                </c:pt>
                <c:pt idx="49593">
                  <c:v>126.1484375</c:v>
                </c:pt>
                <c:pt idx="49594">
                  <c:v>126.15104166666666</c:v>
                </c:pt>
                <c:pt idx="49595">
                  <c:v>126.15364583333334</c:v>
                </c:pt>
                <c:pt idx="49596">
                  <c:v>126.15625</c:v>
                </c:pt>
                <c:pt idx="49597">
                  <c:v>126.15885416666666</c:v>
                </c:pt>
                <c:pt idx="49598">
                  <c:v>126.16145833333334</c:v>
                </c:pt>
                <c:pt idx="49599">
                  <c:v>126.1640625</c:v>
                </c:pt>
                <c:pt idx="49600">
                  <c:v>126.16666666666666</c:v>
                </c:pt>
                <c:pt idx="49601">
                  <c:v>126.16927083333334</c:v>
                </c:pt>
                <c:pt idx="49602">
                  <c:v>126.171875</c:v>
                </c:pt>
                <c:pt idx="49603">
                  <c:v>126.17447916666666</c:v>
                </c:pt>
                <c:pt idx="49604">
                  <c:v>126.17708333333334</c:v>
                </c:pt>
                <c:pt idx="49605">
                  <c:v>126.1796875</c:v>
                </c:pt>
                <c:pt idx="49606">
                  <c:v>126.18229166666666</c:v>
                </c:pt>
                <c:pt idx="49607">
                  <c:v>126.18489583333334</c:v>
                </c:pt>
                <c:pt idx="49608">
                  <c:v>126.1875</c:v>
                </c:pt>
                <c:pt idx="49609">
                  <c:v>126.19010416666666</c:v>
                </c:pt>
                <c:pt idx="49610">
                  <c:v>126.19270833333334</c:v>
                </c:pt>
                <c:pt idx="49611">
                  <c:v>126.1953125</c:v>
                </c:pt>
                <c:pt idx="49612">
                  <c:v>126.19791666666666</c:v>
                </c:pt>
                <c:pt idx="49613">
                  <c:v>126.20052083333334</c:v>
                </c:pt>
                <c:pt idx="49614">
                  <c:v>126.203125</c:v>
                </c:pt>
                <c:pt idx="49615">
                  <c:v>126.20572916666666</c:v>
                </c:pt>
                <c:pt idx="49616">
                  <c:v>126.20833333333334</c:v>
                </c:pt>
                <c:pt idx="49617">
                  <c:v>126.2109375</c:v>
                </c:pt>
                <c:pt idx="49618">
                  <c:v>126.21354166666666</c:v>
                </c:pt>
                <c:pt idx="49619">
                  <c:v>126.21614583333334</c:v>
                </c:pt>
                <c:pt idx="49620">
                  <c:v>126.21875</c:v>
                </c:pt>
                <c:pt idx="49621">
                  <c:v>126.22135416666666</c:v>
                </c:pt>
                <c:pt idx="49622">
                  <c:v>126.22395833333334</c:v>
                </c:pt>
                <c:pt idx="49623">
                  <c:v>126.2265625</c:v>
                </c:pt>
                <c:pt idx="49624">
                  <c:v>126.22916666666666</c:v>
                </c:pt>
                <c:pt idx="49625">
                  <c:v>126.23177083333334</c:v>
                </c:pt>
                <c:pt idx="49626">
                  <c:v>126.234375</c:v>
                </c:pt>
                <c:pt idx="49627">
                  <c:v>126.23697916666666</c:v>
                </c:pt>
                <c:pt idx="49628">
                  <c:v>126.23958333333334</c:v>
                </c:pt>
                <c:pt idx="49629">
                  <c:v>126.2421875</c:v>
                </c:pt>
                <c:pt idx="49630">
                  <c:v>126.24479166666666</c:v>
                </c:pt>
                <c:pt idx="49631">
                  <c:v>126.24739583333334</c:v>
                </c:pt>
                <c:pt idx="49632">
                  <c:v>126.25</c:v>
                </c:pt>
                <c:pt idx="49633">
                  <c:v>126.25260416666666</c:v>
                </c:pt>
                <c:pt idx="49634">
                  <c:v>126.25520833333334</c:v>
                </c:pt>
                <c:pt idx="49635">
                  <c:v>126.2578125</c:v>
                </c:pt>
                <c:pt idx="49636">
                  <c:v>126.26041666666666</c:v>
                </c:pt>
                <c:pt idx="49637">
                  <c:v>126.26302083333334</c:v>
                </c:pt>
                <c:pt idx="49638">
                  <c:v>126.265625</c:v>
                </c:pt>
                <c:pt idx="49639">
                  <c:v>126.26822916666666</c:v>
                </c:pt>
                <c:pt idx="49640">
                  <c:v>126.27083333333334</c:v>
                </c:pt>
                <c:pt idx="49641">
                  <c:v>126.2734375</c:v>
                </c:pt>
                <c:pt idx="49642">
                  <c:v>126.27604166666666</c:v>
                </c:pt>
                <c:pt idx="49643">
                  <c:v>126.27864583333334</c:v>
                </c:pt>
                <c:pt idx="49644">
                  <c:v>126.28125</c:v>
                </c:pt>
                <c:pt idx="49645">
                  <c:v>126.28385416666666</c:v>
                </c:pt>
                <c:pt idx="49646">
                  <c:v>126.28645833333334</c:v>
                </c:pt>
                <c:pt idx="49647">
                  <c:v>126.2890625</c:v>
                </c:pt>
                <c:pt idx="49648">
                  <c:v>126.29166666666666</c:v>
                </c:pt>
                <c:pt idx="49649">
                  <c:v>126.29427083333334</c:v>
                </c:pt>
                <c:pt idx="49650">
                  <c:v>126.296875</c:v>
                </c:pt>
                <c:pt idx="49651">
                  <c:v>126.29947916666666</c:v>
                </c:pt>
                <c:pt idx="49652">
                  <c:v>126.30208333333334</c:v>
                </c:pt>
                <c:pt idx="49653">
                  <c:v>126.3046875</c:v>
                </c:pt>
                <c:pt idx="49654">
                  <c:v>126.30729166666666</c:v>
                </c:pt>
                <c:pt idx="49655">
                  <c:v>126.30989583333334</c:v>
                </c:pt>
                <c:pt idx="49656">
                  <c:v>126.3125</c:v>
                </c:pt>
                <c:pt idx="49657">
                  <c:v>126.31510416666666</c:v>
                </c:pt>
                <c:pt idx="49658">
                  <c:v>126.31770833333334</c:v>
                </c:pt>
                <c:pt idx="49659">
                  <c:v>126.3203125</c:v>
                </c:pt>
                <c:pt idx="49660">
                  <c:v>126.32291666666666</c:v>
                </c:pt>
                <c:pt idx="49661">
                  <c:v>126.32552083333334</c:v>
                </c:pt>
                <c:pt idx="49662">
                  <c:v>126.328125</c:v>
                </c:pt>
                <c:pt idx="49663">
                  <c:v>126.33072916666666</c:v>
                </c:pt>
                <c:pt idx="49664">
                  <c:v>126.33333333333334</c:v>
                </c:pt>
                <c:pt idx="49665">
                  <c:v>126.3359375</c:v>
                </c:pt>
                <c:pt idx="49666">
                  <c:v>126.33854166666666</c:v>
                </c:pt>
                <c:pt idx="49667">
                  <c:v>126.34114583333334</c:v>
                </c:pt>
                <c:pt idx="49668">
                  <c:v>126.34375</c:v>
                </c:pt>
                <c:pt idx="49669">
                  <c:v>126.34635416666666</c:v>
                </c:pt>
                <c:pt idx="49670">
                  <c:v>126.34895833333334</c:v>
                </c:pt>
                <c:pt idx="49671">
                  <c:v>126.3515625</c:v>
                </c:pt>
                <c:pt idx="49672">
                  <c:v>126.35416666666666</c:v>
                </c:pt>
                <c:pt idx="49673">
                  <c:v>126.35677083333334</c:v>
                </c:pt>
                <c:pt idx="49674">
                  <c:v>126.359375</c:v>
                </c:pt>
                <c:pt idx="49675">
                  <c:v>126.36197916666666</c:v>
                </c:pt>
                <c:pt idx="49676">
                  <c:v>126.36458333333334</c:v>
                </c:pt>
                <c:pt idx="49677">
                  <c:v>126.3671875</c:v>
                </c:pt>
                <c:pt idx="49678">
                  <c:v>126.36979166666666</c:v>
                </c:pt>
                <c:pt idx="49679">
                  <c:v>126.37239583333334</c:v>
                </c:pt>
                <c:pt idx="49680">
                  <c:v>126.375</c:v>
                </c:pt>
                <c:pt idx="49681">
                  <c:v>126.37760416666666</c:v>
                </c:pt>
                <c:pt idx="49682">
                  <c:v>126.38020833333334</c:v>
                </c:pt>
                <c:pt idx="49683">
                  <c:v>126.3828125</c:v>
                </c:pt>
                <c:pt idx="49684">
                  <c:v>126.38541666666666</c:v>
                </c:pt>
                <c:pt idx="49685">
                  <c:v>126.38802083333334</c:v>
                </c:pt>
                <c:pt idx="49686">
                  <c:v>126.390625</c:v>
                </c:pt>
                <c:pt idx="49687">
                  <c:v>126.39322916666666</c:v>
                </c:pt>
                <c:pt idx="49688">
                  <c:v>126.39583333333334</c:v>
                </c:pt>
                <c:pt idx="49689">
                  <c:v>126.3984375</c:v>
                </c:pt>
                <c:pt idx="49690">
                  <c:v>126.40104166666666</c:v>
                </c:pt>
                <c:pt idx="49691">
                  <c:v>126.40364583333334</c:v>
                </c:pt>
                <c:pt idx="49692">
                  <c:v>126.40625</c:v>
                </c:pt>
                <c:pt idx="49693">
                  <c:v>126.40885416666666</c:v>
                </c:pt>
                <c:pt idx="49694">
                  <c:v>126.41145833333334</c:v>
                </c:pt>
                <c:pt idx="49695">
                  <c:v>126.4140625</c:v>
                </c:pt>
                <c:pt idx="49696">
                  <c:v>126.41666666666666</c:v>
                </c:pt>
                <c:pt idx="49697">
                  <c:v>126.41927083333334</c:v>
                </c:pt>
                <c:pt idx="49698">
                  <c:v>126.421875</c:v>
                </c:pt>
                <c:pt idx="49699">
                  <c:v>126.42447916666666</c:v>
                </c:pt>
                <c:pt idx="49700">
                  <c:v>126.42708333333334</c:v>
                </c:pt>
                <c:pt idx="49701">
                  <c:v>126.4296875</c:v>
                </c:pt>
                <c:pt idx="49702">
                  <c:v>126.43229166666666</c:v>
                </c:pt>
                <c:pt idx="49703">
                  <c:v>126.43489583333334</c:v>
                </c:pt>
                <c:pt idx="49704">
                  <c:v>126.4375</c:v>
                </c:pt>
                <c:pt idx="49705">
                  <c:v>126.44010416666666</c:v>
                </c:pt>
                <c:pt idx="49706">
                  <c:v>126.44270833333334</c:v>
                </c:pt>
                <c:pt idx="49707">
                  <c:v>126.4453125</c:v>
                </c:pt>
                <c:pt idx="49708">
                  <c:v>126.44791666666666</c:v>
                </c:pt>
                <c:pt idx="49709">
                  <c:v>126.45052083333334</c:v>
                </c:pt>
                <c:pt idx="49710">
                  <c:v>126.453125</c:v>
                </c:pt>
                <c:pt idx="49711">
                  <c:v>126.45572916666666</c:v>
                </c:pt>
                <c:pt idx="49712">
                  <c:v>126.45833333333334</c:v>
                </c:pt>
                <c:pt idx="49713">
                  <c:v>126.4609375</c:v>
                </c:pt>
                <c:pt idx="49714">
                  <c:v>126.46354166666666</c:v>
                </c:pt>
                <c:pt idx="49715">
                  <c:v>126.46614583333334</c:v>
                </c:pt>
                <c:pt idx="49716">
                  <c:v>126.46875</c:v>
                </c:pt>
                <c:pt idx="49717">
                  <c:v>126.47135416666666</c:v>
                </c:pt>
                <c:pt idx="49718">
                  <c:v>126.47395833333334</c:v>
                </c:pt>
                <c:pt idx="49719">
                  <c:v>126.4765625</c:v>
                </c:pt>
                <c:pt idx="49720">
                  <c:v>126.47916666666666</c:v>
                </c:pt>
                <c:pt idx="49721">
                  <c:v>126.48177083333334</c:v>
                </c:pt>
                <c:pt idx="49722">
                  <c:v>126.484375</c:v>
                </c:pt>
                <c:pt idx="49723">
                  <c:v>126.48697916666666</c:v>
                </c:pt>
                <c:pt idx="49724">
                  <c:v>126.48958333333334</c:v>
                </c:pt>
                <c:pt idx="49725">
                  <c:v>126.4921875</c:v>
                </c:pt>
                <c:pt idx="49726">
                  <c:v>126.49479166666666</c:v>
                </c:pt>
                <c:pt idx="49727">
                  <c:v>126.49739583333334</c:v>
                </c:pt>
                <c:pt idx="49728">
                  <c:v>126.5</c:v>
                </c:pt>
                <c:pt idx="49729">
                  <c:v>126.50260416666666</c:v>
                </c:pt>
                <c:pt idx="49730">
                  <c:v>126.50520833333334</c:v>
                </c:pt>
                <c:pt idx="49731">
                  <c:v>126.5078125</c:v>
                </c:pt>
                <c:pt idx="49732">
                  <c:v>126.51041666666666</c:v>
                </c:pt>
                <c:pt idx="49733">
                  <c:v>126.51302083333334</c:v>
                </c:pt>
                <c:pt idx="49734">
                  <c:v>126.515625</c:v>
                </c:pt>
                <c:pt idx="49735">
                  <c:v>126.51822916666666</c:v>
                </c:pt>
                <c:pt idx="49736">
                  <c:v>126.52083333333334</c:v>
                </c:pt>
                <c:pt idx="49737">
                  <c:v>126.5234375</c:v>
                </c:pt>
                <c:pt idx="49738">
                  <c:v>126.52604166666666</c:v>
                </c:pt>
                <c:pt idx="49739">
                  <c:v>126.52864583333334</c:v>
                </c:pt>
                <c:pt idx="49740">
                  <c:v>126.53125</c:v>
                </c:pt>
                <c:pt idx="49741">
                  <c:v>126.53385416666666</c:v>
                </c:pt>
                <c:pt idx="49742">
                  <c:v>126.53645833333334</c:v>
                </c:pt>
                <c:pt idx="49743">
                  <c:v>126.5390625</c:v>
                </c:pt>
                <c:pt idx="49744">
                  <c:v>126.54166666666666</c:v>
                </c:pt>
                <c:pt idx="49745">
                  <c:v>126.54427083333334</c:v>
                </c:pt>
                <c:pt idx="49746">
                  <c:v>126.546875</c:v>
                </c:pt>
                <c:pt idx="49747">
                  <c:v>126.54947916666666</c:v>
                </c:pt>
                <c:pt idx="49748">
                  <c:v>126.55208333333334</c:v>
                </c:pt>
                <c:pt idx="49749">
                  <c:v>126.5546875</c:v>
                </c:pt>
                <c:pt idx="49750">
                  <c:v>126.55729166666666</c:v>
                </c:pt>
                <c:pt idx="49751">
                  <c:v>126.55989583333334</c:v>
                </c:pt>
                <c:pt idx="49752">
                  <c:v>126.5625</c:v>
                </c:pt>
                <c:pt idx="49753">
                  <c:v>126.56510416666666</c:v>
                </c:pt>
                <c:pt idx="49754">
                  <c:v>126.56770833333334</c:v>
                </c:pt>
                <c:pt idx="49755">
                  <c:v>126.5703125</c:v>
                </c:pt>
                <c:pt idx="49756">
                  <c:v>126.57291666666666</c:v>
                </c:pt>
                <c:pt idx="49757">
                  <c:v>126.57552083333334</c:v>
                </c:pt>
                <c:pt idx="49758">
                  <c:v>126.578125</c:v>
                </c:pt>
                <c:pt idx="49759">
                  <c:v>126.58072916666666</c:v>
                </c:pt>
                <c:pt idx="49760">
                  <c:v>126.58333333333334</c:v>
                </c:pt>
                <c:pt idx="49761">
                  <c:v>126.5859375</c:v>
                </c:pt>
                <c:pt idx="49762">
                  <c:v>126.58854166666666</c:v>
                </c:pt>
                <c:pt idx="49763">
                  <c:v>126.59114583333334</c:v>
                </c:pt>
                <c:pt idx="49764">
                  <c:v>126.59375</c:v>
                </c:pt>
                <c:pt idx="49765">
                  <c:v>126.59635416666666</c:v>
                </c:pt>
                <c:pt idx="49766">
                  <c:v>126.59895833333334</c:v>
                </c:pt>
                <c:pt idx="49767">
                  <c:v>126.6015625</c:v>
                </c:pt>
                <c:pt idx="49768">
                  <c:v>126.60416666666666</c:v>
                </c:pt>
                <c:pt idx="49769">
                  <c:v>126.60677083333334</c:v>
                </c:pt>
                <c:pt idx="49770">
                  <c:v>126.609375</c:v>
                </c:pt>
                <c:pt idx="49771">
                  <c:v>126.61197916666666</c:v>
                </c:pt>
                <c:pt idx="49772">
                  <c:v>126.61458333333334</c:v>
                </c:pt>
                <c:pt idx="49773">
                  <c:v>126.6171875</c:v>
                </c:pt>
                <c:pt idx="49774">
                  <c:v>126.61979166666666</c:v>
                </c:pt>
                <c:pt idx="49775">
                  <c:v>126.62239583333334</c:v>
                </c:pt>
                <c:pt idx="49776">
                  <c:v>126.625</c:v>
                </c:pt>
                <c:pt idx="49777">
                  <c:v>126.62760416666666</c:v>
                </c:pt>
                <c:pt idx="49778">
                  <c:v>126.63020833333334</c:v>
                </c:pt>
                <c:pt idx="49779">
                  <c:v>126.6328125</c:v>
                </c:pt>
                <c:pt idx="49780">
                  <c:v>126.63541666666666</c:v>
                </c:pt>
                <c:pt idx="49781">
                  <c:v>126.63802083333334</c:v>
                </c:pt>
                <c:pt idx="49782">
                  <c:v>126.640625</c:v>
                </c:pt>
                <c:pt idx="49783">
                  <c:v>126.64322916666666</c:v>
                </c:pt>
                <c:pt idx="49784">
                  <c:v>126.64583333333334</c:v>
                </c:pt>
                <c:pt idx="49785">
                  <c:v>126.6484375</c:v>
                </c:pt>
                <c:pt idx="49786">
                  <c:v>126.65104166666666</c:v>
                </c:pt>
                <c:pt idx="49787">
                  <c:v>126.65364583333334</c:v>
                </c:pt>
                <c:pt idx="49788">
                  <c:v>126.65625</c:v>
                </c:pt>
                <c:pt idx="49789">
                  <c:v>126.65885416666666</c:v>
                </c:pt>
                <c:pt idx="49790">
                  <c:v>126.66145833333334</c:v>
                </c:pt>
                <c:pt idx="49791">
                  <c:v>126.6640625</c:v>
                </c:pt>
                <c:pt idx="49792">
                  <c:v>126.66666666666666</c:v>
                </c:pt>
                <c:pt idx="49793">
                  <c:v>126.66927083333334</c:v>
                </c:pt>
                <c:pt idx="49794">
                  <c:v>126.671875</c:v>
                </c:pt>
                <c:pt idx="49795">
                  <c:v>126.67447916666666</c:v>
                </c:pt>
                <c:pt idx="49796">
                  <c:v>126.67708333333334</c:v>
                </c:pt>
                <c:pt idx="49797">
                  <c:v>126.6796875</c:v>
                </c:pt>
                <c:pt idx="49798">
                  <c:v>126.68229166666666</c:v>
                </c:pt>
                <c:pt idx="49799">
                  <c:v>126.68489583333334</c:v>
                </c:pt>
                <c:pt idx="49800">
                  <c:v>126.6875</c:v>
                </c:pt>
                <c:pt idx="49801">
                  <c:v>126.69010416666666</c:v>
                </c:pt>
                <c:pt idx="49802">
                  <c:v>126.69270833333334</c:v>
                </c:pt>
                <c:pt idx="49803">
                  <c:v>126.6953125</c:v>
                </c:pt>
                <c:pt idx="49804">
                  <c:v>126.69791666666666</c:v>
                </c:pt>
                <c:pt idx="49805">
                  <c:v>126.70052083333334</c:v>
                </c:pt>
                <c:pt idx="49806">
                  <c:v>126.703125</c:v>
                </c:pt>
                <c:pt idx="49807">
                  <c:v>126.70572916666666</c:v>
                </c:pt>
                <c:pt idx="49808">
                  <c:v>126.70833333333334</c:v>
                </c:pt>
                <c:pt idx="49809">
                  <c:v>126.7109375</c:v>
                </c:pt>
                <c:pt idx="49810">
                  <c:v>126.71354166666666</c:v>
                </c:pt>
                <c:pt idx="49811">
                  <c:v>126.71614583333334</c:v>
                </c:pt>
                <c:pt idx="49812">
                  <c:v>126.71875</c:v>
                </c:pt>
                <c:pt idx="49813">
                  <c:v>126.72135416666666</c:v>
                </c:pt>
                <c:pt idx="49814">
                  <c:v>126.72395833333334</c:v>
                </c:pt>
                <c:pt idx="49815">
                  <c:v>126.7265625</c:v>
                </c:pt>
                <c:pt idx="49816">
                  <c:v>126.72916666666666</c:v>
                </c:pt>
                <c:pt idx="49817">
                  <c:v>126.73177083333334</c:v>
                </c:pt>
                <c:pt idx="49818">
                  <c:v>126.734375</c:v>
                </c:pt>
                <c:pt idx="49819">
                  <c:v>126.73697916666666</c:v>
                </c:pt>
                <c:pt idx="49820">
                  <c:v>126.73958333333334</c:v>
                </c:pt>
                <c:pt idx="49821">
                  <c:v>126.7421875</c:v>
                </c:pt>
                <c:pt idx="49822">
                  <c:v>126.74479166666666</c:v>
                </c:pt>
                <c:pt idx="49823">
                  <c:v>126.74739583333334</c:v>
                </c:pt>
                <c:pt idx="49824">
                  <c:v>126.75</c:v>
                </c:pt>
                <c:pt idx="49825">
                  <c:v>126.75260416666666</c:v>
                </c:pt>
                <c:pt idx="49826">
                  <c:v>126.75520833333334</c:v>
                </c:pt>
                <c:pt idx="49827">
                  <c:v>126.7578125</c:v>
                </c:pt>
                <c:pt idx="49828">
                  <c:v>126.76041666666666</c:v>
                </c:pt>
                <c:pt idx="49829">
                  <c:v>126.76302083333334</c:v>
                </c:pt>
                <c:pt idx="49830">
                  <c:v>126.765625</c:v>
                </c:pt>
                <c:pt idx="49831">
                  <c:v>126.76822916666666</c:v>
                </c:pt>
                <c:pt idx="49832">
                  <c:v>126.77083333333334</c:v>
                </c:pt>
                <c:pt idx="49833">
                  <c:v>126.7734375</c:v>
                </c:pt>
                <c:pt idx="49834">
                  <c:v>126.77604166666666</c:v>
                </c:pt>
                <c:pt idx="49835">
                  <c:v>126.77864583333334</c:v>
                </c:pt>
                <c:pt idx="49836">
                  <c:v>126.78125</c:v>
                </c:pt>
                <c:pt idx="49837">
                  <c:v>126.78385416666666</c:v>
                </c:pt>
                <c:pt idx="49838">
                  <c:v>126.78645833333334</c:v>
                </c:pt>
                <c:pt idx="49839">
                  <c:v>126.7890625</c:v>
                </c:pt>
                <c:pt idx="49840">
                  <c:v>126.79166666666666</c:v>
                </c:pt>
                <c:pt idx="49841">
                  <c:v>126.79427083333334</c:v>
                </c:pt>
                <c:pt idx="49842">
                  <c:v>126.796875</c:v>
                </c:pt>
                <c:pt idx="49843">
                  <c:v>126.79947916666666</c:v>
                </c:pt>
                <c:pt idx="49844">
                  <c:v>126.80208333333334</c:v>
                </c:pt>
                <c:pt idx="49845">
                  <c:v>126.8046875</c:v>
                </c:pt>
                <c:pt idx="49846">
                  <c:v>126.80729166666666</c:v>
                </c:pt>
                <c:pt idx="49847">
                  <c:v>126.80989583333334</c:v>
                </c:pt>
                <c:pt idx="49848">
                  <c:v>126.8125</c:v>
                </c:pt>
                <c:pt idx="49849">
                  <c:v>126.81510416666666</c:v>
                </c:pt>
                <c:pt idx="49850">
                  <c:v>126.81770833333334</c:v>
                </c:pt>
                <c:pt idx="49851">
                  <c:v>126.8203125</c:v>
                </c:pt>
                <c:pt idx="49852">
                  <c:v>126.82291666666666</c:v>
                </c:pt>
                <c:pt idx="49853">
                  <c:v>126.82552083333334</c:v>
                </c:pt>
                <c:pt idx="49854">
                  <c:v>126.828125</c:v>
                </c:pt>
                <c:pt idx="49855">
                  <c:v>126.83072916666666</c:v>
                </c:pt>
                <c:pt idx="49856">
                  <c:v>126.83333333333334</c:v>
                </c:pt>
                <c:pt idx="49857">
                  <c:v>126.8359375</c:v>
                </c:pt>
                <c:pt idx="49858">
                  <c:v>126.83854166666666</c:v>
                </c:pt>
                <c:pt idx="49859">
                  <c:v>126.84114583333334</c:v>
                </c:pt>
                <c:pt idx="49860">
                  <c:v>126.84375</c:v>
                </c:pt>
                <c:pt idx="49861">
                  <c:v>126.84635416666666</c:v>
                </c:pt>
                <c:pt idx="49862">
                  <c:v>126.84895833333334</c:v>
                </c:pt>
                <c:pt idx="49863">
                  <c:v>126.8515625</c:v>
                </c:pt>
                <c:pt idx="49864">
                  <c:v>126.85416666666666</c:v>
                </c:pt>
                <c:pt idx="49865">
                  <c:v>126.85677083333334</c:v>
                </c:pt>
                <c:pt idx="49866">
                  <c:v>126.859375</c:v>
                </c:pt>
                <c:pt idx="49867">
                  <c:v>126.86197916666666</c:v>
                </c:pt>
                <c:pt idx="49868">
                  <c:v>126.86458333333334</c:v>
                </c:pt>
                <c:pt idx="49869">
                  <c:v>126.8671875</c:v>
                </c:pt>
                <c:pt idx="49870">
                  <c:v>126.86979166666666</c:v>
                </c:pt>
                <c:pt idx="49871">
                  <c:v>126.87239583333334</c:v>
                </c:pt>
                <c:pt idx="49872">
                  <c:v>126.875</c:v>
                </c:pt>
                <c:pt idx="49873">
                  <c:v>126.87760416666666</c:v>
                </c:pt>
                <c:pt idx="49874">
                  <c:v>126.88020833333334</c:v>
                </c:pt>
                <c:pt idx="49875">
                  <c:v>126.8828125</c:v>
                </c:pt>
                <c:pt idx="49876">
                  <c:v>126.88541666666666</c:v>
                </c:pt>
                <c:pt idx="49877">
                  <c:v>126.88802083333334</c:v>
                </c:pt>
                <c:pt idx="49878">
                  <c:v>126.890625</c:v>
                </c:pt>
                <c:pt idx="49879">
                  <c:v>126.89322916666666</c:v>
                </c:pt>
                <c:pt idx="49880">
                  <c:v>126.89583333333334</c:v>
                </c:pt>
                <c:pt idx="49881">
                  <c:v>126.8984375</c:v>
                </c:pt>
                <c:pt idx="49882">
                  <c:v>126.90104166666666</c:v>
                </c:pt>
                <c:pt idx="49883">
                  <c:v>126.90364583333334</c:v>
                </c:pt>
                <c:pt idx="49884">
                  <c:v>126.90625</c:v>
                </c:pt>
                <c:pt idx="49885">
                  <c:v>126.90885416666666</c:v>
                </c:pt>
                <c:pt idx="49886">
                  <c:v>126.91145833333334</c:v>
                </c:pt>
                <c:pt idx="49887">
                  <c:v>126.9140625</c:v>
                </c:pt>
                <c:pt idx="49888">
                  <c:v>126.91666666666666</c:v>
                </c:pt>
                <c:pt idx="49889">
                  <c:v>126.91927083333334</c:v>
                </c:pt>
                <c:pt idx="49890">
                  <c:v>126.921875</c:v>
                </c:pt>
                <c:pt idx="49891">
                  <c:v>126.92447916666666</c:v>
                </c:pt>
                <c:pt idx="49892">
                  <c:v>126.92708333333334</c:v>
                </c:pt>
                <c:pt idx="49893">
                  <c:v>126.9296875</c:v>
                </c:pt>
                <c:pt idx="49894">
                  <c:v>126.93229166666666</c:v>
                </c:pt>
                <c:pt idx="49895">
                  <c:v>126.93489583333334</c:v>
                </c:pt>
                <c:pt idx="49896">
                  <c:v>126.9375</c:v>
                </c:pt>
                <c:pt idx="49897">
                  <c:v>126.94010416666666</c:v>
                </c:pt>
                <c:pt idx="49898">
                  <c:v>126.94270833333334</c:v>
                </c:pt>
                <c:pt idx="49899">
                  <c:v>126.9453125</c:v>
                </c:pt>
                <c:pt idx="49900">
                  <c:v>126.94791666666666</c:v>
                </c:pt>
                <c:pt idx="49901">
                  <c:v>126.95052083333334</c:v>
                </c:pt>
                <c:pt idx="49902">
                  <c:v>126.953125</c:v>
                </c:pt>
                <c:pt idx="49903">
                  <c:v>126.95572916666666</c:v>
                </c:pt>
                <c:pt idx="49904">
                  <c:v>126.95833333333334</c:v>
                </c:pt>
                <c:pt idx="49905">
                  <c:v>126.9609375</c:v>
                </c:pt>
                <c:pt idx="49906">
                  <c:v>126.96354166666666</c:v>
                </c:pt>
                <c:pt idx="49907">
                  <c:v>126.96614583333334</c:v>
                </c:pt>
                <c:pt idx="49908">
                  <c:v>126.96875</c:v>
                </c:pt>
                <c:pt idx="49909">
                  <c:v>126.97135416666666</c:v>
                </c:pt>
                <c:pt idx="49910">
                  <c:v>126.97395833333334</c:v>
                </c:pt>
                <c:pt idx="49911">
                  <c:v>126.9765625</c:v>
                </c:pt>
                <c:pt idx="49912">
                  <c:v>126.97916666666666</c:v>
                </c:pt>
                <c:pt idx="49913">
                  <c:v>126.98177083333334</c:v>
                </c:pt>
                <c:pt idx="49914">
                  <c:v>126.984375</c:v>
                </c:pt>
                <c:pt idx="49915">
                  <c:v>126.98697916666666</c:v>
                </c:pt>
                <c:pt idx="49916">
                  <c:v>126.98958333333334</c:v>
                </c:pt>
                <c:pt idx="49917">
                  <c:v>126.9921875</c:v>
                </c:pt>
                <c:pt idx="49918">
                  <c:v>126.99479166666666</c:v>
                </c:pt>
                <c:pt idx="49919">
                  <c:v>126.99739583333334</c:v>
                </c:pt>
                <c:pt idx="49920">
                  <c:v>127</c:v>
                </c:pt>
                <c:pt idx="49921">
                  <c:v>127.00260416666666</c:v>
                </c:pt>
                <c:pt idx="49922">
                  <c:v>127.00520833333334</c:v>
                </c:pt>
                <c:pt idx="49923">
                  <c:v>127.0078125</c:v>
                </c:pt>
                <c:pt idx="49924">
                  <c:v>127.01041666666666</c:v>
                </c:pt>
                <c:pt idx="49925">
                  <c:v>127.01302083333334</c:v>
                </c:pt>
                <c:pt idx="49926">
                  <c:v>127.015625</c:v>
                </c:pt>
                <c:pt idx="49927">
                  <c:v>127.01822916666666</c:v>
                </c:pt>
                <c:pt idx="49928">
                  <c:v>127.02083333333334</c:v>
                </c:pt>
                <c:pt idx="49929">
                  <c:v>127.0234375</c:v>
                </c:pt>
                <c:pt idx="49930">
                  <c:v>127.02604166666666</c:v>
                </c:pt>
                <c:pt idx="49931">
                  <c:v>127.02864583333334</c:v>
                </c:pt>
                <c:pt idx="49932">
                  <c:v>127.03125</c:v>
                </c:pt>
                <c:pt idx="49933">
                  <c:v>127.03385416666666</c:v>
                </c:pt>
                <c:pt idx="49934">
                  <c:v>127.03645833333334</c:v>
                </c:pt>
                <c:pt idx="49935">
                  <c:v>127.0390625</c:v>
                </c:pt>
                <c:pt idx="49936">
                  <c:v>127.04166666666666</c:v>
                </c:pt>
                <c:pt idx="49937">
                  <c:v>127.04427083333334</c:v>
                </c:pt>
                <c:pt idx="49938">
                  <c:v>127.046875</c:v>
                </c:pt>
                <c:pt idx="49939">
                  <c:v>127.04947916666666</c:v>
                </c:pt>
                <c:pt idx="49940">
                  <c:v>127.05208333333334</c:v>
                </c:pt>
                <c:pt idx="49941">
                  <c:v>127.0546875</c:v>
                </c:pt>
                <c:pt idx="49942">
                  <c:v>127.05729166666666</c:v>
                </c:pt>
                <c:pt idx="49943">
                  <c:v>127.05989583333334</c:v>
                </c:pt>
                <c:pt idx="49944">
                  <c:v>127.0625</c:v>
                </c:pt>
                <c:pt idx="49945">
                  <c:v>127.06510416666666</c:v>
                </c:pt>
                <c:pt idx="49946">
                  <c:v>127.06770833333334</c:v>
                </c:pt>
                <c:pt idx="49947">
                  <c:v>127.0703125</c:v>
                </c:pt>
                <c:pt idx="49948">
                  <c:v>127.07291666666666</c:v>
                </c:pt>
                <c:pt idx="49949">
                  <c:v>127.07552083333334</c:v>
                </c:pt>
                <c:pt idx="49950">
                  <c:v>127.078125</c:v>
                </c:pt>
                <c:pt idx="49951">
                  <c:v>127.08072916666666</c:v>
                </c:pt>
                <c:pt idx="49952">
                  <c:v>127.08333333333334</c:v>
                </c:pt>
                <c:pt idx="49953">
                  <c:v>127.0859375</c:v>
                </c:pt>
                <c:pt idx="49954">
                  <c:v>127.08854166666666</c:v>
                </c:pt>
                <c:pt idx="49955">
                  <c:v>127.09114583333334</c:v>
                </c:pt>
                <c:pt idx="49956">
                  <c:v>127.09375</c:v>
                </c:pt>
                <c:pt idx="49957">
                  <c:v>127.09635416666666</c:v>
                </c:pt>
                <c:pt idx="49958">
                  <c:v>127.09895833333334</c:v>
                </c:pt>
                <c:pt idx="49959">
                  <c:v>127.1015625</c:v>
                </c:pt>
                <c:pt idx="49960">
                  <c:v>127.10416666666666</c:v>
                </c:pt>
                <c:pt idx="49961">
                  <c:v>127.10677083333334</c:v>
                </c:pt>
                <c:pt idx="49962">
                  <c:v>127.109375</c:v>
                </c:pt>
                <c:pt idx="49963">
                  <c:v>127.11197916666666</c:v>
                </c:pt>
                <c:pt idx="49964">
                  <c:v>127.11458333333334</c:v>
                </c:pt>
                <c:pt idx="49965">
                  <c:v>127.1171875</c:v>
                </c:pt>
                <c:pt idx="49966">
                  <c:v>127.11979166666666</c:v>
                </c:pt>
                <c:pt idx="49967">
                  <c:v>127.12239583333334</c:v>
                </c:pt>
                <c:pt idx="49968">
                  <c:v>127.125</c:v>
                </c:pt>
                <c:pt idx="49969">
                  <c:v>127.12760416666666</c:v>
                </c:pt>
                <c:pt idx="49970">
                  <c:v>127.13020833333334</c:v>
                </c:pt>
                <c:pt idx="49971">
                  <c:v>127.1328125</c:v>
                </c:pt>
                <c:pt idx="49972">
                  <c:v>127.13541666666666</c:v>
                </c:pt>
                <c:pt idx="49973">
                  <c:v>127.13802083333334</c:v>
                </c:pt>
                <c:pt idx="49974">
                  <c:v>127.140625</c:v>
                </c:pt>
                <c:pt idx="49975">
                  <c:v>127.14322916666666</c:v>
                </c:pt>
                <c:pt idx="49976">
                  <c:v>127.14583333333334</c:v>
                </c:pt>
                <c:pt idx="49977">
                  <c:v>127.1484375</c:v>
                </c:pt>
                <c:pt idx="49978">
                  <c:v>127.15104166666666</c:v>
                </c:pt>
                <c:pt idx="49979">
                  <c:v>127.15364583333334</c:v>
                </c:pt>
                <c:pt idx="49980">
                  <c:v>127.15625</c:v>
                </c:pt>
                <c:pt idx="49981">
                  <c:v>127.15885416666666</c:v>
                </c:pt>
                <c:pt idx="49982">
                  <c:v>127.16145833333334</c:v>
                </c:pt>
                <c:pt idx="49983">
                  <c:v>127.1640625</c:v>
                </c:pt>
                <c:pt idx="49984">
                  <c:v>127.16666666666666</c:v>
                </c:pt>
                <c:pt idx="49985">
                  <c:v>127.16927083333334</c:v>
                </c:pt>
                <c:pt idx="49986">
                  <c:v>127.171875</c:v>
                </c:pt>
                <c:pt idx="49987">
                  <c:v>127.17447916666666</c:v>
                </c:pt>
                <c:pt idx="49988">
                  <c:v>127.17708333333334</c:v>
                </c:pt>
                <c:pt idx="49989">
                  <c:v>127.1796875</c:v>
                </c:pt>
                <c:pt idx="49990">
                  <c:v>127.18229166666666</c:v>
                </c:pt>
                <c:pt idx="49991">
                  <c:v>127.18489583333334</c:v>
                </c:pt>
                <c:pt idx="49992">
                  <c:v>127.1875</c:v>
                </c:pt>
                <c:pt idx="49993">
                  <c:v>127.19010416666666</c:v>
                </c:pt>
                <c:pt idx="49994">
                  <c:v>127.19270833333334</c:v>
                </c:pt>
                <c:pt idx="49995">
                  <c:v>127.1953125</c:v>
                </c:pt>
                <c:pt idx="49996">
                  <c:v>127.19791666666666</c:v>
                </c:pt>
                <c:pt idx="49997">
                  <c:v>127.20052083333334</c:v>
                </c:pt>
                <c:pt idx="49998">
                  <c:v>127.203125</c:v>
                </c:pt>
                <c:pt idx="49999">
                  <c:v>127.20572916666666</c:v>
                </c:pt>
                <c:pt idx="50000">
                  <c:v>127.20833333333334</c:v>
                </c:pt>
                <c:pt idx="50001">
                  <c:v>127.2109375</c:v>
                </c:pt>
                <c:pt idx="50002">
                  <c:v>127.21354166666666</c:v>
                </c:pt>
                <c:pt idx="50003">
                  <c:v>127.21614583333334</c:v>
                </c:pt>
                <c:pt idx="50004">
                  <c:v>127.21875</c:v>
                </c:pt>
                <c:pt idx="50005">
                  <c:v>127.22135416666666</c:v>
                </c:pt>
                <c:pt idx="50006">
                  <c:v>127.22395833333334</c:v>
                </c:pt>
                <c:pt idx="50007">
                  <c:v>127.2265625</c:v>
                </c:pt>
                <c:pt idx="50008">
                  <c:v>127.22916666666666</c:v>
                </c:pt>
                <c:pt idx="50009">
                  <c:v>127.23177083333334</c:v>
                </c:pt>
                <c:pt idx="50010">
                  <c:v>127.234375</c:v>
                </c:pt>
                <c:pt idx="50011">
                  <c:v>127.23697916666666</c:v>
                </c:pt>
                <c:pt idx="50012">
                  <c:v>127.23958333333334</c:v>
                </c:pt>
                <c:pt idx="50013">
                  <c:v>127.2421875</c:v>
                </c:pt>
                <c:pt idx="50014">
                  <c:v>127.24479166666666</c:v>
                </c:pt>
                <c:pt idx="50015">
                  <c:v>127.24739583333334</c:v>
                </c:pt>
                <c:pt idx="50016">
                  <c:v>127.25</c:v>
                </c:pt>
                <c:pt idx="50017">
                  <c:v>127.25260416666666</c:v>
                </c:pt>
                <c:pt idx="50018">
                  <c:v>127.25520833333334</c:v>
                </c:pt>
                <c:pt idx="50019">
                  <c:v>127.2578125</c:v>
                </c:pt>
                <c:pt idx="50020">
                  <c:v>127.26041666666666</c:v>
                </c:pt>
                <c:pt idx="50021">
                  <c:v>127.26302083333334</c:v>
                </c:pt>
                <c:pt idx="50022">
                  <c:v>127.265625</c:v>
                </c:pt>
                <c:pt idx="50023">
                  <c:v>127.26822916666666</c:v>
                </c:pt>
                <c:pt idx="50024">
                  <c:v>127.27083333333334</c:v>
                </c:pt>
                <c:pt idx="50025">
                  <c:v>127.2734375</c:v>
                </c:pt>
                <c:pt idx="50026">
                  <c:v>127.27604166666666</c:v>
                </c:pt>
                <c:pt idx="50027">
                  <c:v>127.27864583333334</c:v>
                </c:pt>
                <c:pt idx="50028">
                  <c:v>127.28125</c:v>
                </c:pt>
                <c:pt idx="50029">
                  <c:v>127.28385416666666</c:v>
                </c:pt>
                <c:pt idx="50030">
                  <c:v>127.28645833333334</c:v>
                </c:pt>
                <c:pt idx="50031">
                  <c:v>127.2890625</c:v>
                </c:pt>
                <c:pt idx="50032">
                  <c:v>127.29166666666666</c:v>
                </c:pt>
                <c:pt idx="50033">
                  <c:v>127.29427083333334</c:v>
                </c:pt>
                <c:pt idx="50034">
                  <c:v>127.296875</c:v>
                </c:pt>
                <c:pt idx="50035">
                  <c:v>127.29947916666666</c:v>
                </c:pt>
                <c:pt idx="50036">
                  <c:v>127.30208333333334</c:v>
                </c:pt>
                <c:pt idx="50037">
                  <c:v>127.3046875</c:v>
                </c:pt>
                <c:pt idx="50038">
                  <c:v>127.30729166666666</c:v>
                </c:pt>
                <c:pt idx="50039">
                  <c:v>127.30989583333334</c:v>
                </c:pt>
                <c:pt idx="50040">
                  <c:v>127.3125</c:v>
                </c:pt>
                <c:pt idx="50041">
                  <c:v>127.31510416666666</c:v>
                </c:pt>
                <c:pt idx="50042">
                  <c:v>127.31770833333334</c:v>
                </c:pt>
                <c:pt idx="50043">
                  <c:v>127.3203125</c:v>
                </c:pt>
                <c:pt idx="50044">
                  <c:v>127.32291666666666</c:v>
                </c:pt>
                <c:pt idx="50045">
                  <c:v>127.32552083333334</c:v>
                </c:pt>
                <c:pt idx="50046">
                  <c:v>127.328125</c:v>
                </c:pt>
                <c:pt idx="50047">
                  <c:v>127.33072916666666</c:v>
                </c:pt>
                <c:pt idx="50048">
                  <c:v>127.33333333333334</c:v>
                </c:pt>
                <c:pt idx="50049">
                  <c:v>127.3359375</c:v>
                </c:pt>
                <c:pt idx="50050">
                  <c:v>127.33854166666666</c:v>
                </c:pt>
                <c:pt idx="50051">
                  <c:v>127.34114583333334</c:v>
                </c:pt>
                <c:pt idx="50052">
                  <c:v>127.34375</c:v>
                </c:pt>
                <c:pt idx="50053">
                  <c:v>127.34635416666666</c:v>
                </c:pt>
                <c:pt idx="50054">
                  <c:v>127.34895833333334</c:v>
                </c:pt>
                <c:pt idx="50055">
                  <c:v>127.3515625</c:v>
                </c:pt>
                <c:pt idx="50056">
                  <c:v>127.35416666666666</c:v>
                </c:pt>
                <c:pt idx="50057">
                  <c:v>127.35677083333334</c:v>
                </c:pt>
                <c:pt idx="50058">
                  <c:v>127.359375</c:v>
                </c:pt>
                <c:pt idx="50059">
                  <c:v>127.36197916666666</c:v>
                </c:pt>
                <c:pt idx="50060">
                  <c:v>127.36458333333334</c:v>
                </c:pt>
                <c:pt idx="50061">
                  <c:v>127.3671875</c:v>
                </c:pt>
                <c:pt idx="50062">
                  <c:v>127.36979166666666</c:v>
                </c:pt>
                <c:pt idx="50063">
                  <c:v>127.37239583333334</c:v>
                </c:pt>
                <c:pt idx="50064">
                  <c:v>127.375</c:v>
                </c:pt>
                <c:pt idx="50065">
                  <c:v>127.37760416666666</c:v>
                </c:pt>
                <c:pt idx="50066">
                  <c:v>127.38020833333334</c:v>
                </c:pt>
                <c:pt idx="50067">
                  <c:v>127.3828125</c:v>
                </c:pt>
                <c:pt idx="50068">
                  <c:v>127.38541666666666</c:v>
                </c:pt>
                <c:pt idx="50069">
                  <c:v>127.38802083333334</c:v>
                </c:pt>
                <c:pt idx="50070">
                  <c:v>127.390625</c:v>
                </c:pt>
                <c:pt idx="50071">
                  <c:v>127.39322916666666</c:v>
                </c:pt>
                <c:pt idx="50072">
                  <c:v>127.39583333333334</c:v>
                </c:pt>
                <c:pt idx="50073">
                  <c:v>127.3984375</c:v>
                </c:pt>
                <c:pt idx="50074">
                  <c:v>127.40104166666666</c:v>
                </c:pt>
                <c:pt idx="50075">
                  <c:v>127.40364583333334</c:v>
                </c:pt>
                <c:pt idx="50076">
                  <c:v>127.40625</c:v>
                </c:pt>
                <c:pt idx="50077">
                  <c:v>127.40885416666666</c:v>
                </c:pt>
                <c:pt idx="50078">
                  <c:v>127.41145833333334</c:v>
                </c:pt>
                <c:pt idx="50079">
                  <c:v>127.4140625</c:v>
                </c:pt>
                <c:pt idx="50080">
                  <c:v>127.41666666666666</c:v>
                </c:pt>
                <c:pt idx="50081">
                  <c:v>127.41927083333334</c:v>
                </c:pt>
                <c:pt idx="50082">
                  <c:v>127.421875</c:v>
                </c:pt>
                <c:pt idx="50083">
                  <c:v>127.42447916666666</c:v>
                </c:pt>
                <c:pt idx="50084">
                  <c:v>127.42708333333334</c:v>
                </c:pt>
                <c:pt idx="50085">
                  <c:v>127.4296875</c:v>
                </c:pt>
                <c:pt idx="50086">
                  <c:v>127.43229166666666</c:v>
                </c:pt>
                <c:pt idx="50087">
                  <c:v>127.43489583333334</c:v>
                </c:pt>
                <c:pt idx="50088">
                  <c:v>127.4375</c:v>
                </c:pt>
                <c:pt idx="50089">
                  <c:v>127.44010416666666</c:v>
                </c:pt>
                <c:pt idx="50090">
                  <c:v>127.44270833333334</c:v>
                </c:pt>
                <c:pt idx="50091">
                  <c:v>127.4453125</c:v>
                </c:pt>
                <c:pt idx="50092">
                  <c:v>127.44791666666666</c:v>
                </c:pt>
                <c:pt idx="50093">
                  <c:v>127.45052083333334</c:v>
                </c:pt>
                <c:pt idx="50094">
                  <c:v>127.453125</c:v>
                </c:pt>
                <c:pt idx="50095">
                  <c:v>127.45572916666666</c:v>
                </c:pt>
                <c:pt idx="50096">
                  <c:v>127.45833333333334</c:v>
                </c:pt>
                <c:pt idx="50097">
                  <c:v>127.4609375</c:v>
                </c:pt>
                <c:pt idx="50098">
                  <c:v>127.46354166666666</c:v>
                </c:pt>
                <c:pt idx="50099">
                  <c:v>127.46614583333334</c:v>
                </c:pt>
                <c:pt idx="50100">
                  <c:v>127.46875</c:v>
                </c:pt>
                <c:pt idx="50101">
                  <c:v>127.47135416666666</c:v>
                </c:pt>
                <c:pt idx="50102">
                  <c:v>127.47395833333334</c:v>
                </c:pt>
                <c:pt idx="50103">
                  <c:v>127.4765625</c:v>
                </c:pt>
                <c:pt idx="50104">
                  <c:v>127.47916666666666</c:v>
                </c:pt>
                <c:pt idx="50105">
                  <c:v>127.48177083333334</c:v>
                </c:pt>
                <c:pt idx="50106">
                  <c:v>127.484375</c:v>
                </c:pt>
                <c:pt idx="50107">
                  <c:v>127.48697916666666</c:v>
                </c:pt>
                <c:pt idx="50108">
                  <c:v>127.48958333333334</c:v>
                </c:pt>
                <c:pt idx="50109">
                  <c:v>127.4921875</c:v>
                </c:pt>
                <c:pt idx="50110">
                  <c:v>127.49479166666666</c:v>
                </c:pt>
                <c:pt idx="50111">
                  <c:v>127.49739583333334</c:v>
                </c:pt>
                <c:pt idx="50112">
                  <c:v>127.5</c:v>
                </c:pt>
                <c:pt idx="50113">
                  <c:v>127.50260416666666</c:v>
                </c:pt>
                <c:pt idx="50114">
                  <c:v>127.50520833333334</c:v>
                </c:pt>
                <c:pt idx="50115">
                  <c:v>127.5078125</c:v>
                </c:pt>
                <c:pt idx="50116">
                  <c:v>127.51041666666666</c:v>
                </c:pt>
                <c:pt idx="50117">
                  <c:v>127.51302083333334</c:v>
                </c:pt>
                <c:pt idx="50118">
                  <c:v>127.515625</c:v>
                </c:pt>
                <c:pt idx="50119">
                  <c:v>127.51822916666666</c:v>
                </c:pt>
                <c:pt idx="50120">
                  <c:v>127.52083333333334</c:v>
                </c:pt>
                <c:pt idx="50121">
                  <c:v>127.5234375</c:v>
                </c:pt>
                <c:pt idx="50122">
                  <c:v>127.52604166666666</c:v>
                </c:pt>
                <c:pt idx="50123">
                  <c:v>127.52864583333334</c:v>
                </c:pt>
                <c:pt idx="50124">
                  <c:v>127.53125</c:v>
                </c:pt>
                <c:pt idx="50125">
                  <c:v>127.53385416666666</c:v>
                </c:pt>
                <c:pt idx="50126">
                  <c:v>127.53645833333334</c:v>
                </c:pt>
                <c:pt idx="50127">
                  <c:v>127.5390625</c:v>
                </c:pt>
                <c:pt idx="50128">
                  <c:v>127.54166666666666</c:v>
                </c:pt>
                <c:pt idx="50129">
                  <c:v>127.54427083333334</c:v>
                </c:pt>
                <c:pt idx="50130">
                  <c:v>127.546875</c:v>
                </c:pt>
                <c:pt idx="50131">
                  <c:v>127.54947916666666</c:v>
                </c:pt>
                <c:pt idx="50132">
                  <c:v>127.55208333333334</c:v>
                </c:pt>
                <c:pt idx="50133">
                  <c:v>127.5546875</c:v>
                </c:pt>
                <c:pt idx="50134">
                  <c:v>127.55729166666666</c:v>
                </c:pt>
                <c:pt idx="50135">
                  <c:v>127.55989583333334</c:v>
                </c:pt>
                <c:pt idx="50136">
                  <c:v>127.5625</c:v>
                </c:pt>
                <c:pt idx="50137">
                  <c:v>127.56510416666666</c:v>
                </c:pt>
                <c:pt idx="50138">
                  <c:v>127.56770833333334</c:v>
                </c:pt>
                <c:pt idx="50139">
                  <c:v>127.5703125</c:v>
                </c:pt>
                <c:pt idx="50140">
                  <c:v>127.57291666666666</c:v>
                </c:pt>
                <c:pt idx="50141">
                  <c:v>127.57552083333334</c:v>
                </c:pt>
                <c:pt idx="50142">
                  <c:v>127.578125</c:v>
                </c:pt>
                <c:pt idx="50143">
                  <c:v>127.58072916666666</c:v>
                </c:pt>
                <c:pt idx="50144">
                  <c:v>127.58333333333334</c:v>
                </c:pt>
                <c:pt idx="50145">
                  <c:v>127.5859375</c:v>
                </c:pt>
                <c:pt idx="50146">
                  <c:v>127.58854166666666</c:v>
                </c:pt>
                <c:pt idx="50147">
                  <c:v>127.59114583333334</c:v>
                </c:pt>
                <c:pt idx="50148">
                  <c:v>127.59375</c:v>
                </c:pt>
                <c:pt idx="50149">
                  <c:v>127.59635416666666</c:v>
                </c:pt>
                <c:pt idx="50150">
                  <c:v>127.59895833333334</c:v>
                </c:pt>
                <c:pt idx="50151">
                  <c:v>127.6015625</c:v>
                </c:pt>
                <c:pt idx="50152">
                  <c:v>127.60416666666666</c:v>
                </c:pt>
                <c:pt idx="50153">
                  <c:v>127.60677083333334</c:v>
                </c:pt>
                <c:pt idx="50154">
                  <c:v>127.609375</c:v>
                </c:pt>
                <c:pt idx="50155">
                  <c:v>127.61197916666666</c:v>
                </c:pt>
                <c:pt idx="50156">
                  <c:v>127.61458333333334</c:v>
                </c:pt>
                <c:pt idx="50157">
                  <c:v>127.6171875</c:v>
                </c:pt>
                <c:pt idx="50158">
                  <c:v>127.61979166666666</c:v>
                </c:pt>
                <c:pt idx="50159">
                  <c:v>127.62239583333334</c:v>
                </c:pt>
                <c:pt idx="50160">
                  <c:v>127.625</c:v>
                </c:pt>
                <c:pt idx="50161">
                  <c:v>127.62760416666666</c:v>
                </c:pt>
                <c:pt idx="50162">
                  <c:v>127.63020833333334</c:v>
                </c:pt>
                <c:pt idx="50163">
                  <c:v>127.6328125</c:v>
                </c:pt>
                <c:pt idx="50164">
                  <c:v>127.63541666666666</c:v>
                </c:pt>
                <c:pt idx="50165">
                  <c:v>127.63802083333334</c:v>
                </c:pt>
                <c:pt idx="50166">
                  <c:v>127.640625</c:v>
                </c:pt>
                <c:pt idx="50167">
                  <c:v>127.64322916666666</c:v>
                </c:pt>
                <c:pt idx="50168">
                  <c:v>127.64583333333334</c:v>
                </c:pt>
                <c:pt idx="50169">
                  <c:v>127.6484375</c:v>
                </c:pt>
                <c:pt idx="50170">
                  <c:v>127.65104166666666</c:v>
                </c:pt>
                <c:pt idx="50171">
                  <c:v>127.65364583333334</c:v>
                </c:pt>
                <c:pt idx="50172">
                  <c:v>127.65625</c:v>
                </c:pt>
                <c:pt idx="50173">
                  <c:v>127.65885416666666</c:v>
                </c:pt>
                <c:pt idx="50174">
                  <c:v>127.66145833333334</c:v>
                </c:pt>
                <c:pt idx="50175">
                  <c:v>127.6640625</c:v>
                </c:pt>
                <c:pt idx="50176">
                  <c:v>127.66666666666666</c:v>
                </c:pt>
                <c:pt idx="50177">
                  <c:v>127.66927083333334</c:v>
                </c:pt>
                <c:pt idx="50178">
                  <c:v>127.671875</c:v>
                </c:pt>
                <c:pt idx="50179">
                  <c:v>127.67447916666666</c:v>
                </c:pt>
                <c:pt idx="50180">
                  <c:v>127.67708333333334</c:v>
                </c:pt>
                <c:pt idx="50181">
                  <c:v>127.6796875</c:v>
                </c:pt>
                <c:pt idx="50182">
                  <c:v>127.68229166666666</c:v>
                </c:pt>
                <c:pt idx="50183">
                  <c:v>127.68489583333334</c:v>
                </c:pt>
                <c:pt idx="50184">
                  <c:v>127.6875</c:v>
                </c:pt>
                <c:pt idx="50185">
                  <c:v>127.69010416666666</c:v>
                </c:pt>
                <c:pt idx="50186">
                  <c:v>127.69270833333334</c:v>
                </c:pt>
                <c:pt idx="50187">
                  <c:v>127.6953125</c:v>
                </c:pt>
                <c:pt idx="50188">
                  <c:v>127.69791666666666</c:v>
                </c:pt>
                <c:pt idx="50189">
                  <c:v>127.70052083333334</c:v>
                </c:pt>
                <c:pt idx="50190">
                  <c:v>127.703125</c:v>
                </c:pt>
                <c:pt idx="50191">
                  <c:v>127.70572916666666</c:v>
                </c:pt>
                <c:pt idx="50192">
                  <c:v>127.70833333333334</c:v>
                </c:pt>
                <c:pt idx="50193">
                  <c:v>127.7109375</c:v>
                </c:pt>
                <c:pt idx="50194">
                  <c:v>127.71354166666666</c:v>
                </c:pt>
                <c:pt idx="50195">
                  <c:v>127.71614583333334</c:v>
                </c:pt>
                <c:pt idx="50196">
                  <c:v>127.71875</c:v>
                </c:pt>
                <c:pt idx="50197">
                  <c:v>127.72135416666666</c:v>
                </c:pt>
                <c:pt idx="50198">
                  <c:v>127.72395833333334</c:v>
                </c:pt>
                <c:pt idx="50199">
                  <c:v>127.7265625</c:v>
                </c:pt>
                <c:pt idx="50200">
                  <c:v>127.72916666666666</c:v>
                </c:pt>
                <c:pt idx="50201">
                  <c:v>127.73177083333334</c:v>
                </c:pt>
                <c:pt idx="50202">
                  <c:v>127.734375</c:v>
                </c:pt>
                <c:pt idx="50203">
                  <c:v>127.73697916666666</c:v>
                </c:pt>
                <c:pt idx="50204">
                  <c:v>127.73958333333334</c:v>
                </c:pt>
                <c:pt idx="50205">
                  <c:v>127.7421875</c:v>
                </c:pt>
                <c:pt idx="50206">
                  <c:v>127.74479166666666</c:v>
                </c:pt>
                <c:pt idx="50207">
                  <c:v>127.74739583333334</c:v>
                </c:pt>
                <c:pt idx="50208">
                  <c:v>127.75</c:v>
                </c:pt>
                <c:pt idx="50209">
                  <c:v>127.75260416666666</c:v>
                </c:pt>
                <c:pt idx="50210">
                  <c:v>127.75520833333334</c:v>
                </c:pt>
                <c:pt idx="50211">
                  <c:v>127.7578125</c:v>
                </c:pt>
                <c:pt idx="50212">
                  <c:v>127.76041666666666</c:v>
                </c:pt>
                <c:pt idx="50213">
                  <c:v>127.76302083333334</c:v>
                </c:pt>
                <c:pt idx="50214">
                  <c:v>127.765625</c:v>
                </c:pt>
                <c:pt idx="50215">
                  <c:v>127.76822916666666</c:v>
                </c:pt>
                <c:pt idx="50216">
                  <c:v>127.77083333333334</c:v>
                </c:pt>
                <c:pt idx="50217">
                  <c:v>127.7734375</c:v>
                </c:pt>
                <c:pt idx="50218">
                  <c:v>127.77604166666666</c:v>
                </c:pt>
                <c:pt idx="50219">
                  <c:v>127.77864583333334</c:v>
                </c:pt>
                <c:pt idx="50220">
                  <c:v>127.78125</c:v>
                </c:pt>
                <c:pt idx="50221">
                  <c:v>127.78385416666666</c:v>
                </c:pt>
                <c:pt idx="50222">
                  <c:v>127.78645833333334</c:v>
                </c:pt>
                <c:pt idx="50223">
                  <c:v>127.7890625</c:v>
                </c:pt>
                <c:pt idx="50224">
                  <c:v>127.79166666666666</c:v>
                </c:pt>
                <c:pt idx="50225">
                  <c:v>127.79427083333334</c:v>
                </c:pt>
                <c:pt idx="50226">
                  <c:v>127.796875</c:v>
                </c:pt>
                <c:pt idx="50227">
                  <c:v>127.79947916666666</c:v>
                </c:pt>
                <c:pt idx="50228">
                  <c:v>127.80208333333334</c:v>
                </c:pt>
                <c:pt idx="50229">
                  <c:v>127.8046875</c:v>
                </c:pt>
                <c:pt idx="50230">
                  <c:v>127.80729166666666</c:v>
                </c:pt>
                <c:pt idx="50231">
                  <c:v>127.80989583333334</c:v>
                </c:pt>
                <c:pt idx="50232">
                  <c:v>127.8125</c:v>
                </c:pt>
                <c:pt idx="50233">
                  <c:v>127.81510416666666</c:v>
                </c:pt>
                <c:pt idx="50234">
                  <c:v>127.81770833333334</c:v>
                </c:pt>
                <c:pt idx="50235">
                  <c:v>127.8203125</c:v>
                </c:pt>
                <c:pt idx="50236">
                  <c:v>127.82291666666666</c:v>
                </c:pt>
                <c:pt idx="50237">
                  <c:v>127.82552083333334</c:v>
                </c:pt>
                <c:pt idx="50238">
                  <c:v>127.828125</c:v>
                </c:pt>
                <c:pt idx="50239">
                  <c:v>127.83072916666666</c:v>
                </c:pt>
                <c:pt idx="50240">
                  <c:v>127.83333333333334</c:v>
                </c:pt>
                <c:pt idx="50241">
                  <c:v>127.8359375</c:v>
                </c:pt>
                <c:pt idx="50242">
                  <c:v>127.83854166666666</c:v>
                </c:pt>
                <c:pt idx="50243">
                  <c:v>127.84114583333334</c:v>
                </c:pt>
                <c:pt idx="50244">
                  <c:v>127.84375</c:v>
                </c:pt>
                <c:pt idx="50245">
                  <c:v>127.84635416666666</c:v>
                </c:pt>
                <c:pt idx="50246">
                  <c:v>127.84895833333334</c:v>
                </c:pt>
                <c:pt idx="50247">
                  <c:v>127.8515625</c:v>
                </c:pt>
                <c:pt idx="50248">
                  <c:v>127.85416666666666</c:v>
                </c:pt>
                <c:pt idx="50249">
                  <c:v>127.85677083333334</c:v>
                </c:pt>
                <c:pt idx="50250">
                  <c:v>127.859375</c:v>
                </c:pt>
                <c:pt idx="50251">
                  <c:v>127.86197916666666</c:v>
                </c:pt>
                <c:pt idx="50252">
                  <c:v>127.86458333333334</c:v>
                </c:pt>
                <c:pt idx="50253">
                  <c:v>127.8671875</c:v>
                </c:pt>
                <c:pt idx="50254">
                  <c:v>127.86979166666666</c:v>
                </c:pt>
                <c:pt idx="50255">
                  <c:v>127.87239583333334</c:v>
                </c:pt>
                <c:pt idx="50256">
                  <c:v>127.875</c:v>
                </c:pt>
                <c:pt idx="50257">
                  <c:v>127.87760416666666</c:v>
                </c:pt>
                <c:pt idx="50258">
                  <c:v>127.88020833333334</c:v>
                </c:pt>
                <c:pt idx="50259">
                  <c:v>127.8828125</c:v>
                </c:pt>
                <c:pt idx="50260">
                  <c:v>127.88541666666666</c:v>
                </c:pt>
                <c:pt idx="50261">
                  <c:v>127.88802083333334</c:v>
                </c:pt>
                <c:pt idx="50262">
                  <c:v>127.890625</c:v>
                </c:pt>
                <c:pt idx="50263">
                  <c:v>127.89322916666666</c:v>
                </c:pt>
                <c:pt idx="50264">
                  <c:v>127.89583333333334</c:v>
                </c:pt>
                <c:pt idx="50265">
                  <c:v>127.8984375</c:v>
                </c:pt>
                <c:pt idx="50266">
                  <c:v>127.90104166666666</c:v>
                </c:pt>
                <c:pt idx="50267">
                  <c:v>127.90364583333334</c:v>
                </c:pt>
                <c:pt idx="50268">
                  <c:v>127.90625</c:v>
                </c:pt>
                <c:pt idx="50269">
                  <c:v>127.90885416666666</c:v>
                </c:pt>
                <c:pt idx="50270">
                  <c:v>127.91145833333334</c:v>
                </c:pt>
                <c:pt idx="50271">
                  <c:v>127.9140625</c:v>
                </c:pt>
                <c:pt idx="50272">
                  <c:v>127.91666666666666</c:v>
                </c:pt>
                <c:pt idx="50273">
                  <c:v>127.91927083333334</c:v>
                </c:pt>
                <c:pt idx="50274">
                  <c:v>127.921875</c:v>
                </c:pt>
                <c:pt idx="50275">
                  <c:v>127.92447916666666</c:v>
                </c:pt>
                <c:pt idx="50276">
                  <c:v>127.92708333333334</c:v>
                </c:pt>
                <c:pt idx="50277">
                  <c:v>127.9296875</c:v>
                </c:pt>
                <c:pt idx="50278">
                  <c:v>127.93229166666666</c:v>
                </c:pt>
                <c:pt idx="50279">
                  <c:v>127.93489583333334</c:v>
                </c:pt>
                <c:pt idx="50280">
                  <c:v>127.9375</c:v>
                </c:pt>
                <c:pt idx="50281">
                  <c:v>127.94010416666666</c:v>
                </c:pt>
                <c:pt idx="50282">
                  <c:v>127.94270833333334</c:v>
                </c:pt>
                <c:pt idx="50283">
                  <c:v>127.9453125</c:v>
                </c:pt>
                <c:pt idx="50284">
                  <c:v>127.94791666666666</c:v>
                </c:pt>
                <c:pt idx="50285">
                  <c:v>127.95052083333334</c:v>
                </c:pt>
                <c:pt idx="50286">
                  <c:v>127.953125</c:v>
                </c:pt>
                <c:pt idx="50287">
                  <c:v>127.95572916666666</c:v>
                </c:pt>
                <c:pt idx="50288">
                  <c:v>127.95833333333334</c:v>
                </c:pt>
                <c:pt idx="50289">
                  <c:v>127.9609375</c:v>
                </c:pt>
                <c:pt idx="50290">
                  <c:v>127.96354166666666</c:v>
                </c:pt>
                <c:pt idx="50291">
                  <c:v>127.96614583333334</c:v>
                </c:pt>
                <c:pt idx="50292">
                  <c:v>127.96875</c:v>
                </c:pt>
                <c:pt idx="50293">
                  <c:v>127.97135416666666</c:v>
                </c:pt>
                <c:pt idx="50294">
                  <c:v>127.97395833333334</c:v>
                </c:pt>
                <c:pt idx="50295">
                  <c:v>127.9765625</c:v>
                </c:pt>
                <c:pt idx="50296">
                  <c:v>127.97916666666666</c:v>
                </c:pt>
                <c:pt idx="50297">
                  <c:v>127.98177083333334</c:v>
                </c:pt>
                <c:pt idx="50298">
                  <c:v>127.984375</c:v>
                </c:pt>
                <c:pt idx="50299">
                  <c:v>127.98697916666666</c:v>
                </c:pt>
                <c:pt idx="50300">
                  <c:v>127.98958333333334</c:v>
                </c:pt>
                <c:pt idx="50301">
                  <c:v>127.9921875</c:v>
                </c:pt>
                <c:pt idx="50302">
                  <c:v>127.99479166666666</c:v>
                </c:pt>
                <c:pt idx="50303">
                  <c:v>127.99739583333334</c:v>
                </c:pt>
                <c:pt idx="50304">
                  <c:v>128</c:v>
                </c:pt>
                <c:pt idx="50305">
                  <c:v>128.00260416666666</c:v>
                </c:pt>
                <c:pt idx="50306">
                  <c:v>128.00520833333334</c:v>
                </c:pt>
                <c:pt idx="50307">
                  <c:v>128.0078125</c:v>
                </c:pt>
                <c:pt idx="50308">
                  <c:v>128.01041666666666</c:v>
                </c:pt>
                <c:pt idx="50309">
                  <c:v>128.01302083333334</c:v>
                </c:pt>
                <c:pt idx="50310">
                  <c:v>128.015625</c:v>
                </c:pt>
                <c:pt idx="50311">
                  <c:v>128.01822916666666</c:v>
                </c:pt>
                <c:pt idx="50312">
                  <c:v>128.02083333333334</c:v>
                </c:pt>
                <c:pt idx="50313">
                  <c:v>128.0234375</c:v>
                </c:pt>
                <c:pt idx="50314">
                  <c:v>128.02604166666666</c:v>
                </c:pt>
                <c:pt idx="50315">
                  <c:v>128.02864583333334</c:v>
                </c:pt>
                <c:pt idx="50316">
                  <c:v>128.03125</c:v>
                </c:pt>
                <c:pt idx="50317">
                  <c:v>128.03385416666666</c:v>
                </c:pt>
                <c:pt idx="50318">
                  <c:v>128.03645833333334</c:v>
                </c:pt>
                <c:pt idx="50319">
                  <c:v>128.0390625</c:v>
                </c:pt>
                <c:pt idx="50320">
                  <c:v>128.04166666666666</c:v>
                </c:pt>
                <c:pt idx="50321">
                  <c:v>128.04427083333334</c:v>
                </c:pt>
                <c:pt idx="50322">
                  <c:v>128.046875</c:v>
                </c:pt>
                <c:pt idx="50323">
                  <c:v>128.04947916666666</c:v>
                </c:pt>
                <c:pt idx="50324">
                  <c:v>128.05208333333334</c:v>
                </c:pt>
                <c:pt idx="50325">
                  <c:v>128.0546875</c:v>
                </c:pt>
                <c:pt idx="50326">
                  <c:v>128.05729166666666</c:v>
                </c:pt>
                <c:pt idx="50327">
                  <c:v>128.05989583333334</c:v>
                </c:pt>
                <c:pt idx="50328">
                  <c:v>128.0625</c:v>
                </c:pt>
                <c:pt idx="50329">
                  <c:v>128.06510416666666</c:v>
                </c:pt>
                <c:pt idx="50330">
                  <c:v>128.06770833333334</c:v>
                </c:pt>
                <c:pt idx="50331">
                  <c:v>128.0703125</c:v>
                </c:pt>
                <c:pt idx="50332">
                  <c:v>128.07291666666666</c:v>
                </c:pt>
                <c:pt idx="50333">
                  <c:v>128.07552083333334</c:v>
                </c:pt>
                <c:pt idx="50334">
                  <c:v>128.078125</c:v>
                </c:pt>
                <c:pt idx="50335">
                  <c:v>128.08072916666666</c:v>
                </c:pt>
                <c:pt idx="50336">
                  <c:v>128.08333333333334</c:v>
                </c:pt>
                <c:pt idx="50337">
                  <c:v>128.0859375</c:v>
                </c:pt>
                <c:pt idx="50338">
                  <c:v>128.08854166666666</c:v>
                </c:pt>
                <c:pt idx="50339">
                  <c:v>128.09114583333334</c:v>
                </c:pt>
                <c:pt idx="50340">
                  <c:v>128.09375</c:v>
                </c:pt>
                <c:pt idx="50341">
                  <c:v>128.09635416666666</c:v>
                </c:pt>
                <c:pt idx="50342">
                  <c:v>128.09895833333334</c:v>
                </c:pt>
                <c:pt idx="50343">
                  <c:v>128.1015625</c:v>
                </c:pt>
                <c:pt idx="50344">
                  <c:v>128.10416666666666</c:v>
                </c:pt>
                <c:pt idx="50345">
                  <c:v>128.10677083333334</c:v>
                </c:pt>
                <c:pt idx="50346">
                  <c:v>128.109375</c:v>
                </c:pt>
                <c:pt idx="50347">
                  <c:v>128.11197916666666</c:v>
                </c:pt>
                <c:pt idx="50348">
                  <c:v>128.11458333333334</c:v>
                </c:pt>
                <c:pt idx="50349">
                  <c:v>128.1171875</c:v>
                </c:pt>
                <c:pt idx="50350">
                  <c:v>128.11979166666666</c:v>
                </c:pt>
                <c:pt idx="50351">
                  <c:v>128.12239583333334</c:v>
                </c:pt>
                <c:pt idx="50352">
                  <c:v>128.125</c:v>
                </c:pt>
                <c:pt idx="50353">
                  <c:v>128.12760416666666</c:v>
                </c:pt>
                <c:pt idx="50354">
                  <c:v>128.13020833333334</c:v>
                </c:pt>
                <c:pt idx="50355">
                  <c:v>128.1328125</c:v>
                </c:pt>
                <c:pt idx="50356">
                  <c:v>128.13541666666666</c:v>
                </c:pt>
                <c:pt idx="50357">
                  <c:v>128.13802083333334</c:v>
                </c:pt>
                <c:pt idx="50358">
                  <c:v>128.140625</c:v>
                </c:pt>
                <c:pt idx="50359">
                  <c:v>128.14322916666666</c:v>
                </c:pt>
                <c:pt idx="50360">
                  <c:v>128.14583333333334</c:v>
                </c:pt>
                <c:pt idx="50361">
                  <c:v>128.1484375</c:v>
                </c:pt>
                <c:pt idx="50362">
                  <c:v>128.15104166666666</c:v>
                </c:pt>
                <c:pt idx="50363">
                  <c:v>128.15364583333334</c:v>
                </c:pt>
                <c:pt idx="50364">
                  <c:v>128.15625</c:v>
                </c:pt>
                <c:pt idx="50365">
                  <c:v>128.15885416666666</c:v>
                </c:pt>
                <c:pt idx="50366">
                  <c:v>128.16145833333334</c:v>
                </c:pt>
                <c:pt idx="50367">
                  <c:v>128.1640625</c:v>
                </c:pt>
                <c:pt idx="50368">
                  <c:v>128.16666666666666</c:v>
                </c:pt>
                <c:pt idx="50369">
                  <c:v>128.16927083333334</c:v>
                </c:pt>
                <c:pt idx="50370">
                  <c:v>128.171875</c:v>
                </c:pt>
                <c:pt idx="50371">
                  <c:v>128.17447916666666</c:v>
                </c:pt>
                <c:pt idx="50372">
                  <c:v>128.17708333333334</c:v>
                </c:pt>
                <c:pt idx="50373">
                  <c:v>128.1796875</c:v>
                </c:pt>
                <c:pt idx="50374">
                  <c:v>128.18229166666666</c:v>
                </c:pt>
                <c:pt idx="50375">
                  <c:v>128.18489583333334</c:v>
                </c:pt>
                <c:pt idx="50376">
                  <c:v>128.1875</c:v>
                </c:pt>
                <c:pt idx="50377">
                  <c:v>128.19010416666666</c:v>
                </c:pt>
                <c:pt idx="50378">
                  <c:v>128.19270833333334</c:v>
                </c:pt>
                <c:pt idx="50379">
                  <c:v>128.1953125</c:v>
                </c:pt>
                <c:pt idx="50380">
                  <c:v>128.19791666666666</c:v>
                </c:pt>
                <c:pt idx="50381">
                  <c:v>128.20052083333334</c:v>
                </c:pt>
                <c:pt idx="50382">
                  <c:v>128.203125</c:v>
                </c:pt>
                <c:pt idx="50383">
                  <c:v>128.20572916666666</c:v>
                </c:pt>
                <c:pt idx="50384">
                  <c:v>128.20833333333334</c:v>
                </c:pt>
                <c:pt idx="50385">
                  <c:v>128.2109375</c:v>
                </c:pt>
                <c:pt idx="50386">
                  <c:v>128.21354166666666</c:v>
                </c:pt>
                <c:pt idx="50387">
                  <c:v>128.21614583333334</c:v>
                </c:pt>
                <c:pt idx="50388">
                  <c:v>128.21875</c:v>
                </c:pt>
                <c:pt idx="50389">
                  <c:v>128.22135416666666</c:v>
                </c:pt>
                <c:pt idx="50390">
                  <c:v>128.22395833333334</c:v>
                </c:pt>
                <c:pt idx="50391">
                  <c:v>128.2265625</c:v>
                </c:pt>
                <c:pt idx="50392">
                  <c:v>128.22916666666666</c:v>
                </c:pt>
                <c:pt idx="50393">
                  <c:v>128.23177083333334</c:v>
                </c:pt>
                <c:pt idx="50394">
                  <c:v>128.234375</c:v>
                </c:pt>
                <c:pt idx="50395">
                  <c:v>128.23697916666666</c:v>
                </c:pt>
                <c:pt idx="50396">
                  <c:v>128.23958333333334</c:v>
                </c:pt>
                <c:pt idx="50397">
                  <c:v>128.2421875</c:v>
                </c:pt>
                <c:pt idx="50398">
                  <c:v>128.24479166666666</c:v>
                </c:pt>
                <c:pt idx="50399">
                  <c:v>128.24739583333334</c:v>
                </c:pt>
                <c:pt idx="50400">
                  <c:v>128.25</c:v>
                </c:pt>
                <c:pt idx="50401">
                  <c:v>128.25260416666666</c:v>
                </c:pt>
                <c:pt idx="50402">
                  <c:v>128.25520833333334</c:v>
                </c:pt>
                <c:pt idx="50403">
                  <c:v>128.2578125</c:v>
                </c:pt>
                <c:pt idx="50404">
                  <c:v>128.26041666666666</c:v>
                </c:pt>
                <c:pt idx="50405">
                  <c:v>128.26302083333334</c:v>
                </c:pt>
                <c:pt idx="50406">
                  <c:v>128.265625</c:v>
                </c:pt>
                <c:pt idx="50407">
                  <c:v>128.26822916666666</c:v>
                </c:pt>
                <c:pt idx="50408">
                  <c:v>128.27083333333334</c:v>
                </c:pt>
                <c:pt idx="50409">
                  <c:v>128.2734375</c:v>
                </c:pt>
                <c:pt idx="50410">
                  <c:v>128.27604166666666</c:v>
                </c:pt>
                <c:pt idx="50411">
                  <c:v>128.27864583333334</c:v>
                </c:pt>
                <c:pt idx="50412">
                  <c:v>128.28125</c:v>
                </c:pt>
                <c:pt idx="50413">
                  <c:v>128.28385416666666</c:v>
                </c:pt>
                <c:pt idx="50414">
                  <c:v>128.28645833333334</c:v>
                </c:pt>
                <c:pt idx="50415">
                  <c:v>128.2890625</c:v>
                </c:pt>
                <c:pt idx="50416">
                  <c:v>128.29166666666666</c:v>
                </c:pt>
                <c:pt idx="50417">
                  <c:v>128.29427083333334</c:v>
                </c:pt>
                <c:pt idx="50418">
                  <c:v>128.296875</c:v>
                </c:pt>
                <c:pt idx="50419">
                  <c:v>128.29947916666666</c:v>
                </c:pt>
                <c:pt idx="50420">
                  <c:v>128.30208333333334</c:v>
                </c:pt>
                <c:pt idx="50421">
                  <c:v>128.3046875</c:v>
                </c:pt>
                <c:pt idx="50422">
                  <c:v>128.30729166666666</c:v>
                </c:pt>
                <c:pt idx="50423">
                  <c:v>128.30989583333334</c:v>
                </c:pt>
                <c:pt idx="50424">
                  <c:v>128.3125</c:v>
                </c:pt>
                <c:pt idx="50425">
                  <c:v>128.31510416666666</c:v>
                </c:pt>
                <c:pt idx="50426">
                  <c:v>128.31770833333334</c:v>
                </c:pt>
                <c:pt idx="50427">
                  <c:v>128.3203125</c:v>
                </c:pt>
                <c:pt idx="50428">
                  <c:v>128.32291666666666</c:v>
                </c:pt>
                <c:pt idx="50429">
                  <c:v>128.32552083333334</c:v>
                </c:pt>
                <c:pt idx="50430">
                  <c:v>128.328125</c:v>
                </c:pt>
                <c:pt idx="50431">
                  <c:v>128.33072916666666</c:v>
                </c:pt>
                <c:pt idx="50432">
                  <c:v>128.33333333333334</c:v>
                </c:pt>
                <c:pt idx="50433">
                  <c:v>128.3359375</c:v>
                </c:pt>
                <c:pt idx="50434">
                  <c:v>128.33854166666666</c:v>
                </c:pt>
                <c:pt idx="50435">
                  <c:v>128.34114583333334</c:v>
                </c:pt>
                <c:pt idx="50436">
                  <c:v>128.34375</c:v>
                </c:pt>
                <c:pt idx="50437">
                  <c:v>128.34635416666666</c:v>
                </c:pt>
                <c:pt idx="50438">
                  <c:v>128.34895833333334</c:v>
                </c:pt>
                <c:pt idx="50439">
                  <c:v>128.3515625</c:v>
                </c:pt>
                <c:pt idx="50440">
                  <c:v>128.35416666666666</c:v>
                </c:pt>
                <c:pt idx="50441">
                  <c:v>128.35677083333334</c:v>
                </c:pt>
                <c:pt idx="50442">
                  <c:v>128.359375</c:v>
                </c:pt>
                <c:pt idx="50443">
                  <c:v>128.36197916666666</c:v>
                </c:pt>
                <c:pt idx="50444">
                  <c:v>128.36458333333334</c:v>
                </c:pt>
                <c:pt idx="50445">
                  <c:v>128.3671875</c:v>
                </c:pt>
                <c:pt idx="50446">
                  <c:v>128.36979166666666</c:v>
                </c:pt>
                <c:pt idx="50447">
                  <c:v>128.37239583333334</c:v>
                </c:pt>
                <c:pt idx="50448">
                  <c:v>128.375</c:v>
                </c:pt>
                <c:pt idx="50449">
                  <c:v>128.37760416666666</c:v>
                </c:pt>
                <c:pt idx="50450">
                  <c:v>128.38020833333334</c:v>
                </c:pt>
                <c:pt idx="50451">
                  <c:v>128.3828125</c:v>
                </c:pt>
                <c:pt idx="50452">
                  <c:v>128.38541666666666</c:v>
                </c:pt>
                <c:pt idx="50453">
                  <c:v>128.38802083333334</c:v>
                </c:pt>
                <c:pt idx="50454">
                  <c:v>128.390625</c:v>
                </c:pt>
                <c:pt idx="50455">
                  <c:v>128.39322916666666</c:v>
                </c:pt>
                <c:pt idx="50456">
                  <c:v>128.39583333333334</c:v>
                </c:pt>
                <c:pt idx="50457">
                  <c:v>128.3984375</c:v>
                </c:pt>
                <c:pt idx="50458">
                  <c:v>128.40104166666666</c:v>
                </c:pt>
                <c:pt idx="50459">
                  <c:v>128.40364583333334</c:v>
                </c:pt>
                <c:pt idx="50460">
                  <c:v>128.40625</c:v>
                </c:pt>
                <c:pt idx="50461">
                  <c:v>128.40885416666666</c:v>
                </c:pt>
                <c:pt idx="50462">
                  <c:v>128.41145833333334</c:v>
                </c:pt>
                <c:pt idx="50463">
                  <c:v>128.4140625</c:v>
                </c:pt>
                <c:pt idx="50464">
                  <c:v>128.41666666666666</c:v>
                </c:pt>
                <c:pt idx="50465">
                  <c:v>128.41927083333334</c:v>
                </c:pt>
                <c:pt idx="50466">
                  <c:v>128.421875</c:v>
                </c:pt>
                <c:pt idx="50467">
                  <c:v>128.42447916666666</c:v>
                </c:pt>
                <c:pt idx="50468">
                  <c:v>128.42708333333334</c:v>
                </c:pt>
                <c:pt idx="50469">
                  <c:v>128.4296875</c:v>
                </c:pt>
                <c:pt idx="50470">
                  <c:v>128.43229166666666</c:v>
                </c:pt>
                <c:pt idx="50471">
                  <c:v>128.43489583333334</c:v>
                </c:pt>
                <c:pt idx="50472">
                  <c:v>128.4375</c:v>
                </c:pt>
                <c:pt idx="50473">
                  <c:v>128.44010416666666</c:v>
                </c:pt>
                <c:pt idx="50474">
                  <c:v>128.44270833333334</c:v>
                </c:pt>
                <c:pt idx="50475">
                  <c:v>128.4453125</c:v>
                </c:pt>
                <c:pt idx="50476">
                  <c:v>128.44791666666666</c:v>
                </c:pt>
                <c:pt idx="50477">
                  <c:v>128.45052083333334</c:v>
                </c:pt>
                <c:pt idx="50478">
                  <c:v>128.453125</c:v>
                </c:pt>
                <c:pt idx="50479">
                  <c:v>128.45572916666666</c:v>
                </c:pt>
                <c:pt idx="50480">
                  <c:v>128.45833333333334</c:v>
                </c:pt>
                <c:pt idx="50481">
                  <c:v>128.4609375</c:v>
                </c:pt>
                <c:pt idx="50482">
                  <c:v>128.46354166666666</c:v>
                </c:pt>
                <c:pt idx="50483">
                  <c:v>128.46614583333334</c:v>
                </c:pt>
                <c:pt idx="50484">
                  <c:v>128.46875</c:v>
                </c:pt>
                <c:pt idx="50485">
                  <c:v>128.47135416666666</c:v>
                </c:pt>
                <c:pt idx="50486">
                  <c:v>128.47395833333334</c:v>
                </c:pt>
                <c:pt idx="50487">
                  <c:v>128.4765625</c:v>
                </c:pt>
                <c:pt idx="50488">
                  <c:v>128.47916666666666</c:v>
                </c:pt>
                <c:pt idx="50489">
                  <c:v>128.48177083333334</c:v>
                </c:pt>
                <c:pt idx="50490">
                  <c:v>128.484375</c:v>
                </c:pt>
                <c:pt idx="50491">
                  <c:v>128.48697916666666</c:v>
                </c:pt>
                <c:pt idx="50492">
                  <c:v>128.48958333333334</c:v>
                </c:pt>
                <c:pt idx="50493">
                  <c:v>128.4921875</c:v>
                </c:pt>
                <c:pt idx="50494">
                  <c:v>128.49479166666666</c:v>
                </c:pt>
                <c:pt idx="50495">
                  <c:v>128.49739583333334</c:v>
                </c:pt>
                <c:pt idx="50496">
                  <c:v>128.5</c:v>
                </c:pt>
                <c:pt idx="50497">
                  <c:v>128.50260416666666</c:v>
                </c:pt>
                <c:pt idx="50498">
                  <c:v>128.50520833333334</c:v>
                </c:pt>
                <c:pt idx="50499">
                  <c:v>128.5078125</c:v>
                </c:pt>
                <c:pt idx="50500">
                  <c:v>128.51041666666666</c:v>
                </c:pt>
                <c:pt idx="50501">
                  <c:v>128.51302083333334</c:v>
                </c:pt>
                <c:pt idx="50502">
                  <c:v>128.515625</c:v>
                </c:pt>
                <c:pt idx="50503">
                  <c:v>128.51822916666666</c:v>
                </c:pt>
                <c:pt idx="50504">
                  <c:v>128.52083333333334</c:v>
                </c:pt>
                <c:pt idx="50505">
                  <c:v>128.5234375</c:v>
                </c:pt>
                <c:pt idx="50506">
                  <c:v>128.52604166666666</c:v>
                </c:pt>
                <c:pt idx="50507">
                  <c:v>128.52864583333334</c:v>
                </c:pt>
                <c:pt idx="50508">
                  <c:v>128.53125</c:v>
                </c:pt>
                <c:pt idx="50509">
                  <c:v>128.53385416666666</c:v>
                </c:pt>
                <c:pt idx="50510">
                  <c:v>128.53645833333334</c:v>
                </c:pt>
                <c:pt idx="50511">
                  <c:v>128.5390625</c:v>
                </c:pt>
                <c:pt idx="50512">
                  <c:v>128.54166666666666</c:v>
                </c:pt>
                <c:pt idx="50513">
                  <c:v>128.54427083333334</c:v>
                </c:pt>
                <c:pt idx="50514">
                  <c:v>128.546875</c:v>
                </c:pt>
                <c:pt idx="50515">
                  <c:v>128.54947916666666</c:v>
                </c:pt>
                <c:pt idx="50516">
                  <c:v>128.55208333333334</c:v>
                </c:pt>
                <c:pt idx="50517">
                  <c:v>128.5546875</c:v>
                </c:pt>
                <c:pt idx="50518">
                  <c:v>128.55729166666666</c:v>
                </c:pt>
                <c:pt idx="50519">
                  <c:v>128.55989583333334</c:v>
                </c:pt>
                <c:pt idx="50520">
                  <c:v>128.5625</c:v>
                </c:pt>
                <c:pt idx="50521">
                  <c:v>128.56510416666666</c:v>
                </c:pt>
                <c:pt idx="50522">
                  <c:v>128.56770833333334</c:v>
                </c:pt>
                <c:pt idx="50523">
                  <c:v>128.5703125</c:v>
                </c:pt>
                <c:pt idx="50524">
                  <c:v>128.57291666666666</c:v>
                </c:pt>
                <c:pt idx="50525">
                  <c:v>128.57552083333334</c:v>
                </c:pt>
                <c:pt idx="50526">
                  <c:v>128.578125</c:v>
                </c:pt>
                <c:pt idx="50527">
                  <c:v>128.58072916666666</c:v>
                </c:pt>
                <c:pt idx="50528">
                  <c:v>128.58333333333334</c:v>
                </c:pt>
                <c:pt idx="50529">
                  <c:v>128.5859375</c:v>
                </c:pt>
                <c:pt idx="50530">
                  <c:v>128.58854166666666</c:v>
                </c:pt>
                <c:pt idx="50531">
                  <c:v>128.59114583333334</c:v>
                </c:pt>
                <c:pt idx="50532">
                  <c:v>128.59375</c:v>
                </c:pt>
                <c:pt idx="50533">
                  <c:v>128.59635416666666</c:v>
                </c:pt>
                <c:pt idx="50534">
                  <c:v>128.59895833333334</c:v>
                </c:pt>
                <c:pt idx="50535">
                  <c:v>128.6015625</c:v>
                </c:pt>
                <c:pt idx="50536">
                  <c:v>128.60416666666666</c:v>
                </c:pt>
                <c:pt idx="50537">
                  <c:v>128.60677083333334</c:v>
                </c:pt>
                <c:pt idx="50538">
                  <c:v>128.609375</c:v>
                </c:pt>
                <c:pt idx="50539">
                  <c:v>128.61197916666666</c:v>
                </c:pt>
                <c:pt idx="50540">
                  <c:v>128.61458333333334</c:v>
                </c:pt>
                <c:pt idx="50541">
                  <c:v>128.6171875</c:v>
                </c:pt>
                <c:pt idx="50542">
                  <c:v>128.61979166666666</c:v>
                </c:pt>
                <c:pt idx="50543">
                  <c:v>128.62239583333334</c:v>
                </c:pt>
                <c:pt idx="50544">
                  <c:v>128.625</c:v>
                </c:pt>
                <c:pt idx="50545">
                  <c:v>128.62760416666666</c:v>
                </c:pt>
                <c:pt idx="50546">
                  <c:v>128.63020833333334</c:v>
                </c:pt>
                <c:pt idx="50547">
                  <c:v>128.6328125</c:v>
                </c:pt>
                <c:pt idx="50548">
                  <c:v>128.63541666666666</c:v>
                </c:pt>
                <c:pt idx="50549">
                  <c:v>128.63802083333334</c:v>
                </c:pt>
                <c:pt idx="50550">
                  <c:v>128.640625</c:v>
                </c:pt>
                <c:pt idx="50551">
                  <c:v>128.64322916666666</c:v>
                </c:pt>
                <c:pt idx="50552">
                  <c:v>128.64583333333334</c:v>
                </c:pt>
                <c:pt idx="50553">
                  <c:v>128.6484375</c:v>
                </c:pt>
                <c:pt idx="50554">
                  <c:v>128.65104166666666</c:v>
                </c:pt>
                <c:pt idx="50555">
                  <c:v>128.65364583333334</c:v>
                </c:pt>
                <c:pt idx="50556">
                  <c:v>128.65625</c:v>
                </c:pt>
                <c:pt idx="50557">
                  <c:v>128.65885416666666</c:v>
                </c:pt>
                <c:pt idx="50558">
                  <c:v>128.66145833333334</c:v>
                </c:pt>
                <c:pt idx="50559">
                  <c:v>128.6640625</c:v>
                </c:pt>
                <c:pt idx="50560">
                  <c:v>128.66666666666666</c:v>
                </c:pt>
                <c:pt idx="50561">
                  <c:v>128.66927083333334</c:v>
                </c:pt>
                <c:pt idx="50562">
                  <c:v>128.671875</c:v>
                </c:pt>
                <c:pt idx="50563">
                  <c:v>128.67447916666666</c:v>
                </c:pt>
                <c:pt idx="50564">
                  <c:v>128.67708333333334</c:v>
                </c:pt>
                <c:pt idx="50565">
                  <c:v>128.6796875</c:v>
                </c:pt>
                <c:pt idx="50566">
                  <c:v>128.68229166666666</c:v>
                </c:pt>
                <c:pt idx="50567">
                  <c:v>128.68489583333334</c:v>
                </c:pt>
                <c:pt idx="50568">
                  <c:v>128.6875</c:v>
                </c:pt>
                <c:pt idx="50569">
                  <c:v>128.69010416666666</c:v>
                </c:pt>
                <c:pt idx="50570">
                  <c:v>128.69270833333334</c:v>
                </c:pt>
                <c:pt idx="50571">
                  <c:v>128.6953125</c:v>
                </c:pt>
                <c:pt idx="50572">
                  <c:v>128.69791666666666</c:v>
                </c:pt>
                <c:pt idx="50573">
                  <c:v>128.70052083333334</c:v>
                </c:pt>
                <c:pt idx="50574">
                  <c:v>128.703125</c:v>
                </c:pt>
                <c:pt idx="50575">
                  <c:v>128.70572916666666</c:v>
                </c:pt>
                <c:pt idx="50576">
                  <c:v>128.70833333333334</c:v>
                </c:pt>
                <c:pt idx="50577">
                  <c:v>128.7109375</c:v>
                </c:pt>
                <c:pt idx="50578">
                  <c:v>128.71354166666666</c:v>
                </c:pt>
                <c:pt idx="50579">
                  <c:v>128.71614583333334</c:v>
                </c:pt>
                <c:pt idx="50580">
                  <c:v>128.71875</c:v>
                </c:pt>
                <c:pt idx="50581">
                  <c:v>128.72135416666666</c:v>
                </c:pt>
                <c:pt idx="50582">
                  <c:v>128.72395833333334</c:v>
                </c:pt>
                <c:pt idx="50583">
                  <c:v>128.7265625</c:v>
                </c:pt>
                <c:pt idx="50584">
                  <c:v>128.72916666666666</c:v>
                </c:pt>
                <c:pt idx="50585">
                  <c:v>128.73177083333334</c:v>
                </c:pt>
                <c:pt idx="50586">
                  <c:v>128.734375</c:v>
                </c:pt>
                <c:pt idx="50587">
                  <c:v>128.73697916666666</c:v>
                </c:pt>
                <c:pt idx="50588">
                  <c:v>128.73958333333334</c:v>
                </c:pt>
                <c:pt idx="50589">
                  <c:v>128.7421875</c:v>
                </c:pt>
                <c:pt idx="50590">
                  <c:v>128.74479166666666</c:v>
                </c:pt>
                <c:pt idx="50591">
                  <c:v>128.74739583333334</c:v>
                </c:pt>
                <c:pt idx="50592">
                  <c:v>128.75</c:v>
                </c:pt>
                <c:pt idx="50593">
                  <c:v>128.75260416666666</c:v>
                </c:pt>
                <c:pt idx="50594">
                  <c:v>128.75520833333334</c:v>
                </c:pt>
                <c:pt idx="50595">
                  <c:v>128.7578125</c:v>
                </c:pt>
                <c:pt idx="50596">
                  <c:v>128.76041666666666</c:v>
                </c:pt>
                <c:pt idx="50597">
                  <c:v>128.76302083333334</c:v>
                </c:pt>
                <c:pt idx="50598">
                  <c:v>128.765625</c:v>
                </c:pt>
                <c:pt idx="50599">
                  <c:v>128.76822916666666</c:v>
                </c:pt>
                <c:pt idx="50600">
                  <c:v>128.77083333333334</c:v>
                </c:pt>
                <c:pt idx="50601">
                  <c:v>128.7734375</c:v>
                </c:pt>
                <c:pt idx="50602">
                  <c:v>128.77604166666666</c:v>
                </c:pt>
                <c:pt idx="50603">
                  <c:v>128.77864583333334</c:v>
                </c:pt>
                <c:pt idx="50604">
                  <c:v>128.78125</c:v>
                </c:pt>
                <c:pt idx="50605">
                  <c:v>128.78385416666666</c:v>
                </c:pt>
                <c:pt idx="50606">
                  <c:v>128.78645833333334</c:v>
                </c:pt>
                <c:pt idx="50607">
                  <c:v>128.7890625</c:v>
                </c:pt>
                <c:pt idx="50608">
                  <c:v>128.79166666666666</c:v>
                </c:pt>
                <c:pt idx="50609">
                  <c:v>128.79427083333334</c:v>
                </c:pt>
                <c:pt idx="50610">
                  <c:v>128.796875</c:v>
                </c:pt>
                <c:pt idx="50611">
                  <c:v>128.79947916666666</c:v>
                </c:pt>
                <c:pt idx="50612">
                  <c:v>128.80208333333334</c:v>
                </c:pt>
                <c:pt idx="50613">
                  <c:v>128.8046875</c:v>
                </c:pt>
                <c:pt idx="50614">
                  <c:v>128.80729166666666</c:v>
                </c:pt>
                <c:pt idx="50615">
                  <c:v>128.80989583333334</c:v>
                </c:pt>
                <c:pt idx="50616">
                  <c:v>128.8125</c:v>
                </c:pt>
                <c:pt idx="50617">
                  <c:v>128.81510416666666</c:v>
                </c:pt>
                <c:pt idx="50618">
                  <c:v>128.81770833333334</c:v>
                </c:pt>
                <c:pt idx="50619">
                  <c:v>128.8203125</c:v>
                </c:pt>
                <c:pt idx="50620">
                  <c:v>128.82291666666666</c:v>
                </c:pt>
                <c:pt idx="50621">
                  <c:v>128.82552083333334</c:v>
                </c:pt>
                <c:pt idx="50622">
                  <c:v>128.828125</c:v>
                </c:pt>
                <c:pt idx="50623">
                  <c:v>128.83072916666666</c:v>
                </c:pt>
                <c:pt idx="50624">
                  <c:v>128.83333333333334</c:v>
                </c:pt>
                <c:pt idx="50625">
                  <c:v>128.8359375</c:v>
                </c:pt>
                <c:pt idx="50626">
                  <c:v>128.83854166666666</c:v>
                </c:pt>
                <c:pt idx="50627">
                  <c:v>128.84114583333334</c:v>
                </c:pt>
                <c:pt idx="50628">
                  <c:v>128.84375</c:v>
                </c:pt>
                <c:pt idx="50629">
                  <c:v>128.84635416666666</c:v>
                </c:pt>
                <c:pt idx="50630">
                  <c:v>128.84895833333334</c:v>
                </c:pt>
                <c:pt idx="50631">
                  <c:v>128.8515625</c:v>
                </c:pt>
                <c:pt idx="50632">
                  <c:v>128.85416666666666</c:v>
                </c:pt>
                <c:pt idx="50633">
                  <c:v>128.85677083333334</c:v>
                </c:pt>
                <c:pt idx="50634">
                  <c:v>128.859375</c:v>
                </c:pt>
                <c:pt idx="50635">
                  <c:v>128.86197916666666</c:v>
                </c:pt>
                <c:pt idx="50636">
                  <c:v>128.86458333333334</c:v>
                </c:pt>
                <c:pt idx="50637">
                  <c:v>128.8671875</c:v>
                </c:pt>
                <c:pt idx="50638">
                  <c:v>128.86979166666666</c:v>
                </c:pt>
                <c:pt idx="50639">
                  <c:v>128.87239583333334</c:v>
                </c:pt>
                <c:pt idx="50640">
                  <c:v>128.875</c:v>
                </c:pt>
                <c:pt idx="50641">
                  <c:v>128.87760416666666</c:v>
                </c:pt>
                <c:pt idx="50642">
                  <c:v>128.88020833333334</c:v>
                </c:pt>
                <c:pt idx="50643">
                  <c:v>128.8828125</c:v>
                </c:pt>
                <c:pt idx="50644">
                  <c:v>128.88541666666666</c:v>
                </c:pt>
                <c:pt idx="50645">
                  <c:v>128.88802083333334</c:v>
                </c:pt>
                <c:pt idx="50646">
                  <c:v>128.890625</c:v>
                </c:pt>
                <c:pt idx="50647">
                  <c:v>128.89322916666666</c:v>
                </c:pt>
                <c:pt idx="50648">
                  <c:v>128.89583333333334</c:v>
                </c:pt>
                <c:pt idx="50649">
                  <c:v>128.8984375</c:v>
                </c:pt>
                <c:pt idx="50650">
                  <c:v>128.90104166666666</c:v>
                </c:pt>
                <c:pt idx="50651">
                  <c:v>128.90364583333334</c:v>
                </c:pt>
                <c:pt idx="50652">
                  <c:v>128.90625</c:v>
                </c:pt>
                <c:pt idx="50653">
                  <c:v>128.90885416666666</c:v>
                </c:pt>
                <c:pt idx="50654">
                  <c:v>128.91145833333334</c:v>
                </c:pt>
                <c:pt idx="50655">
                  <c:v>128.9140625</c:v>
                </c:pt>
                <c:pt idx="50656">
                  <c:v>128.91666666666666</c:v>
                </c:pt>
                <c:pt idx="50657">
                  <c:v>128.91927083333334</c:v>
                </c:pt>
                <c:pt idx="50658">
                  <c:v>128.921875</c:v>
                </c:pt>
                <c:pt idx="50659">
                  <c:v>128.92447916666666</c:v>
                </c:pt>
                <c:pt idx="50660">
                  <c:v>128.92708333333334</c:v>
                </c:pt>
                <c:pt idx="50661">
                  <c:v>128.9296875</c:v>
                </c:pt>
                <c:pt idx="50662">
                  <c:v>128.93229166666666</c:v>
                </c:pt>
                <c:pt idx="50663">
                  <c:v>128.93489583333334</c:v>
                </c:pt>
                <c:pt idx="50664">
                  <c:v>128.9375</c:v>
                </c:pt>
                <c:pt idx="50665">
                  <c:v>128.94010416666666</c:v>
                </c:pt>
                <c:pt idx="50666">
                  <c:v>128.94270833333334</c:v>
                </c:pt>
                <c:pt idx="50667">
                  <c:v>128.9453125</c:v>
                </c:pt>
                <c:pt idx="50668">
                  <c:v>128.94791666666666</c:v>
                </c:pt>
                <c:pt idx="50669">
                  <c:v>128.95052083333334</c:v>
                </c:pt>
                <c:pt idx="50670">
                  <c:v>128.953125</c:v>
                </c:pt>
                <c:pt idx="50671">
                  <c:v>128.95572916666666</c:v>
                </c:pt>
                <c:pt idx="50672">
                  <c:v>128.95833333333334</c:v>
                </c:pt>
                <c:pt idx="50673">
                  <c:v>128.9609375</c:v>
                </c:pt>
                <c:pt idx="50674">
                  <c:v>128.96354166666666</c:v>
                </c:pt>
                <c:pt idx="50675">
                  <c:v>128.96614583333334</c:v>
                </c:pt>
                <c:pt idx="50676">
                  <c:v>128.96875</c:v>
                </c:pt>
                <c:pt idx="50677">
                  <c:v>128.97135416666666</c:v>
                </c:pt>
                <c:pt idx="50678">
                  <c:v>128.97395833333334</c:v>
                </c:pt>
                <c:pt idx="50679">
                  <c:v>128.9765625</c:v>
                </c:pt>
                <c:pt idx="50680">
                  <c:v>128.97916666666666</c:v>
                </c:pt>
                <c:pt idx="50681">
                  <c:v>128.98177083333334</c:v>
                </c:pt>
                <c:pt idx="50682">
                  <c:v>128.984375</c:v>
                </c:pt>
                <c:pt idx="50683">
                  <c:v>128.98697916666666</c:v>
                </c:pt>
                <c:pt idx="50684">
                  <c:v>128.98958333333334</c:v>
                </c:pt>
                <c:pt idx="50685">
                  <c:v>128.9921875</c:v>
                </c:pt>
                <c:pt idx="50686">
                  <c:v>128.99479166666666</c:v>
                </c:pt>
                <c:pt idx="50687">
                  <c:v>128.99739583333334</c:v>
                </c:pt>
                <c:pt idx="50688">
                  <c:v>129</c:v>
                </c:pt>
                <c:pt idx="50689">
                  <c:v>129.00260416666666</c:v>
                </c:pt>
                <c:pt idx="50690">
                  <c:v>129.00520833333334</c:v>
                </c:pt>
                <c:pt idx="50691">
                  <c:v>129.0078125</c:v>
                </c:pt>
                <c:pt idx="50692">
                  <c:v>129.01041666666666</c:v>
                </c:pt>
                <c:pt idx="50693">
                  <c:v>129.01302083333334</c:v>
                </c:pt>
                <c:pt idx="50694">
                  <c:v>129.015625</c:v>
                </c:pt>
                <c:pt idx="50695">
                  <c:v>129.01822916666666</c:v>
                </c:pt>
                <c:pt idx="50696">
                  <c:v>129.02083333333334</c:v>
                </c:pt>
                <c:pt idx="50697">
                  <c:v>129.0234375</c:v>
                </c:pt>
                <c:pt idx="50698">
                  <c:v>129.02604166666666</c:v>
                </c:pt>
                <c:pt idx="50699">
                  <c:v>129.02864583333334</c:v>
                </c:pt>
                <c:pt idx="50700">
                  <c:v>129.03125</c:v>
                </c:pt>
                <c:pt idx="50701">
                  <c:v>129.03385416666666</c:v>
                </c:pt>
                <c:pt idx="50702">
                  <c:v>129.03645833333334</c:v>
                </c:pt>
                <c:pt idx="50703">
                  <c:v>129.0390625</c:v>
                </c:pt>
                <c:pt idx="50704">
                  <c:v>129.04166666666666</c:v>
                </c:pt>
                <c:pt idx="50705">
                  <c:v>129.04427083333334</c:v>
                </c:pt>
                <c:pt idx="50706">
                  <c:v>129.046875</c:v>
                </c:pt>
                <c:pt idx="50707">
                  <c:v>129.04947916666666</c:v>
                </c:pt>
                <c:pt idx="50708">
                  <c:v>129.05208333333334</c:v>
                </c:pt>
                <c:pt idx="50709">
                  <c:v>129.0546875</c:v>
                </c:pt>
                <c:pt idx="50710">
                  <c:v>129.05729166666666</c:v>
                </c:pt>
                <c:pt idx="50711">
                  <c:v>129.05989583333334</c:v>
                </c:pt>
                <c:pt idx="50712">
                  <c:v>129.0625</c:v>
                </c:pt>
                <c:pt idx="50713">
                  <c:v>129.06510416666666</c:v>
                </c:pt>
                <c:pt idx="50714">
                  <c:v>129.06770833333334</c:v>
                </c:pt>
                <c:pt idx="50715">
                  <c:v>129.0703125</c:v>
                </c:pt>
                <c:pt idx="50716">
                  <c:v>129.07291666666666</c:v>
                </c:pt>
                <c:pt idx="50717">
                  <c:v>129.07552083333334</c:v>
                </c:pt>
                <c:pt idx="50718">
                  <c:v>129.078125</c:v>
                </c:pt>
                <c:pt idx="50719">
                  <c:v>129.08072916666666</c:v>
                </c:pt>
                <c:pt idx="50720">
                  <c:v>129.08333333333334</c:v>
                </c:pt>
                <c:pt idx="50721">
                  <c:v>129.0859375</c:v>
                </c:pt>
                <c:pt idx="50722">
                  <c:v>129.08854166666666</c:v>
                </c:pt>
                <c:pt idx="50723">
                  <c:v>129.09114583333334</c:v>
                </c:pt>
                <c:pt idx="50724">
                  <c:v>129.09375</c:v>
                </c:pt>
                <c:pt idx="50725">
                  <c:v>129.09635416666666</c:v>
                </c:pt>
                <c:pt idx="50726">
                  <c:v>129.09895833333334</c:v>
                </c:pt>
                <c:pt idx="50727">
                  <c:v>129.1015625</c:v>
                </c:pt>
                <c:pt idx="50728">
                  <c:v>129.10416666666666</c:v>
                </c:pt>
                <c:pt idx="50729">
                  <c:v>129.10677083333334</c:v>
                </c:pt>
                <c:pt idx="50730">
                  <c:v>129.109375</c:v>
                </c:pt>
                <c:pt idx="50731">
                  <c:v>129.11197916666666</c:v>
                </c:pt>
                <c:pt idx="50732">
                  <c:v>129.11458333333334</c:v>
                </c:pt>
                <c:pt idx="50733">
                  <c:v>129.1171875</c:v>
                </c:pt>
                <c:pt idx="50734">
                  <c:v>129.11979166666666</c:v>
                </c:pt>
                <c:pt idx="50735">
                  <c:v>129.12239583333334</c:v>
                </c:pt>
                <c:pt idx="50736">
                  <c:v>129.125</c:v>
                </c:pt>
                <c:pt idx="50737">
                  <c:v>129.12760416666666</c:v>
                </c:pt>
                <c:pt idx="50738">
                  <c:v>129.13020833333334</c:v>
                </c:pt>
                <c:pt idx="50739">
                  <c:v>129.1328125</c:v>
                </c:pt>
                <c:pt idx="50740">
                  <c:v>129.13541666666666</c:v>
                </c:pt>
                <c:pt idx="50741">
                  <c:v>129.13802083333334</c:v>
                </c:pt>
                <c:pt idx="50742">
                  <c:v>129.140625</c:v>
                </c:pt>
                <c:pt idx="50743">
                  <c:v>129.14322916666666</c:v>
                </c:pt>
                <c:pt idx="50744">
                  <c:v>129.14583333333334</c:v>
                </c:pt>
                <c:pt idx="50745">
                  <c:v>129.1484375</c:v>
                </c:pt>
                <c:pt idx="50746">
                  <c:v>129.15104166666666</c:v>
                </c:pt>
                <c:pt idx="50747">
                  <c:v>129.15364583333334</c:v>
                </c:pt>
                <c:pt idx="50748">
                  <c:v>129.15625</c:v>
                </c:pt>
                <c:pt idx="50749">
                  <c:v>129.15885416666666</c:v>
                </c:pt>
                <c:pt idx="50750">
                  <c:v>129.16145833333334</c:v>
                </c:pt>
                <c:pt idx="50751">
                  <c:v>129.1640625</c:v>
                </c:pt>
                <c:pt idx="50752">
                  <c:v>129.16666666666666</c:v>
                </c:pt>
                <c:pt idx="50753">
                  <c:v>129.16927083333334</c:v>
                </c:pt>
                <c:pt idx="50754">
                  <c:v>129.171875</c:v>
                </c:pt>
                <c:pt idx="50755">
                  <c:v>129.17447916666666</c:v>
                </c:pt>
                <c:pt idx="50756">
                  <c:v>129.17708333333334</c:v>
                </c:pt>
                <c:pt idx="50757">
                  <c:v>129.1796875</c:v>
                </c:pt>
                <c:pt idx="50758">
                  <c:v>129.18229166666666</c:v>
                </c:pt>
                <c:pt idx="50759">
                  <c:v>129.18489583333334</c:v>
                </c:pt>
                <c:pt idx="50760">
                  <c:v>129.1875</c:v>
                </c:pt>
                <c:pt idx="50761">
                  <c:v>129.19010416666666</c:v>
                </c:pt>
                <c:pt idx="50762">
                  <c:v>129.19270833333334</c:v>
                </c:pt>
                <c:pt idx="50763">
                  <c:v>129.1953125</c:v>
                </c:pt>
                <c:pt idx="50764">
                  <c:v>129.19791666666666</c:v>
                </c:pt>
                <c:pt idx="50765">
                  <c:v>129.20052083333334</c:v>
                </c:pt>
                <c:pt idx="50766">
                  <c:v>129.203125</c:v>
                </c:pt>
                <c:pt idx="50767">
                  <c:v>129.20572916666666</c:v>
                </c:pt>
                <c:pt idx="50768">
                  <c:v>129.20833333333334</c:v>
                </c:pt>
                <c:pt idx="50769">
                  <c:v>129.2109375</c:v>
                </c:pt>
                <c:pt idx="50770">
                  <c:v>129.21354166666666</c:v>
                </c:pt>
                <c:pt idx="50771">
                  <c:v>129.21614583333334</c:v>
                </c:pt>
                <c:pt idx="50772">
                  <c:v>129.21875</c:v>
                </c:pt>
                <c:pt idx="50773">
                  <c:v>129.22135416666666</c:v>
                </c:pt>
                <c:pt idx="50774">
                  <c:v>129.22395833333334</c:v>
                </c:pt>
                <c:pt idx="50775">
                  <c:v>129.2265625</c:v>
                </c:pt>
                <c:pt idx="50776">
                  <c:v>129.22916666666666</c:v>
                </c:pt>
                <c:pt idx="50777">
                  <c:v>129.23177083333334</c:v>
                </c:pt>
                <c:pt idx="50778">
                  <c:v>129.234375</c:v>
                </c:pt>
                <c:pt idx="50779">
                  <c:v>129.23697916666666</c:v>
                </c:pt>
                <c:pt idx="50780">
                  <c:v>129.23958333333334</c:v>
                </c:pt>
                <c:pt idx="50781">
                  <c:v>129.2421875</c:v>
                </c:pt>
                <c:pt idx="50782">
                  <c:v>129.24479166666666</c:v>
                </c:pt>
                <c:pt idx="50783">
                  <c:v>129.24739583333334</c:v>
                </c:pt>
                <c:pt idx="50784">
                  <c:v>129.25</c:v>
                </c:pt>
                <c:pt idx="50785">
                  <c:v>129.25260416666666</c:v>
                </c:pt>
                <c:pt idx="50786">
                  <c:v>129.25520833333334</c:v>
                </c:pt>
                <c:pt idx="50787">
                  <c:v>129.2578125</c:v>
                </c:pt>
                <c:pt idx="50788">
                  <c:v>129.26041666666666</c:v>
                </c:pt>
                <c:pt idx="50789">
                  <c:v>129.26302083333334</c:v>
                </c:pt>
                <c:pt idx="50790">
                  <c:v>129.265625</c:v>
                </c:pt>
                <c:pt idx="50791">
                  <c:v>129.26822916666666</c:v>
                </c:pt>
                <c:pt idx="50792">
                  <c:v>129.27083333333334</c:v>
                </c:pt>
                <c:pt idx="50793">
                  <c:v>129.2734375</c:v>
                </c:pt>
                <c:pt idx="50794">
                  <c:v>129.27604166666666</c:v>
                </c:pt>
                <c:pt idx="50795">
                  <c:v>129.27864583333334</c:v>
                </c:pt>
                <c:pt idx="50796">
                  <c:v>129.28125</c:v>
                </c:pt>
                <c:pt idx="50797">
                  <c:v>129.28385416666666</c:v>
                </c:pt>
                <c:pt idx="50798">
                  <c:v>129.28645833333334</c:v>
                </c:pt>
                <c:pt idx="50799">
                  <c:v>129.2890625</c:v>
                </c:pt>
                <c:pt idx="50800">
                  <c:v>129.29166666666666</c:v>
                </c:pt>
                <c:pt idx="50801">
                  <c:v>129.29427083333334</c:v>
                </c:pt>
                <c:pt idx="50802">
                  <c:v>129.296875</c:v>
                </c:pt>
                <c:pt idx="50803">
                  <c:v>129.29947916666666</c:v>
                </c:pt>
                <c:pt idx="50804">
                  <c:v>129.30208333333334</c:v>
                </c:pt>
                <c:pt idx="50805">
                  <c:v>129.3046875</c:v>
                </c:pt>
                <c:pt idx="50806">
                  <c:v>129.30729166666666</c:v>
                </c:pt>
                <c:pt idx="50807">
                  <c:v>129.30989583333334</c:v>
                </c:pt>
                <c:pt idx="50808">
                  <c:v>129.3125</c:v>
                </c:pt>
                <c:pt idx="50809">
                  <c:v>129.31510416666666</c:v>
                </c:pt>
                <c:pt idx="50810">
                  <c:v>129.31770833333334</c:v>
                </c:pt>
                <c:pt idx="50811">
                  <c:v>129.3203125</c:v>
                </c:pt>
                <c:pt idx="50812">
                  <c:v>129.32291666666666</c:v>
                </c:pt>
                <c:pt idx="50813">
                  <c:v>129.32552083333334</c:v>
                </c:pt>
                <c:pt idx="50814">
                  <c:v>129.328125</c:v>
                </c:pt>
                <c:pt idx="50815">
                  <c:v>129.33072916666666</c:v>
                </c:pt>
                <c:pt idx="50816">
                  <c:v>129.33333333333334</c:v>
                </c:pt>
                <c:pt idx="50817">
                  <c:v>129.3359375</c:v>
                </c:pt>
                <c:pt idx="50818">
                  <c:v>129.33854166666666</c:v>
                </c:pt>
                <c:pt idx="50819">
                  <c:v>129.34114583333334</c:v>
                </c:pt>
                <c:pt idx="50820">
                  <c:v>129.34375</c:v>
                </c:pt>
                <c:pt idx="50821">
                  <c:v>129.34635416666666</c:v>
                </c:pt>
                <c:pt idx="50822">
                  <c:v>129.34895833333334</c:v>
                </c:pt>
                <c:pt idx="50823">
                  <c:v>129.3515625</c:v>
                </c:pt>
                <c:pt idx="50824">
                  <c:v>129.35416666666666</c:v>
                </c:pt>
                <c:pt idx="50825">
                  <c:v>129.35677083333334</c:v>
                </c:pt>
                <c:pt idx="50826">
                  <c:v>129.359375</c:v>
                </c:pt>
                <c:pt idx="50827">
                  <c:v>129.36197916666666</c:v>
                </c:pt>
                <c:pt idx="50828">
                  <c:v>129.36458333333334</c:v>
                </c:pt>
                <c:pt idx="50829">
                  <c:v>129.3671875</c:v>
                </c:pt>
                <c:pt idx="50830">
                  <c:v>129.36979166666666</c:v>
                </c:pt>
                <c:pt idx="50831">
                  <c:v>129.37239583333334</c:v>
                </c:pt>
                <c:pt idx="50832">
                  <c:v>129.375</c:v>
                </c:pt>
                <c:pt idx="50833">
                  <c:v>129.37760416666666</c:v>
                </c:pt>
                <c:pt idx="50834">
                  <c:v>129.38020833333334</c:v>
                </c:pt>
                <c:pt idx="50835">
                  <c:v>129.3828125</c:v>
                </c:pt>
                <c:pt idx="50836">
                  <c:v>129.38541666666666</c:v>
                </c:pt>
                <c:pt idx="50837">
                  <c:v>129.38802083333334</c:v>
                </c:pt>
                <c:pt idx="50838">
                  <c:v>129.390625</c:v>
                </c:pt>
                <c:pt idx="50839">
                  <c:v>129.39322916666666</c:v>
                </c:pt>
                <c:pt idx="50840">
                  <c:v>129.39583333333334</c:v>
                </c:pt>
                <c:pt idx="50841">
                  <c:v>129.3984375</c:v>
                </c:pt>
                <c:pt idx="50842">
                  <c:v>129.40104166666666</c:v>
                </c:pt>
                <c:pt idx="50843">
                  <c:v>129.40364583333334</c:v>
                </c:pt>
                <c:pt idx="50844">
                  <c:v>129.40625</c:v>
                </c:pt>
                <c:pt idx="50845">
                  <c:v>129.40885416666666</c:v>
                </c:pt>
                <c:pt idx="50846">
                  <c:v>129.41145833333334</c:v>
                </c:pt>
                <c:pt idx="50847">
                  <c:v>129.4140625</c:v>
                </c:pt>
                <c:pt idx="50848">
                  <c:v>129.41666666666666</c:v>
                </c:pt>
                <c:pt idx="50849">
                  <c:v>129.41927083333334</c:v>
                </c:pt>
                <c:pt idx="50850">
                  <c:v>129.421875</c:v>
                </c:pt>
                <c:pt idx="50851">
                  <c:v>129.42447916666666</c:v>
                </c:pt>
                <c:pt idx="50852">
                  <c:v>129.42708333333334</c:v>
                </c:pt>
                <c:pt idx="50853">
                  <c:v>129.4296875</c:v>
                </c:pt>
                <c:pt idx="50854">
                  <c:v>129.43229166666666</c:v>
                </c:pt>
                <c:pt idx="50855">
                  <c:v>129.43489583333334</c:v>
                </c:pt>
                <c:pt idx="50856">
                  <c:v>129.4375</c:v>
                </c:pt>
                <c:pt idx="50857">
                  <c:v>129.44010416666666</c:v>
                </c:pt>
                <c:pt idx="50858">
                  <c:v>129.44270833333334</c:v>
                </c:pt>
                <c:pt idx="50859">
                  <c:v>129.4453125</c:v>
                </c:pt>
                <c:pt idx="50860">
                  <c:v>129.44791666666666</c:v>
                </c:pt>
                <c:pt idx="50861">
                  <c:v>129.45052083333334</c:v>
                </c:pt>
                <c:pt idx="50862">
                  <c:v>129.453125</c:v>
                </c:pt>
                <c:pt idx="50863">
                  <c:v>129.45572916666666</c:v>
                </c:pt>
                <c:pt idx="50864">
                  <c:v>129.45833333333334</c:v>
                </c:pt>
                <c:pt idx="50865">
                  <c:v>129.4609375</c:v>
                </c:pt>
                <c:pt idx="50866">
                  <c:v>129.46354166666666</c:v>
                </c:pt>
                <c:pt idx="50867">
                  <c:v>129.46614583333334</c:v>
                </c:pt>
                <c:pt idx="50868">
                  <c:v>129.46875</c:v>
                </c:pt>
                <c:pt idx="50869">
                  <c:v>129.47135416666666</c:v>
                </c:pt>
                <c:pt idx="50870">
                  <c:v>129.47395833333334</c:v>
                </c:pt>
                <c:pt idx="50871">
                  <c:v>129.4765625</c:v>
                </c:pt>
                <c:pt idx="50872">
                  <c:v>129.47916666666666</c:v>
                </c:pt>
                <c:pt idx="50873">
                  <c:v>129.48177083333334</c:v>
                </c:pt>
                <c:pt idx="50874">
                  <c:v>129.484375</c:v>
                </c:pt>
                <c:pt idx="50875">
                  <c:v>129.48697916666666</c:v>
                </c:pt>
                <c:pt idx="50876">
                  <c:v>129.48958333333334</c:v>
                </c:pt>
                <c:pt idx="50877">
                  <c:v>129.4921875</c:v>
                </c:pt>
                <c:pt idx="50878">
                  <c:v>129.49479166666666</c:v>
                </c:pt>
                <c:pt idx="50879">
                  <c:v>129.49739583333334</c:v>
                </c:pt>
                <c:pt idx="50880">
                  <c:v>129.5</c:v>
                </c:pt>
                <c:pt idx="50881">
                  <c:v>129.50260416666666</c:v>
                </c:pt>
                <c:pt idx="50882">
                  <c:v>129.50520833333334</c:v>
                </c:pt>
                <c:pt idx="50883">
                  <c:v>129.5078125</c:v>
                </c:pt>
                <c:pt idx="50884">
                  <c:v>129.51041666666666</c:v>
                </c:pt>
                <c:pt idx="50885">
                  <c:v>129.51302083333334</c:v>
                </c:pt>
                <c:pt idx="50886">
                  <c:v>129.515625</c:v>
                </c:pt>
                <c:pt idx="50887">
                  <c:v>129.51822916666666</c:v>
                </c:pt>
                <c:pt idx="50888">
                  <c:v>129.52083333333334</c:v>
                </c:pt>
                <c:pt idx="50889">
                  <c:v>129.5234375</c:v>
                </c:pt>
                <c:pt idx="50890">
                  <c:v>129.52604166666666</c:v>
                </c:pt>
                <c:pt idx="50891">
                  <c:v>129.52864583333334</c:v>
                </c:pt>
                <c:pt idx="50892">
                  <c:v>129.53125</c:v>
                </c:pt>
                <c:pt idx="50893">
                  <c:v>129.53385416666666</c:v>
                </c:pt>
                <c:pt idx="50894">
                  <c:v>129.53645833333334</c:v>
                </c:pt>
                <c:pt idx="50895">
                  <c:v>129.5390625</c:v>
                </c:pt>
                <c:pt idx="50896">
                  <c:v>129.54166666666666</c:v>
                </c:pt>
                <c:pt idx="50897">
                  <c:v>129.54427083333334</c:v>
                </c:pt>
                <c:pt idx="50898">
                  <c:v>129.546875</c:v>
                </c:pt>
                <c:pt idx="50899">
                  <c:v>129.54947916666666</c:v>
                </c:pt>
                <c:pt idx="50900">
                  <c:v>129.55208333333334</c:v>
                </c:pt>
                <c:pt idx="50901">
                  <c:v>129.5546875</c:v>
                </c:pt>
                <c:pt idx="50902">
                  <c:v>129.55729166666666</c:v>
                </c:pt>
                <c:pt idx="50903">
                  <c:v>129.55989583333334</c:v>
                </c:pt>
                <c:pt idx="50904">
                  <c:v>129.5625</c:v>
                </c:pt>
                <c:pt idx="50905">
                  <c:v>129.56510416666666</c:v>
                </c:pt>
                <c:pt idx="50906">
                  <c:v>129.56770833333334</c:v>
                </c:pt>
                <c:pt idx="50907">
                  <c:v>129.5703125</c:v>
                </c:pt>
                <c:pt idx="50908">
                  <c:v>129.57291666666666</c:v>
                </c:pt>
                <c:pt idx="50909">
                  <c:v>129.57552083333334</c:v>
                </c:pt>
                <c:pt idx="50910">
                  <c:v>129.578125</c:v>
                </c:pt>
                <c:pt idx="50911">
                  <c:v>129.58072916666666</c:v>
                </c:pt>
                <c:pt idx="50912">
                  <c:v>129.58333333333334</c:v>
                </c:pt>
                <c:pt idx="50913">
                  <c:v>129.5859375</c:v>
                </c:pt>
                <c:pt idx="50914">
                  <c:v>129.58854166666666</c:v>
                </c:pt>
                <c:pt idx="50915">
                  <c:v>129.59114583333334</c:v>
                </c:pt>
                <c:pt idx="50916">
                  <c:v>129.59375</c:v>
                </c:pt>
                <c:pt idx="50917">
                  <c:v>129.59635416666666</c:v>
                </c:pt>
                <c:pt idx="50918">
                  <c:v>129.59895833333334</c:v>
                </c:pt>
                <c:pt idx="50919">
                  <c:v>129.6015625</c:v>
                </c:pt>
                <c:pt idx="50920">
                  <c:v>129.60416666666666</c:v>
                </c:pt>
                <c:pt idx="50921">
                  <c:v>129.60677083333334</c:v>
                </c:pt>
                <c:pt idx="50922">
                  <c:v>129.609375</c:v>
                </c:pt>
                <c:pt idx="50923">
                  <c:v>129.61197916666666</c:v>
                </c:pt>
                <c:pt idx="50924">
                  <c:v>129.61458333333334</c:v>
                </c:pt>
                <c:pt idx="50925">
                  <c:v>129.6171875</c:v>
                </c:pt>
                <c:pt idx="50926">
                  <c:v>129.61979166666666</c:v>
                </c:pt>
                <c:pt idx="50927">
                  <c:v>129.62239583333334</c:v>
                </c:pt>
                <c:pt idx="50928">
                  <c:v>129.625</c:v>
                </c:pt>
                <c:pt idx="50929">
                  <c:v>129.62760416666666</c:v>
                </c:pt>
                <c:pt idx="50930">
                  <c:v>129.63020833333334</c:v>
                </c:pt>
                <c:pt idx="50931">
                  <c:v>129.6328125</c:v>
                </c:pt>
                <c:pt idx="50932">
                  <c:v>129.63541666666666</c:v>
                </c:pt>
                <c:pt idx="50933">
                  <c:v>129.63802083333334</c:v>
                </c:pt>
                <c:pt idx="50934">
                  <c:v>129.640625</c:v>
                </c:pt>
                <c:pt idx="50935">
                  <c:v>129.64322916666666</c:v>
                </c:pt>
                <c:pt idx="50936">
                  <c:v>129.64583333333334</c:v>
                </c:pt>
                <c:pt idx="50937">
                  <c:v>129.6484375</c:v>
                </c:pt>
                <c:pt idx="50938">
                  <c:v>129.65104166666666</c:v>
                </c:pt>
                <c:pt idx="50939">
                  <c:v>129.65364583333334</c:v>
                </c:pt>
                <c:pt idx="50940">
                  <c:v>129.65625</c:v>
                </c:pt>
                <c:pt idx="50941">
                  <c:v>129.65885416666666</c:v>
                </c:pt>
                <c:pt idx="50942">
                  <c:v>129.66145833333334</c:v>
                </c:pt>
                <c:pt idx="50943">
                  <c:v>129.6640625</c:v>
                </c:pt>
                <c:pt idx="50944">
                  <c:v>129.66666666666666</c:v>
                </c:pt>
                <c:pt idx="50945">
                  <c:v>129.66927083333334</c:v>
                </c:pt>
                <c:pt idx="50946">
                  <c:v>129.671875</c:v>
                </c:pt>
                <c:pt idx="50947">
                  <c:v>129.67447916666666</c:v>
                </c:pt>
                <c:pt idx="50948">
                  <c:v>129.67708333333334</c:v>
                </c:pt>
                <c:pt idx="50949">
                  <c:v>129.6796875</c:v>
                </c:pt>
                <c:pt idx="50950">
                  <c:v>129.68229166666666</c:v>
                </c:pt>
                <c:pt idx="50951">
                  <c:v>129.68489583333334</c:v>
                </c:pt>
                <c:pt idx="50952">
                  <c:v>129.6875</c:v>
                </c:pt>
                <c:pt idx="50953">
                  <c:v>129.69010416666666</c:v>
                </c:pt>
                <c:pt idx="50954">
                  <c:v>129.69270833333334</c:v>
                </c:pt>
                <c:pt idx="50955">
                  <c:v>129.6953125</c:v>
                </c:pt>
                <c:pt idx="50956">
                  <c:v>129.69791666666666</c:v>
                </c:pt>
                <c:pt idx="50957">
                  <c:v>129.70052083333334</c:v>
                </c:pt>
                <c:pt idx="50958">
                  <c:v>129.703125</c:v>
                </c:pt>
                <c:pt idx="50959">
                  <c:v>129.70572916666666</c:v>
                </c:pt>
                <c:pt idx="50960">
                  <c:v>129.70833333333334</c:v>
                </c:pt>
                <c:pt idx="50961">
                  <c:v>129.7109375</c:v>
                </c:pt>
                <c:pt idx="50962">
                  <c:v>129.71354166666666</c:v>
                </c:pt>
                <c:pt idx="50963">
                  <c:v>129.71614583333334</c:v>
                </c:pt>
                <c:pt idx="50964">
                  <c:v>129.71875</c:v>
                </c:pt>
                <c:pt idx="50965">
                  <c:v>129.72135416666666</c:v>
                </c:pt>
                <c:pt idx="50966">
                  <c:v>129.72395833333334</c:v>
                </c:pt>
                <c:pt idx="50967">
                  <c:v>129.7265625</c:v>
                </c:pt>
                <c:pt idx="50968">
                  <c:v>129.72916666666666</c:v>
                </c:pt>
                <c:pt idx="50969">
                  <c:v>129.73177083333334</c:v>
                </c:pt>
                <c:pt idx="50970">
                  <c:v>129.734375</c:v>
                </c:pt>
                <c:pt idx="50971">
                  <c:v>129.73697916666666</c:v>
                </c:pt>
                <c:pt idx="50972">
                  <c:v>129.73958333333334</c:v>
                </c:pt>
                <c:pt idx="50973">
                  <c:v>129.7421875</c:v>
                </c:pt>
                <c:pt idx="50974">
                  <c:v>129.74479166666666</c:v>
                </c:pt>
                <c:pt idx="50975">
                  <c:v>129.74739583333334</c:v>
                </c:pt>
                <c:pt idx="50976">
                  <c:v>129.75</c:v>
                </c:pt>
                <c:pt idx="50977">
                  <c:v>129.75260416666666</c:v>
                </c:pt>
                <c:pt idx="50978">
                  <c:v>129.75520833333334</c:v>
                </c:pt>
                <c:pt idx="50979">
                  <c:v>129.7578125</c:v>
                </c:pt>
                <c:pt idx="50980">
                  <c:v>129.76041666666666</c:v>
                </c:pt>
                <c:pt idx="50981">
                  <c:v>129.76302083333334</c:v>
                </c:pt>
                <c:pt idx="50982">
                  <c:v>129.765625</c:v>
                </c:pt>
                <c:pt idx="50983">
                  <c:v>129.76822916666666</c:v>
                </c:pt>
                <c:pt idx="50984">
                  <c:v>129.77083333333334</c:v>
                </c:pt>
                <c:pt idx="50985">
                  <c:v>129.7734375</c:v>
                </c:pt>
                <c:pt idx="50986">
                  <c:v>129.77604166666666</c:v>
                </c:pt>
                <c:pt idx="50987">
                  <c:v>129.77864583333334</c:v>
                </c:pt>
                <c:pt idx="50988">
                  <c:v>129.78125</c:v>
                </c:pt>
                <c:pt idx="50989">
                  <c:v>129.78385416666666</c:v>
                </c:pt>
                <c:pt idx="50990">
                  <c:v>129.78645833333334</c:v>
                </c:pt>
                <c:pt idx="50991">
                  <c:v>129.7890625</c:v>
                </c:pt>
                <c:pt idx="50992">
                  <c:v>129.79166666666666</c:v>
                </c:pt>
                <c:pt idx="50993">
                  <c:v>129.79427083333334</c:v>
                </c:pt>
                <c:pt idx="50994">
                  <c:v>129.796875</c:v>
                </c:pt>
                <c:pt idx="50995">
                  <c:v>129.79947916666666</c:v>
                </c:pt>
                <c:pt idx="50996">
                  <c:v>129.80208333333334</c:v>
                </c:pt>
                <c:pt idx="50997">
                  <c:v>129.8046875</c:v>
                </c:pt>
                <c:pt idx="50998">
                  <c:v>129.80729166666666</c:v>
                </c:pt>
                <c:pt idx="50999">
                  <c:v>129.80989583333334</c:v>
                </c:pt>
                <c:pt idx="51000">
                  <c:v>129.8125</c:v>
                </c:pt>
                <c:pt idx="51001">
                  <c:v>129.81510416666666</c:v>
                </c:pt>
                <c:pt idx="51002">
                  <c:v>129.81770833333334</c:v>
                </c:pt>
                <c:pt idx="51003">
                  <c:v>129.8203125</c:v>
                </c:pt>
                <c:pt idx="51004">
                  <c:v>129.82291666666666</c:v>
                </c:pt>
                <c:pt idx="51005">
                  <c:v>129.82552083333334</c:v>
                </c:pt>
                <c:pt idx="51006">
                  <c:v>129.828125</c:v>
                </c:pt>
                <c:pt idx="51007">
                  <c:v>129.83072916666666</c:v>
                </c:pt>
                <c:pt idx="51008">
                  <c:v>129.83333333333334</c:v>
                </c:pt>
                <c:pt idx="51009">
                  <c:v>129.8359375</c:v>
                </c:pt>
                <c:pt idx="51010">
                  <c:v>129.83854166666666</c:v>
                </c:pt>
                <c:pt idx="51011">
                  <c:v>129.84114583333334</c:v>
                </c:pt>
                <c:pt idx="51012">
                  <c:v>129.84375</c:v>
                </c:pt>
                <c:pt idx="51013">
                  <c:v>129.84635416666666</c:v>
                </c:pt>
                <c:pt idx="51014">
                  <c:v>129.84895833333334</c:v>
                </c:pt>
                <c:pt idx="51015">
                  <c:v>129.8515625</c:v>
                </c:pt>
                <c:pt idx="51016">
                  <c:v>129.85416666666666</c:v>
                </c:pt>
                <c:pt idx="51017">
                  <c:v>129.85677083333334</c:v>
                </c:pt>
                <c:pt idx="51018">
                  <c:v>129.859375</c:v>
                </c:pt>
                <c:pt idx="51019">
                  <c:v>129.86197916666666</c:v>
                </c:pt>
                <c:pt idx="51020">
                  <c:v>129.86458333333334</c:v>
                </c:pt>
                <c:pt idx="51021">
                  <c:v>129.8671875</c:v>
                </c:pt>
                <c:pt idx="51022">
                  <c:v>129.86979166666666</c:v>
                </c:pt>
                <c:pt idx="51023">
                  <c:v>129.87239583333334</c:v>
                </c:pt>
                <c:pt idx="51024">
                  <c:v>129.875</c:v>
                </c:pt>
                <c:pt idx="51025">
                  <c:v>129.87760416666666</c:v>
                </c:pt>
                <c:pt idx="51026">
                  <c:v>129.88020833333334</c:v>
                </c:pt>
                <c:pt idx="51027">
                  <c:v>129.8828125</c:v>
                </c:pt>
                <c:pt idx="51028">
                  <c:v>129.88541666666666</c:v>
                </c:pt>
                <c:pt idx="51029">
                  <c:v>129.88802083333334</c:v>
                </c:pt>
                <c:pt idx="51030">
                  <c:v>129.890625</c:v>
                </c:pt>
                <c:pt idx="51031">
                  <c:v>129.89322916666666</c:v>
                </c:pt>
                <c:pt idx="51032">
                  <c:v>129.89583333333334</c:v>
                </c:pt>
                <c:pt idx="51033">
                  <c:v>129.8984375</c:v>
                </c:pt>
                <c:pt idx="51034">
                  <c:v>129.90104166666666</c:v>
                </c:pt>
                <c:pt idx="51035">
                  <c:v>129.90364583333334</c:v>
                </c:pt>
                <c:pt idx="51036">
                  <c:v>129.90625</c:v>
                </c:pt>
                <c:pt idx="51037">
                  <c:v>129.90885416666666</c:v>
                </c:pt>
                <c:pt idx="51038">
                  <c:v>129.91145833333334</c:v>
                </c:pt>
                <c:pt idx="51039">
                  <c:v>129.9140625</c:v>
                </c:pt>
                <c:pt idx="51040">
                  <c:v>129.91666666666666</c:v>
                </c:pt>
                <c:pt idx="51041">
                  <c:v>129.91927083333334</c:v>
                </c:pt>
                <c:pt idx="51042">
                  <c:v>129.921875</c:v>
                </c:pt>
                <c:pt idx="51043">
                  <c:v>129.92447916666666</c:v>
                </c:pt>
                <c:pt idx="51044">
                  <c:v>129.92708333333334</c:v>
                </c:pt>
                <c:pt idx="51045">
                  <c:v>129.9296875</c:v>
                </c:pt>
                <c:pt idx="51046">
                  <c:v>129.93229166666666</c:v>
                </c:pt>
                <c:pt idx="51047">
                  <c:v>129.93489583333334</c:v>
                </c:pt>
                <c:pt idx="51048">
                  <c:v>129.9375</c:v>
                </c:pt>
                <c:pt idx="51049">
                  <c:v>129.94010416666666</c:v>
                </c:pt>
                <c:pt idx="51050">
                  <c:v>129.94270833333334</c:v>
                </c:pt>
                <c:pt idx="51051">
                  <c:v>129.9453125</c:v>
                </c:pt>
                <c:pt idx="51052">
                  <c:v>129.94791666666666</c:v>
                </c:pt>
                <c:pt idx="51053">
                  <c:v>129.95052083333334</c:v>
                </c:pt>
                <c:pt idx="51054">
                  <c:v>129.953125</c:v>
                </c:pt>
                <c:pt idx="51055">
                  <c:v>129.95572916666666</c:v>
                </c:pt>
                <c:pt idx="51056">
                  <c:v>129.95833333333334</c:v>
                </c:pt>
                <c:pt idx="51057">
                  <c:v>129.9609375</c:v>
                </c:pt>
                <c:pt idx="51058">
                  <c:v>129.96354166666666</c:v>
                </c:pt>
                <c:pt idx="51059">
                  <c:v>129.96614583333334</c:v>
                </c:pt>
                <c:pt idx="51060">
                  <c:v>129.96875</c:v>
                </c:pt>
                <c:pt idx="51061">
                  <c:v>129.97135416666666</c:v>
                </c:pt>
                <c:pt idx="51062">
                  <c:v>129.97395833333334</c:v>
                </c:pt>
                <c:pt idx="51063">
                  <c:v>129.9765625</c:v>
                </c:pt>
                <c:pt idx="51064">
                  <c:v>129.97916666666666</c:v>
                </c:pt>
                <c:pt idx="51065">
                  <c:v>129.98177083333334</c:v>
                </c:pt>
                <c:pt idx="51066">
                  <c:v>129.984375</c:v>
                </c:pt>
                <c:pt idx="51067">
                  <c:v>129.98697916666666</c:v>
                </c:pt>
                <c:pt idx="51068">
                  <c:v>129.98958333333334</c:v>
                </c:pt>
                <c:pt idx="51069">
                  <c:v>129.9921875</c:v>
                </c:pt>
                <c:pt idx="51070">
                  <c:v>129.99479166666666</c:v>
                </c:pt>
                <c:pt idx="51071">
                  <c:v>129.99739583333334</c:v>
                </c:pt>
                <c:pt idx="51072">
                  <c:v>130</c:v>
                </c:pt>
                <c:pt idx="51073">
                  <c:v>130.00260416666666</c:v>
                </c:pt>
                <c:pt idx="51074">
                  <c:v>130.00520833333334</c:v>
                </c:pt>
                <c:pt idx="51075">
                  <c:v>130.0078125</c:v>
                </c:pt>
                <c:pt idx="51076">
                  <c:v>130.01041666666666</c:v>
                </c:pt>
                <c:pt idx="51077">
                  <c:v>130.01302083333334</c:v>
                </c:pt>
                <c:pt idx="51078">
                  <c:v>130.015625</c:v>
                </c:pt>
                <c:pt idx="51079">
                  <c:v>130.01822916666666</c:v>
                </c:pt>
                <c:pt idx="51080">
                  <c:v>130.02083333333334</c:v>
                </c:pt>
                <c:pt idx="51081">
                  <c:v>130.0234375</c:v>
                </c:pt>
                <c:pt idx="51082">
                  <c:v>130.02604166666666</c:v>
                </c:pt>
                <c:pt idx="51083">
                  <c:v>130.02864583333334</c:v>
                </c:pt>
                <c:pt idx="51084">
                  <c:v>130.03125</c:v>
                </c:pt>
                <c:pt idx="51085">
                  <c:v>130.03385416666666</c:v>
                </c:pt>
                <c:pt idx="51086">
                  <c:v>130.03645833333334</c:v>
                </c:pt>
                <c:pt idx="51087">
                  <c:v>130.0390625</c:v>
                </c:pt>
                <c:pt idx="51088">
                  <c:v>130.04166666666666</c:v>
                </c:pt>
                <c:pt idx="51089">
                  <c:v>130.04427083333334</c:v>
                </c:pt>
                <c:pt idx="51090">
                  <c:v>130.046875</c:v>
                </c:pt>
                <c:pt idx="51091">
                  <c:v>130.04947916666666</c:v>
                </c:pt>
                <c:pt idx="51092">
                  <c:v>130.05208333333334</c:v>
                </c:pt>
                <c:pt idx="51093">
                  <c:v>130.0546875</c:v>
                </c:pt>
                <c:pt idx="51094">
                  <c:v>130.05729166666666</c:v>
                </c:pt>
                <c:pt idx="51095">
                  <c:v>130.05989583333334</c:v>
                </c:pt>
                <c:pt idx="51096">
                  <c:v>130.0625</c:v>
                </c:pt>
                <c:pt idx="51097">
                  <c:v>130.06510416666666</c:v>
                </c:pt>
                <c:pt idx="51098">
                  <c:v>130.06770833333334</c:v>
                </c:pt>
                <c:pt idx="51099">
                  <c:v>130.0703125</c:v>
                </c:pt>
                <c:pt idx="51100">
                  <c:v>130.07291666666666</c:v>
                </c:pt>
                <c:pt idx="51101">
                  <c:v>130.07552083333334</c:v>
                </c:pt>
                <c:pt idx="51102">
                  <c:v>130.078125</c:v>
                </c:pt>
                <c:pt idx="51103">
                  <c:v>130.08072916666666</c:v>
                </c:pt>
                <c:pt idx="51104">
                  <c:v>130.08333333333334</c:v>
                </c:pt>
                <c:pt idx="51105">
                  <c:v>130.0859375</c:v>
                </c:pt>
                <c:pt idx="51106">
                  <c:v>130.08854166666666</c:v>
                </c:pt>
                <c:pt idx="51107">
                  <c:v>130.09114583333334</c:v>
                </c:pt>
                <c:pt idx="51108">
                  <c:v>130.09375</c:v>
                </c:pt>
                <c:pt idx="51109">
                  <c:v>130.09635416666666</c:v>
                </c:pt>
                <c:pt idx="51110">
                  <c:v>130.09895833333334</c:v>
                </c:pt>
                <c:pt idx="51111">
                  <c:v>130.1015625</c:v>
                </c:pt>
                <c:pt idx="51112">
                  <c:v>130.10416666666666</c:v>
                </c:pt>
                <c:pt idx="51113">
                  <c:v>130.10677083333334</c:v>
                </c:pt>
                <c:pt idx="51114">
                  <c:v>130.109375</c:v>
                </c:pt>
                <c:pt idx="51115">
                  <c:v>130.11197916666666</c:v>
                </c:pt>
                <c:pt idx="51116">
                  <c:v>130.11458333333334</c:v>
                </c:pt>
                <c:pt idx="51117">
                  <c:v>130.1171875</c:v>
                </c:pt>
                <c:pt idx="51118">
                  <c:v>130.11979166666666</c:v>
                </c:pt>
                <c:pt idx="51119">
                  <c:v>130.12239583333334</c:v>
                </c:pt>
                <c:pt idx="51120">
                  <c:v>130.125</c:v>
                </c:pt>
                <c:pt idx="51121">
                  <c:v>130.12760416666666</c:v>
                </c:pt>
                <c:pt idx="51122">
                  <c:v>130.13020833333334</c:v>
                </c:pt>
                <c:pt idx="51123">
                  <c:v>130.1328125</c:v>
                </c:pt>
                <c:pt idx="51124">
                  <c:v>130.13541666666666</c:v>
                </c:pt>
                <c:pt idx="51125">
                  <c:v>130.13802083333334</c:v>
                </c:pt>
                <c:pt idx="51126">
                  <c:v>130.140625</c:v>
                </c:pt>
                <c:pt idx="51127">
                  <c:v>130.14322916666666</c:v>
                </c:pt>
                <c:pt idx="51128">
                  <c:v>130.14583333333334</c:v>
                </c:pt>
                <c:pt idx="51129">
                  <c:v>130.1484375</c:v>
                </c:pt>
                <c:pt idx="51130">
                  <c:v>130.15104166666666</c:v>
                </c:pt>
                <c:pt idx="51131">
                  <c:v>130.15364583333334</c:v>
                </c:pt>
                <c:pt idx="51132">
                  <c:v>130.15625</c:v>
                </c:pt>
                <c:pt idx="51133">
                  <c:v>130.15885416666666</c:v>
                </c:pt>
                <c:pt idx="51134">
                  <c:v>130.16145833333334</c:v>
                </c:pt>
                <c:pt idx="51135">
                  <c:v>130.1640625</c:v>
                </c:pt>
                <c:pt idx="51136">
                  <c:v>130.16666666666666</c:v>
                </c:pt>
                <c:pt idx="51137">
                  <c:v>130.16927083333334</c:v>
                </c:pt>
                <c:pt idx="51138">
                  <c:v>130.171875</c:v>
                </c:pt>
                <c:pt idx="51139">
                  <c:v>130.17447916666666</c:v>
                </c:pt>
                <c:pt idx="51140">
                  <c:v>130.17708333333334</c:v>
                </c:pt>
                <c:pt idx="51141">
                  <c:v>130.1796875</c:v>
                </c:pt>
                <c:pt idx="51142">
                  <c:v>130.18229166666666</c:v>
                </c:pt>
                <c:pt idx="51143">
                  <c:v>130.18489583333334</c:v>
                </c:pt>
                <c:pt idx="51144">
                  <c:v>130.1875</c:v>
                </c:pt>
                <c:pt idx="51145">
                  <c:v>130.19010416666666</c:v>
                </c:pt>
                <c:pt idx="51146">
                  <c:v>130.19270833333334</c:v>
                </c:pt>
                <c:pt idx="51147">
                  <c:v>130.1953125</c:v>
                </c:pt>
                <c:pt idx="51148">
                  <c:v>130.19791666666666</c:v>
                </c:pt>
                <c:pt idx="51149">
                  <c:v>130.20052083333334</c:v>
                </c:pt>
                <c:pt idx="51150">
                  <c:v>130.203125</c:v>
                </c:pt>
                <c:pt idx="51151">
                  <c:v>130.20572916666666</c:v>
                </c:pt>
                <c:pt idx="51152">
                  <c:v>130.20833333333334</c:v>
                </c:pt>
                <c:pt idx="51153">
                  <c:v>130.2109375</c:v>
                </c:pt>
                <c:pt idx="51154">
                  <c:v>130.21354166666666</c:v>
                </c:pt>
                <c:pt idx="51155">
                  <c:v>130.21614583333334</c:v>
                </c:pt>
                <c:pt idx="51156">
                  <c:v>130.21875</c:v>
                </c:pt>
                <c:pt idx="51157">
                  <c:v>130.22135416666666</c:v>
                </c:pt>
                <c:pt idx="51158">
                  <c:v>130.22395833333334</c:v>
                </c:pt>
                <c:pt idx="51159">
                  <c:v>130.2265625</c:v>
                </c:pt>
                <c:pt idx="51160">
                  <c:v>130.22916666666666</c:v>
                </c:pt>
                <c:pt idx="51161">
                  <c:v>130.23177083333334</c:v>
                </c:pt>
                <c:pt idx="51162">
                  <c:v>130.234375</c:v>
                </c:pt>
                <c:pt idx="51163">
                  <c:v>130.23697916666666</c:v>
                </c:pt>
                <c:pt idx="51164">
                  <c:v>130.23958333333334</c:v>
                </c:pt>
                <c:pt idx="51165">
                  <c:v>130.2421875</c:v>
                </c:pt>
                <c:pt idx="51166">
                  <c:v>130.24479166666666</c:v>
                </c:pt>
                <c:pt idx="51167">
                  <c:v>130.24739583333334</c:v>
                </c:pt>
                <c:pt idx="51168">
                  <c:v>130.25</c:v>
                </c:pt>
                <c:pt idx="51169">
                  <c:v>130.25260416666666</c:v>
                </c:pt>
                <c:pt idx="51170">
                  <c:v>130.25520833333334</c:v>
                </c:pt>
                <c:pt idx="51171">
                  <c:v>130.2578125</c:v>
                </c:pt>
                <c:pt idx="51172">
                  <c:v>130.26041666666666</c:v>
                </c:pt>
                <c:pt idx="51173">
                  <c:v>130.26302083333334</c:v>
                </c:pt>
                <c:pt idx="51174">
                  <c:v>130.265625</c:v>
                </c:pt>
                <c:pt idx="51175">
                  <c:v>130.26822916666666</c:v>
                </c:pt>
                <c:pt idx="51176">
                  <c:v>130.27083333333334</c:v>
                </c:pt>
                <c:pt idx="51177">
                  <c:v>130.2734375</c:v>
                </c:pt>
                <c:pt idx="51178">
                  <c:v>130.27604166666666</c:v>
                </c:pt>
                <c:pt idx="51179">
                  <c:v>130.27864583333334</c:v>
                </c:pt>
                <c:pt idx="51180">
                  <c:v>130.28125</c:v>
                </c:pt>
                <c:pt idx="51181">
                  <c:v>130.28385416666666</c:v>
                </c:pt>
                <c:pt idx="51182">
                  <c:v>130.28645833333334</c:v>
                </c:pt>
                <c:pt idx="51183">
                  <c:v>130.2890625</c:v>
                </c:pt>
                <c:pt idx="51184">
                  <c:v>130.29166666666666</c:v>
                </c:pt>
                <c:pt idx="51185">
                  <c:v>130.29427083333334</c:v>
                </c:pt>
                <c:pt idx="51186">
                  <c:v>130.296875</c:v>
                </c:pt>
                <c:pt idx="51187">
                  <c:v>130.29947916666666</c:v>
                </c:pt>
                <c:pt idx="51188">
                  <c:v>130.30208333333334</c:v>
                </c:pt>
                <c:pt idx="51189">
                  <c:v>130.3046875</c:v>
                </c:pt>
                <c:pt idx="51190">
                  <c:v>130.30729166666666</c:v>
                </c:pt>
                <c:pt idx="51191">
                  <c:v>130.30989583333334</c:v>
                </c:pt>
                <c:pt idx="51192">
                  <c:v>130.3125</c:v>
                </c:pt>
                <c:pt idx="51193">
                  <c:v>130.31510416666666</c:v>
                </c:pt>
                <c:pt idx="51194">
                  <c:v>130.31770833333334</c:v>
                </c:pt>
                <c:pt idx="51195">
                  <c:v>130.3203125</c:v>
                </c:pt>
                <c:pt idx="51196">
                  <c:v>130.32291666666666</c:v>
                </c:pt>
                <c:pt idx="51197">
                  <c:v>130.32552083333334</c:v>
                </c:pt>
                <c:pt idx="51198">
                  <c:v>130.328125</c:v>
                </c:pt>
                <c:pt idx="51199">
                  <c:v>130.33072916666666</c:v>
                </c:pt>
                <c:pt idx="51200">
                  <c:v>130.33333333333334</c:v>
                </c:pt>
                <c:pt idx="51201">
                  <c:v>130.3359375</c:v>
                </c:pt>
                <c:pt idx="51202">
                  <c:v>130.33854166666666</c:v>
                </c:pt>
                <c:pt idx="51203">
                  <c:v>130.34114583333334</c:v>
                </c:pt>
                <c:pt idx="51204">
                  <c:v>130.34375</c:v>
                </c:pt>
                <c:pt idx="51205">
                  <c:v>130.34635416666666</c:v>
                </c:pt>
                <c:pt idx="51206">
                  <c:v>130.34895833333334</c:v>
                </c:pt>
                <c:pt idx="51207">
                  <c:v>130.3515625</c:v>
                </c:pt>
                <c:pt idx="51208">
                  <c:v>130.35416666666666</c:v>
                </c:pt>
                <c:pt idx="51209">
                  <c:v>130.35677083333334</c:v>
                </c:pt>
                <c:pt idx="51210">
                  <c:v>130.359375</c:v>
                </c:pt>
                <c:pt idx="51211">
                  <c:v>130.36197916666666</c:v>
                </c:pt>
                <c:pt idx="51212">
                  <c:v>130.36458333333334</c:v>
                </c:pt>
                <c:pt idx="51213">
                  <c:v>130.3671875</c:v>
                </c:pt>
                <c:pt idx="51214">
                  <c:v>130.36979166666666</c:v>
                </c:pt>
                <c:pt idx="51215">
                  <c:v>130.37239583333334</c:v>
                </c:pt>
                <c:pt idx="51216">
                  <c:v>130.375</c:v>
                </c:pt>
                <c:pt idx="51217">
                  <c:v>130.37760416666666</c:v>
                </c:pt>
                <c:pt idx="51218">
                  <c:v>130.38020833333334</c:v>
                </c:pt>
                <c:pt idx="51219">
                  <c:v>130.3828125</c:v>
                </c:pt>
                <c:pt idx="51220">
                  <c:v>130.38541666666666</c:v>
                </c:pt>
                <c:pt idx="51221">
                  <c:v>130.38802083333334</c:v>
                </c:pt>
                <c:pt idx="51222">
                  <c:v>130.390625</c:v>
                </c:pt>
                <c:pt idx="51223">
                  <c:v>130.39322916666666</c:v>
                </c:pt>
                <c:pt idx="51224">
                  <c:v>130.39583333333334</c:v>
                </c:pt>
                <c:pt idx="51225">
                  <c:v>130.3984375</c:v>
                </c:pt>
                <c:pt idx="51226">
                  <c:v>130.40104166666666</c:v>
                </c:pt>
                <c:pt idx="51227">
                  <c:v>130.40364583333334</c:v>
                </c:pt>
                <c:pt idx="51228">
                  <c:v>130.40625</c:v>
                </c:pt>
                <c:pt idx="51229">
                  <c:v>130.40885416666666</c:v>
                </c:pt>
                <c:pt idx="51230">
                  <c:v>130.41145833333334</c:v>
                </c:pt>
                <c:pt idx="51231">
                  <c:v>130.4140625</c:v>
                </c:pt>
                <c:pt idx="51232">
                  <c:v>130.41666666666666</c:v>
                </c:pt>
                <c:pt idx="51233">
                  <c:v>130.41927083333334</c:v>
                </c:pt>
                <c:pt idx="51234">
                  <c:v>130.421875</c:v>
                </c:pt>
                <c:pt idx="51235">
                  <c:v>130.42447916666666</c:v>
                </c:pt>
                <c:pt idx="51236">
                  <c:v>130.42708333333334</c:v>
                </c:pt>
                <c:pt idx="51237">
                  <c:v>130.4296875</c:v>
                </c:pt>
                <c:pt idx="51238">
                  <c:v>130.43229166666666</c:v>
                </c:pt>
                <c:pt idx="51239">
                  <c:v>130.43489583333334</c:v>
                </c:pt>
                <c:pt idx="51240">
                  <c:v>130.4375</c:v>
                </c:pt>
                <c:pt idx="51241">
                  <c:v>130.44010416666666</c:v>
                </c:pt>
                <c:pt idx="51242">
                  <c:v>130.44270833333334</c:v>
                </c:pt>
                <c:pt idx="51243">
                  <c:v>130.4453125</c:v>
                </c:pt>
                <c:pt idx="51244">
                  <c:v>130.44791666666666</c:v>
                </c:pt>
                <c:pt idx="51245">
                  <c:v>130.45052083333334</c:v>
                </c:pt>
                <c:pt idx="51246">
                  <c:v>130.453125</c:v>
                </c:pt>
                <c:pt idx="51247">
                  <c:v>130.45572916666666</c:v>
                </c:pt>
                <c:pt idx="51248">
                  <c:v>130.45833333333334</c:v>
                </c:pt>
                <c:pt idx="51249">
                  <c:v>130.4609375</c:v>
                </c:pt>
                <c:pt idx="51250">
                  <c:v>130.46354166666666</c:v>
                </c:pt>
                <c:pt idx="51251">
                  <c:v>130.46614583333334</c:v>
                </c:pt>
                <c:pt idx="51252">
                  <c:v>130.46875</c:v>
                </c:pt>
                <c:pt idx="51253">
                  <c:v>130.47135416666666</c:v>
                </c:pt>
                <c:pt idx="51254">
                  <c:v>130.47395833333334</c:v>
                </c:pt>
                <c:pt idx="51255">
                  <c:v>130.4765625</c:v>
                </c:pt>
                <c:pt idx="51256">
                  <c:v>130.47916666666666</c:v>
                </c:pt>
                <c:pt idx="51257">
                  <c:v>130.48177083333334</c:v>
                </c:pt>
                <c:pt idx="51258">
                  <c:v>130.484375</c:v>
                </c:pt>
                <c:pt idx="51259">
                  <c:v>130.48697916666666</c:v>
                </c:pt>
                <c:pt idx="51260">
                  <c:v>130.48958333333334</c:v>
                </c:pt>
                <c:pt idx="51261">
                  <c:v>130.4921875</c:v>
                </c:pt>
                <c:pt idx="51262">
                  <c:v>130.49479166666666</c:v>
                </c:pt>
                <c:pt idx="51263">
                  <c:v>130.49739583333334</c:v>
                </c:pt>
                <c:pt idx="51264">
                  <c:v>130.5</c:v>
                </c:pt>
                <c:pt idx="51265">
                  <c:v>130.50260416666666</c:v>
                </c:pt>
                <c:pt idx="51266">
                  <c:v>130.50520833333334</c:v>
                </c:pt>
                <c:pt idx="51267">
                  <c:v>130.5078125</c:v>
                </c:pt>
                <c:pt idx="51268">
                  <c:v>130.51041666666666</c:v>
                </c:pt>
                <c:pt idx="51269">
                  <c:v>130.51302083333334</c:v>
                </c:pt>
                <c:pt idx="51270">
                  <c:v>130.515625</c:v>
                </c:pt>
                <c:pt idx="51271">
                  <c:v>130.51822916666666</c:v>
                </c:pt>
                <c:pt idx="51272">
                  <c:v>130.52083333333334</c:v>
                </c:pt>
                <c:pt idx="51273">
                  <c:v>130.5234375</c:v>
                </c:pt>
                <c:pt idx="51274">
                  <c:v>130.52604166666666</c:v>
                </c:pt>
                <c:pt idx="51275">
                  <c:v>130.52864583333334</c:v>
                </c:pt>
                <c:pt idx="51276">
                  <c:v>130.53125</c:v>
                </c:pt>
                <c:pt idx="51277">
                  <c:v>130.53385416666666</c:v>
                </c:pt>
                <c:pt idx="51278">
                  <c:v>130.53645833333334</c:v>
                </c:pt>
                <c:pt idx="51279">
                  <c:v>130.5390625</c:v>
                </c:pt>
                <c:pt idx="51280">
                  <c:v>130.54166666666666</c:v>
                </c:pt>
                <c:pt idx="51281">
                  <c:v>130.54427083333334</c:v>
                </c:pt>
                <c:pt idx="51282">
                  <c:v>130.546875</c:v>
                </c:pt>
                <c:pt idx="51283">
                  <c:v>130.54947916666666</c:v>
                </c:pt>
                <c:pt idx="51284">
                  <c:v>130.55208333333334</c:v>
                </c:pt>
                <c:pt idx="51285">
                  <c:v>130.5546875</c:v>
                </c:pt>
                <c:pt idx="51286">
                  <c:v>130.55729166666666</c:v>
                </c:pt>
                <c:pt idx="51287">
                  <c:v>130.55989583333334</c:v>
                </c:pt>
                <c:pt idx="51288">
                  <c:v>130.5625</c:v>
                </c:pt>
                <c:pt idx="51289">
                  <c:v>130.56510416666666</c:v>
                </c:pt>
                <c:pt idx="51290">
                  <c:v>130.56770833333334</c:v>
                </c:pt>
                <c:pt idx="51291">
                  <c:v>130.5703125</c:v>
                </c:pt>
                <c:pt idx="51292">
                  <c:v>130.57291666666666</c:v>
                </c:pt>
                <c:pt idx="51293">
                  <c:v>130.57552083333334</c:v>
                </c:pt>
                <c:pt idx="51294">
                  <c:v>130.578125</c:v>
                </c:pt>
                <c:pt idx="51295">
                  <c:v>130.58072916666666</c:v>
                </c:pt>
                <c:pt idx="51296">
                  <c:v>130.58333333333334</c:v>
                </c:pt>
                <c:pt idx="51297">
                  <c:v>130.5859375</c:v>
                </c:pt>
                <c:pt idx="51298">
                  <c:v>130.58854166666666</c:v>
                </c:pt>
                <c:pt idx="51299">
                  <c:v>130.59114583333334</c:v>
                </c:pt>
                <c:pt idx="51300">
                  <c:v>130.59375</c:v>
                </c:pt>
                <c:pt idx="51301">
                  <c:v>130.59635416666666</c:v>
                </c:pt>
                <c:pt idx="51302">
                  <c:v>130.59895833333334</c:v>
                </c:pt>
                <c:pt idx="51303">
                  <c:v>130.6015625</c:v>
                </c:pt>
                <c:pt idx="51304">
                  <c:v>130.60416666666666</c:v>
                </c:pt>
                <c:pt idx="51305">
                  <c:v>130.60677083333334</c:v>
                </c:pt>
                <c:pt idx="51306">
                  <c:v>130.609375</c:v>
                </c:pt>
                <c:pt idx="51307">
                  <c:v>130.61197916666666</c:v>
                </c:pt>
                <c:pt idx="51308">
                  <c:v>130.61458333333334</c:v>
                </c:pt>
                <c:pt idx="51309">
                  <c:v>130.6171875</c:v>
                </c:pt>
                <c:pt idx="51310">
                  <c:v>130.61979166666666</c:v>
                </c:pt>
                <c:pt idx="51311">
                  <c:v>130.62239583333334</c:v>
                </c:pt>
                <c:pt idx="51312">
                  <c:v>130.625</c:v>
                </c:pt>
                <c:pt idx="51313">
                  <c:v>130.62760416666666</c:v>
                </c:pt>
                <c:pt idx="51314">
                  <c:v>130.63020833333334</c:v>
                </c:pt>
                <c:pt idx="51315">
                  <c:v>130.6328125</c:v>
                </c:pt>
                <c:pt idx="51316">
                  <c:v>130.63541666666666</c:v>
                </c:pt>
                <c:pt idx="51317">
                  <c:v>130.63802083333334</c:v>
                </c:pt>
                <c:pt idx="51318">
                  <c:v>130.640625</c:v>
                </c:pt>
                <c:pt idx="51319">
                  <c:v>130.64322916666666</c:v>
                </c:pt>
                <c:pt idx="51320">
                  <c:v>130.64583333333334</c:v>
                </c:pt>
                <c:pt idx="51321">
                  <c:v>130.6484375</c:v>
                </c:pt>
                <c:pt idx="51322">
                  <c:v>130.65104166666666</c:v>
                </c:pt>
                <c:pt idx="51323">
                  <c:v>130.65364583333334</c:v>
                </c:pt>
                <c:pt idx="51324">
                  <c:v>130.65625</c:v>
                </c:pt>
                <c:pt idx="51325">
                  <c:v>130.65885416666666</c:v>
                </c:pt>
                <c:pt idx="51326">
                  <c:v>130.66145833333334</c:v>
                </c:pt>
                <c:pt idx="51327">
                  <c:v>130.6640625</c:v>
                </c:pt>
                <c:pt idx="51328">
                  <c:v>130.66666666666666</c:v>
                </c:pt>
                <c:pt idx="51329">
                  <c:v>130.66927083333334</c:v>
                </c:pt>
                <c:pt idx="51330">
                  <c:v>130.671875</c:v>
                </c:pt>
                <c:pt idx="51331">
                  <c:v>130.67447916666666</c:v>
                </c:pt>
                <c:pt idx="51332">
                  <c:v>130.67708333333334</c:v>
                </c:pt>
                <c:pt idx="51333">
                  <c:v>130.6796875</c:v>
                </c:pt>
                <c:pt idx="51334">
                  <c:v>130.68229166666666</c:v>
                </c:pt>
                <c:pt idx="51335">
                  <c:v>130.68489583333334</c:v>
                </c:pt>
                <c:pt idx="51336">
                  <c:v>130.6875</c:v>
                </c:pt>
                <c:pt idx="51337">
                  <c:v>130.69010416666666</c:v>
                </c:pt>
                <c:pt idx="51338">
                  <c:v>130.69270833333334</c:v>
                </c:pt>
                <c:pt idx="51339">
                  <c:v>130.6953125</c:v>
                </c:pt>
                <c:pt idx="51340">
                  <c:v>130.69791666666666</c:v>
                </c:pt>
                <c:pt idx="51341">
                  <c:v>130.70052083333334</c:v>
                </c:pt>
                <c:pt idx="51342">
                  <c:v>130.703125</c:v>
                </c:pt>
                <c:pt idx="51343">
                  <c:v>130.70572916666666</c:v>
                </c:pt>
                <c:pt idx="51344">
                  <c:v>130.70833333333334</c:v>
                </c:pt>
                <c:pt idx="51345">
                  <c:v>130.7109375</c:v>
                </c:pt>
                <c:pt idx="51346">
                  <c:v>130.71354166666666</c:v>
                </c:pt>
                <c:pt idx="51347">
                  <c:v>130.71614583333334</c:v>
                </c:pt>
                <c:pt idx="51348">
                  <c:v>130.71875</c:v>
                </c:pt>
                <c:pt idx="51349">
                  <c:v>130.72135416666666</c:v>
                </c:pt>
                <c:pt idx="51350">
                  <c:v>130.72395833333334</c:v>
                </c:pt>
                <c:pt idx="51351">
                  <c:v>130.7265625</c:v>
                </c:pt>
                <c:pt idx="51352">
                  <c:v>130.72916666666666</c:v>
                </c:pt>
                <c:pt idx="51353">
                  <c:v>130.73177083333334</c:v>
                </c:pt>
                <c:pt idx="51354">
                  <c:v>130.734375</c:v>
                </c:pt>
                <c:pt idx="51355">
                  <c:v>130.73697916666666</c:v>
                </c:pt>
                <c:pt idx="51356">
                  <c:v>130.73958333333334</c:v>
                </c:pt>
                <c:pt idx="51357">
                  <c:v>130.7421875</c:v>
                </c:pt>
                <c:pt idx="51358">
                  <c:v>130.74479166666666</c:v>
                </c:pt>
                <c:pt idx="51359">
                  <c:v>130.74739583333334</c:v>
                </c:pt>
                <c:pt idx="51360">
                  <c:v>130.75</c:v>
                </c:pt>
                <c:pt idx="51361">
                  <c:v>130.75260416666666</c:v>
                </c:pt>
                <c:pt idx="51362">
                  <c:v>130.75520833333334</c:v>
                </c:pt>
                <c:pt idx="51363">
                  <c:v>130.7578125</c:v>
                </c:pt>
                <c:pt idx="51364">
                  <c:v>130.76041666666666</c:v>
                </c:pt>
                <c:pt idx="51365">
                  <c:v>130.76302083333334</c:v>
                </c:pt>
                <c:pt idx="51366">
                  <c:v>130.765625</c:v>
                </c:pt>
                <c:pt idx="51367">
                  <c:v>130.76822916666666</c:v>
                </c:pt>
                <c:pt idx="51368">
                  <c:v>130.77083333333334</c:v>
                </c:pt>
                <c:pt idx="51369">
                  <c:v>130.7734375</c:v>
                </c:pt>
                <c:pt idx="51370">
                  <c:v>130.77604166666666</c:v>
                </c:pt>
                <c:pt idx="51371">
                  <c:v>130.77864583333334</c:v>
                </c:pt>
                <c:pt idx="51372">
                  <c:v>130.78125</c:v>
                </c:pt>
                <c:pt idx="51373">
                  <c:v>130.78385416666666</c:v>
                </c:pt>
                <c:pt idx="51374">
                  <c:v>130.78645833333334</c:v>
                </c:pt>
                <c:pt idx="51375">
                  <c:v>130.7890625</c:v>
                </c:pt>
                <c:pt idx="51376">
                  <c:v>130.79166666666666</c:v>
                </c:pt>
                <c:pt idx="51377">
                  <c:v>130.79427083333334</c:v>
                </c:pt>
                <c:pt idx="51378">
                  <c:v>130.796875</c:v>
                </c:pt>
                <c:pt idx="51379">
                  <c:v>130.79947916666666</c:v>
                </c:pt>
                <c:pt idx="51380">
                  <c:v>130.80208333333334</c:v>
                </c:pt>
                <c:pt idx="51381">
                  <c:v>130.8046875</c:v>
                </c:pt>
                <c:pt idx="51382">
                  <c:v>130.80729166666666</c:v>
                </c:pt>
                <c:pt idx="51383">
                  <c:v>130.80989583333334</c:v>
                </c:pt>
                <c:pt idx="51384">
                  <c:v>130.8125</c:v>
                </c:pt>
                <c:pt idx="51385">
                  <c:v>130.81510416666666</c:v>
                </c:pt>
                <c:pt idx="51386">
                  <c:v>130.81770833333334</c:v>
                </c:pt>
                <c:pt idx="51387">
                  <c:v>130.8203125</c:v>
                </c:pt>
                <c:pt idx="51388">
                  <c:v>130.82291666666666</c:v>
                </c:pt>
                <c:pt idx="51389">
                  <c:v>130.82552083333334</c:v>
                </c:pt>
                <c:pt idx="51390">
                  <c:v>130.828125</c:v>
                </c:pt>
                <c:pt idx="51391">
                  <c:v>130.83072916666666</c:v>
                </c:pt>
                <c:pt idx="51392">
                  <c:v>130.83333333333334</c:v>
                </c:pt>
                <c:pt idx="51393">
                  <c:v>130.8359375</c:v>
                </c:pt>
                <c:pt idx="51394">
                  <c:v>130.83854166666666</c:v>
                </c:pt>
                <c:pt idx="51395">
                  <c:v>130.84114583333334</c:v>
                </c:pt>
                <c:pt idx="51396">
                  <c:v>130.84375</c:v>
                </c:pt>
                <c:pt idx="51397">
                  <c:v>130.84635416666666</c:v>
                </c:pt>
                <c:pt idx="51398">
                  <c:v>130.84895833333334</c:v>
                </c:pt>
                <c:pt idx="51399">
                  <c:v>130.8515625</c:v>
                </c:pt>
                <c:pt idx="51400">
                  <c:v>130.85416666666666</c:v>
                </c:pt>
                <c:pt idx="51401">
                  <c:v>130.85677083333334</c:v>
                </c:pt>
                <c:pt idx="51402">
                  <c:v>130.859375</c:v>
                </c:pt>
                <c:pt idx="51403">
                  <c:v>130.86197916666666</c:v>
                </c:pt>
                <c:pt idx="51404">
                  <c:v>130.86458333333334</c:v>
                </c:pt>
                <c:pt idx="51405">
                  <c:v>130.8671875</c:v>
                </c:pt>
                <c:pt idx="51406">
                  <c:v>130.86979166666666</c:v>
                </c:pt>
                <c:pt idx="51407">
                  <c:v>130.87239583333334</c:v>
                </c:pt>
                <c:pt idx="51408">
                  <c:v>130.875</c:v>
                </c:pt>
                <c:pt idx="51409">
                  <c:v>130.87760416666666</c:v>
                </c:pt>
                <c:pt idx="51410">
                  <c:v>130.88020833333334</c:v>
                </c:pt>
                <c:pt idx="51411">
                  <c:v>130.8828125</c:v>
                </c:pt>
                <c:pt idx="51412">
                  <c:v>130.88541666666666</c:v>
                </c:pt>
                <c:pt idx="51413">
                  <c:v>130.88802083333334</c:v>
                </c:pt>
                <c:pt idx="51414">
                  <c:v>130.890625</c:v>
                </c:pt>
                <c:pt idx="51415">
                  <c:v>130.89322916666666</c:v>
                </c:pt>
                <c:pt idx="51416">
                  <c:v>130.89583333333334</c:v>
                </c:pt>
                <c:pt idx="51417">
                  <c:v>130.8984375</c:v>
                </c:pt>
                <c:pt idx="51418">
                  <c:v>130.90104166666666</c:v>
                </c:pt>
                <c:pt idx="51419">
                  <c:v>130.90364583333334</c:v>
                </c:pt>
                <c:pt idx="51420">
                  <c:v>130.90625</c:v>
                </c:pt>
                <c:pt idx="51421">
                  <c:v>130.90885416666666</c:v>
                </c:pt>
                <c:pt idx="51422">
                  <c:v>130.91145833333334</c:v>
                </c:pt>
                <c:pt idx="51423">
                  <c:v>130.9140625</c:v>
                </c:pt>
                <c:pt idx="51424">
                  <c:v>130.91666666666666</c:v>
                </c:pt>
                <c:pt idx="51425">
                  <c:v>130.91927083333334</c:v>
                </c:pt>
                <c:pt idx="51426">
                  <c:v>130.921875</c:v>
                </c:pt>
                <c:pt idx="51427">
                  <c:v>130.92447916666666</c:v>
                </c:pt>
                <c:pt idx="51428">
                  <c:v>130.92708333333334</c:v>
                </c:pt>
                <c:pt idx="51429">
                  <c:v>130.9296875</c:v>
                </c:pt>
                <c:pt idx="51430">
                  <c:v>130.93229166666666</c:v>
                </c:pt>
                <c:pt idx="51431">
                  <c:v>130.93489583333334</c:v>
                </c:pt>
                <c:pt idx="51432">
                  <c:v>130.9375</c:v>
                </c:pt>
                <c:pt idx="51433">
                  <c:v>130.94010416666666</c:v>
                </c:pt>
                <c:pt idx="51434">
                  <c:v>130.94270833333334</c:v>
                </c:pt>
                <c:pt idx="51435">
                  <c:v>130.9453125</c:v>
                </c:pt>
                <c:pt idx="51436">
                  <c:v>130.94791666666666</c:v>
                </c:pt>
                <c:pt idx="51437">
                  <c:v>130.95052083333334</c:v>
                </c:pt>
                <c:pt idx="51438">
                  <c:v>130.953125</c:v>
                </c:pt>
                <c:pt idx="51439">
                  <c:v>130.95572916666666</c:v>
                </c:pt>
                <c:pt idx="51440">
                  <c:v>130.95833333333334</c:v>
                </c:pt>
                <c:pt idx="51441">
                  <c:v>130.9609375</c:v>
                </c:pt>
                <c:pt idx="51442">
                  <c:v>130.96354166666666</c:v>
                </c:pt>
                <c:pt idx="51443">
                  <c:v>130.96614583333334</c:v>
                </c:pt>
                <c:pt idx="51444">
                  <c:v>130.96875</c:v>
                </c:pt>
                <c:pt idx="51445">
                  <c:v>130.97135416666666</c:v>
                </c:pt>
                <c:pt idx="51446">
                  <c:v>130.97395833333334</c:v>
                </c:pt>
                <c:pt idx="51447">
                  <c:v>130.9765625</c:v>
                </c:pt>
                <c:pt idx="51448">
                  <c:v>130.97916666666666</c:v>
                </c:pt>
                <c:pt idx="51449">
                  <c:v>130.98177083333334</c:v>
                </c:pt>
                <c:pt idx="51450">
                  <c:v>130.984375</c:v>
                </c:pt>
                <c:pt idx="51451">
                  <c:v>130.98697916666666</c:v>
                </c:pt>
                <c:pt idx="51452">
                  <c:v>130.98958333333334</c:v>
                </c:pt>
                <c:pt idx="51453">
                  <c:v>130.9921875</c:v>
                </c:pt>
                <c:pt idx="51454">
                  <c:v>130.99479166666666</c:v>
                </c:pt>
                <c:pt idx="51455">
                  <c:v>130.99739583333334</c:v>
                </c:pt>
                <c:pt idx="51456">
                  <c:v>131</c:v>
                </c:pt>
                <c:pt idx="51457">
                  <c:v>131.00260416666666</c:v>
                </c:pt>
                <c:pt idx="51458">
                  <c:v>131.00520833333334</c:v>
                </c:pt>
                <c:pt idx="51459">
                  <c:v>131.0078125</c:v>
                </c:pt>
                <c:pt idx="51460">
                  <c:v>131.01041666666666</c:v>
                </c:pt>
                <c:pt idx="51461">
                  <c:v>131.01302083333334</c:v>
                </c:pt>
                <c:pt idx="51462">
                  <c:v>131.015625</c:v>
                </c:pt>
                <c:pt idx="51463">
                  <c:v>131.01822916666666</c:v>
                </c:pt>
                <c:pt idx="51464">
                  <c:v>131.02083333333334</c:v>
                </c:pt>
                <c:pt idx="51465">
                  <c:v>131.0234375</c:v>
                </c:pt>
                <c:pt idx="51466">
                  <c:v>131.02604166666666</c:v>
                </c:pt>
                <c:pt idx="51467">
                  <c:v>131.02864583333334</c:v>
                </c:pt>
                <c:pt idx="51468">
                  <c:v>131.03125</c:v>
                </c:pt>
                <c:pt idx="51469">
                  <c:v>131.03385416666666</c:v>
                </c:pt>
                <c:pt idx="51470">
                  <c:v>131.03645833333334</c:v>
                </c:pt>
                <c:pt idx="51471">
                  <c:v>131.0390625</c:v>
                </c:pt>
                <c:pt idx="51472">
                  <c:v>131.04166666666666</c:v>
                </c:pt>
                <c:pt idx="51473">
                  <c:v>131.04427083333334</c:v>
                </c:pt>
                <c:pt idx="51474">
                  <c:v>131.046875</c:v>
                </c:pt>
                <c:pt idx="51475">
                  <c:v>131.04947916666666</c:v>
                </c:pt>
                <c:pt idx="51476">
                  <c:v>131.05208333333334</c:v>
                </c:pt>
                <c:pt idx="51477">
                  <c:v>131.0546875</c:v>
                </c:pt>
                <c:pt idx="51478">
                  <c:v>131.05729166666666</c:v>
                </c:pt>
                <c:pt idx="51479">
                  <c:v>131.05989583333334</c:v>
                </c:pt>
                <c:pt idx="51480">
                  <c:v>131.0625</c:v>
                </c:pt>
                <c:pt idx="51481">
                  <c:v>131.06510416666666</c:v>
                </c:pt>
                <c:pt idx="51482">
                  <c:v>131.06770833333334</c:v>
                </c:pt>
                <c:pt idx="51483">
                  <c:v>131.0703125</c:v>
                </c:pt>
                <c:pt idx="51484">
                  <c:v>131.07291666666666</c:v>
                </c:pt>
                <c:pt idx="51485">
                  <c:v>131.07552083333334</c:v>
                </c:pt>
                <c:pt idx="51486">
                  <c:v>131.078125</c:v>
                </c:pt>
                <c:pt idx="51487">
                  <c:v>131.08072916666666</c:v>
                </c:pt>
                <c:pt idx="51488">
                  <c:v>131.08333333333334</c:v>
                </c:pt>
                <c:pt idx="51489">
                  <c:v>131.0859375</c:v>
                </c:pt>
                <c:pt idx="51490">
                  <c:v>131.08854166666666</c:v>
                </c:pt>
                <c:pt idx="51491">
                  <c:v>131.09114583333334</c:v>
                </c:pt>
                <c:pt idx="51492">
                  <c:v>131.09375</c:v>
                </c:pt>
                <c:pt idx="51493">
                  <c:v>131.09635416666666</c:v>
                </c:pt>
                <c:pt idx="51494">
                  <c:v>131.09895833333334</c:v>
                </c:pt>
                <c:pt idx="51495">
                  <c:v>131.1015625</c:v>
                </c:pt>
                <c:pt idx="51496">
                  <c:v>131.10416666666666</c:v>
                </c:pt>
                <c:pt idx="51497">
                  <c:v>131.10677083333334</c:v>
                </c:pt>
                <c:pt idx="51498">
                  <c:v>131.109375</c:v>
                </c:pt>
                <c:pt idx="51499">
                  <c:v>131.11197916666666</c:v>
                </c:pt>
                <c:pt idx="51500">
                  <c:v>131.11458333333334</c:v>
                </c:pt>
                <c:pt idx="51501">
                  <c:v>131.1171875</c:v>
                </c:pt>
                <c:pt idx="51502">
                  <c:v>131.11979166666666</c:v>
                </c:pt>
                <c:pt idx="51503">
                  <c:v>131.12239583333334</c:v>
                </c:pt>
                <c:pt idx="51504">
                  <c:v>131.125</c:v>
                </c:pt>
                <c:pt idx="51505">
                  <c:v>131.12760416666666</c:v>
                </c:pt>
                <c:pt idx="51506">
                  <c:v>131.13020833333334</c:v>
                </c:pt>
                <c:pt idx="51507">
                  <c:v>131.1328125</c:v>
                </c:pt>
                <c:pt idx="51508">
                  <c:v>131.13541666666666</c:v>
                </c:pt>
                <c:pt idx="51509">
                  <c:v>131.13802083333334</c:v>
                </c:pt>
                <c:pt idx="51510">
                  <c:v>131.140625</c:v>
                </c:pt>
                <c:pt idx="51511">
                  <c:v>131.14322916666666</c:v>
                </c:pt>
                <c:pt idx="51512">
                  <c:v>131.14583333333334</c:v>
                </c:pt>
                <c:pt idx="51513">
                  <c:v>131.1484375</c:v>
                </c:pt>
                <c:pt idx="51514">
                  <c:v>131.15104166666666</c:v>
                </c:pt>
                <c:pt idx="51515">
                  <c:v>131.15364583333334</c:v>
                </c:pt>
                <c:pt idx="51516">
                  <c:v>131.15625</c:v>
                </c:pt>
                <c:pt idx="51517">
                  <c:v>131.15885416666666</c:v>
                </c:pt>
                <c:pt idx="51518">
                  <c:v>131.16145833333334</c:v>
                </c:pt>
                <c:pt idx="51519">
                  <c:v>131.1640625</c:v>
                </c:pt>
                <c:pt idx="51520">
                  <c:v>131.16666666666666</c:v>
                </c:pt>
                <c:pt idx="51521">
                  <c:v>131.16927083333334</c:v>
                </c:pt>
                <c:pt idx="51522">
                  <c:v>131.171875</c:v>
                </c:pt>
                <c:pt idx="51523">
                  <c:v>131.17447916666666</c:v>
                </c:pt>
                <c:pt idx="51524">
                  <c:v>131.17708333333334</c:v>
                </c:pt>
                <c:pt idx="51525">
                  <c:v>131.1796875</c:v>
                </c:pt>
                <c:pt idx="51526">
                  <c:v>131.18229166666666</c:v>
                </c:pt>
                <c:pt idx="51527">
                  <c:v>131.18489583333334</c:v>
                </c:pt>
                <c:pt idx="51528">
                  <c:v>131.1875</c:v>
                </c:pt>
                <c:pt idx="51529">
                  <c:v>131.19010416666666</c:v>
                </c:pt>
                <c:pt idx="51530">
                  <c:v>131.19270833333334</c:v>
                </c:pt>
                <c:pt idx="51531">
                  <c:v>131.1953125</c:v>
                </c:pt>
                <c:pt idx="51532">
                  <c:v>131.19791666666666</c:v>
                </c:pt>
                <c:pt idx="51533">
                  <c:v>131.20052083333334</c:v>
                </c:pt>
                <c:pt idx="51534">
                  <c:v>131.203125</c:v>
                </c:pt>
                <c:pt idx="51535">
                  <c:v>131.20572916666666</c:v>
                </c:pt>
                <c:pt idx="51536">
                  <c:v>131.20833333333334</c:v>
                </c:pt>
                <c:pt idx="51537">
                  <c:v>131.2109375</c:v>
                </c:pt>
                <c:pt idx="51538">
                  <c:v>131.21354166666666</c:v>
                </c:pt>
                <c:pt idx="51539">
                  <c:v>131.21614583333334</c:v>
                </c:pt>
                <c:pt idx="51540">
                  <c:v>131.21875</c:v>
                </c:pt>
                <c:pt idx="51541">
                  <c:v>131.22135416666666</c:v>
                </c:pt>
                <c:pt idx="51542">
                  <c:v>131.22395833333334</c:v>
                </c:pt>
                <c:pt idx="51543">
                  <c:v>131.2265625</c:v>
                </c:pt>
                <c:pt idx="51544">
                  <c:v>131.22916666666666</c:v>
                </c:pt>
                <c:pt idx="51545">
                  <c:v>131.23177083333334</c:v>
                </c:pt>
                <c:pt idx="51546">
                  <c:v>131.234375</c:v>
                </c:pt>
                <c:pt idx="51547">
                  <c:v>131.23697916666666</c:v>
                </c:pt>
                <c:pt idx="51548">
                  <c:v>131.23958333333334</c:v>
                </c:pt>
                <c:pt idx="51549">
                  <c:v>131.2421875</c:v>
                </c:pt>
                <c:pt idx="51550">
                  <c:v>131.24479166666666</c:v>
                </c:pt>
                <c:pt idx="51551">
                  <c:v>131.24739583333334</c:v>
                </c:pt>
                <c:pt idx="51552">
                  <c:v>131.25</c:v>
                </c:pt>
                <c:pt idx="51553">
                  <c:v>131.25260416666666</c:v>
                </c:pt>
                <c:pt idx="51554">
                  <c:v>131.25520833333334</c:v>
                </c:pt>
                <c:pt idx="51555">
                  <c:v>131.2578125</c:v>
                </c:pt>
                <c:pt idx="51556">
                  <c:v>131.26041666666666</c:v>
                </c:pt>
                <c:pt idx="51557">
                  <c:v>131.26302083333334</c:v>
                </c:pt>
                <c:pt idx="51558">
                  <c:v>131.265625</c:v>
                </c:pt>
                <c:pt idx="51559">
                  <c:v>131.26822916666666</c:v>
                </c:pt>
                <c:pt idx="51560">
                  <c:v>131.27083333333334</c:v>
                </c:pt>
                <c:pt idx="51561">
                  <c:v>131.2734375</c:v>
                </c:pt>
                <c:pt idx="51562">
                  <c:v>131.27604166666666</c:v>
                </c:pt>
                <c:pt idx="51563">
                  <c:v>131.27864583333334</c:v>
                </c:pt>
                <c:pt idx="51564">
                  <c:v>131.28125</c:v>
                </c:pt>
                <c:pt idx="51565">
                  <c:v>131.28385416666666</c:v>
                </c:pt>
                <c:pt idx="51566">
                  <c:v>131.28645833333334</c:v>
                </c:pt>
                <c:pt idx="51567">
                  <c:v>131.2890625</c:v>
                </c:pt>
                <c:pt idx="51568">
                  <c:v>131.29166666666666</c:v>
                </c:pt>
                <c:pt idx="51569">
                  <c:v>131.29427083333334</c:v>
                </c:pt>
                <c:pt idx="51570">
                  <c:v>131.296875</c:v>
                </c:pt>
                <c:pt idx="51571">
                  <c:v>131.29947916666666</c:v>
                </c:pt>
                <c:pt idx="51572">
                  <c:v>131.30208333333334</c:v>
                </c:pt>
                <c:pt idx="51573">
                  <c:v>131.3046875</c:v>
                </c:pt>
                <c:pt idx="51574">
                  <c:v>131.30729166666666</c:v>
                </c:pt>
                <c:pt idx="51575">
                  <c:v>131.30989583333334</c:v>
                </c:pt>
                <c:pt idx="51576">
                  <c:v>131.3125</c:v>
                </c:pt>
                <c:pt idx="51577">
                  <c:v>131.31510416666666</c:v>
                </c:pt>
                <c:pt idx="51578">
                  <c:v>131.31770833333334</c:v>
                </c:pt>
                <c:pt idx="51579">
                  <c:v>131.3203125</c:v>
                </c:pt>
                <c:pt idx="51580">
                  <c:v>131.32291666666666</c:v>
                </c:pt>
                <c:pt idx="51581">
                  <c:v>131.32552083333334</c:v>
                </c:pt>
                <c:pt idx="51582">
                  <c:v>131.328125</c:v>
                </c:pt>
                <c:pt idx="51583">
                  <c:v>131.33072916666666</c:v>
                </c:pt>
                <c:pt idx="51584">
                  <c:v>131.33333333333334</c:v>
                </c:pt>
                <c:pt idx="51585">
                  <c:v>131.3359375</c:v>
                </c:pt>
                <c:pt idx="51586">
                  <c:v>131.33854166666666</c:v>
                </c:pt>
                <c:pt idx="51587">
                  <c:v>131.34114583333334</c:v>
                </c:pt>
                <c:pt idx="51588">
                  <c:v>131.34375</c:v>
                </c:pt>
                <c:pt idx="51589">
                  <c:v>131.34635416666666</c:v>
                </c:pt>
                <c:pt idx="51590">
                  <c:v>131.34895833333334</c:v>
                </c:pt>
                <c:pt idx="51591">
                  <c:v>131.3515625</c:v>
                </c:pt>
                <c:pt idx="51592">
                  <c:v>131.35416666666666</c:v>
                </c:pt>
                <c:pt idx="51593">
                  <c:v>131.35677083333334</c:v>
                </c:pt>
                <c:pt idx="51594">
                  <c:v>131.359375</c:v>
                </c:pt>
                <c:pt idx="51595">
                  <c:v>131.36197916666666</c:v>
                </c:pt>
                <c:pt idx="51596">
                  <c:v>131.36458333333334</c:v>
                </c:pt>
                <c:pt idx="51597">
                  <c:v>131.3671875</c:v>
                </c:pt>
                <c:pt idx="51598">
                  <c:v>131.36979166666666</c:v>
                </c:pt>
                <c:pt idx="51599">
                  <c:v>131.37239583333334</c:v>
                </c:pt>
                <c:pt idx="51600">
                  <c:v>131.375</c:v>
                </c:pt>
                <c:pt idx="51601">
                  <c:v>131.37760416666666</c:v>
                </c:pt>
                <c:pt idx="51602">
                  <c:v>131.38020833333334</c:v>
                </c:pt>
                <c:pt idx="51603">
                  <c:v>131.3828125</c:v>
                </c:pt>
                <c:pt idx="51604">
                  <c:v>131.38541666666666</c:v>
                </c:pt>
                <c:pt idx="51605">
                  <c:v>131.38802083333334</c:v>
                </c:pt>
                <c:pt idx="51606">
                  <c:v>131.390625</c:v>
                </c:pt>
                <c:pt idx="51607">
                  <c:v>131.39322916666666</c:v>
                </c:pt>
                <c:pt idx="51608">
                  <c:v>131.39583333333334</c:v>
                </c:pt>
                <c:pt idx="51609">
                  <c:v>131.3984375</c:v>
                </c:pt>
                <c:pt idx="51610">
                  <c:v>131.40104166666666</c:v>
                </c:pt>
                <c:pt idx="51611">
                  <c:v>131.40364583333334</c:v>
                </c:pt>
                <c:pt idx="51612">
                  <c:v>131.40625</c:v>
                </c:pt>
                <c:pt idx="51613">
                  <c:v>131.40885416666666</c:v>
                </c:pt>
                <c:pt idx="51614">
                  <c:v>131.41145833333334</c:v>
                </c:pt>
                <c:pt idx="51615">
                  <c:v>131.4140625</c:v>
                </c:pt>
                <c:pt idx="51616">
                  <c:v>131.41666666666666</c:v>
                </c:pt>
                <c:pt idx="51617">
                  <c:v>131.41927083333334</c:v>
                </c:pt>
                <c:pt idx="51618">
                  <c:v>131.421875</c:v>
                </c:pt>
                <c:pt idx="51619">
                  <c:v>131.42447916666666</c:v>
                </c:pt>
                <c:pt idx="51620">
                  <c:v>131.42708333333334</c:v>
                </c:pt>
                <c:pt idx="51621">
                  <c:v>131.4296875</c:v>
                </c:pt>
                <c:pt idx="51622">
                  <c:v>131.43229166666666</c:v>
                </c:pt>
                <c:pt idx="51623">
                  <c:v>131.43489583333334</c:v>
                </c:pt>
                <c:pt idx="51624">
                  <c:v>131.4375</c:v>
                </c:pt>
                <c:pt idx="51625">
                  <c:v>131.44010416666666</c:v>
                </c:pt>
                <c:pt idx="51626">
                  <c:v>131.44270833333334</c:v>
                </c:pt>
                <c:pt idx="51627">
                  <c:v>131.4453125</c:v>
                </c:pt>
                <c:pt idx="51628">
                  <c:v>131.44791666666666</c:v>
                </c:pt>
                <c:pt idx="51629">
                  <c:v>131.45052083333334</c:v>
                </c:pt>
                <c:pt idx="51630">
                  <c:v>131.453125</c:v>
                </c:pt>
                <c:pt idx="51631">
                  <c:v>131.45572916666666</c:v>
                </c:pt>
                <c:pt idx="51632">
                  <c:v>131.45833333333334</c:v>
                </c:pt>
                <c:pt idx="51633">
                  <c:v>131.4609375</c:v>
                </c:pt>
                <c:pt idx="51634">
                  <c:v>131.46354166666666</c:v>
                </c:pt>
                <c:pt idx="51635">
                  <c:v>131.46614583333334</c:v>
                </c:pt>
                <c:pt idx="51636">
                  <c:v>131.46875</c:v>
                </c:pt>
                <c:pt idx="51637">
                  <c:v>131.47135416666666</c:v>
                </c:pt>
                <c:pt idx="51638">
                  <c:v>131.47395833333334</c:v>
                </c:pt>
                <c:pt idx="51639">
                  <c:v>131.4765625</c:v>
                </c:pt>
                <c:pt idx="51640">
                  <c:v>131.47916666666666</c:v>
                </c:pt>
                <c:pt idx="51641">
                  <c:v>131.48177083333334</c:v>
                </c:pt>
                <c:pt idx="51642">
                  <c:v>131.484375</c:v>
                </c:pt>
                <c:pt idx="51643">
                  <c:v>131.48697916666666</c:v>
                </c:pt>
                <c:pt idx="51644">
                  <c:v>131.48958333333334</c:v>
                </c:pt>
                <c:pt idx="51645">
                  <c:v>131.4921875</c:v>
                </c:pt>
                <c:pt idx="51646">
                  <c:v>131.49479166666666</c:v>
                </c:pt>
                <c:pt idx="51647">
                  <c:v>131.49739583333334</c:v>
                </c:pt>
                <c:pt idx="51648">
                  <c:v>131.5</c:v>
                </c:pt>
                <c:pt idx="51649">
                  <c:v>131.50260416666666</c:v>
                </c:pt>
                <c:pt idx="51650">
                  <c:v>131.50520833333334</c:v>
                </c:pt>
                <c:pt idx="51651">
                  <c:v>131.5078125</c:v>
                </c:pt>
                <c:pt idx="51652">
                  <c:v>131.51041666666666</c:v>
                </c:pt>
                <c:pt idx="51653">
                  <c:v>131.51302083333334</c:v>
                </c:pt>
                <c:pt idx="51654">
                  <c:v>131.515625</c:v>
                </c:pt>
                <c:pt idx="51655">
                  <c:v>131.51822916666666</c:v>
                </c:pt>
                <c:pt idx="51656">
                  <c:v>131.52083333333334</c:v>
                </c:pt>
                <c:pt idx="51657">
                  <c:v>131.5234375</c:v>
                </c:pt>
                <c:pt idx="51658">
                  <c:v>131.52604166666666</c:v>
                </c:pt>
                <c:pt idx="51659">
                  <c:v>131.52864583333334</c:v>
                </c:pt>
                <c:pt idx="51660">
                  <c:v>131.53125</c:v>
                </c:pt>
                <c:pt idx="51661">
                  <c:v>131.53385416666666</c:v>
                </c:pt>
                <c:pt idx="51662">
                  <c:v>131.53645833333334</c:v>
                </c:pt>
                <c:pt idx="51663">
                  <c:v>131.5390625</c:v>
                </c:pt>
                <c:pt idx="51664">
                  <c:v>131.54166666666666</c:v>
                </c:pt>
                <c:pt idx="51665">
                  <c:v>131.54427083333334</c:v>
                </c:pt>
                <c:pt idx="51666">
                  <c:v>131.546875</c:v>
                </c:pt>
                <c:pt idx="51667">
                  <c:v>131.54947916666666</c:v>
                </c:pt>
                <c:pt idx="51668">
                  <c:v>131.55208333333334</c:v>
                </c:pt>
                <c:pt idx="51669">
                  <c:v>131.5546875</c:v>
                </c:pt>
                <c:pt idx="51670">
                  <c:v>131.55729166666666</c:v>
                </c:pt>
                <c:pt idx="51671">
                  <c:v>131.55989583333334</c:v>
                </c:pt>
                <c:pt idx="51672">
                  <c:v>131.5625</c:v>
                </c:pt>
                <c:pt idx="51673">
                  <c:v>131.56510416666666</c:v>
                </c:pt>
                <c:pt idx="51674">
                  <c:v>131.56770833333334</c:v>
                </c:pt>
                <c:pt idx="51675">
                  <c:v>131.5703125</c:v>
                </c:pt>
                <c:pt idx="51676">
                  <c:v>131.57291666666666</c:v>
                </c:pt>
                <c:pt idx="51677">
                  <c:v>131.57552083333334</c:v>
                </c:pt>
                <c:pt idx="51678">
                  <c:v>131.578125</c:v>
                </c:pt>
                <c:pt idx="51679">
                  <c:v>131.58072916666666</c:v>
                </c:pt>
                <c:pt idx="51680">
                  <c:v>131.58333333333334</c:v>
                </c:pt>
                <c:pt idx="51681">
                  <c:v>131.5859375</c:v>
                </c:pt>
                <c:pt idx="51682">
                  <c:v>131.58854166666666</c:v>
                </c:pt>
                <c:pt idx="51683">
                  <c:v>131.59114583333334</c:v>
                </c:pt>
                <c:pt idx="51684">
                  <c:v>131.59375</c:v>
                </c:pt>
                <c:pt idx="51685">
                  <c:v>131.59635416666666</c:v>
                </c:pt>
                <c:pt idx="51686">
                  <c:v>131.59895833333334</c:v>
                </c:pt>
                <c:pt idx="51687">
                  <c:v>131.6015625</c:v>
                </c:pt>
                <c:pt idx="51688">
                  <c:v>131.60416666666666</c:v>
                </c:pt>
                <c:pt idx="51689">
                  <c:v>131.60677083333334</c:v>
                </c:pt>
                <c:pt idx="51690">
                  <c:v>131.609375</c:v>
                </c:pt>
                <c:pt idx="51691">
                  <c:v>131.61197916666666</c:v>
                </c:pt>
                <c:pt idx="51692">
                  <c:v>131.61458333333334</c:v>
                </c:pt>
                <c:pt idx="51693">
                  <c:v>131.6171875</c:v>
                </c:pt>
                <c:pt idx="51694">
                  <c:v>131.61979166666666</c:v>
                </c:pt>
                <c:pt idx="51695">
                  <c:v>131.62239583333334</c:v>
                </c:pt>
                <c:pt idx="51696">
                  <c:v>131.625</c:v>
                </c:pt>
                <c:pt idx="51697">
                  <c:v>131.62760416666666</c:v>
                </c:pt>
                <c:pt idx="51698">
                  <c:v>131.63020833333334</c:v>
                </c:pt>
                <c:pt idx="51699">
                  <c:v>131.6328125</c:v>
                </c:pt>
                <c:pt idx="51700">
                  <c:v>131.63541666666666</c:v>
                </c:pt>
                <c:pt idx="51701">
                  <c:v>131.63802083333334</c:v>
                </c:pt>
                <c:pt idx="51702">
                  <c:v>131.640625</c:v>
                </c:pt>
                <c:pt idx="51703">
                  <c:v>131.64322916666666</c:v>
                </c:pt>
                <c:pt idx="51704">
                  <c:v>131.64583333333334</c:v>
                </c:pt>
                <c:pt idx="51705">
                  <c:v>131.6484375</c:v>
                </c:pt>
                <c:pt idx="51706">
                  <c:v>131.65104166666666</c:v>
                </c:pt>
                <c:pt idx="51707">
                  <c:v>131.65364583333334</c:v>
                </c:pt>
                <c:pt idx="51708">
                  <c:v>131.65625</c:v>
                </c:pt>
                <c:pt idx="51709">
                  <c:v>131.65885416666666</c:v>
                </c:pt>
                <c:pt idx="51710">
                  <c:v>131.66145833333334</c:v>
                </c:pt>
                <c:pt idx="51711">
                  <c:v>131.6640625</c:v>
                </c:pt>
                <c:pt idx="51712">
                  <c:v>131.66666666666666</c:v>
                </c:pt>
                <c:pt idx="51713">
                  <c:v>131.66927083333334</c:v>
                </c:pt>
                <c:pt idx="51714">
                  <c:v>131.671875</c:v>
                </c:pt>
                <c:pt idx="51715">
                  <c:v>131.67447916666666</c:v>
                </c:pt>
                <c:pt idx="51716">
                  <c:v>131.67708333333334</c:v>
                </c:pt>
                <c:pt idx="51717">
                  <c:v>131.6796875</c:v>
                </c:pt>
                <c:pt idx="51718">
                  <c:v>131.68229166666666</c:v>
                </c:pt>
                <c:pt idx="51719">
                  <c:v>131.68489583333334</c:v>
                </c:pt>
                <c:pt idx="51720">
                  <c:v>131.6875</c:v>
                </c:pt>
                <c:pt idx="51721">
                  <c:v>131.69010416666666</c:v>
                </c:pt>
                <c:pt idx="51722">
                  <c:v>131.69270833333334</c:v>
                </c:pt>
                <c:pt idx="51723">
                  <c:v>131.6953125</c:v>
                </c:pt>
                <c:pt idx="51724">
                  <c:v>131.69791666666666</c:v>
                </c:pt>
                <c:pt idx="51725">
                  <c:v>131.70052083333334</c:v>
                </c:pt>
                <c:pt idx="51726">
                  <c:v>131.703125</c:v>
                </c:pt>
                <c:pt idx="51727">
                  <c:v>131.70572916666666</c:v>
                </c:pt>
                <c:pt idx="51728">
                  <c:v>131.70833333333334</c:v>
                </c:pt>
                <c:pt idx="51729">
                  <c:v>131.7109375</c:v>
                </c:pt>
                <c:pt idx="51730">
                  <c:v>131.71354166666666</c:v>
                </c:pt>
                <c:pt idx="51731">
                  <c:v>131.71614583333334</c:v>
                </c:pt>
                <c:pt idx="51732">
                  <c:v>131.71875</c:v>
                </c:pt>
                <c:pt idx="51733">
                  <c:v>131.72135416666666</c:v>
                </c:pt>
                <c:pt idx="51734">
                  <c:v>131.72395833333334</c:v>
                </c:pt>
                <c:pt idx="51735">
                  <c:v>131.7265625</c:v>
                </c:pt>
                <c:pt idx="51736">
                  <c:v>131.72916666666666</c:v>
                </c:pt>
                <c:pt idx="51737">
                  <c:v>131.73177083333334</c:v>
                </c:pt>
                <c:pt idx="51738">
                  <c:v>131.734375</c:v>
                </c:pt>
                <c:pt idx="51739">
                  <c:v>131.73697916666666</c:v>
                </c:pt>
                <c:pt idx="51740">
                  <c:v>131.73958333333334</c:v>
                </c:pt>
                <c:pt idx="51741">
                  <c:v>131.7421875</c:v>
                </c:pt>
                <c:pt idx="51742">
                  <c:v>131.74479166666666</c:v>
                </c:pt>
                <c:pt idx="51743">
                  <c:v>131.74739583333334</c:v>
                </c:pt>
                <c:pt idx="51744">
                  <c:v>131.75</c:v>
                </c:pt>
                <c:pt idx="51745">
                  <c:v>131.75260416666666</c:v>
                </c:pt>
                <c:pt idx="51746">
                  <c:v>131.75520833333334</c:v>
                </c:pt>
                <c:pt idx="51747">
                  <c:v>131.7578125</c:v>
                </c:pt>
                <c:pt idx="51748">
                  <c:v>131.76041666666666</c:v>
                </c:pt>
                <c:pt idx="51749">
                  <c:v>131.76302083333334</c:v>
                </c:pt>
                <c:pt idx="51750">
                  <c:v>131.765625</c:v>
                </c:pt>
                <c:pt idx="51751">
                  <c:v>131.76822916666666</c:v>
                </c:pt>
                <c:pt idx="51752">
                  <c:v>131.77083333333334</c:v>
                </c:pt>
                <c:pt idx="51753">
                  <c:v>131.7734375</c:v>
                </c:pt>
                <c:pt idx="51754">
                  <c:v>131.77604166666666</c:v>
                </c:pt>
                <c:pt idx="51755">
                  <c:v>131.77864583333334</c:v>
                </c:pt>
                <c:pt idx="51756">
                  <c:v>131.78125</c:v>
                </c:pt>
                <c:pt idx="51757">
                  <c:v>131.78385416666666</c:v>
                </c:pt>
                <c:pt idx="51758">
                  <c:v>131.78645833333334</c:v>
                </c:pt>
                <c:pt idx="51759">
                  <c:v>131.7890625</c:v>
                </c:pt>
                <c:pt idx="51760">
                  <c:v>131.79166666666666</c:v>
                </c:pt>
                <c:pt idx="51761">
                  <c:v>131.79427083333334</c:v>
                </c:pt>
                <c:pt idx="51762">
                  <c:v>131.796875</c:v>
                </c:pt>
                <c:pt idx="51763">
                  <c:v>131.79947916666666</c:v>
                </c:pt>
                <c:pt idx="51764">
                  <c:v>131.80208333333334</c:v>
                </c:pt>
                <c:pt idx="51765">
                  <c:v>131.8046875</c:v>
                </c:pt>
                <c:pt idx="51766">
                  <c:v>131.80729166666666</c:v>
                </c:pt>
                <c:pt idx="51767">
                  <c:v>131.80989583333334</c:v>
                </c:pt>
                <c:pt idx="51768">
                  <c:v>131.8125</c:v>
                </c:pt>
                <c:pt idx="51769">
                  <c:v>131.81510416666666</c:v>
                </c:pt>
                <c:pt idx="51770">
                  <c:v>131.81770833333334</c:v>
                </c:pt>
                <c:pt idx="51771">
                  <c:v>131.8203125</c:v>
                </c:pt>
                <c:pt idx="51772">
                  <c:v>131.82291666666666</c:v>
                </c:pt>
                <c:pt idx="51773">
                  <c:v>131.82552083333334</c:v>
                </c:pt>
                <c:pt idx="51774">
                  <c:v>131.828125</c:v>
                </c:pt>
                <c:pt idx="51775">
                  <c:v>131.83072916666666</c:v>
                </c:pt>
                <c:pt idx="51776">
                  <c:v>131.83333333333334</c:v>
                </c:pt>
                <c:pt idx="51777">
                  <c:v>131.8359375</c:v>
                </c:pt>
                <c:pt idx="51778">
                  <c:v>131.83854166666666</c:v>
                </c:pt>
                <c:pt idx="51779">
                  <c:v>131.84114583333334</c:v>
                </c:pt>
                <c:pt idx="51780">
                  <c:v>131.84375</c:v>
                </c:pt>
                <c:pt idx="51781">
                  <c:v>131.84635416666666</c:v>
                </c:pt>
                <c:pt idx="51782">
                  <c:v>131.84895833333334</c:v>
                </c:pt>
                <c:pt idx="51783">
                  <c:v>131.8515625</c:v>
                </c:pt>
                <c:pt idx="51784">
                  <c:v>131.85416666666666</c:v>
                </c:pt>
                <c:pt idx="51785">
                  <c:v>131.85677083333334</c:v>
                </c:pt>
                <c:pt idx="51786">
                  <c:v>131.859375</c:v>
                </c:pt>
                <c:pt idx="51787">
                  <c:v>131.86197916666666</c:v>
                </c:pt>
                <c:pt idx="51788">
                  <c:v>131.86458333333334</c:v>
                </c:pt>
                <c:pt idx="51789">
                  <c:v>131.8671875</c:v>
                </c:pt>
                <c:pt idx="51790">
                  <c:v>131.86979166666666</c:v>
                </c:pt>
                <c:pt idx="51791">
                  <c:v>131.87239583333334</c:v>
                </c:pt>
                <c:pt idx="51792">
                  <c:v>131.875</c:v>
                </c:pt>
                <c:pt idx="51793">
                  <c:v>131.87760416666666</c:v>
                </c:pt>
                <c:pt idx="51794">
                  <c:v>131.88020833333334</c:v>
                </c:pt>
                <c:pt idx="51795">
                  <c:v>131.8828125</c:v>
                </c:pt>
                <c:pt idx="51796">
                  <c:v>131.88541666666666</c:v>
                </c:pt>
                <c:pt idx="51797">
                  <c:v>131.88802083333334</c:v>
                </c:pt>
                <c:pt idx="51798">
                  <c:v>131.890625</c:v>
                </c:pt>
                <c:pt idx="51799">
                  <c:v>131.89322916666666</c:v>
                </c:pt>
                <c:pt idx="51800">
                  <c:v>131.89583333333334</c:v>
                </c:pt>
                <c:pt idx="51801">
                  <c:v>131.8984375</c:v>
                </c:pt>
                <c:pt idx="51802">
                  <c:v>131.90104166666666</c:v>
                </c:pt>
                <c:pt idx="51803">
                  <c:v>131.90364583333334</c:v>
                </c:pt>
                <c:pt idx="51804">
                  <c:v>131.90625</c:v>
                </c:pt>
                <c:pt idx="51805">
                  <c:v>131.90885416666666</c:v>
                </c:pt>
                <c:pt idx="51806">
                  <c:v>131.91145833333334</c:v>
                </c:pt>
                <c:pt idx="51807">
                  <c:v>131.9140625</c:v>
                </c:pt>
                <c:pt idx="51808">
                  <c:v>131.91666666666666</c:v>
                </c:pt>
                <c:pt idx="51809">
                  <c:v>131.91927083333334</c:v>
                </c:pt>
                <c:pt idx="51810">
                  <c:v>131.921875</c:v>
                </c:pt>
                <c:pt idx="51811">
                  <c:v>131.92447916666666</c:v>
                </c:pt>
                <c:pt idx="51812">
                  <c:v>131.92708333333334</c:v>
                </c:pt>
                <c:pt idx="51813">
                  <c:v>131.9296875</c:v>
                </c:pt>
                <c:pt idx="51814">
                  <c:v>131.93229166666666</c:v>
                </c:pt>
                <c:pt idx="51815">
                  <c:v>131.93489583333334</c:v>
                </c:pt>
                <c:pt idx="51816">
                  <c:v>131.9375</c:v>
                </c:pt>
                <c:pt idx="51817">
                  <c:v>131.94010416666666</c:v>
                </c:pt>
                <c:pt idx="51818">
                  <c:v>131.94270833333334</c:v>
                </c:pt>
                <c:pt idx="51819">
                  <c:v>131.9453125</c:v>
                </c:pt>
                <c:pt idx="51820">
                  <c:v>131.94791666666666</c:v>
                </c:pt>
                <c:pt idx="51821">
                  <c:v>131.95052083333334</c:v>
                </c:pt>
                <c:pt idx="51822">
                  <c:v>131.953125</c:v>
                </c:pt>
                <c:pt idx="51823">
                  <c:v>131.95572916666666</c:v>
                </c:pt>
                <c:pt idx="51824">
                  <c:v>131.95833333333334</c:v>
                </c:pt>
                <c:pt idx="51825">
                  <c:v>131.9609375</c:v>
                </c:pt>
                <c:pt idx="51826">
                  <c:v>131.96354166666666</c:v>
                </c:pt>
                <c:pt idx="51827">
                  <c:v>131.96614583333334</c:v>
                </c:pt>
                <c:pt idx="51828">
                  <c:v>131.96875</c:v>
                </c:pt>
                <c:pt idx="51829">
                  <c:v>131.97135416666666</c:v>
                </c:pt>
                <c:pt idx="51830">
                  <c:v>131.97395833333334</c:v>
                </c:pt>
                <c:pt idx="51831">
                  <c:v>131.9765625</c:v>
                </c:pt>
                <c:pt idx="51832">
                  <c:v>131.97916666666666</c:v>
                </c:pt>
                <c:pt idx="51833">
                  <c:v>131.98177083333334</c:v>
                </c:pt>
                <c:pt idx="51834">
                  <c:v>131.984375</c:v>
                </c:pt>
                <c:pt idx="51835">
                  <c:v>131.98697916666666</c:v>
                </c:pt>
                <c:pt idx="51836">
                  <c:v>131.98958333333334</c:v>
                </c:pt>
                <c:pt idx="51837">
                  <c:v>131.9921875</c:v>
                </c:pt>
                <c:pt idx="51838">
                  <c:v>131.99479166666666</c:v>
                </c:pt>
                <c:pt idx="51839">
                  <c:v>131.99739583333334</c:v>
                </c:pt>
                <c:pt idx="51840">
                  <c:v>132</c:v>
                </c:pt>
                <c:pt idx="51841">
                  <c:v>132.00260416666666</c:v>
                </c:pt>
                <c:pt idx="51842">
                  <c:v>132.00520833333334</c:v>
                </c:pt>
                <c:pt idx="51843">
                  <c:v>132.0078125</c:v>
                </c:pt>
                <c:pt idx="51844">
                  <c:v>132.01041666666666</c:v>
                </c:pt>
                <c:pt idx="51845">
                  <c:v>132.01302083333334</c:v>
                </c:pt>
                <c:pt idx="51846">
                  <c:v>132.015625</c:v>
                </c:pt>
                <c:pt idx="51847">
                  <c:v>132.01822916666666</c:v>
                </c:pt>
                <c:pt idx="51848">
                  <c:v>132.02083333333334</c:v>
                </c:pt>
                <c:pt idx="51849">
                  <c:v>132.0234375</c:v>
                </c:pt>
                <c:pt idx="51850">
                  <c:v>132.02604166666666</c:v>
                </c:pt>
                <c:pt idx="51851">
                  <c:v>132.02864583333334</c:v>
                </c:pt>
                <c:pt idx="51852">
                  <c:v>132.03125</c:v>
                </c:pt>
                <c:pt idx="51853">
                  <c:v>132.03385416666666</c:v>
                </c:pt>
                <c:pt idx="51854">
                  <c:v>132.03645833333334</c:v>
                </c:pt>
                <c:pt idx="51855">
                  <c:v>132.0390625</c:v>
                </c:pt>
                <c:pt idx="51856">
                  <c:v>132.04166666666666</c:v>
                </c:pt>
                <c:pt idx="51857">
                  <c:v>132.04427083333334</c:v>
                </c:pt>
                <c:pt idx="51858">
                  <c:v>132.046875</c:v>
                </c:pt>
                <c:pt idx="51859">
                  <c:v>132.04947916666666</c:v>
                </c:pt>
                <c:pt idx="51860">
                  <c:v>132.05208333333334</c:v>
                </c:pt>
                <c:pt idx="51861">
                  <c:v>132.0546875</c:v>
                </c:pt>
                <c:pt idx="51862">
                  <c:v>132.05729166666666</c:v>
                </c:pt>
                <c:pt idx="51863">
                  <c:v>132.05989583333334</c:v>
                </c:pt>
                <c:pt idx="51864">
                  <c:v>132.0625</c:v>
                </c:pt>
                <c:pt idx="51865">
                  <c:v>132.06510416666666</c:v>
                </c:pt>
                <c:pt idx="51866">
                  <c:v>132.06770833333334</c:v>
                </c:pt>
                <c:pt idx="51867">
                  <c:v>132.0703125</c:v>
                </c:pt>
                <c:pt idx="51868">
                  <c:v>132.07291666666666</c:v>
                </c:pt>
                <c:pt idx="51869">
                  <c:v>132.07552083333334</c:v>
                </c:pt>
                <c:pt idx="51870">
                  <c:v>132.078125</c:v>
                </c:pt>
                <c:pt idx="51871">
                  <c:v>132.08072916666666</c:v>
                </c:pt>
                <c:pt idx="51872">
                  <c:v>132.08333333333334</c:v>
                </c:pt>
                <c:pt idx="51873">
                  <c:v>132.0859375</c:v>
                </c:pt>
                <c:pt idx="51874">
                  <c:v>132.08854166666666</c:v>
                </c:pt>
                <c:pt idx="51875">
                  <c:v>132.09114583333334</c:v>
                </c:pt>
                <c:pt idx="51876">
                  <c:v>132.09375</c:v>
                </c:pt>
                <c:pt idx="51877">
                  <c:v>132.09635416666666</c:v>
                </c:pt>
                <c:pt idx="51878">
                  <c:v>132.09895833333334</c:v>
                </c:pt>
                <c:pt idx="51879">
                  <c:v>132.1015625</c:v>
                </c:pt>
                <c:pt idx="51880">
                  <c:v>132.10416666666666</c:v>
                </c:pt>
                <c:pt idx="51881">
                  <c:v>132.10677083333334</c:v>
                </c:pt>
                <c:pt idx="51882">
                  <c:v>132.109375</c:v>
                </c:pt>
                <c:pt idx="51883">
                  <c:v>132.11197916666666</c:v>
                </c:pt>
                <c:pt idx="51884">
                  <c:v>132.11458333333334</c:v>
                </c:pt>
                <c:pt idx="51885">
                  <c:v>132.1171875</c:v>
                </c:pt>
                <c:pt idx="51886">
                  <c:v>132.11979166666666</c:v>
                </c:pt>
                <c:pt idx="51887">
                  <c:v>132.12239583333334</c:v>
                </c:pt>
                <c:pt idx="51888">
                  <c:v>132.125</c:v>
                </c:pt>
                <c:pt idx="51889">
                  <c:v>132.12760416666666</c:v>
                </c:pt>
                <c:pt idx="51890">
                  <c:v>132.13020833333334</c:v>
                </c:pt>
                <c:pt idx="51891">
                  <c:v>132.1328125</c:v>
                </c:pt>
                <c:pt idx="51892">
                  <c:v>132.13541666666666</c:v>
                </c:pt>
                <c:pt idx="51893">
                  <c:v>132.13802083333334</c:v>
                </c:pt>
                <c:pt idx="51894">
                  <c:v>132.140625</c:v>
                </c:pt>
                <c:pt idx="51895">
                  <c:v>132.14322916666666</c:v>
                </c:pt>
                <c:pt idx="51896">
                  <c:v>132.14583333333334</c:v>
                </c:pt>
                <c:pt idx="51897">
                  <c:v>132.1484375</c:v>
                </c:pt>
                <c:pt idx="51898">
                  <c:v>132.15104166666666</c:v>
                </c:pt>
                <c:pt idx="51899">
                  <c:v>132.15364583333334</c:v>
                </c:pt>
                <c:pt idx="51900">
                  <c:v>132.15625</c:v>
                </c:pt>
                <c:pt idx="51901">
                  <c:v>132.15885416666666</c:v>
                </c:pt>
                <c:pt idx="51902">
                  <c:v>132.16145833333334</c:v>
                </c:pt>
                <c:pt idx="51903">
                  <c:v>132.1640625</c:v>
                </c:pt>
                <c:pt idx="51904">
                  <c:v>132.16666666666666</c:v>
                </c:pt>
                <c:pt idx="51905">
                  <c:v>132.16927083333334</c:v>
                </c:pt>
                <c:pt idx="51906">
                  <c:v>132.171875</c:v>
                </c:pt>
                <c:pt idx="51907">
                  <c:v>132.17447916666666</c:v>
                </c:pt>
                <c:pt idx="51908">
                  <c:v>132.17708333333334</c:v>
                </c:pt>
                <c:pt idx="51909">
                  <c:v>132.1796875</c:v>
                </c:pt>
                <c:pt idx="51910">
                  <c:v>132.18229166666666</c:v>
                </c:pt>
                <c:pt idx="51911">
                  <c:v>132.18489583333334</c:v>
                </c:pt>
                <c:pt idx="51912">
                  <c:v>132.1875</c:v>
                </c:pt>
                <c:pt idx="51913">
                  <c:v>132.19010416666666</c:v>
                </c:pt>
                <c:pt idx="51914">
                  <c:v>132.19270833333334</c:v>
                </c:pt>
                <c:pt idx="51915">
                  <c:v>132.1953125</c:v>
                </c:pt>
                <c:pt idx="51916">
                  <c:v>132.19791666666666</c:v>
                </c:pt>
                <c:pt idx="51917">
                  <c:v>132.20052083333334</c:v>
                </c:pt>
                <c:pt idx="51918">
                  <c:v>132.203125</c:v>
                </c:pt>
                <c:pt idx="51919">
                  <c:v>132.20572916666666</c:v>
                </c:pt>
                <c:pt idx="51920">
                  <c:v>132.20833333333334</c:v>
                </c:pt>
                <c:pt idx="51921">
                  <c:v>132.2109375</c:v>
                </c:pt>
                <c:pt idx="51922">
                  <c:v>132.21354166666666</c:v>
                </c:pt>
                <c:pt idx="51923">
                  <c:v>132.21614583333334</c:v>
                </c:pt>
                <c:pt idx="51924">
                  <c:v>132.21875</c:v>
                </c:pt>
                <c:pt idx="51925">
                  <c:v>132.22135416666666</c:v>
                </c:pt>
                <c:pt idx="51926">
                  <c:v>132.22395833333334</c:v>
                </c:pt>
                <c:pt idx="51927">
                  <c:v>132.2265625</c:v>
                </c:pt>
                <c:pt idx="51928">
                  <c:v>132.22916666666666</c:v>
                </c:pt>
                <c:pt idx="51929">
                  <c:v>132.23177083333334</c:v>
                </c:pt>
                <c:pt idx="51930">
                  <c:v>132.234375</c:v>
                </c:pt>
                <c:pt idx="51931">
                  <c:v>132.23697916666666</c:v>
                </c:pt>
                <c:pt idx="51932">
                  <c:v>132.23958333333334</c:v>
                </c:pt>
                <c:pt idx="51933">
                  <c:v>132.2421875</c:v>
                </c:pt>
                <c:pt idx="51934">
                  <c:v>132.24479166666666</c:v>
                </c:pt>
                <c:pt idx="51935">
                  <c:v>132.24739583333334</c:v>
                </c:pt>
                <c:pt idx="51936">
                  <c:v>132.25</c:v>
                </c:pt>
                <c:pt idx="51937">
                  <c:v>132.25260416666666</c:v>
                </c:pt>
                <c:pt idx="51938">
                  <c:v>132.25520833333334</c:v>
                </c:pt>
                <c:pt idx="51939">
                  <c:v>132.2578125</c:v>
                </c:pt>
                <c:pt idx="51940">
                  <c:v>132.26041666666666</c:v>
                </c:pt>
                <c:pt idx="51941">
                  <c:v>132.26302083333334</c:v>
                </c:pt>
                <c:pt idx="51942">
                  <c:v>132.265625</c:v>
                </c:pt>
                <c:pt idx="51943">
                  <c:v>132.26822916666666</c:v>
                </c:pt>
                <c:pt idx="51944">
                  <c:v>132.27083333333334</c:v>
                </c:pt>
                <c:pt idx="51945">
                  <c:v>132.2734375</c:v>
                </c:pt>
                <c:pt idx="51946">
                  <c:v>132.27604166666666</c:v>
                </c:pt>
                <c:pt idx="51947">
                  <c:v>132.27864583333334</c:v>
                </c:pt>
                <c:pt idx="51948">
                  <c:v>132.28125</c:v>
                </c:pt>
                <c:pt idx="51949">
                  <c:v>132.28385416666666</c:v>
                </c:pt>
                <c:pt idx="51950">
                  <c:v>132.28645833333334</c:v>
                </c:pt>
                <c:pt idx="51951">
                  <c:v>132.2890625</c:v>
                </c:pt>
                <c:pt idx="51952">
                  <c:v>132.29166666666666</c:v>
                </c:pt>
                <c:pt idx="51953">
                  <c:v>132.29427083333334</c:v>
                </c:pt>
                <c:pt idx="51954">
                  <c:v>132.296875</c:v>
                </c:pt>
                <c:pt idx="51955">
                  <c:v>132.29947916666666</c:v>
                </c:pt>
                <c:pt idx="51956">
                  <c:v>132.30208333333334</c:v>
                </c:pt>
                <c:pt idx="51957">
                  <c:v>132.3046875</c:v>
                </c:pt>
                <c:pt idx="51958">
                  <c:v>132.30729166666666</c:v>
                </c:pt>
                <c:pt idx="51959">
                  <c:v>132.30989583333334</c:v>
                </c:pt>
                <c:pt idx="51960">
                  <c:v>132.3125</c:v>
                </c:pt>
                <c:pt idx="51961">
                  <c:v>132.31510416666666</c:v>
                </c:pt>
                <c:pt idx="51962">
                  <c:v>132.31770833333334</c:v>
                </c:pt>
                <c:pt idx="51963">
                  <c:v>132.3203125</c:v>
                </c:pt>
                <c:pt idx="51964">
                  <c:v>132.32291666666666</c:v>
                </c:pt>
                <c:pt idx="51965">
                  <c:v>132.32552083333334</c:v>
                </c:pt>
                <c:pt idx="51966">
                  <c:v>132.328125</c:v>
                </c:pt>
                <c:pt idx="51967">
                  <c:v>132.33072916666666</c:v>
                </c:pt>
                <c:pt idx="51968">
                  <c:v>132.33333333333334</c:v>
                </c:pt>
                <c:pt idx="51969">
                  <c:v>132.3359375</c:v>
                </c:pt>
                <c:pt idx="51970">
                  <c:v>132.33854166666666</c:v>
                </c:pt>
                <c:pt idx="51971">
                  <c:v>132.34114583333334</c:v>
                </c:pt>
                <c:pt idx="51972">
                  <c:v>132.34375</c:v>
                </c:pt>
                <c:pt idx="51973">
                  <c:v>132.34635416666666</c:v>
                </c:pt>
                <c:pt idx="51974">
                  <c:v>132.34895833333334</c:v>
                </c:pt>
                <c:pt idx="51975">
                  <c:v>132.3515625</c:v>
                </c:pt>
                <c:pt idx="51976">
                  <c:v>132.35416666666666</c:v>
                </c:pt>
                <c:pt idx="51977">
                  <c:v>132.35677083333334</c:v>
                </c:pt>
                <c:pt idx="51978">
                  <c:v>132.359375</c:v>
                </c:pt>
                <c:pt idx="51979">
                  <c:v>132.36197916666666</c:v>
                </c:pt>
                <c:pt idx="51980">
                  <c:v>132.36458333333334</c:v>
                </c:pt>
                <c:pt idx="51981">
                  <c:v>132.3671875</c:v>
                </c:pt>
                <c:pt idx="51982">
                  <c:v>132.36979166666666</c:v>
                </c:pt>
                <c:pt idx="51983">
                  <c:v>132.37239583333334</c:v>
                </c:pt>
                <c:pt idx="51984">
                  <c:v>132.375</c:v>
                </c:pt>
                <c:pt idx="51985">
                  <c:v>132.37760416666666</c:v>
                </c:pt>
                <c:pt idx="51986">
                  <c:v>132.38020833333334</c:v>
                </c:pt>
                <c:pt idx="51987">
                  <c:v>132.3828125</c:v>
                </c:pt>
                <c:pt idx="51988">
                  <c:v>132.38541666666666</c:v>
                </c:pt>
                <c:pt idx="51989">
                  <c:v>132.38802083333334</c:v>
                </c:pt>
                <c:pt idx="51990">
                  <c:v>132.390625</c:v>
                </c:pt>
                <c:pt idx="51991">
                  <c:v>132.39322916666666</c:v>
                </c:pt>
                <c:pt idx="51992">
                  <c:v>132.39583333333334</c:v>
                </c:pt>
                <c:pt idx="51993">
                  <c:v>132.3984375</c:v>
                </c:pt>
                <c:pt idx="51994">
                  <c:v>132.40104166666666</c:v>
                </c:pt>
                <c:pt idx="51995">
                  <c:v>132.40364583333334</c:v>
                </c:pt>
                <c:pt idx="51996">
                  <c:v>132.40625</c:v>
                </c:pt>
                <c:pt idx="51997">
                  <c:v>132.40885416666666</c:v>
                </c:pt>
                <c:pt idx="51998">
                  <c:v>132.41145833333334</c:v>
                </c:pt>
                <c:pt idx="51999">
                  <c:v>132.4140625</c:v>
                </c:pt>
                <c:pt idx="52000">
                  <c:v>132.41666666666666</c:v>
                </c:pt>
                <c:pt idx="52001">
                  <c:v>132.41927083333334</c:v>
                </c:pt>
                <c:pt idx="52002">
                  <c:v>132.421875</c:v>
                </c:pt>
                <c:pt idx="52003">
                  <c:v>132.42447916666666</c:v>
                </c:pt>
                <c:pt idx="52004">
                  <c:v>132.42708333333334</c:v>
                </c:pt>
                <c:pt idx="52005">
                  <c:v>132.4296875</c:v>
                </c:pt>
                <c:pt idx="52006">
                  <c:v>132.43229166666666</c:v>
                </c:pt>
                <c:pt idx="52007">
                  <c:v>132.43489583333334</c:v>
                </c:pt>
                <c:pt idx="52008">
                  <c:v>132.4375</c:v>
                </c:pt>
                <c:pt idx="52009">
                  <c:v>132.44010416666666</c:v>
                </c:pt>
                <c:pt idx="52010">
                  <c:v>132.44270833333334</c:v>
                </c:pt>
                <c:pt idx="52011">
                  <c:v>132.4453125</c:v>
                </c:pt>
                <c:pt idx="52012">
                  <c:v>132.44791666666666</c:v>
                </c:pt>
                <c:pt idx="52013">
                  <c:v>132.45052083333334</c:v>
                </c:pt>
                <c:pt idx="52014">
                  <c:v>132.453125</c:v>
                </c:pt>
                <c:pt idx="52015">
                  <c:v>132.45572916666666</c:v>
                </c:pt>
                <c:pt idx="52016">
                  <c:v>132.45833333333334</c:v>
                </c:pt>
                <c:pt idx="52017">
                  <c:v>132.4609375</c:v>
                </c:pt>
                <c:pt idx="52018">
                  <c:v>132.46354166666666</c:v>
                </c:pt>
                <c:pt idx="52019">
                  <c:v>132.46614583333334</c:v>
                </c:pt>
                <c:pt idx="52020">
                  <c:v>132.46875</c:v>
                </c:pt>
                <c:pt idx="52021">
                  <c:v>132.47135416666666</c:v>
                </c:pt>
                <c:pt idx="52022">
                  <c:v>132.47395833333334</c:v>
                </c:pt>
                <c:pt idx="52023">
                  <c:v>132.4765625</c:v>
                </c:pt>
                <c:pt idx="52024">
                  <c:v>132.47916666666666</c:v>
                </c:pt>
                <c:pt idx="52025">
                  <c:v>132.48177083333334</c:v>
                </c:pt>
                <c:pt idx="52026">
                  <c:v>132.484375</c:v>
                </c:pt>
                <c:pt idx="52027">
                  <c:v>132.48697916666666</c:v>
                </c:pt>
                <c:pt idx="52028">
                  <c:v>132.48958333333334</c:v>
                </c:pt>
                <c:pt idx="52029">
                  <c:v>132.4921875</c:v>
                </c:pt>
                <c:pt idx="52030">
                  <c:v>132.49479166666666</c:v>
                </c:pt>
                <c:pt idx="52031">
                  <c:v>132.49739583333334</c:v>
                </c:pt>
                <c:pt idx="52032">
                  <c:v>132.5</c:v>
                </c:pt>
                <c:pt idx="52033">
                  <c:v>132.50260416666666</c:v>
                </c:pt>
                <c:pt idx="52034">
                  <c:v>132.50520833333334</c:v>
                </c:pt>
                <c:pt idx="52035">
                  <c:v>132.5078125</c:v>
                </c:pt>
                <c:pt idx="52036">
                  <c:v>132.51041666666666</c:v>
                </c:pt>
                <c:pt idx="52037">
                  <c:v>132.51302083333334</c:v>
                </c:pt>
                <c:pt idx="52038">
                  <c:v>132.515625</c:v>
                </c:pt>
                <c:pt idx="52039">
                  <c:v>132.51822916666666</c:v>
                </c:pt>
                <c:pt idx="52040">
                  <c:v>132.52083333333334</c:v>
                </c:pt>
                <c:pt idx="52041">
                  <c:v>132.5234375</c:v>
                </c:pt>
                <c:pt idx="52042">
                  <c:v>132.52604166666666</c:v>
                </c:pt>
                <c:pt idx="52043">
                  <c:v>132.52864583333334</c:v>
                </c:pt>
                <c:pt idx="52044">
                  <c:v>132.53125</c:v>
                </c:pt>
                <c:pt idx="52045">
                  <c:v>132.53385416666666</c:v>
                </c:pt>
                <c:pt idx="52046">
                  <c:v>132.53645833333334</c:v>
                </c:pt>
                <c:pt idx="52047">
                  <c:v>132.5390625</c:v>
                </c:pt>
                <c:pt idx="52048">
                  <c:v>132.54166666666666</c:v>
                </c:pt>
                <c:pt idx="52049">
                  <c:v>132.54427083333334</c:v>
                </c:pt>
                <c:pt idx="52050">
                  <c:v>132.546875</c:v>
                </c:pt>
                <c:pt idx="52051">
                  <c:v>132.54947916666666</c:v>
                </c:pt>
                <c:pt idx="52052">
                  <c:v>132.55208333333334</c:v>
                </c:pt>
                <c:pt idx="52053">
                  <c:v>132.5546875</c:v>
                </c:pt>
                <c:pt idx="52054">
                  <c:v>132.55729166666666</c:v>
                </c:pt>
                <c:pt idx="52055">
                  <c:v>132.55989583333334</c:v>
                </c:pt>
                <c:pt idx="52056">
                  <c:v>132.5625</c:v>
                </c:pt>
                <c:pt idx="52057">
                  <c:v>132.56510416666666</c:v>
                </c:pt>
                <c:pt idx="52058">
                  <c:v>132.56770833333334</c:v>
                </c:pt>
                <c:pt idx="52059">
                  <c:v>132.5703125</c:v>
                </c:pt>
                <c:pt idx="52060">
                  <c:v>132.57291666666666</c:v>
                </c:pt>
                <c:pt idx="52061">
                  <c:v>132.57552083333334</c:v>
                </c:pt>
                <c:pt idx="52062">
                  <c:v>132.578125</c:v>
                </c:pt>
                <c:pt idx="52063">
                  <c:v>132.58072916666666</c:v>
                </c:pt>
                <c:pt idx="52064">
                  <c:v>132.58333333333334</c:v>
                </c:pt>
                <c:pt idx="52065">
                  <c:v>132.5859375</c:v>
                </c:pt>
                <c:pt idx="52066">
                  <c:v>132.58854166666666</c:v>
                </c:pt>
                <c:pt idx="52067">
                  <c:v>132.59114583333334</c:v>
                </c:pt>
                <c:pt idx="52068">
                  <c:v>132.59375</c:v>
                </c:pt>
                <c:pt idx="52069">
                  <c:v>132.59635416666666</c:v>
                </c:pt>
                <c:pt idx="52070">
                  <c:v>132.59895833333334</c:v>
                </c:pt>
                <c:pt idx="52071">
                  <c:v>132.6015625</c:v>
                </c:pt>
                <c:pt idx="52072">
                  <c:v>132.60416666666666</c:v>
                </c:pt>
                <c:pt idx="52073">
                  <c:v>132.60677083333334</c:v>
                </c:pt>
                <c:pt idx="52074">
                  <c:v>132.609375</c:v>
                </c:pt>
                <c:pt idx="52075">
                  <c:v>132.61197916666666</c:v>
                </c:pt>
                <c:pt idx="52076">
                  <c:v>132.61458333333334</c:v>
                </c:pt>
                <c:pt idx="52077">
                  <c:v>132.6171875</c:v>
                </c:pt>
                <c:pt idx="52078">
                  <c:v>132.61979166666666</c:v>
                </c:pt>
                <c:pt idx="52079">
                  <c:v>132.62239583333334</c:v>
                </c:pt>
                <c:pt idx="52080">
                  <c:v>132.625</c:v>
                </c:pt>
                <c:pt idx="52081">
                  <c:v>132.62760416666666</c:v>
                </c:pt>
                <c:pt idx="52082">
                  <c:v>132.63020833333334</c:v>
                </c:pt>
                <c:pt idx="52083">
                  <c:v>132.6328125</c:v>
                </c:pt>
                <c:pt idx="52084">
                  <c:v>132.63541666666666</c:v>
                </c:pt>
                <c:pt idx="52085">
                  <c:v>132.63802083333334</c:v>
                </c:pt>
                <c:pt idx="52086">
                  <c:v>132.640625</c:v>
                </c:pt>
                <c:pt idx="52087">
                  <c:v>132.64322916666666</c:v>
                </c:pt>
                <c:pt idx="52088">
                  <c:v>132.64583333333334</c:v>
                </c:pt>
                <c:pt idx="52089">
                  <c:v>132.6484375</c:v>
                </c:pt>
                <c:pt idx="52090">
                  <c:v>132.65104166666666</c:v>
                </c:pt>
                <c:pt idx="52091">
                  <c:v>132.65364583333334</c:v>
                </c:pt>
                <c:pt idx="52092">
                  <c:v>132.65625</c:v>
                </c:pt>
                <c:pt idx="52093">
                  <c:v>132.65885416666666</c:v>
                </c:pt>
                <c:pt idx="52094">
                  <c:v>132.66145833333334</c:v>
                </c:pt>
                <c:pt idx="52095">
                  <c:v>132.6640625</c:v>
                </c:pt>
                <c:pt idx="52096">
                  <c:v>132.66666666666666</c:v>
                </c:pt>
                <c:pt idx="52097">
                  <c:v>132.66927083333334</c:v>
                </c:pt>
                <c:pt idx="52098">
                  <c:v>132.671875</c:v>
                </c:pt>
                <c:pt idx="52099">
                  <c:v>132.67447916666666</c:v>
                </c:pt>
                <c:pt idx="52100">
                  <c:v>132.67708333333334</c:v>
                </c:pt>
                <c:pt idx="52101">
                  <c:v>132.6796875</c:v>
                </c:pt>
                <c:pt idx="52102">
                  <c:v>132.68229166666666</c:v>
                </c:pt>
                <c:pt idx="52103">
                  <c:v>132.68489583333334</c:v>
                </c:pt>
                <c:pt idx="52104">
                  <c:v>132.6875</c:v>
                </c:pt>
                <c:pt idx="52105">
                  <c:v>132.69010416666666</c:v>
                </c:pt>
                <c:pt idx="52106">
                  <c:v>132.69270833333334</c:v>
                </c:pt>
                <c:pt idx="52107">
                  <c:v>132.6953125</c:v>
                </c:pt>
                <c:pt idx="52108">
                  <c:v>132.69791666666666</c:v>
                </c:pt>
                <c:pt idx="52109">
                  <c:v>132.70052083333334</c:v>
                </c:pt>
                <c:pt idx="52110">
                  <c:v>132.703125</c:v>
                </c:pt>
                <c:pt idx="52111">
                  <c:v>132.70572916666666</c:v>
                </c:pt>
                <c:pt idx="52112">
                  <c:v>132.70833333333334</c:v>
                </c:pt>
                <c:pt idx="52113">
                  <c:v>132.7109375</c:v>
                </c:pt>
                <c:pt idx="52114">
                  <c:v>132.71354166666666</c:v>
                </c:pt>
                <c:pt idx="52115">
                  <c:v>132.71614583333334</c:v>
                </c:pt>
                <c:pt idx="52116">
                  <c:v>132.71875</c:v>
                </c:pt>
                <c:pt idx="52117">
                  <c:v>132.72135416666666</c:v>
                </c:pt>
                <c:pt idx="52118">
                  <c:v>132.72395833333334</c:v>
                </c:pt>
                <c:pt idx="52119">
                  <c:v>132.7265625</c:v>
                </c:pt>
                <c:pt idx="52120">
                  <c:v>132.72916666666666</c:v>
                </c:pt>
                <c:pt idx="52121">
                  <c:v>132.73177083333334</c:v>
                </c:pt>
                <c:pt idx="52122">
                  <c:v>132.734375</c:v>
                </c:pt>
                <c:pt idx="52123">
                  <c:v>132.73697916666666</c:v>
                </c:pt>
                <c:pt idx="52124">
                  <c:v>132.73958333333334</c:v>
                </c:pt>
                <c:pt idx="52125">
                  <c:v>132.7421875</c:v>
                </c:pt>
                <c:pt idx="52126">
                  <c:v>132.74479166666666</c:v>
                </c:pt>
                <c:pt idx="52127">
                  <c:v>132.74739583333334</c:v>
                </c:pt>
                <c:pt idx="52128">
                  <c:v>132.75</c:v>
                </c:pt>
                <c:pt idx="52129">
                  <c:v>132.75260416666666</c:v>
                </c:pt>
                <c:pt idx="52130">
                  <c:v>132.75520833333334</c:v>
                </c:pt>
                <c:pt idx="52131">
                  <c:v>132.7578125</c:v>
                </c:pt>
                <c:pt idx="52132">
                  <c:v>132.76041666666666</c:v>
                </c:pt>
                <c:pt idx="52133">
                  <c:v>132.76302083333334</c:v>
                </c:pt>
                <c:pt idx="52134">
                  <c:v>132.765625</c:v>
                </c:pt>
                <c:pt idx="52135">
                  <c:v>132.76822916666666</c:v>
                </c:pt>
                <c:pt idx="52136">
                  <c:v>132.77083333333334</c:v>
                </c:pt>
                <c:pt idx="52137">
                  <c:v>132.7734375</c:v>
                </c:pt>
                <c:pt idx="52138">
                  <c:v>132.77604166666666</c:v>
                </c:pt>
                <c:pt idx="52139">
                  <c:v>132.77864583333334</c:v>
                </c:pt>
                <c:pt idx="52140">
                  <c:v>132.78125</c:v>
                </c:pt>
                <c:pt idx="52141">
                  <c:v>132.78385416666666</c:v>
                </c:pt>
                <c:pt idx="52142">
                  <c:v>132.78645833333334</c:v>
                </c:pt>
                <c:pt idx="52143">
                  <c:v>132.7890625</c:v>
                </c:pt>
                <c:pt idx="52144">
                  <c:v>132.79166666666666</c:v>
                </c:pt>
                <c:pt idx="52145">
                  <c:v>132.79427083333334</c:v>
                </c:pt>
                <c:pt idx="52146">
                  <c:v>132.796875</c:v>
                </c:pt>
                <c:pt idx="52147">
                  <c:v>132.79947916666666</c:v>
                </c:pt>
                <c:pt idx="52148">
                  <c:v>132.80208333333334</c:v>
                </c:pt>
                <c:pt idx="52149">
                  <c:v>132.8046875</c:v>
                </c:pt>
                <c:pt idx="52150">
                  <c:v>132.80729166666666</c:v>
                </c:pt>
                <c:pt idx="52151">
                  <c:v>132.80989583333334</c:v>
                </c:pt>
                <c:pt idx="52152">
                  <c:v>132.8125</c:v>
                </c:pt>
                <c:pt idx="52153">
                  <c:v>132.81510416666666</c:v>
                </c:pt>
                <c:pt idx="52154">
                  <c:v>132.81770833333334</c:v>
                </c:pt>
                <c:pt idx="52155">
                  <c:v>132.8203125</c:v>
                </c:pt>
                <c:pt idx="52156">
                  <c:v>132.82291666666666</c:v>
                </c:pt>
                <c:pt idx="52157">
                  <c:v>132.82552083333334</c:v>
                </c:pt>
                <c:pt idx="52158">
                  <c:v>132.828125</c:v>
                </c:pt>
                <c:pt idx="52159">
                  <c:v>132.83072916666666</c:v>
                </c:pt>
                <c:pt idx="52160">
                  <c:v>132.83333333333334</c:v>
                </c:pt>
                <c:pt idx="52161">
                  <c:v>132.8359375</c:v>
                </c:pt>
                <c:pt idx="52162">
                  <c:v>132.83854166666666</c:v>
                </c:pt>
                <c:pt idx="52163">
                  <c:v>132.84114583333334</c:v>
                </c:pt>
                <c:pt idx="52164">
                  <c:v>132.84375</c:v>
                </c:pt>
                <c:pt idx="52165">
                  <c:v>132.84635416666666</c:v>
                </c:pt>
                <c:pt idx="52166">
                  <c:v>132.84895833333334</c:v>
                </c:pt>
                <c:pt idx="52167">
                  <c:v>132.8515625</c:v>
                </c:pt>
                <c:pt idx="52168">
                  <c:v>132.85416666666666</c:v>
                </c:pt>
                <c:pt idx="52169">
                  <c:v>132.85677083333334</c:v>
                </c:pt>
                <c:pt idx="52170">
                  <c:v>132.859375</c:v>
                </c:pt>
                <c:pt idx="52171">
                  <c:v>132.86197916666666</c:v>
                </c:pt>
                <c:pt idx="52172">
                  <c:v>132.86458333333334</c:v>
                </c:pt>
                <c:pt idx="52173">
                  <c:v>132.8671875</c:v>
                </c:pt>
                <c:pt idx="52174">
                  <c:v>132.86979166666666</c:v>
                </c:pt>
                <c:pt idx="52175">
                  <c:v>132.87239583333334</c:v>
                </c:pt>
                <c:pt idx="52176">
                  <c:v>132.875</c:v>
                </c:pt>
                <c:pt idx="52177">
                  <c:v>132.87760416666666</c:v>
                </c:pt>
                <c:pt idx="52178">
                  <c:v>132.88020833333334</c:v>
                </c:pt>
                <c:pt idx="52179">
                  <c:v>132.8828125</c:v>
                </c:pt>
                <c:pt idx="52180">
                  <c:v>132.88541666666666</c:v>
                </c:pt>
                <c:pt idx="52181">
                  <c:v>132.88802083333334</c:v>
                </c:pt>
                <c:pt idx="52182">
                  <c:v>132.890625</c:v>
                </c:pt>
                <c:pt idx="52183">
                  <c:v>132.89322916666666</c:v>
                </c:pt>
                <c:pt idx="52184">
                  <c:v>132.89583333333334</c:v>
                </c:pt>
                <c:pt idx="52185">
                  <c:v>132.8984375</c:v>
                </c:pt>
                <c:pt idx="52186">
                  <c:v>132.90104166666666</c:v>
                </c:pt>
                <c:pt idx="52187">
                  <c:v>132.90364583333334</c:v>
                </c:pt>
                <c:pt idx="52188">
                  <c:v>132.90625</c:v>
                </c:pt>
                <c:pt idx="52189">
                  <c:v>132.90885416666666</c:v>
                </c:pt>
                <c:pt idx="52190">
                  <c:v>132.91145833333334</c:v>
                </c:pt>
                <c:pt idx="52191">
                  <c:v>132.9140625</c:v>
                </c:pt>
                <c:pt idx="52192">
                  <c:v>132.91666666666666</c:v>
                </c:pt>
                <c:pt idx="52193">
                  <c:v>132.91927083333334</c:v>
                </c:pt>
                <c:pt idx="52194">
                  <c:v>132.921875</c:v>
                </c:pt>
                <c:pt idx="52195">
                  <c:v>132.92447916666666</c:v>
                </c:pt>
                <c:pt idx="52196">
                  <c:v>132.92708333333334</c:v>
                </c:pt>
                <c:pt idx="52197">
                  <c:v>132.9296875</c:v>
                </c:pt>
                <c:pt idx="52198">
                  <c:v>132.93229166666666</c:v>
                </c:pt>
                <c:pt idx="52199">
                  <c:v>132.93489583333334</c:v>
                </c:pt>
                <c:pt idx="52200">
                  <c:v>132.9375</c:v>
                </c:pt>
                <c:pt idx="52201">
                  <c:v>132.94010416666666</c:v>
                </c:pt>
                <c:pt idx="52202">
                  <c:v>132.94270833333334</c:v>
                </c:pt>
                <c:pt idx="52203">
                  <c:v>132.9453125</c:v>
                </c:pt>
                <c:pt idx="52204">
                  <c:v>132.94791666666666</c:v>
                </c:pt>
                <c:pt idx="52205">
                  <c:v>132.95052083333334</c:v>
                </c:pt>
                <c:pt idx="52206">
                  <c:v>132.953125</c:v>
                </c:pt>
                <c:pt idx="52207">
                  <c:v>132.95572916666666</c:v>
                </c:pt>
                <c:pt idx="52208">
                  <c:v>132.95833333333334</c:v>
                </c:pt>
                <c:pt idx="52209">
                  <c:v>132.9609375</c:v>
                </c:pt>
                <c:pt idx="52210">
                  <c:v>132.96354166666666</c:v>
                </c:pt>
                <c:pt idx="52211">
                  <c:v>132.96614583333334</c:v>
                </c:pt>
                <c:pt idx="52212">
                  <c:v>132.96875</c:v>
                </c:pt>
                <c:pt idx="52213">
                  <c:v>132.97135416666666</c:v>
                </c:pt>
                <c:pt idx="52214">
                  <c:v>132.97395833333334</c:v>
                </c:pt>
                <c:pt idx="52215">
                  <c:v>132.9765625</c:v>
                </c:pt>
                <c:pt idx="52216">
                  <c:v>132.97916666666666</c:v>
                </c:pt>
                <c:pt idx="52217">
                  <c:v>132.98177083333334</c:v>
                </c:pt>
                <c:pt idx="52218">
                  <c:v>132.984375</c:v>
                </c:pt>
                <c:pt idx="52219">
                  <c:v>132.98697916666666</c:v>
                </c:pt>
                <c:pt idx="52220">
                  <c:v>132.98958333333334</c:v>
                </c:pt>
                <c:pt idx="52221">
                  <c:v>132.9921875</c:v>
                </c:pt>
                <c:pt idx="52222">
                  <c:v>132.99479166666666</c:v>
                </c:pt>
                <c:pt idx="52223">
                  <c:v>132.99739583333334</c:v>
                </c:pt>
                <c:pt idx="52224">
                  <c:v>133</c:v>
                </c:pt>
                <c:pt idx="52225">
                  <c:v>133.00260416666666</c:v>
                </c:pt>
                <c:pt idx="52226">
                  <c:v>133.00520833333334</c:v>
                </c:pt>
                <c:pt idx="52227">
                  <c:v>133.0078125</c:v>
                </c:pt>
                <c:pt idx="52228">
                  <c:v>133.01041666666666</c:v>
                </c:pt>
                <c:pt idx="52229">
                  <c:v>133.01302083333334</c:v>
                </c:pt>
                <c:pt idx="52230">
                  <c:v>133.015625</c:v>
                </c:pt>
                <c:pt idx="52231">
                  <c:v>133.01822916666666</c:v>
                </c:pt>
                <c:pt idx="52232">
                  <c:v>133.02083333333334</c:v>
                </c:pt>
                <c:pt idx="52233">
                  <c:v>133.0234375</c:v>
                </c:pt>
                <c:pt idx="52234">
                  <c:v>133.02604166666666</c:v>
                </c:pt>
                <c:pt idx="52235">
                  <c:v>133.02864583333334</c:v>
                </c:pt>
                <c:pt idx="52236">
                  <c:v>133.03125</c:v>
                </c:pt>
                <c:pt idx="52237">
                  <c:v>133.03385416666666</c:v>
                </c:pt>
                <c:pt idx="52238">
                  <c:v>133.03645833333334</c:v>
                </c:pt>
                <c:pt idx="52239">
                  <c:v>133.0390625</c:v>
                </c:pt>
                <c:pt idx="52240">
                  <c:v>133.04166666666666</c:v>
                </c:pt>
                <c:pt idx="52241">
                  <c:v>133.04427083333334</c:v>
                </c:pt>
                <c:pt idx="52242">
                  <c:v>133.046875</c:v>
                </c:pt>
                <c:pt idx="52243">
                  <c:v>133.04947916666666</c:v>
                </c:pt>
                <c:pt idx="52244">
                  <c:v>133.05208333333334</c:v>
                </c:pt>
                <c:pt idx="52245">
                  <c:v>133.0546875</c:v>
                </c:pt>
                <c:pt idx="52246">
                  <c:v>133.05729166666666</c:v>
                </c:pt>
                <c:pt idx="52247">
                  <c:v>133.05989583333334</c:v>
                </c:pt>
                <c:pt idx="52248">
                  <c:v>133.0625</c:v>
                </c:pt>
                <c:pt idx="52249">
                  <c:v>133.06510416666666</c:v>
                </c:pt>
                <c:pt idx="52250">
                  <c:v>133.06770833333334</c:v>
                </c:pt>
                <c:pt idx="52251">
                  <c:v>133.0703125</c:v>
                </c:pt>
                <c:pt idx="52252">
                  <c:v>133.07291666666666</c:v>
                </c:pt>
                <c:pt idx="52253">
                  <c:v>133.07552083333334</c:v>
                </c:pt>
                <c:pt idx="52254">
                  <c:v>133.078125</c:v>
                </c:pt>
                <c:pt idx="52255">
                  <c:v>133.08072916666666</c:v>
                </c:pt>
                <c:pt idx="52256">
                  <c:v>133.08333333333334</c:v>
                </c:pt>
                <c:pt idx="52257">
                  <c:v>133.0859375</c:v>
                </c:pt>
                <c:pt idx="52258">
                  <c:v>133.08854166666666</c:v>
                </c:pt>
                <c:pt idx="52259">
                  <c:v>133.09114583333334</c:v>
                </c:pt>
                <c:pt idx="52260">
                  <c:v>133.09375</c:v>
                </c:pt>
                <c:pt idx="52261">
                  <c:v>133.09635416666666</c:v>
                </c:pt>
                <c:pt idx="52262">
                  <c:v>133.09895833333334</c:v>
                </c:pt>
                <c:pt idx="52263">
                  <c:v>133.1015625</c:v>
                </c:pt>
                <c:pt idx="52264">
                  <c:v>133.10416666666666</c:v>
                </c:pt>
                <c:pt idx="52265">
                  <c:v>133.10677083333334</c:v>
                </c:pt>
                <c:pt idx="52266">
                  <c:v>133.109375</c:v>
                </c:pt>
                <c:pt idx="52267">
                  <c:v>133.11197916666666</c:v>
                </c:pt>
                <c:pt idx="52268">
                  <c:v>133.11458333333334</c:v>
                </c:pt>
                <c:pt idx="52269">
                  <c:v>133.1171875</c:v>
                </c:pt>
                <c:pt idx="52270">
                  <c:v>133.11979166666666</c:v>
                </c:pt>
                <c:pt idx="52271">
                  <c:v>133.12239583333334</c:v>
                </c:pt>
                <c:pt idx="52272">
                  <c:v>133.125</c:v>
                </c:pt>
                <c:pt idx="52273">
                  <c:v>133.12760416666666</c:v>
                </c:pt>
                <c:pt idx="52274">
                  <c:v>133.13020833333334</c:v>
                </c:pt>
                <c:pt idx="52275">
                  <c:v>133.1328125</c:v>
                </c:pt>
                <c:pt idx="52276">
                  <c:v>133.13541666666666</c:v>
                </c:pt>
                <c:pt idx="52277">
                  <c:v>133.13802083333334</c:v>
                </c:pt>
                <c:pt idx="52278">
                  <c:v>133.140625</c:v>
                </c:pt>
                <c:pt idx="52279">
                  <c:v>133.14322916666666</c:v>
                </c:pt>
                <c:pt idx="52280">
                  <c:v>133.14583333333334</c:v>
                </c:pt>
                <c:pt idx="52281">
                  <c:v>133.1484375</c:v>
                </c:pt>
                <c:pt idx="52282">
                  <c:v>133.15104166666666</c:v>
                </c:pt>
                <c:pt idx="52283">
                  <c:v>133.15364583333334</c:v>
                </c:pt>
                <c:pt idx="52284">
                  <c:v>133.15625</c:v>
                </c:pt>
                <c:pt idx="52285">
                  <c:v>133.15885416666666</c:v>
                </c:pt>
                <c:pt idx="52286">
                  <c:v>133.16145833333334</c:v>
                </c:pt>
                <c:pt idx="52287">
                  <c:v>133.1640625</c:v>
                </c:pt>
                <c:pt idx="52288">
                  <c:v>133.16666666666666</c:v>
                </c:pt>
                <c:pt idx="52289">
                  <c:v>133.16927083333334</c:v>
                </c:pt>
                <c:pt idx="52290">
                  <c:v>133.171875</c:v>
                </c:pt>
                <c:pt idx="52291">
                  <c:v>133.17447916666666</c:v>
                </c:pt>
                <c:pt idx="52292">
                  <c:v>133.17708333333334</c:v>
                </c:pt>
                <c:pt idx="52293">
                  <c:v>133.1796875</c:v>
                </c:pt>
                <c:pt idx="52294">
                  <c:v>133.18229166666666</c:v>
                </c:pt>
                <c:pt idx="52295">
                  <c:v>133.18489583333334</c:v>
                </c:pt>
                <c:pt idx="52296">
                  <c:v>133.1875</c:v>
                </c:pt>
                <c:pt idx="52297">
                  <c:v>133.19010416666666</c:v>
                </c:pt>
                <c:pt idx="52298">
                  <c:v>133.19270833333334</c:v>
                </c:pt>
                <c:pt idx="52299">
                  <c:v>133.1953125</c:v>
                </c:pt>
                <c:pt idx="52300">
                  <c:v>133.19791666666666</c:v>
                </c:pt>
                <c:pt idx="52301">
                  <c:v>133.20052083333334</c:v>
                </c:pt>
                <c:pt idx="52302">
                  <c:v>133.203125</c:v>
                </c:pt>
                <c:pt idx="52303">
                  <c:v>133.20572916666666</c:v>
                </c:pt>
                <c:pt idx="52304">
                  <c:v>133.20833333333334</c:v>
                </c:pt>
                <c:pt idx="52305">
                  <c:v>133.2109375</c:v>
                </c:pt>
                <c:pt idx="52306">
                  <c:v>133.21354166666666</c:v>
                </c:pt>
                <c:pt idx="52307">
                  <c:v>133.21614583333334</c:v>
                </c:pt>
                <c:pt idx="52308">
                  <c:v>133.21875</c:v>
                </c:pt>
                <c:pt idx="52309">
                  <c:v>133.22135416666666</c:v>
                </c:pt>
                <c:pt idx="52310">
                  <c:v>133.22395833333334</c:v>
                </c:pt>
                <c:pt idx="52311">
                  <c:v>133.2265625</c:v>
                </c:pt>
                <c:pt idx="52312">
                  <c:v>133.22916666666666</c:v>
                </c:pt>
                <c:pt idx="52313">
                  <c:v>133.23177083333334</c:v>
                </c:pt>
                <c:pt idx="52314">
                  <c:v>133.234375</c:v>
                </c:pt>
                <c:pt idx="52315">
                  <c:v>133.23697916666666</c:v>
                </c:pt>
                <c:pt idx="52316">
                  <c:v>133.23958333333334</c:v>
                </c:pt>
                <c:pt idx="52317">
                  <c:v>133.2421875</c:v>
                </c:pt>
                <c:pt idx="52318">
                  <c:v>133.24479166666666</c:v>
                </c:pt>
                <c:pt idx="52319">
                  <c:v>133.24739583333334</c:v>
                </c:pt>
                <c:pt idx="52320">
                  <c:v>133.25</c:v>
                </c:pt>
                <c:pt idx="52321">
                  <c:v>133.25260416666666</c:v>
                </c:pt>
                <c:pt idx="52322">
                  <c:v>133.25520833333334</c:v>
                </c:pt>
                <c:pt idx="52323">
                  <c:v>133.2578125</c:v>
                </c:pt>
                <c:pt idx="52324">
                  <c:v>133.26041666666666</c:v>
                </c:pt>
                <c:pt idx="52325">
                  <c:v>133.26302083333334</c:v>
                </c:pt>
                <c:pt idx="52326">
                  <c:v>133.265625</c:v>
                </c:pt>
                <c:pt idx="52327">
                  <c:v>133.26822916666666</c:v>
                </c:pt>
                <c:pt idx="52328">
                  <c:v>133.27083333333334</c:v>
                </c:pt>
                <c:pt idx="52329">
                  <c:v>133.2734375</c:v>
                </c:pt>
                <c:pt idx="52330">
                  <c:v>133.27604166666666</c:v>
                </c:pt>
                <c:pt idx="52331">
                  <c:v>133.27864583333334</c:v>
                </c:pt>
                <c:pt idx="52332">
                  <c:v>133.28125</c:v>
                </c:pt>
                <c:pt idx="52333">
                  <c:v>133.28385416666666</c:v>
                </c:pt>
                <c:pt idx="52334">
                  <c:v>133.28645833333334</c:v>
                </c:pt>
                <c:pt idx="52335">
                  <c:v>133.2890625</c:v>
                </c:pt>
                <c:pt idx="52336">
                  <c:v>133.29166666666666</c:v>
                </c:pt>
                <c:pt idx="52337">
                  <c:v>133.29427083333334</c:v>
                </c:pt>
                <c:pt idx="52338">
                  <c:v>133.296875</c:v>
                </c:pt>
                <c:pt idx="52339">
                  <c:v>133.29947916666666</c:v>
                </c:pt>
                <c:pt idx="52340">
                  <c:v>133.30208333333334</c:v>
                </c:pt>
                <c:pt idx="52341">
                  <c:v>133.3046875</c:v>
                </c:pt>
                <c:pt idx="52342">
                  <c:v>133.30729166666666</c:v>
                </c:pt>
                <c:pt idx="52343">
                  <c:v>133.30989583333334</c:v>
                </c:pt>
                <c:pt idx="52344">
                  <c:v>133.3125</c:v>
                </c:pt>
                <c:pt idx="52345">
                  <c:v>133.31510416666666</c:v>
                </c:pt>
                <c:pt idx="52346">
                  <c:v>133.31770833333334</c:v>
                </c:pt>
                <c:pt idx="52347">
                  <c:v>133.3203125</c:v>
                </c:pt>
                <c:pt idx="52348">
                  <c:v>133.32291666666666</c:v>
                </c:pt>
                <c:pt idx="52349">
                  <c:v>133.32552083333334</c:v>
                </c:pt>
                <c:pt idx="52350">
                  <c:v>133.328125</c:v>
                </c:pt>
                <c:pt idx="52351">
                  <c:v>133.33072916666666</c:v>
                </c:pt>
                <c:pt idx="52352">
                  <c:v>133.33333333333334</c:v>
                </c:pt>
                <c:pt idx="52353">
                  <c:v>133.3359375</c:v>
                </c:pt>
                <c:pt idx="52354">
                  <c:v>133.33854166666666</c:v>
                </c:pt>
                <c:pt idx="52355">
                  <c:v>133.34114583333334</c:v>
                </c:pt>
                <c:pt idx="52356">
                  <c:v>133.34375</c:v>
                </c:pt>
                <c:pt idx="52357">
                  <c:v>133.34635416666666</c:v>
                </c:pt>
                <c:pt idx="52358">
                  <c:v>133.34895833333334</c:v>
                </c:pt>
                <c:pt idx="52359">
                  <c:v>133.3515625</c:v>
                </c:pt>
                <c:pt idx="52360">
                  <c:v>133.35416666666666</c:v>
                </c:pt>
                <c:pt idx="52361">
                  <c:v>133.35677083333334</c:v>
                </c:pt>
                <c:pt idx="52362">
                  <c:v>133.359375</c:v>
                </c:pt>
                <c:pt idx="52363">
                  <c:v>133.36197916666666</c:v>
                </c:pt>
                <c:pt idx="52364">
                  <c:v>133.36458333333334</c:v>
                </c:pt>
                <c:pt idx="52365">
                  <c:v>133.3671875</c:v>
                </c:pt>
                <c:pt idx="52366">
                  <c:v>133.36979166666666</c:v>
                </c:pt>
                <c:pt idx="52367">
                  <c:v>133.37239583333334</c:v>
                </c:pt>
                <c:pt idx="52368">
                  <c:v>133.375</c:v>
                </c:pt>
                <c:pt idx="52369">
                  <c:v>133.37760416666666</c:v>
                </c:pt>
                <c:pt idx="52370">
                  <c:v>133.38020833333334</c:v>
                </c:pt>
                <c:pt idx="52371">
                  <c:v>133.3828125</c:v>
                </c:pt>
                <c:pt idx="52372">
                  <c:v>133.38541666666666</c:v>
                </c:pt>
                <c:pt idx="52373">
                  <c:v>133.38802083333334</c:v>
                </c:pt>
                <c:pt idx="52374">
                  <c:v>133.390625</c:v>
                </c:pt>
                <c:pt idx="52375">
                  <c:v>133.39322916666666</c:v>
                </c:pt>
                <c:pt idx="52376">
                  <c:v>133.39583333333334</c:v>
                </c:pt>
                <c:pt idx="52377">
                  <c:v>133.3984375</c:v>
                </c:pt>
                <c:pt idx="52378">
                  <c:v>133.40104166666666</c:v>
                </c:pt>
                <c:pt idx="52379">
                  <c:v>133.40364583333334</c:v>
                </c:pt>
                <c:pt idx="52380">
                  <c:v>133.40625</c:v>
                </c:pt>
                <c:pt idx="52381">
                  <c:v>133.40885416666666</c:v>
                </c:pt>
                <c:pt idx="52382">
                  <c:v>133.41145833333334</c:v>
                </c:pt>
                <c:pt idx="52383">
                  <c:v>133.4140625</c:v>
                </c:pt>
                <c:pt idx="52384">
                  <c:v>133.41666666666666</c:v>
                </c:pt>
                <c:pt idx="52385">
                  <c:v>133.41927083333334</c:v>
                </c:pt>
                <c:pt idx="52386">
                  <c:v>133.421875</c:v>
                </c:pt>
                <c:pt idx="52387">
                  <c:v>133.42447916666666</c:v>
                </c:pt>
                <c:pt idx="52388">
                  <c:v>133.42708333333334</c:v>
                </c:pt>
                <c:pt idx="52389">
                  <c:v>133.4296875</c:v>
                </c:pt>
                <c:pt idx="52390">
                  <c:v>133.43229166666666</c:v>
                </c:pt>
                <c:pt idx="52391">
                  <c:v>133.43489583333334</c:v>
                </c:pt>
                <c:pt idx="52392">
                  <c:v>133.4375</c:v>
                </c:pt>
                <c:pt idx="52393">
                  <c:v>133.44010416666666</c:v>
                </c:pt>
                <c:pt idx="52394">
                  <c:v>133.44270833333334</c:v>
                </c:pt>
                <c:pt idx="52395">
                  <c:v>133.4453125</c:v>
                </c:pt>
                <c:pt idx="52396">
                  <c:v>133.44791666666666</c:v>
                </c:pt>
                <c:pt idx="52397">
                  <c:v>133.45052083333334</c:v>
                </c:pt>
                <c:pt idx="52398">
                  <c:v>133.453125</c:v>
                </c:pt>
                <c:pt idx="52399">
                  <c:v>133.45572916666666</c:v>
                </c:pt>
                <c:pt idx="52400">
                  <c:v>133.45833333333334</c:v>
                </c:pt>
                <c:pt idx="52401">
                  <c:v>133.4609375</c:v>
                </c:pt>
                <c:pt idx="52402">
                  <c:v>133.46354166666666</c:v>
                </c:pt>
                <c:pt idx="52403">
                  <c:v>133.46614583333334</c:v>
                </c:pt>
                <c:pt idx="52404">
                  <c:v>133.46875</c:v>
                </c:pt>
                <c:pt idx="52405">
                  <c:v>133.47135416666666</c:v>
                </c:pt>
                <c:pt idx="52406">
                  <c:v>133.47395833333334</c:v>
                </c:pt>
                <c:pt idx="52407">
                  <c:v>133.4765625</c:v>
                </c:pt>
                <c:pt idx="52408">
                  <c:v>133.47916666666666</c:v>
                </c:pt>
                <c:pt idx="52409">
                  <c:v>133.48177083333334</c:v>
                </c:pt>
                <c:pt idx="52410">
                  <c:v>133.484375</c:v>
                </c:pt>
                <c:pt idx="52411">
                  <c:v>133.48697916666666</c:v>
                </c:pt>
                <c:pt idx="52412">
                  <c:v>133.48958333333334</c:v>
                </c:pt>
                <c:pt idx="52413">
                  <c:v>133.4921875</c:v>
                </c:pt>
                <c:pt idx="52414">
                  <c:v>133.49479166666666</c:v>
                </c:pt>
                <c:pt idx="52415">
                  <c:v>133.49739583333334</c:v>
                </c:pt>
                <c:pt idx="52416">
                  <c:v>133.5</c:v>
                </c:pt>
                <c:pt idx="52417">
                  <c:v>133.50260416666666</c:v>
                </c:pt>
                <c:pt idx="52418">
                  <c:v>133.50520833333334</c:v>
                </c:pt>
                <c:pt idx="52419">
                  <c:v>133.5078125</c:v>
                </c:pt>
                <c:pt idx="52420">
                  <c:v>133.51041666666666</c:v>
                </c:pt>
                <c:pt idx="52421">
                  <c:v>133.51302083333334</c:v>
                </c:pt>
                <c:pt idx="52422">
                  <c:v>133.515625</c:v>
                </c:pt>
                <c:pt idx="52423">
                  <c:v>133.51822916666666</c:v>
                </c:pt>
                <c:pt idx="52424">
                  <c:v>133.52083333333334</c:v>
                </c:pt>
                <c:pt idx="52425">
                  <c:v>133.5234375</c:v>
                </c:pt>
                <c:pt idx="52426">
                  <c:v>133.52604166666666</c:v>
                </c:pt>
                <c:pt idx="52427">
                  <c:v>133.52864583333334</c:v>
                </c:pt>
                <c:pt idx="52428">
                  <c:v>133.53125</c:v>
                </c:pt>
                <c:pt idx="52429">
                  <c:v>133.53385416666666</c:v>
                </c:pt>
                <c:pt idx="52430">
                  <c:v>133.53645833333334</c:v>
                </c:pt>
                <c:pt idx="52431">
                  <c:v>133.5390625</c:v>
                </c:pt>
                <c:pt idx="52432">
                  <c:v>133.54166666666666</c:v>
                </c:pt>
                <c:pt idx="52433">
                  <c:v>133.54427083333334</c:v>
                </c:pt>
                <c:pt idx="52434">
                  <c:v>133.546875</c:v>
                </c:pt>
                <c:pt idx="52435">
                  <c:v>133.54947916666666</c:v>
                </c:pt>
                <c:pt idx="52436">
                  <c:v>133.55208333333334</c:v>
                </c:pt>
                <c:pt idx="52437">
                  <c:v>133.5546875</c:v>
                </c:pt>
                <c:pt idx="52438">
                  <c:v>133.55729166666666</c:v>
                </c:pt>
                <c:pt idx="52439">
                  <c:v>133.55989583333334</c:v>
                </c:pt>
                <c:pt idx="52440">
                  <c:v>133.5625</c:v>
                </c:pt>
                <c:pt idx="52441">
                  <c:v>133.56510416666666</c:v>
                </c:pt>
                <c:pt idx="52442">
                  <c:v>133.56770833333334</c:v>
                </c:pt>
                <c:pt idx="52443">
                  <c:v>133.5703125</c:v>
                </c:pt>
                <c:pt idx="52444">
                  <c:v>133.57291666666666</c:v>
                </c:pt>
                <c:pt idx="52445">
                  <c:v>133.57552083333334</c:v>
                </c:pt>
                <c:pt idx="52446">
                  <c:v>133.578125</c:v>
                </c:pt>
                <c:pt idx="52447">
                  <c:v>133.58072916666666</c:v>
                </c:pt>
                <c:pt idx="52448">
                  <c:v>133.58333333333334</c:v>
                </c:pt>
                <c:pt idx="52449">
                  <c:v>133.5859375</c:v>
                </c:pt>
                <c:pt idx="52450">
                  <c:v>133.58854166666666</c:v>
                </c:pt>
                <c:pt idx="52451">
                  <c:v>133.59114583333334</c:v>
                </c:pt>
                <c:pt idx="52452">
                  <c:v>133.59375</c:v>
                </c:pt>
                <c:pt idx="52453">
                  <c:v>133.59635416666666</c:v>
                </c:pt>
                <c:pt idx="52454">
                  <c:v>133.59895833333334</c:v>
                </c:pt>
                <c:pt idx="52455">
                  <c:v>133.6015625</c:v>
                </c:pt>
                <c:pt idx="52456">
                  <c:v>133.60416666666666</c:v>
                </c:pt>
                <c:pt idx="52457">
                  <c:v>133.60677083333334</c:v>
                </c:pt>
                <c:pt idx="52458">
                  <c:v>133.609375</c:v>
                </c:pt>
                <c:pt idx="52459">
                  <c:v>133.61197916666666</c:v>
                </c:pt>
                <c:pt idx="52460">
                  <c:v>133.61458333333334</c:v>
                </c:pt>
                <c:pt idx="52461">
                  <c:v>133.6171875</c:v>
                </c:pt>
                <c:pt idx="52462">
                  <c:v>133.61979166666666</c:v>
                </c:pt>
                <c:pt idx="52463">
                  <c:v>133.62239583333334</c:v>
                </c:pt>
                <c:pt idx="52464">
                  <c:v>133.625</c:v>
                </c:pt>
                <c:pt idx="52465">
                  <c:v>133.62760416666666</c:v>
                </c:pt>
                <c:pt idx="52466">
                  <c:v>133.63020833333334</c:v>
                </c:pt>
                <c:pt idx="52467">
                  <c:v>133.6328125</c:v>
                </c:pt>
                <c:pt idx="52468">
                  <c:v>133.63541666666666</c:v>
                </c:pt>
                <c:pt idx="52469">
                  <c:v>133.63802083333334</c:v>
                </c:pt>
                <c:pt idx="52470">
                  <c:v>133.640625</c:v>
                </c:pt>
                <c:pt idx="52471">
                  <c:v>133.64322916666666</c:v>
                </c:pt>
                <c:pt idx="52472">
                  <c:v>133.64583333333334</c:v>
                </c:pt>
                <c:pt idx="52473">
                  <c:v>133.6484375</c:v>
                </c:pt>
                <c:pt idx="52474">
                  <c:v>133.65104166666666</c:v>
                </c:pt>
                <c:pt idx="52475">
                  <c:v>133.65364583333334</c:v>
                </c:pt>
                <c:pt idx="52476">
                  <c:v>133.65625</c:v>
                </c:pt>
                <c:pt idx="52477">
                  <c:v>133.65885416666666</c:v>
                </c:pt>
                <c:pt idx="52478">
                  <c:v>133.66145833333334</c:v>
                </c:pt>
                <c:pt idx="52479">
                  <c:v>133.6640625</c:v>
                </c:pt>
                <c:pt idx="52480">
                  <c:v>133.66666666666666</c:v>
                </c:pt>
                <c:pt idx="52481">
                  <c:v>133.66927083333334</c:v>
                </c:pt>
                <c:pt idx="52482">
                  <c:v>133.671875</c:v>
                </c:pt>
                <c:pt idx="52483">
                  <c:v>133.67447916666666</c:v>
                </c:pt>
                <c:pt idx="52484">
                  <c:v>133.67708333333334</c:v>
                </c:pt>
                <c:pt idx="52485">
                  <c:v>133.6796875</c:v>
                </c:pt>
                <c:pt idx="52486">
                  <c:v>133.68229166666666</c:v>
                </c:pt>
                <c:pt idx="52487">
                  <c:v>133.68489583333334</c:v>
                </c:pt>
                <c:pt idx="52488">
                  <c:v>133.6875</c:v>
                </c:pt>
                <c:pt idx="52489">
                  <c:v>133.69010416666666</c:v>
                </c:pt>
                <c:pt idx="52490">
                  <c:v>133.69270833333334</c:v>
                </c:pt>
                <c:pt idx="52491">
                  <c:v>133.6953125</c:v>
                </c:pt>
                <c:pt idx="52492">
                  <c:v>133.69791666666666</c:v>
                </c:pt>
                <c:pt idx="52493">
                  <c:v>133.70052083333334</c:v>
                </c:pt>
                <c:pt idx="52494">
                  <c:v>133.703125</c:v>
                </c:pt>
                <c:pt idx="52495">
                  <c:v>133.70572916666666</c:v>
                </c:pt>
                <c:pt idx="52496">
                  <c:v>133.70833333333334</c:v>
                </c:pt>
                <c:pt idx="52497">
                  <c:v>133.7109375</c:v>
                </c:pt>
                <c:pt idx="52498">
                  <c:v>133.71354166666666</c:v>
                </c:pt>
                <c:pt idx="52499">
                  <c:v>133.71614583333334</c:v>
                </c:pt>
                <c:pt idx="52500">
                  <c:v>133.71875</c:v>
                </c:pt>
                <c:pt idx="52501">
                  <c:v>133.72135416666666</c:v>
                </c:pt>
                <c:pt idx="52502">
                  <c:v>133.72395833333334</c:v>
                </c:pt>
                <c:pt idx="52503">
                  <c:v>133.7265625</c:v>
                </c:pt>
                <c:pt idx="52504">
                  <c:v>133.72916666666666</c:v>
                </c:pt>
                <c:pt idx="52505">
                  <c:v>133.73177083333334</c:v>
                </c:pt>
                <c:pt idx="52506">
                  <c:v>133.734375</c:v>
                </c:pt>
                <c:pt idx="52507">
                  <c:v>133.73697916666666</c:v>
                </c:pt>
                <c:pt idx="52508">
                  <c:v>133.73958333333334</c:v>
                </c:pt>
                <c:pt idx="52509">
                  <c:v>133.7421875</c:v>
                </c:pt>
                <c:pt idx="52510">
                  <c:v>133.74479166666666</c:v>
                </c:pt>
                <c:pt idx="52511">
                  <c:v>133.74739583333334</c:v>
                </c:pt>
                <c:pt idx="52512">
                  <c:v>133.75</c:v>
                </c:pt>
                <c:pt idx="52513">
                  <c:v>133.75260416666666</c:v>
                </c:pt>
                <c:pt idx="52514">
                  <c:v>133.75520833333334</c:v>
                </c:pt>
                <c:pt idx="52515">
                  <c:v>133.7578125</c:v>
                </c:pt>
                <c:pt idx="52516">
                  <c:v>133.76041666666666</c:v>
                </c:pt>
                <c:pt idx="52517">
                  <c:v>133.76302083333334</c:v>
                </c:pt>
                <c:pt idx="52518">
                  <c:v>133.765625</c:v>
                </c:pt>
                <c:pt idx="52519">
                  <c:v>133.76822916666666</c:v>
                </c:pt>
                <c:pt idx="52520">
                  <c:v>133.77083333333334</c:v>
                </c:pt>
                <c:pt idx="52521">
                  <c:v>133.7734375</c:v>
                </c:pt>
                <c:pt idx="52522">
                  <c:v>133.77604166666666</c:v>
                </c:pt>
                <c:pt idx="52523">
                  <c:v>133.77864583333334</c:v>
                </c:pt>
                <c:pt idx="52524">
                  <c:v>133.78125</c:v>
                </c:pt>
                <c:pt idx="52525">
                  <c:v>133.78385416666666</c:v>
                </c:pt>
                <c:pt idx="52526">
                  <c:v>133.78645833333334</c:v>
                </c:pt>
                <c:pt idx="52527">
                  <c:v>133.7890625</c:v>
                </c:pt>
                <c:pt idx="52528">
                  <c:v>133.79166666666666</c:v>
                </c:pt>
                <c:pt idx="52529">
                  <c:v>133.79427083333334</c:v>
                </c:pt>
                <c:pt idx="52530">
                  <c:v>133.796875</c:v>
                </c:pt>
                <c:pt idx="52531">
                  <c:v>133.79947916666666</c:v>
                </c:pt>
                <c:pt idx="52532">
                  <c:v>133.80208333333334</c:v>
                </c:pt>
                <c:pt idx="52533">
                  <c:v>133.8046875</c:v>
                </c:pt>
                <c:pt idx="52534">
                  <c:v>133.80729166666666</c:v>
                </c:pt>
                <c:pt idx="52535">
                  <c:v>133.80989583333334</c:v>
                </c:pt>
                <c:pt idx="52536">
                  <c:v>133.8125</c:v>
                </c:pt>
                <c:pt idx="52537">
                  <c:v>133.81510416666666</c:v>
                </c:pt>
                <c:pt idx="52538">
                  <c:v>133.81770833333334</c:v>
                </c:pt>
                <c:pt idx="52539">
                  <c:v>133.8203125</c:v>
                </c:pt>
                <c:pt idx="52540">
                  <c:v>133.82291666666666</c:v>
                </c:pt>
                <c:pt idx="52541">
                  <c:v>133.82552083333334</c:v>
                </c:pt>
                <c:pt idx="52542">
                  <c:v>133.828125</c:v>
                </c:pt>
                <c:pt idx="52543">
                  <c:v>133.83072916666666</c:v>
                </c:pt>
                <c:pt idx="52544">
                  <c:v>133.83333333333334</c:v>
                </c:pt>
                <c:pt idx="52545">
                  <c:v>133.8359375</c:v>
                </c:pt>
                <c:pt idx="52546">
                  <c:v>133.83854166666666</c:v>
                </c:pt>
                <c:pt idx="52547">
                  <c:v>133.84114583333334</c:v>
                </c:pt>
                <c:pt idx="52548">
                  <c:v>133.84375</c:v>
                </c:pt>
                <c:pt idx="52549">
                  <c:v>133.84635416666666</c:v>
                </c:pt>
                <c:pt idx="52550">
                  <c:v>133.84895833333334</c:v>
                </c:pt>
                <c:pt idx="52551">
                  <c:v>133.8515625</c:v>
                </c:pt>
                <c:pt idx="52552">
                  <c:v>133.85416666666666</c:v>
                </c:pt>
                <c:pt idx="52553">
                  <c:v>133.85677083333334</c:v>
                </c:pt>
                <c:pt idx="52554">
                  <c:v>133.859375</c:v>
                </c:pt>
                <c:pt idx="52555">
                  <c:v>133.86197916666666</c:v>
                </c:pt>
                <c:pt idx="52556">
                  <c:v>133.86458333333334</c:v>
                </c:pt>
                <c:pt idx="52557">
                  <c:v>133.8671875</c:v>
                </c:pt>
                <c:pt idx="52558">
                  <c:v>133.86979166666666</c:v>
                </c:pt>
                <c:pt idx="52559">
                  <c:v>133.87239583333334</c:v>
                </c:pt>
                <c:pt idx="52560">
                  <c:v>133.875</c:v>
                </c:pt>
                <c:pt idx="52561">
                  <c:v>133.87760416666666</c:v>
                </c:pt>
                <c:pt idx="52562">
                  <c:v>133.88020833333334</c:v>
                </c:pt>
                <c:pt idx="52563">
                  <c:v>133.8828125</c:v>
                </c:pt>
                <c:pt idx="52564">
                  <c:v>133.88541666666666</c:v>
                </c:pt>
                <c:pt idx="52565">
                  <c:v>133.88802083333334</c:v>
                </c:pt>
                <c:pt idx="52566">
                  <c:v>133.890625</c:v>
                </c:pt>
                <c:pt idx="52567">
                  <c:v>133.89322916666666</c:v>
                </c:pt>
                <c:pt idx="52568">
                  <c:v>133.89583333333334</c:v>
                </c:pt>
                <c:pt idx="52569">
                  <c:v>133.8984375</c:v>
                </c:pt>
                <c:pt idx="52570">
                  <c:v>133.90104166666666</c:v>
                </c:pt>
                <c:pt idx="52571">
                  <c:v>133.90364583333334</c:v>
                </c:pt>
                <c:pt idx="52572">
                  <c:v>133.90625</c:v>
                </c:pt>
                <c:pt idx="52573">
                  <c:v>133.90885416666666</c:v>
                </c:pt>
                <c:pt idx="52574">
                  <c:v>133.91145833333334</c:v>
                </c:pt>
                <c:pt idx="52575">
                  <c:v>133.9140625</c:v>
                </c:pt>
                <c:pt idx="52576">
                  <c:v>133.91666666666666</c:v>
                </c:pt>
                <c:pt idx="52577">
                  <c:v>133.91927083333334</c:v>
                </c:pt>
                <c:pt idx="52578">
                  <c:v>133.921875</c:v>
                </c:pt>
                <c:pt idx="52579">
                  <c:v>133.92447916666666</c:v>
                </c:pt>
                <c:pt idx="52580">
                  <c:v>133.92708333333334</c:v>
                </c:pt>
                <c:pt idx="52581">
                  <c:v>133.9296875</c:v>
                </c:pt>
                <c:pt idx="52582">
                  <c:v>133.93229166666666</c:v>
                </c:pt>
                <c:pt idx="52583">
                  <c:v>133.93489583333334</c:v>
                </c:pt>
                <c:pt idx="52584">
                  <c:v>133.9375</c:v>
                </c:pt>
                <c:pt idx="52585">
                  <c:v>133.94010416666666</c:v>
                </c:pt>
                <c:pt idx="52586">
                  <c:v>133.94270833333334</c:v>
                </c:pt>
                <c:pt idx="52587">
                  <c:v>133.9453125</c:v>
                </c:pt>
                <c:pt idx="52588">
                  <c:v>133.94791666666666</c:v>
                </c:pt>
                <c:pt idx="52589">
                  <c:v>133.95052083333334</c:v>
                </c:pt>
                <c:pt idx="52590">
                  <c:v>133.953125</c:v>
                </c:pt>
                <c:pt idx="52591">
                  <c:v>133.95572916666666</c:v>
                </c:pt>
                <c:pt idx="52592">
                  <c:v>133.95833333333334</c:v>
                </c:pt>
                <c:pt idx="52593">
                  <c:v>133.9609375</c:v>
                </c:pt>
                <c:pt idx="52594">
                  <c:v>133.96354166666666</c:v>
                </c:pt>
                <c:pt idx="52595">
                  <c:v>133.96614583333334</c:v>
                </c:pt>
                <c:pt idx="52596">
                  <c:v>133.96875</c:v>
                </c:pt>
                <c:pt idx="52597">
                  <c:v>133.97135416666666</c:v>
                </c:pt>
                <c:pt idx="52598">
                  <c:v>133.97395833333334</c:v>
                </c:pt>
                <c:pt idx="52599">
                  <c:v>133.9765625</c:v>
                </c:pt>
                <c:pt idx="52600">
                  <c:v>133.97916666666666</c:v>
                </c:pt>
                <c:pt idx="52601">
                  <c:v>133.98177083333334</c:v>
                </c:pt>
                <c:pt idx="52602">
                  <c:v>133.984375</c:v>
                </c:pt>
                <c:pt idx="52603">
                  <c:v>133.98697916666666</c:v>
                </c:pt>
                <c:pt idx="52604">
                  <c:v>133.98958333333334</c:v>
                </c:pt>
                <c:pt idx="52605">
                  <c:v>133.9921875</c:v>
                </c:pt>
                <c:pt idx="52606">
                  <c:v>133.99479166666666</c:v>
                </c:pt>
                <c:pt idx="52607">
                  <c:v>133.99739583333334</c:v>
                </c:pt>
                <c:pt idx="52608">
                  <c:v>134</c:v>
                </c:pt>
                <c:pt idx="52609">
                  <c:v>134.00260416666666</c:v>
                </c:pt>
                <c:pt idx="52610">
                  <c:v>134.00520833333334</c:v>
                </c:pt>
                <c:pt idx="52611">
                  <c:v>134.0078125</c:v>
                </c:pt>
                <c:pt idx="52612">
                  <c:v>134.01041666666666</c:v>
                </c:pt>
                <c:pt idx="52613">
                  <c:v>134.01302083333334</c:v>
                </c:pt>
                <c:pt idx="52614">
                  <c:v>134.015625</c:v>
                </c:pt>
                <c:pt idx="52615">
                  <c:v>134.01822916666666</c:v>
                </c:pt>
                <c:pt idx="52616">
                  <c:v>134.02083333333334</c:v>
                </c:pt>
                <c:pt idx="52617">
                  <c:v>134.0234375</c:v>
                </c:pt>
                <c:pt idx="52618">
                  <c:v>134.02604166666666</c:v>
                </c:pt>
                <c:pt idx="52619">
                  <c:v>134.02864583333334</c:v>
                </c:pt>
                <c:pt idx="52620">
                  <c:v>134.03125</c:v>
                </c:pt>
                <c:pt idx="52621">
                  <c:v>134.03385416666666</c:v>
                </c:pt>
                <c:pt idx="52622">
                  <c:v>134.03645833333334</c:v>
                </c:pt>
                <c:pt idx="52623">
                  <c:v>134.0390625</c:v>
                </c:pt>
                <c:pt idx="52624">
                  <c:v>134.04166666666666</c:v>
                </c:pt>
                <c:pt idx="52625">
                  <c:v>134.04427083333334</c:v>
                </c:pt>
                <c:pt idx="52626">
                  <c:v>134.046875</c:v>
                </c:pt>
                <c:pt idx="52627">
                  <c:v>134.04947916666666</c:v>
                </c:pt>
                <c:pt idx="52628">
                  <c:v>134.05208333333334</c:v>
                </c:pt>
                <c:pt idx="52629">
                  <c:v>134.0546875</c:v>
                </c:pt>
                <c:pt idx="52630">
                  <c:v>134.05729166666666</c:v>
                </c:pt>
                <c:pt idx="52631">
                  <c:v>134.05989583333334</c:v>
                </c:pt>
                <c:pt idx="52632">
                  <c:v>134.0625</c:v>
                </c:pt>
                <c:pt idx="52633">
                  <c:v>134.06510416666666</c:v>
                </c:pt>
                <c:pt idx="52634">
                  <c:v>134.06770833333334</c:v>
                </c:pt>
                <c:pt idx="52635">
                  <c:v>134.0703125</c:v>
                </c:pt>
                <c:pt idx="52636">
                  <c:v>134.07291666666666</c:v>
                </c:pt>
                <c:pt idx="52637">
                  <c:v>134.07552083333334</c:v>
                </c:pt>
                <c:pt idx="52638">
                  <c:v>134.078125</c:v>
                </c:pt>
                <c:pt idx="52639">
                  <c:v>134.08072916666666</c:v>
                </c:pt>
                <c:pt idx="52640">
                  <c:v>134.08333333333334</c:v>
                </c:pt>
                <c:pt idx="52641">
                  <c:v>134.0859375</c:v>
                </c:pt>
                <c:pt idx="52642">
                  <c:v>134.08854166666666</c:v>
                </c:pt>
                <c:pt idx="52643">
                  <c:v>134.09114583333334</c:v>
                </c:pt>
                <c:pt idx="52644">
                  <c:v>134.09375</c:v>
                </c:pt>
                <c:pt idx="52645">
                  <c:v>134.09635416666666</c:v>
                </c:pt>
                <c:pt idx="52646">
                  <c:v>134.09895833333334</c:v>
                </c:pt>
                <c:pt idx="52647">
                  <c:v>134.1015625</c:v>
                </c:pt>
                <c:pt idx="52648">
                  <c:v>134.10416666666666</c:v>
                </c:pt>
                <c:pt idx="52649">
                  <c:v>134.10677083333334</c:v>
                </c:pt>
                <c:pt idx="52650">
                  <c:v>134.109375</c:v>
                </c:pt>
                <c:pt idx="52651">
                  <c:v>134.11197916666666</c:v>
                </c:pt>
                <c:pt idx="52652">
                  <c:v>134.11458333333334</c:v>
                </c:pt>
                <c:pt idx="52653">
                  <c:v>134.1171875</c:v>
                </c:pt>
                <c:pt idx="52654">
                  <c:v>134.11979166666666</c:v>
                </c:pt>
                <c:pt idx="52655">
                  <c:v>134.12239583333334</c:v>
                </c:pt>
                <c:pt idx="52656">
                  <c:v>134.125</c:v>
                </c:pt>
                <c:pt idx="52657">
                  <c:v>134.12760416666666</c:v>
                </c:pt>
                <c:pt idx="52658">
                  <c:v>134.13020833333334</c:v>
                </c:pt>
                <c:pt idx="52659">
                  <c:v>134.1328125</c:v>
                </c:pt>
                <c:pt idx="52660">
                  <c:v>134.13541666666666</c:v>
                </c:pt>
                <c:pt idx="52661">
                  <c:v>134.13802083333334</c:v>
                </c:pt>
                <c:pt idx="52662">
                  <c:v>134.140625</c:v>
                </c:pt>
                <c:pt idx="52663">
                  <c:v>134.14322916666666</c:v>
                </c:pt>
                <c:pt idx="52664">
                  <c:v>134.14583333333334</c:v>
                </c:pt>
                <c:pt idx="52665">
                  <c:v>134.1484375</c:v>
                </c:pt>
                <c:pt idx="52666">
                  <c:v>134.15104166666666</c:v>
                </c:pt>
                <c:pt idx="52667">
                  <c:v>134.15364583333334</c:v>
                </c:pt>
                <c:pt idx="52668">
                  <c:v>134.15625</c:v>
                </c:pt>
                <c:pt idx="52669">
                  <c:v>134.15885416666666</c:v>
                </c:pt>
                <c:pt idx="52670">
                  <c:v>134.16145833333334</c:v>
                </c:pt>
                <c:pt idx="52671">
                  <c:v>134.1640625</c:v>
                </c:pt>
                <c:pt idx="52672">
                  <c:v>134.16666666666666</c:v>
                </c:pt>
                <c:pt idx="52673">
                  <c:v>134.16927083333334</c:v>
                </c:pt>
                <c:pt idx="52674">
                  <c:v>134.171875</c:v>
                </c:pt>
                <c:pt idx="52675">
                  <c:v>134.17447916666666</c:v>
                </c:pt>
                <c:pt idx="52676">
                  <c:v>134.17708333333334</c:v>
                </c:pt>
                <c:pt idx="52677">
                  <c:v>134.1796875</c:v>
                </c:pt>
                <c:pt idx="52678">
                  <c:v>134.18229166666666</c:v>
                </c:pt>
                <c:pt idx="52679">
                  <c:v>134.18489583333334</c:v>
                </c:pt>
                <c:pt idx="52680">
                  <c:v>134.1875</c:v>
                </c:pt>
                <c:pt idx="52681">
                  <c:v>134.19010416666666</c:v>
                </c:pt>
                <c:pt idx="52682">
                  <c:v>134.19270833333334</c:v>
                </c:pt>
                <c:pt idx="52683">
                  <c:v>134.1953125</c:v>
                </c:pt>
                <c:pt idx="52684">
                  <c:v>134.19791666666666</c:v>
                </c:pt>
                <c:pt idx="52685">
                  <c:v>134.20052083333334</c:v>
                </c:pt>
                <c:pt idx="52686">
                  <c:v>134.203125</c:v>
                </c:pt>
                <c:pt idx="52687">
                  <c:v>134.20572916666666</c:v>
                </c:pt>
                <c:pt idx="52688">
                  <c:v>134.20833333333334</c:v>
                </c:pt>
                <c:pt idx="52689">
                  <c:v>134.2109375</c:v>
                </c:pt>
                <c:pt idx="52690">
                  <c:v>134.21354166666666</c:v>
                </c:pt>
                <c:pt idx="52691">
                  <c:v>134.21614583333334</c:v>
                </c:pt>
                <c:pt idx="52692">
                  <c:v>134.21875</c:v>
                </c:pt>
                <c:pt idx="52693">
                  <c:v>134.22135416666666</c:v>
                </c:pt>
                <c:pt idx="52694">
                  <c:v>134.22395833333334</c:v>
                </c:pt>
                <c:pt idx="52695">
                  <c:v>134.2265625</c:v>
                </c:pt>
                <c:pt idx="52696">
                  <c:v>134.22916666666666</c:v>
                </c:pt>
                <c:pt idx="52697">
                  <c:v>134.23177083333334</c:v>
                </c:pt>
                <c:pt idx="52698">
                  <c:v>134.234375</c:v>
                </c:pt>
                <c:pt idx="52699">
                  <c:v>134.23697916666666</c:v>
                </c:pt>
                <c:pt idx="52700">
                  <c:v>134.23958333333334</c:v>
                </c:pt>
                <c:pt idx="52701">
                  <c:v>134.2421875</c:v>
                </c:pt>
                <c:pt idx="52702">
                  <c:v>134.24479166666666</c:v>
                </c:pt>
                <c:pt idx="52703">
                  <c:v>134.24739583333334</c:v>
                </c:pt>
                <c:pt idx="52704">
                  <c:v>134.25</c:v>
                </c:pt>
                <c:pt idx="52705">
                  <c:v>134.25260416666666</c:v>
                </c:pt>
                <c:pt idx="52706">
                  <c:v>134.25520833333334</c:v>
                </c:pt>
                <c:pt idx="52707">
                  <c:v>134.2578125</c:v>
                </c:pt>
                <c:pt idx="52708">
                  <c:v>134.26041666666666</c:v>
                </c:pt>
                <c:pt idx="52709">
                  <c:v>134.26302083333334</c:v>
                </c:pt>
                <c:pt idx="52710">
                  <c:v>134.265625</c:v>
                </c:pt>
                <c:pt idx="52711">
                  <c:v>134.26822916666666</c:v>
                </c:pt>
                <c:pt idx="52712">
                  <c:v>134.27083333333334</c:v>
                </c:pt>
                <c:pt idx="52713">
                  <c:v>134.2734375</c:v>
                </c:pt>
                <c:pt idx="52714">
                  <c:v>134.27604166666666</c:v>
                </c:pt>
                <c:pt idx="52715">
                  <c:v>134.27864583333334</c:v>
                </c:pt>
                <c:pt idx="52716">
                  <c:v>134.28125</c:v>
                </c:pt>
                <c:pt idx="52717">
                  <c:v>134.28385416666666</c:v>
                </c:pt>
                <c:pt idx="52718">
                  <c:v>134.28645833333334</c:v>
                </c:pt>
                <c:pt idx="52719">
                  <c:v>134.2890625</c:v>
                </c:pt>
                <c:pt idx="52720">
                  <c:v>134.29166666666666</c:v>
                </c:pt>
                <c:pt idx="52721">
                  <c:v>134.29427083333334</c:v>
                </c:pt>
                <c:pt idx="52722">
                  <c:v>134.296875</c:v>
                </c:pt>
                <c:pt idx="52723">
                  <c:v>134.29947916666666</c:v>
                </c:pt>
                <c:pt idx="52724">
                  <c:v>134.30208333333334</c:v>
                </c:pt>
                <c:pt idx="52725">
                  <c:v>134.3046875</c:v>
                </c:pt>
                <c:pt idx="52726">
                  <c:v>134.30729166666666</c:v>
                </c:pt>
                <c:pt idx="52727">
                  <c:v>134.30989583333334</c:v>
                </c:pt>
                <c:pt idx="52728">
                  <c:v>134.3125</c:v>
                </c:pt>
                <c:pt idx="52729">
                  <c:v>134.31510416666666</c:v>
                </c:pt>
                <c:pt idx="52730">
                  <c:v>134.31770833333334</c:v>
                </c:pt>
                <c:pt idx="52731">
                  <c:v>134.3203125</c:v>
                </c:pt>
                <c:pt idx="52732">
                  <c:v>134.32291666666666</c:v>
                </c:pt>
                <c:pt idx="52733">
                  <c:v>134.32552083333334</c:v>
                </c:pt>
                <c:pt idx="52734">
                  <c:v>134.328125</c:v>
                </c:pt>
                <c:pt idx="52735">
                  <c:v>134.33072916666666</c:v>
                </c:pt>
                <c:pt idx="52736">
                  <c:v>134.33333333333334</c:v>
                </c:pt>
                <c:pt idx="52737">
                  <c:v>134.3359375</c:v>
                </c:pt>
                <c:pt idx="52738">
                  <c:v>134.33854166666666</c:v>
                </c:pt>
                <c:pt idx="52739">
                  <c:v>134.34114583333334</c:v>
                </c:pt>
                <c:pt idx="52740">
                  <c:v>134.34375</c:v>
                </c:pt>
                <c:pt idx="52741">
                  <c:v>134.34635416666666</c:v>
                </c:pt>
                <c:pt idx="52742">
                  <c:v>134.34895833333334</c:v>
                </c:pt>
                <c:pt idx="52743">
                  <c:v>134.3515625</c:v>
                </c:pt>
                <c:pt idx="52744">
                  <c:v>134.35416666666666</c:v>
                </c:pt>
                <c:pt idx="52745">
                  <c:v>134.35677083333334</c:v>
                </c:pt>
                <c:pt idx="52746">
                  <c:v>134.359375</c:v>
                </c:pt>
                <c:pt idx="52747">
                  <c:v>134.36197916666666</c:v>
                </c:pt>
                <c:pt idx="52748">
                  <c:v>134.36458333333334</c:v>
                </c:pt>
                <c:pt idx="52749">
                  <c:v>134.3671875</c:v>
                </c:pt>
                <c:pt idx="52750">
                  <c:v>134.36979166666666</c:v>
                </c:pt>
                <c:pt idx="52751">
                  <c:v>134.37239583333334</c:v>
                </c:pt>
                <c:pt idx="52752">
                  <c:v>134.375</c:v>
                </c:pt>
                <c:pt idx="52753">
                  <c:v>134.37760416666666</c:v>
                </c:pt>
                <c:pt idx="52754">
                  <c:v>134.38020833333334</c:v>
                </c:pt>
                <c:pt idx="52755">
                  <c:v>134.3828125</c:v>
                </c:pt>
                <c:pt idx="52756">
                  <c:v>134.38541666666666</c:v>
                </c:pt>
                <c:pt idx="52757">
                  <c:v>134.38802083333334</c:v>
                </c:pt>
                <c:pt idx="52758">
                  <c:v>134.390625</c:v>
                </c:pt>
                <c:pt idx="52759">
                  <c:v>134.39322916666666</c:v>
                </c:pt>
                <c:pt idx="52760">
                  <c:v>134.39583333333334</c:v>
                </c:pt>
                <c:pt idx="52761">
                  <c:v>134.3984375</c:v>
                </c:pt>
                <c:pt idx="52762">
                  <c:v>134.40104166666666</c:v>
                </c:pt>
                <c:pt idx="52763">
                  <c:v>134.40364583333334</c:v>
                </c:pt>
                <c:pt idx="52764">
                  <c:v>134.40625</c:v>
                </c:pt>
                <c:pt idx="52765">
                  <c:v>134.40885416666666</c:v>
                </c:pt>
                <c:pt idx="52766">
                  <c:v>134.41145833333334</c:v>
                </c:pt>
                <c:pt idx="52767">
                  <c:v>134.4140625</c:v>
                </c:pt>
                <c:pt idx="52768">
                  <c:v>134.41666666666666</c:v>
                </c:pt>
                <c:pt idx="52769">
                  <c:v>134.41927083333334</c:v>
                </c:pt>
                <c:pt idx="52770">
                  <c:v>134.421875</c:v>
                </c:pt>
                <c:pt idx="52771">
                  <c:v>134.42447916666666</c:v>
                </c:pt>
                <c:pt idx="52772">
                  <c:v>134.42708333333334</c:v>
                </c:pt>
                <c:pt idx="52773">
                  <c:v>134.4296875</c:v>
                </c:pt>
                <c:pt idx="52774">
                  <c:v>134.43229166666666</c:v>
                </c:pt>
                <c:pt idx="52775">
                  <c:v>134.43489583333334</c:v>
                </c:pt>
                <c:pt idx="52776">
                  <c:v>134.4375</c:v>
                </c:pt>
                <c:pt idx="52777">
                  <c:v>134.44010416666666</c:v>
                </c:pt>
                <c:pt idx="52778">
                  <c:v>134.44270833333334</c:v>
                </c:pt>
                <c:pt idx="52779">
                  <c:v>134.4453125</c:v>
                </c:pt>
                <c:pt idx="52780">
                  <c:v>134.44791666666666</c:v>
                </c:pt>
                <c:pt idx="52781">
                  <c:v>134.45052083333334</c:v>
                </c:pt>
                <c:pt idx="52782">
                  <c:v>134.453125</c:v>
                </c:pt>
                <c:pt idx="52783">
                  <c:v>134.45572916666666</c:v>
                </c:pt>
                <c:pt idx="52784">
                  <c:v>134.45833333333334</c:v>
                </c:pt>
                <c:pt idx="52785">
                  <c:v>134.4609375</c:v>
                </c:pt>
                <c:pt idx="52786">
                  <c:v>134.46354166666666</c:v>
                </c:pt>
                <c:pt idx="52787">
                  <c:v>134.46614583333334</c:v>
                </c:pt>
                <c:pt idx="52788">
                  <c:v>134.46875</c:v>
                </c:pt>
                <c:pt idx="52789">
                  <c:v>134.47135416666666</c:v>
                </c:pt>
                <c:pt idx="52790">
                  <c:v>134.47395833333334</c:v>
                </c:pt>
                <c:pt idx="52791">
                  <c:v>134.4765625</c:v>
                </c:pt>
                <c:pt idx="52792">
                  <c:v>134.47916666666666</c:v>
                </c:pt>
                <c:pt idx="52793">
                  <c:v>134.48177083333334</c:v>
                </c:pt>
                <c:pt idx="52794">
                  <c:v>134.484375</c:v>
                </c:pt>
                <c:pt idx="52795">
                  <c:v>134.48697916666666</c:v>
                </c:pt>
                <c:pt idx="52796">
                  <c:v>134.48958333333334</c:v>
                </c:pt>
                <c:pt idx="52797">
                  <c:v>134.4921875</c:v>
                </c:pt>
                <c:pt idx="52798">
                  <c:v>134.49479166666666</c:v>
                </c:pt>
                <c:pt idx="52799">
                  <c:v>134.49739583333334</c:v>
                </c:pt>
                <c:pt idx="52800">
                  <c:v>134.5</c:v>
                </c:pt>
                <c:pt idx="52801">
                  <c:v>134.50260416666666</c:v>
                </c:pt>
                <c:pt idx="52802">
                  <c:v>134.50520833333334</c:v>
                </c:pt>
                <c:pt idx="52803">
                  <c:v>134.5078125</c:v>
                </c:pt>
                <c:pt idx="52804">
                  <c:v>134.51041666666666</c:v>
                </c:pt>
                <c:pt idx="52805">
                  <c:v>134.51302083333334</c:v>
                </c:pt>
                <c:pt idx="52806">
                  <c:v>134.515625</c:v>
                </c:pt>
                <c:pt idx="52807">
                  <c:v>134.51822916666666</c:v>
                </c:pt>
                <c:pt idx="52808">
                  <c:v>134.52083333333334</c:v>
                </c:pt>
                <c:pt idx="52809">
                  <c:v>134.5234375</c:v>
                </c:pt>
                <c:pt idx="52810">
                  <c:v>134.52604166666666</c:v>
                </c:pt>
                <c:pt idx="52811">
                  <c:v>134.52864583333334</c:v>
                </c:pt>
                <c:pt idx="52812">
                  <c:v>134.53125</c:v>
                </c:pt>
                <c:pt idx="52813">
                  <c:v>134.53385416666666</c:v>
                </c:pt>
                <c:pt idx="52814">
                  <c:v>134.53645833333334</c:v>
                </c:pt>
                <c:pt idx="52815">
                  <c:v>134.5390625</c:v>
                </c:pt>
                <c:pt idx="52816">
                  <c:v>134.54166666666666</c:v>
                </c:pt>
                <c:pt idx="52817">
                  <c:v>134.54427083333334</c:v>
                </c:pt>
                <c:pt idx="52818">
                  <c:v>134.546875</c:v>
                </c:pt>
                <c:pt idx="52819">
                  <c:v>134.54947916666666</c:v>
                </c:pt>
                <c:pt idx="52820">
                  <c:v>134.55208333333334</c:v>
                </c:pt>
                <c:pt idx="52821">
                  <c:v>134.5546875</c:v>
                </c:pt>
                <c:pt idx="52822">
                  <c:v>134.55729166666666</c:v>
                </c:pt>
                <c:pt idx="52823">
                  <c:v>134.55989583333334</c:v>
                </c:pt>
                <c:pt idx="52824">
                  <c:v>134.5625</c:v>
                </c:pt>
                <c:pt idx="52825">
                  <c:v>134.56510416666666</c:v>
                </c:pt>
                <c:pt idx="52826">
                  <c:v>134.56770833333334</c:v>
                </c:pt>
                <c:pt idx="52827">
                  <c:v>134.5703125</c:v>
                </c:pt>
                <c:pt idx="52828">
                  <c:v>134.57291666666666</c:v>
                </c:pt>
                <c:pt idx="52829">
                  <c:v>134.57552083333334</c:v>
                </c:pt>
                <c:pt idx="52830">
                  <c:v>134.578125</c:v>
                </c:pt>
                <c:pt idx="52831">
                  <c:v>134.58072916666666</c:v>
                </c:pt>
                <c:pt idx="52832">
                  <c:v>134.58333333333334</c:v>
                </c:pt>
                <c:pt idx="52833">
                  <c:v>134.5859375</c:v>
                </c:pt>
                <c:pt idx="52834">
                  <c:v>134.58854166666666</c:v>
                </c:pt>
                <c:pt idx="52835">
                  <c:v>134.59114583333334</c:v>
                </c:pt>
                <c:pt idx="52836">
                  <c:v>134.59375</c:v>
                </c:pt>
                <c:pt idx="52837">
                  <c:v>134.59635416666666</c:v>
                </c:pt>
                <c:pt idx="52838">
                  <c:v>134.59895833333334</c:v>
                </c:pt>
                <c:pt idx="52839">
                  <c:v>134.6015625</c:v>
                </c:pt>
                <c:pt idx="52840">
                  <c:v>134.60416666666666</c:v>
                </c:pt>
                <c:pt idx="52841">
                  <c:v>134.60677083333334</c:v>
                </c:pt>
                <c:pt idx="52842">
                  <c:v>134.609375</c:v>
                </c:pt>
                <c:pt idx="52843">
                  <c:v>134.61197916666666</c:v>
                </c:pt>
                <c:pt idx="52844">
                  <c:v>134.61458333333334</c:v>
                </c:pt>
                <c:pt idx="52845">
                  <c:v>134.6171875</c:v>
                </c:pt>
                <c:pt idx="52846">
                  <c:v>134.61979166666666</c:v>
                </c:pt>
                <c:pt idx="52847">
                  <c:v>134.62239583333334</c:v>
                </c:pt>
                <c:pt idx="52848">
                  <c:v>134.625</c:v>
                </c:pt>
                <c:pt idx="52849">
                  <c:v>134.62760416666666</c:v>
                </c:pt>
                <c:pt idx="52850">
                  <c:v>134.63020833333334</c:v>
                </c:pt>
                <c:pt idx="52851">
                  <c:v>134.6328125</c:v>
                </c:pt>
                <c:pt idx="52852">
                  <c:v>134.63541666666666</c:v>
                </c:pt>
                <c:pt idx="52853">
                  <c:v>134.63802083333334</c:v>
                </c:pt>
                <c:pt idx="52854">
                  <c:v>134.640625</c:v>
                </c:pt>
                <c:pt idx="52855">
                  <c:v>134.64322916666666</c:v>
                </c:pt>
                <c:pt idx="52856">
                  <c:v>134.64583333333334</c:v>
                </c:pt>
                <c:pt idx="52857">
                  <c:v>134.6484375</c:v>
                </c:pt>
                <c:pt idx="52858">
                  <c:v>134.65104166666666</c:v>
                </c:pt>
                <c:pt idx="52859">
                  <c:v>134.65364583333334</c:v>
                </c:pt>
                <c:pt idx="52860">
                  <c:v>134.65625</c:v>
                </c:pt>
                <c:pt idx="52861">
                  <c:v>134.65885416666666</c:v>
                </c:pt>
                <c:pt idx="52862">
                  <c:v>134.66145833333334</c:v>
                </c:pt>
                <c:pt idx="52863">
                  <c:v>134.6640625</c:v>
                </c:pt>
                <c:pt idx="52864">
                  <c:v>134.66666666666666</c:v>
                </c:pt>
                <c:pt idx="52865">
                  <c:v>134.66927083333334</c:v>
                </c:pt>
                <c:pt idx="52866">
                  <c:v>134.671875</c:v>
                </c:pt>
                <c:pt idx="52867">
                  <c:v>134.67447916666666</c:v>
                </c:pt>
                <c:pt idx="52868">
                  <c:v>134.67708333333334</c:v>
                </c:pt>
                <c:pt idx="52869">
                  <c:v>134.6796875</c:v>
                </c:pt>
                <c:pt idx="52870">
                  <c:v>134.68229166666666</c:v>
                </c:pt>
                <c:pt idx="52871">
                  <c:v>134.68489583333334</c:v>
                </c:pt>
                <c:pt idx="52872">
                  <c:v>134.6875</c:v>
                </c:pt>
                <c:pt idx="52873">
                  <c:v>134.69010416666666</c:v>
                </c:pt>
                <c:pt idx="52874">
                  <c:v>134.69270833333334</c:v>
                </c:pt>
                <c:pt idx="52875">
                  <c:v>134.6953125</c:v>
                </c:pt>
                <c:pt idx="52876">
                  <c:v>134.69791666666666</c:v>
                </c:pt>
                <c:pt idx="52877">
                  <c:v>134.70052083333334</c:v>
                </c:pt>
                <c:pt idx="52878">
                  <c:v>134.703125</c:v>
                </c:pt>
                <c:pt idx="52879">
                  <c:v>134.70572916666666</c:v>
                </c:pt>
                <c:pt idx="52880">
                  <c:v>134.70833333333334</c:v>
                </c:pt>
                <c:pt idx="52881">
                  <c:v>134.7109375</c:v>
                </c:pt>
                <c:pt idx="52882">
                  <c:v>134.71354166666666</c:v>
                </c:pt>
                <c:pt idx="52883">
                  <c:v>134.71614583333334</c:v>
                </c:pt>
                <c:pt idx="52884">
                  <c:v>134.71875</c:v>
                </c:pt>
                <c:pt idx="52885">
                  <c:v>134.72135416666666</c:v>
                </c:pt>
                <c:pt idx="52886">
                  <c:v>134.72395833333334</c:v>
                </c:pt>
                <c:pt idx="52887">
                  <c:v>134.7265625</c:v>
                </c:pt>
                <c:pt idx="52888">
                  <c:v>134.72916666666666</c:v>
                </c:pt>
                <c:pt idx="52889">
                  <c:v>134.73177083333334</c:v>
                </c:pt>
                <c:pt idx="52890">
                  <c:v>134.734375</c:v>
                </c:pt>
                <c:pt idx="52891">
                  <c:v>134.73697916666666</c:v>
                </c:pt>
                <c:pt idx="52892">
                  <c:v>134.73958333333334</c:v>
                </c:pt>
                <c:pt idx="52893">
                  <c:v>134.7421875</c:v>
                </c:pt>
                <c:pt idx="52894">
                  <c:v>134.74479166666666</c:v>
                </c:pt>
                <c:pt idx="52895">
                  <c:v>134.74739583333334</c:v>
                </c:pt>
                <c:pt idx="52896">
                  <c:v>134.75</c:v>
                </c:pt>
                <c:pt idx="52897">
                  <c:v>134.75260416666666</c:v>
                </c:pt>
                <c:pt idx="52898">
                  <c:v>134.75520833333334</c:v>
                </c:pt>
                <c:pt idx="52899">
                  <c:v>134.7578125</c:v>
                </c:pt>
                <c:pt idx="52900">
                  <c:v>134.76041666666666</c:v>
                </c:pt>
                <c:pt idx="52901">
                  <c:v>134.76302083333334</c:v>
                </c:pt>
                <c:pt idx="52902">
                  <c:v>134.765625</c:v>
                </c:pt>
                <c:pt idx="52903">
                  <c:v>134.76822916666666</c:v>
                </c:pt>
                <c:pt idx="52904">
                  <c:v>134.77083333333334</c:v>
                </c:pt>
                <c:pt idx="52905">
                  <c:v>134.7734375</c:v>
                </c:pt>
                <c:pt idx="52906">
                  <c:v>134.77604166666666</c:v>
                </c:pt>
                <c:pt idx="52907">
                  <c:v>134.77864583333334</c:v>
                </c:pt>
                <c:pt idx="52908">
                  <c:v>134.78125</c:v>
                </c:pt>
                <c:pt idx="52909">
                  <c:v>134.78385416666666</c:v>
                </c:pt>
                <c:pt idx="52910">
                  <c:v>134.78645833333334</c:v>
                </c:pt>
                <c:pt idx="52911">
                  <c:v>134.7890625</c:v>
                </c:pt>
                <c:pt idx="52912">
                  <c:v>134.79166666666666</c:v>
                </c:pt>
                <c:pt idx="52913">
                  <c:v>134.79427083333334</c:v>
                </c:pt>
                <c:pt idx="52914">
                  <c:v>134.796875</c:v>
                </c:pt>
                <c:pt idx="52915">
                  <c:v>134.79947916666666</c:v>
                </c:pt>
                <c:pt idx="52916">
                  <c:v>134.80208333333334</c:v>
                </c:pt>
                <c:pt idx="52917">
                  <c:v>134.8046875</c:v>
                </c:pt>
                <c:pt idx="52918">
                  <c:v>134.80729166666666</c:v>
                </c:pt>
                <c:pt idx="52919">
                  <c:v>134.80989583333334</c:v>
                </c:pt>
                <c:pt idx="52920">
                  <c:v>134.8125</c:v>
                </c:pt>
                <c:pt idx="52921">
                  <c:v>134.81510416666666</c:v>
                </c:pt>
                <c:pt idx="52922">
                  <c:v>134.81770833333334</c:v>
                </c:pt>
                <c:pt idx="52923">
                  <c:v>134.8203125</c:v>
                </c:pt>
                <c:pt idx="52924">
                  <c:v>134.82291666666666</c:v>
                </c:pt>
                <c:pt idx="52925">
                  <c:v>134.82552083333334</c:v>
                </c:pt>
                <c:pt idx="52926">
                  <c:v>134.828125</c:v>
                </c:pt>
                <c:pt idx="52927">
                  <c:v>134.83072916666666</c:v>
                </c:pt>
                <c:pt idx="52928">
                  <c:v>134.83333333333334</c:v>
                </c:pt>
                <c:pt idx="52929">
                  <c:v>134.8359375</c:v>
                </c:pt>
                <c:pt idx="52930">
                  <c:v>134.83854166666666</c:v>
                </c:pt>
                <c:pt idx="52931">
                  <c:v>134.84114583333334</c:v>
                </c:pt>
                <c:pt idx="52932">
                  <c:v>134.84375</c:v>
                </c:pt>
                <c:pt idx="52933">
                  <c:v>134.84635416666666</c:v>
                </c:pt>
                <c:pt idx="52934">
                  <c:v>134.84895833333334</c:v>
                </c:pt>
                <c:pt idx="52935">
                  <c:v>134.8515625</c:v>
                </c:pt>
                <c:pt idx="52936">
                  <c:v>134.85416666666666</c:v>
                </c:pt>
                <c:pt idx="52937">
                  <c:v>134.85677083333334</c:v>
                </c:pt>
                <c:pt idx="52938">
                  <c:v>134.859375</c:v>
                </c:pt>
                <c:pt idx="52939">
                  <c:v>134.86197916666666</c:v>
                </c:pt>
                <c:pt idx="52940">
                  <c:v>134.86458333333334</c:v>
                </c:pt>
                <c:pt idx="52941">
                  <c:v>134.8671875</c:v>
                </c:pt>
                <c:pt idx="52942">
                  <c:v>134.86979166666666</c:v>
                </c:pt>
                <c:pt idx="52943">
                  <c:v>134.87239583333334</c:v>
                </c:pt>
                <c:pt idx="52944">
                  <c:v>134.875</c:v>
                </c:pt>
                <c:pt idx="52945">
                  <c:v>134.87760416666666</c:v>
                </c:pt>
                <c:pt idx="52946">
                  <c:v>134.88020833333334</c:v>
                </c:pt>
                <c:pt idx="52947">
                  <c:v>134.8828125</c:v>
                </c:pt>
                <c:pt idx="52948">
                  <c:v>134.88541666666666</c:v>
                </c:pt>
                <c:pt idx="52949">
                  <c:v>134.88802083333334</c:v>
                </c:pt>
                <c:pt idx="52950">
                  <c:v>134.890625</c:v>
                </c:pt>
                <c:pt idx="52951">
                  <c:v>134.89322916666666</c:v>
                </c:pt>
                <c:pt idx="52952">
                  <c:v>134.89583333333334</c:v>
                </c:pt>
                <c:pt idx="52953">
                  <c:v>134.8984375</c:v>
                </c:pt>
                <c:pt idx="52954">
                  <c:v>134.90104166666666</c:v>
                </c:pt>
                <c:pt idx="52955">
                  <c:v>134.90364583333334</c:v>
                </c:pt>
                <c:pt idx="52956">
                  <c:v>134.90625</c:v>
                </c:pt>
                <c:pt idx="52957">
                  <c:v>134.90885416666666</c:v>
                </c:pt>
                <c:pt idx="52958">
                  <c:v>134.91145833333334</c:v>
                </c:pt>
                <c:pt idx="52959">
                  <c:v>134.9140625</c:v>
                </c:pt>
                <c:pt idx="52960">
                  <c:v>134.91666666666666</c:v>
                </c:pt>
                <c:pt idx="52961">
                  <c:v>134.91927083333334</c:v>
                </c:pt>
                <c:pt idx="52962">
                  <c:v>134.921875</c:v>
                </c:pt>
                <c:pt idx="52963">
                  <c:v>134.92447916666666</c:v>
                </c:pt>
                <c:pt idx="52964">
                  <c:v>134.92708333333334</c:v>
                </c:pt>
                <c:pt idx="52965">
                  <c:v>134.9296875</c:v>
                </c:pt>
                <c:pt idx="52966">
                  <c:v>134.93229166666666</c:v>
                </c:pt>
                <c:pt idx="52967">
                  <c:v>134.93489583333334</c:v>
                </c:pt>
                <c:pt idx="52968">
                  <c:v>134.9375</c:v>
                </c:pt>
                <c:pt idx="52969">
                  <c:v>134.94010416666666</c:v>
                </c:pt>
                <c:pt idx="52970">
                  <c:v>134.94270833333334</c:v>
                </c:pt>
                <c:pt idx="52971">
                  <c:v>134.9453125</c:v>
                </c:pt>
                <c:pt idx="52972">
                  <c:v>134.94791666666666</c:v>
                </c:pt>
                <c:pt idx="52973">
                  <c:v>134.95052083333334</c:v>
                </c:pt>
                <c:pt idx="52974">
                  <c:v>134.953125</c:v>
                </c:pt>
                <c:pt idx="52975">
                  <c:v>134.95572916666666</c:v>
                </c:pt>
                <c:pt idx="52976">
                  <c:v>134.95833333333334</c:v>
                </c:pt>
                <c:pt idx="52977">
                  <c:v>134.9609375</c:v>
                </c:pt>
                <c:pt idx="52978">
                  <c:v>134.96354166666666</c:v>
                </c:pt>
                <c:pt idx="52979">
                  <c:v>134.96614583333334</c:v>
                </c:pt>
                <c:pt idx="52980">
                  <c:v>134.96875</c:v>
                </c:pt>
                <c:pt idx="52981">
                  <c:v>134.97135416666666</c:v>
                </c:pt>
                <c:pt idx="52982">
                  <c:v>134.97395833333334</c:v>
                </c:pt>
                <c:pt idx="52983">
                  <c:v>134.9765625</c:v>
                </c:pt>
                <c:pt idx="52984">
                  <c:v>134.97916666666666</c:v>
                </c:pt>
                <c:pt idx="52985">
                  <c:v>134.98177083333334</c:v>
                </c:pt>
                <c:pt idx="52986">
                  <c:v>134.984375</c:v>
                </c:pt>
                <c:pt idx="52987">
                  <c:v>134.98697916666666</c:v>
                </c:pt>
                <c:pt idx="52988">
                  <c:v>134.98958333333334</c:v>
                </c:pt>
                <c:pt idx="52989">
                  <c:v>134.9921875</c:v>
                </c:pt>
                <c:pt idx="52990">
                  <c:v>134.99479166666666</c:v>
                </c:pt>
                <c:pt idx="52991">
                  <c:v>134.99739583333334</c:v>
                </c:pt>
                <c:pt idx="52992">
                  <c:v>135</c:v>
                </c:pt>
                <c:pt idx="52993">
                  <c:v>135.00260416666666</c:v>
                </c:pt>
                <c:pt idx="52994">
                  <c:v>135.00520833333334</c:v>
                </c:pt>
                <c:pt idx="52995">
                  <c:v>135.0078125</c:v>
                </c:pt>
                <c:pt idx="52996">
                  <c:v>135.01041666666666</c:v>
                </c:pt>
                <c:pt idx="52997">
                  <c:v>135.01302083333334</c:v>
                </c:pt>
                <c:pt idx="52998">
                  <c:v>135.015625</c:v>
                </c:pt>
                <c:pt idx="52999">
                  <c:v>135.01822916666666</c:v>
                </c:pt>
                <c:pt idx="53000">
                  <c:v>135.02083333333334</c:v>
                </c:pt>
                <c:pt idx="53001">
                  <c:v>135.0234375</c:v>
                </c:pt>
                <c:pt idx="53002">
                  <c:v>135.02604166666666</c:v>
                </c:pt>
                <c:pt idx="53003">
                  <c:v>135.02864583333334</c:v>
                </c:pt>
                <c:pt idx="53004">
                  <c:v>135.03125</c:v>
                </c:pt>
                <c:pt idx="53005">
                  <c:v>135.03385416666666</c:v>
                </c:pt>
                <c:pt idx="53006">
                  <c:v>135.03645833333334</c:v>
                </c:pt>
                <c:pt idx="53007">
                  <c:v>135.0390625</c:v>
                </c:pt>
                <c:pt idx="53008">
                  <c:v>135.04166666666666</c:v>
                </c:pt>
                <c:pt idx="53009">
                  <c:v>135.04427083333334</c:v>
                </c:pt>
                <c:pt idx="53010">
                  <c:v>135.046875</c:v>
                </c:pt>
                <c:pt idx="53011">
                  <c:v>135.04947916666666</c:v>
                </c:pt>
                <c:pt idx="53012">
                  <c:v>135.05208333333334</c:v>
                </c:pt>
                <c:pt idx="53013">
                  <c:v>135.0546875</c:v>
                </c:pt>
                <c:pt idx="53014">
                  <c:v>135.05729166666666</c:v>
                </c:pt>
                <c:pt idx="53015">
                  <c:v>135.05989583333334</c:v>
                </c:pt>
                <c:pt idx="53016">
                  <c:v>135.0625</c:v>
                </c:pt>
                <c:pt idx="53017">
                  <c:v>135.06510416666666</c:v>
                </c:pt>
                <c:pt idx="53018">
                  <c:v>135.06770833333334</c:v>
                </c:pt>
                <c:pt idx="53019">
                  <c:v>135.0703125</c:v>
                </c:pt>
                <c:pt idx="53020">
                  <c:v>135.07291666666666</c:v>
                </c:pt>
                <c:pt idx="53021">
                  <c:v>135.07552083333334</c:v>
                </c:pt>
                <c:pt idx="53022">
                  <c:v>135.078125</c:v>
                </c:pt>
                <c:pt idx="53023">
                  <c:v>135.08072916666666</c:v>
                </c:pt>
                <c:pt idx="53024">
                  <c:v>135.08333333333334</c:v>
                </c:pt>
                <c:pt idx="53025">
                  <c:v>135.0859375</c:v>
                </c:pt>
                <c:pt idx="53026">
                  <c:v>135.08854166666666</c:v>
                </c:pt>
                <c:pt idx="53027">
                  <c:v>135.09114583333334</c:v>
                </c:pt>
                <c:pt idx="53028">
                  <c:v>135.09375</c:v>
                </c:pt>
                <c:pt idx="53029">
                  <c:v>135.09635416666666</c:v>
                </c:pt>
                <c:pt idx="53030">
                  <c:v>135.09895833333334</c:v>
                </c:pt>
                <c:pt idx="53031">
                  <c:v>135.1015625</c:v>
                </c:pt>
                <c:pt idx="53032">
                  <c:v>135.10416666666666</c:v>
                </c:pt>
                <c:pt idx="53033">
                  <c:v>135.10677083333334</c:v>
                </c:pt>
                <c:pt idx="53034">
                  <c:v>135.109375</c:v>
                </c:pt>
                <c:pt idx="53035">
                  <c:v>135.11197916666666</c:v>
                </c:pt>
                <c:pt idx="53036">
                  <c:v>135.11458333333334</c:v>
                </c:pt>
                <c:pt idx="53037">
                  <c:v>135.1171875</c:v>
                </c:pt>
                <c:pt idx="53038">
                  <c:v>135.11979166666666</c:v>
                </c:pt>
                <c:pt idx="53039">
                  <c:v>135.12239583333334</c:v>
                </c:pt>
                <c:pt idx="53040">
                  <c:v>135.125</c:v>
                </c:pt>
                <c:pt idx="53041">
                  <c:v>135.12760416666666</c:v>
                </c:pt>
                <c:pt idx="53042">
                  <c:v>135.13020833333334</c:v>
                </c:pt>
                <c:pt idx="53043">
                  <c:v>135.1328125</c:v>
                </c:pt>
                <c:pt idx="53044">
                  <c:v>135.13541666666666</c:v>
                </c:pt>
                <c:pt idx="53045">
                  <c:v>135.13802083333334</c:v>
                </c:pt>
                <c:pt idx="53046">
                  <c:v>135.140625</c:v>
                </c:pt>
                <c:pt idx="53047">
                  <c:v>135.14322916666666</c:v>
                </c:pt>
                <c:pt idx="53048">
                  <c:v>135.14583333333334</c:v>
                </c:pt>
                <c:pt idx="53049">
                  <c:v>135.1484375</c:v>
                </c:pt>
                <c:pt idx="53050">
                  <c:v>135.15104166666666</c:v>
                </c:pt>
                <c:pt idx="53051">
                  <c:v>135.15364583333334</c:v>
                </c:pt>
                <c:pt idx="53052">
                  <c:v>135.15625</c:v>
                </c:pt>
                <c:pt idx="53053">
                  <c:v>135.15885416666666</c:v>
                </c:pt>
                <c:pt idx="53054">
                  <c:v>135.16145833333334</c:v>
                </c:pt>
                <c:pt idx="53055">
                  <c:v>135.1640625</c:v>
                </c:pt>
                <c:pt idx="53056">
                  <c:v>135.16666666666666</c:v>
                </c:pt>
                <c:pt idx="53057">
                  <c:v>135.16927083333334</c:v>
                </c:pt>
                <c:pt idx="53058">
                  <c:v>135.171875</c:v>
                </c:pt>
                <c:pt idx="53059">
                  <c:v>135.17447916666666</c:v>
                </c:pt>
                <c:pt idx="53060">
                  <c:v>135.17708333333334</c:v>
                </c:pt>
                <c:pt idx="53061">
                  <c:v>135.1796875</c:v>
                </c:pt>
                <c:pt idx="53062">
                  <c:v>135.18229166666666</c:v>
                </c:pt>
                <c:pt idx="53063">
                  <c:v>135.18489583333334</c:v>
                </c:pt>
                <c:pt idx="53064">
                  <c:v>135.1875</c:v>
                </c:pt>
                <c:pt idx="53065">
                  <c:v>135.19010416666666</c:v>
                </c:pt>
                <c:pt idx="53066">
                  <c:v>135.19270833333334</c:v>
                </c:pt>
                <c:pt idx="53067">
                  <c:v>135.1953125</c:v>
                </c:pt>
                <c:pt idx="53068">
                  <c:v>135.19791666666666</c:v>
                </c:pt>
                <c:pt idx="53069">
                  <c:v>135.20052083333334</c:v>
                </c:pt>
                <c:pt idx="53070">
                  <c:v>135.203125</c:v>
                </c:pt>
                <c:pt idx="53071">
                  <c:v>135.20572916666666</c:v>
                </c:pt>
                <c:pt idx="53072">
                  <c:v>135.20833333333334</c:v>
                </c:pt>
                <c:pt idx="53073">
                  <c:v>135.2109375</c:v>
                </c:pt>
                <c:pt idx="53074">
                  <c:v>135.21354166666666</c:v>
                </c:pt>
                <c:pt idx="53075">
                  <c:v>135.21614583333334</c:v>
                </c:pt>
                <c:pt idx="53076">
                  <c:v>135.21875</c:v>
                </c:pt>
                <c:pt idx="53077">
                  <c:v>135.22135416666666</c:v>
                </c:pt>
                <c:pt idx="53078">
                  <c:v>135.22395833333334</c:v>
                </c:pt>
                <c:pt idx="53079">
                  <c:v>135.2265625</c:v>
                </c:pt>
                <c:pt idx="53080">
                  <c:v>135.22916666666666</c:v>
                </c:pt>
                <c:pt idx="53081">
                  <c:v>135.23177083333334</c:v>
                </c:pt>
                <c:pt idx="53082">
                  <c:v>135.234375</c:v>
                </c:pt>
                <c:pt idx="53083">
                  <c:v>135.23697916666666</c:v>
                </c:pt>
                <c:pt idx="53084">
                  <c:v>135.23958333333334</c:v>
                </c:pt>
                <c:pt idx="53085">
                  <c:v>135.2421875</c:v>
                </c:pt>
                <c:pt idx="53086">
                  <c:v>135.24479166666666</c:v>
                </c:pt>
                <c:pt idx="53087">
                  <c:v>135.24739583333334</c:v>
                </c:pt>
                <c:pt idx="53088">
                  <c:v>135.25</c:v>
                </c:pt>
                <c:pt idx="53089">
                  <c:v>135.25260416666666</c:v>
                </c:pt>
                <c:pt idx="53090">
                  <c:v>135.25520833333334</c:v>
                </c:pt>
                <c:pt idx="53091">
                  <c:v>135.2578125</c:v>
                </c:pt>
                <c:pt idx="53092">
                  <c:v>135.26041666666666</c:v>
                </c:pt>
                <c:pt idx="53093">
                  <c:v>135.26302083333334</c:v>
                </c:pt>
                <c:pt idx="53094">
                  <c:v>135.265625</c:v>
                </c:pt>
                <c:pt idx="53095">
                  <c:v>135.26822916666666</c:v>
                </c:pt>
                <c:pt idx="53096">
                  <c:v>135.27083333333334</c:v>
                </c:pt>
                <c:pt idx="53097">
                  <c:v>135.2734375</c:v>
                </c:pt>
                <c:pt idx="53098">
                  <c:v>135.27604166666666</c:v>
                </c:pt>
                <c:pt idx="53099">
                  <c:v>135.27864583333334</c:v>
                </c:pt>
                <c:pt idx="53100">
                  <c:v>135.28125</c:v>
                </c:pt>
                <c:pt idx="53101">
                  <c:v>135.28385416666666</c:v>
                </c:pt>
                <c:pt idx="53102">
                  <c:v>135.28645833333334</c:v>
                </c:pt>
                <c:pt idx="53103">
                  <c:v>135.2890625</c:v>
                </c:pt>
                <c:pt idx="53104">
                  <c:v>135.29166666666666</c:v>
                </c:pt>
                <c:pt idx="53105">
                  <c:v>135.29427083333334</c:v>
                </c:pt>
                <c:pt idx="53106">
                  <c:v>135.296875</c:v>
                </c:pt>
                <c:pt idx="53107">
                  <c:v>135.29947916666666</c:v>
                </c:pt>
                <c:pt idx="53108">
                  <c:v>135.30208333333334</c:v>
                </c:pt>
                <c:pt idx="53109">
                  <c:v>135.3046875</c:v>
                </c:pt>
                <c:pt idx="53110">
                  <c:v>135.30729166666666</c:v>
                </c:pt>
                <c:pt idx="53111">
                  <c:v>135.30989583333334</c:v>
                </c:pt>
                <c:pt idx="53112">
                  <c:v>135.3125</c:v>
                </c:pt>
                <c:pt idx="53113">
                  <c:v>135.31510416666666</c:v>
                </c:pt>
                <c:pt idx="53114">
                  <c:v>135.31770833333334</c:v>
                </c:pt>
                <c:pt idx="53115">
                  <c:v>135.3203125</c:v>
                </c:pt>
                <c:pt idx="53116">
                  <c:v>135.32291666666666</c:v>
                </c:pt>
                <c:pt idx="53117">
                  <c:v>135.32552083333334</c:v>
                </c:pt>
                <c:pt idx="53118">
                  <c:v>135.328125</c:v>
                </c:pt>
                <c:pt idx="53119">
                  <c:v>135.33072916666666</c:v>
                </c:pt>
                <c:pt idx="53120">
                  <c:v>135.33333333333334</c:v>
                </c:pt>
                <c:pt idx="53121">
                  <c:v>135.3359375</c:v>
                </c:pt>
                <c:pt idx="53122">
                  <c:v>135.33854166666666</c:v>
                </c:pt>
                <c:pt idx="53123">
                  <c:v>135.34114583333334</c:v>
                </c:pt>
                <c:pt idx="53124">
                  <c:v>135.34375</c:v>
                </c:pt>
                <c:pt idx="53125">
                  <c:v>135.34635416666666</c:v>
                </c:pt>
                <c:pt idx="53126">
                  <c:v>135.34895833333334</c:v>
                </c:pt>
                <c:pt idx="53127">
                  <c:v>135.3515625</c:v>
                </c:pt>
                <c:pt idx="53128">
                  <c:v>135.35416666666666</c:v>
                </c:pt>
                <c:pt idx="53129">
                  <c:v>135.35677083333334</c:v>
                </c:pt>
                <c:pt idx="53130">
                  <c:v>135.359375</c:v>
                </c:pt>
                <c:pt idx="53131">
                  <c:v>135.36197916666666</c:v>
                </c:pt>
                <c:pt idx="53132">
                  <c:v>135.36458333333334</c:v>
                </c:pt>
                <c:pt idx="53133">
                  <c:v>135.3671875</c:v>
                </c:pt>
                <c:pt idx="53134">
                  <c:v>135.36979166666666</c:v>
                </c:pt>
                <c:pt idx="53135">
                  <c:v>135.37239583333334</c:v>
                </c:pt>
                <c:pt idx="53136">
                  <c:v>135.375</c:v>
                </c:pt>
                <c:pt idx="53137">
                  <c:v>135.37760416666666</c:v>
                </c:pt>
                <c:pt idx="53138">
                  <c:v>135.38020833333334</c:v>
                </c:pt>
                <c:pt idx="53139">
                  <c:v>135.3828125</c:v>
                </c:pt>
                <c:pt idx="53140">
                  <c:v>135.38541666666666</c:v>
                </c:pt>
                <c:pt idx="53141">
                  <c:v>135.38802083333334</c:v>
                </c:pt>
                <c:pt idx="53142">
                  <c:v>135.390625</c:v>
                </c:pt>
                <c:pt idx="53143">
                  <c:v>135.39322916666666</c:v>
                </c:pt>
                <c:pt idx="53144">
                  <c:v>135.39583333333334</c:v>
                </c:pt>
                <c:pt idx="53145">
                  <c:v>135.3984375</c:v>
                </c:pt>
                <c:pt idx="53146">
                  <c:v>135.40104166666666</c:v>
                </c:pt>
                <c:pt idx="53147">
                  <c:v>135.40364583333334</c:v>
                </c:pt>
                <c:pt idx="53148">
                  <c:v>135.40625</c:v>
                </c:pt>
                <c:pt idx="53149">
                  <c:v>135.40885416666666</c:v>
                </c:pt>
                <c:pt idx="53150">
                  <c:v>135.41145833333334</c:v>
                </c:pt>
                <c:pt idx="53151">
                  <c:v>135.4140625</c:v>
                </c:pt>
                <c:pt idx="53152">
                  <c:v>135.41666666666666</c:v>
                </c:pt>
                <c:pt idx="53153">
                  <c:v>135.41927083333334</c:v>
                </c:pt>
                <c:pt idx="53154">
                  <c:v>135.421875</c:v>
                </c:pt>
                <c:pt idx="53155">
                  <c:v>135.42447916666666</c:v>
                </c:pt>
                <c:pt idx="53156">
                  <c:v>135.42708333333334</c:v>
                </c:pt>
                <c:pt idx="53157">
                  <c:v>135.4296875</c:v>
                </c:pt>
                <c:pt idx="53158">
                  <c:v>135.43229166666666</c:v>
                </c:pt>
                <c:pt idx="53159">
                  <c:v>135.43489583333334</c:v>
                </c:pt>
                <c:pt idx="53160">
                  <c:v>135.4375</c:v>
                </c:pt>
                <c:pt idx="53161">
                  <c:v>135.44010416666666</c:v>
                </c:pt>
                <c:pt idx="53162">
                  <c:v>135.44270833333334</c:v>
                </c:pt>
                <c:pt idx="53163">
                  <c:v>135.4453125</c:v>
                </c:pt>
                <c:pt idx="53164">
                  <c:v>135.44791666666666</c:v>
                </c:pt>
                <c:pt idx="53165">
                  <c:v>135.45052083333334</c:v>
                </c:pt>
                <c:pt idx="53166">
                  <c:v>135.453125</c:v>
                </c:pt>
                <c:pt idx="53167">
                  <c:v>135.45572916666666</c:v>
                </c:pt>
                <c:pt idx="53168">
                  <c:v>135.45833333333334</c:v>
                </c:pt>
                <c:pt idx="53169">
                  <c:v>135.4609375</c:v>
                </c:pt>
                <c:pt idx="53170">
                  <c:v>135.46354166666666</c:v>
                </c:pt>
                <c:pt idx="53171">
                  <c:v>135.46614583333334</c:v>
                </c:pt>
                <c:pt idx="53172">
                  <c:v>135.46875</c:v>
                </c:pt>
                <c:pt idx="53173">
                  <c:v>135.47135416666666</c:v>
                </c:pt>
                <c:pt idx="53174">
                  <c:v>135.47395833333334</c:v>
                </c:pt>
                <c:pt idx="53175">
                  <c:v>135.4765625</c:v>
                </c:pt>
                <c:pt idx="53176">
                  <c:v>135.47916666666666</c:v>
                </c:pt>
                <c:pt idx="53177">
                  <c:v>135.48177083333334</c:v>
                </c:pt>
                <c:pt idx="53178">
                  <c:v>135.484375</c:v>
                </c:pt>
                <c:pt idx="53179">
                  <c:v>135.48697916666666</c:v>
                </c:pt>
                <c:pt idx="53180">
                  <c:v>135.48958333333334</c:v>
                </c:pt>
                <c:pt idx="53181">
                  <c:v>135.4921875</c:v>
                </c:pt>
                <c:pt idx="53182">
                  <c:v>135.49479166666666</c:v>
                </c:pt>
                <c:pt idx="53183">
                  <c:v>135.49739583333334</c:v>
                </c:pt>
                <c:pt idx="53184">
                  <c:v>135.5</c:v>
                </c:pt>
                <c:pt idx="53185">
                  <c:v>135.50260416666666</c:v>
                </c:pt>
                <c:pt idx="53186">
                  <c:v>135.50520833333334</c:v>
                </c:pt>
                <c:pt idx="53187">
                  <c:v>135.5078125</c:v>
                </c:pt>
                <c:pt idx="53188">
                  <c:v>135.51041666666666</c:v>
                </c:pt>
                <c:pt idx="53189">
                  <c:v>135.51302083333334</c:v>
                </c:pt>
                <c:pt idx="53190">
                  <c:v>135.515625</c:v>
                </c:pt>
                <c:pt idx="53191">
                  <c:v>135.51822916666666</c:v>
                </c:pt>
                <c:pt idx="53192">
                  <c:v>135.52083333333334</c:v>
                </c:pt>
                <c:pt idx="53193">
                  <c:v>135.5234375</c:v>
                </c:pt>
                <c:pt idx="53194">
                  <c:v>135.52604166666666</c:v>
                </c:pt>
                <c:pt idx="53195">
                  <c:v>135.52864583333334</c:v>
                </c:pt>
                <c:pt idx="53196">
                  <c:v>135.53125</c:v>
                </c:pt>
                <c:pt idx="53197">
                  <c:v>135.53385416666666</c:v>
                </c:pt>
                <c:pt idx="53198">
                  <c:v>135.53645833333334</c:v>
                </c:pt>
                <c:pt idx="53199">
                  <c:v>135.5390625</c:v>
                </c:pt>
                <c:pt idx="53200">
                  <c:v>135.54166666666666</c:v>
                </c:pt>
                <c:pt idx="53201">
                  <c:v>135.54427083333334</c:v>
                </c:pt>
                <c:pt idx="53202">
                  <c:v>135.546875</c:v>
                </c:pt>
                <c:pt idx="53203">
                  <c:v>135.54947916666666</c:v>
                </c:pt>
                <c:pt idx="53204">
                  <c:v>135.55208333333334</c:v>
                </c:pt>
                <c:pt idx="53205">
                  <c:v>135.5546875</c:v>
                </c:pt>
                <c:pt idx="53206">
                  <c:v>135.55729166666666</c:v>
                </c:pt>
                <c:pt idx="53207">
                  <c:v>135.55989583333334</c:v>
                </c:pt>
                <c:pt idx="53208">
                  <c:v>135.5625</c:v>
                </c:pt>
                <c:pt idx="53209">
                  <c:v>135.56510416666666</c:v>
                </c:pt>
                <c:pt idx="53210">
                  <c:v>135.56770833333334</c:v>
                </c:pt>
                <c:pt idx="53211">
                  <c:v>135.5703125</c:v>
                </c:pt>
                <c:pt idx="53212">
                  <c:v>135.57291666666666</c:v>
                </c:pt>
                <c:pt idx="53213">
                  <c:v>135.57552083333334</c:v>
                </c:pt>
                <c:pt idx="53214">
                  <c:v>135.578125</c:v>
                </c:pt>
                <c:pt idx="53215">
                  <c:v>135.58072916666666</c:v>
                </c:pt>
                <c:pt idx="53216">
                  <c:v>135.58333333333334</c:v>
                </c:pt>
                <c:pt idx="53217">
                  <c:v>135.5859375</c:v>
                </c:pt>
                <c:pt idx="53218">
                  <c:v>135.58854166666666</c:v>
                </c:pt>
                <c:pt idx="53219">
                  <c:v>135.59114583333334</c:v>
                </c:pt>
                <c:pt idx="53220">
                  <c:v>135.59375</c:v>
                </c:pt>
                <c:pt idx="53221">
                  <c:v>135.59635416666666</c:v>
                </c:pt>
                <c:pt idx="53222">
                  <c:v>135.59895833333334</c:v>
                </c:pt>
                <c:pt idx="53223">
                  <c:v>135.6015625</c:v>
                </c:pt>
                <c:pt idx="53224">
                  <c:v>135.60416666666666</c:v>
                </c:pt>
                <c:pt idx="53225">
                  <c:v>135.60677083333334</c:v>
                </c:pt>
                <c:pt idx="53226">
                  <c:v>135.609375</c:v>
                </c:pt>
                <c:pt idx="53227">
                  <c:v>135.61197916666666</c:v>
                </c:pt>
                <c:pt idx="53228">
                  <c:v>135.61458333333334</c:v>
                </c:pt>
                <c:pt idx="53229">
                  <c:v>135.6171875</c:v>
                </c:pt>
                <c:pt idx="53230">
                  <c:v>135.61979166666666</c:v>
                </c:pt>
                <c:pt idx="53231">
                  <c:v>135.62239583333334</c:v>
                </c:pt>
                <c:pt idx="53232">
                  <c:v>135.625</c:v>
                </c:pt>
                <c:pt idx="53233">
                  <c:v>135.62760416666666</c:v>
                </c:pt>
                <c:pt idx="53234">
                  <c:v>135.63020833333334</c:v>
                </c:pt>
                <c:pt idx="53235">
                  <c:v>135.6328125</c:v>
                </c:pt>
                <c:pt idx="53236">
                  <c:v>135.63541666666666</c:v>
                </c:pt>
                <c:pt idx="53237">
                  <c:v>135.63802083333334</c:v>
                </c:pt>
                <c:pt idx="53238">
                  <c:v>135.640625</c:v>
                </c:pt>
                <c:pt idx="53239">
                  <c:v>135.64322916666666</c:v>
                </c:pt>
                <c:pt idx="53240">
                  <c:v>135.64583333333334</c:v>
                </c:pt>
                <c:pt idx="53241">
                  <c:v>135.6484375</c:v>
                </c:pt>
                <c:pt idx="53242">
                  <c:v>135.65104166666666</c:v>
                </c:pt>
                <c:pt idx="53243">
                  <c:v>135.65364583333334</c:v>
                </c:pt>
                <c:pt idx="53244">
                  <c:v>135.65625</c:v>
                </c:pt>
                <c:pt idx="53245">
                  <c:v>135.65885416666666</c:v>
                </c:pt>
                <c:pt idx="53246">
                  <c:v>135.66145833333334</c:v>
                </c:pt>
                <c:pt idx="53247">
                  <c:v>135.6640625</c:v>
                </c:pt>
                <c:pt idx="53248">
                  <c:v>135.66666666666666</c:v>
                </c:pt>
                <c:pt idx="53249">
                  <c:v>135.66927083333334</c:v>
                </c:pt>
                <c:pt idx="53250">
                  <c:v>135.671875</c:v>
                </c:pt>
                <c:pt idx="53251">
                  <c:v>135.67447916666666</c:v>
                </c:pt>
                <c:pt idx="53252">
                  <c:v>135.67708333333334</c:v>
                </c:pt>
                <c:pt idx="53253">
                  <c:v>135.6796875</c:v>
                </c:pt>
                <c:pt idx="53254">
                  <c:v>135.68229166666666</c:v>
                </c:pt>
                <c:pt idx="53255">
                  <c:v>135.68489583333334</c:v>
                </c:pt>
                <c:pt idx="53256">
                  <c:v>135.6875</c:v>
                </c:pt>
                <c:pt idx="53257">
                  <c:v>135.69010416666666</c:v>
                </c:pt>
                <c:pt idx="53258">
                  <c:v>135.69270833333334</c:v>
                </c:pt>
                <c:pt idx="53259">
                  <c:v>135.6953125</c:v>
                </c:pt>
                <c:pt idx="53260">
                  <c:v>135.69791666666666</c:v>
                </c:pt>
                <c:pt idx="53261">
                  <c:v>135.70052083333334</c:v>
                </c:pt>
                <c:pt idx="53262">
                  <c:v>135.703125</c:v>
                </c:pt>
                <c:pt idx="53263">
                  <c:v>135.70572916666666</c:v>
                </c:pt>
                <c:pt idx="53264">
                  <c:v>135.70833333333334</c:v>
                </c:pt>
                <c:pt idx="53265">
                  <c:v>135.7109375</c:v>
                </c:pt>
                <c:pt idx="53266">
                  <c:v>135.71354166666666</c:v>
                </c:pt>
                <c:pt idx="53267">
                  <c:v>135.71614583333334</c:v>
                </c:pt>
                <c:pt idx="53268">
                  <c:v>135.71875</c:v>
                </c:pt>
                <c:pt idx="53269">
                  <c:v>135.72135416666666</c:v>
                </c:pt>
                <c:pt idx="53270">
                  <c:v>135.72395833333334</c:v>
                </c:pt>
                <c:pt idx="53271">
                  <c:v>135.7265625</c:v>
                </c:pt>
                <c:pt idx="53272">
                  <c:v>135.72916666666666</c:v>
                </c:pt>
                <c:pt idx="53273">
                  <c:v>135.73177083333334</c:v>
                </c:pt>
                <c:pt idx="53274">
                  <c:v>135.734375</c:v>
                </c:pt>
                <c:pt idx="53275">
                  <c:v>135.73697916666666</c:v>
                </c:pt>
                <c:pt idx="53276">
                  <c:v>135.73958333333334</c:v>
                </c:pt>
                <c:pt idx="53277">
                  <c:v>135.7421875</c:v>
                </c:pt>
                <c:pt idx="53278">
                  <c:v>135.74479166666666</c:v>
                </c:pt>
                <c:pt idx="53279">
                  <c:v>135.74739583333334</c:v>
                </c:pt>
                <c:pt idx="53280">
                  <c:v>135.75</c:v>
                </c:pt>
                <c:pt idx="53281">
                  <c:v>135.75260416666666</c:v>
                </c:pt>
                <c:pt idx="53282">
                  <c:v>135.75520833333334</c:v>
                </c:pt>
                <c:pt idx="53283">
                  <c:v>135.7578125</c:v>
                </c:pt>
                <c:pt idx="53284">
                  <c:v>135.76041666666666</c:v>
                </c:pt>
                <c:pt idx="53285">
                  <c:v>135.76302083333334</c:v>
                </c:pt>
                <c:pt idx="53286">
                  <c:v>135.765625</c:v>
                </c:pt>
                <c:pt idx="53287">
                  <c:v>135.76822916666666</c:v>
                </c:pt>
                <c:pt idx="53288">
                  <c:v>135.77083333333334</c:v>
                </c:pt>
                <c:pt idx="53289">
                  <c:v>135.7734375</c:v>
                </c:pt>
                <c:pt idx="53290">
                  <c:v>135.77604166666666</c:v>
                </c:pt>
                <c:pt idx="53291">
                  <c:v>135.77864583333334</c:v>
                </c:pt>
                <c:pt idx="53292">
                  <c:v>135.78125</c:v>
                </c:pt>
                <c:pt idx="53293">
                  <c:v>135.78385416666666</c:v>
                </c:pt>
                <c:pt idx="53294">
                  <c:v>135.78645833333334</c:v>
                </c:pt>
                <c:pt idx="53295">
                  <c:v>135.7890625</c:v>
                </c:pt>
                <c:pt idx="53296">
                  <c:v>135.79166666666666</c:v>
                </c:pt>
                <c:pt idx="53297">
                  <c:v>135.79427083333334</c:v>
                </c:pt>
                <c:pt idx="53298">
                  <c:v>135.796875</c:v>
                </c:pt>
                <c:pt idx="53299">
                  <c:v>135.79947916666666</c:v>
                </c:pt>
                <c:pt idx="53300">
                  <c:v>135.80208333333334</c:v>
                </c:pt>
                <c:pt idx="53301">
                  <c:v>135.8046875</c:v>
                </c:pt>
                <c:pt idx="53302">
                  <c:v>135.80729166666666</c:v>
                </c:pt>
                <c:pt idx="53303">
                  <c:v>135.80989583333334</c:v>
                </c:pt>
                <c:pt idx="53304">
                  <c:v>135.8125</c:v>
                </c:pt>
                <c:pt idx="53305">
                  <c:v>135.81510416666666</c:v>
                </c:pt>
                <c:pt idx="53306">
                  <c:v>135.81770833333334</c:v>
                </c:pt>
                <c:pt idx="53307">
                  <c:v>135.8203125</c:v>
                </c:pt>
                <c:pt idx="53308">
                  <c:v>135.82291666666666</c:v>
                </c:pt>
                <c:pt idx="53309">
                  <c:v>135.82552083333334</c:v>
                </c:pt>
                <c:pt idx="53310">
                  <c:v>135.828125</c:v>
                </c:pt>
                <c:pt idx="53311">
                  <c:v>135.83072916666666</c:v>
                </c:pt>
                <c:pt idx="53312">
                  <c:v>135.83333333333334</c:v>
                </c:pt>
                <c:pt idx="53313">
                  <c:v>135.8359375</c:v>
                </c:pt>
                <c:pt idx="53314">
                  <c:v>135.83854166666666</c:v>
                </c:pt>
                <c:pt idx="53315">
                  <c:v>135.84114583333334</c:v>
                </c:pt>
                <c:pt idx="53316">
                  <c:v>135.84375</c:v>
                </c:pt>
                <c:pt idx="53317">
                  <c:v>135.84635416666666</c:v>
                </c:pt>
                <c:pt idx="53318">
                  <c:v>135.84895833333334</c:v>
                </c:pt>
                <c:pt idx="53319">
                  <c:v>135.8515625</c:v>
                </c:pt>
                <c:pt idx="53320">
                  <c:v>135.85416666666666</c:v>
                </c:pt>
                <c:pt idx="53321">
                  <c:v>135.85677083333334</c:v>
                </c:pt>
                <c:pt idx="53322">
                  <c:v>135.859375</c:v>
                </c:pt>
                <c:pt idx="53323">
                  <c:v>135.86197916666666</c:v>
                </c:pt>
                <c:pt idx="53324">
                  <c:v>135.86458333333334</c:v>
                </c:pt>
                <c:pt idx="53325">
                  <c:v>135.8671875</c:v>
                </c:pt>
                <c:pt idx="53326">
                  <c:v>135.86979166666666</c:v>
                </c:pt>
                <c:pt idx="53327">
                  <c:v>135.87239583333334</c:v>
                </c:pt>
                <c:pt idx="53328">
                  <c:v>135.875</c:v>
                </c:pt>
                <c:pt idx="53329">
                  <c:v>135.87760416666666</c:v>
                </c:pt>
                <c:pt idx="53330">
                  <c:v>135.88020833333334</c:v>
                </c:pt>
                <c:pt idx="53331">
                  <c:v>135.8828125</c:v>
                </c:pt>
                <c:pt idx="53332">
                  <c:v>135.88541666666666</c:v>
                </c:pt>
                <c:pt idx="53333">
                  <c:v>135.88802083333334</c:v>
                </c:pt>
                <c:pt idx="53334">
                  <c:v>135.890625</c:v>
                </c:pt>
                <c:pt idx="53335">
                  <c:v>135.89322916666666</c:v>
                </c:pt>
                <c:pt idx="53336">
                  <c:v>135.89583333333334</c:v>
                </c:pt>
                <c:pt idx="53337">
                  <c:v>135.8984375</c:v>
                </c:pt>
                <c:pt idx="53338">
                  <c:v>135.90104166666666</c:v>
                </c:pt>
                <c:pt idx="53339">
                  <c:v>135.90364583333334</c:v>
                </c:pt>
                <c:pt idx="53340">
                  <c:v>135.90625</c:v>
                </c:pt>
                <c:pt idx="53341">
                  <c:v>135.90885416666666</c:v>
                </c:pt>
                <c:pt idx="53342">
                  <c:v>135.91145833333334</c:v>
                </c:pt>
                <c:pt idx="53343">
                  <c:v>135.9140625</c:v>
                </c:pt>
                <c:pt idx="53344">
                  <c:v>135.91666666666666</c:v>
                </c:pt>
                <c:pt idx="53345">
                  <c:v>135.91927083333334</c:v>
                </c:pt>
                <c:pt idx="53346">
                  <c:v>135.921875</c:v>
                </c:pt>
                <c:pt idx="53347">
                  <c:v>135.92447916666666</c:v>
                </c:pt>
                <c:pt idx="53348">
                  <c:v>135.92708333333334</c:v>
                </c:pt>
                <c:pt idx="53349">
                  <c:v>135.9296875</c:v>
                </c:pt>
                <c:pt idx="53350">
                  <c:v>135.93229166666666</c:v>
                </c:pt>
                <c:pt idx="53351">
                  <c:v>135.93489583333334</c:v>
                </c:pt>
                <c:pt idx="53352">
                  <c:v>135.9375</c:v>
                </c:pt>
                <c:pt idx="53353">
                  <c:v>135.94010416666666</c:v>
                </c:pt>
                <c:pt idx="53354">
                  <c:v>135.94270833333334</c:v>
                </c:pt>
                <c:pt idx="53355">
                  <c:v>135.9453125</c:v>
                </c:pt>
                <c:pt idx="53356">
                  <c:v>135.94791666666666</c:v>
                </c:pt>
                <c:pt idx="53357">
                  <c:v>135.95052083333334</c:v>
                </c:pt>
                <c:pt idx="53358">
                  <c:v>135.953125</c:v>
                </c:pt>
                <c:pt idx="53359">
                  <c:v>135.95572916666666</c:v>
                </c:pt>
                <c:pt idx="53360">
                  <c:v>135.95833333333334</c:v>
                </c:pt>
                <c:pt idx="53361">
                  <c:v>135.9609375</c:v>
                </c:pt>
                <c:pt idx="53362">
                  <c:v>135.96354166666666</c:v>
                </c:pt>
                <c:pt idx="53363">
                  <c:v>135.96614583333334</c:v>
                </c:pt>
                <c:pt idx="53364">
                  <c:v>135.96875</c:v>
                </c:pt>
                <c:pt idx="53365">
                  <c:v>135.97135416666666</c:v>
                </c:pt>
                <c:pt idx="53366">
                  <c:v>135.97395833333334</c:v>
                </c:pt>
                <c:pt idx="53367">
                  <c:v>135.9765625</c:v>
                </c:pt>
                <c:pt idx="53368">
                  <c:v>135.97916666666666</c:v>
                </c:pt>
                <c:pt idx="53369">
                  <c:v>135.98177083333334</c:v>
                </c:pt>
                <c:pt idx="53370">
                  <c:v>135.984375</c:v>
                </c:pt>
                <c:pt idx="53371">
                  <c:v>135.98697916666666</c:v>
                </c:pt>
                <c:pt idx="53372">
                  <c:v>135.98958333333334</c:v>
                </c:pt>
                <c:pt idx="53373">
                  <c:v>135.9921875</c:v>
                </c:pt>
                <c:pt idx="53374">
                  <c:v>135.99479166666666</c:v>
                </c:pt>
                <c:pt idx="53375">
                  <c:v>135.99739583333334</c:v>
                </c:pt>
                <c:pt idx="53376">
                  <c:v>136</c:v>
                </c:pt>
                <c:pt idx="53377">
                  <c:v>136.00260416666666</c:v>
                </c:pt>
                <c:pt idx="53378">
                  <c:v>136.00520833333334</c:v>
                </c:pt>
                <c:pt idx="53379">
                  <c:v>136.0078125</c:v>
                </c:pt>
                <c:pt idx="53380">
                  <c:v>136.01041666666666</c:v>
                </c:pt>
                <c:pt idx="53381">
                  <c:v>136.01302083333334</c:v>
                </c:pt>
                <c:pt idx="53382">
                  <c:v>136.015625</c:v>
                </c:pt>
                <c:pt idx="53383">
                  <c:v>136.01822916666666</c:v>
                </c:pt>
                <c:pt idx="53384">
                  <c:v>136.02083333333334</c:v>
                </c:pt>
                <c:pt idx="53385">
                  <c:v>136.0234375</c:v>
                </c:pt>
                <c:pt idx="53386">
                  <c:v>136.02604166666666</c:v>
                </c:pt>
                <c:pt idx="53387">
                  <c:v>136.02864583333334</c:v>
                </c:pt>
                <c:pt idx="53388">
                  <c:v>136.03125</c:v>
                </c:pt>
                <c:pt idx="53389">
                  <c:v>136.03385416666666</c:v>
                </c:pt>
                <c:pt idx="53390">
                  <c:v>136.03645833333334</c:v>
                </c:pt>
                <c:pt idx="53391">
                  <c:v>136.0390625</c:v>
                </c:pt>
                <c:pt idx="53392">
                  <c:v>136.04166666666666</c:v>
                </c:pt>
                <c:pt idx="53393">
                  <c:v>136.04427083333334</c:v>
                </c:pt>
                <c:pt idx="53394">
                  <c:v>136.046875</c:v>
                </c:pt>
                <c:pt idx="53395">
                  <c:v>136.04947916666666</c:v>
                </c:pt>
                <c:pt idx="53396">
                  <c:v>136.05208333333334</c:v>
                </c:pt>
                <c:pt idx="53397">
                  <c:v>136.0546875</c:v>
                </c:pt>
                <c:pt idx="53398">
                  <c:v>136.05729166666666</c:v>
                </c:pt>
                <c:pt idx="53399">
                  <c:v>136.05989583333334</c:v>
                </c:pt>
                <c:pt idx="53400">
                  <c:v>136.0625</c:v>
                </c:pt>
                <c:pt idx="53401">
                  <c:v>136.06510416666666</c:v>
                </c:pt>
                <c:pt idx="53402">
                  <c:v>136.06770833333334</c:v>
                </c:pt>
                <c:pt idx="53403">
                  <c:v>136.0703125</c:v>
                </c:pt>
                <c:pt idx="53404">
                  <c:v>136.07291666666666</c:v>
                </c:pt>
                <c:pt idx="53405">
                  <c:v>136.07552083333334</c:v>
                </c:pt>
                <c:pt idx="53406">
                  <c:v>136.078125</c:v>
                </c:pt>
                <c:pt idx="53407">
                  <c:v>136.08072916666666</c:v>
                </c:pt>
                <c:pt idx="53408">
                  <c:v>136.08333333333334</c:v>
                </c:pt>
                <c:pt idx="53409">
                  <c:v>136.0859375</c:v>
                </c:pt>
                <c:pt idx="53410">
                  <c:v>136.08854166666666</c:v>
                </c:pt>
                <c:pt idx="53411">
                  <c:v>136.09114583333334</c:v>
                </c:pt>
                <c:pt idx="53412">
                  <c:v>136.09375</c:v>
                </c:pt>
                <c:pt idx="53413">
                  <c:v>136.09635416666666</c:v>
                </c:pt>
                <c:pt idx="53414">
                  <c:v>136.09895833333334</c:v>
                </c:pt>
                <c:pt idx="53415">
                  <c:v>136.1015625</c:v>
                </c:pt>
                <c:pt idx="53416">
                  <c:v>136.10416666666666</c:v>
                </c:pt>
                <c:pt idx="53417">
                  <c:v>136.10677083333334</c:v>
                </c:pt>
                <c:pt idx="53418">
                  <c:v>136.109375</c:v>
                </c:pt>
                <c:pt idx="53419">
                  <c:v>136.11197916666666</c:v>
                </c:pt>
                <c:pt idx="53420">
                  <c:v>136.11458333333334</c:v>
                </c:pt>
                <c:pt idx="53421">
                  <c:v>136.1171875</c:v>
                </c:pt>
                <c:pt idx="53422">
                  <c:v>136.11979166666666</c:v>
                </c:pt>
                <c:pt idx="53423">
                  <c:v>136.12239583333334</c:v>
                </c:pt>
                <c:pt idx="53424">
                  <c:v>136.125</c:v>
                </c:pt>
                <c:pt idx="53425">
                  <c:v>136.12760416666666</c:v>
                </c:pt>
                <c:pt idx="53426">
                  <c:v>136.13020833333334</c:v>
                </c:pt>
                <c:pt idx="53427">
                  <c:v>136.1328125</c:v>
                </c:pt>
                <c:pt idx="53428">
                  <c:v>136.13541666666666</c:v>
                </c:pt>
                <c:pt idx="53429">
                  <c:v>136.13802083333334</c:v>
                </c:pt>
                <c:pt idx="53430">
                  <c:v>136.140625</c:v>
                </c:pt>
                <c:pt idx="53431">
                  <c:v>136.14322916666666</c:v>
                </c:pt>
                <c:pt idx="53432">
                  <c:v>136.14583333333334</c:v>
                </c:pt>
                <c:pt idx="53433">
                  <c:v>136.1484375</c:v>
                </c:pt>
                <c:pt idx="53434">
                  <c:v>136.15104166666666</c:v>
                </c:pt>
                <c:pt idx="53435">
                  <c:v>136.15364583333334</c:v>
                </c:pt>
                <c:pt idx="53436">
                  <c:v>136.15625</c:v>
                </c:pt>
                <c:pt idx="53437">
                  <c:v>136.15885416666666</c:v>
                </c:pt>
                <c:pt idx="53438">
                  <c:v>136.16145833333334</c:v>
                </c:pt>
                <c:pt idx="53439">
                  <c:v>136.1640625</c:v>
                </c:pt>
                <c:pt idx="53440">
                  <c:v>136.16666666666666</c:v>
                </c:pt>
                <c:pt idx="53441">
                  <c:v>136.16927083333334</c:v>
                </c:pt>
                <c:pt idx="53442">
                  <c:v>136.171875</c:v>
                </c:pt>
                <c:pt idx="53443">
                  <c:v>136.17447916666666</c:v>
                </c:pt>
                <c:pt idx="53444">
                  <c:v>136.17708333333334</c:v>
                </c:pt>
                <c:pt idx="53445">
                  <c:v>136.1796875</c:v>
                </c:pt>
                <c:pt idx="53446">
                  <c:v>136.18229166666666</c:v>
                </c:pt>
                <c:pt idx="53447">
                  <c:v>136.18489583333334</c:v>
                </c:pt>
                <c:pt idx="53448">
                  <c:v>136.1875</c:v>
                </c:pt>
                <c:pt idx="53449">
                  <c:v>136.19010416666666</c:v>
                </c:pt>
                <c:pt idx="53450">
                  <c:v>136.19270833333334</c:v>
                </c:pt>
                <c:pt idx="53451">
                  <c:v>136.1953125</c:v>
                </c:pt>
                <c:pt idx="53452">
                  <c:v>136.19791666666666</c:v>
                </c:pt>
                <c:pt idx="53453">
                  <c:v>136.20052083333334</c:v>
                </c:pt>
                <c:pt idx="53454">
                  <c:v>136.203125</c:v>
                </c:pt>
                <c:pt idx="53455">
                  <c:v>136.20572916666666</c:v>
                </c:pt>
                <c:pt idx="53456">
                  <c:v>136.20833333333334</c:v>
                </c:pt>
                <c:pt idx="53457">
                  <c:v>136.2109375</c:v>
                </c:pt>
                <c:pt idx="53458">
                  <c:v>136.21354166666666</c:v>
                </c:pt>
                <c:pt idx="53459">
                  <c:v>136.21614583333334</c:v>
                </c:pt>
                <c:pt idx="53460">
                  <c:v>136.21875</c:v>
                </c:pt>
                <c:pt idx="53461">
                  <c:v>136.22135416666666</c:v>
                </c:pt>
                <c:pt idx="53462">
                  <c:v>136.22395833333334</c:v>
                </c:pt>
                <c:pt idx="53463">
                  <c:v>136.2265625</c:v>
                </c:pt>
                <c:pt idx="53464">
                  <c:v>136.22916666666666</c:v>
                </c:pt>
                <c:pt idx="53465">
                  <c:v>136.23177083333334</c:v>
                </c:pt>
                <c:pt idx="53466">
                  <c:v>136.234375</c:v>
                </c:pt>
                <c:pt idx="53467">
                  <c:v>136.23697916666666</c:v>
                </c:pt>
                <c:pt idx="53468">
                  <c:v>136.23958333333334</c:v>
                </c:pt>
                <c:pt idx="53469">
                  <c:v>136.2421875</c:v>
                </c:pt>
                <c:pt idx="53470">
                  <c:v>136.24479166666666</c:v>
                </c:pt>
                <c:pt idx="53471">
                  <c:v>136.24739583333334</c:v>
                </c:pt>
                <c:pt idx="53472">
                  <c:v>136.25</c:v>
                </c:pt>
                <c:pt idx="53473">
                  <c:v>136.25260416666666</c:v>
                </c:pt>
                <c:pt idx="53474">
                  <c:v>136.25520833333334</c:v>
                </c:pt>
                <c:pt idx="53475">
                  <c:v>136.2578125</c:v>
                </c:pt>
                <c:pt idx="53476">
                  <c:v>136.26041666666666</c:v>
                </c:pt>
                <c:pt idx="53477">
                  <c:v>136.26302083333334</c:v>
                </c:pt>
                <c:pt idx="53478">
                  <c:v>136.265625</c:v>
                </c:pt>
                <c:pt idx="53479">
                  <c:v>136.26822916666666</c:v>
                </c:pt>
                <c:pt idx="53480">
                  <c:v>136.27083333333334</c:v>
                </c:pt>
                <c:pt idx="53481">
                  <c:v>136.2734375</c:v>
                </c:pt>
                <c:pt idx="53482">
                  <c:v>136.27604166666666</c:v>
                </c:pt>
                <c:pt idx="53483">
                  <c:v>136.27864583333334</c:v>
                </c:pt>
                <c:pt idx="53484">
                  <c:v>136.28125</c:v>
                </c:pt>
                <c:pt idx="53485">
                  <c:v>136.28385416666666</c:v>
                </c:pt>
                <c:pt idx="53486">
                  <c:v>136.28645833333334</c:v>
                </c:pt>
                <c:pt idx="53487">
                  <c:v>136.2890625</c:v>
                </c:pt>
                <c:pt idx="53488">
                  <c:v>136.29166666666666</c:v>
                </c:pt>
                <c:pt idx="53489">
                  <c:v>136.29427083333334</c:v>
                </c:pt>
                <c:pt idx="53490">
                  <c:v>136.296875</c:v>
                </c:pt>
                <c:pt idx="53491">
                  <c:v>136.29947916666666</c:v>
                </c:pt>
                <c:pt idx="53492">
                  <c:v>136.30208333333334</c:v>
                </c:pt>
                <c:pt idx="53493">
                  <c:v>136.3046875</c:v>
                </c:pt>
                <c:pt idx="53494">
                  <c:v>136.30729166666666</c:v>
                </c:pt>
                <c:pt idx="53495">
                  <c:v>136.30989583333334</c:v>
                </c:pt>
                <c:pt idx="53496">
                  <c:v>136.3125</c:v>
                </c:pt>
                <c:pt idx="53497">
                  <c:v>136.31510416666666</c:v>
                </c:pt>
                <c:pt idx="53498">
                  <c:v>136.31770833333334</c:v>
                </c:pt>
                <c:pt idx="53499">
                  <c:v>136.3203125</c:v>
                </c:pt>
                <c:pt idx="53500">
                  <c:v>136.32291666666666</c:v>
                </c:pt>
                <c:pt idx="53501">
                  <c:v>136.32552083333334</c:v>
                </c:pt>
                <c:pt idx="53502">
                  <c:v>136.328125</c:v>
                </c:pt>
                <c:pt idx="53503">
                  <c:v>136.33072916666666</c:v>
                </c:pt>
                <c:pt idx="53504">
                  <c:v>136.33333333333334</c:v>
                </c:pt>
                <c:pt idx="53505">
                  <c:v>136.3359375</c:v>
                </c:pt>
                <c:pt idx="53506">
                  <c:v>136.33854166666666</c:v>
                </c:pt>
                <c:pt idx="53507">
                  <c:v>136.34114583333334</c:v>
                </c:pt>
                <c:pt idx="53508">
                  <c:v>136.34375</c:v>
                </c:pt>
                <c:pt idx="53509">
                  <c:v>136.34635416666666</c:v>
                </c:pt>
                <c:pt idx="53510">
                  <c:v>136.34895833333334</c:v>
                </c:pt>
                <c:pt idx="53511">
                  <c:v>136.3515625</c:v>
                </c:pt>
                <c:pt idx="53512">
                  <c:v>136.35416666666666</c:v>
                </c:pt>
                <c:pt idx="53513">
                  <c:v>136.35677083333334</c:v>
                </c:pt>
                <c:pt idx="53514">
                  <c:v>136.359375</c:v>
                </c:pt>
                <c:pt idx="53515">
                  <c:v>136.36197916666666</c:v>
                </c:pt>
                <c:pt idx="53516">
                  <c:v>136.36458333333334</c:v>
                </c:pt>
                <c:pt idx="53517">
                  <c:v>136.3671875</c:v>
                </c:pt>
                <c:pt idx="53518">
                  <c:v>136.36979166666666</c:v>
                </c:pt>
                <c:pt idx="53519">
                  <c:v>136.37239583333334</c:v>
                </c:pt>
                <c:pt idx="53520">
                  <c:v>136.375</c:v>
                </c:pt>
                <c:pt idx="53521">
                  <c:v>136.37760416666666</c:v>
                </c:pt>
                <c:pt idx="53522">
                  <c:v>136.38020833333334</c:v>
                </c:pt>
                <c:pt idx="53523">
                  <c:v>136.3828125</c:v>
                </c:pt>
                <c:pt idx="53524">
                  <c:v>136.38541666666666</c:v>
                </c:pt>
                <c:pt idx="53525">
                  <c:v>136.38802083333334</c:v>
                </c:pt>
                <c:pt idx="53526">
                  <c:v>136.390625</c:v>
                </c:pt>
                <c:pt idx="53527">
                  <c:v>136.39322916666666</c:v>
                </c:pt>
                <c:pt idx="53528">
                  <c:v>136.39583333333334</c:v>
                </c:pt>
                <c:pt idx="53529">
                  <c:v>136.3984375</c:v>
                </c:pt>
                <c:pt idx="53530">
                  <c:v>136.40104166666666</c:v>
                </c:pt>
                <c:pt idx="53531">
                  <c:v>136.40364583333334</c:v>
                </c:pt>
                <c:pt idx="53532">
                  <c:v>136.40625</c:v>
                </c:pt>
                <c:pt idx="53533">
                  <c:v>136.40885416666666</c:v>
                </c:pt>
                <c:pt idx="53534">
                  <c:v>136.41145833333334</c:v>
                </c:pt>
                <c:pt idx="53535">
                  <c:v>136.4140625</c:v>
                </c:pt>
                <c:pt idx="53536">
                  <c:v>136.41666666666666</c:v>
                </c:pt>
                <c:pt idx="53537">
                  <c:v>136.41927083333334</c:v>
                </c:pt>
                <c:pt idx="53538">
                  <c:v>136.421875</c:v>
                </c:pt>
                <c:pt idx="53539">
                  <c:v>136.42447916666666</c:v>
                </c:pt>
                <c:pt idx="53540">
                  <c:v>136.42708333333334</c:v>
                </c:pt>
                <c:pt idx="53541">
                  <c:v>136.4296875</c:v>
                </c:pt>
                <c:pt idx="53542">
                  <c:v>136.43229166666666</c:v>
                </c:pt>
                <c:pt idx="53543">
                  <c:v>136.43489583333334</c:v>
                </c:pt>
                <c:pt idx="53544">
                  <c:v>136.4375</c:v>
                </c:pt>
                <c:pt idx="53545">
                  <c:v>136.44010416666666</c:v>
                </c:pt>
                <c:pt idx="53546">
                  <c:v>136.44270833333334</c:v>
                </c:pt>
                <c:pt idx="53547">
                  <c:v>136.4453125</c:v>
                </c:pt>
                <c:pt idx="53548">
                  <c:v>136.44791666666666</c:v>
                </c:pt>
                <c:pt idx="53549">
                  <c:v>136.45052083333334</c:v>
                </c:pt>
                <c:pt idx="53550">
                  <c:v>136.453125</c:v>
                </c:pt>
                <c:pt idx="53551">
                  <c:v>136.45572916666666</c:v>
                </c:pt>
                <c:pt idx="53552">
                  <c:v>136.45833333333334</c:v>
                </c:pt>
                <c:pt idx="53553">
                  <c:v>136.4609375</c:v>
                </c:pt>
                <c:pt idx="53554">
                  <c:v>136.46354166666666</c:v>
                </c:pt>
                <c:pt idx="53555">
                  <c:v>136.46614583333334</c:v>
                </c:pt>
                <c:pt idx="53556">
                  <c:v>136.46875</c:v>
                </c:pt>
                <c:pt idx="53557">
                  <c:v>136.47135416666666</c:v>
                </c:pt>
                <c:pt idx="53558">
                  <c:v>136.47395833333334</c:v>
                </c:pt>
                <c:pt idx="53559">
                  <c:v>136.4765625</c:v>
                </c:pt>
                <c:pt idx="53560">
                  <c:v>136.47916666666666</c:v>
                </c:pt>
                <c:pt idx="53561">
                  <c:v>136.48177083333334</c:v>
                </c:pt>
                <c:pt idx="53562">
                  <c:v>136.484375</c:v>
                </c:pt>
                <c:pt idx="53563">
                  <c:v>136.48697916666666</c:v>
                </c:pt>
                <c:pt idx="53564">
                  <c:v>136.48958333333334</c:v>
                </c:pt>
                <c:pt idx="53565">
                  <c:v>136.4921875</c:v>
                </c:pt>
                <c:pt idx="53566">
                  <c:v>136.49479166666666</c:v>
                </c:pt>
                <c:pt idx="53567">
                  <c:v>136.49739583333334</c:v>
                </c:pt>
                <c:pt idx="53568">
                  <c:v>136.5</c:v>
                </c:pt>
                <c:pt idx="53569">
                  <c:v>136.50260416666666</c:v>
                </c:pt>
                <c:pt idx="53570">
                  <c:v>136.50520833333334</c:v>
                </c:pt>
                <c:pt idx="53571">
                  <c:v>136.5078125</c:v>
                </c:pt>
                <c:pt idx="53572">
                  <c:v>136.51041666666666</c:v>
                </c:pt>
                <c:pt idx="53573">
                  <c:v>136.51302083333334</c:v>
                </c:pt>
                <c:pt idx="53574">
                  <c:v>136.515625</c:v>
                </c:pt>
                <c:pt idx="53575">
                  <c:v>136.51822916666666</c:v>
                </c:pt>
                <c:pt idx="53576">
                  <c:v>136.52083333333334</c:v>
                </c:pt>
                <c:pt idx="53577">
                  <c:v>136.5234375</c:v>
                </c:pt>
                <c:pt idx="53578">
                  <c:v>136.52604166666666</c:v>
                </c:pt>
                <c:pt idx="53579">
                  <c:v>136.52864583333334</c:v>
                </c:pt>
                <c:pt idx="53580">
                  <c:v>136.53125</c:v>
                </c:pt>
                <c:pt idx="53581">
                  <c:v>136.53385416666666</c:v>
                </c:pt>
                <c:pt idx="53582">
                  <c:v>136.53645833333334</c:v>
                </c:pt>
                <c:pt idx="53583">
                  <c:v>136.5390625</c:v>
                </c:pt>
                <c:pt idx="53584">
                  <c:v>136.54166666666666</c:v>
                </c:pt>
                <c:pt idx="53585">
                  <c:v>136.54427083333334</c:v>
                </c:pt>
                <c:pt idx="53586">
                  <c:v>136.546875</c:v>
                </c:pt>
                <c:pt idx="53587">
                  <c:v>136.54947916666666</c:v>
                </c:pt>
                <c:pt idx="53588">
                  <c:v>136.55208333333334</c:v>
                </c:pt>
                <c:pt idx="53589">
                  <c:v>136.5546875</c:v>
                </c:pt>
                <c:pt idx="53590">
                  <c:v>136.55729166666666</c:v>
                </c:pt>
                <c:pt idx="53591">
                  <c:v>136.55989583333334</c:v>
                </c:pt>
                <c:pt idx="53592">
                  <c:v>136.5625</c:v>
                </c:pt>
                <c:pt idx="53593">
                  <c:v>136.56510416666666</c:v>
                </c:pt>
                <c:pt idx="53594">
                  <c:v>136.56770833333334</c:v>
                </c:pt>
                <c:pt idx="53595">
                  <c:v>136.5703125</c:v>
                </c:pt>
                <c:pt idx="53596">
                  <c:v>136.57291666666666</c:v>
                </c:pt>
                <c:pt idx="53597">
                  <c:v>136.57552083333334</c:v>
                </c:pt>
                <c:pt idx="53598">
                  <c:v>136.578125</c:v>
                </c:pt>
                <c:pt idx="53599">
                  <c:v>136.58072916666666</c:v>
                </c:pt>
                <c:pt idx="53600">
                  <c:v>136.58333333333334</c:v>
                </c:pt>
                <c:pt idx="53601">
                  <c:v>136.5859375</c:v>
                </c:pt>
                <c:pt idx="53602">
                  <c:v>136.58854166666666</c:v>
                </c:pt>
                <c:pt idx="53603">
                  <c:v>136.59114583333334</c:v>
                </c:pt>
                <c:pt idx="53604">
                  <c:v>136.59375</c:v>
                </c:pt>
                <c:pt idx="53605">
                  <c:v>136.59635416666666</c:v>
                </c:pt>
                <c:pt idx="53606">
                  <c:v>136.59895833333334</c:v>
                </c:pt>
                <c:pt idx="53607">
                  <c:v>136.6015625</c:v>
                </c:pt>
                <c:pt idx="53608">
                  <c:v>136.60416666666666</c:v>
                </c:pt>
                <c:pt idx="53609">
                  <c:v>136.60677083333334</c:v>
                </c:pt>
                <c:pt idx="53610">
                  <c:v>136.609375</c:v>
                </c:pt>
                <c:pt idx="53611">
                  <c:v>136.61197916666666</c:v>
                </c:pt>
                <c:pt idx="53612">
                  <c:v>136.61458333333334</c:v>
                </c:pt>
                <c:pt idx="53613">
                  <c:v>136.6171875</c:v>
                </c:pt>
                <c:pt idx="53614">
                  <c:v>136.61979166666666</c:v>
                </c:pt>
                <c:pt idx="53615">
                  <c:v>136.62239583333334</c:v>
                </c:pt>
                <c:pt idx="53616">
                  <c:v>136.625</c:v>
                </c:pt>
                <c:pt idx="53617">
                  <c:v>136.62760416666666</c:v>
                </c:pt>
                <c:pt idx="53618">
                  <c:v>136.63020833333334</c:v>
                </c:pt>
                <c:pt idx="53619">
                  <c:v>136.6328125</c:v>
                </c:pt>
                <c:pt idx="53620">
                  <c:v>136.63541666666666</c:v>
                </c:pt>
                <c:pt idx="53621">
                  <c:v>136.63802083333334</c:v>
                </c:pt>
                <c:pt idx="53622">
                  <c:v>136.640625</c:v>
                </c:pt>
                <c:pt idx="53623">
                  <c:v>136.64322916666666</c:v>
                </c:pt>
                <c:pt idx="53624">
                  <c:v>136.64583333333334</c:v>
                </c:pt>
                <c:pt idx="53625">
                  <c:v>136.6484375</c:v>
                </c:pt>
                <c:pt idx="53626">
                  <c:v>136.65104166666666</c:v>
                </c:pt>
                <c:pt idx="53627">
                  <c:v>136.65364583333334</c:v>
                </c:pt>
                <c:pt idx="53628">
                  <c:v>136.65625</c:v>
                </c:pt>
                <c:pt idx="53629">
                  <c:v>136.65885416666666</c:v>
                </c:pt>
                <c:pt idx="53630">
                  <c:v>136.66145833333334</c:v>
                </c:pt>
                <c:pt idx="53631">
                  <c:v>136.6640625</c:v>
                </c:pt>
                <c:pt idx="53632">
                  <c:v>136.66666666666666</c:v>
                </c:pt>
                <c:pt idx="53633">
                  <c:v>136.66927083333334</c:v>
                </c:pt>
                <c:pt idx="53634">
                  <c:v>136.671875</c:v>
                </c:pt>
                <c:pt idx="53635">
                  <c:v>136.67447916666666</c:v>
                </c:pt>
                <c:pt idx="53636">
                  <c:v>136.67708333333334</c:v>
                </c:pt>
                <c:pt idx="53637">
                  <c:v>136.6796875</c:v>
                </c:pt>
                <c:pt idx="53638">
                  <c:v>136.68229166666666</c:v>
                </c:pt>
                <c:pt idx="53639">
                  <c:v>136.68489583333334</c:v>
                </c:pt>
                <c:pt idx="53640">
                  <c:v>136.6875</c:v>
                </c:pt>
                <c:pt idx="53641">
                  <c:v>136.69010416666666</c:v>
                </c:pt>
                <c:pt idx="53642">
                  <c:v>136.69270833333334</c:v>
                </c:pt>
                <c:pt idx="53643">
                  <c:v>136.6953125</c:v>
                </c:pt>
                <c:pt idx="53644">
                  <c:v>136.69791666666666</c:v>
                </c:pt>
                <c:pt idx="53645">
                  <c:v>136.70052083333334</c:v>
                </c:pt>
                <c:pt idx="53646">
                  <c:v>136.703125</c:v>
                </c:pt>
                <c:pt idx="53647">
                  <c:v>136.70572916666666</c:v>
                </c:pt>
                <c:pt idx="53648">
                  <c:v>136.70833333333334</c:v>
                </c:pt>
                <c:pt idx="53649">
                  <c:v>136.7109375</c:v>
                </c:pt>
                <c:pt idx="53650">
                  <c:v>136.71354166666666</c:v>
                </c:pt>
                <c:pt idx="53651">
                  <c:v>136.71614583333334</c:v>
                </c:pt>
                <c:pt idx="53652">
                  <c:v>136.71875</c:v>
                </c:pt>
                <c:pt idx="53653">
                  <c:v>136.72135416666666</c:v>
                </c:pt>
                <c:pt idx="53654">
                  <c:v>136.72395833333334</c:v>
                </c:pt>
                <c:pt idx="53655">
                  <c:v>136.7265625</c:v>
                </c:pt>
                <c:pt idx="53656">
                  <c:v>136.72916666666666</c:v>
                </c:pt>
                <c:pt idx="53657">
                  <c:v>136.73177083333334</c:v>
                </c:pt>
                <c:pt idx="53658">
                  <c:v>136.734375</c:v>
                </c:pt>
                <c:pt idx="53659">
                  <c:v>136.73697916666666</c:v>
                </c:pt>
                <c:pt idx="53660">
                  <c:v>136.73958333333334</c:v>
                </c:pt>
                <c:pt idx="53661">
                  <c:v>136.7421875</c:v>
                </c:pt>
                <c:pt idx="53662">
                  <c:v>136.74479166666666</c:v>
                </c:pt>
                <c:pt idx="53663">
                  <c:v>136.74739583333334</c:v>
                </c:pt>
                <c:pt idx="53664">
                  <c:v>136.75</c:v>
                </c:pt>
                <c:pt idx="53665">
                  <c:v>136.75260416666666</c:v>
                </c:pt>
                <c:pt idx="53666">
                  <c:v>136.75520833333334</c:v>
                </c:pt>
                <c:pt idx="53667">
                  <c:v>136.7578125</c:v>
                </c:pt>
                <c:pt idx="53668">
                  <c:v>136.76041666666666</c:v>
                </c:pt>
                <c:pt idx="53669">
                  <c:v>136.76302083333334</c:v>
                </c:pt>
                <c:pt idx="53670">
                  <c:v>136.765625</c:v>
                </c:pt>
                <c:pt idx="53671">
                  <c:v>136.76822916666666</c:v>
                </c:pt>
                <c:pt idx="53672">
                  <c:v>136.77083333333334</c:v>
                </c:pt>
                <c:pt idx="53673">
                  <c:v>136.7734375</c:v>
                </c:pt>
                <c:pt idx="53674">
                  <c:v>136.77604166666666</c:v>
                </c:pt>
                <c:pt idx="53675">
                  <c:v>136.77864583333334</c:v>
                </c:pt>
                <c:pt idx="53676">
                  <c:v>136.78125</c:v>
                </c:pt>
                <c:pt idx="53677">
                  <c:v>136.78385416666666</c:v>
                </c:pt>
                <c:pt idx="53678">
                  <c:v>136.78645833333334</c:v>
                </c:pt>
                <c:pt idx="53679">
                  <c:v>136.7890625</c:v>
                </c:pt>
                <c:pt idx="53680">
                  <c:v>136.79166666666666</c:v>
                </c:pt>
                <c:pt idx="53681">
                  <c:v>136.79427083333334</c:v>
                </c:pt>
                <c:pt idx="53682">
                  <c:v>136.796875</c:v>
                </c:pt>
                <c:pt idx="53683">
                  <c:v>136.79947916666666</c:v>
                </c:pt>
                <c:pt idx="53684">
                  <c:v>136.80208333333334</c:v>
                </c:pt>
                <c:pt idx="53685">
                  <c:v>136.8046875</c:v>
                </c:pt>
                <c:pt idx="53686">
                  <c:v>136.80729166666666</c:v>
                </c:pt>
                <c:pt idx="53687">
                  <c:v>136.80989583333334</c:v>
                </c:pt>
                <c:pt idx="53688">
                  <c:v>136.8125</c:v>
                </c:pt>
                <c:pt idx="53689">
                  <c:v>136.81510416666666</c:v>
                </c:pt>
                <c:pt idx="53690">
                  <c:v>136.81770833333334</c:v>
                </c:pt>
                <c:pt idx="53691">
                  <c:v>136.8203125</c:v>
                </c:pt>
                <c:pt idx="53692">
                  <c:v>136.82291666666666</c:v>
                </c:pt>
                <c:pt idx="53693">
                  <c:v>136.82552083333334</c:v>
                </c:pt>
                <c:pt idx="53694">
                  <c:v>136.828125</c:v>
                </c:pt>
                <c:pt idx="53695">
                  <c:v>136.83072916666666</c:v>
                </c:pt>
                <c:pt idx="53696">
                  <c:v>136.83333333333334</c:v>
                </c:pt>
                <c:pt idx="53697">
                  <c:v>136.8359375</c:v>
                </c:pt>
                <c:pt idx="53698">
                  <c:v>136.83854166666666</c:v>
                </c:pt>
                <c:pt idx="53699">
                  <c:v>136.84114583333334</c:v>
                </c:pt>
                <c:pt idx="53700">
                  <c:v>136.84375</c:v>
                </c:pt>
                <c:pt idx="53701">
                  <c:v>136.84635416666666</c:v>
                </c:pt>
                <c:pt idx="53702">
                  <c:v>136.84895833333334</c:v>
                </c:pt>
                <c:pt idx="53703">
                  <c:v>136.8515625</c:v>
                </c:pt>
                <c:pt idx="53704">
                  <c:v>136.85416666666666</c:v>
                </c:pt>
                <c:pt idx="53705">
                  <c:v>136.85677083333334</c:v>
                </c:pt>
                <c:pt idx="53706">
                  <c:v>136.859375</c:v>
                </c:pt>
                <c:pt idx="53707">
                  <c:v>136.86197916666666</c:v>
                </c:pt>
                <c:pt idx="53708">
                  <c:v>136.86458333333334</c:v>
                </c:pt>
                <c:pt idx="53709">
                  <c:v>136.8671875</c:v>
                </c:pt>
                <c:pt idx="53710">
                  <c:v>136.86979166666666</c:v>
                </c:pt>
                <c:pt idx="53711">
                  <c:v>136.87239583333334</c:v>
                </c:pt>
                <c:pt idx="53712">
                  <c:v>136.875</c:v>
                </c:pt>
                <c:pt idx="53713">
                  <c:v>136.87760416666666</c:v>
                </c:pt>
                <c:pt idx="53714">
                  <c:v>136.88020833333334</c:v>
                </c:pt>
                <c:pt idx="53715">
                  <c:v>136.8828125</c:v>
                </c:pt>
                <c:pt idx="53716">
                  <c:v>136.88541666666666</c:v>
                </c:pt>
                <c:pt idx="53717">
                  <c:v>136.88802083333334</c:v>
                </c:pt>
                <c:pt idx="53718">
                  <c:v>136.890625</c:v>
                </c:pt>
                <c:pt idx="53719">
                  <c:v>136.89322916666666</c:v>
                </c:pt>
                <c:pt idx="53720">
                  <c:v>136.89583333333334</c:v>
                </c:pt>
                <c:pt idx="53721">
                  <c:v>136.8984375</c:v>
                </c:pt>
                <c:pt idx="53722">
                  <c:v>136.90104166666666</c:v>
                </c:pt>
                <c:pt idx="53723">
                  <c:v>136.90364583333334</c:v>
                </c:pt>
                <c:pt idx="53724">
                  <c:v>136.90625</c:v>
                </c:pt>
                <c:pt idx="53725">
                  <c:v>136.90885416666666</c:v>
                </c:pt>
                <c:pt idx="53726">
                  <c:v>136.91145833333334</c:v>
                </c:pt>
                <c:pt idx="53727">
                  <c:v>136.9140625</c:v>
                </c:pt>
                <c:pt idx="53728">
                  <c:v>136.91666666666666</c:v>
                </c:pt>
                <c:pt idx="53729">
                  <c:v>136.91927083333334</c:v>
                </c:pt>
                <c:pt idx="53730">
                  <c:v>136.921875</c:v>
                </c:pt>
                <c:pt idx="53731">
                  <c:v>136.92447916666666</c:v>
                </c:pt>
                <c:pt idx="53732">
                  <c:v>136.92708333333334</c:v>
                </c:pt>
                <c:pt idx="53733">
                  <c:v>136.9296875</c:v>
                </c:pt>
                <c:pt idx="53734">
                  <c:v>136.93229166666666</c:v>
                </c:pt>
                <c:pt idx="53735">
                  <c:v>136.93489583333334</c:v>
                </c:pt>
                <c:pt idx="53736">
                  <c:v>136.9375</c:v>
                </c:pt>
                <c:pt idx="53737">
                  <c:v>136.94010416666666</c:v>
                </c:pt>
                <c:pt idx="53738">
                  <c:v>136.94270833333334</c:v>
                </c:pt>
                <c:pt idx="53739">
                  <c:v>136.9453125</c:v>
                </c:pt>
                <c:pt idx="53740">
                  <c:v>136.94791666666666</c:v>
                </c:pt>
                <c:pt idx="53741">
                  <c:v>136.95052083333334</c:v>
                </c:pt>
                <c:pt idx="53742">
                  <c:v>136.953125</c:v>
                </c:pt>
                <c:pt idx="53743">
                  <c:v>136.95572916666666</c:v>
                </c:pt>
                <c:pt idx="53744">
                  <c:v>136.95833333333334</c:v>
                </c:pt>
                <c:pt idx="53745">
                  <c:v>136.9609375</c:v>
                </c:pt>
                <c:pt idx="53746">
                  <c:v>136.96354166666666</c:v>
                </c:pt>
                <c:pt idx="53747">
                  <c:v>136.96614583333334</c:v>
                </c:pt>
                <c:pt idx="53748">
                  <c:v>136.96875</c:v>
                </c:pt>
                <c:pt idx="53749">
                  <c:v>136.97135416666666</c:v>
                </c:pt>
                <c:pt idx="53750">
                  <c:v>136.97395833333334</c:v>
                </c:pt>
                <c:pt idx="53751">
                  <c:v>136.9765625</c:v>
                </c:pt>
                <c:pt idx="53752">
                  <c:v>136.97916666666666</c:v>
                </c:pt>
                <c:pt idx="53753">
                  <c:v>136.98177083333334</c:v>
                </c:pt>
                <c:pt idx="53754">
                  <c:v>136.984375</c:v>
                </c:pt>
                <c:pt idx="53755">
                  <c:v>136.98697916666666</c:v>
                </c:pt>
                <c:pt idx="53756">
                  <c:v>136.98958333333334</c:v>
                </c:pt>
                <c:pt idx="53757">
                  <c:v>136.9921875</c:v>
                </c:pt>
                <c:pt idx="53758">
                  <c:v>136.99479166666666</c:v>
                </c:pt>
                <c:pt idx="53759">
                  <c:v>136.99739583333334</c:v>
                </c:pt>
                <c:pt idx="53760">
                  <c:v>137</c:v>
                </c:pt>
                <c:pt idx="53761">
                  <c:v>137.00260416666666</c:v>
                </c:pt>
                <c:pt idx="53762">
                  <c:v>137.00520833333334</c:v>
                </c:pt>
                <c:pt idx="53763">
                  <c:v>137.0078125</c:v>
                </c:pt>
                <c:pt idx="53764">
                  <c:v>137.01041666666666</c:v>
                </c:pt>
                <c:pt idx="53765">
                  <c:v>137.01302083333334</c:v>
                </c:pt>
                <c:pt idx="53766">
                  <c:v>137.015625</c:v>
                </c:pt>
                <c:pt idx="53767">
                  <c:v>137.01822916666666</c:v>
                </c:pt>
                <c:pt idx="53768">
                  <c:v>137.02083333333334</c:v>
                </c:pt>
                <c:pt idx="53769">
                  <c:v>137.0234375</c:v>
                </c:pt>
                <c:pt idx="53770">
                  <c:v>137.02604166666666</c:v>
                </c:pt>
                <c:pt idx="53771">
                  <c:v>137.02864583333334</c:v>
                </c:pt>
                <c:pt idx="53772">
                  <c:v>137.03125</c:v>
                </c:pt>
                <c:pt idx="53773">
                  <c:v>137.03385416666666</c:v>
                </c:pt>
                <c:pt idx="53774">
                  <c:v>137.03645833333334</c:v>
                </c:pt>
                <c:pt idx="53775">
                  <c:v>137.0390625</c:v>
                </c:pt>
                <c:pt idx="53776">
                  <c:v>137.04166666666666</c:v>
                </c:pt>
                <c:pt idx="53777">
                  <c:v>137.04427083333334</c:v>
                </c:pt>
                <c:pt idx="53778">
                  <c:v>137.046875</c:v>
                </c:pt>
                <c:pt idx="53779">
                  <c:v>137.04947916666666</c:v>
                </c:pt>
                <c:pt idx="53780">
                  <c:v>137.05208333333334</c:v>
                </c:pt>
                <c:pt idx="53781">
                  <c:v>137.0546875</c:v>
                </c:pt>
                <c:pt idx="53782">
                  <c:v>137.05729166666666</c:v>
                </c:pt>
                <c:pt idx="53783">
                  <c:v>137.05989583333334</c:v>
                </c:pt>
                <c:pt idx="53784">
                  <c:v>137.0625</c:v>
                </c:pt>
                <c:pt idx="53785">
                  <c:v>137.06510416666666</c:v>
                </c:pt>
                <c:pt idx="53786">
                  <c:v>137.06770833333334</c:v>
                </c:pt>
                <c:pt idx="53787">
                  <c:v>137.0703125</c:v>
                </c:pt>
                <c:pt idx="53788">
                  <c:v>137.07291666666666</c:v>
                </c:pt>
                <c:pt idx="53789">
                  <c:v>137.07552083333334</c:v>
                </c:pt>
                <c:pt idx="53790">
                  <c:v>137.078125</c:v>
                </c:pt>
                <c:pt idx="53791">
                  <c:v>137.08072916666666</c:v>
                </c:pt>
                <c:pt idx="53792">
                  <c:v>137.08333333333334</c:v>
                </c:pt>
                <c:pt idx="53793">
                  <c:v>137.0859375</c:v>
                </c:pt>
                <c:pt idx="53794">
                  <c:v>137.08854166666666</c:v>
                </c:pt>
                <c:pt idx="53795">
                  <c:v>137.09114583333334</c:v>
                </c:pt>
                <c:pt idx="53796">
                  <c:v>137.09375</c:v>
                </c:pt>
                <c:pt idx="53797">
                  <c:v>137.09635416666666</c:v>
                </c:pt>
                <c:pt idx="53798">
                  <c:v>137.09895833333334</c:v>
                </c:pt>
                <c:pt idx="53799">
                  <c:v>137.1015625</c:v>
                </c:pt>
                <c:pt idx="53800">
                  <c:v>137.10416666666666</c:v>
                </c:pt>
                <c:pt idx="53801">
                  <c:v>137.10677083333334</c:v>
                </c:pt>
                <c:pt idx="53802">
                  <c:v>137.109375</c:v>
                </c:pt>
                <c:pt idx="53803">
                  <c:v>137.11197916666666</c:v>
                </c:pt>
                <c:pt idx="53804">
                  <c:v>137.11458333333334</c:v>
                </c:pt>
                <c:pt idx="53805">
                  <c:v>137.1171875</c:v>
                </c:pt>
                <c:pt idx="53806">
                  <c:v>137.11979166666666</c:v>
                </c:pt>
                <c:pt idx="53807">
                  <c:v>137.12239583333334</c:v>
                </c:pt>
                <c:pt idx="53808">
                  <c:v>137.125</c:v>
                </c:pt>
                <c:pt idx="53809">
                  <c:v>137.12760416666666</c:v>
                </c:pt>
                <c:pt idx="53810">
                  <c:v>137.13020833333334</c:v>
                </c:pt>
                <c:pt idx="53811">
                  <c:v>137.1328125</c:v>
                </c:pt>
                <c:pt idx="53812">
                  <c:v>137.13541666666666</c:v>
                </c:pt>
                <c:pt idx="53813">
                  <c:v>137.13802083333334</c:v>
                </c:pt>
                <c:pt idx="53814">
                  <c:v>137.140625</c:v>
                </c:pt>
                <c:pt idx="53815">
                  <c:v>137.14322916666666</c:v>
                </c:pt>
                <c:pt idx="53816">
                  <c:v>137.14583333333334</c:v>
                </c:pt>
                <c:pt idx="53817">
                  <c:v>137.1484375</c:v>
                </c:pt>
                <c:pt idx="53818">
                  <c:v>137.15104166666666</c:v>
                </c:pt>
                <c:pt idx="53819">
                  <c:v>137.15364583333334</c:v>
                </c:pt>
                <c:pt idx="53820">
                  <c:v>137.15625</c:v>
                </c:pt>
                <c:pt idx="53821">
                  <c:v>137.15885416666666</c:v>
                </c:pt>
                <c:pt idx="53822">
                  <c:v>137.16145833333334</c:v>
                </c:pt>
                <c:pt idx="53823">
                  <c:v>137.1640625</c:v>
                </c:pt>
                <c:pt idx="53824">
                  <c:v>137.16666666666666</c:v>
                </c:pt>
                <c:pt idx="53825">
                  <c:v>137.16927083333334</c:v>
                </c:pt>
                <c:pt idx="53826">
                  <c:v>137.171875</c:v>
                </c:pt>
                <c:pt idx="53827">
                  <c:v>137.17447916666666</c:v>
                </c:pt>
                <c:pt idx="53828">
                  <c:v>137.17708333333334</c:v>
                </c:pt>
                <c:pt idx="53829">
                  <c:v>137.1796875</c:v>
                </c:pt>
                <c:pt idx="53830">
                  <c:v>137.18229166666666</c:v>
                </c:pt>
                <c:pt idx="53831">
                  <c:v>137.18489583333334</c:v>
                </c:pt>
                <c:pt idx="53832">
                  <c:v>137.1875</c:v>
                </c:pt>
                <c:pt idx="53833">
                  <c:v>137.19010416666666</c:v>
                </c:pt>
                <c:pt idx="53834">
                  <c:v>137.19270833333334</c:v>
                </c:pt>
                <c:pt idx="53835">
                  <c:v>137.1953125</c:v>
                </c:pt>
                <c:pt idx="53836">
                  <c:v>137.19791666666666</c:v>
                </c:pt>
                <c:pt idx="53837">
                  <c:v>137.20052083333334</c:v>
                </c:pt>
                <c:pt idx="53838">
                  <c:v>137.203125</c:v>
                </c:pt>
                <c:pt idx="53839">
                  <c:v>137.20572916666666</c:v>
                </c:pt>
                <c:pt idx="53840">
                  <c:v>137.20833333333334</c:v>
                </c:pt>
                <c:pt idx="53841">
                  <c:v>137.2109375</c:v>
                </c:pt>
                <c:pt idx="53842">
                  <c:v>137.21354166666666</c:v>
                </c:pt>
                <c:pt idx="53843">
                  <c:v>137.21614583333334</c:v>
                </c:pt>
                <c:pt idx="53844">
                  <c:v>137.21875</c:v>
                </c:pt>
                <c:pt idx="53845">
                  <c:v>137.22135416666666</c:v>
                </c:pt>
                <c:pt idx="53846">
                  <c:v>137.22395833333334</c:v>
                </c:pt>
                <c:pt idx="53847">
                  <c:v>137.2265625</c:v>
                </c:pt>
                <c:pt idx="53848">
                  <c:v>137.22916666666666</c:v>
                </c:pt>
                <c:pt idx="53849">
                  <c:v>137.23177083333334</c:v>
                </c:pt>
                <c:pt idx="53850">
                  <c:v>137.234375</c:v>
                </c:pt>
                <c:pt idx="53851">
                  <c:v>137.23697916666666</c:v>
                </c:pt>
                <c:pt idx="53852">
                  <c:v>137.23958333333334</c:v>
                </c:pt>
                <c:pt idx="53853">
                  <c:v>137.2421875</c:v>
                </c:pt>
                <c:pt idx="53854">
                  <c:v>137.24479166666666</c:v>
                </c:pt>
                <c:pt idx="53855">
                  <c:v>137.24739583333334</c:v>
                </c:pt>
                <c:pt idx="53856">
                  <c:v>137.25</c:v>
                </c:pt>
                <c:pt idx="53857">
                  <c:v>137.25260416666666</c:v>
                </c:pt>
                <c:pt idx="53858">
                  <c:v>137.25520833333334</c:v>
                </c:pt>
                <c:pt idx="53859">
                  <c:v>137.2578125</c:v>
                </c:pt>
                <c:pt idx="53860">
                  <c:v>137.26041666666666</c:v>
                </c:pt>
                <c:pt idx="53861">
                  <c:v>137.26302083333334</c:v>
                </c:pt>
                <c:pt idx="53862">
                  <c:v>137.265625</c:v>
                </c:pt>
                <c:pt idx="53863">
                  <c:v>137.26822916666666</c:v>
                </c:pt>
                <c:pt idx="53864">
                  <c:v>137.27083333333334</c:v>
                </c:pt>
                <c:pt idx="53865">
                  <c:v>137.2734375</c:v>
                </c:pt>
                <c:pt idx="53866">
                  <c:v>137.27604166666666</c:v>
                </c:pt>
                <c:pt idx="53867">
                  <c:v>137.27864583333334</c:v>
                </c:pt>
                <c:pt idx="53868">
                  <c:v>137.28125</c:v>
                </c:pt>
                <c:pt idx="53869">
                  <c:v>137.28385416666666</c:v>
                </c:pt>
                <c:pt idx="53870">
                  <c:v>137.28645833333334</c:v>
                </c:pt>
                <c:pt idx="53871">
                  <c:v>137.2890625</c:v>
                </c:pt>
                <c:pt idx="53872">
                  <c:v>137.29166666666666</c:v>
                </c:pt>
                <c:pt idx="53873">
                  <c:v>137.29427083333334</c:v>
                </c:pt>
                <c:pt idx="53874">
                  <c:v>137.296875</c:v>
                </c:pt>
                <c:pt idx="53875">
                  <c:v>137.29947916666666</c:v>
                </c:pt>
                <c:pt idx="53876">
                  <c:v>137.30208333333334</c:v>
                </c:pt>
                <c:pt idx="53877">
                  <c:v>137.3046875</c:v>
                </c:pt>
                <c:pt idx="53878">
                  <c:v>137.30729166666666</c:v>
                </c:pt>
                <c:pt idx="53879">
                  <c:v>137.30989583333334</c:v>
                </c:pt>
                <c:pt idx="53880">
                  <c:v>137.3125</c:v>
                </c:pt>
                <c:pt idx="53881">
                  <c:v>137.31510416666666</c:v>
                </c:pt>
                <c:pt idx="53882">
                  <c:v>137.31770833333334</c:v>
                </c:pt>
                <c:pt idx="53883">
                  <c:v>137.3203125</c:v>
                </c:pt>
                <c:pt idx="53884">
                  <c:v>137.32291666666666</c:v>
                </c:pt>
                <c:pt idx="53885">
                  <c:v>137.32552083333334</c:v>
                </c:pt>
                <c:pt idx="53886">
                  <c:v>137.328125</c:v>
                </c:pt>
                <c:pt idx="53887">
                  <c:v>137.33072916666666</c:v>
                </c:pt>
                <c:pt idx="53888">
                  <c:v>137.33333333333334</c:v>
                </c:pt>
                <c:pt idx="53889">
                  <c:v>137.3359375</c:v>
                </c:pt>
                <c:pt idx="53890">
                  <c:v>137.33854166666666</c:v>
                </c:pt>
                <c:pt idx="53891">
                  <c:v>137.34114583333334</c:v>
                </c:pt>
                <c:pt idx="53892">
                  <c:v>137.34375</c:v>
                </c:pt>
                <c:pt idx="53893">
                  <c:v>137.34635416666666</c:v>
                </c:pt>
                <c:pt idx="53894">
                  <c:v>137.34895833333334</c:v>
                </c:pt>
                <c:pt idx="53895">
                  <c:v>137.3515625</c:v>
                </c:pt>
                <c:pt idx="53896">
                  <c:v>137.35416666666666</c:v>
                </c:pt>
                <c:pt idx="53897">
                  <c:v>137.35677083333334</c:v>
                </c:pt>
                <c:pt idx="53898">
                  <c:v>137.359375</c:v>
                </c:pt>
                <c:pt idx="53899">
                  <c:v>137.36197916666666</c:v>
                </c:pt>
                <c:pt idx="53900">
                  <c:v>137.36458333333334</c:v>
                </c:pt>
                <c:pt idx="53901">
                  <c:v>137.3671875</c:v>
                </c:pt>
                <c:pt idx="53902">
                  <c:v>137.36979166666666</c:v>
                </c:pt>
                <c:pt idx="53903">
                  <c:v>137.37239583333334</c:v>
                </c:pt>
                <c:pt idx="53904">
                  <c:v>137.375</c:v>
                </c:pt>
                <c:pt idx="53905">
                  <c:v>137.37760416666666</c:v>
                </c:pt>
                <c:pt idx="53906">
                  <c:v>137.38020833333334</c:v>
                </c:pt>
                <c:pt idx="53907">
                  <c:v>137.3828125</c:v>
                </c:pt>
                <c:pt idx="53908">
                  <c:v>137.38541666666666</c:v>
                </c:pt>
                <c:pt idx="53909">
                  <c:v>137.38802083333334</c:v>
                </c:pt>
                <c:pt idx="53910">
                  <c:v>137.390625</c:v>
                </c:pt>
                <c:pt idx="53911">
                  <c:v>137.39322916666666</c:v>
                </c:pt>
                <c:pt idx="53912">
                  <c:v>137.39583333333334</c:v>
                </c:pt>
                <c:pt idx="53913">
                  <c:v>137.3984375</c:v>
                </c:pt>
                <c:pt idx="53914">
                  <c:v>137.40104166666666</c:v>
                </c:pt>
                <c:pt idx="53915">
                  <c:v>137.40364583333334</c:v>
                </c:pt>
                <c:pt idx="53916">
                  <c:v>137.40625</c:v>
                </c:pt>
                <c:pt idx="53917">
                  <c:v>137.40885416666666</c:v>
                </c:pt>
                <c:pt idx="53918">
                  <c:v>137.41145833333334</c:v>
                </c:pt>
                <c:pt idx="53919">
                  <c:v>137.4140625</c:v>
                </c:pt>
                <c:pt idx="53920">
                  <c:v>137.41666666666666</c:v>
                </c:pt>
                <c:pt idx="53921">
                  <c:v>137.41927083333334</c:v>
                </c:pt>
                <c:pt idx="53922">
                  <c:v>137.421875</c:v>
                </c:pt>
                <c:pt idx="53923">
                  <c:v>137.42447916666666</c:v>
                </c:pt>
                <c:pt idx="53924">
                  <c:v>137.42708333333334</c:v>
                </c:pt>
                <c:pt idx="53925">
                  <c:v>137.4296875</c:v>
                </c:pt>
                <c:pt idx="53926">
                  <c:v>137.43229166666666</c:v>
                </c:pt>
                <c:pt idx="53927">
                  <c:v>137.43489583333334</c:v>
                </c:pt>
                <c:pt idx="53928">
                  <c:v>137.4375</c:v>
                </c:pt>
                <c:pt idx="53929">
                  <c:v>137.44010416666666</c:v>
                </c:pt>
                <c:pt idx="53930">
                  <c:v>137.44270833333334</c:v>
                </c:pt>
                <c:pt idx="53931">
                  <c:v>137.4453125</c:v>
                </c:pt>
                <c:pt idx="53932">
                  <c:v>137.44791666666666</c:v>
                </c:pt>
                <c:pt idx="53933">
                  <c:v>137.45052083333334</c:v>
                </c:pt>
                <c:pt idx="53934">
                  <c:v>137.453125</c:v>
                </c:pt>
                <c:pt idx="53935">
                  <c:v>137.45572916666666</c:v>
                </c:pt>
                <c:pt idx="53936">
                  <c:v>137.45833333333334</c:v>
                </c:pt>
                <c:pt idx="53937">
                  <c:v>137.4609375</c:v>
                </c:pt>
                <c:pt idx="53938">
                  <c:v>137.46354166666666</c:v>
                </c:pt>
                <c:pt idx="53939">
                  <c:v>137.46614583333334</c:v>
                </c:pt>
                <c:pt idx="53940">
                  <c:v>137.46875</c:v>
                </c:pt>
                <c:pt idx="53941">
                  <c:v>137.47135416666666</c:v>
                </c:pt>
                <c:pt idx="53942">
                  <c:v>137.47395833333334</c:v>
                </c:pt>
                <c:pt idx="53943">
                  <c:v>137.4765625</c:v>
                </c:pt>
                <c:pt idx="53944">
                  <c:v>137.47916666666666</c:v>
                </c:pt>
                <c:pt idx="53945">
                  <c:v>137.48177083333334</c:v>
                </c:pt>
                <c:pt idx="53946">
                  <c:v>137.484375</c:v>
                </c:pt>
                <c:pt idx="53947">
                  <c:v>137.48697916666666</c:v>
                </c:pt>
                <c:pt idx="53948">
                  <c:v>137.48958333333334</c:v>
                </c:pt>
                <c:pt idx="53949">
                  <c:v>137.4921875</c:v>
                </c:pt>
                <c:pt idx="53950">
                  <c:v>137.49479166666666</c:v>
                </c:pt>
                <c:pt idx="53951">
                  <c:v>137.49739583333334</c:v>
                </c:pt>
                <c:pt idx="53952">
                  <c:v>137.5</c:v>
                </c:pt>
                <c:pt idx="53953">
                  <c:v>137.50260416666666</c:v>
                </c:pt>
                <c:pt idx="53954">
                  <c:v>137.50520833333334</c:v>
                </c:pt>
                <c:pt idx="53955">
                  <c:v>137.5078125</c:v>
                </c:pt>
                <c:pt idx="53956">
                  <c:v>137.51041666666666</c:v>
                </c:pt>
                <c:pt idx="53957">
                  <c:v>137.51302083333334</c:v>
                </c:pt>
                <c:pt idx="53958">
                  <c:v>137.515625</c:v>
                </c:pt>
                <c:pt idx="53959">
                  <c:v>137.51822916666666</c:v>
                </c:pt>
                <c:pt idx="53960">
                  <c:v>137.52083333333334</c:v>
                </c:pt>
                <c:pt idx="53961">
                  <c:v>137.5234375</c:v>
                </c:pt>
                <c:pt idx="53962">
                  <c:v>137.52604166666666</c:v>
                </c:pt>
                <c:pt idx="53963">
                  <c:v>137.52864583333334</c:v>
                </c:pt>
                <c:pt idx="53964">
                  <c:v>137.53125</c:v>
                </c:pt>
                <c:pt idx="53965">
                  <c:v>137.53385416666666</c:v>
                </c:pt>
                <c:pt idx="53966">
                  <c:v>137.53645833333334</c:v>
                </c:pt>
                <c:pt idx="53967">
                  <c:v>137.5390625</c:v>
                </c:pt>
                <c:pt idx="53968">
                  <c:v>137.54166666666666</c:v>
                </c:pt>
                <c:pt idx="53969">
                  <c:v>137.54427083333334</c:v>
                </c:pt>
                <c:pt idx="53970">
                  <c:v>137.546875</c:v>
                </c:pt>
                <c:pt idx="53971">
                  <c:v>137.54947916666666</c:v>
                </c:pt>
                <c:pt idx="53972">
                  <c:v>137.55208333333334</c:v>
                </c:pt>
                <c:pt idx="53973">
                  <c:v>137.5546875</c:v>
                </c:pt>
                <c:pt idx="53974">
                  <c:v>137.55729166666666</c:v>
                </c:pt>
                <c:pt idx="53975">
                  <c:v>137.55989583333334</c:v>
                </c:pt>
                <c:pt idx="53976">
                  <c:v>137.5625</c:v>
                </c:pt>
                <c:pt idx="53977">
                  <c:v>137.56510416666666</c:v>
                </c:pt>
                <c:pt idx="53978">
                  <c:v>137.56770833333334</c:v>
                </c:pt>
                <c:pt idx="53979">
                  <c:v>137.5703125</c:v>
                </c:pt>
                <c:pt idx="53980">
                  <c:v>137.57291666666666</c:v>
                </c:pt>
                <c:pt idx="53981">
                  <c:v>137.57552083333334</c:v>
                </c:pt>
                <c:pt idx="53982">
                  <c:v>137.578125</c:v>
                </c:pt>
                <c:pt idx="53983">
                  <c:v>137.58072916666666</c:v>
                </c:pt>
                <c:pt idx="53984">
                  <c:v>137.58333333333334</c:v>
                </c:pt>
                <c:pt idx="53985">
                  <c:v>137.5859375</c:v>
                </c:pt>
                <c:pt idx="53986">
                  <c:v>137.58854166666666</c:v>
                </c:pt>
                <c:pt idx="53987">
                  <c:v>137.59114583333334</c:v>
                </c:pt>
                <c:pt idx="53988">
                  <c:v>137.59375</c:v>
                </c:pt>
                <c:pt idx="53989">
                  <c:v>137.59635416666666</c:v>
                </c:pt>
                <c:pt idx="53990">
                  <c:v>137.59895833333334</c:v>
                </c:pt>
                <c:pt idx="53991">
                  <c:v>137.6015625</c:v>
                </c:pt>
                <c:pt idx="53992">
                  <c:v>137.60416666666666</c:v>
                </c:pt>
                <c:pt idx="53993">
                  <c:v>137.60677083333334</c:v>
                </c:pt>
                <c:pt idx="53994">
                  <c:v>137.609375</c:v>
                </c:pt>
                <c:pt idx="53995">
                  <c:v>137.61197916666666</c:v>
                </c:pt>
                <c:pt idx="53996">
                  <c:v>137.61458333333334</c:v>
                </c:pt>
                <c:pt idx="53997">
                  <c:v>137.6171875</c:v>
                </c:pt>
                <c:pt idx="53998">
                  <c:v>137.61979166666666</c:v>
                </c:pt>
                <c:pt idx="53999">
                  <c:v>137.62239583333334</c:v>
                </c:pt>
                <c:pt idx="54000">
                  <c:v>137.625</c:v>
                </c:pt>
                <c:pt idx="54001">
                  <c:v>137.62760416666666</c:v>
                </c:pt>
                <c:pt idx="54002">
                  <c:v>137.63020833333334</c:v>
                </c:pt>
                <c:pt idx="54003">
                  <c:v>137.6328125</c:v>
                </c:pt>
                <c:pt idx="54004">
                  <c:v>137.63541666666666</c:v>
                </c:pt>
                <c:pt idx="54005">
                  <c:v>137.63802083333334</c:v>
                </c:pt>
                <c:pt idx="54006">
                  <c:v>137.640625</c:v>
                </c:pt>
                <c:pt idx="54007">
                  <c:v>137.64322916666666</c:v>
                </c:pt>
                <c:pt idx="54008">
                  <c:v>137.64583333333334</c:v>
                </c:pt>
                <c:pt idx="54009">
                  <c:v>137.6484375</c:v>
                </c:pt>
                <c:pt idx="54010">
                  <c:v>137.65104166666666</c:v>
                </c:pt>
                <c:pt idx="54011">
                  <c:v>137.65364583333334</c:v>
                </c:pt>
                <c:pt idx="54012">
                  <c:v>137.65625</c:v>
                </c:pt>
                <c:pt idx="54013">
                  <c:v>137.65885416666666</c:v>
                </c:pt>
                <c:pt idx="54014">
                  <c:v>137.66145833333334</c:v>
                </c:pt>
                <c:pt idx="54015">
                  <c:v>137.6640625</c:v>
                </c:pt>
                <c:pt idx="54016">
                  <c:v>137.66666666666666</c:v>
                </c:pt>
                <c:pt idx="54017">
                  <c:v>137.66927083333334</c:v>
                </c:pt>
                <c:pt idx="54018">
                  <c:v>137.671875</c:v>
                </c:pt>
                <c:pt idx="54019">
                  <c:v>137.67447916666666</c:v>
                </c:pt>
                <c:pt idx="54020">
                  <c:v>137.67708333333334</c:v>
                </c:pt>
                <c:pt idx="54021">
                  <c:v>137.6796875</c:v>
                </c:pt>
                <c:pt idx="54022">
                  <c:v>137.68229166666666</c:v>
                </c:pt>
                <c:pt idx="54023">
                  <c:v>137.68489583333334</c:v>
                </c:pt>
                <c:pt idx="54024">
                  <c:v>137.6875</c:v>
                </c:pt>
                <c:pt idx="54025">
                  <c:v>137.69010416666666</c:v>
                </c:pt>
                <c:pt idx="54026">
                  <c:v>137.69270833333334</c:v>
                </c:pt>
                <c:pt idx="54027">
                  <c:v>137.6953125</c:v>
                </c:pt>
                <c:pt idx="54028">
                  <c:v>137.69791666666666</c:v>
                </c:pt>
                <c:pt idx="54029">
                  <c:v>137.70052083333334</c:v>
                </c:pt>
                <c:pt idx="54030">
                  <c:v>137.703125</c:v>
                </c:pt>
                <c:pt idx="54031">
                  <c:v>137.70572916666666</c:v>
                </c:pt>
                <c:pt idx="54032">
                  <c:v>137.70833333333334</c:v>
                </c:pt>
                <c:pt idx="54033">
                  <c:v>137.7109375</c:v>
                </c:pt>
                <c:pt idx="54034">
                  <c:v>137.71354166666666</c:v>
                </c:pt>
                <c:pt idx="54035">
                  <c:v>137.71614583333334</c:v>
                </c:pt>
                <c:pt idx="54036">
                  <c:v>137.71875</c:v>
                </c:pt>
                <c:pt idx="54037">
                  <c:v>137.72135416666666</c:v>
                </c:pt>
                <c:pt idx="54038">
                  <c:v>137.72395833333334</c:v>
                </c:pt>
                <c:pt idx="54039">
                  <c:v>137.7265625</c:v>
                </c:pt>
                <c:pt idx="54040">
                  <c:v>137.72916666666666</c:v>
                </c:pt>
                <c:pt idx="54041">
                  <c:v>137.73177083333334</c:v>
                </c:pt>
                <c:pt idx="54042">
                  <c:v>137.734375</c:v>
                </c:pt>
                <c:pt idx="54043">
                  <c:v>137.73697916666666</c:v>
                </c:pt>
                <c:pt idx="54044">
                  <c:v>137.73958333333334</c:v>
                </c:pt>
                <c:pt idx="54045">
                  <c:v>137.7421875</c:v>
                </c:pt>
                <c:pt idx="54046">
                  <c:v>137.74479166666666</c:v>
                </c:pt>
                <c:pt idx="54047">
                  <c:v>137.74739583333334</c:v>
                </c:pt>
                <c:pt idx="54048">
                  <c:v>137.75</c:v>
                </c:pt>
                <c:pt idx="54049">
                  <c:v>137.75260416666666</c:v>
                </c:pt>
                <c:pt idx="54050">
                  <c:v>137.75520833333334</c:v>
                </c:pt>
                <c:pt idx="54051">
                  <c:v>137.7578125</c:v>
                </c:pt>
                <c:pt idx="54052">
                  <c:v>137.76041666666666</c:v>
                </c:pt>
                <c:pt idx="54053">
                  <c:v>137.76302083333334</c:v>
                </c:pt>
                <c:pt idx="54054">
                  <c:v>137.765625</c:v>
                </c:pt>
                <c:pt idx="54055">
                  <c:v>137.76822916666666</c:v>
                </c:pt>
                <c:pt idx="54056">
                  <c:v>137.77083333333334</c:v>
                </c:pt>
                <c:pt idx="54057">
                  <c:v>137.7734375</c:v>
                </c:pt>
                <c:pt idx="54058">
                  <c:v>137.77604166666666</c:v>
                </c:pt>
                <c:pt idx="54059">
                  <c:v>137.77864583333334</c:v>
                </c:pt>
                <c:pt idx="54060">
                  <c:v>137.78125</c:v>
                </c:pt>
                <c:pt idx="54061">
                  <c:v>137.78385416666666</c:v>
                </c:pt>
                <c:pt idx="54062">
                  <c:v>137.78645833333334</c:v>
                </c:pt>
                <c:pt idx="54063">
                  <c:v>137.7890625</c:v>
                </c:pt>
                <c:pt idx="54064">
                  <c:v>137.79166666666666</c:v>
                </c:pt>
                <c:pt idx="54065">
                  <c:v>137.79427083333334</c:v>
                </c:pt>
                <c:pt idx="54066">
                  <c:v>137.796875</c:v>
                </c:pt>
                <c:pt idx="54067">
                  <c:v>137.79947916666666</c:v>
                </c:pt>
                <c:pt idx="54068">
                  <c:v>137.80208333333334</c:v>
                </c:pt>
                <c:pt idx="54069">
                  <c:v>137.8046875</c:v>
                </c:pt>
                <c:pt idx="54070">
                  <c:v>137.80729166666666</c:v>
                </c:pt>
                <c:pt idx="54071">
                  <c:v>137.80989583333334</c:v>
                </c:pt>
                <c:pt idx="54072">
                  <c:v>137.8125</c:v>
                </c:pt>
                <c:pt idx="54073">
                  <c:v>137.81510416666666</c:v>
                </c:pt>
                <c:pt idx="54074">
                  <c:v>137.81770833333334</c:v>
                </c:pt>
                <c:pt idx="54075">
                  <c:v>137.8203125</c:v>
                </c:pt>
                <c:pt idx="54076">
                  <c:v>137.82291666666666</c:v>
                </c:pt>
                <c:pt idx="54077">
                  <c:v>137.82552083333334</c:v>
                </c:pt>
                <c:pt idx="54078">
                  <c:v>137.828125</c:v>
                </c:pt>
                <c:pt idx="54079">
                  <c:v>137.83072916666666</c:v>
                </c:pt>
                <c:pt idx="54080">
                  <c:v>137.83333333333334</c:v>
                </c:pt>
                <c:pt idx="54081">
                  <c:v>137.8359375</c:v>
                </c:pt>
                <c:pt idx="54082">
                  <c:v>137.83854166666666</c:v>
                </c:pt>
                <c:pt idx="54083">
                  <c:v>137.84114583333334</c:v>
                </c:pt>
                <c:pt idx="54084">
                  <c:v>137.84375</c:v>
                </c:pt>
                <c:pt idx="54085">
                  <c:v>137.84635416666666</c:v>
                </c:pt>
                <c:pt idx="54086">
                  <c:v>137.84895833333334</c:v>
                </c:pt>
                <c:pt idx="54087">
                  <c:v>137.8515625</c:v>
                </c:pt>
                <c:pt idx="54088">
                  <c:v>137.85416666666666</c:v>
                </c:pt>
                <c:pt idx="54089">
                  <c:v>137.85677083333334</c:v>
                </c:pt>
                <c:pt idx="54090">
                  <c:v>137.859375</c:v>
                </c:pt>
                <c:pt idx="54091">
                  <c:v>137.86197916666666</c:v>
                </c:pt>
                <c:pt idx="54092">
                  <c:v>137.86458333333334</c:v>
                </c:pt>
                <c:pt idx="54093">
                  <c:v>137.8671875</c:v>
                </c:pt>
                <c:pt idx="54094">
                  <c:v>137.86979166666666</c:v>
                </c:pt>
                <c:pt idx="54095">
                  <c:v>137.87239583333334</c:v>
                </c:pt>
                <c:pt idx="54096">
                  <c:v>137.875</c:v>
                </c:pt>
                <c:pt idx="54097">
                  <c:v>137.87760416666666</c:v>
                </c:pt>
                <c:pt idx="54098">
                  <c:v>137.88020833333334</c:v>
                </c:pt>
                <c:pt idx="54099">
                  <c:v>137.8828125</c:v>
                </c:pt>
                <c:pt idx="54100">
                  <c:v>137.88541666666666</c:v>
                </c:pt>
                <c:pt idx="54101">
                  <c:v>137.88802083333334</c:v>
                </c:pt>
                <c:pt idx="54102">
                  <c:v>137.890625</c:v>
                </c:pt>
                <c:pt idx="54103">
                  <c:v>137.89322916666666</c:v>
                </c:pt>
                <c:pt idx="54104">
                  <c:v>137.89583333333334</c:v>
                </c:pt>
                <c:pt idx="54105">
                  <c:v>137.8984375</c:v>
                </c:pt>
                <c:pt idx="54106">
                  <c:v>137.90104166666666</c:v>
                </c:pt>
                <c:pt idx="54107">
                  <c:v>137.90364583333334</c:v>
                </c:pt>
                <c:pt idx="54108">
                  <c:v>137.90625</c:v>
                </c:pt>
                <c:pt idx="54109">
                  <c:v>137.90885416666666</c:v>
                </c:pt>
                <c:pt idx="54110">
                  <c:v>137.91145833333334</c:v>
                </c:pt>
                <c:pt idx="54111">
                  <c:v>137.9140625</c:v>
                </c:pt>
                <c:pt idx="54112">
                  <c:v>137.91666666666666</c:v>
                </c:pt>
                <c:pt idx="54113">
                  <c:v>137.91927083333334</c:v>
                </c:pt>
                <c:pt idx="54114">
                  <c:v>137.921875</c:v>
                </c:pt>
                <c:pt idx="54115">
                  <c:v>137.92447916666666</c:v>
                </c:pt>
                <c:pt idx="54116">
                  <c:v>137.92708333333334</c:v>
                </c:pt>
                <c:pt idx="54117">
                  <c:v>137.9296875</c:v>
                </c:pt>
                <c:pt idx="54118">
                  <c:v>137.93229166666666</c:v>
                </c:pt>
                <c:pt idx="54119">
                  <c:v>137.93489583333334</c:v>
                </c:pt>
                <c:pt idx="54120">
                  <c:v>137.9375</c:v>
                </c:pt>
                <c:pt idx="54121">
                  <c:v>137.94010416666666</c:v>
                </c:pt>
                <c:pt idx="54122">
                  <c:v>137.94270833333334</c:v>
                </c:pt>
                <c:pt idx="54123">
                  <c:v>137.9453125</c:v>
                </c:pt>
                <c:pt idx="54124">
                  <c:v>137.94791666666666</c:v>
                </c:pt>
                <c:pt idx="54125">
                  <c:v>137.95052083333334</c:v>
                </c:pt>
                <c:pt idx="54126">
                  <c:v>137.953125</c:v>
                </c:pt>
                <c:pt idx="54127">
                  <c:v>137.95572916666666</c:v>
                </c:pt>
                <c:pt idx="54128">
                  <c:v>137.95833333333334</c:v>
                </c:pt>
                <c:pt idx="54129">
                  <c:v>137.9609375</c:v>
                </c:pt>
                <c:pt idx="54130">
                  <c:v>137.96354166666666</c:v>
                </c:pt>
                <c:pt idx="54131">
                  <c:v>137.96614583333334</c:v>
                </c:pt>
                <c:pt idx="54132">
                  <c:v>137.96875</c:v>
                </c:pt>
                <c:pt idx="54133">
                  <c:v>137.97135416666666</c:v>
                </c:pt>
                <c:pt idx="54134">
                  <c:v>137.97395833333334</c:v>
                </c:pt>
                <c:pt idx="54135">
                  <c:v>137.9765625</c:v>
                </c:pt>
                <c:pt idx="54136">
                  <c:v>137.97916666666666</c:v>
                </c:pt>
                <c:pt idx="54137">
                  <c:v>137.98177083333334</c:v>
                </c:pt>
                <c:pt idx="54138">
                  <c:v>137.984375</c:v>
                </c:pt>
                <c:pt idx="54139">
                  <c:v>137.98697916666666</c:v>
                </c:pt>
                <c:pt idx="54140">
                  <c:v>137.98958333333334</c:v>
                </c:pt>
                <c:pt idx="54141">
                  <c:v>137.9921875</c:v>
                </c:pt>
                <c:pt idx="54142">
                  <c:v>137.99479166666666</c:v>
                </c:pt>
                <c:pt idx="54143">
                  <c:v>137.99739583333334</c:v>
                </c:pt>
                <c:pt idx="54144">
                  <c:v>138</c:v>
                </c:pt>
                <c:pt idx="54145">
                  <c:v>138.00260416666666</c:v>
                </c:pt>
                <c:pt idx="54146">
                  <c:v>138.00520833333334</c:v>
                </c:pt>
                <c:pt idx="54147">
                  <c:v>138.0078125</c:v>
                </c:pt>
                <c:pt idx="54148">
                  <c:v>138.01041666666666</c:v>
                </c:pt>
                <c:pt idx="54149">
                  <c:v>138.01302083333334</c:v>
                </c:pt>
                <c:pt idx="54150">
                  <c:v>138.015625</c:v>
                </c:pt>
                <c:pt idx="54151">
                  <c:v>138.01822916666666</c:v>
                </c:pt>
                <c:pt idx="54152">
                  <c:v>138.02083333333334</c:v>
                </c:pt>
                <c:pt idx="54153">
                  <c:v>138.0234375</c:v>
                </c:pt>
                <c:pt idx="54154">
                  <c:v>138.02604166666666</c:v>
                </c:pt>
                <c:pt idx="54155">
                  <c:v>138.02864583333334</c:v>
                </c:pt>
                <c:pt idx="54156">
                  <c:v>138.03125</c:v>
                </c:pt>
                <c:pt idx="54157">
                  <c:v>138.03385416666666</c:v>
                </c:pt>
                <c:pt idx="54158">
                  <c:v>138.03645833333334</c:v>
                </c:pt>
                <c:pt idx="54159">
                  <c:v>138.0390625</c:v>
                </c:pt>
                <c:pt idx="54160">
                  <c:v>138.04166666666666</c:v>
                </c:pt>
                <c:pt idx="54161">
                  <c:v>138.04427083333334</c:v>
                </c:pt>
                <c:pt idx="54162">
                  <c:v>138.046875</c:v>
                </c:pt>
                <c:pt idx="54163">
                  <c:v>138.04947916666666</c:v>
                </c:pt>
                <c:pt idx="54164">
                  <c:v>138.05208333333334</c:v>
                </c:pt>
                <c:pt idx="54165">
                  <c:v>138.0546875</c:v>
                </c:pt>
                <c:pt idx="54166">
                  <c:v>138.05729166666666</c:v>
                </c:pt>
                <c:pt idx="54167">
                  <c:v>138.05989583333334</c:v>
                </c:pt>
                <c:pt idx="54168">
                  <c:v>138.0625</c:v>
                </c:pt>
                <c:pt idx="54169">
                  <c:v>138.06510416666666</c:v>
                </c:pt>
                <c:pt idx="54170">
                  <c:v>138.06770833333334</c:v>
                </c:pt>
                <c:pt idx="54171">
                  <c:v>138.0703125</c:v>
                </c:pt>
                <c:pt idx="54172">
                  <c:v>138.07291666666666</c:v>
                </c:pt>
                <c:pt idx="54173">
                  <c:v>138.07552083333334</c:v>
                </c:pt>
                <c:pt idx="54174">
                  <c:v>138.078125</c:v>
                </c:pt>
                <c:pt idx="54175">
                  <c:v>138.08072916666666</c:v>
                </c:pt>
                <c:pt idx="54176">
                  <c:v>138.08333333333334</c:v>
                </c:pt>
                <c:pt idx="54177">
                  <c:v>138.0859375</c:v>
                </c:pt>
                <c:pt idx="54178">
                  <c:v>138.08854166666666</c:v>
                </c:pt>
                <c:pt idx="54179">
                  <c:v>138.09114583333334</c:v>
                </c:pt>
                <c:pt idx="54180">
                  <c:v>138.09375</c:v>
                </c:pt>
                <c:pt idx="54181">
                  <c:v>138.09635416666666</c:v>
                </c:pt>
                <c:pt idx="54182">
                  <c:v>138.09895833333334</c:v>
                </c:pt>
                <c:pt idx="54183">
                  <c:v>138.1015625</c:v>
                </c:pt>
                <c:pt idx="54184">
                  <c:v>138.10416666666666</c:v>
                </c:pt>
                <c:pt idx="54185">
                  <c:v>138.10677083333334</c:v>
                </c:pt>
                <c:pt idx="54186">
                  <c:v>138.109375</c:v>
                </c:pt>
                <c:pt idx="54187">
                  <c:v>138.11197916666666</c:v>
                </c:pt>
                <c:pt idx="54188">
                  <c:v>138.11458333333334</c:v>
                </c:pt>
                <c:pt idx="54189">
                  <c:v>138.1171875</c:v>
                </c:pt>
                <c:pt idx="54190">
                  <c:v>138.11979166666666</c:v>
                </c:pt>
                <c:pt idx="54191">
                  <c:v>138.12239583333334</c:v>
                </c:pt>
                <c:pt idx="54192">
                  <c:v>138.125</c:v>
                </c:pt>
                <c:pt idx="54193">
                  <c:v>138.12760416666666</c:v>
                </c:pt>
                <c:pt idx="54194">
                  <c:v>138.13020833333334</c:v>
                </c:pt>
                <c:pt idx="54195">
                  <c:v>138.1328125</c:v>
                </c:pt>
                <c:pt idx="54196">
                  <c:v>138.13541666666666</c:v>
                </c:pt>
                <c:pt idx="54197">
                  <c:v>138.13802083333334</c:v>
                </c:pt>
                <c:pt idx="54198">
                  <c:v>138.140625</c:v>
                </c:pt>
                <c:pt idx="54199">
                  <c:v>138.14322916666666</c:v>
                </c:pt>
                <c:pt idx="54200">
                  <c:v>138.14583333333334</c:v>
                </c:pt>
                <c:pt idx="54201">
                  <c:v>138.1484375</c:v>
                </c:pt>
                <c:pt idx="54202">
                  <c:v>138.15104166666666</c:v>
                </c:pt>
                <c:pt idx="54203">
                  <c:v>138.15364583333334</c:v>
                </c:pt>
                <c:pt idx="54204">
                  <c:v>138.15625</c:v>
                </c:pt>
                <c:pt idx="54205">
                  <c:v>138.15885416666666</c:v>
                </c:pt>
                <c:pt idx="54206">
                  <c:v>138.16145833333334</c:v>
                </c:pt>
                <c:pt idx="54207">
                  <c:v>138.1640625</c:v>
                </c:pt>
                <c:pt idx="54208">
                  <c:v>138.16666666666666</c:v>
                </c:pt>
                <c:pt idx="54209">
                  <c:v>138.16927083333334</c:v>
                </c:pt>
                <c:pt idx="54210">
                  <c:v>138.171875</c:v>
                </c:pt>
                <c:pt idx="54211">
                  <c:v>138.17447916666666</c:v>
                </c:pt>
                <c:pt idx="54212">
                  <c:v>138.17708333333334</c:v>
                </c:pt>
                <c:pt idx="54213">
                  <c:v>138.1796875</c:v>
                </c:pt>
                <c:pt idx="54214">
                  <c:v>138.18229166666666</c:v>
                </c:pt>
                <c:pt idx="54215">
                  <c:v>138.18489583333334</c:v>
                </c:pt>
                <c:pt idx="54216">
                  <c:v>138.1875</c:v>
                </c:pt>
                <c:pt idx="54217">
                  <c:v>138.19010416666666</c:v>
                </c:pt>
                <c:pt idx="54218">
                  <c:v>138.19270833333334</c:v>
                </c:pt>
                <c:pt idx="54219">
                  <c:v>138.1953125</c:v>
                </c:pt>
                <c:pt idx="54220">
                  <c:v>138.19791666666666</c:v>
                </c:pt>
                <c:pt idx="54221">
                  <c:v>138.20052083333334</c:v>
                </c:pt>
                <c:pt idx="54222">
                  <c:v>138.203125</c:v>
                </c:pt>
                <c:pt idx="54223">
                  <c:v>138.20572916666666</c:v>
                </c:pt>
                <c:pt idx="54224">
                  <c:v>138.20833333333334</c:v>
                </c:pt>
                <c:pt idx="54225">
                  <c:v>138.2109375</c:v>
                </c:pt>
                <c:pt idx="54226">
                  <c:v>138.21354166666666</c:v>
                </c:pt>
                <c:pt idx="54227">
                  <c:v>138.21614583333334</c:v>
                </c:pt>
                <c:pt idx="54228">
                  <c:v>138.21875</c:v>
                </c:pt>
                <c:pt idx="54229">
                  <c:v>138.22135416666666</c:v>
                </c:pt>
                <c:pt idx="54230">
                  <c:v>138.22395833333334</c:v>
                </c:pt>
                <c:pt idx="54231">
                  <c:v>138.2265625</c:v>
                </c:pt>
                <c:pt idx="54232">
                  <c:v>138.22916666666666</c:v>
                </c:pt>
                <c:pt idx="54233">
                  <c:v>138.23177083333334</c:v>
                </c:pt>
                <c:pt idx="54234">
                  <c:v>138.234375</c:v>
                </c:pt>
                <c:pt idx="54235">
                  <c:v>138.23697916666666</c:v>
                </c:pt>
                <c:pt idx="54236">
                  <c:v>138.23958333333334</c:v>
                </c:pt>
                <c:pt idx="54237">
                  <c:v>138.2421875</c:v>
                </c:pt>
                <c:pt idx="54238">
                  <c:v>138.24479166666666</c:v>
                </c:pt>
                <c:pt idx="54239">
                  <c:v>138.24739583333334</c:v>
                </c:pt>
                <c:pt idx="54240">
                  <c:v>138.25</c:v>
                </c:pt>
                <c:pt idx="54241">
                  <c:v>138.25260416666666</c:v>
                </c:pt>
                <c:pt idx="54242">
                  <c:v>138.25520833333334</c:v>
                </c:pt>
                <c:pt idx="54243">
                  <c:v>138.2578125</c:v>
                </c:pt>
                <c:pt idx="54244">
                  <c:v>138.26041666666666</c:v>
                </c:pt>
                <c:pt idx="54245">
                  <c:v>138.26302083333334</c:v>
                </c:pt>
                <c:pt idx="54246">
                  <c:v>138.265625</c:v>
                </c:pt>
                <c:pt idx="54247">
                  <c:v>138.26822916666666</c:v>
                </c:pt>
                <c:pt idx="54248">
                  <c:v>138.27083333333334</c:v>
                </c:pt>
                <c:pt idx="54249">
                  <c:v>138.2734375</c:v>
                </c:pt>
                <c:pt idx="54250">
                  <c:v>138.27604166666666</c:v>
                </c:pt>
                <c:pt idx="54251">
                  <c:v>138.27864583333334</c:v>
                </c:pt>
                <c:pt idx="54252">
                  <c:v>138.28125</c:v>
                </c:pt>
                <c:pt idx="54253">
                  <c:v>138.28385416666666</c:v>
                </c:pt>
                <c:pt idx="54254">
                  <c:v>138.28645833333334</c:v>
                </c:pt>
                <c:pt idx="54255">
                  <c:v>138.2890625</c:v>
                </c:pt>
                <c:pt idx="54256">
                  <c:v>138.29166666666666</c:v>
                </c:pt>
                <c:pt idx="54257">
                  <c:v>138.29427083333334</c:v>
                </c:pt>
                <c:pt idx="54258">
                  <c:v>138.296875</c:v>
                </c:pt>
                <c:pt idx="54259">
                  <c:v>138.29947916666666</c:v>
                </c:pt>
                <c:pt idx="54260">
                  <c:v>138.30208333333334</c:v>
                </c:pt>
                <c:pt idx="54261">
                  <c:v>138.3046875</c:v>
                </c:pt>
                <c:pt idx="54262">
                  <c:v>138.30729166666666</c:v>
                </c:pt>
                <c:pt idx="54263">
                  <c:v>138.30989583333334</c:v>
                </c:pt>
                <c:pt idx="54264">
                  <c:v>138.3125</c:v>
                </c:pt>
                <c:pt idx="54265">
                  <c:v>138.31510416666666</c:v>
                </c:pt>
                <c:pt idx="54266">
                  <c:v>138.31770833333334</c:v>
                </c:pt>
                <c:pt idx="54267">
                  <c:v>138.3203125</c:v>
                </c:pt>
                <c:pt idx="54268">
                  <c:v>138.32291666666666</c:v>
                </c:pt>
                <c:pt idx="54269">
                  <c:v>138.32552083333334</c:v>
                </c:pt>
                <c:pt idx="54270">
                  <c:v>138.328125</c:v>
                </c:pt>
                <c:pt idx="54271">
                  <c:v>138.33072916666666</c:v>
                </c:pt>
                <c:pt idx="54272">
                  <c:v>138.33333333333334</c:v>
                </c:pt>
                <c:pt idx="54273">
                  <c:v>138.3359375</c:v>
                </c:pt>
                <c:pt idx="54274">
                  <c:v>138.33854166666666</c:v>
                </c:pt>
                <c:pt idx="54275">
                  <c:v>138.34114583333334</c:v>
                </c:pt>
                <c:pt idx="54276">
                  <c:v>138.34375</c:v>
                </c:pt>
                <c:pt idx="54277">
                  <c:v>138.34635416666666</c:v>
                </c:pt>
                <c:pt idx="54278">
                  <c:v>138.34895833333334</c:v>
                </c:pt>
                <c:pt idx="54279">
                  <c:v>138.3515625</c:v>
                </c:pt>
                <c:pt idx="54280">
                  <c:v>138.35416666666666</c:v>
                </c:pt>
                <c:pt idx="54281">
                  <c:v>138.35677083333334</c:v>
                </c:pt>
                <c:pt idx="54282">
                  <c:v>138.359375</c:v>
                </c:pt>
                <c:pt idx="54283">
                  <c:v>138.36197916666666</c:v>
                </c:pt>
                <c:pt idx="54284">
                  <c:v>138.36458333333334</c:v>
                </c:pt>
                <c:pt idx="54285">
                  <c:v>138.3671875</c:v>
                </c:pt>
                <c:pt idx="54286">
                  <c:v>138.36979166666666</c:v>
                </c:pt>
                <c:pt idx="54287">
                  <c:v>138.37239583333334</c:v>
                </c:pt>
                <c:pt idx="54288">
                  <c:v>138.375</c:v>
                </c:pt>
                <c:pt idx="54289">
                  <c:v>138.37760416666666</c:v>
                </c:pt>
                <c:pt idx="54290">
                  <c:v>138.38020833333334</c:v>
                </c:pt>
                <c:pt idx="54291">
                  <c:v>138.3828125</c:v>
                </c:pt>
                <c:pt idx="54292">
                  <c:v>138.38541666666666</c:v>
                </c:pt>
                <c:pt idx="54293">
                  <c:v>138.38802083333334</c:v>
                </c:pt>
                <c:pt idx="54294">
                  <c:v>138.390625</c:v>
                </c:pt>
                <c:pt idx="54295">
                  <c:v>138.39322916666666</c:v>
                </c:pt>
                <c:pt idx="54296">
                  <c:v>138.39583333333334</c:v>
                </c:pt>
                <c:pt idx="54297">
                  <c:v>138.3984375</c:v>
                </c:pt>
                <c:pt idx="54298">
                  <c:v>138.40104166666666</c:v>
                </c:pt>
                <c:pt idx="54299">
                  <c:v>138.40364583333334</c:v>
                </c:pt>
                <c:pt idx="54300">
                  <c:v>138.40625</c:v>
                </c:pt>
                <c:pt idx="54301">
                  <c:v>138.40885416666666</c:v>
                </c:pt>
                <c:pt idx="54302">
                  <c:v>138.41145833333334</c:v>
                </c:pt>
                <c:pt idx="54303">
                  <c:v>138.4140625</c:v>
                </c:pt>
                <c:pt idx="54304">
                  <c:v>138.41666666666666</c:v>
                </c:pt>
                <c:pt idx="54305">
                  <c:v>138.41927083333334</c:v>
                </c:pt>
                <c:pt idx="54306">
                  <c:v>138.421875</c:v>
                </c:pt>
                <c:pt idx="54307">
                  <c:v>138.42447916666666</c:v>
                </c:pt>
                <c:pt idx="54308">
                  <c:v>138.42708333333334</c:v>
                </c:pt>
                <c:pt idx="54309">
                  <c:v>138.4296875</c:v>
                </c:pt>
                <c:pt idx="54310">
                  <c:v>138.43229166666666</c:v>
                </c:pt>
                <c:pt idx="54311">
                  <c:v>138.43489583333334</c:v>
                </c:pt>
                <c:pt idx="54312">
                  <c:v>138.4375</c:v>
                </c:pt>
                <c:pt idx="54313">
                  <c:v>138.44010416666666</c:v>
                </c:pt>
                <c:pt idx="54314">
                  <c:v>138.44270833333334</c:v>
                </c:pt>
                <c:pt idx="54315">
                  <c:v>138.4453125</c:v>
                </c:pt>
                <c:pt idx="54316">
                  <c:v>138.44791666666666</c:v>
                </c:pt>
                <c:pt idx="54317">
                  <c:v>138.45052083333334</c:v>
                </c:pt>
                <c:pt idx="54318">
                  <c:v>138.453125</c:v>
                </c:pt>
                <c:pt idx="54319">
                  <c:v>138.45572916666666</c:v>
                </c:pt>
                <c:pt idx="54320">
                  <c:v>138.45833333333334</c:v>
                </c:pt>
                <c:pt idx="54321">
                  <c:v>138.4609375</c:v>
                </c:pt>
                <c:pt idx="54322">
                  <c:v>138.46354166666666</c:v>
                </c:pt>
                <c:pt idx="54323">
                  <c:v>138.46614583333334</c:v>
                </c:pt>
                <c:pt idx="54324">
                  <c:v>138.46875</c:v>
                </c:pt>
                <c:pt idx="54325">
                  <c:v>138.47135416666666</c:v>
                </c:pt>
                <c:pt idx="54326">
                  <c:v>138.47395833333334</c:v>
                </c:pt>
                <c:pt idx="54327">
                  <c:v>138.4765625</c:v>
                </c:pt>
                <c:pt idx="54328">
                  <c:v>138.47916666666666</c:v>
                </c:pt>
                <c:pt idx="54329">
                  <c:v>138.48177083333334</c:v>
                </c:pt>
                <c:pt idx="54330">
                  <c:v>138.484375</c:v>
                </c:pt>
                <c:pt idx="54331">
                  <c:v>138.48697916666666</c:v>
                </c:pt>
                <c:pt idx="54332">
                  <c:v>138.48958333333334</c:v>
                </c:pt>
                <c:pt idx="54333">
                  <c:v>138.4921875</c:v>
                </c:pt>
                <c:pt idx="54334">
                  <c:v>138.49479166666666</c:v>
                </c:pt>
                <c:pt idx="54335">
                  <c:v>138.49739583333334</c:v>
                </c:pt>
                <c:pt idx="54336">
                  <c:v>138.5</c:v>
                </c:pt>
                <c:pt idx="54337">
                  <c:v>138.50260416666666</c:v>
                </c:pt>
                <c:pt idx="54338">
                  <c:v>138.50520833333334</c:v>
                </c:pt>
                <c:pt idx="54339">
                  <c:v>138.5078125</c:v>
                </c:pt>
                <c:pt idx="54340">
                  <c:v>138.51041666666666</c:v>
                </c:pt>
                <c:pt idx="54341">
                  <c:v>138.51302083333334</c:v>
                </c:pt>
                <c:pt idx="54342">
                  <c:v>138.515625</c:v>
                </c:pt>
                <c:pt idx="54343">
                  <c:v>138.51822916666666</c:v>
                </c:pt>
                <c:pt idx="54344">
                  <c:v>138.52083333333334</c:v>
                </c:pt>
                <c:pt idx="54345">
                  <c:v>138.5234375</c:v>
                </c:pt>
                <c:pt idx="54346">
                  <c:v>138.52604166666666</c:v>
                </c:pt>
                <c:pt idx="54347">
                  <c:v>138.52864583333334</c:v>
                </c:pt>
                <c:pt idx="54348">
                  <c:v>138.53125</c:v>
                </c:pt>
                <c:pt idx="54349">
                  <c:v>138.53385416666666</c:v>
                </c:pt>
                <c:pt idx="54350">
                  <c:v>138.53645833333334</c:v>
                </c:pt>
                <c:pt idx="54351">
                  <c:v>138.5390625</c:v>
                </c:pt>
                <c:pt idx="54352">
                  <c:v>138.54166666666666</c:v>
                </c:pt>
                <c:pt idx="54353">
                  <c:v>138.54427083333334</c:v>
                </c:pt>
                <c:pt idx="54354">
                  <c:v>138.546875</c:v>
                </c:pt>
                <c:pt idx="54355">
                  <c:v>138.54947916666666</c:v>
                </c:pt>
                <c:pt idx="54356">
                  <c:v>138.55208333333334</c:v>
                </c:pt>
                <c:pt idx="54357">
                  <c:v>138.5546875</c:v>
                </c:pt>
                <c:pt idx="54358">
                  <c:v>138.55729166666666</c:v>
                </c:pt>
                <c:pt idx="54359">
                  <c:v>138.55989583333334</c:v>
                </c:pt>
                <c:pt idx="54360">
                  <c:v>138.5625</c:v>
                </c:pt>
                <c:pt idx="54361">
                  <c:v>138.56510416666666</c:v>
                </c:pt>
                <c:pt idx="54362">
                  <c:v>138.56770833333334</c:v>
                </c:pt>
                <c:pt idx="54363">
                  <c:v>138.5703125</c:v>
                </c:pt>
                <c:pt idx="54364">
                  <c:v>138.57291666666666</c:v>
                </c:pt>
                <c:pt idx="54365">
                  <c:v>138.57552083333334</c:v>
                </c:pt>
                <c:pt idx="54366">
                  <c:v>138.578125</c:v>
                </c:pt>
                <c:pt idx="54367">
                  <c:v>138.58072916666666</c:v>
                </c:pt>
                <c:pt idx="54368">
                  <c:v>138.58333333333334</c:v>
                </c:pt>
                <c:pt idx="54369">
                  <c:v>138.5859375</c:v>
                </c:pt>
                <c:pt idx="54370">
                  <c:v>138.58854166666666</c:v>
                </c:pt>
                <c:pt idx="54371">
                  <c:v>138.59114583333334</c:v>
                </c:pt>
                <c:pt idx="54372">
                  <c:v>138.59375</c:v>
                </c:pt>
                <c:pt idx="54373">
                  <c:v>138.59635416666666</c:v>
                </c:pt>
                <c:pt idx="54374">
                  <c:v>138.59895833333334</c:v>
                </c:pt>
                <c:pt idx="54375">
                  <c:v>138.6015625</c:v>
                </c:pt>
                <c:pt idx="54376">
                  <c:v>138.60416666666666</c:v>
                </c:pt>
                <c:pt idx="54377">
                  <c:v>138.60677083333334</c:v>
                </c:pt>
                <c:pt idx="54378">
                  <c:v>138.609375</c:v>
                </c:pt>
                <c:pt idx="54379">
                  <c:v>138.61197916666666</c:v>
                </c:pt>
                <c:pt idx="54380">
                  <c:v>138.61458333333334</c:v>
                </c:pt>
                <c:pt idx="54381">
                  <c:v>138.6171875</c:v>
                </c:pt>
                <c:pt idx="54382">
                  <c:v>138.61979166666666</c:v>
                </c:pt>
                <c:pt idx="54383">
                  <c:v>138.62239583333334</c:v>
                </c:pt>
                <c:pt idx="54384">
                  <c:v>138.625</c:v>
                </c:pt>
                <c:pt idx="54385">
                  <c:v>138.62760416666666</c:v>
                </c:pt>
                <c:pt idx="54386">
                  <c:v>138.63020833333334</c:v>
                </c:pt>
                <c:pt idx="54387">
                  <c:v>138.6328125</c:v>
                </c:pt>
                <c:pt idx="54388">
                  <c:v>138.63541666666666</c:v>
                </c:pt>
                <c:pt idx="54389">
                  <c:v>138.63802083333334</c:v>
                </c:pt>
                <c:pt idx="54390">
                  <c:v>138.640625</c:v>
                </c:pt>
                <c:pt idx="54391">
                  <c:v>138.64322916666666</c:v>
                </c:pt>
                <c:pt idx="54392">
                  <c:v>138.64583333333334</c:v>
                </c:pt>
                <c:pt idx="54393">
                  <c:v>138.6484375</c:v>
                </c:pt>
                <c:pt idx="54394">
                  <c:v>138.65104166666666</c:v>
                </c:pt>
                <c:pt idx="54395">
                  <c:v>138.65364583333334</c:v>
                </c:pt>
                <c:pt idx="54396">
                  <c:v>138.65625</c:v>
                </c:pt>
                <c:pt idx="54397">
                  <c:v>138.65885416666666</c:v>
                </c:pt>
                <c:pt idx="54398">
                  <c:v>138.66145833333334</c:v>
                </c:pt>
                <c:pt idx="54399">
                  <c:v>138.6640625</c:v>
                </c:pt>
                <c:pt idx="54400">
                  <c:v>138.66666666666666</c:v>
                </c:pt>
                <c:pt idx="54401">
                  <c:v>138.66927083333334</c:v>
                </c:pt>
                <c:pt idx="54402">
                  <c:v>138.671875</c:v>
                </c:pt>
                <c:pt idx="54403">
                  <c:v>138.67447916666666</c:v>
                </c:pt>
                <c:pt idx="54404">
                  <c:v>138.67708333333334</c:v>
                </c:pt>
                <c:pt idx="54405">
                  <c:v>138.6796875</c:v>
                </c:pt>
                <c:pt idx="54406">
                  <c:v>138.68229166666666</c:v>
                </c:pt>
                <c:pt idx="54407">
                  <c:v>138.68489583333334</c:v>
                </c:pt>
                <c:pt idx="54408">
                  <c:v>138.6875</c:v>
                </c:pt>
                <c:pt idx="54409">
                  <c:v>138.69010416666666</c:v>
                </c:pt>
                <c:pt idx="54410">
                  <c:v>138.69270833333334</c:v>
                </c:pt>
                <c:pt idx="54411">
                  <c:v>138.6953125</c:v>
                </c:pt>
                <c:pt idx="54412">
                  <c:v>138.69791666666666</c:v>
                </c:pt>
                <c:pt idx="54413">
                  <c:v>138.70052083333334</c:v>
                </c:pt>
                <c:pt idx="54414">
                  <c:v>138.703125</c:v>
                </c:pt>
                <c:pt idx="54415">
                  <c:v>138.70572916666666</c:v>
                </c:pt>
                <c:pt idx="54416">
                  <c:v>138.70833333333334</c:v>
                </c:pt>
                <c:pt idx="54417">
                  <c:v>138.7109375</c:v>
                </c:pt>
                <c:pt idx="54418">
                  <c:v>138.71354166666666</c:v>
                </c:pt>
                <c:pt idx="54419">
                  <c:v>138.71614583333334</c:v>
                </c:pt>
                <c:pt idx="54420">
                  <c:v>138.71875</c:v>
                </c:pt>
                <c:pt idx="54421">
                  <c:v>138.72135416666666</c:v>
                </c:pt>
                <c:pt idx="54422">
                  <c:v>138.72395833333334</c:v>
                </c:pt>
                <c:pt idx="54423">
                  <c:v>138.7265625</c:v>
                </c:pt>
                <c:pt idx="54424">
                  <c:v>138.72916666666666</c:v>
                </c:pt>
                <c:pt idx="54425">
                  <c:v>138.73177083333334</c:v>
                </c:pt>
                <c:pt idx="54426">
                  <c:v>138.734375</c:v>
                </c:pt>
                <c:pt idx="54427">
                  <c:v>138.73697916666666</c:v>
                </c:pt>
                <c:pt idx="54428">
                  <c:v>138.73958333333334</c:v>
                </c:pt>
                <c:pt idx="54429">
                  <c:v>138.7421875</c:v>
                </c:pt>
                <c:pt idx="54430">
                  <c:v>138.74479166666666</c:v>
                </c:pt>
                <c:pt idx="54431">
                  <c:v>138.74739583333334</c:v>
                </c:pt>
                <c:pt idx="54432">
                  <c:v>138.75</c:v>
                </c:pt>
                <c:pt idx="54433">
                  <c:v>138.75260416666666</c:v>
                </c:pt>
                <c:pt idx="54434">
                  <c:v>138.75520833333334</c:v>
                </c:pt>
                <c:pt idx="54435">
                  <c:v>138.7578125</c:v>
                </c:pt>
                <c:pt idx="54436">
                  <c:v>138.76041666666666</c:v>
                </c:pt>
                <c:pt idx="54437">
                  <c:v>138.76302083333334</c:v>
                </c:pt>
                <c:pt idx="54438">
                  <c:v>138.765625</c:v>
                </c:pt>
                <c:pt idx="54439">
                  <c:v>138.76822916666666</c:v>
                </c:pt>
                <c:pt idx="54440">
                  <c:v>138.77083333333334</c:v>
                </c:pt>
                <c:pt idx="54441">
                  <c:v>138.7734375</c:v>
                </c:pt>
                <c:pt idx="54442">
                  <c:v>138.77604166666666</c:v>
                </c:pt>
                <c:pt idx="54443">
                  <c:v>138.77864583333334</c:v>
                </c:pt>
                <c:pt idx="54444">
                  <c:v>138.78125</c:v>
                </c:pt>
                <c:pt idx="54445">
                  <c:v>138.78385416666666</c:v>
                </c:pt>
                <c:pt idx="54446">
                  <c:v>138.78645833333334</c:v>
                </c:pt>
                <c:pt idx="54447">
                  <c:v>138.7890625</c:v>
                </c:pt>
                <c:pt idx="54448">
                  <c:v>138.79166666666666</c:v>
                </c:pt>
                <c:pt idx="54449">
                  <c:v>138.79427083333334</c:v>
                </c:pt>
                <c:pt idx="54450">
                  <c:v>138.796875</c:v>
                </c:pt>
                <c:pt idx="54451">
                  <c:v>138.79947916666666</c:v>
                </c:pt>
                <c:pt idx="54452">
                  <c:v>138.80208333333334</c:v>
                </c:pt>
                <c:pt idx="54453">
                  <c:v>138.8046875</c:v>
                </c:pt>
                <c:pt idx="54454">
                  <c:v>138.80729166666666</c:v>
                </c:pt>
                <c:pt idx="54455">
                  <c:v>138.80989583333334</c:v>
                </c:pt>
                <c:pt idx="54456">
                  <c:v>138.8125</c:v>
                </c:pt>
                <c:pt idx="54457">
                  <c:v>138.81510416666666</c:v>
                </c:pt>
                <c:pt idx="54458">
                  <c:v>138.81770833333334</c:v>
                </c:pt>
                <c:pt idx="54459">
                  <c:v>138.8203125</c:v>
                </c:pt>
                <c:pt idx="54460">
                  <c:v>138.82291666666666</c:v>
                </c:pt>
                <c:pt idx="54461">
                  <c:v>138.82552083333334</c:v>
                </c:pt>
                <c:pt idx="54462">
                  <c:v>138.828125</c:v>
                </c:pt>
                <c:pt idx="54463">
                  <c:v>138.83072916666666</c:v>
                </c:pt>
                <c:pt idx="54464">
                  <c:v>138.83333333333334</c:v>
                </c:pt>
                <c:pt idx="54465">
                  <c:v>138.8359375</c:v>
                </c:pt>
                <c:pt idx="54466">
                  <c:v>138.83854166666666</c:v>
                </c:pt>
                <c:pt idx="54467">
                  <c:v>138.84114583333334</c:v>
                </c:pt>
                <c:pt idx="54468">
                  <c:v>138.84375</c:v>
                </c:pt>
                <c:pt idx="54469">
                  <c:v>138.84635416666666</c:v>
                </c:pt>
                <c:pt idx="54470">
                  <c:v>138.84895833333334</c:v>
                </c:pt>
                <c:pt idx="54471">
                  <c:v>138.8515625</c:v>
                </c:pt>
                <c:pt idx="54472">
                  <c:v>138.85416666666666</c:v>
                </c:pt>
                <c:pt idx="54473">
                  <c:v>138.85677083333334</c:v>
                </c:pt>
                <c:pt idx="54474">
                  <c:v>138.859375</c:v>
                </c:pt>
                <c:pt idx="54475">
                  <c:v>138.86197916666666</c:v>
                </c:pt>
                <c:pt idx="54476">
                  <c:v>138.86458333333334</c:v>
                </c:pt>
                <c:pt idx="54477">
                  <c:v>138.8671875</c:v>
                </c:pt>
                <c:pt idx="54478">
                  <c:v>138.86979166666666</c:v>
                </c:pt>
                <c:pt idx="54479">
                  <c:v>138.87239583333334</c:v>
                </c:pt>
                <c:pt idx="54480">
                  <c:v>138.875</c:v>
                </c:pt>
                <c:pt idx="54481">
                  <c:v>138.87760416666666</c:v>
                </c:pt>
                <c:pt idx="54482">
                  <c:v>138.88020833333334</c:v>
                </c:pt>
                <c:pt idx="54483">
                  <c:v>138.8828125</c:v>
                </c:pt>
                <c:pt idx="54484">
                  <c:v>138.88541666666666</c:v>
                </c:pt>
                <c:pt idx="54485">
                  <c:v>138.88802083333334</c:v>
                </c:pt>
                <c:pt idx="54486">
                  <c:v>138.890625</c:v>
                </c:pt>
                <c:pt idx="54487">
                  <c:v>138.89322916666666</c:v>
                </c:pt>
                <c:pt idx="54488">
                  <c:v>138.89583333333334</c:v>
                </c:pt>
                <c:pt idx="54489">
                  <c:v>138.8984375</c:v>
                </c:pt>
                <c:pt idx="54490">
                  <c:v>138.90104166666666</c:v>
                </c:pt>
                <c:pt idx="54491">
                  <c:v>138.90364583333334</c:v>
                </c:pt>
                <c:pt idx="54492">
                  <c:v>138.90625</c:v>
                </c:pt>
                <c:pt idx="54493">
                  <c:v>138.90885416666666</c:v>
                </c:pt>
                <c:pt idx="54494">
                  <c:v>138.91145833333334</c:v>
                </c:pt>
                <c:pt idx="54495">
                  <c:v>138.9140625</c:v>
                </c:pt>
                <c:pt idx="54496">
                  <c:v>138.91666666666666</c:v>
                </c:pt>
                <c:pt idx="54497">
                  <c:v>138.91927083333334</c:v>
                </c:pt>
                <c:pt idx="54498">
                  <c:v>138.921875</c:v>
                </c:pt>
                <c:pt idx="54499">
                  <c:v>138.92447916666666</c:v>
                </c:pt>
                <c:pt idx="54500">
                  <c:v>138.92708333333334</c:v>
                </c:pt>
                <c:pt idx="54501">
                  <c:v>138.9296875</c:v>
                </c:pt>
                <c:pt idx="54502">
                  <c:v>138.93229166666666</c:v>
                </c:pt>
                <c:pt idx="54503">
                  <c:v>138.93489583333334</c:v>
                </c:pt>
                <c:pt idx="54504">
                  <c:v>138.9375</c:v>
                </c:pt>
                <c:pt idx="54505">
                  <c:v>138.94010416666666</c:v>
                </c:pt>
                <c:pt idx="54506">
                  <c:v>138.94270833333334</c:v>
                </c:pt>
                <c:pt idx="54507">
                  <c:v>138.9453125</c:v>
                </c:pt>
                <c:pt idx="54508">
                  <c:v>138.94791666666666</c:v>
                </c:pt>
                <c:pt idx="54509">
                  <c:v>138.95052083333334</c:v>
                </c:pt>
                <c:pt idx="54510">
                  <c:v>138.953125</c:v>
                </c:pt>
                <c:pt idx="54511">
                  <c:v>138.95572916666666</c:v>
                </c:pt>
                <c:pt idx="54512">
                  <c:v>138.95833333333334</c:v>
                </c:pt>
                <c:pt idx="54513">
                  <c:v>138.9609375</c:v>
                </c:pt>
                <c:pt idx="54514">
                  <c:v>138.96354166666666</c:v>
                </c:pt>
                <c:pt idx="54515">
                  <c:v>138.96614583333334</c:v>
                </c:pt>
                <c:pt idx="54516">
                  <c:v>138.96875</c:v>
                </c:pt>
                <c:pt idx="54517">
                  <c:v>138.97135416666666</c:v>
                </c:pt>
                <c:pt idx="54518">
                  <c:v>138.97395833333334</c:v>
                </c:pt>
                <c:pt idx="54519">
                  <c:v>138.9765625</c:v>
                </c:pt>
                <c:pt idx="54520">
                  <c:v>138.97916666666666</c:v>
                </c:pt>
                <c:pt idx="54521">
                  <c:v>138.98177083333334</c:v>
                </c:pt>
                <c:pt idx="54522">
                  <c:v>138.984375</c:v>
                </c:pt>
                <c:pt idx="54523">
                  <c:v>138.98697916666666</c:v>
                </c:pt>
                <c:pt idx="54524">
                  <c:v>138.98958333333334</c:v>
                </c:pt>
                <c:pt idx="54525">
                  <c:v>138.9921875</c:v>
                </c:pt>
                <c:pt idx="54526">
                  <c:v>138.99479166666666</c:v>
                </c:pt>
                <c:pt idx="54527">
                  <c:v>138.99739583333334</c:v>
                </c:pt>
                <c:pt idx="54528">
                  <c:v>139</c:v>
                </c:pt>
                <c:pt idx="54529">
                  <c:v>139.00260416666666</c:v>
                </c:pt>
                <c:pt idx="54530">
                  <c:v>139.00520833333334</c:v>
                </c:pt>
                <c:pt idx="54531">
                  <c:v>139.0078125</c:v>
                </c:pt>
                <c:pt idx="54532">
                  <c:v>139.01041666666666</c:v>
                </c:pt>
                <c:pt idx="54533">
                  <c:v>139.01302083333334</c:v>
                </c:pt>
                <c:pt idx="54534">
                  <c:v>139.015625</c:v>
                </c:pt>
                <c:pt idx="54535">
                  <c:v>139.01822916666666</c:v>
                </c:pt>
                <c:pt idx="54536">
                  <c:v>139.02083333333334</c:v>
                </c:pt>
                <c:pt idx="54537">
                  <c:v>139.0234375</c:v>
                </c:pt>
                <c:pt idx="54538">
                  <c:v>139.02604166666666</c:v>
                </c:pt>
                <c:pt idx="54539">
                  <c:v>139.02864583333334</c:v>
                </c:pt>
                <c:pt idx="54540">
                  <c:v>139.03125</c:v>
                </c:pt>
                <c:pt idx="54541">
                  <c:v>139.03385416666666</c:v>
                </c:pt>
                <c:pt idx="54542">
                  <c:v>139.03645833333334</c:v>
                </c:pt>
                <c:pt idx="54543">
                  <c:v>139.0390625</c:v>
                </c:pt>
                <c:pt idx="54544">
                  <c:v>139.04166666666666</c:v>
                </c:pt>
                <c:pt idx="54545">
                  <c:v>139.04427083333334</c:v>
                </c:pt>
                <c:pt idx="54546">
                  <c:v>139.046875</c:v>
                </c:pt>
                <c:pt idx="54547">
                  <c:v>139.04947916666666</c:v>
                </c:pt>
                <c:pt idx="54548">
                  <c:v>139.05208333333334</c:v>
                </c:pt>
                <c:pt idx="54549">
                  <c:v>139.0546875</c:v>
                </c:pt>
                <c:pt idx="54550">
                  <c:v>139.05729166666666</c:v>
                </c:pt>
                <c:pt idx="54551">
                  <c:v>139.05989583333334</c:v>
                </c:pt>
                <c:pt idx="54552">
                  <c:v>139.0625</c:v>
                </c:pt>
                <c:pt idx="54553">
                  <c:v>139.06510416666666</c:v>
                </c:pt>
                <c:pt idx="54554">
                  <c:v>139.06770833333334</c:v>
                </c:pt>
                <c:pt idx="54555">
                  <c:v>139.0703125</c:v>
                </c:pt>
                <c:pt idx="54556">
                  <c:v>139.07291666666666</c:v>
                </c:pt>
                <c:pt idx="54557">
                  <c:v>139.07552083333334</c:v>
                </c:pt>
                <c:pt idx="54558">
                  <c:v>139.078125</c:v>
                </c:pt>
                <c:pt idx="54559">
                  <c:v>139.08072916666666</c:v>
                </c:pt>
                <c:pt idx="54560">
                  <c:v>139.08333333333334</c:v>
                </c:pt>
                <c:pt idx="54561">
                  <c:v>139.0859375</c:v>
                </c:pt>
                <c:pt idx="54562">
                  <c:v>139.08854166666666</c:v>
                </c:pt>
                <c:pt idx="54563">
                  <c:v>139.09114583333334</c:v>
                </c:pt>
                <c:pt idx="54564">
                  <c:v>139.09375</c:v>
                </c:pt>
                <c:pt idx="54565">
                  <c:v>139.09635416666666</c:v>
                </c:pt>
                <c:pt idx="54566">
                  <c:v>139.09895833333334</c:v>
                </c:pt>
                <c:pt idx="54567">
                  <c:v>139.1015625</c:v>
                </c:pt>
                <c:pt idx="54568">
                  <c:v>139.10416666666666</c:v>
                </c:pt>
                <c:pt idx="54569">
                  <c:v>139.10677083333334</c:v>
                </c:pt>
                <c:pt idx="54570">
                  <c:v>139.109375</c:v>
                </c:pt>
                <c:pt idx="54571">
                  <c:v>139.11197916666666</c:v>
                </c:pt>
                <c:pt idx="54572">
                  <c:v>139.11458333333334</c:v>
                </c:pt>
                <c:pt idx="54573">
                  <c:v>139.1171875</c:v>
                </c:pt>
                <c:pt idx="54574">
                  <c:v>139.11979166666666</c:v>
                </c:pt>
                <c:pt idx="54575">
                  <c:v>139.12239583333334</c:v>
                </c:pt>
                <c:pt idx="54576">
                  <c:v>139.125</c:v>
                </c:pt>
                <c:pt idx="54577">
                  <c:v>139.12760416666666</c:v>
                </c:pt>
                <c:pt idx="54578">
                  <c:v>139.13020833333334</c:v>
                </c:pt>
                <c:pt idx="54579">
                  <c:v>139.1328125</c:v>
                </c:pt>
                <c:pt idx="54580">
                  <c:v>139.13541666666666</c:v>
                </c:pt>
                <c:pt idx="54581">
                  <c:v>139.13802083333334</c:v>
                </c:pt>
                <c:pt idx="54582">
                  <c:v>139.140625</c:v>
                </c:pt>
                <c:pt idx="54583">
                  <c:v>139.14322916666666</c:v>
                </c:pt>
                <c:pt idx="54584">
                  <c:v>139.14583333333334</c:v>
                </c:pt>
                <c:pt idx="54585">
                  <c:v>139.1484375</c:v>
                </c:pt>
                <c:pt idx="54586">
                  <c:v>139.15104166666666</c:v>
                </c:pt>
                <c:pt idx="54587">
                  <c:v>139.15364583333334</c:v>
                </c:pt>
                <c:pt idx="54588">
                  <c:v>139.15625</c:v>
                </c:pt>
                <c:pt idx="54589">
                  <c:v>139.15885416666666</c:v>
                </c:pt>
                <c:pt idx="54590">
                  <c:v>139.16145833333334</c:v>
                </c:pt>
                <c:pt idx="54591">
                  <c:v>139.1640625</c:v>
                </c:pt>
                <c:pt idx="54592">
                  <c:v>139.16666666666666</c:v>
                </c:pt>
                <c:pt idx="54593">
                  <c:v>139.16927083333334</c:v>
                </c:pt>
                <c:pt idx="54594">
                  <c:v>139.171875</c:v>
                </c:pt>
                <c:pt idx="54595">
                  <c:v>139.17447916666666</c:v>
                </c:pt>
                <c:pt idx="54596">
                  <c:v>139.17708333333334</c:v>
                </c:pt>
                <c:pt idx="54597">
                  <c:v>139.1796875</c:v>
                </c:pt>
                <c:pt idx="54598">
                  <c:v>139.18229166666666</c:v>
                </c:pt>
                <c:pt idx="54599">
                  <c:v>139.18489583333334</c:v>
                </c:pt>
                <c:pt idx="54600">
                  <c:v>139.1875</c:v>
                </c:pt>
                <c:pt idx="54601">
                  <c:v>139.19010416666666</c:v>
                </c:pt>
                <c:pt idx="54602">
                  <c:v>139.19270833333334</c:v>
                </c:pt>
                <c:pt idx="54603">
                  <c:v>139.1953125</c:v>
                </c:pt>
                <c:pt idx="54604">
                  <c:v>139.19791666666666</c:v>
                </c:pt>
                <c:pt idx="54605">
                  <c:v>139.20052083333334</c:v>
                </c:pt>
                <c:pt idx="54606">
                  <c:v>139.203125</c:v>
                </c:pt>
                <c:pt idx="54607">
                  <c:v>139.20572916666666</c:v>
                </c:pt>
                <c:pt idx="54608">
                  <c:v>139.20833333333334</c:v>
                </c:pt>
                <c:pt idx="54609">
                  <c:v>139.2109375</c:v>
                </c:pt>
                <c:pt idx="54610">
                  <c:v>139.21354166666666</c:v>
                </c:pt>
                <c:pt idx="54611">
                  <c:v>139.21614583333334</c:v>
                </c:pt>
                <c:pt idx="54612">
                  <c:v>139.21875</c:v>
                </c:pt>
                <c:pt idx="54613">
                  <c:v>139.22135416666666</c:v>
                </c:pt>
                <c:pt idx="54614">
                  <c:v>139.22395833333334</c:v>
                </c:pt>
                <c:pt idx="54615">
                  <c:v>139.2265625</c:v>
                </c:pt>
                <c:pt idx="54616">
                  <c:v>139.22916666666666</c:v>
                </c:pt>
                <c:pt idx="54617">
                  <c:v>139.23177083333334</c:v>
                </c:pt>
                <c:pt idx="54618">
                  <c:v>139.234375</c:v>
                </c:pt>
                <c:pt idx="54619">
                  <c:v>139.23697916666666</c:v>
                </c:pt>
                <c:pt idx="54620">
                  <c:v>139.23958333333334</c:v>
                </c:pt>
                <c:pt idx="54621">
                  <c:v>139.2421875</c:v>
                </c:pt>
                <c:pt idx="54622">
                  <c:v>139.24479166666666</c:v>
                </c:pt>
                <c:pt idx="54623">
                  <c:v>139.24739583333334</c:v>
                </c:pt>
                <c:pt idx="54624">
                  <c:v>139.25</c:v>
                </c:pt>
                <c:pt idx="54625">
                  <c:v>139.25260416666666</c:v>
                </c:pt>
                <c:pt idx="54626">
                  <c:v>139.25520833333334</c:v>
                </c:pt>
                <c:pt idx="54627">
                  <c:v>139.2578125</c:v>
                </c:pt>
                <c:pt idx="54628">
                  <c:v>139.26041666666666</c:v>
                </c:pt>
                <c:pt idx="54629">
                  <c:v>139.26302083333334</c:v>
                </c:pt>
                <c:pt idx="54630">
                  <c:v>139.265625</c:v>
                </c:pt>
                <c:pt idx="54631">
                  <c:v>139.26822916666666</c:v>
                </c:pt>
                <c:pt idx="54632">
                  <c:v>139.27083333333334</c:v>
                </c:pt>
                <c:pt idx="54633">
                  <c:v>139.2734375</c:v>
                </c:pt>
                <c:pt idx="54634">
                  <c:v>139.27604166666666</c:v>
                </c:pt>
                <c:pt idx="54635">
                  <c:v>139.27864583333334</c:v>
                </c:pt>
                <c:pt idx="54636">
                  <c:v>139.28125</c:v>
                </c:pt>
                <c:pt idx="54637">
                  <c:v>139.28385416666666</c:v>
                </c:pt>
                <c:pt idx="54638">
                  <c:v>139.28645833333334</c:v>
                </c:pt>
                <c:pt idx="54639">
                  <c:v>139.2890625</c:v>
                </c:pt>
                <c:pt idx="54640">
                  <c:v>139.29166666666666</c:v>
                </c:pt>
                <c:pt idx="54641">
                  <c:v>139.29427083333334</c:v>
                </c:pt>
                <c:pt idx="54642">
                  <c:v>139.296875</c:v>
                </c:pt>
                <c:pt idx="54643">
                  <c:v>139.29947916666666</c:v>
                </c:pt>
                <c:pt idx="54644">
                  <c:v>139.30208333333334</c:v>
                </c:pt>
                <c:pt idx="54645">
                  <c:v>139.3046875</c:v>
                </c:pt>
                <c:pt idx="54646">
                  <c:v>139.30729166666666</c:v>
                </c:pt>
                <c:pt idx="54647">
                  <c:v>139.30989583333334</c:v>
                </c:pt>
                <c:pt idx="54648">
                  <c:v>139.3125</c:v>
                </c:pt>
                <c:pt idx="54649">
                  <c:v>139.31510416666666</c:v>
                </c:pt>
                <c:pt idx="54650">
                  <c:v>139.31770833333334</c:v>
                </c:pt>
                <c:pt idx="54651">
                  <c:v>139.3203125</c:v>
                </c:pt>
                <c:pt idx="54652">
                  <c:v>139.32291666666666</c:v>
                </c:pt>
                <c:pt idx="54653">
                  <c:v>139.32552083333334</c:v>
                </c:pt>
                <c:pt idx="54654">
                  <c:v>139.328125</c:v>
                </c:pt>
                <c:pt idx="54655">
                  <c:v>139.33072916666666</c:v>
                </c:pt>
                <c:pt idx="54656">
                  <c:v>139.33333333333334</c:v>
                </c:pt>
                <c:pt idx="54657">
                  <c:v>139.3359375</c:v>
                </c:pt>
                <c:pt idx="54658">
                  <c:v>139.33854166666666</c:v>
                </c:pt>
                <c:pt idx="54659">
                  <c:v>139.34114583333334</c:v>
                </c:pt>
                <c:pt idx="54660">
                  <c:v>139.34375</c:v>
                </c:pt>
                <c:pt idx="54661">
                  <c:v>139.34635416666666</c:v>
                </c:pt>
                <c:pt idx="54662">
                  <c:v>139.34895833333334</c:v>
                </c:pt>
                <c:pt idx="54663">
                  <c:v>139.3515625</c:v>
                </c:pt>
                <c:pt idx="54664">
                  <c:v>139.35416666666666</c:v>
                </c:pt>
                <c:pt idx="54665">
                  <c:v>139.35677083333334</c:v>
                </c:pt>
                <c:pt idx="54666">
                  <c:v>139.359375</c:v>
                </c:pt>
                <c:pt idx="54667">
                  <c:v>139.36197916666666</c:v>
                </c:pt>
                <c:pt idx="54668">
                  <c:v>139.36458333333334</c:v>
                </c:pt>
                <c:pt idx="54669">
                  <c:v>139.3671875</c:v>
                </c:pt>
                <c:pt idx="54670">
                  <c:v>139.36979166666666</c:v>
                </c:pt>
                <c:pt idx="54671">
                  <c:v>139.37239583333334</c:v>
                </c:pt>
                <c:pt idx="54672">
                  <c:v>139.375</c:v>
                </c:pt>
                <c:pt idx="54673">
                  <c:v>139.37760416666666</c:v>
                </c:pt>
                <c:pt idx="54674">
                  <c:v>139.38020833333334</c:v>
                </c:pt>
                <c:pt idx="54675">
                  <c:v>139.3828125</c:v>
                </c:pt>
                <c:pt idx="54676">
                  <c:v>139.38541666666666</c:v>
                </c:pt>
                <c:pt idx="54677">
                  <c:v>139.38802083333334</c:v>
                </c:pt>
                <c:pt idx="54678">
                  <c:v>139.390625</c:v>
                </c:pt>
                <c:pt idx="54679">
                  <c:v>139.39322916666666</c:v>
                </c:pt>
                <c:pt idx="54680">
                  <c:v>139.39583333333334</c:v>
                </c:pt>
                <c:pt idx="54681">
                  <c:v>139.3984375</c:v>
                </c:pt>
                <c:pt idx="54682">
                  <c:v>139.40104166666666</c:v>
                </c:pt>
                <c:pt idx="54683">
                  <c:v>139.40364583333334</c:v>
                </c:pt>
                <c:pt idx="54684">
                  <c:v>139.40625</c:v>
                </c:pt>
                <c:pt idx="54685">
                  <c:v>139.40885416666666</c:v>
                </c:pt>
                <c:pt idx="54686">
                  <c:v>139.41145833333334</c:v>
                </c:pt>
                <c:pt idx="54687">
                  <c:v>139.4140625</c:v>
                </c:pt>
                <c:pt idx="54688">
                  <c:v>139.41666666666666</c:v>
                </c:pt>
                <c:pt idx="54689">
                  <c:v>139.41927083333334</c:v>
                </c:pt>
                <c:pt idx="54690">
                  <c:v>139.421875</c:v>
                </c:pt>
                <c:pt idx="54691">
                  <c:v>139.42447916666666</c:v>
                </c:pt>
                <c:pt idx="54692">
                  <c:v>139.42708333333334</c:v>
                </c:pt>
                <c:pt idx="54693">
                  <c:v>139.4296875</c:v>
                </c:pt>
                <c:pt idx="54694">
                  <c:v>139.43229166666666</c:v>
                </c:pt>
                <c:pt idx="54695">
                  <c:v>139.43489583333334</c:v>
                </c:pt>
                <c:pt idx="54696">
                  <c:v>139.4375</c:v>
                </c:pt>
                <c:pt idx="54697">
                  <c:v>139.44010416666666</c:v>
                </c:pt>
                <c:pt idx="54698">
                  <c:v>139.44270833333334</c:v>
                </c:pt>
                <c:pt idx="54699">
                  <c:v>139.4453125</c:v>
                </c:pt>
                <c:pt idx="54700">
                  <c:v>139.44791666666666</c:v>
                </c:pt>
                <c:pt idx="54701">
                  <c:v>139.45052083333334</c:v>
                </c:pt>
                <c:pt idx="54702">
                  <c:v>139.453125</c:v>
                </c:pt>
                <c:pt idx="54703">
                  <c:v>139.45572916666666</c:v>
                </c:pt>
                <c:pt idx="54704">
                  <c:v>139.45833333333334</c:v>
                </c:pt>
                <c:pt idx="54705">
                  <c:v>139.4609375</c:v>
                </c:pt>
                <c:pt idx="54706">
                  <c:v>139.46354166666666</c:v>
                </c:pt>
                <c:pt idx="54707">
                  <c:v>139.46614583333334</c:v>
                </c:pt>
                <c:pt idx="54708">
                  <c:v>139.46875</c:v>
                </c:pt>
                <c:pt idx="54709">
                  <c:v>139.47135416666666</c:v>
                </c:pt>
                <c:pt idx="54710">
                  <c:v>139.47395833333334</c:v>
                </c:pt>
                <c:pt idx="54711">
                  <c:v>139.4765625</c:v>
                </c:pt>
                <c:pt idx="54712">
                  <c:v>139.47916666666666</c:v>
                </c:pt>
                <c:pt idx="54713">
                  <c:v>139.48177083333334</c:v>
                </c:pt>
                <c:pt idx="54714">
                  <c:v>139.484375</c:v>
                </c:pt>
                <c:pt idx="54715">
                  <c:v>139.48697916666666</c:v>
                </c:pt>
                <c:pt idx="54716">
                  <c:v>139.48958333333334</c:v>
                </c:pt>
                <c:pt idx="54717">
                  <c:v>139.4921875</c:v>
                </c:pt>
                <c:pt idx="54718">
                  <c:v>139.49479166666666</c:v>
                </c:pt>
                <c:pt idx="54719">
                  <c:v>139.49739583333334</c:v>
                </c:pt>
                <c:pt idx="54720">
                  <c:v>139.5</c:v>
                </c:pt>
                <c:pt idx="54721">
                  <c:v>139.50260416666666</c:v>
                </c:pt>
                <c:pt idx="54722">
                  <c:v>139.50520833333334</c:v>
                </c:pt>
                <c:pt idx="54723">
                  <c:v>139.5078125</c:v>
                </c:pt>
                <c:pt idx="54724">
                  <c:v>139.51041666666666</c:v>
                </c:pt>
                <c:pt idx="54725">
                  <c:v>139.51302083333334</c:v>
                </c:pt>
                <c:pt idx="54726">
                  <c:v>139.515625</c:v>
                </c:pt>
                <c:pt idx="54727">
                  <c:v>139.51822916666666</c:v>
                </c:pt>
                <c:pt idx="54728">
                  <c:v>139.52083333333334</c:v>
                </c:pt>
                <c:pt idx="54729">
                  <c:v>139.5234375</c:v>
                </c:pt>
                <c:pt idx="54730">
                  <c:v>139.52604166666666</c:v>
                </c:pt>
                <c:pt idx="54731">
                  <c:v>139.52864583333334</c:v>
                </c:pt>
                <c:pt idx="54732">
                  <c:v>139.53125</c:v>
                </c:pt>
                <c:pt idx="54733">
                  <c:v>139.53385416666666</c:v>
                </c:pt>
                <c:pt idx="54734">
                  <c:v>139.53645833333334</c:v>
                </c:pt>
                <c:pt idx="54735">
                  <c:v>139.5390625</c:v>
                </c:pt>
                <c:pt idx="54736">
                  <c:v>139.54166666666666</c:v>
                </c:pt>
                <c:pt idx="54737">
                  <c:v>139.54427083333334</c:v>
                </c:pt>
                <c:pt idx="54738">
                  <c:v>139.546875</c:v>
                </c:pt>
                <c:pt idx="54739">
                  <c:v>139.54947916666666</c:v>
                </c:pt>
                <c:pt idx="54740">
                  <c:v>139.55208333333334</c:v>
                </c:pt>
                <c:pt idx="54741">
                  <c:v>139.5546875</c:v>
                </c:pt>
                <c:pt idx="54742">
                  <c:v>139.55729166666666</c:v>
                </c:pt>
                <c:pt idx="54743">
                  <c:v>139.55989583333334</c:v>
                </c:pt>
                <c:pt idx="54744">
                  <c:v>139.5625</c:v>
                </c:pt>
                <c:pt idx="54745">
                  <c:v>139.56510416666666</c:v>
                </c:pt>
                <c:pt idx="54746">
                  <c:v>139.56770833333334</c:v>
                </c:pt>
                <c:pt idx="54747">
                  <c:v>139.5703125</c:v>
                </c:pt>
                <c:pt idx="54748">
                  <c:v>139.57291666666666</c:v>
                </c:pt>
                <c:pt idx="54749">
                  <c:v>139.57552083333334</c:v>
                </c:pt>
                <c:pt idx="54750">
                  <c:v>139.578125</c:v>
                </c:pt>
                <c:pt idx="54751">
                  <c:v>139.58072916666666</c:v>
                </c:pt>
                <c:pt idx="54752">
                  <c:v>139.58333333333334</c:v>
                </c:pt>
                <c:pt idx="54753">
                  <c:v>139.5859375</c:v>
                </c:pt>
                <c:pt idx="54754">
                  <c:v>139.58854166666666</c:v>
                </c:pt>
                <c:pt idx="54755">
                  <c:v>139.59114583333334</c:v>
                </c:pt>
                <c:pt idx="54756">
                  <c:v>139.59375</c:v>
                </c:pt>
                <c:pt idx="54757">
                  <c:v>139.59635416666666</c:v>
                </c:pt>
                <c:pt idx="54758">
                  <c:v>139.59895833333334</c:v>
                </c:pt>
                <c:pt idx="54759">
                  <c:v>139.6015625</c:v>
                </c:pt>
                <c:pt idx="54760">
                  <c:v>139.60416666666666</c:v>
                </c:pt>
                <c:pt idx="54761">
                  <c:v>139.60677083333334</c:v>
                </c:pt>
                <c:pt idx="54762">
                  <c:v>139.609375</c:v>
                </c:pt>
                <c:pt idx="54763">
                  <c:v>139.61197916666666</c:v>
                </c:pt>
                <c:pt idx="54764">
                  <c:v>139.61458333333334</c:v>
                </c:pt>
                <c:pt idx="54765">
                  <c:v>139.6171875</c:v>
                </c:pt>
                <c:pt idx="54766">
                  <c:v>139.61979166666666</c:v>
                </c:pt>
                <c:pt idx="54767">
                  <c:v>139.62239583333334</c:v>
                </c:pt>
                <c:pt idx="54768">
                  <c:v>139.625</c:v>
                </c:pt>
                <c:pt idx="54769">
                  <c:v>139.62760416666666</c:v>
                </c:pt>
                <c:pt idx="54770">
                  <c:v>139.63020833333334</c:v>
                </c:pt>
                <c:pt idx="54771">
                  <c:v>139.6328125</c:v>
                </c:pt>
                <c:pt idx="54772">
                  <c:v>139.63541666666666</c:v>
                </c:pt>
                <c:pt idx="54773">
                  <c:v>139.63802083333334</c:v>
                </c:pt>
                <c:pt idx="54774">
                  <c:v>139.640625</c:v>
                </c:pt>
                <c:pt idx="54775">
                  <c:v>139.64322916666666</c:v>
                </c:pt>
                <c:pt idx="54776">
                  <c:v>139.64583333333334</c:v>
                </c:pt>
                <c:pt idx="54777">
                  <c:v>139.6484375</c:v>
                </c:pt>
                <c:pt idx="54778">
                  <c:v>139.65104166666666</c:v>
                </c:pt>
                <c:pt idx="54779">
                  <c:v>139.65364583333334</c:v>
                </c:pt>
                <c:pt idx="54780">
                  <c:v>139.65625</c:v>
                </c:pt>
                <c:pt idx="54781">
                  <c:v>139.65885416666666</c:v>
                </c:pt>
                <c:pt idx="54782">
                  <c:v>139.66145833333334</c:v>
                </c:pt>
                <c:pt idx="54783">
                  <c:v>139.6640625</c:v>
                </c:pt>
                <c:pt idx="54784">
                  <c:v>139.66666666666666</c:v>
                </c:pt>
                <c:pt idx="54785">
                  <c:v>139.66927083333334</c:v>
                </c:pt>
                <c:pt idx="54786">
                  <c:v>139.671875</c:v>
                </c:pt>
                <c:pt idx="54787">
                  <c:v>139.67447916666666</c:v>
                </c:pt>
                <c:pt idx="54788">
                  <c:v>139.67708333333334</c:v>
                </c:pt>
                <c:pt idx="54789">
                  <c:v>139.6796875</c:v>
                </c:pt>
                <c:pt idx="54790">
                  <c:v>139.68229166666666</c:v>
                </c:pt>
                <c:pt idx="54791">
                  <c:v>139.68489583333334</c:v>
                </c:pt>
                <c:pt idx="54792">
                  <c:v>139.6875</c:v>
                </c:pt>
                <c:pt idx="54793">
                  <c:v>139.69010416666666</c:v>
                </c:pt>
                <c:pt idx="54794">
                  <c:v>139.69270833333334</c:v>
                </c:pt>
                <c:pt idx="54795">
                  <c:v>139.6953125</c:v>
                </c:pt>
                <c:pt idx="54796">
                  <c:v>139.69791666666666</c:v>
                </c:pt>
                <c:pt idx="54797">
                  <c:v>139.70052083333334</c:v>
                </c:pt>
                <c:pt idx="54798">
                  <c:v>139.703125</c:v>
                </c:pt>
                <c:pt idx="54799">
                  <c:v>139.70572916666666</c:v>
                </c:pt>
                <c:pt idx="54800">
                  <c:v>139.70833333333334</c:v>
                </c:pt>
                <c:pt idx="54801">
                  <c:v>139.7109375</c:v>
                </c:pt>
                <c:pt idx="54802">
                  <c:v>139.71354166666666</c:v>
                </c:pt>
                <c:pt idx="54803">
                  <c:v>139.71614583333334</c:v>
                </c:pt>
                <c:pt idx="54804">
                  <c:v>139.71875</c:v>
                </c:pt>
                <c:pt idx="54805">
                  <c:v>139.72135416666666</c:v>
                </c:pt>
                <c:pt idx="54806">
                  <c:v>139.72395833333334</c:v>
                </c:pt>
                <c:pt idx="54807">
                  <c:v>139.7265625</c:v>
                </c:pt>
                <c:pt idx="54808">
                  <c:v>139.72916666666666</c:v>
                </c:pt>
                <c:pt idx="54809">
                  <c:v>139.73177083333334</c:v>
                </c:pt>
                <c:pt idx="54810">
                  <c:v>139.734375</c:v>
                </c:pt>
                <c:pt idx="54811">
                  <c:v>139.73697916666666</c:v>
                </c:pt>
                <c:pt idx="54812">
                  <c:v>139.73958333333334</c:v>
                </c:pt>
                <c:pt idx="54813">
                  <c:v>139.7421875</c:v>
                </c:pt>
                <c:pt idx="54814">
                  <c:v>139.74479166666666</c:v>
                </c:pt>
                <c:pt idx="54815">
                  <c:v>139.74739583333334</c:v>
                </c:pt>
                <c:pt idx="54816">
                  <c:v>139.75</c:v>
                </c:pt>
                <c:pt idx="54817">
                  <c:v>139.75260416666666</c:v>
                </c:pt>
                <c:pt idx="54818">
                  <c:v>139.75520833333334</c:v>
                </c:pt>
                <c:pt idx="54819">
                  <c:v>139.7578125</c:v>
                </c:pt>
                <c:pt idx="54820">
                  <c:v>139.76041666666666</c:v>
                </c:pt>
                <c:pt idx="54821">
                  <c:v>139.76302083333334</c:v>
                </c:pt>
                <c:pt idx="54822">
                  <c:v>139.765625</c:v>
                </c:pt>
                <c:pt idx="54823">
                  <c:v>139.76822916666666</c:v>
                </c:pt>
                <c:pt idx="54824">
                  <c:v>139.77083333333334</c:v>
                </c:pt>
                <c:pt idx="54825">
                  <c:v>139.7734375</c:v>
                </c:pt>
                <c:pt idx="54826">
                  <c:v>139.77604166666666</c:v>
                </c:pt>
                <c:pt idx="54827">
                  <c:v>139.77864583333334</c:v>
                </c:pt>
                <c:pt idx="54828">
                  <c:v>139.78125</c:v>
                </c:pt>
                <c:pt idx="54829">
                  <c:v>139.78385416666666</c:v>
                </c:pt>
                <c:pt idx="54830">
                  <c:v>139.78645833333334</c:v>
                </c:pt>
                <c:pt idx="54831">
                  <c:v>139.7890625</c:v>
                </c:pt>
                <c:pt idx="54832">
                  <c:v>139.79166666666666</c:v>
                </c:pt>
                <c:pt idx="54833">
                  <c:v>139.79427083333334</c:v>
                </c:pt>
                <c:pt idx="54834">
                  <c:v>139.796875</c:v>
                </c:pt>
                <c:pt idx="54835">
                  <c:v>139.79947916666666</c:v>
                </c:pt>
                <c:pt idx="54836">
                  <c:v>139.80208333333334</c:v>
                </c:pt>
                <c:pt idx="54837">
                  <c:v>139.8046875</c:v>
                </c:pt>
                <c:pt idx="54838">
                  <c:v>139.80729166666666</c:v>
                </c:pt>
                <c:pt idx="54839">
                  <c:v>139.80989583333334</c:v>
                </c:pt>
                <c:pt idx="54840">
                  <c:v>139.8125</c:v>
                </c:pt>
                <c:pt idx="54841">
                  <c:v>139.81510416666666</c:v>
                </c:pt>
                <c:pt idx="54842">
                  <c:v>139.81770833333334</c:v>
                </c:pt>
                <c:pt idx="54843">
                  <c:v>139.8203125</c:v>
                </c:pt>
                <c:pt idx="54844">
                  <c:v>139.82291666666666</c:v>
                </c:pt>
                <c:pt idx="54845">
                  <c:v>139.82552083333334</c:v>
                </c:pt>
                <c:pt idx="54846">
                  <c:v>139.828125</c:v>
                </c:pt>
                <c:pt idx="54847">
                  <c:v>139.83072916666666</c:v>
                </c:pt>
                <c:pt idx="54848">
                  <c:v>139.83333333333334</c:v>
                </c:pt>
                <c:pt idx="54849">
                  <c:v>139.8359375</c:v>
                </c:pt>
                <c:pt idx="54850">
                  <c:v>139.83854166666666</c:v>
                </c:pt>
                <c:pt idx="54851">
                  <c:v>139.84114583333334</c:v>
                </c:pt>
                <c:pt idx="54852">
                  <c:v>139.84375</c:v>
                </c:pt>
                <c:pt idx="54853">
                  <c:v>139.84635416666666</c:v>
                </c:pt>
                <c:pt idx="54854">
                  <c:v>139.84895833333334</c:v>
                </c:pt>
                <c:pt idx="54855">
                  <c:v>139.8515625</c:v>
                </c:pt>
                <c:pt idx="54856">
                  <c:v>139.85416666666666</c:v>
                </c:pt>
                <c:pt idx="54857">
                  <c:v>139.85677083333334</c:v>
                </c:pt>
                <c:pt idx="54858">
                  <c:v>139.859375</c:v>
                </c:pt>
                <c:pt idx="54859">
                  <c:v>139.86197916666666</c:v>
                </c:pt>
                <c:pt idx="54860">
                  <c:v>139.86458333333334</c:v>
                </c:pt>
                <c:pt idx="54861">
                  <c:v>139.8671875</c:v>
                </c:pt>
                <c:pt idx="54862">
                  <c:v>139.86979166666666</c:v>
                </c:pt>
                <c:pt idx="54863">
                  <c:v>139.87239583333334</c:v>
                </c:pt>
                <c:pt idx="54864">
                  <c:v>139.875</c:v>
                </c:pt>
                <c:pt idx="54865">
                  <c:v>139.87760416666666</c:v>
                </c:pt>
                <c:pt idx="54866">
                  <c:v>139.88020833333334</c:v>
                </c:pt>
                <c:pt idx="54867">
                  <c:v>139.8828125</c:v>
                </c:pt>
                <c:pt idx="54868">
                  <c:v>139.88541666666666</c:v>
                </c:pt>
                <c:pt idx="54869">
                  <c:v>139.88802083333334</c:v>
                </c:pt>
                <c:pt idx="54870">
                  <c:v>139.890625</c:v>
                </c:pt>
                <c:pt idx="54871">
                  <c:v>139.89322916666666</c:v>
                </c:pt>
                <c:pt idx="54872">
                  <c:v>139.89583333333334</c:v>
                </c:pt>
                <c:pt idx="54873">
                  <c:v>139.8984375</c:v>
                </c:pt>
                <c:pt idx="54874">
                  <c:v>139.90104166666666</c:v>
                </c:pt>
                <c:pt idx="54875">
                  <c:v>139.90364583333334</c:v>
                </c:pt>
                <c:pt idx="54876">
                  <c:v>139.90625</c:v>
                </c:pt>
                <c:pt idx="54877">
                  <c:v>139.90885416666666</c:v>
                </c:pt>
                <c:pt idx="54878">
                  <c:v>139.91145833333334</c:v>
                </c:pt>
                <c:pt idx="54879">
                  <c:v>139.9140625</c:v>
                </c:pt>
                <c:pt idx="54880">
                  <c:v>139.91666666666666</c:v>
                </c:pt>
                <c:pt idx="54881">
                  <c:v>139.91927083333334</c:v>
                </c:pt>
                <c:pt idx="54882">
                  <c:v>139.921875</c:v>
                </c:pt>
                <c:pt idx="54883">
                  <c:v>139.92447916666666</c:v>
                </c:pt>
                <c:pt idx="54884">
                  <c:v>139.92708333333334</c:v>
                </c:pt>
                <c:pt idx="54885">
                  <c:v>139.9296875</c:v>
                </c:pt>
                <c:pt idx="54886">
                  <c:v>139.93229166666666</c:v>
                </c:pt>
                <c:pt idx="54887">
                  <c:v>139.93489583333334</c:v>
                </c:pt>
                <c:pt idx="54888">
                  <c:v>139.9375</c:v>
                </c:pt>
                <c:pt idx="54889">
                  <c:v>139.94010416666666</c:v>
                </c:pt>
                <c:pt idx="54890">
                  <c:v>139.94270833333334</c:v>
                </c:pt>
                <c:pt idx="54891">
                  <c:v>139.9453125</c:v>
                </c:pt>
                <c:pt idx="54892">
                  <c:v>139.94791666666666</c:v>
                </c:pt>
                <c:pt idx="54893">
                  <c:v>139.95052083333334</c:v>
                </c:pt>
                <c:pt idx="54894">
                  <c:v>139.953125</c:v>
                </c:pt>
                <c:pt idx="54895">
                  <c:v>139.95572916666666</c:v>
                </c:pt>
                <c:pt idx="54896">
                  <c:v>139.95833333333334</c:v>
                </c:pt>
                <c:pt idx="54897">
                  <c:v>139.9609375</c:v>
                </c:pt>
                <c:pt idx="54898">
                  <c:v>139.96354166666666</c:v>
                </c:pt>
                <c:pt idx="54899">
                  <c:v>139.96614583333334</c:v>
                </c:pt>
                <c:pt idx="54900">
                  <c:v>139.96875</c:v>
                </c:pt>
                <c:pt idx="54901">
                  <c:v>139.97135416666666</c:v>
                </c:pt>
                <c:pt idx="54902">
                  <c:v>139.97395833333334</c:v>
                </c:pt>
                <c:pt idx="54903">
                  <c:v>139.9765625</c:v>
                </c:pt>
                <c:pt idx="54904">
                  <c:v>139.97916666666666</c:v>
                </c:pt>
                <c:pt idx="54905">
                  <c:v>139.98177083333334</c:v>
                </c:pt>
                <c:pt idx="54906">
                  <c:v>139.984375</c:v>
                </c:pt>
                <c:pt idx="54907">
                  <c:v>139.98697916666666</c:v>
                </c:pt>
                <c:pt idx="54908">
                  <c:v>139.98958333333334</c:v>
                </c:pt>
                <c:pt idx="54909">
                  <c:v>139.9921875</c:v>
                </c:pt>
                <c:pt idx="54910">
                  <c:v>139.99479166666666</c:v>
                </c:pt>
                <c:pt idx="54911">
                  <c:v>139.99739583333334</c:v>
                </c:pt>
                <c:pt idx="54912">
                  <c:v>140</c:v>
                </c:pt>
                <c:pt idx="54913">
                  <c:v>140.00260416666666</c:v>
                </c:pt>
                <c:pt idx="54914">
                  <c:v>140.00520833333334</c:v>
                </c:pt>
                <c:pt idx="54915">
                  <c:v>140.0078125</c:v>
                </c:pt>
                <c:pt idx="54916">
                  <c:v>140.01041666666666</c:v>
                </c:pt>
                <c:pt idx="54917">
                  <c:v>140.01302083333334</c:v>
                </c:pt>
                <c:pt idx="54918">
                  <c:v>140.015625</c:v>
                </c:pt>
                <c:pt idx="54919">
                  <c:v>140.01822916666666</c:v>
                </c:pt>
                <c:pt idx="54920">
                  <c:v>140.02083333333334</c:v>
                </c:pt>
                <c:pt idx="54921">
                  <c:v>140.0234375</c:v>
                </c:pt>
                <c:pt idx="54922">
                  <c:v>140.02604166666666</c:v>
                </c:pt>
                <c:pt idx="54923">
                  <c:v>140.02864583333334</c:v>
                </c:pt>
                <c:pt idx="54924">
                  <c:v>140.03125</c:v>
                </c:pt>
                <c:pt idx="54925">
                  <c:v>140.03385416666666</c:v>
                </c:pt>
                <c:pt idx="54926">
                  <c:v>140.03645833333334</c:v>
                </c:pt>
                <c:pt idx="54927">
                  <c:v>140.0390625</c:v>
                </c:pt>
                <c:pt idx="54928">
                  <c:v>140.04166666666666</c:v>
                </c:pt>
                <c:pt idx="54929">
                  <c:v>140.04427083333334</c:v>
                </c:pt>
                <c:pt idx="54930">
                  <c:v>140.046875</c:v>
                </c:pt>
                <c:pt idx="54931">
                  <c:v>140.04947916666666</c:v>
                </c:pt>
                <c:pt idx="54932">
                  <c:v>140.05208333333334</c:v>
                </c:pt>
                <c:pt idx="54933">
                  <c:v>140.0546875</c:v>
                </c:pt>
                <c:pt idx="54934">
                  <c:v>140.05729166666666</c:v>
                </c:pt>
                <c:pt idx="54935">
                  <c:v>140.05989583333334</c:v>
                </c:pt>
                <c:pt idx="54936">
                  <c:v>140.0625</c:v>
                </c:pt>
                <c:pt idx="54937">
                  <c:v>140.06510416666666</c:v>
                </c:pt>
                <c:pt idx="54938">
                  <c:v>140.06770833333334</c:v>
                </c:pt>
                <c:pt idx="54939">
                  <c:v>140.0703125</c:v>
                </c:pt>
                <c:pt idx="54940">
                  <c:v>140.07291666666666</c:v>
                </c:pt>
                <c:pt idx="54941">
                  <c:v>140.07552083333334</c:v>
                </c:pt>
                <c:pt idx="54942">
                  <c:v>140.078125</c:v>
                </c:pt>
                <c:pt idx="54943">
                  <c:v>140.08072916666666</c:v>
                </c:pt>
                <c:pt idx="54944">
                  <c:v>140.08333333333334</c:v>
                </c:pt>
                <c:pt idx="54945">
                  <c:v>140.0859375</c:v>
                </c:pt>
                <c:pt idx="54946">
                  <c:v>140.08854166666666</c:v>
                </c:pt>
                <c:pt idx="54947">
                  <c:v>140.09114583333334</c:v>
                </c:pt>
                <c:pt idx="54948">
                  <c:v>140.09375</c:v>
                </c:pt>
                <c:pt idx="54949">
                  <c:v>140.09635416666666</c:v>
                </c:pt>
                <c:pt idx="54950">
                  <c:v>140.09895833333334</c:v>
                </c:pt>
                <c:pt idx="54951">
                  <c:v>140.1015625</c:v>
                </c:pt>
                <c:pt idx="54952">
                  <c:v>140.10416666666666</c:v>
                </c:pt>
                <c:pt idx="54953">
                  <c:v>140.10677083333334</c:v>
                </c:pt>
                <c:pt idx="54954">
                  <c:v>140.109375</c:v>
                </c:pt>
                <c:pt idx="54955">
                  <c:v>140.11197916666666</c:v>
                </c:pt>
                <c:pt idx="54956">
                  <c:v>140.11458333333334</c:v>
                </c:pt>
                <c:pt idx="54957">
                  <c:v>140.1171875</c:v>
                </c:pt>
                <c:pt idx="54958">
                  <c:v>140.11979166666666</c:v>
                </c:pt>
                <c:pt idx="54959">
                  <c:v>140.12239583333334</c:v>
                </c:pt>
                <c:pt idx="54960">
                  <c:v>140.125</c:v>
                </c:pt>
                <c:pt idx="54961">
                  <c:v>140.12760416666666</c:v>
                </c:pt>
                <c:pt idx="54962">
                  <c:v>140.13020833333334</c:v>
                </c:pt>
                <c:pt idx="54963">
                  <c:v>140.1328125</c:v>
                </c:pt>
                <c:pt idx="54964">
                  <c:v>140.13541666666666</c:v>
                </c:pt>
                <c:pt idx="54965">
                  <c:v>140.13802083333334</c:v>
                </c:pt>
                <c:pt idx="54966">
                  <c:v>140.140625</c:v>
                </c:pt>
                <c:pt idx="54967">
                  <c:v>140.14322916666666</c:v>
                </c:pt>
                <c:pt idx="54968">
                  <c:v>140.14583333333334</c:v>
                </c:pt>
                <c:pt idx="54969">
                  <c:v>140.1484375</c:v>
                </c:pt>
                <c:pt idx="54970">
                  <c:v>140.15104166666666</c:v>
                </c:pt>
                <c:pt idx="54971">
                  <c:v>140.15364583333334</c:v>
                </c:pt>
                <c:pt idx="54972">
                  <c:v>140.15625</c:v>
                </c:pt>
                <c:pt idx="54973">
                  <c:v>140.15885416666666</c:v>
                </c:pt>
                <c:pt idx="54974">
                  <c:v>140.16145833333334</c:v>
                </c:pt>
                <c:pt idx="54975">
                  <c:v>140.1640625</c:v>
                </c:pt>
                <c:pt idx="54976">
                  <c:v>140.16666666666666</c:v>
                </c:pt>
                <c:pt idx="54977">
                  <c:v>140.16927083333334</c:v>
                </c:pt>
                <c:pt idx="54978">
                  <c:v>140.171875</c:v>
                </c:pt>
                <c:pt idx="54979">
                  <c:v>140.17447916666666</c:v>
                </c:pt>
                <c:pt idx="54980">
                  <c:v>140.17708333333334</c:v>
                </c:pt>
                <c:pt idx="54981">
                  <c:v>140.1796875</c:v>
                </c:pt>
                <c:pt idx="54982">
                  <c:v>140.18229166666666</c:v>
                </c:pt>
                <c:pt idx="54983">
                  <c:v>140.18489583333334</c:v>
                </c:pt>
                <c:pt idx="54984">
                  <c:v>140.1875</c:v>
                </c:pt>
                <c:pt idx="54985">
                  <c:v>140.19010416666666</c:v>
                </c:pt>
                <c:pt idx="54986">
                  <c:v>140.19270833333334</c:v>
                </c:pt>
                <c:pt idx="54987">
                  <c:v>140.1953125</c:v>
                </c:pt>
                <c:pt idx="54988">
                  <c:v>140.19791666666666</c:v>
                </c:pt>
                <c:pt idx="54989">
                  <c:v>140.20052083333334</c:v>
                </c:pt>
                <c:pt idx="54990">
                  <c:v>140.203125</c:v>
                </c:pt>
                <c:pt idx="54991">
                  <c:v>140.20572916666666</c:v>
                </c:pt>
                <c:pt idx="54992">
                  <c:v>140.20833333333334</c:v>
                </c:pt>
                <c:pt idx="54993">
                  <c:v>140.2109375</c:v>
                </c:pt>
                <c:pt idx="54994">
                  <c:v>140.21354166666666</c:v>
                </c:pt>
                <c:pt idx="54995">
                  <c:v>140.21614583333334</c:v>
                </c:pt>
                <c:pt idx="54996">
                  <c:v>140.21875</c:v>
                </c:pt>
                <c:pt idx="54997">
                  <c:v>140.22135416666666</c:v>
                </c:pt>
                <c:pt idx="54998">
                  <c:v>140.22395833333334</c:v>
                </c:pt>
                <c:pt idx="54999">
                  <c:v>140.2265625</c:v>
                </c:pt>
                <c:pt idx="55000">
                  <c:v>140.22916666666666</c:v>
                </c:pt>
                <c:pt idx="55001">
                  <c:v>140.23177083333334</c:v>
                </c:pt>
                <c:pt idx="55002">
                  <c:v>140.234375</c:v>
                </c:pt>
                <c:pt idx="55003">
                  <c:v>140.23697916666666</c:v>
                </c:pt>
                <c:pt idx="55004">
                  <c:v>140.23958333333334</c:v>
                </c:pt>
                <c:pt idx="55005">
                  <c:v>140.2421875</c:v>
                </c:pt>
                <c:pt idx="55006">
                  <c:v>140.24479166666666</c:v>
                </c:pt>
                <c:pt idx="55007">
                  <c:v>140.24739583333334</c:v>
                </c:pt>
                <c:pt idx="55008">
                  <c:v>140.25</c:v>
                </c:pt>
                <c:pt idx="55009">
                  <c:v>140.25260416666666</c:v>
                </c:pt>
                <c:pt idx="55010">
                  <c:v>140.25520833333334</c:v>
                </c:pt>
                <c:pt idx="55011">
                  <c:v>140.2578125</c:v>
                </c:pt>
                <c:pt idx="55012">
                  <c:v>140.26041666666666</c:v>
                </c:pt>
                <c:pt idx="55013">
                  <c:v>140.26302083333334</c:v>
                </c:pt>
                <c:pt idx="55014">
                  <c:v>140.265625</c:v>
                </c:pt>
                <c:pt idx="55015">
                  <c:v>140.26822916666666</c:v>
                </c:pt>
                <c:pt idx="55016">
                  <c:v>140.27083333333334</c:v>
                </c:pt>
                <c:pt idx="55017">
                  <c:v>140.2734375</c:v>
                </c:pt>
                <c:pt idx="55018">
                  <c:v>140.27604166666666</c:v>
                </c:pt>
                <c:pt idx="55019">
                  <c:v>140.27864583333334</c:v>
                </c:pt>
                <c:pt idx="55020">
                  <c:v>140.28125</c:v>
                </c:pt>
                <c:pt idx="55021">
                  <c:v>140.28385416666666</c:v>
                </c:pt>
                <c:pt idx="55022">
                  <c:v>140.28645833333334</c:v>
                </c:pt>
                <c:pt idx="55023">
                  <c:v>140.2890625</c:v>
                </c:pt>
                <c:pt idx="55024">
                  <c:v>140.29166666666666</c:v>
                </c:pt>
                <c:pt idx="55025">
                  <c:v>140.29427083333334</c:v>
                </c:pt>
                <c:pt idx="55026">
                  <c:v>140.296875</c:v>
                </c:pt>
                <c:pt idx="55027">
                  <c:v>140.29947916666666</c:v>
                </c:pt>
                <c:pt idx="55028">
                  <c:v>140.30208333333334</c:v>
                </c:pt>
                <c:pt idx="55029">
                  <c:v>140.3046875</c:v>
                </c:pt>
                <c:pt idx="55030">
                  <c:v>140.30729166666666</c:v>
                </c:pt>
                <c:pt idx="55031">
                  <c:v>140.30989583333334</c:v>
                </c:pt>
                <c:pt idx="55032">
                  <c:v>140.3125</c:v>
                </c:pt>
                <c:pt idx="55033">
                  <c:v>140.31510416666666</c:v>
                </c:pt>
                <c:pt idx="55034">
                  <c:v>140.31770833333334</c:v>
                </c:pt>
                <c:pt idx="55035">
                  <c:v>140.3203125</c:v>
                </c:pt>
                <c:pt idx="55036">
                  <c:v>140.32291666666666</c:v>
                </c:pt>
                <c:pt idx="55037">
                  <c:v>140.32552083333334</c:v>
                </c:pt>
                <c:pt idx="55038">
                  <c:v>140.328125</c:v>
                </c:pt>
                <c:pt idx="55039">
                  <c:v>140.33072916666666</c:v>
                </c:pt>
                <c:pt idx="55040">
                  <c:v>140.33333333333334</c:v>
                </c:pt>
                <c:pt idx="55041">
                  <c:v>140.3359375</c:v>
                </c:pt>
                <c:pt idx="55042">
                  <c:v>140.33854166666666</c:v>
                </c:pt>
                <c:pt idx="55043">
                  <c:v>140.34114583333334</c:v>
                </c:pt>
                <c:pt idx="55044">
                  <c:v>140.34375</c:v>
                </c:pt>
                <c:pt idx="55045">
                  <c:v>140.34635416666666</c:v>
                </c:pt>
                <c:pt idx="55046">
                  <c:v>140.34895833333334</c:v>
                </c:pt>
                <c:pt idx="55047">
                  <c:v>140.3515625</c:v>
                </c:pt>
                <c:pt idx="55048">
                  <c:v>140.35416666666666</c:v>
                </c:pt>
                <c:pt idx="55049">
                  <c:v>140.35677083333334</c:v>
                </c:pt>
                <c:pt idx="55050">
                  <c:v>140.359375</c:v>
                </c:pt>
                <c:pt idx="55051">
                  <c:v>140.36197916666666</c:v>
                </c:pt>
                <c:pt idx="55052">
                  <c:v>140.36458333333334</c:v>
                </c:pt>
                <c:pt idx="55053">
                  <c:v>140.3671875</c:v>
                </c:pt>
                <c:pt idx="55054">
                  <c:v>140.36979166666666</c:v>
                </c:pt>
                <c:pt idx="55055">
                  <c:v>140.37239583333334</c:v>
                </c:pt>
                <c:pt idx="55056">
                  <c:v>140.375</c:v>
                </c:pt>
                <c:pt idx="55057">
                  <c:v>140.37760416666666</c:v>
                </c:pt>
                <c:pt idx="55058">
                  <c:v>140.38020833333334</c:v>
                </c:pt>
                <c:pt idx="55059">
                  <c:v>140.3828125</c:v>
                </c:pt>
                <c:pt idx="55060">
                  <c:v>140.38541666666666</c:v>
                </c:pt>
                <c:pt idx="55061">
                  <c:v>140.38802083333334</c:v>
                </c:pt>
                <c:pt idx="55062">
                  <c:v>140.390625</c:v>
                </c:pt>
                <c:pt idx="55063">
                  <c:v>140.39322916666666</c:v>
                </c:pt>
                <c:pt idx="55064">
                  <c:v>140.39583333333334</c:v>
                </c:pt>
                <c:pt idx="55065">
                  <c:v>140.3984375</c:v>
                </c:pt>
                <c:pt idx="55066">
                  <c:v>140.40104166666666</c:v>
                </c:pt>
                <c:pt idx="55067">
                  <c:v>140.40364583333334</c:v>
                </c:pt>
                <c:pt idx="55068">
                  <c:v>140.40625</c:v>
                </c:pt>
                <c:pt idx="55069">
                  <c:v>140.40885416666666</c:v>
                </c:pt>
                <c:pt idx="55070">
                  <c:v>140.41145833333334</c:v>
                </c:pt>
                <c:pt idx="55071">
                  <c:v>140.4140625</c:v>
                </c:pt>
                <c:pt idx="55072">
                  <c:v>140.41666666666666</c:v>
                </c:pt>
                <c:pt idx="55073">
                  <c:v>140.41927083333334</c:v>
                </c:pt>
                <c:pt idx="55074">
                  <c:v>140.421875</c:v>
                </c:pt>
                <c:pt idx="55075">
                  <c:v>140.42447916666666</c:v>
                </c:pt>
                <c:pt idx="55076">
                  <c:v>140.42708333333334</c:v>
                </c:pt>
                <c:pt idx="55077">
                  <c:v>140.4296875</c:v>
                </c:pt>
                <c:pt idx="55078">
                  <c:v>140.43229166666666</c:v>
                </c:pt>
                <c:pt idx="55079">
                  <c:v>140.43489583333334</c:v>
                </c:pt>
                <c:pt idx="55080">
                  <c:v>140.4375</c:v>
                </c:pt>
                <c:pt idx="55081">
                  <c:v>140.44010416666666</c:v>
                </c:pt>
                <c:pt idx="55082">
                  <c:v>140.44270833333334</c:v>
                </c:pt>
                <c:pt idx="55083">
                  <c:v>140.4453125</c:v>
                </c:pt>
                <c:pt idx="55084">
                  <c:v>140.44791666666666</c:v>
                </c:pt>
                <c:pt idx="55085">
                  <c:v>140.45052083333334</c:v>
                </c:pt>
                <c:pt idx="55086">
                  <c:v>140.453125</c:v>
                </c:pt>
                <c:pt idx="55087">
                  <c:v>140.45572916666666</c:v>
                </c:pt>
                <c:pt idx="55088">
                  <c:v>140.45833333333334</c:v>
                </c:pt>
                <c:pt idx="55089">
                  <c:v>140.4609375</c:v>
                </c:pt>
                <c:pt idx="55090">
                  <c:v>140.46354166666666</c:v>
                </c:pt>
                <c:pt idx="55091">
                  <c:v>140.46614583333334</c:v>
                </c:pt>
                <c:pt idx="55092">
                  <c:v>140.46875</c:v>
                </c:pt>
                <c:pt idx="55093">
                  <c:v>140.47135416666666</c:v>
                </c:pt>
                <c:pt idx="55094">
                  <c:v>140.47395833333334</c:v>
                </c:pt>
                <c:pt idx="55095">
                  <c:v>140.4765625</c:v>
                </c:pt>
                <c:pt idx="55096">
                  <c:v>140.47916666666666</c:v>
                </c:pt>
                <c:pt idx="55097">
                  <c:v>140.48177083333334</c:v>
                </c:pt>
                <c:pt idx="55098">
                  <c:v>140.484375</c:v>
                </c:pt>
                <c:pt idx="55099">
                  <c:v>140.48697916666666</c:v>
                </c:pt>
                <c:pt idx="55100">
                  <c:v>140.48958333333334</c:v>
                </c:pt>
                <c:pt idx="55101">
                  <c:v>140.4921875</c:v>
                </c:pt>
                <c:pt idx="55102">
                  <c:v>140.49479166666666</c:v>
                </c:pt>
                <c:pt idx="55103">
                  <c:v>140.49739583333334</c:v>
                </c:pt>
                <c:pt idx="55104">
                  <c:v>140.5</c:v>
                </c:pt>
                <c:pt idx="55105">
                  <c:v>140.50260416666666</c:v>
                </c:pt>
                <c:pt idx="55106">
                  <c:v>140.50520833333334</c:v>
                </c:pt>
                <c:pt idx="55107">
                  <c:v>140.5078125</c:v>
                </c:pt>
                <c:pt idx="55108">
                  <c:v>140.51041666666666</c:v>
                </c:pt>
                <c:pt idx="55109">
                  <c:v>140.51302083333334</c:v>
                </c:pt>
                <c:pt idx="55110">
                  <c:v>140.515625</c:v>
                </c:pt>
                <c:pt idx="55111">
                  <c:v>140.51822916666666</c:v>
                </c:pt>
                <c:pt idx="55112">
                  <c:v>140.52083333333334</c:v>
                </c:pt>
                <c:pt idx="55113">
                  <c:v>140.5234375</c:v>
                </c:pt>
                <c:pt idx="55114">
                  <c:v>140.52604166666666</c:v>
                </c:pt>
                <c:pt idx="55115">
                  <c:v>140.52864583333334</c:v>
                </c:pt>
                <c:pt idx="55116">
                  <c:v>140.53125</c:v>
                </c:pt>
                <c:pt idx="55117">
                  <c:v>140.53385416666666</c:v>
                </c:pt>
                <c:pt idx="55118">
                  <c:v>140.53645833333334</c:v>
                </c:pt>
                <c:pt idx="55119">
                  <c:v>140.5390625</c:v>
                </c:pt>
                <c:pt idx="55120">
                  <c:v>140.54166666666666</c:v>
                </c:pt>
                <c:pt idx="55121">
                  <c:v>140.54427083333334</c:v>
                </c:pt>
                <c:pt idx="55122">
                  <c:v>140.546875</c:v>
                </c:pt>
                <c:pt idx="55123">
                  <c:v>140.54947916666666</c:v>
                </c:pt>
                <c:pt idx="55124">
                  <c:v>140.55208333333334</c:v>
                </c:pt>
                <c:pt idx="55125">
                  <c:v>140.5546875</c:v>
                </c:pt>
                <c:pt idx="55126">
                  <c:v>140.55729166666666</c:v>
                </c:pt>
                <c:pt idx="55127">
                  <c:v>140.55989583333334</c:v>
                </c:pt>
                <c:pt idx="55128">
                  <c:v>140.5625</c:v>
                </c:pt>
                <c:pt idx="55129">
                  <c:v>140.56510416666666</c:v>
                </c:pt>
                <c:pt idx="55130">
                  <c:v>140.56770833333334</c:v>
                </c:pt>
                <c:pt idx="55131">
                  <c:v>140.5703125</c:v>
                </c:pt>
                <c:pt idx="55132">
                  <c:v>140.57291666666666</c:v>
                </c:pt>
                <c:pt idx="55133">
                  <c:v>140.57552083333334</c:v>
                </c:pt>
                <c:pt idx="55134">
                  <c:v>140.578125</c:v>
                </c:pt>
                <c:pt idx="55135">
                  <c:v>140.58072916666666</c:v>
                </c:pt>
                <c:pt idx="55136">
                  <c:v>140.58333333333334</c:v>
                </c:pt>
                <c:pt idx="55137">
                  <c:v>140.5859375</c:v>
                </c:pt>
                <c:pt idx="55138">
                  <c:v>140.58854166666666</c:v>
                </c:pt>
                <c:pt idx="55139">
                  <c:v>140.59114583333334</c:v>
                </c:pt>
                <c:pt idx="55140">
                  <c:v>140.59375</c:v>
                </c:pt>
                <c:pt idx="55141">
                  <c:v>140.59635416666666</c:v>
                </c:pt>
                <c:pt idx="55142">
                  <c:v>140.59895833333334</c:v>
                </c:pt>
                <c:pt idx="55143">
                  <c:v>140.6015625</c:v>
                </c:pt>
                <c:pt idx="55144">
                  <c:v>140.60416666666666</c:v>
                </c:pt>
                <c:pt idx="55145">
                  <c:v>140.60677083333334</c:v>
                </c:pt>
                <c:pt idx="55146">
                  <c:v>140.609375</c:v>
                </c:pt>
                <c:pt idx="55147">
                  <c:v>140.61197916666666</c:v>
                </c:pt>
                <c:pt idx="55148">
                  <c:v>140.61458333333334</c:v>
                </c:pt>
                <c:pt idx="55149">
                  <c:v>140.6171875</c:v>
                </c:pt>
                <c:pt idx="55150">
                  <c:v>140.61979166666666</c:v>
                </c:pt>
                <c:pt idx="55151">
                  <c:v>140.62239583333334</c:v>
                </c:pt>
                <c:pt idx="55152">
                  <c:v>140.625</c:v>
                </c:pt>
                <c:pt idx="55153">
                  <c:v>140.62760416666666</c:v>
                </c:pt>
                <c:pt idx="55154">
                  <c:v>140.63020833333334</c:v>
                </c:pt>
                <c:pt idx="55155">
                  <c:v>140.6328125</c:v>
                </c:pt>
                <c:pt idx="55156">
                  <c:v>140.63541666666666</c:v>
                </c:pt>
                <c:pt idx="55157">
                  <c:v>140.63802083333334</c:v>
                </c:pt>
                <c:pt idx="55158">
                  <c:v>140.640625</c:v>
                </c:pt>
                <c:pt idx="55159">
                  <c:v>140.64322916666666</c:v>
                </c:pt>
                <c:pt idx="55160">
                  <c:v>140.64583333333334</c:v>
                </c:pt>
                <c:pt idx="55161">
                  <c:v>140.6484375</c:v>
                </c:pt>
                <c:pt idx="55162">
                  <c:v>140.65104166666666</c:v>
                </c:pt>
                <c:pt idx="55163">
                  <c:v>140.65364583333334</c:v>
                </c:pt>
                <c:pt idx="55164">
                  <c:v>140.65625</c:v>
                </c:pt>
                <c:pt idx="55165">
                  <c:v>140.65885416666666</c:v>
                </c:pt>
                <c:pt idx="55166">
                  <c:v>140.66145833333334</c:v>
                </c:pt>
                <c:pt idx="55167">
                  <c:v>140.6640625</c:v>
                </c:pt>
                <c:pt idx="55168">
                  <c:v>140.66666666666666</c:v>
                </c:pt>
                <c:pt idx="55169">
                  <c:v>140.66927083333334</c:v>
                </c:pt>
                <c:pt idx="55170">
                  <c:v>140.671875</c:v>
                </c:pt>
                <c:pt idx="55171">
                  <c:v>140.67447916666666</c:v>
                </c:pt>
                <c:pt idx="55172">
                  <c:v>140.67708333333334</c:v>
                </c:pt>
                <c:pt idx="55173">
                  <c:v>140.6796875</c:v>
                </c:pt>
                <c:pt idx="55174">
                  <c:v>140.68229166666666</c:v>
                </c:pt>
                <c:pt idx="55175">
                  <c:v>140.68489583333334</c:v>
                </c:pt>
                <c:pt idx="55176">
                  <c:v>140.6875</c:v>
                </c:pt>
                <c:pt idx="55177">
                  <c:v>140.69010416666666</c:v>
                </c:pt>
                <c:pt idx="55178">
                  <c:v>140.69270833333334</c:v>
                </c:pt>
                <c:pt idx="55179">
                  <c:v>140.6953125</c:v>
                </c:pt>
                <c:pt idx="55180">
                  <c:v>140.69791666666666</c:v>
                </c:pt>
                <c:pt idx="55181">
                  <c:v>140.70052083333334</c:v>
                </c:pt>
                <c:pt idx="55182">
                  <c:v>140.703125</c:v>
                </c:pt>
                <c:pt idx="55183">
                  <c:v>140.70572916666666</c:v>
                </c:pt>
                <c:pt idx="55184">
                  <c:v>140.70833333333334</c:v>
                </c:pt>
                <c:pt idx="55185">
                  <c:v>140.7109375</c:v>
                </c:pt>
                <c:pt idx="55186">
                  <c:v>140.71354166666666</c:v>
                </c:pt>
                <c:pt idx="55187">
                  <c:v>140.71614583333334</c:v>
                </c:pt>
                <c:pt idx="55188">
                  <c:v>140.71875</c:v>
                </c:pt>
                <c:pt idx="55189">
                  <c:v>140.72135416666666</c:v>
                </c:pt>
                <c:pt idx="55190">
                  <c:v>140.72395833333334</c:v>
                </c:pt>
                <c:pt idx="55191">
                  <c:v>140.7265625</c:v>
                </c:pt>
                <c:pt idx="55192">
                  <c:v>140.72916666666666</c:v>
                </c:pt>
                <c:pt idx="55193">
                  <c:v>140.73177083333334</c:v>
                </c:pt>
                <c:pt idx="55194">
                  <c:v>140.734375</c:v>
                </c:pt>
                <c:pt idx="55195">
                  <c:v>140.73697916666666</c:v>
                </c:pt>
                <c:pt idx="55196">
                  <c:v>140.73958333333334</c:v>
                </c:pt>
                <c:pt idx="55197">
                  <c:v>140.7421875</c:v>
                </c:pt>
                <c:pt idx="55198">
                  <c:v>140.74479166666666</c:v>
                </c:pt>
                <c:pt idx="55199">
                  <c:v>140.74739583333334</c:v>
                </c:pt>
                <c:pt idx="55200">
                  <c:v>140.75</c:v>
                </c:pt>
                <c:pt idx="55201">
                  <c:v>140.75260416666666</c:v>
                </c:pt>
                <c:pt idx="55202">
                  <c:v>140.75520833333334</c:v>
                </c:pt>
                <c:pt idx="55203">
                  <c:v>140.7578125</c:v>
                </c:pt>
                <c:pt idx="55204">
                  <c:v>140.76041666666666</c:v>
                </c:pt>
                <c:pt idx="55205">
                  <c:v>140.76302083333334</c:v>
                </c:pt>
                <c:pt idx="55206">
                  <c:v>140.765625</c:v>
                </c:pt>
                <c:pt idx="55207">
                  <c:v>140.76822916666666</c:v>
                </c:pt>
                <c:pt idx="55208">
                  <c:v>140.77083333333334</c:v>
                </c:pt>
                <c:pt idx="55209">
                  <c:v>140.7734375</c:v>
                </c:pt>
                <c:pt idx="55210">
                  <c:v>140.77604166666666</c:v>
                </c:pt>
                <c:pt idx="55211">
                  <c:v>140.77864583333334</c:v>
                </c:pt>
                <c:pt idx="55212">
                  <c:v>140.78125</c:v>
                </c:pt>
                <c:pt idx="55213">
                  <c:v>140.78385416666666</c:v>
                </c:pt>
                <c:pt idx="55214">
                  <c:v>140.78645833333334</c:v>
                </c:pt>
                <c:pt idx="55215">
                  <c:v>140.7890625</c:v>
                </c:pt>
                <c:pt idx="55216">
                  <c:v>140.79166666666666</c:v>
                </c:pt>
                <c:pt idx="55217">
                  <c:v>140.79427083333334</c:v>
                </c:pt>
                <c:pt idx="55218">
                  <c:v>140.796875</c:v>
                </c:pt>
                <c:pt idx="55219">
                  <c:v>140.79947916666666</c:v>
                </c:pt>
                <c:pt idx="55220">
                  <c:v>140.80208333333334</c:v>
                </c:pt>
                <c:pt idx="55221">
                  <c:v>140.8046875</c:v>
                </c:pt>
                <c:pt idx="55222">
                  <c:v>140.80729166666666</c:v>
                </c:pt>
                <c:pt idx="55223">
                  <c:v>140.80989583333334</c:v>
                </c:pt>
                <c:pt idx="55224">
                  <c:v>140.8125</c:v>
                </c:pt>
                <c:pt idx="55225">
                  <c:v>140.81510416666666</c:v>
                </c:pt>
                <c:pt idx="55226">
                  <c:v>140.81770833333334</c:v>
                </c:pt>
                <c:pt idx="55227">
                  <c:v>140.8203125</c:v>
                </c:pt>
                <c:pt idx="55228">
                  <c:v>140.82291666666666</c:v>
                </c:pt>
                <c:pt idx="55229">
                  <c:v>140.82552083333334</c:v>
                </c:pt>
                <c:pt idx="55230">
                  <c:v>140.828125</c:v>
                </c:pt>
                <c:pt idx="55231">
                  <c:v>140.83072916666666</c:v>
                </c:pt>
                <c:pt idx="55232">
                  <c:v>140.83333333333334</c:v>
                </c:pt>
                <c:pt idx="55233">
                  <c:v>140.8359375</c:v>
                </c:pt>
                <c:pt idx="55234">
                  <c:v>140.83854166666666</c:v>
                </c:pt>
                <c:pt idx="55235">
                  <c:v>140.84114583333334</c:v>
                </c:pt>
                <c:pt idx="55236">
                  <c:v>140.84375</c:v>
                </c:pt>
                <c:pt idx="55237">
                  <c:v>140.84635416666666</c:v>
                </c:pt>
                <c:pt idx="55238">
                  <c:v>140.84895833333334</c:v>
                </c:pt>
                <c:pt idx="55239">
                  <c:v>140.8515625</c:v>
                </c:pt>
                <c:pt idx="55240">
                  <c:v>140.85416666666666</c:v>
                </c:pt>
                <c:pt idx="55241">
                  <c:v>140.85677083333334</c:v>
                </c:pt>
                <c:pt idx="55242">
                  <c:v>140.859375</c:v>
                </c:pt>
                <c:pt idx="55243">
                  <c:v>140.86197916666666</c:v>
                </c:pt>
                <c:pt idx="55244">
                  <c:v>140.86458333333334</c:v>
                </c:pt>
                <c:pt idx="55245">
                  <c:v>140.8671875</c:v>
                </c:pt>
                <c:pt idx="55246">
                  <c:v>140.86979166666666</c:v>
                </c:pt>
                <c:pt idx="55247">
                  <c:v>140.87239583333334</c:v>
                </c:pt>
                <c:pt idx="55248">
                  <c:v>140.875</c:v>
                </c:pt>
                <c:pt idx="55249">
                  <c:v>140.87760416666666</c:v>
                </c:pt>
                <c:pt idx="55250">
                  <c:v>140.88020833333334</c:v>
                </c:pt>
                <c:pt idx="55251">
                  <c:v>140.8828125</c:v>
                </c:pt>
                <c:pt idx="55252">
                  <c:v>140.88541666666666</c:v>
                </c:pt>
                <c:pt idx="55253">
                  <c:v>140.88802083333334</c:v>
                </c:pt>
                <c:pt idx="55254">
                  <c:v>140.890625</c:v>
                </c:pt>
                <c:pt idx="55255">
                  <c:v>140.89322916666666</c:v>
                </c:pt>
                <c:pt idx="55256">
                  <c:v>140.89583333333334</c:v>
                </c:pt>
                <c:pt idx="55257">
                  <c:v>140.8984375</c:v>
                </c:pt>
                <c:pt idx="55258">
                  <c:v>140.90104166666666</c:v>
                </c:pt>
                <c:pt idx="55259">
                  <c:v>140.90364583333334</c:v>
                </c:pt>
                <c:pt idx="55260">
                  <c:v>140.90625</c:v>
                </c:pt>
                <c:pt idx="55261">
                  <c:v>140.90885416666666</c:v>
                </c:pt>
                <c:pt idx="55262">
                  <c:v>140.91145833333334</c:v>
                </c:pt>
                <c:pt idx="55263">
                  <c:v>140.9140625</c:v>
                </c:pt>
                <c:pt idx="55264">
                  <c:v>140.91666666666666</c:v>
                </c:pt>
                <c:pt idx="55265">
                  <c:v>140.91927083333334</c:v>
                </c:pt>
                <c:pt idx="55266">
                  <c:v>140.921875</c:v>
                </c:pt>
                <c:pt idx="55267">
                  <c:v>140.92447916666666</c:v>
                </c:pt>
                <c:pt idx="55268">
                  <c:v>140.92708333333334</c:v>
                </c:pt>
                <c:pt idx="55269">
                  <c:v>140.9296875</c:v>
                </c:pt>
                <c:pt idx="55270">
                  <c:v>140.93229166666666</c:v>
                </c:pt>
                <c:pt idx="55271">
                  <c:v>140.93489583333334</c:v>
                </c:pt>
                <c:pt idx="55272">
                  <c:v>140.9375</c:v>
                </c:pt>
                <c:pt idx="55273">
                  <c:v>140.94010416666666</c:v>
                </c:pt>
                <c:pt idx="55274">
                  <c:v>140.94270833333334</c:v>
                </c:pt>
                <c:pt idx="55275">
                  <c:v>140.9453125</c:v>
                </c:pt>
                <c:pt idx="55276">
                  <c:v>140.94791666666666</c:v>
                </c:pt>
                <c:pt idx="55277">
                  <c:v>140.95052083333334</c:v>
                </c:pt>
                <c:pt idx="55278">
                  <c:v>140.953125</c:v>
                </c:pt>
                <c:pt idx="55279">
                  <c:v>140.95572916666666</c:v>
                </c:pt>
                <c:pt idx="55280">
                  <c:v>140.95833333333334</c:v>
                </c:pt>
                <c:pt idx="55281">
                  <c:v>140.9609375</c:v>
                </c:pt>
                <c:pt idx="55282">
                  <c:v>140.96354166666666</c:v>
                </c:pt>
                <c:pt idx="55283">
                  <c:v>140.96614583333334</c:v>
                </c:pt>
                <c:pt idx="55284">
                  <c:v>140.96875</c:v>
                </c:pt>
                <c:pt idx="55285">
                  <c:v>140.97135416666666</c:v>
                </c:pt>
                <c:pt idx="55286">
                  <c:v>140.97395833333334</c:v>
                </c:pt>
                <c:pt idx="55287">
                  <c:v>140.9765625</c:v>
                </c:pt>
                <c:pt idx="55288">
                  <c:v>140.97916666666666</c:v>
                </c:pt>
                <c:pt idx="55289">
                  <c:v>140.98177083333334</c:v>
                </c:pt>
                <c:pt idx="55290">
                  <c:v>140.984375</c:v>
                </c:pt>
                <c:pt idx="55291">
                  <c:v>140.98697916666666</c:v>
                </c:pt>
                <c:pt idx="55292">
                  <c:v>140.98958333333334</c:v>
                </c:pt>
                <c:pt idx="55293">
                  <c:v>140.9921875</c:v>
                </c:pt>
                <c:pt idx="55294">
                  <c:v>140.99479166666666</c:v>
                </c:pt>
                <c:pt idx="55295">
                  <c:v>140.99739583333334</c:v>
                </c:pt>
                <c:pt idx="55296">
                  <c:v>141</c:v>
                </c:pt>
                <c:pt idx="55297">
                  <c:v>141.00260416666666</c:v>
                </c:pt>
                <c:pt idx="55298">
                  <c:v>141.00520833333334</c:v>
                </c:pt>
                <c:pt idx="55299">
                  <c:v>141.0078125</c:v>
                </c:pt>
                <c:pt idx="55300">
                  <c:v>141.01041666666666</c:v>
                </c:pt>
                <c:pt idx="55301">
                  <c:v>141.01302083333334</c:v>
                </c:pt>
                <c:pt idx="55302">
                  <c:v>141.015625</c:v>
                </c:pt>
                <c:pt idx="55303">
                  <c:v>141.01822916666666</c:v>
                </c:pt>
                <c:pt idx="55304">
                  <c:v>141.02083333333334</c:v>
                </c:pt>
                <c:pt idx="55305">
                  <c:v>141.0234375</c:v>
                </c:pt>
                <c:pt idx="55306">
                  <c:v>141.02604166666666</c:v>
                </c:pt>
                <c:pt idx="55307">
                  <c:v>141.02864583333334</c:v>
                </c:pt>
                <c:pt idx="55308">
                  <c:v>141.03125</c:v>
                </c:pt>
                <c:pt idx="55309">
                  <c:v>141.03385416666666</c:v>
                </c:pt>
                <c:pt idx="55310">
                  <c:v>141.03645833333334</c:v>
                </c:pt>
                <c:pt idx="55311">
                  <c:v>141.0390625</c:v>
                </c:pt>
                <c:pt idx="55312">
                  <c:v>141.04166666666666</c:v>
                </c:pt>
                <c:pt idx="55313">
                  <c:v>141.04427083333334</c:v>
                </c:pt>
                <c:pt idx="55314">
                  <c:v>141.046875</c:v>
                </c:pt>
                <c:pt idx="55315">
                  <c:v>141.04947916666666</c:v>
                </c:pt>
                <c:pt idx="55316">
                  <c:v>141.05208333333334</c:v>
                </c:pt>
                <c:pt idx="55317">
                  <c:v>141.0546875</c:v>
                </c:pt>
                <c:pt idx="55318">
                  <c:v>141.05729166666666</c:v>
                </c:pt>
                <c:pt idx="55319">
                  <c:v>141.05989583333334</c:v>
                </c:pt>
                <c:pt idx="55320">
                  <c:v>141.0625</c:v>
                </c:pt>
                <c:pt idx="55321">
                  <c:v>141.06510416666666</c:v>
                </c:pt>
                <c:pt idx="55322">
                  <c:v>141.06770833333334</c:v>
                </c:pt>
                <c:pt idx="55323">
                  <c:v>141.0703125</c:v>
                </c:pt>
                <c:pt idx="55324">
                  <c:v>141.07291666666666</c:v>
                </c:pt>
                <c:pt idx="55325">
                  <c:v>141.07552083333334</c:v>
                </c:pt>
                <c:pt idx="55326">
                  <c:v>141.078125</c:v>
                </c:pt>
                <c:pt idx="55327">
                  <c:v>141.08072916666666</c:v>
                </c:pt>
                <c:pt idx="55328">
                  <c:v>141.08333333333334</c:v>
                </c:pt>
                <c:pt idx="55329">
                  <c:v>141.0859375</c:v>
                </c:pt>
                <c:pt idx="55330">
                  <c:v>141.08854166666666</c:v>
                </c:pt>
                <c:pt idx="55331">
                  <c:v>141.09114583333334</c:v>
                </c:pt>
                <c:pt idx="55332">
                  <c:v>141.09375</c:v>
                </c:pt>
                <c:pt idx="55333">
                  <c:v>141.09635416666666</c:v>
                </c:pt>
                <c:pt idx="55334">
                  <c:v>141.09895833333334</c:v>
                </c:pt>
                <c:pt idx="55335">
                  <c:v>141.1015625</c:v>
                </c:pt>
                <c:pt idx="55336">
                  <c:v>141.10416666666666</c:v>
                </c:pt>
                <c:pt idx="55337">
                  <c:v>141.10677083333334</c:v>
                </c:pt>
                <c:pt idx="55338">
                  <c:v>141.109375</c:v>
                </c:pt>
                <c:pt idx="55339">
                  <c:v>141.11197916666666</c:v>
                </c:pt>
                <c:pt idx="55340">
                  <c:v>141.11458333333334</c:v>
                </c:pt>
                <c:pt idx="55341">
                  <c:v>141.1171875</c:v>
                </c:pt>
                <c:pt idx="55342">
                  <c:v>141.11979166666666</c:v>
                </c:pt>
                <c:pt idx="55343">
                  <c:v>141.12239583333334</c:v>
                </c:pt>
                <c:pt idx="55344">
                  <c:v>141.125</c:v>
                </c:pt>
                <c:pt idx="55345">
                  <c:v>141.12760416666666</c:v>
                </c:pt>
                <c:pt idx="55346">
                  <c:v>141.13020833333334</c:v>
                </c:pt>
                <c:pt idx="55347">
                  <c:v>141.1328125</c:v>
                </c:pt>
                <c:pt idx="55348">
                  <c:v>141.13541666666666</c:v>
                </c:pt>
                <c:pt idx="55349">
                  <c:v>141.13802083333334</c:v>
                </c:pt>
                <c:pt idx="55350">
                  <c:v>141.140625</c:v>
                </c:pt>
                <c:pt idx="55351">
                  <c:v>141.14322916666666</c:v>
                </c:pt>
                <c:pt idx="55352">
                  <c:v>141.14583333333334</c:v>
                </c:pt>
                <c:pt idx="55353">
                  <c:v>141.1484375</c:v>
                </c:pt>
                <c:pt idx="55354">
                  <c:v>141.15104166666666</c:v>
                </c:pt>
                <c:pt idx="55355">
                  <c:v>141.15364583333334</c:v>
                </c:pt>
                <c:pt idx="55356">
                  <c:v>141.15625</c:v>
                </c:pt>
                <c:pt idx="55357">
                  <c:v>141.15885416666666</c:v>
                </c:pt>
                <c:pt idx="55358">
                  <c:v>141.16145833333334</c:v>
                </c:pt>
                <c:pt idx="55359">
                  <c:v>141.1640625</c:v>
                </c:pt>
                <c:pt idx="55360">
                  <c:v>141.16666666666666</c:v>
                </c:pt>
                <c:pt idx="55361">
                  <c:v>141.16927083333334</c:v>
                </c:pt>
                <c:pt idx="55362">
                  <c:v>141.171875</c:v>
                </c:pt>
                <c:pt idx="55363">
                  <c:v>141.17447916666666</c:v>
                </c:pt>
                <c:pt idx="55364">
                  <c:v>141.17708333333334</c:v>
                </c:pt>
                <c:pt idx="55365">
                  <c:v>141.1796875</c:v>
                </c:pt>
                <c:pt idx="55366">
                  <c:v>141.18229166666666</c:v>
                </c:pt>
                <c:pt idx="55367">
                  <c:v>141.18489583333334</c:v>
                </c:pt>
                <c:pt idx="55368">
                  <c:v>141.1875</c:v>
                </c:pt>
                <c:pt idx="55369">
                  <c:v>141.19010416666666</c:v>
                </c:pt>
                <c:pt idx="55370">
                  <c:v>141.19270833333334</c:v>
                </c:pt>
                <c:pt idx="55371">
                  <c:v>141.1953125</c:v>
                </c:pt>
                <c:pt idx="55372">
                  <c:v>141.19791666666666</c:v>
                </c:pt>
                <c:pt idx="55373">
                  <c:v>141.20052083333334</c:v>
                </c:pt>
                <c:pt idx="55374">
                  <c:v>141.203125</c:v>
                </c:pt>
                <c:pt idx="55375">
                  <c:v>141.20572916666666</c:v>
                </c:pt>
                <c:pt idx="55376">
                  <c:v>141.20833333333334</c:v>
                </c:pt>
                <c:pt idx="55377">
                  <c:v>141.2109375</c:v>
                </c:pt>
                <c:pt idx="55378">
                  <c:v>141.21354166666666</c:v>
                </c:pt>
                <c:pt idx="55379">
                  <c:v>141.21614583333334</c:v>
                </c:pt>
                <c:pt idx="55380">
                  <c:v>141.21875</c:v>
                </c:pt>
                <c:pt idx="55381">
                  <c:v>141.22135416666666</c:v>
                </c:pt>
                <c:pt idx="55382">
                  <c:v>141.22395833333334</c:v>
                </c:pt>
                <c:pt idx="55383">
                  <c:v>141.2265625</c:v>
                </c:pt>
                <c:pt idx="55384">
                  <c:v>141.22916666666666</c:v>
                </c:pt>
                <c:pt idx="55385">
                  <c:v>141.23177083333334</c:v>
                </c:pt>
                <c:pt idx="55386">
                  <c:v>141.234375</c:v>
                </c:pt>
                <c:pt idx="55387">
                  <c:v>141.23697916666666</c:v>
                </c:pt>
                <c:pt idx="55388">
                  <c:v>141.23958333333334</c:v>
                </c:pt>
                <c:pt idx="55389">
                  <c:v>141.2421875</c:v>
                </c:pt>
                <c:pt idx="55390">
                  <c:v>141.24479166666666</c:v>
                </c:pt>
                <c:pt idx="55391">
                  <c:v>141.24739583333334</c:v>
                </c:pt>
                <c:pt idx="55392">
                  <c:v>141.25</c:v>
                </c:pt>
                <c:pt idx="55393">
                  <c:v>141.25260416666666</c:v>
                </c:pt>
                <c:pt idx="55394">
                  <c:v>141.25520833333334</c:v>
                </c:pt>
                <c:pt idx="55395">
                  <c:v>141.2578125</c:v>
                </c:pt>
                <c:pt idx="55396">
                  <c:v>141.26041666666666</c:v>
                </c:pt>
                <c:pt idx="55397">
                  <c:v>141.26302083333334</c:v>
                </c:pt>
                <c:pt idx="55398">
                  <c:v>141.265625</c:v>
                </c:pt>
                <c:pt idx="55399">
                  <c:v>141.26822916666666</c:v>
                </c:pt>
                <c:pt idx="55400">
                  <c:v>141.27083333333334</c:v>
                </c:pt>
                <c:pt idx="55401">
                  <c:v>141.2734375</c:v>
                </c:pt>
                <c:pt idx="55402">
                  <c:v>141.27604166666666</c:v>
                </c:pt>
                <c:pt idx="55403">
                  <c:v>141.27864583333334</c:v>
                </c:pt>
                <c:pt idx="55404">
                  <c:v>141.28125</c:v>
                </c:pt>
                <c:pt idx="55405">
                  <c:v>141.28385416666666</c:v>
                </c:pt>
                <c:pt idx="55406">
                  <c:v>141.28645833333334</c:v>
                </c:pt>
                <c:pt idx="55407">
                  <c:v>141.2890625</c:v>
                </c:pt>
                <c:pt idx="55408">
                  <c:v>141.29166666666666</c:v>
                </c:pt>
                <c:pt idx="55409">
                  <c:v>141.29427083333334</c:v>
                </c:pt>
                <c:pt idx="55410">
                  <c:v>141.296875</c:v>
                </c:pt>
                <c:pt idx="55411">
                  <c:v>141.29947916666666</c:v>
                </c:pt>
                <c:pt idx="55412">
                  <c:v>141.30208333333334</c:v>
                </c:pt>
                <c:pt idx="55413">
                  <c:v>141.3046875</c:v>
                </c:pt>
                <c:pt idx="55414">
                  <c:v>141.30729166666666</c:v>
                </c:pt>
                <c:pt idx="55415">
                  <c:v>141.30989583333334</c:v>
                </c:pt>
                <c:pt idx="55416">
                  <c:v>141.3125</c:v>
                </c:pt>
                <c:pt idx="55417">
                  <c:v>141.31510416666666</c:v>
                </c:pt>
                <c:pt idx="55418">
                  <c:v>141.31770833333334</c:v>
                </c:pt>
                <c:pt idx="55419">
                  <c:v>141.3203125</c:v>
                </c:pt>
                <c:pt idx="55420">
                  <c:v>141.32291666666666</c:v>
                </c:pt>
                <c:pt idx="55421">
                  <c:v>141.32552083333334</c:v>
                </c:pt>
                <c:pt idx="55422">
                  <c:v>141.328125</c:v>
                </c:pt>
                <c:pt idx="55423">
                  <c:v>141.33072916666666</c:v>
                </c:pt>
                <c:pt idx="55424">
                  <c:v>141.33333333333334</c:v>
                </c:pt>
                <c:pt idx="55425">
                  <c:v>141.3359375</c:v>
                </c:pt>
                <c:pt idx="55426">
                  <c:v>141.33854166666666</c:v>
                </c:pt>
                <c:pt idx="55427">
                  <c:v>141.34114583333334</c:v>
                </c:pt>
                <c:pt idx="55428">
                  <c:v>141.34375</c:v>
                </c:pt>
                <c:pt idx="55429">
                  <c:v>141.34635416666666</c:v>
                </c:pt>
                <c:pt idx="55430">
                  <c:v>141.34895833333334</c:v>
                </c:pt>
                <c:pt idx="55431">
                  <c:v>141.3515625</c:v>
                </c:pt>
                <c:pt idx="55432">
                  <c:v>141.35416666666666</c:v>
                </c:pt>
                <c:pt idx="55433">
                  <c:v>141.35677083333334</c:v>
                </c:pt>
                <c:pt idx="55434">
                  <c:v>141.359375</c:v>
                </c:pt>
                <c:pt idx="55435">
                  <c:v>141.36197916666666</c:v>
                </c:pt>
                <c:pt idx="55436">
                  <c:v>141.36458333333334</c:v>
                </c:pt>
                <c:pt idx="55437">
                  <c:v>141.3671875</c:v>
                </c:pt>
                <c:pt idx="55438">
                  <c:v>141.36979166666666</c:v>
                </c:pt>
                <c:pt idx="55439">
                  <c:v>141.37239583333334</c:v>
                </c:pt>
                <c:pt idx="55440">
                  <c:v>141.375</c:v>
                </c:pt>
                <c:pt idx="55441">
                  <c:v>141.37760416666666</c:v>
                </c:pt>
                <c:pt idx="55442">
                  <c:v>141.38020833333334</c:v>
                </c:pt>
                <c:pt idx="55443">
                  <c:v>141.3828125</c:v>
                </c:pt>
                <c:pt idx="55444">
                  <c:v>141.38541666666666</c:v>
                </c:pt>
                <c:pt idx="55445">
                  <c:v>141.38802083333334</c:v>
                </c:pt>
                <c:pt idx="55446">
                  <c:v>141.390625</c:v>
                </c:pt>
                <c:pt idx="55447">
                  <c:v>141.39322916666666</c:v>
                </c:pt>
                <c:pt idx="55448">
                  <c:v>141.39583333333334</c:v>
                </c:pt>
                <c:pt idx="55449">
                  <c:v>141.3984375</c:v>
                </c:pt>
                <c:pt idx="55450">
                  <c:v>141.40104166666666</c:v>
                </c:pt>
                <c:pt idx="55451">
                  <c:v>141.40364583333334</c:v>
                </c:pt>
                <c:pt idx="55452">
                  <c:v>141.40625</c:v>
                </c:pt>
                <c:pt idx="55453">
                  <c:v>141.40885416666666</c:v>
                </c:pt>
                <c:pt idx="55454">
                  <c:v>141.41145833333334</c:v>
                </c:pt>
                <c:pt idx="55455">
                  <c:v>141.4140625</c:v>
                </c:pt>
                <c:pt idx="55456">
                  <c:v>141.41666666666666</c:v>
                </c:pt>
                <c:pt idx="55457">
                  <c:v>141.41927083333334</c:v>
                </c:pt>
                <c:pt idx="55458">
                  <c:v>141.421875</c:v>
                </c:pt>
                <c:pt idx="55459">
                  <c:v>141.42447916666666</c:v>
                </c:pt>
                <c:pt idx="55460">
                  <c:v>141.42708333333334</c:v>
                </c:pt>
                <c:pt idx="55461">
                  <c:v>141.4296875</c:v>
                </c:pt>
                <c:pt idx="55462">
                  <c:v>141.43229166666666</c:v>
                </c:pt>
                <c:pt idx="55463">
                  <c:v>141.43489583333334</c:v>
                </c:pt>
                <c:pt idx="55464">
                  <c:v>141.4375</c:v>
                </c:pt>
                <c:pt idx="55465">
                  <c:v>141.44010416666666</c:v>
                </c:pt>
                <c:pt idx="55466">
                  <c:v>141.44270833333334</c:v>
                </c:pt>
                <c:pt idx="55467">
                  <c:v>141.4453125</c:v>
                </c:pt>
                <c:pt idx="55468">
                  <c:v>141.44791666666666</c:v>
                </c:pt>
                <c:pt idx="55469">
                  <c:v>141.45052083333334</c:v>
                </c:pt>
                <c:pt idx="55470">
                  <c:v>141.453125</c:v>
                </c:pt>
                <c:pt idx="55471">
                  <c:v>141.45572916666666</c:v>
                </c:pt>
                <c:pt idx="55472">
                  <c:v>141.45833333333334</c:v>
                </c:pt>
                <c:pt idx="55473">
                  <c:v>141.4609375</c:v>
                </c:pt>
                <c:pt idx="55474">
                  <c:v>141.46354166666666</c:v>
                </c:pt>
                <c:pt idx="55475">
                  <c:v>141.46614583333334</c:v>
                </c:pt>
                <c:pt idx="55476">
                  <c:v>141.46875</c:v>
                </c:pt>
                <c:pt idx="55477">
                  <c:v>141.47135416666666</c:v>
                </c:pt>
                <c:pt idx="55478">
                  <c:v>141.47395833333334</c:v>
                </c:pt>
                <c:pt idx="55479">
                  <c:v>141.4765625</c:v>
                </c:pt>
                <c:pt idx="55480">
                  <c:v>141.47916666666666</c:v>
                </c:pt>
                <c:pt idx="55481">
                  <c:v>141.48177083333334</c:v>
                </c:pt>
                <c:pt idx="55482">
                  <c:v>141.484375</c:v>
                </c:pt>
                <c:pt idx="55483">
                  <c:v>141.48697916666666</c:v>
                </c:pt>
                <c:pt idx="55484">
                  <c:v>141.48958333333334</c:v>
                </c:pt>
                <c:pt idx="55485">
                  <c:v>141.4921875</c:v>
                </c:pt>
                <c:pt idx="55486">
                  <c:v>141.49479166666666</c:v>
                </c:pt>
                <c:pt idx="55487">
                  <c:v>141.49739583333334</c:v>
                </c:pt>
                <c:pt idx="55488">
                  <c:v>141.5</c:v>
                </c:pt>
                <c:pt idx="55489">
                  <c:v>141.50260416666666</c:v>
                </c:pt>
                <c:pt idx="55490">
                  <c:v>141.50520833333334</c:v>
                </c:pt>
                <c:pt idx="55491">
                  <c:v>141.5078125</c:v>
                </c:pt>
                <c:pt idx="55492">
                  <c:v>141.51041666666666</c:v>
                </c:pt>
                <c:pt idx="55493">
                  <c:v>141.51302083333334</c:v>
                </c:pt>
                <c:pt idx="55494">
                  <c:v>141.515625</c:v>
                </c:pt>
                <c:pt idx="55495">
                  <c:v>141.51822916666666</c:v>
                </c:pt>
                <c:pt idx="55496">
                  <c:v>141.52083333333334</c:v>
                </c:pt>
                <c:pt idx="55497">
                  <c:v>141.5234375</c:v>
                </c:pt>
                <c:pt idx="55498">
                  <c:v>141.52604166666666</c:v>
                </c:pt>
                <c:pt idx="55499">
                  <c:v>141.52864583333334</c:v>
                </c:pt>
                <c:pt idx="55500">
                  <c:v>141.53125</c:v>
                </c:pt>
                <c:pt idx="55501">
                  <c:v>141.53385416666666</c:v>
                </c:pt>
                <c:pt idx="55502">
                  <c:v>141.53645833333334</c:v>
                </c:pt>
                <c:pt idx="55503">
                  <c:v>141.5390625</c:v>
                </c:pt>
                <c:pt idx="55504">
                  <c:v>141.54166666666666</c:v>
                </c:pt>
                <c:pt idx="55505">
                  <c:v>141.54427083333334</c:v>
                </c:pt>
                <c:pt idx="55506">
                  <c:v>141.546875</c:v>
                </c:pt>
                <c:pt idx="55507">
                  <c:v>141.54947916666666</c:v>
                </c:pt>
                <c:pt idx="55508">
                  <c:v>141.55208333333334</c:v>
                </c:pt>
                <c:pt idx="55509">
                  <c:v>141.5546875</c:v>
                </c:pt>
                <c:pt idx="55510">
                  <c:v>141.55729166666666</c:v>
                </c:pt>
                <c:pt idx="55511">
                  <c:v>141.55989583333334</c:v>
                </c:pt>
                <c:pt idx="55512">
                  <c:v>141.5625</c:v>
                </c:pt>
                <c:pt idx="55513">
                  <c:v>141.56510416666666</c:v>
                </c:pt>
                <c:pt idx="55514">
                  <c:v>141.56770833333334</c:v>
                </c:pt>
                <c:pt idx="55515">
                  <c:v>141.5703125</c:v>
                </c:pt>
                <c:pt idx="55516">
                  <c:v>141.57291666666666</c:v>
                </c:pt>
                <c:pt idx="55517">
                  <c:v>141.57552083333334</c:v>
                </c:pt>
                <c:pt idx="55518">
                  <c:v>141.578125</c:v>
                </c:pt>
                <c:pt idx="55519">
                  <c:v>141.58072916666666</c:v>
                </c:pt>
                <c:pt idx="55520">
                  <c:v>141.58333333333334</c:v>
                </c:pt>
                <c:pt idx="55521">
                  <c:v>141.5859375</c:v>
                </c:pt>
                <c:pt idx="55522">
                  <c:v>141.58854166666666</c:v>
                </c:pt>
                <c:pt idx="55523">
                  <c:v>141.59114583333334</c:v>
                </c:pt>
                <c:pt idx="55524">
                  <c:v>141.59375</c:v>
                </c:pt>
                <c:pt idx="55525">
                  <c:v>141.59635416666666</c:v>
                </c:pt>
                <c:pt idx="55526">
                  <c:v>141.59895833333334</c:v>
                </c:pt>
                <c:pt idx="55527">
                  <c:v>141.6015625</c:v>
                </c:pt>
                <c:pt idx="55528">
                  <c:v>141.60416666666666</c:v>
                </c:pt>
                <c:pt idx="55529">
                  <c:v>141.60677083333334</c:v>
                </c:pt>
                <c:pt idx="55530">
                  <c:v>141.609375</c:v>
                </c:pt>
                <c:pt idx="55531">
                  <c:v>141.61197916666666</c:v>
                </c:pt>
                <c:pt idx="55532">
                  <c:v>141.61458333333334</c:v>
                </c:pt>
                <c:pt idx="55533">
                  <c:v>141.6171875</c:v>
                </c:pt>
                <c:pt idx="55534">
                  <c:v>141.61979166666666</c:v>
                </c:pt>
                <c:pt idx="55535">
                  <c:v>141.62239583333334</c:v>
                </c:pt>
                <c:pt idx="55536">
                  <c:v>141.625</c:v>
                </c:pt>
                <c:pt idx="55537">
                  <c:v>141.62760416666666</c:v>
                </c:pt>
                <c:pt idx="55538">
                  <c:v>141.63020833333334</c:v>
                </c:pt>
                <c:pt idx="55539">
                  <c:v>141.6328125</c:v>
                </c:pt>
                <c:pt idx="55540">
                  <c:v>141.63541666666666</c:v>
                </c:pt>
                <c:pt idx="55541">
                  <c:v>141.63802083333334</c:v>
                </c:pt>
                <c:pt idx="55542">
                  <c:v>141.640625</c:v>
                </c:pt>
                <c:pt idx="55543">
                  <c:v>141.64322916666666</c:v>
                </c:pt>
                <c:pt idx="55544">
                  <c:v>141.64583333333334</c:v>
                </c:pt>
                <c:pt idx="55545">
                  <c:v>141.6484375</c:v>
                </c:pt>
                <c:pt idx="55546">
                  <c:v>141.65104166666666</c:v>
                </c:pt>
                <c:pt idx="55547">
                  <c:v>141.65364583333334</c:v>
                </c:pt>
                <c:pt idx="55548">
                  <c:v>141.65625</c:v>
                </c:pt>
                <c:pt idx="55549">
                  <c:v>141.65885416666666</c:v>
                </c:pt>
                <c:pt idx="55550">
                  <c:v>141.66145833333334</c:v>
                </c:pt>
                <c:pt idx="55551">
                  <c:v>141.6640625</c:v>
                </c:pt>
                <c:pt idx="55552">
                  <c:v>141.66666666666666</c:v>
                </c:pt>
                <c:pt idx="55553">
                  <c:v>141.66927083333334</c:v>
                </c:pt>
                <c:pt idx="55554">
                  <c:v>141.671875</c:v>
                </c:pt>
                <c:pt idx="55555">
                  <c:v>141.67447916666666</c:v>
                </c:pt>
                <c:pt idx="55556">
                  <c:v>141.67708333333334</c:v>
                </c:pt>
                <c:pt idx="55557">
                  <c:v>141.6796875</c:v>
                </c:pt>
                <c:pt idx="55558">
                  <c:v>141.68229166666666</c:v>
                </c:pt>
                <c:pt idx="55559">
                  <c:v>141.68489583333334</c:v>
                </c:pt>
                <c:pt idx="55560">
                  <c:v>141.6875</c:v>
                </c:pt>
                <c:pt idx="55561">
                  <c:v>141.69010416666666</c:v>
                </c:pt>
                <c:pt idx="55562">
                  <c:v>141.69270833333334</c:v>
                </c:pt>
                <c:pt idx="55563">
                  <c:v>141.6953125</c:v>
                </c:pt>
                <c:pt idx="55564">
                  <c:v>141.69791666666666</c:v>
                </c:pt>
                <c:pt idx="55565">
                  <c:v>141.70052083333334</c:v>
                </c:pt>
                <c:pt idx="55566">
                  <c:v>141.703125</c:v>
                </c:pt>
                <c:pt idx="55567">
                  <c:v>141.70572916666666</c:v>
                </c:pt>
                <c:pt idx="55568">
                  <c:v>141.70833333333334</c:v>
                </c:pt>
                <c:pt idx="55569">
                  <c:v>141.7109375</c:v>
                </c:pt>
                <c:pt idx="55570">
                  <c:v>141.71354166666666</c:v>
                </c:pt>
                <c:pt idx="55571">
                  <c:v>141.71614583333334</c:v>
                </c:pt>
                <c:pt idx="55572">
                  <c:v>141.71875</c:v>
                </c:pt>
                <c:pt idx="55573">
                  <c:v>141.72135416666666</c:v>
                </c:pt>
                <c:pt idx="55574">
                  <c:v>141.72395833333334</c:v>
                </c:pt>
                <c:pt idx="55575">
                  <c:v>141.7265625</c:v>
                </c:pt>
                <c:pt idx="55576">
                  <c:v>141.72916666666666</c:v>
                </c:pt>
                <c:pt idx="55577">
                  <c:v>141.73177083333334</c:v>
                </c:pt>
                <c:pt idx="55578">
                  <c:v>141.734375</c:v>
                </c:pt>
                <c:pt idx="55579">
                  <c:v>141.73697916666666</c:v>
                </c:pt>
                <c:pt idx="55580">
                  <c:v>141.73958333333334</c:v>
                </c:pt>
                <c:pt idx="55581">
                  <c:v>141.7421875</c:v>
                </c:pt>
                <c:pt idx="55582">
                  <c:v>141.74479166666666</c:v>
                </c:pt>
                <c:pt idx="55583">
                  <c:v>141.74739583333334</c:v>
                </c:pt>
                <c:pt idx="55584">
                  <c:v>141.75</c:v>
                </c:pt>
                <c:pt idx="55585">
                  <c:v>141.75260416666666</c:v>
                </c:pt>
                <c:pt idx="55586">
                  <c:v>141.75520833333334</c:v>
                </c:pt>
                <c:pt idx="55587">
                  <c:v>141.7578125</c:v>
                </c:pt>
                <c:pt idx="55588">
                  <c:v>141.76041666666666</c:v>
                </c:pt>
                <c:pt idx="55589">
                  <c:v>141.76302083333334</c:v>
                </c:pt>
                <c:pt idx="55590">
                  <c:v>141.765625</c:v>
                </c:pt>
                <c:pt idx="55591">
                  <c:v>141.76822916666666</c:v>
                </c:pt>
                <c:pt idx="55592">
                  <c:v>141.77083333333334</c:v>
                </c:pt>
                <c:pt idx="55593">
                  <c:v>141.7734375</c:v>
                </c:pt>
                <c:pt idx="55594">
                  <c:v>141.77604166666666</c:v>
                </c:pt>
                <c:pt idx="55595">
                  <c:v>141.77864583333334</c:v>
                </c:pt>
                <c:pt idx="55596">
                  <c:v>141.78125</c:v>
                </c:pt>
                <c:pt idx="55597">
                  <c:v>141.78385416666666</c:v>
                </c:pt>
                <c:pt idx="55598">
                  <c:v>141.78645833333334</c:v>
                </c:pt>
                <c:pt idx="55599">
                  <c:v>141.7890625</c:v>
                </c:pt>
                <c:pt idx="55600">
                  <c:v>141.79166666666666</c:v>
                </c:pt>
                <c:pt idx="55601">
                  <c:v>141.79427083333334</c:v>
                </c:pt>
                <c:pt idx="55602">
                  <c:v>141.796875</c:v>
                </c:pt>
                <c:pt idx="55603">
                  <c:v>141.79947916666666</c:v>
                </c:pt>
                <c:pt idx="55604">
                  <c:v>141.80208333333334</c:v>
                </c:pt>
                <c:pt idx="55605">
                  <c:v>141.8046875</c:v>
                </c:pt>
                <c:pt idx="55606">
                  <c:v>141.80729166666666</c:v>
                </c:pt>
                <c:pt idx="55607">
                  <c:v>141.80989583333334</c:v>
                </c:pt>
                <c:pt idx="55608">
                  <c:v>141.8125</c:v>
                </c:pt>
                <c:pt idx="55609">
                  <c:v>141.81510416666666</c:v>
                </c:pt>
                <c:pt idx="55610">
                  <c:v>141.81770833333334</c:v>
                </c:pt>
                <c:pt idx="55611">
                  <c:v>141.8203125</c:v>
                </c:pt>
                <c:pt idx="55612">
                  <c:v>141.82291666666666</c:v>
                </c:pt>
                <c:pt idx="55613">
                  <c:v>141.82552083333334</c:v>
                </c:pt>
                <c:pt idx="55614">
                  <c:v>141.828125</c:v>
                </c:pt>
                <c:pt idx="55615">
                  <c:v>141.83072916666666</c:v>
                </c:pt>
                <c:pt idx="55616">
                  <c:v>141.83333333333334</c:v>
                </c:pt>
                <c:pt idx="55617">
                  <c:v>141.8359375</c:v>
                </c:pt>
                <c:pt idx="55618">
                  <c:v>141.83854166666666</c:v>
                </c:pt>
                <c:pt idx="55619">
                  <c:v>141.84114583333334</c:v>
                </c:pt>
                <c:pt idx="55620">
                  <c:v>141.84375</c:v>
                </c:pt>
                <c:pt idx="55621">
                  <c:v>141.84635416666666</c:v>
                </c:pt>
                <c:pt idx="55622">
                  <c:v>141.84895833333334</c:v>
                </c:pt>
                <c:pt idx="55623">
                  <c:v>141.8515625</c:v>
                </c:pt>
                <c:pt idx="55624">
                  <c:v>141.85416666666666</c:v>
                </c:pt>
                <c:pt idx="55625">
                  <c:v>141.85677083333334</c:v>
                </c:pt>
                <c:pt idx="55626">
                  <c:v>141.859375</c:v>
                </c:pt>
                <c:pt idx="55627">
                  <c:v>141.86197916666666</c:v>
                </c:pt>
                <c:pt idx="55628">
                  <c:v>141.86458333333334</c:v>
                </c:pt>
                <c:pt idx="55629">
                  <c:v>141.8671875</c:v>
                </c:pt>
                <c:pt idx="55630">
                  <c:v>141.86979166666666</c:v>
                </c:pt>
                <c:pt idx="55631">
                  <c:v>141.87239583333334</c:v>
                </c:pt>
                <c:pt idx="55632">
                  <c:v>141.875</c:v>
                </c:pt>
                <c:pt idx="55633">
                  <c:v>141.87760416666666</c:v>
                </c:pt>
                <c:pt idx="55634">
                  <c:v>141.88020833333334</c:v>
                </c:pt>
                <c:pt idx="55635">
                  <c:v>141.8828125</c:v>
                </c:pt>
                <c:pt idx="55636">
                  <c:v>141.88541666666666</c:v>
                </c:pt>
                <c:pt idx="55637">
                  <c:v>141.88802083333334</c:v>
                </c:pt>
                <c:pt idx="55638">
                  <c:v>141.890625</c:v>
                </c:pt>
                <c:pt idx="55639">
                  <c:v>141.89322916666666</c:v>
                </c:pt>
                <c:pt idx="55640">
                  <c:v>141.89583333333334</c:v>
                </c:pt>
                <c:pt idx="55641">
                  <c:v>141.8984375</c:v>
                </c:pt>
                <c:pt idx="55642">
                  <c:v>141.90104166666666</c:v>
                </c:pt>
                <c:pt idx="55643">
                  <c:v>141.90364583333334</c:v>
                </c:pt>
                <c:pt idx="55644">
                  <c:v>141.90625</c:v>
                </c:pt>
                <c:pt idx="55645">
                  <c:v>141.90885416666666</c:v>
                </c:pt>
                <c:pt idx="55646">
                  <c:v>141.91145833333334</c:v>
                </c:pt>
                <c:pt idx="55647">
                  <c:v>141.9140625</c:v>
                </c:pt>
                <c:pt idx="55648">
                  <c:v>141.91666666666666</c:v>
                </c:pt>
                <c:pt idx="55649">
                  <c:v>141.91927083333334</c:v>
                </c:pt>
                <c:pt idx="55650">
                  <c:v>141.921875</c:v>
                </c:pt>
                <c:pt idx="55651">
                  <c:v>141.92447916666666</c:v>
                </c:pt>
                <c:pt idx="55652">
                  <c:v>141.92708333333334</c:v>
                </c:pt>
                <c:pt idx="55653">
                  <c:v>141.9296875</c:v>
                </c:pt>
                <c:pt idx="55654">
                  <c:v>141.93229166666666</c:v>
                </c:pt>
                <c:pt idx="55655">
                  <c:v>141.93489583333334</c:v>
                </c:pt>
                <c:pt idx="55656">
                  <c:v>141.9375</c:v>
                </c:pt>
                <c:pt idx="55657">
                  <c:v>141.94010416666666</c:v>
                </c:pt>
                <c:pt idx="55658">
                  <c:v>141.94270833333334</c:v>
                </c:pt>
                <c:pt idx="55659">
                  <c:v>141.9453125</c:v>
                </c:pt>
                <c:pt idx="55660">
                  <c:v>141.94791666666666</c:v>
                </c:pt>
                <c:pt idx="55661">
                  <c:v>141.95052083333334</c:v>
                </c:pt>
                <c:pt idx="55662">
                  <c:v>141.953125</c:v>
                </c:pt>
                <c:pt idx="55663">
                  <c:v>141.95572916666666</c:v>
                </c:pt>
                <c:pt idx="55664">
                  <c:v>141.95833333333334</c:v>
                </c:pt>
                <c:pt idx="55665">
                  <c:v>141.9609375</c:v>
                </c:pt>
                <c:pt idx="55666">
                  <c:v>141.96354166666666</c:v>
                </c:pt>
                <c:pt idx="55667">
                  <c:v>141.96614583333334</c:v>
                </c:pt>
                <c:pt idx="55668">
                  <c:v>141.96875</c:v>
                </c:pt>
                <c:pt idx="55669">
                  <c:v>141.97135416666666</c:v>
                </c:pt>
                <c:pt idx="55670">
                  <c:v>141.97395833333334</c:v>
                </c:pt>
                <c:pt idx="55671">
                  <c:v>141.9765625</c:v>
                </c:pt>
                <c:pt idx="55672">
                  <c:v>141.97916666666666</c:v>
                </c:pt>
                <c:pt idx="55673">
                  <c:v>141.98177083333334</c:v>
                </c:pt>
                <c:pt idx="55674">
                  <c:v>141.984375</c:v>
                </c:pt>
                <c:pt idx="55675">
                  <c:v>141.98697916666666</c:v>
                </c:pt>
                <c:pt idx="55676">
                  <c:v>141.98958333333334</c:v>
                </c:pt>
                <c:pt idx="55677">
                  <c:v>141.9921875</c:v>
                </c:pt>
                <c:pt idx="55678">
                  <c:v>141.99479166666666</c:v>
                </c:pt>
                <c:pt idx="55679">
                  <c:v>141.99739583333334</c:v>
                </c:pt>
                <c:pt idx="55680">
                  <c:v>142</c:v>
                </c:pt>
                <c:pt idx="55681">
                  <c:v>142.00260416666666</c:v>
                </c:pt>
                <c:pt idx="55682">
                  <c:v>142.00520833333334</c:v>
                </c:pt>
                <c:pt idx="55683">
                  <c:v>142.0078125</c:v>
                </c:pt>
                <c:pt idx="55684">
                  <c:v>142.01041666666666</c:v>
                </c:pt>
                <c:pt idx="55685">
                  <c:v>142.01302083333334</c:v>
                </c:pt>
                <c:pt idx="55686">
                  <c:v>142.015625</c:v>
                </c:pt>
                <c:pt idx="55687">
                  <c:v>142.01822916666666</c:v>
                </c:pt>
                <c:pt idx="55688">
                  <c:v>142.02083333333334</c:v>
                </c:pt>
                <c:pt idx="55689">
                  <c:v>142.0234375</c:v>
                </c:pt>
                <c:pt idx="55690">
                  <c:v>142.02604166666666</c:v>
                </c:pt>
                <c:pt idx="55691">
                  <c:v>142.02864583333334</c:v>
                </c:pt>
                <c:pt idx="55692">
                  <c:v>142.03125</c:v>
                </c:pt>
                <c:pt idx="55693">
                  <c:v>142.03385416666666</c:v>
                </c:pt>
                <c:pt idx="55694">
                  <c:v>142.03645833333334</c:v>
                </c:pt>
                <c:pt idx="55695">
                  <c:v>142.0390625</c:v>
                </c:pt>
                <c:pt idx="55696">
                  <c:v>142.04166666666666</c:v>
                </c:pt>
                <c:pt idx="55697">
                  <c:v>142.04427083333334</c:v>
                </c:pt>
                <c:pt idx="55698">
                  <c:v>142.046875</c:v>
                </c:pt>
                <c:pt idx="55699">
                  <c:v>142.04947916666666</c:v>
                </c:pt>
                <c:pt idx="55700">
                  <c:v>142.05208333333334</c:v>
                </c:pt>
                <c:pt idx="55701">
                  <c:v>142.0546875</c:v>
                </c:pt>
                <c:pt idx="55702">
                  <c:v>142.05729166666666</c:v>
                </c:pt>
                <c:pt idx="55703">
                  <c:v>142.05989583333334</c:v>
                </c:pt>
                <c:pt idx="55704">
                  <c:v>142.0625</c:v>
                </c:pt>
                <c:pt idx="55705">
                  <c:v>142.06510416666666</c:v>
                </c:pt>
                <c:pt idx="55706">
                  <c:v>142.06770833333334</c:v>
                </c:pt>
                <c:pt idx="55707">
                  <c:v>142.0703125</c:v>
                </c:pt>
                <c:pt idx="55708">
                  <c:v>142.07291666666666</c:v>
                </c:pt>
                <c:pt idx="55709">
                  <c:v>142.07552083333334</c:v>
                </c:pt>
                <c:pt idx="55710">
                  <c:v>142.078125</c:v>
                </c:pt>
                <c:pt idx="55711">
                  <c:v>142.08072916666666</c:v>
                </c:pt>
                <c:pt idx="55712">
                  <c:v>142.08333333333334</c:v>
                </c:pt>
                <c:pt idx="55713">
                  <c:v>142.0859375</c:v>
                </c:pt>
                <c:pt idx="55714">
                  <c:v>142.08854166666666</c:v>
                </c:pt>
                <c:pt idx="55715">
                  <c:v>142.09114583333334</c:v>
                </c:pt>
                <c:pt idx="55716">
                  <c:v>142.09375</c:v>
                </c:pt>
                <c:pt idx="55717">
                  <c:v>142.09635416666666</c:v>
                </c:pt>
                <c:pt idx="55718">
                  <c:v>142.09895833333334</c:v>
                </c:pt>
                <c:pt idx="55719">
                  <c:v>142.1015625</c:v>
                </c:pt>
                <c:pt idx="55720">
                  <c:v>142.10416666666666</c:v>
                </c:pt>
                <c:pt idx="55721">
                  <c:v>142.10677083333334</c:v>
                </c:pt>
                <c:pt idx="55722">
                  <c:v>142.109375</c:v>
                </c:pt>
                <c:pt idx="55723">
                  <c:v>142.11197916666666</c:v>
                </c:pt>
                <c:pt idx="55724">
                  <c:v>142.11458333333334</c:v>
                </c:pt>
                <c:pt idx="55725">
                  <c:v>142.1171875</c:v>
                </c:pt>
                <c:pt idx="55726">
                  <c:v>142.11979166666666</c:v>
                </c:pt>
                <c:pt idx="55727">
                  <c:v>142.12239583333334</c:v>
                </c:pt>
                <c:pt idx="55728">
                  <c:v>142.125</c:v>
                </c:pt>
                <c:pt idx="55729">
                  <c:v>142.12760416666666</c:v>
                </c:pt>
                <c:pt idx="55730">
                  <c:v>142.13020833333334</c:v>
                </c:pt>
                <c:pt idx="55731">
                  <c:v>142.1328125</c:v>
                </c:pt>
                <c:pt idx="55732">
                  <c:v>142.13541666666666</c:v>
                </c:pt>
                <c:pt idx="55733">
                  <c:v>142.13802083333334</c:v>
                </c:pt>
                <c:pt idx="55734">
                  <c:v>142.140625</c:v>
                </c:pt>
                <c:pt idx="55735">
                  <c:v>142.14322916666666</c:v>
                </c:pt>
                <c:pt idx="55736">
                  <c:v>142.14583333333334</c:v>
                </c:pt>
                <c:pt idx="55737">
                  <c:v>142.1484375</c:v>
                </c:pt>
                <c:pt idx="55738">
                  <c:v>142.15104166666666</c:v>
                </c:pt>
                <c:pt idx="55739">
                  <c:v>142.15364583333334</c:v>
                </c:pt>
                <c:pt idx="55740">
                  <c:v>142.15625</c:v>
                </c:pt>
                <c:pt idx="55741">
                  <c:v>142.15885416666666</c:v>
                </c:pt>
                <c:pt idx="55742">
                  <c:v>142.16145833333334</c:v>
                </c:pt>
                <c:pt idx="55743">
                  <c:v>142.1640625</c:v>
                </c:pt>
                <c:pt idx="55744">
                  <c:v>142.16666666666666</c:v>
                </c:pt>
                <c:pt idx="55745">
                  <c:v>142.16927083333334</c:v>
                </c:pt>
                <c:pt idx="55746">
                  <c:v>142.171875</c:v>
                </c:pt>
                <c:pt idx="55747">
                  <c:v>142.17447916666666</c:v>
                </c:pt>
                <c:pt idx="55748">
                  <c:v>142.17708333333334</c:v>
                </c:pt>
                <c:pt idx="55749">
                  <c:v>142.1796875</c:v>
                </c:pt>
                <c:pt idx="55750">
                  <c:v>142.18229166666666</c:v>
                </c:pt>
                <c:pt idx="55751">
                  <c:v>142.18489583333334</c:v>
                </c:pt>
                <c:pt idx="55752">
                  <c:v>142.1875</c:v>
                </c:pt>
                <c:pt idx="55753">
                  <c:v>142.19010416666666</c:v>
                </c:pt>
                <c:pt idx="55754">
                  <c:v>142.19270833333334</c:v>
                </c:pt>
                <c:pt idx="55755">
                  <c:v>142.1953125</c:v>
                </c:pt>
                <c:pt idx="55756">
                  <c:v>142.19791666666666</c:v>
                </c:pt>
                <c:pt idx="55757">
                  <c:v>142.20052083333334</c:v>
                </c:pt>
                <c:pt idx="55758">
                  <c:v>142.203125</c:v>
                </c:pt>
                <c:pt idx="55759">
                  <c:v>142.20572916666666</c:v>
                </c:pt>
                <c:pt idx="55760">
                  <c:v>142.20833333333334</c:v>
                </c:pt>
                <c:pt idx="55761">
                  <c:v>142.2109375</c:v>
                </c:pt>
                <c:pt idx="55762">
                  <c:v>142.21354166666666</c:v>
                </c:pt>
                <c:pt idx="55763">
                  <c:v>142.21614583333334</c:v>
                </c:pt>
                <c:pt idx="55764">
                  <c:v>142.21875</c:v>
                </c:pt>
                <c:pt idx="55765">
                  <c:v>142.22135416666666</c:v>
                </c:pt>
                <c:pt idx="55766">
                  <c:v>142.22395833333334</c:v>
                </c:pt>
                <c:pt idx="55767">
                  <c:v>142.2265625</c:v>
                </c:pt>
                <c:pt idx="55768">
                  <c:v>142.22916666666666</c:v>
                </c:pt>
                <c:pt idx="55769">
                  <c:v>142.23177083333334</c:v>
                </c:pt>
                <c:pt idx="55770">
                  <c:v>142.234375</c:v>
                </c:pt>
                <c:pt idx="55771">
                  <c:v>142.23697916666666</c:v>
                </c:pt>
                <c:pt idx="55772">
                  <c:v>142.23958333333334</c:v>
                </c:pt>
                <c:pt idx="55773">
                  <c:v>142.2421875</c:v>
                </c:pt>
                <c:pt idx="55774">
                  <c:v>142.24479166666666</c:v>
                </c:pt>
                <c:pt idx="55775">
                  <c:v>142.24739583333334</c:v>
                </c:pt>
                <c:pt idx="55776">
                  <c:v>142.25</c:v>
                </c:pt>
                <c:pt idx="55777">
                  <c:v>142.25260416666666</c:v>
                </c:pt>
                <c:pt idx="55778">
                  <c:v>142.25520833333334</c:v>
                </c:pt>
                <c:pt idx="55779">
                  <c:v>142.2578125</c:v>
                </c:pt>
                <c:pt idx="55780">
                  <c:v>142.26041666666666</c:v>
                </c:pt>
                <c:pt idx="55781">
                  <c:v>142.26302083333334</c:v>
                </c:pt>
                <c:pt idx="55782">
                  <c:v>142.265625</c:v>
                </c:pt>
                <c:pt idx="55783">
                  <c:v>142.26822916666666</c:v>
                </c:pt>
                <c:pt idx="55784">
                  <c:v>142.27083333333334</c:v>
                </c:pt>
                <c:pt idx="55785">
                  <c:v>142.2734375</c:v>
                </c:pt>
                <c:pt idx="55786">
                  <c:v>142.27604166666666</c:v>
                </c:pt>
                <c:pt idx="55787">
                  <c:v>142.27864583333334</c:v>
                </c:pt>
                <c:pt idx="55788">
                  <c:v>142.28125</c:v>
                </c:pt>
                <c:pt idx="55789">
                  <c:v>142.28385416666666</c:v>
                </c:pt>
                <c:pt idx="55790">
                  <c:v>142.28645833333334</c:v>
                </c:pt>
                <c:pt idx="55791">
                  <c:v>142.2890625</c:v>
                </c:pt>
                <c:pt idx="55792">
                  <c:v>142.29166666666666</c:v>
                </c:pt>
                <c:pt idx="55793">
                  <c:v>142.29427083333334</c:v>
                </c:pt>
                <c:pt idx="55794">
                  <c:v>142.296875</c:v>
                </c:pt>
                <c:pt idx="55795">
                  <c:v>142.29947916666666</c:v>
                </c:pt>
                <c:pt idx="55796">
                  <c:v>142.30208333333334</c:v>
                </c:pt>
                <c:pt idx="55797">
                  <c:v>142.3046875</c:v>
                </c:pt>
                <c:pt idx="55798">
                  <c:v>142.30729166666666</c:v>
                </c:pt>
                <c:pt idx="55799">
                  <c:v>142.30989583333334</c:v>
                </c:pt>
                <c:pt idx="55800">
                  <c:v>142.3125</c:v>
                </c:pt>
                <c:pt idx="55801">
                  <c:v>142.31510416666666</c:v>
                </c:pt>
                <c:pt idx="55802">
                  <c:v>142.31770833333334</c:v>
                </c:pt>
                <c:pt idx="55803">
                  <c:v>142.3203125</c:v>
                </c:pt>
                <c:pt idx="55804">
                  <c:v>142.32291666666666</c:v>
                </c:pt>
                <c:pt idx="55805">
                  <c:v>142.32552083333334</c:v>
                </c:pt>
                <c:pt idx="55806">
                  <c:v>142.328125</c:v>
                </c:pt>
                <c:pt idx="55807">
                  <c:v>142.33072916666666</c:v>
                </c:pt>
                <c:pt idx="55808">
                  <c:v>142.33333333333334</c:v>
                </c:pt>
                <c:pt idx="55809">
                  <c:v>142.3359375</c:v>
                </c:pt>
                <c:pt idx="55810">
                  <c:v>142.33854166666666</c:v>
                </c:pt>
                <c:pt idx="55811">
                  <c:v>142.34114583333334</c:v>
                </c:pt>
                <c:pt idx="55812">
                  <c:v>142.34375</c:v>
                </c:pt>
                <c:pt idx="55813">
                  <c:v>142.34635416666666</c:v>
                </c:pt>
                <c:pt idx="55814">
                  <c:v>142.34895833333334</c:v>
                </c:pt>
                <c:pt idx="55815">
                  <c:v>142.3515625</c:v>
                </c:pt>
                <c:pt idx="55816">
                  <c:v>142.35416666666666</c:v>
                </c:pt>
                <c:pt idx="55817">
                  <c:v>142.35677083333334</c:v>
                </c:pt>
                <c:pt idx="55818">
                  <c:v>142.359375</c:v>
                </c:pt>
                <c:pt idx="55819">
                  <c:v>142.36197916666666</c:v>
                </c:pt>
                <c:pt idx="55820">
                  <c:v>142.36458333333334</c:v>
                </c:pt>
                <c:pt idx="55821">
                  <c:v>142.3671875</c:v>
                </c:pt>
                <c:pt idx="55822">
                  <c:v>142.36979166666666</c:v>
                </c:pt>
                <c:pt idx="55823">
                  <c:v>142.37239583333334</c:v>
                </c:pt>
                <c:pt idx="55824">
                  <c:v>142.375</c:v>
                </c:pt>
                <c:pt idx="55825">
                  <c:v>142.37760416666666</c:v>
                </c:pt>
                <c:pt idx="55826">
                  <c:v>142.38020833333334</c:v>
                </c:pt>
                <c:pt idx="55827">
                  <c:v>142.3828125</c:v>
                </c:pt>
                <c:pt idx="55828">
                  <c:v>142.38541666666666</c:v>
                </c:pt>
                <c:pt idx="55829">
                  <c:v>142.38802083333334</c:v>
                </c:pt>
                <c:pt idx="55830">
                  <c:v>142.390625</c:v>
                </c:pt>
                <c:pt idx="55831">
                  <c:v>142.39322916666666</c:v>
                </c:pt>
                <c:pt idx="55832">
                  <c:v>142.39583333333334</c:v>
                </c:pt>
                <c:pt idx="55833">
                  <c:v>142.3984375</c:v>
                </c:pt>
                <c:pt idx="55834">
                  <c:v>142.40104166666666</c:v>
                </c:pt>
                <c:pt idx="55835">
                  <c:v>142.40364583333334</c:v>
                </c:pt>
                <c:pt idx="55836">
                  <c:v>142.40625</c:v>
                </c:pt>
                <c:pt idx="55837">
                  <c:v>142.40885416666666</c:v>
                </c:pt>
                <c:pt idx="55838">
                  <c:v>142.41145833333334</c:v>
                </c:pt>
                <c:pt idx="55839">
                  <c:v>142.4140625</c:v>
                </c:pt>
                <c:pt idx="55840">
                  <c:v>142.41666666666666</c:v>
                </c:pt>
                <c:pt idx="55841">
                  <c:v>142.41927083333334</c:v>
                </c:pt>
                <c:pt idx="55842">
                  <c:v>142.421875</c:v>
                </c:pt>
                <c:pt idx="55843">
                  <c:v>142.42447916666666</c:v>
                </c:pt>
                <c:pt idx="55844">
                  <c:v>142.42708333333334</c:v>
                </c:pt>
                <c:pt idx="55845">
                  <c:v>142.4296875</c:v>
                </c:pt>
                <c:pt idx="55846">
                  <c:v>142.43229166666666</c:v>
                </c:pt>
                <c:pt idx="55847">
                  <c:v>142.43489583333334</c:v>
                </c:pt>
                <c:pt idx="55848">
                  <c:v>142.4375</c:v>
                </c:pt>
                <c:pt idx="55849">
                  <c:v>142.44010416666666</c:v>
                </c:pt>
                <c:pt idx="55850">
                  <c:v>142.44270833333334</c:v>
                </c:pt>
                <c:pt idx="55851">
                  <c:v>142.4453125</c:v>
                </c:pt>
                <c:pt idx="55852">
                  <c:v>142.44791666666666</c:v>
                </c:pt>
                <c:pt idx="55853">
                  <c:v>142.45052083333334</c:v>
                </c:pt>
                <c:pt idx="55854">
                  <c:v>142.453125</c:v>
                </c:pt>
                <c:pt idx="55855">
                  <c:v>142.45572916666666</c:v>
                </c:pt>
                <c:pt idx="55856">
                  <c:v>142.45833333333334</c:v>
                </c:pt>
                <c:pt idx="55857">
                  <c:v>142.4609375</c:v>
                </c:pt>
                <c:pt idx="55858">
                  <c:v>142.46354166666666</c:v>
                </c:pt>
                <c:pt idx="55859">
                  <c:v>142.46614583333334</c:v>
                </c:pt>
                <c:pt idx="55860">
                  <c:v>142.46875</c:v>
                </c:pt>
                <c:pt idx="55861">
                  <c:v>142.47135416666666</c:v>
                </c:pt>
                <c:pt idx="55862">
                  <c:v>142.47395833333334</c:v>
                </c:pt>
                <c:pt idx="55863">
                  <c:v>142.4765625</c:v>
                </c:pt>
                <c:pt idx="55864">
                  <c:v>142.47916666666666</c:v>
                </c:pt>
                <c:pt idx="55865">
                  <c:v>142.48177083333334</c:v>
                </c:pt>
                <c:pt idx="55866">
                  <c:v>142.484375</c:v>
                </c:pt>
                <c:pt idx="55867">
                  <c:v>142.48697916666666</c:v>
                </c:pt>
                <c:pt idx="55868">
                  <c:v>142.48958333333334</c:v>
                </c:pt>
                <c:pt idx="55869">
                  <c:v>142.4921875</c:v>
                </c:pt>
                <c:pt idx="55870">
                  <c:v>142.49479166666666</c:v>
                </c:pt>
                <c:pt idx="55871">
                  <c:v>142.49739583333334</c:v>
                </c:pt>
                <c:pt idx="55872">
                  <c:v>142.5</c:v>
                </c:pt>
                <c:pt idx="55873">
                  <c:v>142.50260416666666</c:v>
                </c:pt>
                <c:pt idx="55874">
                  <c:v>142.50520833333334</c:v>
                </c:pt>
                <c:pt idx="55875">
                  <c:v>142.5078125</c:v>
                </c:pt>
                <c:pt idx="55876">
                  <c:v>142.51041666666666</c:v>
                </c:pt>
                <c:pt idx="55877">
                  <c:v>142.51302083333334</c:v>
                </c:pt>
                <c:pt idx="55878">
                  <c:v>142.515625</c:v>
                </c:pt>
                <c:pt idx="55879">
                  <c:v>142.51822916666666</c:v>
                </c:pt>
                <c:pt idx="55880">
                  <c:v>142.52083333333334</c:v>
                </c:pt>
                <c:pt idx="55881">
                  <c:v>142.5234375</c:v>
                </c:pt>
                <c:pt idx="55882">
                  <c:v>142.52604166666666</c:v>
                </c:pt>
                <c:pt idx="55883">
                  <c:v>142.52864583333334</c:v>
                </c:pt>
                <c:pt idx="55884">
                  <c:v>142.53125</c:v>
                </c:pt>
                <c:pt idx="55885">
                  <c:v>142.53385416666666</c:v>
                </c:pt>
                <c:pt idx="55886">
                  <c:v>142.53645833333334</c:v>
                </c:pt>
                <c:pt idx="55887">
                  <c:v>142.5390625</c:v>
                </c:pt>
                <c:pt idx="55888">
                  <c:v>142.54166666666666</c:v>
                </c:pt>
                <c:pt idx="55889">
                  <c:v>142.54427083333334</c:v>
                </c:pt>
                <c:pt idx="55890">
                  <c:v>142.546875</c:v>
                </c:pt>
                <c:pt idx="55891">
                  <c:v>142.54947916666666</c:v>
                </c:pt>
                <c:pt idx="55892">
                  <c:v>142.55208333333334</c:v>
                </c:pt>
                <c:pt idx="55893">
                  <c:v>142.5546875</c:v>
                </c:pt>
                <c:pt idx="55894">
                  <c:v>142.55729166666666</c:v>
                </c:pt>
                <c:pt idx="55895">
                  <c:v>142.55989583333334</c:v>
                </c:pt>
                <c:pt idx="55896">
                  <c:v>142.5625</c:v>
                </c:pt>
                <c:pt idx="55897">
                  <c:v>142.56510416666666</c:v>
                </c:pt>
                <c:pt idx="55898">
                  <c:v>142.56770833333334</c:v>
                </c:pt>
                <c:pt idx="55899">
                  <c:v>142.5703125</c:v>
                </c:pt>
                <c:pt idx="55900">
                  <c:v>142.57291666666666</c:v>
                </c:pt>
                <c:pt idx="55901">
                  <c:v>142.57552083333334</c:v>
                </c:pt>
                <c:pt idx="55902">
                  <c:v>142.578125</c:v>
                </c:pt>
                <c:pt idx="55903">
                  <c:v>142.58072916666666</c:v>
                </c:pt>
                <c:pt idx="55904">
                  <c:v>142.58333333333334</c:v>
                </c:pt>
                <c:pt idx="55905">
                  <c:v>142.5859375</c:v>
                </c:pt>
                <c:pt idx="55906">
                  <c:v>142.58854166666666</c:v>
                </c:pt>
                <c:pt idx="55907">
                  <c:v>142.59114583333334</c:v>
                </c:pt>
                <c:pt idx="55908">
                  <c:v>142.59375</c:v>
                </c:pt>
                <c:pt idx="55909">
                  <c:v>142.59635416666666</c:v>
                </c:pt>
                <c:pt idx="55910">
                  <c:v>142.59895833333334</c:v>
                </c:pt>
                <c:pt idx="55911">
                  <c:v>142.6015625</c:v>
                </c:pt>
                <c:pt idx="55912">
                  <c:v>142.60416666666666</c:v>
                </c:pt>
                <c:pt idx="55913">
                  <c:v>142.60677083333334</c:v>
                </c:pt>
                <c:pt idx="55914">
                  <c:v>142.609375</c:v>
                </c:pt>
                <c:pt idx="55915">
                  <c:v>142.61197916666666</c:v>
                </c:pt>
                <c:pt idx="55916">
                  <c:v>142.61458333333334</c:v>
                </c:pt>
                <c:pt idx="55917">
                  <c:v>142.6171875</c:v>
                </c:pt>
                <c:pt idx="55918">
                  <c:v>142.61979166666666</c:v>
                </c:pt>
                <c:pt idx="55919">
                  <c:v>142.62239583333334</c:v>
                </c:pt>
                <c:pt idx="55920">
                  <c:v>142.625</c:v>
                </c:pt>
                <c:pt idx="55921">
                  <c:v>142.62760416666666</c:v>
                </c:pt>
                <c:pt idx="55922">
                  <c:v>142.63020833333334</c:v>
                </c:pt>
                <c:pt idx="55923">
                  <c:v>142.6328125</c:v>
                </c:pt>
                <c:pt idx="55924">
                  <c:v>142.63541666666666</c:v>
                </c:pt>
                <c:pt idx="55925">
                  <c:v>142.63802083333334</c:v>
                </c:pt>
                <c:pt idx="55926">
                  <c:v>142.640625</c:v>
                </c:pt>
                <c:pt idx="55927">
                  <c:v>142.64322916666666</c:v>
                </c:pt>
                <c:pt idx="55928">
                  <c:v>142.64583333333334</c:v>
                </c:pt>
                <c:pt idx="55929">
                  <c:v>142.6484375</c:v>
                </c:pt>
                <c:pt idx="55930">
                  <c:v>142.65104166666666</c:v>
                </c:pt>
                <c:pt idx="55931">
                  <c:v>142.65364583333334</c:v>
                </c:pt>
                <c:pt idx="55932">
                  <c:v>142.65625</c:v>
                </c:pt>
                <c:pt idx="55933">
                  <c:v>142.65885416666666</c:v>
                </c:pt>
                <c:pt idx="55934">
                  <c:v>142.66145833333334</c:v>
                </c:pt>
                <c:pt idx="55935">
                  <c:v>142.6640625</c:v>
                </c:pt>
                <c:pt idx="55936">
                  <c:v>142.66666666666666</c:v>
                </c:pt>
                <c:pt idx="55937">
                  <c:v>142.66927083333334</c:v>
                </c:pt>
                <c:pt idx="55938">
                  <c:v>142.671875</c:v>
                </c:pt>
                <c:pt idx="55939">
                  <c:v>142.67447916666666</c:v>
                </c:pt>
                <c:pt idx="55940">
                  <c:v>142.67708333333334</c:v>
                </c:pt>
                <c:pt idx="55941">
                  <c:v>142.6796875</c:v>
                </c:pt>
                <c:pt idx="55942">
                  <c:v>142.68229166666666</c:v>
                </c:pt>
                <c:pt idx="55943">
                  <c:v>142.68489583333334</c:v>
                </c:pt>
                <c:pt idx="55944">
                  <c:v>142.6875</c:v>
                </c:pt>
                <c:pt idx="55945">
                  <c:v>142.69010416666666</c:v>
                </c:pt>
                <c:pt idx="55946">
                  <c:v>142.69270833333334</c:v>
                </c:pt>
                <c:pt idx="55947">
                  <c:v>142.6953125</c:v>
                </c:pt>
                <c:pt idx="55948">
                  <c:v>142.69791666666666</c:v>
                </c:pt>
                <c:pt idx="55949">
                  <c:v>142.70052083333334</c:v>
                </c:pt>
                <c:pt idx="55950">
                  <c:v>142.703125</c:v>
                </c:pt>
                <c:pt idx="55951">
                  <c:v>142.70572916666666</c:v>
                </c:pt>
                <c:pt idx="55952">
                  <c:v>142.70833333333334</c:v>
                </c:pt>
                <c:pt idx="55953">
                  <c:v>142.7109375</c:v>
                </c:pt>
                <c:pt idx="55954">
                  <c:v>142.71354166666666</c:v>
                </c:pt>
                <c:pt idx="55955">
                  <c:v>142.71614583333334</c:v>
                </c:pt>
                <c:pt idx="55956">
                  <c:v>142.71875</c:v>
                </c:pt>
                <c:pt idx="55957">
                  <c:v>142.72135416666666</c:v>
                </c:pt>
                <c:pt idx="55958">
                  <c:v>142.72395833333334</c:v>
                </c:pt>
                <c:pt idx="55959">
                  <c:v>142.7265625</c:v>
                </c:pt>
                <c:pt idx="55960">
                  <c:v>142.72916666666666</c:v>
                </c:pt>
                <c:pt idx="55961">
                  <c:v>142.73177083333334</c:v>
                </c:pt>
                <c:pt idx="55962">
                  <c:v>142.734375</c:v>
                </c:pt>
                <c:pt idx="55963">
                  <c:v>142.73697916666666</c:v>
                </c:pt>
                <c:pt idx="55964">
                  <c:v>142.73958333333334</c:v>
                </c:pt>
                <c:pt idx="55965">
                  <c:v>142.7421875</c:v>
                </c:pt>
                <c:pt idx="55966">
                  <c:v>142.74479166666666</c:v>
                </c:pt>
                <c:pt idx="55967">
                  <c:v>142.74739583333334</c:v>
                </c:pt>
                <c:pt idx="55968">
                  <c:v>142.75</c:v>
                </c:pt>
                <c:pt idx="55969">
                  <c:v>142.75260416666666</c:v>
                </c:pt>
                <c:pt idx="55970">
                  <c:v>142.75520833333334</c:v>
                </c:pt>
                <c:pt idx="55971">
                  <c:v>142.7578125</c:v>
                </c:pt>
                <c:pt idx="55972">
                  <c:v>142.76041666666666</c:v>
                </c:pt>
                <c:pt idx="55973">
                  <c:v>142.76302083333334</c:v>
                </c:pt>
                <c:pt idx="55974">
                  <c:v>142.765625</c:v>
                </c:pt>
                <c:pt idx="55975">
                  <c:v>142.76822916666666</c:v>
                </c:pt>
                <c:pt idx="55976">
                  <c:v>142.77083333333334</c:v>
                </c:pt>
                <c:pt idx="55977">
                  <c:v>142.7734375</c:v>
                </c:pt>
                <c:pt idx="55978">
                  <c:v>142.77604166666666</c:v>
                </c:pt>
                <c:pt idx="55979">
                  <c:v>142.77864583333334</c:v>
                </c:pt>
                <c:pt idx="55980">
                  <c:v>142.78125</c:v>
                </c:pt>
                <c:pt idx="55981">
                  <c:v>142.78385416666666</c:v>
                </c:pt>
                <c:pt idx="55982">
                  <c:v>142.78645833333334</c:v>
                </c:pt>
                <c:pt idx="55983">
                  <c:v>142.7890625</c:v>
                </c:pt>
                <c:pt idx="55984">
                  <c:v>142.79166666666666</c:v>
                </c:pt>
                <c:pt idx="55985">
                  <c:v>142.79427083333334</c:v>
                </c:pt>
                <c:pt idx="55986">
                  <c:v>142.796875</c:v>
                </c:pt>
                <c:pt idx="55987">
                  <c:v>142.79947916666666</c:v>
                </c:pt>
                <c:pt idx="55988">
                  <c:v>142.80208333333334</c:v>
                </c:pt>
                <c:pt idx="55989">
                  <c:v>142.8046875</c:v>
                </c:pt>
                <c:pt idx="55990">
                  <c:v>142.80729166666666</c:v>
                </c:pt>
                <c:pt idx="55991">
                  <c:v>142.80989583333334</c:v>
                </c:pt>
                <c:pt idx="55992">
                  <c:v>142.8125</c:v>
                </c:pt>
                <c:pt idx="55993">
                  <c:v>142.81510416666666</c:v>
                </c:pt>
                <c:pt idx="55994">
                  <c:v>142.81770833333334</c:v>
                </c:pt>
                <c:pt idx="55995">
                  <c:v>142.8203125</c:v>
                </c:pt>
                <c:pt idx="55996">
                  <c:v>142.82291666666666</c:v>
                </c:pt>
                <c:pt idx="55997">
                  <c:v>142.82552083333334</c:v>
                </c:pt>
                <c:pt idx="55998">
                  <c:v>142.828125</c:v>
                </c:pt>
                <c:pt idx="55999">
                  <c:v>142.83072916666666</c:v>
                </c:pt>
                <c:pt idx="56000">
                  <c:v>142.83333333333334</c:v>
                </c:pt>
                <c:pt idx="56001">
                  <c:v>142.8359375</c:v>
                </c:pt>
                <c:pt idx="56002">
                  <c:v>142.83854166666666</c:v>
                </c:pt>
                <c:pt idx="56003">
                  <c:v>142.84114583333334</c:v>
                </c:pt>
                <c:pt idx="56004">
                  <c:v>142.84375</c:v>
                </c:pt>
                <c:pt idx="56005">
                  <c:v>142.84635416666666</c:v>
                </c:pt>
                <c:pt idx="56006">
                  <c:v>142.84895833333334</c:v>
                </c:pt>
                <c:pt idx="56007">
                  <c:v>142.8515625</c:v>
                </c:pt>
                <c:pt idx="56008">
                  <c:v>142.85416666666666</c:v>
                </c:pt>
                <c:pt idx="56009">
                  <c:v>142.85677083333334</c:v>
                </c:pt>
                <c:pt idx="56010">
                  <c:v>142.859375</c:v>
                </c:pt>
                <c:pt idx="56011">
                  <c:v>142.86197916666666</c:v>
                </c:pt>
                <c:pt idx="56012">
                  <c:v>142.86458333333334</c:v>
                </c:pt>
                <c:pt idx="56013">
                  <c:v>142.8671875</c:v>
                </c:pt>
                <c:pt idx="56014">
                  <c:v>142.86979166666666</c:v>
                </c:pt>
                <c:pt idx="56015">
                  <c:v>142.87239583333334</c:v>
                </c:pt>
                <c:pt idx="56016">
                  <c:v>142.875</c:v>
                </c:pt>
                <c:pt idx="56017">
                  <c:v>142.87760416666666</c:v>
                </c:pt>
                <c:pt idx="56018">
                  <c:v>142.88020833333334</c:v>
                </c:pt>
                <c:pt idx="56019">
                  <c:v>142.8828125</c:v>
                </c:pt>
                <c:pt idx="56020">
                  <c:v>142.88541666666666</c:v>
                </c:pt>
                <c:pt idx="56021">
                  <c:v>142.88802083333334</c:v>
                </c:pt>
                <c:pt idx="56022">
                  <c:v>142.890625</c:v>
                </c:pt>
                <c:pt idx="56023">
                  <c:v>142.89322916666666</c:v>
                </c:pt>
                <c:pt idx="56024">
                  <c:v>142.89583333333334</c:v>
                </c:pt>
                <c:pt idx="56025">
                  <c:v>142.8984375</c:v>
                </c:pt>
                <c:pt idx="56026">
                  <c:v>142.90104166666666</c:v>
                </c:pt>
                <c:pt idx="56027">
                  <c:v>142.90364583333334</c:v>
                </c:pt>
                <c:pt idx="56028">
                  <c:v>142.90625</c:v>
                </c:pt>
                <c:pt idx="56029">
                  <c:v>142.90885416666666</c:v>
                </c:pt>
                <c:pt idx="56030">
                  <c:v>142.91145833333334</c:v>
                </c:pt>
                <c:pt idx="56031">
                  <c:v>142.9140625</c:v>
                </c:pt>
                <c:pt idx="56032">
                  <c:v>142.91666666666666</c:v>
                </c:pt>
                <c:pt idx="56033">
                  <c:v>142.91927083333334</c:v>
                </c:pt>
                <c:pt idx="56034">
                  <c:v>142.921875</c:v>
                </c:pt>
                <c:pt idx="56035">
                  <c:v>142.92447916666666</c:v>
                </c:pt>
                <c:pt idx="56036">
                  <c:v>142.92708333333334</c:v>
                </c:pt>
                <c:pt idx="56037">
                  <c:v>142.9296875</c:v>
                </c:pt>
                <c:pt idx="56038">
                  <c:v>142.93229166666666</c:v>
                </c:pt>
                <c:pt idx="56039">
                  <c:v>142.93489583333334</c:v>
                </c:pt>
                <c:pt idx="56040">
                  <c:v>142.9375</c:v>
                </c:pt>
                <c:pt idx="56041">
                  <c:v>142.94010416666666</c:v>
                </c:pt>
                <c:pt idx="56042">
                  <c:v>142.94270833333334</c:v>
                </c:pt>
                <c:pt idx="56043">
                  <c:v>142.9453125</c:v>
                </c:pt>
                <c:pt idx="56044">
                  <c:v>142.94791666666666</c:v>
                </c:pt>
                <c:pt idx="56045">
                  <c:v>142.95052083333334</c:v>
                </c:pt>
                <c:pt idx="56046">
                  <c:v>142.953125</c:v>
                </c:pt>
                <c:pt idx="56047">
                  <c:v>142.95572916666666</c:v>
                </c:pt>
                <c:pt idx="56048">
                  <c:v>142.95833333333334</c:v>
                </c:pt>
                <c:pt idx="56049">
                  <c:v>142.9609375</c:v>
                </c:pt>
                <c:pt idx="56050">
                  <c:v>142.96354166666666</c:v>
                </c:pt>
                <c:pt idx="56051">
                  <c:v>142.96614583333334</c:v>
                </c:pt>
                <c:pt idx="56052">
                  <c:v>142.96875</c:v>
                </c:pt>
                <c:pt idx="56053">
                  <c:v>142.97135416666666</c:v>
                </c:pt>
                <c:pt idx="56054">
                  <c:v>142.97395833333334</c:v>
                </c:pt>
                <c:pt idx="56055">
                  <c:v>142.9765625</c:v>
                </c:pt>
                <c:pt idx="56056">
                  <c:v>142.97916666666666</c:v>
                </c:pt>
                <c:pt idx="56057">
                  <c:v>142.98177083333334</c:v>
                </c:pt>
                <c:pt idx="56058">
                  <c:v>142.984375</c:v>
                </c:pt>
                <c:pt idx="56059">
                  <c:v>142.98697916666666</c:v>
                </c:pt>
                <c:pt idx="56060">
                  <c:v>142.98958333333334</c:v>
                </c:pt>
                <c:pt idx="56061">
                  <c:v>142.9921875</c:v>
                </c:pt>
                <c:pt idx="56062">
                  <c:v>142.99479166666666</c:v>
                </c:pt>
                <c:pt idx="56063">
                  <c:v>142.99739583333334</c:v>
                </c:pt>
                <c:pt idx="56064">
                  <c:v>143</c:v>
                </c:pt>
                <c:pt idx="56065">
                  <c:v>143.00260416666666</c:v>
                </c:pt>
                <c:pt idx="56066">
                  <c:v>143.00520833333334</c:v>
                </c:pt>
                <c:pt idx="56067">
                  <c:v>143.0078125</c:v>
                </c:pt>
                <c:pt idx="56068">
                  <c:v>143.01041666666666</c:v>
                </c:pt>
                <c:pt idx="56069">
                  <c:v>143.01302083333334</c:v>
                </c:pt>
                <c:pt idx="56070">
                  <c:v>143.015625</c:v>
                </c:pt>
                <c:pt idx="56071">
                  <c:v>143.01822916666666</c:v>
                </c:pt>
                <c:pt idx="56072">
                  <c:v>143.02083333333334</c:v>
                </c:pt>
                <c:pt idx="56073">
                  <c:v>143.0234375</c:v>
                </c:pt>
                <c:pt idx="56074">
                  <c:v>143.02604166666666</c:v>
                </c:pt>
                <c:pt idx="56075">
                  <c:v>143.02864583333334</c:v>
                </c:pt>
                <c:pt idx="56076">
                  <c:v>143.03125</c:v>
                </c:pt>
                <c:pt idx="56077">
                  <c:v>143.03385416666666</c:v>
                </c:pt>
                <c:pt idx="56078">
                  <c:v>143.03645833333334</c:v>
                </c:pt>
                <c:pt idx="56079">
                  <c:v>143.0390625</c:v>
                </c:pt>
                <c:pt idx="56080">
                  <c:v>143.04166666666666</c:v>
                </c:pt>
                <c:pt idx="56081">
                  <c:v>143.04427083333334</c:v>
                </c:pt>
                <c:pt idx="56082">
                  <c:v>143.046875</c:v>
                </c:pt>
                <c:pt idx="56083">
                  <c:v>143.04947916666666</c:v>
                </c:pt>
                <c:pt idx="56084">
                  <c:v>143.05208333333334</c:v>
                </c:pt>
                <c:pt idx="56085">
                  <c:v>143.0546875</c:v>
                </c:pt>
                <c:pt idx="56086">
                  <c:v>143.05729166666666</c:v>
                </c:pt>
                <c:pt idx="56087">
                  <c:v>143.05989583333334</c:v>
                </c:pt>
                <c:pt idx="56088">
                  <c:v>143.0625</c:v>
                </c:pt>
                <c:pt idx="56089">
                  <c:v>143.06510416666666</c:v>
                </c:pt>
                <c:pt idx="56090">
                  <c:v>143.06770833333334</c:v>
                </c:pt>
                <c:pt idx="56091">
                  <c:v>143.0703125</c:v>
                </c:pt>
                <c:pt idx="56092">
                  <c:v>143.07291666666666</c:v>
                </c:pt>
                <c:pt idx="56093">
                  <c:v>143.07552083333334</c:v>
                </c:pt>
                <c:pt idx="56094">
                  <c:v>143.078125</c:v>
                </c:pt>
                <c:pt idx="56095">
                  <c:v>143.08072916666666</c:v>
                </c:pt>
                <c:pt idx="56096">
                  <c:v>143.08333333333334</c:v>
                </c:pt>
                <c:pt idx="56097">
                  <c:v>143.0859375</c:v>
                </c:pt>
                <c:pt idx="56098">
                  <c:v>143.08854166666666</c:v>
                </c:pt>
                <c:pt idx="56099">
                  <c:v>143.09114583333334</c:v>
                </c:pt>
                <c:pt idx="56100">
                  <c:v>143.09375</c:v>
                </c:pt>
                <c:pt idx="56101">
                  <c:v>143.09635416666666</c:v>
                </c:pt>
                <c:pt idx="56102">
                  <c:v>143.09895833333334</c:v>
                </c:pt>
                <c:pt idx="56103">
                  <c:v>143.1015625</c:v>
                </c:pt>
                <c:pt idx="56104">
                  <c:v>143.10416666666666</c:v>
                </c:pt>
                <c:pt idx="56105">
                  <c:v>143.10677083333334</c:v>
                </c:pt>
                <c:pt idx="56106">
                  <c:v>143.109375</c:v>
                </c:pt>
                <c:pt idx="56107">
                  <c:v>143.11197916666666</c:v>
                </c:pt>
                <c:pt idx="56108">
                  <c:v>143.11458333333334</c:v>
                </c:pt>
                <c:pt idx="56109">
                  <c:v>143.1171875</c:v>
                </c:pt>
                <c:pt idx="56110">
                  <c:v>143.11979166666666</c:v>
                </c:pt>
                <c:pt idx="56111">
                  <c:v>143.12239583333334</c:v>
                </c:pt>
                <c:pt idx="56112">
                  <c:v>143.125</c:v>
                </c:pt>
                <c:pt idx="56113">
                  <c:v>143.12760416666666</c:v>
                </c:pt>
                <c:pt idx="56114">
                  <c:v>143.13020833333334</c:v>
                </c:pt>
                <c:pt idx="56115">
                  <c:v>143.1328125</c:v>
                </c:pt>
                <c:pt idx="56116">
                  <c:v>143.13541666666666</c:v>
                </c:pt>
                <c:pt idx="56117">
                  <c:v>143.13802083333334</c:v>
                </c:pt>
                <c:pt idx="56118">
                  <c:v>143.140625</c:v>
                </c:pt>
                <c:pt idx="56119">
                  <c:v>143.14322916666666</c:v>
                </c:pt>
                <c:pt idx="56120">
                  <c:v>143.14583333333334</c:v>
                </c:pt>
                <c:pt idx="56121">
                  <c:v>143.1484375</c:v>
                </c:pt>
                <c:pt idx="56122">
                  <c:v>143.15104166666666</c:v>
                </c:pt>
                <c:pt idx="56123">
                  <c:v>143.15364583333334</c:v>
                </c:pt>
                <c:pt idx="56124">
                  <c:v>143.15625</c:v>
                </c:pt>
                <c:pt idx="56125">
                  <c:v>143.15885416666666</c:v>
                </c:pt>
                <c:pt idx="56126">
                  <c:v>143.16145833333334</c:v>
                </c:pt>
                <c:pt idx="56127">
                  <c:v>143.1640625</c:v>
                </c:pt>
                <c:pt idx="56128">
                  <c:v>143.16666666666666</c:v>
                </c:pt>
                <c:pt idx="56129">
                  <c:v>143.16927083333334</c:v>
                </c:pt>
                <c:pt idx="56130">
                  <c:v>143.171875</c:v>
                </c:pt>
                <c:pt idx="56131">
                  <c:v>143.17447916666666</c:v>
                </c:pt>
                <c:pt idx="56132">
                  <c:v>143.17708333333334</c:v>
                </c:pt>
                <c:pt idx="56133">
                  <c:v>143.1796875</c:v>
                </c:pt>
                <c:pt idx="56134">
                  <c:v>143.18229166666666</c:v>
                </c:pt>
                <c:pt idx="56135">
                  <c:v>143.18489583333334</c:v>
                </c:pt>
                <c:pt idx="56136">
                  <c:v>143.1875</c:v>
                </c:pt>
                <c:pt idx="56137">
                  <c:v>143.19010416666666</c:v>
                </c:pt>
                <c:pt idx="56138">
                  <c:v>143.19270833333334</c:v>
                </c:pt>
                <c:pt idx="56139">
                  <c:v>143.1953125</c:v>
                </c:pt>
                <c:pt idx="56140">
                  <c:v>143.19791666666666</c:v>
                </c:pt>
                <c:pt idx="56141">
                  <c:v>143.20052083333334</c:v>
                </c:pt>
                <c:pt idx="56142">
                  <c:v>143.203125</c:v>
                </c:pt>
                <c:pt idx="56143">
                  <c:v>143.20572916666666</c:v>
                </c:pt>
                <c:pt idx="56144">
                  <c:v>143.20833333333334</c:v>
                </c:pt>
                <c:pt idx="56145">
                  <c:v>143.2109375</c:v>
                </c:pt>
                <c:pt idx="56146">
                  <c:v>143.21354166666666</c:v>
                </c:pt>
                <c:pt idx="56147">
                  <c:v>143.21614583333334</c:v>
                </c:pt>
                <c:pt idx="56148">
                  <c:v>143.21875</c:v>
                </c:pt>
                <c:pt idx="56149">
                  <c:v>143.22135416666666</c:v>
                </c:pt>
                <c:pt idx="56150">
                  <c:v>143.22395833333334</c:v>
                </c:pt>
                <c:pt idx="56151">
                  <c:v>143.2265625</c:v>
                </c:pt>
                <c:pt idx="56152">
                  <c:v>143.22916666666666</c:v>
                </c:pt>
                <c:pt idx="56153">
                  <c:v>143.23177083333334</c:v>
                </c:pt>
                <c:pt idx="56154">
                  <c:v>143.234375</c:v>
                </c:pt>
                <c:pt idx="56155">
                  <c:v>143.23697916666666</c:v>
                </c:pt>
                <c:pt idx="56156">
                  <c:v>143.23958333333334</c:v>
                </c:pt>
                <c:pt idx="56157">
                  <c:v>143.2421875</c:v>
                </c:pt>
                <c:pt idx="56158">
                  <c:v>143.24479166666666</c:v>
                </c:pt>
                <c:pt idx="56159">
                  <c:v>143.24739583333334</c:v>
                </c:pt>
                <c:pt idx="56160">
                  <c:v>143.25</c:v>
                </c:pt>
                <c:pt idx="56161">
                  <c:v>143.25260416666666</c:v>
                </c:pt>
                <c:pt idx="56162">
                  <c:v>143.25520833333334</c:v>
                </c:pt>
                <c:pt idx="56163">
                  <c:v>143.2578125</c:v>
                </c:pt>
                <c:pt idx="56164">
                  <c:v>143.26041666666666</c:v>
                </c:pt>
                <c:pt idx="56165">
                  <c:v>143.26302083333334</c:v>
                </c:pt>
                <c:pt idx="56166">
                  <c:v>143.265625</c:v>
                </c:pt>
                <c:pt idx="56167">
                  <c:v>143.26822916666666</c:v>
                </c:pt>
                <c:pt idx="56168">
                  <c:v>143.27083333333334</c:v>
                </c:pt>
                <c:pt idx="56169">
                  <c:v>143.2734375</c:v>
                </c:pt>
                <c:pt idx="56170">
                  <c:v>143.27604166666666</c:v>
                </c:pt>
                <c:pt idx="56171">
                  <c:v>143.27864583333334</c:v>
                </c:pt>
                <c:pt idx="56172">
                  <c:v>143.28125</c:v>
                </c:pt>
                <c:pt idx="56173">
                  <c:v>143.28385416666666</c:v>
                </c:pt>
                <c:pt idx="56174">
                  <c:v>143.28645833333334</c:v>
                </c:pt>
                <c:pt idx="56175">
                  <c:v>143.2890625</c:v>
                </c:pt>
                <c:pt idx="56176">
                  <c:v>143.29166666666666</c:v>
                </c:pt>
                <c:pt idx="56177">
                  <c:v>143.29427083333334</c:v>
                </c:pt>
                <c:pt idx="56178">
                  <c:v>143.296875</c:v>
                </c:pt>
                <c:pt idx="56179">
                  <c:v>143.29947916666666</c:v>
                </c:pt>
                <c:pt idx="56180">
                  <c:v>143.30208333333334</c:v>
                </c:pt>
                <c:pt idx="56181">
                  <c:v>143.3046875</c:v>
                </c:pt>
                <c:pt idx="56182">
                  <c:v>143.30729166666666</c:v>
                </c:pt>
                <c:pt idx="56183">
                  <c:v>143.30989583333334</c:v>
                </c:pt>
                <c:pt idx="56184">
                  <c:v>143.3125</c:v>
                </c:pt>
                <c:pt idx="56185">
                  <c:v>143.31510416666666</c:v>
                </c:pt>
                <c:pt idx="56186">
                  <c:v>143.31770833333334</c:v>
                </c:pt>
                <c:pt idx="56187">
                  <c:v>143.3203125</c:v>
                </c:pt>
                <c:pt idx="56188">
                  <c:v>143.32291666666666</c:v>
                </c:pt>
                <c:pt idx="56189">
                  <c:v>143.32552083333334</c:v>
                </c:pt>
                <c:pt idx="56190">
                  <c:v>143.328125</c:v>
                </c:pt>
                <c:pt idx="56191">
                  <c:v>143.33072916666666</c:v>
                </c:pt>
                <c:pt idx="56192">
                  <c:v>143.33333333333334</c:v>
                </c:pt>
                <c:pt idx="56193">
                  <c:v>143.3359375</c:v>
                </c:pt>
                <c:pt idx="56194">
                  <c:v>143.33854166666666</c:v>
                </c:pt>
                <c:pt idx="56195">
                  <c:v>143.34114583333334</c:v>
                </c:pt>
                <c:pt idx="56196">
                  <c:v>143.34375</c:v>
                </c:pt>
                <c:pt idx="56197">
                  <c:v>143.34635416666666</c:v>
                </c:pt>
                <c:pt idx="56198">
                  <c:v>143.34895833333334</c:v>
                </c:pt>
                <c:pt idx="56199">
                  <c:v>143.3515625</c:v>
                </c:pt>
                <c:pt idx="56200">
                  <c:v>143.35416666666666</c:v>
                </c:pt>
                <c:pt idx="56201">
                  <c:v>143.35677083333334</c:v>
                </c:pt>
                <c:pt idx="56202">
                  <c:v>143.359375</c:v>
                </c:pt>
                <c:pt idx="56203">
                  <c:v>143.36197916666666</c:v>
                </c:pt>
                <c:pt idx="56204">
                  <c:v>143.36458333333334</c:v>
                </c:pt>
                <c:pt idx="56205">
                  <c:v>143.3671875</c:v>
                </c:pt>
                <c:pt idx="56206">
                  <c:v>143.36979166666666</c:v>
                </c:pt>
                <c:pt idx="56207">
                  <c:v>143.37239583333334</c:v>
                </c:pt>
                <c:pt idx="56208">
                  <c:v>143.375</c:v>
                </c:pt>
                <c:pt idx="56209">
                  <c:v>143.37760416666666</c:v>
                </c:pt>
                <c:pt idx="56210">
                  <c:v>143.38020833333334</c:v>
                </c:pt>
                <c:pt idx="56211">
                  <c:v>143.3828125</c:v>
                </c:pt>
                <c:pt idx="56212">
                  <c:v>143.38541666666666</c:v>
                </c:pt>
                <c:pt idx="56213">
                  <c:v>143.38802083333334</c:v>
                </c:pt>
                <c:pt idx="56214">
                  <c:v>143.390625</c:v>
                </c:pt>
                <c:pt idx="56215">
                  <c:v>143.39322916666666</c:v>
                </c:pt>
                <c:pt idx="56216">
                  <c:v>143.39583333333334</c:v>
                </c:pt>
                <c:pt idx="56217">
                  <c:v>143.3984375</c:v>
                </c:pt>
                <c:pt idx="56218">
                  <c:v>143.40104166666666</c:v>
                </c:pt>
                <c:pt idx="56219">
                  <c:v>143.40364583333334</c:v>
                </c:pt>
                <c:pt idx="56220">
                  <c:v>143.40625</c:v>
                </c:pt>
                <c:pt idx="56221">
                  <c:v>143.40885416666666</c:v>
                </c:pt>
                <c:pt idx="56222">
                  <c:v>143.41145833333334</c:v>
                </c:pt>
                <c:pt idx="56223">
                  <c:v>143.4140625</c:v>
                </c:pt>
                <c:pt idx="56224">
                  <c:v>143.41666666666666</c:v>
                </c:pt>
                <c:pt idx="56225">
                  <c:v>143.41927083333334</c:v>
                </c:pt>
                <c:pt idx="56226">
                  <c:v>143.421875</c:v>
                </c:pt>
                <c:pt idx="56227">
                  <c:v>143.42447916666666</c:v>
                </c:pt>
                <c:pt idx="56228">
                  <c:v>143.42708333333334</c:v>
                </c:pt>
                <c:pt idx="56229">
                  <c:v>143.4296875</c:v>
                </c:pt>
                <c:pt idx="56230">
                  <c:v>143.43229166666666</c:v>
                </c:pt>
                <c:pt idx="56231">
                  <c:v>143.43489583333334</c:v>
                </c:pt>
                <c:pt idx="56232">
                  <c:v>143.4375</c:v>
                </c:pt>
                <c:pt idx="56233">
                  <c:v>143.44010416666666</c:v>
                </c:pt>
                <c:pt idx="56234">
                  <c:v>143.44270833333334</c:v>
                </c:pt>
                <c:pt idx="56235">
                  <c:v>143.4453125</c:v>
                </c:pt>
                <c:pt idx="56236">
                  <c:v>143.44791666666666</c:v>
                </c:pt>
                <c:pt idx="56237">
                  <c:v>143.45052083333334</c:v>
                </c:pt>
                <c:pt idx="56238">
                  <c:v>143.453125</c:v>
                </c:pt>
                <c:pt idx="56239">
                  <c:v>143.45572916666666</c:v>
                </c:pt>
                <c:pt idx="56240">
                  <c:v>143.45833333333334</c:v>
                </c:pt>
                <c:pt idx="56241">
                  <c:v>143.4609375</c:v>
                </c:pt>
                <c:pt idx="56242">
                  <c:v>143.46354166666666</c:v>
                </c:pt>
                <c:pt idx="56243">
                  <c:v>143.46614583333334</c:v>
                </c:pt>
                <c:pt idx="56244">
                  <c:v>143.46875</c:v>
                </c:pt>
                <c:pt idx="56245">
                  <c:v>143.47135416666666</c:v>
                </c:pt>
                <c:pt idx="56246">
                  <c:v>143.47395833333334</c:v>
                </c:pt>
                <c:pt idx="56247">
                  <c:v>143.4765625</c:v>
                </c:pt>
                <c:pt idx="56248">
                  <c:v>143.47916666666666</c:v>
                </c:pt>
                <c:pt idx="56249">
                  <c:v>143.48177083333334</c:v>
                </c:pt>
                <c:pt idx="56250">
                  <c:v>143.484375</c:v>
                </c:pt>
                <c:pt idx="56251">
                  <c:v>143.48697916666666</c:v>
                </c:pt>
                <c:pt idx="56252">
                  <c:v>143.48958333333334</c:v>
                </c:pt>
                <c:pt idx="56253">
                  <c:v>143.4921875</c:v>
                </c:pt>
                <c:pt idx="56254">
                  <c:v>143.49479166666666</c:v>
                </c:pt>
                <c:pt idx="56255">
                  <c:v>143.49739583333334</c:v>
                </c:pt>
                <c:pt idx="56256">
                  <c:v>143.5</c:v>
                </c:pt>
                <c:pt idx="56257">
                  <c:v>143.50260416666666</c:v>
                </c:pt>
                <c:pt idx="56258">
                  <c:v>143.50520833333334</c:v>
                </c:pt>
                <c:pt idx="56259">
                  <c:v>143.5078125</c:v>
                </c:pt>
                <c:pt idx="56260">
                  <c:v>143.51041666666666</c:v>
                </c:pt>
                <c:pt idx="56261">
                  <c:v>143.51302083333334</c:v>
                </c:pt>
                <c:pt idx="56262">
                  <c:v>143.515625</c:v>
                </c:pt>
                <c:pt idx="56263">
                  <c:v>143.51822916666666</c:v>
                </c:pt>
                <c:pt idx="56264">
                  <c:v>143.52083333333334</c:v>
                </c:pt>
                <c:pt idx="56265">
                  <c:v>143.5234375</c:v>
                </c:pt>
                <c:pt idx="56266">
                  <c:v>143.52604166666666</c:v>
                </c:pt>
                <c:pt idx="56267">
                  <c:v>143.52864583333334</c:v>
                </c:pt>
                <c:pt idx="56268">
                  <c:v>143.53125</c:v>
                </c:pt>
                <c:pt idx="56269">
                  <c:v>143.53385416666666</c:v>
                </c:pt>
                <c:pt idx="56270">
                  <c:v>143.53645833333334</c:v>
                </c:pt>
                <c:pt idx="56271">
                  <c:v>143.5390625</c:v>
                </c:pt>
                <c:pt idx="56272">
                  <c:v>143.54166666666666</c:v>
                </c:pt>
                <c:pt idx="56273">
                  <c:v>143.54427083333334</c:v>
                </c:pt>
                <c:pt idx="56274">
                  <c:v>143.546875</c:v>
                </c:pt>
                <c:pt idx="56275">
                  <c:v>143.54947916666666</c:v>
                </c:pt>
                <c:pt idx="56276">
                  <c:v>143.55208333333334</c:v>
                </c:pt>
                <c:pt idx="56277">
                  <c:v>143.5546875</c:v>
                </c:pt>
                <c:pt idx="56278">
                  <c:v>143.55729166666666</c:v>
                </c:pt>
                <c:pt idx="56279">
                  <c:v>143.55989583333334</c:v>
                </c:pt>
                <c:pt idx="56280">
                  <c:v>143.5625</c:v>
                </c:pt>
                <c:pt idx="56281">
                  <c:v>143.56510416666666</c:v>
                </c:pt>
                <c:pt idx="56282">
                  <c:v>143.56770833333334</c:v>
                </c:pt>
                <c:pt idx="56283">
                  <c:v>143.5703125</c:v>
                </c:pt>
                <c:pt idx="56284">
                  <c:v>143.57291666666666</c:v>
                </c:pt>
                <c:pt idx="56285">
                  <c:v>143.57552083333334</c:v>
                </c:pt>
                <c:pt idx="56286">
                  <c:v>143.578125</c:v>
                </c:pt>
                <c:pt idx="56287">
                  <c:v>143.58072916666666</c:v>
                </c:pt>
                <c:pt idx="56288">
                  <c:v>143.58333333333334</c:v>
                </c:pt>
                <c:pt idx="56289">
                  <c:v>143.5859375</c:v>
                </c:pt>
                <c:pt idx="56290">
                  <c:v>143.58854166666666</c:v>
                </c:pt>
                <c:pt idx="56291">
                  <c:v>143.59114583333334</c:v>
                </c:pt>
                <c:pt idx="56292">
                  <c:v>143.59375</c:v>
                </c:pt>
                <c:pt idx="56293">
                  <c:v>143.59635416666666</c:v>
                </c:pt>
                <c:pt idx="56294">
                  <c:v>143.59895833333334</c:v>
                </c:pt>
                <c:pt idx="56295">
                  <c:v>143.6015625</c:v>
                </c:pt>
                <c:pt idx="56296">
                  <c:v>143.60416666666666</c:v>
                </c:pt>
                <c:pt idx="56297">
                  <c:v>143.60677083333334</c:v>
                </c:pt>
                <c:pt idx="56298">
                  <c:v>143.609375</c:v>
                </c:pt>
                <c:pt idx="56299">
                  <c:v>143.61197916666666</c:v>
                </c:pt>
                <c:pt idx="56300">
                  <c:v>143.61458333333334</c:v>
                </c:pt>
                <c:pt idx="56301">
                  <c:v>143.6171875</c:v>
                </c:pt>
                <c:pt idx="56302">
                  <c:v>143.61979166666666</c:v>
                </c:pt>
                <c:pt idx="56303">
                  <c:v>143.62239583333334</c:v>
                </c:pt>
                <c:pt idx="56304">
                  <c:v>143.625</c:v>
                </c:pt>
                <c:pt idx="56305">
                  <c:v>143.62760416666666</c:v>
                </c:pt>
                <c:pt idx="56306">
                  <c:v>143.63020833333334</c:v>
                </c:pt>
                <c:pt idx="56307">
                  <c:v>143.6328125</c:v>
                </c:pt>
                <c:pt idx="56308">
                  <c:v>143.63541666666666</c:v>
                </c:pt>
                <c:pt idx="56309">
                  <c:v>143.63802083333334</c:v>
                </c:pt>
                <c:pt idx="56310">
                  <c:v>143.640625</c:v>
                </c:pt>
                <c:pt idx="56311">
                  <c:v>143.64322916666666</c:v>
                </c:pt>
                <c:pt idx="56312">
                  <c:v>143.64583333333334</c:v>
                </c:pt>
                <c:pt idx="56313">
                  <c:v>143.6484375</c:v>
                </c:pt>
                <c:pt idx="56314">
                  <c:v>143.65104166666666</c:v>
                </c:pt>
                <c:pt idx="56315">
                  <c:v>143.65364583333334</c:v>
                </c:pt>
                <c:pt idx="56316">
                  <c:v>143.65625</c:v>
                </c:pt>
                <c:pt idx="56317">
                  <c:v>143.65885416666666</c:v>
                </c:pt>
                <c:pt idx="56318">
                  <c:v>143.66145833333334</c:v>
                </c:pt>
                <c:pt idx="56319">
                  <c:v>143.6640625</c:v>
                </c:pt>
                <c:pt idx="56320">
                  <c:v>143.66666666666666</c:v>
                </c:pt>
                <c:pt idx="56321">
                  <c:v>143.66927083333334</c:v>
                </c:pt>
                <c:pt idx="56322">
                  <c:v>143.671875</c:v>
                </c:pt>
                <c:pt idx="56323">
                  <c:v>143.67447916666666</c:v>
                </c:pt>
                <c:pt idx="56324">
                  <c:v>143.67708333333334</c:v>
                </c:pt>
                <c:pt idx="56325">
                  <c:v>143.6796875</c:v>
                </c:pt>
                <c:pt idx="56326">
                  <c:v>143.68229166666666</c:v>
                </c:pt>
                <c:pt idx="56327">
                  <c:v>143.68489583333334</c:v>
                </c:pt>
                <c:pt idx="56328">
                  <c:v>143.6875</c:v>
                </c:pt>
                <c:pt idx="56329">
                  <c:v>143.69010416666666</c:v>
                </c:pt>
                <c:pt idx="56330">
                  <c:v>143.69270833333334</c:v>
                </c:pt>
                <c:pt idx="56331">
                  <c:v>143.6953125</c:v>
                </c:pt>
                <c:pt idx="56332">
                  <c:v>143.69791666666666</c:v>
                </c:pt>
                <c:pt idx="56333">
                  <c:v>143.70052083333334</c:v>
                </c:pt>
                <c:pt idx="56334">
                  <c:v>143.703125</c:v>
                </c:pt>
                <c:pt idx="56335">
                  <c:v>143.70572916666666</c:v>
                </c:pt>
                <c:pt idx="56336">
                  <c:v>143.70833333333334</c:v>
                </c:pt>
                <c:pt idx="56337">
                  <c:v>143.7109375</c:v>
                </c:pt>
                <c:pt idx="56338">
                  <c:v>143.71354166666666</c:v>
                </c:pt>
                <c:pt idx="56339">
                  <c:v>143.71614583333334</c:v>
                </c:pt>
                <c:pt idx="56340">
                  <c:v>143.71875</c:v>
                </c:pt>
                <c:pt idx="56341">
                  <c:v>143.72135416666666</c:v>
                </c:pt>
                <c:pt idx="56342">
                  <c:v>143.72395833333334</c:v>
                </c:pt>
                <c:pt idx="56343">
                  <c:v>143.7265625</c:v>
                </c:pt>
                <c:pt idx="56344">
                  <c:v>143.72916666666666</c:v>
                </c:pt>
                <c:pt idx="56345">
                  <c:v>143.73177083333334</c:v>
                </c:pt>
                <c:pt idx="56346">
                  <c:v>143.734375</c:v>
                </c:pt>
                <c:pt idx="56347">
                  <c:v>143.73697916666666</c:v>
                </c:pt>
                <c:pt idx="56348">
                  <c:v>143.73958333333334</c:v>
                </c:pt>
                <c:pt idx="56349">
                  <c:v>143.7421875</c:v>
                </c:pt>
                <c:pt idx="56350">
                  <c:v>143.74479166666666</c:v>
                </c:pt>
                <c:pt idx="56351">
                  <c:v>143.74739583333334</c:v>
                </c:pt>
                <c:pt idx="56352">
                  <c:v>143.75</c:v>
                </c:pt>
                <c:pt idx="56353">
                  <c:v>143.75260416666666</c:v>
                </c:pt>
                <c:pt idx="56354">
                  <c:v>143.75520833333334</c:v>
                </c:pt>
                <c:pt idx="56355">
                  <c:v>143.7578125</c:v>
                </c:pt>
                <c:pt idx="56356">
                  <c:v>143.76041666666666</c:v>
                </c:pt>
                <c:pt idx="56357">
                  <c:v>143.76302083333334</c:v>
                </c:pt>
                <c:pt idx="56358">
                  <c:v>143.765625</c:v>
                </c:pt>
                <c:pt idx="56359">
                  <c:v>143.76822916666666</c:v>
                </c:pt>
                <c:pt idx="56360">
                  <c:v>143.77083333333334</c:v>
                </c:pt>
                <c:pt idx="56361">
                  <c:v>143.7734375</c:v>
                </c:pt>
                <c:pt idx="56362">
                  <c:v>143.77604166666666</c:v>
                </c:pt>
                <c:pt idx="56363">
                  <c:v>143.77864583333334</c:v>
                </c:pt>
                <c:pt idx="56364">
                  <c:v>143.78125</c:v>
                </c:pt>
                <c:pt idx="56365">
                  <c:v>143.78385416666666</c:v>
                </c:pt>
                <c:pt idx="56366">
                  <c:v>143.78645833333334</c:v>
                </c:pt>
                <c:pt idx="56367">
                  <c:v>143.7890625</c:v>
                </c:pt>
                <c:pt idx="56368">
                  <c:v>143.79166666666666</c:v>
                </c:pt>
                <c:pt idx="56369">
                  <c:v>143.79427083333334</c:v>
                </c:pt>
                <c:pt idx="56370">
                  <c:v>143.796875</c:v>
                </c:pt>
                <c:pt idx="56371">
                  <c:v>143.79947916666666</c:v>
                </c:pt>
                <c:pt idx="56372">
                  <c:v>143.80208333333334</c:v>
                </c:pt>
                <c:pt idx="56373">
                  <c:v>143.8046875</c:v>
                </c:pt>
                <c:pt idx="56374">
                  <c:v>143.80729166666666</c:v>
                </c:pt>
                <c:pt idx="56375">
                  <c:v>143.80989583333334</c:v>
                </c:pt>
                <c:pt idx="56376">
                  <c:v>143.8125</c:v>
                </c:pt>
                <c:pt idx="56377">
                  <c:v>143.81510416666666</c:v>
                </c:pt>
                <c:pt idx="56378">
                  <c:v>143.81770833333334</c:v>
                </c:pt>
                <c:pt idx="56379">
                  <c:v>143.8203125</c:v>
                </c:pt>
                <c:pt idx="56380">
                  <c:v>143.82291666666666</c:v>
                </c:pt>
                <c:pt idx="56381">
                  <c:v>143.82552083333334</c:v>
                </c:pt>
                <c:pt idx="56382">
                  <c:v>143.828125</c:v>
                </c:pt>
                <c:pt idx="56383">
                  <c:v>143.83072916666666</c:v>
                </c:pt>
                <c:pt idx="56384">
                  <c:v>143.83333333333334</c:v>
                </c:pt>
                <c:pt idx="56385">
                  <c:v>143.8359375</c:v>
                </c:pt>
                <c:pt idx="56386">
                  <c:v>143.83854166666666</c:v>
                </c:pt>
                <c:pt idx="56387">
                  <c:v>143.84114583333334</c:v>
                </c:pt>
                <c:pt idx="56388">
                  <c:v>143.84375</c:v>
                </c:pt>
                <c:pt idx="56389">
                  <c:v>143.84635416666666</c:v>
                </c:pt>
                <c:pt idx="56390">
                  <c:v>143.84895833333334</c:v>
                </c:pt>
                <c:pt idx="56391">
                  <c:v>143.8515625</c:v>
                </c:pt>
                <c:pt idx="56392">
                  <c:v>143.85416666666666</c:v>
                </c:pt>
                <c:pt idx="56393">
                  <c:v>143.85677083333334</c:v>
                </c:pt>
                <c:pt idx="56394">
                  <c:v>143.859375</c:v>
                </c:pt>
                <c:pt idx="56395">
                  <c:v>143.86197916666666</c:v>
                </c:pt>
                <c:pt idx="56396">
                  <c:v>143.86458333333334</c:v>
                </c:pt>
                <c:pt idx="56397">
                  <c:v>143.8671875</c:v>
                </c:pt>
                <c:pt idx="56398">
                  <c:v>143.86979166666666</c:v>
                </c:pt>
                <c:pt idx="56399">
                  <c:v>143.87239583333334</c:v>
                </c:pt>
                <c:pt idx="56400">
                  <c:v>143.875</c:v>
                </c:pt>
                <c:pt idx="56401">
                  <c:v>143.87760416666666</c:v>
                </c:pt>
                <c:pt idx="56402">
                  <c:v>143.88020833333334</c:v>
                </c:pt>
                <c:pt idx="56403">
                  <c:v>143.8828125</c:v>
                </c:pt>
                <c:pt idx="56404">
                  <c:v>143.88541666666666</c:v>
                </c:pt>
                <c:pt idx="56405">
                  <c:v>143.88802083333334</c:v>
                </c:pt>
                <c:pt idx="56406">
                  <c:v>143.890625</c:v>
                </c:pt>
                <c:pt idx="56407">
                  <c:v>143.89322916666666</c:v>
                </c:pt>
                <c:pt idx="56408">
                  <c:v>143.89583333333334</c:v>
                </c:pt>
                <c:pt idx="56409">
                  <c:v>143.8984375</c:v>
                </c:pt>
                <c:pt idx="56410">
                  <c:v>143.90104166666666</c:v>
                </c:pt>
                <c:pt idx="56411">
                  <c:v>143.90364583333334</c:v>
                </c:pt>
                <c:pt idx="56412">
                  <c:v>143.90625</c:v>
                </c:pt>
                <c:pt idx="56413">
                  <c:v>143.90885416666666</c:v>
                </c:pt>
                <c:pt idx="56414">
                  <c:v>143.91145833333334</c:v>
                </c:pt>
                <c:pt idx="56415">
                  <c:v>143.9140625</c:v>
                </c:pt>
                <c:pt idx="56416">
                  <c:v>143.91666666666666</c:v>
                </c:pt>
                <c:pt idx="56417">
                  <c:v>143.91927083333334</c:v>
                </c:pt>
                <c:pt idx="56418">
                  <c:v>143.921875</c:v>
                </c:pt>
                <c:pt idx="56419">
                  <c:v>143.92447916666666</c:v>
                </c:pt>
                <c:pt idx="56420">
                  <c:v>143.92708333333334</c:v>
                </c:pt>
                <c:pt idx="56421">
                  <c:v>143.9296875</c:v>
                </c:pt>
                <c:pt idx="56422">
                  <c:v>143.93229166666666</c:v>
                </c:pt>
                <c:pt idx="56423">
                  <c:v>143.93489583333334</c:v>
                </c:pt>
                <c:pt idx="56424">
                  <c:v>143.9375</c:v>
                </c:pt>
                <c:pt idx="56425">
                  <c:v>143.94010416666666</c:v>
                </c:pt>
                <c:pt idx="56426">
                  <c:v>143.94270833333334</c:v>
                </c:pt>
                <c:pt idx="56427">
                  <c:v>143.9453125</c:v>
                </c:pt>
                <c:pt idx="56428">
                  <c:v>143.94791666666666</c:v>
                </c:pt>
                <c:pt idx="56429">
                  <c:v>143.95052083333334</c:v>
                </c:pt>
                <c:pt idx="56430">
                  <c:v>143.953125</c:v>
                </c:pt>
                <c:pt idx="56431">
                  <c:v>143.95572916666666</c:v>
                </c:pt>
                <c:pt idx="56432">
                  <c:v>143.95833333333334</c:v>
                </c:pt>
                <c:pt idx="56433">
                  <c:v>143.9609375</c:v>
                </c:pt>
                <c:pt idx="56434">
                  <c:v>143.96354166666666</c:v>
                </c:pt>
                <c:pt idx="56435">
                  <c:v>143.96614583333334</c:v>
                </c:pt>
                <c:pt idx="56436">
                  <c:v>143.96875</c:v>
                </c:pt>
                <c:pt idx="56437">
                  <c:v>143.97135416666666</c:v>
                </c:pt>
                <c:pt idx="56438">
                  <c:v>143.97395833333334</c:v>
                </c:pt>
                <c:pt idx="56439">
                  <c:v>143.9765625</c:v>
                </c:pt>
                <c:pt idx="56440">
                  <c:v>143.97916666666666</c:v>
                </c:pt>
                <c:pt idx="56441">
                  <c:v>143.98177083333334</c:v>
                </c:pt>
                <c:pt idx="56442">
                  <c:v>143.984375</c:v>
                </c:pt>
                <c:pt idx="56443">
                  <c:v>143.98697916666666</c:v>
                </c:pt>
                <c:pt idx="56444">
                  <c:v>143.98958333333334</c:v>
                </c:pt>
                <c:pt idx="56445">
                  <c:v>143.9921875</c:v>
                </c:pt>
                <c:pt idx="56446">
                  <c:v>143.99479166666666</c:v>
                </c:pt>
                <c:pt idx="56447">
                  <c:v>143.99739583333334</c:v>
                </c:pt>
                <c:pt idx="56448">
                  <c:v>144</c:v>
                </c:pt>
                <c:pt idx="56449">
                  <c:v>144.00260416666666</c:v>
                </c:pt>
                <c:pt idx="56450">
                  <c:v>144.00520833333334</c:v>
                </c:pt>
                <c:pt idx="56451">
                  <c:v>144.0078125</c:v>
                </c:pt>
                <c:pt idx="56452">
                  <c:v>144.01041666666666</c:v>
                </c:pt>
                <c:pt idx="56453">
                  <c:v>144.01302083333334</c:v>
                </c:pt>
                <c:pt idx="56454">
                  <c:v>144.015625</c:v>
                </c:pt>
                <c:pt idx="56455">
                  <c:v>144.01822916666666</c:v>
                </c:pt>
                <c:pt idx="56456">
                  <c:v>144.02083333333334</c:v>
                </c:pt>
                <c:pt idx="56457">
                  <c:v>144.0234375</c:v>
                </c:pt>
                <c:pt idx="56458">
                  <c:v>144.02604166666666</c:v>
                </c:pt>
                <c:pt idx="56459">
                  <c:v>144.02864583333334</c:v>
                </c:pt>
                <c:pt idx="56460">
                  <c:v>144.03125</c:v>
                </c:pt>
                <c:pt idx="56461">
                  <c:v>144.03385416666666</c:v>
                </c:pt>
                <c:pt idx="56462">
                  <c:v>144.03645833333334</c:v>
                </c:pt>
                <c:pt idx="56463">
                  <c:v>144.0390625</c:v>
                </c:pt>
                <c:pt idx="56464">
                  <c:v>144.04166666666666</c:v>
                </c:pt>
                <c:pt idx="56465">
                  <c:v>144.04427083333334</c:v>
                </c:pt>
                <c:pt idx="56466">
                  <c:v>144.046875</c:v>
                </c:pt>
                <c:pt idx="56467">
                  <c:v>144.04947916666666</c:v>
                </c:pt>
                <c:pt idx="56468">
                  <c:v>144.05208333333334</c:v>
                </c:pt>
                <c:pt idx="56469">
                  <c:v>144.0546875</c:v>
                </c:pt>
                <c:pt idx="56470">
                  <c:v>144.05729166666666</c:v>
                </c:pt>
                <c:pt idx="56471">
                  <c:v>144.05989583333334</c:v>
                </c:pt>
                <c:pt idx="56472">
                  <c:v>144.0625</c:v>
                </c:pt>
                <c:pt idx="56473">
                  <c:v>144.06510416666666</c:v>
                </c:pt>
                <c:pt idx="56474">
                  <c:v>144.06770833333334</c:v>
                </c:pt>
                <c:pt idx="56475">
                  <c:v>144.0703125</c:v>
                </c:pt>
                <c:pt idx="56476">
                  <c:v>144.07291666666666</c:v>
                </c:pt>
                <c:pt idx="56477">
                  <c:v>144.07552083333334</c:v>
                </c:pt>
                <c:pt idx="56478">
                  <c:v>144.078125</c:v>
                </c:pt>
                <c:pt idx="56479">
                  <c:v>144.08072916666666</c:v>
                </c:pt>
                <c:pt idx="56480">
                  <c:v>144.08333333333334</c:v>
                </c:pt>
                <c:pt idx="56481">
                  <c:v>144.0859375</c:v>
                </c:pt>
                <c:pt idx="56482">
                  <c:v>144.08854166666666</c:v>
                </c:pt>
                <c:pt idx="56483">
                  <c:v>144.09114583333334</c:v>
                </c:pt>
                <c:pt idx="56484">
                  <c:v>144.09375</c:v>
                </c:pt>
                <c:pt idx="56485">
                  <c:v>144.09635416666666</c:v>
                </c:pt>
                <c:pt idx="56486">
                  <c:v>144.09895833333334</c:v>
                </c:pt>
                <c:pt idx="56487">
                  <c:v>144.1015625</c:v>
                </c:pt>
                <c:pt idx="56488">
                  <c:v>144.10416666666666</c:v>
                </c:pt>
                <c:pt idx="56489">
                  <c:v>144.10677083333334</c:v>
                </c:pt>
                <c:pt idx="56490">
                  <c:v>144.109375</c:v>
                </c:pt>
                <c:pt idx="56491">
                  <c:v>144.11197916666666</c:v>
                </c:pt>
                <c:pt idx="56492">
                  <c:v>144.11458333333334</c:v>
                </c:pt>
                <c:pt idx="56493">
                  <c:v>144.1171875</c:v>
                </c:pt>
                <c:pt idx="56494">
                  <c:v>144.11979166666666</c:v>
                </c:pt>
                <c:pt idx="56495">
                  <c:v>144.12239583333334</c:v>
                </c:pt>
                <c:pt idx="56496">
                  <c:v>144.125</c:v>
                </c:pt>
                <c:pt idx="56497">
                  <c:v>144.12760416666666</c:v>
                </c:pt>
                <c:pt idx="56498">
                  <c:v>144.13020833333334</c:v>
                </c:pt>
                <c:pt idx="56499">
                  <c:v>144.1328125</c:v>
                </c:pt>
                <c:pt idx="56500">
                  <c:v>144.13541666666666</c:v>
                </c:pt>
                <c:pt idx="56501">
                  <c:v>144.13802083333334</c:v>
                </c:pt>
                <c:pt idx="56502">
                  <c:v>144.140625</c:v>
                </c:pt>
                <c:pt idx="56503">
                  <c:v>144.14322916666666</c:v>
                </c:pt>
                <c:pt idx="56504">
                  <c:v>144.14583333333334</c:v>
                </c:pt>
                <c:pt idx="56505">
                  <c:v>144.1484375</c:v>
                </c:pt>
                <c:pt idx="56506">
                  <c:v>144.15104166666666</c:v>
                </c:pt>
                <c:pt idx="56507">
                  <c:v>144.15364583333334</c:v>
                </c:pt>
                <c:pt idx="56508">
                  <c:v>144.15625</c:v>
                </c:pt>
                <c:pt idx="56509">
                  <c:v>144.15885416666666</c:v>
                </c:pt>
                <c:pt idx="56510">
                  <c:v>144.16145833333334</c:v>
                </c:pt>
                <c:pt idx="56511">
                  <c:v>144.1640625</c:v>
                </c:pt>
                <c:pt idx="56512">
                  <c:v>144.16666666666666</c:v>
                </c:pt>
                <c:pt idx="56513">
                  <c:v>144.16927083333334</c:v>
                </c:pt>
                <c:pt idx="56514">
                  <c:v>144.171875</c:v>
                </c:pt>
                <c:pt idx="56515">
                  <c:v>144.17447916666666</c:v>
                </c:pt>
                <c:pt idx="56516">
                  <c:v>144.17708333333334</c:v>
                </c:pt>
                <c:pt idx="56517">
                  <c:v>144.1796875</c:v>
                </c:pt>
                <c:pt idx="56518">
                  <c:v>144.18229166666666</c:v>
                </c:pt>
                <c:pt idx="56519">
                  <c:v>144.18489583333334</c:v>
                </c:pt>
                <c:pt idx="56520">
                  <c:v>144.1875</c:v>
                </c:pt>
                <c:pt idx="56521">
                  <c:v>144.19010416666666</c:v>
                </c:pt>
                <c:pt idx="56522">
                  <c:v>144.19270833333334</c:v>
                </c:pt>
                <c:pt idx="56523">
                  <c:v>144.1953125</c:v>
                </c:pt>
                <c:pt idx="56524">
                  <c:v>144.19791666666666</c:v>
                </c:pt>
                <c:pt idx="56525">
                  <c:v>144.20052083333334</c:v>
                </c:pt>
                <c:pt idx="56526">
                  <c:v>144.203125</c:v>
                </c:pt>
                <c:pt idx="56527">
                  <c:v>144.20572916666666</c:v>
                </c:pt>
                <c:pt idx="56528">
                  <c:v>144.20833333333334</c:v>
                </c:pt>
                <c:pt idx="56529">
                  <c:v>144.2109375</c:v>
                </c:pt>
                <c:pt idx="56530">
                  <c:v>144.21354166666666</c:v>
                </c:pt>
                <c:pt idx="56531">
                  <c:v>144.21614583333334</c:v>
                </c:pt>
                <c:pt idx="56532">
                  <c:v>144.21875</c:v>
                </c:pt>
                <c:pt idx="56533">
                  <c:v>144.22135416666666</c:v>
                </c:pt>
                <c:pt idx="56534">
                  <c:v>144.22395833333334</c:v>
                </c:pt>
                <c:pt idx="56535">
                  <c:v>144.2265625</c:v>
                </c:pt>
                <c:pt idx="56536">
                  <c:v>144.22916666666666</c:v>
                </c:pt>
                <c:pt idx="56537">
                  <c:v>144.23177083333334</c:v>
                </c:pt>
                <c:pt idx="56538">
                  <c:v>144.234375</c:v>
                </c:pt>
                <c:pt idx="56539">
                  <c:v>144.23697916666666</c:v>
                </c:pt>
                <c:pt idx="56540">
                  <c:v>144.23958333333334</c:v>
                </c:pt>
                <c:pt idx="56541">
                  <c:v>144.2421875</c:v>
                </c:pt>
                <c:pt idx="56542">
                  <c:v>144.24479166666666</c:v>
                </c:pt>
                <c:pt idx="56543">
                  <c:v>144.24739583333334</c:v>
                </c:pt>
                <c:pt idx="56544">
                  <c:v>144.25</c:v>
                </c:pt>
                <c:pt idx="56545">
                  <c:v>144.25260416666666</c:v>
                </c:pt>
                <c:pt idx="56546">
                  <c:v>144.25520833333334</c:v>
                </c:pt>
                <c:pt idx="56547">
                  <c:v>144.2578125</c:v>
                </c:pt>
                <c:pt idx="56548">
                  <c:v>144.26041666666666</c:v>
                </c:pt>
                <c:pt idx="56549">
                  <c:v>144.26302083333334</c:v>
                </c:pt>
                <c:pt idx="56550">
                  <c:v>144.265625</c:v>
                </c:pt>
                <c:pt idx="56551">
                  <c:v>144.26822916666666</c:v>
                </c:pt>
                <c:pt idx="56552">
                  <c:v>144.27083333333334</c:v>
                </c:pt>
                <c:pt idx="56553">
                  <c:v>144.2734375</c:v>
                </c:pt>
                <c:pt idx="56554">
                  <c:v>144.27604166666666</c:v>
                </c:pt>
                <c:pt idx="56555">
                  <c:v>144.27864583333334</c:v>
                </c:pt>
                <c:pt idx="56556">
                  <c:v>144.28125</c:v>
                </c:pt>
                <c:pt idx="56557">
                  <c:v>144.28385416666666</c:v>
                </c:pt>
                <c:pt idx="56558">
                  <c:v>144.28645833333334</c:v>
                </c:pt>
                <c:pt idx="56559">
                  <c:v>144.2890625</c:v>
                </c:pt>
                <c:pt idx="56560">
                  <c:v>144.29166666666666</c:v>
                </c:pt>
                <c:pt idx="56561">
                  <c:v>144.29427083333334</c:v>
                </c:pt>
                <c:pt idx="56562">
                  <c:v>144.296875</c:v>
                </c:pt>
                <c:pt idx="56563">
                  <c:v>144.29947916666666</c:v>
                </c:pt>
                <c:pt idx="56564">
                  <c:v>144.30208333333334</c:v>
                </c:pt>
                <c:pt idx="56565">
                  <c:v>144.3046875</c:v>
                </c:pt>
                <c:pt idx="56566">
                  <c:v>144.30729166666666</c:v>
                </c:pt>
                <c:pt idx="56567">
                  <c:v>144.30989583333334</c:v>
                </c:pt>
                <c:pt idx="56568">
                  <c:v>144.3125</c:v>
                </c:pt>
                <c:pt idx="56569">
                  <c:v>144.31510416666666</c:v>
                </c:pt>
                <c:pt idx="56570">
                  <c:v>144.31770833333334</c:v>
                </c:pt>
                <c:pt idx="56571">
                  <c:v>144.3203125</c:v>
                </c:pt>
                <c:pt idx="56572">
                  <c:v>144.32291666666666</c:v>
                </c:pt>
                <c:pt idx="56573">
                  <c:v>144.32552083333334</c:v>
                </c:pt>
                <c:pt idx="56574">
                  <c:v>144.328125</c:v>
                </c:pt>
                <c:pt idx="56575">
                  <c:v>144.33072916666666</c:v>
                </c:pt>
                <c:pt idx="56576">
                  <c:v>144.33333333333334</c:v>
                </c:pt>
                <c:pt idx="56577">
                  <c:v>144.3359375</c:v>
                </c:pt>
                <c:pt idx="56578">
                  <c:v>144.33854166666666</c:v>
                </c:pt>
                <c:pt idx="56579">
                  <c:v>144.34114583333334</c:v>
                </c:pt>
                <c:pt idx="56580">
                  <c:v>144.34375</c:v>
                </c:pt>
                <c:pt idx="56581">
                  <c:v>144.34635416666666</c:v>
                </c:pt>
                <c:pt idx="56582">
                  <c:v>144.34895833333334</c:v>
                </c:pt>
                <c:pt idx="56583">
                  <c:v>144.3515625</c:v>
                </c:pt>
                <c:pt idx="56584">
                  <c:v>144.35416666666666</c:v>
                </c:pt>
                <c:pt idx="56585">
                  <c:v>144.35677083333334</c:v>
                </c:pt>
                <c:pt idx="56586">
                  <c:v>144.359375</c:v>
                </c:pt>
                <c:pt idx="56587">
                  <c:v>144.36197916666666</c:v>
                </c:pt>
                <c:pt idx="56588">
                  <c:v>144.36458333333334</c:v>
                </c:pt>
                <c:pt idx="56589">
                  <c:v>144.3671875</c:v>
                </c:pt>
                <c:pt idx="56590">
                  <c:v>144.36979166666666</c:v>
                </c:pt>
                <c:pt idx="56591">
                  <c:v>144.37239583333334</c:v>
                </c:pt>
                <c:pt idx="56592">
                  <c:v>144.375</c:v>
                </c:pt>
                <c:pt idx="56593">
                  <c:v>144.37760416666666</c:v>
                </c:pt>
                <c:pt idx="56594">
                  <c:v>144.38020833333334</c:v>
                </c:pt>
                <c:pt idx="56595">
                  <c:v>144.3828125</c:v>
                </c:pt>
                <c:pt idx="56596">
                  <c:v>144.38541666666666</c:v>
                </c:pt>
                <c:pt idx="56597">
                  <c:v>144.38802083333334</c:v>
                </c:pt>
                <c:pt idx="56598">
                  <c:v>144.390625</c:v>
                </c:pt>
                <c:pt idx="56599">
                  <c:v>144.39322916666666</c:v>
                </c:pt>
                <c:pt idx="56600">
                  <c:v>144.39583333333334</c:v>
                </c:pt>
                <c:pt idx="56601">
                  <c:v>144.3984375</c:v>
                </c:pt>
                <c:pt idx="56602">
                  <c:v>144.40104166666666</c:v>
                </c:pt>
                <c:pt idx="56603">
                  <c:v>144.40364583333334</c:v>
                </c:pt>
                <c:pt idx="56604">
                  <c:v>144.40625</c:v>
                </c:pt>
                <c:pt idx="56605">
                  <c:v>144.40885416666666</c:v>
                </c:pt>
                <c:pt idx="56606">
                  <c:v>144.41145833333334</c:v>
                </c:pt>
                <c:pt idx="56607">
                  <c:v>144.4140625</c:v>
                </c:pt>
                <c:pt idx="56608">
                  <c:v>144.41666666666666</c:v>
                </c:pt>
                <c:pt idx="56609">
                  <c:v>144.41927083333334</c:v>
                </c:pt>
                <c:pt idx="56610">
                  <c:v>144.421875</c:v>
                </c:pt>
                <c:pt idx="56611">
                  <c:v>144.42447916666666</c:v>
                </c:pt>
                <c:pt idx="56612">
                  <c:v>144.42708333333334</c:v>
                </c:pt>
                <c:pt idx="56613">
                  <c:v>144.4296875</c:v>
                </c:pt>
                <c:pt idx="56614">
                  <c:v>144.43229166666666</c:v>
                </c:pt>
                <c:pt idx="56615">
                  <c:v>144.43489583333334</c:v>
                </c:pt>
                <c:pt idx="56616">
                  <c:v>144.4375</c:v>
                </c:pt>
                <c:pt idx="56617">
                  <c:v>144.44010416666666</c:v>
                </c:pt>
                <c:pt idx="56618">
                  <c:v>144.44270833333334</c:v>
                </c:pt>
                <c:pt idx="56619">
                  <c:v>144.4453125</c:v>
                </c:pt>
                <c:pt idx="56620">
                  <c:v>144.44791666666666</c:v>
                </c:pt>
                <c:pt idx="56621">
                  <c:v>144.45052083333334</c:v>
                </c:pt>
                <c:pt idx="56622">
                  <c:v>144.453125</c:v>
                </c:pt>
                <c:pt idx="56623">
                  <c:v>144.45572916666666</c:v>
                </c:pt>
                <c:pt idx="56624">
                  <c:v>144.45833333333334</c:v>
                </c:pt>
                <c:pt idx="56625">
                  <c:v>144.4609375</c:v>
                </c:pt>
                <c:pt idx="56626">
                  <c:v>144.46354166666666</c:v>
                </c:pt>
                <c:pt idx="56627">
                  <c:v>144.46614583333334</c:v>
                </c:pt>
                <c:pt idx="56628">
                  <c:v>144.46875</c:v>
                </c:pt>
                <c:pt idx="56629">
                  <c:v>144.47135416666666</c:v>
                </c:pt>
                <c:pt idx="56630">
                  <c:v>144.47395833333334</c:v>
                </c:pt>
                <c:pt idx="56631">
                  <c:v>144.4765625</c:v>
                </c:pt>
                <c:pt idx="56632">
                  <c:v>144.47916666666666</c:v>
                </c:pt>
                <c:pt idx="56633">
                  <c:v>144.48177083333334</c:v>
                </c:pt>
                <c:pt idx="56634">
                  <c:v>144.484375</c:v>
                </c:pt>
                <c:pt idx="56635">
                  <c:v>144.48697916666666</c:v>
                </c:pt>
                <c:pt idx="56636">
                  <c:v>144.48958333333334</c:v>
                </c:pt>
                <c:pt idx="56637">
                  <c:v>144.4921875</c:v>
                </c:pt>
                <c:pt idx="56638">
                  <c:v>144.49479166666666</c:v>
                </c:pt>
                <c:pt idx="56639">
                  <c:v>144.49739583333334</c:v>
                </c:pt>
                <c:pt idx="56640">
                  <c:v>144.5</c:v>
                </c:pt>
                <c:pt idx="56641">
                  <c:v>144.50260416666666</c:v>
                </c:pt>
                <c:pt idx="56642">
                  <c:v>144.50520833333334</c:v>
                </c:pt>
                <c:pt idx="56643">
                  <c:v>144.5078125</c:v>
                </c:pt>
                <c:pt idx="56644">
                  <c:v>144.51041666666666</c:v>
                </c:pt>
                <c:pt idx="56645">
                  <c:v>144.51302083333334</c:v>
                </c:pt>
                <c:pt idx="56646">
                  <c:v>144.515625</c:v>
                </c:pt>
                <c:pt idx="56647">
                  <c:v>144.51822916666666</c:v>
                </c:pt>
                <c:pt idx="56648">
                  <c:v>144.52083333333334</c:v>
                </c:pt>
                <c:pt idx="56649">
                  <c:v>144.5234375</c:v>
                </c:pt>
                <c:pt idx="56650">
                  <c:v>144.52604166666666</c:v>
                </c:pt>
                <c:pt idx="56651">
                  <c:v>144.52864583333334</c:v>
                </c:pt>
                <c:pt idx="56652">
                  <c:v>144.53125</c:v>
                </c:pt>
                <c:pt idx="56653">
                  <c:v>144.53385416666666</c:v>
                </c:pt>
                <c:pt idx="56654">
                  <c:v>144.53645833333334</c:v>
                </c:pt>
                <c:pt idx="56655">
                  <c:v>144.5390625</c:v>
                </c:pt>
                <c:pt idx="56656">
                  <c:v>144.54166666666666</c:v>
                </c:pt>
                <c:pt idx="56657">
                  <c:v>144.54427083333334</c:v>
                </c:pt>
                <c:pt idx="56658">
                  <c:v>144.546875</c:v>
                </c:pt>
                <c:pt idx="56659">
                  <c:v>144.54947916666666</c:v>
                </c:pt>
                <c:pt idx="56660">
                  <c:v>144.55208333333334</c:v>
                </c:pt>
                <c:pt idx="56661">
                  <c:v>144.5546875</c:v>
                </c:pt>
                <c:pt idx="56662">
                  <c:v>144.55729166666666</c:v>
                </c:pt>
                <c:pt idx="56663">
                  <c:v>144.55989583333334</c:v>
                </c:pt>
                <c:pt idx="56664">
                  <c:v>144.5625</c:v>
                </c:pt>
                <c:pt idx="56665">
                  <c:v>144.56510416666666</c:v>
                </c:pt>
                <c:pt idx="56666">
                  <c:v>144.56770833333334</c:v>
                </c:pt>
                <c:pt idx="56667">
                  <c:v>144.5703125</c:v>
                </c:pt>
                <c:pt idx="56668">
                  <c:v>144.57291666666666</c:v>
                </c:pt>
                <c:pt idx="56669">
                  <c:v>144.57552083333334</c:v>
                </c:pt>
                <c:pt idx="56670">
                  <c:v>144.578125</c:v>
                </c:pt>
                <c:pt idx="56671">
                  <c:v>144.58072916666666</c:v>
                </c:pt>
                <c:pt idx="56672">
                  <c:v>144.58333333333334</c:v>
                </c:pt>
                <c:pt idx="56673">
                  <c:v>144.5859375</c:v>
                </c:pt>
                <c:pt idx="56674">
                  <c:v>144.58854166666666</c:v>
                </c:pt>
                <c:pt idx="56675">
                  <c:v>144.59114583333334</c:v>
                </c:pt>
                <c:pt idx="56676">
                  <c:v>144.59375</c:v>
                </c:pt>
                <c:pt idx="56677">
                  <c:v>144.59635416666666</c:v>
                </c:pt>
                <c:pt idx="56678">
                  <c:v>144.59895833333334</c:v>
                </c:pt>
                <c:pt idx="56679">
                  <c:v>144.6015625</c:v>
                </c:pt>
                <c:pt idx="56680">
                  <c:v>144.60416666666666</c:v>
                </c:pt>
                <c:pt idx="56681">
                  <c:v>144.60677083333334</c:v>
                </c:pt>
                <c:pt idx="56682">
                  <c:v>144.609375</c:v>
                </c:pt>
                <c:pt idx="56683">
                  <c:v>144.61197916666666</c:v>
                </c:pt>
                <c:pt idx="56684">
                  <c:v>144.61458333333334</c:v>
                </c:pt>
                <c:pt idx="56685">
                  <c:v>144.6171875</c:v>
                </c:pt>
                <c:pt idx="56686">
                  <c:v>144.61979166666666</c:v>
                </c:pt>
                <c:pt idx="56687">
                  <c:v>144.62239583333334</c:v>
                </c:pt>
                <c:pt idx="56688">
                  <c:v>144.625</c:v>
                </c:pt>
                <c:pt idx="56689">
                  <c:v>144.62760416666666</c:v>
                </c:pt>
                <c:pt idx="56690">
                  <c:v>144.63020833333334</c:v>
                </c:pt>
                <c:pt idx="56691">
                  <c:v>144.6328125</c:v>
                </c:pt>
                <c:pt idx="56692">
                  <c:v>144.63541666666666</c:v>
                </c:pt>
                <c:pt idx="56693">
                  <c:v>144.63802083333334</c:v>
                </c:pt>
                <c:pt idx="56694">
                  <c:v>144.640625</c:v>
                </c:pt>
                <c:pt idx="56695">
                  <c:v>144.64322916666666</c:v>
                </c:pt>
                <c:pt idx="56696">
                  <c:v>144.64583333333334</c:v>
                </c:pt>
                <c:pt idx="56697">
                  <c:v>144.6484375</c:v>
                </c:pt>
                <c:pt idx="56698">
                  <c:v>144.65104166666666</c:v>
                </c:pt>
                <c:pt idx="56699">
                  <c:v>144.65364583333334</c:v>
                </c:pt>
                <c:pt idx="56700">
                  <c:v>144.65625</c:v>
                </c:pt>
                <c:pt idx="56701">
                  <c:v>144.65885416666666</c:v>
                </c:pt>
                <c:pt idx="56702">
                  <c:v>144.66145833333334</c:v>
                </c:pt>
                <c:pt idx="56703">
                  <c:v>144.6640625</c:v>
                </c:pt>
                <c:pt idx="56704">
                  <c:v>144.66666666666666</c:v>
                </c:pt>
                <c:pt idx="56705">
                  <c:v>144.66927083333334</c:v>
                </c:pt>
                <c:pt idx="56706">
                  <c:v>144.671875</c:v>
                </c:pt>
                <c:pt idx="56707">
                  <c:v>144.67447916666666</c:v>
                </c:pt>
                <c:pt idx="56708">
                  <c:v>144.67708333333334</c:v>
                </c:pt>
                <c:pt idx="56709">
                  <c:v>144.6796875</c:v>
                </c:pt>
                <c:pt idx="56710">
                  <c:v>144.68229166666666</c:v>
                </c:pt>
                <c:pt idx="56711">
                  <c:v>144.68489583333334</c:v>
                </c:pt>
                <c:pt idx="56712">
                  <c:v>144.6875</c:v>
                </c:pt>
                <c:pt idx="56713">
                  <c:v>144.69010416666666</c:v>
                </c:pt>
                <c:pt idx="56714">
                  <c:v>144.69270833333334</c:v>
                </c:pt>
                <c:pt idx="56715">
                  <c:v>144.6953125</c:v>
                </c:pt>
                <c:pt idx="56716">
                  <c:v>144.69791666666666</c:v>
                </c:pt>
                <c:pt idx="56717">
                  <c:v>144.70052083333334</c:v>
                </c:pt>
                <c:pt idx="56718">
                  <c:v>144.703125</c:v>
                </c:pt>
                <c:pt idx="56719">
                  <c:v>144.70572916666666</c:v>
                </c:pt>
                <c:pt idx="56720">
                  <c:v>144.70833333333334</c:v>
                </c:pt>
                <c:pt idx="56721">
                  <c:v>144.7109375</c:v>
                </c:pt>
                <c:pt idx="56722">
                  <c:v>144.71354166666666</c:v>
                </c:pt>
                <c:pt idx="56723">
                  <c:v>144.71614583333334</c:v>
                </c:pt>
                <c:pt idx="56724">
                  <c:v>144.71875</c:v>
                </c:pt>
                <c:pt idx="56725">
                  <c:v>144.72135416666666</c:v>
                </c:pt>
                <c:pt idx="56726">
                  <c:v>144.72395833333334</c:v>
                </c:pt>
                <c:pt idx="56727">
                  <c:v>144.7265625</c:v>
                </c:pt>
                <c:pt idx="56728">
                  <c:v>144.72916666666666</c:v>
                </c:pt>
                <c:pt idx="56729">
                  <c:v>144.73177083333334</c:v>
                </c:pt>
                <c:pt idx="56730">
                  <c:v>144.734375</c:v>
                </c:pt>
                <c:pt idx="56731">
                  <c:v>144.73697916666666</c:v>
                </c:pt>
                <c:pt idx="56732">
                  <c:v>144.73958333333334</c:v>
                </c:pt>
                <c:pt idx="56733">
                  <c:v>144.7421875</c:v>
                </c:pt>
                <c:pt idx="56734">
                  <c:v>144.74479166666666</c:v>
                </c:pt>
                <c:pt idx="56735">
                  <c:v>144.74739583333334</c:v>
                </c:pt>
                <c:pt idx="56736">
                  <c:v>144.75</c:v>
                </c:pt>
                <c:pt idx="56737">
                  <c:v>144.75260416666666</c:v>
                </c:pt>
                <c:pt idx="56738">
                  <c:v>144.75520833333334</c:v>
                </c:pt>
                <c:pt idx="56739">
                  <c:v>144.7578125</c:v>
                </c:pt>
                <c:pt idx="56740">
                  <c:v>144.76041666666666</c:v>
                </c:pt>
                <c:pt idx="56741">
                  <c:v>144.76302083333334</c:v>
                </c:pt>
                <c:pt idx="56742">
                  <c:v>144.765625</c:v>
                </c:pt>
                <c:pt idx="56743">
                  <c:v>144.76822916666666</c:v>
                </c:pt>
                <c:pt idx="56744">
                  <c:v>144.77083333333334</c:v>
                </c:pt>
                <c:pt idx="56745">
                  <c:v>144.7734375</c:v>
                </c:pt>
                <c:pt idx="56746">
                  <c:v>144.77604166666666</c:v>
                </c:pt>
                <c:pt idx="56747">
                  <c:v>144.77864583333334</c:v>
                </c:pt>
                <c:pt idx="56748">
                  <c:v>144.78125</c:v>
                </c:pt>
                <c:pt idx="56749">
                  <c:v>144.78385416666666</c:v>
                </c:pt>
                <c:pt idx="56750">
                  <c:v>144.78645833333334</c:v>
                </c:pt>
                <c:pt idx="56751">
                  <c:v>144.7890625</c:v>
                </c:pt>
                <c:pt idx="56752">
                  <c:v>144.79166666666666</c:v>
                </c:pt>
                <c:pt idx="56753">
                  <c:v>144.79427083333334</c:v>
                </c:pt>
                <c:pt idx="56754">
                  <c:v>144.796875</c:v>
                </c:pt>
                <c:pt idx="56755">
                  <c:v>144.79947916666666</c:v>
                </c:pt>
                <c:pt idx="56756">
                  <c:v>144.80208333333334</c:v>
                </c:pt>
                <c:pt idx="56757">
                  <c:v>144.8046875</c:v>
                </c:pt>
                <c:pt idx="56758">
                  <c:v>144.80729166666666</c:v>
                </c:pt>
                <c:pt idx="56759">
                  <c:v>144.80989583333334</c:v>
                </c:pt>
                <c:pt idx="56760">
                  <c:v>144.8125</c:v>
                </c:pt>
                <c:pt idx="56761">
                  <c:v>144.81510416666666</c:v>
                </c:pt>
                <c:pt idx="56762">
                  <c:v>144.81770833333334</c:v>
                </c:pt>
                <c:pt idx="56763">
                  <c:v>144.8203125</c:v>
                </c:pt>
                <c:pt idx="56764">
                  <c:v>144.82291666666666</c:v>
                </c:pt>
                <c:pt idx="56765">
                  <c:v>144.82552083333334</c:v>
                </c:pt>
                <c:pt idx="56766">
                  <c:v>144.828125</c:v>
                </c:pt>
                <c:pt idx="56767">
                  <c:v>144.83072916666666</c:v>
                </c:pt>
                <c:pt idx="56768">
                  <c:v>144.83333333333334</c:v>
                </c:pt>
                <c:pt idx="56769">
                  <c:v>144.8359375</c:v>
                </c:pt>
                <c:pt idx="56770">
                  <c:v>144.83854166666666</c:v>
                </c:pt>
                <c:pt idx="56771">
                  <c:v>144.84114583333334</c:v>
                </c:pt>
                <c:pt idx="56772">
                  <c:v>144.84375</c:v>
                </c:pt>
                <c:pt idx="56773">
                  <c:v>144.84635416666666</c:v>
                </c:pt>
                <c:pt idx="56774">
                  <c:v>144.84895833333334</c:v>
                </c:pt>
                <c:pt idx="56775">
                  <c:v>144.8515625</c:v>
                </c:pt>
                <c:pt idx="56776">
                  <c:v>144.85416666666666</c:v>
                </c:pt>
                <c:pt idx="56777">
                  <c:v>144.85677083333334</c:v>
                </c:pt>
                <c:pt idx="56778">
                  <c:v>144.859375</c:v>
                </c:pt>
                <c:pt idx="56779">
                  <c:v>144.86197916666666</c:v>
                </c:pt>
                <c:pt idx="56780">
                  <c:v>144.86458333333334</c:v>
                </c:pt>
                <c:pt idx="56781">
                  <c:v>144.8671875</c:v>
                </c:pt>
                <c:pt idx="56782">
                  <c:v>144.86979166666666</c:v>
                </c:pt>
                <c:pt idx="56783">
                  <c:v>144.87239583333334</c:v>
                </c:pt>
                <c:pt idx="56784">
                  <c:v>144.875</c:v>
                </c:pt>
                <c:pt idx="56785">
                  <c:v>144.87760416666666</c:v>
                </c:pt>
                <c:pt idx="56786">
                  <c:v>144.88020833333334</c:v>
                </c:pt>
                <c:pt idx="56787">
                  <c:v>144.8828125</c:v>
                </c:pt>
                <c:pt idx="56788">
                  <c:v>144.88541666666666</c:v>
                </c:pt>
                <c:pt idx="56789">
                  <c:v>144.88802083333334</c:v>
                </c:pt>
                <c:pt idx="56790">
                  <c:v>144.890625</c:v>
                </c:pt>
                <c:pt idx="56791">
                  <c:v>144.89322916666666</c:v>
                </c:pt>
                <c:pt idx="56792">
                  <c:v>144.89583333333334</c:v>
                </c:pt>
                <c:pt idx="56793">
                  <c:v>144.8984375</c:v>
                </c:pt>
                <c:pt idx="56794">
                  <c:v>144.90104166666666</c:v>
                </c:pt>
                <c:pt idx="56795">
                  <c:v>144.90364583333334</c:v>
                </c:pt>
                <c:pt idx="56796">
                  <c:v>144.90625</c:v>
                </c:pt>
                <c:pt idx="56797">
                  <c:v>144.90885416666666</c:v>
                </c:pt>
                <c:pt idx="56798">
                  <c:v>144.91145833333334</c:v>
                </c:pt>
                <c:pt idx="56799">
                  <c:v>144.9140625</c:v>
                </c:pt>
                <c:pt idx="56800">
                  <c:v>144.91666666666666</c:v>
                </c:pt>
                <c:pt idx="56801">
                  <c:v>144.91927083333334</c:v>
                </c:pt>
                <c:pt idx="56802">
                  <c:v>144.921875</c:v>
                </c:pt>
                <c:pt idx="56803">
                  <c:v>144.92447916666666</c:v>
                </c:pt>
                <c:pt idx="56804">
                  <c:v>144.92708333333334</c:v>
                </c:pt>
                <c:pt idx="56805">
                  <c:v>144.9296875</c:v>
                </c:pt>
                <c:pt idx="56806">
                  <c:v>144.93229166666666</c:v>
                </c:pt>
                <c:pt idx="56807">
                  <c:v>144.93489583333334</c:v>
                </c:pt>
                <c:pt idx="56808">
                  <c:v>144.9375</c:v>
                </c:pt>
                <c:pt idx="56809">
                  <c:v>144.94010416666666</c:v>
                </c:pt>
                <c:pt idx="56810">
                  <c:v>144.94270833333334</c:v>
                </c:pt>
                <c:pt idx="56811">
                  <c:v>144.9453125</c:v>
                </c:pt>
                <c:pt idx="56812">
                  <c:v>144.94791666666666</c:v>
                </c:pt>
                <c:pt idx="56813">
                  <c:v>144.95052083333334</c:v>
                </c:pt>
                <c:pt idx="56814">
                  <c:v>144.953125</c:v>
                </c:pt>
                <c:pt idx="56815">
                  <c:v>144.95572916666666</c:v>
                </c:pt>
                <c:pt idx="56816">
                  <c:v>144.95833333333334</c:v>
                </c:pt>
                <c:pt idx="56817">
                  <c:v>144.9609375</c:v>
                </c:pt>
                <c:pt idx="56818">
                  <c:v>144.96354166666666</c:v>
                </c:pt>
                <c:pt idx="56819">
                  <c:v>144.96614583333334</c:v>
                </c:pt>
                <c:pt idx="56820">
                  <c:v>144.96875</c:v>
                </c:pt>
                <c:pt idx="56821">
                  <c:v>144.97135416666666</c:v>
                </c:pt>
                <c:pt idx="56822">
                  <c:v>144.97395833333334</c:v>
                </c:pt>
                <c:pt idx="56823">
                  <c:v>144.9765625</c:v>
                </c:pt>
                <c:pt idx="56824">
                  <c:v>144.97916666666666</c:v>
                </c:pt>
                <c:pt idx="56825">
                  <c:v>144.98177083333334</c:v>
                </c:pt>
                <c:pt idx="56826">
                  <c:v>144.984375</c:v>
                </c:pt>
                <c:pt idx="56827">
                  <c:v>144.98697916666666</c:v>
                </c:pt>
                <c:pt idx="56828">
                  <c:v>144.98958333333334</c:v>
                </c:pt>
                <c:pt idx="56829">
                  <c:v>144.9921875</c:v>
                </c:pt>
                <c:pt idx="56830">
                  <c:v>144.99479166666666</c:v>
                </c:pt>
                <c:pt idx="56831">
                  <c:v>144.99739583333334</c:v>
                </c:pt>
                <c:pt idx="56832">
                  <c:v>145</c:v>
                </c:pt>
                <c:pt idx="56833">
                  <c:v>145.00260416666666</c:v>
                </c:pt>
                <c:pt idx="56834">
                  <c:v>145.00520833333334</c:v>
                </c:pt>
                <c:pt idx="56835">
                  <c:v>145.0078125</c:v>
                </c:pt>
                <c:pt idx="56836">
                  <c:v>145.01041666666666</c:v>
                </c:pt>
                <c:pt idx="56837">
                  <c:v>145.01302083333334</c:v>
                </c:pt>
                <c:pt idx="56838">
                  <c:v>145.015625</c:v>
                </c:pt>
                <c:pt idx="56839">
                  <c:v>145.01822916666666</c:v>
                </c:pt>
                <c:pt idx="56840">
                  <c:v>145.02083333333334</c:v>
                </c:pt>
                <c:pt idx="56841">
                  <c:v>145.0234375</c:v>
                </c:pt>
                <c:pt idx="56842">
                  <c:v>145.02604166666666</c:v>
                </c:pt>
                <c:pt idx="56843">
                  <c:v>145.02864583333334</c:v>
                </c:pt>
                <c:pt idx="56844">
                  <c:v>145.03125</c:v>
                </c:pt>
                <c:pt idx="56845">
                  <c:v>145.03385416666666</c:v>
                </c:pt>
                <c:pt idx="56846">
                  <c:v>145.03645833333334</c:v>
                </c:pt>
                <c:pt idx="56847">
                  <c:v>145.0390625</c:v>
                </c:pt>
                <c:pt idx="56848">
                  <c:v>145.04166666666666</c:v>
                </c:pt>
                <c:pt idx="56849">
                  <c:v>145.04427083333334</c:v>
                </c:pt>
                <c:pt idx="56850">
                  <c:v>145.046875</c:v>
                </c:pt>
                <c:pt idx="56851">
                  <c:v>145.04947916666666</c:v>
                </c:pt>
                <c:pt idx="56852">
                  <c:v>145.05208333333334</c:v>
                </c:pt>
                <c:pt idx="56853">
                  <c:v>145.0546875</c:v>
                </c:pt>
                <c:pt idx="56854">
                  <c:v>145.05729166666666</c:v>
                </c:pt>
                <c:pt idx="56855">
                  <c:v>145.05989583333334</c:v>
                </c:pt>
                <c:pt idx="56856">
                  <c:v>145.0625</c:v>
                </c:pt>
                <c:pt idx="56857">
                  <c:v>145.06510416666666</c:v>
                </c:pt>
                <c:pt idx="56858">
                  <c:v>145.06770833333334</c:v>
                </c:pt>
                <c:pt idx="56859">
                  <c:v>145.0703125</c:v>
                </c:pt>
                <c:pt idx="56860">
                  <c:v>145.07291666666666</c:v>
                </c:pt>
                <c:pt idx="56861">
                  <c:v>145.07552083333334</c:v>
                </c:pt>
                <c:pt idx="56862">
                  <c:v>145.078125</c:v>
                </c:pt>
                <c:pt idx="56863">
                  <c:v>145.08072916666666</c:v>
                </c:pt>
                <c:pt idx="56864">
                  <c:v>145.08333333333334</c:v>
                </c:pt>
                <c:pt idx="56865">
                  <c:v>145.0859375</c:v>
                </c:pt>
                <c:pt idx="56866">
                  <c:v>145.08854166666666</c:v>
                </c:pt>
                <c:pt idx="56867">
                  <c:v>145.09114583333334</c:v>
                </c:pt>
                <c:pt idx="56868">
                  <c:v>145.09375</c:v>
                </c:pt>
                <c:pt idx="56869">
                  <c:v>145.09635416666666</c:v>
                </c:pt>
                <c:pt idx="56870">
                  <c:v>145.09895833333334</c:v>
                </c:pt>
                <c:pt idx="56871">
                  <c:v>145.1015625</c:v>
                </c:pt>
                <c:pt idx="56872">
                  <c:v>145.10416666666666</c:v>
                </c:pt>
                <c:pt idx="56873">
                  <c:v>145.10677083333334</c:v>
                </c:pt>
                <c:pt idx="56874">
                  <c:v>145.109375</c:v>
                </c:pt>
                <c:pt idx="56875">
                  <c:v>145.11197916666666</c:v>
                </c:pt>
                <c:pt idx="56876">
                  <c:v>145.11458333333334</c:v>
                </c:pt>
                <c:pt idx="56877">
                  <c:v>145.1171875</c:v>
                </c:pt>
                <c:pt idx="56878">
                  <c:v>145.11979166666666</c:v>
                </c:pt>
                <c:pt idx="56879">
                  <c:v>145.12239583333334</c:v>
                </c:pt>
                <c:pt idx="56880">
                  <c:v>145.125</c:v>
                </c:pt>
                <c:pt idx="56881">
                  <c:v>145.12760416666666</c:v>
                </c:pt>
                <c:pt idx="56882">
                  <c:v>145.13020833333334</c:v>
                </c:pt>
                <c:pt idx="56883">
                  <c:v>145.1328125</c:v>
                </c:pt>
                <c:pt idx="56884">
                  <c:v>145.13541666666666</c:v>
                </c:pt>
                <c:pt idx="56885">
                  <c:v>145.13802083333334</c:v>
                </c:pt>
                <c:pt idx="56886">
                  <c:v>145.140625</c:v>
                </c:pt>
                <c:pt idx="56887">
                  <c:v>145.14322916666666</c:v>
                </c:pt>
                <c:pt idx="56888">
                  <c:v>145.14583333333334</c:v>
                </c:pt>
                <c:pt idx="56889">
                  <c:v>145.1484375</c:v>
                </c:pt>
                <c:pt idx="56890">
                  <c:v>145.15104166666666</c:v>
                </c:pt>
                <c:pt idx="56891">
                  <c:v>145.15364583333334</c:v>
                </c:pt>
                <c:pt idx="56892">
                  <c:v>145.15625</c:v>
                </c:pt>
                <c:pt idx="56893">
                  <c:v>145.15885416666666</c:v>
                </c:pt>
                <c:pt idx="56894">
                  <c:v>145.16145833333334</c:v>
                </c:pt>
                <c:pt idx="56895">
                  <c:v>145.1640625</c:v>
                </c:pt>
                <c:pt idx="56896">
                  <c:v>145.16666666666666</c:v>
                </c:pt>
                <c:pt idx="56897">
                  <c:v>145.16927083333334</c:v>
                </c:pt>
                <c:pt idx="56898">
                  <c:v>145.171875</c:v>
                </c:pt>
                <c:pt idx="56899">
                  <c:v>145.17447916666666</c:v>
                </c:pt>
                <c:pt idx="56900">
                  <c:v>145.17708333333334</c:v>
                </c:pt>
                <c:pt idx="56901">
                  <c:v>145.1796875</c:v>
                </c:pt>
                <c:pt idx="56902">
                  <c:v>145.18229166666666</c:v>
                </c:pt>
                <c:pt idx="56903">
                  <c:v>145.18489583333334</c:v>
                </c:pt>
                <c:pt idx="56904">
                  <c:v>145.1875</c:v>
                </c:pt>
                <c:pt idx="56905">
                  <c:v>145.19010416666666</c:v>
                </c:pt>
                <c:pt idx="56906">
                  <c:v>145.19270833333334</c:v>
                </c:pt>
                <c:pt idx="56907">
                  <c:v>145.1953125</c:v>
                </c:pt>
                <c:pt idx="56908">
                  <c:v>145.19791666666666</c:v>
                </c:pt>
                <c:pt idx="56909">
                  <c:v>145.20052083333334</c:v>
                </c:pt>
                <c:pt idx="56910">
                  <c:v>145.203125</c:v>
                </c:pt>
                <c:pt idx="56911">
                  <c:v>145.20572916666666</c:v>
                </c:pt>
                <c:pt idx="56912">
                  <c:v>145.20833333333334</c:v>
                </c:pt>
                <c:pt idx="56913">
                  <c:v>145.2109375</c:v>
                </c:pt>
                <c:pt idx="56914">
                  <c:v>145.21354166666666</c:v>
                </c:pt>
                <c:pt idx="56915">
                  <c:v>145.21614583333334</c:v>
                </c:pt>
                <c:pt idx="56916">
                  <c:v>145.21875</c:v>
                </c:pt>
                <c:pt idx="56917">
                  <c:v>145.22135416666666</c:v>
                </c:pt>
                <c:pt idx="56918">
                  <c:v>145.22395833333334</c:v>
                </c:pt>
                <c:pt idx="56919">
                  <c:v>145.2265625</c:v>
                </c:pt>
                <c:pt idx="56920">
                  <c:v>145.22916666666666</c:v>
                </c:pt>
                <c:pt idx="56921">
                  <c:v>145.23177083333334</c:v>
                </c:pt>
                <c:pt idx="56922">
                  <c:v>145.234375</c:v>
                </c:pt>
                <c:pt idx="56923">
                  <c:v>145.23697916666666</c:v>
                </c:pt>
                <c:pt idx="56924">
                  <c:v>145.23958333333334</c:v>
                </c:pt>
                <c:pt idx="56925">
                  <c:v>145.2421875</c:v>
                </c:pt>
                <c:pt idx="56926">
                  <c:v>145.24479166666666</c:v>
                </c:pt>
                <c:pt idx="56927">
                  <c:v>145.24739583333334</c:v>
                </c:pt>
                <c:pt idx="56928">
                  <c:v>145.25</c:v>
                </c:pt>
                <c:pt idx="56929">
                  <c:v>145.25260416666666</c:v>
                </c:pt>
                <c:pt idx="56930">
                  <c:v>145.25520833333334</c:v>
                </c:pt>
                <c:pt idx="56931">
                  <c:v>145.2578125</c:v>
                </c:pt>
                <c:pt idx="56932">
                  <c:v>145.26041666666666</c:v>
                </c:pt>
                <c:pt idx="56933">
                  <c:v>145.26302083333334</c:v>
                </c:pt>
                <c:pt idx="56934">
                  <c:v>145.265625</c:v>
                </c:pt>
                <c:pt idx="56935">
                  <c:v>145.26822916666666</c:v>
                </c:pt>
                <c:pt idx="56936">
                  <c:v>145.27083333333334</c:v>
                </c:pt>
                <c:pt idx="56937">
                  <c:v>145.2734375</c:v>
                </c:pt>
                <c:pt idx="56938">
                  <c:v>145.27604166666666</c:v>
                </c:pt>
                <c:pt idx="56939">
                  <c:v>145.27864583333334</c:v>
                </c:pt>
                <c:pt idx="56940">
                  <c:v>145.28125</c:v>
                </c:pt>
                <c:pt idx="56941">
                  <c:v>145.28385416666666</c:v>
                </c:pt>
                <c:pt idx="56942">
                  <c:v>145.28645833333334</c:v>
                </c:pt>
                <c:pt idx="56943">
                  <c:v>145.2890625</c:v>
                </c:pt>
                <c:pt idx="56944">
                  <c:v>145.29166666666666</c:v>
                </c:pt>
                <c:pt idx="56945">
                  <c:v>145.29427083333334</c:v>
                </c:pt>
                <c:pt idx="56946">
                  <c:v>145.296875</c:v>
                </c:pt>
                <c:pt idx="56947">
                  <c:v>145.29947916666666</c:v>
                </c:pt>
                <c:pt idx="56948">
                  <c:v>145.30208333333334</c:v>
                </c:pt>
                <c:pt idx="56949">
                  <c:v>145.3046875</c:v>
                </c:pt>
                <c:pt idx="56950">
                  <c:v>145.30729166666666</c:v>
                </c:pt>
                <c:pt idx="56951">
                  <c:v>145.30989583333334</c:v>
                </c:pt>
                <c:pt idx="56952">
                  <c:v>145.3125</c:v>
                </c:pt>
                <c:pt idx="56953">
                  <c:v>145.31510416666666</c:v>
                </c:pt>
                <c:pt idx="56954">
                  <c:v>145.31770833333334</c:v>
                </c:pt>
                <c:pt idx="56955">
                  <c:v>145.3203125</c:v>
                </c:pt>
                <c:pt idx="56956">
                  <c:v>145.32291666666666</c:v>
                </c:pt>
                <c:pt idx="56957">
                  <c:v>145.32552083333334</c:v>
                </c:pt>
                <c:pt idx="56958">
                  <c:v>145.328125</c:v>
                </c:pt>
                <c:pt idx="56959">
                  <c:v>145.33072916666666</c:v>
                </c:pt>
                <c:pt idx="56960">
                  <c:v>145.33333333333334</c:v>
                </c:pt>
                <c:pt idx="56961">
                  <c:v>145.3359375</c:v>
                </c:pt>
                <c:pt idx="56962">
                  <c:v>145.33854166666666</c:v>
                </c:pt>
                <c:pt idx="56963">
                  <c:v>145.34114583333334</c:v>
                </c:pt>
                <c:pt idx="56964">
                  <c:v>145.34375</c:v>
                </c:pt>
                <c:pt idx="56965">
                  <c:v>145.34635416666666</c:v>
                </c:pt>
                <c:pt idx="56966">
                  <c:v>145.34895833333334</c:v>
                </c:pt>
                <c:pt idx="56967">
                  <c:v>145.3515625</c:v>
                </c:pt>
                <c:pt idx="56968">
                  <c:v>145.35416666666666</c:v>
                </c:pt>
                <c:pt idx="56969">
                  <c:v>145.35677083333334</c:v>
                </c:pt>
                <c:pt idx="56970">
                  <c:v>145.359375</c:v>
                </c:pt>
                <c:pt idx="56971">
                  <c:v>145.36197916666666</c:v>
                </c:pt>
                <c:pt idx="56972">
                  <c:v>145.36458333333334</c:v>
                </c:pt>
                <c:pt idx="56973">
                  <c:v>145.3671875</c:v>
                </c:pt>
                <c:pt idx="56974">
                  <c:v>145.36979166666666</c:v>
                </c:pt>
                <c:pt idx="56975">
                  <c:v>145.37239583333334</c:v>
                </c:pt>
                <c:pt idx="56976">
                  <c:v>145.375</c:v>
                </c:pt>
                <c:pt idx="56977">
                  <c:v>145.37760416666666</c:v>
                </c:pt>
                <c:pt idx="56978">
                  <c:v>145.38020833333334</c:v>
                </c:pt>
                <c:pt idx="56979">
                  <c:v>145.3828125</c:v>
                </c:pt>
                <c:pt idx="56980">
                  <c:v>145.38541666666666</c:v>
                </c:pt>
                <c:pt idx="56981">
                  <c:v>145.38802083333334</c:v>
                </c:pt>
                <c:pt idx="56982">
                  <c:v>145.390625</c:v>
                </c:pt>
                <c:pt idx="56983">
                  <c:v>145.39322916666666</c:v>
                </c:pt>
                <c:pt idx="56984">
                  <c:v>145.39583333333334</c:v>
                </c:pt>
                <c:pt idx="56985">
                  <c:v>145.3984375</c:v>
                </c:pt>
                <c:pt idx="56986">
                  <c:v>145.40104166666666</c:v>
                </c:pt>
                <c:pt idx="56987">
                  <c:v>145.40364583333334</c:v>
                </c:pt>
                <c:pt idx="56988">
                  <c:v>145.40625</c:v>
                </c:pt>
                <c:pt idx="56989">
                  <c:v>145.40885416666666</c:v>
                </c:pt>
                <c:pt idx="56990">
                  <c:v>145.41145833333334</c:v>
                </c:pt>
                <c:pt idx="56991">
                  <c:v>145.4140625</c:v>
                </c:pt>
                <c:pt idx="56992">
                  <c:v>145.41666666666666</c:v>
                </c:pt>
                <c:pt idx="56993">
                  <c:v>145.41927083333334</c:v>
                </c:pt>
                <c:pt idx="56994">
                  <c:v>145.421875</c:v>
                </c:pt>
                <c:pt idx="56995">
                  <c:v>145.42447916666666</c:v>
                </c:pt>
                <c:pt idx="56996">
                  <c:v>145.42708333333334</c:v>
                </c:pt>
                <c:pt idx="56997">
                  <c:v>145.4296875</c:v>
                </c:pt>
                <c:pt idx="56998">
                  <c:v>145.43229166666666</c:v>
                </c:pt>
                <c:pt idx="56999">
                  <c:v>145.43489583333334</c:v>
                </c:pt>
                <c:pt idx="57000">
                  <c:v>145.4375</c:v>
                </c:pt>
                <c:pt idx="57001">
                  <c:v>145.44010416666666</c:v>
                </c:pt>
                <c:pt idx="57002">
                  <c:v>145.44270833333334</c:v>
                </c:pt>
                <c:pt idx="57003">
                  <c:v>145.4453125</c:v>
                </c:pt>
                <c:pt idx="57004">
                  <c:v>145.44791666666666</c:v>
                </c:pt>
                <c:pt idx="57005">
                  <c:v>145.45052083333334</c:v>
                </c:pt>
                <c:pt idx="57006">
                  <c:v>145.453125</c:v>
                </c:pt>
                <c:pt idx="57007">
                  <c:v>145.45572916666666</c:v>
                </c:pt>
                <c:pt idx="57008">
                  <c:v>145.45833333333334</c:v>
                </c:pt>
                <c:pt idx="57009">
                  <c:v>145.4609375</c:v>
                </c:pt>
                <c:pt idx="57010">
                  <c:v>145.46354166666666</c:v>
                </c:pt>
                <c:pt idx="57011">
                  <c:v>145.46614583333334</c:v>
                </c:pt>
                <c:pt idx="57012">
                  <c:v>145.46875</c:v>
                </c:pt>
                <c:pt idx="57013">
                  <c:v>145.47135416666666</c:v>
                </c:pt>
                <c:pt idx="57014">
                  <c:v>145.47395833333334</c:v>
                </c:pt>
                <c:pt idx="57015">
                  <c:v>145.4765625</c:v>
                </c:pt>
                <c:pt idx="57016">
                  <c:v>145.47916666666666</c:v>
                </c:pt>
                <c:pt idx="57017">
                  <c:v>145.48177083333334</c:v>
                </c:pt>
                <c:pt idx="57018">
                  <c:v>145.484375</c:v>
                </c:pt>
                <c:pt idx="57019">
                  <c:v>145.48697916666666</c:v>
                </c:pt>
                <c:pt idx="57020">
                  <c:v>145.48958333333334</c:v>
                </c:pt>
                <c:pt idx="57021">
                  <c:v>145.4921875</c:v>
                </c:pt>
                <c:pt idx="57022">
                  <c:v>145.49479166666666</c:v>
                </c:pt>
                <c:pt idx="57023">
                  <c:v>145.49739583333334</c:v>
                </c:pt>
                <c:pt idx="57024">
                  <c:v>145.5</c:v>
                </c:pt>
                <c:pt idx="57025">
                  <c:v>145.50260416666666</c:v>
                </c:pt>
                <c:pt idx="57026">
                  <c:v>145.50520833333334</c:v>
                </c:pt>
                <c:pt idx="57027">
                  <c:v>145.5078125</c:v>
                </c:pt>
                <c:pt idx="57028">
                  <c:v>145.51041666666666</c:v>
                </c:pt>
                <c:pt idx="57029">
                  <c:v>145.51302083333334</c:v>
                </c:pt>
                <c:pt idx="57030">
                  <c:v>145.515625</c:v>
                </c:pt>
                <c:pt idx="57031">
                  <c:v>145.51822916666666</c:v>
                </c:pt>
                <c:pt idx="57032">
                  <c:v>145.52083333333334</c:v>
                </c:pt>
                <c:pt idx="57033">
                  <c:v>145.5234375</c:v>
                </c:pt>
                <c:pt idx="57034">
                  <c:v>145.52604166666666</c:v>
                </c:pt>
                <c:pt idx="57035">
                  <c:v>145.52864583333334</c:v>
                </c:pt>
                <c:pt idx="57036">
                  <c:v>145.53125</c:v>
                </c:pt>
                <c:pt idx="57037">
                  <c:v>145.53385416666666</c:v>
                </c:pt>
                <c:pt idx="57038">
                  <c:v>145.53645833333334</c:v>
                </c:pt>
                <c:pt idx="57039">
                  <c:v>145.5390625</c:v>
                </c:pt>
                <c:pt idx="57040">
                  <c:v>145.54166666666666</c:v>
                </c:pt>
                <c:pt idx="57041">
                  <c:v>145.54427083333334</c:v>
                </c:pt>
                <c:pt idx="57042">
                  <c:v>145.546875</c:v>
                </c:pt>
                <c:pt idx="57043">
                  <c:v>145.54947916666666</c:v>
                </c:pt>
                <c:pt idx="57044">
                  <c:v>145.55208333333334</c:v>
                </c:pt>
                <c:pt idx="57045">
                  <c:v>145.5546875</c:v>
                </c:pt>
                <c:pt idx="57046">
                  <c:v>145.55729166666666</c:v>
                </c:pt>
                <c:pt idx="57047">
                  <c:v>145.55989583333334</c:v>
                </c:pt>
                <c:pt idx="57048">
                  <c:v>145.5625</c:v>
                </c:pt>
                <c:pt idx="57049">
                  <c:v>145.56510416666666</c:v>
                </c:pt>
                <c:pt idx="57050">
                  <c:v>145.56770833333334</c:v>
                </c:pt>
                <c:pt idx="57051">
                  <c:v>145.5703125</c:v>
                </c:pt>
                <c:pt idx="57052">
                  <c:v>145.57291666666666</c:v>
                </c:pt>
                <c:pt idx="57053">
                  <c:v>145.57552083333334</c:v>
                </c:pt>
                <c:pt idx="57054">
                  <c:v>145.578125</c:v>
                </c:pt>
                <c:pt idx="57055">
                  <c:v>145.58072916666666</c:v>
                </c:pt>
                <c:pt idx="57056">
                  <c:v>145.58333333333334</c:v>
                </c:pt>
                <c:pt idx="57057">
                  <c:v>145.5859375</c:v>
                </c:pt>
                <c:pt idx="57058">
                  <c:v>145.58854166666666</c:v>
                </c:pt>
                <c:pt idx="57059">
                  <c:v>145.59114583333334</c:v>
                </c:pt>
                <c:pt idx="57060">
                  <c:v>145.59375</c:v>
                </c:pt>
                <c:pt idx="57061">
                  <c:v>145.59635416666666</c:v>
                </c:pt>
                <c:pt idx="57062">
                  <c:v>145.59895833333334</c:v>
                </c:pt>
                <c:pt idx="57063">
                  <c:v>145.6015625</c:v>
                </c:pt>
                <c:pt idx="57064">
                  <c:v>145.60416666666666</c:v>
                </c:pt>
                <c:pt idx="57065">
                  <c:v>145.60677083333334</c:v>
                </c:pt>
                <c:pt idx="57066">
                  <c:v>145.609375</c:v>
                </c:pt>
                <c:pt idx="57067">
                  <c:v>145.61197916666666</c:v>
                </c:pt>
                <c:pt idx="57068">
                  <c:v>145.61458333333334</c:v>
                </c:pt>
                <c:pt idx="57069">
                  <c:v>145.6171875</c:v>
                </c:pt>
                <c:pt idx="57070">
                  <c:v>145.61979166666666</c:v>
                </c:pt>
                <c:pt idx="57071">
                  <c:v>145.62239583333334</c:v>
                </c:pt>
                <c:pt idx="57072">
                  <c:v>145.625</c:v>
                </c:pt>
                <c:pt idx="57073">
                  <c:v>145.62760416666666</c:v>
                </c:pt>
                <c:pt idx="57074">
                  <c:v>145.63020833333334</c:v>
                </c:pt>
                <c:pt idx="57075">
                  <c:v>145.6328125</c:v>
                </c:pt>
                <c:pt idx="57076">
                  <c:v>145.63541666666666</c:v>
                </c:pt>
                <c:pt idx="57077">
                  <c:v>145.63802083333334</c:v>
                </c:pt>
                <c:pt idx="57078">
                  <c:v>145.640625</c:v>
                </c:pt>
                <c:pt idx="57079">
                  <c:v>145.64322916666666</c:v>
                </c:pt>
                <c:pt idx="57080">
                  <c:v>145.64583333333334</c:v>
                </c:pt>
                <c:pt idx="57081">
                  <c:v>145.6484375</c:v>
                </c:pt>
                <c:pt idx="57082">
                  <c:v>145.65104166666666</c:v>
                </c:pt>
                <c:pt idx="57083">
                  <c:v>145.65364583333334</c:v>
                </c:pt>
                <c:pt idx="57084">
                  <c:v>145.65625</c:v>
                </c:pt>
                <c:pt idx="57085">
                  <c:v>145.65885416666666</c:v>
                </c:pt>
                <c:pt idx="57086">
                  <c:v>145.66145833333334</c:v>
                </c:pt>
                <c:pt idx="57087">
                  <c:v>145.6640625</c:v>
                </c:pt>
                <c:pt idx="57088">
                  <c:v>145.66666666666666</c:v>
                </c:pt>
                <c:pt idx="57089">
                  <c:v>145.66927083333334</c:v>
                </c:pt>
                <c:pt idx="57090">
                  <c:v>145.671875</c:v>
                </c:pt>
                <c:pt idx="57091">
                  <c:v>145.67447916666666</c:v>
                </c:pt>
                <c:pt idx="57092">
                  <c:v>145.67708333333334</c:v>
                </c:pt>
                <c:pt idx="57093">
                  <c:v>145.6796875</c:v>
                </c:pt>
                <c:pt idx="57094">
                  <c:v>145.68229166666666</c:v>
                </c:pt>
                <c:pt idx="57095">
                  <c:v>145.68489583333334</c:v>
                </c:pt>
                <c:pt idx="57096">
                  <c:v>145.6875</c:v>
                </c:pt>
                <c:pt idx="57097">
                  <c:v>145.69010416666666</c:v>
                </c:pt>
                <c:pt idx="57098">
                  <c:v>145.69270833333334</c:v>
                </c:pt>
                <c:pt idx="57099">
                  <c:v>145.6953125</c:v>
                </c:pt>
                <c:pt idx="57100">
                  <c:v>145.69791666666666</c:v>
                </c:pt>
                <c:pt idx="57101">
                  <c:v>145.70052083333334</c:v>
                </c:pt>
                <c:pt idx="57102">
                  <c:v>145.703125</c:v>
                </c:pt>
                <c:pt idx="57103">
                  <c:v>145.70572916666666</c:v>
                </c:pt>
                <c:pt idx="57104">
                  <c:v>145.70833333333334</c:v>
                </c:pt>
                <c:pt idx="57105">
                  <c:v>145.7109375</c:v>
                </c:pt>
                <c:pt idx="57106">
                  <c:v>145.71354166666666</c:v>
                </c:pt>
                <c:pt idx="57107">
                  <c:v>145.71614583333334</c:v>
                </c:pt>
                <c:pt idx="57108">
                  <c:v>145.71875</c:v>
                </c:pt>
                <c:pt idx="57109">
                  <c:v>145.72135416666666</c:v>
                </c:pt>
                <c:pt idx="57110">
                  <c:v>145.72395833333334</c:v>
                </c:pt>
                <c:pt idx="57111">
                  <c:v>145.7265625</c:v>
                </c:pt>
                <c:pt idx="57112">
                  <c:v>145.72916666666666</c:v>
                </c:pt>
                <c:pt idx="57113">
                  <c:v>145.73177083333334</c:v>
                </c:pt>
                <c:pt idx="57114">
                  <c:v>145.734375</c:v>
                </c:pt>
                <c:pt idx="57115">
                  <c:v>145.73697916666666</c:v>
                </c:pt>
                <c:pt idx="57116">
                  <c:v>145.73958333333334</c:v>
                </c:pt>
                <c:pt idx="57117">
                  <c:v>145.7421875</c:v>
                </c:pt>
                <c:pt idx="57118">
                  <c:v>145.74479166666666</c:v>
                </c:pt>
                <c:pt idx="57119">
                  <c:v>145.74739583333334</c:v>
                </c:pt>
                <c:pt idx="57120">
                  <c:v>145.75</c:v>
                </c:pt>
                <c:pt idx="57121">
                  <c:v>145.75260416666666</c:v>
                </c:pt>
                <c:pt idx="57122">
                  <c:v>145.75520833333334</c:v>
                </c:pt>
                <c:pt idx="57123">
                  <c:v>145.7578125</c:v>
                </c:pt>
                <c:pt idx="57124">
                  <c:v>145.76041666666666</c:v>
                </c:pt>
                <c:pt idx="57125">
                  <c:v>145.76302083333334</c:v>
                </c:pt>
                <c:pt idx="57126">
                  <c:v>145.765625</c:v>
                </c:pt>
                <c:pt idx="57127">
                  <c:v>145.76822916666666</c:v>
                </c:pt>
                <c:pt idx="57128">
                  <c:v>145.77083333333334</c:v>
                </c:pt>
                <c:pt idx="57129">
                  <c:v>145.7734375</c:v>
                </c:pt>
                <c:pt idx="57130">
                  <c:v>145.77604166666666</c:v>
                </c:pt>
                <c:pt idx="57131">
                  <c:v>145.77864583333334</c:v>
                </c:pt>
                <c:pt idx="57132">
                  <c:v>145.78125</c:v>
                </c:pt>
                <c:pt idx="57133">
                  <c:v>145.78385416666666</c:v>
                </c:pt>
                <c:pt idx="57134">
                  <c:v>145.78645833333334</c:v>
                </c:pt>
                <c:pt idx="57135">
                  <c:v>145.7890625</c:v>
                </c:pt>
                <c:pt idx="57136">
                  <c:v>145.79166666666666</c:v>
                </c:pt>
                <c:pt idx="57137">
                  <c:v>145.79427083333334</c:v>
                </c:pt>
                <c:pt idx="57138">
                  <c:v>145.796875</c:v>
                </c:pt>
                <c:pt idx="57139">
                  <c:v>145.79947916666666</c:v>
                </c:pt>
                <c:pt idx="57140">
                  <c:v>145.80208333333334</c:v>
                </c:pt>
                <c:pt idx="57141">
                  <c:v>145.8046875</c:v>
                </c:pt>
                <c:pt idx="57142">
                  <c:v>145.80729166666666</c:v>
                </c:pt>
                <c:pt idx="57143">
                  <c:v>145.80989583333334</c:v>
                </c:pt>
                <c:pt idx="57144">
                  <c:v>145.8125</c:v>
                </c:pt>
                <c:pt idx="57145">
                  <c:v>145.81510416666666</c:v>
                </c:pt>
                <c:pt idx="57146">
                  <c:v>145.81770833333334</c:v>
                </c:pt>
                <c:pt idx="57147">
                  <c:v>145.8203125</c:v>
                </c:pt>
                <c:pt idx="57148">
                  <c:v>145.82291666666666</c:v>
                </c:pt>
                <c:pt idx="57149">
                  <c:v>145.82552083333334</c:v>
                </c:pt>
                <c:pt idx="57150">
                  <c:v>145.828125</c:v>
                </c:pt>
                <c:pt idx="57151">
                  <c:v>145.83072916666666</c:v>
                </c:pt>
                <c:pt idx="57152">
                  <c:v>145.83333333333334</c:v>
                </c:pt>
                <c:pt idx="57153">
                  <c:v>145.8359375</c:v>
                </c:pt>
                <c:pt idx="57154">
                  <c:v>145.83854166666666</c:v>
                </c:pt>
                <c:pt idx="57155">
                  <c:v>145.84114583333334</c:v>
                </c:pt>
                <c:pt idx="57156">
                  <c:v>145.84375</c:v>
                </c:pt>
                <c:pt idx="57157">
                  <c:v>145.84635416666666</c:v>
                </c:pt>
                <c:pt idx="57158">
                  <c:v>145.84895833333334</c:v>
                </c:pt>
                <c:pt idx="57159">
                  <c:v>145.8515625</c:v>
                </c:pt>
                <c:pt idx="57160">
                  <c:v>145.85416666666666</c:v>
                </c:pt>
                <c:pt idx="57161">
                  <c:v>145.85677083333334</c:v>
                </c:pt>
                <c:pt idx="57162">
                  <c:v>145.859375</c:v>
                </c:pt>
                <c:pt idx="57163">
                  <c:v>145.86197916666666</c:v>
                </c:pt>
                <c:pt idx="57164">
                  <c:v>145.86458333333334</c:v>
                </c:pt>
                <c:pt idx="57165">
                  <c:v>145.8671875</c:v>
                </c:pt>
                <c:pt idx="57166">
                  <c:v>145.86979166666666</c:v>
                </c:pt>
                <c:pt idx="57167">
                  <c:v>145.87239583333334</c:v>
                </c:pt>
                <c:pt idx="57168">
                  <c:v>145.875</c:v>
                </c:pt>
                <c:pt idx="57169">
                  <c:v>145.87760416666666</c:v>
                </c:pt>
                <c:pt idx="57170">
                  <c:v>145.88020833333334</c:v>
                </c:pt>
                <c:pt idx="57171">
                  <c:v>145.8828125</c:v>
                </c:pt>
                <c:pt idx="57172">
                  <c:v>145.88541666666666</c:v>
                </c:pt>
                <c:pt idx="57173">
                  <c:v>145.88802083333334</c:v>
                </c:pt>
                <c:pt idx="57174">
                  <c:v>145.890625</c:v>
                </c:pt>
                <c:pt idx="57175">
                  <c:v>145.89322916666666</c:v>
                </c:pt>
                <c:pt idx="57176">
                  <c:v>145.89583333333334</c:v>
                </c:pt>
                <c:pt idx="57177">
                  <c:v>145.8984375</c:v>
                </c:pt>
                <c:pt idx="57178">
                  <c:v>145.90104166666666</c:v>
                </c:pt>
                <c:pt idx="57179">
                  <c:v>145.90364583333334</c:v>
                </c:pt>
                <c:pt idx="57180">
                  <c:v>145.90625</c:v>
                </c:pt>
                <c:pt idx="57181">
                  <c:v>145.90885416666666</c:v>
                </c:pt>
                <c:pt idx="57182">
                  <c:v>145.91145833333334</c:v>
                </c:pt>
                <c:pt idx="57183">
                  <c:v>145.9140625</c:v>
                </c:pt>
                <c:pt idx="57184">
                  <c:v>145.91666666666666</c:v>
                </c:pt>
                <c:pt idx="57185">
                  <c:v>145.91927083333334</c:v>
                </c:pt>
                <c:pt idx="57186">
                  <c:v>145.921875</c:v>
                </c:pt>
                <c:pt idx="57187">
                  <c:v>145.92447916666666</c:v>
                </c:pt>
                <c:pt idx="57188">
                  <c:v>145.92708333333334</c:v>
                </c:pt>
                <c:pt idx="57189">
                  <c:v>145.9296875</c:v>
                </c:pt>
                <c:pt idx="57190">
                  <c:v>145.93229166666666</c:v>
                </c:pt>
                <c:pt idx="57191">
                  <c:v>145.93489583333334</c:v>
                </c:pt>
                <c:pt idx="57192">
                  <c:v>145.9375</c:v>
                </c:pt>
                <c:pt idx="57193">
                  <c:v>145.94010416666666</c:v>
                </c:pt>
                <c:pt idx="57194">
                  <c:v>145.94270833333334</c:v>
                </c:pt>
                <c:pt idx="57195">
                  <c:v>145.9453125</c:v>
                </c:pt>
                <c:pt idx="57196">
                  <c:v>145.94791666666666</c:v>
                </c:pt>
                <c:pt idx="57197">
                  <c:v>145.95052083333334</c:v>
                </c:pt>
                <c:pt idx="57198">
                  <c:v>145.953125</c:v>
                </c:pt>
                <c:pt idx="57199">
                  <c:v>145.95572916666666</c:v>
                </c:pt>
                <c:pt idx="57200">
                  <c:v>145.95833333333334</c:v>
                </c:pt>
                <c:pt idx="57201">
                  <c:v>145.9609375</c:v>
                </c:pt>
                <c:pt idx="57202">
                  <c:v>145.96354166666666</c:v>
                </c:pt>
                <c:pt idx="57203">
                  <c:v>145.96614583333334</c:v>
                </c:pt>
                <c:pt idx="57204">
                  <c:v>145.96875</c:v>
                </c:pt>
                <c:pt idx="57205">
                  <c:v>145.97135416666666</c:v>
                </c:pt>
                <c:pt idx="57206">
                  <c:v>145.97395833333334</c:v>
                </c:pt>
                <c:pt idx="57207">
                  <c:v>145.9765625</c:v>
                </c:pt>
                <c:pt idx="57208">
                  <c:v>145.97916666666666</c:v>
                </c:pt>
                <c:pt idx="57209">
                  <c:v>145.98177083333334</c:v>
                </c:pt>
                <c:pt idx="57210">
                  <c:v>145.984375</c:v>
                </c:pt>
                <c:pt idx="57211">
                  <c:v>145.98697916666666</c:v>
                </c:pt>
                <c:pt idx="57212">
                  <c:v>145.98958333333334</c:v>
                </c:pt>
                <c:pt idx="57213">
                  <c:v>145.9921875</c:v>
                </c:pt>
                <c:pt idx="57214">
                  <c:v>145.99479166666666</c:v>
                </c:pt>
                <c:pt idx="57215">
                  <c:v>145.99739583333334</c:v>
                </c:pt>
                <c:pt idx="57216">
                  <c:v>146</c:v>
                </c:pt>
                <c:pt idx="57217">
                  <c:v>146.00260416666666</c:v>
                </c:pt>
                <c:pt idx="57218">
                  <c:v>146.00520833333334</c:v>
                </c:pt>
                <c:pt idx="57219">
                  <c:v>146.0078125</c:v>
                </c:pt>
                <c:pt idx="57220">
                  <c:v>146.01041666666666</c:v>
                </c:pt>
                <c:pt idx="57221">
                  <c:v>146.01302083333334</c:v>
                </c:pt>
                <c:pt idx="57222">
                  <c:v>146.015625</c:v>
                </c:pt>
                <c:pt idx="57223">
                  <c:v>146.01822916666666</c:v>
                </c:pt>
                <c:pt idx="57224">
                  <c:v>146.02083333333334</c:v>
                </c:pt>
                <c:pt idx="57225">
                  <c:v>146.0234375</c:v>
                </c:pt>
                <c:pt idx="57226">
                  <c:v>146.02604166666666</c:v>
                </c:pt>
                <c:pt idx="57227">
                  <c:v>146.02864583333334</c:v>
                </c:pt>
                <c:pt idx="57228">
                  <c:v>146.03125</c:v>
                </c:pt>
                <c:pt idx="57229">
                  <c:v>146.03385416666666</c:v>
                </c:pt>
                <c:pt idx="57230">
                  <c:v>146.03645833333334</c:v>
                </c:pt>
                <c:pt idx="57231">
                  <c:v>146.0390625</c:v>
                </c:pt>
                <c:pt idx="57232">
                  <c:v>146.04166666666666</c:v>
                </c:pt>
                <c:pt idx="57233">
                  <c:v>146.04427083333334</c:v>
                </c:pt>
                <c:pt idx="57234">
                  <c:v>146.046875</c:v>
                </c:pt>
                <c:pt idx="57235">
                  <c:v>146.04947916666666</c:v>
                </c:pt>
                <c:pt idx="57236">
                  <c:v>146.05208333333334</c:v>
                </c:pt>
                <c:pt idx="57237">
                  <c:v>146.0546875</c:v>
                </c:pt>
                <c:pt idx="57238">
                  <c:v>146.05729166666666</c:v>
                </c:pt>
                <c:pt idx="57239">
                  <c:v>146.05989583333334</c:v>
                </c:pt>
                <c:pt idx="57240">
                  <c:v>146.0625</c:v>
                </c:pt>
                <c:pt idx="57241">
                  <c:v>146.06510416666666</c:v>
                </c:pt>
                <c:pt idx="57242">
                  <c:v>146.06770833333334</c:v>
                </c:pt>
                <c:pt idx="57243">
                  <c:v>146.0703125</c:v>
                </c:pt>
                <c:pt idx="57244">
                  <c:v>146.07291666666666</c:v>
                </c:pt>
                <c:pt idx="57245">
                  <c:v>146.07552083333334</c:v>
                </c:pt>
                <c:pt idx="57246">
                  <c:v>146.078125</c:v>
                </c:pt>
                <c:pt idx="57247">
                  <c:v>146.08072916666666</c:v>
                </c:pt>
                <c:pt idx="57248">
                  <c:v>146.08333333333334</c:v>
                </c:pt>
                <c:pt idx="57249">
                  <c:v>146.0859375</c:v>
                </c:pt>
                <c:pt idx="57250">
                  <c:v>146.08854166666666</c:v>
                </c:pt>
                <c:pt idx="57251">
                  <c:v>146.09114583333334</c:v>
                </c:pt>
                <c:pt idx="57252">
                  <c:v>146.09375</c:v>
                </c:pt>
                <c:pt idx="57253">
                  <c:v>146.09635416666666</c:v>
                </c:pt>
                <c:pt idx="57254">
                  <c:v>146.09895833333334</c:v>
                </c:pt>
                <c:pt idx="57255">
                  <c:v>146.1015625</c:v>
                </c:pt>
                <c:pt idx="57256">
                  <c:v>146.10416666666666</c:v>
                </c:pt>
                <c:pt idx="57257">
                  <c:v>146.10677083333334</c:v>
                </c:pt>
                <c:pt idx="57258">
                  <c:v>146.109375</c:v>
                </c:pt>
                <c:pt idx="57259">
                  <c:v>146.11197916666666</c:v>
                </c:pt>
                <c:pt idx="57260">
                  <c:v>146.11458333333334</c:v>
                </c:pt>
                <c:pt idx="57261">
                  <c:v>146.1171875</c:v>
                </c:pt>
                <c:pt idx="57262">
                  <c:v>146.11979166666666</c:v>
                </c:pt>
                <c:pt idx="57263">
                  <c:v>146.12239583333334</c:v>
                </c:pt>
                <c:pt idx="57264">
                  <c:v>146.125</c:v>
                </c:pt>
                <c:pt idx="57265">
                  <c:v>146.12760416666666</c:v>
                </c:pt>
                <c:pt idx="57266">
                  <c:v>146.13020833333334</c:v>
                </c:pt>
                <c:pt idx="57267">
                  <c:v>146.1328125</c:v>
                </c:pt>
                <c:pt idx="57268">
                  <c:v>146.13541666666666</c:v>
                </c:pt>
                <c:pt idx="57269">
                  <c:v>146.13802083333334</c:v>
                </c:pt>
                <c:pt idx="57270">
                  <c:v>146.140625</c:v>
                </c:pt>
                <c:pt idx="57271">
                  <c:v>146.14322916666666</c:v>
                </c:pt>
                <c:pt idx="57272">
                  <c:v>146.14583333333334</c:v>
                </c:pt>
                <c:pt idx="57273">
                  <c:v>146.1484375</c:v>
                </c:pt>
                <c:pt idx="57274">
                  <c:v>146.15104166666666</c:v>
                </c:pt>
                <c:pt idx="57275">
                  <c:v>146.15364583333334</c:v>
                </c:pt>
                <c:pt idx="57276">
                  <c:v>146.15625</c:v>
                </c:pt>
                <c:pt idx="57277">
                  <c:v>146.15885416666666</c:v>
                </c:pt>
                <c:pt idx="57278">
                  <c:v>146.16145833333334</c:v>
                </c:pt>
                <c:pt idx="57279">
                  <c:v>146.1640625</c:v>
                </c:pt>
                <c:pt idx="57280">
                  <c:v>146.16666666666666</c:v>
                </c:pt>
                <c:pt idx="57281">
                  <c:v>146.16927083333334</c:v>
                </c:pt>
                <c:pt idx="57282">
                  <c:v>146.171875</c:v>
                </c:pt>
                <c:pt idx="57283">
                  <c:v>146.17447916666666</c:v>
                </c:pt>
                <c:pt idx="57284">
                  <c:v>146.17708333333334</c:v>
                </c:pt>
                <c:pt idx="57285">
                  <c:v>146.1796875</c:v>
                </c:pt>
                <c:pt idx="57286">
                  <c:v>146.18229166666666</c:v>
                </c:pt>
                <c:pt idx="57287">
                  <c:v>146.18489583333334</c:v>
                </c:pt>
                <c:pt idx="57288">
                  <c:v>146.1875</c:v>
                </c:pt>
                <c:pt idx="57289">
                  <c:v>146.19010416666666</c:v>
                </c:pt>
                <c:pt idx="57290">
                  <c:v>146.19270833333334</c:v>
                </c:pt>
                <c:pt idx="57291">
                  <c:v>146.1953125</c:v>
                </c:pt>
                <c:pt idx="57292">
                  <c:v>146.19791666666666</c:v>
                </c:pt>
                <c:pt idx="57293">
                  <c:v>146.20052083333334</c:v>
                </c:pt>
                <c:pt idx="57294">
                  <c:v>146.203125</c:v>
                </c:pt>
                <c:pt idx="57295">
                  <c:v>146.20572916666666</c:v>
                </c:pt>
                <c:pt idx="57296">
                  <c:v>146.20833333333334</c:v>
                </c:pt>
                <c:pt idx="57297">
                  <c:v>146.2109375</c:v>
                </c:pt>
                <c:pt idx="57298">
                  <c:v>146.21354166666666</c:v>
                </c:pt>
                <c:pt idx="57299">
                  <c:v>146.21614583333334</c:v>
                </c:pt>
                <c:pt idx="57300">
                  <c:v>146.21875</c:v>
                </c:pt>
                <c:pt idx="57301">
                  <c:v>146.22135416666666</c:v>
                </c:pt>
                <c:pt idx="57302">
                  <c:v>146.22395833333334</c:v>
                </c:pt>
                <c:pt idx="57303">
                  <c:v>146.2265625</c:v>
                </c:pt>
                <c:pt idx="57304">
                  <c:v>146.22916666666666</c:v>
                </c:pt>
                <c:pt idx="57305">
                  <c:v>146.23177083333334</c:v>
                </c:pt>
                <c:pt idx="57306">
                  <c:v>146.234375</c:v>
                </c:pt>
                <c:pt idx="57307">
                  <c:v>146.23697916666666</c:v>
                </c:pt>
                <c:pt idx="57308">
                  <c:v>146.23958333333334</c:v>
                </c:pt>
                <c:pt idx="57309">
                  <c:v>146.2421875</c:v>
                </c:pt>
                <c:pt idx="57310">
                  <c:v>146.24479166666666</c:v>
                </c:pt>
                <c:pt idx="57311">
                  <c:v>146.24739583333334</c:v>
                </c:pt>
                <c:pt idx="57312">
                  <c:v>146.25</c:v>
                </c:pt>
                <c:pt idx="57313">
                  <c:v>146.25260416666666</c:v>
                </c:pt>
                <c:pt idx="57314">
                  <c:v>146.25520833333334</c:v>
                </c:pt>
                <c:pt idx="57315">
                  <c:v>146.2578125</c:v>
                </c:pt>
                <c:pt idx="57316">
                  <c:v>146.26041666666666</c:v>
                </c:pt>
                <c:pt idx="57317">
                  <c:v>146.26302083333334</c:v>
                </c:pt>
                <c:pt idx="57318">
                  <c:v>146.265625</c:v>
                </c:pt>
                <c:pt idx="57319">
                  <c:v>146.26822916666666</c:v>
                </c:pt>
                <c:pt idx="57320">
                  <c:v>146.27083333333334</c:v>
                </c:pt>
                <c:pt idx="57321">
                  <c:v>146.2734375</c:v>
                </c:pt>
                <c:pt idx="57322">
                  <c:v>146.27604166666666</c:v>
                </c:pt>
                <c:pt idx="57323">
                  <c:v>146.27864583333334</c:v>
                </c:pt>
                <c:pt idx="57324">
                  <c:v>146.28125</c:v>
                </c:pt>
                <c:pt idx="57325">
                  <c:v>146.28385416666666</c:v>
                </c:pt>
                <c:pt idx="57326">
                  <c:v>146.28645833333334</c:v>
                </c:pt>
                <c:pt idx="57327">
                  <c:v>146.2890625</c:v>
                </c:pt>
                <c:pt idx="57328">
                  <c:v>146.29166666666666</c:v>
                </c:pt>
                <c:pt idx="57329">
                  <c:v>146.29427083333334</c:v>
                </c:pt>
                <c:pt idx="57330">
                  <c:v>146.296875</c:v>
                </c:pt>
                <c:pt idx="57331">
                  <c:v>146.29947916666666</c:v>
                </c:pt>
                <c:pt idx="57332">
                  <c:v>146.30208333333334</c:v>
                </c:pt>
                <c:pt idx="57333">
                  <c:v>146.3046875</c:v>
                </c:pt>
                <c:pt idx="57334">
                  <c:v>146.30729166666666</c:v>
                </c:pt>
                <c:pt idx="57335">
                  <c:v>146.30989583333334</c:v>
                </c:pt>
                <c:pt idx="57336">
                  <c:v>146.3125</c:v>
                </c:pt>
                <c:pt idx="57337">
                  <c:v>146.31510416666666</c:v>
                </c:pt>
                <c:pt idx="57338">
                  <c:v>146.31770833333334</c:v>
                </c:pt>
                <c:pt idx="57339">
                  <c:v>146.3203125</c:v>
                </c:pt>
                <c:pt idx="57340">
                  <c:v>146.32291666666666</c:v>
                </c:pt>
                <c:pt idx="57341">
                  <c:v>146.32552083333334</c:v>
                </c:pt>
                <c:pt idx="57342">
                  <c:v>146.328125</c:v>
                </c:pt>
                <c:pt idx="57343">
                  <c:v>146.33072916666666</c:v>
                </c:pt>
                <c:pt idx="57344">
                  <c:v>146.33333333333334</c:v>
                </c:pt>
                <c:pt idx="57345">
                  <c:v>146.3359375</c:v>
                </c:pt>
                <c:pt idx="57346">
                  <c:v>146.33854166666666</c:v>
                </c:pt>
                <c:pt idx="57347">
                  <c:v>146.34114583333334</c:v>
                </c:pt>
                <c:pt idx="57348">
                  <c:v>146.34375</c:v>
                </c:pt>
                <c:pt idx="57349">
                  <c:v>146.34635416666666</c:v>
                </c:pt>
                <c:pt idx="57350">
                  <c:v>146.34895833333334</c:v>
                </c:pt>
                <c:pt idx="57351">
                  <c:v>146.3515625</c:v>
                </c:pt>
                <c:pt idx="57352">
                  <c:v>146.35416666666666</c:v>
                </c:pt>
                <c:pt idx="57353">
                  <c:v>146.35677083333334</c:v>
                </c:pt>
                <c:pt idx="57354">
                  <c:v>146.359375</c:v>
                </c:pt>
                <c:pt idx="57355">
                  <c:v>146.36197916666666</c:v>
                </c:pt>
                <c:pt idx="57356">
                  <c:v>146.36458333333334</c:v>
                </c:pt>
                <c:pt idx="57357">
                  <c:v>146.3671875</c:v>
                </c:pt>
                <c:pt idx="57358">
                  <c:v>146.36979166666666</c:v>
                </c:pt>
                <c:pt idx="57359">
                  <c:v>146.37239583333334</c:v>
                </c:pt>
                <c:pt idx="57360">
                  <c:v>146.375</c:v>
                </c:pt>
                <c:pt idx="57361">
                  <c:v>146.37760416666666</c:v>
                </c:pt>
                <c:pt idx="57362">
                  <c:v>146.38020833333334</c:v>
                </c:pt>
                <c:pt idx="57363">
                  <c:v>146.3828125</c:v>
                </c:pt>
                <c:pt idx="57364">
                  <c:v>146.38541666666666</c:v>
                </c:pt>
                <c:pt idx="57365">
                  <c:v>146.38802083333334</c:v>
                </c:pt>
                <c:pt idx="57366">
                  <c:v>146.390625</c:v>
                </c:pt>
                <c:pt idx="57367">
                  <c:v>146.39322916666666</c:v>
                </c:pt>
                <c:pt idx="57368">
                  <c:v>146.39583333333334</c:v>
                </c:pt>
                <c:pt idx="57369">
                  <c:v>146.3984375</c:v>
                </c:pt>
                <c:pt idx="57370">
                  <c:v>146.40104166666666</c:v>
                </c:pt>
                <c:pt idx="57371">
                  <c:v>146.40364583333334</c:v>
                </c:pt>
                <c:pt idx="57372">
                  <c:v>146.40625</c:v>
                </c:pt>
                <c:pt idx="57373">
                  <c:v>146.40885416666666</c:v>
                </c:pt>
                <c:pt idx="57374">
                  <c:v>146.41145833333334</c:v>
                </c:pt>
                <c:pt idx="57375">
                  <c:v>146.4140625</c:v>
                </c:pt>
                <c:pt idx="57376">
                  <c:v>146.41666666666666</c:v>
                </c:pt>
                <c:pt idx="57377">
                  <c:v>146.41927083333334</c:v>
                </c:pt>
                <c:pt idx="57378">
                  <c:v>146.421875</c:v>
                </c:pt>
                <c:pt idx="57379">
                  <c:v>146.42447916666666</c:v>
                </c:pt>
                <c:pt idx="57380">
                  <c:v>146.42708333333334</c:v>
                </c:pt>
                <c:pt idx="57381">
                  <c:v>146.4296875</c:v>
                </c:pt>
                <c:pt idx="57382">
                  <c:v>146.43229166666666</c:v>
                </c:pt>
                <c:pt idx="57383">
                  <c:v>146.43489583333334</c:v>
                </c:pt>
                <c:pt idx="57384">
                  <c:v>146.4375</c:v>
                </c:pt>
                <c:pt idx="57385">
                  <c:v>146.44010416666666</c:v>
                </c:pt>
                <c:pt idx="57386">
                  <c:v>146.44270833333334</c:v>
                </c:pt>
                <c:pt idx="57387">
                  <c:v>146.4453125</c:v>
                </c:pt>
                <c:pt idx="57388">
                  <c:v>146.44791666666666</c:v>
                </c:pt>
                <c:pt idx="57389">
                  <c:v>146.45052083333334</c:v>
                </c:pt>
                <c:pt idx="57390">
                  <c:v>146.453125</c:v>
                </c:pt>
                <c:pt idx="57391">
                  <c:v>146.45572916666666</c:v>
                </c:pt>
                <c:pt idx="57392">
                  <c:v>146.45833333333334</c:v>
                </c:pt>
                <c:pt idx="57393">
                  <c:v>146.4609375</c:v>
                </c:pt>
                <c:pt idx="57394">
                  <c:v>146.46354166666666</c:v>
                </c:pt>
                <c:pt idx="57395">
                  <c:v>146.46614583333334</c:v>
                </c:pt>
                <c:pt idx="57396">
                  <c:v>146.46875</c:v>
                </c:pt>
                <c:pt idx="57397">
                  <c:v>146.47135416666666</c:v>
                </c:pt>
                <c:pt idx="57398">
                  <c:v>146.47395833333334</c:v>
                </c:pt>
                <c:pt idx="57399">
                  <c:v>146.4765625</c:v>
                </c:pt>
                <c:pt idx="57400">
                  <c:v>146.47916666666666</c:v>
                </c:pt>
                <c:pt idx="57401">
                  <c:v>146.48177083333334</c:v>
                </c:pt>
                <c:pt idx="57402">
                  <c:v>146.484375</c:v>
                </c:pt>
                <c:pt idx="57403">
                  <c:v>146.48697916666666</c:v>
                </c:pt>
                <c:pt idx="57404">
                  <c:v>146.48958333333334</c:v>
                </c:pt>
                <c:pt idx="57405">
                  <c:v>146.4921875</c:v>
                </c:pt>
                <c:pt idx="57406">
                  <c:v>146.49479166666666</c:v>
                </c:pt>
                <c:pt idx="57407">
                  <c:v>146.49739583333334</c:v>
                </c:pt>
                <c:pt idx="57408">
                  <c:v>146.5</c:v>
                </c:pt>
                <c:pt idx="57409">
                  <c:v>146.50260416666666</c:v>
                </c:pt>
                <c:pt idx="57410">
                  <c:v>146.50520833333334</c:v>
                </c:pt>
                <c:pt idx="57411">
                  <c:v>146.5078125</c:v>
                </c:pt>
                <c:pt idx="57412">
                  <c:v>146.51041666666666</c:v>
                </c:pt>
                <c:pt idx="57413">
                  <c:v>146.51302083333334</c:v>
                </c:pt>
                <c:pt idx="57414">
                  <c:v>146.515625</c:v>
                </c:pt>
                <c:pt idx="57415">
                  <c:v>146.51822916666666</c:v>
                </c:pt>
                <c:pt idx="57416">
                  <c:v>146.52083333333334</c:v>
                </c:pt>
                <c:pt idx="57417">
                  <c:v>146.5234375</c:v>
                </c:pt>
                <c:pt idx="57418">
                  <c:v>146.52604166666666</c:v>
                </c:pt>
                <c:pt idx="57419">
                  <c:v>146.52864583333334</c:v>
                </c:pt>
                <c:pt idx="57420">
                  <c:v>146.53125</c:v>
                </c:pt>
                <c:pt idx="57421">
                  <c:v>146.53385416666666</c:v>
                </c:pt>
                <c:pt idx="57422">
                  <c:v>146.53645833333334</c:v>
                </c:pt>
                <c:pt idx="57423">
                  <c:v>146.5390625</c:v>
                </c:pt>
                <c:pt idx="57424">
                  <c:v>146.54166666666666</c:v>
                </c:pt>
                <c:pt idx="57425">
                  <c:v>146.54427083333334</c:v>
                </c:pt>
                <c:pt idx="57426">
                  <c:v>146.546875</c:v>
                </c:pt>
                <c:pt idx="57427">
                  <c:v>146.54947916666666</c:v>
                </c:pt>
                <c:pt idx="57428">
                  <c:v>146.55208333333334</c:v>
                </c:pt>
                <c:pt idx="57429">
                  <c:v>146.5546875</c:v>
                </c:pt>
                <c:pt idx="57430">
                  <c:v>146.55729166666666</c:v>
                </c:pt>
                <c:pt idx="57431">
                  <c:v>146.55989583333334</c:v>
                </c:pt>
                <c:pt idx="57432">
                  <c:v>146.5625</c:v>
                </c:pt>
                <c:pt idx="57433">
                  <c:v>146.56510416666666</c:v>
                </c:pt>
                <c:pt idx="57434">
                  <c:v>146.56770833333334</c:v>
                </c:pt>
                <c:pt idx="57435">
                  <c:v>146.5703125</c:v>
                </c:pt>
                <c:pt idx="57436">
                  <c:v>146.57291666666666</c:v>
                </c:pt>
                <c:pt idx="57437">
                  <c:v>146.57552083333334</c:v>
                </c:pt>
                <c:pt idx="57438">
                  <c:v>146.578125</c:v>
                </c:pt>
                <c:pt idx="57439">
                  <c:v>146.58072916666666</c:v>
                </c:pt>
                <c:pt idx="57440">
                  <c:v>146.58333333333334</c:v>
                </c:pt>
                <c:pt idx="57441">
                  <c:v>146.5859375</c:v>
                </c:pt>
                <c:pt idx="57442">
                  <c:v>146.58854166666666</c:v>
                </c:pt>
                <c:pt idx="57443">
                  <c:v>146.59114583333334</c:v>
                </c:pt>
                <c:pt idx="57444">
                  <c:v>146.59375</c:v>
                </c:pt>
                <c:pt idx="57445">
                  <c:v>146.59635416666666</c:v>
                </c:pt>
                <c:pt idx="57446">
                  <c:v>146.59895833333334</c:v>
                </c:pt>
                <c:pt idx="57447">
                  <c:v>146.6015625</c:v>
                </c:pt>
                <c:pt idx="57448">
                  <c:v>146.60416666666666</c:v>
                </c:pt>
                <c:pt idx="57449">
                  <c:v>146.60677083333334</c:v>
                </c:pt>
                <c:pt idx="57450">
                  <c:v>146.609375</c:v>
                </c:pt>
                <c:pt idx="57451">
                  <c:v>146.61197916666666</c:v>
                </c:pt>
                <c:pt idx="57452">
                  <c:v>146.61458333333334</c:v>
                </c:pt>
                <c:pt idx="57453">
                  <c:v>146.6171875</c:v>
                </c:pt>
                <c:pt idx="57454">
                  <c:v>146.61979166666666</c:v>
                </c:pt>
                <c:pt idx="57455">
                  <c:v>146.62239583333334</c:v>
                </c:pt>
                <c:pt idx="57456">
                  <c:v>146.625</c:v>
                </c:pt>
                <c:pt idx="57457">
                  <c:v>146.62760416666666</c:v>
                </c:pt>
                <c:pt idx="57458">
                  <c:v>146.63020833333334</c:v>
                </c:pt>
                <c:pt idx="57459">
                  <c:v>146.6328125</c:v>
                </c:pt>
                <c:pt idx="57460">
                  <c:v>146.63541666666666</c:v>
                </c:pt>
                <c:pt idx="57461">
                  <c:v>146.63802083333334</c:v>
                </c:pt>
                <c:pt idx="57462">
                  <c:v>146.640625</c:v>
                </c:pt>
                <c:pt idx="57463">
                  <c:v>146.64322916666666</c:v>
                </c:pt>
                <c:pt idx="57464">
                  <c:v>146.64583333333334</c:v>
                </c:pt>
                <c:pt idx="57465">
                  <c:v>146.6484375</c:v>
                </c:pt>
                <c:pt idx="57466">
                  <c:v>146.65104166666666</c:v>
                </c:pt>
                <c:pt idx="57467">
                  <c:v>146.65364583333334</c:v>
                </c:pt>
                <c:pt idx="57468">
                  <c:v>146.65625</c:v>
                </c:pt>
                <c:pt idx="57469">
                  <c:v>146.65885416666666</c:v>
                </c:pt>
                <c:pt idx="57470">
                  <c:v>146.66145833333334</c:v>
                </c:pt>
                <c:pt idx="57471">
                  <c:v>146.6640625</c:v>
                </c:pt>
                <c:pt idx="57472">
                  <c:v>146.66666666666666</c:v>
                </c:pt>
                <c:pt idx="57473">
                  <c:v>146.66927083333334</c:v>
                </c:pt>
                <c:pt idx="57474">
                  <c:v>146.671875</c:v>
                </c:pt>
                <c:pt idx="57475">
                  <c:v>146.67447916666666</c:v>
                </c:pt>
                <c:pt idx="57476">
                  <c:v>146.67708333333334</c:v>
                </c:pt>
                <c:pt idx="57477">
                  <c:v>146.6796875</c:v>
                </c:pt>
                <c:pt idx="57478">
                  <c:v>146.68229166666666</c:v>
                </c:pt>
                <c:pt idx="57479">
                  <c:v>146.68489583333334</c:v>
                </c:pt>
                <c:pt idx="57480">
                  <c:v>146.6875</c:v>
                </c:pt>
                <c:pt idx="57481">
                  <c:v>146.69010416666666</c:v>
                </c:pt>
                <c:pt idx="57482">
                  <c:v>146.69270833333334</c:v>
                </c:pt>
                <c:pt idx="57483">
                  <c:v>146.6953125</c:v>
                </c:pt>
                <c:pt idx="57484">
                  <c:v>146.69791666666666</c:v>
                </c:pt>
                <c:pt idx="57485">
                  <c:v>146.70052083333334</c:v>
                </c:pt>
                <c:pt idx="57486">
                  <c:v>146.703125</c:v>
                </c:pt>
                <c:pt idx="57487">
                  <c:v>146.70572916666666</c:v>
                </c:pt>
                <c:pt idx="57488">
                  <c:v>146.70833333333334</c:v>
                </c:pt>
                <c:pt idx="57489">
                  <c:v>146.7109375</c:v>
                </c:pt>
                <c:pt idx="57490">
                  <c:v>146.71354166666666</c:v>
                </c:pt>
                <c:pt idx="57491">
                  <c:v>146.71614583333334</c:v>
                </c:pt>
                <c:pt idx="57492">
                  <c:v>146.71875</c:v>
                </c:pt>
                <c:pt idx="57493">
                  <c:v>146.72135416666666</c:v>
                </c:pt>
                <c:pt idx="57494">
                  <c:v>146.72395833333334</c:v>
                </c:pt>
                <c:pt idx="57495">
                  <c:v>146.7265625</c:v>
                </c:pt>
                <c:pt idx="57496">
                  <c:v>146.72916666666666</c:v>
                </c:pt>
                <c:pt idx="57497">
                  <c:v>146.73177083333334</c:v>
                </c:pt>
                <c:pt idx="57498">
                  <c:v>146.734375</c:v>
                </c:pt>
                <c:pt idx="57499">
                  <c:v>146.73697916666666</c:v>
                </c:pt>
                <c:pt idx="57500">
                  <c:v>146.73958333333334</c:v>
                </c:pt>
                <c:pt idx="57501">
                  <c:v>146.7421875</c:v>
                </c:pt>
                <c:pt idx="57502">
                  <c:v>146.74479166666666</c:v>
                </c:pt>
                <c:pt idx="57503">
                  <c:v>146.74739583333334</c:v>
                </c:pt>
                <c:pt idx="57504">
                  <c:v>146.75</c:v>
                </c:pt>
                <c:pt idx="57505">
                  <c:v>146.75260416666666</c:v>
                </c:pt>
                <c:pt idx="57506">
                  <c:v>146.75520833333334</c:v>
                </c:pt>
                <c:pt idx="57507">
                  <c:v>146.7578125</c:v>
                </c:pt>
                <c:pt idx="57508">
                  <c:v>146.76041666666666</c:v>
                </c:pt>
                <c:pt idx="57509">
                  <c:v>146.76302083333334</c:v>
                </c:pt>
                <c:pt idx="57510">
                  <c:v>146.765625</c:v>
                </c:pt>
                <c:pt idx="57511">
                  <c:v>146.76822916666666</c:v>
                </c:pt>
                <c:pt idx="57512">
                  <c:v>146.77083333333334</c:v>
                </c:pt>
                <c:pt idx="57513">
                  <c:v>146.7734375</c:v>
                </c:pt>
                <c:pt idx="57514">
                  <c:v>146.77604166666666</c:v>
                </c:pt>
                <c:pt idx="57515">
                  <c:v>146.77864583333334</c:v>
                </c:pt>
                <c:pt idx="57516">
                  <c:v>146.78125</c:v>
                </c:pt>
                <c:pt idx="57517">
                  <c:v>146.78385416666666</c:v>
                </c:pt>
                <c:pt idx="57518">
                  <c:v>146.78645833333334</c:v>
                </c:pt>
                <c:pt idx="57519">
                  <c:v>146.7890625</c:v>
                </c:pt>
                <c:pt idx="57520">
                  <c:v>146.79166666666666</c:v>
                </c:pt>
                <c:pt idx="57521">
                  <c:v>146.79427083333334</c:v>
                </c:pt>
                <c:pt idx="57522">
                  <c:v>146.796875</c:v>
                </c:pt>
                <c:pt idx="57523">
                  <c:v>146.79947916666666</c:v>
                </c:pt>
                <c:pt idx="57524">
                  <c:v>146.80208333333334</c:v>
                </c:pt>
                <c:pt idx="57525">
                  <c:v>146.8046875</c:v>
                </c:pt>
                <c:pt idx="57526">
                  <c:v>146.80729166666666</c:v>
                </c:pt>
                <c:pt idx="57527">
                  <c:v>146.80989583333334</c:v>
                </c:pt>
                <c:pt idx="57528">
                  <c:v>146.8125</c:v>
                </c:pt>
                <c:pt idx="57529">
                  <c:v>146.81510416666666</c:v>
                </c:pt>
                <c:pt idx="57530">
                  <c:v>146.81770833333334</c:v>
                </c:pt>
                <c:pt idx="57531">
                  <c:v>146.8203125</c:v>
                </c:pt>
                <c:pt idx="57532">
                  <c:v>146.82291666666666</c:v>
                </c:pt>
                <c:pt idx="57533">
                  <c:v>146.82552083333334</c:v>
                </c:pt>
                <c:pt idx="57534">
                  <c:v>146.828125</c:v>
                </c:pt>
                <c:pt idx="57535">
                  <c:v>146.83072916666666</c:v>
                </c:pt>
                <c:pt idx="57536">
                  <c:v>146.83333333333334</c:v>
                </c:pt>
                <c:pt idx="57537">
                  <c:v>146.8359375</c:v>
                </c:pt>
                <c:pt idx="57538">
                  <c:v>146.83854166666666</c:v>
                </c:pt>
                <c:pt idx="57539">
                  <c:v>146.84114583333334</c:v>
                </c:pt>
                <c:pt idx="57540">
                  <c:v>146.84375</c:v>
                </c:pt>
                <c:pt idx="57541">
                  <c:v>146.84635416666666</c:v>
                </c:pt>
                <c:pt idx="57542">
                  <c:v>146.84895833333334</c:v>
                </c:pt>
                <c:pt idx="57543">
                  <c:v>146.8515625</c:v>
                </c:pt>
                <c:pt idx="57544">
                  <c:v>146.85416666666666</c:v>
                </c:pt>
                <c:pt idx="57545">
                  <c:v>146.85677083333334</c:v>
                </c:pt>
                <c:pt idx="57546">
                  <c:v>146.859375</c:v>
                </c:pt>
                <c:pt idx="57547">
                  <c:v>146.86197916666666</c:v>
                </c:pt>
                <c:pt idx="57548">
                  <c:v>146.86458333333334</c:v>
                </c:pt>
                <c:pt idx="57549">
                  <c:v>146.8671875</c:v>
                </c:pt>
                <c:pt idx="57550">
                  <c:v>146.86979166666666</c:v>
                </c:pt>
                <c:pt idx="57551">
                  <c:v>146.87239583333334</c:v>
                </c:pt>
                <c:pt idx="57552">
                  <c:v>146.875</c:v>
                </c:pt>
                <c:pt idx="57553">
                  <c:v>146.87760416666666</c:v>
                </c:pt>
                <c:pt idx="57554">
                  <c:v>146.88020833333334</c:v>
                </c:pt>
                <c:pt idx="57555">
                  <c:v>146.8828125</c:v>
                </c:pt>
                <c:pt idx="57556">
                  <c:v>146.88541666666666</c:v>
                </c:pt>
                <c:pt idx="57557">
                  <c:v>146.88802083333334</c:v>
                </c:pt>
                <c:pt idx="57558">
                  <c:v>146.890625</c:v>
                </c:pt>
                <c:pt idx="57559">
                  <c:v>146.89322916666666</c:v>
                </c:pt>
                <c:pt idx="57560">
                  <c:v>146.89583333333334</c:v>
                </c:pt>
                <c:pt idx="57561">
                  <c:v>146.8984375</c:v>
                </c:pt>
                <c:pt idx="57562">
                  <c:v>146.90104166666666</c:v>
                </c:pt>
                <c:pt idx="57563">
                  <c:v>146.90364583333334</c:v>
                </c:pt>
                <c:pt idx="57564">
                  <c:v>146.90625</c:v>
                </c:pt>
                <c:pt idx="57565">
                  <c:v>146.90885416666666</c:v>
                </c:pt>
                <c:pt idx="57566">
                  <c:v>146.91145833333334</c:v>
                </c:pt>
                <c:pt idx="57567">
                  <c:v>146.9140625</c:v>
                </c:pt>
                <c:pt idx="57568">
                  <c:v>146.91666666666666</c:v>
                </c:pt>
                <c:pt idx="57569">
                  <c:v>146.91927083333334</c:v>
                </c:pt>
                <c:pt idx="57570">
                  <c:v>146.921875</c:v>
                </c:pt>
                <c:pt idx="57571">
                  <c:v>146.92447916666666</c:v>
                </c:pt>
                <c:pt idx="57572">
                  <c:v>146.92708333333334</c:v>
                </c:pt>
                <c:pt idx="57573">
                  <c:v>146.9296875</c:v>
                </c:pt>
                <c:pt idx="57574">
                  <c:v>146.93229166666666</c:v>
                </c:pt>
                <c:pt idx="57575">
                  <c:v>146.93489583333334</c:v>
                </c:pt>
                <c:pt idx="57576">
                  <c:v>146.9375</c:v>
                </c:pt>
                <c:pt idx="57577">
                  <c:v>146.94010416666666</c:v>
                </c:pt>
                <c:pt idx="57578">
                  <c:v>146.94270833333334</c:v>
                </c:pt>
                <c:pt idx="57579">
                  <c:v>146.9453125</c:v>
                </c:pt>
                <c:pt idx="57580">
                  <c:v>146.94791666666666</c:v>
                </c:pt>
                <c:pt idx="57581">
                  <c:v>146.95052083333334</c:v>
                </c:pt>
                <c:pt idx="57582">
                  <c:v>146.953125</c:v>
                </c:pt>
                <c:pt idx="57583">
                  <c:v>146.95572916666666</c:v>
                </c:pt>
                <c:pt idx="57584">
                  <c:v>146.95833333333334</c:v>
                </c:pt>
                <c:pt idx="57585">
                  <c:v>146.9609375</c:v>
                </c:pt>
                <c:pt idx="57586">
                  <c:v>146.96354166666666</c:v>
                </c:pt>
                <c:pt idx="57587">
                  <c:v>146.96614583333334</c:v>
                </c:pt>
                <c:pt idx="57588">
                  <c:v>146.96875</c:v>
                </c:pt>
                <c:pt idx="57589">
                  <c:v>146.97135416666666</c:v>
                </c:pt>
                <c:pt idx="57590">
                  <c:v>146.97395833333334</c:v>
                </c:pt>
                <c:pt idx="57591">
                  <c:v>146.9765625</c:v>
                </c:pt>
                <c:pt idx="57592">
                  <c:v>146.97916666666666</c:v>
                </c:pt>
                <c:pt idx="57593">
                  <c:v>146.98177083333334</c:v>
                </c:pt>
                <c:pt idx="57594">
                  <c:v>146.984375</c:v>
                </c:pt>
                <c:pt idx="57595">
                  <c:v>146.98697916666666</c:v>
                </c:pt>
                <c:pt idx="57596">
                  <c:v>146.98958333333334</c:v>
                </c:pt>
                <c:pt idx="57597">
                  <c:v>146.9921875</c:v>
                </c:pt>
                <c:pt idx="57598">
                  <c:v>146.99479166666666</c:v>
                </c:pt>
                <c:pt idx="57599">
                  <c:v>146.99739583333334</c:v>
                </c:pt>
                <c:pt idx="57600">
                  <c:v>147</c:v>
                </c:pt>
                <c:pt idx="57601">
                  <c:v>147.00260416666666</c:v>
                </c:pt>
                <c:pt idx="57602">
                  <c:v>147.00520833333334</c:v>
                </c:pt>
                <c:pt idx="57603">
                  <c:v>147.0078125</c:v>
                </c:pt>
                <c:pt idx="57604">
                  <c:v>147.01041666666666</c:v>
                </c:pt>
                <c:pt idx="57605">
                  <c:v>147.01302083333334</c:v>
                </c:pt>
                <c:pt idx="57606">
                  <c:v>147.015625</c:v>
                </c:pt>
                <c:pt idx="57607">
                  <c:v>147.01822916666666</c:v>
                </c:pt>
                <c:pt idx="57608">
                  <c:v>147.02083333333334</c:v>
                </c:pt>
                <c:pt idx="57609">
                  <c:v>147.0234375</c:v>
                </c:pt>
                <c:pt idx="57610">
                  <c:v>147.02604166666666</c:v>
                </c:pt>
                <c:pt idx="57611">
                  <c:v>147.02864583333334</c:v>
                </c:pt>
                <c:pt idx="57612">
                  <c:v>147.03125</c:v>
                </c:pt>
                <c:pt idx="57613">
                  <c:v>147.03385416666666</c:v>
                </c:pt>
                <c:pt idx="57614">
                  <c:v>147.03645833333334</c:v>
                </c:pt>
                <c:pt idx="57615">
                  <c:v>147.0390625</c:v>
                </c:pt>
                <c:pt idx="57616">
                  <c:v>147.04166666666666</c:v>
                </c:pt>
                <c:pt idx="57617">
                  <c:v>147.04427083333334</c:v>
                </c:pt>
                <c:pt idx="57618">
                  <c:v>147.046875</c:v>
                </c:pt>
                <c:pt idx="57619">
                  <c:v>147.04947916666666</c:v>
                </c:pt>
                <c:pt idx="57620">
                  <c:v>147.05208333333334</c:v>
                </c:pt>
                <c:pt idx="57621">
                  <c:v>147.0546875</c:v>
                </c:pt>
                <c:pt idx="57622">
                  <c:v>147.05729166666666</c:v>
                </c:pt>
                <c:pt idx="57623">
                  <c:v>147.05989583333334</c:v>
                </c:pt>
                <c:pt idx="57624">
                  <c:v>147.0625</c:v>
                </c:pt>
                <c:pt idx="57625">
                  <c:v>147.06510416666666</c:v>
                </c:pt>
                <c:pt idx="57626">
                  <c:v>147.06770833333334</c:v>
                </c:pt>
                <c:pt idx="57627">
                  <c:v>147.0703125</c:v>
                </c:pt>
                <c:pt idx="57628">
                  <c:v>147.07291666666666</c:v>
                </c:pt>
                <c:pt idx="57629">
                  <c:v>147.07552083333334</c:v>
                </c:pt>
                <c:pt idx="57630">
                  <c:v>147.078125</c:v>
                </c:pt>
                <c:pt idx="57631">
                  <c:v>147.08072916666666</c:v>
                </c:pt>
                <c:pt idx="57632">
                  <c:v>147.08333333333334</c:v>
                </c:pt>
                <c:pt idx="57633">
                  <c:v>147.0859375</c:v>
                </c:pt>
                <c:pt idx="57634">
                  <c:v>147.08854166666666</c:v>
                </c:pt>
                <c:pt idx="57635">
                  <c:v>147.09114583333334</c:v>
                </c:pt>
                <c:pt idx="57636">
                  <c:v>147.09375</c:v>
                </c:pt>
                <c:pt idx="57637">
                  <c:v>147.09635416666666</c:v>
                </c:pt>
                <c:pt idx="57638">
                  <c:v>147.09895833333334</c:v>
                </c:pt>
                <c:pt idx="57639">
                  <c:v>147.1015625</c:v>
                </c:pt>
                <c:pt idx="57640">
                  <c:v>147.10416666666666</c:v>
                </c:pt>
                <c:pt idx="57641">
                  <c:v>147.10677083333334</c:v>
                </c:pt>
                <c:pt idx="57642">
                  <c:v>147.109375</c:v>
                </c:pt>
                <c:pt idx="57643">
                  <c:v>147.11197916666666</c:v>
                </c:pt>
                <c:pt idx="57644">
                  <c:v>147.11458333333334</c:v>
                </c:pt>
                <c:pt idx="57645">
                  <c:v>147.1171875</c:v>
                </c:pt>
                <c:pt idx="57646">
                  <c:v>147.11979166666666</c:v>
                </c:pt>
                <c:pt idx="57647">
                  <c:v>147.12239583333334</c:v>
                </c:pt>
                <c:pt idx="57648">
                  <c:v>147.125</c:v>
                </c:pt>
                <c:pt idx="57649">
                  <c:v>147.12760416666666</c:v>
                </c:pt>
                <c:pt idx="57650">
                  <c:v>147.13020833333334</c:v>
                </c:pt>
                <c:pt idx="57651">
                  <c:v>147.1328125</c:v>
                </c:pt>
                <c:pt idx="57652">
                  <c:v>147.13541666666666</c:v>
                </c:pt>
                <c:pt idx="57653">
                  <c:v>147.13802083333334</c:v>
                </c:pt>
                <c:pt idx="57654">
                  <c:v>147.140625</c:v>
                </c:pt>
                <c:pt idx="57655">
                  <c:v>147.14322916666666</c:v>
                </c:pt>
                <c:pt idx="57656">
                  <c:v>147.14583333333334</c:v>
                </c:pt>
                <c:pt idx="57657">
                  <c:v>147.1484375</c:v>
                </c:pt>
                <c:pt idx="57658">
                  <c:v>147.15104166666666</c:v>
                </c:pt>
                <c:pt idx="57659">
                  <c:v>147.15364583333334</c:v>
                </c:pt>
                <c:pt idx="57660">
                  <c:v>147.15625</c:v>
                </c:pt>
                <c:pt idx="57661">
                  <c:v>147.15885416666666</c:v>
                </c:pt>
                <c:pt idx="57662">
                  <c:v>147.16145833333334</c:v>
                </c:pt>
                <c:pt idx="57663">
                  <c:v>147.1640625</c:v>
                </c:pt>
                <c:pt idx="57664">
                  <c:v>147.16666666666666</c:v>
                </c:pt>
                <c:pt idx="57665">
                  <c:v>147.16927083333334</c:v>
                </c:pt>
                <c:pt idx="57666">
                  <c:v>147.171875</c:v>
                </c:pt>
                <c:pt idx="57667">
                  <c:v>147.17447916666666</c:v>
                </c:pt>
                <c:pt idx="57668">
                  <c:v>147.17708333333334</c:v>
                </c:pt>
                <c:pt idx="57669">
                  <c:v>147.1796875</c:v>
                </c:pt>
                <c:pt idx="57670">
                  <c:v>147.18229166666666</c:v>
                </c:pt>
                <c:pt idx="57671">
                  <c:v>147.18489583333334</c:v>
                </c:pt>
                <c:pt idx="57672">
                  <c:v>147.1875</c:v>
                </c:pt>
                <c:pt idx="57673">
                  <c:v>147.19010416666666</c:v>
                </c:pt>
                <c:pt idx="57674">
                  <c:v>147.19270833333334</c:v>
                </c:pt>
                <c:pt idx="57675">
                  <c:v>147.1953125</c:v>
                </c:pt>
                <c:pt idx="57676">
                  <c:v>147.19791666666666</c:v>
                </c:pt>
                <c:pt idx="57677">
                  <c:v>147.20052083333334</c:v>
                </c:pt>
                <c:pt idx="57678">
                  <c:v>147.203125</c:v>
                </c:pt>
                <c:pt idx="57679">
                  <c:v>147.20572916666666</c:v>
                </c:pt>
                <c:pt idx="57680">
                  <c:v>147.20833333333334</c:v>
                </c:pt>
                <c:pt idx="57681">
                  <c:v>147.2109375</c:v>
                </c:pt>
                <c:pt idx="57682">
                  <c:v>147.21354166666666</c:v>
                </c:pt>
                <c:pt idx="57683">
                  <c:v>147.21614583333334</c:v>
                </c:pt>
                <c:pt idx="57684">
                  <c:v>147.21875</c:v>
                </c:pt>
                <c:pt idx="57685">
                  <c:v>147.22135416666666</c:v>
                </c:pt>
                <c:pt idx="57686">
                  <c:v>147.22395833333334</c:v>
                </c:pt>
                <c:pt idx="57687">
                  <c:v>147.2265625</c:v>
                </c:pt>
                <c:pt idx="57688">
                  <c:v>147.22916666666666</c:v>
                </c:pt>
                <c:pt idx="57689">
                  <c:v>147.23177083333334</c:v>
                </c:pt>
                <c:pt idx="57690">
                  <c:v>147.234375</c:v>
                </c:pt>
                <c:pt idx="57691">
                  <c:v>147.23697916666666</c:v>
                </c:pt>
                <c:pt idx="57692">
                  <c:v>147.23958333333334</c:v>
                </c:pt>
                <c:pt idx="57693">
                  <c:v>147.2421875</c:v>
                </c:pt>
                <c:pt idx="57694">
                  <c:v>147.24479166666666</c:v>
                </c:pt>
                <c:pt idx="57695">
                  <c:v>147.24739583333334</c:v>
                </c:pt>
                <c:pt idx="57696">
                  <c:v>147.25</c:v>
                </c:pt>
                <c:pt idx="57697">
                  <c:v>147.25260416666666</c:v>
                </c:pt>
                <c:pt idx="57698">
                  <c:v>147.25520833333334</c:v>
                </c:pt>
                <c:pt idx="57699">
                  <c:v>147.2578125</c:v>
                </c:pt>
                <c:pt idx="57700">
                  <c:v>147.26041666666666</c:v>
                </c:pt>
                <c:pt idx="57701">
                  <c:v>147.26302083333334</c:v>
                </c:pt>
                <c:pt idx="57702">
                  <c:v>147.265625</c:v>
                </c:pt>
                <c:pt idx="57703">
                  <c:v>147.26822916666666</c:v>
                </c:pt>
                <c:pt idx="57704">
                  <c:v>147.27083333333334</c:v>
                </c:pt>
                <c:pt idx="57705">
                  <c:v>147.2734375</c:v>
                </c:pt>
                <c:pt idx="57706">
                  <c:v>147.27604166666666</c:v>
                </c:pt>
                <c:pt idx="57707">
                  <c:v>147.27864583333334</c:v>
                </c:pt>
                <c:pt idx="57708">
                  <c:v>147.28125</c:v>
                </c:pt>
                <c:pt idx="57709">
                  <c:v>147.28385416666666</c:v>
                </c:pt>
                <c:pt idx="57710">
                  <c:v>147.28645833333334</c:v>
                </c:pt>
                <c:pt idx="57711">
                  <c:v>147.2890625</c:v>
                </c:pt>
                <c:pt idx="57712">
                  <c:v>147.29166666666666</c:v>
                </c:pt>
                <c:pt idx="57713">
                  <c:v>147.29427083333334</c:v>
                </c:pt>
                <c:pt idx="57714">
                  <c:v>147.296875</c:v>
                </c:pt>
                <c:pt idx="57715">
                  <c:v>147.29947916666666</c:v>
                </c:pt>
                <c:pt idx="57716">
                  <c:v>147.30208333333334</c:v>
                </c:pt>
                <c:pt idx="57717">
                  <c:v>147.3046875</c:v>
                </c:pt>
                <c:pt idx="57718">
                  <c:v>147.30729166666666</c:v>
                </c:pt>
                <c:pt idx="57719">
                  <c:v>147.30989583333334</c:v>
                </c:pt>
                <c:pt idx="57720">
                  <c:v>147.3125</c:v>
                </c:pt>
                <c:pt idx="57721">
                  <c:v>147.31510416666666</c:v>
                </c:pt>
                <c:pt idx="57722">
                  <c:v>147.31770833333334</c:v>
                </c:pt>
                <c:pt idx="57723">
                  <c:v>147.3203125</c:v>
                </c:pt>
                <c:pt idx="57724">
                  <c:v>147.32291666666666</c:v>
                </c:pt>
                <c:pt idx="57725">
                  <c:v>147.32552083333334</c:v>
                </c:pt>
                <c:pt idx="57726">
                  <c:v>147.328125</c:v>
                </c:pt>
                <c:pt idx="57727">
                  <c:v>147.33072916666666</c:v>
                </c:pt>
                <c:pt idx="57728">
                  <c:v>147.33333333333334</c:v>
                </c:pt>
                <c:pt idx="57729">
                  <c:v>147.3359375</c:v>
                </c:pt>
                <c:pt idx="57730">
                  <c:v>147.33854166666666</c:v>
                </c:pt>
                <c:pt idx="57731">
                  <c:v>147.34114583333334</c:v>
                </c:pt>
                <c:pt idx="57732">
                  <c:v>147.34375</c:v>
                </c:pt>
                <c:pt idx="57733">
                  <c:v>147.34635416666666</c:v>
                </c:pt>
                <c:pt idx="57734">
                  <c:v>147.34895833333334</c:v>
                </c:pt>
                <c:pt idx="57735">
                  <c:v>147.3515625</c:v>
                </c:pt>
                <c:pt idx="57736">
                  <c:v>147.35416666666666</c:v>
                </c:pt>
                <c:pt idx="57737">
                  <c:v>147.35677083333334</c:v>
                </c:pt>
                <c:pt idx="57738">
                  <c:v>147.359375</c:v>
                </c:pt>
                <c:pt idx="57739">
                  <c:v>147.36197916666666</c:v>
                </c:pt>
                <c:pt idx="57740">
                  <c:v>147.36458333333334</c:v>
                </c:pt>
                <c:pt idx="57741">
                  <c:v>147.3671875</c:v>
                </c:pt>
                <c:pt idx="57742">
                  <c:v>147.36979166666666</c:v>
                </c:pt>
                <c:pt idx="57743">
                  <c:v>147.37239583333334</c:v>
                </c:pt>
                <c:pt idx="57744">
                  <c:v>147.375</c:v>
                </c:pt>
                <c:pt idx="57745">
                  <c:v>147.37760416666666</c:v>
                </c:pt>
                <c:pt idx="57746">
                  <c:v>147.38020833333334</c:v>
                </c:pt>
                <c:pt idx="57747">
                  <c:v>147.3828125</c:v>
                </c:pt>
                <c:pt idx="57748">
                  <c:v>147.38541666666666</c:v>
                </c:pt>
                <c:pt idx="57749">
                  <c:v>147.38802083333334</c:v>
                </c:pt>
                <c:pt idx="57750">
                  <c:v>147.390625</c:v>
                </c:pt>
                <c:pt idx="57751">
                  <c:v>147.39322916666666</c:v>
                </c:pt>
                <c:pt idx="57752">
                  <c:v>147.39583333333334</c:v>
                </c:pt>
                <c:pt idx="57753">
                  <c:v>147.3984375</c:v>
                </c:pt>
                <c:pt idx="57754">
                  <c:v>147.40104166666666</c:v>
                </c:pt>
                <c:pt idx="57755">
                  <c:v>147.40364583333334</c:v>
                </c:pt>
                <c:pt idx="57756">
                  <c:v>147.40625</c:v>
                </c:pt>
                <c:pt idx="57757">
                  <c:v>147.40885416666666</c:v>
                </c:pt>
                <c:pt idx="57758">
                  <c:v>147.41145833333334</c:v>
                </c:pt>
                <c:pt idx="57759">
                  <c:v>147.4140625</c:v>
                </c:pt>
                <c:pt idx="57760">
                  <c:v>147.41666666666666</c:v>
                </c:pt>
                <c:pt idx="57761">
                  <c:v>147.41927083333334</c:v>
                </c:pt>
                <c:pt idx="57762">
                  <c:v>147.421875</c:v>
                </c:pt>
                <c:pt idx="57763">
                  <c:v>147.42447916666666</c:v>
                </c:pt>
                <c:pt idx="57764">
                  <c:v>147.42708333333334</c:v>
                </c:pt>
                <c:pt idx="57765">
                  <c:v>147.4296875</c:v>
                </c:pt>
                <c:pt idx="57766">
                  <c:v>147.43229166666666</c:v>
                </c:pt>
                <c:pt idx="57767">
                  <c:v>147.43489583333334</c:v>
                </c:pt>
                <c:pt idx="57768">
                  <c:v>147.4375</c:v>
                </c:pt>
                <c:pt idx="57769">
                  <c:v>147.44010416666666</c:v>
                </c:pt>
                <c:pt idx="57770">
                  <c:v>147.44270833333334</c:v>
                </c:pt>
                <c:pt idx="57771">
                  <c:v>147.4453125</c:v>
                </c:pt>
                <c:pt idx="57772">
                  <c:v>147.44791666666666</c:v>
                </c:pt>
                <c:pt idx="57773">
                  <c:v>147.45052083333334</c:v>
                </c:pt>
                <c:pt idx="57774">
                  <c:v>147.453125</c:v>
                </c:pt>
                <c:pt idx="57775">
                  <c:v>147.45572916666666</c:v>
                </c:pt>
                <c:pt idx="57776">
                  <c:v>147.45833333333334</c:v>
                </c:pt>
                <c:pt idx="57777">
                  <c:v>147.4609375</c:v>
                </c:pt>
                <c:pt idx="57778">
                  <c:v>147.46354166666666</c:v>
                </c:pt>
                <c:pt idx="57779">
                  <c:v>147.46614583333334</c:v>
                </c:pt>
                <c:pt idx="57780">
                  <c:v>147.46875</c:v>
                </c:pt>
                <c:pt idx="57781">
                  <c:v>147.47135416666666</c:v>
                </c:pt>
                <c:pt idx="57782">
                  <c:v>147.47395833333334</c:v>
                </c:pt>
                <c:pt idx="57783">
                  <c:v>147.4765625</c:v>
                </c:pt>
                <c:pt idx="57784">
                  <c:v>147.47916666666666</c:v>
                </c:pt>
                <c:pt idx="57785">
                  <c:v>147.48177083333334</c:v>
                </c:pt>
                <c:pt idx="57786">
                  <c:v>147.484375</c:v>
                </c:pt>
                <c:pt idx="57787">
                  <c:v>147.48697916666666</c:v>
                </c:pt>
                <c:pt idx="57788">
                  <c:v>147.48958333333334</c:v>
                </c:pt>
                <c:pt idx="57789">
                  <c:v>147.4921875</c:v>
                </c:pt>
                <c:pt idx="57790">
                  <c:v>147.49479166666666</c:v>
                </c:pt>
                <c:pt idx="57791">
                  <c:v>147.49739583333334</c:v>
                </c:pt>
                <c:pt idx="57792">
                  <c:v>147.5</c:v>
                </c:pt>
                <c:pt idx="57793">
                  <c:v>147.50260416666666</c:v>
                </c:pt>
                <c:pt idx="57794">
                  <c:v>147.50520833333334</c:v>
                </c:pt>
                <c:pt idx="57795">
                  <c:v>147.5078125</c:v>
                </c:pt>
                <c:pt idx="57796">
                  <c:v>147.51041666666666</c:v>
                </c:pt>
                <c:pt idx="57797">
                  <c:v>147.51302083333334</c:v>
                </c:pt>
                <c:pt idx="57798">
                  <c:v>147.515625</c:v>
                </c:pt>
                <c:pt idx="57799">
                  <c:v>147.51822916666666</c:v>
                </c:pt>
                <c:pt idx="57800">
                  <c:v>147.52083333333334</c:v>
                </c:pt>
                <c:pt idx="57801">
                  <c:v>147.5234375</c:v>
                </c:pt>
                <c:pt idx="57802">
                  <c:v>147.52604166666666</c:v>
                </c:pt>
                <c:pt idx="57803">
                  <c:v>147.52864583333334</c:v>
                </c:pt>
                <c:pt idx="57804">
                  <c:v>147.53125</c:v>
                </c:pt>
                <c:pt idx="57805">
                  <c:v>147.53385416666666</c:v>
                </c:pt>
                <c:pt idx="57806">
                  <c:v>147.53645833333334</c:v>
                </c:pt>
                <c:pt idx="57807">
                  <c:v>147.5390625</c:v>
                </c:pt>
                <c:pt idx="57808">
                  <c:v>147.54166666666666</c:v>
                </c:pt>
                <c:pt idx="57809">
                  <c:v>147.54427083333334</c:v>
                </c:pt>
                <c:pt idx="57810">
                  <c:v>147.546875</c:v>
                </c:pt>
                <c:pt idx="57811">
                  <c:v>147.54947916666666</c:v>
                </c:pt>
                <c:pt idx="57812">
                  <c:v>147.55208333333334</c:v>
                </c:pt>
                <c:pt idx="57813">
                  <c:v>147.5546875</c:v>
                </c:pt>
                <c:pt idx="57814">
                  <c:v>147.55729166666666</c:v>
                </c:pt>
                <c:pt idx="57815">
                  <c:v>147.55989583333334</c:v>
                </c:pt>
                <c:pt idx="57816">
                  <c:v>147.5625</c:v>
                </c:pt>
                <c:pt idx="57817">
                  <c:v>147.56510416666666</c:v>
                </c:pt>
                <c:pt idx="57818">
                  <c:v>147.56770833333334</c:v>
                </c:pt>
                <c:pt idx="57819">
                  <c:v>147.5703125</c:v>
                </c:pt>
                <c:pt idx="57820">
                  <c:v>147.57291666666666</c:v>
                </c:pt>
                <c:pt idx="57821">
                  <c:v>147.57552083333334</c:v>
                </c:pt>
                <c:pt idx="57822">
                  <c:v>147.578125</c:v>
                </c:pt>
                <c:pt idx="57823">
                  <c:v>147.58072916666666</c:v>
                </c:pt>
                <c:pt idx="57824">
                  <c:v>147.58333333333334</c:v>
                </c:pt>
                <c:pt idx="57825">
                  <c:v>147.5859375</c:v>
                </c:pt>
                <c:pt idx="57826">
                  <c:v>147.58854166666666</c:v>
                </c:pt>
                <c:pt idx="57827">
                  <c:v>147.59114583333334</c:v>
                </c:pt>
                <c:pt idx="57828">
                  <c:v>147.59375</c:v>
                </c:pt>
                <c:pt idx="57829">
                  <c:v>147.59635416666666</c:v>
                </c:pt>
                <c:pt idx="57830">
                  <c:v>147.59895833333334</c:v>
                </c:pt>
                <c:pt idx="57831">
                  <c:v>147.6015625</c:v>
                </c:pt>
                <c:pt idx="57832">
                  <c:v>147.60416666666666</c:v>
                </c:pt>
                <c:pt idx="57833">
                  <c:v>147.60677083333334</c:v>
                </c:pt>
                <c:pt idx="57834">
                  <c:v>147.609375</c:v>
                </c:pt>
                <c:pt idx="57835">
                  <c:v>147.61197916666666</c:v>
                </c:pt>
                <c:pt idx="57836">
                  <c:v>147.61458333333334</c:v>
                </c:pt>
                <c:pt idx="57837">
                  <c:v>147.6171875</c:v>
                </c:pt>
                <c:pt idx="57838">
                  <c:v>147.61979166666666</c:v>
                </c:pt>
                <c:pt idx="57839">
                  <c:v>147.62239583333334</c:v>
                </c:pt>
                <c:pt idx="57840">
                  <c:v>147.625</c:v>
                </c:pt>
                <c:pt idx="57841">
                  <c:v>147.62760416666666</c:v>
                </c:pt>
                <c:pt idx="57842">
                  <c:v>147.63020833333334</c:v>
                </c:pt>
                <c:pt idx="57843">
                  <c:v>147.6328125</c:v>
                </c:pt>
                <c:pt idx="57844">
                  <c:v>147.63541666666666</c:v>
                </c:pt>
                <c:pt idx="57845">
                  <c:v>147.63802083333334</c:v>
                </c:pt>
                <c:pt idx="57846">
                  <c:v>147.640625</c:v>
                </c:pt>
                <c:pt idx="57847">
                  <c:v>147.64322916666666</c:v>
                </c:pt>
                <c:pt idx="57848">
                  <c:v>147.64583333333334</c:v>
                </c:pt>
                <c:pt idx="57849">
                  <c:v>147.6484375</c:v>
                </c:pt>
                <c:pt idx="57850">
                  <c:v>147.65104166666666</c:v>
                </c:pt>
                <c:pt idx="57851">
                  <c:v>147.65364583333334</c:v>
                </c:pt>
                <c:pt idx="57852">
                  <c:v>147.65625</c:v>
                </c:pt>
                <c:pt idx="57853">
                  <c:v>147.65885416666666</c:v>
                </c:pt>
                <c:pt idx="57854">
                  <c:v>147.66145833333334</c:v>
                </c:pt>
                <c:pt idx="57855">
                  <c:v>147.6640625</c:v>
                </c:pt>
                <c:pt idx="57856">
                  <c:v>147.66666666666666</c:v>
                </c:pt>
                <c:pt idx="57857">
                  <c:v>147.66927083333334</c:v>
                </c:pt>
                <c:pt idx="57858">
                  <c:v>147.671875</c:v>
                </c:pt>
                <c:pt idx="57859">
                  <c:v>147.67447916666666</c:v>
                </c:pt>
                <c:pt idx="57860">
                  <c:v>147.67708333333334</c:v>
                </c:pt>
                <c:pt idx="57861">
                  <c:v>147.6796875</c:v>
                </c:pt>
                <c:pt idx="57862">
                  <c:v>147.68229166666666</c:v>
                </c:pt>
                <c:pt idx="57863">
                  <c:v>147.68489583333334</c:v>
                </c:pt>
                <c:pt idx="57864">
                  <c:v>147.6875</c:v>
                </c:pt>
                <c:pt idx="57865">
                  <c:v>147.69010416666666</c:v>
                </c:pt>
                <c:pt idx="57866">
                  <c:v>147.69270833333334</c:v>
                </c:pt>
                <c:pt idx="57867">
                  <c:v>147.6953125</c:v>
                </c:pt>
                <c:pt idx="57868">
                  <c:v>147.69791666666666</c:v>
                </c:pt>
                <c:pt idx="57869">
                  <c:v>147.70052083333334</c:v>
                </c:pt>
                <c:pt idx="57870">
                  <c:v>147.703125</c:v>
                </c:pt>
                <c:pt idx="57871">
                  <c:v>147.70572916666666</c:v>
                </c:pt>
                <c:pt idx="57872">
                  <c:v>147.70833333333334</c:v>
                </c:pt>
                <c:pt idx="57873">
                  <c:v>147.7109375</c:v>
                </c:pt>
                <c:pt idx="57874">
                  <c:v>147.71354166666666</c:v>
                </c:pt>
                <c:pt idx="57875">
                  <c:v>147.71614583333334</c:v>
                </c:pt>
                <c:pt idx="57876">
                  <c:v>147.71875</c:v>
                </c:pt>
                <c:pt idx="57877">
                  <c:v>147.72135416666666</c:v>
                </c:pt>
                <c:pt idx="57878">
                  <c:v>147.72395833333334</c:v>
                </c:pt>
                <c:pt idx="57879">
                  <c:v>147.7265625</c:v>
                </c:pt>
                <c:pt idx="57880">
                  <c:v>147.72916666666666</c:v>
                </c:pt>
                <c:pt idx="57881">
                  <c:v>147.73177083333334</c:v>
                </c:pt>
                <c:pt idx="57882">
                  <c:v>147.734375</c:v>
                </c:pt>
                <c:pt idx="57883">
                  <c:v>147.73697916666666</c:v>
                </c:pt>
                <c:pt idx="57884">
                  <c:v>147.73958333333334</c:v>
                </c:pt>
                <c:pt idx="57885">
                  <c:v>147.7421875</c:v>
                </c:pt>
                <c:pt idx="57886">
                  <c:v>147.74479166666666</c:v>
                </c:pt>
                <c:pt idx="57887">
                  <c:v>147.74739583333334</c:v>
                </c:pt>
                <c:pt idx="57888">
                  <c:v>147.75</c:v>
                </c:pt>
                <c:pt idx="57889">
                  <c:v>147.75260416666666</c:v>
                </c:pt>
                <c:pt idx="57890">
                  <c:v>147.75520833333334</c:v>
                </c:pt>
                <c:pt idx="57891">
                  <c:v>147.7578125</c:v>
                </c:pt>
                <c:pt idx="57892">
                  <c:v>147.76041666666666</c:v>
                </c:pt>
                <c:pt idx="57893">
                  <c:v>147.76302083333334</c:v>
                </c:pt>
                <c:pt idx="57894">
                  <c:v>147.765625</c:v>
                </c:pt>
                <c:pt idx="57895">
                  <c:v>147.76822916666666</c:v>
                </c:pt>
                <c:pt idx="57896">
                  <c:v>147.77083333333334</c:v>
                </c:pt>
                <c:pt idx="57897">
                  <c:v>147.7734375</c:v>
                </c:pt>
                <c:pt idx="57898">
                  <c:v>147.77604166666666</c:v>
                </c:pt>
                <c:pt idx="57899">
                  <c:v>147.77864583333334</c:v>
                </c:pt>
                <c:pt idx="57900">
                  <c:v>147.78125</c:v>
                </c:pt>
                <c:pt idx="57901">
                  <c:v>147.78385416666666</c:v>
                </c:pt>
                <c:pt idx="57902">
                  <c:v>147.78645833333334</c:v>
                </c:pt>
                <c:pt idx="57903">
                  <c:v>147.7890625</c:v>
                </c:pt>
                <c:pt idx="57904">
                  <c:v>147.79166666666666</c:v>
                </c:pt>
                <c:pt idx="57905">
                  <c:v>147.79427083333334</c:v>
                </c:pt>
                <c:pt idx="57906">
                  <c:v>147.796875</c:v>
                </c:pt>
                <c:pt idx="57907">
                  <c:v>147.79947916666666</c:v>
                </c:pt>
                <c:pt idx="57908">
                  <c:v>147.80208333333334</c:v>
                </c:pt>
                <c:pt idx="57909">
                  <c:v>147.8046875</c:v>
                </c:pt>
                <c:pt idx="57910">
                  <c:v>147.80729166666666</c:v>
                </c:pt>
                <c:pt idx="57911">
                  <c:v>147.80989583333334</c:v>
                </c:pt>
                <c:pt idx="57912">
                  <c:v>147.8125</c:v>
                </c:pt>
                <c:pt idx="57913">
                  <c:v>147.81510416666666</c:v>
                </c:pt>
                <c:pt idx="57914">
                  <c:v>147.81770833333334</c:v>
                </c:pt>
                <c:pt idx="57915">
                  <c:v>147.8203125</c:v>
                </c:pt>
                <c:pt idx="57916">
                  <c:v>147.82291666666666</c:v>
                </c:pt>
                <c:pt idx="57917">
                  <c:v>147.82552083333334</c:v>
                </c:pt>
                <c:pt idx="57918">
                  <c:v>147.828125</c:v>
                </c:pt>
                <c:pt idx="57919">
                  <c:v>147.83072916666666</c:v>
                </c:pt>
                <c:pt idx="57920">
                  <c:v>147.83333333333334</c:v>
                </c:pt>
                <c:pt idx="57921">
                  <c:v>147.8359375</c:v>
                </c:pt>
                <c:pt idx="57922">
                  <c:v>147.83854166666666</c:v>
                </c:pt>
                <c:pt idx="57923">
                  <c:v>147.84114583333334</c:v>
                </c:pt>
                <c:pt idx="57924">
                  <c:v>147.84375</c:v>
                </c:pt>
                <c:pt idx="57925">
                  <c:v>147.84635416666666</c:v>
                </c:pt>
                <c:pt idx="57926">
                  <c:v>147.84895833333334</c:v>
                </c:pt>
                <c:pt idx="57927">
                  <c:v>147.8515625</c:v>
                </c:pt>
                <c:pt idx="57928">
                  <c:v>147.85416666666666</c:v>
                </c:pt>
                <c:pt idx="57929">
                  <c:v>147.85677083333334</c:v>
                </c:pt>
                <c:pt idx="57930">
                  <c:v>147.859375</c:v>
                </c:pt>
                <c:pt idx="57931">
                  <c:v>147.86197916666666</c:v>
                </c:pt>
                <c:pt idx="57932">
                  <c:v>147.86458333333334</c:v>
                </c:pt>
                <c:pt idx="57933">
                  <c:v>147.8671875</c:v>
                </c:pt>
                <c:pt idx="57934">
                  <c:v>147.86979166666666</c:v>
                </c:pt>
                <c:pt idx="57935">
                  <c:v>147.87239583333334</c:v>
                </c:pt>
                <c:pt idx="57936">
                  <c:v>147.875</c:v>
                </c:pt>
                <c:pt idx="57937">
                  <c:v>147.87760416666666</c:v>
                </c:pt>
                <c:pt idx="57938">
                  <c:v>147.88020833333334</c:v>
                </c:pt>
                <c:pt idx="57939">
                  <c:v>147.8828125</c:v>
                </c:pt>
                <c:pt idx="57940">
                  <c:v>147.88541666666666</c:v>
                </c:pt>
                <c:pt idx="57941">
                  <c:v>147.88802083333334</c:v>
                </c:pt>
                <c:pt idx="57942">
                  <c:v>147.890625</c:v>
                </c:pt>
                <c:pt idx="57943">
                  <c:v>147.89322916666666</c:v>
                </c:pt>
                <c:pt idx="57944">
                  <c:v>147.89583333333334</c:v>
                </c:pt>
                <c:pt idx="57945">
                  <c:v>147.8984375</c:v>
                </c:pt>
                <c:pt idx="57946">
                  <c:v>147.90104166666666</c:v>
                </c:pt>
                <c:pt idx="57947">
                  <c:v>147.90364583333334</c:v>
                </c:pt>
                <c:pt idx="57948">
                  <c:v>147.90625</c:v>
                </c:pt>
                <c:pt idx="57949">
                  <c:v>147.90885416666666</c:v>
                </c:pt>
                <c:pt idx="57950">
                  <c:v>147.91145833333334</c:v>
                </c:pt>
                <c:pt idx="57951">
                  <c:v>147.9140625</c:v>
                </c:pt>
                <c:pt idx="57952">
                  <c:v>147.91666666666666</c:v>
                </c:pt>
                <c:pt idx="57953">
                  <c:v>147.91927083333334</c:v>
                </c:pt>
                <c:pt idx="57954">
                  <c:v>147.921875</c:v>
                </c:pt>
                <c:pt idx="57955">
                  <c:v>147.92447916666666</c:v>
                </c:pt>
                <c:pt idx="57956">
                  <c:v>147.92708333333334</c:v>
                </c:pt>
                <c:pt idx="57957">
                  <c:v>147.9296875</c:v>
                </c:pt>
                <c:pt idx="57958">
                  <c:v>147.93229166666666</c:v>
                </c:pt>
                <c:pt idx="57959">
                  <c:v>147.93489583333334</c:v>
                </c:pt>
                <c:pt idx="57960">
                  <c:v>147.9375</c:v>
                </c:pt>
                <c:pt idx="57961">
                  <c:v>147.94010416666666</c:v>
                </c:pt>
                <c:pt idx="57962">
                  <c:v>147.94270833333334</c:v>
                </c:pt>
                <c:pt idx="57963">
                  <c:v>147.9453125</c:v>
                </c:pt>
                <c:pt idx="57964">
                  <c:v>147.94791666666666</c:v>
                </c:pt>
                <c:pt idx="57965">
                  <c:v>147.95052083333334</c:v>
                </c:pt>
                <c:pt idx="57966">
                  <c:v>147.953125</c:v>
                </c:pt>
                <c:pt idx="57967">
                  <c:v>147.95572916666666</c:v>
                </c:pt>
                <c:pt idx="57968">
                  <c:v>147.95833333333334</c:v>
                </c:pt>
                <c:pt idx="57969">
                  <c:v>147.9609375</c:v>
                </c:pt>
                <c:pt idx="57970">
                  <c:v>147.96354166666666</c:v>
                </c:pt>
                <c:pt idx="57971">
                  <c:v>147.96614583333334</c:v>
                </c:pt>
                <c:pt idx="57972">
                  <c:v>147.96875</c:v>
                </c:pt>
                <c:pt idx="57973">
                  <c:v>147.97135416666666</c:v>
                </c:pt>
                <c:pt idx="57974">
                  <c:v>147.97395833333334</c:v>
                </c:pt>
                <c:pt idx="57975">
                  <c:v>147.9765625</c:v>
                </c:pt>
                <c:pt idx="57976">
                  <c:v>147.97916666666666</c:v>
                </c:pt>
                <c:pt idx="57977">
                  <c:v>147.98177083333334</c:v>
                </c:pt>
                <c:pt idx="57978">
                  <c:v>147.984375</c:v>
                </c:pt>
                <c:pt idx="57979">
                  <c:v>147.98697916666666</c:v>
                </c:pt>
                <c:pt idx="57980">
                  <c:v>147.98958333333334</c:v>
                </c:pt>
                <c:pt idx="57981">
                  <c:v>147.9921875</c:v>
                </c:pt>
                <c:pt idx="57982">
                  <c:v>147.99479166666666</c:v>
                </c:pt>
                <c:pt idx="57983">
                  <c:v>147.99739583333334</c:v>
                </c:pt>
                <c:pt idx="57984">
                  <c:v>148</c:v>
                </c:pt>
                <c:pt idx="57985">
                  <c:v>148.00260416666666</c:v>
                </c:pt>
                <c:pt idx="57986">
                  <c:v>148.00520833333334</c:v>
                </c:pt>
                <c:pt idx="57987">
                  <c:v>148.0078125</c:v>
                </c:pt>
                <c:pt idx="57988">
                  <c:v>148.01041666666666</c:v>
                </c:pt>
                <c:pt idx="57989">
                  <c:v>148.01302083333334</c:v>
                </c:pt>
                <c:pt idx="57990">
                  <c:v>148.015625</c:v>
                </c:pt>
                <c:pt idx="57991">
                  <c:v>148.01822916666666</c:v>
                </c:pt>
                <c:pt idx="57992">
                  <c:v>148.02083333333334</c:v>
                </c:pt>
                <c:pt idx="57993">
                  <c:v>148.0234375</c:v>
                </c:pt>
                <c:pt idx="57994">
                  <c:v>148.02604166666666</c:v>
                </c:pt>
                <c:pt idx="57995">
                  <c:v>148.02864583333334</c:v>
                </c:pt>
                <c:pt idx="57996">
                  <c:v>148.03125</c:v>
                </c:pt>
                <c:pt idx="57997">
                  <c:v>148.03385416666666</c:v>
                </c:pt>
                <c:pt idx="57998">
                  <c:v>148.03645833333334</c:v>
                </c:pt>
                <c:pt idx="57999">
                  <c:v>148.0390625</c:v>
                </c:pt>
                <c:pt idx="58000">
                  <c:v>148.04166666666666</c:v>
                </c:pt>
                <c:pt idx="58001">
                  <c:v>148.04427083333334</c:v>
                </c:pt>
                <c:pt idx="58002">
                  <c:v>148.046875</c:v>
                </c:pt>
                <c:pt idx="58003">
                  <c:v>148.04947916666666</c:v>
                </c:pt>
                <c:pt idx="58004">
                  <c:v>148.05208333333334</c:v>
                </c:pt>
                <c:pt idx="58005">
                  <c:v>148.0546875</c:v>
                </c:pt>
                <c:pt idx="58006">
                  <c:v>148.05729166666666</c:v>
                </c:pt>
                <c:pt idx="58007">
                  <c:v>148.05989583333334</c:v>
                </c:pt>
                <c:pt idx="58008">
                  <c:v>148.0625</c:v>
                </c:pt>
                <c:pt idx="58009">
                  <c:v>148.06510416666666</c:v>
                </c:pt>
                <c:pt idx="58010">
                  <c:v>148.06770833333334</c:v>
                </c:pt>
                <c:pt idx="58011">
                  <c:v>148.0703125</c:v>
                </c:pt>
                <c:pt idx="58012">
                  <c:v>148.07291666666666</c:v>
                </c:pt>
                <c:pt idx="58013">
                  <c:v>148.07552083333334</c:v>
                </c:pt>
                <c:pt idx="58014">
                  <c:v>148.078125</c:v>
                </c:pt>
                <c:pt idx="58015">
                  <c:v>148.08072916666666</c:v>
                </c:pt>
                <c:pt idx="58016">
                  <c:v>148.08333333333334</c:v>
                </c:pt>
                <c:pt idx="58017">
                  <c:v>148.0859375</c:v>
                </c:pt>
                <c:pt idx="58018">
                  <c:v>148.08854166666666</c:v>
                </c:pt>
                <c:pt idx="58019">
                  <c:v>148.09114583333334</c:v>
                </c:pt>
                <c:pt idx="58020">
                  <c:v>148.09375</c:v>
                </c:pt>
                <c:pt idx="58021">
                  <c:v>148.09635416666666</c:v>
                </c:pt>
                <c:pt idx="58022">
                  <c:v>148.09895833333334</c:v>
                </c:pt>
                <c:pt idx="58023">
                  <c:v>148.1015625</c:v>
                </c:pt>
                <c:pt idx="58024">
                  <c:v>148.10416666666666</c:v>
                </c:pt>
                <c:pt idx="58025">
                  <c:v>148.10677083333334</c:v>
                </c:pt>
                <c:pt idx="58026">
                  <c:v>148.109375</c:v>
                </c:pt>
                <c:pt idx="58027">
                  <c:v>148.11197916666666</c:v>
                </c:pt>
                <c:pt idx="58028">
                  <c:v>148.11458333333334</c:v>
                </c:pt>
                <c:pt idx="58029">
                  <c:v>148.1171875</c:v>
                </c:pt>
                <c:pt idx="58030">
                  <c:v>148.11979166666666</c:v>
                </c:pt>
                <c:pt idx="58031">
                  <c:v>148.12239583333334</c:v>
                </c:pt>
                <c:pt idx="58032">
                  <c:v>148.125</c:v>
                </c:pt>
                <c:pt idx="58033">
                  <c:v>148.12760416666666</c:v>
                </c:pt>
                <c:pt idx="58034">
                  <c:v>148.13020833333334</c:v>
                </c:pt>
                <c:pt idx="58035">
                  <c:v>148.1328125</c:v>
                </c:pt>
                <c:pt idx="58036">
                  <c:v>148.13541666666666</c:v>
                </c:pt>
                <c:pt idx="58037">
                  <c:v>148.13802083333334</c:v>
                </c:pt>
                <c:pt idx="58038">
                  <c:v>148.140625</c:v>
                </c:pt>
                <c:pt idx="58039">
                  <c:v>148.14322916666666</c:v>
                </c:pt>
                <c:pt idx="58040">
                  <c:v>148.14583333333334</c:v>
                </c:pt>
                <c:pt idx="58041">
                  <c:v>148.1484375</c:v>
                </c:pt>
                <c:pt idx="58042">
                  <c:v>148.15104166666666</c:v>
                </c:pt>
                <c:pt idx="58043">
                  <c:v>148.15364583333334</c:v>
                </c:pt>
                <c:pt idx="58044">
                  <c:v>148.15625</c:v>
                </c:pt>
                <c:pt idx="58045">
                  <c:v>148.15885416666666</c:v>
                </c:pt>
                <c:pt idx="58046">
                  <c:v>148.16145833333334</c:v>
                </c:pt>
                <c:pt idx="58047">
                  <c:v>148.1640625</c:v>
                </c:pt>
                <c:pt idx="58048">
                  <c:v>148.16666666666666</c:v>
                </c:pt>
                <c:pt idx="58049">
                  <c:v>148.16927083333334</c:v>
                </c:pt>
                <c:pt idx="58050">
                  <c:v>148.171875</c:v>
                </c:pt>
                <c:pt idx="58051">
                  <c:v>148.17447916666666</c:v>
                </c:pt>
                <c:pt idx="58052">
                  <c:v>148.17708333333334</c:v>
                </c:pt>
                <c:pt idx="58053">
                  <c:v>148.1796875</c:v>
                </c:pt>
                <c:pt idx="58054">
                  <c:v>148.18229166666666</c:v>
                </c:pt>
                <c:pt idx="58055">
                  <c:v>148.18489583333334</c:v>
                </c:pt>
                <c:pt idx="58056">
                  <c:v>148.1875</c:v>
                </c:pt>
                <c:pt idx="58057">
                  <c:v>148.19010416666666</c:v>
                </c:pt>
                <c:pt idx="58058">
                  <c:v>148.19270833333334</c:v>
                </c:pt>
                <c:pt idx="58059">
                  <c:v>148.1953125</c:v>
                </c:pt>
                <c:pt idx="58060">
                  <c:v>148.19791666666666</c:v>
                </c:pt>
                <c:pt idx="58061">
                  <c:v>148.20052083333334</c:v>
                </c:pt>
                <c:pt idx="58062">
                  <c:v>148.203125</c:v>
                </c:pt>
                <c:pt idx="58063">
                  <c:v>148.20572916666666</c:v>
                </c:pt>
                <c:pt idx="58064">
                  <c:v>148.20833333333334</c:v>
                </c:pt>
                <c:pt idx="58065">
                  <c:v>148.2109375</c:v>
                </c:pt>
                <c:pt idx="58066">
                  <c:v>148.21354166666666</c:v>
                </c:pt>
                <c:pt idx="58067">
                  <c:v>148.21614583333334</c:v>
                </c:pt>
                <c:pt idx="58068">
                  <c:v>148.21875</c:v>
                </c:pt>
                <c:pt idx="58069">
                  <c:v>148.22135416666666</c:v>
                </c:pt>
                <c:pt idx="58070">
                  <c:v>148.22395833333334</c:v>
                </c:pt>
                <c:pt idx="58071">
                  <c:v>148.2265625</c:v>
                </c:pt>
                <c:pt idx="58072">
                  <c:v>148.22916666666666</c:v>
                </c:pt>
                <c:pt idx="58073">
                  <c:v>148.23177083333334</c:v>
                </c:pt>
                <c:pt idx="58074">
                  <c:v>148.234375</c:v>
                </c:pt>
                <c:pt idx="58075">
                  <c:v>148.23697916666666</c:v>
                </c:pt>
                <c:pt idx="58076">
                  <c:v>148.23958333333334</c:v>
                </c:pt>
                <c:pt idx="58077">
                  <c:v>148.2421875</c:v>
                </c:pt>
                <c:pt idx="58078">
                  <c:v>148.24479166666666</c:v>
                </c:pt>
                <c:pt idx="58079">
                  <c:v>148.24739583333334</c:v>
                </c:pt>
                <c:pt idx="58080">
                  <c:v>148.25</c:v>
                </c:pt>
                <c:pt idx="58081">
                  <c:v>148.25260416666666</c:v>
                </c:pt>
                <c:pt idx="58082">
                  <c:v>148.25520833333334</c:v>
                </c:pt>
                <c:pt idx="58083">
                  <c:v>148.2578125</c:v>
                </c:pt>
                <c:pt idx="58084">
                  <c:v>148.26041666666666</c:v>
                </c:pt>
                <c:pt idx="58085">
                  <c:v>148.26302083333334</c:v>
                </c:pt>
                <c:pt idx="58086">
                  <c:v>148.265625</c:v>
                </c:pt>
                <c:pt idx="58087">
                  <c:v>148.26822916666666</c:v>
                </c:pt>
                <c:pt idx="58088">
                  <c:v>148.27083333333334</c:v>
                </c:pt>
                <c:pt idx="58089">
                  <c:v>148.2734375</c:v>
                </c:pt>
                <c:pt idx="58090">
                  <c:v>148.27604166666666</c:v>
                </c:pt>
                <c:pt idx="58091">
                  <c:v>148.27864583333334</c:v>
                </c:pt>
                <c:pt idx="58092">
                  <c:v>148.28125</c:v>
                </c:pt>
                <c:pt idx="58093">
                  <c:v>148.28385416666666</c:v>
                </c:pt>
                <c:pt idx="58094">
                  <c:v>148.28645833333334</c:v>
                </c:pt>
                <c:pt idx="58095">
                  <c:v>148.2890625</c:v>
                </c:pt>
                <c:pt idx="58096">
                  <c:v>148.29166666666666</c:v>
                </c:pt>
                <c:pt idx="58097">
                  <c:v>148.29427083333334</c:v>
                </c:pt>
                <c:pt idx="58098">
                  <c:v>148.296875</c:v>
                </c:pt>
                <c:pt idx="58099">
                  <c:v>148.29947916666666</c:v>
                </c:pt>
                <c:pt idx="58100">
                  <c:v>148.30208333333334</c:v>
                </c:pt>
                <c:pt idx="58101">
                  <c:v>148.3046875</c:v>
                </c:pt>
                <c:pt idx="58102">
                  <c:v>148.30729166666666</c:v>
                </c:pt>
                <c:pt idx="58103">
                  <c:v>148.30989583333334</c:v>
                </c:pt>
                <c:pt idx="58104">
                  <c:v>148.3125</c:v>
                </c:pt>
                <c:pt idx="58105">
                  <c:v>148.31510416666666</c:v>
                </c:pt>
                <c:pt idx="58106">
                  <c:v>148.31770833333334</c:v>
                </c:pt>
                <c:pt idx="58107">
                  <c:v>148.3203125</c:v>
                </c:pt>
                <c:pt idx="58108">
                  <c:v>148.32291666666666</c:v>
                </c:pt>
                <c:pt idx="58109">
                  <c:v>148.32552083333334</c:v>
                </c:pt>
                <c:pt idx="58110">
                  <c:v>148.328125</c:v>
                </c:pt>
                <c:pt idx="58111">
                  <c:v>148.33072916666666</c:v>
                </c:pt>
                <c:pt idx="58112">
                  <c:v>148.33333333333334</c:v>
                </c:pt>
                <c:pt idx="58113">
                  <c:v>148.3359375</c:v>
                </c:pt>
                <c:pt idx="58114">
                  <c:v>148.33854166666666</c:v>
                </c:pt>
                <c:pt idx="58115">
                  <c:v>148.34114583333334</c:v>
                </c:pt>
                <c:pt idx="58116">
                  <c:v>148.34375</c:v>
                </c:pt>
                <c:pt idx="58117">
                  <c:v>148.34635416666666</c:v>
                </c:pt>
                <c:pt idx="58118">
                  <c:v>148.34895833333334</c:v>
                </c:pt>
                <c:pt idx="58119">
                  <c:v>148.3515625</c:v>
                </c:pt>
                <c:pt idx="58120">
                  <c:v>148.35416666666666</c:v>
                </c:pt>
                <c:pt idx="58121">
                  <c:v>148.35677083333334</c:v>
                </c:pt>
                <c:pt idx="58122">
                  <c:v>148.359375</c:v>
                </c:pt>
                <c:pt idx="58123">
                  <c:v>148.36197916666666</c:v>
                </c:pt>
                <c:pt idx="58124">
                  <c:v>148.36458333333334</c:v>
                </c:pt>
                <c:pt idx="58125">
                  <c:v>148.3671875</c:v>
                </c:pt>
                <c:pt idx="58126">
                  <c:v>148.36979166666666</c:v>
                </c:pt>
                <c:pt idx="58127">
                  <c:v>148.37239583333334</c:v>
                </c:pt>
                <c:pt idx="58128">
                  <c:v>148.375</c:v>
                </c:pt>
                <c:pt idx="58129">
                  <c:v>148.37760416666666</c:v>
                </c:pt>
                <c:pt idx="58130">
                  <c:v>148.38020833333334</c:v>
                </c:pt>
                <c:pt idx="58131">
                  <c:v>148.3828125</c:v>
                </c:pt>
                <c:pt idx="58132">
                  <c:v>148.38541666666666</c:v>
                </c:pt>
                <c:pt idx="58133">
                  <c:v>148.38802083333334</c:v>
                </c:pt>
                <c:pt idx="58134">
                  <c:v>148.390625</c:v>
                </c:pt>
                <c:pt idx="58135">
                  <c:v>148.39322916666666</c:v>
                </c:pt>
                <c:pt idx="58136">
                  <c:v>148.39583333333334</c:v>
                </c:pt>
                <c:pt idx="58137">
                  <c:v>148.3984375</c:v>
                </c:pt>
                <c:pt idx="58138">
                  <c:v>148.40104166666666</c:v>
                </c:pt>
                <c:pt idx="58139">
                  <c:v>148.40364583333334</c:v>
                </c:pt>
                <c:pt idx="58140">
                  <c:v>148.40625</c:v>
                </c:pt>
                <c:pt idx="58141">
                  <c:v>148.40885416666666</c:v>
                </c:pt>
                <c:pt idx="58142">
                  <c:v>148.41145833333334</c:v>
                </c:pt>
                <c:pt idx="58143">
                  <c:v>148.4140625</c:v>
                </c:pt>
                <c:pt idx="58144">
                  <c:v>148.41666666666666</c:v>
                </c:pt>
                <c:pt idx="58145">
                  <c:v>148.41927083333334</c:v>
                </c:pt>
                <c:pt idx="58146">
                  <c:v>148.421875</c:v>
                </c:pt>
                <c:pt idx="58147">
                  <c:v>148.42447916666666</c:v>
                </c:pt>
                <c:pt idx="58148">
                  <c:v>148.42708333333334</c:v>
                </c:pt>
                <c:pt idx="58149">
                  <c:v>148.4296875</c:v>
                </c:pt>
                <c:pt idx="58150">
                  <c:v>148.43229166666666</c:v>
                </c:pt>
                <c:pt idx="58151">
                  <c:v>148.43489583333334</c:v>
                </c:pt>
                <c:pt idx="58152">
                  <c:v>148.4375</c:v>
                </c:pt>
                <c:pt idx="58153">
                  <c:v>148.44010416666666</c:v>
                </c:pt>
                <c:pt idx="58154">
                  <c:v>148.44270833333334</c:v>
                </c:pt>
                <c:pt idx="58155">
                  <c:v>148.4453125</c:v>
                </c:pt>
                <c:pt idx="58156">
                  <c:v>148.44791666666666</c:v>
                </c:pt>
                <c:pt idx="58157">
                  <c:v>148.45052083333334</c:v>
                </c:pt>
                <c:pt idx="58158">
                  <c:v>148.453125</c:v>
                </c:pt>
                <c:pt idx="58159">
                  <c:v>148.45572916666666</c:v>
                </c:pt>
                <c:pt idx="58160">
                  <c:v>148.45833333333334</c:v>
                </c:pt>
                <c:pt idx="58161">
                  <c:v>148.4609375</c:v>
                </c:pt>
                <c:pt idx="58162">
                  <c:v>148.46354166666666</c:v>
                </c:pt>
                <c:pt idx="58163">
                  <c:v>148.46614583333334</c:v>
                </c:pt>
                <c:pt idx="58164">
                  <c:v>148.46875</c:v>
                </c:pt>
                <c:pt idx="58165">
                  <c:v>148.47135416666666</c:v>
                </c:pt>
                <c:pt idx="58166">
                  <c:v>148.47395833333334</c:v>
                </c:pt>
                <c:pt idx="58167">
                  <c:v>148.4765625</c:v>
                </c:pt>
                <c:pt idx="58168">
                  <c:v>148.47916666666666</c:v>
                </c:pt>
                <c:pt idx="58169">
                  <c:v>148.48177083333334</c:v>
                </c:pt>
                <c:pt idx="58170">
                  <c:v>148.484375</c:v>
                </c:pt>
                <c:pt idx="58171">
                  <c:v>148.48697916666666</c:v>
                </c:pt>
                <c:pt idx="58172">
                  <c:v>148.48958333333334</c:v>
                </c:pt>
                <c:pt idx="58173">
                  <c:v>148.4921875</c:v>
                </c:pt>
                <c:pt idx="58174">
                  <c:v>148.49479166666666</c:v>
                </c:pt>
                <c:pt idx="58175">
                  <c:v>148.49739583333334</c:v>
                </c:pt>
                <c:pt idx="58176">
                  <c:v>148.5</c:v>
                </c:pt>
                <c:pt idx="58177">
                  <c:v>148.50260416666666</c:v>
                </c:pt>
                <c:pt idx="58178">
                  <c:v>148.50520833333334</c:v>
                </c:pt>
                <c:pt idx="58179">
                  <c:v>148.5078125</c:v>
                </c:pt>
                <c:pt idx="58180">
                  <c:v>148.51041666666666</c:v>
                </c:pt>
                <c:pt idx="58181">
                  <c:v>148.51302083333334</c:v>
                </c:pt>
                <c:pt idx="58182">
                  <c:v>148.515625</c:v>
                </c:pt>
                <c:pt idx="58183">
                  <c:v>148.51822916666666</c:v>
                </c:pt>
                <c:pt idx="58184">
                  <c:v>148.52083333333334</c:v>
                </c:pt>
                <c:pt idx="58185">
                  <c:v>148.5234375</c:v>
                </c:pt>
                <c:pt idx="58186">
                  <c:v>148.52604166666666</c:v>
                </c:pt>
                <c:pt idx="58187">
                  <c:v>148.52864583333334</c:v>
                </c:pt>
                <c:pt idx="58188">
                  <c:v>148.53125</c:v>
                </c:pt>
                <c:pt idx="58189">
                  <c:v>148.53385416666666</c:v>
                </c:pt>
                <c:pt idx="58190">
                  <c:v>148.53645833333334</c:v>
                </c:pt>
                <c:pt idx="58191">
                  <c:v>148.5390625</c:v>
                </c:pt>
                <c:pt idx="58192">
                  <c:v>148.54166666666666</c:v>
                </c:pt>
                <c:pt idx="58193">
                  <c:v>148.54427083333334</c:v>
                </c:pt>
                <c:pt idx="58194">
                  <c:v>148.546875</c:v>
                </c:pt>
                <c:pt idx="58195">
                  <c:v>148.54947916666666</c:v>
                </c:pt>
                <c:pt idx="58196">
                  <c:v>148.55208333333334</c:v>
                </c:pt>
                <c:pt idx="58197">
                  <c:v>148.5546875</c:v>
                </c:pt>
                <c:pt idx="58198">
                  <c:v>148.55729166666666</c:v>
                </c:pt>
                <c:pt idx="58199">
                  <c:v>148.55989583333334</c:v>
                </c:pt>
                <c:pt idx="58200">
                  <c:v>148.5625</c:v>
                </c:pt>
                <c:pt idx="58201">
                  <c:v>148.56510416666666</c:v>
                </c:pt>
                <c:pt idx="58202">
                  <c:v>148.56770833333334</c:v>
                </c:pt>
                <c:pt idx="58203">
                  <c:v>148.5703125</c:v>
                </c:pt>
                <c:pt idx="58204">
                  <c:v>148.57291666666666</c:v>
                </c:pt>
                <c:pt idx="58205">
                  <c:v>148.57552083333334</c:v>
                </c:pt>
                <c:pt idx="58206">
                  <c:v>148.578125</c:v>
                </c:pt>
                <c:pt idx="58207">
                  <c:v>148.58072916666666</c:v>
                </c:pt>
                <c:pt idx="58208">
                  <c:v>148.58333333333334</c:v>
                </c:pt>
                <c:pt idx="58209">
                  <c:v>148.5859375</c:v>
                </c:pt>
                <c:pt idx="58210">
                  <c:v>148.58854166666666</c:v>
                </c:pt>
                <c:pt idx="58211">
                  <c:v>148.59114583333334</c:v>
                </c:pt>
                <c:pt idx="58212">
                  <c:v>148.59375</c:v>
                </c:pt>
                <c:pt idx="58213">
                  <c:v>148.59635416666666</c:v>
                </c:pt>
                <c:pt idx="58214">
                  <c:v>148.59895833333334</c:v>
                </c:pt>
                <c:pt idx="58215">
                  <c:v>148.6015625</c:v>
                </c:pt>
                <c:pt idx="58216">
                  <c:v>148.60416666666666</c:v>
                </c:pt>
                <c:pt idx="58217">
                  <c:v>148.60677083333334</c:v>
                </c:pt>
                <c:pt idx="58218">
                  <c:v>148.609375</c:v>
                </c:pt>
                <c:pt idx="58219">
                  <c:v>148.61197916666666</c:v>
                </c:pt>
                <c:pt idx="58220">
                  <c:v>148.61458333333334</c:v>
                </c:pt>
                <c:pt idx="58221">
                  <c:v>148.6171875</c:v>
                </c:pt>
                <c:pt idx="58222">
                  <c:v>148.61979166666666</c:v>
                </c:pt>
                <c:pt idx="58223">
                  <c:v>148.62239583333334</c:v>
                </c:pt>
                <c:pt idx="58224">
                  <c:v>148.625</c:v>
                </c:pt>
                <c:pt idx="58225">
                  <c:v>148.62760416666666</c:v>
                </c:pt>
                <c:pt idx="58226">
                  <c:v>148.63020833333334</c:v>
                </c:pt>
                <c:pt idx="58227">
                  <c:v>148.6328125</c:v>
                </c:pt>
                <c:pt idx="58228">
                  <c:v>148.63541666666666</c:v>
                </c:pt>
                <c:pt idx="58229">
                  <c:v>148.63802083333334</c:v>
                </c:pt>
                <c:pt idx="58230">
                  <c:v>148.640625</c:v>
                </c:pt>
                <c:pt idx="58231">
                  <c:v>148.64322916666666</c:v>
                </c:pt>
                <c:pt idx="58232">
                  <c:v>148.64583333333334</c:v>
                </c:pt>
                <c:pt idx="58233">
                  <c:v>148.6484375</c:v>
                </c:pt>
                <c:pt idx="58234">
                  <c:v>148.65104166666666</c:v>
                </c:pt>
                <c:pt idx="58235">
                  <c:v>148.65364583333334</c:v>
                </c:pt>
                <c:pt idx="58236">
                  <c:v>148.65625</c:v>
                </c:pt>
                <c:pt idx="58237">
                  <c:v>148.65885416666666</c:v>
                </c:pt>
                <c:pt idx="58238">
                  <c:v>148.66145833333334</c:v>
                </c:pt>
                <c:pt idx="58239">
                  <c:v>148.6640625</c:v>
                </c:pt>
                <c:pt idx="58240">
                  <c:v>148.66666666666666</c:v>
                </c:pt>
                <c:pt idx="58241">
                  <c:v>148.66927083333334</c:v>
                </c:pt>
                <c:pt idx="58242">
                  <c:v>148.671875</c:v>
                </c:pt>
                <c:pt idx="58243">
                  <c:v>148.67447916666666</c:v>
                </c:pt>
                <c:pt idx="58244">
                  <c:v>148.67708333333334</c:v>
                </c:pt>
                <c:pt idx="58245">
                  <c:v>148.6796875</c:v>
                </c:pt>
                <c:pt idx="58246">
                  <c:v>148.68229166666666</c:v>
                </c:pt>
                <c:pt idx="58247">
                  <c:v>148.68489583333334</c:v>
                </c:pt>
                <c:pt idx="58248">
                  <c:v>148.6875</c:v>
                </c:pt>
                <c:pt idx="58249">
                  <c:v>148.69010416666666</c:v>
                </c:pt>
                <c:pt idx="58250">
                  <c:v>148.69270833333334</c:v>
                </c:pt>
                <c:pt idx="58251">
                  <c:v>148.6953125</c:v>
                </c:pt>
                <c:pt idx="58252">
                  <c:v>148.69791666666666</c:v>
                </c:pt>
                <c:pt idx="58253">
                  <c:v>148.70052083333334</c:v>
                </c:pt>
                <c:pt idx="58254">
                  <c:v>148.703125</c:v>
                </c:pt>
                <c:pt idx="58255">
                  <c:v>148.70572916666666</c:v>
                </c:pt>
                <c:pt idx="58256">
                  <c:v>148.70833333333334</c:v>
                </c:pt>
                <c:pt idx="58257">
                  <c:v>148.7109375</c:v>
                </c:pt>
                <c:pt idx="58258">
                  <c:v>148.71354166666666</c:v>
                </c:pt>
                <c:pt idx="58259">
                  <c:v>148.71614583333334</c:v>
                </c:pt>
                <c:pt idx="58260">
                  <c:v>148.71875</c:v>
                </c:pt>
                <c:pt idx="58261">
                  <c:v>148.72135416666666</c:v>
                </c:pt>
                <c:pt idx="58262">
                  <c:v>148.72395833333334</c:v>
                </c:pt>
                <c:pt idx="58263">
                  <c:v>148.7265625</c:v>
                </c:pt>
                <c:pt idx="58264">
                  <c:v>148.72916666666666</c:v>
                </c:pt>
                <c:pt idx="58265">
                  <c:v>148.73177083333334</c:v>
                </c:pt>
                <c:pt idx="58266">
                  <c:v>148.734375</c:v>
                </c:pt>
                <c:pt idx="58267">
                  <c:v>148.73697916666666</c:v>
                </c:pt>
                <c:pt idx="58268">
                  <c:v>148.73958333333334</c:v>
                </c:pt>
                <c:pt idx="58269">
                  <c:v>148.7421875</c:v>
                </c:pt>
                <c:pt idx="58270">
                  <c:v>148.74479166666666</c:v>
                </c:pt>
                <c:pt idx="58271">
                  <c:v>148.74739583333334</c:v>
                </c:pt>
                <c:pt idx="58272">
                  <c:v>148.75</c:v>
                </c:pt>
                <c:pt idx="58273">
                  <c:v>148.75260416666666</c:v>
                </c:pt>
                <c:pt idx="58274">
                  <c:v>148.75520833333334</c:v>
                </c:pt>
                <c:pt idx="58275">
                  <c:v>148.7578125</c:v>
                </c:pt>
                <c:pt idx="58276">
                  <c:v>148.76041666666666</c:v>
                </c:pt>
                <c:pt idx="58277">
                  <c:v>148.76302083333334</c:v>
                </c:pt>
                <c:pt idx="58278">
                  <c:v>148.765625</c:v>
                </c:pt>
                <c:pt idx="58279">
                  <c:v>148.76822916666666</c:v>
                </c:pt>
                <c:pt idx="58280">
                  <c:v>148.77083333333334</c:v>
                </c:pt>
                <c:pt idx="58281">
                  <c:v>148.7734375</c:v>
                </c:pt>
                <c:pt idx="58282">
                  <c:v>148.77604166666666</c:v>
                </c:pt>
                <c:pt idx="58283">
                  <c:v>148.77864583333334</c:v>
                </c:pt>
                <c:pt idx="58284">
                  <c:v>148.78125</c:v>
                </c:pt>
                <c:pt idx="58285">
                  <c:v>148.78385416666666</c:v>
                </c:pt>
                <c:pt idx="58286">
                  <c:v>148.78645833333334</c:v>
                </c:pt>
                <c:pt idx="58287">
                  <c:v>148.7890625</c:v>
                </c:pt>
                <c:pt idx="58288">
                  <c:v>148.79166666666666</c:v>
                </c:pt>
                <c:pt idx="58289">
                  <c:v>148.79427083333334</c:v>
                </c:pt>
                <c:pt idx="58290">
                  <c:v>148.796875</c:v>
                </c:pt>
                <c:pt idx="58291">
                  <c:v>148.79947916666666</c:v>
                </c:pt>
                <c:pt idx="58292">
                  <c:v>148.80208333333334</c:v>
                </c:pt>
                <c:pt idx="58293">
                  <c:v>148.8046875</c:v>
                </c:pt>
                <c:pt idx="58294">
                  <c:v>148.80729166666666</c:v>
                </c:pt>
                <c:pt idx="58295">
                  <c:v>148.80989583333334</c:v>
                </c:pt>
                <c:pt idx="58296">
                  <c:v>148.8125</c:v>
                </c:pt>
                <c:pt idx="58297">
                  <c:v>148.81510416666666</c:v>
                </c:pt>
                <c:pt idx="58298">
                  <c:v>148.81770833333334</c:v>
                </c:pt>
                <c:pt idx="58299">
                  <c:v>148.8203125</c:v>
                </c:pt>
                <c:pt idx="58300">
                  <c:v>148.82291666666666</c:v>
                </c:pt>
                <c:pt idx="58301">
                  <c:v>148.82552083333334</c:v>
                </c:pt>
                <c:pt idx="58302">
                  <c:v>148.828125</c:v>
                </c:pt>
                <c:pt idx="58303">
                  <c:v>148.83072916666666</c:v>
                </c:pt>
                <c:pt idx="58304">
                  <c:v>148.83333333333334</c:v>
                </c:pt>
                <c:pt idx="58305">
                  <c:v>148.8359375</c:v>
                </c:pt>
                <c:pt idx="58306">
                  <c:v>148.83854166666666</c:v>
                </c:pt>
                <c:pt idx="58307">
                  <c:v>148.84114583333334</c:v>
                </c:pt>
                <c:pt idx="58308">
                  <c:v>148.84375</c:v>
                </c:pt>
                <c:pt idx="58309">
                  <c:v>148.84635416666666</c:v>
                </c:pt>
                <c:pt idx="58310">
                  <c:v>148.84895833333334</c:v>
                </c:pt>
                <c:pt idx="58311">
                  <c:v>148.8515625</c:v>
                </c:pt>
                <c:pt idx="58312">
                  <c:v>148.85416666666666</c:v>
                </c:pt>
                <c:pt idx="58313">
                  <c:v>148.85677083333334</c:v>
                </c:pt>
                <c:pt idx="58314">
                  <c:v>148.859375</c:v>
                </c:pt>
                <c:pt idx="58315">
                  <c:v>148.86197916666666</c:v>
                </c:pt>
                <c:pt idx="58316">
                  <c:v>148.86458333333334</c:v>
                </c:pt>
                <c:pt idx="58317">
                  <c:v>148.8671875</c:v>
                </c:pt>
                <c:pt idx="58318">
                  <c:v>148.86979166666666</c:v>
                </c:pt>
                <c:pt idx="58319">
                  <c:v>148.87239583333334</c:v>
                </c:pt>
                <c:pt idx="58320">
                  <c:v>148.875</c:v>
                </c:pt>
                <c:pt idx="58321">
                  <c:v>148.87760416666666</c:v>
                </c:pt>
                <c:pt idx="58322">
                  <c:v>148.88020833333334</c:v>
                </c:pt>
                <c:pt idx="58323">
                  <c:v>148.8828125</c:v>
                </c:pt>
                <c:pt idx="58324">
                  <c:v>148.88541666666666</c:v>
                </c:pt>
                <c:pt idx="58325">
                  <c:v>148.88802083333334</c:v>
                </c:pt>
                <c:pt idx="58326">
                  <c:v>148.890625</c:v>
                </c:pt>
                <c:pt idx="58327">
                  <c:v>148.89322916666666</c:v>
                </c:pt>
                <c:pt idx="58328">
                  <c:v>148.89583333333334</c:v>
                </c:pt>
                <c:pt idx="58329">
                  <c:v>148.8984375</c:v>
                </c:pt>
                <c:pt idx="58330">
                  <c:v>148.90104166666666</c:v>
                </c:pt>
                <c:pt idx="58331">
                  <c:v>148.90364583333334</c:v>
                </c:pt>
                <c:pt idx="58332">
                  <c:v>148.90625</c:v>
                </c:pt>
                <c:pt idx="58333">
                  <c:v>148.90885416666666</c:v>
                </c:pt>
                <c:pt idx="58334">
                  <c:v>148.91145833333334</c:v>
                </c:pt>
                <c:pt idx="58335">
                  <c:v>148.9140625</c:v>
                </c:pt>
                <c:pt idx="58336">
                  <c:v>148.91666666666666</c:v>
                </c:pt>
                <c:pt idx="58337">
                  <c:v>148.91927083333334</c:v>
                </c:pt>
                <c:pt idx="58338">
                  <c:v>148.921875</c:v>
                </c:pt>
                <c:pt idx="58339">
                  <c:v>148.92447916666666</c:v>
                </c:pt>
                <c:pt idx="58340">
                  <c:v>148.92708333333334</c:v>
                </c:pt>
                <c:pt idx="58341">
                  <c:v>148.9296875</c:v>
                </c:pt>
                <c:pt idx="58342">
                  <c:v>148.93229166666666</c:v>
                </c:pt>
                <c:pt idx="58343">
                  <c:v>148.93489583333334</c:v>
                </c:pt>
                <c:pt idx="58344">
                  <c:v>148.9375</c:v>
                </c:pt>
                <c:pt idx="58345">
                  <c:v>148.94010416666666</c:v>
                </c:pt>
                <c:pt idx="58346">
                  <c:v>148.94270833333334</c:v>
                </c:pt>
                <c:pt idx="58347">
                  <c:v>148.9453125</c:v>
                </c:pt>
                <c:pt idx="58348">
                  <c:v>148.94791666666666</c:v>
                </c:pt>
                <c:pt idx="58349">
                  <c:v>148.95052083333334</c:v>
                </c:pt>
                <c:pt idx="58350">
                  <c:v>148.953125</c:v>
                </c:pt>
                <c:pt idx="58351">
                  <c:v>148.95572916666666</c:v>
                </c:pt>
                <c:pt idx="58352">
                  <c:v>148.95833333333334</c:v>
                </c:pt>
                <c:pt idx="58353">
                  <c:v>148.9609375</c:v>
                </c:pt>
                <c:pt idx="58354">
                  <c:v>148.96354166666666</c:v>
                </c:pt>
                <c:pt idx="58355">
                  <c:v>148.96614583333334</c:v>
                </c:pt>
                <c:pt idx="58356">
                  <c:v>148.96875</c:v>
                </c:pt>
                <c:pt idx="58357">
                  <c:v>148.97135416666666</c:v>
                </c:pt>
                <c:pt idx="58358">
                  <c:v>148.97395833333334</c:v>
                </c:pt>
                <c:pt idx="58359">
                  <c:v>148.9765625</c:v>
                </c:pt>
                <c:pt idx="58360">
                  <c:v>148.97916666666666</c:v>
                </c:pt>
                <c:pt idx="58361">
                  <c:v>148.98177083333334</c:v>
                </c:pt>
                <c:pt idx="58362">
                  <c:v>148.984375</c:v>
                </c:pt>
                <c:pt idx="58363">
                  <c:v>148.98697916666666</c:v>
                </c:pt>
                <c:pt idx="58364">
                  <c:v>148.98958333333334</c:v>
                </c:pt>
                <c:pt idx="58365">
                  <c:v>148.9921875</c:v>
                </c:pt>
                <c:pt idx="58366">
                  <c:v>148.99479166666666</c:v>
                </c:pt>
                <c:pt idx="58367">
                  <c:v>148.99739583333334</c:v>
                </c:pt>
                <c:pt idx="58368">
                  <c:v>149</c:v>
                </c:pt>
                <c:pt idx="58369">
                  <c:v>149.00260416666666</c:v>
                </c:pt>
                <c:pt idx="58370">
                  <c:v>149.00520833333334</c:v>
                </c:pt>
                <c:pt idx="58371">
                  <c:v>149.0078125</c:v>
                </c:pt>
                <c:pt idx="58372">
                  <c:v>149.01041666666666</c:v>
                </c:pt>
                <c:pt idx="58373">
                  <c:v>149.01302083333334</c:v>
                </c:pt>
                <c:pt idx="58374">
                  <c:v>149.015625</c:v>
                </c:pt>
                <c:pt idx="58375">
                  <c:v>149.01822916666666</c:v>
                </c:pt>
                <c:pt idx="58376">
                  <c:v>149.02083333333334</c:v>
                </c:pt>
                <c:pt idx="58377">
                  <c:v>149.0234375</c:v>
                </c:pt>
                <c:pt idx="58378">
                  <c:v>149.02604166666666</c:v>
                </c:pt>
                <c:pt idx="58379">
                  <c:v>149.02864583333334</c:v>
                </c:pt>
                <c:pt idx="58380">
                  <c:v>149.03125</c:v>
                </c:pt>
                <c:pt idx="58381">
                  <c:v>149.03385416666666</c:v>
                </c:pt>
                <c:pt idx="58382">
                  <c:v>149.03645833333334</c:v>
                </c:pt>
                <c:pt idx="58383">
                  <c:v>149.0390625</c:v>
                </c:pt>
                <c:pt idx="58384">
                  <c:v>149.04166666666666</c:v>
                </c:pt>
                <c:pt idx="58385">
                  <c:v>149.04427083333334</c:v>
                </c:pt>
                <c:pt idx="58386">
                  <c:v>149.046875</c:v>
                </c:pt>
                <c:pt idx="58387">
                  <c:v>149.04947916666666</c:v>
                </c:pt>
                <c:pt idx="58388">
                  <c:v>149.05208333333334</c:v>
                </c:pt>
                <c:pt idx="58389">
                  <c:v>149.0546875</c:v>
                </c:pt>
                <c:pt idx="58390">
                  <c:v>149.05729166666666</c:v>
                </c:pt>
                <c:pt idx="58391">
                  <c:v>149.05989583333334</c:v>
                </c:pt>
                <c:pt idx="58392">
                  <c:v>149.0625</c:v>
                </c:pt>
                <c:pt idx="58393">
                  <c:v>149.06510416666666</c:v>
                </c:pt>
                <c:pt idx="58394">
                  <c:v>149.06770833333334</c:v>
                </c:pt>
                <c:pt idx="58395">
                  <c:v>149.0703125</c:v>
                </c:pt>
                <c:pt idx="58396">
                  <c:v>149.07291666666666</c:v>
                </c:pt>
                <c:pt idx="58397">
                  <c:v>149.07552083333334</c:v>
                </c:pt>
                <c:pt idx="58398">
                  <c:v>149.078125</c:v>
                </c:pt>
                <c:pt idx="58399">
                  <c:v>149.08072916666666</c:v>
                </c:pt>
                <c:pt idx="58400">
                  <c:v>149.08333333333334</c:v>
                </c:pt>
                <c:pt idx="58401">
                  <c:v>149.0859375</c:v>
                </c:pt>
                <c:pt idx="58402">
                  <c:v>149.08854166666666</c:v>
                </c:pt>
                <c:pt idx="58403">
                  <c:v>149.09114583333334</c:v>
                </c:pt>
                <c:pt idx="58404">
                  <c:v>149.09375</c:v>
                </c:pt>
                <c:pt idx="58405">
                  <c:v>149.09635416666666</c:v>
                </c:pt>
                <c:pt idx="58406">
                  <c:v>149.09895833333334</c:v>
                </c:pt>
                <c:pt idx="58407">
                  <c:v>149.1015625</c:v>
                </c:pt>
                <c:pt idx="58408">
                  <c:v>149.10416666666666</c:v>
                </c:pt>
                <c:pt idx="58409">
                  <c:v>149.10677083333334</c:v>
                </c:pt>
                <c:pt idx="58410">
                  <c:v>149.109375</c:v>
                </c:pt>
                <c:pt idx="58411">
                  <c:v>149.11197916666666</c:v>
                </c:pt>
                <c:pt idx="58412">
                  <c:v>149.11458333333334</c:v>
                </c:pt>
                <c:pt idx="58413">
                  <c:v>149.1171875</c:v>
                </c:pt>
                <c:pt idx="58414">
                  <c:v>149.11979166666666</c:v>
                </c:pt>
                <c:pt idx="58415">
                  <c:v>149.12239583333334</c:v>
                </c:pt>
                <c:pt idx="58416">
                  <c:v>149.125</c:v>
                </c:pt>
                <c:pt idx="58417">
                  <c:v>149.12760416666666</c:v>
                </c:pt>
                <c:pt idx="58418">
                  <c:v>149.13020833333334</c:v>
                </c:pt>
                <c:pt idx="58419">
                  <c:v>149.1328125</c:v>
                </c:pt>
                <c:pt idx="58420">
                  <c:v>149.13541666666666</c:v>
                </c:pt>
                <c:pt idx="58421">
                  <c:v>149.13802083333334</c:v>
                </c:pt>
                <c:pt idx="58422">
                  <c:v>149.140625</c:v>
                </c:pt>
                <c:pt idx="58423">
                  <c:v>149.14322916666666</c:v>
                </c:pt>
                <c:pt idx="58424">
                  <c:v>149.14583333333334</c:v>
                </c:pt>
                <c:pt idx="58425">
                  <c:v>149.1484375</c:v>
                </c:pt>
                <c:pt idx="58426">
                  <c:v>149.15104166666666</c:v>
                </c:pt>
                <c:pt idx="58427">
                  <c:v>149.15364583333334</c:v>
                </c:pt>
                <c:pt idx="58428">
                  <c:v>149.15625</c:v>
                </c:pt>
                <c:pt idx="58429">
                  <c:v>149.15885416666666</c:v>
                </c:pt>
                <c:pt idx="58430">
                  <c:v>149.16145833333334</c:v>
                </c:pt>
                <c:pt idx="58431">
                  <c:v>149.1640625</c:v>
                </c:pt>
                <c:pt idx="58432">
                  <c:v>149.16666666666666</c:v>
                </c:pt>
                <c:pt idx="58433">
                  <c:v>149.16927083333334</c:v>
                </c:pt>
                <c:pt idx="58434">
                  <c:v>149.171875</c:v>
                </c:pt>
                <c:pt idx="58435">
                  <c:v>149.17447916666666</c:v>
                </c:pt>
                <c:pt idx="58436">
                  <c:v>149.17708333333334</c:v>
                </c:pt>
                <c:pt idx="58437">
                  <c:v>149.1796875</c:v>
                </c:pt>
                <c:pt idx="58438">
                  <c:v>149.18229166666666</c:v>
                </c:pt>
                <c:pt idx="58439">
                  <c:v>149.18489583333334</c:v>
                </c:pt>
                <c:pt idx="58440">
                  <c:v>149.1875</c:v>
                </c:pt>
                <c:pt idx="58441">
                  <c:v>149.19010416666666</c:v>
                </c:pt>
                <c:pt idx="58442">
                  <c:v>149.19270833333334</c:v>
                </c:pt>
                <c:pt idx="58443">
                  <c:v>149.1953125</c:v>
                </c:pt>
                <c:pt idx="58444">
                  <c:v>149.19791666666666</c:v>
                </c:pt>
                <c:pt idx="58445">
                  <c:v>149.20052083333334</c:v>
                </c:pt>
                <c:pt idx="58446">
                  <c:v>149.203125</c:v>
                </c:pt>
                <c:pt idx="58447">
                  <c:v>149.20572916666666</c:v>
                </c:pt>
                <c:pt idx="58448">
                  <c:v>149.20833333333334</c:v>
                </c:pt>
                <c:pt idx="58449">
                  <c:v>149.2109375</c:v>
                </c:pt>
                <c:pt idx="58450">
                  <c:v>149.21354166666666</c:v>
                </c:pt>
                <c:pt idx="58451">
                  <c:v>149.21614583333334</c:v>
                </c:pt>
                <c:pt idx="58452">
                  <c:v>149.21875</c:v>
                </c:pt>
                <c:pt idx="58453">
                  <c:v>149.22135416666666</c:v>
                </c:pt>
                <c:pt idx="58454">
                  <c:v>149.22395833333334</c:v>
                </c:pt>
                <c:pt idx="58455">
                  <c:v>149.2265625</c:v>
                </c:pt>
                <c:pt idx="58456">
                  <c:v>149.22916666666666</c:v>
                </c:pt>
                <c:pt idx="58457">
                  <c:v>149.23177083333334</c:v>
                </c:pt>
                <c:pt idx="58458">
                  <c:v>149.234375</c:v>
                </c:pt>
                <c:pt idx="58459">
                  <c:v>149.23697916666666</c:v>
                </c:pt>
                <c:pt idx="58460">
                  <c:v>149.23958333333334</c:v>
                </c:pt>
                <c:pt idx="58461">
                  <c:v>149.2421875</c:v>
                </c:pt>
                <c:pt idx="58462">
                  <c:v>149.24479166666666</c:v>
                </c:pt>
                <c:pt idx="58463">
                  <c:v>149.24739583333334</c:v>
                </c:pt>
                <c:pt idx="58464">
                  <c:v>149.25</c:v>
                </c:pt>
                <c:pt idx="58465">
                  <c:v>149.25260416666666</c:v>
                </c:pt>
                <c:pt idx="58466">
                  <c:v>149.25520833333334</c:v>
                </c:pt>
                <c:pt idx="58467">
                  <c:v>149.2578125</c:v>
                </c:pt>
                <c:pt idx="58468">
                  <c:v>149.26041666666666</c:v>
                </c:pt>
                <c:pt idx="58469">
                  <c:v>149.26302083333334</c:v>
                </c:pt>
                <c:pt idx="58470">
                  <c:v>149.265625</c:v>
                </c:pt>
                <c:pt idx="58471">
                  <c:v>149.26822916666666</c:v>
                </c:pt>
                <c:pt idx="58472">
                  <c:v>149.27083333333334</c:v>
                </c:pt>
                <c:pt idx="58473">
                  <c:v>149.2734375</c:v>
                </c:pt>
                <c:pt idx="58474">
                  <c:v>149.27604166666666</c:v>
                </c:pt>
                <c:pt idx="58475">
                  <c:v>149.27864583333334</c:v>
                </c:pt>
                <c:pt idx="58476">
                  <c:v>149.28125</c:v>
                </c:pt>
                <c:pt idx="58477">
                  <c:v>149.28385416666666</c:v>
                </c:pt>
                <c:pt idx="58478">
                  <c:v>149.28645833333334</c:v>
                </c:pt>
                <c:pt idx="58479">
                  <c:v>149.2890625</c:v>
                </c:pt>
                <c:pt idx="58480">
                  <c:v>149.29166666666666</c:v>
                </c:pt>
                <c:pt idx="58481">
                  <c:v>149.29427083333334</c:v>
                </c:pt>
                <c:pt idx="58482">
                  <c:v>149.296875</c:v>
                </c:pt>
                <c:pt idx="58483">
                  <c:v>149.29947916666666</c:v>
                </c:pt>
                <c:pt idx="58484">
                  <c:v>149.30208333333334</c:v>
                </c:pt>
                <c:pt idx="58485">
                  <c:v>149.3046875</c:v>
                </c:pt>
                <c:pt idx="58486">
                  <c:v>149.30729166666666</c:v>
                </c:pt>
                <c:pt idx="58487">
                  <c:v>149.30989583333334</c:v>
                </c:pt>
                <c:pt idx="58488">
                  <c:v>149.3125</c:v>
                </c:pt>
                <c:pt idx="58489">
                  <c:v>149.31510416666666</c:v>
                </c:pt>
                <c:pt idx="58490">
                  <c:v>149.31770833333334</c:v>
                </c:pt>
                <c:pt idx="58491">
                  <c:v>149.3203125</c:v>
                </c:pt>
                <c:pt idx="58492">
                  <c:v>149.32291666666666</c:v>
                </c:pt>
                <c:pt idx="58493">
                  <c:v>149.32552083333334</c:v>
                </c:pt>
                <c:pt idx="58494">
                  <c:v>149.328125</c:v>
                </c:pt>
                <c:pt idx="58495">
                  <c:v>149.33072916666666</c:v>
                </c:pt>
                <c:pt idx="58496">
                  <c:v>149.33333333333334</c:v>
                </c:pt>
                <c:pt idx="58497">
                  <c:v>149.3359375</c:v>
                </c:pt>
                <c:pt idx="58498">
                  <c:v>149.33854166666666</c:v>
                </c:pt>
                <c:pt idx="58499">
                  <c:v>149.34114583333334</c:v>
                </c:pt>
                <c:pt idx="58500">
                  <c:v>149.34375</c:v>
                </c:pt>
                <c:pt idx="58501">
                  <c:v>149.34635416666666</c:v>
                </c:pt>
                <c:pt idx="58502">
                  <c:v>149.34895833333334</c:v>
                </c:pt>
                <c:pt idx="58503">
                  <c:v>149.3515625</c:v>
                </c:pt>
                <c:pt idx="58504">
                  <c:v>149.35416666666666</c:v>
                </c:pt>
                <c:pt idx="58505">
                  <c:v>149.35677083333334</c:v>
                </c:pt>
                <c:pt idx="58506">
                  <c:v>149.359375</c:v>
                </c:pt>
                <c:pt idx="58507">
                  <c:v>149.36197916666666</c:v>
                </c:pt>
                <c:pt idx="58508">
                  <c:v>149.36458333333334</c:v>
                </c:pt>
                <c:pt idx="58509">
                  <c:v>149.3671875</c:v>
                </c:pt>
                <c:pt idx="58510">
                  <c:v>149.36979166666666</c:v>
                </c:pt>
                <c:pt idx="58511">
                  <c:v>149.37239583333334</c:v>
                </c:pt>
                <c:pt idx="58512">
                  <c:v>149.375</c:v>
                </c:pt>
                <c:pt idx="58513">
                  <c:v>149.37760416666666</c:v>
                </c:pt>
                <c:pt idx="58514">
                  <c:v>149.38020833333334</c:v>
                </c:pt>
                <c:pt idx="58515">
                  <c:v>149.3828125</c:v>
                </c:pt>
                <c:pt idx="58516">
                  <c:v>149.38541666666666</c:v>
                </c:pt>
                <c:pt idx="58517">
                  <c:v>149.38802083333334</c:v>
                </c:pt>
                <c:pt idx="58518">
                  <c:v>149.390625</c:v>
                </c:pt>
                <c:pt idx="58519">
                  <c:v>149.39322916666666</c:v>
                </c:pt>
                <c:pt idx="58520">
                  <c:v>149.39583333333334</c:v>
                </c:pt>
                <c:pt idx="58521">
                  <c:v>149.3984375</c:v>
                </c:pt>
                <c:pt idx="58522">
                  <c:v>149.40104166666666</c:v>
                </c:pt>
                <c:pt idx="58523">
                  <c:v>149.40364583333334</c:v>
                </c:pt>
                <c:pt idx="58524">
                  <c:v>149.40625</c:v>
                </c:pt>
                <c:pt idx="58525">
                  <c:v>149.40885416666666</c:v>
                </c:pt>
                <c:pt idx="58526">
                  <c:v>149.41145833333334</c:v>
                </c:pt>
                <c:pt idx="58527">
                  <c:v>149.4140625</c:v>
                </c:pt>
                <c:pt idx="58528">
                  <c:v>149.41666666666666</c:v>
                </c:pt>
                <c:pt idx="58529">
                  <c:v>149.41927083333334</c:v>
                </c:pt>
                <c:pt idx="58530">
                  <c:v>149.421875</c:v>
                </c:pt>
                <c:pt idx="58531">
                  <c:v>149.42447916666666</c:v>
                </c:pt>
                <c:pt idx="58532">
                  <c:v>149.42708333333334</c:v>
                </c:pt>
                <c:pt idx="58533">
                  <c:v>149.4296875</c:v>
                </c:pt>
                <c:pt idx="58534">
                  <c:v>149.43229166666666</c:v>
                </c:pt>
                <c:pt idx="58535">
                  <c:v>149.43489583333334</c:v>
                </c:pt>
                <c:pt idx="58536">
                  <c:v>149.4375</c:v>
                </c:pt>
                <c:pt idx="58537">
                  <c:v>149.44010416666666</c:v>
                </c:pt>
                <c:pt idx="58538">
                  <c:v>149.44270833333334</c:v>
                </c:pt>
                <c:pt idx="58539">
                  <c:v>149.4453125</c:v>
                </c:pt>
                <c:pt idx="58540">
                  <c:v>149.44791666666666</c:v>
                </c:pt>
                <c:pt idx="58541">
                  <c:v>149.45052083333334</c:v>
                </c:pt>
                <c:pt idx="58542">
                  <c:v>149.453125</c:v>
                </c:pt>
                <c:pt idx="58543">
                  <c:v>149.45572916666666</c:v>
                </c:pt>
                <c:pt idx="58544">
                  <c:v>149.45833333333334</c:v>
                </c:pt>
                <c:pt idx="58545">
                  <c:v>149.4609375</c:v>
                </c:pt>
                <c:pt idx="58546">
                  <c:v>149.46354166666666</c:v>
                </c:pt>
                <c:pt idx="58547">
                  <c:v>149.46614583333334</c:v>
                </c:pt>
                <c:pt idx="58548">
                  <c:v>149.46875</c:v>
                </c:pt>
                <c:pt idx="58549">
                  <c:v>149.47135416666666</c:v>
                </c:pt>
                <c:pt idx="58550">
                  <c:v>149.47395833333334</c:v>
                </c:pt>
                <c:pt idx="58551">
                  <c:v>149.4765625</c:v>
                </c:pt>
                <c:pt idx="58552">
                  <c:v>149.47916666666666</c:v>
                </c:pt>
                <c:pt idx="58553">
                  <c:v>149.48177083333334</c:v>
                </c:pt>
                <c:pt idx="58554">
                  <c:v>149.484375</c:v>
                </c:pt>
                <c:pt idx="58555">
                  <c:v>149.48697916666666</c:v>
                </c:pt>
                <c:pt idx="58556">
                  <c:v>149.48958333333334</c:v>
                </c:pt>
                <c:pt idx="58557">
                  <c:v>149.4921875</c:v>
                </c:pt>
                <c:pt idx="58558">
                  <c:v>149.49479166666666</c:v>
                </c:pt>
                <c:pt idx="58559">
                  <c:v>149.49739583333334</c:v>
                </c:pt>
                <c:pt idx="58560">
                  <c:v>149.5</c:v>
                </c:pt>
                <c:pt idx="58561">
                  <c:v>149.50260416666666</c:v>
                </c:pt>
                <c:pt idx="58562">
                  <c:v>149.50520833333334</c:v>
                </c:pt>
                <c:pt idx="58563">
                  <c:v>149.5078125</c:v>
                </c:pt>
                <c:pt idx="58564">
                  <c:v>149.51041666666666</c:v>
                </c:pt>
                <c:pt idx="58565">
                  <c:v>149.51302083333334</c:v>
                </c:pt>
                <c:pt idx="58566">
                  <c:v>149.515625</c:v>
                </c:pt>
                <c:pt idx="58567">
                  <c:v>149.51822916666666</c:v>
                </c:pt>
                <c:pt idx="58568">
                  <c:v>149.52083333333334</c:v>
                </c:pt>
                <c:pt idx="58569">
                  <c:v>149.5234375</c:v>
                </c:pt>
                <c:pt idx="58570">
                  <c:v>149.52604166666666</c:v>
                </c:pt>
                <c:pt idx="58571">
                  <c:v>149.52864583333334</c:v>
                </c:pt>
                <c:pt idx="58572">
                  <c:v>149.53125</c:v>
                </c:pt>
                <c:pt idx="58573">
                  <c:v>149.53385416666666</c:v>
                </c:pt>
                <c:pt idx="58574">
                  <c:v>149.53645833333334</c:v>
                </c:pt>
                <c:pt idx="58575">
                  <c:v>149.5390625</c:v>
                </c:pt>
                <c:pt idx="58576">
                  <c:v>149.54166666666666</c:v>
                </c:pt>
                <c:pt idx="58577">
                  <c:v>149.54427083333334</c:v>
                </c:pt>
                <c:pt idx="58578">
                  <c:v>149.546875</c:v>
                </c:pt>
                <c:pt idx="58579">
                  <c:v>149.54947916666666</c:v>
                </c:pt>
                <c:pt idx="58580">
                  <c:v>149.55208333333334</c:v>
                </c:pt>
                <c:pt idx="58581">
                  <c:v>149.5546875</c:v>
                </c:pt>
                <c:pt idx="58582">
                  <c:v>149.55729166666666</c:v>
                </c:pt>
                <c:pt idx="58583">
                  <c:v>149.55989583333334</c:v>
                </c:pt>
                <c:pt idx="58584">
                  <c:v>149.5625</c:v>
                </c:pt>
                <c:pt idx="58585">
                  <c:v>149.56510416666666</c:v>
                </c:pt>
                <c:pt idx="58586">
                  <c:v>149.56770833333334</c:v>
                </c:pt>
                <c:pt idx="58587">
                  <c:v>149.5703125</c:v>
                </c:pt>
                <c:pt idx="58588">
                  <c:v>149.57291666666666</c:v>
                </c:pt>
                <c:pt idx="58589">
                  <c:v>149.57552083333334</c:v>
                </c:pt>
                <c:pt idx="58590">
                  <c:v>149.578125</c:v>
                </c:pt>
                <c:pt idx="58591">
                  <c:v>149.58072916666666</c:v>
                </c:pt>
                <c:pt idx="58592">
                  <c:v>149.58333333333334</c:v>
                </c:pt>
                <c:pt idx="58593">
                  <c:v>149.5859375</c:v>
                </c:pt>
                <c:pt idx="58594">
                  <c:v>149.58854166666666</c:v>
                </c:pt>
                <c:pt idx="58595">
                  <c:v>149.59114583333334</c:v>
                </c:pt>
                <c:pt idx="58596">
                  <c:v>149.59375</c:v>
                </c:pt>
                <c:pt idx="58597">
                  <c:v>149.59635416666666</c:v>
                </c:pt>
                <c:pt idx="58598">
                  <c:v>149.59895833333334</c:v>
                </c:pt>
                <c:pt idx="58599">
                  <c:v>149.6015625</c:v>
                </c:pt>
                <c:pt idx="58600">
                  <c:v>149.60416666666666</c:v>
                </c:pt>
                <c:pt idx="58601">
                  <c:v>149.60677083333334</c:v>
                </c:pt>
                <c:pt idx="58602">
                  <c:v>149.609375</c:v>
                </c:pt>
                <c:pt idx="58603">
                  <c:v>149.61197916666666</c:v>
                </c:pt>
                <c:pt idx="58604">
                  <c:v>149.61458333333334</c:v>
                </c:pt>
                <c:pt idx="58605">
                  <c:v>149.6171875</c:v>
                </c:pt>
                <c:pt idx="58606">
                  <c:v>149.61979166666666</c:v>
                </c:pt>
                <c:pt idx="58607">
                  <c:v>149.62239583333334</c:v>
                </c:pt>
                <c:pt idx="58608">
                  <c:v>149.625</c:v>
                </c:pt>
                <c:pt idx="58609">
                  <c:v>149.62760416666666</c:v>
                </c:pt>
                <c:pt idx="58610">
                  <c:v>149.63020833333334</c:v>
                </c:pt>
                <c:pt idx="58611">
                  <c:v>149.6328125</c:v>
                </c:pt>
                <c:pt idx="58612">
                  <c:v>149.63541666666666</c:v>
                </c:pt>
                <c:pt idx="58613">
                  <c:v>149.63802083333334</c:v>
                </c:pt>
                <c:pt idx="58614">
                  <c:v>149.640625</c:v>
                </c:pt>
                <c:pt idx="58615">
                  <c:v>149.64322916666666</c:v>
                </c:pt>
                <c:pt idx="58616">
                  <c:v>149.64583333333334</c:v>
                </c:pt>
                <c:pt idx="58617">
                  <c:v>149.6484375</c:v>
                </c:pt>
                <c:pt idx="58618">
                  <c:v>149.65104166666666</c:v>
                </c:pt>
                <c:pt idx="58619">
                  <c:v>149.65364583333334</c:v>
                </c:pt>
                <c:pt idx="58620">
                  <c:v>149.65625</c:v>
                </c:pt>
                <c:pt idx="58621">
                  <c:v>149.65885416666666</c:v>
                </c:pt>
                <c:pt idx="58622">
                  <c:v>149.66145833333334</c:v>
                </c:pt>
                <c:pt idx="58623">
                  <c:v>149.6640625</c:v>
                </c:pt>
                <c:pt idx="58624">
                  <c:v>149.66666666666666</c:v>
                </c:pt>
                <c:pt idx="58625">
                  <c:v>149.66927083333334</c:v>
                </c:pt>
                <c:pt idx="58626">
                  <c:v>149.671875</c:v>
                </c:pt>
                <c:pt idx="58627">
                  <c:v>149.67447916666666</c:v>
                </c:pt>
                <c:pt idx="58628">
                  <c:v>149.67708333333334</c:v>
                </c:pt>
                <c:pt idx="58629">
                  <c:v>149.6796875</c:v>
                </c:pt>
                <c:pt idx="58630">
                  <c:v>149.68229166666666</c:v>
                </c:pt>
                <c:pt idx="58631">
                  <c:v>149.68489583333334</c:v>
                </c:pt>
                <c:pt idx="58632">
                  <c:v>149.6875</c:v>
                </c:pt>
                <c:pt idx="58633">
                  <c:v>149.69010416666666</c:v>
                </c:pt>
                <c:pt idx="58634">
                  <c:v>149.69270833333334</c:v>
                </c:pt>
                <c:pt idx="58635">
                  <c:v>149.6953125</c:v>
                </c:pt>
                <c:pt idx="58636">
                  <c:v>149.69791666666666</c:v>
                </c:pt>
                <c:pt idx="58637">
                  <c:v>149.70052083333334</c:v>
                </c:pt>
                <c:pt idx="58638">
                  <c:v>149.703125</c:v>
                </c:pt>
                <c:pt idx="58639">
                  <c:v>149.70572916666666</c:v>
                </c:pt>
                <c:pt idx="58640">
                  <c:v>149.70833333333334</c:v>
                </c:pt>
                <c:pt idx="58641">
                  <c:v>149.7109375</c:v>
                </c:pt>
                <c:pt idx="58642">
                  <c:v>149.71354166666666</c:v>
                </c:pt>
                <c:pt idx="58643">
                  <c:v>149.71614583333334</c:v>
                </c:pt>
                <c:pt idx="58644">
                  <c:v>149.71875</c:v>
                </c:pt>
                <c:pt idx="58645">
                  <c:v>149.72135416666666</c:v>
                </c:pt>
                <c:pt idx="58646">
                  <c:v>149.72395833333334</c:v>
                </c:pt>
                <c:pt idx="58647">
                  <c:v>149.7265625</c:v>
                </c:pt>
                <c:pt idx="58648">
                  <c:v>149.72916666666666</c:v>
                </c:pt>
                <c:pt idx="58649">
                  <c:v>149.73177083333334</c:v>
                </c:pt>
                <c:pt idx="58650">
                  <c:v>149.734375</c:v>
                </c:pt>
                <c:pt idx="58651">
                  <c:v>149.73697916666666</c:v>
                </c:pt>
                <c:pt idx="58652">
                  <c:v>149.73958333333334</c:v>
                </c:pt>
                <c:pt idx="58653">
                  <c:v>149.7421875</c:v>
                </c:pt>
                <c:pt idx="58654">
                  <c:v>149.74479166666666</c:v>
                </c:pt>
                <c:pt idx="58655">
                  <c:v>149.74739583333334</c:v>
                </c:pt>
                <c:pt idx="58656">
                  <c:v>149.75</c:v>
                </c:pt>
                <c:pt idx="58657">
                  <c:v>149.75260416666666</c:v>
                </c:pt>
                <c:pt idx="58658">
                  <c:v>149.75520833333334</c:v>
                </c:pt>
                <c:pt idx="58659">
                  <c:v>149.7578125</c:v>
                </c:pt>
                <c:pt idx="58660">
                  <c:v>149.76041666666666</c:v>
                </c:pt>
                <c:pt idx="58661">
                  <c:v>149.76302083333334</c:v>
                </c:pt>
                <c:pt idx="58662">
                  <c:v>149.765625</c:v>
                </c:pt>
                <c:pt idx="58663">
                  <c:v>149.76822916666666</c:v>
                </c:pt>
                <c:pt idx="58664">
                  <c:v>149.77083333333334</c:v>
                </c:pt>
                <c:pt idx="58665">
                  <c:v>149.7734375</c:v>
                </c:pt>
                <c:pt idx="58666">
                  <c:v>149.77604166666666</c:v>
                </c:pt>
                <c:pt idx="58667">
                  <c:v>149.77864583333334</c:v>
                </c:pt>
                <c:pt idx="58668">
                  <c:v>149.78125</c:v>
                </c:pt>
                <c:pt idx="58669">
                  <c:v>149.78385416666666</c:v>
                </c:pt>
                <c:pt idx="58670">
                  <c:v>149.78645833333334</c:v>
                </c:pt>
                <c:pt idx="58671">
                  <c:v>149.7890625</c:v>
                </c:pt>
                <c:pt idx="58672">
                  <c:v>149.79166666666666</c:v>
                </c:pt>
                <c:pt idx="58673">
                  <c:v>149.79427083333334</c:v>
                </c:pt>
                <c:pt idx="58674">
                  <c:v>149.796875</c:v>
                </c:pt>
                <c:pt idx="58675">
                  <c:v>149.79947916666666</c:v>
                </c:pt>
                <c:pt idx="58676">
                  <c:v>149.80208333333334</c:v>
                </c:pt>
                <c:pt idx="58677">
                  <c:v>149.8046875</c:v>
                </c:pt>
                <c:pt idx="58678">
                  <c:v>149.80729166666666</c:v>
                </c:pt>
                <c:pt idx="58679">
                  <c:v>149.80989583333334</c:v>
                </c:pt>
                <c:pt idx="58680">
                  <c:v>149.8125</c:v>
                </c:pt>
                <c:pt idx="58681">
                  <c:v>149.81510416666666</c:v>
                </c:pt>
                <c:pt idx="58682">
                  <c:v>149.81770833333334</c:v>
                </c:pt>
                <c:pt idx="58683">
                  <c:v>149.8203125</c:v>
                </c:pt>
                <c:pt idx="58684">
                  <c:v>149.82291666666666</c:v>
                </c:pt>
                <c:pt idx="58685">
                  <c:v>149.82552083333334</c:v>
                </c:pt>
                <c:pt idx="58686">
                  <c:v>149.828125</c:v>
                </c:pt>
                <c:pt idx="58687">
                  <c:v>149.83072916666666</c:v>
                </c:pt>
                <c:pt idx="58688">
                  <c:v>149.83333333333334</c:v>
                </c:pt>
                <c:pt idx="58689">
                  <c:v>149.8359375</c:v>
                </c:pt>
                <c:pt idx="58690">
                  <c:v>149.83854166666666</c:v>
                </c:pt>
                <c:pt idx="58691">
                  <c:v>149.84114583333334</c:v>
                </c:pt>
                <c:pt idx="58692">
                  <c:v>149.84375</c:v>
                </c:pt>
                <c:pt idx="58693">
                  <c:v>149.84635416666666</c:v>
                </c:pt>
                <c:pt idx="58694">
                  <c:v>149.84895833333334</c:v>
                </c:pt>
                <c:pt idx="58695">
                  <c:v>149.8515625</c:v>
                </c:pt>
                <c:pt idx="58696">
                  <c:v>149.85416666666666</c:v>
                </c:pt>
                <c:pt idx="58697">
                  <c:v>149.85677083333334</c:v>
                </c:pt>
                <c:pt idx="58698">
                  <c:v>149.859375</c:v>
                </c:pt>
                <c:pt idx="58699">
                  <c:v>149.86197916666666</c:v>
                </c:pt>
                <c:pt idx="58700">
                  <c:v>149.86458333333334</c:v>
                </c:pt>
                <c:pt idx="58701">
                  <c:v>149.8671875</c:v>
                </c:pt>
                <c:pt idx="58702">
                  <c:v>149.86979166666666</c:v>
                </c:pt>
                <c:pt idx="58703">
                  <c:v>149.87239583333334</c:v>
                </c:pt>
                <c:pt idx="58704">
                  <c:v>149.875</c:v>
                </c:pt>
                <c:pt idx="58705">
                  <c:v>149.87760416666666</c:v>
                </c:pt>
                <c:pt idx="58706">
                  <c:v>149.88020833333334</c:v>
                </c:pt>
                <c:pt idx="58707">
                  <c:v>149.8828125</c:v>
                </c:pt>
                <c:pt idx="58708">
                  <c:v>149.88541666666666</c:v>
                </c:pt>
                <c:pt idx="58709">
                  <c:v>149.88802083333334</c:v>
                </c:pt>
                <c:pt idx="58710">
                  <c:v>149.890625</c:v>
                </c:pt>
                <c:pt idx="58711">
                  <c:v>149.89322916666666</c:v>
                </c:pt>
                <c:pt idx="58712">
                  <c:v>149.89583333333334</c:v>
                </c:pt>
                <c:pt idx="58713">
                  <c:v>149.8984375</c:v>
                </c:pt>
                <c:pt idx="58714">
                  <c:v>149.90104166666666</c:v>
                </c:pt>
                <c:pt idx="58715">
                  <c:v>149.90364583333334</c:v>
                </c:pt>
                <c:pt idx="58716">
                  <c:v>149.90625</c:v>
                </c:pt>
                <c:pt idx="58717">
                  <c:v>149.90885416666666</c:v>
                </c:pt>
                <c:pt idx="58718">
                  <c:v>149.91145833333334</c:v>
                </c:pt>
                <c:pt idx="58719">
                  <c:v>149.9140625</c:v>
                </c:pt>
                <c:pt idx="58720">
                  <c:v>149.91666666666666</c:v>
                </c:pt>
                <c:pt idx="58721">
                  <c:v>149.91927083333334</c:v>
                </c:pt>
                <c:pt idx="58722">
                  <c:v>149.921875</c:v>
                </c:pt>
                <c:pt idx="58723">
                  <c:v>149.92447916666666</c:v>
                </c:pt>
                <c:pt idx="58724">
                  <c:v>149.92708333333334</c:v>
                </c:pt>
                <c:pt idx="58725">
                  <c:v>149.9296875</c:v>
                </c:pt>
                <c:pt idx="58726">
                  <c:v>149.93229166666666</c:v>
                </c:pt>
                <c:pt idx="58727">
                  <c:v>149.93489583333334</c:v>
                </c:pt>
                <c:pt idx="58728">
                  <c:v>149.9375</c:v>
                </c:pt>
                <c:pt idx="58729">
                  <c:v>149.94010416666666</c:v>
                </c:pt>
                <c:pt idx="58730">
                  <c:v>149.94270833333334</c:v>
                </c:pt>
                <c:pt idx="58731">
                  <c:v>149.9453125</c:v>
                </c:pt>
                <c:pt idx="58732">
                  <c:v>149.94791666666666</c:v>
                </c:pt>
                <c:pt idx="58733">
                  <c:v>149.95052083333334</c:v>
                </c:pt>
                <c:pt idx="58734">
                  <c:v>149.953125</c:v>
                </c:pt>
                <c:pt idx="58735">
                  <c:v>149.95572916666666</c:v>
                </c:pt>
                <c:pt idx="58736">
                  <c:v>149.95833333333334</c:v>
                </c:pt>
                <c:pt idx="58737">
                  <c:v>149.9609375</c:v>
                </c:pt>
                <c:pt idx="58738">
                  <c:v>149.96354166666666</c:v>
                </c:pt>
                <c:pt idx="58739">
                  <c:v>149.96614583333334</c:v>
                </c:pt>
                <c:pt idx="58740">
                  <c:v>149.96875</c:v>
                </c:pt>
                <c:pt idx="58741">
                  <c:v>149.97135416666666</c:v>
                </c:pt>
                <c:pt idx="58742">
                  <c:v>149.97395833333334</c:v>
                </c:pt>
                <c:pt idx="58743">
                  <c:v>149.9765625</c:v>
                </c:pt>
                <c:pt idx="58744">
                  <c:v>149.97916666666666</c:v>
                </c:pt>
                <c:pt idx="58745">
                  <c:v>149.98177083333334</c:v>
                </c:pt>
                <c:pt idx="58746">
                  <c:v>149.984375</c:v>
                </c:pt>
                <c:pt idx="58747">
                  <c:v>149.98697916666666</c:v>
                </c:pt>
                <c:pt idx="58748">
                  <c:v>149.98958333333334</c:v>
                </c:pt>
                <c:pt idx="58749">
                  <c:v>149.9921875</c:v>
                </c:pt>
                <c:pt idx="58750">
                  <c:v>149.99479166666666</c:v>
                </c:pt>
                <c:pt idx="58751">
                  <c:v>149.99739583333334</c:v>
                </c:pt>
                <c:pt idx="58752">
                  <c:v>150</c:v>
                </c:pt>
                <c:pt idx="58753">
                  <c:v>150.00260416666666</c:v>
                </c:pt>
                <c:pt idx="58754">
                  <c:v>150.00520833333334</c:v>
                </c:pt>
                <c:pt idx="58755">
                  <c:v>150.0078125</c:v>
                </c:pt>
                <c:pt idx="58756">
                  <c:v>150.01041666666666</c:v>
                </c:pt>
                <c:pt idx="58757">
                  <c:v>150.01302083333334</c:v>
                </c:pt>
                <c:pt idx="58758">
                  <c:v>150.015625</c:v>
                </c:pt>
                <c:pt idx="58759">
                  <c:v>150.01822916666666</c:v>
                </c:pt>
                <c:pt idx="58760">
                  <c:v>150.02083333333334</c:v>
                </c:pt>
                <c:pt idx="58761">
                  <c:v>150.0234375</c:v>
                </c:pt>
                <c:pt idx="58762">
                  <c:v>150.02604166666666</c:v>
                </c:pt>
                <c:pt idx="58763">
                  <c:v>150.02864583333334</c:v>
                </c:pt>
                <c:pt idx="58764">
                  <c:v>150.03125</c:v>
                </c:pt>
                <c:pt idx="58765">
                  <c:v>150.03385416666666</c:v>
                </c:pt>
                <c:pt idx="58766">
                  <c:v>150.03645833333334</c:v>
                </c:pt>
                <c:pt idx="58767">
                  <c:v>150.0390625</c:v>
                </c:pt>
                <c:pt idx="58768">
                  <c:v>150.04166666666666</c:v>
                </c:pt>
                <c:pt idx="58769">
                  <c:v>150.04427083333334</c:v>
                </c:pt>
                <c:pt idx="58770">
                  <c:v>150.046875</c:v>
                </c:pt>
                <c:pt idx="58771">
                  <c:v>150.04947916666666</c:v>
                </c:pt>
                <c:pt idx="58772">
                  <c:v>150.05208333333334</c:v>
                </c:pt>
                <c:pt idx="58773">
                  <c:v>150.0546875</c:v>
                </c:pt>
                <c:pt idx="58774">
                  <c:v>150.05729166666666</c:v>
                </c:pt>
                <c:pt idx="58775">
                  <c:v>150.05989583333334</c:v>
                </c:pt>
                <c:pt idx="58776">
                  <c:v>150.0625</c:v>
                </c:pt>
                <c:pt idx="58777">
                  <c:v>150.06510416666666</c:v>
                </c:pt>
                <c:pt idx="58778">
                  <c:v>150.06770833333334</c:v>
                </c:pt>
                <c:pt idx="58779">
                  <c:v>150.0703125</c:v>
                </c:pt>
                <c:pt idx="58780">
                  <c:v>150.07291666666666</c:v>
                </c:pt>
                <c:pt idx="58781">
                  <c:v>150.07552083333334</c:v>
                </c:pt>
                <c:pt idx="58782">
                  <c:v>150.078125</c:v>
                </c:pt>
                <c:pt idx="58783">
                  <c:v>150.08072916666666</c:v>
                </c:pt>
                <c:pt idx="58784">
                  <c:v>150.08333333333334</c:v>
                </c:pt>
                <c:pt idx="58785">
                  <c:v>150.0859375</c:v>
                </c:pt>
                <c:pt idx="58786">
                  <c:v>150.08854166666666</c:v>
                </c:pt>
                <c:pt idx="58787">
                  <c:v>150.09114583333334</c:v>
                </c:pt>
                <c:pt idx="58788">
                  <c:v>150.09375</c:v>
                </c:pt>
                <c:pt idx="58789">
                  <c:v>150.09635416666666</c:v>
                </c:pt>
                <c:pt idx="58790">
                  <c:v>150.09895833333334</c:v>
                </c:pt>
                <c:pt idx="58791">
                  <c:v>150.1015625</c:v>
                </c:pt>
                <c:pt idx="58792">
                  <c:v>150.10416666666666</c:v>
                </c:pt>
                <c:pt idx="58793">
                  <c:v>150.10677083333334</c:v>
                </c:pt>
                <c:pt idx="58794">
                  <c:v>150.109375</c:v>
                </c:pt>
                <c:pt idx="58795">
                  <c:v>150.11197916666666</c:v>
                </c:pt>
                <c:pt idx="58796">
                  <c:v>150.11458333333334</c:v>
                </c:pt>
                <c:pt idx="58797">
                  <c:v>150.1171875</c:v>
                </c:pt>
                <c:pt idx="58798">
                  <c:v>150.11979166666666</c:v>
                </c:pt>
                <c:pt idx="58799">
                  <c:v>150.12239583333334</c:v>
                </c:pt>
                <c:pt idx="58800">
                  <c:v>150.125</c:v>
                </c:pt>
                <c:pt idx="58801">
                  <c:v>150.12760416666666</c:v>
                </c:pt>
                <c:pt idx="58802">
                  <c:v>150.13020833333334</c:v>
                </c:pt>
                <c:pt idx="58803">
                  <c:v>150.1328125</c:v>
                </c:pt>
                <c:pt idx="58804">
                  <c:v>150.13541666666666</c:v>
                </c:pt>
                <c:pt idx="58805">
                  <c:v>150.13802083333334</c:v>
                </c:pt>
                <c:pt idx="58806">
                  <c:v>150.140625</c:v>
                </c:pt>
                <c:pt idx="58807">
                  <c:v>150.14322916666666</c:v>
                </c:pt>
                <c:pt idx="58808">
                  <c:v>150.14583333333334</c:v>
                </c:pt>
                <c:pt idx="58809">
                  <c:v>150.1484375</c:v>
                </c:pt>
                <c:pt idx="58810">
                  <c:v>150.15104166666666</c:v>
                </c:pt>
                <c:pt idx="58811">
                  <c:v>150.15364583333334</c:v>
                </c:pt>
                <c:pt idx="58812">
                  <c:v>150.15625</c:v>
                </c:pt>
                <c:pt idx="58813">
                  <c:v>150.15885416666666</c:v>
                </c:pt>
                <c:pt idx="58814">
                  <c:v>150.16145833333334</c:v>
                </c:pt>
                <c:pt idx="58815">
                  <c:v>150.1640625</c:v>
                </c:pt>
                <c:pt idx="58816">
                  <c:v>150.16666666666666</c:v>
                </c:pt>
                <c:pt idx="58817">
                  <c:v>150.16927083333334</c:v>
                </c:pt>
                <c:pt idx="58818">
                  <c:v>150.171875</c:v>
                </c:pt>
                <c:pt idx="58819">
                  <c:v>150.17447916666666</c:v>
                </c:pt>
                <c:pt idx="58820">
                  <c:v>150.17708333333334</c:v>
                </c:pt>
                <c:pt idx="58821">
                  <c:v>150.1796875</c:v>
                </c:pt>
                <c:pt idx="58822">
                  <c:v>150.18229166666666</c:v>
                </c:pt>
                <c:pt idx="58823">
                  <c:v>150.18489583333334</c:v>
                </c:pt>
                <c:pt idx="58824">
                  <c:v>150.1875</c:v>
                </c:pt>
                <c:pt idx="58825">
                  <c:v>150.19010416666666</c:v>
                </c:pt>
                <c:pt idx="58826">
                  <c:v>150.19270833333334</c:v>
                </c:pt>
                <c:pt idx="58827">
                  <c:v>150.1953125</c:v>
                </c:pt>
                <c:pt idx="58828">
                  <c:v>150.19791666666666</c:v>
                </c:pt>
                <c:pt idx="58829">
                  <c:v>150.20052083333334</c:v>
                </c:pt>
                <c:pt idx="58830">
                  <c:v>150.203125</c:v>
                </c:pt>
                <c:pt idx="58831">
                  <c:v>150.20572916666666</c:v>
                </c:pt>
                <c:pt idx="58832">
                  <c:v>150.20833333333334</c:v>
                </c:pt>
                <c:pt idx="58833">
                  <c:v>150.2109375</c:v>
                </c:pt>
                <c:pt idx="58834">
                  <c:v>150.21354166666666</c:v>
                </c:pt>
                <c:pt idx="58835">
                  <c:v>150.21614583333334</c:v>
                </c:pt>
                <c:pt idx="58836">
                  <c:v>150.21875</c:v>
                </c:pt>
                <c:pt idx="58837">
                  <c:v>150.22135416666666</c:v>
                </c:pt>
                <c:pt idx="58838">
                  <c:v>150.22395833333334</c:v>
                </c:pt>
                <c:pt idx="58839">
                  <c:v>150.2265625</c:v>
                </c:pt>
                <c:pt idx="58840">
                  <c:v>150.22916666666666</c:v>
                </c:pt>
                <c:pt idx="58841">
                  <c:v>150.23177083333334</c:v>
                </c:pt>
                <c:pt idx="58842">
                  <c:v>150.234375</c:v>
                </c:pt>
                <c:pt idx="58843">
                  <c:v>150.23697916666666</c:v>
                </c:pt>
                <c:pt idx="58844">
                  <c:v>150.23958333333334</c:v>
                </c:pt>
                <c:pt idx="58845">
                  <c:v>150.2421875</c:v>
                </c:pt>
                <c:pt idx="58846">
                  <c:v>150.24479166666666</c:v>
                </c:pt>
                <c:pt idx="58847">
                  <c:v>150.24739583333334</c:v>
                </c:pt>
                <c:pt idx="58848">
                  <c:v>150.25</c:v>
                </c:pt>
                <c:pt idx="58849">
                  <c:v>150.25260416666666</c:v>
                </c:pt>
                <c:pt idx="58850">
                  <c:v>150.25520833333334</c:v>
                </c:pt>
                <c:pt idx="58851">
                  <c:v>150.2578125</c:v>
                </c:pt>
                <c:pt idx="58852">
                  <c:v>150.26041666666666</c:v>
                </c:pt>
                <c:pt idx="58853">
                  <c:v>150.26302083333334</c:v>
                </c:pt>
                <c:pt idx="58854">
                  <c:v>150.265625</c:v>
                </c:pt>
                <c:pt idx="58855">
                  <c:v>150.26822916666666</c:v>
                </c:pt>
                <c:pt idx="58856">
                  <c:v>150.27083333333334</c:v>
                </c:pt>
                <c:pt idx="58857">
                  <c:v>150.2734375</c:v>
                </c:pt>
                <c:pt idx="58858">
                  <c:v>150.27604166666666</c:v>
                </c:pt>
                <c:pt idx="58859">
                  <c:v>150.27864583333334</c:v>
                </c:pt>
                <c:pt idx="58860">
                  <c:v>150.28125</c:v>
                </c:pt>
                <c:pt idx="58861">
                  <c:v>150.28385416666666</c:v>
                </c:pt>
                <c:pt idx="58862">
                  <c:v>150.28645833333334</c:v>
                </c:pt>
                <c:pt idx="58863">
                  <c:v>150.2890625</c:v>
                </c:pt>
                <c:pt idx="58864">
                  <c:v>150.29166666666666</c:v>
                </c:pt>
                <c:pt idx="58865">
                  <c:v>150.29427083333334</c:v>
                </c:pt>
                <c:pt idx="58866">
                  <c:v>150.296875</c:v>
                </c:pt>
                <c:pt idx="58867">
                  <c:v>150.29947916666666</c:v>
                </c:pt>
                <c:pt idx="58868">
                  <c:v>150.30208333333334</c:v>
                </c:pt>
                <c:pt idx="58869">
                  <c:v>150.3046875</c:v>
                </c:pt>
                <c:pt idx="58870">
                  <c:v>150.30729166666666</c:v>
                </c:pt>
                <c:pt idx="58871">
                  <c:v>150.30989583333334</c:v>
                </c:pt>
                <c:pt idx="58872">
                  <c:v>150.3125</c:v>
                </c:pt>
                <c:pt idx="58873">
                  <c:v>150.31510416666666</c:v>
                </c:pt>
                <c:pt idx="58874">
                  <c:v>150.31770833333334</c:v>
                </c:pt>
                <c:pt idx="58875">
                  <c:v>150.3203125</c:v>
                </c:pt>
                <c:pt idx="58876">
                  <c:v>150.32291666666666</c:v>
                </c:pt>
                <c:pt idx="58877">
                  <c:v>150.32552083333334</c:v>
                </c:pt>
                <c:pt idx="58878">
                  <c:v>150.328125</c:v>
                </c:pt>
                <c:pt idx="58879">
                  <c:v>150.33072916666666</c:v>
                </c:pt>
                <c:pt idx="58880">
                  <c:v>150.33333333333334</c:v>
                </c:pt>
                <c:pt idx="58881">
                  <c:v>150.3359375</c:v>
                </c:pt>
                <c:pt idx="58882">
                  <c:v>150.33854166666666</c:v>
                </c:pt>
                <c:pt idx="58883">
                  <c:v>150.34114583333334</c:v>
                </c:pt>
                <c:pt idx="58884">
                  <c:v>150.34375</c:v>
                </c:pt>
                <c:pt idx="58885">
                  <c:v>150.34635416666666</c:v>
                </c:pt>
                <c:pt idx="58886">
                  <c:v>150.34895833333334</c:v>
                </c:pt>
                <c:pt idx="58887">
                  <c:v>150.3515625</c:v>
                </c:pt>
                <c:pt idx="58888">
                  <c:v>150.35416666666666</c:v>
                </c:pt>
                <c:pt idx="58889">
                  <c:v>150.35677083333334</c:v>
                </c:pt>
                <c:pt idx="58890">
                  <c:v>150.359375</c:v>
                </c:pt>
                <c:pt idx="58891">
                  <c:v>150.36197916666666</c:v>
                </c:pt>
                <c:pt idx="58892">
                  <c:v>150.36458333333334</c:v>
                </c:pt>
                <c:pt idx="58893">
                  <c:v>150.3671875</c:v>
                </c:pt>
                <c:pt idx="58894">
                  <c:v>150.36979166666666</c:v>
                </c:pt>
                <c:pt idx="58895">
                  <c:v>150.37239583333334</c:v>
                </c:pt>
                <c:pt idx="58896">
                  <c:v>150.375</c:v>
                </c:pt>
                <c:pt idx="58897">
                  <c:v>150.37760416666666</c:v>
                </c:pt>
                <c:pt idx="58898">
                  <c:v>150.38020833333334</c:v>
                </c:pt>
                <c:pt idx="58899">
                  <c:v>150.3828125</c:v>
                </c:pt>
                <c:pt idx="58900">
                  <c:v>150.38541666666666</c:v>
                </c:pt>
                <c:pt idx="58901">
                  <c:v>150.38802083333334</c:v>
                </c:pt>
                <c:pt idx="58902">
                  <c:v>150.390625</c:v>
                </c:pt>
                <c:pt idx="58903">
                  <c:v>150.39322916666666</c:v>
                </c:pt>
                <c:pt idx="58904">
                  <c:v>150.39583333333334</c:v>
                </c:pt>
                <c:pt idx="58905">
                  <c:v>150.3984375</c:v>
                </c:pt>
                <c:pt idx="58906">
                  <c:v>150.40104166666666</c:v>
                </c:pt>
                <c:pt idx="58907">
                  <c:v>150.40364583333334</c:v>
                </c:pt>
                <c:pt idx="58908">
                  <c:v>150.40625</c:v>
                </c:pt>
                <c:pt idx="58909">
                  <c:v>150.40885416666666</c:v>
                </c:pt>
                <c:pt idx="58910">
                  <c:v>150.41145833333334</c:v>
                </c:pt>
                <c:pt idx="58911">
                  <c:v>150.4140625</c:v>
                </c:pt>
                <c:pt idx="58912">
                  <c:v>150.41666666666666</c:v>
                </c:pt>
                <c:pt idx="58913">
                  <c:v>150.41927083333334</c:v>
                </c:pt>
                <c:pt idx="58914">
                  <c:v>150.421875</c:v>
                </c:pt>
                <c:pt idx="58915">
                  <c:v>150.42447916666666</c:v>
                </c:pt>
                <c:pt idx="58916">
                  <c:v>150.42708333333334</c:v>
                </c:pt>
                <c:pt idx="58917">
                  <c:v>150.4296875</c:v>
                </c:pt>
                <c:pt idx="58918">
                  <c:v>150.43229166666666</c:v>
                </c:pt>
                <c:pt idx="58919">
                  <c:v>150.43489583333334</c:v>
                </c:pt>
                <c:pt idx="58920">
                  <c:v>150.4375</c:v>
                </c:pt>
                <c:pt idx="58921">
                  <c:v>150.44010416666666</c:v>
                </c:pt>
                <c:pt idx="58922">
                  <c:v>150.44270833333334</c:v>
                </c:pt>
                <c:pt idx="58923">
                  <c:v>150.4453125</c:v>
                </c:pt>
                <c:pt idx="58924">
                  <c:v>150.44791666666666</c:v>
                </c:pt>
                <c:pt idx="58925">
                  <c:v>150.45052083333334</c:v>
                </c:pt>
                <c:pt idx="58926">
                  <c:v>150.453125</c:v>
                </c:pt>
                <c:pt idx="58927">
                  <c:v>150.45572916666666</c:v>
                </c:pt>
                <c:pt idx="58928">
                  <c:v>150.45833333333334</c:v>
                </c:pt>
                <c:pt idx="58929">
                  <c:v>150.4609375</c:v>
                </c:pt>
                <c:pt idx="58930">
                  <c:v>150.46354166666666</c:v>
                </c:pt>
                <c:pt idx="58931">
                  <c:v>150.46614583333334</c:v>
                </c:pt>
                <c:pt idx="58932">
                  <c:v>150.46875</c:v>
                </c:pt>
                <c:pt idx="58933">
                  <c:v>150.47135416666666</c:v>
                </c:pt>
                <c:pt idx="58934">
                  <c:v>150.47395833333334</c:v>
                </c:pt>
                <c:pt idx="58935">
                  <c:v>150.4765625</c:v>
                </c:pt>
                <c:pt idx="58936">
                  <c:v>150.47916666666666</c:v>
                </c:pt>
                <c:pt idx="58937">
                  <c:v>150.48177083333334</c:v>
                </c:pt>
                <c:pt idx="58938">
                  <c:v>150.484375</c:v>
                </c:pt>
                <c:pt idx="58939">
                  <c:v>150.48697916666666</c:v>
                </c:pt>
                <c:pt idx="58940">
                  <c:v>150.48958333333334</c:v>
                </c:pt>
                <c:pt idx="58941">
                  <c:v>150.4921875</c:v>
                </c:pt>
                <c:pt idx="58942">
                  <c:v>150.49479166666666</c:v>
                </c:pt>
                <c:pt idx="58943">
                  <c:v>150.49739583333334</c:v>
                </c:pt>
                <c:pt idx="58944">
                  <c:v>150.5</c:v>
                </c:pt>
                <c:pt idx="58945">
                  <c:v>150.50260416666666</c:v>
                </c:pt>
                <c:pt idx="58946">
                  <c:v>150.50520833333334</c:v>
                </c:pt>
                <c:pt idx="58947">
                  <c:v>150.5078125</c:v>
                </c:pt>
                <c:pt idx="58948">
                  <c:v>150.51041666666666</c:v>
                </c:pt>
                <c:pt idx="58949">
                  <c:v>150.51302083333334</c:v>
                </c:pt>
                <c:pt idx="58950">
                  <c:v>150.515625</c:v>
                </c:pt>
                <c:pt idx="58951">
                  <c:v>150.51822916666666</c:v>
                </c:pt>
                <c:pt idx="58952">
                  <c:v>150.52083333333334</c:v>
                </c:pt>
                <c:pt idx="58953">
                  <c:v>150.5234375</c:v>
                </c:pt>
                <c:pt idx="58954">
                  <c:v>150.52604166666666</c:v>
                </c:pt>
                <c:pt idx="58955">
                  <c:v>150.52864583333334</c:v>
                </c:pt>
                <c:pt idx="58956">
                  <c:v>150.53125</c:v>
                </c:pt>
                <c:pt idx="58957">
                  <c:v>150.53385416666666</c:v>
                </c:pt>
                <c:pt idx="58958">
                  <c:v>150.53645833333334</c:v>
                </c:pt>
                <c:pt idx="58959">
                  <c:v>150.5390625</c:v>
                </c:pt>
                <c:pt idx="58960">
                  <c:v>150.54166666666666</c:v>
                </c:pt>
                <c:pt idx="58961">
                  <c:v>150.54427083333334</c:v>
                </c:pt>
                <c:pt idx="58962">
                  <c:v>150.546875</c:v>
                </c:pt>
                <c:pt idx="58963">
                  <c:v>150.54947916666666</c:v>
                </c:pt>
                <c:pt idx="58964">
                  <c:v>150.55208333333334</c:v>
                </c:pt>
                <c:pt idx="58965">
                  <c:v>150.5546875</c:v>
                </c:pt>
                <c:pt idx="58966">
                  <c:v>150.55729166666666</c:v>
                </c:pt>
                <c:pt idx="58967">
                  <c:v>150.55989583333334</c:v>
                </c:pt>
                <c:pt idx="58968">
                  <c:v>150.5625</c:v>
                </c:pt>
                <c:pt idx="58969">
                  <c:v>150.56510416666666</c:v>
                </c:pt>
                <c:pt idx="58970">
                  <c:v>150.56770833333334</c:v>
                </c:pt>
                <c:pt idx="58971">
                  <c:v>150.5703125</c:v>
                </c:pt>
                <c:pt idx="58972">
                  <c:v>150.57291666666666</c:v>
                </c:pt>
                <c:pt idx="58973">
                  <c:v>150.57552083333334</c:v>
                </c:pt>
                <c:pt idx="58974">
                  <c:v>150.578125</c:v>
                </c:pt>
                <c:pt idx="58975">
                  <c:v>150.58072916666666</c:v>
                </c:pt>
                <c:pt idx="58976">
                  <c:v>150.58333333333334</c:v>
                </c:pt>
                <c:pt idx="58977">
                  <c:v>150.5859375</c:v>
                </c:pt>
                <c:pt idx="58978">
                  <c:v>150.58854166666666</c:v>
                </c:pt>
                <c:pt idx="58979">
                  <c:v>150.59114583333334</c:v>
                </c:pt>
                <c:pt idx="58980">
                  <c:v>150.59375</c:v>
                </c:pt>
                <c:pt idx="58981">
                  <c:v>150.59635416666666</c:v>
                </c:pt>
                <c:pt idx="58982">
                  <c:v>150.59895833333334</c:v>
                </c:pt>
                <c:pt idx="58983">
                  <c:v>150.6015625</c:v>
                </c:pt>
                <c:pt idx="58984">
                  <c:v>150.60416666666666</c:v>
                </c:pt>
                <c:pt idx="58985">
                  <c:v>150.60677083333334</c:v>
                </c:pt>
                <c:pt idx="58986">
                  <c:v>150.609375</c:v>
                </c:pt>
                <c:pt idx="58987">
                  <c:v>150.61197916666666</c:v>
                </c:pt>
                <c:pt idx="58988">
                  <c:v>150.61458333333334</c:v>
                </c:pt>
                <c:pt idx="58989">
                  <c:v>150.6171875</c:v>
                </c:pt>
                <c:pt idx="58990">
                  <c:v>150.61979166666666</c:v>
                </c:pt>
                <c:pt idx="58991">
                  <c:v>150.62239583333334</c:v>
                </c:pt>
                <c:pt idx="58992">
                  <c:v>150.625</c:v>
                </c:pt>
                <c:pt idx="58993">
                  <c:v>150.62760416666666</c:v>
                </c:pt>
                <c:pt idx="58994">
                  <c:v>150.63020833333334</c:v>
                </c:pt>
                <c:pt idx="58995">
                  <c:v>150.6328125</c:v>
                </c:pt>
                <c:pt idx="58996">
                  <c:v>150.63541666666666</c:v>
                </c:pt>
                <c:pt idx="58997">
                  <c:v>150.63802083333334</c:v>
                </c:pt>
                <c:pt idx="58998">
                  <c:v>150.640625</c:v>
                </c:pt>
                <c:pt idx="58999">
                  <c:v>150.64322916666666</c:v>
                </c:pt>
                <c:pt idx="59000">
                  <c:v>150.64583333333334</c:v>
                </c:pt>
                <c:pt idx="59001">
                  <c:v>150.6484375</c:v>
                </c:pt>
                <c:pt idx="59002">
                  <c:v>150.65104166666666</c:v>
                </c:pt>
                <c:pt idx="59003">
                  <c:v>150.65364583333334</c:v>
                </c:pt>
                <c:pt idx="59004">
                  <c:v>150.65625</c:v>
                </c:pt>
                <c:pt idx="59005">
                  <c:v>150.65885416666666</c:v>
                </c:pt>
                <c:pt idx="59006">
                  <c:v>150.66145833333334</c:v>
                </c:pt>
                <c:pt idx="59007">
                  <c:v>150.6640625</c:v>
                </c:pt>
                <c:pt idx="59008">
                  <c:v>150.66666666666666</c:v>
                </c:pt>
                <c:pt idx="59009">
                  <c:v>150.66927083333334</c:v>
                </c:pt>
                <c:pt idx="59010">
                  <c:v>150.671875</c:v>
                </c:pt>
                <c:pt idx="59011">
                  <c:v>150.67447916666666</c:v>
                </c:pt>
                <c:pt idx="59012">
                  <c:v>150.67708333333334</c:v>
                </c:pt>
                <c:pt idx="59013">
                  <c:v>150.6796875</c:v>
                </c:pt>
                <c:pt idx="59014">
                  <c:v>150.68229166666666</c:v>
                </c:pt>
                <c:pt idx="59015">
                  <c:v>150.68489583333334</c:v>
                </c:pt>
                <c:pt idx="59016">
                  <c:v>150.6875</c:v>
                </c:pt>
                <c:pt idx="59017">
                  <c:v>150.69010416666666</c:v>
                </c:pt>
                <c:pt idx="59018">
                  <c:v>150.69270833333334</c:v>
                </c:pt>
                <c:pt idx="59019">
                  <c:v>150.6953125</c:v>
                </c:pt>
                <c:pt idx="59020">
                  <c:v>150.69791666666666</c:v>
                </c:pt>
                <c:pt idx="59021">
                  <c:v>150.70052083333334</c:v>
                </c:pt>
                <c:pt idx="59022">
                  <c:v>150.703125</c:v>
                </c:pt>
                <c:pt idx="59023">
                  <c:v>150.70572916666666</c:v>
                </c:pt>
                <c:pt idx="59024">
                  <c:v>150.70833333333334</c:v>
                </c:pt>
                <c:pt idx="59025">
                  <c:v>150.7109375</c:v>
                </c:pt>
                <c:pt idx="59026">
                  <c:v>150.71354166666666</c:v>
                </c:pt>
                <c:pt idx="59027">
                  <c:v>150.71614583333334</c:v>
                </c:pt>
                <c:pt idx="59028">
                  <c:v>150.71875</c:v>
                </c:pt>
                <c:pt idx="59029">
                  <c:v>150.72135416666666</c:v>
                </c:pt>
                <c:pt idx="59030">
                  <c:v>150.72395833333334</c:v>
                </c:pt>
                <c:pt idx="59031">
                  <c:v>150.7265625</c:v>
                </c:pt>
                <c:pt idx="59032">
                  <c:v>150.72916666666666</c:v>
                </c:pt>
                <c:pt idx="59033">
                  <c:v>150.73177083333334</c:v>
                </c:pt>
                <c:pt idx="59034">
                  <c:v>150.734375</c:v>
                </c:pt>
                <c:pt idx="59035">
                  <c:v>150.73697916666666</c:v>
                </c:pt>
                <c:pt idx="59036">
                  <c:v>150.73958333333334</c:v>
                </c:pt>
                <c:pt idx="59037">
                  <c:v>150.7421875</c:v>
                </c:pt>
                <c:pt idx="59038">
                  <c:v>150.74479166666666</c:v>
                </c:pt>
                <c:pt idx="59039">
                  <c:v>150.74739583333334</c:v>
                </c:pt>
                <c:pt idx="59040">
                  <c:v>150.75</c:v>
                </c:pt>
                <c:pt idx="59041">
                  <c:v>150.75260416666666</c:v>
                </c:pt>
                <c:pt idx="59042">
                  <c:v>150.75520833333334</c:v>
                </c:pt>
                <c:pt idx="59043">
                  <c:v>150.7578125</c:v>
                </c:pt>
                <c:pt idx="59044">
                  <c:v>150.76041666666666</c:v>
                </c:pt>
                <c:pt idx="59045">
                  <c:v>150.76302083333334</c:v>
                </c:pt>
                <c:pt idx="59046">
                  <c:v>150.765625</c:v>
                </c:pt>
                <c:pt idx="59047">
                  <c:v>150.76822916666666</c:v>
                </c:pt>
                <c:pt idx="59048">
                  <c:v>150.77083333333334</c:v>
                </c:pt>
                <c:pt idx="59049">
                  <c:v>150.7734375</c:v>
                </c:pt>
                <c:pt idx="59050">
                  <c:v>150.77604166666666</c:v>
                </c:pt>
                <c:pt idx="59051">
                  <c:v>150.77864583333334</c:v>
                </c:pt>
                <c:pt idx="59052">
                  <c:v>150.78125</c:v>
                </c:pt>
                <c:pt idx="59053">
                  <c:v>150.78385416666666</c:v>
                </c:pt>
                <c:pt idx="59054">
                  <c:v>150.78645833333334</c:v>
                </c:pt>
                <c:pt idx="59055">
                  <c:v>150.7890625</c:v>
                </c:pt>
                <c:pt idx="59056">
                  <c:v>150.79166666666666</c:v>
                </c:pt>
                <c:pt idx="59057">
                  <c:v>150.79427083333334</c:v>
                </c:pt>
                <c:pt idx="59058">
                  <c:v>150.796875</c:v>
                </c:pt>
                <c:pt idx="59059">
                  <c:v>150.79947916666666</c:v>
                </c:pt>
                <c:pt idx="59060">
                  <c:v>150.80208333333334</c:v>
                </c:pt>
                <c:pt idx="59061">
                  <c:v>150.8046875</c:v>
                </c:pt>
                <c:pt idx="59062">
                  <c:v>150.80729166666666</c:v>
                </c:pt>
                <c:pt idx="59063">
                  <c:v>150.80989583333334</c:v>
                </c:pt>
                <c:pt idx="59064">
                  <c:v>150.8125</c:v>
                </c:pt>
                <c:pt idx="59065">
                  <c:v>150.81510416666666</c:v>
                </c:pt>
                <c:pt idx="59066">
                  <c:v>150.81770833333334</c:v>
                </c:pt>
                <c:pt idx="59067">
                  <c:v>150.8203125</c:v>
                </c:pt>
                <c:pt idx="59068">
                  <c:v>150.82291666666666</c:v>
                </c:pt>
                <c:pt idx="59069">
                  <c:v>150.82552083333334</c:v>
                </c:pt>
                <c:pt idx="59070">
                  <c:v>150.828125</c:v>
                </c:pt>
                <c:pt idx="59071">
                  <c:v>150.83072916666666</c:v>
                </c:pt>
                <c:pt idx="59072">
                  <c:v>150.83333333333334</c:v>
                </c:pt>
                <c:pt idx="59073">
                  <c:v>150.8359375</c:v>
                </c:pt>
                <c:pt idx="59074">
                  <c:v>150.83854166666666</c:v>
                </c:pt>
                <c:pt idx="59075">
                  <c:v>150.84114583333334</c:v>
                </c:pt>
                <c:pt idx="59076">
                  <c:v>150.84375</c:v>
                </c:pt>
                <c:pt idx="59077">
                  <c:v>150.84635416666666</c:v>
                </c:pt>
                <c:pt idx="59078">
                  <c:v>150.84895833333334</c:v>
                </c:pt>
                <c:pt idx="59079">
                  <c:v>150.8515625</c:v>
                </c:pt>
                <c:pt idx="59080">
                  <c:v>150.85416666666666</c:v>
                </c:pt>
                <c:pt idx="59081">
                  <c:v>150.85677083333334</c:v>
                </c:pt>
                <c:pt idx="59082">
                  <c:v>150.859375</c:v>
                </c:pt>
                <c:pt idx="59083">
                  <c:v>150.86197916666666</c:v>
                </c:pt>
                <c:pt idx="59084">
                  <c:v>150.86458333333334</c:v>
                </c:pt>
                <c:pt idx="59085">
                  <c:v>150.8671875</c:v>
                </c:pt>
                <c:pt idx="59086">
                  <c:v>150.86979166666666</c:v>
                </c:pt>
                <c:pt idx="59087">
                  <c:v>150.87239583333334</c:v>
                </c:pt>
                <c:pt idx="59088">
                  <c:v>150.875</c:v>
                </c:pt>
                <c:pt idx="59089">
                  <c:v>150.87760416666666</c:v>
                </c:pt>
                <c:pt idx="59090">
                  <c:v>150.88020833333334</c:v>
                </c:pt>
                <c:pt idx="59091">
                  <c:v>150.8828125</c:v>
                </c:pt>
                <c:pt idx="59092">
                  <c:v>150.88541666666666</c:v>
                </c:pt>
                <c:pt idx="59093">
                  <c:v>150.88802083333334</c:v>
                </c:pt>
                <c:pt idx="59094">
                  <c:v>150.890625</c:v>
                </c:pt>
                <c:pt idx="59095">
                  <c:v>150.89322916666666</c:v>
                </c:pt>
                <c:pt idx="59096">
                  <c:v>150.89583333333334</c:v>
                </c:pt>
                <c:pt idx="59097">
                  <c:v>150.8984375</c:v>
                </c:pt>
                <c:pt idx="59098">
                  <c:v>150.90104166666666</c:v>
                </c:pt>
                <c:pt idx="59099">
                  <c:v>150.90364583333334</c:v>
                </c:pt>
                <c:pt idx="59100">
                  <c:v>150.90625</c:v>
                </c:pt>
                <c:pt idx="59101">
                  <c:v>150.90885416666666</c:v>
                </c:pt>
                <c:pt idx="59102">
                  <c:v>150.91145833333334</c:v>
                </c:pt>
                <c:pt idx="59103">
                  <c:v>150.9140625</c:v>
                </c:pt>
                <c:pt idx="59104">
                  <c:v>150.91666666666666</c:v>
                </c:pt>
                <c:pt idx="59105">
                  <c:v>150.91927083333334</c:v>
                </c:pt>
                <c:pt idx="59106">
                  <c:v>150.921875</c:v>
                </c:pt>
                <c:pt idx="59107">
                  <c:v>150.92447916666666</c:v>
                </c:pt>
                <c:pt idx="59108">
                  <c:v>150.92708333333334</c:v>
                </c:pt>
                <c:pt idx="59109">
                  <c:v>150.9296875</c:v>
                </c:pt>
                <c:pt idx="59110">
                  <c:v>150.93229166666666</c:v>
                </c:pt>
                <c:pt idx="59111">
                  <c:v>150.93489583333334</c:v>
                </c:pt>
                <c:pt idx="59112">
                  <c:v>150.9375</c:v>
                </c:pt>
                <c:pt idx="59113">
                  <c:v>150.94010416666666</c:v>
                </c:pt>
                <c:pt idx="59114">
                  <c:v>150.94270833333334</c:v>
                </c:pt>
                <c:pt idx="59115">
                  <c:v>150.9453125</c:v>
                </c:pt>
                <c:pt idx="59116">
                  <c:v>150.94791666666666</c:v>
                </c:pt>
                <c:pt idx="59117">
                  <c:v>150.95052083333334</c:v>
                </c:pt>
                <c:pt idx="59118">
                  <c:v>150.953125</c:v>
                </c:pt>
                <c:pt idx="59119">
                  <c:v>150.95572916666666</c:v>
                </c:pt>
                <c:pt idx="59120">
                  <c:v>150.95833333333334</c:v>
                </c:pt>
                <c:pt idx="59121">
                  <c:v>150.9609375</c:v>
                </c:pt>
                <c:pt idx="59122">
                  <c:v>150.96354166666666</c:v>
                </c:pt>
                <c:pt idx="59123">
                  <c:v>150.96614583333334</c:v>
                </c:pt>
                <c:pt idx="59124">
                  <c:v>150.96875</c:v>
                </c:pt>
                <c:pt idx="59125">
                  <c:v>150.97135416666666</c:v>
                </c:pt>
                <c:pt idx="59126">
                  <c:v>150.97395833333334</c:v>
                </c:pt>
                <c:pt idx="59127">
                  <c:v>150.9765625</c:v>
                </c:pt>
                <c:pt idx="59128">
                  <c:v>150.97916666666666</c:v>
                </c:pt>
                <c:pt idx="59129">
                  <c:v>150.98177083333334</c:v>
                </c:pt>
                <c:pt idx="59130">
                  <c:v>150.984375</c:v>
                </c:pt>
                <c:pt idx="59131">
                  <c:v>150.98697916666666</c:v>
                </c:pt>
                <c:pt idx="59132">
                  <c:v>150.98958333333334</c:v>
                </c:pt>
                <c:pt idx="59133">
                  <c:v>150.9921875</c:v>
                </c:pt>
                <c:pt idx="59134">
                  <c:v>150.99479166666666</c:v>
                </c:pt>
                <c:pt idx="59135">
                  <c:v>150.99739583333334</c:v>
                </c:pt>
                <c:pt idx="59136">
                  <c:v>151</c:v>
                </c:pt>
                <c:pt idx="59137">
                  <c:v>151.00260416666666</c:v>
                </c:pt>
                <c:pt idx="59138">
                  <c:v>151.00520833333334</c:v>
                </c:pt>
                <c:pt idx="59139">
                  <c:v>151.0078125</c:v>
                </c:pt>
                <c:pt idx="59140">
                  <c:v>151.01041666666666</c:v>
                </c:pt>
                <c:pt idx="59141">
                  <c:v>151.01302083333334</c:v>
                </c:pt>
                <c:pt idx="59142">
                  <c:v>151.015625</c:v>
                </c:pt>
                <c:pt idx="59143">
                  <c:v>151.01822916666666</c:v>
                </c:pt>
                <c:pt idx="59144">
                  <c:v>151.02083333333334</c:v>
                </c:pt>
                <c:pt idx="59145">
                  <c:v>151.0234375</c:v>
                </c:pt>
                <c:pt idx="59146">
                  <c:v>151.02604166666666</c:v>
                </c:pt>
                <c:pt idx="59147">
                  <c:v>151.02864583333334</c:v>
                </c:pt>
                <c:pt idx="59148">
                  <c:v>151.03125</c:v>
                </c:pt>
                <c:pt idx="59149">
                  <c:v>151.03385416666666</c:v>
                </c:pt>
                <c:pt idx="59150">
                  <c:v>151.03645833333334</c:v>
                </c:pt>
                <c:pt idx="59151">
                  <c:v>151.0390625</c:v>
                </c:pt>
                <c:pt idx="59152">
                  <c:v>151.04166666666666</c:v>
                </c:pt>
                <c:pt idx="59153">
                  <c:v>151.04427083333334</c:v>
                </c:pt>
                <c:pt idx="59154">
                  <c:v>151.046875</c:v>
                </c:pt>
                <c:pt idx="59155">
                  <c:v>151.04947916666666</c:v>
                </c:pt>
                <c:pt idx="59156">
                  <c:v>151.05208333333334</c:v>
                </c:pt>
                <c:pt idx="59157">
                  <c:v>151.0546875</c:v>
                </c:pt>
                <c:pt idx="59158">
                  <c:v>151.05729166666666</c:v>
                </c:pt>
                <c:pt idx="59159">
                  <c:v>151.05989583333334</c:v>
                </c:pt>
                <c:pt idx="59160">
                  <c:v>151.0625</c:v>
                </c:pt>
                <c:pt idx="59161">
                  <c:v>151.06510416666666</c:v>
                </c:pt>
                <c:pt idx="59162">
                  <c:v>151.06770833333334</c:v>
                </c:pt>
                <c:pt idx="59163">
                  <c:v>151.0703125</c:v>
                </c:pt>
                <c:pt idx="59164">
                  <c:v>151.07291666666666</c:v>
                </c:pt>
                <c:pt idx="59165">
                  <c:v>151.07552083333334</c:v>
                </c:pt>
                <c:pt idx="59166">
                  <c:v>151.078125</c:v>
                </c:pt>
                <c:pt idx="59167">
                  <c:v>151.08072916666666</c:v>
                </c:pt>
                <c:pt idx="59168">
                  <c:v>151.08333333333334</c:v>
                </c:pt>
                <c:pt idx="59169">
                  <c:v>151.0859375</c:v>
                </c:pt>
                <c:pt idx="59170">
                  <c:v>151.08854166666666</c:v>
                </c:pt>
                <c:pt idx="59171">
                  <c:v>151.09114583333334</c:v>
                </c:pt>
                <c:pt idx="59172">
                  <c:v>151.09375</c:v>
                </c:pt>
                <c:pt idx="59173">
                  <c:v>151.09635416666666</c:v>
                </c:pt>
                <c:pt idx="59174">
                  <c:v>151.09895833333334</c:v>
                </c:pt>
                <c:pt idx="59175">
                  <c:v>151.1015625</c:v>
                </c:pt>
                <c:pt idx="59176">
                  <c:v>151.10416666666666</c:v>
                </c:pt>
                <c:pt idx="59177">
                  <c:v>151.10677083333334</c:v>
                </c:pt>
                <c:pt idx="59178">
                  <c:v>151.109375</c:v>
                </c:pt>
                <c:pt idx="59179">
                  <c:v>151.11197916666666</c:v>
                </c:pt>
                <c:pt idx="59180">
                  <c:v>151.11458333333334</c:v>
                </c:pt>
                <c:pt idx="59181">
                  <c:v>151.1171875</c:v>
                </c:pt>
                <c:pt idx="59182">
                  <c:v>151.11979166666666</c:v>
                </c:pt>
                <c:pt idx="59183">
                  <c:v>151.12239583333334</c:v>
                </c:pt>
                <c:pt idx="59184">
                  <c:v>151.125</c:v>
                </c:pt>
                <c:pt idx="59185">
                  <c:v>151.12760416666666</c:v>
                </c:pt>
                <c:pt idx="59186">
                  <c:v>151.13020833333334</c:v>
                </c:pt>
                <c:pt idx="59187">
                  <c:v>151.1328125</c:v>
                </c:pt>
                <c:pt idx="59188">
                  <c:v>151.13541666666666</c:v>
                </c:pt>
                <c:pt idx="59189">
                  <c:v>151.13802083333334</c:v>
                </c:pt>
                <c:pt idx="59190">
                  <c:v>151.140625</c:v>
                </c:pt>
                <c:pt idx="59191">
                  <c:v>151.14322916666666</c:v>
                </c:pt>
                <c:pt idx="59192">
                  <c:v>151.14583333333334</c:v>
                </c:pt>
                <c:pt idx="59193">
                  <c:v>151.1484375</c:v>
                </c:pt>
                <c:pt idx="59194">
                  <c:v>151.15104166666666</c:v>
                </c:pt>
                <c:pt idx="59195">
                  <c:v>151.15364583333334</c:v>
                </c:pt>
                <c:pt idx="59196">
                  <c:v>151.15625</c:v>
                </c:pt>
                <c:pt idx="59197">
                  <c:v>151.15885416666666</c:v>
                </c:pt>
                <c:pt idx="59198">
                  <c:v>151.16145833333334</c:v>
                </c:pt>
                <c:pt idx="59199">
                  <c:v>151.1640625</c:v>
                </c:pt>
                <c:pt idx="59200">
                  <c:v>151.16666666666666</c:v>
                </c:pt>
                <c:pt idx="59201">
                  <c:v>151.16927083333334</c:v>
                </c:pt>
                <c:pt idx="59202">
                  <c:v>151.171875</c:v>
                </c:pt>
                <c:pt idx="59203">
                  <c:v>151.17447916666666</c:v>
                </c:pt>
                <c:pt idx="59204">
                  <c:v>151.17708333333334</c:v>
                </c:pt>
                <c:pt idx="59205">
                  <c:v>151.1796875</c:v>
                </c:pt>
                <c:pt idx="59206">
                  <c:v>151.18229166666666</c:v>
                </c:pt>
                <c:pt idx="59207">
                  <c:v>151.18489583333334</c:v>
                </c:pt>
                <c:pt idx="59208">
                  <c:v>151.1875</c:v>
                </c:pt>
                <c:pt idx="59209">
                  <c:v>151.19010416666666</c:v>
                </c:pt>
                <c:pt idx="59210">
                  <c:v>151.19270833333334</c:v>
                </c:pt>
                <c:pt idx="59211">
                  <c:v>151.1953125</c:v>
                </c:pt>
                <c:pt idx="59212">
                  <c:v>151.19791666666666</c:v>
                </c:pt>
                <c:pt idx="59213">
                  <c:v>151.20052083333334</c:v>
                </c:pt>
                <c:pt idx="59214">
                  <c:v>151.203125</c:v>
                </c:pt>
                <c:pt idx="59215">
                  <c:v>151.20572916666666</c:v>
                </c:pt>
                <c:pt idx="59216">
                  <c:v>151.20833333333334</c:v>
                </c:pt>
                <c:pt idx="59217">
                  <c:v>151.2109375</c:v>
                </c:pt>
                <c:pt idx="59218">
                  <c:v>151.21354166666666</c:v>
                </c:pt>
                <c:pt idx="59219">
                  <c:v>151.21614583333334</c:v>
                </c:pt>
                <c:pt idx="59220">
                  <c:v>151.21875</c:v>
                </c:pt>
                <c:pt idx="59221">
                  <c:v>151.22135416666666</c:v>
                </c:pt>
                <c:pt idx="59222">
                  <c:v>151.22395833333334</c:v>
                </c:pt>
                <c:pt idx="59223">
                  <c:v>151.2265625</c:v>
                </c:pt>
                <c:pt idx="59224">
                  <c:v>151.22916666666666</c:v>
                </c:pt>
                <c:pt idx="59225">
                  <c:v>151.23177083333334</c:v>
                </c:pt>
                <c:pt idx="59226">
                  <c:v>151.234375</c:v>
                </c:pt>
                <c:pt idx="59227">
                  <c:v>151.23697916666666</c:v>
                </c:pt>
                <c:pt idx="59228">
                  <c:v>151.23958333333334</c:v>
                </c:pt>
                <c:pt idx="59229">
                  <c:v>151.2421875</c:v>
                </c:pt>
                <c:pt idx="59230">
                  <c:v>151.24479166666666</c:v>
                </c:pt>
                <c:pt idx="59231">
                  <c:v>151.24739583333334</c:v>
                </c:pt>
                <c:pt idx="59232">
                  <c:v>151.25</c:v>
                </c:pt>
                <c:pt idx="59233">
                  <c:v>151.25260416666666</c:v>
                </c:pt>
                <c:pt idx="59234">
                  <c:v>151.25520833333334</c:v>
                </c:pt>
                <c:pt idx="59235">
                  <c:v>151.2578125</c:v>
                </c:pt>
                <c:pt idx="59236">
                  <c:v>151.26041666666666</c:v>
                </c:pt>
                <c:pt idx="59237">
                  <c:v>151.26302083333334</c:v>
                </c:pt>
                <c:pt idx="59238">
                  <c:v>151.265625</c:v>
                </c:pt>
                <c:pt idx="59239">
                  <c:v>151.26822916666666</c:v>
                </c:pt>
                <c:pt idx="59240">
                  <c:v>151.27083333333334</c:v>
                </c:pt>
                <c:pt idx="59241">
                  <c:v>151.2734375</c:v>
                </c:pt>
                <c:pt idx="59242">
                  <c:v>151.27604166666666</c:v>
                </c:pt>
                <c:pt idx="59243">
                  <c:v>151.27864583333334</c:v>
                </c:pt>
                <c:pt idx="59244">
                  <c:v>151.28125</c:v>
                </c:pt>
                <c:pt idx="59245">
                  <c:v>151.28385416666666</c:v>
                </c:pt>
                <c:pt idx="59246">
                  <c:v>151.28645833333334</c:v>
                </c:pt>
                <c:pt idx="59247">
                  <c:v>151.2890625</c:v>
                </c:pt>
                <c:pt idx="59248">
                  <c:v>151.29166666666666</c:v>
                </c:pt>
                <c:pt idx="59249">
                  <c:v>151.29427083333334</c:v>
                </c:pt>
                <c:pt idx="59250">
                  <c:v>151.296875</c:v>
                </c:pt>
                <c:pt idx="59251">
                  <c:v>151.29947916666666</c:v>
                </c:pt>
                <c:pt idx="59252">
                  <c:v>151.30208333333334</c:v>
                </c:pt>
                <c:pt idx="59253">
                  <c:v>151.3046875</c:v>
                </c:pt>
                <c:pt idx="59254">
                  <c:v>151.30729166666666</c:v>
                </c:pt>
                <c:pt idx="59255">
                  <c:v>151.30989583333334</c:v>
                </c:pt>
                <c:pt idx="59256">
                  <c:v>151.3125</c:v>
                </c:pt>
                <c:pt idx="59257">
                  <c:v>151.31510416666666</c:v>
                </c:pt>
                <c:pt idx="59258">
                  <c:v>151.31770833333334</c:v>
                </c:pt>
                <c:pt idx="59259">
                  <c:v>151.3203125</c:v>
                </c:pt>
                <c:pt idx="59260">
                  <c:v>151.32291666666666</c:v>
                </c:pt>
                <c:pt idx="59261">
                  <c:v>151.32552083333334</c:v>
                </c:pt>
                <c:pt idx="59262">
                  <c:v>151.328125</c:v>
                </c:pt>
                <c:pt idx="59263">
                  <c:v>151.33072916666666</c:v>
                </c:pt>
                <c:pt idx="59264">
                  <c:v>151.33333333333334</c:v>
                </c:pt>
                <c:pt idx="59265">
                  <c:v>151.3359375</c:v>
                </c:pt>
                <c:pt idx="59266">
                  <c:v>151.33854166666666</c:v>
                </c:pt>
                <c:pt idx="59267">
                  <c:v>151.34114583333334</c:v>
                </c:pt>
                <c:pt idx="59268">
                  <c:v>151.34375</c:v>
                </c:pt>
                <c:pt idx="59269">
                  <c:v>151.34635416666666</c:v>
                </c:pt>
                <c:pt idx="59270">
                  <c:v>151.34895833333334</c:v>
                </c:pt>
                <c:pt idx="59271">
                  <c:v>151.3515625</c:v>
                </c:pt>
                <c:pt idx="59272">
                  <c:v>151.35416666666666</c:v>
                </c:pt>
                <c:pt idx="59273">
                  <c:v>151.35677083333334</c:v>
                </c:pt>
                <c:pt idx="59274">
                  <c:v>151.359375</c:v>
                </c:pt>
                <c:pt idx="59275">
                  <c:v>151.36197916666666</c:v>
                </c:pt>
                <c:pt idx="59276">
                  <c:v>151.36458333333334</c:v>
                </c:pt>
                <c:pt idx="59277">
                  <c:v>151.3671875</c:v>
                </c:pt>
                <c:pt idx="59278">
                  <c:v>151.36979166666666</c:v>
                </c:pt>
                <c:pt idx="59279">
                  <c:v>151.37239583333334</c:v>
                </c:pt>
                <c:pt idx="59280">
                  <c:v>151.375</c:v>
                </c:pt>
                <c:pt idx="59281">
                  <c:v>151.37760416666666</c:v>
                </c:pt>
                <c:pt idx="59282">
                  <c:v>151.38020833333334</c:v>
                </c:pt>
                <c:pt idx="59283">
                  <c:v>151.3828125</c:v>
                </c:pt>
                <c:pt idx="59284">
                  <c:v>151.38541666666666</c:v>
                </c:pt>
                <c:pt idx="59285">
                  <c:v>151.38802083333334</c:v>
                </c:pt>
                <c:pt idx="59286">
                  <c:v>151.390625</c:v>
                </c:pt>
                <c:pt idx="59287">
                  <c:v>151.39322916666666</c:v>
                </c:pt>
                <c:pt idx="59288">
                  <c:v>151.39583333333334</c:v>
                </c:pt>
                <c:pt idx="59289">
                  <c:v>151.3984375</c:v>
                </c:pt>
                <c:pt idx="59290">
                  <c:v>151.40104166666666</c:v>
                </c:pt>
                <c:pt idx="59291">
                  <c:v>151.40364583333334</c:v>
                </c:pt>
                <c:pt idx="59292">
                  <c:v>151.40625</c:v>
                </c:pt>
                <c:pt idx="59293">
                  <c:v>151.40885416666666</c:v>
                </c:pt>
                <c:pt idx="59294">
                  <c:v>151.41145833333334</c:v>
                </c:pt>
                <c:pt idx="59295">
                  <c:v>151.4140625</c:v>
                </c:pt>
                <c:pt idx="59296">
                  <c:v>151.41666666666666</c:v>
                </c:pt>
                <c:pt idx="59297">
                  <c:v>151.41927083333334</c:v>
                </c:pt>
                <c:pt idx="59298">
                  <c:v>151.421875</c:v>
                </c:pt>
                <c:pt idx="59299">
                  <c:v>151.42447916666666</c:v>
                </c:pt>
                <c:pt idx="59300">
                  <c:v>151.42708333333334</c:v>
                </c:pt>
                <c:pt idx="59301">
                  <c:v>151.4296875</c:v>
                </c:pt>
                <c:pt idx="59302">
                  <c:v>151.43229166666666</c:v>
                </c:pt>
                <c:pt idx="59303">
                  <c:v>151.43489583333334</c:v>
                </c:pt>
                <c:pt idx="59304">
                  <c:v>151.4375</c:v>
                </c:pt>
                <c:pt idx="59305">
                  <c:v>151.44010416666666</c:v>
                </c:pt>
                <c:pt idx="59306">
                  <c:v>151.44270833333334</c:v>
                </c:pt>
                <c:pt idx="59307">
                  <c:v>151.4453125</c:v>
                </c:pt>
                <c:pt idx="59308">
                  <c:v>151.44791666666666</c:v>
                </c:pt>
                <c:pt idx="59309">
                  <c:v>151.45052083333334</c:v>
                </c:pt>
                <c:pt idx="59310">
                  <c:v>151.453125</c:v>
                </c:pt>
                <c:pt idx="59311">
                  <c:v>151.45572916666666</c:v>
                </c:pt>
                <c:pt idx="59312">
                  <c:v>151.45833333333334</c:v>
                </c:pt>
                <c:pt idx="59313">
                  <c:v>151.4609375</c:v>
                </c:pt>
                <c:pt idx="59314">
                  <c:v>151.46354166666666</c:v>
                </c:pt>
                <c:pt idx="59315">
                  <c:v>151.46614583333334</c:v>
                </c:pt>
                <c:pt idx="59316">
                  <c:v>151.46875</c:v>
                </c:pt>
                <c:pt idx="59317">
                  <c:v>151.47135416666666</c:v>
                </c:pt>
                <c:pt idx="59318">
                  <c:v>151.47395833333334</c:v>
                </c:pt>
                <c:pt idx="59319">
                  <c:v>151.4765625</c:v>
                </c:pt>
                <c:pt idx="59320">
                  <c:v>151.47916666666666</c:v>
                </c:pt>
                <c:pt idx="59321">
                  <c:v>151.48177083333334</c:v>
                </c:pt>
                <c:pt idx="59322">
                  <c:v>151.484375</c:v>
                </c:pt>
                <c:pt idx="59323">
                  <c:v>151.48697916666666</c:v>
                </c:pt>
                <c:pt idx="59324">
                  <c:v>151.48958333333334</c:v>
                </c:pt>
                <c:pt idx="59325">
                  <c:v>151.4921875</c:v>
                </c:pt>
                <c:pt idx="59326">
                  <c:v>151.49479166666666</c:v>
                </c:pt>
                <c:pt idx="59327">
                  <c:v>151.49739583333334</c:v>
                </c:pt>
                <c:pt idx="59328">
                  <c:v>151.5</c:v>
                </c:pt>
                <c:pt idx="59329">
                  <c:v>151.50260416666666</c:v>
                </c:pt>
                <c:pt idx="59330">
                  <c:v>151.50520833333334</c:v>
                </c:pt>
                <c:pt idx="59331">
                  <c:v>151.5078125</c:v>
                </c:pt>
                <c:pt idx="59332">
                  <c:v>151.51041666666666</c:v>
                </c:pt>
                <c:pt idx="59333">
                  <c:v>151.51302083333334</c:v>
                </c:pt>
                <c:pt idx="59334">
                  <c:v>151.515625</c:v>
                </c:pt>
                <c:pt idx="59335">
                  <c:v>151.51822916666666</c:v>
                </c:pt>
                <c:pt idx="59336">
                  <c:v>151.52083333333334</c:v>
                </c:pt>
                <c:pt idx="59337">
                  <c:v>151.5234375</c:v>
                </c:pt>
                <c:pt idx="59338">
                  <c:v>151.52604166666666</c:v>
                </c:pt>
                <c:pt idx="59339">
                  <c:v>151.52864583333334</c:v>
                </c:pt>
                <c:pt idx="59340">
                  <c:v>151.53125</c:v>
                </c:pt>
                <c:pt idx="59341">
                  <c:v>151.53385416666666</c:v>
                </c:pt>
                <c:pt idx="59342">
                  <c:v>151.53645833333334</c:v>
                </c:pt>
                <c:pt idx="59343">
                  <c:v>151.5390625</c:v>
                </c:pt>
                <c:pt idx="59344">
                  <c:v>151.54166666666666</c:v>
                </c:pt>
                <c:pt idx="59345">
                  <c:v>151.54427083333334</c:v>
                </c:pt>
                <c:pt idx="59346">
                  <c:v>151.546875</c:v>
                </c:pt>
                <c:pt idx="59347">
                  <c:v>151.54947916666666</c:v>
                </c:pt>
                <c:pt idx="59348">
                  <c:v>151.55208333333334</c:v>
                </c:pt>
                <c:pt idx="59349">
                  <c:v>151.5546875</c:v>
                </c:pt>
                <c:pt idx="59350">
                  <c:v>151.55729166666666</c:v>
                </c:pt>
                <c:pt idx="59351">
                  <c:v>151.55989583333334</c:v>
                </c:pt>
                <c:pt idx="59352">
                  <c:v>151.5625</c:v>
                </c:pt>
                <c:pt idx="59353">
                  <c:v>151.56510416666666</c:v>
                </c:pt>
                <c:pt idx="59354">
                  <c:v>151.56770833333334</c:v>
                </c:pt>
                <c:pt idx="59355">
                  <c:v>151.5703125</c:v>
                </c:pt>
                <c:pt idx="59356">
                  <c:v>151.57291666666666</c:v>
                </c:pt>
                <c:pt idx="59357">
                  <c:v>151.57552083333334</c:v>
                </c:pt>
                <c:pt idx="59358">
                  <c:v>151.578125</c:v>
                </c:pt>
                <c:pt idx="59359">
                  <c:v>151.58072916666666</c:v>
                </c:pt>
                <c:pt idx="59360">
                  <c:v>151.58333333333334</c:v>
                </c:pt>
                <c:pt idx="59361">
                  <c:v>151.5859375</c:v>
                </c:pt>
                <c:pt idx="59362">
                  <c:v>151.58854166666666</c:v>
                </c:pt>
                <c:pt idx="59363">
                  <c:v>151.59114583333334</c:v>
                </c:pt>
                <c:pt idx="59364">
                  <c:v>151.59375</c:v>
                </c:pt>
                <c:pt idx="59365">
                  <c:v>151.59635416666666</c:v>
                </c:pt>
                <c:pt idx="59366">
                  <c:v>151.59895833333334</c:v>
                </c:pt>
                <c:pt idx="59367">
                  <c:v>151.6015625</c:v>
                </c:pt>
                <c:pt idx="59368">
                  <c:v>151.60416666666666</c:v>
                </c:pt>
                <c:pt idx="59369">
                  <c:v>151.60677083333334</c:v>
                </c:pt>
                <c:pt idx="59370">
                  <c:v>151.609375</c:v>
                </c:pt>
                <c:pt idx="59371">
                  <c:v>151.61197916666666</c:v>
                </c:pt>
                <c:pt idx="59372">
                  <c:v>151.61458333333334</c:v>
                </c:pt>
                <c:pt idx="59373">
                  <c:v>151.6171875</c:v>
                </c:pt>
                <c:pt idx="59374">
                  <c:v>151.61979166666666</c:v>
                </c:pt>
                <c:pt idx="59375">
                  <c:v>151.62239583333334</c:v>
                </c:pt>
                <c:pt idx="59376">
                  <c:v>151.625</c:v>
                </c:pt>
                <c:pt idx="59377">
                  <c:v>151.62760416666666</c:v>
                </c:pt>
                <c:pt idx="59378">
                  <c:v>151.63020833333334</c:v>
                </c:pt>
                <c:pt idx="59379">
                  <c:v>151.6328125</c:v>
                </c:pt>
                <c:pt idx="59380">
                  <c:v>151.63541666666666</c:v>
                </c:pt>
                <c:pt idx="59381">
                  <c:v>151.63802083333334</c:v>
                </c:pt>
                <c:pt idx="59382">
                  <c:v>151.640625</c:v>
                </c:pt>
                <c:pt idx="59383">
                  <c:v>151.64322916666666</c:v>
                </c:pt>
                <c:pt idx="59384">
                  <c:v>151.64583333333334</c:v>
                </c:pt>
                <c:pt idx="59385">
                  <c:v>151.6484375</c:v>
                </c:pt>
                <c:pt idx="59386">
                  <c:v>151.65104166666666</c:v>
                </c:pt>
                <c:pt idx="59387">
                  <c:v>151.65364583333334</c:v>
                </c:pt>
                <c:pt idx="59388">
                  <c:v>151.65625</c:v>
                </c:pt>
                <c:pt idx="59389">
                  <c:v>151.65885416666666</c:v>
                </c:pt>
                <c:pt idx="59390">
                  <c:v>151.66145833333334</c:v>
                </c:pt>
                <c:pt idx="59391">
                  <c:v>151.6640625</c:v>
                </c:pt>
                <c:pt idx="59392">
                  <c:v>151.66666666666666</c:v>
                </c:pt>
                <c:pt idx="59393">
                  <c:v>151.66927083333334</c:v>
                </c:pt>
                <c:pt idx="59394">
                  <c:v>151.671875</c:v>
                </c:pt>
                <c:pt idx="59395">
                  <c:v>151.67447916666666</c:v>
                </c:pt>
                <c:pt idx="59396">
                  <c:v>151.67708333333334</c:v>
                </c:pt>
                <c:pt idx="59397">
                  <c:v>151.6796875</c:v>
                </c:pt>
                <c:pt idx="59398">
                  <c:v>151.68229166666666</c:v>
                </c:pt>
                <c:pt idx="59399">
                  <c:v>151.68489583333334</c:v>
                </c:pt>
                <c:pt idx="59400">
                  <c:v>151.6875</c:v>
                </c:pt>
                <c:pt idx="59401">
                  <c:v>151.69010416666666</c:v>
                </c:pt>
                <c:pt idx="59402">
                  <c:v>151.69270833333334</c:v>
                </c:pt>
                <c:pt idx="59403">
                  <c:v>151.6953125</c:v>
                </c:pt>
                <c:pt idx="59404">
                  <c:v>151.69791666666666</c:v>
                </c:pt>
                <c:pt idx="59405">
                  <c:v>151.70052083333334</c:v>
                </c:pt>
                <c:pt idx="59406">
                  <c:v>151.703125</c:v>
                </c:pt>
                <c:pt idx="59407">
                  <c:v>151.70572916666666</c:v>
                </c:pt>
                <c:pt idx="59408">
                  <c:v>151.70833333333334</c:v>
                </c:pt>
                <c:pt idx="59409">
                  <c:v>151.7109375</c:v>
                </c:pt>
                <c:pt idx="59410">
                  <c:v>151.71354166666666</c:v>
                </c:pt>
                <c:pt idx="59411">
                  <c:v>151.71614583333334</c:v>
                </c:pt>
                <c:pt idx="59412">
                  <c:v>151.71875</c:v>
                </c:pt>
                <c:pt idx="59413">
                  <c:v>151.72135416666666</c:v>
                </c:pt>
                <c:pt idx="59414">
                  <c:v>151.72395833333334</c:v>
                </c:pt>
                <c:pt idx="59415">
                  <c:v>151.7265625</c:v>
                </c:pt>
                <c:pt idx="59416">
                  <c:v>151.72916666666666</c:v>
                </c:pt>
                <c:pt idx="59417">
                  <c:v>151.73177083333334</c:v>
                </c:pt>
                <c:pt idx="59418">
                  <c:v>151.734375</c:v>
                </c:pt>
                <c:pt idx="59419">
                  <c:v>151.73697916666666</c:v>
                </c:pt>
                <c:pt idx="59420">
                  <c:v>151.73958333333334</c:v>
                </c:pt>
                <c:pt idx="59421">
                  <c:v>151.7421875</c:v>
                </c:pt>
                <c:pt idx="59422">
                  <c:v>151.74479166666666</c:v>
                </c:pt>
                <c:pt idx="59423">
                  <c:v>151.74739583333334</c:v>
                </c:pt>
                <c:pt idx="59424">
                  <c:v>151.75</c:v>
                </c:pt>
                <c:pt idx="59425">
                  <c:v>151.75260416666666</c:v>
                </c:pt>
                <c:pt idx="59426">
                  <c:v>151.75520833333334</c:v>
                </c:pt>
                <c:pt idx="59427">
                  <c:v>151.7578125</c:v>
                </c:pt>
                <c:pt idx="59428">
                  <c:v>151.76041666666666</c:v>
                </c:pt>
                <c:pt idx="59429">
                  <c:v>151.76302083333334</c:v>
                </c:pt>
                <c:pt idx="59430">
                  <c:v>151.765625</c:v>
                </c:pt>
                <c:pt idx="59431">
                  <c:v>151.76822916666666</c:v>
                </c:pt>
                <c:pt idx="59432">
                  <c:v>151.77083333333334</c:v>
                </c:pt>
                <c:pt idx="59433">
                  <c:v>151.7734375</c:v>
                </c:pt>
                <c:pt idx="59434">
                  <c:v>151.77604166666666</c:v>
                </c:pt>
                <c:pt idx="59435">
                  <c:v>151.77864583333334</c:v>
                </c:pt>
                <c:pt idx="59436">
                  <c:v>151.78125</c:v>
                </c:pt>
                <c:pt idx="59437">
                  <c:v>151.78385416666666</c:v>
                </c:pt>
                <c:pt idx="59438">
                  <c:v>151.78645833333334</c:v>
                </c:pt>
                <c:pt idx="59439">
                  <c:v>151.7890625</c:v>
                </c:pt>
                <c:pt idx="59440">
                  <c:v>151.79166666666666</c:v>
                </c:pt>
                <c:pt idx="59441">
                  <c:v>151.79427083333334</c:v>
                </c:pt>
                <c:pt idx="59442">
                  <c:v>151.796875</c:v>
                </c:pt>
                <c:pt idx="59443">
                  <c:v>151.79947916666666</c:v>
                </c:pt>
                <c:pt idx="59444">
                  <c:v>151.80208333333334</c:v>
                </c:pt>
                <c:pt idx="59445">
                  <c:v>151.8046875</c:v>
                </c:pt>
                <c:pt idx="59446">
                  <c:v>151.80729166666666</c:v>
                </c:pt>
                <c:pt idx="59447">
                  <c:v>151.80989583333334</c:v>
                </c:pt>
                <c:pt idx="59448">
                  <c:v>151.8125</c:v>
                </c:pt>
                <c:pt idx="59449">
                  <c:v>151.81510416666666</c:v>
                </c:pt>
                <c:pt idx="59450">
                  <c:v>151.81770833333334</c:v>
                </c:pt>
                <c:pt idx="59451">
                  <c:v>151.8203125</c:v>
                </c:pt>
                <c:pt idx="59452">
                  <c:v>151.82291666666666</c:v>
                </c:pt>
                <c:pt idx="59453">
                  <c:v>151.82552083333334</c:v>
                </c:pt>
                <c:pt idx="59454">
                  <c:v>151.828125</c:v>
                </c:pt>
                <c:pt idx="59455">
                  <c:v>151.83072916666666</c:v>
                </c:pt>
                <c:pt idx="59456">
                  <c:v>151.83333333333334</c:v>
                </c:pt>
                <c:pt idx="59457">
                  <c:v>151.8359375</c:v>
                </c:pt>
                <c:pt idx="59458">
                  <c:v>151.83854166666666</c:v>
                </c:pt>
                <c:pt idx="59459">
                  <c:v>151.84114583333334</c:v>
                </c:pt>
                <c:pt idx="59460">
                  <c:v>151.84375</c:v>
                </c:pt>
                <c:pt idx="59461">
                  <c:v>151.84635416666666</c:v>
                </c:pt>
                <c:pt idx="59462">
                  <c:v>151.84895833333334</c:v>
                </c:pt>
                <c:pt idx="59463">
                  <c:v>151.8515625</c:v>
                </c:pt>
                <c:pt idx="59464">
                  <c:v>151.85416666666666</c:v>
                </c:pt>
                <c:pt idx="59465">
                  <c:v>151.85677083333334</c:v>
                </c:pt>
                <c:pt idx="59466">
                  <c:v>151.859375</c:v>
                </c:pt>
                <c:pt idx="59467">
                  <c:v>151.86197916666666</c:v>
                </c:pt>
                <c:pt idx="59468">
                  <c:v>151.86458333333334</c:v>
                </c:pt>
                <c:pt idx="59469">
                  <c:v>151.8671875</c:v>
                </c:pt>
                <c:pt idx="59470">
                  <c:v>151.86979166666666</c:v>
                </c:pt>
                <c:pt idx="59471">
                  <c:v>151.87239583333334</c:v>
                </c:pt>
                <c:pt idx="59472">
                  <c:v>151.875</c:v>
                </c:pt>
                <c:pt idx="59473">
                  <c:v>151.87760416666666</c:v>
                </c:pt>
                <c:pt idx="59474">
                  <c:v>151.88020833333334</c:v>
                </c:pt>
                <c:pt idx="59475">
                  <c:v>151.8828125</c:v>
                </c:pt>
                <c:pt idx="59476">
                  <c:v>151.88541666666666</c:v>
                </c:pt>
                <c:pt idx="59477">
                  <c:v>151.88802083333334</c:v>
                </c:pt>
                <c:pt idx="59478">
                  <c:v>151.890625</c:v>
                </c:pt>
                <c:pt idx="59479">
                  <c:v>151.89322916666666</c:v>
                </c:pt>
                <c:pt idx="59480">
                  <c:v>151.89583333333334</c:v>
                </c:pt>
                <c:pt idx="59481">
                  <c:v>151.8984375</c:v>
                </c:pt>
                <c:pt idx="59482">
                  <c:v>151.90104166666666</c:v>
                </c:pt>
                <c:pt idx="59483">
                  <c:v>151.90364583333334</c:v>
                </c:pt>
                <c:pt idx="59484">
                  <c:v>151.90625</c:v>
                </c:pt>
                <c:pt idx="59485">
                  <c:v>151.90885416666666</c:v>
                </c:pt>
                <c:pt idx="59486">
                  <c:v>151.91145833333334</c:v>
                </c:pt>
                <c:pt idx="59487">
                  <c:v>151.9140625</c:v>
                </c:pt>
                <c:pt idx="59488">
                  <c:v>151.91666666666666</c:v>
                </c:pt>
                <c:pt idx="59489">
                  <c:v>151.91927083333334</c:v>
                </c:pt>
                <c:pt idx="59490">
                  <c:v>151.921875</c:v>
                </c:pt>
                <c:pt idx="59491">
                  <c:v>151.92447916666666</c:v>
                </c:pt>
                <c:pt idx="59492">
                  <c:v>151.92708333333334</c:v>
                </c:pt>
                <c:pt idx="59493">
                  <c:v>151.9296875</c:v>
                </c:pt>
                <c:pt idx="59494">
                  <c:v>151.93229166666666</c:v>
                </c:pt>
                <c:pt idx="59495">
                  <c:v>151.93489583333334</c:v>
                </c:pt>
                <c:pt idx="59496">
                  <c:v>151.9375</c:v>
                </c:pt>
                <c:pt idx="59497">
                  <c:v>151.94010416666666</c:v>
                </c:pt>
                <c:pt idx="59498">
                  <c:v>151.94270833333334</c:v>
                </c:pt>
                <c:pt idx="59499">
                  <c:v>151.9453125</c:v>
                </c:pt>
                <c:pt idx="59500">
                  <c:v>151.94791666666666</c:v>
                </c:pt>
                <c:pt idx="59501">
                  <c:v>151.95052083333334</c:v>
                </c:pt>
                <c:pt idx="59502">
                  <c:v>151.953125</c:v>
                </c:pt>
                <c:pt idx="59503">
                  <c:v>151.95572916666666</c:v>
                </c:pt>
                <c:pt idx="59504">
                  <c:v>151.95833333333334</c:v>
                </c:pt>
                <c:pt idx="59505">
                  <c:v>151.9609375</c:v>
                </c:pt>
                <c:pt idx="59506">
                  <c:v>151.96354166666666</c:v>
                </c:pt>
                <c:pt idx="59507">
                  <c:v>151.96614583333334</c:v>
                </c:pt>
                <c:pt idx="59508">
                  <c:v>151.96875</c:v>
                </c:pt>
                <c:pt idx="59509">
                  <c:v>151.97135416666666</c:v>
                </c:pt>
                <c:pt idx="59510">
                  <c:v>151.97395833333334</c:v>
                </c:pt>
                <c:pt idx="59511">
                  <c:v>151.9765625</c:v>
                </c:pt>
                <c:pt idx="59512">
                  <c:v>151.97916666666666</c:v>
                </c:pt>
                <c:pt idx="59513">
                  <c:v>151.98177083333334</c:v>
                </c:pt>
                <c:pt idx="59514">
                  <c:v>151.984375</c:v>
                </c:pt>
                <c:pt idx="59515">
                  <c:v>151.98697916666666</c:v>
                </c:pt>
                <c:pt idx="59516">
                  <c:v>151.98958333333334</c:v>
                </c:pt>
                <c:pt idx="59517">
                  <c:v>151.9921875</c:v>
                </c:pt>
                <c:pt idx="59518">
                  <c:v>151.99479166666666</c:v>
                </c:pt>
                <c:pt idx="59519">
                  <c:v>151.99739583333334</c:v>
                </c:pt>
                <c:pt idx="59520">
                  <c:v>152</c:v>
                </c:pt>
                <c:pt idx="59521">
                  <c:v>152.00260416666666</c:v>
                </c:pt>
                <c:pt idx="59522">
                  <c:v>152.00520833333334</c:v>
                </c:pt>
                <c:pt idx="59523">
                  <c:v>152.0078125</c:v>
                </c:pt>
                <c:pt idx="59524">
                  <c:v>152.01041666666666</c:v>
                </c:pt>
                <c:pt idx="59525">
                  <c:v>152.01302083333334</c:v>
                </c:pt>
                <c:pt idx="59526">
                  <c:v>152.015625</c:v>
                </c:pt>
                <c:pt idx="59527">
                  <c:v>152.01822916666666</c:v>
                </c:pt>
                <c:pt idx="59528">
                  <c:v>152.02083333333334</c:v>
                </c:pt>
                <c:pt idx="59529">
                  <c:v>152.0234375</c:v>
                </c:pt>
                <c:pt idx="59530">
                  <c:v>152.02604166666666</c:v>
                </c:pt>
                <c:pt idx="59531">
                  <c:v>152.02864583333334</c:v>
                </c:pt>
                <c:pt idx="59532">
                  <c:v>152.03125</c:v>
                </c:pt>
                <c:pt idx="59533">
                  <c:v>152.03385416666666</c:v>
                </c:pt>
                <c:pt idx="59534">
                  <c:v>152.03645833333334</c:v>
                </c:pt>
                <c:pt idx="59535">
                  <c:v>152.0390625</c:v>
                </c:pt>
                <c:pt idx="59536">
                  <c:v>152.04166666666666</c:v>
                </c:pt>
                <c:pt idx="59537">
                  <c:v>152.04427083333334</c:v>
                </c:pt>
                <c:pt idx="59538">
                  <c:v>152.046875</c:v>
                </c:pt>
                <c:pt idx="59539">
                  <c:v>152.04947916666666</c:v>
                </c:pt>
                <c:pt idx="59540">
                  <c:v>152.05208333333334</c:v>
                </c:pt>
                <c:pt idx="59541">
                  <c:v>152.0546875</c:v>
                </c:pt>
                <c:pt idx="59542">
                  <c:v>152.05729166666666</c:v>
                </c:pt>
                <c:pt idx="59543">
                  <c:v>152.05989583333334</c:v>
                </c:pt>
                <c:pt idx="59544">
                  <c:v>152.0625</c:v>
                </c:pt>
                <c:pt idx="59545">
                  <c:v>152.06510416666666</c:v>
                </c:pt>
                <c:pt idx="59546">
                  <c:v>152.06770833333334</c:v>
                </c:pt>
                <c:pt idx="59547">
                  <c:v>152.0703125</c:v>
                </c:pt>
                <c:pt idx="59548">
                  <c:v>152.07291666666666</c:v>
                </c:pt>
                <c:pt idx="59549">
                  <c:v>152.07552083333334</c:v>
                </c:pt>
                <c:pt idx="59550">
                  <c:v>152.078125</c:v>
                </c:pt>
                <c:pt idx="59551">
                  <c:v>152.08072916666666</c:v>
                </c:pt>
                <c:pt idx="59552">
                  <c:v>152.08333333333334</c:v>
                </c:pt>
                <c:pt idx="59553">
                  <c:v>152.0859375</c:v>
                </c:pt>
                <c:pt idx="59554">
                  <c:v>152.08854166666666</c:v>
                </c:pt>
                <c:pt idx="59555">
                  <c:v>152.09114583333334</c:v>
                </c:pt>
                <c:pt idx="59556">
                  <c:v>152.09375</c:v>
                </c:pt>
                <c:pt idx="59557">
                  <c:v>152.09635416666666</c:v>
                </c:pt>
                <c:pt idx="59558">
                  <c:v>152.09895833333334</c:v>
                </c:pt>
                <c:pt idx="59559">
                  <c:v>152.1015625</c:v>
                </c:pt>
                <c:pt idx="59560">
                  <c:v>152.10416666666666</c:v>
                </c:pt>
                <c:pt idx="59561">
                  <c:v>152.10677083333334</c:v>
                </c:pt>
                <c:pt idx="59562">
                  <c:v>152.109375</c:v>
                </c:pt>
                <c:pt idx="59563">
                  <c:v>152.11197916666666</c:v>
                </c:pt>
                <c:pt idx="59564">
                  <c:v>152.11458333333334</c:v>
                </c:pt>
                <c:pt idx="59565">
                  <c:v>152.1171875</c:v>
                </c:pt>
                <c:pt idx="59566">
                  <c:v>152.11979166666666</c:v>
                </c:pt>
                <c:pt idx="59567">
                  <c:v>152.12239583333334</c:v>
                </c:pt>
                <c:pt idx="59568">
                  <c:v>152.125</c:v>
                </c:pt>
                <c:pt idx="59569">
                  <c:v>152.12760416666666</c:v>
                </c:pt>
                <c:pt idx="59570">
                  <c:v>152.13020833333334</c:v>
                </c:pt>
                <c:pt idx="59571">
                  <c:v>152.1328125</c:v>
                </c:pt>
                <c:pt idx="59572">
                  <c:v>152.13541666666666</c:v>
                </c:pt>
                <c:pt idx="59573">
                  <c:v>152.13802083333334</c:v>
                </c:pt>
                <c:pt idx="59574">
                  <c:v>152.140625</c:v>
                </c:pt>
                <c:pt idx="59575">
                  <c:v>152.14322916666666</c:v>
                </c:pt>
                <c:pt idx="59576">
                  <c:v>152.14583333333334</c:v>
                </c:pt>
                <c:pt idx="59577">
                  <c:v>152.1484375</c:v>
                </c:pt>
                <c:pt idx="59578">
                  <c:v>152.15104166666666</c:v>
                </c:pt>
                <c:pt idx="59579">
                  <c:v>152.15364583333334</c:v>
                </c:pt>
                <c:pt idx="59580">
                  <c:v>152.15625</c:v>
                </c:pt>
                <c:pt idx="59581">
                  <c:v>152.15885416666666</c:v>
                </c:pt>
                <c:pt idx="59582">
                  <c:v>152.16145833333334</c:v>
                </c:pt>
                <c:pt idx="59583">
                  <c:v>152.1640625</c:v>
                </c:pt>
                <c:pt idx="59584">
                  <c:v>152.16666666666666</c:v>
                </c:pt>
                <c:pt idx="59585">
                  <c:v>152.16927083333334</c:v>
                </c:pt>
                <c:pt idx="59586">
                  <c:v>152.171875</c:v>
                </c:pt>
                <c:pt idx="59587">
                  <c:v>152.17447916666666</c:v>
                </c:pt>
                <c:pt idx="59588">
                  <c:v>152.17708333333334</c:v>
                </c:pt>
                <c:pt idx="59589">
                  <c:v>152.1796875</c:v>
                </c:pt>
                <c:pt idx="59590">
                  <c:v>152.18229166666666</c:v>
                </c:pt>
                <c:pt idx="59591">
                  <c:v>152.18489583333334</c:v>
                </c:pt>
                <c:pt idx="59592">
                  <c:v>152.1875</c:v>
                </c:pt>
                <c:pt idx="59593">
                  <c:v>152.19010416666666</c:v>
                </c:pt>
                <c:pt idx="59594">
                  <c:v>152.19270833333334</c:v>
                </c:pt>
                <c:pt idx="59595">
                  <c:v>152.1953125</c:v>
                </c:pt>
                <c:pt idx="59596">
                  <c:v>152.19791666666666</c:v>
                </c:pt>
                <c:pt idx="59597">
                  <c:v>152.20052083333334</c:v>
                </c:pt>
                <c:pt idx="59598">
                  <c:v>152.203125</c:v>
                </c:pt>
                <c:pt idx="59599">
                  <c:v>152.20572916666666</c:v>
                </c:pt>
                <c:pt idx="59600">
                  <c:v>152.20833333333334</c:v>
                </c:pt>
                <c:pt idx="59601">
                  <c:v>152.2109375</c:v>
                </c:pt>
                <c:pt idx="59602">
                  <c:v>152.21354166666666</c:v>
                </c:pt>
                <c:pt idx="59603">
                  <c:v>152.21614583333334</c:v>
                </c:pt>
                <c:pt idx="59604">
                  <c:v>152.21875</c:v>
                </c:pt>
                <c:pt idx="59605">
                  <c:v>152.22135416666666</c:v>
                </c:pt>
                <c:pt idx="59606">
                  <c:v>152.22395833333334</c:v>
                </c:pt>
                <c:pt idx="59607">
                  <c:v>152.2265625</c:v>
                </c:pt>
                <c:pt idx="59608">
                  <c:v>152.22916666666666</c:v>
                </c:pt>
                <c:pt idx="59609">
                  <c:v>152.23177083333334</c:v>
                </c:pt>
                <c:pt idx="59610">
                  <c:v>152.234375</c:v>
                </c:pt>
                <c:pt idx="59611">
                  <c:v>152.23697916666666</c:v>
                </c:pt>
                <c:pt idx="59612">
                  <c:v>152.23958333333334</c:v>
                </c:pt>
                <c:pt idx="59613">
                  <c:v>152.2421875</c:v>
                </c:pt>
                <c:pt idx="59614">
                  <c:v>152.24479166666666</c:v>
                </c:pt>
                <c:pt idx="59615">
                  <c:v>152.24739583333334</c:v>
                </c:pt>
                <c:pt idx="59616">
                  <c:v>152.25</c:v>
                </c:pt>
                <c:pt idx="59617">
                  <c:v>152.25260416666666</c:v>
                </c:pt>
                <c:pt idx="59618">
                  <c:v>152.25520833333334</c:v>
                </c:pt>
                <c:pt idx="59619">
                  <c:v>152.2578125</c:v>
                </c:pt>
                <c:pt idx="59620">
                  <c:v>152.26041666666666</c:v>
                </c:pt>
                <c:pt idx="59621">
                  <c:v>152.26302083333334</c:v>
                </c:pt>
                <c:pt idx="59622">
                  <c:v>152.265625</c:v>
                </c:pt>
                <c:pt idx="59623">
                  <c:v>152.26822916666666</c:v>
                </c:pt>
                <c:pt idx="59624">
                  <c:v>152.27083333333334</c:v>
                </c:pt>
                <c:pt idx="59625">
                  <c:v>152.2734375</c:v>
                </c:pt>
                <c:pt idx="59626">
                  <c:v>152.27604166666666</c:v>
                </c:pt>
                <c:pt idx="59627">
                  <c:v>152.27864583333334</c:v>
                </c:pt>
                <c:pt idx="59628">
                  <c:v>152.28125</c:v>
                </c:pt>
                <c:pt idx="59629">
                  <c:v>152.28385416666666</c:v>
                </c:pt>
                <c:pt idx="59630">
                  <c:v>152.28645833333334</c:v>
                </c:pt>
                <c:pt idx="59631">
                  <c:v>152.2890625</c:v>
                </c:pt>
                <c:pt idx="59632">
                  <c:v>152.29166666666666</c:v>
                </c:pt>
                <c:pt idx="59633">
                  <c:v>152.29427083333334</c:v>
                </c:pt>
                <c:pt idx="59634">
                  <c:v>152.296875</c:v>
                </c:pt>
                <c:pt idx="59635">
                  <c:v>152.29947916666666</c:v>
                </c:pt>
                <c:pt idx="59636">
                  <c:v>152.30208333333334</c:v>
                </c:pt>
                <c:pt idx="59637">
                  <c:v>152.3046875</c:v>
                </c:pt>
                <c:pt idx="59638">
                  <c:v>152.30729166666666</c:v>
                </c:pt>
                <c:pt idx="59639">
                  <c:v>152.30989583333334</c:v>
                </c:pt>
                <c:pt idx="59640">
                  <c:v>152.3125</c:v>
                </c:pt>
                <c:pt idx="59641">
                  <c:v>152.31510416666666</c:v>
                </c:pt>
                <c:pt idx="59642">
                  <c:v>152.31770833333334</c:v>
                </c:pt>
                <c:pt idx="59643">
                  <c:v>152.3203125</c:v>
                </c:pt>
                <c:pt idx="59644">
                  <c:v>152.32291666666666</c:v>
                </c:pt>
                <c:pt idx="59645">
                  <c:v>152.32552083333334</c:v>
                </c:pt>
                <c:pt idx="59646">
                  <c:v>152.328125</c:v>
                </c:pt>
                <c:pt idx="59647">
                  <c:v>152.33072916666666</c:v>
                </c:pt>
                <c:pt idx="59648">
                  <c:v>152.33333333333334</c:v>
                </c:pt>
                <c:pt idx="59649">
                  <c:v>152.3359375</c:v>
                </c:pt>
                <c:pt idx="59650">
                  <c:v>152.33854166666666</c:v>
                </c:pt>
                <c:pt idx="59651">
                  <c:v>152.34114583333334</c:v>
                </c:pt>
                <c:pt idx="59652">
                  <c:v>152.34375</c:v>
                </c:pt>
                <c:pt idx="59653">
                  <c:v>152.34635416666666</c:v>
                </c:pt>
                <c:pt idx="59654">
                  <c:v>152.34895833333334</c:v>
                </c:pt>
                <c:pt idx="59655">
                  <c:v>152.3515625</c:v>
                </c:pt>
                <c:pt idx="59656">
                  <c:v>152.35416666666666</c:v>
                </c:pt>
                <c:pt idx="59657">
                  <c:v>152.35677083333334</c:v>
                </c:pt>
                <c:pt idx="59658">
                  <c:v>152.359375</c:v>
                </c:pt>
                <c:pt idx="59659">
                  <c:v>152.36197916666666</c:v>
                </c:pt>
                <c:pt idx="59660">
                  <c:v>152.36458333333334</c:v>
                </c:pt>
                <c:pt idx="59661">
                  <c:v>152.3671875</c:v>
                </c:pt>
                <c:pt idx="59662">
                  <c:v>152.36979166666666</c:v>
                </c:pt>
                <c:pt idx="59663">
                  <c:v>152.37239583333334</c:v>
                </c:pt>
                <c:pt idx="59664">
                  <c:v>152.375</c:v>
                </c:pt>
                <c:pt idx="59665">
                  <c:v>152.37760416666666</c:v>
                </c:pt>
                <c:pt idx="59666">
                  <c:v>152.38020833333334</c:v>
                </c:pt>
                <c:pt idx="59667">
                  <c:v>152.3828125</c:v>
                </c:pt>
                <c:pt idx="59668">
                  <c:v>152.38541666666666</c:v>
                </c:pt>
                <c:pt idx="59669">
                  <c:v>152.38802083333334</c:v>
                </c:pt>
                <c:pt idx="59670">
                  <c:v>152.390625</c:v>
                </c:pt>
                <c:pt idx="59671">
                  <c:v>152.39322916666666</c:v>
                </c:pt>
                <c:pt idx="59672">
                  <c:v>152.39583333333334</c:v>
                </c:pt>
                <c:pt idx="59673">
                  <c:v>152.3984375</c:v>
                </c:pt>
                <c:pt idx="59674">
                  <c:v>152.40104166666666</c:v>
                </c:pt>
                <c:pt idx="59675">
                  <c:v>152.40364583333334</c:v>
                </c:pt>
                <c:pt idx="59676">
                  <c:v>152.40625</c:v>
                </c:pt>
                <c:pt idx="59677">
                  <c:v>152.40885416666666</c:v>
                </c:pt>
                <c:pt idx="59678">
                  <c:v>152.41145833333334</c:v>
                </c:pt>
                <c:pt idx="59679">
                  <c:v>152.4140625</c:v>
                </c:pt>
                <c:pt idx="59680">
                  <c:v>152.41666666666666</c:v>
                </c:pt>
                <c:pt idx="59681">
                  <c:v>152.41927083333334</c:v>
                </c:pt>
                <c:pt idx="59682">
                  <c:v>152.421875</c:v>
                </c:pt>
                <c:pt idx="59683">
                  <c:v>152.42447916666666</c:v>
                </c:pt>
                <c:pt idx="59684">
                  <c:v>152.42708333333334</c:v>
                </c:pt>
                <c:pt idx="59685">
                  <c:v>152.4296875</c:v>
                </c:pt>
                <c:pt idx="59686">
                  <c:v>152.43229166666666</c:v>
                </c:pt>
                <c:pt idx="59687">
                  <c:v>152.43489583333334</c:v>
                </c:pt>
                <c:pt idx="59688">
                  <c:v>152.4375</c:v>
                </c:pt>
                <c:pt idx="59689">
                  <c:v>152.44010416666666</c:v>
                </c:pt>
                <c:pt idx="59690">
                  <c:v>152.44270833333334</c:v>
                </c:pt>
                <c:pt idx="59691">
                  <c:v>152.4453125</c:v>
                </c:pt>
                <c:pt idx="59692">
                  <c:v>152.44791666666666</c:v>
                </c:pt>
                <c:pt idx="59693">
                  <c:v>152.45052083333334</c:v>
                </c:pt>
                <c:pt idx="59694">
                  <c:v>152.453125</c:v>
                </c:pt>
                <c:pt idx="59695">
                  <c:v>152.45572916666666</c:v>
                </c:pt>
                <c:pt idx="59696">
                  <c:v>152.45833333333334</c:v>
                </c:pt>
                <c:pt idx="59697">
                  <c:v>152.4609375</c:v>
                </c:pt>
                <c:pt idx="59698">
                  <c:v>152.46354166666666</c:v>
                </c:pt>
                <c:pt idx="59699">
                  <c:v>152.46614583333334</c:v>
                </c:pt>
                <c:pt idx="59700">
                  <c:v>152.46875</c:v>
                </c:pt>
                <c:pt idx="59701">
                  <c:v>152.47135416666666</c:v>
                </c:pt>
                <c:pt idx="59702">
                  <c:v>152.47395833333334</c:v>
                </c:pt>
                <c:pt idx="59703">
                  <c:v>152.4765625</c:v>
                </c:pt>
                <c:pt idx="59704">
                  <c:v>152.47916666666666</c:v>
                </c:pt>
                <c:pt idx="59705">
                  <c:v>152.48177083333334</c:v>
                </c:pt>
                <c:pt idx="59706">
                  <c:v>152.484375</c:v>
                </c:pt>
                <c:pt idx="59707">
                  <c:v>152.48697916666666</c:v>
                </c:pt>
                <c:pt idx="59708">
                  <c:v>152.48958333333334</c:v>
                </c:pt>
                <c:pt idx="59709">
                  <c:v>152.4921875</c:v>
                </c:pt>
                <c:pt idx="59710">
                  <c:v>152.49479166666666</c:v>
                </c:pt>
                <c:pt idx="59711">
                  <c:v>152.49739583333334</c:v>
                </c:pt>
                <c:pt idx="59712">
                  <c:v>152.5</c:v>
                </c:pt>
                <c:pt idx="59713">
                  <c:v>152.50260416666666</c:v>
                </c:pt>
                <c:pt idx="59714">
                  <c:v>152.50520833333334</c:v>
                </c:pt>
                <c:pt idx="59715">
                  <c:v>152.5078125</c:v>
                </c:pt>
                <c:pt idx="59716">
                  <c:v>152.51041666666666</c:v>
                </c:pt>
                <c:pt idx="59717">
                  <c:v>152.51302083333334</c:v>
                </c:pt>
                <c:pt idx="59718">
                  <c:v>152.515625</c:v>
                </c:pt>
                <c:pt idx="59719">
                  <c:v>152.51822916666666</c:v>
                </c:pt>
                <c:pt idx="59720">
                  <c:v>152.52083333333334</c:v>
                </c:pt>
                <c:pt idx="59721">
                  <c:v>152.5234375</c:v>
                </c:pt>
                <c:pt idx="59722">
                  <c:v>152.52604166666666</c:v>
                </c:pt>
                <c:pt idx="59723">
                  <c:v>152.52864583333334</c:v>
                </c:pt>
                <c:pt idx="59724">
                  <c:v>152.53125</c:v>
                </c:pt>
                <c:pt idx="59725">
                  <c:v>152.53385416666666</c:v>
                </c:pt>
                <c:pt idx="59726">
                  <c:v>152.53645833333334</c:v>
                </c:pt>
                <c:pt idx="59727">
                  <c:v>152.5390625</c:v>
                </c:pt>
                <c:pt idx="59728">
                  <c:v>152.54166666666666</c:v>
                </c:pt>
                <c:pt idx="59729">
                  <c:v>152.54427083333334</c:v>
                </c:pt>
                <c:pt idx="59730">
                  <c:v>152.546875</c:v>
                </c:pt>
                <c:pt idx="59731">
                  <c:v>152.54947916666666</c:v>
                </c:pt>
                <c:pt idx="59732">
                  <c:v>152.55208333333334</c:v>
                </c:pt>
                <c:pt idx="59733">
                  <c:v>152.5546875</c:v>
                </c:pt>
                <c:pt idx="59734">
                  <c:v>152.55729166666666</c:v>
                </c:pt>
                <c:pt idx="59735">
                  <c:v>152.55989583333334</c:v>
                </c:pt>
                <c:pt idx="59736">
                  <c:v>152.5625</c:v>
                </c:pt>
                <c:pt idx="59737">
                  <c:v>152.56510416666666</c:v>
                </c:pt>
                <c:pt idx="59738">
                  <c:v>152.56770833333334</c:v>
                </c:pt>
                <c:pt idx="59739">
                  <c:v>152.5703125</c:v>
                </c:pt>
                <c:pt idx="59740">
                  <c:v>152.57291666666666</c:v>
                </c:pt>
                <c:pt idx="59741">
                  <c:v>152.57552083333334</c:v>
                </c:pt>
                <c:pt idx="59742">
                  <c:v>152.578125</c:v>
                </c:pt>
                <c:pt idx="59743">
                  <c:v>152.58072916666666</c:v>
                </c:pt>
                <c:pt idx="59744">
                  <c:v>152.58333333333334</c:v>
                </c:pt>
                <c:pt idx="59745">
                  <c:v>152.5859375</c:v>
                </c:pt>
                <c:pt idx="59746">
                  <c:v>152.58854166666666</c:v>
                </c:pt>
                <c:pt idx="59747">
                  <c:v>152.59114583333334</c:v>
                </c:pt>
                <c:pt idx="59748">
                  <c:v>152.59375</c:v>
                </c:pt>
                <c:pt idx="59749">
                  <c:v>152.59635416666666</c:v>
                </c:pt>
                <c:pt idx="59750">
                  <c:v>152.59895833333334</c:v>
                </c:pt>
                <c:pt idx="59751">
                  <c:v>152.6015625</c:v>
                </c:pt>
                <c:pt idx="59752">
                  <c:v>152.60416666666666</c:v>
                </c:pt>
                <c:pt idx="59753">
                  <c:v>152.60677083333334</c:v>
                </c:pt>
                <c:pt idx="59754">
                  <c:v>152.609375</c:v>
                </c:pt>
                <c:pt idx="59755">
                  <c:v>152.61197916666666</c:v>
                </c:pt>
                <c:pt idx="59756">
                  <c:v>152.61458333333334</c:v>
                </c:pt>
                <c:pt idx="59757">
                  <c:v>152.6171875</c:v>
                </c:pt>
                <c:pt idx="59758">
                  <c:v>152.61979166666666</c:v>
                </c:pt>
                <c:pt idx="59759">
                  <c:v>152.62239583333334</c:v>
                </c:pt>
                <c:pt idx="59760">
                  <c:v>152.625</c:v>
                </c:pt>
                <c:pt idx="59761">
                  <c:v>152.62760416666666</c:v>
                </c:pt>
                <c:pt idx="59762">
                  <c:v>152.63020833333334</c:v>
                </c:pt>
                <c:pt idx="59763">
                  <c:v>152.6328125</c:v>
                </c:pt>
                <c:pt idx="59764">
                  <c:v>152.63541666666666</c:v>
                </c:pt>
                <c:pt idx="59765">
                  <c:v>152.63802083333334</c:v>
                </c:pt>
                <c:pt idx="59766">
                  <c:v>152.640625</c:v>
                </c:pt>
                <c:pt idx="59767">
                  <c:v>152.64322916666666</c:v>
                </c:pt>
                <c:pt idx="59768">
                  <c:v>152.64583333333334</c:v>
                </c:pt>
                <c:pt idx="59769">
                  <c:v>152.6484375</c:v>
                </c:pt>
                <c:pt idx="59770">
                  <c:v>152.65104166666666</c:v>
                </c:pt>
                <c:pt idx="59771">
                  <c:v>152.65364583333334</c:v>
                </c:pt>
                <c:pt idx="59772">
                  <c:v>152.65625</c:v>
                </c:pt>
                <c:pt idx="59773">
                  <c:v>152.65885416666666</c:v>
                </c:pt>
                <c:pt idx="59774">
                  <c:v>152.66145833333334</c:v>
                </c:pt>
                <c:pt idx="59775">
                  <c:v>152.6640625</c:v>
                </c:pt>
                <c:pt idx="59776">
                  <c:v>152.66666666666666</c:v>
                </c:pt>
                <c:pt idx="59777">
                  <c:v>152.66927083333334</c:v>
                </c:pt>
                <c:pt idx="59778">
                  <c:v>152.671875</c:v>
                </c:pt>
                <c:pt idx="59779">
                  <c:v>152.67447916666666</c:v>
                </c:pt>
                <c:pt idx="59780">
                  <c:v>152.67708333333334</c:v>
                </c:pt>
                <c:pt idx="59781">
                  <c:v>152.6796875</c:v>
                </c:pt>
                <c:pt idx="59782">
                  <c:v>152.68229166666666</c:v>
                </c:pt>
                <c:pt idx="59783">
                  <c:v>152.68489583333334</c:v>
                </c:pt>
                <c:pt idx="59784">
                  <c:v>152.6875</c:v>
                </c:pt>
                <c:pt idx="59785">
                  <c:v>152.69010416666666</c:v>
                </c:pt>
                <c:pt idx="59786">
                  <c:v>152.69270833333334</c:v>
                </c:pt>
                <c:pt idx="59787">
                  <c:v>152.6953125</c:v>
                </c:pt>
                <c:pt idx="59788">
                  <c:v>152.69791666666666</c:v>
                </c:pt>
                <c:pt idx="59789">
                  <c:v>152.70052083333334</c:v>
                </c:pt>
                <c:pt idx="59790">
                  <c:v>152.703125</c:v>
                </c:pt>
                <c:pt idx="59791">
                  <c:v>152.70572916666666</c:v>
                </c:pt>
                <c:pt idx="59792">
                  <c:v>152.70833333333334</c:v>
                </c:pt>
                <c:pt idx="59793">
                  <c:v>152.7109375</c:v>
                </c:pt>
                <c:pt idx="59794">
                  <c:v>152.71354166666666</c:v>
                </c:pt>
                <c:pt idx="59795">
                  <c:v>152.71614583333334</c:v>
                </c:pt>
                <c:pt idx="59796">
                  <c:v>152.71875</c:v>
                </c:pt>
                <c:pt idx="59797">
                  <c:v>152.72135416666666</c:v>
                </c:pt>
                <c:pt idx="59798">
                  <c:v>152.72395833333334</c:v>
                </c:pt>
                <c:pt idx="59799">
                  <c:v>152.7265625</c:v>
                </c:pt>
                <c:pt idx="59800">
                  <c:v>152.72916666666666</c:v>
                </c:pt>
                <c:pt idx="59801">
                  <c:v>152.73177083333334</c:v>
                </c:pt>
                <c:pt idx="59802">
                  <c:v>152.734375</c:v>
                </c:pt>
                <c:pt idx="59803">
                  <c:v>152.73697916666666</c:v>
                </c:pt>
                <c:pt idx="59804">
                  <c:v>152.73958333333334</c:v>
                </c:pt>
                <c:pt idx="59805">
                  <c:v>152.7421875</c:v>
                </c:pt>
                <c:pt idx="59806">
                  <c:v>152.74479166666666</c:v>
                </c:pt>
                <c:pt idx="59807">
                  <c:v>152.74739583333334</c:v>
                </c:pt>
                <c:pt idx="59808">
                  <c:v>152.75</c:v>
                </c:pt>
                <c:pt idx="59809">
                  <c:v>152.75260416666666</c:v>
                </c:pt>
                <c:pt idx="59810">
                  <c:v>152.75520833333334</c:v>
                </c:pt>
                <c:pt idx="59811">
                  <c:v>152.7578125</c:v>
                </c:pt>
                <c:pt idx="59812">
                  <c:v>152.76041666666666</c:v>
                </c:pt>
                <c:pt idx="59813">
                  <c:v>152.76302083333334</c:v>
                </c:pt>
                <c:pt idx="59814">
                  <c:v>152.765625</c:v>
                </c:pt>
                <c:pt idx="59815">
                  <c:v>152.76822916666666</c:v>
                </c:pt>
                <c:pt idx="59816">
                  <c:v>152.77083333333334</c:v>
                </c:pt>
                <c:pt idx="59817">
                  <c:v>152.7734375</c:v>
                </c:pt>
                <c:pt idx="59818">
                  <c:v>152.77604166666666</c:v>
                </c:pt>
                <c:pt idx="59819">
                  <c:v>152.77864583333334</c:v>
                </c:pt>
                <c:pt idx="59820">
                  <c:v>152.78125</c:v>
                </c:pt>
                <c:pt idx="59821">
                  <c:v>152.78385416666666</c:v>
                </c:pt>
                <c:pt idx="59822">
                  <c:v>152.78645833333334</c:v>
                </c:pt>
                <c:pt idx="59823">
                  <c:v>152.7890625</c:v>
                </c:pt>
                <c:pt idx="59824">
                  <c:v>152.79166666666666</c:v>
                </c:pt>
                <c:pt idx="59825">
                  <c:v>152.79427083333334</c:v>
                </c:pt>
                <c:pt idx="59826">
                  <c:v>152.796875</c:v>
                </c:pt>
                <c:pt idx="59827">
                  <c:v>152.79947916666666</c:v>
                </c:pt>
                <c:pt idx="59828">
                  <c:v>152.80208333333334</c:v>
                </c:pt>
                <c:pt idx="59829">
                  <c:v>152.8046875</c:v>
                </c:pt>
                <c:pt idx="59830">
                  <c:v>152.80729166666666</c:v>
                </c:pt>
                <c:pt idx="59831">
                  <c:v>152.80989583333334</c:v>
                </c:pt>
                <c:pt idx="59832">
                  <c:v>152.8125</c:v>
                </c:pt>
                <c:pt idx="59833">
                  <c:v>152.81510416666666</c:v>
                </c:pt>
                <c:pt idx="59834">
                  <c:v>152.81770833333334</c:v>
                </c:pt>
                <c:pt idx="59835">
                  <c:v>152.8203125</c:v>
                </c:pt>
                <c:pt idx="59836">
                  <c:v>152.82291666666666</c:v>
                </c:pt>
                <c:pt idx="59837">
                  <c:v>152.82552083333334</c:v>
                </c:pt>
                <c:pt idx="59838">
                  <c:v>152.828125</c:v>
                </c:pt>
                <c:pt idx="59839">
                  <c:v>152.83072916666666</c:v>
                </c:pt>
                <c:pt idx="59840">
                  <c:v>152.83333333333334</c:v>
                </c:pt>
                <c:pt idx="59841">
                  <c:v>152.8359375</c:v>
                </c:pt>
                <c:pt idx="59842">
                  <c:v>152.83854166666666</c:v>
                </c:pt>
                <c:pt idx="59843">
                  <c:v>152.84114583333334</c:v>
                </c:pt>
                <c:pt idx="59844">
                  <c:v>152.84375</c:v>
                </c:pt>
                <c:pt idx="59845">
                  <c:v>152.84635416666666</c:v>
                </c:pt>
                <c:pt idx="59846">
                  <c:v>152.84895833333334</c:v>
                </c:pt>
                <c:pt idx="59847">
                  <c:v>152.8515625</c:v>
                </c:pt>
                <c:pt idx="59848">
                  <c:v>152.85416666666666</c:v>
                </c:pt>
                <c:pt idx="59849">
                  <c:v>152.85677083333334</c:v>
                </c:pt>
                <c:pt idx="59850">
                  <c:v>152.859375</c:v>
                </c:pt>
                <c:pt idx="59851">
                  <c:v>152.86197916666666</c:v>
                </c:pt>
                <c:pt idx="59852">
                  <c:v>152.86458333333334</c:v>
                </c:pt>
                <c:pt idx="59853">
                  <c:v>152.8671875</c:v>
                </c:pt>
                <c:pt idx="59854">
                  <c:v>152.86979166666666</c:v>
                </c:pt>
                <c:pt idx="59855">
                  <c:v>152.87239583333334</c:v>
                </c:pt>
                <c:pt idx="59856">
                  <c:v>152.875</c:v>
                </c:pt>
                <c:pt idx="59857">
                  <c:v>152.87760416666666</c:v>
                </c:pt>
                <c:pt idx="59858">
                  <c:v>152.88020833333334</c:v>
                </c:pt>
                <c:pt idx="59859">
                  <c:v>152.8828125</c:v>
                </c:pt>
                <c:pt idx="59860">
                  <c:v>152.88541666666666</c:v>
                </c:pt>
                <c:pt idx="59861">
                  <c:v>152.88802083333334</c:v>
                </c:pt>
                <c:pt idx="59862">
                  <c:v>152.890625</c:v>
                </c:pt>
                <c:pt idx="59863">
                  <c:v>152.89322916666666</c:v>
                </c:pt>
                <c:pt idx="59864">
                  <c:v>152.89583333333334</c:v>
                </c:pt>
                <c:pt idx="59865">
                  <c:v>152.8984375</c:v>
                </c:pt>
                <c:pt idx="59866">
                  <c:v>152.90104166666666</c:v>
                </c:pt>
                <c:pt idx="59867">
                  <c:v>152.90364583333334</c:v>
                </c:pt>
                <c:pt idx="59868">
                  <c:v>152.90625</c:v>
                </c:pt>
                <c:pt idx="59869">
                  <c:v>152.90885416666666</c:v>
                </c:pt>
                <c:pt idx="59870">
                  <c:v>152.91145833333334</c:v>
                </c:pt>
                <c:pt idx="59871">
                  <c:v>152.9140625</c:v>
                </c:pt>
                <c:pt idx="59872">
                  <c:v>152.91666666666666</c:v>
                </c:pt>
                <c:pt idx="59873">
                  <c:v>152.91927083333334</c:v>
                </c:pt>
                <c:pt idx="59874">
                  <c:v>152.921875</c:v>
                </c:pt>
                <c:pt idx="59875">
                  <c:v>152.92447916666666</c:v>
                </c:pt>
                <c:pt idx="59876">
                  <c:v>152.92708333333334</c:v>
                </c:pt>
                <c:pt idx="59877">
                  <c:v>152.9296875</c:v>
                </c:pt>
                <c:pt idx="59878">
                  <c:v>152.93229166666666</c:v>
                </c:pt>
                <c:pt idx="59879">
                  <c:v>152.93489583333334</c:v>
                </c:pt>
                <c:pt idx="59880">
                  <c:v>152.9375</c:v>
                </c:pt>
                <c:pt idx="59881">
                  <c:v>152.94010416666666</c:v>
                </c:pt>
                <c:pt idx="59882">
                  <c:v>152.94270833333334</c:v>
                </c:pt>
                <c:pt idx="59883">
                  <c:v>152.9453125</c:v>
                </c:pt>
                <c:pt idx="59884">
                  <c:v>152.94791666666666</c:v>
                </c:pt>
                <c:pt idx="59885">
                  <c:v>152.95052083333334</c:v>
                </c:pt>
                <c:pt idx="59886">
                  <c:v>152.953125</c:v>
                </c:pt>
                <c:pt idx="59887">
                  <c:v>152.95572916666666</c:v>
                </c:pt>
                <c:pt idx="59888">
                  <c:v>152.95833333333334</c:v>
                </c:pt>
                <c:pt idx="59889">
                  <c:v>152.9609375</c:v>
                </c:pt>
                <c:pt idx="59890">
                  <c:v>152.96354166666666</c:v>
                </c:pt>
                <c:pt idx="59891">
                  <c:v>152.96614583333334</c:v>
                </c:pt>
                <c:pt idx="59892">
                  <c:v>152.96875</c:v>
                </c:pt>
                <c:pt idx="59893">
                  <c:v>152.97135416666666</c:v>
                </c:pt>
                <c:pt idx="59894">
                  <c:v>152.97395833333334</c:v>
                </c:pt>
                <c:pt idx="59895">
                  <c:v>152.9765625</c:v>
                </c:pt>
                <c:pt idx="59896">
                  <c:v>152.97916666666666</c:v>
                </c:pt>
                <c:pt idx="59897">
                  <c:v>152.98177083333334</c:v>
                </c:pt>
                <c:pt idx="59898">
                  <c:v>152.984375</c:v>
                </c:pt>
                <c:pt idx="59899">
                  <c:v>152.98697916666666</c:v>
                </c:pt>
                <c:pt idx="59900">
                  <c:v>152.98958333333334</c:v>
                </c:pt>
                <c:pt idx="59901">
                  <c:v>152.9921875</c:v>
                </c:pt>
                <c:pt idx="59902">
                  <c:v>152.99479166666666</c:v>
                </c:pt>
                <c:pt idx="59903">
                  <c:v>152.99739583333334</c:v>
                </c:pt>
                <c:pt idx="59904">
                  <c:v>153</c:v>
                </c:pt>
                <c:pt idx="59905">
                  <c:v>153.00260416666666</c:v>
                </c:pt>
                <c:pt idx="59906">
                  <c:v>153.00520833333334</c:v>
                </c:pt>
                <c:pt idx="59907">
                  <c:v>153.0078125</c:v>
                </c:pt>
                <c:pt idx="59908">
                  <c:v>153.01041666666666</c:v>
                </c:pt>
                <c:pt idx="59909">
                  <c:v>153.01302083333334</c:v>
                </c:pt>
                <c:pt idx="59910">
                  <c:v>153.015625</c:v>
                </c:pt>
                <c:pt idx="59911">
                  <c:v>153.01822916666666</c:v>
                </c:pt>
                <c:pt idx="59912">
                  <c:v>153.02083333333334</c:v>
                </c:pt>
                <c:pt idx="59913">
                  <c:v>153.0234375</c:v>
                </c:pt>
                <c:pt idx="59914">
                  <c:v>153.02604166666666</c:v>
                </c:pt>
                <c:pt idx="59915">
                  <c:v>153.02864583333334</c:v>
                </c:pt>
                <c:pt idx="59916">
                  <c:v>153.03125</c:v>
                </c:pt>
                <c:pt idx="59917">
                  <c:v>153.03385416666666</c:v>
                </c:pt>
                <c:pt idx="59918">
                  <c:v>153.03645833333334</c:v>
                </c:pt>
                <c:pt idx="59919">
                  <c:v>153.0390625</c:v>
                </c:pt>
                <c:pt idx="59920">
                  <c:v>153.04166666666666</c:v>
                </c:pt>
                <c:pt idx="59921">
                  <c:v>153.04427083333334</c:v>
                </c:pt>
                <c:pt idx="59922">
                  <c:v>153.046875</c:v>
                </c:pt>
                <c:pt idx="59923">
                  <c:v>153.04947916666666</c:v>
                </c:pt>
                <c:pt idx="59924">
                  <c:v>153.05208333333334</c:v>
                </c:pt>
                <c:pt idx="59925">
                  <c:v>153.0546875</c:v>
                </c:pt>
                <c:pt idx="59926">
                  <c:v>153.05729166666666</c:v>
                </c:pt>
                <c:pt idx="59927">
                  <c:v>153.05989583333334</c:v>
                </c:pt>
                <c:pt idx="59928">
                  <c:v>153.0625</c:v>
                </c:pt>
                <c:pt idx="59929">
                  <c:v>153.06510416666666</c:v>
                </c:pt>
                <c:pt idx="59930">
                  <c:v>153.06770833333334</c:v>
                </c:pt>
                <c:pt idx="59931">
                  <c:v>153.0703125</c:v>
                </c:pt>
                <c:pt idx="59932">
                  <c:v>153.07291666666666</c:v>
                </c:pt>
                <c:pt idx="59933">
                  <c:v>153.07552083333334</c:v>
                </c:pt>
                <c:pt idx="59934">
                  <c:v>153.078125</c:v>
                </c:pt>
                <c:pt idx="59935">
                  <c:v>153.08072916666666</c:v>
                </c:pt>
                <c:pt idx="59936">
                  <c:v>153.08333333333334</c:v>
                </c:pt>
                <c:pt idx="59937">
                  <c:v>153.0859375</c:v>
                </c:pt>
                <c:pt idx="59938">
                  <c:v>153.08854166666666</c:v>
                </c:pt>
                <c:pt idx="59939">
                  <c:v>153.09114583333334</c:v>
                </c:pt>
                <c:pt idx="59940">
                  <c:v>153.09375</c:v>
                </c:pt>
                <c:pt idx="59941">
                  <c:v>153.09635416666666</c:v>
                </c:pt>
                <c:pt idx="59942">
                  <c:v>153.09895833333334</c:v>
                </c:pt>
                <c:pt idx="59943">
                  <c:v>153.1015625</c:v>
                </c:pt>
                <c:pt idx="59944">
                  <c:v>153.10416666666666</c:v>
                </c:pt>
                <c:pt idx="59945">
                  <c:v>153.10677083333334</c:v>
                </c:pt>
                <c:pt idx="59946">
                  <c:v>153.109375</c:v>
                </c:pt>
                <c:pt idx="59947">
                  <c:v>153.11197916666666</c:v>
                </c:pt>
                <c:pt idx="59948">
                  <c:v>153.11458333333334</c:v>
                </c:pt>
                <c:pt idx="59949">
                  <c:v>153.1171875</c:v>
                </c:pt>
                <c:pt idx="59950">
                  <c:v>153.11979166666666</c:v>
                </c:pt>
                <c:pt idx="59951">
                  <c:v>153.12239583333334</c:v>
                </c:pt>
                <c:pt idx="59952">
                  <c:v>153.125</c:v>
                </c:pt>
                <c:pt idx="59953">
                  <c:v>153.12760416666666</c:v>
                </c:pt>
                <c:pt idx="59954">
                  <c:v>153.13020833333334</c:v>
                </c:pt>
                <c:pt idx="59955">
                  <c:v>153.1328125</c:v>
                </c:pt>
                <c:pt idx="59956">
                  <c:v>153.13541666666666</c:v>
                </c:pt>
                <c:pt idx="59957">
                  <c:v>153.13802083333334</c:v>
                </c:pt>
                <c:pt idx="59958">
                  <c:v>153.140625</c:v>
                </c:pt>
                <c:pt idx="59959">
                  <c:v>153.14322916666666</c:v>
                </c:pt>
                <c:pt idx="59960">
                  <c:v>153.14583333333334</c:v>
                </c:pt>
                <c:pt idx="59961">
                  <c:v>153.1484375</c:v>
                </c:pt>
                <c:pt idx="59962">
                  <c:v>153.15104166666666</c:v>
                </c:pt>
                <c:pt idx="59963">
                  <c:v>153.15364583333334</c:v>
                </c:pt>
                <c:pt idx="59964">
                  <c:v>153.15625</c:v>
                </c:pt>
                <c:pt idx="59965">
                  <c:v>153.15885416666666</c:v>
                </c:pt>
                <c:pt idx="59966">
                  <c:v>153.16145833333334</c:v>
                </c:pt>
                <c:pt idx="59967">
                  <c:v>153.1640625</c:v>
                </c:pt>
                <c:pt idx="59968">
                  <c:v>153.16666666666666</c:v>
                </c:pt>
                <c:pt idx="59969">
                  <c:v>153.16927083333334</c:v>
                </c:pt>
                <c:pt idx="59970">
                  <c:v>153.171875</c:v>
                </c:pt>
                <c:pt idx="59971">
                  <c:v>153.17447916666666</c:v>
                </c:pt>
                <c:pt idx="59972">
                  <c:v>153.17708333333334</c:v>
                </c:pt>
                <c:pt idx="59973">
                  <c:v>153.1796875</c:v>
                </c:pt>
                <c:pt idx="59974">
                  <c:v>153.18229166666666</c:v>
                </c:pt>
                <c:pt idx="59975">
                  <c:v>153.18489583333334</c:v>
                </c:pt>
                <c:pt idx="59976">
                  <c:v>153.1875</c:v>
                </c:pt>
                <c:pt idx="59977">
                  <c:v>153.19010416666666</c:v>
                </c:pt>
                <c:pt idx="59978">
                  <c:v>153.19270833333334</c:v>
                </c:pt>
                <c:pt idx="59979">
                  <c:v>153.1953125</c:v>
                </c:pt>
                <c:pt idx="59980">
                  <c:v>153.19791666666666</c:v>
                </c:pt>
                <c:pt idx="59981">
                  <c:v>153.20052083333334</c:v>
                </c:pt>
                <c:pt idx="59982">
                  <c:v>153.203125</c:v>
                </c:pt>
                <c:pt idx="59983">
                  <c:v>153.20572916666666</c:v>
                </c:pt>
                <c:pt idx="59984">
                  <c:v>153.20833333333334</c:v>
                </c:pt>
                <c:pt idx="59985">
                  <c:v>153.2109375</c:v>
                </c:pt>
                <c:pt idx="59986">
                  <c:v>153.21354166666666</c:v>
                </c:pt>
                <c:pt idx="59987">
                  <c:v>153.21614583333334</c:v>
                </c:pt>
                <c:pt idx="59988">
                  <c:v>153.21875</c:v>
                </c:pt>
                <c:pt idx="59989">
                  <c:v>153.22135416666666</c:v>
                </c:pt>
                <c:pt idx="59990">
                  <c:v>153.22395833333334</c:v>
                </c:pt>
                <c:pt idx="59991">
                  <c:v>153.2265625</c:v>
                </c:pt>
                <c:pt idx="59992">
                  <c:v>153.22916666666666</c:v>
                </c:pt>
                <c:pt idx="59993">
                  <c:v>153.23177083333334</c:v>
                </c:pt>
                <c:pt idx="59994">
                  <c:v>153.234375</c:v>
                </c:pt>
                <c:pt idx="59995">
                  <c:v>153.23697916666666</c:v>
                </c:pt>
                <c:pt idx="59996">
                  <c:v>153.23958333333334</c:v>
                </c:pt>
                <c:pt idx="59997">
                  <c:v>153.2421875</c:v>
                </c:pt>
                <c:pt idx="59998">
                  <c:v>153.24479166666666</c:v>
                </c:pt>
                <c:pt idx="59999">
                  <c:v>153.24739583333334</c:v>
                </c:pt>
                <c:pt idx="60000">
                  <c:v>153.25</c:v>
                </c:pt>
                <c:pt idx="60001">
                  <c:v>153.25260416666666</c:v>
                </c:pt>
                <c:pt idx="60002">
                  <c:v>153.25520833333334</c:v>
                </c:pt>
                <c:pt idx="60003">
                  <c:v>153.2578125</c:v>
                </c:pt>
                <c:pt idx="60004">
                  <c:v>153.26041666666666</c:v>
                </c:pt>
                <c:pt idx="60005">
                  <c:v>153.26302083333334</c:v>
                </c:pt>
                <c:pt idx="60006">
                  <c:v>153.265625</c:v>
                </c:pt>
                <c:pt idx="60007">
                  <c:v>153.26822916666666</c:v>
                </c:pt>
                <c:pt idx="60008">
                  <c:v>153.27083333333334</c:v>
                </c:pt>
                <c:pt idx="60009">
                  <c:v>153.2734375</c:v>
                </c:pt>
                <c:pt idx="60010">
                  <c:v>153.27604166666666</c:v>
                </c:pt>
                <c:pt idx="60011">
                  <c:v>153.27864583333334</c:v>
                </c:pt>
                <c:pt idx="60012">
                  <c:v>153.28125</c:v>
                </c:pt>
                <c:pt idx="60013">
                  <c:v>153.28385416666666</c:v>
                </c:pt>
                <c:pt idx="60014">
                  <c:v>153.28645833333334</c:v>
                </c:pt>
                <c:pt idx="60015">
                  <c:v>153.2890625</c:v>
                </c:pt>
                <c:pt idx="60016">
                  <c:v>153.29166666666666</c:v>
                </c:pt>
                <c:pt idx="60017">
                  <c:v>153.29427083333334</c:v>
                </c:pt>
                <c:pt idx="60018">
                  <c:v>153.296875</c:v>
                </c:pt>
                <c:pt idx="60019">
                  <c:v>153.29947916666666</c:v>
                </c:pt>
                <c:pt idx="60020">
                  <c:v>153.30208333333334</c:v>
                </c:pt>
                <c:pt idx="60021">
                  <c:v>153.3046875</c:v>
                </c:pt>
                <c:pt idx="60022">
                  <c:v>153.30729166666666</c:v>
                </c:pt>
                <c:pt idx="60023">
                  <c:v>153.30989583333334</c:v>
                </c:pt>
                <c:pt idx="60024">
                  <c:v>153.3125</c:v>
                </c:pt>
                <c:pt idx="60025">
                  <c:v>153.31510416666666</c:v>
                </c:pt>
                <c:pt idx="60026">
                  <c:v>153.31770833333334</c:v>
                </c:pt>
                <c:pt idx="60027">
                  <c:v>153.3203125</c:v>
                </c:pt>
                <c:pt idx="60028">
                  <c:v>153.32291666666666</c:v>
                </c:pt>
                <c:pt idx="60029">
                  <c:v>153.32552083333334</c:v>
                </c:pt>
                <c:pt idx="60030">
                  <c:v>153.328125</c:v>
                </c:pt>
                <c:pt idx="60031">
                  <c:v>153.33072916666666</c:v>
                </c:pt>
                <c:pt idx="60032">
                  <c:v>153.33333333333334</c:v>
                </c:pt>
                <c:pt idx="60033">
                  <c:v>153.3359375</c:v>
                </c:pt>
                <c:pt idx="60034">
                  <c:v>153.33854166666666</c:v>
                </c:pt>
                <c:pt idx="60035">
                  <c:v>153.34114583333334</c:v>
                </c:pt>
                <c:pt idx="60036">
                  <c:v>153.34375</c:v>
                </c:pt>
                <c:pt idx="60037">
                  <c:v>153.34635416666666</c:v>
                </c:pt>
                <c:pt idx="60038">
                  <c:v>153.34895833333334</c:v>
                </c:pt>
                <c:pt idx="60039">
                  <c:v>153.3515625</c:v>
                </c:pt>
                <c:pt idx="60040">
                  <c:v>153.35416666666666</c:v>
                </c:pt>
                <c:pt idx="60041">
                  <c:v>153.35677083333334</c:v>
                </c:pt>
                <c:pt idx="60042">
                  <c:v>153.359375</c:v>
                </c:pt>
                <c:pt idx="60043">
                  <c:v>153.36197916666666</c:v>
                </c:pt>
                <c:pt idx="60044">
                  <c:v>153.36458333333334</c:v>
                </c:pt>
                <c:pt idx="60045">
                  <c:v>153.3671875</c:v>
                </c:pt>
                <c:pt idx="60046">
                  <c:v>153.36979166666666</c:v>
                </c:pt>
                <c:pt idx="60047">
                  <c:v>153.37239583333334</c:v>
                </c:pt>
                <c:pt idx="60048">
                  <c:v>153.375</c:v>
                </c:pt>
                <c:pt idx="60049">
                  <c:v>153.37760416666666</c:v>
                </c:pt>
                <c:pt idx="60050">
                  <c:v>153.38020833333334</c:v>
                </c:pt>
                <c:pt idx="60051">
                  <c:v>153.3828125</c:v>
                </c:pt>
                <c:pt idx="60052">
                  <c:v>153.38541666666666</c:v>
                </c:pt>
                <c:pt idx="60053">
                  <c:v>153.38802083333334</c:v>
                </c:pt>
                <c:pt idx="60054">
                  <c:v>153.390625</c:v>
                </c:pt>
                <c:pt idx="60055">
                  <c:v>153.39322916666666</c:v>
                </c:pt>
                <c:pt idx="60056">
                  <c:v>153.39583333333334</c:v>
                </c:pt>
                <c:pt idx="60057">
                  <c:v>153.3984375</c:v>
                </c:pt>
                <c:pt idx="60058">
                  <c:v>153.40104166666666</c:v>
                </c:pt>
                <c:pt idx="60059">
                  <c:v>153.40364583333334</c:v>
                </c:pt>
                <c:pt idx="60060">
                  <c:v>153.40625</c:v>
                </c:pt>
                <c:pt idx="60061">
                  <c:v>153.40885416666666</c:v>
                </c:pt>
                <c:pt idx="60062">
                  <c:v>153.41145833333334</c:v>
                </c:pt>
                <c:pt idx="60063">
                  <c:v>153.4140625</c:v>
                </c:pt>
                <c:pt idx="60064">
                  <c:v>153.41666666666666</c:v>
                </c:pt>
                <c:pt idx="60065">
                  <c:v>153.41927083333334</c:v>
                </c:pt>
                <c:pt idx="60066">
                  <c:v>153.421875</c:v>
                </c:pt>
                <c:pt idx="60067">
                  <c:v>153.42447916666666</c:v>
                </c:pt>
                <c:pt idx="60068">
                  <c:v>153.42708333333334</c:v>
                </c:pt>
                <c:pt idx="60069">
                  <c:v>153.4296875</c:v>
                </c:pt>
                <c:pt idx="60070">
                  <c:v>153.43229166666666</c:v>
                </c:pt>
                <c:pt idx="60071">
                  <c:v>153.43489583333334</c:v>
                </c:pt>
                <c:pt idx="60072">
                  <c:v>153.4375</c:v>
                </c:pt>
                <c:pt idx="60073">
                  <c:v>153.44010416666666</c:v>
                </c:pt>
                <c:pt idx="60074">
                  <c:v>153.44270833333334</c:v>
                </c:pt>
                <c:pt idx="60075">
                  <c:v>153.4453125</c:v>
                </c:pt>
                <c:pt idx="60076">
                  <c:v>153.44791666666666</c:v>
                </c:pt>
                <c:pt idx="60077">
                  <c:v>153.45052083333334</c:v>
                </c:pt>
                <c:pt idx="60078">
                  <c:v>153.453125</c:v>
                </c:pt>
                <c:pt idx="60079">
                  <c:v>153.45572916666666</c:v>
                </c:pt>
                <c:pt idx="60080">
                  <c:v>153.45833333333334</c:v>
                </c:pt>
                <c:pt idx="60081">
                  <c:v>153.4609375</c:v>
                </c:pt>
                <c:pt idx="60082">
                  <c:v>153.46354166666666</c:v>
                </c:pt>
                <c:pt idx="60083">
                  <c:v>153.46614583333334</c:v>
                </c:pt>
                <c:pt idx="60084">
                  <c:v>153.46875</c:v>
                </c:pt>
                <c:pt idx="60085">
                  <c:v>153.47135416666666</c:v>
                </c:pt>
                <c:pt idx="60086">
                  <c:v>153.47395833333334</c:v>
                </c:pt>
                <c:pt idx="60087">
                  <c:v>153.4765625</c:v>
                </c:pt>
                <c:pt idx="60088">
                  <c:v>153.47916666666666</c:v>
                </c:pt>
                <c:pt idx="60089">
                  <c:v>153.48177083333334</c:v>
                </c:pt>
                <c:pt idx="60090">
                  <c:v>153.484375</c:v>
                </c:pt>
                <c:pt idx="60091">
                  <c:v>153.48697916666666</c:v>
                </c:pt>
                <c:pt idx="60092">
                  <c:v>153.48958333333334</c:v>
                </c:pt>
                <c:pt idx="60093">
                  <c:v>153.4921875</c:v>
                </c:pt>
                <c:pt idx="60094">
                  <c:v>153.49479166666666</c:v>
                </c:pt>
                <c:pt idx="60095">
                  <c:v>153.49739583333334</c:v>
                </c:pt>
                <c:pt idx="60096">
                  <c:v>153.5</c:v>
                </c:pt>
                <c:pt idx="60097">
                  <c:v>153.50260416666666</c:v>
                </c:pt>
                <c:pt idx="60098">
                  <c:v>153.50520833333334</c:v>
                </c:pt>
                <c:pt idx="60099">
                  <c:v>153.5078125</c:v>
                </c:pt>
                <c:pt idx="60100">
                  <c:v>153.51041666666666</c:v>
                </c:pt>
                <c:pt idx="60101">
                  <c:v>153.51302083333334</c:v>
                </c:pt>
                <c:pt idx="60102">
                  <c:v>153.515625</c:v>
                </c:pt>
                <c:pt idx="60103">
                  <c:v>153.51822916666666</c:v>
                </c:pt>
                <c:pt idx="60104">
                  <c:v>153.52083333333334</c:v>
                </c:pt>
                <c:pt idx="60105">
                  <c:v>153.5234375</c:v>
                </c:pt>
                <c:pt idx="60106">
                  <c:v>153.52604166666666</c:v>
                </c:pt>
                <c:pt idx="60107">
                  <c:v>153.52864583333334</c:v>
                </c:pt>
                <c:pt idx="60108">
                  <c:v>153.53125</c:v>
                </c:pt>
                <c:pt idx="60109">
                  <c:v>153.53385416666666</c:v>
                </c:pt>
                <c:pt idx="60110">
                  <c:v>153.53645833333334</c:v>
                </c:pt>
                <c:pt idx="60111">
                  <c:v>153.5390625</c:v>
                </c:pt>
                <c:pt idx="60112">
                  <c:v>153.54166666666666</c:v>
                </c:pt>
                <c:pt idx="60113">
                  <c:v>153.54427083333334</c:v>
                </c:pt>
                <c:pt idx="60114">
                  <c:v>153.546875</c:v>
                </c:pt>
                <c:pt idx="60115">
                  <c:v>153.54947916666666</c:v>
                </c:pt>
                <c:pt idx="60116">
                  <c:v>153.55208333333334</c:v>
                </c:pt>
                <c:pt idx="60117">
                  <c:v>153.5546875</c:v>
                </c:pt>
                <c:pt idx="60118">
                  <c:v>153.55729166666666</c:v>
                </c:pt>
                <c:pt idx="60119">
                  <c:v>153.55989583333334</c:v>
                </c:pt>
                <c:pt idx="60120">
                  <c:v>153.5625</c:v>
                </c:pt>
                <c:pt idx="60121">
                  <c:v>153.56510416666666</c:v>
                </c:pt>
                <c:pt idx="60122">
                  <c:v>153.56770833333334</c:v>
                </c:pt>
                <c:pt idx="60123">
                  <c:v>153.5703125</c:v>
                </c:pt>
                <c:pt idx="60124">
                  <c:v>153.57291666666666</c:v>
                </c:pt>
                <c:pt idx="60125">
                  <c:v>153.57552083333334</c:v>
                </c:pt>
                <c:pt idx="60126">
                  <c:v>153.578125</c:v>
                </c:pt>
                <c:pt idx="60127">
                  <c:v>153.58072916666666</c:v>
                </c:pt>
                <c:pt idx="60128">
                  <c:v>153.58333333333334</c:v>
                </c:pt>
                <c:pt idx="60129">
                  <c:v>153.5859375</c:v>
                </c:pt>
                <c:pt idx="60130">
                  <c:v>153.58854166666666</c:v>
                </c:pt>
                <c:pt idx="60131">
                  <c:v>153.59114583333334</c:v>
                </c:pt>
                <c:pt idx="60132">
                  <c:v>153.59375</c:v>
                </c:pt>
                <c:pt idx="60133">
                  <c:v>153.59635416666666</c:v>
                </c:pt>
                <c:pt idx="60134">
                  <c:v>153.59895833333334</c:v>
                </c:pt>
                <c:pt idx="60135">
                  <c:v>153.6015625</c:v>
                </c:pt>
                <c:pt idx="60136">
                  <c:v>153.60416666666666</c:v>
                </c:pt>
                <c:pt idx="60137">
                  <c:v>153.60677083333334</c:v>
                </c:pt>
                <c:pt idx="60138">
                  <c:v>153.609375</c:v>
                </c:pt>
                <c:pt idx="60139">
                  <c:v>153.61197916666666</c:v>
                </c:pt>
                <c:pt idx="60140">
                  <c:v>153.61458333333334</c:v>
                </c:pt>
                <c:pt idx="60141">
                  <c:v>153.6171875</c:v>
                </c:pt>
                <c:pt idx="60142">
                  <c:v>153.61979166666666</c:v>
                </c:pt>
                <c:pt idx="60143">
                  <c:v>153.62239583333334</c:v>
                </c:pt>
                <c:pt idx="60144">
                  <c:v>153.625</c:v>
                </c:pt>
                <c:pt idx="60145">
                  <c:v>153.62760416666666</c:v>
                </c:pt>
                <c:pt idx="60146">
                  <c:v>153.63020833333334</c:v>
                </c:pt>
                <c:pt idx="60147">
                  <c:v>153.6328125</c:v>
                </c:pt>
                <c:pt idx="60148">
                  <c:v>153.63541666666666</c:v>
                </c:pt>
                <c:pt idx="60149">
                  <c:v>153.63802083333334</c:v>
                </c:pt>
                <c:pt idx="60150">
                  <c:v>153.640625</c:v>
                </c:pt>
                <c:pt idx="60151">
                  <c:v>153.64322916666666</c:v>
                </c:pt>
                <c:pt idx="60152">
                  <c:v>153.64583333333334</c:v>
                </c:pt>
                <c:pt idx="60153">
                  <c:v>153.6484375</c:v>
                </c:pt>
                <c:pt idx="60154">
                  <c:v>153.65104166666666</c:v>
                </c:pt>
                <c:pt idx="60155">
                  <c:v>153.65364583333334</c:v>
                </c:pt>
                <c:pt idx="60156">
                  <c:v>153.65625</c:v>
                </c:pt>
                <c:pt idx="60157">
                  <c:v>153.65885416666666</c:v>
                </c:pt>
                <c:pt idx="60158">
                  <c:v>153.66145833333334</c:v>
                </c:pt>
                <c:pt idx="60159">
                  <c:v>153.6640625</c:v>
                </c:pt>
                <c:pt idx="60160">
                  <c:v>153.66666666666666</c:v>
                </c:pt>
                <c:pt idx="60161">
                  <c:v>153.66927083333334</c:v>
                </c:pt>
                <c:pt idx="60162">
                  <c:v>153.671875</c:v>
                </c:pt>
                <c:pt idx="60163">
                  <c:v>153.67447916666666</c:v>
                </c:pt>
                <c:pt idx="60164">
                  <c:v>153.67708333333334</c:v>
                </c:pt>
                <c:pt idx="60165">
                  <c:v>153.6796875</c:v>
                </c:pt>
                <c:pt idx="60166">
                  <c:v>153.68229166666666</c:v>
                </c:pt>
                <c:pt idx="60167">
                  <c:v>153.68489583333334</c:v>
                </c:pt>
                <c:pt idx="60168">
                  <c:v>153.6875</c:v>
                </c:pt>
                <c:pt idx="60169">
                  <c:v>153.69010416666666</c:v>
                </c:pt>
                <c:pt idx="60170">
                  <c:v>153.69270833333334</c:v>
                </c:pt>
                <c:pt idx="60171">
                  <c:v>153.6953125</c:v>
                </c:pt>
                <c:pt idx="60172">
                  <c:v>153.69791666666666</c:v>
                </c:pt>
                <c:pt idx="60173">
                  <c:v>153.70052083333334</c:v>
                </c:pt>
                <c:pt idx="60174">
                  <c:v>153.703125</c:v>
                </c:pt>
                <c:pt idx="60175">
                  <c:v>153.70572916666666</c:v>
                </c:pt>
                <c:pt idx="60176">
                  <c:v>153.70833333333334</c:v>
                </c:pt>
                <c:pt idx="60177">
                  <c:v>153.7109375</c:v>
                </c:pt>
                <c:pt idx="60178">
                  <c:v>153.71354166666666</c:v>
                </c:pt>
                <c:pt idx="60179">
                  <c:v>153.71614583333334</c:v>
                </c:pt>
                <c:pt idx="60180">
                  <c:v>153.71875</c:v>
                </c:pt>
                <c:pt idx="60181">
                  <c:v>153.72135416666666</c:v>
                </c:pt>
                <c:pt idx="60182">
                  <c:v>153.72395833333334</c:v>
                </c:pt>
                <c:pt idx="60183">
                  <c:v>153.7265625</c:v>
                </c:pt>
                <c:pt idx="60184">
                  <c:v>153.72916666666666</c:v>
                </c:pt>
                <c:pt idx="60185">
                  <c:v>153.73177083333334</c:v>
                </c:pt>
                <c:pt idx="60186">
                  <c:v>153.734375</c:v>
                </c:pt>
                <c:pt idx="60187">
                  <c:v>153.73697916666666</c:v>
                </c:pt>
                <c:pt idx="60188">
                  <c:v>153.73958333333334</c:v>
                </c:pt>
                <c:pt idx="60189">
                  <c:v>153.7421875</c:v>
                </c:pt>
                <c:pt idx="60190">
                  <c:v>153.74479166666666</c:v>
                </c:pt>
                <c:pt idx="60191">
                  <c:v>153.74739583333334</c:v>
                </c:pt>
                <c:pt idx="60192">
                  <c:v>153.75</c:v>
                </c:pt>
                <c:pt idx="60193">
                  <c:v>153.75260416666666</c:v>
                </c:pt>
                <c:pt idx="60194">
                  <c:v>153.75520833333334</c:v>
                </c:pt>
                <c:pt idx="60195">
                  <c:v>153.7578125</c:v>
                </c:pt>
                <c:pt idx="60196">
                  <c:v>153.76041666666666</c:v>
                </c:pt>
                <c:pt idx="60197">
                  <c:v>153.76302083333334</c:v>
                </c:pt>
                <c:pt idx="60198">
                  <c:v>153.765625</c:v>
                </c:pt>
                <c:pt idx="60199">
                  <c:v>153.76822916666666</c:v>
                </c:pt>
                <c:pt idx="60200">
                  <c:v>153.77083333333334</c:v>
                </c:pt>
                <c:pt idx="60201">
                  <c:v>153.7734375</c:v>
                </c:pt>
                <c:pt idx="60202">
                  <c:v>153.77604166666666</c:v>
                </c:pt>
                <c:pt idx="60203">
                  <c:v>153.77864583333334</c:v>
                </c:pt>
                <c:pt idx="60204">
                  <c:v>153.78125</c:v>
                </c:pt>
                <c:pt idx="60205">
                  <c:v>153.78385416666666</c:v>
                </c:pt>
                <c:pt idx="60206">
                  <c:v>153.78645833333334</c:v>
                </c:pt>
                <c:pt idx="60207">
                  <c:v>153.7890625</c:v>
                </c:pt>
                <c:pt idx="60208">
                  <c:v>153.79166666666666</c:v>
                </c:pt>
                <c:pt idx="60209">
                  <c:v>153.79427083333334</c:v>
                </c:pt>
                <c:pt idx="60210">
                  <c:v>153.796875</c:v>
                </c:pt>
                <c:pt idx="60211">
                  <c:v>153.79947916666666</c:v>
                </c:pt>
                <c:pt idx="60212">
                  <c:v>153.80208333333334</c:v>
                </c:pt>
                <c:pt idx="60213">
                  <c:v>153.8046875</c:v>
                </c:pt>
                <c:pt idx="60214">
                  <c:v>153.80729166666666</c:v>
                </c:pt>
                <c:pt idx="60215">
                  <c:v>153.80989583333334</c:v>
                </c:pt>
                <c:pt idx="60216">
                  <c:v>153.8125</c:v>
                </c:pt>
                <c:pt idx="60217">
                  <c:v>153.81510416666666</c:v>
                </c:pt>
                <c:pt idx="60218">
                  <c:v>153.81770833333334</c:v>
                </c:pt>
                <c:pt idx="60219">
                  <c:v>153.8203125</c:v>
                </c:pt>
                <c:pt idx="60220">
                  <c:v>153.82291666666666</c:v>
                </c:pt>
                <c:pt idx="60221">
                  <c:v>153.82552083333334</c:v>
                </c:pt>
                <c:pt idx="60222">
                  <c:v>153.828125</c:v>
                </c:pt>
                <c:pt idx="60223">
                  <c:v>153.83072916666666</c:v>
                </c:pt>
                <c:pt idx="60224">
                  <c:v>153.83333333333334</c:v>
                </c:pt>
                <c:pt idx="60225">
                  <c:v>153.8359375</c:v>
                </c:pt>
                <c:pt idx="60226">
                  <c:v>153.83854166666666</c:v>
                </c:pt>
                <c:pt idx="60227">
                  <c:v>153.84114583333334</c:v>
                </c:pt>
                <c:pt idx="60228">
                  <c:v>153.84375</c:v>
                </c:pt>
                <c:pt idx="60229">
                  <c:v>153.84635416666666</c:v>
                </c:pt>
                <c:pt idx="60230">
                  <c:v>153.84895833333334</c:v>
                </c:pt>
                <c:pt idx="60231">
                  <c:v>153.8515625</c:v>
                </c:pt>
                <c:pt idx="60232">
                  <c:v>153.85416666666666</c:v>
                </c:pt>
                <c:pt idx="60233">
                  <c:v>153.85677083333334</c:v>
                </c:pt>
                <c:pt idx="60234">
                  <c:v>153.859375</c:v>
                </c:pt>
                <c:pt idx="60235">
                  <c:v>153.86197916666666</c:v>
                </c:pt>
                <c:pt idx="60236">
                  <c:v>153.86458333333334</c:v>
                </c:pt>
                <c:pt idx="60237">
                  <c:v>153.8671875</c:v>
                </c:pt>
                <c:pt idx="60238">
                  <c:v>153.86979166666666</c:v>
                </c:pt>
                <c:pt idx="60239">
                  <c:v>153.87239583333334</c:v>
                </c:pt>
                <c:pt idx="60240">
                  <c:v>153.875</c:v>
                </c:pt>
                <c:pt idx="60241">
                  <c:v>153.87760416666666</c:v>
                </c:pt>
                <c:pt idx="60242">
                  <c:v>153.88020833333334</c:v>
                </c:pt>
                <c:pt idx="60243">
                  <c:v>153.8828125</c:v>
                </c:pt>
                <c:pt idx="60244">
                  <c:v>153.88541666666666</c:v>
                </c:pt>
                <c:pt idx="60245">
                  <c:v>153.88802083333334</c:v>
                </c:pt>
                <c:pt idx="60246">
                  <c:v>153.890625</c:v>
                </c:pt>
                <c:pt idx="60247">
                  <c:v>153.89322916666666</c:v>
                </c:pt>
                <c:pt idx="60248">
                  <c:v>153.89583333333334</c:v>
                </c:pt>
                <c:pt idx="60249">
                  <c:v>153.8984375</c:v>
                </c:pt>
                <c:pt idx="60250">
                  <c:v>153.90104166666666</c:v>
                </c:pt>
                <c:pt idx="60251">
                  <c:v>153.90364583333334</c:v>
                </c:pt>
                <c:pt idx="60252">
                  <c:v>153.90625</c:v>
                </c:pt>
                <c:pt idx="60253">
                  <c:v>153.90885416666666</c:v>
                </c:pt>
                <c:pt idx="60254">
                  <c:v>153.91145833333334</c:v>
                </c:pt>
                <c:pt idx="60255">
                  <c:v>153.9140625</c:v>
                </c:pt>
                <c:pt idx="60256">
                  <c:v>153.91666666666666</c:v>
                </c:pt>
                <c:pt idx="60257">
                  <c:v>153.91927083333334</c:v>
                </c:pt>
                <c:pt idx="60258">
                  <c:v>153.921875</c:v>
                </c:pt>
                <c:pt idx="60259">
                  <c:v>153.92447916666666</c:v>
                </c:pt>
                <c:pt idx="60260">
                  <c:v>153.92708333333334</c:v>
                </c:pt>
                <c:pt idx="60261">
                  <c:v>153.9296875</c:v>
                </c:pt>
                <c:pt idx="60262">
                  <c:v>153.93229166666666</c:v>
                </c:pt>
                <c:pt idx="60263">
                  <c:v>153.93489583333334</c:v>
                </c:pt>
                <c:pt idx="60264">
                  <c:v>153.9375</c:v>
                </c:pt>
                <c:pt idx="60265">
                  <c:v>153.94010416666666</c:v>
                </c:pt>
                <c:pt idx="60266">
                  <c:v>153.94270833333334</c:v>
                </c:pt>
                <c:pt idx="60267">
                  <c:v>153.9453125</c:v>
                </c:pt>
                <c:pt idx="60268">
                  <c:v>153.94791666666666</c:v>
                </c:pt>
                <c:pt idx="60269">
                  <c:v>153.95052083333334</c:v>
                </c:pt>
                <c:pt idx="60270">
                  <c:v>153.953125</c:v>
                </c:pt>
                <c:pt idx="60271">
                  <c:v>153.95572916666666</c:v>
                </c:pt>
                <c:pt idx="60272">
                  <c:v>153.95833333333334</c:v>
                </c:pt>
                <c:pt idx="60273">
                  <c:v>153.9609375</c:v>
                </c:pt>
                <c:pt idx="60274">
                  <c:v>153.96354166666666</c:v>
                </c:pt>
                <c:pt idx="60275">
                  <c:v>153.96614583333334</c:v>
                </c:pt>
                <c:pt idx="60276">
                  <c:v>153.96875</c:v>
                </c:pt>
                <c:pt idx="60277">
                  <c:v>153.97135416666666</c:v>
                </c:pt>
                <c:pt idx="60278">
                  <c:v>153.97395833333334</c:v>
                </c:pt>
                <c:pt idx="60279">
                  <c:v>153.9765625</c:v>
                </c:pt>
                <c:pt idx="60280">
                  <c:v>153.97916666666666</c:v>
                </c:pt>
                <c:pt idx="60281">
                  <c:v>153.98177083333334</c:v>
                </c:pt>
                <c:pt idx="60282">
                  <c:v>153.984375</c:v>
                </c:pt>
                <c:pt idx="60283">
                  <c:v>153.98697916666666</c:v>
                </c:pt>
                <c:pt idx="60284">
                  <c:v>153.98958333333334</c:v>
                </c:pt>
                <c:pt idx="60285">
                  <c:v>153.9921875</c:v>
                </c:pt>
                <c:pt idx="60286">
                  <c:v>153.99479166666666</c:v>
                </c:pt>
                <c:pt idx="60287">
                  <c:v>153.99739583333334</c:v>
                </c:pt>
                <c:pt idx="60288">
                  <c:v>154</c:v>
                </c:pt>
                <c:pt idx="60289">
                  <c:v>154.00260416666666</c:v>
                </c:pt>
                <c:pt idx="60290">
                  <c:v>154.00520833333334</c:v>
                </c:pt>
                <c:pt idx="60291">
                  <c:v>154.0078125</c:v>
                </c:pt>
                <c:pt idx="60292">
                  <c:v>154.01041666666666</c:v>
                </c:pt>
                <c:pt idx="60293">
                  <c:v>154.01302083333334</c:v>
                </c:pt>
                <c:pt idx="60294">
                  <c:v>154.015625</c:v>
                </c:pt>
                <c:pt idx="60295">
                  <c:v>154.01822916666666</c:v>
                </c:pt>
                <c:pt idx="60296">
                  <c:v>154.02083333333334</c:v>
                </c:pt>
                <c:pt idx="60297">
                  <c:v>154.0234375</c:v>
                </c:pt>
                <c:pt idx="60298">
                  <c:v>154.02604166666666</c:v>
                </c:pt>
                <c:pt idx="60299">
                  <c:v>154.02864583333334</c:v>
                </c:pt>
                <c:pt idx="60300">
                  <c:v>154.03125</c:v>
                </c:pt>
                <c:pt idx="60301">
                  <c:v>154.03385416666666</c:v>
                </c:pt>
                <c:pt idx="60302">
                  <c:v>154.03645833333334</c:v>
                </c:pt>
                <c:pt idx="60303">
                  <c:v>154.0390625</c:v>
                </c:pt>
                <c:pt idx="60304">
                  <c:v>154.04166666666666</c:v>
                </c:pt>
                <c:pt idx="60305">
                  <c:v>154.04427083333334</c:v>
                </c:pt>
                <c:pt idx="60306">
                  <c:v>154.046875</c:v>
                </c:pt>
                <c:pt idx="60307">
                  <c:v>154.04947916666666</c:v>
                </c:pt>
                <c:pt idx="60308">
                  <c:v>154.05208333333334</c:v>
                </c:pt>
                <c:pt idx="60309">
                  <c:v>154.0546875</c:v>
                </c:pt>
                <c:pt idx="60310">
                  <c:v>154.05729166666666</c:v>
                </c:pt>
                <c:pt idx="60311">
                  <c:v>154.05989583333334</c:v>
                </c:pt>
                <c:pt idx="60312">
                  <c:v>154.0625</c:v>
                </c:pt>
                <c:pt idx="60313">
                  <c:v>154.06510416666666</c:v>
                </c:pt>
                <c:pt idx="60314">
                  <c:v>154.06770833333334</c:v>
                </c:pt>
                <c:pt idx="60315">
                  <c:v>154.0703125</c:v>
                </c:pt>
                <c:pt idx="60316">
                  <c:v>154.07291666666666</c:v>
                </c:pt>
                <c:pt idx="60317">
                  <c:v>154.07552083333334</c:v>
                </c:pt>
                <c:pt idx="60318">
                  <c:v>154.078125</c:v>
                </c:pt>
                <c:pt idx="60319">
                  <c:v>154.08072916666666</c:v>
                </c:pt>
                <c:pt idx="60320">
                  <c:v>154.08333333333334</c:v>
                </c:pt>
                <c:pt idx="60321">
                  <c:v>154.0859375</c:v>
                </c:pt>
                <c:pt idx="60322">
                  <c:v>154.08854166666666</c:v>
                </c:pt>
                <c:pt idx="60323">
                  <c:v>154.09114583333334</c:v>
                </c:pt>
                <c:pt idx="60324">
                  <c:v>154.09375</c:v>
                </c:pt>
                <c:pt idx="60325">
                  <c:v>154.09635416666666</c:v>
                </c:pt>
                <c:pt idx="60326">
                  <c:v>154.09895833333334</c:v>
                </c:pt>
                <c:pt idx="60327">
                  <c:v>154.1015625</c:v>
                </c:pt>
                <c:pt idx="60328">
                  <c:v>154.10416666666666</c:v>
                </c:pt>
                <c:pt idx="60329">
                  <c:v>154.10677083333334</c:v>
                </c:pt>
                <c:pt idx="60330">
                  <c:v>154.109375</c:v>
                </c:pt>
                <c:pt idx="60331">
                  <c:v>154.11197916666666</c:v>
                </c:pt>
                <c:pt idx="60332">
                  <c:v>154.11458333333334</c:v>
                </c:pt>
                <c:pt idx="60333">
                  <c:v>154.1171875</c:v>
                </c:pt>
                <c:pt idx="60334">
                  <c:v>154.11979166666666</c:v>
                </c:pt>
                <c:pt idx="60335">
                  <c:v>154.12239583333334</c:v>
                </c:pt>
                <c:pt idx="60336">
                  <c:v>154.125</c:v>
                </c:pt>
                <c:pt idx="60337">
                  <c:v>154.12760416666666</c:v>
                </c:pt>
                <c:pt idx="60338">
                  <c:v>154.13020833333334</c:v>
                </c:pt>
                <c:pt idx="60339">
                  <c:v>154.1328125</c:v>
                </c:pt>
                <c:pt idx="60340">
                  <c:v>154.13541666666666</c:v>
                </c:pt>
                <c:pt idx="60341">
                  <c:v>154.13802083333334</c:v>
                </c:pt>
                <c:pt idx="60342">
                  <c:v>154.140625</c:v>
                </c:pt>
                <c:pt idx="60343">
                  <c:v>154.14322916666666</c:v>
                </c:pt>
                <c:pt idx="60344">
                  <c:v>154.14583333333334</c:v>
                </c:pt>
                <c:pt idx="60345">
                  <c:v>154.1484375</c:v>
                </c:pt>
                <c:pt idx="60346">
                  <c:v>154.15104166666666</c:v>
                </c:pt>
                <c:pt idx="60347">
                  <c:v>154.15364583333334</c:v>
                </c:pt>
                <c:pt idx="60348">
                  <c:v>154.15625</c:v>
                </c:pt>
                <c:pt idx="60349">
                  <c:v>154.15885416666666</c:v>
                </c:pt>
                <c:pt idx="60350">
                  <c:v>154.16145833333334</c:v>
                </c:pt>
                <c:pt idx="60351">
                  <c:v>154.1640625</c:v>
                </c:pt>
                <c:pt idx="60352">
                  <c:v>154.16666666666666</c:v>
                </c:pt>
                <c:pt idx="60353">
                  <c:v>154.16927083333334</c:v>
                </c:pt>
                <c:pt idx="60354">
                  <c:v>154.171875</c:v>
                </c:pt>
                <c:pt idx="60355">
                  <c:v>154.17447916666666</c:v>
                </c:pt>
                <c:pt idx="60356">
                  <c:v>154.17708333333334</c:v>
                </c:pt>
                <c:pt idx="60357">
                  <c:v>154.1796875</c:v>
                </c:pt>
                <c:pt idx="60358">
                  <c:v>154.18229166666666</c:v>
                </c:pt>
                <c:pt idx="60359">
                  <c:v>154.18489583333334</c:v>
                </c:pt>
                <c:pt idx="60360">
                  <c:v>154.1875</c:v>
                </c:pt>
                <c:pt idx="60361">
                  <c:v>154.19010416666666</c:v>
                </c:pt>
                <c:pt idx="60362">
                  <c:v>154.19270833333334</c:v>
                </c:pt>
                <c:pt idx="60363">
                  <c:v>154.1953125</c:v>
                </c:pt>
                <c:pt idx="60364">
                  <c:v>154.19791666666666</c:v>
                </c:pt>
                <c:pt idx="60365">
                  <c:v>154.20052083333334</c:v>
                </c:pt>
                <c:pt idx="60366">
                  <c:v>154.203125</c:v>
                </c:pt>
                <c:pt idx="60367">
                  <c:v>154.20572916666666</c:v>
                </c:pt>
                <c:pt idx="60368">
                  <c:v>154.20833333333334</c:v>
                </c:pt>
                <c:pt idx="60369">
                  <c:v>154.2109375</c:v>
                </c:pt>
                <c:pt idx="60370">
                  <c:v>154.21354166666666</c:v>
                </c:pt>
                <c:pt idx="60371">
                  <c:v>154.21614583333334</c:v>
                </c:pt>
                <c:pt idx="60372">
                  <c:v>154.21875</c:v>
                </c:pt>
                <c:pt idx="60373">
                  <c:v>154.22135416666666</c:v>
                </c:pt>
                <c:pt idx="60374">
                  <c:v>154.22395833333334</c:v>
                </c:pt>
                <c:pt idx="60375">
                  <c:v>154.2265625</c:v>
                </c:pt>
                <c:pt idx="60376">
                  <c:v>154.22916666666666</c:v>
                </c:pt>
                <c:pt idx="60377">
                  <c:v>154.23177083333334</c:v>
                </c:pt>
                <c:pt idx="60378">
                  <c:v>154.234375</c:v>
                </c:pt>
                <c:pt idx="60379">
                  <c:v>154.23697916666666</c:v>
                </c:pt>
                <c:pt idx="60380">
                  <c:v>154.23958333333334</c:v>
                </c:pt>
                <c:pt idx="60381">
                  <c:v>154.2421875</c:v>
                </c:pt>
                <c:pt idx="60382">
                  <c:v>154.24479166666666</c:v>
                </c:pt>
                <c:pt idx="60383">
                  <c:v>154.24739583333334</c:v>
                </c:pt>
                <c:pt idx="60384">
                  <c:v>154.25</c:v>
                </c:pt>
                <c:pt idx="60385">
                  <c:v>154.25260416666666</c:v>
                </c:pt>
                <c:pt idx="60386">
                  <c:v>154.25520833333334</c:v>
                </c:pt>
                <c:pt idx="60387">
                  <c:v>154.2578125</c:v>
                </c:pt>
                <c:pt idx="60388">
                  <c:v>154.26041666666666</c:v>
                </c:pt>
                <c:pt idx="60389">
                  <c:v>154.26302083333334</c:v>
                </c:pt>
                <c:pt idx="60390">
                  <c:v>154.265625</c:v>
                </c:pt>
                <c:pt idx="60391">
                  <c:v>154.26822916666666</c:v>
                </c:pt>
                <c:pt idx="60392">
                  <c:v>154.27083333333334</c:v>
                </c:pt>
                <c:pt idx="60393">
                  <c:v>154.2734375</c:v>
                </c:pt>
                <c:pt idx="60394">
                  <c:v>154.27604166666666</c:v>
                </c:pt>
                <c:pt idx="60395">
                  <c:v>154.27864583333334</c:v>
                </c:pt>
                <c:pt idx="60396">
                  <c:v>154.28125</c:v>
                </c:pt>
                <c:pt idx="60397">
                  <c:v>154.28385416666666</c:v>
                </c:pt>
                <c:pt idx="60398">
                  <c:v>154.28645833333334</c:v>
                </c:pt>
                <c:pt idx="60399">
                  <c:v>154.2890625</c:v>
                </c:pt>
                <c:pt idx="60400">
                  <c:v>154.29166666666666</c:v>
                </c:pt>
                <c:pt idx="60401">
                  <c:v>154.29427083333334</c:v>
                </c:pt>
                <c:pt idx="60402">
                  <c:v>154.296875</c:v>
                </c:pt>
                <c:pt idx="60403">
                  <c:v>154.29947916666666</c:v>
                </c:pt>
                <c:pt idx="60404">
                  <c:v>154.30208333333334</c:v>
                </c:pt>
                <c:pt idx="60405">
                  <c:v>154.3046875</c:v>
                </c:pt>
                <c:pt idx="60406">
                  <c:v>154.30729166666666</c:v>
                </c:pt>
                <c:pt idx="60407">
                  <c:v>154.30989583333334</c:v>
                </c:pt>
                <c:pt idx="60408">
                  <c:v>154.3125</c:v>
                </c:pt>
                <c:pt idx="60409">
                  <c:v>154.31510416666666</c:v>
                </c:pt>
                <c:pt idx="60410">
                  <c:v>154.31770833333334</c:v>
                </c:pt>
                <c:pt idx="60411">
                  <c:v>154.3203125</c:v>
                </c:pt>
                <c:pt idx="60412">
                  <c:v>154.32291666666666</c:v>
                </c:pt>
                <c:pt idx="60413">
                  <c:v>154.32552083333334</c:v>
                </c:pt>
                <c:pt idx="60414">
                  <c:v>154.328125</c:v>
                </c:pt>
                <c:pt idx="60415">
                  <c:v>154.33072916666666</c:v>
                </c:pt>
                <c:pt idx="60416">
                  <c:v>154.33333333333334</c:v>
                </c:pt>
                <c:pt idx="60417">
                  <c:v>154.3359375</c:v>
                </c:pt>
                <c:pt idx="60418">
                  <c:v>154.33854166666666</c:v>
                </c:pt>
                <c:pt idx="60419">
                  <c:v>154.34114583333334</c:v>
                </c:pt>
                <c:pt idx="60420">
                  <c:v>154.34375</c:v>
                </c:pt>
                <c:pt idx="60421">
                  <c:v>154.34635416666666</c:v>
                </c:pt>
                <c:pt idx="60422">
                  <c:v>154.34895833333334</c:v>
                </c:pt>
                <c:pt idx="60423">
                  <c:v>154.3515625</c:v>
                </c:pt>
                <c:pt idx="60424">
                  <c:v>154.35416666666666</c:v>
                </c:pt>
                <c:pt idx="60425">
                  <c:v>154.35677083333334</c:v>
                </c:pt>
                <c:pt idx="60426">
                  <c:v>154.359375</c:v>
                </c:pt>
                <c:pt idx="60427">
                  <c:v>154.36197916666666</c:v>
                </c:pt>
                <c:pt idx="60428">
                  <c:v>154.36458333333334</c:v>
                </c:pt>
                <c:pt idx="60429">
                  <c:v>154.3671875</c:v>
                </c:pt>
                <c:pt idx="60430">
                  <c:v>154.36979166666666</c:v>
                </c:pt>
                <c:pt idx="60431">
                  <c:v>154.37239583333334</c:v>
                </c:pt>
                <c:pt idx="60432">
                  <c:v>154.375</c:v>
                </c:pt>
                <c:pt idx="60433">
                  <c:v>154.37760416666666</c:v>
                </c:pt>
                <c:pt idx="60434">
                  <c:v>154.38020833333334</c:v>
                </c:pt>
                <c:pt idx="60435">
                  <c:v>154.3828125</c:v>
                </c:pt>
                <c:pt idx="60436">
                  <c:v>154.38541666666666</c:v>
                </c:pt>
                <c:pt idx="60437">
                  <c:v>154.38802083333334</c:v>
                </c:pt>
                <c:pt idx="60438">
                  <c:v>154.390625</c:v>
                </c:pt>
                <c:pt idx="60439">
                  <c:v>154.39322916666666</c:v>
                </c:pt>
                <c:pt idx="60440">
                  <c:v>154.39583333333334</c:v>
                </c:pt>
                <c:pt idx="60441">
                  <c:v>154.3984375</c:v>
                </c:pt>
                <c:pt idx="60442">
                  <c:v>154.40104166666666</c:v>
                </c:pt>
                <c:pt idx="60443">
                  <c:v>154.40364583333334</c:v>
                </c:pt>
                <c:pt idx="60444">
                  <c:v>154.40625</c:v>
                </c:pt>
                <c:pt idx="60445">
                  <c:v>154.40885416666666</c:v>
                </c:pt>
                <c:pt idx="60446">
                  <c:v>154.41145833333334</c:v>
                </c:pt>
                <c:pt idx="60447">
                  <c:v>154.4140625</c:v>
                </c:pt>
                <c:pt idx="60448">
                  <c:v>154.41666666666666</c:v>
                </c:pt>
                <c:pt idx="60449">
                  <c:v>154.41927083333334</c:v>
                </c:pt>
                <c:pt idx="60450">
                  <c:v>154.421875</c:v>
                </c:pt>
                <c:pt idx="60451">
                  <c:v>154.42447916666666</c:v>
                </c:pt>
                <c:pt idx="60452">
                  <c:v>154.42708333333334</c:v>
                </c:pt>
                <c:pt idx="60453">
                  <c:v>154.4296875</c:v>
                </c:pt>
                <c:pt idx="60454">
                  <c:v>154.43229166666666</c:v>
                </c:pt>
                <c:pt idx="60455">
                  <c:v>154.43489583333334</c:v>
                </c:pt>
                <c:pt idx="60456">
                  <c:v>154.4375</c:v>
                </c:pt>
                <c:pt idx="60457">
                  <c:v>154.44010416666666</c:v>
                </c:pt>
                <c:pt idx="60458">
                  <c:v>154.44270833333334</c:v>
                </c:pt>
                <c:pt idx="60459">
                  <c:v>154.4453125</c:v>
                </c:pt>
                <c:pt idx="60460">
                  <c:v>154.44791666666666</c:v>
                </c:pt>
                <c:pt idx="60461">
                  <c:v>154.45052083333334</c:v>
                </c:pt>
                <c:pt idx="60462">
                  <c:v>154.453125</c:v>
                </c:pt>
                <c:pt idx="60463">
                  <c:v>154.45572916666666</c:v>
                </c:pt>
                <c:pt idx="60464">
                  <c:v>154.45833333333334</c:v>
                </c:pt>
                <c:pt idx="60465">
                  <c:v>154.4609375</c:v>
                </c:pt>
                <c:pt idx="60466">
                  <c:v>154.46354166666666</c:v>
                </c:pt>
                <c:pt idx="60467">
                  <c:v>154.46614583333334</c:v>
                </c:pt>
                <c:pt idx="60468">
                  <c:v>154.46875</c:v>
                </c:pt>
                <c:pt idx="60469">
                  <c:v>154.47135416666666</c:v>
                </c:pt>
                <c:pt idx="60470">
                  <c:v>154.47395833333334</c:v>
                </c:pt>
                <c:pt idx="60471">
                  <c:v>154.4765625</c:v>
                </c:pt>
                <c:pt idx="60472">
                  <c:v>154.47916666666666</c:v>
                </c:pt>
                <c:pt idx="60473">
                  <c:v>154.48177083333334</c:v>
                </c:pt>
                <c:pt idx="60474">
                  <c:v>154.484375</c:v>
                </c:pt>
                <c:pt idx="60475">
                  <c:v>154.48697916666666</c:v>
                </c:pt>
                <c:pt idx="60476">
                  <c:v>154.48958333333334</c:v>
                </c:pt>
                <c:pt idx="60477">
                  <c:v>154.4921875</c:v>
                </c:pt>
                <c:pt idx="60478">
                  <c:v>154.49479166666666</c:v>
                </c:pt>
                <c:pt idx="60479">
                  <c:v>154.49739583333334</c:v>
                </c:pt>
                <c:pt idx="60480">
                  <c:v>154.5</c:v>
                </c:pt>
                <c:pt idx="60481">
                  <c:v>154.50260416666666</c:v>
                </c:pt>
                <c:pt idx="60482">
                  <c:v>154.50520833333334</c:v>
                </c:pt>
                <c:pt idx="60483">
                  <c:v>154.5078125</c:v>
                </c:pt>
                <c:pt idx="60484">
                  <c:v>154.51041666666666</c:v>
                </c:pt>
                <c:pt idx="60485">
                  <c:v>154.51302083333334</c:v>
                </c:pt>
                <c:pt idx="60486">
                  <c:v>154.515625</c:v>
                </c:pt>
                <c:pt idx="60487">
                  <c:v>154.51822916666666</c:v>
                </c:pt>
                <c:pt idx="60488">
                  <c:v>154.52083333333334</c:v>
                </c:pt>
                <c:pt idx="60489">
                  <c:v>154.5234375</c:v>
                </c:pt>
                <c:pt idx="60490">
                  <c:v>154.52604166666666</c:v>
                </c:pt>
                <c:pt idx="60491">
                  <c:v>154.52864583333334</c:v>
                </c:pt>
                <c:pt idx="60492">
                  <c:v>154.53125</c:v>
                </c:pt>
                <c:pt idx="60493">
                  <c:v>154.53385416666666</c:v>
                </c:pt>
                <c:pt idx="60494">
                  <c:v>154.53645833333334</c:v>
                </c:pt>
                <c:pt idx="60495">
                  <c:v>154.5390625</c:v>
                </c:pt>
                <c:pt idx="60496">
                  <c:v>154.54166666666666</c:v>
                </c:pt>
                <c:pt idx="60497">
                  <c:v>154.54427083333334</c:v>
                </c:pt>
                <c:pt idx="60498">
                  <c:v>154.546875</c:v>
                </c:pt>
                <c:pt idx="60499">
                  <c:v>154.54947916666666</c:v>
                </c:pt>
                <c:pt idx="60500">
                  <c:v>154.55208333333334</c:v>
                </c:pt>
                <c:pt idx="60501">
                  <c:v>154.5546875</c:v>
                </c:pt>
                <c:pt idx="60502">
                  <c:v>154.55729166666666</c:v>
                </c:pt>
                <c:pt idx="60503">
                  <c:v>154.55989583333334</c:v>
                </c:pt>
                <c:pt idx="60504">
                  <c:v>154.5625</c:v>
                </c:pt>
                <c:pt idx="60505">
                  <c:v>154.56510416666666</c:v>
                </c:pt>
                <c:pt idx="60506">
                  <c:v>154.56770833333334</c:v>
                </c:pt>
                <c:pt idx="60507">
                  <c:v>154.5703125</c:v>
                </c:pt>
                <c:pt idx="60508">
                  <c:v>154.57291666666666</c:v>
                </c:pt>
                <c:pt idx="60509">
                  <c:v>154.57552083333334</c:v>
                </c:pt>
                <c:pt idx="60510">
                  <c:v>154.578125</c:v>
                </c:pt>
                <c:pt idx="60511">
                  <c:v>154.58072916666666</c:v>
                </c:pt>
                <c:pt idx="60512">
                  <c:v>154.58333333333334</c:v>
                </c:pt>
                <c:pt idx="60513">
                  <c:v>154.5859375</c:v>
                </c:pt>
                <c:pt idx="60514">
                  <c:v>154.58854166666666</c:v>
                </c:pt>
                <c:pt idx="60515">
                  <c:v>154.59114583333334</c:v>
                </c:pt>
                <c:pt idx="60516">
                  <c:v>154.59375</c:v>
                </c:pt>
                <c:pt idx="60517">
                  <c:v>154.59635416666666</c:v>
                </c:pt>
                <c:pt idx="60518">
                  <c:v>154.59895833333334</c:v>
                </c:pt>
                <c:pt idx="60519">
                  <c:v>154.6015625</c:v>
                </c:pt>
                <c:pt idx="60520">
                  <c:v>154.60416666666666</c:v>
                </c:pt>
                <c:pt idx="60521">
                  <c:v>154.60677083333334</c:v>
                </c:pt>
                <c:pt idx="60522">
                  <c:v>154.609375</c:v>
                </c:pt>
                <c:pt idx="60523">
                  <c:v>154.61197916666666</c:v>
                </c:pt>
                <c:pt idx="60524">
                  <c:v>154.61458333333334</c:v>
                </c:pt>
                <c:pt idx="60525">
                  <c:v>154.6171875</c:v>
                </c:pt>
                <c:pt idx="60526">
                  <c:v>154.61979166666666</c:v>
                </c:pt>
                <c:pt idx="60527">
                  <c:v>154.62239583333334</c:v>
                </c:pt>
                <c:pt idx="60528">
                  <c:v>154.625</c:v>
                </c:pt>
                <c:pt idx="60529">
                  <c:v>154.62760416666666</c:v>
                </c:pt>
                <c:pt idx="60530">
                  <c:v>154.63020833333334</c:v>
                </c:pt>
                <c:pt idx="60531">
                  <c:v>154.6328125</c:v>
                </c:pt>
                <c:pt idx="60532">
                  <c:v>154.63541666666666</c:v>
                </c:pt>
                <c:pt idx="60533">
                  <c:v>154.63802083333334</c:v>
                </c:pt>
                <c:pt idx="60534">
                  <c:v>154.640625</c:v>
                </c:pt>
                <c:pt idx="60535">
                  <c:v>154.64322916666666</c:v>
                </c:pt>
                <c:pt idx="60536">
                  <c:v>154.64583333333334</c:v>
                </c:pt>
                <c:pt idx="60537">
                  <c:v>154.6484375</c:v>
                </c:pt>
                <c:pt idx="60538">
                  <c:v>154.65104166666666</c:v>
                </c:pt>
                <c:pt idx="60539">
                  <c:v>154.65364583333334</c:v>
                </c:pt>
                <c:pt idx="60540">
                  <c:v>154.65625</c:v>
                </c:pt>
                <c:pt idx="60541">
                  <c:v>154.65885416666666</c:v>
                </c:pt>
                <c:pt idx="60542">
                  <c:v>154.66145833333334</c:v>
                </c:pt>
                <c:pt idx="60543">
                  <c:v>154.6640625</c:v>
                </c:pt>
                <c:pt idx="60544">
                  <c:v>154.66666666666666</c:v>
                </c:pt>
                <c:pt idx="60545">
                  <c:v>154.66927083333334</c:v>
                </c:pt>
                <c:pt idx="60546">
                  <c:v>154.671875</c:v>
                </c:pt>
                <c:pt idx="60547">
                  <c:v>154.67447916666666</c:v>
                </c:pt>
                <c:pt idx="60548">
                  <c:v>154.67708333333334</c:v>
                </c:pt>
                <c:pt idx="60549">
                  <c:v>154.6796875</c:v>
                </c:pt>
                <c:pt idx="60550">
                  <c:v>154.68229166666666</c:v>
                </c:pt>
                <c:pt idx="60551">
                  <c:v>154.68489583333334</c:v>
                </c:pt>
                <c:pt idx="60552">
                  <c:v>154.6875</c:v>
                </c:pt>
                <c:pt idx="60553">
                  <c:v>154.69010416666666</c:v>
                </c:pt>
                <c:pt idx="60554">
                  <c:v>154.69270833333334</c:v>
                </c:pt>
                <c:pt idx="60555">
                  <c:v>154.6953125</c:v>
                </c:pt>
                <c:pt idx="60556">
                  <c:v>154.69791666666666</c:v>
                </c:pt>
                <c:pt idx="60557">
                  <c:v>154.70052083333334</c:v>
                </c:pt>
                <c:pt idx="60558">
                  <c:v>154.703125</c:v>
                </c:pt>
                <c:pt idx="60559">
                  <c:v>154.70572916666666</c:v>
                </c:pt>
                <c:pt idx="60560">
                  <c:v>154.70833333333334</c:v>
                </c:pt>
                <c:pt idx="60561">
                  <c:v>154.7109375</c:v>
                </c:pt>
                <c:pt idx="60562">
                  <c:v>154.71354166666666</c:v>
                </c:pt>
                <c:pt idx="60563">
                  <c:v>154.71614583333334</c:v>
                </c:pt>
                <c:pt idx="60564">
                  <c:v>154.71875</c:v>
                </c:pt>
                <c:pt idx="60565">
                  <c:v>154.72135416666666</c:v>
                </c:pt>
                <c:pt idx="60566">
                  <c:v>154.72395833333334</c:v>
                </c:pt>
                <c:pt idx="60567">
                  <c:v>154.7265625</c:v>
                </c:pt>
                <c:pt idx="60568">
                  <c:v>154.72916666666666</c:v>
                </c:pt>
                <c:pt idx="60569">
                  <c:v>154.73177083333334</c:v>
                </c:pt>
                <c:pt idx="60570">
                  <c:v>154.734375</c:v>
                </c:pt>
                <c:pt idx="60571">
                  <c:v>154.73697916666666</c:v>
                </c:pt>
                <c:pt idx="60572">
                  <c:v>154.73958333333334</c:v>
                </c:pt>
                <c:pt idx="60573">
                  <c:v>154.7421875</c:v>
                </c:pt>
                <c:pt idx="60574">
                  <c:v>154.74479166666666</c:v>
                </c:pt>
                <c:pt idx="60575">
                  <c:v>154.74739583333334</c:v>
                </c:pt>
                <c:pt idx="60576">
                  <c:v>154.75</c:v>
                </c:pt>
                <c:pt idx="60577">
                  <c:v>154.75260416666666</c:v>
                </c:pt>
                <c:pt idx="60578">
                  <c:v>154.75520833333334</c:v>
                </c:pt>
                <c:pt idx="60579">
                  <c:v>154.7578125</c:v>
                </c:pt>
                <c:pt idx="60580">
                  <c:v>154.76041666666666</c:v>
                </c:pt>
                <c:pt idx="60581">
                  <c:v>154.76302083333334</c:v>
                </c:pt>
                <c:pt idx="60582">
                  <c:v>154.765625</c:v>
                </c:pt>
                <c:pt idx="60583">
                  <c:v>154.76822916666666</c:v>
                </c:pt>
                <c:pt idx="60584">
                  <c:v>154.77083333333334</c:v>
                </c:pt>
                <c:pt idx="60585">
                  <c:v>154.7734375</c:v>
                </c:pt>
                <c:pt idx="60586">
                  <c:v>154.77604166666666</c:v>
                </c:pt>
                <c:pt idx="60587">
                  <c:v>154.77864583333334</c:v>
                </c:pt>
                <c:pt idx="60588">
                  <c:v>154.78125</c:v>
                </c:pt>
                <c:pt idx="60589">
                  <c:v>154.78385416666666</c:v>
                </c:pt>
                <c:pt idx="60590">
                  <c:v>154.78645833333334</c:v>
                </c:pt>
                <c:pt idx="60591">
                  <c:v>154.7890625</c:v>
                </c:pt>
                <c:pt idx="60592">
                  <c:v>154.79166666666666</c:v>
                </c:pt>
                <c:pt idx="60593">
                  <c:v>154.79427083333334</c:v>
                </c:pt>
                <c:pt idx="60594">
                  <c:v>154.796875</c:v>
                </c:pt>
                <c:pt idx="60595">
                  <c:v>154.79947916666666</c:v>
                </c:pt>
                <c:pt idx="60596">
                  <c:v>154.80208333333334</c:v>
                </c:pt>
                <c:pt idx="60597">
                  <c:v>154.8046875</c:v>
                </c:pt>
                <c:pt idx="60598">
                  <c:v>154.80729166666666</c:v>
                </c:pt>
                <c:pt idx="60599">
                  <c:v>154.80989583333334</c:v>
                </c:pt>
                <c:pt idx="60600">
                  <c:v>154.8125</c:v>
                </c:pt>
                <c:pt idx="60601">
                  <c:v>154.81510416666666</c:v>
                </c:pt>
                <c:pt idx="60602">
                  <c:v>154.81770833333334</c:v>
                </c:pt>
                <c:pt idx="60603">
                  <c:v>154.8203125</c:v>
                </c:pt>
                <c:pt idx="60604">
                  <c:v>154.82291666666666</c:v>
                </c:pt>
                <c:pt idx="60605">
                  <c:v>154.82552083333334</c:v>
                </c:pt>
                <c:pt idx="60606">
                  <c:v>154.828125</c:v>
                </c:pt>
                <c:pt idx="60607">
                  <c:v>154.83072916666666</c:v>
                </c:pt>
                <c:pt idx="60608">
                  <c:v>154.83333333333334</c:v>
                </c:pt>
                <c:pt idx="60609">
                  <c:v>154.8359375</c:v>
                </c:pt>
                <c:pt idx="60610">
                  <c:v>154.83854166666666</c:v>
                </c:pt>
                <c:pt idx="60611">
                  <c:v>154.84114583333334</c:v>
                </c:pt>
                <c:pt idx="60612">
                  <c:v>154.84375</c:v>
                </c:pt>
                <c:pt idx="60613">
                  <c:v>154.84635416666666</c:v>
                </c:pt>
                <c:pt idx="60614">
                  <c:v>154.84895833333334</c:v>
                </c:pt>
                <c:pt idx="60615">
                  <c:v>154.8515625</c:v>
                </c:pt>
                <c:pt idx="60616">
                  <c:v>154.85416666666666</c:v>
                </c:pt>
                <c:pt idx="60617">
                  <c:v>154.85677083333334</c:v>
                </c:pt>
                <c:pt idx="60618">
                  <c:v>154.859375</c:v>
                </c:pt>
                <c:pt idx="60619">
                  <c:v>154.86197916666666</c:v>
                </c:pt>
                <c:pt idx="60620">
                  <c:v>154.86458333333334</c:v>
                </c:pt>
                <c:pt idx="60621">
                  <c:v>154.8671875</c:v>
                </c:pt>
                <c:pt idx="60622">
                  <c:v>154.86979166666666</c:v>
                </c:pt>
                <c:pt idx="60623">
                  <c:v>154.87239583333334</c:v>
                </c:pt>
                <c:pt idx="60624">
                  <c:v>154.875</c:v>
                </c:pt>
                <c:pt idx="60625">
                  <c:v>154.87760416666666</c:v>
                </c:pt>
                <c:pt idx="60626">
                  <c:v>154.88020833333334</c:v>
                </c:pt>
                <c:pt idx="60627">
                  <c:v>154.8828125</c:v>
                </c:pt>
                <c:pt idx="60628">
                  <c:v>154.88541666666666</c:v>
                </c:pt>
                <c:pt idx="60629">
                  <c:v>154.88802083333334</c:v>
                </c:pt>
                <c:pt idx="60630">
                  <c:v>154.890625</c:v>
                </c:pt>
                <c:pt idx="60631">
                  <c:v>154.89322916666666</c:v>
                </c:pt>
                <c:pt idx="60632">
                  <c:v>154.89583333333334</c:v>
                </c:pt>
                <c:pt idx="60633">
                  <c:v>154.8984375</c:v>
                </c:pt>
                <c:pt idx="60634">
                  <c:v>154.90104166666666</c:v>
                </c:pt>
                <c:pt idx="60635">
                  <c:v>154.90364583333334</c:v>
                </c:pt>
                <c:pt idx="60636">
                  <c:v>154.90625</c:v>
                </c:pt>
                <c:pt idx="60637">
                  <c:v>154.90885416666666</c:v>
                </c:pt>
                <c:pt idx="60638">
                  <c:v>154.91145833333334</c:v>
                </c:pt>
                <c:pt idx="60639">
                  <c:v>154.9140625</c:v>
                </c:pt>
                <c:pt idx="60640">
                  <c:v>154.91666666666666</c:v>
                </c:pt>
                <c:pt idx="60641">
                  <c:v>154.91927083333334</c:v>
                </c:pt>
                <c:pt idx="60642">
                  <c:v>154.921875</c:v>
                </c:pt>
                <c:pt idx="60643">
                  <c:v>154.92447916666666</c:v>
                </c:pt>
                <c:pt idx="60644">
                  <c:v>154.92708333333334</c:v>
                </c:pt>
                <c:pt idx="60645">
                  <c:v>154.9296875</c:v>
                </c:pt>
                <c:pt idx="60646">
                  <c:v>154.93229166666666</c:v>
                </c:pt>
                <c:pt idx="60647">
                  <c:v>154.93489583333334</c:v>
                </c:pt>
                <c:pt idx="60648">
                  <c:v>154.9375</c:v>
                </c:pt>
                <c:pt idx="60649">
                  <c:v>154.94010416666666</c:v>
                </c:pt>
                <c:pt idx="60650">
                  <c:v>154.94270833333334</c:v>
                </c:pt>
                <c:pt idx="60651">
                  <c:v>154.9453125</c:v>
                </c:pt>
                <c:pt idx="60652">
                  <c:v>154.94791666666666</c:v>
                </c:pt>
                <c:pt idx="60653">
                  <c:v>154.95052083333334</c:v>
                </c:pt>
                <c:pt idx="60654">
                  <c:v>154.953125</c:v>
                </c:pt>
                <c:pt idx="60655">
                  <c:v>154.95572916666666</c:v>
                </c:pt>
                <c:pt idx="60656">
                  <c:v>154.95833333333334</c:v>
                </c:pt>
                <c:pt idx="60657">
                  <c:v>154.9609375</c:v>
                </c:pt>
                <c:pt idx="60658">
                  <c:v>154.96354166666666</c:v>
                </c:pt>
                <c:pt idx="60659">
                  <c:v>154.96614583333334</c:v>
                </c:pt>
                <c:pt idx="60660">
                  <c:v>154.96875</c:v>
                </c:pt>
                <c:pt idx="60661">
                  <c:v>154.97135416666666</c:v>
                </c:pt>
                <c:pt idx="60662">
                  <c:v>154.97395833333334</c:v>
                </c:pt>
                <c:pt idx="60663">
                  <c:v>154.9765625</c:v>
                </c:pt>
                <c:pt idx="60664">
                  <c:v>154.97916666666666</c:v>
                </c:pt>
                <c:pt idx="60665">
                  <c:v>154.98177083333334</c:v>
                </c:pt>
                <c:pt idx="60666">
                  <c:v>154.984375</c:v>
                </c:pt>
                <c:pt idx="60667">
                  <c:v>154.98697916666666</c:v>
                </c:pt>
                <c:pt idx="60668">
                  <c:v>154.98958333333334</c:v>
                </c:pt>
                <c:pt idx="60669">
                  <c:v>154.9921875</c:v>
                </c:pt>
                <c:pt idx="60670">
                  <c:v>154.99479166666666</c:v>
                </c:pt>
                <c:pt idx="60671">
                  <c:v>154.99739583333334</c:v>
                </c:pt>
                <c:pt idx="60672">
                  <c:v>155</c:v>
                </c:pt>
                <c:pt idx="60673">
                  <c:v>155.00260416666666</c:v>
                </c:pt>
                <c:pt idx="60674">
                  <c:v>155.00520833333334</c:v>
                </c:pt>
                <c:pt idx="60675">
                  <c:v>155.0078125</c:v>
                </c:pt>
                <c:pt idx="60676">
                  <c:v>155.01041666666666</c:v>
                </c:pt>
                <c:pt idx="60677">
                  <c:v>155.01302083333334</c:v>
                </c:pt>
                <c:pt idx="60678">
                  <c:v>155.015625</c:v>
                </c:pt>
                <c:pt idx="60679">
                  <c:v>155.01822916666666</c:v>
                </c:pt>
                <c:pt idx="60680">
                  <c:v>155.02083333333334</c:v>
                </c:pt>
                <c:pt idx="60681">
                  <c:v>155.0234375</c:v>
                </c:pt>
                <c:pt idx="60682">
                  <c:v>155.02604166666666</c:v>
                </c:pt>
                <c:pt idx="60683">
                  <c:v>155.02864583333334</c:v>
                </c:pt>
                <c:pt idx="60684">
                  <c:v>155.03125</c:v>
                </c:pt>
                <c:pt idx="60685">
                  <c:v>155.03385416666666</c:v>
                </c:pt>
                <c:pt idx="60686">
                  <c:v>155.03645833333334</c:v>
                </c:pt>
                <c:pt idx="60687">
                  <c:v>155.0390625</c:v>
                </c:pt>
                <c:pt idx="60688">
                  <c:v>155.04166666666666</c:v>
                </c:pt>
                <c:pt idx="60689">
                  <c:v>155.04427083333334</c:v>
                </c:pt>
                <c:pt idx="60690">
                  <c:v>155.046875</c:v>
                </c:pt>
                <c:pt idx="60691">
                  <c:v>155.04947916666666</c:v>
                </c:pt>
                <c:pt idx="60692">
                  <c:v>155.05208333333334</c:v>
                </c:pt>
                <c:pt idx="60693">
                  <c:v>155.0546875</c:v>
                </c:pt>
                <c:pt idx="60694">
                  <c:v>155.05729166666666</c:v>
                </c:pt>
                <c:pt idx="60695">
                  <c:v>155.05989583333334</c:v>
                </c:pt>
                <c:pt idx="60696">
                  <c:v>155.0625</c:v>
                </c:pt>
                <c:pt idx="60697">
                  <c:v>155.06510416666666</c:v>
                </c:pt>
                <c:pt idx="60698">
                  <c:v>155.06770833333334</c:v>
                </c:pt>
                <c:pt idx="60699">
                  <c:v>155.0703125</c:v>
                </c:pt>
                <c:pt idx="60700">
                  <c:v>155.07291666666666</c:v>
                </c:pt>
                <c:pt idx="60701">
                  <c:v>155.07552083333334</c:v>
                </c:pt>
                <c:pt idx="60702">
                  <c:v>155.078125</c:v>
                </c:pt>
                <c:pt idx="60703">
                  <c:v>155.08072916666666</c:v>
                </c:pt>
                <c:pt idx="60704">
                  <c:v>155.08333333333334</c:v>
                </c:pt>
                <c:pt idx="60705">
                  <c:v>155.0859375</c:v>
                </c:pt>
                <c:pt idx="60706">
                  <c:v>155.08854166666666</c:v>
                </c:pt>
                <c:pt idx="60707">
                  <c:v>155.09114583333334</c:v>
                </c:pt>
                <c:pt idx="60708">
                  <c:v>155.09375</c:v>
                </c:pt>
                <c:pt idx="60709">
                  <c:v>155.09635416666666</c:v>
                </c:pt>
                <c:pt idx="60710">
                  <c:v>155.09895833333334</c:v>
                </c:pt>
                <c:pt idx="60711">
                  <c:v>155.1015625</c:v>
                </c:pt>
                <c:pt idx="60712">
                  <c:v>155.10416666666666</c:v>
                </c:pt>
                <c:pt idx="60713">
                  <c:v>155.10677083333334</c:v>
                </c:pt>
                <c:pt idx="60714">
                  <c:v>155.109375</c:v>
                </c:pt>
                <c:pt idx="60715">
                  <c:v>155.11197916666666</c:v>
                </c:pt>
                <c:pt idx="60716">
                  <c:v>155.11458333333334</c:v>
                </c:pt>
                <c:pt idx="60717">
                  <c:v>155.1171875</c:v>
                </c:pt>
                <c:pt idx="60718">
                  <c:v>155.11979166666666</c:v>
                </c:pt>
                <c:pt idx="60719">
                  <c:v>155.12239583333334</c:v>
                </c:pt>
                <c:pt idx="60720">
                  <c:v>155.125</c:v>
                </c:pt>
                <c:pt idx="60721">
                  <c:v>155.12760416666666</c:v>
                </c:pt>
                <c:pt idx="60722">
                  <c:v>155.13020833333334</c:v>
                </c:pt>
                <c:pt idx="60723">
                  <c:v>155.1328125</c:v>
                </c:pt>
                <c:pt idx="60724">
                  <c:v>155.13541666666666</c:v>
                </c:pt>
                <c:pt idx="60725">
                  <c:v>155.13802083333334</c:v>
                </c:pt>
                <c:pt idx="60726">
                  <c:v>155.140625</c:v>
                </c:pt>
                <c:pt idx="60727">
                  <c:v>155.14322916666666</c:v>
                </c:pt>
                <c:pt idx="60728">
                  <c:v>155.14583333333334</c:v>
                </c:pt>
                <c:pt idx="60729">
                  <c:v>155.1484375</c:v>
                </c:pt>
                <c:pt idx="60730">
                  <c:v>155.15104166666666</c:v>
                </c:pt>
                <c:pt idx="60731">
                  <c:v>155.15364583333334</c:v>
                </c:pt>
                <c:pt idx="60732">
                  <c:v>155.15625</c:v>
                </c:pt>
                <c:pt idx="60733">
                  <c:v>155.15885416666666</c:v>
                </c:pt>
                <c:pt idx="60734">
                  <c:v>155.16145833333334</c:v>
                </c:pt>
                <c:pt idx="60735">
                  <c:v>155.1640625</c:v>
                </c:pt>
                <c:pt idx="60736">
                  <c:v>155.16666666666666</c:v>
                </c:pt>
                <c:pt idx="60737">
                  <c:v>155.16927083333334</c:v>
                </c:pt>
                <c:pt idx="60738">
                  <c:v>155.171875</c:v>
                </c:pt>
                <c:pt idx="60739">
                  <c:v>155.17447916666666</c:v>
                </c:pt>
                <c:pt idx="60740">
                  <c:v>155.17708333333334</c:v>
                </c:pt>
                <c:pt idx="60741">
                  <c:v>155.1796875</c:v>
                </c:pt>
                <c:pt idx="60742">
                  <c:v>155.18229166666666</c:v>
                </c:pt>
                <c:pt idx="60743">
                  <c:v>155.18489583333334</c:v>
                </c:pt>
                <c:pt idx="60744">
                  <c:v>155.1875</c:v>
                </c:pt>
                <c:pt idx="60745">
                  <c:v>155.19010416666666</c:v>
                </c:pt>
                <c:pt idx="60746">
                  <c:v>155.19270833333334</c:v>
                </c:pt>
                <c:pt idx="60747">
                  <c:v>155.1953125</c:v>
                </c:pt>
                <c:pt idx="60748">
                  <c:v>155.19791666666666</c:v>
                </c:pt>
                <c:pt idx="60749">
                  <c:v>155.20052083333334</c:v>
                </c:pt>
                <c:pt idx="60750">
                  <c:v>155.203125</c:v>
                </c:pt>
                <c:pt idx="60751">
                  <c:v>155.20572916666666</c:v>
                </c:pt>
                <c:pt idx="60752">
                  <c:v>155.20833333333334</c:v>
                </c:pt>
                <c:pt idx="60753">
                  <c:v>155.2109375</c:v>
                </c:pt>
                <c:pt idx="60754">
                  <c:v>155.21354166666666</c:v>
                </c:pt>
                <c:pt idx="60755">
                  <c:v>155.21614583333334</c:v>
                </c:pt>
                <c:pt idx="60756">
                  <c:v>155.21875</c:v>
                </c:pt>
                <c:pt idx="60757">
                  <c:v>155.22135416666666</c:v>
                </c:pt>
                <c:pt idx="60758">
                  <c:v>155.22395833333334</c:v>
                </c:pt>
                <c:pt idx="60759">
                  <c:v>155.2265625</c:v>
                </c:pt>
                <c:pt idx="60760">
                  <c:v>155.22916666666666</c:v>
                </c:pt>
                <c:pt idx="60761">
                  <c:v>155.23177083333334</c:v>
                </c:pt>
                <c:pt idx="60762">
                  <c:v>155.234375</c:v>
                </c:pt>
                <c:pt idx="60763">
                  <c:v>155.23697916666666</c:v>
                </c:pt>
                <c:pt idx="60764">
                  <c:v>155.23958333333334</c:v>
                </c:pt>
                <c:pt idx="60765">
                  <c:v>155.2421875</c:v>
                </c:pt>
                <c:pt idx="60766">
                  <c:v>155.24479166666666</c:v>
                </c:pt>
                <c:pt idx="60767">
                  <c:v>155.24739583333334</c:v>
                </c:pt>
                <c:pt idx="60768">
                  <c:v>155.25</c:v>
                </c:pt>
                <c:pt idx="60769">
                  <c:v>155.25260416666666</c:v>
                </c:pt>
                <c:pt idx="60770">
                  <c:v>155.25520833333334</c:v>
                </c:pt>
                <c:pt idx="60771">
                  <c:v>155.2578125</c:v>
                </c:pt>
                <c:pt idx="60772">
                  <c:v>155.26041666666666</c:v>
                </c:pt>
                <c:pt idx="60773">
                  <c:v>155.26302083333334</c:v>
                </c:pt>
                <c:pt idx="60774">
                  <c:v>155.265625</c:v>
                </c:pt>
                <c:pt idx="60775">
                  <c:v>155.26822916666666</c:v>
                </c:pt>
                <c:pt idx="60776">
                  <c:v>155.27083333333334</c:v>
                </c:pt>
                <c:pt idx="60777">
                  <c:v>155.2734375</c:v>
                </c:pt>
                <c:pt idx="60778">
                  <c:v>155.27604166666666</c:v>
                </c:pt>
                <c:pt idx="60779">
                  <c:v>155.27864583333334</c:v>
                </c:pt>
                <c:pt idx="60780">
                  <c:v>155.28125</c:v>
                </c:pt>
                <c:pt idx="60781">
                  <c:v>155.28385416666666</c:v>
                </c:pt>
                <c:pt idx="60782">
                  <c:v>155.28645833333334</c:v>
                </c:pt>
                <c:pt idx="60783">
                  <c:v>155.2890625</c:v>
                </c:pt>
                <c:pt idx="60784">
                  <c:v>155.29166666666666</c:v>
                </c:pt>
                <c:pt idx="60785">
                  <c:v>155.29427083333334</c:v>
                </c:pt>
                <c:pt idx="60786">
                  <c:v>155.296875</c:v>
                </c:pt>
                <c:pt idx="60787">
                  <c:v>155.29947916666666</c:v>
                </c:pt>
                <c:pt idx="60788">
                  <c:v>155.30208333333334</c:v>
                </c:pt>
                <c:pt idx="60789">
                  <c:v>155.3046875</c:v>
                </c:pt>
                <c:pt idx="60790">
                  <c:v>155.30729166666666</c:v>
                </c:pt>
                <c:pt idx="60791">
                  <c:v>155.30989583333334</c:v>
                </c:pt>
                <c:pt idx="60792">
                  <c:v>155.3125</c:v>
                </c:pt>
                <c:pt idx="60793">
                  <c:v>155.31510416666666</c:v>
                </c:pt>
                <c:pt idx="60794">
                  <c:v>155.31770833333334</c:v>
                </c:pt>
                <c:pt idx="60795">
                  <c:v>155.3203125</c:v>
                </c:pt>
                <c:pt idx="60796">
                  <c:v>155.32291666666666</c:v>
                </c:pt>
                <c:pt idx="60797">
                  <c:v>155.32552083333334</c:v>
                </c:pt>
                <c:pt idx="60798">
                  <c:v>155.328125</c:v>
                </c:pt>
                <c:pt idx="60799">
                  <c:v>155.33072916666666</c:v>
                </c:pt>
                <c:pt idx="60800">
                  <c:v>155.33333333333334</c:v>
                </c:pt>
                <c:pt idx="60801">
                  <c:v>155.3359375</c:v>
                </c:pt>
                <c:pt idx="60802">
                  <c:v>155.33854166666666</c:v>
                </c:pt>
                <c:pt idx="60803">
                  <c:v>155.34114583333334</c:v>
                </c:pt>
                <c:pt idx="60804">
                  <c:v>155.34375</c:v>
                </c:pt>
                <c:pt idx="60805">
                  <c:v>155.34635416666666</c:v>
                </c:pt>
                <c:pt idx="60806">
                  <c:v>155.34895833333334</c:v>
                </c:pt>
                <c:pt idx="60807">
                  <c:v>155.3515625</c:v>
                </c:pt>
                <c:pt idx="60808">
                  <c:v>155.35416666666666</c:v>
                </c:pt>
                <c:pt idx="60809">
                  <c:v>155.35677083333334</c:v>
                </c:pt>
                <c:pt idx="60810">
                  <c:v>155.359375</c:v>
                </c:pt>
                <c:pt idx="60811">
                  <c:v>155.36197916666666</c:v>
                </c:pt>
                <c:pt idx="60812">
                  <c:v>155.36458333333334</c:v>
                </c:pt>
                <c:pt idx="60813">
                  <c:v>155.3671875</c:v>
                </c:pt>
                <c:pt idx="60814">
                  <c:v>155.36979166666666</c:v>
                </c:pt>
                <c:pt idx="60815">
                  <c:v>155.37239583333334</c:v>
                </c:pt>
                <c:pt idx="60816">
                  <c:v>155.375</c:v>
                </c:pt>
                <c:pt idx="60817">
                  <c:v>155.37760416666666</c:v>
                </c:pt>
                <c:pt idx="60818">
                  <c:v>155.38020833333334</c:v>
                </c:pt>
                <c:pt idx="60819">
                  <c:v>155.3828125</c:v>
                </c:pt>
                <c:pt idx="60820">
                  <c:v>155.38541666666666</c:v>
                </c:pt>
                <c:pt idx="60821">
                  <c:v>155.38802083333334</c:v>
                </c:pt>
                <c:pt idx="60822">
                  <c:v>155.390625</c:v>
                </c:pt>
                <c:pt idx="60823">
                  <c:v>155.39322916666666</c:v>
                </c:pt>
                <c:pt idx="60824">
                  <c:v>155.39583333333334</c:v>
                </c:pt>
                <c:pt idx="60825">
                  <c:v>155.3984375</c:v>
                </c:pt>
                <c:pt idx="60826">
                  <c:v>155.40104166666666</c:v>
                </c:pt>
                <c:pt idx="60827">
                  <c:v>155.40364583333334</c:v>
                </c:pt>
                <c:pt idx="60828">
                  <c:v>155.40625</c:v>
                </c:pt>
                <c:pt idx="60829">
                  <c:v>155.40885416666666</c:v>
                </c:pt>
                <c:pt idx="60830">
                  <c:v>155.41145833333334</c:v>
                </c:pt>
                <c:pt idx="60831">
                  <c:v>155.4140625</c:v>
                </c:pt>
                <c:pt idx="60832">
                  <c:v>155.41666666666666</c:v>
                </c:pt>
                <c:pt idx="60833">
                  <c:v>155.41927083333334</c:v>
                </c:pt>
                <c:pt idx="60834">
                  <c:v>155.421875</c:v>
                </c:pt>
                <c:pt idx="60835">
                  <c:v>155.42447916666666</c:v>
                </c:pt>
                <c:pt idx="60836">
                  <c:v>155.42708333333334</c:v>
                </c:pt>
                <c:pt idx="60837">
                  <c:v>155.4296875</c:v>
                </c:pt>
                <c:pt idx="60838">
                  <c:v>155.43229166666666</c:v>
                </c:pt>
                <c:pt idx="60839">
                  <c:v>155.43489583333334</c:v>
                </c:pt>
                <c:pt idx="60840">
                  <c:v>155.4375</c:v>
                </c:pt>
                <c:pt idx="60841">
                  <c:v>155.44010416666666</c:v>
                </c:pt>
                <c:pt idx="60842">
                  <c:v>155.44270833333334</c:v>
                </c:pt>
                <c:pt idx="60843">
                  <c:v>155.4453125</c:v>
                </c:pt>
                <c:pt idx="60844">
                  <c:v>155.44791666666666</c:v>
                </c:pt>
                <c:pt idx="60845">
                  <c:v>155.45052083333334</c:v>
                </c:pt>
                <c:pt idx="60846">
                  <c:v>155.453125</c:v>
                </c:pt>
                <c:pt idx="60847">
                  <c:v>155.45572916666666</c:v>
                </c:pt>
                <c:pt idx="60848">
                  <c:v>155.45833333333334</c:v>
                </c:pt>
                <c:pt idx="60849">
                  <c:v>155.4609375</c:v>
                </c:pt>
                <c:pt idx="60850">
                  <c:v>155.46354166666666</c:v>
                </c:pt>
                <c:pt idx="60851">
                  <c:v>155.46614583333334</c:v>
                </c:pt>
                <c:pt idx="60852">
                  <c:v>155.46875</c:v>
                </c:pt>
                <c:pt idx="60853">
                  <c:v>155.47135416666666</c:v>
                </c:pt>
                <c:pt idx="60854">
                  <c:v>155.47395833333334</c:v>
                </c:pt>
                <c:pt idx="60855">
                  <c:v>155.4765625</c:v>
                </c:pt>
                <c:pt idx="60856">
                  <c:v>155.47916666666666</c:v>
                </c:pt>
                <c:pt idx="60857">
                  <c:v>155.48177083333334</c:v>
                </c:pt>
                <c:pt idx="60858">
                  <c:v>155.484375</c:v>
                </c:pt>
                <c:pt idx="60859">
                  <c:v>155.48697916666666</c:v>
                </c:pt>
                <c:pt idx="60860">
                  <c:v>155.48958333333334</c:v>
                </c:pt>
                <c:pt idx="60861">
                  <c:v>155.4921875</c:v>
                </c:pt>
                <c:pt idx="60862">
                  <c:v>155.49479166666666</c:v>
                </c:pt>
                <c:pt idx="60863">
                  <c:v>155.49739583333334</c:v>
                </c:pt>
                <c:pt idx="60864">
                  <c:v>155.5</c:v>
                </c:pt>
                <c:pt idx="60865">
                  <c:v>155.50260416666666</c:v>
                </c:pt>
                <c:pt idx="60866">
                  <c:v>155.50520833333334</c:v>
                </c:pt>
                <c:pt idx="60867">
                  <c:v>155.5078125</c:v>
                </c:pt>
                <c:pt idx="60868">
                  <c:v>155.51041666666666</c:v>
                </c:pt>
                <c:pt idx="60869">
                  <c:v>155.51302083333334</c:v>
                </c:pt>
                <c:pt idx="60870">
                  <c:v>155.515625</c:v>
                </c:pt>
                <c:pt idx="60871">
                  <c:v>155.51822916666666</c:v>
                </c:pt>
                <c:pt idx="60872">
                  <c:v>155.52083333333334</c:v>
                </c:pt>
                <c:pt idx="60873">
                  <c:v>155.5234375</c:v>
                </c:pt>
                <c:pt idx="60874">
                  <c:v>155.52604166666666</c:v>
                </c:pt>
                <c:pt idx="60875">
                  <c:v>155.52864583333334</c:v>
                </c:pt>
                <c:pt idx="60876">
                  <c:v>155.53125</c:v>
                </c:pt>
                <c:pt idx="60877">
                  <c:v>155.53385416666666</c:v>
                </c:pt>
                <c:pt idx="60878">
                  <c:v>155.53645833333334</c:v>
                </c:pt>
                <c:pt idx="60879">
                  <c:v>155.5390625</c:v>
                </c:pt>
                <c:pt idx="60880">
                  <c:v>155.54166666666666</c:v>
                </c:pt>
                <c:pt idx="60881">
                  <c:v>155.54427083333334</c:v>
                </c:pt>
                <c:pt idx="60882">
                  <c:v>155.546875</c:v>
                </c:pt>
                <c:pt idx="60883">
                  <c:v>155.54947916666666</c:v>
                </c:pt>
                <c:pt idx="60884">
                  <c:v>155.55208333333334</c:v>
                </c:pt>
                <c:pt idx="60885">
                  <c:v>155.5546875</c:v>
                </c:pt>
                <c:pt idx="60886">
                  <c:v>155.55729166666666</c:v>
                </c:pt>
                <c:pt idx="60887">
                  <c:v>155.55989583333334</c:v>
                </c:pt>
                <c:pt idx="60888">
                  <c:v>155.5625</c:v>
                </c:pt>
                <c:pt idx="60889">
                  <c:v>155.56510416666666</c:v>
                </c:pt>
                <c:pt idx="60890">
                  <c:v>155.56770833333334</c:v>
                </c:pt>
                <c:pt idx="60891">
                  <c:v>155.5703125</c:v>
                </c:pt>
                <c:pt idx="60892">
                  <c:v>155.57291666666666</c:v>
                </c:pt>
                <c:pt idx="60893">
                  <c:v>155.57552083333334</c:v>
                </c:pt>
                <c:pt idx="60894">
                  <c:v>155.578125</c:v>
                </c:pt>
                <c:pt idx="60895">
                  <c:v>155.58072916666666</c:v>
                </c:pt>
                <c:pt idx="60896">
                  <c:v>155.58333333333334</c:v>
                </c:pt>
                <c:pt idx="60897">
                  <c:v>155.5859375</c:v>
                </c:pt>
                <c:pt idx="60898">
                  <c:v>155.58854166666666</c:v>
                </c:pt>
                <c:pt idx="60899">
                  <c:v>155.59114583333334</c:v>
                </c:pt>
                <c:pt idx="60900">
                  <c:v>155.59375</c:v>
                </c:pt>
                <c:pt idx="60901">
                  <c:v>155.59635416666666</c:v>
                </c:pt>
                <c:pt idx="60902">
                  <c:v>155.59895833333334</c:v>
                </c:pt>
                <c:pt idx="60903">
                  <c:v>155.6015625</c:v>
                </c:pt>
                <c:pt idx="60904">
                  <c:v>155.60416666666666</c:v>
                </c:pt>
                <c:pt idx="60905">
                  <c:v>155.60677083333334</c:v>
                </c:pt>
                <c:pt idx="60906">
                  <c:v>155.609375</c:v>
                </c:pt>
                <c:pt idx="60907">
                  <c:v>155.61197916666666</c:v>
                </c:pt>
                <c:pt idx="60908">
                  <c:v>155.61458333333334</c:v>
                </c:pt>
                <c:pt idx="60909">
                  <c:v>155.6171875</c:v>
                </c:pt>
                <c:pt idx="60910">
                  <c:v>155.61979166666666</c:v>
                </c:pt>
                <c:pt idx="60911">
                  <c:v>155.62239583333334</c:v>
                </c:pt>
                <c:pt idx="60912">
                  <c:v>155.625</c:v>
                </c:pt>
                <c:pt idx="60913">
                  <c:v>155.62760416666666</c:v>
                </c:pt>
                <c:pt idx="60914">
                  <c:v>155.63020833333334</c:v>
                </c:pt>
                <c:pt idx="60915">
                  <c:v>155.6328125</c:v>
                </c:pt>
                <c:pt idx="60916">
                  <c:v>155.63541666666666</c:v>
                </c:pt>
                <c:pt idx="60917">
                  <c:v>155.63802083333334</c:v>
                </c:pt>
                <c:pt idx="60918">
                  <c:v>155.640625</c:v>
                </c:pt>
                <c:pt idx="60919">
                  <c:v>155.64322916666666</c:v>
                </c:pt>
                <c:pt idx="60920">
                  <c:v>155.64583333333334</c:v>
                </c:pt>
                <c:pt idx="60921">
                  <c:v>155.6484375</c:v>
                </c:pt>
                <c:pt idx="60922">
                  <c:v>155.65104166666666</c:v>
                </c:pt>
                <c:pt idx="60923">
                  <c:v>155.65364583333334</c:v>
                </c:pt>
                <c:pt idx="60924">
                  <c:v>155.65625</c:v>
                </c:pt>
                <c:pt idx="60925">
                  <c:v>155.65885416666666</c:v>
                </c:pt>
                <c:pt idx="60926">
                  <c:v>155.66145833333334</c:v>
                </c:pt>
                <c:pt idx="60927">
                  <c:v>155.6640625</c:v>
                </c:pt>
                <c:pt idx="60928">
                  <c:v>155.66666666666666</c:v>
                </c:pt>
                <c:pt idx="60929">
                  <c:v>155.66927083333334</c:v>
                </c:pt>
                <c:pt idx="60930">
                  <c:v>155.671875</c:v>
                </c:pt>
                <c:pt idx="60931">
                  <c:v>155.67447916666666</c:v>
                </c:pt>
                <c:pt idx="60932">
                  <c:v>155.67708333333334</c:v>
                </c:pt>
                <c:pt idx="60933">
                  <c:v>155.6796875</c:v>
                </c:pt>
                <c:pt idx="60934">
                  <c:v>155.68229166666666</c:v>
                </c:pt>
                <c:pt idx="60935">
                  <c:v>155.68489583333334</c:v>
                </c:pt>
                <c:pt idx="60936">
                  <c:v>155.6875</c:v>
                </c:pt>
                <c:pt idx="60937">
                  <c:v>155.69010416666666</c:v>
                </c:pt>
                <c:pt idx="60938">
                  <c:v>155.69270833333334</c:v>
                </c:pt>
                <c:pt idx="60939">
                  <c:v>155.6953125</c:v>
                </c:pt>
                <c:pt idx="60940">
                  <c:v>155.69791666666666</c:v>
                </c:pt>
                <c:pt idx="60941">
                  <c:v>155.70052083333334</c:v>
                </c:pt>
                <c:pt idx="60942">
                  <c:v>155.703125</c:v>
                </c:pt>
                <c:pt idx="60943">
                  <c:v>155.70572916666666</c:v>
                </c:pt>
                <c:pt idx="60944">
                  <c:v>155.70833333333334</c:v>
                </c:pt>
                <c:pt idx="60945">
                  <c:v>155.7109375</c:v>
                </c:pt>
                <c:pt idx="60946">
                  <c:v>155.71354166666666</c:v>
                </c:pt>
                <c:pt idx="60947">
                  <c:v>155.71614583333334</c:v>
                </c:pt>
                <c:pt idx="60948">
                  <c:v>155.71875</c:v>
                </c:pt>
                <c:pt idx="60949">
                  <c:v>155.72135416666666</c:v>
                </c:pt>
                <c:pt idx="60950">
                  <c:v>155.72395833333334</c:v>
                </c:pt>
                <c:pt idx="60951">
                  <c:v>155.7265625</c:v>
                </c:pt>
                <c:pt idx="60952">
                  <c:v>155.72916666666666</c:v>
                </c:pt>
                <c:pt idx="60953">
                  <c:v>155.73177083333334</c:v>
                </c:pt>
                <c:pt idx="60954">
                  <c:v>155.734375</c:v>
                </c:pt>
                <c:pt idx="60955">
                  <c:v>155.73697916666666</c:v>
                </c:pt>
                <c:pt idx="60956">
                  <c:v>155.73958333333334</c:v>
                </c:pt>
                <c:pt idx="60957">
                  <c:v>155.7421875</c:v>
                </c:pt>
                <c:pt idx="60958">
                  <c:v>155.74479166666666</c:v>
                </c:pt>
                <c:pt idx="60959">
                  <c:v>155.74739583333334</c:v>
                </c:pt>
                <c:pt idx="60960">
                  <c:v>155.75</c:v>
                </c:pt>
                <c:pt idx="60961">
                  <c:v>155.75260416666666</c:v>
                </c:pt>
                <c:pt idx="60962">
                  <c:v>155.75520833333334</c:v>
                </c:pt>
                <c:pt idx="60963">
                  <c:v>155.7578125</c:v>
                </c:pt>
                <c:pt idx="60964">
                  <c:v>155.76041666666666</c:v>
                </c:pt>
                <c:pt idx="60965">
                  <c:v>155.76302083333334</c:v>
                </c:pt>
                <c:pt idx="60966">
                  <c:v>155.765625</c:v>
                </c:pt>
                <c:pt idx="60967">
                  <c:v>155.76822916666666</c:v>
                </c:pt>
                <c:pt idx="60968">
                  <c:v>155.77083333333334</c:v>
                </c:pt>
                <c:pt idx="60969">
                  <c:v>155.7734375</c:v>
                </c:pt>
                <c:pt idx="60970">
                  <c:v>155.77604166666666</c:v>
                </c:pt>
                <c:pt idx="60971">
                  <c:v>155.77864583333334</c:v>
                </c:pt>
                <c:pt idx="60972">
                  <c:v>155.78125</c:v>
                </c:pt>
                <c:pt idx="60973">
                  <c:v>155.78385416666666</c:v>
                </c:pt>
                <c:pt idx="60974">
                  <c:v>155.78645833333334</c:v>
                </c:pt>
                <c:pt idx="60975">
                  <c:v>155.7890625</c:v>
                </c:pt>
                <c:pt idx="60976">
                  <c:v>155.79166666666666</c:v>
                </c:pt>
                <c:pt idx="60977">
                  <c:v>155.79427083333334</c:v>
                </c:pt>
                <c:pt idx="60978">
                  <c:v>155.796875</c:v>
                </c:pt>
                <c:pt idx="60979">
                  <c:v>155.79947916666666</c:v>
                </c:pt>
                <c:pt idx="60980">
                  <c:v>155.80208333333334</c:v>
                </c:pt>
                <c:pt idx="60981">
                  <c:v>155.8046875</c:v>
                </c:pt>
                <c:pt idx="60982">
                  <c:v>155.80729166666666</c:v>
                </c:pt>
                <c:pt idx="60983">
                  <c:v>155.80989583333334</c:v>
                </c:pt>
                <c:pt idx="60984">
                  <c:v>155.8125</c:v>
                </c:pt>
                <c:pt idx="60985">
                  <c:v>155.81510416666666</c:v>
                </c:pt>
                <c:pt idx="60986">
                  <c:v>155.81770833333334</c:v>
                </c:pt>
                <c:pt idx="60987">
                  <c:v>155.8203125</c:v>
                </c:pt>
                <c:pt idx="60988">
                  <c:v>155.82291666666666</c:v>
                </c:pt>
                <c:pt idx="60989">
                  <c:v>155.82552083333334</c:v>
                </c:pt>
                <c:pt idx="60990">
                  <c:v>155.828125</c:v>
                </c:pt>
                <c:pt idx="60991">
                  <c:v>155.83072916666666</c:v>
                </c:pt>
                <c:pt idx="60992">
                  <c:v>155.83333333333334</c:v>
                </c:pt>
                <c:pt idx="60993">
                  <c:v>155.8359375</c:v>
                </c:pt>
                <c:pt idx="60994">
                  <c:v>155.83854166666666</c:v>
                </c:pt>
                <c:pt idx="60995">
                  <c:v>155.84114583333334</c:v>
                </c:pt>
                <c:pt idx="60996">
                  <c:v>155.84375</c:v>
                </c:pt>
                <c:pt idx="60997">
                  <c:v>155.84635416666666</c:v>
                </c:pt>
                <c:pt idx="60998">
                  <c:v>155.84895833333334</c:v>
                </c:pt>
                <c:pt idx="60999">
                  <c:v>155.8515625</c:v>
                </c:pt>
                <c:pt idx="61000">
                  <c:v>155.85416666666666</c:v>
                </c:pt>
                <c:pt idx="61001">
                  <c:v>155.85677083333334</c:v>
                </c:pt>
                <c:pt idx="61002">
                  <c:v>155.859375</c:v>
                </c:pt>
                <c:pt idx="61003">
                  <c:v>155.86197916666666</c:v>
                </c:pt>
                <c:pt idx="61004">
                  <c:v>155.86458333333334</c:v>
                </c:pt>
                <c:pt idx="61005">
                  <c:v>155.8671875</c:v>
                </c:pt>
                <c:pt idx="61006">
                  <c:v>155.86979166666666</c:v>
                </c:pt>
                <c:pt idx="61007">
                  <c:v>155.87239583333334</c:v>
                </c:pt>
                <c:pt idx="61008">
                  <c:v>155.875</c:v>
                </c:pt>
                <c:pt idx="61009">
                  <c:v>155.87760416666666</c:v>
                </c:pt>
                <c:pt idx="61010">
                  <c:v>155.88020833333334</c:v>
                </c:pt>
                <c:pt idx="61011">
                  <c:v>155.8828125</c:v>
                </c:pt>
                <c:pt idx="61012">
                  <c:v>155.88541666666666</c:v>
                </c:pt>
                <c:pt idx="61013">
                  <c:v>155.88802083333334</c:v>
                </c:pt>
                <c:pt idx="61014">
                  <c:v>155.890625</c:v>
                </c:pt>
                <c:pt idx="61015">
                  <c:v>155.89322916666666</c:v>
                </c:pt>
                <c:pt idx="61016">
                  <c:v>155.89583333333334</c:v>
                </c:pt>
                <c:pt idx="61017">
                  <c:v>155.8984375</c:v>
                </c:pt>
                <c:pt idx="61018">
                  <c:v>155.90104166666666</c:v>
                </c:pt>
                <c:pt idx="61019">
                  <c:v>155.90364583333334</c:v>
                </c:pt>
                <c:pt idx="61020">
                  <c:v>155.90625</c:v>
                </c:pt>
                <c:pt idx="61021">
                  <c:v>155.90885416666666</c:v>
                </c:pt>
                <c:pt idx="61022">
                  <c:v>155.91145833333334</c:v>
                </c:pt>
                <c:pt idx="61023">
                  <c:v>155.9140625</c:v>
                </c:pt>
                <c:pt idx="61024">
                  <c:v>155.91666666666666</c:v>
                </c:pt>
                <c:pt idx="61025">
                  <c:v>155.91927083333334</c:v>
                </c:pt>
                <c:pt idx="61026">
                  <c:v>155.921875</c:v>
                </c:pt>
                <c:pt idx="61027">
                  <c:v>155.92447916666666</c:v>
                </c:pt>
                <c:pt idx="61028">
                  <c:v>155.92708333333334</c:v>
                </c:pt>
                <c:pt idx="61029">
                  <c:v>155.9296875</c:v>
                </c:pt>
                <c:pt idx="61030">
                  <c:v>155.93229166666666</c:v>
                </c:pt>
                <c:pt idx="61031">
                  <c:v>155.93489583333334</c:v>
                </c:pt>
                <c:pt idx="61032">
                  <c:v>155.9375</c:v>
                </c:pt>
                <c:pt idx="61033">
                  <c:v>155.94010416666666</c:v>
                </c:pt>
                <c:pt idx="61034">
                  <c:v>155.94270833333334</c:v>
                </c:pt>
                <c:pt idx="61035">
                  <c:v>155.9453125</c:v>
                </c:pt>
                <c:pt idx="61036">
                  <c:v>155.94791666666666</c:v>
                </c:pt>
                <c:pt idx="61037">
                  <c:v>155.95052083333334</c:v>
                </c:pt>
                <c:pt idx="61038">
                  <c:v>155.953125</c:v>
                </c:pt>
                <c:pt idx="61039">
                  <c:v>155.95572916666666</c:v>
                </c:pt>
                <c:pt idx="61040">
                  <c:v>155.95833333333334</c:v>
                </c:pt>
                <c:pt idx="61041">
                  <c:v>155.9609375</c:v>
                </c:pt>
                <c:pt idx="61042">
                  <c:v>155.96354166666666</c:v>
                </c:pt>
                <c:pt idx="61043">
                  <c:v>155.96614583333334</c:v>
                </c:pt>
                <c:pt idx="61044">
                  <c:v>155.96875</c:v>
                </c:pt>
                <c:pt idx="61045">
                  <c:v>155.97135416666666</c:v>
                </c:pt>
                <c:pt idx="61046">
                  <c:v>155.97395833333334</c:v>
                </c:pt>
                <c:pt idx="61047">
                  <c:v>155.9765625</c:v>
                </c:pt>
                <c:pt idx="61048">
                  <c:v>155.97916666666666</c:v>
                </c:pt>
                <c:pt idx="61049">
                  <c:v>155.98177083333334</c:v>
                </c:pt>
                <c:pt idx="61050">
                  <c:v>155.984375</c:v>
                </c:pt>
                <c:pt idx="61051">
                  <c:v>155.98697916666666</c:v>
                </c:pt>
                <c:pt idx="61052">
                  <c:v>155.98958333333334</c:v>
                </c:pt>
                <c:pt idx="61053">
                  <c:v>155.9921875</c:v>
                </c:pt>
                <c:pt idx="61054">
                  <c:v>155.99479166666666</c:v>
                </c:pt>
                <c:pt idx="61055">
                  <c:v>155.99739583333334</c:v>
                </c:pt>
                <c:pt idx="61056">
                  <c:v>156</c:v>
                </c:pt>
                <c:pt idx="61057">
                  <c:v>156.00260416666666</c:v>
                </c:pt>
                <c:pt idx="61058">
                  <c:v>156.00520833333334</c:v>
                </c:pt>
                <c:pt idx="61059">
                  <c:v>156.0078125</c:v>
                </c:pt>
                <c:pt idx="61060">
                  <c:v>156.01041666666666</c:v>
                </c:pt>
                <c:pt idx="61061">
                  <c:v>156.01302083333334</c:v>
                </c:pt>
                <c:pt idx="61062">
                  <c:v>156.015625</c:v>
                </c:pt>
                <c:pt idx="61063">
                  <c:v>156.01822916666666</c:v>
                </c:pt>
                <c:pt idx="61064">
                  <c:v>156.02083333333334</c:v>
                </c:pt>
                <c:pt idx="61065">
                  <c:v>156.0234375</c:v>
                </c:pt>
                <c:pt idx="61066">
                  <c:v>156.02604166666666</c:v>
                </c:pt>
                <c:pt idx="61067">
                  <c:v>156.02864583333334</c:v>
                </c:pt>
                <c:pt idx="61068">
                  <c:v>156.03125</c:v>
                </c:pt>
                <c:pt idx="61069">
                  <c:v>156.03385416666666</c:v>
                </c:pt>
                <c:pt idx="61070">
                  <c:v>156.03645833333334</c:v>
                </c:pt>
                <c:pt idx="61071">
                  <c:v>156.0390625</c:v>
                </c:pt>
                <c:pt idx="61072">
                  <c:v>156.04166666666666</c:v>
                </c:pt>
                <c:pt idx="61073">
                  <c:v>156.04427083333334</c:v>
                </c:pt>
                <c:pt idx="61074">
                  <c:v>156.046875</c:v>
                </c:pt>
                <c:pt idx="61075">
                  <c:v>156.04947916666666</c:v>
                </c:pt>
                <c:pt idx="61076">
                  <c:v>156.05208333333334</c:v>
                </c:pt>
                <c:pt idx="61077">
                  <c:v>156.0546875</c:v>
                </c:pt>
                <c:pt idx="61078">
                  <c:v>156.05729166666666</c:v>
                </c:pt>
                <c:pt idx="61079">
                  <c:v>156.05989583333334</c:v>
                </c:pt>
                <c:pt idx="61080">
                  <c:v>156.0625</c:v>
                </c:pt>
                <c:pt idx="61081">
                  <c:v>156.06510416666666</c:v>
                </c:pt>
                <c:pt idx="61082">
                  <c:v>156.06770833333334</c:v>
                </c:pt>
                <c:pt idx="61083">
                  <c:v>156.0703125</c:v>
                </c:pt>
                <c:pt idx="61084">
                  <c:v>156.07291666666666</c:v>
                </c:pt>
                <c:pt idx="61085">
                  <c:v>156.07552083333334</c:v>
                </c:pt>
                <c:pt idx="61086">
                  <c:v>156.078125</c:v>
                </c:pt>
                <c:pt idx="61087">
                  <c:v>156.08072916666666</c:v>
                </c:pt>
                <c:pt idx="61088">
                  <c:v>156.08333333333334</c:v>
                </c:pt>
                <c:pt idx="61089">
                  <c:v>156.0859375</c:v>
                </c:pt>
                <c:pt idx="61090">
                  <c:v>156.08854166666666</c:v>
                </c:pt>
                <c:pt idx="61091">
                  <c:v>156.09114583333334</c:v>
                </c:pt>
                <c:pt idx="61092">
                  <c:v>156.09375</c:v>
                </c:pt>
                <c:pt idx="61093">
                  <c:v>156.09635416666666</c:v>
                </c:pt>
                <c:pt idx="61094">
                  <c:v>156.09895833333334</c:v>
                </c:pt>
                <c:pt idx="61095">
                  <c:v>156.1015625</c:v>
                </c:pt>
                <c:pt idx="61096">
                  <c:v>156.10416666666666</c:v>
                </c:pt>
                <c:pt idx="61097">
                  <c:v>156.10677083333334</c:v>
                </c:pt>
                <c:pt idx="61098">
                  <c:v>156.109375</c:v>
                </c:pt>
                <c:pt idx="61099">
                  <c:v>156.11197916666666</c:v>
                </c:pt>
                <c:pt idx="61100">
                  <c:v>156.11458333333334</c:v>
                </c:pt>
                <c:pt idx="61101">
                  <c:v>156.1171875</c:v>
                </c:pt>
                <c:pt idx="61102">
                  <c:v>156.11979166666666</c:v>
                </c:pt>
                <c:pt idx="61103">
                  <c:v>156.12239583333334</c:v>
                </c:pt>
                <c:pt idx="61104">
                  <c:v>156.125</c:v>
                </c:pt>
                <c:pt idx="61105">
                  <c:v>156.12760416666666</c:v>
                </c:pt>
                <c:pt idx="61106">
                  <c:v>156.13020833333334</c:v>
                </c:pt>
                <c:pt idx="61107">
                  <c:v>156.1328125</c:v>
                </c:pt>
                <c:pt idx="61108">
                  <c:v>156.13541666666666</c:v>
                </c:pt>
                <c:pt idx="61109">
                  <c:v>156.13802083333334</c:v>
                </c:pt>
                <c:pt idx="61110">
                  <c:v>156.140625</c:v>
                </c:pt>
                <c:pt idx="61111">
                  <c:v>156.14322916666666</c:v>
                </c:pt>
                <c:pt idx="61112">
                  <c:v>156.14583333333334</c:v>
                </c:pt>
                <c:pt idx="61113">
                  <c:v>156.1484375</c:v>
                </c:pt>
                <c:pt idx="61114">
                  <c:v>156.15104166666666</c:v>
                </c:pt>
                <c:pt idx="61115">
                  <c:v>156.15364583333334</c:v>
                </c:pt>
                <c:pt idx="61116">
                  <c:v>156.15625</c:v>
                </c:pt>
                <c:pt idx="61117">
                  <c:v>156.15885416666666</c:v>
                </c:pt>
                <c:pt idx="61118">
                  <c:v>156.16145833333334</c:v>
                </c:pt>
                <c:pt idx="61119">
                  <c:v>156.1640625</c:v>
                </c:pt>
                <c:pt idx="61120">
                  <c:v>156.16666666666666</c:v>
                </c:pt>
                <c:pt idx="61121">
                  <c:v>156.16927083333334</c:v>
                </c:pt>
                <c:pt idx="61122">
                  <c:v>156.171875</c:v>
                </c:pt>
                <c:pt idx="61123">
                  <c:v>156.17447916666666</c:v>
                </c:pt>
                <c:pt idx="61124">
                  <c:v>156.17708333333334</c:v>
                </c:pt>
                <c:pt idx="61125">
                  <c:v>156.1796875</c:v>
                </c:pt>
                <c:pt idx="61126">
                  <c:v>156.18229166666666</c:v>
                </c:pt>
                <c:pt idx="61127">
                  <c:v>156.18489583333334</c:v>
                </c:pt>
                <c:pt idx="61128">
                  <c:v>156.1875</c:v>
                </c:pt>
                <c:pt idx="61129">
                  <c:v>156.19010416666666</c:v>
                </c:pt>
                <c:pt idx="61130">
                  <c:v>156.19270833333334</c:v>
                </c:pt>
                <c:pt idx="61131">
                  <c:v>156.1953125</c:v>
                </c:pt>
                <c:pt idx="61132">
                  <c:v>156.19791666666666</c:v>
                </c:pt>
                <c:pt idx="61133">
                  <c:v>156.20052083333334</c:v>
                </c:pt>
                <c:pt idx="61134">
                  <c:v>156.203125</c:v>
                </c:pt>
                <c:pt idx="61135">
                  <c:v>156.20572916666666</c:v>
                </c:pt>
                <c:pt idx="61136">
                  <c:v>156.20833333333334</c:v>
                </c:pt>
                <c:pt idx="61137">
                  <c:v>156.2109375</c:v>
                </c:pt>
                <c:pt idx="61138">
                  <c:v>156.21354166666666</c:v>
                </c:pt>
                <c:pt idx="61139">
                  <c:v>156.21614583333334</c:v>
                </c:pt>
                <c:pt idx="61140">
                  <c:v>156.21875</c:v>
                </c:pt>
                <c:pt idx="61141">
                  <c:v>156.22135416666666</c:v>
                </c:pt>
                <c:pt idx="61142">
                  <c:v>156.22395833333334</c:v>
                </c:pt>
                <c:pt idx="61143">
                  <c:v>156.2265625</c:v>
                </c:pt>
                <c:pt idx="61144">
                  <c:v>156.22916666666666</c:v>
                </c:pt>
                <c:pt idx="61145">
                  <c:v>156.23177083333334</c:v>
                </c:pt>
                <c:pt idx="61146">
                  <c:v>156.234375</c:v>
                </c:pt>
                <c:pt idx="61147">
                  <c:v>156.23697916666666</c:v>
                </c:pt>
                <c:pt idx="61148">
                  <c:v>156.23958333333334</c:v>
                </c:pt>
                <c:pt idx="61149">
                  <c:v>156.2421875</c:v>
                </c:pt>
                <c:pt idx="61150">
                  <c:v>156.24479166666666</c:v>
                </c:pt>
                <c:pt idx="61151">
                  <c:v>156.24739583333334</c:v>
                </c:pt>
                <c:pt idx="61152">
                  <c:v>156.25</c:v>
                </c:pt>
                <c:pt idx="61153">
                  <c:v>156.25260416666666</c:v>
                </c:pt>
                <c:pt idx="61154">
                  <c:v>156.25520833333334</c:v>
                </c:pt>
                <c:pt idx="61155">
                  <c:v>156.2578125</c:v>
                </c:pt>
                <c:pt idx="61156">
                  <c:v>156.26041666666666</c:v>
                </c:pt>
                <c:pt idx="61157">
                  <c:v>156.26302083333334</c:v>
                </c:pt>
                <c:pt idx="61158">
                  <c:v>156.265625</c:v>
                </c:pt>
                <c:pt idx="61159">
                  <c:v>156.26822916666666</c:v>
                </c:pt>
                <c:pt idx="61160">
                  <c:v>156.27083333333334</c:v>
                </c:pt>
                <c:pt idx="61161">
                  <c:v>156.2734375</c:v>
                </c:pt>
                <c:pt idx="61162">
                  <c:v>156.27604166666666</c:v>
                </c:pt>
                <c:pt idx="61163">
                  <c:v>156.27864583333334</c:v>
                </c:pt>
                <c:pt idx="61164">
                  <c:v>156.28125</c:v>
                </c:pt>
                <c:pt idx="61165">
                  <c:v>156.28385416666666</c:v>
                </c:pt>
                <c:pt idx="61166">
                  <c:v>156.28645833333334</c:v>
                </c:pt>
                <c:pt idx="61167">
                  <c:v>156.2890625</c:v>
                </c:pt>
                <c:pt idx="61168">
                  <c:v>156.29166666666666</c:v>
                </c:pt>
                <c:pt idx="61169">
                  <c:v>156.29427083333334</c:v>
                </c:pt>
                <c:pt idx="61170">
                  <c:v>156.296875</c:v>
                </c:pt>
                <c:pt idx="61171">
                  <c:v>156.29947916666666</c:v>
                </c:pt>
                <c:pt idx="61172">
                  <c:v>156.30208333333334</c:v>
                </c:pt>
                <c:pt idx="61173">
                  <c:v>156.3046875</c:v>
                </c:pt>
                <c:pt idx="61174">
                  <c:v>156.30729166666666</c:v>
                </c:pt>
                <c:pt idx="61175">
                  <c:v>156.30989583333334</c:v>
                </c:pt>
                <c:pt idx="61176">
                  <c:v>156.3125</c:v>
                </c:pt>
                <c:pt idx="61177">
                  <c:v>156.31510416666666</c:v>
                </c:pt>
                <c:pt idx="61178">
                  <c:v>156.31770833333334</c:v>
                </c:pt>
                <c:pt idx="61179">
                  <c:v>156.3203125</c:v>
                </c:pt>
                <c:pt idx="61180">
                  <c:v>156.32291666666666</c:v>
                </c:pt>
                <c:pt idx="61181">
                  <c:v>156.32552083333334</c:v>
                </c:pt>
                <c:pt idx="61182">
                  <c:v>156.328125</c:v>
                </c:pt>
                <c:pt idx="61183">
                  <c:v>156.33072916666666</c:v>
                </c:pt>
                <c:pt idx="61184">
                  <c:v>156.33333333333334</c:v>
                </c:pt>
                <c:pt idx="61185">
                  <c:v>156.3359375</c:v>
                </c:pt>
                <c:pt idx="61186">
                  <c:v>156.33854166666666</c:v>
                </c:pt>
                <c:pt idx="61187">
                  <c:v>156.34114583333334</c:v>
                </c:pt>
                <c:pt idx="61188">
                  <c:v>156.34375</c:v>
                </c:pt>
                <c:pt idx="61189">
                  <c:v>156.34635416666666</c:v>
                </c:pt>
                <c:pt idx="61190">
                  <c:v>156.34895833333334</c:v>
                </c:pt>
                <c:pt idx="61191">
                  <c:v>156.3515625</c:v>
                </c:pt>
                <c:pt idx="61192">
                  <c:v>156.35416666666666</c:v>
                </c:pt>
                <c:pt idx="61193">
                  <c:v>156.35677083333334</c:v>
                </c:pt>
                <c:pt idx="61194">
                  <c:v>156.359375</c:v>
                </c:pt>
                <c:pt idx="61195">
                  <c:v>156.36197916666666</c:v>
                </c:pt>
                <c:pt idx="61196">
                  <c:v>156.36458333333334</c:v>
                </c:pt>
                <c:pt idx="61197">
                  <c:v>156.3671875</c:v>
                </c:pt>
                <c:pt idx="61198">
                  <c:v>156.36979166666666</c:v>
                </c:pt>
                <c:pt idx="61199">
                  <c:v>156.37239583333334</c:v>
                </c:pt>
                <c:pt idx="61200">
                  <c:v>156.375</c:v>
                </c:pt>
                <c:pt idx="61201">
                  <c:v>156.37760416666666</c:v>
                </c:pt>
                <c:pt idx="61202">
                  <c:v>156.38020833333334</c:v>
                </c:pt>
                <c:pt idx="61203">
                  <c:v>156.3828125</c:v>
                </c:pt>
                <c:pt idx="61204">
                  <c:v>156.38541666666666</c:v>
                </c:pt>
                <c:pt idx="61205">
                  <c:v>156.38802083333334</c:v>
                </c:pt>
                <c:pt idx="61206">
                  <c:v>156.390625</c:v>
                </c:pt>
                <c:pt idx="61207">
                  <c:v>156.39322916666666</c:v>
                </c:pt>
                <c:pt idx="61208">
                  <c:v>156.39583333333334</c:v>
                </c:pt>
                <c:pt idx="61209">
                  <c:v>156.3984375</c:v>
                </c:pt>
                <c:pt idx="61210">
                  <c:v>156.40104166666666</c:v>
                </c:pt>
                <c:pt idx="61211">
                  <c:v>156.40364583333334</c:v>
                </c:pt>
                <c:pt idx="61212">
                  <c:v>156.40625</c:v>
                </c:pt>
                <c:pt idx="61213">
                  <c:v>156.40885416666666</c:v>
                </c:pt>
                <c:pt idx="61214">
                  <c:v>156.41145833333334</c:v>
                </c:pt>
                <c:pt idx="61215">
                  <c:v>156.4140625</c:v>
                </c:pt>
                <c:pt idx="61216">
                  <c:v>156.41666666666666</c:v>
                </c:pt>
                <c:pt idx="61217">
                  <c:v>156.41927083333334</c:v>
                </c:pt>
                <c:pt idx="61218">
                  <c:v>156.421875</c:v>
                </c:pt>
                <c:pt idx="61219">
                  <c:v>156.42447916666666</c:v>
                </c:pt>
                <c:pt idx="61220">
                  <c:v>156.42708333333334</c:v>
                </c:pt>
                <c:pt idx="61221">
                  <c:v>156.4296875</c:v>
                </c:pt>
                <c:pt idx="61222">
                  <c:v>156.43229166666666</c:v>
                </c:pt>
                <c:pt idx="61223">
                  <c:v>156.43489583333334</c:v>
                </c:pt>
                <c:pt idx="61224">
                  <c:v>156.4375</c:v>
                </c:pt>
                <c:pt idx="61225">
                  <c:v>156.44010416666666</c:v>
                </c:pt>
                <c:pt idx="61226">
                  <c:v>156.44270833333334</c:v>
                </c:pt>
                <c:pt idx="61227">
                  <c:v>156.4453125</c:v>
                </c:pt>
                <c:pt idx="61228">
                  <c:v>156.44791666666666</c:v>
                </c:pt>
                <c:pt idx="61229">
                  <c:v>156.45052083333334</c:v>
                </c:pt>
                <c:pt idx="61230">
                  <c:v>156.453125</c:v>
                </c:pt>
                <c:pt idx="61231">
                  <c:v>156.45572916666666</c:v>
                </c:pt>
                <c:pt idx="61232">
                  <c:v>156.45833333333334</c:v>
                </c:pt>
                <c:pt idx="61233">
                  <c:v>156.4609375</c:v>
                </c:pt>
                <c:pt idx="61234">
                  <c:v>156.46354166666666</c:v>
                </c:pt>
                <c:pt idx="61235">
                  <c:v>156.46614583333334</c:v>
                </c:pt>
                <c:pt idx="61236">
                  <c:v>156.46875</c:v>
                </c:pt>
                <c:pt idx="61237">
                  <c:v>156.47135416666666</c:v>
                </c:pt>
                <c:pt idx="61238">
                  <c:v>156.47395833333334</c:v>
                </c:pt>
                <c:pt idx="61239">
                  <c:v>156.4765625</c:v>
                </c:pt>
                <c:pt idx="61240">
                  <c:v>156.47916666666666</c:v>
                </c:pt>
                <c:pt idx="61241">
                  <c:v>156.48177083333334</c:v>
                </c:pt>
                <c:pt idx="61242">
                  <c:v>156.484375</c:v>
                </c:pt>
                <c:pt idx="61243">
                  <c:v>156.48697916666666</c:v>
                </c:pt>
                <c:pt idx="61244">
                  <c:v>156.48958333333334</c:v>
                </c:pt>
                <c:pt idx="61245">
                  <c:v>156.4921875</c:v>
                </c:pt>
                <c:pt idx="61246">
                  <c:v>156.49479166666666</c:v>
                </c:pt>
                <c:pt idx="61247">
                  <c:v>156.49739583333334</c:v>
                </c:pt>
                <c:pt idx="61248">
                  <c:v>156.5</c:v>
                </c:pt>
                <c:pt idx="61249">
                  <c:v>156.50260416666666</c:v>
                </c:pt>
                <c:pt idx="61250">
                  <c:v>156.50520833333334</c:v>
                </c:pt>
                <c:pt idx="61251">
                  <c:v>156.5078125</c:v>
                </c:pt>
                <c:pt idx="61252">
                  <c:v>156.51041666666666</c:v>
                </c:pt>
                <c:pt idx="61253">
                  <c:v>156.51302083333334</c:v>
                </c:pt>
                <c:pt idx="61254">
                  <c:v>156.515625</c:v>
                </c:pt>
                <c:pt idx="61255">
                  <c:v>156.51822916666666</c:v>
                </c:pt>
                <c:pt idx="61256">
                  <c:v>156.52083333333334</c:v>
                </c:pt>
                <c:pt idx="61257">
                  <c:v>156.5234375</c:v>
                </c:pt>
                <c:pt idx="61258">
                  <c:v>156.52604166666666</c:v>
                </c:pt>
                <c:pt idx="61259">
                  <c:v>156.52864583333334</c:v>
                </c:pt>
                <c:pt idx="61260">
                  <c:v>156.53125</c:v>
                </c:pt>
                <c:pt idx="61261">
                  <c:v>156.53385416666666</c:v>
                </c:pt>
                <c:pt idx="61262">
                  <c:v>156.53645833333334</c:v>
                </c:pt>
                <c:pt idx="61263">
                  <c:v>156.5390625</c:v>
                </c:pt>
                <c:pt idx="61264">
                  <c:v>156.54166666666666</c:v>
                </c:pt>
                <c:pt idx="61265">
                  <c:v>156.54427083333334</c:v>
                </c:pt>
                <c:pt idx="61266">
                  <c:v>156.546875</c:v>
                </c:pt>
                <c:pt idx="61267">
                  <c:v>156.54947916666666</c:v>
                </c:pt>
                <c:pt idx="61268">
                  <c:v>156.55208333333334</c:v>
                </c:pt>
                <c:pt idx="61269">
                  <c:v>156.5546875</c:v>
                </c:pt>
                <c:pt idx="61270">
                  <c:v>156.55729166666666</c:v>
                </c:pt>
                <c:pt idx="61271">
                  <c:v>156.55989583333334</c:v>
                </c:pt>
                <c:pt idx="61272">
                  <c:v>156.5625</c:v>
                </c:pt>
                <c:pt idx="61273">
                  <c:v>156.56510416666666</c:v>
                </c:pt>
                <c:pt idx="61274">
                  <c:v>156.56770833333334</c:v>
                </c:pt>
                <c:pt idx="61275">
                  <c:v>156.5703125</c:v>
                </c:pt>
                <c:pt idx="61276">
                  <c:v>156.57291666666666</c:v>
                </c:pt>
                <c:pt idx="61277">
                  <c:v>156.57552083333334</c:v>
                </c:pt>
                <c:pt idx="61278">
                  <c:v>156.578125</c:v>
                </c:pt>
                <c:pt idx="61279">
                  <c:v>156.58072916666666</c:v>
                </c:pt>
                <c:pt idx="61280">
                  <c:v>156.58333333333334</c:v>
                </c:pt>
                <c:pt idx="61281">
                  <c:v>156.5859375</c:v>
                </c:pt>
                <c:pt idx="61282">
                  <c:v>156.58854166666666</c:v>
                </c:pt>
                <c:pt idx="61283">
                  <c:v>156.59114583333334</c:v>
                </c:pt>
                <c:pt idx="61284">
                  <c:v>156.59375</c:v>
                </c:pt>
                <c:pt idx="61285">
                  <c:v>156.59635416666666</c:v>
                </c:pt>
                <c:pt idx="61286">
                  <c:v>156.59895833333334</c:v>
                </c:pt>
                <c:pt idx="61287">
                  <c:v>156.6015625</c:v>
                </c:pt>
                <c:pt idx="61288">
                  <c:v>156.60416666666666</c:v>
                </c:pt>
                <c:pt idx="61289">
                  <c:v>156.60677083333334</c:v>
                </c:pt>
                <c:pt idx="61290">
                  <c:v>156.609375</c:v>
                </c:pt>
                <c:pt idx="61291">
                  <c:v>156.61197916666666</c:v>
                </c:pt>
                <c:pt idx="61292">
                  <c:v>156.61458333333334</c:v>
                </c:pt>
                <c:pt idx="61293">
                  <c:v>156.6171875</c:v>
                </c:pt>
                <c:pt idx="61294">
                  <c:v>156.61979166666666</c:v>
                </c:pt>
                <c:pt idx="61295">
                  <c:v>156.62239583333334</c:v>
                </c:pt>
                <c:pt idx="61296">
                  <c:v>156.625</c:v>
                </c:pt>
                <c:pt idx="61297">
                  <c:v>156.62760416666666</c:v>
                </c:pt>
                <c:pt idx="61298">
                  <c:v>156.63020833333334</c:v>
                </c:pt>
                <c:pt idx="61299">
                  <c:v>156.6328125</c:v>
                </c:pt>
                <c:pt idx="61300">
                  <c:v>156.63541666666666</c:v>
                </c:pt>
                <c:pt idx="61301">
                  <c:v>156.63802083333334</c:v>
                </c:pt>
                <c:pt idx="61302">
                  <c:v>156.640625</c:v>
                </c:pt>
                <c:pt idx="61303">
                  <c:v>156.64322916666666</c:v>
                </c:pt>
                <c:pt idx="61304">
                  <c:v>156.64583333333334</c:v>
                </c:pt>
                <c:pt idx="61305">
                  <c:v>156.6484375</c:v>
                </c:pt>
                <c:pt idx="61306">
                  <c:v>156.65104166666666</c:v>
                </c:pt>
                <c:pt idx="61307">
                  <c:v>156.65364583333334</c:v>
                </c:pt>
                <c:pt idx="61308">
                  <c:v>156.65625</c:v>
                </c:pt>
                <c:pt idx="61309">
                  <c:v>156.65885416666666</c:v>
                </c:pt>
                <c:pt idx="61310">
                  <c:v>156.66145833333334</c:v>
                </c:pt>
                <c:pt idx="61311">
                  <c:v>156.6640625</c:v>
                </c:pt>
                <c:pt idx="61312">
                  <c:v>156.66666666666666</c:v>
                </c:pt>
                <c:pt idx="61313">
                  <c:v>156.66927083333334</c:v>
                </c:pt>
                <c:pt idx="61314">
                  <c:v>156.671875</c:v>
                </c:pt>
                <c:pt idx="61315">
                  <c:v>156.67447916666666</c:v>
                </c:pt>
                <c:pt idx="61316">
                  <c:v>156.67708333333334</c:v>
                </c:pt>
                <c:pt idx="61317">
                  <c:v>156.6796875</c:v>
                </c:pt>
                <c:pt idx="61318">
                  <c:v>156.68229166666666</c:v>
                </c:pt>
                <c:pt idx="61319">
                  <c:v>156.68489583333334</c:v>
                </c:pt>
                <c:pt idx="61320">
                  <c:v>156.6875</c:v>
                </c:pt>
                <c:pt idx="61321">
                  <c:v>156.69010416666666</c:v>
                </c:pt>
                <c:pt idx="61322">
                  <c:v>156.69270833333334</c:v>
                </c:pt>
                <c:pt idx="61323">
                  <c:v>156.6953125</c:v>
                </c:pt>
                <c:pt idx="61324">
                  <c:v>156.69791666666666</c:v>
                </c:pt>
                <c:pt idx="61325">
                  <c:v>156.70052083333334</c:v>
                </c:pt>
                <c:pt idx="61326">
                  <c:v>156.703125</c:v>
                </c:pt>
                <c:pt idx="61327">
                  <c:v>156.70572916666666</c:v>
                </c:pt>
                <c:pt idx="61328">
                  <c:v>156.70833333333334</c:v>
                </c:pt>
                <c:pt idx="61329">
                  <c:v>156.7109375</c:v>
                </c:pt>
                <c:pt idx="61330">
                  <c:v>156.71354166666666</c:v>
                </c:pt>
                <c:pt idx="61331">
                  <c:v>156.71614583333334</c:v>
                </c:pt>
                <c:pt idx="61332">
                  <c:v>156.71875</c:v>
                </c:pt>
                <c:pt idx="61333">
                  <c:v>156.72135416666666</c:v>
                </c:pt>
                <c:pt idx="61334">
                  <c:v>156.72395833333334</c:v>
                </c:pt>
                <c:pt idx="61335">
                  <c:v>156.7265625</c:v>
                </c:pt>
                <c:pt idx="61336">
                  <c:v>156.72916666666666</c:v>
                </c:pt>
                <c:pt idx="61337">
                  <c:v>156.73177083333334</c:v>
                </c:pt>
                <c:pt idx="61338">
                  <c:v>156.734375</c:v>
                </c:pt>
                <c:pt idx="61339">
                  <c:v>156.73697916666666</c:v>
                </c:pt>
                <c:pt idx="61340">
                  <c:v>156.73958333333334</c:v>
                </c:pt>
                <c:pt idx="61341">
                  <c:v>156.7421875</c:v>
                </c:pt>
                <c:pt idx="61342">
                  <c:v>156.74479166666666</c:v>
                </c:pt>
                <c:pt idx="61343">
                  <c:v>156.74739583333334</c:v>
                </c:pt>
                <c:pt idx="61344">
                  <c:v>156.75</c:v>
                </c:pt>
                <c:pt idx="61345">
                  <c:v>156.75260416666666</c:v>
                </c:pt>
                <c:pt idx="61346">
                  <c:v>156.75520833333334</c:v>
                </c:pt>
                <c:pt idx="61347">
                  <c:v>156.7578125</c:v>
                </c:pt>
                <c:pt idx="61348">
                  <c:v>156.76041666666666</c:v>
                </c:pt>
                <c:pt idx="61349">
                  <c:v>156.76302083333334</c:v>
                </c:pt>
                <c:pt idx="61350">
                  <c:v>156.765625</c:v>
                </c:pt>
                <c:pt idx="61351">
                  <c:v>156.76822916666666</c:v>
                </c:pt>
                <c:pt idx="61352">
                  <c:v>156.77083333333334</c:v>
                </c:pt>
                <c:pt idx="61353">
                  <c:v>156.7734375</c:v>
                </c:pt>
                <c:pt idx="61354">
                  <c:v>156.77604166666666</c:v>
                </c:pt>
                <c:pt idx="61355">
                  <c:v>156.77864583333334</c:v>
                </c:pt>
                <c:pt idx="61356">
                  <c:v>156.78125</c:v>
                </c:pt>
                <c:pt idx="61357">
                  <c:v>156.78385416666666</c:v>
                </c:pt>
                <c:pt idx="61358">
                  <c:v>156.78645833333334</c:v>
                </c:pt>
                <c:pt idx="61359">
                  <c:v>156.7890625</c:v>
                </c:pt>
                <c:pt idx="61360">
                  <c:v>156.79166666666666</c:v>
                </c:pt>
                <c:pt idx="61361">
                  <c:v>156.79427083333334</c:v>
                </c:pt>
                <c:pt idx="61362">
                  <c:v>156.796875</c:v>
                </c:pt>
                <c:pt idx="61363">
                  <c:v>156.79947916666666</c:v>
                </c:pt>
                <c:pt idx="61364">
                  <c:v>156.80208333333334</c:v>
                </c:pt>
                <c:pt idx="61365">
                  <c:v>156.8046875</c:v>
                </c:pt>
                <c:pt idx="61366">
                  <c:v>156.80729166666666</c:v>
                </c:pt>
                <c:pt idx="61367">
                  <c:v>156.80989583333334</c:v>
                </c:pt>
                <c:pt idx="61368">
                  <c:v>156.8125</c:v>
                </c:pt>
                <c:pt idx="61369">
                  <c:v>156.81510416666666</c:v>
                </c:pt>
                <c:pt idx="61370">
                  <c:v>156.81770833333334</c:v>
                </c:pt>
                <c:pt idx="61371">
                  <c:v>156.8203125</c:v>
                </c:pt>
                <c:pt idx="61372">
                  <c:v>156.82291666666666</c:v>
                </c:pt>
                <c:pt idx="61373">
                  <c:v>156.82552083333334</c:v>
                </c:pt>
                <c:pt idx="61374">
                  <c:v>156.828125</c:v>
                </c:pt>
                <c:pt idx="61375">
                  <c:v>156.83072916666666</c:v>
                </c:pt>
                <c:pt idx="61376">
                  <c:v>156.83333333333334</c:v>
                </c:pt>
                <c:pt idx="61377">
                  <c:v>156.8359375</c:v>
                </c:pt>
                <c:pt idx="61378">
                  <c:v>156.83854166666666</c:v>
                </c:pt>
                <c:pt idx="61379">
                  <c:v>156.84114583333334</c:v>
                </c:pt>
                <c:pt idx="61380">
                  <c:v>156.84375</c:v>
                </c:pt>
                <c:pt idx="61381">
                  <c:v>156.84635416666666</c:v>
                </c:pt>
                <c:pt idx="61382">
                  <c:v>156.84895833333334</c:v>
                </c:pt>
                <c:pt idx="61383">
                  <c:v>156.8515625</c:v>
                </c:pt>
                <c:pt idx="61384">
                  <c:v>156.85416666666666</c:v>
                </c:pt>
                <c:pt idx="61385">
                  <c:v>156.85677083333334</c:v>
                </c:pt>
                <c:pt idx="61386">
                  <c:v>156.859375</c:v>
                </c:pt>
                <c:pt idx="61387">
                  <c:v>156.86197916666666</c:v>
                </c:pt>
                <c:pt idx="61388">
                  <c:v>156.86458333333334</c:v>
                </c:pt>
                <c:pt idx="61389">
                  <c:v>156.8671875</c:v>
                </c:pt>
                <c:pt idx="61390">
                  <c:v>156.86979166666666</c:v>
                </c:pt>
                <c:pt idx="61391">
                  <c:v>156.87239583333334</c:v>
                </c:pt>
                <c:pt idx="61392">
                  <c:v>156.875</c:v>
                </c:pt>
                <c:pt idx="61393">
                  <c:v>156.87760416666666</c:v>
                </c:pt>
                <c:pt idx="61394">
                  <c:v>156.88020833333334</c:v>
                </c:pt>
                <c:pt idx="61395">
                  <c:v>156.8828125</c:v>
                </c:pt>
                <c:pt idx="61396">
                  <c:v>156.88541666666666</c:v>
                </c:pt>
                <c:pt idx="61397">
                  <c:v>156.88802083333334</c:v>
                </c:pt>
                <c:pt idx="61398">
                  <c:v>156.890625</c:v>
                </c:pt>
                <c:pt idx="61399">
                  <c:v>156.89322916666666</c:v>
                </c:pt>
                <c:pt idx="61400">
                  <c:v>156.89583333333334</c:v>
                </c:pt>
                <c:pt idx="61401">
                  <c:v>156.8984375</c:v>
                </c:pt>
                <c:pt idx="61402">
                  <c:v>156.90104166666666</c:v>
                </c:pt>
                <c:pt idx="61403">
                  <c:v>156.90364583333334</c:v>
                </c:pt>
                <c:pt idx="61404">
                  <c:v>156.90625</c:v>
                </c:pt>
                <c:pt idx="61405">
                  <c:v>156.90885416666666</c:v>
                </c:pt>
                <c:pt idx="61406">
                  <c:v>156.91145833333334</c:v>
                </c:pt>
                <c:pt idx="61407">
                  <c:v>156.9140625</c:v>
                </c:pt>
                <c:pt idx="61408">
                  <c:v>156.91666666666666</c:v>
                </c:pt>
                <c:pt idx="61409">
                  <c:v>156.91927083333334</c:v>
                </c:pt>
                <c:pt idx="61410">
                  <c:v>156.921875</c:v>
                </c:pt>
                <c:pt idx="61411">
                  <c:v>156.92447916666666</c:v>
                </c:pt>
                <c:pt idx="61412">
                  <c:v>156.92708333333334</c:v>
                </c:pt>
                <c:pt idx="61413">
                  <c:v>156.9296875</c:v>
                </c:pt>
                <c:pt idx="61414">
                  <c:v>156.93229166666666</c:v>
                </c:pt>
                <c:pt idx="61415">
                  <c:v>156.93489583333334</c:v>
                </c:pt>
                <c:pt idx="61416">
                  <c:v>156.9375</c:v>
                </c:pt>
                <c:pt idx="61417">
                  <c:v>156.94010416666666</c:v>
                </c:pt>
                <c:pt idx="61418">
                  <c:v>156.94270833333334</c:v>
                </c:pt>
                <c:pt idx="61419">
                  <c:v>156.9453125</c:v>
                </c:pt>
                <c:pt idx="61420">
                  <c:v>156.94791666666666</c:v>
                </c:pt>
                <c:pt idx="61421">
                  <c:v>156.95052083333334</c:v>
                </c:pt>
                <c:pt idx="61422">
                  <c:v>156.953125</c:v>
                </c:pt>
                <c:pt idx="61423">
                  <c:v>156.95572916666666</c:v>
                </c:pt>
                <c:pt idx="61424">
                  <c:v>156.95833333333334</c:v>
                </c:pt>
                <c:pt idx="61425">
                  <c:v>156.9609375</c:v>
                </c:pt>
                <c:pt idx="61426">
                  <c:v>156.96354166666666</c:v>
                </c:pt>
                <c:pt idx="61427">
                  <c:v>156.96614583333334</c:v>
                </c:pt>
                <c:pt idx="61428">
                  <c:v>156.96875</c:v>
                </c:pt>
                <c:pt idx="61429">
                  <c:v>156.97135416666666</c:v>
                </c:pt>
                <c:pt idx="61430">
                  <c:v>156.97395833333334</c:v>
                </c:pt>
                <c:pt idx="61431">
                  <c:v>156.9765625</c:v>
                </c:pt>
                <c:pt idx="61432">
                  <c:v>156.97916666666666</c:v>
                </c:pt>
                <c:pt idx="61433">
                  <c:v>156.98177083333334</c:v>
                </c:pt>
                <c:pt idx="61434">
                  <c:v>156.984375</c:v>
                </c:pt>
                <c:pt idx="61435">
                  <c:v>156.98697916666666</c:v>
                </c:pt>
                <c:pt idx="61436">
                  <c:v>156.98958333333334</c:v>
                </c:pt>
                <c:pt idx="61437">
                  <c:v>156.9921875</c:v>
                </c:pt>
                <c:pt idx="61438">
                  <c:v>156.99479166666666</c:v>
                </c:pt>
                <c:pt idx="61439">
                  <c:v>156.99739583333334</c:v>
                </c:pt>
                <c:pt idx="61440">
                  <c:v>157</c:v>
                </c:pt>
                <c:pt idx="61441">
                  <c:v>157.00260416666666</c:v>
                </c:pt>
                <c:pt idx="61442">
                  <c:v>157.00520833333334</c:v>
                </c:pt>
                <c:pt idx="61443">
                  <c:v>157.0078125</c:v>
                </c:pt>
                <c:pt idx="61444">
                  <c:v>157.01041666666666</c:v>
                </c:pt>
                <c:pt idx="61445">
                  <c:v>157.01302083333334</c:v>
                </c:pt>
                <c:pt idx="61446">
                  <c:v>157.015625</c:v>
                </c:pt>
                <c:pt idx="61447">
                  <c:v>157.01822916666666</c:v>
                </c:pt>
                <c:pt idx="61448">
                  <c:v>157.02083333333334</c:v>
                </c:pt>
                <c:pt idx="61449">
                  <c:v>157.0234375</c:v>
                </c:pt>
                <c:pt idx="61450">
                  <c:v>157.02604166666666</c:v>
                </c:pt>
                <c:pt idx="61451">
                  <c:v>157.02864583333334</c:v>
                </c:pt>
                <c:pt idx="61452">
                  <c:v>157.03125</c:v>
                </c:pt>
                <c:pt idx="61453">
                  <c:v>157.03385416666666</c:v>
                </c:pt>
                <c:pt idx="61454">
                  <c:v>157.03645833333334</c:v>
                </c:pt>
                <c:pt idx="61455">
                  <c:v>157.0390625</c:v>
                </c:pt>
                <c:pt idx="61456">
                  <c:v>157.04166666666666</c:v>
                </c:pt>
                <c:pt idx="61457">
                  <c:v>157.04427083333334</c:v>
                </c:pt>
                <c:pt idx="61458">
                  <c:v>157.046875</c:v>
                </c:pt>
                <c:pt idx="61459">
                  <c:v>157.04947916666666</c:v>
                </c:pt>
                <c:pt idx="61460">
                  <c:v>157.05208333333334</c:v>
                </c:pt>
                <c:pt idx="61461">
                  <c:v>157.0546875</c:v>
                </c:pt>
                <c:pt idx="61462">
                  <c:v>157.05729166666666</c:v>
                </c:pt>
                <c:pt idx="61463">
                  <c:v>157.05989583333334</c:v>
                </c:pt>
                <c:pt idx="61464">
                  <c:v>157.0625</c:v>
                </c:pt>
                <c:pt idx="61465">
                  <c:v>157.06510416666666</c:v>
                </c:pt>
                <c:pt idx="61466">
                  <c:v>157.06770833333334</c:v>
                </c:pt>
                <c:pt idx="61467">
                  <c:v>157.0703125</c:v>
                </c:pt>
                <c:pt idx="61468">
                  <c:v>157.07291666666666</c:v>
                </c:pt>
                <c:pt idx="61469">
                  <c:v>157.07552083333334</c:v>
                </c:pt>
                <c:pt idx="61470">
                  <c:v>157.078125</c:v>
                </c:pt>
                <c:pt idx="61471">
                  <c:v>157.08072916666666</c:v>
                </c:pt>
                <c:pt idx="61472">
                  <c:v>157.08333333333334</c:v>
                </c:pt>
                <c:pt idx="61473">
                  <c:v>157.0859375</c:v>
                </c:pt>
                <c:pt idx="61474">
                  <c:v>157.08854166666666</c:v>
                </c:pt>
                <c:pt idx="61475">
                  <c:v>157.09114583333334</c:v>
                </c:pt>
                <c:pt idx="61476">
                  <c:v>157.09375</c:v>
                </c:pt>
                <c:pt idx="61477">
                  <c:v>157.09635416666666</c:v>
                </c:pt>
                <c:pt idx="61478">
                  <c:v>157.09895833333334</c:v>
                </c:pt>
                <c:pt idx="61479">
                  <c:v>157.1015625</c:v>
                </c:pt>
                <c:pt idx="61480">
                  <c:v>157.10416666666666</c:v>
                </c:pt>
                <c:pt idx="61481">
                  <c:v>157.10677083333334</c:v>
                </c:pt>
                <c:pt idx="61482">
                  <c:v>157.109375</c:v>
                </c:pt>
                <c:pt idx="61483">
                  <c:v>157.11197916666666</c:v>
                </c:pt>
                <c:pt idx="61484">
                  <c:v>157.11458333333334</c:v>
                </c:pt>
                <c:pt idx="61485">
                  <c:v>157.1171875</c:v>
                </c:pt>
                <c:pt idx="61486">
                  <c:v>157.11979166666666</c:v>
                </c:pt>
                <c:pt idx="61487">
                  <c:v>157.12239583333334</c:v>
                </c:pt>
                <c:pt idx="61488">
                  <c:v>157.125</c:v>
                </c:pt>
                <c:pt idx="61489">
                  <c:v>157.12760416666666</c:v>
                </c:pt>
                <c:pt idx="61490">
                  <c:v>157.13020833333334</c:v>
                </c:pt>
                <c:pt idx="61491">
                  <c:v>157.1328125</c:v>
                </c:pt>
                <c:pt idx="61492">
                  <c:v>157.13541666666666</c:v>
                </c:pt>
                <c:pt idx="61493">
                  <c:v>157.13802083333334</c:v>
                </c:pt>
                <c:pt idx="61494">
                  <c:v>157.140625</c:v>
                </c:pt>
                <c:pt idx="61495">
                  <c:v>157.14322916666666</c:v>
                </c:pt>
                <c:pt idx="61496">
                  <c:v>157.14583333333334</c:v>
                </c:pt>
                <c:pt idx="61497">
                  <c:v>157.1484375</c:v>
                </c:pt>
                <c:pt idx="61498">
                  <c:v>157.15104166666666</c:v>
                </c:pt>
                <c:pt idx="61499">
                  <c:v>157.15364583333334</c:v>
                </c:pt>
                <c:pt idx="61500">
                  <c:v>157.15625</c:v>
                </c:pt>
                <c:pt idx="61501">
                  <c:v>157.15885416666666</c:v>
                </c:pt>
                <c:pt idx="61502">
                  <c:v>157.16145833333334</c:v>
                </c:pt>
                <c:pt idx="61503">
                  <c:v>157.1640625</c:v>
                </c:pt>
                <c:pt idx="61504">
                  <c:v>157.16666666666666</c:v>
                </c:pt>
                <c:pt idx="61505">
                  <c:v>157.16927083333334</c:v>
                </c:pt>
                <c:pt idx="61506">
                  <c:v>157.171875</c:v>
                </c:pt>
                <c:pt idx="61507">
                  <c:v>157.17447916666666</c:v>
                </c:pt>
                <c:pt idx="61508">
                  <c:v>157.17708333333334</c:v>
                </c:pt>
                <c:pt idx="61509">
                  <c:v>157.1796875</c:v>
                </c:pt>
                <c:pt idx="61510">
                  <c:v>157.18229166666666</c:v>
                </c:pt>
                <c:pt idx="61511">
                  <c:v>157.18489583333334</c:v>
                </c:pt>
                <c:pt idx="61512">
                  <c:v>157.1875</c:v>
                </c:pt>
                <c:pt idx="61513">
                  <c:v>157.19010416666666</c:v>
                </c:pt>
                <c:pt idx="61514">
                  <c:v>157.19270833333334</c:v>
                </c:pt>
                <c:pt idx="61515">
                  <c:v>157.1953125</c:v>
                </c:pt>
                <c:pt idx="61516">
                  <c:v>157.19791666666666</c:v>
                </c:pt>
                <c:pt idx="61517">
                  <c:v>157.20052083333334</c:v>
                </c:pt>
                <c:pt idx="61518">
                  <c:v>157.203125</c:v>
                </c:pt>
                <c:pt idx="61519">
                  <c:v>157.20572916666666</c:v>
                </c:pt>
                <c:pt idx="61520">
                  <c:v>157.20833333333334</c:v>
                </c:pt>
                <c:pt idx="61521">
                  <c:v>157.2109375</c:v>
                </c:pt>
                <c:pt idx="61522">
                  <c:v>157.21354166666666</c:v>
                </c:pt>
                <c:pt idx="61523">
                  <c:v>157.21614583333334</c:v>
                </c:pt>
                <c:pt idx="61524">
                  <c:v>157.21875</c:v>
                </c:pt>
                <c:pt idx="61525">
                  <c:v>157.22135416666666</c:v>
                </c:pt>
                <c:pt idx="61526">
                  <c:v>157.22395833333334</c:v>
                </c:pt>
                <c:pt idx="61527">
                  <c:v>157.2265625</c:v>
                </c:pt>
                <c:pt idx="61528">
                  <c:v>157.22916666666666</c:v>
                </c:pt>
                <c:pt idx="61529">
                  <c:v>157.23177083333334</c:v>
                </c:pt>
                <c:pt idx="61530">
                  <c:v>157.234375</c:v>
                </c:pt>
                <c:pt idx="61531">
                  <c:v>157.23697916666666</c:v>
                </c:pt>
                <c:pt idx="61532">
                  <c:v>157.23958333333334</c:v>
                </c:pt>
                <c:pt idx="61533">
                  <c:v>157.2421875</c:v>
                </c:pt>
                <c:pt idx="61534">
                  <c:v>157.24479166666666</c:v>
                </c:pt>
                <c:pt idx="61535">
                  <c:v>157.24739583333334</c:v>
                </c:pt>
                <c:pt idx="61536">
                  <c:v>157.25</c:v>
                </c:pt>
                <c:pt idx="61537">
                  <c:v>157.25260416666666</c:v>
                </c:pt>
                <c:pt idx="61538">
                  <c:v>157.25520833333334</c:v>
                </c:pt>
                <c:pt idx="61539">
                  <c:v>157.2578125</c:v>
                </c:pt>
                <c:pt idx="61540">
                  <c:v>157.26041666666666</c:v>
                </c:pt>
                <c:pt idx="61541">
                  <c:v>157.26302083333334</c:v>
                </c:pt>
                <c:pt idx="61542">
                  <c:v>157.265625</c:v>
                </c:pt>
                <c:pt idx="61543">
                  <c:v>157.26822916666666</c:v>
                </c:pt>
                <c:pt idx="61544">
                  <c:v>157.27083333333334</c:v>
                </c:pt>
                <c:pt idx="61545">
                  <c:v>157.2734375</c:v>
                </c:pt>
                <c:pt idx="61546">
                  <c:v>157.27604166666666</c:v>
                </c:pt>
                <c:pt idx="61547">
                  <c:v>157.27864583333334</c:v>
                </c:pt>
                <c:pt idx="61548">
                  <c:v>157.28125</c:v>
                </c:pt>
                <c:pt idx="61549">
                  <c:v>157.28385416666666</c:v>
                </c:pt>
                <c:pt idx="61550">
                  <c:v>157.28645833333334</c:v>
                </c:pt>
                <c:pt idx="61551">
                  <c:v>157.2890625</c:v>
                </c:pt>
                <c:pt idx="61552">
                  <c:v>157.29166666666666</c:v>
                </c:pt>
                <c:pt idx="61553">
                  <c:v>157.29427083333334</c:v>
                </c:pt>
                <c:pt idx="61554">
                  <c:v>157.296875</c:v>
                </c:pt>
                <c:pt idx="61555">
                  <c:v>157.29947916666666</c:v>
                </c:pt>
                <c:pt idx="61556">
                  <c:v>157.30208333333334</c:v>
                </c:pt>
                <c:pt idx="61557">
                  <c:v>157.3046875</c:v>
                </c:pt>
                <c:pt idx="61558">
                  <c:v>157.30729166666666</c:v>
                </c:pt>
                <c:pt idx="61559">
                  <c:v>157.30989583333334</c:v>
                </c:pt>
                <c:pt idx="61560">
                  <c:v>157.3125</c:v>
                </c:pt>
                <c:pt idx="61561">
                  <c:v>157.31510416666666</c:v>
                </c:pt>
                <c:pt idx="61562">
                  <c:v>157.31770833333334</c:v>
                </c:pt>
                <c:pt idx="61563">
                  <c:v>157.3203125</c:v>
                </c:pt>
                <c:pt idx="61564">
                  <c:v>157.32291666666666</c:v>
                </c:pt>
                <c:pt idx="61565">
                  <c:v>157.32552083333334</c:v>
                </c:pt>
                <c:pt idx="61566">
                  <c:v>157.328125</c:v>
                </c:pt>
                <c:pt idx="61567">
                  <c:v>157.33072916666666</c:v>
                </c:pt>
                <c:pt idx="61568">
                  <c:v>157.33333333333334</c:v>
                </c:pt>
                <c:pt idx="61569">
                  <c:v>157.3359375</c:v>
                </c:pt>
                <c:pt idx="61570">
                  <c:v>157.33854166666666</c:v>
                </c:pt>
                <c:pt idx="61571">
                  <c:v>157.34114583333334</c:v>
                </c:pt>
                <c:pt idx="61572">
                  <c:v>157.34375</c:v>
                </c:pt>
                <c:pt idx="61573">
                  <c:v>157.34635416666666</c:v>
                </c:pt>
                <c:pt idx="61574">
                  <c:v>157.34895833333334</c:v>
                </c:pt>
                <c:pt idx="61575">
                  <c:v>157.3515625</c:v>
                </c:pt>
                <c:pt idx="61576">
                  <c:v>157.35416666666666</c:v>
                </c:pt>
                <c:pt idx="61577">
                  <c:v>157.35677083333334</c:v>
                </c:pt>
                <c:pt idx="61578">
                  <c:v>157.359375</c:v>
                </c:pt>
                <c:pt idx="61579">
                  <c:v>157.36197916666666</c:v>
                </c:pt>
                <c:pt idx="61580">
                  <c:v>157.36458333333334</c:v>
                </c:pt>
                <c:pt idx="61581">
                  <c:v>157.3671875</c:v>
                </c:pt>
                <c:pt idx="61582">
                  <c:v>157.36979166666666</c:v>
                </c:pt>
                <c:pt idx="61583">
                  <c:v>157.37239583333334</c:v>
                </c:pt>
                <c:pt idx="61584">
                  <c:v>157.375</c:v>
                </c:pt>
                <c:pt idx="61585">
                  <c:v>157.37760416666666</c:v>
                </c:pt>
                <c:pt idx="61586">
                  <c:v>157.38020833333334</c:v>
                </c:pt>
                <c:pt idx="61587">
                  <c:v>157.3828125</c:v>
                </c:pt>
                <c:pt idx="61588">
                  <c:v>157.38541666666666</c:v>
                </c:pt>
                <c:pt idx="61589">
                  <c:v>157.38802083333334</c:v>
                </c:pt>
                <c:pt idx="61590">
                  <c:v>157.390625</c:v>
                </c:pt>
                <c:pt idx="61591">
                  <c:v>157.39322916666666</c:v>
                </c:pt>
                <c:pt idx="61592">
                  <c:v>157.39583333333334</c:v>
                </c:pt>
                <c:pt idx="61593">
                  <c:v>157.3984375</c:v>
                </c:pt>
                <c:pt idx="61594">
                  <c:v>157.40104166666666</c:v>
                </c:pt>
                <c:pt idx="61595">
                  <c:v>157.40364583333334</c:v>
                </c:pt>
                <c:pt idx="61596">
                  <c:v>157.40625</c:v>
                </c:pt>
                <c:pt idx="61597">
                  <c:v>157.40885416666666</c:v>
                </c:pt>
                <c:pt idx="61598">
                  <c:v>157.41145833333334</c:v>
                </c:pt>
                <c:pt idx="61599">
                  <c:v>157.4140625</c:v>
                </c:pt>
                <c:pt idx="61600">
                  <c:v>157.41666666666666</c:v>
                </c:pt>
                <c:pt idx="61601">
                  <c:v>157.41927083333334</c:v>
                </c:pt>
                <c:pt idx="61602">
                  <c:v>157.421875</c:v>
                </c:pt>
                <c:pt idx="61603">
                  <c:v>157.42447916666666</c:v>
                </c:pt>
                <c:pt idx="61604">
                  <c:v>157.42708333333334</c:v>
                </c:pt>
                <c:pt idx="61605">
                  <c:v>157.4296875</c:v>
                </c:pt>
                <c:pt idx="61606">
                  <c:v>157.43229166666666</c:v>
                </c:pt>
                <c:pt idx="61607">
                  <c:v>157.43489583333334</c:v>
                </c:pt>
                <c:pt idx="61608">
                  <c:v>157.4375</c:v>
                </c:pt>
                <c:pt idx="61609">
                  <c:v>157.44010416666666</c:v>
                </c:pt>
                <c:pt idx="61610">
                  <c:v>157.44270833333334</c:v>
                </c:pt>
                <c:pt idx="61611">
                  <c:v>157.4453125</c:v>
                </c:pt>
                <c:pt idx="61612">
                  <c:v>157.44791666666666</c:v>
                </c:pt>
                <c:pt idx="61613">
                  <c:v>157.45052083333334</c:v>
                </c:pt>
                <c:pt idx="61614">
                  <c:v>157.453125</c:v>
                </c:pt>
                <c:pt idx="61615">
                  <c:v>157.45572916666666</c:v>
                </c:pt>
                <c:pt idx="61616">
                  <c:v>157.45833333333334</c:v>
                </c:pt>
                <c:pt idx="61617">
                  <c:v>157.4609375</c:v>
                </c:pt>
                <c:pt idx="61618">
                  <c:v>157.46354166666666</c:v>
                </c:pt>
                <c:pt idx="61619">
                  <c:v>157.46614583333334</c:v>
                </c:pt>
                <c:pt idx="61620">
                  <c:v>157.46875</c:v>
                </c:pt>
                <c:pt idx="61621">
                  <c:v>157.47135416666666</c:v>
                </c:pt>
                <c:pt idx="61622">
                  <c:v>157.47395833333334</c:v>
                </c:pt>
                <c:pt idx="61623">
                  <c:v>157.4765625</c:v>
                </c:pt>
                <c:pt idx="61624">
                  <c:v>157.47916666666666</c:v>
                </c:pt>
                <c:pt idx="61625">
                  <c:v>157.48177083333334</c:v>
                </c:pt>
                <c:pt idx="61626">
                  <c:v>157.484375</c:v>
                </c:pt>
                <c:pt idx="61627">
                  <c:v>157.48697916666666</c:v>
                </c:pt>
                <c:pt idx="61628">
                  <c:v>157.48958333333334</c:v>
                </c:pt>
                <c:pt idx="61629">
                  <c:v>157.4921875</c:v>
                </c:pt>
                <c:pt idx="61630">
                  <c:v>157.49479166666666</c:v>
                </c:pt>
                <c:pt idx="61631">
                  <c:v>157.49739583333334</c:v>
                </c:pt>
                <c:pt idx="61632">
                  <c:v>157.5</c:v>
                </c:pt>
                <c:pt idx="61633">
                  <c:v>157.50260416666666</c:v>
                </c:pt>
                <c:pt idx="61634">
                  <c:v>157.50520833333334</c:v>
                </c:pt>
                <c:pt idx="61635">
                  <c:v>157.5078125</c:v>
                </c:pt>
                <c:pt idx="61636">
                  <c:v>157.51041666666666</c:v>
                </c:pt>
                <c:pt idx="61637">
                  <c:v>157.51302083333334</c:v>
                </c:pt>
                <c:pt idx="61638">
                  <c:v>157.515625</c:v>
                </c:pt>
                <c:pt idx="61639">
                  <c:v>157.51822916666666</c:v>
                </c:pt>
                <c:pt idx="61640">
                  <c:v>157.52083333333334</c:v>
                </c:pt>
                <c:pt idx="61641">
                  <c:v>157.5234375</c:v>
                </c:pt>
                <c:pt idx="61642">
                  <c:v>157.52604166666666</c:v>
                </c:pt>
                <c:pt idx="61643">
                  <c:v>157.52864583333334</c:v>
                </c:pt>
                <c:pt idx="61644">
                  <c:v>157.53125</c:v>
                </c:pt>
                <c:pt idx="61645">
                  <c:v>157.53385416666666</c:v>
                </c:pt>
                <c:pt idx="61646">
                  <c:v>157.53645833333334</c:v>
                </c:pt>
                <c:pt idx="61647">
                  <c:v>157.5390625</c:v>
                </c:pt>
                <c:pt idx="61648">
                  <c:v>157.54166666666666</c:v>
                </c:pt>
                <c:pt idx="61649">
                  <c:v>157.54427083333334</c:v>
                </c:pt>
                <c:pt idx="61650">
                  <c:v>157.546875</c:v>
                </c:pt>
                <c:pt idx="61651">
                  <c:v>157.54947916666666</c:v>
                </c:pt>
                <c:pt idx="61652">
                  <c:v>157.55208333333334</c:v>
                </c:pt>
                <c:pt idx="61653">
                  <c:v>157.5546875</c:v>
                </c:pt>
                <c:pt idx="61654">
                  <c:v>157.55729166666666</c:v>
                </c:pt>
                <c:pt idx="61655">
                  <c:v>157.55989583333334</c:v>
                </c:pt>
                <c:pt idx="61656">
                  <c:v>157.5625</c:v>
                </c:pt>
                <c:pt idx="61657">
                  <c:v>157.56510416666666</c:v>
                </c:pt>
                <c:pt idx="61658">
                  <c:v>157.56770833333334</c:v>
                </c:pt>
                <c:pt idx="61659">
                  <c:v>157.5703125</c:v>
                </c:pt>
                <c:pt idx="61660">
                  <c:v>157.57291666666666</c:v>
                </c:pt>
                <c:pt idx="61661">
                  <c:v>157.57552083333334</c:v>
                </c:pt>
                <c:pt idx="61662">
                  <c:v>157.578125</c:v>
                </c:pt>
                <c:pt idx="61663">
                  <c:v>157.58072916666666</c:v>
                </c:pt>
                <c:pt idx="61664">
                  <c:v>157.58333333333334</c:v>
                </c:pt>
                <c:pt idx="61665">
                  <c:v>157.5859375</c:v>
                </c:pt>
                <c:pt idx="61666">
                  <c:v>157.58854166666666</c:v>
                </c:pt>
                <c:pt idx="61667">
                  <c:v>157.59114583333334</c:v>
                </c:pt>
                <c:pt idx="61668">
                  <c:v>157.59375</c:v>
                </c:pt>
                <c:pt idx="61669">
                  <c:v>157.59635416666666</c:v>
                </c:pt>
                <c:pt idx="61670">
                  <c:v>157.59895833333334</c:v>
                </c:pt>
                <c:pt idx="61671">
                  <c:v>157.6015625</c:v>
                </c:pt>
                <c:pt idx="61672">
                  <c:v>157.60416666666666</c:v>
                </c:pt>
                <c:pt idx="61673">
                  <c:v>157.60677083333334</c:v>
                </c:pt>
                <c:pt idx="61674">
                  <c:v>157.609375</c:v>
                </c:pt>
                <c:pt idx="61675">
                  <c:v>157.61197916666666</c:v>
                </c:pt>
                <c:pt idx="61676">
                  <c:v>157.61458333333334</c:v>
                </c:pt>
                <c:pt idx="61677">
                  <c:v>157.6171875</c:v>
                </c:pt>
                <c:pt idx="61678">
                  <c:v>157.61979166666666</c:v>
                </c:pt>
                <c:pt idx="61679">
                  <c:v>157.62239583333334</c:v>
                </c:pt>
                <c:pt idx="61680">
                  <c:v>157.625</c:v>
                </c:pt>
                <c:pt idx="61681">
                  <c:v>157.62760416666666</c:v>
                </c:pt>
                <c:pt idx="61682">
                  <c:v>157.63020833333334</c:v>
                </c:pt>
                <c:pt idx="61683">
                  <c:v>157.6328125</c:v>
                </c:pt>
                <c:pt idx="61684">
                  <c:v>157.63541666666666</c:v>
                </c:pt>
                <c:pt idx="61685">
                  <c:v>157.63802083333334</c:v>
                </c:pt>
                <c:pt idx="61686">
                  <c:v>157.640625</c:v>
                </c:pt>
                <c:pt idx="61687">
                  <c:v>157.64322916666666</c:v>
                </c:pt>
                <c:pt idx="61688">
                  <c:v>157.64583333333334</c:v>
                </c:pt>
                <c:pt idx="61689">
                  <c:v>157.6484375</c:v>
                </c:pt>
                <c:pt idx="61690">
                  <c:v>157.65104166666666</c:v>
                </c:pt>
                <c:pt idx="61691">
                  <c:v>157.65364583333334</c:v>
                </c:pt>
                <c:pt idx="61692">
                  <c:v>157.65625</c:v>
                </c:pt>
                <c:pt idx="61693">
                  <c:v>157.65885416666666</c:v>
                </c:pt>
                <c:pt idx="61694">
                  <c:v>157.66145833333334</c:v>
                </c:pt>
                <c:pt idx="61695">
                  <c:v>157.6640625</c:v>
                </c:pt>
                <c:pt idx="61696">
                  <c:v>157.66666666666666</c:v>
                </c:pt>
                <c:pt idx="61697">
                  <c:v>157.66927083333334</c:v>
                </c:pt>
                <c:pt idx="61698">
                  <c:v>157.671875</c:v>
                </c:pt>
                <c:pt idx="61699">
                  <c:v>157.67447916666666</c:v>
                </c:pt>
                <c:pt idx="61700">
                  <c:v>157.67708333333334</c:v>
                </c:pt>
                <c:pt idx="61701">
                  <c:v>157.6796875</c:v>
                </c:pt>
                <c:pt idx="61702">
                  <c:v>157.68229166666666</c:v>
                </c:pt>
                <c:pt idx="61703">
                  <c:v>157.68489583333334</c:v>
                </c:pt>
                <c:pt idx="61704">
                  <c:v>157.6875</c:v>
                </c:pt>
                <c:pt idx="61705">
                  <c:v>157.69010416666666</c:v>
                </c:pt>
                <c:pt idx="61706">
                  <c:v>157.69270833333334</c:v>
                </c:pt>
                <c:pt idx="61707">
                  <c:v>157.6953125</c:v>
                </c:pt>
                <c:pt idx="61708">
                  <c:v>157.69791666666666</c:v>
                </c:pt>
                <c:pt idx="61709">
                  <c:v>157.70052083333334</c:v>
                </c:pt>
                <c:pt idx="61710">
                  <c:v>157.703125</c:v>
                </c:pt>
                <c:pt idx="61711">
                  <c:v>157.70572916666666</c:v>
                </c:pt>
                <c:pt idx="61712">
                  <c:v>157.70833333333334</c:v>
                </c:pt>
                <c:pt idx="61713">
                  <c:v>157.7109375</c:v>
                </c:pt>
                <c:pt idx="61714">
                  <c:v>157.71354166666666</c:v>
                </c:pt>
                <c:pt idx="61715">
                  <c:v>157.71614583333334</c:v>
                </c:pt>
                <c:pt idx="61716">
                  <c:v>157.71875</c:v>
                </c:pt>
                <c:pt idx="61717">
                  <c:v>157.72135416666666</c:v>
                </c:pt>
                <c:pt idx="61718">
                  <c:v>157.72395833333334</c:v>
                </c:pt>
                <c:pt idx="61719">
                  <c:v>157.7265625</c:v>
                </c:pt>
                <c:pt idx="61720">
                  <c:v>157.72916666666666</c:v>
                </c:pt>
                <c:pt idx="61721">
                  <c:v>157.73177083333334</c:v>
                </c:pt>
                <c:pt idx="61722">
                  <c:v>157.734375</c:v>
                </c:pt>
                <c:pt idx="61723">
                  <c:v>157.73697916666666</c:v>
                </c:pt>
                <c:pt idx="61724">
                  <c:v>157.73958333333334</c:v>
                </c:pt>
                <c:pt idx="61725">
                  <c:v>157.7421875</c:v>
                </c:pt>
                <c:pt idx="61726">
                  <c:v>157.74479166666666</c:v>
                </c:pt>
                <c:pt idx="61727">
                  <c:v>157.74739583333334</c:v>
                </c:pt>
                <c:pt idx="61728">
                  <c:v>157.75</c:v>
                </c:pt>
                <c:pt idx="61729">
                  <c:v>157.75260416666666</c:v>
                </c:pt>
                <c:pt idx="61730">
                  <c:v>157.75520833333334</c:v>
                </c:pt>
                <c:pt idx="61731">
                  <c:v>157.7578125</c:v>
                </c:pt>
                <c:pt idx="61732">
                  <c:v>157.76041666666666</c:v>
                </c:pt>
                <c:pt idx="61733">
                  <c:v>157.76302083333334</c:v>
                </c:pt>
                <c:pt idx="61734">
                  <c:v>157.765625</c:v>
                </c:pt>
                <c:pt idx="61735">
                  <c:v>157.76822916666666</c:v>
                </c:pt>
                <c:pt idx="61736">
                  <c:v>157.77083333333334</c:v>
                </c:pt>
                <c:pt idx="61737">
                  <c:v>157.7734375</c:v>
                </c:pt>
                <c:pt idx="61738">
                  <c:v>157.77604166666666</c:v>
                </c:pt>
                <c:pt idx="61739">
                  <c:v>157.77864583333334</c:v>
                </c:pt>
                <c:pt idx="61740">
                  <c:v>157.78125</c:v>
                </c:pt>
                <c:pt idx="61741">
                  <c:v>157.78385416666666</c:v>
                </c:pt>
                <c:pt idx="61742">
                  <c:v>157.78645833333334</c:v>
                </c:pt>
                <c:pt idx="61743">
                  <c:v>157.7890625</c:v>
                </c:pt>
                <c:pt idx="61744">
                  <c:v>157.79166666666666</c:v>
                </c:pt>
                <c:pt idx="61745">
                  <c:v>157.79427083333334</c:v>
                </c:pt>
                <c:pt idx="61746">
                  <c:v>157.796875</c:v>
                </c:pt>
                <c:pt idx="61747">
                  <c:v>157.79947916666666</c:v>
                </c:pt>
                <c:pt idx="61748">
                  <c:v>157.80208333333334</c:v>
                </c:pt>
                <c:pt idx="61749">
                  <c:v>157.8046875</c:v>
                </c:pt>
                <c:pt idx="61750">
                  <c:v>157.80729166666666</c:v>
                </c:pt>
                <c:pt idx="61751">
                  <c:v>157.80989583333334</c:v>
                </c:pt>
                <c:pt idx="61752">
                  <c:v>157.8125</c:v>
                </c:pt>
                <c:pt idx="61753">
                  <c:v>157.81510416666666</c:v>
                </c:pt>
                <c:pt idx="61754">
                  <c:v>157.81770833333334</c:v>
                </c:pt>
                <c:pt idx="61755">
                  <c:v>157.8203125</c:v>
                </c:pt>
                <c:pt idx="61756">
                  <c:v>157.82291666666666</c:v>
                </c:pt>
                <c:pt idx="61757">
                  <c:v>157.82552083333334</c:v>
                </c:pt>
                <c:pt idx="61758">
                  <c:v>157.828125</c:v>
                </c:pt>
                <c:pt idx="61759">
                  <c:v>157.83072916666666</c:v>
                </c:pt>
                <c:pt idx="61760">
                  <c:v>157.83333333333334</c:v>
                </c:pt>
                <c:pt idx="61761">
                  <c:v>157.8359375</c:v>
                </c:pt>
                <c:pt idx="61762">
                  <c:v>157.83854166666666</c:v>
                </c:pt>
                <c:pt idx="61763">
                  <c:v>157.84114583333334</c:v>
                </c:pt>
                <c:pt idx="61764">
                  <c:v>157.84375</c:v>
                </c:pt>
                <c:pt idx="61765">
                  <c:v>157.84635416666666</c:v>
                </c:pt>
                <c:pt idx="61766">
                  <c:v>157.84895833333334</c:v>
                </c:pt>
                <c:pt idx="61767">
                  <c:v>157.8515625</c:v>
                </c:pt>
                <c:pt idx="61768">
                  <c:v>157.85416666666666</c:v>
                </c:pt>
                <c:pt idx="61769">
                  <c:v>157.85677083333334</c:v>
                </c:pt>
                <c:pt idx="61770">
                  <c:v>157.859375</c:v>
                </c:pt>
                <c:pt idx="61771">
                  <c:v>157.86197916666666</c:v>
                </c:pt>
                <c:pt idx="61772">
                  <c:v>157.86458333333334</c:v>
                </c:pt>
                <c:pt idx="61773">
                  <c:v>157.8671875</c:v>
                </c:pt>
                <c:pt idx="61774">
                  <c:v>157.86979166666666</c:v>
                </c:pt>
                <c:pt idx="61775">
                  <c:v>157.87239583333334</c:v>
                </c:pt>
                <c:pt idx="61776">
                  <c:v>157.875</c:v>
                </c:pt>
                <c:pt idx="61777">
                  <c:v>157.87760416666666</c:v>
                </c:pt>
                <c:pt idx="61778">
                  <c:v>157.88020833333334</c:v>
                </c:pt>
                <c:pt idx="61779">
                  <c:v>157.8828125</c:v>
                </c:pt>
                <c:pt idx="61780">
                  <c:v>157.88541666666666</c:v>
                </c:pt>
                <c:pt idx="61781">
                  <c:v>157.88802083333334</c:v>
                </c:pt>
                <c:pt idx="61782">
                  <c:v>157.890625</c:v>
                </c:pt>
                <c:pt idx="61783">
                  <c:v>157.89322916666666</c:v>
                </c:pt>
                <c:pt idx="61784">
                  <c:v>157.89583333333334</c:v>
                </c:pt>
                <c:pt idx="61785">
                  <c:v>157.8984375</c:v>
                </c:pt>
                <c:pt idx="61786">
                  <c:v>157.90104166666666</c:v>
                </c:pt>
                <c:pt idx="61787">
                  <c:v>157.90364583333334</c:v>
                </c:pt>
                <c:pt idx="61788">
                  <c:v>157.90625</c:v>
                </c:pt>
                <c:pt idx="61789">
                  <c:v>157.90885416666666</c:v>
                </c:pt>
                <c:pt idx="61790">
                  <c:v>157.91145833333334</c:v>
                </c:pt>
                <c:pt idx="61791">
                  <c:v>157.9140625</c:v>
                </c:pt>
                <c:pt idx="61792">
                  <c:v>157.91666666666666</c:v>
                </c:pt>
                <c:pt idx="61793">
                  <c:v>157.91927083333334</c:v>
                </c:pt>
                <c:pt idx="61794">
                  <c:v>157.921875</c:v>
                </c:pt>
                <c:pt idx="61795">
                  <c:v>157.92447916666666</c:v>
                </c:pt>
                <c:pt idx="61796">
                  <c:v>157.92708333333334</c:v>
                </c:pt>
                <c:pt idx="61797">
                  <c:v>157.9296875</c:v>
                </c:pt>
                <c:pt idx="61798">
                  <c:v>157.93229166666666</c:v>
                </c:pt>
                <c:pt idx="61799">
                  <c:v>157.93489583333334</c:v>
                </c:pt>
                <c:pt idx="61800">
                  <c:v>157.9375</c:v>
                </c:pt>
                <c:pt idx="61801">
                  <c:v>157.94010416666666</c:v>
                </c:pt>
                <c:pt idx="61802">
                  <c:v>157.94270833333334</c:v>
                </c:pt>
                <c:pt idx="61803">
                  <c:v>157.9453125</c:v>
                </c:pt>
                <c:pt idx="61804">
                  <c:v>157.94791666666666</c:v>
                </c:pt>
                <c:pt idx="61805">
                  <c:v>157.95052083333334</c:v>
                </c:pt>
                <c:pt idx="61806">
                  <c:v>157.953125</c:v>
                </c:pt>
                <c:pt idx="61807">
                  <c:v>157.95572916666666</c:v>
                </c:pt>
                <c:pt idx="61808">
                  <c:v>157.95833333333334</c:v>
                </c:pt>
                <c:pt idx="61809">
                  <c:v>157.9609375</c:v>
                </c:pt>
                <c:pt idx="61810">
                  <c:v>157.96354166666666</c:v>
                </c:pt>
                <c:pt idx="61811">
                  <c:v>157.96614583333334</c:v>
                </c:pt>
                <c:pt idx="61812">
                  <c:v>157.96875</c:v>
                </c:pt>
                <c:pt idx="61813">
                  <c:v>157.97135416666666</c:v>
                </c:pt>
                <c:pt idx="61814">
                  <c:v>157.97395833333334</c:v>
                </c:pt>
                <c:pt idx="61815">
                  <c:v>157.9765625</c:v>
                </c:pt>
                <c:pt idx="61816">
                  <c:v>157.97916666666666</c:v>
                </c:pt>
                <c:pt idx="61817">
                  <c:v>157.98177083333334</c:v>
                </c:pt>
                <c:pt idx="61818">
                  <c:v>157.984375</c:v>
                </c:pt>
                <c:pt idx="61819">
                  <c:v>157.98697916666666</c:v>
                </c:pt>
                <c:pt idx="61820">
                  <c:v>157.98958333333334</c:v>
                </c:pt>
                <c:pt idx="61821">
                  <c:v>157.9921875</c:v>
                </c:pt>
                <c:pt idx="61822">
                  <c:v>157.99479166666666</c:v>
                </c:pt>
                <c:pt idx="61823">
                  <c:v>157.99739583333334</c:v>
                </c:pt>
                <c:pt idx="61824">
                  <c:v>158</c:v>
                </c:pt>
                <c:pt idx="61825">
                  <c:v>158.00260416666666</c:v>
                </c:pt>
                <c:pt idx="61826">
                  <c:v>158.00520833333334</c:v>
                </c:pt>
                <c:pt idx="61827">
                  <c:v>158.0078125</c:v>
                </c:pt>
                <c:pt idx="61828">
                  <c:v>158.01041666666666</c:v>
                </c:pt>
                <c:pt idx="61829">
                  <c:v>158.01302083333334</c:v>
                </c:pt>
                <c:pt idx="61830">
                  <c:v>158.015625</c:v>
                </c:pt>
                <c:pt idx="61831">
                  <c:v>158.01822916666666</c:v>
                </c:pt>
                <c:pt idx="61832">
                  <c:v>158.02083333333334</c:v>
                </c:pt>
                <c:pt idx="61833">
                  <c:v>158.0234375</c:v>
                </c:pt>
                <c:pt idx="61834">
                  <c:v>158.02604166666666</c:v>
                </c:pt>
                <c:pt idx="61835">
                  <c:v>158.02864583333334</c:v>
                </c:pt>
                <c:pt idx="61836">
                  <c:v>158.03125</c:v>
                </c:pt>
                <c:pt idx="61837">
                  <c:v>158.03385416666666</c:v>
                </c:pt>
                <c:pt idx="61838">
                  <c:v>158.03645833333334</c:v>
                </c:pt>
                <c:pt idx="61839">
                  <c:v>158.0390625</c:v>
                </c:pt>
                <c:pt idx="61840">
                  <c:v>158.04166666666666</c:v>
                </c:pt>
                <c:pt idx="61841">
                  <c:v>158.04427083333334</c:v>
                </c:pt>
                <c:pt idx="61842">
                  <c:v>158.046875</c:v>
                </c:pt>
                <c:pt idx="61843">
                  <c:v>158.04947916666666</c:v>
                </c:pt>
                <c:pt idx="61844">
                  <c:v>158.05208333333334</c:v>
                </c:pt>
                <c:pt idx="61845">
                  <c:v>158.0546875</c:v>
                </c:pt>
                <c:pt idx="61846">
                  <c:v>158.05729166666666</c:v>
                </c:pt>
                <c:pt idx="61847">
                  <c:v>158.05989583333334</c:v>
                </c:pt>
                <c:pt idx="61848">
                  <c:v>158.0625</c:v>
                </c:pt>
                <c:pt idx="61849">
                  <c:v>158.06510416666666</c:v>
                </c:pt>
                <c:pt idx="61850">
                  <c:v>158.06770833333334</c:v>
                </c:pt>
                <c:pt idx="61851">
                  <c:v>158.0703125</c:v>
                </c:pt>
                <c:pt idx="61852">
                  <c:v>158.07291666666666</c:v>
                </c:pt>
                <c:pt idx="61853">
                  <c:v>158.07552083333334</c:v>
                </c:pt>
                <c:pt idx="61854">
                  <c:v>158.078125</c:v>
                </c:pt>
                <c:pt idx="61855">
                  <c:v>158.08072916666666</c:v>
                </c:pt>
                <c:pt idx="61856">
                  <c:v>158.08333333333334</c:v>
                </c:pt>
                <c:pt idx="61857">
                  <c:v>158.0859375</c:v>
                </c:pt>
                <c:pt idx="61858">
                  <c:v>158.08854166666666</c:v>
                </c:pt>
                <c:pt idx="61859">
                  <c:v>158.09114583333334</c:v>
                </c:pt>
                <c:pt idx="61860">
                  <c:v>158.09375</c:v>
                </c:pt>
                <c:pt idx="61861">
                  <c:v>158.09635416666666</c:v>
                </c:pt>
                <c:pt idx="61862">
                  <c:v>158.09895833333334</c:v>
                </c:pt>
                <c:pt idx="61863">
                  <c:v>158.1015625</c:v>
                </c:pt>
                <c:pt idx="61864">
                  <c:v>158.10416666666666</c:v>
                </c:pt>
                <c:pt idx="61865">
                  <c:v>158.10677083333334</c:v>
                </c:pt>
                <c:pt idx="61866">
                  <c:v>158.109375</c:v>
                </c:pt>
                <c:pt idx="61867">
                  <c:v>158.11197916666666</c:v>
                </c:pt>
                <c:pt idx="61868">
                  <c:v>158.11458333333334</c:v>
                </c:pt>
                <c:pt idx="61869">
                  <c:v>158.1171875</c:v>
                </c:pt>
                <c:pt idx="61870">
                  <c:v>158.11979166666666</c:v>
                </c:pt>
                <c:pt idx="61871">
                  <c:v>158.12239583333334</c:v>
                </c:pt>
                <c:pt idx="61872">
                  <c:v>158.125</c:v>
                </c:pt>
                <c:pt idx="61873">
                  <c:v>158.12760416666666</c:v>
                </c:pt>
                <c:pt idx="61874">
                  <c:v>158.13020833333334</c:v>
                </c:pt>
                <c:pt idx="61875">
                  <c:v>158.1328125</c:v>
                </c:pt>
                <c:pt idx="61876">
                  <c:v>158.13541666666666</c:v>
                </c:pt>
                <c:pt idx="61877">
                  <c:v>158.13802083333334</c:v>
                </c:pt>
                <c:pt idx="61878">
                  <c:v>158.140625</c:v>
                </c:pt>
                <c:pt idx="61879">
                  <c:v>158.14322916666666</c:v>
                </c:pt>
                <c:pt idx="61880">
                  <c:v>158.14583333333334</c:v>
                </c:pt>
                <c:pt idx="61881">
                  <c:v>158.1484375</c:v>
                </c:pt>
                <c:pt idx="61882">
                  <c:v>158.15104166666666</c:v>
                </c:pt>
                <c:pt idx="61883">
                  <c:v>158.15364583333334</c:v>
                </c:pt>
                <c:pt idx="61884">
                  <c:v>158.15625</c:v>
                </c:pt>
                <c:pt idx="61885">
                  <c:v>158.15885416666666</c:v>
                </c:pt>
                <c:pt idx="61886">
                  <c:v>158.16145833333334</c:v>
                </c:pt>
                <c:pt idx="61887">
                  <c:v>158.1640625</c:v>
                </c:pt>
                <c:pt idx="61888">
                  <c:v>158.16666666666666</c:v>
                </c:pt>
                <c:pt idx="61889">
                  <c:v>158.16927083333334</c:v>
                </c:pt>
                <c:pt idx="61890">
                  <c:v>158.171875</c:v>
                </c:pt>
                <c:pt idx="61891">
                  <c:v>158.17447916666666</c:v>
                </c:pt>
                <c:pt idx="61892">
                  <c:v>158.17708333333334</c:v>
                </c:pt>
                <c:pt idx="61893">
                  <c:v>158.1796875</c:v>
                </c:pt>
                <c:pt idx="61894">
                  <c:v>158.18229166666666</c:v>
                </c:pt>
                <c:pt idx="61895">
                  <c:v>158.18489583333334</c:v>
                </c:pt>
                <c:pt idx="61896">
                  <c:v>158.1875</c:v>
                </c:pt>
                <c:pt idx="61897">
                  <c:v>158.19010416666666</c:v>
                </c:pt>
                <c:pt idx="61898">
                  <c:v>158.19270833333334</c:v>
                </c:pt>
                <c:pt idx="61899">
                  <c:v>158.1953125</c:v>
                </c:pt>
                <c:pt idx="61900">
                  <c:v>158.19791666666666</c:v>
                </c:pt>
                <c:pt idx="61901">
                  <c:v>158.20052083333334</c:v>
                </c:pt>
                <c:pt idx="61902">
                  <c:v>158.203125</c:v>
                </c:pt>
                <c:pt idx="61903">
                  <c:v>158.20572916666666</c:v>
                </c:pt>
                <c:pt idx="61904">
                  <c:v>158.20833333333334</c:v>
                </c:pt>
                <c:pt idx="61905">
                  <c:v>158.2109375</c:v>
                </c:pt>
                <c:pt idx="61906">
                  <c:v>158.21354166666666</c:v>
                </c:pt>
                <c:pt idx="61907">
                  <c:v>158.21614583333334</c:v>
                </c:pt>
                <c:pt idx="61908">
                  <c:v>158.21875</c:v>
                </c:pt>
                <c:pt idx="61909">
                  <c:v>158.22135416666666</c:v>
                </c:pt>
                <c:pt idx="61910">
                  <c:v>158.22395833333334</c:v>
                </c:pt>
                <c:pt idx="61911">
                  <c:v>158.2265625</c:v>
                </c:pt>
                <c:pt idx="61912">
                  <c:v>158.22916666666666</c:v>
                </c:pt>
                <c:pt idx="61913">
                  <c:v>158.23177083333334</c:v>
                </c:pt>
                <c:pt idx="61914">
                  <c:v>158.234375</c:v>
                </c:pt>
                <c:pt idx="61915">
                  <c:v>158.23697916666666</c:v>
                </c:pt>
                <c:pt idx="61916">
                  <c:v>158.23958333333334</c:v>
                </c:pt>
                <c:pt idx="61917">
                  <c:v>158.2421875</c:v>
                </c:pt>
                <c:pt idx="61918">
                  <c:v>158.24479166666666</c:v>
                </c:pt>
                <c:pt idx="61919">
                  <c:v>158.24739583333334</c:v>
                </c:pt>
                <c:pt idx="61920">
                  <c:v>158.25</c:v>
                </c:pt>
                <c:pt idx="61921">
                  <c:v>158.25260416666666</c:v>
                </c:pt>
                <c:pt idx="61922">
                  <c:v>158.25520833333334</c:v>
                </c:pt>
                <c:pt idx="61923">
                  <c:v>158.2578125</c:v>
                </c:pt>
                <c:pt idx="61924">
                  <c:v>158.26041666666666</c:v>
                </c:pt>
                <c:pt idx="61925">
                  <c:v>158.26302083333334</c:v>
                </c:pt>
                <c:pt idx="61926">
                  <c:v>158.265625</c:v>
                </c:pt>
                <c:pt idx="61927">
                  <c:v>158.26822916666666</c:v>
                </c:pt>
                <c:pt idx="61928">
                  <c:v>158.27083333333334</c:v>
                </c:pt>
                <c:pt idx="61929">
                  <c:v>158.2734375</c:v>
                </c:pt>
                <c:pt idx="61930">
                  <c:v>158.27604166666666</c:v>
                </c:pt>
                <c:pt idx="61931">
                  <c:v>158.27864583333334</c:v>
                </c:pt>
                <c:pt idx="61932">
                  <c:v>158.28125</c:v>
                </c:pt>
                <c:pt idx="61933">
                  <c:v>158.28385416666666</c:v>
                </c:pt>
                <c:pt idx="61934">
                  <c:v>158.28645833333334</c:v>
                </c:pt>
                <c:pt idx="61935">
                  <c:v>158.2890625</c:v>
                </c:pt>
                <c:pt idx="61936">
                  <c:v>158.29166666666666</c:v>
                </c:pt>
                <c:pt idx="61937">
                  <c:v>158.29427083333334</c:v>
                </c:pt>
                <c:pt idx="61938">
                  <c:v>158.296875</c:v>
                </c:pt>
                <c:pt idx="61939">
                  <c:v>158.29947916666666</c:v>
                </c:pt>
                <c:pt idx="61940">
                  <c:v>158.30208333333334</c:v>
                </c:pt>
                <c:pt idx="61941">
                  <c:v>158.3046875</c:v>
                </c:pt>
                <c:pt idx="61942">
                  <c:v>158.30729166666666</c:v>
                </c:pt>
                <c:pt idx="61943">
                  <c:v>158.30989583333334</c:v>
                </c:pt>
                <c:pt idx="61944">
                  <c:v>158.3125</c:v>
                </c:pt>
                <c:pt idx="61945">
                  <c:v>158.31510416666666</c:v>
                </c:pt>
                <c:pt idx="61946">
                  <c:v>158.31770833333334</c:v>
                </c:pt>
                <c:pt idx="61947">
                  <c:v>158.3203125</c:v>
                </c:pt>
                <c:pt idx="61948">
                  <c:v>158.32291666666666</c:v>
                </c:pt>
                <c:pt idx="61949">
                  <c:v>158.32552083333334</c:v>
                </c:pt>
                <c:pt idx="61950">
                  <c:v>158.328125</c:v>
                </c:pt>
                <c:pt idx="61951">
                  <c:v>158.33072916666666</c:v>
                </c:pt>
                <c:pt idx="61952">
                  <c:v>158.33333333333334</c:v>
                </c:pt>
                <c:pt idx="61953">
                  <c:v>158.3359375</c:v>
                </c:pt>
                <c:pt idx="61954">
                  <c:v>158.33854166666666</c:v>
                </c:pt>
                <c:pt idx="61955">
                  <c:v>158.34114583333334</c:v>
                </c:pt>
                <c:pt idx="61956">
                  <c:v>158.34375</c:v>
                </c:pt>
                <c:pt idx="61957">
                  <c:v>158.34635416666666</c:v>
                </c:pt>
                <c:pt idx="61958">
                  <c:v>158.34895833333334</c:v>
                </c:pt>
                <c:pt idx="61959">
                  <c:v>158.3515625</c:v>
                </c:pt>
                <c:pt idx="61960">
                  <c:v>158.35416666666666</c:v>
                </c:pt>
                <c:pt idx="61961">
                  <c:v>158.35677083333334</c:v>
                </c:pt>
                <c:pt idx="61962">
                  <c:v>158.359375</c:v>
                </c:pt>
                <c:pt idx="61963">
                  <c:v>158.36197916666666</c:v>
                </c:pt>
                <c:pt idx="61964">
                  <c:v>158.36458333333334</c:v>
                </c:pt>
                <c:pt idx="61965">
                  <c:v>158.3671875</c:v>
                </c:pt>
                <c:pt idx="61966">
                  <c:v>158.36979166666666</c:v>
                </c:pt>
                <c:pt idx="61967">
                  <c:v>158.37239583333334</c:v>
                </c:pt>
                <c:pt idx="61968">
                  <c:v>158.375</c:v>
                </c:pt>
                <c:pt idx="61969">
                  <c:v>158.37760416666666</c:v>
                </c:pt>
                <c:pt idx="61970">
                  <c:v>158.38020833333334</c:v>
                </c:pt>
                <c:pt idx="61971">
                  <c:v>158.3828125</c:v>
                </c:pt>
                <c:pt idx="61972">
                  <c:v>158.38541666666666</c:v>
                </c:pt>
                <c:pt idx="61973">
                  <c:v>158.38802083333334</c:v>
                </c:pt>
                <c:pt idx="61974">
                  <c:v>158.390625</c:v>
                </c:pt>
                <c:pt idx="61975">
                  <c:v>158.39322916666666</c:v>
                </c:pt>
                <c:pt idx="61976">
                  <c:v>158.39583333333334</c:v>
                </c:pt>
                <c:pt idx="61977">
                  <c:v>158.3984375</c:v>
                </c:pt>
                <c:pt idx="61978">
                  <c:v>158.40104166666666</c:v>
                </c:pt>
                <c:pt idx="61979">
                  <c:v>158.40364583333334</c:v>
                </c:pt>
                <c:pt idx="61980">
                  <c:v>158.40625</c:v>
                </c:pt>
                <c:pt idx="61981">
                  <c:v>158.40885416666666</c:v>
                </c:pt>
                <c:pt idx="61982">
                  <c:v>158.41145833333334</c:v>
                </c:pt>
                <c:pt idx="61983">
                  <c:v>158.4140625</c:v>
                </c:pt>
                <c:pt idx="61984">
                  <c:v>158.41666666666666</c:v>
                </c:pt>
                <c:pt idx="61985">
                  <c:v>158.41927083333334</c:v>
                </c:pt>
                <c:pt idx="61986">
                  <c:v>158.421875</c:v>
                </c:pt>
                <c:pt idx="61987">
                  <c:v>158.42447916666666</c:v>
                </c:pt>
                <c:pt idx="61988">
                  <c:v>158.42708333333334</c:v>
                </c:pt>
                <c:pt idx="61989">
                  <c:v>158.4296875</c:v>
                </c:pt>
                <c:pt idx="61990">
                  <c:v>158.43229166666666</c:v>
                </c:pt>
                <c:pt idx="61991">
                  <c:v>158.43489583333334</c:v>
                </c:pt>
                <c:pt idx="61992">
                  <c:v>158.4375</c:v>
                </c:pt>
                <c:pt idx="61993">
                  <c:v>158.44010416666666</c:v>
                </c:pt>
                <c:pt idx="61994">
                  <c:v>158.44270833333334</c:v>
                </c:pt>
                <c:pt idx="61995">
                  <c:v>158.4453125</c:v>
                </c:pt>
                <c:pt idx="61996">
                  <c:v>158.44791666666666</c:v>
                </c:pt>
                <c:pt idx="61997">
                  <c:v>158.45052083333334</c:v>
                </c:pt>
                <c:pt idx="61998">
                  <c:v>158.453125</c:v>
                </c:pt>
                <c:pt idx="61999">
                  <c:v>158.45572916666666</c:v>
                </c:pt>
                <c:pt idx="62000">
                  <c:v>158.45833333333334</c:v>
                </c:pt>
                <c:pt idx="62001">
                  <c:v>158.4609375</c:v>
                </c:pt>
                <c:pt idx="62002">
                  <c:v>158.46354166666666</c:v>
                </c:pt>
                <c:pt idx="62003">
                  <c:v>158.46614583333334</c:v>
                </c:pt>
                <c:pt idx="62004">
                  <c:v>158.46875</c:v>
                </c:pt>
                <c:pt idx="62005">
                  <c:v>158.47135416666666</c:v>
                </c:pt>
                <c:pt idx="62006">
                  <c:v>158.47395833333334</c:v>
                </c:pt>
                <c:pt idx="62007">
                  <c:v>158.4765625</c:v>
                </c:pt>
                <c:pt idx="62008">
                  <c:v>158.47916666666666</c:v>
                </c:pt>
                <c:pt idx="62009">
                  <c:v>158.48177083333334</c:v>
                </c:pt>
                <c:pt idx="62010">
                  <c:v>158.484375</c:v>
                </c:pt>
                <c:pt idx="62011">
                  <c:v>158.48697916666666</c:v>
                </c:pt>
                <c:pt idx="62012">
                  <c:v>158.48958333333334</c:v>
                </c:pt>
                <c:pt idx="62013">
                  <c:v>158.4921875</c:v>
                </c:pt>
                <c:pt idx="62014">
                  <c:v>158.49479166666666</c:v>
                </c:pt>
                <c:pt idx="62015">
                  <c:v>158.49739583333334</c:v>
                </c:pt>
                <c:pt idx="62016">
                  <c:v>158.5</c:v>
                </c:pt>
                <c:pt idx="62017">
                  <c:v>158.50260416666666</c:v>
                </c:pt>
                <c:pt idx="62018">
                  <c:v>158.50520833333334</c:v>
                </c:pt>
                <c:pt idx="62019">
                  <c:v>158.5078125</c:v>
                </c:pt>
                <c:pt idx="62020">
                  <c:v>158.51041666666666</c:v>
                </c:pt>
                <c:pt idx="62021">
                  <c:v>158.51302083333334</c:v>
                </c:pt>
                <c:pt idx="62022">
                  <c:v>158.515625</c:v>
                </c:pt>
                <c:pt idx="62023">
                  <c:v>158.51822916666666</c:v>
                </c:pt>
                <c:pt idx="62024">
                  <c:v>158.52083333333334</c:v>
                </c:pt>
                <c:pt idx="62025">
                  <c:v>158.5234375</c:v>
                </c:pt>
                <c:pt idx="62026">
                  <c:v>158.52604166666666</c:v>
                </c:pt>
                <c:pt idx="62027">
                  <c:v>158.52864583333334</c:v>
                </c:pt>
                <c:pt idx="62028">
                  <c:v>158.53125</c:v>
                </c:pt>
                <c:pt idx="62029">
                  <c:v>158.53385416666666</c:v>
                </c:pt>
                <c:pt idx="62030">
                  <c:v>158.53645833333334</c:v>
                </c:pt>
                <c:pt idx="62031">
                  <c:v>158.5390625</c:v>
                </c:pt>
                <c:pt idx="62032">
                  <c:v>158.54166666666666</c:v>
                </c:pt>
                <c:pt idx="62033">
                  <c:v>158.54427083333334</c:v>
                </c:pt>
                <c:pt idx="62034">
                  <c:v>158.546875</c:v>
                </c:pt>
                <c:pt idx="62035">
                  <c:v>158.54947916666666</c:v>
                </c:pt>
                <c:pt idx="62036">
                  <c:v>158.55208333333334</c:v>
                </c:pt>
                <c:pt idx="62037">
                  <c:v>158.5546875</c:v>
                </c:pt>
                <c:pt idx="62038">
                  <c:v>158.55729166666666</c:v>
                </c:pt>
                <c:pt idx="62039">
                  <c:v>158.55989583333334</c:v>
                </c:pt>
                <c:pt idx="62040">
                  <c:v>158.5625</c:v>
                </c:pt>
                <c:pt idx="62041">
                  <c:v>158.56510416666666</c:v>
                </c:pt>
                <c:pt idx="62042">
                  <c:v>158.56770833333334</c:v>
                </c:pt>
                <c:pt idx="62043">
                  <c:v>158.5703125</c:v>
                </c:pt>
                <c:pt idx="62044">
                  <c:v>158.57291666666666</c:v>
                </c:pt>
                <c:pt idx="62045">
                  <c:v>158.57552083333334</c:v>
                </c:pt>
                <c:pt idx="62046">
                  <c:v>158.578125</c:v>
                </c:pt>
                <c:pt idx="62047">
                  <c:v>158.58072916666666</c:v>
                </c:pt>
                <c:pt idx="62048">
                  <c:v>158.58333333333334</c:v>
                </c:pt>
                <c:pt idx="62049">
                  <c:v>158.5859375</c:v>
                </c:pt>
                <c:pt idx="62050">
                  <c:v>158.58854166666666</c:v>
                </c:pt>
                <c:pt idx="62051">
                  <c:v>158.59114583333334</c:v>
                </c:pt>
                <c:pt idx="62052">
                  <c:v>158.59375</c:v>
                </c:pt>
                <c:pt idx="62053">
                  <c:v>158.59635416666666</c:v>
                </c:pt>
                <c:pt idx="62054">
                  <c:v>158.59895833333334</c:v>
                </c:pt>
                <c:pt idx="62055">
                  <c:v>158.6015625</c:v>
                </c:pt>
                <c:pt idx="62056">
                  <c:v>158.60416666666666</c:v>
                </c:pt>
                <c:pt idx="62057">
                  <c:v>158.60677083333334</c:v>
                </c:pt>
                <c:pt idx="62058">
                  <c:v>158.609375</c:v>
                </c:pt>
                <c:pt idx="62059">
                  <c:v>158.61197916666666</c:v>
                </c:pt>
                <c:pt idx="62060">
                  <c:v>158.61458333333334</c:v>
                </c:pt>
                <c:pt idx="62061">
                  <c:v>158.6171875</c:v>
                </c:pt>
                <c:pt idx="62062">
                  <c:v>158.61979166666666</c:v>
                </c:pt>
                <c:pt idx="62063">
                  <c:v>158.62239583333334</c:v>
                </c:pt>
                <c:pt idx="62064">
                  <c:v>158.625</c:v>
                </c:pt>
                <c:pt idx="62065">
                  <c:v>158.62760416666666</c:v>
                </c:pt>
                <c:pt idx="62066">
                  <c:v>158.63020833333334</c:v>
                </c:pt>
                <c:pt idx="62067">
                  <c:v>158.6328125</c:v>
                </c:pt>
                <c:pt idx="62068">
                  <c:v>158.63541666666666</c:v>
                </c:pt>
                <c:pt idx="62069">
                  <c:v>158.63802083333334</c:v>
                </c:pt>
                <c:pt idx="62070">
                  <c:v>158.640625</c:v>
                </c:pt>
                <c:pt idx="62071">
                  <c:v>158.64322916666666</c:v>
                </c:pt>
                <c:pt idx="62072">
                  <c:v>158.64583333333334</c:v>
                </c:pt>
                <c:pt idx="62073">
                  <c:v>158.6484375</c:v>
                </c:pt>
                <c:pt idx="62074">
                  <c:v>158.65104166666666</c:v>
                </c:pt>
                <c:pt idx="62075">
                  <c:v>158.65364583333334</c:v>
                </c:pt>
                <c:pt idx="62076">
                  <c:v>158.65625</c:v>
                </c:pt>
                <c:pt idx="62077">
                  <c:v>158.65885416666666</c:v>
                </c:pt>
                <c:pt idx="62078">
                  <c:v>158.66145833333334</c:v>
                </c:pt>
                <c:pt idx="62079">
                  <c:v>158.6640625</c:v>
                </c:pt>
                <c:pt idx="62080">
                  <c:v>158.66666666666666</c:v>
                </c:pt>
                <c:pt idx="62081">
                  <c:v>158.66927083333334</c:v>
                </c:pt>
                <c:pt idx="62082">
                  <c:v>158.671875</c:v>
                </c:pt>
                <c:pt idx="62083">
                  <c:v>158.67447916666666</c:v>
                </c:pt>
                <c:pt idx="62084">
                  <c:v>158.67708333333334</c:v>
                </c:pt>
                <c:pt idx="62085">
                  <c:v>158.6796875</c:v>
                </c:pt>
                <c:pt idx="62086">
                  <c:v>158.68229166666666</c:v>
                </c:pt>
                <c:pt idx="62087">
                  <c:v>158.68489583333334</c:v>
                </c:pt>
                <c:pt idx="62088">
                  <c:v>158.6875</c:v>
                </c:pt>
                <c:pt idx="62089">
                  <c:v>158.69010416666666</c:v>
                </c:pt>
                <c:pt idx="62090">
                  <c:v>158.69270833333334</c:v>
                </c:pt>
                <c:pt idx="62091">
                  <c:v>158.6953125</c:v>
                </c:pt>
                <c:pt idx="62092">
                  <c:v>158.69791666666666</c:v>
                </c:pt>
                <c:pt idx="62093">
                  <c:v>158.70052083333334</c:v>
                </c:pt>
                <c:pt idx="62094">
                  <c:v>158.703125</c:v>
                </c:pt>
                <c:pt idx="62095">
                  <c:v>158.70572916666666</c:v>
                </c:pt>
                <c:pt idx="62096">
                  <c:v>158.70833333333334</c:v>
                </c:pt>
                <c:pt idx="62097">
                  <c:v>158.7109375</c:v>
                </c:pt>
                <c:pt idx="62098">
                  <c:v>158.71354166666666</c:v>
                </c:pt>
                <c:pt idx="62099">
                  <c:v>158.71614583333334</c:v>
                </c:pt>
                <c:pt idx="62100">
                  <c:v>158.71875</c:v>
                </c:pt>
                <c:pt idx="62101">
                  <c:v>158.72135416666666</c:v>
                </c:pt>
                <c:pt idx="62102">
                  <c:v>158.72395833333334</c:v>
                </c:pt>
                <c:pt idx="62103">
                  <c:v>158.7265625</c:v>
                </c:pt>
                <c:pt idx="62104">
                  <c:v>158.72916666666666</c:v>
                </c:pt>
                <c:pt idx="62105">
                  <c:v>158.73177083333334</c:v>
                </c:pt>
                <c:pt idx="62106">
                  <c:v>158.734375</c:v>
                </c:pt>
                <c:pt idx="62107">
                  <c:v>158.73697916666666</c:v>
                </c:pt>
                <c:pt idx="62108">
                  <c:v>158.73958333333334</c:v>
                </c:pt>
                <c:pt idx="62109">
                  <c:v>158.7421875</c:v>
                </c:pt>
                <c:pt idx="62110">
                  <c:v>158.74479166666666</c:v>
                </c:pt>
                <c:pt idx="62111">
                  <c:v>158.74739583333334</c:v>
                </c:pt>
                <c:pt idx="62112">
                  <c:v>158.75</c:v>
                </c:pt>
                <c:pt idx="62113">
                  <c:v>158.75260416666666</c:v>
                </c:pt>
                <c:pt idx="62114">
                  <c:v>158.75520833333334</c:v>
                </c:pt>
                <c:pt idx="62115">
                  <c:v>158.7578125</c:v>
                </c:pt>
                <c:pt idx="62116">
                  <c:v>158.76041666666666</c:v>
                </c:pt>
                <c:pt idx="62117">
                  <c:v>158.76302083333334</c:v>
                </c:pt>
                <c:pt idx="62118">
                  <c:v>158.765625</c:v>
                </c:pt>
                <c:pt idx="62119">
                  <c:v>158.76822916666666</c:v>
                </c:pt>
                <c:pt idx="62120">
                  <c:v>158.77083333333334</c:v>
                </c:pt>
                <c:pt idx="62121">
                  <c:v>158.7734375</c:v>
                </c:pt>
                <c:pt idx="62122">
                  <c:v>158.77604166666666</c:v>
                </c:pt>
                <c:pt idx="62123">
                  <c:v>158.77864583333334</c:v>
                </c:pt>
                <c:pt idx="62124">
                  <c:v>158.78125</c:v>
                </c:pt>
                <c:pt idx="62125">
                  <c:v>158.78385416666666</c:v>
                </c:pt>
                <c:pt idx="62126">
                  <c:v>158.78645833333334</c:v>
                </c:pt>
                <c:pt idx="62127">
                  <c:v>158.7890625</c:v>
                </c:pt>
                <c:pt idx="62128">
                  <c:v>158.79166666666666</c:v>
                </c:pt>
                <c:pt idx="62129">
                  <c:v>158.79427083333334</c:v>
                </c:pt>
                <c:pt idx="62130">
                  <c:v>158.796875</c:v>
                </c:pt>
                <c:pt idx="62131">
                  <c:v>158.79947916666666</c:v>
                </c:pt>
                <c:pt idx="62132">
                  <c:v>158.80208333333334</c:v>
                </c:pt>
                <c:pt idx="62133">
                  <c:v>158.8046875</c:v>
                </c:pt>
                <c:pt idx="62134">
                  <c:v>158.80729166666666</c:v>
                </c:pt>
                <c:pt idx="62135">
                  <c:v>158.80989583333334</c:v>
                </c:pt>
                <c:pt idx="62136">
                  <c:v>158.8125</c:v>
                </c:pt>
                <c:pt idx="62137">
                  <c:v>158.81510416666666</c:v>
                </c:pt>
                <c:pt idx="62138">
                  <c:v>158.81770833333334</c:v>
                </c:pt>
                <c:pt idx="62139">
                  <c:v>158.8203125</c:v>
                </c:pt>
                <c:pt idx="62140">
                  <c:v>158.82291666666666</c:v>
                </c:pt>
                <c:pt idx="62141">
                  <c:v>158.82552083333334</c:v>
                </c:pt>
                <c:pt idx="62142">
                  <c:v>158.828125</c:v>
                </c:pt>
                <c:pt idx="62143">
                  <c:v>158.83072916666666</c:v>
                </c:pt>
                <c:pt idx="62144">
                  <c:v>158.83333333333334</c:v>
                </c:pt>
                <c:pt idx="62145">
                  <c:v>158.8359375</c:v>
                </c:pt>
                <c:pt idx="62146">
                  <c:v>158.83854166666666</c:v>
                </c:pt>
                <c:pt idx="62147">
                  <c:v>158.84114583333334</c:v>
                </c:pt>
                <c:pt idx="62148">
                  <c:v>158.84375</c:v>
                </c:pt>
                <c:pt idx="62149">
                  <c:v>158.84635416666666</c:v>
                </c:pt>
                <c:pt idx="62150">
                  <c:v>158.84895833333334</c:v>
                </c:pt>
                <c:pt idx="62151">
                  <c:v>158.8515625</c:v>
                </c:pt>
                <c:pt idx="62152">
                  <c:v>158.85416666666666</c:v>
                </c:pt>
                <c:pt idx="62153">
                  <c:v>158.85677083333334</c:v>
                </c:pt>
                <c:pt idx="62154">
                  <c:v>158.859375</c:v>
                </c:pt>
                <c:pt idx="62155">
                  <c:v>158.86197916666666</c:v>
                </c:pt>
                <c:pt idx="62156">
                  <c:v>158.86458333333334</c:v>
                </c:pt>
                <c:pt idx="62157">
                  <c:v>158.8671875</c:v>
                </c:pt>
                <c:pt idx="62158">
                  <c:v>158.86979166666666</c:v>
                </c:pt>
                <c:pt idx="62159">
                  <c:v>158.87239583333334</c:v>
                </c:pt>
                <c:pt idx="62160">
                  <c:v>158.875</c:v>
                </c:pt>
                <c:pt idx="62161">
                  <c:v>158.87760416666666</c:v>
                </c:pt>
                <c:pt idx="62162">
                  <c:v>158.88020833333334</c:v>
                </c:pt>
                <c:pt idx="62163">
                  <c:v>158.8828125</c:v>
                </c:pt>
                <c:pt idx="62164">
                  <c:v>158.88541666666666</c:v>
                </c:pt>
                <c:pt idx="62165">
                  <c:v>158.88802083333334</c:v>
                </c:pt>
                <c:pt idx="62166">
                  <c:v>158.890625</c:v>
                </c:pt>
                <c:pt idx="62167">
                  <c:v>158.89322916666666</c:v>
                </c:pt>
                <c:pt idx="62168">
                  <c:v>158.89583333333334</c:v>
                </c:pt>
                <c:pt idx="62169">
                  <c:v>158.8984375</c:v>
                </c:pt>
                <c:pt idx="62170">
                  <c:v>158.90104166666666</c:v>
                </c:pt>
                <c:pt idx="62171">
                  <c:v>158.90364583333334</c:v>
                </c:pt>
                <c:pt idx="62172">
                  <c:v>158.90625</c:v>
                </c:pt>
                <c:pt idx="62173">
                  <c:v>158.90885416666666</c:v>
                </c:pt>
                <c:pt idx="62174">
                  <c:v>158.91145833333334</c:v>
                </c:pt>
                <c:pt idx="62175">
                  <c:v>158.9140625</c:v>
                </c:pt>
                <c:pt idx="62176">
                  <c:v>158.91666666666666</c:v>
                </c:pt>
                <c:pt idx="62177">
                  <c:v>158.91927083333334</c:v>
                </c:pt>
                <c:pt idx="62178">
                  <c:v>158.921875</c:v>
                </c:pt>
                <c:pt idx="62179">
                  <c:v>158.92447916666666</c:v>
                </c:pt>
                <c:pt idx="62180">
                  <c:v>158.92708333333334</c:v>
                </c:pt>
                <c:pt idx="62181">
                  <c:v>158.9296875</c:v>
                </c:pt>
                <c:pt idx="62182">
                  <c:v>158.93229166666666</c:v>
                </c:pt>
                <c:pt idx="62183">
                  <c:v>158.93489583333334</c:v>
                </c:pt>
                <c:pt idx="62184">
                  <c:v>158.9375</c:v>
                </c:pt>
                <c:pt idx="62185">
                  <c:v>158.94010416666666</c:v>
                </c:pt>
                <c:pt idx="62186">
                  <c:v>158.94270833333334</c:v>
                </c:pt>
                <c:pt idx="62187">
                  <c:v>158.9453125</c:v>
                </c:pt>
                <c:pt idx="62188">
                  <c:v>158.94791666666666</c:v>
                </c:pt>
                <c:pt idx="62189">
                  <c:v>158.95052083333334</c:v>
                </c:pt>
                <c:pt idx="62190">
                  <c:v>158.953125</c:v>
                </c:pt>
                <c:pt idx="62191">
                  <c:v>158.95572916666666</c:v>
                </c:pt>
                <c:pt idx="62192">
                  <c:v>158.95833333333334</c:v>
                </c:pt>
                <c:pt idx="62193">
                  <c:v>158.9609375</c:v>
                </c:pt>
                <c:pt idx="62194">
                  <c:v>158.96354166666666</c:v>
                </c:pt>
                <c:pt idx="62195">
                  <c:v>158.96614583333334</c:v>
                </c:pt>
                <c:pt idx="62196">
                  <c:v>158.96875</c:v>
                </c:pt>
                <c:pt idx="62197">
                  <c:v>158.97135416666666</c:v>
                </c:pt>
                <c:pt idx="62198">
                  <c:v>158.97395833333334</c:v>
                </c:pt>
                <c:pt idx="62199">
                  <c:v>158.9765625</c:v>
                </c:pt>
                <c:pt idx="62200">
                  <c:v>158.97916666666666</c:v>
                </c:pt>
                <c:pt idx="62201">
                  <c:v>158.98177083333334</c:v>
                </c:pt>
                <c:pt idx="62202">
                  <c:v>158.984375</c:v>
                </c:pt>
                <c:pt idx="62203">
                  <c:v>158.98697916666666</c:v>
                </c:pt>
                <c:pt idx="62204">
                  <c:v>158.98958333333334</c:v>
                </c:pt>
                <c:pt idx="62205">
                  <c:v>158.9921875</c:v>
                </c:pt>
                <c:pt idx="62206">
                  <c:v>158.99479166666666</c:v>
                </c:pt>
                <c:pt idx="62207">
                  <c:v>158.99739583333334</c:v>
                </c:pt>
                <c:pt idx="62208">
                  <c:v>159</c:v>
                </c:pt>
                <c:pt idx="62209">
                  <c:v>159.00260416666666</c:v>
                </c:pt>
                <c:pt idx="62210">
                  <c:v>159.00520833333334</c:v>
                </c:pt>
                <c:pt idx="62211">
                  <c:v>159.0078125</c:v>
                </c:pt>
                <c:pt idx="62212">
                  <c:v>159.01041666666666</c:v>
                </c:pt>
                <c:pt idx="62213">
                  <c:v>159.01302083333334</c:v>
                </c:pt>
                <c:pt idx="62214">
                  <c:v>159.015625</c:v>
                </c:pt>
                <c:pt idx="62215">
                  <c:v>159.01822916666666</c:v>
                </c:pt>
                <c:pt idx="62216">
                  <c:v>159.02083333333334</c:v>
                </c:pt>
                <c:pt idx="62217">
                  <c:v>159.0234375</c:v>
                </c:pt>
                <c:pt idx="62218">
                  <c:v>159.02604166666666</c:v>
                </c:pt>
                <c:pt idx="62219">
                  <c:v>159.02864583333334</c:v>
                </c:pt>
                <c:pt idx="62220">
                  <c:v>159.03125</c:v>
                </c:pt>
                <c:pt idx="62221">
                  <c:v>159.03385416666666</c:v>
                </c:pt>
                <c:pt idx="62222">
                  <c:v>159.03645833333334</c:v>
                </c:pt>
                <c:pt idx="62223">
                  <c:v>159.0390625</c:v>
                </c:pt>
                <c:pt idx="62224">
                  <c:v>159.04166666666666</c:v>
                </c:pt>
                <c:pt idx="62225">
                  <c:v>159.04427083333334</c:v>
                </c:pt>
                <c:pt idx="62226">
                  <c:v>159.046875</c:v>
                </c:pt>
                <c:pt idx="62227">
                  <c:v>159.04947916666666</c:v>
                </c:pt>
                <c:pt idx="62228">
                  <c:v>159.05208333333334</c:v>
                </c:pt>
                <c:pt idx="62229">
                  <c:v>159.0546875</c:v>
                </c:pt>
                <c:pt idx="62230">
                  <c:v>159.05729166666666</c:v>
                </c:pt>
                <c:pt idx="62231">
                  <c:v>159.05989583333334</c:v>
                </c:pt>
                <c:pt idx="62232">
                  <c:v>159.0625</c:v>
                </c:pt>
                <c:pt idx="62233">
                  <c:v>159.06510416666666</c:v>
                </c:pt>
                <c:pt idx="62234">
                  <c:v>159.06770833333334</c:v>
                </c:pt>
                <c:pt idx="62235">
                  <c:v>159.0703125</c:v>
                </c:pt>
                <c:pt idx="62236">
                  <c:v>159.07291666666666</c:v>
                </c:pt>
                <c:pt idx="62237">
                  <c:v>159.07552083333334</c:v>
                </c:pt>
                <c:pt idx="62238">
                  <c:v>159.078125</c:v>
                </c:pt>
                <c:pt idx="62239">
                  <c:v>159.08072916666666</c:v>
                </c:pt>
                <c:pt idx="62240">
                  <c:v>159.08333333333334</c:v>
                </c:pt>
                <c:pt idx="62241">
                  <c:v>159.0859375</c:v>
                </c:pt>
                <c:pt idx="62242">
                  <c:v>159.08854166666666</c:v>
                </c:pt>
                <c:pt idx="62243">
                  <c:v>159.09114583333334</c:v>
                </c:pt>
                <c:pt idx="62244">
                  <c:v>159.09375</c:v>
                </c:pt>
                <c:pt idx="62245">
                  <c:v>159.09635416666666</c:v>
                </c:pt>
                <c:pt idx="62246">
                  <c:v>159.09895833333334</c:v>
                </c:pt>
                <c:pt idx="62247">
                  <c:v>159.1015625</c:v>
                </c:pt>
                <c:pt idx="62248">
                  <c:v>159.10416666666666</c:v>
                </c:pt>
                <c:pt idx="62249">
                  <c:v>159.10677083333334</c:v>
                </c:pt>
                <c:pt idx="62250">
                  <c:v>159.109375</c:v>
                </c:pt>
                <c:pt idx="62251">
                  <c:v>159.11197916666666</c:v>
                </c:pt>
                <c:pt idx="62252">
                  <c:v>159.11458333333334</c:v>
                </c:pt>
                <c:pt idx="62253">
                  <c:v>159.1171875</c:v>
                </c:pt>
                <c:pt idx="62254">
                  <c:v>159.11979166666666</c:v>
                </c:pt>
                <c:pt idx="62255">
                  <c:v>159.12239583333334</c:v>
                </c:pt>
                <c:pt idx="62256">
                  <c:v>159.125</c:v>
                </c:pt>
                <c:pt idx="62257">
                  <c:v>159.12760416666666</c:v>
                </c:pt>
                <c:pt idx="62258">
                  <c:v>159.13020833333334</c:v>
                </c:pt>
                <c:pt idx="62259">
                  <c:v>159.1328125</c:v>
                </c:pt>
                <c:pt idx="62260">
                  <c:v>159.13541666666666</c:v>
                </c:pt>
                <c:pt idx="62261">
                  <c:v>159.13802083333334</c:v>
                </c:pt>
                <c:pt idx="62262">
                  <c:v>159.140625</c:v>
                </c:pt>
                <c:pt idx="62263">
                  <c:v>159.14322916666666</c:v>
                </c:pt>
                <c:pt idx="62264">
                  <c:v>159.14583333333334</c:v>
                </c:pt>
                <c:pt idx="62265">
                  <c:v>159.1484375</c:v>
                </c:pt>
                <c:pt idx="62266">
                  <c:v>159.15104166666666</c:v>
                </c:pt>
                <c:pt idx="62267">
                  <c:v>159.15364583333334</c:v>
                </c:pt>
                <c:pt idx="62268">
                  <c:v>159.15625</c:v>
                </c:pt>
                <c:pt idx="62269">
                  <c:v>159.15885416666666</c:v>
                </c:pt>
                <c:pt idx="62270">
                  <c:v>159.16145833333334</c:v>
                </c:pt>
                <c:pt idx="62271">
                  <c:v>159.1640625</c:v>
                </c:pt>
                <c:pt idx="62272">
                  <c:v>159.16666666666666</c:v>
                </c:pt>
                <c:pt idx="62273">
                  <c:v>159.16927083333334</c:v>
                </c:pt>
                <c:pt idx="62274">
                  <c:v>159.171875</c:v>
                </c:pt>
                <c:pt idx="62275">
                  <c:v>159.17447916666666</c:v>
                </c:pt>
                <c:pt idx="62276">
                  <c:v>159.17708333333334</c:v>
                </c:pt>
                <c:pt idx="62277">
                  <c:v>159.1796875</c:v>
                </c:pt>
                <c:pt idx="62278">
                  <c:v>159.18229166666666</c:v>
                </c:pt>
                <c:pt idx="62279">
                  <c:v>159.18489583333334</c:v>
                </c:pt>
                <c:pt idx="62280">
                  <c:v>159.1875</c:v>
                </c:pt>
                <c:pt idx="62281">
                  <c:v>159.19010416666666</c:v>
                </c:pt>
                <c:pt idx="62282">
                  <c:v>159.19270833333334</c:v>
                </c:pt>
                <c:pt idx="62283">
                  <c:v>159.1953125</c:v>
                </c:pt>
                <c:pt idx="62284">
                  <c:v>159.19791666666666</c:v>
                </c:pt>
                <c:pt idx="62285">
                  <c:v>159.20052083333334</c:v>
                </c:pt>
                <c:pt idx="62286">
                  <c:v>159.203125</c:v>
                </c:pt>
                <c:pt idx="62287">
                  <c:v>159.20572916666666</c:v>
                </c:pt>
                <c:pt idx="62288">
                  <c:v>159.20833333333334</c:v>
                </c:pt>
                <c:pt idx="62289">
                  <c:v>159.2109375</c:v>
                </c:pt>
                <c:pt idx="62290">
                  <c:v>159.21354166666666</c:v>
                </c:pt>
                <c:pt idx="62291">
                  <c:v>159.21614583333334</c:v>
                </c:pt>
                <c:pt idx="62292">
                  <c:v>159.21875</c:v>
                </c:pt>
                <c:pt idx="62293">
                  <c:v>159.22135416666666</c:v>
                </c:pt>
                <c:pt idx="62294">
                  <c:v>159.22395833333334</c:v>
                </c:pt>
                <c:pt idx="62295">
                  <c:v>159.2265625</c:v>
                </c:pt>
                <c:pt idx="62296">
                  <c:v>159.22916666666666</c:v>
                </c:pt>
                <c:pt idx="62297">
                  <c:v>159.23177083333334</c:v>
                </c:pt>
                <c:pt idx="62298">
                  <c:v>159.234375</c:v>
                </c:pt>
                <c:pt idx="62299">
                  <c:v>159.23697916666666</c:v>
                </c:pt>
                <c:pt idx="62300">
                  <c:v>159.23958333333334</c:v>
                </c:pt>
                <c:pt idx="62301">
                  <c:v>159.2421875</c:v>
                </c:pt>
                <c:pt idx="62302">
                  <c:v>159.24479166666666</c:v>
                </c:pt>
                <c:pt idx="62303">
                  <c:v>159.24739583333334</c:v>
                </c:pt>
                <c:pt idx="62304">
                  <c:v>159.25</c:v>
                </c:pt>
                <c:pt idx="62305">
                  <c:v>159.25260416666666</c:v>
                </c:pt>
                <c:pt idx="62306">
                  <c:v>159.25520833333334</c:v>
                </c:pt>
                <c:pt idx="62307">
                  <c:v>159.2578125</c:v>
                </c:pt>
                <c:pt idx="62308">
                  <c:v>159.26041666666666</c:v>
                </c:pt>
                <c:pt idx="62309">
                  <c:v>159.26302083333334</c:v>
                </c:pt>
                <c:pt idx="62310">
                  <c:v>159.265625</c:v>
                </c:pt>
                <c:pt idx="62311">
                  <c:v>159.26822916666666</c:v>
                </c:pt>
                <c:pt idx="62312">
                  <c:v>159.27083333333334</c:v>
                </c:pt>
                <c:pt idx="62313">
                  <c:v>159.2734375</c:v>
                </c:pt>
                <c:pt idx="62314">
                  <c:v>159.27604166666666</c:v>
                </c:pt>
                <c:pt idx="62315">
                  <c:v>159.27864583333334</c:v>
                </c:pt>
                <c:pt idx="62316">
                  <c:v>159.28125</c:v>
                </c:pt>
                <c:pt idx="62317">
                  <c:v>159.28385416666666</c:v>
                </c:pt>
                <c:pt idx="62318">
                  <c:v>159.28645833333334</c:v>
                </c:pt>
                <c:pt idx="62319">
                  <c:v>159.2890625</c:v>
                </c:pt>
                <c:pt idx="62320">
                  <c:v>159.29166666666666</c:v>
                </c:pt>
                <c:pt idx="62321">
                  <c:v>159.29427083333334</c:v>
                </c:pt>
                <c:pt idx="62322">
                  <c:v>159.296875</c:v>
                </c:pt>
                <c:pt idx="62323">
                  <c:v>159.29947916666666</c:v>
                </c:pt>
                <c:pt idx="62324">
                  <c:v>159.30208333333334</c:v>
                </c:pt>
                <c:pt idx="62325">
                  <c:v>159.3046875</c:v>
                </c:pt>
                <c:pt idx="62326">
                  <c:v>159.30729166666666</c:v>
                </c:pt>
                <c:pt idx="62327">
                  <c:v>159.30989583333334</c:v>
                </c:pt>
                <c:pt idx="62328">
                  <c:v>159.3125</c:v>
                </c:pt>
                <c:pt idx="62329">
                  <c:v>159.31510416666666</c:v>
                </c:pt>
                <c:pt idx="62330">
                  <c:v>159.31770833333334</c:v>
                </c:pt>
                <c:pt idx="62331">
                  <c:v>159.3203125</c:v>
                </c:pt>
                <c:pt idx="62332">
                  <c:v>159.32291666666666</c:v>
                </c:pt>
                <c:pt idx="62333">
                  <c:v>159.32552083333334</c:v>
                </c:pt>
                <c:pt idx="62334">
                  <c:v>159.328125</c:v>
                </c:pt>
                <c:pt idx="62335">
                  <c:v>159.33072916666666</c:v>
                </c:pt>
                <c:pt idx="62336">
                  <c:v>159.33333333333334</c:v>
                </c:pt>
                <c:pt idx="62337">
                  <c:v>159.3359375</c:v>
                </c:pt>
                <c:pt idx="62338">
                  <c:v>159.33854166666666</c:v>
                </c:pt>
                <c:pt idx="62339">
                  <c:v>159.34114583333334</c:v>
                </c:pt>
                <c:pt idx="62340">
                  <c:v>159.34375</c:v>
                </c:pt>
                <c:pt idx="62341">
                  <c:v>159.34635416666666</c:v>
                </c:pt>
                <c:pt idx="62342">
                  <c:v>159.34895833333334</c:v>
                </c:pt>
                <c:pt idx="62343">
                  <c:v>159.3515625</c:v>
                </c:pt>
                <c:pt idx="62344">
                  <c:v>159.35416666666666</c:v>
                </c:pt>
                <c:pt idx="62345">
                  <c:v>159.35677083333334</c:v>
                </c:pt>
                <c:pt idx="62346">
                  <c:v>159.359375</c:v>
                </c:pt>
                <c:pt idx="62347">
                  <c:v>159.36197916666666</c:v>
                </c:pt>
                <c:pt idx="62348">
                  <c:v>159.36458333333334</c:v>
                </c:pt>
                <c:pt idx="62349">
                  <c:v>159.3671875</c:v>
                </c:pt>
                <c:pt idx="62350">
                  <c:v>159.36979166666666</c:v>
                </c:pt>
                <c:pt idx="62351">
                  <c:v>159.37239583333334</c:v>
                </c:pt>
                <c:pt idx="62352">
                  <c:v>159.375</c:v>
                </c:pt>
                <c:pt idx="62353">
                  <c:v>159.37760416666666</c:v>
                </c:pt>
                <c:pt idx="62354">
                  <c:v>159.38020833333334</c:v>
                </c:pt>
                <c:pt idx="62355">
                  <c:v>159.3828125</c:v>
                </c:pt>
                <c:pt idx="62356">
                  <c:v>159.38541666666666</c:v>
                </c:pt>
                <c:pt idx="62357">
                  <c:v>159.38802083333334</c:v>
                </c:pt>
                <c:pt idx="62358">
                  <c:v>159.390625</c:v>
                </c:pt>
                <c:pt idx="62359">
                  <c:v>159.39322916666666</c:v>
                </c:pt>
                <c:pt idx="62360">
                  <c:v>159.39583333333334</c:v>
                </c:pt>
                <c:pt idx="62361">
                  <c:v>159.3984375</c:v>
                </c:pt>
                <c:pt idx="62362">
                  <c:v>159.40104166666666</c:v>
                </c:pt>
                <c:pt idx="62363">
                  <c:v>159.40364583333334</c:v>
                </c:pt>
                <c:pt idx="62364">
                  <c:v>159.40625</c:v>
                </c:pt>
                <c:pt idx="62365">
                  <c:v>159.40885416666666</c:v>
                </c:pt>
                <c:pt idx="62366">
                  <c:v>159.41145833333334</c:v>
                </c:pt>
                <c:pt idx="62367">
                  <c:v>159.4140625</c:v>
                </c:pt>
                <c:pt idx="62368">
                  <c:v>159.41666666666666</c:v>
                </c:pt>
                <c:pt idx="62369">
                  <c:v>159.41927083333334</c:v>
                </c:pt>
                <c:pt idx="62370">
                  <c:v>159.421875</c:v>
                </c:pt>
                <c:pt idx="62371">
                  <c:v>159.42447916666666</c:v>
                </c:pt>
                <c:pt idx="62372">
                  <c:v>159.42708333333334</c:v>
                </c:pt>
                <c:pt idx="62373">
                  <c:v>159.4296875</c:v>
                </c:pt>
                <c:pt idx="62374">
                  <c:v>159.43229166666666</c:v>
                </c:pt>
                <c:pt idx="62375">
                  <c:v>159.43489583333334</c:v>
                </c:pt>
                <c:pt idx="62376">
                  <c:v>159.4375</c:v>
                </c:pt>
                <c:pt idx="62377">
                  <c:v>159.44010416666666</c:v>
                </c:pt>
                <c:pt idx="62378">
                  <c:v>159.44270833333334</c:v>
                </c:pt>
                <c:pt idx="62379">
                  <c:v>159.4453125</c:v>
                </c:pt>
                <c:pt idx="62380">
                  <c:v>159.44791666666666</c:v>
                </c:pt>
                <c:pt idx="62381">
                  <c:v>159.45052083333334</c:v>
                </c:pt>
                <c:pt idx="62382">
                  <c:v>159.453125</c:v>
                </c:pt>
                <c:pt idx="62383">
                  <c:v>159.45572916666666</c:v>
                </c:pt>
                <c:pt idx="62384">
                  <c:v>159.45833333333334</c:v>
                </c:pt>
                <c:pt idx="62385">
                  <c:v>159.4609375</c:v>
                </c:pt>
                <c:pt idx="62386">
                  <c:v>159.46354166666666</c:v>
                </c:pt>
                <c:pt idx="62387">
                  <c:v>159.46614583333334</c:v>
                </c:pt>
                <c:pt idx="62388">
                  <c:v>159.46875</c:v>
                </c:pt>
                <c:pt idx="62389">
                  <c:v>159.47135416666666</c:v>
                </c:pt>
                <c:pt idx="62390">
                  <c:v>159.47395833333334</c:v>
                </c:pt>
                <c:pt idx="62391">
                  <c:v>159.4765625</c:v>
                </c:pt>
                <c:pt idx="62392">
                  <c:v>159.47916666666666</c:v>
                </c:pt>
                <c:pt idx="62393">
                  <c:v>159.48177083333334</c:v>
                </c:pt>
                <c:pt idx="62394">
                  <c:v>159.484375</c:v>
                </c:pt>
                <c:pt idx="62395">
                  <c:v>159.48697916666666</c:v>
                </c:pt>
                <c:pt idx="62396">
                  <c:v>159.48958333333334</c:v>
                </c:pt>
                <c:pt idx="62397">
                  <c:v>159.4921875</c:v>
                </c:pt>
                <c:pt idx="62398">
                  <c:v>159.49479166666666</c:v>
                </c:pt>
                <c:pt idx="62399">
                  <c:v>159.49739583333334</c:v>
                </c:pt>
                <c:pt idx="62400">
                  <c:v>159.5</c:v>
                </c:pt>
                <c:pt idx="62401">
                  <c:v>159.50260416666666</c:v>
                </c:pt>
                <c:pt idx="62402">
                  <c:v>159.50520833333334</c:v>
                </c:pt>
                <c:pt idx="62403">
                  <c:v>159.5078125</c:v>
                </c:pt>
                <c:pt idx="62404">
                  <c:v>159.51041666666666</c:v>
                </c:pt>
                <c:pt idx="62405">
                  <c:v>159.51302083333334</c:v>
                </c:pt>
                <c:pt idx="62406">
                  <c:v>159.515625</c:v>
                </c:pt>
                <c:pt idx="62407">
                  <c:v>159.51822916666666</c:v>
                </c:pt>
                <c:pt idx="62408">
                  <c:v>159.52083333333334</c:v>
                </c:pt>
                <c:pt idx="62409">
                  <c:v>159.5234375</c:v>
                </c:pt>
                <c:pt idx="62410">
                  <c:v>159.52604166666666</c:v>
                </c:pt>
                <c:pt idx="62411">
                  <c:v>159.52864583333334</c:v>
                </c:pt>
                <c:pt idx="62412">
                  <c:v>159.53125</c:v>
                </c:pt>
                <c:pt idx="62413">
                  <c:v>159.53385416666666</c:v>
                </c:pt>
                <c:pt idx="62414">
                  <c:v>159.53645833333334</c:v>
                </c:pt>
                <c:pt idx="62415">
                  <c:v>159.5390625</c:v>
                </c:pt>
                <c:pt idx="62416">
                  <c:v>159.54166666666666</c:v>
                </c:pt>
                <c:pt idx="62417">
                  <c:v>159.54427083333334</c:v>
                </c:pt>
                <c:pt idx="62418">
                  <c:v>159.546875</c:v>
                </c:pt>
                <c:pt idx="62419">
                  <c:v>159.54947916666666</c:v>
                </c:pt>
                <c:pt idx="62420">
                  <c:v>159.55208333333334</c:v>
                </c:pt>
                <c:pt idx="62421">
                  <c:v>159.5546875</c:v>
                </c:pt>
                <c:pt idx="62422">
                  <c:v>159.55729166666666</c:v>
                </c:pt>
                <c:pt idx="62423">
                  <c:v>159.55989583333334</c:v>
                </c:pt>
                <c:pt idx="62424">
                  <c:v>159.5625</c:v>
                </c:pt>
                <c:pt idx="62425">
                  <c:v>159.56510416666666</c:v>
                </c:pt>
                <c:pt idx="62426">
                  <c:v>159.56770833333334</c:v>
                </c:pt>
                <c:pt idx="62427">
                  <c:v>159.5703125</c:v>
                </c:pt>
                <c:pt idx="62428">
                  <c:v>159.57291666666666</c:v>
                </c:pt>
                <c:pt idx="62429">
                  <c:v>159.57552083333334</c:v>
                </c:pt>
                <c:pt idx="62430">
                  <c:v>159.578125</c:v>
                </c:pt>
                <c:pt idx="62431">
                  <c:v>159.58072916666666</c:v>
                </c:pt>
                <c:pt idx="62432">
                  <c:v>159.58333333333334</c:v>
                </c:pt>
                <c:pt idx="62433">
                  <c:v>159.5859375</c:v>
                </c:pt>
                <c:pt idx="62434">
                  <c:v>159.58854166666666</c:v>
                </c:pt>
                <c:pt idx="62435">
                  <c:v>159.59114583333334</c:v>
                </c:pt>
                <c:pt idx="62436">
                  <c:v>159.59375</c:v>
                </c:pt>
                <c:pt idx="62437">
                  <c:v>159.59635416666666</c:v>
                </c:pt>
                <c:pt idx="62438">
                  <c:v>159.59895833333334</c:v>
                </c:pt>
                <c:pt idx="62439">
                  <c:v>159.6015625</c:v>
                </c:pt>
                <c:pt idx="62440">
                  <c:v>159.60416666666666</c:v>
                </c:pt>
                <c:pt idx="62441">
                  <c:v>159.60677083333334</c:v>
                </c:pt>
                <c:pt idx="62442">
                  <c:v>159.609375</c:v>
                </c:pt>
                <c:pt idx="62443">
                  <c:v>159.61197916666666</c:v>
                </c:pt>
                <c:pt idx="62444">
                  <c:v>159.61458333333334</c:v>
                </c:pt>
                <c:pt idx="62445">
                  <c:v>159.6171875</c:v>
                </c:pt>
                <c:pt idx="62446">
                  <c:v>159.61979166666666</c:v>
                </c:pt>
                <c:pt idx="62447">
                  <c:v>159.62239583333334</c:v>
                </c:pt>
                <c:pt idx="62448">
                  <c:v>159.625</c:v>
                </c:pt>
                <c:pt idx="62449">
                  <c:v>159.62760416666666</c:v>
                </c:pt>
                <c:pt idx="62450">
                  <c:v>159.63020833333334</c:v>
                </c:pt>
                <c:pt idx="62451">
                  <c:v>159.6328125</c:v>
                </c:pt>
                <c:pt idx="62452">
                  <c:v>159.63541666666666</c:v>
                </c:pt>
                <c:pt idx="62453">
                  <c:v>159.63802083333334</c:v>
                </c:pt>
                <c:pt idx="62454">
                  <c:v>159.640625</c:v>
                </c:pt>
                <c:pt idx="62455">
                  <c:v>159.64322916666666</c:v>
                </c:pt>
                <c:pt idx="62456">
                  <c:v>159.64583333333334</c:v>
                </c:pt>
                <c:pt idx="62457">
                  <c:v>159.6484375</c:v>
                </c:pt>
                <c:pt idx="62458">
                  <c:v>159.65104166666666</c:v>
                </c:pt>
                <c:pt idx="62459">
                  <c:v>159.65364583333334</c:v>
                </c:pt>
                <c:pt idx="62460">
                  <c:v>159.65625</c:v>
                </c:pt>
                <c:pt idx="62461">
                  <c:v>159.65885416666666</c:v>
                </c:pt>
                <c:pt idx="62462">
                  <c:v>159.66145833333334</c:v>
                </c:pt>
                <c:pt idx="62463">
                  <c:v>159.6640625</c:v>
                </c:pt>
                <c:pt idx="62464">
                  <c:v>159.66666666666666</c:v>
                </c:pt>
                <c:pt idx="62465">
                  <c:v>159.66927083333334</c:v>
                </c:pt>
                <c:pt idx="62466">
                  <c:v>159.671875</c:v>
                </c:pt>
                <c:pt idx="62467">
                  <c:v>159.67447916666666</c:v>
                </c:pt>
                <c:pt idx="62468">
                  <c:v>159.67708333333334</c:v>
                </c:pt>
                <c:pt idx="62469">
                  <c:v>159.6796875</c:v>
                </c:pt>
                <c:pt idx="62470">
                  <c:v>159.68229166666666</c:v>
                </c:pt>
                <c:pt idx="62471">
                  <c:v>159.68489583333334</c:v>
                </c:pt>
                <c:pt idx="62472">
                  <c:v>159.6875</c:v>
                </c:pt>
                <c:pt idx="62473">
                  <c:v>159.69010416666666</c:v>
                </c:pt>
                <c:pt idx="62474">
                  <c:v>159.69270833333334</c:v>
                </c:pt>
                <c:pt idx="62475">
                  <c:v>159.6953125</c:v>
                </c:pt>
                <c:pt idx="62476">
                  <c:v>159.69791666666666</c:v>
                </c:pt>
                <c:pt idx="62477">
                  <c:v>159.70052083333334</c:v>
                </c:pt>
                <c:pt idx="62478">
                  <c:v>159.703125</c:v>
                </c:pt>
                <c:pt idx="62479">
                  <c:v>159.70572916666666</c:v>
                </c:pt>
                <c:pt idx="62480">
                  <c:v>159.70833333333334</c:v>
                </c:pt>
                <c:pt idx="62481">
                  <c:v>159.7109375</c:v>
                </c:pt>
                <c:pt idx="62482">
                  <c:v>159.71354166666666</c:v>
                </c:pt>
                <c:pt idx="62483">
                  <c:v>159.71614583333334</c:v>
                </c:pt>
                <c:pt idx="62484">
                  <c:v>159.71875</c:v>
                </c:pt>
                <c:pt idx="62485">
                  <c:v>159.72135416666666</c:v>
                </c:pt>
                <c:pt idx="62486">
                  <c:v>159.72395833333334</c:v>
                </c:pt>
                <c:pt idx="62487">
                  <c:v>159.7265625</c:v>
                </c:pt>
                <c:pt idx="62488">
                  <c:v>159.72916666666666</c:v>
                </c:pt>
                <c:pt idx="62489">
                  <c:v>159.73177083333334</c:v>
                </c:pt>
                <c:pt idx="62490">
                  <c:v>159.734375</c:v>
                </c:pt>
                <c:pt idx="62491">
                  <c:v>159.73697916666666</c:v>
                </c:pt>
                <c:pt idx="62492">
                  <c:v>159.73958333333334</c:v>
                </c:pt>
                <c:pt idx="62493">
                  <c:v>159.7421875</c:v>
                </c:pt>
                <c:pt idx="62494">
                  <c:v>159.74479166666666</c:v>
                </c:pt>
                <c:pt idx="62495">
                  <c:v>159.74739583333334</c:v>
                </c:pt>
                <c:pt idx="62496">
                  <c:v>159.75</c:v>
                </c:pt>
                <c:pt idx="62497">
                  <c:v>159.75260416666666</c:v>
                </c:pt>
                <c:pt idx="62498">
                  <c:v>159.75520833333334</c:v>
                </c:pt>
                <c:pt idx="62499">
                  <c:v>159.7578125</c:v>
                </c:pt>
                <c:pt idx="62500">
                  <c:v>159.76041666666666</c:v>
                </c:pt>
                <c:pt idx="62501">
                  <c:v>159.76302083333334</c:v>
                </c:pt>
                <c:pt idx="62502">
                  <c:v>159.765625</c:v>
                </c:pt>
                <c:pt idx="62503">
                  <c:v>159.76822916666666</c:v>
                </c:pt>
                <c:pt idx="62504">
                  <c:v>159.77083333333334</c:v>
                </c:pt>
                <c:pt idx="62505">
                  <c:v>159.7734375</c:v>
                </c:pt>
                <c:pt idx="62506">
                  <c:v>159.77604166666666</c:v>
                </c:pt>
                <c:pt idx="62507">
                  <c:v>159.77864583333334</c:v>
                </c:pt>
                <c:pt idx="62508">
                  <c:v>159.78125</c:v>
                </c:pt>
                <c:pt idx="62509">
                  <c:v>159.78385416666666</c:v>
                </c:pt>
                <c:pt idx="62510">
                  <c:v>159.78645833333334</c:v>
                </c:pt>
                <c:pt idx="62511">
                  <c:v>159.7890625</c:v>
                </c:pt>
                <c:pt idx="62512">
                  <c:v>159.79166666666666</c:v>
                </c:pt>
                <c:pt idx="62513">
                  <c:v>159.79427083333334</c:v>
                </c:pt>
                <c:pt idx="62514">
                  <c:v>159.796875</c:v>
                </c:pt>
                <c:pt idx="62515">
                  <c:v>159.79947916666666</c:v>
                </c:pt>
                <c:pt idx="62516">
                  <c:v>159.80208333333334</c:v>
                </c:pt>
                <c:pt idx="62517">
                  <c:v>159.8046875</c:v>
                </c:pt>
                <c:pt idx="62518">
                  <c:v>159.80729166666666</c:v>
                </c:pt>
                <c:pt idx="62519">
                  <c:v>159.80989583333334</c:v>
                </c:pt>
                <c:pt idx="62520">
                  <c:v>159.8125</c:v>
                </c:pt>
                <c:pt idx="62521">
                  <c:v>159.81510416666666</c:v>
                </c:pt>
                <c:pt idx="62522">
                  <c:v>159.81770833333334</c:v>
                </c:pt>
                <c:pt idx="62523">
                  <c:v>159.8203125</c:v>
                </c:pt>
                <c:pt idx="62524">
                  <c:v>159.82291666666666</c:v>
                </c:pt>
                <c:pt idx="62525">
                  <c:v>159.82552083333334</c:v>
                </c:pt>
                <c:pt idx="62526">
                  <c:v>159.828125</c:v>
                </c:pt>
                <c:pt idx="62527">
                  <c:v>159.83072916666666</c:v>
                </c:pt>
                <c:pt idx="62528">
                  <c:v>159.83333333333334</c:v>
                </c:pt>
                <c:pt idx="62529">
                  <c:v>159.8359375</c:v>
                </c:pt>
                <c:pt idx="62530">
                  <c:v>159.83854166666666</c:v>
                </c:pt>
                <c:pt idx="62531">
                  <c:v>159.84114583333334</c:v>
                </c:pt>
                <c:pt idx="62532">
                  <c:v>159.84375</c:v>
                </c:pt>
                <c:pt idx="62533">
                  <c:v>159.84635416666666</c:v>
                </c:pt>
                <c:pt idx="62534">
                  <c:v>159.84895833333334</c:v>
                </c:pt>
                <c:pt idx="62535">
                  <c:v>159.8515625</c:v>
                </c:pt>
                <c:pt idx="62536">
                  <c:v>159.85416666666666</c:v>
                </c:pt>
                <c:pt idx="62537">
                  <c:v>159.85677083333334</c:v>
                </c:pt>
                <c:pt idx="62538">
                  <c:v>159.859375</c:v>
                </c:pt>
                <c:pt idx="62539">
                  <c:v>159.86197916666666</c:v>
                </c:pt>
                <c:pt idx="62540">
                  <c:v>159.86458333333334</c:v>
                </c:pt>
                <c:pt idx="62541">
                  <c:v>159.8671875</c:v>
                </c:pt>
                <c:pt idx="62542">
                  <c:v>159.86979166666666</c:v>
                </c:pt>
                <c:pt idx="62543">
                  <c:v>159.87239583333334</c:v>
                </c:pt>
                <c:pt idx="62544">
                  <c:v>159.875</c:v>
                </c:pt>
                <c:pt idx="62545">
                  <c:v>159.87760416666666</c:v>
                </c:pt>
                <c:pt idx="62546">
                  <c:v>159.88020833333334</c:v>
                </c:pt>
                <c:pt idx="62547">
                  <c:v>159.8828125</c:v>
                </c:pt>
                <c:pt idx="62548">
                  <c:v>159.88541666666666</c:v>
                </c:pt>
                <c:pt idx="62549">
                  <c:v>159.88802083333334</c:v>
                </c:pt>
                <c:pt idx="62550">
                  <c:v>159.890625</c:v>
                </c:pt>
                <c:pt idx="62551">
                  <c:v>159.89322916666666</c:v>
                </c:pt>
                <c:pt idx="62552">
                  <c:v>159.89583333333334</c:v>
                </c:pt>
                <c:pt idx="62553">
                  <c:v>159.8984375</c:v>
                </c:pt>
                <c:pt idx="62554">
                  <c:v>159.90104166666666</c:v>
                </c:pt>
                <c:pt idx="62555">
                  <c:v>159.90364583333334</c:v>
                </c:pt>
                <c:pt idx="62556">
                  <c:v>159.90625</c:v>
                </c:pt>
                <c:pt idx="62557">
                  <c:v>159.90885416666666</c:v>
                </c:pt>
                <c:pt idx="62558">
                  <c:v>159.91145833333334</c:v>
                </c:pt>
                <c:pt idx="62559">
                  <c:v>159.9140625</c:v>
                </c:pt>
                <c:pt idx="62560">
                  <c:v>159.91666666666666</c:v>
                </c:pt>
                <c:pt idx="62561">
                  <c:v>159.91927083333334</c:v>
                </c:pt>
                <c:pt idx="62562">
                  <c:v>159.921875</c:v>
                </c:pt>
                <c:pt idx="62563">
                  <c:v>159.92447916666666</c:v>
                </c:pt>
                <c:pt idx="62564">
                  <c:v>159.92708333333334</c:v>
                </c:pt>
                <c:pt idx="62565">
                  <c:v>159.9296875</c:v>
                </c:pt>
                <c:pt idx="62566">
                  <c:v>159.93229166666666</c:v>
                </c:pt>
                <c:pt idx="62567">
                  <c:v>159.93489583333334</c:v>
                </c:pt>
                <c:pt idx="62568">
                  <c:v>159.9375</c:v>
                </c:pt>
                <c:pt idx="62569">
                  <c:v>159.94010416666666</c:v>
                </c:pt>
                <c:pt idx="62570">
                  <c:v>159.94270833333334</c:v>
                </c:pt>
                <c:pt idx="62571">
                  <c:v>159.9453125</c:v>
                </c:pt>
                <c:pt idx="62572">
                  <c:v>159.94791666666666</c:v>
                </c:pt>
                <c:pt idx="62573">
                  <c:v>159.95052083333334</c:v>
                </c:pt>
                <c:pt idx="62574">
                  <c:v>159.953125</c:v>
                </c:pt>
                <c:pt idx="62575">
                  <c:v>159.95572916666666</c:v>
                </c:pt>
                <c:pt idx="62576">
                  <c:v>159.95833333333334</c:v>
                </c:pt>
                <c:pt idx="62577">
                  <c:v>159.9609375</c:v>
                </c:pt>
                <c:pt idx="62578">
                  <c:v>159.96354166666666</c:v>
                </c:pt>
                <c:pt idx="62579">
                  <c:v>159.96614583333334</c:v>
                </c:pt>
                <c:pt idx="62580">
                  <c:v>159.96875</c:v>
                </c:pt>
                <c:pt idx="62581">
                  <c:v>159.97135416666666</c:v>
                </c:pt>
                <c:pt idx="62582">
                  <c:v>159.97395833333334</c:v>
                </c:pt>
                <c:pt idx="62583">
                  <c:v>159.9765625</c:v>
                </c:pt>
                <c:pt idx="62584">
                  <c:v>159.97916666666666</c:v>
                </c:pt>
                <c:pt idx="62585">
                  <c:v>159.98177083333334</c:v>
                </c:pt>
                <c:pt idx="62586">
                  <c:v>159.984375</c:v>
                </c:pt>
                <c:pt idx="62587">
                  <c:v>159.98697916666666</c:v>
                </c:pt>
                <c:pt idx="62588">
                  <c:v>159.98958333333334</c:v>
                </c:pt>
                <c:pt idx="62589">
                  <c:v>159.9921875</c:v>
                </c:pt>
                <c:pt idx="62590">
                  <c:v>159.99479166666666</c:v>
                </c:pt>
                <c:pt idx="62591">
                  <c:v>159.99739583333334</c:v>
                </c:pt>
                <c:pt idx="62592">
                  <c:v>160</c:v>
                </c:pt>
                <c:pt idx="62593">
                  <c:v>160.00260416666666</c:v>
                </c:pt>
                <c:pt idx="62594">
                  <c:v>160.00520833333334</c:v>
                </c:pt>
                <c:pt idx="62595">
                  <c:v>160.0078125</c:v>
                </c:pt>
                <c:pt idx="62596">
                  <c:v>160.01041666666666</c:v>
                </c:pt>
                <c:pt idx="62597">
                  <c:v>160.01302083333334</c:v>
                </c:pt>
                <c:pt idx="62598">
                  <c:v>160.015625</c:v>
                </c:pt>
                <c:pt idx="62599">
                  <c:v>160.01822916666666</c:v>
                </c:pt>
                <c:pt idx="62600">
                  <c:v>160.02083333333334</c:v>
                </c:pt>
                <c:pt idx="62601">
                  <c:v>160.0234375</c:v>
                </c:pt>
                <c:pt idx="62602">
                  <c:v>160.02604166666666</c:v>
                </c:pt>
                <c:pt idx="62603">
                  <c:v>160.02864583333334</c:v>
                </c:pt>
                <c:pt idx="62604">
                  <c:v>160.03125</c:v>
                </c:pt>
                <c:pt idx="62605">
                  <c:v>160.03385416666666</c:v>
                </c:pt>
                <c:pt idx="62606">
                  <c:v>160.03645833333334</c:v>
                </c:pt>
                <c:pt idx="62607">
                  <c:v>160.0390625</c:v>
                </c:pt>
                <c:pt idx="62608">
                  <c:v>160.04166666666666</c:v>
                </c:pt>
                <c:pt idx="62609">
                  <c:v>160.04427083333334</c:v>
                </c:pt>
                <c:pt idx="62610">
                  <c:v>160.046875</c:v>
                </c:pt>
                <c:pt idx="62611">
                  <c:v>160.04947916666666</c:v>
                </c:pt>
                <c:pt idx="62612">
                  <c:v>160.05208333333334</c:v>
                </c:pt>
                <c:pt idx="62613">
                  <c:v>160.0546875</c:v>
                </c:pt>
                <c:pt idx="62614">
                  <c:v>160.05729166666666</c:v>
                </c:pt>
                <c:pt idx="62615">
                  <c:v>160.05989583333334</c:v>
                </c:pt>
                <c:pt idx="62616">
                  <c:v>160.0625</c:v>
                </c:pt>
                <c:pt idx="62617">
                  <c:v>160.06510416666666</c:v>
                </c:pt>
                <c:pt idx="62618">
                  <c:v>160.06770833333334</c:v>
                </c:pt>
                <c:pt idx="62619">
                  <c:v>160.0703125</c:v>
                </c:pt>
                <c:pt idx="62620">
                  <c:v>160.07291666666666</c:v>
                </c:pt>
                <c:pt idx="62621">
                  <c:v>160.07552083333334</c:v>
                </c:pt>
                <c:pt idx="62622">
                  <c:v>160.078125</c:v>
                </c:pt>
                <c:pt idx="62623">
                  <c:v>160.08072916666666</c:v>
                </c:pt>
                <c:pt idx="62624">
                  <c:v>160.08333333333334</c:v>
                </c:pt>
                <c:pt idx="62625">
                  <c:v>160.0859375</c:v>
                </c:pt>
                <c:pt idx="62626">
                  <c:v>160.08854166666666</c:v>
                </c:pt>
                <c:pt idx="62627">
                  <c:v>160.09114583333334</c:v>
                </c:pt>
                <c:pt idx="62628">
                  <c:v>160.09375</c:v>
                </c:pt>
                <c:pt idx="62629">
                  <c:v>160.09635416666666</c:v>
                </c:pt>
                <c:pt idx="62630">
                  <c:v>160.09895833333334</c:v>
                </c:pt>
                <c:pt idx="62631">
                  <c:v>160.1015625</c:v>
                </c:pt>
                <c:pt idx="62632">
                  <c:v>160.10416666666666</c:v>
                </c:pt>
                <c:pt idx="62633">
                  <c:v>160.10677083333334</c:v>
                </c:pt>
                <c:pt idx="62634">
                  <c:v>160.109375</c:v>
                </c:pt>
                <c:pt idx="62635">
                  <c:v>160.11197916666666</c:v>
                </c:pt>
                <c:pt idx="62636">
                  <c:v>160.11458333333334</c:v>
                </c:pt>
                <c:pt idx="62637">
                  <c:v>160.1171875</c:v>
                </c:pt>
                <c:pt idx="62638">
                  <c:v>160.11979166666666</c:v>
                </c:pt>
                <c:pt idx="62639">
                  <c:v>160.12239583333334</c:v>
                </c:pt>
                <c:pt idx="62640">
                  <c:v>160.125</c:v>
                </c:pt>
                <c:pt idx="62641">
                  <c:v>160.12760416666666</c:v>
                </c:pt>
                <c:pt idx="62642">
                  <c:v>160.13020833333334</c:v>
                </c:pt>
                <c:pt idx="62643">
                  <c:v>160.1328125</c:v>
                </c:pt>
                <c:pt idx="62644">
                  <c:v>160.13541666666666</c:v>
                </c:pt>
                <c:pt idx="62645">
                  <c:v>160.13802083333334</c:v>
                </c:pt>
                <c:pt idx="62646">
                  <c:v>160.140625</c:v>
                </c:pt>
                <c:pt idx="62647">
                  <c:v>160.14322916666666</c:v>
                </c:pt>
                <c:pt idx="62648">
                  <c:v>160.14583333333334</c:v>
                </c:pt>
                <c:pt idx="62649">
                  <c:v>160.1484375</c:v>
                </c:pt>
                <c:pt idx="62650">
                  <c:v>160.15104166666666</c:v>
                </c:pt>
                <c:pt idx="62651">
                  <c:v>160.15364583333334</c:v>
                </c:pt>
                <c:pt idx="62652">
                  <c:v>160.15625</c:v>
                </c:pt>
                <c:pt idx="62653">
                  <c:v>160.15885416666666</c:v>
                </c:pt>
                <c:pt idx="62654">
                  <c:v>160.16145833333334</c:v>
                </c:pt>
                <c:pt idx="62655">
                  <c:v>160.1640625</c:v>
                </c:pt>
                <c:pt idx="62656">
                  <c:v>160.16666666666666</c:v>
                </c:pt>
                <c:pt idx="62657">
                  <c:v>160.16927083333334</c:v>
                </c:pt>
                <c:pt idx="62658">
                  <c:v>160.171875</c:v>
                </c:pt>
                <c:pt idx="62659">
                  <c:v>160.17447916666666</c:v>
                </c:pt>
                <c:pt idx="62660">
                  <c:v>160.17708333333334</c:v>
                </c:pt>
                <c:pt idx="62661">
                  <c:v>160.1796875</c:v>
                </c:pt>
                <c:pt idx="62662">
                  <c:v>160.18229166666666</c:v>
                </c:pt>
                <c:pt idx="62663">
                  <c:v>160.18489583333334</c:v>
                </c:pt>
                <c:pt idx="62664">
                  <c:v>160.1875</c:v>
                </c:pt>
                <c:pt idx="62665">
                  <c:v>160.19010416666666</c:v>
                </c:pt>
                <c:pt idx="62666">
                  <c:v>160.19270833333334</c:v>
                </c:pt>
                <c:pt idx="62667">
                  <c:v>160.1953125</c:v>
                </c:pt>
                <c:pt idx="62668">
                  <c:v>160.19791666666666</c:v>
                </c:pt>
                <c:pt idx="62669">
                  <c:v>160.20052083333334</c:v>
                </c:pt>
                <c:pt idx="62670">
                  <c:v>160.203125</c:v>
                </c:pt>
                <c:pt idx="62671">
                  <c:v>160.20572916666666</c:v>
                </c:pt>
                <c:pt idx="62672">
                  <c:v>160.20833333333334</c:v>
                </c:pt>
                <c:pt idx="62673">
                  <c:v>160.2109375</c:v>
                </c:pt>
                <c:pt idx="62674">
                  <c:v>160.21354166666666</c:v>
                </c:pt>
                <c:pt idx="62675">
                  <c:v>160.21614583333334</c:v>
                </c:pt>
                <c:pt idx="62676">
                  <c:v>160.21875</c:v>
                </c:pt>
                <c:pt idx="62677">
                  <c:v>160.22135416666666</c:v>
                </c:pt>
                <c:pt idx="62678">
                  <c:v>160.22395833333334</c:v>
                </c:pt>
                <c:pt idx="62679">
                  <c:v>160.2265625</c:v>
                </c:pt>
                <c:pt idx="62680">
                  <c:v>160.22916666666666</c:v>
                </c:pt>
                <c:pt idx="62681">
                  <c:v>160.23177083333334</c:v>
                </c:pt>
                <c:pt idx="62682">
                  <c:v>160.234375</c:v>
                </c:pt>
                <c:pt idx="62683">
                  <c:v>160.23697916666666</c:v>
                </c:pt>
                <c:pt idx="62684">
                  <c:v>160.23958333333334</c:v>
                </c:pt>
                <c:pt idx="62685">
                  <c:v>160.2421875</c:v>
                </c:pt>
                <c:pt idx="62686">
                  <c:v>160.24479166666666</c:v>
                </c:pt>
                <c:pt idx="62687">
                  <c:v>160.24739583333334</c:v>
                </c:pt>
                <c:pt idx="62688">
                  <c:v>160.25</c:v>
                </c:pt>
                <c:pt idx="62689">
                  <c:v>160.25260416666666</c:v>
                </c:pt>
                <c:pt idx="62690">
                  <c:v>160.25520833333334</c:v>
                </c:pt>
                <c:pt idx="62691">
                  <c:v>160.2578125</c:v>
                </c:pt>
                <c:pt idx="62692">
                  <c:v>160.26041666666666</c:v>
                </c:pt>
                <c:pt idx="62693">
                  <c:v>160.26302083333334</c:v>
                </c:pt>
                <c:pt idx="62694">
                  <c:v>160.265625</c:v>
                </c:pt>
                <c:pt idx="62695">
                  <c:v>160.26822916666666</c:v>
                </c:pt>
                <c:pt idx="62696">
                  <c:v>160.27083333333334</c:v>
                </c:pt>
                <c:pt idx="62697">
                  <c:v>160.2734375</c:v>
                </c:pt>
                <c:pt idx="62698">
                  <c:v>160.27604166666666</c:v>
                </c:pt>
                <c:pt idx="62699">
                  <c:v>160.27864583333334</c:v>
                </c:pt>
                <c:pt idx="62700">
                  <c:v>160.28125</c:v>
                </c:pt>
                <c:pt idx="62701">
                  <c:v>160.28385416666666</c:v>
                </c:pt>
                <c:pt idx="62702">
                  <c:v>160.28645833333334</c:v>
                </c:pt>
                <c:pt idx="62703">
                  <c:v>160.2890625</c:v>
                </c:pt>
                <c:pt idx="62704">
                  <c:v>160.29166666666666</c:v>
                </c:pt>
                <c:pt idx="62705">
                  <c:v>160.29427083333334</c:v>
                </c:pt>
                <c:pt idx="62706">
                  <c:v>160.296875</c:v>
                </c:pt>
                <c:pt idx="62707">
                  <c:v>160.29947916666666</c:v>
                </c:pt>
                <c:pt idx="62708">
                  <c:v>160.30208333333334</c:v>
                </c:pt>
                <c:pt idx="62709">
                  <c:v>160.3046875</c:v>
                </c:pt>
                <c:pt idx="62710">
                  <c:v>160.30729166666666</c:v>
                </c:pt>
                <c:pt idx="62711">
                  <c:v>160.30989583333334</c:v>
                </c:pt>
                <c:pt idx="62712">
                  <c:v>160.3125</c:v>
                </c:pt>
                <c:pt idx="62713">
                  <c:v>160.31510416666666</c:v>
                </c:pt>
                <c:pt idx="62714">
                  <c:v>160.31770833333334</c:v>
                </c:pt>
                <c:pt idx="62715">
                  <c:v>160.3203125</c:v>
                </c:pt>
                <c:pt idx="62716">
                  <c:v>160.32291666666666</c:v>
                </c:pt>
                <c:pt idx="62717">
                  <c:v>160.32552083333334</c:v>
                </c:pt>
                <c:pt idx="62718">
                  <c:v>160.328125</c:v>
                </c:pt>
                <c:pt idx="62719">
                  <c:v>160.33072916666666</c:v>
                </c:pt>
                <c:pt idx="62720">
                  <c:v>160.33333333333334</c:v>
                </c:pt>
                <c:pt idx="62721">
                  <c:v>160.3359375</c:v>
                </c:pt>
                <c:pt idx="62722">
                  <c:v>160.33854166666666</c:v>
                </c:pt>
                <c:pt idx="62723">
                  <c:v>160.34114583333334</c:v>
                </c:pt>
                <c:pt idx="62724">
                  <c:v>160.34375</c:v>
                </c:pt>
                <c:pt idx="62725">
                  <c:v>160.34635416666666</c:v>
                </c:pt>
                <c:pt idx="62726">
                  <c:v>160.34895833333334</c:v>
                </c:pt>
                <c:pt idx="62727">
                  <c:v>160.3515625</c:v>
                </c:pt>
                <c:pt idx="62728">
                  <c:v>160.35416666666666</c:v>
                </c:pt>
                <c:pt idx="62729">
                  <c:v>160.35677083333334</c:v>
                </c:pt>
                <c:pt idx="62730">
                  <c:v>160.359375</c:v>
                </c:pt>
                <c:pt idx="62731">
                  <c:v>160.36197916666666</c:v>
                </c:pt>
                <c:pt idx="62732">
                  <c:v>160.36458333333334</c:v>
                </c:pt>
                <c:pt idx="62733">
                  <c:v>160.3671875</c:v>
                </c:pt>
                <c:pt idx="62734">
                  <c:v>160.36979166666666</c:v>
                </c:pt>
                <c:pt idx="62735">
                  <c:v>160.37239583333334</c:v>
                </c:pt>
                <c:pt idx="62736">
                  <c:v>160.375</c:v>
                </c:pt>
                <c:pt idx="62737">
                  <c:v>160.37760416666666</c:v>
                </c:pt>
                <c:pt idx="62738">
                  <c:v>160.38020833333334</c:v>
                </c:pt>
                <c:pt idx="62739">
                  <c:v>160.3828125</c:v>
                </c:pt>
                <c:pt idx="62740">
                  <c:v>160.38541666666666</c:v>
                </c:pt>
                <c:pt idx="62741">
                  <c:v>160.38802083333334</c:v>
                </c:pt>
                <c:pt idx="62742">
                  <c:v>160.390625</c:v>
                </c:pt>
                <c:pt idx="62743">
                  <c:v>160.39322916666666</c:v>
                </c:pt>
                <c:pt idx="62744">
                  <c:v>160.39583333333334</c:v>
                </c:pt>
                <c:pt idx="62745">
                  <c:v>160.3984375</c:v>
                </c:pt>
                <c:pt idx="62746">
                  <c:v>160.40104166666666</c:v>
                </c:pt>
                <c:pt idx="62747">
                  <c:v>160.40364583333334</c:v>
                </c:pt>
                <c:pt idx="62748">
                  <c:v>160.40625</c:v>
                </c:pt>
                <c:pt idx="62749">
                  <c:v>160.40885416666666</c:v>
                </c:pt>
                <c:pt idx="62750">
                  <c:v>160.41145833333334</c:v>
                </c:pt>
                <c:pt idx="62751">
                  <c:v>160.4140625</c:v>
                </c:pt>
                <c:pt idx="62752">
                  <c:v>160.41666666666666</c:v>
                </c:pt>
                <c:pt idx="62753">
                  <c:v>160.41927083333334</c:v>
                </c:pt>
                <c:pt idx="62754">
                  <c:v>160.421875</c:v>
                </c:pt>
                <c:pt idx="62755">
                  <c:v>160.42447916666666</c:v>
                </c:pt>
                <c:pt idx="62756">
                  <c:v>160.42708333333334</c:v>
                </c:pt>
                <c:pt idx="62757">
                  <c:v>160.4296875</c:v>
                </c:pt>
                <c:pt idx="62758">
                  <c:v>160.43229166666666</c:v>
                </c:pt>
                <c:pt idx="62759">
                  <c:v>160.43489583333334</c:v>
                </c:pt>
                <c:pt idx="62760">
                  <c:v>160.4375</c:v>
                </c:pt>
                <c:pt idx="62761">
                  <c:v>160.44010416666666</c:v>
                </c:pt>
                <c:pt idx="62762">
                  <c:v>160.44270833333334</c:v>
                </c:pt>
                <c:pt idx="62763">
                  <c:v>160.4453125</c:v>
                </c:pt>
                <c:pt idx="62764">
                  <c:v>160.44791666666666</c:v>
                </c:pt>
                <c:pt idx="62765">
                  <c:v>160.45052083333334</c:v>
                </c:pt>
                <c:pt idx="62766">
                  <c:v>160.453125</c:v>
                </c:pt>
                <c:pt idx="62767">
                  <c:v>160.45572916666666</c:v>
                </c:pt>
                <c:pt idx="62768">
                  <c:v>160.45833333333334</c:v>
                </c:pt>
                <c:pt idx="62769">
                  <c:v>160.4609375</c:v>
                </c:pt>
                <c:pt idx="62770">
                  <c:v>160.46354166666666</c:v>
                </c:pt>
                <c:pt idx="62771">
                  <c:v>160.46614583333334</c:v>
                </c:pt>
                <c:pt idx="62772">
                  <c:v>160.46875</c:v>
                </c:pt>
                <c:pt idx="62773">
                  <c:v>160.47135416666666</c:v>
                </c:pt>
                <c:pt idx="62774">
                  <c:v>160.47395833333334</c:v>
                </c:pt>
                <c:pt idx="62775">
                  <c:v>160.4765625</c:v>
                </c:pt>
                <c:pt idx="62776">
                  <c:v>160.47916666666666</c:v>
                </c:pt>
                <c:pt idx="62777">
                  <c:v>160.48177083333334</c:v>
                </c:pt>
                <c:pt idx="62778">
                  <c:v>160.484375</c:v>
                </c:pt>
                <c:pt idx="62779">
                  <c:v>160.48697916666666</c:v>
                </c:pt>
                <c:pt idx="62780">
                  <c:v>160.48958333333334</c:v>
                </c:pt>
                <c:pt idx="62781">
                  <c:v>160.4921875</c:v>
                </c:pt>
                <c:pt idx="62782">
                  <c:v>160.49479166666666</c:v>
                </c:pt>
                <c:pt idx="62783">
                  <c:v>160.49739583333334</c:v>
                </c:pt>
                <c:pt idx="62784">
                  <c:v>160.5</c:v>
                </c:pt>
                <c:pt idx="62785">
                  <c:v>160.50260416666666</c:v>
                </c:pt>
                <c:pt idx="62786">
                  <c:v>160.50520833333334</c:v>
                </c:pt>
                <c:pt idx="62787">
                  <c:v>160.5078125</c:v>
                </c:pt>
                <c:pt idx="62788">
                  <c:v>160.51041666666666</c:v>
                </c:pt>
                <c:pt idx="62789">
                  <c:v>160.51302083333334</c:v>
                </c:pt>
                <c:pt idx="62790">
                  <c:v>160.515625</c:v>
                </c:pt>
                <c:pt idx="62791">
                  <c:v>160.51822916666666</c:v>
                </c:pt>
                <c:pt idx="62792">
                  <c:v>160.52083333333334</c:v>
                </c:pt>
                <c:pt idx="62793">
                  <c:v>160.5234375</c:v>
                </c:pt>
                <c:pt idx="62794">
                  <c:v>160.52604166666666</c:v>
                </c:pt>
                <c:pt idx="62795">
                  <c:v>160.52864583333334</c:v>
                </c:pt>
                <c:pt idx="62796">
                  <c:v>160.53125</c:v>
                </c:pt>
                <c:pt idx="62797">
                  <c:v>160.53385416666666</c:v>
                </c:pt>
                <c:pt idx="62798">
                  <c:v>160.53645833333334</c:v>
                </c:pt>
                <c:pt idx="62799">
                  <c:v>160.5390625</c:v>
                </c:pt>
                <c:pt idx="62800">
                  <c:v>160.54166666666666</c:v>
                </c:pt>
                <c:pt idx="62801">
                  <c:v>160.54427083333334</c:v>
                </c:pt>
                <c:pt idx="62802">
                  <c:v>160.546875</c:v>
                </c:pt>
                <c:pt idx="62803">
                  <c:v>160.54947916666666</c:v>
                </c:pt>
                <c:pt idx="62804">
                  <c:v>160.55208333333334</c:v>
                </c:pt>
                <c:pt idx="62805">
                  <c:v>160.5546875</c:v>
                </c:pt>
                <c:pt idx="62806">
                  <c:v>160.55729166666666</c:v>
                </c:pt>
                <c:pt idx="62807">
                  <c:v>160.55989583333334</c:v>
                </c:pt>
                <c:pt idx="62808">
                  <c:v>160.5625</c:v>
                </c:pt>
                <c:pt idx="62809">
                  <c:v>160.56510416666666</c:v>
                </c:pt>
                <c:pt idx="62810">
                  <c:v>160.56770833333334</c:v>
                </c:pt>
                <c:pt idx="62811">
                  <c:v>160.5703125</c:v>
                </c:pt>
                <c:pt idx="62812">
                  <c:v>160.57291666666666</c:v>
                </c:pt>
                <c:pt idx="62813">
                  <c:v>160.57552083333334</c:v>
                </c:pt>
                <c:pt idx="62814">
                  <c:v>160.578125</c:v>
                </c:pt>
                <c:pt idx="62815">
                  <c:v>160.58072916666666</c:v>
                </c:pt>
                <c:pt idx="62816">
                  <c:v>160.58333333333334</c:v>
                </c:pt>
                <c:pt idx="62817">
                  <c:v>160.5859375</c:v>
                </c:pt>
                <c:pt idx="62818">
                  <c:v>160.58854166666666</c:v>
                </c:pt>
                <c:pt idx="62819">
                  <c:v>160.59114583333334</c:v>
                </c:pt>
                <c:pt idx="62820">
                  <c:v>160.59375</c:v>
                </c:pt>
                <c:pt idx="62821">
                  <c:v>160.59635416666666</c:v>
                </c:pt>
                <c:pt idx="62822">
                  <c:v>160.59895833333334</c:v>
                </c:pt>
                <c:pt idx="62823">
                  <c:v>160.6015625</c:v>
                </c:pt>
                <c:pt idx="62824">
                  <c:v>160.60416666666666</c:v>
                </c:pt>
                <c:pt idx="62825">
                  <c:v>160.60677083333334</c:v>
                </c:pt>
                <c:pt idx="62826">
                  <c:v>160.609375</c:v>
                </c:pt>
                <c:pt idx="62827">
                  <c:v>160.61197916666666</c:v>
                </c:pt>
                <c:pt idx="62828">
                  <c:v>160.61458333333334</c:v>
                </c:pt>
                <c:pt idx="62829">
                  <c:v>160.6171875</c:v>
                </c:pt>
                <c:pt idx="62830">
                  <c:v>160.61979166666666</c:v>
                </c:pt>
                <c:pt idx="62831">
                  <c:v>160.62239583333334</c:v>
                </c:pt>
                <c:pt idx="62832">
                  <c:v>160.625</c:v>
                </c:pt>
                <c:pt idx="62833">
                  <c:v>160.62760416666666</c:v>
                </c:pt>
                <c:pt idx="62834">
                  <c:v>160.63020833333334</c:v>
                </c:pt>
                <c:pt idx="62835">
                  <c:v>160.6328125</c:v>
                </c:pt>
                <c:pt idx="62836">
                  <c:v>160.63541666666666</c:v>
                </c:pt>
                <c:pt idx="62837">
                  <c:v>160.63802083333334</c:v>
                </c:pt>
                <c:pt idx="62838">
                  <c:v>160.640625</c:v>
                </c:pt>
                <c:pt idx="62839">
                  <c:v>160.64322916666666</c:v>
                </c:pt>
                <c:pt idx="62840">
                  <c:v>160.64583333333334</c:v>
                </c:pt>
                <c:pt idx="62841">
                  <c:v>160.6484375</c:v>
                </c:pt>
                <c:pt idx="62842">
                  <c:v>160.65104166666666</c:v>
                </c:pt>
                <c:pt idx="62843">
                  <c:v>160.65364583333334</c:v>
                </c:pt>
                <c:pt idx="62844">
                  <c:v>160.65625</c:v>
                </c:pt>
                <c:pt idx="62845">
                  <c:v>160.65885416666666</c:v>
                </c:pt>
                <c:pt idx="62846">
                  <c:v>160.66145833333334</c:v>
                </c:pt>
                <c:pt idx="62847">
                  <c:v>160.6640625</c:v>
                </c:pt>
                <c:pt idx="62848">
                  <c:v>160.66666666666666</c:v>
                </c:pt>
                <c:pt idx="62849">
                  <c:v>160.66927083333334</c:v>
                </c:pt>
                <c:pt idx="62850">
                  <c:v>160.671875</c:v>
                </c:pt>
                <c:pt idx="62851">
                  <c:v>160.67447916666666</c:v>
                </c:pt>
                <c:pt idx="62852">
                  <c:v>160.67708333333334</c:v>
                </c:pt>
                <c:pt idx="62853">
                  <c:v>160.6796875</c:v>
                </c:pt>
                <c:pt idx="62854">
                  <c:v>160.68229166666666</c:v>
                </c:pt>
                <c:pt idx="62855">
                  <c:v>160.68489583333334</c:v>
                </c:pt>
                <c:pt idx="62856">
                  <c:v>160.6875</c:v>
                </c:pt>
                <c:pt idx="62857">
                  <c:v>160.69010416666666</c:v>
                </c:pt>
                <c:pt idx="62858">
                  <c:v>160.69270833333334</c:v>
                </c:pt>
                <c:pt idx="62859">
                  <c:v>160.6953125</c:v>
                </c:pt>
                <c:pt idx="62860">
                  <c:v>160.69791666666666</c:v>
                </c:pt>
                <c:pt idx="62861">
                  <c:v>160.70052083333334</c:v>
                </c:pt>
                <c:pt idx="62862">
                  <c:v>160.703125</c:v>
                </c:pt>
                <c:pt idx="62863">
                  <c:v>160.70572916666666</c:v>
                </c:pt>
                <c:pt idx="62864">
                  <c:v>160.70833333333334</c:v>
                </c:pt>
                <c:pt idx="62865">
                  <c:v>160.7109375</c:v>
                </c:pt>
                <c:pt idx="62866">
                  <c:v>160.71354166666666</c:v>
                </c:pt>
                <c:pt idx="62867">
                  <c:v>160.71614583333334</c:v>
                </c:pt>
                <c:pt idx="62868">
                  <c:v>160.71875</c:v>
                </c:pt>
                <c:pt idx="62869">
                  <c:v>160.72135416666666</c:v>
                </c:pt>
                <c:pt idx="62870">
                  <c:v>160.72395833333334</c:v>
                </c:pt>
                <c:pt idx="62871">
                  <c:v>160.7265625</c:v>
                </c:pt>
                <c:pt idx="62872">
                  <c:v>160.72916666666666</c:v>
                </c:pt>
                <c:pt idx="62873">
                  <c:v>160.73177083333334</c:v>
                </c:pt>
                <c:pt idx="62874">
                  <c:v>160.734375</c:v>
                </c:pt>
                <c:pt idx="62875">
                  <c:v>160.73697916666666</c:v>
                </c:pt>
                <c:pt idx="62876">
                  <c:v>160.73958333333334</c:v>
                </c:pt>
                <c:pt idx="62877">
                  <c:v>160.7421875</c:v>
                </c:pt>
                <c:pt idx="62878">
                  <c:v>160.74479166666666</c:v>
                </c:pt>
                <c:pt idx="62879">
                  <c:v>160.74739583333334</c:v>
                </c:pt>
                <c:pt idx="62880">
                  <c:v>160.75</c:v>
                </c:pt>
                <c:pt idx="62881">
                  <c:v>160.75260416666666</c:v>
                </c:pt>
                <c:pt idx="62882">
                  <c:v>160.75520833333334</c:v>
                </c:pt>
                <c:pt idx="62883">
                  <c:v>160.7578125</c:v>
                </c:pt>
                <c:pt idx="62884">
                  <c:v>160.76041666666666</c:v>
                </c:pt>
                <c:pt idx="62885">
                  <c:v>160.76302083333334</c:v>
                </c:pt>
                <c:pt idx="62886">
                  <c:v>160.765625</c:v>
                </c:pt>
                <c:pt idx="62887">
                  <c:v>160.76822916666666</c:v>
                </c:pt>
                <c:pt idx="62888">
                  <c:v>160.77083333333334</c:v>
                </c:pt>
                <c:pt idx="62889">
                  <c:v>160.7734375</c:v>
                </c:pt>
                <c:pt idx="62890">
                  <c:v>160.77604166666666</c:v>
                </c:pt>
                <c:pt idx="62891">
                  <c:v>160.77864583333334</c:v>
                </c:pt>
                <c:pt idx="62892">
                  <c:v>160.78125</c:v>
                </c:pt>
                <c:pt idx="62893">
                  <c:v>160.78385416666666</c:v>
                </c:pt>
                <c:pt idx="62894">
                  <c:v>160.78645833333334</c:v>
                </c:pt>
                <c:pt idx="62895">
                  <c:v>160.7890625</c:v>
                </c:pt>
                <c:pt idx="62896">
                  <c:v>160.79166666666666</c:v>
                </c:pt>
                <c:pt idx="62897">
                  <c:v>160.79427083333334</c:v>
                </c:pt>
                <c:pt idx="62898">
                  <c:v>160.796875</c:v>
                </c:pt>
                <c:pt idx="62899">
                  <c:v>160.79947916666666</c:v>
                </c:pt>
                <c:pt idx="62900">
                  <c:v>160.80208333333334</c:v>
                </c:pt>
                <c:pt idx="62901">
                  <c:v>160.8046875</c:v>
                </c:pt>
                <c:pt idx="62902">
                  <c:v>160.80729166666666</c:v>
                </c:pt>
                <c:pt idx="62903">
                  <c:v>160.80989583333334</c:v>
                </c:pt>
                <c:pt idx="62904">
                  <c:v>160.8125</c:v>
                </c:pt>
                <c:pt idx="62905">
                  <c:v>160.81510416666666</c:v>
                </c:pt>
                <c:pt idx="62906">
                  <c:v>160.81770833333334</c:v>
                </c:pt>
                <c:pt idx="62907">
                  <c:v>160.8203125</c:v>
                </c:pt>
                <c:pt idx="62908">
                  <c:v>160.82291666666666</c:v>
                </c:pt>
                <c:pt idx="62909">
                  <c:v>160.82552083333334</c:v>
                </c:pt>
                <c:pt idx="62910">
                  <c:v>160.828125</c:v>
                </c:pt>
                <c:pt idx="62911">
                  <c:v>160.83072916666666</c:v>
                </c:pt>
                <c:pt idx="62912">
                  <c:v>160.83333333333334</c:v>
                </c:pt>
                <c:pt idx="62913">
                  <c:v>160.8359375</c:v>
                </c:pt>
                <c:pt idx="62914">
                  <c:v>160.83854166666666</c:v>
                </c:pt>
                <c:pt idx="62915">
                  <c:v>160.84114583333334</c:v>
                </c:pt>
                <c:pt idx="62916">
                  <c:v>160.84375</c:v>
                </c:pt>
                <c:pt idx="62917">
                  <c:v>160.84635416666666</c:v>
                </c:pt>
                <c:pt idx="62918">
                  <c:v>160.84895833333334</c:v>
                </c:pt>
                <c:pt idx="62919">
                  <c:v>160.8515625</c:v>
                </c:pt>
                <c:pt idx="62920">
                  <c:v>160.85416666666666</c:v>
                </c:pt>
                <c:pt idx="62921">
                  <c:v>160.85677083333334</c:v>
                </c:pt>
                <c:pt idx="62922">
                  <c:v>160.859375</c:v>
                </c:pt>
                <c:pt idx="62923">
                  <c:v>160.86197916666666</c:v>
                </c:pt>
                <c:pt idx="62924">
                  <c:v>160.86458333333334</c:v>
                </c:pt>
                <c:pt idx="62925">
                  <c:v>160.8671875</c:v>
                </c:pt>
                <c:pt idx="62926">
                  <c:v>160.86979166666666</c:v>
                </c:pt>
                <c:pt idx="62927">
                  <c:v>160.87239583333334</c:v>
                </c:pt>
                <c:pt idx="62928">
                  <c:v>160.875</c:v>
                </c:pt>
                <c:pt idx="62929">
                  <c:v>160.87760416666666</c:v>
                </c:pt>
                <c:pt idx="62930">
                  <c:v>160.88020833333334</c:v>
                </c:pt>
                <c:pt idx="62931">
                  <c:v>160.8828125</c:v>
                </c:pt>
                <c:pt idx="62932">
                  <c:v>160.88541666666666</c:v>
                </c:pt>
                <c:pt idx="62933">
                  <c:v>160.88802083333334</c:v>
                </c:pt>
                <c:pt idx="62934">
                  <c:v>160.890625</c:v>
                </c:pt>
                <c:pt idx="62935">
                  <c:v>160.89322916666666</c:v>
                </c:pt>
                <c:pt idx="62936">
                  <c:v>160.89583333333334</c:v>
                </c:pt>
                <c:pt idx="62937">
                  <c:v>160.8984375</c:v>
                </c:pt>
                <c:pt idx="62938">
                  <c:v>160.90104166666666</c:v>
                </c:pt>
                <c:pt idx="62939">
                  <c:v>160.90364583333334</c:v>
                </c:pt>
                <c:pt idx="62940">
                  <c:v>160.90625</c:v>
                </c:pt>
                <c:pt idx="62941">
                  <c:v>160.90885416666666</c:v>
                </c:pt>
                <c:pt idx="62942">
                  <c:v>160.91145833333334</c:v>
                </c:pt>
                <c:pt idx="62943">
                  <c:v>160.9140625</c:v>
                </c:pt>
                <c:pt idx="62944">
                  <c:v>160.91666666666666</c:v>
                </c:pt>
                <c:pt idx="62945">
                  <c:v>160.91927083333334</c:v>
                </c:pt>
                <c:pt idx="62946">
                  <c:v>160.921875</c:v>
                </c:pt>
                <c:pt idx="62947">
                  <c:v>160.92447916666666</c:v>
                </c:pt>
                <c:pt idx="62948">
                  <c:v>160.92708333333334</c:v>
                </c:pt>
                <c:pt idx="62949">
                  <c:v>160.9296875</c:v>
                </c:pt>
                <c:pt idx="62950">
                  <c:v>160.93229166666666</c:v>
                </c:pt>
                <c:pt idx="62951">
                  <c:v>160.93489583333334</c:v>
                </c:pt>
                <c:pt idx="62952">
                  <c:v>160.9375</c:v>
                </c:pt>
                <c:pt idx="62953">
                  <c:v>160.94010416666666</c:v>
                </c:pt>
                <c:pt idx="62954">
                  <c:v>160.94270833333334</c:v>
                </c:pt>
                <c:pt idx="62955">
                  <c:v>160.9453125</c:v>
                </c:pt>
                <c:pt idx="62956">
                  <c:v>160.94791666666666</c:v>
                </c:pt>
                <c:pt idx="62957">
                  <c:v>160.95052083333334</c:v>
                </c:pt>
                <c:pt idx="62958">
                  <c:v>160.953125</c:v>
                </c:pt>
                <c:pt idx="62959">
                  <c:v>160.95572916666666</c:v>
                </c:pt>
                <c:pt idx="62960">
                  <c:v>160.95833333333334</c:v>
                </c:pt>
                <c:pt idx="62961">
                  <c:v>160.9609375</c:v>
                </c:pt>
                <c:pt idx="62962">
                  <c:v>160.96354166666666</c:v>
                </c:pt>
                <c:pt idx="62963">
                  <c:v>160.96614583333334</c:v>
                </c:pt>
                <c:pt idx="62964">
                  <c:v>160.96875</c:v>
                </c:pt>
                <c:pt idx="62965">
                  <c:v>160.97135416666666</c:v>
                </c:pt>
                <c:pt idx="62966">
                  <c:v>160.97395833333334</c:v>
                </c:pt>
                <c:pt idx="62967">
                  <c:v>160.9765625</c:v>
                </c:pt>
                <c:pt idx="62968">
                  <c:v>160.97916666666666</c:v>
                </c:pt>
                <c:pt idx="62969">
                  <c:v>160.98177083333334</c:v>
                </c:pt>
                <c:pt idx="62970">
                  <c:v>160.984375</c:v>
                </c:pt>
                <c:pt idx="62971">
                  <c:v>160.98697916666666</c:v>
                </c:pt>
                <c:pt idx="62972">
                  <c:v>160.98958333333334</c:v>
                </c:pt>
                <c:pt idx="62973">
                  <c:v>160.9921875</c:v>
                </c:pt>
                <c:pt idx="62974">
                  <c:v>160.99479166666666</c:v>
                </c:pt>
                <c:pt idx="62975">
                  <c:v>160.99739583333334</c:v>
                </c:pt>
                <c:pt idx="62976">
                  <c:v>161</c:v>
                </c:pt>
                <c:pt idx="62977">
                  <c:v>161.00260416666666</c:v>
                </c:pt>
                <c:pt idx="62978">
                  <c:v>161.00520833333334</c:v>
                </c:pt>
                <c:pt idx="62979">
                  <c:v>161.0078125</c:v>
                </c:pt>
                <c:pt idx="62980">
                  <c:v>161.01041666666666</c:v>
                </c:pt>
                <c:pt idx="62981">
                  <c:v>161.01302083333334</c:v>
                </c:pt>
                <c:pt idx="62982">
                  <c:v>161.015625</c:v>
                </c:pt>
                <c:pt idx="62983">
                  <c:v>161.01822916666666</c:v>
                </c:pt>
                <c:pt idx="62984">
                  <c:v>161.02083333333334</c:v>
                </c:pt>
                <c:pt idx="62985">
                  <c:v>161.0234375</c:v>
                </c:pt>
                <c:pt idx="62986">
                  <c:v>161.02604166666666</c:v>
                </c:pt>
                <c:pt idx="62987">
                  <c:v>161.02864583333334</c:v>
                </c:pt>
                <c:pt idx="62988">
                  <c:v>161.03125</c:v>
                </c:pt>
                <c:pt idx="62989">
                  <c:v>161.03385416666666</c:v>
                </c:pt>
                <c:pt idx="62990">
                  <c:v>161.03645833333334</c:v>
                </c:pt>
                <c:pt idx="62991">
                  <c:v>161.0390625</c:v>
                </c:pt>
                <c:pt idx="62992">
                  <c:v>161.04166666666666</c:v>
                </c:pt>
                <c:pt idx="62993">
                  <c:v>161.04427083333334</c:v>
                </c:pt>
                <c:pt idx="62994">
                  <c:v>161.046875</c:v>
                </c:pt>
                <c:pt idx="62995">
                  <c:v>161.04947916666666</c:v>
                </c:pt>
                <c:pt idx="62996">
                  <c:v>161.05208333333334</c:v>
                </c:pt>
                <c:pt idx="62997">
                  <c:v>161.0546875</c:v>
                </c:pt>
                <c:pt idx="62998">
                  <c:v>161.05729166666666</c:v>
                </c:pt>
                <c:pt idx="62999">
                  <c:v>161.05989583333334</c:v>
                </c:pt>
                <c:pt idx="63000">
                  <c:v>161.0625</c:v>
                </c:pt>
                <c:pt idx="63001">
                  <c:v>161.06510416666666</c:v>
                </c:pt>
                <c:pt idx="63002">
                  <c:v>161.06770833333334</c:v>
                </c:pt>
                <c:pt idx="63003">
                  <c:v>161.0703125</c:v>
                </c:pt>
                <c:pt idx="63004">
                  <c:v>161.07291666666666</c:v>
                </c:pt>
                <c:pt idx="63005">
                  <c:v>161.07552083333334</c:v>
                </c:pt>
                <c:pt idx="63006">
                  <c:v>161.078125</c:v>
                </c:pt>
                <c:pt idx="63007">
                  <c:v>161.08072916666666</c:v>
                </c:pt>
                <c:pt idx="63008">
                  <c:v>161.08333333333334</c:v>
                </c:pt>
                <c:pt idx="63009">
                  <c:v>161.0859375</c:v>
                </c:pt>
                <c:pt idx="63010">
                  <c:v>161.08854166666666</c:v>
                </c:pt>
                <c:pt idx="63011">
                  <c:v>161.09114583333334</c:v>
                </c:pt>
                <c:pt idx="63012">
                  <c:v>161.09375</c:v>
                </c:pt>
                <c:pt idx="63013">
                  <c:v>161.09635416666666</c:v>
                </c:pt>
                <c:pt idx="63014">
                  <c:v>161.09895833333334</c:v>
                </c:pt>
                <c:pt idx="63015">
                  <c:v>161.1015625</c:v>
                </c:pt>
                <c:pt idx="63016">
                  <c:v>161.10416666666666</c:v>
                </c:pt>
                <c:pt idx="63017">
                  <c:v>161.10677083333334</c:v>
                </c:pt>
                <c:pt idx="63018">
                  <c:v>161.109375</c:v>
                </c:pt>
                <c:pt idx="63019">
                  <c:v>161.11197916666666</c:v>
                </c:pt>
                <c:pt idx="63020">
                  <c:v>161.11458333333334</c:v>
                </c:pt>
                <c:pt idx="63021">
                  <c:v>161.1171875</c:v>
                </c:pt>
                <c:pt idx="63022">
                  <c:v>161.11979166666666</c:v>
                </c:pt>
                <c:pt idx="63023">
                  <c:v>161.12239583333334</c:v>
                </c:pt>
                <c:pt idx="63024">
                  <c:v>161.125</c:v>
                </c:pt>
                <c:pt idx="63025">
                  <c:v>161.12760416666666</c:v>
                </c:pt>
                <c:pt idx="63026">
                  <c:v>161.13020833333334</c:v>
                </c:pt>
                <c:pt idx="63027">
                  <c:v>161.1328125</c:v>
                </c:pt>
                <c:pt idx="63028">
                  <c:v>161.13541666666666</c:v>
                </c:pt>
                <c:pt idx="63029">
                  <c:v>161.13802083333334</c:v>
                </c:pt>
                <c:pt idx="63030">
                  <c:v>161.140625</c:v>
                </c:pt>
                <c:pt idx="63031">
                  <c:v>161.14322916666666</c:v>
                </c:pt>
                <c:pt idx="63032">
                  <c:v>161.14583333333334</c:v>
                </c:pt>
                <c:pt idx="63033">
                  <c:v>161.1484375</c:v>
                </c:pt>
                <c:pt idx="63034">
                  <c:v>161.15104166666666</c:v>
                </c:pt>
                <c:pt idx="63035">
                  <c:v>161.15364583333334</c:v>
                </c:pt>
                <c:pt idx="63036">
                  <c:v>161.15625</c:v>
                </c:pt>
                <c:pt idx="63037">
                  <c:v>161.15885416666666</c:v>
                </c:pt>
                <c:pt idx="63038">
                  <c:v>161.16145833333334</c:v>
                </c:pt>
                <c:pt idx="63039">
                  <c:v>161.1640625</c:v>
                </c:pt>
                <c:pt idx="63040">
                  <c:v>161.16666666666666</c:v>
                </c:pt>
                <c:pt idx="63041">
                  <c:v>161.16927083333334</c:v>
                </c:pt>
                <c:pt idx="63042">
                  <c:v>161.171875</c:v>
                </c:pt>
                <c:pt idx="63043">
                  <c:v>161.17447916666666</c:v>
                </c:pt>
                <c:pt idx="63044">
                  <c:v>161.17708333333334</c:v>
                </c:pt>
                <c:pt idx="63045">
                  <c:v>161.1796875</c:v>
                </c:pt>
                <c:pt idx="63046">
                  <c:v>161.18229166666666</c:v>
                </c:pt>
                <c:pt idx="63047">
                  <c:v>161.18489583333334</c:v>
                </c:pt>
                <c:pt idx="63048">
                  <c:v>161.1875</c:v>
                </c:pt>
                <c:pt idx="63049">
                  <c:v>161.19010416666666</c:v>
                </c:pt>
                <c:pt idx="63050">
                  <c:v>161.19270833333334</c:v>
                </c:pt>
                <c:pt idx="63051">
                  <c:v>161.1953125</c:v>
                </c:pt>
                <c:pt idx="63052">
                  <c:v>161.19791666666666</c:v>
                </c:pt>
                <c:pt idx="63053">
                  <c:v>161.20052083333334</c:v>
                </c:pt>
                <c:pt idx="63054">
                  <c:v>161.203125</c:v>
                </c:pt>
                <c:pt idx="63055">
                  <c:v>161.20572916666666</c:v>
                </c:pt>
                <c:pt idx="63056">
                  <c:v>161.20833333333334</c:v>
                </c:pt>
                <c:pt idx="63057">
                  <c:v>161.2109375</c:v>
                </c:pt>
                <c:pt idx="63058">
                  <c:v>161.21354166666666</c:v>
                </c:pt>
                <c:pt idx="63059">
                  <c:v>161.21614583333334</c:v>
                </c:pt>
                <c:pt idx="63060">
                  <c:v>161.21875</c:v>
                </c:pt>
                <c:pt idx="63061">
                  <c:v>161.22135416666666</c:v>
                </c:pt>
                <c:pt idx="63062">
                  <c:v>161.22395833333334</c:v>
                </c:pt>
                <c:pt idx="63063">
                  <c:v>161.2265625</c:v>
                </c:pt>
                <c:pt idx="63064">
                  <c:v>161.22916666666666</c:v>
                </c:pt>
                <c:pt idx="63065">
                  <c:v>161.23177083333334</c:v>
                </c:pt>
                <c:pt idx="63066">
                  <c:v>161.234375</c:v>
                </c:pt>
                <c:pt idx="63067">
                  <c:v>161.23697916666666</c:v>
                </c:pt>
                <c:pt idx="63068">
                  <c:v>161.23958333333334</c:v>
                </c:pt>
                <c:pt idx="63069">
                  <c:v>161.2421875</c:v>
                </c:pt>
                <c:pt idx="63070">
                  <c:v>161.24479166666666</c:v>
                </c:pt>
                <c:pt idx="63071">
                  <c:v>161.24739583333334</c:v>
                </c:pt>
                <c:pt idx="63072">
                  <c:v>161.25</c:v>
                </c:pt>
                <c:pt idx="63073">
                  <c:v>161.25260416666666</c:v>
                </c:pt>
                <c:pt idx="63074">
                  <c:v>161.25520833333334</c:v>
                </c:pt>
                <c:pt idx="63075">
                  <c:v>161.2578125</c:v>
                </c:pt>
                <c:pt idx="63076">
                  <c:v>161.26041666666666</c:v>
                </c:pt>
                <c:pt idx="63077">
                  <c:v>161.26302083333334</c:v>
                </c:pt>
                <c:pt idx="63078">
                  <c:v>161.265625</c:v>
                </c:pt>
                <c:pt idx="63079">
                  <c:v>161.26822916666666</c:v>
                </c:pt>
                <c:pt idx="63080">
                  <c:v>161.27083333333334</c:v>
                </c:pt>
                <c:pt idx="63081">
                  <c:v>161.2734375</c:v>
                </c:pt>
                <c:pt idx="63082">
                  <c:v>161.27604166666666</c:v>
                </c:pt>
                <c:pt idx="63083">
                  <c:v>161.27864583333334</c:v>
                </c:pt>
                <c:pt idx="63084">
                  <c:v>161.28125</c:v>
                </c:pt>
                <c:pt idx="63085">
                  <c:v>161.28385416666666</c:v>
                </c:pt>
                <c:pt idx="63086">
                  <c:v>161.28645833333334</c:v>
                </c:pt>
                <c:pt idx="63087">
                  <c:v>161.2890625</c:v>
                </c:pt>
                <c:pt idx="63088">
                  <c:v>161.29166666666666</c:v>
                </c:pt>
                <c:pt idx="63089">
                  <c:v>161.29427083333334</c:v>
                </c:pt>
                <c:pt idx="63090">
                  <c:v>161.296875</c:v>
                </c:pt>
                <c:pt idx="63091">
                  <c:v>161.29947916666666</c:v>
                </c:pt>
                <c:pt idx="63092">
                  <c:v>161.30208333333334</c:v>
                </c:pt>
                <c:pt idx="63093">
                  <c:v>161.3046875</c:v>
                </c:pt>
                <c:pt idx="63094">
                  <c:v>161.30729166666666</c:v>
                </c:pt>
                <c:pt idx="63095">
                  <c:v>161.30989583333334</c:v>
                </c:pt>
                <c:pt idx="63096">
                  <c:v>161.3125</c:v>
                </c:pt>
                <c:pt idx="63097">
                  <c:v>161.31510416666666</c:v>
                </c:pt>
                <c:pt idx="63098">
                  <c:v>161.31770833333334</c:v>
                </c:pt>
                <c:pt idx="63099">
                  <c:v>161.3203125</c:v>
                </c:pt>
                <c:pt idx="63100">
                  <c:v>161.32291666666666</c:v>
                </c:pt>
                <c:pt idx="63101">
                  <c:v>161.32552083333334</c:v>
                </c:pt>
                <c:pt idx="63102">
                  <c:v>161.328125</c:v>
                </c:pt>
                <c:pt idx="63103">
                  <c:v>161.33072916666666</c:v>
                </c:pt>
                <c:pt idx="63104">
                  <c:v>161.33333333333334</c:v>
                </c:pt>
                <c:pt idx="63105">
                  <c:v>161.3359375</c:v>
                </c:pt>
                <c:pt idx="63106">
                  <c:v>161.33854166666666</c:v>
                </c:pt>
                <c:pt idx="63107">
                  <c:v>161.34114583333334</c:v>
                </c:pt>
                <c:pt idx="63108">
                  <c:v>161.34375</c:v>
                </c:pt>
                <c:pt idx="63109">
                  <c:v>161.34635416666666</c:v>
                </c:pt>
                <c:pt idx="63110">
                  <c:v>161.34895833333334</c:v>
                </c:pt>
                <c:pt idx="63111">
                  <c:v>161.3515625</c:v>
                </c:pt>
                <c:pt idx="63112">
                  <c:v>161.35416666666666</c:v>
                </c:pt>
                <c:pt idx="63113">
                  <c:v>161.35677083333334</c:v>
                </c:pt>
                <c:pt idx="63114">
                  <c:v>161.359375</c:v>
                </c:pt>
                <c:pt idx="63115">
                  <c:v>161.36197916666666</c:v>
                </c:pt>
                <c:pt idx="63116">
                  <c:v>161.36458333333334</c:v>
                </c:pt>
                <c:pt idx="63117">
                  <c:v>161.3671875</c:v>
                </c:pt>
                <c:pt idx="63118">
                  <c:v>161.36979166666666</c:v>
                </c:pt>
                <c:pt idx="63119">
                  <c:v>161.37239583333334</c:v>
                </c:pt>
                <c:pt idx="63120">
                  <c:v>161.375</c:v>
                </c:pt>
                <c:pt idx="63121">
                  <c:v>161.37760416666666</c:v>
                </c:pt>
                <c:pt idx="63122">
                  <c:v>161.38020833333334</c:v>
                </c:pt>
                <c:pt idx="63123">
                  <c:v>161.3828125</c:v>
                </c:pt>
                <c:pt idx="63124">
                  <c:v>161.38541666666666</c:v>
                </c:pt>
                <c:pt idx="63125">
                  <c:v>161.38802083333334</c:v>
                </c:pt>
                <c:pt idx="63126">
                  <c:v>161.390625</c:v>
                </c:pt>
                <c:pt idx="63127">
                  <c:v>161.39322916666666</c:v>
                </c:pt>
                <c:pt idx="63128">
                  <c:v>161.39583333333334</c:v>
                </c:pt>
                <c:pt idx="63129">
                  <c:v>161.3984375</c:v>
                </c:pt>
                <c:pt idx="63130">
                  <c:v>161.40104166666666</c:v>
                </c:pt>
                <c:pt idx="63131">
                  <c:v>161.40364583333334</c:v>
                </c:pt>
                <c:pt idx="63132">
                  <c:v>161.40625</c:v>
                </c:pt>
                <c:pt idx="63133">
                  <c:v>161.40885416666666</c:v>
                </c:pt>
                <c:pt idx="63134">
                  <c:v>161.41145833333334</c:v>
                </c:pt>
                <c:pt idx="63135">
                  <c:v>161.4140625</c:v>
                </c:pt>
                <c:pt idx="63136">
                  <c:v>161.41666666666666</c:v>
                </c:pt>
                <c:pt idx="63137">
                  <c:v>161.41927083333334</c:v>
                </c:pt>
                <c:pt idx="63138">
                  <c:v>161.421875</c:v>
                </c:pt>
                <c:pt idx="63139">
                  <c:v>161.42447916666666</c:v>
                </c:pt>
                <c:pt idx="63140">
                  <c:v>161.42708333333334</c:v>
                </c:pt>
                <c:pt idx="63141">
                  <c:v>161.4296875</c:v>
                </c:pt>
                <c:pt idx="63142">
                  <c:v>161.43229166666666</c:v>
                </c:pt>
                <c:pt idx="63143">
                  <c:v>161.43489583333334</c:v>
                </c:pt>
                <c:pt idx="63144">
                  <c:v>161.4375</c:v>
                </c:pt>
                <c:pt idx="63145">
                  <c:v>161.44010416666666</c:v>
                </c:pt>
                <c:pt idx="63146">
                  <c:v>161.44270833333334</c:v>
                </c:pt>
                <c:pt idx="63147">
                  <c:v>161.4453125</c:v>
                </c:pt>
                <c:pt idx="63148">
                  <c:v>161.44791666666666</c:v>
                </c:pt>
                <c:pt idx="63149">
                  <c:v>161.45052083333334</c:v>
                </c:pt>
                <c:pt idx="63150">
                  <c:v>161.453125</c:v>
                </c:pt>
                <c:pt idx="63151">
                  <c:v>161.45572916666666</c:v>
                </c:pt>
                <c:pt idx="63152">
                  <c:v>161.45833333333334</c:v>
                </c:pt>
                <c:pt idx="63153">
                  <c:v>161.4609375</c:v>
                </c:pt>
                <c:pt idx="63154">
                  <c:v>161.46354166666666</c:v>
                </c:pt>
                <c:pt idx="63155">
                  <c:v>161.46614583333334</c:v>
                </c:pt>
                <c:pt idx="63156">
                  <c:v>161.46875</c:v>
                </c:pt>
                <c:pt idx="63157">
                  <c:v>161.47135416666666</c:v>
                </c:pt>
                <c:pt idx="63158">
                  <c:v>161.47395833333334</c:v>
                </c:pt>
                <c:pt idx="63159">
                  <c:v>161.4765625</c:v>
                </c:pt>
                <c:pt idx="63160">
                  <c:v>161.47916666666666</c:v>
                </c:pt>
                <c:pt idx="63161">
                  <c:v>161.48177083333334</c:v>
                </c:pt>
                <c:pt idx="63162">
                  <c:v>161.484375</c:v>
                </c:pt>
                <c:pt idx="63163">
                  <c:v>161.48697916666666</c:v>
                </c:pt>
                <c:pt idx="63164">
                  <c:v>161.48958333333334</c:v>
                </c:pt>
                <c:pt idx="63165">
                  <c:v>161.4921875</c:v>
                </c:pt>
                <c:pt idx="63166">
                  <c:v>161.49479166666666</c:v>
                </c:pt>
                <c:pt idx="63167">
                  <c:v>161.49739583333334</c:v>
                </c:pt>
                <c:pt idx="63168">
                  <c:v>161.5</c:v>
                </c:pt>
                <c:pt idx="63169">
                  <c:v>161.50260416666666</c:v>
                </c:pt>
                <c:pt idx="63170">
                  <c:v>161.50520833333334</c:v>
                </c:pt>
                <c:pt idx="63171">
                  <c:v>161.5078125</c:v>
                </c:pt>
                <c:pt idx="63172">
                  <c:v>161.51041666666666</c:v>
                </c:pt>
                <c:pt idx="63173">
                  <c:v>161.51302083333334</c:v>
                </c:pt>
                <c:pt idx="63174">
                  <c:v>161.515625</c:v>
                </c:pt>
                <c:pt idx="63175">
                  <c:v>161.51822916666666</c:v>
                </c:pt>
                <c:pt idx="63176">
                  <c:v>161.52083333333334</c:v>
                </c:pt>
                <c:pt idx="63177">
                  <c:v>161.5234375</c:v>
                </c:pt>
                <c:pt idx="63178">
                  <c:v>161.52604166666666</c:v>
                </c:pt>
                <c:pt idx="63179">
                  <c:v>161.52864583333334</c:v>
                </c:pt>
                <c:pt idx="63180">
                  <c:v>161.53125</c:v>
                </c:pt>
                <c:pt idx="63181">
                  <c:v>161.53385416666666</c:v>
                </c:pt>
                <c:pt idx="63182">
                  <c:v>161.53645833333334</c:v>
                </c:pt>
                <c:pt idx="63183">
                  <c:v>161.5390625</c:v>
                </c:pt>
                <c:pt idx="63184">
                  <c:v>161.54166666666666</c:v>
                </c:pt>
                <c:pt idx="63185">
                  <c:v>161.54427083333334</c:v>
                </c:pt>
                <c:pt idx="63186">
                  <c:v>161.546875</c:v>
                </c:pt>
                <c:pt idx="63187">
                  <c:v>161.54947916666666</c:v>
                </c:pt>
                <c:pt idx="63188">
                  <c:v>161.55208333333334</c:v>
                </c:pt>
                <c:pt idx="63189">
                  <c:v>161.5546875</c:v>
                </c:pt>
                <c:pt idx="63190">
                  <c:v>161.55729166666666</c:v>
                </c:pt>
                <c:pt idx="63191">
                  <c:v>161.55989583333334</c:v>
                </c:pt>
                <c:pt idx="63192">
                  <c:v>161.5625</c:v>
                </c:pt>
                <c:pt idx="63193">
                  <c:v>161.56510416666666</c:v>
                </c:pt>
                <c:pt idx="63194">
                  <c:v>161.56770833333334</c:v>
                </c:pt>
                <c:pt idx="63195">
                  <c:v>161.5703125</c:v>
                </c:pt>
                <c:pt idx="63196">
                  <c:v>161.57291666666666</c:v>
                </c:pt>
                <c:pt idx="63197">
                  <c:v>161.57552083333334</c:v>
                </c:pt>
                <c:pt idx="63198">
                  <c:v>161.578125</c:v>
                </c:pt>
                <c:pt idx="63199">
                  <c:v>161.58072916666666</c:v>
                </c:pt>
                <c:pt idx="63200">
                  <c:v>161.58333333333334</c:v>
                </c:pt>
                <c:pt idx="63201">
                  <c:v>161.5859375</c:v>
                </c:pt>
                <c:pt idx="63202">
                  <c:v>161.58854166666666</c:v>
                </c:pt>
                <c:pt idx="63203">
                  <c:v>161.59114583333334</c:v>
                </c:pt>
                <c:pt idx="63204">
                  <c:v>161.59375</c:v>
                </c:pt>
                <c:pt idx="63205">
                  <c:v>161.59635416666666</c:v>
                </c:pt>
                <c:pt idx="63206">
                  <c:v>161.59895833333334</c:v>
                </c:pt>
                <c:pt idx="63207">
                  <c:v>161.6015625</c:v>
                </c:pt>
                <c:pt idx="63208">
                  <c:v>161.60416666666666</c:v>
                </c:pt>
                <c:pt idx="63209">
                  <c:v>161.60677083333334</c:v>
                </c:pt>
                <c:pt idx="63210">
                  <c:v>161.609375</c:v>
                </c:pt>
                <c:pt idx="63211">
                  <c:v>161.61197916666666</c:v>
                </c:pt>
                <c:pt idx="63212">
                  <c:v>161.61458333333334</c:v>
                </c:pt>
                <c:pt idx="63213">
                  <c:v>161.6171875</c:v>
                </c:pt>
                <c:pt idx="63214">
                  <c:v>161.61979166666666</c:v>
                </c:pt>
                <c:pt idx="63215">
                  <c:v>161.62239583333334</c:v>
                </c:pt>
                <c:pt idx="63216">
                  <c:v>161.625</c:v>
                </c:pt>
                <c:pt idx="63217">
                  <c:v>161.62760416666666</c:v>
                </c:pt>
                <c:pt idx="63218">
                  <c:v>161.63020833333334</c:v>
                </c:pt>
                <c:pt idx="63219">
                  <c:v>161.6328125</c:v>
                </c:pt>
                <c:pt idx="63220">
                  <c:v>161.63541666666666</c:v>
                </c:pt>
                <c:pt idx="63221">
                  <c:v>161.63802083333334</c:v>
                </c:pt>
                <c:pt idx="63222">
                  <c:v>161.640625</c:v>
                </c:pt>
                <c:pt idx="63223">
                  <c:v>161.64322916666666</c:v>
                </c:pt>
                <c:pt idx="63224">
                  <c:v>161.64583333333334</c:v>
                </c:pt>
                <c:pt idx="63225">
                  <c:v>161.6484375</c:v>
                </c:pt>
                <c:pt idx="63226">
                  <c:v>161.65104166666666</c:v>
                </c:pt>
                <c:pt idx="63227">
                  <c:v>161.65364583333334</c:v>
                </c:pt>
                <c:pt idx="63228">
                  <c:v>161.65625</c:v>
                </c:pt>
                <c:pt idx="63229">
                  <c:v>161.65885416666666</c:v>
                </c:pt>
                <c:pt idx="63230">
                  <c:v>161.66145833333334</c:v>
                </c:pt>
                <c:pt idx="63231">
                  <c:v>161.6640625</c:v>
                </c:pt>
                <c:pt idx="63232">
                  <c:v>161.66666666666666</c:v>
                </c:pt>
                <c:pt idx="63233">
                  <c:v>161.66927083333334</c:v>
                </c:pt>
                <c:pt idx="63234">
                  <c:v>161.671875</c:v>
                </c:pt>
                <c:pt idx="63235">
                  <c:v>161.67447916666666</c:v>
                </c:pt>
                <c:pt idx="63236">
                  <c:v>161.67708333333334</c:v>
                </c:pt>
                <c:pt idx="63237">
                  <c:v>161.6796875</c:v>
                </c:pt>
                <c:pt idx="63238">
                  <c:v>161.68229166666666</c:v>
                </c:pt>
                <c:pt idx="63239">
                  <c:v>161.68489583333334</c:v>
                </c:pt>
                <c:pt idx="63240">
                  <c:v>161.6875</c:v>
                </c:pt>
                <c:pt idx="63241">
                  <c:v>161.69010416666666</c:v>
                </c:pt>
                <c:pt idx="63242">
                  <c:v>161.69270833333334</c:v>
                </c:pt>
                <c:pt idx="63243">
                  <c:v>161.6953125</c:v>
                </c:pt>
                <c:pt idx="63244">
                  <c:v>161.69791666666666</c:v>
                </c:pt>
                <c:pt idx="63245">
                  <c:v>161.70052083333334</c:v>
                </c:pt>
                <c:pt idx="63246">
                  <c:v>161.703125</c:v>
                </c:pt>
                <c:pt idx="63247">
                  <c:v>161.70572916666666</c:v>
                </c:pt>
                <c:pt idx="63248">
                  <c:v>161.70833333333334</c:v>
                </c:pt>
                <c:pt idx="63249">
                  <c:v>161.7109375</c:v>
                </c:pt>
                <c:pt idx="63250">
                  <c:v>161.71354166666666</c:v>
                </c:pt>
                <c:pt idx="63251">
                  <c:v>161.71614583333334</c:v>
                </c:pt>
                <c:pt idx="63252">
                  <c:v>161.71875</c:v>
                </c:pt>
                <c:pt idx="63253">
                  <c:v>161.72135416666666</c:v>
                </c:pt>
                <c:pt idx="63254">
                  <c:v>161.72395833333334</c:v>
                </c:pt>
                <c:pt idx="63255">
                  <c:v>161.7265625</c:v>
                </c:pt>
                <c:pt idx="63256">
                  <c:v>161.72916666666666</c:v>
                </c:pt>
                <c:pt idx="63257">
                  <c:v>161.73177083333334</c:v>
                </c:pt>
                <c:pt idx="63258">
                  <c:v>161.734375</c:v>
                </c:pt>
                <c:pt idx="63259">
                  <c:v>161.73697916666666</c:v>
                </c:pt>
                <c:pt idx="63260">
                  <c:v>161.73958333333334</c:v>
                </c:pt>
                <c:pt idx="63261">
                  <c:v>161.7421875</c:v>
                </c:pt>
                <c:pt idx="63262">
                  <c:v>161.74479166666666</c:v>
                </c:pt>
                <c:pt idx="63263">
                  <c:v>161.74739583333334</c:v>
                </c:pt>
                <c:pt idx="63264">
                  <c:v>161.75</c:v>
                </c:pt>
                <c:pt idx="63265">
                  <c:v>161.75260416666666</c:v>
                </c:pt>
                <c:pt idx="63266">
                  <c:v>161.75520833333334</c:v>
                </c:pt>
                <c:pt idx="63267">
                  <c:v>161.7578125</c:v>
                </c:pt>
                <c:pt idx="63268">
                  <c:v>161.76041666666666</c:v>
                </c:pt>
                <c:pt idx="63269">
                  <c:v>161.76302083333334</c:v>
                </c:pt>
                <c:pt idx="63270">
                  <c:v>161.765625</c:v>
                </c:pt>
                <c:pt idx="63271">
                  <c:v>161.76822916666666</c:v>
                </c:pt>
                <c:pt idx="63272">
                  <c:v>161.77083333333334</c:v>
                </c:pt>
                <c:pt idx="63273">
                  <c:v>161.7734375</c:v>
                </c:pt>
                <c:pt idx="63274">
                  <c:v>161.77604166666666</c:v>
                </c:pt>
                <c:pt idx="63275">
                  <c:v>161.77864583333334</c:v>
                </c:pt>
                <c:pt idx="63276">
                  <c:v>161.78125</c:v>
                </c:pt>
                <c:pt idx="63277">
                  <c:v>161.78385416666666</c:v>
                </c:pt>
                <c:pt idx="63278">
                  <c:v>161.78645833333334</c:v>
                </c:pt>
                <c:pt idx="63279">
                  <c:v>161.7890625</c:v>
                </c:pt>
                <c:pt idx="63280">
                  <c:v>161.79166666666666</c:v>
                </c:pt>
                <c:pt idx="63281">
                  <c:v>161.79427083333334</c:v>
                </c:pt>
                <c:pt idx="63282">
                  <c:v>161.796875</c:v>
                </c:pt>
                <c:pt idx="63283">
                  <c:v>161.79947916666666</c:v>
                </c:pt>
                <c:pt idx="63284">
                  <c:v>161.80208333333334</c:v>
                </c:pt>
                <c:pt idx="63285">
                  <c:v>161.8046875</c:v>
                </c:pt>
                <c:pt idx="63286">
                  <c:v>161.80729166666666</c:v>
                </c:pt>
                <c:pt idx="63287">
                  <c:v>161.80989583333334</c:v>
                </c:pt>
                <c:pt idx="63288">
                  <c:v>161.8125</c:v>
                </c:pt>
                <c:pt idx="63289">
                  <c:v>161.81510416666666</c:v>
                </c:pt>
                <c:pt idx="63290">
                  <c:v>161.81770833333334</c:v>
                </c:pt>
                <c:pt idx="63291">
                  <c:v>161.8203125</c:v>
                </c:pt>
                <c:pt idx="63292">
                  <c:v>161.82291666666666</c:v>
                </c:pt>
                <c:pt idx="63293">
                  <c:v>161.82552083333334</c:v>
                </c:pt>
                <c:pt idx="63294">
                  <c:v>161.828125</c:v>
                </c:pt>
                <c:pt idx="63295">
                  <c:v>161.83072916666666</c:v>
                </c:pt>
                <c:pt idx="63296">
                  <c:v>161.83333333333334</c:v>
                </c:pt>
                <c:pt idx="63297">
                  <c:v>161.8359375</c:v>
                </c:pt>
                <c:pt idx="63298">
                  <c:v>161.83854166666666</c:v>
                </c:pt>
                <c:pt idx="63299">
                  <c:v>161.84114583333334</c:v>
                </c:pt>
                <c:pt idx="63300">
                  <c:v>161.84375</c:v>
                </c:pt>
                <c:pt idx="63301">
                  <c:v>161.84635416666666</c:v>
                </c:pt>
                <c:pt idx="63302">
                  <c:v>161.84895833333334</c:v>
                </c:pt>
                <c:pt idx="63303">
                  <c:v>161.8515625</c:v>
                </c:pt>
                <c:pt idx="63304">
                  <c:v>161.85416666666666</c:v>
                </c:pt>
                <c:pt idx="63305">
                  <c:v>161.85677083333334</c:v>
                </c:pt>
                <c:pt idx="63306">
                  <c:v>161.859375</c:v>
                </c:pt>
                <c:pt idx="63307">
                  <c:v>161.86197916666666</c:v>
                </c:pt>
                <c:pt idx="63308">
                  <c:v>161.86458333333334</c:v>
                </c:pt>
                <c:pt idx="63309">
                  <c:v>161.8671875</c:v>
                </c:pt>
                <c:pt idx="63310">
                  <c:v>161.86979166666666</c:v>
                </c:pt>
                <c:pt idx="63311">
                  <c:v>161.87239583333334</c:v>
                </c:pt>
                <c:pt idx="63312">
                  <c:v>161.875</c:v>
                </c:pt>
                <c:pt idx="63313">
                  <c:v>161.87760416666666</c:v>
                </c:pt>
                <c:pt idx="63314">
                  <c:v>161.88020833333334</c:v>
                </c:pt>
                <c:pt idx="63315">
                  <c:v>161.8828125</c:v>
                </c:pt>
                <c:pt idx="63316">
                  <c:v>161.88541666666666</c:v>
                </c:pt>
                <c:pt idx="63317">
                  <c:v>161.88802083333334</c:v>
                </c:pt>
                <c:pt idx="63318">
                  <c:v>161.890625</c:v>
                </c:pt>
                <c:pt idx="63319">
                  <c:v>161.89322916666666</c:v>
                </c:pt>
                <c:pt idx="63320">
                  <c:v>161.89583333333334</c:v>
                </c:pt>
                <c:pt idx="63321">
                  <c:v>161.8984375</c:v>
                </c:pt>
                <c:pt idx="63322">
                  <c:v>161.90104166666666</c:v>
                </c:pt>
                <c:pt idx="63323">
                  <c:v>161.90364583333334</c:v>
                </c:pt>
                <c:pt idx="63324">
                  <c:v>161.90625</c:v>
                </c:pt>
                <c:pt idx="63325">
                  <c:v>161.90885416666666</c:v>
                </c:pt>
                <c:pt idx="63326">
                  <c:v>161.91145833333334</c:v>
                </c:pt>
                <c:pt idx="63327">
                  <c:v>161.9140625</c:v>
                </c:pt>
                <c:pt idx="63328">
                  <c:v>161.91666666666666</c:v>
                </c:pt>
                <c:pt idx="63329">
                  <c:v>161.91927083333334</c:v>
                </c:pt>
                <c:pt idx="63330">
                  <c:v>161.921875</c:v>
                </c:pt>
                <c:pt idx="63331">
                  <c:v>161.92447916666666</c:v>
                </c:pt>
                <c:pt idx="63332">
                  <c:v>161.92708333333334</c:v>
                </c:pt>
                <c:pt idx="63333">
                  <c:v>161.9296875</c:v>
                </c:pt>
                <c:pt idx="63334">
                  <c:v>161.93229166666666</c:v>
                </c:pt>
                <c:pt idx="63335">
                  <c:v>161.93489583333334</c:v>
                </c:pt>
                <c:pt idx="63336">
                  <c:v>161.9375</c:v>
                </c:pt>
                <c:pt idx="63337">
                  <c:v>161.94010416666666</c:v>
                </c:pt>
                <c:pt idx="63338">
                  <c:v>161.94270833333334</c:v>
                </c:pt>
                <c:pt idx="63339">
                  <c:v>161.9453125</c:v>
                </c:pt>
                <c:pt idx="63340">
                  <c:v>161.94791666666666</c:v>
                </c:pt>
                <c:pt idx="63341">
                  <c:v>161.95052083333334</c:v>
                </c:pt>
                <c:pt idx="63342">
                  <c:v>161.953125</c:v>
                </c:pt>
                <c:pt idx="63343">
                  <c:v>161.95572916666666</c:v>
                </c:pt>
                <c:pt idx="63344">
                  <c:v>161.95833333333334</c:v>
                </c:pt>
                <c:pt idx="63345">
                  <c:v>161.9609375</c:v>
                </c:pt>
                <c:pt idx="63346">
                  <c:v>161.96354166666666</c:v>
                </c:pt>
                <c:pt idx="63347">
                  <c:v>161.96614583333334</c:v>
                </c:pt>
                <c:pt idx="63348">
                  <c:v>161.96875</c:v>
                </c:pt>
                <c:pt idx="63349">
                  <c:v>161.97135416666666</c:v>
                </c:pt>
                <c:pt idx="63350">
                  <c:v>161.97395833333334</c:v>
                </c:pt>
                <c:pt idx="63351">
                  <c:v>161.9765625</c:v>
                </c:pt>
                <c:pt idx="63352">
                  <c:v>161.97916666666666</c:v>
                </c:pt>
                <c:pt idx="63353">
                  <c:v>161.98177083333334</c:v>
                </c:pt>
                <c:pt idx="63354">
                  <c:v>161.984375</c:v>
                </c:pt>
                <c:pt idx="63355">
                  <c:v>161.98697916666666</c:v>
                </c:pt>
                <c:pt idx="63356">
                  <c:v>161.98958333333334</c:v>
                </c:pt>
                <c:pt idx="63357">
                  <c:v>161.9921875</c:v>
                </c:pt>
                <c:pt idx="63358">
                  <c:v>161.99479166666666</c:v>
                </c:pt>
                <c:pt idx="63359">
                  <c:v>161.99739583333334</c:v>
                </c:pt>
                <c:pt idx="63360">
                  <c:v>162</c:v>
                </c:pt>
                <c:pt idx="63361">
                  <c:v>162.00260416666666</c:v>
                </c:pt>
                <c:pt idx="63362">
                  <c:v>162.00520833333334</c:v>
                </c:pt>
                <c:pt idx="63363">
                  <c:v>162.0078125</c:v>
                </c:pt>
                <c:pt idx="63364">
                  <c:v>162.01041666666666</c:v>
                </c:pt>
                <c:pt idx="63365">
                  <c:v>162.01302083333334</c:v>
                </c:pt>
                <c:pt idx="63366">
                  <c:v>162.015625</c:v>
                </c:pt>
                <c:pt idx="63367">
                  <c:v>162.01822916666666</c:v>
                </c:pt>
                <c:pt idx="63368">
                  <c:v>162.02083333333334</c:v>
                </c:pt>
                <c:pt idx="63369">
                  <c:v>162.0234375</c:v>
                </c:pt>
                <c:pt idx="63370">
                  <c:v>162.02604166666666</c:v>
                </c:pt>
                <c:pt idx="63371">
                  <c:v>162.02864583333334</c:v>
                </c:pt>
                <c:pt idx="63372">
                  <c:v>162.03125</c:v>
                </c:pt>
                <c:pt idx="63373">
                  <c:v>162.03385416666666</c:v>
                </c:pt>
                <c:pt idx="63374">
                  <c:v>162.03645833333334</c:v>
                </c:pt>
                <c:pt idx="63375">
                  <c:v>162.0390625</c:v>
                </c:pt>
                <c:pt idx="63376">
                  <c:v>162.04166666666666</c:v>
                </c:pt>
                <c:pt idx="63377">
                  <c:v>162.04427083333334</c:v>
                </c:pt>
                <c:pt idx="63378">
                  <c:v>162.046875</c:v>
                </c:pt>
                <c:pt idx="63379">
                  <c:v>162.04947916666666</c:v>
                </c:pt>
                <c:pt idx="63380">
                  <c:v>162.05208333333334</c:v>
                </c:pt>
                <c:pt idx="63381">
                  <c:v>162.0546875</c:v>
                </c:pt>
                <c:pt idx="63382">
                  <c:v>162.05729166666666</c:v>
                </c:pt>
                <c:pt idx="63383">
                  <c:v>162.05989583333334</c:v>
                </c:pt>
                <c:pt idx="63384">
                  <c:v>162.0625</c:v>
                </c:pt>
                <c:pt idx="63385">
                  <c:v>162.06510416666666</c:v>
                </c:pt>
                <c:pt idx="63386">
                  <c:v>162.06770833333334</c:v>
                </c:pt>
                <c:pt idx="63387">
                  <c:v>162.0703125</c:v>
                </c:pt>
                <c:pt idx="63388">
                  <c:v>162.07291666666666</c:v>
                </c:pt>
                <c:pt idx="63389">
                  <c:v>162.07552083333334</c:v>
                </c:pt>
                <c:pt idx="63390">
                  <c:v>162.078125</c:v>
                </c:pt>
                <c:pt idx="63391">
                  <c:v>162.08072916666666</c:v>
                </c:pt>
                <c:pt idx="63392">
                  <c:v>162.08333333333334</c:v>
                </c:pt>
                <c:pt idx="63393">
                  <c:v>162.0859375</c:v>
                </c:pt>
                <c:pt idx="63394">
                  <c:v>162.08854166666666</c:v>
                </c:pt>
                <c:pt idx="63395">
                  <c:v>162.09114583333334</c:v>
                </c:pt>
                <c:pt idx="63396">
                  <c:v>162.09375</c:v>
                </c:pt>
                <c:pt idx="63397">
                  <c:v>162.09635416666666</c:v>
                </c:pt>
                <c:pt idx="63398">
                  <c:v>162.09895833333334</c:v>
                </c:pt>
                <c:pt idx="63399">
                  <c:v>162.1015625</c:v>
                </c:pt>
                <c:pt idx="63400">
                  <c:v>162.10416666666666</c:v>
                </c:pt>
                <c:pt idx="63401">
                  <c:v>162.10677083333334</c:v>
                </c:pt>
                <c:pt idx="63402">
                  <c:v>162.109375</c:v>
                </c:pt>
                <c:pt idx="63403">
                  <c:v>162.11197916666666</c:v>
                </c:pt>
                <c:pt idx="63404">
                  <c:v>162.11458333333334</c:v>
                </c:pt>
                <c:pt idx="63405">
                  <c:v>162.1171875</c:v>
                </c:pt>
                <c:pt idx="63406">
                  <c:v>162.11979166666666</c:v>
                </c:pt>
                <c:pt idx="63407">
                  <c:v>162.12239583333334</c:v>
                </c:pt>
                <c:pt idx="63408">
                  <c:v>162.125</c:v>
                </c:pt>
                <c:pt idx="63409">
                  <c:v>162.12760416666666</c:v>
                </c:pt>
                <c:pt idx="63410">
                  <c:v>162.13020833333334</c:v>
                </c:pt>
                <c:pt idx="63411">
                  <c:v>162.1328125</c:v>
                </c:pt>
                <c:pt idx="63412">
                  <c:v>162.13541666666666</c:v>
                </c:pt>
                <c:pt idx="63413">
                  <c:v>162.13802083333334</c:v>
                </c:pt>
                <c:pt idx="63414">
                  <c:v>162.140625</c:v>
                </c:pt>
                <c:pt idx="63415">
                  <c:v>162.14322916666666</c:v>
                </c:pt>
                <c:pt idx="63416">
                  <c:v>162.14583333333334</c:v>
                </c:pt>
                <c:pt idx="63417">
                  <c:v>162.1484375</c:v>
                </c:pt>
                <c:pt idx="63418">
                  <c:v>162.15104166666666</c:v>
                </c:pt>
                <c:pt idx="63419">
                  <c:v>162.15364583333334</c:v>
                </c:pt>
                <c:pt idx="63420">
                  <c:v>162.15625</c:v>
                </c:pt>
                <c:pt idx="63421">
                  <c:v>162.15885416666666</c:v>
                </c:pt>
                <c:pt idx="63422">
                  <c:v>162.16145833333334</c:v>
                </c:pt>
                <c:pt idx="63423">
                  <c:v>162.1640625</c:v>
                </c:pt>
                <c:pt idx="63424">
                  <c:v>162.16666666666666</c:v>
                </c:pt>
                <c:pt idx="63425">
                  <c:v>162.16927083333334</c:v>
                </c:pt>
                <c:pt idx="63426">
                  <c:v>162.171875</c:v>
                </c:pt>
                <c:pt idx="63427">
                  <c:v>162.17447916666666</c:v>
                </c:pt>
                <c:pt idx="63428">
                  <c:v>162.17708333333334</c:v>
                </c:pt>
                <c:pt idx="63429">
                  <c:v>162.1796875</c:v>
                </c:pt>
                <c:pt idx="63430">
                  <c:v>162.18229166666666</c:v>
                </c:pt>
                <c:pt idx="63431">
                  <c:v>162.18489583333334</c:v>
                </c:pt>
                <c:pt idx="63432">
                  <c:v>162.1875</c:v>
                </c:pt>
                <c:pt idx="63433">
                  <c:v>162.19010416666666</c:v>
                </c:pt>
                <c:pt idx="63434">
                  <c:v>162.19270833333334</c:v>
                </c:pt>
                <c:pt idx="63435">
                  <c:v>162.1953125</c:v>
                </c:pt>
                <c:pt idx="63436">
                  <c:v>162.19791666666666</c:v>
                </c:pt>
                <c:pt idx="63437">
                  <c:v>162.20052083333334</c:v>
                </c:pt>
                <c:pt idx="63438">
                  <c:v>162.203125</c:v>
                </c:pt>
                <c:pt idx="63439">
                  <c:v>162.20572916666666</c:v>
                </c:pt>
                <c:pt idx="63440">
                  <c:v>162.20833333333334</c:v>
                </c:pt>
                <c:pt idx="63441">
                  <c:v>162.2109375</c:v>
                </c:pt>
                <c:pt idx="63442">
                  <c:v>162.21354166666666</c:v>
                </c:pt>
                <c:pt idx="63443">
                  <c:v>162.21614583333334</c:v>
                </c:pt>
                <c:pt idx="63444">
                  <c:v>162.21875</c:v>
                </c:pt>
                <c:pt idx="63445">
                  <c:v>162.22135416666666</c:v>
                </c:pt>
                <c:pt idx="63446">
                  <c:v>162.22395833333334</c:v>
                </c:pt>
                <c:pt idx="63447">
                  <c:v>162.2265625</c:v>
                </c:pt>
                <c:pt idx="63448">
                  <c:v>162.22916666666666</c:v>
                </c:pt>
                <c:pt idx="63449">
                  <c:v>162.23177083333334</c:v>
                </c:pt>
                <c:pt idx="63450">
                  <c:v>162.234375</c:v>
                </c:pt>
                <c:pt idx="63451">
                  <c:v>162.23697916666666</c:v>
                </c:pt>
                <c:pt idx="63452">
                  <c:v>162.23958333333334</c:v>
                </c:pt>
                <c:pt idx="63453">
                  <c:v>162.2421875</c:v>
                </c:pt>
                <c:pt idx="63454">
                  <c:v>162.24479166666666</c:v>
                </c:pt>
                <c:pt idx="63455">
                  <c:v>162.24739583333334</c:v>
                </c:pt>
                <c:pt idx="63456">
                  <c:v>162.25</c:v>
                </c:pt>
                <c:pt idx="63457">
                  <c:v>162.25260416666666</c:v>
                </c:pt>
                <c:pt idx="63458">
                  <c:v>162.25520833333334</c:v>
                </c:pt>
                <c:pt idx="63459">
                  <c:v>162.2578125</c:v>
                </c:pt>
                <c:pt idx="63460">
                  <c:v>162.26041666666666</c:v>
                </c:pt>
                <c:pt idx="63461">
                  <c:v>162.26302083333334</c:v>
                </c:pt>
                <c:pt idx="63462">
                  <c:v>162.265625</c:v>
                </c:pt>
                <c:pt idx="63463">
                  <c:v>162.26822916666666</c:v>
                </c:pt>
                <c:pt idx="63464">
                  <c:v>162.27083333333334</c:v>
                </c:pt>
                <c:pt idx="63465">
                  <c:v>162.2734375</c:v>
                </c:pt>
                <c:pt idx="63466">
                  <c:v>162.27604166666666</c:v>
                </c:pt>
                <c:pt idx="63467">
                  <c:v>162.27864583333334</c:v>
                </c:pt>
                <c:pt idx="63468">
                  <c:v>162.28125</c:v>
                </c:pt>
                <c:pt idx="63469">
                  <c:v>162.28385416666666</c:v>
                </c:pt>
                <c:pt idx="63470">
                  <c:v>162.28645833333334</c:v>
                </c:pt>
                <c:pt idx="63471">
                  <c:v>162.2890625</c:v>
                </c:pt>
                <c:pt idx="63472">
                  <c:v>162.29166666666666</c:v>
                </c:pt>
                <c:pt idx="63473">
                  <c:v>162.29427083333334</c:v>
                </c:pt>
                <c:pt idx="63474">
                  <c:v>162.296875</c:v>
                </c:pt>
                <c:pt idx="63475">
                  <c:v>162.29947916666666</c:v>
                </c:pt>
                <c:pt idx="63476">
                  <c:v>162.30208333333334</c:v>
                </c:pt>
                <c:pt idx="63477">
                  <c:v>162.3046875</c:v>
                </c:pt>
                <c:pt idx="63478">
                  <c:v>162.30729166666666</c:v>
                </c:pt>
                <c:pt idx="63479">
                  <c:v>162.30989583333334</c:v>
                </c:pt>
                <c:pt idx="63480">
                  <c:v>162.3125</c:v>
                </c:pt>
                <c:pt idx="63481">
                  <c:v>162.31510416666666</c:v>
                </c:pt>
                <c:pt idx="63482">
                  <c:v>162.31770833333334</c:v>
                </c:pt>
                <c:pt idx="63483">
                  <c:v>162.3203125</c:v>
                </c:pt>
                <c:pt idx="63484">
                  <c:v>162.32291666666666</c:v>
                </c:pt>
                <c:pt idx="63485">
                  <c:v>162.32552083333334</c:v>
                </c:pt>
                <c:pt idx="63486">
                  <c:v>162.328125</c:v>
                </c:pt>
                <c:pt idx="63487">
                  <c:v>162.33072916666666</c:v>
                </c:pt>
                <c:pt idx="63488">
                  <c:v>162.33333333333334</c:v>
                </c:pt>
                <c:pt idx="63489">
                  <c:v>162.3359375</c:v>
                </c:pt>
                <c:pt idx="63490">
                  <c:v>162.33854166666666</c:v>
                </c:pt>
                <c:pt idx="63491">
                  <c:v>162.34114583333334</c:v>
                </c:pt>
                <c:pt idx="63492">
                  <c:v>162.34375</c:v>
                </c:pt>
                <c:pt idx="63493">
                  <c:v>162.34635416666666</c:v>
                </c:pt>
                <c:pt idx="63494">
                  <c:v>162.34895833333334</c:v>
                </c:pt>
                <c:pt idx="63495">
                  <c:v>162.3515625</c:v>
                </c:pt>
                <c:pt idx="63496">
                  <c:v>162.35416666666666</c:v>
                </c:pt>
                <c:pt idx="63497">
                  <c:v>162.35677083333334</c:v>
                </c:pt>
                <c:pt idx="63498">
                  <c:v>162.359375</c:v>
                </c:pt>
                <c:pt idx="63499">
                  <c:v>162.36197916666666</c:v>
                </c:pt>
                <c:pt idx="63500">
                  <c:v>162.36458333333334</c:v>
                </c:pt>
                <c:pt idx="63501">
                  <c:v>162.3671875</c:v>
                </c:pt>
                <c:pt idx="63502">
                  <c:v>162.36979166666666</c:v>
                </c:pt>
                <c:pt idx="63503">
                  <c:v>162.37239583333334</c:v>
                </c:pt>
                <c:pt idx="63504">
                  <c:v>162.375</c:v>
                </c:pt>
                <c:pt idx="63505">
                  <c:v>162.37760416666666</c:v>
                </c:pt>
                <c:pt idx="63506">
                  <c:v>162.38020833333334</c:v>
                </c:pt>
                <c:pt idx="63507">
                  <c:v>162.3828125</c:v>
                </c:pt>
                <c:pt idx="63508">
                  <c:v>162.38541666666666</c:v>
                </c:pt>
                <c:pt idx="63509">
                  <c:v>162.38802083333334</c:v>
                </c:pt>
                <c:pt idx="63510">
                  <c:v>162.390625</c:v>
                </c:pt>
                <c:pt idx="63511">
                  <c:v>162.39322916666666</c:v>
                </c:pt>
                <c:pt idx="63512">
                  <c:v>162.39583333333334</c:v>
                </c:pt>
                <c:pt idx="63513">
                  <c:v>162.3984375</c:v>
                </c:pt>
                <c:pt idx="63514">
                  <c:v>162.40104166666666</c:v>
                </c:pt>
                <c:pt idx="63515">
                  <c:v>162.40364583333334</c:v>
                </c:pt>
                <c:pt idx="63516">
                  <c:v>162.40625</c:v>
                </c:pt>
                <c:pt idx="63517">
                  <c:v>162.40885416666666</c:v>
                </c:pt>
                <c:pt idx="63518">
                  <c:v>162.41145833333334</c:v>
                </c:pt>
                <c:pt idx="63519">
                  <c:v>162.4140625</c:v>
                </c:pt>
                <c:pt idx="63520">
                  <c:v>162.41666666666666</c:v>
                </c:pt>
                <c:pt idx="63521">
                  <c:v>162.41927083333334</c:v>
                </c:pt>
                <c:pt idx="63522">
                  <c:v>162.421875</c:v>
                </c:pt>
                <c:pt idx="63523">
                  <c:v>162.42447916666666</c:v>
                </c:pt>
                <c:pt idx="63524">
                  <c:v>162.42708333333334</c:v>
                </c:pt>
                <c:pt idx="63525">
                  <c:v>162.4296875</c:v>
                </c:pt>
                <c:pt idx="63526">
                  <c:v>162.43229166666666</c:v>
                </c:pt>
                <c:pt idx="63527">
                  <c:v>162.43489583333334</c:v>
                </c:pt>
                <c:pt idx="63528">
                  <c:v>162.4375</c:v>
                </c:pt>
                <c:pt idx="63529">
                  <c:v>162.44010416666666</c:v>
                </c:pt>
                <c:pt idx="63530">
                  <c:v>162.44270833333334</c:v>
                </c:pt>
                <c:pt idx="63531">
                  <c:v>162.4453125</c:v>
                </c:pt>
                <c:pt idx="63532">
                  <c:v>162.44791666666666</c:v>
                </c:pt>
                <c:pt idx="63533">
                  <c:v>162.45052083333334</c:v>
                </c:pt>
                <c:pt idx="63534">
                  <c:v>162.453125</c:v>
                </c:pt>
                <c:pt idx="63535">
                  <c:v>162.45572916666666</c:v>
                </c:pt>
                <c:pt idx="63536">
                  <c:v>162.45833333333334</c:v>
                </c:pt>
                <c:pt idx="63537">
                  <c:v>162.4609375</c:v>
                </c:pt>
                <c:pt idx="63538">
                  <c:v>162.46354166666666</c:v>
                </c:pt>
                <c:pt idx="63539">
                  <c:v>162.46614583333334</c:v>
                </c:pt>
                <c:pt idx="63540">
                  <c:v>162.46875</c:v>
                </c:pt>
                <c:pt idx="63541">
                  <c:v>162.47135416666666</c:v>
                </c:pt>
                <c:pt idx="63542">
                  <c:v>162.47395833333334</c:v>
                </c:pt>
                <c:pt idx="63543">
                  <c:v>162.4765625</c:v>
                </c:pt>
                <c:pt idx="63544">
                  <c:v>162.47916666666666</c:v>
                </c:pt>
                <c:pt idx="63545">
                  <c:v>162.48177083333334</c:v>
                </c:pt>
                <c:pt idx="63546">
                  <c:v>162.484375</c:v>
                </c:pt>
                <c:pt idx="63547">
                  <c:v>162.48697916666666</c:v>
                </c:pt>
                <c:pt idx="63548">
                  <c:v>162.48958333333334</c:v>
                </c:pt>
                <c:pt idx="63549">
                  <c:v>162.4921875</c:v>
                </c:pt>
                <c:pt idx="63550">
                  <c:v>162.49479166666666</c:v>
                </c:pt>
                <c:pt idx="63551">
                  <c:v>162.49739583333334</c:v>
                </c:pt>
                <c:pt idx="63552">
                  <c:v>162.5</c:v>
                </c:pt>
                <c:pt idx="63553">
                  <c:v>162.50260416666666</c:v>
                </c:pt>
                <c:pt idx="63554">
                  <c:v>162.50520833333334</c:v>
                </c:pt>
                <c:pt idx="63555">
                  <c:v>162.5078125</c:v>
                </c:pt>
                <c:pt idx="63556">
                  <c:v>162.51041666666666</c:v>
                </c:pt>
                <c:pt idx="63557">
                  <c:v>162.51302083333334</c:v>
                </c:pt>
                <c:pt idx="63558">
                  <c:v>162.515625</c:v>
                </c:pt>
                <c:pt idx="63559">
                  <c:v>162.51822916666666</c:v>
                </c:pt>
                <c:pt idx="63560">
                  <c:v>162.52083333333334</c:v>
                </c:pt>
                <c:pt idx="63561">
                  <c:v>162.5234375</c:v>
                </c:pt>
                <c:pt idx="63562">
                  <c:v>162.52604166666666</c:v>
                </c:pt>
                <c:pt idx="63563">
                  <c:v>162.52864583333334</c:v>
                </c:pt>
                <c:pt idx="63564">
                  <c:v>162.53125</c:v>
                </c:pt>
                <c:pt idx="63565">
                  <c:v>162.53385416666666</c:v>
                </c:pt>
                <c:pt idx="63566">
                  <c:v>162.53645833333334</c:v>
                </c:pt>
                <c:pt idx="63567">
                  <c:v>162.5390625</c:v>
                </c:pt>
                <c:pt idx="63568">
                  <c:v>162.54166666666666</c:v>
                </c:pt>
                <c:pt idx="63569">
                  <c:v>162.54427083333334</c:v>
                </c:pt>
                <c:pt idx="63570">
                  <c:v>162.546875</c:v>
                </c:pt>
                <c:pt idx="63571">
                  <c:v>162.54947916666666</c:v>
                </c:pt>
                <c:pt idx="63572">
                  <c:v>162.55208333333334</c:v>
                </c:pt>
                <c:pt idx="63573">
                  <c:v>162.5546875</c:v>
                </c:pt>
                <c:pt idx="63574">
                  <c:v>162.55729166666666</c:v>
                </c:pt>
                <c:pt idx="63575">
                  <c:v>162.55989583333334</c:v>
                </c:pt>
                <c:pt idx="63576">
                  <c:v>162.5625</c:v>
                </c:pt>
                <c:pt idx="63577">
                  <c:v>162.56510416666666</c:v>
                </c:pt>
                <c:pt idx="63578">
                  <c:v>162.56770833333334</c:v>
                </c:pt>
                <c:pt idx="63579">
                  <c:v>162.5703125</c:v>
                </c:pt>
                <c:pt idx="63580">
                  <c:v>162.57291666666666</c:v>
                </c:pt>
                <c:pt idx="63581">
                  <c:v>162.57552083333334</c:v>
                </c:pt>
                <c:pt idx="63582">
                  <c:v>162.578125</c:v>
                </c:pt>
                <c:pt idx="63583">
                  <c:v>162.58072916666666</c:v>
                </c:pt>
                <c:pt idx="63584">
                  <c:v>162.58333333333334</c:v>
                </c:pt>
                <c:pt idx="63585">
                  <c:v>162.5859375</c:v>
                </c:pt>
                <c:pt idx="63586">
                  <c:v>162.58854166666666</c:v>
                </c:pt>
                <c:pt idx="63587">
                  <c:v>162.59114583333334</c:v>
                </c:pt>
                <c:pt idx="63588">
                  <c:v>162.59375</c:v>
                </c:pt>
                <c:pt idx="63589">
                  <c:v>162.59635416666666</c:v>
                </c:pt>
                <c:pt idx="63590">
                  <c:v>162.59895833333334</c:v>
                </c:pt>
                <c:pt idx="63591">
                  <c:v>162.6015625</c:v>
                </c:pt>
                <c:pt idx="63592">
                  <c:v>162.60416666666666</c:v>
                </c:pt>
                <c:pt idx="63593">
                  <c:v>162.60677083333334</c:v>
                </c:pt>
                <c:pt idx="63594">
                  <c:v>162.609375</c:v>
                </c:pt>
                <c:pt idx="63595">
                  <c:v>162.61197916666666</c:v>
                </c:pt>
                <c:pt idx="63596">
                  <c:v>162.61458333333334</c:v>
                </c:pt>
                <c:pt idx="63597">
                  <c:v>162.6171875</c:v>
                </c:pt>
                <c:pt idx="63598">
                  <c:v>162.61979166666666</c:v>
                </c:pt>
                <c:pt idx="63599">
                  <c:v>162.62239583333334</c:v>
                </c:pt>
                <c:pt idx="63600">
                  <c:v>162.625</c:v>
                </c:pt>
                <c:pt idx="63601">
                  <c:v>162.62760416666666</c:v>
                </c:pt>
                <c:pt idx="63602">
                  <c:v>162.63020833333334</c:v>
                </c:pt>
                <c:pt idx="63603">
                  <c:v>162.6328125</c:v>
                </c:pt>
                <c:pt idx="63604">
                  <c:v>162.63541666666666</c:v>
                </c:pt>
                <c:pt idx="63605">
                  <c:v>162.63802083333334</c:v>
                </c:pt>
                <c:pt idx="63606">
                  <c:v>162.640625</c:v>
                </c:pt>
                <c:pt idx="63607">
                  <c:v>162.64322916666666</c:v>
                </c:pt>
                <c:pt idx="63608">
                  <c:v>162.64583333333334</c:v>
                </c:pt>
                <c:pt idx="63609">
                  <c:v>162.6484375</c:v>
                </c:pt>
                <c:pt idx="63610">
                  <c:v>162.65104166666666</c:v>
                </c:pt>
                <c:pt idx="63611">
                  <c:v>162.65364583333334</c:v>
                </c:pt>
                <c:pt idx="63612">
                  <c:v>162.65625</c:v>
                </c:pt>
                <c:pt idx="63613">
                  <c:v>162.65885416666666</c:v>
                </c:pt>
                <c:pt idx="63614">
                  <c:v>162.66145833333334</c:v>
                </c:pt>
                <c:pt idx="63615">
                  <c:v>162.6640625</c:v>
                </c:pt>
                <c:pt idx="63616">
                  <c:v>162.66666666666666</c:v>
                </c:pt>
                <c:pt idx="63617">
                  <c:v>162.66927083333334</c:v>
                </c:pt>
                <c:pt idx="63618">
                  <c:v>162.671875</c:v>
                </c:pt>
                <c:pt idx="63619">
                  <c:v>162.67447916666666</c:v>
                </c:pt>
                <c:pt idx="63620">
                  <c:v>162.67708333333334</c:v>
                </c:pt>
                <c:pt idx="63621">
                  <c:v>162.6796875</c:v>
                </c:pt>
                <c:pt idx="63622">
                  <c:v>162.68229166666666</c:v>
                </c:pt>
                <c:pt idx="63623">
                  <c:v>162.68489583333334</c:v>
                </c:pt>
                <c:pt idx="63624">
                  <c:v>162.6875</c:v>
                </c:pt>
                <c:pt idx="63625">
                  <c:v>162.69010416666666</c:v>
                </c:pt>
                <c:pt idx="63626">
                  <c:v>162.69270833333334</c:v>
                </c:pt>
                <c:pt idx="63627">
                  <c:v>162.6953125</c:v>
                </c:pt>
                <c:pt idx="63628">
                  <c:v>162.69791666666666</c:v>
                </c:pt>
                <c:pt idx="63629">
                  <c:v>162.70052083333334</c:v>
                </c:pt>
                <c:pt idx="63630">
                  <c:v>162.703125</c:v>
                </c:pt>
                <c:pt idx="63631">
                  <c:v>162.70572916666666</c:v>
                </c:pt>
                <c:pt idx="63632">
                  <c:v>162.70833333333334</c:v>
                </c:pt>
                <c:pt idx="63633">
                  <c:v>162.7109375</c:v>
                </c:pt>
                <c:pt idx="63634">
                  <c:v>162.71354166666666</c:v>
                </c:pt>
                <c:pt idx="63635">
                  <c:v>162.71614583333334</c:v>
                </c:pt>
                <c:pt idx="63636">
                  <c:v>162.71875</c:v>
                </c:pt>
                <c:pt idx="63637">
                  <c:v>162.72135416666666</c:v>
                </c:pt>
                <c:pt idx="63638">
                  <c:v>162.72395833333334</c:v>
                </c:pt>
                <c:pt idx="63639">
                  <c:v>162.7265625</c:v>
                </c:pt>
                <c:pt idx="63640">
                  <c:v>162.72916666666666</c:v>
                </c:pt>
                <c:pt idx="63641">
                  <c:v>162.73177083333334</c:v>
                </c:pt>
                <c:pt idx="63642">
                  <c:v>162.734375</c:v>
                </c:pt>
                <c:pt idx="63643">
                  <c:v>162.73697916666666</c:v>
                </c:pt>
                <c:pt idx="63644">
                  <c:v>162.73958333333334</c:v>
                </c:pt>
                <c:pt idx="63645">
                  <c:v>162.7421875</c:v>
                </c:pt>
                <c:pt idx="63646">
                  <c:v>162.74479166666666</c:v>
                </c:pt>
                <c:pt idx="63647">
                  <c:v>162.74739583333334</c:v>
                </c:pt>
                <c:pt idx="63648">
                  <c:v>162.75</c:v>
                </c:pt>
                <c:pt idx="63649">
                  <c:v>162.75260416666666</c:v>
                </c:pt>
                <c:pt idx="63650">
                  <c:v>162.75520833333334</c:v>
                </c:pt>
                <c:pt idx="63651">
                  <c:v>162.7578125</c:v>
                </c:pt>
                <c:pt idx="63652">
                  <c:v>162.76041666666666</c:v>
                </c:pt>
                <c:pt idx="63653">
                  <c:v>162.76302083333334</c:v>
                </c:pt>
                <c:pt idx="63654">
                  <c:v>162.765625</c:v>
                </c:pt>
                <c:pt idx="63655">
                  <c:v>162.76822916666666</c:v>
                </c:pt>
                <c:pt idx="63656">
                  <c:v>162.77083333333334</c:v>
                </c:pt>
                <c:pt idx="63657">
                  <c:v>162.7734375</c:v>
                </c:pt>
                <c:pt idx="63658">
                  <c:v>162.77604166666666</c:v>
                </c:pt>
                <c:pt idx="63659">
                  <c:v>162.77864583333334</c:v>
                </c:pt>
                <c:pt idx="63660">
                  <c:v>162.78125</c:v>
                </c:pt>
                <c:pt idx="63661">
                  <c:v>162.78385416666666</c:v>
                </c:pt>
                <c:pt idx="63662">
                  <c:v>162.78645833333334</c:v>
                </c:pt>
                <c:pt idx="63663">
                  <c:v>162.7890625</c:v>
                </c:pt>
                <c:pt idx="63664">
                  <c:v>162.79166666666666</c:v>
                </c:pt>
                <c:pt idx="63665">
                  <c:v>162.79427083333334</c:v>
                </c:pt>
                <c:pt idx="63666">
                  <c:v>162.796875</c:v>
                </c:pt>
                <c:pt idx="63667">
                  <c:v>162.79947916666666</c:v>
                </c:pt>
                <c:pt idx="63668">
                  <c:v>162.80208333333334</c:v>
                </c:pt>
                <c:pt idx="63669">
                  <c:v>162.8046875</c:v>
                </c:pt>
                <c:pt idx="63670">
                  <c:v>162.80729166666666</c:v>
                </c:pt>
                <c:pt idx="63671">
                  <c:v>162.80989583333334</c:v>
                </c:pt>
                <c:pt idx="63672">
                  <c:v>162.8125</c:v>
                </c:pt>
                <c:pt idx="63673">
                  <c:v>162.81510416666666</c:v>
                </c:pt>
                <c:pt idx="63674">
                  <c:v>162.81770833333334</c:v>
                </c:pt>
                <c:pt idx="63675">
                  <c:v>162.8203125</c:v>
                </c:pt>
                <c:pt idx="63676">
                  <c:v>162.82291666666666</c:v>
                </c:pt>
                <c:pt idx="63677">
                  <c:v>162.82552083333334</c:v>
                </c:pt>
                <c:pt idx="63678">
                  <c:v>162.828125</c:v>
                </c:pt>
                <c:pt idx="63679">
                  <c:v>162.83072916666666</c:v>
                </c:pt>
                <c:pt idx="63680">
                  <c:v>162.83333333333334</c:v>
                </c:pt>
                <c:pt idx="63681">
                  <c:v>162.8359375</c:v>
                </c:pt>
                <c:pt idx="63682">
                  <c:v>162.83854166666666</c:v>
                </c:pt>
                <c:pt idx="63683">
                  <c:v>162.84114583333334</c:v>
                </c:pt>
                <c:pt idx="63684">
                  <c:v>162.84375</c:v>
                </c:pt>
                <c:pt idx="63685">
                  <c:v>162.84635416666666</c:v>
                </c:pt>
                <c:pt idx="63686">
                  <c:v>162.84895833333334</c:v>
                </c:pt>
                <c:pt idx="63687">
                  <c:v>162.8515625</c:v>
                </c:pt>
                <c:pt idx="63688">
                  <c:v>162.85416666666666</c:v>
                </c:pt>
                <c:pt idx="63689">
                  <c:v>162.85677083333334</c:v>
                </c:pt>
                <c:pt idx="63690">
                  <c:v>162.859375</c:v>
                </c:pt>
                <c:pt idx="63691">
                  <c:v>162.86197916666666</c:v>
                </c:pt>
                <c:pt idx="63692">
                  <c:v>162.86458333333334</c:v>
                </c:pt>
                <c:pt idx="63693">
                  <c:v>162.8671875</c:v>
                </c:pt>
                <c:pt idx="63694">
                  <c:v>162.86979166666666</c:v>
                </c:pt>
                <c:pt idx="63695">
                  <c:v>162.87239583333334</c:v>
                </c:pt>
                <c:pt idx="63696">
                  <c:v>162.875</c:v>
                </c:pt>
                <c:pt idx="63697">
                  <c:v>162.87760416666666</c:v>
                </c:pt>
                <c:pt idx="63698">
                  <c:v>162.88020833333334</c:v>
                </c:pt>
                <c:pt idx="63699">
                  <c:v>162.8828125</c:v>
                </c:pt>
                <c:pt idx="63700">
                  <c:v>162.88541666666666</c:v>
                </c:pt>
                <c:pt idx="63701">
                  <c:v>162.88802083333334</c:v>
                </c:pt>
                <c:pt idx="63702">
                  <c:v>162.890625</c:v>
                </c:pt>
                <c:pt idx="63703">
                  <c:v>162.89322916666666</c:v>
                </c:pt>
                <c:pt idx="63704">
                  <c:v>162.89583333333334</c:v>
                </c:pt>
                <c:pt idx="63705">
                  <c:v>162.8984375</c:v>
                </c:pt>
                <c:pt idx="63706">
                  <c:v>162.90104166666666</c:v>
                </c:pt>
                <c:pt idx="63707">
                  <c:v>162.90364583333334</c:v>
                </c:pt>
                <c:pt idx="63708">
                  <c:v>162.90625</c:v>
                </c:pt>
                <c:pt idx="63709">
                  <c:v>162.90885416666666</c:v>
                </c:pt>
                <c:pt idx="63710">
                  <c:v>162.91145833333334</c:v>
                </c:pt>
                <c:pt idx="63711">
                  <c:v>162.9140625</c:v>
                </c:pt>
                <c:pt idx="63712">
                  <c:v>162.91666666666666</c:v>
                </c:pt>
                <c:pt idx="63713">
                  <c:v>162.91927083333334</c:v>
                </c:pt>
                <c:pt idx="63714">
                  <c:v>162.921875</c:v>
                </c:pt>
                <c:pt idx="63715">
                  <c:v>162.92447916666666</c:v>
                </c:pt>
                <c:pt idx="63716">
                  <c:v>162.92708333333334</c:v>
                </c:pt>
                <c:pt idx="63717">
                  <c:v>162.9296875</c:v>
                </c:pt>
                <c:pt idx="63718">
                  <c:v>162.93229166666666</c:v>
                </c:pt>
                <c:pt idx="63719">
                  <c:v>162.93489583333334</c:v>
                </c:pt>
                <c:pt idx="63720">
                  <c:v>162.9375</c:v>
                </c:pt>
                <c:pt idx="63721">
                  <c:v>162.94010416666666</c:v>
                </c:pt>
                <c:pt idx="63722">
                  <c:v>162.94270833333334</c:v>
                </c:pt>
                <c:pt idx="63723">
                  <c:v>162.9453125</c:v>
                </c:pt>
                <c:pt idx="63724">
                  <c:v>162.94791666666666</c:v>
                </c:pt>
                <c:pt idx="63725">
                  <c:v>162.95052083333334</c:v>
                </c:pt>
                <c:pt idx="63726">
                  <c:v>162.953125</c:v>
                </c:pt>
                <c:pt idx="63727">
                  <c:v>162.95572916666666</c:v>
                </c:pt>
                <c:pt idx="63728">
                  <c:v>162.95833333333334</c:v>
                </c:pt>
                <c:pt idx="63729">
                  <c:v>162.9609375</c:v>
                </c:pt>
                <c:pt idx="63730">
                  <c:v>162.96354166666666</c:v>
                </c:pt>
                <c:pt idx="63731">
                  <c:v>162.96614583333334</c:v>
                </c:pt>
                <c:pt idx="63732">
                  <c:v>162.96875</c:v>
                </c:pt>
                <c:pt idx="63733">
                  <c:v>162.97135416666666</c:v>
                </c:pt>
                <c:pt idx="63734">
                  <c:v>162.97395833333334</c:v>
                </c:pt>
                <c:pt idx="63735">
                  <c:v>162.9765625</c:v>
                </c:pt>
                <c:pt idx="63736">
                  <c:v>162.97916666666666</c:v>
                </c:pt>
                <c:pt idx="63737">
                  <c:v>162.98177083333334</c:v>
                </c:pt>
                <c:pt idx="63738">
                  <c:v>162.984375</c:v>
                </c:pt>
                <c:pt idx="63739">
                  <c:v>162.98697916666666</c:v>
                </c:pt>
                <c:pt idx="63740">
                  <c:v>162.98958333333334</c:v>
                </c:pt>
                <c:pt idx="63741">
                  <c:v>162.9921875</c:v>
                </c:pt>
                <c:pt idx="63742">
                  <c:v>162.99479166666666</c:v>
                </c:pt>
                <c:pt idx="63743">
                  <c:v>162.99739583333334</c:v>
                </c:pt>
                <c:pt idx="63744">
                  <c:v>163</c:v>
                </c:pt>
                <c:pt idx="63745">
                  <c:v>163.00260416666666</c:v>
                </c:pt>
                <c:pt idx="63746">
                  <c:v>163.00520833333334</c:v>
                </c:pt>
                <c:pt idx="63747">
                  <c:v>163.0078125</c:v>
                </c:pt>
                <c:pt idx="63748">
                  <c:v>163.01041666666666</c:v>
                </c:pt>
                <c:pt idx="63749">
                  <c:v>163.01302083333334</c:v>
                </c:pt>
                <c:pt idx="63750">
                  <c:v>163.015625</c:v>
                </c:pt>
                <c:pt idx="63751">
                  <c:v>163.01822916666666</c:v>
                </c:pt>
                <c:pt idx="63752">
                  <c:v>163.02083333333334</c:v>
                </c:pt>
                <c:pt idx="63753">
                  <c:v>163.0234375</c:v>
                </c:pt>
                <c:pt idx="63754">
                  <c:v>163.02604166666666</c:v>
                </c:pt>
                <c:pt idx="63755">
                  <c:v>163.02864583333334</c:v>
                </c:pt>
                <c:pt idx="63756">
                  <c:v>163.03125</c:v>
                </c:pt>
                <c:pt idx="63757">
                  <c:v>163.03385416666666</c:v>
                </c:pt>
                <c:pt idx="63758">
                  <c:v>163.03645833333334</c:v>
                </c:pt>
                <c:pt idx="63759">
                  <c:v>163.0390625</c:v>
                </c:pt>
                <c:pt idx="63760">
                  <c:v>163.04166666666666</c:v>
                </c:pt>
                <c:pt idx="63761">
                  <c:v>163.04427083333334</c:v>
                </c:pt>
                <c:pt idx="63762">
                  <c:v>163.046875</c:v>
                </c:pt>
                <c:pt idx="63763">
                  <c:v>163.04947916666666</c:v>
                </c:pt>
                <c:pt idx="63764">
                  <c:v>163.05208333333334</c:v>
                </c:pt>
                <c:pt idx="63765">
                  <c:v>163.0546875</c:v>
                </c:pt>
                <c:pt idx="63766">
                  <c:v>163.05729166666666</c:v>
                </c:pt>
                <c:pt idx="63767">
                  <c:v>163.05989583333334</c:v>
                </c:pt>
                <c:pt idx="63768">
                  <c:v>163.0625</c:v>
                </c:pt>
                <c:pt idx="63769">
                  <c:v>163.06510416666666</c:v>
                </c:pt>
                <c:pt idx="63770">
                  <c:v>163.06770833333334</c:v>
                </c:pt>
                <c:pt idx="63771">
                  <c:v>163.0703125</c:v>
                </c:pt>
                <c:pt idx="63772">
                  <c:v>163.07291666666666</c:v>
                </c:pt>
                <c:pt idx="63773">
                  <c:v>163.07552083333334</c:v>
                </c:pt>
                <c:pt idx="63774">
                  <c:v>163.078125</c:v>
                </c:pt>
                <c:pt idx="63775">
                  <c:v>163.08072916666666</c:v>
                </c:pt>
                <c:pt idx="63776">
                  <c:v>163.08333333333334</c:v>
                </c:pt>
                <c:pt idx="63777">
                  <c:v>163.0859375</c:v>
                </c:pt>
                <c:pt idx="63778">
                  <c:v>163.08854166666666</c:v>
                </c:pt>
                <c:pt idx="63779">
                  <c:v>163.09114583333334</c:v>
                </c:pt>
                <c:pt idx="63780">
                  <c:v>163.09375</c:v>
                </c:pt>
                <c:pt idx="63781">
                  <c:v>163.09635416666666</c:v>
                </c:pt>
                <c:pt idx="63782">
                  <c:v>163.09895833333334</c:v>
                </c:pt>
                <c:pt idx="63783">
                  <c:v>163.1015625</c:v>
                </c:pt>
                <c:pt idx="63784">
                  <c:v>163.10416666666666</c:v>
                </c:pt>
                <c:pt idx="63785">
                  <c:v>163.10677083333334</c:v>
                </c:pt>
                <c:pt idx="63786">
                  <c:v>163.109375</c:v>
                </c:pt>
                <c:pt idx="63787">
                  <c:v>163.11197916666666</c:v>
                </c:pt>
                <c:pt idx="63788">
                  <c:v>163.11458333333334</c:v>
                </c:pt>
                <c:pt idx="63789">
                  <c:v>163.1171875</c:v>
                </c:pt>
                <c:pt idx="63790">
                  <c:v>163.11979166666666</c:v>
                </c:pt>
                <c:pt idx="63791">
                  <c:v>163.12239583333334</c:v>
                </c:pt>
                <c:pt idx="63792">
                  <c:v>163.125</c:v>
                </c:pt>
                <c:pt idx="63793">
                  <c:v>163.12760416666666</c:v>
                </c:pt>
                <c:pt idx="63794">
                  <c:v>163.13020833333334</c:v>
                </c:pt>
                <c:pt idx="63795">
                  <c:v>163.1328125</c:v>
                </c:pt>
                <c:pt idx="63796">
                  <c:v>163.13541666666666</c:v>
                </c:pt>
                <c:pt idx="63797">
                  <c:v>163.13802083333334</c:v>
                </c:pt>
                <c:pt idx="63798">
                  <c:v>163.140625</c:v>
                </c:pt>
                <c:pt idx="63799">
                  <c:v>163.14322916666666</c:v>
                </c:pt>
                <c:pt idx="63800">
                  <c:v>163.14583333333334</c:v>
                </c:pt>
                <c:pt idx="63801">
                  <c:v>163.1484375</c:v>
                </c:pt>
                <c:pt idx="63802">
                  <c:v>163.15104166666666</c:v>
                </c:pt>
                <c:pt idx="63803">
                  <c:v>163.15364583333334</c:v>
                </c:pt>
                <c:pt idx="63804">
                  <c:v>163.15625</c:v>
                </c:pt>
                <c:pt idx="63805">
                  <c:v>163.15885416666666</c:v>
                </c:pt>
                <c:pt idx="63806">
                  <c:v>163.16145833333334</c:v>
                </c:pt>
                <c:pt idx="63807">
                  <c:v>163.1640625</c:v>
                </c:pt>
                <c:pt idx="63808">
                  <c:v>163.16666666666666</c:v>
                </c:pt>
                <c:pt idx="63809">
                  <c:v>163.16927083333334</c:v>
                </c:pt>
                <c:pt idx="63810">
                  <c:v>163.171875</c:v>
                </c:pt>
                <c:pt idx="63811">
                  <c:v>163.17447916666666</c:v>
                </c:pt>
                <c:pt idx="63812">
                  <c:v>163.17708333333334</c:v>
                </c:pt>
                <c:pt idx="63813">
                  <c:v>163.1796875</c:v>
                </c:pt>
                <c:pt idx="63814">
                  <c:v>163.18229166666666</c:v>
                </c:pt>
                <c:pt idx="63815">
                  <c:v>163.18489583333334</c:v>
                </c:pt>
                <c:pt idx="63816">
                  <c:v>163.1875</c:v>
                </c:pt>
                <c:pt idx="63817">
                  <c:v>163.19010416666666</c:v>
                </c:pt>
                <c:pt idx="63818">
                  <c:v>163.19270833333334</c:v>
                </c:pt>
                <c:pt idx="63819">
                  <c:v>163.1953125</c:v>
                </c:pt>
                <c:pt idx="63820">
                  <c:v>163.19791666666666</c:v>
                </c:pt>
                <c:pt idx="63821">
                  <c:v>163.20052083333334</c:v>
                </c:pt>
                <c:pt idx="63822">
                  <c:v>163.203125</c:v>
                </c:pt>
                <c:pt idx="63823">
                  <c:v>163.20572916666666</c:v>
                </c:pt>
                <c:pt idx="63824">
                  <c:v>163.20833333333334</c:v>
                </c:pt>
                <c:pt idx="63825">
                  <c:v>163.2109375</c:v>
                </c:pt>
                <c:pt idx="63826">
                  <c:v>163.21354166666666</c:v>
                </c:pt>
                <c:pt idx="63827">
                  <c:v>163.21614583333334</c:v>
                </c:pt>
                <c:pt idx="63828">
                  <c:v>163.21875</c:v>
                </c:pt>
                <c:pt idx="63829">
                  <c:v>163.22135416666666</c:v>
                </c:pt>
                <c:pt idx="63830">
                  <c:v>163.22395833333334</c:v>
                </c:pt>
                <c:pt idx="63831">
                  <c:v>163.2265625</c:v>
                </c:pt>
                <c:pt idx="63832">
                  <c:v>163.22916666666666</c:v>
                </c:pt>
                <c:pt idx="63833">
                  <c:v>163.23177083333334</c:v>
                </c:pt>
                <c:pt idx="63834">
                  <c:v>163.234375</c:v>
                </c:pt>
                <c:pt idx="63835">
                  <c:v>163.23697916666666</c:v>
                </c:pt>
                <c:pt idx="63836">
                  <c:v>163.23958333333334</c:v>
                </c:pt>
                <c:pt idx="63837">
                  <c:v>163.2421875</c:v>
                </c:pt>
                <c:pt idx="63838">
                  <c:v>163.24479166666666</c:v>
                </c:pt>
                <c:pt idx="63839">
                  <c:v>163.24739583333334</c:v>
                </c:pt>
                <c:pt idx="63840">
                  <c:v>163.25</c:v>
                </c:pt>
                <c:pt idx="63841">
                  <c:v>163.25260416666666</c:v>
                </c:pt>
                <c:pt idx="63842">
                  <c:v>163.25520833333334</c:v>
                </c:pt>
                <c:pt idx="63843">
                  <c:v>163.2578125</c:v>
                </c:pt>
                <c:pt idx="63844">
                  <c:v>163.26041666666666</c:v>
                </c:pt>
                <c:pt idx="63845">
                  <c:v>163.26302083333334</c:v>
                </c:pt>
                <c:pt idx="63846">
                  <c:v>163.265625</c:v>
                </c:pt>
                <c:pt idx="63847">
                  <c:v>163.26822916666666</c:v>
                </c:pt>
                <c:pt idx="63848">
                  <c:v>163.27083333333334</c:v>
                </c:pt>
                <c:pt idx="63849">
                  <c:v>163.2734375</c:v>
                </c:pt>
                <c:pt idx="63850">
                  <c:v>163.27604166666666</c:v>
                </c:pt>
                <c:pt idx="63851">
                  <c:v>163.27864583333334</c:v>
                </c:pt>
                <c:pt idx="63852">
                  <c:v>163.28125</c:v>
                </c:pt>
                <c:pt idx="63853">
                  <c:v>163.28385416666666</c:v>
                </c:pt>
                <c:pt idx="63854">
                  <c:v>163.28645833333334</c:v>
                </c:pt>
                <c:pt idx="63855">
                  <c:v>163.2890625</c:v>
                </c:pt>
                <c:pt idx="63856">
                  <c:v>163.29166666666666</c:v>
                </c:pt>
                <c:pt idx="63857">
                  <c:v>163.29427083333334</c:v>
                </c:pt>
                <c:pt idx="63858">
                  <c:v>163.296875</c:v>
                </c:pt>
                <c:pt idx="63859">
                  <c:v>163.29947916666666</c:v>
                </c:pt>
                <c:pt idx="63860">
                  <c:v>163.30208333333334</c:v>
                </c:pt>
                <c:pt idx="63861">
                  <c:v>163.3046875</c:v>
                </c:pt>
                <c:pt idx="63862">
                  <c:v>163.30729166666666</c:v>
                </c:pt>
                <c:pt idx="63863">
                  <c:v>163.30989583333334</c:v>
                </c:pt>
                <c:pt idx="63864">
                  <c:v>163.3125</c:v>
                </c:pt>
                <c:pt idx="63865">
                  <c:v>163.31510416666666</c:v>
                </c:pt>
                <c:pt idx="63866">
                  <c:v>163.31770833333334</c:v>
                </c:pt>
                <c:pt idx="63867">
                  <c:v>163.3203125</c:v>
                </c:pt>
                <c:pt idx="63868">
                  <c:v>163.32291666666666</c:v>
                </c:pt>
                <c:pt idx="63869">
                  <c:v>163.32552083333334</c:v>
                </c:pt>
                <c:pt idx="63870">
                  <c:v>163.328125</c:v>
                </c:pt>
                <c:pt idx="63871">
                  <c:v>163.33072916666666</c:v>
                </c:pt>
                <c:pt idx="63872">
                  <c:v>163.33333333333334</c:v>
                </c:pt>
                <c:pt idx="63873">
                  <c:v>163.3359375</c:v>
                </c:pt>
                <c:pt idx="63874">
                  <c:v>163.33854166666666</c:v>
                </c:pt>
                <c:pt idx="63875">
                  <c:v>163.34114583333334</c:v>
                </c:pt>
                <c:pt idx="63876">
                  <c:v>163.34375</c:v>
                </c:pt>
                <c:pt idx="63877">
                  <c:v>163.34635416666666</c:v>
                </c:pt>
                <c:pt idx="63878">
                  <c:v>163.34895833333334</c:v>
                </c:pt>
                <c:pt idx="63879">
                  <c:v>163.3515625</c:v>
                </c:pt>
                <c:pt idx="63880">
                  <c:v>163.35416666666666</c:v>
                </c:pt>
                <c:pt idx="63881">
                  <c:v>163.35677083333334</c:v>
                </c:pt>
                <c:pt idx="63882">
                  <c:v>163.359375</c:v>
                </c:pt>
                <c:pt idx="63883">
                  <c:v>163.36197916666666</c:v>
                </c:pt>
                <c:pt idx="63884">
                  <c:v>163.36458333333334</c:v>
                </c:pt>
                <c:pt idx="63885">
                  <c:v>163.3671875</c:v>
                </c:pt>
                <c:pt idx="63886">
                  <c:v>163.36979166666666</c:v>
                </c:pt>
                <c:pt idx="63887">
                  <c:v>163.37239583333334</c:v>
                </c:pt>
                <c:pt idx="63888">
                  <c:v>163.375</c:v>
                </c:pt>
                <c:pt idx="63889">
                  <c:v>163.37760416666666</c:v>
                </c:pt>
                <c:pt idx="63890">
                  <c:v>163.38020833333334</c:v>
                </c:pt>
                <c:pt idx="63891">
                  <c:v>163.3828125</c:v>
                </c:pt>
                <c:pt idx="63892">
                  <c:v>163.38541666666666</c:v>
                </c:pt>
                <c:pt idx="63893">
                  <c:v>163.38802083333334</c:v>
                </c:pt>
                <c:pt idx="63894">
                  <c:v>163.390625</c:v>
                </c:pt>
                <c:pt idx="63895">
                  <c:v>163.39322916666666</c:v>
                </c:pt>
                <c:pt idx="63896">
                  <c:v>163.39583333333334</c:v>
                </c:pt>
                <c:pt idx="63897">
                  <c:v>163.3984375</c:v>
                </c:pt>
                <c:pt idx="63898">
                  <c:v>163.40104166666666</c:v>
                </c:pt>
                <c:pt idx="63899">
                  <c:v>163.40364583333334</c:v>
                </c:pt>
                <c:pt idx="63900">
                  <c:v>163.40625</c:v>
                </c:pt>
                <c:pt idx="63901">
                  <c:v>163.40885416666666</c:v>
                </c:pt>
                <c:pt idx="63902">
                  <c:v>163.41145833333334</c:v>
                </c:pt>
                <c:pt idx="63903">
                  <c:v>163.4140625</c:v>
                </c:pt>
                <c:pt idx="63904">
                  <c:v>163.41666666666666</c:v>
                </c:pt>
                <c:pt idx="63905">
                  <c:v>163.41927083333334</c:v>
                </c:pt>
                <c:pt idx="63906">
                  <c:v>163.421875</c:v>
                </c:pt>
                <c:pt idx="63907">
                  <c:v>163.42447916666666</c:v>
                </c:pt>
                <c:pt idx="63908">
                  <c:v>163.42708333333334</c:v>
                </c:pt>
                <c:pt idx="63909">
                  <c:v>163.4296875</c:v>
                </c:pt>
                <c:pt idx="63910">
                  <c:v>163.43229166666666</c:v>
                </c:pt>
                <c:pt idx="63911">
                  <c:v>163.43489583333334</c:v>
                </c:pt>
                <c:pt idx="63912">
                  <c:v>163.4375</c:v>
                </c:pt>
                <c:pt idx="63913">
                  <c:v>163.44010416666666</c:v>
                </c:pt>
                <c:pt idx="63914">
                  <c:v>163.44270833333334</c:v>
                </c:pt>
                <c:pt idx="63915">
                  <c:v>163.4453125</c:v>
                </c:pt>
                <c:pt idx="63916">
                  <c:v>163.44791666666666</c:v>
                </c:pt>
                <c:pt idx="63917">
                  <c:v>163.45052083333334</c:v>
                </c:pt>
                <c:pt idx="63918">
                  <c:v>163.453125</c:v>
                </c:pt>
                <c:pt idx="63919">
                  <c:v>163.45572916666666</c:v>
                </c:pt>
                <c:pt idx="63920">
                  <c:v>163.45833333333334</c:v>
                </c:pt>
                <c:pt idx="63921">
                  <c:v>163.4609375</c:v>
                </c:pt>
                <c:pt idx="63922">
                  <c:v>163.46354166666666</c:v>
                </c:pt>
                <c:pt idx="63923">
                  <c:v>163.46614583333334</c:v>
                </c:pt>
                <c:pt idx="63924">
                  <c:v>163.46875</c:v>
                </c:pt>
                <c:pt idx="63925">
                  <c:v>163.47135416666666</c:v>
                </c:pt>
                <c:pt idx="63926">
                  <c:v>163.47395833333334</c:v>
                </c:pt>
                <c:pt idx="63927">
                  <c:v>163.4765625</c:v>
                </c:pt>
                <c:pt idx="63928">
                  <c:v>163.47916666666666</c:v>
                </c:pt>
                <c:pt idx="63929">
                  <c:v>163.48177083333334</c:v>
                </c:pt>
                <c:pt idx="63930">
                  <c:v>163.484375</c:v>
                </c:pt>
                <c:pt idx="63931">
                  <c:v>163.48697916666666</c:v>
                </c:pt>
                <c:pt idx="63932">
                  <c:v>163.48958333333334</c:v>
                </c:pt>
                <c:pt idx="63933">
                  <c:v>163.4921875</c:v>
                </c:pt>
                <c:pt idx="63934">
                  <c:v>163.49479166666666</c:v>
                </c:pt>
                <c:pt idx="63935">
                  <c:v>163.49739583333334</c:v>
                </c:pt>
                <c:pt idx="63936">
                  <c:v>163.5</c:v>
                </c:pt>
                <c:pt idx="63937">
                  <c:v>163.50260416666666</c:v>
                </c:pt>
                <c:pt idx="63938">
                  <c:v>163.50520833333334</c:v>
                </c:pt>
                <c:pt idx="63939">
                  <c:v>163.5078125</c:v>
                </c:pt>
                <c:pt idx="63940">
                  <c:v>163.51041666666666</c:v>
                </c:pt>
                <c:pt idx="63941">
                  <c:v>163.51302083333334</c:v>
                </c:pt>
                <c:pt idx="63942">
                  <c:v>163.515625</c:v>
                </c:pt>
                <c:pt idx="63943">
                  <c:v>163.51822916666666</c:v>
                </c:pt>
                <c:pt idx="63944">
                  <c:v>163.52083333333334</c:v>
                </c:pt>
                <c:pt idx="63945">
                  <c:v>163.5234375</c:v>
                </c:pt>
                <c:pt idx="63946">
                  <c:v>163.52604166666666</c:v>
                </c:pt>
                <c:pt idx="63947">
                  <c:v>163.52864583333334</c:v>
                </c:pt>
                <c:pt idx="63948">
                  <c:v>163.53125</c:v>
                </c:pt>
                <c:pt idx="63949">
                  <c:v>163.53385416666666</c:v>
                </c:pt>
                <c:pt idx="63950">
                  <c:v>163.53645833333334</c:v>
                </c:pt>
                <c:pt idx="63951">
                  <c:v>163.5390625</c:v>
                </c:pt>
                <c:pt idx="63952">
                  <c:v>163.54166666666666</c:v>
                </c:pt>
                <c:pt idx="63953">
                  <c:v>163.54427083333334</c:v>
                </c:pt>
                <c:pt idx="63954">
                  <c:v>163.546875</c:v>
                </c:pt>
                <c:pt idx="63955">
                  <c:v>163.54947916666666</c:v>
                </c:pt>
                <c:pt idx="63956">
                  <c:v>163.55208333333334</c:v>
                </c:pt>
                <c:pt idx="63957">
                  <c:v>163.5546875</c:v>
                </c:pt>
                <c:pt idx="63958">
                  <c:v>163.55729166666666</c:v>
                </c:pt>
                <c:pt idx="63959">
                  <c:v>163.55989583333334</c:v>
                </c:pt>
                <c:pt idx="63960">
                  <c:v>163.5625</c:v>
                </c:pt>
                <c:pt idx="63961">
                  <c:v>163.56510416666666</c:v>
                </c:pt>
                <c:pt idx="63962">
                  <c:v>163.56770833333334</c:v>
                </c:pt>
                <c:pt idx="63963">
                  <c:v>163.5703125</c:v>
                </c:pt>
                <c:pt idx="63964">
                  <c:v>163.57291666666666</c:v>
                </c:pt>
                <c:pt idx="63965">
                  <c:v>163.57552083333334</c:v>
                </c:pt>
                <c:pt idx="63966">
                  <c:v>163.578125</c:v>
                </c:pt>
                <c:pt idx="63967">
                  <c:v>163.58072916666666</c:v>
                </c:pt>
                <c:pt idx="63968">
                  <c:v>163.58333333333334</c:v>
                </c:pt>
                <c:pt idx="63969">
                  <c:v>163.5859375</c:v>
                </c:pt>
                <c:pt idx="63970">
                  <c:v>163.58854166666666</c:v>
                </c:pt>
                <c:pt idx="63971">
                  <c:v>163.59114583333334</c:v>
                </c:pt>
                <c:pt idx="63972">
                  <c:v>163.59375</c:v>
                </c:pt>
                <c:pt idx="63973">
                  <c:v>163.59635416666666</c:v>
                </c:pt>
                <c:pt idx="63974">
                  <c:v>163.59895833333334</c:v>
                </c:pt>
                <c:pt idx="63975">
                  <c:v>163.6015625</c:v>
                </c:pt>
                <c:pt idx="63976">
                  <c:v>163.60416666666666</c:v>
                </c:pt>
                <c:pt idx="63977">
                  <c:v>163.60677083333334</c:v>
                </c:pt>
                <c:pt idx="63978">
                  <c:v>163.609375</c:v>
                </c:pt>
                <c:pt idx="63979">
                  <c:v>163.61197916666666</c:v>
                </c:pt>
                <c:pt idx="63980">
                  <c:v>163.61458333333334</c:v>
                </c:pt>
                <c:pt idx="63981">
                  <c:v>163.6171875</c:v>
                </c:pt>
                <c:pt idx="63982">
                  <c:v>163.61979166666666</c:v>
                </c:pt>
                <c:pt idx="63983">
                  <c:v>163.62239583333334</c:v>
                </c:pt>
                <c:pt idx="63984">
                  <c:v>163.625</c:v>
                </c:pt>
                <c:pt idx="63985">
                  <c:v>163.62760416666666</c:v>
                </c:pt>
                <c:pt idx="63986">
                  <c:v>163.63020833333334</c:v>
                </c:pt>
                <c:pt idx="63987">
                  <c:v>163.6328125</c:v>
                </c:pt>
                <c:pt idx="63988">
                  <c:v>163.63541666666666</c:v>
                </c:pt>
                <c:pt idx="63989">
                  <c:v>163.63802083333334</c:v>
                </c:pt>
                <c:pt idx="63990">
                  <c:v>163.640625</c:v>
                </c:pt>
                <c:pt idx="63991">
                  <c:v>163.64322916666666</c:v>
                </c:pt>
                <c:pt idx="63992">
                  <c:v>163.64583333333334</c:v>
                </c:pt>
                <c:pt idx="63993">
                  <c:v>163.6484375</c:v>
                </c:pt>
                <c:pt idx="63994">
                  <c:v>163.65104166666666</c:v>
                </c:pt>
                <c:pt idx="63995">
                  <c:v>163.65364583333334</c:v>
                </c:pt>
                <c:pt idx="63996">
                  <c:v>163.65625</c:v>
                </c:pt>
                <c:pt idx="63997">
                  <c:v>163.65885416666666</c:v>
                </c:pt>
                <c:pt idx="63998">
                  <c:v>163.66145833333334</c:v>
                </c:pt>
                <c:pt idx="63999">
                  <c:v>163.6640625</c:v>
                </c:pt>
                <c:pt idx="64000">
                  <c:v>163.66666666666666</c:v>
                </c:pt>
                <c:pt idx="64001">
                  <c:v>163.66927083333334</c:v>
                </c:pt>
                <c:pt idx="64002">
                  <c:v>163.671875</c:v>
                </c:pt>
                <c:pt idx="64003">
                  <c:v>163.67447916666666</c:v>
                </c:pt>
                <c:pt idx="64004">
                  <c:v>163.67708333333334</c:v>
                </c:pt>
                <c:pt idx="64005">
                  <c:v>163.6796875</c:v>
                </c:pt>
                <c:pt idx="64006">
                  <c:v>163.68229166666666</c:v>
                </c:pt>
                <c:pt idx="64007">
                  <c:v>163.68489583333334</c:v>
                </c:pt>
                <c:pt idx="64008">
                  <c:v>163.6875</c:v>
                </c:pt>
                <c:pt idx="64009">
                  <c:v>163.69010416666666</c:v>
                </c:pt>
                <c:pt idx="64010">
                  <c:v>163.69270833333334</c:v>
                </c:pt>
                <c:pt idx="64011">
                  <c:v>163.6953125</c:v>
                </c:pt>
                <c:pt idx="64012">
                  <c:v>163.69791666666666</c:v>
                </c:pt>
                <c:pt idx="64013">
                  <c:v>163.70052083333334</c:v>
                </c:pt>
                <c:pt idx="64014">
                  <c:v>163.703125</c:v>
                </c:pt>
                <c:pt idx="64015">
                  <c:v>163.70572916666666</c:v>
                </c:pt>
                <c:pt idx="64016">
                  <c:v>163.70833333333334</c:v>
                </c:pt>
                <c:pt idx="64017">
                  <c:v>163.7109375</c:v>
                </c:pt>
                <c:pt idx="64018">
                  <c:v>163.71354166666666</c:v>
                </c:pt>
                <c:pt idx="64019">
                  <c:v>163.71614583333334</c:v>
                </c:pt>
                <c:pt idx="64020">
                  <c:v>163.71875</c:v>
                </c:pt>
                <c:pt idx="64021">
                  <c:v>163.72135416666666</c:v>
                </c:pt>
                <c:pt idx="64022">
                  <c:v>163.72395833333334</c:v>
                </c:pt>
                <c:pt idx="64023">
                  <c:v>163.7265625</c:v>
                </c:pt>
                <c:pt idx="64024">
                  <c:v>163.72916666666666</c:v>
                </c:pt>
                <c:pt idx="64025">
                  <c:v>163.73177083333334</c:v>
                </c:pt>
                <c:pt idx="64026">
                  <c:v>163.734375</c:v>
                </c:pt>
                <c:pt idx="64027">
                  <c:v>163.73697916666666</c:v>
                </c:pt>
                <c:pt idx="64028">
                  <c:v>163.73958333333334</c:v>
                </c:pt>
                <c:pt idx="64029">
                  <c:v>163.7421875</c:v>
                </c:pt>
                <c:pt idx="64030">
                  <c:v>163.74479166666666</c:v>
                </c:pt>
                <c:pt idx="64031">
                  <c:v>163.74739583333334</c:v>
                </c:pt>
                <c:pt idx="64032">
                  <c:v>163.75</c:v>
                </c:pt>
                <c:pt idx="64033">
                  <c:v>163.75260416666666</c:v>
                </c:pt>
                <c:pt idx="64034">
                  <c:v>163.75520833333334</c:v>
                </c:pt>
                <c:pt idx="64035">
                  <c:v>163.7578125</c:v>
                </c:pt>
                <c:pt idx="64036">
                  <c:v>163.76041666666666</c:v>
                </c:pt>
                <c:pt idx="64037">
                  <c:v>163.76302083333334</c:v>
                </c:pt>
                <c:pt idx="64038">
                  <c:v>163.765625</c:v>
                </c:pt>
                <c:pt idx="64039">
                  <c:v>163.76822916666666</c:v>
                </c:pt>
                <c:pt idx="64040">
                  <c:v>163.77083333333334</c:v>
                </c:pt>
                <c:pt idx="64041">
                  <c:v>163.7734375</c:v>
                </c:pt>
                <c:pt idx="64042">
                  <c:v>163.77604166666666</c:v>
                </c:pt>
                <c:pt idx="64043">
                  <c:v>163.77864583333334</c:v>
                </c:pt>
                <c:pt idx="64044">
                  <c:v>163.78125</c:v>
                </c:pt>
                <c:pt idx="64045">
                  <c:v>163.78385416666666</c:v>
                </c:pt>
                <c:pt idx="64046">
                  <c:v>163.78645833333334</c:v>
                </c:pt>
                <c:pt idx="64047">
                  <c:v>163.7890625</c:v>
                </c:pt>
                <c:pt idx="64048">
                  <c:v>163.79166666666666</c:v>
                </c:pt>
                <c:pt idx="64049">
                  <c:v>163.79427083333334</c:v>
                </c:pt>
                <c:pt idx="64050">
                  <c:v>163.796875</c:v>
                </c:pt>
                <c:pt idx="64051">
                  <c:v>163.79947916666666</c:v>
                </c:pt>
                <c:pt idx="64052">
                  <c:v>163.80208333333334</c:v>
                </c:pt>
                <c:pt idx="64053">
                  <c:v>163.8046875</c:v>
                </c:pt>
                <c:pt idx="64054">
                  <c:v>163.80729166666666</c:v>
                </c:pt>
                <c:pt idx="64055">
                  <c:v>163.80989583333334</c:v>
                </c:pt>
                <c:pt idx="64056">
                  <c:v>163.8125</c:v>
                </c:pt>
                <c:pt idx="64057">
                  <c:v>163.81510416666666</c:v>
                </c:pt>
                <c:pt idx="64058">
                  <c:v>163.81770833333334</c:v>
                </c:pt>
                <c:pt idx="64059">
                  <c:v>163.8203125</c:v>
                </c:pt>
                <c:pt idx="64060">
                  <c:v>163.82291666666666</c:v>
                </c:pt>
                <c:pt idx="64061">
                  <c:v>163.82552083333334</c:v>
                </c:pt>
                <c:pt idx="64062">
                  <c:v>163.828125</c:v>
                </c:pt>
                <c:pt idx="64063">
                  <c:v>163.83072916666666</c:v>
                </c:pt>
                <c:pt idx="64064">
                  <c:v>163.83333333333334</c:v>
                </c:pt>
                <c:pt idx="64065">
                  <c:v>163.8359375</c:v>
                </c:pt>
                <c:pt idx="64066">
                  <c:v>163.83854166666666</c:v>
                </c:pt>
                <c:pt idx="64067">
                  <c:v>163.84114583333334</c:v>
                </c:pt>
                <c:pt idx="64068">
                  <c:v>163.84375</c:v>
                </c:pt>
                <c:pt idx="64069">
                  <c:v>163.84635416666666</c:v>
                </c:pt>
                <c:pt idx="64070">
                  <c:v>163.84895833333334</c:v>
                </c:pt>
                <c:pt idx="64071">
                  <c:v>163.8515625</c:v>
                </c:pt>
                <c:pt idx="64072">
                  <c:v>163.85416666666666</c:v>
                </c:pt>
                <c:pt idx="64073">
                  <c:v>163.85677083333334</c:v>
                </c:pt>
                <c:pt idx="64074">
                  <c:v>163.859375</c:v>
                </c:pt>
                <c:pt idx="64075">
                  <c:v>163.86197916666666</c:v>
                </c:pt>
                <c:pt idx="64076">
                  <c:v>163.86458333333334</c:v>
                </c:pt>
                <c:pt idx="64077">
                  <c:v>163.8671875</c:v>
                </c:pt>
                <c:pt idx="64078">
                  <c:v>163.86979166666666</c:v>
                </c:pt>
                <c:pt idx="64079">
                  <c:v>163.87239583333334</c:v>
                </c:pt>
                <c:pt idx="64080">
                  <c:v>163.875</c:v>
                </c:pt>
                <c:pt idx="64081">
                  <c:v>163.87760416666666</c:v>
                </c:pt>
                <c:pt idx="64082">
                  <c:v>163.88020833333334</c:v>
                </c:pt>
                <c:pt idx="64083">
                  <c:v>163.8828125</c:v>
                </c:pt>
                <c:pt idx="64084">
                  <c:v>163.88541666666666</c:v>
                </c:pt>
                <c:pt idx="64085">
                  <c:v>163.88802083333334</c:v>
                </c:pt>
                <c:pt idx="64086">
                  <c:v>163.890625</c:v>
                </c:pt>
                <c:pt idx="64087">
                  <c:v>163.89322916666666</c:v>
                </c:pt>
                <c:pt idx="64088">
                  <c:v>163.89583333333334</c:v>
                </c:pt>
                <c:pt idx="64089">
                  <c:v>163.8984375</c:v>
                </c:pt>
                <c:pt idx="64090">
                  <c:v>163.90104166666666</c:v>
                </c:pt>
                <c:pt idx="64091">
                  <c:v>163.90364583333334</c:v>
                </c:pt>
                <c:pt idx="64092">
                  <c:v>163.90625</c:v>
                </c:pt>
                <c:pt idx="64093">
                  <c:v>163.90885416666666</c:v>
                </c:pt>
                <c:pt idx="64094">
                  <c:v>163.91145833333334</c:v>
                </c:pt>
                <c:pt idx="64095">
                  <c:v>163.9140625</c:v>
                </c:pt>
                <c:pt idx="64096">
                  <c:v>163.91666666666666</c:v>
                </c:pt>
                <c:pt idx="64097">
                  <c:v>163.91927083333334</c:v>
                </c:pt>
                <c:pt idx="64098">
                  <c:v>163.921875</c:v>
                </c:pt>
                <c:pt idx="64099">
                  <c:v>163.92447916666666</c:v>
                </c:pt>
                <c:pt idx="64100">
                  <c:v>163.92708333333334</c:v>
                </c:pt>
                <c:pt idx="64101">
                  <c:v>163.9296875</c:v>
                </c:pt>
                <c:pt idx="64102">
                  <c:v>163.93229166666666</c:v>
                </c:pt>
                <c:pt idx="64103">
                  <c:v>163.93489583333334</c:v>
                </c:pt>
                <c:pt idx="64104">
                  <c:v>163.9375</c:v>
                </c:pt>
                <c:pt idx="64105">
                  <c:v>163.94010416666666</c:v>
                </c:pt>
                <c:pt idx="64106">
                  <c:v>163.94270833333334</c:v>
                </c:pt>
                <c:pt idx="64107">
                  <c:v>163.9453125</c:v>
                </c:pt>
                <c:pt idx="64108">
                  <c:v>163.94791666666666</c:v>
                </c:pt>
                <c:pt idx="64109">
                  <c:v>163.95052083333334</c:v>
                </c:pt>
                <c:pt idx="64110">
                  <c:v>163.953125</c:v>
                </c:pt>
                <c:pt idx="64111">
                  <c:v>163.95572916666666</c:v>
                </c:pt>
                <c:pt idx="64112">
                  <c:v>163.95833333333334</c:v>
                </c:pt>
                <c:pt idx="64113">
                  <c:v>163.9609375</c:v>
                </c:pt>
                <c:pt idx="64114">
                  <c:v>163.96354166666666</c:v>
                </c:pt>
                <c:pt idx="64115">
                  <c:v>163.96614583333334</c:v>
                </c:pt>
                <c:pt idx="64116">
                  <c:v>163.96875</c:v>
                </c:pt>
                <c:pt idx="64117">
                  <c:v>163.97135416666666</c:v>
                </c:pt>
                <c:pt idx="64118">
                  <c:v>163.97395833333334</c:v>
                </c:pt>
                <c:pt idx="64119">
                  <c:v>163.9765625</c:v>
                </c:pt>
                <c:pt idx="64120">
                  <c:v>163.97916666666666</c:v>
                </c:pt>
                <c:pt idx="64121">
                  <c:v>163.98177083333334</c:v>
                </c:pt>
                <c:pt idx="64122">
                  <c:v>163.984375</c:v>
                </c:pt>
                <c:pt idx="64123">
                  <c:v>163.98697916666666</c:v>
                </c:pt>
                <c:pt idx="64124">
                  <c:v>163.98958333333334</c:v>
                </c:pt>
                <c:pt idx="64125">
                  <c:v>163.9921875</c:v>
                </c:pt>
                <c:pt idx="64126">
                  <c:v>163.99479166666666</c:v>
                </c:pt>
                <c:pt idx="64127">
                  <c:v>163.99739583333334</c:v>
                </c:pt>
                <c:pt idx="64128">
                  <c:v>164</c:v>
                </c:pt>
                <c:pt idx="64129">
                  <c:v>164.00260416666666</c:v>
                </c:pt>
                <c:pt idx="64130">
                  <c:v>164.00520833333334</c:v>
                </c:pt>
                <c:pt idx="64131">
                  <c:v>164.0078125</c:v>
                </c:pt>
                <c:pt idx="64132">
                  <c:v>164.01041666666666</c:v>
                </c:pt>
                <c:pt idx="64133">
                  <c:v>164.01302083333334</c:v>
                </c:pt>
                <c:pt idx="64134">
                  <c:v>164.015625</c:v>
                </c:pt>
                <c:pt idx="64135">
                  <c:v>164.01822916666666</c:v>
                </c:pt>
                <c:pt idx="64136">
                  <c:v>164.02083333333334</c:v>
                </c:pt>
                <c:pt idx="64137">
                  <c:v>164.0234375</c:v>
                </c:pt>
                <c:pt idx="64138">
                  <c:v>164.02604166666666</c:v>
                </c:pt>
                <c:pt idx="64139">
                  <c:v>164.02864583333334</c:v>
                </c:pt>
                <c:pt idx="64140">
                  <c:v>164.03125</c:v>
                </c:pt>
                <c:pt idx="64141">
                  <c:v>164.03385416666666</c:v>
                </c:pt>
                <c:pt idx="64142">
                  <c:v>164.03645833333334</c:v>
                </c:pt>
                <c:pt idx="64143">
                  <c:v>164.0390625</c:v>
                </c:pt>
                <c:pt idx="64144">
                  <c:v>164.04166666666666</c:v>
                </c:pt>
                <c:pt idx="64145">
                  <c:v>164.04427083333334</c:v>
                </c:pt>
                <c:pt idx="64146">
                  <c:v>164.046875</c:v>
                </c:pt>
                <c:pt idx="64147">
                  <c:v>164.04947916666666</c:v>
                </c:pt>
                <c:pt idx="64148">
                  <c:v>164.05208333333334</c:v>
                </c:pt>
                <c:pt idx="64149">
                  <c:v>164.0546875</c:v>
                </c:pt>
                <c:pt idx="64150">
                  <c:v>164.05729166666666</c:v>
                </c:pt>
                <c:pt idx="64151">
                  <c:v>164.05989583333334</c:v>
                </c:pt>
                <c:pt idx="64152">
                  <c:v>164.0625</c:v>
                </c:pt>
                <c:pt idx="64153">
                  <c:v>164.06510416666666</c:v>
                </c:pt>
                <c:pt idx="64154">
                  <c:v>164.06770833333334</c:v>
                </c:pt>
                <c:pt idx="64155">
                  <c:v>164.0703125</c:v>
                </c:pt>
                <c:pt idx="64156">
                  <c:v>164.07291666666666</c:v>
                </c:pt>
                <c:pt idx="64157">
                  <c:v>164.07552083333334</c:v>
                </c:pt>
                <c:pt idx="64158">
                  <c:v>164.078125</c:v>
                </c:pt>
                <c:pt idx="64159">
                  <c:v>164.08072916666666</c:v>
                </c:pt>
                <c:pt idx="64160">
                  <c:v>164.08333333333334</c:v>
                </c:pt>
                <c:pt idx="64161">
                  <c:v>164.0859375</c:v>
                </c:pt>
                <c:pt idx="64162">
                  <c:v>164.08854166666666</c:v>
                </c:pt>
                <c:pt idx="64163">
                  <c:v>164.09114583333334</c:v>
                </c:pt>
                <c:pt idx="64164">
                  <c:v>164.09375</c:v>
                </c:pt>
                <c:pt idx="64165">
                  <c:v>164.09635416666666</c:v>
                </c:pt>
                <c:pt idx="64166">
                  <c:v>164.09895833333334</c:v>
                </c:pt>
                <c:pt idx="64167">
                  <c:v>164.1015625</c:v>
                </c:pt>
                <c:pt idx="64168">
                  <c:v>164.10416666666666</c:v>
                </c:pt>
                <c:pt idx="64169">
                  <c:v>164.10677083333334</c:v>
                </c:pt>
                <c:pt idx="64170">
                  <c:v>164.109375</c:v>
                </c:pt>
                <c:pt idx="64171">
                  <c:v>164.11197916666666</c:v>
                </c:pt>
                <c:pt idx="64172">
                  <c:v>164.11458333333334</c:v>
                </c:pt>
                <c:pt idx="64173">
                  <c:v>164.1171875</c:v>
                </c:pt>
                <c:pt idx="64174">
                  <c:v>164.11979166666666</c:v>
                </c:pt>
                <c:pt idx="64175">
                  <c:v>164.12239583333334</c:v>
                </c:pt>
                <c:pt idx="64176">
                  <c:v>164.125</c:v>
                </c:pt>
                <c:pt idx="64177">
                  <c:v>164.12760416666666</c:v>
                </c:pt>
                <c:pt idx="64178">
                  <c:v>164.13020833333334</c:v>
                </c:pt>
                <c:pt idx="64179">
                  <c:v>164.1328125</c:v>
                </c:pt>
                <c:pt idx="64180">
                  <c:v>164.13541666666666</c:v>
                </c:pt>
                <c:pt idx="64181">
                  <c:v>164.13802083333334</c:v>
                </c:pt>
                <c:pt idx="64182">
                  <c:v>164.140625</c:v>
                </c:pt>
                <c:pt idx="64183">
                  <c:v>164.14322916666666</c:v>
                </c:pt>
                <c:pt idx="64184">
                  <c:v>164.14583333333334</c:v>
                </c:pt>
                <c:pt idx="64185">
                  <c:v>164.1484375</c:v>
                </c:pt>
                <c:pt idx="64186">
                  <c:v>164.15104166666666</c:v>
                </c:pt>
                <c:pt idx="64187">
                  <c:v>164.15364583333334</c:v>
                </c:pt>
                <c:pt idx="64188">
                  <c:v>164.15625</c:v>
                </c:pt>
                <c:pt idx="64189">
                  <c:v>164.15885416666666</c:v>
                </c:pt>
                <c:pt idx="64190">
                  <c:v>164.16145833333334</c:v>
                </c:pt>
                <c:pt idx="64191">
                  <c:v>164.1640625</c:v>
                </c:pt>
                <c:pt idx="64192">
                  <c:v>164.16666666666666</c:v>
                </c:pt>
                <c:pt idx="64193">
                  <c:v>164.16927083333334</c:v>
                </c:pt>
                <c:pt idx="64194">
                  <c:v>164.171875</c:v>
                </c:pt>
                <c:pt idx="64195">
                  <c:v>164.17447916666666</c:v>
                </c:pt>
                <c:pt idx="64196">
                  <c:v>164.17708333333334</c:v>
                </c:pt>
                <c:pt idx="64197">
                  <c:v>164.1796875</c:v>
                </c:pt>
                <c:pt idx="64198">
                  <c:v>164.18229166666666</c:v>
                </c:pt>
                <c:pt idx="64199">
                  <c:v>164.18489583333334</c:v>
                </c:pt>
                <c:pt idx="64200">
                  <c:v>164.1875</c:v>
                </c:pt>
                <c:pt idx="64201">
                  <c:v>164.19010416666666</c:v>
                </c:pt>
                <c:pt idx="64202">
                  <c:v>164.19270833333334</c:v>
                </c:pt>
                <c:pt idx="64203">
                  <c:v>164.1953125</c:v>
                </c:pt>
                <c:pt idx="64204">
                  <c:v>164.19791666666666</c:v>
                </c:pt>
                <c:pt idx="64205">
                  <c:v>164.20052083333334</c:v>
                </c:pt>
                <c:pt idx="64206">
                  <c:v>164.203125</c:v>
                </c:pt>
                <c:pt idx="64207">
                  <c:v>164.20572916666666</c:v>
                </c:pt>
                <c:pt idx="64208">
                  <c:v>164.20833333333334</c:v>
                </c:pt>
                <c:pt idx="64209">
                  <c:v>164.2109375</c:v>
                </c:pt>
                <c:pt idx="64210">
                  <c:v>164.21354166666666</c:v>
                </c:pt>
                <c:pt idx="64211">
                  <c:v>164.21614583333334</c:v>
                </c:pt>
                <c:pt idx="64212">
                  <c:v>164.21875</c:v>
                </c:pt>
                <c:pt idx="64213">
                  <c:v>164.22135416666666</c:v>
                </c:pt>
                <c:pt idx="64214">
                  <c:v>164.22395833333334</c:v>
                </c:pt>
                <c:pt idx="64215">
                  <c:v>164.2265625</c:v>
                </c:pt>
                <c:pt idx="64216">
                  <c:v>164.22916666666666</c:v>
                </c:pt>
                <c:pt idx="64217">
                  <c:v>164.23177083333334</c:v>
                </c:pt>
                <c:pt idx="64218">
                  <c:v>164.234375</c:v>
                </c:pt>
                <c:pt idx="64219">
                  <c:v>164.23697916666666</c:v>
                </c:pt>
                <c:pt idx="64220">
                  <c:v>164.23958333333334</c:v>
                </c:pt>
                <c:pt idx="64221">
                  <c:v>164.2421875</c:v>
                </c:pt>
                <c:pt idx="64222">
                  <c:v>164.24479166666666</c:v>
                </c:pt>
                <c:pt idx="64223">
                  <c:v>164.24739583333334</c:v>
                </c:pt>
                <c:pt idx="64224">
                  <c:v>164.25</c:v>
                </c:pt>
                <c:pt idx="64225">
                  <c:v>164.25260416666666</c:v>
                </c:pt>
                <c:pt idx="64226">
                  <c:v>164.25520833333334</c:v>
                </c:pt>
                <c:pt idx="64227">
                  <c:v>164.2578125</c:v>
                </c:pt>
                <c:pt idx="64228">
                  <c:v>164.26041666666666</c:v>
                </c:pt>
                <c:pt idx="64229">
                  <c:v>164.26302083333334</c:v>
                </c:pt>
                <c:pt idx="64230">
                  <c:v>164.265625</c:v>
                </c:pt>
                <c:pt idx="64231">
                  <c:v>164.26822916666666</c:v>
                </c:pt>
                <c:pt idx="64232">
                  <c:v>164.27083333333334</c:v>
                </c:pt>
                <c:pt idx="64233">
                  <c:v>164.2734375</c:v>
                </c:pt>
                <c:pt idx="64234">
                  <c:v>164.27604166666666</c:v>
                </c:pt>
                <c:pt idx="64235">
                  <c:v>164.27864583333334</c:v>
                </c:pt>
                <c:pt idx="64236">
                  <c:v>164.28125</c:v>
                </c:pt>
                <c:pt idx="64237">
                  <c:v>164.28385416666666</c:v>
                </c:pt>
                <c:pt idx="64238">
                  <c:v>164.28645833333334</c:v>
                </c:pt>
                <c:pt idx="64239">
                  <c:v>164.2890625</c:v>
                </c:pt>
                <c:pt idx="64240">
                  <c:v>164.29166666666666</c:v>
                </c:pt>
                <c:pt idx="64241">
                  <c:v>164.29427083333334</c:v>
                </c:pt>
                <c:pt idx="64242">
                  <c:v>164.296875</c:v>
                </c:pt>
                <c:pt idx="64243">
                  <c:v>164.29947916666666</c:v>
                </c:pt>
                <c:pt idx="64244">
                  <c:v>164.30208333333334</c:v>
                </c:pt>
                <c:pt idx="64245">
                  <c:v>164.3046875</c:v>
                </c:pt>
                <c:pt idx="64246">
                  <c:v>164.30729166666666</c:v>
                </c:pt>
                <c:pt idx="64247">
                  <c:v>164.30989583333334</c:v>
                </c:pt>
                <c:pt idx="64248">
                  <c:v>164.3125</c:v>
                </c:pt>
                <c:pt idx="64249">
                  <c:v>164.31510416666666</c:v>
                </c:pt>
                <c:pt idx="64250">
                  <c:v>164.31770833333334</c:v>
                </c:pt>
                <c:pt idx="64251">
                  <c:v>164.3203125</c:v>
                </c:pt>
                <c:pt idx="64252">
                  <c:v>164.32291666666666</c:v>
                </c:pt>
                <c:pt idx="64253">
                  <c:v>164.32552083333334</c:v>
                </c:pt>
                <c:pt idx="64254">
                  <c:v>164.328125</c:v>
                </c:pt>
                <c:pt idx="64255">
                  <c:v>164.33072916666666</c:v>
                </c:pt>
                <c:pt idx="64256">
                  <c:v>164.33333333333334</c:v>
                </c:pt>
                <c:pt idx="64257">
                  <c:v>164.3359375</c:v>
                </c:pt>
                <c:pt idx="64258">
                  <c:v>164.33854166666666</c:v>
                </c:pt>
                <c:pt idx="64259">
                  <c:v>164.34114583333334</c:v>
                </c:pt>
                <c:pt idx="64260">
                  <c:v>164.34375</c:v>
                </c:pt>
                <c:pt idx="64261">
                  <c:v>164.34635416666666</c:v>
                </c:pt>
                <c:pt idx="64262">
                  <c:v>164.34895833333334</c:v>
                </c:pt>
                <c:pt idx="64263">
                  <c:v>164.3515625</c:v>
                </c:pt>
                <c:pt idx="64264">
                  <c:v>164.35416666666666</c:v>
                </c:pt>
                <c:pt idx="64265">
                  <c:v>164.35677083333334</c:v>
                </c:pt>
                <c:pt idx="64266">
                  <c:v>164.359375</c:v>
                </c:pt>
                <c:pt idx="64267">
                  <c:v>164.36197916666666</c:v>
                </c:pt>
                <c:pt idx="64268">
                  <c:v>164.36458333333334</c:v>
                </c:pt>
                <c:pt idx="64269">
                  <c:v>164.3671875</c:v>
                </c:pt>
                <c:pt idx="64270">
                  <c:v>164.36979166666666</c:v>
                </c:pt>
                <c:pt idx="64271">
                  <c:v>164.37239583333334</c:v>
                </c:pt>
                <c:pt idx="64272">
                  <c:v>164.375</c:v>
                </c:pt>
                <c:pt idx="64273">
                  <c:v>164.37760416666666</c:v>
                </c:pt>
                <c:pt idx="64274">
                  <c:v>164.38020833333334</c:v>
                </c:pt>
                <c:pt idx="64275">
                  <c:v>164.3828125</c:v>
                </c:pt>
                <c:pt idx="64276">
                  <c:v>164.38541666666666</c:v>
                </c:pt>
                <c:pt idx="64277">
                  <c:v>164.38802083333334</c:v>
                </c:pt>
                <c:pt idx="64278">
                  <c:v>164.390625</c:v>
                </c:pt>
                <c:pt idx="64279">
                  <c:v>164.39322916666666</c:v>
                </c:pt>
                <c:pt idx="64280">
                  <c:v>164.39583333333334</c:v>
                </c:pt>
                <c:pt idx="64281">
                  <c:v>164.3984375</c:v>
                </c:pt>
                <c:pt idx="64282">
                  <c:v>164.40104166666666</c:v>
                </c:pt>
                <c:pt idx="64283">
                  <c:v>164.40364583333334</c:v>
                </c:pt>
                <c:pt idx="64284">
                  <c:v>164.40625</c:v>
                </c:pt>
                <c:pt idx="64285">
                  <c:v>164.40885416666666</c:v>
                </c:pt>
                <c:pt idx="64286">
                  <c:v>164.41145833333334</c:v>
                </c:pt>
                <c:pt idx="64287">
                  <c:v>164.4140625</c:v>
                </c:pt>
                <c:pt idx="64288">
                  <c:v>164.41666666666666</c:v>
                </c:pt>
                <c:pt idx="64289">
                  <c:v>164.41927083333334</c:v>
                </c:pt>
                <c:pt idx="64290">
                  <c:v>164.421875</c:v>
                </c:pt>
                <c:pt idx="64291">
                  <c:v>164.42447916666666</c:v>
                </c:pt>
                <c:pt idx="64292">
                  <c:v>164.42708333333334</c:v>
                </c:pt>
                <c:pt idx="64293">
                  <c:v>164.4296875</c:v>
                </c:pt>
                <c:pt idx="64294">
                  <c:v>164.43229166666666</c:v>
                </c:pt>
                <c:pt idx="64295">
                  <c:v>164.43489583333334</c:v>
                </c:pt>
                <c:pt idx="64296">
                  <c:v>164.4375</c:v>
                </c:pt>
                <c:pt idx="64297">
                  <c:v>164.44010416666666</c:v>
                </c:pt>
                <c:pt idx="64298">
                  <c:v>164.44270833333334</c:v>
                </c:pt>
                <c:pt idx="64299">
                  <c:v>164.4453125</c:v>
                </c:pt>
                <c:pt idx="64300">
                  <c:v>164.44791666666666</c:v>
                </c:pt>
                <c:pt idx="64301">
                  <c:v>164.45052083333334</c:v>
                </c:pt>
                <c:pt idx="64302">
                  <c:v>164.453125</c:v>
                </c:pt>
                <c:pt idx="64303">
                  <c:v>164.45572916666666</c:v>
                </c:pt>
                <c:pt idx="64304">
                  <c:v>164.45833333333334</c:v>
                </c:pt>
                <c:pt idx="64305">
                  <c:v>164.4609375</c:v>
                </c:pt>
                <c:pt idx="64306">
                  <c:v>164.46354166666666</c:v>
                </c:pt>
                <c:pt idx="64307">
                  <c:v>164.46614583333334</c:v>
                </c:pt>
                <c:pt idx="64308">
                  <c:v>164.46875</c:v>
                </c:pt>
                <c:pt idx="64309">
                  <c:v>164.47135416666666</c:v>
                </c:pt>
                <c:pt idx="64310">
                  <c:v>164.47395833333334</c:v>
                </c:pt>
                <c:pt idx="64311">
                  <c:v>164.4765625</c:v>
                </c:pt>
                <c:pt idx="64312">
                  <c:v>164.47916666666666</c:v>
                </c:pt>
                <c:pt idx="64313">
                  <c:v>164.48177083333334</c:v>
                </c:pt>
                <c:pt idx="64314">
                  <c:v>164.484375</c:v>
                </c:pt>
                <c:pt idx="64315">
                  <c:v>164.48697916666666</c:v>
                </c:pt>
                <c:pt idx="64316">
                  <c:v>164.48958333333334</c:v>
                </c:pt>
                <c:pt idx="64317">
                  <c:v>164.4921875</c:v>
                </c:pt>
                <c:pt idx="64318">
                  <c:v>164.49479166666666</c:v>
                </c:pt>
                <c:pt idx="64319">
                  <c:v>164.49739583333334</c:v>
                </c:pt>
                <c:pt idx="64320">
                  <c:v>164.5</c:v>
                </c:pt>
                <c:pt idx="64321">
                  <c:v>164.50260416666666</c:v>
                </c:pt>
                <c:pt idx="64322">
                  <c:v>164.50520833333334</c:v>
                </c:pt>
                <c:pt idx="64323">
                  <c:v>164.5078125</c:v>
                </c:pt>
                <c:pt idx="64324">
                  <c:v>164.51041666666666</c:v>
                </c:pt>
                <c:pt idx="64325">
                  <c:v>164.51302083333334</c:v>
                </c:pt>
                <c:pt idx="64326">
                  <c:v>164.515625</c:v>
                </c:pt>
                <c:pt idx="64327">
                  <c:v>164.51822916666666</c:v>
                </c:pt>
                <c:pt idx="64328">
                  <c:v>164.52083333333334</c:v>
                </c:pt>
                <c:pt idx="64329">
                  <c:v>164.5234375</c:v>
                </c:pt>
                <c:pt idx="64330">
                  <c:v>164.52604166666666</c:v>
                </c:pt>
                <c:pt idx="64331">
                  <c:v>164.52864583333334</c:v>
                </c:pt>
                <c:pt idx="64332">
                  <c:v>164.53125</c:v>
                </c:pt>
                <c:pt idx="64333">
                  <c:v>164.53385416666666</c:v>
                </c:pt>
                <c:pt idx="64334">
                  <c:v>164.53645833333334</c:v>
                </c:pt>
                <c:pt idx="64335">
                  <c:v>164.5390625</c:v>
                </c:pt>
                <c:pt idx="64336">
                  <c:v>164.54166666666666</c:v>
                </c:pt>
                <c:pt idx="64337">
                  <c:v>164.54427083333334</c:v>
                </c:pt>
                <c:pt idx="64338">
                  <c:v>164.546875</c:v>
                </c:pt>
                <c:pt idx="64339">
                  <c:v>164.54947916666666</c:v>
                </c:pt>
                <c:pt idx="64340">
                  <c:v>164.55208333333334</c:v>
                </c:pt>
                <c:pt idx="64341">
                  <c:v>164.5546875</c:v>
                </c:pt>
                <c:pt idx="64342">
                  <c:v>164.55729166666666</c:v>
                </c:pt>
                <c:pt idx="64343">
                  <c:v>164.55989583333334</c:v>
                </c:pt>
                <c:pt idx="64344">
                  <c:v>164.5625</c:v>
                </c:pt>
                <c:pt idx="64345">
                  <c:v>164.56510416666666</c:v>
                </c:pt>
                <c:pt idx="64346">
                  <c:v>164.56770833333334</c:v>
                </c:pt>
                <c:pt idx="64347">
                  <c:v>164.5703125</c:v>
                </c:pt>
                <c:pt idx="64348">
                  <c:v>164.57291666666666</c:v>
                </c:pt>
                <c:pt idx="64349">
                  <c:v>164.57552083333334</c:v>
                </c:pt>
                <c:pt idx="64350">
                  <c:v>164.578125</c:v>
                </c:pt>
                <c:pt idx="64351">
                  <c:v>164.58072916666666</c:v>
                </c:pt>
                <c:pt idx="64352">
                  <c:v>164.58333333333334</c:v>
                </c:pt>
                <c:pt idx="64353">
                  <c:v>164.5859375</c:v>
                </c:pt>
                <c:pt idx="64354">
                  <c:v>164.58854166666666</c:v>
                </c:pt>
                <c:pt idx="64355">
                  <c:v>164.59114583333334</c:v>
                </c:pt>
                <c:pt idx="64356">
                  <c:v>164.59375</c:v>
                </c:pt>
                <c:pt idx="64357">
                  <c:v>164.59635416666666</c:v>
                </c:pt>
                <c:pt idx="64358">
                  <c:v>164.59895833333334</c:v>
                </c:pt>
                <c:pt idx="64359">
                  <c:v>164.6015625</c:v>
                </c:pt>
                <c:pt idx="64360">
                  <c:v>164.60416666666666</c:v>
                </c:pt>
                <c:pt idx="64361">
                  <c:v>164.60677083333334</c:v>
                </c:pt>
                <c:pt idx="64362">
                  <c:v>164.609375</c:v>
                </c:pt>
                <c:pt idx="64363">
                  <c:v>164.61197916666666</c:v>
                </c:pt>
                <c:pt idx="64364">
                  <c:v>164.61458333333334</c:v>
                </c:pt>
                <c:pt idx="64365">
                  <c:v>164.6171875</c:v>
                </c:pt>
                <c:pt idx="64366">
                  <c:v>164.61979166666666</c:v>
                </c:pt>
                <c:pt idx="64367">
                  <c:v>164.62239583333334</c:v>
                </c:pt>
                <c:pt idx="64368">
                  <c:v>164.625</c:v>
                </c:pt>
                <c:pt idx="64369">
                  <c:v>164.62760416666666</c:v>
                </c:pt>
                <c:pt idx="64370">
                  <c:v>164.63020833333334</c:v>
                </c:pt>
                <c:pt idx="64371">
                  <c:v>164.6328125</c:v>
                </c:pt>
                <c:pt idx="64372">
                  <c:v>164.63541666666666</c:v>
                </c:pt>
                <c:pt idx="64373">
                  <c:v>164.63802083333334</c:v>
                </c:pt>
                <c:pt idx="64374">
                  <c:v>164.640625</c:v>
                </c:pt>
                <c:pt idx="64375">
                  <c:v>164.64322916666666</c:v>
                </c:pt>
                <c:pt idx="64376">
                  <c:v>164.64583333333334</c:v>
                </c:pt>
                <c:pt idx="64377">
                  <c:v>164.6484375</c:v>
                </c:pt>
                <c:pt idx="64378">
                  <c:v>164.65104166666666</c:v>
                </c:pt>
                <c:pt idx="64379">
                  <c:v>164.65364583333334</c:v>
                </c:pt>
                <c:pt idx="64380">
                  <c:v>164.65625</c:v>
                </c:pt>
                <c:pt idx="64381">
                  <c:v>164.65885416666666</c:v>
                </c:pt>
                <c:pt idx="64382">
                  <c:v>164.66145833333334</c:v>
                </c:pt>
                <c:pt idx="64383">
                  <c:v>164.6640625</c:v>
                </c:pt>
                <c:pt idx="64384">
                  <c:v>164.66666666666666</c:v>
                </c:pt>
                <c:pt idx="64385">
                  <c:v>164.66927083333334</c:v>
                </c:pt>
                <c:pt idx="64386">
                  <c:v>164.671875</c:v>
                </c:pt>
                <c:pt idx="64387">
                  <c:v>164.67447916666666</c:v>
                </c:pt>
                <c:pt idx="64388">
                  <c:v>164.67708333333334</c:v>
                </c:pt>
                <c:pt idx="64389">
                  <c:v>164.6796875</c:v>
                </c:pt>
                <c:pt idx="64390">
                  <c:v>164.68229166666666</c:v>
                </c:pt>
                <c:pt idx="64391">
                  <c:v>164.68489583333334</c:v>
                </c:pt>
                <c:pt idx="64392">
                  <c:v>164.6875</c:v>
                </c:pt>
                <c:pt idx="64393">
                  <c:v>164.69010416666666</c:v>
                </c:pt>
                <c:pt idx="64394">
                  <c:v>164.69270833333334</c:v>
                </c:pt>
                <c:pt idx="64395">
                  <c:v>164.6953125</c:v>
                </c:pt>
                <c:pt idx="64396">
                  <c:v>164.69791666666666</c:v>
                </c:pt>
                <c:pt idx="64397">
                  <c:v>164.70052083333334</c:v>
                </c:pt>
                <c:pt idx="64398">
                  <c:v>164.703125</c:v>
                </c:pt>
                <c:pt idx="64399">
                  <c:v>164.70572916666666</c:v>
                </c:pt>
                <c:pt idx="64400">
                  <c:v>164.70833333333334</c:v>
                </c:pt>
                <c:pt idx="64401">
                  <c:v>164.7109375</c:v>
                </c:pt>
                <c:pt idx="64402">
                  <c:v>164.71354166666666</c:v>
                </c:pt>
                <c:pt idx="64403">
                  <c:v>164.71614583333334</c:v>
                </c:pt>
                <c:pt idx="64404">
                  <c:v>164.71875</c:v>
                </c:pt>
                <c:pt idx="64405">
                  <c:v>164.72135416666666</c:v>
                </c:pt>
                <c:pt idx="64406">
                  <c:v>164.72395833333334</c:v>
                </c:pt>
                <c:pt idx="64407">
                  <c:v>164.7265625</c:v>
                </c:pt>
                <c:pt idx="64408">
                  <c:v>164.72916666666666</c:v>
                </c:pt>
                <c:pt idx="64409">
                  <c:v>164.73177083333334</c:v>
                </c:pt>
                <c:pt idx="64410">
                  <c:v>164.734375</c:v>
                </c:pt>
                <c:pt idx="64411">
                  <c:v>164.73697916666666</c:v>
                </c:pt>
                <c:pt idx="64412">
                  <c:v>164.73958333333334</c:v>
                </c:pt>
                <c:pt idx="64413">
                  <c:v>164.7421875</c:v>
                </c:pt>
                <c:pt idx="64414">
                  <c:v>164.74479166666666</c:v>
                </c:pt>
                <c:pt idx="64415">
                  <c:v>164.74739583333334</c:v>
                </c:pt>
                <c:pt idx="64416">
                  <c:v>164.75</c:v>
                </c:pt>
                <c:pt idx="64417">
                  <c:v>164.75260416666666</c:v>
                </c:pt>
                <c:pt idx="64418">
                  <c:v>164.75520833333334</c:v>
                </c:pt>
                <c:pt idx="64419">
                  <c:v>164.7578125</c:v>
                </c:pt>
                <c:pt idx="64420">
                  <c:v>164.76041666666666</c:v>
                </c:pt>
                <c:pt idx="64421">
                  <c:v>164.76302083333334</c:v>
                </c:pt>
                <c:pt idx="64422">
                  <c:v>164.765625</c:v>
                </c:pt>
                <c:pt idx="64423">
                  <c:v>164.76822916666666</c:v>
                </c:pt>
                <c:pt idx="64424">
                  <c:v>164.77083333333334</c:v>
                </c:pt>
                <c:pt idx="64425">
                  <c:v>164.7734375</c:v>
                </c:pt>
                <c:pt idx="64426">
                  <c:v>164.77604166666666</c:v>
                </c:pt>
                <c:pt idx="64427">
                  <c:v>164.77864583333334</c:v>
                </c:pt>
                <c:pt idx="64428">
                  <c:v>164.78125</c:v>
                </c:pt>
                <c:pt idx="64429">
                  <c:v>164.78385416666666</c:v>
                </c:pt>
                <c:pt idx="64430">
                  <c:v>164.78645833333334</c:v>
                </c:pt>
                <c:pt idx="64431">
                  <c:v>164.7890625</c:v>
                </c:pt>
                <c:pt idx="64432">
                  <c:v>164.79166666666666</c:v>
                </c:pt>
                <c:pt idx="64433">
                  <c:v>164.79427083333334</c:v>
                </c:pt>
                <c:pt idx="64434">
                  <c:v>164.796875</c:v>
                </c:pt>
                <c:pt idx="64435">
                  <c:v>164.79947916666666</c:v>
                </c:pt>
                <c:pt idx="64436">
                  <c:v>164.80208333333334</c:v>
                </c:pt>
                <c:pt idx="64437">
                  <c:v>164.8046875</c:v>
                </c:pt>
                <c:pt idx="64438">
                  <c:v>164.80729166666666</c:v>
                </c:pt>
                <c:pt idx="64439">
                  <c:v>164.80989583333334</c:v>
                </c:pt>
                <c:pt idx="64440">
                  <c:v>164.8125</c:v>
                </c:pt>
                <c:pt idx="64441">
                  <c:v>164.81510416666666</c:v>
                </c:pt>
                <c:pt idx="64442">
                  <c:v>164.81770833333334</c:v>
                </c:pt>
                <c:pt idx="64443">
                  <c:v>164.8203125</c:v>
                </c:pt>
                <c:pt idx="64444">
                  <c:v>164.82291666666666</c:v>
                </c:pt>
                <c:pt idx="64445">
                  <c:v>164.82552083333334</c:v>
                </c:pt>
                <c:pt idx="64446">
                  <c:v>164.828125</c:v>
                </c:pt>
                <c:pt idx="64447">
                  <c:v>164.83072916666666</c:v>
                </c:pt>
                <c:pt idx="64448">
                  <c:v>164.83333333333334</c:v>
                </c:pt>
                <c:pt idx="64449">
                  <c:v>164.8359375</c:v>
                </c:pt>
                <c:pt idx="64450">
                  <c:v>164.83854166666666</c:v>
                </c:pt>
                <c:pt idx="64451">
                  <c:v>164.84114583333334</c:v>
                </c:pt>
                <c:pt idx="64452">
                  <c:v>164.84375</c:v>
                </c:pt>
                <c:pt idx="64453">
                  <c:v>164.84635416666666</c:v>
                </c:pt>
                <c:pt idx="64454">
                  <c:v>164.84895833333334</c:v>
                </c:pt>
                <c:pt idx="64455">
                  <c:v>164.8515625</c:v>
                </c:pt>
                <c:pt idx="64456">
                  <c:v>164.85416666666666</c:v>
                </c:pt>
                <c:pt idx="64457">
                  <c:v>164.85677083333334</c:v>
                </c:pt>
                <c:pt idx="64458">
                  <c:v>164.859375</c:v>
                </c:pt>
                <c:pt idx="64459">
                  <c:v>164.86197916666666</c:v>
                </c:pt>
                <c:pt idx="64460">
                  <c:v>164.86458333333334</c:v>
                </c:pt>
                <c:pt idx="64461">
                  <c:v>164.8671875</c:v>
                </c:pt>
                <c:pt idx="64462">
                  <c:v>164.86979166666666</c:v>
                </c:pt>
                <c:pt idx="64463">
                  <c:v>164.87239583333334</c:v>
                </c:pt>
                <c:pt idx="64464">
                  <c:v>164.875</c:v>
                </c:pt>
                <c:pt idx="64465">
                  <c:v>164.87760416666666</c:v>
                </c:pt>
                <c:pt idx="64466">
                  <c:v>164.88020833333334</c:v>
                </c:pt>
                <c:pt idx="64467">
                  <c:v>164.8828125</c:v>
                </c:pt>
                <c:pt idx="64468">
                  <c:v>164.88541666666666</c:v>
                </c:pt>
                <c:pt idx="64469">
                  <c:v>164.88802083333334</c:v>
                </c:pt>
                <c:pt idx="64470">
                  <c:v>164.890625</c:v>
                </c:pt>
                <c:pt idx="64471">
                  <c:v>164.89322916666666</c:v>
                </c:pt>
                <c:pt idx="64472">
                  <c:v>164.89583333333334</c:v>
                </c:pt>
                <c:pt idx="64473">
                  <c:v>164.8984375</c:v>
                </c:pt>
                <c:pt idx="64474">
                  <c:v>164.90104166666666</c:v>
                </c:pt>
                <c:pt idx="64475">
                  <c:v>164.90364583333334</c:v>
                </c:pt>
                <c:pt idx="64476">
                  <c:v>164.90625</c:v>
                </c:pt>
                <c:pt idx="64477">
                  <c:v>164.90885416666666</c:v>
                </c:pt>
                <c:pt idx="64478">
                  <c:v>164.91145833333334</c:v>
                </c:pt>
                <c:pt idx="64479">
                  <c:v>164.9140625</c:v>
                </c:pt>
                <c:pt idx="64480">
                  <c:v>164.91666666666666</c:v>
                </c:pt>
                <c:pt idx="64481">
                  <c:v>164.91927083333334</c:v>
                </c:pt>
                <c:pt idx="64482">
                  <c:v>164.921875</c:v>
                </c:pt>
                <c:pt idx="64483">
                  <c:v>164.92447916666666</c:v>
                </c:pt>
                <c:pt idx="64484">
                  <c:v>164.92708333333334</c:v>
                </c:pt>
                <c:pt idx="64485">
                  <c:v>164.9296875</c:v>
                </c:pt>
                <c:pt idx="64486">
                  <c:v>164.93229166666666</c:v>
                </c:pt>
                <c:pt idx="64487">
                  <c:v>164.93489583333334</c:v>
                </c:pt>
                <c:pt idx="64488">
                  <c:v>164.9375</c:v>
                </c:pt>
                <c:pt idx="64489">
                  <c:v>164.94010416666666</c:v>
                </c:pt>
                <c:pt idx="64490">
                  <c:v>164.94270833333334</c:v>
                </c:pt>
                <c:pt idx="64491">
                  <c:v>164.9453125</c:v>
                </c:pt>
                <c:pt idx="64492">
                  <c:v>164.94791666666666</c:v>
                </c:pt>
                <c:pt idx="64493">
                  <c:v>164.95052083333334</c:v>
                </c:pt>
                <c:pt idx="64494">
                  <c:v>164.953125</c:v>
                </c:pt>
                <c:pt idx="64495">
                  <c:v>164.95572916666666</c:v>
                </c:pt>
                <c:pt idx="64496">
                  <c:v>164.95833333333334</c:v>
                </c:pt>
                <c:pt idx="64497">
                  <c:v>164.9609375</c:v>
                </c:pt>
                <c:pt idx="64498">
                  <c:v>164.96354166666666</c:v>
                </c:pt>
                <c:pt idx="64499">
                  <c:v>164.96614583333334</c:v>
                </c:pt>
                <c:pt idx="64500">
                  <c:v>164.96875</c:v>
                </c:pt>
                <c:pt idx="64501">
                  <c:v>164.97135416666666</c:v>
                </c:pt>
                <c:pt idx="64502">
                  <c:v>164.97395833333334</c:v>
                </c:pt>
                <c:pt idx="64503">
                  <c:v>164.9765625</c:v>
                </c:pt>
                <c:pt idx="64504">
                  <c:v>164.97916666666666</c:v>
                </c:pt>
                <c:pt idx="64505">
                  <c:v>164.98177083333334</c:v>
                </c:pt>
                <c:pt idx="64506">
                  <c:v>164.984375</c:v>
                </c:pt>
                <c:pt idx="64507">
                  <c:v>164.98697916666666</c:v>
                </c:pt>
                <c:pt idx="64508">
                  <c:v>164.98958333333334</c:v>
                </c:pt>
                <c:pt idx="64509">
                  <c:v>164.9921875</c:v>
                </c:pt>
                <c:pt idx="64510">
                  <c:v>164.99479166666666</c:v>
                </c:pt>
                <c:pt idx="64511">
                  <c:v>164.99739583333334</c:v>
                </c:pt>
                <c:pt idx="64512">
                  <c:v>165</c:v>
                </c:pt>
                <c:pt idx="64513">
                  <c:v>165.00260416666666</c:v>
                </c:pt>
                <c:pt idx="64514">
                  <c:v>165.00520833333334</c:v>
                </c:pt>
                <c:pt idx="64515">
                  <c:v>165.0078125</c:v>
                </c:pt>
                <c:pt idx="64516">
                  <c:v>165.01041666666666</c:v>
                </c:pt>
                <c:pt idx="64517">
                  <c:v>165.01302083333334</c:v>
                </c:pt>
                <c:pt idx="64518">
                  <c:v>165.015625</c:v>
                </c:pt>
                <c:pt idx="64519">
                  <c:v>165.01822916666666</c:v>
                </c:pt>
                <c:pt idx="64520">
                  <c:v>165.02083333333334</c:v>
                </c:pt>
                <c:pt idx="64521">
                  <c:v>165.0234375</c:v>
                </c:pt>
                <c:pt idx="64522">
                  <c:v>165.02604166666666</c:v>
                </c:pt>
                <c:pt idx="64523">
                  <c:v>165.02864583333334</c:v>
                </c:pt>
                <c:pt idx="64524">
                  <c:v>165.03125</c:v>
                </c:pt>
                <c:pt idx="64525">
                  <c:v>165.03385416666666</c:v>
                </c:pt>
                <c:pt idx="64526">
                  <c:v>165.03645833333334</c:v>
                </c:pt>
                <c:pt idx="64527">
                  <c:v>165.0390625</c:v>
                </c:pt>
                <c:pt idx="64528">
                  <c:v>165.04166666666666</c:v>
                </c:pt>
                <c:pt idx="64529">
                  <c:v>165.04427083333334</c:v>
                </c:pt>
                <c:pt idx="64530">
                  <c:v>165.046875</c:v>
                </c:pt>
                <c:pt idx="64531">
                  <c:v>165.04947916666666</c:v>
                </c:pt>
                <c:pt idx="64532">
                  <c:v>165.05208333333334</c:v>
                </c:pt>
                <c:pt idx="64533">
                  <c:v>165.0546875</c:v>
                </c:pt>
                <c:pt idx="64534">
                  <c:v>165.05729166666666</c:v>
                </c:pt>
                <c:pt idx="64535">
                  <c:v>165.05989583333334</c:v>
                </c:pt>
                <c:pt idx="64536">
                  <c:v>165.0625</c:v>
                </c:pt>
                <c:pt idx="64537">
                  <c:v>165.06510416666666</c:v>
                </c:pt>
                <c:pt idx="64538">
                  <c:v>165.06770833333334</c:v>
                </c:pt>
                <c:pt idx="64539">
                  <c:v>165.0703125</c:v>
                </c:pt>
                <c:pt idx="64540">
                  <c:v>165.07291666666666</c:v>
                </c:pt>
                <c:pt idx="64541">
                  <c:v>165.07552083333334</c:v>
                </c:pt>
                <c:pt idx="64542">
                  <c:v>165.078125</c:v>
                </c:pt>
                <c:pt idx="64543">
                  <c:v>165.08072916666666</c:v>
                </c:pt>
                <c:pt idx="64544">
                  <c:v>165.08333333333334</c:v>
                </c:pt>
                <c:pt idx="64545">
                  <c:v>165.0859375</c:v>
                </c:pt>
                <c:pt idx="64546">
                  <c:v>165.08854166666666</c:v>
                </c:pt>
                <c:pt idx="64547">
                  <c:v>165.09114583333334</c:v>
                </c:pt>
                <c:pt idx="64548">
                  <c:v>165.09375</c:v>
                </c:pt>
                <c:pt idx="64549">
                  <c:v>165.09635416666666</c:v>
                </c:pt>
                <c:pt idx="64550">
                  <c:v>165.09895833333334</c:v>
                </c:pt>
                <c:pt idx="64551">
                  <c:v>165.1015625</c:v>
                </c:pt>
                <c:pt idx="64552">
                  <c:v>165.10416666666666</c:v>
                </c:pt>
                <c:pt idx="64553">
                  <c:v>165.10677083333334</c:v>
                </c:pt>
                <c:pt idx="64554">
                  <c:v>165.109375</c:v>
                </c:pt>
                <c:pt idx="64555">
                  <c:v>165.11197916666666</c:v>
                </c:pt>
                <c:pt idx="64556">
                  <c:v>165.11458333333334</c:v>
                </c:pt>
                <c:pt idx="64557">
                  <c:v>165.1171875</c:v>
                </c:pt>
                <c:pt idx="64558">
                  <c:v>165.11979166666666</c:v>
                </c:pt>
                <c:pt idx="64559">
                  <c:v>165.12239583333334</c:v>
                </c:pt>
                <c:pt idx="64560">
                  <c:v>165.125</c:v>
                </c:pt>
                <c:pt idx="64561">
                  <c:v>165.12760416666666</c:v>
                </c:pt>
                <c:pt idx="64562">
                  <c:v>165.13020833333334</c:v>
                </c:pt>
                <c:pt idx="64563">
                  <c:v>165.1328125</c:v>
                </c:pt>
                <c:pt idx="64564">
                  <c:v>165.13541666666666</c:v>
                </c:pt>
                <c:pt idx="64565">
                  <c:v>165.13802083333334</c:v>
                </c:pt>
                <c:pt idx="64566">
                  <c:v>165.140625</c:v>
                </c:pt>
                <c:pt idx="64567">
                  <c:v>165.14322916666666</c:v>
                </c:pt>
                <c:pt idx="64568">
                  <c:v>165.14583333333334</c:v>
                </c:pt>
                <c:pt idx="64569">
                  <c:v>165.1484375</c:v>
                </c:pt>
                <c:pt idx="64570">
                  <c:v>165.15104166666666</c:v>
                </c:pt>
                <c:pt idx="64571">
                  <c:v>165.15364583333334</c:v>
                </c:pt>
                <c:pt idx="64572">
                  <c:v>165.15625</c:v>
                </c:pt>
                <c:pt idx="64573">
                  <c:v>165.15885416666666</c:v>
                </c:pt>
                <c:pt idx="64574">
                  <c:v>165.16145833333334</c:v>
                </c:pt>
                <c:pt idx="64575">
                  <c:v>165.1640625</c:v>
                </c:pt>
                <c:pt idx="64576">
                  <c:v>165.16666666666666</c:v>
                </c:pt>
                <c:pt idx="64577">
                  <c:v>165.16927083333334</c:v>
                </c:pt>
                <c:pt idx="64578">
                  <c:v>165.171875</c:v>
                </c:pt>
                <c:pt idx="64579">
                  <c:v>165.17447916666666</c:v>
                </c:pt>
                <c:pt idx="64580">
                  <c:v>165.17708333333334</c:v>
                </c:pt>
                <c:pt idx="64581">
                  <c:v>165.1796875</c:v>
                </c:pt>
                <c:pt idx="64582">
                  <c:v>165.18229166666666</c:v>
                </c:pt>
                <c:pt idx="64583">
                  <c:v>165.18489583333334</c:v>
                </c:pt>
                <c:pt idx="64584">
                  <c:v>165.1875</c:v>
                </c:pt>
                <c:pt idx="64585">
                  <c:v>165.19010416666666</c:v>
                </c:pt>
                <c:pt idx="64586">
                  <c:v>165.19270833333334</c:v>
                </c:pt>
                <c:pt idx="64587">
                  <c:v>165.1953125</c:v>
                </c:pt>
                <c:pt idx="64588">
                  <c:v>165.19791666666666</c:v>
                </c:pt>
                <c:pt idx="64589">
                  <c:v>165.20052083333334</c:v>
                </c:pt>
                <c:pt idx="64590">
                  <c:v>165.203125</c:v>
                </c:pt>
                <c:pt idx="64591">
                  <c:v>165.20572916666666</c:v>
                </c:pt>
                <c:pt idx="64592">
                  <c:v>165.20833333333334</c:v>
                </c:pt>
                <c:pt idx="64593">
                  <c:v>165.2109375</c:v>
                </c:pt>
                <c:pt idx="64594">
                  <c:v>165.21354166666666</c:v>
                </c:pt>
                <c:pt idx="64595">
                  <c:v>165.21614583333334</c:v>
                </c:pt>
                <c:pt idx="64596">
                  <c:v>165.21875</c:v>
                </c:pt>
                <c:pt idx="64597">
                  <c:v>165.22135416666666</c:v>
                </c:pt>
                <c:pt idx="64598">
                  <c:v>165.22395833333334</c:v>
                </c:pt>
                <c:pt idx="64599">
                  <c:v>165.2265625</c:v>
                </c:pt>
                <c:pt idx="64600">
                  <c:v>165.22916666666666</c:v>
                </c:pt>
                <c:pt idx="64601">
                  <c:v>165.23177083333334</c:v>
                </c:pt>
                <c:pt idx="64602">
                  <c:v>165.234375</c:v>
                </c:pt>
                <c:pt idx="64603">
                  <c:v>165.23697916666666</c:v>
                </c:pt>
                <c:pt idx="64604">
                  <c:v>165.23958333333334</c:v>
                </c:pt>
                <c:pt idx="64605">
                  <c:v>165.2421875</c:v>
                </c:pt>
                <c:pt idx="64606">
                  <c:v>165.24479166666666</c:v>
                </c:pt>
                <c:pt idx="64607">
                  <c:v>165.24739583333334</c:v>
                </c:pt>
                <c:pt idx="64608">
                  <c:v>165.25</c:v>
                </c:pt>
                <c:pt idx="64609">
                  <c:v>165.25260416666666</c:v>
                </c:pt>
                <c:pt idx="64610">
                  <c:v>165.25520833333334</c:v>
                </c:pt>
                <c:pt idx="64611">
                  <c:v>165.2578125</c:v>
                </c:pt>
                <c:pt idx="64612">
                  <c:v>165.26041666666666</c:v>
                </c:pt>
                <c:pt idx="64613">
                  <c:v>165.26302083333334</c:v>
                </c:pt>
                <c:pt idx="64614">
                  <c:v>165.265625</c:v>
                </c:pt>
                <c:pt idx="64615">
                  <c:v>165.26822916666666</c:v>
                </c:pt>
                <c:pt idx="64616">
                  <c:v>165.27083333333334</c:v>
                </c:pt>
                <c:pt idx="64617">
                  <c:v>165.2734375</c:v>
                </c:pt>
                <c:pt idx="64618">
                  <c:v>165.27604166666666</c:v>
                </c:pt>
                <c:pt idx="64619">
                  <c:v>165.27864583333334</c:v>
                </c:pt>
                <c:pt idx="64620">
                  <c:v>165.28125</c:v>
                </c:pt>
                <c:pt idx="64621">
                  <c:v>165.28385416666666</c:v>
                </c:pt>
                <c:pt idx="64622">
                  <c:v>165.28645833333334</c:v>
                </c:pt>
                <c:pt idx="64623">
                  <c:v>165.2890625</c:v>
                </c:pt>
                <c:pt idx="64624">
                  <c:v>165.29166666666666</c:v>
                </c:pt>
                <c:pt idx="64625">
                  <c:v>165.29427083333334</c:v>
                </c:pt>
                <c:pt idx="64626">
                  <c:v>165.296875</c:v>
                </c:pt>
                <c:pt idx="64627">
                  <c:v>165.29947916666666</c:v>
                </c:pt>
                <c:pt idx="64628">
                  <c:v>165.30208333333334</c:v>
                </c:pt>
                <c:pt idx="64629">
                  <c:v>165.3046875</c:v>
                </c:pt>
                <c:pt idx="64630">
                  <c:v>165.30729166666666</c:v>
                </c:pt>
                <c:pt idx="64631">
                  <c:v>165.30989583333334</c:v>
                </c:pt>
                <c:pt idx="64632">
                  <c:v>165.3125</c:v>
                </c:pt>
                <c:pt idx="64633">
                  <c:v>165.31510416666666</c:v>
                </c:pt>
                <c:pt idx="64634">
                  <c:v>165.31770833333334</c:v>
                </c:pt>
                <c:pt idx="64635">
                  <c:v>165.3203125</c:v>
                </c:pt>
                <c:pt idx="64636">
                  <c:v>165.32291666666666</c:v>
                </c:pt>
                <c:pt idx="64637">
                  <c:v>165.32552083333334</c:v>
                </c:pt>
                <c:pt idx="64638">
                  <c:v>165.328125</c:v>
                </c:pt>
                <c:pt idx="64639">
                  <c:v>165.33072916666666</c:v>
                </c:pt>
                <c:pt idx="64640">
                  <c:v>165.33333333333334</c:v>
                </c:pt>
                <c:pt idx="64641">
                  <c:v>165.3359375</c:v>
                </c:pt>
                <c:pt idx="64642">
                  <c:v>165.33854166666666</c:v>
                </c:pt>
                <c:pt idx="64643">
                  <c:v>165.34114583333334</c:v>
                </c:pt>
                <c:pt idx="64644">
                  <c:v>165.34375</c:v>
                </c:pt>
                <c:pt idx="64645">
                  <c:v>165.34635416666666</c:v>
                </c:pt>
                <c:pt idx="64646">
                  <c:v>165.34895833333334</c:v>
                </c:pt>
                <c:pt idx="64647">
                  <c:v>165.3515625</c:v>
                </c:pt>
                <c:pt idx="64648">
                  <c:v>165.35416666666666</c:v>
                </c:pt>
                <c:pt idx="64649">
                  <c:v>165.35677083333334</c:v>
                </c:pt>
                <c:pt idx="64650">
                  <c:v>165.359375</c:v>
                </c:pt>
                <c:pt idx="64651">
                  <c:v>165.36197916666666</c:v>
                </c:pt>
                <c:pt idx="64652">
                  <c:v>165.36458333333334</c:v>
                </c:pt>
                <c:pt idx="64653">
                  <c:v>165.3671875</c:v>
                </c:pt>
                <c:pt idx="64654">
                  <c:v>165.36979166666666</c:v>
                </c:pt>
                <c:pt idx="64655">
                  <c:v>165.37239583333334</c:v>
                </c:pt>
                <c:pt idx="64656">
                  <c:v>165.375</c:v>
                </c:pt>
                <c:pt idx="64657">
                  <c:v>165.37760416666666</c:v>
                </c:pt>
                <c:pt idx="64658">
                  <c:v>165.38020833333334</c:v>
                </c:pt>
                <c:pt idx="64659">
                  <c:v>165.3828125</c:v>
                </c:pt>
                <c:pt idx="64660">
                  <c:v>165.38541666666666</c:v>
                </c:pt>
                <c:pt idx="64661">
                  <c:v>165.38802083333334</c:v>
                </c:pt>
                <c:pt idx="64662">
                  <c:v>165.390625</c:v>
                </c:pt>
                <c:pt idx="64663">
                  <c:v>165.39322916666666</c:v>
                </c:pt>
                <c:pt idx="64664">
                  <c:v>165.39583333333334</c:v>
                </c:pt>
                <c:pt idx="64665">
                  <c:v>165.3984375</c:v>
                </c:pt>
                <c:pt idx="64666">
                  <c:v>165.40104166666666</c:v>
                </c:pt>
                <c:pt idx="64667">
                  <c:v>165.40364583333334</c:v>
                </c:pt>
                <c:pt idx="64668">
                  <c:v>165.40625</c:v>
                </c:pt>
                <c:pt idx="64669">
                  <c:v>165.40885416666666</c:v>
                </c:pt>
                <c:pt idx="64670">
                  <c:v>165.41145833333334</c:v>
                </c:pt>
                <c:pt idx="64671">
                  <c:v>165.4140625</c:v>
                </c:pt>
                <c:pt idx="64672">
                  <c:v>165.41666666666666</c:v>
                </c:pt>
                <c:pt idx="64673">
                  <c:v>165.41927083333334</c:v>
                </c:pt>
                <c:pt idx="64674">
                  <c:v>165.421875</c:v>
                </c:pt>
                <c:pt idx="64675">
                  <c:v>165.42447916666666</c:v>
                </c:pt>
                <c:pt idx="64676">
                  <c:v>165.42708333333334</c:v>
                </c:pt>
                <c:pt idx="64677">
                  <c:v>165.4296875</c:v>
                </c:pt>
                <c:pt idx="64678">
                  <c:v>165.43229166666666</c:v>
                </c:pt>
                <c:pt idx="64679">
                  <c:v>165.43489583333334</c:v>
                </c:pt>
                <c:pt idx="64680">
                  <c:v>165.4375</c:v>
                </c:pt>
                <c:pt idx="64681">
                  <c:v>165.44010416666666</c:v>
                </c:pt>
                <c:pt idx="64682">
                  <c:v>165.44270833333334</c:v>
                </c:pt>
                <c:pt idx="64683">
                  <c:v>165.4453125</c:v>
                </c:pt>
                <c:pt idx="64684">
                  <c:v>165.44791666666666</c:v>
                </c:pt>
                <c:pt idx="64685">
                  <c:v>165.45052083333334</c:v>
                </c:pt>
                <c:pt idx="64686">
                  <c:v>165.453125</c:v>
                </c:pt>
                <c:pt idx="64687">
                  <c:v>165.45572916666666</c:v>
                </c:pt>
                <c:pt idx="64688">
                  <c:v>165.45833333333334</c:v>
                </c:pt>
                <c:pt idx="64689">
                  <c:v>165.4609375</c:v>
                </c:pt>
                <c:pt idx="64690">
                  <c:v>165.46354166666666</c:v>
                </c:pt>
                <c:pt idx="64691">
                  <c:v>165.46614583333334</c:v>
                </c:pt>
                <c:pt idx="64692">
                  <c:v>165.46875</c:v>
                </c:pt>
                <c:pt idx="64693">
                  <c:v>165.47135416666666</c:v>
                </c:pt>
                <c:pt idx="64694">
                  <c:v>165.47395833333334</c:v>
                </c:pt>
                <c:pt idx="64695">
                  <c:v>165.4765625</c:v>
                </c:pt>
                <c:pt idx="64696">
                  <c:v>165.47916666666666</c:v>
                </c:pt>
                <c:pt idx="64697">
                  <c:v>165.48177083333334</c:v>
                </c:pt>
                <c:pt idx="64698">
                  <c:v>165.484375</c:v>
                </c:pt>
                <c:pt idx="64699">
                  <c:v>165.48697916666666</c:v>
                </c:pt>
                <c:pt idx="64700">
                  <c:v>165.48958333333334</c:v>
                </c:pt>
                <c:pt idx="64701">
                  <c:v>165.4921875</c:v>
                </c:pt>
                <c:pt idx="64702">
                  <c:v>165.49479166666666</c:v>
                </c:pt>
                <c:pt idx="64703">
                  <c:v>165.49739583333334</c:v>
                </c:pt>
                <c:pt idx="64704">
                  <c:v>165.5</c:v>
                </c:pt>
                <c:pt idx="64705">
                  <c:v>165.50260416666666</c:v>
                </c:pt>
                <c:pt idx="64706">
                  <c:v>165.50520833333334</c:v>
                </c:pt>
                <c:pt idx="64707">
                  <c:v>165.5078125</c:v>
                </c:pt>
                <c:pt idx="64708">
                  <c:v>165.51041666666666</c:v>
                </c:pt>
                <c:pt idx="64709">
                  <c:v>165.51302083333334</c:v>
                </c:pt>
                <c:pt idx="64710">
                  <c:v>165.515625</c:v>
                </c:pt>
                <c:pt idx="64711">
                  <c:v>165.51822916666666</c:v>
                </c:pt>
                <c:pt idx="64712">
                  <c:v>165.52083333333334</c:v>
                </c:pt>
                <c:pt idx="64713">
                  <c:v>165.5234375</c:v>
                </c:pt>
                <c:pt idx="64714">
                  <c:v>165.52604166666666</c:v>
                </c:pt>
                <c:pt idx="64715">
                  <c:v>165.52864583333334</c:v>
                </c:pt>
                <c:pt idx="64716">
                  <c:v>165.53125</c:v>
                </c:pt>
                <c:pt idx="64717">
                  <c:v>165.53385416666666</c:v>
                </c:pt>
                <c:pt idx="64718">
                  <c:v>165.53645833333334</c:v>
                </c:pt>
                <c:pt idx="64719">
                  <c:v>165.5390625</c:v>
                </c:pt>
                <c:pt idx="64720">
                  <c:v>165.54166666666666</c:v>
                </c:pt>
                <c:pt idx="64721">
                  <c:v>165.54427083333334</c:v>
                </c:pt>
                <c:pt idx="64722">
                  <c:v>165.546875</c:v>
                </c:pt>
                <c:pt idx="64723">
                  <c:v>165.54947916666666</c:v>
                </c:pt>
                <c:pt idx="64724">
                  <c:v>165.55208333333334</c:v>
                </c:pt>
                <c:pt idx="64725">
                  <c:v>165.5546875</c:v>
                </c:pt>
                <c:pt idx="64726">
                  <c:v>165.55729166666666</c:v>
                </c:pt>
                <c:pt idx="64727">
                  <c:v>165.55989583333334</c:v>
                </c:pt>
                <c:pt idx="64728">
                  <c:v>165.5625</c:v>
                </c:pt>
                <c:pt idx="64729">
                  <c:v>165.56510416666666</c:v>
                </c:pt>
                <c:pt idx="64730">
                  <c:v>165.56770833333334</c:v>
                </c:pt>
                <c:pt idx="64731">
                  <c:v>165.5703125</c:v>
                </c:pt>
                <c:pt idx="64732">
                  <c:v>165.57291666666666</c:v>
                </c:pt>
                <c:pt idx="64733">
                  <c:v>165.57552083333334</c:v>
                </c:pt>
                <c:pt idx="64734">
                  <c:v>165.578125</c:v>
                </c:pt>
                <c:pt idx="64735">
                  <c:v>165.58072916666666</c:v>
                </c:pt>
                <c:pt idx="64736">
                  <c:v>165.58333333333334</c:v>
                </c:pt>
                <c:pt idx="64737">
                  <c:v>165.5859375</c:v>
                </c:pt>
                <c:pt idx="64738">
                  <c:v>165.58854166666666</c:v>
                </c:pt>
                <c:pt idx="64739">
                  <c:v>165.59114583333334</c:v>
                </c:pt>
                <c:pt idx="64740">
                  <c:v>165.59375</c:v>
                </c:pt>
                <c:pt idx="64741">
                  <c:v>165.59635416666666</c:v>
                </c:pt>
                <c:pt idx="64742">
                  <c:v>165.59895833333334</c:v>
                </c:pt>
                <c:pt idx="64743">
                  <c:v>165.6015625</c:v>
                </c:pt>
                <c:pt idx="64744">
                  <c:v>165.60416666666666</c:v>
                </c:pt>
                <c:pt idx="64745">
                  <c:v>165.60677083333334</c:v>
                </c:pt>
                <c:pt idx="64746">
                  <c:v>165.609375</c:v>
                </c:pt>
                <c:pt idx="64747">
                  <c:v>165.61197916666666</c:v>
                </c:pt>
                <c:pt idx="64748">
                  <c:v>165.61458333333334</c:v>
                </c:pt>
                <c:pt idx="64749">
                  <c:v>165.6171875</c:v>
                </c:pt>
                <c:pt idx="64750">
                  <c:v>165.61979166666666</c:v>
                </c:pt>
                <c:pt idx="64751">
                  <c:v>165.62239583333334</c:v>
                </c:pt>
                <c:pt idx="64752">
                  <c:v>165.625</c:v>
                </c:pt>
                <c:pt idx="64753">
                  <c:v>165.62760416666666</c:v>
                </c:pt>
                <c:pt idx="64754">
                  <c:v>165.63020833333334</c:v>
                </c:pt>
                <c:pt idx="64755">
                  <c:v>165.6328125</c:v>
                </c:pt>
                <c:pt idx="64756">
                  <c:v>165.63541666666666</c:v>
                </c:pt>
                <c:pt idx="64757">
                  <c:v>165.63802083333334</c:v>
                </c:pt>
                <c:pt idx="64758">
                  <c:v>165.640625</c:v>
                </c:pt>
                <c:pt idx="64759">
                  <c:v>165.64322916666666</c:v>
                </c:pt>
                <c:pt idx="64760">
                  <c:v>165.64583333333334</c:v>
                </c:pt>
                <c:pt idx="64761">
                  <c:v>165.6484375</c:v>
                </c:pt>
                <c:pt idx="64762">
                  <c:v>165.65104166666666</c:v>
                </c:pt>
                <c:pt idx="64763">
                  <c:v>165.65364583333334</c:v>
                </c:pt>
                <c:pt idx="64764">
                  <c:v>165.65625</c:v>
                </c:pt>
                <c:pt idx="64765">
                  <c:v>165.65885416666666</c:v>
                </c:pt>
                <c:pt idx="64766">
                  <c:v>165.66145833333334</c:v>
                </c:pt>
                <c:pt idx="64767">
                  <c:v>165.6640625</c:v>
                </c:pt>
                <c:pt idx="64768">
                  <c:v>165.66666666666666</c:v>
                </c:pt>
                <c:pt idx="64769">
                  <c:v>165.66927083333334</c:v>
                </c:pt>
                <c:pt idx="64770">
                  <c:v>165.671875</c:v>
                </c:pt>
                <c:pt idx="64771">
                  <c:v>165.67447916666666</c:v>
                </c:pt>
                <c:pt idx="64772">
                  <c:v>165.67708333333334</c:v>
                </c:pt>
                <c:pt idx="64773">
                  <c:v>165.6796875</c:v>
                </c:pt>
                <c:pt idx="64774">
                  <c:v>165.68229166666666</c:v>
                </c:pt>
                <c:pt idx="64775">
                  <c:v>165.68489583333334</c:v>
                </c:pt>
                <c:pt idx="64776">
                  <c:v>165.6875</c:v>
                </c:pt>
                <c:pt idx="64777">
                  <c:v>165.69010416666666</c:v>
                </c:pt>
                <c:pt idx="64778">
                  <c:v>165.69270833333334</c:v>
                </c:pt>
                <c:pt idx="64779">
                  <c:v>165.6953125</c:v>
                </c:pt>
                <c:pt idx="64780">
                  <c:v>165.69791666666666</c:v>
                </c:pt>
                <c:pt idx="64781">
                  <c:v>165.70052083333334</c:v>
                </c:pt>
                <c:pt idx="64782">
                  <c:v>165.703125</c:v>
                </c:pt>
                <c:pt idx="64783">
                  <c:v>165.70572916666666</c:v>
                </c:pt>
                <c:pt idx="64784">
                  <c:v>165.70833333333334</c:v>
                </c:pt>
                <c:pt idx="64785">
                  <c:v>165.7109375</c:v>
                </c:pt>
                <c:pt idx="64786">
                  <c:v>165.71354166666666</c:v>
                </c:pt>
                <c:pt idx="64787">
                  <c:v>165.71614583333334</c:v>
                </c:pt>
                <c:pt idx="64788">
                  <c:v>165.71875</c:v>
                </c:pt>
                <c:pt idx="64789">
                  <c:v>165.72135416666666</c:v>
                </c:pt>
                <c:pt idx="64790">
                  <c:v>165.72395833333334</c:v>
                </c:pt>
                <c:pt idx="64791">
                  <c:v>165.7265625</c:v>
                </c:pt>
                <c:pt idx="64792">
                  <c:v>165.72916666666666</c:v>
                </c:pt>
                <c:pt idx="64793">
                  <c:v>165.73177083333334</c:v>
                </c:pt>
                <c:pt idx="64794">
                  <c:v>165.734375</c:v>
                </c:pt>
                <c:pt idx="64795">
                  <c:v>165.73697916666666</c:v>
                </c:pt>
                <c:pt idx="64796">
                  <c:v>165.73958333333334</c:v>
                </c:pt>
                <c:pt idx="64797">
                  <c:v>165.7421875</c:v>
                </c:pt>
                <c:pt idx="64798">
                  <c:v>165.74479166666666</c:v>
                </c:pt>
                <c:pt idx="64799">
                  <c:v>165.74739583333334</c:v>
                </c:pt>
                <c:pt idx="64800">
                  <c:v>165.75</c:v>
                </c:pt>
                <c:pt idx="64801">
                  <c:v>165.75260416666666</c:v>
                </c:pt>
                <c:pt idx="64802">
                  <c:v>165.75520833333334</c:v>
                </c:pt>
                <c:pt idx="64803">
                  <c:v>165.7578125</c:v>
                </c:pt>
                <c:pt idx="64804">
                  <c:v>165.76041666666666</c:v>
                </c:pt>
                <c:pt idx="64805">
                  <c:v>165.76302083333334</c:v>
                </c:pt>
                <c:pt idx="64806">
                  <c:v>165.765625</c:v>
                </c:pt>
                <c:pt idx="64807">
                  <c:v>165.76822916666666</c:v>
                </c:pt>
                <c:pt idx="64808">
                  <c:v>165.77083333333334</c:v>
                </c:pt>
                <c:pt idx="64809">
                  <c:v>165.7734375</c:v>
                </c:pt>
                <c:pt idx="64810">
                  <c:v>165.77604166666666</c:v>
                </c:pt>
                <c:pt idx="64811">
                  <c:v>165.77864583333334</c:v>
                </c:pt>
                <c:pt idx="64812">
                  <c:v>165.78125</c:v>
                </c:pt>
                <c:pt idx="64813">
                  <c:v>165.78385416666666</c:v>
                </c:pt>
                <c:pt idx="64814">
                  <c:v>165.78645833333334</c:v>
                </c:pt>
                <c:pt idx="64815">
                  <c:v>165.7890625</c:v>
                </c:pt>
                <c:pt idx="64816">
                  <c:v>165.79166666666666</c:v>
                </c:pt>
                <c:pt idx="64817">
                  <c:v>165.79427083333334</c:v>
                </c:pt>
                <c:pt idx="64818">
                  <c:v>165.796875</c:v>
                </c:pt>
                <c:pt idx="64819">
                  <c:v>165.79947916666666</c:v>
                </c:pt>
                <c:pt idx="64820">
                  <c:v>165.80208333333334</c:v>
                </c:pt>
                <c:pt idx="64821">
                  <c:v>165.8046875</c:v>
                </c:pt>
                <c:pt idx="64822">
                  <c:v>165.80729166666666</c:v>
                </c:pt>
                <c:pt idx="64823">
                  <c:v>165.80989583333334</c:v>
                </c:pt>
                <c:pt idx="64824">
                  <c:v>165.8125</c:v>
                </c:pt>
                <c:pt idx="64825">
                  <c:v>165.81510416666666</c:v>
                </c:pt>
                <c:pt idx="64826">
                  <c:v>165.81770833333334</c:v>
                </c:pt>
                <c:pt idx="64827">
                  <c:v>165.8203125</c:v>
                </c:pt>
                <c:pt idx="64828">
                  <c:v>165.82291666666666</c:v>
                </c:pt>
                <c:pt idx="64829">
                  <c:v>165.82552083333334</c:v>
                </c:pt>
                <c:pt idx="64830">
                  <c:v>165.828125</c:v>
                </c:pt>
                <c:pt idx="64831">
                  <c:v>165.83072916666666</c:v>
                </c:pt>
                <c:pt idx="64832">
                  <c:v>165.83333333333334</c:v>
                </c:pt>
                <c:pt idx="64833">
                  <c:v>165.8359375</c:v>
                </c:pt>
                <c:pt idx="64834">
                  <c:v>165.83854166666666</c:v>
                </c:pt>
                <c:pt idx="64835">
                  <c:v>165.84114583333334</c:v>
                </c:pt>
                <c:pt idx="64836">
                  <c:v>165.84375</c:v>
                </c:pt>
                <c:pt idx="64837">
                  <c:v>165.84635416666666</c:v>
                </c:pt>
                <c:pt idx="64838">
                  <c:v>165.84895833333334</c:v>
                </c:pt>
                <c:pt idx="64839">
                  <c:v>165.8515625</c:v>
                </c:pt>
                <c:pt idx="64840">
                  <c:v>165.85416666666666</c:v>
                </c:pt>
                <c:pt idx="64841">
                  <c:v>165.85677083333334</c:v>
                </c:pt>
                <c:pt idx="64842">
                  <c:v>165.859375</c:v>
                </c:pt>
                <c:pt idx="64843">
                  <c:v>165.86197916666666</c:v>
                </c:pt>
                <c:pt idx="64844">
                  <c:v>165.86458333333334</c:v>
                </c:pt>
                <c:pt idx="64845">
                  <c:v>165.8671875</c:v>
                </c:pt>
                <c:pt idx="64846">
                  <c:v>165.86979166666666</c:v>
                </c:pt>
                <c:pt idx="64847">
                  <c:v>165.87239583333334</c:v>
                </c:pt>
                <c:pt idx="64848">
                  <c:v>165.875</c:v>
                </c:pt>
                <c:pt idx="64849">
                  <c:v>165.87760416666666</c:v>
                </c:pt>
                <c:pt idx="64850">
                  <c:v>165.88020833333334</c:v>
                </c:pt>
                <c:pt idx="64851">
                  <c:v>165.8828125</c:v>
                </c:pt>
                <c:pt idx="64852">
                  <c:v>165.88541666666666</c:v>
                </c:pt>
                <c:pt idx="64853">
                  <c:v>165.88802083333334</c:v>
                </c:pt>
                <c:pt idx="64854">
                  <c:v>165.890625</c:v>
                </c:pt>
                <c:pt idx="64855">
                  <c:v>165.89322916666666</c:v>
                </c:pt>
                <c:pt idx="64856">
                  <c:v>165.89583333333334</c:v>
                </c:pt>
                <c:pt idx="64857">
                  <c:v>165.8984375</c:v>
                </c:pt>
                <c:pt idx="64858">
                  <c:v>165.90104166666666</c:v>
                </c:pt>
                <c:pt idx="64859">
                  <c:v>165.90364583333334</c:v>
                </c:pt>
                <c:pt idx="64860">
                  <c:v>165.90625</c:v>
                </c:pt>
                <c:pt idx="64861">
                  <c:v>165.90885416666666</c:v>
                </c:pt>
                <c:pt idx="64862">
                  <c:v>165.91145833333334</c:v>
                </c:pt>
                <c:pt idx="64863">
                  <c:v>165.9140625</c:v>
                </c:pt>
                <c:pt idx="64864">
                  <c:v>165.91666666666666</c:v>
                </c:pt>
                <c:pt idx="64865">
                  <c:v>165.91927083333334</c:v>
                </c:pt>
                <c:pt idx="64866">
                  <c:v>165.921875</c:v>
                </c:pt>
                <c:pt idx="64867">
                  <c:v>165.92447916666666</c:v>
                </c:pt>
                <c:pt idx="64868">
                  <c:v>165.92708333333334</c:v>
                </c:pt>
                <c:pt idx="64869">
                  <c:v>165.9296875</c:v>
                </c:pt>
                <c:pt idx="64870">
                  <c:v>165.93229166666666</c:v>
                </c:pt>
                <c:pt idx="64871">
                  <c:v>165.93489583333334</c:v>
                </c:pt>
                <c:pt idx="64872">
                  <c:v>165.9375</c:v>
                </c:pt>
                <c:pt idx="64873">
                  <c:v>165.94010416666666</c:v>
                </c:pt>
                <c:pt idx="64874">
                  <c:v>165.94270833333334</c:v>
                </c:pt>
                <c:pt idx="64875">
                  <c:v>165.9453125</c:v>
                </c:pt>
                <c:pt idx="64876">
                  <c:v>165.94791666666666</c:v>
                </c:pt>
                <c:pt idx="64877">
                  <c:v>165.95052083333334</c:v>
                </c:pt>
                <c:pt idx="64878">
                  <c:v>165.953125</c:v>
                </c:pt>
                <c:pt idx="64879">
                  <c:v>165.95572916666666</c:v>
                </c:pt>
                <c:pt idx="64880">
                  <c:v>165.95833333333334</c:v>
                </c:pt>
                <c:pt idx="64881">
                  <c:v>165.9609375</c:v>
                </c:pt>
                <c:pt idx="64882">
                  <c:v>165.96354166666666</c:v>
                </c:pt>
                <c:pt idx="64883">
                  <c:v>165.96614583333334</c:v>
                </c:pt>
                <c:pt idx="64884">
                  <c:v>165.96875</c:v>
                </c:pt>
                <c:pt idx="64885">
                  <c:v>165.97135416666666</c:v>
                </c:pt>
                <c:pt idx="64886">
                  <c:v>165.97395833333334</c:v>
                </c:pt>
                <c:pt idx="64887">
                  <c:v>165.9765625</c:v>
                </c:pt>
                <c:pt idx="64888">
                  <c:v>165.97916666666666</c:v>
                </c:pt>
                <c:pt idx="64889">
                  <c:v>165.98177083333334</c:v>
                </c:pt>
                <c:pt idx="64890">
                  <c:v>165.984375</c:v>
                </c:pt>
                <c:pt idx="64891">
                  <c:v>165.98697916666666</c:v>
                </c:pt>
                <c:pt idx="64892">
                  <c:v>165.98958333333334</c:v>
                </c:pt>
                <c:pt idx="64893">
                  <c:v>165.9921875</c:v>
                </c:pt>
                <c:pt idx="64894">
                  <c:v>165.99479166666666</c:v>
                </c:pt>
                <c:pt idx="64895">
                  <c:v>165.99739583333334</c:v>
                </c:pt>
                <c:pt idx="64896">
                  <c:v>166</c:v>
                </c:pt>
                <c:pt idx="64897">
                  <c:v>166.00260416666666</c:v>
                </c:pt>
                <c:pt idx="64898">
                  <c:v>166.00520833333334</c:v>
                </c:pt>
                <c:pt idx="64899">
                  <c:v>166.0078125</c:v>
                </c:pt>
                <c:pt idx="64900">
                  <c:v>166.01041666666666</c:v>
                </c:pt>
                <c:pt idx="64901">
                  <c:v>166.01302083333334</c:v>
                </c:pt>
                <c:pt idx="64902">
                  <c:v>166.015625</c:v>
                </c:pt>
                <c:pt idx="64903">
                  <c:v>166.01822916666666</c:v>
                </c:pt>
                <c:pt idx="64904">
                  <c:v>166.02083333333334</c:v>
                </c:pt>
                <c:pt idx="64905">
                  <c:v>166.0234375</c:v>
                </c:pt>
                <c:pt idx="64906">
                  <c:v>166.02604166666666</c:v>
                </c:pt>
                <c:pt idx="64907">
                  <c:v>166.02864583333334</c:v>
                </c:pt>
                <c:pt idx="64908">
                  <c:v>166.03125</c:v>
                </c:pt>
                <c:pt idx="64909">
                  <c:v>166.03385416666666</c:v>
                </c:pt>
                <c:pt idx="64910">
                  <c:v>166.03645833333334</c:v>
                </c:pt>
                <c:pt idx="64911">
                  <c:v>166.0390625</c:v>
                </c:pt>
                <c:pt idx="64912">
                  <c:v>166.04166666666666</c:v>
                </c:pt>
                <c:pt idx="64913">
                  <c:v>166.04427083333334</c:v>
                </c:pt>
                <c:pt idx="64914">
                  <c:v>166.046875</c:v>
                </c:pt>
                <c:pt idx="64915">
                  <c:v>166.04947916666666</c:v>
                </c:pt>
                <c:pt idx="64916">
                  <c:v>166.05208333333334</c:v>
                </c:pt>
                <c:pt idx="64917">
                  <c:v>166.0546875</c:v>
                </c:pt>
                <c:pt idx="64918">
                  <c:v>166.05729166666666</c:v>
                </c:pt>
                <c:pt idx="64919">
                  <c:v>166.05989583333334</c:v>
                </c:pt>
                <c:pt idx="64920">
                  <c:v>166.0625</c:v>
                </c:pt>
                <c:pt idx="64921">
                  <c:v>166.06510416666666</c:v>
                </c:pt>
                <c:pt idx="64922">
                  <c:v>166.06770833333334</c:v>
                </c:pt>
                <c:pt idx="64923">
                  <c:v>166.0703125</c:v>
                </c:pt>
                <c:pt idx="64924">
                  <c:v>166.07291666666666</c:v>
                </c:pt>
                <c:pt idx="64925">
                  <c:v>166.07552083333334</c:v>
                </c:pt>
                <c:pt idx="64926">
                  <c:v>166.078125</c:v>
                </c:pt>
                <c:pt idx="64927">
                  <c:v>166.08072916666666</c:v>
                </c:pt>
                <c:pt idx="64928">
                  <c:v>166.08333333333334</c:v>
                </c:pt>
                <c:pt idx="64929">
                  <c:v>166.0859375</c:v>
                </c:pt>
                <c:pt idx="64930">
                  <c:v>166.08854166666666</c:v>
                </c:pt>
                <c:pt idx="64931">
                  <c:v>166.09114583333334</c:v>
                </c:pt>
                <c:pt idx="64932">
                  <c:v>166.09375</c:v>
                </c:pt>
                <c:pt idx="64933">
                  <c:v>166.09635416666666</c:v>
                </c:pt>
                <c:pt idx="64934">
                  <c:v>166.09895833333334</c:v>
                </c:pt>
                <c:pt idx="64935">
                  <c:v>166.1015625</c:v>
                </c:pt>
                <c:pt idx="64936">
                  <c:v>166.10416666666666</c:v>
                </c:pt>
                <c:pt idx="64937">
                  <c:v>166.10677083333334</c:v>
                </c:pt>
                <c:pt idx="64938">
                  <c:v>166.109375</c:v>
                </c:pt>
                <c:pt idx="64939">
                  <c:v>166.11197916666666</c:v>
                </c:pt>
                <c:pt idx="64940">
                  <c:v>166.11458333333334</c:v>
                </c:pt>
                <c:pt idx="64941">
                  <c:v>166.1171875</c:v>
                </c:pt>
                <c:pt idx="64942">
                  <c:v>166.11979166666666</c:v>
                </c:pt>
                <c:pt idx="64943">
                  <c:v>166.12239583333334</c:v>
                </c:pt>
                <c:pt idx="64944">
                  <c:v>166.125</c:v>
                </c:pt>
                <c:pt idx="64945">
                  <c:v>166.12760416666666</c:v>
                </c:pt>
                <c:pt idx="64946">
                  <c:v>166.13020833333334</c:v>
                </c:pt>
                <c:pt idx="64947">
                  <c:v>166.1328125</c:v>
                </c:pt>
                <c:pt idx="64948">
                  <c:v>166.13541666666666</c:v>
                </c:pt>
                <c:pt idx="64949">
                  <c:v>166.13802083333334</c:v>
                </c:pt>
                <c:pt idx="64950">
                  <c:v>166.140625</c:v>
                </c:pt>
                <c:pt idx="64951">
                  <c:v>166.14322916666666</c:v>
                </c:pt>
                <c:pt idx="64952">
                  <c:v>166.14583333333334</c:v>
                </c:pt>
                <c:pt idx="64953">
                  <c:v>166.1484375</c:v>
                </c:pt>
                <c:pt idx="64954">
                  <c:v>166.15104166666666</c:v>
                </c:pt>
                <c:pt idx="64955">
                  <c:v>166.15364583333334</c:v>
                </c:pt>
                <c:pt idx="64956">
                  <c:v>166.15625</c:v>
                </c:pt>
                <c:pt idx="64957">
                  <c:v>166.15885416666666</c:v>
                </c:pt>
                <c:pt idx="64958">
                  <c:v>166.16145833333334</c:v>
                </c:pt>
                <c:pt idx="64959">
                  <c:v>166.1640625</c:v>
                </c:pt>
                <c:pt idx="64960">
                  <c:v>166.16666666666666</c:v>
                </c:pt>
                <c:pt idx="64961">
                  <c:v>166.16927083333334</c:v>
                </c:pt>
                <c:pt idx="64962">
                  <c:v>166.171875</c:v>
                </c:pt>
                <c:pt idx="64963">
                  <c:v>166.17447916666666</c:v>
                </c:pt>
                <c:pt idx="64964">
                  <c:v>166.17708333333334</c:v>
                </c:pt>
                <c:pt idx="64965">
                  <c:v>166.1796875</c:v>
                </c:pt>
                <c:pt idx="64966">
                  <c:v>166.18229166666666</c:v>
                </c:pt>
                <c:pt idx="64967">
                  <c:v>166.18489583333334</c:v>
                </c:pt>
                <c:pt idx="64968">
                  <c:v>166.1875</c:v>
                </c:pt>
                <c:pt idx="64969">
                  <c:v>166.19010416666666</c:v>
                </c:pt>
                <c:pt idx="64970">
                  <c:v>166.19270833333334</c:v>
                </c:pt>
                <c:pt idx="64971">
                  <c:v>166.1953125</c:v>
                </c:pt>
                <c:pt idx="64972">
                  <c:v>166.19791666666666</c:v>
                </c:pt>
                <c:pt idx="64973">
                  <c:v>166.20052083333334</c:v>
                </c:pt>
                <c:pt idx="64974">
                  <c:v>166.203125</c:v>
                </c:pt>
                <c:pt idx="64975">
                  <c:v>166.20572916666666</c:v>
                </c:pt>
                <c:pt idx="64976">
                  <c:v>166.20833333333334</c:v>
                </c:pt>
                <c:pt idx="64977">
                  <c:v>166.2109375</c:v>
                </c:pt>
                <c:pt idx="64978">
                  <c:v>166.21354166666666</c:v>
                </c:pt>
                <c:pt idx="64979">
                  <c:v>166.21614583333334</c:v>
                </c:pt>
                <c:pt idx="64980">
                  <c:v>166.21875</c:v>
                </c:pt>
                <c:pt idx="64981">
                  <c:v>166.22135416666666</c:v>
                </c:pt>
                <c:pt idx="64982">
                  <c:v>166.22395833333334</c:v>
                </c:pt>
                <c:pt idx="64983">
                  <c:v>166.2265625</c:v>
                </c:pt>
                <c:pt idx="64984">
                  <c:v>166.22916666666666</c:v>
                </c:pt>
                <c:pt idx="64985">
                  <c:v>166.23177083333334</c:v>
                </c:pt>
                <c:pt idx="64986">
                  <c:v>166.234375</c:v>
                </c:pt>
                <c:pt idx="64987">
                  <c:v>166.23697916666666</c:v>
                </c:pt>
                <c:pt idx="64988">
                  <c:v>166.23958333333334</c:v>
                </c:pt>
                <c:pt idx="64989">
                  <c:v>166.2421875</c:v>
                </c:pt>
                <c:pt idx="64990">
                  <c:v>166.24479166666666</c:v>
                </c:pt>
                <c:pt idx="64991">
                  <c:v>166.24739583333334</c:v>
                </c:pt>
                <c:pt idx="64992">
                  <c:v>166.25</c:v>
                </c:pt>
                <c:pt idx="64993">
                  <c:v>166.25260416666666</c:v>
                </c:pt>
                <c:pt idx="64994">
                  <c:v>166.25520833333334</c:v>
                </c:pt>
                <c:pt idx="64995">
                  <c:v>166.2578125</c:v>
                </c:pt>
                <c:pt idx="64996">
                  <c:v>166.26041666666666</c:v>
                </c:pt>
                <c:pt idx="64997">
                  <c:v>166.26302083333334</c:v>
                </c:pt>
                <c:pt idx="64998">
                  <c:v>166.265625</c:v>
                </c:pt>
                <c:pt idx="64999">
                  <c:v>166.26822916666666</c:v>
                </c:pt>
                <c:pt idx="65000">
                  <c:v>166.27083333333334</c:v>
                </c:pt>
                <c:pt idx="65001">
                  <c:v>166.2734375</c:v>
                </c:pt>
                <c:pt idx="65002">
                  <c:v>166.27604166666666</c:v>
                </c:pt>
                <c:pt idx="65003">
                  <c:v>166.27864583333334</c:v>
                </c:pt>
                <c:pt idx="65004">
                  <c:v>166.28125</c:v>
                </c:pt>
                <c:pt idx="65005">
                  <c:v>166.28385416666666</c:v>
                </c:pt>
                <c:pt idx="65006">
                  <c:v>166.28645833333334</c:v>
                </c:pt>
                <c:pt idx="65007">
                  <c:v>166.2890625</c:v>
                </c:pt>
                <c:pt idx="65008">
                  <c:v>166.29166666666666</c:v>
                </c:pt>
                <c:pt idx="65009">
                  <c:v>166.29427083333334</c:v>
                </c:pt>
                <c:pt idx="65010">
                  <c:v>166.296875</c:v>
                </c:pt>
                <c:pt idx="65011">
                  <c:v>166.29947916666666</c:v>
                </c:pt>
                <c:pt idx="65012">
                  <c:v>166.30208333333334</c:v>
                </c:pt>
                <c:pt idx="65013">
                  <c:v>166.3046875</c:v>
                </c:pt>
                <c:pt idx="65014">
                  <c:v>166.30729166666666</c:v>
                </c:pt>
                <c:pt idx="65015">
                  <c:v>166.30989583333334</c:v>
                </c:pt>
                <c:pt idx="65016">
                  <c:v>166.3125</c:v>
                </c:pt>
                <c:pt idx="65017">
                  <c:v>166.31510416666666</c:v>
                </c:pt>
                <c:pt idx="65018">
                  <c:v>166.31770833333334</c:v>
                </c:pt>
                <c:pt idx="65019">
                  <c:v>166.3203125</c:v>
                </c:pt>
                <c:pt idx="65020">
                  <c:v>166.32291666666666</c:v>
                </c:pt>
                <c:pt idx="65021">
                  <c:v>166.32552083333334</c:v>
                </c:pt>
                <c:pt idx="65022">
                  <c:v>166.328125</c:v>
                </c:pt>
                <c:pt idx="65023">
                  <c:v>166.33072916666666</c:v>
                </c:pt>
                <c:pt idx="65024">
                  <c:v>166.33333333333334</c:v>
                </c:pt>
                <c:pt idx="65025">
                  <c:v>166.3359375</c:v>
                </c:pt>
                <c:pt idx="65026">
                  <c:v>166.33854166666666</c:v>
                </c:pt>
                <c:pt idx="65027">
                  <c:v>166.34114583333334</c:v>
                </c:pt>
                <c:pt idx="65028">
                  <c:v>166.34375</c:v>
                </c:pt>
                <c:pt idx="65029">
                  <c:v>166.34635416666666</c:v>
                </c:pt>
                <c:pt idx="65030">
                  <c:v>166.34895833333334</c:v>
                </c:pt>
                <c:pt idx="65031">
                  <c:v>166.3515625</c:v>
                </c:pt>
                <c:pt idx="65032">
                  <c:v>166.35416666666666</c:v>
                </c:pt>
                <c:pt idx="65033">
                  <c:v>166.35677083333334</c:v>
                </c:pt>
                <c:pt idx="65034">
                  <c:v>166.359375</c:v>
                </c:pt>
                <c:pt idx="65035">
                  <c:v>166.36197916666666</c:v>
                </c:pt>
                <c:pt idx="65036">
                  <c:v>166.36458333333334</c:v>
                </c:pt>
                <c:pt idx="65037">
                  <c:v>166.3671875</c:v>
                </c:pt>
                <c:pt idx="65038">
                  <c:v>166.36979166666666</c:v>
                </c:pt>
                <c:pt idx="65039">
                  <c:v>166.37239583333334</c:v>
                </c:pt>
                <c:pt idx="65040">
                  <c:v>166.375</c:v>
                </c:pt>
                <c:pt idx="65041">
                  <c:v>166.37760416666666</c:v>
                </c:pt>
                <c:pt idx="65042">
                  <c:v>166.38020833333334</c:v>
                </c:pt>
                <c:pt idx="65043">
                  <c:v>166.3828125</c:v>
                </c:pt>
                <c:pt idx="65044">
                  <c:v>166.38541666666666</c:v>
                </c:pt>
                <c:pt idx="65045">
                  <c:v>166.38802083333334</c:v>
                </c:pt>
                <c:pt idx="65046">
                  <c:v>166.390625</c:v>
                </c:pt>
                <c:pt idx="65047">
                  <c:v>166.39322916666666</c:v>
                </c:pt>
                <c:pt idx="65048">
                  <c:v>166.39583333333334</c:v>
                </c:pt>
                <c:pt idx="65049">
                  <c:v>166.3984375</c:v>
                </c:pt>
                <c:pt idx="65050">
                  <c:v>166.40104166666666</c:v>
                </c:pt>
                <c:pt idx="65051">
                  <c:v>166.40364583333334</c:v>
                </c:pt>
                <c:pt idx="65052">
                  <c:v>166.40625</c:v>
                </c:pt>
                <c:pt idx="65053">
                  <c:v>166.40885416666666</c:v>
                </c:pt>
                <c:pt idx="65054">
                  <c:v>166.41145833333334</c:v>
                </c:pt>
                <c:pt idx="65055">
                  <c:v>166.4140625</c:v>
                </c:pt>
                <c:pt idx="65056">
                  <c:v>166.41666666666666</c:v>
                </c:pt>
                <c:pt idx="65057">
                  <c:v>166.41927083333334</c:v>
                </c:pt>
                <c:pt idx="65058">
                  <c:v>166.421875</c:v>
                </c:pt>
                <c:pt idx="65059">
                  <c:v>166.42447916666666</c:v>
                </c:pt>
                <c:pt idx="65060">
                  <c:v>166.42708333333334</c:v>
                </c:pt>
                <c:pt idx="65061">
                  <c:v>166.4296875</c:v>
                </c:pt>
                <c:pt idx="65062">
                  <c:v>166.43229166666666</c:v>
                </c:pt>
                <c:pt idx="65063">
                  <c:v>166.43489583333334</c:v>
                </c:pt>
                <c:pt idx="65064">
                  <c:v>166.4375</c:v>
                </c:pt>
                <c:pt idx="65065">
                  <c:v>166.44010416666666</c:v>
                </c:pt>
                <c:pt idx="65066">
                  <c:v>166.44270833333334</c:v>
                </c:pt>
                <c:pt idx="65067">
                  <c:v>166.4453125</c:v>
                </c:pt>
                <c:pt idx="65068">
                  <c:v>166.44791666666666</c:v>
                </c:pt>
                <c:pt idx="65069">
                  <c:v>166.45052083333334</c:v>
                </c:pt>
                <c:pt idx="65070">
                  <c:v>166.453125</c:v>
                </c:pt>
                <c:pt idx="65071">
                  <c:v>166.45572916666666</c:v>
                </c:pt>
                <c:pt idx="65072">
                  <c:v>166.45833333333334</c:v>
                </c:pt>
                <c:pt idx="65073">
                  <c:v>166.4609375</c:v>
                </c:pt>
                <c:pt idx="65074">
                  <c:v>166.46354166666666</c:v>
                </c:pt>
                <c:pt idx="65075">
                  <c:v>166.46614583333334</c:v>
                </c:pt>
                <c:pt idx="65076">
                  <c:v>166.46875</c:v>
                </c:pt>
                <c:pt idx="65077">
                  <c:v>166.47135416666666</c:v>
                </c:pt>
                <c:pt idx="65078">
                  <c:v>166.47395833333334</c:v>
                </c:pt>
                <c:pt idx="65079">
                  <c:v>166.4765625</c:v>
                </c:pt>
                <c:pt idx="65080">
                  <c:v>166.47916666666666</c:v>
                </c:pt>
                <c:pt idx="65081">
                  <c:v>166.48177083333334</c:v>
                </c:pt>
                <c:pt idx="65082">
                  <c:v>166.484375</c:v>
                </c:pt>
                <c:pt idx="65083">
                  <c:v>166.48697916666666</c:v>
                </c:pt>
                <c:pt idx="65084">
                  <c:v>166.48958333333334</c:v>
                </c:pt>
                <c:pt idx="65085">
                  <c:v>166.4921875</c:v>
                </c:pt>
                <c:pt idx="65086">
                  <c:v>166.49479166666666</c:v>
                </c:pt>
                <c:pt idx="65087">
                  <c:v>166.49739583333334</c:v>
                </c:pt>
                <c:pt idx="65088">
                  <c:v>166.5</c:v>
                </c:pt>
                <c:pt idx="65089">
                  <c:v>166.50260416666666</c:v>
                </c:pt>
                <c:pt idx="65090">
                  <c:v>166.50520833333334</c:v>
                </c:pt>
                <c:pt idx="65091">
                  <c:v>166.5078125</c:v>
                </c:pt>
                <c:pt idx="65092">
                  <c:v>166.51041666666666</c:v>
                </c:pt>
                <c:pt idx="65093">
                  <c:v>166.51302083333334</c:v>
                </c:pt>
                <c:pt idx="65094">
                  <c:v>166.515625</c:v>
                </c:pt>
                <c:pt idx="65095">
                  <c:v>166.51822916666666</c:v>
                </c:pt>
                <c:pt idx="65096">
                  <c:v>166.52083333333334</c:v>
                </c:pt>
                <c:pt idx="65097">
                  <c:v>166.5234375</c:v>
                </c:pt>
                <c:pt idx="65098">
                  <c:v>166.52604166666666</c:v>
                </c:pt>
                <c:pt idx="65099">
                  <c:v>166.52864583333334</c:v>
                </c:pt>
                <c:pt idx="65100">
                  <c:v>166.53125</c:v>
                </c:pt>
                <c:pt idx="65101">
                  <c:v>166.53385416666666</c:v>
                </c:pt>
                <c:pt idx="65102">
                  <c:v>166.53645833333334</c:v>
                </c:pt>
                <c:pt idx="65103">
                  <c:v>166.5390625</c:v>
                </c:pt>
                <c:pt idx="65104">
                  <c:v>166.54166666666666</c:v>
                </c:pt>
                <c:pt idx="65105">
                  <c:v>166.54427083333334</c:v>
                </c:pt>
                <c:pt idx="65106">
                  <c:v>166.546875</c:v>
                </c:pt>
                <c:pt idx="65107">
                  <c:v>166.54947916666666</c:v>
                </c:pt>
                <c:pt idx="65108">
                  <c:v>166.55208333333334</c:v>
                </c:pt>
                <c:pt idx="65109">
                  <c:v>166.5546875</c:v>
                </c:pt>
                <c:pt idx="65110">
                  <c:v>166.55729166666666</c:v>
                </c:pt>
                <c:pt idx="65111">
                  <c:v>166.55989583333334</c:v>
                </c:pt>
                <c:pt idx="65112">
                  <c:v>166.5625</c:v>
                </c:pt>
                <c:pt idx="65113">
                  <c:v>166.56510416666666</c:v>
                </c:pt>
                <c:pt idx="65114">
                  <c:v>166.56770833333334</c:v>
                </c:pt>
                <c:pt idx="65115">
                  <c:v>166.5703125</c:v>
                </c:pt>
                <c:pt idx="65116">
                  <c:v>166.57291666666666</c:v>
                </c:pt>
                <c:pt idx="65117">
                  <c:v>166.57552083333334</c:v>
                </c:pt>
                <c:pt idx="65118">
                  <c:v>166.578125</c:v>
                </c:pt>
                <c:pt idx="65119">
                  <c:v>166.58072916666666</c:v>
                </c:pt>
                <c:pt idx="65120">
                  <c:v>166.58333333333334</c:v>
                </c:pt>
                <c:pt idx="65121">
                  <c:v>166.5859375</c:v>
                </c:pt>
                <c:pt idx="65122">
                  <c:v>166.58854166666666</c:v>
                </c:pt>
                <c:pt idx="65123">
                  <c:v>166.59114583333334</c:v>
                </c:pt>
                <c:pt idx="65124">
                  <c:v>166.59375</c:v>
                </c:pt>
                <c:pt idx="65125">
                  <c:v>166.59635416666666</c:v>
                </c:pt>
                <c:pt idx="65126">
                  <c:v>166.59895833333334</c:v>
                </c:pt>
                <c:pt idx="65127">
                  <c:v>166.6015625</c:v>
                </c:pt>
                <c:pt idx="65128">
                  <c:v>166.60416666666666</c:v>
                </c:pt>
                <c:pt idx="65129">
                  <c:v>166.60677083333334</c:v>
                </c:pt>
                <c:pt idx="65130">
                  <c:v>166.609375</c:v>
                </c:pt>
                <c:pt idx="65131">
                  <c:v>166.61197916666666</c:v>
                </c:pt>
                <c:pt idx="65132">
                  <c:v>166.61458333333334</c:v>
                </c:pt>
                <c:pt idx="65133">
                  <c:v>166.6171875</c:v>
                </c:pt>
                <c:pt idx="65134">
                  <c:v>166.61979166666666</c:v>
                </c:pt>
                <c:pt idx="65135">
                  <c:v>166.62239583333334</c:v>
                </c:pt>
                <c:pt idx="65136">
                  <c:v>166.625</c:v>
                </c:pt>
                <c:pt idx="65137">
                  <c:v>166.62760416666666</c:v>
                </c:pt>
                <c:pt idx="65138">
                  <c:v>166.63020833333334</c:v>
                </c:pt>
                <c:pt idx="65139">
                  <c:v>166.6328125</c:v>
                </c:pt>
                <c:pt idx="65140">
                  <c:v>166.63541666666666</c:v>
                </c:pt>
                <c:pt idx="65141">
                  <c:v>166.63802083333334</c:v>
                </c:pt>
                <c:pt idx="65142">
                  <c:v>166.640625</c:v>
                </c:pt>
                <c:pt idx="65143">
                  <c:v>166.64322916666666</c:v>
                </c:pt>
                <c:pt idx="65144">
                  <c:v>166.64583333333334</c:v>
                </c:pt>
                <c:pt idx="65145">
                  <c:v>166.6484375</c:v>
                </c:pt>
                <c:pt idx="65146">
                  <c:v>166.65104166666666</c:v>
                </c:pt>
                <c:pt idx="65147">
                  <c:v>166.65364583333334</c:v>
                </c:pt>
                <c:pt idx="65148">
                  <c:v>166.65625</c:v>
                </c:pt>
                <c:pt idx="65149">
                  <c:v>166.65885416666666</c:v>
                </c:pt>
                <c:pt idx="65150">
                  <c:v>166.66145833333334</c:v>
                </c:pt>
                <c:pt idx="65151">
                  <c:v>166.6640625</c:v>
                </c:pt>
                <c:pt idx="65152">
                  <c:v>166.66666666666666</c:v>
                </c:pt>
                <c:pt idx="65153">
                  <c:v>166.66927083333334</c:v>
                </c:pt>
                <c:pt idx="65154">
                  <c:v>166.671875</c:v>
                </c:pt>
                <c:pt idx="65155">
                  <c:v>166.67447916666666</c:v>
                </c:pt>
                <c:pt idx="65156">
                  <c:v>166.67708333333334</c:v>
                </c:pt>
                <c:pt idx="65157">
                  <c:v>166.6796875</c:v>
                </c:pt>
                <c:pt idx="65158">
                  <c:v>166.68229166666666</c:v>
                </c:pt>
                <c:pt idx="65159">
                  <c:v>166.68489583333334</c:v>
                </c:pt>
                <c:pt idx="65160">
                  <c:v>166.6875</c:v>
                </c:pt>
                <c:pt idx="65161">
                  <c:v>166.69010416666666</c:v>
                </c:pt>
                <c:pt idx="65162">
                  <c:v>166.69270833333334</c:v>
                </c:pt>
                <c:pt idx="65163">
                  <c:v>166.6953125</c:v>
                </c:pt>
                <c:pt idx="65164">
                  <c:v>166.69791666666666</c:v>
                </c:pt>
                <c:pt idx="65165">
                  <c:v>166.70052083333334</c:v>
                </c:pt>
                <c:pt idx="65166">
                  <c:v>166.703125</c:v>
                </c:pt>
                <c:pt idx="65167">
                  <c:v>166.70572916666666</c:v>
                </c:pt>
                <c:pt idx="65168">
                  <c:v>166.70833333333334</c:v>
                </c:pt>
                <c:pt idx="65169">
                  <c:v>166.7109375</c:v>
                </c:pt>
                <c:pt idx="65170">
                  <c:v>166.71354166666666</c:v>
                </c:pt>
                <c:pt idx="65171">
                  <c:v>166.71614583333334</c:v>
                </c:pt>
                <c:pt idx="65172">
                  <c:v>166.71875</c:v>
                </c:pt>
                <c:pt idx="65173">
                  <c:v>166.72135416666666</c:v>
                </c:pt>
                <c:pt idx="65174">
                  <c:v>166.72395833333334</c:v>
                </c:pt>
                <c:pt idx="65175">
                  <c:v>166.7265625</c:v>
                </c:pt>
                <c:pt idx="65176">
                  <c:v>166.72916666666666</c:v>
                </c:pt>
                <c:pt idx="65177">
                  <c:v>166.73177083333334</c:v>
                </c:pt>
                <c:pt idx="65178">
                  <c:v>166.734375</c:v>
                </c:pt>
                <c:pt idx="65179">
                  <c:v>166.73697916666666</c:v>
                </c:pt>
                <c:pt idx="65180">
                  <c:v>166.73958333333334</c:v>
                </c:pt>
                <c:pt idx="65181">
                  <c:v>166.7421875</c:v>
                </c:pt>
                <c:pt idx="65182">
                  <c:v>166.74479166666666</c:v>
                </c:pt>
                <c:pt idx="65183">
                  <c:v>166.74739583333334</c:v>
                </c:pt>
                <c:pt idx="65184">
                  <c:v>166.75</c:v>
                </c:pt>
                <c:pt idx="65185">
                  <c:v>166.75260416666666</c:v>
                </c:pt>
                <c:pt idx="65186">
                  <c:v>166.75520833333334</c:v>
                </c:pt>
                <c:pt idx="65187">
                  <c:v>166.7578125</c:v>
                </c:pt>
                <c:pt idx="65188">
                  <c:v>166.76041666666666</c:v>
                </c:pt>
                <c:pt idx="65189">
                  <c:v>166.76302083333334</c:v>
                </c:pt>
                <c:pt idx="65190">
                  <c:v>166.765625</c:v>
                </c:pt>
                <c:pt idx="65191">
                  <c:v>166.76822916666666</c:v>
                </c:pt>
                <c:pt idx="65192">
                  <c:v>166.77083333333334</c:v>
                </c:pt>
                <c:pt idx="65193">
                  <c:v>166.7734375</c:v>
                </c:pt>
                <c:pt idx="65194">
                  <c:v>166.77604166666666</c:v>
                </c:pt>
                <c:pt idx="65195">
                  <c:v>166.77864583333334</c:v>
                </c:pt>
                <c:pt idx="65196">
                  <c:v>166.78125</c:v>
                </c:pt>
                <c:pt idx="65197">
                  <c:v>166.78385416666666</c:v>
                </c:pt>
                <c:pt idx="65198">
                  <c:v>166.78645833333334</c:v>
                </c:pt>
                <c:pt idx="65199">
                  <c:v>166.7890625</c:v>
                </c:pt>
                <c:pt idx="65200">
                  <c:v>166.79166666666666</c:v>
                </c:pt>
                <c:pt idx="65201">
                  <c:v>166.79427083333334</c:v>
                </c:pt>
                <c:pt idx="65202">
                  <c:v>166.796875</c:v>
                </c:pt>
                <c:pt idx="65203">
                  <c:v>166.79947916666666</c:v>
                </c:pt>
                <c:pt idx="65204">
                  <c:v>166.80208333333334</c:v>
                </c:pt>
                <c:pt idx="65205">
                  <c:v>166.8046875</c:v>
                </c:pt>
                <c:pt idx="65206">
                  <c:v>166.80729166666666</c:v>
                </c:pt>
                <c:pt idx="65207">
                  <c:v>166.80989583333334</c:v>
                </c:pt>
                <c:pt idx="65208">
                  <c:v>166.8125</c:v>
                </c:pt>
                <c:pt idx="65209">
                  <c:v>166.81510416666666</c:v>
                </c:pt>
                <c:pt idx="65210">
                  <c:v>166.81770833333334</c:v>
                </c:pt>
                <c:pt idx="65211">
                  <c:v>166.8203125</c:v>
                </c:pt>
                <c:pt idx="65212">
                  <c:v>166.82291666666666</c:v>
                </c:pt>
                <c:pt idx="65213">
                  <c:v>166.82552083333334</c:v>
                </c:pt>
                <c:pt idx="65214">
                  <c:v>166.828125</c:v>
                </c:pt>
                <c:pt idx="65215">
                  <c:v>166.83072916666666</c:v>
                </c:pt>
                <c:pt idx="65216">
                  <c:v>166.83333333333334</c:v>
                </c:pt>
                <c:pt idx="65217">
                  <c:v>166.8359375</c:v>
                </c:pt>
                <c:pt idx="65218">
                  <c:v>166.83854166666666</c:v>
                </c:pt>
                <c:pt idx="65219">
                  <c:v>166.84114583333334</c:v>
                </c:pt>
                <c:pt idx="65220">
                  <c:v>166.84375</c:v>
                </c:pt>
                <c:pt idx="65221">
                  <c:v>166.84635416666666</c:v>
                </c:pt>
                <c:pt idx="65222">
                  <c:v>166.84895833333334</c:v>
                </c:pt>
                <c:pt idx="65223">
                  <c:v>166.8515625</c:v>
                </c:pt>
                <c:pt idx="65224">
                  <c:v>166.85416666666666</c:v>
                </c:pt>
                <c:pt idx="65225">
                  <c:v>166.85677083333334</c:v>
                </c:pt>
                <c:pt idx="65226">
                  <c:v>166.859375</c:v>
                </c:pt>
                <c:pt idx="65227">
                  <c:v>166.86197916666666</c:v>
                </c:pt>
                <c:pt idx="65228">
                  <c:v>166.86458333333334</c:v>
                </c:pt>
                <c:pt idx="65229">
                  <c:v>166.8671875</c:v>
                </c:pt>
                <c:pt idx="65230">
                  <c:v>166.86979166666666</c:v>
                </c:pt>
                <c:pt idx="65231">
                  <c:v>166.87239583333334</c:v>
                </c:pt>
                <c:pt idx="65232">
                  <c:v>166.875</c:v>
                </c:pt>
                <c:pt idx="65233">
                  <c:v>166.87760416666666</c:v>
                </c:pt>
                <c:pt idx="65234">
                  <c:v>166.88020833333334</c:v>
                </c:pt>
                <c:pt idx="65235">
                  <c:v>166.8828125</c:v>
                </c:pt>
                <c:pt idx="65236">
                  <c:v>166.88541666666666</c:v>
                </c:pt>
                <c:pt idx="65237">
                  <c:v>166.88802083333334</c:v>
                </c:pt>
                <c:pt idx="65238">
                  <c:v>166.890625</c:v>
                </c:pt>
                <c:pt idx="65239">
                  <c:v>166.89322916666666</c:v>
                </c:pt>
                <c:pt idx="65240">
                  <c:v>166.89583333333334</c:v>
                </c:pt>
                <c:pt idx="65241">
                  <c:v>166.8984375</c:v>
                </c:pt>
                <c:pt idx="65242">
                  <c:v>166.90104166666666</c:v>
                </c:pt>
                <c:pt idx="65243">
                  <c:v>166.90364583333334</c:v>
                </c:pt>
                <c:pt idx="65244">
                  <c:v>166.90625</c:v>
                </c:pt>
                <c:pt idx="65245">
                  <c:v>166.90885416666666</c:v>
                </c:pt>
                <c:pt idx="65246">
                  <c:v>166.91145833333334</c:v>
                </c:pt>
                <c:pt idx="65247">
                  <c:v>166.9140625</c:v>
                </c:pt>
                <c:pt idx="65248">
                  <c:v>166.91666666666666</c:v>
                </c:pt>
                <c:pt idx="65249">
                  <c:v>166.91927083333334</c:v>
                </c:pt>
                <c:pt idx="65250">
                  <c:v>166.921875</c:v>
                </c:pt>
                <c:pt idx="65251">
                  <c:v>166.92447916666666</c:v>
                </c:pt>
                <c:pt idx="65252">
                  <c:v>166.92708333333334</c:v>
                </c:pt>
                <c:pt idx="65253">
                  <c:v>166.9296875</c:v>
                </c:pt>
                <c:pt idx="65254">
                  <c:v>166.93229166666666</c:v>
                </c:pt>
                <c:pt idx="65255">
                  <c:v>166.93489583333334</c:v>
                </c:pt>
                <c:pt idx="65256">
                  <c:v>166.9375</c:v>
                </c:pt>
                <c:pt idx="65257">
                  <c:v>166.94010416666666</c:v>
                </c:pt>
                <c:pt idx="65258">
                  <c:v>166.94270833333334</c:v>
                </c:pt>
                <c:pt idx="65259">
                  <c:v>166.9453125</c:v>
                </c:pt>
                <c:pt idx="65260">
                  <c:v>166.94791666666666</c:v>
                </c:pt>
                <c:pt idx="65261">
                  <c:v>166.95052083333334</c:v>
                </c:pt>
                <c:pt idx="65262">
                  <c:v>166.953125</c:v>
                </c:pt>
                <c:pt idx="65263">
                  <c:v>166.95572916666666</c:v>
                </c:pt>
                <c:pt idx="65264">
                  <c:v>166.95833333333334</c:v>
                </c:pt>
                <c:pt idx="65265">
                  <c:v>166.9609375</c:v>
                </c:pt>
                <c:pt idx="65266">
                  <c:v>166.96354166666666</c:v>
                </c:pt>
                <c:pt idx="65267">
                  <c:v>166.96614583333334</c:v>
                </c:pt>
                <c:pt idx="65268">
                  <c:v>166.96875</c:v>
                </c:pt>
                <c:pt idx="65269">
                  <c:v>166.97135416666666</c:v>
                </c:pt>
                <c:pt idx="65270">
                  <c:v>166.97395833333334</c:v>
                </c:pt>
                <c:pt idx="65271">
                  <c:v>166.9765625</c:v>
                </c:pt>
                <c:pt idx="65272">
                  <c:v>166.97916666666666</c:v>
                </c:pt>
                <c:pt idx="65273">
                  <c:v>166.98177083333334</c:v>
                </c:pt>
                <c:pt idx="65274">
                  <c:v>166.984375</c:v>
                </c:pt>
                <c:pt idx="65275">
                  <c:v>166.98697916666666</c:v>
                </c:pt>
                <c:pt idx="65276">
                  <c:v>166.98958333333334</c:v>
                </c:pt>
                <c:pt idx="65277">
                  <c:v>166.9921875</c:v>
                </c:pt>
                <c:pt idx="65278">
                  <c:v>166.99479166666666</c:v>
                </c:pt>
                <c:pt idx="65279">
                  <c:v>166.99739583333334</c:v>
                </c:pt>
                <c:pt idx="65280">
                  <c:v>167</c:v>
                </c:pt>
                <c:pt idx="65281">
                  <c:v>167.00260416666666</c:v>
                </c:pt>
                <c:pt idx="65282">
                  <c:v>167.00520833333334</c:v>
                </c:pt>
                <c:pt idx="65283">
                  <c:v>167.0078125</c:v>
                </c:pt>
                <c:pt idx="65284">
                  <c:v>167.01041666666666</c:v>
                </c:pt>
                <c:pt idx="65285">
                  <c:v>167.01302083333334</c:v>
                </c:pt>
                <c:pt idx="65286">
                  <c:v>167.015625</c:v>
                </c:pt>
                <c:pt idx="65287">
                  <c:v>167.01822916666666</c:v>
                </c:pt>
                <c:pt idx="65288">
                  <c:v>167.02083333333334</c:v>
                </c:pt>
                <c:pt idx="65289">
                  <c:v>167.0234375</c:v>
                </c:pt>
                <c:pt idx="65290">
                  <c:v>167.02604166666666</c:v>
                </c:pt>
                <c:pt idx="65291">
                  <c:v>167.02864583333334</c:v>
                </c:pt>
                <c:pt idx="65292">
                  <c:v>167.03125</c:v>
                </c:pt>
                <c:pt idx="65293">
                  <c:v>167.03385416666666</c:v>
                </c:pt>
                <c:pt idx="65294">
                  <c:v>167.03645833333334</c:v>
                </c:pt>
                <c:pt idx="65295">
                  <c:v>167.0390625</c:v>
                </c:pt>
                <c:pt idx="65296">
                  <c:v>167.04166666666666</c:v>
                </c:pt>
                <c:pt idx="65297">
                  <c:v>167.04427083333334</c:v>
                </c:pt>
                <c:pt idx="65298">
                  <c:v>167.046875</c:v>
                </c:pt>
                <c:pt idx="65299">
                  <c:v>167.04947916666666</c:v>
                </c:pt>
                <c:pt idx="65300">
                  <c:v>167.05208333333334</c:v>
                </c:pt>
                <c:pt idx="65301">
                  <c:v>167.0546875</c:v>
                </c:pt>
                <c:pt idx="65302">
                  <c:v>167.05729166666666</c:v>
                </c:pt>
                <c:pt idx="65303">
                  <c:v>167.05989583333334</c:v>
                </c:pt>
                <c:pt idx="65304">
                  <c:v>167.0625</c:v>
                </c:pt>
                <c:pt idx="65305">
                  <c:v>167.06510416666666</c:v>
                </c:pt>
                <c:pt idx="65306">
                  <c:v>167.06770833333334</c:v>
                </c:pt>
                <c:pt idx="65307">
                  <c:v>167.0703125</c:v>
                </c:pt>
                <c:pt idx="65308">
                  <c:v>167.07291666666666</c:v>
                </c:pt>
                <c:pt idx="65309">
                  <c:v>167.07552083333334</c:v>
                </c:pt>
                <c:pt idx="65310">
                  <c:v>167.078125</c:v>
                </c:pt>
                <c:pt idx="65311">
                  <c:v>167.08072916666666</c:v>
                </c:pt>
                <c:pt idx="65312">
                  <c:v>167.08333333333334</c:v>
                </c:pt>
                <c:pt idx="65313">
                  <c:v>167.0859375</c:v>
                </c:pt>
                <c:pt idx="65314">
                  <c:v>167.08854166666666</c:v>
                </c:pt>
                <c:pt idx="65315">
                  <c:v>167.09114583333334</c:v>
                </c:pt>
                <c:pt idx="65316">
                  <c:v>167.09375</c:v>
                </c:pt>
                <c:pt idx="65317">
                  <c:v>167.09635416666666</c:v>
                </c:pt>
                <c:pt idx="65318">
                  <c:v>167.09895833333334</c:v>
                </c:pt>
                <c:pt idx="65319">
                  <c:v>167.1015625</c:v>
                </c:pt>
                <c:pt idx="65320">
                  <c:v>167.10416666666666</c:v>
                </c:pt>
                <c:pt idx="65321">
                  <c:v>167.10677083333334</c:v>
                </c:pt>
                <c:pt idx="65322">
                  <c:v>167.109375</c:v>
                </c:pt>
                <c:pt idx="65323">
                  <c:v>167.11197916666666</c:v>
                </c:pt>
                <c:pt idx="65324">
                  <c:v>167.11458333333334</c:v>
                </c:pt>
                <c:pt idx="65325">
                  <c:v>167.1171875</c:v>
                </c:pt>
                <c:pt idx="65326">
                  <c:v>167.11979166666666</c:v>
                </c:pt>
                <c:pt idx="65327">
                  <c:v>167.12239583333334</c:v>
                </c:pt>
                <c:pt idx="65328">
                  <c:v>167.125</c:v>
                </c:pt>
                <c:pt idx="65329">
                  <c:v>167.12760416666666</c:v>
                </c:pt>
                <c:pt idx="65330">
                  <c:v>167.13020833333334</c:v>
                </c:pt>
                <c:pt idx="65331">
                  <c:v>167.1328125</c:v>
                </c:pt>
                <c:pt idx="65332">
                  <c:v>167.13541666666666</c:v>
                </c:pt>
                <c:pt idx="65333">
                  <c:v>167.13802083333334</c:v>
                </c:pt>
                <c:pt idx="65334">
                  <c:v>167.140625</c:v>
                </c:pt>
                <c:pt idx="65335">
                  <c:v>167.14322916666666</c:v>
                </c:pt>
                <c:pt idx="65336">
                  <c:v>167.14583333333334</c:v>
                </c:pt>
                <c:pt idx="65337">
                  <c:v>167.1484375</c:v>
                </c:pt>
                <c:pt idx="65338">
                  <c:v>167.15104166666666</c:v>
                </c:pt>
                <c:pt idx="65339">
                  <c:v>167.15364583333334</c:v>
                </c:pt>
                <c:pt idx="65340">
                  <c:v>167.15625</c:v>
                </c:pt>
                <c:pt idx="65341">
                  <c:v>167.15885416666666</c:v>
                </c:pt>
                <c:pt idx="65342">
                  <c:v>167.16145833333334</c:v>
                </c:pt>
                <c:pt idx="65343">
                  <c:v>167.1640625</c:v>
                </c:pt>
                <c:pt idx="65344">
                  <c:v>167.16666666666666</c:v>
                </c:pt>
                <c:pt idx="65345">
                  <c:v>167.16927083333334</c:v>
                </c:pt>
                <c:pt idx="65346">
                  <c:v>167.171875</c:v>
                </c:pt>
                <c:pt idx="65347">
                  <c:v>167.17447916666666</c:v>
                </c:pt>
                <c:pt idx="65348">
                  <c:v>167.17708333333334</c:v>
                </c:pt>
                <c:pt idx="65349">
                  <c:v>167.1796875</c:v>
                </c:pt>
                <c:pt idx="65350">
                  <c:v>167.18229166666666</c:v>
                </c:pt>
                <c:pt idx="65351">
                  <c:v>167.18489583333334</c:v>
                </c:pt>
                <c:pt idx="65352">
                  <c:v>167.1875</c:v>
                </c:pt>
                <c:pt idx="65353">
                  <c:v>167.19010416666666</c:v>
                </c:pt>
                <c:pt idx="65354">
                  <c:v>167.19270833333334</c:v>
                </c:pt>
                <c:pt idx="65355">
                  <c:v>167.1953125</c:v>
                </c:pt>
                <c:pt idx="65356">
                  <c:v>167.19791666666666</c:v>
                </c:pt>
                <c:pt idx="65357">
                  <c:v>167.20052083333334</c:v>
                </c:pt>
                <c:pt idx="65358">
                  <c:v>167.203125</c:v>
                </c:pt>
                <c:pt idx="65359">
                  <c:v>167.20572916666666</c:v>
                </c:pt>
                <c:pt idx="65360">
                  <c:v>167.20833333333334</c:v>
                </c:pt>
                <c:pt idx="65361">
                  <c:v>167.2109375</c:v>
                </c:pt>
                <c:pt idx="65362">
                  <c:v>167.21354166666666</c:v>
                </c:pt>
                <c:pt idx="65363">
                  <c:v>167.21614583333334</c:v>
                </c:pt>
                <c:pt idx="65364">
                  <c:v>167.21875</c:v>
                </c:pt>
                <c:pt idx="65365">
                  <c:v>167.22135416666666</c:v>
                </c:pt>
                <c:pt idx="65366">
                  <c:v>167.22395833333334</c:v>
                </c:pt>
                <c:pt idx="65367">
                  <c:v>167.2265625</c:v>
                </c:pt>
                <c:pt idx="65368">
                  <c:v>167.22916666666666</c:v>
                </c:pt>
                <c:pt idx="65369">
                  <c:v>167.23177083333334</c:v>
                </c:pt>
                <c:pt idx="65370">
                  <c:v>167.234375</c:v>
                </c:pt>
                <c:pt idx="65371">
                  <c:v>167.23697916666666</c:v>
                </c:pt>
                <c:pt idx="65372">
                  <c:v>167.23958333333334</c:v>
                </c:pt>
                <c:pt idx="65373">
                  <c:v>167.2421875</c:v>
                </c:pt>
                <c:pt idx="65374">
                  <c:v>167.24479166666666</c:v>
                </c:pt>
                <c:pt idx="65375">
                  <c:v>167.24739583333334</c:v>
                </c:pt>
                <c:pt idx="65376">
                  <c:v>167.25</c:v>
                </c:pt>
                <c:pt idx="65377">
                  <c:v>167.25260416666666</c:v>
                </c:pt>
                <c:pt idx="65378">
                  <c:v>167.25520833333334</c:v>
                </c:pt>
                <c:pt idx="65379">
                  <c:v>167.2578125</c:v>
                </c:pt>
                <c:pt idx="65380">
                  <c:v>167.26041666666666</c:v>
                </c:pt>
                <c:pt idx="65381">
                  <c:v>167.26302083333334</c:v>
                </c:pt>
                <c:pt idx="65382">
                  <c:v>167.265625</c:v>
                </c:pt>
                <c:pt idx="65383">
                  <c:v>167.26822916666666</c:v>
                </c:pt>
                <c:pt idx="65384">
                  <c:v>167.27083333333334</c:v>
                </c:pt>
                <c:pt idx="65385">
                  <c:v>167.2734375</c:v>
                </c:pt>
                <c:pt idx="65386">
                  <c:v>167.27604166666666</c:v>
                </c:pt>
                <c:pt idx="65387">
                  <c:v>167.27864583333334</c:v>
                </c:pt>
                <c:pt idx="65388">
                  <c:v>167.28125</c:v>
                </c:pt>
                <c:pt idx="65389">
                  <c:v>167.28385416666666</c:v>
                </c:pt>
                <c:pt idx="65390">
                  <c:v>167.28645833333334</c:v>
                </c:pt>
                <c:pt idx="65391">
                  <c:v>167.2890625</c:v>
                </c:pt>
                <c:pt idx="65392">
                  <c:v>167.29166666666666</c:v>
                </c:pt>
                <c:pt idx="65393">
                  <c:v>167.29427083333334</c:v>
                </c:pt>
                <c:pt idx="65394">
                  <c:v>167.296875</c:v>
                </c:pt>
                <c:pt idx="65395">
                  <c:v>167.29947916666666</c:v>
                </c:pt>
                <c:pt idx="65396">
                  <c:v>167.30208333333334</c:v>
                </c:pt>
                <c:pt idx="65397">
                  <c:v>167.3046875</c:v>
                </c:pt>
                <c:pt idx="65398">
                  <c:v>167.30729166666666</c:v>
                </c:pt>
                <c:pt idx="65399">
                  <c:v>167.30989583333334</c:v>
                </c:pt>
                <c:pt idx="65400">
                  <c:v>167.3125</c:v>
                </c:pt>
                <c:pt idx="65401">
                  <c:v>167.31510416666666</c:v>
                </c:pt>
                <c:pt idx="65402">
                  <c:v>167.31770833333334</c:v>
                </c:pt>
                <c:pt idx="65403">
                  <c:v>167.3203125</c:v>
                </c:pt>
                <c:pt idx="65404">
                  <c:v>167.32291666666666</c:v>
                </c:pt>
                <c:pt idx="65405">
                  <c:v>167.32552083333334</c:v>
                </c:pt>
                <c:pt idx="65406">
                  <c:v>167.328125</c:v>
                </c:pt>
                <c:pt idx="65407">
                  <c:v>167.33072916666666</c:v>
                </c:pt>
                <c:pt idx="65408">
                  <c:v>167.33333333333334</c:v>
                </c:pt>
                <c:pt idx="65409">
                  <c:v>167.3359375</c:v>
                </c:pt>
                <c:pt idx="65410">
                  <c:v>167.33854166666666</c:v>
                </c:pt>
                <c:pt idx="65411">
                  <c:v>167.34114583333334</c:v>
                </c:pt>
                <c:pt idx="65412">
                  <c:v>167.34375</c:v>
                </c:pt>
                <c:pt idx="65413">
                  <c:v>167.34635416666666</c:v>
                </c:pt>
                <c:pt idx="65414">
                  <c:v>167.34895833333334</c:v>
                </c:pt>
                <c:pt idx="65415">
                  <c:v>167.3515625</c:v>
                </c:pt>
                <c:pt idx="65416">
                  <c:v>167.35416666666666</c:v>
                </c:pt>
                <c:pt idx="65417">
                  <c:v>167.35677083333334</c:v>
                </c:pt>
                <c:pt idx="65418">
                  <c:v>167.359375</c:v>
                </c:pt>
                <c:pt idx="65419">
                  <c:v>167.36197916666666</c:v>
                </c:pt>
                <c:pt idx="65420">
                  <c:v>167.36458333333334</c:v>
                </c:pt>
                <c:pt idx="65421">
                  <c:v>167.3671875</c:v>
                </c:pt>
                <c:pt idx="65422">
                  <c:v>167.36979166666666</c:v>
                </c:pt>
                <c:pt idx="65423">
                  <c:v>167.37239583333334</c:v>
                </c:pt>
                <c:pt idx="65424">
                  <c:v>167.375</c:v>
                </c:pt>
                <c:pt idx="65425">
                  <c:v>167.37760416666666</c:v>
                </c:pt>
                <c:pt idx="65426">
                  <c:v>167.38020833333334</c:v>
                </c:pt>
                <c:pt idx="65427">
                  <c:v>167.3828125</c:v>
                </c:pt>
                <c:pt idx="65428">
                  <c:v>167.38541666666666</c:v>
                </c:pt>
                <c:pt idx="65429">
                  <c:v>167.38802083333334</c:v>
                </c:pt>
                <c:pt idx="65430">
                  <c:v>167.390625</c:v>
                </c:pt>
                <c:pt idx="65431">
                  <c:v>167.39322916666666</c:v>
                </c:pt>
                <c:pt idx="65432">
                  <c:v>167.39583333333334</c:v>
                </c:pt>
                <c:pt idx="65433">
                  <c:v>167.3984375</c:v>
                </c:pt>
                <c:pt idx="65434">
                  <c:v>167.40104166666666</c:v>
                </c:pt>
                <c:pt idx="65435">
                  <c:v>167.40364583333334</c:v>
                </c:pt>
                <c:pt idx="65436">
                  <c:v>167.40625</c:v>
                </c:pt>
                <c:pt idx="65437">
                  <c:v>167.40885416666666</c:v>
                </c:pt>
                <c:pt idx="65438">
                  <c:v>167.41145833333334</c:v>
                </c:pt>
                <c:pt idx="65439">
                  <c:v>167.4140625</c:v>
                </c:pt>
                <c:pt idx="65440">
                  <c:v>167.41666666666666</c:v>
                </c:pt>
                <c:pt idx="65441">
                  <c:v>167.41927083333334</c:v>
                </c:pt>
                <c:pt idx="65442">
                  <c:v>167.421875</c:v>
                </c:pt>
                <c:pt idx="65443">
                  <c:v>167.42447916666666</c:v>
                </c:pt>
                <c:pt idx="65444">
                  <c:v>167.42708333333334</c:v>
                </c:pt>
                <c:pt idx="65445">
                  <c:v>167.4296875</c:v>
                </c:pt>
                <c:pt idx="65446">
                  <c:v>167.43229166666666</c:v>
                </c:pt>
                <c:pt idx="65447">
                  <c:v>167.43489583333334</c:v>
                </c:pt>
                <c:pt idx="65448">
                  <c:v>167.4375</c:v>
                </c:pt>
                <c:pt idx="65449">
                  <c:v>167.44010416666666</c:v>
                </c:pt>
                <c:pt idx="65450">
                  <c:v>167.44270833333334</c:v>
                </c:pt>
                <c:pt idx="65451">
                  <c:v>167.4453125</c:v>
                </c:pt>
                <c:pt idx="65452">
                  <c:v>167.44791666666666</c:v>
                </c:pt>
                <c:pt idx="65453">
                  <c:v>167.45052083333334</c:v>
                </c:pt>
                <c:pt idx="65454">
                  <c:v>167.453125</c:v>
                </c:pt>
                <c:pt idx="65455">
                  <c:v>167.45572916666666</c:v>
                </c:pt>
                <c:pt idx="65456">
                  <c:v>167.45833333333334</c:v>
                </c:pt>
                <c:pt idx="65457">
                  <c:v>167.4609375</c:v>
                </c:pt>
                <c:pt idx="65458">
                  <c:v>167.46354166666666</c:v>
                </c:pt>
                <c:pt idx="65459">
                  <c:v>167.46614583333334</c:v>
                </c:pt>
                <c:pt idx="65460">
                  <c:v>167.46875</c:v>
                </c:pt>
                <c:pt idx="65461">
                  <c:v>167.47135416666666</c:v>
                </c:pt>
                <c:pt idx="65462">
                  <c:v>167.47395833333334</c:v>
                </c:pt>
                <c:pt idx="65463">
                  <c:v>167.4765625</c:v>
                </c:pt>
                <c:pt idx="65464">
                  <c:v>167.47916666666666</c:v>
                </c:pt>
                <c:pt idx="65465">
                  <c:v>167.48177083333334</c:v>
                </c:pt>
                <c:pt idx="65466">
                  <c:v>167.484375</c:v>
                </c:pt>
                <c:pt idx="65467">
                  <c:v>167.48697916666666</c:v>
                </c:pt>
                <c:pt idx="65468">
                  <c:v>167.48958333333334</c:v>
                </c:pt>
                <c:pt idx="65469">
                  <c:v>167.4921875</c:v>
                </c:pt>
                <c:pt idx="65470">
                  <c:v>167.49479166666666</c:v>
                </c:pt>
                <c:pt idx="65471">
                  <c:v>167.49739583333334</c:v>
                </c:pt>
                <c:pt idx="65472">
                  <c:v>167.5</c:v>
                </c:pt>
                <c:pt idx="65473">
                  <c:v>167.50260416666666</c:v>
                </c:pt>
                <c:pt idx="65474">
                  <c:v>167.50520833333334</c:v>
                </c:pt>
                <c:pt idx="65475">
                  <c:v>167.5078125</c:v>
                </c:pt>
                <c:pt idx="65476">
                  <c:v>167.51041666666666</c:v>
                </c:pt>
                <c:pt idx="65477">
                  <c:v>167.51302083333334</c:v>
                </c:pt>
                <c:pt idx="65478">
                  <c:v>167.515625</c:v>
                </c:pt>
                <c:pt idx="65479">
                  <c:v>167.51822916666666</c:v>
                </c:pt>
                <c:pt idx="65480">
                  <c:v>167.52083333333334</c:v>
                </c:pt>
                <c:pt idx="65481">
                  <c:v>167.5234375</c:v>
                </c:pt>
                <c:pt idx="65482">
                  <c:v>167.52604166666666</c:v>
                </c:pt>
                <c:pt idx="65483">
                  <c:v>167.52864583333334</c:v>
                </c:pt>
                <c:pt idx="65484">
                  <c:v>167.53125</c:v>
                </c:pt>
                <c:pt idx="65485">
                  <c:v>167.53385416666666</c:v>
                </c:pt>
                <c:pt idx="65486">
                  <c:v>167.53645833333334</c:v>
                </c:pt>
                <c:pt idx="65487">
                  <c:v>167.5390625</c:v>
                </c:pt>
                <c:pt idx="65488">
                  <c:v>167.54166666666666</c:v>
                </c:pt>
                <c:pt idx="65489">
                  <c:v>167.54427083333334</c:v>
                </c:pt>
                <c:pt idx="65490">
                  <c:v>167.546875</c:v>
                </c:pt>
                <c:pt idx="65491">
                  <c:v>167.54947916666666</c:v>
                </c:pt>
                <c:pt idx="65492">
                  <c:v>167.55208333333334</c:v>
                </c:pt>
                <c:pt idx="65493">
                  <c:v>167.5546875</c:v>
                </c:pt>
                <c:pt idx="65494">
                  <c:v>167.55729166666666</c:v>
                </c:pt>
                <c:pt idx="65495">
                  <c:v>167.55989583333334</c:v>
                </c:pt>
                <c:pt idx="65496">
                  <c:v>167.5625</c:v>
                </c:pt>
                <c:pt idx="65497">
                  <c:v>167.56510416666666</c:v>
                </c:pt>
                <c:pt idx="65498">
                  <c:v>167.56770833333334</c:v>
                </c:pt>
                <c:pt idx="65499">
                  <c:v>167.5703125</c:v>
                </c:pt>
                <c:pt idx="65500">
                  <c:v>167.57291666666666</c:v>
                </c:pt>
                <c:pt idx="65501">
                  <c:v>167.57552083333334</c:v>
                </c:pt>
                <c:pt idx="65502">
                  <c:v>167.578125</c:v>
                </c:pt>
                <c:pt idx="65503">
                  <c:v>167.58072916666666</c:v>
                </c:pt>
                <c:pt idx="65504">
                  <c:v>167.58333333333334</c:v>
                </c:pt>
                <c:pt idx="65505">
                  <c:v>167.5859375</c:v>
                </c:pt>
                <c:pt idx="65506">
                  <c:v>167.58854166666666</c:v>
                </c:pt>
                <c:pt idx="65507">
                  <c:v>167.59114583333334</c:v>
                </c:pt>
                <c:pt idx="65508">
                  <c:v>167.59375</c:v>
                </c:pt>
                <c:pt idx="65509">
                  <c:v>167.59635416666666</c:v>
                </c:pt>
                <c:pt idx="65510">
                  <c:v>167.59895833333334</c:v>
                </c:pt>
                <c:pt idx="65511">
                  <c:v>167.6015625</c:v>
                </c:pt>
                <c:pt idx="65512">
                  <c:v>167.60416666666666</c:v>
                </c:pt>
                <c:pt idx="65513">
                  <c:v>167.60677083333334</c:v>
                </c:pt>
                <c:pt idx="65514">
                  <c:v>167.609375</c:v>
                </c:pt>
                <c:pt idx="65515">
                  <c:v>167.61197916666666</c:v>
                </c:pt>
                <c:pt idx="65516">
                  <c:v>167.61458333333334</c:v>
                </c:pt>
                <c:pt idx="65517">
                  <c:v>167.6171875</c:v>
                </c:pt>
                <c:pt idx="65518">
                  <c:v>167.61979166666666</c:v>
                </c:pt>
                <c:pt idx="65519">
                  <c:v>167.62239583333334</c:v>
                </c:pt>
                <c:pt idx="65520">
                  <c:v>167.625</c:v>
                </c:pt>
                <c:pt idx="65521">
                  <c:v>167.62760416666666</c:v>
                </c:pt>
                <c:pt idx="65522">
                  <c:v>167.63020833333334</c:v>
                </c:pt>
                <c:pt idx="65523">
                  <c:v>167.6328125</c:v>
                </c:pt>
                <c:pt idx="65524">
                  <c:v>167.63541666666666</c:v>
                </c:pt>
                <c:pt idx="65525">
                  <c:v>167.63802083333334</c:v>
                </c:pt>
                <c:pt idx="65526">
                  <c:v>167.640625</c:v>
                </c:pt>
                <c:pt idx="65527">
                  <c:v>167.64322916666666</c:v>
                </c:pt>
                <c:pt idx="65528">
                  <c:v>167.64583333333334</c:v>
                </c:pt>
                <c:pt idx="65529">
                  <c:v>167.6484375</c:v>
                </c:pt>
                <c:pt idx="65530">
                  <c:v>167.65104166666666</c:v>
                </c:pt>
                <c:pt idx="65531">
                  <c:v>167.65364583333334</c:v>
                </c:pt>
                <c:pt idx="65532">
                  <c:v>167.65625</c:v>
                </c:pt>
                <c:pt idx="65533">
                  <c:v>167.65885416666666</c:v>
                </c:pt>
                <c:pt idx="65534">
                  <c:v>167.66145833333334</c:v>
                </c:pt>
                <c:pt idx="65535">
                  <c:v>167.6640625</c:v>
                </c:pt>
                <c:pt idx="65536">
                  <c:v>167.66666666666666</c:v>
                </c:pt>
                <c:pt idx="65537">
                  <c:v>167.66927083333334</c:v>
                </c:pt>
                <c:pt idx="65538">
                  <c:v>167.671875</c:v>
                </c:pt>
                <c:pt idx="65539">
                  <c:v>167.67447916666666</c:v>
                </c:pt>
                <c:pt idx="65540">
                  <c:v>167.67708333333334</c:v>
                </c:pt>
                <c:pt idx="65541">
                  <c:v>167.6796875</c:v>
                </c:pt>
                <c:pt idx="65542">
                  <c:v>167.68229166666666</c:v>
                </c:pt>
                <c:pt idx="65543">
                  <c:v>167.68489583333334</c:v>
                </c:pt>
                <c:pt idx="65544">
                  <c:v>167.6875</c:v>
                </c:pt>
                <c:pt idx="65545">
                  <c:v>167.69010416666666</c:v>
                </c:pt>
                <c:pt idx="65546">
                  <c:v>167.69270833333334</c:v>
                </c:pt>
                <c:pt idx="65547">
                  <c:v>167.6953125</c:v>
                </c:pt>
                <c:pt idx="65548">
                  <c:v>167.69791666666666</c:v>
                </c:pt>
                <c:pt idx="65549">
                  <c:v>167.70052083333334</c:v>
                </c:pt>
                <c:pt idx="65550">
                  <c:v>167.703125</c:v>
                </c:pt>
                <c:pt idx="65551">
                  <c:v>167.70572916666666</c:v>
                </c:pt>
                <c:pt idx="65552">
                  <c:v>167.70833333333334</c:v>
                </c:pt>
                <c:pt idx="65553">
                  <c:v>167.7109375</c:v>
                </c:pt>
                <c:pt idx="65554">
                  <c:v>167.71354166666666</c:v>
                </c:pt>
                <c:pt idx="65555">
                  <c:v>167.71614583333334</c:v>
                </c:pt>
                <c:pt idx="65556">
                  <c:v>167.71875</c:v>
                </c:pt>
                <c:pt idx="65557">
                  <c:v>167.72135416666666</c:v>
                </c:pt>
                <c:pt idx="65558">
                  <c:v>167.72395833333334</c:v>
                </c:pt>
                <c:pt idx="65559">
                  <c:v>167.7265625</c:v>
                </c:pt>
                <c:pt idx="65560">
                  <c:v>167.72916666666666</c:v>
                </c:pt>
                <c:pt idx="65561">
                  <c:v>167.73177083333334</c:v>
                </c:pt>
                <c:pt idx="65562">
                  <c:v>167.734375</c:v>
                </c:pt>
                <c:pt idx="65563">
                  <c:v>167.73697916666666</c:v>
                </c:pt>
                <c:pt idx="65564">
                  <c:v>167.73958333333334</c:v>
                </c:pt>
                <c:pt idx="65565">
                  <c:v>167.7421875</c:v>
                </c:pt>
                <c:pt idx="65566">
                  <c:v>167.74479166666666</c:v>
                </c:pt>
                <c:pt idx="65567">
                  <c:v>167.74739583333334</c:v>
                </c:pt>
                <c:pt idx="65568">
                  <c:v>167.75</c:v>
                </c:pt>
                <c:pt idx="65569">
                  <c:v>167.75260416666666</c:v>
                </c:pt>
                <c:pt idx="65570">
                  <c:v>167.75520833333334</c:v>
                </c:pt>
                <c:pt idx="65571">
                  <c:v>167.7578125</c:v>
                </c:pt>
                <c:pt idx="65572">
                  <c:v>167.76041666666666</c:v>
                </c:pt>
                <c:pt idx="65573">
                  <c:v>167.76302083333334</c:v>
                </c:pt>
                <c:pt idx="65574">
                  <c:v>167.765625</c:v>
                </c:pt>
                <c:pt idx="65575">
                  <c:v>167.76822916666666</c:v>
                </c:pt>
                <c:pt idx="65576">
                  <c:v>167.77083333333334</c:v>
                </c:pt>
                <c:pt idx="65577">
                  <c:v>167.7734375</c:v>
                </c:pt>
                <c:pt idx="65578">
                  <c:v>167.77604166666666</c:v>
                </c:pt>
                <c:pt idx="65579">
                  <c:v>167.77864583333334</c:v>
                </c:pt>
                <c:pt idx="65580">
                  <c:v>167.78125</c:v>
                </c:pt>
                <c:pt idx="65581">
                  <c:v>167.78385416666666</c:v>
                </c:pt>
                <c:pt idx="65582">
                  <c:v>167.78645833333334</c:v>
                </c:pt>
                <c:pt idx="65583">
                  <c:v>167.7890625</c:v>
                </c:pt>
                <c:pt idx="65584">
                  <c:v>167.79166666666666</c:v>
                </c:pt>
                <c:pt idx="65585">
                  <c:v>167.79427083333334</c:v>
                </c:pt>
                <c:pt idx="65586">
                  <c:v>167.796875</c:v>
                </c:pt>
                <c:pt idx="65587">
                  <c:v>167.79947916666666</c:v>
                </c:pt>
                <c:pt idx="65588">
                  <c:v>167.80208333333334</c:v>
                </c:pt>
                <c:pt idx="65589">
                  <c:v>167.8046875</c:v>
                </c:pt>
                <c:pt idx="65590">
                  <c:v>167.80729166666666</c:v>
                </c:pt>
                <c:pt idx="65591">
                  <c:v>167.80989583333334</c:v>
                </c:pt>
                <c:pt idx="65592">
                  <c:v>167.8125</c:v>
                </c:pt>
                <c:pt idx="65593">
                  <c:v>167.81510416666666</c:v>
                </c:pt>
                <c:pt idx="65594">
                  <c:v>167.81770833333334</c:v>
                </c:pt>
                <c:pt idx="65595">
                  <c:v>167.8203125</c:v>
                </c:pt>
                <c:pt idx="65596">
                  <c:v>167.82291666666666</c:v>
                </c:pt>
                <c:pt idx="65597">
                  <c:v>167.82552083333334</c:v>
                </c:pt>
                <c:pt idx="65598">
                  <c:v>167.828125</c:v>
                </c:pt>
                <c:pt idx="65599">
                  <c:v>167.83072916666666</c:v>
                </c:pt>
                <c:pt idx="65600">
                  <c:v>167.83333333333334</c:v>
                </c:pt>
                <c:pt idx="65601">
                  <c:v>167.8359375</c:v>
                </c:pt>
                <c:pt idx="65602">
                  <c:v>167.83854166666666</c:v>
                </c:pt>
                <c:pt idx="65603">
                  <c:v>167.84114583333334</c:v>
                </c:pt>
                <c:pt idx="65604">
                  <c:v>167.84375</c:v>
                </c:pt>
                <c:pt idx="65605">
                  <c:v>167.84635416666666</c:v>
                </c:pt>
                <c:pt idx="65606">
                  <c:v>167.84895833333334</c:v>
                </c:pt>
                <c:pt idx="65607">
                  <c:v>167.8515625</c:v>
                </c:pt>
                <c:pt idx="65608">
                  <c:v>167.85416666666666</c:v>
                </c:pt>
                <c:pt idx="65609">
                  <c:v>167.85677083333334</c:v>
                </c:pt>
                <c:pt idx="65610">
                  <c:v>167.859375</c:v>
                </c:pt>
                <c:pt idx="65611">
                  <c:v>167.86197916666666</c:v>
                </c:pt>
                <c:pt idx="65612">
                  <c:v>167.86458333333334</c:v>
                </c:pt>
                <c:pt idx="65613">
                  <c:v>167.8671875</c:v>
                </c:pt>
                <c:pt idx="65614">
                  <c:v>167.86979166666666</c:v>
                </c:pt>
                <c:pt idx="65615">
                  <c:v>167.87239583333334</c:v>
                </c:pt>
                <c:pt idx="65616">
                  <c:v>167.875</c:v>
                </c:pt>
                <c:pt idx="65617">
                  <c:v>167.87760416666666</c:v>
                </c:pt>
                <c:pt idx="65618">
                  <c:v>167.88020833333334</c:v>
                </c:pt>
                <c:pt idx="65619">
                  <c:v>167.8828125</c:v>
                </c:pt>
                <c:pt idx="65620">
                  <c:v>167.88541666666666</c:v>
                </c:pt>
                <c:pt idx="65621">
                  <c:v>167.88802083333334</c:v>
                </c:pt>
                <c:pt idx="65622">
                  <c:v>167.890625</c:v>
                </c:pt>
                <c:pt idx="65623">
                  <c:v>167.89322916666666</c:v>
                </c:pt>
                <c:pt idx="65624">
                  <c:v>167.89583333333334</c:v>
                </c:pt>
                <c:pt idx="65625">
                  <c:v>167.8984375</c:v>
                </c:pt>
                <c:pt idx="65626">
                  <c:v>167.90104166666666</c:v>
                </c:pt>
                <c:pt idx="65627">
                  <c:v>167.90364583333334</c:v>
                </c:pt>
                <c:pt idx="65628">
                  <c:v>167.90625</c:v>
                </c:pt>
                <c:pt idx="65629">
                  <c:v>167.90885416666666</c:v>
                </c:pt>
                <c:pt idx="65630">
                  <c:v>167.91145833333334</c:v>
                </c:pt>
                <c:pt idx="65631">
                  <c:v>167.9140625</c:v>
                </c:pt>
                <c:pt idx="65632">
                  <c:v>167.91666666666666</c:v>
                </c:pt>
                <c:pt idx="65633">
                  <c:v>167.91927083333334</c:v>
                </c:pt>
                <c:pt idx="65634">
                  <c:v>167.921875</c:v>
                </c:pt>
                <c:pt idx="65635">
                  <c:v>167.92447916666666</c:v>
                </c:pt>
                <c:pt idx="65636">
                  <c:v>167.92708333333334</c:v>
                </c:pt>
                <c:pt idx="65637">
                  <c:v>167.9296875</c:v>
                </c:pt>
                <c:pt idx="65638">
                  <c:v>167.93229166666666</c:v>
                </c:pt>
                <c:pt idx="65639">
                  <c:v>167.93489583333334</c:v>
                </c:pt>
                <c:pt idx="65640">
                  <c:v>167.9375</c:v>
                </c:pt>
                <c:pt idx="65641">
                  <c:v>167.94010416666666</c:v>
                </c:pt>
                <c:pt idx="65642">
                  <c:v>167.94270833333334</c:v>
                </c:pt>
                <c:pt idx="65643">
                  <c:v>167.9453125</c:v>
                </c:pt>
                <c:pt idx="65644">
                  <c:v>167.94791666666666</c:v>
                </c:pt>
                <c:pt idx="65645">
                  <c:v>167.95052083333334</c:v>
                </c:pt>
                <c:pt idx="65646">
                  <c:v>167.953125</c:v>
                </c:pt>
                <c:pt idx="65647">
                  <c:v>167.95572916666666</c:v>
                </c:pt>
                <c:pt idx="65648">
                  <c:v>167.95833333333334</c:v>
                </c:pt>
                <c:pt idx="65649">
                  <c:v>167.9609375</c:v>
                </c:pt>
                <c:pt idx="65650">
                  <c:v>167.96354166666666</c:v>
                </c:pt>
                <c:pt idx="65651">
                  <c:v>167.96614583333334</c:v>
                </c:pt>
                <c:pt idx="65652">
                  <c:v>167.96875</c:v>
                </c:pt>
                <c:pt idx="65653">
                  <c:v>167.97135416666666</c:v>
                </c:pt>
                <c:pt idx="65654">
                  <c:v>167.97395833333334</c:v>
                </c:pt>
                <c:pt idx="65655">
                  <c:v>167.9765625</c:v>
                </c:pt>
                <c:pt idx="65656">
                  <c:v>167.97916666666666</c:v>
                </c:pt>
                <c:pt idx="65657">
                  <c:v>167.98177083333334</c:v>
                </c:pt>
                <c:pt idx="65658">
                  <c:v>167.984375</c:v>
                </c:pt>
                <c:pt idx="65659">
                  <c:v>167.98697916666666</c:v>
                </c:pt>
                <c:pt idx="65660">
                  <c:v>167.98958333333334</c:v>
                </c:pt>
                <c:pt idx="65661">
                  <c:v>167.9921875</c:v>
                </c:pt>
                <c:pt idx="65662">
                  <c:v>167.99479166666666</c:v>
                </c:pt>
                <c:pt idx="65663">
                  <c:v>167.99739583333334</c:v>
                </c:pt>
                <c:pt idx="65664">
                  <c:v>168</c:v>
                </c:pt>
                <c:pt idx="65665">
                  <c:v>168.00260416666666</c:v>
                </c:pt>
                <c:pt idx="65666">
                  <c:v>168.00520833333334</c:v>
                </c:pt>
                <c:pt idx="65667">
                  <c:v>168.0078125</c:v>
                </c:pt>
                <c:pt idx="65668">
                  <c:v>168.01041666666666</c:v>
                </c:pt>
                <c:pt idx="65669">
                  <c:v>168.01302083333334</c:v>
                </c:pt>
                <c:pt idx="65670">
                  <c:v>168.015625</c:v>
                </c:pt>
                <c:pt idx="65671">
                  <c:v>168.01822916666666</c:v>
                </c:pt>
                <c:pt idx="65672">
                  <c:v>168.02083333333334</c:v>
                </c:pt>
                <c:pt idx="65673">
                  <c:v>168.0234375</c:v>
                </c:pt>
                <c:pt idx="65674">
                  <c:v>168.02604166666666</c:v>
                </c:pt>
                <c:pt idx="65675">
                  <c:v>168.02864583333334</c:v>
                </c:pt>
                <c:pt idx="65676">
                  <c:v>168.03125</c:v>
                </c:pt>
                <c:pt idx="65677">
                  <c:v>168.03385416666666</c:v>
                </c:pt>
                <c:pt idx="65678">
                  <c:v>168.03645833333334</c:v>
                </c:pt>
                <c:pt idx="65679">
                  <c:v>168.0390625</c:v>
                </c:pt>
                <c:pt idx="65680">
                  <c:v>168.04166666666666</c:v>
                </c:pt>
                <c:pt idx="65681">
                  <c:v>168.04427083333334</c:v>
                </c:pt>
                <c:pt idx="65682">
                  <c:v>168.046875</c:v>
                </c:pt>
                <c:pt idx="65683">
                  <c:v>168.04947916666666</c:v>
                </c:pt>
                <c:pt idx="65684">
                  <c:v>168.05208333333334</c:v>
                </c:pt>
                <c:pt idx="65685">
                  <c:v>168.0546875</c:v>
                </c:pt>
                <c:pt idx="65686">
                  <c:v>168.05729166666666</c:v>
                </c:pt>
                <c:pt idx="65687">
                  <c:v>168.05989583333334</c:v>
                </c:pt>
                <c:pt idx="65688">
                  <c:v>168.0625</c:v>
                </c:pt>
                <c:pt idx="65689">
                  <c:v>168.06510416666666</c:v>
                </c:pt>
                <c:pt idx="65690">
                  <c:v>168.06770833333334</c:v>
                </c:pt>
                <c:pt idx="65691">
                  <c:v>168.0703125</c:v>
                </c:pt>
                <c:pt idx="65692">
                  <c:v>168.07291666666666</c:v>
                </c:pt>
                <c:pt idx="65693">
                  <c:v>168.07552083333334</c:v>
                </c:pt>
                <c:pt idx="65694">
                  <c:v>168.078125</c:v>
                </c:pt>
                <c:pt idx="65695">
                  <c:v>168.08072916666666</c:v>
                </c:pt>
                <c:pt idx="65696">
                  <c:v>168.08333333333334</c:v>
                </c:pt>
                <c:pt idx="65697">
                  <c:v>168.0859375</c:v>
                </c:pt>
                <c:pt idx="65698">
                  <c:v>168.08854166666666</c:v>
                </c:pt>
                <c:pt idx="65699">
                  <c:v>168.09114583333334</c:v>
                </c:pt>
                <c:pt idx="65700">
                  <c:v>168.09375</c:v>
                </c:pt>
                <c:pt idx="65701">
                  <c:v>168.09635416666666</c:v>
                </c:pt>
                <c:pt idx="65702">
                  <c:v>168.09895833333334</c:v>
                </c:pt>
                <c:pt idx="65703">
                  <c:v>168.1015625</c:v>
                </c:pt>
                <c:pt idx="65704">
                  <c:v>168.10416666666666</c:v>
                </c:pt>
                <c:pt idx="65705">
                  <c:v>168.10677083333334</c:v>
                </c:pt>
                <c:pt idx="65706">
                  <c:v>168.109375</c:v>
                </c:pt>
                <c:pt idx="65707">
                  <c:v>168.11197916666666</c:v>
                </c:pt>
                <c:pt idx="65708">
                  <c:v>168.11458333333334</c:v>
                </c:pt>
                <c:pt idx="65709">
                  <c:v>168.1171875</c:v>
                </c:pt>
                <c:pt idx="65710">
                  <c:v>168.11979166666666</c:v>
                </c:pt>
                <c:pt idx="65711">
                  <c:v>168.12239583333334</c:v>
                </c:pt>
                <c:pt idx="65712">
                  <c:v>168.125</c:v>
                </c:pt>
                <c:pt idx="65713">
                  <c:v>168.12760416666666</c:v>
                </c:pt>
                <c:pt idx="65714">
                  <c:v>168.13020833333334</c:v>
                </c:pt>
                <c:pt idx="65715">
                  <c:v>168.1328125</c:v>
                </c:pt>
                <c:pt idx="65716">
                  <c:v>168.13541666666666</c:v>
                </c:pt>
                <c:pt idx="65717">
                  <c:v>168.13802083333334</c:v>
                </c:pt>
                <c:pt idx="65718">
                  <c:v>168.140625</c:v>
                </c:pt>
                <c:pt idx="65719">
                  <c:v>168.14322916666666</c:v>
                </c:pt>
                <c:pt idx="65720">
                  <c:v>168.14583333333334</c:v>
                </c:pt>
                <c:pt idx="65721">
                  <c:v>168.1484375</c:v>
                </c:pt>
                <c:pt idx="65722">
                  <c:v>168.15104166666666</c:v>
                </c:pt>
                <c:pt idx="65723">
                  <c:v>168.15364583333334</c:v>
                </c:pt>
                <c:pt idx="65724">
                  <c:v>168.15625</c:v>
                </c:pt>
                <c:pt idx="65725">
                  <c:v>168.15885416666666</c:v>
                </c:pt>
                <c:pt idx="65726">
                  <c:v>168.16145833333334</c:v>
                </c:pt>
                <c:pt idx="65727">
                  <c:v>168.1640625</c:v>
                </c:pt>
                <c:pt idx="65728">
                  <c:v>168.16666666666666</c:v>
                </c:pt>
                <c:pt idx="65729">
                  <c:v>168.16927083333334</c:v>
                </c:pt>
                <c:pt idx="65730">
                  <c:v>168.171875</c:v>
                </c:pt>
                <c:pt idx="65731">
                  <c:v>168.17447916666666</c:v>
                </c:pt>
                <c:pt idx="65732">
                  <c:v>168.17708333333334</c:v>
                </c:pt>
                <c:pt idx="65733">
                  <c:v>168.1796875</c:v>
                </c:pt>
                <c:pt idx="65734">
                  <c:v>168.18229166666666</c:v>
                </c:pt>
                <c:pt idx="65735">
                  <c:v>168.18489583333334</c:v>
                </c:pt>
                <c:pt idx="65736">
                  <c:v>168.1875</c:v>
                </c:pt>
                <c:pt idx="65737">
                  <c:v>168.19010416666666</c:v>
                </c:pt>
                <c:pt idx="65738">
                  <c:v>168.19270833333334</c:v>
                </c:pt>
                <c:pt idx="65739">
                  <c:v>168.1953125</c:v>
                </c:pt>
                <c:pt idx="65740">
                  <c:v>168.19791666666666</c:v>
                </c:pt>
                <c:pt idx="65741">
                  <c:v>168.20052083333334</c:v>
                </c:pt>
                <c:pt idx="65742">
                  <c:v>168.203125</c:v>
                </c:pt>
                <c:pt idx="65743">
                  <c:v>168.20572916666666</c:v>
                </c:pt>
                <c:pt idx="65744">
                  <c:v>168.20833333333334</c:v>
                </c:pt>
                <c:pt idx="65745">
                  <c:v>168.2109375</c:v>
                </c:pt>
                <c:pt idx="65746">
                  <c:v>168.21354166666666</c:v>
                </c:pt>
                <c:pt idx="65747">
                  <c:v>168.21614583333334</c:v>
                </c:pt>
                <c:pt idx="65748">
                  <c:v>168.21875</c:v>
                </c:pt>
                <c:pt idx="65749">
                  <c:v>168.22135416666666</c:v>
                </c:pt>
                <c:pt idx="65750">
                  <c:v>168.22395833333334</c:v>
                </c:pt>
                <c:pt idx="65751">
                  <c:v>168.2265625</c:v>
                </c:pt>
                <c:pt idx="65752">
                  <c:v>168.22916666666666</c:v>
                </c:pt>
                <c:pt idx="65753">
                  <c:v>168.23177083333334</c:v>
                </c:pt>
                <c:pt idx="65754">
                  <c:v>168.234375</c:v>
                </c:pt>
                <c:pt idx="65755">
                  <c:v>168.23697916666666</c:v>
                </c:pt>
                <c:pt idx="65756">
                  <c:v>168.23958333333334</c:v>
                </c:pt>
                <c:pt idx="65757">
                  <c:v>168.2421875</c:v>
                </c:pt>
                <c:pt idx="65758">
                  <c:v>168.24479166666666</c:v>
                </c:pt>
                <c:pt idx="65759">
                  <c:v>168.24739583333334</c:v>
                </c:pt>
                <c:pt idx="65760">
                  <c:v>168.25</c:v>
                </c:pt>
                <c:pt idx="65761">
                  <c:v>168.25260416666666</c:v>
                </c:pt>
                <c:pt idx="65762">
                  <c:v>168.25520833333334</c:v>
                </c:pt>
                <c:pt idx="65763">
                  <c:v>168.2578125</c:v>
                </c:pt>
                <c:pt idx="65764">
                  <c:v>168.26041666666666</c:v>
                </c:pt>
                <c:pt idx="65765">
                  <c:v>168.26302083333334</c:v>
                </c:pt>
                <c:pt idx="65766">
                  <c:v>168.265625</c:v>
                </c:pt>
                <c:pt idx="65767">
                  <c:v>168.26822916666666</c:v>
                </c:pt>
                <c:pt idx="65768">
                  <c:v>168.27083333333334</c:v>
                </c:pt>
                <c:pt idx="65769">
                  <c:v>168.2734375</c:v>
                </c:pt>
                <c:pt idx="65770">
                  <c:v>168.27604166666666</c:v>
                </c:pt>
                <c:pt idx="65771">
                  <c:v>168.27864583333334</c:v>
                </c:pt>
                <c:pt idx="65772">
                  <c:v>168.28125</c:v>
                </c:pt>
                <c:pt idx="65773">
                  <c:v>168.28385416666666</c:v>
                </c:pt>
                <c:pt idx="65774">
                  <c:v>168.28645833333334</c:v>
                </c:pt>
                <c:pt idx="65775">
                  <c:v>168.2890625</c:v>
                </c:pt>
                <c:pt idx="65776">
                  <c:v>168.29166666666666</c:v>
                </c:pt>
                <c:pt idx="65777">
                  <c:v>168.29427083333334</c:v>
                </c:pt>
                <c:pt idx="65778">
                  <c:v>168.296875</c:v>
                </c:pt>
                <c:pt idx="65779">
                  <c:v>168.29947916666666</c:v>
                </c:pt>
                <c:pt idx="65780">
                  <c:v>168.30208333333334</c:v>
                </c:pt>
                <c:pt idx="65781">
                  <c:v>168.3046875</c:v>
                </c:pt>
                <c:pt idx="65782">
                  <c:v>168.30729166666666</c:v>
                </c:pt>
                <c:pt idx="65783">
                  <c:v>168.30989583333334</c:v>
                </c:pt>
                <c:pt idx="65784">
                  <c:v>168.3125</c:v>
                </c:pt>
                <c:pt idx="65785">
                  <c:v>168.31510416666666</c:v>
                </c:pt>
                <c:pt idx="65786">
                  <c:v>168.31770833333334</c:v>
                </c:pt>
                <c:pt idx="65787">
                  <c:v>168.3203125</c:v>
                </c:pt>
                <c:pt idx="65788">
                  <c:v>168.32291666666666</c:v>
                </c:pt>
                <c:pt idx="65789">
                  <c:v>168.32552083333334</c:v>
                </c:pt>
                <c:pt idx="65790">
                  <c:v>168.328125</c:v>
                </c:pt>
                <c:pt idx="65791">
                  <c:v>168.33072916666666</c:v>
                </c:pt>
                <c:pt idx="65792">
                  <c:v>168.33333333333334</c:v>
                </c:pt>
                <c:pt idx="65793">
                  <c:v>168.3359375</c:v>
                </c:pt>
                <c:pt idx="65794">
                  <c:v>168.33854166666666</c:v>
                </c:pt>
                <c:pt idx="65795">
                  <c:v>168.34114583333334</c:v>
                </c:pt>
                <c:pt idx="65796">
                  <c:v>168.34375</c:v>
                </c:pt>
                <c:pt idx="65797">
                  <c:v>168.34635416666666</c:v>
                </c:pt>
                <c:pt idx="65798">
                  <c:v>168.34895833333334</c:v>
                </c:pt>
                <c:pt idx="65799">
                  <c:v>168.3515625</c:v>
                </c:pt>
                <c:pt idx="65800">
                  <c:v>168.35416666666666</c:v>
                </c:pt>
                <c:pt idx="65801">
                  <c:v>168.35677083333334</c:v>
                </c:pt>
                <c:pt idx="65802">
                  <c:v>168.359375</c:v>
                </c:pt>
                <c:pt idx="65803">
                  <c:v>168.36197916666666</c:v>
                </c:pt>
                <c:pt idx="65804">
                  <c:v>168.36458333333334</c:v>
                </c:pt>
                <c:pt idx="65805">
                  <c:v>168.3671875</c:v>
                </c:pt>
                <c:pt idx="65806">
                  <c:v>168.36979166666666</c:v>
                </c:pt>
                <c:pt idx="65807">
                  <c:v>168.37239583333334</c:v>
                </c:pt>
                <c:pt idx="65808">
                  <c:v>168.375</c:v>
                </c:pt>
                <c:pt idx="65809">
                  <c:v>168.37760416666666</c:v>
                </c:pt>
                <c:pt idx="65810">
                  <c:v>168.38020833333334</c:v>
                </c:pt>
                <c:pt idx="65811">
                  <c:v>168.3828125</c:v>
                </c:pt>
                <c:pt idx="65812">
                  <c:v>168.38541666666666</c:v>
                </c:pt>
                <c:pt idx="65813">
                  <c:v>168.38802083333334</c:v>
                </c:pt>
                <c:pt idx="65814">
                  <c:v>168.390625</c:v>
                </c:pt>
                <c:pt idx="65815">
                  <c:v>168.39322916666666</c:v>
                </c:pt>
                <c:pt idx="65816">
                  <c:v>168.39583333333334</c:v>
                </c:pt>
                <c:pt idx="65817">
                  <c:v>168.3984375</c:v>
                </c:pt>
                <c:pt idx="65818">
                  <c:v>168.40104166666666</c:v>
                </c:pt>
                <c:pt idx="65819">
                  <c:v>168.40364583333334</c:v>
                </c:pt>
                <c:pt idx="65820">
                  <c:v>168.40625</c:v>
                </c:pt>
                <c:pt idx="65821">
                  <c:v>168.40885416666666</c:v>
                </c:pt>
                <c:pt idx="65822">
                  <c:v>168.41145833333334</c:v>
                </c:pt>
                <c:pt idx="65823">
                  <c:v>168.4140625</c:v>
                </c:pt>
                <c:pt idx="65824">
                  <c:v>168.41666666666666</c:v>
                </c:pt>
                <c:pt idx="65825">
                  <c:v>168.41927083333334</c:v>
                </c:pt>
                <c:pt idx="65826">
                  <c:v>168.421875</c:v>
                </c:pt>
                <c:pt idx="65827">
                  <c:v>168.42447916666666</c:v>
                </c:pt>
                <c:pt idx="65828">
                  <c:v>168.42708333333334</c:v>
                </c:pt>
                <c:pt idx="65829">
                  <c:v>168.4296875</c:v>
                </c:pt>
                <c:pt idx="65830">
                  <c:v>168.43229166666666</c:v>
                </c:pt>
                <c:pt idx="65831">
                  <c:v>168.43489583333334</c:v>
                </c:pt>
                <c:pt idx="65832">
                  <c:v>168.4375</c:v>
                </c:pt>
                <c:pt idx="65833">
                  <c:v>168.44010416666666</c:v>
                </c:pt>
                <c:pt idx="65834">
                  <c:v>168.44270833333334</c:v>
                </c:pt>
                <c:pt idx="65835">
                  <c:v>168.4453125</c:v>
                </c:pt>
                <c:pt idx="65836">
                  <c:v>168.44791666666666</c:v>
                </c:pt>
                <c:pt idx="65837">
                  <c:v>168.45052083333334</c:v>
                </c:pt>
                <c:pt idx="65838">
                  <c:v>168.453125</c:v>
                </c:pt>
                <c:pt idx="65839">
                  <c:v>168.45572916666666</c:v>
                </c:pt>
                <c:pt idx="65840">
                  <c:v>168.45833333333334</c:v>
                </c:pt>
                <c:pt idx="65841">
                  <c:v>168.4609375</c:v>
                </c:pt>
                <c:pt idx="65842">
                  <c:v>168.46354166666666</c:v>
                </c:pt>
                <c:pt idx="65843">
                  <c:v>168.46614583333334</c:v>
                </c:pt>
                <c:pt idx="65844">
                  <c:v>168.46875</c:v>
                </c:pt>
                <c:pt idx="65845">
                  <c:v>168.47135416666666</c:v>
                </c:pt>
                <c:pt idx="65846">
                  <c:v>168.47395833333334</c:v>
                </c:pt>
                <c:pt idx="65847">
                  <c:v>168.4765625</c:v>
                </c:pt>
                <c:pt idx="65848">
                  <c:v>168.47916666666666</c:v>
                </c:pt>
                <c:pt idx="65849">
                  <c:v>168.48177083333334</c:v>
                </c:pt>
                <c:pt idx="65850">
                  <c:v>168.484375</c:v>
                </c:pt>
                <c:pt idx="65851">
                  <c:v>168.48697916666666</c:v>
                </c:pt>
                <c:pt idx="65852">
                  <c:v>168.48958333333334</c:v>
                </c:pt>
                <c:pt idx="65853">
                  <c:v>168.4921875</c:v>
                </c:pt>
                <c:pt idx="65854">
                  <c:v>168.49479166666666</c:v>
                </c:pt>
                <c:pt idx="65855">
                  <c:v>168.49739583333334</c:v>
                </c:pt>
                <c:pt idx="65856">
                  <c:v>168.5</c:v>
                </c:pt>
                <c:pt idx="65857">
                  <c:v>168.50260416666666</c:v>
                </c:pt>
                <c:pt idx="65858">
                  <c:v>168.50520833333334</c:v>
                </c:pt>
                <c:pt idx="65859">
                  <c:v>168.5078125</c:v>
                </c:pt>
                <c:pt idx="65860">
                  <c:v>168.51041666666666</c:v>
                </c:pt>
                <c:pt idx="65861">
                  <c:v>168.51302083333334</c:v>
                </c:pt>
                <c:pt idx="65862">
                  <c:v>168.515625</c:v>
                </c:pt>
                <c:pt idx="65863">
                  <c:v>168.51822916666666</c:v>
                </c:pt>
                <c:pt idx="65864">
                  <c:v>168.52083333333334</c:v>
                </c:pt>
                <c:pt idx="65865">
                  <c:v>168.5234375</c:v>
                </c:pt>
                <c:pt idx="65866">
                  <c:v>168.52604166666666</c:v>
                </c:pt>
                <c:pt idx="65867">
                  <c:v>168.52864583333334</c:v>
                </c:pt>
                <c:pt idx="65868">
                  <c:v>168.53125</c:v>
                </c:pt>
                <c:pt idx="65869">
                  <c:v>168.53385416666666</c:v>
                </c:pt>
                <c:pt idx="65870">
                  <c:v>168.53645833333334</c:v>
                </c:pt>
                <c:pt idx="65871">
                  <c:v>168.5390625</c:v>
                </c:pt>
                <c:pt idx="65872">
                  <c:v>168.54166666666666</c:v>
                </c:pt>
                <c:pt idx="65873">
                  <c:v>168.54427083333334</c:v>
                </c:pt>
                <c:pt idx="65874">
                  <c:v>168.546875</c:v>
                </c:pt>
                <c:pt idx="65875">
                  <c:v>168.54947916666666</c:v>
                </c:pt>
                <c:pt idx="65876">
                  <c:v>168.55208333333334</c:v>
                </c:pt>
                <c:pt idx="65877">
                  <c:v>168.5546875</c:v>
                </c:pt>
                <c:pt idx="65878">
                  <c:v>168.55729166666666</c:v>
                </c:pt>
                <c:pt idx="65879">
                  <c:v>168.55989583333334</c:v>
                </c:pt>
                <c:pt idx="65880">
                  <c:v>168.5625</c:v>
                </c:pt>
                <c:pt idx="65881">
                  <c:v>168.56510416666666</c:v>
                </c:pt>
                <c:pt idx="65882">
                  <c:v>168.56770833333334</c:v>
                </c:pt>
                <c:pt idx="65883">
                  <c:v>168.5703125</c:v>
                </c:pt>
                <c:pt idx="65884">
                  <c:v>168.57291666666666</c:v>
                </c:pt>
                <c:pt idx="65885">
                  <c:v>168.57552083333334</c:v>
                </c:pt>
                <c:pt idx="65886">
                  <c:v>168.578125</c:v>
                </c:pt>
                <c:pt idx="65887">
                  <c:v>168.58072916666666</c:v>
                </c:pt>
                <c:pt idx="65888">
                  <c:v>168.58333333333334</c:v>
                </c:pt>
                <c:pt idx="65889">
                  <c:v>168.5859375</c:v>
                </c:pt>
                <c:pt idx="65890">
                  <c:v>168.58854166666666</c:v>
                </c:pt>
                <c:pt idx="65891">
                  <c:v>168.59114583333334</c:v>
                </c:pt>
                <c:pt idx="65892">
                  <c:v>168.59375</c:v>
                </c:pt>
                <c:pt idx="65893">
                  <c:v>168.59635416666666</c:v>
                </c:pt>
                <c:pt idx="65894">
                  <c:v>168.59895833333334</c:v>
                </c:pt>
                <c:pt idx="65895">
                  <c:v>168.6015625</c:v>
                </c:pt>
                <c:pt idx="65896">
                  <c:v>168.60416666666666</c:v>
                </c:pt>
                <c:pt idx="65897">
                  <c:v>168.60677083333334</c:v>
                </c:pt>
                <c:pt idx="65898">
                  <c:v>168.609375</c:v>
                </c:pt>
                <c:pt idx="65899">
                  <c:v>168.61197916666666</c:v>
                </c:pt>
                <c:pt idx="65900">
                  <c:v>168.61458333333334</c:v>
                </c:pt>
                <c:pt idx="65901">
                  <c:v>168.6171875</c:v>
                </c:pt>
                <c:pt idx="65902">
                  <c:v>168.61979166666666</c:v>
                </c:pt>
                <c:pt idx="65903">
                  <c:v>168.62239583333334</c:v>
                </c:pt>
                <c:pt idx="65904">
                  <c:v>168.625</c:v>
                </c:pt>
                <c:pt idx="65905">
                  <c:v>168.62760416666666</c:v>
                </c:pt>
                <c:pt idx="65906">
                  <c:v>168.63020833333334</c:v>
                </c:pt>
                <c:pt idx="65907">
                  <c:v>168.6328125</c:v>
                </c:pt>
                <c:pt idx="65908">
                  <c:v>168.63541666666666</c:v>
                </c:pt>
                <c:pt idx="65909">
                  <c:v>168.63802083333334</c:v>
                </c:pt>
                <c:pt idx="65910">
                  <c:v>168.640625</c:v>
                </c:pt>
                <c:pt idx="65911">
                  <c:v>168.64322916666666</c:v>
                </c:pt>
                <c:pt idx="65912">
                  <c:v>168.64583333333334</c:v>
                </c:pt>
                <c:pt idx="65913">
                  <c:v>168.6484375</c:v>
                </c:pt>
                <c:pt idx="65914">
                  <c:v>168.65104166666666</c:v>
                </c:pt>
                <c:pt idx="65915">
                  <c:v>168.65364583333334</c:v>
                </c:pt>
                <c:pt idx="65916">
                  <c:v>168.65625</c:v>
                </c:pt>
                <c:pt idx="65917">
                  <c:v>168.65885416666666</c:v>
                </c:pt>
                <c:pt idx="65918">
                  <c:v>168.66145833333334</c:v>
                </c:pt>
                <c:pt idx="65919">
                  <c:v>168.6640625</c:v>
                </c:pt>
                <c:pt idx="65920">
                  <c:v>168.66666666666666</c:v>
                </c:pt>
                <c:pt idx="65921">
                  <c:v>168.66927083333334</c:v>
                </c:pt>
                <c:pt idx="65922">
                  <c:v>168.671875</c:v>
                </c:pt>
                <c:pt idx="65923">
                  <c:v>168.67447916666666</c:v>
                </c:pt>
                <c:pt idx="65924">
                  <c:v>168.67708333333334</c:v>
                </c:pt>
                <c:pt idx="65925">
                  <c:v>168.6796875</c:v>
                </c:pt>
                <c:pt idx="65926">
                  <c:v>168.68229166666666</c:v>
                </c:pt>
                <c:pt idx="65927">
                  <c:v>168.68489583333334</c:v>
                </c:pt>
                <c:pt idx="65928">
                  <c:v>168.6875</c:v>
                </c:pt>
                <c:pt idx="65929">
                  <c:v>168.69010416666666</c:v>
                </c:pt>
                <c:pt idx="65930">
                  <c:v>168.69270833333334</c:v>
                </c:pt>
                <c:pt idx="65931">
                  <c:v>168.6953125</c:v>
                </c:pt>
                <c:pt idx="65932">
                  <c:v>168.69791666666666</c:v>
                </c:pt>
                <c:pt idx="65933">
                  <c:v>168.70052083333334</c:v>
                </c:pt>
                <c:pt idx="65934">
                  <c:v>168.703125</c:v>
                </c:pt>
                <c:pt idx="65935">
                  <c:v>168.70572916666666</c:v>
                </c:pt>
                <c:pt idx="65936">
                  <c:v>168.70833333333334</c:v>
                </c:pt>
                <c:pt idx="65937">
                  <c:v>168.7109375</c:v>
                </c:pt>
                <c:pt idx="65938">
                  <c:v>168.71354166666666</c:v>
                </c:pt>
                <c:pt idx="65939">
                  <c:v>168.71614583333334</c:v>
                </c:pt>
                <c:pt idx="65940">
                  <c:v>168.71875</c:v>
                </c:pt>
                <c:pt idx="65941">
                  <c:v>168.72135416666666</c:v>
                </c:pt>
                <c:pt idx="65942">
                  <c:v>168.72395833333334</c:v>
                </c:pt>
                <c:pt idx="65943">
                  <c:v>168.7265625</c:v>
                </c:pt>
                <c:pt idx="65944">
                  <c:v>168.72916666666666</c:v>
                </c:pt>
                <c:pt idx="65945">
                  <c:v>168.73177083333334</c:v>
                </c:pt>
                <c:pt idx="65946">
                  <c:v>168.734375</c:v>
                </c:pt>
                <c:pt idx="65947">
                  <c:v>168.73697916666666</c:v>
                </c:pt>
                <c:pt idx="65948">
                  <c:v>168.73958333333334</c:v>
                </c:pt>
                <c:pt idx="65949">
                  <c:v>168.7421875</c:v>
                </c:pt>
                <c:pt idx="65950">
                  <c:v>168.74479166666666</c:v>
                </c:pt>
                <c:pt idx="65951">
                  <c:v>168.74739583333334</c:v>
                </c:pt>
                <c:pt idx="65952">
                  <c:v>168.75</c:v>
                </c:pt>
                <c:pt idx="65953">
                  <c:v>168.75260416666666</c:v>
                </c:pt>
                <c:pt idx="65954">
                  <c:v>168.75520833333334</c:v>
                </c:pt>
                <c:pt idx="65955">
                  <c:v>168.7578125</c:v>
                </c:pt>
                <c:pt idx="65956">
                  <c:v>168.76041666666666</c:v>
                </c:pt>
                <c:pt idx="65957">
                  <c:v>168.76302083333334</c:v>
                </c:pt>
                <c:pt idx="65958">
                  <c:v>168.765625</c:v>
                </c:pt>
                <c:pt idx="65959">
                  <c:v>168.76822916666666</c:v>
                </c:pt>
                <c:pt idx="65960">
                  <c:v>168.77083333333334</c:v>
                </c:pt>
                <c:pt idx="65961">
                  <c:v>168.7734375</c:v>
                </c:pt>
                <c:pt idx="65962">
                  <c:v>168.77604166666666</c:v>
                </c:pt>
                <c:pt idx="65963">
                  <c:v>168.77864583333334</c:v>
                </c:pt>
                <c:pt idx="65964">
                  <c:v>168.78125</c:v>
                </c:pt>
                <c:pt idx="65965">
                  <c:v>168.78385416666666</c:v>
                </c:pt>
                <c:pt idx="65966">
                  <c:v>168.78645833333334</c:v>
                </c:pt>
                <c:pt idx="65967">
                  <c:v>168.7890625</c:v>
                </c:pt>
                <c:pt idx="65968">
                  <c:v>168.79166666666666</c:v>
                </c:pt>
                <c:pt idx="65969">
                  <c:v>168.79427083333334</c:v>
                </c:pt>
                <c:pt idx="65970">
                  <c:v>168.796875</c:v>
                </c:pt>
                <c:pt idx="65971">
                  <c:v>168.79947916666666</c:v>
                </c:pt>
                <c:pt idx="65972">
                  <c:v>168.80208333333334</c:v>
                </c:pt>
                <c:pt idx="65973">
                  <c:v>168.8046875</c:v>
                </c:pt>
                <c:pt idx="65974">
                  <c:v>168.80729166666666</c:v>
                </c:pt>
                <c:pt idx="65975">
                  <c:v>168.80989583333334</c:v>
                </c:pt>
                <c:pt idx="65976">
                  <c:v>168.8125</c:v>
                </c:pt>
                <c:pt idx="65977">
                  <c:v>168.81510416666666</c:v>
                </c:pt>
                <c:pt idx="65978">
                  <c:v>168.81770833333334</c:v>
                </c:pt>
                <c:pt idx="65979">
                  <c:v>168.8203125</c:v>
                </c:pt>
                <c:pt idx="65980">
                  <c:v>168.82291666666666</c:v>
                </c:pt>
                <c:pt idx="65981">
                  <c:v>168.82552083333334</c:v>
                </c:pt>
                <c:pt idx="65982">
                  <c:v>168.828125</c:v>
                </c:pt>
                <c:pt idx="65983">
                  <c:v>168.83072916666666</c:v>
                </c:pt>
                <c:pt idx="65984">
                  <c:v>168.83333333333334</c:v>
                </c:pt>
                <c:pt idx="65985">
                  <c:v>168.8359375</c:v>
                </c:pt>
                <c:pt idx="65986">
                  <c:v>168.83854166666666</c:v>
                </c:pt>
                <c:pt idx="65987">
                  <c:v>168.84114583333334</c:v>
                </c:pt>
                <c:pt idx="65988">
                  <c:v>168.84375</c:v>
                </c:pt>
                <c:pt idx="65989">
                  <c:v>168.84635416666666</c:v>
                </c:pt>
                <c:pt idx="65990">
                  <c:v>168.84895833333334</c:v>
                </c:pt>
                <c:pt idx="65991">
                  <c:v>168.8515625</c:v>
                </c:pt>
                <c:pt idx="65992">
                  <c:v>168.85416666666666</c:v>
                </c:pt>
                <c:pt idx="65993">
                  <c:v>168.85677083333334</c:v>
                </c:pt>
                <c:pt idx="65994">
                  <c:v>168.859375</c:v>
                </c:pt>
                <c:pt idx="65995">
                  <c:v>168.86197916666666</c:v>
                </c:pt>
                <c:pt idx="65996">
                  <c:v>168.86458333333334</c:v>
                </c:pt>
                <c:pt idx="65997">
                  <c:v>168.8671875</c:v>
                </c:pt>
                <c:pt idx="65998">
                  <c:v>168.86979166666666</c:v>
                </c:pt>
                <c:pt idx="65999">
                  <c:v>168.87239583333334</c:v>
                </c:pt>
                <c:pt idx="66000">
                  <c:v>168.875</c:v>
                </c:pt>
                <c:pt idx="66001">
                  <c:v>168.87760416666666</c:v>
                </c:pt>
                <c:pt idx="66002">
                  <c:v>168.88020833333334</c:v>
                </c:pt>
                <c:pt idx="66003">
                  <c:v>168.8828125</c:v>
                </c:pt>
                <c:pt idx="66004">
                  <c:v>168.88541666666666</c:v>
                </c:pt>
                <c:pt idx="66005">
                  <c:v>168.88802083333334</c:v>
                </c:pt>
                <c:pt idx="66006">
                  <c:v>168.890625</c:v>
                </c:pt>
                <c:pt idx="66007">
                  <c:v>168.89322916666666</c:v>
                </c:pt>
                <c:pt idx="66008">
                  <c:v>168.89583333333334</c:v>
                </c:pt>
                <c:pt idx="66009">
                  <c:v>168.8984375</c:v>
                </c:pt>
                <c:pt idx="66010">
                  <c:v>168.90104166666666</c:v>
                </c:pt>
                <c:pt idx="66011">
                  <c:v>168.90364583333334</c:v>
                </c:pt>
                <c:pt idx="66012">
                  <c:v>168.90625</c:v>
                </c:pt>
                <c:pt idx="66013">
                  <c:v>168.90885416666666</c:v>
                </c:pt>
                <c:pt idx="66014">
                  <c:v>168.91145833333334</c:v>
                </c:pt>
                <c:pt idx="66015">
                  <c:v>168.9140625</c:v>
                </c:pt>
                <c:pt idx="66016">
                  <c:v>168.91666666666666</c:v>
                </c:pt>
                <c:pt idx="66017">
                  <c:v>168.91927083333334</c:v>
                </c:pt>
                <c:pt idx="66018">
                  <c:v>168.921875</c:v>
                </c:pt>
                <c:pt idx="66019">
                  <c:v>168.92447916666666</c:v>
                </c:pt>
                <c:pt idx="66020">
                  <c:v>168.92708333333334</c:v>
                </c:pt>
                <c:pt idx="66021">
                  <c:v>168.9296875</c:v>
                </c:pt>
                <c:pt idx="66022">
                  <c:v>168.93229166666666</c:v>
                </c:pt>
                <c:pt idx="66023">
                  <c:v>168.93489583333334</c:v>
                </c:pt>
                <c:pt idx="66024">
                  <c:v>168.9375</c:v>
                </c:pt>
                <c:pt idx="66025">
                  <c:v>168.94010416666666</c:v>
                </c:pt>
                <c:pt idx="66026">
                  <c:v>168.94270833333334</c:v>
                </c:pt>
                <c:pt idx="66027">
                  <c:v>168.9453125</c:v>
                </c:pt>
                <c:pt idx="66028">
                  <c:v>168.94791666666666</c:v>
                </c:pt>
                <c:pt idx="66029">
                  <c:v>168.95052083333334</c:v>
                </c:pt>
                <c:pt idx="66030">
                  <c:v>168.953125</c:v>
                </c:pt>
                <c:pt idx="66031">
                  <c:v>168.95572916666666</c:v>
                </c:pt>
                <c:pt idx="66032">
                  <c:v>168.95833333333334</c:v>
                </c:pt>
                <c:pt idx="66033">
                  <c:v>168.9609375</c:v>
                </c:pt>
                <c:pt idx="66034">
                  <c:v>168.96354166666666</c:v>
                </c:pt>
                <c:pt idx="66035">
                  <c:v>168.96614583333334</c:v>
                </c:pt>
                <c:pt idx="66036">
                  <c:v>168.96875</c:v>
                </c:pt>
                <c:pt idx="66037">
                  <c:v>168.97135416666666</c:v>
                </c:pt>
                <c:pt idx="66038">
                  <c:v>168.97395833333334</c:v>
                </c:pt>
                <c:pt idx="66039">
                  <c:v>168.9765625</c:v>
                </c:pt>
                <c:pt idx="66040">
                  <c:v>168.97916666666666</c:v>
                </c:pt>
                <c:pt idx="66041">
                  <c:v>168.98177083333334</c:v>
                </c:pt>
                <c:pt idx="66042">
                  <c:v>168.984375</c:v>
                </c:pt>
                <c:pt idx="66043">
                  <c:v>168.98697916666666</c:v>
                </c:pt>
                <c:pt idx="66044">
                  <c:v>168.98958333333334</c:v>
                </c:pt>
                <c:pt idx="66045">
                  <c:v>168.9921875</c:v>
                </c:pt>
                <c:pt idx="66046">
                  <c:v>168.99479166666666</c:v>
                </c:pt>
                <c:pt idx="66047">
                  <c:v>168.99739583333334</c:v>
                </c:pt>
                <c:pt idx="66048">
                  <c:v>169</c:v>
                </c:pt>
                <c:pt idx="66049">
                  <c:v>169.00260416666666</c:v>
                </c:pt>
                <c:pt idx="66050">
                  <c:v>169.00520833333334</c:v>
                </c:pt>
                <c:pt idx="66051">
                  <c:v>169.0078125</c:v>
                </c:pt>
                <c:pt idx="66052">
                  <c:v>169.01041666666666</c:v>
                </c:pt>
                <c:pt idx="66053">
                  <c:v>169.01302083333334</c:v>
                </c:pt>
                <c:pt idx="66054">
                  <c:v>169.015625</c:v>
                </c:pt>
                <c:pt idx="66055">
                  <c:v>169.01822916666666</c:v>
                </c:pt>
                <c:pt idx="66056">
                  <c:v>169.02083333333334</c:v>
                </c:pt>
                <c:pt idx="66057">
                  <c:v>169.0234375</c:v>
                </c:pt>
                <c:pt idx="66058">
                  <c:v>169.02604166666666</c:v>
                </c:pt>
                <c:pt idx="66059">
                  <c:v>169.02864583333334</c:v>
                </c:pt>
                <c:pt idx="66060">
                  <c:v>169.03125</c:v>
                </c:pt>
                <c:pt idx="66061">
                  <c:v>169.03385416666666</c:v>
                </c:pt>
                <c:pt idx="66062">
                  <c:v>169.03645833333334</c:v>
                </c:pt>
                <c:pt idx="66063">
                  <c:v>169.0390625</c:v>
                </c:pt>
                <c:pt idx="66064">
                  <c:v>169.04166666666666</c:v>
                </c:pt>
                <c:pt idx="66065">
                  <c:v>169.04427083333334</c:v>
                </c:pt>
                <c:pt idx="66066">
                  <c:v>169.046875</c:v>
                </c:pt>
                <c:pt idx="66067">
                  <c:v>169.04947916666666</c:v>
                </c:pt>
                <c:pt idx="66068">
                  <c:v>169.05208333333334</c:v>
                </c:pt>
                <c:pt idx="66069">
                  <c:v>169.0546875</c:v>
                </c:pt>
                <c:pt idx="66070">
                  <c:v>169.05729166666666</c:v>
                </c:pt>
                <c:pt idx="66071">
                  <c:v>169.05989583333334</c:v>
                </c:pt>
                <c:pt idx="66072">
                  <c:v>169.0625</c:v>
                </c:pt>
                <c:pt idx="66073">
                  <c:v>169.06510416666666</c:v>
                </c:pt>
                <c:pt idx="66074">
                  <c:v>169.06770833333334</c:v>
                </c:pt>
                <c:pt idx="66075">
                  <c:v>169.0703125</c:v>
                </c:pt>
                <c:pt idx="66076">
                  <c:v>169.07291666666666</c:v>
                </c:pt>
                <c:pt idx="66077">
                  <c:v>169.07552083333334</c:v>
                </c:pt>
                <c:pt idx="66078">
                  <c:v>169.078125</c:v>
                </c:pt>
                <c:pt idx="66079">
                  <c:v>169.08072916666666</c:v>
                </c:pt>
                <c:pt idx="66080">
                  <c:v>169.08333333333334</c:v>
                </c:pt>
                <c:pt idx="66081">
                  <c:v>169.0859375</c:v>
                </c:pt>
                <c:pt idx="66082">
                  <c:v>169.08854166666666</c:v>
                </c:pt>
                <c:pt idx="66083">
                  <c:v>169.09114583333334</c:v>
                </c:pt>
                <c:pt idx="66084">
                  <c:v>169.09375</c:v>
                </c:pt>
                <c:pt idx="66085">
                  <c:v>169.09635416666666</c:v>
                </c:pt>
                <c:pt idx="66086">
                  <c:v>169.09895833333334</c:v>
                </c:pt>
                <c:pt idx="66087">
                  <c:v>169.1015625</c:v>
                </c:pt>
                <c:pt idx="66088">
                  <c:v>169.10416666666666</c:v>
                </c:pt>
                <c:pt idx="66089">
                  <c:v>169.10677083333334</c:v>
                </c:pt>
                <c:pt idx="66090">
                  <c:v>169.109375</c:v>
                </c:pt>
                <c:pt idx="66091">
                  <c:v>169.11197916666666</c:v>
                </c:pt>
                <c:pt idx="66092">
                  <c:v>169.11458333333334</c:v>
                </c:pt>
                <c:pt idx="66093">
                  <c:v>169.1171875</c:v>
                </c:pt>
                <c:pt idx="66094">
                  <c:v>169.11979166666666</c:v>
                </c:pt>
                <c:pt idx="66095">
                  <c:v>169.12239583333334</c:v>
                </c:pt>
                <c:pt idx="66096">
                  <c:v>169.125</c:v>
                </c:pt>
                <c:pt idx="66097">
                  <c:v>169.12760416666666</c:v>
                </c:pt>
                <c:pt idx="66098">
                  <c:v>169.13020833333334</c:v>
                </c:pt>
                <c:pt idx="66099">
                  <c:v>169.1328125</c:v>
                </c:pt>
                <c:pt idx="66100">
                  <c:v>169.13541666666666</c:v>
                </c:pt>
                <c:pt idx="66101">
                  <c:v>169.13802083333334</c:v>
                </c:pt>
                <c:pt idx="66102">
                  <c:v>169.140625</c:v>
                </c:pt>
                <c:pt idx="66103">
                  <c:v>169.14322916666666</c:v>
                </c:pt>
                <c:pt idx="66104">
                  <c:v>169.14583333333334</c:v>
                </c:pt>
                <c:pt idx="66105">
                  <c:v>169.1484375</c:v>
                </c:pt>
                <c:pt idx="66106">
                  <c:v>169.15104166666666</c:v>
                </c:pt>
                <c:pt idx="66107">
                  <c:v>169.15364583333334</c:v>
                </c:pt>
                <c:pt idx="66108">
                  <c:v>169.15625</c:v>
                </c:pt>
                <c:pt idx="66109">
                  <c:v>169.15885416666666</c:v>
                </c:pt>
                <c:pt idx="66110">
                  <c:v>169.16145833333334</c:v>
                </c:pt>
                <c:pt idx="66111">
                  <c:v>169.1640625</c:v>
                </c:pt>
                <c:pt idx="66112">
                  <c:v>169.16666666666666</c:v>
                </c:pt>
                <c:pt idx="66113">
                  <c:v>169.16927083333334</c:v>
                </c:pt>
                <c:pt idx="66114">
                  <c:v>169.171875</c:v>
                </c:pt>
                <c:pt idx="66115">
                  <c:v>169.17447916666666</c:v>
                </c:pt>
                <c:pt idx="66116">
                  <c:v>169.17708333333334</c:v>
                </c:pt>
                <c:pt idx="66117">
                  <c:v>169.1796875</c:v>
                </c:pt>
                <c:pt idx="66118">
                  <c:v>169.18229166666666</c:v>
                </c:pt>
                <c:pt idx="66119">
                  <c:v>169.18489583333334</c:v>
                </c:pt>
                <c:pt idx="66120">
                  <c:v>169.1875</c:v>
                </c:pt>
                <c:pt idx="66121">
                  <c:v>169.19010416666666</c:v>
                </c:pt>
                <c:pt idx="66122">
                  <c:v>169.19270833333334</c:v>
                </c:pt>
                <c:pt idx="66123">
                  <c:v>169.1953125</c:v>
                </c:pt>
                <c:pt idx="66124">
                  <c:v>169.19791666666666</c:v>
                </c:pt>
                <c:pt idx="66125">
                  <c:v>169.20052083333334</c:v>
                </c:pt>
                <c:pt idx="66126">
                  <c:v>169.203125</c:v>
                </c:pt>
                <c:pt idx="66127">
                  <c:v>169.20572916666666</c:v>
                </c:pt>
                <c:pt idx="66128">
                  <c:v>169.20833333333334</c:v>
                </c:pt>
                <c:pt idx="66129">
                  <c:v>169.2109375</c:v>
                </c:pt>
                <c:pt idx="66130">
                  <c:v>169.21354166666666</c:v>
                </c:pt>
                <c:pt idx="66131">
                  <c:v>169.21614583333334</c:v>
                </c:pt>
                <c:pt idx="66132">
                  <c:v>169.21875</c:v>
                </c:pt>
                <c:pt idx="66133">
                  <c:v>169.22135416666666</c:v>
                </c:pt>
                <c:pt idx="66134">
                  <c:v>169.22395833333334</c:v>
                </c:pt>
                <c:pt idx="66135">
                  <c:v>169.2265625</c:v>
                </c:pt>
                <c:pt idx="66136">
                  <c:v>169.22916666666666</c:v>
                </c:pt>
                <c:pt idx="66137">
                  <c:v>169.23177083333334</c:v>
                </c:pt>
                <c:pt idx="66138">
                  <c:v>169.234375</c:v>
                </c:pt>
                <c:pt idx="66139">
                  <c:v>169.23697916666666</c:v>
                </c:pt>
                <c:pt idx="66140">
                  <c:v>169.23958333333334</c:v>
                </c:pt>
                <c:pt idx="66141">
                  <c:v>169.2421875</c:v>
                </c:pt>
                <c:pt idx="66142">
                  <c:v>169.24479166666666</c:v>
                </c:pt>
                <c:pt idx="66143">
                  <c:v>169.24739583333334</c:v>
                </c:pt>
                <c:pt idx="66144">
                  <c:v>169.25</c:v>
                </c:pt>
                <c:pt idx="66145">
                  <c:v>169.25260416666666</c:v>
                </c:pt>
                <c:pt idx="66146">
                  <c:v>169.25520833333334</c:v>
                </c:pt>
                <c:pt idx="66147">
                  <c:v>169.2578125</c:v>
                </c:pt>
                <c:pt idx="66148">
                  <c:v>169.26041666666666</c:v>
                </c:pt>
                <c:pt idx="66149">
                  <c:v>169.26302083333334</c:v>
                </c:pt>
                <c:pt idx="66150">
                  <c:v>169.265625</c:v>
                </c:pt>
                <c:pt idx="66151">
                  <c:v>169.26822916666666</c:v>
                </c:pt>
                <c:pt idx="66152">
                  <c:v>169.27083333333334</c:v>
                </c:pt>
                <c:pt idx="66153">
                  <c:v>169.2734375</c:v>
                </c:pt>
                <c:pt idx="66154">
                  <c:v>169.27604166666666</c:v>
                </c:pt>
                <c:pt idx="66155">
                  <c:v>169.27864583333334</c:v>
                </c:pt>
                <c:pt idx="66156">
                  <c:v>169.28125</c:v>
                </c:pt>
                <c:pt idx="66157">
                  <c:v>169.28385416666666</c:v>
                </c:pt>
                <c:pt idx="66158">
                  <c:v>169.28645833333334</c:v>
                </c:pt>
                <c:pt idx="66159">
                  <c:v>169.2890625</c:v>
                </c:pt>
                <c:pt idx="66160">
                  <c:v>169.29166666666666</c:v>
                </c:pt>
                <c:pt idx="66161">
                  <c:v>169.29427083333334</c:v>
                </c:pt>
                <c:pt idx="66162">
                  <c:v>169.296875</c:v>
                </c:pt>
                <c:pt idx="66163">
                  <c:v>169.29947916666666</c:v>
                </c:pt>
                <c:pt idx="66164">
                  <c:v>169.30208333333334</c:v>
                </c:pt>
                <c:pt idx="66165">
                  <c:v>169.3046875</c:v>
                </c:pt>
                <c:pt idx="66166">
                  <c:v>169.30729166666666</c:v>
                </c:pt>
                <c:pt idx="66167">
                  <c:v>169.30989583333334</c:v>
                </c:pt>
                <c:pt idx="66168">
                  <c:v>169.3125</c:v>
                </c:pt>
                <c:pt idx="66169">
                  <c:v>169.31510416666666</c:v>
                </c:pt>
                <c:pt idx="66170">
                  <c:v>169.31770833333334</c:v>
                </c:pt>
                <c:pt idx="66171">
                  <c:v>169.3203125</c:v>
                </c:pt>
                <c:pt idx="66172">
                  <c:v>169.32291666666666</c:v>
                </c:pt>
                <c:pt idx="66173">
                  <c:v>169.32552083333334</c:v>
                </c:pt>
                <c:pt idx="66174">
                  <c:v>169.328125</c:v>
                </c:pt>
                <c:pt idx="66175">
                  <c:v>169.33072916666666</c:v>
                </c:pt>
                <c:pt idx="66176">
                  <c:v>169.33333333333334</c:v>
                </c:pt>
                <c:pt idx="66177">
                  <c:v>169.3359375</c:v>
                </c:pt>
                <c:pt idx="66178">
                  <c:v>169.33854166666666</c:v>
                </c:pt>
                <c:pt idx="66179">
                  <c:v>169.34114583333334</c:v>
                </c:pt>
                <c:pt idx="66180">
                  <c:v>169.34375</c:v>
                </c:pt>
                <c:pt idx="66181">
                  <c:v>169.34635416666666</c:v>
                </c:pt>
                <c:pt idx="66182">
                  <c:v>169.34895833333334</c:v>
                </c:pt>
                <c:pt idx="66183">
                  <c:v>169.3515625</c:v>
                </c:pt>
                <c:pt idx="66184">
                  <c:v>169.35416666666666</c:v>
                </c:pt>
                <c:pt idx="66185">
                  <c:v>169.35677083333334</c:v>
                </c:pt>
                <c:pt idx="66186">
                  <c:v>169.359375</c:v>
                </c:pt>
                <c:pt idx="66187">
                  <c:v>169.36197916666666</c:v>
                </c:pt>
                <c:pt idx="66188">
                  <c:v>169.36458333333334</c:v>
                </c:pt>
                <c:pt idx="66189">
                  <c:v>169.3671875</c:v>
                </c:pt>
                <c:pt idx="66190">
                  <c:v>169.36979166666666</c:v>
                </c:pt>
                <c:pt idx="66191">
                  <c:v>169.37239583333334</c:v>
                </c:pt>
                <c:pt idx="66192">
                  <c:v>169.375</c:v>
                </c:pt>
                <c:pt idx="66193">
                  <c:v>169.37760416666666</c:v>
                </c:pt>
                <c:pt idx="66194">
                  <c:v>169.38020833333334</c:v>
                </c:pt>
                <c:pt idx="66195">
                  <c:v>169.3828125</c:v>
                </c:pt>
                <c:pt idx="66196">
                  <c:v>169.38541666666666</c:v>
                </c:pt>
                <c:pt idx="66197">
                  <c:v>169.38802083333334</c:v>
                </c:pt>
                <c:pt idx="66198">
                  <c:v>169.390625</c:v>
                </c:pt>
                <c:pt idx="66199">
                  <c:v>169.39322916666666</c:v>
                </c:pt>
                <c:pt idx="66200">
                  <c:v>169.39583333333334</c:v>
                </c:pt>
                <c:pt idx="66201">
                  <c:v>169.3984375</c:v>
                </c:pt>
                <c:pt idx="66202">
                  <c:v>169.40104166666666</c:v>
                </c:pt>
                <c:pt idx="66203">
                  <c:v>169.40364583333334</c:v>
                </c:pt>
                <c:pt idx="66204">
                  <c:v>169.40625</c:v>
                </c:pt>
                <c:pt idx="66205">
                  <c:v>169.40885416666666</c:v>
                </c:pt>
                <c:pt idx="66206">
                  <c:v>169.41145833333334</c:v>
                </c:pt>
                <c:pt idx="66207">
                  <c:v>169.4140625</c:v>
                </c:pt>
                <c:pt idx="66208">
                  <c:v>169.41666666666666</c:v>
                </c:pt>
                <c:pt idx="66209">
                  <c:v>169.41927083333334</c:v>
                </c:pt>
                <c:pt idx="66210">
                  <c:v>169.421875</c:v>
                </c:pt>
                <c:pt idx="66211">
                  <c:v>169.42447916666666</c:v>
                </c:pt>
                <c:pt idx="66212">
                  <c:v>169.42708333333334</c:v>
                </c:pt>
                <c:pt idx="66213">
                  <c:v>169.4296875</c:v>
                </c:pt>
                <c:pt idx="66214">
                  <c:v>169.43229166666666</c:v>
                </c:pt>
                <c:pt idx="66215">
                  <c:v>169.43489583333334</c:v>
                </c:pt>
                <c:pt idx="66216">
                  <c:v>169.4375</c:v>
                </c:pt>
                <c:pt idx="66217">
                  <c:v>169.44010416666666</c:v>
                </c:pt>
                <c:pt idx="66218">
                  <c:v>169.44270833333334</c:v>
                </c:pt>
                <c:pt idx="66219">
                  <c:v>169.4453125</c:v>
                </c:pt>
                <c:pt idx="66220">
                  <c:v>169.44791666666666</c:v>
                </c:pt>
                <c:pt idx="66221">
                  <c:v>169.45052083333334</c:v>
                </c:pt>
                <c:pt idx="66222">
                  <c:v>169.453125</c:v>
                </c:pt>
                <c:pt idx="66223">
                  <c:v>169.45572916666666</c:v>
                </c:pt>
                <c:pt idx="66224">
                  <c:v>169.45833333333334</c:v>
                </c:pt>
                <c:pt idx="66225">
                  <c:v>169.4609375</c:v>
                </c:pt>
                <c:pt idx="66226">
                  <c:v>169.46354166666666</c:v>
                </c:pt>
                <c:pt idx="66227">
                  <c:v>169.46614583333334</c:v>
                </c:pt>
                <c:pt idx="66228">
                  <c:v>169.46875</c:v>
                </c:pt>
                <c:pt idx="66229">
                  <c:v>169.47135416666666</c:v>
                </c:pt>
                <c:pt idx="66230">
                  <c:v>169.47395833333334</c:v>
                </c:pt>
                <c:pt idx="66231">
                  <c:v>169.4765625</c:v>
                </c:pt>
                <c:pt idx="66232">
                  <c:v>169.47916666666666</c:v>
                </c:pt>
                <c:pt idx="66233">
                  <c:v>169.48177083333334</c:v>
                </c:pt>
                <c:pt idx="66234">
                  <c:v>169.484375</c:v>
                </c:pt>
                <c:pt idx="66235">
                  <c:v>169.48697916666666</c:v>
                </c:pt>
                <c:pt idx="66236">
                  <c:v>169.48958333333334</c:v>
                </c:pt>
                <c:pt idx="66237">
                  <c:v>169.4921875</c:v>
                </c:pt>
                <c:pt idx="66238">
                  <c:v>169.49479166666666</c:v>
                </c:pt>
                <c:pt idx="66239">
                  <c:v>169.49739583333334</c:v>
                </c:pt>
                <c:pt idx="66240">
                  <c:v>169.5</c:v>
                </c:pt>
                <c:pt idx="66241">
                  <c:v>169.50260416666666</c:v>
                </c:pt>
                <c:pt idx="66242">
                  <c:v>169.50520833333334</c:v>
                </c:pt>
                <c:pt idx="66243">
                  <c:v>169.5078125</c:v>
                </c:pt>
                <c:pt idx="66244">
                  <c:v>169.51041666666666</c:v>
                </c:pt>
                <c:pt idx="66245">
                  <c:v>169.51302083333334</c:v>
                </c:pt>
                <c:pt idx="66246">
                  <c:v>169.515625</c:v>
                </c:pt>
                <c:pt idx="66247">
                  <c:v>169.51822916666666</c:v>
                </c:pt>
                <c:pt idx="66248">
                  <c:v>169.52083333333334</c:v>
                </c:pt>
                <c:pt idx="66249">
                  <c:v>169.5234375</c:v>
                </c:pt>
                <c:pt idx="66250">
                  <c:v>169.52604166666666</c:v>
                </c:pt>
                <c:pt idx="66251">
                  <c:v>169.52864583333334</c:v>
                </c:pt>
                <c:pt idx="66252">
                  <c:v>169.53125</c:v>
                </c:pt>
                <c:pt idx="66253">
                  <c:v>169.53385416666666</c:v>
                </c:pt>
                <c:pt idx="66254">
                  <c:v>169.53645833333334</c:v>
                </c:pt>
                <c:pt idx="66255">
                  <c:v>169.5390625</c:v>
                </c:pt>
                <c:pt idx="66256">
                  <c:v>169.54166666666666</c:v>
                </c:pt>
                <c:pt idx="66257">
                  <c:v>169.54427083333334</c:v>
                </c:pt>
                <c:pt idx="66258">
                  <c:v>169.546875</c:v>
                </c:pt>
                <c:pt idx="66259">
                  <c:v>169.54947916666666</c:v>
                </c:pt>
                <c:pt idx="66260">
                  <c:v>169.55208333333334</c:v>
                </c:pt>
                <c:pt idx="66261">
                  <c:v>169.5546875</c:v>
                </c:pt>
                <c:pt idx="66262">
                  <c:v>169.55729166666666</c:v>
                </c:pt>
                <c:pt idx="66263">
                  <c:v>169.55989583333334</c:v>
                </c:pt>
                <c:pt idx="66264">
                  <c:v>169.5625</c:v>
                </c:pt>
                <c:pt idx="66265">
                  <c:v>169.56510416666666</c:v>
                </c:pt>
                <c:pt idx="66266">
                  <c:v>169.56770833333334</c:v>
                </c:pt>
                <c:pt idx="66267">
                  <c:v>169.5703125</c:v>
                </c:pt>
                <c:pt idx="66268">
                  <c:v>169.57291666666666</c:v>
                </c:pt>
                <c:pt idx="66269">
                  <c:v>169.57552083333334</c:v>
                </c:pt>
                <c:pt idx="66270">
                  <c:v>169.578125</c:v>
                </c:pt>
                <c:pt idx="66271">
                  <c:v>169.58072916666666</c:v>
                </c:pt>
                <c:pt idx="66272">
                  <c:v>169.58333333333334</c:v>
                </c:pt>
                <c:pt idx="66273">
                  <c:v>169.5859375</c:v>
                </c:pt>
                <c:pt idx="66274">
                  <c:v>169.58854166666666</c:v>
                </c:pt>
                <c:pt idx="66275">
                  <c:v>169.59114583333334</c:v>
                </c:pt>
                <c:pt idx="66276">
                  <c:v>169.59375</c:v>
                </c:pt>
                <c:pt idx="66277">
                  <c:v>169.59635416666666</c:v>
                </c:pt>
                <c:pt idx="66278">
                  <c:v>169.59895833333334</c:v>
                </c:pt>
                <c:pt idx="66279">
                  <c:v>169.6015625</c:v>
                </c:pt>
                <c:pt idx="66280">
                  <c:v>169.60416666666666</c:v>
                </c:pt>
                <c:pt idx="66281">
                  <c:v>169.60677083333334</c:v>
                </c:pt>
                <c:pt idx="66282">
                  <c:v>169.609375</c:v>
                </c:pt>
                <c:pt idx="66283">
                  <c:v>169.61197916666666</c:v>
                </c:pt>
                <c:pt idx="66284">
                  <c:v>169.61458333333334</c:v>
                </c:pt>
                <c:pt idx="66285">
                  <c:v>169.6171875</c:v>
                </c:pt>
                <c:pt idx="66286">
                  <c:v>169.61979166666666</c:v>
                </c:pt>
                <c:pt idx="66287">
                  <c:v>169.62239583333334</c:v>
                </c:pt>
                <c:pt idx="66288">
                  <c:v>169.625</c:v>
                </c:pt>
                <c:pt idx="66289">
                  <c:v>169.62760416666666</c:v>
                </c:pt>
                <c:pt idx="66290">
                  <c:v>169.63020833333334</c:v>
                </c:pt>
                <c:pt idx="66291">
                  <c:v>169.6328125</c:v>
                </c:pt>
                <c:pt idx="66292">
                  <c:v>169.63541666666666</c:v>
                </c:pt>
                <c:pt idx="66293">
                  <c:v>169.63802083333334</c:v>
                </c:pt>
                <c:pt idx="66294">
                  <c:v>169.640625</c:v>
                </c:pt>
                <c:pt idx="66295">
                  <c:v>169.64322916666666</c:v>
                </c:pt>
                <c:pt idx="66296">
                  <c:v>169.64583333333334</c:v>
                </c:pt>
                <c:pt idx="66297">
                  <c:v>169.6484375</c:v>
                </c:pt>
                <c:pt idx="66298">
                  <c:v>169.65104166666666</c:v>
                </c:pt>
                <c:pt idx="66299">
                  <c:v>169.65364583333334</c:v>
                </c:pt>
                <c:pt idx="66300">
                  <c:v>169.65625</c:v>
                </c:pt>
                <c:pt idx="66301">
                  <c:v>169.65885416666666</c:v>
                </c:pt>
                <c:pt idx="66302">
                  <c:v>169.66145833333334</c:v>
                </c:pt>
                <c:pt idx="66303">
                  <c:v>169.6640625</c:v>
                </c:pt>
                <c:pt idx="66304">
                  <c:v>169.66666666666666</c:v>
                </c:pt>
                <c:pt idx="66305">
                  <c:v>169.66927083333334</c:v>
                </c:pt>
                <c:pt idx="66306">
                  <c:v>169.671875</c:v>
                </c:pt>
                <c:pt idx="66307">
                  <c:v>169.67447916666666</c:v>
                </c:pt>
                <c:pt idx="66308">
                  <c:v>169.67708333333334</c:v>
                </c:pt>
                <c:pt idx="66309">
                  <c:v>169.6796875</c:v>
                </c:pt>
                <c:pt idx="66310">
                  <c:v>169.68229166666666</c:v>
                </c:pt>
                <c:pt idx="66311">
                  <c:v>169.68489583333334</c:v>
                </c:pt>
                <c:pt idx="66312">
                  <c:v>169.6875</c:v>
                </c:pt>
                <c:pt idx="66313">
                  <c:v>169.69010416666666</c:v>
                </c:pt>
                <c:pt idx="66314">
                  <c:v>169.69270833333334</c:v>
                </c:pt>
                <c:pt idx="66315">
                  <c:v>169.6953125</c:v>
                </c:pt>
                <c:pt idx="66316">
                  <c:v>169.69791666666666</c:v>
                </c:pt>
                <c:pt idx="66317">
                  <c:v>169.70052083333334</c:v>
                </c:pt>
                <c:pt idx="66318">
                  <c:v>169.703125</c:v>
                </c:pt>
                <c:pt idx="66319">
                  <c:v>169.70572916666666</c:v>
                </c:pt>
                <c:pt idx="66320">
                  <c:v>169.70833333333334</c:v>
                </c:pt>
                <c:pt idx="66321">
                  <c:v>169.7109375</c:v>
                </c:pt>
                <c:pt idx="66322">
                  <c:v>169.71354166666666</c:v>
                </c:pt>
                <c:pt idx="66323">
                  <c:v>169.71614583333334</c:v>
                </c:pt>
                <c:pt idx="66324">
                  <c:v>169.71875</c:v>
                </c:pt>
                <c:pt idx="66325">
                  <c:v>169.72135416666666</c:v>
                </c:pt>
                <c:pt idx="66326">
                  <c:v>169.72395833333334</c:v>
                </c:pt>
                <c:pt idx="66327">
                  <c:v>169.7265625</c:v>
                </c:pt>
                <c:pt idx="66328">
                  <c:v>169.72916666666666</c:v>
                </c:pt>
                <c:pt idx="66329">
                  <c:v>169.73177083333334</c:v>
                </c:pt>
                <c:pt idx="66330">
                  <c:v>169.734375</c:v>
                </c:pt>
                <c:pt idx="66331">
                  <c:v>169.73697916666666</c:v>
                </c:pt>
                <c:pt idx="66332">
                  <c:v>169.73958333333334</c:v>
                </c:pt>
                <c:pt idx="66333">
                  <c:v>169.7421875</c:v>
                </c:pt>
                <c:pt idx="66334">
                  <c:v>169.74479166666666</c:v>
                </c:pt>
                <c:pt idx="66335">
                  <c:v>169.74739583333334</c:v>
                </c:pt>
                <c:pt idx="66336">
                  <c:v>169.75</c:v>
                </c:pt>
                <c:pt idx="66337">
                  <c:v>169.75260416666666</c:v>
                </c:pt>
                <c:pt idx="66338">
                  <c:v>169.75520833333334</c:v>
                </c:pt>
                <c:pt idx="66339">
                  <c:v>169.7578125</c:v>
                </c:pt>
                <c:pt idx="66340">
                  <c:v>169.76041666666666</c:v>
                </c:pt>
                <c:pt idx="66341">
                  <c:v>169.76302083333334</c:v>
                </c:pt>
                <c:pt idx="66342">
                  <c:v>169.765625</c:v>
                </c:pt>
                <c:pt idx="66343">
                  <c:v>169.76822916666666</c:v>
                </c:pt>
                <c:pt idx="66344">
                  <c:v>169.77083333333334</c:v>
                </c:pt>
                <c:pt idx="66345">
                  <c:v>169.7734375</c:v>
                </c:pt>
                <c:pt idx="66346">
                  <c:v>169.77604166666666</c:v>
                </c:pt>
                <c:pt idx="66347">
                  <c:v>169.77864583333334</c:v>
                </c:pt>
                <c:pt idx="66348">
                  <c:v>169.78125</c:v>
                </c:pt>
                <c:pt idx="66349">
                  <c:v>169.78385416666666</c:v>
                </c:pt>
                <c:pt idx="66350">
                  <c:v>169.78645833333334</c:v>
                </c:pt>
                <c:pt idx="66351">
                  <c:v>169.7890625</c:v>
                </c:pt>
                <c:pt idx="66352">
                  <c:v>169.79166666666666</c:v>
                </c:pt>
                <c:pt idx="66353">
                  <c:v>169.79427083333334</c:v>
                </c:pt>
                <c:pt idx="66354">
                  <c:v>169.796875</c:v>
                </c:pt>
                <c:pt idx="66355">
                  <c:v>169.79947916666666</c:v>
                </c:pt>
                <c:pt idx="66356">
                  <c:v>169.80208333333334</c:v>
                </c:pt>
                <c:pt idx="66357">
                  <c:v>169.8046875</c:v>
                </c:pt>
                <c:pt idx="66358">
                  <c:v>169.80729166666666</c:v>
                </c:pt>
                <c:pt idx="66359">
                  <c:v>169.80989583333334</c:v>
                </c:pt>
                <c:pt idx="66360">
                  <c:v>169.8125</c:v>
                </c:pt>
                <c:pt idx="66361">
                  <c:v>169.81510416666666</c:v>
                </c:pt>
                <c:pt idx="66362">
                  <c:v>169.81770833333334</c:v>
                </c:pt>
                <c:pt idx="66363">
                  <c:v>169.8203125</c:v>
                </c:pt>
                <c:pt idx="66364">
                  <c:v>169.82291666666666</c:v>
                </c:pt>
                <c:pt idx="66365">
                  <c:v>169.82552083333334</c:v>
                </c:pt>
                <c:pt idx="66366">
                  <c:v>169.828125</c:v>
                </c:pt>
                <c:pt idx="66367">
                  <c:v>169.83072916666666</c:v>
                </c:pt>
                <c:pt idx="66368">
                  <c:v>169.83333333333334</c:v>
                </c:pt>
                <c:pt idx="66369">
                  <c:v>169.8359375</c:v>
                </c:pt>
                <c:pt idx="66370">
                  <c:v>169.83854166666666</c:v>
                </c:pt>
                <c:pt idx="66371">
                  <c:v>169.84114583333334</c:v>
                </c:pt>
                <c:pt idx="66372">
                  <c:v>169.84375</c:v>
                </c:pt>
                <c:pt idx="66373">
                  <c:v>169.84635416666666</c:v>
                </c:pt>
                <c:pt idx="66374">
                  <c:v>169.84895833333334</c:v>
                </c:pt>
                <c:pt idx="66375">
                  <c:v>169.8515625</c:v>
                </c:pt>
                <c:pt idx="66376">
                  <c:v>169.85416666666666</c:v>
                </c:pt>
                <c:pt idx="66377">
                  <c:v>169.85677083333334</c:v>
                </c:pt>
                <c:pt idx="66378">
                  <c:v>169.859375</c:v>
                </c:pt>
                <c:pt idx="66379">
                  <c:v>169.86197916666666</c:v>
                </c:pt>
                <c:pt idx="66380">
                  <c:v>169.86458333333334</c:v>
                </c:pt>
                <c:pt idx="66381">
                  <c:v>169.8671875</c:v>
                </c:pt>
                <c:pt idx="66382">
                  <c:v>169.86979166666666</c:v>
                </c:pt>
                <c:pt idx="66383">
                  <c:v>169.87239583333334</c:v>
                </c:pt>
                <c:pt idx="66384">
                  <c:v>169.875</c:v>
                </c:pt>
                <c:pt idx="66385">
                  <c:v>169.87760416666666</c:v>
                </c:pt>
                <c:pt idx="66386">
                  <c:v>169.88020833333334</c:v>
                </c:pt>
                <c:pt idx="66387">
                  <c:v>169.8828125</c:v>
                </c:pt>
                <c:pt idx="66388">
                  <c:v>169.88541666666666</c:v>
                </c:pt>
                <c:pt idx="66389">
                  <c:v>169.88802083333334</c:v>
                </c:pt>
                <c:pt idx="66390">
                  <c:v>169.890625</c:v>
                </c:pt>
                <c:pt idx="66391">
                  <c:v>169.89322916666666</c:v>
                </c:pt>
                <c:pt idx="66392">
                  <c:v>169.89583333333334</c:v>
                </c:pt>
                <c:pt idx="66393">
                  <c:v>169.8984375</c:v>
                </c:pt>
                <c:pt idx="66394">
                  <c:v>169.90104166666666</c:v>
                </c:pt>
                <c:pt idx="66395">
                  <c:v>169.90364583333334</c:v>
                </c:pt>
                <c:pt idx="66396">
                  <c:v>169.90625</c:v>
                </c:pt>
                <c:pt idx="66397">
                  <c:v>169.90885416666666</c:v>
                </c:pt>
                <c:pt idx="66398">
                  <c:v>169.91145833333334</c:v>
                </c:pt>
                <c:pt idx="66399">
                  <c:v>169.9140625</c:v>
                </c:pt>
                <c:pt idx="66400">
                  <c:v>169.91666666666666</c:v>
                </c:pt>
                <c:pt idx="66401">
                  <c:v>169.91927083333334</c:v>
                </c:pt>
                <c:pt idx="66402">
                  <c:v>169.921875</c:v>
                </c:pt>
                <c:pt idx="66403">
                  <c:v>169.92447916666666</c:v>
                </c:pt>
                <c:pt idx="66404">
                  <c:v>169.92708333333334</c:v>
                </c:pt>
                <c:pt idx="66405">
                  <c:v>169.9296875</c:v>
                </c:pt>
                <c:pt idx="66406">
                  <c:v>169.93229166666666</c:v>
                </c:pt>
                <c:pt idx="66407">
                  <c:v>169.93489583333334</c:v>
                </c:pt>
                <c:pt idx="66408">
                  <c:v>169.9375</c:v>
                </c:pt>
                <c:pt idx="66409">
                  <c:v>169.94010416666666</c:v>
                </c:pt>
                <c:pt idx="66410">
                  <c:v>169.94270833333334</c:v>
                </c:pt>
                <c:pt idx="66411">
                  <c:v>169.9453125</c:v>
                </c:pt>
                <c:pt idx="66412">
                  <c:v>169.94791666666666</c:v>
                </c:pt>
                <c:pt idx="66413">
                  <c:v>169.95052083333334</c:v>
                </c:pt>
                <c:pt idx="66414">
                  <c:v>169.953125</c:v>
                </c:pt>
                <c:pt idx="66415">
                  <c:v>169.95572916666666</c:v>
                </c:pt>
                <c:pt idx="66416">
                  <c:v>169.95833333333334</c:v>
                </c:pt>
                <c:pt idx="66417">
                  <c:v>169.9609375</c:v>
                </c:pt>
                <c:pt idx="66418">
                  <c:v>169.96354166666666</c:v>
                </c:pt>
                <c:pt idx="66419">
                  <c:v>169.96614583333334</c:v>
                </c:pt>
                <c:pt idx="66420">
                  <c:v>169.96875</c:v>
                </c:pt>
                <c:pt idx="66421">
                  <c:v>169.97135416666666</c:v>
                </c:pt>
                <c:pt idx="66422">
                  <c:v>169.97395833333334</c:v>
                </c:pt>
                <c:pt idx="66423">
                  <c:v>169.9765625</c:v>
                </c:pt>
                <c:pt idx="66424">
                  <c:v>169.97916666666666</c:v>
                </c:pt>
                <c:pt idx="66425">
                  <c:v>169.98177083333334</c:v>
                </c:pt>
                <c:pt idx="66426">
                  <c:v>169.984375</c:v>
                </c:pt>
                <c:pt idx="66427">
                  <c:v>169.98697916666666</c:v>
                </c:pt>
                <c:pt idx="66428">
                  <c:v>169.98958333333334</c:v>
                </c:pt>
                <c:pt idx="66429">
                  <c:v>169.9921875</c:v>
                </c:pt>
                <c:pt idx="66430">
                  <c:v>169.99479166666666</c:v>
                </c:pt>
                <c:pt idx="66431">
                  <c:v>169.99739583333334</c:v>
                </c:pt>
                <c:pt idx="66432">
                  <c:v>170</c:v>
                </c:pt>
                <c:pt idx="66433">
                  <c:v>170.00260416666666</c:v>
                </c:pt>
                <c:pt idx="66434">
                  <c:v>170.00520833333334</c:v>
                </c:pt>
                <c:pt idx="66435">
                  <c:v>170.0078125</c:v>
                </c:pt>
                <c:pt idx="66436">
                  <c:v>170.01041666666666</c:v>
                </c:pt>
                <c:pt idx="66437">
                  <c:v>170.01302083333334</c:v>
                </c:pt>
                <c:pt idx="66438">
                  <c:v>170.015625</c:v>
                </c:pt>
                <c:pt idx="66439">
                  <c:v>170.01822916666666</c:v>
                </c:pt>
                <c:pt idx="66440">
                  <c:v>170.02083333333334</c:v>
                </c:pt>
                <c:pt idx="66441">
                  <c:v>170.0234375</c:v>
                </c:pt>
                <c:pt idx="66442">
                  <c:v>170.02604166666666</c:v>
                </c:pt>
                <c:pt idx="66443">
                  <c:v>170.02864583333334</c:v>
                </c:pt>
                <c:pt idx="66444">
                  <c:v>170.03125</c:v>
                </c:pt>
                <c:pt idx="66445">
                  <c:v>170.03385416666666</c:v>
                </c:pt>
                <c:pt idx="66446">
                  <c:v>170.03645833333334</c:v>
                </c:pt>
                <c:pt idx="66447">
                  <c:v>170.0390625</c:v>
                </c:pt>
                <c:pt idx="66448">
                  <c:v>170.04166666666666</c:v>
                </c:pt>
                <c:pt idx="66449">
                  <c:v>170.04427083333334</c:v>
                </c:pt>
                <c:pt idx="66450">
                  <c:v>170.046875</c:v>
                </c:pt>
                <c:pt idx="66451">
                  <c:v>170.04947916666666</c:v>
                </c:pt>
                <c:pt idx="66452">
                  <c:v>170.05208333333334</c:v>
                </c:pt>
                <c:pt idx="66453">
                  <c:v>170.0546875</c:v>
                </c:pt>
                <c:pt idx="66454">
                  <c:v>170.05729166666666</c:v>
                </c:pt>
                <c:pt idx="66455">
                  <c:v>170.05989583333334</c:v>
                </c:pt>
                <c:pt idx="66456">
                  <c:v>170.0625</c:v>
                </c:pt>
                <c:pt idx="66457">
                  <c:v>170.06510416666666</c:v>
                </c:pt>
                <c:pt idx="66458">
                  <c:v>170.06770833333334</c:v>
                </c:pt>
                <c:pt idx="66459">
                  <c:v>170.0703125</c:v>
                </c:pt>
                <c:pt idx="66460">
                  <c:v>170.07291666666666</c:v>
                </c:pt>
                <c:pt idx="66461">
                  <c:v>170.07552083333334</c:v>
                </c:pt>
                <c:pt idx="66462">
                  <c:v>170.078125</c:v>
                </c:pt>
                <c:pt idx="66463">
                  <c:v>170.08072916666666</c:v>
                </c:pt>
                <c:pt idx="66464">
                  <c:v>170.08333333333334</c:v>
                </c:pt>
                <c:pt idx="66465">
                  <c:v>170.0859375</c:v>
                </c:pt>
                <c:pt idx="66466">
                  <c:v>170.08854166666666</c:v>
                </c:pt>
                <c:pt idx="66467">
                  <c:v>170.09114583333334</c:v>
                </c:pt>
                <c:pt idx="66468">
                  <c:v>170.09375</c:v>
                </c:pt>
                <c:pt idx="66469">
                  <c:v>170.09635416666666</c:v>
                </c:pt>
                <c:pt idx="66470">
                  <c:v>170.09895833333334</c:v>
                </c:pt>
                <c:pt idx="66471">
                  <c:v>170.1015625</c:v>
                </c:pt>
                <c:pt idx="66472">
                  <c:v>170.10416666666666</c:v>
                </c:pt>
                <c:pt idx="66473">
                  <c:v>170.10677083333334</c:v>
                </c:pt>
                <c:pt idx="66474">
                  <c:v>170.109375</c:v>
                </c:pt>
                <c:pt idx="66475">
                  <c:v>170.11197916666666</c:v>
                </c:pt>
                <c:pt idx="66476">
                  <c:v>170.11458333333334</c:v>
                </c:pt>
                <c:pt idx="66477">
                  <c:v>170.1171875</c:v>
                </c:pt>
                <c:pt idx="66478">
                  <c:v>170.11979166666666</c:v>
                </c:pt>
                <c:pt idx="66479">
                  <c:v>170.12239583333334</c:v>
                </c:pt>
                <c:pt idx="66480">
                  <c:v>170.125</c:v>
                </c:pt>
                <c:pt idx="66481">
                  <c:v>170.12760416666666</c:v>
                </c:pt>
                <c:pt idx="66482">
                  <c:v>170.13020833333334</c:v>
                </c:pt>
                <c:pt idx="66483">
                  <c:v>170.1328125</c:v>
                </c:pt>
                <c:pt idx="66484">
                  <c:v>170.13541666666666</c:v>
                </c:pt>
                <c:pt idx="66485">
                  <c:v>170.13802083333334</c:v>
                </c:pt>
                <c:pt idx="66486">
                  <c:v>170.140625</c:v>
                </c:pt>
                <c:pt idx="66487">
                  <c:v>170.14322916666666</c:v>
                </c:pt>
                <c:pt idx="66488">
                  <c:v>170.14583333333334</c:v>
                </c:pt>
                <c:pt idx="66489">
                  <c:v>170.1484375</c:v>
                </c:pt>
                <c:pt idx="66490">
                  <c:v>170.15104166666666</c:v>
                </c:pt>
                <c:pt idx="66491">
                  <c:v>170.15364583333334</c:v>
                </c:pt>
                <c:pt idx="66492">
                  <c:v>170.15625</c:v>
                </c:pt>
                <c:pt idx="66493">
                  <c:v>170.15885416666666</c:v>
                </c:pt>
                <c:pt idx="66494">
                  <c:v>170.16145833333334</c:v>
                </c:pt>
                <c:pt idx="66495">
                  <c:v>170.1640625</c:v>
                </c:pt>
                <c:pt idx="66496">
                  <c:v>170.16666666666666</c:v>
                </c:pt>
                <c:pt idx="66497">
                  <c:v>170.16927083333334</c:v>
                </c:pt>
                <c:pt idx="66498">
                  <c:v>170.171875</c:v>
                </c:pt>
                <c:pt idx="66499">
                  <c:v>170.17447916666666</c:v>
                </c:pt>
                <c:pt idx="66500">
                  <c:v>170.17708333333334</c:v>
                </c:pt>
                <c:pt idx="66501">
                  <c:v>170.1796875</c:v>
                </c:pt>
                <c:pt idx="66502">
                  <c:v>170.18229166666666</c:v>
                </c:pt>
                <c:pt idx="66503">
                  <c:v>170.18489583333334</c:v>
                </c:pt>
                <c:pt idx="66504">
                  <c:v>170.1875</c:v>
                </c:pt>
                <c:pt idx="66505">
                  <c:v>170.19010416666666</c:v>
                </c:pt>
                <c:pt idx="66506">
                  <c:v>170.19270833333334</c:v>
                </c:pt>
                <c:pt idx="66507">
                  <c:v>170.1953125</c:v>
                </c:pt>
                <c:pt idx="66508">
                  <c:v>170.19791666666666</c:v>
                </c:pt>
                <c:pt idx="66509">
                  <c:v>170.20052083333334</c:v>
                </c:pt>
                <c:pt idx="66510">
                  <c:v>170.203125</c:v>
                </c:pt>
                <c:pt idx="66511">
                  <c:v>170.20572916666666</c:v>
                </c:pt>
                <c:pt idx="66512">
                  <c:v>170.20833333333334</c:v>
                </c:pt>
                <c:pt idx="66513">
                  <c:v>170.2109375</c:v>
                </c:pt>
                <c:pt idx="66514">
                  <c:v>170.21354166666666</c:v>
                </c:pt>
                <c:pt idx="66515">
                  <c:v>170.21614583333334</c:v>
                </c:pt>
                <c:pt idx="66516">
                  <c:v>170.21875</c:v>
                </c:pt>
                <c:pt idx="66517">
                  <c:v>170.22135416666666</c:v>
                </c:pt>
                <c:pt idx="66518">
                  <c:v>170.22395833333334</c:v>
                </c:pt>
                <c:pt idx="66519">
                  <c:v>170.2265625</c:v>
                </c:pt>
                <c:pt idx="66520">
                  <c:v>170.22916666666666</c:v>
                </c:pt>
                <c:pt idx="66521">
                  <c:v>170.23177083333334</c:v>
                </c:pt>
                <c:pt idx="66522">
                  <c:v>170.234375</c:v>
                </c:pt>
                <c:pt idx="66523">
                  <c:v>170.23697916666666</c:v>
                </c:pt>
                <c:pt idx="66524">
                  <c:v>170.23958333333334</c:v>
                </c:pt>
                <c:pt idx="66525">
                  <c:v>170.2421875</c:v>
                </c:pt>
                <c:pt idx="66526">
                  <c:v>170.24479166666666</c:v>
                </c:pt>
                <c:pt idx="66527">
                  <c:v>170.24739583333334</c:v>
                </c:pt>
                <c:pt idx="66528">
                  <c:v>170.25</c:v>
                </c:pt>
                <c:pt idx="66529">
                  <c:v>170.25260416666666</c:v>
                </c:pt>
                <c:pt idx="66530">
                  <c:v>170.25520833333334</c:v>
                </c:pt>
                <c:pt idx="66531">
                  <c:v>170.2578125</c:v>
                </c:pt>
                <c:pt idx="66532">
                  <c:v>170.26041666666666</c:v>
                </c:pt>
                <c:pt idx="66533">
                  <c:v>170.26302083333334</c:v>
                </c:pt>
                <c:pt idx="66534">
                  <c:v>170.265625</c:v>
                </c:pt>
                <c:pt idx="66535">
                  <c:v>170.26822916666666</c:v>
                </c:pt>
                <c:pt idx="66536">
                  <c:v>170.27083333333334</c:v>
                </c:pt>
                <c:pt idx="66537">
                  <c:v>170.2734375</c:v>
                </c:pt>
                <c:pt idx="66538">
                  <c:v>170.27604166666666</c:v>
                </c:pt>
                <c:pt idx="66539">
                  <c:v>170.27864583333334</c:v>
                </c:pt>
                <c:pt idx="66540">
                  <c:v>170.28125</c:v>
                </c:pt>
                <c:pt idx="66541">
                  <c:v>170.28385416666666</c:v>
                </c:pt>
                <c:pt idx="66542">
                  <c:v>170.28645833333334</c:v>
                </c:pt>
                <c:pt idx="66543">
                  <c:v>170.2890625</c:v>
                </c:pt>
                <c:pt idx="66544">
                  <c:v>170.29166666666666</c:v>
                </c:pt>
                <c:pt idx="66545">
                  <c:v>170.29427083333334</c:v>
                </c:pt>
                <c:pt idx="66546">
                  <c:v>170.296875</c:v>
                </c:pt>
                <c:pt idx="66547">
                  <c:v>170.29947916666666</c:v>
                </c:pt>
                <c:pt idx="66548">
                  <c:v>170.30208333333334</c:v>
                </c:pt>
                <c:pt idx="66549">
                  <c:v>170.3046875</c:v>
                </c:pt>
                <c:pt idx="66550">
                  <c:v>170.30729166666666</c:v>
                </c:pt>
                <c:pt idx="66551">
                  <c:v>170.30989583333334</c:v>
                </c:pt>
                <c:pt idx="66552">
                  <c:v>170.3125</c:v>
                </c:pt>
                <c:pt idx="66553">
                  <c:v>170.31510416666666</c:v>
                </c:pt>
                <c:pt idx="66554">
                  <c:v>170.31770833333334</c:v>
                </c:pt>
                <c:pt idx="66555">
                  <c:v>170.3203125</c:v>
                </c:pt>
                <c:pt idx="66556">
                  <c:v>170.32291666666666</c:v>
                </c:pt>
                <c:pt idx="66557">
                  <c:v>170.32552083333334</c:v>
                </c:pt>
                <c:pt idx="66558">
                  <c:v>170.328125</c:v>
                </c:pt>
                <c:pt idx="66559">
                  <c:v>170.33072916666666</c:v>
                </c:pt>
                <c:pt idx="66560">
                  <c:v>170.33333333333334</c:v>
                </c:pt>
                <c:pt idx="66561">
                  <c:v>170.3359375</c:v>
                </c:pt>
                <c:pt idx="66562">
                  <c:v>170.33854166666666</c:v>
                </c:pt>
                <c:pt idx="66563">
                  <c:v>170.34114583333334</c:v>
                </c:pt>
                <c:pt idx="66564">
                  <c:v>170.34375</c:v>
                </c:pt>
                <c:pt idx="66565">
                  <c:v>170.34635416666666</c:v>
                </c:pt>
                <c:pt idx="66566">
                  <c:v>170.34895833333334</c:v>
                </c:pt>
                <c:pt idx="66567">
                  <c:v>170.3515625</c:v>
                </c:pt>
                <c:pt idx="66568">
                  <c:v>170.35416666666666</c:v>
                </c:pt>
                <c:pt idx="66569">
                  <c:v>170.35677083333334</c:v>
                </c:pt>
                <c:pt idx="66570">
                  <c:v>170.359375</c:v>
                </c:pt>
                <c:pt idx="66571">
                  <c:v>170.36197916666666</c:v>
                </c:pt>
                <c:pt idx="66572">
                  <c:v>170.36458333333334</c:v>
                </c:pt>
                <c:pt idx="66573">
                  <c:v>170.3671875</c:v>
                </c:pt>
                <c:pt idx="66574">
                  <c:v>170.36979166666666</c:v>
                </c:pt>
                <c:pt idx="66575">
                  <c:v>170.37239583333334</c:v>
                </c:pt>
                <c:pt idx="66576">
                  <c:v>170.375</c:v>
                </c:pt>
                <c:pt idx="66577">
                  <c:v>170.37760416666666</c:v>
                </c:pt>
                <c:pt idx="66578">
                  <c:v>170.38020833333334</c:v>
                </c:pt>
                <c:pt idx="66579">
                  <c:v>170.3828125</c:v>
                </c:pt>
                <c:pt idx="66580">
                  <c:v>170.38541666666666</c:v>
                </c:pt>
                <c:pt idx="66581">
                  <c:v>170.38802083333334</c:v>
                </c:pt>
                <c:pt idx="66582">
                  <c:v>170.390625</c:v>
                </c:pt>
                <c:pt idx="66583">
                  <c:v>170.39322916666666</c:v>
                </c:pt>
                <c:pt idx="66584">
                  <c:v>170.39583333333334</c:v>
                </c:pt>
                <c:pt idx="66585">
                  <c:v>170.3984375</c:v>
                </c:pt>
                <c:pt idx="66586">
                  <c:v>170.40104166666666</c:v>
                </c:pt>
                <c:pt idx="66587">
                  <c:v>170.40364583333334</c:v>
                </c:pt>
                <c:pt idx="66588">
                  <c:v>170.40625</c:v>
                </c:pt>
                <c:pt idx="66589">
                  <c:v>170.40885416666666</c:v>
                </c:pt>
                <c:pt idx="66590">
                  <c:v>170.41145833333334</c:v>
                </c:pt>
                <c:pt idx="66591">
                  <c:v>170.4140625</c:v>
                </c:pt>
                <c:pt idx="66592">
                  <c:v>170.41666666666666</c:v>
                </c:pt>
                <c:pt idx="66593">
                  <c:v>170.41927083333334</c:v>
                </c:pt>
                <c:pt idx="66594">
                  <c:v>170.421875</c:v>
                </c:pt>
                <c:pt idx="66595">
                  <c:v>170.42447916666666</c:v>
                </c:pt>
                <c:pt idx="66596">
                  <c:v>170.42708333333334</c:v>
                </c:pt>
                <c:pt idx="66597">
                  <c:v>170.4296875</c:v>
                </c:pt>
                <c:pt idx="66598">
                  <c:v>170.43229166666666</c:v>
                </c:pt>
                <c:pt idx="66599">
                  <c:v>170.43489583333334</c:v>
                </c:pt>
                <c:pt idx="66600">
                  <c:v>170.4375</c:v>
                </c:pt>
                <c:pt idx="66601">
                  <c:v>170.44010416666666</c:v>
                </c:pt>
                <c:pt idx="66602">
                  <c:v>170.44270833333334</c:v>
                </c:pt>
                <c:pt idx="66603">
                  <c:v>170.4453125</c:v>
                </c:pt>
                <c:pt idx="66604">
                  <c:v>170.44791666666666</c:v>
                </c:pt>
                <c:pt idx="66605">
                  <c:v>170.45052083333334</c:v>
                </c:pt>
                <c:pt idx="66606">
                  <c:v>170.453125</c:v>
                </c:pt>
                <c:pt idx="66607">
                  <c:v>170.45572916666666</c:v>
                </c:pt>
                <c:pt idx="66608">
                  <c:v>170.45833333333334</c:v>
                </c:pt>
                <c:pt idx="66609">
                  <c:v>170.4609375</c:v>
                </c:pt>
                <c:pt idx="66610">
                  <c:v>170.46354166666666</c:v>
                </c:pt>
                <c:pt idx="66611">
                  <c:v>170.46614583333334</c:v>
                </c:pt>
                <c:pt idx="66612">
                  <c:v>170.46875</c:v>
                </c:pt>
                <c:pt idx="66613">
                  <c:v>170.47135416666666</c:v>
                </c:pt>
                <c:pt idx="66614">
                  <c:v>170.47395833333334</c:v>
                </c:pt>
                <c:pt idx="66615">
                  <c:v>170.4765625</c:v>
                </c:pt>
                <c:pt idx="66616">
                  <c:v>170.47916666666666</c:v>
                </c:pt>
                <c:pt idx="66617">
                  <c:v>170.48177083333334</c:v>
                </c:pt>
                <c:pt idx="66618">
                  <c:v>170.484375</c:v>
                </c:pt>
                <c:pt idx="66619">
                  <c:v>170.48697916666666</c:v>
                </c:pt>
                <c:pt idx="66620">
                  <c:v>170.48958333333334</c:v>
                </c:pt>
                <c:pt idx="66621">
                  <c:v>170.4921875</c:v>
                </c:pt>
                <c:pt idx="66622">
                  <c:v>170.49479166666666</c:v>
                </c:pt>
                <c:pt idx="66623">
                  <c:v>170.49739583333334</c:v>
                </c:pt>
                <c:pt idx="66624">
                  <c:v>170.5</c:v>
                </c:pt>
                <c:pt idx="66625">
                  <c:v>170.50260416666666</c:v>
                </c:pt>
                <c:pt idx="66626">
                  <c:v>170.50520833333334</c:v>
                </c:pt>
                <c:pt idx="66627">
                  <c:v>170.5078125</c:v>
                </c:pt>
                <c:pt idx="66628">
                  <c:v>170.51041666666666</c:v>
                </c:pt>
                <c:pt idx="66629">
                  <c:v>170.51302083333334</c:v>
                </c:pt>
                <c:pt idx="66630">
                  <c:v>170.515625</c:v>
                </c:pt>
                <c:pt idx="66631">
                  <c:v>170.51822916666666</c:v>
                </c:pt>
                <c:pt idx="66632">
                  <c:v>170.52083333333334</c:v>
                </c:pt>
                <c:pt idx="66633">
                  <c:v>170.5234375</c:v>
                </c:pt>
                <c:pt idx="66634">
                  <c:v>170.52604166666666</c:v>
                </c:pt>
                <c:pt idx="66635">
                  <c:v>170.52864583333334</c:v>
                </c:pt>
                <c:pt idx="66636">
                  <c:v>170.53125</c:v>
                </c:pt>
                <c:pt idx="66637">
                  <c:v>170.53385416666666</c:v>
                </c:pt>
                <c:pt idx="66638">
                  <c:v>170.53645833333334</c:v>
                </c:pt>
                <c:pt idx="66639">
                  <c:v>170.5390625</c:v>
                </c:pt>
                <c:pt idx="66640">
                  <c:v>170.54166666666666</c:v>
                </c:pt>
                <c:pt idx="66641">
                  <c:v>170.54427083333334</c:v>
                </c:pt>
                <c:pt idx="66642">
                  <c:v>170.546875</c:v>
                </c:pt>
                <c:pt idx="66643">
                  <c:v>170.54947916666666</c:v>
                </c:pt>
                <c:pt idx="66644">
                  <c:v>170.55208333333334</c:v>
                </c:pt>
                <c:pt idx="66645">
                  <c:v>170.5546875</c:v>
                </c:pt>
                <c:pt idx="66646">
                  <c:v>170.55729166666666</c:v>
                </c:pt>
                <c:pt idx="66647">
                  <c:v>170.55989583333334</c:v>
                </c:pt>
                <c:pt idx="66648">
                  <c:v>170.5625</c:v>
                </c:pt>
                <c:pt idx="66649">
                  <c:v>170.56510416666666</c:v>
                </c:pt>
                <c:pt idx="66650">
                  <c:v>170.56770833333334</c:v>
                </c:pt>
                <c:pt idx="66651">
                  <c:v>170.5703125</c:v>
                </c:pt>
                <c:pt idx="66652">
                  <c:v>170.57291666666666</c:v>
                </c:pt>
                <c:pt idx="66653">
                  <c:v>170.57552083333334</c:v>
                </c:pt>
                <c:pt idx="66654">
                  <c:v>170.578125</c:v>
                </c:pt>
                <c:pt idx="66655">
                  <c:v>170.58072916666666</c:v>
                </c:pt>
                <c:pt idx="66656">
                  <c:v>170.58333333333334</c:v>
                </c:pt>
                <c:pt idx="66657">
                  <c:v>170.5859375</c:v>
                </c:pt>
                <c:pt idx="66658">
                  <c:v>170.58854166666666</c:v>
                </c:pt>
                <c:pt idx="66659">
                  <c:v>170.59114583333334</c:v>
                </c:pt>
                <c:pt idx="66660">
                  <c:v>170.59375</c:v>
                </c:pt>
                <c:pt idx="66661">
                  <c:v>170.59635416666666</c:v>
                </c:pt>
                <c:pt idx="66662">
                  <c:v>170.59895833333334</c:v>
                </c:pt>
                <c:pt idx="66663">
                  <c:v>170.6015625</c:v>
                </c:pt>
                <c:pt idx="66664">
                  <c:v>170.60416666666666</c:v>
                </c:pt>
                <c:pt idx="66665">
                  <c:v>170.60677083333334</c:v>
                </c:pt>
                <c:pt idx="66666">
                  <c:v>170.609375</c:v>
                </c:pt>
                <c:pt idx="66667">
                  <c:v>170.61197916666666</c:v>
                </c:pt>
                <c:pt idx="66668">
                  <c:v>170.61458333333334</c:v>
                </c:pt>
                <c:pt idx="66669">
                  <c:v>170.6171875</c:v>
                </c:pt>
                <c:pt idx="66670">
                  <c:v>170.61979166666666</c:v>
                </c:pt>
                <c:pt idx="66671">
                  <c:v>170.62239583333334</c:v>
                </c:pt>
                <c:pt idx="66672">
                  <c:v>170.625</c:v>
                </c:pt>
                <c:pt idx="66673">
                  <c:v>170.62760416666666</c:v>
                </c:pt>
                <c:pt idx="66674">
                  <c:v>170.63020833333334</c:v>
                </c:pt>
                <c:pt idx="66675">
                  <c:v>170.6328125</c:v>
                </c:pt>
                <c:pt idx="66676">
                  <c:v>170.63541666666666</c:v>
                </c:pt>
                <c:pt idx="66677">
                  <c:v>170.63802083333334</c:v>
                </c:pt>
                <c:pt idx="66678">
                  <c:v>170.640625</c:v>
                </c:pt>
                <c:pt idx="66679">
                  <c:v>170.64322916666666</c:v>
                </c:pt>
                <c:pt idx="66680">
                  <c:v>170.64583333333334</c:v>
                </c:pt>
                <c:pt idx="66681">
                  <c:v>170.6484375</c:v>
                </c:pt>
                <c:pt idx="66682">
                  <c:v>170.65104166666666</c:v>
                </c:pt>
                <c:pt idx="66683">
                  <c:v>170.65364583333334</c:v>
                </c:pt>
                <c:pt idx="66684">
                  <c:v>170.65625</c:v>
                </c:pt>
                <c:pt idx="66685">
                  <c:v>170.65885416666666</c:v>
                </c:pt>
                <c:pt idx="66686">
                  <c:v>170.66145833333334</c:v>
                </c:pt>
                <c:pt idx="66687">
                  <c:v>170.6640625</c:v>
                </c:pt>
                <c:pt idx="66688">
                  <c:v>170.66666666666666</c:v>
                </c:pt>
                <c:pt idx="66689">
                  <c:v>170.66927083333334</c:v>
                </c:pt>
                <c:pt idx="66690">
                  <c:v>170.671875</c:v>
                </c:pt>
                <c:pt idx="66691">
                  <c:v>170.67447916666666</c:v>
                </c:pt>
                <c:pt idx="66692">
                  <c:v>170.67708333333334</c:v>
                </c:pt>
                <c:pt idx="66693">
                  <c:v>170.6796875</c:v>
                </c:pt>
                <c:pt idx="66694">
                  <c:v>170.68229166666666</c:v>
                </c:pt>
                <c:pt idx="66695">
                  <c:v>170.68489583333334</c:v>
                </c:pt>
                <c:pt idx="66696">
                  <c:v>170.6875</c:v>
                </c:pt>
                <c:pt idx="66697">
                  <c:v>170.69010416666666</c:v>
                </c:pt>
                <c:pt idx="66698">
                  <c:v>170.69270833333334</c:v>
                </c:pt>
                <c:pt idx="66699">
                  <c:v>170.6953125</c:v>
                </c:pt>
                <c:pt idx="66700">
                  <c:v>170.69791666666666</c:v>
                </c:pt>
                <c:pt idx="66701">
                  <c:v>170.70052083333334</c:v>
                </c:pt>
                <c:pt idx="66702">
                  <c:v>170.703125</c:v>
                </c:pt>
                <c:pt idx="66703">
                  <c:v>170.70572916666666</c:v>
                </c:pt>
                <c:pt idx="66704">
                  <c:v>170.70833333333334</c:v>
                </c:pt>
                <c:pt idx="66705">
                  <c:v>170.7109375</c:v>
                </c:pt>
                <c:pt idx="66706">
                  <c:v>170.71354166666666</c:v>
                </c:pt>
                <c:pt idx="66707">
                  <c:v>170.71614583333334</c:v>
                </c:pt>
                <c:pt idx="66708">
                  <c:v>170.71875</c:v>
                </c:pt>
                <c:pt idx="66709">
                  <c:v>170.72135416666666</c:v>
                </c:pt>
                <c:pt idx="66710">
                  <c:v>170.72395833333334</c:v>
                </c:pt>
                <c:pt idx="66711">
                  <c:v>170.7265625</c:v>
                </c:pt>
                <c:pt idx="66712">
                  <c:v>170.72916666666666</c:v>
                </c:pt>
                <c:pt idx="66713">
                  <c:v>170.73177083333334</c:v>
                </c:pt>
                <c:pt idx="66714">
                  <c:v>170.734375</c:v>
                </c:pt>
                <c:pt idx="66715">
                  <c:v>170.73697916666666</c:v>
                </c:pt>
                <c:pt idx="66716">
                  <c:v>170.73958333333334</c:v>
                </c:pt>
                <c:pt idx="66717">
                  <c:v>170.7421875</c:v>
                </c:pt>
                <c:pt idx="66718">
                  <c:v>170.74479166666666</c:v>
                </c:pt>
                <c:pt idx="66719">
                  <c:v>170.74739583333334</c:v>
                </c:pt>
                <c:pt idx="66720">
                  <c:v>170.75</c:v>
                </c:pt>
                <c:pt idx="66721">
                  <c:v>170.75260416666666</c:v>
                </c:pt>
                <c:pt idx="66722">
                  <c:v>170.75520833333334</c:v>
                </c:pt>
                <c:pt idx="66723">
                  <c:v>170.7578125</c:v>
                </c:pt>
                <c:pt idx="66724">
                  <c:v>170.76041666666666</c:v>
                </c:pt>
                <c:pt idx="66725">
                  <c:v>170.76302083333334</c:v>
                </c:pt>
                <c:pt idx="66726">
                  <c:v>170.765625</c:v>
                </c:pt>
                <c:pt idx="66727">
                  <c:v>170.76822916666666</c:v>
                </c:pt>
                <c:pt idx="66728">
                  <c:v>170.77083333333334</c:v>
                </c:pt>
                <c:pt idx="66729">
                  <c:v>170.7734375</c:v>
                </c:pt>
                <c:pt idx="66730">
                  <c:v>170.77604166666666</c:v>
                </c:pt>
                <c:pt idx="66731">
                  <c:v>170.77864583333334</c:v>
                </c:pt>
                <c:pt idx="66732">
                  <c:v>170.78125</c:v>
                </c:pt>
                <c:pt idx="66733">
                  <c:v>170.78385416666666</c:v>
                </c:pt>
                <c:pt idx="66734">
                  <c:v>170.78645833333334</c:v>
                </c:pt>
                <c:pt idx="66735">
                  <c:v>170.7890625</c:v>
                </c:pt>
                <c:pt idx="66736">
                  <c:v>170.79166666666666</c:v>
                </c:pt>
                <c:pt idx="66737">
                  <c:v>170.79427083333334</c:v>
                </c:pt>
                <c:pt idx="66738">
                  <c:v>170.796875</c:v>
                </c:pt>
                <c:pt idx="66739">
                  <c:v>170.79947916666666</c:v>
                </c:pt>
                <c:pt idx="66740">
                  <c:v>170.80208333333334</c:v>
                </c:pt>
                <c:pt idx="66741">
                  <c:v>170.8046875</c:v>
                </c:pt>
                <c:pt idx="66742">
                  <c:v>170.80729166666666</c:v>
                </c:pt>
                <c:pt idx="66743">
                  <c:v>170.80989583333334</c:v>
                </c:pt>
                <c:pt idx="66744">
                  <c:v>170.8125</c:v>
                </c:pt>
                <c:pt idx="66745">
                  <c:v>170.81510416666666</c:v>
                </c:pt>
                <c:pt idx="66746">
                  <c:v>170.81770833333334</c:v>
                </c:pt>
                <c:pt idx="66747">
                  <c:v>170.8203125</c:v>
                </c:pt>
                <c:pt idx="66748">
                  <c:v>170.82291666666666</c:v>
                </c:pt>
                <c:pt idx="66749">
                  <c:v>170.82552083333334</c:v>
                </c:pt>
                <c:pt idx="66750">
                  <c:v>170.828125</c:v>
                </c:pt>
                <c:pt idx="66751">
                  <c:v>170.83072916666666</c:v>
                </c:pt>
                <c:pt idx="66752">
                  <c:v>170.83333333333334</c:v>
                </c:pt>
                <c:pt idx="66753">
                  <c:v>170.8359375</c:v>
                </c:pt>
                <c:pt idx="66754">
                  <c:v>170.83854166666666</c:v>
                </c:pt>
                <c:pt idx="66755">
                  <c:v>170.84114583333334</c:v>
                </c:pt>
                <c:pt idx="66756">
                  <c:v>170.84375</c:v>
                </c:pt>
                <c:pt idx="66757">
                  <c:v>170.84635416666666</c:v>
                </c:pt>
                <c:pt idx="66758">
                  <c:v>170.84895833333334</c:v>
                </c:pt>
                <c:pt idx="66759">
                  <c:v>170.8515625</c:v>
                </c:pt>
                <c:pt idx="66760">
                  <c:v>170.85416666666666</c:v>
                </c:pt>
                <c:pt idx="66761">
                  <c:v>170.85677083333334</c:v>
                </c:pt>
                <c:pt idx="66762">
                  <c:v>170.859375</c:v>
                </c:pt>
                <c:pt idx="66763">
                  <c:v>170.86197916666666</c:v>
                </c:pt>
                <c:pt idx="66764">
                  <c:v>170.86458333333334</c:v>
                </c:pt>
                <c:pt idx="66765">
                  <c:v>170.8671875</c:v>
                </c:pt>
                <c:pt idx="66766">
                  <c:v>170.86979166666666</c:v>
                </c:pt>
                <c:pt idx="66767">
                  <c:v>170.87239583333334</c:v>
                </c:pt>
                <c:pt idx="66768">
                  <c:v>170.875</c:v>
                </c:pt>
                <c:pt idx="66769">
                  <c:v>170.87760416666666</c:v>
                </c:pt>
                <c:pt idx="66770">
                  <c:v>170.88020833333334</c:v>
                </c:pt>
                <c:pt idx="66771">
                  <c:v>170.8828125</c:v>
                </c:pt>
                <c:pt idx="66772">
                  <c:v>170.88541666666666</c:v>
                </c:pt>
                <c:pt idx="66773">
                  <c:v>170.88802083333334</c:v>
                </c:pt>
                <c:pt idx="66774">
                  <c:v>170.890625</c:v>
                </c:pt>
                <c:pt idx="66775">
                  <c:v>170.89322916666666</c:v>
                </c:pt>
                <c:pt idx="66776">
                  <c:v>170.89583333333334</c:v>
                </c:pt>
                <c:pt idx="66777">
                  <c:v>170.8984375</c:v>
                </c:pt>
                <c:pt idx="66778">
                  <c:v>170.90104166666666</c:v>
                </c:pt>
                <c:pt idx="66779">
                  <c:v>170.90364583333334</c:v>
                </c:pt>
                <c:pt idx="66780">
                  <c:v>170.90625</c:v>
                </c:pt>
                <c:pt idx="66781">
                  <c:v>170.90885416666666</c:v>
                </c:pt>
                <c:pt idx="66782">
                  <c:v>170.91145833333334</c:v>
                </c:pt>
                <c:pt idx="66783">
                  <c:v>170.9140625</c:v>
                </c:pt>
                <c:pt idx="66784">
                  <c:v>170.91666666666666</c:v>
                </c:pt>
                <c:pt idx="66785">
                  <c:v>170.91927083333334</c:v>
                </c:pt>
                <c:pt idx="66786">
                  <c:v>170.921875</c:v>
                </c:pt>
                <c:pt idx="66787">
                  <c:v>170.92447916666666</c:v>
                </c:pt>
                <c:pt idx="66788">
                  <c:v>170.92708333333334</c:v>
                </c:pt>
                <c:pt idx="66789">
                  <c:v>170.9296875</c:v>
                </c:pt>
                <c:pt idx="66790">
                  <c:v>170.93229166666666</c:v>
                </c:pt>
                <c:pt idx="66791">
                  <c:v>170.93489583333334</c:v>
                </c:pt>
                <c:pt idx="66792">
                  <c:v>170.9375</c:v>
                </c:pt>
                <c:pt idx="66793">
                  <c:v>170.94010416666666</c:v>
                </c:pt>
                <c:pt idx="66794">
                  <c:v>170.94270833333334</c:v>
                </c:pt>
                <c:pt idx="66795">
                  <c:v>170.9453125</c:v>
                </c:pt>
                <c:pt idx="66796">
                  <c:v>170.94791666666666</c:v>
                </c:pt>
                <c:pt idx="66797">
                  <c:v>170.95052083333334</c:v>
                </c:pt>
                <c:pt idx="66798">
                  <c:v>170.953125</c:v>
                </c:pt>
                <c:pt idx="66799">
                  <c:v>170.95572916666666</c:v>
                </c:pt>
                <c:pt idx="66800">
                  <c:v>170.95833333333334</c:v>
                </c:pt>
                <c:pt idx="66801">
                  <c:v>170.9609375</c:v>
                </c:pt>
                <c:pt idx="66802">
                  <c:v>170.96354166666666</c:v>
                </c:pt>
                <c:pt idx="66803">
                  <c:v>170.96614583333334</c:v>
                </c:pt>
                <c:pt idx="66804">
                  <c:v>170.96875</c:v>
                </c:pt>
                <c:pt idx="66805">
                  <c:v>170.97135416666666</c:v>
                </c:pt>
                <c:pt idx="66806">
                  <c:v>170.97395833333334</c:v>
                </c:pt>
                <c:pt idx="66807">
                  <c:v>170.9765625</c:v>
                </c:pt>
                <c:pt idx="66808">
                  <c:v>170.97916666666666</c:v>
                </c:pt>
                <c:pt idx="66809">
                  <c:v>170.98177083333334</c:v>
                </c:pt>
                <c:pt idx="66810">
                  <c:v>170.984375</c:v>
                </c:pt>
                <c:pt idx="66811">
                  <c:v>170.98697916666666</c:v>
                </c:pt>
                <c:pt idx="66812">
                  <c:v>170.98958333333334</c:v>
                </c:pt>
                <c:pt idx="66813">
                  <c:v>170.9921875</c:v>
                </c:pt>
                <c:pt idx="66814">
                  <c:v>170.99479166666666</c:v>
                </c:pt>
                <c:pt idx="66815">
                  <c:v>170.99739583333334</c:v>
                </c:pt>
                <c:pt idx="66816">
                  <c:v>171</c:v>
                </c:pt>
                <c:pt idx="66817">
                  <c:v>171.00260416666666</c:v>
                </c:pt>
                <c:pt idx="66818">
                  <c:v>171.00520833333334</c:v>
                </c:pt>
                <c:pt idx="66819">
                  <c:v>171.0078125</c:v>
                </c:pt>
                <c:pt idx="66820">
                  <c:v>171.01041666666666</c:v>
                </c:pt>
                <c:pt idx="66821">
                  <c:v>171.01302083333334</c:v>
                </c:pt>
                <c:pt idx="66822">
                  <c:v>171.015625</c:v>
                </c:pt>
                <c:pt idx="66823">
                  <c:v>171.01822916666666</c:v>
                </c:pt>
                <c:pt idx="66824">
                  <c:v>171.02083333333334</c:v>
                </c:pt>
                <c:pt idx="66825">
                  <c:v>171.0234375</c:v>
                </c:pt>
                <c:pt idx="66826">
                  <c:v>171.02604166666666</c:v>
                </c:pt>
                <c:pt idx="66827">
                  <c:v>171.02864583333334</c:v>
                </c:pt>
                <c:pt idx="66828">
                  <c:v>171.03125</c:v>
                </c:pt>
                <c:pt idx="66829">
                  <c:v>171.03385416666666</c:v>
                </c:pt>
                <c:pt idx="66830">
                  <c:v>171.03645833333334</c:v>
                </c:pt>
                <c:pt idx="66831">
                  <c:v>171.0390625</c:v>
                </c:pt>
                <c:pt idx="66832">
                  <c:v>171.04166666666666</c:v>
                </c:pt>
                <c:pt idx="66833">
                  <c:v>171.04427083333334</c:v>
                </c:pt>
                <c:pt idx="66834">
                  <c:v>171.046875</c:v>
                </c:pt>
                <c:pt idx="66835">
                  <c:v>171.04947916666666</c:v>
                </c:pt>
                <c:pt idx="66836">
                  <c:v>171.05208333333334</c:v>
                </c:pt>
                <c:pt idx="66837">
                  <c:v>171.0546875</c:v>
                </c:pt>
                <c:pt idx="66838">
                  <c:v>171.05729166666666</c:v>
                </c:pt>
                <c:pt idx="66839">
                  <c:v>171.05989583333334</c:v>
                </c:pt>
                <c:pt idx="66840">
                  <c:v>171.0625</c:v>
                </c:pt>
                <c:pt idx="66841">
                  <c:v>171.06510416666666</c:v>
                </c:pt>
                <c:pt idx="66842">
                  <c:v>171.06770833333334</c:v>
                </c:pt>
                <c:pt idx="66843">
                  <c:v>171.0703125</c:v>
                </c:pt>
                <c:pt idx="66844">
                  <c:v>171.07291666666666</c:v>
                </c:pt>
                <c:pt idx="66845">
                  <c:v>171.07552083333334</c:v>
                </c:pt>
                <c:pt idx="66846">
                  <c:v>171.078125</c:v>
                </c:pt>
                <c:pt idx="66847">
                  <c:v>171.08072916666666</c:v>
                </c:pt>
                <c:pt idx="66848">
                  <c:v>171.08333333333334</c:v>
                </c:pt>
                <c:pt idx="66849">
                  <c:v>171.0859375</c:v>
                </c:pt>
                <c:pt idx="66850">
                  <c:v>171.08854166666666</c:v>
                </c:pt>
                <c:pt idx="66851">
                  <c:v>171.09114583333334</c:v>
                </c:pt>
                <c:pt idx="66852">
                  <c:v>171.09375</c:v>
                </c:pt>
                <c:pt idx="66853">
                  <c:v>171.09635416666666</c:v>
                </c:pt>
                <c:pt idx="66854">
                  <c:v>171.09895833333334</c:v>
                </c:pt>
                <c:pt idx="66855">
                  <c:v>171.1015625</c:v>
                </c:pt>
                <c:pt idx="66856">
                  <c:v>171.10416666666666</c:v>
                </c:pt>
                <c:pt idx="66857">
                  <c:v>171.10677083333334</c:v>
                </c:pt>
                <c:pt idx="66858">
                  <c:v>171.109375</c:v>
                </c:pt>
                <c:pt idx="66859">
                  <c:v>171.11197916666666</c:v>
                </c:pt>
                <c:pt idx="66860">
                  <c:v>171.11458333333334</c:v>
                </c:pt>
                <c:pt idx="66861">
                  <c:v>171.1171875</c:v>
                </c:pt>
                <c:pt idx="66862">
                  <c:v>171.11979166666666</c:v>
                </c:pt>
                <c:pt idx="66863">
                  <c:v>171.12239583333334</c:v>
                </c:pt>
                <c:pt idx="66864">
                  <c:v>171.125</c:v>
                </c:pt>
                <c:pt idx="66865">
                  <c:v>171.12760416666666</c:v>
                </c:pt>
                <c:pt idx="66866">
                  <c:v>171.13020833333334</c:v>
                </c:pt>
                <c:pt idx="66867">
                  <c:v>171.1328125</c:v>
                </c:pt>
                <c:pt idx="66868">
                  <c:v>171.13541666666666</c:v>
                </c:pt>
                <c:pt idx="66869">
                  <c:v>171.13802083333334</c:v>
                </c:pt>
                <c:pt idx="66870">
                  <c:v>171.140625</c:v>
                </c:pt>
                <c:pt idx="66871">
                  <c:v>171.14322916666666</c:v>
                </c:pt>
                <c:pt idx="66872">
                  <c:v>171.14583333333334</c:v>
                </c:pt>
                <c:pt idx="66873">
                  <c:v>171.1484375</c:v>
                </c:pt>
                <c:pt idx="66874">
                  <c:v>171.15104166666666</c:v>
                </c:pt>
                <c:pt idx="66875">
                  <c:v>171.15364583333334</c:v>
                </c:pt>
                <c:pt idx="66876">
                  <c:v>171.15625</c:v>
                </c:pt>
                <c:pt idx="66877">
                  <c:v>171.15885416666666</c:v>
                </c:pt>
                <c:pt idx="66878">
                  <c:v>171.16145833333334</c:v>
                </c:pt>
                <c:pt idx="66879">
                  <c:v>171.1640625</c:v>
                </c:pt>
                <c:pt idx="66880">
                  <c:v>171.16666666666666</c:v>
                </c:pt>
                <c:pt idx="66881">
                  <c:v>171.16927083333334</c:v>
                </c:pt>
                <c:pt idx="66882">
                  <c:v>171.171875</c:v>
                </c:pt>
                <c:pt idx="66883">
                  <c:v>171.17447916666666</c:v>
                </c:pt>
                <c:pt idx="66884">
                  <c:v>171.17708333333334</c:v>
                </c:pt>
                <c:pt idx="66885">
                  <c:v>171.1796875</c:v>
                </c:pt>
                <c:pt idx="66886">
                  <c:v>171.18229166666666</c:v>
                </c:pt>
                <c:pt idx="66887">
                  <c:v>171.18489583333334</c:v>
                </c:pt>
                <c:pt idx="66888">
                  <c:v>171.1875</c:v>
                </c:pt>
                <c:pt idx="66889">
                  <c:v>171.19010416666666</c:v>
                </c:pt>
                <c:pt idx="66890">
                  <c:v>171.19270833333334</c:v>
                </c:pt>
                <c:pt idx="66891">
                  <c:v>171.1953125</c:v>
                </c:pt>
                <c:pt idx="66892">
                  <c:v>171.19791666666666</c:v>
                </c:pt>
                <c:pt idx="66893">
                  <c:v>171.20052083333334</c:v>
                </c:pt>
                <c:pt idx="66894">
                  <c:v>171.203125</c:v>
                </c:pt>
                <c:pt idx="66895">
                  <c:v>171.20572916666666</c:v>
                </c:pt>
                <c:pt idx="66896">
                  <c:v>171.20833333333334</c:v>
                </c:pt>
                <c:pt idx="66897">
                  <c:v>171.2109375</c:v>
                </c:pt>
                <c:pt idx="66898">
                  <c:v>171.21354166666666</c:v>
                </c:pt>
                <c:pt idx="66899">
                  <c:v>171.21614583333334</c:v>
                </c:pt>
                <c:pt idx="66900">
                  <c:v>171.21875</c:v>
                </c:pt>
                <c:pt idx="66901">
                  <c:v>171.22135416666666</c:v>
                </c:pt>
                <c:pt idx="66902">
                  <c:v>171.22395833333334</c:v>
                </c:pt>
                <c:pt idx="66903">
                  <c:v>171.2265625</c:v>
                </c:pt>
                <c:pt idx="66904">
                  <c:v>171.22916666666666</c:v>
                </c:pt>
                <c:pt idx="66905">
                  <c:v>171.23177083333334</c:v>
                </c:pt>
                <c:pt idx="66906">
                  <c:v>171.234375</c:v>
                </c:pt>
                <c:pt idx="66907">
                  <c:v>171.23697916666666</c:v>
                </c:pt>
                <c:pt idx="66908">
                  <c:v>171.23958333333334</c:v>
                </c:pt>
                <c:pt idx="66909">
                  <c:v>171.2421875</c:v>
                </c:pt>
                <c:pt idx="66910">
                  <c:v>171.24479166666666</c:v>
                </c:pt>
                <c:pt idx="66911">
                  <c:v>171.24739583333334</c:v>
                </c:pt>
                <c:pt idx="66912">
                  <c:v>171.25</c:v>
                </c:pt>
                <c:pt idx="66913">
                  <c:v>171.25260416666666</c:v>
                </c:pt>
                <c:pt idx="66914">
                  <c:v>171.25520833333334</c:v>
                </c:pt>
                <c:pt idx="66915">
                  <c:v>171.2578125</c:v>
                </c:pt>
                <c:pt idx="66916">
                  <c:v>171.26041666666666</c:v>
                </c:pt>
                <c:pt idx="66917">
                  <c:v>171.26302083333334</c:v>
                </c:pt>
                <c:pt idx="66918">
                  <c:v>171.265625</c:v>
                </c:pt>
                <c:pt idx="66919">
                  <c:v>171.26822916666666</c:v>
                </c:pt>
                <c:pt idx="66920">
                  <c:v>171.27083333333334</c:v>
                </c:pt>
                <c:pt idx="66921">
                  <c:v>171.2734375</c:v>
                </c:pt>
                <c:pt idx="66922">
                  <c:v>171.27604166666666</c:v>
                </c:pt>
                <c:pt idx="66923">
                  <c:v>171.27864583333334</c:v>
                </c:pt>
                <c:pt idx="66924">
                  <c:v>171.28125</c:v>
                </c:pt>
                <c:pt idx="66925">
                  <c:v>171.28385416666666</c:v>
                </c:pt>
                <c:pt idx="66926">
                  <c:v>171.28645833333334</c:v>
                </c:pt>
                <c:pt idx="66927">
                  <c:v>171.2890625</c:v>
                </c:pt>
                <c:pt idx="66928">
                  <c:v>171.29166666666666</c:v>
                </c:pt>
                <c:pt idx="66929">
                  <c:v>171.29427083333334</c:v>
                </c:pt>
                <c:pt idx="66930">
                  <c:v>171.296875</c:v>
                </c:pt>
                <c:pt idx="66931">
                  <c:v>171.29947916666666</c:v>
                </c:pt>
                <c:pt idx="66932">
                  <c:v>171.30208333333334</c:v>
                </c:pt>
                <c:pt idx="66933">
                  <c:v>171.3046875</c:v>
                </c:pt>
                <c:pt idx="66934">
                  <c:v>171.30729166666666</c:v>
                </c:pt>
                <c:pt idx="66935">
                  <c:v>171.30989583333334</c:v>
                </c:pt>
                <c:pt idx="66936">
                  <c:v>171.3125</c:v>
                </c:pt>
                <c:pt idx="66937">
                  <c:v>171.31510416666666</c:v>
                </c:pt>
                <c:pt idx="66938">
                  <c:v>171.31770833333334</c:v>
                </c:pt>
                <c:pt idx="66939">
                  <c:v>171.3203125</c:v>
                </c:pt>
                <c:pt idx="66940">
                  <c:v>171.32291666666666</c:v>
                </c:pt>
                <c:pt idx="66941">
                  <c:v>171.32552083333334</c:v>
                </c:pt>
                <c:pt idx="66942">
                  <c:v>171.328125</c:v>
                </c:pt>
                <c:pt idx="66943">
                  <c:v>171.33072916666666</c:v>
                </c:pt>
                <c:pt idx="66944">
                  <c:v>171.33333333333334</c:v>
                </c:pt>
                <c:pt idx="66945">
                  <c:v>171.3359375</c:v>
                </c:pt>
                <c:pt idx="66946">
                  <c:v>171.33854166666666</c:v>
                </c:pt>
                <c:pt idx="66947">
                  <c:v>171.34114583333334</c:v>
                </c:pt>
                <c:pt idx="66948">
                  <c:v>171.34375</c:v>
                </c:pt>
                <c:pt idx="66949">
                  <c:v>171.34635416666666</c:v>
                </c:pt>
                <c:pt idx="66950">
                  <c:v>171.34895833333334</c:v>
                </c:pt>
                <c:pt idx="66951">
                  <c:v>171.3515625</c:v>
                </c:pt>
                <c:pt idx="66952">
                  <c:v>171.35416666666666</c:v>
                </c:pt>
                <c:pt idx="66953">
                  <c:v>171.35677083333334</c:v>
                </c:pt>
                <c:pt idx="66954">
                  <c:v>171.359375</c:v>
                </c:pt>
                <c:pt idx="66955">
                  <c:v>171.36197916666666</c:v>
                </c:pt>
                <c:pt idx="66956">
                  <c:v>171.36458333333334</c:v>
                </c:pt>
                <c:pt idx="66957">
                  <c:v>171.3671875</c:v>
                </c:pt>
                <c:pt idx="66958">
                  <c:v>171.36979166666666</c:v>
                </c:pt>
                <c:pt idx="66959">
                  <c:v>171.37239583333334</c:v>
                </c:pt>
                <c:pt idx="66960">
                  <c:v>171.375</c:v>
                </c:pt>
                <c:pt idx="66961">
                  <c:v>171.37760416666666</c:v>
                </c:pt>
                <c:pt idx="66962">
                  <c:v>171.38020833333334</c:v>
                </c:pt>
                <c:pt idx="66963">
                  <c:v>171.3828125</c:v>
                </c:pt>
                <c:pt idx="66964">
                  <c:v>171.38541666666666</c:v>
                </c:pt>
                <c:pt idx="66965">
                  <c:v>171.38802083333334</c:v>
                </c:pt>
                <c:pt idx="66966">
                  <c:v>171.390625</c:v>
                </c:pt>
                <c:pt idx="66967">
                  <c:v>171.39322916666666</c:v>
                </c:pt>
                <c:pt idx="66968">
                  <c:v>171.39583333333334</c:v>
                </c:pt>
                <c:pt idx="66969">
                  <c:v>171.3984375</c:v>
                </c:pt>
                <c:pt idx="66970">
                  <c:v>171.40104166666666</c:v>
                </c:pt>
                <c:pt idx="66971">
                  <c:v>171.40364583333334</c:v>
                </c:pt>
                <c:pt idx="66972">
                  <c:v>171.40625</c:v>
                </c:pt>
                <c:pt idx="66973">
                  <c:v>171.40885416666666</c:v>
                </c:pt>
                <c:pt idx="66974">
                  <c:v>171.41145833333334</c:v>
                </c:pt>
                <c:pt idx="66975">
                  <c:v>171.4140625</c:v>
                </c:pt>
                <c:pt idx="66976">
                  <c:v>171.41666666666666</c:v>
                </c:pt>
                <c:pt idx="66977">
                  <c:v>171.41927083333334</c:v>
                </c:pt>
                <c:pt idx="66978">
                  <c:v>171.421875</c:v>
                </c:pt>
                <c:pt idx="66979">
                  <c:v>171.42447916666666</c:v>
                </c:pt>
                <c:pt idx="66980">
                  <c:v>171.42708333333334</c:v>
                </c:pt>
                <c:pt idx="66981">
                  <c:v>171.4296875</c:v>
                </c:pt>
                <c:pt idx="66982">
                  <c:v>171.43229166666666</c:v>
                </c:pt>
                <c:pt idx="66983">
                  <c:v>171.43489583333334</c:v>
                </c:pt>
                <c:pt idx="66984">
                  <c:v>171.4375</c:v>
                </c:pt>
                <c:pt idx="66985">
                  <c:v>171.44010416666666</c:v>
                </c:pt>
                <c:pt idx="66986">
                  <c:v>171.44270833333334</c:v>
                </c:pt>
                <c:pt idx="66987">
                  <c:v>171.4453125</c:v>
                </c:pt>
                <c:pt idx="66988">
                  <c:v>171.44791666666666</c:v>
                </c:pt>
                <c:pt idx="66989">
                  <c:v>171.45052083333334</c:v>
                </c:pt>
                <c:pt idx="66990">
                  <c:v>171.453125</c:v>
                </c:pt>
                <c:pt idx="66991">
                  <c:v>171.45572916666666</c:v>
                </c:pt>
                <c:pt idx="66992">
                  <c:v>171.45833333333334</c:v>
                </c:pt>
                <c:pt idx="66993">
                  <c:v>171.4609375</c:v>
                </c:pt>
                <c:pt idx="66994">
                  <c:v>171.46354166666666</c:v>
                </c:pt>
                <c:pt idx="66995">
                  <c:v>171.46614583333334</c:v>
                </c:pt>
                <c:pt idx="66996">
                  <c:v>171.46875</c:v>
                </c:pt>
                <c:pt idx="66997">
                  <c:v>171.47135416666666</c:v>
                </c:pt>
                <c:pt idx="66998">
                  <c:v>171.47395833333334</c:v>
                </c:pt>
                <c:pt idx="66999">
                  <c:v>171.4765625</c:v>
                </c:pt>
                <c:pt idx="67000">
                  <c:v>171.47916666666666</c:v>
                </c:pt>
                <c:pt idx="67001">
                  <c:v>171.48177083333334</c:v>
                </c:pt>
                <c:pt idx="67002">
                  <c:v>171.484375</c:v>
                </c:pt>
                <c:pt idx="67003">
                  <c:v>171.48697916666666</c:v>
                </c:pt>
                <c:pt idx="67004">
                  <c:v>171.48958333333334</c:v>
                </c:pt>
                <c:pt idx="67005">
                  <c:v>171.4921875</c:v>
                </c:pt>
                <c:pt idx="67006">
                  <c:v>171.49479166666666</c:v>
                </c:pt>
                <c:pt idx="67007">
                  <c:v>171.49739583333334</c:v>
                </c:pt>
                <c:pt idx="67008">
                  <c:v>171.5</c:v>
                </c:pt>
                <c:pt idx="67009">
                  <c:v>171.50260416666666</c:v>
                </c:pt>
                <c:pt idx="67010">
                  <c:v>171.50520833333334</c:v>
                </c:pt>
                <c:pt idx="67011">
                  <c:v>171.5078125</c:v>
                </c:pt>
                <c:pt idx="67012">
                  <c:v>171.51041666666666</c:v>
                </c:pt>
                <c:pt idx="67013">
                  <c:v>171.51302083333334</c:v>
                </c:pt>
                <c:pt idx="67014">
                  <c:v>171.515625</c:v>
                </c:pt>
                <c:pt idx="67015">
                  <c:v>171.51822916666666</c:v>
                </c:pt>
                <c:pt idx="67016">
                  <c:v>171.52083333333334</c:v>
                </c:pt>
                <c:pt idx="67017">
                  <c:v>171.5234375</c:v>
                </c:pt>
                <c:pt idx="67018">
                  <c:v>171.52604166666666</c:v>
                </c:pt>
                <c:pt idx="67019">
                  <c:v>171.52864583333334</c:v>
                </c:pt>
                <c:pt idx="67020">
                  <c:v>171.53125</c:v>
                </c:pt>
                <c:pt idx="67021">
                  <c:v>171.53385416666666</c:v>
                </c:pt>
                <c:pt idx="67022">
                  <c:v>171.53645833333334</c:v>
                </c:pt>
                <c:pt idx="67023">
                  <c:v>171.5390625</c:v>
                </c:pt>
                <c:pt idx="67024">
                  <c:v>171.54166666666666</c:v>
                </c:pt>
                <c:pt idx="67025">
                  <c:v>171.54427083333334</c:v>
                </c:pt>
                <c:pt idx="67026">
                  <c:v>171.546875</c:v>
                </c:pt>
                <c:pt idx="67027">
                  <c:v>171.54947916666666</c:v>
                </c:pt>
                <c:pt idx="67028">
                  <c:v>171.55208333333334</c:v>
                </c:pt>
                <c:pt idx="67029">
                  <c:v>171.5546875</c:v>
                </c:pt>
                <c:pt idx="67030">
                  <c:v>171.55729166666666</c:v>
                </c:pt>
                <c:pt idx="67031">
                  <c:v>171.55989583333334</c:v>
                </c:pt>
                <c:pt idx="67032">
                  <c:v>171.5625</c:v>
                </c:pt>
                <c:pt idx="67033">
                  <c:v>171.56510416666666</c:v>
                </c:pt>
                <c:pt idx="67034">
                  <c:v>171.56770833333334</c:v>
                </c:pt>
                <c:pt idx="67035">
                  <c:v>171.5703125</c:v>
                </c:pt>
                <c:pt idx="67036">
                  <c:v>171.57291666666666</c:v>
                </c:pt>
                <c:pt idx="67037">
                  <c:v>171.57552083333334</c:v>
                </c:pt>
                <c:pt idx="67038">
                  <c:v>171.578125</c:v>
                </c:pt>
                <c:pt idx="67039">
                  <c:v>171.58072916666666</c:v>
                </c:pt>
                <c:pt idx="67040">
                  <c:v>171.58333333333334</c:v>
                </c:pt>
                <c:pt idx="67041">
                  <c:v>171.5859375</c:v>
                </c:pt>
                <c:pt idx="67042">
                  <c:v>171.58854166666666</c:v>
                </c:pt>
                <c:pt idx="67043">
                  <c:v>171.59114583333334</c:v>
                </c:pt>
                <c:pt idx="67044">
                  <c:v>171.59375</c:v>
                </c:pt>
                <c:pt idx="67045">
                  <c:v>171.59635416666666</c:v>
                </c:pt>
                <c:pt idx="67046">
                  <c:v>171.59895833333334</c:v>
                </c:pt>
                <c:pt idx="67047">
                  <c:v>171.6015625</c:v>
                </c:pt>
                <c:pt idx="67048">
                  <c:v>171.60416666666666</c:v>
                </c:pt>
                <c:pt idx="67049">
                  <c:v>171.60677083333334</c:v>
                </c:pt>
                <c:pt idx="67050">
                  <c:v>171.609375</c:v>
                </c:pt>
                <c:pt idx="67051">
                  <c:v>171.61197916666666</c:v>
                </c:pt>
                <c:pt idx="67052">
                  <c:v>171.61458333333334</c:v>
                </c:pt>
                <c:pt idx="67053">
                  <c:v>171.6171875</c:v>
                </c:pt>
                <c:pt idx="67054">
                  <c:v>171.61979166666666</c:v>
                </c:pt>
                <c:pt idx="67055">
                  <c:v>171.62239583333334</c:v>
                </c:pt>
                <c:pt idx="67056">
                  <c:v>171.625</c:v>
                </c:pt>
                <c:pt idx="67057">
                  <c:v>171.62760416666666</c:v>
                </c:pt>
                <c:pt idx="67058">
                  <c:v>171.63020833333334</c:v>
                </c:pt>
                <c:pt idx="67059">
                  <c:v>171.6328125</c:v>
                </c:pt>
                <c:pt idx="67060">
                  <c:v>171.63541666666666</c:v>
                </c:pt>
                <c:pt idx="67061">
                  <c:v>171.63802083333334</c:v>
                </c:pt>
                <c:pt idx="67062">
                  <c:v>171.640625</c:v>
                </c:pt>
                <c:pt idx="67063">
                  <c:v>171.64322916666666</c:v>
                </c:pt>
                <c:pt idx="67064">
                  <c:v>171.64583333333334</c:v>
                </c:pt>
                <c:pt idx="67065">
                  <c:v>171.6484375</c:v>
                </c:pt>
                <c:pt idx="67066">
                  <c:v>171.65104166666666</c:v>
                </c:pt>
                <c:pt idx="67067">
                  <c:v>171.65364583333334</c:v>
                </c:pt>
                <c:pt idx="67068">
                  <c:v>171.65625</c:v>
                </c:pt>
                <c:pt idx="67069">
                  <c:v>171.65885416666666</c:v>
                </c:pt>
                <c:pt idx="67070">
                  <c:v>171.66145833333334</c:v>
                </c:pt>
                <c:pt idx="67071">
                  <c:v>171.6640625</c:v>
                </c:pt>
                <c:pt idx="67072">
                  <c:v>171.66666666666666</c:v>
                </c:pt>
                <c:pt idx="67073">
                  <c:v>171.66927083333334</c:v>
                </c:pt>
                <c:pt idx="67074">
                  <c:v>171.671875</c:v>
                </c:pt>
                <c:pt idx="67075">
                  <c:v>171.67447916666666</c:v>
                </c:pt>
                <c:pt idx="67076">
                  <c:v>171.67708333333334</c:v>
                </c:pt>
                <c:pt idx="67077">
                  <c:v>171.6796875</c:v>
                </c:pt>
                <c:pt idx="67078">
                  <c:v>171.68229166666666</c:v>
                </c:pt>
                <c:pt idx="67079">
                  <c:v>171.68489583333334</c:v>
                </c:pt>
                <c:pt idx="67080">
                  <c:v>171.6875</c:v>
                </c:pt>
                <c:pt idx="67081">
                  <c:v>171.69010416666666</c:v>
                </c:pt>
                <c:pt idx="67082">
                  <c:v>171.69270833333334</c:v>
                </c:pt>
                <c:pt idx="67083">
                  <c:v>171.6953125</c:v>
                </c:pt>
                <c:pt idx="67084">
                  <c:v>171.69791666666666</c:v>
                </c:pt>
                <c:pt idx="67085">
                  <c:v>171.70052083333334</c:v>
                </c:pt>
                <c:pt idx="67086">
                  <c:v>171.703125</c:v>
                </c:pt>
                <c:pt idx="67087">
                  <c:v>171.70572916666666</c:v>
                </c:pt>
                <c:pt idx="67088">
                  <c:v>171.70833333333334</c:v>
                </c:pt>
                <c:pt idx="67089">
                  <c:v>171.7109375</c:v>
                </c:pt>
                <c:pt idx="67090">
                  <c:v>171.71354166666666</c:v>
                </c:pt>
                <c:pt idx="67091">
                  <c:v>171.71614583333334</c:v>
                </c:pt>
                <c:pt idx="67092">
                  <c:v>171.71875</c:v>
                </c:pt>
                <c:pt idx="67093">
                  <c:v>171.72135416666666</c:v>
                </c:pt>
                <c:pt idx="67094">
                  <c:v>171.72395833333334</c:v>
                </c:pt>
                <c:pt idx="67095">
                  <c:v>171.7265625</c:v>
                </c:pt>
                <c:pt idx="67096">
                  <c:v>171.72916666666666</c:v>
                </c:pt>
                <c:pt idx="67097">
                  <c:v>171.73177083333334</c:v>
                </c:pt>
                <c:pt idx="67098">
                  <c:v>171.734375</c:v>
                </c:pt>
                <c:pt idx="67099">
                  <c:v>171.73697916666666</c:v>
                </c:pt>
                <c:pt idx="67100">
                  <c:v>171.73958333333334</c:v>
                </c:pt>
                <c:pt idx="67101">
                  <c:v>171.7421875</c:v>
                </c:pt>
                <c:pt idx="67102">
                  <c:v>171.74479166666666</c:v>
                </c:pt>
                <c:pt idx="67103">
                  <c:v>171.74739583333334</c:v>
                </c:pt>
                <c:pt idx="67104">
                  <c:v>171.75</c:v>
                </c:pt>
                <c:pt idx="67105">
                  <c:v>171.75260416666666</c:v>
                </c:pt>
                <c:pt idx="67106">
                  <c:v>171.75520833333334</c:v>
                </c:pt>
                <c:pt idx="67107">
                  <c:v>171.7578125</c:v>
                </c:pt>
                <c:pt idx="67108">
                  <c:v>171.76041666666666</c:v>
                </c:pt>
                <c:pt idx="67109">
                  <c:v>171.76302083333334</c:v>
                </c:pt>
                <c:pt idx="67110">
                  <c:v>171.765625</c:v>
                </c:pt>
                <c:pt idx="67111">
                  <c:v>171.76822916666666</c:v>
                </c:pt>
                <c:pt idx="67112">
                  <c:v>171.77083333333334</c:v>
                </c:pt>
                <c:pt idx="67113">
                  <c:v>171.7734375</c:v>
                </c:pt>
                <c:pt idx="67114">
                  <c:v>171.77604166666666</c:v>
                </c:pt>
                <c:pt idx="67115">
                  <c:v>171.77864583333334</c:v>
                </c:pt>
                <c:pt idx="67116">
                  <c:v>171.78125</c:v>
                </c:pt>
                <c:pt idx="67117">
                  <c:v>171.78385416666666</c:v>
                </c:pt>
                <c:pt idx="67118">
                  <c:v>171.78645833333334</c:v>
                </c:pt>
                <c:pt idx="67119">
                  <c:v>171.7890625</c:v>
                </c:pt>
                <c:pt idx="67120">
                  <c:v>171.79166666666666</c:v>
                </c:pt>
                <c:pt idx="67121">
                  <c:v>171.79427083333334</c:v>
                </c:pt>
                <c:pt idx="67122">
                  <c:v>171.796875</c:v>
                </c:pt>
                <c:pt idx="67123">
                  <c:v>171.79947916666666</c:v>
                </c:pt>
                <c:pt idx="67124">
                  <c:v>171.80208333333334</c:v>
                </c:pt>
                <c:pt idx="67125">
                  <c:v>171.8046875</c:v>
                </c:pt>
                <c:pt idx="67126">
                  <c:v>171.80729166666666</c:v>
                </c:pt>
                <c:pt idx="67127">
                  <c:v>171.80989583333334</c:v>
                </c:pt>
                <c:pt idx="67128">
                  <c:v>171.8125</c:v>
                </c:pt>
                <c:pt idx="67129">
                  <c:v>171.81510416666666</c:v>
                </c:pt>
                <c:pt idx="67130">
                  <c:v>171.81770833333334</c:v>
                </c:pt>
                <c:pt idx="67131">
                  <c:v>171.8203125</c:v>
                </c:pt>
                <c:pt idx="67132">
                  <c:v>171.82291666666666</c:v>
                </c:pt>
                <c:pt idx="67133">
                  <c:v>171.82552083333334</c:v>
                </c:pt>
                <c:pt idx="67134">
                  <c:v>171.828125</c:v>
                </c:pt>
                <c:pt idx="67135">
                  <c:v>171.83072916666666</c:v>
                </c:pt>
                <c:pt idx="67136">
                  <c:v>171.83333333333334</c:v>
                </c:pt>
                <c:pt idx="67137">
                  <c:v>171.8359375</c:v>
                </c:pt>
                <c:pt idx="67138">
                  <c:v>171.83854166666666</c:v>
                </c:pt>
                <c:pt idx="67139">
                  <c:v>171.84114583333334</c:v>
                </c:pt>
                <c:pt idx="67140">
                  <c:v>171.84375</c:v>
                </c:pt>
                <c:pt idx="67141">
                  <c:v>171.84635416666666</c:v>
                </c:pt>
                <c:pt idx="67142">
                  <c:v>171.84895833333334</c:v>
                </c:pt>
                <c:pt idx="67143">
                  <c:v>171.8515625</c:v>
                </c:pt>
                <c:pt idx="67144">
                  <c:v>171.85416666666666</c:v>
                </c:pt>
                <c:pt idx="67145">
                  <c:v>171.85677083333334</c:v>
                </c:pt>
                <c:pt idx="67146">
                  <c:v>171.859375</c:v>
                </c:pt>
                <c:pt idx="67147">
                  <c:v>171.86197916666666</c:v>
                </c:pt>
                <c:pt idx="67148">
                  <c:v>171.86458333333334</c:v>
                </c:pt>
                <c:pt idx="67149">
                  <c:v>171.8671875</c:v>
                </c:pt>
                <c:pt idx="67150">
                  <c:v>171.86979166666666</c:v>
                </c:pt>
                <c:pt idx="67151">
                  <c:v>171.87239583333334</c:v>
                </c:pt>
                <c:pt idx="67152">
                  <c:v>171.875</c:v>
                </c:pt>
                <c:pt idx="67153">
                  <c:v>171.87760416666666</c:v>
                </c:pt>
                <c:pt idx="67154">
                  <c:v>171.88020833333334</c:v>
                </c:pt>
                <c:pt idx="67155">
                  <c:v>171.8828125</c:v>
                </c:pt>
                <c:pt idx="67156">
                  <c:v>171.88541666666666</c:v>
                </c:pt>
                <c:pt idx="67157">
                  <c:v>171.88802083333334</c:v>
                </c:pt>
                <c:pt idx="67158">
                  <c:v>171.890625</c:v>
                </c:pt>
                <c:pt idx="67159">
                  <c:v>171.89322916666666</c:v>
                </c:pt>
                <c:pt idx="67160">
                  <c:v>171.89583333333334</c:v>
                </c:pt>
                <c:pt idx="67161">
                  <c:v>171.8984375</c:v>
                </c:pt>
                <c:pt idx="67162">
                  <c:v>171.90104166666666</c:v>
                </c:pt>
                <c:pt idx="67163">
                  <c:v>171.90364583333334</c:v>
                </c:pt>
                <c:pt idx="67164">
                  <c:v>171.90625</c:v>
                </c:pt>
                <c:pt idx="67165">
                  <c:v>171.90885416666666</c:v>
                </c:pt>
                <c:pt idx="67166">
                  <c:v>171.91145833333334</c:v>
                </c:pt>
                <c:pt idx="67167">
                  <c:v>171.9140625</c:v>
                </c:pt>
                <c:pt idx="67168">
                  <c:v>171.91666666666666</c:v>
                </c:pt>
                <c:pt idx="67169">
                  <c:v>171.91927083333334</c:v>
                </c:pt>
                <c:pt idx="67170">
                  <c:v>171.921875</c:v>
                </c:pt>
                <c:pt idx="67171">
                  <c:v>171.92447916666666</c:v>
                </c:pt>
                <c:pt idx="67172">
                  <c:v>171.92708333333334</c:v>
                </c:pt>
                <c:pt idx="67173">
                  <c:v>171.9296875</c:v>
                </c:pt>
                <c:pt idx="67174">
                  <c:v>171.93229166666666</c:v>
                </c:pt>
                <c:pt idx="67175">
                  <c:v>171.93489583333334</c:v>
                </c:pt>
                <c:pt idx="67176">
                  <c:v>171.9375</c:v>
                </c:pt>
                <c:pt idx="67177">
                  <c:v>171.94010416666666</c:v>
                </c:pt>
                <c:pt idx="67178">
                  <c:v>171.94270833333334</c:v>
                </c:pt>
                <c:pt idx="67179">
                  <c:v>171.9453125</c:v>
                </c:pt>
                <c:pt idx="67180">
                  <c:v>171.94791666666666</c:v>
                </c:pt>
                <c:pt idx="67181">
                  <c:v>171.95052083333334</c:v>
                </c:pt>
                <c:pt idx="67182">
                  <c:v>171.953125</c:v>
                </c:pt>
                <c:pt idx="67183">
                  <c:v>171.95572916666666</c:v>
                </c:pt>
                <c:pt idx="67184">
                  <c:v>171.95833333333334</c:v>
                </c:pt>
                <c:pt idx="67185">
                  <c:v>171.9609375</c:v>
                </c:pt>
                <c:pt idx="67186">
                  <c:v>171.96354166666666</c:v>
                </c:pt>
                <c:pt idx="67187">
                  <c:v>171.96614583333334</c:v>
                </c:pt>
                <c:pt idx="67188">
                  <c:v>171.96875</c:v>
                </c:pt>
                <c:pt idx="67189">
                  <c:v>171.97135416666666</c:v>
                </c:pt>
                <c:pt idx="67190">
                  <c:v>171.97395833333334</c:v>
                </c:pt>
                <c:pt idx="67191">
                  <c:v>171.9765625</c:v>
                </c:pt>
                <c:pt idx="67192">
                  <c:v>171.97916666666666</c:v>
                </c:pt>
                <c:pt idx="67193">
                  <c:v>171.98177083333334</c:v>
                </c:pt>
                <c:pt idx="67194">
                  <c:v>171.984375</c:v>
                </c:pt>
                <c:pt idx="67195">
                  <c:v>171.98697916666666</c:v>
                </c:pt>
                <c:pt idx="67196">
                  <c:v>171.98958333333334</c:v>
                </c:pt>
                <c:pt idx="67197">
                  <c:v>171.9921875</c:v>
                </c:pt>
                <c:pt idx="67198">
                  <c:v>171.99479166666666</c:v>
                </c:pt>
                <c:pt idx="67199">
                  <c:v>171.99739583333334</c:v>
                </c:pt>
                <c:pt idx="67200">
                  <c:v>172</c:v>
                </c:pt>
                <c:pt idx="67201">
                  <c:v>172.00260416666666</c:v>
                </c:pt>
                <c:pt idx="67202">
                  <c:v>172.00520833333334</c:v>
                </c:pt>
                <c:pt idx="67203">
                  <c:v>172.0078125</c:v>
                </c:pt>
                <c:pt idx="67204">
                  <c:v>172.01041666666666</c:v>
                </c:pt>
                <c:pt idx="67205">
                  <c:v>172.01302083333334</c:v>
                </c:pt>
                <c:pt idx="67206">
                  <c:v>172.015625</c:v>
                </c:pt>
                <c:pt idx="67207">
                  <c:v>172.01822916666666</c:v>
                </c:pt>
                <c:pt idx="67208">
                  <c:v>172.02083333333334</c:v>
                </c:pt>
                <c:pt idx="67209">
                  <c:v>172.0234375</c:v>
                </c:pt>
                <c:pt idx="67210">
                  <c:v>172.02604166666666</c:v>
                </c:pt>
                <c:pt idx="67211">
                  <c:v>172.02864583333334</c:v>
                </c:pt>
                <c:pt idx="67212">
                  <c:v>172.03125</c:v>
                </c:pt>
                <c:pt idx="67213">
                  <c:v>172.03385416666666</c:v>
                </c:pt>
                <c:pt idx="67214">
                  <c:v>172.03645833333334</c:v>
                </c:pt>
                <c:pt idx="67215">
                  <c:v>172.0390625</c:v>
                </c:pt>
                <c:pt idx="67216">
                  <c:v>172.04166666666666</c:v>
                </c:pt>
                <c:pt idx="67217">
                  <c:v>172.04427083333334</c:v>
                </c:pt>
                <c:pt idx="67218">
                  <c:v>172.046875</c:v>
                </c:pt>
                <c:pt idx="67219">
                  <c:v>172.04947916666666</c:v>
                </c:pt>
                <c:pt idx="67220">
                  <c:v>172.05208333333334</c:v>
                </c:pt>
                <c:pt idx="67221">
                  <c:v>172.0546875</c:v>
                </c:pt>
                <c:pt idx="67222">
                  <c:v>172.05729166666666</c:v>
                </c:pt>
                <c:pt idx="67223">
                  <c:v>172.05989583333334</c:v>
                </c:pt>
                <c:pt idx="67224">
                  <c:v>172.0625</c:v>
                </c:pt>
                <c:pt idx="67225">
                  <c:v>172.06510416666666</c:v>
                </c:pt>
                <c:pt idx="67226">
                  <c:v>172.06770833333334</c:v>
                </c:pt>
                <c:pt idx="67227">
                  <c:v>172.0703125</c:v>
                </c:pt>
                <c:pt idx="67228">
                  <c:v>172.07291666666666</c:v>
                </c:pt>
                <c:pt idx="67229">
                  <c:v>172.07552083333334</c:v>
                </c:pt>
                <c:pt idx="67230">
                  <c:v>172.078125</c:v>
                </c:pt>
                <c:pt idx="67231">
                  <c:v>172.08072916666666</c:v>
                </c:pt>
                <c:pt idx="67232">
                  <c:v>172.08333333333334</c:v>
                </c:pt>
                <c:pt idx="67233">
                  <c:v>172.0859375</c:v>
                </c:pt>
                <c:pt idx="67234">
                  <c:v>172.08854166666666</c:v>
                </c:pt>
                <c:pt idx="67235">
                  <c:v>172.09114583333334</c:v>
                </c:pt>
                <c:pt idx="67236">
                  <c:v>172.09375</c:v>
                </c:pt>
                <c:pt idx="67237">
                  <c:v>172.09635416666666</c:v>
                </c:pt>
                <c:pt idx="67238">
                  <c:v>172.09895833333334</c:v>
                </c:pt>
                <c:pt idx="67239">
                  <c:v>172.1015625</c:v>
                </c:pt>
                <c:pt idx="67240">
                  <c:v>172.10416666666666</c:v>
                </c:pt>
                <c:pt idx="67241">
                  <c:v>172.10677083333334</c:v>
                </c:pt>
                <c:pt idx="67242">
                  <c:v>172.109375</c:v>
                </c:pt>
                <c:pt idx="67243">
                  <c:v>172.11197916666666</c:v>
                </c:pt>
                <c:pt idx="67244">
                  <c:v>172.11458333333334</c:v>
                </c:pt>
                <c:pt idx="67245">
                  <c:v>172.1171875</c:v>
                </c:pt>
                <c:pt idx="67246">
                  <c:v>172.11979166666666</c:v>
                </c:pt>
                <c:pt idx="67247">
                  <c:v>172.12239583333334</c:v>
                </c:pt>
                <c:pt idx="67248">
                  <c:v>172.125</c:v>
                </c:pt>
                <c:pt idx="67249">
                  <c:v>172.12760416666666</c:v>
                </c:pt>
                <c:pt idx="67250">
                  <c:v>172.13020833333334</c:v>
                </c:pt>
                <c:pt idx="67251">
                  <c:v>172.1328125</c:v>
                </c:pt>
                <c:pt idx="67252">
                  <c:v>172.13541666666666</c:v>
                </c:pt>
                <c:pt idx="67253">
                  <c:v>172.13802083333334</c:v>
                </c:pt>
                <c:pt idx="67254">
                  <c:v>172.140625</c:v>
                </c:pt>
                <c:pt idx="67255">
                  <c:v>172.14322916666666</c:v>
                </c:pt>
                <c:pt idx="67256">
                  <c:v>172.14583333333334</c:v>
                </c:pt>
                <c:pt idx="67257">
                  <c:v>172.1484375</c:v>
                </c:pt>
                <c:pt idx="67258">
                  <c:v>172.15104166666666</c:v>
                </c:pt>
                <c:pt idx="67259">
                  <c:v>172.15364583333334</c:v>
                </c:pt>
                <c:pt idx="67260">
                  <c:v>172.15625</c:v>
                </c:pt>
                <c:pt idx="67261">
                  <c:v>172.15885416666666</c:v>
                </c:pt>
                <c:pt idx="67262">
                  <c:v>172.16145833333334</c:v>
                </c:pt>
                <c:pt idx="67263">
                  <c:v>172.1640625</c:v>
                </c:pt>
                <c:pt idx="67264">
                  <c:v>172.16666666666666</c:v>
                </c:pt>
                <c:pt idx="67265">
                  <c:v>172.16927083333334</c:v>
                </c:pt>
                <c:pt idx="67266">
                  <c:v>172.171875</c:v>
                </c:pt>
                <c:pt idx="67267">
                  <c:v>172.17447916666666</c:v>
                </c:pt>
                <c:pt idx="67268">
                  <c:v>172.17708333333334</c:v>
                </c:pt>
                <c:pt idx="67269">
                  <c:v>172.1796875</c:v>
                </c:pt>
                <c:pt idx="67270">
                  <c:v>172.18229166666666</c:v>
                </c:pt>
                <c:pt idx="67271">
                  <c:v>172.18489583333334</c:v>
                </c:pt>
                <c:pt idx="67272">
                  <c:v>172.1875</c:v>
                </c:pt>
                <c:pt idx="67273">
                  <c:v>172.19010416666666</c:v>
                </c:pt>
                <c:pt idx="67274">
                  <c:v>172.19270833333334</c:v>
                </c:pt>
                <c:pt idx="67275">
                  <c:v>172.1953125</c:v>
                </c:pt>
                <c:pt idx="67276">
                  <c:v>172.19791666666666</c:v>
                </c:pt>
                <c:pt idx="67277">
                  <c:v>172.20052083333334</c:v>
                </c:pt>
                <c:pt idx="67278">
                  <c:v>172.203125</c:v>
                </c:pt>
                <c:pt idx="67279">
                  <c:v>172.20572916666666</c:v>
                </c:pt>
                <c:pt idx="67280">
                  <c:v>172.20833333333334</c:v>
                </c:pt>
                <c:pt idx="67281">
                  <c:v>172.2109375</c:v>
                </c:pt>
                <c:pt idx="67282">
                  <c:v>172.21354166666666</c:v>
                </c:pt>
                <c:pt idx="67283">
                  <c:v>172.21614583333334</c:v>
                </c:pt>
                <c:pt idx="67284">
                  <c:v>172.21875</c:v>
                </c:pt>
                <c:pt idx="67285">
                  <c:v>172.22135416666666</c:v>
                </c:pt>
                <c:pt idx="67286">
                  <c:v>172.22395833333334</c:v>
                </c:pt>
                <c:pt idx="67287">
                  <c:v>172.2265625</c:v>
                </c:pt>
                <c:pt idx="67288">
                  <c:v>172.22916666666666</c:v>
                </c:pt>
                <c:pt idx="67289">
                  <c:v>172.23177083333334</c:v>
                </c:pt>
                <c:pt idx="67290">
                  <c:v>172.234375</c:v>
                </c:pt>
                <c:pt idx="67291">
                  <c:v>172.23697916666666</c:v>
                </c:pt>
                <c:pt idx="67292">
                  <c:v>172.23958333333334</c:v>
                </c:pt>
                <c:pt idx="67293">
                  <c:v>172.2421875</c:v>
                </c:pt>
                <c:pt idx="67294">
                  <c:v>172.24479166666666</c:v>
                </c:pt>
                <c:pt idx="67295">
                  <c:v>172.24739583333334</c:v>
                </c:pt>
                <c:pt idx="67296">
                  <c:v>172.25</c:v>
                </c:pt>
                <c:pt idx="67297">
                  <c:v>172.25260416666666</c:v>
                </c:pt>
                <c:pt idx="67298">
                  <c:v>172.25520833333334</c:v>
                </c:pt>
                <c:pt idx="67299">
                  <c:v>172.2578125</c:v>
                </c:pt>
                <c:pt idx="67300">
                  <c:v>172.26041666666666</c:v>
                </c:pt>
                <c:pt idx="67301">
                  <c:v>172.26302083333334</c:v>
                </c:pt>
                <c:pt idx="67302">
                  <c:v>172.265625</c:v>
                </c:pt>
                <c:pt idx="67303">
                  <c:v>172.26822916666666</c:v>
                </c:pt>
                <c:pt idx="67304">
                  <c:v>172.27083333333334</c:v>
                </c:pt>
                <c:pt idx="67305">
                  <c:v>172.2734375</c:v>
                </c:pt>
                <c:pt idx="67306">
                  <c:v>172.27604166666666</c:v>
                </c:pt>
                <c:pt idx="67307">
                  <c:v>172.27864583333334</c:v>
                </c:pt>
                <c:pt idx="67308">
                  <c:v>172.28125</c:v>
                </c:pt>
                <c:pt idx="67309">
                  <c:v>172.28385416666666</c:v>
                </c:pt>
                <c:pt idx="67310">
                  <c:v>172.28645833333334</c:v>
                </c:pt>
                <c:pt idx="67311">
                  <c:v>172.2890625</c:v>
                </c:pt>
                <c:pt idx="67312">
                  <c:v>172.29166666666666</c:v>
                </c:pt>
                <c:pt idx="67313">
                  <c:v>172.29427083333334</c:v>
                </c:pt>
                <c:pt idx="67314">
                  <c:v>172.296875</c:v>
                </c:pt>
                <c:pt idx="67315">
                  <c:v>172.29947916666666</c:v>
                </c:pt>
                <c:pt idx="67316">
                  <c:v>172.30208333333334</c:v>
                </c:pt>
                <c:pt idx="67317">
                  <c:v>172.3046875</c:v>
                </c:pt>
                <c:pt idx="67318">
                  <c:v>172.30729166666666</c:v>
                </c:pt>
                <c:pt idx="67319">
                  <c:v>172.30989583333334</c:v>
                </c:pt>
                <c:pt idx="67320">
                  <c:v>172.3125</c:v>
                </c:pt>
                <c:pt idx="67321">
                  <c:v>172.31510416666666</c:v>
                </c:pt>
                <c:pt idx="67322">
                  <c:v>172.31770833333334</c:v>
                </c:pt>
                <c:pt idx="67323">
                  <c:v>172.3203125</c:v>
                </c:pt>
                <c:pt idx="67324">
                  <c:v>172.32291666666666</c:v>
                </c:pt>
                <c:pt idx="67325">
                  <c:v>172.32552083333334</c:v>
                </c:pt>
                <c:pt idx="67326">
                  <c:v>172.328125</c:v>
                </c:pt>
                <c:pt idx="67327">
                  <c:v>172.33072916666666</c:v>
                </c:pt>
                <c:pt idx="67328">
                  <c:v>172.33333333333334</c:v>
                </c:pt>
                <c:pt idx="67329">
                  <c:v>172.3359375</c:v>
                </c:pt>
                <c:pt idx="67330">
                  <c:v>172.33854166666666</c:v>
                </c:pt>
                <c:pt idx="67331">
                  <c:v>172.34114583333334</c:v>
                </c:pt>
                <c:pt idx="67332">
                  <c:v>172.34375</c:v>
                </c:pt>
                <c:pt idx="67333">
                  <c:v>172.34635416666666</c:v>
                </c:pt>
                <c:pt idx="67334">
                  <c:v>172.34895833333334</c:v>
                </c:pt>
                <c:pt idx="67335">
                  <c:v>172.3515625</c:v>
                </c:pt>
                <c:pt idx="67336">
                  <c:v>172.35416666666666</c:v>
                </c:pt>
                <c:pt idx="67337">
                  <c:v>172.35677083333334</c:v>
                </c:pt>
                <c:pt idx="67338">
                  <c:v>172.359375</c:v>
                </c:pt>
                <c:pt idx="67339">
                  <c:v>172.36197916666666</c:v>
                </c:pt>
                <c:pt idx="67340">
                  <c:v>172.36458333333334</c:v>
                </c:pt>
                <c:pt idx="67341">
                  <c:v>172.3671875</c:v>
                </c:pt>
                <c:pt idx="67342">
                  <c:v>172.36979166666666</c:v>
                </c:pt>
                <c:pt idx="67343">
                  <c:v>172.37239583333334</c:v>
                </c:pt>
                <c:pt idx="67344">
                  <c:v>172.375</c:v>
                </c:pt>
                <c:pt idx="67345">
                  <c:v>172.37760416666666</c:v>
                </c:pt>
                <c:pt idx="67346">
                  <c:v>172.38020833333334</c:v>
                </c:pt>
                <c:pt idx="67347">
                  <c:v>172.3828125</c:v>
                </c:pt>
                <c:pt idx="67348">
                  <c:v>172.38541666666666</c:v>
                </c:pt>
                <c:pt idx="67349">
                  <c:v>172.38802083333334</c:v>
                </c:pt>
                <c:pt idx="67350">
                  <c:v>172.390625</c:v>
                </c:pt>
                <c:pt idx="67351">
                  <c:v>172.39322916666666</c:v>
                </c:pt>
                <c:pt idx="67352">
                  <c:v>172.39583333333334</c:v>
                </c:pt>
                <c:pt idx="67353">
                  <c:v>172.3984375</c:v>
                </c:pt>
                <c:pt idx="67354">
                  <c:v>172.40104166666666</c:v>
                </c:pt>
                <c:pt idx="67355">
                  <c:v>172.40364583333334</c:v>
                </c:pt>
                <c:pt idx="67356">
                  <c:v>172.40625</c:v>
                </c:pt>
                <c:pt idx="67357">
                  <c:v>172.40885416666666</c:v>
                </c:pt>
                <c:pt idx="67358">
                  <c:v>172.41145833333334</c:v>
                </c:pt>
                <c:pt idx="67359">
                  <c:v>172.4140625</c:v>
                </c:pt>
                <c:pt idx="67360">
                  <c:v>172.41666666666666</c:v>
                </c:pt>
                <c:pt idx="67361">
                  <c:v>172.41927083333334</c:v>
                </c:pt>
                <c:pt idx="67362">
                  <c:v>172.421875</c:v>
                </c:pt>
                <c:pt idx="67363">
                  <c:v>172.42447916666666</c:v>
                </c:pt>
                <c:pt idx="67364">
                  <c:v>172.42708333333334</c:v>
                </c:pt>
                <c:pt idx="67365">
                  <c:v>172.4296875</c:v>
                </c:pt>
                <c:pt idx="67366">
                  <c:v>172.43229166666666</c:v>
                </c:pt>
                <c:pt idx="67367">
                  <c:v>172.43489583333334</c:v>
                </c:pt>
                <c:pt idx="67368">
                  <c:v>172.4375</c:v>
                </c:pt>
                <c:pt idx="67369">
                  <c:v>172.44010416666666</c:v>
                </c:pt>
                <c:pt idx="67370">
                  <c:v>172.44270833333334</c:v>
                </c:pt>
                <c:pt idx="67371">
                  <c:v>172.4453125</c:v>
                </c:pt>
                <c:pt idx="67372">
                  <c:v>172.44791666666666</c:v>
                </c:pt>
                <c:pt idx="67373">
                  <c:v>172.45052083333334</c:v>
                </c:pt>
                <c:pt idx="67374">
                  <c:v>172.453125</c:v>
                </c:pt>
                <c:pt idx="67375">
                  <c:v>172.45572916666666</c:v>
                </c:pt>
                <c:pt idx="67376">
                  <c:v>172.45833333333334</c:v>
                </c:pt>
                <c:pt idx="67377">
                  <c:v>172.4609375</c:v>
                </c:pt>
                <c:pt idx="67378">
                  <c:v>172.46354166666666</c:v>
                </c:pt>
                <c:pt idx="67379">
                  <c:v>172.46614583333334</c:v>
                </c:pt>
                <c:pt idx="67380">
                  <c:v>172.46875</c:v>
                </c:pt>
                <c:pt idx="67381">
                  <c:v>172.47135416666666</c:v>
                </c:pt>
                <c:pt idx="67382">
                  <c:v>172.47395833333334</c:v>
                </c:pt>
                <c:pt idx="67383">
                  <c:v>172.4765625</c:v>
                </c:pt>
                <c:pt idx="67384">
                  <c:v>172.47916666666666</c:v>
                </c:pt>
                <c:pt idx="67385">
                  <c:v>172.48177083333334</c:v>
                </c:pt>
                <c:pt idx="67386">
                  <c:v>172.484375</c:v>
                </c:pt>
                <c:pt idx="67387">
                  <c:v>172.48697916666666</c:v>
                </c:pt>
                <c:pt idx="67388">
                  <c:v>172.48958333333334</c:v>
                </c:pt>
                <c:pt idx="67389">
                  <c:v>172.4921875</c:v>
                </c:pt>
                <c:pt idx="67390">
                  <c:v>172.49479166666666</c:v>
                </c:pt>
                <c:pt idx="67391">
                  <c:v>172.49739583333334</c:v>
                </c:pt>
                <c:pt idx="67392">
                  <c:v>172.5</c:v>
                </c:pt>
                <c:pt idx="67393">
                  <c:v>172.50260416666666</c:v>
                </c:pt>
                <c:pt idx="67394">
                  <c:v>172.50520833333334</c:v>
                </c:pt>
                <c:pt idx="67395">
                  <c:v>172.5078125</c:v>
                </c:pt>
                <c:pt idx="67396">
                  <c:v>172.51041666666666</c:v>
                </c:pt>
                <c:pt idx="67397">
                  <c:v>172.51302083333334</c:v>
                </c:pt>
                <c:pt idx="67398">
                  <c:v>172.515625</c:v>
                </c:pt>
                <c:pt idx="67399">
                  <c:v>172.51822916666666</c:v>
                </c:pt>
                <c:pt idx="67400">
                  <c:v>172.52083333333334</c:v>
                </c:pt>
                <c:pt idx="67401">
                  <c:v>172.5234375</c:v>
                </c:pt>
                <c:pt idx="67402">
                  <c:v>172.52604166666666</c:v>
                </c:pt>
                <c:pt idx="67403">
                  <c:v>172.52864583333334</c:v>
                </c:pt>
                <c:pt idx="67404">
                  <c:v>172.53125</c:v>
                </c:pt>
                <c:pt idx="67405">
                  <c:v>172.53385416666666</c:v>
                </c:pt>
                <c:pt idx="67406">
                  <c:v>172.53645833333334</c:v>
                </c:pt>
                <c:pt idx="67407">
                  <c:v>172.5390625</c:v>
                </c:pt>
                <c:pt idx="67408">
                  <c:v>172.54166666666666</c:v>
                </c:pt>
                <c:pt idx="67409">
                  <c:v>172.54427083333334</c:v>
                </c:pt>
                <c:pt idx="67410">
                  <c:v>172.546875</c:v>
                </c:pt>
                <c:pt idx="67411">
                  <c:v>172.54947916666666</c:v>
                </c:pt>
                <c:pt idx="67412">
                  <c:v>172.55208333333334</c:v>
                </c:pt>
                <c:pt idx="67413">
                  <c:v>172.5546875</c:v>
                </c:pt>
                <c:pt idx="67414">
                  <c:v>172.55729166666666</c:v>
                </c:pt>
                <c:pt idx="67415">
                  <c:v>172.55989583333334</c:v>
                </c:pt>
                <c:pt idx="67416">
                  <c:v>172.5625</c:v>
                </c:pt>
                <c:pt idx="67417">
                  <c:v>172.56510416666666</c:v>
                </c:pt>
                <c:pt idx="67418">
                  <c:v>172.56770833333334</c:v>
                </c:pt>
                <c:pt idx="67419">
                  <c:v>172.5703125</c:v>
                </c:pt>
                <c:pt idx="67420">
                  <c:v>172.57291666666666</c:v>
                </c:pt>
                <c:pt idx="67421">
                  <c:v>172.57552083333334</c:v>
                </c:pt>
                <c:pt idx="67422">
                  <c:v>172.578125</c:v>
                </c:pt>
                <c:pt idx="67423">
                  <c:v>172.58072916666666</c:v>
                </c:pt>
                <c:pt idx="67424">
                  <c:v>172.58333333333334</c:v>
                </c:pt>
                <c:pt idx="67425">
                  <c:v>172.5859375</c:v>
                </c:pt>
                <c:pt idx="67426">
                  <c:v>172.58854166666666</c:v>
                </c:pt>
                <c:pt idx="67427">
                  <c:v>172.59114583333334</c:v>
                </c:pt>
                <c:pt idx="67428">
                  <c:v>172.59375</c:v>
                </c:pt>
                <c:pt idx="67429">
                  <c:v>172.59635416666666</c:v>
                </c:pt>
                <c:pt idx="67430">
                  <c:v>172.59895833333334</c:v>
                </c:pt>
                <c:pt idx="67431">
                  <c:v>172.6015625</c:v>
                </c:pt>
                <c:pt idx="67432">
                  <c:v>172.60416666666666</c:v>
                </c:pt>
                <c:pt idx="67433">
                  <c:v>172.60677083333334</c:v>
                </c:pt>
                <c:pt idx="67434">
                  <c:v>172.609375</c:v>
                </c:pt>
                <c:pt idx="67435">
                  <c:v>172.61197916666666</c:v>
                </c:pt>
                <c:pt idx="67436">
                  <c:v>172.61458333333334</c:v>
                </c:pt>
                <c:pt idx="67437">
                  <c:v>172.6171875</c:v>
                </c:pt>
                <c:pt idx="67438">
                  <c:v>172.61979166666666</c:v>
                </c:pt>
                <c:pt idx="67439">
                  <c:v>172.62239583333334</c:v>
                </c:pt>
                <c:pt idx="67440">
                  <c:v>172.625</c:v>
                </c:pt>
                <c:pt idx="67441">
                  <c:v>172.62760416666666</c:v>
                </c:pt>
                <c:pt idx="67442">
                  <c:v>172.63020833333334</c:v>
                </c:pt>
                <c:pt idx="67443">
                  <c:v>172.6328125</c:v>
                </c:pt>
                <c:pt idx="67444">
                  <c:v>172.63541666666666</c:v>
                </c:pt>
                <c:pt idx="67445">
                  <c:v>172.63802083333334</c:v>
                </c:pt>
                <c:pt idx="67446">
                  <c:v>172.640625</c:v>
                </c:pt>
                <c:pt idx="67447">
                  <c:v>172.64322916666666</c:v>
                </c:pt>
                <c:pt idx="67448">
                  <c:v>172.64583333333334</c:v>
                </c:pt>
                <c:pt idx="67449">
                  <c:v>172.6484375</c:v>
                </c:pt>
                <c:pt idx="67450">
                  <c:v>172.65104166666666</c:v>
                </c:pt>
                <c:pt idx="67451">
                  <c:v>172.65364583333334</c:v>
                </c:pt>
                <c:pt idx="67452">
                  <c:v>172.65625</c:v>
                </c:pt>
                <c:pt idx="67453">
                  <c:v>172.65885416666666</c:v>
                </c:pt>
                <c:pt idx="67454">
                  <c:v>172.66145833333334</c:v>
                </c:pt>
                <c:pt idx="67455">
                  <c:v>172.6640625</c:v>
                </c:pt>
                <c:pt idx="67456">
                  <c:v>172.66666666666666</c:v>
                </c:pt>
                <c:pt idx="67457">
                  <c:v>172.66927083333334</c:v>
                </c:pt>
                <c:pt idx="67458">
                  <c:v>172.671875</c:v>
                </c:pt>
                <c:pt idx="67459">
                  <c:v>172.67447916666666</c:v>
                </c:pt>
                <c:pt idx="67460">
                  <c:v>172.67708333333334</c:v>
                </c:pt>
                <c:pt idx="67461">
                  <c:v>172.6796875</c:v>
                </c:pt>
                <c:pt idx="67462">
                  <c:v>172.68229166666666</c:v>
                </c:pt>
                <c:pt idx="67463">
                  <c:v>172.68489583333334</c:v>
                </c:pt>
                <c:pt idx="67464">
                  <c:v>172.6875</c:v>
                </c:pt>
                <c:pt idx="67465">
                  <c:v>172.69010416666666</c:v>
                </c:pt>
                <c:pt idx="67466">
                  <c:v>172.69270833333334</c:v>
                </c:pt>
                <c:pt idx="67467">
                  <c:v>172.6953125</c:v>
                </c:pt>
                <c:pt idx="67468">
                  <c:v>172.69791666666666</c:v>
                </c:pt>
                <c:pt idx="67469">
                  <c:v>172.70052083333334</c:v>
                </c:pt>
                <c:pt idx="67470">
                  <c:v>172.703125</c:v>
                </c:pt>
                <c:pt idx="67471">
                  <c:v>172.70572916666666</c:v>
                </c:pt>
                <c:pt idx="67472">
                  <c:v>172.70833333333334</c:v>
                </c:pt>
                <c:pt idx="67473">
                  <c:v>172.7109375</c:v>
                </c:pt>
                <c:pt idx="67474">
                  <c:v>172.71354166666666</c:v>
                </c:pt>
                <c:pt idx="67475">
                  <c:v>172.71614583333334</c:v>
                </c:pt>
                <c:pt idx="67476">
                  <c:v>172.71875</c:v>
                </c:pt>
                <c:pt idx="67477">
                  <c:v>172.72135416666666</c:v>
                </c:pt>
                <c:pt idx="67478">
                  <c:v>172.72395833333334</c:v>
                </c:pt>
                <c:pt idx="67479">
                  <c:v>172.7265625</c:v>
                </c:pt>
                <c:pt idx="67480">
                  <c:v>172.72916666666666</c:v>
                </c:pt>
                <c:pt idx="67481">
                  <c:v>172.73177083333334</c:v>
                </c:pt>
                <c:pt idx="67482">
                  <c:v>172.734375</c:v>
                </c:pt>
                <c:pt idx="67483">
                  <c:v>172.73697916666666</c:v>
                </c:pt>
                <c:pt idx="67484">
                  <c:v>172.73958333333334</c:v>
                </c:pt>
                <c:pt idx="67485">
                  <c:v>172.7421875</c:v>
                </c:pt>
                <c:pt idx="67486">
                  <c:v>172.74479166666666</c:v>
                </c:pt>
                <c:pt idx="67487">
                  <c:v>172.74739583333334</c:v>
                </c:pt>
                <c:pt idx="67488">
                  <c:v>172.75</c:v>
                </c:pt>
                <c:pt idx="67489">
                  <c:v>172.75260416666666</c:v>
                </c:pt>
                <c:pt idx="67490">
                  <c:v>172.75520833333334</c:v>
                </c:pt>
                <c:pt idx="67491">
                  <c:v>172.7578125</c:v>
                </c:pt>
                <c:pt idx="67492">
                  <c:v>172.76041666666666</c:v>
                </c:pt>
                <c:pt idx="67493">
                  <c:v>172.76302083333334</c:v>
                </c:pt>
                <c:pt idx="67494">
                  <c:v>172.765625</c:v>
                </c:pt>
                <c:pt idx="67495">
                  <c:v>172.76822916666666</c:v>
                </c:pt>
                <c:pt idx="67496">
                  <c:v>172.77083333333334</c:v>
                </c:pt>
                <c:pt idx="67497">
                  <c:v>172.7734375</c:v>
                </c:pt>
                <c:pt idx="67498">
                  <c:v>172.77604166666666</c:v>
                </c:pt>
                <c:pt idx="67499">
                  <c:v>172.77864583333334</c:v>
                </c:pt>
                <c:pt idx="67500">
                  <c:v>172.78125</c:v>
                </c:pt>
                <c:pt idx="67501">
                  <c:v>172.78385416666666</c:v>
                </c:pt>
                <c:pt idx="67502">
                  <c:v>172.78645833333334</c:v>
                </c:pt>
                <c:pt idx="67503">
                  <c:v>172.7890625</c:v>
                </c:pt>
                <c:pt idx="67504">
                  <c:v>172.79166666666666</c:v>
                </c:pt>
                <c:pt idx="67505">
                  <c:v>172.79427083333334</c:v>
                </c:pt>
                <c:pt idx="67506">
                  <c:v>172.796875</c:v>
                </c:pt>
                <c:pt idx="67507">
                  <c:v>172.79947916666666</c:v>
                </c:pt>
                <c:pt idx="67508">
                  <c:v>172.80208333333334</c:v>
                </c:pt>
                <c:pt idx="67509">
                  <c:v>172.8046875</c:v>
                </c:pt>
                <c:pt idx="67510">
                  <c:v>172.80729166666666</c:v>
                </c:pt>
                <c:pt idx="67511">
                  <c:v>172.80989583333334</c:v>
                </c:pt>
                <c:pt idx="67512">
                  <c:v>172.8125</c:v>
                </c:pt>
                <c:pt idx="67513">
                  <c:v>172.81510416666666</c:v>
                </c:pt>
                <c:pt idx="67514">
                  <c:v>172.81770833333334</c:v>
                </c:pt>
                <c:pt idx="67515">
                  <c:v>172.8203125</c:v>
                </c:pt>
                <c:pt idx="67516">
                  <c:v>172.82291666666666</c:v>
                </c:pt>
                <c:pt idx="67517">
                  <c:v>172.82552083333334</c:v>
                </c:pt>
                <c:pt idx="67518">
                  <c:v>172.828125</c:v>
                </c:pt>
                <c:pt idx="67519">
                  <c:v>172.83072916666666</c:v>
                </c:pt>
                <c:pt idx="67520">
                  <c:v>172.83333333333334</c:v>
                </c:pt>
                <c:pt idx="67521">
                  <c:v>172.8359375</c:v>
                </c:pt>
                <c:pt idx="67522">
                  <c:v>172.83854166666666</c:v>
                </c:pt>
                <c:pt idx="67523">
                  <c:v>172.84114583333334</c:v>
                </c:pt>
                <c:pt idx="67524">
                  <c:v>172.84375</c:v>
                </c:pt>
                <c:pt idx="67525">
                  <c:v>172.84635416666666</c:v>
                </c:pt>
                <c:pt idx="67526">
                  <c:v>172.84895833333334</c:v>
                </c:pt>
                <c:pt idx="67527">
                  <c:v>172.8515625</c:v>
                </c:pt>
                <c:pt idx="67528">
                  <c:v>172.85416666666666</c:v>
                </c:pt>
                <c:pt idx="67529">
                  <c:v>172.85677083333334</c:v>
                </c:pt>
                <c:pt idx="67530">
                  <c:v>172.859375</c:v>
                </c:pt>
                <c:pt idx="67531">
                  <c:v>172.86197916666666</c:v>
                </c:pt>
                <c:pt idx="67532">
                  <c:v>172.86458333333334</c:v>
                </c:pt>
                <c:pt idx="67533">
                  <c:v>172.8671875</c:v>
                </c:pt>
                <c:pt idx="67534">
                  <c:v>172.86979166666666</c:v>
                </c:pt>
                <c:pt idx="67535">
                  <c:v>172.87239583333334</c:v>
                </c:pt>
                <c:pt idx="67536">
                  <c:v>172.875</c:v>
                </c:pt>
                <c:pt idx="67537">
                  <c:v>172.87760416666666</c:v>
                </c:pt>
                <c:pt idx="67538">
                  <c:v>172.88020833333334</c:v>
                </c:pt>
                <c:pt idx="67539">
                  <c:v>172.8828125</c:v>
                </c:pt>
                <c:pt idx="67540">
                  <c:v>172.88541666666666</c:v>
                </c:pt>
                <c:pt idx="67541">
                  <c:v>172.88802083333334</c:v>
                </c:pt>
                <c:pt idx="67542">
                  <c:v>172.890625</c:v>
                </c:pt>
                <c:pt idx="67543">
                  <c:v>172.89322916666666</c:v>
                </c:pt>
                <c:pt idx="67544">
                  <c:v>172.89583333333334</c:v>
                </c:pt>
                <c:pt idx="67545">
                  <c:v>172.8984375</c:v>
                </c:pt>
                <c:pt idx="67546">
                  <c:v>172.90104166666666</c:v>
                </c:pt>
                <c:pt idx="67547">
                  <c:v>172.90364583333334</c:v>
                </c:pt>
                <c:pt idx="67548">
                  <c:v>172.90625</c:v>
                </c:pt>
                <c:pt idx="67549">
                  <c:v>172.90885416666666</c:v>
                </c:pt>
                <c:pt idx="67550">
                  <c:v>172.91145833333334</c:v>
                </c:pt>
                <c:pt idx="67551">
                  <c:v>172.9140625</c:v>
                </c:pt>
                <c:pt idx="67552">
                  <c:v>172.91666666666666</c:v>
                </c:pt>
                <c:pt idx="67553">
                  <c:v>172.91927083333334</c:v>
                </c:pt>
                <c:pt idx="67554">
                  <c:v>172.921875</c:v>
                </c:pt>
                <c:pt idx="67555">
                  <c:v>172.92447916666666</c:v>
                </c:pt>
                <c:pt idx="67556">
                  <c:v>172.92708333333334</c:v>
                </c:pt>
                <c:pt idx="67557">
                  <c:v>172.9296875</c:v>
                </c:pt>
                <c:pt idx="67558">
                  <c:v>172.93229166666666</c:v>
                </c:pt>
                <c:pt idx="67559">
                  <c:v>172.93489583333334</c:v>
                </c:pt>
                <c:pt idx="67560">
                  <c:v>172.9375</c:v>
                </c:pt>
                <c:pt idx="67561">
                  <c:v>172.94010416666666</c:v>
                </c:pt>
                <c:pt idx="67562">
                  <c:v>172.94270833333334</c:v>
                </c:pt>
                <c:pt idx="67563">
                  <c:v>172.9453125</c:v>
                </c:pt>
                <c:pt idx="67564">
                  <c:v>172.94791666666666</c:v>
                </c:pt>
                <c:pt idx="67565">
                  <c:v>172.95052083333334</c:v>
                </c:pt>
                <c:pt idx="67566">
                  <c:v>172.953125</c:v>
                </c:pt>
                <c:pt idx="67567">
                  <c:v>172.95572916666666</c:v>
                </c:pt>
                <c:pt idx="67568">
                  <c:v>172.95833333333334</c:v>
                </c:pt>
                <c:pt idx="67569">
                  <c:v>172.9609375</c:v>
                </c:pt>
                <c:pt idx="67570">
                  <c:v>172.96354166666666</c:v>
                </c:pt>
                <c:pt idx="67571">
                  <c:v>172.96614583333334</c:v>
                </c:pt>
                <c:pt idx="67572">
                  <c:v>172.96875</c:v>
                </c:pt>
                <c:pt idx="67573">
                  <c:v>172.97135416666666</c:v>
                </c:pt>
                <c:pt idx="67574">
                  <c:v>172.97395833333334</c:v>
                </c:pt>
                <c:pt idx="67575">
                  <c:v>172.9765625</c:v>
                </c:pt>
                <c:pt idx="67576">
                  <c:v>172.97916666666666</c:v>
                </c:pt>
                <c:pt idx="67577">
                  <c:v>172.98177083333334</c:v>
                </c:pt>
                <c:pt idx="67578">
                  <c:v>172.984375</c:v>
                </c:pt>
                <c:pt idx="67579">
                  <c:v>172.98697916666666</c:v>
                </c:pt>
                <c:pt idx="67580">
                  <c:v>172.98958333333334</c:v>
                </c:pt>
                <c:pt idx="67581">
                  <c:v>172.9921875</c:v>
                </c:pt>
                <c:pt idx="67582">
                  <c:v>172.99479166666666</c:v>
                </c:pt>
                <c:pt idx="67583">
                  <c:v>172.99739583333334</c:v>
                </c:pt>
                <c:pt idx="67584">
                  <c:v>173</c:v>
                </c:pt>
                <c:pt idx="67585">
                  <c:v>173.00260416666666</c:v>
                </c:pt>
                <c:pt idx="67586">
                  <c:v>173.00520833333334</c:v>
                </c:pt>
                <c:pt idx="67587">
                  <c:v>173.0078125</c:v>
                </c:pt>
                <c:pt idx="67588">
                  <c:v>173.01041666666666</c:v>
                </c:pt>
                <c:pt idx="67589">
                  <c:v>173.01302083333334</c:v>
                </c:pt>
                <c:pt idx="67590">
                  <c:v>173.015625</c:v>
                </c:pt>
                <c:pt idx="67591">
                  <c:v>173.01822916666666</c:v>
                </c:pt>
                <c:pt idx="67592">
                  <c:v>173.02083333333334</c:v>
                </c:pt>
                <c:pt idx="67593">
                  <c:v>173.0234375</c:v>
                </c:pt>
                <c:pt idx="67594">
                  <c:v>173.02604166666666</c:v>
                </c:pt>
                <c:pt idx="67595">
                  <c:v>173.02864583333334</c:v>
                </c:pt>
                <c:pt idx="67596">
                  <c:v>173.03125</c:v>
                </c:pt>
                <c:pt idx="67597">
                  <c:v>173.03385416666666</c:v>
                </c:pt>
                <c:pt idx="67598">
                  <c:v>173.03645833333334</c:v>
                </c:pt>
                <c:pt idx="67599">
                  <c:v>173.0390625</c:v>
                </c:pt>
                <c:pt idx="67600">
                  <c:v>173.04166666666666</c:v>
                </c:pt>
                <c:pt idx="67601">
                  <c:v>173.04427083333334</c:v>
                </c:pt>
                <c:pt idx="67602">
                  <c:v>173.046875</c:v>
                </c:pt>
                <c:pt idx="67603">
                  <c:v>173.04947916666666</c:v>
                </c:pt>
                <c:pt idx="67604">
                  <c:v>173.05208333333334</c:v>
                </c:pt>
                <c:pt idx="67605">
                  <c:v>173.0546875</c:v>
                </c:pt>
                <c:pt idx="67606">
                  <c:v>173.05729166666666</c:v>
                </c:pt>
                <c:pt idx="67607">
                  <c:v>173.05989583333334</c:v>
                </c:pt>
                <c:pt idx="67608">
                  <c:v>173.0625</c:v>
                </c:pt>
                <c:pt idx="67609">
                  <c:v>173.06510416666666</c:v>
                </c:pt>
                <c:pt idx="67610">
                  <c:v>173.06770833333334</c:v>
                </c:pt>
                <c:pt idx="67611">
                  <c:v>173.0703125</c:v>
                </c:pt>
                <c:pt idx="67612">
                  <c:v>173.07291666666666</c:v>
                </c:pt>
                <c:pt idx="67613">
                  <c:v>173.07552083333334</c:v>
                </c:pt>
                <c:pt idx="67614">
                  <c:v>173.078125</c:v>
                </c:pt>
                <c:pt idx="67615">
                  <c:v>173.08072916666666</c:v>
                </c:pt>
                <c:pt idx="67616">
                  <c:v>173.08333333333334</c:v>
                </c:pt>
                <c:pt idx="67617">
                  <c:v>173.0859375</c:v>
                </c:pt>
                <c:pt idx="67618">
                  <c:v>173.08854166666666</c:v>
                </c:pt>
                <c:pt idx="67619">
                  <c:v>173.09114583333334</c:v>
                </c:pt>
                <c:pt idx="67620">
                  <c:v>173.09375</c:v>
                </c:pt>
                <c:pt idx="67621">
                  <c:v>173.09635416666666</c:v>
                </c:pt>
                <c:pt idx="67622">
                  <c:v>173.09895833333334</c:v>
                </c:pt>
                <c:pt idx="67623">
                  <c:v>173.1015625</c:v>
                </c:pt>
                <c:pt idx="67624">
                  <c:v>173.10416666666666</c:v>
                </c:pt>
                <c:pt idx="67625">
                  <c:v>173.10677083333334</c:v>
                </c:pt>
                <c:pt idx="67626">
                  <c:v>173.109375</c:v>
                </c:pt>
                <c:pt idx="67627">
                  <c:v>173.11197916666666</c:v>
                </c:pt>
                <c:pt idx="67628">
                  <c:v>173.11458333333334</c:v>
                </c:pt>
                <c:pt idx="67629">
                  <c:v>173.1171875</c:v>
                </c:pt>
                <c:pt idx="67630">
                  <c:v>173.11979166666666</c:v>
                </c:pt>
                <c:pt idx="67631">
                  <c:v>173.12239583333334</c:v>
                </c:pt>
                <c:pt idx="67632">
                  <c:v>173.125</c:v>
                </c:pt>
                <c:pt idx="67633">
                  <c:v>173.12760416666666</c:v>
                </c:pt>
                <c:pt idx="67634">
                  <c:v>173.13020833333334</c:v>
                </c:pt>
                <c:pt idx="67635">
                  <c:v>173.1328125</c:v>
                </c:pt>
                <c:pt idx="67636">
                  <c:v>173.13541666666666</c:v>
                </c:pt>
                <c:pt idx="67637">
                  <c:v>173.13802083333334</c:v>
                </c:pt>
                <c:pt idx="67638">
                  <c:v>173.140625</c:v>
                </c:pt>
                <c:pt idx="67639">
                  <c:v>173.14322916666666</c:v>
                </c:pt>
                <c:pt idx="67640">
                  <c:v>173.14583333333334</c:v>
                </c:pt>
                <c:pt idx="67641">
                  <c:v>173.1484375</c:v>
                </c:pt>
                <c:pt idx="67642">
                  <c:v>173.15104166666666</c:v>
                </c:pt>
                <c:pt idx="67643">
                  <c:v>173.15364583333334</c:v>
                </c:pt>
                <c:pt idx="67644">
                  <c:v>173.15625</c:v>
                </c:pt>
                <c:pt idx="67645">
                  <c:v>173.15885416666666</c:v>
                </c:pt>
                <c:pt idx="67646">
                  <c:v>173.16145833333334</c:v>
                </c:pt>
                <c:pt idx="67647">
                  <c:v>173.1640625</c:v>
                </c:pt>
                <c:pt idx="67648">
                  <c:v>173.16666666666666</c:v>
                </c:pt>
                <c:pt idx="67649">
                  <c:v>173.16927083333334</c:v>
                </c:pt>
                <c:pt idx="67650">
                  <c:v>173.171875</c:v>
                </c:pt>
                <c:pt idx="67651">
                  <c:v>173.17447916666666</c:v>
                </c:pt>
                <c:pt idx="67652">
                  <c:v>173.17708333333334</c:v>
                </c:pt>
                <c:pt idx="67653">
                  <c:v>173.1796875</c:v>
                </c:pt>
                <c:pt idx="67654">
                  <c:v>173.18229166666666</c:v>
                </c:pt>
                <c:pt idx="67655">
                  <c:v>173.18489583333334</c:v>
                </c:pt>
                <c:pt idx="67656">
                  <c:v>173.1875</c:v>
                </c:pt>
                <c:pt idx="67657">
                  <c:v>173.19010416666666</c:v>
                </c:pt>
                <c:pt idx="67658">
                  <c:v>173.19270833333334</c:v>
                </c:pt>
                <c:pt idx="67659">
                  <c:v>173.1953125</c:v>
                </c:pt>
                <c:pt idx="67660">
                  <c:v>173.19791666666666</c:v>
                </c:pt>
                <c:pt idx="67661">
                  <c:v>173.20052083333334</c:v>
                </c:pt>
                <c:pt idx="67662">
                  <c:v>173.203125</c:v>
                </c:pt>
                <c:pt idx="67663">
                  <c:v>173.20572916666666</c:v>
                </c:pt>
                <c:pt idx="67664">
                  <c:v>173.20833333333334</c:v>
                </c:pt>
                <c:pt idx="67665">
                  <c:v>173.2109375</c:v>
                </c:pt>
                <c:pt idx="67666">
                  <c:v>173.21354166666666</c:v>
                </c:pt>
                <c:pt idx="67667">
                  <c:v>173.21614583333334</c:v>
                </c:pt>
                <c:pt idx="67668">
                  <c:v>173.21875</c:v>
                </c:pt>
                <c:pt idx="67669">
                  <c:v>173.22135416666666</c:v>
                </c:pt>
                <c:pt idx="67670">
                  <c:v>173.22395833333334</c:v>
                </c:pt>
                <c:pt idx="67671">
                  <c:v>173.2265625</c:v>
                </c:pt>
                <c:pt idx="67672">
                  <c:v>173.22916666666666</c:v>
                </c:pt>
                <c:pt idx="67673">
                  <c:v>173.23177083333334</c:v>
                </c:pt>
                <c:pt idx="67674">
                  <c:v>173.234375</c:v>
                </c:pt>
                <c:pt idx="67675">
                  <c:v>173.23697916666666</c:v>
                </c:pt>
                <c:pt idx="67676">
                  <c:v>173.23958333333334</c:v>
                </c:pt>
                <c:pt idx="67677">
                  <c:v>173.2421875</c:v>
                </c:pt>
                <c:pt idx="67678">
                  <c:v>173.24479166666666</c:v>
                </c:pt>
                <c:pt idx="67679">
                  <c:v>173.24739583333334</c:v>
                </c:pt>
                <c:pt idx="67680">
                  <c:v>173.25</c:v>
                </c:pt>
                <c:pt idx="67681">
                  <c:v>173.25260416666666</c:v>
                </c:pt>
                <c:pt idx="67682">
                  <c:v>173.25520833333334</c:v>
                </c:pt>
                <c:pt idx="67683">
                  <c:v>173.2578125</c:v>
                </c:pt>
                <c:pt idx="67684">
                  <c:v>173.26041666666666</c:v>
                </c:pt>
                <c:pt idx="67685">
                  <c:v>173.26302083333334</c:v>
                </c:pt>
                <c:pt idx="67686">
                  <c:v>173.265625</c:v>
                </c:pt>
                <c:pt idx="67687">
                  <c:v>173.26822916666666</c:v>
                </c:pt>
                <c:pt idx="67688">
                  <c:v>173.27083333333334</c:v>
                </c:pt>
                <c:pt idx="67689">
                  <c:v>173.2734375</c:v>
                </c:pt>
                <c:pt idx="67690">
                  <c:v>173.27604166666666</c:v>
                </c:pt>
                <c:pt idx="67691">
                  <c:v>173.27864583333334</c:v>
                </c:pt>
                <c:pt idx="67692">
                  <c:v>173.28125</c:v>
                </c:pt>
                <c:pt idx="67693">
                  <c:v>173.28385416666666</c:v>
                </c:pt>
                <c:pt idx="67694">
                  <c:v>173.28645833333334</c:v>
                </c:pt>
                <c:pt idx="67695">
                  <c:v>173.2890625</c:v>
                </c:pt>
                <c:pt idx="67696">
                  <c:v>173.29166666666666</c:v>
                </c:pt>
                <c:pt idx="67697">
                  <c:v>173.29427083333334</c:v>
                </c:pt>
                <c:pt idx="67698">
                  <c:v>173.296875</c:v>
                </c:pt>
                <c:pt idx="67699">
                  <c:v>173.29947916666666</c:v>
                </c:pt>
                <c:pt idx="67700">
                  <c:v>173.30208333333334</c:v>
                </c:pt>
                <c:pt idx="67701">
                  <c:v>173.3046875</c:v>
                </c:pt>
                <c:pt idx="67702">
                  <c:v>173.30729166666666</c:v>
                </c:pt>
                <c:pt idx="67703">
                  <c:v>173.30989583333334</c:v>
                </c:pt>
                <c:pt idx="67704">
                  <c:v>173.3125</c:v>
                </c:pt>
                <c:pt idx="67705">
                  <c:v>173.31510416666666</c:v>
                </c:pt>
                <c:pt idx="67706">
                  <c:v>173.31770833333334</c:v>
                </c:pt>
                <c:pt idx="67707">
                  <c:v>173.3203125</c:v>
                </c:pt>
                <c:pt idx="67708">
                  <c:v>173.32291666666666</c:v>
                </c:pt>
                <c:pt idx="67709">
                  <c:v>173.32552083333334</c:v>
                </c:pt>
                <c:pt idx="67710">
                  <c:v>173.328125</c:v>
                </c:pt>
                <c:pt idx="67711">
                  <c:v>173.33072916666666</c:v>
                </c:pt>
                <c:pt idx="67712">
                  <c:v>173.33333333333334</c:v>
                </c:pt>
                <c:pt idx="67713">
                  <c:v>173.3359375</c:v>
                </c:pt>
                <c:pt idx="67714">
                  <c:v>173.33854166666666</c:v>
                </c:pt>
                <c:pt idx="67715">
                  <c:v>173.34114583333334</c:v>
                </c:pt>
                <c:pt idx="67716">
                  <c:v>173.34375</c:v>
                </c:pt>
                <c:pt idx="67717">
                  <c:v>173.34635416666666</c:v>
                </c:pt>
                <c:pt idx="67718">
                  <c:v>173.34895833333334</c:v>
                </c:pt>
                <c:pt idx="67719">
                  <c:v>173.3515625</c:v>
                </c:pt>
                <c:pt idx="67720">
                  <c:v>173.35416666666666</c:v>
                </c:pt>
                <c:pt idx="67721">
                  <c:v>173.35677083333334</c:v>
                </c:pt>
                <c:pt idx="67722">
                  <c:v>173.359375</c:v>
                </c:pt>
                <c:pt idx="67723">
                  <c:v>173.36197916666666</c:v>
                </c:pt>
                <c:pt idx="67724">
                  <c:v>173.36458333333334</c:v>
                </c:pt>
                <c:pt idx="67725">
                  <c:v>173.3671875</c:v>
                </c:pt>
                <c:pt idx="67726">
                  <c:v>173.36979166666666</c:v>
                </c:pt>
                <c:pt idx="67727">
                  <c:v>173.37239583333334</c:v>
                </c:pt>
                <c:pt idx="67728">
                  <c:v>173.375</c:v>
                </c:pt>
                <c:pt idx="67729">
                  <c:v>173.37760416666666</c:v>
                </c:pt>
                <c:pt idx="67730">
                  <c:v>173.38020833333334</c:v>
                </c:pt>
                <c:pt idx="67731">
                  <c:v>173.3828125</c:v>
                </c:pt>
                <c:pt idx="67732">
                  <c:v>173.38541666666666</c:v>
                </c:pt>
                <c:pt idx="67733">
                  <c:v>173.38802083333334</c:v>
                </c:pt>
                <c:pt idx="67734">
                  <c:v>173.390625</c:v>
                </c:pt>
                <c:pt idx="67735">
                  <c:v>173.39322916666666</c:v>
                </c:pt>
                <c:pt idx="67736">
                  <c:v>173.39583333333334</c:v>
                </c:pt>
                <c:pt idx="67737">
                  <c:v>173.3984375</c:v>
                </c:pt>
                <c:pt idx="67738">
                  <c:v>173.40104166666666</c:v>
                </c:pt>
                <c:pt idx="67739">
                  <c:v>173.40364583333334</c:v>
                </c:pt>
                <c:pt idx="67740">
                  <c:v>173.40625</c:v>
                </c:pt>
                <c:pt idx="67741">
                  <c:v>173.40885416666666</c:v>
                </c:pt>
                <c:pt idx="67742">
                  <c:v>173.41145833333334</c:v>
                </c:pt>
                <c:pt idx="67743">
                  <c:v>173.4140625</c:v>
                </c:pt>
                <c:pt idx="67744">
                  <c:v>173.41666666666666</c:v>
                </c:pt>
                <c:pt idx="67745">
                  <c:v>173.41927083333334</c:v>
                </c:pt>
                <c:pt idx="67746">
                  <c:v>173.421875</c:v>
                </c:pt>
                <c:pt idx="67747">
                  <c:v>173.42447916666666</c:v>
                </c:pt>
                <c:pt idx="67748">
                  <c:v>173.42708333333334</c:v>
                </c:pt>
                <c:pt idx="67749">
                  <c:v>173.4296875</c:v>
                </c:pt>
                <c:pt idx="67750">
                  <c:v>173.43229166666666</c:v>
                </c:pt>
                <c:pt idx="67751">
                  <c:v>173.43489583333334</c:v>
                </c:pt>
                <c:pt idx="67752">
                  <c:v>173.4375</c:v>
                </c:pt>
                <c:pt idx="67753">
                  <c:v>173.44010416666666</c:v>
                </c:pt>
                <c:pt idx="67754">
                  <c:v>173.44270833333334</c:v>
                </c:pt>
                <c:pt idx="67755">
                  <c:v>173.4453125</c:v>
                </c:pt>
                <c:pt idx="67756">
                  <c:v>173.44791666666666</c:v>
                </c:pt>
                <c:pt idx="67757">
                  <c:v>173.45052083333334</c:v>
                </c:pt>
                <c:pt idx="67758">
                  <c:v>173.453125</c:v>
                </c:pt>
                <c:pt idx="67759">
                  <c:v>173.45572916666666</c:v>
                </c:pt>
                <c:pt idx="67760">
                  <c:v>173.45833333333334</c:v>
                </c:pt>
                <c:pt idx="67761">
                  <c:v>173.4609375</c:v>
                </c:pt>
                <c:pt idx="67762">
                  <c:v>173.46354166666666</c:v>
                </c:pt>
                <c:pt idx="67763">
                  <c:v>173.46614583333334</c:v>
                </c:pt>
                <c:pt idx="67764">
                  <c:v>173.46875</c:v>
                </c:pt>
                <c:pt idx="67765">
                  <c:v>173.47135416666666</c:v>
                </c:pt>
                <c:pt idx="67766">
                  <c:v>173.47395833333334</c:v>
                </c:pt>
                <c:pt idx="67767">
                  <c:v>173.4765625</c:v>
                </c:pt>
                <c:pt idx="67768">
                  <c:v>173.47916666666666</c:v>
                </c:pt>
                <c:pt idx="67769">
                  <c:v>173.48177083333334</c:v>
                </c:pt>
                <c:pt idx="67770">
                  <c:v>173.484375</c:v>
                </c:pt>
                <c:pt idx="67771">
                  <c:v>173.48697916666666</c:v>
                </c:pt>
                <c:pt idx="67772">
                  <c:v>173.48958333333334</c:v>
                </c:pt>
                <c:pt idx="67773">
                  <c:v>173.4921875</c:v>
                </c:pt>
                <c:pt idx="67774">
                  <c:v>173.49479166666666</c:v>
                </c:pt>
                <c:pt idx="67775">
                  <c:v>173.49739583333334</c:v>
                </c:pt>
                <c:pt idx="67776">
                  <c:v>173.5</c:v>
                </c:pt>
                <c:pt idx="67777">
                  <c:v>173.50260416666666</c:v>
                </c:pt>
                <c:pt idx="67778">
                  <c:v>173.50520833333334</c:v>
                </c:pt>
                <c:pt idx="67779">
                  <c:v>173.5078125</c:v>
                </c:pt>
                <c:pt idx="67780">
                  <c:v>173.51041666666666</c:v>
                </c:pt>
                <c:pt idx="67781">
                  <c:v>173.51302083333334</c:v>
                </c:pt>
                <c:pt idx="67782">
                  <c:v>173.515625</c:v>
                </c:pt>
                <c:pt idx="67783">
                  <c:v>173.51822916666666</c:v>
                </c:pt>
                <c:pt idx="67784">
                  <c:v>173.52083333333334</c:v>
                </c:pt>
                <c:pt idx="67785">
                  <c:v>173.5234375</c:v>
                </c:pt>
                <c:pt idx="67786">
                  <c:v>173.52604166666666</c:v>
                </c:pt>
                <c:pt idx="67787">
                  <c:v>173.52864583333334</c:v>
                </c:pt>
                <c:pt idx="67788">
                  <c:v>173.53125</c:v>
                </c:pt>
                <c:pt idx="67789">
                  <c:v>173.53385416666666</c:v>
                </c:pt>
                <c:pt idx="67790">
                  <c:v>173.53645833333334</c:v>
                </c:pt>
                <c:pt idx="67791">
                  <c:v>173.5390625</c:v>
                </c:pt>
                <c:pt idx="67792">
                  <c:v>173.54166666666666</c:v>
                </c:pt>
                <c:pt idx="67793">
                  <c:v>173.54427083333334</c:v>
                </c:pt>
                <c:pt idx="67794">
                  <c:v>173.546875</c:v>
                </c:pt>
                <c:pt idx="67795">
                  <c:v>173.54947916666666</c:v>
                </c:pt>
                <c:pt idx="67796">
                  <c:v>173.55208333333334</c:v>
                </c:pt>
                <c:pt idx="67797">
                  <c:v>173.5546875</c:v>
                </c:pt>
                <c:pt idx="67798">
                  <c:v>173.55729166666666</c:v>
                </c:pt>
                <c:pt idx="67799">
                  <c:v>173.55989583333334</c:v>
                </c:pt>
                <c:pt idx="67800">
                  <c:v>173.5625</c:v>
                </c:pt>
                <c:pt idx="67801">
                  <c:v>173.56510416666666</c:v>
                </c:pt>
                <c:pt idx="67802">
                  <c:v>173.56770833333334</c:v>
                </c:pt>
                <c:pt idx="67803">
                  <c:v>173.5703125</c:v>
                </c:pt>
                <c:pt idx="67804">
                  <c:v>173.57291666666666</c:v>
                </c:pt>
                <c:pt idx="67805">
                  <c:v>173.57552083333334</c:v>
                </c:pt>
                <c:pt idx="67806">
                  <c:v>173.578125</c:v>
                </c:pt>
                <c:pt idx="67807">
                  <c:v>173.58072916666666</c:v>
                </c:pt>
                <c:pt idx="67808">
                  <c:v>173.58333333333334</c:v>
                </c:pt>
                <c:pt idx="67809">
                  <c:v>173.5859375</c:v>
                </c:pt>
                <c:pt idx="67810">
                  <c:v>173.58854166666666</c:v>
                </c:pt>
                <c:pt idx="67811">
                  <c:v>173.59114583333334</c:v>
                </c:pt>
                <c:pt idx="67812">
                  <c:v>173.59375</c:v>
                </c:pt>
                <c:pt idx="67813">
                  <c:v>173.59635416666666</c:v>
                </c:pt>
                <c:pt idx="67814">
                  <c:v>173.59895833333334</c:v>
                </c:pt>
                <c:pt idx="67815">
                  <c:v>173.6015625</c:v>
                </c:pt>
                <c:pt idx="67816">
                  <c:v>173.60416666666666</c:v>
                </c:pt>
                <c:pt idx="67817">
                  <c:v>173.60677083333334</c:v>
                </c:pt>
                <c:pt idx="67818">
                  <c:v>173.609375</c:v>
                </c:pt>
                <c:pt idx="67819">
                  <c:v>173.61197916666666</c:v>
                </c:pt>
                <c:pt idx="67820">
                  <c:v>173.61458333333334</c:v>
                </c:pt>
                <c:pt idx="67821">
                  <c:v>173.6171875</c:v>
                </c:pt>
                <c:pt idx="67822">
                  <c:v>173.61979166666666</c:v>
                </c:pt>
                <c:pt idx="67823">
                  <c:v>173.62239583333334</c:v>
                </c:pt>
                <c:pt idx="67824">
                  <c:v>173.625</c:v>
                </c:pt>
                <c:pt idx="67825">
                  <c:v>173.62760416666666</c:v>
                </c:pt>
                <c:pt idx="67826">
                  <c:v>173.63020833333334</c:v>
                </c:pt>
                <c:pt idx="67827">
                  <c:v>173.6328125</c:v>
                </c:pt>
                <c:pt idx="67828">
                  <c:v>173.63541666666666</c:v>
                </c:pt>
                <c:pt idx="67829">
                  <c:v>173.63802083333334</c:v>
                </c:pt>
                <c:pt idx="67830">
                  <c:v>173.640625</c:v>
                </c:pt>
                <c:pt idx="67831">
                  <c:v>173.64322916666666</c:v>
                </c:pt>
                <c:pt idx="67832">
                  <c:v>173.64583333333334</c:v>
                </c:pt>
                <c:pt idx="67833">
                  <c:v>173.6484375</c:v>
                </c:pt>
                <c:pt idx="67834">
                  <c:v>173.65104166666666</c:v>
                </c:pt>
                <c:pt idx="67835">
                  <c:v>173.65364583333334</c:v>
                </c:pt>
                <c:pt idx="67836">
                  <c:v>173.65625</c:v>
                </c:pt>
                <c:pt idx="67837">
                  <c:v>173.65885416666666</c:v>
                </c:pt>
                <c:pt idx="67838">
                  <c:v>173.66145833333334</c:v>
                </c:pt>
                <c:pt idx="67839">
                  <c:v>173.6640625</c:v>
                </c:pt>
                <c:pt idx="67840">
                  <c:v>173.66666666666666</c:v>
                </c:pt>
                <c:pt idx="67841">
                  <c:v>173.66927083333334</c:v>
                </c:pt>
                <c:pt idx="67842">
                  <c:v>173.671875</c:v>
                </c:pt>
                <c:pt idx="67843">
                  <c:v>173.67447916666666</c:v>
                </c:pt>
                <c:pt idx="67844">
                  <c:v>173.67708333333334</c:v>
                </c:pt>
                <c:pt idx="67845">
                  <c:v>173.6796875</c:v>
                </c:pt>
                <c:pt idx="67846">
                  <c:v>173.68229166666666</c:v>
                </c:pt>
                <c:pt idx="67847">
                  <c:v>173.68489583333334</c:v>
                </c:pt>
                <c:pt idx="67848">
                  <c:v>173.6875</c:v>
                </c:pt>
                <c:pt idx="67849">
                  <c:v>173.69010416666666</c:v>
                </c:pt>
                <c:pt idx="67850">
                  <c:v>173.69270833333334</c:v>
                </c:pt>
                <c:pt idx="67851">
                  <c:v>173.6953125</c:v>
                </c:pt>
                <c:pt idx="67852">
                  <c:v>173.69791666666666</c:v>
                </c:pt>
                <c:pt idx="67853">
                  <c:v>173.70052083333334</c:v>
                </c:pt>
                <c:pt idx="67854">
                  <c:v>173.703125</c:v>
                </c:pt>
                <c:pt idx="67855">
                  <c:v>173.70572916666666</c:v>
                </c:pt>
                <c:pt idx="67856">
                  <c:v>173.70833333333334</c:v>
                </c:pt>
                <c:pt idx="67857">
                  <c:v>173.7109375</c:v>
                </c:pt>
                <c:pt idx="67858">
                  <c:v>173.71354166666666</c:v>
                </c:pt>
                <c:pt idx="67859">
                  <c:v>173.71614583333334</c:v>
                </c:pt>
                <c:pt idx="67860">
                  <c:v>173.71875</c:v>
                </c:pt>
                <c:pt idx="67861">
                  <c:v>173.72135416666666</c:v>
                </c:pt>
                <c:pt idx="67862">
                  <c:v>173.72395833333334</c:v>
                </c:pt>
                <c:pt idx="67863">
                  <c:v>173.7265625</c:v>
                </c:pt>
                <c:pt idx="67864">
                  <c:v>173.72916666666666</c:v>
                </c:pt>
                <c:pt idx="67865">
                  <c:v>173.73177083333334</c:v>
                </c:pt>
                <c:pt idx="67866">
                  <c:v>173.734375</c:v>
                </c:pt>
                <c:pt idx="67867">
                  <c:v>173.73697916666666</c:v>
                </c:pt>
                <c:pt idx="67868">
                  <c:v>173.73958333333334</c:v>
                </c:pt>
                <c:pt idx="67869">
                  <c:v>173.7421875</c:v>
                </c:pt>
                <c:pt idx="67870">
                  <c:v>173.74479166666666</c:v>
                </c:pt>
                <c:pt idx="67871">
                  <c:v>173.74739583333334</c:v>
                </c:pt>
                <c:pt idx="67872">
                  <c:v>173.75</c:v>
                </c:pt>
                <c:pt idx="67873">
                  <c:v>173.75260416666666</c:v>
                </c:pt>
                <c:pt idx="67874">
                  <c:v>173.75520833333334</c:v>
                </c:pt>
                <c:pt idx="67875">
                  <c:v>173.7578125</c:v>
                </c:pt>
                <c:pt idx="67876">
                  <c:v>173.76041666666666</c:v>
                </c:pt>
                <c:pt idx="67877">
                  <c:v>173.76302083333334</c:v>
                </c:pt>
                <c:pt idx="67878">
                  <c:v>173.765625</c:v>
                </c:pt>
                <c:pt idx="67879">
                  <c:v>173.76822916666666</c:v>
                </c:pt>
                <c:pt idx="67880">
                  <c:v>173.77083333333334</c:v>
                </c:pt>
                <c:pt idx="67881">
                  <c:v>173.7734375</c:v>
                </c:pt>
                <c:pt idx="67882">
                  <c:v>173.77604166666666</c:v>
                </c:pt>
                <c:pt idx="67883">
                  <c:v>173.77864583333334</c:v>
                </c:pt>
                <c:pt idx="67884">
                  <c:v>173.78125</c:v>
                </c:pt>
                <c:pt idx="67885">
                  <c:v>173.78385416666666</c:v>
                </c:pt>
                <c:pt idx="67886">
                  <c:v>173.78645833333334</c:v>
                </c:pt>
                <c:pt idx="67887">
                  <c:v>173.7890625</c:v>
                </c:pt>
                <c:pt idx="67888">
                  <c:v>173.79166666666666</c:v>
                </c:pt>
                <c:pt idx="67889">
                  <c:v>173.79427083333334</c:v>
                </c:pt>
                <c:pt idx="67890">
                  <c:v>173.796875</c:v>
                </c:pt>
                <c:pt idx="67891">
                  <c:v>173.79947916666666</c:v>
                </c:pt>
                <c:pt idx="67892">
                  <c:v>173.80208333333334</c:v>
                </c:pt>
                <c:pt idx="67893">
                  <c:v>173.8046875</c:v>
                </c:pt>
                <c:pt idx="67894">
                  <c:v>173.80729166666666</c:v>
                </c:pt>
                <c:pt idx="67895">
                  <c:v>173.80989583333334</c:v>
                </c:pt>
                <c:pt idx="67896">
                  <c:v>173.8125</c:v>
                </c:pt>
                <c:pt idx="67897">
                  <c:v>173.81510416666666</c:v>
                </c:pt>
                <c:pt idx="67898">
                  <c:v>173.81770833333334</c:v>
                </c:pt>
                <c:pt idx="67899">
                  <c:v>173.8203125</c:v>
                </c:pt>
                <c:pt idx="67900">
                  <c:v>173.82291666666666</c:v>
                </c:pt>
                <c:pt idx="67901">
                  <c:v>173.82552083333334</c:v>
                </c:pt>
                <c:pt idx="67902">
                  <c:v>173.828125</c:v>
                </c:pt>
                <c:pt idx="67903">
                  <c:v>173.83072916666666</c:v>
                </c:pt>
                <c:pt idx="67904">
                  <c:v>173.83333333333334</c:v>
                </c:pt>
                <c:pt idx="67905">
                  <c:v>173.8359375</c:v>
                </c:pt>
                <c:pt idx="67906">
                  <c:v>173.83854166666666</c:v>
                </c:pt>
                <c:pt idx="67907">
                  <c:v>173.84114583333334</c:v>
                </c:pt>
                <c:pt idx="67908">
                  <c:v>173.84375</c:v>
                </c:pt>
                <c:pt idx="67909">
                  <c:v>173.84635416666666</c:v>
                </c:pt>
                <c:pt idx="67910">
                  <c:v>173.84895833333334</c:v>
                </c:pt>
                <c:pt idx="67911">
                  <c:v>173.8515625</c:v>
                </c:pt>
                <c:pt idx="67912">
                  <c:v>173.85416666666666</c:v>
                </c:pt>
                <c:pt idx="67913">
                  <c:v>173.85677083333334</c:v>
                </c:pt>
                <c:pt idx="67914">
                  <c:v>173.859375</c:v>
                </c:pt>
                <c:pt idx="67915">
                  <c:v>173.86197916666666</c:v>
                </c:pt>
                <c:pt idx="67916">
                  <c:v>173.86458333333334</c:v>
                </c:pt>
                <c:pt idx="67917">
                  <c:v>173.8671875</c:v>
                </c:pt>
                <c:pt idx="67918">
                  <c:v>173.86979166666666</c:v>
                </c:pt>
                <c:pt idx="67919">
                  <c:v>173.87239583333334</c:v>
                </c:pt>
                <c:pt idx="67920">
                  <c:v>173.875</c:v>
                </c:pt>
                <c:pt idx="67921">
                  <c:v>173.87760416666666</c:v>
                </c:pt>
                <c:pt idx="67922">
                  <c:v>173.88020833333334</c:v>
                </c:pt>
                <c:pt idx="67923">
                  <c:v>173.8828125</c:v>
                </c:pt>
                <c:pt idx="67924">
                  <c:v>173.88541666666666</c:v>
                </c:pt>
                <c:pt idx="67925">
                  <c:v>173.88802083333334</c:v>
                </c:pt>
                <c:pt idx="67926">
                  <c:v>173.890625</c:v>
                </c:pt>
                <c:pt idx="67927">
                  <c:v>173.89322916666666</c:v>
                </c:pt>
                <c:pt idx="67928">
                  <c:v>173.89583333333334</c:v>
                </c:pt>
                <c:pt idx="67929">
                  <c:v>173.8984375</c:v>
                </c:pt>
                <c:pt idx="67930">
                  <c:v>173.90104166666666</c:v>
                </c:pt>
                <c:pt idx="67931">
                  <c:v>173.90364583333334</c:v>
                </c:pt>
                <c:pt idx="67932">
                  <c:v>173.90625</c:v>
                </c:pt>
                <c:pt idx="67933">
                  <c:v>173.90885416666666</c:v>
                </c:pt>
                <c:pt idx="67934">
                  <c:v>173.91145833333334</c:v>
                </c:pt>
                <c:pt idx="67935">
                  <c:v>173.9140625</c:v>
                </c:pt>
                <c:pt idx="67936">
                  <c:v>173.91666666666666</c:v>
                </c:pt>
                <c:pt idx="67937">
                  <c:v>173.91927083333334</c:v>
                </c:pt>
                <c:pt idx="67938">
                  <c:v>173.921875</c:v>
                </c:pt>
                <c:pt idx="67939">
                  <c:v>173.92447916666666</c:v>
                </c:pt>
                <c:pt idx="67940">
                  <c:v>173.92708333333334</c:v>
                </c:pt>
                <c:pt idx="67941">
                  <c:v>173.9296875</c:v>
                </c:pt>
                <c:pt idx="67942">
                  <c:v>173.93229166666666</c:v>
                </c:pt>
                <c:pt idx="67943">
                  <c:v>173.93489583333334</c:v>
                </c:pt>
                <c:pt idx="67944">
                  <c:v>173.9375</c:v>
                </c:pt>
                <c:pt idx="67945">
                  <c:v>173.94010416666666</c:v>
                </c:pt>
                <c:pt idx="67946">
                  <c:v>173.94270833333334</c:v>
                </c:pt>
                <c:pt idx="67947">
                  <c:v>173.9453125</c:v>
                </c:pt>
                <c:pt idx="67948">
                  <c:v>173.94791666666666</c:v>
                </c:pt>
                <c:pt idx="67949">
                  <c:v>173.95052083333334</c:v>
                </c:pt>
                <c:pt idx="67950">
                  <c:v>173.953125</c:v>
                </c:pt>
                <c:pt idx="67951">
                  <c:v>173.95572916666666</c:v>
                </c:pt>
                <c:pt idx="67952">
                  <c:v>173.95833333333334</c:v>
                </c:pt>
                <c:pt idx="67953">
                  <c:v>173.9609375</c:v>
                </c:pt>
                <c:pt idx="67954">
                  <c:v>173.96354166666666</c:v>
                </c:pt>
                <c:pt idx="67955">
                  <c:v>173.96614583333334</c:v>
                </c:pt>
                <c:pt idx="67956">
                  <c:v>173.96875</c:v>
                </c:pt>
                <c:pt idx="67957">
                  <c:v>173.97135416666666</c:v>
                </c:pt>
                <c:pt idx="67958">
                  <c:v>173.97395833333334</c:v>
                </c:pt>
                <c:pt idx="67959">
                  <c:v>173.9765625</c:v>
                </c:pt>
                <c:pt idx="67960">
                  <c:v>173.97916666666666</c:v>
                </c:pt>
                <c:pt idx="67961">
                  <c:v>173.98177083333334</c:v>
                </c:pt>
                <c:pt idx="67962">
                  <c:v>173.984375</c:v>
                </c:pt>
                <c:pt idx="67963">
                  <c:v>173.98697916666666</c:v>
                </c:pt>
                <c:pt idx="67964">
                  <c:v>173.98958333333334</c:v>
                </c:pt>
                <c:pt idx="67965">
                  <c:v>173.9921875</c:v>
                </c:pt>
                <c:pt idx="67966">
                  <c:v>173.99479166666666</c:v>
                </c:pt>
                <c:pt idx="67967">
                  <c:v>173.99739583333334</c:v>
                </c:pt>
                <c:pt idx="67968">
                  <c:v>174</c:v>
                </c:pt>
                <c:pt idx="67969">
                  <c:v>174.00260416666666</c:v>
                </c:pt>
                <c:pt idx="67970">
                  <c:v>174.00520833333334</c:v>
                </c:pt>
                <c:pt idx="67971">
                  <c:v>174.0078125</c:v>
                </c:pt>
                <c:pt idx="67972">
                  <c:v>174.01041666666666</c:v>
                </c:pt>
                <c:pt idx="67973">
                  <c:v>174.01302083333334</c:v>
                </c:pt>
                <c:pt idx="67974">
                  <c:v>174.015625</c:v>
                </c:pt>
                <c:pt idx="67975">
                  <c:v>174.01822916666666</c:v>
                </c:pt>
                <c:pt idx="67976">
                  <c:v>174.02083333333334</c:v>
                </c:pt>
                <c:pt idx="67977">
                  <c:v>174.0234375</c:v>
                </c:pt>
                <c:pt idx="67978">
                  <c:v>174.02604166666666</c:v>
                </c:pt>
                <c:pt idx="67979">
                  <c:v>174.02864583333334</c:v>
                </c:pt>
                <c:pt idx="67980">
                  <c:v>174.03125</c:v>
                </c:pt>
                <c:pt idx="67981">
                  <c:v>174.03385416666666</c:v>
                </c:pt>
                <c:pt idx="67982">
                  <c:v>174.03645833333334</c:v>
                </c:pt>
                <c:pt idx="67983">
                  <c:v>174.0390625</c:v>
                </c:pt>
                <c:pt idx="67984">
                  <c:v>174.04166666666666</c:v>
                </c:pt>
                <c:pt idx="67985">
                  <c:v>174.04427083333334</c:v>
                </c:pt>
                <c:pt idx="67986">
                  <c:v>174.046875</c:v>
                </c:pt>
                <c:pt idx="67987">
                  <c:v>174.04947916666666</c:v>
                </c:pt>
                <c:pt idx="67988">
                  <c:v>174.05208333333334</c:v>
                </c:pt>
                <c:pt idx="67989">
                  <c:v>174.0546875</c:v>
                </c:pt>
                <c:pt idx="67990">
                  <c:v>174.05729166666666</c:v>
                </c:pt>
                <c:pt idx="67991">
                  <c:v>174.05989583333334</c:v>
                </c:pt>
                <c:pt idx="67992">
                  <c:v>174.0625</c:v>
                </c:pt>
                <c:pt idx="67993">
                  <c:v>174.06510416666666</c:v>
                </c:pt>
                <c:pt idx="67994">
                  <c:v>174.06770833333334</c:v>
                </c:pt>
                <c:pt idx="67995">
                  <c:v>174.0703125</c:v>
                </c:pt>
                <c:pt idx="67996">
                  <c:v>174.07291666666666</c:v>
                </c:pt>
                <c:pt idx="67997">
                  <c:v>174.07552083333334</c:v>
                </c:pt>
                <c:pt idx="67998">
                  <c:v>174.078125</c:v>
                </c:pt>
                <c:pt idx="67999">
                  <c:v>174.08072916666666</c:v>
                </c:pt>
                <c:pt idx="68000">
                  <c:v>174.08333333333334</c:v>
                </c:pt>
                <c:pt idx="68001">
                  <c:v>174.0859375</c:v>
                </c:pt>
                <c:pt idx="68002">
                  <c:v>174.08854166666666</c:v>
                </c:pt>
                <c:pt idx="68003">
                  <c:v>174.09114583333334</c:v>
                </c:pt>
                <c:pt idx="68004">
                  <c:v>174.09375</c:v>
                </c:pt>
                <c:pt idx="68005">
                  <c:v>174.09635416666666</c:v>
                </c:pt>
                <c:pt idx="68006">
                  <c:v>174.09895833333334</c:v>
                </c:pt>
                <c:pt idx="68007">
                  <c:v>174.1015625</c:v>
                </c:pt>
                <c:pt idx="68008">
                  <c:v>174.10416666666666</c:v>
                </c:pt>
                <c:pt idx="68009">
                  <c:v>174.10677083333334</c:v>
                </c:pt>
                <c:pt idx="68010">
                  <c:v>174.109375</c:v>
                </c:pt>
                <c:pt idx="68011">
                  <c:v>174.11197916666666</c:v>
                </c:pt>
                <c:pt idx="68012">
                  <c:v>174.11458333333334</c:v>
                </c:pt>
                <c:pt idx="68013">
                  <c:v>174.1171875</c:v>
                </c:pt>
                <c:pt idx="68014">
                  <c:v>174.11979166666666</c:v>
                </c:pt>
                <c:pt idx="68015">
                  <c:v>174.12239583333334</c:v>
                </c:pt>
                <c:pt idx="68016">
                  <c:v>174.125</c:v>
                </c:pt>
                <c:pt idx="68017">
                  <c:v>174.12760416666666</c:v>
                </c:pt>
                <c:pt idx="68018">
                  <c:v>174.13020833333334</c:v>
                </c:pt>
                <c:pt idx="68019">
                  <c:v>174.1328125</c:v>
                </c:pt>
                <c:pt idx="68020">
                  <c:v>174.13541666666666</c:v>
                </c:pt>
                <c:pt idx="68021">
                  <c:v>174.13802083333334</c:v>
                </c:pt>
                <c:pt idx="68022">
                  <c:v>174.140625</c:v>
                </c:pt>
                <c:pt idx="68023">
                  <c:v>174.14322916666666</c:v>
                </c:pt>
                <c:pt idx="68024">
                  <c:v>174.14583333333334</c:v>
                </c:pt>
                <c:pt idx="68025">
                  <c:v>174.1484375</c:v>
                </c:pt>
                <c:pt idx="68026">
                  <c:v>174.15104166666666</c:v>
                </c:pt>
                <c:pt idx="68027">
                  <c:v>174.15364583333334</c:v>
                </c:pt>
                <c:pt idx="68028">
                  <c:v>174.15625</c:v>
                </c:pt>
                <c:pt idx="68029">
                  <c:v>174.15885416666666</c:v>
                </c:pt>
                <c:pt idx="68030">
                  <c:v>174.16145833333334</c:v>
                </c:pt>
                <c:pt idx="68031">
                  <c:v>174.1640625</c:v>
                </c:pt>
                <c:pt idx="68032">
                  <c:v>174.16666666666666</c:v>
                </c:pt>
                <c:pt idx="68033">
                  <c:v>174.16927083333334</c:v>
                </c:pt>
                <c:pt idx="68034">
                  <c:v>174.171875</c:v>
                </c:pt>
                <c:pt idx="68035">
                  <c:v>174.17447916666666</c:v>
                </c:pt>
                <c:pt idx="68036">
                  <c:v>174.17708333333334</c:v>
                </c:pt>
                <c:pt idx="68037">
                  <c:v>174.1796875</c:v>
                </c:pt>
                <c:pt idx="68038">
                  <c:v>174.18229166666666</c:v>
                </c:pt>
                <c:pt idx="68039">
                  <c:v>174.18489583333334</c:v>
                </c:pt>
                <c:pt idx="68040">
                  <c:v>174.1875</c:v>
                </c:pt>
                <c:pt idx="68041">
                  <c:v>174.19010416666666</c:v>
                </c:pt>
                <c:pt idx="68042">
                  <c:v>174.19270833333334</c:v>
                </c:pt>
                <c:pt idx="68043">
                  <c:v>174.1953125</c:v>
                </c:pt>
                <c:pt idx="68044">
                  <c:v>174.19791666666666</c:v>
                </c:pt>
                <c:pt idx="68045">
                  <c:v>174.20052083333334</c:v>
                </c:pt>
                <c:pt idx="68046">
                  <c:v>174.203125</c:v>
                </c:pt>
                <c:pt idx="68047">
                  <c:v>174.20572916666666</c:v>
                </c:pt>
                <c:pt idx="68048">
                  <c:v>174.20833333333334</c:v>
                </c:pt>
                <c:pt idx="68049">
                  <c:v>174.2109375</c:v>
                </c:pt>
                <c:pt idx="68050">
                  <c:v>174.21354166666666</c:v>
                </c:pt>
                <c:pt idx="68051">
                  <c:v>174.21614583333334</c:v>
                </c:pt>
                <c:pt idx="68052">
                  <c:v>174.21875</c:v>
                </c:pt>
                <c:pt idx="68053">
                  <c:v>174.22135416666666</c:v>
                </c:pt>
                <c:pt idx="68054">
                  <c:v>174.22395833333334</c:v>
                </c:pt>
                <c:pt idx="68055">
                  <c:v>174.2265625</c:v>
                </c:pt>
                <c:pt idx="68056">
                  <c:v>174.22916666666666</c:v>
                </c:pt>
                <c:pt idx="68057">
                  <c:v>174.23177083333334</c:v>
                </c:pt>
                <c:pt idx="68058">
                  <c:v>174.234375</c:v>
                </c:pt>
                <c:pt idx="68059">
                  <c:v>174.23697916666666</c:v>
                </c:pt>
                <c:pt idx="68060">
                  <c:v>174.23958333333334</c:v>
                </c:pt>
                <c:pt idx="68061">
                  <c:v>174.2421875</c:v>
                </c:pt>
                <c:pt idx="68062">
                  <c:v>174.24479166666666</c:v>
                </c:pt>
                <c:pt idx="68063">
                  <c:v>174.24739583333334</c:v>
                </c:pt>
                <c:pt idx="68064">
                  <c:v>174.25</c:v>
                </c:pt>
                <c:pt idx="68065">
                  <c:v>174.25260416666666</c:v>
                </c:pt>
                <c:pt idx="68066">
                  <c:v>174.25520833333334</c:v>
                </c:pt>
                <c:pt idx="68067">
                  <c:v>174.2578125</c:v>
                </c:pt>
                <c:pt idx="68068">
                  <c:v>174.26041666666666</c:v>
                </c:pt>
                <c:pt idx="68069">
                  <c:v>174.26302083333334</c:v>
                </c:pt>
                <c:pt idx="68070">
                  <c:v>174.265625</c:v>
                </c:pt>
                <c:pt idx="68071">
                  <c:v>174.26822916666666</c:v>
                </c:pt>
                <c:pt idx="68072">
                  <c:v>174.27083333333334</c:v>
                </c:pt>
                <c:pt idx="68073">
                  <c:v>174.2734375</c:v>
                </c:pt>
                <c:pt idx="68074">
                  <c:v>174.27604166666666</c:v>
                </c:pt>
                <c:pt idx="68075">
                  <c:v>174.27864583333334</c:v>
                </c:pt>
                <c:pt idx="68076">
                  <c:v>174.28125</c:v>
                </c:pt>
                <c:pt idx="68077">
                  <c:v>174.28385416666666</c:v>
                </c:pt>
                <c:pt idx="68078">
                  <c:v>174.28645833333334</c:v>
                </c:pt>
                <c:pt idx="68079">
                  <c:v>174.2890625</c:v>
                </c:pt>
                <c:pt idx="68080">
                  <c:v>174.29166666666666</c:v>
                </c:pt>
                <c:pt idx="68081">
                  <c:v>174.29427083333334</c:v>
                </c:pt>
                <c:pt idx="68082">
                  <c:v>174.296875</c:v>
                </c:pt>
                <c:pt idx="68083">
                  <c:v>174.29947916666666</c:v>
                </c:pt>
                <c:pt idx="68084">
                  <c:v>174.30208333333334</c:v>
                </c:pt>
                <c:pt idx="68085">
                  <c:v>174.3046875</c:v>
                </c:pt>
                <c:pt idx="68086">
                  <c:v>174.30729166666666</c:v>
                </c:pt>
                <c:pt idx="68087">
                  <c:v>174.30989583333334</c:v>
                </c:pt>
                <c:pt idx="68088">
                  <c:v>174.3125</c:v>
                </c:pt>
                <c:pt idx="68089">
                  <c:v>174.31510416666666</c:v>
                </c:pt>
                <c:pt idx="68090">
                  <c:v>174.31770833333334</c:v>
                </c:pt>
                <c:pt idx="68091">
                  <c:v>174.3203125</c:v>
                </c:pt>
                <c:pt idx="68092">
                  <c:v>174.32291666666666</c:v>
                </c:pt>
                <c:pt idx="68093">
                  <c:v>174.32552083333334</c:v>
                </c:pt>
                <c:pt idx="68094">
                  <c:v>174.328125</c:v>
                </c:pt>
                <c:pt idx="68095">
                  <c:v>174.33072916666666</c:v>
                </c:pt>
                <c:pt idx="68096">
                  <c:v>174.33333333333334</c:v>
                </c:pt>
                <c:pt idx="68097">
                  <c:v>174.3359375</c:v>
                </c:pt>
                <c:pt idx="68098">
                  <c:v>174.33854166666666</c:v>
                </c:pt>
                <c:pt idx="68099">
                  <c:v>174.34114583333334</c:v>
                </c:pt>
                <c:pt idx="68100">
                  <c:v>174.34375</c:v>
                </c:pt>
                <c:pt idx="68101">
                  <c:v>174.34635416666666</c:v>
                </c:pt>
                <c:pt idx="68102">
                  <c:v>174.34895833333334</c:v>
                </c:pt>
                <c:pt idx="68103">
                  <c:v>174.3515625</c:v>
                </c:pt>
                <c:pt idx="68104">
                  <c:v>174.35416666666666</c:v>
                </c:pt>
                <c:pt idx="68105">
                  <c:v>174.35677083333334</c:v>
                </c:pt>
                <c:pt idx="68106">
                  <c:v>174.359375</c:v>
                </c:pt>
                <c:pt idx="68107">
                  <c:v>174.36197916666666</c:v>
                </c:pt>
                <c:pt idx="68108">
                  <c:v>174.36458333333334</c:v>
                </c:pt>
                <c:pt idx="68109">
                  <c:v>174.3671875</c:v>
                </c:pt>
                <c:pt idx="68110">
                  <c:v>174.36979166666666</c:v>
                </c:pt>
                <c:pt idx="68111">
                  <c:v>174.37239583333334</c:v>
                </c:pt>
                <c:pt idx="68112">
                  <c:v>174.375</c:v>
                </c:pt>
                <c:pt idx="68113">
                  <c:v>174.37760416666666</c:v>
                </c:pt>
                <c:pt idx="68114">
                  <c:v>174.38020833333334</c:v>
                </c:pt>
                <c:pt idx="68115">
                  <c:v>174.3828125</c:v>
                </c:pt>
                <c:pt idx="68116">
                  <c:v>174.38541666666666</c:v>
                </c:pt>
                <c:pt idx="68117">
                  <c:v>174.38802083333334</c:v>
                </c:pt>
                <c:pt idx="68118">
                  <c:v>174.390625</c:v>
                </c:pt>
                <c:pt idx="68119">
                  <c:v>174.39322916666666</c:v>
                </c:pt>
                <c:pt idx="68120">
                  <c:v>174.39583333333334</c:v>
                </c:pt>
                <c:pt idx="68121">
                  <c:v>174.3984375</c:v>
                </c:pt>
                <c:pt idx="68122">
                  <c:v>174.40104166666666</c:v>
                </c:pt>
                <c:pt idx="68123">
                  <c:v>174.40364583333334</c:v>
                </c:pt>
                <c:pt idx="68124">
                  <c:v>174.40625</c:v>
                </c:pt>
                <c:pt idx="68125">
                  <c:v>174.40885416666666</c:v>
                </c:pt>
                <c:pt idx="68126">
                  <c:v>174.41145833333334</c:v>
                </c:pt>
                <c:pt idx="68127">
                  <c:v>174.4140625</c:v>
                </c:pt>
                <c:pt idx="68128">
                  <c:v>174.41666666666666</c:v>
                </c:pt>
                <c:pt idx="68129">
                  <c:v>174.41927083333334</c:v>
                </c:pt>
                <c:pt idx="68130">
                  <c:v>174.421875</c:v>
                </c:pt>
                <c:pt idx="68131">
                  <c:v>174.42447916666666</c:v>
                </c:pt>
                <c:pt idx="68132">
                  <c:v>174.42708333333334</c:v>
                </c:pt>
                <c:pt idx="68133">
                  <c:v>174.4296875</c:v>
                </c:pt>
                <c:pt idx="68134">
                  <c:v>174.43229166666666</c:v>
                </c:pt>
                <c:pt idx="68135">
                  <c:v>174.43489583333334</c:v>
                </c:pt>
                <c:pt idx="68136">
                  <c:v>174.4375</c:v>
                </c:pt>
                <c:pt idx="68137">
                  <c:v>174.44010416666666</c:v>
                </c:pt>
                <c:pt idx="68138">
                  <c:v>174.44270833333334</c:v>
                </c:pt>
                <c:pt idx="68139">
                  <c:v>174.4453125</c:v>
                </c:pt>
                <c:pt idx="68140">
                  <c:v>174.44791666666666</c:v>
                </c:pt>
                <c:pt idx="68141">
                  <c:v>174.45052083333334</c:v>
                </c:pt>
                <c:pt idx="68142">
                  <c:v>174.453125</c:v>
                </c:pt>
                <c:pt idx="68143">
                  <c:v>174.45572916666666</c:v>
                </c:pt>
                <c:pt idx="68144">
                  <c:v>174.45833333333334</c:v>
                </c:pt>
                <c:pt idx="68145">
                  <c:v>174.4609375</c:v>
                </c:pt>
                <c:pt idx="68146">
                  <c:v>174.46354166666666</c:v>
                </c:pt>
                <c:pt idx="68147">
                  <c:v>174.46614583333334</c:v>
                </c:pt>
                <c:pt idx="68148">
                  <c:v>174.46875</c:v>
                </c:pt>
                <c:pt idx="68149">
                  <c:v>174.47135416666666</c:v>
                </c:pt>
                <c:pt idx="68150">
                  <c:v>174.47395833333334</c:v>
                </c:pt>
                <c:pt idx="68151">
                  <c:v>174.4765625</c:v>
                </c:pt>
                <c:pt idx="68152">
                  <c:v>174.47916666666666</c:v>
                </c:pt>
                <c:pt idx="68153">
                  <c:v>174.48177083333334</c:v>
                </c:pt>
                <c:pt idx="68154">
                  <c:v>174.484375</c:v>
                </c:pt>
                <c:pt idx="68155">
                  <c:v>174.48697916666666</c:v>
                </c:pt>
                <c:pt idx="68156">
                  <c:v>174.48958333333334</c:v>
                </c:pt>
                <c:pt idx="68157">
                  <c:v>174.4921875</c:v>
                </c:pt>
                <c:pt idx="68158">
                  <c:v>174.49479166666666</c:v>
                </c:pt>
                <c:pt idx="68159">
                  <c:v>174.49739583333334</c:v>
                </c:pt>
                <c:pt idx="68160">
                  <c:v>174.5</c:v>
                </c:pt>
                <c:pt idx="68161">
                  <c:v>174.50260416666666</c:v>
                </c:pt>
                <c:pt idx="68162">
                  <c:v>174.50520833333334</c:v>
                </c:pt>
                <c:pt idx="68163">
                  <c:v>174.5078125</c:v>
                </c:pt>
                <c:pt idx="68164">
                  <c:v>174.51041666666666</c:v>
                </c:pt>
                <c:pt idx="68165">
                  <c:v>174.51302083333334</c:v>
                </c:pt>
                <c:pt idx="68166">
                  <c:v>174.515625</c:v>
                </c:pt>
                <c:pt idx="68167">
                  <c:v>174.51822916666666</c:v>
                </c:pt>
                <c:pt idx="68168">
                  <c:v>174.52083333333334</c:v>
                </c:pt>
                <c:pt idx="68169">
                  <c:v>174.5234375</c:v>
                </c:pt>
                <c:pt idx="68170">
                  <c:v>174.52604166666666</c:v>
                </c:pt>
                <c:pt idx="68171">
                  <c:v>174.52864583333334</c:v>
                </c:pt>
                <c:pt idx="68172">
                  <c:v>174.53125</c:v>
                </c:pt>
                <c:pt idx="68173">
                  <c:v>174.53385416666666</c:v>
                </c:pt>
                <c:pt idx="68174">
                  <c:v>174.53645833333334</c:v>
                </c:pt>
                <c:pt idx="68175">
                  <c:v>174.5390625</c:v>
                </c:pt>
                <c:pt idx="68176">
                  <c:v>174.54166666666666</c:v>
                </c:pt>
                <c:pt idx="68177">
                  <c:v>174.54427083333334</c:v>
                </c:pt>
                <c:pt idx="68178">
                  <c:v>174.546875</c:v>
                </c:pt>
                <c:pt idx="68179">
                  <c:v>174.54947916666666</c:v>
                </c:pt>
                <c:pt idx="68180">
                  <c:v>174.55208333333334</c:v>
                </c:pt>
                <c:pt idx="68181">
                  <c:v>174.5546875</c:v>
                </c:pt>
                <c:pt idx="68182">
                  <c:v>174.55729166666666</c:v>
                </c:pt>
                <c:pt idx="68183">
                  <c:v>174.55989583333334</c:v>
                </c:pt>
                <c:pt idx="68184">
                  <c:v>174.5625</c:v>
                </c:pt>
                <c:pt idx="68185">
                  <c:v>174.56510416666666</c:v>
                </c:pt>
                <c:pt idx="68186">
                  <c:v>174.56770833333334</c:v>
                </c:pt>
                <c:pt idx="68187">
                  <c:v>174.5703125</c:v>
                </c:pt>
                <c:pt idx="68188">
                  <c:v>174.57291666666666</c:v>
                </c:pt>
                <c:pt idx="68189">
                  <c:v>174.57552083333334</c:v>
                </c:pt>
                <c:pt idx="68190">
                  <c:v>174.578125</c:v>
                </c:pt>
                <c:pt idx="68191">
                  <c:v>174.58072916666666</c:v>
                </c:pt>
                <c:pt idx="68192">
                  <c:v>174.58333333333334</c:v>
                </c:pt>
                <c:pt idx="68193">
                  <c:v>174.5859375</c:v>
                </c:pt>
                <c:pt idx="68194">
                  <c:v>174.58854166666666</c:v>
                </c:pt>
                <c:pt idx="68195">
                  <c:v>174.59114583333334</c:v>
                </c:pt>
                <c:pt idx="68196">
                  <c:v>174.59375</c:v>
                </c:pt>
                <c:pt idx="68197">
                  <c:v>174.59635416666666</c:v>
                </c:pt>
                <c:pt idx="68198">
                  <c:v>174.59895833333334</c:v>
                </c:pt>
                <c:pt idx="68199">
                  <c:v>174.6015625</c:v>
                </c:pt>
                <c:pt idx="68200">
                  <c:v>174.60416666666666</c:v>
                </c:pt>
                <c:pt idx="68201">
                  <c:v>174.60677083333334</c:v>
                </c:pt>
                <c:pt idx="68202">
                  <c:v>174.609375</c:v>
                </c:pt>
                <c:pt idx="68203">
                  <c:v>174.61197916666666</c:v>
                </c:pt>
                <c:pt idx="68204">
                  <c:v>174.61458333333334</c:v>
                </c:pt>
                <c:pt idx="68205">
                  <c:v>174.6171875</c:v>
                </c:pt>
                <c:pt idx="68206">
                  <c:v>174.61979166666666</c:v>
                </c:pt>
                <c:pt idx="68207">
                  <c:v>174.62239583333334</c:v>
                </c:pt>
                <c:pt idx="68208">
                  <c:v>174.625</c:v>
                </c:pt>
                <c:pt idx="68209">
                  <c:v>174.62760416666666</c:v>
                </c:pt>
                <c:pt idx="68210">
                  <c:v>174.63020833333334</c:v>
                </c:pt>
                <c:pt idx="68211">
                  <c:v>174.6328125</c:v>
                </c:pt>
                <c:pt idx="68212">
                  <c:v>174.63541666666666</c:v>
                </c:pt>
                <c:pt idx="68213">
                  <c:v>174.63802083333334</c:v>
                </c:pt>
                <c:pt idx="68214">
                  <c:v>174.640625</c:v>
                </c:pt>
                <c:pt idx="68215">
                  <c:v>174.64322916666666</c:v>
                </c:pt>
                <c:pt idx="68216">
                  <c:v>174.64583333333334</c:v>
                </c:pt>
                <c:pt idx="68217">
                  <c:v>174.6484375</c:v>
                </c:pt>
                <c:pt idx="68218">
                  <c:v>174.65104166666666</c:v>
                </c:pt>
                <c:pt idx="68219">
                  <c:v>174.65364583333334</c:v>
                </c:pt>
                <c:pt idx="68220">
                  <c:v>174.65625</c:v>
                </c:pt>
                <c:pt idx="68221">
                  <c:v>174.65885416666666</c:v>
                </c:pt>
                <c:pt idx="68222">
                  <c:v>174.66145833333334</c:v>
                </c:pt>
                <c:pt idx="68223">
                  <c:v>174.6640625</c:v>
                </c:pt>
                <c:pt idx="68224">
                  <c:v>174.66666666666666</c:v>
                </c:pt>
                <c:pt idx="68225">
                  <c:v>174.66927083333334</c:v>
                </c:pt>
                <c:pt idx="68226">
                  <c:v>174.671875</c:v>
                </c:pt>
                <c:pt idx="68227">
                  <c:v>174.67447916666666</c:v>
                </c:pt>
                <c:pt idx="68228">
                  <c:v>174.67708333333334</c:v>
                </c:pt>
                <c:pt idx="68229">
                  <c:v>174.6796875</c:v>
                </c:pt>
                <c:pt idx="68230">
                  <c:v>174.68229166666666</c:v>
                </c:pt>
                <c:pt idx="68231">
                  <c:v>174.68489583333334</c:v>
                </c:pt>
                <c:pt idx="68232">
                  <c:v>174.6875</c:v>
                </c:pt>
                <c:pt idx="68233">
                  <c:v>174.69010416666666</c:v>
                </c:pt>
                <c:pt idx="68234">
                  <c:v>174.69270833333334</c:v>
                </c:pt>
                <c:pt idx="68235">
                  <c:v>174.6953125</c:v>
                </c:pt>
                <c:pt idx="68236">
                  <c:v>174.69791666666666</c:v>
                </c:pt>
                <c:pt idx="68237">
                  <c:v>174.70052083333334</c:v>
                </c:pt>
                <c:pt idx="68238">
                  <c:v>174.703125</c:v>
                </c:pt>
                <c:pt idx="68239">
                  <c:v>174.70572916666666</c:v>
                </c:pt>
                <c:pt idx="68240">
                  <c:v>174.70833333333334</c:v>
                </c:pt>
                <c:pt idx="68241">
                  <c:v>174.7109375</c:v>
                </c:pt>
                <c:pt idx="68242">
                  <c:v>174.71354166666666</c:v>
                </c:pt>
                <c:pt idx="68243">
                  <c:v>174.71614583333334</c:v>
                </c:pt>
                <c:pt idx="68244">
                  <c:v>174.71875</c:v>
                </c:pt>
                <c:pt idx="68245">
                  <c:v>174.72135416666666</c:v>
                </c:pt>
                <c:pt idx="68246">
                  <c:v>174.72395833333334</c:v>
                </c:pt>
                <c:pt idx="68247">
                  <c:v>174.7265625</c:v>
                </c:pt>
                <c:pt idx="68248">
                  <c:v>174.72916666666666</c:v>
                </c:pt>
                <c:pt idx="68249">
                  <c:v>174.73177083333334</c:v>
                </c:pt>
                <c:pt idx="68250">
                  <c:v>174.734375</c:v>
                </c:pt>
                <c:pt idx="68251">
                  <c:v>174.73697916666666</c:v>
                </c:pt>
                <c:pt idx="68252">
                  <c:v>174.73958333333334</c:v>
                </c:pt>
                <c:pt idx="68253">
                  <c:v>174.7421875</c:v>
                </c:pt>
                <c:pt idx="68254">
                  <c:v>174.74479166666666</c:v>
                </c:pt>
                <c:pt idx="68255">
                  <c:v>174.74739583333334</c:v>
                </c:pt>
                <c:pt idx="68256">
                  <c:v>174.75</c:v>
                </c:pt>
                <c:pt idx="68257">
                  <c:v>174.75260416666666</c:v>
                </c:pt>
                <c:pt idx="68258">
                  <c:v>174.75520833333334</c:v>
                </c:pt>
                <c:pt idx="68259">
                  <c:v>174.7578125</c:v>
                </c:pt>
                <c:pt idx="68260">
                  <c:v>174.76041666666666</c:v>
                </c:pt>
                <c:pt idx="68261">
                  <c:v>174.76302083333334</c:v>
                </c:pt>
                <c:pt idx="68262">
                  <c:v>174.765625</c:v>
                </c:pt>
                <c:pt idx="68263">
                  <c:v>174.76822916666666</c:v>
                </c:pt>
                <c:pt idx="68264">
                  <c:v>174.77083333333334</c:v>
                </c:pt>
                <c:pt idx="68265">
                  <c:v>174.7734375</c:v>
                </c:pt>
                <c:pt idx="68266">
                  <c:v>174.77604166666666</c:v>
                </c:pt>
                <c:pt idx="68267">
                  <c:v>174.77864583333334</c:v>
                </c:pt>
                <c:pt idx="68268">
                  <c:v>174.78125</c:v>
                </c:pt>
                <c:pt idx="68269">
                  <c:v>174.78385416666666</c:v>
                </c:pt>
                <c:pt idx="68270">
                  <c:v>174.78645833333334</c:v>
                </c:pt>
                <c:pt idx="68271">
                  <c:v>174.7890625</c:v>
                </c:pt>
                <c:pt idx="68272">
                  <c:v>174.79166666666666</c:v>
                </c:pt>
                <c:pt idx="68273">
                  <c:v>174.79427083333334</c:v>
                </c:pt>
                <c:pt idx="68274">
                  <c:v>174.796875</c:v>
                </c:pt>
                <c:pt idx="68275">
                  <c:v>174.79947916666666</c:v>
                </c:pt>
                <c:pt idx="68276">
                  <c:v>174.80208333333334</c:v>
                </c:pt>
                <c:pt idx="68277">
                  <c:v>174.8046875</c:v>
                </c:pt>
                <c:pt idx="68278">
                  <c:v>174.80729166666666</c:v>
                </c:pt>
                <c:pt idx="68279">
                  <c:v>174.80989583333334</c:v>
                </c:pt>
                <c:pt idx="68280">
                  <c:v>174.8125</c:v>
                </c:pt>
                <c:pt idx="68281">
                  <c:v>174.81510416666666</c:v>
                </c:pt>
                <c:pt idx="68282">
                  <c:v>174.81770833333334</c:v>
                </c:pt>
                <c:pt idx="68283">
                  <c:v>174.8203125</c:v>
                </c:pt>
                <c:pt idx="68284">
                  <c:v>174.82291666666666</c:v>
                </c:pt>
                <c:pt idx="68285">
                  <c:v>174.82552083333334</c:v>
                </c:pt>
                <c:pt idx="68286">
                  <c:v>174.828125</c:v>
                </c:pt>
                <c:pt idx="68287">
                  <c:v>174.83072916666666</c:v>
                </c:pt>
                <c:pt idx="68288">
                  <c:v>174.83333333333334</c:v>
                </c:pt>
                <c:pt idx="68289">
                  <c:v>174.8359375</c:v>
                </c:pt>
                <c:pt idx="68290">
                  <c:v>174.83854166666666</c:v>
                </c:pt>
                <c:pt idx="68291">
                  <c:v>174.84114583333334</c:v>
                </c:pt>
                <c:pt idx="68292">
                  <c:v>174.84375</c:v>
                </c:pt>
                <c:pt idx="68293">
                  <c:v>174.84635416666666</c:v>
                </c:pt>
                <c:pt idx="68294">
                  <c:v>174.84895833333334</c:v>
                </c:pt>
                <c:pt idx="68295">
                  <c:v>174.8515625</c:v>
                </c:pt>
                <c:pt idx="68296">
                  <c:v>174.85416666666666</c:v>
                </c:pt>
                <c:pt idx="68297">
                  <c:v>174.85677083333334</c:v>
                </c:pt>
                <c:pt idx="68298">
                  <c:v>174.859375</c:v>
                </c:pt>
                <c:pt idx="68299">
                  <c:v>174.86197916666666</c:v>
                </c:pt>
                <c:pt idx="68300">
                  <c:v>174.86458333333334</c:v>
                </c:pt>
                <c:pt idx="68301">
                  <c:v>174.8671875</c:v>
                </c:pt>
                <c:pt idx="68302">
                  <c:v>174.86979166666666</c:v>
                </c:pt>
                <c:pt idx="68303">
                  <c:v>174.87239583333334</c:v>
                </c:pt>
                <c:pt idx="68304">
                  <c:v>174.875</c:v>
                </c:pt>
                <c:pt idx="68305">
                  <c:v>174.87760416666666</c:v>
                </c:pt>
                <c:pt idx="68306">
                  <c:v>174.88020833333334</c:v>
                </c:pt>
                <c:pt idx="68307">
                  <c:v>174.8828125</c:v>
                </c:pt>
                <c:pt idx="68308">
                  <c:v>174.88541666666666</c:v>
                </c:pt>
                <c:pt idx="68309">
                  <c:v>174.88802083333334</c:v>
                </c:pt>
                <c:pt idx="68310">
                  <c:v>174.890625</c:v>
                </c:pt>
                <c:pt idx="68311">
                  <c:v>174.89322916666666</c:v>
                </c:pt>
                <c:pt idx="68312">
                  <c:v>174.89583333333334</c:v>
                </c:pt>
                <c:pt idx="68313">
                  <c:v>174.8984375</c:v>
                </c:pt>
                <c:pt idx="68314">
                  <c:v>174.90104166666666</c:v>
                </c:pt>
                <c:pt idx="68315">
                  <c:v>174.90364583333334</c:v>
                </c:pt>
                <c:pt idx="68316">
                  <c:v>174.90625</c:v>
                </c:pt>
                <c:pt idx="68317">
                  <c:v>174.90885416666666</c:v>
                </c:pt>
                <c:pt idx="68318">
                  <c:v>174.91145833333334</c:v>
                </c:pt>
                <c:pt idx="68319">
                  <c:v>174.9140625</c:v>
                </c:pt>
                <c:pt idx="68320">
                  <c:v>174.91666666666666</c:v>
                </c:pt>
                <c:pt idx="68321">
                  <c:v>174.91927083333334</c:v>
                </c:pt>
                <c:pt idx="68322">
                  <c:v>174.921875</c:v>
                </c:pt>
                <c:pt idx="68323">
                  <c:v>174.92447916666666</c:v>
                </c:pt>
                <c:pt idx="68324">
                  <c:v>174.92708333333334</c:v>
                </c:pt>
                <c:pt idx="68325">
                  <c:v>174.9296875</c:v>
                </c:pt>
                <c:pt idx="68326">
                  <c:v>174.93229166666666</c:v>
                </c:pt>
                <c:pt idx="68327">
                  <c:v>174.93489583333334</c:v>
                </c:pt>
                <c:pt idx="68328">
                  <c:v>174.9375</c:v>
                </c:pt>
                <c:pt idx="68329">
                  <c:v>174.94010416666666</c:v>
                </c:pt>
                <c:pt idx="68330">
                  <c:v>174.94270833333334</c:v>
                </c:pt>
                <c:pt idx="68331">
                  <c:v>174.9453125</c:v>
                </c:pt>
                <c:pt idx="68332">
                  <c:v>174.94791666666666</c:v>
                </c:pt>
                <c:pt idx="68333">
                  <c:v>174.95052083333334</c:v>
                </c:pt>
                <c:pt idx="68334">
                  <c:v>174.953125</c:v>
                </c:pt>
                <c:pt idx="68335">
                  <c:v>174.95572916666666</c:v>
                </c:pt>
                <c:pt idx="68336">
                  <c:v>174.95833333333334</c:v>
                </c:pt>
                <c:pt idx="68337">
                  <c:v>174.9609375</c:v>
                </c:pt>
                <c:pt idx="68338">
                  <c:v>174.96354166666666</c:v>
                </c:pt>
                <c:pt idx="68339">
                  <c:v>174.96614583333334</c:v>
                </c:pt>
                <c:pt idx="68340">
                  <c:v>174.96875</c:v>
                </c:pt>
                <c:pt idx="68341">
                  <c:v>174.97135416666666</c:v>
                </c:pt>
                <c:pt idx="68342">
                  <c:v>174.97395833333334</c:v>
                </c:pt>
                <c:pt idx="68343">
                  <c:v>174.9765625</c:v>
                </c:pt>
                <c:pt idx="68344">
                  <c:v>174.97916666666666</c:v>
                </c:pt>
                <c:pt idx="68345">
                  <c:v>174.98177083333334</c:v>
                </c:pt>
                <c:pt idx="68346">
                  <c:v>174.984375</c:v>
                </c:pt>
                <c:pt idx="68347">
                  <c:v>174.98697916666666</c:v>
                </c:pt>
                <c:pt idx="68348">
                  <c:v>174.98958333333334</c:v>
                </c:pt>
                <c:pt idx="68349">
                  <c:v>174.9921875</c:v>
                </c:pt>
                <c:pt idx="68350">
                  <c:v>174.99479166666666</c:v>
                </c:pt>
                <c:pt idx="68351">
                  <c:v>174.99739583333334</c:v>
                </c:pt>
                <c:pt idx="68352">
                  <c:v>175</c:v>
                </c:pt>
                <c:pt idx="68353">
                  <c:v>175.00260416666666</c:v>
                </c:pt>
                <c:pt idx="68354">
                  <c:v>175.00520833333334</c:v>
                </c:pt>
                <c:pt idx="68355">
                  <c:v>175.0078125</c:v>
                </c:pt>
                <c:pt idx="68356">
                  <c:v>175.01041666666666</c:v>
                </c:pt>
                <c:pt idx="68357">
                  <c:v>175.01302083333334</c:v>
                </c:pt>
                <c:pt idx="68358">
                  <c:v>175.015625</c:v>
                </c:pt>
                <c:pt idx="68359">
                  <c:v>175.01822916666666</c:v>
                </c:pt>
                <c:pt idx="68360">
                  <c:v>175.02083333333334</c:v>
                </c:pt>
                <c:pt idx="68361">
                  <c:v>175.0234375</c:v>
                </c:pt>
                <c:pt idx="68362">
                  <c:v>175.02604166666666</c:v>
                </c:pt>
                <c:pt idx="68363">
                  <c:v>175.02864583333334</c:v>
                </c:pt>
                <c:pt idx="68364">
                  <c:v>175.03125</c:v>
                </c:pt>
                <c:pt idx="68365">
                  <c:v>175.03385416666666</c:v>
                </c:pt>
                <c:pt idx="68366">
                  <c:v>175.03645833333334</c:v>
                </c:pt>
                <c:pt idx="68367">
                  <c:v>175.0390625</c:v>
                </c:pt>
                <c:pt idx="68368">
                  <c:v>175.04166666666666</c:v>
                </c:pt>
                <c:pt idx="68369">
                  <c:v>175.04427083333334</c:v>
                </c:pt>
                <c:pt idx="68370">
                  <c:v>175.046875</c:v>
                </c:pt>
                <c:pt idx="68371">
                  <c:v>175.04947916666666</c:v>
                </c:pt>
                <c:pt idx="68372">
                  <c:v>175.05208333333334</c:v>
                </c:pt>
                <c:pt idx="68373">
                  <c:v>175.0546875</c:v>
                </c:pt>
                <c:pt idx="68374">
                  <c:v>175.05729166666666</c:v>
                </c:pt>
                <c:pt idx="68375">
                  <c:v>175.05989583333334</c:v>
                </c:pt>
                <c:pt idx="68376">
                  <c:v>175.0625</c:v>
                </c:pt>
                <c:pt idx="68377">
                  <c:v>175.06510416666666</c:v>
                </c:pt>
                <c:pt idx="68378">
                  <c:v>175.06770833333334</c:v>
                </c:pt>
                <c:pt idx="68379">
                  <c:v>175.0703125</c:v>
                </c:pt>
                <c:pt idx="68380">
                  <c:v>175.07291666666666</c:v>
                </c:pt>
                <c:pt idx="68381">
                  <c:v>175.07552083333334</c:v>
                </c:pt>
                <c:pt idx="68382">
                  <c:v>175.078125</c:v>
                </c:pt>
                <c:pt idx="68383">
                  <c:v>175.08072916666666</c:v>
                </c:pt>
                <c:pt idx="68384">
                  <c:v>175.08333333333334</c:v>
                </c:pt>
                <c:pt idx="68385">
                  <c:v>175.0859375</c:v>
                </c:pt>
                <c:pt idx="68386">
                  <c:v>175.08854166666666</c:v>
                </c:pt>
                <c:pt idx="68387">
                  <c:v>175.09114583333334</c:v>
                </c:pt>
                <c:pt idx="68388">
                  <c:v>175.09375</c:v>
                </c:pt>
                <c:pt idx="68389">
                  <c:v>175.09635416666666</c:v>
                </c:pt>
                <c:pt idx="68390">
                  <c:v>175.09895833333334</c:v>
                </c:pt>
                <c:pt idx="68391">
                  <c:v>175.1015625</c:v>
                </c:pt>
                <c:pt idx="68392">
                  <c:v>175.10416666666666</c:v>
                </c:pt>
                <c:pt idx="68393">
                  <c:v>175.10677083333334</c:v>
                </c:pt>
                <c:pt idx="68394">
                  <c:v>175.109375</c:v>
                </c:pt>
                <c:pt idx="68395">
                  <c:v>175.11197916666666</c:v>
                </c:pt>
                <c:pt idx="68396">
                  <c:v>175.11458333333334</c:v>
                </c:pt>
                <c:pt idx="68397">
                  <c:v>175.1171875</c:v>
                </c:pt>
                <c:pt idx="68398">
                  <c:v>175.11979166666666</c:v>
                </c:pt>
                <c:pt idx="68399">
                  <c:v>175.12239583333334</c:v>
                </c:pt>
                <c:pt idx="68400">
                  <c:v>175.125</c:v>
                </c:pt>
                <c:pt idx="68401">
                  <c:v>175.12760416666666</c:v>
                </c:pt>
                <c:pt idx="68402">
                  <c:v>175.13020833333334</c:v>
                </c:pt>
                <c:pt idx="68403">
                  <c:v>175.1328125</c:v>
                </c:pt>
                <c:pt idx="68404">
                  <c:v>175.13541666666666</c:v>
                </c:pt>
                <c:pt idx="68405">
                  <c:v>175.13802083333334</c:v>
                </c:pt>
                <c:pt idx="68406">
                  <c:v>175.140625</c:v>
                </c:pt>
                <c:pt idx="68407">
                  <c:v>175.14322916666666</c:v>
                </c:pt>
                <c:pt idx="68408">
                  <c:v>175.14583333333334</c:v>
                </c:pt>
                <c:pt idx="68409">
                  <c:v>175.1484375</c:v>
                </c:pt>
                <c:pt idx="68410">
                  <c:v>175.15104166666666</c:v>
                </c:pt>
                <c:pt idx="68411">
                  <c:v>175.15364583333334</c:v>
                </c:pt>
                <c:pt idx="68412">
                  <c:v>175.15625</c:v>
                </c:pt>
                <c:pt idx="68413">
                  <c:v>175.15885416666666</c:v>
                </c:pt>
                <c:pt idx="68414">
                  <c:v>175.16145833333334</c:v>
                </c:pt>
                <c:pt idx="68415">
                  <c:v>175.1640625</c:v>
                </c:pt>
                <c:pt idx="68416">
                  <c:v>175.16666666666666</c:v>
                </c:pt>
                <c:pt idx="68417">
                  <c:v>175.16927083333334</c:v>
                </c:pt>
                <c:pt idx="68418">
                  <c:v>175.171875</c:v>
                </c:pt>
                <c:pt idx="68419">
                  <c:v>175.17447916666666</c:v>
                </c:pt>
                <c:pt idx="68420">
                  <c:v>175.17708333333334</c:v>
                </c:pt>
                <c:pt idx="68421">
                  <c:v>175.1796875</c:v>
                </c:pt>
                <c:pt idx="68422">
                  <c:v>175.18229166666666</c:v>
                </c:pt>
                <c:pt idx="68423">
                  <c:v>175.18489583333334</c:v>
                </c:pt>
                <c:pt idx="68424">
                  <c:v>175.1875</c:v>
                </c:pt>
                <c:pt idx="68425">
                  <c:v>175.19010416666666</c:v>
                </c:pt>
                <c:pt idx="68426">
                  <c:v>175.19270833333334</c:v>
                </c:pt>
                <c:pt idx="68427">
                  <c:v>175.1953125</c:v>
                </c:pt>
                <c:pt idx="68428">
                  <c:v>175.19791666666666</c:v>
                </c:pt>
                <c:pt idx="68429">
                  <c:v>175.20052083333334</c:v>
                </c:pt>
                <c:pt idx="68430">
                  <c:v>175.203125</c:v>
                </c:pt>
                <c:pt idx="68431">
                  <c:v>175.20572916666666</c:v>
                </c:pt>
                <c:pt idx="68432">
                  <c:v>175.20833333333334</c:v>
                </c:pt>
                <c:pt idx="68433">
                  <c:v>175.2109375</c:v>
                </c:pt>
                <c:pt idx="68434">
                  <c:v>175.21354166666666</c:v>
                </c:pt>
                <c:pt idx="68435">
                  <c:v>175.21614583333334</c:v>
                </c:pt>
                <c:pt idx="68436">
                  <c:v>175.21875</c:v>
                </c:pt>
                <c:pt idx="68437">
                  <c:v>175.22135416666666</c:v>
                </c:pt>
                <c:pt idx="68438">
                  <c:v>175.22395833333334</c:v>
                </c:pt>
                <c:pt idx="68439">
                  <c:v>175.2265625</c:v>
                </c:pt>
                <c:pt idx="68440">
                  <c:v>175.22916666666666</c:v>
                </c:pt>
                <c:pt idx="68441">
                  <c:v>175.23177083333334</c:v>
                </c:pt>
                <c:pt idx="68442">
                  <c:v>175.234375</c:v>
                </c:pt>
                <c:pt idx="68443">
                  <c:v>175.23697916666666</c:v>
                </c:pt>
                <c:pt idx="68444">
                  <c:v>175.23958333333334</c:v>
                </c:pt>
                <c:pt idx="68445">
                  <c:v>175.2421875</c:v>
                </c:pt>
                <c:pt idx="68446">
                  <c:v>175.24479166666666</c:v>
                </c:pt>
                <c:pt idx="68447">
                  <c:v>175.24739583333334</c:v>
                </c:pt>
                <c:pt idx="68448">
                  <c:v>175.25</c:v>
                </c:pt>
                <c:pt idx="68449">
                  <c:v>175.25260416666666</c:v>
                </c:pt>
                <c:pt idx="68450">
                  <c:v>175.25520833333334</c:v>
                </c:pt>
                <c:pt idx="68451">
                  <c:v>175.2578125</c:v>
                </c:pt>
                <c:pt idx="68452">
                  <c:v>175.26041666666666</c:v>
                </c:pt>
                <c:pt idx="68453">
                  <c:v>175.26302083333334</c:v>
                </c:pt>
                <c:pt idx="68454">
                  <c:v>175.265625</c:v>
                </c:pt>
                <c:pt idx="68455">
                  <c:v>175.26822916666666</c:v>
                </c:pt>
                <c:pt idx="68456">
                  <c:v>175.27083333333334</c:v>
                </c:pt>
                <c:pt idx="68457">
                  <c:v>175.2734375</c:v>
                </c:pt>
                <c:pt idx="68458">
                  <c:v>175.27604166666666</c:v>
                </c:pt>
                <c:pt idx="68459">
                  <c:v>175.27864583333334</c:v>
                </c:pt>
                <c:pt idx="68460">
                  <c:v>175.28125</c:v>
                </c:pt>
                <c:pt idx="68461">
                  <c:v>175.28385416666666</c:v>
                </c:pt>
                <c:pt idx="68462">
                  <c:v>175.28645833333334</c:v>
                </c:pt>
                <c:pt idx="68463">
                  <c:v>175.2890625</c:v>
                </c:pt>
                <c:pt idx="68464">
                  <c:v>175.29166666666666</c:v>
                </c:pt>
                <c:pt idx="68465">
                  <c:v>175.29427083333334</c:v>
                </c:pt>
                <c:pt idx="68466">
                  <c:v>175.296875</c:v>
                </c:pt>
                <c:pt idx="68467">
                  <c:v>175.29947916666666</c:v>
                </c:pt>
                <c:pt idx="68468">
                  <c:v>175.30208333333334</c:v>
                </c:pt>
                <c:pt idx="68469">
                  <c:v>175.3046875</c:v>
                </c:pt>
                <c:pt idx="68470">
                  <c:v>175.30729166666666</c:v>
                </c:pt>
                <c:pt idx="68471">
                  <c:v>175.30989583333334</c:v>
                </c:pt>
                <c:pt idx="68472">
                  <c:v>175.3125</c:v>
                </c:pt>
                <c:pt idx="68473">
                  <c:v>175.31510416666666</c:v>
                </c:pt>
                <c:pt idx="68474">
                  <c:v>175.31770833333334</c:v>
                </c:pt>
                <c:pt idx="68475">
                  <c:v>175.3203125</c:v>
                </c:pt>
                <c:pt idx="68476">
                  <c:v>175.32291666666666</c:v>
                </c:pt>
                <c:pt idx="68477">
                  <c:v>175.32552083333334</c:v>
                </c:pt>
                <c:pt idx="68478">
                  <c:v>175.328125</c:v>
                </c:pt>
                <c:pt idx="68479">
                  <c:v>175.33072916666666</c:v>
                </c:pt>
                <c:pt idx="68480">
                  <c:v>175.33333333333334</c:v>
                </c:pt>
                <c:pt idx="68481">
                  <c:v>175.3359375</c:v>
                </c:pt>
                <c:pt idx="68482">
                  <c:v>175.33854166666666</c:v>
                </c:pt>
                <c:pt idx="68483">
                  <c:v>175.34114583333334</c:v>
                </c:pt>
                <c:pt idx="68484">
                  <c:v>175.34375</c:v>
                </c:pt>
                <c:pt idx="68485">
                  <c:v>175.34635416666666</c:v>
                </c:pt>
                <c:pt idx="68486">
                  <c:v>175.34895833333334</c:v>
                </c:pt>
                <c:pt idx="68487">
                  <c:v>175.3515625</c:v>
                </c:pt>
                <c:pt idx="68488">
                  <c:v>175.35416666666666</c:v>
                </c:pt>
                <c:pt idx="68489">
                  <c:v>175.35677083333334</c:v>
                </c:pt>
                <c:pt idx="68490">
                  <c:v>175.359375</c:v>
                </c:pt>
                <c:pt idx="68491">
                  <c:v>175.36197916666666</c:v>
                </c:pt>
                <c:pt idx="68492">
                  <c:v>175.36458333333334</c:v>
                </c:pt>
                <c:pt idx="68493">
                  <c:v>175.3671875</c:v>
                </c:pt>
                <c:pt idx="68494">
                  <c:v>175.36979166666666</c:v>
                </c:pt>
                <c:pt idx="68495">
                  <c:v>175.37239583333334</c:v>
                </c:pt>
                <c:pt idx="68496">
                  <c:v>175.375</c:v>
                </c:pt>
                <c:pt idx="68497">
                  <c:v>175.37760416666666</c:v>
                </c:pt>
                <c:pt idx="68498">
                  <c:v>175.38020833333334</c:v>
                </c:pt>
                <c:pt idx="68499">
                  <c:v>175.3828125</c:v>
                </c:pt>
                <c:pt idx="68500">
                  <c:v>175.38541666666666</c:v>
                </c:pt>
                <c:pt idx="68501">
                  <c:v>175.38802083333334</c:v>
                </c:pt>
                <c:pt idx="68502">
                  <c:v>175.390625</c:v>
                </c:pt>
                <c:pt idx="68503">
                  <c:v>175.39322916666666</c:v>
                </c:pt>
                <c:pt idx="68504">
                  <c:v>175.39583333333334</c:v>
                </c:pt>
                <c:pt idx="68505">
                  <c:v>175.3984375</c:v>
                </c:pt>
                <c:pt idx="68506">
                  <c:v>175.40104166666666</c:v>
                </c:pt>
                <c:pt idx="68507">
                  <c:v>175.40364583333334</c:v>
                </c:pt>
                <c:pt idx="68508">
                  <c:v>175.40625</c:v>
                </c:pt>
                <c:pt idx="68509">
                  <c:v>175.40885416666666</c:v>
                </c:pt>
                <c:pt idx="68510">
                  <c:v>175.41145833333334</c:v>
                </c:pt>
                <c:pt idx="68511">
                  <c:v>175.4140625</c:v>
                </c:pt>
                <c:pt idx="68512">
                  <c:v>175.41666666666666</c:v>
                </c:pt>
                <c:pt idx="68513">
                  <c:v>175.41927083333334</c:v>
                </c:pt>
                <c:pt idx="68514">
                  <c:v>175.421875</c:v>
                </c:pt>
                <c:pt idx="68515">
                  <c:v>175.42447916666666</c:v>
                </c:pt>
                <c:pt idx="68516">
                  <c:v>175.42708333333334</c:v>
                </c:pt>
                <c:pt idx="68517">
                  <c:v>175.4296875</c:v>
                </c:pt>
                <c:pt idx="68518">
                  <c:v>175.43229166666666</c:v>
                </c:pt>
                <c:pt idx="68519">
                  <c:v>175.43489583333334</c:v>
                </c:pt>
                <c:pt idx="68520">
                  <c:v>175.4375</c:v>
                </c:pt>
                <c:pt idx="68521">
                  <c:v>175.44010416666666</c:v>
                </c:pt>
                <c:pt idx="68522">
                  <c:v>175.44270833333334</c:v>
                </c:pt>
                <c:pt idx="68523">
                  <c:v>175.4453125</c:v>
                </c:pt>
                <c:pt idx="68524">
                  <c:v>175.44791666666666</c:v>
                </c:pt>
                <c:pt idx="68525">
                  <c:v>175.45052083333334</c:v>
                </c:pt>
                <c:pt idx="68526">
                  <c:v>175.453125</c:v>
                </c:pt>
                <c:pt idx="68527">
                  <c:v>175.45572916666666</c:v>
                </c:pt>
                <c:pt idx="68528">
                  <c:v>175.45833333333334</c:v>
                </c:pt>
                <c:pt idx="68529">
                  <c:v>175.4609375</c:v>
                </c:pt>
                <c:pt idx="68530">
                  <c:v>175.46354166666666</c:v>
                </c:pt>
                <c:pt idx="68531">
                  <c:v>175.46614583333334</c:v>
                </c:pt>
                <c:pt idx="68532">
                  <c:v>175.46875</c:v>
                </c:pt>
                <c:pt idx="68533">
                  <c:v>175.47135416666666</c:v>
                </c:pt>
                <c:pt idx="68534">
                  <c:v>175.47395833333334</c:v>
                </c:pt>
                <c:pt idx="68535">
                  <c:v>175.4765625</c:v>
                </c:pt>
                <c:pt idx="68536">
                  <c:v>175.47916666666666</c:v>
                </c:pt>
                <c:pt idx="68537">
                  <c:v>175.48177083333334</c:v>
                </c:pt>
                <c:pt idx="68538">
                  <c:v>175.484375</c:v>
                </c:pt>
                <c:pt idx="68539">
                  <c:v>175.48697916666666</c:v>
                </c:pt>
                <c:pt idx="68540">
                  <c:v>175.48958333333334</c:v>
                </c:pt>
                <c:pt idx="68541">
                  <c:v>175.4921875</c:v>
                </c:pt>
                <c:pt idx="68542">
                  <c:v>175.49479166666666</c:v>
                </c:pt>
                <c:pt idx="68543">
                  <c:v>175.49739583333334</c:v>
                </c:pt>
                <c:pt idx="68544">
                  <c:v>175.5</c:v>
                </c:pt>
                <c:pt idx="68545">
                  <c:v>175.50260416666666</c:v>
                </c:pt>
                <c:pt idx="68546">
                  <c:v>175.50520833333334</c:v>
                </c:pt>
                <c:pt idx="68547">
                  <c:v>175.5078125</c:v>
                </c:pt>
                <c:pt idx="68548">
                  <c:v>175.51041666666666</c:v>
                </c:pt>
                <c:pt idx="68549">
                  <c:v>175.51302083333334</c:v>
                </c:pt>
                <c:pt idx="68550">
                  <c:v>175.515625</c:v>
                </c:pt>
                <c:pt idx="68551">
                  <c:v>175.51822916666666</c:v>
                </c:pt>
                <c:pt idx="68552">
                  <c:v>175.52083333333334</c:v>
                </c:pt>
                <c:pt idx="68553">
                  <c:v>175.5234375</c:v>
                </c:pt>
                <c:pt idx="68554">
                  <c:v>175.52604166666666</c:v>
                </c:pt>
                <c:pt idx="68555">
                  <c:v>175.52864583333334</c:v>
                </c:pt>
                <c:pt idx="68556">
                  <c:v>175.53125</c:v>
                </c:pt>
                <c:pt idx="68557">
                  <c:v>175.53385416666666</c:v>
                </c:pt>
                <c:pt idx="68558">
                  <c:v>175.53645833333334</c:v>
                </c:pt>
                <c:pt idx="68559">
                  <c:v>175.5390625</c:v>
                </c:pt>
                <c:pt idx="68560">
                  <c:v>175.54166666666666</c:v>
                </c:pt>
                <c:pt idx="68561">
                  <c:v>175.54427083333334</c:v>
                </c:pt>
                <c:pt idx="68562">
                  <c:v>175.546875</c:v>
                </c:pt>
                <c:pt idx="68563">
                  <c:v>175.54947916666666</c:v>
                </c:pt>
                <c:pt idx="68564">
                  <c:v>175.55208333333334</c:v>
                </c:pt>
                <c:pt idx="68565">
                  <c:v>175.5546875</c:v>
                </c:pt>
                <c:pt idx="68566">
                  <c:v>175.55729166666666</c:v>
                </c:pt>
                <c:pt idx="68567">
                  <c:v>175.55989583333334</c:v>
                </c:pt>
                <c:pt idx="68568">
                  <c:v>175.5625</c:v>
                </c:pt>
                <c:pt idx="68569">
                  <c:v>175.56510416666666</c:v>
                </c:pt>
                <c:pt idx="68570">
                  <c:v>175.56770833333334</c:v>
                </c:pt>
                <c:pt idx="68571">
                  <c:v>175.5703125</c:v>
                </c:pt>
                <c:pt idx="68572">
                  <c:v>175.57291666666666</c:v>
                </c:pt>
                <c:pt idx="68573">
                  <c:v>175.57552083333334</c:v>
                </c:pt>
                <c:pt idx="68574">
                  <c:v>175.578125</c:v>
                </c:pt>
                <c:pt idx="68575">
                  <c:v>175.58072916666666</c:v>
                </c:pt>
                <c:pt idx="68576">
                  <c:v>175.58333333333334</c:v>
                </c:pt>
                <c:pt idx="68577">
                  <c:v>175.5859375</c:v>
                </c:pt>
                <c:pt idx="68578">
                  <c:v>175.58854166666666</c:v>
                </c:pt>
                <c:pt idx="68579">
                  <c:v>175.59114583333334</c:v>
                </c:pt>
                <c:pt idx="68580">
                  <c:v>175.59375</c:v>
                </c:pt>
                <c:pt idx="68581">
                  <c:v>175.59635416666666</c:v>
                </c:pt>
                <c:pt idx="68582">
                  <c:v>175.59895833333334</c:v>
                </c:pt>
                <c:pt idx="68583">
                  <c:v>175.6015625</c:v>
                </c:pt>
                <c:pt idx="68584">
                  <c:v>175.60416666666666</c:v>
                </c:pt>
                <c:pt idx="68585">
                  <c:v>175.60677083333334</c:v>
                </c:pt>
                <c:pt idx="68586">
                  <c:v>175.609375</c:v>
                </c:pt>
                <c:pt idx="68587">
                  <c:v>175.61197916666666</c:v>
                </c:pt>
                <c:pt idx="68588">
                  <c:v>175.61458333333334</c:v>
                </c:pt>
                <c:pt idx="68589">
                  <c:v>175.6171875</c:v>
                </c:pt>
                <c:pt idx="68590">
                  <c:v>175.61979166666666</c:v>
                </c:pt>
                <c:pt idx="68591">
                  <c:v>175.62239583333334</c:v>
                </c:pt>
                <c:pt idx="68592">
                  <c:v>175.625</c:v>
                </c:pt>
                <c:pt idx="68593">
                  <c:v>175.62760416666666</c:v>
                </c:pt>
                <c:pt idx="68594">
                  <c:v>175.63020833333334</c:v>
                </c:pt>
                <c:pt idx="68595">
                  <c:v>175.6328125</c:v>
                </c:pt>
                <c:pt idx="68596">
                  <c:v>175.63541666666666</c:v>
                </c:pt>
                <c:pt idx="68597">
                  <c:v>175.63802083333334</c:v>
                </c:pt>
                <c:pt idx="68598">
                  <c:v>175.640625</c:v>
                </c:pt>
                <c:pt idx="68599">
                  <c:v>175.64322916666666</c:v>
                </c:pt>
                <c:pt idx="68600">
                  <c:v>175.64583333333334</c:v>
                </c:pt>
                <c:pt idx="68601">
                  <c:v>175.6484375</c:v>
                </c:pt>
                <c:pt idx="68602">
                  <c:v>175.65104166666666</c:v>
                </c:pt>
                <c:pt idx="68603">
                  <c:v>175.65364583333334</c:v>
                </c:pt>
                <c:pt idx="68604">
                  <c:v>175.65625</c:v>
                </c:pt>
                <c:pt idx="68605">
                  <c:v>175.65885416666666</c:v>
                </c:pt>
                <c:pt idx="68606">
                  <c:v>175.66145833333334</c:v>
                </c:pt>
                <c:pt idx="68607">
                  <c:v>175.6640625</c:v>
                </c:pt>
                <c:pt idx="68608">
                  <c:v>175.66666666666666</c:v>
                </c:pt>
                <c:pt idx="68609">
                  <c:v>175.66927083333334</c:v>
                </c:pt>
                <c:pt idx="68610">
                  <c:v>175.671875</c:v>
                </c:pt>
                <c:pt idx="68611">
                  <c:v>175.67447916666666</c:v>
                </c:pt>
                <c:pt idx="68612">
                  <c:v>175.67708333333334</c:v>
                </c:pt>
                <c:pt idx="68613">
                  <c:v>175.6796875</c:v>
                </c:pt>
                <c:pt idx="68614">
                  <c:v>175.68229166666666</c:v>
                </c:pt>
                <c:pt idx="68615">
                  <c:v>175.68489583333334</c:v>
                </c:pt>
                <c:pt idx="68616">
                  <c:v>175.6875</c:v>
                </c:pt>
                <c:pt idx="68617">
                  <c:v>175.69010416666666</c:v>
                </c:pt>
                <c:pt idx="68618">
                  <c:v>175.69270833333334</c:v>
                </c:pt>
                <c:pt idx="68619">
                  <c:v>175.6953125</c:v>
                </c:pt>
                <c:pt idx="68620">
                  <c:v>175.69791666666666</c:v>
                </c:pt>
                <c:pt idx="68621">
                  <c:v>175.70052083333334</c:v>
                </c:pt>
                <c:pt idx="68622">
                  <c:v>175.703125</c:v>
                </c:pt>
                <c:pt idx="68623">
                  <c:v>175.70572916666666</c:v>
                </c:pt>
                <c:pt idx="68624">
                  <c:v>175.70833333333334</c:v>
                </c:pt>
                <c:pt idx="68625">
                  <c:v>175.7109375</c:v>
                </c:pt>
                <c:pt idx="68626">
                  <c:v>175.71354166666666</c:v>
                </c:pt>
                <c:pt idx="68627">
                  <c:v>175.71614583333334</c:v>
                </c:pt>
                <c:pt idx="68628">
                  <c:v>175.71875</c:v>
                </c:pt>
                <c:pt idx="68629">
                  <c:v>175.72135416666666</c:v>
                </c:pt>
                <c:pt idx="68630">
                  <c:v>175.72395833333334</c:v>
                </c:pt>
                <c:pt idx="68631">
                  <c:v>175.7265625</c:v>
                </c:pt>
                <c:pt idx="68632">
                  <c:v>175.72916666666666</c:v>
                </c:pt>
                <c:pt idx="68633">
                  <c:v>175.73177083333334</c:v>
                </c:pt>
                <c:pt idx="68634">
                  <c:v>175.734375</c:v>
                </c:pt>
                <c:pt idx="68635">
                  <c:v>175.73697916666666</c:v>
                </c:pt>
                <c:pt idx="68636">
                  <c:v>175.73958333333334</c:v>
                </c:pt>
                <c:pt idx="68637">
                  <c:v>175.7421875</c:v>
                </c:pt>
                <c:pt idx="68638">
                  <c:v>175.74479166666666</c:v>
                </c:pt>
                <c:pt idx="68639">
                  <c:v>175.74739583333334</c:v>
                </c:pt>
                <c:pt idx="68640">
                  <c:v>175.75</c:v>
                </c:pt>
                <c:pt idx="68641">
                  <c:v>175.75260416666666</c:v>
                </c:pt>
                <c:pt idx="68642">
                  <c:v>175.75520833333334</c:v>
                </c:pt>
                <c:pt idx="68643">
                  <c:v>175.7578125</c:v>
                </c:pt>
                <c:pt idx="68644">
                  <c:v>175.76041666666666</c:v>
                </c:pt>
                <c:pt idx="68645">
                  <c:v>175.76302083333334</c:v>
                </c:pt>
                <c:pt idx="68646">
                  <c:v>175.765625</c:v>
                </c:pt>
                <c:pt idx="68647">
                  <c:v>175.76822916666666</c:v>
                </c:pt>
                <c:pt idx="68648">
                  <c:v>175.77083333333334</c:v>
                </c:pt>
                <c:pt idx="68649">
                  <c:v>175.7734375</c:v>
                </c:pt>
                <c:pt idx="68650">
                  <c:v>175.77604166666666</c:v>
                </c:pt>
                <c:pt idx="68651">
                  <c:v>175.77864583333334</c:v>
                </c:pt>
                <c:pt idx="68652">
                  <c:v>175.78125</c:v>
                </c:pt>
                <c:pt idx="68653">
                  <c:v>175.78385416666666</c:v>
                </c:pt>
                <c:pt idx="68654">
                  <c:v>175.78645833333334</c:v>
                </c:pt>
                <c:pt idx="68655">
                  <c:v>175.7890625</c:v>
                </c:pt>
                <c:pt idx="68656">
                  <c:v>175.79166666666666</c:v>
                </c:pt>
                <c:pt idx="68657">
                  <c:v>175.79427083333334</c:v>
                </c:pt>
                <c:pt idx="68658">
                  <c:v>175.796875</c:v>
                </c:pt>
                <c:pt idx="68659">
                  <c:v>175.79947916666666</c:v>
                </c:pt>
                <c:pt idx="68660">
                  <c:v>175.80208333333334</c:v>
                </c:pt>
                <c:pt idx="68661">
                  <c:v>175.8046875</c:v>
                </c:pt>
                <c:pt idx="68662">
                  <c:v>175.80729166666666</c:v>
                </c:pt>
                <c:pt idx="68663">
                  <c:v>175.80989583333334</c:v>
                </c:pt>
                <c:pt idx="68664">
                  <c:v>175.8125</c:v>
                </c:pt>
                <c:pt idx="68665">
                  <c:v>175.81510416666666</c:v>
                </c:pt>
                <c:pt idx="68666">
                  <c:v>175.81770833333334</c:v>
                </c:pt>
                <c:pt idx="68667">
                  <c:v>175.8203125</c:v>
                </c:pt>
                <c:pt idx="68668">
                  <c:v>175.82291666666666</c:v>
                </c:pt>
                <c:pt idx="68669">
                  <c:v>175.82552083333334</c:v>
                </c:pt>
                <c:pt idx="68670">
                  <c:v>175.828125</c:v>
                </c:pt>
                <c:pt idx="68671">
                  <c:v>175.83072916666666</c:v>
                </c:pt>
                <c:pt idx="68672">
                  <c:v>175.83333333333334</c:v>
                </c:pt>
                <c:pt idx="68673">
                  <c:v>175.8359375</c:v>
                </c:pt>
                <c:pt idx="68674">
                  <c:v>175.83854166666666</c:v>
                </c:pt>
                <c:pt idx="68675">
                  <c:v>175.84114583333334</c:v>
                </c:pt>
                <c:pt idx="68676">
                  <c:v>175.84375</c:v>
                </c:pt>
                <c:pt idx="68677">
                  <c:v>175.84635416666666</c:v>
                </c:pt>
                <c:pt idx="68678">
                  <c:v>175.84895833333334</c:v>
                </c:pt>
                <c:pt idx="68679">
                  <c:v>175.8515625</c:v>
                </c:pt>
                <c:pt idx="68680">
                  <c:v>175.85416666666666</c:v>
                </c:pt>
                <c:pt idx="68681">
                  <c:v>175.85677083333334</c:v>
                </c:pt>
                <c:pt idx="68682">
                  <c:v>175.859375</c:v>
                </c:pt>
                <c:pt idx="68683">
                  <c:v>175.86197916666666</c:v>
                </c:pt>
                <c:pt idx="68684">
                  <c:v>175.86458333333334</c:v>
                </c:pt>
                <c:pt idx="68685">
                  <c:v>175.8671875</c:v>
                </c:pt>
                <c:pt idx="68686">
                  <c:v>175.86979166666666</c:v>
                </c:pt>
                <c:pt idx="68687">
                  <c:v>175.87239583333334</c:v>
                </c:pt>
                <c:pt idx="68688">
                  <c:v>175.875</c:v>
                </c:pt>
                <c:pt idx="68689">
                  <c:v>175.87760416666666</c:v>
                </c:pt>
                <c:pt idx="68690">
                  <c:v>175.88020833333334</c:v>
                </c:pt>
                <c:pt idx="68691">
                  <c:v>175.8828125</c:v>
                </c:pt>
                <c:pt idx="68692">
                  <c:v>175.88541666666666</c:v>
                </c:pt>
                <c:pt idx="68693">
                  <c:v>175.88802083333334</c:v>
                </c:pt>
                <c:pt idx="68694">
                  <c:v>175.890625</c:v>
                </c:pt>
                <c:pt idx="68695">
                  <c:v>175.89322916666666</c:v>
                </c:pt>
                <c:pt idx="68696">
                  <c:v>175.89583333333334</c:v>
                </c:pt>
                <c:pt idx="68697">
                  <c:v>175.8984375</c:v>
                </c:pt>
                <c:pt idx="68698">
                  <c:v>175.90104166666666</c:v>
                </c:pt>
                <c:pt idx="68699">
                  <c:v>175.90364583333334</c:v>
                </c:pt>
                <c:pt idx="68700">
                  <c:v>175.90625</c:v>
                </c:pt>
                <c:pt idx="68701">
                  <c:v>175.90885416666666</c:v>
                </c:pt>
                <c:pt idx="68702">
                  <c:v>175.91145833333334</c:v>
                </c:pt>
                <c:pt idx="68703">
                  <c:v>175.9140625</c:v>
                </c:pt>
                <c:pt idx="68704">
                  <c:v>175.91666666666666</c:v>
                </c:pt>
                <c:pt idx="68705">
                  <c:v>175.91927083333334</c:v>
                </c:pt>
                <c:pt idx="68706">
                  <c:v>175.921875</c:v>
                </c:pt>
                <c:pt idx="68707">
                  <c:v>175.92447916666666</c:v>
                </c:pt>
                <c:pt idx="68708">
                  <c:v>175.92708333333334</c:v>
                </c:pt>
                <c:pt idx="68709">
                  <c:v>175.9296875</c:v>
                </c:pt>
                <c:pt idx="68710">
                  <c:v>175.93229166666666</c:v>
                </c:pt>
                <c:pt idx="68711">
                  <c:v>175.93489583333334</c:v>
                </c:pt>
                <c:pt idx="68712">
                  <c:v>175.9375</c:v>
                </c:pt>
                <c:pt idx="68713">
                  <c:v>175.94010416666666</c:v>
                </c:pt>
                <c:pt idx="68714">
                  <c:v>175.94270833333334</c:v>
                </c:pt>
                <c:pt idx="68715">
                  <c:v>175.9453125</c:v>
                </c:pt>
                <c:pt idx="68716">
                  <c:v>175.94791666666666</c:v>
                </c:pt>
                <c:pt idx="68717">
                  <c:v>175.95052083333334</c:v>
                </c:pt>
                <c:pt idx="68718">
                  <c:v>175.953125</c:v>
                </c:pt>
                <c:pt idx="68719">
                  <c:v>175.95572916666666</c:v>
                </c:pt>
                <c:pt idx="68720">
                  <c:v>175.95833333333334</c:v>
                </c:pt>
                <c:pt idx="68721">
                  <c:v>175.9609375</c:v>
                </c:pt>
                <c:pt idx="68722">
                  <c:v>175.96354166666666</c:v>
                </c:pt>
                <c:pt idx="68723">
                  <c:v>175.96614583333334</c:v>
                </c:pt>
                <c:pt idx="68724">
                  <c:v>175.96875</c:v>
                </c:pt>
                <c:pt idx="68725">
                  <c:v>175.97135416666666</c:v>
                </c:pt>
                <c:pt idx="68726">
                  <c:v>175.97395833333334</c:v>
                </c:pt>
                <c:pt idx="68727">
                  <c:v>175.9765625</c:v>
                </c:pt>
                <c:pt idx="68728">
                  <c:v>175.97916666666666</c:v>
                </c:pt>
                <c:pt idx="68729">
                  <c:v>175.98177083333334</c:v>
                </c:pt>
                <c:pt idx="68730">
                  <c:v>175.984375</c:v>
                </c:pt>
                <c:pt idx="68731">
                  <c:v>175.98697916666666</c:v>
                </c:pt>
                <c:pt idx="68732">
                  <c:v>175.98958333333334</c:v>
                </c:pt>
                <c:pt idx="68733">
                  <c:v>175.9921875</c:v>
                </c:pt>
                <c:pt idx="68734">
                  <c:v>175.99479166666666</c:v>
                </c:pt>
                <c:pt idx="68735">
                  <c:v>175.99739583333334</c:v>
                </c:pt>
                <c:pt idx="68736">
                  <c:v>176</c:v>
                </c:pt>
                <c:pt idx="68737">
                  <c:v>176.00260416666666</c:v>
                </c:pt>
                <c:pt idx="68738">
                  <c:v>176.00520833333334</c:v>
                </c:pt>
                <c:pt idx="68739">
                  <c:v>176.0078125</c:v>
                </c:pt>
                <c:pt idx="68740">
                  <c:v>176.01041666666666</c:v>
                </c:pt>
                <c:pt idx="68741">
                  <c:v>176.01302083333334</c:v>
                </c:pt>
                <c:pt idx="68742">
                  <c:v>176.015625</c:v>
                </c:pt>
                <c:pt idx="68743">
                  <c:v>176.01822916666666</c:v>
                </c:pt>
                <c:pt idx="68744">
                  <c:v>176.02083333333334</c:v>
                </c:pt>
                <c:pt idx="68745">
                  <c:v>176.0234375</c:v>
                </c:pt>
                <c:pt idx="68746">
                  <c:v>176.02604166666666</c:v>
                </c:pt>
                <c:pt idx="68747">
                  <c:v>176.02864583333334</c:v>
                </c:pt>
                <c:pt idx="68748">
                  <c:v>176.03125</c:v>
                </c:pt>
                <c:pt idx="68749">
                  <c:v>176.03385416666666</c:v>
                </c:pt>
                <c:pt idx="68750">
                  <c:v>176.03645833333334</c:v>
                </c:pt>
                <c:pt idx="68751">
                  <c:v>176.0390625</c:v>
                </c:pt>
                <c:pt idx="68752">
                  <c:v>176.04166666666666</c:v>
                </c:pt>
                <c:pt idx="68753">
                  <c:v>176.04427083333334</c:v>
                </c:pt>
                <c:pt idx="68754">
                  <c:v>176.046875</c:v>
                </c:pt>
                <c:pt idx="68755">
                  <c:v>176.04947916666666</c:v>
                </c:pt>
                <c:pt idx="68756">
                  <c:v>176.05208333333334</c:v>
                </c:pt>
                <c:pt idx="68757">
                  <c:v>176.0546875</c:v>
                </c:pt>
                <c:pt idx="68758">
                  <c:v>176.05729166666666</c:v>
                </c:pt>
                <c:pt idx="68759">
                  <c:v>176.05989583333334</c:v>
                </c:pt>
                <c:pt idx="68760">
                  <c:v>176.0625</c:v>
                </c:pt>
                <c:pt idx="68761">
                  <c:v>176.06510416666666</c:v>
                </c:pt>
                <c:pt idx="68762">
                  <c:v>176.06770833333334</c:v>
                </c:pt>
                <c:pt idx="68763">
                  <c:v>176.0703125</c:v>
                </c:pt>
                <c:pt idx="68764">
                  <c:v>176.07291666666666</c:v>
                </c:pt>
                <c:pt idx="68765">
                  <c:v>176.07552083333334</c:v>
                </c:pt>
                <c:pt idx="68766">
                  <c:v>176.078125</c:v>
                </c:pt>
                <c:pt idx="68767">
                  <c:v>176.08072916666666</c:v>
                </c:pt>
                <c:pt idx="68768">
                  <c:v>176.08333333333334</c:v>
                </c:pt>
                <c:pt idx="68769">
                  <c:v>176.0859375</c:v>
                </c:pt>
                <c:pt idx="68770">
                  <c:v>176.08854166666666</c:v>
                </c:pt>
                <c:pt idx="68771">
                  <c:v>176.09114583333334</c:v>
                </c:pt>
                <c:pt idx="68772">
                  <c:v>176.09375</c:v>
                </c:pt>
                <c:pt idx="68773">
                  <c:v>176.09635416666666</c:v>
                </c:pt>
                <c:pt idx="68774">
                  <c:v>176.09895833333334</c:v>
                </c:pt>
                <c:pt idx="68775">
                  <c:v>176.1015625</c:v>
                </c:pt>
                <c:pt idx="68776">
                  <c:v>176.10416666666666</c:v>
                </c:pt>
                <c:pt idx="68777">
                  <c:v>176.10677083333334</c:v>
                </c:pt>
                <c:pt idx="68778">
                  <c:v>176.109375</c:v>
                </c:pt>
                <c:pt idx="68779">
                  <c:v>176.11197916666666</c:v>
                </c:pt>
                <c:pt idx="68780">
                  <c:v>176.11458333333334</c:v>
                </c:pt>
                <c:pt idx="68781">
                  <c:v>176.1171875</c:v>
                </c:pt>
                <c:pt idx="68782">
                  <c:v>176.11979166666666</c:v>
                </c:pt>
                <c:pt idx="68783">
                  <c:v>176.12239583333334</c:v>
                </c:pt>
                <c:pt idx="68784">
                  <c:v>176.125</c:v>
                </c:pt>
                <c:pt idx="68785">
                  <c:v>176.12760416666666</c:v>
                </c:pt>
                <c:pt idx="68786">
                  <c:v>176.13020833333334</c:v>
                </c:pt>
                <c:pt idx="68787">
                  <c:v>176.1328125</c:v>
                </c:pt>
                <c:pt idx="68788">
                  <c:v>176.13541666666666</c:v>
                </c:pt>
                <c:pt idx="68789">
                  <c:v>176.13802083333334</c:v>
                </c:pt>
                <c:pt idx="68790">
                  <c:v>176.140625</c:v>
                </c:pt>
                <c:pt idx="68791">
                  <c:v>176.14322916666666</c:v>
                </c:pt>
                <c:pt idx="68792">
                  <c:v>176.14583333333334</c:v>
                </c:pt>
                <c:pt idx="68793">
                  <c:v>176.1484375</c:v>
                </c:pt>
                <c:pt idx="68794">
                  <c:v>176.15104166666666</c:v>
                </c:pt>
                <c:pt idx="68795">
                  <c:v>176.15364583333334</c:v>
                </c:pt>
                <c:pt idx="68796">
                  <c:v>176.15625</c:v>
                </c:pt>
                <c:pt idx="68797">
                  <c:v>176.15885416666666</c:v>
                </c:pt>
                <c:pt idx="68798">
                  <c:v>176.16145833333334</c:v>
                </c:pt>
                <c:pt idx="68799">
                  <c:v>176.1640625</c:v>
                </c:pt>
                <c:pt idx="68800">
                  <c:v>176.16666666666666</c:v>
                </c:pt>
                <c:pt idx="68801">
                  <c:v>176.16927083333334</c:v>
                </c:pt>
                <c:pt idx="68802">
                  <c:v>176.171875</c:v>
                </c:pt>
                <c:pt idx="68803">
                  <c:v>176.17447916666666</c:v>
                </c:pt>
                <c:pt idx="68804">
                  <c:v>176.17708333333334</c:v>
                </c:pt>
                <c:pt idx="68805">
                  <c:v>176.1796875</c:v>
                </c:pt>
                <c:pt idx="68806">
                  <c:v>176.18229166666666</c:v>
                </c:pt>
                <c:pt idx="68807">
                  <c:v>176.18489583333334</c:v>
                </c:pt>
                <c:pt idx="68808">
                  <c:v>176.1875</c:v>
                </c:pt>
                <c:pt idx="68809">
                  <c:v>176.19010416666666</c:v>
                </c:pt>
                <c:pt idx="68810">
                  <c:v>176.19270833333334</c:v>
                </c:pt>
                <c:pt idx="68811">
                  <c:v>176.1953125</c:v>
                </c:pt>
                <c:pt idx="68812">
                  <c:v>176.19791666666666</c:v>
                </c:pt>
                <c:pt idx="68813">
                  <c:v>176.20052083333334</c:v>
                </c:pt>
                <c:pt idx="68814">
                  <c:v>176.203125</c:v>
                </c:pt>
                <c:pt idx="68815">
                  <c:v>176.20572916666666</c:v>
                </c:pt>
                <c:pt idx="68816">
                  <c:v>176.20833333333334</c:v>
                </c:pt>
                <c:pt idx="68817">
                  <c:v>176.2109375</c:v>
                </c:pt>
                <c:pt idx="68818">
                  <c:v>176.21354166666666</c:v>
                </c:pt>
                <c:pt idx="68819">
                  <c:v>176.21614583333334</c:v>
                </c:pt>
                <c:pt idx="68820">
                  <c:v>176.21875</c:v>
                </c:pt>
                <c:pt idx="68821">
                  <c:v>176.22135416666666</c:v>
                </c:pt>
                <c:pt idx="68822">
                  <c:v>176.22395833333334</c:v>
                </c:pt>
                <c:pt idx="68823">
                  <c:v>176.2265625</c:v>
                </c:pt>
                <c:pt idx="68824">
                  <c:v>176.22916666666666</c:v>
                </c:pt>
                <c:pt idx="68825">
                  <c:v>176.23177083333334</c:v>
                </c:pt>
                <c:pt idx="68826">
                  <c:v>176.234375</c:v>
                </c:pt>
                <c:pt idx="68827">
                  <c:v>176.23697916666666</c:v>
                </c:pt>
                <c:pt idx="68828">
                  <c:v>176.23958333333334</c:v>
                </c:pt>
                <c:pt idx="68829">
                  <c:v>176.2421875</c:v>
                </c:pt>
                <c:pt idx="68830">
                  <c:v>176.24479166666666</c:v>
                </c:pt>
                <c:pt idx="68831">
                  <c:v>176.24739583333334</c:v>
                </c:pt>
                <c:pt idx="68832">
                  <c:v>176.25</c:v>
                </c:pt>
                <c:pt idx="68833">
                  <c:v>176.25260416666666</c:v>
                </c:pt>
                <c:pt idx="68834">
                  <c:v>176.25520833333334</c:v>
                </c:pt>
                <c:pt idx="68835">
                  <c:v>176.2578125</c:v>
                </c:pt>
                <c:pt idx="68836">
                  <c:v>176.26041666666666</c:v>
                </c:pt>
                <c:pt idx="68837">
                  <c:v>176.26302083333334</c:v>
                </c:pt>
                <c:pt idx="68838">
                  <c:v>176.265625</c:v>
                </c:pt>
                <c:pt idx="68839">
                  <c:v>176.26822916666666</c:v>
                </c:pt>
                <c:pt idx="68840">
                  <c:v>176.27083333333334</c:v>
                </c:pt>
                <c:pt idx="68841">
                  <c:v>176.2734375</c:v>
                </c:pt>
                <c:pt idx="68842">
                  <c:v>176.27604166666666</c:v>
                </c:pt>
                <c:pt idx="68843">
                  <c:v>176.27864583333334</c:v>
                </c:pt>
                <c:pt idx="68844">
                  <c:v>176.28125</c:v>
                </c:pt>
                <c:pt idx="68845">
                  <c:v>176.28385416666666</c:v>
                </c:pt>
                <c:pt idx="68846">
                  <c:v>176.28645833333334</c:v>
                </c:pt>
                <c:pt idx="68847">
                  <c:v>176.2890625</c:v>
                </c:pt>
                <c:pt idx="68848">
                  <c:v>176.29166666666666</c:v>
                </c:pt>
                <c:pt idx="68849">
                  <c:v>176.29427083333334</c:v>
                </c:pt>
                <c:pt idx="68850">
                  <c:v>176.296875</c:v>
                </c:pt>
                <c:pt idx="68851">
                  <c:v>176.29947916666666</c:v>
                </c:pt>
                <c:pt idx="68852">
                  <c:v>176.30208333333334</c:v>
                </c:pt>
                <c:pt idx="68853">
                  <c:v>176.3046875</c:v>
                </c:pt>
                <c:pt idx="68854">
                  <c:v>176.30729166666666</c:v>
                </c:pt>
                <c:pt idx="68855">
                  <c:v>176.30989583333334</c:v>
                </c:pt>
                <c:pt idx="68856">
                  <c:v>176.3125</c:v>
                </c:pt>
                <c:pt idx="68857">
                  <c:v>176.31510416666666</c:v>
                </c:pt>
                <c:pt idx="68858">
                  <c:v>176.31770833333334</c:v>
                </c:pt>
                <c:pt idx="68859">
                  <c:v>176.3203125</c:v>
                </c:pt>
                <c:pt idx="68860">
                  <c:v>176.32291666666666</c:v>
                </c:pt>
                <c:pt idx="68861">
                  <c:v>176.32552083333334</c:v>
                </c:pt>
                <c:pt idx="68862">
                  <c:v>176.328125</c:v>
                </c:pt>
                <c:pt idx="68863">
                  <c:v>176.33072916666666</c:v>
                </c:pt>
                <c:pt idx="68864">
                  <c:v>176.33333333333334</c:v>
                </c:pt>
                <c:pt idx="68865">
                  <c:v>176.3359375</c:v>
                </c:pt>
                <c:pt idx="68866">
                  <c:v>176.33854166666666</c:v>
                </c:pt>
                <c:pt idx="68867">
                  <c:v>176.34114583333334</c:v>
                </c:pt>
                <c:pt idx="68868">
                  <c:v>176.34375</c:v>
                </c:pt>
                <c:pt idx="68869">
                  <c:v>176.34635416666666</c:v>
                </c:pt>
                <c:pt idx="68870">
                  <c:v>176.34895833333334</c:v>
                </c:pt>
                <c:pt idx="68871">
                  <c:v>176.3515625</c:v>
                </c:pt>
                <c:pt idx="68872">
                  <c:v>176.35416666666666</c:v>
                </c:pt>
                <c:pt idx="68873">
                  <c:v>176.35677083333334</c:v>
                </c:pt>
                <c:pt idx="68874">
                  <c:v>176.359375</c:v>
                </c:pt>
                <c:pt idx="68875">
                  <c:v>176.36197916666666</c:v>
                </c:pt>
                <c:pt idx="68876">
                  <c:v>176.36458333333334</c:v>
                </c:pt>
                <c:pt idx="68877">
                  <c:v>176.3671875</c:v>
                </c:pt>
                <c:pt idx="68878">
                  <c:v>176.36979166666666</c:v>
                </c:pt>
                <c:pt idx="68879">
                  <c:v>176.37239583333334</c:v>
                </c:pt>
                <c:pt idx="68880">
                  <c:v>176.375</c:v>
                </c:pt>
                <c:pt idx="68881">
                  <c:v>176.37760416666666</c:v>
                </c:pt>
                <c:pt idx="68882">
                  <c:v>176.38020833333334</c:v>
                </c:pt>
                <c:pt idx="68883">
                  <c:v>176.3828125</c:v>
                </c:pt>
                <c:pt idx="68884">
                  <c:v>176.38541666666666</c:v>
                </c:pt>
                <c:pt idx="68885">
                  <c:v>176.38802083333334</c:v>
                </c:pt>
                <c:pt idx="68886">
                  <c:v>176.390625</c:v>
                </c:pt>
                <c:pt idx="68887">
                  <c:v>176.39322916666666</c:v>
                </c:pt>
                <c:pt idx="68888">
                  <c:v>176.39583333333334</c:v>
                </c:pt>
                <c:pt idx="68889">
                  <c:v>176.3984375</c:v>
                </c:pt>
                <c:pt idx="68890">
                  <c:v>176.40104166666666</c:v>
                </c:pt>
                <c:pt idx="68891">
                  <c:v>176.40364583333334</c:v>
                </c:pt>
                <c:pt idx="68892">
                  <c:v>176.40625</c:v>
                </c:pt>
                <c:pt idx="68893">
                  <c:v>176.40885416666666</c:v>
                </c:pt>
                <c:pt idx="68894">
                  <c:v>176.41145833333334</c:v>
                </c:pt>
                <c:pt idx="68895">
                  <c:v>176.4140625</c:v>
                </c:pt>
                <c:pt idx="68896">
                  <c:v>176.41666666666666</c:v>
                </c:pt>
                <c:pt idx="68897">
                  <c:v>176.41927083333334</c:v>
                </c:pt>
                <c:pt idx="68898">
                  <c:v>176.421875</c:v>
                </c:pt>
                <c:pt idx="68899">
                  <c:v>176.42447916666666</c:v>
                </c:pt>
                <c:pt idx="68900">
                  <c:v>176.42708333333334</c:v>
                </c:pt>
                <c:pt idx="68901">
                  <c:v>176.4296875</c:v>
                </c:pt>
                <c:pt idx="68902">
                  <c:v>176.43229166666666</c:v>
                </c:pt>
                <c:pt idx="68903">
                  <c:v>176.43489583333334</c:v>
                </c:pt>
                <c:pt idx="68904">
                  <c:v>176.4375</c:v>
                </c:pt>
                <c:pt idx="68905">
                  <c:v>176.44010416666666</c:v>
                </c:pt>
                <c:pt idx="68906">
                  <c:v>176.44270833333334</c:v>
                </c:pt>
                <c:pt idx="68907">
                  <c:v>176.4453125</c:v>
                </c:pt>
                <c:pt idx="68908">
                  <c:v>176.44791666666666</c:v>
                </c:pt>
                <c:pt idx="68909">
                  <c:v>176.45052083333334</c:v>
                </c:pt>
                <c:pt idx="68910">
                  <c:v>176.453125</c:v>
                </c:pt>
                <c:pt idx="68911">
                  <c:v>176.45572916666666</c:v>
                </c:pt>
                <c:pt idx="68912">
                  <c:v>176.45833333333334</c:v>
                </c:pt>
                <c:pt idx="68913">
                  <c:v>176.4609375</c:v>
                </c:pt>
                <c:pt idx="68914">
                  <c:v>176.46354166666666</c:v>
                </c:pt>
                <c:pt idx="68915">
                  <c:v>176.46614583333334</c:v>
                </c:pt>
                <c:pt idx="68916">
                  <c:v>176.46875</c:v>
                </c:pt>
                <c:pt idx="68917">
                  <c:v>176.47135416666666</c:v>
                </c:pt>
                <c:pt idx="68918">
                  <c:v>176.47395833333334</c:v>
                </c:pt>
                <c:pt idx="68919">
                  <c:v>176.4765625</c:v>
                </c:pt>
                <c:pt idx="68920">
                  <c:v>176.47916666666666</c:v>
                </c:pt>
                <c:pt idx="68921">
                  <c:v>176.48177083333334</c:v>
                </c:pt>
                <c:pt idx="68922">
                  <c:v>176.484375</c:v>
                </c:pt>
                <c:pt idx="68923">
                  <c:v>176.48697916666666</c:v>
                </c:pt>
                <c:pt idx="68924">
                  <c:v>176.48958333333334</c:v>
                </c:pt>
                <c:pt idx="68925">
                  <c:v>176.4921875</c:v>
                </c:pt>
                <c:pt idx="68926">
                  <c:v>176.49479166666666</c:v>
                </c:pt>
                <c:pt idx="68927">
                  <c:v>176.49739583333334</c:v>
                </c:pt>
                <c:pt idx="68928">
                  <c:v>176.5</c:v>
                </c:pt>
                <c:pt idx="68929">
                  <c:v>176.50260416666666</c:v>
                </c:pt>
                <c:pt idx="68930">
                  <c:v>176.50520833333334</c:v>
                </c:pt>
                <c:pt idx="68931">
                  <c:v>176.5078125</c:v>
                </c:pt>
                <c:pt idx="68932">
                  <c:v>176.51041666666666</c:v>
                </c:pt>
                <c:pt idx="68933">
                  <c:v>176.51302083333334</c:v>
                </c:pt>
                <c:pt idx="68934">
                  <c:v>176.515625</c:v>
                </c:pt>
                <c:pt idx="68935">
                  <c:v>176.51822916666666</c:v>
                </c:pt>
                <c:pt idx="68936">
                  <c:v>176.52083333333334</c:v>
                </c:pt>
                <c:pt idx="68937">
                  <c:v>176.5234375</c:v>
                </c:pt>
                <c:pt idx="68938">
                  <c:v>176.52604166666666</c:v>
                </c:pt>
                <c:pt idx="68939">
                  <c:v>176.52864583333334</c:v>
                </c:pt>
                <c:pt idx="68940">
                  <c:v>176.53125</c:v>
                </c:pt>
                <c:pt idx="68941">
                  <c:v>176.53385416666666</c:v>
                </c:pt>
                <c:pt idx="68942">
                  <c:v>176.53645833333334</c:v>
                </c:pt>
                <c:pt idx="68943">
                  <c:v>176.5390625</c:v>
                </c:pt>
                <c:pt idx="68944">
                  <c:v>176.54166666666666</c:v>
                </c:pt>
                <c:pt idx="68945">
                  <c:v>176.54427083333334</c:v>
                </c:pt>
                <c:pt idx="68946">
                  <c:v>176.546875</c:v>
                </c:pt>
                <c:pt idx="68947">
                  <c:v>176.54947916666666</c:v>
                </c:pt>
                <c:pt idx="68948">
                  <c:v>176.55208333333334</c:v>
                </c:pt>
                <c:pt idx="68949">
                  <c:v>176.5546875</c:v>
                </c:pt>
                <c:pt idx="68950">
                  <c:v>176.55729166666666</c:v>
                </c:pt>
                <c:pt idx="68951">
                  <c:v>176.55989583333334</c:v>
                </c:pt>
                <c:pt idx="68952">
                  <c:v>176.5625</c:v>
                </c:pt>
                <c:pt idx="68953">
                  <c:v>176.56510416666666</c:v>
                </c:pt>
                <c:pt idx="68954">
                  <c:v>176.56770833333334</c:v>
                </c:pt>
                <c:pt idx="68955">
                  <c:v>176.5703125</c:v>
                </c:pt>
                <c:pt idx="68956">
                  <c:v>176.57291666666666</c:v>
                </c:pt>
                <c:pt idx="68957">
                  <c:v>176.57552083333334</c:v>
                </c:pt>
                <c:pt idx="68958">
                  <c:v>176.578125</c:v>
                </c:pt>
                <c:pt idx="68959">
                  <c:v>176.58072916666666</c:v>
                </c:pt>
                <c:pt idx="68960">
                  <c:v>176.58333333333334</c:v>
                </c:pt>
                <c:pt idx="68961">
                  <c:v>176.5859375</c:v>
                </c:pt>
                <c:pt idx="68962">
                  <c:v>176.58854166666666</c:v>
                </c:pt>
                <c:pt idx="68963">
                  <c:v>176.59114583333334</c:v>
                </c:pt>
                <c:pt idx="68964">
                  <c:v>176.59375</c:v>
                </c:pt>
                <c:pt idx="68965">
                  <c:v>176.59635416666666</c:v>
                </c:pt>
                <c:pt idx="68966">
                  <c:v>176.59895833333334</c:v>
                </c:pt>
                <c:pt idx="68967">
                  <c:v>176.6015625</c:v>
                </c:pt>
                <c:pt idx="68968">
                  <c:v>176.60416666666666</c:v>
                </c:pt>
                <c:pt idx="68969">
                  <c:v>176.60677083333334</c:v>
                </c:pt>
                <c:pt idx="68970">
                  <c:v>176.609375</c:v>
                </c:pt>
                <c:pt idx="68971">
                  <c:v>176.61197916666666</c:v>
                </c:pt>
                <c:pt idx="68972">
                  <c:v>176.61458333333334</c:v>
                </c:pt>
                <c:pt idx="68973">
                  <c:v>176.6171875</c:v>
                </c:pt>
                <c:pt idx="68974">
                  <c:v>176.61979166666666</c:v>
                </c:pt>
                <c:pt idx="68975">
                  <c:v>176.62239583333334</c:v>
                </c:pt>
                <c:pt idx="68976">
                  <c:v>176.625</c:v>
                </c:pt>
                <c:pt idx="68977">
                  <c:v>176.62760416666666</c:v>
                </c:pt>
                <c:pt idx="68978">
                  <c:v>176.63020833333334</c:v>
                </c:pt>
                <c:pt idx="68979">
                  <c:v>176.6328125</c:v>
                </c:pt>
                <c:pt idx="68980">
                  <c:v>176.63541666666666</c:v>
                </c:pt>
                <c:pt idx="68981">
                  <c:v>176.63802083333334</c:v>
                </c:pt>
                <c:pt idx="68982">
                  <c:v>176.640625</c:v>
                </c:pt>
                <c:pt idx="68983">
                  <c:v>176.64322916666666</c:v>
                </c:pt>
                <c:pt idx="68984">
                  <c:v>176.64583333333334</c:v>
                </c:pt>
                <c:pt idx="68985">
                  <c:v>176.6484375</c:v>
                </c:pt>
                <c:pt idx="68986">
                  <c:v>176.65104166666666</c:v>
                </c:pt>
                <c:pt idx="68987">
                  <c:v>176.65364583333334</c:v>
                </c:pt>
                <c:pt idx="68988">
                  <c:v>176.65625</c:v>
                </c:pt>
                <c:pt idx="68989">
                  <c:v>176.65885416666666</c:v>
                </c:pt>
                <c:pt idx="68990">
                  <c:v>176.66145833333334</c:v>
                </c:pt>
                <c:pt idx="68991">
                  <c:v>176.6640625</c:v>
                </c:pt>
                <c:pt idx="68992">
                  <c:v>176.66666666666666</c:v>
                </c:pt>
                <c:pt idx="68993">
                  <c:v>176.66927083333334</c:v>
                </c:pt>
                <c:pt idx="68994">
                  <c:v>176.671875</c:v>
                </c:pt>
                <c:pt idx="68995">
                  <c:v>176.67447916666666</c:v>
                </c:pt>
                <c:pt idx="68996">
                  <c:v>176.67708333333334</c:v>
                </c:pt>
                <c:pt idx="68997">
                  <c:v>176.6796875</c:v>
                </c:pt>
                <c:pt idx="68998">
                  <c:v>176.68229166666666</c:v>
                </c:pt>
                <c:pt idx="68999">
                  <c:v>176.68489583333334</c:v>
                </c:pt>
                <c:pt idx="69000">
                  <c:v>176.6875</c:v>
                </c:pt>
                <c:pt idx="69001">
                  <c:v>176.69010416666666</c:v>
                </c:pt>
                <c:pt idx="69002">
                  <c:v>176.69270833333334</c:v>
                </c:pt>
                <c:pt idx="69003">
                  <c:v>176.6953125</c:v>
                </c:pt>
                <c:pt idx="69004">
                  <c:v>176.69791666666666</c:v>
                </c:pt>
                <c:pt idx="69005">
                  <c:v>176.70052083333334</c:v>
                </c:pt>
                <c:pt idx="69006">
                  <c:v>176.703125</c:v>
                </c:pt>
                <c:pt idx="69007">
                  <c:v>176.70572916666666</c:v>
                </c:pt>
                <c:pt idx="69008">
                  <c:v>176.70833333333334</c:v>
                </c:pt>
                <c:pt idx="69009">
                  <c:v>176.7109375</c:v>
                </c:pt>
                <c:pt idx="69010">
                  <c:v>176.71354166666666</c:v>
                </c:pt>
                <c:pt idx="69011">
                  <c:v>176.71614583333334</c:v>
                </c:pt>
                <c:pt idx="69012">
                  <c:v>176.71875</c:v>
                </c:pt>
                <c:pt idx="69013">
                  <c:v>176.72135416666666</c:v>
                </c:pt>
                <c:pt idx="69014">
                  <c:v>176.72395833333334</c:v>
                </c:pt>
                <c:pt idx="69015">
                  <c:v>176.7265625</c:v>
                </c:pt>
                <c:pt idx="69016">
                  <c:v>176.72916666666666</c:v>
                </c:pt>
                <c:pt idx="69017">
                  <c:v>176.73177083333334</c:v>
                </c:pt>
                <c:pt idx="69018">
                  <c:v>176.734375</c:v>
                </c:pt>
                <c:pt idx="69019">
                  <c:v>176.73697916666666</c:v>
                </c:pt>
                <c:pt idx="69020">
                  <c:v>176.73958333333334</c:v>
                </c:pt>
                <c:pt idx="69021">
                  <c:v>176.7421875</c:v>
                </c:pt>
                <c:pt idx="69022">
                  <c:v>176.74479166666666</c:v>
                </c:pt>
                <c:pt idx="69023">
                  <c:v>176.74739583333334</c:v>
                </c:pt>
                <c:pt idx="69024">
                  <c:v>176.75</c:v>
                </c:pt>
                <c:pt idx="69025">
                  <c:v>176.75260416666666</c:v>
                </c:pt>
                <c:pt idx="69026">
                  <c:v>176.75520833333334</c:v>
                </c:pt>
                <c:pt idx="69027">
                  <c:v>176.7578125</c:v>
                </c:pt>
                <c:pt idx="69028">
                  <c:v>176.76041666666666</c:v>
                </c:pt>
                <c:pt idx="69029">
                  <c:v>176.76302083333334</c:v>
                </c:pt>
                <c:pt idx="69030">
                  <c:v>176.765625</c:v>
                </c:pt>
                <c:pt idx="69031">
                  <c:v>176.76822916666666</c:v>
                </c:pt>
                <c:pt idx="69032">
                  <c:v>176.77083333333334</c:v>
                </c:pt>
                <c:pt idx="69033">
                  <c:v>176.7734375</c:v>
                </c:pt>
                <c:pt idx="69034">
                  <c:v>176.77604166666666</c:v>
                </c:pt>
                <c:pt idx="69035">
                  <c:v>176.77864583333334</c:v>
                </c:pt>
                <c:pt idx="69036">
                  <c:v>176.78125</c:v>
                </c:pt>
                <c:pt idx="69037">
                  <c:v>176.78385416666666</c:v>
                </c:pt>
                <c:pt idx="69038">
                  <c:v>176.78645833333334</c:v>
                </c:pt>
                <c:pt idx="69039">
                  <c:v>176.7890625</c:v>
                </c:pt>
                <c:pt idx="69040">
                  <c:v>176.79166666666666</c:v>
                </c:pt>
                <c:pt idx="69041">
                  <c:v>176.79427083333334</c:v>
                </c:pt>
                <c:pt idx="69042">
                  <c:v>176.796875</c:v>
                </c:pt>
                <c:pt idx="69043">
                  <c:v>176.79947916666666</c:v>
                </c:pt>
                <c:pt idx="69044">
                  <c:v>176.80208333333334</c:v>
                </c:pt>
                <c:pt idx="69045">
                  <c:v>176.8046875</c:v>
                </c:pt>
                <c:pt idx="69046">
                  <c:v>176.80729166666666</c:v>
                </c:pt>
                <c:pt idx="69047">
                  <c:v>176.80989583333334</c:v>
                </c:pt>
                <c:pt idx="69048">
                  <c:v>176.8125</c:v>
                </c:pt>
                <c:pt idx="69049">
                  <c:v>176.81510416666666</c:v>
                </c:pt>
                <c:pt idx="69050">
                  <c:v>176.81770833333334</c:v>
                </c:pt>
                <c:pt idx="69051">
                  <c:v>176.8203125</c:v>
                </c:pt>
                <c:pt idx="69052">
                  <c:v>176.82291666666666</c:v>
                </c:pt>
                <c:pt idx="69053">
                  <c:v>176.82552083333334</c:v>
                </c:pt>
                <c:pt idx="69054">
                  <c:v>176.828125</c:v>
                </c:pt>
                <c:pt idx="69055">
                  <c:v>176.83072916666666</c:v>
                </c:pt>
                <c:pt idx="69056">
                  <c:v>176.83333333333334</c:v>
                </c:pt>
                <c:pt idx="69057">
                  <c:v>176.8359375</c:v>
                </c:pt>
                <c:pt idx="69058">
                  <c:v>176.83854166666666</c:v>
                </c:pt>
                <c:pt idx="69059">
                  <c:v>176.84114583333334</c:v>
                </c:pt>
                <c:pt idx="69060">
                  <c:v>176.84375</c:v>
                </c:pt>
                <c:pt idx="69061">
                  <c:v>176.84635416666666</c:v>
                </c:pt>
                <c:pt idx="69062">
                  <c:v>176.84895833333334</c:v>
                </c:pt>
                <c:pt idx="69063">
                  <c:v>176.8515625</c:v>
                </c:pt>
                <c:pt idx="69064">
                  <c:v>176.85416666666666</c:v>
                </c:pt>
                <c:pt idx="69065">
                  <c:v>176.85677083333334</c:v>
                </c:pt>
                <c:pt idx="69066">
                  <c:v>176.859375</c:v>
                </c:pt>
                <c:pt idx="69067">
                  <c:v>176.86197916666666</c:v>
                </c:pt>
                <c:pt idx="69068">
                  <c:v>176.86458333333334</c:v>
                </c:pt>
                <c:pt idx="69069">
                  <c:v>176.8671875</c:v>
                </c:pt>
                <c:pt idx="69070">
                  <c:v>176.86979166666666</c:v>
                </c:pt>
                <c:pt idx="69071">
                  <c:v>176.87239583333334</c:v>
                </c:pt>
                <c:pt idx="69072">
                  <c:v>176.875</c:v>
                </c:pt>
                <c:pt idx="69073">
                  <c:v>176.87760416666666</c:v>
                </c:pt>
                <c:pt idx="69074">
                  <c:v>176.88020833333334</c:v>
                </c:pt>
                <c:pt idx="69075">
                  <c:v>176.8828125</c:v>
                </c:pt>
                <c:pt idx="69076">
                  <c:v>176.88541666666666</c:v>
                </c:pt>
                <c:pt idx="69077">
                  <c:v>176.88802083333334</c:v>
                </c:pt>
                <c:pt idx="69078">
                  <c:v>176.890625</c:v>
                </c:pt>
                <c:pt idx="69079">
                  <c:v>176.89322916666666</c:v>
                </c:pt>
                <c:pt idx="69080">
                  <c:v>176.89583333333334</c:v>
                </c:pt>
                <c:pt idx="69081">
                  <c:v>176.8984375</c:v>
                </c:pt>
                <c:pt idx="69082">
                  <c:v>176.90104166666666</c:v>
                </c:pt>
                <c:pt idx="69083">
                  <c:v>176.90364583333334</c:v>
                </c:pt>
                <c:pt idx="69084">
                  <c:v>176.90625</c:v>
                </c:pt>
                <c:pt idx="69085">
                  <c:v>176.90885416666666</c:v>
                </c:pt>
                <c:pt idx="69086">
                  <c:v>176.91145833333334</c:v>
                </c:pt>
                <c:pt idx="69087">
                  <c:v>176.9140625</c:v>
                </c:pt>
                <c:pt idx="69088">
                  <c:v>176.91666666666666</c:v>
                </c:pt>
                <c:pt idx="69089">
                  <c:v>176.91927083333334</c:v>
                </c:pt>
                <c:pt idx="69090">
                  <c:v>176.921875</c:v>
                </c:pt>
                <c:pt idx="69091">
                  <c:v>176.92447916666666</c:v>
                </c:pt>
                <c:pt idx="69092">
                  <c:v>176.92708333333334</c:v>
                </c:pt>
                <c:pt idx="69093">
                  <c:v>176.9296875</c:v>
                </c:pt>
                <c:pt idx="69094">
                  <c:v>176.93229166666666</c:v>
                </c:pt>
                <c:pt idx="69095">
                  <c:v>176.93489583333334</c:v>
                </c:pt>
                <c:pt idx="69096">
                  <c:v>176.9375</c:v>
                </c:pt>
                <c:pt idx="69097">
                  <c:v>176.94010416666666</c:v>
                </c:pt>
                <c:pt idx="69098">
                  <c:v>176.94270833333334</c:v>
                </c:pt>
                <c:pt idx="69099">
                  <c:v>176.9453125</c:v>
                </c:pt>
                <c:pt idx="69100">
                  <c:v>176.94791666666666</c:v>
                </c:pt>
                <c:pt idx="69101">
                  <c:v>176.95052083333334</c:v>
                </c:pt>
                <c:pt idx="69102">
                  <c:v>176.953125</c:v>
                </c:pt>
                <c:pt idx="69103">
                  <c:v>176.95572916666666</c:v>
                </c:pt>
                <c:pt idx="69104">
                  <c:v>176.95833333333334</c:v>
                </c:pt>
                <c:pt idx="69105">
                  <c:v>176.9609375</c:v>
                </c:pt>
                <c:pt idx="69106">
                  <c:v>176.96354166666666</c:v>
                </c:pt>
                <c:pt idx="69107">
                  <c:v>176.96614583333334</c:v>
                </c:pt>
                <c:pt idx="69108">
                  <c:v>176.96875</c:v>
                </c:pt>
                <c:pt idx="69109">
                  <c:v>176.97135416666666</c:v>
                </c:pt>
                <c:pt idx="69110">
                  <c:v>176.97395833333334</c:v>
                </c:pt>
                <c:pt idx="69111">
                  <c:v>176.9765625</c:v>
                </c:pt>
                <c:pt idx="69112">
                  <c:v>176.97916666666666</c:v>
                </c:pt>
                <c:pt idx="69113">
                  <c:v>176.98177083333334</c:v>
                </c:pt>
                <c:pt idx="69114">
                  <c:v>176.984375</c:v>
                </c:pt>
                <c:pt idx="69115">
                  <c:v>176.98697916666666</c:v>
                </c:pt>
                <c:pt idx="69116">
                  <c:v>176.98958333333334</c:v>
                </c:pt>
                <c:pt idx="69117">
                  <c:v>176.9921875</c:v>
                </c:pt>
                <c:pt idx="69118">
                  <c:v>176.99479166666666</c:v>
                </c:pt>
                <c:pt idx="69119">
                  <c:v>176.99739583333334</c:v>
                </c:pt>
                <c:pt idx="69120">
                  <c:v>177</c:v>
                </c:pt>
                <c:pt idx="69121">
                  <c:v>177.00260416666666</c:v>
                </c:pt>
                <c:pt idx="69122">
                  <c:v>177.00520833333334</c:v>
                </c:pt>
                <c:pt idx="69123">
                  <c:v>177.0078125</c:v>
                </c:pt>
                <c:pt idx="69124">
                  <c:v>177.01041666666666</c:v>
                </c:pt>
                <c:pt idx="69125">
                  <c:v>177.01302083333334</c:v>
                </c:pt>
                <c:pt idx="69126">
                  <c:v>177.015625</c:v>
                </c:pt>
                <c:pt idx="69127">
                  <c:v>177.01822916666666</c:v>
                </c:pt>
                <c:pt idx="69128">
                  <c:v>177.02083333333334</c:v>
                </c:pt>
                <c:pt idx="69129">
                  <c:v>177.0234375</c:v>
                </c:pt>
                <c:pt idx="69130">
                  <c:v>177.02604166666666</c:v>
                </c:pt>
                <c:pt idx="69131">
                  <c:v>177.02864583333334</c:v>
                </c:pt>
                <c:pt idx="69132">
                  <c:v>177.03125</c:v>
                </c:pt>
                <c:pt idx="69133">
                  <c:v>177.03385416666666</c:v>
                </c:pt>
                <c:pt idx="69134">
                  <c:v>177.03645833333334</c:v>
                </c:pt>
                <c:pt idx="69135">
                  <c:v>177.0390625</c:v>
                </c:pt>
                <c:pt idx="69136">
                  <c:v>177.04166666666666</c:v>
                </c:pt>
                <c:pt idx="69137">
                  <c:v>177.04427083333334</c:v>
                </c:pt>
                <c:pt idx="69138">
                  <c:v>177.046875</c:v>
                </c:pt>
                <c:pt idx="69139">
                  <c:v>177.04947916666666</c:v>
                </c:pt>
                <c:pt idx="69140">
                  <c:v>177.05208333333334</c:v>
                </c:pt>
                <c:pt idx="69141">
                  <c:v>177.0546875</c:v>
                </c:pt>
                <c:pt idx="69142">
                  <c:v>177.05729166666666</c:v>
                </c:pt>
                <c:pt idx="69143">
                  <c:v>177.05989583333334</c:v>
                </c:pt>
                <c:pt idx="69144">
                  <c:v>177.0625</c:v>
                </c:pt>
                <c:pt idx="69145">
                  <c:v>177.06510416666666</c:v>
                </c:pt>
                <c:pt idx="69146">
                  <c:v>177.06770833333334</c:v>
                </c:pt>
                <c:pt idx="69147">
                  <c:v>177.0703125</c:v>
                </c:pt>
                <c:pt idx="69148">
                  <c:v>177.07291666666666</c:v>
                </c:pt>
                <c:pt idx="69149">
                  <c:v>177.07552083333334</c:v>
                </c:pt>
                <c:pt idx="69150">
                  <c:v>177.078125</c:v>
                </c:pt>
                <c:pt idx="69151">
                  <c:v>177.08072916666666</c:v>
                </c:pt>
                <c:pt idx="69152">
                  <c:v>177.08333333333334</c:v>
                </c:pt>
                <c:pt idx="69153">
                  <c:v>177.0859375</c:v>
                </c:pt>
                <c:pt idx="69154">
                  <c:v>177.08854166666666</c:v>
                </c:pt>
                <c:pt idx="69155">
                  <c:v>177.09114583333334</c:v>
                </c:pt>
                <c:pt idx="69156">
                  <c:v>177.09375</c:v>
                </c:pt>
                <c:pt idx="69157">
                  <c:v>177.09635416666666</c:v>
                </c:pt>
                <c:pt idx="69158">
                  <c:v>177.09895833333334</c:v>
                </c:pt>
                <c:pt idx="69159">
                  <c:v>177.1015625</c:v>
                </c:pt>
                <c:pt idx="69160">
                  <c:v>177.10416666666666</c:v>
                </c:pt>
                <c:pt idx="69161">
                  <c:v>177.10677083333334</c:v>
                </c:pt>
                <c:pt idx="69162">
                  <c:v>177.109375</c:v>
                </c:pt>
                <c:pt idx="69163">
                  <c:v>177.11197916666666</c:v>
                </c:pt>
                <c:pt idx="69164">
                  <c:v>177.11458333333334</c:v>
                </c:pt>
                <c:pt idx="69165">
                  <c:v>177.1171875</c:v>
                </c:pt>
                <c:pt idx="69166">
                  <c:v>177.11979166666666</c:v>
                </c:pt>
                <c:pt idx="69167">
                  <c:v>177.12239583333334</c:v>
                </c:pt>
                <c:pt idx="69168">
                  <c:v>177.125</c:v>
                </c:pt>
                <c:pt idx="69169">
                  <c:v>177.12760416666666</c:v>
                </c:pt>
                <c:pt idx="69170">
                  <c:v>177.13020833333334</c:v>
                </c:pt>
                <c:pt idx="69171">
                  <c:v>177.1328125</c:v>
                </c:pt>
                <c:pt idx="69172">
                  <c:v>177.13541666666666</c:v>
                </c:pt>
                <c:pt idx="69173">
                  <c:v>177.13802083333334</c:v>
                </c:pt>
                <c:pt idx="69174">
                  <c:v>177.140625</c:v>
                </c:pt>
                <c:pt idx="69175">
                  <c:v>177.14322916666666</c:v>
                </c:pt>
                <c:pt idx="69176">
                  <c:v>177.14583333333334</c:v>
                </c:pt>
                <c:pt idx="69177">
                  <c:v>177.1484375</c:v>
                </c:pt>
                <c:pt idx="69178">
                  <c:v>177.15104166666666</c:v>
                </c:pt>
                <c:pt idx="69179">
                  <c:v>177.15364583333334</c:v>
                </c:pt>
                <c:pt idx="69180">
                  <c:v>177.15625</c:v>
                </c:pt>
                <c:pt idx="69181">
                  <c:v>177.15885416666666</c:v>
                </c:pt>
                <c:pt idx="69182">
                  <c:v>177.16145833333334</c:v>
                </c:pt>
                <c:pt idx="69183">
                  <c:v>177.1640625</c:v>
                </c:pt>
                <c:pt idx="69184">
                  <c:v>177.16666666666666</c:v>
                </c:pt>
                <c:pt idx="69185">
                  <c:v>177.16927083333334</c:v>
                </c:pt>
                <c:pt idx="69186">
                  <c:v>177.171875</c:v>
                </c:pt>
                <c:pt idx="69187">
                  <c:v>177.17447916666666</c:v>
                </c:pt>
                <c:pt idx="69188">
                  <c:v>177.17708333333334</c:v>
                </c:pt>
                <c:pt idx="69189">
                  <c:v>177.1796875</c:v>
                </c:pt>
                <c:pt idx="69190">
                  <c:v>177.18229166666666</c:v>
                </c:pt>
                <c:pt idx="69191">
                  <c:v>177.18489583333334</c:v>
                </c:pt>
                <c:pt idx="69192">
                  <c:v>177.1875</c:v>
                </c:pt>
                <c:pt idx="69193">
                  <c:v>177.19010416666666</c:v>
                </c:pt>
                <c:pt idx="69194">
                  <c:v>177.19270833333334</c:v>
                </c:pt>
                <c:pt idx="69195">
                  <c:v>177.1953125</c:v>
                </c:pt>
                <c:pt idx="69196">
                  <c:v>177.19791666666666</c:v>
                </c:pt>
                <c:pt idx="69197">
                  <c:v>177.20052083333334</c:v>
                </c:pt>
                <c:pt idx="69198">
                  <c:v>177.203125</c:v>
                </c:pt>
                <c:pt idx="69199">
                  <c:v>177.20572916666666</c:v>
                </c:pt>
                <c:pt idx="69200">
                  <c:v>177.20833333333334</c:v>
                </c:pt>
                <c:pt idx="69201">
                  <c:v>177.2109375</c:v>
                </c:pt>
                <c:pt idx="69202">
                  <c:v>177.21354166666666</c:v>
                </c:pt>
                <c:pt idx="69203">
                  <c:v>177.21614583333334</c:v>
                </c:pt>
                <c:pt idx="69204">
                  <c:v>177.21875</c:v>
                </c:pt>
                <c:pt idx="69205">
                  <c:v>177.22135416666666</c:v>
                </c:pt>
                <c:pt idx="69206">
                  <c:v>177.22395833333334</c:v>
                </c:pt>
                <c:pt idx="69207">
                  <c:v>177.2265625</c:v>
                </c:pt>
                <c:pt idx="69208">
                  <c:v>177.22916666666666</c:v>
                </c:pt>
                <c:pt idx="69209">
                  <c:v>177.23177083333334</c:v>
                </c:pt>
                <c:pt idx="69210">
                  <c:v>177.234375</c:v>
                </c:pt>
                <c:pt idx="69211">
                  <c:v>177.23697916666666</c:v>
                </c:pt>
                <c:pt idx="69212">
                  <c:v>177.23958333333334</c:v>
                </c:pt>
                <c:pt idx="69213">
                  <c:v>177.2421875</c:v>
                </c:pt>
                <c:pt idx="69214">
                  <c:v>177.24479166666666</c:v>
                </c:pt>
                <c:pt idx="69215">
                  <c:v>177.24739583333334</c:v>
                </c:pt>
                <c:pt idx="69216">
                  <c:v>177.25</c:v>
                </c:pt>
                <c:pt idx="69217">
                  <c:v>177.25260416666666</c:v>
                </c:pt>
                <c:pt idx="69218">
                  <c:v>177.25520833333334</c:v>
                </c:pt>
                <c:pt idx="69219">
                  <c:v>177.2578125</c:v>
                </c:pt>
                <c:pt idx="69220">
                  <c:v>177.26041666666666</c:v>
                </c:pt>
                <c:pt idx="69221">
                  <c:v>177.26302083333334</c:v>
                </c:pt>
                <c:pt idx="69222">
                  <c:v>177.265625</c:v>
                </c:pt>
                <c:pt idx="69223">
                  <c:v>177.26822916666666</c:v>
                </c:pt>
                <c:pt idx="69224">
                  <c:v>177.27083333333334</c:v>
                </c:pt>
                <c:pt idx="69225">
                  <c:v>177.2734375</c:v>
                </c:pt>
                <c:pt idx="69226">
                  <c:v>177.27604166666666</c:v>
                </c:pt>
                <c:pt idx="69227">
                  <c:v>177.27864583333334</c:v>
                </c:pt>
                <c:pt idx="69228">
                  <c:v>177.28125</c:v>
                </c:pt>
                <c:pt idx="69229">
                  <c:v>177.28385416666666</c:v>
                </c:pt>
                <c:pt idx="69230">
                  <c:v>177.28645833333334</c:v>
                </c:pt>
                <c:pt idx="69231">
                  <c:v>177.2890625</c:v>
                </c:pt>
                <c:pt idx="69232">
                  <c:v>177.29166666666666</c:v>
                </c:pt>
                <c:pt idx="69233">
                  <c:v>177.29427083333334</c:v>
                </c:pt>
                <c:pt idx="69234">
                  <c:v>177.296875</c:v>
                </c:pt>
                <c:pt idx="69235">
                  <c:v>177.29947916666666</c:v>
                </c:pt>
                <c:pt idx="69236">
                  <c:v>177.30208333333334</c:v>
                </c:pt>
                <c:pt idx="69237">
                  <c:v>177.3046875</c:v>
                </c:pt>
                <c:pt idx="69238">
                  <c:v>177.30729166666666</c:v>
                </c:pt>
                <c:pt idx="69239">
                  <c:v>177.30989583333334</c:v>
                </c:pt>
                <c:pt idx="69240">
                  <c:v>177.3125</c:v>
                </c:pt>
                <c:pt idx="69241">
                  <c:v>177.31510416666666</c:v>
                </c:pt>
                <c:pt idx="69242">
                  <c:v>177.31770833333334</c:v>
                </c:pt>
                <c:pt idx="69243">
                  <c:v>177.3203125</c:v>
                </c:pt>
                <c:pt idx="69244">
                  <c:v>177.32291666666666</c:v>
                </c:pt>
                <c:pt idx="69245">
                  <c:v>177.32552083333334</c:v>
                </c:pt>
                <c:pt idx="69246">
                  <c:v>177.328125</c:v>
                </c:pt>
                <c:pt idx="69247">
                  <c:v>177.33072916666666</c:v>
                </c:pt>
                <c:pt idx="69248">
                  <c:v>177.33333333333334</c:v>
                </c:pt>
                <c:pt idx="69249">
                  <c:v>177.3359375</c:v>
                </c:pt>
                <c:pt idx="69250">
                  <c:v>177.33854166666666</c:v>
                </c:pt>
                <c:pt idx="69251">
                  <c:v>177.34114583333334</c:v>
                </c:pt>
                <c:pt idx="69252">
                  <c:v>177.34375</c:v>
                </c:pt>
                <c:pt idx="69253">
                  <c:v>177.34635416666666</c:v>
                </c:pt>
                <c:pt idx="69254">
                  <c:v>177.34895833333334</c:v>
                </c:pt>
                <c:pt idx="69255">
                  <c:v>177.3515625</c:v>
                </c:pt>
                <c:pt idx="69256">
                  <c:v>177.35416666666666</c:v>
                </c:pt>
                <c:pt idx="69257">
                  <c:v>177.35677083333334</c:v>
                </c:pt>
                <c:pt idx="69258">
                  <c:v>177.359375</c:v>
                </c:pt>
                <c:pt idx="69259">
                  <c:v>177.36197916666666</c:v>
                </c:pt>
                <c:pt idx="69260">
                  <c:v>177.36458333333334</c:v>
                </c:pt>
                <c:pt idx="69261">
                  <c:v>177.3671875</c:v>
                </c:pt>
                <c:pt idx="69262">
                  <c:v>177.36979166666666</c:v>
                </c:pt>
                <c:pt idx="69263">
                  <c:v>177.37239583333334</c:v>
                </c:pt>
                <c:pt idx="69264">
                  <c:v>177.375</c:v>
                </c:pt>
                <c:pt idx="69265">
                  <c:v>177.37760416666666</c:v>
                </c:pt>
                <c:pt idx="69266">
                  <c:v>177.38020833333334</c:v>
                </c:pt>
                <c:pt idx="69267">
                  <c:v>177.3828125</c:v>
                </c:pt>
                <c:pt idx="69268">
                  <c:v>177.38541666666666</c:v>
                </c:pt>
                <c:pt idx="69269">
                  <c:v>177.38802083333334</c:v>
                </c:pt>
                <c:pt idx="69270">
                  <c:v>177.390625</c:v>
                </c:pt>
                <c:pt idx="69271">
                  <c:v>177.39322916666666</c:v>
                </c:pt>
                <c:pt idx="69272">
                  <c:v>177.39583333333334</c:v>
                </c:pt>
                <c:pt idx="69273">
                  <c:v>177.3984375</c:v>
                </c:pt>
                <c:pt idx="69274">
                  <c:v>177.40104166666666</c:v>
                </c:pt>
                <c:pt idx="69275">
                  <c:v>177.40364583333334</c:v>
                </c:pt>
                <c:pt idx="69276">
                  <c:v>177.40625</c:v>
                </c:pt>
                <c:pt idx="69277">
                  <c:v>177.40885416666666</c:v>
                </c:pt>
                <c:pt idx="69278">
                  <c:v>177.41145833333334</c:v>
                </c:pt>
                <c:pt idx="69279">
                  <c:v>177.4140625</c:v>
                </c:pt>
                <c:pt idx="69280">
                  <c:v>177.41666666666666</c:v>
                </c:pt>
                <c:pt idx="69281">
                  <c:v>177.41927083333334</c:v>
                </c:pt>
                <c:pt idx="69282">
                  <c:v>177.421875</c:v>
                </c:pt>
                <c:pt idx="69283">
                  <c:v>177.42447916666666</c:v>
                </c:pt>
                <c:pt idx="69284">
                  <c:v>177.42708333333334</c:v>
                </c:pt>
                <c:pt idx="69285">
                  <c:v>177.4296875</c:v>
                </c:pt>
                <c:pt idx="69286">
                  <c:v>177.43229166666666</c:v>
                </c:pt>
                <c:pt idx="69287">
                  <c:v>177.43489583333334</c:v>
                </c:pt>
                <c:pt idx="69288">
                  <c:v>177.4375</c:v>
                </c:pt>
                <c:pt idx="69289">
                  <c:v>177.44010416666666</c:v>
                </c:pt>
                <c:pt idx="69290">
                  <c:v>177.44270833333334</c:v>
                </c:pt>
                <c:pt idx="69291">
                  <c:v>177.4453125</c:v>
                </c:pt>
                <c:pt idx="69292">
                  <c:v>177.44791666666666</c:v>
                </c:pt>
                <c:pt idx="69293">
                  <c:v>177.45052083333334</c:v>
                </c:pt>
                <c:pt idx="69294">
                  <c:v>177.453125</c:v>
                </c:pt>
                <c:pt idx="69295">
                  <c:v>177.45572916666666</c:v>
                </c:pt>
                <c:pt idx="69296">
                  <c:v>177.45833333333334</c:v>
                </c:pt>
                <c:pt idx="69297">
                  <c:v>177.4609375</c:v>
                </c:pt>
                <c:pt idx="69298">
                  <c:v>177.46354166666666</c:v>
                </c:pt>
                <c:pt idx="69299">
                  <c:v>177.46614583333334</c:v>
                </c:pt>
                <c:pt idx="69300">
                  <c:v>177.46875</c:v>
                </c:pt>
                <c:pt idx="69301">
                  <c:v>177.47135416666666</c:v>
                </c:pt>
                <c:pt idx="69302">
                  <c:v>177.47395833333334</c:v>
                </c:pt>
                <c:pt idx="69303">
                  <c:v>177.4765625</c:v>
                </c:pt>
                <c:pt idx="69304">
                  <c:v>177.47916666666666</c:v>
                </c:pt>
                <c:pt idx="69305">
                  <c:v>177.48177083333334</c:v>
                </c:pt>
                <c:pt idx="69306">
                  <c:v>177.484375</c:v>
                </c:pt>
                <c:pt idx="69307">
                  <c:v>177.48697916666666</c:v>
                </c:pt>
                <c:pt idx="69308">
                  <c:v>177.48958333333334</c:v>
                </c:pt>
                <c:pt idx="69309">
                  <c:v>177.4921875</c:v>
                </c:pt>
                <c:pt idx="69310">
                  <c:v>177.49479166666666</c:v>
                </c:pt>
                <c:pt idx="69311">
                  <c:v>177.49739583333334</c:v>
                </c:pt>
                <c:pt idx="69312">
                  <c:v>177.5</c:v>
                </c:pt>
                <c:pt idx="69313">
                  <c:v>177.50260416666666</c:v>
                </c:pt>
                <c:pt idx="69314">
                  <c:v>177.50520833333334</c:v>
                </c:pt>
                <c:pt idx="69315">
                  <c:v>177.5078125</c:v>
                </c:pt>
                <c:pt idx="69316">
                  <c:v>177.51041666666666</c:v>
                </c:pt>
                <c:pt idx="69317">
                  <c:v>177.51302083333334</c:v>
                </c:pt>
                <c:pt idx="69318">
                  <c:v>177.515625</c:v>
                </c:pt>
                <c:pt idx="69319">
                  <c:v>177.51822916666666</c:v>
                </c:pt>
                <c:pt idx="69320">
                  <c:v>177.52083333333334</c:v>
                </c:pt>
                <c:pt idx="69321">
                  <c:v>177.5234375</c:v>
                </c:pt>
                <c:pt idx="69322">
                  <c:v>177.52604166666666</c:v>
                </c:pt>
                <c:pt idx="69323">
                  <c:v>177.52864583333334</c:v>
                </c:pt>
                <c:pt idx="69324">
                  <c:v>177.53125</c:v>
                </c:pt>
                <c:pt idx="69325">
                  <c:v>177.53385416666666</c:v>
                </c:pt>
                <c:pt idx="69326">
                  <c:v>177.53645833333334</c:v>
                </c:pt>
                <c:pt idx="69327">
                  <c:v>177.5390625</c:v>
                </c:pt>
                <c:pt idx="69328">
                  <c:v>177.54166666666666</c:v>
                </c:pt>
                <c:pt idx="69329">
                  <c:v>177.54427083333334</c:v>
                </c:pt>
                <c:pt idx="69330">
                  <c:v>177.546875</c:v>
                </c:pt>
                <c:pt idx="69331">
                  <c:v>177.54947916666666</c:v>
                </c:pt>
                <c:pt idx="69332">
                  <c:v>177.55208333333334</c:v>
                </c:pt>
                <c:pt idx="69333">
                  <c:v>177.5546875</c:v>
                </c:pt>
                <c:pt idx="69334">
                  <c:v>177.55729166666666</c:v>
                </c:pt>
                <c:pt idx="69335">
                  <c:v>177.55989583333334</c:v>
                </c:pt>
                <c:pt idx="69336">
                  <c:v>177.5625</c:v>
                </c:pt>
                <c:pt idx="69337">
                  <c:v>177.56510416666666</c:v>
                </c:pt>
                <c:pt idx="69338">
                  <c:v>177.56770833333334</c:v>
                </c:pt>
                <c:pt idx="69339">
                  <c:v>177.5703125</c:v>
                </c:pt>
                <c:pt idx="69340">
                  <c:v>177.57291666666666</c:v>
                </c:pt>
                <c:pt idx="69341">
                  <c:v>177.57552083333334</c:v>
                </c:pt>
                <c:pt idx="69342">
                  <c:v>177.578125</c:v>
                </c:pt>
                <c:pt idx="69343">
                  <c:v>177.58072916666666</c:v>
                </c:pt>
                <c:pt idx="69344">
                  <c:v>177.58333333333334</c:v>
                </c:pt>
                <c:pt idx="69345">
                  <c:v>177.5859375</c:v>
                </c:pt>
                <c:pt idx="69346">
                  <c:v>177.58854166666666</c:v>
                </c:pt>
                <c:pt idx="69347">
                  <c:v>177.59114583333334</c:v>
                </c:pt>
                <c:pt idx="69348">
                  <c:v>177.59375</c:v>
                </c:pt>
                <c:pt idx="69349">
                  <c:v>177.59635416666666</c:v>
                </c:pt>
                <c:pt idx="69350">
                  <c:v>177.59895833333334</c:v>
                </c:pt>
                <c:pt idx="69351">
                  <c:v>177.6015625</c:v>
                </c:pt>
                <c:pt idx="69352">
                  <c:v>177.60416666666666</c:v>
                </c:pt>
                <c:pt idx="69353">
                  <c:v>177.60677083333334</c:v>
                </c:pt>
                <c:pt idx="69354">
                  <c:v>177.609375</c:v>
                </c:pt>
                <c:pt idx="69355">
                  <c:v>177.61197916666666</c:v>
                </c:pt>
                <c:pt idx="69356">
                  <c:v>177.61458333333334</c:v>
                </c:pt>
                <c:pt idx="69357">
                  <c:v>177.6171875</c:v>
                </c:pt>
                <c:pt idx="69358">
                  <c:v>177.61979166666666</c:v>
                </c:pt>
                <c:pt idx="69359">
                  <c:v>177.62239583333334</c:v>
                </c:pt>
                <c:pt idx="69360">
                  <c:v>177.625</c:v>
                </c:pt>
                <c:pt idx="69361">
                  <c:v>177.62760416666666</c:v>
                </c:pt>
                <c:pt idx="69362">
                  <c:v>177.63020833333334</c:v>
                </c:pt>
                <c:pt idx="69363">
                  <c:v>177.6328125</c:v>
                </c:pt>
                <c:pt idx="69364">
                  <c:v>177.63541666666666</c:v>
                </c:pt>
                <c:pt idx="69365">
                  <c:v>177.63802083333334</c:v>
                </c:pt>
                <c:pt idx="69366">
                  <c:v>177.640625</c:v>
                </c:pt>
                <c:pt idx="69367">
                  <c:v>177.64322916666666</c:v>
                </c:pt>
                <c:pt idx="69368">
                  <c:v>177.64583333333334</c:v>
                </c:pt>
                <c:pt idx="69369">
                  <c:v>177.6484375</c:v>
                </c:pt>
                <c:pt idx="69370">
                  <c:v>177.65104166666666</c:v>
                </c:pt>
                <c:pt idx="69371">
                  <c:v>177.65364583333334</c:v>
                </c:pt>
                <c:pt idx="69372">
                  <c:v>177.65625</c:v>
                </c:pt>
                <c:pt idx="69373">
                  <c:v>177.65885416666666</c:v>
                </c:pt>
                <c:pt idx="69374">
                  <c:v>177.66145833333334</c:v>
                </c:pt>
                <c:pt idx="69375">
                  <c:v>177.6640625</c:v>
                </c:pt>
                <c:pt idx="69376">
                  <c:v>177.66666666666666</c:v>
                </c:pt>
                <c:pt idx="69377">
                  <c:v>177.66927083333334</c:v>
                </c:pt>
                <c:pt idx="69378">
                  <c:v>177.671875</c:v>
                </c:pt>
                <c:pt idx="69379">
                  <c:v>177.67447916666666</c:v>
                </c:pt>
                <c:pt idx="69380">
                  <c:v>177.67708333333334</c:v>
                </c:pt>
                <c:pt idx="69381">
                  <c:v>177.6796875</c:v>
                </c:pt>
                <c:pt idx="69382">
                  <c:v>177.68229166666666</c:v>
                </c:pt>
                <c:pt idx="69383">
                  <c:v>177.68489583333334</c:v>
                </c:pt>
                <c:pt idx="69384">
                  <c:v>177.6875</c:v>
                </c:pt>
                <c:pt idx="69385">
                  <c:v>177.69010416666666</c:v>
                </c:pt>
                <c:pt idx="69386">
                  <c:v>177.69270833333334</c:v>
                </c:pt>
                <c:pt idx="69387">
                  <c:v>177.6953125</c:v>
                </c:pt>
                <c:pt idx="69388">
                  <c:v>177.69791666666666</c:v>
                </c:pt>
                <c:pt idx="69389">
                  <c:v>177.70052083333334</c:v>
                </c:pt>
                <c:pt idx="69390">
                  <c:v>177.703125</c:v>
                </c:pt>
                <c:pt idx="69391">
                  <c:v>177.70572916666666</c:v>
                </c:pt>
                <c:pt idx="69392">
                  <c:v>177.70833333333334</c:v>
                </c:pt>
                <c:pt idx="69393">
                  <c:v>177.7109375</c:v>
                </c:pt>
                <c:pt idx="69394">
                  <c:v>177.71354166666666</c:v>
                </c:pt>
                <c:pt idx="69395">
                  <c:v>177.71614583333334</c:v>
                </c:pt>
                <c:pt idx="69396">
                  <c:v>177.71875</c:v>
                </c:pt>
                <c:pt idx="69397">
                  <c:v>177.72135416666666</c:v>
                </c:pt>
                <c:pt idx="69398">
                  <c:v>177.72395833333334</c:v>
                </c:pt>
                <c:pt idx="69399">
                  <c:v>177.7265625</c:v>
                </c:pt>
                <c:pt idx="69400">
                  <c:v>177.72916666666666</c:v>
                </c:pt>
                <c:pt idx="69401">
                  <c:v>177.73177083333334</c:v>
                </c:pt>
                <c:pt idx="69402">
                  <c:v>177.734375</c:v>
                </c:pt>
                <c:pt idx="69403">
                  <c:v>177.73697916666666</c:v>
                </c:pt>
                <c:pt idx="69404">
                  <c:v>177.73958333333334</c:v>
                </c:pt>
                <c:pt idx="69405">
                  <c:v>177.7421875</c:v>
                </c:pt>
                <c:pt idx="69406">
                  <c:v>177.74479166666666</c:v>
                </c:pt>
                <c:pt idx="69407">
                  <c:v>177.74739583333334</c:v>
                </c:pt>
                <c:pt idx="69408">
                  <c:v>177.75</c:v>
                </c:pt>
                <c:pt idx="69409">
                  <c:v>177.75260416666666</c:v>
                </c:pt>
                <c:pt idx="69410">
                  <c:v>177.75520833333334</c:v>
                </c:pt>
                <c:pt idx="69411">
                  <c:v>177.7578125</c:v>
                </c:pt>
                <c:pt idx="69412">
                  <c:v>177.76041666666666</c:v>
                </c:pt>
                <c:pt idx="69413">
                  <c:v>177.76302083333334</c:v>
                </c:pt>
                <c:pt idx="69414">
                  <c:v>177.765625</c:v>
                </c:pt>
                <c:pt idx="69415">
                  <c:v>177.76822916666666</c:v>
                </c:pt>
                <c:pt idx="69416">
                  <c:v>177.77083333333334</c:v>
                </c:pt>
                <c:pt idx="69417">
                  <c:v>177.7734375</c:v>
                </c:pt>
                <c:pt idx="69418">
                  <c:v>177.77604166666666</c:v>
                </c:pt>
                <c:pt idx="69419">
                  <c:v>177.77864583333334</c:v>
                </c:pt>
                <c:pt idx="69420">
                  <c:v>177.78125</c:v>
                </c:pt>
                <c:pt idx="69421">
                  <c:v>177.78385416666666</c:v>
                </c:pt>
                <c:pt idx="69422">
                  <c:v>177.78645833333334</c:v>
                </c:pt>
                <c:pt idx="69423">
                  <c:v>177.7890625</c:v>
                </c:pt>
                <c:pt idx="69424">
                  <c:v>177.79166666666666</c:v>
                </c:pt>
                <c:pt idx="69425">
                  <c:v>177.79427083333334</c:v>
                </c:pt>
                <c:pt idx="69426">
                  <c:v>177.796875</c:v>
                </c:pt>
                <c:pt idx="69427">
                  <c:v>177.79947916666666</c:v>
                </c:pt>
                <c:pt idx="69428">
                  <c:v>177.80208333333334</c:v>
                </c:pt>
                <c:pt idx="69429">
                  <c:v>177.8046875</c:v>
                </c:pt>
                <c:pt idx="69430">
                  <c:v>177.80729166666666</c:v>
                </c:pt>
                <c:pt idx="69431">
                  <c:v>177.80989583333334</c:v>
                </c:pt>
                <c:pt idx="69432">
                  <c:v>177.8125</c:v>
                </c:pt>
                <c:pt idx="69433">
                  <c:v>177.81510416666666</c:v>
                </c:pt>
                <c:pt idx="69434">
                  <c:v>177.81770833333334</c:v>
                </c:pt>
                <c:pt idx="69435">
                  <c:v>177.8203125</c:v>
                </c:pt>
                <c:pt idx="69436">
                  <c:v>177.82291666666666</c:v>
                </c:pt>
                <c:pt idx="69437">
                  <c:v>177.82552083333334</c:v>
                </c:pt>
                <c:pt idx="69438">
                  <c:v>177.828125</c:v>
                </c:pt>
                <c:pt idx="69439">
                  <c:v>177.83072916666666</c:v>
                </c:pt>
                <c:pt idx="69440">
                  <c:v>177.83333333333334</c:v>
                </c:pt>
                <c:pt idx="69441">
                  <c:v>177.8359375</c:v>
                </c:pt>
                <c:pt idx="69442">
                  <c:v>177.83854166666666</c:v>
                </c:pt>
                <c:pt idx="69443">
                  <c:v>177.84114583333334</c:v>
                </c:pt>
                <c:pt idx="69444">
                  <c:v>177.84375</c:v>
                </c:pt>
                <c:pt idx="69445">
                  <c:v>177.84635416666666</c:v>
                </c:pt>
                <c:pt idx="69446">
                  <c:v>177.84895833333334</c:v>
                </c:pt>
                <c:pt idx="69447">
                  <c:v>177.8515625</c:v>
                </c:pt>
                <c:pt idx="69448">
                  <c:v>177.85416666666666</c:v>
                </c:pt>
                <c:pt idx="69449">
                  <c:v>177.85677083333334</c:v>
                </c:pt>
                <c:pt idx="69450">
                  <c:v>177.859375</c:v>
                </c:pt>
                <c:pt idx="69451">
                  <c:v>177.86197916666666</c:v>
                </c:pt>
                <c:pt idx="69452">
                  <c:v>177.86458333333334</c:v>
                </c:pt>
                <c:pt idx="69453">
                  <c:v>177.8671875</c:v>
                </c:pt>
                <c:pt idx="69454">
                  <c:v>177.86979166666666</c:v>
                </c:pt>
                <c:pt idx="69455">
                  <c:v>177.87239583333334</c:v>
                </c:pt>
                <c:pt idx="69456">
                  <c:v>177.875</c:v>
                </c:pt>
                <c:pt idx="69457">
                  <c:v>177.87760416666666</c:v>
                </c:pt>
                <c:pt idx="69458">
                  <c:v>177.88020833333334</c:v>
                </c:pt>
                <c:pt idx="69459">
                  <c:v>177.8828125</c:v>
                </c:pt>
                <c:pt idx="69460">
                  <c:v>177.88541666666666</c:v>
                </c:pt>
                <c:pt idx="69461">
                  <c:v>177.88802083333334</c:v>
                </c:pt>
                <c:pt idx="69462">
                  <c:v>177.890625</c:v>
                </c:pt>
                <c:pt idx="69463">
                  <c:v>177.89322916666666</c:v>
                </c:pt>
                <c:pt idx="69464">
                  <c:v>177.89583333333334</c:v>
                </c:pt>
                <c:pt idx="69465">
                  <c:v>177.8984375</c:v>
                </c:pt>
                <c:pt idx="69466">
                  <c:v>177.90104166666666</c:v>
                </c:pt>
                <c:pt idx="69467">
                  <c:v>177.90364583333334</c:v>
                </c:pt>
                <c:pt idx="69468">
                  <c:v>177.90625</c:v>
                </c:pt>
                <c:pt idx="69469">
                  <c:v>177.90885416666666</c:v>
                </c:pt>
                <c:pt idx="69470">
                  <c:v>177.91145833333334</c:v>
                </c:pt>
                <c:pt idx="69471">
                  <c:v>177.9140625</c:v>
                </c:pt>
                <c:pt idx="69472">
                  <c:v>177.91666666666666</c:v>
                </c:pt>
                <c:pt idx="69473">
                  <c:v>177.91927083333334</c:v>
                </c:pt>
                <c:pt idx="69474">
                  <c:v>177.921875</c:v>
                </c:pt>
                <c:pt idx="69475">
                  <c:v>177.92447916666666</c:v>
                </c:pt>
                <c:pt idx="69476">
                  <c:v>177.92708333333334</c:v>
                </c:pt>
                <c:pt idx="69477">
                  <c:v>177.9296875</c:v>
                </c:pt>
                <c:pt idx="69478">
                  <c:v>177.93229166666666</c:v>
                </c:pt>
                <c:pt idx="69479">
                  <c:v>177.93489583333334</c:v>
                </c:pt>
                <c:pt idx="69480">
                  <c:v>177.9375</c:v>
                </c:pt>
                <c:pt idx="69481">
                  <c:v>177.94010416666666</c:v>
                </c:pt>
                <c:pt idx="69482">
                  <c:v>177.94270833333334</c:v>
                </c:pt>
                <c:pt idx="69483">
                  <c:v>177.9453125</c:v>
                </c:pt>
                <c:pt idx="69484">
                  <c:v>177.94791666666666</c:v>
                </c:pt>
                <c:pt idx="69485">
                  <c:v>177.95052083333334</c:v>
                </c:pt>
                <c:pt idx="69486">
                  <c:v>177.953125</c:v>
                </c:pt>
                <c:pt idx="69487">
                  <c:v>177.95572916666666</c:v>
                </c:pt>
                <c:pt idx="69488">
                  <c:v>177.95833333333334</c:v>
                </c:pt>
                <c:pt idx="69489">
                  <c:v>177.9609375</c:v>
                </c:pt>
                <c:pt idx="69490">
                  <c:v>177.96354166666666</c:v>
                </c:pt>
                <c:pt idx="69491">
                  <c:v>177.96614583333334</c:v>
                </c:pt>
                <c:pt idx="69492">
                  <c:v>177.96875</c:v>
                </c:pt>
                <c:pt idx="69493">
                  <c:v>177.97135416666666</c:v>
                </c:pt>
                <c:pt idx="69494">
                  <c:v>177.97395833333334</c:v>
                </c:pt>
                <c:pt idx="69495">
                  <c:v>177.9765625</c:v>
                </c:pt>
                <c:pt idx="69496">
                  <c:v>177.97916666666666</c:v>
                </c:pt>
                <c:pt idx="69497">
                  <c:v>177.98177083333334</c:v>
                </c:pt>
                <c:pt idx="69498">
                  <c:v>177.984375</c:v>
                </c:pt>
                <c:pt idx="69499">
                  <c:v>177.98697916666666</c:v>
                </c:pt>
                <c:pt idx="69500">
                  <c:v>177.98958333333334</c:v>
                </c:pt>
                <c:pt idx="69501">
                  <c:v>177.9921875</c:v>
                </c:pt>
                <c:pt idx="69502">
                  <c:v>177.99479166666666</c:v>
                </c:pt>
                <c:pt idx="69503">
                  <c:v>177.99739583333334</c:v>
                </c:pt>
                <c:pt idx="69504">
                  <c:v>178</c:v>
                </c:pt>
                <c:pt idx="69505">
                  <c:v>178.00260416666666</c:v>
                </c:pt>
                <c:pt idx="69506">
                  <c:v>178.00520833333334</c:v>
                </c:pt>
                <c:pt idx="69507">
                  <c:v>178.0078125</c:v>
                </c:pt>
                <c:pt idx="69508">
                  <c:v>178.01041666666666</c:v>
                </c:pt>
                <c:pt idx="69509">
                  <c:v>178.01302083333334</c:v>
                </c:pt>
                <c:pt idx="69510">
                  <c:v>178.015625</c:v>
                </c:pt>
                <c:pt idx="69511">
                  <c:v>178.01822916666666</c:v>
                </c:pt>
                <c:pt idx="69512">
                  <c:v>178.02083333333334</c:v>
                </c:pt>
                <c:pt idx="69513">
                  <c:v>178.0234375</c:v>
                </c:pt>
                <c:pt idx="69514">
                  <c:v>178.02604166666666</c:v>
                </c:pt>
                <c:pt idx="69515">
                  <c:v>178.02864583333334</c:v>
                </c:pt>
                <c:pt idx="69516">
                  <c:v>178.03125</c:v>
                </c:pt>
                <c:pt idx="69517">
                  <c:v>178.03385416666666</c:v>
                </c:pt>
                <c:pt idx="69518">
                  <c:v>178.03645833333334</c:v>
                </c:pt>
                <c:pt idx="69519">
                  <c:v>178.0390625</c:v>
                </c:pt>
                <c:pt idx="69520">
                  <c:v>178.04166666666666</c:v>
                </c:pt>
                <c:pt idx="69521">
                  <c:v>178.04427083333334</c:v>
                </c:pt>
                <c:pt idx="69522">
                  <c:v>178.046875</c:v>
                </c:pt>
                <c:pt idx="69523">
                  <c:v>178.04947916666666</c:v>
                </c:pt>
                <c:pt idx="69524">
                  <c:v>178.05208333333334</c:v>
                </c:pt>
                <c:pt idx="69525">
                  <c:v>178.0546875</c:v>
                </c:pt>
                <c:pt idx="69526">
                  <c:v>178.05729166666666</c:v>
                </c:pt>
                <c:pt idx="69527">
                  <c:v>178.05989583333334</c:v>
                </c:pt>
                <c:pt idx="69528">
                  <c:v>178.0625</c:v>
                </c:pt>
                <c:pt idx="69529">
                  <c:v>178.06510416666666</c:v>
                </c:pt>
                <c:pt idx="69530">
                  <c:v>178.06770833333334</c:v>
                </c:pt>
                <c:pt idx="69531">
                  <c:v>178.0703125</c:v>
                </c:pt>
                <c:pt idx="69532">
                  <c:v>178.07291666666666</c:v>
                </c:pt>
                <c:pt idx="69533">
                  <c:v>178.07552083333334</c:v>
                </c:pt>
                <c:pt idx="69534">
                  <c:v>178.078125</c:v>
                </c:pt>
                <c:pt idx="69535">
                  <c:v>178.08072916666666</c:v>
                </c:pt>
                <c:pt idx="69536">
                  <c:v>178.08333333333334</c:v>
                </c:pt>
                <c:pt idx="69537">
                  <c:v>178.0859375</c:v>
                </c:pt>
                <c:pt idx="69538">
                  <c:v>178.08854166666666</c:v>
                </c:pt>
                <c:pt idx="69539">
                  <c:v>178.09114583333334</c:v>
                </c:pt>
                <c:pt idx="69540">
                  <c:v>178.09375</c:v>
                </c:pt>
                <c:pt idx="69541">
                  <c:v>178.09635416666666</c:v>
                </c:pt>
                <c:pt idx="69542">
                  <c:v>178.09895833333334</c:v>
                </c:pt>
                <c:pt idx="69543">
                  <c:v>178.1015625</c:v>
                </c:pt>
                <c:pt idx="69544">
                  <c:v>178.10416666666666</c:v>
                </c:pt>
                <c:pt idx="69545">
                  <c:v>178.10677083333334</c:v>
                </c:pt>
                <c:pt idx="69546">
                  <c:v>178.109375</c:v>
                </c:pt>
                <c:pt idx="69547">
                  <c:v>178.11197916666666</c:v>
                </c:pt>
                <c:pt idx="69548">
                  <c:v>178.11458333333334</c:v>
                </c:pt>
                <c:pt idx="69549">
                  <c:v>178.1171875</c:v>
                </c:pt>
                <c:pt idx="69550">
                  <c:v>178.11979166666666</c:v>
                </c:pt>
                <c:pt idx="69551">
                  <c:v>178.12239583333334</c:v>
                </c:pt>
                <c:pt idx="69552">
                  <c:v>178.125</c:v>
                </c:pt>
                <c:pt idx="69553">
                  <c:v>178.12760416666666</c:v>
                </c:pt>
                <c:pt idx="69554">
                  <c:v>178.13020833333334</c:v>
                </c:pt>
                <c:pt idx="69555">
                  <c:v>178.1328125</c:v>
                </c:pt>
                <c:pt idx="69556">
                  <c:v>178.13541666666666</c:v>
                </c:pt>
                <c:pt idx="69557">
                  <c:v>178.13802083333334</c:v>
                </c:pt>
                <c:pt idx="69558">
                  <c:v>178.140625</c:v>
                </c:pt>
                <c:pt idx="69559">
                  <c:v>178.14322916666666</c:v>
                </c:pt>
                <c:pt idx="69560">
                  <c:v>178.14583333333334</c:v>
                </c:pt>
                <c:pt idx="69561">
                  <c:v>178.1484375</c:v>
                </c:pt>
                <c:pt idx="69562">
                  <c:v>178.15104166666666</c:v>
                </c:pt>
                <c:pt idx="69563">
                  <c:v>178.15364583333334</c:v>
                </c:pt>
                <c:pt idx="69564">
                  <c:v>178.15625</c:v>
                </c:pt>
                <c:pt idx="69565">
                  <c:v>178.15885416666666</c:v>
                </c:pt>
                <c:pt idx="69566">
                  <c:v>178.16145833333334</c:v>
                </c:pt>
                <c:pt idx="69567">
                  <c:v>178.1640625</c:v>
                </c:pt>
                <c:pt idx="69568">
                  <c:v>178.16666666666666</c:v>
                </c:pt>
                <c:pt idx="69569">
                  <c:v>178.16927083333334</c:v>
                </c:pt>
                <c:pt idx="69570">
                  <c:v>178.171875</c:v>
                </c:pt>
                <c:pt idx="69571">
                  <c:v>178.17447916666666</c:v>
                </c:pt>
                <c:pt idx="69572">
                  <c:v>178.17708333333334</c:v>
                </c:pt>
                <c:pt idx="69573">
                  <c:v>178.1796875</c:v>
                </c:pt>
                <c:pt idx="69574">
                  <c:v>178.18229166666666</c:v>
                </c:pt>
                <c:pt idx="69575">
                  <c:v>178.18489583333334</c:v>
                </c:pt>
                <c:pt idx="69576">
                  <c:v>178.1875</c:v>
                </c:pt>
                <c:pt idx="69577">
                  <c:v>178.19010416666666</c:v>
                </c:pt>
                <c:pt idx="69578">
                  <c:v>178.19270833333334</c:v>
                </c:pt>
                <c:pt idx="69579">
                  <c:v>178.1953125</c:v>
                </c:pt>
                <c:pt idx="69580">
                  <c:v>178.19791666666666</c:v>
                </c:pt>
                <c:pt idx="69581">
                  <c:v>178.20052083333334</c:v>
                </c:pt>
                <c:pt idx="69582">
                  <c:v>178.203125</c:v>
                </c:pt>
                <c:pt idx="69583">
                  <c:v>178.20572916666666</c:v>
                </c:pt>
                <c:pt idx="69584">
                  <c:v>178.20833333333334</c:v>
                </c:pt>
                <c:pt idx="69585">
                  <c:v>178.2109375</c:v>
                </c:pt>
                <c:pt idx="69586">
                  <c:v>178.21354166666666</c:v>
                </c:pt>
                <c:pt idx="69587">
                  <c:v>178.21614583333334</c:v>
                </c:pt>
                <c:pt idx="69588">
                  <c:v>178.21875</c:v>
                </c:pt>
                <c:pt idx="69589">
                  <c:v>178.22135416666666</c:v>
                </c:pt>
                <c:pt idx="69590">
                  <c:v>178.22395833333334</c:v>
                </c:pt>
                <c:pt idx="69591">
                  <c:v>178.2265625</c:v>
                </c:pt>
                <c:pt idx="69592">
                  <c:v>178.22916666666666</c:v>
                </c:pt>
                <c:pt idx="69593">
                  <c:v>178.23177083333334</c:v>
                </c:pt>
                <c:pt idx="69594">
                  <c:v>178.234375</c:v>
                </c:pt>
                <c:pt idx="69595">
                  <c:v>178.23697916666666</c:v>
                </c:pt>
                <c:pt idx="69596">
                  <c:v>178.23958333333334</c:v>
                </c:pt>
                <c:pt idx="69597">
                  <c:v>178.2421875</c:v>
                </c:pt>
                <c:pt idx="69598">
                  <c:v>178.24479166666666</c:v>
                </c:pt>
                <c:pt idx="69599">
                  <c:v>178.24739583333334</c:v>
                </c:pt>
                <c:pt idx="69600">
                  <c:v>178.25</c:v>
                </c:pt>
                <c:pt idx="69601">
                  <c:v>178.25260416666666</c:v>
                </c:pt>
                <c:pt idx="69602">
                  <c:v>178.25520833333334</c:v>
                </c:pt>
                <c:pt idx="69603">
                  <c:v>178.2578125</c:v>
                </c:pt>
                <c:pt idx="69604">
                  <c:v>178.26041666666666</c:v>
                </c:pt>
                <c:pt idx="69605">
                  <c:v>178.26302083333334</c:v>
                </c:pt>
                <c:pt idx="69606">
                  <c:v>178.265625</c:v>
                </c:pt>
                <c:pt idx="69607">
                  <c:v>178.26822916666666</c:v>
                </c:pt>
                <c:pt idx="69608">
                  <c:v>178.27083333333334</c:v>
                </c:pt>
                <c:pt idx="69609">
                  <c:v>178.2734375</c:v>
                </c:pt>
                <c:pt idx="69610">
                  <c:v>178.27604166666666</c:v>
                </c:pt>
                <c:pt idx="69611">
                  <c:v>178.27864583333334</c:v>
                </c:pt>
                <c:pt idx="69612">
                  <c:v>178.28125</c:v>
                </c:pt>
                <c:pt idx="69613">
                  <c:v>178.28385416666666</c:v>
                </c:pt>
                <c:pt idx="69614">
                  <c:v>178.28645833333334</c:v>
                </c:pt>
                <c:pt idx="69615">
                  <c:v>178.2890625</c:v>
                </c:pt>
                <c:pt idx="69616">
                  <c:v>178.29166666666666</c:v>
                </c:pt>
                <c:pt idx="69617">
                  <c:v>178.29427083333334</c:v>
                </c:pt>
                <c:pt idx="69618">
                  <c:v>178.296875</c:v>
                </c:pt>
                <c:pt idx="69619">
                  <c:v>178.29947916666666</c:v>
                </c:pt>
                <c:pt idx="69620">
                  <c:v>178.30208333333334</c:v>
                </c:pt>
                <c:pt idx="69621">
                  <c:v>178.3046875</c:v>
                </c:pt>
                <c:pt idx="69622">
                  <c:v>178.30729166666666</c:v>
                </c:pt>
                <c:pt idx="69623">
                  <c:v>178.30989583333334</c:v>
                </c:pt>
                <c:pt idx="69624">
                  <c:v>178.3125</c:v>
                </c:pt>
                <c:pt idx="69625">
                  <c:v>178.31510416666666</c:v>
                </c:pt>
                <c:pt idx="69626">
                  <c:v>178.31770833333334</c:v>
                </c:pt>
                <c:pt idx="69627">
                  <c:v>178.3203125</c:v>
                </c:pt>
                <c:pt idx="69628">
                  <c:v>178.32291666666666</c:v>
                </c:pt>
                <c:pt idx="69629">
                  <c:v>178.32552083333334</c:v>
                </c:pt>
                <c:pt idx="69630">
                  <c:v>178.328125</c:v>
                </c:pt>
                <c:pt idx="69631">
                  <c:v>178.33072916666666</c:v>
                </c:pt>
                <c:pt idx="69632">
                  <c:v>178.33333333333334</c:v>
                </c:pt>
                <c:pt idx="69633">
                  <c:v>178.3359375</c:v>
                </c:pt>
                <c:pt idx="69634">
                  <c:v>178.33854166666666</c:v>
                </c:pt>
                <c:pt idx="69635">
                  <c:v>178.34114583333334</c:v>
                </c:pt>
                <c:pt idx="69636">
                  <c:v>178.34375</c:v>
                </c:pt>
                <c:pt idx="69637">
                  <c:v>178.34635416666666</c:v>
                </c:pt>
                <c:pt idx="69638">
                  <c:v>178.34895833333334</c:v>
                </c:pt>
                <c:pt idx="69639">
                  <c:v>178.3515625</c:v>
                </c:pt>
                <c:pt idx="69640">
                  <c:v>178.35416666666666</c:v>
                </c:pt>
                <c:pt idx="69641">
                  <c:v>178.35677083333334</c:v>
                </c:pt>
                <c:pt idx="69642">
                  <c:v>178.359375</c:v>
                </c:pt>
                <c:pt idx="69643">
                  <c:v>178.36197916666666</c:v>
                </c:pt>
                <c:pt idx="69644">
                  <c:v>178.36458333333334</c:v>
                </c:pt>
                <c:pt idx="69645">
                  <c:v>178.3671875</c:v>
                </c:pt>
                <c:pt idx="69646">
                  <c:v>178.36979166666666</c:v>
                </c:pt>
                <c:pt idx="69647">
                  <c:v>178.37239583333334</c:v>
                </c:pt>
                <c:pt idx="69648">
                  <c:v>178.375</c:v>
                </c:pt>
                <c:pt idx="69649">
                  <c:v>178.37760416666666</c:v>
                </c:pt>
                <c:pt idx="69650">
                  <c:v>178.38020833333334</c:v>
                </c:pt>
                <c:pt idx="69651">
                  <c:v>178.3828125</c:v>
                </c:pt>
                <c:pt idx="69652">
                  <c:v>178.38541666666666</c:v>
                </c:pt>
                <c:pt idx="69653">
                  <c:v>178.38802083333334</c:v>
                </c:pt>
                <c:pt idx="69654">
                  <c:v>178.390625</c:v>
                </c:pt>
                <c:pt idx="69655">
                  <c:v>178.39322916666666</c:v>
                </c:pt>
                <c:pt idx="69656">
                  <c:v>178.39583333333334</c:v>
                </c:pt>
                <c:pt idx="69657">
                  <c:v>178.3984375</c:v>
                </c:pt>
                <c:pt idx="69658">
                  <c:v>178.40104166666666</c:v>
                </c:pt>
                <c:pt idx="69659">
                  <c:v>178.40364583333334</c:v>
                </c:pt>
                <c:pt idx="69660">
                  <c:v>178.40625</c:v>
                </c:pt>
                <c:pt idx="69661">
                  <c:v>178.40885416666666</c:v>
                </c:pt>
                <c:pt idx="69662">
                  <c:v>178.41145833333334</c:v>
                </c:pt>
                <c:pt idx="69663">
                  <c:v>178.4140625</c:v>
                </c:pt>
                <c:pt idx="69664">
                  <c:v>178.41666666666666</c:v>
                </c:pt>
                <c:pt idx="69665">
                  <c:v>178.41927083333334</c:v>
                </c:pt>
                <c:pt idx="69666">
                  <c:v>178.421875</c:v>
                </c:pt>
                <c:pt idx="69667">
                  <c:v>178.42447916666666</c:v>
                </c:pt>
                <c:pt idx="69668">
                  <c:v>178.42708333333334</c:v>
                </c:pt>
                <c:pt idx="69669">
                  <c:v>178.4296875</c:v>
                </c:pt>
                <c:pt idx="69670">
                  <c:v>178.43229166666666</c:v>
                </c:pt>
                <c:pt idx="69671">
                  <c:v>178.43489583333334</c:v>
                </c:pt>
                <c:pt idx="69672">
                  <c:v>178.4375</c:v>
                </c:pt>
                <c:pt idx="69673">
                  <c:v>178.44010416666666</c:v>
                </c:pt>
                <c:pt idx="69674">
                  <c:v>178.44270833333334</c:v>
                </c:pt>
                <c:pt idx="69675">
                  <c:v>178.4453125</c:v>
                </c:pt>
                <c:pt idx="69676">
                  <c:v>178.44791666666666</c:v>
                </c:pt>
                <c:pt idx="69677">
                  <c:v>178.45052083333334</c:v>
                </c:pt>
                <c:pt idx="69678">
                  <c:v>178.453125</c:v>
                </c:pt>
                <c:pt idx="69679">
                  <c:v>178.45572916666666</c:v>
                </c:pt>
                <c:pt idx="69680">
                  <c:v>178.45833333333334</c:v>
                </c:pt>
                <c:pt idx="69681">
                  <c:v>178.4609375</c:v>
                </c:pt>
                <c:pt idx="69682">
                  <c:v>178.46354166666666</c:v>
                </c:pt>
                <c:pt idx="69683">
                  <c:v>178.46614583333334</c:v>
                </c:pt>
                <c:pt idx="69684">
                  <c:v>178.46875</c:v>
                </c:pt>
                <c:pt idx="69685">
                  <c:v>178.47135416666666</c:v>
                </c:pt>
                <c:pt idx="69686">
                  <c:v>178.47395833333334</c:v>
                </c:pt>
                <c:pt idx="69687">
                  <c:v>178.4765625</c:v>
                </c:pt>
                <c:pt idx="69688">
                  <c:v>178.47916666666666</c:v>
                </c:pt>
                <c:pt idx="69689">
                  <c:v>178.48177083333334</c:v>
                </c:pt>
                <c:pt idx="69690">
                  <c:v>178.484375</c:v>
                </c:pt>
                <c:pt idx="69691">
                  <c:v>178.48697916666666</c:v>
                </c:pt>
                <c:pt idx="69692">
                  <c:v>178.48958333333334</c:v>
                </c:pt>
                <c:pt idx="69693">
                  <c:v>178.4921875</c:v>
                </c:pt>
                <c:pt idx="69694">
                  <c:v>178.49479166666666</c:v>
                </c:pt>
                <c:pt idx="69695">
                  <c:v>178.49739583333334</c:v>
                </c:pt>
                <c:pt idx="69696">
                  <c:v>178.5</c:v>
                </c:pt>
                <c:pt idx="69697">
                  <c:v>178.50260416666666</c:v>
                </c:pt>
                <c:pt idx="69698">
                  <c:v>178.50520833333334</c:v>
                </c:pt>
                <c:pt idx="69699">
                  <c:v>178.5078125</c:v>
                </c:pt>
                <c:pt idx="69700">
                  <c:v>178.51041666666666</c:v>
                </c:pt>
                <c:pt idx="69701">
                  <c:v>178.51302083333334</c:v>
                </c:pt>
                <c:pt idx="69702">
                  <c:v>178.515625</c:v>
                </c:pt>
                <c:pt idx="69703">
                  <c:v>178.51822916666666</c:v>
                </c:pt>
                <c:pt idx="69704">
                  <c:v>178.52083333333334</c:v>
                </c:pt>
                <c:pt idx="69705">
                  <c:v>178.5234375</c:v>
                </c:pt>
                <c:pt idx="69706">
                  <c:v>178.52604166666666</c:v>
                </c:pt>
                <c:pt idx="69707">
                  <c:v>178.52864583333334</c:v>
                </c:pt>
                <c:pt idx="69708">
                  <c:v>178.53125</c:v>
                </c:pt>
                <c:pt idx="69709">
                  <c:v>178.53385416666666</c:v>
                </c:pt>
                <c:pt idx="69710">
                  <c:v>178.53645833333334</c:v>
                </c:pt>
                <c:pt idx="69711">
                  <c:v>178.5390625</c:v>
                </c:pt>
                <c:pt idx="69712">
                  <c:v>178.54166666666666</c:v>
                </c:pt>
                <c:pt idx="69713">
                  <c:v>178.54427083333334</c:v>
                </c:pt>
                <c:pt idx="69714">
                  <c:v>178.546875</c:v>
                </c:pt>
                <c:pt idx="69715">
                  <c:v>178.54947916666666</c:v>
                </c:pt>
                <c:pt idx="69716">
                  <c:v>178.55208333333334</c:v>
                </c:pt>
                <c:pt idx="69717">
                  <c:v>178.5546875</c:v>
                </c:pt>
                <c:pt idx="69718">
                  <c:v>178.55729166666666</c:v>
                </c:pt>
                <c:pt idx="69719">
                  <c:v>178.55989583333334</c:v>
                </c:pt>
                <c:pt idx="69720">
                  <c:v>178.5625</c:v>
                </c:pt>
                <c:pt idx="69721">
                  <c:v>178.56510416666666</c:v>
                </c:pt>
                <c:pt idx="69722">
                  <c:v>178.56770833333334</c:v>
                </c:pt>
                <c:pt idx="69723">
                  <c:v>178.5703125</c:v>
                </c:pt>
                <c:pt idx="69724">
                  <c:v>178.57291666666666</c:v>
                </c:pt>
                <c:pt idx="69725">
                  <c:v>178.57552083333334</c:v>
                </c:pt>
                <c:pt idx="69726">
                  <c:v>178.578125</c:v>
                </c:pt>
                <c:pt idx="69727">
                  <c:v>178.58072916666666</c:v>
                </c:pt>
                <c:pt idx="69728">
                  <c:v>178.58333333333334</c:v>
                </c:pt>
                <c:pt idx="69729">
                  <c:v>178.5859375</c:v>
                </c:pt>
                <c:pt idx="69730">
                  <c:v>178.58854166666666</c:v>
                </c:pt>
                <c:pt idx="69731">
                  <c:v>178.59114583333334</c:v>
                </c:pt>
                <c:pt idx="69732">
                  <c:v>178.59375</c:v>
                </c:pt>
                <c:pt idx="69733">
                  <c:v>178.59635416666666</c:v>
                </c:pt>
                <c:pt idx="69734">
                  <c:v>178.59895833333334</c:v>
                </c:pt>
                <c:pt idx="69735">
                  <c:v>178.6015625</c:v>
                </c:pt>
                <c:pt idx="69736">
                  <c:v>178.60416666666666</c:v>
                </c:pt>
                <c:pt idx="69737">
                  <c:v>178.60677083333334</c:v>
                </c:pt>
                <c:pt idx="69738">
                  <c:v>178.609375</c:v>
                </c:pt>
                <c:pt idx="69739">
                  <c:v>178.61197916666666</c:v>
                </c:pt>
                <c:pt idx="69740">
                  <c:v>178.61458333333334</c:v>
                </c:pt>
                <c:pt idx="69741">
                  <c:v>178.6171875</c:v>
                </c:pt>
                <c:pt idx="69742">
                  <c:v>178.61979166666666</c:v>
                </c:pt>
                <c:pt idx="69743">
                  <c:v>178.62239583333334</c:v>
                </c:pt>
                <c:pt idx="69744">
                  <c:v>178.625</c:v>
                </c:pt>
                <c:pt idx="69745">
                  <c:v>178.62760416666666</c:v>
                </c:pt>
                <c:pt idx="69746">
                  <c:v>178.63020833333334</c:v>
                </c:pt>
                <c:pt idx="69747">
                  <c:v>178.6328125</c:v>
                </c:pt>
                <c:pt idx="69748">
                  <c:v>178.63541666666666</c:v>
                </c:pt>
                <c:pt idx="69749">
                  <c:v>178.63802083333334</c:v>
                </c:pt>
                <c:pt idx="69750">
                  <c:v>178.640625</c:v>
                </c:pt>
                <c:pt idx="69751">
                  <c:v>178.64322916666666</c:v>
                </c:pt>
                <c:pt idx="69752">
                  <c:v>178.64583333333334</c:v>
                </c:pt>
                <c:pt idx="69753">
                  <c:v>178.6484375</c:v>
                </c:pt>
                <c:pt idx="69754">
                  <c:v>178.65104166666666</c:v>
                </c:pt>
                <c:pt idx="69755">
                  <c:v>178.65364583333334</c:v>
                </c:pt>
                <c:pt idx="69756">
                  <c:v>178.65625</c:v>
                </c:pt>
                <c:pt idx="69757">
                  <c:v>178.65885416666666</c:v>
                </c:pt>
                <c:pt idx="69758">
                  <c:v>178.66145833333334</c:v>
                </c:pt>
                <c:pt idx="69759">
                  <c:v>178.6640625</c:v>
                </c:pt>
                <c:pt idx="69760">
                  <c:v>178.66666666666666</c:v>
                </c:pt>
                <c:pt idx="69761">
                  <c:v>178.66927083333334</c:v>
                </c:pt>
                <c:pt idx="69762">
                  <c:v>178.671875</c:v>
                </c:pt>
                <c:pt idx="69763">
                  <c:v>178.67447916666666</c:v>
                </c:pt>
                <c:pt idx="69764">
                  <c:v>178.67708333333334</c:v>
                </c:pt>
                <c:pt idx="69765">
                  <c:v>178.6796875</c:v>
                </c:pt>
                <c:pt idx="69766">
                  <c:v>178.68229166666666</c:v>
                </c:pt>
                <c:pt idx="69767">
                  <c:v>178.68489583333334</c:v>
                </c:pt>
                <c:pt idx="69768">
                  <c:v>178.6875</c:v>
                </c:pt>
                <c:pt idx="69769">
                  <c:v>178.69010416666666</c:v>
                </c:pt>
                <c:pt idx="69770">
                  <c:v>178.69270833333334</c:v>
                </c:pt>
                <c:pt idx="69771">
                  <c:v>178.6953125</c:v>
                </c:pt>
                <c:pt idx="69772">
                  <c:v>178.69791666666666</c:v>
                </c:pt>
                <c:pt idx="69773">
                  <c:v>178.70052083333334</c:v>
                </c:pt>
                <c:pt idx="69774">
                  <c:v>178.703125</c:v>
                </c:pt>
                <c:pt idx="69775">
                  <c:v>178.70572916666666</c:v>
                </c:pt>
                <c:pt idx="69776">
                  <c:v>178.70833333333334</c:v>
                </c:pt>
                <c:pt idx="69777">
                  <c:v>178.7109375</c:v>
                </c:pt>
                <c:pt idx="69778">
                  <c:v>178.71354166666666</c:v>
                </c:pt>
                <c:pt idx="69779">
                  <c:v>178.71614583333334</c:v>
                </c:pt>
                <c:pt idx="69780">
                  <c:v>178.71875</c:v>
                </c:pt>
                <c:pt idx="69781">
                  <c:v>178.72135416666666</c:v>
                </c:pt>
                <c:pt idx="69782">
                  <c:v>178.72395833333334</c:v>
                </c:pt>
                <c:pt idx="69783">
                  <c:v>178.7265625</c:v>
                </c:pt>
                <c:pt idx="69784">
                  <c:v>178.72916666666666</c:v>
                </c:pt>
                <c:pt idx="69785">
                  <c:v>178.73177083333334</c:v>
                </c:pt>
                <c:pt idx="69786">
                  <c:v>178.734375</c:v>
                </c:pt>
                <c:pt idx="69787">
                  <c:v>178.73697916666666</c:v>
                </c:pt>
                <c:pt idx="69788">
                  <c:v>178.73958333333334</c:v>
                </c:pt>
                <c:pt idx="69789">
                  <c:v>178.7421875</c:v>
                </c:pt>
                <c:pt idx="69790">
                  <c:v>178.74479166666666</c:v>
                </c:pt>
                <c:pt idx="69791">
                  <c:v>178.74739583333334</c:v>
                </c:pt>
                <c:pt idx="69792">
                  <c:v>178.75</c:v>
                </c:pt>
                <c:pt idx="69793">
                  <c:v>178.75260416666666</c:v>
                </c:pt>
                <c:pt idx="69794">
                  <c:v>178.75520833333334</c:v>
                </c:pt>
                <c:pt idx="69795">
                  <c:v>178.7578125</c:v>
                </c:pt>
                <c:pt idx="69796">
                  <c:v>178.76041666666666</c:v>
                </c:pt>
                <c:pt idx="69797">
                  <c:v>178.76302083333334</c:v>
                </c:pt>
                <c:pt idx="69798">
                  <c:v>178.765625</c:v>
                </c:pt>
                <c:pt idx="69799">
                  <c:v>178.76822916666666</c:v>
                </c:pt>
                <c:pt idx="69800">
                  <c:v>178.77083333333334</c:v>
                </c:pt>
                <c:pt idx="69801">
                  <c:v>178.7734375</c:v>
                </c:pt>
                <c:pt idx="69802">
                  <c:v>178.77604166666666</c:v>
                </c:pt>
                <c:pt idx="69803">
                  <c:v>178.77864583333334</c:v>
                </c:pt>
                <c:pt idx="69804">
                  <c:v>178.78125</c:v>
                </c:pt>
                <c:pt idx="69805">
                  <c:v>178.78385416666666</c:v>
                </c:pt>
                <c:pt idx="69806">
                  <c:v>178.78645833333334</c:v>
                </c:pt>
                <c:pt idx="69807">
                  <c:v>178.7890625</c:v>
                </c:pt>
                <c:pt idx="69808">
                  <c:v>178.79166666666666</c:v>
                </c:pt>
                <c:pt idx="69809">
                  <c:v>178.79427083333334</c:v>
                </c:pt>
                <c:pt idx="69810">
                  <c:v>178.796875</c:v>
                </c:pt>
                <c:pt idx="69811">
                  <c:v>178.79947916666666</c:v>
                </c:pt>
                <c:pt idx="69812">
                  <c:v>178.80208333333334</c:v>
                </c:pt>
                <c:pt idx="69813">
                  <c:v>178.8046875</c:v>
                </c:pt>
                <c:pt idx="69814">
                  <c:v>178.80729166666666</c:v>
                </c:pt>
                <c:pt idx="69815">
                  <c:v>178.80989583333334</c:v>
                </c:pt>
                <c:pt idx="69816">
                  <c:v>178.8125</c:v>
                </c:pt>
                <c:pt idx="69817">
                  <c:v>178.81510416666666</c:v>
                </c:pt>
                <c:pt idx="69818">
                  <c:v>178.81770833333334</c:v>
                </c:pt>
                <c:pt idx="69819">
                  <c:v>178.8203125</c:v>
                </c:pt>
                <c:pt idx="69820">
                  <c:v>178.82291666666666</c:v>
                </c:pt>
                <c:pt idx="69821">
                  <c:v>178.82552083333334</c:v>
                </c:pt>
                <c:pt idx="69822">
                  <c:v>178.828125</c:v>
                </c:pt>
                <c:pt idx="69823">
                  <c:v>178.83072916666666</c:v>
                </c:pt>
                <c:pt idx="69824">
                  <c:v>178.83333333333334</c:v>
                </c:pt>
                <c:pt idx="69825">
                  <c:v>178.8359375</c:v>
                </c:pt>
                <c:pt idx="69826">
                  <c:v>178.83854166666666</c:v>
                </c:pt>
                <c:pt idx="69827">
                  <c:v>178.84114583333334</c:v>
                </c:pt>
                <c:pt idx="69828">
                  <c:v>178.84375</c:v>
                </c:pt>
                <c:pt idx="69829">
                  <c:v>178.84635416666666</c:v>
                </c:pt>
                <c:pt idx="69830">
                  <c:v>178.84895833333334</c:v>
                </c:pt>
                <c:pt idx="69831">
                  <c:v>178.8515625</c:v>
                </c:pt>
                <c:pt idx="69832">
                  <c:v>178.85416666666666</c:v>
                </c:pt>
                <c:pt idx="69833">
                  <c:v>178.85677083333334</c:v>
                </c:pt>
                <c:pt idx="69834">
                  <c:v>178.859375</c:v>
                </c:pt>
                <c:pt idx="69835">
                  <c:v>178.86197916666666</c:v>
                </c:pt>
                <c:pt idx="69836">
                  <c:v>178.86458333333334</c:v>
                </c:pt>
                <c:pt idx="69837">
                  <c:v>178.8671875</c:v>
                </c:pt>
                <c:pt idx="69838">
                  <c:v>178.86979166666666</c:v>
                </c:pt>
                <c:pt idx="69839">
                  <c:v>178.87239583333334</c:v>
                </c:pt>
                <c:pt idx="69840">
                  <c:v>178.875</c:v>
                </c:pt>
                <c:pt idx="69841">
                  <c:v>178.87760416666666</c:v>
                </c:pt>
                <c:pt idx="69842">
                  <c:v>178.88020833333334</c:v>
                </c:pt>
                <c:pt idx="69843">
                  <c:v>178.8828125</c:v>
                </c:pt>
                <c:pt idx="69844">
                  <c:v>178.88541666666666</c:v>
                </c:pt>
                <c:pt idx="69845">
                  <c:v>178.88802083333334</c:v>
                </c:pt>
                <c:pt idx="69846">
                  <c:v>178.890625</c:v>
                </c:pt>
                <c:pt idx="69847">
                  <c:v>178.89322916666666</c:v>
                </c:pt>
                <c:pt idx="69848">
                  <c:v>178.89583333333334</c:v>
                </c:pt>
                <c:pt idx="69849">
                  <c:v>178.8984375</c:v>
                </c:pt>
                <c:pt idx="69850">
                  <c:v>178.90104166666666</c:v>
                </c:pt>
                <c:pt idx="69851">
                  <c:v>178.90364583333334</c:v>
                </c:pt>
                <c:pt idx="69852">
                  <c:v>178.90625</c:v>
                </c:pt>
                <c:pt idx="69853">
                  <c:v>178.90885416666666</c:v>
                </c:pt>
                <c:pt idx="69854">
                  <c:v>178.91145833333334</c:v>
                </c:pt>
                <c:pt idx="69855">
                  <c:v>178.9140625</c:v>
                </c:pt>
                <c:pt idx="69856">
                  <c:v>178.91666666666666</c:v>
                </c:pt>
                <c:pt idx="69857">
                  <c:v>178.91927083333334</c:v>
                </c:pt>
                <c:pt idx="69858">
                  <c:v>178.921875</c:v>
                </c:pt>
                <c:pt idx="69859">
                  <c:v>178.92447916666666</c:v>
                </c:pt>
                <c:pt idx="69860">
                  <c:v>178.92708333333334</c:v>
                </c:pt>
                <c:pt idx="69861">
                  <c:v>178.9296875</c:v>
                </c:pt>
                <c:pt idx="69862">
                  <c:v>178.93229166666666</c:v>
                </c:pt>
                <c:pt idx="69863">
                  <c:v>178.93489583333334</c:v>
                </c:pt>
                <c:pt idx="69864">
                  <c:v>178.9375</c:v>
                </c:pt>
                <c:pt idx="69865">
                  <c:v>178.94010416666666</c:v>
                </c:pt>
                <c:pt idx="69866">
                  <c:v>178.94270833333334</c:v>
                </c:pt>
                <c:pt idx="69867">
                  <c:v>178.9453125</c:v>
                </c:pt>
                <c:pt idx="69868">
                  <c:v>178.94791666666666</c:v>
                </c:pt>
                <c:pt idx="69869">
                  <c:v>178.95052083333334</c:v>
                </c:pt>
                <c:pt idx="69870">
                  <c:v>178.953125</c:v>
                </c:pt>
                <c:pt idx="69871">
                  <c:v>178.95572916666666</c:v>
                </c:pt>
                <c:pt idx="69872">
                  <c:v>178.95833333333334</c:v>
                </c:pt>
                <c:pt idx="69873">
                  <c:v>178.9609375</c:v>
                </c:pt>
                <c:pt idx="69874">
                  <c:v>178.96354166666666</c:v>
                </c:pt>
                <c:pt idx="69875">
                  <c:v>178.96614583333334</c:v>
                </c:pt>
                <c:pt idx="69876">
                  <c:v>178.96875</c:v>
                </c:pt>
                <c:pt idx="69877">
                  <c:v>178.97135416666666</c:v>
                </c:pt>
                <c:pt idx="69878">
                  <c:v>178.97395833333334</c:v>
                </c:pt>
                <c:pt idx="69879">
                  <c:v>178.9765625</c:v>
                </c:pt>
                <c:pt idx="69880">
                  <c:v>178.97916666666666</c:v>
                </c:pt>
                <c:pt idx="69881">
                  <c:v>178.98177083333334</c:v>
                </c:pt>
                <c:pt idx="69882">
                  <c:v>178.984375</c:v>
                </c:pt>
                <c:pt idx="69883">
                  <c:v>178.98697916666666</c:v>
                </c:pt>
                <c:pt idx="69884">
                  <c:v>178.98958333333334</c:v>
                </c:pt>
                <c:pt idx="69885">
                  <c:v>178.9921875</c:v>
                </c:pt>
                <c:pt idx="69886">
                  <c:v>178.99479166666666</c:v>
                </c:pt>
                <c:pt idx="69887">
                  <c:v>178.99739583333334</c:v>
                </c:pt>
                <c:pt idx="69888">
                  <c:v>179</c:v>
                </c:pt>
                <c:pt idx="69889">
                  <c:v>179.00260416666666</c:v>
                </c:pt>
                <c:pt idx="69890">
                  <c:v>179.00520833333334</c:v>
                </c:pt>
                <c:pt idx="69891">
                  <c:v>179.0078125</c:v>
                </c:pt>
                <c:pt idx="69892">
                  <c:v>179.01041666666666</c:v>
                </c:pt>
                <c:pt idx="69893">
                  <c:v>179.01302083333334</c:v>
                </c:pt>
                <c:pt idx="69894">
                  <c:v>179.015625</c:v>
                </c:pt>
                <c:pt idx="69895">
                  <c:v>179.01822916666666</c:v>
                </c:pt>
                <c:pt idx="69896">
                  <c:v>179.02083333333334</c:v>
                </c:pt>
                <c:pt idx="69897">
                  <c:v>179.0234375</c:v>
                </c:pt>
                <c:pt idx="69898">
                  <c:v>179.02604166666666</c:v>
                </c:pt>
                <c:pt idx="69899">
                  <c:v>179.02864583333334</c:v>
                </c:pt>
                <c:pt idx="69900">
                  <c:v>179.03125</c:v>
                </c:pt>
                <c:pt idx="69901">
                  <c:v>179.03385416666666</c:v>
                </c:pt>
                <c:pt idx="69902">
                  <c:v>179.03645833333334</c:v>
                </c:pt>
                <c:pt idx="69903">
                  <c:v>179.0390625</c:v>
                </c:pt>
                <c:pt idx="69904">
                  <c:v>179.04166666666666</c:v>
                </c:pt>
                <c:pt idx="69905">
                  <c:v>179.04427083333334</c:v>
                </c:pt>
                <c:pt idx="69906">
                  <c:v>179.046875</c:v>
                </c:pt>
                <c:pt idx="69907">
                  <c:v>179.04947916666666</c:v>
                </c:pt>
                <c:pt idx="69908">
                  <c:v>179.05208333333334</c:v>
                </c:pt>
                <c:pt idx="69909">
                  <c:v>179.0546875</c:v>
                </c:pt>
                <c:pt idx="69910">
                  <c:v>179.05729166666666</c:v>
                </c:pt>
                <c:pt idx="69911">
                  <c:v>179.05989583333334</c:v>
                </c:pt>
                <c:pt idx="69912">
                  <c:v>179.0625</c:v>
                </c:pt>
                <c:pt idx="69913">
                  <c:v>179.06510416666666</c:v>
                </c:pt>
                <c:pt idx="69914">
                  <c:v>179.06770833333334</c:v>
                </c:pt>
                <c:pt idx="69915">
                  <c:v>179.0703125</c:v>
                </c:pt>
                <c:pt idx="69916">
                  <c:v>179.07291666666666</c:v>
                </c:pt>
                <c:pt idx="69917">
                  <c:v>179.07552083333334</c:v>
                </c:pt>
                <c:pt idx="69918">
                  <c:v>179.078125</c:v>
                </c:pt>
                <c:pt idx="69919">
                  <c:v>179.08072916666666</c:v>
                </c:pt>
                <c:pt idx="69920">
                  <c:v>179.08333333333334</c:v>
                </c:pt>
                <c:pt idx="69921">
                  <c:v>179.0859375</c:v>
                </c:pt>
                <c:pt idx="69922">
                  <c:v>179.08854166666666</c:v>
                </c:pt>
                <c:pt idx="69923">
                  <c:v>179.09114583333334</c:v>
                </c:pt>
                <c:pt idx="69924">
                  <c:v>179.09375</c:v>
                </c:pt>
                <c:pt idx="69925">
                  <c:v>179.09635416666666</c:v>
                </c:pt>
                <c:pt idx="69926">
                  <c:v>179.09895833333334</c:v>
                </c:pt>
                <c:pt idx="69927">
                  <c:v>179.1015625</c:v>
                </c:pt>
                <c:pt idx="69928">
                  <c:v>179.10416666666666</c:v>
                </c:pt>
                <c:pt idx="69929">
                  <c:v>179.10677083333334</c:v>
                </c:pt>
                <c:pt idx="69930">
                  <c:v>179.109375</c:v>
                </c:pt>
                <c:pt idx="69931">
                  <c:v>179.11197916666666</c:v>
                </c:pt>
                <c:pt idx="69932">
                  <c:v>179.11458333333334</c:v>
                </c:pt>
                <c:pt idx="69933">
                  <c:v>179.1171875</c:v>
                </c:pt>
                <c:pt idx="69934">
                  <c:v>179.11979166666666</c:v>
                </c:pt>
                <c:pt idx="69935">
                  <c:v>179.12239583333334</c:v>
                </c:pt>
                <c:pt idx="69936">
                  <c:v>179.125</c:v>
                </c:pt>
                <c:pt idx="69937">
                  <c:v>179.12760416666666</c:v>
                </c:pt>
                <c:pt idx="69938">
                  <c:v>179.13020833333334</c:v>
                </c:pt>
                <c:pt idx="69939">
                  <c:v>179.1328125</c:v>
                </c:pt>
                <c:pt idx="69940">
                  <c:v>179.13541666666666</c:v>
                </c:pt>
                <c:pt idx="69941">
                  <c:v>179.13802083333334</c:v>
                </c:pt>
                <c:pt idx="69942">
                  <c:v>179.140625</c:v>
                </c:pt>
                <c:pt idx="69943">
                  <c:v>179.14322916666666</c:v>
                </c:pt>
                <c:pt idx="69944">
                  <c:v>179.14583333333334</c:v>
                </c:pt>
                <c:pt idx="69945">
                  <c:v>179.1484375</c:v>
                </c:pt>
                <c:pt idx="69946">
                  <c:v>179.15104166666666</c:v>
                </c:pt>
                <c:pt idx="69947">
                  <c:v>179.15364583333334</c:v>
                </c:pt>
                <c:pt idx="69948">
                  <c:v>179.15625</c:v>
                </c:pt>
                <c:pt idx="69949">
                  <c:v>179.15885416666666</c:v>
                </c:pt>
                <c:pt idx="69950">
                  <c:v>179.16145833333334</c:v>
                </c:pt>
                <c:pt idx="69951">
                  <c:v>179.1640625</c:v>
                </c:pt>
                <c:pt idx="69952">
                  <c:v>179.16666666666666</c:v>
                </c:pt>
                <c:pt idx="69953">
                  <c:v>179.16927083333334</c:v>
                </c:pt>
                <c:pt idx="69954">
                  <c:v>179.171875</c:v>
                </c:pt>
                <c:pt idx="69955">
                  <c:v>179.17447916666666</c:v>
                </c:pt>
                <c:pt idx="69956">
                  <c:v>179.17708333333334</c:v>
                </c:pt>
                <c:pt idx="69957">
                  <c:v>179.1796875</c:v>
                </c:pt>
                <c:pt idx="69958">
                  <c:v>179.18229166666666</c:v>
                </c:pt>
                <c:pt idx="69959">
                  <c:v>179.18489583333334</c:v>
                </c:pt>
                <c:pt idx="69960">
                  <c:v>179.1875</c:v>
                </c:pt>
                <c:pt idx="69961">
                  <c:v>179.19010416666666</c:v>
                </c:pt>
                <c:pt idx="69962">
                  <c:v>179.19270833333334</c:v>
                </c:pt>
                <c:pt idx="69963">
                  <c:v>179.1953125</c:v>
                </c:pt>
                <c:pt idx="69964">
                  <c:v>179.19791666666666</c:v>
                </c:pt>
                <c:pt idx="69965">
                  <c:v>179.20052083333334</c:v>
                </c:pt>
                <c:pt idx="69966">
                  <c:v>179.203125</c:v>
                </c:pt>
                <c:pt idx="69967">
                  <c:v>179.20572916666666</c:v>
                </c:pt>
                <c:pt idx="69968">
                  <c:v>179.20833333333334</c:v>
                </c:pt>
                <c:pt idx="69969">
                  <c:v>179.2109375</c:v>
                </c:pt>
                <c:pt idx="69970">
                  <c:v>179.21354166666666</c:v>
                </c:pt>
                <c:pt idx="69971">
                  <c:v>179.21614583333334</c:v>
                </c:pt>
                <c:pt idx="69972">
                  <c:v>179.21875</c:v>
                </c:pt>
                <c:pt idx="69973">
                  <c:v>179.22135416666666</c:v>
                </c:pt>
                <c:pt idx="69974">
                  <c:v>179.22395833333334</c:v>
                </c:pt>
                <c:pt idx="69975">
                  <c:v>179.2265625</c:v>
                </c:pt>
                <c:pt idx="69976">
                  <c:v>179.22916666666666</c:v>
                </c:pt>
                <c:pt idx="69977">
                  <c:v>179.23177083333334</c:v>
                </c:pt>
                <c:pt idx="69978">
                  <c:v>179.234375</c:v>
                </c:pt>
                <c:pt idx="69979">
                  <c:v>179.23697916666666</c:v>
                </c:pt>
                <c:pt idx="69980">
                  <c:v>179.23958333333334</c:v>
                </c:pt>
                <c:pt idx="69981">
                  <c:v>179.2421875</c:v>
                </c:pt>
                <c:pt idx="69982">
                  <c:v>179.24479166666666</c:v>
                </c:pt>
                <c:pt idx="69983">
                  <c:v>179.24739583333334</c:v>
                </c:pt>
                <c:pt idx="69984">
                  <c:v>179.25</c:v>
                </c:pt>
                <c:pt idx="69985">
                  <c:v>179.25260416666666</c:v>
                </c:pt>
                <c:pt idx="69986">
                  <c:v>179.25520833333334</c:v>
                </c:pt>
                <c:pt idx="69987">
                  <c:v>179.2578125</c:v>
                </c:pt>
                <c:pt idx="69988">
                  <c:v>179.26041666666666</c:v>
                </c:pt>
                <c:pt idx="69989">
                  <c:v>179.26302083333334</c:v>
                </c:pt>
                <c:pt idx="69990">
                  <c:v>179.265625</c:v>
                </c:pt>
                <c:pt idx="69991">
                  <c:v>179.26822916666666</c:v>
                </c:pt>
                <c:pt idx="69992">
                  <c:v>179.27083333333334</c:v>
                </c:pt>
                <c:pt idx="69993">
                  <c:v>179.2734375</c:v>
                </c:pt>
                <c:pt idx="69994">
                  <c:v>179.27604166666666</c:v>
                </c:pt>
                <c:pt idx="69995">
                  <c:v>179.27864583333334</c:v>
                </c:pt>
                <c:pt idx="69996">
                  <c:v>179.28125</c:v>
                </c:pt>
                <c:pt idx="69997">
                  <c:v>179.28385416666666</c:v>
                </c:pt>
                <c:pt idx="69998">
                  <c:v>179.28645833333334</c:v>
                </c:pt>
                <c:pt idx="69999">
                  <c:v>179.2890625</c:v>
                </c:pt>
                <c:pt idx="70000">
                  <c:v>179.29166666666666</c:v>
                </c:pt>
                <c:pt idx="70001">
                  <c:v>179.29427083333334</c:v>
                </c:pt>
                <c:pt idx="70002">
                  <c:v>179.296875</c:v>
                </c:pt>
                <c:pt idx="70003">
                  <c:v>179.29947916666666</c:v>
                </c:pt>
                <c:pt idx="70004">
                  <c:v>179.30208333333334</c:v>
                </c:pt>
                <c:pt idx="70005">
                  <c:v>179.3046875</c:v>
                </c:pt>
                <c:pt idx="70006">
                  <c:v>179.30729166666666</c:v>
                </c:pt>
                <c:pt idx="70007">
                  <c:v>179.30989583333334</c:v>
                </c:pt>
                <c:pt idx="70008">
                  <c:v>179.3125</c:v>
                </c:pt>
                <c:pt idx="70009">
                  <c:v>179.31510416666666</c:v>
                </c:pt>
                <c:pt idx="70010">
                  <c:v>179.31770833333334</c:v>
                </c:pt>
                <c:pt idx="70011">
                  <c:v>179.3203125</c:v>
                </c:pt>
                <c:pt idx="70012">
                  <c:v>179.32291666666666</c:v>
                </c:pt>
                <c:pt idx="70013">
                  <c:v>179.32552083333334</c:v>
                </c:pt>
                <c:pt idx="70014">
                  <c:v>179.328125</c:v>
                </c:pt>
                <c:pt idx="70015">
                  <c:v>179.33072916666666</c:v>
                </c:pt>
                <c:pt idx="70016">
                  <c:v>179.33333333333334</c:v>
                </c:pt>
                <c:pt idx="70017">
                  <c:v>179.3359375</c:v>
                </c:pt>
                <c:pt idx="70018">
                  <c:v>179.33854166666666</c:v>
                </c:pt>
                <c:pt idx="70019">
                  <c:v>179.34114583333334</c:v>
                </c:pt>
                <c:pt idx="70020">
                  <c:v>179.34375</c:v>
                </c:pt>
                <c:pt idx="70021">
                  <c:v>179.34635416666666</c:v>
                </c:pt>
                <c:pt idx="70022">
                  <c:v>179.34895833333334</c:v>
                </c:pt>
                <c:pt idx="70023">
                  <c:v>179.3515625</c:v>
                </c:pt>
                <c:pt idx="70024">
                  <c:v>179.35416666666666</c:v>
                </c:pt>
                <c:pt idx="70025">
                  <c:v>179.35677083333334</c:v>
                </c:pt>
                <c:pt idx="70026">
                  <c:v>179.359375</c:v>
                </c:pt>
                <c:pt idx="70027">
                  <c:v>179.36197916666666</c:v>
                </c:pt>
                <c:pt idx="70028">
                  <c:v>179.36458333333334</c:v>
                </c:pt>
                <c:pt idx="70029">
                  <c:v>179.3671875</c:v>
                </c:pt>
                <c:pt idx="70030">
                  <c:v>179.36979166666666</c:v>
                </c:pt>
                <c:pt idx="70031">
                  <c:v>179.37239583333334</c:v>
                </c:pt>
                <c:pt idx="70032">
                  <c:v>179.375</c:v>
                </c:pt>
                <c:pt idx="70033">
                  <c:v>179.37760416666666</c:v>
                </c:pt>
                <c:pt idx="70034">
                  <c:v>179.38020833333334</c:v>
                </c:pt>
                <c:pt idx="70035">
                  <c:v>179.3828125</c:v>
                </c:pt>
                <c:pt idx="70036">
                  <c:v>179.38541666666666</c:v>
                </c:pt>
                <c:pt idx="70037">
                  <c:v>179.38802083333334</c:v>
                </c:pt>
                <c:pt idx="70038">
                  <c:v>179.390625</c:v>
                </c:pt>
                <c:pt idx="70039">
                  <c:v>179.39322916666666</c:v>
                </c:pt>
                <c:pt idx="70040">
                  <c:v>179.39583333333334</c:v>
                </c:pt>
                <c:pt idx="70041">
                  <c:v>179.3984375</c:v>
                </c:pt>
                <c:pt idx="70042">
                  <c:v>179.40104166666666</c:v>
                </c:pt>
                <c:pt idx="70043">
                  <c:v>179.40364583333334</c:v>
                </c:pt>
                <c:pt idx="70044">
                  <c:v>179.40625</c:v>
                </c:pt>
                <c:pt idx="70045">
                  <c:v>179.40885416666666</c:v>
                </c:pt>
                <c:pt idx="70046">
                  <c:v>179.41145833333334</c:v>
                </c:pt>
                <c:pt idx="70047">
                  <c:v>179.4140625</c:v>
                </c:pt>
                <c:pt idx="70048">
                  <c:v>179.41666666666666</c:v>
                </c:pt>
                <c:pt idx="70049">
                  <c:v>179.41927083333334</c:v>
                </c:pt>
                <c:pt idx="70050">
                  <c:v>179.421875</c:v>
                </c:pt>
                <c:pt idx="70051">
                  <c:v>179.42447916666666</c:v>
                </c:pt>
                <c:pt idx="70052">
                  <c:v>179.42708333333334</c:v>
                </c:pt>
                <c:pt idx="70053">
                  <c:v>179.4296875</c:v>
                </c:pt>
                <c:pt idx="70054">
                  <c:v>179.43229166666666</c:v>
                </c:pt>
                <c:pt idx="70055">
                  <c:v>179.43489583333334</c:v>
                </c:pt>
                <c:pt idx="70056">
                  <c:v>179.4375</c:v>
                </c:pt>
                <c:pt idx="70057">
                  <c:v>179.44010416666666</c:v>
                </c:pt>
                <c:pt idx="70058">
                  <c:v>179.44270833333334</c:v>
                </c:pt>
                <c:pt idx="70059">
                  <c:v>179.4453125</c:v>
                </c:pt>
                <c:pt idx="70060">
                  <c:v>179.44791666666666</c:v>
                </c:pt>
                <c:pt idx="70061">
                  <c:v>179.45052083333334</c:v>
                </c:pt>
                <c:pt idx="70062">
                  <c:v>179.453125</c:v>
                </c:pt>
                <c:pt idx="70063">
                  <c:v>179.45572916666666</c:v>
                </c:pt>
                <c:pt idx="70064">
                  <c:v>179.45833333333334</c:v>
                </c:pt>
                <c:pt idx="70065">
                  <c:v>179.4609375</c:v>
                </c:pt>
                <c:pt idx="70066">
                  <c:v>179.46354166666666</c:v>
                </c:pt>
                <c:pt idx="70067">
                  <c:v>179.46614583333334</c:v>
                </c:pt>
                <c:pt idx="70068">
                  <c:v>179.46875</c:v>
                </c:pt>
                <c:pt idx="70069">
                  <c:v>179.47135416666666</c:v>
                </c:pt>
                <c:pt idx="70070">
                  <c:v>179.47395833333334</c:v>
                </c:pt>
                <c:pt idx="70071">
                  <c:v>179.4765625</c:v>
                </c:pt>
                <c:pt idx="70072">
                  <c:v>179.47916666666666</c:v>
                </c:pt>
                <c:pt idx="70073">
                  <c:v>179.48177083333334</c:v>
                </c:pt>
                <c:pt idx="70074">
                  <c:v>179.484375</c:v>
                </c:pt>
                <c:pt idx="70075">
                  <c:v>179.48697916666666</c:v>
                </c:pt>
                <c:pt idx="70076">
                  <c:v>179.48958333333334</c:v>
                </c:pt>
                <c:pt idx="70077">
                  <c:v>179.4921875</c:v>
                </c:pt>
                <c:pt idx="70078">
                  <c:v>179.49479166666666</c:v>
                </c:pt>
                <c:pt idx="70079">
                  <c:v>179.49739583333334</c:v>
                </c:pt>
                <c:pt idx="70080">
                  <c:v>179.5</c:v>
                </c:pt>
                <c:pt idx="70081">
                  <c:v>179.50260416666666</c:v>
                </c:pt>
                <c:pt idx="70082">
                  <c:v>179.50520833333334</c:v>
                </c:pt>
                <c:pt idx="70083">
                  <c:v>179.5078125</c:v>
                </c:pt>
                <c:pt idx="70084">
                  <c:v>179.51041666666666</c:v>
                </c:pt>
                <c:pt idx="70085">
                  <c:v>179.51302083333334</c:v>
                </c:pt>
                <c:pt idx="70086">
                  <c:v>179.515625</c:v>
                </c:pt>
                <c:pt idx="70087">
                  <c:v>179.51822916666666</c:v>
                </c:pt>
                <c:pt idx="70088">
                  <c:v>179.52083333333334</c:v>
                </c:pt>
                <c:pt idx="70089">
                  <c:v>179.5234375</c:v>
                </c:pt>
                <c:pt idx="70090">
                  <c:v>179.52604166666666</c:v>
                </c:pt>
                <c:pt idx="70091">
                  <c:v>179.52864583333334</c:v>
                </c:pt>
                <c:pt idx="70092">
                  <c:v>179.53125</c:v>
                </c:pt>
                <c:pt idx="70093">
                  <c:v>179.53385416666666</c:v>
                </c:pt>
                <c:pt idx="70094">
                  <c:v>179.53645833333334</c:v>
                </c:pt>
                <c:pt idx="70095">
                  <c:v>179.5390625</c:v>
                </c:pt>
                <c:pt idx="70096">
                  <c:v>179.54166666666666</c:v>
                </c:pt>
                <c:pt idx="70097">
                  <c:v>179.54427083333334</c:v>
                </c:pt>
                <c:pt idx="70098">
                  <c:v>179.546875</c:v>
                </c:pt>
                <c:pt idx="70099">
                  <c:v>179.54947916666666</c:v>
                </c:pt>
                <c:pt idx="70100">
                  <c:v>179.55208333333334</c:v>
                </c:pt>
                <c:pt idx="70101">
                  <c:v>179.5546875</c:v>
                </c:pt>
                <c:pt idx="70102">
                  <c:v>179.55729166666666</c:v>
                </c:pt>
                <c:pt idx="70103">
                  <c:v>179.55989583333334</c:v>
                </c:pt>
                <c:pt idx="70104">
                  <c:v>179.5625</c:v>
                </c:pt>
                <c:pt idx="70105">
                  <c:v>179.56510416666666</c:v>
                </c:pt>
                <c:pt idx="70106">
                  <c:v>179.56770833333334</c:v>
                </c:pt>
                <c:pt idx="70107">
                  <c:v>179.5703125</c:v>
                </c:pt>
                <c:pt idx="70108">
                  <c:v>179.57291666666666</c:v>
                </c:pt>
                <c:pt idx="70109">
                  <c:v>179.57552083333334</c:v>
                </c:pt>
                <c:pt idx="70110">
                  <c:v>179.578125</c:v>
                </c:pt>
                <c:pt idx="70111">
                  <c:v>179.58072916666666</c:v>
                </c:pt>
                <c:pt idx="70112">
                  <c:v>179.58333333333334</c:v>
                </c:pt>
                <c:pt idx="70113">
                  <c:v>179.5859375</c:v>
                </c:pt>
                <c:pt idx="70114">
                  <c:v>179.58854166666666</c:v>
                </c:pt>
                <c:pt idx="70115">
                  <c:v>179.59114583333334</c:v>
                </c:pt>
                <c:pt idx="70116">
                  <c:v>179.59375</c:v>
                </c:pt>
                <c:pt idx="70117">
                  <c:v>179.59635416666666</c:v>
                </c:pt>
                <c:pt idx="70118">
                  <c:v>179.59895833333334</c:v>
                </c:pt>
                <c:pt idx="70119">
                  <c:v>179.6015625</c:v>
                </c:pt>
                <c:pt idx="70120">
                  <c:v>179.60416666666666</c:v>
                </c:pt>
                <c:pt idx="70121">
                  <c:v>179.60677083333334</c:v>
                </c:pt>
                <c:pt idx="70122">
                  <c:v>179.609375</c:v>
                </c:pt>
                <c:pt idx="70123">
                  <c:v>179.61197916666666</c:v>
                </c:pt>
                <c:pt idx="70124">
                  <c:v>179.61458333333334</c:v>
                </c:pt>
                <c:pt idx="70125">
                  <c:v>179.6171875</c:v>
                </c:pt>
                <c:pt idx="70126">
                  <c:v>179.61979166666666</c:v>
                </c:pt>
                <c:pt idx="70127">
                  <c:v>179.62239583333334</c:v>
                </c:pt>
                <c:pt idx="70128">
                  <c:v>179.625</c:v>
                </c:pt>
                <c:pt idx="70129">
                  <c:v>179.62760416666666</c:v>
                </c:pt>
                <c:pt idx="70130">
                  <c:v>179.63020833333334</c:v>
                </c:pt>
                <c:pt idx="70131">
                  <c:v>179.6328125</c:v>
                </c:pt>
                <c:pt idx="70132">
                  <c:v>179.63541666666666</c:v>
                </c:pt>
                <c:pt idx="70133">
                  <c:v>179.63802083333334</c:v>
                </c:pt>
                <c:pt idx="70134">
                  <c:v>179.640625</c:v>
                </c:pt>
                <c:pt idx="70135">
                  <c:v>179.64322916666666</c:v>
                </c:pt>
                <c:pt idx="70136">
                  <c:v>179.64583333333334</c:v>
                </c:pt>
                <c:pt idx="70137">
                  <c:v>179.6484375</c:v>
                </c:pt>
                <c:pt idx="70138">
                  <c:v>179.65104166666666</c:v>
                </c:pt>
                <c:pt idx="70139">
                  <c:v>179.65364583333334</c:v>
                </c:pt>
                <c:pt idx="70140">
                  <c:v>179.65625</c:v>
                </c:pt>
                <c:pt idx="70141">
                  <c:v>179.65885416666666</c:v>
                </c:pt>
                <c:pt idx="70142">
                  <c:v>179.66145833333334</c:v>
                </c:pt>
                <c:pt idx="70143">
                  <c:v>179.6640625</c:v>
                </c:pt>
                <c:pt idx="70144">
                  <c:v>179.66666666666666</c:v>
                </c:pt>
                <c:pt idx="70145">
                  <c:v>179.66927083333334</c:v>
                </c:pt>
                <c:pt idx="70146">
                  <c:v>179.671875</c:v>
                </c:pt>
                <c:pt idx="70147">
                  <c:v>179.67447916666666</c:v>
                </c:pt>
                <c:pt idx="70148">
                  <c:v>179.67708333333334</c:v>
                </c:pt>
                <c:pt idx="70149">
                  <c:v>179.6796875</c:v>
                </c:pt>
                <c:pt idx="70150">
                  <c:v>179.68229166666666</c:v>
                </c:pt>
                <c:pt idx="70151">
                  <c:v>179.68489583333334</c:v>
                </c:pt>
                <c:pt idx="70152">
                  <c:v>179.6875</c:v>
                </c:pt>
                <c:pt idx="70153">
                  <c:v>179.69010416666666</c:v>
                </c:pt>
                <c:pt idx="70154">
                  <c:v>179.69270833333334</c:v>
                </c:pt>
                <c:pt idx="70155">
                  <c:v>179.6953125</c:v>
                </c:pt>
                <c:pt idx="70156">
                  <c:v>179.69791666666666</c:v>
                </c:pt>
                <c:pt idx="70157">
                  <c:v>179.70052083333334</c:v>
                </c:pt>
                <c:pt idx="70158">
                  <c:v>179.703125</c:v>
                </c:pt>
                <c:pt idx="70159">
                  <c:v>179.70572916666666</c:v>
                </c:pt>
                <c:pt idx="70160">
                  <c:v>179.70833333333334</c:v>
                </c:pt>
                <c:pt idx="70161">
                  <c:v>179.7109375</c:v>
                </c:pt>
                <c:pt idx="70162">
                  <c:v>179.71354166666666</c:v>
                </c:pt>
                <c:pt idx="70163">
                  <c:v>179.71614583333334</c:v>
                </c:pt>
                <c:pt idx="70164">
                  <c:v>179.71875</c:v>
                </c:pt>
                <c:pt idx="70165">
                  <c:v>179.72135416666666</c:v>
                </c:pt>
                <c:pt idx="70166">
                  <c:v>179.72395833333334</c:v>
                </c:pt>
                <c:pt idx="70167">
                  <c:v>179.7265625</c:v>
                </c:pt>
                <c:pt idx="70168">
                  <c:v>179.72916666666666</c:v>
                </c:pt>
                <c:pt idx="70169">
                  <c:v>179.73177083333334</c:v>
                </c:pt>
                <c:pt idx="70170">
                  <c:v>179.734375</c:v>
                </c:pt>
                <c:pt idx="70171">
                  <c:v>179.73697916666666</c:v>
                </c:pt>
                <c:pt idx="70172">
                  <c:v>179.73958333333334</c:v>
                </c:pt>
                <c:pt idx="70173">
                  <c:v>179.7421875</c:v>
                </c:pt>
                <c:pt idx="70174">
                  <c:v>179.74479166666666</c:v>
                </c:pt>
                <c:pt idx="70175">
                  <c:v>179.74739583333334</c:v>
                </c:pt>
                <c:pt idx="70176">
                  <c:v>179.75</c:v>
                </c:pt>
                <c:pt idx="70177">
                  <c:v>179.75260416666666</c:v>
                </c:pt>
                <c:pt idx="70178">
                  <c:v>179.75520833333334</c:v>
                </c:pt>
                <c:pt idx="70179">
                  <c:v>179.7578125</c:v>
                </c:pt>
                <c:pt idx="70180">
                  <c:v>179.76041666666666</c:v>
                </c:pt>
                <c:pt idx="70181">
                  <c:v>179.76302083333334</c:v>
                </c:pt>
                <c:pt idx="70182">
                  <c:v>179.765625</c:v>
                </c:pt>
                <c:pt idx="70183">
                  <c:v>179.76822916666666</c:v>
                </c:pt>
                <c:pt idx="70184">
                  <c:v>179.77083333333334</c:v>
                </c:pt>
                <c:pt idx="70185">
                  <c:v>179.7734375</c:v>
                </c:pt>
                <c:pt idx="70186">
                  <c:v>179.77604166666666</c:v>
                </c:pt>
                <c:pt idx="70187">
                  <c:v>179.77864583333334</c:v>
                </c:pt>
                <c:pt idx="70188">
                  <c:v>179.78125</c:v>
                </c:pt>
                <c:pt idx="70189">
                  <c:v>179.78385416666666</c:v>
                </c:pt>
                <c:pt idx="70190">
                  <c:v>179.78645833333334</c:v>
                </c:pt>
                <c:pt idx="70191">
                  <c:v>179.7890625</c:v>
                </c:pt>
                <c:pt idx="70192">
                  <c:v>179.79166666666666</c:v>
                </c:pt>
                <c:pt idx="70193">
                  <c:v>179.79427083333334</c:v>
                </c:pt>
                <c:pt idx="70194">
                  <c:v>179.796875</c:v>
                </c:pt>
                <c:pt idx="70195">
                  <c:v>179.79947916666666</c:v>
                </c:pt>
                <c:pt idx="70196">
                  <c:v>179.80208333333334</c:v>
                </c:pt>
                <c:pt idx="70197">
                  <c:v>179.8046875</c:v>
                </c:pt>
                <c:pt idx="70198">
                  <c:v>179.80729166666666</c:v>
                </c:pt>
                <c:pt idx="70199">
                  <c:v>179.80989583333334</c:v>
                </c:pt>
                <c:pt idx="70200">
                  <c:v>179.8125</c:v>
                </c:pt>
                <c:pt idx="70201">
                  <c:v>179.81510416666666</c:v>
                </c:pt>
                <c:pt idx="70202">
                  <c:v>179.81770833333334</c:v>
                </c:pt>
                <c:pt idx="70203">
                  <c:v>179.8203125</c:v>
                </c:pt>
                <c:pt idx="70204">
                  <c:v>179.82291666666666</c:v>
                </c:pt>
                <c:pt idx="70205">
                  <c:v>179.82552083333334</c:v>
                </c:pt>
                <c:pt idx="70206">
                  <c:v>179.828125</c:v>
                </c:pt>
                <c:pt idx="70207">
                  <c:v>179.83072916666666</c:v>
                </c:pt>
                <c:pt idx="70208">
                  <c:v>179.83333333333334</c:v>
                </c:pt>
                <c:pt idx="70209">
                  <c:v>179.8359375</c:v>
                </c:pt>
                <c:pt idx="70210">
                  <c:v>179.83854166666666</c:v>
                </c:pt>
                <c:pt idx="70211">
                  <c:v>179.84114583333334</c:v>
                </c:pt>
                <c:pt idx="70212">
                  <c:v>179.84375</c:v>
                </c:pt>
                <c:pt idx="70213">
                  <c:v>179.84635416666666</c:v>
                </c:pt>
                <c:pt idx="70214">
                  <c:v>179.84895833333334</c:v>
                </c:pt>
                <c:pt idx="70215">
                  <c:v>179.8515625</c:v>
                </c:pt>
                <c:pt idx="70216">
                  <c:v>179.85416666666666</c:v>
                </c:pt>
                <c:pt idx="70217">
                  <c:v>179.85677083333334</c:v>
                </c:pt>
                <c:pt idx="70218">
                  <c:v>179.859375</c:v>
                </c:pt>
                <c:pt idx="70219">
                  <c:v>179.86197916666666</c:v>
                </c:pt>
                <c:pt idx="70220">
                  <c:v>179.86458333333334</c:v>
                </c:pt>
                <c:pt idx="70221">
                  <c:v>179.8671875</c:v>
                </c:pt>
                <c:pt idx="70222">
                  <c:v>179.86979166666666</c:v>
                </c:pt>
                <c:pt idx="70223">
                  <c:v>179.87239583333334</c:v>
                </c:pt>
                <c:pt idx="70224">
                  <c:v>179.875</c:v>
                </c:pt>
                <c:pt idx="70225">
                  <c:v>179.87760416666666</c:v>
                </c:pt>
                <c:pt idx="70226">
                  <c:v>179.88020833333334</c:v>
                </c:pt>
                <c:pt idx="70227">
                  <c:v>179.8828125</c:v>
                </c:pt>
                <c:pt idx="70228">
                  <c:v>179.88541666666666</c:v>
                </c:pt>
                <c:pt idx="70229">
                  <c:v>179.88802083333334</c:v>
                </c:pt>
                <c:pt idx="70230">
                  <c:v>179.890625</c:v>
                </c:pt>
                <c:pt idx="70231">
                  <c:v>179.89322916666666</c:v>
                </c:pt>
                <c:pt idx="70232">
                  <c:v>179.89583333333334</c:v>
                </c:pt>
                <c:pt idx="70233">
                  <c:v>179.8984375</c:v>
                </c:pt>
                <c:pt idx="70234">
                  <c:v>179.90104166666666</c:v>
                </c:pt>
                <c:pt idx="70235">
                  <c:v>179.90364583333334</c:v>
                </c:pt>
                <c:pt idx="70236">
                  <c:v>179.90625</c:v>
                </c:pt>
                <c:pt idx="70237">
                  <c:v>179.90885416666666</c:v>
                </c:pt>
                <c:pt idx="70238">
                  <c:v>179.91145833333334</c:v>
                </c:pt>
                <c:pt idx="70239">
                  <c:v>179.9140625</c:v>
                </c:pt>
                <c:pt idx="70240">
                  <c:v>179.91666666666666</c:v>
                </c:pt>
                <c:pt idx="70241">
                  <c:v>179.91927083333334</c:v>
                </c:pt>
                <c:pt idx="70242">
                  <c:v>179.921875</c:v>
                </c:pt>
                <c:pt idx="70243">
                  <c:v>179.92447916666666</c:v>
                </c:pt>
                <c:pt idx="70244">
                  <c:v>179.92708333333334</c:v>
                </c:pt>
                <c:pt idx="70245">
                  <c:v>179.9296875</c:v>
                </c:pt>
                <c:pt idx="70246">
                  <c:v>179.93229166666666</c:v>
                </c:pt>
                <c:pt idx="70247">
                  <c:v>179.93489583333334</c:v>
                </c:pt>
                <c:pt idx="70248">
                  <c:v>179.9375</c:v>
                </c:pt>
                <c:pt idx="70249">
                  <c:v>179.94010416666666</c:v>
                </c:pt>
                <c:pt idx="70250">
                  <c:v>179.94270833333334</c:v>
                </c:pt>
                <c:pt idx="70251">
                  <c:v>179.9453125</c:v>
                </c:pt>
                <c:pt idx="70252">
                  <c:v>179.94791666666666</c:v>
                </c:pt>
                <c:pt idx="70253">
                  <c:v>179.95052083333334</c:v>
                </c:pt>
                <c:pt idx="70254">
                  <c:v>179.953125</c:v>
                </c:pt>
                <c:pt idx="70255">
                  <c:v>179.95572916666666</c:v>
                </c:pt>
                <c:pt idx="70256">
                  <c:v>179.95833333333334</c:v>
                </c:pt>
                <c:pt idx="70257">
                  <c:v>179.9609375</c:v>
                </c:pt>
                <c:pt idx="70258">
                  <c:v>179.96354166666666</c:v>
                </c:pt>
                <c:pt idx="70259">
                  <c:v>179.96614583333334</c:v>
                </c:pt>
                <c:pt idx="70260">
                  <c:v>179.96875</c:v>
                </c:pt>
                <c:pt idx="70261">
                  <c:v>179.97135416666666</c:v>
                </c:pt>
                <c:pt idx="70262">
                  <c:v>179.97395833333334</c:v>
                </c:pt>
                <c:pt idx="70263">
                  <c:v>179.9765625</c:v>
                </c:pt>
                <c:pt idx="70264">
                  <c:v>179.97916666666666</c:v>
                </c:pt>
                <c:pt idx="70265">
                  <c:v>179.98177083333334</c:v>
                </c:pt>
                <c:pt idx="70266">
                  <c:v>179.984375</c:v>
                </c:pt>
                <c:pt idx="70267">
                  <c:v>179.98697916666666</c:v>
                </c:pt>
                <c:pt idx="70268">
                  <c:v>179.98958333333334</c:v>
                </c:pt>
                <c:pt idx="70269">
                  <c:v>179.9921875</c:v>
                </c:pt>
                <c:pt idx="70270">
                  <c:v>179.99479166666666</c:v>
                </c:pt>
                <c:pt idx="70271">
                  <c:v>179.99739583333334</c:v>
                </c:pt>
                <c:pt idx="70272">
                  <c:v>180</c:v>
                </c:pt>
                <c:pt idx="70273">
                  <c:v>180.00260416666666</c:v>
                </c:pt>
                <c:pt idx="70274">
                  <c:v>180.00520833333334</c:v>
                </c:pt>
                <c:pt idx="70275">
                  <c:v>180.0078125</c:v>
                </c:pt>
                <c:pt idx="70276">
                  <c:v>180.01041666666666</c:v>
                </c:pt>
                <c:pt idx="70277">
                  <c:v>180.01302083333334</c:v>
                </c:pt>
                <c:pt idx="70278">
                  <c:v>180.015625</c:v>
                </c:pt>
                <c:pt idx="70279">
                  <c:v>180.01822916666666</c:v>
                </c:pt>
                <c:pt idx="70280">
                  <c:v>180.02083333333334</c:v>
                </c:pt>
                <c:pt idx="70281">
                  <c:v>180.0234375</c:v>
                </c:pt>
                <c:pt idx="70282">
                  <c:v>180.02604166666666</c:v>
                </c:pt>
                <c:pt idx="70283">
                  <c:v>180.02864583333334</c:v>
                </c:pt>
                <c:pt idx="70284">
                  <c:v>180.03125</c:v>
                </c:pt>
                <c:pt idx="70285">
                  <c:v>180.03385416666666</c:v>
                </c:pt>
                <c:pt idx="70286">
                  <c:v>180.03645833333334</c:v>
                </c:pt>
                <c:pt idx="70287">
                  <c:v>180.0390625</c:v>
                </c:pt>
                <c:pt idx="70288">
                  <c:v>180.04166666666666</c:v>
                </c:pt>
                <c:pt idx="70289">
                  <c:v>180.04427083333334</c:v>
                </c:pt>
                <c:pt idx="70290">
                  <c:v>180.046875</c:v>
                </c:pt>
                <c:pt idx="70291">
                  <c:v>180.04947916666666</c:v>
                </c:pt>
                <c:pt idx="70292">
                  <c:v>180.05208333333334</c:v>
                </c:pt>
                <c:pt idx="70293">
                  <c:v>180.0546875</c:v>
                </c:pt>
                <c:pt idx="70294">
                  <c:v>180.05729166666666</c:v>
                </c:pt>
                <c:pt idx="70295">
                  <c:v>180.05989583333334</c:v>
                </c:pt>
                <c:pt idx="70296">
                  <c:v>180.0625</c:v>
                </c:pt>
                <c:pt idx="70297">
                  <c:v>180.06510416666666</c:v>
                </c:pt>
                <c:pt idx="70298">
                  <c:v>180.06770833333334</c:v>
                </c:pt>
                <c:pt idx="70299">
                  <c:v>180.0703125</c:v>
                </c:pt>
                <c:pt idx="70300">
                  <c:v>180.07291666666666</c:v>
                </c:pt>
                <c:pt idx="70301">
                  <c:v>180.07552083333334</c:v>
                </c:pt>
                <c:pt idx="70302">
                  <c:v>180.078125</c:v>
                </c:pt>
                <c:pt idx="70303">
                  <c:v>180.08072916666666</c:v>
                </c:pt>
                <c:pt idx="70304">
                  <c:v>180.08333333333334</c:v>
                </c:pt>
                <c:pt idx="70305">
                  <c:v>180.0859375</c:v>
                </c:pt>
                <c:pt idx="70306">
                  <c:v>180.08854166666666</c:v>
                </c:pt>
                <c:pt idx="70307">
                  <c:v>180.09114583333334</c:v>
                </c:pt>
                <c:pt idx="70308">
                  <c:v>180.09375</c:v>
                </c:pt>
                <c:pt idx="70309">
                  <c:v>180.09635416666666</c:v>
                </c:pt>
                <c:pt idx="70310">
                  <c:v>180.09895833333334</c:v>
                </c:pt>
                <c:pt idx="70311">
                  <c:v>180.1015625</c:v>
                </c:pt>
                <c:pt idx="70312">
                  <c:v>180.10416666666666</c:v>
                </c:pt>
                <c:pt idx="70313">
                  <c:v>180.10677083333334</c:v>
                </c:pt>
                <c:pt idx="70314">
                  <c:v>180.109375</c:v>
                </c:pt>
                <c:pt idx="70315">
                  <c:v>180.11197916666666</c:v>
                </c:pt>
                <c:pt idx="70316">
                  <c:v>180.11458333333334</c:v>
                </c:pt>
                <c:pt idx="70317">
                  <c:v>180.1171875</c:v>
                </c:pt>
                <c:pt idx="70318">
                  <c:v>180.11979166666666</c:v>
                </c:pt>
                <c:pt idx="70319">
                  <c:v>180.12239583333334</c:v>
                </c:pt>
                <c:pt idx="70320">
                  <c:v>180.125</c:v>
                </c:pt>
                <c:pt idx="70321">
                  <c:v>180.12760416666666</c:v>
                </c:pt>
                <c:pt idx="70322">
                  <c:v>180.13020833333334</c:v>
                </c:pt>
                <c:pt idx="70323">
                  <c:v>180.1328125</c:v>
                </c:pt>
                <c:pt idx="70324">
                  <c:v>180.13541666666666</c:v>
                </c:pt>
                <c:pt idx="70325">
                  <c:v>180.13802083333334</c:v>
                </c:pt>
                <c:pt idx="70326">
                  <c:v>180.140625</c:v>
                </c:pt>
                <c:pt idx="70327">
                  <c:v>180.14322916666666</c:v>
                </c:pt>
                <c:pt idx="70328">
                  <c:v>180.14583333333334</c:v>
                </c:pt>
                <c:pt idx="70329">
                  <c:v>180.1484375</c:v>
                </c:pt>
                <c:pt idx="70330">
                  <c:v>180.15104166666666</c:v>
                </c:pt>
                <c:pt idx="70331">
                  <c:v>180.15364583333334</c:v>
                </c:pt>
                <c:pt idx="70332">
                  <c:v>180.15625</c:v>
                </c:pt>
                <c:pt idx="70333">
                  <c:v>180.15885416666666</c:v>
                </c:pt>
                <c:pt idx="70334">
                  <c:v>180.16145833333334</c:v>
                </c:pt>
                <c:pt idx="70335">
                  <c:v>180.1640625</c:v>
                </c:pt>
                <c:pt idx="70336">
                  <c:v>180.16666666666666</c:v>
                </c:pt>
                <c:pt idx="70337">
                  <c:v>180.16927083333334</c:v>
                </c:pt>
                <c:pt idx="70338">
                  <c:v>180.171875</c:v>
                </c:pt>
                <c:pt idx="70339">
                  <c:v>180.17447916666666</c:v>
                </c:pt>
                <c:pt idx="70340">
                  <c:v>180.17708333333334</c:v>
                </c:pt>
                <c:pt idx="70341">
                  <c:v>180.1796875</c:v>
                </c:pt>
                <c:pt idx="70342">
                  <c:v>180.18229166666666</c:v>
                </c:pt>
                <c:pt idx="70343">
                  <c:v>180.18489583333334</c:v>
                </c:pt>
                <c:pt idx="70344">
                  <c:v>180.1875</c:v>
                </c:pt>
                <c:pt idx="70345">
                  <c:v>180.19010416666666</c:v>
                </c:pt>
                <c:pt idx="70346">
                  <c:v>180.19270833333334</c:v>
                </c:pt>
                <c:pt idx="70347">
                  <c:v>180.1953125</c:v>
                </c:pt>
                <c:pt idx="70348">
                  <c:v>180.19791666666666</c:v>
                </c:pt>
                <c:pt idx="70349">
                  <c:v>180.20052083333334</c:v>
                </c:pt>
                <c:pt idx="70350">
                  <c:v>180.203125</c:v>
                </c:pt>
                <c:pt idx="70351">
                  <c:v>180.20572916666666</c:v>
                </c:pt>
                <c:pt idx="70352">
                  <c:v>180.20833333333334</c:v>
                </c:pt>
                <c:pt idx="70353">
                  <c:v>180.2109375</c:v>
                </c:pt>
                <c:pt idx="70354">
                  <c:v>180.21354166666666</c:v>
                </c:pt>
                <c:pt idx="70355">
                  <c:v>180.21614583333334</c:v>
                </c:pt>
                <c:pt idx="70356">
                  <c:v>180.21875</c:v>
                </c:pt>
                <c:pt idx="70357">
                  <c:v>180.22135416666666</c:v>
                </c:pt>
                <c:pt idx="70358">
                  <c:v>180.22395833333334</c:v>
                </c:pt>
                <c:pt idx="70359">
                  <c:v>180.2265625</c:v>
                </c:pt>
                <c:pt idx="70360">
                  <c:v>180.22916666666666</c:v>
                </c:pt>
                <c:pt idx="70361">
                  <c:v>180.23177083333334</c:v>
                </c:pt>
                <c:pt idx="70362">
                  <c:v>180.234375</c:v>
                </c:pt>
                <c:pt idx="70363">
                  <c:v>180.23697916666666</c:v>
                </c:pt>
                <c:pt idx="70364">
                  <c:v>180.23958333333334</c:v>
                </c:pt>
                <c:pt idx="70365">
                  <c:v>180.2421875</c:v>
                </c:pt>
                <c:pt idx="70366">
                  <c:v>180.24479166666666</c:v>
                </c:pt>
                <c:pt idx="70367">
                  <c:v>180.24739583333334</c:v>
                </c:pt>
                <c:pt idx="70368">
                  <c:v>180.25</c:v>
                </c:pt>
                <c:pt idx="70369">
                  <c:v>180.25260416666666</c:v>
                </c:pt>
                <c:pt idx="70370">
                  <c:v>180.25520833333334</c:v>
                </c:pt>
                <c:pt idx="70371">
                  <c:v>180.2578125</c:v>
                </c:pt>
                <c:pt idx="70372">
                  <c:v>180.26041666666666</c:v>
                </c:pt>
                <c:pt idx="70373">
                  <c:v>180.26302083333334</c:v>
                </c:pt>
                <c:pt idx="70374">
                  <c:v>180.265625</c:v>
                </c:pt>
                <c:pt idx="70375">
                  <c:v>180.26822916666666</c:v>
                </c:pt>
                <c:pt idx="70376">
                  <c:v>180.27083333333334</c:v>
                </c:pt>
                <c:pt idx="70377">
                  <c:v>180.2734375</c:v>
                </c:pt>
                <c:pt idx="70378">
                  <c:v>180.27604166666666</c:v>
                </c:pt>
                <c:pt idx="70379">
                  <c:v>180.27864583333334</c:v>
                </c:pt>
                <c:pt idx="70380">
                  <c:v>180.28125</c:v>
                </c:pt>
                <c:pt idx="70381">
                  <c:v>180.28385416666666</c:v>
                </c:pt>
                <c:pt idx="70382">
                  <c:v>180.28645833333334</c:v>
                </c:pt>
                <c:pt idx="70383">
                  <c:v>180.2890625</c:v>
                </c:pt>
                <c:pt idx="70384">
                  <c:v>180.29166666666666</c:v>
                </c:pt>
                <c:pt idx="70385">
                  <c:v>180.29427083333334</c:v>
                </c:pt>
                <c:pt idx="70386">
                  <c:v>180.296875</c:v>
                </c:pt>
                <c:pt idx="70387">
                  <c:v>180.29947916666666</c:v>
                </c:pt>
                <c:pt idx="70388">
                  <c:v>180.30208333333334</c:v>
                </c:pt>
                <c:pt idx="70389">
                  <c:v>180.3046875</c:v>
                </c:pt>
                <c:pt idx="70390">
                  <c:v>180.30729166666666</c:v>
                </c:pt>
                <c:pt idx="70391">
                  <c:v>180.30989583333334</c:v>
                </c:pt>
                <c:pt idx="70392">
                  <c:v>180.3125</c:v>
                </c:pt>
                <c:pt idx="70393">
                  <c:v>180.31510416666666</c:v>
                </c:pt>
                <c:pt idx="70394">
                  <c:v>180.31770833333334</c:v>
                </c:pt>
                <c:pt idx="70395">
                  <c:v>180.3203125</c:v>
                </c:pt>
                <c:pt idx="70396">
                  <c:v>180.32291666666666</c:v>
                </c:pt>
                <c:pt idx="70397">
                  <c:v>180.32552083333334</c:v>
                </c:pt>
                <c:pt idx="70398">
                  <c:v>180.328125</c:v>
                </c:pt>
                <c:pt idx="70399">
                  <c:v>180.33072916666666</c:v>
                </c:pt>
                <c:pt idx="70400">
                  <c:v>180.33333333333334</c:v>
                </c:pt>
                <c:pt idx="70401">
                  <c:v>180.3359375</c:v>
                </c:pt>
                <c:pt idx="70402">
                  <c:v>180.33854166666666</c:v>
                </c:pt>
                <c:pt idx="70403">
                  <c:v>180.34114583333334</c:v>
                </c:pt>
                <c:pt idx="70404">
                  <c:v>180.34375</c:v>
                </c:pt>
                <c:pt idx="70405">
                  <c:v>180.34635416666666</c:v>
                </c:pt>
                <c:pt idx="70406">
                  <c:v>180.34895833333334</c:v>
                </c:pt>
                <c:pt idx="70407">
                  <c:v>180.3515625</c:v>
                </c:pt>
                <c:pt idx="70408">
                  <c:v>180.35416666666666</c:v>
                </c:pt>
                <c:pt idx="70409">
                  <c:v>180.35677083333334</c:v>
                </c:pt>
                <c:pt idx="70410">
                  <c:v>180.359375</c:v>
                </c:pt>
                <c:pt idx="70411">
                  <c:v>180.36197916666666</c:v>
                </c:pt>
                <c:pt idx="70412">
                  <c:v>180.36458333333334</c:v>
                </c:pt>
                <c:pt idx="70413">
                  <c:v>180.3671875</c:v>
                </c:pt>
                <c:pt idx="70414">
                  <c:v>180.36979166666666</c:v>
                </c:pt>
                <c:pt idx="70415">
                  <c:v>180.37239583333334</c:v>
                </c:pt>
                <c:pt idx="70416">
                  <c:v>180.375</c:v>
                </c:pt>
                <c:pt idx="70417">
                  <c:v>180.37760416666666</c:v>
                </c:pt>
                <c:pt idx="70418">
                  <c:v>180.38020833333334</c:v>
                </c:pt>
                <c:pt idx="70419">
                  <c:v>180.3828125</c:v>
                </c:pt>
                <c:pt idx="70420">
                  <c:v>180.38541666666666</c:v>
                </c:pt>
                <c:pt idx="70421">
                  <c:v>180.38802083333334</c:v>
                </c:pt>
                <c:pt idx="70422">
                  <c:v>180.390625</c:v>
                </c:pt>
                <c:pt idx="70423">
                  <c:v>180.39322916666666</c:v>
                </c:pt>
                <c:pt idx="70424">
                  <c:v>180.39583333333334</c:v>
                </c:pt>
                <c:pt idx="70425">
                  <c:v>180.3984375</c:v>
                </c:pt>
                <c:pt idx="70426">
                  <c:v>180.40104166666666</c:v>
                </c:pt>
                <c:pt idx="70427">
                  <c:v>180.40364583333334</c:v>
                </c:pt>
                <c:pt idx="70428">
                  <c:v>180.40625</c:v>
                </c:pt>
                <c:pt idx="70429">
                  <c:v>180.40885416666666</c:v>
                </c:pt>
                <c:pt idx="70430">
                  <c:v>180.41145833333334</c:v>
                </c:pt>
                <c:pt idx="70431">
                  <c:v>180.4140625</c:v>
                </c:pt>
                <c:pt idx="70432">
                  <c:v>180.41666666666666</c:v>
                </c:pt>
                <c:pt idx="70433">
                  <c:v>180.41927083333334</c:v>
                </c:pt>
                <c:pt idx="70434">
                  <c:v>180.421875</c:v>
                </c:pt>
                <c:pt idx="70435">
                  <c:v>180.42447916666666</c:v>
                </c:pt>
                <c:pt idx="70436">
                  <c:v>180.42708333333334</c:v>
                </c:pt>
                <c:pt idx="70437">
                  <c:v>180.4296875</c:v>
                </c:pt>
                <c:pt idx="70438">
                  <c:v>180.43229166666666</c:v>
                </c:pt>
                <c:pt idx="70439">
                  <c:v>180.43489583333334</c:v>
                </c:pt>
                <c:pt idx="70440">
                  <c:v>180.4375</c:v>
                </c:pt>
                <c:pt idx="70441">
                  <c:v>180.44010416666666</c:v>
                </c:pt>
                <c:pt idx="70442">
                  <c:v>180.44270833333334</c:v>
                </c:pt>
                <c:pt idx="70443">
                  <c:v>180.4453125</c:v>
                </c:pt>
                <c:pt idx="70444">
                  <c:v>180.44791666666666</c:v>
                </c:pt>
                <c:pt idx="70445">
                  <c:v>180.45052083333334</c:v>
                </c:pt>
                <c:pt idx="70446">
                  <c:v>180.453125</c:v>
                </c:pt>
                <c:pt idx="70447">
                  <c:v>180.45572916666666</c:v>
                </c:pt>
                <c:pt idx="70448">
                  <c:v>180.45833333333334</c:v>
                </c:pt>
                <c:pt idx="70449">
                  <c:v>180.4609375</c:v>
                </c:pt>
                <c:pt idx="70450">
                  <c:v>180.46354166666666</c:v>
                </c:pt>
                <c:pt idx="70451">
                  <c:v>180.46614583333334</c:v>
                </c:pt>
                <c:pt idx="70452">
                  <c:v>180.46875</c:v>
                </c:pt>
                <c:pt idx="70453">
                  <c:v>180.47135416666666</c:v>
                </c:pt>
                <c:pt idx="70454">
                  <c:v>180.47395833333334</c:v>
                </c:pt>
                <c:pt idx="70455">
                  <c:v>180.4765625</c:v>
                </c:pt>
                <c:pt idx="70456">
                  <c:v>180.47916666666666</c:v>
                </c:pt>
                <c:pt idx="70457">
                  <c:v>180.48177083333334</c:v>
                </c:pt>
                <c:pt idx="70458">
                  <c:v>180.484375</c:v>
                </c:pt>
                <c:pt idx="70459">
                  <c:v>180.48697916666666</c:v>
                </c:pt>
                <c:pt idx="70460">
                  <c:v>180.48958333333334</c:v>
                </c:pt>
                <c:pt idx="70461">
                  <c:v>180.4921875</c:v>
                </c:pt>
                <c:pt idx="70462">
                  <c:v>180.49479166666666</c:v>
                </c:pt>
                <c:pt idx="70463">
                  <c:v>180.49739583333334</c:v>
                </c:pt>
                <c:pt idx="70464">
                  <c:v>180.5</c:v>
                </c:pt>
                <c:pt idx="70465">
                  <c:v>180.50260416666666</c:v>
                </c:pt>
                <c:pt idx="70466">
                  <c:v>180.50520833333334</c:v>
                </c:pt>
                <c:pt idx="70467">
                  <c:v>180.5078125</c:v>
                </c:pt>
                <c:pt idx="70468">
                  <c:v>180.51041666666666</c:v>
                </c:pt>
                <c:pt idx="70469">
                  <c:v>180.51302083333334</c:v>
                </c:pt>
                <c:pt idx="70470">
                  <c:v>180.515625</c:v>
                </c:pt>
                <c:pt idx="70471">
                  <c:v>180.51822916666666</c:v>
                </c:pt>
                <c:pt idx="70472">
                  <c:v>180.52083333333334</c:v>
                </c:pt>
                <c:pt idx="70473">
                  <c:v>180.5234375</c:v>
                </c:pt>
                <c:pt idx="70474">
                  <c:v>180.52604166666666</c:v>
                </c:pt>
                <c:pt idx="70475">
                  <c:v>180.52864583333334</c:v>
                </c:pt>
                <c:pt idx="70476">
                  <c:v>180.53125</c:v>
                </c:pt>
                <c:pt idx="70477">
                  <c:v>180.53385416666666</c:v>
                </c:pt>
                <c:pt idx="70478">
                  <c:v>180.53645833333334</c:v>
                </c:pt>
                <c:pt idx="70479">
                  <c:v>180.5390625</c:v>
                </c:pt>
                <c:pt idx="70480">
                  <c:v>180.54166666666666</c:v>
                </c:pt>
                <c:pt idx="70481">
                  <c:v>180.54427083333334</c:v>
                </c:pt>
                <c:pt idx="70482">
                  <c:v>180.546875</c:v>
                </c:pt>
                <c:pt idx="70483">
                  <c:v>180.54947916666666</c:v>
                </c:pt>
                <c:pt idx="70484">
                  <c:v>180.55208333333334</c:v>
                </c:pt>
                <c:pt idx="70485">
                  <c:v>180.5546875</c:v>
                </c:pt>
                <c:pt idx="70486">
                  <c:v>180.55729166666666</c:v>
                </c:pt>
                <c:pt idx="70487">
                  <c:v>180.55989583333334</c:v>
                </c:pt>
                <c:pt idx="70488">
                  <c:v>180.5625</c:v>
                </c:pt>
                <c:pt idx="70489">
                  <c:v>180.56510416666666</c:v>
                </c:pt>
                <c:pt idx="70490">
                  <c:v>180.56770833333334</c:v>
                </c:pt>
                <c:pt idx="70491">
                  <c:v>180.5703125</c:v>
                </c:pt>
                <c:pt idx="70492">
                  <c:v>180.57291666666666</c:v>
                </c:pt>
                <c:pt idx="70493">
                  <c:v>180.57552083333334</c:v>
                </c:pt>
                <c:pt idx="70494">
                  <c:v>180.578125</c:v>
                </c:pt>
                <c:pt idx="70495">
                  <c:v>180.58072916666666</c:v>
                </c:pt>
                <c:pt idx="70496">
                  <c:v>180.58333333333334</c:v>
                </c:pt>
                <c:pt idx="70497">
                  <c:v>180.5859375</c:v>
                </c:pt>
                <c:pt idx="70498">
                  <c:v>180.58854166666666</c:v>
                </c:pt>
                <c:pt idx="70499">
                  <c:v>180.59114583333334</c:v>
                </c:pt>
                <c:pt idx="70500">
                  <c:v>180.59375</c:v>
                </c:pt>
                <c:pt idx="70501">
                  <c:v>180.59635416666666</c:v>
                </c:pt>
                <c:pt idx="70502">
                  <c:v>180.59895833333334</c:v>
                </c:pt>
                <c:pt idx="70503">
                  <c:v>180.6015625</c:v>
                </c:pt>
                <c:pt idx="70504">
                  <c:v>180.60416666666666</c:v>
                </c:pt>
                <c:pt idx="70505">
                  <c:v>180.60677083333334</c:v>
                </c:pt>
                <c:pt idx="70506">
                  <c:v>180.609375</c:v>
                </c:pt>
                <c:pt idx="70507">
                  <c:v>180.61197916666666</c:v>
                </c:pt>
                <c:pt idx="70508">
                  <c:v>180.61458333333334</c:v>
                </c:pt>
                <c:pt idx="70509">
                  <c:v>180.6171875</c:v>
                </c:pt>
                <c:pt idx="70510">
                  <c:v>180.61979166666666</c:v>
                </c:pt>
                <c:pt idx="70511">
                  <c:v>180.62239583333334</c:v>
                </c:pt>
                <c:pt idx="70512">
                  <c:v>180.625</c:v>
                </c:pt>
                <c:pt idx="70513">
                  <c:v>180.62760416666666</c:v>
                </c:pt>
                <c:pt idx="70514">
                  <c:v>180.63020833333334</c:v>
                </c:pt>
                <c:pt idx="70515">
                  <c:v>180.6328125</c:v>
                </c:pt>
                <c:pt idx="70516">
                  <c:v>180.63541666666666</c:v>
                </c:pt>
                <c:pt idx="70517">
                  <c:v>180.63802083333334</c:v>
                </c:pt>
                <c:pt idx="70518">
                  <c:v>180.640625</c:v>
                </c:pt>
                <c:pt idx="70519">
                  <c:v>180.64322916666666</c:v>
                </c:pt>
                <c:pt idx="70520">
                  <c:v>180.64583333333334</c:v>
                </c:pt>
                <c:pt idx="70521">
                  <c:v>180.6484375</c:v>
                </c:pt>
                <c:pt idx="70522">
                  <c:v>180.65104166666666</c:v>
                </c:pt>
                <c:pt idx="70523">
                  <c:v>180.65364583333334</c:v>
                </c:pt>
                <c:pt idx="70524">
                  <c:v>180.65625</c:v>
                </c:pt>
                <c:pt idx="70525">
                  <c:v>180.65885416666666</c:v>
                </c:pt>
                <c:pt idx="70526">
                  <c:v>180.66145833333334</c:v>
                </c:pt>
                <c:pt idx="70527">
                  <c:v>180.6640625</c:v>
                </c:pt>
                <c:pt idx="70528">
                  <c:v>180.66666666666666</c:v>
                </c:pt>
                <c:pt idx="70529">
                  <c:v>180.66927083333334</c:v>
                </c:pt>
                <c:pt idx="70530">
                  <c:v>180.671875</c:v>
                </c:pt>
                <c:pt idx="70531">
                  <c:v>180.67447916666666</c:v>
                </c:pt>
                <c:pt idx="70532">
                  <c:v>180.67708333333334</c:v>
                </c:pt>
                <c:pt idx="70533">
                  <c:v>180.6796875</c:v>
                </c:pt>
                <c:pt idx="70534">
                  <c:v>180.68229166666666</c:v>
                </c:pt>
                <c:pt idx="70535">
                  <c:v>180.68489583333334</c:v>
                </c:pt>
                <c:pt idx="70536">
                  <c:v>180.6875</c:v>
                </c:pt>
                <c:pt idx="70537">
                  <c:v>180.69010416666666</c:v>
                </c:pt>
                <c:pt idx="70538">
                  <c:v>180.69270833333334</c:v>
                </c:pt>
                <c:pt idx="70539">
                  <c:v>180.6953125</c:v>
                </c:pt>
                <c:pt idx="70540">
                  <c:v>180.69791666666666</c:v>
                </c:pt>
                <c:pt idx="70541">
                  <c:v>180.70052083333334</c:v>
                </c:pt>
                <c:pt idx="70542">
                  <c:v>180.703125</c:v>
                </c:pt>
                <c:pt idx="70543">
                  <c:v>180.70572916666666</c:v>
                </c:pt>
                <c:pt idx="70544">
                  <c:v>180.70833333333334</c:v>
                </c:pt>
                <c:pt idx="70545">
                  <c:v>180.7109375</c:v>
                </c:pt>
                <c:pt idx="70546">
                  <c:v>180.71354166666666</c:v>
                </c:pt>
                <c:pt idx="70547">
                  <c:v>180.71614583333334</c:v>
                </c:pt>
                <c:pt idx="70548">
                  <c:v>180.71875</c:v>
                </c:pt>
                <c:pt idx="70549">
                  <c:v>180.72135416666666</c:v>
                </c:pt>
                <c:pt idx="70550">
                  <c:v>180.72395833333334</c:v>
                </c:pt>
                <c:pt idx="70551">
                  <c:v>180.7265625</c:v>
                </c:pt>
                <c:pt idx="70552">
                  <c:v>180.72916666666666</c:v>
                </c:pt>
                <c:pt idx="70553">
                  <c:v>180.73177083333334</c:v>
                </c:pt>
                <c:pt idx="70554">
                  <c:v>180.734375</c:v>
                </c:pt>
                <c:pt idx="70555">
                  <c:v>180.73697916666666</c:v>
                </c:pt>
                <c:pt idx="70556">
                  <c:v>180.73958333333334</c:v>
                </c:pt>
                <c:pt idx="70557">
                  <c:v>180.7421875</c:v>
                </c:pt>
                <c:pt idx="70558">
                  <c:v>180.74479166666666</c:v>
                </c:pt>
                <c:pt idx="70559">
                  <c:v>180.74739583333334</c:v>
                </c:pt>
                <c:pt idx="70560">
                  <c:v>180.75</c:v>
                </c:pt>
                <c:pt idx="70561">
                  <c:v>180.75260416666666</c:v>
                </c:pt>
                <c:pt idx="70562">
                  <c:v>180.75520833333334</c:v>
                </c:pt>
                <c:pt idx="70563">
                  <c:v>180.7578125</c:v>
                </c:pt>
                <c:pt idx="70564">
                  <c:v>180.76041666666666</c:v>
                </c:pt>
                <c:pt idx="70565">
                  <c:v>180.76302083333334</c:v>
                </c:pt>
                <c:pt idx="70566">
                  <c:v>180.765625</c:v>
                </c:pt>
                <c:pt idx="70567">
                  <c:v>180.76822916666666</c:v>
                </c:pt>
                <c:pt idx="70568">
                  <c:v>180.77083333333334</c:v>
                </c:pt>
                <c:pt idx="70569">
                  <c:v>180.7734375</c:v>
                </c:pt>
                <c:pt idx="70570">
                  <c:v>180.77604166666666</c:v>
                </c:pt>
                <c:pt idx="70571">
                  <c:v>180.77864583333334</c:v>
                </c:pt>
                <c:pt idx="70572">
                  <c:v>180.78125</c:v>
                </c:pt>
                <c:pt idx="70573">
                  <c:v>180.78385416666666</c:v>
                </c:pt>
                <c:pt idx="70574">
                  <c:v>180.78645833333334</c:v>
                </c:pt>
                <c:pt idx="70575">
                  <c:v>180.7890625</c:v>
                </c:pt>
                <c:pt idx="70576">
                  <c:v>180.79166666666666</c:v>
                </c:pt>
                <c:pt idx="70577">
                  <c:v>180.79427083333334</c:v>
                </c:pt>
                <c:pt idx="70578">
                  <c:v>180.796875</c:v>
                </c:pt>
                <c:pt idx="70579">
                  <c:v>180.79947916666666</c:v>
                </c:pt>
                <c:pt idx="70580">
                  <c:v>180.80208333333334</c:v>
                </c:pt>
                <c:pt idx="70581">
                  <c:v>180.8046875</c:v>
                </c:pt>
                <c:pt idx="70582">
                  <c:v>180.80729166666666</c:v>
                </c:pt>
                <c:pt idx="70583">
                  <c:v>180.80989583333334</c:v>
                </c:pt>
                <c:pt idx="70584">
                  <c:v>180.8125</c:v>
                </c:pt>
                <c:pt idx="70585">
                  <c:v>180.81510416666666</c:v>
                </c:pt>
                <c:pt idx="70586">
                  <c:v>180.81770833333334</c:v>
                </c:pt>
                <c:pt idx="70587">
                  <c:v>180.8203125</c:v>
                </c:pt>
                <c:pt idx="70588">
                  <c:v>180.82291666666666</c:v>
                </c:pt>
                <c:pt idx="70589">
                  <c:v>180.82552083333334</c:v>
                </c:pt>
                <c:pt idx="70590">
                  <c:v>180.828125</c:v>
                </c:pt>
                <c:pt idx="70591">
                  <c:v>180.83072916666666</c:v>
                </c:pt>
                <c:pt idx="70592">
                  <c:v>180.83333333333334</c:v>
                </c:pt>
                <c:pt idx="70593">
                  <c:v>180.8359375</c:v>
                </c:pt>
                <c:pt idx="70594">
                  <c:v>180.83854166666666</c:v>
                </c:pt>
                <c:pt idx="70595">
                  <c:v>180.84114583333334</c:v>
                </c:pt>
                <c:pt idx="70596">
                  <c:v>180.84375</c:v>
                </c:pt>
                <c:pt idx="70597">
                  <c:v>180.84635416666666</c:v>
                </c:pt>
                <c:pt idx="70598">
                  <c:v>180.84895833333334</c:v>
                </c:pt>
                <c:pt idx="70599">
                  <c:v>180.8515625</c:v>
                </c:pt>
                <c:pt idx="70600">
                  <c:v>180.85416666666666</c:v>
                </c:pt>
                <c:pt idx="70601">
                  <c:v>180.85677083333334</c:v>
                </c:pt>
                <c:pt idx="70602">
                  <c:v>180.859375</c:v>
                </c:pt>
                <c:pt idx="70603">
                  <c:v>180.86197916666666</c:v>
                </c:pt>
                <c:pt idx="70604">
                  <c:v>180.86458333333334</c:v>
                </c:pt>
                <c:pt idx="70605">
                  <c:v>180.8671875</c:v>
                </c:pt>
                <c:pt idx="70606">
                  <c:v>180.86979166666666</c:v>
                </c:pt>
                <c:pt idx="70607">
                  <c:v>180.87239583333334</c:v>
                </c:pt>
                <c:pt idx="70608">
                  <c:v>180.875</c:v>
                </c:pt>
                <c:pt idx="70609">
                  <c:v>180.87760416666666</c:v>
                </c:pt>
                <c:pt idx="70610">
                  <c:v>180.88020833333334</c:v>
                </c:pt>
                <c:pt idx="70611">
                  <c:v>180.8828125</c:v>
                </c:pt>
                <c:pt idx="70612">
                  <c:v>180.88541666666666</c:v>
                </c:pt>
                <c:pt idx="70613">
                  <c:v>180.88802083333334</c:v>
                </c:pt>
                <c:pt idx="70614">
                  <c:v>180.890625</c:v>
                </c:pt>
                <c:pt idx="70615">
                  <c:v>180.89322916666666</c:v>
                </c:pt>
                <c:pt idx="70616">
                  <c:v>180.89583333333334</c:v>
                </c:pt>
                <c:pt idx="70617">
                  <c:v>180.8984375</c:v>
                </c:pt>
                <c:pt idx="70618">
                  <c:v>180.90104166666666</c:v>
                </c:pt>
                <c:pt idx="70619">
                  <c:v>180.90364583333334</c:v>
                </c:pt>
                <c:pt idx="70620">
                  <c:v>180.90625</c:v>
                </c:pt>
                <c:pt idx="70621">
                  <c:v>180.90885416666666</c:v>
                </c:pt>
                <c:pt idx="70622">
                  <c:v>180.91145833333334</c:v>
                </c:pt>
                <c:pt idx="70623">
                  <c:v>180.9140625</c:v>
                </c:pt>
                <c:pt idx="70624">
                  <c:v>180.91666666666666</c:v>
                </c:pt>
                <c:pt idx="70625">
                  <c:v>180.91927083333334</c:v>
                </c:pt>
                <c:pt idx="70626">
                  <c:v>180.921875</c:v>
                </c:pt>
                <c:pt idx="70627">
                  <c:v>180.92447916666666</c:v>
                </c:pt>
                <c:pt idx="70628">
                  <c:v>180.92708333333334</c:v>
                </c:pt>
                <c:pt idx="70629">
                  <c:v>180.9296875</c:v>
                </c:pt>
                <c:pt idx="70630">
                  <c:v>180.93229166666666</c:v>
                </c:pt>
                <c:pt idx="70631">
                  <c:v>180.93489583333334</c:v>
                </c:pt>
                <c:pt idx="70632">
                  <c:v>180.9375</c:v>
                </c:pt>
                <c:pt idx="70633">
                  <c:v>180.94010416666666</c:v>
                </c:pt>
                <c:pt idx="70634">
                  <c:v>180.94270833333334</c:v>
                </c:pt>
                <c:pt idx="70635">
                  <c:v>180.9453125</c:v>
                </c:pt>
                <c:pt idx="70636">
                  <c:v>180.94791666666666</c:v>
                </c:pt>
                <c:pt idx="70637">
                  <c:v>180.95052083333334</c:v>
                </c:pt>
                <c:pt idx="70638">
                  <c:v>180.953125</c:v>
                </c:pt>
                <c:pt idx="70639">
                  <c:v>180.95572916666666</c:v>
                </c:pt>
                <c:pt idx="70640">
                  <c:v>180.95833333333334</c:v>
                </c:pt>
                <c:pt idx="70641">
                  <c:v>180.9609375</c:v>
                </c:pt>
                <c:pt idx="70642">
                  <c:v>180.96354166666666</c:v>
                </c:pt>
                <c:pt idx="70643">
                  <c:v>180.96614583333334</c:v>
                </c:pt>
                <c:pt idx="70644">
                  <c:v>180.96875</c:v>
                </c:pt>
                <c:pt idx="70645">
                  <c:v>180.97135416666666</c:v>
                </c:pt>
                <c:pt idx="70646">
                  <c:v>180.97395833333334</c:v>
                </c:pt>
                <c:pt idx="70647">
                  <c:v>180.9765625</c:v>
                </c:pt>
                <c:pt idx="70648">
                  <c:v>180.97916666666666</c:v>
                </c:pt>
                <c:pt idx="70649">
                  <c:v>180.98177083333334</c:v>
                </c:pt>
                <c:pt idx="70650">
                  <c:v>180.984375</c:v>
                </c:pt>
                <c:pt idx="70651">
                  <c:v>180.98697916666666</c:v>
                </c:pt>
                <c:pt idx="70652">
                  <c:v>180.98958333333334</c:v>
                </c:pt>
                <c:pt idx="70653">
                  <c:v>180.9921875</c:v>
                </c:pt>
                <c:pt idx="70654">
                  <c:v>180.99479166666666</c:v>
                </c:pt>
                <c:pt idx="70655">
                  <c:v>180.99739583333334</c:v>
                </c:pt>
                <c:pt idx="70656">
                  <c:v>181</c:v>
                </c:pt>
                <c:pt idx="70657">
                  <c:v>181.00260416666666</c:v>
                </c:pt>
                <c:pt idx="70658">
                  <c:v>181.00520833333334</c:v>
                </c:pt>
                <c:pt idx="70659">
                  <c:v>181.0078125</c:v>
                </c:pt>
                <c:pt idx="70660">
                  <c:v>181.01041666666666</c:v>
                </c:pt>
                <c:pt idx="70661">
                  <c:v>181.01302083333334</c:v>
                </c:pt>
                <c:pt idx="70662">
                  <c:v>181.015625</c:v>
                </c:pt>
                <c:pt idx="70663">
                  <c:v>181.01822916666666</c:v>
                </c:pt>
                <c:pt idx="70664">
                  <c:v>181.02083333333334</c:v>
                </c:pt>
                <c:pt idx="70665">
                  <c:v>181.0234375</c:v>
                </c:pt>
                <c:pt idx="70666">
                  <c:v>181.02604166666666</c:v>
                </c:pt>
                <c:pt idx="70667">
                  <c:v>181.02864583333334</c:v>
                </c:pt>
                <c:pt idx="70668">
                  <c:v>181.03125</c:v>
                </c:pt>
                <c:pt idx="70669">
                  <c:v>181.03385416666666</c:v>
                </c:pt>
                <c:pt idx="70670">
                  <c:v>181.03645833333334</c:v>
                </c:pt>
                <c:pt idx="70671">
                  <c:v>181.0390625</c:v>
                </c:pt>
                <c:pt idx="70672">
                  <c:v>181.04166666666666</c:v>
                </c:pt>
                <c:pt idx="70673">
                  <c:v>181.04427083333334</c:v>
                </c:pt>
                <c:pt idx="70674">
                  <c:v>181.046875</c:v>
                </c:pt>
                <c:pt idx="70675">
                  <c:v>181.04947916666666</c:v>
                </c:pt>
                <c:pt idx="70676">
                  <c:v>181.05208333333334</c:v>
                </c:pt>
                <c:pt idx="70677">
                  <c:v>181.0546875</c:v>
                </c:pt>
                <c:pt idx="70678">
                  <c:v>181.05729166666666</c:v>
                </c:pt>
                <c:pt idx="70679">
                  <c:v>181.05989583333334</c:v>
                </c:pt>
                <c:pt idx="70680">
                  <c:v>181.0625</c:v>
                </c:pt>
                <c:pt idx="70681">
                  <c:v>181.06510416666666</c:v>
                </c:pt>
                <c:pt idx="70682">
                  <c:v>181.06770833333334</c:v>
                </c:pt>
                <c:pt idx="70683">
                  <c:v>181.0703125</c:v>
                </c:pt>
                <c:pt idx="70684">
                  <c:v>181.07291666666666</c:v>
                </c:pt>
                <c:pt idx="70685">
                  <c:v>181.07552083333334</c:v>
                </c:pt>
                <c:pt idx="70686">
                  <c:v>181.078125</c:v>
                </c:pt>
                <c:pt idx="70687">
                  <c:v>181.08072916666666</c:v>
                </c:pt>
                <c:pt idx="70688">
                  <c:v>181.08333333333334</c:v>
                </c:pt>
                <c:pt idx="70689">
                  <c:v>181.0859375</c:v>
                </c:pt>
                <c:pt idx="70690">
                  <c:v>181.08854166666666</c:v>
                </c:pt>
                <c:pt idx="70691">
                  <c:v>181.09114583333334</c:v>
                </c:pt>
                <c:pt idx="70692">
                  <c:v>181.09375</c:v>
                </c:pt>
                <c:pt idx="70693">
                  <c:v>181.09635416666666</c:v>
                </c:pt>
                <c:pt idx="70694">
                  <c:v>181.09895833333334</c:v>
                </c:pt>
                <c:pt idx="70695">
                  <c:v>181.1015625</c:v>
                </c:pt>
                <c:pt idx="70696">
                  <c:v>181.10416666666666</c:v>
                </c:pt>
                <c:pt idx="70697">
                  <c:v>181.10677083333334</c:v>
                </c:pt>
                <c:pt idx="70698">
                  <c:v>181.109375</c:v>
                </c:pt>
                <c:pt idx="70699">
                  <c:v>181.11197916666666</c:v>
                </c:pt>
                <c:pt idx="70700">
                  <c:v>181.11458333333334</c:v>
                </c:pt>
                <c:pt idx="70701">
                  <c:v>181.1171875</c:v>
                </c:pt>
                <c:pt idx="70702">
                  <c:v>181.11979166666666</c:v>
                </c:pt>
                <c:pt idx="70703">
                  <c:v>181.12239583333334</c:v>
                </c:pt>
                <c:pt idx="70704">
                  <c:v>181.125</c:v>
                </c:pt>
                <c:pt idx="70705">
                  <c:v>181.12760416666666</c:v>
                </c:pt>
                <c:pt idx="70706">
                  <c:v>181.13020833333334</c:v>
                </c:pt>
                <c:pt idx="70707">
                  <c:v>181.1328125</c:v>
                </c:pt>
                <c:pt idx="70708">
                  <c:v>181.13541666666666</c:v>
                </c:pt>
                <c:pt idx="70709">
                  <c:v>181.13802083333334</c:v>
                </c:pt>
                <c:pt idx="70710">
                  <c:v>181.140625</c:v>
                </c:pt>
                <c:pt idx="70711">
                  <c:v>181.14322916666666</c:v>
                </c:pt>
                <c:pt idx="70712">
                  <c:v>181.14583333333334</c:v>
                </c:pt>
                <c:pt idx="70713">
                  <c:v>181.1484375</c:v>
                </c:pt>
                <c:pt idx="70714">
                  <c:v>181.15104166666666</c:v>
                </c:pt>
                <c:pt idx="70715">
                  <c:v>181.15364583333334</c:v>
                </c:pt>
                <c:pt idx="70716">
                  <c:v>181.15625</c:v>
                </c:pt>
                <c:pt idx="70717">
                  <c:v>181.15885416666666</c:v>
                </c:pt>
                <c:pt idx="70718">
                  <c:v>181.16145833333334</c:v>
                </c:pt>
                <c:pt idx="70719">
                  <c:v>181.1640625</c:v>
                </c:pt>
                <c:pt idx="70720">
                  <c:v>181.16666666666666</c:v>
                </c:pt>
                <c:pt idx="70721">
                  <c:v>181.16927083333334</c:v>
                </c:pt>
                <c:pt idx="70722">
                  <c:v>181.171875</c:v>
                </c:pt>
                <c:pt idx="70723">
                  <c:v>181.17447916666666</c:v>
                </c:pt>
                <c:pt idx="70724">
                  <c:v>181.17708333333334</c:v>
                </c:pt>
                <c:pt idx="70725">
                  <c:v>181.1796875</c:v>
                </c:pt>
                <c:pt idx="70726">
                  <c:v>181.18229166666666</c:v>
                </c:pt>
                <c:pt idx="70727">
                  <c:v>181.18489583333334</c:v>
                </c:pt>
                <c:pt idx="70728">
                  <c:v>181.1875</c:v>
                </c:pt>
                <c:pt idx="70729">
                  <c:v>181.19010416666666</c:v>
                </c:pt>
                <c:pt idx="70730">
                  <c:v>181.19270833333334</c:v>
                </c:pt>
                <c:pt idx="70731">
                  <c:v>181.1953125</c:v>
                </c:pt>
                <c:pt idx="70732">
                  <c:v>181.19791666666666</c:v>
                </c:pt>
                <c:pt idx="70733">
                  <c:v>181.20052083333334</c:v>
                </c:pt>
                <c:pt idx="70734">
                  <c:v>181.203125</c:v>
                </c:pt>
                <c:pt idx="70735">
                  <c:v>181.20572916666666</c:v>
                </c:pt>
                <c:pt idx="70736">
                  <c:v>181.20833333333334</c:v>
                </c:pt>
                <c:pt idx="70737">
                  <c:v>181.2109375</c:v>
                </c:pt>
                <c:pt idx="70738">
                  <c:v>181.21354166666666</c:v>
                </c:pt>
                <c:pt idx="70739">
                  <c:v>181.21614583333334</c:v>
                </c:pt>
                <c:pt idx="70740">
                  <c:v>181.21875</c:v>
                </c:pt>
                <c:pt idx="70741">
                  <c:v>181.22135416666666</c:v>
                </c:pt>
                <c:pt idx="70742">
                  <c:v>181.22395833333334</c:v>
                </c:pt>
                <c:pt idx="70743">
                  <c:v>181.2265625</c:v>
                </c:pt>
                <c:pt idx="70744">
                  <c:v>181.22916666666666</c:v>
                </c:pt>
                <c:pt idx="70745">
                  <c:v>181.23177083333334</c:v>
                </c:pt>
                <c:pt idx="70746">
                  <c:v>181.234375</c:v>
                </c:pt>
                <c:pt idx="70747">
                  <c:v>181.23697916666666</c:v>
                </c:pt>
                <c:pt idx="70748">
                  <c:v>181.23958333333334</c:v>
                </c:pt>
                <c:pt idx="70749">
                  <c:v>181.2421875</c:v>
                </c:pt>
                <c:pt idx="70750">
                  <c:v>181.24479166666666</c:v>
                </c:pt>
                <c:pt idx="70751">
                  <c:v>181.24739583333334</c:v>
                </c:pt>
                <c:pt idx="70752">
                  <c:v>181.25</c:v>
                </c:pt>
                <c:pt idx="70753">
                  <c:v>181.25260416666666</c:v>
                </c:pt>
                <c:pt idx="70754">
                  <c:v>181.25520833333334</c:v>
                </c:pt>
                <c:pt idx="70755">
                  <c:v>181.2578125</c:v>
                </c:pt>
                <c:pt idx="70756">
                  <c:v>181.26041666666666</c:v>
                </c:pt>
                <c:pt idx="70757">
                  <c:v>181.26302083333334</c:v>
                </c:pt>
                <c:pt idx="70758">
                  <c:v>181.265625</c:v>
                </c:pt>
                <c:pt idx="70759">
                  <c:v>181.26822916666666</c:v>
                </c:pt>
                <c:pt idx="70760">
                  <c:v>181.27083333333334</c:v>
                </c:pt>
                <c:pt idx="70761">
                  <c:v>181.2734375</c:v>
                </c:pt>
                <c:pt idx="70762">
                  <c:v>181.27604166666666</c:v>
                </c:pt>
                <c:pt idx="70763">
                  <c:v>181.27864583333334</c:v>
                </c:pt>
                <c:pt idx="70764">
                  <c:v>181.28125</c:v>
                </c:pt>
                <c:pt idx="70765">
                  <c:v>181.28385416666666</c:v>
                </c:pt>
                <c:pt idx="70766">
                  <c:v>181.28645833333334</c:v>
                </c:pt>
                <c:pt idx="70767">
                  <c:v>181.2890625</c:v>
                </c:pt>
                <c:pt idx="70768">
                  <c:v>181.29166666666666</c:v>
                </c:pt>
                <c:pt idx="70769">
                  <c:v>181.29427083333334</c:v>
                </c:pt>
                <c:pt idx="70770">
                  <c:v>181.296875</c:v>
                </c:pt>
                <c:pt idx="70771">
                  <c:v>181.29947916666666</c:v>
                </c:pt>
                <c:pt idx="70772">
                  <c:v>181.30208333333334</c:v>
                </c:pt>
                <c:pt idx="70773">
                  <c:v>181.3046875</c:v>
                </c:pt>
                <c:pt idx="70774">
                  <c:v>181.30729166666666</c:v>
                </c:pt>
                <c:pt idx="70775">
                  <c:v>181.30989583333334</c:v>
                </c:pt>
                <c:pt idx="70776">
                  <c:v>181.3125</c:v>
                </c:pt>
                <c:pt idx="70777">
                  <c:v>181.31510416666666</c:v>
                </c:pt>
                <c:pt idx="70778">
                  <c:v>181.31770833333334</c:v>
                </c:pt>
                <c:pt idx="70779">
                  <c:v>181.3203125</c:v>
                </c:pt>
                <c:pt idx="70780">
                  <c:v>181.32291666666666</c:v>
                </c:pt>
                <c:pt idx="70781">
                  <c:v>181.32552083333334</c:v>
                </c:pt>
                <c:pt idx="70782">
                  <c:v>181.328125</c:v>
                </c:pt>
                <c:pt idx="70783">
                  <c:v>181.33072916666666</c:v>
                </c:pt>
                <c:pt idx="70784">
                  <c:v>181.33333333333334</c:v>
                </c:pt>
                <c:pt idx="70785">
                  <c:v>181.3359375</c:v>
                </c:pt>
                <c:pt idx="70786">
                  <c:v>181.33854166666666</c:v>
                </c:pt>
                <c:pt idx="70787">
                  <c:v>181.34114583333334</c:v>
                </c:pt>
                <c:pt idx="70788">
                  <c:v>181.34375</c:v>
                </c:pt>
                <c:pt idx="70789">
                  <c:v>181.34635416666666</c:v>
                </c:pt>
                <c:pt idx="70790">
                  <c:v>181.34895833333334</c:v>
                </c:pt>
                <c:pt idx="70791">
                  <c:v>181.3515625</c:v>
                </c:pt>
                <c:pt idx="70792">
                  <c:v>181.35416666666666</c:v>
                </c:pt>
                <c:pt idx="70793">
                  <c:v>181.35677083333334</c:v>
                </c:pt>
                <c:pt idx="70794">
                  <c:v>181.359375</c:v>
                </c:pt>
                <c:pt idx="70795">
                  <c:v>181.36197916666666</c:v>
                </c:pt>
                <c:pt idx="70796">
                  <c:v>181.36458333333334</c:v>
                </c:pt>
                <c:pt idx="70797">
                  <c:v>181.3671875</c:v>
                </c:pt>
                <c:pt idx="70798">
                  <c:v>181.36979166666666</c:v>
                </c:pt>
                <c:pt idx="70799">
                  <c:v>181.37239583333334</c:v>
                </c:pt>
                <c:pt idx="70800">
                  <c:v>181.375</c:v>
                </c:pt>
                <c:pt idx="70801">
                  <c:v>181.37760416666666</c:v>
                </c:pt>
                <c:pt idx="70802">
                  <c:v>181.38020833333334</c:v>
                </c:pt>
                <c:pt idx="70803">
                  <c:v>181.3828125</c:v>
                </c:pt>
                <c:pt idx="70804">
                  <c:v>181.38541666666666</c:v>
                </c:pt>
                <c:pt idx="70805">
                  <c:v>181.38802083333334</c:v>
                </c:pt>
                <c:pt idx="70806">
                  <c:v>181.390625</c:v>
                </c:pt>
                <c:pt idx="70807">
                  <c:v>181.39322916666666</c:v>
                </c:pt>
                <c:pt idx="70808">
                  <c:v>181.39583333333334</c:v>
                </c:pt>
                <c:pt idx="70809">
                  <c:v>181.3984375</c:v>
                </c:pt>
                <c:pt idx="70810">
                  <c:v>181.40104166666666</c:v>
                </c:pt>
                <c:pt idx="70811">
                  <c:v>181.40364583333334</c:v>
                </c:pt>
                <c:pt idx="70812">
                  <c:v>181.40625</c:v>
                </c:pt>
                <c:pt idx="70813">
                  <c:v>181.40885416666666</c:v>
                </c:pt>
                <c:pt idx="70814">
                  <c:v>181.41145833333334</c:v>
                </c:pt>
                <c:pt idx="70815">
                  <c:v>181.4140625</c:v>
                </c:pt>
                <c:pt idx="70816">
                  <c:v>181.41666666666666</c:v>
                </c:pt>
                <c:pt idx="70817">
                  <c:v>181.41927083333334</c:v>
                </c:pt>
                <c:pt idx="70818">
                  <c:v>181.421875</c:v>
                </c:pt>
                <c:pt idx="70819">
                  <c:v>181.42447916666666</c:v>
                </c:pt>
                <c:pt idx="70820">
                  <c:v>181.42708333333334</c:v>
                </c:pt>
                <c:pt idx="70821">
                  <c:v>181.4296875</c:v>
                </c:pt>
                <c:pt idx="70822">
                  <c:v>181.43229166666666</c:v>
                </c:pt>
                <c:pt idx="70823">
                  <c:v>181.43489583333334</c:v>
                </c:pt>
                <c:pt idx="70824">
                  <c:v>181.4375</c:v>
                </c:pt>
                <c:pt idx="70825">
                  <c:v>181.44010416666666</c:v>
                </c:pt>
                <c:pt idx="70826">
                  <c:v>181.44270833333334</c:v>
                </c:pt>
                <c:pt idx="70827">
                  <c:v>181.4453125</c:v>
                </c:pt>
                <c:pt idx="70828">
                  <c:v>181.44791666666666</c:v>
                </c:pt>
                <c:pt idx="70829">
                  <c:v>181.45052083333334</c:v>
                </c:pt>
                <c:pt idx="70830">
                  <c:v>181.453125</c:v>
                </c:pt>
                <c:pt idx="70831">
                  <c:v>181.45572916666666</c:v>
                </c:pt>
                <c:pt idx="70832">
                  <c:v>181.45833333333334</c:v>
                </c:pt>
                <c:pt idx="70833">
                  <c:v>181.4609375</c:v>
                </c:pt>
                <c:pt idx="70834">
                  <c:v>181.46354166666666</c:v>
                </c:pt>
                <c:pt idx="70835">
                  <c:v>181.46614583333334</c:v>
                </c:pt>
                <c:pt idx="70836">
                  <c:v>181.46875</c:v>
                </c:pt>
                <c:pt idx="70837">
                  <c:v>181.47135416666666</c:v>
                </c:pt>
                <c:pt idx="70838">
                  <c:v>181.47395833333334</c:v>
                </c:pt>
                <c:pt idx="70839">
                  <c:v>181.4765625</c:v>
                </c:pt>
                <c:pt idx="70840">
                  <c:v>181.47916666666666</c:v>
                </c:pt>
                <c:pt idx="70841">
                  <c:v>181.48177083333334</c:v>
                </c:pt>
                <c:pt idx="70842">
                  <c:v>181.484375</c:v>
                </c:pt>
                <c:pt idx="70843">
                  <c:v>181.48697916666666</c:v>
                </c:pt>
                <c:pt idx="70844">
                  <c:v>181.48958333333334</c:v>
                </c:pt>
                <c:pt idx="70845">
                  <c:v>181.4921875</c:v>
                </c:pt>
                <c:pt idx="70846">
                  <c:v>181.49479166666666</c:v>
                </c:pt>
                <c:pt idx="70847">
                  <c:v>181.49739583333334</c:v>
                </c:pt>
                <c:pt idx="70848">
                  <c:v>181.5</c:v>
                </c:pt>
                <c:pt idx="70849">
                  <c:v>181.50260416666666</c:v>
                </c:pt>
                <c:pt idx="70850">
                  <c:v>181.50520833333334</c:v>
                </c:pt>
                <c:pt idx="70851">
                  <c:v>181.5078125</c:v>
                </c:pt>
                <c:pt idx="70852">
                  <c:v>181.51041666666666</c:v>
                </c:pt>
                <c:pt idx="70853">
                  <c:v>181.51302083333334</c:v>
                </c:pt>
                <c:pt idx="70854">
                  <c:v>181.515625</c:v>
                </c:pt>
                <c:pt idx="70855">
                  <c:v>181.51822916666666</c:v>
                </c:pt>
                <c:pt idx="70856">
                  <c:v>181.52083333333334</c:v>
                </c:pt>
                <c:pt idx="70857">
                  <c:v>181.5234375</c:v>
                </c:pt>
                <c:pt idx="70858">
                  <c:v>181.52604166666666</c:v>
                </c:pt>
                <c:pt idx="70859">
                  <c:v>181.52864583333334</c:v>
                </c:pt>
                <c:pt idx="70860">
                  <c:v>181.53125</c:v>
                </c:pt>
                <c:pt idx="70861">
                  <c:v>181.53385416666666</c:v>
                </c:pt>
                <c:pt idx="70862">
                  <c:v>181.53645833333334</c:v>
                </c:pt>
                <c:pt idx="70863">
                  <c:v>181.5390625</c:v>
                </c:pt>
                <c:pt idx="70864">
                  <c:v>181.54166666666666</c:v>
                </c:pt>
                <c:pt idx="70865">
                  <c:v>181.54427083333334</c:v>
                </c:pt>
                <c:pt idx="70866">
                  <c:v>181.546875</c:v>
                </c:pt>
                <c:pt idx="70867">
                  <c:v>181.54947916666666</c:v>
                </c:pt>
                <c:pt idx="70868">
                  <c:v>181.55208333333334</c:v>
                </c:pt>
                <c:pt idx="70869">
                  <c:v>181.5546875</c:v>
                </c:pt>
                <c:pt idx="70870">
                  <c:v>181.55729166666666</c:v>
                </c:pt>
                <c:pt idx="70871">
                  <c:v>181.55989583333334</c:v>
                </c:pt>
                <c:pt idx="70872">
                  <c:v>181.5625</c:v>
                </c:pt>
                <c:pt idx="70873">
                  <c:v>181.56510416666666</c:v>
                </c:pt>
                <c:pt idx="70874">
                  <c:v>181.56770833333334</c:v>
                </c:pt>
                <c:pt idx="70875">
                  <c:v>181.5703125</c:v>
                </c:pt>
                <c:pt idx="70876">
                  <c:v>181.57291666666666</c:v>
                </c:pt>
                <c:pt idx="70877">
                  <c:v>181.57552083333334</c:v>
                </c:pt>
                <c:pt idx="70878">
                  <c:v>181.578125</c:v>
                </c:pt>
                <c:pt idx="70879">
                  <c:v>181.58072916666666</c:v>
                </c:pt>
                <c:pt idx="70880">
                  <c:v>181.58333333333334</c:v>
                </c:pt>
                <c:pt idx="70881">
                  <c:v>181.5859375</c:v>
                </c:pt>
                <c:pt idx="70882">
                  <c:v>181.58854166666666</c:v>
                </c:pt>
                <c:pt idx="70883">
                  <c:v>181.59114583333334</c:v>
                </c:pt>
                <c:pt idx="70884">
                  <c:v>181.59375</c:v>
                </c:pt>
                <c:pt idx="70885">
                  <c:v>181.59635416666666</c:v>
                </c:pt>
                <c:pt idx="70886">
                  <c:v>181.59895833333334</c:v>
                </c:pt>
                <c:pt idx="70887">
                  <c:v>181.6015625</c:v>
                </c:pt>
                <c:pt idx="70888">
                  <c:v>181.60416666666666</c:v>
                </c:pt>
                <c:pt idx="70889">
                  <c:v>181.60677083333334</c:v>
                </c:pt>
                <c:pt idx="70890">
                  <c:v>181.609375</c:v>
                </c:pt>
                <c:pt idx="70891">
                  <c:v>181.61197916666666</c:v>
                </c:pt>
                <c:pt idx="70892">
                  <c:v>181.61458333333334</c:v>
                </c:pt>
                <c:pt idx="70893">
                  <c:v>181.6171875</c:v>
                </c:pt>
                <c:pt idx="70894">
                  <c:v>181.61979166666666</c:v>
                </c:pt>
                <c:pt idx="70895">
                  <c:v>181.62239583333334</c:v>
                </c:pt>
                <c:pt idx="70896">
                  <c:v>181.625</c:v>
                </c:pt>
                <c:pt idx="70897">
                  <c:v>181.62760416666666</c:v>
                </c:pt>
                <c:pt idx="70898">
                  <c:v>181.63020833333334</c:v>
                </c:pt>
                <c:pt idx="70899">
                  <c:v>181.6328125</c:v>
                </c:pt>
                <c:pt idx="70900">
                  <c:v>181.63541666666666</c:v>
                </c:pt>
                <c:pt idx="70901">
                  <c:v>181.63802083333334</c:v>
                </c:pt>
                <c:pt idx="70902">
                  <c:v>181.640625</c:v>
                </c:pt>
                <c:pt idx="70903">
                  <c:v>181.64322916666666</c:v>
                </c:pt>
                <c:pt idx="70904">
                  <c:v>181.64583333333334</c:v>
                </c:pt>
                <c:pt idx="70905">
                  <c:v>181.6484375</c:v>
                </c:pt>
                <c:pt idx="70906">
                  <c:v>181.65104166666666</c:v>
                </c:pt>
                <c:pt idx="70907">
                  <c:v>181.65364583333334</c:v>
                </c:pt>
                <c:pt idx="70908">
                  <c:v>181.65625</c:v>
                </c:pt>
                <c:pt idx="70909">
                  <c:v>181.65885416666666</c:v>
                </c:pt>
                <c:pt idx="70910">
                  <c:v>181.66145833333334</c:v>
                </c:pt>
                <c:pt idx="70911">
                  <c:v>181.6640625</c:v>
                </c:pt>
                <c:pt idx="70912">
                  <c:v>181.66666666666666</c:v>
                </c:pt>
                <c:pt idx="70913">
                  <c:v>181.66927083333334</c:v>
                </c:pt>
                <c:pt idx="70914">
                  <c:v>181.671875</c:v>
                </c:pt>
                <c:pt idx="70915">
                  <c:v>181.67447916666666</c:v>
                </c:pt>
                <c:pt idx="70916">
                  <c:v>181.67708333333334</c:v>
                </c:pt>
                <c:pt idx="70917">
                  <c:v>181.6796875</c:v>
                </c:pt>
                <c:pt idx="70918">
                  <c:v>181.68229166666666</c:v>
                </c:pt>
                <c:pt idx="70919">
                  <c:v>181.68489583333334</c:v>
                </c:pt>
                <c:pt idx="70920">
                  <c:v>181.6875</c:v>
                </c:pt>
                <c:pt idx="70921">
                  <c:v>181.69010416666666</c:v>
                </c:pt>
                <c:pt idx="70922">
                  <c:v>181.69270833333334</c:v>
                </c:pt>
                <c:pt idx="70923">
                  <c:v>181.6953125</c:v>
                </c:pt>
                <c:pt idx="70924">
                  <c:v>181.69791666666666</c:v>
                </c:pt>
                <c:pt idx="70925">
                  <c:v>181.70052083333334</c:v>
                </c:pt>
                <c:pt idx="70926">
                  <c:v>181.703125</c:v>
                </c:pt>
                <c:pt idx="70927">
                  <c:v>181.70572916666666</c:v>
                </c:pt>
                <c:pt idx="70928">
                  <c:v>181.70833333333334</c:v>
                </c:pt>
                <c:pt idx="70929">
                  <c:v>181.7109375</c:v>
                </c:pt>
                <c:pt idx="70930">
                  <c:v>181.71354166666666</c:v>
                </c:pt>
                <c:pt idx="70931">
                  <c:v>181.71614583333334</c:v>
                </c:pt>
                <c:pt idx="70932">
                  <c:v>181.71875</c:v>
                </c:pt>
                <c:pt idx="70933">
                  <c:v>181.72135416666666</c:v>
                </c:pt>
                <c:pt idx="70934">
                  <c:v>181.72395833333334</c:v>
                </c:pt>
                <c:pt idx="70935">
                  <c:v>181.7265625</c:v>
                </c:pt>
                <c:pt idx="70936">
                  <c:v>181.72916666666666</c:v>
                </c:pt>
                <c:pt idx="70937">
                  <c:v>181.73177083333334</c:v>
                </c:pt>
                <c:pt idx="70938">
                  <c:v>181.734375</c:v>
                </c:pt>
                <c:pt idx="70939">
                  <c:v>181.73697916666666</c:v>
                </c:pt>
                <c:pt idx="70940">
                  <c:v>181.73958333333334</c:v>
                </c:pt>
                <c:pt idx="70941">
                  <c:v>181.7421875</c:v>
                </c:pt>
                <c:pt idx="70942">
                  <c:v>181.74479166666666</c:v>
                </c:pt>
                <c:pt idx="70943">
                  <c:v>181.74739583333334</c:v>
                </c:pt>
                <c:pt idx="70944">
                  <c:v>181.75</c:v>
                </c:pt>
                <c:pt idx="70945">
                  <c:v>181.75260416666666</c:v>
                </c:pt>
                <c:pt idx="70946">
                  <c:v>181.75520833333334</c:v>
                </c:pt>
                <c:pt idx="70947">
                  <c:v>181.7578125</c:v>
                </c:pt>
                <c:pt idx="70948">
                  <c:v>181.76041666666666</c:v>
                </c:pt>
                <c:pt idx="70949">
                  <c:v>181.76302083333334</c:v>
                </c:pt>
                <c:pt idx="70950">
                  <c:v>181.765625</c:v>
                </c:pt>
                <c:pt idx="70951">
                  <c:v>181.76822916666666</c:v>
                </c:pt>
                <c:pt idx="70952">
                  <c:v>181.77083333333334</c:v>
                </c:pt>
                <c:pt idx="70953">
                  <c:v>181.7734375</c:v>
                </c:pt>
                <c:pt idx="70954">
                  <c:v>181.77604166666666</c:v>
                </c:pt>
                <c:pt idx="70955">
                  <c:v>181.77864583333334</c:v>
                </c:pt>
                <c:pt idx="70956">
                  <c:v>181.78125</c:v>
                </c:pt>
                <c:pt idx="70957">
                  <c:v>181.78385416666666</c:v>
                </c:pt>
                <c:pt idx="70958">
                  <c:v>181.78645833333334</c:v>
                </c:pt>
                <c:pt idx="70959">
                  <c:v>181.7890625</c:v>
                </c:pt>
                <c:pt idx="70960">
                  <c:v>181.79166666666666</c:v>
                </c:pt>
                <c:pt idx="70961">
                  <c:v>181.79427083333334</c:v>
                </c:pt>
                <c:pt idx="70962">
                  <c:v>181.796875</c:v>
                </c:pt>
                <c:pt idx="70963">
                  <c:v>181.79947916666666</c:v>
                </c:pt>
                <c:pt idx="70964">
                  <c:v>181.80208333333334</c:v>
                </c:pt>
                <c:pt idx="70965">
                  <c:v>181.8046875</c:v>
                </c:pt>
                <c:pt idx="70966">
                  <c:v>181.80729166666666</c:v>
                </c:pt>
                <c:pt idx="70967">
                  <c:v>181.80989583333334</c:v>
                </c:pt>
                <c:pt idx="70968">
                  <c:v>181.8125</c:v>
                </c:pt>
                <c:pt idx="70969">
                  <c:v>181.81510416666666</c:v>
                </c:pt>
                <c:pt idx="70970">
                  <c:v>181.81770833333334</c:v>
                </c:pt>
                <c:pt idx="70971">
                  <c:v>181.8203125</c:v>
                </c:pt>
                <c:pt idx="70972">
                  <c:v>181.82291666666666</c:v>
                </c:pt>
                <c:pt idx="70973">
                  <c:v>181.82552083333334</c:v>
                </c:pt>
                <c:pt idx="70974">
                  <c:v>181.828125</c:v>
                </c:pt>
                <c:pt idx="70975">
                  <c:v>181.83072916666666</c:v>
                </c:pt>
                <c:pt idx="70976">
                  <c:v>181.83333333333334</c:v>
                </c:pt>
                <c:pt idx="70977">
                  <c:v>181.8359375</c:v>
                </c:pt>
                <c:pt idx="70978">
                  <c:v>181.83854166666666</c:v>
                </c:pt>
                <c:pt idx="70979">
                  <c:v>181.84114583333334</c:v>
                </c:pt>
                <c:pt idx="70980">
                  <c:v>181.84375</c:v>
                </c:pt>
                <c:pt idx="70981">
                  <c:v>181.84635416666666</c:v>
                </c:pt>
                <c:pt idx="70982">
                  <c:v>181.84895833333334</c:v>
                </c:pt>
                <c:pt idx="70983">
                  <c:v>181.8515625</c:v>
                </c:pt>
                <c:pt idx="70984">
                  <c:v>181.85416666666666</c:v>
                </c:pt>
                <c:pt idx="70985">
                  <c:v>181.85677083333334</c:v>
                </c:pt>
                <c:pt idx="70986">
                  <c:v>181.859375</c:v>
                </c:pt>
                <c:pt idx="70987">
                  <c:v>181.86197916666666</c:v>
                </c:pt>
                <c:pt idx="70988">
                  <c:v>181.86458333333334</c:v>
                </c:pt>
                <c:pt idx="70989">
                  <c:v>181.8671875</c:v>
                </c:pt>
                <c:pt idx="70990">
                  <c:v>181.86979166666666</c:v>
                </c:pt>
                <c:pt idx="70991">
                  <c:v>181.87239583333334</c:v>
                </c:pt>
                <c:pt idx="70992">
                  <c:v>181.875</c:v>
                </c:pt>
                <c:pt idx="70993">
                  <c:v>181.87760416666666</c:v>
                </c:pt>
                <c:pt idx="70994">
                  <c:v>181.88020833333334</c:v>
                </c:pt>
                <c:pt idx="70995">
                  <c:v>181.8828125</c:v>
                </c:pt>
                <c:pt idx="70996">
                  <c:v>181.88541666666666</c:v>
                </c:pt>
                <c:pt idx="70997">
                  <c:v>181.88802083333334</c:v>
                </c:pt>
                <c:pt idx="70998">
                  <c:v>181.890625</c:v>
                </c:pt>
                <c:pt idx="70999">
                  <c:v>181.89322916666666</c:v>
                </c:pt>
                <c:pt idx="71000">
                  <c:v>181.89583333333334</c:v>
                </c:pt>
                <c:pt idx="71001">
                  <c:v>181.8984375</c:v>
                </c:pt>
                <c:pt idx="71002">
                  <c:v>181.90104166666666</c:v>
                </c:pt>
                <c:pt idx="71003">
                  <c:v>181.90364583333334</c:v>
                </c:pt>
                <c:pt idx="71004">
                  <c:v>181.90625</c:v>
                </c:pt>
                <c:pt idx="71005">
                  <c:v>181.90885416666666</c:v>
                </c:pt>
                <c:pt idx="71006">
                  <c:v>181.91145833333334</c:v>
                </c:pt>
                <c:pt idx="71007">
                  <c:v>181.9140625</c:v>
                </c:pt>
                <c:pt idx="71008">
                  <c:v>181.91666666666666</c:v>
                </c:pt>
                <c:pt idx="71009">
                  <c:v>181.91927083333334</c:v>
                </c:pt>
                <c:pt idx="71010">
                  <c:v>181.921875</c:v>
                </c:pt>
                <c:pt idx="71011">
                  <c:v>181.92447916666666</c:v>
                </c:pt>
                <c:pt idx="71012">
                  <c:v>181.92708333333334</c:v>
                </c:pt>
                <c:pt idx="71013">
                  <c:v>181.9296875</c:v>
                </c:pt>
                <c:pt idx="71014">
                  <c:v>181.93229166666666</c:v>
                </c:pt>
                <c:pt idx="71015">
                  <c:v>181.93489583333334</c:v>
                </c:pt>
                <c:pt idx="71016">
                  <c:v>181.9375</c:v>
                </c:pt>
                <c:pt idx="71017">
                  <c:v>181.94010416666666</c:v>
                </c:pt>
                <c:pt idx="71018">
                  <c:v>181.94270833333334</c:v>
                </c:pt>
                <c:pt idx="71019">
                  <c:v>181.9453125</c:v>
                </c:pt>
                <c:pt idx="71020">
                  <c:v>181.94791666666666</c:v>
                </c:pt>
                <c:pt idx="71021">
                  <c:v>181.95052083333334</c:v>
                </c:pt>
                <c:pt idx="71022">
                  <c:v>181.953125</c:v>
                </c:pt>
                <c:pt idx="71023">
                  <c:v>181.95572916666666</c:v>
                </c:pt>
                <c:pt idx="71024">
                  <c:v>181.95833333333334</c:v>
                </c:pt>
                <c:pt idx="71025">
                  <c:v>181.9609375</c:v>
                </c:pt>
                <c:pt idx="71026">
                  <c:v>181.96354166666666</c:v>
                </c:pt>
                <c:pt idx="71027">
                  <c:v>181.96614583333334</c:v>
                </c:pt>
                <c:pt idx="71028">
                  <c:v>181.96875</c:v>
                </c:pt>
                <c:pt idx="71029">
                  <c:v>181.97135416666666</c:v>
                </c:pt>
                <c:pt idx="71030">
                  <c:v>181.97395833333334</c:v>
                </c:pt>
                <c:pt idx="71031">
                  <c:v>181.9765625</c:v>
                </c:pt>
                <c:pt idx="71032">
                  <c:v>181.97916666666666</c:v>
                </c:pt>
                <c:pt idx="71033">
                  <c:v>181.98177083333334</c:v>
                </c:pt>
                <c:pt idx="71034">
                  <c:v>181.984375</c:v>
                </c:pt>
                <c:pt idx="71035">
                  <c:v>181.98697916666666</c:v>
                </c:pt>
                <c:pt idx="71036">
                  <c:v>181.98958333333334</c:v>
                </c:pt>
                <c:pt idx="71037">
                  <c:v>181.9921875</c:v>
                </c:pt>
                <c:pt idx="71038">
                  <c:v>181.99479166666666</c:v>
                </c:pt>
                <c:pt idx="71039">
                  <c:v>181.99739583333334</c:v>
                </c:pt>
                <c:pt idx="71040">
                  <c:v>182</c:v>
                </c:pt>
                <c:pt idx="71041">
                  <c:v>182.00260416666666</c:v>
                </c:pt>
                <c:pt idx="71042">
                  <c:v>182.00520833333334</c:v>
                </c:pt>
                <c:pt idx="71043">
                  <c:v>182.0078125</c:v>
                </c:pt>
                <c:pt idx="71044">
                  <c:v>182.01041666666666</c:v>
                </c:pt>
                <c:pt idx="71045">
                  <c:v>182.01302083333334</c:v>
                </c:pt>
                <c:pt idx="71046">
                  <c:v>182.015625</c:v>
                </c:pt>
                <c:pt idx="71047">
                  <c:v>182.01822916666666</c:v>
                </c:pt>
                <c:pt idx="71048">
                  <c:v>182.02083333333334</c:v>
                </c:pt>
                <c:pt idx="71049">
                  <c:v>182.0234375</c:v>
                </c:pt>
                <c:pt idx="71050">
                  <c:v>182.02604166666666</c:v>
                </c:pt>
                <c:pt idx="71051">
                  <c:v>182.02864583333334</c:v>
                </c:pt>
                <c:pt idx="71052">
                  <c:v>182.03125</c:v>
                </c:pt>
                <c:pt idx="71053">
                  <c:v>182.03385416666666</c:v>
                </c:pt>
                <c:pt idx="71054">
                  <c:v>182.03645833333334</c:v>
                </c:pt>
                <c:pt idx="71055">
                  <c:v>182.0390625</c:v>
                </c:pt>
                <c:pt idx="71056">
                  <c:v>182.04166666666666</c:v>
                </c:pt>
                <c:pt idx="71057">
                  <c:v>182.04427083333334</c:v>
                </c:pt>
                <c:pt idx="71058">
                  <c:v>182.046875</c:v>
                </c:pt>
                <c:pt idx="71059">
                  <c:v>182.04947916666666</c:v>
                </c:pt>
                <c:pt idx="71060">
                  <c:v>182.05208333333334</c:v>
                </c:pt>
                <c:pt idx="71061">
                  <c:v>182.0546875</c:v>
                </c:pt>
                <c:pt idx="71062">
                  <c:v>182.05729166666666</c:v>
                </c:pt>
                <c:pt idx="71063">
                  <c:v>182.05989583333334</c:v>
                </c:pt>
                <c:pt idx="71064">
                  <c:v>182.0625</c:v>
                </c:pt>
                <c:pt idx="71065">
                  <c:v>182.06510416666666</c:v>
                </c:pt>
                <c:pt idx="71066">
                  <c:v>182.06770833333334</c:v>
                </c:pt>
                <c:pt idx="71067">
                  <c:v>182.0703125</c:v>
                </c:pt>
                <c:pt idx="71068">
                  <c:v>182.07291666666666</c:v>
                </c:pt>
                <c:pt idx="71069">
                  <c:v>182.07552083333334</c:v>
                </c:pt>
                <c:pt idx="71070">
                  <c:v>182.078125</c:v>
                </c:pt>
                <c:pt idx="71071">
                  <c:v>182.08072916666666</c:v>
                </c:pt>
                <c:pt idx="71072">
                  <c:v>182.08333333333334</c:v>
                </c:pt>
                <c:pt idx="71073">
                  <c:v>182.0859375</c:v>
                </c:pt>
                <c:pt idx="71074">
                  <c:v>182.08854166666666</c:v>
                </c:pt>
                <c:pt idx="71075">
                  <c:v>182.09114583333334</c:v>
                </c:pt>
                <c:pt idx="71076">
                  <c:v>182.09375</c:v>
                </c:pt>
                <c:pt idx="71077">
                  <c:v>182.09635416666666</c:v>
                </c:pt>
                <c:pt idx="71078">
                  <c:v>182.09895833333334</c:v>
                </c:pt>
                <c:pt idx="71079">
                  <c:v>182.1015625</c:v>
                </c:pt>
                <c:pt idx="71080">
                  <c:v>182.10416666666666</c:v>
                </c:pt>
                <c:pt idx="71081">
                  <c:v>182.10677083333334</c:v>
                </c:pt>
                <c:pt idx="71082">
                  <c:v>182.109375</c:v>
                </c:pt>
                <c:pt idx="71083">
                  <c:v>182.11197916666666</c:v>
                </c:pt>
                <c:pt idx="71084">
                  <c:v>182.11458333333334</c:v>
                </c:pt>
                <c:pt idx="71085">
                  <c:v>182.1171875</c:v>
                </c:pt>
                <c:pt idx="71086">
                  <c:v>182.11979166666666</c:v>
                </c:pt>
                <c:pt idx="71087">
                  <c:v>182.12239583333334</c:v>
                </c:pt>
                <c:pt idx="71088">
                  <c:v>182.125</c:v>
                </c:pt>
                <c:pt idx="71089">
                  <c:v>182.12760416666666</c:v>
                </c:pt>
                <c:pt idx="71090">
                  <c:v>182.13020833333334</c:v>
                </c:pt>
                <c:pt idx="71091">
                  <c:v>182.1328125</c:v>
                </c:pt>
                <c:pt idx="71092">
                  <c:v>182.13541666666666</c:v>
                </c:pt>
                <c:pt idx="71093">
                  <c:v>182.13802083333334</c:v>
                </c:pt>
                <c:pt idx="71094">
                  <c:v>182.140625</c:v>
                </c:pt>
                <c:pt idx="71095">
                  <c:v>182.14322916666666</c:v>
                </c:pt>
                <c:pt idx="71096">
                  <c:v>182.14583333333334</c:v>
                </c:pt>
                <c:pt idx="71097">
                  <c:v>182.1484375</c:v>
                </c:pt>
                <c:pt idx="71098">
                  <c:v>182.15104166666666</c:v>
                </c:pt>
                <c:pt idx="71099">
                  <c:v>182.15364583333334</c:v>
                </c:pt>
                <c:pt idx="71100">
                  <c:v>182.15625</c:v>
                </c:pt>
                <c:pt idx="71101">
                  <c:v>182.15885416666666</c:v>
                </c:pt>
                <c:pt idx="71102">
                  <c:v>182.16145833333334</c:v>
                </c:pt>
                <c:pt idx="71103">
                  <c:v>182.1640625</c:v>
                </c:pt>
                <c:pt idx="71104">
                  <c:v>182.16666666666666</c:v>
                </c:pt>
                <c:pt idx="71105">
                  <c:v>182.16927083333334</c:v>
                </c:pt>
                <c:pt idx="71106">
                  <c:v>182.171875</c:v>
                </c:pt>
                <c:pt idx="71107">
                  <c:v>182.17447916666666</c:v>
                </c:pt>
                <c:pt idx="71108">
                  <c:v>182.17708333333334</c:v>
                </c:pt>
                <c:pt idx="71109">
                  <c:v>182.1796875</c:v>
                </c:pt>
                <c:pt idx="71110">
                  <c:v>182.18229166666666</c:v>
                </c:pt>
                <c:pt idx="71111">
                  <c:v>182.18489583333334</c:v>
                </c:pt>
                <c:pt idx="71112">
                  <c:v>182.1875</c:v>
                </c:pt>
                <c:pt idx="71113">
                  <c:v>182.19010416666666</c:v>
                </c:pt>
                <c:pt idx="71114">
                  <c:v>182.19270833333334</c:v>
                </c:pt>
                <c:pt idx="71115">
                  <c:v>182.1953125</c:v>
                </c:pt>
                <c:pt idx="71116">
                  <c:v>182.19791666666666</c:v>
                </c:pt>
                <c:pt idx="71117">
                  <c:v>182.20052083333334</c:v>
                </c:pt>
                <c:pt idx="71118">
                  <c:v>182.203125</c:v>
                </c:pt>
                <c:pt idx="71119">
                  <c:v>182.20572916666666</c:v>
                </c:pt>
                <c:pt idx="71120">
                  <c:v>182.20833333333334</c:v>
                </c:pt>
                <c:pt idx="71121">
                  <c:v>182.2109375</c:v>
                </c:pt>
                <c:pt idx="71122">
                  <c:v>182.21354166666666</c:v>
                </c:pt>
                <c:pt idx="71123">
                  <c:v>182.21614583333334</c:v>
                </c:pt>
                <c:pt idx="71124">
                  <c:v>182.21875</c:v>
                </c:pt>
                <c:pt idx="71125">
                  <c:v>182.22135416666666</c:v>
                </c:pt>
                <c:pt idx="71126">
                  <c:v>182.22395833333334</c:v>
                </c:pt>
                <c:pt idx="71127">
                  <c:v>182.2265625</c:v>
                </c:pt>
                <c:pt idx="71128">
                  <c:v>182.22916666666666</c:v>
                </c:pt>
                <c:pt idx="71129">
                  <c:v>182.23177083333334</c:v>
                </c:pt>
                <c:pt idx="71130">
                  <c:v>182.234375</c:v>
                </c:pt>
                <c:pt idx="71131">
                  <c:v>182.23697916666666</c:v>
                </c:pt>
                <c:pt idx="71132">
                  <c:v>182.23958333333334</c:v>
                </c:pt>
                <c:pt idx="71133">
                  <c:v>182.2421875</c:v>
                </c:pt>
                <c:pt idx="71134">
                  <c:v>182.24479166666666</c:v>
                </c:pt>
                <c:pt idx="71135">
                  <c:v>182.24739583333334</c:v>
                </c:pt>
                <c:pt idx="71136">
                  <c:v>182.25</c:v>
                </c:pt>
                <c:pt idx="71137">
                  <c:v>182.25260416666666</c:v>
                </c:pt>
                <c:pt idx="71138">
                  <c:v>182.25520833333334</c:v>
                </c:pt>
                <c:pt idx="71139">
                  <c:v>182.2578125</c:v>
                </c:pt>
                <c:pt idx="71140">
                  <c:v>182.26041666666666</c:v>
                </c:pt>
                <c:pt idx="71141">
                  <c:v>182.26302083333334</c:v>
                </c:pt>
                <c:pt idx="71142">
                  <c:v>182.265625</c:v>
                </c:pt>
                <c:pt idx="71143">
                  <c:v>182.26822916666666</c:v>
                </c:pt>
                <c:pt idx="71144">
                  <c:v>182.27083333333334</c:v>
                </c:pt>
                <c:pt idx="71145">
                  <c:v>182.2734375</c:v>
                </c:pt>
                <c:pt idx="71146">
                  <c:v>182.27604166666666</c:v>
                </c:pt>
                <c:pt idx="71147">
                  <c:v>182.27864583333334</c:v>
                </c:pt>
                <c:pt idx="71148">
                  <c:v>182.28125</c:v>
                </c:pt>
                <c:pt idx="71149">
                  <c:v>182.28385416666666</c:v>
                </c:pt>
                <c:pt idx="71150">
                  <c:v>182.28645833333334</c:v>
                </c:pt>
                <c:pt idx="71151">
                  <c:v>182.2890625</c:v>
                </c:pt>
                <c:pt idx="71152">
                  <c:v>182.29166666666666</c:v>
                </c:pt>
                <c:pt idx="71153">
                  <c:v>182.29427083333334</c:v>
                </c:pt>
                <c:pt idx="71154">
                  <c:v>182.296875</c:v>
                </c:pt>
                <c:pt idx="71155">
                  <c:v>182.29947916666666</c:v>
                </c:pt>
                <c:pt idx="71156">
                  <c:v>182.30208333333334</c:v>
                </c:pt>
                <c:pt idx="71157">
                  <c:v>182.3046875</c:v>
                </c:pt>
                <c:pt idx="71158">
                  <c:v>182.30729166666666</c:v>
                </c:pt>
                <c:pt idx="71159">
                  <c:v>182.30989583333334</c:v>
                </c:pt>
                <c:pt idx="71160">
                  <c:v>182.3125</c:v>
                </c:pt>
                <c:pt idx="71161">
                  <c:v>182.31510416666666</c:v>
                </c:pt>
                <c:pt idx="71162">
                  <c:v>182.31770833333334</c:v>
                </c:pt>
                <c:pt idx="71163">
                  <c:v>182.3203125</c:v>
                </c:pt>
                <c:pt idx="71164">
                  <c:v>182.32291666666666</c:v>
                </c:pt>
                <c:pt idx="71165">
                  <c:v>182.32552083333334</c:v>
                </c:pt>
                <c:pt idx="71166">
                  <c:v>182.328125</c:v>
                </c:pt>
                <c:pt idx="71167">
                  <c:v>182.33072916666666</c:v>
                </c:pt>
                <c:pt idx="71168">
                  <c:v>182.33333333333334</c:v>
                </c:pt>
                <c:pt idx="71169">
                  <c:v>182.3359375</c:v>
                </c:pt>
                <c:pt idx="71170">
                  <c:v>182.33854166666666</c:v>
                </c:pt>
                <c:pt idx="71171">
                  <c:v>182.34114583333334</c:v>
                </c:pt>
                <c:pt idx="71172">
                  <c:v>182.34375</c:v>
                </c:pt>
                <c:pt idx="71173">
                  <c:v>182.34635416666666</c:v>
                </c:pt>
                <c:pt idx="71174">
                  <c:v>182.34895833333334</c:v>
                </c:pt>
                <c:pt idx="71175">
                  <c:v>182.3515625</c:v>
                </c:pt>
                <c:pt idx="71176">
                  <c:v>182.35416666666666</c:v>
                </c:pt>
                <c:pt idx="71177">
                  <c:v>182.35677083333334</c:v>
                </c:pt>
                <c:pt idx="71178">
                  <c:v>182.359375</c:v>
                </c:pt>
                <c:pt idx="71179">
                  <c:v>182.36197916666666</c:v>
                </c:pt>
                <c:pt idx="71180">
                  <c:v>182.36458333333334</c:v>
                </c:pt>
                <c:pt idx="71181">
                  <c:v>182.3671875</c:v>
                </c:pt>
                <c:pt idx="71182">
                  <c:v>182.36979166666666</c:v>
                </c:pt>
                <c:pt idx="71183">
                  <c:v>182.37239583333334</c:v>
                </c:pt>
                <c:pt idx="71184">
                  <c:v>182.375</c:v>
                </c:pt>
                <c:pt idx="71185">
                  <c:v>182.37760416666666</c:v>
                </c:pt>
                <c:pt idx="71186">
                  <c:v>182.38020833333334</c:v>
                </c:pt>
                <c:pt idx="71187">
                  <c:v>182.3828125</c:v>
                </c:pt>
                <c:pt idx="71188">
                  <c:v>182.38541666666666</c:v>
                </c:pt>
                <c:pt idx="71189">
                  <c:v>182.38802083333334</c:v>
                </c:pt>
                <c:pt idx="71190">
                  <c:v>182.390625</c:v>
                </c:pt>
                <c:pt idx="71191">
                  <c:v>182.39322916666666</c:v>
                </c:pt>
                <c:pt idx="71192">
                  <c:v>182.39583333333334</c:v>
                </c:pt>
                <c:pt idx="71193">
                  <c:v>182.3984375</c:v>
                </c:pt>
                <c:pt idx="71194">
                  <c:v>182.40104166666666</c:v>
                </c:pt>
                <c:pt idx="71195">
                  <c:v>182.40364583333334</c:v>
                </c:pt>
                <c:pt idx="71196">
                  <c:v>182.40625</c:v>
                </c:pt>
                <c:pt idx="71197">
                  <c:v>182.40885416666666</c:v>
                </c:pt>
                <c:pt idx="71198">
                  <c:v>182.41145833333334</c:v>
                </c:pt>
                <c:pt idx="71199">
                  <c:v>182.4140625</c:v>
                </c:pt>
                <c:pt idx="71200">
                  <c:v>182.41666666666666</c:v>
                </c:pt>
                <c:pt idx="71201">
                  <c:v>182.41927083333334</c:v>
                </c:pt>
                <c:pt idx="71202">
                  <c:v>182.421875</c:v>
                </c:pt>
                <c:pt idx="71203">
                  <c:v>182.42447916666666</c:v>
                </c:pt>
                <c:pt idx="71204">
                  <c:v>182.42708333333334</c:v>
                </c:pt>
                <c:pt idx="71205">
                  <c:v>182.4296875</c:v>
                </c:pt>
                <c:pt idx="71206">
                  <c:v>182.43229166666666</c:v>
                </c:pt>
                <c:pt idx="71207">
                  <c:v>182.43489583333334</c:v>
                </c:pt>
                <c:pt idx="71208">
                  <c:v>182.4375</c:v>
                </c:pt>
                <c:pt idx="71209">
                  <c:v>182.44010416666666</c:v>
                </c:pt>
                <c:pt idx="71210">
                  <c:v>182.44270833333334</c:v>
                </c:pt>
                <c:pt idx="71211">
                  <c:v>182.4453125</c:v>
                </c:pt>
                <c:pt idx="71212">
                  <c:v>182.44791666666666</c:v>
                </c:pt>
                <c:pt idx="71213">
                  <c:v>182.45052083333334</c:v>
                </c:pt>
                <c:pt idx="71214">
                  <c:v>182.453125</c:v>
                </c:pt>
                <c:pt idx="71215">
                  <c:v>182.45572916666666</c:v>
                </c:pt>
                <c:pt idx="71216">
                  <c:v>182.45833333333334</c:v>
                </c:pt>
                <c:pt idx="71217">
                  <c:v>182.4609375</c:v>
                </c:pt>
                <c:pt idx="71218">
                  <c:v>182.46354166666666</c:v>
                </c:pt>
                <c:pt idx="71219">
                  <c:v>182.46614583333334</c:v>
                </c:pt>
                <c:pt idx="71220">
                  <c:v>182.46875</c:v>
                </c:pt>
                <c:pt idx="71221">
                  <c:v>182.47135416666666</c:v>
                </c:pt>
                <c:pt idx="71222">
                  <c:v>182.47395833333334</c:v>
                </c:pt>
                <c:pt idx="71223">
                  <c:v>182.4765625</c:v>
                </c:pt>
                <c:pt idx="71224">
                  <c:v>182.47916666666666</c:v>
                </c:pt>
                <c:pt idx="71225">
                  <c:v>182.48177083333334</c:v>
                </c:pt>
                <c:pt idx="71226">
                  <c:v>182.484375</c:v>
                </c:pt>
                <c:pt idx="71227">
                  <c:v>182.48697916666666</c:v>
                </c:pt>
                <c:pt idx="71228">
                  <c:v>182.48958333333334</c:v>
                </c:pt>
                <c:pt idx="71229">
                  <c:v>182.4921875</c:v>
                </c:pt>
                <c:pt idx="71230">
                  <c:v>182.49479166666666</c:v>
                </c:pt>
                <c:pt idx="71231">
                  <c:v>182.49739583333334</c:v>
                </c:pt>
                <c:pt idx="71232">
                  <c:v>182.5</c:v>
                </c:pt>
                <c:pt idx="71233">
                  <c:v>182.50260416666666</c:v>
                </c:pt>
                <c:pt idx="71234">
                  <c:v>182.50520833333334</c:v>
                </c:pt>
                <c:pt idx="71235">
                  <c:v>182.5078125</c:v>
                </c:pt>
                <c:pt idx="71236">
                  <c:v>182.51041666666666</c:v>
                </c:pt>
                <c:pt idx="71237">
                  <c:v>182.51302083333334</c:v>
                </c:pt>
                <c:pt idx="71238">
                  <c:v>182.515625</c:v>
                </c:pt>
                <c:pt idx="71239">
                  <c:v>182.51822916666666</c:v>
                </c:pt>
                <c:pt idx="71240">
                  <c:v>182.52083333333334</c:v>
                </c:pt>
                <c:pt idx="71241">
                  <c:v>182.5234375</c:v>
                </c:pt>
                <c:pt idx="71242">
                  <c:v>182.52604166666666</c:v>
                </c:pt>
                <c:pt idx="71243">
                  <c:v>182.52864583333334</c:v>
                </c:pt>
                <c:pt idx="71244">
                  <c:v>182.53125</c:v>
                </c:pt>
                <c:pt idx="71245">
                  <c:v>182.53385416666666</c:v>
                </c:pt>
                <c:pt idx="71246">
                  <c:v>182.53645833333334</c:v>
                </c:pt>
                <c:pt idx="71247">
                  <c:v>182.5390625</c:v>
                </c:pt>
                <c:pt idx="71248">
                  <c:v>182.54166666666666</c:v>
                </c:pt>
                <c:pt idx="71249">
                  <c:v>182.54427083333334</c:v>
                </c:pt>
                <c:pt idx="71250">
                  <c:v>182.546875</c:v>
                </c:pt>
                <c:pt idx="71251">
                  <c:v>182.54947916666666</c:v>
                </c:pt>
                <c:pt idx="71252">
                  <c:v>182.55208333333334</c:v>
                </c:pt>
                <c:pt idx="71253">
                  <c:v>182.5546875</c:v>
                </c:pt>
                <c:pt idx="71254">
                  <c:v>182.55729166666666</c:v>
                </c:pt>
                <c:pt idx="71255">
                  <c:v>182.55989583333334</c:v>
                </c:pt>
                <c:pt idx="71256">
                  <c:v>182.5625</c:v>
                </c:pt>
                <c:pt idx="71257">
                  <c:v>182.56510416666666</c:v>
                </c:pt>
                <c:pt idx="71258">
                  <c:v>182.56770833333334</c:v>
                </c:pt>
                <c:pt idx="71259">
                  <c:v>182.5703125</c:v>
                </c:pt>
                <c:pt idx="71260">
                  <c:v>182.57291666666666</c:v>
                </c:pt>
                <c:pt idx="71261">
                  <c:v>182.57552083333334</c:v>
                </c:pt>
                <c:pt idx="71262">
                  <c:v>182.578125</c:v>
                </c:pt>
                <c:pt idx="71263">
                  <c:v>182.58072916666666</c:v>
                </c:pt>
                <c:pt idx="71264">
                  <c:v>182.58333333333334</c:v>
                </c:pt>
                <c:pt idx="71265">
                  <c:v>182.5859375</c:v>
                </c:pt>
                <c:pt idx="71266">
                  <c:v>182.58854166666666</c:v>
                </c:pt>
                <c:pt idx="71267">
                  <c:v>182.59114583333334</c:v>
                </c:pt>
                <c:pt idx="71268">
                  <c:v>182.59375</c:v>
                </c:pt>
                <c:pt idx="71269">
                  <c:v>182.59635416666666</c:v>
                </c:pt>
                <c:pt idx="71270">
                  <c:v>182.59895833333334</c:v>
                </c:pt>
                <c:pt idx="71271">
                  <c:v>182.6015625</c:v>
                </c:pt>
                <c:pt idx="71272">
                  <c:v>182.60416666666666</c:v>
                </c:pt>
                <c:pt idx="71273">
                  <c:v>182.60677083333334</c:v>
                </c:pt>
                <c:pt idx="71274">
                  <c:v>182.609375</c:v>
                </c:pt>
                <c:pt idx="71275">
                  <c:v>182.61197916666666</c:v>
                </c:pt>
                <c:pt idx="71276">
                  <c:v>182.61458333333334</c:v>
                </c:pt>
                <c:pt idx="71277">
                  <c:v>182.6171875</c:v>
                </c:pt>
                <c:pt idx="71278">
                  <c:v>182.61979166666666</c:v>
                </c:pt>
                <c:pt idx="71279">
                  <c:v>182.62239583333334</c:v>
                </c:pt>
                <c:pt idx="71280">
                  <c:v>182.625</c:v>
                </c:pt>
                <c:pt idx="71281">
                  <c:v>182.62760416666666</c:v>
                </c:pt>
                <c:pt idx="71282">
                  <c:v>182.63020833333334</c:v>
                </c:pt>
                <c:pt idx="71283">
                  <c:v>182.6328125</c:v>
                </c:pt>
                <c:pt idx="71284">
                  <c:v>182.63541666666666</c:v>
                </c:pt>
                <c:pt idx="71285">
                  <c:v>182.63802083333334</c:v>
                </c:pt>
                <c:pt idx="71286">
                  <c:v>182.640625</c:v>
                </c:pt>
                <c:pt idx="71287">
                  <c:v>182.64322916666666</c:v>
                </c:pt>
                <c:pt idx="71288">
                  <c:v>182.64583333333334</c:v>
                </c:pt>
                <c:pt idx="71289">
                  <c:v>182.6484375</c:v>
                </c:pt>
                <c:pt idx="71290">
                  <c:v>182.65104166666666</c:v>
                </c:pt>
                <c:pt idx="71291">
                  <c:v>182.65364583333334</c:v>
                </c:pt>
                <c:pt idx="71292">
                  <c:v>182.65625</c:v>
                </c:pt>
                <c:pt idx="71293">
                  <c:v>182.65885416666666</c:v>
                </c:pt>
                <c:pt idx="71294">
                  <c:v>182.66145833333334</c:v>
                </c:pt>
                <c:pt idx="71295">
                  <c:v>182.6640625</c:v>
                </c:pt>
                <c:pt idx="71296">
                  <c:v>182.66666666666666</c:v>
                </c:pt>
                <c:pt idx="71297">
                  <c:v>182.66927083333334</c:v>
                </c:pt>
                <c:pt idx="71298">
                  <c:v>182.671875</c:v>
                </c:pt>
                <c:pt idx="71299">
                  <c:v>182.67447916666666</c:v>
                </c:pt>
                <c:pt idx="71300">
                  <c:v>182.67708333333334</c:v>
                </c:pt>
                <c:pt idx="71301">
                  <c:v>182.6796875</c:v>
                </c:pt>
                <c:pt idx="71302">
                  <c:v>182.68229166666666</c:v>
                </c:pt>
                <c:pt idx="71303">
                  <c:v>182.68489583333334</c:v>
                </c:pt>
                <c:pt idx="71304">
                  <c:v>182.6875</c:v>
                </c:pt>
                <c:pt idx="71305">
                  <c:v>182.69010416666666</c:v>
                </c:pt>
                <c:pt idx="71306">
                  <c:v>182.69270833333334</c:v>
                </c:pt>
                <c:pt idx="71307">
                  <c:v>182.6953125</c:v>
                </c:pt>
                <c:pt idx="71308">
                  <c:v>182.69791666666666</c:v>
                </c:pt>
                <c:pt idx="71309">
                  <c:v>182.70052083333334</c:v>
                </c:pt>
                <c:pt idx="71310">
                  <c:v>182.703125</c:v>
                </c:pt>
                <c:pt idx="71311">
                  <c:v>182.70572916666666</c:v>
                </c:pt>
                <c:pt idx="71312">
                  <c:v>182.70833333333334</c:v>
                </c:pt>
                <c:pt idx="71313">
                  <c:v>182.7109375</c:v>
                </c:pt>
                <c:pt idx="71314">
                  <c:v>182.71354166666666</c:v>
                </c:pt>
                <c:pt idx="71315">
                  <c:v>182.71614583333334</c:v>
                </c:pt>
                <c:pt idx="71316">
                  <c:v>182.71875</c:v>
                </c:pt>
                <c:pt idx="71317">
                  <c:v>182.72135416666666</c:v>
                </c:pt>
                <c:pt idx="71318">
                  <c:v>182.72395833333334</c:v>
                </c:pt>
                <c:pt idx="71319">
                  <c:v>182.7265625</c:v>
                </c:pt>
                <c:pt idx="71320">
                  <c:v>182.72916666666666</c:v>
                </c:pt>
                <c:pt idx="71321">
                  <c:v>182.73177083333334</c:v>
                </c:pt>
                <c:pt idx="71322">
                  <c:v>182.734375</c:v>
                </c:pt>
                <c:pt idx="71323">
                  <c:v>182.73697916666666</c:v>
                </c:pt>
                <c:pt idx="71324">
                  <c:v>182.73958333333334</c:v>
                </c:pt>
                <c:pt idx="71325">
                  <c:v>182.7421875</c:v>
                </c:pt>
                <c:pt idx="71326">
                  <c:v>182.74479166666666</c:v>
                </c:pt>
                <c:pt idx="71327">
                  <c:v>182.74739583333334</c:v>
                </c:pt>
                <c:pt idx="71328">
                  <c:v>182.75</c:v>
                </c:pt>
                <c:pt idx="71329">
                  <c:v>182.75260416666666</c:v>
                </c:pt>
                <c:pt idx="71330">
                  <c:v>182.75520833333334</c:v>
                </c:pt>
                <c:pt idx="71331">
                  <c:v>182.7578125</c:v>
                </c:pt>
                <c:pt idx="71332">
                  <c:v>182.76041666666666</c:v>
                </c:pt>
                <c:pt idx="71333">
                  <c:v>182.76302083333334</c:v>
                </c:pt>
                <c:pt idx="71334">
                  <c:v>182.765625</c:v>
                </c:pt>
                <c:pt idx="71335">
                  <c:v>182.76822916666666</c:v>
                </c:pt>
                <c:pt idx="71336">
                  <c:v>182.77083333333334</c:v>
                </c:pt>
                <c:pt idx="71337">
                  <c:v>182.7734375</c:v>
                </c:pt>
                <c:pt idx="71338">
                  <c:v>182.77604166666666</c:v>
                </c:pt>
                <c:pt idx="71339">
                  <c:v>182.77864583333334</c:v>
                </c:pt>
                <c:pt idx="71340">
                  <c:v>182.78125</c:v>
                </c:pt>
                <c:pt idx="71341">
                  <c:v>182.78385416666666</c:v>
                </c:pt>
                <c:pt idx="71342">
                  <c:v>182.78645833333334</c:v>
                </c:pt>
                <c:pt idx="71343">
                  <c:v>182.7890625</c:v>
                </c:pt>
                <c:pt idx="71344">
                  <c:v>182.79166666666666</c:v>
                </c:pt>
                <c:pt idx="71345">
                  <c:v>182.79427083333334</c:v>
                </c:pt>
                <c:pt idx="71346">
                  <c:v>182.796875</c:v>
                </c:pt>
                <c:pt idx="71347">
                  <c:v>182.79947916666666</c:v>
                </c:pt>
                <c:pt idx="71348">
                  <c:v>182.80208333333334</c:v>
                </c:pt>
                <c:pt idx="71349">
                  <c:v>182.8046875</c:v>
                </c:pt>
                <c:pt idx="71350">
                  <c:v>182.80729166666666</c:v>
                </c:pt>
                <c:pt idx="71351">
                  <c:v>182.80989583333334</c:v>
                </c:pt>
                <c:pt idx="71352">
                  <c:v>182.8125</c:v>
                </c:pt>
                <c:pt idx="71353">
                  <c:v>182.81510416666666</c:v>
                </c:pt>
                <c:pt idx="71354">
                  <c:v>182.81770833333334</c:v>
                </c:pt>
                <c:pt idx="71355">
                  <c:v>182.8203125</c:v>
                </c:pt>
                <c:pt idx="71356">
                  <c:v>182.82291666666666</c:v>
                </c:pt>
                <c:pt idx="71357">
                  <c:v>182.82552083333334</c:v>
                </c:pt>
                <c:pt idx="71358">
                  <c:v>182.828125</c:v>
                </c:pt>
                <c:pt idx="71359">
                  <c:v>182.83072916666666</c:v>
                </c:pt>
                <c:pt idx="71360">
                  <c:v>182.83333333333334</c:v>
                </c:pt>
                <c:pt idx="71361">
                  <c:v>182.8359375</c:v>
                </c:pt>
                <c:pt idx="71362">
                  <c:v>182.83854166666666</c:v>
                </c:pt>
                <c:pt idx="71363">
                  <c:v>182.84114583333334</c:v>
                </c:pt>
                <c:pt idx="71364">
                  <c:v>182.84375</c:v>
                </c:pt>
                <c:pt idx="71365">
                  <c:v>182.84635416666666</c:v>
                </c:pt>
                <c:pt idx="71366">
                  <c:v>182.84895833333334</c:v>
                </c:pt>
                <c:pt idx="71367">
                  <c:v>182.8515625</c:v>
                </c:pt>
                <c:pt idx="71368">
                  <c:v>182.85416666666666</c:v>
                </c:pt>
                <c:pt idx="71369">
                  <c:v>182.85677083333334</c:v>
                </c:pt>
                <c:pt idx="71370">
                  <c:v>182.859375</c:v>
                </c:pt>
                <c:pt idx="71371">
                  <c:v>182.86197916666666</c:v>
                </c:pt>
                <c:pt idx="71372">
                  <c:v>182.86458333333334</c:v>
                </c:pt>
                <c:pt idx="71373">
                  <c:v>182.8671875</c:v>
                </c:pt>
                <c:pt idx="71374">
                  <c:v>182.86979166666666</c:v>
                </c:pt>
                <c:pt idx="71375">
                  <c:v>182.87239583333334</c:v>
                </c:pt>
                <c:pt idx="71376">
                  <c:v>182.875</c:v>
                </c:pt>
                <c:pt idx="71377">
                  <c:v>182.87760416666666</c:v>
                </c:pt>
                <c:pt idx="71378">
                  <c:v>182.88020833333334</c:v>
                </c:pt>
                <c:pt idx="71379">
                  <c:v>182.8828125</c:v>
                </c:pt>
                <c:pt idx="71380">
                  <c:v>182.88541666666666</c:v>
                </c:pt>
                <c:pt idx="71381">
                  <c:v>182.88802083333334</c:v>
                </c:pt>
                <c:pt idx="71382">
                  <c:v>182.890625</c:v>
                </c:pt>
                <c:pt idx="71383">
                  <c:v>182.89322916666666</c:v>
                </c:pt>
                <c:pt idx="71384">
                  <c:v>182.89583333333334</c:v>
                </c:pt>
                <c:pt idx="71385">
                  <c:v>182.8984375</c:v>
                </c:pt>
                <c:pt idx="71386">
                  <c:v>182.90104166666666</c:v>
                </c:pt>
                <c:pt idx="71387">
                  <c:v>182.90364583333334</c:v>
                </c:pt>
                <c:pt idx="71388">
                  <c:v>182.90625</c:v>
                </c:pt>
                <c:pt idx="71389">
                  <c:v>182.90885416666666</c:v>
                </c:pt>
                <c:pt idx="71390">
                  <c:v>182.91145833333334</c:v>
                </c:pt>
                <c:pt idx="71391">
                  <c:v>182.9140625</c:v>
                </c:pt>
                <c:pt idx="71392">
                  <c:v>182.91666666666666</c:v>
                </c:pt>
                <c:pt idx="71393">
                  <c:v>182.91927083333334</c:v>
                </c:pt>
                <c:pt idx="71394">
                  <c:v>182.921875</c:v>
                </c:pt>
                <c:pt idx="71395">
                  <c:v>182.92447916666666</c:v>
                </c:pt>
                <c:pt idx="71396">
                  <c:v>182.92708333333334</c:v>
                </c:pt>
                <c:pt idx="71397">
                  <c:v>182.9296875</c:v>
                </c:pt>
                <c:pt idx="71398">
                  <c:v>182.93229166666666</c:v>
                </c:pt>
                <c:pt idx="71399">
                  <c:v>182.93489583333334</c:v>
                </c:pt>
                <c:pt idx="71400">
                  <c:v>182.9375</c:v>
                </c:pt>
                <c:pt idx="71401">
                  <c:v>182.94010416666666</c:v>
                </c:pt>
                <c:pt idx="71402">
                  <c:v>182.94270833333334</c:v>
                </c:pt>
                <c:pt idx="71403">
                  <c:v>182.9453125</c:v>
                </c:pt>
                <c:pt idx="71404">
                  <c:v>182.94791666666666</c:v>
                </c:pt>
                <c:pt idx="71405">
                  <c:v>182.95052083333334</c:v>
                </c:pt>
                <c:pt idx="71406">
                  <c:v>182.953125</c:v>
                </c:pt>
                <c:pt idx="71407">
                  <c:v>182.95572916666666</c:v>
                </c:pt>
                <c:pt idx="71408">
                  <c:v>182.95833333333334</c:v>
                </c:pt>
                <c:pt idx="71409">
                  <c:v>182.9609375</c:v>
                </c:pt>
                <c:pt idx="71410">
                  <c:v>182.96354166666666</c:v>
                </c:pt>
                <c:pt idx="71411">
                  <c:v>182.96614583333334</c:v>
                </c:pt>
                <c:pt idx="71412">
                  <c:v>182.96875</c:v>
                </c:pt>
                <c:pt idx="71413">
                  <c:v>182.97135416666666</c:v>
                </c:pt>
                <c:pt idx="71414">
                  <c:v>182.97395833333334</c:v>
                </c:pt>
                <c:pt idx="71415">
                  <c:v>182.9765625</c:v>
                </c:pt>
                <c:pt idx="71416">
                  <c:v>182.97916666666666</c:v>
                </c:pt>
                <c:pt idx="71417">
                  <c:v>182.98177083333334</c:v>
                </c:pt>
                <c:pt idx="71418">
                  <c:v>182.984375</c:v>
                </c:pt>
                <c:pt idx="71419">
                  <c:v>182.98697916666666</c:v>
                </c:pt>
                <c:pt idx="71420">
                  <c:v>182.98958333333334</c:v>
                </c:pt>
                <c:pt idx="71421">
                  <c:v>182.9921875</c:v>
                </c:pt>
                <c:pt idx="71422">
                  <c:v>182.99479166666666</c:v>
                </c:pt>
                <c:pt idx="71423">
                  <c:v>182.99739583333334</c:v>
                </c:pt>
                <c:pt idx="71424">
                  <c:v>183</c:v>
                </c:pt>
                <c:pt idx="71425">
                  <c:v>183.00260416666666</c:v>
                </c:pt>
                <c:pt idx="71426">
                  <c:v>183.00520833333334</c:v>
                </c:pt>
                <c:pt idx="71427">
                  <c:v>183.0078125</c:v>
                </c:pt>
                <c:pt idx="71428">
                  <c:v>183.01041666666666</c:v>
                </c:pt>
                <c:pt idx="71429">
                  <c:v>183.01302083333334</c:v>
                </c:pt>
                <c:pt idx="71430">
                  <c:v>183.015625</c:v>
                </c:pt>
                <c:pt idx="71431">
                  <c:v>183.01822916666666</c:v>
                </c:pt>
                <c:pt idx="71432">
                  <c:v>183.02083333333334</c:v>
                </c:pt>
                <c:pt idx="71433">
                  <c:v>183.0234375</c:v>
                </c:pt>
                <c:pt idx="71434">
                  <c:v>183.02604166666666</c:v>
                </c:pt>
                <c:pt idx="71435">
                  <c:v>183.02864583333334</c:v>
                </c:pt>
                <c:pt idx="71436">
                  <c:v>183.03125</c:v>
                </c:pt>
                <c:pt idx="71437">
                  <c:v>183.03385416666666</c:v>
                </c:pt>
                <c:pt idx="71438">
                  <c:v>183.03645833333334</c:v>
                </c:pt>
                <c:pt idx="71439">
                  <c:v>183.0390625</c:v>
                </c:pt>
                <c:pt idx="71440">
                  <c:v>183.04166666666666</c:v>
                </c:pt>
                <c:pt idx="71441">
                  <c:v>183.04427083333334</c:v>
                </c:pt>
                <c:pt idx="71442">
                  <c:v>183.046875</c:v>
                </c:pt>
                <c:pt idx="71443">
                  <c:v>183.04947916666666</c:v>
                </c:pt>
                <c:pt idx="71444">
                  <c:v>183.05208333333334</c:v>
                </c:pt>
                <c:pt idx="71445">
                  <c:v>183.0546875</c:v>
                </c:pt>
                <c:pt idx="71446">
                  <c:v>183.05729166666666</c:v>
                </c:pt>
                <c:pt idx="71447">
                  <c:v>183.05989583333334</c:v>
                </c:pt>
                <c:pt idx="71448">
                  <c:v>183.0625</c:v>
                </c:pt>
                <c:pt idx="71449">
                  <c:v>183.06510416666666</c:v>
                </c:pt>
                <c:pt idx="71450">
                  <c:v>183.06770833333334</c:v>
                </c:pt>
                <c:pt idx="71451">
                  <c:v>183.0703125</c:v>
                </c:pt>
                <c:pt idx="71452">
                  <c:v>183.07291666666666</c:v>
                </c:pt>
                <c:pt idx="71453">
                  <c:v>183.07552083333334</c:v>
                </c:pt>
                <c:pt idx="71454">
                  <c:v>183.078125</c:v>
                </c:pt>
                <c:pt idx="71455">
                  <c:v>183.08072916666666</c:v>
                </c:pt>
                <c:pt idx="71456">
                  <c:v>183.08333333333334</c:v>
                </c:pt>
                <c:pt idx="71457">
                  <c:v>183.0859375</c:v>
                </c:pt>
                <c:pt idx="71458">
                  <c:v>183.08854166666666</c:v>
                </c:pt>
                <c:pt idx="71459">
                  <c:v>183.09114583333334</c:v>
                </c:pt>
                <c:pt idx="71460">
                  <c:v>183.09375</c:v>
                </c:pt>
                <c:pt idx="71461">
                  <c:v>183.09635416666666</c:v>
                </c:pt>
                <c:pt idx="71462">
                  <c:v>183.09895833333334</c:v>
                </c:pt>
                <c:pt idx="71463">
                  <c:v>183.1015625</c:v>
                </c:pt>
                <c:pt idx="71464">
                  <c:v>183.10416666666666</c:v>
                </c:pt>
                <c:pt idx="71465">
                  <c:v>183.10677083333334</c:v>
                </c:pt>
                <c:pt idx="71466">
                  <c:v>183.109375</c:v>
                </c:pt>
                <c:pt idx="71467">
                  <c:v>183.11197916666666</c:v>
                </c:pt>
                <c:pt idx="71468">
                  <c:v>183.11458333333334</c:v>
                </c:pt>
                <c:pt idx="71469">
                  <c:v>183.1171875</c:v>
                </c:pt>
                <c:pt idx="71470">
                  <c:v>183.11979166666666</c:v>
                </c:pt>
                <c:pt idx="71471">
                  <c:v>183.12239583333334</c:v>
                </c:pt>
                <c:pt idx="71472">
                  <c:v>183.125</c:v>
                </c:pt>
                <c:pt idx="71473">
                  <c:v>183.12760416666666</c:v>
                </c:pt>
                <c:pt idx="71474">
                  <c:v>183.13020833333334</c:v>
                </c:pt>
                <c:pt idx="71475">
                  <c:v>183.1328125</c:v>
                </c:pt>
                <c:pt idx="71476">
                  <c:v>183.13541666666666</c:v>
                </c:pt>
                <c:pt idx="71477">
                  <c:v>183.13802083333334</c:v>
                </c:pt>
                <c:pt idx="71478">
                  <c:v>183.140625</c:v>
                </c:pt>
                <c:pt idx="71479">
                  <c:v>183.14322916666666</c:v>
                </c:pt>
                <c:pt idx="71480">
                  <c:v>183.14583333333334</c:v>
                </c:pt>
                <c:pt idx="71481">
                  <c:v>183.1484375</c:v>
                </c:pt>
                <c:pt idx="71482">
                  <c:v>183.15104166666666</c:v>
                </c:pt>
                <c:pt idx="71483">
                  <c:v>183.15364583333334</c:v>
                </c:pt>
                <c:pt idx="71484">
                  <c:v>183.15625</c:v>
                </c:pt>
                <c:pt idx="71485">
                  <c:v>183.15885416666666</c:v>
                </c:pt>
                <c:pt idx="71486">
                  <c:v>183.16145833333334</c:v>
                </c:pt>
                <c:pt idx="71487">
                  <c:v>183.1640625</c:v>
                </c:pt>
                <c:pt idx="71488">
                  <c:v>183.16666666666666</c:v>
                </c:pt>
                <c:pt idx="71489">
                  <c:v>183.16927083333334</c:v>
                </c:pt>
                <c:pt idx="71490">
                  <c:v>183.171875</c:v>
                </c:pt>
                <c:pt idx="71491">
                  <c:v>183.17447916666666</c:v>
                </c:pt>
                <c:pt idx="71492">
                  <c:v>183.17708333333334</c:v>
                </c:pt>
                <c:pt idx="71493">
                  <c:v>183.1796875</c:v>
                </c:pt>
                <c:pt idx="71494">
                  <c:v>183.18229166666666</c:v>
                </c:pt>
                <c:pt idx="71495">
                  <c:v>183.18489583333334</c:v>
                </c:pt>
                <c:pt idx="71496">
                  <c:v>183.1875</c:v>
                </c:pt>
                <c:pt idx="71497">
                  <c:v>183.19010416666666</c:v>
                </c:pt>
                <c:pt idx="71498">
                  <c:v>183.19270833333334</c:v>
                </c:pt>
                <c:pt idx="71499">
                  <c:v>183.1953125</c:v>
                </c:pt>
                <c:pt idx="71500">
                  <c:v>183.19791666666666</c:v>
                </c:pt>
                <c:pt idx="71501">
                  <c:v>183.20052083333334</c:v>
                </c:pt>
                <c:pt idx="71502">
                  <c:v>183.203125</c:v>
                </c:pt>
                <c:pt idx="71503">
                  <c:v>183.20572916666666</c:v>
                </c:pt>
                <c:pt idx="71504">
                  <c:v>183.20833333333334</c:v>
                </c:pt>
                <c:pt idx="71505">
                  <c:v>183.2109375</c:v>
                </c:pt>
                <c:pt idx="71506">
                  <c:v>183.21354166666666</c:v>
                </c:pt>
                <c:pt idx="71507">
                  <c:v>183.21614583333334</c:v>
                </c:pt>
                <c:pt idx="71508">
                  <c:v>183.21875</c:v>
                </c:pt>
                <c:pt idx="71509">
                  <c:v>183.22135416666666</c:v>
                </c:pt>
                <c:pt idx="71510">
                  <c:v>183.22395833333334</c:v>
                </c:pt>
                <c:pt idx="71511">
                  <c:v>183.2265625</c:v>
                </c:pt>
                <c:pt idx="71512">
                  <c:v>183.22916666666666</c:v>
                </c:pt>
                <c:pt idx="71513">
                  <c:v>183.23177083333334</c:v>
                </c:pt>
                <c:pt idx="71514">
                  <c:v>183.234375</c:v>
                </c:pt>
                <c:pt idx="71515">
                  <c:v>183.23697916666666</c:v>
                </c:pt>
                <c:pt idx="71516">
                  <c:v>183.23958333333334</c:v>
                </c:pt>
                <c:pt idx="71517">
                  <c:v>183.2421875</c:v>
                </c:pt>
                <c:pt idx="71518">
                  <c:v>183.24479166666666</c:v>
                </c:pt>
                <c:pt idx="71519">
                  <c:v>183.24739583333334</c:v>
                </c:pt>
                <c:pt idx="71520">
                  <c:v>183.25</c:v>
                </c:pt>
                <c:pt idx="71521">
                  <c:v>183.25260416666666</c:v>
                </c:pt>
                <c:pt idx="71522">
                  <c:v>183.25520833333334</c:v>
                </c:pt>
                <c:pt idx="71523">
                  <c:v>183.2578125</c:v>
                </c:pt>
                <c:pt idx="71524">
                  <c:v>183.26041666666666</c:v>
                </c:pt>
                <c:pt idx="71525">
                  <c:v>183.26302083333334</c:v>
                </c:pt>
                <c:pt idx="71526">
                  <c:v>183.265625</c:v>
                </c:pt>
                <c:pt idx="71527">
                  <c:v>183.26822916666666</c:v>
                </c:pt>
                <c:pt idx="71528">
                  <c:v>183.27083333333334</c:v>
                </c:pt>
                <c:pt idx="71529">
                  <c:v>183.2734375</c:v>
                </c:pt>
                <c:pt idx="71530">
                  <c:v>183.27604166666666</c:v>
                </c:pt>
                <c:pt idx="71531">
                  <c:v>183.27864583333334</c:v>
                </c:pt>
                <c:pt idx="71532">
                  <c:v>183.28125</c:v>
                </c:pt>
                <c:pt idx="71533">
                  <c:v>183.28385416666666</c:v>
                </c:pt>
                <c:pt idx="71534">
                  <c:v>183.28645833333334</c:v>
                </c:pt>
                <c:pt idx="71535">
                  <c:v>183.2890625</c:v>
                </c:pt>
                <c:pt idx="71536">
                  <c:v>183.29166666666666</c:v>
                </c:pt>
                <c:pt idx="71537">
                  <c:v>183.29427083333334</c:v>
                </c:pt>
                <c:pt idx="71538">
                  <c:v>183.296875</c:v>
                </c:pt>
                <c:pt idx="71539">
                  <c:v>183.29947916666666</c:v>
                </c:pt>
                <c:pt idx="71540">
                  <c:v>183.30208333333334</c:v>
                </c:pt>
                <c:pt idx="71541">
                  <c:v>183.3046875</c:v>
                </c:pt>
                <c:pt idx="71542">
                  <c:v>183.30729166666666</c:v>
                </c:pt>
                <c:pt idx="71543">
                  <c:v>183.30989583333334</c:v>
                </c:pt>
                <c:pt idx="71544">
                  <c:v>183.3125</c:v>
                </c:pt>
                <c:pt idx="71545">
                  <c:v>183.31510416666666</c:v>
                </c:pt>
                <c:pt idx="71546">
                  <c:v>183.31770833333334</c:v>
                </c:pt>
                <c:pt idx="71547">
                  <c:v>183.3203125</c:v>
                </c:pt>
                <c:pt idx="71548">
                  <c:v>183.32291666666666</c:v>
                </c:pt>
                <c:pt idx="71549">
                  <c:v>183.32552083333334</c:v>
                </c:pt>
                <c:pt idx="71550">
                  <c:v>183.328125</c:v>
                </c:pt>
                <c:pt idx="71551">
                  <c:v>183.33072916666666</c:v>
                </c:pt>
                <c:pt idx="71552">
                  <c:v>183.33333333333334</c:v>
                </c:pt>
                <c:pt idx="71553">
                  <c:v>183.3359375</c:v>
                </c:pt>
                <c:pt idx="71554">
                  <c:v>183.33854166666666</c:v>
                </c:pt>
                <c:pt idx="71555">
                  <c:v>183.34114583333334</c:v>
                </c:pt>
                <c:pt idx="71556">
                  <c:v>183.34375</c:v>
                </c:pt>
                <c:pt idx="71557">
                  <c:v>183.34635416666666</c:v>
                </c:pt>
                <c:pt idx="71558">
                  <c:v>183.34895833333334</c:v>
                </c:pt>
                <c:pt idx="71559">
                  <c:v>183.3515625</c:v>
                </c:pt>
                <c:pt idx="71560">
                  <c:v>183.35416666666666</c:v>
                </c:pt>
                <c:pt idx="71561">
                  <c:v>183.35677083333334</c:v>
                </c:pt>
                <c:pt idx="71562">
                  <c:v>183.359375</c:v>
                </c:pt>
                <c:pt idx="71563">
                  <c:v>183.36197916666666</c:v>
                </c:pt>
                <c:pt idx="71564">
                  <c:v>183.36458333333334</c:v>
                </c:pt>
                <c:pt idx="71565">
                  <c:v>183.3671875</c:v>
                </c:pt>
                <c:pt idx="71566">
                  <c:v>183.36979166666666</c:v>
                </c:pt>
                <c:pt idx="71567">
                  <c:v>183.37239583333334</c:v>
                </c:pt>
                <c:pt idx="71568">
                  <c:v>183.375</c:v>
                </c:pt>
                <c:pt idx="71569">
                  <c:v>183.37760416666666</c:v>
                </c:pt>
                <c:pt idx="71570">
                  <c:v>183.38020833333334</c:v>
                </c:pt>
                <c:pt idx="71571">
                  <c:v>183.3828125</c:v>
                </c:pt>
                <c:pt idx="71572">
                  <c:v>183.38541666666666</c:v>
                </c:pt>
                <c:pt idx="71573">
                  <c:v>183.38802083333334</c:v>
                </c:pt>
                <c:pt idx="71574">
                  <c:v>183.390625</c:v>
                </c:pt>
                <c:pt idx="71575">
                  <c:v>183.39322916666666</c:v>
                </c:pt>
                <c:pt idx="71576">
                  <c:v>183.39583333333334</c:v>
                </c:pt>
                <c:pt idx="71577">
                  <c:v>183.3984375</c:v>
                </c:pt>
                <c:pt idx="71578">
                  <c:v>183.40104166666666</c:v>
                </c:pt>
                <c:pt idx="71579">
                  <c:v>183.40364583333334</c:v>
                </c:pt>
                <c:pt idx="71580">
                  <c:v>183.40625</c:v>
                </c:pt>
                <c:pt idx="71581">
                  <c:v>183.40885416666666</c:v>
                </c:pt>
                <c:pt idx="71582">
                  <c:v>183.41145833333334</c:v>
                </c:pt>
                <c:pt idx="71583">
                  <c:v>183.4140625</c:v>
                </c:pt>
                <c:pt idx="71584">
                  <c:v>183.41666666666666</c:v>
                </c:pt>
                <c:pt idx="71585">
                  <c:v>183.41927083333334</c:v>
                </c:pt>
                <c:pt idx="71586">
                  <c:v>183.421875</c:v>
                </c:pt>
                <c:pt idx="71587">
                  <c:v>183.42447916666666</c:v>
                </c:pt>
                <c:pt idx="71588">
                  <c:v>183.42708333333334</c:v>
                </c:pt>
                <c:pt idx="71589">
                  <c:v>183.4296875</c:v>
                </c:pt>
                <c:pt idx="71590">
                  <c:v>183.43229166666666</c:v>
                </c:pt>
                <c:pt idx="71591">
                  <c:v>183.43489583333334</c:v>
                </c:pt>
                <c:pt idx="71592">
                  <c:v>183.4375</c:v>
                </c:pt>
                <c:pt idx="71593">
                  <c:v>183.44010416666666</c:v>
                </c:pt>
                <c:pt idx="71594">
                  <c:v>183.44270833333334</c:v>
                </c:pt>
                <c:pt idx="71595">
                  <c:v>183.4453125</c:v>
                </c:pt>
                <c:pt idx="71596">
                  <c:v>183.44791666666666</c:v>
                </c:pt>
                <c:pt idx="71597">
                  <c:v>183.45052083333334</c:v>
                </c:pt>
                <c:pt idx="71598">
                  <c:v>183.453125</c:v>
                </c:pt>
                <c:pt idx="71599">
                  <c:v>183.45572916666666</c:v>
                </c:pt>
                <c:pt idx="71600">
                  <c:v>183.45833333333334</c:v>
                </c:pt>
                <c:pt idx="71601">
                  <c:v>183.4609375</c:v>
                </c:pt>
                <c:pt idx="71602">
                  <c:v>183.46354166666666</c:v>
                </c:pt>
                <c:pt idx="71603">
                  <c:v>183.46614583333334</c:v>
                </c:pt>
                <c:pt idx="71604">
                  <c:v>183.46875</c:v>
                </c:pt>
                <c:pt idx="71605">
                  <c:v>183.47135416666666</c:v>
                </c:pt>
                <c:pt idx="71606">
                  <c:v>183.47395833333334</c:v>
                </c:pt>
                <c:pt idx="71607">
                  <c:v>183.4765625</c:v>
                </c:pt>
                <c:pt idx="71608">
                  <c:v>183.47916666666666</c:v>
                </c:pt>
                <c:pt idx="71609">
                  <c:v>183.48177083333334</c:v>
                </c:pt>
                <c:pt idx="71610">
                  <c:v>183.484375</c:v>
                </c:pt>
                <c:pt idx="71611">
                  <c:v>183.48697916666666</c:v>
                </c:pt>
                <c:pt idx="71612">
                  <c:v>183.48958333333334</c:v>
                </c:pt>
                <c:pt idx="71613">
                  <c:v>183.4921875</c:v>
                </c:pt>
                <c:pt idx="71614">
                  <c:v>183.49479166666666</c:v>
                </c:pt>
                <c:pt idx="71615">
                  <c:v>183.49739583333334</c:v>
                </c:pt>
                <c:pt idx="71616">
                  <c:v>183.5</c:v>
                </c:pt>
                <c:pt idx="71617">
                  <c:v>183.50260416666666</c:v>
                </c:pt>
                <c:pt idx="71618">
                  <c:v>183.50520833333334</c:v>
                </c:pt>
                <c:pt idx="71619">
                  <c:v>183.5078125</c:v>
                </c:pt>
                <c:pt idx="71620">
                  <c:v>183.51041666666666</c:v>
                </c:pt>
                <c:pt idx="71621">
                  <c:v>183.51302083333334</c:v>
                </c:pt>
                <c:pt idx="71622">
                  <c:v>183.515625</c:v>
                </c:pt>
                <c:pt idx="71623">
                  <c:v>183.51822916666666</c:v>
                </c:pt>
                <c:pt idx="71624">
                  <c:v>183.52083333333334</c:v>
                </c:pt>
                <c:pt idx="71625">
                  <c:v>183.5234375</c:v>
                </c:pt>
                <c:pt idx="71626">
                  <c:v>183.52604166666666</c:v>
                </c:pt>
                <c:pt idx="71627">
                  <c:v>183.52864583333334</c:v>
                </c:pt>
                <c:pt idx="71628">
                  <c:v>183.53125</c:v>
                </c:pt>
                <c:pt idx="71629">
                  <c:v>183.53385416666666</c:v>
                </c:pt>
                <c:pt idx="71630">
                  <c:v>183.53645833333334</c:v>
                </c:pt>
                <c:pt idx="71631">
                  <c:v>183.5390625</c:v>
                </c:pt>
                <c:pt idx="71632">
                  <c:v>183.54166666666666</c:v>
                </c:pt>
                <c:pt idx="71633">
                  <c:v>183.54427083333334</c:v>
                </c:pt>
                <c:pt idx="71634">
                  <c:v>183.546875</c:v>
                </c:pt>
                <c:pt idx="71635">
                  <c:v>183.54947916666666</c:v>
                </c:pt>
                <c:pt idx="71636">
                  <c:v>183.55208333333334</c:v>
                </c:pt>
                <c:pt idx="71637">
                  <c:v>183.5546875</c:v>
                </c:pt>
                <c:pt idx="71638">
                  <c:v>183.55729166666666</c:v>
                </c:pt>
                <c:pt idx="71639">
                  <c:v>183.55989583333334</c:v>
                </c:pt>
                <c:pt idx="71640">
                  <c:v>183.5625</c:v>
                </c:pt>
                <c:pt idx="71641">
                  <c:v>183.56510416666666</c:v>
                </c:pt>
                <c:pt idx="71642">
                  <c:v>183.56770833333334</c:v>
                </c:pt>
                <c:pt idx="71643">
                  <c:v>183.5703125</c:v>
                </c:pt>
                <c:pt idx="71644">
                  <c:v>183.57291666666666</c:v>
                </c:pt>
                <c:pt idx="71645">
                  <c:v>183.57552083333334</c:v>
                </c:pt>
                <c:pt idx="71646">
                  <c:v>183.578125</c:v>
                </c:pt>
                <c:pt idx="71647">
                  <c:v>183.58072916666666</c:v>
                </c:pt>
                <c:pt idx="71648">
                  <c:v>183.58333333333334</c:v>
                </c:pt>
                <c:pt idx="71649">
                  <c:v>183.5859375</c:v>
                </c:pt>
                <c:pt idx="71650">
                  <c:v>183.58854166666666</c:v>
                </c:pt>
                <c:pt idx="71651">
                  <c:v>183.59114583333334</c:v>
                </c:pt>
                <c:pt idx="71652">
                  <c:v>183.59375</c:v>
                </c:pt>
                <c:pt idx="71653">
                  <c:v>183.59635416666666</c:v>
                </c:pt>
                <c:pt idx="71654">
                  <c:v>183.59895833333334</c:v>
                </c:pt>
                <c:pt idx="71655">
                  <c:v>183.6015625</c:v>
                </c:pt>
                <c:pt idx="71656">
                  <c:v>183.60416666666666</c:v>
                </c:pt>
                <c:pt idx="71657">
                  <c:v>183.60677083333334</c:v>
                </c:pt>
                <c:pt idx="71658">
                  <c:v>183.609375</c:v>
                </c:pt>
                <c:pt idx="71659">
                  <c:v>183.61197916666666</c:v>
                </c:pt>
                <c:pt idx="71660">
                  <c:v>183.61458333333334</c:v>
                </c:pt>
                <c:pt idx="71661">
                  <c:v>183.6171875</c:v>
                </c:pt>
                <c:pt idx="71662">
                  <c:v>183.61979166666666</c:v>
                </c:pt>
                <c:pt idx="71663">
                  <c:v>183.62239583333334</c:v>
                </c:pt>
                <c:pt idx="71664">
                  <c:v>183.625</c:v>
                </c:pt>
                <c:pt idx="71665">
                  <c:v>183.62760416666666</c:v>
                </c:pt>
                <c:pt idx="71666">
                  <c:v>183.63020833333334</c:v>
                </c:pt>
                <c:pt idx="71667">
                  <c:v>183.6328125</c:v>
                </c:pt>
                <c:pt idx="71668">
                  <c:v>183.63541666666666</c:v>
                </c:pt>
                <c:pt idx="71669">
                  <c:v>183.63802083333334</c:v>
                </c:pt>
                <c:pt idx="71670">
                  <c:v>183.640625</c:v>
                </c:pt>
                <c:pt idx="71671">
                  <c:v>183.64322916666666</c:v>
                </c:pt>
                <c:pt idx="71672">
                  <c:v>183.64583333333334</c:v>
                </c:pt>
                <c:pt idx="71673">
                  <c:v>183.6484375</c:v>
                </c:pt>
                <c:pt idx="71674">
                  <c:v>183.65104166666666</c:v>
                </c:pt>
                <c:pt idx="71675">
                  <c:v>183.65364583333334</c:v>
                </c:pt>
                <c:pt idx="71676">
                  <c:v>183.65625</c:v>
                </c:pt>
                <c:pt idx="71677">
                  <c:v>183.65885416666666</c:v>
                </c:pt>
                <c:pt idx="71678">
                  <c:v>183.66145833333334</c:v>
                </c:pt>
                <c:pt idx="71679">
                  <c:v>183.6640625</c:v>
                </c:pt>
                <c:pt idx="71680">
                  <c:v>183.66666666666666</c:v>
                </c:pt>
                <c:pt idx="71681">
                  <c:v>183.66927083333334</c:v>
                </c:pt>
                <c:pt idx="71682">
                  <c:v>183.671875</c:v>
                </c:pt>
                <c:pt idx="71683">
                  <c:v>183.67447916666666</c:v>
                </c:pt>
                <c:pt idx="71684">
                  <c:v>183.67708333333334</c:v>
                </c:pt>
                <c:pt idx="71685">
                  <c:v>183.6796875</c:v>
                </c:pt>
                <c:pt idx="71686">
                  <c:v>183.68229166666666</c:v>
                </c:pt>
                <c:pt idx="71687">
                  <c:v>183.68489583333334</c:v>
                </c:pt>
                <c:pt idx="71688">
                  <c:v>183.6875</c:v>
                </c:pt>
                <c:pt idx="71689">
                  <c:v>183.69010416666666</c:v>
                </c:pt>
                <c:pt idx="71690">
                  <c:v>183.69270833333334</c:v>
                </c:pt>
                <c:pt idx="71691">
                  <c:v>183.6953125</c:v>
                </c:pt>
                <c:pt idx="71692">
                  <c:v>183.69791666666666</c:v>
                </c:pt>
                <c:pt idx="71693">
                  <c:v>183.70052083333334</c:v>
                </c:pt>
                <c:pt idx="71694">
                  <c:v>183.703125</c:v>
                </c:pt>
                <c:pt idx="71695">
                  <c:v>183.70572916666666</c:v>
                </c:pt>
                <c:pt idx="71696">
                  <c:v>183.70833333333334</c:v>
                </c:pt>
                <c:pt idx="71697">
                  <c:v>183.7109375</c:v>
                </c:pt>
                <c:pt idx="71698">
                  <c:v>183.71354166666666</c:v>
                </c:pt>
                <c:pt idx="71699">
                  <c:v>183.71614583333334</c:v>
                </c:pt>
                <c:pt idx="71700">
                  <c:v>183.71875</c:v>
                </c:pt>
                <c:pt idx="71701">
                  <c:v>183.72135416666666</c:v>
                </c:pt>
                <c:pt idx="71702">
                  <c:v>183.72395833333334</c:v>
                </c:pt>
                <c:pt idx="71703">
                  <c:v>183.7265625</c:v>
                </c:pt>
                <c:pt idx="71704">
                  <c:v>183.72916666666666</c:v>
                </c:pt>
                <c:pt idx="71705">
                  <c:v>183.73177083333334</c:v>
                </c:pt>
                <c:pt idx="71706">
                  <c:v>183.734375</c:v>
                </c:pt>
                <c:pt idx="71707">
                  <c:v>183.73697916666666</c:v>
                </c:pt>
                <c:pt idx="71708">
                  <c:v>183.73958333333334</c:v>
                </c:pt>
                <c:pt idx="71709">
                  <c:v>183.7421875</c:v>
                </c:pt>
                <c:pt idx="71710">
                  <c:v>183.74479166666666</c:v>
                </c:pt>
                <c:pt idx="71711">
                  <c:v>183.74739583333334</c:v>
                </c:pt>
                <c:pt idx="71712">
                  <c:v>183.75</c:v>
                </c:pt>
                <c:pt idx="71713">
                  <c:v>183.75260416666666</c:v>
                </c:pt>
                <c:pt idx="71714">
                  <c:v>183.75520833333334</c:v>
                </c:pt>
                <c:pt idx="71715">
                  <c:v>183.7578125</c:v>
                </c:pt>
                <c:pt idx="71716">
                  <c:v>183.76041666666666</c:v>
                </c:pt>
                <c:pt idx="71717">
                  <c:v>183.76302083333334</c:v>
                </c:pt>
                <c:pt idx="71718">
                  <c:v>183.765625</c:v>
                </c:pt>
                <c:pt idx="71719">
                  <c:v>183.76822916666666</c:v>
                </c:pt>
                <c:pt idx="71720">
                  <c:v>183.77083333333334</c:v>
                </c:pt>
                <c:pt idx="71721">
                  <c:v>183.7734375</c:v>
                </c:pt>
                <c:pt idx="71722">
                  <c:v>183.77604166666666</c:v>
                </c:pt>
                <c:pt idx="71723">
                  <c:v>183.77864583333334</c:v>
                </c:pt>
                <c:pt idx="71724">
                  <c:v>183.78125</c:v>
                </c:pt>
                <c:pt idx="71725">
                  <c:v>183.78385416666666</c:v>
                </c:pt>
                <c:pt idx="71726">
                  <c:v>183.78645833333334</c:v>
                </c:pt>
                <c:pt idx="71727">
                  <c:v>183.7890625</c:v>
                </c:pt>
                <c:pt idx="71728">
                  <c:v>183.79166666666666</c:v>
                </c:pt>
                <c:pt idx="71729">
                  <c:v>183.79427083333334</c:v>
                </c:pt>
                <c:pt idx="71730">
                  <c:v>183.796875</c:v>
                </c:pt>
                <c:pt idx="71731">
                  <c:v>183.79947916666666</c:v>
                </c:pt>
                <c:pt idx="71732">
                  <c:v>183.80208333333334</c:v>
                </c:pt>
                <c:pt idx="71733">
                  <c:v>183.8046875</c:v>
                </c:pt>
                <c:pt idx="71734">
                  <c:v>183.80729166666666</c:v>
                </c:pt>
                <c:pt idx="71735">
                  <c:v>183.80989583333334</c:v>
                </c:pt>
                <c:pt idx="71736">
                  <c:v>183.8125</c:v>
                </c:pt>
                <c:pt idx="71737">
                  <c:v>183.81510416666666</c:v>
                </c:pt>
                <c:pt idx="71738">
                  <c:v>183.81770833333334</c:v>
                </c:pt>
                <c:pt idx="71739">
                  <c:v>183.8203125</c:v>
                </c:pt>
                <c:pt idx="71740">
                  <c:v>183.82291666666666</c:v>
                </c:pt>
                <c:pt idx="71741">
                  <c:v>183.82552083333334</c:v>
                </c:pt>
                <c:pt idx="71742">
                  <c:v>183.828125</c:v>
                </c:pt>
                <c:pt idx="71743">
                  <c:v>183.83072916666666</c:v>
                </c:pt>
                <c:pt idx="71744">
                  <c:v>183.83333333333334</c:v>
                </c:pt>
                <c:pt idx="71745">
                  <c:v>183.8359375</c:v>
                </c:pt>
                <c:pt idx="71746">
                  <c:v>183.83854166666666</c:v>
                </c:pt>
                <c:pt idx="71747">
                  <c:v>183.84114583333334</c:v>
                </c:pt>
                <c:pt idx="71748">
                  <c:v>183.84375</c:v>
                </c:pt>
                <c:pt idx="71749">
                  <c:v>183.84635416666666</c:v>
                </c:pt>
                <c:pt idx="71750">
                  <c:v>183.84895833333334</c:v>
                </c:pt>
                <c:pt idx="71751">
                  <c:v>183.8515625</c:v>
                </c:pt>
                <c:pt idx="71752">
                  <c:v>183.85416666666666</c:v>
                </c:pt>
                <c:pt idx="71753">
                  <c:v>183.85677083333334</c:v>
                </c:pt>
                <c:pt idx="71754">
                  <c:v>183.859375</c:v>
                </c:pt>
                <c:pt idx="71755">
                  <c:v>183.86197916666666</c:v>
                </c:pt>
                <c:pt idx="71756">
                  <c:v>183.86458333333334</c:v>
                </c:pt>
                <c:pt idx="71757">
                  <c:v>183.8671875</c:v>
                </c:pt>
                <c:pt idx="71758">
                  <c:v>183.86979166666666</c:v>
                </c:pt>
                <c:pt idx="71759">
                  <c:v>183.87239583333334</c:v>
                </c:pt>
                <c:pt idx="71760">
                  <c:v>183.875</c:v>
                </c:pt>
                <c:pt idx="71761">
                  <c:v>183.87760416666666</c:v>
                </c:pt>
                <c:pt idx="71762">
                  <c:v>183.88020833333334</c:v>
                </c:pt>
                <c:pt idx="71763">
                  <c:v>183.8828125</c:v>
                </c:pt>
                <c:pt idx="71764">
                  <c:v>183.88541666666666</c:v>
                </c:pt>
                <c:pt idx="71765">
                  <c:v>183.88802083333334</c:v>
                </c:pt>
                <c:pt idx="71766">
                  <c:v>183.890625</c:v>
                </c:pt>
                <c:pt idx="71767">
                  <c:v>183.89322916666666</c:v>
                </c:pt>
                <c:pt idx="71768">
                  <c:v>183.89583333333334</c:v>
                </c:pt>
                <c:pt idx="71769">
                  <c:v>183.8984375</c:v>
                </c:pt>
                <c:pt idx="71770">
                  <c:v>183.90104166666666</c:v>
                </c:pt>
                <c:pt idx="71771">
                  <c:v>183.90364583333334</c:v>
                </c:pt>
                <c:pt idx="71772">
                  <c:v>183.90625</c:v>
                </c:pt>
                <c:pt idx="71773">
                  <c:v>183.90885416666666</c:v>
                </c:pt>
                <c:pt idx="71774">
                  <c:v>183.91145833333334</c:v>
                </c:pt>
                <c:pt idx="71775">
                  <c:v>183.9140625</c:v>
                </c:pt>
                <c:pt idx="71776">
                  <c:v>183.91666666666666</c:v>
                </c:pt>
                <c:pt idx="71777">
                  <c:v>183.91927083333334</c:v>
                </c:pt>
                <c:pt idx="71778">
                  <c:v>183.921875</c:v>
                </c:pt>
                <c:pt idx="71779">
                  <c:v>183.92447916666666</c:v>
                </c:pt>
                <c:pt idx="71780">
                  <c:v>183.92708333333334</c:v>
                </c:pt>
                <c:pt idx="71781">
                  <c:v>183.9296875</c:v>
                </c:pt>
                <c:pt idx="71782">
                  <c:v>183.93229166666666</c:v>
                </c:pt>
                <c:pt idx="71783">
                  <c:v>183.93489583333334</c:v>
                </c:pt>
                <c:pt idx="71784">
                  <c:v>183.9375</c:v>
                </c:pt>
                <c:pt idx="71785">
                  <c:v>183.94010416666666</c:v>
                </c:pt>
                <c:pt idx="71786">
                  <c:v>183.94270833333334</c:v>
                </c:pt>
                <c:pt idx="71787">
                  <c:v>183.9453125</c:v>
                </c:pt>
                <c:pt idx="71788">
                  <c:v>183.94791666666666</c:v>
                </c:pt>
                <c:pt idx="71789">
                  <c:v>183.95052083333334</c:v>
                </c:pt>
                <c:pt idx="71790">
                  <c:v>183.953125</c:v>
                </c:pt>
                <c:pt idx="71791">
                  <c:v>183.95572916666666</c:v>
                </c:pt>
                <c:pt idx="71792">
                  <c:v>183.95833333333334</c:v>
                </c:pt>
                <c:pt idx="71793">
                  <c:v>183.9609375</c:v>
                </c:pt>
                <c:pt idx="71794">
                  <c:v>183.96354166666666</c:v>
                </c:pt>
                <c:pt idx="71795">
                  <c:v>183.96614583333334</c:v>
                </c:pt>
                <c:pt idx="71796">
                  <c:v>183.96875</c:v>
                </c:pt>
                <c:pt idx="71797">
                  <c:v>183.97135416666666</c:v>
                </c:pt>
                <c:pt idx="71798">
                  <c:v>183.97395833333334</c:v>
                </c:pt>
                <c:pt idx="71799">
                  <c:v>183.9765625</c:v>
                </c:pt>
                <c:pt idx="71800">
                  <c:v>183.97916666666666</c:v>
                </c:pt>
                <c:pt idx="71801">
                  <c:v>183.98177083333334</c:v>
                </c:pt>
                <c:pt idx="71802">
                  <c:v>183.984375</c:v>
                </c:pt>
                <c:pt idx="71803">
                  <c:v>183.98697916666666</c:v>
                </c:pt>
                <c:pt idx="71804">
                  <c:v>183.98958333333334</c:v>
                </c:pt>
                <c:pt idx="71805">
                  <c:v>183.9921875</c:v>
                </c:pt>
                <c:pt idx="71806">
                  <c:v>183.99479166666666</c:v>
                </c:pt>
                <c:pt idx="71807">
                  <c:v>183.99739583333334</c:v>
                </c:pt>
                <c:pt idx="71808">
                  <c:v>184</c:v>
                </c:pt>
                <c:pt idx="71809">
                  <c:v>184.00260416666666</c:v>
                </c:pt>
                <c:pt idx="71810">
                  <c:v>184.00520833333334</c:v>
                </c:pt>
                <c:pt idx="71811">
                  <c:v>184.0078125</c:v>
                </c:pt>
                <c:pt idx="71812">
                  <c:v>184.01041666666666</c:v>
                </c:pt>
                <c:pt idx="71813">
                  <c:v>184.01302083333334</c:v>
                </c:pt>
                <c:pt idx="71814">
                  <c:v>184.015625</c:v>
                </c:pt>
                <c:pt idx="71815">
                  <c:v>184.01822916666666</c:v>
                </c:pt>
                <c:pt idx="71816">
                  <c:v>184.02083333333334</c:v>
                </c:pt>
                <c:pt idx="71817">
                  <c:v>184.0234375</c:v>
                </c:pt>
                <c:pt idx="71818">
                  <c:v>184.02604166666666</c:v>
                </c:pt>
                <c:pt idx="71819">
                  <c:v>184.02864583333334</c:v>
                </c:pt>
                <c:pt idx="71820">
                  <c:v>184.03125</c:v>
                </c:pt>
                <c:pt idx="71821">
                  <c:v>184.03385416666666</c:v>
                </c:pt>
                <c:pt idx="71822">
                  <c:v>184.03645833333334</c:v>
                </c:pt>
                <c:pt idx="71823">
                  <c:v>184.0390625</c:v>
                </c:pt>
                <c:pt idx="71824">
                  <c:v>184.04166666666666</c:v>
                </c:pt>
                <c:pt idx="71825">
                  <c:v>184.04427083333334</c:v>
                </c:pt>
                <c:pt idx="71826">
                  <c:v>184.046875</c:v>
                </c:pt>
                <c:pt idx="71827">
                  <c:v>184.04947916666666</c:v>
                </c:pt>
                <c:pt idx="71828">
                  <c:v>184.05208333333334</c:v>
                </c:pt>
                <c:pt idx="71829">
                  <c:v>184.0546875</c:v>
                </c:pt>
                <c:pt idx="71830">
                  <c:v>184.05729166666666</c:v>
                </c:pt>
                <c:pt idx="71831">
                  <c:v>184.05989583333334</c:v>
                </c:pt>
                <c:pt idx="71832">
                  <c:v>184.0625</c:v>
                </c:pt>
                <c:pt idx="71833">
                  <c:v>184.06510416666666</c:v>
                </c:pt>
                <c:pt idx="71834">
                  <c:v>184.06770833333334</c:v>
                </c:pt>
                <c:pt idx="71835">
                  <c:v>184.0703125</c:v>
                </c:pt>
                <c:pt idx="71836">
                  <c:v>184.07291666666666</c:v>
                </c:pt>
                <c:pt idx="71837">
                  <c:v>184.07552083333334</c:v>
                </c:pt>
                <c:pt idx="71838">
                  <c:v>184.078125</c:v>
                </c:pt>
                <c:pt idx="71839">
                  <c:v>184.08072916666666</c:v>
                </c:pt>
                <c:pt idx="71840">
                  <c:v>184.08333333333334</c:v>
                </c:pt>
                <c:pt idx="71841">
                  <c:v>184.0859375</c:v>
                </c:pt>
                <c:pt idx="71842">
                  <c:v>184.08854166666666</c:v>
                </c:pt>
                <c:pt idx="71843">
                  <c:v>184.09114583333334</c:v>
                </c:pt>
                <c:pt idx="71844">
                  <c:v>184.09375</c:v>
                </c:pt>
                <c:pt idx="71845">
                  <c:v>184.09635416666666</c:v>
                </c:pt>
                <c:pt idx="71846">
                  <c:v>184.09895833333334</c:v>
                </c:pt>
                <c:pt idx="71847">
                  <c:v>184.1015625</c:v>
                </c:pt>
                <c:pt idx="71848">
                  <c:v>184.10416666666666</c:v>
                </c:pt>
                <c:pt idx="71849">
                  <c:v>184.10677083333334</c:v>
                </c:pt>
                <c:pt idx="71850">
                  <c:v>184.109375</c:v>
                </c:pt>
                <c:pt idx="71851">
                  <c:v>184.11197916666666</c:v>
                </c:pt>
                <c:pt idx="71852">
                  <c:v>184.11458333333334</c:v>
                </c:pt>
                <c:pt idx="71853">
                  <c:v>184.1171875</c:v>
                </c:pt>
                <c:pt idx="71854">
                  <c:v>184.11979166666666</c:v>
                </c:pt>
                <c:pt idx="71855">
                  <c:v>184.12239583333334</c:v>
                </c:pt>
                <c:pt idx="71856">
                  <c:v>184.125</c:v>
                </c:pt>
                <c:pt idx="71857">
                  <c:v>184.12760416666666</c:v>
                </c:pt>
                <c:pt idx="71858">
                  <c:v>184.13020833333334</c:v>
                </c:pt>
                <c:pt idx="71859">
                  <c:v>184.1328125</c:v>
                </c:pt>
                <c:pt idx="71860">
                  <c:v>184.13541666666666</c:v>
                </c:pt>
                <c:pt idx="71861">
                  <c:v>184.13802083333334</c:v>
                </c:pt>
                <c:pt idx="71862">
                  <c:v>184.140625</c:v>
                </c:pt>
                <c:pt idx="71863">
                  <c:v>184.14322916666666</c:v>
                </c:pt>
                <c:pt idx="71864">
                  <c:v>184.14583333333334</c:v>
                </c:pt>
                <c:pt idx="71865">
                  <c:v>184.1484375</c:v>
                </c:pt>
                <c:pt idx="71866">
                  <c:v>184.15104166666666</c:v>
                </c:pt>
                <c:pt idx="71867">
                  <c:v>184.15364583333334</c:v>
                </c:pt>
                <c:pt idx="71868">
                  <c:v>184.15625</c:v>
                </c:pt>
                <c:pt idx="71869">
                  <c:v>184.15885416666666</c:v>
                </c:pt>
                <c:pt idx="71870">
                  <c:v>184.16145833333334</c:v>
                </c:pt>
                <c:pt idx="71871">
                  <c:v>184.1640625</c:v>
                </c:pt>
                <c:pt idx="71872">
                  <c:v>184.16666666666666</c:v>
                </c:pt>
                <c:pt idx="71873">
                  <c:v>184.16927083333334</c:v>
                </c:pt>
                <c:pt idx="71874">
                  <c:v>184.171875</c:v>
                </c:pt>
                <c:pt idx="71875">
                  <c:v>184.17447916666666</c:v>
                </c:pt>
                <c:pt idx="71876">
                  <c:v>184.17708333333334</c:v>
                </c:pt>
                <c:pt idx="71877">
                  <c:v>184.1796875</c:v>
                </c:pt>
                <c:pt idx="71878">
                  <c:v>184.18229166666666</c:v>
                </c:pt>
                <c:pt idx="71879">
                  <c:v>184.18489583333334</c:v>
                </c:pt>
                <c:pt idx="71880">
                  <c:v>184.1875</c:v>
                </c:pt>
                <c:pt idx="71881">
                  <c:v>184.19010416666666</c:v>
                </c:pt>
                <c:pt idx="71882">
                  <c:v>184.19270833333334</c:v>
                </c:pt>
                <c:pt idx="71883">
                  <c:v>184.1953125</c:v>
                </c:pt>
                <c:pt idx="71884">
                  <c:v>184.19791666666666</c:v>
                </c:pt>
                <c:pt idx="71885">
                  <c:v>184.20052083333334</c:v>
                </c:pt>
                <c:pt idx="71886">
                  <c:v>184.203125</c:v>
                </c:pt>
                <c:pt idx="71887">
                  <c:v>184.20572916666666</c:v>
                </c:pt>
                <c:pt idx="71888">
                  <c:v>184.20833333333334</c:v>
                </c:pt>
                <c:pt idx="71889">
                  <c:v>184.2109375</c:v>
                </c:pt>
                <c:pt idx="71890">
                  <c:v>184.21354166666666</c:v>
                </c:pt>
                <c:pt idx="71891">
                  <c:v>184.21614583333334</c:v>
                </c:pt>
                <c:pt idx="71892">
                  <c:v>184.21875</c:v>
                </c:pt>
                <c:pt idx="71893">
                  <c:v>184.22135416666666</c:v>
                </c:pt>
                <c:pt idx="71894">
                  <c:v>184.22395833333334</c:v>
                </c:pt>
                <c:pt idx="71895">
                  <c:v>184.2265625</c:v>
                </c:pt>
                <c:pt idx="71896">
                  <c:v>184.22916666666666</c:v>
                </c:pt>
                <c:pt idx="71897">
                  <c:v>184.23177083333334</c:v>
                </c:pt>
                <c:pt idx="71898">
                  <c:v>184.234375</c:v>
                </c:pt>
                <c:pt idx="71899">
                  <c:v>184.23697916666666</c:v>
                </c:pt>
                <c:pt idx="71900">
                  <c:v>184.23958333333334</c:v>
                </c:pt>
                <c:pt idx="71901">
                  <c:v>184.2421875</c:v>
                </c:pt>
                <c:pt idx="71902">
                  <c:v>184.24479166666666</c:v>
                </c:pt>
                <c:pt idx="71903">
                  <c:v>184.24739583333334</c:v>
                </c:pt>
                <c:pt idx="71904">
                  <c:v>184.25</c:v>
                </c:pt>
                <c:pt idx="71905">
                  <c:v>184.25260416666666</c:v>
                </c:pt>
                <c:pt idx="71906">
                  <c:v>184.25520833333334</c:v>
                </c:pt>
                <c:pt idx="71907">
                  <c:v>184.2578125</c:v>
                </c:pt>
                <c:pt idx="71908">
                  <c:v>184.26041666666666</c:v>
                </c:pt>
                <c:pt idx="71909">
                  <c:v>184.26302083333334</c:v>
                </c:pt>
                <c:pt idx="71910">
                  <c:v>184.265625</c:v>
                </c:pt>
                <c:pt idx="71911">
                  <c:v>184.26822916666666</c:v>
                </c:pt>
                <c:pt idx="71912">
                  <c:v>184.27083333333334</c:v>
                </c:pt>
                <c:pt idx="71913">
                  <c:v>184.2734375</c:v>
                </c:pt>
                <c:pt idx="71914">
                  <c:v>184.27604166666666</c:v>
                </c:pt>
                <c:pt idx="71915">
                  <c:v>184.27864583333334</c:v>
                </c:pt>
                <c:pt idx="71916">
                  <c:v>184.28125</c:v>
                </c:pt>
                <c:pt idx="71917">
                  <c:v>184.28385416666666</c:v>
                </c:pt>
                <c:pt idx="71918">
                  <c:v>184.28645833333334</c:v>
                </c:pt>
                <c:pt idx="71919">
                  <c:v>184.2890625</c:v>
                </c:pt>
                <c:pt idx="71920">
                  <c:v>184.29166666666666</c:v>
                </c:pt>
                <c:pt idx="71921">
                  <c:v>184.29427083333334</c:v>
                </c:pt>
                <c:pt idx="71922">
                  <c:v>184.296875</c:v>
                </c:pt>
                <c:pt idx="71923">
                  <c:v>184.29947916666666</c:v>
                </c:pt>
                <c:pt idx="71924">
                  <c:v>184.30208333333334</c:v>
                </c:pt>
                <c:pt idx="71925">
                  <c:v>184.3046875</c:v>
                </c:pt>
                <c:pt idx="71926">
                  <c:v>184.30729166666666</c:v>
                </c:pt>
                <c:pt idx="71927">
                  <c:v>184.30989583333334</c:v>
                </c:pt>
                <c:pt idx="71928">
                  <c:v>184.3125</c:v>
                </c:pt>
                <c:pt idx="71929">
                  <c:v>184.31510416666666</c:v>
                </c:pt>
                <c:pt idx="71930">
                  <c:v>184.31770833333334</c:v>
                </c:pt>
                <c:pt idx="71931">
                  <c:v>184.3203125</c:v>
                </c:pt>
                <c:pt idx="71932">
                  <c:v>184.32291666666666</c:v>
                </c:pt>
                <c:pt idx="71933">
                  <c:v>184.32552083333334</c:v>
                </c:pt>
                <c:pt idx="71934">
                  <c:v>184.328125</c:v>
                </c:pt>
                <c:pt idx="71935">
                  <c:v>184.33072916666666</c:v>
                </c:pt>
                <c:pt idx="71936">
                  <c:v>184.33333333333334</c:v>
                </c:pt>
                <c:pt idx="71937">
                  <c:v>184.3359375</c:v>
                </c:pt>
                <c:pt idx="71938">
                  <c:v>184.33854166666666</c:v>
                </c:pt>
                <c:pt idx="71939">
                  <c:v>184.34114583333334</c:v>
                </c:pt>
                <c:pt idx="71940">
                  <c:v>184.34375</c:v>
                </c:pt>
                <c:pt idx="71941">
                  <c:v>184.34635416666666</c:v>
                </c:pt>
                <c:pt idx="71942">
                  <c:v>184.34895833333334</c:v>
                </c:pt>
                <c:pt idx="71943">
                  <c:v>184.3515625</c:v>
                </c:pt>
                <c:pt idx="71944">
                  <c:v>184.35416666666666</c:v>
                </c:pt>
                <c:pt idx="71945">
                  <c:v>184.35677083333334</c:v>
                </c:pt>
                <c:pt idx="71946">
                  <c:v>184.359375</c:v>
                </c:pt>
                <c:pt idx="71947">
                  <c:v>184.36197916666666</c:v>
                </c:pt>
                <c:pt idx="71948">
                  <c:v>184.36458333333334</c:v>
                </c:pt>
                <c:pt idx="71949">
                  <c:v>184.3671875</c:v>
                </c:pt>
                <c:pt idx="71950">
                  <c:v>184.36979166666666</c:v>
                </c:pt>
                <c:pt idx="71951">
                  <c:v>184.37239583333334</c:v>
                </c:pt>
                <c:pt idx="71952">
                  <c:v>184.375</c:v>
                </c:pt>
                <c:pt idx="71953">
                  <c:v>184.37760416666666</c:v>
                </c:pt>
                <c:pt idx="71954">
                  <c:v>184.38020833333334</c:v>
                </c:pt>
                <c:pt idx="71955">
                  <c:v>184.3828125</c:v>
                </c:pt>
                <c:pt idx="71956">
                  <c:v>184.38541666666666</c:v>
                </c:pt>
                <c:pt idx="71957">
                  <c:v>184.38802083333334</c:v>
                </c:pt>
                <c:pt idx="71958">
                  <c:v>184.390625</c:v>
                </c:pt>
                <c:pt idx="71959">
                  <c:v>184.39322916666666</c:v>
                </c:pt>
                <c:pt idx="71960">
                  <c:v>184.39583333333334</c:v>
                </c:pt>
                <c:pt idx="71961">
                  <c:v>184.3984375</c:v>
                </c:pt>
                <c:pt idx="71962">
                  <c:v>184.40104166666666</c:v>
                </c:pt>
                <c:pt idx="71963">
                  <c:v>184.40364583333334</c:v>
                </c:pt>
                <c:pt idx="71964">
                  <c:v>184.40625</c:v>
                </c:pt>
                <c:pt idx="71965">
                  <c:v>184.40885416666666</c:v>
                </c:pt>
                <c:pt idx="71966">
                  <c:v>184.41145833333334</c:v>
                </c:pt>
                <c:pt idx="71967">
                  <c:v>184.4140625</c:v>
                </c:pt>
                <c:pt idx="71968">
                  <c:v>184.41666666666666</c:v>
                </c:pt>
                <c:pt idx="71969">
                  <c:v>184.41927083333334</c:v>
                </c:pt>
                <c:pt idx="71970">
                  <c:v>184.421875</c:v>
                </c:pt>
                <c:pt idx="71971">
                  <c:v>184.42447916666666</c:v>
                </c:pt>
                <c:pt idx="71972">
                  <c:v>184.42708333333334</c:v>
                </c:pt>
                <c:pt idx="71973">
                  <c:v>184.4296875</c:v>
                </c:pt>
                <c:pt idx="71974">
                  <c:v>184.43229166666666</c:v>
                </c:pt>
                <c:pt idx="71975">
                  <c:v>184.43489583333334</c:v>
                </c:pt>
                <c:pt idx="71976">
                  <c:v>184.4375</c:v>
                </c:pt>
                <c:pt idx="71977">
                  <c:v>184.44010416666666</c:v>
                </c:pt>
                <c:pt idx="71978">
                  <c:v>184.44270833333334</c:v>
                </c:pt>
                <c:pt idx="71979">
                  <c:v>184.4453125</c:v>
                </c:pt>
                <c:pt idx="71980">
                  <c:v>184.44791666666666</c:v>
                </c:pt>
                <c:pt idx="71981">
                  <c:v>184.45052083333334</c:v>
                </c:pt>
                <c:pt idx="71982">
                  <c:v>184.453125</c:v>
                </c:pt>
                <c:pt idx="71983">
                  <c:v>184.45572916666666</c:v>
                </c:pt>
                <c:pt idx="71984">
                  <c:v>184.45833333333334</c:v>
                </c:pt>
                <c:pt idx="71985">
                  <c:v>184.4609375</c:v>
                </c:pt>
                <c:pt idx="71986">
                  <c:v>184.46354166666666</c:v>
                </c:pt>
                <c:pt idx="71987">
                  <c:v>184.46614583333334</c:v>
                </c:pt>
                <c:pt idx="71988">
                  <c:v>184.46875</c:v>
                </c:pt>
                <c:pt idx="71989">
                  <c:v>184.47135416666666</c:v>
                </c:pt>
                <c:pt idx="71990">
                  <c:v>184.47395833333334</c:v>
                </c:pt>
                <c:pt idx="71991">
                  <c:v>184.4765625</c:v>
                </c:pt>
                <c:pt idx="71992">
                  <c:v>184.47916666666666</c:v>
                </c:pt>
                <c:pt idx="71993">
                  <c:v>184.48177083333334</c:v>
                </c:pt>
                <c:pt idx="71994">
                  <c:v>184.484375</c:v>
                </c:pt>
                <c:pt idx="71995">
                  <c:v>184.48697916666666</c:v>
                </c:pt>
                <c:pt idx="71996">
                  <c:v>184.48958333333334</c:v>
                </c:pt>
                <c:pt idx="71997">
                  <c:v>184.4921875</c:v>
                </c:pt>
                <c:pt idx="71998">
                  <c:v>184.49479166666666</c:v>
                </c:pt>
                <c:pt idx="71999">
                  <c:v>184.49739583333334</c:v>
                </c:pt>
                <c:pt idx="72000">
                  <c:v>184.5</c:v>
                </c:pt>
                <c:pt idx="72001">
                  <c:v>184.50260416666666</c:v>
                </c:pt>
                <c:pt idx="72002">
                  <c:v>184.50520833333334</c:v>
                </c:pt>
                <c:pt idx="72003">
                  <c:v>184.5078125</c:v>
                </c:pt>
                <c:pt idx="72004">
                  <c:v>184.51041666666666</c:v>
                </c:pt>
                <c:pt idx="72005">
                  <c:v>184.51302083333334</c:v>
                </c:pt>
                <c:pt idx="72006">
                  <c:v>184.515625</c:v>
                </c:pt>
                <c:pt idx="72007">
                  <c:v>184.51822916666666</c:v>
                </c:pt>
                <c:pt idx="72008">
                  <c:v>184.52083333333334</c:v>
                </c:pt>
                <c:pt idx="72009">
                  <c:v>184.5234375</c:v>
                </c:pt>
                <c:pt idx="72010">
                  <c:v>184.52604166666666</c:v>
                </c:pt>
                <c:pt idx="72011">
                  <c:v>184.52864583333334</c:v>
                </c:pt>
                <c:pt idx="72012">
                  <c:v>184.53125</c:v>
                </c:pt>
                <c:pt idx="72013">
                  <c:v>184.53385416666666</c:v>
                </c:pt>
                <c:pt idx="72014">
                  <c:v>184.53645833333334</c:v>
                </c:pt>
                <c:pt idx="72015">
                  <c:v>184.5390625</c:v>
                </c:pt>
                <c:pt idx="72016">
                  <c:v>184.54166666666666</c:v>
                </c:pt>
                <c:pt idx="72017">
                  <c:v>184.54427083333334</c:v>
                </c:pt>
                <c:pt idx="72018">
                  <c:v>184.546875</c:v>
                </c:pt>
                <c:pt idx="72019">
                  <c:v>184.54947916666666</c:v>
                </c:pt>
                <c:pt idx="72020">
                  <c:v>184.55208333333334</c:v>
                </c:pt>
                <c:pt idx="72021">
                  <c:v>184.5546875</c:v>
                </c:pt>
                <c:pt idx="72022">
                  <c:v>184.55729166666666</c:v>
                </c:pt>
                <c:pt idx="72023">
                  <c:v>184.55989583333334</c:v>
                </c:pt>
                <c:pt idx="72024">
                  <c:v>184.5625</c:v>
                </c:pt>
                <c:pt idx="72025">
                  <c:v>184.56510416666666</c:v>
                </c:pt>
                <c:pt idx="72026">
                  <c:v>184.56770833333334</c:v>
                </c:pt>
                <c:pt idx="72027">
                  <c:v>184.5703125</c:v>
                </c:pt>
                <c:pt idx="72028">
                  <c:v>184.57291666666666</c:v>
                </c:pt>
                <c:pt idx="72029">
                  <c:v>184.57552083333334</c:v>
                </c:pt>
                <c:pt idx="72030">
                  <c:v>184.578125</c:v>
                </c:pt>
                <c:pt idx="72031">
                  <c:v>184.58072916666666</c:v>
                </c:pt>
                <c:pt idx="72032">
                  <c:v>184.58333333333334</c:v>
                </c:pt>
                <c:pt idx="72033">
                  <c:v>184.5859375</c:v>
                </c:pt>
                <c:pt idx="72034">
                  <c:v>184.58854166666666</c:v>
                </c:pt>
                <c:pt idx="72035">
                  <c:v>184.59114583333334</c:v>
                </c:pt>
                <c:pt idx="72036">
                  <c:v>184.59375</c:v>
                </c:pt>
                <c:pt idx="72037">
                  <c:v>184.59635416666666</c:v>
                </c:pt>
                <c:pt idx="72038">
                  <c:v>184.59895833333334</c:v>
                </c:pt>
                <c:pt idx="72039">
                  <c:v>184.6015625</c:v>
                </c:pt>
                <c:pt idx="72040">
                  <c:v>184.60416666666666</c:v>
                </c:pt>
                <c:pt idx="72041">
                  <c:v>184.60677083333334</c:v>
                </c:pt>
                <c:pt idx="72042">
                  <c:v>184.609375</c:v>
                </c:pt>
                <c:pt idx="72043">
                  <c:v>184.61197916666666</c:v>
                </c:pt>
                <c:pt idx="72044">
                  <c:v>184.61458333333334</c:v>
                </c:pt>
                <c:pt idx="72045">
                  <c:v>184.6171875</c:v>
                </c:pt>
                <c:pt idx="72046">
                  <c:v>184.61979166666666</c:v>
                </c:pt>
                <c:pt idx="72047">
                  <c:v>184.62239583333334</c:v>
                </c:pt>
                <c:pt idx="72048">
                  <c:v>184.625</c:v>
                </c:pt>
                <c:pt idx="72049">
                  <c:v>184.62760416666666</c:v>
                </c:pt>
                <c:pt idx="72050">
                  <c:v>184.63020833333334</c:v>
                </c:pt>
                <c:pt idx="72051">
                  <c:v>184.6328125</c:v>
                </c:pt>
                <c:pt idx="72052">
                  <c:v>184.63541666666666</c:v>
                </c:pt>
                <c:pt idx="72053">
                  <c:v>184.63802083333334</c:v>
                </c:pt>
                <c:pt idx="72054">
                  <c:v>184.640625</c:v>
                </c:pt>
                <c:pt idx="72055">
                  <c:v>184.64322916666666</c:v>
                </c:pt>
                <c:pt idx="72056">
                  <c:v>184.64583333333334</c:v>
                </c:pt>
                <c:pt idx="72057">
                  <c:v>184.6484375</c:v>
                </c:pt>
                <c:pt idx="72058">
                  <c:v>184.65104166666666</c:v>
                </c:pt>
                <c:pt idx="72059">
                  <c:v>184.65364583333334</c:v>
                </c:pt>
                <c:pt idx="72060">
                  <c:v>184.65625</c:v>
                </c:pt>
                <c:pt idx="72061">
                  <c:v>184.65885416666666</c:v>
                </c:pt>
                <c:pt idx="72062">
                  <c:v>184.66145833333334</c:v>
                </c:pt>
                <c:pt idx="72063">
                  <c:v>184.6640625</c:v>
                </c:pt>
                <c:pt idx="72064">
                  <c:v>184.66666666666666</c:v>
                </c:pt>
                <c:pt idx="72065">
                  <c:v>184.66927083333334</c:v>
                </c:pt>
                <c:pt idx="72066">
                  <c:v>184.671875</c:v>
                </c:pt>
                <c:pt idx="72067">
                  <c:v>184.67447916666666</c:v>
                </c:pt>
                <c:pt idx="72068">
                  <c:v>184.67708333333334</c:v>
                </c:pt>
                <c:pt idx="72069">
                  <c:v>184.6796875</c:v>
                </c:pt>
                <c:pt idx="72070">
                  <c:v>184.68229166666666</c:v>
                </c:pt>
                <c:pt idx="72071">
                  <c:v>184.68489583333334</c:v>
                </c:pt>
                <c:pt idx="72072">
                  <c:v>184.6875</c:v>
                </c:pt>
                <c:pt idx="72073">
                  <c:v>184.69010416666666</c:v>
                </c:pt>
                <c:pt idx="72074">
                  <c:v>184.69270833333334</c:v>
                </c:pt>
                <c:pt idx="72075">
                  <c:v>184.6953125</c:v>
                </c:pt>
                <c:pt idx="72076">
                  <c:v>184.69791666666666</c:v>
                </c:pt>
                <c:pt idx="72077">
                  <c:v>184.70052083333334</c:v>
                </c:pt>
                <c:pt idx="72078">
                  <c:v>184.703125</c:v>
                </c:pt>
                <c:pt idx="72079">
                  <c:v>184.70572916666666</c:v>
                </c:pt>
                <c:pt idx="72080">
                  <c:v>184.70833333333334</c:v>
                </c:pt>
                <c:pt idx="72081">
                  <c:v>184.7109375</c:v>
                </c:pt>
                <c:pt idx="72082">
                  <c:v>184.71354166666666</c:v>
                </c:pt>
                <c:pt idx="72083">
                  <c:v>184.71614583333334</c:v>
                </c:pt>
                <c:pt idx="72084">
                  <c:v>184.71875</c:v>
                </c:pt>
                <c:pt idx="72085">
                  <c:v>184.72135416666666</c:v>
                </c:pt>
                <c:pt idx="72086">
                  <c:v>184.72395833333334</c:v>
                </c:pt>
                <c:pt idx="72087">
                  <c:v>184.7265625</c:v>
                </c:pt>
                <c:pt idx="72088">
                  <c:v>184.72916666666666</c:v>
                </c:pt>
                <c:pt idx="72089">
                  <c:v>184.73177083333334</c:v>
                </c:pt>
                <c:pt idx="72090">
                  <c:v>184.734375</c:v>
                </c:pt>
                <c:pt idx="72091">
                  <c:v>184.73697916666666</c:v>
                </c:pt>
                <c:pt idx="72092">
                  <c:v>184.73958333333334</c:v>
                </c:pt>
                <c:pt idx="72093">
                  <c:v>184.7421875</c:v>
                </c:pt>
                <c:pt idx="72094">
                  <c:v>184.74479166666666</c:v>
                </c:pt>
                <c:pt idx="72095">
                  <c:v>184.74739583333334</c:v>
                </c:pt>
                <c:pt idx="72096">
                  <c:v>184.75</c:v>
                </c:pt>
                <c:pt idx="72097">
                  <c:v>184.75260416666666</c:v>
                </c:pt>
                <c:pt idx="72098">
                  <c:v>184.75520833333334</c:v>
                </c:pt>
                <c:pt idx="72099">
                  <c:v>184.7578125</c:v>
                </c:pt>
                <c:pt idx="72100">
                  <c:v>184.76041666666666</c:v>
                </c:pt>
                <c:pt idx="72101">
                  <c:v>184.76302083333334</c:v>
                </c:pt>
                <c:pt idx="72102">
                  <c:v>184.765625</c:v>
                </c:pt>
                <c:pt idx="72103">
                  <c:v>184.76822916666666</c:v>
                </c:pt>
                <c:pt idx="72104">
                  <c:v>184.77083333333334</c:v>
                </c:pt>
                <c:pt idx="72105">
                  <c:v>184.7734375</c:v>
                </c:pt>
                <c:pt idx="72106">
                  <c:v>184.77604166666666</c:v>
                </c:pt>
                <c:pt idx="72107">
                  <c:v>184.77864583333334</c:v>
                </c:pt>
                <c:pt idx="72108">
                  <c:v>184.78125</c:v>
                </c:pt>
                <c:pt idx="72109">
                  <c:v>184.78385416666666</c:v>
                </c:pt>
                <c:pt idx="72110">
                  <c:v>184.78645833333334</c:v>
                </c:pt>
                <c:pt idx="72111">
                  <c:v>184.7890625</c:v>
                </c:pt>
                <c:pt idx="72112">
                  <c:v>184.79166666666666</c:v>
                </c:pt>
                <c:pt idx="72113">
                  <c:v>184.79427083333334</c:v>
                </c:pt>
                <c:pt idx="72114">
                  <c:v>184.796875</c:v>
                </c:pt>
                <c:pt idx="72115">
                  <c:v>184.79947916666666</c:v>
                </c:pt>
                <c:pt idx="72116">
                  <c:v>184.80208333333334</c:v>
                </c:pt>
                <c:pt idx="72117">
                  <c:v>184.8046875</c:v>
                </c:pt>
                <c:pt idx="72118">
                  <c:v>184.80729166666666</c:v>
                </c:pt>
                <c:pt idx="72119">
                  <c:v>184.80989583333334</c:v>
                </c:pt>
                <c:pt idx="72120">
                  <c:v>184.8125</c:v>
                </c:pt>
                <c:pt idx="72121">
                  <c:v>184.81510416666666</c:v>
                </c:pt>
                <c:pt idx="72122">
                  <c:v>184.81770833333334</c:v>
                </c:pt>
                <c:pt idx="72123">
                  <c:v>184.8203125</c:v>
                </c:pt>
                <c:pt idx="72124">
                  <c:v>184.82291666666666</c:v>
                </c:pt>
                <c:pt idx="72125">
                  <c:v>184.82552083333334</c:v>
                </c:pt>
                <c:pt idx="72126">
                  <c:v>184.828125</c:v>
                </c:pt>
                <c:pt idx="72127">
                  <c:v>184.83072916666666</c:v>
                </c:pt>
                <c:pt idx="72128">
                  <c:v>184.83333333333334</c:v>
                </c:pt>
                <c:pt idx="72129">
                  <c:v>184.8359375</c:v>
                </c:pt>
                <c:pt idx="72130">
                  <c:v>184.83854166666666</c:v>
                </c:pt>
                <c:pt idx="72131">
                  <c:v>184.84114583333334</c:v>
                </c:pt>
                <c:pt idx="72132">
                  <c:v>184.84375</c:v>
                </c:pt>
                <c:pt idx="72133">
                  <c:v>184.84635416666666</c:v>
                </c:pt>
                <c:pt idx="72134">
                  <c:v>184.84895833333334</c:v>
                </c:pt>
                <c:pt idx="72135">
                  <c:v>184.8515625</c:v>
                </c:pt>
                <c:pt idx="72136">
                  <c:v>184.85416666666666</c:v>
                </c:pt>
                <c:pt idx="72137">
                  <c:v>184.85677083333334</c:v>
                </c:pt>
                <c:pt idx="72138">
                  <c:v>184.859375</c:v>
                </c:pt>
                <c:pt idx="72139">
                  <c:v>184.86197916666666</c:v>
                </c:pt>
                <c:pt idx="72140">
                  <c:v>184.86458333333334</c:v>
                </c:pt>
                <c:pt idx="72141">
                  <c:v>184.8671875</c:v>
                </c:pt>
                <c:pt idx="72142">
                  <c:v>184.86979166666666</c:v>
                </c:pt>
                <c:pt idx="72143">
                  <c:v>184.87239583333334</c:v>
                </c:pt>
                <c:pt idx="72144">
                  <c:v>184.875</c:v>
                </c:pt>
                <c:pt idx="72145">
                  <c:v>184.87760416666666</c:v>
                </c:pt>
                <c:pt idx="72146">
                  <c:v>184.88020833333334</c:v>
                </c:pt>
                <c:pt idx="72147">
                  <c:v>184.8828125</c:v>
                </c:pt>
                <c:pt idx="72148">
                  <c:v>184.88541666666666</c:v>
                </c:pt>
                <c:pt idx="72149">
                  <c:v>184.88802083333334</c:v>
                </c:pt>
                <c:pt idx="72150">
                  <c:v>184.890625</c:v>
                </c:pt>
                <c:pt idx="72151">
                  <c:v>184.89322916666666</c:v>
                </c:pt>
                <c:pt idx="72152">
                  <c:v>184.89583333333334</c:v>
                </c:pt>
                <c:pt idx="72153">
                  <c:v>184.8984375</c:v>
                </c:pt>
                <c:pt idx="72154">
                  <c:v>184.90104166666666</c:v>
                </c:pt>
                <c:pt idx="72155">
                  <c:v>184.90364583333334</c:v>
                </c:pt>
                <c:pt idx="72156">
                  <c:v>184.90625</c:v>
                </c:pt>
                <c:pt idx="72157">
                  <c:v>184.90885416666666</c:v>
                </c:pt>
                <c:pt idx="72158">
                  <c:v>184.91145833333334</c:v>
                </c:pt>
                <c:pt idx="72159">
                  <c:v>184.9140625</c:v>
                </c:pt>
                <c:pt idx="72160">
                  <c:v>184.91666666666666</c:v>
                </c:pt>
                <c:pt idx="72161">
                  <c:v>184.91927083333334</c:v>
                </c:pt>
                <c:pt idx="72162">
                  <c:v>184.921875</c:v>
                </c:pt>
                <c:pt idx="72163">
                  <c:v>184.92447916666666</c:v>
                </c:pt>
                <c:pt idx="72164">
                  <c:v>184.92708333333334</c:v>
                </c:pt>
                <c:pt idx="72165">
                  <c:v>184.9296875</c:v>
                </c:pt>
                <c:pt idx="72166">
                  <c:v>184.93229166666666</c:v>
                </c:pt>
                <c:pt idx="72167">
                  <c:v>184.93489583333334</c:v>
                </c:pt>
                <c:pt idx="72168">
                  <c:v>184.9375</c:v>
                </c:pt>
                <c:pt idx="72169">
                  <c:v>184.94010416666666</c:v>
                </c:pt>
                <c:pt idx="72170">
                  <c:v>184.94270833333334</c:v>
                </c:pt>
                <c:pt idx="72171">
                  <c:v>184.9453125</c:v>
                </c:pt>
                <c:pt idx="72172">
                  <c:v>184.94791666666666</c:v>
                </c:pt>
                <c:pt idx="72173">
                  <c:v>184.95052083333334</c:v>
                </c:pt>
                <c:pt idx="72174">
                  <c:v>184.953125</c:v>
                </c:pt>
                <c:pt idx="72175">
                  <c:v>184.95572916666666</c:v>
                </c:pt>
                <c:pt idx="72176">
                  <c:v>184.95833333333334</c:v>
                </c:pt>
                <c:pt idx="72177">
                  <c:v>184.9609375</c:v>
                </c:pt>
                <c:pt idx="72178">
                  <c:v>184.96354166666666</c:v>
                </c:pt>
                <c:pt idx="72179">
                  <c:v>184.96614583333334</c:v>
                </c:pt>
                <c:pt idx="72180">
                  <c:v>184.96875</c:v>
                </c:pt>
                <c:pt idx="72181">
                  <c:v>184.97135416666666</c:v>
                </c:pt>
                <c:pt idx="72182">
                  <c:v>184.97395833333334</c:v>
                </c:pt>
                <c:pt idx="72183">
                  <c:v>184.9765625</c:v>
                </c:pt>
                <c:pt idx="72184">
                  <c:v>184.97916666666666</c:v>
                </c:pt>
                <c:pt idx="72185">
                  <c:v>184.98177083333334</c:v>
                </c:pt>
                <c:pt idx="72186">
                  <c:v>184.984375</c:v>
                </c:pt>
                <c:pt idx="72187">
                  <c:v>184.98697916666666</c:v>
                </c:pt>
                <c:pt idx="72188">
                  <c:v>184.98958333333334</c:v>
                </c:pt>
                <c:pt idx="72189">
                  <c:v>184.9921875</c:v>
                </c:pt>
                <c:pt idx="72190">
                  <c:v>184.99479166666666</c:v>
                </c:pt>
                <c:pt idx="72191">
                  <c:v>184.99739583333334</c:v>
                </c:pt>
                <c:pt idx="72192">
                  <c:v>185</c:v>
                </c:pt>
                <c:pt idx="72193">
                  <c:v>185.00260416666666</c:v>
                </c:pt>
                <c:pt idx="72194">
                  <c:v>185.00520833333334</c:v>
                </c:pt>
                <c:pt idx="72195">
                  <c:v>185.0078125</c:v>
                </c:pt>
                <c:pt idx="72196">
                  <c:v>185.01041666666666</c:v>
                </c:pt>
                <c:pt idx="72197">
                  <c:v>185.01302083333334</c:v>
                </c:pt>
                <c:pt idx="72198">
                  <c:v>185.015625</c:v>
                </c:pt>
                <c:pt idx="72199">
                  <c:v>185.01822916666666</c:v>
                </c:pt>
                <c:pt idx="72200">
                  <c:v>185.02083333333334</c:v>
                </c:pt>
                <c:pt idx="72201">
                  <c:v>185.0234375</c:v>
                </c:pt>
                <c:pt idx="72202">
                  <c:v>185.02604166666666</c:v>
                </c:pt>
                <c:pt idx="72203">
                  <c:v>185.02864583333334</c:v>
                </c:pt>
                <c:pt idx="72204">
                  <c:v>185.03125</c:v>
                </c:pt>
                <c:pt idx="72205">
                  <c:v>185.03385416666666</c:v>
                </c:pt>
                <c:pt idx="72206">
                  <c:v>185.03645833333334</c:v>
                </c:pt>
                <c:pt idx="72207">
                  <c:v>185.0390625</c:v>
                </c:pt>
                <c:pt idx="72208">
                  <c:v>185.04166666666666</c:v>
                </c:pt>
                <c:pt idx="72209">
                  <c:v>185.04427083333334</c:v>
                </c:pt>
                <c:pt idx="72210">
                  <c:v>185.046875</c:v>
                </c:pt>
                <c:pt idx="72211">
                  <c:v>185.04947916666666</c:v>
                </c:pt>
                <c:pt idx="72212">
                  <c:v>185.05208333333334</c:v>
                </c:pt>
                <c:pt idx="72213">
                  <c:v>185.0546875</c:v>
                </c:pt>
                <c:pt idx="72214">
                  <c:v>185.05729166666666</c:v>
                </c:pt>
                <c:pt idx="72215">
                  <c:v>185.05989583333334</c:v>
                </c:pt>
                <c:pt idx="72216">
                  <c:v>185.0625</c:v>
                </c:pt>
                <c:pt idx="72217">
                  <c:v>185.06510416666666</c:v>
                </c:pt>
                <c:pt idx="72218">
                  <c:v>185.06770833333334</c:v>
                </c:pt>
                <c:pt idx="72219">
                  <c:v>185.0703125</c:v>
                </c:pt>
                <c:pt idx="72220">
                  <c:v>185.07291666666666</c:v>
                </c:pt>
                <c:pt idx="72221">
                  <c:v>185.07552083333334</c:v>
                </c:pt>
                <c:pt idx="72222">
                  <c:v>185.078125</c:v>
                </c:pt>
                <c:pt idx="72223">
                  <c:v>185.08072916666666</c:v>
                </c:pt>
                <c:pt idx="72224">
                  <c:v>185.08333333333334</c:v>
                </c:pt>
                <c:pt idx="72225">
                  <c:v>185.0859375</c:v>
                </c:pt>
                <c:pt idx="72226">
                  <c:v>185.08854166666666</c:v>
                </c:pt>
                <c:pt idx="72227">
                  <c:v>185.09114583333334</c:v>
                </c:pt>
                <c:pt idx="72228">
                  <c:v>185.09375</c:v>
                </c:pt>
                <c:pt idx="72229">
                  <c:v>185.09635416666666</c:v>
                </c:pt>
                <c:pt idx="72230">
                  <c:v>185.09895833333334</c:v>
                </c:pt>
                <c:pt idx="72231">
                  <c:v>185.1015625</c:v>
                </c:pt>
                <c:pt idx="72232">
                  <c:v>185.10416666666666</c:v>
                </c:pt>
                <c:pt idx="72233">
                  <c:v>185.10677083333334</c:v>
                </c:pt>
                <c:pt idx="72234">
                  <c:v>185.109375</c:v>
                </c:pt>
                <c:pt idx="72235">
                  <c:v>185.11197916666666</c:v>
                </c:pt>
                <c:pt idx="72236">
                  <c:v>185.11458333333334</c:v>
                </c:pt>
                <c:pt idx="72237">
                  <c:v>185.1171875</c:v>
                </c:pt>
                <c:pt idx="72238">
                  <c:v>185.11979166666666</c:v>
                </c:pt>
                <c:pt idx="72239">
                  <c:v>185.12239583333334</c:v>
                </c:pt>
                <c:pt idx="72240">
                  <c:v>185.125</c:v>
                </c:pt>
                <c:pt idx="72241">
                  <c:v>185.12760416666666</c:v>
                </c:pt>
                <c:pt idx="72242">
                  <c:v>185.13020833333334</c:v>
                </c:pt>
                <c:pt idx="72243">
                  <c:v>185.1328125</c:v>
                </c:pt>
                <c:pt idx="72244">
                  <c:v>185.13541666666666</c:v>
                </c:pt>
                <c:pt idx="72245">
                  <c:v>185.13802083333334</c:v>
                </c:pt>
                <c:pt idx="72246">
                  <c:v>185.140625</c:v>
                </c:pt>
                <c:pt idx="72247">
                  <c:v>185.14322916666666</c:v>
                </c:pt>
                <c:pt idx="72248">
                  <c:v>185.14583333333334</c:v>
                </c:pt>
                <c:pt idx="72249">
                  <c:v>185.1484375</c:v>
                </c:pt>
                <c:pt idx="72250">
                  <c:v>185.15104166666666</c:v>
                </c:pt>
                <c:pt idx="72251">
                  <c:v>185.15364583333334</c:v>
                </c:pt>
                <c:pt idx="72252">
                  <c:v>185.15625</c:v>
                </c:pt>
                <c:pt idx="72253">
                  <c:v>185.15885416666666</c:v>
                </c:pt>
                <c:pt idx="72254">
                  <c:v>185.16145833333334</c:v>
                </c:pt>
                <c:pt idx="72255">
                  <c:v>185.1640625</c:v>
                </c:pt>
                <c:pt idx="72256">
                  <c:v>185.16666666666666</c:v>
                </c:pt>
                <c:pt idx="72257">
                  <c:v>185.16927083333334</c:v>
                </c:pt>
                <c:pt idx="72258">
                  <c:v>185.171875</c:v>
                </c:pt>
                <c:pt idx="72259">
                  <c:v>185.17447916666666</c:v>
                </c:pt>
                <c:pt idx="72260">
                  <c:v>185.17708333333334</c:v>
                </c:pt>
                <c:pt idx="72261">
                  <c:v>185.1796875</c:v>
                </c:pt>
                <c:pt idx="72262">
                  <c:v>185.18229166666666</c:v>
                </c:pt>
                <c:pt idx="72263">
                  <c:v>185.18489583333334</c:v>
                </c:pt>
                <c:pt idx="72264">
                  <c:v>185.1875</c:v>
                </c:pt>
                <c:pt idx="72265">
                  <c:v>185.19010416666666</c:v>
                </c:pt>
                <c:pt idx="72266">
                  <c:v>185.19270833333334</c:v>
                </c:pt>
                <c:pt idx="72267">
                  <c:v>185.1953125</c:v>
                </c:pt>
                <c:pt idx="72268">
                  <c:v>185.19791666666666</c:v>
                </c:pt>
                <c:pt idx="72269">
                  <c:v>185.20052083333334</c:v>
                </c:pt>
                <c:pt idx="72270">
                  <c:v>185.203125</c:v>
                </c:pt>
                <c:pt idx="72271">
                  <c:v>185.20572916666666</c:v>
                </c:pt>
                <c:pt idx="72272">
                  <c:v>185.20833333333334</c:v>
                </c:pt>
                <c:pt idx="72273">
                  <c:v>185.2109375</c:v>
                </c:pt>
                <c:pt idx="72274">
                  <c:v>185.21354166666666</c:v>
                </c:pt>
                <c:pt idx="72275">
                  <c:v>185.21614583333334</c:v>
                </c:pt>
                <c:pt idx="72276">
                  <c:v>185.21875</c:v>
                </c:pt>
                <c:pt idx="72277">
                  <c:v>185.22135416666666</c:v>
                </c:pt>
                <c:pt idx="72278">
                  <c:v>185.22395833333334</c:v>
                </c:pt>
                <c:pt idx="72279">
                  <c:v>185.2265625</c:v>
                </c:pt>
                <c:pt idx="72280">
                  <c:v>185.22916666666666</c:v>
                </c:pt>
                <c:pt idx="72281">
                  <c:v>185.23177083333334</c:v>
                </c:pt>
                <c:pt idx="72282">
                  <c:v>185.234375</c:v>
                </c:pt>
                <c:pt idx="72283">
                  <c:v>185.23697916666666</c:v>
                </c:pt>
                <c:pt idx="72284">
                  <c:v>185.23958333333334</c:v>
                </c:pt>
                <c:pt idx="72285">
                  <c:v>185.2421875</c:v>
                </c:pt>
                <c:pt idx="72286">
                  <c:v>185.24479166666666</c:v>
                </c:pt>
                <c:pt idx="72287">
                  <c:v>185.24739583333334</c:v>
                </c:pt>
                <c:pt idx="72288">
                  <c:v>185.25</c:v>
                </c:pt>
                <c:pt idx="72289">
                  <c:v>185.25260416666666</c:v>
                </c:pt>
                <c:pt idx="72290">
                  <c:v>185.25520833333334</c:v>
                </c:pt>
                <c:pt idx="72291">
                  <c:v>185.2578125</c:v>
                </c:pt>
                <c:pt idx="72292">
                  <c:v>185.26041666666666</c:v>
                </c:pt>
                <c:pt idx="72293">
                  <c:v>185.26302083333334</c:v>
                </c:pt>
                <c:pt idx="72294">
                  <c:v>185.265625</c:v>
                </c:pt>
                <c:pt idx="72295">
                  <c:v>185.26822916666666</c:v>
                </c:pt>
                <c:pt idx="72296">
                  <c:v>185.27083333333334</c:v>
                </c:pt>
                <c:pt idx="72297">
                  <c:v>185.2734375</c:v>
                </c:pt>
                <c:pt idx="72298">
                  <c:v>185.27604166666666</c:v>
                </c:pt>
                <c:pt idx="72299">
                  <c:v>185.27864583333334</c:v>
                </c:pt>
                <c:pt idx="72300">
                  <c:v>185.28125</c:v>
                </c:pt>
                <c:pt idx="72301">
                  <c:v>185.28385416666666</c:v>
                </c:pt>
                <c:pt idx="72302">
                  <c:v>185.28645833333334</c:v>
                </c:pt>
                <c:pt idx="72303">
                  <c:v>185.2890625</c:v>
                </c:pt>
                <c:pt idx="72304">
                  <c:v>185.29166666666666</c:v>
                </c:pt>
                <c:pt idx="72305">
                  <c:v>185.29427083333334</c:v>
                </c:pt>
                <c:pt idx="72306">
                  <c:v>185.296875</c:v>
                </c:pt>
                <c:pt idx="72307">
                  <c:v>185.29947916666666</c:v>
                </c:pt>
                <c:pt idx="72308">
                  <c:v>185.30208333333334</c:v>
                </c:pt>
                <c:pt idx="72309">
                  <c:v>185.3046875</c:v>
                </c:pt>
                <c:pt idx="72310">
                  <c:v>185.30729166666666</c:v>
                </c:pt>
                <c:pt idx="72311">
                  <c:v>185.30989583333334</c:v>
                </c:pt>
                <c:pt idx="72312">
                  <c:v>185.3125</c:v>
                </c:pt>
                <c:pt idx="72313">
                  <c:v>185.31510416666666</c:v>
                </c:pt>
                <c:pt idx="72314">
                  <c:v>185.31770833333334</c:v>
                </c:pt>
                <c:pt idx="72315">
                  <c:v>185.3203125</c:v>
                </c:pt>
                <c:pt idx="72316">
                  <c:v>185.32291666666666</c:v>
                </c:pt>
                <c:pt idx="72317">
                  <c:v>185.32552083333334</c:v>
                </c:pt>
                <c:pt idx="72318">
                  <c:v>185.328125</c:v>
                </c:pt>
                <c:pt idx="72319">
                  <c:v>185.33072916666666</c:v>
                </c:pt>
                <c:pt idx="72320">
                  <c:v>185.33333333333334</c:v>
                </c:pt>
                <c:pt idx="72321">
                  <c:v>185.3359375</c:v>
                </c:pt>
                <c:pt idx="72322">
                  <c:v>185.33854166666666</c:v>
                </c:pt>
                <c:pt idx="72323">
                  <c:v>185.34114583333334</c:v>
                </c:pt>
                <c:pt idx="72324">
                  <c:v>185.34375</c:v>
                </c:pt>
                <c:pt idx="72325">
                  <c:v>185.34635416666666</c:v>
                </c:pt>
                <c:pt idx="72326">
                  <c:v>185.34895833333334</c:v>
                </c:pt>
                <c:pt idx="72327">
                  <c:v>185.3515625</c:v>
                </c:pt>
                <c:pt idx="72328">
                  <c:v>185.35416666666666</c:v>
                </c:pt>
                <c:pt idx="72329">
                  <c:v>185.35677083333334</c:v>
                </c:pt>
                <c:pt idx="72330">
                  <c:v>185.359375</c:v>
                </c:pt>
                <c:pt idx="72331">
                  <c:v>185.36197916666666</c:v>
                </c:pt>
                <c:pt idx="72332">
                  <c:v>185.36458333333334</c:v>
                </c:pt>
                <c:pt idx="72333">
                  <c:v>185.3671875</c:v>
                </c:pt>
                <c:pt idx="72334">
                  <c:v>185.36979166666666</c:v>
                </c:pt>
                <c:pt idx="72335">
                  <c:v>185.37239583333334</c:v>
                </c:pt>
                <c:pt idx="72336">
                  <c:v>185.375</c:v>
                </c:pt>
                <c:pt idx="72337">
                  <c:v>185.37760416666666</c:v>
                </c:pt>
                <c:pt idx="72338">
                  <c:v>185.38020833333334</c:v>
                </c:pt>
                <c:pt idx="72339">
                  <c:v>185.3828125</c:v>
                </c:pt>
                <c:pt idx="72340">
                  <c:v>185.38541666666666</c:v>
                </c:pt>
                <c:pt idx="72341">
                  <c:v>185.38802083333334</c:v>
                </c:pt>
                <c:pt idx="72342">
                  <c:v>185.390625</c:v>
                </c:pt>
                <c:pt idx="72343">
                  <c:v>185.39322916666666</c:v>
                </c:pt>
                <c:pt idx="72344">
                  <c:v>185.39583333333334</c:v>
                </c:pt>
                <c:pt idx="72345">
                  <c:v>185.3984375</c:v>
                </c:pt>
                <c:pt idx="72346">
                  <c:v>185.40104166666666</c:v>
                </c:pt>
                <c:pt idx="72347">
                  <c:v>185.40364583333334</c:v>
                </c:pt>
                <c:pt idx="72348">
                  <c:v>185.40625</c:v>
                </c:pt>
                <c:pt idx="72349">
                  <c:v>185.40885416666666</c:v>
                </c:pt>
                <c:pt idx="72350">
                  <c:v>185.41145833333334</c:v>
                </c:pt>
                <c:pt idx="72351">
                  <c:v>185.4140625</c:v>
                </c:pt>
                <c:pt idx="72352">
                  <c:v>185.41666666666666</c:v>
                </c:pt>
                <c:pt idx="72353">
                  <c:v>185.41927083333334</c:v>
                </c:pt>
                <c:pt idx="72354">
                  <c:v>185.421875</c:v>
                </c:pt>
                <c:pt idx="72355">
                  <c:v>185.42447916666666</c:v>
                </c:pt>
                <c:pt idx="72356">
                  <c:v>185.42708333333334</c:v>
                </c:pt>
                <c:pt idx="72357">
                  <c:v>185.4296875</c:v>
                </c:pt>
                <c:pt idx="72358">
                  <c:v>185.43229166666666</c:v>
                </c:pt>
                <c:pt idx="72359">
                  <c:v>185.43489583333334</c:v>
                </c:pt>
                <c:pt idx="72360">
                  <c:v>185.4375</c:v>
                </c:pt>
                <c:pt idx="72361">
                  <c:v>185.44010416666666</c:v>
                </c:pt>
                <c:pt idx="72362">
                  <c:v>185.44270833333334</c:v>
                </c:pt>
                <c:pt idx="72363">
                  <c:v>185.4453125</c:v>
                </c:pt>
                <c:pt idx="72364">
                  <c:v>185.44791666666666</c:v>
                </c:pt>
                <c:pt idx="72365">
                  <c:v>185.45052083333334</c:v>
                </c:pt>
                <c:pt idx="72366">
                  <c:v>185.453125</c:v>
                </c:pt>
                <c:pt idx="72367">
                  <c:v>185.45572916666666</c:v>
                </c:pt>
                <c:pt idx="72368">
                  <c:v>185.45833333333334</c:v>
                </c:pt>
                <c:pt idx="72369">
                  <c:v>185.4609375</c:v>
                </c:pt>
                <c:pt idx="72370">
                  <c:v>185.46354166666666</c:v>
                </c:pt>
                <c:pt idx="72371">
                  <c:v>185.46614583333334</c:v>
                </c:pt>
                <c:pt idx="72372">
                  <c:v>185.46875</c:v>
                </c:pt>
                <c:pt idx="72373">
                  <c:v>185.47135416666666</c:v>
                </c:pt>
                <c:pt idx="72374">
                  <c:v>185.47395833333334</c:v>
                </c:pt>
                <c:pt idx="72375">
                  <c:v>185.4765625</c:v>
                </c:pt>
                <c:pt idx="72376">
                  <c:v>185.47916666666666</c:v>
                </c:pt>
                <c:pt idx="72377">
                  <c:v>185.48177083333334</c:v>
                </c:pt>
                <c:pt idx="72378">
                  <c:v>185.484375</c:v>
                </c:pt>
                <c:pt idx="72379">
                  <c:v>185.48697916666666</c:v>
                </c:pt>
                <c:pt idx="72380">
                  <c:v>185.48958333333334</c:v>
                </c:pt>
                <c:pt idx="72381">
                  <c:v>185.4921875</c:v>
                </c:pt>
                <c:pt idx="72382">
                  <c:v>185.49479166666666</c:v>
                </c:pt>
                <c:pt idx="72383">
                  <c:v>185.49739583333334</c:v>
                </c:pt>
                <c:pt idx="72384">
                  <c:v>185.5</c:v>
                </c:pt>
                <c:pt idx="72385">
                  <c:v>185.50260416666666</c:v>
                </c:pt>
                <c:pt idx="72386">
                  <c:v>185.50520833333334</c:v>
                </c:pt>
                <c:pt idx="72387">
                  <c:v>185.5078125</c:v>
                </c:pt>
                <c:pt idx="72388">
                  <c:v>185.51041666666666</c:v>
                </c:pt>
                <c:pt idx="72389">
                  <c:v>185.51302083333334</c:v>
                </c:pt>
                <c:pt idx="72390">
                  <c:v>185.515625</c:v>
                </c:pt>
                <c:pt idx="72391">
                  <c:v>185.51822916666666</c:v>
                </c:pt>
                <c:pt idx="72392">
                  <c:v>185.52083333333334</c:v>
                </c:pt>
                <c:pt idx="72393">
                  <c:v>185.5234375</c:v>
                </c:pt>
                <c:pt idx="72394">
                  <c:v>185.52604166666666</c:v>
                </c:pt>
                <c:pt idx="72395">
                  <c:v>185.52864583333334</c:v>
                </c:pt>
                <c:pt idx="72396">
                  <c:v>185.53125</c:v>
                </c:pt>
                <c:pt idx="72397">
                  <c:v>185.53385416666666</c:v>
                </c:pt>
                <c:pt idx="72398">
                  <c:v>185.53645833333334</c:v>
                </c:pt>
                <c:pt idx="72399">
                  <c:v>185.5390625</c:v>
                </c:pt>
                <c:pt idx="72400">
                  <c:v>185.54166666666666</c:v>
                </c:pt>
                <c:pt idx="72401">
                  <c:v>185.54427083333334</c:v>
                </c:pt>
                <c:pt idx="72402">
                  <c:v>185.546875</c:v>
                </c:pt>
                <c:pt idx="72403">
                  <c:v>185.54947916666666</c:v>
                </c:pt>
                <c:pt idx="72404">
                  <c:v>185.55208333333334</c:v>
                </c:pt>
                <c:pt idx="72405">
                  <c:v>185.5546875</c:v>
                </c:pt>
                <c:pt idx="72406">
                  <c:v>185.55729166666666</c:v>
                </c:pt>
                <c:pt idx="72407">
                  <c:v>185.55989583333334</c:v>
                </c:pt>
                <c:pt idx="72408">
                  <c:v>185.5625</c:v>
                </c:pt>
                <c:pt idx="72409">
                  <c:v>185.56510416666666</c:v>
                </c:pt>
                <c:pt idx="72410">
                  <c:v>185.56770833333334</c:v>
                </c:pt>
                <c:pt idx="72411">
                  <c:v>185.5703125</c:v>
                </c:pt>
                <c:pt idx="72412">
                  <c:v>185.57291666666666</c:v>
                </c:pt>
                <c:pt idx="72413">
                  <c:v>185.57552083333334</c:v>
                </c:pt>
                <c:pt idx="72414">
                  <c:v>185.578125</c:v>
                </c:pt>
                <c:pt idx="72415">
                  <c:v>185.58072916666666</c:v>
                </c:pt>
                <c:pt idx="72416">
                  <c:v>185.58333333333334</c:v>
                </c:pt>
                <c:pt idx="72417">
                  <c:v>185.5859375</c:v>
                </c:pt>
                <c:pt idx="72418">
                  <c:v>185.58854166666666</c:v>
                </c:pt>
                <c:pt idx="72419">
                  <c:v>185.59114583333334</c:v>
                </c:pt>
                <c:pt idx="72420">
                  <c:v>185.59375</c:v>
                </c:pt>
                <c:pt idx="72421">
                  <c:v>185.59635416666666</c:v>
                </c:pt>
                <c:pt idx="72422">
                  <c:v>185.59895833333334</c:v>
                </c:pt>
                <c:pt idx="72423">
                  <c:v>185.6015625</c:v>
                </c:pt>
                <c:pt idx="72424">
                  <c:v>185.60416666666666</c:v>
                </c:pt>
                <c:pt idx="72425">
                  <c:v>185.60677083333334</c:v>
                </c:pt>
                <c:pt idx="72426">
                  <c:v>185.609375</c:v>
                </c:pt>
                <c:pt idx="72427">
                  <c:v>185.61197916666666</c:v>
                </c:pt>
                <c:pt idx="72428">
                  <c:v>185.61458333333334</c:v>
                </c:pt>
                <c:pt idx="72429">
                  <c:v>185.6171875</c:v>
                </c:pt>
                <c:pt idx="72430">
                  <c:v>185.61979166666666</c:v>
                </c:pt>
                <c:pt idx="72431">
                  <c:v>185.62239583333334</c:v>
                </c:pt>
                <c:pt idx="72432">
                  <c:v>185.625</c:v>
                </c:pt>
                <c:pt idx="72433">
                  <c:v>185.62760416666666</c:v>
                </c:pt>
                <c:pt idx="72434">
                  <c:v>185.63020833333334</c:v>
                </c:pt>
                <c:pt idx="72435">
                  <c:v>185.6328125</c:v>
                </c:pt>
                <c:pt idx="72436">
                  <c:v>185.63541666666666</c:v>
                </c:pt>
                <c:pt idx="72437">
                  <c:v>185.63802083333334</c:v>
                </c:pt>
                <c:pt idx="72438">
                  <c:v>185.640625</c:v>
                </c:pt>
                <c:pt idx="72439">
                  <c:v>185.64322916666666</c:v>
                </c:pt>
                <c:pt idx="72440">
                  <c:v>185.64583333333334</c:v>
                </c:pt>
                <c:pt idx="72441">
                  <c:v>185.6484375</c:v>
                </c:pt>
                <c:pt idx="72442">
                  <c:v>185.65104166666666</c:v>
                </c:pt>
                <c:pt idx="72443">
                  <c:v>185.65364583333334</c:v>
                </c:pt>
                <c:pt idx="72444">
                  <c:v>185.65625</c:v>
                </c:pt>
                <c:pt idx="72445">
                  <c:v>185.65885416666666</c:v>
                </c:pt>
                <c:pt idx="72446">
                  <c:v>185.66145833333334</c:v>
                </c:pt>
                <c:pt idx="72447">
                  <c:v>185.6640625</c:v>
                </c:pt>
                <c:pt idx="72448">
                  <c:v>185.66666666666666</c:v>
                </c:pt>
                <c:pt idx="72449">
                  <c:v>185.66927083333334</c:v>
                </c:pt>
                <c:pt idx="72450">
                  <c:v>185.671875</c:v>
                </c:pt>
                <c:pt idx="72451">
                  <c:v>185.67447916666666</c:v>
                </c:pt>
                <c:pt idx="72452">
                  <c:v>185.67708333333334</c:v>
                </c:pt>
                <c:pt idx="72453">
                  <c:v>185.6796875</c:v>
                </c:pt>
                <c:pt idx="72454">
                  <c:v>185.68229166666666</c:v>
                </c:pt>
                <c:pt idx="72455">
                  <c:v>185.68489583333334</c:v>
                </c:pt>
                <c:pt idx="72456">
                  <c:v>185.6875</c:v>
                </c:pt>
                <c:pt idx="72457">
                  <c:v>185.69010416666666</c:v>
                </c:pt>
                <c:pt idx="72458">
                  <c:v>185.69270833333334</c:v>
                </c:pt>
                <c:pt idx="72459">
                  <c:v>185.6953125</c:v>
                </c:pt>
                <c:pt idx="72460">
                  <c:v>185.69791666666666</c:v>
                </c:pt>
                <c:pt idx="72461">
                  <c:v>185.70052083333334</c:v>
                </c:pt>
                <c:pt idx="72462">
                  <c:v>185.703125</c:v>
                </c:pt>
                <c:pt idx="72463">
                  <c:v>185.70572916666666</c:v>
                </c:pt>
                <c:pt idx="72464">
                  <c:v>185.70833333333334</c:v>
                </c:pt>
                <c:pt idx="72465">
                  <c:v>185.7109375</c:v>
                </c:pt>
                <c:pt idx="72466">
                  <c:v>185.71354166666666</c:v>
                </c:pt>
                <c:pt idx="72467">
                  <c:v>185.71614583333334</c:v>
                </c:pt>
                <c:pt idx="72468">
                  <c:v>185.71875</c:v>
                </c:pt>
                <c:pt idx="72469">
                  <c:v>185.72135416666666</c:v>
                </c:pt>
                <c:pt idx="72470">
                  <c:v>185.72395833333334</c:v>
                </c:pt>
                <c:pt idx="72471">
                  <c:v>185.7265625</c:v>
                </c:pt>
                <c:pt idx="72472">
                  <c:v>185.72916666666666</c:v>
                </c:pt>
                <c:pt idx="72473">
                  <c:v>185.73177083333334</c:v>
                </c:pt>
                <c:pt idx="72474">
                  <c:v>185.734375</c:v>
                </c:pt>
                <c:pt idx="72475">
                  <c:v>185.73697916666666</c:v>
                </c:pt>
                <c:pt idx="72476">
                  <c:v>185.73958333333334</c:v>
                </c:pt>
                <c:pt idx="72477">
                  <c:v>185.7421875</c:v>
                </c:pt>
                <c:pt idx="72478">
                  <c:v>185.74479166666666</c:v>
                </c:pt>
                <c:pt idx="72479">
                  <c:v>185.74739583333334</c:v>
                </c:pt>
                <c:pt idx="72480">
                  <c:v>185.75</c:v>
                </c:pt>
                <c:pt idx="72481">
                  <c:v>185.75260416666666</c:v>
                </c:pt>
                <c:pt idx="72482">
                  <c:v>185.75520833333334</c:v>
                </c:pt>
                <c:pt idx="72483">
                  <c:v>185.7578125</c:v>
                </c:pt>
                <c:pt idx="72484">
                  <c:v>185.76041666666666</c:v>
                </c:pt>
                <c:pt idx="72485">
                  <c:v>185.76302083333334</c:v>
                </c:pt>
                <c:pt idx="72486">
                  <c:v>185.765625</c:v>
                </c:pt>
                <c:pt idx="72487">
                  <c:v>185.76822916666666</c:v>
                </c:pt>
                <c:pt idx="72488">
                  <c:v>185.77083333333334</c:v>
                </c:pt>
                <c:pt idx="72489">
                  <c:v>185.7734375</c:v>
                </c:pt>
                <c:pt idx="72490">
                  <c:v>185.77604166666666</c:v>
                </c:pt>
                <c:pt idx="72491">
                  <c:v>185.77864583333334</c:v>
                </c:pt>
                <c:pt idx="72492">
                  <c:v>185.78125</c:v>
                </c:pt>
                <c:pt idx="72493">
                  <c:v>185.78385416666666</c:v>
                </c:pt>
                <c:pt idx="72494">
                  <c:v>185.78645833333334</c:v>
                </c:pt>
                <c:pt idx="72495">
                  <c:v>185.7890625</c:v>
                </c:pt>
                <c:pt idx="72496">
                  <c:v>185.79166666666666</c:v>
                </c:pt>
                <c:pt idx="72497">
                  <c:v>185.79427083333334</c:v>
                </c:pt>
                <c:pt idx="72498">
                  <c:v>185.796875</c:v>
                </c:pt>
                <c:pt idx="72499">
                  <c:v>185.79947916666666</c:v>
                </c:pt>
                <c:pt idx="72500">
                  <c:v>185.80208333333334</c:v>
                </c:pt>
                <c:pt idx="72501">
                  <c:v>185.8046875</c:v>
                </c:pt>
                <c:pt idx="72502">
                  <c:v>185.80729166666666</c:v>
                </c:pt>
                <c:pt idx="72503">
                  <c:v>185.80989583333334</c:v>
                </c:pt>
                <c:pt idx="72504">
                  <c:v>185.8125</c:v>
                </c:pt>
                <c:pt idx="72505">
                  <c:v>185.81510416666666</c:v>
                </c:pt>
                <c:pt idx="72506">
                  <c:v>185.81770833333334</c:v>
                </c:pt>
                <c:pt idx="72507">
                  <c:v>185.8203125</c:v>
                </c:pt>
                <c:pt idx="72508">
                  <c:v>185.82291666666666</c:v>
                </c:pt>
                <c:pt idx="72509">
                  <c:v>185.82552083333334</c:v>
                </c:pt>
                <c:pt idx="72510">
                  <c:v>185.828125</c:v>
                </c:pt>
                <c:pt idx="72511">
                  <c:v>185.83072916666666</c:v>
                </c:pt>
                <c:pt idx="72512">
                  <c:v>185.83333333333334</c:v>
                </c:pt>
                <c:pt idx="72513">
                  <c:v>185.8359375</c:v>
                </c:pt>
                <c:pt idx="72514">
                  <c:v>185.83854166666666</c:v>
                </c:pt>
                <c:pt idx="72515">
                  <c:v>185.84114583333334</c:v>
                </c:pt>
                <c:pt idx="72516">
                  <c:v>185.84375</c:v>
                </c:pt>
                <c:pt idx="72517">
                  <c:v>185.84635416666666</c:v>
                </c:pt>
                <c:pt idx="72518">
                  <c:v>185.84895833333334</c:v>
                </c:pt>
                <c:pt idx="72519">
                  <c:v>185.8515625</c:v>
                </c:pt>
                <c:pt idx="72520">
                  <c:v>185.85416666666666</c:v>
                </c:pt>
                <c:pt idx="72521">
                  <c:v>185.85677083333334</c:v>
                </c:pt>
                <c:pt idx="72522">
                  <c:v>185.859375</c:v>
                </c:pt>
                <c:pt idx="72523">
                  <c:v>185.86197916666666</c:v>
                </c:pt>
                <c:pt idx="72524">
                  <c:v>185.86458333333334</c:v>
                </c:pt>
                <c:pt idx="72525">
                  <c:v>185.8671875</c:v>
                </c:pt>
                <c:pt idx="72526">
                  <c:v>185.86979166666666</c:v>
                </c:pt>
                <c:pt idx="72527">
                  <c:v>185.87239583333334</c:v>
                </c:pt>
                <c:pt idx="72528">
                  <c:v>185.875</c:v>
                </c:pt>
                <c:pt idx="72529">
                  <c:v>185.87760416666666</c:v>
                </c:pt>
                <c:pt idx="72530">
                  <c:v>185.88020833333334</c:v>
                </c:pt>
                <c:pt idx="72531">
                  <c:v>185.8828125</c:v>
                </c:pt>
                <c:pt idx="72532">
                  <c:v>185.88541666666666</c:v>
                </c:pt>
                <c:pt idx="72533">
                  <c:v>185.88802083333334</c:v>
                </c:pt>
                <c:pt idx="72534">
                  <c:v>185.890625</c:v>
                </c:pt>
                <c:pt idx="72535">
                  <c:v>185.89322916666666</c:v>
                </c:pt>
                <c:pt idx="72536">
                  <c:v>185.89583333333334</c:v>
                </c:pt>
                <c:pt idx="72537">
                  <c:v>185.8984375</c:v>
                </c:pt>
                <c:pt idx="72538">
                  <c:v>185.90104166666666</c:v>
                </c:pt>
                <c:pt idx="72539">
                  <c:v>185.90364583333334</c:v>
                </c:pt>
                <c:pt idx="72540">
                  <c:v>185.90625</c:v>
                </c:pt>
                <c:pt idx="72541">
                  <c:v>185.90885416666666</c:v>
                </c:pt>
                <c:pt idx="72542">
                  <c:v>185.91145833333334</c:v>
                </c:pt>
                <c:pt idx="72543">
                  <c:v>185.9140625</c:v>
                </c:pt>
                <c:pt idx="72544">
                  <c:v>185.91666666666666</c:v>
                </c:pt>
                <c:pt idx="72545">
                  <c:v>185.91927083333334</c:v>
                </c:pt>
                <c:pt idx="72546">
                  <c:v>185.921875</c:v>
                </c:pt>
                <c:pt idx="72547">
                  <c:v>185.92447916666666</c:v>
                </c:pt>
                <c:pt idx="72548">
                  <c:v>185.92708333333334</c:v>
                </c:pt>
                <c:pt idx="72549">
                  <c:v>185.9296875</c:v>
                </c:pt>
                <c:pt idx="72550">
                  <c:v>185.93229166666666</c:v>
                </c:pt>
                <c:pt idx="72551">
                  <c:v>185.93489583333334</c:v>
                </c:pt>
                <c:pt idx="72552">
                  <c:v>185.9375</c:v>
                </c:pt>
                <c:pt idx="72553">
                  <c:v>185.94010416666666</c:v>
                </c:pt>
                <c:pt idx="72554">
                  <c:v>185.94270833333334</c:v>
                </c:pt>
                <c:pt idx="72555">
                  <c:v>185.9453125</c:v>
                </c:pt>
                <c:pt idx="72556">
                  <c:v>185.94791666666666</c:v>
                </c:pt>
                <c:pt idx="72557">
                  <c:v>185.95052083333334</c:v>
                </c:pt>
                <c:pt idx="72558">
                  <c:v>185.953125</c:v>
                </c:pt>
                <c:pt idx="72559">
                  <c:v>185.95572916666666</c:v>
                </c:pt>
                <c:pt idx="72560">
                  <c:v>185.95833333333334</c:v>
                </c:pt>
                <c:pt idx="72561">
                  <c:v>185.9609375</c:v>
                </c:pt>
                <c:pt idx="72562">
                  <c:v>185.96354166666666</c:v>
                </c:pt>
                <c:pt idx="72563">
                  <c:v>185.96614583333334</c:v>
                </c:pt>
                <c:pt idx="72564">
                  <c:v>185.96875</c:v>
                </c:pt>
                <c:pt idx="72565">
                  <c:v>185.97135416666666</c:v>
                </c:pt>
                <c:pt idx="72566">
                  <c:v>185.97395833333334</c:v>
                </c:pt>
                <c:pt idx="72567">
                  <c:v>185.9765625</c:v>
                </c:pt>
                <c:pt idx="72568">
                  <c:v>185.97916666666666</c:v>
                </c:pt>
                <c:pt idx="72569">
                  <c:v>185.98177083333334</c:v>
                </c:pt>
                <c:pt idx="72570">
                  <c:v>185.984375</c:v>
                </c:pt>
                <c:pt idx="72571">
                  <c:v>185.98697916666666</c:v>
                </c:pt>
                <c:pt idx="72572">
                  <c:v>185.98958333333334</c:v>
                </c:pt>
                <c:pt idx="72573">
                  <c:v>185.9921875</c:v>
                </c:pt>
                <c:pt idx="72574">
                  <c:v>185.99479166666666</c:v>
                </c:pt>
                <c:pt idx="72575">
                  <c:v>185.99739583333334</c:v>
                </c:pt>
                <c:pt idx="72576">
                  <c:v>186</c:v>
                </c:pt>
                <c:pt idx="72577">
                  <c:v>186.00260416666666</c:v>
                </c:pt>
                <c:pt idx="72578">
                  <c:v>186.00520833333334</c:v>
                </c:pt>
                <c:pt idx="72579">
                  <c:v>186.0078125</c:v>
                </c:pt>
                <c:pt idx="72580">
                  <c:v>186.01041666666666</c:v>
                </c:pt>
                <c:pt idx="72581">
                  <c:v>186.01302083333334</c:v>
                </c:pt>
                <c:pt idx="72582">
                  <c:v>186.015625</c:v>
                </c:pt>
                <c:pt idx="72583">
                  <c:v>186.01822916666666</c:v>
                </c:pt>
                <c:pt idx="72584">
                  <c:v>186.02083333333334</c:v>
                </c:pt>
                <c:pt idx="72585">
                  <c:v>186.0234375</c:v>
                </c:pt>
                <c:pt idx="72586">
                  <c:v>186.02604166666666</c:v>
                </c:pt>
                <c:pt idx="72587">
                  <c:v>186.02864583333334</c:v>
                </c:pt>
                <c:pt idx="72588">
                  <c:v>186.03125</c:v>
                </c:pt>
                <c:pt idx="72589">
                  <c:v>186.03385416666666</c:v>
                </c:pt>
                <c:pt idx="72590">
                  <c:v>186.03645833333334</c:v>
                </c:pt>
                <c:pt idx="72591">
                  <c:v>186.0390625</c:v>
                </c:pt>
                <c:pt idx="72592">
                  <c:v>186.04166666666666</c:v>
                </c:pt>
                <c:pt idx="72593">
                  <c:v>186.04427083333334</c:v>
                </c:pt>
                <c:pt idx="72594">
                  <c:v>186.046875</c:v>
                </c:pt>
                <c:pt idx="72595">
                  <c:v>186.04947916666666</c:v>
                </c:pt>
                <c:pt idx="72596">
                  <c:v>186.05208333333334</c:v>
                </c:pt>
                <c:pt idx="72597">
                  <c:v>186.0546875</c:v>
                </c:pt>
                <c:pt idx="72598">
                  <c:v>186.05729166666666</c:v>
                </c:pt>
                <c:pt idx="72599">
                  <c:v>186.05989583333334</c:v>
                </c:pt>
                <c:pt idx="72600">
                  <c:v>186.0625</c:v>
                </c:pt>
                <c:pt idx="72601">
                  <c:v>186.06510416666666</c:v>
                </c:pt>
                <c:pt idx="72602">
                  <c:v>186.06770833333334</c:v>
                </c:pt>
                <c:pt idx="72603">
                  <c:v>186.0703125</c:v>
                </c:pt>
                <c:pt idx="72604">
                  <c:v>186.07291666666666</c:v>
                </c:pt>
                <c:pt idx="72605">
                  <c:v>186.07552083333334</c:v>
                </c:pt>
                <c:pt idx="72606">
                  <c:v>186.078125</c:v>
                </c:pt>
                <c:pt idx="72607">
                  <c:v>186.08072916666666</c:v>
                </c:pt>
                <c:pt idx="72608">
                  <c:v>186.08333333333334</c:v>
                </c:pt>
                <c:pt idx="72609">
                  <c:v>186.0859375</c:v>
                </c:pt>
                <c:pt idx="72610">
                  <c:v>186.08854166666666</c:v>
                </c:pt>
                <c:pt idx="72611">
                  <c:v>186.09114583333334</c:v>
                </c:pt>
                <c:pt idx="72612">
                  <c:v>186.09375</c:v>
                </c:pt>
                <c:pt idx="72613">
                  <c:v>186.09635416666666</c:v>
                </c:pt>
                <c:pt idx="72614">
                  <c:v>186.09895833333334</c:v>
                </c:pt>
                <c:pt idx="72615">
                  <c:v>186.1015625</c:v>
                </c:pt>
                <c:pt idx="72616">
                  <c:v>186.10416666666666</c:v>
                </c:pt>
                <c:pt idx="72617">
                  <c:v>186.10677083333334</c:v>
                </c:pt>
                <c:pt idx="72618">
                  <c:v>186.109375</c:v>
                </c:pt>
                <c:pt idx="72619">
                  <c:v>186.11197916666666</c:v>
                </c:pt>
                <c:pt idx="72620">
                  <c:v>186.11458333333334</c:v>
                </c:pt>
                <c:pt idx="72621">
                  <c:v>186.1171875</c:v>
                </c:pt>
                <c:pt idx="72622">
                  <c:v>186.11979166666666</c:v>
                </c:pt>
                <c:pt idx="72623">
                  <c:v>186.12239583333334</c:v>
                </c:pt>
                <c:pt idx="72624">
                  <c:v>186.125</c:v>
                </c:pt>
                <c:pt idx="72625">
                  <c:v>186.12760416666666</c:v>
                </c:pt>
                <c:pt idx="72626">
                  <c:v>186.13020833333334</c:v>
                </c:pt>
                <c:pt idx="72627">
                  <c:v>186.1328125</c:v>
                </c:pt>
                <c:pt idx="72628">
                  <c:v>186.13541666666666</c:v>
                </c:pt>
                <c:pt idx="72629">
                  <c:v>186.13802083333334</c:v>
                </c:pt>
                <c:pt idx="72630">
                  <c:v>186.140625</c:v>
                </c:pt>
                <c:pt idx="72631">
                  <c:v>186.14322916666666</c:v>
                </c:pt>
                <c:pt idx="72632">
                  <c:v>186.14583333333334</c:v>
                </c:pt>
                <c:pt idx="72633">
                  <c:v>186.1484375</c:v>
                </c:pt>
                <c:pt idx="72634">
                  <c:v>186.15104166666666</c:v>
                </c:pt>
                <c:pt idx="72635">
                  <c:v>186.15364583333334</c:v>
                </c:pt>
                <c:pt idx="72636">
                  <c:v>186.15625</c:v>
                </c:pt>
                <c:pt idx="72637">
                  <c:v>186.15885416666666</c:v>
                </c:pt>
                <c:pt idx="72638">
                  <c:v>186.16145833333334</c:v>
                </c:pt>
                <c:pt idx="72639">
                  <c:v>186.1640625</c:v>
                </c:pt>
                <c:pt idx="72640">
                  <c:v>186.16666666666666</c:v>
                </c:pt>
                <c:pt idx="72641">
                  <c:v>186.16927083333334</c:v>
                </c:pt>
                <c:pt idx="72642">
                  <c:v>186.171875</c:v>
                </c:pt>
                <c:pt idx="72643">
                  <c:v>186.17447916666666</c:v>
                </c:pt>
                <c:pt idx="72644">
                  <c:v>186.17708333333334</c:v>
                </c:pt>
                <c:pt idx="72645">
                  <c:v>186.1796875</c:v>
                </c:pt>
                <c:pt idx="72646">
                  <c:v>186.18229166666666</c:v>
                </c:pt>
                <c:pt idx="72647">
                  <c:v>186.18489583333334</c:v>
                </c:pt>
                <c:pt idx="72648">
                  <c:v>186.1875</c:v>
                </c:pt>
                <c:pt idx="72649">
                  <c:v>186.19010416666666</c:v>
                </c:pt>
                <c:pt idx="72650">
                  <c:v>186.19270833333334</c:v>
                </c:pt>
                <c:pt idx="72651">
                  <c:v>186.1953125</c:v>
                </c:pt>
                <c:pt idx="72652">
                  <c:v>186.19791666666666</c:v>
                </c:pt>
                <c:pt idx="72653">
                  <c:v>186.20052083333334</c:v>
                </c:pt>
                <c:pt idx="72654">
                  <c:v>186.203125</c:v>
                </c:pt>
                <c:pt idx="72655">
                  <c:v>186.20572916666666</c:v>
                </c:pt>
                <c:pt idx="72656">
                  <c:v>186.20833333333334</c:v>
                </c:pt>
                <c:pt idx="72657">
                  <c:v>186.2109375</c:v>
                </c:pt>
                <c:pt idx="72658">
                  <c:v>186.21354166666666</c:v>
                </c:pt>
                <c:pt idx="72659">
                  <c:v>186.21614583333334</c:v>
                </c:pt>
                <c:pt idx="72660">
                  <c:v>186.21875</c:v>
                </c:pt>
                <c:pt idx="72661">
                  <c:v>186.22135416666666</c:v>
                </c:pt>
                <c:pt idx="72662">
                  <c:v>186.22395833333334</c:v>
                </c:pt>
                <c:pt idx="72663">
                  <c:v>186.2265625</c:v>
                </c:pt>
                <c:pt idx="72664">
                  <c:v>186.22916666666666</c:v>
                </c:pt>
                <c:pt idx="72665">
                  <c:v>186.23177083333334</c:v>
                </c:pt>
                <c:pt idx="72666">
                  <c:v>186.234375</c:v>
                </c:pt>
                <c:pt idx="72667">
                  <c:v>186.23697916666666</c:v>
                </c:pt>
                <c:pt idx="72668">
                  <c:v>186.23958333333334</c:v>
                </c:pt>
                <c:pt idx="72669">
                  <c:v>186.2421875</c:v>
                </c:pt>
                <c:pt idx="72670">
                  <c:v>186.24479166666666</c:v>
                </c:pt>
                <c:pt idx="72671">
                  <c:v>186.24739583333334</c:v>
                </c:pt>
                <c:pt idx="72672">
                  <c:v>186.25</c:v>
                </c:pt>
                <c:pt idx="72673">
                  <c:v>186.25260416666666</c:v>
                </c:pt>
                <c:pt idx="72674">
                  <c:v>186.25520833333334</c:v>
                </c:pt>
                <c:pt idx="72675">
                  <c:v>186.2578125</c:v>
                </c:pt>
                <c:pt idx="72676">
                  <c:v>186.26041666666666</c:v>
                </c:pt>
                <c:pt idx="72677">
                  <c:v>186.26302083333334</c:v>
                </c:pt>
                <c:pt idx="72678">
                  <c:v>186.265625</c:v>
                </c:pt>
                <c:pt idx="72679">
                  <c:v>186.26822916666666</c:v>
                </c:pt>
                <c:pt idx="72680">
                  <c:v>186.27083333333334</c:v>
                </c:pt>
                <c:pt idx="72681">
                  <c:v>186.2734375</c:v>
                </c:pt>
                <c:pt idx="72682">
                  <c:v>186.27604166666666</c:v>
                </c:pt>
                <c:pt idx="72683">
                  <c:v>186.27864583333334</c:v>
                </c:pt>
                <c:pt idx="72684">
                  <c:v>186.28125</c:v>
                </c:pt>
                <c:pt idx="72685">
                  <c:v>186.28385416666666</c:v>
                </c:pt>
                <c:pt idx="72686">
                  <c:v>186.28645833333334</c:v>
                </c:pt>
                <c:pt idx="72687">
                  <c:v>186.2890625</c:v>
                </c:pt>
                <c:pt idx="72688">
                  <c:v>186.29166666666666</c:v>
                </c:pt>
                <c:pt idx="72689">
                  <c:v>186.29427083333334</c:v>
                </c:pt>
                <c:pt idx="72690">
                  <c:v>186.296875</c:v>
                </c:pt>
                <c:pt idx="72691">
                  <c:v>186.29947916666666</c:v>
                </c:pt>
                <c:pt idx="72692">
                  <c:v>186.30208333333334</c:v>
                </c:pt>
                <c:pt idx="72693">
                  <c:v>186.3046875</c:v>
                </c:pt>
                <c:pt idx="72694">
                  <c:v>186.30729166666666</c:v>
                </c:pt>
                <c:pt idx="72695">
                  <c:v>186.30989583333334</c:v>
                </c:pt>
                <c:pt idx="72696">
                  <c:v>186.3125</c:v>
                </c:pt>
                <c:pt idx="72697">
                  <c:v>186.31510416666666</c:v>
                </c:pt>
                <c:pt idx="72698">
                  <c:v>186.31770833333334</c:v>
                </c:pt>
                <c:pt idx="72699">
                  <c:v>186.3203125</c:v>
                </c:pt>
                <c:pt idx="72700">
                  <c:v>186.32291666666666</c:v>
                </c:pt>
                <c:pt idx="72701">
                  <c:v>186.32552083333334</c:v>
                </c:pt>
                <c:pt idx="72702">
                  <c:v>186.328125</c:v>
                </c:pt>
                <c:pt idx="72703">
                  <c:v>186.33072916666666</c:v>
                </c:pt>
                <c:pt idx="72704">
                  <c:v>186.33333333333334</c:v>
                </c:pt>
                <c:pt idx="72705">
                  <c:v>186.3359375</c:v>
                </c:pt>
                <c:pt idx="72706">
                  <c:v>186.33854166666666</c:v>
                </c:pt>
                <c:pt idx="72707">
                  <c:v>186.34114583333334</c:v>
                </c:pt>
                <c:pt idx="72708">
                  <c:v>186.34375</c:v>
                </c:pt>
                <c:pt idx="72709">
                  <c:v>186.34635416666666</c:v>
                </c:pt>
                <c:pt idx="72710">
                  <c:v>186.34895833333334</c:v>
                </c:pt>
                <c:pt idx="72711">
                  <c:v>186.3515625</c:v>
                </c:pt>
                <c:pt idx="72712">
                  <c:v>186.35416666666666</c:v>
                </c:pt>
                <c:pt idx="72713">
                  <c:v>186.35677083333334</c:v>
                </c:pt>
                <c:pt idx="72714">
                  <c:v>186.359375</c:v>
                </c:pt>
                <c:pt idx="72715">
                  <c:v>186.36197916666666</c:v>
                </c:pt>
                <c:pt idx="72716">
                  <c:v>186.36458333333334</c:v>
                </c:pt>
                <c:pt idx="72717">
                  <c:v>186.3671875</c:v>
                </c:pt>
                <c:pt idx="72718">
                  <c:v>186.36979166666666</c:v>
                </c:pt>
                <c:pt idx="72719">
                  <c:v>186.37239583333334</c:v>
                </c:pt>
                <c:pt idx="72720">
                  <c:v>186.375</c:v>
                </c:pt>
                <c:pt idx="72721">
                  <c:v>186.37760416666666</c:v>
                </c:pt>
                <c:pt idx="72722">
                  <c:v>186.38020833333334</c:v>
                </c:pt>
                <c:pt idx="72723">
                  <c:v>186.3828125</c:v>
                </c:pt>
                <c:pt idx="72724">
                  <c:v>186.38541666666666</c:v>
                </c:pt>
                <c:pt idx="72725">
                  <c:v>186.38802083333334</c:v>
                </c:pt>
                <c:pt idx="72726">
                  <c:v>186.390625</c:v>
                </c:pt>
                <c:pt idx="72727">
                  <c:v>186.39322916666666</c:v>
                </c:pt>
                <c:pt idx="72728">
                  <c:v>186.39583333333334</c:v>
                </c:pt>
                <c:pt idx="72729">
                  <c:v>186.3984375</c:v>
                </c:pt>
                <c:pt idx="72730">
                  <c:v>186.40104166666666</c:v>
                </c:pt>
                <c:pt idx="72731">
                  <c:v>186.40364583333334</c:v>
                </c:pt>
                <c:pt idx="72732">
                  <c:v>186.40625</c:v>
                </c:pt>
                <c:pt idx="72733">
                  <c:v>186.40885416666666</c:v>
                </c:pt>
                <c:pt idx="72734">
                  <c:v>186.41145833333334</c:v>
                </c:pt>
                <c:pt idx="72735">
                  <c:v>186.4140625</c:v>
                </c:pt>
                <c:pt idx="72736">
                  <c:v>186.41666666666666</c:v>
                </c:pt>
                <c:pt idx="72737">
                  <c:v>186.41927083333334</c:v>
                </c:pt>
                <c:pt idx="72738">
                  <c:v>186.421875</c:v>
                </c:pt>
                <c:pt idx="72739">
                  <c:v>186.42447916666666</c:v>
                </c:pt>
                <c:pt idx="72740">
                  <c:v>186.42708333333334</c:v>
                </c:pt>
                <c:pt idx="72741">
                  <c:v>186.4296875</c:v>
                </c:pt>
                <c:pt idx="72742">
                  <c:v>186.43229166666666</c:v>
                </c:pt>
                <c:pt idx="72743">
                  <c:v>186.43489583333334</c:v>
                </c:pt>
                <c:pt idx="72744">
                  <c:v>186.4375</c:v>
                </c:pt>
                <c:pt idx="72745">
                  <c:v>186.44010416666666</c:v>
                </c:pt>
                <c:pt idx="72746">
                  <c:v>186.44270833333334</c:v>
                </c:pt>
                <c:pt idx="72747">
                  <c:v>186.4453125</c:v>
                </c:pt>
                <c:pt idx="72748">
                  <c:v>186.44791666666666</c:v>
                </c:pt>
                <c:pt idx="72749">
                  <c:v>186.45052083333334</c:v>
                </c:pt>
                <c:pt idx="72750">
                  <c:v>186.453125</c:v>
                </c:pt>
                <c:pt idx="72751">
                  <c:v>186.45572916666666</c:v>
                </c:pt>
                <c:pt idx="72752">
                  <c:v>186.45833333333334</c:v>
                </c:pt>
                <c:pt idx="72753">
                  <c:v>186.4609375</c:v>
                </c:pt>
                <c:pt idx="72754">
                  <c:v>186.46354166666666</c:v>
                </c:pt>
                <c:pt idx="72755">
                  <c:v>186.46614583333334</c:v>
                </c:pt>
                <c:pt idx="72756">
                  <c:v>186.46875</c:v>
                </c:pt>
                <c:pt idx="72757">
                  <c:v>186.47135416666666</c:v>
                </c:pt>
                <c:pt idx="72758">
                  <c:v>186.47395833333334</c:v>
                </c:pt>
                <c:pt idx="72759">
                  <c:v>186.4765625</c:v>
                </c:pt>
                <c:pt idx="72760">
                  <c:v>186.47916666666666</c:v>
                </c:pt>
                <c:pt idx="72761">
                  <c:v>186.48177083333334</c:v>
                </c:pt>
                <c:pt idx="72762">
                  <c:v>186.484375</c:v>
                </c:pt>
                <c:pt idx="72763">
                  <c:v>186.48697916666666</c:v>
                </c:pt>
                <c:pt idx="72764">
                  <c:v>186.48958333333334</c:v>
                </c:pt>
                <c:pt idx="72765">
                  <c:v>186.4921875</c:v>
                </c:pt>
                <c:pt idx="72766">
                  <c:v>186.49479166666666</c:v>
                </c:pt>
                <c:pt idx="72767">
                  <c:v>186.49739583333334</c:v>
                </c:pt>
                <c:pt idx="72768">
                  <c:v>186.5</c:v>
                </c:pt>
                <c:pt idx="72769">
                  <c:v>186.50260416666666</c:v>
                </c:pt>
                <c:pt idx="72770">
                  <c:v>186.50520833333334</c:v>
                </c:pt>
                <c:pt idx="72771">
                  <c:v>186.5078125</c:v>
                </c:pt>
                <c:pt idx="72772">
                  <c:v>186.51041666666666</c:v>
                </c:pt>
                <c:pt idx="72773">
                  <c:v>186.51302083333334</c:v>
                </c:pt>
                <c:pt idx="72774">
                  <c:v>186.515625</c:v>
                </c:pt>
                <c:pt idx="72775">
                  <c:v>186.51822916666666</c:v>
                </c:pt>
                <c:pt idx="72776">
                  <c:v>186.52083333333334</c:v>
                </c:pt>
                <c:pt idx="72777">
                  <c:v>186.5234375</c:v>
                </c:pt>
                <c:pt idx="72778">
                  <c:v>186.52604166666666</c:v>
                </c:pt>
                <c:pt idx="72779">
                  <c:v>186.52864583333334</c:v>
                </c:pt>
                <c:pt idx="72780">
                  <c:v>186.53125</c:v>
                </c:pt>
                <c:pt idx="72781">
                  <c:v>186.53385416666666</c:v>
                </c:pt>
                <c:pt idx="72782">
                  <c:v>186.53645833333334</c:v>
                </c:pt>
                <c:pt idx="72783">
                  <c:v>186.5390625</c:v>
                </c:pt>
                <c:pt idx="72784">
                  <c:v>186.54166666666666</c:v>
                </c:pt>
                <c:pt idx="72785">
                  <c:v>186.54427083333334</c:v>
                </c:pt>
                <c:pt idx="72786">
                  <c:v>186.546875</c:v>
                </c:pt>
                <c:pt idx="72787">
                  <c:v>186.54947916666666</c:v>
                </c:pt>
                <c:pt idx="72788">
                  <c:v>186.55208333333334</c:v>
                </c:pt>
                <c:pt idx="72789">
                  <c:v>186.5546875</c:v>
                </c:pt>
                <c:pt idx="72790">
                  <c:v>186.55729166666666</c:v>
                </c:pt>
                <c:pt idx="72791">
                  <c:v>186.55989583333334</c:v>
                </c:pt>
                <c:pt idx="72792">
                  <c:v>186.5625</c:v>
                </c:pt>
                <c:pt idx="72793">
                  <c:v>186.56510416666666</c:v>
                </c:pt>
                <c:pt idx="72794">
                  <c:v>186.56770833333334</c:v>
                </c:pt>
                <c:pt idx="72795">
                  <c:v>186.5703125</c:v>
                </c:pt>
                <c:pt idx="72796">
                  <c:v>186.57291666666666</c:v>
                </c:pt>
                <c:pt idx="72797">
                  <c:v>186.57552083333334</c:v>
                </c:pt>
                <c:pt idx="72798">
                  <c:v>186.578125</c:v>
                </c:pt>
                <c:pt idx="72799">
                  <c:v>186.58072916666666</c:v>
                </c:pt>
                <c:pt idx="72800">
                  <c:v>186.58333333333334</c:v>
                </c:pt>
                <c:pt idx="72801">
                  <c:v>186.5859375</c:v>
                </c:pt>
                <c:pt idx="72802">
                  <c:v>186.58854166666666</c:v>
                </c:pt>
                <c:pt idx="72803">
                  <c:v>186.59114583333334</c:v>
                </c:pt>
                <c:pt idx="72804">
                  <c:v>186.59375</c:v>
                </c:pt>
                <c:pt idx="72805">
                  <c:v>186.59635416666666</c:v>
                </c:pt>
                <c:pt idx="72806">
                  <c:v>186.59895833333334</c:v>
                </c:pt>
                <c:pt idx="72807">
                  <c:v>186.6015625</c:v>
                </c:pt>
                <c:pt idx="72808">
                  <c:v>186.60416666666666</c:v>
                </c:pt>
                <c:pt idx="72809">
                  <c:v>186.60677083333334</c:v>
                </c:pt>
                <c:pt idx="72810">
                  <c:v>186.609375</c:v>
                </c:pt>
                <c:pt idx="72811">
                  <c:v>186.61197916666666</c:v>
                </c:pt>
                <c:pt idx="72812">
                  <c:v>186.61458333333334</c:v>
                </c:pt>
                <c:pt idx="72813">
                  <c:v>186.6171875</c:v>
                </c:pt>
                <c:pt idx="72814">
                  <c:v>186.61979166666666</c:v>
                </c:pt>
                <c:pt idx="72815">
                  <c:v>186.62239583333334</c:v>
                </c:pt>
                <c:pt idx="72816">
                  <c:v>186.625</c:v>
                </c:pt>
                <c:pt idx="72817">
                  <c:v>186.62760416666666</c:v>
                </c:pt>
                <c:pt idx="72818">
                  <c:v>186.63020833333334</c:v>
                </c:pt>
                <c:pt idx="72819">
                  <c:v>186.6328125</c:v>
                </c:pt>
                <c:pt idx="72820">
                  <c:v>186.63541666666666</c:v>
                </c:pt>
                <c:pt idx="72821">
                  <c:v>186.63802083333334</c:v>
                </c:pt>
                <c:pt idx="72822">
                  <c:v>186.640625</c:v>
                </c:pt>
                <c:pt idx="72823">
                  <c:v>186.64322916666666</c:v>
                </c:pt>
                <c:pt idx="72824">
                  <c:v>186.64583333333334</c:v>
                </c:pt>
                <c:pt idx="72825">
                  <c:v>186.6484375</c:v>
                </c:pt>
                <c:pt idx="72826">
                  <c:v>186.65104166666666</c:v>
                </c:pt>
                <c:pt idx="72827">
                  <c:v>186.65364583333334</c:v>
                </c:pt>
                <c:pt idx="72828">
                  <c:v>186.65625</c:v>
                </c:pt>
                <c:pt idx="72829">
                  <c:v>186.65885416666666</c:v>
                </c:pt>
                <c:pt idx="72830">
                  <c:v>186.66145833333334</c:v>
                </c:pt>
                <c:pt idx="72831">
                  <c:v>186.6640625</c:v>
                </c:pt>
                <c:pt idx="72832">
                  <c:v>186.66666666666666</c:v>
                </c:pt>
                <c:pt idx="72833">
                  <c:v>186.66927083333334</c:v>
                </c:pt>
                <c:pt idx="72834">
                  <c:v>186.671875</c:v>
                </c:pt>
                <c:pt idx="72835">
                  <c:v>186.67447916666666</c:v>
                </c:pt>
                <c:pt idx="72836">
                  <c:v>186.67708333333334</c:v>
                </c:pt>
                <c:pt idx="72837">
                  <c:v>186.6796875</c:v>
                </c:pt>
                <c:pt idx="72838">
                  <c:v>186.68229166666666</c:v>
                </c:pt>
                <c:pt idx="72839">
                  <c:v>186.68489583333334</c:v>
                </c:pt>
                <c:pt idx="72840">
                  <c:v>186.6875</c:v>
                </c:pt>
                <c:pt idx="72841">
                  <c:v>186.69010416666666</c:v>
                </c:pt>
                <c:pt idx="72842">
                  <c:v>186.69270833333334</c:v>
                </c:pt>
                <c:pt idx="72843">
                  <c:v>186.6953125</c:v>
                </c:pt>
                <c:pt idx="72844">
                  <c:v>186.69791666666666</c:v>
                </c:pt>
                <c:pt idx="72845">
                  <c:v>186.70052083333334</c:v>
                </c:pt>
                <c:pt idx="72846">
                  <c:v>186.703125</c:v>
                </c:pt>
                <c:pt idx="72847">
                  <c:v>186.70572916666666</c:v>
                </c:pt>
                <c:pt idx="72848">
                  <c:v>186.70833333333334</c:v>
                </c:pt>
                <c:pt idx="72849">
                  <c:v>186.7109375</c:v>
                </c:pt>
                <c:pt idx="72850">
                  <c:v>186.71354166666666</c:v>
                </c:pt>
                <c:pt idx="72851">
                  <c:v>186.71614583333334</c:v>
                </c:pt>
                <c:pt idx="72852">
                  <c:v>186.71875</c:v>
                </c:pt>
                <c:pt idx="72853">
                  <c:v>186.72135416666666</c:v>
                </c:pt>
                <c:pt idx="72854">
                  <c:v>186.72395833333334</c:v>
                </c:pt>
                <c:pt idx="72855">
                  <c:v>186.7265625</c:v>
                </c:pt>
                <c:pt idx="72856">
                  <c:v>186.72916666666666</c:v>
                </c:pt>
                <c:pt idx="72857">
                  <c:v>186.73177083333334</c:v>
                </c:pt>
                <c:pt idx="72858">
                  <c:v>186.734375</c:v>
                </c:pt>
                <c:pt idx="72859">
                  <c:v>186.73697916666666</c:v>
                </c:pt>
                <c:pt idx="72860">
                  <c:v>186.73958333333334</c:v>
                </c:pt>
                <c:pt idx="72861">
                  <c:v>186.7421875</c:v>
                </c:pt>
                <c:pt idx="72862">
                  <c:v>186.74479166666666</c:v>
                </c:pt>
                <c:pt idx="72863">
                  <c:v>186.74739583333334</c:v>
                </c:pt>
                <c:pt idx="72864">
                  <c:v>186.75</c:v>
                </c:pt>
                <c:pt idx="72865">
                  <c:v>186.75260416666666</c:v>
                </c:pt>
                <c:pt idx="72866">
                  <c:v>186.75520833333334</c:v>
                </c:pt>
                <c:pt idx="72867">
                  <c:v>186.7578125</c:v>
                </c:pt>
                <c:pt idx="72868">
                  <c:v>186.76041666666666</c:v>
                </c:pt>
                <c:pt idx="72869">
                  <c:v>186.76302083333334</c:v>
                </c:pt>
                <c:pt idx="72870">
                  <c:v>186.765625</c:v>
                </c:pt>
                <c:pt idx="72871">
                  <c:v>186.76822916666666</c:v>
                </c:pt>
                <c:pt idx="72872">
                  <c:v>186.77083333333334</c:v>
                </c:pt>
                <c:pt idx="72873">
                  <c:v>186.7734375</c:v>
                </c:pt>
                <c:pt idx="72874">
                  <c:v>186.77604166666666</c:v>
                </c:pt>
                <c:pt idx="72875">
                  <c:v>186.77864583333334</c:v>
                </c:pt>
                <c:pt idx="72876">
                  <c:v>186.78125</c:v>
                </c:pt>
                <c:pt idx="72877">
                  <c:v>186.78385416666666</c:v>
                </c:pt>
                <c:pt idx="72878">
                  <c:v>186.78645833333334</c:v>
                </c:pt>
                <c:pt idx="72879">
                  <c:v>186.7890625</c:v>
                </c:pt>
                <c:pt idx="72880">
                  <c:v>186.79166666666666</c:v>
                </c:pt>
                <c:pt idx="72881">
                  <c:v>186.79427083333334</c:v>
                </c:pt>
                <c:pt idx="72882">
                  <c:v>186.796875</c:v>
                </c:pt>
                <c:pt idx="72883">
                  <c:v>186.79947916666666</c:v>
                </c:pt>
                <c:pt idx="72884">
                  <c:v>186.80208333333334</c:v>
                </c:pt>
                <c:pt idx="72885">
                  <c:v>186.8046875</c:v>
                </c:pt>
                <c:pt idx="72886">
                  <c:v>186.80729166666666</c:v>
                </c:pt>
                <c:pt idx="72887">
                  <c:v>186.80989583333334</c:v>
                </c:pt>
                <c:pt idx="72888">
                  <c:v>186.8125</c:v>
                </c:pt>
                <c:pt idx="72889">
                  <c:v>186.81510416666666</c:v>
                </c:pt>
                <c:pt idx="72890">
                  <c:v>186.81770833333334</c:v>
                </c:pt>
                <c:pt idx="72891">
                  <c:v>186.8203125</c:v>
                </c:pt>
                <c:pt idx="72892">
                  <c:v>186.82291666666666</c:v>
                </c:pt>
                <c:pt idx="72893">
                  <c:v>186.82552083333334</c:v>
                </c:pt>
                <c:pt idx="72894">
                  <c:v>186.828125</c:v>
                </c:pt>
                <c:pt idx="72895">
                  <c:v>186.83072916666666</c:v>
                </c:pt>
                <c:pt idx="72896">
                  <c:v>186.83333333333334</c:v>
                </c:pt>
                <c:pt idx="72897">
                  <c:v>186.8359375</c:v>
                </c:pt>
                <c:pt idx="72898">
                  <c:v>186.83854166666666</c:v>
                </c:pt>
                <c:pt idx="72899">
                  <c:v>186.84114583333334</c:v>
                </c:pt>
                <c:pt idx="72900">
                  <c:v>186.84375</c:v>
                </c:pt>
                <c:pt idx="72901">
                  <c:v>186.84635416666666</c:v>
                </c:pt>
                <c:pt idx="72902">
                  <c:v>186.84895833333334</c:v>
                </c:pt>
                <c:pt idx="72903">
                  <c:v>186.8515625</c:v>
                </c:pt>
                <c:pt idx="72904">
                  <c:v>186.85416666666666</c:v>
                </c:pt>
                <c:pt idx="72905">
                  <c:v>186.85677083333334</c:v>
                </c:pt>
                <c:pt idx="72906">
                  <c:v>186.859375</c:v>
                </c:pt>
                <c:pt idx="72907">
                  <c:v>186.86197916666666</c:v>
                </c:pt>
                <c:pt idx="72908">
                  <c:v>186.86458333333334</c:v>
                </c:pt>
                <c:pt idx="72909">
                  <c:v>186.8671875</c:v>
                </c:pt>
                <c:pt idx="72910">
                  <c:v>186.86979166666666</c:v>
                </c:pt>
                <c:pt idx="72911">
                  <c:v>186.87239583333334</c:v>
                </c:pt>
                <c:pt idx="72912">
                  <c:v>186.875</c:v>
                </c:pt>
                <c:pt idx="72913">
                  <c:v>186.87760416666666</c:v>
                </c:pt>
                <c:pt idx="72914">
                  <c:v>186.88020833333334</c:v>
                </c:pt>
                <c:pt idx="72915">
                  <c:v>186.8828125</c:v>
                </c:pt>
                <c:pt idx="72916">
                  <c:v>186.88541666666666</c:v>
                </c:pt>
                <c:pt idx="72917">
                  <c:v>186.88802083333334</c:v>
                </c:pt>
                <c:pt idx="72918">
                  <c:v>186.890625</c:v>
                </c:pt>
                <c:pt idx="72919">
                  <c:v>186.89322916666666</c:v>
                </c:pt>
                <c:pt idx="72920">
                  <c:v>186.89583333333334</c:v>
                </c:pt>
                <c:pt idx="72921">
                  <c:v>186.8984375</c:v>
                </c:pt>
                <c:pt idx="72922">
                  <c:v>186.90104166666666</c:v>
                </c:pt>
                <c:pt idx="72923">
                  <c:v>186.90364583333334</c:v>
                </c:pt>
                <c:pt idx="72924">
                  <c:v>186.90625</c:v>
                </c:pt>
                <c:pt idx="72925">
                  <c:v>186.90885416666666</c:v>
                </c:pt>
                <c:pt idx="72926">
                  <c:v>186.91145833333334</c:v>
                </c:pt>
                <c:pt idx="72927">
                  <c:v>186.9140625</c:v>
                </c:pt>
                <c:pt idx="72928">
                  <c:v>186.91666666666666</c:v>
                </c:pt>
                <c:pt idx="72929">
                  <c:v>186.91927083333334</c:v>
                </c:pt>
                <c:pt idx="72930">
                  <c:v>186.921875</c:v>
                </c:pt>
                <c:pt idx="72931">
                  <c:v>186.92447916666666</c:v>
                </c:pt>
                <c:pt idx="72932">
                  <c:v>186.92708333333334</c:v>
                </c:pt>
                <c:pt idx="72933">
                  <c:v>186.9296875</c:v>
                </c:pt>
                <c:pt idx="72934">
                  <c:v>186.93229166666666</c:v>
                </c:pt>
                <c:pt idx="72935">
                  <c:v>186.93489583333334</c:v>
                </c:pt>
                <c:pt idx="72936">
                  <c:v>186.9375</c:v>
                </c:pt>
                <c:pt idx="72937">
                  <c:v>186.94010416666666</c:v>
                </c:pt>
                <c:pt idx="72938">
                  <c:v>186.94270833333334</c:v>
                </c:pt>
                <c:pt idx="72939">
                  <c:v>186.9453125</c:v>
                </c:pt>
                <c:pt idx="72940">
                  <c:v>186.94791666666666</c:v>
                </c:pt>
                <c:pt idx="72941">
                  <c:v>186.95052083333334</c:v>
                </c:pt>
                <c:pt idx="72942">
                  <c:v>186.953125</c:v>
                </c:pt>
                <c:pt idx="72943">
                  <c:v>186.95572916666666</c:v>
                </c:pt>
                <c:pt idx="72944">
                  <c:v>186.95833333333334</c:v>
                </c:pt>
                <c:pt idx="72945">
                  <c:v>186.9609375</c:v>
                </c:pt>
                <c:pt idx="72946">
                  <c:v>186.96354166666666</c:v>
                </c:pt>
                <c:pt idx="72947">
                  <c:v>186.96614583333334</c:v>
                </c:pt>
                <c:pt idx="72948">
                  <c:v>186.96875</c:v>
                </c:pt>
                <c:pt idx="72949">
                  <c:v>186.97135416666666</c:v>
                </c:pt>
                <c:pt idx="72950">
                  <c:v>186.97395833333334</c:v>
                </c:pt>
                <c:pt idx="72951">
                  <c:v>186.9765625</c:v>
                </c:pt>
                <c:pt idx="72952">
                  <c:v>186.97916666666666</c:v>
                </c:pt>
                <c:pt idx="72953">
                  <c:v>186.98177083333334</c:v>
                </c:pt>
                <c:pt idx="72954">
                  <c:v>186.984375</c:v>
                </c:pt>
                <c:pt idx="72955">
                  <c:v>186.98697916666666</c:v>
                </c:pt>
                <c:pt idx="72956">
                  <c:v>186.98958333333334</c:v>
                </c:pt>
                <c:pt idx="72957">
                  <c:v>186.9921875</c:v>
                </c:pt>
                <c:pt idx="72958">
                  <c:v>186.99479166666666</c:v>
                </c:pt>
                <c:pt idx="72959">
                  <c:v>186.99739583333334</c:v>
                </c:pt>
                <c:pt idx="72960">
                  <c:v>187</c:v>
                </c:pt>
                <c:pt idx="72961">
                  <c:v>187.00260416666666</c:v>
                </c:pt>
                <c:pt idx="72962">
                  <c:v>187.00520833333334</c:v>
                </c:pt>
                <c:pt idx="72963">
                  <c:v>187.0078125</c:v>
                </c:pt>
                <c:pt idx="72964">
                  <c:v>187.01041666666666</c:v>
                </c:pt>
                <c:pt idx="72965">
                  <c:v>187.01302083333334</c:v>
                </c:pt>
                <c:pt idx="72966">
                  <c:v>187.015625</c:v>
                </c:pt>
                <c:pt idx="72967">
                  <c:v>187.01822916666666</c:v>
                </c:pt>
                <c:pt idx="72968">
                  <c:v>187.02083333333334</c:v>
                </c:pt>
                <c:pt idx="72969">
                  <c:v>187.0234375</c:v>
                </c:pt>
                <c:pt idx="72970">
                  <c:v>187.02604166666666</c:v>
                </c:pt>
                <c:pt idx="72971">
                  <c:v>187.02864583333334</c:v>
                </c:pt>
                <c:pt idx="72972">
                  <c:v>187.03125</c:v>
                </c:pt>
                <c:pt idx="72973">
                  <c:v>187.03385416666666</c:v>
                </c:pt>
                <c:pt idx="72974">
                  <c:v>187.03645833333334</c:v>
                </c:pt>
                <c:pt idx="72975">
                  <c:v>187.0390625</c:v>
                </c:pt>
                <c:pt idx="72976">
                  <c:v>187.04166666666666</c:v>
                </c:pt>
                <c:pt idx="72977">
                  <c:v>187.04427083333334</c:v>
                </c:pt>
                <c:pt idx="72978">
                  <c:v>187.046875</c:v>
                </c:pt>
                <c:pt idx="72979">
                  <c:v>187.04947916666666</c:v>
                </c:pt>
                <c:pt idx="72980">
                  <c:v>187.05208333333334</c:v>
                </c:pt>
                <c:pt idx="72981">
                  <c:v>187.0546875</c:v>
                </c:pt>
                <c:pt idx="72982">
                  <c:v>187.05729166666666</c:v>
                </c:pt>
                <c:pt idx="72983">
                  <c:v>187.05989583333334</c:v>
                </c:pt>
                <c:pt idx="72984">
                  <c:v>187.0625</c:v>
                </c:pt>
                <c:pt idx="72985">
                  <c:v>187.06510416666666</c:v>
                </c:pt>
                <c:pt idx="72986">
                  <c:v>187.06770833333334</c:v>
                </c:pt>
                <c:pt idx="72987">
                  <c:v>187.0703125</c:v>
                </c:pt>
                <c:pt idx="72988">
                  <c:v>187.07291666666666</c:v>
                </c:pt>
                <c:pt idx="72989">
                  <c:v>187.07552083333334</c:v>
                </c:pt>
                <c:pt idx="72990">
                  <c:v>187.078125</c:v>
                </c:pt>
                <c:pt idx="72991">
                  <c:v>187.08072916666666</c:v>
                </c:pt>
                <c:pt idx="72992">
                  <c:v>187.08333333333334</c:v>
                </c:pt>
                <c:pt idx="72993">
                  <c:v>187.0859375</c:v>
                </c:pt>
                <c:pt idx="72994">
                  <c:v>187.08854166666666</c:v>
                </c:pt>
                <c:pt idx="72995">
                  <c:v>187.09114583333334</c:v>
                </c:pt>
                <c:pt idx="72996">
                  <c:v>187.09375</c:v>
                </c:pt>
                <c:pt idx="72997">
                  <c:v>187.09635416666666</c:v>
                </c:pt>
                <c:pt idx="72998">
                  <c:v>187.09895833333334</c:v>
                </c:pt>
                <c:pt idx="72999">
                  <c:v>187.1015625</c:v>
                </c:pt>
                <c:pt idx="73000">
                  <c:v>187.10416666666666</c:v>
                </c:pt>
                <c:pt idx="73001">
                  <c:v>187.10677083333334</c:v>
                </c:pt>
                <c:pt idx="73002">
                  <c:v>187.109375</c:v>
                </c:pt>
                <c:pt idx="73003">
                  <c:v>187.11197916666666</c:v>
                </c:pt>
                <c:pt idx="73004">
                  <c:v>187.11458333333334</c:v>
                </c:pt>
                <c:pt idx="73005">
                  <c:v>187.1171875</c:v>
                </c:pt>
                <c:pt idx="73006">
                  <c:v>187.11979166666666</c:v>
                </c:pt>
                <c:pt idx="73007">
                  <c:v>187.12239583333334</c:v>
                </c:pt>
                <c:pt idx="73008">
                  <c:v>187.125</c:v>
                </c:pt>
                <c:pt idx="73009">
                  <c:v>187.12760416666666</c:v>
                </c:pt>
                <c:pt idx="73010">
                  <c:v>187.13020833333334</c:v>
                </c:pt>
                <c:pt idx="73011">
                  <c:v>187.1328125</c:v>
                </c:pt>
                <c:pt idx="73012">
                  <c:v>187.13541666666666</c:v>
                </c:pt>
                <c:pt idx="73013">
                  <c:v>187.13802083333334</c:v>
                </c:pt>
                <c:pt idx="73014">
                  <c:v>187.140625</c:v>
                </c:pt>
                <c:pt idx="73015">
                  <c:v>187.14322916666666</c:v>
                </c:pt>
                <c:pt idx="73016">
                  <c:v>187.14583333333334</c:v>
                </c:pt>
                <c:pt idx="73017">
                  <c:v>187.1484375</c:v>
                </c:pt>
                <c:pt idx="73018">
                  <c:v>187.15104166666666</c:v>
                </c:pt>
                <c:pt idx="73019">
                  <c:v>187.15364583333334</c:v>
                </c:pt>
                <c:pt idx="73020">
                  <c:v>187.15625</c:v>
                </c:pt>
                <c:pt idx="73021">
                  <c:v>187.15885416666666</c:v>
                </c:pt>
                <c:pt idx="73022">
                  <c:v>187.16145833333334</c:v>
                </c:pt>
                <c:pt idx="73023">
                  <c:v>187.1640625</c:v>
                </c:pt>
                <c:pt idx="73024">
                  <c:v>187.16666666666666</c:v>
                </c:pt>
                <c:pt idx="73025">
                  <c:v>187.16927083333334</c:v>
                </c:pt>
                <c:pt idx="73026">
                  <c:v>187.171875</c:v>
                </c:pt>
                <c:pt idx="73027">
                  <c:v>187.17447916666666</c:v>
                </c:pt>
                <c:pt idx="73028">
                  <c:v>187.17708333333334</c:v>
                </c:pt>
                <c:pt idx="73029">
                  <c:v>187.1796875</c:v>
                </c:pt>
                <c:pt idx="73030">
                  <c:v>187.18229166666666</c:v>
                </c:pt>
                <c:pt idx="73031">
                  <c:v>187.18489583333334</c:v>
                </c:pt>
                <c:pt idx="73032">
                  <c:v>187.1875</c:v>
                </c:pt>
                <c:pt idx="73033">
                  <c:v>187.19010416666666</c:v>
                </c:pt>
                <c:pt idx="73034">
                  <c:v>187.19270833333334</c:v>
                </c:pt>
                <c:pt idx="73035">
                  <c:v>187.1953125</c:v>
                </c:pt>
                <c:pt idx="73036">
                  <c:v>187.19791666666666</c:v>
                </c:pt>
                <c:pt idx="73037">
                  <c:v>187.20052083333334</c:v>
                </c:pt>
                <c:pt idx="73038">
                  <c:v>187.203125</c:v>
                </c:pt>
                <c:pt idx="73039">
                  <c:v>187.20572916666666</c:v>
                </c:pt>
                <c:pt idx="73040">
                  <c:v>187.20833333333334</c:v>
                </c:pt>
                <c:pt idx="73041">
                  <c:v>187.2109375</c:v>
                </c:pt>
                <c:pt idx="73042">
                  <c:v>187.21354166666666</c:v>
                </c:pt>
                <c:pt idx="73043">
                  <c:v>187.21614583333334</c:v>
                </c:pt>
                <c:pt idx="73044">
                  <c:v>187.21875</c:v>
                </c:pt>
                <c:pt idx="73045">
                  <c:v>187.22135416666666</c:v>
                </c:pt>
                <c:pt idx="73046">
                  <c:v>187.22395833333334</c:v>
                </c:pt>
                <c:pt idx="73047">
                  <c:v>187.2265625</c:v>
                </c:pt>
                <c:pt idx="73048">
                  <c:v>187.22916666666666</c:v>
                </c:pt>
                <c:pt idx="73049">
                  <c:v>187.23177083333334</c:v>
                </c:pt>
                <c:pt idx="73050">
                  <c:v>187.234375</c:v>
                </c:pt>
                <c:pt idx="73051">
                  <c:v>187.23697916666666</c:v>
                </c:pt>
                <c:pt idx="73052">
                  <c:v>187.23958333333334</c:v>
                </c:pt>
                <c:pt idx="73053">
                  <c:v>187.2421875</c:v>
                </c:pt>
                <c:pt idx="73054">
                  <c:v>187.24479166666666</c:v>
                </c:pt>
                <c:pt idx="73055">
                  <c:v>187.24739583333334</c:v>
                </c:pt>
                <c:pt idx="73056">
                  <c:v>187.25</c:v>
                </c:pt>
                <c:pt idx="73057">
                  <c:v>187.25260416666666</c:v>
                </c:pt>
                <c:pt idx="73058">
                  <c:v>187.25520833333334</c:v>
                </c:pt>
                <c:pt idx="73059">
                  <c:v>187.2578125</c:v>
                </c:pt>
                <c:pt idx="73060">
                  <c:v>187.26041666666666</c:v>
                </c:pt>
                <c:pt idx="73061">
                  <c:v>187.26302083333334</c:v>
                </c:pt>
                <c:pt idx="73062">
                  <c:v>187.265625</c:v>
                </c:pt>
                <c:pt idx="73063">
                  <c:v>187.26822916666666</c:v>
                </c:pt>
                <c:pt idx="73064">
                  <c:v>187.27083333333334</c:v>
                </c:pt>
                <c:pt idx="73065">
                  <c:v>187.2734375</c:v>
                </c:pt>
                <c:pt idx="73066">
                  <c:v>187.27604166666666</c:v>
                </c:pt>
                <c:pt idx="73067">
                  <c:v>187.27864583333334</c:v>
                </c:pt>
                <c:pt idx="73068">
                  <c:v>187.28125</c:v>
                </c:pt>
                <c:pt idx="73069">
                  <c:v>187.28385416666666</c:v>
                </c:pt>
                <c:pt idx="73070">
                  <c:v>187.28645833333334</c:v>
                </c:pt>
                <c:pt idx="73071">
                  <c:v>187.2890625</c:v>
                </c:pt>
                <c:pt idx="73072">
                  <c:v>187.29166666666666</c:v>
                </c:pt>
                <c:pt idx="73073">
                  <c:v>187.29427083333334</c:v>
                </c:pt>
                <c:pt idx="73074">
                  <c:v>187.296875</c:v>
                </c:pt>
                <c:pt idx="73075">
                  <c:v>187.29947916666666</c:v>
                </c:pt>
                <c:pt idx="73076">
                  <c:v>187.30208333333334</c:v>
                </c:pt>
                <c:pt idx="73077">
                  <c:v>187.3046875</c:v>
                </c:pt>
                <c:pt idx="73078">
                  <c:v>187.30729166666666</c:v>
                </c:pt>
                <c:pt idx="73079">
                  <c:v>187.30989583333334</c:v>
                </c:pt>
                <c:pt idx="73080">
                  <c:v>187.3125</c:v>
                </c:pt>
                <c:pt idx="73081">
                  <c:v>187.31510416666666</c:v>
                </c:pt>
                <c:pt idx="73082">
                  <c:v>187.31770833333334</c:v>
                </c:pt>
                <c:pt idx="73083">
                  <c:v>187.3203125</c:v>
                </c:pt>
                <c:pt idx="73084">
                  <c:v>187.32291666666666</c:v>
                </c:pt>
                <c:pt idx="73085">
                  <c:v>187.32552083333334</c:v>
                </c:pt>
                <c:pt idx="73086">
                  <c:v>187.328125</c:v>
                </c:pt>
                <c:pt idx="73087">
                  <c:v>187.33072916666666</c:v>
                </c:pt>
                <c:pt idx="73088">
                  <c:v>187.33333333333334</c:v>
                </c:pt>
                <c:pt idx="73089">
                  <c:v>187.3359375</c:v>
                </c:pt>
                <c:pt idx="73090">
                  <c:v>187.33854166666666</c:v>
                </c:pt>
                <c:pt idx="73091">
                  <c:v>187.34114583333334</c:v>
                </c:pt>
                <c:pt idx="73092">
                  <c:v>187.34375</c:v>
                </c:pt>
                <c:pt idx="73093">
                  <c:v>187.34635416666666</c:v>
                </c:pt>
                <c:pt idx="73094">
                  <c:v>187.34895833333334</c:v>
                </c:pt>
                <c:pt idx="73095">
                  <c:v>187.3515625</c:v>
                </c:pt>
                <c:pt idx="73096">
                  <c:v>187.35416666666666</c:v>
                </c:pt>
                <c:pt idx="73097">
                  <c:v>187.35677083333334</c:v>
                </c:pt>
                <c:pt idx="73098">
                  <c:v>187.359375</c:v>
                </c:pt>
                <c:pt idx="73099">
                  <c:v>187.36197916666666</c:v>
                </c:pt>
                <c:pt idx="73100">
                  <c:v>187.36458333333334</c:v>
                </c:pt>
                <c:pt idx="73101">
                  <c:v>187.3671875</c:v>
                </c:pt>
                <c:pt idx="73102">
                  <c:v>187.36979166666666</c:v>
                </c:pt>
                <c:pt idx="73103">
                  <c:v>187.37239583333334</c:v>
                </c:pt>
                <c:pt idx="73104">
                  <c:v>187.375</c:v>
                </c:pt>
                <c:pt idx="73105">
                  <c:v>187.37760416666666</c:v>
                </c:pt>
                <c:pt idx="73106">
                  <c:v>187.38020833333334</c:v>
                </c:pt>
                <c:pt idx="73107">
                  <c:v>187.3828125</c:v>
                </c:pt>
                <c:pt idx="73108">
                  <c:v>187.38541666666666</c:v>
                </c:pt>
                <c:pt idx="73109">
                  <c:v>187.38802083333334</c:v>
                </c:pt>
                <c:pt idx="73110">
                  <c:v>187.390625</c:v>
                </c:pt>
                <c:pt idx="73111">
                  <c:v>187.39322916666666</c:v>
                </c:pt>
                <c:pt idx="73112">
                  <c:v>187.39583333333334</c:v>
                </c:pt>
                <c:pt idx="73113">
                  <c:v>187.3984375</c:v>
                </c:pt>
                <c:pt idx="73114">
                  <c:v>187.40104166666666</c:v>
                </c:pt>
                <c:pt idx="73115">
                  <c:v>187.40364583333334</c:v>
                </c:pt>
                <c:pt idx="73116">
                  <c:v>187.40625</c:v>
                </c:pt>
                <c:pt idx="73117">
                  <c:v>187.40885416666666</c:v>
                </c:pt>
                <c:pt idx="73118">
                  <c:v>187.41145833333334</c:v>
                </c:pt>
                <c:pt idx="73119">
                  <c:v>187.4140625</c:v>
                </c:pt>
                <c:pt idx="73120">
                  <c:v>187.41666666666666</c:v>
                </c:pt>
                <c:pt idx="73121">
                  <c:v>187.41927083333334</c:v>
                </c:pt>
                <c:pt idx="73122">
                  <c:v>187.421875</c:v>
                </c:pt>
                <c:pt idx="73123">
                  <c:v>187.42447916666666</c:v>
                </c:pt>
                <c:pt idx="73124">
                  <c:v>187.42708333333334</c:v>
                </c:pt>
                <c:pt idx="73125">
                  <c:v>187.4296875</c:v>
                </c:pt>
                <c:pt idx="73126">
                  <c:v>187.43229166666666</c:v>
                </c:pt>
                <c:pt idx="73127">
                  <c:v>187.43489583333334</c:v>
                </c:pt>
                <c:pt idx="73128">
                  <c:v>187.4375</c:v>
                </c:pt>
                <c:pt idx="73129">
                  <c:v>187.44010416666666</c:v>
                </c:pt>
                <c:pt idx="73130">
                  <c:v>187.44270833333334</c:v>
                </c:pt>
                <c:pt idx="73131">
                  <c:v>187.4453125</c:v>
                </c:pt>
                <c:pt idx="73132">
                  <c:v>187.44791666666666</c:v>
                </c:pt>
                <c:pt idx="73133">
                  <c:v>187.45052083333334</c:v>
                </c:pt>
                <c:pt idx="73134">
                  <c:v>187.453125</c:v>
                </c:pt>
                <c:pt idx="73135">
                  <c:v>187.45572916666666</c:v>
                </c:pt>
                <c:pt idx="73136">
                  <c:v>187.45833333333334</c:v>
                </c:pt>
                <c:pt idx="73137">
                  <c:v>187.4609375</c:v>
                </c:pt>
                <c:pt idx="73138">
                  <c:v>187.46354166666666</c:v>
                </c:pt>
                <c:pt idx="73139">
                  <c:v>187.46614583333334</c:v>
                </c:pt>
                <c:pt idx="73140">
                  <c:v>187.46875</c:v>
                </c:pt>
                <c:pt idx="73141">
                  <c:v>187.47135416666666</c:v>
                </c:pt>
                <c:pt idx="73142">
                  <c:v>187.47395833333334</c:v>
                </c:pt>
                <c:pt idx="73143">
                  <c:v>187.4765625</c:v>
                </c:pt>
                <c:pt idx="73144">
                  <c:v>187.47916666666666</c:v>
                </c:pt>
                <c:pt idx="73145">
                  <c:v>187.48177083333334</c:v>
                </c:pt>
                <c:pt idx="73146">
                  <c:v>187.484375</c:v>
                </c:pt>
                <c:pt idx="73147">
                  <c:v>187.48697916666666</c:v>
                </c:pt>
                <c:pt idx="73148">
                  <c:v>187.48958333333334</c:v>
                </c:pt>
                <c:pt idx="73149">
                  <c:v>187.4921875</c:v>
                </c:pt>
                <c:pt idx="73150">
                  <c:v>187.49479166666666</c:v>
                </c:pt>
                <c:pt idx="73151">
                  <c:v>187.49739583333334</c:v>
                </c:pt>
                <c:pt idx="73152">
                  <c:v>187.5</c:v>
                </c:pt>
                <c:pt idx="73153">
                  <c:v>187.50260416666666</c:v>
                </c:pt>
                <c:pt idx="73154">
                  <c:v>187.50520833333334</c:v>
                </c:pt>
                <c:pt idx="73155">
                  <c:v>187.5078125</c:v>
                </c:pt>
                <c:pt idx="73156">
                  <c:v>187.51041666666666</c:v>
                </c:pt>
                <c:pt idx="73157">
                  <c:v>187.51302083333334</c:v>
                </c:pt>
                <c:pt idx="73158">
                  <c:v>187.515625</c:v>
                </c:pt>
                <c:pt idx="73159">
                  <c:v>187.51822916666666</c:v>
                </c:pt>
                <c:pt idx="73160">
                  <c:v>187.52083333333334</c:v>
                </c:pt>
                <c:pt idx="73161">
                  <c:v>187.5234375</c:v>
                </c:pt>
                <c:pt idx="73162">
                  <c:v>187.52604166666666</c:v>
                </c:pt>
                <c:pt idx="73163">
                  <c:v>187.52864583333334</c:v>
                </c:pt>
                <c:pt idx="73164">
                  <c:v>187.53125</c:v>
                </c:pt>
                <c:pt idx="73165">
                  <c:v>187.53385416666666</c:v>
                </c:pt>
                <c:pt idx="73166">
                  <c:v>187.53645833333334</c:v>
                </c:pt>
                <c:pt idx="73167">
                  <c:v>187.5390625</c:v>
                </c:pt>
                <c:pt idx="73168">
                  <c:v>187.54166666666666</c:v>
                </c:pt>
                <c:pt idx="73169">
                  <c:v>187.54427083333334</c:v>
                </c:pt>
                <c:pt idx="73170">
                  <c:v>187.546875</c:v>
                </c:pt>
                <c:pt idx="73171">
                  <c:v>187.54947916666666</c:v>
                </c:pt>
                <c:pt idx="73172">
                  <c:v>187.55208333333334</c:v>
                </c:pt>
                <c:pt idx="73173">
                  <c:v>187.5546875</c:v>
                </c:pt>
                <c:pt idx="73174">
                  <c:v>187.55729166666666</c:v>
                </c:pt>
                <c:pt idx="73175">
                  <c:v>187.55989583333334</c:v>
                </c:pt>
                <c:pt idx="73176">
                  <c:v>187.5625</c:v>
                </c:pt>
                <c:pt idx="73177">
                  <c:v>187.56510416666666</c:v>
                </c:pt>
                <c:pt idx="73178">
                  <c:v>187.56770833333334</c:v>
                </c:pt>
                <c:pt idx="73179">
                  <c:v>187.5703125</c:v>
                </c:pt>
                <c:pt idx="73180">
                  <c:v>187.57291666666666</c:v>
                </c:pt>
                <c:pt idx="73181">
                  <c:v>187.57552083333334</c:v>
                </c:pt>
                <c:pt idx="73182">
                  <c:v>187.578125</c:v>
                </c:pt>
                <c:pt idx="73183">
                  <c:v>187.58072916666666</c:v>
                </c:pt>
                <c:pt idx="73184">
                  <c:v>187.58333333333334</c:v>
                </c:pt>
                <c:pt idx="73185">
                  <c:v>187.5859375</c:v>
                </c:pt>
                <c:pt idx="73186">
                  <c:v>187.58854166666666</c:v>
                </c:pt>
                <c:pt idx="73187">
                  <c:v>187.59114583333334</c:v>
                </c:pt>
                <c:pt idx="73188">
                  <c:v>187.59375</c:v>
                </c:pt>
                <c:pt idx="73189">
                  <c:v>187.59635416666666</c:v>
                </c:pt>
                <c:pt idx="73190">
                  <c:v>187.59895833333334</c:v>
                </c:pt>
                <c:pt idx="73191">
                  <c:v>187.6015625</c:v>
                </c:pt>
                <c:pt idx="73192">
                  <c:v>187.60416666666666</c:v>
                </c:pt>
                <c:pt idx="73193">
                  <c:v>187.60677083333334</c:v>
                </c:pt>
                <c:pt idx="73194">
                  <c:v>187.609375</c:v>
                </c:pt>
                <c:pt idx="73195">
                  <c:v>187.61197916666666</c:v>
                </c:pt>
                <c:pt idx="73196">
                  <c:v>187.61458333333334</c:v>
                </c:pt>
                <c:pt idx="73197">
                  <c:v>187.6171875</c:v>
                </c:pt>
                <c:pt idx="73198">
                  <c:v>187.61979166666666</c:v>
                </c:pt>
                <c:pt idx="73199">
                  <c:v>187.62239583333334</c:v>
                </c:pt>
                <c:pt idx="73200">
                  <c:v>187.625</c:v>
                </c:pt>
                <c:pt idx="73201">
                  <c:v>187.62760416666666</c:v>
                </c:pt>
                <c:pt idx="73202">
                  <c:v>187.63020833333334</c:v>
                </c:pt>
                <c:pt idx="73203">
                  <c:v>187.6328125</c:v>
                </c:pt>
                <c:pt idx="73204">
                  <c:v>187.63541666666666</c:v>
                </c:pt>
                <c:pt idx="73205">
                  <c:v>187.63802083333334</c:v>
                </c:pt>
                <c:pt idx="73206">
                  <c:v>187.640625</c:v>
                </c:pt>
                <c:pt idx="73207">
                  <c:v>187.64322916666666</c:v>
                </c:pt>
                <c:pt idx="73208">
                  <c:v>187.64583333333334</c:v>
                </c:pt>
                <c:pt idx="73209">
                  <c:v>187.6484375</c:v>
                </c:pt>
                <c:pt idx="73210">
                  <c:v>187.65104166666666</c:v>
                </c:pt>
                <c:pt idx="73211">
                  <c:v>187.65364583333334</c:v>
                </c:pt>
                <c:pt idx="73212">
                  <c:v>187.65625</c:v>
                </c:pt>
                <c:pt idx="73213">
                  <c:v>187.65885416666666</c:v>
                </c:pt>
                <c:pt idx="73214">
                  <c:v>187.66145833333334</c:v>
                </c:pt>
                <c:pt idx="73215">
                  <c:v>187.6640625</c:v>
                </c:pt>
                <c:pt idx="73216">
                  <c:v>187.66666666666666</c:v>
                </c:pt>
                <c:pt idx="73217">
                  <c:v>187.66927083333334</c:v>
                </c:pt>
                <c:pt idx="73218">
                  <c:v>187.671875</c:v>
                </c:pt>
                <c:pt idx="73219">
                  <c:v>187.67447916666666</c:v>
                </c:pt>
                <c:pt idx="73220">
                  <c:v>187.67708333333334</c:v>
                </c:pt>
                <c:pt idx="73221">
                  <c:v>187.6796875</c:v>
                </c:pt>
                <c:pt idx="73222">
                  <c:v>187.68229166666666</c:v>
                </c:pt>
                <c:pt idx="73223">
                  <c:v>187.68489583333334</c:v>
                </c:pt>
                <c:pt idx="73224">
                  <c:v>187.6875</c:v>
                </c:pt>
                <c:pt idx="73225">
                  <c:v>187.69010416666666</c:v>
                </c:pt>
                <c:pt idx="73226">
                  <c:v>187.69270833333334</c:v>
                </c:pt>
                <c:pt idx="73227">
                  <c:v>187.6953125</c:v>
                </c:pt>
                <c:pt idx="73228">
                  <c:v>187.69791666666666</c:v>
                </c:pt>
                <c:pt idx="73229">
                  <c:v>187.70052083333334</c:v>
                </c:pt>
                <c:pt idx="73230">
                  <c:v>187.703125</c:v>
                </c:pt>
                <c:pt idx="73231">
                  <c:v>187.70572916666666</c:v>
                </c:pt>
                <c:pt idx="73232">
                  <c:v>187.70833333333334</c:v>
                </c:pt>
                <c:pt idx="73233">
                  <c:v>187.7109375</c:v>
                </c:pt>
                <c:pt idx="73234">
                  <c:v>187.71354166666666</c:v>
                </c:pt>
                <c:pt idx="73235">
                  <c:v>187.71614583333334</c:v>
                </c:pt>
                <c:pt idx="73236">
                  <c:v>187.71875</c:v>
                </c:pt>
                <c:pt idx="73237">
                  <c:v>187.72135416666666</c:v>
                </c:pt>
                <c:pt idx="73238">
                  <c:v>187.72395833333334</c:v>
                </c:pt>
                <c:pt idx="73239">
                  <c:v>187.7265625</c:v>
                </c:pt>
                <c:pt idx="73240">
                  <c:v>187.72916666666666</c:v>
                </c:pt>
                <c:pt idx="73241">
                  <c:v>187.73177083333334</c:v>
                </c:pt>
                <c:pt idx="73242">
                  <c:v>187.734375</c:v>
                </c:pt>
                <c:pt idx="73243">
                  <c:v>187.73697916666666</c:v>
                </c:pt>
                <c:pt idx="73244">
                  <c:v>187.73958333333334</c:v>
                </c:pt>
                <c:pt idx="73245">
                  <c:v>187.7421875</c:v>
                </c:pt>
                <c:pt idx="73246">
                  <c:v>187.74479166666666</c:v>
                </c:pt>
                <c:pt idx="73247">
                  <c:v>187.74739583333334</c:v>
                </c:pt>
                <c:pt idx="73248">
                  <c:v>187.75</c:v>
                </c:pt>
                <c:pt idx="73249">
                  <c:v>187.75260416666666</c:v>
                </c:pt>
                <c:pt idx="73250">
                  <c:v>187.75520833333334</c:v>
                </c:pt>
                <c:pt idx="73251">
                  <c:v>187.7578125</c:v>
                </c:pt>
                <c:pt idx="73252">
                  <c:v>187.76041666666666</c:v>
                </c:pt>
                <c:pt idx="73253">
                  <c:v>187.76302083333334</c:v>
                </c:pt>
                <c:pt idx="73254">
                  <c:v>187.765625</c:v>
                </c:pt>
                <c:pt idx="73255">
                  <c:v>187.76822916666666</c:v>
                </c:pt>
                <c:pt idx="73256">
                  <c:v>187.77083333333334</c:v>
                </c:pt>
                <c:pt idx="73257">
                  <c:v>187.7734375</c:v>
                </c:pt>
                <c:pt idx="73258">
                  <c:v>187.77604166666666</c:v>
                </c:pt>
                <c:pt idx="73259">
                  <c:v>187.77864583333334</c:v>
                </c:pt>
                <c:pt idx="73260">
                  <c:v>187.78125</c:v>
                </c:pt>
                <c:pt idx="73261">
                  <c:v>187.78385416666666</c:v>
                </c:pt>
                <c:pt idx="73262">
                  <c:v>187.78645833333334</c:v>
                </c:pt>
                <c:pt idx="73263">
                  <c:v>187.7890625</c:v>
                </c:pt>
                <c:pt idx="73264">
                  <c:v>187.79166666666666</c:v>
                </c:pt>
                <c:pt idx="73265">
                  <c:v>187.79427083333334</c:v>
                </c:pt>
                <c:pt idx="73266">
                  <c:v>187.796875</c:v>
                </c:pt>
                <c:pt idx="73267">
                  <c:v>187.79947916666666</c:v>
                </c:pt>
                <c:pt idx="73268">
                  <c:v>187.80208333333334</c:v>
                </c:pt>
                <c:pt idx="73269">
                  <c:v>187.8046875</c:v>
                </c:pt>
                <c:pt idx="73270">
                  <c:v>187.80729166666666</c:v>
                </c:pt>
                <c:pt idx="73271">
                  <c:v>187.80989583333334</c:v>
                </c:pt>
                <c:pt idx="73272">
                  <c:v>187.8125</c:v>
                </c:pt>
                <c:pt idx="73273">
                  <c:v>187.81510416666666</c:v>
                </c:pt>
                <c:pt idx="73274">
                  <c:v>187.81770833333334</c:v>
                </c:pt>
                <c:pt idx="73275">
                  <c:v>187.8203125</c:v>
                </c:pt>
                <c:pt idx="73276">
                  <c:v>187.82291666666666</c:v>
                </c:pt>
                <c:pt idx="73277">
                  <c:v>187.82552083333334</c:v>
                </c:pt>
                <c:pt idx="73278">
                  <c:v>187.828125</c:v>
                </c:pt>
                <c:pt idx="73279">
                  <c:v>187.83072916666666</c:v>
                </c:pt>
                <c:pt idx="73280">
                  <c:v>187.83333333333334</c:v>
                </c:pt>
                <c:pt idx="73281">
                  <c:v>187.8359375</c:v>
                </c:pt>
                <c:pt idx="73282">
                  <c:v>187.83854166666666</c:v>
                </c:pt>
                <c:pt idx="73283">
                  <c:v>187.84114583333334</c:v>
                </c:pt>
                <c:pt idx="73284">
                  <c:v>187.84375</c:v>
                </c:pt>
                <c:pt idx="73285">
                  <c:v>187.84635416666666</c:v>
                </c:pt>
                <c:pt idx="73286">
                  <c:v>187.84895833333334</c:v>
                </c:pt>
                <c:pt idx="73287">
                  <c:v>187.8515625</c:v>
                </c:pt>
                <c:pt idx="73288">
                  <c:v>187.85416666666666</c:v>
                </c:pt>
                <c:pt idx="73289">
                  <c:v>187.85677083333334</c:v>
                </c:pt>
                <c:pt idx="73290">
                  <c:v>187.859375</c:v>
                </c:pt>
                <c:pt idx="73291">
                  <c:v>187.86197916666666</c:v>
                </c:pt>
                <c:pt idx="73292">
                  <c:v>187.86458333333334</c:v>
                </c:pt>
                <c:pt idx="73293">
                  <c:v>187.8671875</c:v>
                </c:pt>
                <c:pt idx="73294">
                  <c:v>187.86979166666666</c:v>
                </c:pt>
                <c:pt idx="73295">
                  <c:v>187.87239583333334</c:v>
                </c:pt>
                <c:pt idx="73296">
                  <c:v>187.875</c:v>
                </c:pt>
                <c:pt idx="73297">
                  <c:v>187.87760416666666</c:v>
                </c:pt>
                <c:pt idx="73298">
                  <c:v>187.88020833333334</c:v>
                </c:pt>
                <c:pt idx="73299">
                  <c:v>187.8828125</c:v>
                </c:pt>
                <c:pt idx="73300">
                  <c:v>187.88541666666666</c:v>
                </c:pt>
                <c:pt idx="73301">
                  <c:v>187.88802083333334</c:v>
                </c:pt>
                <c:pt idx="73302">
                  <c:v>187.890625</c:v>
                </c:pt>
                <c:pt idx="73303">
                  <c:v>187.89322916666666</c:v>
                </c:pt>
                <c:pt idx="73304">
                  <c:v>187.89583333333334</c:v>
                </c:pt>
                <c:pt idx="73305">
                  <c:v>187.8984375</c:v>
                </c:pt>
                <c:pt idx="73306">
                  <c:v>187.90104166666666</c:v>
                </c:pt>
                <c:pt idx="73307">
                  <c:v>187.90364583333334</c:v>
                </c:pt>
                <c:pt idx="73308">
                  <c:v>187.90625</c:v>
                </c:pt>
                <c:pt idx="73309">
                  <c:v>187.90885416666666</c:v>
                </c:pt>
                <c:pt idx="73310">
                  <c:v>187.91145833333334</c:v>
                </c:pt>
                <c:pt idx="73311">
                  <c:v>187.9140625</c:v>
                </c:pt>
                <c:pt idx="73312">
                  <c:v>187.91666666666666</c:v>
                </c:pt>
                <c:pt idx="73313">
                  <c:v>187.91927083333334</c:v>
                </c:pt>
                <c:pt idx="73314">
                  <c:v>187.921875</c:v>
                </c:pt>
                <c:pt idx="73315">
                  <c:v>187.92447916666666</c:v>
                </c:pt>
                <c:pt idx="73316">
                  <c:v>187.92708333333334</c:v>
                </c:pt>
                <c:pt idx="73317">
                  <c:v>187.9296875</c:v>
                </c:pt>
                <c:pt idx="73318">
                  <c:v>187.93229166666666</c:v>
                </c:pt>
                <c:pt idx="73319">
                  <c:v>187.93489583333334</c:v>
                </c:pt>
                <c:pt idx="73320">
                  <c:v>187.9375</c:v>
                </c:pt>
                <c:pt idx="73321">
                  <c:v>187.94010416666666</c:v>
                </c:pt>
                <c:pt idx="73322">
                  <c:v>187.94270833333334</c:v>
                </c:pt>
                <c:pt idx="73323">
                  <c:v>187.9453125</c:v>
                </c:pt>
                <c:pt idx="73324">
                  <c:v>187.94791666666666</c:v>
                </c:pt>
                <c:pt idx="73325">
                  <c:v>187.95052083333334</c:v>
                </c:pt>
                <c:pt idx="73326">
                  <c:v>187.953125</c:v>
                </c:pt>
                <c:pt idx="73327">
                  <c:v>187.95572916666666</c:v>
                </c:pt>
                <c:pt idx="73328">
                  <c:v>187.95833333333334</c:v>
                </c:pt>
                <c:pt idx="73329">
                  <c:v>187.9609375</c:v>
                </c:pt>
                <c:pt idx="73330">
                  <c:v>187.96354166666666</c:v>
                </c:pt>
                <c:pt idx="73331">
                  <c:v>187.96614583333334</c:v>
                </c:pt>
                <c:pt idx="73332">
                  <c:v>187.96875</c:v>
                </c:pt>
                <c:pt idx="73333">
                  <c:v>187.97135416666666</c:v>
                </c:pt>
                <c:pt idx="73334">
                  <c:v>187.97395833333334</c:v>
                </c:pt>
                <c:pt idx="73335">
                  <c:v>187.9765625</c:v>
                </c:pt>
                <c:pt idx="73336">
                  <c:v>187.97916666666666</c:v>
                </c:pt>
                <c:pt idx="73337">
                  <c:v>187.98177083333334</c:v>
                </c:pt>
                <c:pt idx="73338">
                  <c:v>187.984375</c:v>
                </c:pt>
                <c:pt idx="73339">
                  <c:v>187.98697916666666</c:v>
                </c:pt>
                <c:pt idx="73340">
                  <c:v>187.98958333333334</c:v>
                </c:pt>
                <c:pt idx="73341">
                  <c:v>187.9921875</c:v>
                </c:pt>
                <c:pt idx="73342">
                  <c:v>187.99479166666666</c:v>
                </c:pt>
                <c:pt idx="73343">
                  <c:v>187.99739583333334</c:v>
                </c:pt>
                <c:pt idx="73344">
                  <c:v>188</c:v>
                </c:pt>
                <c:pt idx="73345">
                  <c:v>188.00260416666666</c:v>
                </c:pt>
                <c:pt idx="73346">
                  <c:v>188.00520833333334</c:v>
                </c:pt>
                <c:pt idx="73347">
                  <c:v>188.0078125</c:v>
                </c:pt>
                <c:pt idx="73348">
                  <c:v>188.01041666666666</c:v>
                </c:pt>
                <c:pt idx="73349">
                  <c:v>188.01302083333334</c:v>
                </c:pt>
                <c:pt idx="73350">
                  <c:v>188.015625</c:v>
                </c:pt>
                <c:pt idx="73351">
                  <c:v>188.01822916666666</c:v>
                </c:pt>
                <c:pt idx="73352">
                  <c:v>188.02083333333334</c:v>
                </c:pt>
                <c:pt idx="73353">
                  <c:v>188.0234375</c:v>
                </c:pt>
                <c:pt idx="73354">
                  <c:v>188.02604166666666</c:v>
                </c:pt>
                <c:pt idx="73355">
                  <c:v>188.02864583333334</c:v>
                </c:pt>
                <c:pt idx="73356">
                  <c:v>188.03125</c:v>
                </c:pt>
                <c:pt idx="73357">
                  <c:v>188.03385416666666</c:v>
                </c:pt>
                <c:pt idx="73358">
                  <c:v>188.03645833333334</c:v>
                </c:pt>
                <c:pt idx="73359">
                  <c:v>188.0390625</c:v>
                </c:pt>
                <c:pt idx="73360">
                  <c:v>188.04166666666666</c:v>
                </c:pt>
                <c:pt idx="73361">
                  <c:v>188.04427083333334</c:v>
                </c:pt>
                <c:pt idx="73362">
                  <c:v>188.046875</c:v>
                </c:pt>
                <c:pt idx="73363">
                  <c:v>188.04947916666666</c:v>
                </c:pt>
                <c:pt idx="73364">
                  <c:v>188.05208333333334</c:v>
                </c:pt>
                <c:pt idx="73365">
                  <c:v>188.0546875</c:v>
                </c:pt>
                <c:pt idx="73366">
                  <c:v>188.05729166666666</c:v>
                </c:pt>
                <c:pt idx="73367">
                  <c:v>188.05989583333334</c:v>
                </c:pt>
                <c:pt idx="73368">
                  <c:v>188.0625</c:v>
                </c:pt>
                <c:pt idx="73369">
                  <c:v>188.06510416666666</c:v>
                </c:pt>
                <c:pt idx="73370">
                  <c:v>188.06770833333334</c:v>
                </c:pt>
                <c:pt idx="73371">
                  <c:v>188.0703125</c:v>
                </c:pt>
                <c:pt idx="73372">
                  <c:v>188.07291666666666</c:v>
                </c:pt>
                <c:pt idx="73373">
                  <c:v>188.07552083333334</c:v>
                </c:pt>
                <c:pt idx="73374">
                  <c:v>188.078125</c:v>
                </c:pt>
                <c:pt idx="73375">
                  <c:v>188.08072916666666</c:v>
                </c:pt>
                <c:pt idx="73376">
                  <c:v>188.08333333333334</c:v>
                </c:pt>
                <c:pt idx="73377">
                  <c:v>188.0859375</c:v>
                </c:pt>
                <c:pt idx="73378">
                  <c:v>188.08854166666666</c:v>
                </c:pt>
                <c:pt idx="73379">
                  <c:v>188.09114583333334</c:v>
                </c:pt>
                <c:pt idx="73380">
                  <c:v>188.09375</c:v>
                </c:pt>
                <c:pt idx="73381">
                  <c:v>188.09635416666666</c:v>
                </c:pt>
                <c:pt idx="73382">
                  <c:v>188.09895833333334</c:v>
                </c:pt>
                <c:pt idx="73383">
                  <c:v>188.1015625</c:v>
                </c:pt>
                <c:pt idx="73384">
                  <c:v>188.10416666666666</c:v>
                </c:pt>
                <c:pt idx="73385">
                  <c:v>188.10677083333334</c:v>
                </c:pt>
                <c:pt idx="73386">
                  <c:v>188.109375</c:v>
                </c:pt>
                <c:pt idx="73387">
                  <c:v>188.11197916666666</c:v>
                </c:pt>
                <c:pt idx="73388">
                  <c:v>188.11458333333334</c:v>
                </c:pt>
                <c:pt idx="73389">
                  <c:v>188.1171875</c:v>
                </c:pt>
                <c:pt idx="73390">
                  <c:v>188.11979166666666</c:v>
                </c:pt>
                <c:pt idx="73391">
                  <c:v>188.12239583333334</c:v>
                </c:pt>
                <c:pt idx="73392">
                  <c:v>188.125</c:v>
                </c:pt>
                <c:pt idx="73393">
                  <c:v>188.12760416666666</c:v>
                </c:pt>
                <c:pt idx="73394">
                  <c:v>188.13020833333334</c:v>
                </c:pt>
                <c:pt idx="73395">
                  <c:v>188.1328125</c:v>
                </c:pt>
                <c:pt idx="73396">
                  <c:v>188.13541666666666</c:v>
                </c:pt>
                <c:pt idx="73397">
                  <c:v>188.13802083333334</c:v>
                </c:pt>
                <c:pt idx="73398">
                  <c:v>188.140625</c:v>
                </c:pt>
                <c:pt idx="73399">
                  <c:v>188.14322916666666</c:v>
                </c:pt>
                <c:pt idx="73400">
                  <c:v>188.14583333333334</c:v>
                </c:pt>
                <c:pt idx="73401">
                  <c:v>188.1484375</c:v>
                </c:pt>
                <c:pt idx="73402">
                  <c:v>188.15104166666666</c:v>
                </c:pt>
                <c:pt idx="73403">
                  <c:v>188.15364583333334</c:v>
                </c:pt>
                <c:pt idx="73404">
                  <c:v>188.15625</c:v>
                </c:pt>
                <c:pt idx="73405">
                  <c:v>188.15885416666666</c:v>
                </c:pt>
                <c:pt idx="73406">
                  <c:v>188.16145833333334</c:v>
                </c:pt>
                <c:pt idx="73407">
                  <c:v>188.1640625</c:v>
                </c:pt>
                <c:pt idx="73408">
                  <c:v>188.16666666666666</c:v>
                </c:pt>
                <c:pt idx="73409">
                  <c:v>188.16927083333334</c:v>
                </c:pt>
                <c:pt idx="73410">
                  <c:v>188.171875</c:v>
                </c:pt>
                <c:pt idx="73411">
                  <c:v>188.17447916666666</c:v>
                </c:pt>
                <c:pt idx="73412">
                  <c:v>188.17708333333334</c:v>
                </c:pt>
                <c:pt idx="73413">
                  <c:v>188.1796875</c:v>
                </c:pt>
                <c:pt idx="73414">
                  <c:v>188.18229166666666</c:v>
                </c:pt>
                <c:pt idx="73415">
                  <c:v>188.18489583333334</c:v>
                </c:pt>
                <c:pt idx="73416">
                  <c:v>188.1875</c:v>
                </c:pt>
                <c:pt idx="73417">
                  <c:v>188.19010416666666</c:v>
                </c:pt>
                <c:pt idx="73418">
                  <c:v>188.19270833333334</c:v>
                </c:pt>
                <c:pt idx="73419">
                  <c:v>188.1953125</c:v>
                </c:pt>
                <c:pt idx="73420">
                  <c:v>188.19791666666666</c:v>
                </c:pt>
                <c:pt idx="73421">
                  <c:v>188.20052083333334</c:v>
                </c:pt>
                <c:pt idx="73422">
                  <c:v>188.203125</c:v>
                </c:pt>
                <c:pt idx="73423">
                  <c:v>188.20572916666666</c:v>
                </c:pt>
                <c:pt idx="73424">
                  <c:v>188.20833333333334</c:v>
                </c:pt>
                <c:pt idx="73425">
                  <c:v>188.2109375</c:v>
                </c:pt>
                <c:pt idx="73426">
                  <c:v>188.21354166666666</c:v>
                </c:pt>
                <c:pt idx="73427">
                  <c:v>188.21614583333334</c:v>
                </c:pt>
                <c:pt idx="73428">
                  <c:v>188.21875</c:v>
                </c:pt>
                <c:pt idx="73429">
                  <c:v>188.22135416666666</c:v>
                </c:pt>
                <c:pt idx="73430">
                  <c:v>188.22395833333334</c:v>
                </c:pt>
                <c:pt idx="73431">
                  <c:v>188.2265625</c:v>
                </c:pt>
                <c:pt idx="73432">
                  <c:v>188.22916666666666</c:v>
                </c:pt>
                <c:pt idx="73433">
                  <c:v>188.23177083333334</c:v>
                </c:pt>
                <c:pt idx="73434">
                  <c:v>188.234375</c:v>
                </c:pt>
                <c:pt idx="73435">
                  <c:v>188.23697916666666</c:v>
                </c:pt>
                <c:pt idx="73436">
                  <c:v>188.23958333333334</c:v>
                </c:pt>
                <c:pt idx="73437">
                  <c:v>188.2421875</c:v>
                </c:pt>
                <c:pt idx="73438">
                  <c:v>188.24479166666666</c:v>
                </c:pt>
                <c:pt idx="73439">
                  <c:v>188.24739583333334</c:v>
                </c:pt>
                <c:pt idx="73440">
                  <c:v>188.25</c:v>
                </c:pt>
                <c:pt idx="73441">
                  <c:v>188.25260416666666</c:v>
                </c:pt>
                <c:pt idx="73442">
                  <c:v>188.25520833333334</c:v>
                </c:pt>
                <c:pt idx="73443">
                  <c:v>188.2578125</c:v>
                </c:pt>
                <c:pt idx="73444">
                  <c:v>188.26041666666666</c:v>
                </c:pt>
                <c:pt idx="73445">
                  <c:v>188.26302083333334</c:v>
                </c:pt>
                <c:pt idx="73446">
                  <c:v>188.265625</c:v>
                </c:pt>
                <c:pt idx="73447">
                  <c:v>188.26822916666666</c:v>
                </c:pt>
                <c:pt idx="73448">
                  <c:v>188.27083333333334</c:v>
                </c:pt>
                <c:pt idx="73449">
                  <c:v>188.2734375</c:v>
                </c:pt>
                <c:pt idx="73450">
                  <c:v>188.27604166666666</c:v>
                </c:pt>
                <c:pt idx="73451">
                  <c:v>188.27864583333334</c:v>
                </c:pt>
                <c:pt idx="73452">
                  <c:v>188.28125</c:v>
                </c:pt>
                <c:pt idx="73453">
                  <c:v>188.28385416666666</c:v>
                </c:pt>
                <c:pt idx="73454">
                  <c:v>188.28645833333334</c:v>
                </c:pt>
                <c:pt idx="73455">
                  <c:v>188.2890625</c:v>
                </c:pt>
                <c:pt idx="73456">
                  <c:v>188.29166666666666</c:v>
                </c:pt>
                <c:pt idx="73457">
                  <c:v>188.29427083333334</c:v>
                </c:pt>
                <c:pt idx="73458">
                  <c:v>188.296875</c:v>
                </c:pt>
                <c:pt idx="73459">
                  <c:v>188.29947916666666</c:v>
                </c:pt>
                <c:pt idx="73460">
                  <c:v>188.30208333333334</c:v>
                </c:pt>
                <c:pt idx="73461">
                  <c:v>188.3046875</c:v>
                </c:pt>
                <c:pt idx="73462">
                  <c:v>188.30729166666666</c:v>
                </c:pt>
                <c:pt idx="73463">
                  <c:v>188.30989583333334</c:v>
                </c:pt>
                <c:pt idx="73464">
                  <c:v>188.3125</c:v>
                </c:pt>
                <c:pt idx="73465">
                  <c:v>188.31510416666666</c:v>
                </c:pt>
                <c:pt idx="73466">
                  <c:v>188.31770833333334</c:v>
                </c:pt>
                <c:pt idx="73467">
                  <c:v>188.3203125</c:v>
                </c:pt>
                <c:pt idx="73468">
                  <c:v>188.32291666666666</c:v>
                </c:pt>
                <c:pt idx="73469">
                  <c:v>188.32552083333334</c:v>
                </c:pt>
                <c:pt idx="73470">
                  <c:v>188.328125</c:v>
                </c:pt>
                <c:pt idx="73471">
                  <c:v>188.33072916666666</c:v>
                </c:pt>
                <c:pt idx="73472">
                  <c:v>188.33333333333334</c:v>
                </c:pt>
                <c:pt idx="73473">
                  <c:v>188.3359375</c:v>
                </c:pt>
                <c:pt idx="73474">
                  <c:v>188.33854166666666</c:v>
                </c:pt>
                <c:pt idx="73475">
                  <c:v>188.34114583333334</c:v>
                </c:pt>
                <c:pt idx="73476">
                  <c:v>188.34375</c:v>
                </c:pt>
                <c:pt idx="73477">
                  <c:v>188.34635416666666</c:v>
                </c:pt>
                <c:pt idx="73478">
                  <c:v>188.34895833333334</c:v>
                </c:pt>
                <c:pt idx="73479">
                  <c:v>188.3515625</c:v>
                </c:pt>
                <c:pt idx="73480">
                  <c:v>188.35416666666666</c:v>
                </c:pt>
                <c:pt idx="73481">
                  <c:v>188.35677083333334</c:v>
                </c:pt>
                <c:pt idx="73482">
                  <c:v>188.359375</c:v>
                </c:pt>
                <c:pt idx="73483">
                  <c:v>188.36197916666666</c:v>
                </c:pt>
                <c:pt idx="73484">
                  <c:v>188.36458333333334</c:v>
                </c:pt>
                <c:pt idx="73485">
                  <c:v>188.3671875</c:v>
                </c:pt>
                <c:pt idx="73486">
                  <c:v>188.36979166666666</c:v>
                </c:pt>
                <c:pt idx="73487">
                  <c:v>188.37239583333334</c:v>
                </c:pt>
                <c:pt idx="73488">
                  <c:v>188.375</c:v>
                </c:pt>
                <c:pt idx="73489">
                  <c:v>188.37760416666666</c:v>
                </c:pt>
                <c:pt idx="73490">
                  <c:v>188.38020833333334</c:v>
                </c:pt>
                <c:pt idx="73491">
                  <c:v>188.3828125</c:v>
                </c:pt>
                <c:pt idx="73492">
                  <c:v>188.38541666666666</c:v>
                </c:pt>
                <c:pt idx="73493">
                  <c:v>188.38802083333334</c:v>
                </c:pt>
                <c:pt idx="73494">
                  <c:v>188.390625</c:v>
                </c:pt>
                <c:pt idx="73495">
                  <c:v>188.39322916666666</c:v>
                </c:pt>
                <c:pt idx="73496">
                  <c:v>188.39583333333334</c:v>
                </c:pt>
                <c:pt idx="73497">
                  <c:v>188.3984375</c:v>
                </c:pt>
                <c:pt idx="73498">
                  <c:v>188.40104166666666</c:v>
                </c:pt>
                <c:pt idx="73499">
                  <c:v>188.40364583333334</c:v>
                </c:pt>
                <c:pt idx="73500">
                  <c:v>188.40625</c:v>
                </c:pt>
                <c:pt idx="73501">
                  <c:v>188.40885416666666</c:v>
                </c:pt>
                <c:pt idx="73502">
                  <c:v>188.41145833333334</c:v>
                </c:pt>
                <c:pt idx="73503">
                  <c:v>188.4140625</c:v>
                </c:pt>
                <c:pt idx="73504">
                  <c:v>188.41666666666666</c:v>
                </c:pt>
                <c:pt idx="73505">
                  <c:v>188.41927083333334</c:v>
                </c:pt>
                <c:pt idx="73506">
                  <c:v>188.421875</c:v>
                </c:pt>
                <c:pt idx="73507">
                  <c:v>188.42447916666666</c:v>
                </c:pt>
                <c:pt idx="73508">
                  <c:v>188.42708333333334</c:v>
                </c:pt>
                <c:pt idx="73509">
                  <c:v>188.4296875</c:v>
                </c:pt>
                <c:pt idx="73510">
                  <c:v>188.43229166666666</c:v>
                </c:pt>
                <c:pt idx="73511">
                  <c:v>188.43489583333334</c:v>
                </c:pt>
                <c:pt idx="73512">
                  <c:v>188.4375</c:v>
                </c:pt>
                <c:pt idx="73513">
                  <c:v>188.44010416666666</c:v>
                </c:pt>
                <c:pt idx="73514">
                  <c:v>188.44270833333334</c:v>
                </c:pt>
                <c:pt idx="73515">
                  <c:v>188.4453125</c:v>
                </c:pt>
                <c:pt idx="73516">
                  <c:v>188.44791666666666</c:v>
                </c:pt>
                <c:pt idx="73517">
                  <c:v>188.45052083333334</c:v>
                </c:pt>
                <c:pt idx="73518">
                  <c:v>188.453125</c:v>
                </c:pt>
                <c:pt idx="73519">
                  <c:v>188.45572916666666</c:v>
                </c:pt>
                <c:pt idx="73520">
                  <c:v>188.45833333333334</c:v>
                </c:pt>
                <c:pt idx="73521">
                  <c:v>188.4609375</c:v>
                </c:pt>
                <c:pt idx="73522">
                  <c:v>188.46354166666666</c:v>
                </c:pt>
                <c:pt idx="73523">
                  <c:v>188.46614583333334</c:v>
                </c:pt>
                <c:pt idx="73524">
                  <c:v>188.46875</c:v>
                </c:pt>
                <c:pt idx="73525">
                  <c:v>188.47135416666666</c:v>
                </c:pt>
                <c:pt idx="73526">
                  <c:v>188.47395833333334</c:v>
                </c:pt>
                <c:pt idx="73527">
                  <c:v>188.4765625</c:v>
                </c:pt>
                <c:pt idx="73528">
                  <c:v>188.47916666666666</c:v>
                </c:pt>
                <c:pt idx="73529">
                  <c:v>188.48177083333334</c:v>
                </c:pt>
                <c:pt idx="73530">
                  <c:v>188.484375</c:v>
                </c:pt>
                <c:pt idx="73531">
                  <c:v>188.48697916666666</c:v>
                </c:pt>
                <c:pt idx="73532">
                  <c:v>188.48958333333334</c:v>
                </c:pt>
                <c:pt idx="73533">
                  <c:v>188.4921875</c:v>
                </c:pt>
                <c:pt idx="73534">
                  <c:v>188.49479166666666</c:v>
                </c:pt>
                <c:pt idx="73535">
                  <c:v>188.49739583333334</c:v>
                </c:pt>
                <c:pt idx="73536">
                  <c:v>188.5</c:v>
                </c:pt>
                <c:pt idx="73537">
                  <c:v>188.50260416666666</c:v>
                </c:pt>
                <c:pt idx="73538">
                  <c:v>188.50520833333334</c:v>
                </c:pt>
                <c:pt idx="73539">
                  <c:v>188.5078125</c:v>
                </c:pt>
                <c:pt idx="73540">
                  <c:v>188.51041666666666</c:v>
                </c:pt>
                <c:pt idx="73541">
                  <c:v>188.51302083333334</c:v>
                </c:pt>
                <c:pt idx="73542">
                  <c:v>188.515625</c:v>
                </c:pt>
                <c:pt idx="73543">
                  <c:v>188.51822916666666</c:v>
                </c:pt>
                <c:pt idx="73544">
                  <c:v>188.52083333333334</c:v>
                </c:pt>
                <c:pt idx="73545">
                  <c:v>188.5234375</c:v>
                </c:pt>
                <c:pt idx="73546">
                  <c:v>188.52604166666666</c:v>
                </c:pt>
                <c:pt idx="73547">
                  <c:v>188.52864583333334</c:v>
                </c:pt>
                <c:pt idx="73548">
                  <c:v>188.53125</c:v>
                </c:pt>
                <c:pt idx="73549">
                  <c:v>188.53385416666666</c:v>
                </c:pt>
                <c:pt idx="73550">
                  <c:v>188.53645833333334</c:v>
                </c:pt>
                <c:pt idx="73551">
                  <c:v>188.5390625</c:v>
                </c:pt>
                <c:pt idx="73552">
                  <c:v>188.54166666666666</c:v>
                </c:pt>
                <c:pt idx="73553">
                  <c:v>188.54427083333334</c:v>
                </c:pt>
                <c:pt idx="73554">
                  <c:v>188.546875</c:v>
                </c:pt>
                <c:pt idx="73555">
                  <c:v>188.54947916666666</c:v>
                </c:pt>
                <c:pt idx="73556">
                  <c:v>188.55208333333334</c:v>
                </c:pt>
                <c:pt idx="73557">
                  <c:v>188.5546875</c:v>
                </c:pt>
                <c:pt idx="73558">
                  <c:v>188.55729166666666</c:v>
                </c:pt>
                <c:pt idx="73559">
                  <c:v>188.55989583333334</c:v>
                </c:pt>
                <c:pt idx="73560">
                  <c:v>188.5625</c:v>
                </c:pt>
                <c:pt idx="73561">
                  <c:v>188.56510416666666</c:v>
                </c:pt>
                <c:pt idx="73562">
                  <c:v>188.56770833333334</c:v>
                </c:pt>
                <c:pt idx="73563">
                  <c:v>188.5703125</c:v>
                </c:pt>
                <c:pt idx="73564">
                  <c:v>188.57291666666666</c:v>
                </c:pt>
                <c:pt idx="73565">
                  <c:v>188.57552083333334</c:v>
                </c:pt>
                <c:pt idx="73566">
                  <c:v>188.578125</c:v>
                </c:pt>
                <c:pt idx="73567">
                  <c:v>188.58072916666666</c:v>
                </c:pt>
                <c:pt idx="73568">
                  <c:v>188.58333333333334</c:v>
                </c:pt>
                <c:pt idx="73569">
                  <c:v>188.5859375</c:v>
                </c:pt>
                <c:pt idx="73570">
                  <c:v>188.58854166666666</c:v>
                </c:pt>
                <c:pt idx="73571">
                  <c:v>188.59114583333334</c:v>
                </c:pt>
                <c:pt idx="73572">
                  <c:v>188.59375</c:v>
                </c:pt>
                <c:pt idx="73573">
                  <c:v>188.59635416666666</c:v>
                </c:pt>
                <c:pt idx="73574">
                  <c:v>188.59895833333334</c:v>
                </c:pt>
                <c:pt idx="73575">
                  <c:v>188.6015625</c:v>
                </c:pt>
                <c:pt idx="73576">
                  <c:v>188.60416666666666</c:v>
                </c:pt>
                <c:pt idx="73577">
                  <c:v>188.60677083333334</c:v>
                </c:pt>
                <c:pt idx="73578">
                  <c:v>188.609375</c:v>
                </c:pt>
                <c:pt idx="73579">
                  <c:v>188.61197916666666</c:v>
                </c:pt>
                <c:pt idx="73580">
                  <c:v>188.61458333333334</c:v>
                </c:pt>
                <c:pt idx="73581">
                  <c:v>188.6171875</c:v>
                </c:pt>
                <c:pt idx="73582">
                  <c:v>188.61979166666666</c:v>
                </c:pt>
                <c:pt idx="73583">
                  <c:v>188.62239583333334</c:v>
                </c:pt>
                <c:pt idx="73584">
                  <c:v>188.625</c:v>
                </c:pt>
                <c:pt idx="73585">
                  <c:v>188.62760416666666</c:v>
                </c:pt>
                <c:pt idx="73586">
                  <c:v>188.63020833333334</c:v>
                </c:pt>
                <c:pt idx="73587">
                  <c:v>188.6328125</c:v>
                </c:pt>
                <c:pt idx="73588">
                  <c:v>188.63541666666666</c:v>
                </c:pt>
                <c:pt idx="73589">
                  <c:v>188.63802083333334</c:v>
                </c:pt>
                <c:pt idx="73590">
                  <c:v>188.640625</c:v>
                </c:pt>
                <c:pt idx="73591">
                  <c:v>188.64322916666666</c:v>
                </c:pt>
                <c:pt idx="73592">
                  <c:v>188.64583333333334</c:v>
                </c:pt>
                <c:pt idx="73593">
                  <c:v>188.6484375</c:v>
                </c:pt>
                <c:pt idx="73594">
                  <c:v>188.65104166666666</c:v>
                </c:pt>
                <c:pt idx="73595">
                  <c:v>188.65364583333334</c:v>
                </c:pt>
                <c:pt idx="73596">
                  <c:v>188.65625</c:v>
                </c:pt>
                <c:pt idx="73597">
                  <c:v>188.65885416666666</c:v>
                </c:pt>
                <c:pt idx="73598">
                  <c:v>188.66145833333334</c:v>
                </c:pt>
                <c:pt idx="73599">
                  <c:v>188.6640625</c:v>
                </c:pt>
                <c:pt idx="73600">
                  <c:v>188.66666666666666</c:v>
                </c:pt>
                <c:pt idx="73601">
                  <c:v>188.66927083333334</c:v>
                </c:pt>
                <c:pt idx="73602">
                  <c:v>188.671875</c:v>
                </c:pt>
                <c:pt idx="73603">
                  <c:v>188.67447916666666</c:v>
                </c:pt>
                <c:pt idx="73604">
                  <c:v>188.67708333333334</c:v>
                </c:pt>
                <c:pt idx="73605">
                  <c:v>188.6796875</c:v>
                </c:pt>
                <c:pt idx="73606">
                  <c:v>188.68229166666666</c:v>
                </c:pt>
                <c:pt idx="73607">
                  <c:v>188.68489583333334</c:v>
                </c:pt>
                <c:pt idx="73608">
                  <c:v>188.6875</c:v>
                </c:pt>
                <c:pt idx="73609">
                  <c:v>188.69010416666666</c:v>
                </c:pt>
                <c:pt idx="73610">
                  <c:v>188.69270833333334</c:v>
                </c:pt>
                <c:pt idx="73611">
                  <c:v>188.6953125</c:v>
                </c:pt>
                <c:pt idx="73612">
                  <c:v>188.69791666666666</c:v>
                </c:pt>
                <c:pt idx="73613">
                  <c:v>188.70052083333334</c:v>
                </c:pt>
                <c:pt idx="73614">
                  <c:v>188.703125</c:v>
                </c:pt>
                <c:pt idx="73615">
                  <c:v>188.70572916666666</c:v>
                </c:pt>
                <c:pt idx="73616">
                  <c:v>188.70833333333334</c:v>
                </c:pt>
                <c:pt idx="73617">
                  <c:v>188.7109375</c:v>
                </c:pt>
                <c:pt idx="73618">
                  <c:v>188.71354166666666</c:v>
                </c:pt>
                <c:pt idx="73619">
                  <c:v>188.71614583333334</c:v>
                </c:pt>
                <c:pt idx="73620">
                  <c:v>188.71875</c:v>
                </c:pt>
                <c:pt idx="73621">
                  <c:v>188.72135416666666</c:v>
                </c:pt>
                <c:pt idx="73622">
                  <c:v>188.72395833333334</c:v>
                </c:pt>
                <c:pt idx="73623">
                  <c:v>188.7265625</c:v>
                </c:pt>
                <c:pt idx="73624">
                  <c:v>188.72916666666666</c:v>
                </c:pt>
                <c:pt idx="73625">
                  <c:v>188.73177083333334</c:v>
                </c:pt>
                <c:pt idx="73626">
                  <c:v>188.734375</c:v>
                </c:pt>
                <c:pt idx="73627">
                  <c:v>188.73697916666666</c:v>
                </c:pt>
                <c:pt idx="73628">
                  <c:v>188.73958333333334</c:v>
                </c:pt>
                <c:pt idx="73629">
                  <c:v>188.7421875</c:v>
                </c:pt>
                <c:pt idx="73630">
                  <c:v>188.74479166666666</c:v>
                </c:pt>
                <c:pt idx="73631">
                  <c:v>188.74739583333334</c:v>
                </c:pt>
                <c:pt idx="73632">
                  <c:v>188.75</c:v>
                </c:pt>
                <c:pt idx="73633">
                  <c:v>188.75260416666666</c:v>
                </c:pt>
                <c:pt idx="73634">
                  <c:v>188.75520833333334</c:v>
                </c:pt>
                <c:pt idx="73635">
                  <c:v>188.7578125</c:v>
                </c:pt>
                <c:pt idx="73636">
                  <c:v>188.76041666666666</c:v>
                </c:pt>
                <c:pt idx="73637">
                  <c:v>188.76302083333334</c:v>
                </c:pt>
                <c:pt idx="73638">
                  <c:v>188.765625</c:v>
                </c:pt>
                <c:pt idx="73639">
                  <c:v>188.76822916666666</c:v>
                </c:pt>
                <c:pt idx="73640">
                  <c:v>188.77083333333334</c:v>
                </c:pt>
                <c:pt idx="73641">
                  <c:v>188.7734375</c:v>
                </c:pt>
                <c:pt idx="73642">
                  <c:v>188.77604166666666</c:v>
                </c:pt>
                <c:pt idx="73643">
                  <c:v>188.77864583333334</c:v>
                </c:pt>
                <c:pt idx="73644">
                  <c:v>188.78125</c:v>
                </c:pt>
                <c:pt idx="73645">
                  <c:v>188.78385416666666</c:v>
                </c:pt>
                <c:pt idx="73646">
                  <c:v>188.78645833333334</c:v>
                </c:pt>
                <c:pt idx="73647">
                  <c:v>188.7890625</c:v>
                </c:pt>
                <c:pt idx="73648">
                  <c:v>188.79166666666666</c:v>
                </c:pt>
                <c:pt idx="73649">
                  <c:v>188.79427083333334</c:v>
                </c:pt>
                <c:pt idx="73650">
                  <c:v>188.796875</c:v>
                </c:pt>
                <c:pt idx="73651">
                  <c:v>188.79947916666666</c:v>
                </c:pt>
                <c:pt idx="73652">
                  <c:v>188.80208333333334</c:v>
                </c:pt>
                <c:pt idx="73653">
                  <c:v>188.8046875</c:v>
                </c:pt>
                <c:pt idx="73654">
                  <c:v>188.80729166666666</c:v>
                </c:pt>
                <c:pt idx="73655">
                  <c:v>188.80989583333334</c:v>
                </c:pt>
                <c:pt idx="73656">
                  <c:v>188.8125</c:v>
                </c:pt>
                <c:pt idx="73657">
                  <c:v>188.81510416666666</c:v>
                </c:pt>
                <c:pt idx="73658">
                  <c:v>188.81770833333334</c:v>
                </c:pt>
                <c:pt idx="73659">
                  <c:v>188.8203125</c:v>
                </c:pt>
                <c:pt idx="73660">
                  <c:v>188.82291666666666</c:v>
                </c:pt>
                <c:pt idx="73661">
                  <c:v>188.82552083333334</c:v>
                </c:pt>
                <c:pt idx="73662">
                  <c:v>188.828125</c:v>
                </c:pt>
                <c:pt idx="73663">
                  <c:v>188.83072916666666</c:v>
                </c:pt>
                <c:pt idx="73664">
                  <c:v>188.83333333333334</c:v>
                </c:pt>
                <c:pt idx="73665">
                  <c:v>188.8359375</c:v>
                </c:pt>
                <c:pt idx="73666">
                  <c:v>188.83854166666666</c:v>
                </c:pt>
                <c:pt idx="73667">
                  <c:v>188.84114583333334</c:v>
                </c:pt>
                <c:pt idx="73668">
                  <c:v>188.84375</c:v>
                </c:pt>
                <c:pt idx="73669">
                  <c:v>188.84635416666666</c:v>
                </c:pt>
                <c:pt idx="73670">
                  <c:v>188.84895833333334</c:v>
                </c:pt>
                <c:pt idx="73671">
                  <c:v>188.8515625</c:v>
                </c:pt>
                <c:pt idx="73672">
                  <c:v>188.85416666666666</c:v>
                </c:pt>
                <c:pt idx="73673">
                  <c:v>188.85677083333334</c:v>
                </c:pt>
                <c:pt idx="73674">
                  <c:v>188.859375</c:v>
                </c:pt>
                <c:pt idx="73675">
                  <c:v>188.86197916666666</c:v>
                </c:pt>
                <c:pt idx="73676">
                  <c:v>188.86458333333334</c:v>
                </c:pt>
                <c:pt idx="73677">
                  <c:v>188.8671875</c:v>
                </c:pt>
                <c:pt idx="73678">
                  <c:v>188.86979166666666</c:v>
                </c:pt>
                <c:pt idx="73679">
                  <c:v>188.87239583333334</c:v>
                </c:pt>
                <c:pt idx="73680">
                  <c:v>188.875</c:v>
                </c:pt>
                <c:pt idx="73681">
                  <c:v>188.87760416666666</c:v>
                </c:pt>
                <c:pt idx="73682">
                  <c:v>188.88020833333334</c:v>
                </c:pt>
                <c:pt idx="73683">
                  <c:v>188.8828125</c:v>
                </c:pt>
                <c:pt idx="73684">
                  <c:v>188.88541666666666</c:v>
                </c:pt>
                <c:pt idx="73685">
                  <c:v>188.88802083333334</c:v>
                </c:pt>
                <c:pt idx="73686">
                  <c:v>188.890625</c:v>
                </c:pt>
                <c:pt idx="73687">
                  <c:v>188.89322916666666</c:v>
                </c:pt>
                <c:pt idx="73688">
                  <c:v>188.89583333333334</c:v>
                </c:pt>
                <c:pt idx="73689">
                  <c:v>188.8984375</c:v>
                </c:pt>
                <c:pt idx="73690">
                  <c:v>188.90104166666666</c:v>
                </c:pt>
                <c:pt idx="73691">
                  <c:v>188.90364583333334</c:v>
                </c:pt>
                <c:pt idx="73692">
                  <c:v>188.90625</c:v>
                </c:pt>
                <c:pt idx="73693">
                  <c:v>188.90885416666666</c:v>
                </c:pt>
                <c:pt idx="73694">
                  <c:v>188.91145833333334</c:v>
                </c:pt>
                <c:pt idx="73695">
                  <c:v>188.9140625</c:v>
                </c:pt>
                <c:pt idx="73696">
                  <c:v>188.91666666666666</c:v>
                </c:pt>
                <c:pt idx="73697">
                  <c:v>188.91927083333334</c:v>
                </c:pt>
                <c:pt idx="73698">
                  <c:v>188.921875</c:v>
                </c:pt>
                <c:pt idx="73699">
                  <c:v>188.92447916666666</c:v>
                </c:pt>
                <c:pt idx="73700">
                  <c:v>188.92708333333334</c:v>
                </c:pt>
                <c:pt idx="73701">
                  <c:v>188.9296875</c:v>
                </c:pt>
                <c:pt idx="73702">
                  <c:v>188.93229166666666</c:v>
                </c:pt>
                <c:pt idx="73703">
                  <c:v>188.93489583333334</c:v>
                </c:pt>
                <c:pt idx="73704">
                  <c:v>188.9375</c:v>
                </c:pt>
                <c:pt idx="73705">
                  <c:v>188.94010416666666</c:v>
                </c:pt>
                <c:pt idx="73706">
                  <c:v>188.94270833333334</c:v>
                </c:pt>
                <c:pt idx="73707">
                  <c:v>188.9453125</c:v>
                </c:pt>
                <c:pt idx="73708">
                  <c:v>188.94791666666666</c:v>
                </c:pt>
                <c:pt idx="73709">
                  <c:v>188.95052083333334</c:v>
                </c:pt>
                <c:pt idx="73710">
                  <c:v>188.953125</c:v>
                </c:pt>
                <c:pt idx="73711">
                  <c:v>188.95572916666666</c:v>
                </c:pt>
                <c:pt idx="73712">
                  <c:v>188.95833333333334</c:v>
                </c:pt>
                <c:pt idx="73713">
                  <c:v>188.9609375</c:v>
                </c:pt>
                <c:pt idx="73714">
                  <c:v>188.96354166666666</c:v>
                </c:pt>
                <c:pt idx="73715">
                  <c:v>188.96614583333334</c:v>
                </c:pt>
                <c:pt idx="73716">
                  <c:v>188.96875</c:v>
                </c:pt>
                <c:pt idx="73717">
                  <c:v>188.97135416666666</c:v>
                </c:pt>
                <c:pt idx="73718">
                  <c:v>188.97395833333334</c:v>
                </c:pt>
                <c:pt idx="73719">
                  <c:v>188.9765625</c:v>
                </c:pt>
                <c:pt idx="73720">
                  <c:v>188.97916666666666</c:v>
                </c:pt>
                <c:pt idx="73721">
                  <c:v>188.98177083333334</c:v>
                </c:pt>
                <c:pt idx="73722">
                  <c:v>188.984375</c:v>
                </c:pt>
                <c:pt idx="73723">
                  <c:v>188.98697916666666</c:v>
                </c:pt>
                <c:pt idx="73724">
                  <c:v>188.98958333333334</c:v>
                </c:pt>
                <c:pt idx="73725">
                  <c:v>188.9921875</c:v>
                </c:pt>
                <c:pt idx="73726">
                  <c:v>188.99479166666666</c:v>
                </c:pt>
                <c:pt idx="73727">
                  <c:v>188.99739583333334</c:v>
                </c:pt>
                <c:pt idx="73728">
                  <c:v>189</c:v>
                </c:pt>
                <c:pt idx="73729">
                  <c:v>189.00260416666666</c:v>
                </c:pt>
                <c:pt idx="73730">
                  <c:v>189.00520833333334</c:v>
                </c:pt>
                <c:pt idx="73731">
                  <c:v>189.0078125</c:v>
                </c:pt>
                <c:pt idx="73732">
                  <c:v>189.01041666666666</c:v>
                </c:pt>
                <c:pt idx="73733">
                  <c:v>189.01302083333334</c:v>
                </c:pt>
                <c:pt idx="73734">
                  <c:v>189.015625</c:v>
                </c:pt>
                <c:pt idx="73735">
                  <c:v>189.01822916666666</c:v>
                </c:pt>
                <c:pt idx="73736">
                  <c:v>189.02083333333334</c:v>
                </c:pt>
                <c:pt idx="73737">
                  <c:v>189.0234375</c:v>
                </c:pt>
                <c:pt idx="73738">
                  <c:v>189.02604166666666</c:v>
                </c:pt>
                <c:pt idx="73739">
                  <c:v>189.02864583333334</c:v>
                </c:pt>
                <c:pt idx="73740">
                  <c:v>189.03125</c:v>
                </c:pt>
                <c:pt idx="73741">
                  <c:v>189.03385416666666</c:v>
                </c:pt>
                <c:pt idx="73742">
                  <c:v>189.03645833333334</c:v>
                </c:pt>
                <c:pt idx="73743">
                  <c:v>189.0390625</c:v>
                </c:pt>
                <c:pt idx="73744">
                  <c:v>189.04166666666666</c:v>
                </c:pt>
                <c:pt idx="73745">
                  <c:v>189.04427083333334</c:v>
                </c:pt>
                <c:pt idx="73746">
                  <c:v>189.046875</c:v>
                </c:pt>
                <c:pt idx="73747">
                  <c:v>189.04947916666666</c:v>
                </c:pt>
                <c:pt idx="73748">
                  <c:v>189.05208333333334</c:v>
                </c:pt>
                <c:pt idx="73749">
                  <c:v>189.0546875</c:v>
                </c:pt>
                <c:pt idx="73750">
                  <c:v>189.05729166666666</c:v>
                </c:pt>
                <c:pt idx="73751">
                  <c:v>189.05989583333334</c:v>
                </c:pt>
                <c:pt idx="73752">
                  <c:v>189.0625</c:v>
                </c:pt>
                <c:pt idx="73753">
                  <c:v>189.06510416666666</c:v>
                </c:pt>
                <c:pt idx="73754">
                  <c:v>189.06770833333334</c:v>
                </c:pt>
                <c:pt idx="73755">
                  <c:v>189.0703125</c:v>
                </c:pt>
                <c:pt idx="73756">
                  <c:v>189.07291666666666</c:v>
                </c:pt>
                <c:pt idx="73757">
                  <c:v>189.07552083333334</c:v>
                </c:pt>
                <c:pt idx="73758">
                  <c:v>189.078125</c:v>
                </c:pt>
                <c:pt idx="73759">
                  <c:v>189.08072916666666</c:v>
                </c:pt>
                <c:pt idx="73760">
                  <c:v>189.08333333333334</c:v>
                </c:pt>
                <c:pt idx="73761">
                  <c:v>189.0859375</c:v>
                </c:pt>
                <c:pt idx="73762">
                  <c:v>189.08854166666666</c:v>
                </c:pt>
                <c:pt idx="73763">
                  <c:v>189.09114583333334</c:v>
                </c:pt>
                <c:pt idx="73764">
                  <c:v>189.09375</c:v>
                </c:pt>
                <c:pt idx="73765">
                  <c:v>189.09635416666666</c:v>
                </c:pt>
                <c:pt idx="73766">
                  <c:v>189.09895833333334</c:v>
                </c:pt>
                <c:pt idx="73767">
                  <c:v>189.1015625</c:v>
                </c:pt>
                <c:pt idx="73768">
                  <c:v>189.10416666666666</c:v>
                </c:pt>
                <c:pt idx="73769">
                  <c:v>189.10677083333334</c:v>
                </c:pt>
                <c:pt idx="73770">
                  <c:v>189.109375</c:v>
                </c:pt>
                <c:pt idx="73771">
                  <c:v>189.11197916666666</c:v>
                </c:pt>
                <c:pt idx="73772">
                  <c:v>189.11458333333334</c:v>
                </c:pt>
                <c:pt idx="73773">
                  <c:v>189.1171875</c:v>
                </c:pt>
                <c:pt idx="73774">
                  <c:v>189.11979166666666</c:v>
                </c:pt>
                <c:pt idx="73775">
                  <c:v>189.12239583333334</c:v>
                </c:pt>
                <c:pt idx="73776">
                  <c:v>189.125</c:v>
                </c:pt>
                <c:pt idx="73777">
                  <c:v>189.12760416666666</c:v>
                </c:pt>
                <c:pt idx="73778">
                  <c:v>189.13020833333334</c:v>
                </c:pt>
                <c:pt idx="73779">
                  <c:v>189.1328125</c:v>
                </c:pt>
                <c:pt idx="73780">
                  <c:v>189.13541666666666</c:v>
                </c:pt>
                <c:pt idx="73781">
                  <c:v>189.13802083333334</c:v>
                </c:pt>
                <c:pt idx="73782">
                  <c:v>189.140625</c:v>
                </c:pt>
                <c:pt idx="73783">
                  <c:v>189.14322916666666</c:v>
                </c:pt>
                <c:pt idx="73784">
                  <c:v>189.14583333333334</c:v>
                </c:pt>
                <c:pt idx="73785">
                  <c:v>189.1484375</c:v>
                </c:pt>
                <c:pt idx="73786">
                  <c:v>189.15104166666666</c:v>
                </c:pt>
                <c:pt idx="73787">
                  <c:v>189.15364583333334</c:v>
                </c:pt>
                <c:pt idx="73788">
                  <c:v>189.15625</c:v>
                </c:pt>
                <c:pt idx="73789">
                  <c:v>189.15885416666666</c:v>
                </c:pt>
                <c:pt idx="73790">
                  <c:v>189.16145833333334</c:v>
                </c:pt>
                <c:pt idx="73791">
                  <c:v>189.1640625</c:v>
                </c:pt>
                <c:pt idx="73792">
                  <c:v>189.16666666666666</c:v>
                </c:pt>
                <c:pt idx="73793">
                  <c:v>189.16927083333334</c:v>
                </c:pt>
                <c:pt idx="73794">
                  <c:v>189.171875</c:v>
                </c:pt>
                <c:pt idx="73795">
                  <c:v>189.17447916666666</c:v>
                </c:pt>
                <c:pt idx="73796">
                  <c:v>189.17708333333334</c:v>
                </c:pt>
                <c:pt idx="73797">
                  <c:v>189.1796875</c:v>
                </c:pt>
                <c:pt idx="73798">
                  <c:v>189.18229166666666</c:v>
                </c:pt>
                <c:pt idx="73799">
                  <c:v>189.18489583333334</c:v>
                </c:pt>
                <c:pt idx="73800">
                  <c:v>189.1875</c:v>
                </c:pt>
                <c:pt idx="73801">
                  <c:v>189.19010416666666</c:v>
                </c:pt>
                <c:pt idx="73802">
                  <c:v>189.19270833333334</c:v>
                </c:pt>
                <c:pt idx="73803">
                  <c:v>189.1953125</c:v>
                </c:pt>
                <c:pt idx="73804">
                  <c:v>189.19791666666666</c:v>
                </c:pt>
                <c:pt idx="73805">
                  <c:v>189.20052083333334</c:v>
                </c:pt>
                <c:pt idx="73806">
                  <c:v>189.203125</c:v>
                </c:pt>
                <c:pt idx="73807">
                  <c:v>189.20572916666666</c:v>
                </c:pt>
                <c:pt idx="73808">
                  <c:v>189.20833333333334</c:v>
                </c:pt>
                <c:pt idx="73809">
                  <c:v>189.2109375</c:v>
                </c:pt>
                <c:pt idx="73810">
                  <c:v>189.21354166666666</c:v>
                </c:pt>
                <c:pt idx="73811">
                  <c:v>189.21614583333334</c:v>
                </c:pt>
                <c:pt idx="73812">
                  <c:v>189.21875</c:v>
                </c:pt>
                <c:pt idx="73813">
                  <c:v>189.22135416666666</c:v>
                </c:pt>
                <c:pt idx="73814">
                  <c:v>189.22395833333334</c:v>
                </c:pt>
                <c:pt idx="73815">
                  <c:v>189.2265625</c:v>
                </c:pt>
                <c:pt idx="73816">
                  <c:v>189.22916666666666</c:v>
                </c:pt>
                <c:pt idx="73817">
                  <c:v>189.23177083333334</c:v>
                </c:pt>
                <c:pt idx="73818">
                  <c:v>189.234375</c:v>
                </c:pt>
                <c:pt idx="73819">
                  <c:v>189.23697916666666</c:v>
                </c:pt>
                <c:pt idx="73820">
                  <c:v>189.23958333333334</c:v>
                </c:pt>
                <c:pt idx="73821">
                  <c:v>189.2421875</c:v>
                </c:pt>
                <c:pt idx="73822">
                  <c:v>189.24479166666666</c:v>
                </c:pt>
                <c:pt idx="73823">
                  <c:v>189.24739583333334</c:v>
                </c:pt>
                <c:pt idx="73824">
                  <c:v>189.25</c:v>
                </c:pt>
                <c:pt idx="73825">
                  <c:v>189.25260416666666</c:v>
                </c:pt>
                <c:pt idx="73826">
                  <c:v>189.25520833333334</c:v>
                </c:pt>
                <c:pt idx="73827">
                  <c:v>189.2578125</c:v>
                </c:pt>
                <c:pt idx="73828">
                  <c:v>189.26041666666666</c:v>
                </c:pt>
                <c:pt idx="73829">
                  <c:v>189.26302083333334</c:v>
                </c:pt>
                <c:pt idx="73830">
                  <c:v>189.265625</c:v>
                </c:pt>
                <c:pt idx="73831">
                  <c:v>189.26822916666666</c:v>
                </c:pt>
                <c:pt idx="73832">
                  <c:v>189.27083333333334</c:v>
                </c:pt>
                <c:pt idx="73833">
                  <c:v>189.2734375</c:v>
                </c:pt>
                <c:pt idx="73834">
                  <c:v>189.27604166666666</c:v>
                </c:pt>
                <c:pt idx="73835">
                  <c:v>189.27864583333334</c:v>
                </c:pt>
                <c:pt idx="73836">
                  <c:v>189.28125</c:v>
                </c:pt>
                <c:pt idx="73837">
                  <c:v>189.28385416666666</c:v>
                </c:pt>
                <c:pt idx="73838">
                  <c:v>189.28645833333334</c:v>
                </c:pt>
                <c:pt idx="73839">
                  <c:v>189.2890625</c:v>
                </c:pt>
                <c:pt idx="73840">
                  <c:v>189.29166666666666</c:v>
                </c:pt>
                <c:pt idx="73841">
                  <c:v>189.29427083333334</c:v>
                </c:pt>
                <c:pt idx="73842">
                  <c:v>189.296875</c:v>
                </c:pt>
                <c:pt idx="73843">
                  <c:v>189.29947916666666</c:v>
                </c:pt>
                <c:pt idx="73844">
                  <c:v>189.30208333333334</c:v>
                </c:pt>
                <c:pt idx="73845">
                  <c:v>189.3046875</c:v>
                </c:pt>
                <c:pt idx="73846">
                  <c:v>189.30729166666666</c:v>
                </c:pt>
                <c:pt idx="73847">
                  <c:v>189.30989583333334</c:v>
                </c:pt>
                <c:pt idx="73848">
                  <c:v>189.3125</c:v>
                </c:pt>
                <c:pt idx="73849">
                  <c:v>189.31510416666666</c:v>
                </c:pt>
                <c:pt idx="73850">
                  <c:v>189.31770833333334</c:v>
                </c:pt>
                <c:pt idx="73851">
                  <c:v>189.3203125</c:v>
                </c:pt>
                <c:pt idx="73852">
                  <c:v>189.32291666666666</c:v>
                </c:pt>
                <c:pt idx="73853">
                  <c:v>189.32552083333334</c:v>
                </c:pt>
                <c:pt idx="73854">
                  <c:v>189.328125</c:v>
                </c:pt>
                <c:pt idx="73855">
                  <c:v>189.33072916666666</c:v>
                </c:pt>
                <c:pt idx="73856">
                  <c:v>189.33333333333334</c:v>
                </c:pt>
                <c:pt idx="73857">
                  <c:v>189.3359375</c:v>
                </c:pt>
                <c:pt idx="73858">
                  <c:v>189.33854166666666</c:v>
                </c:pt>
                <c:pt idx="73859">
                  <c:v>189.34114583333334</c:v>
                </c:pt>
                <c:pt idx="73860">
                  <c:v>189.34375</c:v>
                </c:pt>
                <c:pt idx="73861">
                  <c:v>189.34635416666666</c:v>
                </c:pt>
                <c:pt idx="73862">
                  <c:v>189.34895833333334</c:v>
                </c:pt>
                <c:pt idx="73863">
                  <c:v>189.3515625</c:v>
                </c:pt>
                <c:pt idx="73864">
                  <c:v>189.35416666666666</c:v>
                </c:pt>
                <c:pt idx="73865">
                  <c:v>189.35677083333334</c:v>
                </c:pt>
                <c:pt idx="73866">
                  <c:v>189.359375</c:v>
                </c:pt>
                <c:pt idx="73867">
                  <c:v>189.36197916666666</c:v>
                </c:pt>
                <c:pt idx="73868">
                  <c:v>189.36458333333334</c:v>
                </c:pt>
                <c:pt idx="73869">
                  <c:v>189.3671875</c:v>
                </c:pt>
                <c:pt idx="73870">
                  <c:v>189.36979166666666</c:v>
                </c:pt>
                <c:pt idx="73871">
                  <c:v>189.37239583333334</c:v>
                </c:pt>
                <c:pt idx="73872">
                  <c:v>189.375</c:v>
                </c:pt>
                <c:pt idx="73873">
                  <c:v>189.37760416666666</c:v>
                </c:pt>
                <c:pt idx="73874">
                  <c:v>189.38020833333334</c:v>
                </c:pt>
                <c:pt idx="73875">
                  <c:v>189.3828125</c:v>
                </c:pt>
                <c:pt idx="73876">
                  <c:v>189.38541666666666</c:v>
                </c:pt>
                <c:pt idx="73877">
                  <c:v>189.38802083333334</c:v>
                </c:pt>
                <c:pt idx="73878">
                  <c:v>189.390625</c:v>
                </c:pt>
                <c:pt idx="73879">
                  <c:v>189.39322916666666</c:v>
                </c:pt>
                <c:pt idx="73880">
                  <c:v>189.39583333333334</c:v>
                </c:pt>
                <c:pt idx="73881">
                  <c:v>189.3984375</c:v>
                </c:pt>
                <c:pt idx="73882">
                  <c:v>189.40104166666666</c:v>
                </c:pt>
                <c:pt idx="73883">
                  <c:v>189.40364583333334</c:v>
                </c:pt>
                <c:pt idx="73884">
                  <c:v>189.40625</c:v>
                </c:pt>
                <c:pt idx="73885">
                  <c:v>189.40885416666666</c:v>
                </c:pt>
                <c:pt idx="73886">
                  <c:v>189.41145833333334</c:v>
                </c:pt>
                <c:pt idx="73887">
                  <c:v>189.4140625</c:v>
                </c:pt>
                <c:pt idx="73888">
                  <c:v>189.41666666666666</c:v>
                </c:pt>
                <c:pt idx="73889">
                  <c:v>189.41927083333334</c:v>
                </c:pt>
                <c:pt idx="73890">
                  <c:v>189.421875</c:v>
                </c:pt>
                <c:pt idx="73891">
                  <c:v>189.42447916666666</c:v>
                </c:pt>
                <c:pt idx="73892">
                  <c:v>189.42708333333334</c:v>
                </c:pt>
                <c:pt idx="73893">
                  <c:v>189.4296875</c:v>
                </c:pt>
                <c:pt idx="73894">
                  <c:v>189.43229166666666</c:v>
                </c:pt>
                <c:pt idx="73895">
                  <c:v>189.43489583333334</c:v>
                </c:pt>
                <c:pt idx="73896">
                  <c:v>189.4375</c:v>
                </c:pt>
                <c:pt idx="73897">
                  <c:v>189.44010416666666</c:v>
                </c:pt>
                <c:pt idx="73898">
                  <c:v>189.44270833333334</c:v>
                </c:pt>
                <c:pt idx="73899">
                  <c:v>189.4453125</c:v>
                </c:pt>
                <c:pt idx="73900">
                  <c:v>189.44791666666666</c:v>
                </c:pt>
                <c:pt idx="73901">
                  <c:v>189.45052083333334</c:v>
                </c:pt>
                <c:pt idx="73902">
                  <c:v>189.453125</c:v>
                </c:pt>
                <c:pt idx="73903">
                  <c:v>189.45572916666666</c:v>
                </c:pt>
                <c:pt idx="73904">
                  <c:v>189.45833333333334</c:v>
                </c:pt>
                <c:pt idx="73905">
                  <c:v>189.4609375</c:v>
                </c:pt>
                <c:pt idx="73906">
                  <c:v>189.46354166666666</c:v>
                </c:pt>
                <c:pt idx="73907">
                  <c:v>189.46614583333334</c:v>
                </c:pt>
                <c:pt idx="73908">
                  <c:v>189.46875</c:v>
                </c:pt>
                <c:pt idx="73909">
                  <c:v>189.47135416666666</c:v>
                </c:pt>
                <c:pt idx="73910">
                  <c:v>189.47395833333334</c:v>
                </c:pt>
                <c:pt idx="73911">
                  <c:v>189.4765625</c:v>
                </c:pt>
                <c:pt idx="73912">
                  <c:v>189.47916666666666</c:v>
                </c:pt>
                <c:pt idx="73913">
                  <c:v>189.48177083333334</c:v>
                </c:pt>
                <c:pt idx="73914">
                  <c:v>189.484375</c:v>
                </c:pt>
                <c:pt idx="73915">
                  <c:v>189.48697916666666</c:v>
                </c:pt>
                <c:pt idx="73916">
                  <c:v>189.48958333333334</c:v>
                </c:pt>
                <c:pt idx="73917">
                  <c:v>189.4921875</c:v>
                </c:pt>
                <c:pt idx="73918">
                  <c:v>189.49479166666666</c:v>
                </c:pt>
                <c:pt idx="73919">
                  <c:v>189.49739583333334</c:v>
                </c:pt>
                <c:pt idx="73920">
                  <c:v>189.5</c:v>
                </c:pt>
                <c:pt idx="73921">
                  <c:v>189.50260416666666</c:v>
                </c:pt>
                <c:pt idx="73922">
                  <c:v>189.50520833333334</c:v>
                </c:pt>
                <c:pt idx="73923">
                  <c:v>189.5078125</c:v>
                </c:pt>
                <c:pt idx="73924">
                  <c:v>189.51041666666666</c:v>
                </c:pt>
                <c:pt idx="73925">
                  <c:v>189.51302083333334</c:v>
                </c:pt>
                <c:pt idx="73926">
                  <c:v>189.515625</c:v>
                </c:pt>
                <c:pt idx="73927">
                  <c:v>189.51822916666666</c:v>
                </c:pt>
                <c:pt idx="73928">
                  <c:v>189.52083333333334</c:v>
                </c:pt>
                <c:pt idx="73929">
                  <c:v>189.5234375</c:v>
                </c:pt>
                <c:pt idx="73930">
                  <c:v>189.52604166666666</c:v>
                </c:pt>
                <c:pt idx="73931">
                  <c:v>189.52864583333334</c:v>
                </c:pt>
                <c:pt idx="73932">
                  <c:v>189.53125</c:v>
                </c:pt>
                <c:pt idx="73933">
                  <c:v>189.53385416666666</c:v>
                </c:pt>
                <c:pt idx="73934">
                  <c:v>189.53645833333334</c:v>
                </c:pt>
                <c:pt idx="73935">
                  <c:v>189.5390625</c:v>
                </c:pt>
                <c:pt idx="73936">
                  <c:v>189.54166666666666</c:v>
                </c:pt>
                <c:pt idx="73937">
                  <c:v>189.54427083333334</c:v>
                </c:pt>
                <c:pt idx="73938">
                  <c:v>189.546875</c:v>
                </c:pt>
                <c:pt idx="73939">
                  <c:v>189.54947916666666</c:v>
                </c:pt>
                <c:pt idx="73940">
                  <c:v>189.55208333333334</c:v>
                </c:pt>
                <c:pt idx="73941">
                  <c:v>189.5546875</c:v>
                </c:pt>
                <c:pt idx="73942">
                  <c:v>189.55729166666666</c:v>
                </c:pt>
                <c:pt idx="73943">
                  <c:v>189.55989583333334</c:v>
                </c:pt>
                <c:pt idx="73944">
                  <c:v>189.5625</c:v>
                </c:pt>
                <c:pt idx="73945">
                  <c:v>189.56510416666666</c:v>
                </c:pt>
                <c:pt idx="73946">
                  <c:v>189.56770833333334</c:v>
                </c:pt>
                <c:pt idx="73947">
                  <c:v>189.5703125</c:v>
                </c:pt>
                <c:pt idx="73948">
                  <c:v>189.57291666666666</c:v>
                </c:pt>
                <c:pt idx="73949">
                  <c:v>189.57552083333334</c:v>
                </c:pt>
                <c:pt idx="73950">
                  <c:v>189.578125</c:v>
                </c:pt>
                <c:pt idx="73951">
                  <c:v>189.58072916666666</c:v>
                </c:pt>
                <c:pt idx="73952">
                  <c:v>189.58333333333334</c:v>
                </c:pt>
                <c:pt idx="73953">
                  <c:v>189.5859375</c:v>
                </c:pt>
                <c:pt idx="73954">
                  <c:v>189.58854166666666</c:v>
                </c:pt>
                <c:pt idx="73955">
                  <c:v>189.59114583333334</c:v>
                </c:pt>
                <c:pt idx="73956">
                  <c:v>189.59375</c:v>
                </c:pt>
                <c:pt idx="73957">
                  <c:v>189.59635416666666</c:v>
                </c:pt>
                <c:pt idx="73958">
                  <c:v>189.59895833333334</c:v>
                </c:pt>
                <c:pt idx="73959">
                  <c:v>189.6015625</c:v>
                </c:pt>
                <c:pt idx="73960">
                  <c:v>189.60416666666666</c:v>
                </c:pt>
                <c:pt idx="73961">
                  <c:v>189.60677083333334</c:v>
                </c:pt>
                <c:pt idx="73962">
                  <c:v>189.609375</c:v>
                </c:pt>
                <c:pt idx="73963">
                  <c:v>189.61197916666666</c:v>
                </c:pt>
                <c:pt idx="73964">
                  <c:v>189.61458333333334</c:v>
                </c:pt>
                <c:pt idx="73965">
                  <c:v>189.6171875</c:v>
                </c:pt>
                <c:pt idx="73966">
                  <c:v>189.61979166666666</c:v>
                </c:pt>
                <c:pt idx="73967">
                  <c:v>189.62239583333334</c:v>
                </c:pt>
                <c:pt idx="73968">
                  <c:v>189.625</c:v>
                </c:pt>
                <c:pt idx="73969">
                  <c:v>189.62760416666666</c:v>
                </c:pt>
                <c:pt idx="73970">
                  <c:v>189.63020833333334</c:v>
                </c:pt>
                <c:pt idx="73971">
                  <c:v>189.6328125</c:v>
                </c:pt>
                <c:pt idx="73972">
                  <c:v>189.63541666666666</c:v>
                </c:pt>
                <c:pt idx="73973">
                  <c:v>189.63802083333334</c:v>
                </c:pt>
                <c:pt idx="73974">
                  <c:v>189.640625</c:v>
                </c:pt>
                <c:pt idx="73975">
                  <c:v>189.64322916666666</c:v>
                </c:pt>
                <c:pt idx="73976">
                  <c:v>189.64583333333334</c:v>
                </c:pt>
                <c:pt idx="73977">
                  <c:v>189.6484375</c:v>
                </c:pt>
                <c:pt idx="73978">
                  <c:v>189.65104166666666</c:v>
                </c:pt>
                <c:pt idx="73979">
                  <c:v>189.65364583333334</c:v>
                </c:pt>
                <c:pt idx="73980">
                  <c:v>189.65625</c:v>
                </c:pt>
                <c:pt idx="73981">
                  <c:v>189.65885416666666</c:v>
                </c:pt>
                <c:pt idx="73982">
                  <c:v>189.66145833333334</c:v>
                </c:pt>
                <c:pt idx="73983">
                  <c:v>189.6640625</c:v>
                </c:pt>
                <c:pt idx="73984">
                  <c:v>189.66666666666666</c:v>
                </c:pt>
                <c:pt idx="73985">
                  <c:v>189.66927083333334</c:v>
                </c:pt>
                <c:pt idx="73986">
                  <c:v>189.671875</c:v>
                </c:pt>
                <c:pt idx="73987">
                  <c:v>189.67447916666666</c:v>
                </c:pt>
                <c:pt idx="73988">
                  <c:v>189.67708333333334</c:v>
                </c:pt>
                <c:pt idx="73989">
                  <c:v>189.6796875</c:v>
                </c:pt>
                <c:pt idx="73990">
                  <c:v>189.68229166666666</c:v>
                </c:pt>
                <c:pt idx="73991">
                  <c:v>189.68489583333334</c:v>
                </c:pt>
                <c:pt idx="73992">
                  <c:v>189.6875</c:v>
                </c:pt>
                <c:pt idx="73993">
                  <c:v>189.69010416666666</c:v>
                </c:pt>
                <c:pt idx="73994">
                  <c:v>189.69270833333334</c:v>
                </c:pt>
                <c:pt idx="73995">
                  <c:v>189.6953125</c:v>
                </c:pt>
                <c:pt idx="73996">
                  <c:v>189.69791666666666</c:v>
                </c:pt>
                <c:pt idx="73997">
                  <c:v>189.70052083333334</c:v>
                </c:pt>
                <c:pt idx="73998">
                  <c:v>189.703125</c:v>
                </c:pt>
                <c:pt idx="73999">
                  <c:v>189.70572916666666</c:v>
                </c:pt>
                <c:pt idx="74000">
                  <c:v>189.70833333333334</c:v>
                </c:pt>
                <c:pt idx="74001">
                  <c:v>189.7109375</c:v>
                </c:pt>
                <c:pt idx="74002">
                  <c:v>189.71354166666666</c:v>
                </c:pt>
                <c:pt idx="74003">
                  <c:v>189.71614583333334</c:v>
                </c:pt>
                <c:pt idx="74004">
                  <c:v>189.71875</c:v>
                </c:pt>
                <c:pt idx="74005">
                  <c:v>189.72135416666666</c:v>
                </c:pt>
                <c:pt idx="74006">
                  <c:v>189.72395833333334</c:v>
                </c:pt>
                <c:pt idx="74007">
                  <c:v>189.7265625</c:v>
                </c:pt>
                <c:pt idx="74008">
                  <c:v>189.72916666666666</c:v>
                </c:pt>
                <c:pt idx="74009">
                  <c:v>189.73177083333334</c:v>
                </c:pt>
                <c:pt idx="74010">
                  <c:v>189.734375</c:v>
                </c:pt>
                <c:pt idx="74011">
                  <c:v>189.73697916666666</c:v>
                </c:pt>
                <c:pt idx="74012">
                  <c:v>189.73958333333334</c:v>
                </c:pt>
                <c:pt idx="74013">
                  <c:v>189.7421875</c:v>
                </c:pt>
                <c:pt idx="74014">
                  <c:v>189.74479166666666</c:v>
                </c:pt>
                <c:pt idx="74015">
                  <c:v>189.74739583333334</c:v>
                </c:pt>
                <c:pt idx="74016">
                  <c:v>189.75</c:v>
                </c:pt>
                <c:pt idx="74017">
                  <c:v>189.75260416666666</c:v>
                </c:pt>
                <c:pt idx="74018">
                  <c:v>189.75520833333334</c:v>
                </c:pt>
                <c:pt idx="74019">
                  <c:v>189.7578125</c:v>
                </c:pt>
                <c:pt idx="74020">
                  <c:v>189.76041666666666</c:v>
                </c:pt>
                <c:pt idx="74021">
                  <c:v>189.76302083333334</c:v>
                </c:pt>
                <c:pt idx="74022">
                  <c:v>189.765625</c:v>
                </c:pt>
                <c:pt idx="74023">
                  <c:v>189.76822916666666</c:v>
                </c:pt>
                <c:pt idx="74024">
                  <c:v>189.77083333333334</c:v>
                </c:pt>
                <c:pt idx="74025">
                  <c:v>189.7734375</c:v>
                </c:pt>
                <c:pt idx="74026">
                  <c:v>189.77604166666666</c:v>
                </c:pt>
                <c:pt idx="74027">
                  <c:v>189.77864583333334</c:v>
                </c:pt>
                <c:pt idx="74028">
                  <c:v>189.78125</c:v>
                </c:pt>
                <c:pt idx="74029">
                  <c:v>189.78385416666666</c:v>
                </c:pt>
                <c:pt idx="74030">
                  <c:v>189.78645833333334</c:v>
                </c:pt>
                <c:pt idx="74031">
                  <c:v>189.7890625</c:v>
                </c:pt>
                <c:pt idx="74032">
                  <c:v>189.79166666666666</c:v>
                </c:pt>
                <c:pt idx="74033">
                  <c:v>189.79427083333334</c:v>
                </c:pt>
                <c:pt idx="74034">
                  <c:v>189.796875</c:v>
                </c:pt>
                <c:pt idx="74035">
                  <c:v>189.79947916666666</c:v>
                </c:pt>
                <c:pt idx="74036">
                  <c:v>189.80208333333334</c:v>
                </c:pt>
                <c:pt idx="74037">
                  <c:v>189.8046875</c:v>
                </c:pt>
                <c:pt idx="74038">
                  <c:v>189.80729166666666</c:v>
                </c:pt>
                <c:pt idx="74039">
                  <c:v>189.80989583333334</c:v>
                </c:pt>
                <c:pt idx="74040">
                  <c:v>189.8125</c:v>
                </c:pt>
                <c:pt idx="74041">
                  <c:v>189.81510416666666</c:v>
                </c:pt>
                <c:pt idx="74042">
                  <c:v>189.81770833333334</c:v>
                </c:pt>
                <c:pt idx="74043">
                  <c:v>189.8203125</c:v>
                </c:pt>
                <c:pt idx="74044">
                  <c:v>189.82291666666666</c:v>
                </c:pt>
                <c:pt idx="74045">
                  <c:v>189.82552083333334</c:v>
                </c:pt>
                <c:pt idx="74046">
                  <c:v>189.828125</c:v>
                </c:pt>
                <c:pt idx="74047">
                  <c:v>189.83072916666666</c:v>
                </c:pt>
                <c:pt idx="74048">
                  <c:v>189.83333333333334</c:v>
                </c:pt>
                <c:pt idx="74049">
                  <c:v>189.8359375</c:v>
                </c:pt>
                <c:pt idx="74050">
                  <c:v>189.83854166666666</c:v>
                </c:pt>
                <c:pt idx="74051">
                  <c:v>189.84114583333334</c:v>
                </c:pt>
                <c:pt idx="74052">
                  <c:v>189.84375</c:v>
                </c:pt>
                <c:pt idx="74053">
                  <c:v>189.84635416666666</c:v>
                </c:pt>
                <c:pt idx="74054">
                  <c:v>189.84895833333334</c:v>
                </c:pt>
                <c:pt idx="74055">
                  <c:v>189.8515625</c:v>
                </c:pt>
                <c:pt idx="74056">
                  <c:v>189.85416666666666</c:v>
                </c:pt>
                <c:pt idx="74057">
                  <c:v>189.85677083333334</c:v>
                </c:pt>
                <c:pt idx="74058">
                  <c:v>189.859375</c:v>
                </c:pt>
                <c:pt idx="74059">
                  <c:v>189.86197916666666</c:v>
                </c:pt>
                <c:pt idx="74060">
                  <c:v>189.86458333333334</c:v>
                </c:pt>
                <c:pt idx="74061">
                  <c:v>189.8671875</c:v>
                </c:pt>
                <c:pt idx="74062">
                  <c:v>189.86979166666666</c:v>
                </c:pt>
                <c:pt idx="74063">
                  <c:v>189.87239583333334</c:v>
                </c:pt>
                <c:pt idx="74064">
                  <c:v>189.875</c:v>
                </c:pt>
                <c:pt idx="74065">
                  <c:v>189.87760416666666</c:v>
                </c:pt>
                <c:pt idx="74066">
                  <c:v>189.88020833333334</c:v>
                </c:pt>
                <c:pt idx="74067">
                  <c:v>189.8828125</c:v>
                </c:pt>
                <c:pt idx="74068">
                  <c:v>189.88541666666666</c:v>
                </c:pt>
                <c:pt idx="74069">
                  <c:v>189.88802083333334</c:v>
                </c:pt>
                <c:pt idx="74070">
                  <c:v>189.890625</c:v>
                </c:pt>
                <c:pt idx="74071">
                  <c:v>189.89322916666666</c:v>
                </c:pt>
                <c:pt idx="74072">
                  <c:v>189.89583333333334</c:v>
                </c:pt>
                <c:pt idx="74073">
                  <c:v>189.8984375</c:v>
                </c:pt>
                <c:pt idx="74074">
                  <c:v>189.90104166666666</c:v>
                </c:pt>
                <c:pt idx="74075">
                  <c:v>189.90364583333334</c:v>
                </c:pt>
                <c:pt idx="74076">
                  <c:v>189.90625</c:v>
                </c:pt>
                <c:pt idx="74077">
                  <c:v>189.90885416666666</c:v>
                </c:pt>
                <c:pt idx="74078">
                  <c:v>189.91145833333334</c:v>
                </c:pt>
                <c:pt idx="74079">
                  <c:v>189.9140625</c:v>
                </c:pt>
                <c:pt idx="74080">
                  <c:v>189.91666666666666</c:v>
                </c:pt>
                <c:pt idx="74081">
                  <c:v>189.91927083333334</c:v>
                </c:pt>
                <c:pt idx="74082">
                  <c:v>189.921875</c:v>
                </c:pt>
                <c:pt idx="74083">
                  <c:v>189.92447916666666</c:v>
                </c:pt>
                <c:pt idx="74084">
                  <c:v>189.92708333333334</c:v>
                </c:pt>
                <c:pt idx="74085">
                  <c:v>189.9296875</c:v>
                </c:pt>
                <c:pt idx="74086">
                  <c:v>189.93229166666666</c:v>
                </c:pt>
                <c:pt idx="74087">
                  <c:v>189.93489583333334</c:v>
                </c:pt>
                <c:pt idx="74088">
                  <c:v>189.9375</c:v>
                </c:pt>
                <c:pt idx="74089">
                  <c:v>189.94010416666666</c:v>
                </c:pt>
                <c:pt idx="74090">
                  <c:v>189.94270833333334</c:v>
                </c:pt>
                <c:pt idx="74091">
                  <c:v>189.9453125</c:v>
                </c:pt>
                <c:pt idx="74092">
                  <c:v>189.94791666666666</c:v>
                </c:pt>
                <c:pt idx="74093">
                  <c:v>189.95052083333334</c:v>
                </c:pt>
                <c:pt idx="74094">
                  <c:v>189.953125</c:v>
                </c:pt>
                <c:pt idx="74095">
                  <c:v>189.95572916666666</c:v>
                </c:pt>
                <c:pt idx="74096">
                  <c:v>189.95833333333334</c:v>
                </c:pt>
                <c:pt idx="74097">
                  <c:v>189.9609375</c:v>
                </c:pt>
                <c:pt idx="74098">
                  <c:v>189.96354166666666</c:v>
                </c:pt>
                <c:pt idx="74099">
                  <c:v>189.96614583333334</c:v>
                </c:pt>
                <c:pt idx="74100">
                  <c:v>189.96875</c:v>
                </c:pt>
                <c:pt idx="74101">
                  <c:v>189.97135416666666</c:v>
                </c:pt>
                <c:pt idx="74102">
                  <c:v>189.97395833333334</c:v>
                </c:pt>
                <c:pt idx="74103">
                  <c:v>189.9765625</c:v>
                </c:pt>
                <c:pt idx="74104">
                  <c:v>189.97916666666666</c:v>
                </c:pt>
                <c:pt idx="74105">
                  <c:v>189.98177083333334</c:v>
                </c:pt>
                <c:pt idx="74106">
                  <c:v>189.984375</c:v>
                </c:pt>
                <c:pt idx="74107">
                  <c:v>189.98697916666666</c:v>
                </c:pt>
                <c:pt idx="74108">
                  <c:v>189.98958333333334</c:v>
                </c:pt>
                <c:pt idx="74109">
                  <c:v>189.9921875</c:v>
                </c:pt>
                <c:pt idx="74110">
                  <c:v>189.99479166666666</c:v>
                </c:pt>
                <c:pt idx="74111">
                  <c:v>189.99739583333334</c:v>
                </c:pt>
                <c:pt idx="74112">
                  <c:v>190</c:v>
                </c:pt>
                <c:pt idx="74113">
                  <c:v>190.00260416666666</c:v>
                </c:pt>
                <c:pt idx="74114">
                  <c:v>190.00520833333334</c:v>
                </c:pt>
                <c:pt idx="74115">
                  <c:v>190.0078125</c:v>
                </c:pt>
                <c:pt idx="74116">
                  <c:v>190.01041666666666</c:v>
                </c:pt>
                <c:pt idx="74117">
                  <c:v>190.01302083333334</c:v>
                </c:pt>
                <c:pt idx="74118">
                  <c:v>190.015625</c:v>
                </c:pt>
                <c:pt idx="74119">
                  <c:v>190.01822916666666</c:v>
                </c:pt>
                <c:pt idx="74120">
                  <c:v>190.02083333333334</c:v>
                </c:pt>
                <c:pt idx="74121">
                  <c:v>190.0234375</c:v>
                </c:pt>
                <c:pt idx="74122">
                  <c:v>190.02604166666666</c:v>
                </c:pt>
                <c:pt idx="74123">
                  <c:v>190.02864583333334</c:v>
                </c:pt>
                <c:pt idx="74124">
                  <c:v>190.03125</c:v>
                </c:pt>
                <c:pt idx="74125">
                  <c:v>190.03385416666666</c:v>
                </c:pt>
                <c:pt idx="74126">
                  <c:v>190.03645833333334</c:v>
                </c:pt>
                <c:pt idx="74127">
                  <c:v>190.0390625</c:v>
                </c:pt>
                <c:pt idx="74128">
                  <c:v>190.04166666666666</c:v>
                </c:pt>
                <c:pt idx="74129">
                  <c:v>190.04427083333334</c:v>
                </c:pt>
                <c:pt idx="74130">
                  <c:v>190.046875</c:v>
                </c:pt>
                <c:pt idx="74131">
                  <c:v>190.04947916666666</c:v>
                </c:pt>
                <c:pt idx="74132">
                  <c:v>190.05208333333334</c:v>
                </c:pt>
                <c:pt idx="74133">
                  <c:v>190.0546875</c:v>
                </c:pt>
                <c:pt idx="74134">
                  <c:v>190.05729166666666</c:v>
                </c:pt>
                <c:pt idx="74135">
                  <c:v>190.05989583333334</c:v>
                </c:pt>
                <c:pt idx="74136">
                  <c:v>190.0625</c:v>
                </c:pt>
                <c:pt idx="74137">
                  <c:v>190.06510416666666</c:v>
                </c:pt>
                <c:pt idx="74138">
                  <c:v>190.06770833333334</c:v>
                </c:pt>
                <c:pt idx="74139">
                  <c:v>190.0703125</c:v>
                </c:pt>
                <c:pt idx="74140">
                  <c:v>190.07291666666666</c:v>
                </c:pt>
                <c:pt idx="74141">
                  <c:v>190.07552083333334</c:v>
                </c:pt>
                <c:pt idx="74142">
                  <c:v>190.078125</c:v>
                </c:pt>
                <c:pt idx="74143">
                  <c:v>190.08072916666666</c:v>
                </c:pt>
                <c:pt idx="74144">
                  <c:v>190.08333333333334</c:v>
                </c:pt>
                <c:pt idx="74145">
                  <c:v>190.0859375</c:v>
                </c:pt>
                <c:pt idx="74146">
                  <c:v>190.08854166666666</c:v>
                </c:pt>
                <c:pt idx="74147">
                  <c:v>190.09114583333334</c:v>
                </c:pt>
                <c:pt idx="74148">
                  <c:v>190.09375</c:v>
                </c:pt>
                <c:pt idx="74149">
                  <c:v>190.09635416666666</c:v>
                </c:pt>
                <c:pt idx="74150">
                  <c:v>190.09895833333334</c:v>
                </c:pt>
                <c:pt idx="74151">
                  <c:v>190.1015625</c:v>
                </c:pt>
                <c:pt idx="74152">
                  <c:v>190.10416666666666</c:v>
                </c:pt>
                <c:pt idx="74153">
                  <c:v>190.10677083333334</c:v>
                </c:pt>
                <c:pt idx="74154">
                  <c:v>190.109375</c:v>
                </c:pt>
                <c:pt idx="74155">
                  <c:v>190.11197916666666</c:v>
                </c:pt>
                <c:pt idx="74156">
                  <c:v>190.11458333333334</c:v>
                </c:pt>
                <c:pt idx="74157">
                  <c:v>190.1171875</c:v>
                </c:pt>
                <c:pt idx="74158">
                  <c:v>190.11979166666666</c:v>
                </c:pt>
                <c:pt idx="74159">
                  <c:v>190.12239583333334</c:v>
                </c:pt>
                <c:pt idx="74160">
                  <c:v>190.125</c:v>
                </c:pt>
                <c:pt idx="74161">
                  <c:v>190.12760416666666</c:v>
                </c:pt>
                <c:pt idx="74162">
                  <c:v>190.13020833333334</c:v>
                </c:pt>
                <c:pt idx="74163">
                  <c:v>190.1328125</c:v>
                </c:pt>
                <c:pt idx="74164">
                  <c:v>190.13541666666666</c:v>
                </c:pt>
                <c:pt idx="74165">
                  <c:v>190.13802083333334</c:v>
                </c:pt>
                <c:pt idx="74166">
                  <c:v>190.140625</c:v>
                </c:pt>
                <c:pt idx="74167">
                  <c:v>190.14322916666666</c:v>
                </c:pt>
                <c:pt idx="74168">
                  <c:v>190.14583333333334</c:v>
                </c:pt>
                <c:pt idx="74169">
                  <c:v>190.1484375</c:v>
                </c:pt>
                <c:pt idx="74170">
                  <c:v>190.15104166666666</c:v>
                </c:pt>
                <c:pt idx="74171">
                  <c:v>190.15364583333334</c:v>
                </c:pt>
                <c:pt idx="74172">
                  <c:v>190.15625</c:v>
                </c:pt>
                <c:pt idx="74173">
                  <c:v>190.15885416666666</c:v>
                </c:pt>
                <c:pt idx="74174">
                  <c:v>190.16145833333334</c:v>
                </c:pt>
                <c:pt idx="74175">
                  <c:v>190.1640625</c:v>
                </c:pt>
                <c:pt idx="74176">
                  <c:v>190.16666666666666</c:v>
                </c:pt>
                <c:pt idx="74177">
                  <c:v>190.16927083333334</c:v>
                </c:pt>
                <c:pt idx="74178">
                  <c:v>190.171875</c:v>
                </c:pt>
                <c:pt idx="74179">
                  <c:v>190.17447916666666</c:v>
                </c:pt>
                <c:pt idx="74180">
                  <c:v>190.17708333333334</c:v>
                </c:pt>
                <c:pt idx="74181">
                  <c:v>190.1796875</c:v>
                </c:pt>
                <c:pt idx="74182">
                  <c:v>190.18229166666666</c:v>
                </c:pt>
                <c:pt idx="74183">
                  <c:v>190.18489583333334</c:v>
                </c:pt>
                <c:pt idx="74184">
                  <c:v>190.1875</c:v>
                </c:pt>
                <c:pt idx="74185">
                  <c:v>190.19010416666666</c:v>
                </c:pt>
                <c:pt idx="74186">
                  <c:v>190.19270833333334</c:v>
                </c:pt>
                <c:pt idx="74187">
                  <c:v>190.1953125</c:v>
                </c:pt>
                <c:pt idx="74188">
                  <c:v>190.19791666666666</c:v>
                </c:pt>
                <c:pt idx="74189">
                  <c:v>190.20052083333334</c:v>
                </c:pt>
                <c:pt idx="74190">
                  <c:v>190.203125</c:v>
                </c:pt>
                <c:pt idx="74191">
                  <c:v>190.20572916666666</c:v>
                </c:pt>
                <c:pt idx="74192">
                  <c:v>190.20833333333334</c:v>
                </c:pt>
                <c:pt idx="74193">
                  <c:v>190.2109375</c:v>
                </c:pt>
                <c:pt idx="74194">
                  <c:v>190.21354166666666</c:v>
                </c:pt>
                <c:pt idx="74195">
                  <c:v>190.21614583333334</c:v>
                </c:pt>
                <c:pt idx="74196">
                  <c:v>190.21875</c:v>
                </c:pt>
                <c:pt idx="74197">
                  <c:v>190.22135416666666</c:v>
                </c:pt>
                <c:pt idx="74198">
                  <c:v>190.22395833333334</c:v>
                </c:pt>
                <c:pt idx="74199">
                  <c:v>190.2265625</c:v>
                </c:pt>
                <c:pt idx="74200">
                  <c:v>190.22916666666666</c:v>
                </c:pt>
                <c:pt idx="74201">
                  <c:v>190.23177083333334</c:v>
                </c:pt>
                <c:pt idx="74202">
                  <c:v>190.234375</c:v>
                </c:pt>
                <c:pt idx="74203">
                  <c:v>190.23697916666666</c:v>
                </c:pt>
                <c:pt idx="74204">
                  <c:v>190.23958333333334</c:v>
                </c:pt>
                <c:pt idx="74205">
                  <c:v>190.2421875</c:v>
                </c:pt>
                <c:pt idx="74206">
                  <c:v>190.24479166666666</c:v>
                </c:pt>
                <c:pt idx="74207">
                  <c:v>190.24739583333334</c:v>
                </c:pt>
                <c:pt idx="74208">
                  <c:v>190.25</c:v>
                </c:pt>
                <c:pt idx="74209">
                  <c:v>190.25260416666666</c:v>
                </c:pt>
                <c:pt idx="74210">
                  <c:v>190.25520833333334</c:v>
                </c:pt>
                <c:pt idx="74211">
                  <c:v>190.2578125</c:v>
                </c:pt>
                <c:pt idx="74212">
                  <c:v>190.26041666666666</c:v>
                </c:pt>
                <c:pt idx="74213">
                  <c:v>190.26302083333334</c:v>
                </c:pt>
                <c:pt idx="74214">
                  <c:v>190.265625</c:v>
                </c:pt>
                <c:pt idx="74215">
                  <c:v>190.26822916666666</c:v>
                </c:pt>
                <c:pt idx="74216">
                  <c:v>190.27083333333334</c:v>
                </c:pt>
                <c:pt idx="74217">
                  <c:v>190.2734375</c:v>
                </c:pt>
                <c:pt idx="74218">
                  <c:v>190.27604166666666</c:v>
                </c:pt>
                <c:pt idx="74219">
                  <c:v>190.27864583333334</c:v>
                </c:pt>
                <c:pt idx="74220">
                  <c:v>190.28125</c:v>
                </c:pt>
                <c:pt idx="74221">
                  <c:v>190.28385416666666</c:v>
                </c:pt>
                <c:pt idx="74222">
                  <c:v>190.28645833333334</c:v>
                </c:pt>
                <c:pt idx="74223">
                  <c:v>190.2890625</c:v>
                </c:pt>
                <c:pt idx="74224">
                  <c:v>190.29166666666666</c:v>
                </c:pt>
                <c:pt idx="74225">
                  <c:v>190.29427083333334</c:v>
                </c:pt>
                <c:pt idx="74226">
                  <c:v>190.296875</c:v>
                </c:pt>
                <c:pt idx="74227">
                  <c:v>190.29947916666666</c:v>
                </c:pt>
                <c:pt idx="74228">
                  <c:v>190.30208333333334</c:v>
                </c:pt>
                <c:pt idx="74229">
                  <c:v>190.3046875</c:v>
                </c:pt>
                <c:pt idx="74230">
                  <c:v>190.30729166666666</c:v>
                </c:pt>
                <c:pt idx="74231">
                  <c:v>190.30989583333334</c:v>
                </c:pt>
                <c:pt idx="74232">
                  <c:v>190.3125</c:v>
                </c:pt>
                <c:pt idx="74233">
                  <c:v>190.31510416666666</c:v>
                </c:pt>
                <c:pt idx="74234">
                  <c:v>190.31770833333334</c:v>
                </c:pt>
                <c:pt idx="74235">
                  <c:v>190.3203125</c:v>
                </c:pt>
                <c:pt idx="74236">
                  <c:v>190.32291666666666</c:v>
                </c:pt>
                <c:pt idx="74237">
                  <c:v>190.32552083333334</c:v>
                </c:pt>
                <c:pt idx="74238">
                  <c:v>190.328125</c:v>
                </c:pt>
                <c:pt idx="74239">
                  <c:v>190.33072916666666</c:v>
                </c:pt>
                <c:pt idx="74240">
                  <c:v>190.33333333333334</c:v>
                </c:pt>
                <c:pt idx="74241">
                  <c:v>190.3359375</c:v>
                </c:pt>
                <c:pt idx="74242">
                  <c:v>190.33854166666666</c:v>
                </c:pt>
                <c:pt idx="74243">
                  <c:v>190.34114583333334</c:v>
                </c:pt>
                <c:pt idx="74244">
                  <c:v>190.34375</c:v>
                </c:pt>
                <c:pt idx="74245">
                  <c:v>190.34635416666666</c:v>
                </c:pt>
                <c:pt idx="74246">
                  <c:v>190.34895833333334</c:v>
                </c:pt>
                <c:pt idx="74247">
                  <c:v>190.3515625</c:v>
                </c:pt>
                <c:pt idx="74248">
                  <c:v>190.35416666666666</c:v>
                </c:pt>
                <c:pt idx="74249">
                  <c:v>190.35677083333334</c:v>
                </c:pt>
                <c:pt idx="74250">
                  <c:v>190.359375</c:v>
                </c:pt>
                <c:pt idx="74251">
                  <c:v>190.36197916666666</c:v>
                </c:pt>
                <c:pt idx="74252">
                  <c:v>190.36458333333334</c:v>
                </c:pt>
                <c:pt idx="74253">
                  <c:v>190.3671875</c:v>
                </c:pt>
                <c:pt idx="74254">
                  <c:v>190.36979166666666</c:v>
                </c:pt>
                <c:pt idx="74255">
                  <c:v>190.37239583333334</c:v>
                </c:pt>
                <c:pt idx="74256">
                  <c:v>190.375</c:v>
                </c:pt>
                <c:pt idx="74257">
                  <c:v>190.37760416666666</c:v>
                </c:pt>
                <c:pt idx="74258">
                  <c:v>190.38020833333334</c:v>
                </c:pt>
                <c:pt idx="74259">
                  <c:v>190.3828125</c:v>
                </c:pt>
                <c:pt idx="74260">
                  <c:v>190.38541666666666</c:v>
                </c:pt>
                <c:pt idx="74261">
                  <c:v>190.38802083333334</c:v>
                </c:pt>
                <c:pt idx="74262">
                  <c:v>190.390625</c:v>
                </c:pt>
                <c:pt idx="74263">
                  <c:v>190.39322916666666</c:v>
                </c:pt>
                <c:pt idx="74264">
                  <c:v>190.39583333333334</c:v>
                </c:pt>
                <c:pt idx="74265">
                  <c:v>190.3984375</c:v>
                </c:pt>
                <c:pt idx="74266">
                  <c:v>190.40104166666666</c:v>
                </c:pt>
                <c:pt idx="74267">
                  <c:v>190.40364583333334</c:v>
                </c:pt>
                <c:pt idx="74268">
                  <c:v>190.40625</c:v>
                </c:pt>
                <c:pt idx="74269">
                  <c:v>190.40885416666666</c:v>
                </c:pt>
                <c:pt idx="74270">
                  <c:v>190.41145833333334</c:v>
                </c:pt>
                <c:pt idx="74271">
                  <c:v>190.4140625</c:v>
                </c:pt>
                <c:pt idx="74272">
                  <c:v>190.41666666666666</c:v>
                </c:pt>
                <c:pt idx="74273">
                  <c:v>190.41927083333334</c:v>
                </c:pt>
                <c:pt idx="74274">
                  <c:v>190.421875</c:v>
                </c:pt>
                <c:pt idx="74275">
                  <c:v>190.42447916666666</c:v>
                </c:pt>
                <c:pt idx="74276">
                  <c:v>190.42708333333334</c:v>
                </c:pt>
                <c:pt idx="74277">
                  <c:v>190.4296875</c:v>
                </c:pt>
                <c:pt idx="74278">
                  <c:v>190.43229166666666</c:v>
                </c:pt>
                <c:pt idx="74279">
                  <c:v>190.43489583333334</c:v>
                </c:pt>
                <c:pt idx="74280">
                  <c:v>190.4375</c:v>
                </c:pt>
                <c:pt idx="74281">
                  <c:v>190.44010416666666</c:v>
                </c:pt>
                <c:pt idx="74282">
                  <c:v>190.44270833333334</c:v>
                </c:pt>
                <c:pt idx="74283">
                  <c:v>190.4453125</c:v>
                </c:pt>
                <c:pt idx="74284">
                  <c:v>190.44791666666666</c:v>
                </c:pt>
                <c:pt idx="74285">
                  <c:v>190.45052083333334</c:v>
                </c:pt>
                <c:pt idx="74286">
                  <c:v>190.453125</c:v>
                </c:pt>
                <c:pt idx="74287">
                  <c:v>190.45572916666666</c:v>
                </c:pt>
                <c:pt idx="74288">
                  <c:v>190.45833333333334</c:v>
                </c:pt>
                <c:pt idx="74289">
                  <c:v>190.4609375</c:v>
                </c:pt>
                <c:pt idx="74290">
                  <c:v>190.46354166666666</c:v>
                </c:pt>
                <c:pt idx="74291">
                  <c:v>190.46614583333334</c:v>
                </c:pt>
                <c:pt idx="74292">
                  <c:v>190.46875</c:v>
                </c:pt>
                <c:pt idx="74293">
                  <c:v>190.47135416666666</c:v>
                </c:pt>
                <c:pt idx="74294">
                  <c:v>190.47395833333334</c:v>
                </c:pt>
                <c:pt idx="74295">
                  <c:v>190.4765625</c:v>
                </c:pt>
                <c:pt idx="74296">
                  <c:v>190.47916666666666</c:v>
                </c:pt>
                <c:pt idx="74297">
                  <c:v>190.48177083333334</c:v>
                </c:pt>
                <c:pt idx="74298">
                  <c:v>190.484375</c:v>
                </c:pt>
                <c:pt idx="74299">
                  <c:v>190.48697916666666</c:v>
                </c:pt>
                <c:pt idx="74300">
                  <c:v>190.48958333333334</c:v>
                </c:pt>
                <c:pt idx="74301">
                  <c:v>190.4921875</c:v>
                </c:pt>
                <c:pt idx="74302">
                  <c:v>190.49479166666666</c:v>
                </c:pt>
                <c:pt idx="74303">
                  <c:v>190.49739583333334</c:v>
                </c:pt>
                <c:pt idx="74304">
                  <c:v>190.5</c:v>
                </c:pt>
                <c:pt idx="74305">
                  <c:v>190.50260416666666</c:v>
                </c:pt>
                <c:pt idx="74306">
                  <c:v>190.50520833333334</c:v>
                </c:pt>
                <c:pt idx="74307">
                  <c:v>190.5078125</c:v>
                </c:pt>
                <c:pt idx="74308">
                  <c:v>190.51041666666666</c:v>
                </c:pt>
                <c:pt idx="74309">
                  <c:v>190.51302083333334</c:v>
                </c:pt>
                <c:pt idx="74310">
                  <c:v>190.515625</c:v>
                </c:pt>
                <c:pt idx="74311">
                  <c:v>190.51822916666666</c:v>
                </c:pt>
                <c:pt idx="74312">
                  <c:v>190.52083333333334</c:v>
                </c:pt>
                <c:pt idx="74313">
                  <c:v>190.5234375</c:v>
                </c:pt>
                <c:pt idx="74314">
                  <c:v>190.52604166666666</c:v>
                </c:pt>
                <c:pt idx="74315">
                  <c:v>190.52864583333334</c:v>
                </c:pt>
                <c:pt idx="74316">
                  <c:v>190.53125</c:v>
                </c:pt>
                <c:pt idx="74317">
                  <c:v>190.53385416666666</c:v>
                </c:pt>
                <c:pt idx="74318">
                  <c:v>190.53645833333334</c:v>
                </c:pt>
                <c:pt idx="74319">
                  <c:v>190.5390625</c:v>
                </c:pt>
                <c:pt idx="74320">
                  <c:v>190.54166666666666</c:v>
                </c:pt>
                <c:pt idx="74321">
                  <c:v>190.54427083333334</c:v>
                </c:pt>
                <c:pt idx="74322">
                  <c:v>190.546875</c:v>
                </c:pt>
                <c:pt idx="74323">
                  <c:v>190.54947916666666</c:v>
                </c:pt>
                <c:pt idx="74324">
                  <c:v>190.55208333333334</c:v>
                </c:pt>
                <c:pt idx="74325">
                  <c:v>190.5546875</c:v>
                </c:pt>
                <c:pt idx="74326">
                  <c:v>190.55729166666666</c:v>
                </c:pt>
                <c:pt idx="74327">
                  <c:v>190.55989583333334</c:v>
                </c:pt>
                <c:pt idx="74328">
                  <c:v>190.5625</c:v>
                </c:pt>
                <c:pt idx="74329">
                  <c:v>190.56510416666666</c:v>
                </c:pt>
                <c:pt idx="74330">
                  <c:v>190.56770833333334</c:v>
                </c:pt>
                <c:pt idx="74331">
                  <c:v>190.5703125</c:v>
                </c:pt>
                <c:pt idx="74332">
                  <c:v>190.57291666666666</c:v>
                </c:pt>
                <c:pt idx="74333">
                  <c:v>190.57552083333334</c:v>
                </c:pt>
                <c:pt idx="74334">
                  <c:v>190.578125</c:v>
                </c:pt>
                <c:pt idx="74335">
                  <c:v>190.58072916666666</c:v>
                </c:pt>
                <c:pt idx="74336">
                  <c:v>190.58333333333334</c:v>
                </c:pt>
                <c:pt idx="74337">
                  <c:v>190.5859375</c:v>
                </c:pt>
                <c:pt idx="74338">
                  <c:v>190.58854166666666</c:v>
                </c:pt>
                <c:pt idx="74339">
                  <c:v>190.59114583333334</c:v>
                </c:pt>
                <c:pt idx="74340">
                  <c:v>190.59375</c:v>
                </c:pt>
                <c:pt idx="74341">
                  <c:v>190.59635416666666</c:v>
                </c:pt>
                <c:pt idx="74342">
                  <c:v>190.59895833333334</c:v>
                </c:pt>
                <c:pt idx="74343">
                  <c:v>190.6015625</c:v>
                </c:pt>
                <c:pt idx="74344">
                  <c:v>190.60416666666666</c:v>
                </c:pt>
                <c:pt idx="74345">
                  <c:v>190.60677083333334</c:v>
                </c:pt>
                <c:pt idx="74346">
                  <c:v>190.609375</c:v>
                </c:pt>
                <c:pt idx="74347">
                  <c:v>190.61197916666666</c:v>
                </c:pt>
                <c:pt idx="74348">
                  <c:v>190.61458333333334</c:v>
                </c:pt>
                <c:pt idx="74349">
                  <c:v>190.6171875</c:v>
                </c:pt>
                <c:pt idx="74350">
                  <c:v>190.61979166666666</c:v>
                </c:pt>
                <c:pt idx="74351">
                  <c:v>190.62239583333334</c:v>
                </c:pt>
                <c:pt idx="74352">
                  <c:v>190.625</c:v>
                </c:pt>
                <c:pt idx="74353">
                  <c:v>190.62760416666666</c:v>
                </c:pt>
                <c:pt idx="74354">
                  <c:v>190.63020833333334</c:v>
                </c:pt>
                <c:pt idx="74355">
                  <c:v>190.6328125</c:v>
                </c:pt>
                <c:pt idx="74356">
                  <c:v>190.63541666666666</c:v>
                </c:pt>
                <c:pt idx="74357">
                  <c:v>190.63802083333334</c:v>
                </c:pt>
                <c:pt idx="74358">
                  <c:v>190.640625</c:v>
                </c:pt>
                <c:pt idx="74359">
                  <c:v>190.64322916666666</c:v>
                </c:pt>
                <c:pt idx="74360">
                  <c:v>190.64583333333334</c:v>
                </c:pt>
                <c:pt idx="74361">
                  <c:v>190.6484375</c:v>
                </c:pt>
                <c:pt idx="74362">
                  <c:v>190.65104166666666</c:v>
                </c:pt>
                <c:pt idx="74363">
                  <c:v>190.65364583333334</c:v>
                </c:pt>
                <c:pt idx="74364">
                  <c:v>190.65625</c:v>
                </c:pt>
                <c:pt idx="74365">
                  <c:v>190.65885416666666</c:v>
                </c:pt>
                <c:pt idx="74366">
                  <c:v>190.66145833333334</c:v>
                </c:pt>
                <c:pt idx="74367">
                  <c:v>190.6640625</c:v>
                </c:pt>
                <c:pt idx="74368">
                  <c:v>190.66666666666666</c:v>
                </c:pt>
                <c:pt idx="74369">
                  <c:v>190.66927083333334</c:v>
                </c:pt>
                <c:pt idx="74370">
                  <c:v>190.671875</c:v>
                </c:pt>
                <c:pt idx="74371">
                  <c:v>190.67447916666666</c:v>
                </c:pt>
                <c:pt idx="74372">
                  <c:v>190.67708333333334</c:v>
                </c:pt>
                <c:pt idx="74373">
                  <c:v>190.6796875</c:v>
                </c:pt>
                <c:pt idx="74374">
                  <c:v>190.68229166666666</c:v>
                </c:pt>
                <c:pt idx="74375">
                  <c:v>190.68489583333334</c:v>
                </c:pt>
                <c:pt idx="74376">
                  <c:v>190.6875</c:v>
                </c:pt>
                <c:pt idx="74377">
                  <c:v>190.69010416666666</c:v>
                </c:pt>
                <c:pt idx="74378">
                  <c:v>190.69270833333334</c:v>
                </c:pt>
                <c:pt idx="74379">
                  <c:v>190.6953125</c:v>
                </c:pt>
                <c:pt idx="74380">
                  <c:v>190.69791666666666</c:v>
                </c:pt>
                <c:pt idx="74381">
                  <c:v>190.70052083333334</c:v>
                </c:pt>
                <c:pt idx="74382">
                  <c:v>190.703125</c:v>
                </c:pt>
                <c:pt idx="74383">
                  <c:v>190.70572916666666</c:v>
                </c:pt>
                <c:pt idx="74384">
                  <c:v>190.70833333333334</c:v>
                </c:pt>
                <c:pt idx="74385">
                  <c:v>190.7109375</c:v>
                </c:pt>
                <c:pt idx="74386">
                  <c:v>190.71354166666666</c:v>
                </c:pt>
                <c:pt idx="74387">
                  <c:v>190.71614583333334</c:v>
                </c:pt>
                <c:pt idx="74388">
                  <c:v>190.71875</c:v>
                </c:pt>
                <c:pt idx="74389">
                  <c:v>190.72135416666666</c:v>
                </c:pt>
                <c:pt idx="74390">
                  <c:v>190.72395833333334</c:v>
                </c:pt>
                <c:pt idx="74391">
                  <c:v>190.7265625</c:v>
                </c:pt>
                <c:pt idx="74392">
                  <c:v>190.72916666666666</c:v>
                </c:pt>
                <c:pt idx="74393">
                  <c:v>190.73177083333334</c:v>
                </c:pt>
                <c:pt idx="74394">
                  <c:v>190.734375</c:v>
                </c:pt>
                <c:pt idx="74395">
                  <c:v>190.73697916666666</c:v>
                </c:pt>
                <c:pt idx="74396">
                  <c:v>190.73958333333334</c:v>
                </c:pt>
                <c:pt idx="74397">
                  <c:v>190.7421875</c:v>
                </c:pt>
                <c:pt idx="74398">
                  <c:v>190.74479166666666</c:v>
                </c:pt>
                <c:pt idx="74399">
                  <c:v>190.74739583333334</c:v>
                </c:pt>
                <c:pt idx="74400">
                  <c:v>190.75</c:v>
                </c:pt>
                <c:pt idx="74401">
                  <c:v>190.75260416666666</c:v>
                </c:pt>
                <c:pt idx="74402">
                  <c:v>190.75520833333334</c:v>
                </c:pt>
                <c:pt idx="74403">
                  <c:v>190.7578125</c:v>
                </c:pt>
                <c:pt idx="74404">
                  <c:v>190.76041666666666</c:v>
                </c:pt>
                <c:pt idx="74405">
                  <c:v>190.76302083333334</c:v>
                </c:pt>
                <c:pt idx="74406">
                  <c:v>190.765625</c:v>
                </c:pt>
                <c:pt idx="74407">
                  <c:v>190.76822916666666</c:v>
                </c:pt>
                <c:pt idx="74408">
                  <c:v>190.77083333333334</c:v>
                </c:pt>
                <c:pt idx="74409">
                  <c:v>190.7734375</c:v>
                </c:pt>
                <c:pt idx="74410">
                  <c:v>190.77604166666666</c:v>
                </c:pt>
                <c:pt idx="74411">
                  <c:v>190.77864583333334</c:v>
                </c:pt>
                <c:pt idx="74412">
                  <c:v>190.78125</c:v>
                </c:pt>
                <c:pt idx="74413">
                  <c:v>190.78385416666666</c:v>
                </c:pt>
                <c:pt idx="74414">
                  <c:v>190.78645833333334</c:v>
                </c:pt>
                <c:pt idx="74415">
                  <c:v>190.7890625</c:v>
                </c:pt>
                <c:pt idx="74416">
                  <c:v>190.79166666666666</c:v>
                </c:pt>
                <c:pt idx="74417">
                  <c:v>190.79427083333334</c:v>
                </c:pt>
                <c:pt idx="74418">
                  <c:v>190.796875</c:v>
                </c:pt>
                <c:pt idx="74419">
                  <c:v>190.79947916666666</c:v>
                </c:pt>
                <c:pt idx="74420">
                  <c:v>190.80208333333334</c:v>
                </c:pt>
                <c:pt idx="74421">
                  <c:v>190.8046875</c:v>
                </c:pt>
                <c:pt idx="74422">
                  <c:v>190.80729166666666</c:v>
                </c:pt>
                <c:pt idx="74423">
                  <c:v>190.80989583333334</c:v>
                </c:pt>
                <c:pt idx="74424">
                  <c:v>190.8125</c:v>
                </c:pt>
                <c:pt idx="74425">
                  <c:v>190.81510416666666</c:v>
                </c:pt>
                <c:pt idx="74426">
                  <c:v>190.81770833333334</c:v>
                </c:pt>
                <c:pt idx="74427">
                  <c:v>190.8203125</c:v>
                </c:pt>
                <c:pt idx="74428">
                  <c:v>190.82291666666666</c:v>
                </c:pt>
                <c:pt idx="74429">
                  <c:v>190.82552083333334</c:v>
                </c:pt>
                <c:pt idx="74430">
                  <c:v>190.828125</c:v>
                </c:pt>
                <c:pt idx="74431">
                  <c:v>190.83072916666666</c:v>
                </c:pt>
                <c:pt idx="74432">
                  <c:v>190.83333333333334</c:v>
                </c:pt>
                <c:pt idx="74433">
                  <c:v>190.8359375</c:v>
                </c:pt>
                <c:pt idx="74434">
                  <c:v>190.83854166666666</c:v>
                </c:pt>
                <c:pt idx="74435">
                  <c:v>190.84114583333334</c:v>
                </c:pt>
                <c:pt idx="74436">
                  <c:v>190.84375</c:v>
                </c:pt>
                <c:pt idx="74437">
                  <c:v>190.84635416666666</c:v>
                </c:pt>
                <c:pt idx="74438">
                  <c:v>190.84895833333334</c:v>
                </c:pt>
                <c:pt idx="74439">
                  <c:v>190.8515625</c:v>
                </c:pt>
                <c:pt idx="74440">
                  <c:v>190.85416666666666</c:v>
                </c:pt>
                <c:pt idx="74441">
                  <c:v>190.85677083333334</c:v>
                </c:pt>
                <c:pt idx="74442">
                  <c:v>190.859375</c:v>
                </c:pt>
                <c:pt idx="74443">
                  <c:v>190.86197916666666</c:v>
                </c:pt>
                <c:pt idx="74444">
                  <c:v>190.86458333333334</c:v>
                </c:pt>
                <c:pt idx="74445">
                  <c:v>190.8671875</c:v>
                </c:pt>
                <c:pt idx="74446">
                  <c:v>190.86979166666666</c:v>
                </c:pt>
                <c:pt idx="74447">
                  <c:v>190.87239583333334</c:v>
                </c:pt>
                <c:pt idx="74448">
                  <c:v>190.875</c:v>
                </c:pt>
                <c:pt idx="74449">
                  <c:v>190.87760416666666</c:v>
                </c:pt>
                <c:pt idx="74450">
                  <c:v>190.88020833333334</c:v>
                </c:pt>
                <c:pt idx="74451">
                  <c:v>190.8828125</c:v>
                </c:pt>
                <c:pt idx="74452">
                  <c:v>190.88541666666666</c:v>
                </c:pt>
                <c:pt idx="74453">
                  <c:v>190.88802083333334</c:v>
                </c:pt>
                <c:pt idx="74454">
                  <c:v>190.890625</c:v>
                </c:pt>
                <c:pt idx="74455">
                  <c:v>190.89322916666666</c:v>
                </c:pt>
                <c:pt idx="74456">
                  <c:v>190.89583333333334</c:v>
                </c:pt>
                <c:pt idx="74457">
                  <c:v>190.8984375</c:v>
                </c:pt>
                <c:pt idx="74458">
                  <c:v>190.90104166666666</c:v>
                </c:pt>
                <c:pt idx="74459">
                  <c:v>190.90364583333334</c:v>
                </c:pt>
                <c:pt idx="74460">
                  <c:v>190.90625</c:v>
                </c:pt>
                <c:pt idx="74461">
                  <c:v>190.90885416666666</c:v>
                </c:pt>
                <c:pt idx="74462">
                  <c:v>190.91145833333334</c:v>
                </c:pt>
                <c:pt idx="74463">
                  <c:v>190.9140625</c:v>
                </c:pt>
                <c:pt idx="74464">
                  <c:v>190.91666666666666</c:v>
                </c:pt>
                <c:pt idx="74465">
                  <c:v>190.91927083333334</c:v>
                </c:pt>
                <c:pt idx="74466">
                  <c:v>190.921875</c:v>
                </c:pt>
                <c:pt idx="74467">
                  <c:v>190.92447916666666</c:v>
                </c:pt>
                <c:pt idx="74468">
                  <c:v>190.92708333333334</c:v>
                </c:pt>
                <c:pt idx="74469">
                  <c:v>190.9296875</c:v>
                </c:pt>
                <c:pt idx="74470">
                  <c:v>190.93229166666666</c:v>
                </c:pt>
                <c:pt idx="74471">
                  <c:v>190.93489583333334</c:v>
                </c:pt>
                <c:pt idx="74472">
                  <c:v>190.9375</c:v>
                </c:pt>
                <c:pt idx="74473">
                  <c:v>190.94010416666666</c:v>
                </c:pt>
                <c:pt idx="74474">
                  <c:v>190.94270833333334</c:v>
                </c:pt>
                <c:pt idx="74475">
                  <c:v>190.9453125</c:v>
                </c:pt>
                <c:pt idx="74476">
                  <c:v>190.94791666666666</c:v>
                </c:pt>
                <c:pt idx="74477">
                  <c:v>190.95052083333334</c:v>
                </c:pt>
                <c:pt idx="74478">
                  <c:v>190.953125</c:v>
                </c:pt>
                <c:pt idx="74479">
                  <c:v>190.95572916666666</c:v>
                </c:pt>
                <c:pt idx="74480">
                  <c:v>190.95833333333334</c:v>
                </c:pt>
                <c:pt idx="74481">
                  <c:v>190.9609375</c:v>
                </c:pt>
                <c:pt idx="74482">
                  <c:v>190.96354166666666</c:v>
                </c:pt>
                <c:pt idx="74483">
                  <c:v>190.96614583333334</c:v>
                </c:pt>
                <c:pt idx="74484">
                  <c:v>190.96875</c:v>
                </c:pt>
                <c:pt idx="74485">
                  <c:v>190.97135416666666</c:v>
                </c:pt>
                <c:pt idx="74486">
                  <c:v>190.97395833333334</c:v>
                </c:pt>
                <c:pt idx="74487">
                  <c:v>190.9765625</c:v>
                </c:pt>
                <c:pt idx="74488">
                  <c:v>190.97916666666666</c:v>
                </c:pt>
                <c:pt idx="74489">
                  <c:v>190.98177083333334</c:v>
                </c:pt>
                <c:pt idx="74490">
                  <c:v>190.984375</c:v>
                </c:pt>
                <c:pt idx="74491">
                  <c:v>190.98697916666666</c:v>
                </c:pt>
                <c:pt idx="74492">
                  <c:v>190.98958333333334</c:v>
                </c:pt>
                <c:pt idx="74493">
                  <c:v>190.9921875</c:v>
                </c:pt>
                <c:pt idx="74494">
                  <c:v>190.99479166666666</c:v>
                </c:pt>
                <c:pt idx="74495">
                  <c:v>190.99739583333334</c:v>
                </c:pt>
                <c:pt idx="74496">
                  <c:v>191</c:v>
                </c:pt>
                <c:pt idx="74497">
                  <c:v>191.00260416666666</c:v>
                </c:pt>
                <c:pt idx="74498">
                  <c:v>191.00520833333334</c:v>
                </c:pt>
                <c:pt idx="74499">
                  <c:v>191.0078125</c:v>
                </c:pt>
                <c:pt idx="74500">
                  <c:v>191.01041666666666</c:v>
                </c:pt>
                <c:pt idx="74501">
                  <c:v>191.01302083333334</c:v>
                </c:pt>
                <c:pt idx="74502">
                  <c:v>191.015625</c:v>
                </c:pt>
                <c:pt idx="74503">
                  <c:v>191.01822916666666</c:v>
                </c:pt>
                <c:pt idx="74504">
                  <c:v>191.02083333333334</c:v>
                </c:pt>
                <c:pt idx="74505">
                  <c:v>191.0234375</c:v>
                </c:pt>
                <c:pt idx="74506">
                  <c:v>191.02604166666666</c:v>
                </c:pt>
                <c:pt idx="74507">
                  <c:v>191.02864583333334</c:v>
                </c:pt>
                <c:pt idx="74508">
                  <c:v>191.03125</c:v>
                </c:pt>
                <c:pt idx="74509">
                  <c:v>191.03385416666666</c:v>
                </c:pt>
                <c:pt idx="74510">
                  <c:v>191.03645833333334</c:v>
                </c:pt>
                <c:pt idx="74511">
                  <c:v>191.0390625</c:v>
                </c:pt>
                <c:pt idx="74512">
                  <c:v>191.04166666666666</c:v>
                </c:pt>
                <c:pt idx="74513">
                  <c:v>191.04427083333334</c:v>
                </c:pt>
                <c:pt idx="74514">
                  <c:v>191.046875</c:v>
                </c:pt>
                <c:pt idx="74515">
                  <c:v>191.04947916666666</c:v>
                </c:pt>
                <c:pt idx="74516">
                  <c:v>191.05208333333334</c:v>
                </c:pt>
                <c:pt idx="74517">
                  <c:v>191.0546875</c:v>
                </c:pt>
                <c:pt idx="74518">
                  <c:v>191.05729166666666</c:v>
                </c:pt>
                <c:pt idx="74519">
                  <c:v>191.05989583333334</c:v>
                </c:pt>
                <c:pt idx="74520">
                  <c:v>191.0625</c:v>
                </c:pt>
                <c:pt idx="74521">
                  <c:v>191.06510416666666</c:v>
                </c:pt>
                <c:pt idx="74522">
                  <c:v>191.06770833333334</c:v>
                </c:pt>
                <c:pt idx="74523">
                  <c:v>191.0703125</c:v>
                </c:pt>
                <c:pt idx="74524">
                  <c:v>191.07291666666666</c:v>
                </c:pt>
                <c:pt idx="74525">
                  <c:v>191.07552083333334</c:v>
                </c:pt>
                <c:pt idx="74526">
                  <c:v>191.078125</c:v>
                </c:pt>
                <c:pt idx="74527">
                  <c:v>191.08072916666666</c:v>
                </c:pt>
                <c:pt idx="74528">
                  <c:v>191.08333333333334</c:v>
                </c:pt>
                <c:pt idx="74529">
                  <c:v>191.0859375</c:v>
                </c:pt>
                <c:pt idx="74530">
                  <c:v>191.08854166666666</c:v>
                </c:pt>
                <c:pt idx="74531">
                  <c:v>191.09114583333334</c:v>
                </c:pt>
                <c:pt idx="74532">
                  <c:v>191.09375</c:v>
                </c:pt>
                <c:pt idx="74533">
                  <c:v>191.09635416666666</c:v>
                </c:pt>
                <c:pt idx="74534">
                  <c:v>191.09895833333334</c:v>
                </c:pt>
                <c:pt idx="74535">
                  <c:v>191.1015625</c:v>
                </c:pt>
                <c:pt idx="74536">
                  <c:v>191.10416666666666</c:v>
                </c:pt>
                <c:pt idx="74537">
                  <c:v>191.10677083333334</c:v>
                </c:pt>
                <c:pt idx="74538">
                  <c:v>191.109375</c:v>
                </c:pt>
                <c:pt idx="74539">
                  <c:v>191.11197916666666</c:v>
                </c:pt>
                <c:pt idx="74540">
                  <c:v>191.11458333333334</c:v>
                </c:pt>
                <c:pt idx="74541">
                  <c:v>191.1171875</c:v>
                </c:pt>
                <c:pt idx="74542">
                  <c:v>191.11979166666666</c:v>
                </c:pt>
                <c:pt idx="74543">
                  <c:v>191.12239583333334</c:v>
                </c:pt>
                <c:pt idx="74544">
                  <c:v>191.125</c:v>
                </c:pt>
                <c:pt idx="74545">
                  <c:v>191.12760416666666</c:v>
                </c:pt>
                <c:pt idx="74546">
                  <c:v>191.13020833333334</c:v>
                </c:pt>
                <c:pt idx="74547">
                  <c:v>191.1328125</c:v>
                </c:pt>
                <c:pt idx="74548">
                  <c:v>191.13541666666666</c:v>
                </c:pt>
                <c:pt idx="74549">
                  <c:v>191.13802083333334</c:v>
                </c:pt>
                <c:pt idx="74550">
                  <c:v>191.140625</c:v>
                </c:pt>
                <c:pt idx="74551">
                  <c:v>191.14322916666666</c:v>
                </c:pt>
                <c:pt idx="74552">
                  <c:v>191.14583333333334</c:v>
                </c:pt>
                <c:pt idx="74553">
                  <c:v>191.1484375</c:v>
                </c:pt>
                <c:pt idx="74554">
                  <c:v>191.15104166666666</c:v>
                </c:pt>
                <c:pt idx="74555">
                  <c:v>191.15364583333334</c:v>
                </c:pt>
                <c:pt idx="74556">
                  <c:v>191.15625</c:v>
                </c:pt>
                <c:pt idx="74557">
                  <c:v>191.15885416666666</c:v>
                </c:pt>
                <c:pt idx="74558">
                  <c:v>191.16145833333334</c:v>
                </c:pt>
                <c:pt idx="74559">
                  <c:v>191.1640625</c:v>
                </c:pt>
                <c:pt idx="74560">
                  <c:v>191.16666666666666</c:v>
                </c:pt>
                <c:pt idx="74561">
                  <c:v>191.16927083333334</c:v>
                </c:pt>
                <c:pt idx="74562">
                  <c:v>191.171875</c:v>
                </c:pt>
                <c:pt idx="74563">
                  <c:v>191.17447916666666</c:v>
                </c:pt>
                <c:pt idx="74564">
                  <c:v>191.17708333333334</c:v>
                </c:pt>
                <c:pt idx="74565">
                  <c:v>191.1796875</c:v>
                </c:pt>
                <c:pt idx="74566">
                  <c:v>191.18229166666666</c:v>
                </c:pt>
                <c:pt idx="74567">
                  <c:v>191.18489583333334</c:v>
                </c:pt>
                <c:pt idx="74568">
                  <c:v>191.1875</c:v>
                </c:pt>
                <c:pt idx="74569">
                  <c:v>191.19010416666666</c:v>
                </c:pt>
                <c:pt idx="74570">
                  <c:v>191.19270833333334</c:v>
                </c:pt>
                <c:pt idx="74571">
                  <c:v>191.1953125</c:v>
                </c:pt>
                <c:pt idx="74572">
                  <c:v>191.19791666666666</c:v>
                </c:pt>
                <c:pt idx="74573">
                  <c:v>191.20052083333334</c:v>
                </c:pt>
                <c:pt idx="74574">
                  <c:v>191.203125</c:v>
                </c:pt>
                <c:pt idx="74575">
                  <c:v>191.20572916666666</c:v>
                </c:pt>
                <c:pt idx="74576">
                  <c:v>191.20833333333334</c:v>
                </c:pt>
                <c:pt idx="74577">
                  <c:v>191.2109375</c:v>
                </c:pt>
                <c:pt idx="74578">
                  <c:v>191.21354166666666</c:v>
                </c:pt>
                <c:pt idx="74579">
                  <c:v>191.21614583333334</c:v>
                </c:pt>
                <c:pt idx="74580">
                  <c:v>191.21875</c:v>
                </c:pt>
                <c:pt idx="74581">
                  <c:v>191.22135416666666</c:v>
                </c:pt>
                <c:pt idx="74582">
                  <c:v>191.22395833333334</c:v>
                </c:pt>
                <c:pt idx="74583">
                  <c:v>191.2265625</c:v>
                </c:pt>
                <c:pt idx="74584">
                  <c:v>191.22916666666666</c:v>
                </c:pt>
                <c:pt idx="74585">
                  <c:v>191.23177083333334</c:v>
                </c:pt>
                <c:pt idx="74586">
                  <c:v>191.234375</c:v>
                </c:pt>
                <c:pt idx="74587">
                  <c:v>191.23697916666666</c:v>
                </c:pt>
                <c:pt idx="74588">
                  <c:v>191.23958333333334</c:v>
                </c:pt>
                <c:pt idx="74589">
                  <c:v>191.2421875</c:v>
                </c:pt>
                <c:pt idx="74590">
                  <c:v>191.24479166666666</c:v>
                </c:pt>
                <c:pt idx="74591">
                  <c:v>191.24739583333334</c:v>
                </c:pt>
                <c:pt idx="74592">
                  <c:v>191.25</c:v>
                </c:pt>
                <c:pt idx="74593">
                  <c:v>191.25260416666666</c:v>
                </c:pt>
                <c:pt idx="74594">
                  <c:v>191.25520833333334</c:v>
                </c:pt>
                <c:pt idx="74595">
                  <c:v>191.2578125</c:v>
                </c:pt>
                <c:pt idx="74596">
                  <c:v>191.26041666666666</c:v>
                </c:pt>
                <c:pt idx="74597">
                  <c:v>191.26302083333334</c:v>
                </c:pt>
                <c:pt idx="74598">
                  <c:v>191.265625</c:v>
                </c:pt>
                <c:pt idx="74599">
                  <c:v>191.26822916666666</c:v>
                </c:pt>
                <c:pt idx="74600">
                  <c:v>191.27083333333334</c:v>
                </c:pt>
                <c:pt idx="74601">
                  <c:v>191.2734375</c:v>
                </c:pt>
                <c:pt idx="74602">
                  <c:v>191.27604166666666</c:v>
                </c:pt>
                <c:pt idx="74603">
                  <c:v>191.27864583333334</c:v>
                </c:pt>
                <c:pt idx="74604">
                  <c:v>191.28125</c:v>
                </c:pt>
                <c:pt idx="74605">
                  <c:v>191.28385416666666</c:v>
                </c:pt>
                <c:pt idx="74606">
                  <c:v>191.28645833333334</c:v>
                </c:pt>
                <c:pt idx="74607">
                  <c:v>191.2890625</c:v>
                </c:pt>
                <c:pt idx="74608">
                  <c:v>191.29166666666666</c:v>
                </c:pt>
                <c:pt idx="74609">
                  <c:v>191.29427083333334</c:v>
                </c:pt>
                <c:pt idx="74610">
                  <c:v>191.296875</c:v>
                </c:pt>
                <c:pt idx="74611">
                  <c:v>191.29947916666666</c:v>
                </c:pt>
                <c:pt idx="74612">
                  <c:v>191.30208333333334</c:v>
                </c:pt>
                <c:pt idx="74613">
                  <c:v>191.3046875</c:v>
                </c:pt>
                <c:pt idx="74614">
                  <c:v>191.30729166666666</c:v>
                </c:pt>
                <c:pt idx="74615">
                  <c:v>191.30989583333334</c:v>
                </c:pt>
                <c:pt idx="74616">
                  <c:v>191.3125</c:v>
                </c:pt>
                <c:pt idx="74617">
                  <c:v>191.31510416666666</c:v>
                </c:pt>
                <c:pt idx="74618">
                  <c:v>191.31770833333334</c:v>
                </c:pt>
                <c:pt idx="74619">
                  <c:v>191.3203125</c:v>
                </c:pt>
                <c:pt idx="74620">
                  <c:v>191.32291666666666</c:v>
                </c:pt>
                <c:pt idx="74621">
                  <c:v>191.32552083333334</c:v>
                </c:pt>
                <c:pt idx="74622">
                  <c:v>191.328125</c:v>
                </c:pt>
                <c:pt idx="74623">
                  <c:v>191.33072916666666</c:v>
                </c:pt>
                <c:pt idx="74624">
                  <c:v>191.33333333333334</c:v>
                </c:pt>
                <c:pt idx="74625">
                  <c:v>191.3359375</c:v>
                </c:pt>
                <c:pt idx="74626">
                  <c:v>191.33854166666666</c:v>
                </c:pt>
                <c:pt idx="74627">
                  <c:v>191.34114583333334</c:v>
                </c:pt>
                <c:pt idx="74628">
                  <c:v>191.34375</c:v>
                </c:pt>
                <c:pt idx="74629">
                  <c:v>191.34635416666666</c:v>
                </c:pt>
                <c:pt idx="74630">
                  <c:v>191.34895833333334</c:v>
                </c:pt>
                <c:pt idx="74631">
                  <c:v>191.3515625</c:v>
                </c:pt>
                <c:pt idx="74632">
                  <c:v>191.35416666666666</c:v>
                </c:pt>
                <c:pt idx="74633">
                  <c:v>191.35677083333334</c:v>
                </c:pt>
                <c:pt idx="74634">
                  <c:v>191.359375</c:v>
                </c:pt>
                <c:pt idx="74635">
                  <c:v>191.36197916666666</c:v>
                </c:pt>
                <c:pt idx="74636">
                  <c:v>191.36458333333334</c:v>
                </c:pt>
                <c:pt idx="74637">
                  <c:v>191.3671875</c:v>
                </c:pt>
                <c:pt idx="74638">
                  <c:v>191.36979166666666</c:v>
                </c:pt>
                <c:pt idx="74639">
                  <c:v>191.37239583333334</c:v>
                </c:pt>
                <c:pt idx="74640">
                  <c:v>191.375</c:v>
                </c:pt>
                <c:pt idx="74641">
                  <c:v>191.37760416666666</c:v>
                </c:pt>
                <c:pt idx="74642">
                  <c:v>191.38020833333334</c:v>
                </c:pt>
                <c:pt idx="74643">
                  <c:v>191.3828125</c:v>
                </c:pt>
                <c:pt idx="74644">
                  <c:v>191.38541666666666</c:v>
                </c:pt>
                <c:pt idx="74645">
                  <c:v>191.38802083333334</c:v>
                </c:pt>
                <c:pt idx="74646">
                  <c:v>191.390625</c:v>
                </c:pt>
                <c:pt idx="74647">
                  <c:v>191.39322916666666</c:v>
                </c:pt>
                <c:pt idx="74648">
                  <c:v>191.39583333333334</c:v>
                </c:pt>
                <c:pt idx="74649">
                  <c:v>191.3984375</c:v>
                </c:pt>
                <c:pt idx="74650">
                  <c:v>191.40104166666666</c:v>
                </c:pt>
                <c:pt idx="74651">
                  <c:v>191.40364583333334</c:v>
                </c:pt>
                <c:pt idx="74652">
                  <c:v>191.40625</c:v>
                </c:pt>
                <c:pt idx="74653">
                  <c:v>191.40885416666666</c:v>
                </c:pt>
                <c:pt idx="74654">
                  <c:v>191.41145833333334</c:v>
                </c:pt>
                <c:pt idx="74655">
                  <c:v>191.4140625</c:v>
                </c:pt>
                <c:pt idx="74656">
                  <c:v>191.41666666666666</c:v>
                </c:pt>
                <c:pt idx="74657">
                  <c:v>191.41927083333334</c:v>
                </c:pt>
                <c:pt idx="74658">
                  <c:v>191.421875</c:v>
                </c:pt>
                <c:pt idx="74659">
                  <c:v>191.42447916666666</c:v>
                </c:pt>
                <c:pt idx="74660">
                  <c:v>191.42708333333334</c:v>
                </c:pt>
                <c:pt idx="74661">
                  <c:v>191.4296875</c:v>
                </c:pt>
                <c:pt idx="74662">
                  <c:v>191.43229166666666</c:v>
                </c:pt>
                <c:pt idx="74663">
                  <c:v>191.43489583333334</c:v>
                </c:pt>
                <c:pt idx="74664">
                  <c:v>191.4375</c:v>
                </c:pt>
                <c:pt idx="74665">
                  <c:v>191.44010416666666</c:v>
                </c:pt>
                <c:pt idx="74666">
                  <c:v>191.44270833333334</c:v>
                </c:pt>
                <c:pt idx="74667">
                  <c:v>191.4453125</c:v>
                </c:pt>
                <c:pt idx="74668">
                  <c:v>191.44791666666666</c:v>
                </c:pt>
                <c:pt idx="74669">
                  <c:v>191.45052083333334</c:v>
                </c:pt>
                <c:pt idx="74670">
                  <c:v>191.453125</c:v>
                </c:pt>
                <c:pt idx="74671">
                  <c:v>191.45572916666666</c:v>
                </c:pt>
                <c:pt idx="74672">
                  <c:v>191.45833333333334</c:v>
                </c:pt>
                <c:pt idx="74673">
                  <c:v>191.4609375</c:v>
                </c:pt>
                <c:pt idx="74674">
                  <c:v>191.46354166666666</c:v>
                </c:pt>
                <c:pt idx="74675">
                  <c:v>191.46614583333334</c:v>
                </c:pt>
                <c:pt idx="74676">
                  <c:v>191.46875</c:v>
                </c:pt>
                <c:pt idx="74677">
                  <c:v>191.47135416666666</c:v>
                </c:pt>
                <c:pt idx="74678">
                  <c:v>191.47395833333334</c:v>
                </c:pt>
                <c:pt idx="74679">
                  <c:v>191.4765625</c:v>
                </c:pt>
                <c:pt idx="74680">
                  <c:v>191.47916666666666</c:v>
                </c:pt>
                <c:pt idx="74681">
                  <c:v>191.48177083333334</c:v>
                </c:pt>
                <c:pt idx="74682">
                  <c:v>191.484375</c:v>
                </c:pt>
                <c:pt idx="74683">
                  <c:v>191.48697916666666</c:v>
                </c:pt>
                <c:pt idx="74684">
                  <c:v>191.48958333333334</c:v>
                </c:pt>
                <c:pt idx="74685">
                  <c:v>191.4921875</c:v>
                </c:pt>
                <c:pt idx="74686">
                  <c:v>191.49479166666666</c:v>
                </c:pt>
                <c:pt idx="74687">
                  <c:v>191.49739583333334</c:v>
                </c:pt>
                <c:pt idx="74688">
                  <c:v>191.5</c:v>
                </c:pt>
                <c:pt idx="74689">
                  <c:v>191.50260416666666</c:v>
                </c:pt>
                <c:pt idx="74690">
                  <c:v>191.50520833333334</c:v>
                </c:pt>
                <c:pt idx="74691">
                  <c:v>191.5078125</c:v>
                </c:pt>
                <c:pt idx="74692">
                  <c:v>191.51041666666666</c:v>
                </c:pt>
                <c:pt idx="74693">
                  <c:v>191.51302083333334</c:v>
                </c:pt>
                <c:pt idx="74694">
                  <c:v>191.515625</c:v>
                </c:pt>
                <c:pt idx="74695">
                  <c:v>191.51822916666666</c:v>
                </c:pt>
                <c:pt idx="74696">
                  <c:v>191.52083333333334</c:v>
                </c:pt>
                <c:pt idx="74697">
                  <c:v>191.5234375</c:v>
                </c:pt>
                <c:pt idx="74698">
                  <c:v>191.52604166666666</c:v>
                </c:pt>
                <c:pt idx="74699">
                  <c:v>191.52864583333334</c:v>
                </c:pt>
                <c:pt idx="74700">
                  <c:v>191.53125</c:v>
                </c:pt>
                <c:pt idx="74701">
                  <c:v>191.53385416666666</c:v>
                </c:pt>
                <c:pt idx="74702">
                  <c:v>191.53645833333334</c:v>
                </c:pt>
                <c:pt idx="74703">
                  <c:v>191.5390625</c:v>
                </c:pt>
                <c:pt idx="74704">
                  <c:v>191.54166666666666</c:v>
                </c:pt>
                <c:pt idx="74705">
                  <c:v>191.54427083333334</c:v>
                </c:pt>
                <c:pt idx="74706">
                  <c:v>191.546875</c:v>
                </c:pt>
                <c:pt idx="74707">
                  <c:v>191.54947916666666</c:v>
                </c:pt>
                <c:pt idx="74708">
                  <c:v>191.55208333333334</c:v>
                </c:pt>
                <c:pt idx="74709">
                  <c:v>191.5546875</c:v>
                </c:pt>
                <c:pt idx="74710">
                  <c:v>191.55729166666666</c:v>
                </c:pt>
                <c:pt idx="74711">
                  <c:v>191.55989583333334</c:v>
                </c:pt>
                <c:pt idx="74712">
                  <c:v>191.5625</c:v>
                </c:pt>
                <c:pt idx="74713">
                  <c:v>191.56510416666666</c:v>
                </c:pt>
                <c:pt idx="74714">
                  <c:v>191.56770833333334</c:v>
                </c:pt>
                <c:pt idx="74715">
                  <c:v>191.5703125</c:v>
                </c:pt>
                <c:pt idx="74716">
                  <c:v>191.57291666666666</c:v>
                </c:pt>
                <c:pt idx="74717">
                  <c:v>191.57552083333334</c:v>
                </c:pt>
                <c:pt idx="74718">
                  <c:v>191.578125</c:v>
                </c:pt>
                <c:pt idx="74719">
                  <c:v>191.58072916666666</c:v>
                </c:pt>
                <c:pt idx="74720">
                  <c:v>191.58333333333334</c:v>
                </c:pt>
                <c:pt idx="74721">
                  <c:v>191.5859375</c:v>
                </c:pt>
                <c:pt idx="74722">
                  <c:v>191.58854166666666</c:v>
                </c:pt>
                <c:pt idx="74723">
                  <c:v>191.59114583333334</c:v>
                </c:pt>
                <c:pt idx="74724">
                  <c:v>191.59375</c:v>
                </c:pt>
                <c:pt idx="74725">
                  <c:v>191.59635416666666</c:v>
                </c:pt>
                <c:pt idx="74726">
                  <c:v>191.59895833333334</c:v>
                </c:pt>
                <c:pt idx="74727">
                  <c:v>191.6015625</c:v>
                </c:pt>
                <c:pt idx="74728">
                  <c:v>191.60416666666666</c:v>
                </c:pt>
                <c:pt idx="74729">
                  <c:v>191.60677083333334</c:v>
                </c:pt>
                <c:pt idx="74730">
                  <c:v>191.609375</c:v>
                </c:pt>
                <c:pt idx="74731">
                  <c:v>191.61197916666666</c:v>
                </c:pt>
                <c:pt idx="74732">
                  <c:v>191.61458333333334</c:v>
                </c:pt>
                <c:pt idx="74733">
                  <c:v>191.6171875</c:v>
                </c:pt>
                <c:pt idx="74734">
                  <c:v>191.61979166666666</c:v>
                </c:pt>
                <c:pt idx="74735">
                  <c:v>191.62239583333334</c:v>
                </c:pt>
                <c:pt idx="74736">
                  <c:v>191.625</c:v>
                </c:pt>
                <c:pt idx="74737">
                  <c:v>191.62760416666666</c:v>
                </c:pt>
                <c:pt idx="74738">
                  <c:v>191.63020833333334</c:v>
                </c:pt>
                <c:pt idx="74739">
                  <c:v>191.6328125</c:v>
                </c:pt>
                <c:pt idx="74740">
                  <c:v>191.63541666666666</c:v>
                </c:pt>
                <c:pt idx="74741">
                  <c:v>191.63802083333334</c:v>
                </c:pt>
                <c:pt idx="74742">
                  <c:v>191.640625</c:v>
                </c:pt>
                <c:pt idx="74743">
                  <c:v>191.64322916666666</c:v>
                </c:pt>
                <c:pt idx="74744">
                  <c:v>191.64583333333334</c:v>
                </c:pt>
                <c:pt idx="74745">
                  <c:v>191.6484375</c:v>
                </c:pt>
                <c:pt idx="74746">
                  <c:v>191.65104166666666</c:v>
                </c:pt>
                <c:pt idx="74747">
                  <c:v>191.65364583333334</c:v>
                </c:pt>
                <c:pt idx="74748">
                  <c:v>191.65625</c:v>
                </c:pt>
                <c:pt idx="74749">
                  <c:v>191.65885416666666</c:v>
                </c:pt>
                <c:pt idx="74750">
                  <c:v>191.66145833333334</c:v>
                </c:pt>
                <c:pt idx="74751">
                  <c:v>191.6640625</c:v>
                </c:pt>
                <c:pt idx="74752">
                  <c:v>191.66666666666666</c:v>
                </c:pt>
                <c:pt idx="74753">
                  <c:v>191.66927083333334</c:v>
                </c:pt>
                <c:pt idx="74754">
                  <c:v>191.671875</c:v>
                </c:pt>
                <c:pt idx="74755">
                  <c:v>191.67447916666666</c:v>
                </c:pt>
                <c:pt idx="74756">
                  <c:v>191.67708333333334</c:v>
                </c:pt>
                <c:pt idx="74757">
                  <c:v>191.6796875</c:v>
                </c:pt>
                <c:pt idx="74758">
                  <c:v>191.68229166666666</c:v>
                </c:pt>
                <c:pt idx="74759">
                  <c:v>191.68489583333334</c:v>
                </c:pt>
                <c:pt idx="74760">
                  <c:v>191.6875</c:v>
                </c:pt>
                <c:pt idx="74761">
                  <c:v>191.69010416666666</c:v>
                </c:pt>
                <c:pt idx="74762">
                  <c:v>191.69270833333334</c:v>
                </c:pt>
                <c:pt idx="74763">
                  <c:v>191.6953125</c:v>
                </c:pt>
                <c:pt idx="74764">
                  <c:v>191.69791666666666</c:v>
                </c:pt>
                <c:pt idx="74765">
                  <c:v>191.70052083333334</c:v>
                </c:pt>
                <c:pt idx="74766">
                  <c:v>191.703125</c:v>
                </c:pt>
                <c:pt idx="74767">
                  <c:v>191.70572916666666</c:v>
                </c:pt>
                <c:pt idx="74768">
                  <c:v>191.70833333333334</c:v>
                </c:pt>
                <c:pt idx="74769">
                  <c:v>191.7109375</c:v>
                </c:pt>
                <c:pt idx="74770">
                  <c:v>191.71354166666666</c:v>
                </c:pt>
                <c:pt idx="74771">
                  <c:v>191.71614583333334</c:v>
                </c:pt>
                <c:pt idx="74772">
                  <c:v>191.71875</c:v>
                </c:pt>
                <c:pt idx="74773">
                  <c:v>191.72135416666666</c:v>
                </c:pt>
                <c:pt idx="74774">
                  <c:v>191.72395833333334</c:v>
                </c:pt>
                <c:pt idx="74775">
                  <c:v>191.7265625</c:v>
                </c:pt>
                <c:pt idx="74776">
                  <c:v>191.72916666666666</c:v>
                </c:pt>
                <c:pt idx="74777">
                  <c:v>191.73177083333334</c:v>
                </c:pt>
                <c:pt idx="74778">
                  <c:v>191.734375</c:v>
                </c:pt>
                <c:pt idx="74779">
                  <c:v>191.73697916666666</c:v>
                </c:pt>
                <c:pt idx="74780">
                  <c:v>191.73958333333334</c:v>
                </c:pt>
                <c:pt idx="74781">
                  <c:v>191.7421875</c:v>
                </c:pt>
                <c:pt idx="74782">
                  <c:v>191.74479166666666</c:v>
                </c:pt>
                <c:pt idx="74783">
                  <c:v>191.74739583333334</c:v>
                </c:pt>
                <c:pt idx="74784">
                  <c:v>191.75</c:v>
                </c:pt>
                <c:pt idx="74785">
                  <c:v>191.75260416666666</c:v>
                </c:pt>
                <c:pt idx="74786">
                  <c:v>191.75520833333334</c:v>
                </c:pt>
                <c:pt idx="74787">
                  <c:v>191.7578125</c:v>
                </c:pt>
                <c:pt idx="74788">
                  <c:v>191.76041666666666</c:v>
                </c:pt>
                <c:pt idx="74789">
                  <c:v>191.76302083333334</c:v>
                </c:pt>
                <c:pt idx="74790">
                  <c:v>191.765625</c:v>
                </c:pt>
                <c:pt idx="74791">
                  <c:v>191.76822916666666</c:v>
                </c:pt>
                <c:pt idx="74792">
                  <c:v>191.77083333333334</c:v>
                </c:pt>
                <c:pt idx="74793">
                  <c:v>191.7734375</c:v>
                </c:pt>
                <c:pt idx="74794">
                  <c:v>191.77604166666666</c:v>
                </c:pt>
                <c:pt idx="74795">
                  <c:v>191.77864583333334</c:v>
                </c:pt>
                <c:pt idx="74796">
                  <c:v>191.78125</c:v>
                </c:pt>
                <c:pt idx="74797">
                  <c:v>191.78385416666666</c:v>
                </c:pt>
                <c:pt idx="74798">
                  <c:v>191.78645833333334</c:v>
                </c:pt>
                <c:pt idx="74799">
                  <c:v>191.7890625</c:v>
                </c:pt>
                <c:pt idx="74800">
                  <c:v>191.79166666666666</c:v>
                </c:pt>
                <c:pt idx="74801">
                  <c:v>191.79427083333334</c:v>
                </c:pt>
                <c:pt idx="74802">
                  <c:v>191.796875</c:v>
                </c:pt>
                <c:pt idx="74803">
                  <c:v>191.79947916666666</c:v>
                </c:pt>
                <c:pt idx="74804">
                  <c:v>191.80208333333334</c:v>
                </c:pt>
                <c:pt idx="74805">
                  <c:v>191.8046875</c:v>
                </c:pt>
                <c:pt idx="74806">
                  <c:v>191.80729166666666</c:v>
                </c:pt>
                <c:pt idx="74807">
                  <c:v>191.80989583333334</c:v>
                </c:pt>
                <c:pt idx="74808">
                  <c:v>191.8125</c:v>
                </c:pt>
                <c:pt idx="74809">
                  <c:v>191.81510416666666</c:v>
                </c:pt>
                <c:pt idx="74810">
                  <c:v>191.81770833333334</c:v>
                </c:pt>
                <c:pt idx="74811">
                  <c:v>191.8203125</c:v>
                </c:pt>
                <c:pt idx="74812">
                  <c:v>191.82291666666666</c:v>
                </c:pt>
                <c:pt idx="74813">
                  <c:v>191.82552083333334</c:v>
                </c:pt>
                <c:pt idx="74814">
                  <c:v>191.828125</c:v>
                </c:pt>
                <c:pt idx="74815">
                  <c:v>191.83072916666666</c:v>
                </c:pt>
                <c:pt idx="74816">
                  <c:v>191.83333333333334</c:v>
                </c:pt>
                <c:pt idx="74817">
                  <c:v>191.8359375</c:v>
                </c:pt>
                <c:pt idx="74818">
                  <c:v>191.83854166666666</c:v>
                </c:pt>
                <c:pt idx="74819">
                  <c:v>191.84114583333334</c:v>
                </c:pt>
                <c:pt idx="74820">
                  <c:v>191.84375</c:v>
                </c:pt>
                <c:pt idx="74821">
                  <c:v>191.84635416666666</c:v>
                </c:pt>
                <c:pt idx="74822">
                  <c:v>191.84895833333334</c:v>
                </c:pt>
                <c:pt idx="74823">
                  <c:v>191.8515625</c:v>
                </c:pt>
                <c:pt idx="74824">
                  <c:v>191.85416666666666</c:v>
                </c:pt>
                <c:pt idx="74825">
                  <c:v>191.85677083333334</c:v>
                </c:pt>
                <c:pt idx="74826">
                  <c:v>191.859375</c:v>
                </c:pt>
                <c:pt idx="74827">
                  <c:v>191.86197916666666</c:v>
                </c:pt>
                <c:pt idx="74828">
                  <c:v>191.86458333333334</c:v>
                </c:pt>
                <c:pt idx="74829">
                  <c:v>191.8671875</c:v>
                </c:pt>
                <c:pt idx="74830">
                  <c:v>191.86979166666666</c:v>
                </c:pt>
                <c:pt idx="74831">
                  <c:v>191.87239583333334</c:v>
                </c:pt>
                <c:pt idx="74832">
                  <c:v>191.875</c:v>
                </c:pt>
                <c:pt idx="74833">
                  <c:v>191.87760416666666</c:v>
                </c:pt>
                <c:pt idx="74834">
                  <c:v>191.88020833333334</c:v>
                </c:pt>
                <c:pt idx="74835">
                  <c:v>191.8828125</c:v>
                </c:pt>
                <c:pt idx="74836">
                  <c:v>191.88541666666666</c:v>
                </c:pt>
                <c:pt idx="74837">
                  <c:v>191.88802083333334</c:v>
                </c:pt>
                <c:pt idx="74838">
                  <c:v>191.890625</c:v>
                </c:pt>
                <c:pt idx="74839">
                  <c:v>191.89322916666666</c:v>
                </c:pt>
                <c:pt idx="74840">
                  <c:v>191.89583333333334</c:v>
                </c:pt>
                <c:pt idx="74841">
                  <c:v>191.8984375</c:v>
                </c:pt>
                <c:pt idx="74842">
                  <c:v>191.90104166666666</c:v>
                </c:pt>
                <c:pt idx="74843">
                  <c:v>191.90364583333334</c:v>
                </c:pt>
                <c:pt idx="74844">
                  <c:v>191.90625</c:v>
                </c:pt>
                <c:pt idx="74845">
                  <c:v>191.90885416666666</c:v>
                </c:pt>
                <c:pt idx="74846">
                  <c:v>191.91145833333334</c:v>
                </c:pt>
                <c:pt idx="74847">
                  <c:v>191.9140625</c:v>
                </c:pt>
                <c:pt idx="74848">
                  <c:v>191.91666666666666</c:v>
                </c:pt>
                <c:pt idx="74849">
                  <c:v>191.91927083333334</c:v>
                </c:pt>
                <c:pt idx="74850">
                  <c:v>191.921875</c:v>
                </c:pt>
                <c:pt idx="74851">
                  <c:v>191.92447916666666</c:v>
                </c:pt>
                <c:pt idx="74852">
                  <c:v>191.92708333333334</c:v>
                </c:pt>
                <c:pt idx="74853">
                  <c:v>191.9296875</c:v>
                </c:pt>
                <c:pt idx="74854">
                  <c:v>191.93229166666666</c:v>
                </c:pt>
                <c:pt idx="74855">
                  <c:v>191.93489583333334</c:v>
                </c:pt>
                <c:pt idx="74856">
                  <c:v>191.9375</c:v>
                </c:pt>
                <c:pt idx="74857">
                  <c:v>191.94010416666666</c:v>
                </c:pt>
                <c:pt idx="74858">
                  <c:v>191.94270833333334</c:v>
                </c:pt>
                <c:pt idx="74859">
                  <c:v>191.9453125</c:v>
                </c:pt>
                <c:pt idx="74860">
                  <c:v>191.94791666666666</c:v>
                </c:pt>
                <c:pt idx="74861">
                  <c:v>191.95052083333334</c:v>
                </c:pt>
                <c:pt idx="74862">
                  <c:v>191.953125</c:v>
                </c:pt>
                <c:pt idx="74863">
                  <c:v>191.95572916666666</c:v>
                </c:pt>
                <c:pt idx="74864">
                  <c:v>191.95833333333334</c:v>
                </c:pt>
                <c:pt idx="74865">
                  <c:v>191.9609375</c:v>
                </c:pt>
                <c:pt idx="74866">
                  <c:v>191.96354166666666</c:v>
                </c:pt>
                <c:pt idx="74867">
                  <c:v>191.96614583333334</c:v>
                </c:pt>
                <c:pt idx="74868">
                  <c:v>191.96875</c:v>
                </c:pt>
                <c:pt idx="74869">
                  <c:v>191.97135416666666</c:v>
                </c:pt>
                <c:pt idx="74870">
                  <c:v>191.97395833333334</c:v>
                </c:pt>
                <c:pt idx="74871">
                  <c:v>191.9765625</c:v>
                </c:pt>
                <c:pt idx="74872">
                  <c:v>191.97916666666666</c:v>
                </c:pt>
                <c:pt idx="74873">
                  <c:v>191.98177083333334</c:v>
                </c:pt>
                <c:pt idx="74874">
                  <c:v>191.984375</c:v>
                </c:pt>
                <c:pt idx="74875">
                  <c:v>191.98697916666666</c:v>
                </c:pt>
                <c:pt idx="74876">
                  <c:v>191.98958333333334</c:v>
                </c:pt>
                <c:pt idx="74877">
                  <c:v>191.9921875</c:v>
                </c:pt>
                <c:pt idx="74878">
                  <c:v>191.99479166666666</c:v>
                </c:pt>
                <c:pt idx="74879">
                  <c:v>191.99739583333334</c:v>
                </c:pt>
                <c:pt idx="74880">
                  <c:v>192</c:v>
                </c:pt>
                <c:pt idx="74881">
                  <c:v>192.00260416666666</c:v>
                </c:pt>
                <c:pt idx="74882">
                  <c:v>192.00520833333334</c:v>
                </c:pt>
                <c:pt idx="74883">
                  <c:v>192.0078125</c:v>
                </c:pt>
                <c:pt idx="74884">
                  <c:v>192.01041666666666</c:v>
                </c:pt>
                <c:pt idx="74885">
                  <c:v>192.01302083333334</c:v>
                </c:pt>
                <c:pt idx="74886">
                  <c:v>192.015625</c:v>
                </c:pt>
                <c:pt idx="74887">
                  <c:v>192.01822916666666</c:v>
                </c:pt>
                <c:pt idx="74888">
                  <c:v>192.02083333333334</c:v>
                </c:pt>
                <c:pt idx="74889">
                  <c:v>192.0234375</c:v>
                </c:pt>
                <c:pt idx="74890">
                  <c:v>192.02604166666666</c:v>
                </c:pt>
                <c:pt idx="74891">
                  <c:v>192.02864583333334</c:v>
                </c:pt>
                <c:pt idx="74892">
                  <c:v>192.03125</c:v>
                </c:pt>
                <c:pt idx="74893">
                  <c:v>192.03385416666666</c:v>
                </c:pt>
                <c:pt idx="74894">
                  <c:v>192.03645833333334</c:v>
                </c:pt>
                <c:pt idx="74895">
                  <c:v>192.0390625</c:v>
                </c:pt>
                <c:pt idx="74896">
                  <c:v>192.04166666666666</c:v>
                </c:pt>
                <c:pt idx="74897">
                  <c:v>192.04427083333334</c:v>
                </c:pt>
                <c:pt idx="74898">
                  <c:v>192.046875</c:v>
                </c:pt>
                <c:pt idx="74899">
                  <c:v>192.04947916666666</c:v>
                </c:pt>
                <c:pt idx="74900">
                  <c:v>192.05208333333334</c:v>
                </c:pt>
                <c:pt idx="74901">
                  <c:v>192.0546875</c:v>
                </c:pt>
                <c:pt idx="74902">
                  <c:v>192.05729166666666</c:v>
                </c:pt>
                <c:pt idx="74903">
                  <c:v>192.05989583333334</c:v>
                </c:pt>
                <c:pt idx="74904">
                  <c:v>192.0625</c:v>
                </c:pt>
                <c:pt idx="74905">
                  <c:v>192.06510416666666</c:v>
                </c:pt>
                <c:pt idx="74906">
                  <c:v>192.06770833333334</c:v>
                </c:pt>
                <c:pt idx="74907">
                  <c:v>192.0703125</c:v>
                </c:pt>
                <c:pt idx="74908">
                  <c:v>192.07291666666666</c:v>
                </c:pt>
                <c:pt idx="74909">
                  <c:v>192.07552083333334</c:v>
                </c:pt>
                <c:pt idx="74910">
                  <c:v>192.078125</c:v>
                </c:pt>
                <c:pt idx="74911">
                  <c:v>192.08072916666666</c:v>
                </c:pt>
                <c:pt idx="74912">
                  <c:v>192.08333333333334</c:v>
                </c:pt>
                <c:pt idx="74913">
                  <c:v>192.0859375</c:v>
                </c:pt>
                <c:pt idx="74914">
                  <c:v>192.08854166666666</c:v>
                </c:pt>
                <c:pt idx="74915">
                  <c:v>192.09114583333334</c:v>
                </c:pt>
                <c:pt idx="74916">
                  <c:v>192.09375</c:v>
                </c:pt>
                <c:pt idx="74917">
                  <c:v>192.09635416666666</c:v>
                </c:pt>
                <c:pt idx="74918">
                  <c:v>192.09895833333334</c:v>
                </c:pt>
                <c:pt idx="74919">
                  <c:v>192.1015625</c:v>
                </c:pt>
                <c:pt idx="74920">
                  <c:v>192.10416666666666</c:v>
                </c:pt>
                <c:pt idx="74921">
                  <c:v>192.10677083333334</c:v>
                </c:pt>
                <c:pt idx="74922">
                  <c:v>192.109375</c:v>
                </c:pt>
                <c:pt idx="74923">
                  <c:v>192.11197916666666</c:v>
                </c:pt>
                <c:pt idx="74924">
                  <c:v>192.11458333333334</c:v>
                </c:pt>
                <c:pt idx="74925">
                  <c:v>192.1171875</c:v>
                </c:pt>
                <c:pt idx="74926">
                  <c:v>192.11979166666666</c:v>
                </c:pt>
                <c:pt idx="74927">
                  <c:v>192.12239583333334</c:v>
                </c:pt>
                <c:pt idx="74928">
                  <c:v>192.125</c:v>
                </c:pt>
                <c:pt idx="74929">
                  <c:v>192.12760416666666</c:v>
                </c:pt>
                <c:pt idx="74930">
                  <c:v>192.13020833333334</c:v>
                </c:pt>
                <c:pt idx="74931">
                  <c:v>192.1328125</c:v>
                </c:pt>
                <c:pt idx="74932">
                  <c:v>192.13541666666666</c:v>
                </c:pt>
                <c:pt idx="74933">
                  <c:v>192.13802083333334</c:v>
                </c:pt>
                <c:pt idx="74934">
                  <c:v>192.140625</c:v>
                </c:pt>
                <c:pt idx="74935">
                  <c:v>192.14322916666666</c:v>
                </c:pt>
                <c:pt idx="74936">
                  <c:v>192.14583333333334</c:v>
                </c:pt>
                <c:pt idx="74937">
                  <c:v>192.1484375</c:v>
                </c:pt>
                <c:pt idx="74938">
                  <c:v>192.15104166666666</c:v>
                </c:pt>
                <c:pt idx="74939">
                  <c:v>192.15364583333334</c:v>
                </c:pt>
                <c:pt idx="74940">
                  <c:v>192.15625</c:v>
                </c:pt>
                <c:pt idx="74941">
                  <c:v>192.15885416666666</c:v>
                </c:pt>
                <c:pt idx="74942">
                  <c:v>192.16145833333334</c:v>
                </c:pt>
                <c:pt idx="74943">
                  <c:v>192.1640625</c:v>
                </c:pt>
                <c:pt idx="74944">
                  <c:v>192.16666666666666</c:v>
                </c:pt>
                <c:pt idx="74945">
                  <c:v>192.16927083333334</c:v>
                </c:pt>
                <c:pt idx="74946">
                  <c:v>192.171875</c:v>
                </c:pt>
                <c:pt idx="74947">
                  <c:v>192.17447916666666</c:v>
                </c:pt>
                <c:pt idx="74948">
                  <c:v>192.17708333333334</c:v>
                </c:pt>
                <c:pt idx="74949">
                  <c:v>192.1796875</c:v>
                </c:pt>
                <c:pt idx="74950">
                  <c:v>192.18229166666666</c:v>
                </c:pt>
                <c:pt idx="74951">
                  <c:v>192.18489583333334</c:v>
                </c:pt>
                <c:pt idx="74952">
                  <c:v>192.1875</c:v>
                </c:pt>
                <c:pt idx="74953">
                  <c:v>192.19010416666666</c:v>
                </c:pt>
                <c:pt idx="74954">
                  <c:v>192.19270833333334</c:v>
                </c:pt>
                <c:pt idx="74955">
                  <c:v>192.1953125</c:v>
                </c:pt>
                <c:pt idx="74956">
                  <c:v>192.19791666666666</c:v>
                </c:pt>
                <c:pt idx="74957">
                  <c:v>192.20052083333334</c:v>
                </c:pt>
                <c:pt idx="74958">
                  <c:v>192.203125</c:v>
                </c:pt>
                <c:pt idx="74959">
                  <c:v>192.20572916666666</c:v>
                </c:pt>
                <c:pt idx="74960">
                  <c:v>192.20833333333334</c:v>
                </c:pt>
                <c:pt idx="74961">
                  <c:v>192.2109375</c:v>
                </c:pt>
                <c:pt idx="74962">
                  <c:v>192.21354166666666</c:v>
                </c:pt>
                <c:pt idx="74963">
                  <c:v>192.21614583333334</c:v>
                </c:pt>
                <c:pt idx="74964">
                  <c:v>192.21875</c:v>
                </c:pt>
                <c:pt idx="74965">
                  <c:v>192.22135416666666</c:v>
                </c:pt>
                <c:pt idx="74966">
                  <c:v>192.22395833333334</c:v>
                </c:pt>
                <c:pt idx="74967">
                  <c:v>192.2265625</c:v>
                </c:pt>
                <c:pt idx="74968">
                  <c:v>192.22916666666666</c:v>
                </c:pt>
                <c:pt idx="74969">
                  <c:v>192.23177083333334</c:v>
                </c:pt>
                <c:pt idx="74970">
                  <c:v>192.234375</c:v>
                </c:pt>
                <c:pt idx="74971">
                  <c:v>192.23697916666666</c:v>
                </c:pt>
                <c:pt idx="74972">
                  <c:v>192.23958333333334</c:v>
                </c:pt>
                <c:pt idx="74973">
                  <c:v>192.2421875</c:v>
                </c:pt>
                <c:pt idx="74974">
                  <c:v>192.24479166666666</c:v>
                </c:pt>
                <c:pt idx="74975">
                  <c:v>192.24739583333334</c:v>
                </c:pt>
                <c:pt idx="74976">
                  <c:v>192.25</c:v>
                </c:pt>
                <c:pt idx="74977">
                  <c:v>192.25260416666666</c:v>
                </c:pt>
                <c:pt idx="74978">
                  <c:v>192.25520833333334</c:v>
                </c:pt>
                <c:pt idx="74979">
                  <c:v>192.2578125</c:v>
                </c:pt>
                <c:pt idx="74980">
                  <c:v>192.26041666666666</c:v>
                </c:pt>
                <c:pt idx="74981">
                  <c:v>192.26302083333334</c:v>
                </c:pt>
                <c:pt idx="74982">
                  <c:v>192.265625</c:v>
                </c:pt>
                <c:pt idx="74983">
                  <c:v>192.26822916666666</c:v>
                </c:pt>
                <c:pt idx="74984">
                  <c:v>192.27083333333334</c:v>
                </c:pt>
                <c:pt idx="74985">
                  <c:v>192.2734375</c:v>
                </c:pt>
                <c:pt idx="74986">
                  <c:v>192.27604166666666</c:v>
                </c:pt>
                <c:pt idx="74987">
                  <c:v>192.27864583333334</c:v>
                </c:pt>
                <c:pt idx="74988">
                  <c:v>192.28125</c:v>
                </c:pt>
                <c:pt idx="74989">
                  <c:v>192.28385416666666</c:v>
                </c:pt>
                <c:pt idx="74990">
                  <c:v>192.28645833333334</c:v>
                </c:pt>
                <c:pt idx="74991">
                  <c:v>192.2890625</c:v>
                </c:pt>
                <c:pt idx="74992">
                  <c:v>192.29166666666666</c:v>
                </c:pt>
                <c:pt idx="74993">
                  <c:v>192.29427083333334</c:v>
                </c:pt>
                <c:pt idx="74994">
                  <c:v>192.296875</c:v>
                </c:pt>
                <c:pt idx="74995">
                  <c:v>192.29947916666666</c:v>
                </c:pt>
                <c:pt idx="74996">
                  <c:v>192.30208333333334</c:v>
                </c:pt>
                <c:pt idx="74997">
                  <c:v>192.3046875</c:v>
                </c:pt>
                <c:pt idx="74998">
                  <c:v>192.30729166666666</c:v>
                </c:pt>
                <c:pt idx="74999">
                  <c:v>192.30989583333334</c:v>
                </c:pt>
                <c:pt idx="75000">
                  <c:v>192.3125</c:v>
                </c:pt>
                <c:pt idx="75001">
                  <c:v>192.31510416666666</c:v>
                </c:pt>
                <c:pt idx="75002">
                  <c:v>192.31770833333334</c:v>
                </c:pt>
                <c:pt idx="75003">
                  <c:v>192.3203125</c:v>
                </c:pt>
                <c:pt idx="75004">
                  <c:v>192.32291666666666</c:v>
                </c:pt>
                <c:pt idx="75005">
                  <c:v>192.32552083333334</c:v>
                </c:pt>
                <c:pt idx="75006">
                  <c:v>192.328125</c:v>
                </c:pt>
                <c:pt idx="75007">
                  <c:v>192.33072916666666</c:v>
                </c:pt>
                <c:pt idx="75008">
                  <c:v>192.33333333333334</c:v>
                </c:pt>
                <c:pt idx="75009">
                  <c:v>192.3359375</c:v>
                </c:pt>
                <c:pt idx="75010">
                  <c:v>192.33854166666666</c:v>
                </c:pt>
                <c:pt idx="75011">
                  <c:v>192.34114583333334</c:v>
                </c:pt>
                <c:pt idx="75012">
                  <c:v>192.34375</c:v>
                </c:pt>
                <c:pt idx="75013">
                  <c:v>192.34635416666666</c:v>
                </c:pt>
                <c:pt idx="75014">
                  <c:v>192.34895833333334</c:v>
                </c:pt>
                <c:pt idx="75015">
                  <c:v>192.3515625</c:v>
                </c:pt>
                <c:pt idx="75016">
                  <c:v>192.35416666666666</c:v>
                </c:pt>
                <c:pt idx="75017">
                  <c:v>192.35677083333334</c:v>
                </c:pt>
                <c:pt idx="75018">
                  <c:v>192.359375</c:v>
                </c:pt>
                <c:pt idx="75019">
                  <c:v>192.36197916666666</c:v>
                </c:pt>
                <c:pt idx="75020">
                  <c:v>192.36458333333334</c:v>
                </c:pt>
                <c:pt idx="75021">
                  <c:v>192.3671875</c:v>
                </c:pt>
                <c:pt idx="75022">
                  <c:v>192.36979166666666</c:v>
                </c:pt>
                <c:pt idx="75023">
                  <c:v>192.37239583333334</c:v>
                </c:pt>
                <c:pt idx="75024">
                  <c:v>192.375</c:v>
                </c:pt>
                <c:pt idx="75025">
                  <c:v>192.37760416666666</c:v>
                </c:pt>
                <c:pt idx="75026">
                  <c:v>192.38020833333334</c:v>
                </c:pt>
                <c:pt idx="75027">
                  <c:v>192.3828125</c:v>
                </c:pt>
                <c:pt idx="75028">
                  <c:v>192.38541666666666</c:v>
                </c:pt>
                <c:pt idx="75029">
                  <c:v>192.38802083333334</c:v>
                </c:pt>
                <c:pt idx="75030">
                  <c:v>192.390625</c:v>
                </c:pt>
                <c:pt idx="75031">
                  <c:v>192.39322916666666</c:v>
                </c:pt>
                <c:pt idx="75032">
                  <c:v>192.39583333333334</c:v>
                </c:pt>
                <c:pt idx="75033">
                  <c:v>192.3984375</c:v>
                </c:pt>
                <c:pt idx="75034">
                  <c:v>192.40104166666666</c:v>
                </c:pt>
                <c:pt idx="75035">
                  <c:v>192.40364583333334</c:v>
                </c:pt>
                <c:pt idx="75036">
                  <c:v>192.40625</c:v>
                </c:pt>
                <c:pt idx="75037">
                  <c:v>192.40885416666666</c:v>
                </c:pt>
                <c:pt idx="75038">
                  <c:v>192.41145833333334</c:v>
                </c:pt>
                <c:pt idx="75039">
                  <c:v>192.4140625</c:v>
                </c:pt>
                <c:pt idx="75040">
                  <c:v>192.41666666666666</c:v>
                </c:pt>
                <c:pt idx="75041">
                  <c:v>192.41927083333334</c:v>
                </c:pt>
                <c:pt idx="75042">
                  <c:v>192.421875</c:v>
                </c:pt>
                <c:pt idx="75043">
                  <c:v>192.42447916666666</c:v>
                </c:pt>
                <c:pt idx="75044">
                  <c:v>192.42708333333334</c:v>
                </c:pt>
                <c:pt idx="75045">
                  <c:v>192.4296875</c:v>
                </c:pt>
                <c:pt idx="75046">
                  <c:v>192.43229166666666</c:v>
                </c:pt>
                <c:pt idx="75047">
                  <c:v>192.43489583333334</c:v>
                </c:pt>
                <c:pt idx="75048">
                  <c:v>192.4375</c:v>
                </c:pt>
                <c:pt idx="75049">
                  <c:v>192.44010416666666</c:v>
                </c:pt>
                <c:pt idx="75050">
                  <c:v>192.44270833333334</c:v>
                </c:pt>
                <c:pt idx="75051">
                  <c:v>192.4453125</c:v>
                </c:pt>
                <c:pt idx="75052">
                  <c:v>192.44791666666666</c:v>
                </c:pt>
                <c:pt idx="75053">
                  <c:v>192.45052083333334</c:v>
                </c:pt>
                <c:pt idx="75054">
                  <c:v>192.453125</c:v>
                </c:pt>
                <c:pt idx="75055">
                  <c:v>192.45572916666666</c:v>
                </c:pt>
                <c:pt idx="75056">
                  <c:v>192.45833333333334</c:v>
                </c:pt>
                <c:pt idx="75057">
                  <c:v>192.4609375</c:v>
                </c:pt>
                <c:pt idx="75058">
                  <c:v>192.46354166666666</c:v>
                </c:pt>
                <c:pt idx="75059">
                  <c:v>192.46614583333334</c:v>
                </c:pt>
                <c:pt idx="75060">
                  <c:v>192.46875</c:v>
                </c:pt>
                <c:pt idx="75061">
                  <c:v>192.47135416666666</c:v>
                </c:pt>
                <c:pt idx="75062">
                  <c:v>192.47395833333334</c:v>
                </c:pt>
                <c:pt idx="75063">
                  <c:v>192.4765625</c:v>
                </c:pt>
                <c:pt idx="75064">
                  <c:v>192.47916666666666</c:v>
                </c:pt>
                <c:pt idx="75065">
                  <c:v>192.48177083333334</c:v>
                </c:pt>
                <c:pt idx="75066">
                  <c:v>192.484375</c:v>
                </c:pt>
                <c:pt idx="75067">
                  <c:v>192.48697916666666</c:v>
                </c:pt>
                <c:pt idx="75068">
                  <c:v>192.48958333333334</c:v>
                </c:pt>
                <c:pt idx="75069">
                  <c:v>192.4921875</c:v>
                </c:pt>
                <c:pt idx="75070">
                  <c:v>192.49479166666666</c:v>
                </c:pt>
                <c:pt idx="75071">
                  <c:v>192.49739583333334</c:v>
                </c:pt>
                <c:pt idx="75072">
                  <c:v>192.5</c:v>
                </c:pt>
                <c:pt idx="75073">
                  <c:v>192.50260416666666</c:v>
                </c:pt>
                <c:pt idx="75074">
                  <c:v>192.50520833333334</c:v>
                </c:pt>
                <c:pt idx="75075">
                  <c:v>192.5078125</c:v>
                </c:pt>
                <c:pt idx="75076">
                  <c:v>192.51041666666666</c:v>
                </c:pt>
                <c:pt idx="75077">
                  <c:v>192.51302083333334</c:v>
                </c:pt>
                <c:pt idx="75078">
                  <c:v>192.515625</c:v>
                </c:pt>
                <c:pt idx="75079">
                  <c:v>192.51822916666666</c:v>
                </c:pt>
                <c:pt idx="75080">
                  <c:v>192.52083333333334</c:v>
                </c:pt>
                <c:pt idx="75081">
                  <c:v>192.5234375</c:v>
                </c:pt>
                <c:pt idx="75082">
                  <c:v>192.52604166666666</c:v>
                </c:pt>
                <c:pt idx="75083">
                  <c:v>192.52864583333334</c:v>
                </c:pt>
                <c:pt idx="75084">
                  <c:v>192.53125</c:v>
                </c:pt>
                <c:pt idx="75085">
                  <c:v>192.53385416666666</c:v>
                </c:pt>
                <c:pt idx="75086">
                  <c:v>192.53645833333334</c:v>
                </c:pt>
                <c:pt idx="75087">
                  <c:v>192.5390625</c:v>
                </c:pt>
                <c:pt idx="75088">
                  <c:v>192.54166666666666</c:v>
                </c:pt>
                <c:pt idx="75089">
                  <c:v>192.54427083333334</c:v>
                </c:pt>
                <c:pt idx="75090">
                  <c:v>192.546875</c:v>
                </c:pt>
                <c:pt idx="75091">
                  <c:v>192.54947916666666</c:v>
                </c:pt>
                <c:pt idx="75092">
                  <c:v>192.55208333333334</c:v>
                </c:pt>
                <c:pt idx="75093">
                  <c:v>192.5546875</c:v>
                </c:pt>
                <c:pt idx="75094">
                  <c:v>192.55729166666666</c:v>
                </c:pt>
                <c:pt idx="75095">
                  <c:v>192.55989583333334</c:v>
                </c:pt>
                <c:pt idx="75096">
                  <c:v>192.5625</c:v>
                </c:pt>
                <c:pt idx="75097">
                  <c:v>192.56510416666666</c:v>
                </c:pt>
                <c:pt idx="75098">
                  <c:v>192.56770833333334</c:v>
                </c:pt>
                <c:pt idx="75099">
                  <c:v>192.5703125</c:v>
                </c:pt>
                <c:pt idx="75100">
                  <c:v>192.57291666666666</c:v>
                </c:pt>
                <c:pt idx="75101">
                  <c:v>192.57552083333334</c:v>
                </c:pt>
                <c:pt idx="75102">
                  <c:v>192.578125</c:v>
                </c:pt>
                <c:pt idx="75103">
                  <c:v>192.58072916666666</c:v>
                </c:pt>
                <c:pt idx="75104">
                  <c:v>192.58333333333334</c:v>
                </c:pt>
                <c:pt idx="75105">
                  <c:v>192.5859375</c:v>
                </c:pt>
                <c:pt idx="75106">
                  <c:v>192.58854166666666</c:v>
                </c:pt>
                <c:pt idx="75107">
                  <c:v>192.59114583333334</c:v>
                </c:pt>
                <c:pt idx="75108">
                  <c:v>192.59375</c:v>
                </c:pt>
                <c:pt idx="75109">
                  <c:v>192.59635416666666</c:v>
                </c:pt>
                <c:pt idx="75110">
                  <c:v>192.59895833333334</c:v>
                </c:pt>
                <c:pt idx="75111">
                  <c:v>192.6015625</c:v>
                </c:pt>
                <c:pt idx="75112">
                  <c:v>192.60416666666666</c:v>
                </c:pt>
                <c:pt idx="75113">
                  <c:v>192.60677083333334</c:v>
                </c:pt>
                <c:pt idx="75114">
                  <c:v>192.609375</c:v>
                </c:pt>
                <c:pt idx="75115">
                  <c:v>192.61197916666666</c:v>
                </c:pt>
                <c:pt idx="75116">
                  <c:v>192.61458333333334</c:v>
                </c:pt>
                <c:pt idx="75117">
                  <c:v>192.6171875</c:v>
                </c:pt>
                <c:pt idx="75118">
                  <c:v>192.61979166666666</c:v>
                </c:pt>
                <c:pt idx="75119">
                  <c:v>192.62239583333334</c:v>
                </c:pt>
                <c:pt idx="75120">
                  <c:v>192.625</c:v>
                </c:pt>
                <c:pt idx="75121">
                  <c:v>192.62760416666666</c:v>
                </c:pt>
                <c:pt idx="75122">
                  <c:v>192.63020833333334</c:v>
                </c:pt>
                <c:pt idx="75123">
                  <c:v>192.6328125</c:v>
                </c:pt>
                <c:pt idx="75124">
                  <c:v>192.63541666666666</c:v>
                </c:pt>
                <c:pt idx="75125">
                  <c:v>192.63802083333334</c:v>
                </c:pt>
                <c:pt idx="75126">
                  <c:v>192.640625</c:v>
                </c:pt>
                <c:pt idx="75127">
                  <c:v>192.64322916666666</c:v>
                </c:pt>
                <c:pt idx="75128">
                  <c:v>192.64583333333334</c:v>
                </c:pt>
                <c:pt idx="75129">
                  <c:v>192.6484375</c:v>
                </c:pt>
                <c:pt idx="75130">
                  <c:v>192.65104166666666</c:v>
                </c:pt>
                <c:pt idx="75131">
                  <c:v>192.65364583333334</c:v>
                </c:pt>
                <c:pt idx="75132">
                  <c:v>192.65625</c:v>
                </c:pt>
                <c:pt idx="75133">
                  <c:v>192.65885416666666</c:v>
                </c:pt>
                <c:pt idx="75134">
                  <c:v>192.66145833333334</c:v>
                </c:pt>
                <c:pt idx="75135">
                  <c:v>192.6640625</c:v>
                </c:pt>
                <c:pt idx="75136">
                  <c:v>192.66666666666666</c:v>
                </c:pt>
                <c:pt idx="75137">
                  <c:v>192.66927083333334</c:v>
                </c:pt>
                <c:pt idx="75138">
                  <c:v>192.671875</c:v>
                </c:pt>
                <c:pt idx="75139">
                  <c:v>192.67447916666666</c:v>
                </c:pt>
                <c:pt idx="75140">
                  <c:v>192.67708333333334</c:v>
                </c:pt>
                <c:pt idx="75141">
                  <c:v>192.6796875</c:v>
                </c:pt>
                <c:pt idx="75142">
                  <c:v>192.68229166666666</c:v>
                </c:pt>
                <c:pt idx="75143">
                  <c:v>192.68489583333334</c:v>
                </c:pt>
                <c:pt idx="75144">
                  <c:v>192.6875</c:v>
                </c:pt>
                <c:pt idx="75145">
                  <c:v>192.69010416666666</c:v>
                </c:pt>
                <c:pt idx="75146">
                  <c:v>192.69270833333334</c:v>
                </c:pt>
                <c:pt idx="75147">
                  <c:v>192.6953125</c:v>
                </c:pt>
                <c:pt idx="75148">
                  <c:v>192.69791666666666</c:v>
                </c:pt>
                <c:pt idx="75149">
                  <c:v>192.70052083333334</c:v>
                </c:pt>
                <c:pt idx="75150">
                  <c:v>192.703125</c:v>
                </c:pt>
                <c:pt idx="75151">
                  <c:v>192.70572916666666</c:v>
                </c:pt>
                <c:pt idx="75152">
                  <c:v>192.70833333333334</c:v>
                </c:pt>
                <c:pt idx="75153">
                  <c:v>192.7109375</c:v>
                </c:pt>
                <c:pt idx="75154">
                  <c:v>192.71354166666666</c:v>
                </c:pt>
                <c:pt idx="75155">
                  <c:v>192.71614583333334</c:v>
                </c:pt>
                <c:pt idx="75156">
                  <c:v>192.71875</c:v>
                </c:pt>
                <c:pt idx="75157">
                  <c:v>192.72135416666666</c:v>
                </c:pt>
                <c:pt idx="75158">
                  <c:v>192.72395833333334</c:v>
                </c:pt>
                <c:pt idx="75159">
                  <c:v>192.7265625</c:v>
                </c:pt>
                <c:pt idx="75160">
                  <c:v>192.72916666666666</c:v>
                </c:pt>
                <c:pt idx="75161">
                  <c:v>192.73177083333334</c:v>
                </c:pt>
                <c:pt idx="75162">
                  <c:v>192.734375</c:v>
                </c:pt>
                <c:pt idx="75163">
                  <c:v>192.73697916666666</c:v>
                </c:pt>
                <c:pt idx="75164">
                  <c:v>192.73958333333334</c:v>
                </c:pt>
                <c:pt idx="75165">
                  <c:v>192.7421875</c:v>
                </c:pt>
                <c:pt idx="75166">
                  <c:v>192.74479166666666</c:v>
                </c:pt>
                <c:pt idx="75167">
                  <c:v>192.74739583333334</c:v>
                </c:pt>
                <c:pt idx="75168">
                  <c:v>192.75</c:v>
                </c:pt>
                <c:pt idx="75169">
                  <c:v>192.75260416666666</c:v>
                </c:pt>
                <c:pt idx="75170">
                  <c:v>192.75520833333334</c:v>
                </c:pt>
                <c:pt idx="75171">
                  <c:v>192.7578125</c:v>
                </c:pt>
                <c:pt idx="75172">
                  <c:v>192.76041666666666</c:v>
                </c:pt>
                <c:pt idx="75173">
                  <c:v>192.76302083333334</c:v>
                </c:pt>
                <c:pt idx="75174">
                  <c:v>192.765625</c:v>
                </c:pt>
                <c:pt idx="75175">
                  <c:v>192.76822916666666</c:v>
                </c:pt>
                <c:pt idx="75176">
                  <c:v>192.77083333333334</c:v>
                </c:pt>
                <c:pt idx="75177">
                  <c:v>192.7734375</c:v>
                </c:pt>
                <c:pt idx="75178">
                  <c:v>192.77604166666666</c:v>
                </c:pt>
                <c:pt idx="75179">
                  <c:v>192.77864583333334</c:v>
                </c:pt>
                <c:pt idx="75180">
                  <c:v>192.78125</c:v>
                </c:pt>
                <c:pt idx="75181">
                  <c:v>192.78385416666666</c:v>
                </c:pt>
                <c:pt idx="75182">
                  <c:v>192.78645833333334</c:v>
                </c:pt>
                <c:pt idx="75183">
                  <c:v>192.7890625</c:v>
                </c:pt>
                <c:pt idx="75184">
                  <c:v>192.79166666666666</c:v>
                </c:pt>
                <c:pt idx="75185">
                  <c:v>192.79427083333334</c:v>
                </c:pt>
                <c:pt idx="75186">
                  <c:v>192.796875</c:v>
                </c:pt>
                <c:pt idx="75187">
                  <c:v>192.79947916666666</c:v>
                </c:pt>
                <c:pt idx="75188">
                  <c:v>192.80208333333334</c:v>
                </c:pt>
                <c:pt idx="75189">
                  <c:v>192.8046875</c:v>
                </c:pt>
                <c:pt idx="75190">
                  <c:v>192.80729166666666</c:v>
                </c:pt>
                <c:pt idx="75191">
                  <c:v>192.80989583333334</c:v>
                </c:pt>
                <c:pt idx="75192">
                  <c:v>192.8125</c:v>
                </c:pt>
                <c:pt idx="75193">
                  <c:v>192.81510416666666</c:v>
                </c:pt>
                <c:pt idx="75194">
                  <c:v>192.81770833333334</c:v>
                </c:pt>
                <c:pt idx="75195">
                  <c:v>192.8203125</c:v>
                </c:pt>
                <c:pt idx="75196">
                  <c:v>192.82291666666666</c:v>
                </c:pt>
                <c:pt idx="75197">
                  <c:v>192.82552083333334</c:v>
                </c:pt>
                <c:pt idx="75198">
                  <c:v>192.828125</c:v>
                </c:pt>
                <c:pt idx="75199">
                  <c:v>192.83072916666666</c:v>
                </c:pt>
                <c:pt idx="75200">
                  <c:v>192.83333333333334</c:v>
                </c:pt>
                <c:pt idx="75201">
                  <c:v>192.8359375</c:v>
                </c:pt>
                <c:pt idx="75202">
                  <c:v>192.83854166666666</c:v>
                </c:pt>
                <c:pt idx="75203">
                  <c:v>192.84114583333334</c:v>
                </c:pt>
                <c:pt idx="75204">
                  <c:v>192.84375</c:v>
                </c:pt>
                <c:pt idx="75205">
                  <c:v>192.84635416666666</c:v>
                </c:pt>
                <c:pt idx="75206">
                  <c:v>192.84895833333334</c:v>
                </c:pt>
                <c:pt idx="75207">
                  <c:v>192.8515625</c:v>
                </c:pt>
                <c:pt idx="75208">
                  <c:v>192.85416666666666</c:v>
                </c:pt>
                <c:pt idx="75209">
                  <c:v>192.85677083333334</c:v>
                </c:pt>
                <c:pt idx="75210">
                  <c:v>192.859375</c:v>
                </c:pt>
                <c:pt idx="75211">
                  <c:v>192.86197916666666</c:v>
                </c:pt>
                <c:pt idx="75212">
                  <c:v>192.86458333333334</c:v>
                </c:pt>
                <c:pt idx="75213">
                  <c:v>192.8671875</c:v>
                </c:pt>
                <c:pt idx="75214">
                  <c:v>192.86979166666666</c:v>
                </c:pt>
                <c:pt idx="75215">
                  <c:v>192.87239583333334</c:v>
                </c:pt>
                <c:pt idx="75216">
                  <c:v>192.875</c:v>
                </c:pt>
                <c:pt idx="75217">
                  <c:v>192.87760416666666</c:v>
                </c:pt>
                <c:pt idx="75218">
                  <c:v>192.88020833333334</c:v>
                </c:pt>
                <c:pt idx="75219">
                  <c:v>192.8828125</c:v>
                </c:pt>
                <c:pt idx="75220">
                  <c:v>192.88541666666666</c:v>
                </c:pt>
                <c:pt idx="75221">
                  <c:v>192.88802083333334</c:v>
                </c:pt>
                <c:pt idx="75222">
                  <c:v>192.890625</c:v>
                </c:pt>
                <c:pt idx="75223">
                  <c:v>192.89322916666666</c:v>
                </c:pt>
                <c:pt idx="75224">
                  <c:v>192.89583333333334</c:v>
                </c:pt>
                <c:pt idx="75225">
                  <c:v>192.8984375</c:v>
                </c:pt>
                <c:pt idx="75226">
                  <c:v>192.90104166666666</c:v>
                </c:pt>
                <c:pt idx="75227">
                  <c:v>192.90364583333334</c:v>
                </c:pt>
                <c:pt idx="75228">
                  <c:v>192.90625</c:v>
                </c:pt>
                <c:pt idx="75229">
                  <c:v>192.90885416666666</c:v>
                </c:pt>
                <c:pt idx="75230">
                  <c:v>192.91145833333334</c:v>
                </c:pt>
                <c:pt idx="75231">
                  <c:v>192.9140625</c:v>
                </c:pt>
                <c:pt idx="75232">
                  <c:v>192.91666666666666</c:v>
                </c:pt>
                <c:pt idx="75233">
                  <c:v>192.91927083333334</c:v>
                </c:pt>
                <c:pt idx="75234">
                  <c:v>192.921875</c:v>
                </c:pt>
                <c:pt idx="75235">
                  <c:v>192.92447916666666</c:v>
                </c:pt>
                <c:pt idx="75236">
                  <c:v>192.92708333333334</c:v>
                </c:pt>
                <c:pt idx="75237">
                  <c:v>192.9296875</c:v>
                </c:pt>
                <c:pt idx="75238">
                  <c:v>192.93229166666666</c:v>
                </c:pt>
                <c:pt idx="75239">
                  <c:v>192.93489583333334</c:v>
                </c:pt>
                <c:pt idx="75240">
                  <c:v>192.9375</c:v>
                </c:pt>
                <c:pt idx="75241">
                  <c:v>192.94010416666666</c:v>
                </c:pt>
                <c:pt idx="75242">
                  <c:v>192.94270833333334</c:v>
                </c:pt>
                <c:pt idx="75243">
                  <c:v>192.9453125</c:v>
                </c:pt>
                <c:pt idx="75244">
                  <c:v>192.94791666666666</c:v>
                </c:pt>
                <c:pt idx="75245">
                  <c:v>192.95052083333334</c:v>
                </c:pt>
                <c:pt idx="75246">
                  <c:v>192.953125</c:v>
                </c:pt>
                <c:pt idx="75247">
                  <c:v>192.95572916666666</c:v>
                </c:pt>
                <c:pt idx="75248">
                  <c:v>192.95833333333334</c:v>
                </c:pt>
                <c:pt idx="75249">
                  <c:v>192.9609375</c:v>
                </c:pt>
                <c:pt idx="75250">
                  <c:v>192.96354166666666</c:v>
                </c:pt>
                <c:pt idx="75251">
                  <c:v>192.96614583333334</c:v>
                </c:pt>
                <c:pt idx="75252">
                  <c:v>192.96875</c:v>
                </c:pt>
                <c:pt idx="75253">
                  <c:v>192.97135416666666</c:v>
                </c:pt>
                <c:pt idx="75254">
                  <c:v>192.97395833333334</c:v>
                </c:pt>
                <c:pt idx="75255">
                  <c:v>192.9765625</c:v>
                </c:pt>
                <c:pt idx="75256">
                  <c:v>192.97916666666666</c:v>
                </c:pt>
                <c:pt idx="75257">
                  <c:v>192.98177083333334</c:v>
                </c:pt>
                <c:pt idx="75258">
                  <c:v>192.984375</c:v>
                </c:pt>
                <c:pt idx="75259">
                  <c:v>192.98697916666666</c:v>
                </c:pt>
                <c:pt idx="75260">
                  <c:v>192.98958333333334</c:v>
                </c:pt>
                <c:pt idx="75261">
                  <c:v>192.9921875</c:v>
                </c:pt>
                <c:pt idx="75262">
                  <c:v>192.99479166666666</c:v>
                </c:pt>
                <c:pt idx="75263">
                  <c:v>192.99739583333334</c:v>
                </c:pt>
                <c:pt idx="75264">
                  <c:v>193</c:v>
                </c:pt>
                <c:pt idx="75265">
                  <c:v>193.00260416666666</c:v>
                </c:pt>
                <c:pt idx="75266">
                  <c:v>193.00520833333334</c:v>
                </c:pt>
                <c:pt idx="75267">
                  <c:v>193.0078125</c:v>
                </c:pt>
                <c:pt idx="75268">
                  <c:v>193.01041666666666</c:v>
                </c:pt>
                <c:pt idx="75269">
                  <c:v>193.01302083333334</c:v>
                </c:pt>
                <c:pt idx="75270">
                  <c:v>193.015625</c:v>
                </c:pt>
                <c:pt idx="75271">
                  <c:v>193.01822916666666</c:v>
                </c:pt>
                <c:pt idx="75272">
                  <c:v>193.02083333333334</c:v>
                </c:pt>
                <c:pt idx="75273">
                  <c:v>193.0234375</c:v>
                </c:pt>
                <c:pt idx="75274">
                  <c:v>193.02604166666666</c:v>
                </c:pt>
                <c:pt idx="75275">
                  <c:v>193.02864583333334</c:v>
                </c:pt>
                <c:pt idx="75276">
                  <c:v>193.03125</c:v>
                </c:pt>
                <c:pt idx="75277">
                  <c:v>193.03385416666666</c:v>
                </c:pt>
                <c:pt idx="75278">
                  <c:v>193.03645833333334</c:v>
                </c:pt>
                <c:pt idx="75279">
                  <c:v>193.0390625</c:v>
                </c:pt>
                <c:pt idx="75280">
                  <c:v>193.04166666666666</c:v>
                </c:pt>
                <c:pt idx="75281">
                  <c:v>193.04427083333334</c:v>
                </c:pt>
                <c:pt idx="75282">
                  <c:v>193.046875</c:v>
                </c:pt>
                <c:pt idx="75283">
                  <c:v>193.04947916666666</c:v>
                </c:pt>
                <c:pt idx="75284">
                  <c:v>193.05208333333334</c:v>
                </c:pt>
                <c:pt idx="75285">
                  <c:v>193.0546875</c:v>
                </c:pt>
                <c:pt idx="75286">
                  <c:v>193.05729166666666</c:v>
                </c:pt>
                <c:pt idx="75287">
                  <c:v>193.05989583333334</c:v>
                </c:pt>
                <c:pt idx="75288">
                  <c:v>193.0625</c:v>
                </c:pt>
                <c:pt idx="75289">
                  <c:v>193.06510416666666</c:v>
                </c:pt>
                <c:pt idx="75290">
                  <c:v>193.06770833333334</c:v>
                </c:pt>
                <c:pt idx="75291">
                  <c:v>193.0703125</c:v>
                </c:pt>
                <c:pt idx="75292">
                  <c:v>193.07291666666666</c:v>
                </c:pt>
                <c:pt idx="75293">
                  <c:v>193.07552083333334</c:v>
                </c:pt>
                <c:pt idx="75294">
                  <c:v>193.078125</c:v>
                </c:pt>
                <c:pt idx="75295">
                  <c:v>193.08072916666666</c:v>
                </c:pt>
                <c:pt idx="75296">
                  <c:v>193.08333333333334</c:v>
                </c:pt>
                <c:pt idx="75297">
                  <c:v>193.0859375</c:v>
                </c:pt>
                <c:pt idx="75298">
                  <c:v>193.08854166666666</c:v>
                </c:pt>
                <c:pt idx="75299">
                  <c:v>193.09114583333334</c:v>
                </c:pt>
                <c:pt idx="75300">
                  <c:v>193.09375</c:v>
                </c:pt>
                <c:pt idx="75301">
                  <c:v>193.09635416666666</c:v>
                </c:pt>
                <c:pt idx="75302">
                  <c:v>193.09895833333334</c:v>
                </c:pt>
                <c:pt idx="75303">
                  <c:v>193.1015625</c:v>
                </c:pt>
                <c:pt idx="75304">
                  <c:v>193.10416666666666</c:v>
                </c:pt>
                <c:pt idx="75305">
                  <c:v>193.10677083333334</c:v>
                </c:pt>
                <c:pt idx="75306">
                  <c:v>193.109375</c:v>
                </c:pt>
                <c:pt idx="75307">
                  <c:v>193.11197916666666</c:v>
                </c:pt>
                <c:pt idx="75308">
                  <c:v>193.11458333333334</c:v>
                </c:pt>
                <c:pt idx="75309">
                  <c:v>193.1171875</c:v>
                </c:pt>
                <c:pt idx="75310">
                  <c:v>193.11979166666666</c:v>
                </c:pt>
                <c:pt idx="75311">
                  <c:v>193.12239583333334</c:v>
                </c:pt>
                <c:pt idx="75312">
                  <c:v>193.125</c:v>
                </c:pt>
                <c:pt idx="75313">
                  <c:v>193.12760416666666</c:v>
                </c:pt>
                <c:pt idx="75314">
                  <c:v>193.13020833333334</c:v>
                </c:pt>
                <c:pt idx="75315">
                  <c:v>193.1328125</c:v>
                </c:pt>
                <c:pt idx="75316">
                  <c:v>193.13541666666666</c:v>
                </c:pt>
                <c:pt idx="75317">
                  <c:v>193.13802083333334</c:v>
                </c:pt>
                <c:pt idx="75318">
                  <c:v>193.140625</c:v>
                </c:pt>
                <c:pt idx="75319">
                  <c:v>193.14322916666666</c:v>
                </c:pt>
                <c:pt idx="75320">
                  <c:v>193.14583333333334</c:v>
                </c:pt>
                <c:pt idx="75321">
                  <c:v>193.1484375</c:v>
                </c:pt>
                <c:pt idx="75322">
                  <c:v>193.15104166666666</c:v>
                </c:pt>
                <c:pt idx="75323">
                  <c:v>193.15364583333334</c:v>
                </c:pt>
                <c:pt idx="75324">
                  <c:v>193.15625</c:v>
                </c:pt>
                <c:pt idx="75325">
                  <c:v>193.15885416666666</c:v>
                </c:pt>
                <c:pt idx="75326">
                  <c:v>193.16145833333334</c:v>
                </c:pt>
                <c:pt idx="75327">
                  <c:v>193.1640625</c:v>
                </c:pt>
                <c:pt idx="75328">
                  <c:v>193.16666666666666</c:v>
                </c:pt>
                <c:pt idx="75329">
                  <c:v>193.16927083333334</c:v>
                </c:pt>
                <c:pt idx="75330">
                  <c:v>193.171875</c:v>
                </c:pt>
                <c:pt idx="75331">
                  <c:v>193.17447916666666</c:v>
                </c:pt>
                <c:pt idx="75332">
                  <c:v>193.17708333333334</c:v>
                </c:pt>
                <c:pt idx="75333">
                  <c:v>193.1796875</c:v>
                </c:pt>
                <c:pt idx="75334">
                  <c:v>193.18229166666666</c:v>
                </c:pt>
                <c:pt idx="75335">
                  <c:v>193.18489583333334</c:v>
                </c:pt>
                <c:pt idx="75336">
                  <c:v>193.1875</c:v>
                </c:pt>
                <c:pt idx="75337">
                  <c:v>193.19010416666666</c:v>
                </c:pt>
                <c:pt idx="75338">
                  <c:v>193.19270833333334</c:v>
                </c:pt>
                <c:pt idx="75339">
                  <c:v>193.1953125</c:v>
                </c:pt>
                <c:pt idx="75340">
                  <c:v>193.19791666666666</c:v>
                </c:pt>
                <c:pt idx="75341">
                  <c:v>193.20052083333334</c:v>
                </c:pt>
                <c:pt idx="75342">
                  <c:v>193.203125</c:v>
                </c:pt>
                <c:pt idx="75343">
                  <c:v>193.20572916666666</c:v>
                </c:pt>
                <c:pt idx="75344">
                  <c:v>193.20833333333334</c:v>
                </c:pt>
                <c:pt idx="75345">
                  <c:v>193.2109375</c:v>
                </c:pt>
                <c:pt idx="75346">
                  <c:v>193.21354166666666</c:v>
                </c:pt>
                <c:pt idx="75347">
                  <c:v>193.21614583333334</c:v>
                </c:pt>
                <c:pt idx="75348">
                  <c:v>193.21875</c:v>
                </c:pt>
                <c:pt idx="75349">
                  <c:v>193.22135416666666</c:v>
                </c:pt>
                <c:pt idx="75350">
                  <c:v>193.22395833333334</c:v>
                </c:pt>
                <c:pt idx="75351">
                  <c:v>193.2265625</c:v>
                </c:pt>
                <c:pt idx="75352">
                  <c:v>193.22916666666666</c:v>
                </c:pt>
                <c:pt idx="75353">
                  <c:v>193.23177083333334</c:v>
                </c:pt>
                <c:pt idx="75354">
                  <c:v>193.234375</c:v>
                </c:pt>
                <c:pt idx="75355">
                  <c:v>193.23697916666666</c:v>
                </c:pt>
                <c:pt idx="75356">
                  <c:v>193.23958333333334</c:v>
                </c:pt>
                <c:pt idx="75357">
                  <c:v>193.2421875</c:v>
                </c:pt>
                <c:pt idx="75358">
                  <c:v>193.24479166666666</c:v>
                </c:pt>
                <c:pt idx="75359">
                  <c:v>193.24739583333334</c:v>
                </c:pt>
                <c:pt idx="75360">
                  <c:v>193.25</c:v>
                </c:pt>
                <c:pt idx="75361">
                  <c:v>193.25260416666666</c:v>
                </c:pt>
                <c:pt idx="75362">
                  <c:v>193.25520833333334</c:v>
                </c:pt>
                <c:pt idx="75363">
                  <c:v>193.2578125</c:v>
                </c:pt>
                <c:pt idx="75364">
                  <c:v>193.26041666666666</c:v>
                </c:pt>
                <c:pt idx="75365">
                  <c:v>193.26302083333334</c:v>
                </c:pt>
                <c:pt idx="75366">
                  <c:v>193.265625</c:v>
                </c:pt>
                <c:pt idx="75367">
                  <c:v>193.26822916666666</c:v>
                </c:pt>
                <c:pt idx="75368">
                  <c:v>193.27083333333334</c:v>
                </c:pt>
                <c:pt idx="75369">
                  <c:v>193.2734375</c:v>
                </c:pt>
                <c:pt idx="75370">
                  <c:v>193.27604166666666</c:v>
                </c:pt>
                <c:pt idx="75371">
                  <c:v>193.27864583333334</c:v>
                </c:pt>
                <c:pt idx="75372">
                  <c:v>193.28125</c:v>
                </c:pt>
                <c:pt idx="75373">
                  <c:v>193.28385416666666</c:v>
                </c:pt>
                <c:pt idx="75374">
                  <c:v>193.28645833333334</c:v>
                </c:pt>
                <c:pt idx="75375">
                  <c:v>193.2890625</c:v>
                </c:pt>
                <c:pt idx="75376">
                  <c:v>193.29166666666666</c:v>
                </c:pt>
                <c:pt idx="75377">
                  <c:v>193.29427083333334</c:v>
                </c:pt>
                <c:pt idx="75378">
                  <c:v>193.296875</c:v>
                </c:pt>
                <c:pt idx="75379">
                  <c:v>193.29947916666666</c:v>
                </c:pt>
                <c:pt idx="75380">
                  <c:v>193.30208333333334</c:v>
                </c:pt>
                <c:pt idx="75381">
                  <c:v>193.3046875</c:v>
                </c:pt>
                <c:pt idx="75382">
                  <c:v>193.30729166666666</c:v>
                </c:pt>
                <c:pt idx="75383">
                  <c:v>193.30989583333334</c:v>
                </c:pt>
                <c:pt idx="75384">
                  <c:v>193.3125</c:v>
                </c:pt>
                <c:pt idx="75385">
                  <c:v>193.31510416666666</c:v>
                </c:pt>
                <c:pt idx="75386">
                  <c:v>193.31770833333334</c:v>
                </c:pt>
                <c:pt idx="75387">
                  <c:v>193.3203125</c:v>
                </c:pt>
                <c:pt idx="75388">
                  <c:v>193.32291666666666</c:v>
                </c:pt>
                <c:pt idx="75389">
                  <c:v>193.32552083333334</c:v>
                </c:pt>
                <c:pt idx="75390">
                  <c:v>193.328125</c:v>
                </c:pt>
                <c:pt idx="75391">
                  <c:v>193.33072916666666</c:v>
                </c:pt>
                <c:pt idx="75392">
                  <c:v>193.33333333333334</c:v>
                </c:pt>
                <c:pt idx="75393">
                  <c:v>193.3359375</c:v>
                </c:pt>
                <c:pt idx="75394">
                  <c:v>193.33854166666666</c:v>
                </c:pt>
                <c:pt idx="75395">
                  <c:v>193.34114583333334</c:v>
                </c:pt>
                <c:pt idx="75396">
                  <c:v>193.34375</c:v>
                </c:pt>
                <c:pt idx="75397">
                  <c:v>193.34635416666666</c:v>
                </c:pt>
                <c:pt idx="75398">
                  <c:v>193.34895833333334</c:v>
                </c:pt>
                <c:pt idx="75399">
                  <c:v>193.3515625</c:v>
                </c:pt>
                <c:pt idx="75400">
                  <c:v>193.35416666666666</c:v>
                </c:pt>
                <c:pt idx="75401">
                  <c:v>193.35677083333334</c:v>
                </c:pt>
                <c:pt idx="75402">
                  <c:v>193.359375</c:v>
                </c:pt>
                <c:pt idx="75403">
                  <c:v>193.36197916666666</c:v>
                </c:pt>
                <c:pt idx="75404">
                  <c:v>193.36458333333334</c:v>
                </c:pt>
                <c:pt idx="75405">
                  <c:v>193.3671875</c:v>
                </c:pt>
                <c:pt idx="75406">
                  <c:v>193.36979166666666</c:v>
                </c:pt>
                <c:pt idx="75407">
                  <c:v>193.37239583333334</c:v>
                </c:pt>
                <c:pt idx="75408">
                  <c:v>193.375</c:v>
                </c:pt>
                <c:pt idx="75409">
                  <c:v>193.37760416666666</c:v>
                </c:pt>
                <c:pt idx="75410">
                  <c:v>193.38020833333334</c:v>
                </c:pt>
                <c:pt idx="75411">
                  <c:v>193.3828125</c:v>
                </c:pt>
                <c:pt idx="75412">
                  <c:v>193.38541666666666</c:v>
                </c:pt>
                <c:pt idx="75413">
                  <c:v>193.38802083333334</c:v>
                </c:pt>
                <c:pt idx="75414">
                  <c:v>193.390625</c:v>
                </c:pt>
                <c:pt idx="75415">
                  <c:v>193.39322916666666</c:v>
                </c:pt>
                <c:pt idx="75416">
                  <c:v>193.39583333333334</c:v>
                </c:pt>
                <c:pt idx="75417">
                  <c:v>193.3984375</c:v>
                </c:pt>
                <c:pt idx="75418">
                  <c:v>193.40104166666666</c:v>
                </c:pt>
                <c:pt idx="75419">
                  <c:v>193.40364583333334</c:v>
                </c:pt>
                <c:pt idx="75420">
                  <c:v>193.40625</c:v>
                </c:pt>
                <c:pt idx="75421">
                  <c:v>193.40885416666666</c:v>
                </c:pt>
                <c:pt idx="75422">
                  <c:v>193.41145833333334</c:v>
                </c:pt>
                <c:pt idx="75423">
                  <c:v>193.4140625</c:v>
                </c:pt>
                <c:pt idx="75424">
                  <c:v>193.41666666666666</c:v>
                </c:pt>
                <c:pt idx="75425">
                  <c:v>193.41927083333334</c:v>
                </c:pt>
                <c:pt idx="75426">
                  <c:v>193.421875</c:v>
                </c:pt>
                <c:pt idx="75427">
                  <c:v>193.42447916666666</c:v>
                </c:pt>
                <c:pt idx="75428">
                  <c:v>193.42708333333334</c:v>
                </c:pt>
                <c:pt idx="75429">
                  <c:v>193.4296875</c:v>
                </c:pt>
                <c:pt idx="75430">
                  <c:v>193.43229166666666</c:v>
                </c:pt>
                <c:pt idx="75431">
                  <c:v>193.43489583333334</c:v>
                </c:pt>
                <c:pt idx="75432">
                  <c:v>193.4375</c:v>
                </c:pt>
                <c:pt idx="75433">
                  <c:v>193.44010416666666</c:v>
                </c:pt>
                <c:pt idx="75434">
                  <c:v>193.44270833333334</c:v>
                </c:pt>
                <c:pt idx="75435">
                  <c:v>193.4453125</c:v>
                </c:pt>
                <c:pt idx="75436">
                  <c:v>193.44791666666666</c:v>
                </c:pt>
                <c:pt idx="75437">
                  <c:v>193.45052083333334</c:v>
                </c:pt>
                <c:pt idx="75438">
                  <c:v>193.453125</c:v>
                </c:pt>
                <c:pt idx="75439">
                  <c:v>193.45572916666666</c:v>
                </c:pt>
                <c:pt idx="75440">
                  <c:v>193.45833333333334</c:v>
                </c:pt>
                <c:pt idx="75441">
                  <c:v>193.4609375</c:v>
                </c:pt>
                <c:pt idx="75442">
                  <c:v>193.46354166666666</c:v>
                </c:pt>
                <c:pt idx="75443">
                  <c:v>193.46614583333334</c:v>
                </c:pt>
                <c:pt idx="75444">
                  <c:v>193.46875</c:v>
                </c:pt>
                <c:pt idx="75445">
                  <c:v>193.47135416666666</c:v>
                </c:pt>
                <c:pt idx="75446">
                  <c:v>193.47395833333334</c:v>
                </c:pt>
                <c:pt idx="75447">
                  <c:v>193.4765625</c:v>
                </c:pt>
                <c:pt idx="75448">
                  <c:v>193.47916666666666</c:v>
                </c:pt>
                <c:pt idx="75449">
                  <c:v>193.48177083333334</c:v>
                </c:pt>
                <c:pt idx="75450">
                  <c:v>193.484375</c:v>
                </c:pt>
                <c:pt idx="75451">
                  <c:v>193.48697916666666</c:v>
                </c:pt>
                <c:pt idx="75452">
                  <c:v>193.48958333333334</c:v>
                </c:pt>
                <c:pt idx="75453">
                  <c:v>193.4921875</c:v>
                </c:pt>
                <c:pt idx="75454">
                  <c:v>193.49479166666666</c:v>
                </c:pt>
                <c:pt idx="75455">
                  <c:v>193.49739583333334</c:v>
                </c:pt>
                <c:pt idx="75456">
                  <c:v>193.5</c:v>
                </c:pt>
                <c:pt idx="75457">
                  <c:v>193.50260416666666</c:v>
                </c:pt>
                <c:pt idx="75458">
                  <c:v>193.50520833333334</c:v>
                </c:pt>
                <c:pt idx="75459">
                  <c:v>193.5078125</c:v>
                </c:pt>
                <c:pt idx="75460">
                  <c:v>193.51041666666666</c:v>
                </c:pt>
                <c:pt idx="75461">
                  <c:v>193.51302083333334</c:v>
                </c:pt>
                <c:pt idx="75462">
                  <c:v>193.515625</c:v>
                </c:pt>
                <c:pt idx="75463">
                  <c:v>193.51822916666666</c:v>
                </c:pt>
                <c:pt idx="75464">
                  <c:v>193.52083333333334</c:v>
                </c:pt>
                <c:pt idx="75465">
                  <c:v>193.5234375</c:v>
                </c:pt>
                <c:pt idx="75466">
                  <c:v>193.52604166666666</c:v>
                </c:pt>
                <c:pt idx="75467">
                  <c:v>193.52864583333334</c:v>
                </c:pt>
                <c:pt idx="75468">
                  <c:v>193.53125</c:v>
                </c:pt>
                <c:pt idx="75469">
                  <c:v>193.53385416666666</c:v>
                </c:pt>
                <c:pt idx="75470">
                  <c:v>193.53645833333334</c:v>
                </c:pt>
                <c:pt idx="75471">
                  <c:v>193.5390625</c:v>
                </c:pt>
                <c:pt idx="75472">
                  <c:v>193.54166666666666</c:v>
                </c:pt>
                <c:pt idx="75473">
                  <c:v>193.54427083333334</c:v>
                </c:pt>
                <c:pt idx="75474">
                  <c:v>193.546875</c:v>
                </c:pt>
                <c:pt idx="75475">
                  <c:v>193.54947916666666</c:v>
                </c:pt>
                <c:pt idx="75476">
                  <c:v>193.55208333333334</c:v>
                </c:pt>
                <c:pt idx="75477">
                  <c:v>193.5546875</c:v>
                </c:pt>
                <c:pt idx="75478">
                  <c:v>193.55729166666666</c:v>
                </c:pt>
                <c:pt idx="75479">
                  <c:v>193.55989583333334</c:v>
                </c:pt>
                <c:pt idx="75480">
                  <c:v>193.5625</c:v>
                </c:pt>
                <c:pt idx="75481">
                  <c:v>193.56510416666666</c:v>
                </c:pt>
                <c:pt idx="75482">
                  <c:v>193.56770833333334</c:v>
                </c:pt>
                <c:pt idx="75483">
                  <c:v>193.5703125</c:v>
                </c:pt>
                <c:pt idx="75484">
                  <c:v>193.57291666666666</c:v>
                </c:pt>
                <c:pt idx="75485">
                  <c:v>193.57552083333334</c:v>
                </c:pt>
                <c:pt idx="75486">
                  <c:v>193.578125</c:v>
                </c:pt>
                <c:pt idx="75487">
                  <c:v>193.58072916666666</c:v>
                </c:pt>
                <c:pt idx="75488">
                  <c:v>193.58333333333334</c:v>
                </c:pt>
                <c:pt idx="75489">
                  <c:v>193.5859375</c:v>
                </c:pt>
                <c:pt idx="75490">
                  <c:v>193.58854166666666</c:v>
                </c:pt>
                <c:pt idx="75491">
                  <c:v>193.59114583333334</c:v>
                </c:pt>
                <c:pt idx="75492">
                  <c:v>193.59375</c:v>
                </c:pt>
                <c:pt idx="75493">
                  <c:v>193.59635416666666</c:v>
                </c:pt>
                <c:pt idx="75494">
                  <c:v>193.59895833333334</c:v>
                </c:pt>
                <c:pt idx="75495">
                  <c:v>193.6015625</c:v>
                </c:pt>
                <c:pt idx="75496">
                  <c:v>193.60416666666666</c:v>
                </c:pt>
                <c:pt idx="75497">
                  <c:v>193.60677083333334</c:v>
                </c:pt>
                <c:pt idx="75498">
                  <c:v>193.609375</c:v>
                </c:pt>
                <c:pt idx="75499">
                  <c:v>193.61197916666666</c:v>
                </c:pt>
                <c:pt idx="75500">
                  <c:v>193.61458333333334</c:v>
                </c:pt>
                <c:pt idx="75501">
                  <c:v>193.6171875</c:v>
                </c:pt>
                <c:pt idx="75502">
                  <c:v>193.61979166666666</c:v>
                </c:pt>
                <c:pt idx="75503">
                  <c:v>193.62239583333334</c:v>
                </c:pt>
                <c:pt idx="75504">
                  <c:v>193.625</c:v>
                </c:pt>
                <c:pt idx="75505">
                  <c:v>193.62760416666666</c:v>
                </c:pt>
                <c:pt idx="75506">
                  <c:v>193.63020833333334</c:v>
                </c:pt>
                <c:pt idx="75507">
                  <c:v>193.6328125</c:v>
                </c:pt>
                <c:pt idx="75508">
                  <c:v>193.63541666666666</c:v>
                </c:pt>
                <c:pt idx="75509">
                  <c:v>193.63802083333334</c:v>
                </c:pt>
                <c:pt idx="75510">
                  <c:v>193.640625</c:v>
                </c:pt>
                <c:pt idx="75511">
                  <c:v>193.64322916666666</c:v>
                </c:pt>
                <c:pt idx="75512">
                  <c:v>193.64583333333334</c:v>
                </c:pt>
                <c:pt idx="75513">
                  <c:v>193.6484375</c:v>
                </c:pt>
                <c:pt idx="75514">
                  <c:v>193.65104166666666</c:v>
                </c:pt>
                <c:pt idx="75515">
                  <c:v>193.65364583333334</c:v>
                </c:pt>
                <c:pt idx="75516">
                  <c:v>193.65625</c:v>
                </c:pt>
                <c:pt idx="75517">
                  <c:v>193.65885416666666</c:v>
                </c:pt>
                <c:pt idx="75518">
                  <c:v>193.66145833333334</c:v>
                </c:pt>
                <c:pt idx="75519">
                  <c:v>193.6640625</c:v>
                </c:pt>
                <c:pt idx="75520">
                  <c:v>193.66666666666666</c:v>
                </c:pt>
                <c:pt idx="75521">
                  <c:v>193.66927083333334</c:v>
                </c:pt>
                <c:pt idx="75522">
                  <c:v>193.671875</c:v>
                </c:pt>
                <c:pt idx="75523">
                  <c:v>193.67447916666666</c:v>
                </c:pt>
                <c:pt idx="75524">
                  <c:v>193.67708333333334</c:v>
                </c:pt>
                <c:pt idx="75525">
                  <c:v>193.6796875</c:v>
                </c:pt>
                <c:pt idx="75526">
                  <c:v>193.68229166666666</c:v>
                </c:pt>
                <c:pt idx="75527">
                  <c:v>193.68489583333334</c:v>
                </c:pt>
                <c:pt idx="75528">
                  <c:v>193.6875</c:v>
                </c:pt>
                <c:pt idx="75529">
                  <c:v>193.69010416666666</c:v>
                </c:pt>
                <c:pt idx="75530">
                  <c:v>193.69270833333334</c:v>
                </c:pt>
                <c:pt idx="75531">
                  <c:v>193.6953125</c:v>
                </c:pt>
                <c:pt idx="75532">
                  <c:v>193.69791666666666</c:v>
                </c:pt>
                <c:pt idx="75533">
                  <c:v>193.70052083333334</c:v>
                </c:pt>
                <c:pt idx="75534">
                  <c:v>193.703125</c:v>
                </c:pt>
                <c:pt idx="75535">
                  <c:v>193.70572916666666</c:v>
                </c:pt>
                <c:pt idx="75536">
                  <c:v>193.70833333333334</c:v>
                </c:pt>
                <c:pt idx="75537">
                  <c:v>193.7109375</c:v>
                </c:pt>
                <c:pt idx="75538">
                  <c:v>193.71354166666666</c:v>
                </c:pt>
                <c:pt idx="75539">
                  <c:v>193.71614583333334</c:v>
                </c:pt>
                <c:pt idx="75540">
                  <c:v>193.71875</c:v>
                </c:pt>
                <c:pt idx="75541">
                  <c:v>193.72135416666666</c:v>
                </c:pt>
                <c:pt idx="75542">
                  <c:v>193.72395833333334</c:v>
                </c:pt>
                <c:pt idx="75543">
                  <c:v>193.7265625</c:v>
                </c:pt>
                <c:pt idx="75544">
                  <c:v>193.72916666666666</c:v>
                </c:pt>
                <c:pt idx="75545">
                  <c:v>193.73177083333334</c:v>
                </c:pt>
                <c:pt idx="75546">
                  <c:v>193.734375</c:v>
                </c:pt>
                <c:pt idx="75547">
                  <c:v>193.73697916666666</c:v>
                </c:pt>
                <c:pt idx="75548">
                  <c:v>193.73958333333334</c:v>
                </c:pt>
                <c:pt idx="75549">
                  <c:v>193.7421875</c:v>
                </c:pt>
                <c:pt idx="75550">
                  <c:v>193.74479166666666</c:v>
                </c:pt>
                <c:pt idx="75551">
                  <c:v>193.74739583333334</c:v>
                </c:pt>
                <c:pt idx="75552">
                  <c:v>193.75</c:v>
                </c:pt>
                <c:pt idx="75553">
                  <c:v>193.75260416666666</c:v>
                </c:pt>
                <c:pt idx="75554">
                  <c:v>193.75520833333334</c:v>
                </c:pt>
                <c:pt idx="75555">
                  <c:v>193.7578125</c:v>
                </c:pt>
                <c:pt idx="75556">
                  <c:v>193.76041666666666</c:v>
                </c:pt>
                <c:pt idx="75557">
                  <c:v>193.76302083333334</c:v>
                </c:pt>
                <c:pt idx="75558">
                  <c:v>193.765625</c:v>
                </c:pt>
                <c:pt idx="75559">
                  <c:v>193.76822916666666</c:v>
                </c:pt>
                <c:pt idx="75560">
                  <c:v>193.77083333333334</c:v>
                </c:pt>
                <c:pt idx="75561">
                  <c:v>193.7734375</c:v>
                </c:pt>
                <c:pt idx="75562">
                  <c:v>193.77604166666666</c:v>
                </c:pt>
                <c:pt idx="75563">
                  <c:v>193.77864583333334</c:v>
                </c:pt>
                <c:pt idx="75564">
                  <c:v>193.78125</c:v>
                </c:pt>
                <c:pt idx="75565">
                  <c:v>193.78385416666666</c:v>
                </c:pt>
                <c:pt idx="75566">
                  <c:v>193.78645833333334</c:v>
                </c:pt>
                <c:pt idx="75567">
                  <c:v>193.7890625</c:v>
                </c:pt>
                <c:pt idx="75568">
                  <c:v>193.79166666666666</c:v>
                </c:pt>
                <c:pt idx="75569">
                  <c:v>193.79427083333334</c:v>
                </c:pt>
                <c:pt idx="75570">
                  <c:v>193.796875</c:v>
                </c:pt>
                <c:pt idx="75571">
                  <c:v>193.79947916666666</c:v>
                </c:pt>
                <c:pt idx="75572">
                  <c:v>193.80208333333334</c:v>
                </c:pt>
                <c:pt idx="75573">
                  <c:v>193.8046875</c:v>
                </c:pt>
                <c:pt idx="75574">
                  <c:v>193.80729166666666</c:v>
                </c:pt>
                <c:pt idx="75575">
                  <c:v>193.80989583333334</c:v>
                </c:pt>
                <c:pt idx="75576">
                  <c:v>193.8125</c:v>
                </c:pt>
                <c:pt idx="75577">
                  <c:v>193.81510416666666</c:v>
                </c:pt>
                <c:pt idx="75578">
                  <c:v>193.81770833333334</c:v>
                </c:pt>
                <c:pt idx="75579">
                  <c:v>193.8203125</c:v>
                </c:pt>
                <c:pt idx="75580">
                  <c:v>193.82291666666666</c:v>
                </c:pt>
                <c:pt idx="75581">
                  <c:v>193.82552083333334</c:v>
                </c:pt>
                <c:pt idx="75582">
                  <c:v>193.828125</c:v>
                </c:pt>
                <c:pt idx="75583">
                  <c:v>193.83072916666666</c:v>
                </c:pt>
                <c:pt idx="75584">
                  <c:v>193.83333333333334</c:v>
                </c:pt>
                <c:pt idx="75585">
                  <c:v>193.8359375</c:v>
                </c:pt>
                <c:pt idx="75586">
                  <c:v>193.83854166666666</c:v>
                </c:pt>
                <c:pt idx="75587">
                  <c:v>193.84114583333334</c:v>
                </c:pt>
                <c:pt idx="75588">
                  <c:v>193.84375</c:v>
                </c:pt>
                <c:pt idx="75589">
                  <c:v>193.84635416666666</c:v>
                </c:pt>
                <c:pt idx="75590">
                  <c:v>193.84895833333334</c:v>
                </c:pt>
                <c:pt idx="75591">
                  <c:v>193.8515625</c:v>
                </c:pt>
                <c:pt idx="75592">
                  <c:v>193.85416666666666</c:v>
                </c:pt>
                <c:pt idx="75593">
                  <c:v>193.85677083333334</c:v>
                </c:pt>
                <c:pt idx="75594">
                  <c:v>193.859375</c:v>
                </c:pt>
                <c:pt idx="75595">
                  <c:v>193.86197916666666</c:v>
                </c:pt>
                <c:pt idx="75596">
                  <c:v>193.86458333333334</c:v>
                </c:pt>
                <c:pt idx="75597">
                  <c:v>193.8671875</c:v>
                </c:pt>
                <c:pt idx="75598">
                  <c:v>193.86979166666666</c:v>
                </c:pt>
                <c:pt idx="75599">
                  <c:v>193.87239583333334</c:v>
                </c:pt>
                <c:pt idx="75600">
                  <c:v>193.875</c:v>
                </c:pt>
                <c:pt idx="75601">
                  <c:v>193.87760416666666</c:v>
                </c:pt>
                <c:pt idx="75602">
                  <c:v>193.88020833333334</c:v>
                </c:pt>
                <c:pt idx="75603">
                  <c:v>193.8828125</c:v>
                </c:pt>
                <c:pt idx="75604">
                  <c:v>193.88541666666666</c:v>
                </c:pt>
                <c:pt idx="75605">
                  <c:v>193.88802083333334</c:v>
                </c:pt>
                <c:pt idx="75606">
                  <c:v>193.890625</c:v>
                </c:pt>
                <c:pt idx="75607">
                  <c:v>193.89322916666666</c:v>
                </c:pt>
                <c:pt idx="75608">
                  <c:v>193.89583333333334</c:v>
                </c:pt>
                <c:pt idx="75609">
                  <c:v>193.8984375</c:v>
                </c:pt>
                <c:pt idx="75610">
                  <c:v>193.90104166666666</c:v>
                </c:pt>
                <c:pt idx="75611">
                  <c:v>193.90364583333334</c:v>
                </c:pt>
                <c:pt idx="75612">
                  <c:v>193.90625</c:v>
                </c:pt>
                <c:pt idx="75613">
                  <c:v>193.90885416666666</c:v>
                </c:pt>
                <c:pt idx="75614">
                  <c:v>193.91145833333334</c:v>
                </c:pt>
                <c:pt idx="75615">
                  <c:v>193.9140625</c:v>
                </c:pt>
                <c:pt idx="75616">
                  <c:v>193.91666666666666</c:v>
                </c:pt>
                <c:pt idx="75617">
                  <c:v>193.91927083333334</c:v>
                </c:pt>
                <c:pt idx="75618">
                  <c:v>193.921875</c:v>
                </c:pt>
                <c:pt idx="75619">
                  <c:v>193.92447916666666</c:v>
                </c:pt>
                <c:pt idx="75620">
                  <c:v>193.92708333333334</c:v>
                </c:pt>
                <c:pt idx="75621">
                  <c:v>193.9296875</c:v>
                </c:pt>
                <c:pt idx="75622">
                  <c:v>193.93229166666666</c:v>
                </c:pt>
                <c:pt idx="75623">
                  <c:v>193.93489583333334</c:v>
                </c:pt>
                <c:pt idx="75624">
                  <c:v>193.9375</c:v>
                </c:pt>
                <c:pt idx="75625">
                  <c:v>193.94010416666666</c:v>
                </c:pt>
                <c:pt idx="75626">
                  <c:v>193.94270833333334</c:v>
                </c:pt>
                <c:pt idx="75627">
                  <c:v>193.9453125</c:v>
                </c:pt>
                <c:pt idx="75628">
                  <c:v>193.94791666666666</c:v>
                </c:pt>
                <c:pt idx="75629">
                  <c:v>193.95052083333334</c:v>
                </c:pt>
                <c:pt idx="75630">
                  <c:v>193.953125</c:v>
                </c:pt>
                <c:pt idx="75631">
                  <c:v>193.95572916666666</c:v>
                </c:pt>
                <c:pt idx="75632">
                  <c:v>193.95833333333334</c:v>
                </c:pt>
                <c:pt idx="75633">
                  <c:v>193.9609375</c:v>
                </c:pt>
                <c:pt idx="75634">
                  <c:v>193.96354166666666</c:v>
                </c:pt>
                <c:pt idx="75635">
                  <c:v>193.96614583333334</c:v>
                </c:pt>
                <c:pt idx="75636">
                  <c:v>193.96875</c:v>
                </c:pt>
                <c:pt idx="75637">
                  <c:v>193.97135416666666</c:v>
                </c:pt>
                <c:pt idx="75638">
                  <c:v>193.97395833333334</c:v>
                </c:pt>
                <c:pt idx="75639">
                  <c:v>193.9765625</c:v>
                </c:pt>
                <c:pt idx="75640">
                  <c:v>193.97916666666666</c:v>
                </c:pt>
                <c:pt idx="75641">
                  <c:v>193.98177083333334</c:v>
                </c:pt>
                <c:pt idx="75642">
                  <c:v>193.984375</c:v>
                </c:pt>
                <c:pt idx="75643">
                  <c:v>193.98697916666666</c:v>
                </c:pt>
                <c:pt idx="75644">
                  <c:v>193.98958333333334</c:v>
                </c:pt>
                <c:pt idx="75645">
                  <c:v>193.9921875</c:v>
                </c:pt>
                <c:pt idx="75646">
                  <c:v>193.99479166666666</c:v>
                </c:pt>
                <c:pt idx="75647">
                  <c:v>193.99739583333334</c:v>
                </c:pt>
                <c:pt idx="75648">
                  <c:v>194</c:v>
                </c:pt>
                <c:pt idx="75649">
                  <c:v>194.00260416666666</c:v>
                </c:pt>
                <c:pt idx="75650">
                  <c:v>194.00520833333334</c:v>
                </c:pt>
                <c:pt idx="75651">
                  <c:v>194.0078125</c:v>
                </c:pt>
                <c:pt idx="75652">
                  <c:v>194.01041666666666</c:v>
                </c:pt>
                <c:pt idx="75653">
                  <c:v>194.01302083333334</c:v>
                </c:pt>
                <c:pt idx="75654">
                  <c:v>194.015625</c:v>
                </c:pt>
                <c:pt idx="75655">
                  <c:v>194.01822916666666</c:v>
                </c:pt>
                <c:pt idx="75656">
                  <c:v>194.02083333333334</c:v>
                </c:pt>
                <c:pt idx="75657">
                  <c:v>194.0234375</c:v>
                </c:pt>
                <c:pt idx="75658">
                  <c:v>194.02604166666666</c:v>
                </c:pt>
                <c:pt idx="75659">
                  <c:v>194.02864583333334</c:v>
                </c:pt>
                <c:pt idx="75660">
                  <c:v>194.03125</c:v>
                </c:pt>
                <c:pt idx="75661">
                  <c:v>194.03385416666666</c:v>
                </c:pt>
                <c:pt idx="75662">
                  <c:v>194.03645833333334</c:v>
                </c:pt>
                <c:pt idx="75663">
                  <c:v>194.0390625</c:v>
                </c:pt>
                <c:pt idx="75664">
                  <c:v>194.04166666666666</c:v>
                </c:pt>
                <c:pt idx="75665">
                  <c:v>194.04427083333334</c:v>
                </c:pt>
                <c:pt idx="75666">
                  <c:v>194.046875</c:v>
                </c:pt>
                <c:pt idx="75667">
                  <c:v>194.04947916666666</c:v>
                </c:pt>
                <c:pt idx="75668">
                  <c:v>194.05208333333334</c:v>
                </c:pt>
                <c:pt idx="75669">
                  <c:v>194.0546875</c:v>
                </c:pt>
                <c:pt idx="75670">
                  <c:v>194.05729166666666</c:v>
                </c:pt>
                <c:pt idx="75671">
                  <c:v>194.05989583333334</c:v>
                </c:pt>
                <c:pt idx="75672">
                  <c:v>194.0625</c:v>
                </c:pt>
                <c:pt idx="75673">
                  <c:v>194.06510416666666</c:v>
                </c:pt>
                <c:pt idx="75674">
                  <c:v>194.06770833333334</c:v>
                </c:pt>
                <c:pt idx="75675">
                  <c:v>194.0703125</c:v>
                </c:pt>
                <c:pt idx="75676">
                  <c:v>194.07291666666666</c:v>
                </c:pt>
                <c:pt idx="75677">
                  <c:v>194.07552083333334</c:v>
                </c:pt>
                <c:pt idx="75678">
                  <c:v>194.078125</c:v>
                </c:pt>
                <c:pt idx="75679">
                  <c:v>194.08072916666666</c:v>
                </c:pt>
                <c:pt idx="75680">
                  <c:v>194.08333333333334</c:v>
                </c:pt>
                <c:pt idx="75681">
                  <c:v>194.0859375</c:v>
                </c:pt>
                <c:pt idx="75682">
                  <c:v>194.08854166666666</c:v>
                </c:pt>
                <c:pt idx="75683">
                  <c:v>194.09114583333334</c:v>
                </c:pt>
                <c:pt idx="75684">
                  <c:v>194.09375</c:v>
                </c:pt>
                <c:pt idx="75685">
                  <c:v>194.09635416666666</c:v>
                </c:pt>
                <c:pt idx="75686">
                  <c:v>194.09895833333334</c:v>
                </c:pt>
                <c:pt idx="75687">
                  <c:v>194.1015625</c:v>
                </c:pt>
                <c:pt idx="75688">
                  <c:v>194.10416666666666</c:v>
                </c:pt>
                <c:pt idx="75689">
                  <c:v>194.10677083333334</c:v>
                </c:pt>
                <c:pt idx="75690">
                  <c:v>194.109375</c:v>
                </c:pt>
                <c:pt idx="75691">
                  <c:v>194.11197916666666</c:v>
                </c:pt>
                <c:pt idx="75692">
                  <c:v>194.11458333333334</c:v>
                </c:pt>
                <c:pt idx="75693">
                  <c:v>194.1171875</c:v>
                </c:pt>
                <c:pt idx="75694">
                  <c:v>194.11979166666666</c:v>
                </c:pt>
                <c:pt idx="75695">
                  <c:v>194.12239583333334</c:v>
                </c:pt>
                <c:pt idx="75696">
                  <c:v>194.125</c:v>
                </c:pt>
                <c:pt idx="75697">
                  <c:v>194.12760416666666</c:v>
                </c:pt>
                <c:pt idx="75698">
                  <c:v>194.13020833333334</c:v>
                </c:pt>
                <c:pt idx="75699">
                  <c:v>194.1328125</c:v>
                </c:pt>
                <c:pt idx="75700">
                  <c:v>194.13541666666666</c:v>
                </c:pt>
                <c:pt idx="75701">
                  <c:v>194.13802083333334</c:v>
                </c:pt>
                <c:pt idx="75702">
                  <c:v>194.140625</c:v>
                </c:pt>
                <c:pt idx="75703">
                  <c:v>194.14322916666666</c:v>
                </c:pt>
                <c:pt idx="75704">
                  <c:v>194.14583333333334</c:v>
                </c:pt>
                <c:pt idx="75705">
                  <c:v>194.1484375</c:v>
                </c:pt>
                <c:pt idx="75706">
                  <c:v>194.15104166666666</c:v>
                </c:pt>
                <c:pt idx="75707">
                  <c:v>194.15364583333334</c:v>
                </c:pt>
                <c:pt idx="75708">
                  <c:v>194.15625</c:v>
                </c:pt>
                <c:pt idx="75709">
                  <c:v>194.15885416666666</c:v>
                </c:pt>
                <c:pt idx="75710">
                  <c:v>194.16145833333334</c:v>
                </c:pt>
                <c:pt idx="75711">
                  <c:v>194.1640625</c:v>
                </c:pt>
                <c:pt idx="75712">
                  <c:v>194.16666666666666</c:v>
                </c:pt>
                <c:pt idx="75713">
                  <c:v>194.16927083333334</c:v>
                </c:pt>
                <c:pt idx="75714">
                  <c:v>194.171875</c:v>
                </c:pt>
                <c:pt idx="75715">
                  <c:v>194.17447916666666</c:v>
                </c:pt>
                <c:pt idx="75716">
                  <c:v>194.17708333333334</c:v>
                </c:pt>
                <c:pt idx="75717">
                  <c:v>194.1796875</c:v>
                </c:pt>
                <c:pt idx="75718">
                  <c:v>194.18229166666666</c:v>
                </c:pt>
                <c:pt idx="75719">
                  <c:v>194.18489583333334</c:v>
                </c:pt>
                <c:pt idx="75720">
                  <c:v>194.1875</c:v>
                </c:pt>
                <c:pt idx="75721">
                  <c:v>194.19010416666666</c:v>
                </c:pt>
                <c:pt idx="75722">
                  <c:v>194.19270833333334</c:v>
                </c:pt>
                <c:pt idx="75723">
                  <c:v>194.1953125</c:v>
                </c:pt>
                <c:pt idx="75724">
                  <c:v>194.19791666666666</c:v>
                </c:pt>
                <c:pt idx="75725">
                  <c:v>194.20052083333334</c:v>
                </c:pt>
                <c:pt idx="75726">
                  <c:v>194.203125</c:v>
                </c:pt>
                <c:pt idx="75727">
                  <c:v>194.20572916666666</c:v>
                </c:pt>
                <c:pt idx="75728">
                  <c:v>194.20833333333334</c:v>
                </c:pt>
                <c:pt idx="75729">
                  <c:v>194.2109375</c:v>
                </c:pt>
                <c:pt idx="75730">
                  <c:v>194.21354166666666</c:v>
                </c:pt>
                <c:pt idx="75731">
                  <c:v>194.21614583333334</c:v>
                </c:pt>
                <c:pt idx="75732">
                  <c:v>194.21875</c:v>
                </c:pt>
                <c:pt idx="75733">
                  <c:v>194.22135416666666</c:v>
                </c:pt>
                <c:pt idx="75734">
                  <c:v>194.22395833333334</c:v>
                </c:pt>
                <c:pt idx="75735">
                  <c:v>194.2265625</c:v>
                </c:pt>
                <c:pt idx="75736">
                  <c:v>194.22916666666666</c:v>
                </c:pt>
                <c:pt idx="75737">
                  <c:v>194.23177083333334</c:v>
                </c:pt>
                <c:pt idx="75738">
                  <c:v>194.234375</c:v>
                </c:pt>
                <c:pt idx="75739">
                  <c:v>194.23697916666666</c:v>
                </c:pt>
                <c:pt idx="75740">
                  <c:v>194.23958333333334</c:v>
                </c:pt>
                <c:pt idx="75741">
                  <c:v>194.2421875</c:v>
                </c:pt>
                <c:pt idx="75742">
                  <c:v>194.24479166666666</c:v>
                </c:pt>
                <c:pt idx="75743">
                  <c:v>194.24739583333334</c:v>
                </c:pt>
                <c:pt idx="75744">
                  <c:v>194.25</c:v>
                </c:pt>
                <c:pt idx="75745">
                  <c:v>194.25260416666666</c:v>
                </c:pt>
                <c:pt idx="75746">
                  <c:v>194.25520833333334</c:v>
                </c:pt>
                <c:pt idx="75747">
                  <c:v>194.2578125</c:v>
                </c:pt>
                <c:pt idx="75748">
                  <c:v>194.26041666666666</c:v>
                </c:pt>
                <c:pt idx="75749">
                  <c:v>194.26302083333334</c:v>
                </c:pt>
                <c:pt idx="75750">
                  <c:v>194.265625</c:v>
                </c:pt>
                <c:pt idx="75751">
                  <c:v>194.26822916666666</c:v>
                </c:pt>
                <c:pt idx="75752">
                  <c:v>194.27083333333334</c:v>
                </c:pt>
                <c:pt idx="75753">
                  <c:v>194.2734375</c:v>
                </c:pt>
                <c:pt idx="75754">
                  <c:v>194.27604166666666</c:v>
                </c:pt>
                <c:pt idx="75755">
                  <c:v>194.27864583333334</c:v>
                </c:pt>
                <c:pt idx="75756">
                  <c:v>194.28125</c:v>
                </c:pt>
                <c:pt idx="75757">
                  <c:v>194.28385416666666</c:v>
                </c:pt>
                <c:pt idx="75758">
                  <c:v>194.28645833333334</c:v>
                </c:pt>
                <c:pt idx="75759">
                  <c:v>194.2890625</c:v>
                </c:pt>
                <c:pt idx="75760">
                  <c:v>194.29166666666666</c:v>
                </c:pt>
                <c:pt idx="75761">
                  <c:v>194.29427083333334</c:v>
                </c:pt>
                <c:pt idx="75762">
                  <c:v>194.296875</c:v>
                </c:pt>
                <c:pt idx="75763">
                  <c:v>194.29947916666666</c:v>
                </c:pt>
                <c:pt idx="75764">
                  <c:v>194.30208333333334</c:v>
                </c:pt>
                <c:pt idx="75765">
                  <c:v>194.3046875</c:v>
                </c:pt>
                <c:pt idx="75766">
                  <c:v>194.30729166666666</c:v>
                </c:pt>
                <c:pt idx="75767">
                  <c:v>194.30989583333334</c:v>
                </c:pt>
                <c:pt idx="75768">
                  <c:v>194.3125</c:v>
                </c:pt>
                <c:pt idx="75769">
                  <c:v>194.31510416666666</c:v>
                </c:pt>
                <c:pt idx="75770">
                  <c:v>194.31770833333334</c:v>
                </c:pt>
                <c:pt idx="75771">
                  <c:v>194.3203125</c:v>
                </c:pt>
                <c:pt idx="75772">
                  <c:v>194.32291666666666</c:v>
                </c:pt>
                <c:pt idx="75773">
                  <c:v>194.32552083333334</c:v>
                </c:pt>
                <c:pt idx="75774">
                  <c:v>194.328125</c:v>
                </c:pt>
                <c:pt idx="75775">
                  <c:v>194.33072916666666</c:v>
                </c:pt>
                <c:pt idx="75776">
                  <c:v>194.33333333333334</c:v>
                </c:pt>
                <c:pt idx="75777">
                  <c:v>194.3359375</c:v>
                </c:pt>
                <c:pt idx="75778">
                  <c:v>194.33854166666666</c:v>
                </c:pt>
                <c:pt idx="75779">
                  <c:v>194.34114583333334</c:v>
                </c:pt>
                <c:pt idx="75780">
                  <c:v>194.34375</c:v>
                </c:pt>
                <c:pt idx="75781">
                  <c:v>194.34635416666666</c:v>
                </c:pt>
                <c:pt idx="75782">
                  <c:v>194.34895833333334</c:v>
                </c:pt>
                <c:pt idx="75783">
                  <c:v>194.3515625</c:v>
                </c:pt>
                <c:pt idx="75784">
                  <c:v>194.35416666666666</c:v>
                </c:pt>
                <c:pt idx="75785">
                  <c:v>194.35677083333334</c:v>
                </c:pt>
                <c:pt idx="75786">
                  <c:v>194.359375</c:v>
                </c:pt>
                <c:pt idx="75787">
                  <c:v>194.36197916666666</c:v>
                </c:pt>
                <c:pt idx="75788">
                  <c:v>194.36458333333334</c:v>
                </c:pt>
                <c:pt idx="75789">
                  <c:v>194.3671875</c:v>
                </c:pt>
                <c:pt idx="75790">
                  <c:v>194.36979166666666</c:v>
                </c:pt>
                <c:pt idx="75791">
                  <c:v>194.37239583333334</c:v>
                </c:pt>
                <c:pt idx="75792">
                  <c:v>194.375</c:v>
                </c:pt>
                <c:pt idx="75793">
                  <c:v>194.37760416666666</c:v>
                </c:pt>
                <c:pt idx="75794">
                  <c:v>194.38020833333334</c:v>
                </c:pt>
                <c:pt idx="75795">
                  <c:v>194.3828125</c:v>
                </c:pt>
                <c:pt idx="75796">
                  <c:v>194.38541666666666</c:v>
                </c:pt>
                <c:pt idx="75797">
                  <c:v>194.38802083333334</c:v>
                </c:pt>
                <c:pt idx="75798">
                  <c:v>194.390625</c:v>
                </c:pt>
                <c:pt idx="75799">
                  <c:v>194.39322916666666</c:v>
                </c:pt>
                <c:pt idx="75800">
                  <c:v>194.39583333333334</c:v>
                </c:pt>
                <c:pt idx="75801">
                  <c:v>194.3984375</c:v>
                </c:pt>
                <c:pt idx="75802">
                  <c:v>194.40104166666666</c:v>
                </c:pt>
                <c:pt idx="75803">
                  <c:v>194.40364583333334</c:v>
                </c:pt>
                <c:pt idx="75804">
                  <c:v>194.40625</c:v>
                </c:pt>
                <c:pt idx="75805">
                  <c:v>194.40885416666666</c:v>
                </c:pt>
                <c:pt idx="75806">
                  <c:v>194.41145833333334</c:v>
                </c:pt>
                <c:pt idx="75807">
                  <c:v>194.4140625</c:v>
                </c:pt>
                <c:pt idx="75808">
                  <c:v>194.41666666666666</c:v>
                </c:pt>
                <c:pt idx="75809">
                  <c:v>194.41927083333334</c:v>
                </c:pt>
                <c:pt idx="75810">
                  <c:v>194.421875</c:v>
                </c:pt>
                <c:pt idx="75811">
                  <c:v>194.42447916666666</c:v>
                </c:pt>
                <c:pt idx="75812">
                  <c:v>194.42708333333334</c:v>
                </c:pt>
                <c:pt idx="75813">
                  <c:v>194.4296875</c:v>
                </c:pt>
                <c:pt idx="75814">
                  <c:v>194.43229166666666</c:v>
                </c:pt>
                <c:pt idx="75815">
                  <c:v>194.43489583333334</c:v>
                </c:pt>
                <c:pt idx="75816">
                  <c:v>194.4375</c:v>
                </c:pt>
                <c:pt idx="75817">
                  <c:v>194.44010416666666</c:v>
                </c:pt>
                <c:pt idx="75818">
                  <c:v>194.44270833333334</c:v>
                </c:pt>
                <c:pt idx="75819">
                  <c:v>194.4453125</c:v>
                </c:pt>
                <c:pt idx="75820">
                  <c:v>194.44791666666666</c:v>
                </c:pt>
                <c:pt idx="75821">
                  <c:v>194.45052083333334</c:v>
                </c:pt>
                <c:pt idx="75822">
                  <c:v>194.453125</c:v>
                </c:pt>
                <c:pt idx="75823">
                  <c:v>194.45572916666666</c:v>
                </c:pt>
                <c:pt idx="75824">
                  <c:v>194.45833333333334</c:v>
                </c:pt>
                <c:pt idx="75825">
                  <c:v>194.4609375</c:v>
                </c:pt>
                <c:pt idx="75826">
                  <c:v>194.46354166666666</c:v>
                </c:pt>
                <c:pt idx="75827">
                  <c:v>194.46614583333334</c:v>
                </c:pt>
                <c:pt idx="75828">
                  <c:v>194.46875</c:v>
                </c:pt>
                <c:pt idx="75829">
                  <c:v>194.47135416666666</c:v>
                </c:pt>
                <c:pt idx="75830">
                  <c:v>194.47395833333334</c:v>
                </c:pt>
                <c:pt idx="75831">
                  <c:v>194.4765625</c:v>
                </c:pt>
                <c:pt idx="75832">
                  <c:v>194.47916666666666</c:v>
                </c:pt>
                <c:pt idx="75833">
                  <c:v>194.48177083333334</c:v>
                </c:pt>
                <c:pt idx="75834">
                  <c:v>194.484375</c:v>
                </c:pt>
                <c:pt idx="75835">
                  <c:v>194.48697916666666</c:v>
                </c:pt>
                <c:pt idx="75836">
                  <c:v>194.48958333333334</c:v>
                </c:pt>
                <c:pt idx="75837">
                  <c:v>194.4921875</c:v>
                </c:pt>
                <c:pt idx="75838">
                  <c:v>194.49479166666666</c:v>
                </c:pt>
                <c:pt idx="75839">
                  <c:v>194.49739583333334</c:v>
                </c:pt>
                <c:pt idx="75840">
                  <c:v>194.5</c:v>
                </c:pt>
                <c:pt idx="75841">
                  <c:v>194.50260416666666</c:v>
                </c:pt>
                <c:pt idx="75842">
                  <c:v>194.50520833333334</c:v>
                </c:pt>
                <c:pt idx="75843">
                  <c:v>194.5078125</c:v>
                </c:pt>
                <c:pt idx="75844">
                  <c:v>194.51041666666666</c:v>
                </c:pt>
                <c:pt idx="75845">
                  <c:v>194.51302083333334</c:v>
                </c:pt>
                <c:pt idx="75846">
                  <c:v>194.515625</c:v>
                </c:pt>
                <c:pt idx="75847">
                  <c:v>194.51822916666666</c:v>
                </c:pt>
                <c:pt idx="75848">
                  <c:v>194.52083333333334</c:v>
                </c:pt>
                <c:pt idx="75849">
                  <c:v>194.5234375</c:v>
                </c:pt>
                <c:pt idx="75850">
                  <c:v>194.52604166666666</c:v>
                </c:pt>
                <c:pt idx="75851">
                  <c:v>194.52864583333334</c:v>
                </c:pt>
                <c:pt idx="75852">
                  <c:v>194.53125</c:v>
                </c:pt>
                <c:pt idx="75853">
                  <c:v>194.53385416666666</c:v>
                </c:pt>
                <c:pt idx="75854">
                  <c:v>194.53645833333334</c:v>
                </c:pt>
                <c:pt idx="75855">
                  <c:v>194.5390625</c:v>
                </c:pt>
                <c:pt idx="75856">
                  <c:v>194.54166666666666</c:v>
                </c:pt>
                <c:pt idx="75857">
                  <c:v>194.54427083333334</c:v>
                </c:pt>
                <c:pt idx="75858">
                  <c:v>194.546875</c:v>
                </c:pt>
                <c:pt idx="75859">
                  <c:v>194.54947916666666</c:v>
                </c:pt>
                <c:pt idx="75860">
                  <c:v>194.55208333333334</c:v>
                </c:pt>
                <c:pt idx="75861">
                  <c:v>194.5546875</c:v>
                </c:pt>
                <c:pt idx="75862">
                  <c:v>194.55729166666666</c:v>
                </c:pt>
                <c:pt idx="75863">
                  <c:v>194.55989583333334</c:v>
                </c:pt>
                <c:pt idx="75864">
                  <c:v>194.5625</c:v>
                </c:pt>
                <c:pt idx="75865">
                  <c:v>194.56510416666666</c:v>
                </c:pt>
                <c:pt idx="75866">
                  <c:v>194.56770833333334</c:v>
                </c:pt>
                <c:pt idx="75867">
                  <c:v>194.5703125</c:v>
                </c:pt>
                <c:pt idx="75868">
                  <c:v>194.57291666666666</c:v>
                </c:pt>
                <c:pt idx="75869">
                  <c:v>194.57552083333334</c:v>
                </c:pt>
                <c:pt idx="75870">
                  <c:v>194.578125</c:v>
                </c:pt>
                <c:pt idx="75871">
                  <c:v>194.58072916666666</c:v>
                </c:pt>
                <c:pt idx="75872">
                  <c:v>194.58333333333334</c:v>
                </c:pt>
                <c:pt idx="75873">
                  <c:v>194.5859375</c:v>
                </c:pt>
                <c:pt idx="75874">
                  <c:v>194.58854166666666</c:v>
                </c:pt>
                <c:pt idx="75875">
                  <c:v>194.59114583333334</c:v>
                </c:pt>
                <c:pt idx="75876">
                  <c:v>194.59375</c:v>
                </c:pt>
                <c:pt idx="75877">
                  <c:v>194.59635416666666</c:v>
                </c:pt>
                <c:pt idx="75878">
                  <c:v>194.59895833333334</c:v>
                </c:pt>
                <c:pt idx="75879">
                  <c:v>194.6015625</c:v>
                </c:pt>
                <c:pt idx="75880">
                  <c:v>194.60416666666666</c:v>
                </c:pt>
                <c:pt idx="75881">
                  <c:v>194.60677083333334</c:v>
                </c:pt>
                <c:pt idx="75882">
                  <c:v>194.609375</c:v>
                </c:pt>
                <c:pt idx="75883">
                  <c:v>194.61197916666666</c:v>
                </c:pt>
                <c:pt idx="75884">
                  <c:v>194.61458333333334</c:v>
                </c:pt>
                <c:pt idx="75885">
                  <c:v>194.6171875</c:v>
                </c:pt>
                <c:pt idx="75886">
                  <c:v>194.61979166666666</c:v>
                </c:pt>
                <c:pt idx="75887">
                  <c:v>194.62239583333334</c:v>
                </c:pt>
                <c:pt idx="75888">
                  <c:v>194.625</c:v>
                </c:pt>
                <c:pt idx="75889">
                  <c:v>194.62760416666666</c:v>
                </c:pt>
                <c:pt idx="75890">
                  <c:v>194.63020833333334</c:v>
                </c:pt>
                <c:pt idx="75891">
                  <c:v>194.6328125</c:v>
                </c:pt>
                <c:pt idx="75892">
                  <c:v>194.63541666666666</c:v>
                </c:pt>
                <c:pt idx="75893">
                  <c:v>194.63802083333334</c:v>
                </c:pt>
                <c:pt idx="75894">
                  <c:v>194.640625</c:v>
                </c:pt>
                <c:pt idx="75895">
                  <c:v>194.64322916666666</c:v>
                </c:pt>
                <c:pt idx="75896">
                  <c:v>194.64583333333334</c:v>
                </c:pt>
                <c:pt idx="75897">
                  <c:v>194.6484375</c:v>
                </c:pt>
                <c:pt idx="75898">
                  <c:v>194.65104166666666</c:v>
                </c:pt>
                <c:pt idx="75899">
                  <c:v>194.65364583333334</c:v>
                </c:pt>
                <c:pt idx="75900">
                  <c:v>194.65625</c:v>
                </c:pt>
                <c:pt idx="75901">
                  <c:v>194.65885416666666</c:v>
                </c:pt>
                <c:pt idx="75902">
                  <c:v>194.66145833333334</c:v>
                </c:pt>
                <c:pt idx="75903">
                  <c:v>194.6640625</c:v>
                </c:pt>
                <c:pt idx="75904">
                  <c:v>194.66666666666666</c:v>
                </c:pt>
                <c:pt idx="75905">
                  <c:v>194.66927083333334</c:v>
                </c:pt>
                <c:pt idx="75906">
                  <c:v>194.671875</c:v>
                </c:pt>
                <c:pt idx="75907">
                  <c:v>194.67447916666666</c:v>
                </c:pt>
                <c:pt idx="75908">
                  <c:v>194.67708333333334</c:v>
                </c:pt>
                <c:pt idx="75909">
                  <c:v>194.6796875</c:v>
                </c:pt>
                <c:pt idx="75910">
                  <c:v>194.68229166666666</c:v>
                </c:pt>
                <c:pt idx="75911">
                  <c:v>194.68489583333334</c:v>
                </c:pt>
                <c:pt idx="75912">
                  <c:v>194.6875</c:v>
                </c:pt>
                <c:pt idx="75913">
                  <c:v>194.69010416666666</c:v>
                </c:pt>
                <c:pt idx="75914">
                  <c:v>194.69270833333334</c:v>
                </c:pt>
                <c:pt idx="75915">
                  <c:v>194.6953125</c:v>
                </c:pt>
                <c:pt idx="75916">
                  <c:v>194.69791666666666</c:v>
                </c:pt>
                <c:pt idx="75917">
                  <c:v>194.70052083333334</c:v>
                </c:pt>
                <c:pt idx="75918">
                  <c:v>194.703125</c:v>
                </c:pt>
                <c:pt idx="75919">
                  <c:v>194.70572916666666</c:v>
                </c:pt>
                <c:pt idx="75920">
                  <c:v>194.70833333333334</c:v>
                </c:pt>
                <c:pt idx="75921">
                  <c:v>194.7109375</c:v>
                </c:pt>
                <c:pt idx="75922">
                  <c:v>194.71354166666666</c:v>
                </c:pt>
                <c:pt idx="75923">
                  <c:v>194.71614583333334</c:v>
                </c:pt>
                <c:pt idx="75924">
                  <c:v>194.71875</c:v>
                </c:pt>
                <c:pt idx="75925">
                  <c:v>194.72135416666666</c:v>
                </c:pt>
                <c:pt idx="75926">
                  <c:v>194.72395833333334</c:v>
                </c:pt>
                <c:pt idx="75927">
                  <c:v>194.7265625</c:v>
                </c:pt>
                <c:pt idx="75928">
                  <c:v>194.72916666666666</c:v>
                </c:pt>
                <c:pt idx="75929">
                  <c:v>194.73177083333334</c:v>
                </c:pt>
                <c:pt idx="75930">
                  <c:v>194.734375</c:v>
                </c:pt>
                <c:pt idx="75931">
                  <c:v>194.73697916666666</c:v>
                </c:pt>
                <c:pt idx="75932">
                  <c:v>194.73958333333334</c:v>
                </c:pt>
                <c:pt idx="75933">
                  <c:v>194.7421875</c:v>
                </c:pt>
                <c:pt idx="75934">
                  <c:v>194.74479166666666</c:v>
                </c:pt>
                <c:pt idx="75935">
                  <c:v>194.74739583333334</c:v>
                </c:pt>
                <c:pt idx="75936">
                  <c:v>194.75</c:v>
                </c:pt>
                <c:pt idx="75937">
                  <c:v>194.75260416666666</c:v>
                </c:pt>
                <c:pt idx="75938">
                  <c:v>194.75520833333334</c:v>
                </c:pt>
                <c:pt idx="75939">
                  <c:v>194.7578125</c:v>
                </c:pt>
                <c:pt idx="75940">
                  <c:v>194.76041666666666</c:v>
                </c:pt>
                <c:pt idx="75941">
                  <c:v>194.76302083333334</c:v>
                </c:pt>
                <c:pt idx="75942">
                  <c:v>194.765625</c:v>
                </c:pt>
                <c:pt idx="75943">
                  <c:v>194.76822916666666</c:v>
                </c:pt>
                <c:pt idx="75944">
                  <c:v>194.77083333333334</c:v>
                </c:pt>
                <c:pt idx="75945">
                  <c:v>194.7734375</c:v>
                </c:pt>
                <c:pt idx="75946">
                  <c:v>194.77604166666666</c:v>
                </c:pt>
                <c:pt idx="75947">
                  <c:v>194.77864583333334</c:v>
                </c:pt>
                <c:pt idx="75948">
                  <c:v>194.78125</c:v>
                </c:pt>
                <c:pt idx="75949">
                  <c:v>194.78385416666666</c:v>
                </c:pt>
                <c:pt idx="75950">
                  <c:v>194.78645833333334</c:v>
                </c:pt>
                <c:pt idx="75951">
                  <c:v>194.7890625</c:v>
                </c:pt>
                <c:pt idx="75952">
                  <c:v>194.79166666666666</c:v>
                </c:pt>
                <c:pt idx="75953">
                  <c:v>194.79427083333334</c:v>
                </c:pt>
                <c:pt idx="75954">
                  <c:v>194.796875</c:v>
                </c:pt>
                <c:pt idx="75955">
                  <c:v>194.79947916666666</c:v>
                </c:pt>
                <c:pt idx="75956">
                  <c:v>194.80208333333334</c:v>
                </c:pt>
                <c:pt idx="75957">
                  <c:v>194.8046875</c:v>
                </c:pt>
                <c:pt idx="75958">
                  <c:v>194.80729166666666</c:v>
                </c:pt>
                <c:pt idx="75959">
                  <c:v>194.80989583333334</c:v>
                </c:pt>
                <c:pt idx="75960">
                  <c:v>194.8125</c:v>
                </c:pt>
                <c:pt idx="75961">
                  <c:v>194.81510416666666</c:v>
                </c:pt>
                <c:pt idx="75962">
                  <c:v>194.81770833333334</c:v>
                </c:pt>
                <c:pt idx="75963">
                  <c:v>194.8203125</c:v>
                </c:pt>
                <c:pt idx="75964">
                  <c:v>194.82291666666666</c:v>
                </c:pt>
                <c:pt idx="75965">
                  <c:v>194.82552083333334</c:v>
                </c:pt>
                <c:pt idx="75966">
                  <c:v>194.828125</c:v>
                </c:pt>
                <c:pt idx="75967">
                  <c:v>194.83072916666666</c:v>
                </c:pt>
                <c:pt idx="75968">
                  <c:v>194.83333333333334</c:v>
                </c:pt>
                <c:pt idx="75969">
                  <c:v>194.8359375</c:v>
                </c:pt>
                <c:pt idx="75970">
                  <c:v>194.83854166666666</c:v>
                </c:pt>
                <c:pt idx="75971">
                  <c:v>194.84114583333334</c:v>
                </c:pt>
                <c:pt idx="75972">
                  <c:v>194.84375</c:v>
                </c:pt>
                <c:pt idx="75973">
                  <c:v>194.84635416666666</c:v>
                </c:pt>
                <c:pt idx="75974">
                  <c:v>194.84895833333334</c:v>
                </c:pt>
                <c:pt idx="75975">
                  <c:v>194.8515625</c:v>
                </c:pt>
                <c:pt idx="75976">
                  <c:v>194.85416666666666</c:v>
                </c:pt>
                <c:pt idx="75977">
                  <c:v>194.85677083333334</c:v>
                </c:pt>
                <c:pt idx="75978">
                  <c:v>194.859375</c:v>
                </c:pt>
                <c:pt idx="75979">
                  <c:v>194.86197916666666</c:v>
                </c:pt>
                <c:pt idx="75980">
                  <c:v>194.86458333333334</c:v>
                </c:pt>
                <c:pt idx="75981">
                  <c:v>194.8671875</c:v>
                </c:pt>
                <c:pt idx="75982">
                  <c:v>194.86979166666666</c:v>
                </c:pt>
                <c:pt idx="75983">
                  <c:v>194.87239583333334</c:v>
                </c:pt>
                <c:pt idx="75984">
                  <c:v>194.875</c:v>
                </c:pt>
                <c:pt idx="75985">
                  <c:v>194.87760416666666</c:v>
                </c:pt>
                <c:pt idx="75986">
                  <c:v>194.88020833333334</c:v>
                </c:pt>
                <c:pt idx="75987">
                  <c:v>194.8828125</c:v>
                </c:pt>
                <c:pt idx="75988">
                  <c:v>194.88541666666666</c:v>
                </c:pt>
                <c:pt idx="75989">
                  <c:v>194.88802083333334</c:v>
                </c:pt>
                <c:pt idx="75990">
                  <c:v>194.890625</c:v>
                </c:pt>
                <c:pt idx="75991">
                  <c:v>194.89322916666666</c:v>
                </c:pt>
                <c:pt idx="75992">
                  <c:v>194.89583333333334</c:v>
                </c:pt>
                <c:pt idx="75993">
                  <c:v>194.8984375</c:v>
                </c:pt>
                <c:pt idx="75994">
                  <c:v>194.90104166666666</c:v>
                </c:pt>
                <c:pt idx="75995">
                  <c:v>194.90364583333334</c:v>
                </c:pt>
                <c:pt idx="75996">
                  <c:v>194.90625</c:v>
                </c:pt>
                <c:pt idx="75997">
                  <c:v>194.90885416666666</c:v>
                </c:pt>
                <c:pt idx="75998">
                  <c:v>194.91145833333334</c:v>
                </c:pt>
                <c:pt idx="75999">
                  <c:v>194.9140625</c:v>
                </c:pt>
                <c:pt idx="76000">
                  <c:v>194.91666666666666</c:v>
                </c:pt>
                <c:pt idx="76001">
                  <c:v>194.91927083333334</c:v>
                </c:pt>
                <c:pt idx="76002">
                  <c:v>194.921875</c:v>
                </c:pt>
                <c:pt idx="76003">
                  <c:v>194.92447916666666</c:v>
                </c:pt>
                <c:pt idx="76004">
                  <c:v>194.92708333333334</c:v>
                </c:pt>
                <c:pt idx="76005">
                  <c:v>194.9296875</c:v>
                </c:pt>
                <c:pt idx="76006">
                  <c:v>194.93229166666666</c:v>
                </c:pt>
                <c:pt idx="76007">
                  <c:v>194.93489583333334</c:v>
                </c:pt>
                <c:pt idx="76008">
                  <c:v>194.9375</c:v>
                </c:pt>
                <c:pt idx="76009">
                  <c:v>194.94010416666666</c:v>
                </c:pt>
                <c:pt idx="76010">
                  <c:v>194.94270833333334</c:v>
                </c:pt>
                <c:pt idx="76011">
                  <c:v>194.9453125</c:v>
                </c:pt>
                <c:pt idx="76012">
                  <c:v>194.94791666666666</c:v>
                </c:pt>
                <c:pt idx="76013">
                  <c:v>194.95052083333334</c:v>
                </c:pt>
                <c:pt idx="76014">
                  <c:v>194.953125</c:v>
                </c:pt>
                <c:pt idx="76015">
                  <c:v>194.95572916666666</c:v>
                </c:pt>
                <c:pt idx="76016">
                  <c:v>194.95833333333334</c:v>
                </c:pt>
                <c:pt idx="76017">
                  <c:v>194.9609375</c:v>
                </c:pt>
                <c:pt idx="76018">
                  <c:v>194.96354166666666</c:v>
                </c:pt>
                <c:pt idx="76019">
                  <c:v>194.96614583333334</c:v>
                </c:pt>
                <c:pt idx="76020">
                  <c:v>194.96875</c:v>
                </c:pt>
                <c:pt idx="76021">
                  <c:v>194.97135416666666</c:v>
                </c:pt>
                <c:pt idx="76022">
                  <c:v>194.97395833333334</c:v>
                </c:pt>
                <c:pt idx="76023">
                  <c:v>194.9765625</c:v>
                </c:pt>
                <c:pt idx="76024">
                  <c:v>194.97916666666666</c:v>
                </c:pt>
                <c:pt idx="76025">
                  <c:v>194.98177083333334</c:v>
                </c:pt>
                <c:pt idx="76026">
                  <c:v>194.984375</c:v>
                </c:pt>
                <c:pt idx="76027">
                  <c:v>194.98697916666666</c:v>
                </c:pt>
                <c:pt idx="76028">
                  <c:v>194.98958333333334</c:v>
                </c:pt>
                <c:pt idx="76029">
                  <c:v>194.9921875</c:v>
                </c:pt>
                <c:pt idx="76030">
                  <c:v>194.99479166666666</c:v>
                </c:pt>
                <c:pt idx="76031">
                  <c:v>194.99739583333334</c:v>
                </c:pt>
                <c:pt idx="76032">
                  <c:v>195</c:v>
                </c:pt>
                <c:pt idx="76033">
                  <c:v>195.00260416666666</c:v>
                </c:pt>
                <c:pt idx="76034">
                  <c:v>195.00520833333334</c:v>
                </c:pt>
                <c:pt idx="76035">
                  <c:v>195.0078125</c:v>
                </c:pt>
                <c:pt idx="76036">
                  <c:v>195.01041666666666</c:v>
                </c:pt>
                <c:pt idx="76037">
                  <c:v>195.01302083333334</c:v>
                </c:pt>
                <c:pt idx="76038">
                  <c:v>195.015625</c:v>
                </c:pt>
                <c:pt idx="76039">
                  <c:v>195.01822916666666</c:v>
                </c:pt>
                <c:pt idx="76040">
                  <c:v>195.02083333333334</c:v>
                </c:pt>
                <c:pt idx="76041">
                  <c:v>195.0234375</c:v>
                </c:pt>
                <c:pt idx="76042">
                  <c:v>195.02604166666666</c:v>
                </c:pt>
                <c:pt idx="76043">
                  <c:v>195.02864583333334</c:v>
                </c:pt>
                <c:pt idx="76044">
                  <c:v>195.03125</c:v>
                </c:pt>
                <c:pt idx="76045">
                  <c:v>195.03385416666666</c:v>
                </c:pt>
                <c:pt idx="76046">
                  <c:v>195.03645833333334</c:v>
                </c:pt>
                <c:pt idx="76047">
                  <c:v>195.0390625</c:v>
                </c:pt>
                <c:pt idx="76048">
                  <c:v>195.04166666666666</c:v>
                </c:pt>
                <c:pt idx="76049">
                  <c:v>195.04427083333334</c:v>
                </c:pt>
                <c:pt idx="76050">
                  <c:v>195.046875</c:v>
                </c:pt>
                <c:pt idx="76051">
                  <c:v>195.04947916666666</c:v>
                </c:pt>
                <c:pt idx="76052">
                  <c:v>195.05208333333334</c:v>
                </c:pt>
                <c:pt idx="76053">
                  <c:v>195.0546875</c:v>
                </c:pt>
                <c:pt idx="76054">
                  <c:v>195.05729166666666</c:v>
                </c:pt>
                <c:pt idx="76055">
                  <c:v>195.05989583333334</c:v>
                </c:pt>
                <c:pt idx="76056">
                  <c:v>195.0625</c:v>
                </c:pt>
                <c:pt idx="76057">
                  <c:v>195.06510416666666</c:v>
                </c:pt>
                <c:pt idx="76058">
                  <c:v>195.06770833333334</c:v>
                </c:pt>
                <c:pt idx="76059">
                  <c:v>195.0703125</c:v>
                </c:pt>
                <c:pt idx="76060">
                  <c:v>195.07291666666666</c:v>
                </c:pt>
                <c:pt idx="76061">
                  <c:v>195.07552083333334</c:v>
                </c:pt>
                <c:pt idx="76062">
                  <c:v>195.078125</c:v>
                </c:pt>
                <c:pt idx="76063">
                  <c:v>195.08072916666666</c:v>
                </c:pt>
                <c:pt idx="76064">
                  <c:v>195.08333333333334</c:v>
                </c:pt>
                <c:pt idx="76065">
                  <c:v>195.0859375</c:v>
                </c:pt>
                <c:pt idx="76066">
                  <c:v>195.08854166666666</c:v>
                </c:pt>
                <c:pt idx="76067">
                  <c:v>195.09114583333334</c:v>
                </c:pt>
                <c:pt idx="76068">
                  <c:v>195.09375</c:v>
                </c:pt>
                <c:pt idx="76069">
                  <c:v>195.09635416666666</c:v>
                </c:pt>
                <c:pt idx="76070">
                  <c:v>195.09895833333334</c:v>
                </c:pt>
                <c:pt idx="76071">
                  <c:v>195.1015625</c:v>
                </c:pt>
                <c:pt idx="76072">
                  <c:v>195.10416666666666</c:v>
                </c:pt>
                <c:pt idx="76073">
                  <c:v>195.10677083333334</c:v>
                </c:pt>
                <c:pt idx="76074">
                  <c:v>195.109375</c:v>
                </c:pt>
                <c:pt idx="76075">
                  <c:v>195.11197916666666</c:v>
                </c:pt>
                <c:pt idx="76076">
                  <c:v>195.11458333333334</c:v>
                </c:pt>
                <c:pt idx="76077">
                  <c:v>195.1171875</c:v>
                </c:pt>
                <c:pt idx="76078">
                  <c:v>195.11979166666666</c:v>
                </c:pt>
                <c:pt idx="76079">
                  <c:v>195.12239583333334</c:v>
                </c:pt>
                <c:pt idx="76080">
                  <c:v>195.125</c:v>
                </c:pt>
                <c:pt idx="76081">
                  <c:v>195.12760416666666</c:v>
                </c:pt>
                <c:pt idx="76082">
                  <c:v>195.13020833333334</c:v>
                </c:pt>
                <c:pt idx="76083">
                  <c:v>195.1328125</c:v>
                </c:pt>
                <c:pt idx="76084">
                  <c:v>195.13541666666666</c:v>
                </c:pt>
                <c:pt idx="76085">
                  <c:v>195.13802083333334</c:v>
                </c:pt>
                <c:pt idx="76086">
                  <c:v>195.140625</c:v>
                </c:pt>
                <c:pt idx="76087">
                  <c:v>195.14322916666666</c:v>
                </c:pt>
                <c:pt idx="76088">
                  <c:v>195.14583333333334</c:v>
                </c:pt>
                <c:pt idx="76089">
                  <c:v>195.1484375</c:v>
                </c:pt>
                <c:pt idx="76090">
                  <c:v>195.15104166666666</c:v>
                </c:pt>
                <c:pt idx="76091">
                  <c:v>195.15364583333334</c:v>
                </c:pt>
                <c:pt idx="76092">
                  <c:v>195.15625</c:v>
                </c:pt>
                <c:pt idx="76093">
                  <c:v>195.15885416666666</c:v>
                </c:pt>
                <c:pt idx="76094">
                  <c:v>195.16145833333334</c:v>
                </c:pt>
                <c:pt idx="76095">
                  <c:v>195.1640625</c:v>
                </c:pt>
                <c:pt idx="76096">
                  <c:v>195.16666666666666</c:v>
                </c:pt>
                <c:pt idx="76097">
                  <c:v>195.16927083333334</c:v>
                </c:pt>
                <c:pt idx="76098">
                  <c:v>195.171875</c:v>
                </c:pt>
                <c:pt idx="76099">
                  <c:v>195.17447916666666</c:v>
                </c:pt>
                <c:pt idx="76100">
                  <c:v>195.17708333333334</c:v>
                </c:pt>
                <c:pt idx="76101">
                  <c:v>195.1796875</c:v>
                </c:pt>
                <c:pt idx="76102">
                  <c:v>195.18229166666666</c:v>
                </c:pt>
                <c:pt idx="76103">
                  <c:v>195.18489583333334</c:v>
                </c:pt>
                <c:pt idx="76104">
                  <c:v>195.1875</c:v>
                </c:pt>
                <c:pt idx="76105">
                  <c:v>195.19010416666666</c:v>
                </c:pt>
                <c:pt idx="76106">
                  <c:v>195.19270833333334</c:v>
                </c:pt>
                <c:pt idx="76107">
                  <c:v>195.1953125</c:v>
                </c:pt>
                <c:pt idx="76108">
                  <c:v>195.19791666666666</c:v>
                </c:pt>
                <c:pt idx="76109">
                  <c:v>195.20052083333334</c:v>
                </c:pt>
                <c:pt idx="76110">
                  <c:v>195.203125</c:v>
                </c:pt>
                <c:pt idx="76111">
                  <c:v>195.20572916666666</c:v>
                </c:pt>
                <c:pt idx="76112">
                  <c:v>195.20833333333334</c:v>
                </c:pt>
                <c:pt idx="76113">
                  <c:v>195.2109375</c:v>
                </c:pt>
                <c:pt idx="76114">
                  <c:v>195.21354166666666</c:v>
                </c:pt>
                <c:pt idx="76115">
                  <c:v>195.21614583333334</c:v>
                </c:pt>
                <c:pt idx="76116">
                  <c:v>195.21875</c:v>
                </c:pt>
                <c:pt idx="76117">
                  <c:v>195.22135416666666</c:v>
                </c:pt>
                <c:pt idx="76118">
                  <c:v>195.22395833333334</c:v>
                </c:pt>
                <c:pt idx="76119">
                  <c:v>195.2265625</c:v>
                </c:pt>
                <c:pt idx="76120">
                  <c:v>195.22916666666666</c:v>
                </c:pt>
                <c:pt idx="76121">
                  <c:v>195.23177083333334</c:v>
                </c:pt>
                <c:pt idx="76122">
                  <c:v>195.234375</c:v>
                </c:pt>
                <c:pt idx="76123">
                  <c:v>195.23697916666666</c:v>
                </c:pt>
                <c:pt idx="76124">
                  <c:v>195.23958333333334</c:v>
                </c:pt>
                <c:pt idx="76125">
                  <c:v>195.2421875</c:v>
                </c:pt>
                <c:pt idx="76126">
                  <c:v>195.24479166666666</c:v>
                </c:pt>
                <c:pt idx="76127">
                  <c:v>195.24739583333334</c:v>
                </c:pt>
                <c:pt idx="76128">
                  <c:v>195.25</c:v>
                </c:pt>
                <c:pt idx="76129">
                  <c:v>195.25260416666666</c:v>
                </c:pt>
                <c:pt idx="76130">
                  <c:v>195.25520833333334</c:v>
                </c:pt>
                <c:pt idx="76131">
                  <c:v>195.2578125</c:v>
                </c:pt>
                <c:pt idx="76132">
                  <c:v>195.26041666666666</c:v>
                </c:pt>
                <c:pt idx="76133">
                  <c:v>195.26302083333334</c:v>
                </c:pt>
                <c:pt idx="76134">
                  <c:v>195.265625</c:v>
                </c:pt>
                <c:pt idx="76135">
                  <c:v>195.26822916666666</c:v>
                </c:pt>
                <c:pt idx="76136">
                  <c:v>195.27083333333334</c:v>
                </c:pt>
                <c:pt idx="76137">
                  <c:v>195.2734375</c:v>
                </c:pt>
                <c:pt idx="76138">
                  <c:v>195.27604166666666</c:v>
                </c:pt>
                <c:pt idx="76139">
                  <c:v>195.27864583333334</c:v>
                </c:pt>
                <c:pt idx="76140">
                  <c:v>195.28125</c:v>
                </c:pt>
                <c:pt idx="76141">
                  <c:v>195.28385416666666</c:v>
                </c:pt>
                <c:pt idx="76142">
                  <c:v>195.28645833333334</c:v>
                </c:pt>
                <c:pt idx="76143">
                  <c:v>195.2890625</c:v>
                </c:pt>
                <c:pt idx="76144">
                  <c:v>195.29166666666666</c:v>
                </c:pt>
                <c:pt idx="76145">
                  <c:v>195.29427083333334</c:v>
                </c:pt>
                <c:pt idx="76146">
                  <c:v>195.296875</c:v>
                </c:pt>
                <c:pt idx="76147">
                  <c:v>195.29947916666666</c:v>
                </c:pt>
                <c:pt idx="76148">
                  <c:v>195.30208333333334</c:v>
                </c:pt>
                <c:pt idx="76149">
                  <c:v>195.3046875</c:v>
                </c:pt>
                <c:pt idx="76150">
                  <c:v>195.30729166666666</c:v>
                </c:pt>
                <c:pt idx="76151">
                  <c:v>195.30989583333334</c:v>
                </c:pt>
                <c:pt idx="76152">
                  <c:v>195.3125</c:v>
                </c:pt>
                <c:pt idx="76153">
                  <c:v>195.31510416666666</c:v>
                </c:pt>
                <c:pt idx="76154">
                  <c:v>195.31770833333334</c:v>
                </c:pt>
                <c:pt idx="76155">
                  <c:v>195.3203125</c:v>
                </c:pt>
                <c:pt idx="76156">
                  <c:v>195.32291666666666</c:v>
                </c:pt>
                <c:pt idx="76157">
                  <c:v>195.32552083333334</c:v>
                </c:pt>
                <c:pt idx="76158">
                  <c:v>195.328125</c:v>
                </c:pt>
                <c:pt idx="76159">
                  <c:v>195.33072916666666</c:v>
                </c:pt>
                <c:pt idx="76160">
                  <c:v>195.33333333333334</c:v>
                </c:pt>
                <c:pt idx="76161">
                  <c:v>195.3359375</c:v>
                </c:pt>
                <c:pt idx="76162">
                  <c:v>195.33854166666666</c:v>
                </c:pt>
                <c:pt idx="76163">
                  <c:v>195.34114583333334</c:v>
                </c:pt>
                <c:pt idx="76164">
                  <c:v>195.34375</c:v>
                </c:pt>
                <c:pt idx="76165">
                  <c:v>195.34635416666666</c:v>
                </c:pt>
                <c:pt idx="76166">
                  <c:v>195.34895833333334</c:v>
                </c:pt>
                <c:pt idx="76167">
                  <c:v>195.3515625</c:v>
                </c:pt>
                <c:pt idx="76168">
                  <c:v>195.35416666666666</c:v>
                </c:pt>
                <c:pt idx="76169">
                  <c:v>195.35677083333334</c:v>
                </c:pt>
                <c:pt idx="76170">
                  <c:v>195.359375</c:v>
                </c:pt>
                <c:pt idx="76171">
                  <c:v>195.36197916666666</c:v>
                </c:pt>
                <c:pt idx="76172">
                  <c:v>195.36458333333334</c:v>
                </c:pt>
                <c:pt idx="76173">
                  <c:v>195.3671875</c:v>
                </c:pt>
                <c:pt idx="76174">
                  <c:v>195.36979166666666</c:v>
                </c:pt>
                <c:pt idx="76175">
                  <c:v>195.37239583333334</c:v>
                </c:pt>
                <c:pt idx="76176">
                  <c:v>195.375</c:v>
                </c:pt>
                <c:pt idx="76177">
                  <c:v>195.37760416666666</c:v>
                </c:pt>
                <c:pt idx="76178">
                  <c:v>195.38020833333334</c:v>
                </c:pt>
                <c:pt idx="76179">
                  <c:v>195.3828125</c:v>
                </c:pt>
                <c:pt idx="76180">
                  <c:v>195.38541666666666</c:v>
                </c:pt>
                <c:pt idx="76181">
                  <c:v>195.38802083333334</c:v>
                </c:pt>
                <c:pt idx="76182">
                  <c:v>195.390625</c:v>
                </c:pt>
                <c:pt idx="76183">
                  <c:v>195.39322916666666</c:v>
                </c:pt>
                <c:pt idx="76184">
                  <c:v>195.39583333333334</c:v>
                </c:pt>
                <c:pt idx="76185">
                  <c:v>195.3984375</c:v>
                </c:pt>
                <c:pt idx="76186">
                  <c:v>195.40104166666666</c:v>
                </c:pt>
                <c:pt idx="76187">
                  <c:v>195.40364583333334</c:v>
                </c:pt>
                <c:pt idx="76188">
                  <c:v>195.40625</c:v>
                </c:pt>
                <c:pt idx="76189">
                  <c:v>195.40885416666666</c:v>
                </c:pt>
                <c:pt idx="76190">
                  <c:v>195.41145833333334</c:v>
                </c:pt>
                <c:pt idx="76191">
                  <c:v>195.4140625</c:v>
                </c:pt>
                <c:pt idx="76192">
                  <c:v>195.41666666666666</c:v>
                </c:pt>
                <c:pt idx="76193">
                  <c:v>195.41927083333334</c:v>
                </c:pt>
                <c:pt idx="76194">
                  <c:v>195.421875</c:v>
                </c:pt>
                <c:pt idx="76195">
                  <c:v>195.42447916666666</c:v>
                </c:pt>
                <c:pt idx="76196">
                  <c:v>195.42708333333334</c:v>
                </c:pt>
                <c:pt idx="76197">
                  <c:v>195.4296875</c:v>
                </c:pt>
                <c:pt idx="76198">
                  <c:v>195.43229166666666</c:v>
                </c:pt>
                <c:pt idx="76199">
                  <c:v>195.43489583333334</c:v>
                </c:pt>
                <c:pt idx="76200">
                  <c:v>195.4375</c:v>
                </c:pt>
                <c:pt idx="76201">
                  <c:v>195.44010416666666</c:v>
                </c:pt>
                <c:pt idx="76202">
                  <c:v>195.44270833333334</c:v>
                </c:pt>
                <c:pt idx="76203">
                  <c:v>195.4453125</c:v>
                </c:pt>
                <c:pt idx="76204">
                  <c:v>195.44791666666666</c:v>
                </c:pt>
                <c:pt idx="76205">
                  <c:v>195.45052083333334</c:v>
                </c:pt>
                <c:pt idx="76206">
                  <c:v>195.453125</c:v>
                </c:pt>
                <c:pt idx="76207">
                  <c:v>195.45572916666666</c:v>
                </c:pt>
                <c:pt idx="76208">
                  <c:v>195.45833333333334</c:v>
                </c:pt>
                <c:pt idx="76209">
                  <c:v>195.4609375</c:v>
                </c:pt>
                <c:pt idx="76210">
                  <c:v>195.46354166666666</c:v>
                </c:pt>
                <c:pt idx="76211">
                  <c:v>195.46614583333334</c:v>
                </c:pt>
                <c:pt idx="76212">
                  <c:v>195.46875</c:v>
                </c:pt>
                <c:pt idx="76213">
                  <c:v>195.47135416666666</c:v>
                </c:pt>
                <c:pt idx="76214">
                  <c:v>195.47395833333334</c:v>
                </c:pt>
                <c:pt idx="76215">
                  <c:v>195.4765625</c:v>
                </c:pt>
                <c:pt idx="76216">
                  <c:v>195.47916666666666</c:v>
                </c:pt>
                <c:pt idx="76217">
                  <c:v>195.48177083333334</c:v>
                </c:pt>
                <c:pt idx="76218">
                  <c:v>195.484375</c:v>
                </c:pt>
                <c:pt idx="76219">
                  <c:v>195.48697916666666</c:v>
                </c:pt>
                <c:pt idx="76220">
                  <c:v>195.48958333333334</c:v>
                </c:pt>
                <c:pt idx="76221">
                  <c:v>195.4921875</c:v>
                </c:pt>
                <c:pt idx="76222">
                  <c:v>195.49479166666666</c:v>
                </c:pt>
                <c:pt idx="76223">
                  <c:v>195.49739583333334</c:v>
                </c:pt>
                <c:pt idx="76224">
                  <c:v>195.5</c:v>
                </c:pt>
                <c:pt idx="76225">
                  <c:v>195.50260416666666</c:v>
                </c:pt>
                <c:pt idx="76226">
                  <c:v>195.50520833333334</c:v>
                </c:pt>
                <c:pt idx="76227">
                  <c:v>195.5078125</c:v>
                </c:pt>
                <c:pt idx="76228">
                  <c:v>195.51041666666666</c:v>
                </c:pt>
                <c:pt idx="76229">
                  <c:v>195.51302083333334</c:v>
                </c:pt>
                <c:pt idx="76230">
                  <c:v>195.515625</c:v>
                </c:pt>
                <c:pt idx="76231">
                  <c:v>195.51822916666666</c:v>
                </c:pt>
                <c:pt idx="76232">
                  <c:v>195.52083333333334</c:v>
                </c:pt>
                <c:pt idx="76233">
                  <c:v>195.5234375</c:v>
                </c:pt>
                <c:pt idx="76234">
                  <c:v>195.52604166666666</c:v>
                </c:pt>
                <c:pt idx="76235">
                  <c:v>195.52864583333334</c:v>
                </c:pt>
                <c:pt idx="76236">
                  <c:v>195.53125</c:v>
                </c:pt>
                <c:pt idx="76237">
                  <c:v>195.53385416666666</c:v>
                </c:pt>
                <c:pt idx="76238">
                  <c:v>195.53645833333334</c:v>
                </c:pt>
                <c:pt idx="76239">
                  <c:v>195.5390625</c:v>
                </c:pt>
                <c:pt idx="76240">
                  <c:v>195.54166666666666</c:v>
                </c:pt>
                <c:pt idx="76241">
                  <c:v>195.54427083333334</c:v>
                </c:pt>
                <c:pt idx="76242">
                  <c:v>195.546875</c:v>
                </c:pt>
                <c:pt idx="76243">
                  <c:v>195.54947916666666</c:v>
                </c:pt>
                <c:pt idx="76244">
                  <c:v>195.55208333333334</c:v>
                </c:pt>
                <c:pt idx="76245">
                  <c:v>195.5546875</c:v>
                </c:pt>
                <c:pt idx="76246">
                  <c:v>195.55729166666666</c:v>
                </c:pt>
                <c:pt idx="76247">
                  <c:v>195.55989583333334</c:v>
                </c:pt>
                <c:pt idx="76248">
                  <c:v>195.5625</c:v>
                </c:pt>
                <c:pt idx="76249">
                  <c:v>195.56510416666666</c:v>
                </c:pt>
                <c:pt idx="76250">
                  <c:v>195.56770833333334</c:v>
                </c:pt>
                <c:pt idx="76251">
                  <c:v>195.5703125</c:v>
                </c:pt>
                <c:pt idx="76252">
                  <c:v>195.57291666666666</c:v>
                </c:pt>
                <c:pt idx="76253">
                  <c:v>195.57552083333334</c:v>
                </c:pt>
                <c:pt idx="76254">
                  <c:v>195.578125</c:v>
                </c:pt>
                <c:pt idx="76255">
                  <c:v>195.58072916666666</c:v>
                </c:pt>
                <c:pt idx="76256">
                  <c:v>195.58333333333334</c:v>
                </c:pt>
                <c:pt idx="76257">
                  <c:v>195.5859375</c:v>
                </c:pt>
                <c:pt idx="76258">
                  <c:v>195.58854166666666</c:v>
                </c:pt>
                <c:pt idx="76259">
                  <c:v>195.59114583333334</c:v>
                </c:pt>
                <c:pt idx="76260">
                  <c:v>195.59375</c:v>
                </c:pt>
                <c:pt idx="76261">
                  <c:v>195.59635416666666</c:v>
                </c:pt>
                <c:pt idx="76262">
                  <c:v>195.59895833333334</c:v>
                </c:pt>
                <c:pt idx="76263">
                  <c:v>195.6015625</c:v>
                </c:pt>
                <c:pt idx="76264">
                  <c:v>195.60416666666666</c:v>
                </c:pt>
                <c:pt idx="76265">
                  <c:v>195.60677083333334</c:v>
                </c:pt>
                <c:pt idx="76266">
                  <c:v>195.609375</c:v>
                </c:pt>
                <c:pt idx="76267">
                  <c:v>195.61197916666666</c:v>
                </c:pt>
                <c:pt idx="76268">
                  <c:v>195.61458333333334</c:v>
                </c:pt>
                <c:pt idx="76269">
                  <c:v>195.6171875</c:v>
                </c:pt>
                <c:pt idx="76270">
                  <c:v>195.61979166666666</c:v>
                </c:pt>
                <c:pt idx="76271">
                  <c:v>195.62239583333334</c:v>
                </c:pt>
                <c:pt idx="76272">
                  <c:v>195.625</c:v>
                </c:pt>
                <c:pt idx="76273">
                  <c:v>195.62760416666666</c:v>
                </c:pt>
                <c:pt idx="76274">
                  <c:v>195.63020833333334</c:v>
                </c:pt>
                <c:pt idx="76275">
                  <c:v>195.6328125</c:v>
                </c:pt>
                <c:pt idx="76276">
                  <c:v>195.63541666666666</c:v>
                </c:pt>
                <c:pt idx="76277">
                  <c:v>195.63802083333334</c:v>
                </c:pt>
                <c:pt idx="76278">
                  <c:v>195.640625</c:v>
                </c:pt>
                <c:pt idx="76279">
                  <c:v>195.64322916666666</c:v>
                </c:pt>
                <c:pt idx="76280">
                  <c:v>195.64583333333334</c:v>
                </c:pt>
                <c:pt idx="76281">
                  <c:v>195.6484375</c:v>
                </c:pt>
                <c:pt idx="76282">
                  <c:v>195.65104166666666</c:v>
                </c:pt>
                <c:pt idx="76283">
                  <c:v>195.65364583333334</c:v>
                </c:pt>
                <c:pt idx="76284">
                  <c:v>195.65625</c:v>
                </c:pt>
                <c:pt idx="76285">
                  <c:v>195.65885416666666</c:v>
                </c:pt>
                <c:pt idx="76286">
                  <c:v>195.66145833333334</c:v>
                </c:pt>
                <c:pt idx="76287">
                  <c:v>195.6640625</c:v>
                </c:pt>
                <c:pt idx="76288">
                  <c:v>195.66666666666666</c:v>
                </c:pt>
                <c:pt idx="76289">
                  <c:v>195.66927083333334</c:v>
                </c:pt>
                <c:pt idx="76290">
                  <c:v>195.671875</c:v>
                </c:pt>
                <c:pt idx="76291">
                  <c:v>195.67447916666666</c:v>
                </c:pt>
                <c:pt idx="76292">
                  <c:v>195.67708333333334</c:v>
                </c:pt>
                <c:pt idx="76293">
                  <c:v>195.6796875</c:v>
                </c:pt>
                <c:pt idx="76294">
                  <c:v>195.68229166666666</c:v>
                </c:pt>
                <c:pt idx="76295">
                  <c:v>195.68489583333334</c:v>
                </c:pt>
                <c:pt idx="76296">
                  <c:v>195.6875</c:v>
                </c:pt>
                <c:pt idx="76297">
                  <c:v>195.69010416666666</c:v>
                </c:pt>
                <c:pt idx="76298">
                  <c:v>195.69270833333334</c:v>
                </c:pt>
                <c:pt idx="76299">
                  <c:v>195.6953125</c:v>
                </c:pt>
                <c:pt idx="76300">
                  <c:v>195.69791666666666</c:v>
                </c:pt>
                <c:pt idx="76301">
                  <c:v>195.70052083333334</c:v>
                </c:pt>
                <c:pt idx="76302">
                  <c:v>195.703125</c:v>
                </c:pt>
                <c:pt idx="76303">
                  <c:v>195.70572916666666</c:v>
                </c:pt>
                <c:pt idx="76304">
                  <c:v>195.70833333333334</c:v>
                </c:pt>
                <c:pt idx="76305">
                  <c:v>195.7109375</c:v>
                </c:pt>
                <c:pt idx="76306">
                  <c:v>195.71354166666666</c:v>
                </c:pt>
                <c:pt idx="76307">
                  <c:v>195.71614583333334</c:v>
                </c:pt>
                <c:pt idx="76308">
                  <c:v>195.71875</c:v>
                </c:pt>
                <c:pt idx="76309">
                  <c:v>195.72135416666666</c:v>
                </c:pt>
                <c:pt idx="76310">
                  <c:v>195.72395833333334</c:v>
                </c:pt>
                <c:pt idx="76311">
                  <c:v>195.7265625</c:v>
                </c:pt>
                <c:pt idx="76312">
                  <c:v>195.72916666666666</c:v>
                </c:pt>
                <c:pt idx="76313">
                  <c:v>195.73177083333334</c:v>
                </c:pt>
                <c:pt idx="76314">
                  <c:v>195.734375</c:v>
                </c:pt>
                <c:pt idx="76315">
                  <c:v>195.73697916666666</c:v>
                </c:pt>
                <c:pt idx="76316">
                  <c:v>195.73958333333334</c:v>
                </c:pt>
                <c:pt idx="76317">
                  <c:v>195.7421875</c:v>
                </c:pt>
                <c:pt idx="76318">
                  <c:v>195.74479166666666</c:v>
                </c:pt>
                <c:pt idx="76319">
                  <c:v>195.74739583333334</c:v>
                </c:pt>
                <c:pt idx="76320">
                  <c:v>195.75</c:v>
                </c:pt>
                <c:pt idx="76321">
                  <c:v>195.75260416666666</c:v>
                </c:pt>
                <c:pt idx="76322">
                  <c:v>195.75520833333334</c:v>
                </c:pt>
                <c:pt idx="76323">
                  <c:v>195.7578125</c:v>
                </c:pt>
                <c:pt idx="76324">
                  <c:v>195.76041666666666</c:v>
                </c:pt>
                <c:pt idx="76325">
                  <c:v>195.76302083333334</c:v>
                </c:pt>
                <c:pt idx="76326">
                  <c:v>195.765625</c:v>
                </c:pt>
                <c:pt idx="76327">
                  <c:v>195.76822916666666</c:v>
                </c:pt>
                <c:pt idx="76328">
                  <c:v>195.77083333333334</c:v>
                </c:pt>
                <c:pt idx="76329">
                  <c:v>195.7734375</c:v>
                </c:pt>
                <c:pt idx="76330">
                  <c:v>195.77604166666666</c:v>
                </c:pt>
                <c:pt idx="76331">
                  <c:v>195.77864583333334</c:v>
                </c:pt>
                <c:pt idx="76332">
                  <c:v>195.78125</c:v>
                </c:pt>
                <c:pt idx="76333">
                  <c:v>195.78385416666666</c:v>
                </c:pt>
                <c:pt idx="76334">
                  <c:v>195.78645833333334</c:v>
                </c:pt>
                <c:pt idx="76335">
                  <c:v>195.7890625</c:v>
                </c:pt>
                <c:pt idx="76336">
                  <c:v>195.79166666666666</c:v>
                </c:pt>
                <c:pt idx="76337">
                  <c:v>195.79427083333334</c:v>
                </c:pt>
                <c:pt idx="76338">
                  <c:v>195.796875</c:v>
                </c:pt>
                <c:pt idx="76339">
                  <c:v>195.79947916666666</c:v>
                </c:pt>
                <c:pt idx="76340">
                  <c:v>195.80208333333334</c:v>
                </c:pt>
                <c:pt idx="76341">
                  <c:v>195.8046875</c:v>
                </c:pt>
                <c:pt idx="76342">
                  <c:v>195.80729166666666</c:v>
                </c:pt>
                <c:pt idx="76343">
                  <c:v>195.80989583333334</c:v>
                </c:pt>
                <c:pt idx="76344">
                  <c:v>195.8125</c:v>
                </c:pt>
                <c:pt idx="76345">
                  <c:v>195.81510416666666</c:v>
                </c:pt>
                <c:pt idx="76346">
                  <c:v>195.81770833333334</c:v>
                </c:pt>
                <c:pt idx="76347">
                  <c:v>195.8203125</c:v>
                </c:pt>
                <c:pt idx="76348">
                  <c:v>195.82291666666666</c:v>
                </c:pt>
                <c:pt idx="76349">
                  <c:v>195.82552083333334</c:v>
                </c:pt>
                <c:pt idx="76350">
                  <c:v>195.828125</c:v>
                </c:pt>
                <c:pt idx="76351">
                  <c:v>195.83072916666666</c:v>
                </c:pt>
                <c:pt idx="76352">
                  <c:v>195.83333333333334</c:v>
                </c:pt>
                <c:pt idx="76353">
                  <c:v>195.8359375</c:v>
                </c:pt>
                <c:pt idx="76354">
                  <c:v>195.83854166666666</c:v>
                </c:pt>
                <c:pt idx="76355">
                  <c:v>195.84114583333334</c:v>
                </c:pt>
                <c:pt idx="76356">
                  <c:v>195.84375</c:v>
                </c:pt>
                <c:pt idx="76357">
                  <c:v>195.84635416666666</c:v>
                </c:pt>
                <c:pt idx="76358">
                  <c:v>195.84895833333334</c:v>
                </c:pt>
                <c:pt idx="76359">
                  <c:v>195.8515625</c:v>
                </c:pt>
                <c:pt idx="76360">
                  <c:v>195.85416666666666</c:v>
                </c:pt>
                <c:pt idx="76361">
                  <c:v>195.85677083333334</c:v>
                </c:pt>
                <c:pt idx="76362">
                  <c:v>195.859375</c:v>
                </c:pt>
                <c:pt idx="76363">
                  <c:v>195.86197916666666</c:v>
                </c:pt>
                <c:pt idx="76364">
                  <c:v>195.86458333333334</c:v>
                </c:pt>
                <c:pt idx="76365">
                  <c:v>195.8671875</c:v>
                </c:pt>
                <c:pt idx="76366">
                  <c:v>195.86979166666666</c:v>
                </c:pt>
                <c:pt idx="76367">
                  <c:v>195.87239583333334</c:v>
                </c:pt>
                <c:pt idx="76368">
                  <c:v>195.875</c:v>
                </c:pt>
                <c:pt idx="76369">
                  <c:v>195.87760416666666</c:v>
                </c:pt>
                <c:pt idx="76370">
                  <c:v>195.88020833333334</c:v>
                </c:pt>
                <c:pt idx="76371">
                  <c:v>195.8828125</c:v>
                </c:pt>
                <c:pt idx="76372">
                  <c:v>195.88541666666666</c:v>
                </c:pt>
                <c:pt idx="76373">
                  <c:v>195.88802083333334</c:v>
                </c:pt>
                <c:pt idx="76374">
                  <c:v>195.890625</c:v>
                </c:pt>
                <c:pt idx="76375">
                  <c:v>195.89322916666666</c:v>
                </c:pt>
                <c:pt idx="76376">
                  <c:v>195.89583333333334</c:v>
                </c:pt>
                <c:pt idx="76377">
                  <c:v>195.8984375</c:v>
                </c:pt>
                <c:pt idx="76378">
                  <c:v>195.90104166666666</c:v>
                </c:pt>
                <c:pt idx="76379">
                  <c:v>195.90364583333334</c:v>
                </c:pt>
                <c:pt idx="76380">
                  <c:v>195.90625</c:v>
                </c:pt>
                <c:pt idx="76381">
                  <c:v>195.90885416666666</c:v>
                </c:pt>
                <c:pt idx="76382">
                  <c:v>195.91145833333334</c:v>
                </c:pt>
                <c:pt idx="76383">
                  <c:v>195.9140625</c:v>
                </c:pt>
                <c:pt idx="76384">
                  <c:v>195.91666666666666</c:v>
                </c:pt>
                <c:pt idx="76385">
                  <c:v>195.91927083333334</c:v>
                </c:pt>
                <c:pt idx="76386">
                  <c:v>195.921875</c:v>
                </c:pt>
                <c:pt idx="76387">
                  <c:v>195.92447916666666</c:v>
                </c:pt>
                <c:pt idx="76388">
                  <c:v>195.92708333333334</c:v>
                </c:pt>
                <c:pt idx="76389">
                  <c:v>195.9296875</c:v>
                </c:pt>
                <c:pt idx="76390">
                  <c:v>195.93229166666666</c:v>
                </c:pt>
                <c:pt idx="76391">
                  <c:v>195.93489583333334</c:v>
                </c:pt>
                <c:pt idx="76392">
                  <c:v>195.9375</c:v>
                </c:pt>
                <c:pt idx="76393">
                  <c:v>195.94010416666666</c:v>
                </c:pt>
                <c:pt idx="76394">
                  <c:v>195.94270833333334</c:v>
                </c:pt>
                <c:pt idx="76395">
                  <c:v>195.9453125</c:v>
                </c:pt>
                <c:pt idx="76396">
                  <c:v>195.94791666666666</c:v>
                </c:pt>
                <c:pt idx="76397">
                  <c:v>195.95052083333334</c:v>
                </c:pt>
                <c:pt idx="76398">
                  <c:v>195.953125</c:v>
                </c:pt>
                <c:pt idx="76399">
                  <c:v>195.95572916666666</c:v>
                </c:pt>
                <c:pt idx="76400">
                  <c:v>195.95833333333334</c:v>
                </c:pt>
                <c:pt idx="76401">
                  <c:v>195.9609375</c:v>
                </c:pt>
                <c:pt idx="76402">
                  <c:v>195.96354166666666</c:v>
                </c:pt>
                <c:pt idx="76403">
                  <c:v>195.96614583333334</c:v>
                </c:pt>
                <c:pt idx="76404">
                  <c:v>195.96875</c:v>
                </c:pt>
                <c:pt idx="76405">
                  <c:v>195.97135416666666</c:v>
                </c:pt>
                <c:pt idx="76406">
                  <c:v>195.97395833333334</c:v>
                </c:pt>
                <c:pt idx="76407">
                  <c:v>195.9765625</c:v>
                </c:pt>
                <c:pt idx="76408">
                  <c:v>195.97916666666666</c:v>
                </c:pt>
                <c:pt idx="76409">
                  <c:v>195.98177083333334</c:v>
                </c:pt>
                <c:pt idx="76410">
                  <c:v>195.984375</c:v>
                </c:pt>
                <c:pt idx="76411">
                  <c:v>195.98697916666666</c:v>
                </c:pt>
                <c:pt idx="76412">
                  <c:v>195.98958333333334</c:v>
                </c:pt>
                <c:pt idx="76413">
                  <c:v>195.9921875</c:v>
                </c:pt>
                <c:pt idx="76414">
                  <c:v>195.99479166666666</c:v>
                </c:pt>
                <c:pt idx="76415">
                  <c:v>195.99739583333334</c:v>
                </c:pt>
                <c:pt idx="76416">
                  <c:v>196</c:v>
                </c:pt>
                <c:pt idx="76417">
                  <c:v>196.00260416666666</c:v>
                </c:pt>
                <c:pt idx="76418">
                  <c:v>196.00520833333334</c:v>
                </c:pt>
                <c:pt idx="76419">
                  <c:v>196.0078125</c:v>
                </c:pt>
                <c:pt idx="76420">
                  <c:v>196.01041666666666</c:v>
                </c:pt>
                <c:pt idx="76421">
                  <c:v>196.01302083333334</c:v>
                </c:pt>
                <c:pt idx="76422">
                  <c:v>196.015625</c:v>
                </c:pt>
                <c:pt idx="76423">
                  <c:v>196.01822916666666</c:v>
                </c:pt>
                <c:pt idx="76424">
                  <c:v>196.02083333333334</c:v>
                </c:pt>
                <c:pt idx="76425">
                  <c:v>196.0234375</c:v>
                </c:pt>
                <c:pt idx="76426">
                  <c:v>196.02604166666666</c:v>
                </c:pt>
                <c:pt idx="76427">
                  <c:v>196.02864583333334</c:v>
                </c:pt>
                <c:pt idx="76428">
                  <c:v>196.03125</c:v>
                </c:pt>
                <c:pt idx="76429">
                  <c:v>196.03385416666666</c:v>
                </c:pt>
                <c:pt idx="76430">
                  <c:v>196.03645833333334</c:v>
                </c:pt>
                <c:pt idx="76431">
                  <c:v>196.0390625</c:v>
                </c:pt>
                <c:pt idx="76432">
                  <c:v>196.04166666666666</c:v>
                </c:pt>
                <c:pt idx="76433">
                  <c:v>196.04427083333334</c:v>
                </c:pt>
                <c:pt idx="76434">
                  <c:v>196.046875</c:v>
                </c:pt>
                <c:pt idx="76435">
                  <c:v>196.04947916666666</c:v>
                </c:pt>
                <c:pt idx="76436">
                  <c:v>196.05208333333334</c:v>
                </c:pt>
                <c:pt idx="76437">
                  <c:v>196.0546875</c:v>
                </c:pt>
                <c:pt idx="76438">
                  <c:v>196.05729166666666</c:v>
                </c:pt>
                <c:pt idx="76439">
                  <c:v>196.05989583333334</c:v>
                </c:pt>
                <c:pt idx="76440">
                  <c:v>196.0625</c:v>
                </c:pt>
                <c:pt idx="76441">
                  <c:v>196.06510416666666</c:v>
                </c:pt>
                <c:pt idx="76442">
                  <c:v>196.06770833333334</c:v>
                </c:pt>
                <c:pt idx="76443">
                  <c:v>196.0703125</c:v>
                </c:pt>
                <c:pt idx="76444">
                  <c:v>196.07291666666666</c:v>
                </c:pt>
                <c:pt idx="76445">
                  <c:v>196.07552083333334</c:v>
                </c:pt>
                <c:pt idx="76446">
                  <c:v>196.078125</c:v>
                </c:pt>
                <c:pt idx="76447">
                  <c:v>196.08072916666666</c:v>
                </c:pt>
                <c:pt idx="76448">
                  <c:v>196.08333333333334</c:v>
                </c:pt>
                <c:pt idx="76449">
                  <c:v>196.0859375</c:v>
                </c:pt>
                <c:pt idx="76450">
                  <c:v>196.08854166666666</c:v>
                </c:pt>
                <c:pt idx="76451">
                  <c:v>196.09114583333334</c:v>
                </c:pt>
                <c:pt idx="76452">
                  <c:v>196.09375</c:v>
                </c:pt>
                <c:pt idx="76453">
                  <c:v>196.09635416666666</c:v>
                </c:pt>
                <c:pt idx="76454">
                  <c:v>196.09895833333334</c:v>
                </c:pt>
                <c:pt idx="76455">
                  <c:v>196.1015625</c:v>
                </c:pt>
                <c:pt idx="76456">
                  <c:v>196.10416666666666</c:v>
                </c:pt>
                <c:pt idx="76457">
                  <c:v>196.10677083333334</c:v>
                </c:pt>
                <c:pt idx="76458">
                  <c:v>196.109375</c:v>
                </c:pt>
                <c:pt idx="76459">
                  <c:v>196.11197916666666</c:v>
                </c:pt>
                <c:pt idx="76460">
                  <c:v>196.11458333333334</c:v>
                </c:pt>
                <c:pt idx="76461">
                  <c:v>196.1171875</c:v>
                </c:pt>
                <c:pt idx="76462">
                  <c:v>196.11979166666666</c:v>
                </c:pt>
                <c:pt idx="76463">
                  <c:v>196.12239583333334</c:v>
                </c:pt>
                <c:pt idx="76464">
                  <c:v>196.125</c:v>
                </c:pt>
                <c:pt idx="76465">
                  <c:v>196.12760416666666</c:v>
                </c:pt>
                <c:pt idx="76466">
                  <c:v>196.13020833333334</c:v>
                </c:pt>
                <c:pt idx="76467">
                  <c:v>196.1328125</c:v>
                </c:pt>
                <c:pt idx="76468">
                  <c:v>196.13541666666666</c:v>
                </c:pt>
                <c:pt idx="76469">
                  <c:v>196.13802083333334</c:v>
                </c:pt>
                <c:pt idx="76470">
                  <c:v>196.140625</c:v>
                </c:pt>
                <c:pt idx="76471">
                  <c:v>196.14322916666666</c:v>
                </c:pt>
                <c:pt idx="76472">
                  <c:v>196.14583333333334</c:v>
                </c:pt>
                <c:pt idx="76473">
                  <c:v>196.1484375</c:v>
                </c:pt>
                <c:pt idx="76474">
                  <c:v>196.15104166666666</c:v>
                </c:pt>
                <c:pt idx="76475">
                  <c:v>196.15364583333334</c:v>
                </c:pt>
                <c:pt idx="76476">
                  <c:v>196.15625</c:v>
                </c:pt>
                <c:pt idx="76477">
                  <c:v>196.15885416666666</c:v>
                </c:pt>
                <c:pt idx="76478">
                  <c:v>196.16145833333334</c:v>
                </c:pt>
                <c:pt idx="76479">
                  <c:v>196.1640625</c:v>
                </c:pt>
                <c:pt idx="76480">
                  <c:v>196.16666666666666</c:v>
                </c:pt>
                <c:pt idx="76481">
                  <c:v>196.16927083333334</c:v>
                </c:pt>
                <c:pt idx="76482">
                  <c:v>196.171875</c:v>
                </c:pt>
                <c:pt idx="76483">
                  <c:v>196.17447916666666</c:v>
                </c:pt>
                <c:pt idx="76484">
                  <c:v>196.17708333333334</c:v>
                </c:pt>
                <c:pt idx="76485">
                  <c:v>196.1796875</c:v>
                </c:pt>
                <c:pt idx="76486">
                  <c:v>196.18229166666666</c:v>
                </c:pt>
                <c:pt idx="76487">
                  <c:v>196.18489583333334</c:v>
                </c:pt>
                <c:pt idx="76488">
                  <c:v>196.1875</c:v>
                </c:pt>
                <c:pt idx="76489">
                  <c:v>196.19010416666666</c:v>
                </c:pt>
                <c:pt idx="76490">
                  <c:v>196.19270833333334</c:v>
                </c:pt>
                <c:pt idx="76491">
                  <c:v>196.1953125</c:v>
                </c:pt>
                <c:pt idx="76492">
                  <c:v>196.19791666666666</c:v>
                </c:pt>
                <c:pt idx="76493">
                  <c:v>196.20052083333334</c:v>
                </c:pt>
                <c:pt idx="76494">
                  <c:v>196.203125</c:v>
                </c:pt>
                <c:pt idx="76495">
                  <c:v>196.20572916666666</c:v>
                </c:pt>
                <c:pt idx="76496">
                  <c:v>196.20833333333334</c:v>
                </c:pt>
                <c:pt idx="76497">
                  <c:v>196.2109375</c:v>
                </c:pt>
                <c:pt idx="76498">
                  <c:v>196.21354166666666</c:v>
                </c:pt>
                <c:pt idx="76499">
                  <c:v>196.21614583333334</c:v>
                </c:pt>
                <c:pt idx="76500">
                  <c:v>196.21875</c:v>
                </c:pt>
                <c:pt idx="76501">
                  <c:v>196.22135416666666</c:v>
                </c:pt>
                <c:pt idx="76502">
                  <c:v>196.22395833333334</c:v>
                </c:pt>
                <c:pt idx="76503">
                  <c:v>196.2265625</c:v>
                </c:pt>
                <c:pt idx="76504">
                  <c:v>196.22916666666666</c:v>
                </c:pt>
                <c:pt idx="76505">
                  <c:v>196.23177083333334</c:v>
                </c:pt>
                <c:pt idx="76506">
                  <c:v>196.234375</c:v>
                </c:pt>
                <c:pt idx="76507">
                  <c:v>196.23697916666666</c:v>
                </c:pt>
                <c:pt idx="76508">
                  <c:v>196.23958333333334</c:v>
                </c:pt>
                <c:pt idx="76509">
                  <c:v>196.2421875</c:v>
                </c:pt>
                <c:pt idx="76510">
                  <c:v>196.24479166666666</c:v>
                </c:pt>
                <c:pt idx="76511">
                  <c:v>196.24739583333334</c:v>
                </c:pt>
                <c:pt idx="76512">
                  <c:v>196.25</c:v>
                </c:pt>
                <c:pt idx="76513">
                  <c:v>196.25260416666666</c:v>
                </c:pt>
                <c:pt idx="76514">
                  <c:v>196.25520833333334</c:v>
                </c:pt>
                <c:pt idx="76515">
                  <c:v>196.2578125</c:v>
                </c:pt>
                <c:pt idx="76516">
                  <c:v>196.26041666666666</c:v>
                </c:pt>
                <c:pt idx="76517">
                  <c:v>196.26302083333334</c:v>
                </c:pt>
                <c:pt idx="76518">
                  <c:v>196.265625</c:v>
                </c:pt>
                <c:pt idx="76519">
                  <c:v>196.26822916666666</c:v>
                </c:pt>
                <c:pt idx="76520">
                  <c:v>196.27083333333334</c:v>
                </c:pt>
                <c:pt idx="76521">
                  <c:v>196.2734375</c:v>
                </c:pt>
                <c:pt idx="76522">
                  <c:v>196.27604166666666</c:v>
                </c:pt>
                <c:pt idx="76523">
                  <c:v>196.27864583333334</c:v>
                </c:pt>
                <c:pt idx="76524">
                  <c:v>196.28125</c:v>
                </c:pt>
                <c:pt idx="76525">
                  <c:v>196.28385416666666</c:v>
                </c:pt>
                <c:pt idx="76526">
                  <c:v>196.28645833333334</c:v>
                </c:pt>
                <c:pt idx="76527">
                  <c:v>196.2890625</c:v>
                </c:pt>
                <c:pt idx="76528">
                  <c:v>196.29166666666666</c:v>
                </c:pt>
                <c:pt idx="76529">
                  <c:v>196.29427083333334</c:v>
                </c:pt>
                <c:pt idx="76530">
                  <c:v>196.296875</c:v>
                </c:pt>
                <c:pt idx="76531">
                  <c:v>196.29947916666666</c:v>
                </c:pt>
                <c:pt idx="76532">
                  <c:v>196.30208333333334</c:v>
                </c:pt>
                <c:pt idx="76533">
                  <c:v>196.3046875</c:v>
                </c:pt>
                <c:pt idx="76534">
                  <c:v>196.30729166666666</c:v>
                </c:pt>
                <c:pt idx="76535">
                  <c:v>196.30989583333334</c:v>
                </c:pt>
                <c:pt idx="76536">
                  <c:v>196.3125</c:v>
                </c:pt>
                <c:pt idx="76537">
                  <c:v>196.31510416666666</c:v>
                </c:pt>
                <c:pt idx="76538">
                  <c:v>196.31770833333334</c:v>
                </c:pt>
                <c:pt idx="76539">
                  <c:v>196.3203125</c:v>
                </c:pt>
                <c:pt idx="76540">
                  <c:v>196.32291666666666</c:v>
                </c:pt>
                <c:pt idx="76541">
                  <c:v>196.32552083333334</c:v>
                </c:pt>
                <c:pt idx="76542">
                  <c:v>196.328125</c:v>
                </c:pt>
                <c:pt idx="76543">
                  <c:v>196.33072916666666</c:v>
                </c:pt>
                <c:pt idx="76544">
                  <c:v>196.33333333333334</c:v>
                </c:pt>
                <c:pt idx="76545">
                  <c:v>196.3359375</c:v>
                </c:pt>
                <c:pt idx="76546">
                  <c:v>196.33854166666666</c:v>
                </c:pt>
                <c:pt idx="76547">
                  <c:v>196.34114583333334</c:v>
                </c:pt>
                <c:pt idx="76548">
                  <c:v>196.34375</c:v>
                </c:pt>
                <c:pt idx="76549">
                  <c:v>196.34635416666666</c:v>
                </c:pt>
                <c:pt idx="76550">
                  <c:v>196.34895833333334</c:v>
                </c:pt>
                <c:pt idx="76551">
                  <c:v>196.3515625</c:v>
                </c:pt>
                <c:pt idx="76552">
                  <c:v>196.35416666666666</c:v>
                </c:pt>
                <c:pt idx="76553">
                  <c:v>196.35677083333334</c:v>
                </c:pt>
                <c:pt idx="76554">
                  <c:v>196.359375</c:v>
                </c:pt>
                <c:pt idx="76555">
                  <c:v>196.36197916666666</c:v>
                </c:pt>
                <c:pt idx="76556">
                  <c:v>196.36458333333334</c:v>
                </c:pt>
                <c:pt idx="76557">
                  <c:v>196.3671875</c:v>
                </c:pt>
                <c:pt idx="76558">
                  <c:v>196.36979166666666</c:v>
                </c:pt>
                <c:pt idx="76559">
                  <c:v>196.37239583333334</c:v>
                </c:pt>
                <c:pt idx="76560">
                  <c:v>196.375</c:v>
                </c:pt>
                <c:pt idx="76561">
                  <c:v>196.37760416666666</c:v>
                </c:pt>
                <c:pt idx="76562">
                  <c:v>196.38020833333334</c:v>
                </c:pt>
                <c:pt idx="76563">
                  <c:v>196.3828125</c:v>
                </c:pt>
                <c:pt idx="76564">
                  <c:v>196.38541666666666</c:v>
                </c:pt>
                <c:pt idx="76565">
                  <c:v>196.38802083333334</c:v>
                </c:pt>
                <c:pt idx="76566">
                  <c:v>196.390625</c:v>
                </c:pt>
                <c:pt idx="76567">
                  <c:v>196.39322916666666</c:v>
                </c:pt>
                <c:pt idx="76568">
                  <c:v>196.39583333333334</c:v>
                </c:pt>
                <c:pt idx="76569">
                  <c:v>196.3984375</c:v>
                </c:pt>
                <c:pt idx="76570">
                  <c:v>196.40104166666666</c:v>
                </c:pt>
                <c:pt idx="76571">
                  <c:v>196.40364583333334</c:v>
                </c:pt>
                <c:pt idx="76572">
                  <c:v>196.40625</c:v>
                </c:pt>
                <c:pt idx="76573">
                  <c:v>196.40885416666666</c:v>
                </c:pt>
                <c:pt idx="76574">
                  <c:v>196.41145833333334</c:v>
                </c:pt>
                <c:pt idx="76575">
                  <c:v>196.4140625</c:v>
                </c:pt>
                <c:pt idx="76576">
                  <c:v>196.41666666666666</c:v>
                </c:pt>
                <c:pt idx="76577">
                  <c:v>196.41927083333334</c:v>
                </c:pt>
                <c:pt idx="76578">
                  <c:v>196.421875</c:v>
                </c:pt>
                <c:pt idx="76579">
                  <c:v>196.42447916666666</c:v>
                </c:pt>
                <c:pt idx="76580">
                  <c:v>196.42708333333334</c:v>
                </c:pt>
                <c:pt idx="76581">
                  <c:v>196.4296875</c:v>
                </c:pt>
                <c:pt idx="76582">
                  <c:v>196.43229166666666</c:v>
                </c:pt>
                <c:pt idx="76583">
                  <c:v>196.43489583333334</c:v>
                </c:pt>
                <c:pt idx="76584">
                  <c:v>196.4375</c:v>
                </c:pt>
                <c:pt idx="76585">
                  <c:v>196.44010416666666</c:v>
                </c:pt>
                <c:pt idx="76586">
                  <c:v>196.44270833333334</c:v>
                </c:pt>
                <c:pt idx="76587">
                  <c:v>196.4453125</c:v>
                </c:pt>
                <c:pt idx="76588">
                  <c:v>196.44791666666666</c:v>
                </c:pt>
                <c:pt idx="76589">
                  <c:v>196.45052083333334</c:v>
                </c:pt>
                <c:pt idx="76590">
                  <c:v>196.453125</c:v>
                </c:pt>
                <c:pt idx="76591">
                  <c:v>196.45572916666666</c:v>
                </c:pt>
                <c:pt idx="76592">
                  <c:v>196.45833333333334</c:v>
                </c:pt>
                <c:pt idx="76593">
                  <c:v>196.4609375</c:v>
                </c:pt>
                <c:pt idx="76594">
                  <c:v>196.46354166666666</c:v>
                </c:pt>
                <c:pt idx="76595">
                  <c:v>196.46614583333334</c:v>
                </c:pt>
                <c:pt idx="76596">
                  <c:v>196.46875</c:v>
                </c:pt>
                <c:pt idx="76597">
                  <c:v>196.47135416666666</c:v>
                </c:pt>
                <c:pt idx="76598">
                  <c:v>196.47395833333334</c:v>
                </c:pt>
                <c:pt idx="76599">
                  <c:v>196.4765625</c:v>
                </c:pt>
                <c:pt idx="76600">
                  <c:v>196.47916666666666</c:v>
                </c:pt>
                <c:pt idx="76601">
                  <c:v>196.48177083333334</c:v>
                </c:pt>
                <c:pt idx="76602">
                  <c:v>196.484375</c:v>
                </c:pt>
                <c:pt idx="76603">
                  <c:v>196.48697916666666</c:v>
                </c:pt>
                <c:pt idx="76604">
                  <c:v>196.48958333333334</c:v>
                </c:pt>
                <c:pt idx="76605">
                  <c:v>196.4921875</c:v>
                </c:pt>
                <c:pt idx="76606">
                  <c:v>196.49479166666666</c:v>
                </c:pt>
                <c:pt idx="76607">
                  <c:v>196.49739583333334</c:v>
                </c:pt>
                <c:pt idx="76608">
                  <c:v>196.5</c:v>
                </c:pt>
                <c:pt idx="76609">
                  <c:v>196.50260416666666</c:v>
                </c:pt>
                <c:pt idx="76610">
                  <c:v>196.50520833333334</c:v>
                </c:pt>
                <c:pt idx="76611">
                  <c:v>196.5078125</c:v>
                </c:pt>
                <c:pt idx="76612">
                  <c:v>196.51041666666666</c:v>
                </c:pt>
                <c:pt idx="76613">
                  <c:v>196.51302083333334</c:v>
                </c:pt>
                <c:pt idx="76614">
                  <c:v>196.515625</c:v>
                </c:pt>
                <c:pt idx="76615">
                  <c:v>196.51822916666666</c:v>
                </c:pt>
                <c:pt idx="76616">
                  <c:v>196.52083333333334</c:v>
                </c:pt>
                <c:pt idx="76617">
                  <c:v>196.5234375</c:v>
                </c:pt>
                <c:pt idx="76618">
                  <c:v>196.52604166666666</c:v>
                </c:pt>
                <c:pt idx="76619">
                  <c:v>196.52864583333334</c:v>
                </c:pt>
                <c:pt idx="76620">
                  <c:v>196.53125</c:v>
                </c:pt>
                <c:pt idx="76621">
                  <c:v>196.53385416666666</c:v>
                </c:pt>
                <c:pt idx="76622">
                  <c:v>196.53645833333334</c:v>
                </c:pt>
                <c:pt idx="76623">
                  <c:v>196.5390625</c:v>
                </c:pt>
                <c:pt idx="76624">
                  <c:v>196.54166666666666</c:v>
                </c:pt>
                <c:pt idx="76625">
                  <c:v>196.54427083333334</c:v>
                </c:pt>
                <c:pt idx="76626">
                  <c:v>196.546875</c:v>
                </c:pt>
                <c:pt idx="76627">
                  <c:v>196.54947916666666</c:v>
                </c:pt>
                <c:pt idx="76628">
                  <c:v>196.55208333333334</c:v>
                </c:pt>
                <c:pt idx="76629">
                  <c:v>196.5546875</c:v>
                </c:pt>
                <c:pt idx="76630">
                  <c:v>196.55729166666666</c:v>
                </c:pt>
                <c:pt idx="76631">
                  <c:v>196.55989583333334</c:v>
                </c:pt>
                <c:pt idx="76632">
                  <c:v>196.5625</c:v>
                </c:pt>
                <c:pt idx="76633">
                  <c:v>196.56510416666666</c:v>
                </c:pt>
                <c:pt idx="76634">
                  <c:v>196.56770833333334</c:v>
                </c:pt>
                <c:pt idx="76635">
                  <c:v>196.5703125</c:v>
                </c:pt>
                <c:pt idx="76636">
                  <c:v>196.57291666666666</c:v>
                </c:pt>
                <c:pt idx="76637">
                  <c:v>196.57552083333334</c:v>
                </c:pt>
                <c:pt idx="76638">
                  <c:v>196.578125</c:v>
                </c:pt>
                <c:pt idx="76639">
                  <c:v>196.58072916666666</c:v>
                </c:pt>
                <c:pt idx="76640">
                  <c:v>196.58333333333334</c:v>
                </c:pt>
                <c:pt idx="76641">
                  <c:v>196.5859375</c:v>
                </c:pt>
                <c:pt idx="76642">
                  <c:v>196.58854166666666</c:v>
                </c:pt>
                <c:pt idx="76643">
                  <c:v>196.59114583333334</c:v>
                </c:pt>
                <c:pt idx="76644">
                  <c:v>196.59375</c:v>
                </c:pt>
                <c:pt idx="76645">
                  <c:v>196.59635416666666</c:v>
                </c:pt>
                <c:pt idx="76646">
                  <c:v>196.59895833333334</c:v>
                </c:pt>
                <c:pt idx="76647">
                  <c:v>196.6015625</c:v>
                </c:pt>
                <c:pt idx="76648">
                  <c:v>196.60416666666666</c:v>
                </c:pt>
                <c:pt idx="76649">
                  <c:v>196.60677083333334</c:v>
                </c:pt>
                <c:pt idx="76650">
                  <c:v>196.609375</c:v>
                </c:pt>
                <c:pt idx="76651">
                  <c:v>196.61197916666666</c:v>
                </c:pt>
                <c:pt idx="76652">
                  <c:v>196.61458333333334</c:v>
                </c:pt>
                <c:pt idx="76653">
                  <c:v>196.6171875</c:v>
                </c:pt>
                <c:pt idx="76654">
                  <c:v>196.61979166666666</c:v>
                </c:pt>
                <c:pt idx="76655">
                  <c:v>196.62239583333334</c:v>
                </c:pt>
                <c:pt idx="76656">
                  <c:v>196.625</c:v>
                </c:pt>
                <c:pt idx="76657">
                  <c:v>196.62760416666666</c:v>
                </c:pt>
                <c:pt idx="76658">
                  <c:v>196.63020833333334</c:v>
                </c:pt>
                <c:pt idx="76659">
                  <c:v>196.6328125</c:v>
                </c:pt>
                <c:pt idx="76660">
                  <c:v>196.63541666666666</c:v>
                </c:pt>
                <c:pt idx="76661">
                  <c:v>196.63802083333334</c:v>
                </c:pt>
                <c:pt idx="76662">
                  <c:v>196.640625</c:v>
                </c:pt>
                <c:pt idx="76663">
                  <c:v>196.64322916666666</c:v>
                </c:pt>
                <c:pt idx="76664">
                  <c:v>196.64583333333334</c:v>
                </c:pt>
                <c:pt idx="76665">
                  <c:v>196.6484375</c:v>
                </c:pt>
                <c:pt idx="76666">
                  <c:v>196.65104166666666</c:v>
                </c:pt>
                <c:pt idx="76667">
                  <c:v>196.65364583333334</c:v>
                </c:pt>
                <c:pt idx="76668">
                  <c:v>196.65625</c:v>
                </c:pt>
                <c:pt idx="76669">
                  <c:v>196.65885416666666</c:v>
                </c:pt>
                <c:pt idx="76670">
                  <c:v>196.66145833333334</c:v>
                </c:pt>
                <c:pt idx="76671">
                  <c:v>196.6640625</c:v>
                </c:pt>
                <c:pt idx="76672">
                  <c:v>196.66666666666666</c:v>
                </c:pt>
                <c:pt idx="76673">
                  <c:v>196.66927083333334</c:v>
                </c:pt>
                <c:pt idx="76674">
                  <c:v>196.671875</c:v>
                </c:pt>
                <c:pt idx="76675">
                  <c:v>196.67447916666666</c:v>
                </c:pt>
                <c:pt idx="76676">
                  <c:v>196.67708333333334</c:v>
                </c:pt>
                <c:pt idx="76677">
                  <c:v>196.6796875</c:v>
                </c:pt>
                <c:pt idx="76678">
                  <c:v>196.68229166666666</c:v>
                </c:pt>
                <c:pt idx="76679">
                  <c:v>196.68489583333334</c:v>
                </c:pt>
                <c:pt idx="76680">
                  <c:v>196.6875</c:v>
                </c:pt>
                <c:pt idx="76681">
                  <c:v>196.69010416666666</c:v>
                </c:pt>
                <c:pt idx="76682">
                  <c:v>196.69270833333334</c:v>
                </c:pt>
                <c:pt idx="76683">
                  <c:v>196.6953125</c:v>
                </c:pt>
                <c:pt idx="76684">
                  <c:v>196.69791666666666</c:v>
                </c:pt>
                <c:pt idx="76685">
                  <c:v>196.70052083333334</c:v>
                </c:pt>
                <c:pt idx="76686">
                  <c:v>196.703125</c:v>
                </c:pt>
                <c:pt idx="76687">
                  <c:v>196.70572916666666</c:v>
                </c:pt>
                <c:pt idx="76688">
                  <c:v>196.70833333333334</c:v>
                </c:pt>
                <c:pt idx="76689">
                  <c:v>196.7109375</c:v>
                </c:pt>
                <c:pt idx="76690">
                  <c:v>196.71354166666666</c:v>
                </c:pt>
                <c:pt idx="76691">
                  <c:v>196.71614583333334</c:v>
                </c:pt>
                <c:pt idx="76692">
                  <c:v>196.71875</c:v>
                </c:pt>
                <c:pt idx="76693">
                  <c:v>196.72135416666666</c:v>
                </c:pt>
                <c:pt idx="76694">
                  <c:v>196.72395833333334</c:v>
                </c:pt>
                <c:pt idx="76695">
                  <c:v>196.7265625</c:v>
                </c:pt>
                <c:pt idx="76696">
                  <c:v>196.72916666666666</c:v>
                </c:pt>
                <c:pt idx="76697">
                  <c:v>196.73177083333334</c:v>
                </c:pt>
                <c:pt idx="76698">
                  <c:v>196.734375</c:v>
                </c:pt>
                <c:pt idx="76699">
                  <c:v>196.73697916666666</c:v>
                </c:pt>
                <c:pt idx="76700">
                  <c:v>196.73958333333334</c:v>
                </c:pt>
                <c:pt idx="76701">
                  <c:v>196.7421875</c:v>
                </c:pt>
                <c:pt idx="76702">
                  <c:v>196.74479166666666</c:v>
                </c:pt>
                <c:pt idx="76703">
                  <c:v>196.74739583333334</c:v>
                </c:pt>
                <c:pt idx="76704">
                  <c:v>196.75</c:v>
                </c:pt>
                <c:pt idx="76705">
                  <c:v>196.75260416666666</c:v>
                </c:pt>
                <c:pt idx="76706">
                  <c:v>196.75520833333334</c:v>
                </c:pt>
                <c:pt idx="76707">
                  <c:v>196.7578125</c:v>
                </c:pt>
                <c:pt idx="76708">
                  <c:v>196.76041666666666</c:v>
                </c:pt>
                <c:pt idx="76709">
                  <c:v>196.76302083333334</c:v>
                </c:pt>
                <c:pt idx="76710">
                  <c:v>196.765625</c:v>
                </c:pt>
                <c:pt idx="76711">
                  <c:v>196.76822916666666</c:v>
                </c:pt>
                <c:pt idx="76712">
                  <c:v>196.77083333333334</c:v>
                </c:pt>
                <c:pt idx="76713">
                  <c:v>196.7734375</c:v>
                </c:pt>
                <c:pt idx="76714">
                  <c:v>196.77604166666666</c:v>
                </c:pt>
                <c:pt idx="76715">
                  <c:v>196.77864583333334</c:v>
                </c:pt>
                <c:pt idx="76716">
                  <c:v>196.78125</c:v>
                </c:pt>
                <c:pt idx="76717">
                  <c:v>196.78385416666666</c:v>
                </c:pt>
                <c:pt idx="76718">
                  <c:v>196.78645833333334</c:v>
                </c:pt>
                <c:pt idx="76719">
                  <c:v>196.7890625</c:v>
                </c:pt>
                <c:pt idx="76720">
                  <c:v>196.79166666666666</c:v>
                </c:pt>
                <c:pt idx="76721">
                  <c:v>196.79427083333334</c:v>
                </c:pt>
                <c:pt idx="76722">
                  <c:v>196.796875</c:v>
                </c:pt>
                <c:pt idx="76723">
                  <c:v>196.79947916666666</c:v>
                </c:pt>
                <c:pt idx="76724">
                  <c:v>196.80208333333334</c:v>
                </c:pt>
                <c:pt idx="76725">
                  <c:v>196.8046875</c:v>
                </c:pt>
                <c:pt idx="76726">
                  <c:v>196.80729166666666</c:v>
                </c:pt>
                <c:pt idx="76727">
                  <c:v>196.80989583333334</c:v>
                </c:pt>
                <c:pt idx="76728">
                  <c:v>196.8125</c:v>
                </c:pt>
                <c:pt idx="76729">
                  <c:v>196.81510416666666</c:v>
                </c:pt>
                <c:pt idx="76730">
                  <c:v>196.81770833333334</c:v>
                </c:pt>
                <c:pt idx="76731">
                  <c:v>196.8203125</c:v>
                </c:pt>
                <c:pt idx="76732">
                  <c:v>196.82291666666666</c:v>
                </c:pt>
                <c:pt idx="76733">
                  <c:v>196.82552083333334</c:v>
                </c:pt>
                <c:pt idx="76734">
                  <c:v>196.828125</c:v>
                </c:pt>
                <c:pt idx="76735">
                  <c:v>196.83072916666666</c:v>
                </c:pt>
                <c:pt idx="76736">
                  <c:v>196.83333333333334</c:v>
                </c:pt>
                <c:pt idx="76737">
                  <c:v>196.8359375</c:v>
                </c:pt>
                <c:pt idx="76738">
                  <c:v>196.83854166666666</c:v>
                </c:pt>
                <c:pt idx="76739">
                  <c:v>196.84114583333334</c:v>
                </c:pt>
                <c:pt idx="76740">
                  <c:v>196.84375</c:v>
                </c:pt>
                <c:pt idx="76741">
                  <c:v>196.84635416666666</c:v>
                </c:pt>
                <c:pt idx="76742">
                  <c:v>196.84895833333334</c:v>
                </c:pt>
                <c:pt idx="76743">
                  <c:v>196.8515625</c:v>
                </c:pt>
                <c:pt idx="76744">
                  <c:v>196.85416666666666</c:v>
                </c:pt>
                <c:pt idx="76745">
                  <c:v>196.85677083333334</c:v>
                </c:pt>
                <c:pt idx="76746">
                  <c:v>196.859375</c:v>
                </c:pt>
                <c:pt idx="76747">
                  <c:v>196.86197916666666</c:v>
                </c:pt>
                <c:pt idx="76748">
                  <c:v>196.86458333333334</c:v>
                </c:pt>
                <c:pt idx="76749">
                  <c:v>196.8671875</c:v>
                </c:pt>
                <c:pt idx="76750">
                  <c:v>196.86979166666666</c:v>
                </c:pt>
                <c:pt idx="76751">
                  <c:v>196.87239583333334</c:v>
                </c:pt>
                <c:pt idx="76752">
                  <c:v>196.875</c:v>
                </c:pt>
                <c:pt idx="76753">
                  <c:v>196.87760416666666</c:v>
                </c:pt>
                <c:pt idx="76754">
                  <c:v>196.88020833333334</c:v>
                </c:pt>
                <c:pt idx="76755">
                  <c:v>196.8828125</c:v>
                </c:pt>
                <c:pt idx="76756">
                  <c:v>196.88541666666666</c:v>
                </c:pt>
                <c:pt idx="76757">
                  <c:v>196.88802083333334</c:v>
                </c:pt>
                <c:pt idx="76758">
                  <c:v>196.890625</c:v>
                </c:pt>
                <c:pt idx="76759">
                  <c:v>196.89322916666666</c:v>
                </c:pt>
                <c:pt idx="76760">
                  <c:v>196.89583333333334</c:v>
                </c:pt>
                <c:pt idx="76761">
                  <c:v>196.8984375</c:v>
                </c:pt>
                <c:pt idx="76762">
                  <c:v>196.90104166666666</c:v>
                </c:pt>
                <c:pt idx="76763">
                  <c:v>196.90364583333334</c:v>
                </c:pt>
                <c:pt idx="76764">
                  <c:v>196.90625</c:v>
                </c:pt>
                <c:pt idx="76765">
                  <c:v>196.90885416666666</c:v>
                </c:pt>
                <c:pt idx="76766">
                  <c:v>196.91145833333334</c:v>
                </c:pt>
                <c:pt idx="76767">
                  <c:v>196.9140625</c:v>
                </c:pt>
                <c:pt idx="76768">
                  <c:v>196.91666666666666</c:v>
                </c:pt>
                <c:pt idx="76769">
                  <c:v>196.91927083333334</c:v>
                </c:pt>
                <c:pt idx="76770">
                  <c:v>196.921875</c:v>
                </c:pt>
                <c:pt idx="76771">
                  <c:v>196.92447916666666</c:v>
                </c:pt>
                <c:pt idx="76772">
                  <c:v>196.92708333333334</c:v>
                </c:pt>
                <c:pt idx="76773">
                  <c:v>196.9296875</c:v>
                </c:pt>
                <c:pt idx="76774">
                  <c:v>196.93229166666666</c:v>
                </c:pt>
                <c:pt idx="76775">
                  <c:v>196.93489583333334</c:v>
                </c:pt>
                <c:pt idx="76776">
                  <c:v>196.9375</c:v>
                </c:pt>
                <c:pt idx="76777">
                  <c:v>196.94010416666666</c:v>
                </c:pt>
                <c:pt idx="76778">
                  <c:v>196.94270833333334</c:v>
                </c:pt>
                <c:pt idx="76779">
                  <c:v>196.9453125</c:v>
                </c:pt>
                <c:pt idx="76780">
                  <c:v>196.94791666666666</c:v>
                </c:pt>
                <c:pt idx="76781">
                  <c:v>196.95052083333334</c:v>
                </c:pt>
                <c:pt idx="76782">
                  <c:v>196.953125</c:v>
                </c:pt>
                <c:pt idx="76783">
                  <c:v>196.95572916666666</c:v>
                </c:pt>
                <c:pt idx="76784">
                  <c:v>196.95833333333334</c:v>
                </c:pt>
                <c:pt idx="76785">
                  <c:v>196.9609375</c:v>
                </c:pt>
                <c:pt idx="76786">
                  <c:v>196.96354166666666</c:v>
                </c:pt>
                <c:pt idx="76787">
                  <c:v>196.96614583333334</c:v>
                </c:pt>
                <c:pt idx="76788">
                  <c:v>196.96875</c:v>
                </c:pt>
                <c:pt idx="76789">
                  <c:v>196.97135416666666</c:v>
                </c:pt>
                <c:pt idx="76790">
                  <c:v>196.97395833333334</c:v>
                </c:pt>
                <c:pt idx="76791">
                  <c:v>196.9765625</c:v>
                </c:pt>
                <c:pt idx="76792">
                  <c:v>196.97916666666666</c:v>
                </c:pt>
                <c:pt idx="76793">
                  <c:v>196.98177083333334</c:v>
                </c:pt>
                <c:pt idx="76794">
                  <c:v>196.984375</c:v>
                </c:pt>
                <c:pt idx="76795">
                  <c:v>196.98697916666666</c:v>
                </c:pt>
                <c:pt idx="76796">
                  <c:v>196.98958333333334</c:v>
                </c:pt>
                <c:pt idx="76797">
                  <c:v>196.9921875</c:v>
                </c:pt>
                <c:pt idx="76798">
                  <c:v>196.99479166666666</c:v>
                </c:pt>
                <c:pt idx="76799">
                  <c:v>196.99739583333334</c:v>
                </c:pt>
                <c:pt idx="76800">
                  <c:v>197</c:v>
                </c:pt>
                <c:pt idx="76801">
                  <c:v>197.00260416666666</c:v>
                </c:pt>
                <c:pt idx="76802">
                  <c:v>197.00520833333334</c:v>
                </c:pt>
                <c:pt idx="76803">
                  <c:v>197.0078125</c:v>
                </c:pt>
                <c:pt idx="76804">
                  <c:v>197.01041666666666</c:v>
                </c:pt>
                <c:pt idx="76805">
                  <c:v>197.01302083333334</c:v>
                </c:pt>
                <c:pt idx="76806">
                  <c:v>197.015625</c:v>
                </c:pt>
                <c:pt idx="76807">
                  <c:v>197.01822916666666</c:v>
                </c:pt>
                <c:pt idx="76808">
                  <c:v>197.02083333333334</c:v>
                </c:pt>
                <c:pt idx="76809">
                  <c:v>197.0234375</c:v>
                </c:pt>
                <c:pt idx="76810">
                  <c:v>197.02604166666666</c:v>
                </c:pt>
                <c:pt idx="76811">
                  <c:v>197.02864583333334</c:v>
                </c:pt>
                <c:pt idx="76812">
                  <c:v>197.03125</c:v>
                </c:pt>
                <c:pt idx="76813">
                  <c:v>197.03385416666666</c:v>
                </c:pt>
                <c:pt idx="76814">
                  <c:v>197.03645833333334</c:v>
                </c:pt>
                <c:pt idx="76815">
                  <c:v>197.0390625</c:v>
                </c:pt>
                <c:pt idx="76816">
                  <c:v>197.04166666666666</c:v>
                </c:pt>
                <c:pt idx="76817">
                  <c:v>197.04427083333334</c:v>
                </c:pt>
                <c:pt idx="76818">
                  <c:v>197.046875</c:v>
                </c:pt>
                <c:pt idx="76819">
                  <c:v>197.04947916666666</c:v>
                </c:pt>
                <c:pt idx="76820">
                  <c:v>197.05208333333334</c:v>
                </c:pt>
                <c:pt idx="76821">
                  <c:v>197.0546875</c:v>
                </c:pt>
                <c:pt idx="76822">
                  <c:v>197.05729166666666</c:v>
                </c:pt>
                <c:pt idx="76823">
                  <c:v>197.05989583333334</c:v>
                </c:pt>
                <c:pt idx="76824">
                  <c:v>197.0625</c:v>
                </c:pt>
                <c:pt idx="76825">
                  <c:v>197.06510416666666</c:v>
                </c:pt>
                <c:pt idx="76826">
                  <c:v>197.06770833333334</c:v>
                </c:pt>
                <c:pt idx="76827">
                  <c:v>197.0703125</c:v>
                </c:pt>
                <c:pt idx="76828">
                  <c:v>197.07291666666666</c:v>
                </c:pt>
                <c:pt idx="76829">
                  <c:v>197.07552083333334</c:v>
                </c:pt>
                <c:pt idx="76830">
                  <c:v>197.078125</c:v>
                </c:pt>
                <c:pt idx="76831">
                  <c:v>197.08072916666666</c:v>
                </c:pt>
                <c:pt idx="76832">
                  <c:v>197.08333333333334</c:v>
                </c:pt>
                <c:pt idx="76833">
                  <c:v>197.0859375</c:v>
                </c:pt>
                <c:pt idx="76834">
                  <c:v>197.08854166666666</c:v>
                </c:pt>
                <c:pt idx="76835">
                  <c:v>197.09114583333334</c:v>
                </c:pt>
                <c:pt idx="76836">
                  <c:v>197.09375</c:v>
                </c:pt>
                <c:pt idx="76837">
                  <c:v>197.09635416666666</c:v>
                </c:pt>
                <c:pt idx="76838">
                  <c:v>197.09895833333334</c:v>
                </c:pt>
                <c:pt idx="76839">
                  <c:v>197.1015625</c:v>
                </c:pt>
                <c:pt idx="76840">
                  <c:v>197.10416666666666</c:v>
                </c:pt>
                <c:pt idx="76841">
                  <c:v>197.10677083333334</c:v>
                </c:pt>
                <c:pt idx="76842">
                  <c:v>197.109375</c:v>
                </c:pt>
                <c:pt idx="76843">
                  <c:v>197.11197916666666</c:v>
                </c:pt>
                <c:pt idx="76844">
                  <c:v>197.11458333333334</c:v>
                </c:pt>
                <c:pt idx="76845">
                  <c:v>197.1171875</c:v>
                </c:pt>
                <c:pt idx="76846">
                  <c:v>197.11979166666666</c:v>
                </c:pt>
                <c:pt idx="76847">
                  <c:v>197.12239583333334</c:v>
                </c:pt>
                <c:pt idx="76848">
                  <c:v>197.125</c:v>
                </c:pt>
                <c:pt idx="76849">
                  <c:v>197.12760416666666</c:v>
                </c:pt>
                <c:pt idx="76850">
                  <c:v>197.13020833333334</c:v>
                </c:pt>
                <c:pt idx="76851">
                  <c:v>197.1328125</c:v>
                </c:pt>
                <c:pt idx="76852">
                  <c:v>197.13541666666666</c:v>
                </c:pt>
                <c:pt idx="76853">
                  <c:v>197.13802083333334</c:v>
                </c:pt>
                <c:pt idx="76854">
                  <c:v>197.140625</c:v>
                </c:pt>
                <c:pt idx="76855">
                  <c:v>197.14322916666666</c:v>
                </c:pt>
                <c:pt idx="76856">
                  <c:v>197.14583333333334</c:v>
                </c:pt>
                <c:pt idx="76857">
                  <c:v>197.1484375</c:v>
                </c:pt>
                <c:pt idx="76858">
                  <c:v>197.15104166666666</c:v>
                </c:pt>
                <c:pt idx="76859">
                  <c:v>197.15364583333334</c:v>
                </c:pt>
                <c:pt idx="76860">
                  <c:v>197.15625</c:v>
                </c:pt>
                <c:pt idx="76861">
                  <c:v>197.15885416666666</c:v>
                </c:pt>
                <c:pt idx="76862">
                  <c:v>197.16145833333334</c:v>
                </c:pt>
                <c:pt idx="76863">
                  <c:v>197.1640625</c:v>
                </c:pt>
                <c:pt idx="76864">
                  <c:v>197.16666666666666</c:v>
                </c:pt>
                <c:pt idx="76865">
                  <c:v>197.16927083333334</c:v>
                </c:pt>
                <c:pt idx="76866">
                  <c:v>197.171875</c:v>
                </c:pt>
                <c:pt idx="76867">
                  <c:v>197.17447916666666</c:v>
                </c:pt>
                <c:pt idx="76868">
                  <c:v>197.17708333333334</c:v>
                </c:pt>
                <c:pt idx="76869">
                  <c:v>197.1796875</c:v>
                </c:pt>
                <c:pt idx="76870">
                  <c:v>197.18229166666666</c:v>
                </c:pt>
                <c:pt idx="76871">
                  <c:v>197.18489583333334</c:v>
                </c:pt>
                <c:pt idx="76872">
                  <c:v>197.1875</c:v>
                </c:pt>
                <c:pt idx="76873">
                  <c:v>197.19010416666666</c:v>
                </c:pt>
                <c:pt idx="76874">
                  <c:v>197.19270833333334</c:v>
                </c:pt>
                <c:pt idx="76875">
                  <c:v>197.1953125</c:v>
                </c:pt>
                <c:pt idx="76876">
                  <c:v>197.19791666666666</c:v>
                </c:pt>
                <c:pt idx="76877">
                  <c:v>197.20052083333334</c:v>
                </c:pt>
                <c:pt idx="76878">
                  <c:v>197.203125</c:v>
                </c:pt>
                <c:pt idx="76879">
                  <c:v>197.20572916666666</c:v>
                </c:pt>
                <c:pt idx="76880">
                  <c:v>197.20833333333334</c:v>
                </c:pt>
                <c:pt idx="76881">
                  <c:v>197.2109375</c:v>
                </c:pt>
                <c:pt idx="76882">
                  <c:v>197.21354166666666</c:v>
                </c:pt>
                <c:pt idx="76883">
                  <c:v>197.21614583333334</c:v>
                </c:pt>
                <c:pt idx="76884">
                  <c:v>197.21875</c:v>
                </c:pt>
                <c:pt idx="76885">
                  <c:v>197.22135416666666</c:v>
                </c:pt>
                <c:pt idx="76886">
                  <c:v>197.22395833333334</c:v>
                </c:pt>
                <c:pt idx="76887">
                  <c:v>197.2265625</c:v>
                </c:pt>
                <c:pt idx="76888">
                  <c:v>197.22916666666666</c:v>
                </c:pt>
                <c:pt idx="76889">
                  <c:v>197.23177083333334</c:v>
                </c:pt>
                <c:pt idx="76890">
                  <c:v>197.234375</c:v>
                </c:pt>
                <c:pt idx="76891">
                  <c:v>197.23697916666666</c:v>
                </c:pt>
                <c:pt idx="76892">
                  <c:v>197.23958333333334</c:v>
                </c:pt>
                <c:pt idx="76893">
                  <c:v>197.2421875</c:v>
                </c:pt>
                <c:pt idx="76894">
                  <c:v>197.24479166666666</c:v>
                </c:pt>
                <c:pt idx="76895">
                  <c:v>197.24739583333334</c:v>
                </c:pt>
                <c:pt idx="76896">
                  <c:v>197.25</c:v>
                </c:pt>
                <c:pt idx="76897">
                  <c:v>197.25260416666666</c:v>
                </c:pt>
                <c:pt idx="76898">
                  <c:v>197.25520833333334</c:v>
                </c:pt>
                <c:pt idx="76899">
                  <c:v>197.2578125</c:v>
                </c:pt>
                <c:pt idx="76900">
                  <c:v>197.26041666666666</c:v>
                </c:pt>
                <c:pt idx="76901">
                  <c:v>197.26302083333334</c:v>
                </c:pt>
                <c:pt idx="76902">
                  <c:v>197.265625</c:v>
                </c:pt>
                <c:pt idx="76903">
                  <c:v>197.26822916666666</c:v>
                </c:pt>
                <c:pt idx="76904">
                  <c:v>197.27083333333334</c:v>
                </c:pt>
                <c:pt idx="76905">
                  <c:v>197.2734375</c:v>
                </c:pt>
                <c:pt idx="76906">
                  <c:v>197.27604166666666</c:v>
                </c:pt>
                <c:pt idx="76907">
                  <c:v>197.27864583333334</c:v>
                </c:pt>
                <c:pt idx="76908">
                  <c:v>197.28125</c:v>
                </c:pt>
                <c:pt idx="76909">
                  <c:v>197.28385416666666</c:v>
                </c:pt>
                <c:pt idx="76910">
                  <c:v>197.28645833333334</c:v>
                </c:pt>
                <c:pt idx="76911">
                  <c:v>197.2890625</c:v>
                </c:pt>
                <c:pt idx="76912">
                  <c:v>197.29166666666666</c:v>
                </c:pt>
                <c:pt idx="76913">
                  <c:v>197.29427083333334</c:v>
                </c:pt>
                <c:pt idx="76914">
                  <c:v>197.296875</c:v>
                </c:pt>
                <c:pt idx="76915">
                  <c:v>197.29947916666666</c:v>
                </c:pt>
                <c:pt idx="76916">
                  <c:v>197.30208333333334</c:v>
                </c:pt>
                <c:pt idx="76917">
                  <c:v>197.3046875</c:v>
                </c:pt>
                <c:pt idx="76918">
                  <c:v>197.30729166666666</c:v>
                </c:pt>
                <c:pt idx="76919">
                  <c:v>197.30989583333334</c:v>
                </c:pt>
                <c:pt idx="76920">
                  <c:v>197.3125</c:v>
                </c:pt>
                <c:pt idx="76921">
                  <c:v>197.31510416666666</c:v>
                </c:pt>
                <c:pt idx="76922">
                  <c:v>197.31770833333334</c:v>
                </c:pt>
                <c:pt idx="76923">
                  <c:v>197.3203125</c:v>
                </c:pt>
                <c:pt idx="76924">
                  <c:v>197.32291666666666</c:v>
                </c:pt>
                <c:pt idx="76925">
                  <c:v>197.32552083333334</c:v>
                </c:pt>
                <c:pt idx="76926">
                  <c:v>197.328125</c:v>
                </c:pt>
                <c:pt idx="76927">
                  <c:v>197.33072916666666</c:v>
                </c:pt>
                <c:pt idx="76928">
                  <c:v>197.33333333333334</c:v>
                </c:pt>
                <c:pt idx="76929">
                  <c:v>197.3359375</c:v>
                </c:pt>
                <c:pt idx="76930">
                  <c:v>197.33854166666666</c:v>
                </c:pt>
                <c:pt idx="76931">
                  <c:v>197.34114583333334</c:v>
                </c:pt>
                <c:pt idx="76932">
                  <c:v>197.34375</c:v>
                </c:pt>
                <c:pt idx="76933">
                  <c:v>197.34635416666666</c:v>
                </c:pt>
                <c:pt idx="76934">
                  <c:v>197.34895833333334</c:v>
                </c:pt>
                <c:pt idx="76935">
                  <c:v>197.3515625</c:v>
                </c:pt>
                <c:pt idx="76936">
                  <c:v>197.35416666666666</c:v>
                </c:pt>
                <c:pt idx="76937">
                  <c:v>197.35677083333334</c:v>
                </c:pt>
                <c:pt idx="76938">
                  <c:v>197.359375</c:v>
                </c:pt>
                <c:pt idx="76939">
                  <c:v>197.36197916666666</c:v>
                </c:pt>
                <c:pt idx="76940">
                  <c:v>197.36458333333334</c:v>
                </c:pt>
                <c:pt idx="76941">
                  <c:v>197.3671875</c:v>
                </c:pt>
                <c:pt idx="76942">
                  <c:v>197.36979166666666</c:v>
                </c:pt>
                <c:pt idx="76943">
                  <c:v>197.37239583333334</c:v>
                </c:pt>
                <c:pt idx="76944">
                  <c:v>197.375</c:v>
                </c:pt>
                <c:pt idx="76945">
                  <c:v>197.37760416666666</c:v>
                </c:pt>
                <c:pt idx="76946">
                  <c:v>197.38020833333334</c:v>
                </c:pt>
                <c:pt idx="76947">
                  <c:v>197.3828125</c:v>
                </c:pt>
                <c:pt idx="76948">
                  <c:v>197.38541666666666</c:v>
                </c:pt>
                <c:pt idx="76949">
                  <c:v>197.38802083333334</c:v>
                </c:pt>
                <c:pt idx="76950">
                  <c:v>197.390625</c:v>
                </c:pt>
                <c:pt idx="76951">
                  <c:v>197.39322916666666</c:v>
                </c:pt>
                <c:pt idx="76952">
                  <c:v>197.39583333333334</c:v>
                </c:pt>
                <c:pt idx="76953">
                  <c:v>197.3984375</c:v>
                </c:pt>
                <c:pt idx="76954">
                  <c:v>197.40104166666666</c:v>
                </c:pt>
                <c:pt idx="76955">
                  <c:v>197.40364583333334</c:v>
                </c:pt>
                <c:pt idx="76956">
                  <c:v>197.40625</c:v>
                </c:pt>
                <c:pt idx="76957">
                  <c:v>197.40885416666666</c:v>
                </c:pt>
                <c:pt idx="76958">
                  <c:v>197.41145833333334</c:v>
                </c:pt>
                <c:pt idx="76959">
                  <c:v>197.4140625</c:v>
                </c:pt>
                <c:pt idx="76960">
                  <c:v>197.41666666666666</c:v>
                </c:pt>
                <c:pt idx="76961">
                  <c:v>197.41927083333334</c:v>
                </c:pt>
                <c:pt idx="76962">
                  <c:v>197.421875</c:v>
                </c:pt>
                <c:pt idx="76963">
                  <c:v>197.42447916666666</c:v>
                </c:pt>
                <c:pt idx="76964">
                  <c:v>197.42708333333334</c:v>
                </c:pt>
                <c:pt idx="76965">
                  <c:v>197.4296875</c:v>
                </c:pt>
                <c:pt idx="76966">
                  <c:v>197.43229166666666</c:v>
                </c:pt>
                <c:pt idx="76967">
                  <c:v>197.43489583333334</c:v>
                </c:pt>
                <c:pt idx="76968">
                  <c:v>197.4375</c:v>
                </c:pt>
                <c:pt idx="76969">
                  <c:v>197.44010416666666</c:v>
                </c:pt>
                <c:pt idx="76970">
                  <c:v>197.44270833333334</c:v>
                </c:pt>
                <c:pt idx="76971">
                  <c:v>197.4453125</c:v>
                </c:pt>
                <c:pt idx="76972">
                  <c:v>197.44791666666666</c:v>
                </c:pt>
                <c:pt idx="76973">
                  <c:v>197.45052083333334</c:v>
                </c:pt>
                <c:pt idx="76974">
                  <c:v>197.453125</c:v>
                </c:pt>
                <c:pt idx="76975">
                  <c:v>197.45572916666666</c:v>
                </c:pt>
                <c:pt idx="76976">
                  <c:v>197.45833333333334</c:v>
                </c:pt>
                <c:pt idx="76977">
                  <c:v>197.4609375</c:v>
                </c:pt>
                <c:pt idx="76978">
                  <c:v>197.46354166666666</c:v>
                </c:pt>
                <c:pt idx="76979">
                  <c:v>197.46614583333334</c:v>
                </c:pt>
                <c:pt idx="76980">
                  <c:v>197.46875</c:v>
                </c:pt>
                <c:pt idx="76981">
                  <c:v>197.47135416666666</c:v>
                </c:pt>
                <c:pt idx="76982">
                  <c:v>197.47395833333334</c:v>
                </c:pt>
                <c:pt idx="76983">
                  <c:v>197.4765625</c:v>
                </c:pt>
                <c:pt idx="76984">
                  <c:v>197.47916666666666</c:v>
                </c:pt>
                <c:pt idx="76985">
                  <c:v>197.48177083333334</c:v>
                </c:pt>
                <c:pt idx="76986">
                  <c:v>197.484375</c:v>
                </c:pt>
                <c:pt idx="76987">
                  <c:v>197.48697916666666</c:v>
                </c:pt>
                <c:pt idx="76988">
                  <c:v>197.48958333333334</c:v>
                </c:pt>
                <c:pt idx="76989">
                  <c:v>197.4921875</c:v>
                </c:pt>
                <c:pt idx="76990">
                  <c:v>197.49479166666666</c:v>
                </c:pt>
                <c:pt idx="76991">
                  <c:v>197.49739583333334</c:v>
                </c:pt>
                <c:pt idx="76992">
                  <c:v>197.5</c:v>
                </c:pt>
                <c:pt idx="76993">
                  <c:v>197.50260416666666</c:v>
                </c:pt>
                <c:pt idx="76994">
                  <c:v>197.50520833333334</c:v>
                </c:pt>
                <c:pt idx="76995">
                  <c:v>197.5078125</c:v>
                </c:pt>
                <c:pt idx="76996">
                  <c:v>197.51041666666666</c:v>
                </c:pt>
                <c:pt idx="76997">
                  <c:v>197.51302083333334</c:v>
                </c:pt>
                <c:pt idx="76998">
                  <c:v>197.515625</c:v>
                </c:pt>
                <c:pt idx="76999">
                  <c:v>197.51822916666666</c:v>
                </c:pt>
                <c:pt idx="77000">
                  <c:v>197.52083333333334</c:v>
                </c:pt>
                <c:pt idx="77001">
                  <c:v>197.5234375</c:v>
                </c:pt>
                <c:pt idx="77002">
                  <c:v>197.52604166666666</c:v>
                </c:pt>
                <c:pt idx="77003">
                  <c:v>197.52864583333334</c:v>
                </c:pt>
                <c:pt idx="77004">
                  <c:v>197.53125</c:v>
                </c:pt>
                <c:pt idx="77005">
                  <c:v>197.53385416666666</c:v>
                </c:pt>
                <c:pt idx="77006">
                  <c:v>197.53645833333334</c:v>
                </c:pt>
                <c:pt idx="77007">
                  <c:v>197.5390625</c:v>
                </c:pt>
                <c:pt idx="77008">
                  <c:v>197.54166666666666</c:v>
                </c:pt>
                <c:pt idx="77009">
                  <c:v>197.54427083333334</c:v>
                </c:pt>
                <c:pt idx="77010">
                  <c:v>197.546875</c:v>
                </c:pt>
                <c:pt idx="77011">
                  <c:v>197.54947916666666</c:v>
                </c:pt>
                <c:pt idx="77012">
                  <c:v>197.55208333333334</c:v>
                </c:pt>
                <c:pt idx="77013">
                  <c:v>197.5546875</c:v>
                </c:pt>
                <c:pt idx="77014">
                  <c:v>197.55729166666666</c:v>
                </c:pt>
                <c:pt idx="77015">
                  <c:v>197.55989583333334</c:v>
                </c:pt>
                <c:pt idx="77016">
                  <c:v>197.5625</c:v>
                </c:pt>
                <c:pt idx="77017">
                  <c:v>197.56510416666666</c:v>
                </c:pt>
                <c:pt idx="77018">
                  <c:v>197.56770833333334</c:v>
                </c:pt>
                <c:pt idx="77019">
                  <c:v>197.5703125</c:v>
                </c:pt>
                <c:pt idx="77020">
                  <c:v>197.57291666666666</c:v>
                </c:pt>
                <c:pt idx="77021">
                  <c:v>197.57552083333334</c:v>
                </c:pt>
                <c:pt idx="77022">
                  <c:v>197.578125</c:v>
                </c:pt>
                <c:pt idx="77023">
                  <c:v>197.58072916666666</c:v>
                </c:pt>
                <c:pt idx="77024">
                  <c:v>197.58333333333334</c:v>
                </c:pt>
                <c:pt idx="77025">
                  <c:v>197.5859375</c:v>
                </c:pt>
                <c:pt idx="77026">
                  <c:v>197.58854166666666</c:v>
                </c:pt>
                <c:pt idx="77027">
                  <c:v>197.59114583333334</c:v>
                </c:pt>
                <c:pt idx="77028">
                  <c:v>197.59375</c:v>
                </c:pt>
                <c:pt idx="77029">
                  <c:v>197.59635416666666</c:v>
                </c:pt>
                <c:pt idx="77030">
                  <c:v>197.59895833333334</c:v>
                </c:pt>
                <c:pt idx="77031">
                  <c:v>197.6015625</c:v>
                </c:pt>
                <c:pt idx="77032">
                  <c:v>197.60416666666666</c:v>
                </c:pt>
                <c:pt idx="77033">
                  <c:v>197.60677083333334</c:v>
                </c:pt>
                <c:pt idx="77034">
                  <c:v>197.609375</c:v>
                </c:pt>
                <c:pt idx="77035">
                  <c:v>197.61197916666666</c:v>
                </c:pt>
                <c:pt idx="77036">
                  <c:v>197.61458333333334</c:v>
                </c:pt>
                <c:pt idx="77037">
                  <c:v>197.6171875</c:v>
                </c:pt>
                <c:pt idx="77038">
                  <c:v>197.61979166666666</c:v>
                </c:pt>
                <c:pt idx="77039">
                  <c:v>197.62239583333334</c:v>
                </c:pt>
                <c:pt idx="77040">
                  <c:v>197.625</c:v>
                </c:pt>
                <c:pt idx="77041">
                  <c:v>197.62760416666666</c:v>
                </c:pt>
                <c:pt idx="77042">
                  <c:v>197.63020833333334</c:v>
                </c:pt>
                <c:pt idx="77043">
                  <c:v>197.6328125</c:v>
                </c:pt>
                <c:pt idx="77044">
                  <c:v>197.63541666666666</c:v>
                </c:pt>
                <c:pt idx="77045">
                  <c:v>197.63802083333334</c:v>
                </c:pt>
                <c:pt idx="77046">
                  <c:v>197.640625</c:v>
                </c:pt>
                <c:pt idx="77047">
                  <c:v>197.64322916666666</c:v>
                </c:pt>
                <c:pt idx="77048">
                  <c:v>197.64583333333334</c:v>
                </c:pt>
                <c:pt idx="77049">
                  <c:v>197.6484375</c:v>
                </c:pt>
                <c:pt idx="77050">
                  <c:v>197.65104166666666</c:v>
                </c:pt>
                <c:pt idx="77051">
                  <c:v>197.65364583333334</c:v>
                </c:pt>
                <c:pt idx="77052">
                  <c:v>197.65625</c:v>
                </c:pt>
                <c:pt idx="77053">
                  <c:v>197.65885416666666</c:v>
                </c:pt>
                <c:pt idx="77054">
                  <c:v>197.66145833333334</c:v>
                </c:pt>
                <c:pt idx="77055">
                  <c:v>197.6640625</c:v>
                </c:pt>
                <c:pt idx="77056">
                  <c:v>197.66666666666666</c:v>
                </c:pt>
                <c:pt idx="77057">
                  <c:v>197.66927083333334</c:v>
                </c:pt>
                <c:pt idx="77058">
                  <c:v>197.671875</c:v>
                </c:pt>
                <c:pt idx="77059">
                  <c:v>197.67447916666666</c:v>
                </c:pt>
                <c:pt idx="77060">
                  <c:v>197.67708333333334</c:v>
                </c:pt>
                <c:pt idx="77061">
                  <c:v>197.6796875</c:v>
                </c:pt>
                <c:pt idx="77062">
                  <c:v>197.68229166666666</c:v>
                </c:pt>
                <c:pt idx="77063">
                  <c:v>197.68489583333334</c:v>
                </c:pt>
                <c:pt idx="77064">
                  <c:v>197.6875</c:v>
                </c:pt>
                <c:pt idx="77065">
                  <c:v>197.69010416666666</c:v>
                </c:pt>
                <c:pt idx="77066">
                  <c:v>197.69270833333334</c:v>
                </c:pt>
                <c:pt idx="77067">
                  <c:v>197.6953125</c:v>
                </c:pt>
                <c:pt idx="77068">
                  <c:v>197.69791666666666</c:v>
                </c:pt>
                <c:pt idx="77069">
                  <c:v>197.70052083333334</c:v>
                </c:pt>
                <c:pt idx="77070">
                  <c:v>197.703125</c:v>
                </c:pt>
                <c:pt idx="77071">
                  <c:v>197.70572916666666</c:v>
                </c:pt>
                <c:pt idx="77072">
                  <c:v>197.70833333333334</c:v>
                </c:pt>
                <c:pt idx="77073">
                  <c:v>197.7109375</c:v>
                </c:pt>
                <c:pt idx="77074">
                  <c:v>197.71354166666666</c:v>
                </c:pt>
                <c:pt idx="77075">
                  <c:v>197.71614583333334</c:v>
                </c:pt>
                <c:pt idx="77076">
                  <c:v>197.71875</c:v>
                </c:pt>
                <c:pt idx="77077">
                  <c:v>197.72135416666666</c:v>
                </c:pt>
                <c:pt idx="77078">
                  <c:v>197.72395833333334</c:v>
                </c:pt>
                <c:pt idx="77079">
                  <c:v>197.7265625</c:v>
                </c:pt>
                <c:pt idx="77080">
                  <c:v>197.72916666666666</c:v>
                </c:pt>
                <c:pt idx="77081">
                  <c:v>197.73177083333334</c:v>
                </c:pt>
                <c:pt idx="77082">
                  <c:v>197.734375</c:v>
                </c:pt>
                <c:pt idx="77083">
                  <c:v>197.73697916666666</c:v>
                </c:pt>
                <c:pt idx="77084">
                  <c:v>197.73958333333334</c:v>
                </c:pt>
                <c:pt idx="77085">
                  <c:v>197.7421875</c:v>
                </c:pt>
                <c:pt idx="77086">
                  <c:v>197.74479166666666</c:v>
                </c:pt>
                <c:pt idx="77087">
                  <c:v>197.74739583333334</c:v>
                </c:pt>
                <c:pt idx="77088">
                  <c:v>197.75</c:v>
                </c:pt>
                <c:pt idx="77089">
                  <c:v>197.75260416666666</c:v>
                </c:pt>
                <c:pt idx="77090">
                  <c:v>197.75520833333334</c:v>
                </c:pt>
                <c:pt idx="77091">
                  <c:v>197.7578125</c:v>
                </c:pt>
                <c:pt idx="77092">
                  <c:v>197.76041666666666</c:v>
                </c:pt>
                <c:pt idx="77093">
                  <c:v>197.76302083333334</c:v>
                </c:pt>
                <c:pt idx="77094">
                  <c:v>197.765625</c:v>
                </c:pt>
                <c:pt idx="77095">
                  <c:v>197.76822916666666</c:v>
                </c:pt>
                <c:pt idx="77096">
                  <c:v>197.77083333333334</c:v>
                </c:pt>
                <c:pt idx="77097">
                  <c:v>197.7734375</c:v>
                </c:pt>
                <c:pt idx="77098">
                  <c:v>197.77604166666666</c:v>
                </c:pt>
                <c:pt idx="77099">
                  <c:v>197.77864583333334</c:v>
                </c:pt>
                <c:pt idx="77100">
                  <c:v>197.78125</c:v>
                </c:pt>
                <c:pt idx="77101">
                  <c:v>197.78385416666666</c:v>
                </c:pt>
                <c:pt idx="77102">
                  <c:v>197.78645833333334</c:v>
                </c:pt>
                <c:pt idx="77103">
                  <c:v>197.7890625</c:v>
                </c:pt>
                <c:pt idx="77104">
                  <c:v>197.79166666666666</c:v>
                </c:pt>
                <c:pt idx="77105">
                  <c:v>197.79427083333334</c:v>
                </c:pt>
                <c:pt idx="77106">
                  <c:v>197.796875</c:v>
                </c:pt>
                <c:pt idx="77107">
                  <c:v>197.79947916666666</c:v>
                </c:pt>
                <c:pt idx="77108">
                  <c:v>197.80208333333334</c:v>
                </c:pt>
                <c:pt idx="77109">
                  <c:v>197.8046875</c:v>
                </c:pt>
                <c:pt idx="77110">
                  <c:v>197.80729166666666</c:v>
                </c:pt>
                <c:pt idx="77111">
                  <c:v>197.80989583333334</c:v>
                </c:pt>
                <c:pt idx="77112">
                  <c:v>197.8125</c:v>
                </c:pt>
                <c:pt idx="77113">
                  <c:v>197.81510416666666</c:v>
                </c:pt>
                <c:pt idx="77114">
                  <c:v>197.81770833333334</c:v>
                </c:pt>
                <c:pt idx="77115">
                  <c:v>197.8203125</c:v>
                </c:pt>
                <c:pt idx="77116">
                  <c:v>197.82291666666666</c:v>
                </c:pt>
                <c:pt idx="77117">
                  <c:v>197.82552083333334</c:v>
                </c:pt>
                <c:pt idx="77118">
                  <c:v>197.828125</c:v>
                </c:pt>
                <c:pt idx="77119">
                  <c:v>197.83072916666666</c:v>
                </c:pt>
                <c:pt idx="77120">
                  <c:v>197.83333333333334</c:v>
                </c:pt>
                <c:pt idx="77121">
                  <c:v>197.8359375</c:v>
                </c:pt>
                <c:pt idx="77122">
                  <c:v>197.83854166666666</c:v>
                </c:pt>
                <c:pt idx="77123">
                  <c:v>197.84114583333334</c:v>
                </c:pt>
                <c:pt idx="77124">
                  <c:v>197.84375</c:v>
                </c:pt>
                <c:pt idx="77125">
                  <c:v>197.84635416666666</c:v>
                </c:pt>
                <c:pt idx="77126">
                  <c:v>197.84895833333334</c:v>
                </c:pt>
                <c:pt idx="77127">
                  <c:v>197.8515625</c:v>
                </c:pt>
                <c:pt idx="77128">
                  <c:v>197.85416666666666</c:v>
                </c:pt>
                <c:pt idx="77129">
                  <c:v>197.85677083333334</c:v>
                </c:pt>
                <c:pt idx="77130">
                  <c:v>197.859375</c:v>
                </c:pt>
                <c:pt idx="77131">
                  <c:v>197.86197916666666</c:v>
                </c:pt>
                <c:pt idx="77132">
                  <c:v>197.86458333333334</c:v>
                </c:pt>
                <c:pt idx="77133">
                  <c:v>197.8671875</c:v>
                </c:pt>
                <c:pt idx="77134">
                  <c:v>197.86979166666666</c:v>
                </c:pt>
                <c:pt idx="77135">
                  <c:v>197.87239583333334</c:v>
                </c:pt>
                <c:pt idx="77136">
                  <c:v>197.875</c:v>
                </c:pt>
                <c:pt idx="77137">
                  <c:v>197.87760416666666</c:v>
                </c:pt>
                <c:pt idx="77138">
                  <c:v>197.88020833333334</c:v>
                </c:pt>
                <c:pt idx="77139">
                  <c:v>197.8828125</c:v>
                </c:pt>
                <c:pt idx="77140">
                  <c:v>197.88541666666666</c:v>
                </c:pt>
                <c:pt idx="77141">
                  <c:v>197.88802083333334</c:v>
                </c:pt>
                <c:pt idx="77142">
                  <c:v>197.890625</c:v>
                </c:pt>
                <c:pt idx="77143">
                  <c:v>197.89322916666666</c:v>
                </c:pt>
                <c:pt idx="77144">
                  <c:v>197.89583333333334</c:v>
                </c:pt>
                <c:pt idx="77145">
                  <c:v>197.8984375</c:v>
                </c:pt>
                <c:pt idx="77146">
                  <c:v>197.90104166666666</c:v>
                </c:pt>
                <c:pt idx="77147">
                  <c:v>197.90364583333334</c:v>
                </c:pt>
                <c:pt idx="77148">
                  <c:v>197.90625</c:v>
                </c:pt>
                <c:pt idx="77149">
                  <c:v>197.90885416666666</c:v>
                </c:pt>
                <c:pt idx="77150">
                  <c:v>197.91145833333334</c:v>
                </c:pt>
                <c:pt idx="77151">
                  <c:v>197.9140625</c:v>
                </c:pt>
                <c:pt idx="77152">
                  <c:v>197.91666666666666</c:v>
                </c:pt>
                <c:pt idx="77153">
                  <c:v>197.91927083333334</c:v>
                </c:pt>
                <c:pt idx="77154">
                  <c:v>197.921875</c:v>
                </c:pt>
                <c:pt idx="77155">
                  <c:v>197.92447916666666</c:v>
                </c:pt>
                <c:pt idx="77156">
                  <c:v>197.92708333333334</c:v>
                </c:pt>
                <c:pt idx="77157">
                  <c:v>197.9296875</c:v>
                </c:pt>
                <c:pt idx="77158">
                  <c:v>197.93229166666666</c:v>
                </c:pt>
                <c:pt idx="77159">
                  <c:v>197.93489583333334</c:v>
                </c:pt>
                <c:pt idx="77160">
                  <c:v>197.9375</c:v>
                </c:pt>
                <c:pt idx="77161">
                  <c:v>197.94010416666666</c:v>
                </c:pt>
                <c:pt idx="77162">
                  <c:v>197.94270833333334</c:v>
                </c:pt>
                <c:pt idx="77163">
                  <c:v>197.9453125</c:v>
                </c:pt>
                <c:pt idx="77164">
                  <c:v>197.94791666666666</c:v>
                </c:pt>
                <c:pt idx="77165">
                  <c:v>197.95052083333334</c:v>
                </c:pt>
                <c:pt idx="77166">
                  <c:v>197.953125</c:v>
                </c:pt>
                <c:pt idx="77167">
                  <c:v>197.95572916666666</c:v>
                </c:pt>
                <c:pt idx="77168">
                  <c:v>197.95833333333334</c:v>
                </c:pt>
                <c:pt idx="77169">
                  <c:v>197.9609375</c:v>
                </c:pt>
                <c:pt idx="77170">
                  <c:v>197.96354166666666</c:v>
                </c:pt>
                <c:pt idx="77171">
                  <c:v>197.96614583333334</c:v>
                </c:pt>
                <c:pt idx="77172">
                  <c:v>197.96875</c:v>
                </c:pt>
                <c:pt idx="77173">
                  <c:v>197.97135416666666</c:v>
                </c:pt>
                <c:pt idx="77174">
                  <c:v>197.97395833333334</c:v>
                </c:pt>
                <c:pt idx="77175">
                  <c:v>197.9765625</c:v>
                </c:pt>
                <c:pt idx="77176">
                  <c:v>197.97916666666666</c:v>
                </c:pt>
                <c:pt idx="77177">
                  <c:v>197.98177083333334</c:v>
                </c:pt>
                <c:pt idx="77178">
                  <c:v>197.984375</c:v>
                </c:pt>
                <c:pt idx="77179">
                  <c:v>197.98697916666666</c:v>
                </c:pt>
                <c:pt idx="77180">
                  <c:v>197.98958333333334</c:v>
                </c:pt>
                <c:pt idx="77181">
                  <c:v>197.9921875</c:v>
                </c:pt>
                <c:pt idx="77182">
                  <c:v>197.99479166666666</c:v>
                </c:pt>
                <c:pt idx="77183">
                  <c:v>197.99739583333334</c:v>
                </c:pt>
                <c:pt idx="77184">
                  <c:v>198</c:v>
                </c:pt>
                <c:pt idx="77185">
                  <c:v>198.00260416666666</c:v>
                </c:pt>
                <c:pt idx="77186">
                  <c:v>198.00520833333334</c:v>
                </c:pt>
                <c:pt idx="77187">
                  <c:v>198.0078125</c:v>
                </c:pt>
                <c:pt idx="77188">
                  <c:v>198.01041666666666</c:v>
                </c:pt>
                <c:pt idx="77189">
                  <c:v>198.01302083333334</c:v>
                </c:pt>
                <c:pt idx="77190">
                  <c:v>198.015625</c:v>
                </c:pt>
                <c:pt idx="77191">
                  <c:v>198.01822916666666</c:v>
                </c:pt>
                <c:pt idx="77192">
                  <c:v>198.02083333333334</c:v>
                </c:pt>
                <c:pt idx="77193">
                  <c:v>198.0234375</c:v>
                </c:pt>
                <c:pt idx="77194">
                  <c:v>198.02604166666666</c:v>
                </c:pt>
                <c:pt idx="77195">
                  <c:v>198.02864583333334</c:v>
                </c:pt>
                <c:pt idx="77196">
                  <c:v>198.03125</c:v>
                </c:pt>
                <c:pt idx="77197">
                  <c:v>198.03385416666666</c:v>
                </c:pt>
                <c:pt idx="77198">
                  <c:v>198.03645833333334</c:v>
                </c:pt>
                <c:pt idx="77199">
                  <c:v>198.0390625</c:v>
                </c:pt>
                <c:pt idx="77200">
                  <c:v>198.04166666666666</c:v>
                </c:pt>
                <c:pt idx="77201">
                  <c:v>198.04427083333334</c:v>
                </c:pt>
                <c:pt idx="77202">
                  <c:v>198.046875</c:v>
                </c:pt>
                <c:pt idx="77203">
                  <c:v>198.04947916666666</c:v>
                </c:pt>
                <c:pt idx="77204">
                  <c:v>198.05208333333334</c:v>
                </c:pt>
                <c:pt idx="77205">
                  <c:v>198.0546875</c:v>
                </c:pt>
                <c:pt idx="77206">
                  <c:v>198.05729166666666</c:v>
                </c:pt>
                <c:pt idx="77207">
                  <c:v>198.05989583333334</c:v>
                </c:pt>
                <c:pt idx="77208">
                  <c:v>198.0625</c:v>
                </c:pt>
                <c:pt idx="77209">
                  <c:v>198.06510416666666</c:v>
                </c:pt>
                <c:pt idx="77210">
                  <c:v>198.06770833333334</c:v>
                </c:pt>
                <c:pt idx="77211">
                  <c:v>198.0703125</c:v>
                </c:pt>
                <c:pt idx="77212">
                  <c:v>198.07291666666666</c:v>
                </c:pt>
                <c:pt idx="77213">
                  <c:v>198.07552083333334</c:v>
                </c:pt>
                <c:pt idx="77214">
                  <c:v>198.078125</c:v>
                </c:pt>
                <c:pt idx="77215">
                  <c:v>198.08072916666666</c:v>
                </c:pt>
                <c:pt idx="77216">
                  <c:v>198.08333333333334</c:v>
                </c:pt>
                <c:pt idx="77217">
                  <c:v>198.0859375</c:v>
                </c:pt>
                <c:pt idx="77218">
                  <c:v>198.08854166666666</c:v>
                </c:pt>
                <c:pt idx="77219">
                  <c:v>198.09114583333334</c:v>
                </c:pt>
                <c:pt idx="77220">
                  <c:v>198.09375</c:v>
                </c:pt>
                <c:pt idx="77221">
                  <c:v>198.09635416666666</c:v>
                </c:pt>
                <c:pt idx="77222">
                  <c:v>198.09895833333334</c:v>
                </c:pt>
                <c:pt idx="77223">
                  <c:v>198.1015625</c:v>
                </c:pt>
                <c:pt idx="77224">
                  <c:v>198.10416666666666</c:v>
                </c:pt>
                <c:pt idx="77225">
                  <c:v>198.10677083333334</c:v>
                </c:pt>
                <c:pt idx="77226">
                  <c:v>198.109375</c:v>
                </c:pt>
                <c:pt idx="77227">
                  <c:v>198.11197916666666</c:v>
                </c:pt>
                <c:pt idx="77228">
                  <c:v>198.11458333333334</c:v>
                </c:pt>
                <c:pt idx="77229">
                  <c:v>198.1171875</c:v>
                </c:pt>
                <c:pt idx="77230">
                  <c:v>198.11979166666666</c:v>
                </c:pt>
                <c:pt idx="77231">
                  <c:v>198.12239583333334</c:v>
                </c:pt>
                <c:pt idx="77232">
                  <c:v>198.125</c:v>
                </c:pt>
                <c:pt idx="77233">
                  <c:v>198.12760416666666</c:v>
                </c:pt>
                <c:pt idx="77234">
                  <c:v>198.13020833333334</c:v>
                </c:pt>
                <c:pt idx="77235">
                  <c:v>198.1328125</c:v>
                </c:pt>
                <c:pt idx="77236">
                  <c:v>198.13541666666666</c:v>
                </c:pt>
                <c:pt idx="77237">
                  <c:v>198.13802083333334</c:v>
                </c:pt>
                <c:pt idx="77238">
                  <c:v>198.140625</c:v>
                </c:pt>
                <c:pt idx="77239">
                  <c:v>198.14322916666666</c:v>
                </c:pt>
                <c:pt idx="77240">
                  <c:v>198.14583333333334</c:v>
                </c:pt>
                <c:pt idx="77241">
                  <c:v>198.1484375</c:v>
                </c:pt>
                <c:pt idx="77242">
                  <c:v>198.15104166666666</c:v>
                </c:pt>
                <c:pt idx="77243">
                  <c:v>198.15364583333334</c:v>
                </c:pt>
                <c:pt idx="77244">
                  <c:v>198.15625</c:v>
                </c:pt>
                <c:pt idx="77245">
                  <c:v>198.15885416666666</c:v>
                </c:pt>
                <c:pt idx="77246">
                  <c:v>198.16145833333334</c:v>
                </c:pt>
                <c:pt idx="77247">
                  <c:v>198.1640625</c:v>
                </c:pt>
                <c:pt idx="77248">
                  <c:v>198.16666666666666</c:v>
                </c:pt>
                <c:pt idx="77249">
                  <c:v>198.16927083333334</c:v>
                </c:pt>
                <c:pt idx="77250">
                  <c:v>198.171875</c:v>
                </c:pt>
                <c:pt idx="77251">
                  <c:v>198.17447916666666</c:v>
                </c:pt>
                <c:pt idx="77252">
                  <c:v>198.17708333333334</c:v>
                </c:pt>
                <c:pt idx="77253">
                  <c:v>198.1796875</c:v>
                </c:pt>
                <c:pt idx="77254">
                  <c:v>198.18229166666666</c:v>
                </c:pt>
                <c:pt idx="77255">
                  <c:v>198.18489583333334</c:v>
                </c:pt>
                <c:pt idx="77256">
                  <c:v>198.1875</c:v>
                </c:pt>
                <c:pt idx="77257">
                  <c:v>198.19010416666666</c:v>
                </c:pt>
                <c:pt idx="77258">
                  <c:v>198.19270833333334</c:v>
                </c:pt>
                <c:pt idx="77259">
                  <c:v>198.1953125</c:v>
                </c:pt>
                <c:pt idx="77260">
                  <c:v>198.19791666666666</c:v>
                </c:pt>
                <c:pt idx="77261">
                  <c:v>198.20052083333334</c:v>
                </c:pt>
                <c:pt idx="77262">
                  <c:v>198.203125</c:v>
                </c:pt>
                <c:pt idx="77263">
                  <c:v>198.20572916666666</c:v>
                </c:pt>
                <c:pt idx="77264">
                  <c:v>198.20833333333334</c:v>
                </c:pt>
                <c:pt idx="77265">
                  <c:v>198.2109375</c:v>
                </c:pt>
                <c:pt idx="77266">
                  <c:v>198.21354166666666</c:v>
                </c:pt>
                <c:pt idx="77267">
                  <c:v>198.21614583333334</c:v>
                </c:pt>
                <c:pt idx="77268">
                  <c:v>198.21875</c:v>
                </c:pt>
                <c:pt idx="77269">
                  <c:v>198.22135416666666</c:v>
                </c:pt>
                <c:pt idx="77270">
                  <c:v>198.22395833333334</c:v>
                </c:pt>
                <c:pt idx="77271">
                  <c:v>198.2265625</c:v>
                </c:pt>
                <c:pt idx="77272">
                  <c:v>198.22916666666666</c:v>
                </c:pt>
                <c:pt idx="77273">
                  <c:v>198.23177083333334</c:v>
                </c:pt>
                <c:pt idx="77274">
                  <c:v>198.234375</c:v>
                </c:pt>
                <c:pt idx="77275">
                  <c:v>198.23697916666666</c:v>
                </c:pt>
                <c:pt idx="77276">
                  <c:v>198.23958333333334</c:v>
                </c:pt>
                <c:pt idx="77277">
                  <c:v>198.2421875</c:v>
                </c:pt>
                <c:pt idx="77278">
                  <c:v>198.24479166666666</c:v>
                </c:pt>
                <c:pt idx="77279">
                  <c:v>198.24739583333334</c:v>
                </c:pt>
                <c:pt idx="77280">
                  <c:v>198.25</c:v>
                </c:pt>
                <c:pt idx="77281">
                  <c:v>198.25260416666666</c:v>
                </c:pt>
                <c:pt idx="77282">
                  <c:v>198.25520833333334</c:v>
                </c:pt>
                <c:pt idx="77283">
                  <c:v>198.2578125</c:v>
                </c:pt>
                <c:pt idx="77284">
                  <c:v>198.26041666666666</c:v>
                </c:pt>
                <c:pt idx="77285">
                  <c:v>198.26302083333334</c:v>
                </c:pt>
                <c:pt idx="77286">
                  <c:v>198.265625</c:v>
                </c:pt>
                <c:pt idx="77287">
                  <c:v>198.26822916666666</c:v>
                </c:pt>
                <c:pt idx="77288">
                  <c:v>198.27083333333334</c:v>
                </c:pt>
                <c:pt idx="77289">
                  <c:v>198.2734375</c:v>
                </c:pt>
                <c:pt idx="77290">
                  <c:v>198.27604166666666</c:v>
                </c:pt>
                <c:pt idx="77291">
                  <c:v>198.27864583333334</c:v>
                </c:pt>
                <c:pt idx="77292">
                  <c:v>198.28125</c:v>
                </c:pt>
                <c:pt idx="77293">
                  <c:v>198.28385416666666</c:v>
                </c:pt>
                <c:pt idx="77294">
                  <c:v>198.28645833333334</c:v>
                </c:pt>
                <c:pt idx="77295">
                  <c:v>198.2890625</c:v>
                </c:pt>
                <c:pt idx="77296">
                  <c:v>198.29166666666666</c:v>
                </c:pt>
                <c:pt idx="77297">
                  <c:v>198.29427083333334</c:v>
                </c:pt>
                <c:pt idx="77298">
                  <c:v>198.296875</c:v>
                </c:pt>
                <c:pt idx="77299">
                  <c:v>198.29947916666666</c:v>
                </c:pt>
                <c:pt idx="77300">
                  <c:v>198.30208333333334</c:v>
                </c:pt>
                <c:pt idx="77301">
                  <c:v>198.3046875</c:v>
                </c:pt>
                <c:pt idx="77302">
                  <c:v>198.30729166666666</c:v>
                </c:pt>
                <c:pt idx="77303">
                  <c:v>198.30989583333334</c:v>
                </c:pt>
                <c:pt idx="77304">
                  <c:v>198.3125</c:v>
                </c:pt>
                <c:pt idx="77305">
                  <c:v>198.31510416666666</c:v>
                </c:pt>
                <c:pt idx="77306">
                  <c:v>198.31770833333334</c:v>
                </c:pt>
                <c:pt idx="77307">
                  <c:v>198.3203125</c:v>
                </c:pt>
                <c:pt idx="77308">
                  <c:v>198.32291666666666</c:v>
                </c:pt>
                <c:pt idx="77309">
                  <c:v>198.32552083333334</c:v>
                </c:pt>
                <c:pt idx="77310">
                  <c:v>198.328125</c:v>
                </c:pt>
                <c:pt idx="77311">
                  <c:v>198.33072916666666</c:v>
                </c:pt>
                <c:pt idx="77312">
                  <c:v>198.33333333333334</c:v>
                </c:pt>
                <c:pt idx="77313">
                  <c:v>198.3359375</c:v>
                </c:pt>
                <c:pt idx="77314">
                  <c:v>198.33854166666666</c:v>
                </c:pt>
                <c:pt idx="77315">
                  <c:v>198.34114583333334</c:v>
                </c:pt>
                <c:pt idx="77316">
                  <c:v>198.34375</c:v>
                </c:pt>
                <c:pt idx="77317">
                  <c:v>198.34635416666666</c:v>
                </c:pt>
                <c:pt idx="77318">
                  <c:v>198.34895833333334</c:v>
                </c:pt>
                <c:pt idx="77319">
                  <c:v>198.3515625</c:v>
                </c:pt>
                <c:pt idx="77320">
                  <c:v>198.35416666666666</c:v>
                </c:pt>
                <c:pt idx="77321">
                  <c:v>198.35677083333334</c:v>
                </c:pt>
                <c:pt idx="77322">
                  <c:v>198.359375</c:v>
                </c:pt>
                <c:pt idx="77323">
                  <c:v>198.36197916666666</c:v>
                </c:pt>
                <c:pt idx="77324">
                  <c:v>198.36458333333334</c:v>
                </c:pt>
                <c:pt idx="77325">
                  <c:v>198.3671875</c:v>
                </c:pt>
                <c:pt idx="77326">
                  <c:v>198.36979166666666</c:v>
                </c:pt>
                <c:pt idx="77327">
                  <c:v>198.37239583333334</c:v>
                </c:pt>
                <c:pt idx="77328">
                  <c:v>198.375</c:v>
                </c:pt>
                <c:pt idx="77329">
                  <c:v>198.37760416666666</c:v>
                </c:pt>
                <c:pt idx="77330">
                  <c:v>198.38020833333334</c:v>
                </c:pt>
                <c:pt idx="77331">
                  <c:v>198.3828125</c:v>
                </c:pt>
                <c:pt idx="77332">
                  <c:v>198.38541666666666</c:v>
                </c:pt>
                <c:pt idx="77333">
                  <c:v>198.38802083333334</c:v>
                </c:pt>
                <c:pt idx="77334">
                  <c:v>198.390625</c:v>
                </c:pt>
                <c:pt idx="77335">
                  <c:v>198.39322916666666</c:v>
                </c:pt>
                <c:pt idx="77336">
                  <c:v>198.39583333333334</c:v>
                </c:pt>
                <c:pt idx="77337">
                  <c:v>198.3984375</c:v>
                </c:pt>
                <c:pt idx="77338">
                  <c:v>198.40104166666666</c:v>
                </c:pt>
                <c:pt idx="77339">
                  <c:v>198.40364583333334</c:v>
                </c:pt>
                <c:pt idx="77340">
                  <c:v>198.40625</c:v>
                </c:pt>
                <c:pt idx="77341">
                  <c:v>198.40885416666666</c:v>
                </c:pt>
                <c:pt idx="77342">
                  <c:v>198.41145833333334</c:v>
                </c:pt>
                <c:pt idx="77343">
                  <c:v>198.4140625</c:v>
                </c:pt>
                <c:pt idx="77344">
                  <c:v>198.41666666666666</c:v>
                </c:pt>
                <c:pt idx="77345">
                  <c:v>198.41927083333334</c:v>
                </c:pt>
                <c:pt idx="77346">
                  <c:v>198.421875</c:v>
                </c:pt>
                <c:pt idx="77347">
                  <c:v>198.42447916666666</c:v>
                </c:pt>
                <c:pt idx="77348">
                  <c:v>198.42708333333334</c:v>
                </c:pt>
                <c:pt idx="77349">
                  <c:v>198.4296875</c:v>
                </c:pt>
                <c:pt idx="77350">
                  <c:v>198.43229166666666</c:v>
                </c:pt>
                <c:pt idx="77351">
                  <c:v>198.43489583333334</c:v>
                </c:pt>
                <c:pt idx="77352">
                  <c:v>198.4375</c:v>
                </c:pt>
                <c:pt idx="77353">
                  <c:v>198.44010416666666</c:v>
                </c:pt>
                <c:pt idx="77354">
                  <c:v>198.44270833333334</c:v>
                </c:pt>
                <c:pt idx="77355">
                  <c:v>198.4453125</c:v>
                </c:pt>
                <c:pt idx="77356">
                  <c:v>198.44791666666666</c:v>
                </c:pt>
                <c:pt idx="77357">
                  <c:v>198.45052083333334</c:v>
                </c:pt>
                <c:pt idx="77358">
                  <c:v>198.453125</c:v>
                </c:pt>
                <c:pt idx="77359">
                  <c:v>198.45572916666666</c:v>
                </c:pt>
                <c:pt idx="77360">
                  <c:v>198.45833333333334</c:v>
                </c:pt>
                <c:pt idx="77361">
                  <c:v>198.4609375</c:v>
                </c:pt>
                <c:pt idx="77362">
                  <c:v>198.46354166666666</c:v>
                </c:pt>
                <c:pt idx="77363">
                  <c:v>198.46614583333334</c:v>
                </c:pt>
                <c:pt idx="77364">
                  <c:v>198.46875</c:v>
                </c:pt>
                <c:pt idx="77365">
                  <c:v>198.47135416666666</c:v>
                </c:pt>
                <c:pt idx="77366">
                  <c:v>198.47395833333334</c:v>
                </c:pt>
                <c:pt idx="77367">
                  <c:v>198.4765625</c:v>
                </c:pt>
                <c:pt idx="77368">
                  <c:v>198.47916666666666</c:v>
                </c:pt>
                <c:pt idx="77369">
                  <c:v>198.48177083333334</c:v>
                </c:pt>
                <c:pt idx="77370">
                  <c:v>198.484375</c:v>
                </c:pt>
                <c:pt idx="77371">
                  <c:v>198.48697916666666</c:v>
                </c:pt>
                <c:pt idx="77372">
                  <c:v>198.48958333333334</c:v>
                </c:pt>
                <c:pt idx="77373">
                  <c:v>198.4921875</c:v>
                </c:pt>
                <c:pt idx="77374">
                  <c:v>198.49479166666666</c:v>
                </c:pt>
                <c:pt idx="77375">
                  <c:v>198.49739583333334</c:v>
                </c:pt>
                <c:pt idx="77376">
                  <c:v>198.5</c:v>
                </c:pt>
                <c:pt idx="77377">
                  <c:v>198.50260416666666</c:v>
                </c:pt>
                <c:pt idx="77378">
                  <c:v>198.50520833333334</c:v>
                </c:pt>
                <c:pt idx="77379">
                  <c:v>198.5078125</c:v>
                </c:pt>
                <c:pt idx="77380">
                  <c:v>198.51041666666666</c:v>
                </c:pt>
                <c:pt idx="77381">
                  <c:v>198.51302083333334</c:v>
                </c:pt>
                <c:pt idx="77382">
                  <c:v>198.515625</c:v>
                </c:pt>
                <c:pt idx="77383">
                  <c:v>198.51822916666666</c:v>
                </c:pt>
                <c:pt idx="77384">
                  <c:v>198.52083333333334</c:v>
                </c:pt>
                <c:pt idx="77385">
                  <c:v>198.5234375</c:v>
                </c:pt>
                <c:pt idx="77386">
                  <c:v>198.52604166666666</c:v>
                </c:pt>
                <c:pt idx="77387">
                  <c:v>198.52864583333334</c:v>
                </c:pt>
                <c:pt idx="77388">
                  <c:v>198.53125</c:v>
                </c:pt>
                <c:pt idx="77389">
                  <c:v>198.53385416666666</c:v>
                </c:pt>
                <c:pt idx="77390">
                  <c:v>198.53645833333334</c:v>
                </c:pt>
                <c:pt idx="77391">
                  <c:v>198.5390625</c:v>
                </c:pt>
                <c:pt idx="77392">
                  <c:v>198.54166666666666</c:v>
                </c:pt>
                <c:pt idx="77393">
                  <c:v>198.54427083333334</c:v>
                </c:pt>
                <c:pt idx="77394">
                  <c:v>198.546875</c:v>
                </c:pt>
                <c:pt idx="77395">
                  <c:v>198.54947916666666</c:v>
                </c:pt>
                <c:pt idx="77396">
                  <c:v>198.55208333333334</c:v>
                </c:pt>
                <c:pt idx="77397">
                  <c:v>198.5546875</c:v>
                </c:pt>
                <c:pt idx="77398">
                  <c:v>198.55729166666666</c:v>
                </c:pt>
                <c:pt idx="77399">
                  <c:v>198.55989583333334</c:v>
                </c:pt>
                <c:pt idx="77400">
                  <c:v>198.5625</c:v>
                </c:pt>
                <c:pt idx="77401">
                  <c:v>198.56510416666666</c:v>
                </c:pt>
                <c:pt idx="77402">
                  <c:v>198.56770833333334</c:v>
                </c:pt>
                <c:pt idx="77403">
                  <c:v>198.5703125</c:v>
                </c:pt>
                <c:pt idx="77404">
                  <c:v>198.57291666666666</c:v>
                </c:pt>
                <c:pt idx="77405">
                  <c:v>198.57552083333334</c:v>
                </c:pt>
                <c:pt idx="77406">
                  <c:v>198.578125</c:v>
                </c:pt>
                <c:pt idx="77407">
                  <c:v>198.58072916666666</c:v>
                </c:pt>
                <c:pt idx="77408">
                  <c:v>198.58333333333334</c:v>
                </c:pt>
                <c:pt idx="77409">
                  <c:v>198.5859375</c:v>
                </c:pt>
                <c:pt idx="77410">
                  <c:v>198.58854166666666</c:v>
                </c:pt>
                <c:pt idx="77411">
                  <c:v>198.59114583333334</c:v>
                </c:pt>
                <c:pt idx="77412">
                  <c:v>198.59375</c:v>
                </c:pt>
                <c:pt idx="77413">
                  <c:v>198.59635416666666</c:v>
                </c:pt>
                <c:pt idx="77414">
                  <c:v>198.59895833333334</c:v>
                </c:pt>
                <c:pt idx="77415">
                  <c:v>198.6015625</c:v>
                </c:pt>
                <c:pt idx="77416">
                  <c:v>198.60416666666666</c:v>
                </c:pt>
                <c:pt idx="77417">
                  <c:v>198.60677083333334</c:v>
                </c:pt>
                <c:pt idx="77418">
                  <c:v>198.609375</c:v>
                </c:pt>
                <c:pt idx="77419">
                  <c:v>198.61197916666666</c:v>
                </c:pt>
                <c:pt idx="77420">
                  <c:v>198.61458333333334</c:v>
                </c:pt>
                <c:pt idx="77421">
                  <c:v>198.6171875</c:v>
                </c:pt>
                <c:pt idx="77422">
                  <c:v>198.61979166666666</c:v>
                </c:pt>
                <c:pt idx="77423">
                  <c:v>198.62239583333334</c:v>
                </c:pt>
                <c:pt idx="77424">
                  <c:v>198.625</c:v>
                </c:pt>
                <c:pt idx="77425">
                  <c:v>198.62760416666666</c:v>
                </c:pt>
                <c:pt idx="77426">
                  <c:v>198.63020833333334</c:v>
                </c:pt>
                <c:pt idx="77427">
                  <c:v>198.6328125</c:v>
                </c:pt>
                <c:pt idx="77428">
                  <c:v>198.63541666666666</c:v>
                </c:pt>
                <c:pt idx="77429">
                  <c:v>198.63802083333334</c:v>
                </c:pt>
                <c:pt idx="77430">
                  <c:v>198.640625</c:v>
                </c:pt>
                <c:pt idx="77431">
                  <c:v>198.64322916666666</c:v>
                </c:pt>
                <c:pt idx="77432">
                  <c:v>198.64583333333334</c:v>
                </c:pt>
                <c:pt idx="77433">
                  <c:v>198.6484375</c:v>
                </c:pt>
                <c:pt idx="77434">
                  <c:v>198.65104166666666</c:v>
                </c:pt>
                <c:pt idx="77435">
                  <c:v>198.65364583333334</c:v>
                </c:pt>
                <c:pt idx="77436">
                  <c:v>198.65625</c:v>
                </c:pt>
                <c:pt idx="77437">
                  <c:v>198.65885416666666</c:v>
                </c:pt>
                <c:pt idx="77438">
                  <c:v>198.66145833333334</c:v>
                </c:pt>
                <c:pt idx="77439">
                  <c:v>198.6640625</c:v>
                </c:pt>
                <c:pt idx="77440">
                  <c:v>198.66666666666666</c:v>
                </c:pt>
                <c:pt idx="77441">
                  <c:v>198.66927083333334</c:v>
                </c:pt>
                <c:pt idx="77442">
                  <c:v>198.671875</c:v>
                </c:pt>
                <c:pt idx="77443">
                  <c:v>198.67447916666666</c:v>
                </c:pt>
                <c:pt idx="77444">
                  <c:v>198.67708333333334</c:v>
                </c:pt>
                <c:pt idx="77445">
                  <c:v>198.6796875</c:v>
                </c:pt>
                <c:pt idx="77446">
                  <c:v>198.68229166666666</c:v>
                </c:pt>
                <c:pt idx="77447">
                  <c:v>198.68489583333334</c:v>
                </c:pt>
                <c:pt idx="77448">
                  <c:v>198.6875</c:v>
                </c:pt>
                <c:pt idx="77449">
                  <c:v>198.69010416666666</c:v>
                </c:pt>
                <c:pt idx="77450">
                  <c:v>198.69270833333334</c:v>
                </c:pt>
                <c:pt idx="77451">
                  <c:v>198.6953125</c:v>
                </c:pt>
                <c:pt idx="77452">
                  <c:v>198.69791666666666</c:v>
                </c:pt>
                <c:pt idx="77453">
                  <c:v>198.70052083333334</c:v>
                </c:pt>
                <c:pt idx="77454">
                  <c:v>198.703125</c:v>
                </c:pt>
                <c:pt idx="77455">
                  <c:v>198.70572916666666</c:v>
                </c:pt>
                <c:pt idx="77456">
                  <c:v>198.70833333333334</c:v>
                </c:pt>
                <c:pt idx="77457">
                  <c:v>198.7109375</c:v>
                </c:pt>
                <c:pt idx="77458">
                  <c:v>198.71354166666666</c:v>
                </c:pt>
                <c:pt idx="77459">
                  <c:v>198.71614583333334</c:v>
                </c:pt>
                <c:pt idx="77460">
                  <c:v>198.71875</c:v>
                </c:pt>
                <c:pt idx="77461">
                  <c:v>198.72135416666666</c:v>
                </c:pt>
                <c:pt idx="77462">
                  <c:v>198.72395833333334</c:v>
                </c:pt>
                <c:pt idx="77463">
                  <c:v>198.7265625</c:v>
                </c:pt>
                <c:pt idx="77464">
                  <c:v>198.72916666666666</c:v>
                </c:pt>
                <c:pt idx="77465">
                  <c:v>198.73177083333334</c:v>
                </c:pt>
                <c:pt idx="77466">
                  <c:v>198.734375</c:v>
                </c:pt>
                <c:pt idx="77467">
                  <c:v>198.73697916666666</c:v>
                </c:pt>
                <c:pt idx="77468">
                  <c:v>198.73958333333334</c:v>
                </c:pt>
                <c:pt idx="77469">
                  <c:v>198.7421875</c:v>
                </c:pt>
                <c:pt idx="77470">
                  <c:v>198.74479166666666</c:v>
                </c:pt>
                <c:pt idx="77471">
                  <c:v>198.74739583333334</c:v>
                </c:pt>
                <c:pt idx="77472">
                  <c:v>198.75</c:v>
                </c:pt>
                <c:pt idx="77473">
                  <c:v>198.75260416666666</c:v>
                </c:pt>
                <c:pt idx="77474">
                  <c:v>198.75520833333334</c:v>
                </c:pt>
                <c:pt idx="77475">
                  <c:v>198.7578125</c:v>
                </c:pt>
                <c:pt idx="77476">
                  <c:v>198.76041666666666</c:v>
                </c:pt>
                <c:pt idx="77477">
                  <c:v>198.76302083333334</c:v>
                </c:pt>
                <c:pt idx="77478">
                  <c:v>198.765625</c:v>
                </c:pt>
                <c:pt idx="77479">
                  <c:v>198.76822916666666</c:v>
                </c:pt>
                <c:pt idx="77480">
                  <c:v>198.77083333333334</c:v>
                </c:pt>
                <c:pt idx="77481">
                  <c:v>198.7734375</c:v>
                </c:pt>
                <c:pt idx="77482">
                  <c:v>198.77604166666666</c:v>
                </c:pt>
                <c:pt idx="77483">
                  <c:v>198.77864583333334</c:v>
                </c:pt>
                <c:pt idx="77484">
                  <c:v>198.78125</c:v>
                </c:pt>
                <c:pt idx="77485">
                  <c:v>198.78385416666666</c:v>
                </c:pt>
                <c:pt idx="77486">
                  <c:v>198.78645833333334</c:v>
                </c:pt>
                <c:pt idx="77487">
                  <c:v>198.7890625</c:v>
                </c:pt>
                <c:pt idx="77488">
                  <c:v>198.79166666666666</c:v>
                </c:pt>
                <c:pt idx="77489">
                  <c:v>198.79427083333334</c:v>
                </c:pt>
                <c:pt idx="77490">
                  <c:v>198.796875</c:v>
                </c:pt>
                <c:pt idx="77491">
                  <c:v>198.79947916666666</c:v>
                </c:pt>
                <c:pt idx="77492">
                  <c:v>198.80208333333334</c:v>
                </c:pt>
                <c:pt idx="77493">
                  <c:v>198.8046875</c:v>
                </c:pt>
                <c:pt idx="77494">
                  <c:v>198.80729166666666</c:v>
                </c:pt>
                <c:pt idx="77495">
                  <c:v>198.80989583333334</c:v>
                </c:pt>
                <c:pt idx="77496">
                  <c:v>198.8125</c:v>
                </c:pt>
                <c:pt idx="77497">
                  <c:v>198.81510416666666</c:v>
                </c:pt>
                <c:pt idx="77498">
                  <c:v>198.81770833333334</c:v>
                </c:pt>
                <c:pt idx="77499">
                  <c:v>198.8203125</c:v>
                </c:pt>
                <c:pt idx="77500">
                  <c:v>198.82291666666666</c:v>
                </c:pt>
                <c:pt idx="77501">
                  <c:v>198.82552083333334</c:v>
                </c:pt>
                <c:pt idx="77502">
                  <c:v>198.828125</c:v>
                </c:pt>
                <c:pt idx="77503">
                  <c:v>198.83072916666666</c:v>
                </c:pt>
                <c:pt idx="77504">
                  <c:v>198.83333333333334</c:v>
                </c:pt>
                <c:pt idx="77505">
                  <c:v>198.8359375</c:v>
                </c:pt>
                <c:pt idx="77506">
                  <c:v>198.83854166666666</c:v>
                </c:pt>
                <c:pt idx="77507">
                  <c:v>198.84114583333334</c:v>
                </c:pt>
                <c:pt idx="77508">
                  <c:v>198.84375</c:v>
                </c:pt>
                <c:pt idx="77509">
                  <c:v>198.84635416666666</c:v>
                </c:pt>
                <c:pt idx="77510">
                  <c:v>198.84895833333334</c:v>
                </c:pt>
                <c:pt idx="77511">
                  <c:v>198.8515625</c:v>
                </c:pt>
                <c:pt idx="77512">
                  <c:v>198.85416666666666</c:v>
                </c:pt>
                <c:pt idx="77513">
                  <c:v>198.85677083333334</c:v>
                </c:pt>
                <c:pt idx="77514">
                  <c:v>198.859375</c:v>
                </c:pt>
                <c:pt idx="77515">
                  <c:v>198.86197916666666</c:v>
                </c:pt>
                <c:pt idx="77516">
                  <c:v>198.86458333333334</c:v>
                </c:pt>
                <c:pt idx="77517">
                  <c:v>198.8671875</c:v>
                </c:pt>
                <c:pt idx="77518">
                  <c:v>198.86979166666666</c:v>
                </c:pt>
                <c:pt idx="77519">
                  <c:v>198.87239583333334</c:v>
                </c:pt>
                <c:pt idx="77520">
                  <c:v>198.875</c:v>
                </c:pt>
                <c:pt idx="77521">
                  <c:v>198.87760416666666</c:v>
                </c:pt>
                <c:pt idx="77522">
                  <c:v>198.88020833333334</c:v>
                </c:pt>
                <c:pt idx="77523">
                  <c:v>198.8828125</c:v>
                </c:pt>
                <c:pt idx="77524">
                  <c:v>198.88541666666666</c:v>
                </c:pt>
                <c:pt idx="77525">
                  <c:v>198.88802083333334</c:v>
                </c:pt>
                <c:pt idx="77526">
                  <c:v>198.890625</c:v>
                </c:pt>
                <c:pt idx="77527">
                  <c:v>198.89322916666666</c:v>
                </c:pt>
                <c:pt idx="77528">
                  <c:v>198.89583333333334</c:v>
                </c:pt>
                <c:pt idx="77529">
                  <c:v>198.8984375</c:v>
                </c:pt>
                <c:pt idx="77530">
                  <c:v>198.90104166666666</c:v>
                </c:pt>
                <c:pt idx="77531">
                  <c:v>198.90364583333334</c:v>
                </c:pt>
                <c:pt idx="77532">
                  <c:v>198.90625</c:v>
                </c:pt>
                <c:pt idx="77533">
                  <c:v>198.90885416666666</c:v>
                </c:pt>
                <c:pt idx="77534">
                  <c:v>198.91145833333334</c:v>
                </c:pt>
                <c:pt idx="77535">
                  <c:v>198.9140625</c:v>
                </c:pt>
                <c:pt idx="77536">
                  <c:v>198.91666666666666</c:v>
                </c:pt>
                <c:pt idx="77537">
                  <c:v>198.91927083333334</c:v>
                </c:pt>
                <c:pt idx="77538">
                  <c:v>198.921875</c:v>
                </c:pt>
                <c:pt idx="77539">
                  <c:v>198.92447916666666</c:v>
                </c:pt>
                <c:pt idx="77540">
                  <c:v>198.92708333333334</c:v>
                </c:pt>
                <c:pt idx="77541">
                  <c:v>198.9296875</c:v>
                </c:pt>
                <c:pt idx="77542">
                  <c:v>198.93229166666666</c:v>
                </c:pt>
                <c:pt idx="77543">
                  <c:v>198.93489583333334</c:v>
                </c:pt>
                <c:pt idx="77544">
                  <c:v>198.9375</c:v>
                </c:pt>
                <c:pt idx="77545">
                  <c:v>198.94010416666666</c:v>
                </c:pt>
                <c:pt idx="77546">
                  <c:v>198.94270833333334</c:v>
                </c:pt>
                <c:pt idx="77547">
                  <c:v>198.9453125</c:v>
                </c:pt>
                <c:pt idx="77548">
                  <c:v>198.94791666666666</c:v>
                </c:pt>
                <c:pt idx="77549">
                  <c:v>198.95052083333334</c:v>
                </c:pt>
                <c:pt idx="77550">
                  <c:v>198.953125</c:v>
                </c:pt>
                <c:pt idx="77551">
                  <c:v>198.95572916666666</c:v>
                </c:pt>
                <c:pt idx="77552">
                  <c:v>198.95833333333334</c:v>
                </c:pt>
                <c:pt idx="77553">
                  <c:v>198.9609375</c:v>
                </c:pt>
                <c:pt idx="77554">
                  <c:v>198.96354166666666</c:v>
                </c:pt>
                <c:pt idx="77555">
                  <c:v>198.96614583333334</c:v>
                </c:pt>
                <c:pt idx="77556">
                  <c:v>198.96875</c:v>
                </c:pt>
                <c:pt idx="77557">
                  <c:v>198.97135416666666</c:v>
                </c:pt>
                <c:pt idx="77558">
                  <c:v>198.97395833333334</c:v>
                </c:pt>
                <c:pt idx="77559">
                  <c:v>198.9765625</c:v>
                </c:pt>
                <c:pt idx="77560">
                  <c:v>198.97916666666666</c:v>
                </c:pt>
                <c:pt idx="77561">
                  <c:v>198.98177083333334</c:v>
                </c:pt>
                <c:pt idx="77562">
                  <c:v>198.984375</c:v>
                </c:pt>
                <c:pt idx="77563">
                  <c:v>198.98697916666666</c:v>
                </c:pt>
                <c:pt idx="77564">
                  <c:v>198.98958333333334</c:v>
                </c:pt>
                <c:pt idx="77565">
                  <c:v>198.9921875</c:v>
                </c:pt>
                <c:pt idx="77566">
                  <c:v>198.99479166666666</c:v>
                </c:pt>
                <c:pt idx="77567">
                  <c:v>198.99739583333334</c:v>
                </c:pt>
                <c:pt idx="77568">
                  <c:v>199</c:v>
                </c:pt>
                <c:pt idx="77569">
                  <c:v>199.00260416666666</c:v>
                </c:pt>
                <c:pt idx="77570">
                  <c:v>199.00520833333334</c:v>
                </c:pt>
                <c:pt idx="77571">
                  <c:v>199.0078125</c:v>
                </c:pt>
                <c:pt idx="77572">
                  <c:v>199.01041666666666</c:v>
                </c:pt>
                <c:pt idx="77573">
                  <c:v>199.01302083333334</c:v>
                </c:pt>
                <c:pt idx="77574">
                  <c:v>199.015625</c:v>
                </c:pt>
                <c:pt idx="77575">
                  <c:v>199.01822916666666</c:v>
                </c:pt>
                <c:pt idx="77576">
                  <c:v>199.02083333333334</c:v>
                </c:pt>
                <c:pt idx="77577">
                  <c:v>199.0234375</c:v>
                </c:pt>
                <c:pt idx="77578">
                  <c:v>199.02604166666666</c:v>
                </c:pt>
                <c:pt idx="77579">
                  <c:v>199.02864583333334</c:v>
                </c:pt>
                <c:pt idx="77580">
                  <c:v>199.03125</c:v>
                </c:pt>
                <c:pt idx="77581">
                  <c:v>199.03385416666666</c:v>
                </c:pt>
                <c:pt idx="77582">
                  <c:v>199.03645833333334</c:v>
                </c:pt>
                <c:pt idx="77583">
                  <c:v>199.0390625</c:v>
                </c:pt>
                <c:pt idx="77584">
                  <c:v>199.04166666666666</c:v>
                </c:pt>
                <c:pt idx="77585">
                  <c:v>199.04427083333334</c:v>
                </c:pt>
                <c:pt idx="77586">
                  <c:v>199.046875</c:v>
                </c:pt>
                <c:pt idx="77587">
                  <c:v>199.04947916666666</c:v>
                </c:pt>
                <c:pt idx="77588">
                  <c:v>199.05208333333334</c:v>
                </c:pt>
                <c:pt idx="77589">
                  <c:v>199.0546875</c:v>
                </c:pt>
                <c:pt idx="77590">
                  <c:v>199.05729166666666</c:v>
                </c:pt>
                <c:pt idx="77591">
                  <c:v>199.05989583333334</c:v>
                </c:pt>
                <c:pt idx="77592">
                  <c:v>199.0625</c:v>
                </c:pt>
                <c:pt idx="77593">
                  <c:v>199.06510416666666</c:v>
                </c:pt>
                <c:pt idx="77594">
                  <c:v>199.06770833333334</c:v>
                </c:pt>
                <c:pt idx="77595">
                  <c:v>199.0703125</c:v>
                </c:pt>
                <c:pt idx="77596">
                  <c:v>199.07291666666666</c:v>
                </c:pt>
                <c:pt idx="77597">
                  <c:v>199.07552083333334</c:v>
                </c:pt>
                <c:pt idx="77598">
                  <c:v>199.078125</c:v>
                </c:pt>
                <c:pt idx="77599">
                  <c:v>199.08072916666666</c:v>
                </c:pt>
                <c:pt idx="77600">
                  <c:v>199.08333333333334</c:v>
                </c:pt>
                <c:pt idx="77601">
                  <c:v>199.0859375</c:v>
                </c:pt>
                <c:pt idx="77602">
                  <c:v>199.08854166666666</c:v>
                </c:pt>
                <c:pt idx="77603">
                  <c:v>199.09114583333334</c:v>
                </c:pt>
                <c:pt idx="77604">
                  <c:v>199.09375</c:v>
                </c:pt>
                <c:pt idx="77605">
                  <c:v>199.09635416666666</c:v>
                </c:pt>
                <c:pt idx="77606">
                  <c:v>199.09895833333334</c:v>
                </c:pt>
                <c:pt idx="77607">
                  <c:v>199.1015625</c:v>
                </c:pt>
                <c:pt idx="77608">
                  <c:v>199.10416666666666</c:v>
                </c:pt>
                <c:pt idx="77609">
                  <c:v>199.10677083333334</c:v>
                </c:pt>
                <c:pt idx="77610">
                  <c:v>199.109375</c:v>
                </c:pt>
                <c:pt idx="77611">
                  <c:v>199.11197916666666</c:v>
                </c:pt>
                <c:pt idx="77612">
                  <c:v>199.11458333333334</c:v>
                </c:pt>
                <c:pt idx="77613">
                  <c:v>199.1171875</c:v>
                </c:pt>
                <c:pt idx="77614">
                  <c:v>199.11979166666666</c:v>
                </c:pt>
                <c:pt idx="77615">
                  <c:v>199.12239583333334</c:v>
                </c:pt>
                <c:pt idx="77616">
                  <c:v>199.125</c:v>
                </c:pt>
                <c:pt idx="77617">
                  <c:v>199.12760416666666</c:v>
                </c:pt>
                <c:pt idx="77618">
                  <c:v>199.13020833333334</c:v>
                </c:pt>
                <c:pt idx="77619">
                  <c:v>199.1328125</c:v>
                </c:pt>
                <c:pt idx="77620">
                  <c:v>199.13541666666666</c:v>
                </c:pt>
                <c:pt idx="77621">
                  <c:v>199.13802083333334</c:v>
                </c:pt>
                <c:pt idx="77622">
                  <c:v>199.140625</c:v>
                </c:pt>
                <c:pt idx="77623">
                  <c:v>199.14322916666666</c:v>
                </c:pt>
                <c:pt idx="77624">
                  <c:v>199.14583333333334</c:v>
                </c:pt>
                <c:pt idx="77625">
                  <c:v>199.1484375</c:v>
                </c:pt>
                <c:pt idx="77626">
                  <c:v>199.15104166666666</c:v>
                </c:pt>
                <c:pt idx="77627">
                  <c:v>199.15364583333334</c:v>
                </c:pt>
                <c:pt idx="77628">
                  <c:v>199.15625</c:v>
                </c:pt>
                <c:pt idx="77629">
                  <c:v>199.15885416666666</c:v>
                </c:pt>
                <c:pt idx="77630">
                  <c:v>199.16145833333334</c:v>
                </c:pt>
                <c:pt idx="77631">
                  <c:v>199.1640625</c:v>
                </c:pt>
                <c:pt idx="77632">
                  <c:v>199.16666666666666</c:v>
                </c:pt>
                <c:pt idx="77633">
                  <c:v>199.16927083333334</c:v>
                </c:pt>
                <c:pt idx="77634">
                  <c:v>199.171875</c:v>
                </c:pt>
                <c:pt idx="77635">
                  <c:v>199.17447916666666</c:v>
                </c:pt>
                <c:pt idx="77636">
                  <c:v>199.17708333333334</c:v>
                </c:pt>
                <c:pt idx="77637">
                  <c:v>199.1796875</c:v>
                </c:pt>
                <c:pt idx="77638">
                  <c:v>199.18229166666666</c:v>
                </c:pt>
                <c:pt idx="77639">
                  <c:v>199.18489583333334</c:v>
                </c:pt>
                <c:pt idx="77640">
                  <c:v>199.1875</c:v>
                </c:pt>
                <c:pt idx="77641">
                  <c:v>199.19010416666666</c:v>
                </c:pt>
                <c:pt idx="77642">
                  <c:v>199.19270833333334</c:v>
                </c:pt>
                <c:pt idx="77643">
                  <c:v>199.1953125</c:v>
                </c:pt>
                <c:pt idx="77644">
                  <c:v>199.19791666666666</c:v>
                </c:pt>
                <c:pt idx="77645">
                  <c:v>199.20052083333334</c:v>
                </c:pt>
                <c:pt idx="77646">
                  <c:v>199.203125</c:v>
                </c:pt>
                <c:pt idx="77647">
                  <c:v>199.20572916666666</c:v>
                </c:pt>
                <c:pt idx="77648">
                  <c:v>199.20833333333334</c:v>
                </c:pt>
                <c:pt idx="77649">
                  <c:v>199.2109375</c:v>
                </c:pt>
                <c:pt idx="77650">
                  <c:v>199.21354166666666</c:v>
                </c:pt>
                <c:pt idx="77651">
                  <c:v>199.21614583333334</c:v>
                </c:pt>
                <c:pt idx="77652">
                  <c:v>199.21875</c:v>
                </c:pt>
                <c:pt idx="77653">
                  <c:v>199.22135416666666</c:v>
                </c:pt>
                <c:pt idx="77654">
                  <c:v>199.22395833333334</c:v>
                </c:pt>
                <c:pt idx="77655">
                  <c:v>199.2265625</c:v>
                </c:pt>
                <c:pt idx="77656">
                  <c:v>199.22916666666666</c:v>
                </c:pt>
                <c:pt idx="77657">
                  <c:v>199.23177083333334</c:v>
                </c:pt>
                <c:pt idx="77658">
                  <c:v>199.234375</c:v>
                </c:pt>
                <c:pt idx="77659">
                  <c:v>199.23697916666666</c:v>
                </c:pt>
                <c:pt idx="77660">
                  <c:v>199.23958333333334</c:v>
                </c:pt>
                <c:pt idx="77661">
                  <c:v>199.2421875</c:v>
                </c:pt>
                <c:pt idx="77662">
                  <c:v>199.24479166666666</c:v>
                </c:pt>
                <c:pt idx="77663">
                  <c:v>199.24739583333334</c:v>
                </c:pt>
                <c:pt idx="77664">
                  <c:v>199.25</c:v>
                </c:pt>
                <c:pt idx="77665">
                  <c:v>199.25260416666666</c:v>
                </c:pt>
                <c:pt idx="77666">
                  <c:v>199.25520833333334</c:v>
                </c:pt>
                <c:pt idx="77667">
                  <c:v>199.2578125</c:v>
                </c:pt>
                <c:pt idx="77668">
                  <c:v>199.26041666666666</c:v>
                </c:pt>
                <c:pt idx="77669">
                  <c:v>199.26302083333334</c:v>
                </c:pt>
                <c:pt idx="77670">
                  <c:v>199.265625</c:v>
                </c:pt>
                <c:pt idx="77671">
                  <c:v>199.26822916666666</c:v>
                </c:pt>
                <c:pt idx="77672">
                  <c:v>199.27083333333334</c:v>
                </c:pt>
                <c:pt idx="77673">
                  <c:v>199.2734375</c:v>
                </c:pt>
                <c:pt idx="77674">
                  <c:v>199.27604166666666</c:v>
                </c:pt>
                <c:pt idx="77675">
                  <c:v>199.27864583333334</c:v>
                </c:pt>
                <c:pt idx="77676">
                  <c:v>199.28125</c:v>
                </c:pt>
                <c:pt idx="77677">
                  <c:v>199.28385416666666</c:v>
                </c:pt>
                <c:pt idx="77678">
                  <c:v>199.28645833333334</c:v>
                </c:pt>
                <c:pt idx="77679">
                  <c:v>199.2890625</c:v>
                </c:pt>
                <c:pt idx="77680">
                  <c:v>199.29166666666666</c:v>
                </c:pt>
                <c:pt idx="77681">
                  <c:v>199.29427083333334</c:v>
                </c:pt>
                <c:pt idx="77682">
                  <c:v>199.296875</c:v>
                </c:pt>
                <c:pt idx="77683">
                  <c:v>199.29947916666666</c:v>
                </c:pt>
                <c:pt idx="77684">
                  <c:v>199.30208333333334</c:v>
                </c:pt>
                <c:pt idx="77685">
                  <c:v>199.3046875</c:v>
                </c:pt>
                <c:pt idx="77686">
                  <c:v>199.30729166666666</c:v>
                </c:pt>
                <c:pt idx="77687">
                  <c:v>199.30989583333334</c:v>
                </c:pt>
                <c:pt idx="77688">
                  <c:v>199.3125</c:v>
                </c:pt>
                <c:pt idx="77689">
                  <c:v>199.31510416666666</c:v>
                </c:pt>
                <c:pt idx="77690">
                  <c:v>199.31770833333334</c:v>
                </c:pt>
                <c:pt idx="77691">
                  <c:v>199.3203125</c:v>
                </c:pt>
                <c:pt idx="77692">
                  <c:v>199.32291666666666</c:v>
                </c:pt>
                <c:pt idx="77693">
                  <c:v>199.32552083333334</c:v>
                </c:pt>
                <c:pt idx="77694">
                  <c:v>199.328125</c:v>
                </c:pt>
                <c:pt idx="77695">
                  <c:v>199.33072916666666</c:v>
                </c:pt>
                <c:pt idx="77696">
                  <c:v>199.33333333333334</c:v>
                </c:pt>
                <c:pt idx="77697">
                  <c:v>199.3359375</c:v>
                </c:pt>
                <c:pt idx="77698">
                  <c:v>199.33854166666666</c:v>
                </c:pt>
                <c:pt idx="77699">
                  <c:v>199.34114583333334</c:v>
                </c:pt>
                <c:pt idx="77700">
                  <c:v>199.34375</c:v>
                </c:pt>
                <c:pt idx="77701">
                  <c:v>199.34635416666666</c:v>
                </c:pt>
                <c:pt idx="77702">
                  <c:v>199.34895833333334</c:v>
                </c:pt>
                <c:pt idx="77703">
                  <c:v>199.3515625</c:v>
                </c:pt>
                <c:pt idx="77704">
                  <c:v>199.35416666666666</c:v>
                </c:pt>
                <c:pt idx="77705">
                  <c:v>199.35677083333334</c:v>
                </c:pt>
                <c:pt idx="77706">
                  <c:v>199.359375</c:v>
                </c:pt>
                <c:pt idx="77707">
                  <c:v>199.36197916666666</c:v>
                </c:pt>
                <c:pt idx="77708">
                  <c:v>199.36458333333334</c:v>
                </c:pt>
                <c:pt idx="77709">
                  <c:v>199.3671875</c:v>
                </c:pt>
                <c:pt idx="77710">
                  <c:v>199.36979166666666</c:v>
                </c:pt>
                <c:pt idx="77711">
                  <c:v>199.37239583333334</c:v>
                </c:pt>
                <c:pt idx="77712">
                  <c:v>199.375</c:v>
                </c:pt>
                <c:pt idx="77713">
                  <c:v>199.37760416666666</c:v>
                </c:pt>
                <c:pt idx="77714">
                  <c:v>199.38020833333334</c:v>
                </c:pt>
                <c:pt idx="77715">
                  <c:v>199.3828125</c:v>
                </c:pt>
                <c:pt idx="77716">
                  <c:v>199.38541666666666</c:v>
                </c:pt>
                <c:pt idx="77717">
                  <c:v>199.38802083333334</c:v>
                </c:pt>
                <c:pt idx="77718">
                  <c:v>199.390625</c:v>
                </c:pt>
                <c:pt idx="77719">
                  <c:v>199.39322916666666</c:v>
                </c:pt>
                <c:pt idx="77720">
                  <c:v>199.39583333333334</c:v>
                </c:pt>
                <c:pt idx="77721">
                  <c:v>199.3984375</c:v>
                </c:pt>
                <c:pt idx="77722">
                  <c:v>199.40104166666666</c:v>
                </c:pt>
                <c:pt idx="77723">
                  <c:v>199.40364583333334</c:v>
                </c:pt>
                <c:pt idx="77724">
                  <c:v>199.40625</c:v>
                </c:pt>
                <c:pt idx="77725">
                  <c:v>199.40885416666666</c:v>
                </c:pt>
                <c:pt idx="77726">
                  <c:v>199.41145833333334</c:v>
                </c:pt>
                <c:pt idx="77727">
                  <c:v>199.4140625</c:v>
                </c:pt>
                <c:pt idx="77728">
                  <c:v>199.41666666666666</c:v>
                </c:pt>
                <c:pt idx="77729">
                  <c:v>199.41927083333334</c:v>
                </c:pt>
                <c:pt idx="77730">
                  <c:v>199.421875</c:v>
                </c:pt>
                <c:pt idx="77731">
                  <c:v>199.42447916666666</c:v>
                </c:pt>
                <c:pt idx="77732">
                  <c:v>199.42708333333334</c:v>
                </c:pt>
                <c:pt idx="77733">
                  <c:v>199.4296875</c:v>
                </c:pt>
                <c:pt idx="77734">
                  <c:v>199.43229166666666</c:v>
                </c:pt>
                <c:pt idx="77735">
                  <c:v>199.43489583333334</c:v>
                </c:pt>
                <c:pt idx="77736">
                  <c:v>199.4375</c:v>
                </c:pt>
                <c:pt idx="77737">
                  <c:v>199.44010416666666</c:v>
                </c:pt>
                <c:pt idx="77738">
                  <c:v>199.44270833333334</c:v>
                </c:pt>
                <c:pt idx="77739">
                  <c:v>199.4453125</c:v>
                </c:pt>
                <c:pt idx="77740">
                  <c:v>199.44791666666666</c:v>
                </c:pt>
                <c:pt idx="77741">
                  <c:v>199.45052083333334</c:v>
                </c:pt>
                <c:pt idx="77742">
                  <c:v>199.453125</c:v>
                </c:pt>
                <c:pt idx="77743">
                  <c:v>199.45572916666666</c:v>
                </c:pt>
                <c:pt idx="77744">
                  <c:v>199.45833333333334</c:v>
                </c:pt>
                <c:pt idx="77745">
                  <c:v>199.4609375</c:v>
                </c:pt>
                <c:pt idx="77746">
                  <c:v>199.46354166666666</c:v>
                </c:pt>
                <c:pt idx="77747">
                  <c:v>199.46614583333334</c:v>
                </c:pt>
                <c:pt idx="77748">
                  <c:v>199.46875</c:v>
                </c:pt>
                <c:pt idx="77749">
                  <c:v>199.47135416666666</c:v>
                </c:pt>
                <c:pt idx="77750">
                  <c:v>199.47395833333334</c:v>
                </c:pt>
                <c:pt idx="77751">
                  <c:v>199.4765625</c:v>
                </c:pt>
                <c:pt idx="77752">
                  <c:v>199.47916666666666</c:v>
                </c:pt>
                <c:pt idx="77753">
                  <c:v>199.48177083333334</c:v>
                </c:pt>
                <c:pt idx="77754">
                  <c:v>199.484375</c:v>
                </c:pt>
                <c:pt idx="77755">
                  <c:v>199.48697916666666</c:v>
                </c:pt>
                <c:pt idx="77756">
                  <c:v>199.48958333333334</c:v>
                </c:pt>
                <c:pt idx="77757">
                  <c:v>199.4921875</c:v>
                </c:pt>
                <c:pt idx="77758">
                  <c:v>199.49479166666666</c:v>
                </c:pt>
                <c:pt idx="77759">
                  <c:v>199.49739583333334</c:v>
                </c:pt>
                <c:pt idx="77760">
                  <c:v>199.5</c:v>
                </c:pt>
                <c:pt idx="77761">
                  <c:v>199.50260416666666</c:v>
                </c:pt>
                <c:pt idx="77762">
                  <c:v>199.50520833333334</c:v>
                </c:pt>
                <c:pt idx="77763">
                  <c:v>199.5078125</c:v>
                </c:pt>
                <c:pt idx="77764">
                  <c:v>199.51041666666666</c:v>
                </c:pt>
                <c:pt idx="77765">
                  <c:v>199.51302083333334</c:v>
                </c:pt>
                <c:pt idx="77766">
                  <c:v>199.515625</c:v>
                </c:pt>
                <c:pt idx="77767">
                  <c:v>199.51822916666666</c:v>
                </c:pt>
                <c:pt idx="77768">
                  <c:v>199.52083333333334</c:v>
                </c:pt>
                <c:pt idx="77769">
                  <c:v>199.5234375</c:v>
                </c:pt>
                <c:pt idx="77770">
                  <c:v>199.52604166666666</c:v>
                </c:pt>
                <c:pt idx="77771">
                  <c:v>199.52864583333334</c:v>
                </c:pt>
                <c:pt idx="77772">
                  <c:v>199.53125</c:v>
                </c:pt>
                <c:pt idx="77773">
                  <c:v>199.53385416666666</c:v>
                </c:pt>
                <c:pt idx="77774">
                  <c:v>199.53645833333334</c:v>
                </c:pt>
                <c:pt idx="77775">
                  <c:v>199.5390625</c:v>
                </c:pt>
                <c:pt idx="77776">
                  <c:v>199.54166666666666</c:v>
                </c:pt>
                <c:pt idx="77777">
                  <c:v>199.54427083333334</c:v>
                </c:pt>
                <c:pt idx="77778">
                  <c:v>199.546875</c:v>
                </c:pt>
                <c:pt idx="77779">
                  <c:v>199.54947916666666</c:v>
                </c:pt>
                <c:pt idx="77780">
                  <c:v>199.55208333333334</c:v>
                </c:pt>
                <c:pt idx="77781">
                  <c:v>199.5546875</c:v>
                </c:pt>
                <c:pt idx="77782">
                  <c:v>199.55729166666666</c:v>
                </c:pt>
                <c:pt idx="77783">
                  <c:v>199.55989583333334</c:v>
                </c:pt>
                <c:pt idx="77784">
                  <c:v>199.5625</c:v>
                </c:pt>
                <c:pt idx="77785">
                  <c:v>199.56510416666666</c:v>
                </c:pt>
                <c:pt idx="77786">
                  <c:v>199.56770833333334</c:v>
                </c:pt>
                <c:pt idx="77787">
                  <c:v>199.5703125</c:v>
                </c:pt>
                <c:pt idx="77788">
                  <c:v>199.57291666666666</c:v>
                </c:pt>
                <c:pt idx="77789">
                  <c:v>199.57552083333334</c:v>
                </c:pt>
                <c:pt idx="77790">
                  <c:v>199.578125</c:v>
                </c:pt>
                <c:pt idx="77791">
                  <c:v>199.58072916666666</c:v>
                </c:pt>
                <c:pt idx="77792">
                  <c:v>199.58333333333334</c:v>
                </c:pt>
                <c:pt idx="77793">
                  <c:v>199.5859375</c:v>
                </c:pt>
                <c:pt idx="77794">
                  <c:v>199.58854166666666</c:v>
                </c:pt>
                <c:pt idx="77795">
                  <c:v>199.59114583333334</c:v>
                </c:pt>
                <c:pt idx="77796">
                  <c:v>199.59375</c:v>
                </c:pt>
                <c:pt idx="77797">
                  <c:v>199.59635416666666</c:v>
                </c:pt>
                <c:pt idx="77798">
                  <c:v>199.59895833333334</c:v>
                </c:pt>
                <c:pt idx="77799">
                  <c:v>199.6015625</c:v>
                </c:pt>
                <c:pt idx="77800">
                  <c:v>199.60416666666666</c:v>
                </c:pt>
                <c:pt idx="77801">
                  <c:v>199.60677083333334</c:v>
                </c:pt>
                <c:pt idx="77802">
                  <c:v>199.609375</c:v>
                </c:pt>
                <c:pt idx="77803">
                  <c:v>199.61197916666666</c:v>
                </c:pt>
                <c:pt idx="77804">
                  <c:v>199.61458333333334</c:v>
                </c:pt>
                <c:pt idx="77805">
                  <c:v>199.6171875</c:v>
                </c:pt>
                <c:pt idx="77806">
                  <c:v>199.61979166666666</c:v>
                </c:pt>
                <c:pt idx="77807">
                  <c:v>199.62239583333334</c:v>
                </c:pt>
                <c:pt idx="77808">
                  <c:v>199.625</c:v>
                </c:pt>
                <c:pt idx="77809">
                  <c:v>199.62760416666666</c:v>
                </c:pt>
                <c:pt idx="77810">
                  <c:v>199.63020833333334</c:v>
                </c:pt>
                <c:pt idx="77811">
                  <c:v>199.6328125</c:v>
                </c:pt>
                <c:pt idx="77812">
                  <c:v>199.63541666666666</c:v>
                </c:pt>
                <c:pt idx="77813">
                  <c:v>199.63802083333334</c:v>
                </c:pt>
                <c:pt idx="77814">
                  <c:v>199.640625</c:v>
                </c:pt>
                <c:pt idx="77815">
                  <c:v>199.64322916666666</c:v>
                </c:pt>
                <c:pt idx="77816">
                  <c:v>199.64583333333334</c:v>
                </c:pt>
                <c:pt idx="77817">
                  <c:v>199.6484375</c:v>
                </c:pt>
                <c:pt idx="77818">
                  <c:v>199.65104166666666</c:v>
                </c:pt>
                <c:pt idx="77819">
                  <c:v>199.65364583333334</c:v>
                </c:pt>
                <c:pt idx="77820">
                  <c:v>199.65625</c:v>
                </c:pt>
                <c:pt idx="77821">
                  <c:v>199.65885416666666</c:v>
                </c:pt>
                <c:pt idx="77822">
                  <c:v>199.66145833333334</c:v>
                </c:pt>
                <c:pt idx="77823">
                  <c:v>199.6640625</c:v>
                </c:pt>
                <c:pt idx="77824">
                  <c:v>199.66666666666666</c:v>
                </c:pt>
                <c:pt idx="77825">
                  <c:v>199.66927083333334</c:v>
                </c:pt>
                <c:pt idx="77826">
                  <c:v>199.671875</c:v>
                </c:pt>
                <c:pt idx="77827">
                  <c:v>199.67447916666666</c:v>
                </c:pt>
                <c:pt idx="77828">
                  <c:v>199.67708333333334</c:v>
                </c:pt>
                <c:pt idx="77829">
                  <c:v>199.6796875</c:v>
                </c:pt>
                <c:pt idx="77830">
                  <c:v>199.68229166666666</c:v>
                </c:pt>
                <c:pt idx="77831">
                  <c:v>199.68489583333334</c:v>
                </c:pt>
                <c:pt idx="77832">
                  <c:v>199.6875</c:v>
                </c:pt>
                <c:pt idx="77833">
                  <c:v>199.69010416666666</c:v>
                </c:pt>
                <c:pt idx="77834">
                  <c:v>199.69270833333334</c:v>
                </c:pt>
                <c:pt idx="77835">
                  <c:v>199.6953125</c:v>
                </c:pt>
                <c:pt idx="77836">
                  <c:v>199.69791666666666</c:v>
                </c:pt>
                <c:pt idx="77837">
                  <c:v>199.70052083333334</c:v>
                </c:pt>
                <c:pt idx="77838">
                  <c:v>199.703125</c:v>
                </c:pt>
                <c:pt idx="77839">
                  <c:v>199.70572916666666</c:v>
                </c:pt>
                <c:pt idx="77840">
                  <c:v>199.70833333333334</c:v>
                </c:pt>
                <c:pt idx="77841">
                  <c:v>199.7109375</c:v>
                </c:pt>
                <c:pt idx="77842">
                  <c:v>199.71354166666666</c:v>
                </c:pt>
                <c:pt idx="77843">
                  <c:v>199.71614583333334</c:v>
                </c:pt>
                <c:pt idx="77844">
                  <c:v>199.71875</c:v>
                </c:pt>
                <c:pt idx="77845">
                  <c:v>199.72135416666666</c:v>
                </c:pt>
                <c:pt idx="77846">
                  <c:v>199.72395833333334</c:v>
                </c:pt>
                <c:pt idx="77847">
                  <c:v>199.7265625</c:v>
                </c:pt>
                <c:pt idx="77848">
                  <c:v>199.72916666666666</c:v>
                </c:pt>
                <c:pt idx="77849">
                  <c:v>199.73177083333334</c:v>
                </c:pt>
                <c:pt idx="77850">
                  <c:v>199.734375</c:v>
                </c:pt>
                <c:pt idx="77851">
                  <c:v>199.73697916666666</c:v>
                </c:pt>
                <c:pt idx="77852">
                  <c:v>199.73958333333334</c:v>
                </c:pt>
                <c:pt idx="77853">
                  <c:v>199.7421875</c:v>
                </c:pt>
                <c:pt idx="77854">
                  <c:v>199.74479166666666</c:v>
                </c:pt>
                <c:pt idx="77855">
                  <c:v>199.74739583333334</c:v>
                </c:pt>
                <c:pt idx="77856">
                  <c:v>199.75</c:v>
                </c:pt>
                <c:pt idx="77857">
                  <c:v>199.75260416666666</c:v>
                </c:pt>
                <c:pt idx="77858">
                  <c:v>199.75520833333334</c:v>
                </c:pt>
                <c:pt idx="77859">
                  <c:v>199.7578125</c:v>
                </c:pt>
                <c:pt idx="77860">
                  <c:v>199.76041666666666</c:v>
                </c:pt>
                <c:pt idx="77861">
                  <c:v>199.76302083333334</c:v>
                </c:pt>
                <c:pt idx="77862">
                  <c:v>199.765625</c:v>
                </c:pt>
                <c:pt idx="77863">
                  <c:v>199.76822916666666</c:v>
                </c:pt>
                <c:pt idx="77864">
                  <c:v>199.77083333333334</c:v>
                </c:pt>
                <c:pt idx="77865">
                  <c:v>199.7734375</c:v>
                </c:pt>
                <c:pt idx="77866">
                  <c:v>199.77604166666666</c:v>
                </c:pt>
                <c:pt idx="77867">
                  <c:v>199.77864583333334</c:v>
                </c:pt>
                <c:pt idx="77868">
                  <c:v>199.78125</c:v>
                </c:pt>
                <c:pt idx="77869">
                  <c:v>199.78385416666666</c:v>
                </c:pt>
                <c:pt idx="77870">
                  <c:v>199.78645833333334</c:v>
                </c:pt>
                <c:pt idx="77871">
                  <c:v>199.7890625</c:v>
                </c:pt>
                <c:pt idx="77872">
                  <c:v>199.79166666666666</c:v>
                </c:pt>
                <c:pt idx="77873">
                  <c:v>199.79427083333334</c:v>
                </c:pt>
                <c:pt idx="77874">
                  <c:v>199.796875</c:v>
                </c:pt>
                <c:pt idx="77875">
                  <c:v>199.79947916666666</c:v>
                </c:pt>
                <c:pt idx="77876">
                  <c:v>199.80208333333334</c:v>
                </c:pt>
                <c:pt idx="77877">
                  <c:v>199.8046875</c:v>
                </c:pt>
                <c:pt idx="77878">
                  <c:v>199.80729166666666</c:v>
                </c:pt>
                <c:pt idx="77879">
                  <c:v>199.80989583333334</c:v>
                </c:pt>
                <c:pt idx="77880">
                  <c:v>199.8125</c:v>
                </c:pt>
                <c:pt idx="77881">
                  <c:v>199.81510416666666</c:v>
                </c:pt>
                <c:pt idx="77882">
                  <c:v>199.81770833333334</c:v>
                </c:pt>
                <c:pt idx="77883">
                  <c:v>199.8203125</c:v>
                </c:pt>
                <c:pt idx="77884">
                  <c:v>199.82291666666666</c:v>
                </c:pt>
                <c:pt idx="77885">
                  <c:v>199.82552083333334</c:v>
                </c:pt>
                <c:pt idx="77886">
                  <c:v>199.828125</c:v>
                </c:pt>
                <c:pt idx="77887">
                  <c:v>199.83072916666666</c:v>
                </c:pt>
                <c:pt idx="77888">
                  <c:v>199.83333333333334</c:v>
                </c:pt>
                <c:pt idx="77889">
                  <c:v>199.8359375</c:v>
                </c:pt>
                <c:pt idx="77890">
                  <c:v>199.83854166666666</c:v>
                </c:pt>
                <c:pt idx="77891">
                  <c:v>199.84114583333334</c:v>
                </c:pt>
                <c:pt idx="77892">
                  <c:v>199.84375</c:v>
                </c:pt>
                <c:pt idx="77893">
                  <c:v>199.84635416666666</c:v>
                </c:pt>
                <c:pt idx="77894">
                  <c:v>199.84895833333334</c:v>
                </c:pt>
                <c:pt idx="77895">
                  <c:v>199.8515625</c:v>
                </c:pt>
                <c:pt idx="77896">
                  <c:v>199.85416666666666</c:v>
                </c:pt>
                <c:pt idx="77897">
                  <c:v>199.85677083333334</c:v>
                </c:pt>
                <c:pt idx="77898">
                  <c:v>199.859375</c:v>
                </c:pt>
                <c:pt idx="77899">
                  <c:v>199.86197916666666</c:v>
                </c:pt>
                <c:pt idx="77900">
                  <c:v>199.86458333333334</c:v>
                </c:pt>
                <c:pt idx="77901">
                  <c:v>199.8671875</c:v>
                </c:pt>
                <c:pt idx="77902">
                  <c:v>199.86979166666666</c:v>
                </c:pt>
                <c:pt idx="77903">
                  <c:v>199.87239583333334</c:v>
                </c:pt>
                <c:pt idx="77904">
                  <c:v>199.875</c:v>
                </c:pt>
                <c:pt idx="77905">
                  <c:v>199.87760416666666</c:v>
                </c:pt>
                <c:pt idx="77906">
                  <c:v>199.88020833333334</c:v>
                </c:pt>
                <c:pt idx="77907">
                  <c:v>199.8828125</c:v>
                </c:pt>
                <c:pt idx="77908">
                  <c:v>199.88541666666666</c:v>
                </c:pt>
                <c:pt idx="77909">
                  <c:v>199.88802083333334</c:v>
                </c:pt>
                <c:pt idx="77910">
                  <c:v>199.890625</c:v>
                </c:pt>
                <c:pt idx="77911">
                  <c:v>199.89322916666666</c:v>
                </c:pt>
                <c:pt idx="77912">
                  <c:v>199.89583333333334</c:v>
                </c:pt>
                <c:pt idx="77913">
                  <c:v>199.8984375</c:v>
                </c:pt>
                <c:pt idx="77914">
                  <c:v>199.90104166666666</c:v>
                </c:pt>
                <c:pt idx="77915">
                  <c:v>199.90364583333334</c:v>
                </c:pt>
                <c:pt idx="77916">
                  <c:v>199.90625</c:v>
                </c:pt>
                <c:pt idx="77917">
                  <c:v>199.90885416666666</c:v>
                </c:pt>
                <c:pt idx="77918">
                  <c:v>199.91145833333334</c:v>
                </c:pt>
                <c:pt idx="77919">
                  <c:v>199.9140625</c:v>
                </c:pt>
                <c:pt idx="77920">
                  <c:v>199.91666666666666</c:v>
                </c:pt>
                <c:pt idx="77921">
                  <c:v>199.91927083333334</c:v>
                </c:pt>
                <c:pt idx="77922">
                  <c:v>199.921875</c:v>
                </c:pt>
                <c:pt idx="77923">
                  <c:v>199.92447916666666</c:v>
                </c:pt>
                <c:pt idx="77924">
                  <c:v>199.92708333333334</c:v>
                </c:pt>
                <c:pt idx="77925">
                  <c:v>199.9296875</c:v>
                </c:pt>
                <c:pt idx="77926">
                  <c:v>199.93229166666666</c:v>
                </c:pt>
                <c:pt idx="77927">
                  <c:v>199.93489583333334</c:v>
                </c:pt>
                <c:pt idx="77928">
                  <c:v>199.9375</c:v>
                </c:pt>
                <c:pt idx="77929">
                  <c:v>199.94010416666666</c:v>
                </c:pt>
                <c:pt idx="77930">
                  <c:v>199.94270833333334</c:v>
                </c:pt>
                <c:pt idx="77931">
                  <c:v>199.9453125</c:v>
                </c:pt>
                <c:pt idx="77932">
                  <c:v>199.94791666666666</c:v>
                </c:pt>
                <c:pt idx="77933">
                  <c:v>199.95052083333334</c:v>
                </c:pt>
                <c:pt idx="77934">
                  <c:v>199.953125</c:v>
                </c:pt>
                <c:pt idx="77935">
                  <c:v>199.95572916666666</c:v>
                </c:pt>
                <c:pt idx="77936">
                  <c:v>199.95833333333334</c:v>
                </c:pt>
                <c:pt idx="77937">
                  <c:v>199.9609375</c:v>
                </c:pt>
                <c:pt idx="77938">
                  <c:v>199.96354166666666</c:v>
                </c:pt>
                <c:pt idx="77939">
                  <c:v>199.96614583333334</c:v>
                </c:pt>
                <c:pt idx="77940">
                  <c:v>199.96875</c:v>
                </c:pt>
                <c:pt idx="77941">
                  <c:v>199.97135416666666</c:v>
                </c:pt>
                <c:pt idx="77942">
                  <c:v>199.97395833333334</c:v>
                </c:pt>
                <c:pt idx="77943">
                  <c:v>199.9765625</c:v>
                </c:pt>
                <c:pt idx="77944">
                  <c:v>199.97916666666666</c:v>
                </c:pt>
                <c:pt idx="77945">
                  <c:v>199.98177083333334</c:v>
                </c:pt>
                <c:pt idx="77946">
                  <c:v>199.984375</c:v>
                </c:pt>
                <c:pt idx="77947">
                  <c:v>199.98697916666666</c:v>
                </c:pt>
                <c:pt idx="77948">
                  <c:v>199.98958333333334</c:v>
                </c:pt>
                <c:pt idx="77949">
                  <c:v>199.9921875</c:v>
                </c:pt>
                <c:pt idx="77950">
                  <c:v>199.99479166666666</c:v>
                </c:pt>
                <c:pt idx="77951">
                  <c:v>199.99739583333334</c:v>
                </c:pt>
                <c:pt idx="77952">
                  <c:v>200</c:v>
                </c:pt>
                <c:pt idx="77953">
                  <c:v>200.00260416666666</c:v>
                </c:pt>
                <c:pt idx="77954">
                  <c:v>200.00520833333334</c:v>
                </c:pt>
                <c:pt idx="77955">
                  <c:v>200.0078125</c:v>
                </c:pt>
                <c:pt idx="77956">
                  <c:v>200.01041666666666</c:v>
                </c:pt>
                <c:pt idx="77957">
                  <c:v>200.01302083333334</c:v>
                </c:pt>
                <c:pt idx="77958">
                  <c:v>200.015625</c:v>
                </c:pt>
                <c:pt idx="77959">
                  <c:v>200.01822916666666</c:v>
                </c:pt>
                <c:pt idx="77960">
                  <c:v>200.02083333333334</c:v>
                </c:pt>
                <c:pt idx="77961">
                  <c:v>200.0234375</c:v>
                </c:pt>
                <c:pt idx="77962">
                  <c:v>200.02604166666666</c:v>
                </c:pt>
                <c:pt idx="77963">
                  <c:v>200.02864583333334</c:v>
                </c:pt>
                <c:pt idx="77964">
                  <c:v>200.03125</c:v>
                </c:pt>
                <c:pt idx="77965">
                  <c:v>200.03385416666666</c:v>
                </c:pt>
                <c:pt idx="77966">
                  <c:v>200.03645833333334</c:v>
                </c:pt>
                <c:pt idx="77967">
                  <c:v>200.0390625</c:v>
                </c:pt>
                <c:pt idx="77968">
                  <c:v>200.04166666666666</c:v>
                </c:pt>
                <c:pt idx="77969">
                  <c:v>200.04427083333334</c:v>
                </c:pt>
                <c:pt idx="77970">
                  <c:v>200.046875</c:v>
                </c:pt>
                <c:pt idx="77971">
                  <c:v>200.04947916666666</c:v>
                </c:pt>
                <c:pt idx="77972">
                  <c:v>200.05208333333334</c:v>
                </c:pt>
                <c:pt idx="77973">
                  <c:v>200.0546875</c:v>
                </c:pt>
                <c:pt idx="77974">
                  <c:v>200.05729166666666</c:v>
                </c:pt>
                <c:pt idx="77975">
                  <c:v>200.05989583333334</c:v>
                </c:pt>
                <c:pt idx="77976">
                  <c:v>200.0625</c:v>
                </c:pt>
                <c:pt idx="77977">
                  <c:v>200.06510416666666</c:v>
                </c:pt>
                <c:pt idx="77978">
                  <c:v>200.06770833333334</c:v>
                </c:pt>
                <c:pt idx="77979">
                  <c:v>200.0703125</c:v>
                </c:pt>
                <c:pt idx="77980">
                  <c:v>200.07291666666666</c:v>
                </c:pt>
                <c:pt idx="77981">
                  <c:v>200.07552083333334</c:v>
                </c:pt>
                <c:pt idx="77982">
                  <c:v>200.078125</c:v>
                </c:pt>
                <c:pt idx="77983">
                  <c:v>200.08072916666666</c:v>
                </c:pt>
                <c:pt idx="77984">
                  <c:v>200.08333333333334</c:v>
                </c:pt>
                <c:pt idx="77985">
                  <c:v>200.0859375</c:v>
                </c:pt>
                <c:pt idx="77986">
                  <c:v>200.08854166666666</c:v>
                </c:pt>
                <c:pt idx="77987">
                  <c:v>200.09114583333334</c:v>
                </c:pt>
                <c:pt idx="77988">
                  <c:v>200.09375</c:v>
                </c:pt>
                <c:pt idx="77989">
                  <c:v>200.09635416666666</c:v>
                </c:pt>
                <c:pt idx="77990">
                  <c:v>200.09895833333334</c:v>
                </c:pt>
                <c:pt idx="77991">
                  <c:v>200.1015625</c:v>
                </c:pt>
                <c:pt idx="77992">
                  <c:v>200.10416666666666</c:v>
                </c:pt>
                <c:pt idx="77993">
                  <c:v>200.10677083333334</c:v>
                </c:pt>
                <c:pt idx="77994">
                  <c:v>200.109375</c:v>
                </c:pt>
                <c:pt idx="77995">
                  <c:v>200.11197916666666</c:v>
                </c:pt>
                <c:pt idx="77996">
                  <c:v>200.11458333333334</c:v>
                </c:pt>
                <c:pt idx="77997">
                  <c:v>200.1171875</c:v>
                </c:pt>
                <c:pt idx="77998">
                  <c:v>200.11979166666666</c:v>
                </c:pt>
                <c:pt idx="77999">
                  <c:v>200.12239583333334</c:v>
                </c:pt>
                <c:pt idx="78000">
                  <c:v>200.125</c:v>
                </c:pt>
                <c:pt idx="78001">
                  <c:v>200.12760416666666</c:v>
                </c:pt>
                <c:pt idx="78002">
                  <c:v>200.13020833333334</c:v>
                </c:pt>
                <c:pt idx="78003">
                  <c:v>200.1328125</c:v>
                </c:pt>
                <c:pt idx="78004">
                  <c:v>200.13541666666666</c:v>
                </c:pt>
                <c:pt idx="78005">
                  <c:v>200.13802083333334</c:v>
                </c:pt>
                <c:pt idx="78006">
                  <c:v>200.140625</c:v>
                </c:pt>
                <c:pt idx="78007">
                  <c:v>200.14322916666666</c:v>
                </c:pt>
                <c:pt idx="78008">
                  <c:v>200.14583333333334</c:v>
                </c:pt>
                <c:pt idx="78009">
                  <c:v>200.1484375</c:v>
                </c:pt>
                <c:pt idx="78010">
                  <c:v>200.15104166666666</c:v>
                </c:pt>
                <c:pt idx="78011">
                  <c:v>200.15364583333334</c:v>
                </c:pt>
                <c:pt idx="78012">
                  <c:v>200.15625</c:v>
                </c:pt>
                <c:pt idx="78013">
                  <c:v>200.15885416666666</c:v>
                </c:pt>
                <c:pt idx="78014">
                  <c:v>200.16145833333334</c:v>
                </c:pt>
                <c:pt idx="78015">
                  <c:v>200.1640625</c:v>
                </c:pt>
                <c:pt idx="78016">
                  <c:v>200.16666666666666</c:v>
                </c:pt>
                <c:pt idx="78017">
                  <c:v>200.16927083333334</c:v>
                </c:pt>
                <c:pt idx="78018">
                  <c:v>200.171875</c:v>
                </c:pt>
                <c:pt idx="78019">
                  <c:v>200.17447916666666</c:v>
                </c:pt>
                <c:pt idx="78020">
                  <c:v>200.17708333333334</c:v>
                </c:pt>
                <c:pt idx="78021">
                  <c:v>200.1796875</c:v>
                </c:pt>
                <c:pt idx="78022">
                  <c:v>200.18229166666666</c:v>
                </c:pt>
                <c:pt idx="78023">
                  <c:v>200.18489583333334</c:v>
                </c:pt>
                <c:pt idx="78024">
                  <c:v>200.1875</c:v>
                </c:pt>
                <c:pt idx="78025">
                  <c:v>200.19010416666666</c:v>
                </c:pt>
                <c:pt idx="78026">
                  <c:v>200.19270833333334</c:v>
                </c:pt>
                <c:pt idx="78027">
                  <c:v>200.1953125</c:v>
                </c:pt>
                <c:pt idx="78028">
                  <c:v>200.19791666666666</c:v>
                </c:pt>
                <c:pt idx="78029">
                  <c:v>200.20052083333334</c:v>
                </c:pt>
                <c:pt idx="78030">
                  <c:v>200.203125</c:v>
                </c:pt>
                <c:pt idx="78031">
                  <c:v>200.20572916666666</c:v>
                </c:pt>
                <c:pt idx="78032">
                  <c:v>200.20833333333334</c:v>
                </c:pt>
                <c:pt idx="78033">
                  <c:v>200.2109375</c:v>
                </c:pt>
                <c:pt idx="78034">
                  <c:v>200.21354166666666</c:v>
                </c:pt>
                <c:pt idx="78035">
                  <c:v>200.21614583333334</c:v>
                </c:pt>
                <c:pt idx="78036">
                  <c:v>200.21875</c:v>
                </c:pt>
                <c:pt idx="78037">
                  <c:v>200.22135416666666</c:v>
                </c:pt>
                <c:pt idx="78038">
                  <c:v>200.22395833333334</c:v>
                </c:pt>
                <c:pt idx="78039">
                  <c:v>200.2265625</c:v>
                </c:pt>
                <c:pt idx="78040">
                  <c:v>200.22916666666666</c:v>
                </c:pt>
                <c:pt idx="78041">
                  <c:v>200.23177083333334</c:v>
                </c:pt>
                <c:pt idx="78042">
                  <c:v>200.234375</c:v>
                </c:pt>
                <c:pt idx="78043">
                  <c:v>200.23697916666666</c:v>
                </c:pt>
                <c:pt idx="78044">
                  <c:v>200.23958333333334</c:v>
                </c:pt>
                <c:pt idx="78045">
                  <c:v>200.2421875</c:v>
                </c:pt>
                <c:pt idx="78046">
                  <c:v>200.24479166666666</c:v>
                </c:pt>
                <c:pt idx="78047">
                  <c:v>200.24739583333334</c:v>
                </c:pt>
                <c:pt idx="78048">
                  <c:v>200.25</c:v>
                </c:pt>
                <c:pt idx="78049">
                  <c:v>200.25260416666666</c:v>
                </c:pt>
                <c:pt idx="78050">
                  <c:v>200.25520833333334</c:v>
                </c:pt>
                <c:pt idx="78051">
                  <c:v>200.2578125</c:v>
                </c:pt>
                <c:pt idx="78052">
                  <c:v>200.26041666666666</c:v>
                </c:pt>
                <c:pt idx="78053">
                  <c:v>200.26302083333334</c:v>
                </c:pt>
                <c:pt idx="78054">
                  <c:v>200.265625</c:v>
                </c:pt>
                <c:pt idx="78055">
                  <c:v>200.26822916666666</c:v>
                </c:pt>
                <c:pt idx="78056">
                  <c:v>200.27083333333334</c:v>
                </c:pt>
                <c:pt idx="78057">
                  <c:v>200.2734375</c:v>
                </c:pt>
                <c:pt idx="78058">
                  <c:v>200.27604166666666</c:v>
                </c:pt>
                <c:pt idx="78059">
                  <c:v>200.27864583333334</c:v>
                </c:pt>
                <c:pt idx="78060">
                  <c:v>200.28125</c:v>
                </c:pt>
                <c:pt idx="78061">
                  <c:v>200.28385416666666</c:v>
                </c:pt>
                <c:pt idx="78062">
                  <c:v>200.28645833333334</c:v>
                </c:pt>
                <c:pt idx="78063">
                  <c:v>200.2890625</c:v>
                </c:pt>
                <c:pt idx="78064">
                  <c:v>200.29166666666666</c:v>
                </c:pt>
                <c:pt idx="78065">
                  <c:v>200.29427083333334</c:v>
                </c:pt>
                <c:pt idx="78066">
                  <c:v>200.296875</c:v>
                </c:pt>
                <c:pt idx="78067">
                  <c:v>200.29947916666666</c:v>
                </c:pt>
                <c:pt idx="78068">
                  <c:v>200.30208333333334</c:v>
                </c:pt>
                <c:pt idx="78069">
                  <c:v>200.3046875</c:v>
                </c:pt>
                <c:pt idx="78070">
                  <c:v>200.30729166666666</c:v>
                </c:pt>
                <c:pt idx="78071">
                  <c:v>200.30989583333334</c:v>
                </c:pt>
                <c:pt idx="78072">
                  <c:v>200.3125</c:v>
                </c:pt>
                <c:pt idx="78073">
                  <c:v>200.31510416666666</c:v>
                </c:pt>
                <c:pt idx="78074">
                  <c:v>200.31770833333334</c:v>
                </c:pt>
                <c:pt idx="78075">
                  <c:v>200.3203125</c:v>
                </c:pt>
                <c:pt idx="78076">
                  <c:v>200.32291666666666</c:v>
                </c:pt>
                <c:pt idx="78077">
                  <c:v>200.32552083333334</c:v>
                </c:pt>
                <c:pt idx="78078">
                  <c:v>200.328125</c:v>
                </c:pt>
                <c:pt idx="78079">
                  <c:v>200.33072916666666</c:v>
                </c:pt>
                <c:pt idx="78080">
                  <c:v>200.33333333333334</c:v>
                </c:pt>
                <c:pt idx="78081">
                  <c:v>200.3359375</c:v>
                </c:pt>
                <c:pt idx="78082">
                  <c:v>200.33854166666666</c:v>
                </c:pt>
                <c:pt idx="78083">
                  <c:v>200.34114583333334</c:v>
                </c:pt>
                <c:pt idx="78084">
                  <c:v>200.34375</c:v>
                </c:pt>
                <c:pt idx="78085">
                  <c:v>200.34635416666666</c:v>
                </c:pt>
                <c:pt idx="78086">
                  <c:v>200.34895833333334</c:v>
                </c:pt>
                <c:pt idx="78087">
                  <c:v>200.3515625</c:v>
                </c:pt>
                <c:pt idx="78088">
                  <c:v>200.35416666666666</c:v>
                </c:pt>
                <c:pt idx="78089">
                  <c:v>200.35677083333334</c:v>
                </c:pt>
                <c:pt idx="78090">
                  <c:v>200.359375</c:v>
                </c:pt>
                <c:pt idx="78091">
                  <c:v>200.36197916666666</c:v>
                </c:pt>
                <c:pt idx="78092">
                  <c:v>200.36458333333334</c:v>
                </c:pt>
                <c:pt idx="78093">
                  <c:v>200.3671875</c:v>
                </c:pt>
                <c:pt idx="78094">
                  <c:v>200.36979166666666</c:v>
                </c:pt>
                <c:pt idx="78095">
                  <c:v>200.37239583333334</c:v>
                </c:pt>
                <c:pt idx="78096">
                  <c:v>200.375</c:v>
                </c:pt>
                <c:pt idx="78097">
                  <c:v>200.37760416666666</c:v>
                </c:pt>
                <c:pt idx="78098">
                  <c:v>200.38020833333334</c:v>
                </c:pt>
                <c:pt idx="78099">
                  <c:v>200.3828125</c:v>
                </c:pt>
                <c:pt idx="78100">
                  <c:v>200.38541666666666</c:v>
                </c:pt>
                <c:pt idx="78101">
                  <c:v>200.38802083333334</c:v>
                </c:pt>
                <c:pt idx="78102">
                  <c:v>200.390625</c:v>
                </c:pt>
                <c:pt idx="78103">
                  <c:v>200.39322916666666</c:v>
                </c:pt>
                <c:pt idx="78104">
                  <c:v>200.39583333333334</c:v>
                </c:pt>
                <c:pt idx="78105">
                  <c:v>200.3984375</c:v>
                </c:pt>
                <c:pt idx="78106">
                  <c:v>200.40104166666666</c:v>
                </c:pt>
                <c:pt idx="78107">
                  <c:v>200.40364583333334</c:v>
                </c:pt>
                <c:pt idx="78108">
                  <c:v>200.40625</c:v>
                </c:pt>
                <c:pt idx="78109">
                  <c:v>200.40885416666666</c:v>
                </c:pt>
                <c:pt idx="78110">
                  <c:v>200.41145833333334</c:v>
                </c:pt>
                <c:pt idx="78111">
                  <c:v>200.4140625</c:v>
                </c:pt>
                <c:pt idx="78112">
                  <c:v>200.41666666666666</c:v>
                </c:pt>
                <c:pt idx="78113">
                  <c:v>200.41927083333334</c:v>
                </c:pt>
                <c:pt idx="78114">
                  <c:v>200.421875</c:v>
                </c:pt>
                <c:pt idx="78115">
                  <c:v>200.42447916666666</c:v>
                </c:pt>
                <c:pt idx="78116">
                  <c:v>200.42708333333334</c:v>
                </c:pt>
                <c:pt idx="78117">
                  <c:v>200.4296875</c:v>
                </c:pt>
                <c:pt idx="78118">
                  <c:v>200.43229166666666</c:v>
                </c:pt>
                <c:pt idx="78119">
                  <c:v>200.43489583333334</c:v>
                </c:pt>
                <c:pt idx="78120">
                  <c:v>200.4375</c:v>
                </c:pt>
                <c:pt idx="78121">
                  <c:v>200.44010416666666</c:v>
                </c:pt>
                <c:pt idx="78122">
                  <c:v>200.44270833333334</c:v>
                </c:pt>
                <c:pt idx="78123">
                  <c:v>200.4453125</c:v>
                </c:pt>
                <c:pt idx="78124">
                  <c:v>200.44791666666666</c:v>
                </c:pt>
                <c:pt idx="78125">
                  <c:v>200.45052083333334</c:v>
                </c:pt>
                <c:pt idx="78126">
                  <c:v>200.453125</c:v>
                </c:pt>
                <c:pt idx="78127">
                  <c:v>200.45572916666666</c:v>
                </c:pt>
                <c:pt idx="78128">
                  <c:v>200.45833333333334</c:v>
                </c:pt>
                <c:pt idx="78129">
                  <c:v>200.4609375</c:v>
                </c:pt>
                <c:pt idx="78130">
                  <c:v>200.46354166666666</c:v>
                </c:pt>
                <c:pt idx="78131">
                  <c:v>200.46614583333334</c:v>
                </c:pt>
                <c:pt idx="78132">
                  <c:v>200.46875</c:v>
                </c:pt>
                <c:pt idx="78133">
                  <c:v>200.47135416666666</c:v>
                </c:pt>
                <c:pt idx="78134">
                  <c:v>200.47395833333334</c:v>
                </c:pt>
                <c:pt idx="78135">
                  <c:v>200.4765625</c:v>
                </c:pt>
                <c:pt idx="78136">
                  <c:v>200.47916666666666</c:v>
                </c:pt>
                <c:pt idx="78137">
                  <c:v>200.48177083333334</c:v>
                </c:pt>
                <c:pt idx="78138">
                  <c:v>200.484375</c:v>
                </c:pt>
                <c:pt idx="78139">
                  <c:v>200.48697916666666</c:v>
                </c:pt>
                <c:pt idx="78140">
                  <c:v>200.48958333333334</c:v>
                </c:pt>
                <c:pt idx="78141">
                  <c:v>200.4921875</c:v>
                </c:pt>
                <c:pt idx="78142">
                  <c:v>200.49479166666666</c:v>
                </c:pt>
                <c:pt idx="78143">
                  <c:v>200.49739583333334</c:v>
                </c:pt>
                <c:pt idx="78144">
                  <c:v>200.5</c:v>
                </c:pt>
                <c:pt idx="78145">
                  <c:v>200.50260416666666</c:v>
                </c:pt>
                <c:pt idx="78146">
                  <c:v>200.50520833333334</c:v>
                </c:pt>
                <c:pt idx="78147">
                  <c:v>200.5078125</c:v>
                </c:pt>
                <c:pt idx="78148">
                  <c:v>200.51041666666666</c:v>
                </c:pt>
                <c:pt idx="78149">
                  <c:v>200.51302083333334</c:v>
                </c:pt>
                <c:pt idx="78150">
                  <c:v>200.515625</c:v>
                </c:pt>
                <c:pt idx="78151">
                  <c:v>200.51822916666666</c:v>
                </c:pt>
                <c:pt idx="78152">
                  <c:v>200.52083333333334</c:v>
                </c:pt>
                <c:pt idx="78153">
                  <c:v>200.5234375</c:v>
                </c:pt>
                <c:pt idx="78154">
                  <c:v>200.52604166666666</c:v>
                </c:pt>
                <c:pt idx="78155">
                  <c:v>200.52864583333334</c:v>
                </c:pt>
                <c:pt idx="78156">
                  <c:v>200.53125</c:v>
                </c:pt>
                <c:pt idx="78157">
                  <c:v>200.53385416666666</c:v>
                </c:pt>
                <c:pt idx="78158">
                  <c:v>200.53645833333334</c:v>
                </c:pt>
                <c:pt idx="78159">
                  <c:v>200.5390625</c:v>
                </c:pt>
                <c:pt idx="78160">
                  <c:v>200.54166666666666</c:v>
                </c:pt>
                <c:pt idx="78161">
                  <c:v>200.54427083333334</c:v>
                </c:pt>
                <c:pt idx="78162">
                  <c:v>200.546875</c:v>
                </c:pt>
                <c:pt idx="78163">
                  <c:v>200.54947916666666</c:v>
                </c:pt>
                <c:pt idx="78164">
                  <c:v>200.55208333333334</c:v>
                </c:pt>
                <c:pt idx="78165">
                  <c:v>200.5546875</c:v>
                </c:pt>
                <c:pt idx="78166">
                  <c:v>200.55729166666666</c:v>
                </c:pt>
                <c:pt idx="78167">
                  <c:v>200.55989583333334</c:v>
                </c:pt>
                <c:pt idx="78168">
                  <c:v>200.5625</c:v>
                </c:pt>
                <c:pt idx="78169">
                  <c:v>200.56510416666666</c:v>
                </c:pt>
                <c:pt idx="78170">
                  <c:v>200.56770833333334</c:v>
                </c:pt>
                <c:pt idx="78171">
                  <c:v>200.5703125</c:v>
                </c:pt>
                <c:pt idx="78172">
                  <c:v>200.57291666666666</c:v>
                </c:pt>
                <c:pt idx="78173">
                  <c:v>200.57552083333334</c:v>
                </c:pt>
                <c:pt idx="78174">
                  <c:v>200.578125</c:v>
                </c:pt>
                <c:pt idx="78175">
                  <c:v>200.58072916666666</c:v>
                </c:pt>
                <c:pt idx="78176">
                  <c:v>200.58333333333334</c:v>
                </c:pt>
                <c:pt idx="78177">
                  <c:v>200.5859375</c:v>
                </c:pt>
                <c:pt idx="78178">
                  <c:v>200.58854166666666</c:v>
                </c:pt>
                <c:pt idx="78179">
                  <c:v>200.59114583333334</c:v>
                </c:pt>
                <c:pt idx="78180">
                  <c:v>200.59375</c:v>
                </c:pt>
                <c:pt idx="78181">
                  <c:v>200.59635416666666</c:v>
                </c:pt>
                <c:pt idx="78182">
                  <c:v>200.59895833333334</c:v>
                </c:pt>
                <c:pt idx="78183">
                  <c:v>200.6015625</c:v>
                </c:pt>
                <c:pt idx="78184">
                  <c:v>200.60416666666666</c:v>
                </c:pt>
                <c:pt idx="78185">
                  <c:v>200.60677083333334</c:v>
                </c:pt>
                <c:pt idx="78186">
                  <c:v>200.609375</c:v>
                </c:pt>
                <c:pt idx="78187">
                  <c:v>200.61197916666666</c:v>
                </c:pt>
                <c:pt idx="78188">
                  <c:v>200.61458333333334</c:v>
                </c:pt>
                <c:pt idx="78189">
                  <c:v>200.6171875</c:v>
                </c:pt>
                <c:pt idx="78190">
                  <c:v>200.61979166666666</c:v>
                </c:pt>
                <c:pt idx="78191">
                  <c:v>200.62239583333334</c:v>
                </c:pt>
                <c:pt idx="78192">
                  <c:v>200.625</c:v>
                </c:pt>
                <c:pt idx="78193">
                  <c:v>200.62760416666666</c:v>
                </c:pt>
                <c:pt idx="78194">
                  <c:v>200.63020833333334</c:v>
                </c:pt>
                <c:pt idx="78195">
                  <c:v>200.6328125</c:v>
                </c:pt>
                <c:pt idx="78196">
                  <c:v>200.63541666666666</c:v>
                </c:pt>
                <c:pt idx="78197">
                  <c:v>200.63802083333334</c:v>
                </c:pt>
                <c:pt idx="78198">
                  <c:v>200.640625</c:v>
                </c:pt>
                <c:pt idx="78199">
                  <c:v>200.64322916666666</c:v>
                </c:pt>
                <c:pt idx="78200">
                  <c:v>200.64583333333334</c:v>
                </c:pt>
                <c:pt idx="78201">
                  <c:v>200.6484375</c:v>
                </c:pt>
                <c:pt idx="78202">
                  <c:v>200.65104166666666</c:v>
                </c:pt>
                <c:pt idx="78203">
                  <c:v>200.65364583333334</c:v>
                </c:pt>
                <c:pt idx="78204">
                  <c:v>200.65625</c:v>
                </c:pt>
                <c:pt idx="78205">
                  <c:v>200.65885416666666</c:v>
                </c:pt>
                <c:pt idx="78206">
                  <c:v>200.66145833333334</c:v>
                </c:pt>
                <c:pt idx="78207">
                  <c:v>200.6640625</c:v>
                </c:pt>
                <c:pt idx="78208">
                  <c:v>200.66666666666666</c:v>
                </c:pt>
                <c:pt idx="78209">
                  <c:v>200.66927083333334</c:v>
                </c:pt>
                <c:pt idx="78210">
                  <c:v>200.671875</c:v>
                </c:pt>
                <c:pt idx="78211">
                  <c:v>200.67447916666666</c:v>
                </c:pt>
                <c:pt idx="78212">
                  <c:v>200.67708333333334</c:v>
                </c:pt>
                <c:pt idx="78213">
                  <c:v>200.6796875</c:v>
                </c:pt>
                <c:pt idx="78214">
                  <c:v>200.68229166666666</c:v>
                </c:pt>
                <c:pt idx="78215">
                  <c:v>200.68489583333334</c:v>
                </c:pt>
                <c:pt idx="78216">
                  <c:v>200.6875</c:v>
                </c:pt>
                <c:pt idx="78217">
                  <c:v>200.69010416666666</c:v>
                </c:pt>
                <c:pt idx="78218">
                  <c:v>200.69270833333334</c:v>
                </c:pt>
                <c:pt idx="78219">
                  <c:v>200.6953125</c:v>
                </c:pt>
                <c:pt idx="78220">
                  <c:v>200.69791666666666</c:v>
                </c:pt>
                <c:pt idx="78221">
                  <c:v>200.70052083333334</c:v>
                </c:pt>
                <c:pt idx="78222">
                  <c:v>200.703125</c:v>
                </c:pt>
                <c:pt idx="78223">
                  <c:v>200.70572916666666</c:v>
                </c:pt>
                <c:pt idx="78224">
                  <c:v>200.70833333333334</c:v>
                </c:pt>
                <c:pt idx="78225">
                  <c:v>200.7109375</c:v>
                </c:pt>
                <c:pt idx="78226">
                  <c:v>200.71354166666666</c:v>
                </c:pt>
                <c:pt idx="78227">
                  <c:v>200.71614583333334</c:v>
                </c:pt>
                <c:pt idx="78228">
                  <c:v>200.71875</c:v>
                </c:pt>
                <c:pt idx="78229">
                  <c:v>200.72135416666666</c:v>
                </c:pt>
                <c:pt idx="78230">
                  <c:v>200.72395833333334</c:v>
                </c:pt>
                <c:pt idx="78231">
                  <c:v>200.7265625</c:v>
                </c:pt>
                <c:pt idx="78232">
                  <c:v>200.72916666666666</c:v>
                </c:pt>
                <c:pt idx="78233">
                  <c:v>200.73177083333334</c:v>
                </c:pt>
                <c:pt idx="78234">
                  <c:v>200.734375</c:v>
                </c:pt>
                <c:pt idx="78235">
                  <c:v>200.73697916666666</c:v>
                </c:pt>
                <c:pt idx="78236">
                  <c:v>200.73958333333334</c:v>
                </c:pt>
                <c:pt idx="78237">
                  <c:v>200.7421875</c:v>
                </c:pt>
                <c:pt idx="78238">
                  <c:v>200.74479166666666</c:v>
                </c:pt>
                <c:pt idx="78239">
                  <c:v>200.74739583333334</c:v>
                </c:pt>
                <c:pt idx="78240">
                  <c:v>200.75</c:v>
                </c:pt>
                <c:pt idx="78241">
                  <c:v>200.75260416666666</c:v>
                </c:pt>
                <c:pt idx="78242">
                  <c:v>200.75520833333334</c:v>
                </c:pt>
                <c:pt idx="78243">
                  <c:v>200.7578125</c:v>
                </c:pt>
                <c:pt idx="78244">
                  <c:v>200.76041666666666</c:v>
                </c:pt>
                <c:pt idx="78245">
                  <c:v>200.76302083333334</c:v>
                </c:pt>
                <c:pt idx="78246">
                  <c:v>200.765625</c:v>
                </c:pt>
                <c:pt idx="78247">
                  <c:v>200.76822916666666</c:v>
                </c:pt>
                <c:pt idx="78248">
                  <c:v>200.77083333333334</c:v>
                </c:pt>
                <c:pt idx="78249">
                  <c:v>200.7734375</c:v>
                </c:pt>
                <c:pt idx="78250">
                  <c:v>200.77604166666666</c:v>
                </c:pt>
                <c:pt idx="78251">
                  <c:v>200.77864583333334</c:v>
                </c:pt>
                <c:pt idx="78252">
                  <c:v>200.78125</c:v>
                </c:pt>
                <c:pt idx="78253">
                  <c:v>200.78385416666666</c:v>
                </c:pt>
                <c:pt idx="78254">
                  <c:v>200.78645833333334</c:v>
                </c:pt>
                <c:pt idx="78255">
                  <c:v>200.7890625</c:v>
                </c:pt>
                <c:pt idx="78256">
                  <c:v>200.79166666666666</c:v>
                </c:pt>
                <c:pt idx="78257">
                  <c:v>200.79427083333334</c:v>
                </c:pt>
                <c:pt idx="78258">
                  <c:v>200.796875</c:v>
                </c:pt>
                <c:pt idx="78259">
                  <c:v>200.79947916666666</c:v>
                </c:pt>
                <c:pt idx="78260">
                  <c:v>200.80208333333334</c:v>
                </c:pt>
                <c:pt idx="78261">
                  <c:v>200.8046875</c:v>
                </c:pt>
                <c:pt idx="78262">
                  <c:v>200.80729166666666</c:v>
                </c:pt>
                <c:pt idx="78263">
                  <c:v>200.80989583333334</c:v>
                </c:pt>
                <c:pt idx="78264">
                  <c:v>200.8125</c:v>
                </c:pt>
                <c:pt idx="78265">
                  <c:v>200.81510416666666</c:v>
                </c:pt>
                <c:pt idx="78266">
                  <c:v>200.81770833333334</c:v>
                </c:pt>
                <c:pt idx="78267">
                  <c:v>200.8203125</c:v>
                </c:pt>
                <c:pt idx="78268">
                  <c:v>200.82291666666666</c:v>
                </c:pt>
                <c:pt idx="78269">
                  <c:v>200.82552083333334</c:v>
                </c:pt>
                <c:pt idx="78270">
                  <c:v>200.828125</c:v>
                </c:pt>
                <c:pt idx="78271">
                  <c:v>200.83072916666666</c:v>
                </c:pt>
                <c:pt idx="78272">
                  <c:v>200.83333333333334</c:v>
                </c:pt>
                <c:pt idx="78273">
                  <c:v>200.8359375</c:v>
                </c:pt>
                <c:pt idx="78274">
                  <c:v>200.83854166666666</c:v>
                </c:pt>
                <c:pt idx="78275">
                  <c:v>200.84114583333334</c:v>
                </c:pt>
                <c:pt idx="78276">
                  <c:v>200.84375</c:v>
                </c:pt>
                <c:pt idx="78277">
                  <c:v>200.84635416666666</c:v>
                </c:pt>
                <c:pt idx="78278">
                  <c:v>200.84895833333334</c:v>
                </c:pt>
                <c:pt idx="78279">
                  <c:v>200.8515625</c:v>
                </c:pt>
                <c:pt idx="78280">
                  <c:v>200.85416666666666</c:v>
                </c:pt>
                <c:pt idx="78281">
                  <c:v>200.85677083333334</c:v>
                </c:pt>
                <c:pt idx="78282">
                  <c:v>200.859375</c:v>
                </c:pt>
                <c:pt idx="78283">
                  <c:v>200.86197916666666</c:v>
                </c:pt>
                <c:pt idx="78284">
                  <c:v>200.86458333333334</c:v>
                </c:pt>
                <c:pt idx="78285">
                  <c:v>200.8671875</c:v>
                </c:pt>
                <c:pt idx="78286">
                  <c:v>200.86979166666666</c:v>
                </c:pt>
                <c:pt idx="78287">
                  <c:v>200.87239583333334</c:v>
                </c:pt>
                <c:pt idx="78288">
                  <c:v>200.875</c:v>
                </c:pt>
                <c:pt idx="78289">
                  <c:v>200.87760416666666</c:v>
                </c:pt>
                <c:pt idx="78290">
                  <c:v>200.88020833333334</c:v>
                </c:pt>
                <c:pt idx="78291">
                  <c:v>200.8828125</c:v>
                </c:pt>
                <c:pt idx="78292">
                  <c:v>200.88541666666666</c:v>
                </c:pt>
                <c:pt idx="78293">
                  <c:v>200.88802083333334</c:v>
                </c:pt>
                <c:pt idx="78294">
                  <c:v>200.890625</c:v>
                </c:pt>
                <c:pt idx="78295">
                  <c:v>200.89322916666666</c:v>
                </c:pt>
                <c:pt idx="78296">
                  <c:v>200.89583333333334</c:v>
                </c:pt>
                <c:pt idx="78297">
                  <c:v>200.8984375</c:v>
                </c:pt>
                <c:pt idx="78298">
                  <c:v>200.90104166666666</c:v>
                </c:pt>
                <c:pt idx="78299">
                  <c:v>200.90364583333334</c:v>
                </c:pt>
                <c:pt idx="78300">
                  <c:v>200.90625</c:v>
                </c:pt>
                <c:pt idx="78301">
                  <c:v>200.90885416666666</c:v>
                </c:pt>
                <c:pt idx="78302">
                  <c:v>200.91145833333334</c:v>
                </c:pt>
                <c:pt idx="78303">
                  <c:v>200.9140625</c:v>
                </c:pt>
                <c:pt idx="78304">
                  <c:v>200.91666666666666</c:v>
                </c:pt>
                <c:pt idx="78305">
                  <c:v>200.91927083333334</c:v>
                </c:pt>
                <c:pt idx="78306">
                  <c:v>200.921875</c:v>
                </c:pt>
                <c:pt idx="78307">
                  <c:v>200.92447916666666</c:v>
                </c:pt>
                <c:pt idx="78308">
                  <c:v>200.92708333333334</c:v>
                </c:pt>
                <c:pt idx="78309">
                  <c:v>200.9296875</c:v>
                </c:pt>
                <c:pt idx="78310">
                  <c:v>200.93229166666666</c:v>
                </c:pt>
                <c:pt idx="78311">
                  <c:v>200.93489583333334</c:v>
                </c:pt>
                <c:pt idx="78312">
                  <c:v>200.9375</c:v>
                </c:pt>
                <c:pt idx="78313">
                  <c:v>200.94010416666666</c:v>
                </c:pt>
                <c:pt idx="78314">
                  <c:v>200.94270833333334</c:v>
                </c:pt>
                <c:pt idx="78315">
                  <c:v>200.9453125</c:v>
                </c:pt>
                <c:pt idx="78316">
                  <c:v>200.94791666666666</c:v>
                </c:pt>
                <c:pt idx="78317">
                  <c:v>200.95052083333334</c:v>
                </c:pt>
                <c:pt idx="78318">
                  <c:v>200.953125</c:v>
                </c:pt>
                <c:pt idx="78319">
                  <c:v>200.95572916666666</c:v>
                </c:pt>
                <c:pt idx="78320">
                  <c:v>200.95833333333334</c:v>
                </c:pt>
                <c:pt idx="78321">
                  <c:v>200.9609375</c:v>
                </c:pt>
                <c:pt idx="78322">
                  <c:v>200.96354166666666</c:v>
                </c:pt>
                <c:pt idx="78323">
                  <c:v>200.96614583333334</c:v>
                </c:pt>
                <c:pt idx="78324">
                  <c:v>200.96875</c:v>
                </c:pt>
                <c:pt idx="78325">
                  <c:v>200.97135416666666</c:v>
                </c:pt>
                <c:pt idx="78326">
                  <c:v>200.97395833333334</c:v>
                </c:pt>
                <c:pt idx="78327">
                  <c:v>200.9765625</c:v>
                </c:pt>
                <c:pt idx="78328">
                  <c:v>200.97916666666666</c:v>
                </c:pt>
                <c:pt idx="78329">
                  <c:v>200.98177083333334</c:v>
                </c:pt>
                <c:pt idx="78330">
                  <c:v>200.984375</c:v>
                </c:pt>
                <c:pt idx="78331">
                  <c:v>200.98697916666666</c:v>
                </c:pt>
                <c:pt idx="78332">
                  <c:v>200.98958333333334</c:v>
                </c:pt>
                <c:pt idx="78333">
                  <c:v>200.9921875</c:v>
                </c:pt>
                <c:pt idx="78334">
                  <c:v>200.99479166666666</c:v>
                </c:pt>
                <c:pt idx="78335">
                  <c:v>200.99739583333334</c:v>
                </c:pt>
                <c:pt idx="78336">
                  <c:v>201</c:v>
                </c:pt>
                <c:pt idx="78337">
                  <c:v>201.00260416666666</c:v>
                </c:pt>
                <c:pt idx="78338">
                  <c:v>201.00520833333334</c:v>
                </c:pt>
                <c:pt idx="78339">
                  <c:v>201.0078125</c:v>
                </c:pt>
                <c:pt idx="78340">
                  <c:v>201.01041666666666</c:v>
                </c:pt>
                <c:pt idx="78341">
                  <c:v>201.01302083333334</c:v>
                </c:pt>
                <c:pt idx="78342">
                  <c:v>201.015625</c:v>
                </c:pt>
                <c:pt idx="78343">
                  <c:v>201.01822916666666</c:v>
                </c:pt>
                <c:pt idx="78344">
                  <c:v>201.02083333333334</c:v>
                </c:pt>
                <c:pt idx="78345">
                  <c:v>201.0234375</c:v>
                </c:pt>
                <c:pt idx="78346">
                  <c:v>201.02604166666666</c:v>
                </c:pt>
                <c:pt idx="78347">
                  <c:v>201.02864583333334</c:v>
                </c:pt>
                <c:pt idx="78348">
                  <c:v>201.03125</c:v>
                </c:pt>
                <c:pt idx="78349">
                  <c:v>201.03385416666666</c:v>
                </c:pt>
                <c:pt idx="78350">
                  <c:v>201.03645833333334</c:v>
                </c:pt>
                <c:pt idx="78351">
                  <c:v>201.0390625</c:v>
                </c:pt>
                <c:pt idx="78352">
                  <c:v>201.04166666666666</c:v>
                </c:pt>
                <c:pt idx="78353">
                  <c:v>201.04427083333334</c:v>
                </c:pt>
                <c:pt idx="78354">
                  <c:v>201.046875</c:v>
                </c:pt>
                <c:pt idx="78355">
                  <c:v>201.04947916666666</c:v>
                </c:pt>
                <c:pt idx="78356">
                  <c:v>201.05208333333334</c:v>
                </c:pt>
                <c:pt idx="78357">
                  <c:v>201.0546875</c:v>
                </c:pt>
                <c:pt idx="78358">
                  <c:v>201.05729166666666</c:v>
                </c:pt>
                <c:pt idx="78359">
                  <c:v>201.05989583333334</c:v>
                </c:pt>
                <c:pt idx="78360">
                  <c:v>201.0625</c:v>
                </c:pt>
                <c:pt idx="78361">
                  <c:v>201.06510416666666</c:v>
                </c:pt>
                <c:pt idx="78362">
                  <c:v>201.06770833333334</c:v>
                </c:pt>
                <c:pt idx="78363">
                  <c:v>201.0703125</c:v>
                </c:pt>
                <c:pt idx="78364">
                  <c:v>201.07291666666666</c:v>
                </c:pt>
                <c:pt idx="78365">
                  <c:v>201.07552083333334</c:v>
                </c:pt>
                <c:pt idx="78366">
                  <c:v>201.078125</c:v>
                </c:pt>
                <c:pt idx="78367">
                  <c:v>201.08072916666666</c:v>
                </c:pt>
                <c:pt idx="78368">
                  <c:v>201.08333333333334</c:v>
                </c:pt>
                <c:pt idx="78369">
                  <c:v>201.0859375</c:v>
                </c:pt>
                <c:pt idx="78370">
                  <c:v>201.08854166666666</c:v>
                </c:pt>
                <c:pt idx="78371">
                  <c:v>201.09114583333334</c:v>
                </c:pt>
                <c:pt idx="78372">
                  <c:v>201.09375</c:v>
                </c:pt>
                <c:pt idx="78373">
                  <c:v>201.09635416666666</c:v>
                </c:pt>
                <c:pt idx="78374">
                  <c:v>201.09895833333334</c:v>
                </c:pt>
                <c:pt idx="78375">
                  <c:v>201.1015625</c:v>
                </c:pt>
                <c:pt idx="78376">
                  <c:v>201.10416666666666</c:v>
                </c:pt>
                <c:pt idx="78377">
                  <c:v>201.10677083333334</c:v>
                </c:pt>
                <c:pt idx="78378">
                  <c:v>201.109375</c:v>
                </c:pt>
                <c:pt idx="78379">
                  <c:v>201.11197916666666</c:v>
                </c:pt>
                <c:pt idx="78380">
                  <c:v>201.11458333333334</c:v>
                </c:pt>
                <c:pt idx="78381">
                  <c:v>201.1171875</c:v>
                </c:pt>
                <c:pt idx="78382">
                  <c:v>201.11979166666666</c:v>
                </c:pt>
                <c:pt idx="78383">
                  <c:v>201.12239583333334</c:v>
                </c:pt>
                <c:pt idx="78384">
                  <c:v>201.125</c:v>
                </c:pt>
                <c:pt idx="78385">
                  <c:v>201.12760416666666</c:v>
                </c:pt>
                <c:pt idx="78386">
                  <c:v>201.13020833333334</c:v>
                </c:pt>
                <c:pt idx="78387">
                  <c:v>201.1328125</c:v>
                </c:pt>
                <c:pt idx="78388">
                  <c:v>201.13541666666666</c:v>
                </c:pt>
                <c:pt idx="78389">
                  <c:v>201.13802083333334</c:v>
                </c:pt>
                <c:pt idx="78390">
                  <c:v>201.140625</c:v>
                </c:pt>
                <c:pt idx="78391">
                  <c:v>201.14322916666666</c:v>
                </c:pt>
                <c:pt idx="78392">
                  <c:v>201.14583333333334</c:v>
                </c:pt>
                <c:pt idx="78393">
                  <c:v>201.1484375</c:v>
                </c:pt>
                <c:pt idx="78394">
                  <c:v>201.15104166666666</c:v>
                </c:pt>
                <c:pt idx="78395">
                  <c:v>201.15364583333334</c:v>
                </c:pt>
                <c:pt idx="78396">
                  <c:v>201.15625</c:v>
                </c:pt>
                <c:pt idx="78397">
                  <c:v>201.15885416666666</c:v>
                </c:pt>
                <c:pt idx="78398">
                  <c:v>201.16145833333334</c:v>
                </c:pt>
                <c:pt idx="78399">
                  <c:v>201.1640625</c:v>
                </c:pt>
                <c:pt idx="78400">
                  <c:v>201.16666666666666</c:v>
                </c:pt>
                <c:pt idx="78401">
                  <c:v>201.16927083333334</c:v>
                </c:pt>
                <c:pt idx="78402">
                  <c:v>201.171875</c:v>
                </c:pt>
                <c:pt idx="78403">
                  <c:v>201.17447916666666</c:v>
                </c:pt>
                <c:pt idx="78404">
                  <c:v>201.17708333333334</c:v>
                </c:pt>
                <c:pt idx="78405">
                  <c:v>201.1796875</c:v>
                </c:pt>
                <c:pt idx="78406">
                  <c:v>201.18229166666666</c:v>
                </c:pt>
                <c:pt idx="78407">
                  <c:v>201.18489583333334</c:v>
                </c:pt>
                <c:pt idx="78408">
                  <c:v>201.1875</c:v>
                </c:pt>
                <c:pt idx="78409">
                  <c:v>201.19010416666666</c:v>
                </c:pt>
                <c:pt idx="78410">
                  <c:v>201.19270833333334</c:v>
                </c:pt>
                <c:pt idx="78411">
                  <c:v>201.1953125</c:v>
                </c:pt>
                <c:pt idx="78412">
                  <c:v>201.19791666666666</c:v>
                </c:pt>
                <c:pt idx="78413">
                  <c:v>201.20052083333334</c:v>
                </c:pt>
                <c:pt idx="78414">
                  <c:v>201.203125</c:v>
                </c:pt>
                <c:pt idx="78415">
                  <c:v>201.20572916666666</c:v>
                </c:pt>
                <c:pt idx="78416">
                  <c:v>201.20833333333334</c:v>
                </c:pt>
                <c:pt idx="78417">
                  <c:v>201.2109375</c:v>
                </c:pt>
                <c:pt idx="78418">
                  <c:v>201.21354166666666</c:v>
                </c:pt>
                <c:pt idx="78419">
                  <c:v>201.21614583333334</c:v>
                </c:pt>
                <c:pt idx="78420">
                  <c:v>201.21875</c:v>
                </c:pt>
                <c:pt idx="78421">
                  <c:v>201.22135416666666</c:v>
                </c:pt>
                <c:pt idx="78422">
                  <c:v>201.22395833333334</c:v>
                </c:pt>
                <c:pt idx="78423">
                  <c:v>201.2265625</c:v>
                </c:pt>
                <c:pt idx="78424">
                  <c:v>201.22916666666666</c:v>
                </c:pt>
                <c:pt idx="78425">
                  <c:v>201.23177083333334</c:v>
                </c:pt>
                <c:pt idx="78426">
                  <c:v>201.234375</c:v>
                </c:pt>
                <c:pt idx="78427">
                  <c:v>201.23697916666666</c:v>
                </c:pt>
                <c:pt idx="78428">
                  <c:v>201.23958333333334</c:v>
                </c:pt>
                <c:pt idx="78429">
                  <c:v>201.2421875</c:v>
                </c:pt>
                <c:pt idx="78430">
                  <c:v>201.24479166666666</c:v>
                </c:pt>
                <c:pt idx="78431">
                  <c:v>201.24739583333334</c:v>
                </c:pt>
                <c:pt idx="78432">
                  <c:v>201.25</c:v>
                </c:pt>
                <c:pt idx="78433">
                  <c:v>201.25260416666666</c:v>
                </c:pt>
                <c:pt idx="78434">
                  <c:v>201.25520833333334</c:v>
                </c:pt>
                <c:pt idx="78435">
                  <c:v>201.2578125</c:v>
                </c:pt>
                <c:pt idx="78436">
                  <c:v>201.26041666666666</c:v>
                </c:pt>
                <c:pt idx="78437">
                  <c:v>201.26302083333334</c:v>
                </c:pt>
                <c:pt idx="78438">
                  <c:v>201.265625</c:v>
                </c:pt>
                <c:pt idx="78439">
                  <c:v>201.26822916666666</c:v>
                </c:pt>
                <c:pt idx="78440">
                  <c:v>201.27083333333334</c:v>
                </c:pt>
                <c:pt idx="78441">
                  <c:v>201.2734375</c:v>
                </c:pt>
                <c:pt idx="78442">
                  <c:v>201.27604166666666</c:v>
                </c:pt>
                <c:pt idx="78443">
                  <c:v>201.27864583333334</c:v>
                </c:pt>
                <c:pt idx="78444">
                  <c:v>201.28125</c:v>
                </c:pt>
                <c:pt idx="78445">
                  <c:v>201.28385416666666</c:v>
                </c:pt>
                <c:pt idx="78446">
                  <c:v>201.28645833333334</c:v>
                </c:pt>
                <c:pt idx="78447">
                  <c:v>201.2890625</c:v>
                </c:pt>
                <c:pt idx="78448">
                  <c:v>201.29166666666666</c:v>
                </c:pt>
                <c:pt idx="78449">
                  <c:v>201.29427083333334</c:v>
                </c:pt>
                <c:pt idx="78450">
                  <c:v>201.296875</c:v>
                </c:pt>
                <c:pt idx="78451">
                  <c:v>201.29947916666666</c:v>
                </c:pt>
                <c:pt idx="78452">
                  <c:v>201.30208333333334</c:v>
                </c:pt>
                <c:pt idx="78453">
                  <c:v>201.3046875</c:v>
                </c:pt>
                <c:pt idx="78454">
                  <c:v>201.30729166666666</c:v>
                </c:pt>
                <c:pt idx="78455">
                  <c:v>201.30989583333334</c:v>
                </c:pt>
                <c:pt idx="78456">
                  <c:v>201.3125</c:v>
                </c:pt>
                <c:pt idx="78457">
                  <c:v>201.31510416666666</c:v>
                </c:pt>
                <c:pt idx="78458">
                  <c:v>201.31770833333334</c:v>
                </c:pt>
                <c:pt idx="78459">
                  <c:v>201.3203125</c:v>
                </c:pt>
                <c:pt idx="78460">
                  <c:v>201.32291666666666</c:v>
                </c:pt>
                <c:pt idx="78461">
                  <c:v>201.32552083333334</c:v>
                </c:pt>
                <c:pt idx="78462">
                  <c:v>201.328125</c:v>
                </c:pt>
                <c:pt idx="78463">
                  <c:v>201.33072916666666</c:v>
                </c:pt>
                <c:pt idx="78464">
                  <c:v>201.33333333333334</c:v>
                </c:pt>
                <c:pt idx="78465">
                  <c:v>201.3359375</c:v>
                </c:pt>
                <c:pt idx="78466">
                  <c:v>201.33854166666666</c:v>
                </c:pt>
                <c:pt idx="78467">
                  <c:v>201.34114583333334</c:v>
                </c:pt>
                <c:pt idx="78468">
                  <c:v>201.34375</c:v>
                </c:pt>
                <c:pt idx="78469">
                  <c:v>201.34635416666666</c:v>
                </c:pt>
                <c:pt idx="78470">
                  <c:v>201.34895833333334</c:v>
                </c:pt>
                <c:pt idx="78471">
                  <c:v>201.3515625</c:v>
                </c:pt>
                <c:pt idx="78472">
                  <c:v>201.35416666666666</c:v>
                </c:pt>
                <c:pt idx="78473">
                  <c:v>201.35677083333334</c:v>
                </c:pt>
                <c:pt idx="78474">
                  <c:v>201.359375</c:v>
                </c:pt>
                <c:pt idx="78475">
                  <c:v>201.36197916666666</c:v>
                </c:pt>
                <c:pt idx="78476">
                  <c:v>201.36458333333334</c:v>
                </c:pt>
                <c:pt idx="78477">
                  <c:v>201.3671875</c:v>
                </c:pt>
                <c:pt idx="78478">
                  <c:v>201.36979166666666</c:v>
                </c:pt>
                <c:pt idx="78479">
                  <c:v>201.37239583333334</c:v>
                </c:pt>
                <c:pt idx="78480">
                  <c:v>201.375</c:v>
                </c:pt>
                <c:pt idx="78481">
                  <c:v>201.37760416666666</c:v>
                </c:pt>
                <c:pt idx="78482">
                  <c:v>201.38020833333334</c:v>
                </c:pt>
                <c:pt idx="78483">
                  <c:v>201.3828125</c:v>
                </c:pt>
                <c:pt idx="78484">
                  <c:v>201.38541666666666</c:v>
                </c:pt>
                <c:pt idx="78485">
                  <c:v>201.38802083333334</c:v>
                </c:pt>
                <c:pt idx="78486">
                  <c:v>201.390625</c:v>
                </c:pt>
                <c:pt idx="78487">
                  <c:v>201.39322916666666</c:v>
                </c:pt>
                <c:pt idx="78488">
                  <c:v>201.39583333333334</c:v>
                </c:pt>
                <c:pt idx="78489">
                  <c:v>201.3984375</c:v>
                </c:pt>
                <c:pt idx="78490">
                  <c:v>201.40104166666666</c:v>
                </c:pt>
                <c:pt idx="78491">
                  <c:v>201.40364583333334</c:v>
                </c:pt>
                <c:pt idx="78492">
                  <c:v>201.40625</c:v>
                </c:pt>
                <c:pt idx="78493">
                  <c:v>201.40885416666666</c:v>
                </c:pt>
                <c:pt idx="78494">
                  <c:v>201.41145833333334</c:v>
                </c:pt>
                <c:pt idx="78495">
                  <c:v>201.4140625</c:v>
                </c:pt>
                <c:pt idx="78496">
                  <c:v>201.41666666666666</c:v>
                </c:pt>
                <c:pt idx="78497">
                  <c:v>201.41927083333334</c:v>
                </c:pt>
                <c:pt idx="78498">
                  <c:v>201.421875</c:v>
                </c:pt>
                <c:pt idx="78499">
                  <c:v>201.42447916666666</c:v>
                </c:pt>
                <c:pt idx="78500">
                  <c:v>201.42708333333334</c:v>
                </c:pt>
                <c:pt idx="78501">
                  <c:v>201.4296875</c:v>
                </c:pt>
                <c:pt idx="78502">
                  <c:v>201.43229166666666</c:v>
                </c:pt>
                <c:pt idx="78503">
                  <c:v>201.43489583333334</c:v>
                </c:pt>
                <c:pt idx="78504">
                  <c:v>201.4375</c:v>
                </c:pt>
                <c:pt idx="78505">
                  <c:v>201.44010416666666</c:v>
                </c:pt>
                <c:pt idx="78506">
                  <c:v>201.44270833333334</c:v>
                </c:pt>
                <c:pt idx="78507">
                  <c:v>201.4453125</c:v>
                </c:pt>
                <c:pt idx="78508">
                  <c:v>201.44791666666666</c:v>
                </c:pt>
                <c:pt idx="78509">
                  <c:v>201.45052083333334</c:v>
                </c:pt>
                <c:pt idx="78510">
                  <c:v>201.453125</c:v>
                </c:pt>
                <c:pt idx="78511">
                  <c:v>201.45572916666666</c:v>
                </c:pt>
                <c:pt idx="78512">
                  <c:v>201.45833333333334</c:v>
                </c:pt>
                <c:pt idx="78513">
                  <c:v>201.4609375</c:v>
                </c:pt>
                <c:pt idx="78514">
                  <c:v>201.46354166666666</c:v>
                </c:pt>
                <c:pt idx="78515">
                  <c:v>201.46614583333334</c:v>
                </c:pt>
                <c:pt idx="78516">
                  <c:v>201.46875</c:v>
                </c:pt>
                <c:pt idx="78517">
                  <c:v>201.47135416666666</c:v>
                </c:pt>
                <c:pt idx="78518">
                  <c:v>201.47395833333334</c:v>
                </c:pt>
                <c:pt idx="78519">
                  <c:v>201.4765625</c:v>
                </c:pt>
                <c:pt idx="78520">
                  <c:v>201.47916666666666</c:v>
                </c:pt>
                <c:pt idx="78521">
                  <c:v>201.48177083333334</c:v>
                </c:pt>
                <c:pt idx="78522">
                  <c:v>201.484375</c:v>
                </c:pt>
                <c:pt idx="78523">
                  <c:v>201.48697916666666</c:v>
                </c:pt>
                <c:pt idx="78524">
                  <c:v>201.48958333333334</c:v>
                </c:pt>
                <c:pt idx="78525">
                  <c:v>201.4921875</c:v>
                </c:pt>
                <c:pt idx="78526">
                  <c:v>201.49479166666666</c:v>
                </c:pt>
                <c:pt idx="78527">
                  <c:v>201.49739583333334</c:v>
                </c:pt>
                <c:pt idx="78528">
                  <c:v>201.5</c:v>
                </c:pt>
                <c:pt idx="78529">
                  <c:v>201.50260416666666</c:v>
                </c:pt>
                <c:pt idx="78530">
                  <c:v>201.50520833333334</c:v>
                </c:pt>
                <c:pt idx="78531">
                  <c:v>201.5078125</c:v>
                </c:pt>
                <c:pt idx="78532">
                  <c:v>201.51041666666666</c:v>
                </c:pt>
                <c:pt idx="78533">
                  <c:v>201.51302083333334</c:v>
                </c:pt>
                <c:pt idx="78534">
                  <c:v>201.515625</c:v>
                </c:pt>
                <c:pt idx="78535">
                  <c:v>201.51822916666666</c:v>
                </c:pt>
                <c:pt idx="78536">
                  <c:v>201.52083333333334</c:v>
                </c:pt>
                <c:pt idx="78537">
                  <c:v>201.5234375</c:v>
                </c:pt>
                <c:pt idx="78538">
                  <c:v>201.52604166666666</c:v>
                </c:pt>
                <c:pt idx="78539">
                  <c:v>201.52864583333334</c:v>
                </c:pt>
                <c:pt idx="78540">
                  <c:v>201.53125</c:v>
                </c:pt>
                <c:pt idx="78541">
                  <c:v>201.53385416666666</c:v>
                </c:pt>
                <c:pt idx="78542">
                  <c:v>201.53645833333334</c:v>
                </c:pt>
                <c:pt idx="78543">
                  <c:v>201.5390625</c:v>
                </c:pt>
                <c:pt idx="78544">
                  <c:v>201.54166666666666</c:v>
                </c:pt>
                <c:pt idx="78545">
                  <c:v>201.54427083333334</c:v>
                </c:pt>
                <c:pt idx="78546">
                  <c:v>201.546875</c:v>
                </c:pt>
                <c:pt idx="78547">
                  <c:v>201.54947916666666</c:v>
                </c:pt>
                <c:pt idx="78548">
                  <c:v>201.55208333333334</c:v>
                </c:pt>
                <c:pt idx="78549">
                  <c:v>201.5546875</c:v>
                </c:pt>
                <c:pt idx="78550">
                  <c:v>201.55729166666666</c:v>
                </c:pt>
                <c:pt idx="78551">
                  <c:v>201.55989583333334</c:v>
                </c:pt>
                <c:pt idx="78552">
                  <c:v>201.5625</c:v>
                </c:pt>
                <c:pt idx="78553">
                  <c:v>201.56510416666666</c:v>
                </c:pt>
                <c:pt idx="78554">
                  <c:v>201.56770833333334</c:v>
                </c:pt>
                <c:pt idx="78555">
                  <c:v>201.5703125</c:v>
                </c:pt>
                <c:pt idx="78556">
                  <c:v>201.57291666666666</c:v>
                </c:pt>
                <c:pt idx="78557">
                  <c:v>201.57552083333334</c:v>
                </c:pt>
                <c:pt idx="78558">
                  <c:v>201.578125</c:v>
                </c:pt>
                <c:pt idx="78559">
                  <c:v>201.58072916666666</c:v>
                </c:pt>
                <c:pt idx="78560">
                  <c:v>201.58333333333334</c:v>
                </c:pt>
                <c:pt idx="78561">
                  <c:v>201.5859375</c:v>
                </c:pt>
                <c:pt idx="78562">
                  <c:v>201.58854166666666</c:v>
                </c:pt>
                <c:pt idx="78563">
                  <c:v>201.59114583333334</c:v>
                </c:pt>
                <c:pt idx="78564">
                  <c:v>201.59375</c:v>
                </c:pt>
                <c:pt idx="78565">
                  <c:v>201.59635416666666</c:v>
                </c:pt>
                <c:pt idx="78566">
                  <c:v>201.59895833333334</c:v>
                </c:pt>
                <c:pt idx="78567">
                  <c:v>201.6015625</c:v>
                </c:pt>
                <c:pt idx="78568">
                  <c:v>201.60416666666666</c:v>
                </c:pt>
                <c:pt idx="78569">
                  <c:v>201.60677083333334</c:v>
                </c:pt>
                <c:pt idx="78570">
                  <c:v>201.609375</c:v>
                </c:pt>
                <c:pt idx="78571">
                  <c:v>201.61197916666666</c:v>
                </c:pt>
                <c:pt idx="78572">
                  <c:v>201.61458333333334</c:v>
                </c:pt>
                <c:pt idx="78573">
                  <c:v>201.6171875</c:v>
                </c:pt>
                <c:pt idx="78574">
                  <c:v>201.61979166666666</c:v>
                </c:pt>
                <c:pt idx="78575">
                  <c:v>201.62239583333334</c:v>
                </c:pt>
                <c:pt idx="78576">
                  <c:v>201.625</c:v>
                </c:pt>
                <c:pt idx="78577">
                  <c:v>201.62760416666666</c:v>
                </c:pt>
                <c:pt idx="78578">
                  <c:v>201.63020833333334</c:v>
                </c:pt>
                <c:pt idx="78579">
                  <c:v>201.6328125</c:v>
                </c:pt>
                <c:pt idx="78580">
                  <c:v>201.63541666666666</c:v>
                </c:pt>
                <c:pt idx="78581">
                  <c:v>201.63802083333334</c:v>
                </c:pt>
                <c:pt idx="78582">
                  <c:v>201.640625</c:v>
                </c:pt>
                <c:pt idx="78583">
                  <c:v>201.64322916666666</c:v>
                </c:pt>
                <c:pt idx="78584">
                  <c:v>201.64583333333334</c:v>
                </c:pt>
                <c:pt idx="78585">
                  <c:v>201.6484375</c:v>
                </c:pt>
                <c:pt idx="78586">
                  <c:v>201.65104166666666</c:v>
                </c:pt>
                <c:pt idx="78587">
                  <c:v>201.65364583333334</c:v>
                </c:pt>
                <c:pt idx="78588">
                  <c:v>201.65625</c:v>
                </c:pt>
                <c:pt idx="78589">
                  <c:v>201.65885416666666</c:v>
                </c:pt>
                <c:pt idx="78590">
                  <c:v>201.66145833333334</c:v>
                </c:pt>
                <c:pt idx="78591">
                  <c:v>201.6640625</c:v>
                </c:pt>
                <c:pt idx="78592">
                  <c:v>201.66666666666666</c:v>
                </c:pt>
                <c:pt idx="78593">
                  <c:v>201.66927083333334</c:v>
                </c:pt>
                <c:pt idx="78594">
                  <c:v>201.671875</c:v>
                </c:pt>
                <c:pt idx="78595">
                  <c:v>201.67447916666666</c:v>
                </c:pt>
                <c:pt idx="78596">
                  <c:v>201.67708333333334</c:v>
                </c:pt>
                <c:pt idx="78597">
                  <c:v>201.6796875</c:v>
                </c:pt>
                <c:pt idx="78598">
                  <c:v>201.68229166666666</c:v>
                </c:pt>
                <c:pt idx="78599">
                  <c:v>201.68489583333334</c:v>
                </c:pt>
                <c:pt idx="78600">
                  <c:v>201.6875</c:v>
                </c:pt>
                <c:pt idx="78601">
                  <c:v>201.69010416666666</c:v>
                </c:pt>
                <c:pt idx="78602">
                  <c:v>201.69270833333334</c:v>
                </c:pt>
                <c:pt idx="78603">
                  <c:v>201.6953125</c:v>
                </c:pt>
                <c:pt idx="78604">
                  <c:v>201.69791666666666</c:v>
                </c:pt>
                <c:pt idx="78605">
                  <c:v>201.70052083333334</c:v>
                </c:pt>
                <c:pt idx="78606">
                  <c:v>201.703125</c:v>
                </c:pt>
                <c:pt idx="78607">
                  <c:v>201.70572916666666</c:v>
                </c:pt>
                <c:pt idx="78608">
                  <c:v>201.70833333333334</c:v>
                </c:pt>
                <c:pt idx="78609">
                  <c:v>201.7109375</c:v>
                </c:pt>
                <c:pt idx="78610">
                  <c:v>201.71354166666666</c:v>
                </c:pt>
                <c:pt idx="78611">
                  <c:v>201.71614583333334</c:v>
                </c:pt>
                <c:pt idx="78612">
                  <c:v>201.71875</c:v>
                </c:pt>
                <c:pt idx="78613">
                  <c:v>201.72135416666666</c:v>
                </c:pt>
                <c:pt idx="78614">
                  <c:v>201.72395833333334</c:v>
                </c:pt>
                <c:pt idx="78615">
                  <c:v>201.7265625</c:v>
                </c:pt>
                <c:pt idx="78616">
                  <c:v>201.72916666666666</c:v>
                </c:pt>
                <c:pt idx="78617">
                  <c:v>201.73177083333334</c:v>
                </c:pt>
                <c:pt idx="78618">
                  <c:v>201.734375</c:v>
                </c:pt>
                <c:pt idx="78619">
                  <c:v>201.73697916666666</c:v>
                </c:pt>
                <c:pt idx="78620">
                  <c:v>201.73958333333334</c:v>
                </c:pt>
                <c:pt idx="78621">
                  <c:v>201.7421875</c:v>
                </c:pt>
                <c:pt idx="78622">
                  <c:v>201.74479166666666</c:v>
                </c:pt>
                <c:pt idx="78623">
                  <c:v>201.74739583333334</c:v>
                </c:pt>
                <c:pt idx="78624">
                  <c:v>201.75</c:v>
                </c:pt>
                <c:pt idx="78625">
                  <c:v>201.75260416666666</c:v>
                </c:pt>
                <c:pt idx="78626">
                  <c:v>201.75520833333334</c:v>
                </c:pt>
                <c:pt idx="78627">
                  <c:v>201.7578125</c:v>
                </c:pt>
                <c:pt idx="78628">
                  <c:v>201.76041666666666</c:v>
                </c:pt>
                <c:pt idx="78629">
                  <c:v>201.76302083333334</c:v>
                </c:pt>
                <c:pt idx="78630">
                  <c:v>201.765625</c:v>
                </c:pt>
                <c:pt idx="78631">
                  <c:v>201.76822916666666</c:v>
                </c:pt>
                <c:pt idx="78632">
                  <c:v>201.77083333333334</c:v>
                </c:pt>
                <c:pt idx="78633">
                  <c:v>201.7734375</c:v>
                </c:pt>
                <c:pt idx="78634">
                  <c:v>201.77604166666666</c:v>
                </c:pt>
                <c:pt idx="78635">
                  <c:v>201.77864583333334</c:v>
                </c:pt>
                <c:pt idx="78636">
                  <c:v>201.78125</c:v>
                </c:pt>
                <c:pt idx="78637">
                  <c:v>201.78385416666666</c:v>
                </c:pt>
                <c:pt idx="78638">
                  <c:v>201.78645833333334</c:v>
                </c:pt>
                <c:pt idx="78639">
                  <c:v>201.7890625</c:v>
                </c:pt>
                <c:pt idx="78640">
                  <c:v>201.79166666666666</c:v>
                </c:pt>
                <c:pt idx="78641">
                  <c:v>201.79427083333334</c:v>
                </c:pt>
                <c:pt idx="78642">
                  <c:v>201.796875</c:v>
                </c:pt>
                <c:pt idx="78643">
                  <c:v>201.79947916666666</c:v>
                </c:pt>
                <c:pt idx="78644">
                  <c:v>201.80208333333334</c:v>
                </c:pt>
                <c:pt idx="78645">
                  <c:v>201.8046875</c:v>
                </c:pt>
                <c:pt idx="78646">
                  <c:v>201.80729166666666</c:v>
                </c:pt>
                <c:pt idx="78647">
                  <c:v>201.80989583333334</c:v>
                </c:pt>
                <c:pt idx="78648">
                  <c:v>201.8125</c:v>
                </c:pt>
                <c:pt idx="78649">
                  <c:v>201.81510416666666</c:v>
                </c:pt>
                <c:pt idx="78650">
                  <c:v>201.81770833333334</c:v>
                </c:pt>
                <c:pt idx="78651">
                  <c:v>201.8203125</c:v>
                </c:pt>
                <c:pt idx="78652">
                  <c:v>201.82291666666666</c:v>
                </c:pt>
                <c:pt idx="78653">
                  <c:v>201.82552083333334</c:v>
                </c:pt>
                <c:pt idx="78654">
                  <c:v>201.828125</c:v>
                </c:pt>
                <c:pt idx="78655">
                  <c:v>201.83072916666666</c:v>
                </c:pt>
                <c:pt idx="78656">
                  <c:v>201.83333333333334</c:v>
                </c:pt>
                <c:pt idx="78657">
                  <c:v>201.8359375</c:v>
                </c:pt>
                <c:pt idx="78658">
                  <c:v>201.83854166666666</c:v>
                </c:pt>
                <c:pt idx="78659">
                  <c:v>201.84114583333334</c:v>
                </c:pt>
                <c:pt idx="78660">
                  <c:v>201.84375</c:v>
                </c:pt>
                <c:pt idx="78661">
                  <c:v>201.84635416666666</c:v>
                </c:pt>
                <c:pt idx="78662">
                  <c:v>201.84895833333334</c:v>
                </c:pt>
                <c:pt idx="78663">
                  <c:v>201.8515625</c:v>
                </c:pt>
                <c:pt idx="78664">
                  <c:v>201.85416666666666</c:v>
                </c:pt>
                <c:pt idx="78665">
                  <c:v>201.85677083333334</c:v>
                </c:pt>
                <c:pt idx="78666">
                  <c:v>201.859375</c:v>
                </c:pt>
                <c:pt idx="78667">
                  <c:v>201.86197916666666</c:v>
                </c:pt>
                <c:pt idx="78668">
                  <c:v>201.86458333333334</c:v>
                </c:pt>
                <c:pt idx="78669">
                  <c:v>201.8671875</c:v>
                </c:pt>
                <c:pt idx="78670">
                  <c:v>201.86979166666666</c:v>
                </c:pt>
                <c:pt idx="78671">
                  <c:v>201.87239583333334</c:v>
                </c:pt>
                <c:pt idx="78672">
                  <c:v>201.875</c:v>
                </c:pt>
                <c:pt idx="78673">
                  <c:v>201.87760416666666</c:v>
                </c:pt>
                <c:pt idx="78674">
                  <c:v>201.88020833333334</c:v>
                </c:pt>
                <c:pt idx="78675">
                  <c:v>201.8828125</c:v>
                </c:pt>
                <c:pt idx="78676">
                  <c:v>201.88541666666666</c:v>
                </c:pt>
                <c:pt idx="78677">
                  <c:v>201.88802083333334</c:v>
                </c:pt>
                <c:pt idx="78678">
                  <c:v>201.890625</c:v>
                </c:pt>
                <c:pt idx="78679">
                  <c:v>201.89322916666666</c:v>
                </c:pt>
                <c:pt idx="78680">
                  <c:v>201.89583333333334</c:v>
                </c:pt>
                <c:pt idx="78681">
                  <c:v>201.8984375</c:v>
                </c:pt>
                <c:pt idx="78682">
                  <c:v>201.90104166666666</c:v>
                </c:pt>
                <c:pt idx="78683">
                  <c:v>201.90364583333334</c:v>
                </c:pt>
                <c:pt idx="78684">
                  <c:v>201.90625</c:v>
                </c:pt>
                <c:pt idx="78685">
                  <c:v>201.90885416666666</c:v>
                </c:pt>
                <c:pt idx="78686">
                  <c:v>201.91145833333334</c:v>
                </c:pt>
                <c:pt idx="78687">
                  <c:v>201.9140625</c:v>
                </c:pt>
                <c:pt idx="78688">
                  <c:v>201.91666666666666</c:v>
                </c:pt>
                <c:pt idx="78689">
                  <c:v>201.91927083333334</c:v>
                </c:pt>
                <c:pt idx="78690">
                  <c:v>201.921875</c:v>
                </c:pt>
                <c:pt idx="78691">
                  <c:v>201.92447916666666</c:v>
                </c:pt>
                <c:pt idx="78692">
                  <c:v>201.92708333333334</c:v>
                </c:pt>
                <c:pt idx="78693">
                  <c:v>201.9296875</c:v>
                </c:pt>
                <c:pt idx="78694">
                  <c:v>201.93229166666666</c:v>
                </c:pt>
                <c:pt idx="78695">
                  <c:v>201.93489583333334</c:v>
                </c:pt>
                <c:pt idx="78696">
                  <c:v>201.9375</c:v>
                </c:pt>
                <c:pt idx="78697">
                  <c:v>201.94010416666666</c:v>
                </c:pt>
                <c:pt idx="78698">
                  <c:v>201.94270833333334</c:v>
                </c:pt>
                <c:pt idx="78699">
                  <c:v>201.9453125</c:v>
                </c:pt>
                <c:pt idx="78700">
                  <c:v>201.94791666666666</c:v>
                </c:pt>
                <c:pt idx="78701">
                  <c:v>201.95052083333334</c:v>
                </c:pt>
                <c:pt idx="78702">
                  <c:v>201.953125</c:v>
                </c:pt>
                <c:pt idx="78703">
                  <c:v>201.95572916666666</c:v>
                </c:pt>
                <c:pt idx="78704">
                  <c:v>201.95833333333334</c:v>
                </c:pt>
                <c:pt idx="78705">
                  <c:v>201.9609375</c:v>
                </c:pt>
                <c:pt idx="78706">
                  <c:v>201.96354166666666</c:v>
                </c:pt>
                <c:pt idx="78707">
                  <c:v>201.96614583333334</c:v>
                </c:pt>
                <c:pt idx="78708">
                  <c:v>201.96875</c:v>
                </c:pt>
                <c:pt idx="78709">
                  <c:v>201.97135416666666</c:v>
                </c:pt>
                <c:pt idx="78710">
                  <c:v>201.97395833333334</c:v>
                </c:pt>
                <c:pt idx="78711">
                  <c:v>201.9765625</c:v>
                </c:pt>
                <c:pt idx="78712">
                  <c:v>201.97916666666666</c:v>
                </c:pt>
                <c:pt idx="78713">
                  <c:v>201.98177083333334</c:v>
                </c:pt>
                <c:pt idx="78714">
                  <c:v>201.984375</c:v>
                </c:pt>
                <c:pt idx="78715">
                  <c:v>201.98697916666666</c:v>
                </c:pt>
                <c:pt idx="78716">
                  <c:v>201.98958333333334</c:v>
                </c:pt>
                <c:pt idx="78717">
                  <c:v>201.9921875</c:v>
                </c:pt>
                <c:pt idx="78718">
                  <c:v>201.99479166666666</c:v>
                </c:pt>
                <c:pt idx="78719">
                  <c:v>201.99739583333334</c:v>
                </c:pt>
                <c:pt idx="78720">
                  <c:v>202</c:v>
                </c:pt>
                <c:pt idx="78721">
                  <c:v>202.00260416666666</c:v>
                </c:pt>
                <c:pt idx="78722">
                  <c:v>202.00520833333334</c:v>
                </c:pt>
                <c:pt idx="78723">
                  <c:v>202.0078125</c:v>
                </c:pt>
                <c:pt idx="78724">
                  <c:v>202.01041666666666</c:v>
                </c:pt>
                <c:pt idx="78725">
                  <c:v>202.01302083333334</c:v>
                </c:pt>
                <c:pt idx="78726">
                  <c:v>202.015625</c:v>
                </c:pt>
                <c:pt idx="78727">
                  <c:v>202.01822916666666</c:v>
                </c:pt>
                <c:pt idx="78728">
                  <c:v>202.02083333333334</c:v>
                </c:pt>
                <c:pt idx="78729">
                  <c:v>202.0234375</c:v>
                </c:pt>
                <c:pt idx="78730">
                  <c:v>202.02604166666666</c:v>
                </c:pt>
                <c:pt idx="78731">
                  <c:v>202.02864583333334</c:v>
                </c:pt>
                <c:pt idx="78732">
                  <c:v>202.03125</c:v>
                </c:pt>
                <c:pt idx="78733">
                  <c:v>202.03385416666666</c:v>
                </c:pt>
                <c:pt idx="78734">
                  <c:v>202.03645833333334</c:v>
                </c:pt>
                <c:pt idx="78735">
                  <c:v>202.0390625</c:v>
                </c:pt>
                <c:pt idx="78736">
                  <c:v>202.04166666666666</c:v>
                </c:pt>
                <c:pt idx="78737">
                  <c:v>202.04427083333334</c:v>
                </c:pt>
                <c:pt idx="78738">
                  <c:v>202.046875</c:v>
                </c:pt>
                <c:pt idx="78739">
                  <c:v>202.04947916666666</c:v>
                </c:pt>
                <c:pt idx="78740">
                  <c:v>202.05208333333334</c:v>
                </c:pt>
                <c:pt idx="78741">
                  <c:v>202.0546875</c:v>
                </c:pt>
                <c:pt idx="78742">
                  <c:v>202.05729166666666</c:v>
                </c:pt>
                <c:pt idx="78743">
                  <c:v>202.05989583333334</c:v>
                </c:pt>
                <c:pt idx="78744">
                  <c:v>202.0625</c:v>
                </c:pt>
                <c:pt idx="78745">
                  <c:v>202.06510416666666</c:v>
                </c:pt>
                <c:pt idx="78746">
                  <c:v>202.06770833333334</c:v>
                </c:pt>
                <c:pt idx="78747">
                  <c:v>202.0703125</c:v>
                </c:pt>
                <c:pt idx="78748">
                  <c:v>202.07291666666666</c:v>
                </c:pt>
                <c:pt idx="78749">
                  <c:v>202.07552083333334</c:v>
                </c:pt>
                <c:pt idx="78750">
                  <c:v>202.078125</c:v>
                </c:pt>
                <c:pt idx="78751">
                  <c:v>202.08072916666666</c:v>
                </c:pt>
                <c:pt idx="78752">
                  <c:v>202.08333333333334</c:v>
                </c:pt>
                <c:pt idx="78753">
                  <c:v>202.0859375</c:v>
                </c:pt>
                <c:pt idx="78754">
                  <c:v>202.08854166666666</c:v>
                </c:pt>
                <c:pt idx="78755">
                  <c:v>202.09114583333334</c:v>
                </c:pt>
                <c:pt idx="78756">
                  <c:v>202.09375</c:v>
                </c:pt>
                <c:pt idx="78757">
                  <c:v>202.09635416666666</c:v>
                </c:pt>
                <c:pt idx="78758">
                  <c:v>202.09895833333334</c:v>
                </c:pt>
                <c:pt idx="78759">
                  <c:v>202.1015625</c:v>
                </c:pt>
                <c:pt idx="78760">
                  <c:v>202.10416666666666</c:v>
                </c:pt>
                <c:pt idx="78761">
                  <c:v>202.10677083333334</c:v>
                </c:pt>
                <c:pt idx="78762">
                  <c:v>202.109375</c:v>
                </c:pt>
                <c:pt idx="78763">
                  <c:v>202.11197916666666</c:v>
                </c:pt>
                <c:pt idx="78764">
                  <c:v>202.11458333333334</c:v>
                </c:pt>
                <c:pt idx="78765">
                  <c:v>202.1171875</c:v>
                </c:pt>
                <c:pt idx="78766">
                  <c:v>202.11979166666666</c:v>
                </c:pt>
                <c:pt idx="78767">
                  <c:v>202.12239583333334</c:v>
                </c:pt>
                <c:pt idx="78768">
                  <c:v>202.125</c:v>
                </c:pt>
                <c:pt idx="78769">
                  <c:v>202.12760416666666</c:v>
                </c:pt>
                <c:pt idx="78770">
                  <c:v>202.13020833333334</c:v>
                </c:pt>
                <c:pt idx="78771">
                  <c:v>202.1328125</c:v>
                </c:pt>
                <c:pt idx="78772">
                  <c:v>202.13541666666666</c:v>
                </c:pt>
                <c:pt idx="78773">
                  <c:v>202.13802083333334</c:v>
                </c:pt>
                <c:pt idx="78774">
                  <c:v>202.140625</c:v>
                </c:pt>
                <c:pt idx="78775">
                  <c:v>202.14322916666666</c:v>
                </c:pt>
                <c:pt idx="78776">
                  <c:v>202.14583333333334</c:v>
                </c:pt>
                <c:pt idx="78777">
                  <c:v>202.1484375</c:v>
                </c:pt>
                <c:pt idx="78778">
                  <c:v>202.15104166666666</c:v>
                </c:pt>
                <c:pt idx="78779">
                  <c:v>202.15364583333334</c:v>
                </c:pt>
                <c:pt idx="78780">
                  <c:v>202.15625</c:v>
                </c:pt>
                <c:pt idx="78781">
                  <c:v>202.15885416666666</c:v>
                </c:pt>
                <c:pt idx="78782">
                  <c:v>202.16145833333334</c:v>
                </c:pt>
                <c:pt idx="78783">
                  <c:v>202.1640625</c:v>
                </c:pt>
                <c:pt idx="78784">
                  <c:v>202.16666666666666</c:v>
                </c:pt>
                <c:pt idx="78785">
                  <c:v>202.16927083333334</c:v>
                </c:pt>
                <c:pt idx="78786">
                  <c:v>202.171875</c:v>
                </c:pt>
                <c:pt idx="78787">
                  <c:v>202.17447916666666</c:v>
                </c:pt>
                <c:pt idx="78788">
                  <c:v>202.17708333333334</c:v>
                </c:pt>
                <c:pt idx="78789">
                  <c:v>202.1796875</c:v>
                </c:pt>
                <c:pt idx="78790">
                  <c:v>202.18229166666666</c:v>
                </c:pt>
                <c:pt idx="78791">
                  <c:v>202.18489583333334</c:v>
                </c:pt>
                <c:pt idx="78792">
                  <c:v>202.1875</c:v>
                </c:pt>
                <c:pt idx="78793">
                  <c:v>202.19010416666666</c:v>
                </c:pt>
                <c:pt idx="78794">
                  <c:v>202.19270833333334</c:v>
                </c:pt>
                <c:pt idx="78795">
                  <c:v>202.1953125</c:v>
                </c:pt>
                <c:pt idx="78796">
                  <c:v>202.19791666666666</c:v>
                </c:pt>
                <c:pt idx="78797">
                  <c:v>202.20052083333334</c:v>
                </c:pt>
                <c:pt idx="78798">
                  <c:v>202.203125</c:v>
                </c:pt>
                <c:pt idx="78799">
                  <c:v>202.20572916666666</c:v>
                </c:pt>
                <c:pt idx="78800">
                  <c:v>202.20833333333334</c:v>
                </c:pt>
                <c:pt idx="78801">
                  <c:v>202.2109375</c:v>
                </c:pt>
                <c:pt idx="78802">
                  <c:v>202.21354166666666</c:v>
                </c:pt>
                <c:pt idx="78803">
                  <c:v>202.21614583333334</c:v>
                </c:pt>
                <c:pt idx="78804">
                  <c:v>202.21875</c:v>
                </c:pt>
                <c:pt idx="78805">
                  <c:v>202.22135416666666</c:v>
                </c:pt>
                <c:pt idx="78806">
                  <c:v>202.22395833333334</c:v>
                </c:pt>
                <c:pt idx="78807">
                  <c:v>202.2265625</c:v>
                </c:pt>
                <c:pt idx="78808">
                  <c:v>202.22916666666666</c:v>
                </c:pt>
                <c:pt idx="78809">
                  <c:v>202.23177083333334</c:v>
                </c:pt>
                <c:pt idx="78810">
                  <c:v>202.234375</c:v>
                </c:pt>
                <c:pt idx="78811">
                  <c:v>202.23697916666666</c:v>
                </c:pt>
                <c:pt idx="78812">
                  <c:v>202.23958333333334</c:v>
                </c:pt>
                <c:pt idx="78813">
                  <c:v>202.2421875</c:v>
                </c:pt>
                <c:pt idx="78814">
                  <c:v>202.24479166666666</c:v>
                </c:pt>
                <c:pt idx="78815">
                  <c:v>202.24739583333334</c:v>
                </c:pt>
                <c:pt idx="78816">
                  <c:v>202.25</c:v>
                </c:pt>
                <c:pt idx="78817">
                  <c:v>202.25260416666666</c:v>
                </c:pt>
                <c:pt idx="78818">
                  <c:v>202.25520833333334</c:v>
                </c:pt>
                <c:pt idx="78819">
                  <c:v>202.2578125</c:v>
                </c:pt>
                <c:pt idx="78820">
                  <c:v>202.26041666666666</c:v>
                </c:pt>
                <c:pt idx="78821">
                  <c:v>202.26302083333334</c:v>
                </c:pt>
                <c:pt idx="78822">
                  <c:v>202.265625</c:v>
                </c:pt>
                <c:pt idx="78823">
                  <c:v>202.26822916666666</c:v>
                </c:pt>
                <c:pt idx="78824">
                  <c:v>202.27083333333334</c:v>
                </c:pt>
                <c:pt idx="78825">
                  <c:v>202.2734375</c:v>
                </c:pt>
                <c:pt idx="78826">
                  <c:v>202.27604166666666</c:v>
                </c:pt>
                <c:pt idx="78827">
                  <c:v>202.27864583333334</c:v>
                </c:pt>
                <c:pt idx="78828">
                  <c:v>202.28125</c:v>
                </c:pt>
                <c:pt idx="78829">
                  <c:v>202.28385416666666</c:v>
                </c:pt>
                <c:pt idx="78830">
                  <c:v>202.28645833333334</c:v>
                </c:pt>
                <c:pt idx="78831">
                  <c:v>202.2890625</c:v>
                </c:pt>
                <c:pt idx="78832">
                  <c:v>202.29166666666666</c:v>
                </c:pt>
                <c:pt idx="78833">
                  <c:v>202.29427083333334</c:v>
                </c:pt>
                <c:pt idx="78834">
                  <c:v>202.296875</c:v>
                </c:pt>
                <c:pt idx="78835">
                  <c:v>202.29947916666666</c:v>
                </c:pt>
                <c:pt idx="78836">
                  <c:v>202.30208333333334</c:v>
                </c:pt>
                <c:pt idx="78837">
                  <c:v>202.3046875</c:v>
                </c:pt>
                <c:pt idx="78838">
                  <c:v>202.30729166666666</c:v>
                </c:pt>
                <c:pt idx="78839">
                  <c:v>202.30989583333334</c:v>
                </c:pt>
                <c:pt idx="78840">
                  <c:v>202.3125</c:v>
                </c:pt>
                <c:pt idx="78841">
                  <c:v>202.31510416666666</c:v>
                </c:pt>
                <c:pt idx="78842">
                  <c:v>202.31770833333334</c:v>
                </c:pt>
                <c:pt idx="78843">
                  <c:v>202.3203125</c:v>
                </c:pt>
                <c:pt idx="78844">
                  <c:v>202.32291666666666</c:v>
                </c:pt>
                <c:pt idx="78845">
                  <c:v>202.32552083333334</c:v>
                </c:pt>
                <c:pt idx="78846">
                  <c:v>202.328125</c:v>
                </c:pt>
                <c:pt idx="78847">
                  <c:v>202.33072916666666</c:v>
                </c:pt>
                <c:pt idx="78848">
                  <c:v>202.33333333333334</c:v>
                </c:pt>
                <c:pt idx="78849">
                  <c:v>202.3359375</c:v>
                </c:pt>
                <c:pt idx="78850">
                  <c:v>202.33854166666666</c:v>
                </c:pt>
                <c:pt idx="78851">
                  <c:v>202.34114583333334</c:v>
                </c:pt>
                <c:pt idx="78852">
                  <c:v>202.34375</c:v>
                </c:pt>
                <c:pt idx="78853">
                  <c:v>202.34635416666666</c:v>
                </c:pt>
                <c:pt idx="78854">
                  <c:v>202.34895833333334</c:v>
                </c:pt>
                <c:pt idx="78855">
                  <c:v>202.3515625</c:v>
                </c:pt>
                <c:pt idx="78856">
                  <c:v>202.35416666666666</c:v>
                </c:pt>
                <c:pt idx="78857">
                  <c:v>202.35677083333334</c:v>
                </c:pt>
                <c:pt idx="78858">
                  <c:v>202.359375</c:v>
                </c:pt>
                <c:pt idx="78859">
                  <c:v>202.36197916666666</c:v>
                </c:pt>
                <c:pt idx="78860">
                  <c:v>202.36458333333334</c:v>
                </c:pt>
                <c:pt idx="78861">
                  <c:v>202.3671875</c:v>
                </c:pt>
                <c:pt idx="78862">
                  <c:v>202.36979166666666</c:v>
                </c:pt>
                <c:pt idx="78863">
                  <c:v>202.37239583333334</c:v>
                </c:pt>
                <c:pt idx="78864">
                  <c:v>202.375</c:v>
                </c:pt>
                <c:pt idx="78865">
                  <c:v>202.37760416666666</c:v>
                </c:pt>
                <c:pt idx="78866">
                  <c:v>202.38020833333334</c:v>
                </c:pt>
                <c:pt idx="78867">
                  <c:v>202.3828125</c:v>
                </c:pt>
                <c:pt idx="78868">
                  <c:v>202.38541666666666</c:v>
                </c:pt>
                <c:pt idx="78869">
                  <c:v>202.38802083333334</c:v>
                </c:pt>
                <c:pt idx="78870">
                  <c:v>202.390625</c:v>
                </c:pt>
                <c:pt idx="78871">
                  <c:v>202.39322916666666</c:v>
                </c:pt>
                <c:pt idx="78872">
                  <c:v>202.39583333333334</c:v>
                </c:pt>
                <c:pt idx="78873">
                  <c:v>202.3984375</c:v>
                </c:pt>
                <c:pt idx="78874">
                  <c:v>202.40104166666666</c:v>
                </c:pt>
                <c:pt idx="78875">
                  <c:v>202.40364583333334</c:v>
                </c:pt>
                <c:pt idx="78876">
                  <c:v>202.40625</c:v>
                </c:pt>
                <c:pt idx="78877">
                  <c:v>202.40885416666666</c:v>
                </c:pt>
                <c:pt idx="78878">
                  <c:v>202.41145833333334</c:v>
                </c:pt>
                <c:pt idx="78879">
                  <c:v>202.4140625</c:v>
                </c:pt>
                <c:pt idx="78880">
                  <c:v>202.41666666666666</c:v>
                </c:pt>
                <c:pt idx="78881">
                  <c:v>202.41927083333334</c:v>
                </c:pt>
                <c:pt idx="78882">
                  <c:v>202.421875</c:v>
                </c:pt>
                <c:pt idx="78883">
                  <c:v>202.42447916666666</c:v>
                </c:pt>
                <c:pt idx="78884">
                  <c:v>202.42708333333334</c:v>
                </c:pt>
                <c:pt idx="78885">
                  <c:v>202.4296875</c:v>
                </c:pt>
                <c:pt idx="78886">
                  <c:v>202.43229166666666</c:v>
                </c:pt>
                <c:pt idx="78887">
                  <c:v>202.43489583333334</c:v>
                </c:pt>
                <c:pt idx="78888">
                  <c:v>202.4375</c:v>
                </c:pt>
                <c:pt idx="78889">
                  <c:v>202.44010416666666</c:v>
                </c:pt>
                <c:pt idx="78890">
                  <c:v>202.44270833333334</c:v>
                </c:pt>
                <c:pt idx="78891">
                  <c:v>202.4453125</c:v>
                </c:pt>
                <c:pt idx="78892">
                  <c:v>202.44791666666666</c:v>
                </c:pt>
                <c:pt idx="78893">
                  <c:v>202.45052083333334</c:v>
                </c:pt>
                <c:pt idx="78894">
                  <c:v>202.453125</c:v>
                </c:pt>
                <c:pt idx="78895">
                  <c:v>202.45572916666666</c:v>
                </c:pt>
                <c:pt idx="78896">
                  <c:v>202.45833333333334</c:v>
                </c:pt>
                <c:pt idx="78897">
                  <c:v>202.4609375</c:v>
                </c:pt>
                <c:pt idx="78898">
                  <c:v>202.46354166666666</c:v>
                </c:pt>
                <c:pt idx="78899">
                  <c:v>202.46614583333334</c:v>
                </c:pt>
                <c:pt idx="78900">
                  <c:v>202.46875</c:v>
                </c:pt>
                <c:pt idx="78901">
                  <c:v>202.47135416666666</c:v>
                </c:pt>
                <c:pt idx="78902">
                  <c:v>202.47395833333334</c:v>
                </c:pt>
                <c:pt idx="78903">
                  <c:v>202.4765625</c:v>
                </c:pt>
                <c:pt idx="78904">
                  <c:v>202.47916666666666</c:v>
                </c:pt>
                <c:pt idx="78905">
                  <c:v>202.48177083333334</c:v>
                </c:pt>
                <c:pt idx="78906">
                  <c:v>202.484375</c:v>
                </c:pt>
                <c:pt idx="78907">
                  <c:v>202.48697916666666</c:v>
                </c:pt>
                <c:pt idx="78908">
                  <c:v>202.48958333333334</c:v>
                </c:pt>
                <c:pt idx="78909">
                  <c:v>202.4921875</c:v>
                </c:pt>
                <c:pt idx="78910">
                  <c:v>202.49479166666666</c:v>
                </c:pt>
                <c:pt idx="78911">
                  <c:v>202.49739583333334</c:v>
                </c:pt>
                <c:pt idx="78912">
                  <c:v>202.5</c:v>
                </c:pt>
                <c:pt idx="78913">
                  <c:v>202.50260416666666</c:v>
                </c:pt>
                <c:pt idx="78914">
                  <c:v>202.50520833333334</c:v>
                </c:pt>
                <c:pt idx="78915">
                  <c:v>202.5078125</c:v>
                </c:pt>
                <c:pt idx="78916">
                  <c:v>202.51041666666666</c:v>
                </c:pt>
                <c:pt idx="78917">
                  <c:v>202.51302083333334</c:v>
                </c:pt>
                <c:pt idx="78918">
                  <c:v>202.515625</c:v>
                </c:pt>
                <c:pt idx="78919">
                  <c:v>202.51822916666666</c:v>
                </c:pt>
                <c:pt idx="78920">
                  <c:v>202.52083333333334</c:v>
                </c:pt>
                <c:pt idx="78921">
                  <c:v>202.5234375</c:v>
                </c:pt>
                <c:pt idx="78922">
                  <c:v>202.52604166666666</c:v>
                </c:pt>
                <c:pt idx="78923">
                  <c:v>202.52864583333334</c:v>
                </c:pt>
                <c:pt idx="78924">
                  <c:v>202.53125</c:v>
                </c:pt>
                <c:pt idx="78925">
                  <c:v>202.53385416666666</c:v>
                </c:pt>
                <c:pt idx="78926">
                  <c:v>202.53645833333334</c:v>
                </c:pt>
                <c:pt idx="78927">
                  <c:v>202.5390625</c:v>
                </c:pt>
                <c:pt idx="78928">
                  <c:v>202.54166666666666</c:v>
                </c:pt>
                <c:pt idx="78929">
                  <c:v>202.54427083333334</c:v>
                </c:pt>
                <c:pt idx="78930">
                  <c:v>202.546875</c:v>
                </c:pt>
                <c:pt idx="78931">
                  <c:v>202.54947916666666</c:v>
                </c:pt>
                <c:pt idx="78932">
                  <c:v>202.55208333333334</c:v>
                </c:pt>
                <c:pt idx="78933">
                  <c:v>202.5546875</c:v>
                </c:pt>
                <c:pt idx="78934">
                  <c:v>202.55729166666666</c:v>
                </c:pt>
                <c:pt idx="78935">
                  <c:v>202.55989583333334</c:v>
                </c:pt>
                <c:pt idx="78936">
                  <c:v>202.5625</c:v>
                </c:pt>
                <c:pt idx="78937">
                  <c:v>202.56510416666666</c:v>
                </c:pt>
                <c:pt idx="78938">
                  <c:v>202.56770833333334</c:v>
                </c:pt>
                <c:pt idx="78939">
                  <c:v>202.5703125</c:v>
                </c:pt>
                <c:pt idx="78940">
                  <c:v>202.57291666666666</c:v>
                </c:pt>
                <c:pt idx="78941">
                  <c:v>202.57552083333334</c:v>
                </c:pt>
                <c:pt idx="78942">
                  <c:v>202.578125</c:v>
                </c:pt>
                <c:pt idx="78943">
                  <c:v>202.58072916666666</c:v>
                </c:pt>
                <c:pt idx="78944">
                  <c:v>202.58333333333334</c:v>
                </c:pt>
                <c:pt idx="78945">
                  <c:v>202.5859375</c:v>
                </c:pt>
                <c:pt idx="78946">
                  <c:v>202.58854166666666</c:v>
                </c:pt>
                <c:pt idx="78947">
                  <c:v>202.59114583333334</c:v>
                </c:pt>
                <c:pt idx="78948">
                  <c:v>202.59375</c:v>
                </c:pt>
                <c:pt idx="78949">
                  <c:v>202.59635416666666</c:v>
                </c:pt>
                <c:pt idx="78950">
                  <c:v>202.59895833333334</c:v>
                </c:pt>
                <c:pt idx="78951">
                  <c:v>202.6015625</c:v>
                </c:pt>
                <c:pt idx="78952">
                  <c:v>202.60416666666666</c:v>
                </c:pt>
                <c:pt idx="78953">
                  <c:v>202.60677083333334</c:v>
                </c:pt>
                <c:pt idx="78954">
                  <c:v>202.609375</c:v>
                </c:pt>
                <c:pt idx="78955">
                  <c:v>202.61197916666666</c:v>
                </c:pt>
                <c:pt idx="78956">
                  <c:v>202.61458333333334</c:v>
                </c:pt>
                <c:pt idx="78957">
                  <c:v>202.6171875</c:v>
                </c:pt>
                <c:pt idx="78958">
                  <c:v>202.61979166666666</c:v>
                </c:pt>
                <c:pt idx="78959">
                  <c:v>202.62239583333334</c:v>
                </c:pt>
                <c:pt idx="78960">
                  <c:v>202.625</c:v>
                </c:pt>
                <c:pt idx="78961">
                  <c:v>202.62760416666666</c:v>
                </c:pt>
                <c:pt idx="78962">
                  <c:v>202.63020833333334</c:v>
                </c:pt>
                <c:pt idx="78963">
                  <c:v>202.6328125</c:v>
                </c:pt>
                <c:pt idx="78964">
                  <c:v>202.63541666666666</c:v>
                </c:pt>
                <c:pt idx="78965">
                  <c:v>202.63802083333334</c:v>
                </c:pt>
                <c:pt idx="78966">
                  <c:v>202.640625</c:v>
                </c:pt>
                <c:pt idx="78967">
                  <c:v>202.64322916666666</c:v>
                </c:pt>
                <c:pt idx="78968">
                  <c:v>202.64583333333334</c:v>
                </c:pt>
                <c:pt idx="78969">
                  <c:v>202.6484375</c:v>
                </c:pt>
                <c:pt idx="78970">
                  <c:v>202.65104166666666</c:v>
                </c:pt>
                <c:pt idx="78971">
                  <c:v>202.65364583333334</c:v>
                </c:pt>
                <c:pt idx="78972">
                  <c:v>202.65625</c:v>
                </c:pt>
                <c:pt idx="78973">
                  <c:v>202.65885416666666</c:v>
                </c:pt>
                <c:pt idx="78974">
                  <c:v>202.66145833333334</c:v>
                </c:pt>
                <c:pt idx="78975">
                  <c:v>202.6640625</c:v>
                </c:pt>
                <c:pt idx="78976">
                  <c:v>202.66666666666666</c:v>
                </c:pt>
                <c:pt idx="78977">
                  <c:v>202.66927083333334</c:v>
                </c:pt>
                <c:pt idx="78978">
                  <c:v>202.671875</c:v>
                </c:pt>
                <c:pt idx="78979">
                  <c:v>202.67447916666666</c:v>
                </c:pt>
                <c:pt idx="78980">
                  <c:v>202.67708333333334</c:v>
                </c:pt>
                <c:pt idx="78981">
                  <c:v>202.6796875</c:v>
                </c:pt>
                <c:pt idx="78982">
                  <c:v>202.68229166666666</c:v>
                </c:pt>
                <c:pt idx="78983">
                  <c:v>202.68489583333334</c:v>
                </c:pt>
                <c:pt idx="78984">
                  <c:v>202.6875</c:v>
                </c:pt>
                <c:pt idx="78985">
                  <c:v>202.69010416666666</c:v>
                </c:pt>
                <c:pt idx="78986">
                  <c:v>202.69270833333334</c:v>
                </c:pt>
                <c:pt idx="78987">
                  <c:v>202.6953125</c:v>
                </c:pt>
                <c:pt idx="78988">
                  <c:v>202.69791666666666</c:v>
                </c:pt>
                <c:pt idx="78989">
                  <c:v>202.70052083333334</c:v>
                </c:pt>
                <c:pt idx="78990">
                  <c:v>202.703125</c:v>
                </c:pt>
                <c:pt idx="78991">
                  <c:v>202.70572916666666</c:v>
                </c:pt>
                <c:pt idx="78992">
                  <c:v>202.70833333333334</c:v>
                </c:pt>
                <c:pt idx="78993">
                  <c:v>202.7109375</c:v>
                </c:pt>
                <c:pt idx="78994">
                  <c:v>202.71354166666666</c:v>
                </c:pt>
                <c:pt idx="78995">
                  <c:v>202.71614583333334</c:v>
                </c:pt>
                <c:pt idx="78996">
                  <c:v>202.71875</c:v>
                </c:pt>
                <c:pt idx="78997">
                  <c:v>202.72135416666666</c:v>
                </c:pt>
                <c:pt idx="78998">
                  <c:v>202.72395833333334</c:v>
                </c:pt>
                <c:pt idx="78999">
                  <c:v>202.7265625</c:v>
                </c:pt>
                <c:pt idx="79000">
                  <c:v>202.72916666666666</c:v>
                </c:pt>
                <c:pt idx="79001">
                  <c:v>202.73177083333334</c:v>
                </c:pt>
                <c:pt idx="79002">
                  <c:v>202.734375</c:v>
                </c:pt>
                <c:pt idx="79003">
                  <c:v>202.73697916666666</c:v>
                </c:pt>
                <c:pt idx="79004">
                  <c:v>202.73958333333334</c:v>
                </c:pt>
                <c:pt idx="79005">
                  <c:v>202.7421875</c:v>
                </c:pt>
                <c:pt idx="79006">
                  <c:v>202.74479166666666</c:v>
                </c:pt>
                <c:pt idx="79007">
                  <c:v>202.74739583333334</c:v>
                </c:pt>
                <c:pt idx="79008">
                  <c:v>202.75</c:v>
                </c:pt>
                <c:pt idx="79009">
                  <c:v>202.75260416666666</c:v>
                </c:pt>
                <c:pt idx="79010">
                  <c:v>202.75520833333334</c:v>
                </c:pt>
                <c:pt idx="79011">
                  <c:v>202.7578125</c:v>
                </c:pt>
                <c:pt idx="79012">
                  <c:v>202.76041666666666</c:v>
                </c:pt>
                <c:pt idx="79013">
                  <c:v>202.76302083333334</c:v>
                </c:pt>
                <c:pt idx="79014">
                  <c:v>202.765625</c:v>
                </c:pt>
                <c:pt idx="79015">
                  <c:v>202.76822916666666</c:v>
                </c:pt>
                <c:pt idx="79016">
                  <c:v>202.77083333333334</c:v>
                </c:pt>
                <c:pt idx="79017">
                  <c:v>202.7734375</c:v>
                </c:pt>
                <c:pt idx="79018">
                  <c:v>202.77604166666666</c:v>
                </c:pt>
                <c:pt idx="79019">
                  <c:v>202.77864583333334</c:v>
                </c:pt>
                <c:pt idx="79020">
                  <c:v>202.78125</c:v>
                </c:pt>
                <c:pt idx="79021">
                  <c:v>202.78385416666666</c:v>
                </c:pt>
                <c:pt idx="79022">
                  <c:v>202.78645833333334</c:v>
                </c:pt>
                <c:pt idx="79023">
                  <c:v>202.7890625</c:v>
                </c:pt>
                <c:pt idx="79024">
                  <c:v>202.79166666666666</c:v>
                </c:pt>
                <c:pt idx="79025">
                  <c:v>202.79427083333334</c:v>
                </c:pt>
                <c:pt idx="79026">
                  <c:v>202.796875</c:v>
                </c:pt>
                <c:pt idx="79027">
                  <c:v>202.79947916666666</c:v>
                </c:pt>
                <c:pt idx="79028">
                  <c:v>202.80208333333334</c:v>
                </c:pt>
                <c:pt idx="79029">
                  <c:v>202.8046875</c:v>
                </c:pt>
                <c:pt idx="79030">
                  <c:v>202.80729166666666</c:v>
                </c:pt>
                <c:pt idx="79031">
                  <c:v>202.80989583333334</c:v>
                </c:pt>
                <c:pt idx="79032">
                  <c:v>202.8125</c:v>
                </c:pt>
                <c:pt idx="79033">
                  <c:v>202.81510416666666</c:v>
                </c:pt>
                <c:pt idx="79034">
                  <c:v>202.81770833333334</c:v>
                </c:pt>
                <c:pt idx="79035">
                  <c:v>202.8203125</c:v>
                </c:pt>
                <c:pt idx="79036">
                  <c:v>202.82291666666666</c:v>
                </c:pt>
                <c:pt idx="79037">
                  <c:v>202.82552083333334</c:v>
                </c:pt>
                <c:pt idx="79038">
                  <c:v>202.828125</c:v>
                </c:pt>
                <c:pt idx="79039">
                  <c:v>202.83072916666666</c:v>
                </c:pt>
                <c:pt idx="79040">
                  <c:v>202.83333333333334</c:v>
                </c:pt>
                <c:pt idx="79041">
                  <c:v>202.8359375</c:v>
                </c:pt>
                <c:pt idx="79042">
                  <c:v>202.83854166666666</c:v>
                </c:pt>
                <c:pt idx="79043">
                  <c:v>202.84114583333334</c:v>
                </c:pt>
                <c:pt idx="79044">
                  <c:v>202.84375</c:v>
                </c:pt>
                <c:pt idx="79045">
                  <c:v>202.84635416666666</c:v>
                </c:pt>
                <c:pt idx="79046">
                  <c:v>202.84895833333334</c:v>
                </c:pt>
                <c:pt idx="79047">
                  <c:v>202.8515625</c:v>
                </c:pt>
                <c:pt idx="79048">
                  <c:v>202.85416666666666</c:v>
                </c:pt>
                <c:pt idx="79049">
                  <c:v>202.85677083333334</c:v>
                </c:pt>
                <c:pt idx="79050">
                  <c:v>202.859375</c:v>
                </c:pt>
                <c:pt idx="79051">
                  <c:v>202.86197916666666</c:v>
                </c:pt>
                <c:pt idx="79052">
                  <c:v>202.86458333333334</c:v>
                </c:pt>
                <c:pt idx="79053">
                  <c:v>202.8671875</c:v>
                </c:pt>
                <c:pt idx="79054">
                  <c:v>202.86979166666666</c:v>
                </c:pt>
                <c:pt idx="79055">
                  <c:v>202.87239583333334</c:v>
                </c:pt>
                <c:pt idx="79056">
                  <c:v>202.875</c:v>
                </c:pt>
                <c:pt idx="79057">
                  <c:v>202.87760416666666</c:v>
                </c:pt>
                <c:pt idx="79058">
                  <c:v>202.88020833333334</c:v>
                </c:pt>
                <c:pt idx="79059">
                  <c:v>202.8828125</c:v>
                </c:pt>
                <c:pt idx="79060">
                  <c:v>202.88541666666666</c:v>
                </c:pt>
                <c:pt idx="79061">
                  <c:v>202.88802083333334</c:v>
                </c:pt>
                <c:pt idx="79062">
                  <c:v>202.890625</c:v>
                </c:pt>
                <c:pt idx="79063">
                  <c:v>202.89322916666666</c:v>
                </c:pt>
                <c:pt idx="79064">
                  <c:v>202.89583333333334</c:v>
                </c:pt>
                <c:pt idx="79065">
                  <c:v>202.8984375</c:v>
                </c:pt>
                <c:pt idx="79066">
                  <c:v>202.90104166666666</c:v>
                </c:pt>
                <c:pt idx="79067">
                  <c:v>202.90364583333334</c:v>
                </c:pt>
                <c:pt idx="79068">
                  <c:v>202.90625</c:v>
                </c:pt>
                <c:pt idx="79069">
                  <c:v>202.90885416666666</c:v>
                </c:pt>
                <c:pt idx="79070">
                  <c:v>202.91145833333334</c:v>
                </c:pt>
                <c:pt idx="79071">
                  <c:v>202.9140625</c:v>
                </c:pt>
                <c:pt idx="79072">
                  <c:v>202.91666666666666</c:v>
                </c:pt>
                <c:pt idx="79073">
                  <c:v>202.91927083333334</c:v>
                </c:pt>
                <c:pt idx="79074">
                  <c:v>202.921875</c:v>
                </c:pt>
                <c:pt idx="79075">
                  <c:v>202.92447916666666</c:v>
                </c:pt>
                <c:pt idx="79076">
                  <c:v>202.92708333333334</c:v>
                </c:pt>
                <c:pt idx="79077">
                  <c:v>202.9296875</c:v>
                </c:pt>
                <c:pt idx="79078">
                  <c:v>202.93229166666666</c:v>
                </c:pt>
                <c:pt idx="79079">
                  <c:v>202.93489583333334</c:v>
                </c:pt>
                <c:pt idx="79080">
                  <c:v>202.9375</c:v>
                </c:pt>
                <c:pt idx="79081">
                  <c:v>202.94010416666666</c:v>
                </c:pt>
                <c:pt idx="79082">
                  <c:v>202.94270833333334</c:v>
                </c:pt>
                <c:pt idx="79083">
                  <c:v>202.9453125</c:v>
                </c:pt>
                <c:pt idx="79084">
                  <c:v>202.94791666666666</c:v>
                </c:pt>
                <c:pt idx="79085">
                  <c:v>202.95052083333334</c:v>
                </c:pt>
                <c:pt idx="79086">
                  <c:v>202.953125</c:v>
                </c:pt>
                <c:pt idx="79087">
                  <c:v>202.95572916666666</c:v>
                </c:pt>
                <c:pt idx="79088">
                  <c:v>202.95833333333334</c:v>
                </c:pt>
                <c:pt idx="79089">
                  <c:v>202.9609375</c:v>
                </c:pt>
                <c:pt idx="79090">
                  <c:v>202.96354166666666</c:v>
                </c:pt>
                <c:pt idx="79091">
                  <c:v>202.96614583333334</c:v>
                </c:pt>
                <c:pt idx="79092">
                  <c:v>202.96875</c:v>
                </c:pt>
                <c:pt idx="79093">
                  <c:v>202.97135416666666</c:v>
                </c:pt>
                <c:pt idx="79094">
                  <c:v>202.97395833333334</c:v>
                </c:pt>
                <c:pt idx="79095">
                  <c:v>202.9765625</c:v>
                </c:pt>
                <c:pt idx="79096">
                  <c:v>202.97916666666666</c:v>
                </c:pt>
                <c:pt idx="79097">
                  <c:v>202.98177083333334</c:v>
                </c:pt>
                <c:pt idx="79098">
                  <c:v>202.984375</c:v>
                </c:pt>
                <c:pt idx="79099">
                  <c:v>202.98697916666666</c:v>
                </c:pt>
                <c:pt idx="79100">
                  <c:v>202.98958333333334</c:v>
                </c:pt>
                <c:pt idx="79101">
                  <c:v>202.9921875</c:v>
                </c:pt>
                <c:pt idx="79102">
                  <c:v>202.99479166666666</c:v>
                </c:pt>
                <c:pt idx="79103">
                  <c:v>202.99739583333334</c:v>
                </c:pt>
                <c:pt idx="79104">
                  <c:v>203</c:v>
                </c:pt>
                <c:pt idx="79105">
                  <c:v>203.00260416666666</c:v>
                </c:pt>
                <c:pt idx="79106">
                  <c:v>203.00520833333334</c:v>
                </c:pt>
                <c:pt idx="79107">
                  <c:v>203.0078125</c:v>
                </c:pt>
                <c:pt idx="79108">
                  <c:v>203.01041666666666</c:v>
                </c:pt>
                <c:pt idx="79109">
                  <c:v>203.01302083333334</c:v>
                </c:pt>
                <c:pt idx="79110">
                  <c:v>203.015625</c:v>
                </c:pt>
                <c:pt idx="79111">
                  <c:v>203.01822916666666</c:v>
                </c:pt>
                <c:pt idx="79112">
                  <c:v>203.02083333333334</c:v>
                </c:pt>
                <c:pt idx="79113">
                  <c:v>203.0234375</c:v>
                </c:pt>
                <c:pt idx="79114">
                  <c:v>203.02604166666666</c:v>
                </c:pt>
                <c:pt idx="79115">
                  <c:v>203.02864583333334</c:v>
                </c:pt>
                <c:pt idx="79116">
                  <c:v>203.03125</c:v>
                </c:pt>
                <c:pt idx="79117">
                  <c:v>203.03385416666666</c:v>
                </c:pt>
                <c:pt idx="79118">
                  <c:v>203.03645833333334</c:v>
                </c:pt>
                <c:pt idx="79119">
                  <c:v>203.0390625</c:v>
                </c:pt>
                <c:pt idx="79120">
                  <c:v>203.04166666666666</c:v>
                </c:pt>
                <c:pt idx="79121">
                  <c:v>203.04427083333334</c:v>
                </c:pt>
                <c:pt idx="79122">
                  <c:v>203.046875</c:v>
                </c:pt>
                <c:pt idx="79123">
                  <c:v>203.04947916666666</c:v>
                </c:pt>
                <c:pt idx="79124">
                  <c:v>203.05208333333334</c:v>
                </c:pt>
                <c:pt idx="79125">
                  <c:v>203.0546875</c:v>
                </c:pt>
                <c:pt idx="79126">
                  <c:v>203.05729166666666</c:v>
                </c:pt>
                <c:pt idx="79127">
                  <c:v>203.05989583333334</c:v>
                </c:pt>
                <c:pt idx="79128">
                  <c:v>203.0625</c:v>
                </c:pt>
                <c:pt idx="79129">
                  <c:v>203.06510416666666</c:v>
                </c:pt>
                <c:pt idx="79130">
                  <c:v>203.06770833333334</c:v>
                </c:pt>
                <c:pt idx="79131">
                  <c:v>203.0703125</c:v>
                </c:pt>
                <c:pt idx="79132">
                  <c:v>203.07291666666666</c:v>
                </c:pt>
                <c:pt idx="79133">
                  <c:v>203.07552083333334</c:v>
                </c:pt>
                <c:pt idx="79134">
                  <c:v>203.078125</c:v>
                </c:pt>
                <c:pt idx="79135">
                  <c:v>203.08072916666666</c:v>
                </c:pt>
                <c:pt idx="79136">
                  <c:v>203.08333333333334</c:v>
                </c:pt>
                <c:pt idx="79137">
                  <c:v>203.0859375</c:v>
                </c:pt>
                <c:pt idx="79138">
                  <c:v>203.08854166666666</c:v>
                </c:pt>
                <c:pt idx="79139">
                  <c:v>203.09114583333334</c:v>
                </c:pt>
                <c:pt idx="79140">
                  <c:v>203.09375</c:v>
                </c:pt>
                <c:pt idx="79141">
                  <c:v>203.09635416666666</c:v>
                </c:pt>
                <c:pt idx="79142">
                  <c:v>203.09895833333334</c:v>
                </c:pt>
                <c:pt idx="79143">
                  <c:v>203.1015625</c:v>
                </c:pt>
                <c:pt idx="79144">
                  <c:v>203.10416666666666</c:v>
                </c:pt>
                <c:pt idx="79145">
                  <c:v>203.10677083333334</c:v>
                </c:pt>
                <c:pt idx="79146">
                  <c:v>203.109375</c:v>
                </c:pt>
                <c:pt idx="79147">
                  <c:v>203.11197916666666</c:v>
                </c:pt>
                <c:pt idx="79148">
                  <c:v>203.11458333333334</c:v>
                </c:pt>
                <c:pt idx="79149">
                  <c:v>203.1171875</c:v>
                </c:pt>
                <c:pt idx="79150">
                  <c:v>203.11979166666666</c:v>
                </c:pt>
                <c:pt idx="79151">
                  <c:v>203.12239583333334</c:v>
                </c:pt>
                <c:pt idx="79152">
                  <c:v>203.125</c:v>
                </c:pt>
                <c:pt idx="79153">
                  <c:v>203.12760416666666</c:v>
                </c:pt>
                <c:pt idx="79154">
                  <c:v>203.13020833333334</c:v>
                </c:pt>
                <c:pt idx="79155">
                  <c:v>203.1328125</c:v>
                </c:pt>
                <c:pt idx="79156">
                  <c:v>203.13541666666666</c:v>
                </c:pt>
                <c:pt idx="79157">
                  <c:v>203.13802083333334</c:v>
                </c:pt>
                <c:pt idx="79158">
                  <c:v>203.140625</c:v>
                </c:pt>
                <c:pt idx="79159">
                  <c:v>203.14322916666666</c:v>
                </c:pt>
                <c:pt idx="79160">
                  <c:v>203.14583333333334</c:v>
                </c:pt>
                <c:pt idx="79161">
                  <c:v>203.1484375</c:v>
                </c:pt>
                <c:pt idx="79162">
                  <c:v>203.15104166666666</c:v>
                </c:pt>
                <c:pt idx="79163">
                  <c:v>203.15364583333334</c:v>
                </c:pt>
                <c:pt idx="79164">
                  <c:v>203.15625</c:v>
                </c:pt>
                <c:pt idx="79165">
                  <c:v>203.15885416666666</c:v>
                </c:pt>
                <c:pt idx="79166">
                  <c:v>203.16145833333334</c:v>
                </c:pt>
                <c:pt idx="79167">
                  <c:v>203.1640625</c:v>
                </c:pt>
                <c:pt idx="79168">
                  <c:v>203.16666666666666</c:v>
                </c:pt>
                <c:pt idx="79169">
                  <c:v>203.16927083333334</c:v>
                </c:pt>
                <c:pt idx="79170">
                  <c:v>203.171875</c:v>
                </c:pt>
                <c:pt idx="79171">
                  <c:v>203.17447916666666</c:v>
                </c:pt>
                <c:pt idx="79172">
                  <c:v>203.17708333333334</c:v>
                </c:pt>
                <c:pt idx="79173">
                  <c:v>203.1796875</c:v>
                </c:pt>
                <c:pt idx="79174">
                  <c:v>203.18229166666666</c:v>
                </c:pt>
                <c:pt idx="79175">
                  <c:v>203.18489583333334</c:v>
                </c:pt>
                <c:pt idx="79176">
                  <c:v>203.1875</c:v>
                </c:pt>
                <c:pt idx="79177">
                  <c:v>203.19010416666666</c:v>
                </c:pt>
                <c:pt idx="79178">
                  <c:v>203.19270833333334</c:v>
                </c:pt>
                <c:pt idx="79179">
                  <c:v>203.1953125</c:v>
                </c:pt>
                <c:pt idx="79180">
                  <c:v>203.19791666666666</c:v>
                </c:pt>
                <c:pt idx="79181">
                  <c:v>203.20052083333334</c:v>
                </c:pt>
                <c:pt idx="79182">
                  <c:v>203.203125</c:v>
                </c:pt>
                <c:pt idx="79183">
                  <c:v>203.20572916666666</c:v>
                </c:pt>
                <c:pt idx="79184">
                  <c:v>203.20833333333334</c:v>
                </c:pt>
                <c:pt idx="79185">
                  <c:v>203.2109375</c:v>
                </c:pt>
                <c:pt idx="79186">
                  <c:v>203.21354166666666</c:v>
                </c:pt>
                <c:pt idx="79187">
                  <c:v>203.21614583333334</c:v>
                </c:pt>
                <c:pt idx="79188">
                  <c:v>203.21875</c:v>
                </c:pt>
                <c:pt idx="79189">
                  <c:v>203.22135416666666</c:v>
                </c:pt>
                <c:pt idx="79190">
                  <c:v>203.22395833333334</c:v>
                </c:pt>
                <c:pt idx="79191">
                  <c:v>203.2265625</c:v>
                </c:pt>
                <c:pt idx="79192">
                  <c:v>203.22916666666666</c:v>
                </c:pt>
                <c:pt idx="79193">
                  <c:v>203.23177083333334</c:v>
                </c:pt>
                <c:pt idx="79194">
                  <c:v>203.234375</c:v>
                </c:pt>
                <c:pt idx="79195">
                  <c:v>203.23697916666666</c:v>
                </c:pt>
                <c:pt idx="79196">
                  <c:v>203.23958333333334</c:v>
                </c:pt>
                <c:pt idx="79197">
                  <c:v>203.2421875</c:v>
                </c:pt>
                <c:pt idx="79198">
                  <c:v>203.24479166666666</c:v>
                </c:pt>
                <c:pt idx="79199">
                  <c:v>203.24739583333334</c:v>
                </c:pt>
                <c:pt idx="79200">
                  <c:v>203.25</c:v>
                </c:pt>
                <c:pt idx="79201">
                  <c:v>203.25260416666666</c:v>
                </c:pt>
                <c:pt idx="79202">
                  <c:v>203.25520833333334</c:v>
                </c:pt>
                <c:pt idx="79203">
                  <c:v>203.2578125</c:v>
                </c:pt>
                <c:pt idx="79204">
                  <c:v>203.26041666666666</c:v>
                </c:pt>
                <c:pt idx="79205">
                  <c:v>203.26302083333334</c:v>
                </c:pt>
                <c:pt idx="79206">
                  <c:v>203.265625</c:v>
                </c:pt>
                <c:pt idx="79207">
                  <c:v>203.26822916666666</c:v>
                </c:pt>
                <c:pt idx="79208">
                  <c:v>203.27083333333334</c:v>
                </c:pt>
                <c:pt idx="79209">
                  <c:v>203.2734375</c:v>
                </c:pt>
                <c:pt idx="79210">
                  <c:v>203.27604166666666</c:v>
                </c:pt>
                <c:pt idx="79211">
                  <c:v>203.27864583333334</c:v>
                </c:pt>
                <c:pt idx="79212">
                  <c:v>203.28125</c:v>
                </c:pt>
                <c:pt idx="79213">
                  <c:v>203.28385416666666</c:v>
                </c:pt>
                <c:pt idx="79214">
                  <c:v>203.28645833333334</c:v>
                </c:pt>
                <c:pt idx="79215">
                  <c:v>203.2890625</c:v>
                </c:pt>
                <c:pt idx="79216">
                  <c:v>203.29166666666666</c:v>
                </c:pt>
                <c:pt idx="79217">
                  <c:v>203.29427083333334</c:v>
                </c:pt>
                <c:pt idx="79218">
                  <c:v>203.296875</c:v>
                </c:pt>
                <c:pt idx="79219">
                  <c:v>203.29947916666666</c:v>
                </c:pt>
                <c:pt idx="79220">
                  <c:v>203.30208333333334</c:v>
                </c:pt>
                <c:pt idx="79221">
                  <c:v>203.3046875</c:v>
                </c:pt>
                <c:pt idx="79222">
                  <c:v>203.30729166666666</c:v>
                </c:pt>
                <c:pt idx="79223">
                  <c:v>203.30989583333334</c:v>
                </c:pt>
                <c:pt idx="79224">
                  <c:v>203.3125</c:v>
                </c:pt>
                <c:pt idx="79225">
                  <c:v>203.31510416666666</c:v>
                </c:pt>
                <c:pt idx="79226">
                  <c:v>203.31770833333334</c:v>
                </c:pt>
                <c:pt idx="79227">
                  <c:v>203.3203125</c:v>
                </c:pt>
                <c:pt idx="79228">
                  <c:v>203.32291666666666</c:v>
                </c:pt>
                <c:pt idx="79229">
                  <c:v>203.32552083333334</c:v>
                </c:pt>
                <c:pt idx="79230">
                  <c:v>203.328125</c:v>
                </c:pt>
                <c:pt idx="79231">
                  <c:v>203.33072916666666</c:v>
                </c:pt>
                <c:pt idx="79232">
                  <c:v>203.33333333333334</c:v>
                </c:pt>
                <c:pt idx="79233">
                  <c:v>203.3359375</c:v>
                </c:pt>
                <c:pt idx="79234">
                  <c:v>203.33854166666666</c:v>
                </c:pt>
                <c:pt idx="79235">
                  <c:v>203.34114583333334</c:v>
                </c:pt>
                <c:pt idx="79236">
                  <c:v>203.34375</c:v>
                </c:pt>
                <c:pt idx="79237">
                  <c:v>203.34635416666666</c:v>
                </c:pt>
                <c:pt idx="79238">
                  <c:v>203.34895833333334</c:v>
                </c:pt>
                <c:pt idx="79239">
                  <c:v>203.3515625</c:v>
                </c:pt>
                <c:pt idx="79240">
                  <c:v>203.35416666666666</c:v>
                </c:pt>
                <c:pt idx="79241">
                  <c:v>203.35677083333334</c:v>
                </c:pt>
                <c:pt idx="79242">
                  <c:v>203.359375</c:v>
                </c:pt>
                <c:pt idx="79243">
                  <c:v>203.36197916666666</c:v>
                </c:pt>
                <c:pt idx="79244">
                  <c:v>203.36458333333334</c:v>
                </c:pt>
                <c:pt idx="79245">
                  <c:v>203.3671875</c:v>
                </c:pt>
                <c:pt idx="79246">
                  <c:v>203.36979166666666</c:v>
                </c:pt>
                <c:pt idx="79247">
                  <c:v>203.37239583333334</c:v>
                </c:pt>
                <c:pt idx="79248">
                  <c:v>203.375</c:v>
                </c:pt>
                <c:pt idx="79249">
                  <c:v>203.37760416666666</c:v>
                </c:pt>
                <c:pt idx="79250">
                  <c:v>203.38020833333334</c:v>
                </c:pt>
                <c:pt idx="79251">
                  <c:v>203.3828125</c:v>
                </c:pt>
                <c:pt idx="79252">
                  <c:v>203.38541666666666</c:v>
                </c:pt>
                <c:pt idx="79253">
                  <c:v>203.38802083333334</c:v>
                </c:pt>
                <c:pt idx="79254">
                  <c:v>203.390625</c:v>
                </c:pt>
                <c:pt idx="79255">
                  <c:v>203.39322916666666</c:v>
                </c:pt>
                <c:pt idx="79256">
                  <c:v>203.39583333333334</c:v>
                </c:pt>
                <c:pt idx="79257">
                  <c:v>203.3984375</c:v>
                </c:pt>
                <c:pt idx="79258">
                  <c:v>203.40104166666666</c:v>
                </c:pt>
                <c:pt idx="79259">
                  <c:v>203.40364583333334</c:v>
                </c:pt>
                <c:pt idx="79260">
                  <c:v>203.40625</c:v>
                </c:pt>
                <c:pt idx="79261">
                  <c:v>203.40885416666666</c:v>
                </c:pt>
                <c:pt idx="79262">
                  <c:v>203.41145833333334</c:v>
                </c:pt>
                <c:pt idx="79263">
                  <c:v>203.4140625</c:v>
                </c:pt>
                <c:pt idx="79264">
                  <c:v>203.41666666666666</c:v>
                </c:pt>
                <c:pt idx="79265">
                  <c:v>203.41927083333334</c:v>
                </c:pt>
                <c:pt idx="79266">
                  <c:v>203.421875</c:v>
                </c:pt>
                <c:pt idx="79267">
                  <c:v>203.42447916666666</c:v>
                </c:pt>
                <c:pt idx="79268">
                  <c:v>203.42708333333334</c:v>
                </c:pt>
                <c:pt idx="79269">
                  <c:v>203.4296875</c:v>
                </c:pt>
                <c:pt idx="79270">
                  <c:v>203.43229166666666</c:v>
                </c:pt>
                <c:pt idx="79271">
                  <c:v>203.43489583333334</c:v>
                </c:pt>
                <c:pt idx="79272">
                  <c:v>203.4375</c:v>
                </c:pt>
                <c:pt idx="79273">
                  <c:v>203.44010416666666</c:v>
                </c:pt>
                <c:pt idx="79274">
                  <c:v>203.44270833333334</c:v>
                </c:pt>
                <c:pt idx="79275">
                  <c:v>203.4453125</c:v>
                </c:pt>
                <c:pt idx="79276">
                  <c:v>203.44791666666666</c:v>
                </c:pt>
                <c:pt idx="79277">
                  <c:v>203.45052083333334</c:v>
                </c:pt>
                <c:pt idx="79278">
                  <c:v>203.453125</c:v>
                </c:pt>
                <c:pt idx="79279">
                  <c:v>203.45572916666666</c:v>
                </c:pt>
                <c:pt idx="79280">
                  <c:v>203.45833333333334</c:v>
                </c:pt>
                <c:pt idx="79281">
                  <c:v>203.4609375</c:v>
                </c:pt>
                <c:pt idx="79282">
                  <c:v>203.46354166666666</c:v>
                </c:pt>
                <c:pt idx="79283">
                  <c:v>203.46614583333334</c:v>
                </c:pt>
                <c:pt idx="79284">
                  <c:v>203.46875</c:v>
                </c:pt>
                <c:pt idx="79285">
                  <c:v>203.47135416666666</c:v>
                </c:pt>
                <c:pt idx="79286">
                  <c:v>203.47395833333334</c:v>
                </c:pt>
                <c:pt idx="79287">
                  <c:v>203.4765625</c:v>
                </c:pt>
                <c:pt idx="79288">
                  <c:v>203.47916666666666</c:v>
                </c:pt>
                <c:pt idx="79289">
                  <c:v>203.48177083333334</c:v>
                </c:pt>
                <c:pt idx="79290">
                  <c:v>203.484375</c:v>
                </c:pt>
                <c:pt idx="79291">
                  <c:v>203.48697916666666</c:v>
                </c:pt>
                <c:pt idx="79292">
                  <c:v>203.48958333333334</c:v>
                </c:pt>
                <c:pt idx="79293">
                  <c:v>203.4921875</c:v>
                </c:pt>
                <c:pt idx="79294">
                  <c:v>203.49479166666666</c:v>
                </c:pt>
                <c:pt idx="79295">
                  <c:v>203.49739583333334</c:v>
                </c:pt>
                <c:pt idx="79296">
                  <c:v>203.5</c:v>
                </c:pt>
                <c:pt idx="79297">
                  <c:v>203.50260416666666</c:v>
                </c:pt>
                <c:pt idx="79298">
                  <c:v>203.50520833333334</c:v>
                </c:pt>
                <c:pt idx="79299">
                  <c:v>203.5078125</c:v>
                </c:pt>
                <c:pt idx="79300">
                  <c:v>203.51041666666666</c:v>
                </c:pt>
                <c:pt idx="79301">
                  <c:v>203.51302083333334</c:v>
                </c:pt>
                <c:pt idx="79302">
                  <c:v>203.515625</c:v>
                </c:pt>
                <c:pt idx="79303">
                  <c:v>203.51822916666666</c:v>
                </c:pt>
                <c:pt idx="79304">
                  <c:v>203.52083333333334</c:v>
                </c:pt>
                <c:pt idx="79305">
                  <c:v>203.5234375</c:v>
                </c:pt>
                <c:pt idx="79306">
                  <c:v>203.52604166666666</c:v>
                </c:pt>
                <c:pt idx="79307">
                  <c:v>203.52864583333334</c:v>
                </c:pt>
                <c:pt idx="79308">
                  <c:v>203.53125</c:v>
                </c:pt>
                <c:pt idx="79309">
                  <c:v>203.53385416666666</c:v>
                </c:pt>
                <c:pt idx="79310">
                  <c:v>203.53645833333334</c:v>
                </c:pt>
                <c:pt idx="79311">
                  <c:v>203.5390625</c:v>
                </c:pt>
                <c:pt idx="79312">
                  <c:v>203.54166666666666</c:v>
                </c:pt>
                <c:pt idx="79313">
                  <c:v>203.54427083333334</c:v>
                </c:pt>
                <c:pt idx="79314">
                  <c:v>203.546875</c:v>
                </c:pt>
                <c:pt idx="79315">
                  <c:v>203.54947916666666</c:v>
                </c:pt>
                <c:pt idx="79316">
                  <c:v>203.55208333333334</c:v>
                </c:pt>
                <c:pt idx="79317">
                  <c:v>203.5546875</c:v>
                </c:pt>
                <c:pt idx="79318">
                  <c:v>203.55729166666666</c:v>
                </c:pt>
                <c:pt idx="79319">
                  <c:v>203.55989583333334</c:v>
                </c:pt>
                <c:pt idx="79320">
                  <c:v>203.5625</c:v>
                </c:pt>
                <c:pt idx="79321">
                  <c:v>203.56510416666666</c:v>
                </c:pt>
                <c:pt idx="79322">
                  <c:v>203.56770833333334</c:v>
                </c:pt>
                <c:pt idx="79323">
                  <c:v>203.5703125</c:v>
                </c:pt>
                <c:pt idx="79324">
                  <c:v>203.57291666666666</c:v>
                </c:pt>
                <c:pt idx="79325">
                  <c:v>203.57552083333334</c:v>
                </c:pt>
                <c:pt idx="79326">
                  <c:v>203.578125</c:v>
                </c:pt>
                <c:pt idx="79327">
                  <c:v>203.58072916666666</c:v>
                </c:pt>
                <c:pt idx="79328">
                  <c:v>203.58333333333334</c:v>
                </c:pt>
                <c:pt idx="79329">
                  <c:v>203.5859375</c:v>
                </c:pt>
                <c:pt idx="79330">
                  <c:v>203.58854166666666</c:v>
                </c:pt>
                <c:pt idx="79331">
                  <c:v>203.59114583333334</c:v>
                </c:pt>
                <c:pt idx="79332">
                  <c:v>203.59375</c:v>
                </c:pt>
                <c:pt idx="79333">
                  <c:v>203.59635416666666</c:v>
                </c:pt>
                <c:pt idx="79334">
                  <c:v>203.59895833333334</c:v>
                </c:pt>
                <c:pt idx="79335">
                  <c:v>203.6015625</c:v>
                </c:pt>
                <c:pt idx="79336">
                  <c:v>203.60416666666666</c:v>
                </c:pt>
                <c:pt idx="79337">
                  <c:v>203.60677083333334</c:v>
                </c:pt>
                <c:pt idx="79338">
                  <c:v>203.609375</c:v>
                </c:pt>
                <c:pt idx="79339">
                  <c:v>203.61197916666666</c:v>
                </c:pt>
                <c:pt idx="79340">
                  <c:v>203.61458333333334</c:v>
                </c:pt>
                <c:pt idx="79341">
                  <c:v>203.6171875</c:v>
                </c:pt>
                <c:pt idx="79342">
                  <c:v>203.61979166666666</c:v>
                </c:pt>
                <c:pt idx="79343">
                  <c:v>203.62239583333334</c:v>
                </c:pt>
                <c:pt idx="79344">
                  <c:v>203.625</c:v>
                </c:pt>
                <c:pt idx="79345">
                  <c:v>203.62760416666666</c:v>
                </c:pt>
                <c:pt idx="79346">
                  <c:v>203.63020833333334</c:v>
                </c:pt>
                <c:pt idx="79347">
                  <c:v>203.6328125</c:v>
                </c:pt>
                <c:pt idx="79348">
                  <c:v>203.63541666666666</c:v>
                </c:pt>
                <c:pt idx="79349">
                  <c:v>203.63802083333334</c:v>
                </c:pt>
                <c:pt idx="79350">
                  <c:v>203.640625</c:v>
                </c:pt>
                <c:pt idx="79351">
                  <c:v>203.64322916666666</c:v>
                </c:pt>
                <c:pt idx="79352">
                  <c:v>203.64583333333334</c:v>
                </c:pt>
                <c:pt idx="79353">
                  <c:v>203.6484375</c:v>
                </c:pt>
                <c:pt idx="79354">
                  <c:v>203.65104166666666</c:v>
                </c:pt>
                <c:pt idx="79355">
                  <c:v>203.65364583333334</c:v>
                </c:pt>
                <c:pt idx="79356">
                  <c:v>203.65625</c:v>
                </c:pt>
                <c:pt idx="79357">
                  <c:v>203.65885416666666</c:v>
                </c:pt>
                <c:pt idx="79358">
                  <c:v>203.66145833333334</c:v>
                </c:pt>
                <c:pt idx="79359">
                  <c:v>203.6640625</c:v>
                </c:pt>
                <c:pt idx="79360">
                  <c:v>203.66666666666666</c:v>
                </c:pt>
                <c:pt idx="79361">
                  <c:v>203.66927083333334</c:v>
                </c:pt>
                <c:pt idx="79362">
                  <c:v>203.671875</c:v>
                </c:pt>
                <c:pt idx="79363">
                  <c:v>203.67447916666666</c:v>
                </c:pt>
                <c:pt idx="79364">
                  <c:v>203.67708333333334</c:v>
                </c:pt>
                <c:pt idx="79365">
                  <c:v>203.6796875</c:v>
                </c:pt>
                <c:pt idx="79366">
                  <c:v>203.68229166666666</c:v>
                </c:pt>
                <c:pt idx="79367">
                  <c:v>203.68489583333334</c:v>
                </c:pt>
                <c:pt idx="79368">
                  <c:v>203.6875</c:v>
                </c:pt>
                <c:pt idx="79369">
                  <c:v>203.69010416666666</c:v>
                </c:pt>
                <c:pt idx="79370">
                  <c:v>203.69270833333334</c:v>
                </c:pt>
                <c:pt idx="79371">
                  <c:v>203.6953125</c:v>
                </c:pt>
                <c:pt idx="79372">
                  <c:v>203.69791666666666</c:v>
                </c:pt>
                <c:pt idx="79373">
                  <c:v>203.70052083333334</c:v>
                </c:pt>
                <c:pt idx="79374">
                  <c:v>203.703125</c:v>
                </c:pt>
                <c:pt idx="79375">
                  <c:v>203.70572916666666</c:v>
                </c:pt>
                <c:pt idx="79376">
                  <c:v>203.70833333333334</c:v>
                </c:pt>
                <c:pt idx="79377">
                  <c:v>203.7109375</c:v>
                </c:pt>
                <c:pt idx="79378">
                  <c:v>203.71354166666666</c:v>
                </c:pt>
                <c:pt idx="79379">
                  <c:v>203.71614583333334</c:v>
                </c:pt>
                <c:pt idx="79380">
                  <c:v>203.71875</c:v>
                </c:pt>
                <c:pt idx="79381">
                  <c:v>203.72135416666666</c:v>
                </c:pt>
                <c:pt idx="79382">
                  <c:v>203.72395833333334</c:v>
                </c:pt>
                <c:pt idx="79383">
                  <c:v>203.7265625</c:v>
                </c:pt>
                <c:pt idx="79384">
                  <c:v>203.72916666666666</c:v>
                </c:pt>
                <c:pt idx="79385">
                  <c:v>203.73177083333334</c:v>
                </c:pt>
                <c:pt idx="79386">
                  <c:v>203.734375</c:v>
                </c:pt>
                <c:pt idx="79387">
                  <c:v>203.73697916666666</c:v>
                </c:pt>
                <c:pt idx="79388">
                  <c:v>203.73958333333334</c:v>
                </c:pt>
                <c:pt idx="79389">
                  <c:v>203.7421875</c:v>
                </c:pt>
                <c:pt idx="79390">
                  <c:v>203.74479166666666</c:v>
                </c:pt>
                <c:pt idx="79391">
                  <c:v>203.74739583333334</c:v>
                </c:pt>
                <c:pt idx="79392">
                  <c:v>203.75</c:v>
                </c:pt>
                <c:pt idx="79393">
                  <c:v>203.75260416666666</c:v>
                </c:pt>
                <c:pt idx="79394">
                  <c:v>203.75520833333334</c:v>
                </c:pt>
                <c:pt idx="79395">
                  <c:v>203.7578125</c:v>
                </c:pt>
                <c:pt idx="79396">
                  <c:v>203.76041666666666</c:v>
                </c:pt>
                <c:pt idx="79397">
                  <c:v>203.76302083333334</c:v>
                </c:pt>
                <c:pt idx="79398">
                  <c:v>203.765625</c:v>
                </c:pt>
                <c:pt idx="79399">
                  <c:v>203.76822916666666</c:v>
                </c:pt>
                <c:pt idx="79400">
                  <c:v>203.77083333333334</c:v>
                </c:pt>
                <c:pt idx="79401">
                  <c:v>203.7734375</c:v>
                </c:pt>
                <c:pt idx="79402">
                  <c:v>203.77604166666666</c:v>
                </c:pt>
                <c:pt idx="79403">
                  <c:v>203.77864583333334</c:v>
                </c:pt>
                <c:pt idx="79404">
                  <c:v>203.78125</c:v>
                </c:pt>
                <c:pt idx="79405">
                  <c:v>203.78385416666666</c:v>
                </c:pt>
                <c:pt idx="79406">
                  <c:v>203.78645833333334</c:v>
                </c:pt>
                <c:pt idx="79407">
                  <c:v>203.7890625</c:v>
                </c:pt>
                <c:pt idx="79408">
                  <c:v>203.79166666666666</c:v>
                </c:pt>
                <c:pt idx="79409">
                  <c:v>203.79427083333334</c:v>
                </c:pt>
                <c:pt idx="79410">
                  <c:v>203.796875</c:v>
                </c:pt>
                <c:pt idx="79411">
                  <c:v>203.79947916666666</c:v>
                </c:pt>
                <c:pt idx="79412">
                  <c:v>203.80208333333334</c:v>
                </c:pt>
                <c:pt idx="79413">
                  <c:v>203.8046875</c:v>
                </c:pt>
                <c:pt idx="79414">
                  <c:v>203.80729166666666</c:v>
                </c:pt>
                <c:pt idx="79415">
                  <c:v>203.80989583333334</c:v>
                </c:pt>
                <c:pt idx="79416">
                  <c:v>203.8125</c:v>
                </c:pt>
                <c:pt idx="79417">
                  <c:v>203.81510416666666</c:v>
                </c:pt>
                <c:pt idx="79418">
                  <c:v>203.81770833333334</c:v>
                </c:pt>
                <c:pt idx="79419">
                  <c:v>203.8203125</c:v>
                </c:pt>
                <c:pt idx="79420">
                  <c:v>203.82291666666666</c:v>
                </c:pt>
                <c:pt idx="79421">
                  <c:v>203.82552083333334</c:v>
                </c:pt>
                <c:pt idx="79422">
                  <c:v>203.828125</c:v>
                </c:pt>
                <c:pt idx="79423">
                  <c:v>203.83072916666666</c:v>
                </c:pt>
                <c:pt idx="79424">
                  <c:v>203.83333333333334</c:v>
                </c:pt>
                <c:pt idx="79425">
                  <c:v>203.8359375</c:v>
                </c:pt>
                <c:pt idx="79426">
                  <c:v>203.83854166666666</c:v>
                </c:pt>
                <c:pt idx="79427">
                  <c:v>203.84114583333334</c:v>
                </c:pt>
                <c:pt idx="79428">
                  <c:v>203.84375</c:v>
                </c:pt>
                <c:pt idx="79429">
                  <c:v>203.84635416666666</c:v>
                </c:pt>
                <c:pt idx="79430">
                  <c:v>203.84895833333334</c:v>
                </c:pt>
                <c:pt idx="79431">
                  <c:v>203.8515625</c:v>
                </c:pt>
                <c:pt idx="79432">
                  <c:v>203.85416666666666</c:v>
                </c:pt>
                <c:pt idx="79433">
                  <c:v>203.85677083333334</c:v>
                </c:pt>
                <c:pt idx="79434">
                  <c:v>203.859375</c:v>
                </c:pt>
                <c:pt idx="79435">
                  <c:v>203.86197916666666</c:v>
                </c:pt>
                <c:pt idx="79436">
                  <c:v>203.86458333333334</c:v>
                </c:pt>
                <c:pt idx="79437">
                  <c:v>203.8671875</c:v>
                </c:pt>
                <c:pt idx="79438">
                  <c:v>203.86979166666666</c:v>
                </c:pt>
                <c:pt idx="79439">
                  <c:v>203.87239583333334</c:v>
                </c:pt>
                <c:pt idx="79440">
                  <c:v>203.875</c:v>
                </c:pt>
                <c:pt idx="79441">
                  <c:v>203.87760416666666</c:v>
                </c:pt>
                <c:pt idx="79442">
                  <c:v>203.88020833333334</c:v>
                </c:pt>
                <c:pt idx="79443">
                  <c:v>203.8828125</c:v>
                </c:pt>
                <c:pt idx="79444">
                  <c:v>203.88541666666666</c:v>
                </c:pt>
                <c:pt idx="79445">
                  <c:v>203.88802083333334</c:v>
                </c:pt>
                <c:pt idx="79446">
                  <c:v>203.890625</c:v>
                </c:pt>
                <c:pt idx="79447">
                  <c:v>203.89322916666666</c:v>
                </c:pt>
                <c:pt idx="79448">
                  <c:v>203.89583333333334</c:v>
                </c:pt>
                <c:pt idx="79449">
                  <c:v>203.8984375</c:v>
                </c:pt>
                <c:pt idx="79450">
                  <c:v>203.90104166666666</c:v>
                </c:pt>
                <c:pt idx="79451">
                  <c:v>203.90364583333334</c:v>
                </c:pt>
                <c:pt idx="79452">
                  <c:v>203.90625</c:v>
                </c:pt>
                <c:pt idx="79453">
                  <c:v>203.90885416666666</c:v>
                </c:pt>
                <c:pt idx="79454">
                  <c:v>203.91145833333334</c:v>
                </c:pt>
                <c:pt idx="79455">
                  <c:v>203.9140625</c:v>
                </c:pt>
                <c:pt idx="79456">
                  <c:v>203.91666666666666</c:v>
                </c:pt>
                <c:pt idx="79457">
                  <c:v>203.91927083333334</c:v>
                </c:pt>
                <c:pt idx="79458">
                  <c:v>203.921875</c:v>
                </c:pt>
                <c:pt idx="79459">
                  <c:v>203.92447916666666</c:v>
                </c:pt>
                <c:pt idx="79460">
                  <c:v>203.92708333333334</c:v>
                </c:pt>
                <c:pt idx="79461">
                  <c:v>203.9296875</c:v>
                </c:pt>
                <c:pt idx="79462">
                  <c:v>203.93229166666666</c:v>
                </c:pt>
                <c:pt idx="79463">
                  <c:v>203.93489583333334</c:v>
                </c:pt>
                <c:pt idx="79464">
                  <c:v>203.9375</c:v>
                </c:pt>
                <c:pt idx="79465">
                  <c:v>203.94010416666666</c:v>
                </c:pt>
                <c:pt idx="79466">
                  <c:v>203.94270833333334</c:v>
                </c:pt>
                <c:pt idx="79467">
                  <c:v>203.9453125</c:v>
                </c:pt>
                <c:pt idx="79468">
                  <c:v>203.94791666666666</c:v>
                </c:pt>
                <c:pt idx="79469">
                  <c:v>203.95052083333334</c:v>
                </c:pt>
                <c:pt idx="79470">
                  <c:v>203.953125</c:v>
                </c:pt>
                <c:pt idx="79471">
                  <c:v>203.95572916666666</c:v>
                </c:pt>
                <c:pt idx="79472">
                  <c:v>203.95833333333334</c:v>
                </c:pt>
                <c:pt idx="79473">
                  <c:v>203.9609375</c:v>
                </c:pt>
                <c:pt idx="79474">
                  <c:v>203.96354166666666</c:v>
                </c:pt>
                <c:pt idx="79475">
                  <c:v>203.96614583333334</c:v>
                </c:pt>
                <c:pt idx="79476">
                  <c:v>203.96875</c:v>
                </c:pt>
                <c:pt idx="79477">
                  <c:v>203.97135416666666</c:v>
                </c:pt>
                <c:pt idx="79478">
                  <c:v>203.97395833333334</c:v>
                </c:pt>
                <c:pt idx="79479">
                  <c:v>203.9765625</c:v>
                </c:pt>
                <c:pt idx="79480">
                  <c:v>203.97916666666666</c:v>
                </c:pt>
                <c:pt idx="79481">
                  <c:v>203.98177083333334</c:v>
                </c:pt>
                <c:pt idx="79482">
                  <c:v>203.984375</c:v>
                </c:pt>
                <c:pt idx="79483">
                  <c:v>203.98697916666666</c:v>
                </c:pt>
                <c:pt idx="79484">
                  <c:v>203.98958333333334</c:v>
                </c:pt>
                <c:pt idx="79485">
                  <c:v>203.9921875</c:v>
                </c:pt>
                <c:pt idx="79486">
                  <c:v>203.99479166666666</c:v>
                </c:pt>
                <c:pt idx="79487">
                  <c:v>203.99739583333334</c:v>
                </c:pt>
                <c:pt idx="79488">
                  <c:v>204</c:v>
                </c:pt>
                <c:pt idx="79489">
                  <c:v>204.00260416666666</c:v>
                </c:pt>
                <c:pt idx="79490">
                  <c:v>204.00520833333334</c:v>
                </c:pt>
                <c:pt idx="79491">
                  <c:v>204.0078125</c:v>
                </c:pt>
                <c:pt idx="79492">
                  <c:v>204.01041666666666</c:v>
                </c:pt>
                <c:pt idx="79493">
                  <c:v>204.01302083333334</c:v>
                </c:pt>
                <c:pt idx="79494">
                  <c:v>204.015625</c:v>
                </c:pt>
                <c:pt idx="79495">
                  <c:v>204.01822916666666</c:v>
                </c:pt>
                <c:pt idx="79496">
                  <c:v>204.02083333333334</c:v>
                </c:pt>
                <c:pt idx="79497">
                  <c:v>204.0234375</c:v>
                </c:pt>
                <c:pt idx="79498">
                  <c:v>204.02604166666666</c:v>
                </c:pt>
                <c:pt idx="79499">
                  <c:v>204.02864583333334</c:v>
                </c:pt>
                <c:pt idx="79500">
                  <c:v>204.03125</c:v>
                </c:pt>
                <c:pt idx="79501">
                  <c:v>204.03385416666666</c:v>
                </c:pt>
                <c:pt idx="79502">
                  <c:v>204.03645833333334</c:v>
                </c:pt>
                <c:pt idx="79503">
                  <c:v>204.0390625</c:v>
                </c:pt>
                <c:pt idx="79504">
                  <c:v>204.04166666666666</c:v>
                </c:pt>
                <c:pt idx="79505">
                  <c:v>204.04427083333334</c:v>
                </c:pt>
                <c:pt idx="79506">
                  <c:v>204.046875</c:v>
                </c:pt>
                <c:pt idx="79507">
                  <c:v>204.04947916666666</c:v>
                </c:pt>
                <c:pt idx="79508">
                  <c:v>204.05208333333334</c:v>
                </c:pt>
                <c:pt idx="79509">
                  <c:v>204.0546875</c:v>
                </c:pt>
                <c:pt idx="79510">
                  <c:v>204.05729166666666</c:v>
                </c:pt>
                <c:pt idx="79511">
                  <c:v>204.05989583333334</c:v>
                </c:pt>
                <c:pt idx="79512">
                  <c:v>204.0625</c:v>
                </c:pt>
                <c:pt idx="79513">
                  <c:v>204.06510416666666</c:v>
                </c:pt>
                <c:pt idx="79514">
                  <c:v>204.06770833333334</c:v>
                </c:pt>
                <c:pt idx="79515">
                  <c:v>204.0703125</c:v>
                </c:pt>
                <c:pt idx="79516">
                  <c:v>204.07291666666666</c:v>
                </c:pt>
                <c:pt idx="79517">
                  <c:v>204.07552083333334</c:v>
                </c:pt>
                <c:pt idx="79518">
                  <c:v>204.078125</c:v>
                </c:pt>
                <c:pt idx="79519">
                  <c:v>204.08072916666666</c:v>
                </c:pt>
                <c:pt idx="79520">
                  <c:v>204.08333333333334</c:v>
                </c:pt>
                <c:pt idx="79521">
                  <c:v>204.0859375</c:v>
                </c:pt>
                <c:pt idx="79522">
                  <c:v>204.08854166666666</c:v>
                </c:pt>
                <c:pt idx="79523">
                  <c:v>204.09114583333334</c:v>
                </c:pt>
                <c:pt idx="79524">
                  <c:v>204.09375</c:v>
                </c:pt>
                <c:pt idx="79525">
                  <c:v>204.09635416666666</c:v>
                </c:pt>
                <c:pt idx="79526">
                  <c:v>204.09895833333334</c:v>
                </c:pt>
                <c:pt idx="79527">
                  <c:v>204.1015625</c:v>
                </c:pt>
                <c:pt idx="79528">
                  <c:v>204.10416666666666</c:v>
                </c:pt>
                <c:pt idx="79529">
                  <c:v>204.10677083333334</c:v>
                </c:pt>
                <c:pt idx="79530">
                  <c:v>204.109375</c:v>
                </c:pt>
                <c:pt idx="79531">
                  <c:v>204.11197916666666</c:v>
                </c:pt>
                <c:pt idx="79532">
                  <c:v>204.11458333333334</c:v>
                </c:pt>
                <c:pt idx="79533">
                  <c:v>204.1171875</c:v>
                </c:pt>
                <c:pt idx="79534">
                  <c:v>204.11979166666666</c:v>
                </c:pt>
                <c:pt idx="79535">
                  <c:v>204.12239583333334</c:v>
                </c:pt>
                <c:pt idx="79536">
                  <c:v>204.125</c:v>
                </c:pt>
                <c:pt idx="79537">
                  <c:v>204.12760416666666</c:v>
                </c:pt>
                <c:pt idx="79538">
                  <c:v>204.13020833333334</c:v>
                </c:pt>
                <c:pt idx="79539">
                  <c:v>204.1328125</c:v>
                </c:pt>
                <c:pt idx="79540">
                  <c:v>204.13541666666666</c:v>
                </c:pt>
                <c:pt idx="79541">
                  <c:v>204.13802083333334</c:v>
                </c:pt>
                <c:pt idx="79542">
                  <c:v>204.140625</c:v>
                </c:pt>
                <c:pt idx="79543">
                  <c:v>204.14322916666666</c:v>
                </c:pt>
                <c:pt idx="79544">
                  <c:v>204.14583333333334</c:v>
                </c:pt>
                <c:pt idx="79545">
                  <c:v>204.1484375</c:v>
                </c:pt>
                <c:pt idx="79546">
                  <c:v>204.15104166666666</c:v>
                </c:pt>
                <c:pt idx="79547">
                  <c:v>204.15364583333334</c:v>
                </c:pt>
                <c:pt idx="79548">
                  <c:v>204.15625</c:v>
                </c:pt>
                <c:pt idx="79549">
                  <c:v>204.15885416666666</c:v>
                </c:pt>
                <c:pt idx="79550">
                  <c:v>204.16145833333334</c:v>
                </c:pt>
                <c:pt idx="79551">
                  <c:v>204.1640625</c:v>
                </c:pt>
                <c:pt idx="79552">
                  <c:v>204.16666666666666</c:v>
                </c:pt>
                <c:pt idx="79553">
                  <c:v>204.16927083333334</c:v>
                </c:pt>
                <c:pt idx="79554">
                  <c:v>204.171875</c:v>
                </c:pt>
                <c:pt idx="79555">
                  <c:v>204.17447916666666</c:v>
                </c:pt>
                <c:pt idx="79556">
                  <c:v>204.17708333333334</c:v>
                </c:pt>
                <c:pt idx="79557">
                  <c:v>204.1796875</c:v>
                </c:pt>
                <c:pt idx="79558">
                  <c:v>204.18229166666666</c:v>
                </c:pt>
                <c:pt idx="79559">
                  <c:v>204.18489583333334</c:v>
                </c:pt>
                <c:pt idx="79560">
                  <c:v>204.1875</c:v>
                </c:pt>
                <c:pt idx="79561">
                  <c:v>204.19010416666666</c:v>
                </c:pt>
                <c:pt idx="79562">
                  <c:v>204.19270833333334</c:v>
                </c:pt>
                <c:pt idx="79563">
                  <c:v>204.1953125</c:v>
                </c:pt>
                <c:pt idx="79564">
                  <c:v>204.19791666666666</c:v>
                </c:pt>
                <c:pt idx="79565">
                  <c:v>204.20052083333334</c:v>
                </c:pt>
                <c:pt idx="79566">
                  <c:v>204.203125</c:v>
                </c:pt>
                <c:pt idx="79567">
                  <c:v>204.20572916666666</c:v>
                </c:pt>
                <c:pt idx="79568">
                  <c:v>204.20833333333334</c:v>
                </c:pt>
                <c:pt idx="79569">
                  <c:v>204.2109375</c:v>
                </c:pt>
                <c:pt idx="79570">
                  <c:v>204.21354166666666</c:v>
                </c:pt>
                <c:pt idx="79571">
                  <c:v>204.21614583333334</c:v>
                </c:pt>
                <c:pt idx="79572">
                  <c:v>204.21875</c:v>
                </c:pt>
                <c:pt idx="79573">
                  <c:v>204.22135416666666</c:v>
                </c:pt>
                <c:pt idx="79574">
                  <c:v>204.22395833333334</c:v>
                </c:pt>
                <c:pt idx="79575">
                  <c:v>204.2265625</c:v>
                </c:pt>
                <c:pt idx="79576">
                  <c:v>204.22916666666666</c:v>
                </c:pt>
                <c:pt idx="79577">
                  <c:v>204.23177083333334</c:v>
                </c:pt>
                <c:pt idx="79578">
                  <c:v>204.234375</c:v>
                </c:pt>
                <c:pt idx="79579">
                  <c:v>204.23697916666666</c:v>
                </c:pt>
                <c:pt idx="79580">
                  <c:v>204.23958333333334</c:v>
                </c:pt>
                <c:pt idx="79581">
                  <c:v>204.2421875</c:v>
                </c:pt>
                <c:pt idx="79582">
                  <c:v>204.24479166666666</c:v>
                </c:pt>
                <c:pt idx="79583">
                  <c:v>204.24739583333334</c:v>
                </c:pt>
                <c:pt idx="79584">
                  <c:v>204.25</c:v>
                </c:pt>
                <c:pt idx="79585">
                  <c:v>204.25260416666666</c:v>
                </c:pt>
                <c:pt idx="79586">
                  <c:v>204.25520833333334</c:v>
                </c:pt>
                <c:pt idx="79587">
                  <c:v>204.2578125</c:v>
                </c:pt>
                <c:pt idx="79588">
                  <c:v>204.26041666666666</c:v>
                </c:pt>
                <c:pt idx="79589">
                  <c:v>204.26302083333334</c:v>
                </c:pt>
                <c:pt idx="79590">
                  <c:v>204.265625</c:v>
                </c:pt>
                <c:pt idx="79591">
                  <c:v>204.26822916666666</c:v>
                </c:pt>
                <c:pt idx="79592">
                  <c:v>204.27083333333334</c:v>
                </c:pt>
                <c:pt idx="79593">
                  <c:v>204.2734375</c:v>
                </c:pt>
                <c:pt idx="79594">
                  <c:v>204.27604166666666</c:v>
                </c:pt>
                <c:pt idx="79595">
                  <c:v>204.27864583333334</c:v>
                </c:pt>
                <c:pt idx="79596">
                  <c:v>204.28125</c:v>
                </c:pt>
                <c:pt idx="79597">
                  <c:v>204.28385416666666</c:v>
                </c:pt>
                <c:pt idx="79598">
                  <c:v>204.28645833333334</c:v>
                </c:pt>
                <c:pt idx="79599">
                  <c:v>204.2890625</c:v>
                </c:pt>
                <c:pt idx="79600">
                  <c:v>204.29166666666666</c:v>
                </c:pt>
                <c:pt idx="79601">
                  <c:v>204.29427083333334</c:v>
                </c:pt>
                <c:pt idx="79602">
                  <c:v>204.296875</c:v>
                </c:pt>
                <c:pt idx="79603">
                  <c:v>204.29947916666666</c:v>
                </c:pt>
                <c:pt idx="79604">
                  <c:v>204.30208333333334</c:v>
                </c:pt>
                <c:pt idx="79605">
                  <c:v>204.3046875</c:v>
                </c:pt>
                <c:pt idx="79606">
                  <c:v>204.30729166666666</c:v>
                </c:pt>
                <c:pt idx="79607">
                  <c:v>204.30989583333334</c:v>
                </c:pt>
                <c:pt idx="79608">
                  <c:v>204.3125</c:v>
                </c:pt>
                <c:pt idx="79609">
                  <c:v>204.31510416666666</c:v>
                </c:pt>
                <c:pt idx="79610">
                  <c:v>204.31770833333334</c:v>
                </c:pt>
                <c:pt idx="79611">
                  <c:v>204.3203125</c:v>
                </c:pt>
                <c:pt idx="79612">
                  <c:v>204.32291666666666</c:v>
                </c:pt>
                <c:pt idx="79613">
                  <c:v>204.32552083333334</c:v>
                </c:pt>
                <c:pt idx="79614">
                  <c:v>204.328125</c:v>
                </c:pt>
                <c:pt idx="79615">
                  <c:v>204.33072916666666</c:v>
                </c:pt>
                <c:pt idx="79616">
                  <c:v>204.33333333333334</c:v>
                </c:pt>
                <c:pt idx="79617">
                  <c:v>204.3359375</c:v>
                </c:pt>
                <c:pt idx="79618">
                  <c:v>204.33854166666666</c:v>
                </c:pt>
                <c:pt idx="79619">
                  <c:v>204.34114583333334</c:v>
                </c:pt>
                <c:pt idx="79620">
                  <c:v>204.34375</c:v>
                </c:pt>
                <c:pt idx="79621">
                  <c:v>204.34635416666666</c:v>
                </c:pt>
                <c:pt idx="79622">
                  <c:v>204.34895833333334</c:v>
                </c:pt>
                <c:pt idx="79623">
                  <c:v>204.3515625</c:v>
                </c:pt>
                <c:pt idx="79624">
                  <c:v>204.35416666666666</c:v>
                </c:pt>
                <c:pt idx="79625">
                  <c:v>204.35677083333334</c:v>
                </c:pt>
                <c:pt idx="79626">
                  <c:v>204.359375</c:v>
                </c:pt>
                <c:pt idx="79627">
                  <c:v>204.36197916666666</c:v>
                </c:pt>
                <c:pt idx="79628">
                  <c:v>204.36458333333334</c:v>
                </c:pt>
                <c:pt idx="79629">
                  <c:v>204.3671875</c:v>
                </c:pt>
                <c:pt idx="79630">
                  <c:v>204.36979166666666</c:v>
                </c:pt>
                <c:pt idx="79631">
                  <c:v>204.37239583333334</c:v>
                </c:pt>
                <c:pt idx="79632">
                  <c:v>204.375</c:v>
                </c:pt>
                <c:pt idx="79633">
                  <c:v>204.37760416666666</c:v>
                </c:pt>
                <c:pt idx="79634">
                  <c:v>204.38020833333334</c:v>
                </c:pt>
                <c:pt idx="79635">
                  <c:v>204.3828125</c:v>
                </c:pt>
                <c:pt idx="79636">
                  <c:v>204.38541666666666</c:v>
                </c:pt>
                <c:pt idx="79637">
                  <c:v>204.38802083333334</c:v>
                </c:pt>
                <c:pt idx="79638">
                  <c:v>204.390625</c:v>
                </c:pt>
                <c:pt idx="79639">
                  <c:v>204.39322916666666</c:v>
                </c:pt>
                <c:pt idx="79640">
                  <c:v>204.39583333333334</c:v>
                </c:pt>
                <c:pt idx="79641">
                  <c:v>204.3984375</c:v>
                </c:pt>
                <c:pt idx="79642">
                  <c:v>204.40104166666666</c:v>
                </c:pt>
                <c:pt idx="79643">
                  <c:v>204.40364583333334</c:v>
                </c:pt>
                <c:pt idx="79644">
                  <c:v>204.40625</c:v>
                </c:pt>
                <c:pt idx="79645">
                  <c:v>204.40885416666666</c:v>
                </c:pt>
                <c:pt idx="79646">
                  <c:v>204.41145833333334</c:v>
                </c:pt>
                <c:pt idx="79647">
                  <c:v>204.4140625</c:v>
                </c:pt>
                <c:pt idx="79648">
                  <c:v>204.41666666666666</c:v>
                </c:pt>
                <c:pt idx="79649">
                  <c:v>204.41927083333334</c:v>
                </c:pt>
                <c:pt idx="79650">
                  <c:v>204.421875</c:v>
                </c:pt>
                <c:pt idx="79651">
                  <c:v>204.42447916666666</c:v>
                </c:pt>
                <c:pt idx="79652">
                  <c:v>204.42708333333334</c:v>
                </c:pt>
                <c:pt idx="79653">
                  <c:v>204.4296875</c:v>
                </c:pt>
                <c:pt idx="79654">
                  <c:v>204.43229166666666</c:v>
                </c:pt>
                <c:pt idx="79655">
                  <c:v>204.43489583333334</c:v>
                </c:pt>
                <c:pt idx="79656">
                  <c:v>204.4375</c:v>
                </c:pt>
                <c:pt idx="79657">
                  <c:v>204.44010416666666</c:v>
                </c:pt>
                <c:pt idx="79658">
                  <c:v>204.44270833333334</c:v>
                </c:pt>
                <c:pt idx="79659">
                  <c:v>204.4453125</c:v>
                </c:pt>
                <c:pt idx="79660">
                  <c:v>204.44791666666666</c:v>
                </c:pt>
                <c:pt idx="79661">
                  <c:v>204.45052083333334</c:v>
                </c:pt>
                <c:pt idx="79662">
                  <c:v>204.453125</c:v>
                </c:pt>
                <c:pt idx="79663">
                  <c:v>204.45572916666666</c:v>
                </c:pt>
                <c:pt idx="79664">
                  <c:v>204.45833333333334</c:v>
                </c:pt>
                <c:pt idx="79665">
                  <c:v>204.4609375</c:v>
                </c:pt>
                <c:pt idx="79666">
                  <c:v>204.46354166666666</c:v>
                </c:pt>
                <c:pt idx="79667">
                  <c:v>204.46614583333334</c:v>
                </c:pt>
                <c:pt idx="79668">
                  <c:v>204.46875</c:v>
                </c:pt>
                <c:pt idx="79669">
                  <c:v>204.47135416666666</c:v>
                </c:pt>
                <c:pt idx="79670">
                  <c:v>204.47395833333334</c:v>
                </c:pt>
                <c:pt idx="79671">
                  <c:v>204.4765625</c:v>
                </c:pt>
                <c:pt idx="79672">
                  <c:v>204.47916666666666</c:v>
                </c:pt>
                <c:pt idx="79673">
                  <c:v>204.48177083333334</c:v>
                </c:pt>
                <c:pt idx="79674">
                  <c:v>204.484375</c:v>
                </c:pt>
                <c:pt idx="79675">
                  <c:v>204.48697916666666</c:v>
                </c:pt>
                <c:pt idx="79676">
                  <c:v>204.48958333333334</c:v>
                </c:pt>
                <c:pt idx="79677">
                  <c:v>204.4921875</c:v>
                </c:pt>
                <c:pt idx="79678">
                  <c:v>204.49479166666666</c:v>
                </c:pt>
                <c:pt idx="79679">
                  <c:v>204.49739583333334</c:v>
                </c:pt>
                <c:pt idx="79680">
                  <c:v>204.5</c:v>
                </c:pt>
                <c:pt idx="79681">
                  <c:v>204.50260416666666</c:v>
                </c:pt>
                <c:pt idx="79682">
                  <c:v>204.50520833333334</c:v>
                </c:pt>
                <c:pt idx="79683">
                  <c:v>204.5078125</c:v>
                </c:pt>
                <c:pt idx="79684">
                  <c:v>204.51041666666666</c:v>
                </c:pt>
                <c:pt idx="79685">
                  <c:v>204.51302083333334</c:v>
                </c:pt>
                <c:pt idx="79686">
                  <c:v>204.515625</c:v>
                </c:pt>
                <c:pt idx="79687">
                  <c:v>204.51822916666666</c:v>
                </c:pt>
                <c:pt idx="79688">
                  <c:v>204.52083333333334</c:v>
                </c:pt>
                <c:pt idx="79689">
                  <c:v>204.5234375</c:v>
                </c:pt>
                <c:pt idx="79690">
                  <c:v>204.52604166666666</c:v>
                </c:pt>
                <c:pt idx="79691">
                  <c:v>204.52864583333334</c:v>
                </c:pt>
                <c:pt idx="79692">
                  <c:v>204.53125</c:v>
                </c:pt>
                <c:pt idx="79693">
                  <c:v>204.53385416666666</c:v>
                </c:pt>
                <c:pt idx="79694">
                  <c:v>204.53645833333334</c:v>
                </c:pt>
                <c:pt idx="79695">
                  <c:v>204.5390625</c:v>
                </c:pt>
                <c:pt idx="79696">
                  <c:v>204.54166666666666</c:v>
                </c:pt>
                <c:pt idx="79697">
                  <c:v>204.54427083333334</c:v>
                </c:pt>
                <c:pt idx="79698">
                  <c:v>204.546875</c:v>
                </c:pt>
                <c:pt idx="79699">
                  <c:v>204.54947916666666</c:v>
                </c:pt>
                <c:pt idx="79700">
                  <c:v>204.55208333333334</c:v>
                </c:pt>
                <c:pt idx="79701">
                  <c:v>204.5546875</c:v>
                </c:pt>
                <c:pt idx="79702">
                  <c:v>204.55729166666666</c:v>
                </c:pt>
                <c:pt idx="79703">
                  <c:v>204.55989583333334</c:v>
                </c:pt>
                <c:pt idx="79704">
                  <c:v>204.5625</c:v>
                </c:pt>
                <c:pt idx="79705">
                  <c:v>204.56510416666666</c:v>
                </c:pt>
                <c:pt idx="79706">
                  <c:v>204.56770833333334</c:v>
                </c:pt>
                <c:pt idx="79707">
                  <c:v>204.5703125</c:v>
                </c:pt>
                <c:pt idx="79708">
                  <c:v>204.57291666666666</c:v>
                </c:pt>
                <c:pt idx="79709">
                  <c:v>204.57552083333334</c:v>
                </c:pt>
                <c:pt idx="79710">
                  <c:v>204.578125</c:v>
                </c:pt>
                <c:pt idx="79711">
                  <c:v>204.58072916666666</c:v>
                </c:pt>
                <c:pt idx="79712">
                  <c:v>204.58333333333334</c:v>
                </c:pt>
                <c:pt idx="79713">
                  <c:v>204.5859375</c:v>
                </c:pt>
                <c:pt idx="79714">
                  <c:v>204.58854166666666</c:v>
                </c:pt>
                <c:pt idx="79715">
                  <c:v>204.59114583333334</c:v>
                </c:pt>
                <c:pt idx="79716">
                  <c:v>204.59375</c:v>
                </c:pt>
                <c:pt idx="79717">
                  <c:v>204.59635416666666</c:v>
                </c:pt>
                <c:pt idx="79718">
                  <c:v>204.59895833333334</c:v>
                </c:pt>
                <c:pt idx="79719">
                  <c:v>204.6015625</c:v>
                </c:pt>
                <c:pt idx="79720">
                  <c:v>204.60416666666666</c:v>
                </c:pt>
                <c:pt idx="79721">
                  <c:v>204.60677083333334</c:v>
                </c:pt>
                <c:pt idx="79722">
                  <c:v>204.609375</c:v>
                </c:pt>
                <c:pt idx="79723">
                  <c:v>204.61197916666666</c:v>
                </c:pt>
                <c:pt idx="79724">
                  <c:v>204.61458333333334</c:v>
                </c:pt>
                <c:pt idx="79725">
                  <c:v>204.6171875</c:v>
                </c:pt>
                <c:pt idx="79726">
                  <c:v>204.61979166666666</c:v>
                </c:pt>
                <c:pt idx="79727">
                  <c:v>204.62239583333334</c:v>
                </c:pt>
                <c:pt idx="79728">
                  <c:v>204.625</c:v>
                </c:pt>
                <c:pt idx="79729">
                  <c:v>204.62760416666666</c:v>
                </c:pt>
                <c:pt idx="79730">
                  <c:v>204.63020833333334</c:v>
                </c:pt>
                <c:pt idx="79731">
                  <c:v>204.6328125</c:v>
                </c:pt>
                <c:pt idx="79732">
                  <c:v>204.63541666666666</c:v>
                </c:pt>
                <c:pt idx="79733">
                  <c:v>204.63802083333334</c:v>
                </c:pt>
                <c:pt idx="79734">
                  <c:v>204.640625</c:v>
                </c:pt>
                <c:pt idx="79735">
                  <c:v>204.64322916666666</c:v>
                </c:pt>
                <c:pt idx="79736">
                  <c:v>204.64583333333334</c:v>
                </c:pt>
                <c:pt idx="79737">
                  <c:v>204.6484375</c:v>
                </c:pt>
                <c:pt idx="79738">
                  <c:v>204.65104166666666</c:v>
                </c:pt>
                <c:pt idx="79739">
                  <c:v>204.65364583333334</c:v>
                </c:pt>
                <c:pt idx="79740">
                  <c:v>204.65625</c:v>
                </c:pt>
                <c:pt idx="79741">
                  <c:v>204.65885416666666</c:v>
                </c:pt>
                <c:pt idx="79742">
                  <c:v>204.66145833333334</c:v>
                </c:pt>
                <c:pt idx="79743">
                  <c:v>204.6640625</c:v>
                </c:pt>
                <c:pt idx="79744">
                  <c:v>204.66666666666666</c:v>
                </c:pt>
                <c:pt idx="79745">
                  <c:v>204.66927083333334</c:v>
                </c:pt>
                <c:pt idx="79746">
                  <c:v>204.671875</c:v>
                </c:pt>
                <c:pt idx="79747">
                  <c:v>204.67447916666666</c:v>
                </c:pt>
                <c:pt idx="79748">
                  <c:v>204.67708333333334</c:v>
                </c:pt>
                <c:pt idx="79749">
                  <c:v>204.6796875</c:v>
                </c:pt>
                <c:pt idx="79750">
                  <c:v>204.68229166666666</c:v>
                </c:pt>
                <c:pt idx="79751">
                  <c:v>204.68489583333334</c:v>
                </c:pt>
                <c:pt idx="79752">
                  <c:v>204.6875</c:v>
                </c:pt>
                <c:pt idx="79753">
                  <c:v>204.69010416666666</c:v>
                </c:pt>
                <c:pt idx="79754">
                  <c:v>204.69270833333334</c:v>
                </c:pt>
                <c:pt idx="79755">
                  <c:v>204.6953125</c:v>
                </c:pt>
                <c:pt idx="79756">
                  <c:v>204.69791666666666</c:v>
                </c:pt>
                <c:pt idx="79757">
                  <c:v>204.70052083333334</c:v>
                </c:pt>
                <c:pt idx="79758">
                  <c:v>204.703125</c:v>
                </c:pt>
                <c:pt idx="79759">
                  <c:v>204.70572916666666</c:v>
                </c:pt>
                <c:pt idx="79760">
                  <c:v>204.70833333333334</c:v>
                </c:pt>
                <c:pt idx="79761">
                  <c:v>204.7109375</c:v>
                </c:pt>
                <c:pt idx="79762">
                  <c:v>204.71354166666666</c:v>
                </c:pt>
                <c:pt idx="79763">
                  <c:v>204.71614583333334</c:v>
                </c:pt>
                <c:pt idx="79764">
                  <c:v>204.71875</c:v>
                </c:pt>
                <c:pt idx="79765">
                  <c:v>204.72135416666666</c:v>
                </c:pt>
                <c:pt idx="79766">
                  <c:v>204.72395833333334</c:v>
                </c:pt>
                <c:pt idx="79767">
                  <c:v>204.7265625</c:v>
                </c:pt>
                <c:pt idx="79768">
                  <c:v>204.72916666666666</c:v>
                </c:pt>
                <c:pt idx="79769">
                  <c:v>204.73177083333334</c:v>
                </c:pt>
                <c:pt idx="79770">
                  <c:v>204.734375</c:v>
                </c:pt>
                <c:pt idx="79771">
                  <c:v>204.73697916666666</c:v>
                </c:pt>
                <c:pt idx="79772">
                  <c:v>204.73958333333334</c:v>
                </c:pt>
                <c:pt idx="79773">
                  <c:v>204.7421875</c:v>
                </c:pt>
                <c:pt idx="79774">
                  <c:v>204.74479166666666</c:v>
                </c:pt>
                <c:pt idx="79775">
                  <c:v>204.74739583333334</c:v>
                </c:pt>
                <c:pt idx="79776">
                  <c:v>204.75</c:v>
                </c:pt>
                <c:pt idx="79777">
                  <c:v>204.75260416666666</c:v>
                </c:pt>
                <c:pt idx="79778">
                  <c:v>204.75520833333334</c:v>
                </c:pt>
                <c:pt idx="79779">
                  <c:v>204.7578125</c:v>
                </c:pt>
                <c:pt idx="79780">
                  <c:v>204.76041666666666</c:v>
                </c:pt>
                <c:pt idx="79781">
                  <c:v>204.76302083333334</c:v>
                </c:pt>
                <c:pt idx="79782">
                  <c:v>204.765625</c:v>
                </c:pt>
                <c:pt idx="79783">
                  <c:v>204.76822916666666</c:v>
                </c:pt>
                <c:pt idx="79784">
                  <c:v>204.77083333333334</c:v>
                </c:pt>
                <c:pt idx="79785">
                  <c:v>204.7734375</c:v>
                </c:pt>
                <c:pt idx="79786">
                  <c:v>204.77604166666666</c:v>
                </c:pt>
                <c:pt idx="79787">
                  <c:v>204.77864583333334</c:v>
                </c:pt>
                <c:pt idx="79788">
                  <c:v>204.78125</c:v>
                </c:pt>
                <c:pt idx="79789">
                  <c:v>204.78385416666666</c:v>
                </c:pt>
                <c:pt idx="79790">
                  <c:v>204.78645833333334</c:v>
                </c:pt>
                <c:pt idx="79791">
                  <c:v>204.7890625</c:v>
                </c:pt>
                <c:pt idx="79792">
                  <c:v>204.79166666666666</c:v>
                </c:pt>
                <c:pt idx="79793">
                  <c:v>204.79427083333334</c:v>
                </c:pt>
                <c:pt idx="79794">
                  <c:v>204.796875</c:v>
                </c:pt>
                <c:pt idx="79795">
                  <c:v>204.79947916666666</c:v>
                </c:pt>
                <c:pt idx="79796">
                  <c:v>204.80208333333334</c:v>
                </c:pt>
                <c:pt idx="79797">
                  <c:v>204.8046875</c:v>
                </c:pt>
                <c:pt idx="79798">
                  <c:v>204.80729166666666</c:v>
                </c:pt>
                <c:pt idx="79799">
                  <c:v>204.80989583333334</c:v>
                </c:pt>
                <c:pt idx="79800">
                  <c:v>204.8125</c:v>
                </c:pt>
                <c:pt idx="79801">
                  <c:v>204.81510416666666</c:v>
                </c:pt>
                <c:pt idx="79802">
                  <c:v>204.81770833333334</c:v>
                </c:pt>
                <c:pt idx="79803">
                  <c:v>204.8203125</c:v>
                </c:pt>
                <c:pt idx="79804">
                  <c:v>204.82291666666666</c:v>
                </c:pt>
                <c:pt idx="79805">
                  <c:v>204.82552083333334</c:v>
                </c:pt>
                <c:pt idx="79806">
                  <c:v>204.828125</c:v>
                </c:pt>
                <c:pt idx="79807">
                  <c:v>204.83072916666666</c:v>
                </c:pt>
                <c:pt idx="79808">
                  <c:v>204.83333333333334</c:v>
                </c:pt>
                <c:pt idx="79809">
                  <c:v>204.8359375</c:v>
                </c:pt>
                <c:pt idx="79810">
                  <c:v>204.83854166666666</c:v>
                </c:pt>
                <c:pt idx="79811">
                  <c:v>204.84114583333334</c:v>
                </c:pt>
                <c:pt idx="79812">
                  <c:v>204.84375</c:v>
                </c:pt>
                <c:pt idx="79813">
                  <c:v>204.84635416666666</c:v>
                </c:pt>
                <c:pt idx="79814">
                  <c:v>204.84895833333334</c:v>
                </c:pt>
                <c:pt idx="79815">
                  <c:v>204.8515625</c:v>
                </c:pt>
                <c:pt idx="79816">
                  <c:v>204.85416666666666</c:v>
                </c:pt>
                <c:pt idx="79817">
                  <c:v>204.85677083333334</c:v>
                </c:pt>
                <c:pt idx="79818">
                  <c:v>204.859375</c:v>
                </c:pt>
                <c:pt idx="79819">
                  <c:v>204.86197916666666</c:v>
                </c:pt>
                <c:pt idx="79820">
                  <c:v>204.86458333333334</c:v>
                </c:pt>
                <c:pt idx="79821">
                  <c:v>204.8671875</c:v>
                </c:pt>
                <c:pt idx="79822">
                  <c:v>204.86979166666666</c:v>
                </c:pt>
                <c:pt idx="79823">
                  <c:v>204.87239583333334</c:v>
                </c:pt>
                <c:pt idx="79824">
                  <c:v>204.875</c:v>
                </c:pt>
                <c:pt idx="79825">
                  <c:v>204.87760416666666</c:v>
                </c:pt>
                <c:pt idx="79826">
                  <c:v>204.88020833333334</c:v>
                </c:pt>
                <c:pt idx="79827">
                  <c:v>204.8828125</c:v>
                </c:pt>
                <c:pt idx="79828">
                  <c:v>204.88541666666666</c:v>
                </c:pt>
                <c:pt idx="79829">
                  <c:v>204.88802083333334</c:v>
                </c:pt>
                <c:pt idx="79830">
                  <c:v>204.890625</c:v>
                </c:pt>
                <c:pt idx="79831">
                  <c:v>204.89322916666666</c:v>
                </c:pt>
                <c:pt idx="79832">
                  <c:v>204.89583333333334</c:v>
                </c:pt>
                <c:pt idx="79833">
                  <c:v>204.8984375</c:v>
                </c:pt>
                <c:pt idx="79834">
                  <c:v>204.90104166666666</c:v>
                </c:pt>
                <c:pt idx="79835">
                  <c:v>204.90364583333334</c:v>
                </c:pt>
                <c:pt idx="79836">
                  <c:v>204.90625</c:v>
                </c:pt>
                <c:pt idx="79837">
                  <c:v>204.90885416666666</c:v>
                </c:pt>
                <c:pt idx="79838">
                  <c:v>204.91145833333334</c:v>
                </c:pt>
                <c:pt idx="79839">
                  <c:v>204.9140625</c:v>
                </c:pt>
                <c:pt idx="79840">
                  <c:v>204.91666666666666</c:v>
                </c:pt>
                <c:pt idx="79841">
                  <c:v>204.91927083333334</c:v>
                </c:pt>
                <c:pt idx="79842">
                  <c:v>204.921875</c:v>
                </c:pt>
                <c:pt idx="79843">
                  <c:v>204.92447916666666</c:v>
                </c:pt>
                <c:pt idx="79844">
                  <c:v>204.92708333333334</c:v>
                </c:pt>
                <c:pt idx="79845">
                  <c:v>204.9296875</c:v>
                </c:pt>
                <c:pt idx="79846">
                  <c:v>204.93229166666666</c:v>
                </c:pt>
                <c:pt idx="79847">
                  <c:v>204.93489583333334</c:v>
                </c:pt>
                <c:pt idx="79848">
                  <c:v>204.9375</c:v>
                </c:pt>
                <c:pt idx="79849">
                  <c:v>204.94010416666666</c:v>
                </c:pt>
                <c:pt idx="79850">
                  <c:v>204.94270833333334</c:v>
                </c:pt>
                <c:pt idx="79851">
                  <c:v>204.9453125</c:v>
                </c:pt>
                <c:pt idx="79852">
                  <c:v>204.94791666666666</c:v>
                </c:pt>
                <c:pt idx="79853">
                  <c:v>204.95052083333334</c:v>
                </c:pt>
                <c:pt idx="79854">
                  <c:v>204.953125</c:v>
                </c:pt>
                <c:pt idx="79855">
                  <c:v>204.95572916666666</c:v>
                </c:pt>
                <c:pt idx="79856">
                  <c:v>204.95833333333334</c:v>
                </c:pt>
                <c:pt idx="79857">
                  <c:v>204.9609375</c:v>
                </c:pt>
                <c:pt idx="79858">
                  <c:v>204.96354166666666</c:v>
                </c:pt>
                <c:pt idx="79859">
                  <c:v>204.96614583333334</c:v>
                </c:pt>
                <c:pt idx="79860">
                  <c:v>204.96875</c:v>
                </c:pt>
                <c:pt idx="79861">
                  <c:v>204.97135416666666</c:v>
                </c:pt>
                <c:pt idx="79862">
                  <c:v>204.97395833333334</c:v>
                </c:pt>
                <c:pt idx="79863">
                  <c:v>204.9765625</c:v>
                </c:pt>
                <c:pt idx="79864">
                  <c:v>204.97916666666666</c:v>
                </c:pt>
                <c:pt idx="79865">
                  <c:v>204.98177083333334</c:v>
                </c:pt>
                <c:pt idx="79866">
                  <c:v>204.984375</c:v>
                </c:pt>
                <c:pt idx="79867">
                  <c:v>204.98697916666666</c:v>
                </c:pt>
                <c:pt idx="79868">
                  <c:v>204.98958333333334</c:v>
                </c:pt>
                <c:pt idx="79869">
                  <c:v>204.9921875</c:v>
                </c:pt>
                <c:pt idx="79870">
                  <c:v>204.99479166666666</c:v>
                </c:pt>
                <c:pt idx="79871">
                  <c:v>204.99739583333334</c:v>
                </c:pt>
                <c:pt idx="79872">
                  <c:v>205</c:v>
                </c:pt>
                <c:pt idx="79873">
                  <c:v>205.00260416666666</c:v>
                </c:pt>
                <c:pt idx="79874">
                  <c:v>205.00520833333334</c:v>
                </c:pt>
                <c:pt idx="79875">
                  <c:v>205.0078125</c:v>
                </c:pt>
                <c:pt idx="79876">
                  <c:v>205.01041666666666</c:v>
                </c:pt>
                <c:pt idx="79877">
                  <c:v>205.01302083333334</c:v>
                </c:pt>
                <c:pt idx="79878">
                  <c:v>205.015625</c:v>
                </c:pt>
                <c:pt idx="79879">
                  <c:v>205.01822916666666</c:v>
                </c:pt>
                <c:pt idx="79880">
                  <c:v>205.02083333333334</c:v>
                </c:pt>
                <c:pt idx="79881">
                  <c:v>205.0234375</c:v>
                </c:pt>
                <c:pt idx="79882">
                  <c:v>205.02604166666666</c:v>
                </c:pt>
                <c:pt idx="79883">
                  <c:v>205.02864583333334</c:v>
                </c:pt>
                <c:pt idx="79884">
                  <c:v>205.03125</c:v>
                </c:pt>
                <c:pt idx="79885">
                  <c:v>205.03385416666666</c:v>
                </c:pt>
                <c:pt idx="79886">
                  <c:v>205.03645833333334</c:v>
                </c:pt>
                <c:pt idx="79887">
                  <c:v>205.0390625</c:v>
                </c:pt>
                <c:pt idx="79888">
                  <c:v>205.04166666666666</c:v>
                </c:pt>
                <c:pt idx="79889">
                  <c:v>205.04427083333334</c:v>
                </c:pt>
                <c:pt idx="79890">
                  <c:v>205.046875</c:v>
                </c:pt>
                <c:pt idx="79891">
                  <c:v>205.04947916666666</c:v>
                </c:pt>
                <c:pt idx="79892">
                  <c:v>205.05208333333334</c:v>
                </c:pt>
                <c:pt idx="79893">
                  <c:v>205.0546875</c:v>
                </c:pt>
                <c:pt idx="79894">
                  <c:v>205.05729166666666</c:v>
                </c:pt>
                <c:pt idx="79895">
                  <c:v>205.05989583333334</c:v>
                </c:pt>
                <c:pt idx="79896">
                  <c:v>205.0625</c:v>
                </c:pt>
                <c:pt idx="79897">
                  <c:v>205.06510416666666</c:v>
                </c:pt>
                <c:pt idx="79898">
                  <c:v>205.06770833333334</c:v>
                </c:pt>
                <c:pt idx="79899">
                  <c:v>205.0703125</c:v>
                </c:pt>
                <c:pt idx="79900">
                  <c:v>205.07291666666666</c:v>
                </c:pt>
                <c:pt idx="79901">
                  <c:v>205.07552083333334</c:v>
                </c:pt>
                <c:pt idx="79902">
                  <c:v>205.078125</c:v>
                </c:pt>
                <c:pt idx="79903">
                  <c:v>205.08072916666666</c:v>
                </c:pt>
                <c:pt idx="79904">
                  <c:v>205.08333333333334</c:v>
                </c:pt>
                <c:pt idx="79905">
                  <c:v>205.0859375</c:v>
                </c:pt>
                <c:pt idx="79906">
                  <c:v>205.08854166666666</c:v>
                </c:pt>
                <c:pt idx="79907">
                  <c:v>205.09114583333334</c:v>
                </c:pt>
                <c:pt idx="79908">
                  <c:v>205.09375</c:v>
                </c:pt>
                <c:pt idx="79909">
                  <c:v>205.09635416666666</c:v>
                </c:pt>
                <c:pt idx="79910">
                  <c:v>205.09895833333334</c:v>
                </c:pt>
                <c:pt idx="79911">
                  <c:v>205.1015625</c:v>
                </c:pt>
                <c:pt idx="79912">
                  <c:v>205.10416666666666</c:v>
                </c:pt>
                <c:pt idx="79913">
                  <c:v>205.10677083333334</c:v>
                </c:pt>
                <c:pt idx="79914">
                  <c:v>205.109375</c:v>
                </c:pt>
                <c:pt idx="79915">
                  <c:v>205.11197916666666</c:v>
                </c:pt>
                <c:pt idx="79916">
                  <c:v>205.11458333333334</c:v>
                </c:pt>
                <c:pt idx="79917">
                  <c:v>205.1171875</c:v>
                </c:pt>
                <c:pt idx="79918">
                  <c:v>205.11979166666666</c:v>
                </c:pt>
                <c:pt idx="79919">
                  <c:v>205.12239583333334</c:v>
                </c:pt>
                <c:pt idx="79920">
                  <c:v>205.125</c:v>
                </c:pt>
                <c:pt idx="79921">
                  <c:v>205.12760416666666</c:v>
                </c:pt>
                <c:pt idx="79922">
                  <c:v>205.13020833333334</c:v>
                </c:pt>
                <c:pt idx="79923">
                  <c:v>205.1328125</c:v>
                </c:pt>
                <c:pt idx="79924">
                  <c:v>205.13541666666666</c:v>
                </c:pt>
                <c:pt idx="79925">
                  <c:v>205.13802083333334</c:v>
                </c:pt>
                <c:pt idx="79926">
                  <c:v>205.140625</c:v>
                </c:pt>
                <c:pt idx="79927">
                  <c:v>205.14322916666666</c:v>
                </c:pt>
                <c:pt idx="79928">
                  <c:v>205.14583333333334</c:v>
                </c:pt>
                <c:pt idx="79929">
                  <c:v>205.1484375</c:v>
                </c:pt>
                <c:pt idx="79930">
                  <c:v>205.15104166666666</c:v>
                </c:pt>
                <c:pt idx="79931">
                  <c:v>205.15364583333334</c:v>
                </c:pt>
                <c:pt idx="79932">
                  <c:v>205.15625</c:v>
                </c:pt>
                <c:pt idx="79933">
                  <c:v>205.15885416666666</c:v>
                </c:pt>
                <c:pt idx="79934">
                  <c:v>205.16145833333334</c:v>
                </c:pt>
                <c:pt idx="79935">
                  <c:v>205.1640625</c:v>
                </c:pt>
                <c:pt idx="79936">
                  <c:v>205.16666666666666</c:v>
                </c:pt>
                <c:pt idx="79937">
                  <c:v>205.16927083333334</c:v>
                </c:pt>
                <c:pt idx="79938">
                  <c:v>205.171875</c:v>
                </c:pt>
                <c:pt idx="79939">
                  <c:v>205.17447916666666</c:v>
                </c:pt>
                <c:pt idx="79940">
                  <c:v>205.17708333333334</c:v>
                </c:pt>
                <c:pt idx="79941">
                  <c:v>205.1796875</c:v>
                </c:pt>
                <c:pt idx="79942">
                  <c:v>205.18229166666666</c:v>
                </c:pt>
                <c:pt idx="79943">
                  <c:v>205.18489583333334</c:v>
                </c:pt>
                <c:pt idx="79944">
                  <c:v>205.1875</c:v>
                </c:pt>
                <c:pt idx="79945">
                  <c:v>205.19010416666666</c:v>
                </c:pt>
                <c:pt idx="79946">
                  <c:v>205.19270833333334</c:v>
                </c:pt>
                <c:pt idx="79947">
                  <c:v>205.1953125</c:v>
                </c:pt>
                <c:pt idx="79948">
                  <c:v>205.19791666666666</c:v>
                </c:pt>
                <c:pt idx="79949">
                  <c:v>205.20052083333334</c:v>
                </c:pt>
                <c:pt idx="79950">
                  <c:v>205.203125</c:v>
                </c:pt>
                <c:pt idx="79951">
                  <c:v>205.20572916666666</c:v>
                </c:pt>
                <c:pt idx="79952">
                  <c:v>205.20833333333334</c:v>
                </c:pt>
                <c:pt idx="79953">
                  <c:v>205.2109375</c:v>
                </c:pt>
                <c:pt idx="79954">
                  <c:v>205.21354166666666</c:v>
                </c:pt>
                <c:pt idx="79955">
                  <c:v>205.21614583333334</c:v>
                </c:pt>
                <c:pt idx="79956">
                  <c:v>205.21875</c:v>
                </c:pt>
                <c:pt idx="79957">
                  <c:v>205.22135416666666</c:v>
                </c:pt>
                <c:pt idx="79958">
                  <c:v>205.22395833333334</c:v>
                </c:pt>
                <c:pt idx="79959">
                  <c:v>205.2265625</c:v>
                </c:pt>
                <c:pt idx="79960">
                  <c:v>205.22916666666666</c:v>
                </c:pt>
                <c:pt idx="79961">
                  <c:v>205.23177083333334</c:v>
                </c:pt>
                <c:pt idx="79962">
                  <c:v>205.234375</c:v>
                </c:pt>
                <c:pt idx="79963">
                  <c:v>205.23697916666666</c:v>
                </c:pt>
                <c:pt idx="79964">
                  <c:v>205.23958333333334</c:v>
                </c:pt>
                <c:pt idx="79965">
                  <c:v>205.2421875</c:v>
                </c:pt>
                <c:pt idx="79966">
                  <c:v>205.24479166666666</c:v>
                </c:pt>
                <c:pt idx="79967">
                  <c:v>205.24739583333334</c:v>
                </c:pt>
                <c:pt idx="79968">
                  <c:v>205.25</c:v>
                </c:pt>
                <c:pt idx="79969">
                  <c:v>205.25260416666666</c:v>
                </c:pt>
                <c:pt idx="79970">
                  <c:v>205.25520833333334</c:v>
                </c:pt>
                <c:pt idx="79971">
                  <c:v>205.2578125</c:v>
                </c:pt>
                <c:pt idx="79972">
                  <c:v>205.26041666666666</c:v>
                </c:pt>
                <c:pt idx="79973">
                  <c:v>205.26302083333334</c:v>
                </c:pt>
                <c:pt idx="79974">
                  <c:v>205.265625</c:v>
                </c:pt>
                <c:pt idx="79975">
                  <c:v>205.26822916666666</c:v>
                </c:pt>
                <c:pt idx="79976">
                  <c:v>205.27083333333334</c:v>
                </c:pt>
                <c:pt idx="79977">
                  <c:v>205.2734375</c:v>
                </c:pt>
                <c:pt idx="79978">
                  <c:v>205.27604166666666</c:v>
                </c:pt>
                <c:pt idx="79979">
                  <c:v>205.27864583333334</c:v>
                </c:pt>
                <c:pt idx="79980">
                  <c:v>205.28125</c:v>
                </c:pt>
                <c:pt idx="79981">
                  <c:v>205.28385416666666</c:v>
                </c:pt>
                <c:pt idx="79982">
                  <c:v>205.28645833333334</c:v>
                </c:pt>
                <c:pt idx="79983">
                  <c:v>205.2890625</c:v>
                </c:pt>
                <c:pt idx="79984">
                  <c:v>205.29166666666666</c:v>
                </c:pt>
                <c:pt idx="79985">
                  <c:v>205.29427083333334</c:v>
                </c:pt>
                <c:pt idx="79986">
                  <c:v>205.296875</c:v>
                </c:pt>
                <c:pt idx="79987">
                  <c:v>205.29947916666666</c:v>
                </c:pt>
                <c:pt idx="79988">
                  <c:v>205.30208333333334</c:v>
                </c:pt>
                <c:pt idx="79989">
                  <c:v>205.3046875</c:v>
                </c:pt>
                <c:pt idx="79990">
                  <c:v>205.30729166666666</c:v>
                </c:pt>
                <c:pt idx="79991">
                  <c:v>205.30989583333334</c:v>
                </c:pt>
                <c:pt idx="79992">
                  <c:v>205.3125</c:v>
                </c:pt>
                <c:pt idx="79993">
                  <c:v>205.31510416666666</c:v>
                </c:pt>
                <c:pt idx="79994">
                  <c:v>205.31770833333334</c:v>
                </c:pt>
                <c:pt idx="79995">
                  <c:v>205.3203125</c:v>
                </c:pt>
                <c:pt idx="79996">
                  <c:v>205.32291666666666</c:v>
                </c:pt>
                <c:pt idx="79997">
                  <c:v>205.32552083333334</c:v>
                </c:pt>
                <c:pt idx="79998">
                  <c:v>205.328125</c:v>
                </c:pt>
                <c:pt idx="79999">
                  <c:v>205.33072916666666</c:v>
                </c:pt>
                <c:pt idx="80000">
                  <c:v>205.33333333333334</c:v>
                </c:pt>
                <c:pt idx="80001">
                  <c:v>205.3359375</c:v>
                </c:pt>
                <c:pt idx="80002">
                  <c:v>205.33854166666666</c:v>
                </c:pt>
                <c:pt idx="80003">
                  <c:v>205.34114583333334</c:v>
                </c:pt>
                <c:pt idx="80004">
                  <c:v>205.34375</c:v>
                </c:pt>
                <c:pt idx="80005">
                  <c:v>205.34635416666666</c:v>
                </c:pt>
                <c:pt idx="80006">
                  <c:v>205.34895833333334</c:v>
                </c:pt>
                <c:pt idx="80007">
                  <c:v>205.3515625</c:v>
                </c:pt>
                <c:pt idx="80008">
                  <c:v>205.35416666666666</c:v>
                </c:pt>
                <c:pt idx="80009">
                  <c:v>205.35677083333334</c:v>
                </c:pt>
                <c:pt idx="80010">
                  <c:v>205.359375</c:v>
                </c:pt>
                <c:pt idx="80011">
                  <c:v>205.36197916666666</c:v>
                </c:pt>
                <c:pt idx="80012">
                  <c:v>205.36458333333334</c:v>
                </c:pt>
                <c:pt idx="80013">
                  <c:v>205.3671875</c:v>
                </c:pt>
                <c:pt idx="80014">
                  <c:v>205.36979166666666</c:v>
                </c:pt>
                <c:pt idx="80015">
                  <c:v>205.37239583333334</c:v>
                </c:pt>
                <c:pt idx="80016">
                  <c:v>205.375</c:v>
                </c:pt>
                <c:pt idx="80017">
                  <c:v>205.37760416666666</c:v>
                </c:pt>
                <c:pt idx="80018">
                  <c:v>205.38020833333334</c:v>
                </c:pt>
                <c:pt idx="80019">
                  <c:v>205.3828125</c:v>
                </c:pt>
                <c:pt idx="80020">
                  <c:v>205.38541666666666</c:v>
                </c:pt>
                <c:pt idx="80021">
                  <c:v>205.38802083333334</c:v>
                </c:pt>
                <c:pt idx="80022">
                  <c:v>205.390625</c:v>
                </c:pt>
                <c:pt idx="80023">
                  <c:v>205.39322916666666</c:v>
                </c:pt>
                <c:pt idx="80024">
                  <c:v>205.39583333333334</c:v>
                </c:pt>
                <c:pt idx="80025">
                  <c:v>205.3984375</c:v>
                </c:pt>
                <c:pt idx="80026">
                  <c:v>205.40104166666666</c:v>
                </c:pt>
                <c:pt idx="80027">
                  <c:v>205.40364583333334</c:v>
                </c:pt>
                <c:pt idx="80028">
                  <c:v>205.40625</c:v>
                </c:pt>
                <c:pt idx="80029">
                  <c:v>205.40885416666666</c:v>
                </c:pt>
                <c:pt idx="80030">
                  <c:v>205.41145833333334</c:v>
                </c:pt>
                <c:pt idx="80031">
                  <c:v>205.4140625</c:v>
                </c:pt>
                <c:pt idx="80032">
                  <c:v>205.41666666666666</c:v>
                </c:pt>
                <c:pt idx="80033">
                  <c:v>205.41927083333334</c:v>
                </c:pt>
                <c:pt idx="80034">
                  <c:v>205.421875</c:v>
                </c:pt>
                <c:pt idx="80035">
                  <c:v>205.42447916666666</c:v>
                </c:pt>
                <c:pt idx="80036">
                  <c:v>205.42708333333334</c:v>
                </c:pt>
                <c:pt idx="80037">
                  <c:v>205.4296875</c:v>
                </c:pt>
                <c:pt idx="80038">
                  <c:v>205.43229166666666</c:v>
                </c:pt>
                <c:pt idx="80039">
                  <c:v>205.43489583333334</c:v>
                </c:pt>
                <c:pt idx="80040">
                  <c:v>205.4375</c:v>
                </c:pt>
                <c:pt idx="80041">
                  <c:v>205.44010416666666</c:v>
                </c:pt>
                <c:pt idx="80042">
                  <c:v>205.44270833333334</c:v>
                </c:pt>
                <c:pt idx="80043">
                  <c:v>205.4453125</c:v>
                </c:pt>
                <c:pt idx="80044">
                  <c:v>205.44791666666666</c:v>
                </c:pt>
                <c:pt idx="80045">
                  <c:v>205.45052083333334</c:v>
                </c:pt>
                <c:pt idx="80046">
                  <c:v>205.453125</c:v>
                </c:pt>
                <c:pt idx="80047">
                  <c:v>205.45572916666666</c:v>
                </c:pt>
                <c:pt idx="80048">
                  <c:v>205.45833333333334</c:v>
                </c:pt>
                <c:pt idx="80049">
                  <c:v>205.4609375</c:v>
                </c:pt>
                <c:pt idx="80050">
                  <c:v>205.46354166666666</c:v>
                </c:pt>
                <c:pt idx="80051">
                  <c:v>205.46614583333334</c:v>
                </c:pt>
                <c:pt idx="80052">
                  <c:v>205.46875</c:v>
                </c:pt>
                <c:pt idx="80053">
                  <c:v>205.47135416666666</c:v>
                </c:pt>
                <c:pt idx="80054">
                  <c:v>205.47395833333334</c:v>
                </c:pt>
                <c:pt idx="80055">
                  <c:v>205.4765625</c:v>
                </c:pt>
                <c:pt idx="80056">
                  <c:v>205.47916666666666</c:v>
                </c:pt>
                <c:pt idx="80057">
                  <c:v>205.48177083333334</c:v>
                </c:pt>
                <c:pt idx="80058">
                  <c:v>205.484375</c:v>
                </c:pt>
                <c:pt idx="80059">
                  <c:v>205.48697916666666</c:v>
                </c:pt>
                <c:pt idx="80060">
                  <c:v>205.48958333333334</c:v>
                </c:pt>
                <c:pt idx="80061">
                  <c:v>205.4921875</c:v>
                </c:pt>
                <c:pt idx="80062">
                  <c:v>205.49479166666666</c:v>
                </c:pt>
                <c:pt idx="80063">
                  <c:v>205.49739583333334</c:v>
                </c:pt>
                <c:pt idx="80064">
                  <c:v>205.5</c:v>
                </c:pt>
                <c:pt idx="80065">
                  <c:v>205.50260416666666</c:v>
                </c:pt>
                <c:pt idx="80066">
                  <c:v>205.50520833333334</c:v>
                </c:pt>
                <c:pt idx="80067">
                  <c:v>205.5078125</c:v>
                </c:pt>
                <c:pt idx="80068">
                  <c:v>205.51041666666666</c:v>
                </c:pt>
                <c:pt idx="80069">
                  <c:v>205.51302083333334</c:v>
                </c:pt>
                <c:pt idx="80070">
                  <c:v>205.515625</c:v>
                </c:pt>
                <c:pt idx="80071">
                  <c:v>205.51822916666666</c:v>
                </c:pt>
                <c:pt idx="80072">
                  <c:v>205.52083333333334</c:v>
                </c:pt>
                <c:pt idx="80073">
                  <c:v>205.5234375</c:v>
                </c:pt>
                <c:pt idx="80074">
                  <c:v>205.52604166666666</c:v>
                </c:pt>
                <c:pt idx="80075">
                  <c:v>205.52864583333334</c:v>
                </c:pt>
                <c:pt idx="80076">
                  <c:v>205.53125</c:v>
                </c:pt>
                <c:pt idx="80077">
                  <c:v>205.53385416666666</c:v>
                </c:pt>
                <c:pt idx="80078">
                  <c:v>205.53645833333334</c:v>
                </c:pt>
                <c:pt idx="80079">
                  <c:v>205.5390625</c:v>
                </c:pt>
                <c:pt idx="80080">
                  <c:v>205.54166666666666</c:v>
                </c:pt>
                <c:pt idx="80081">
                  <c:v>205.54427083333334</c:v>
                </c:pt>
                <c:pt idx="80082">
                  <c:v>205.546875</c:v>
                </c:pt>
                <c:pt idx="80083">
                  <c:v>205.54947916666666</c:v>
                </c:pt>
                <c:pt idx="80084">
                  <c:v>205.55208333333334</c:v>
                </c:pt>
                <c:pt idx="80085">
                  <c:v>205.5546875</c:v>
                </c:pt>
                <c:pt idx="80086">
                  <c:v>205.55729166666666</c:v>
                </c:pt>
                <c:pt idx="80087">
                  <c:v>205.55989583333334</c:v>
                </c:pt>
                <c:pt idx="80088">
                  <c:v>205.5625</c:v>
                </c:pt>
                <c:pt idx="80089">
                  <c:v>205.56510416666666</c:v>
                </c:pt>
                <c:pt idx="80090">
                  <c:v>205.56770833333334</c:v>
                </c:pt>
                <c:pt idx="80091">
                  <c:v>205.5703125</c:v>
                </c:pt>
                <c:pt idx="80092">
                  <c:v>205.57291666666666</c:v>
                </c:pt>
                <c:pt idx="80093">
                  <c:v>205.57552083333334</c:v>
                </c:pt>
                <c:pt idx="80094">
                  <c:v>205.578125</c:v>
                </c:pt>
                <c:pt idx="80095">
                  <c:v>205.58072916666666</c:v>
                </c:pt>
                <c:pt idx="80096">
                  <c:v>205.58333333333334</c:v>
                </c:pt>
                <c:pt idx="80097">
                  <c:v>205.5859375</c:v>
                </c:pt>
                <c:pt idx="80098">
                  <c:v>205.58854166666666</c:v>
                </c:pt>
                <c:pt idx="80099">
                  <c:v>205.59114583333334</c:v>
                </c:pt>
                <c:pt idx="80100">
                  <c:v>205.59375</c:v>
                </c:pt>
                <c:pt idx="80101">
                  <c:v>205.59635416666666</c:v>
                </c:pt>
                <c:pt idx="80102">
                  <c:v>205.59895833333334</c:v>
                </c:pt>
                <c:pt idx="80103">
                  <c:v>205.6015625</c:v>
                </c:pt>
                <c:pt idx="80104">
                  <c:v>205.60416666666666</c:v>
                </c:pt>
                <c:pt idx="80105">
                  <c:v>205.60677083333334</c:v>
                </c:pt>
                <c:pt idx="80106">
                  <c:v>205.609375</c:v>
                </c:pt>
                <c:pt idx="80107">
                  <c:v>205.61197916666666</c:v>
                </c:pt>
                <c:pt idx="80108">
                  <c:v>205.61458333333334</c:v>
                </c:pt>
                <c:pt idx="80109">
                  <c:v>205.6171875</c:v>
                </c:pt>
                <c:pt idx="80110">
                  <c:v>205.61979166666666</c:v>
                </c:pt>
                <c:pt idx="80111">
                  <c:v>205.62239583333334</c:v>
                </c:pt>
                <c:pt idx="80112">
                  <c:v>205.625</c:v>
                </c:pt>
                <c:pt idx="80113">
                  <c:v>205.62760416666666</c:v>
                </c:pt>
                <c:pt idx="80114">
                  <c:v>205.63020833333334</c:v>
                </c:pt>
                <c:pt idx="80115">
                  <c:v>205.6328125</c:v>
                </c:pt>
                <c:pt idx="80116">
                  <c:v>205.63541666666666</c:v>
                </c:pt>
                <c:pt idx="80117">
                  <c:v>205.63802083333334</c:v>
                </c:pt>
                <c:pt idx="80118">
                  <c:v>205.640625</c:v>
                </c:pt>
                <c:pt idx="80119">
                  <c:v>205.64322916666666</c:v>
                </c:pt>
                <c:pt idx="80120">
                  <c:v>205.64583333333334</c:v>
                </c:pt>
                <c:pt idx="80121">
                  <c:v>205.6484375</c:v>
                </c:pt>
                <c:pt idx="80122">
                  <c:v>205.65104166666666</c:v>
                </c:pt>
                <c:pt idx="80123">
                  <c:v>205.65364583333334</c:v>
                </c:pt>
                <c:pt idx="80124">
                  <c:v>205.65625</c:v>
                </c:pt>
                <c:pt idx="80125">
                  <c:v>205.65885416666666</c:v>
                </c:pt>
                <c:pt idx="80126">
                  <c:v>205.66145833333334</c:v>
                </c:pt>
                <c:pt idx="80127">
                  <c:v>205.6640625</c:v>
                </c:pt>
                <c:pt idx="80128">
                  <c:v>205.66666666666666</c:v>
                </c:pt>
                <c:pt idx="80129">
                  <c:v>205.66927083333334</c:v>
                </c:pt>
                <c:pt idx="80130">
                  <c:v>205.671875</c:v>
                </c:pt>
                <c:pt idx="80131">
                  <c:v>205.67447916666666</c:v>
                </c:pt>
                <c:pt idx="80132">
                  <c:v>205.67708333333334</c:v>
                </c:pt>
                <c:pt idx="80133">
                  <c:v>205.6796875</c:v>
                </c:pt>
                <c:pt idx="80134">
                  <c:v>205.68229166666666</c:v>
                </c:pt>
                <c:pt idx="80135">
                  <c:v>205.68489583333334</c:v>
                </c:pt>
                <c:pt idx="80136">
                  <c:v>205.6875</c:v>
                </c:pt>
                <c:pt idx="80137">
                  <c:v>205.69010416666666</c:v>
                </c:pt>
                <c:pt idx="80138">
                  <c:v>205.69270833333334</c:v>
                </c:pt>
                <c:pt idx="80139">
                  <c:v>205.6953125</c:v>
                </c:pt>
                <c:pt idx="80140">
                  <c:v>205.69791666666666</c:v>
                </c:pt>
                <c:pt idx="80141">
                  <c:v>205.70052083333334</c:v>
                </c:pt>
                <c:pt idx="80142">
                  <c:v>205.703125</c:v>
                </c:pt>
                <c:pt idx="80143">
                  <c:v>205.70572916666666</c:v>
                </c:pt>
                <c:pt idx="80144">
                  <c:v>205.70833333333334</c:v>
                </c:pt>
                <c:pt idx="80145">
                  <c:v>205.7109375</c:v>
                </c:pt>
                <c:pt idx="80146">
                  <c:v>205.71354166666666</c:v>
                </c:pt>
                <c:pt idx="80147">
                  <c:v>205.71614583333334</c:v>
                </c:pt>
                <c:pt idx="80148">
                  <c:v>205.71875</c:v>
                </c:pt>
                <c:pt idx="80149">
                  <c:v>205.72135416666666</c:v>
                </c:pt>
                <c:pt idx="80150">
                  <c:v>205.72395833333334</c:v>
                </c:pt>
                <c:pt idx="80151">
                  <c:v>205.7265625</c:v>
                </c:pt>
                <c:pt idx="80152">
                  <c:v>205.72916666666666</c:v>
                </c:pt>
                <c:pt idx="80153">
                  <c:v>205.73177083333334</c:v>
                </c:pt>
                <c:pt idx="80154">
                  <c:v>205.734375</c:v>
                </c:pt>
                <c:pt idx="80155">
                  <c:v>205.73697916666666</c:v>
                </c:pt>
                <c:pt idx="80156">
                  <c:v>205.73958333333334</c:v>
                </c:pt>
                <c:pt idx="80157">
                  <c:v>205.7421875</c:v>
                </c:pt>
                <c:pt idx="80158">
                  <c:v>205.74479166666666</c:v>
                </c:pt>
                <c:pt idx="80159">
                  <c:v>205.74739583333334</c:v>
                </c:pt>
                <c:pt idx="80160">
                  <c:v>205.75</c:v>
                </c:pt>
                <c:pt idx="80161">
                  <c:v>205.75260416666666</c:v>
                </c:pt>
                <c:pt idx="80162">
                  <c:v>205.75520833333334</c:v>
                </c:pt>
                <c:pt idx="80163">
                  <c:v>205.7578125</c:v>
                </c:pt>
                <c:pt idx="80164">
                  <c:v>205.76041666666666</c:v>
                </c:pt>
                <c:pt idx="80165">
                  <c:v>205.76302083333334</c:v>
                </c:pt>
                <c:pt idx="80166">
                  <c:v>205.765625</c:v>
                </c:pt>
                <c:pt idx="80167">
                  <c:v>205.76822916666666</c:v>
                </c:pt>
                <c:pt idx="80168">
                  <c:v>205.77083333333334</c:v>
                </c:pt>
                <c:pt idx="80169">
                  <c:v>205.7734375</c:v>
                </c:pt>
                <c:pt idx="80170">
                  <c:v>205.77604166666666</c:v>
                </c:pt>
                <c:pt idx="80171">
                  <c:v>205.77864583333334</c:v>
                </c:pt>
                <c:pt idx="80172">
                  <c:v>205.78125</c:v>
                </c:pt>
                <c:pt idx="80173">
                  <c:v>205.78385416666666</c:v>
                </c:pt>
                <c:pt idx="80174">
                  <c:v>205.78645833333334</c:v>
                </c:pt>
                <c:pt idx="80175">
                  <c:v>205.7890625</c:v>
                </c:pt>
                <c:pt idx="80176">
                  <c:v>205.79166666666666</c:v>
                </c:pt>
                <c:pt idx="80177">
                  <c:v>205.79427083333334</c:v>
                </c:pt>
                <c:pt idx="80178">
                  <c:v>205.796875</c:v>
                </c:pt>
                <c:pt idx="80179">
                  <c:v>205.79947916666666</c:v>
                </c:pt>
                <c:pt idx="80180">
                  <c:v>205.80208333333334</c:v>
                </c:pt>
                <c:pt idx="80181">
                  <c:v>205.8046875</c:v>
                </c:pt>
                <c:pt idx="80182">
                  <c:v>205.80729166666666</c:v>
                </c:pt>
                <c:pt idx="80183">
                  <c:v>205.80989583333334</c:v>
                </c:pt>
                <c:pt idx="80184">
                  <c:v>205.8125</c:v>
                </c:pt>
                <c:pt idx="80185">
                  <c:v>205.81510416666666</c:v>
                </c:pt>
                <c:pt idx="80186">
                  <c:v>205.81770833333334</c:v>
                </c:pt>
                <c:pt idx="80187">
                  <c:v>205.8203125</c:v>
                </c:pt>
                <c:pt idx="80188">
                  <c:v>205.82291666666666</c:v>
                </c:pt>
                <c:pt idx="80189">
                  <c:v>205.82552083333334</c:v>
                </c:pt>
                <c:pt idx="80190">
                  <c:v>205.828125</c:v>
                </c:pt>
                <c:pt idx="80191">
                  <c:v>205.83072916666666</c:v>
                </c:pt>
                <c:pt idx="80192">
                  <c:v>205.83333333333334</c:v>
                </c:pt>
                <c:pt idx="80193">
                  <c:v>205.8359375</c:v>
                </c:pt>
                <c:pt idx="80194">
                  <c:v>205.83854166666666</c:v>
                </c:pt>
                <c:pt idx="80195">
                  <c:v>205.84114583333334</c:v>
                </c:pt>
                <c:pt idx="80196">
                  <c:v>205.84375</c:v>
                </c:pt>
                <c:pt idx="80197">
                  <c:v>205.84635416666666</c:v>
                </c:pt>
                <c:pt idx="80198">
                  <c:v>205.84895833333334</c:v>
                </c:pt>
                <c:pt idx="80199">
                  <c:v>205.8515625</c:v>
                </c:pt>
                <c:pt idx="80200">
                  <c:v>205.85416666666666</c:v>
                </c:pt>
                <c:pt idx="80201">
                  <c:v>205.85677083333334</c:v>
                </c:pt>
                <c:pt idx="80202">
                  <c:v>205.859375</c:v>
                </c:pt>
                <c:pt idx="80203">
                  <c:v>205.86197916666666</c:v>
                </c:pt>
                <c:pt idx="80204">
                  <c:v>205.86458333333334</c:v>
                </c:pt>
                <c:pt idx="80205">
                  <c:v>205.8671875</c:v>
                </c:pt>
                <c:pt idx="80206">
                  <c:v>205.86979166666666</c:v>
                </c:pt>
                <c:pt idx="80207">
                  <c:v>205.87239583333334</c:v>
                </c:pt>
                <c:pt idx="80208">
                  <c:v>205.875</c:v>
                </c:pt>
                <c:pt idx="80209">
                  <c:v>205.87760416666666</c:v>
                </c:pt>
                <c:pt idx="80210">
                  <c:v>205.88020833333334</c:v>
                </c:pt>
                <c:pt idx="80211">
                  <c:v>205.8828125</c:v>
                </c:pt>
                <c:pt idx="80212">
                  <c:v>205.88541666666666</c:v>
                </c:pt>
                <c:pt idx="80213">
                  <c:v>205.88802083333334</c:v>
                </c:pt>
                <c:pt idx="80214">
                  <c:v>205.890625</c:v>
                </c:pt>
                <c:pt idx="80215">
                  <c:v>205.89322916666666</c:v>
                </c:pt>
                <c:pt idx="80216">
                  <c:v>205.89583333333334</c:v>
                </c:pt>
                <c:pt idx="80217">
                  <c:v>205.8984375</c:v>
                </c:pt>
                <c:pt idx="80218">
                  <c:v>205.90104166666666</c:v>
                </c:pt>
                <c:pt idx="80219">
                  <c:v>205.90364583333334</c:v>
                </c:pt>
                <c:pt idx="80220">
                  <c:v>205.90625</c:v>
                </c:pt>
                <c:pt idx="80221">
                  <c:v>205.90885416666666</c:v>
                </c:pt>
                <c:pt idx="80222">
                  <c:v>205.91145833333334</c:v>
                </c:pt>
                <c:pt idx="80223">
                  <c:v>205.9140625</c:v>
                </c:pt>
                <c:pt idx="80224">
                  <c:v>205.91666666666666</c:v>
                </c:pt>
                <c:pt idx="80225">
                  <c:v>205.91927083333334</c:v>
                </c:pt>
                <c:pt idx="80226">
                  <c:v>205.921875</c:v>
                </c:pt>
                <c:pt idx="80227">
                  <c:v>205.92447916666666</c:v>
                </c:pt>
                <c:pt idx="80228">
                  <c:v>205.92708333333334</c:v>
                </c:pt>
                <c:pt idx="80229">
                  <c:v>205.9296875</c:v>
                </c:pt>
                <c:pt idx="80230">
                  <c:v>205.93229166666666</c:v>
                </c:pt>
                <c:pt idx="80231">
                  <c:v>205.93489583333334</c:v>
                </c:pt>
                <c:pt idx="80232">
                  <c:v>205.9375</c:v>
                </c:pt>
                <c:pt idx="80233">
                  <c:v>205.94010416666666</c:v>
                </c:pt>
                <c:pt idx="80234">
                  <c:v>205.94270833333334</c:v>
                </c:pt>
                <c:pt idx="80235">
                  <c:v>205.9453125</c:v>
                </c:pt>
                <c:pt idx="80236">
                  <c:v>205.94791666666666</c:v>
                </c:pt>
                <c:pt idx="80237">
                  <c:v>205.95052083333334</c:v>
                </c:pt>
                <c:pt idx="80238">
                  <c:v>205.953125</c:v>
                </c:pt>
                <c:pt idx="80239">
                  <c:v>205.95572916666666</c:v>
                </c:pt>
                <c:pt idx="80240">
                  <c:v>205.95833333333334</c:v>
                </c:pt>
                <c:pt idx="80241">
                  <c:v>205.9609375</c:v>
                </c:pt>
                <c:pt idx="80242">
                  <c:v>205.96354166666666</c:v>
                </c:pt>
                <c:pt idx="80243">
                  <c:v>205.96614583333334</c:v>
                </c:pt>
                <c:pt idx="80244">
                  <c:v>205.96875</c:v>
                </c:pt>
                <c:pt idx="80245">
                  <c:v>205.97135416666666</c:v>
                </c:pt>
                <c:pt idx="80246">
                  <c:v>205.97395833333334</c:v>
                </c:pt>
                <c:pt idx="80247">
                  <c:v>205.9765625</c:v>
                </c:pt>
                <c:pt idx="80248">
                  <c:v>205.97916666666666</c:v>
                </c:pt>
                <c:pt idx="80249">
                  <c:v>205.98177083333334</c:v>
                </c:pt>
                <c:pt idx="80250">
                  <c:v>205.984375</c:v>
                </c:pt>
                <c:pt idx="80251">
                  <c:v>205.98697916666666</c:v>
                </c:pt>
                <c:pt idx="80252">
                  <c:v>205.98958333333334</c:v>
                </c:pt>
                <c:pt idx="80253">
                  <c:v>205.9921875</c:v>
                </c:pt>
                <c:pt idx="80254">
                  <c:v>205.99479166666666</c:v>
                </c:pt>
                <c:pt idx="80255">
                  <c:v>205.99739583333334</c:v>
                </c:pt>
                <c:pt idx="80256">
                  <c:v>206</c:v>
                </c:pt>
                <c:pt idx="80257">
                  <c:v>206.00260416666666</c:v>
                </c:pt>
                <c:pt idx="80258">
                  <c:v>206.00520833333334</c:v>
                </c:pt>
                <c:pt idx="80259">
                  <c:v>206.0078125</c:v>
                </c:pt>
                <c:pt idx="80260">
                  <c:v>206.01041666666666</c:v>
                </c:pt>
                <c:pt idx="80261">
                  <c:v>206.01302083333334</c:v>
                </c:pt>
                <c:pt idx="80262">
                  <c:v>206.015625</c:v>
                </c:pt>
                <c:pt idx="80263">
                  <c:v>206.01822916666666</c:v>
                </c:pt>
                <c:pt idx="80264">
                  <c:v>206.02083333333334</c:v>
                </c:pt>
                <c:pt idx="80265">
                  <c:v>206.0234375</c:v>
                </c:pt>
                <c:pt idx="80266">
                  <c:v>206.02604166666666</c:v>
                </c:pt>
                <c:pt idx="80267">
                  <c:v>206.02864583333334</c:v>
                </c:pt>
                <c:pt idx="80268">
                  <c:v>206.03125</c:v>
                </c:pt>
                <c:pt idx="80269">
                  <c:v>206.03385416666666</c:v>
                </c:pt>
                <c:pt idx="80270">
                  <c:v>206.03645833333334</c:v>
                </c:pt>
                <c:pt idx="80271">
                  <c:v>206.0390625</c:v>
                </c:pt>
                <c:pt idx="80272">
                  <c:v>206.04166666666666</c:v>
                </c:pt>
                <c:pt idx="80273">
                  <c:v>206.04427083333334</c:v>
                </c:pt>
                <c:pt idx="80274">
                  <c:v>206.046875</c:v>
                </c:pt>
                <c:pt idx="80275">
                  <c:v>206.04947916666666</c:v>
                </c:pt>
                <c:pt idx="80276">
                  <c:v>206.05208333333334</c:v>
                </c:pt>
                <c:pt idx="80277">
                  <c:v>206.0546875</c:v>
                </c:pt>
                <c:pt idx="80278">
                  <c:v>206.05729166666666</c:v>
                </c:pt>
                <c:pt idx="80279">
                  <c:v>206.05989583333334</c:v>
                </c:pt>
                <c:pt idx="80280">
                  <c:v>206.0625</c:v>
                </c:pt>
                <c:pt idx="80281">
                  <c:v>206.06510416666666</c:v>
                </c:pt>
                <c:pt idx="80282">
                  <c:v>206.06770833333334</c:v>
                </c:pt>
                <c:pt idx="80283">
                  <c:v>206.0703125</c:v>
                </c:pt>
                <c:pt idx="80284">
                  <c:v>206.07291666666666</c:v>
                </c:pt>
                <c:pt idx="80285">
                  <c:v>206.07552083333334</c:v>
                </c:pt>
                <c:pt idx="80286">
                  <c:v>206.078125</c:v>
                </c:pt>
                <c:pt idx="80287">
                  <c:v>206.08072916666666</c:v>
                </c:pt>
                <c:pt idx="80288">
                  <c:v>206.08333333333334</c:v>
                </c:pt>
                <c:pt idx="80289">
                  <c:v>206.0859375</c:v>
                </c:pt>
                <c:pt idx="80290">
                  <c:v>206.08854166666666</c:v>
                </c:pt>
                <c:pt idx="80291">
                  <c:v>206.09114583333334</c:v>
                </c:pt>
                <c:pt idx="80292">
                  <c:v>206.09375</c:v>
                </c:pt>
                <c:pt idx="80293">
                  <c:v>206.09635416666666</c:v>
                </c:pt>
                <c:pt idx="80294">
                  <c:v>206.09895833333334</c:v>
                </c:pt>
                <c:pt idx="80295">
                  <c:v>206.1015625</c:v>
                </c:pt>
                <c:pt idx="80296">
                  <c:v>206.10416666666666</c:v>
                </c:pt>
                <c:pt idx="80297">
                  <c:v>206.10677083333334</c:v>
                </c:pt>
                <c:pt idx="80298">
                  <c:v>206.109375</c:v>
                </c:pt>
                <c:pt idx="80299">
                  <c:v>206.11197916666666</c:v>
                </c:pt>
                <c:pt idx="80300">
                  <c:v>206.11458333333334</c:v>
                </c:pt>
                <c:pt idx="80301">
                  <c:v>206.1171875</c:v>
                </c:pt>
                <c:pt idx="80302">
                  <c:v>206.11979166666666</c:v>
                </c:pt>
                <c:pt idx="80303">
                  <c:v>206.12239583333334</c:v>
                </c:pt>
                <c:pt idx="80304">
                  <c:v>206.125</c:v>
                </c:pt>
                <c:pt idx="80305">
                  <c:v>206.12760416666666</c:v>
                </c:pt>
                <c:pt idx="80306">
                  <c:v>206.13020833333334</c:v>
                </c:pt>
                <c:pt idx="80307">
                  <c:v>206.1328125</c:v>
                </c:pt>
                <c:pt idx="80308">
                  <c:v>206.13541666666666</c:v>
                </c:pt>
                <c:pt idx="80309">
                  <c:v>206.13802083333334</c:v>
                </c:pt>
                <c:pt idx="80310">
                  <c:v>206.140625</c:v>
                </c:pt>
                <c:pt idx="80311">
                  <c:v>206.14322916666666</c:v>
                </c:pt>
                <c:pt idx="80312">
                  <c:v>206.14583333333334</c:v>
                </c:pt>
                <c:pt idx="80313">
                  <c:v>206.1484375</c:v>
                </c:pt>
                <c:pt idx="80314">
                  <c:v>206.15104166666666</c:v>
                </c:pt>
                <c:pt idx="80315">
                  <c:v>206.15364583333334</c:v>
                </c:pt>
                <c:pt idx="80316">
                  <c:v>206.15625</c:v>
                </c:pt>
                <c:pt idx="80317">
                  <c:v>206.15885416666666</c:v>
                </c:pt>
                <c:pt idx="80318">
                  <c:v>206.16145833333334</c:v>
                </c:pt>
                <c:pt idx="80319">
                  <c:v>206.1640625</c:v>
                </c:pt>
                <c:pt idx="80320">
                  <c:v>206.16666666666666</c:v>
                </c:pt>
                <c:pt idx="80321">
                  <c:v>206.16927083333334</c:v>
                </c:pt>
                <c:pt idx="80322">
                  <c:v>206.171875</c:v>
                </c:pt>
                <c:pt idx="80323">
                  <c:v>206.17447916666666</c:v>
                </c:pt>
                <c:pt idx="80324">
                  <c:v>206.17708333333334</c:v>
                </c:pt>
                <c:pt idx="80325">
                  <c:v>206.1796875</c:v>
                </c:pt>
                <c:pt idx="80326">
                  <c:v>206.18229166666666</c:v>
                </c:pt>
                <c:pt idx="80327">
                  <c:v>206.18489583333334</c:v>
                </c:pt>
                <c:pt idx="80328">
                  <c:v>206.1875</c:v>
                </c:pt>
                <c:pt idx="80329">
                  <c:v>206.19010416666666</c:v>
                </c:pt>
                <c:pt idx="80330">
                  <c:v>206.19270833333334</c:v>
                </c:pt>
                <c:pt idx="80331">
                  <c:v>206.1953125</c:v>
                </c:pt>
                <c:pt idx="80332">
                  <c:v>206.19791666666666</c:v>
                </c:pt>
                <c:pt idx="80333">
                  <c:v>206.20052083333334</c:v>
                </c:pt>
                <c:pt idx="80334">
                  <c:v>206.203125</c:v>
                </c:pt>
                <c:pt idx="80335">
                  <c:v>206.20572916666666</c:v>
                </c:pt>
                <c:pt idx="80336">
                  <c:v>206.20833333333334</c:v>
                </c:pt>
                <c:pt idx="80337">
                  <c:v>206.2109375</c:v>
                </c:pt>
                <c:pt idx="80338">
                  <c:v>206.21354166666666</c:v>
                </c:pt>
                <c:pt idx="80339">
                  <c:v>206.21614583333334</c:v>
                </c:pt>
                <c:pt idx="80340">
                  <c:v>206.21875</c:v>
                </c:pt>
                <c:pt idx="80341">
                  <c:v>206.22135416666666</c:v>
                </c:pt>
                <c:pt idx="80342">
                  <c:v>206.22395833333334</c:v>
                </c:pt>
                <c:pt idx="80343">
                  <c:v>206.2265625</c:v>
                </c:pt>
                <c:pt idx="80344">
                  <c:v>206.22916666666666</c:v>
                </c:pt>
                <c:pt idx="80345">
                  <c:v>206.23177083333334</c:v>
                </c:pt>
                <c:pt idx="80346">
                  <c:v>206.234375</c:v>
                </c:pt>
                <c:pt idx="80347">
                  <c:v>206.23697916666666</c:v>
                </c:pt>
                <c:pt idx="80348">
                  <c:v>206.23958333333334</c:v>
                </c:pt>
                <c:pt idx="80349">
                  <c:v>206.2421875</c:v>
                </c:pt>
                <c:pt idx="80350">
                  <c:v>206.24479166666666</c:v>
                </c:pt>
                <c:pt idx="80351">
                  <c:v>206.24739583333334</c:v>
                </c:pt>
                <c:pt idx="80352">
                  <c:v>206.25</c:v>
                </c:pt>
                <c:pt idx="80353">
                  <c:v>206.25260416666666</c:v>
                </c:pt>
                <c:pt idx="80354">
                  <c:v>206.25520833333334</c:v>
                </c:pt>
                <c:pt idx="80355">
                  <c:v>206.2578125</c:v>
                </c:pt>
                <c:pt idx="80356">
                  <c:v>206.26041666666666</c:v>
                </c:pt>
                <c:pt idx="80357">
                  <c:v>206.26302083333334</c:v>
                </c:pt>
                <c:pt idx="80358">
                  <c:v>206.265625</c:v>
                </c:pt>
                <c:pt idx="80359">
                  <c:v>206.26822916666666</c:v>
                </c:pt>
                <c:pt idx="80360">
                  <c:v>206.27083333333334</c:v>
                </c:pt>
                <c:pt idx="80361">
                  <c:v>206.2734375</c:v>
                </c:pt>
                <c:pt idx="80362">
                  <c:v>206.27604166666666</c:v>
                </c:pt>
                <c:pt idx="80363">
                  <c:v>206.27864583333334</c:v>
                </c:pt>
                <c:pt idx="80364">
                  <c:v>206.28125</c:v>
                </c:pt>
                <c:pt idx="80365">
                  <c:v>206.28385416666666</c:v>
                </c:pt>
                <c:pt idx="80366">
                  <c:v>206.28645833333334</c:v>
                </c:pt>
                <c:pt idx="80367">
                  <c:v>206.2890625</c:v>
                </c:pt>
                <c:pt idx="80368">
                  <c:v>206.29166666666666</c:v>
                </c:pt>
                <c:pt idx="80369">
                  <c:v>206.29427083333334</c:v>
                </c:pt>
                <c:pt idx="80370">
                  <c:v>206.296875</c:v>
                </c:pt>
                <c:pt idx="80371">
                  <c:v>206.29947916666666</c:v>
                </c:pt>
                <c:pt idx="80372">
                  <c:v>206.30208333333334</c:v>
                </c:pt>
                <c:pt idx="80373">
                  <c:v>206.3046875</c:v>
                </c:pt>
                <c:pt idx="80374">
                  <c:v>206.30729166666666</c:v>
                </c:pt>
                <c:pt idx="80375">
                  <c:v>206.30989583333334</c:v>
                </c:pt>
                <c:pt idx="80376">
                  <c:v>206.3125</c:v>
                </c:pt>
                <c:pt idx="80377">
                  <c:v>206.31510416666666</c:v>
                </c:pt>
                <c:pt idx="80378">
                  <c:v>206.31770833333334</c:v>
                </c:pt>
                <c:pt idx="80379">
                  <c:v>206.3203125</c:v>
                </c:pt>
                <c:pt idx="80380">
                  <c:v>206.32291666666666</c:v>
                </c:pt>
                <c:pt idx="80381">
                  <c:v>206.32552083333334</c:v>
                </c:pt>
                <c:pt idx="80382">
                  <c:v>206.328125</c:v>
                </c:pt>
                <c:pt idx="80383">
                  <c:v>206.33072916666666</c:v>
                </c:pt>
                <c:pt idx="80384">
                  <c:v>206.33333333333334</c:v>
                </c:pt>
                <c:pt idx="80385">
                  <c:v>206.3359375</c:v>
                </c:pt>
                <c:pt idx="80386">
                  <c:v>206.33854166666666</c:v>
                </c:pt>
                <c:pt idx="80387">
                  <c:v>206.34114583333334</c:v>
                </c:pt>
                <c:pt idx="80388">
                  <c:v>206.34375</c:v>
                </c:pt>
                <c:pt idx="80389">
                  <c:v>206.34635416666666</c:v>
                </c:pt>
                <c:pt idx="80390">
                  <c:v>206.34895833333334</c:v>
                </c:pt>
                <c:pt idx="80391">
                  <c:v>206.3515625</c:v>
                </c:pt>
                <c:pt idx="80392">
                  <c:v>206.35416666666666</c:v>
                </c:pt>
                <c:pt idx="80393">
                  <c:v>206.35677083333334</c:v>
                </c:pt>
                <c:pt idx="80394">
                  <c:v>206.359375</c:v>
                </c:pt>
                <c:pt idx="80395">
                  <c:v>206.36197916666666</c:v>
                </c:pt>
                <c:pt idx="80396">
                  <c:v>206.36458333333334</c:v>
                </c:pt>
                <c:pt idx="80397">
                  <c:v>206.3671875</c:v>
                </c:pt>
                <c:pt idx="80398">
                  <c:v>206.36979166666666</c:v>
                </c:pt>
                <c:pt idx="80399">
                  <c:v>206.37239583333334</c:v>
                </c:pt>
                <c:pt idx="80400">
                  <c:v>206.375</c:v>
                </c:pt>
                <c:pt idx="80401">
                  <c:v>206.37760416666666</c:v>
                </c:pt>
                <c:pt idx="80402">
                  <c:v>206.38020833333334</c:v>
                </c:pt>
                <c:pt idx="80403">
                  <c:v>206.3828125</c:v>
                </c:pt>
                <c:pt idx="80404">
                  <c:v>206.38541666666666</c:v>
                </c:pt>
                <c:pt idx="80405">
                  <c:v>206.38802083333334</c:v>
                </c:pt>
                <c:pt idx="80406">
                  <c:v>206.390625</c:v>
                </c:pt>
                <c:pt idx="80407">
                  <c:v>206.39322916666666</c:v>
                </c:pt>
                <c:pt idx="80408">
                  <c:v>206.39583333333334</c:v>
                </c:pt>
                <c:pt idx="80409">
                  <c:v>206.3984375</c:v>
                </c:pt>
                <c:pt idx="80410">
                  <c:v>206.40104166666666</c:v>
                </c:pt>
                <c:pt idx="80411">
                  <c:v>206.40364583333334</c:v>
                </c:pt>
                <c:pt idx="80412">
                  <c:v>206.40625</c:v>
                </c:pt>
                <c:pt idx="80413">
                  <c:v>206.40885416666666</c:v>
                </c:pt>
                <c:pt idx="80414">
                  <c:v>206.41145833333334</c:v>
                </c:pt>
                <c:pt idx="80415">
                  <c:v>206.4140625</c:v>
                </c:pt>
                <c:pt idx="80416">
                  <c:v>206.41666666666666</c:v>
                </c:pt>
                <c:pt idx="80417">
                  <c:v>206.41927083333334</c:v>
                </c:pt>
                <c:pt idx="80418">
                  <c:v>206.421875</c:v>
                </c:pt>
                <c:pt idx="80419">
                  <c:v>206.42447916666666</c:v>
                </c:pt>
                <c:pt idx="80420">
                  <c:v>206.42708333333334</c:v>
                </c:pt>
                <c:pt idx="80421">
                  <c:v>206.4296875</c:v>
                </c:pt>
                <c:pt idx="80422">
                  <c:v>206.43229166666666</c:v>
                </c:pt>
                <c:pt idx="80423">
                  <c:v>206.43489583333334</c:v>
                </c:pt>
                <c:pt idx="80424">
                  <c:v>206.4375</c:v>
                </c:pt>
                <c:pt idx="80425">
                  <c:v>206.44010416666666</c:v>
                </c:pt>
                <c:pt idx="80426">
                  <c:v>206.44270833333334</c:v>
                </c:pt>
                <c:pt idx="80427">
                  <c:v>206.4453125</c:v>
                </c:pt>
                <c:pt idx="80428">
                  <c:v>206.44791666666666</c:v>
                </c:pt>
                <c:pt idx="80429">
                  <c:v>206.45052083333334</c:v>
                </c:pt>
                <c:pt idx="80430">
                  <c:v>206.453125</c:v>
                </c:pt>
                <c:pt idx="80431">
                  <c:v>206.45572916666666</c:v>
                </c:pt>
                <c:pt idx="80432">
                  <c:v>206.45833333333334</c:v>
                </c:pt>
                <c:pt idx="80433">
                  <c:v>206.4609375</c:v>
                </c:pt>
                <c:pt idx="80434">
                  <c:v>206.46354166666666</c:v>
                </c:pt>
                <c:pt idx="80435">
                  <c:v>206.46614583333334</c:v>
                </c:pt>
                <c:pt idx="80436">
                  <c:v>206.46875</c:v>
                </c:pt>
                <c:pt idx="80437">
                  <c:v>206.47135416666666</c:v>
                </c:pt>
                <c:pt idx="80438">
                  <c:v>206.47395833333334</c:v>
                </c:pt>
                <c:pt idx="80439">
                  <c:v>206.4765625</c:v>
                </c:pt>
                <c:pt idx="80440">
                  <c:v>206.47916666666666</c:v>
                </c:pt>
                <c:pt idx="80441">
                  <c:v>206.48177083333334</c:v>
                </c:pt>
                <c:pt idx="80442">
                  <c:v>206.484375</c:v>
                </c:pt>
                <c:pt idx="80443">
                  <c:v>206.48697916666666</c:v>
                </c:pt>
                <c:pt idx="80444">
                  <c:v>206.48958333333334</c:v>
                </c:pt>
                <c:pt idx="80445">
                  <c:v>206.4921875</c:v>
                </c:pt>
                <c:pt idx="80446">
                  <c:v>206.49479166666666</c:v>
                </c:pt>
                <c:pt idx="80447">
                  <c:v>206.49739583333334</c:v>
                </c:pt>
                <c:pt idx="80448">
                  <c:v>206.5</c:v>
                </c:pt>
                <c:pt idx="80449">
                  <c:v>206.50260416666666</c:v>
                </c:pt>
                <c:pt idx="80450">
                  <c:v>206.50520833333334</c:v>
                </c:pt>
                <c:pt idx="80451">
                  <c:v>206.5078125</c:v>
                </c:pt>
                <c:pt idx="80452">
                  <c:v>206.51041666666666</c:v>
                </c:pt>
                <c:pt idx="80453">
                  <c:v>206.51302083333334</c:v>
                </c:pt>
                <c:pt idx="80454">
                  <c:v>206.515625</c:v>
                </c:pt>
                <c:pt idx="80455">
                  <c:v>206.51822916666666</c:v>
                </c:pt>
                <c:pt idx="80456">
                  <c:v>206.52083333333334</c:v>
                </c:pt>
                <c:pt idx="80457">
                  <c:v>206.5234375</c:v>
                </c:pt>
                <c:pt idx="80458">
                  <c:v>206.52604166666666</c:v>
                </c:pt>
                <c:pt idx="80459">
                  <c:v>206.52864583333334</c:v>
                </c:pt>
                <c:pt idx="80460">
                  <c:v>206.53125</c:v>
                </c:pt>
                <c:pt idx="80461">
                  <c:v>206.53385416666666</c:v>
                </c:pt>
                <c:pt idx="80462">
                  <c:v>206.53645833333334</c:v>
                </c:pt>
                <c:pt idx="80463">
                  <c:v>206.5390625</c:v>
                </c:pt>
                <c:pt idx="80464">
                  <c:v>206.54166666666666</c:v>
                </c:pt>
                <c:pt idx="80465">
                  <c:v>206.54427083333334</c:v>
                </c:pt>
                <c:pt idx="80466">
                  <c:v>206.546875</c:v>
                </c:pt>
                <c:pt idx="80467">
                  <c:v>206.54947916666666</c:v>
                </c:pt>
                <c:pt idx="80468">
                  <c:v>206.55208333333334</c:v>
                </c:pt>
                <c:pt idx="80469">
                  <c:v>206.5546875</c:v>
                </c:pt>
                <c:pt idx="80470">
                  <c:v>206.55729166666666</c:v>
                </c:pt>
                <c:pt idx="80471">
                  <c:v>206.55989583333334</c:v>
                </c:pt>
                <c:pt idx="80472">
                  <c:v>206.5625</c:v>
                </c:pt>
                <c:pt idx="80473">
                  <c:v>206.56510416666666</c:v>
                </c:pt>
                <c:pt idx="80474">
                  <c:v>206.56770833333334</c:v>
                </c:pt>
                <c:pt idx="80475">
                  <c:v>206.5703125</c:v>
                </c:pt>
                <c:pt idx="80476">
                  <c:v>206.57291666666666</c:v>
                </c:pt>
                <c:pt idx="80477">
                  <c:v>206.57552083333334</c:v>
                </c:pt>
                <c:pt idx="80478">
                  <c:v>206.578125</c:v>
                </c:pt>
                <c:pt idx="80479">
                  <c:v>206.58072916666666</c:v>
                </c:pt>
                <c:pt idx="80480">
                  <c:v>206.58333333333334</c:v>
                </c:pt>
                <c:pt idx="80481">
                  <c:v>206.5859375</c:v>
                </c:pt>
                <c:pt idx="80482">
                  <c:v>206.58854166666666</c:v>
                </c:pt>
                <c:pt idx="80483">
                  <c:v>206.59114583333334</c:v>
                </c:pt>
                <c:pt idx="80484">
                  <c:v>206.59375</c:v>
                </c:pt>
                <c:pt idx="80485">
                  <c:v>206.59635416666666</c:v>
                </c:pt>
                <c:pt idx="80486">
                  <c:v>206.59895833333334</c:v>
                </c:pt>
                <c:pt idx="80487">
                  <c:v>206.6015625</c:v>
                </c:pt>
                <c:pt idx="80488">
                  <c:v>206.60416666666666</c:v>
                </c:pt>
                <c:pt idx="80489">
                  <c:v>206.60677083333334</c:v>
                </c:pt>
                <c:pt idx="80490">
                  <c:v>206.609375</c:v>
                </c:pt>
                <c:pt idx="80491">
                  <c:v>206.61197916666666</c:v>
                </c:pt>
                <c:pt idx="80492">
                  <c:v>206.61458333333334</c:v>
                </c:pt>
                <c:pt idx="80493">
                  <c:v>206.6171875</c:v>
                </c:pt>
                <c:pt idx="80494">
                  <c:v>206.61979166666666</c:v>
                </c:pt>
                <c:pt idx="80495">
                  <c:v>206.62239583333334</c:v>
                </c:pt>
                <c:pt idx="80496">
                  <c:v>206.625</c:v>
                </c:pt>
                <c:pt idx="80497">
                  <c:v>206.62760416666666</c:v>
                </c:pt>
                <c:pt idx="80498">
                  <c:v>206.63020833333334</c:v>
                </c:pt>
                <c:pt idx="80499">
                  <c:v>206.6328125</c:v>
                </c:pt>
                <c:pt idx="80500">
                  <c:v>206.63541666666666</c:v>
                </c:pt>
                <c:pt idx="80501">
                  <c:v>206.63802083333334</c:v>
                </c:pt>
                <c:pt idx="80502">
                  <c:v>206.640625</c:v>
                </c:pt>
                <c:pt idx="80503">
                  <c:v>206.64322916666666</c:v>
                </c:pt>
                <c:pt idx="80504">
                  <c:v>206.64583333333334</c:v>
                </c:pt>
                <c:pt idx="80505">
                  <c:v>206.6484375</c:v>
                </c:pt>
                <c:pt idx="80506">
                  <c:v>206.65104166666666</c:v>
                </c:pt>
                <c:pt idx="80507">
                  <c:v>206.65364583333334</c:v>
                </c:pt>
                <c:pt idx="80508">
                  <c:v>206.65625</c:v>
                </c:pt>
                <c:pt idx="80509">
                  <c:v>206.65885416666666</c:v>
                </c:pt>
                <c:pt idx="80510">
                  <c:v>206.66145833333334</c:v>
                </c:pt>
                <c:pt idx="80511">
                  <c:v>206.6640625</c:v>
                </c:pt>
                <c:pt idx="80512">
                  <c:v>206.66666666666666</c:v>
                </c:pt>
                <c:pt idx="80513">
                  <c:v>206.66927083333334</c:v>
                </c:pt>
                <c:pt idx="80514">
                  <c:v>206.671875</c:v>
                </c:pt>
                <c:pt idx="80515">
                  <c:v>206.67447916666666</c:v>
                </c:pt>
                <c:pt idx="80516">
                  <c:v>206.67708333333334</c:v>
                </c:pt>
                <c:pt idx="80517">
                  <c:v>206.6796875</c:v>
                </c:pt>
                <c:pt idx="80518">
                  <c:v>206.68229166666666</c:v>
                </c:pt>
                <c:pt idx="80519">
                  <c:v>206.68489583333334</c:v>
                </c:pt>
                <c:pt idx="80520">
                  <c:v>206.6875</c:v>
                </c:pt>
                <c:pt idx="80521">
                  <c:v>206.69010416666666</c:v>
                </c:pt>
                <c:pt idx="80522">
                  <c:v>206.69270833333334</c:v>
                </c:pt>
                <c:pt idx="80523">
                  <c:v>206.6953125</c:v>
                </c:pt>
                <c:pt idx="80524">
                  <c:v>206.69791666666666</c:v>
                </c:pt>
                <c:pt idx="80525">
                  <c:v>206.70052083333334</c:v>
                </c:pt>
                <c:pt idx="80526">
                  <c:v>206.703125</c:v>
                </c:pt>
                <c:pt idx="80527">
                  <c:v>206.70572916666666</c:v>
                </c:pt>
                <c:pt idx="80528">
                  <c:v>206.70833333333334</c:v>
                </c:pt>
                <c:pt idx="80529">
                  <c:v>206.7109375</c:v>
                </c:pt>
                <c:pt idx="80530">
                  <c:v>206.71354166666666</c:v>
                </c:pt>
                <c:pt idx="80531">
                  <c:v>206.71614583333334</c:v>
                </c:pt>
                <c:pt idx="80532">
                  <c:v>206.71875</c:v>
                </c:pt>
                <c:pt idx="80533">
                  <c:v>206.72135416666666</c:v>
                </c:pt>
                <c:pt idx="80534">
                  <c:v>206.72395833333334</c:v>
                </c:pt>
                <c:pt idx="80535">
                  <c:v>206.7265625</c:v>
                </c:pt>
                <c:pt idx="80536">
                  <c:v>206.72916666666666</c:v>
                </c:pt>
                <c:pt idx="80537">
                  <c:v>206.73177083333334</c:v>
                </c:pt>
                <c:pt idx="80538">
                  <c:v>206.734375</c:v>
                </c:pt>
                <c:pt idx="80539">
                  <c:v>206.73697916666666</c:v>
                </c:pt>
                <c:pt idx="80540">
                  <c:v>206.73958333333334</c:v>
                </c:pt>
                <c:pt idx="80541">
                  <c:v>206.7421875</c:v>
                </c:pt>
                <c:pt idx="80542">
                  <c:v>206.74479166666666</c:v>
                </c:pt>
                <c:pt idx="80543">
                  <c:v>206.74739583333334</c:v>
                </c:pt>
                <c:pt idx="80544">
                  <c:v>206.75</c:v>
                </c:pt>
                <c:pt idx="80545">
                  <c:v>206.75260416666666</c:v>
                </c:pt>
                <c:pt idx="80546">
                  <c:v>206.75520833333334</c:v>
                </c:pt>
                <c:pt idx="80547">
                  <c:v>206.7578125</c:v>
                </c:pt>
                <c:pt idx="80548">
                  <c:v>206.76041666666666</c:v>
                </c:pt>
                <c:pt idx="80549">
                  <c:v>206.76302083333334</c:v>
                </c:pt>
                <c:pt idx="80550">
                  <c:v>206.765625</c:v>
                </c:pt>
                <c:pt idx="80551">
                  <c:v>206.76822916666666</c:v>
                </c:pt>
                <c:pt idx="80552">
                  <c:v>206.77083333333334</c:v>
                </c:pt>
                <c:pt idx="80553">
                  <c:v>206.7734375</c:v>
                </c:pt>
                <c:pt idx="80554">
                  <c:v>206.77604166666666</c:v>
                </c:pt>
                <c:pt idx="80555">
                  <c:v>206.77864583333334</c:v>
                </c:pt>
                <c:pt idx="80556">
                  <c:v>206.78125</c:v>
                </c:pt>
                <c:pt idx="80557">
                  <c:v>206.78385416666666</c:v>
                </c:pt>
                <c:pt idx="80558">
                  <c:v>206.78645833333334</c:v>
                </c:pt>
                <c:pt idx="80559">
                  <c:v>206.7890625</c:v>
                </c:pt>
                <c:pt idx="80560">
                  <c:v>206.79166666666666</c:v>
                </c:pt>
                <c:pt idx="80561">
                  <c:v>206.79427083333334</c:v>
                </c:pt>
                <c:pt idx="80562">
                  <c:v>206.796875</c:v>
                </c:pt>
                <c:pt idx="80563">
                  <c:v>206.79947916666666</c:v>
                </c:pt>
                <c:pt idx="80564">
                  <c:v>206.80208333333334</c:v>
                </c:pt>
                <c:pt idx="80565">
                  <c:v>206.8046875</c:v>
                </c:pt>
                <c:pt idx="80566">
                  <c:v>206.80729166666666</c:v>
                </c:pt>
                <c:pt idx="80567">
                  <c:v>206.80989583333334</c:v>
                </c:pt>
                <c:pt idx="80568">
                  <c:v>206.8125</c:v>
                </c:pt>
                <c:pt idx="80569">
                  <c:v>206.81510416666666</c:v>
                </c:pt>
                <c:pt idx="80570">
                  <c:v>206.81770833333334</c:v>
                </c:pt>
                <c:pt idx="80571">
                  <c:v>206.8203125</c:v>
                </c:pt>
                <c:pt idx="80572">
                  <c:v>206.82291666666666</c:v>
                </c:pt>
                <c:pt idx="80573">
                  <c:v>206.82552083333334</c:v>
                </c:pt>
                <c:pt idx="80574">
                  <c:v>206.828125</c:v>
                </c:pt>
                <c:pt idx="80575">
                  <c:v>206.83072916666666</c:v>
                </c:pt>
                <c:pt idx="80576">
                  <c:v>206.83333333333334</c:v>
                </c:pt>
                <c:pt idx="80577">
                  <c:v>206.8359375</c:v>
                </c:pt>
                <c:pt idx="80578">
                  <c:v>206.83854166666666</c:v>
                </c:pt>
                <c:pt idx="80579">
                  <c:v>206.84114583333334</c:v>
                </c:pt>
                <c:pt idx="80580">
                  <c:v>206.84375</c:v>
                </c:pt>
                <c:pt idx="80581">
                  <c:v>206.84635416666666</c:v>
                </c:pt>
                <c:pt idx="80582">
                  <c:v>206.84895833333334</c:v>
                </c:pt>
                <c:pt idx="80583">
                  <c:v>206.8515625</c:v>
                </c:pt>
                <c:pt idx="80584">
                  <c:v>206.85416666666666</c:v>
                </c:pt>
                <c:pt idx="80585">
                  <c:v>206.85677083333334</c:v>
                </c:pt>
                <c:pt idx="80586">
                  <c:v>206.859375</c:v>
                </c:pt>
                <c:pt idx="80587">
                  <c:v>206.86197916666666</c:v>
                </c:pt>
                <c:pt idx="80588">
                  <c:v>206.86458333333334</c:v>
                </c:pt>
                <c:pt idx="80589">
                  <c:v>206.8671875</c:v>
                </c:pt>
                <c:pt idx="80590">
                  <c:v>206.86979166666666</c:v>
                </c:pt>
                <c:pt idx="80591">
                  <c:v>206.87239583333334</c:v>
                </c:pt>
                <c:pt idx="80592">
                  <c:v>206.875</c:v>
                </c:pt>
                <c:pt idx="80593">
                  <c:v>206.87760416666666</c:v>
                </c:pt>
                <c:pt idx="80594">
                  <c:v>206.88020833333334</c:v>
                </c:pt>
                <c:pt idx="80595">
                  <c:v>206.8828125</c:v>
                </c:pt>
                <c:pt idx="80596">
                  <c:v>206.88541666666666</c:v>
                </c:pt>
                <c:pt idx="80597">
                  <c:v>206.88802083333334</c:v>
                </c:pt>
                <c:pt idx="80598">
                  <c:v>206.890625</c:v>
                </c:pt>
                <c:pt idx="80599">
                  <c:v>206.89322916666666</c:v>
                </c:pt>
                <c:pt idx="80600">
                  <c:v>206.89583333333334</c:v>
                </c:pt>
                <c:pt idx="80601">
                  <c:v>206.8984375</c:v>
                </c:pt>
                <c:pt idx="80602">
                  <c:v>206.90104166666666</c:v>
                </c:pt>
                <c:pt idx="80603">
                  <c:v>206.90364583333334</c:v>
                </c:pt>
                <c:pt idx="80604">
                  <c:v>206.90625</c:v>
                </c:pt>
                <c:pt idx="80605">
                  <c:v>206.90885416666666</c:v>
                </c:pt>
                <c:pt idx="80606">
                  <c:v>206.91145833333334</c:v>
                </c:pt>
                <c:pt idx="80607">
                  <c:v>206.9140625</c:v>
                </c:pt>
                <c:pt idx="80608">
                  <c:v>206.91666666666666</c:v>
                </c:pt>
                <c:pt idx="80609">
                  <c:v>206.91927083333334</c:v>
                </c:pt>
                <c:pt idx="80610">
                  <c:v>206.921875</c:v>
                </c:pt>
                <c:pt idx="80611">
                  <c:v>206.92447916666666</c:v>
                </c:pt>
                <c:pt idx="80612">
                  <c:v>206.92708333333334</c:v>
                </c:pt>
                <c:pt idx="80613">
                  <c:v>206.9296875</c:v>
                </c:pt>
                <c:pt idx="80614">
                  <c:v>206.93229166666666</c:v>
                </c:pt>
                <c:pt idx="80615">
                  <c:v>206.93489583333334</c:v>
                </c:pt>
                <c:pt idx="80616">
                  <c:v>206.9375</c:v>
                </c:pt>
                <c:pt idx="80617">
                  <c:v>206.94010416666666</c:v>
                </c:pt>
                <c:pt idx="80618">
                  <c:v>206.94270833333334</c:v>
                </c:pt>
                <c:pt idx="80619">
                  <c:v>206.9453125</c:v>
                </c:pt>
                <c:pt idx="80620">
                  <c:v>206.94791666666666</c:v>
                </c:pt>
                <c:pt idx="80621">
                  <c:v>206.95052083333334</c:v>
                </c:pt>
                <c:pt idx="80622">
                  <c:v>206.953125</c:v>
                </c:pt>
                <c:pt idx="80623">
                  <c:v>206.95572916666666</c:v>
                </c:pt>
                <c:pt idx="80624">
                  <c:v>206.95833333333334</c:v>
                </c:pt>
                <c:pt idx="80625">
                  <c:v>206.9609375</c:v>
                </c:pt>
                <c:pt idx="80626">
                  <c:v>206.96354166666666</c:v>
                </c:pt>
                <c:pt idx="80627">
                  <c:v>206.96614583333334</c:v>
                </c:pt>
                <c:pt idx="80628">
                  <c:v>206.96875</c:v>
                </c:pt>
                <c:pt idx="80629">
                  <c:v>206.97135416666666</c:v>
                </c:pt>
                <c:pt idx="80630">
                  <c:v>206.97395833333334</c:v>
                </c:pt>
                <c:pt idx="80631">
                  <c:v>206.9765625</c:v>
                </c:pt>
                <c:pt idx="80632">
                  <c:v>206.97916666666666</c:v>
                </c:pt>
                <c:pt idx="80633">
                  <c:v>206.98177083333334</c:v>
                </c:pt>
                <c:pt idx="80634">
                  <c:v>206.984375</c:v>
                </c:pt>
                <c:pt idx="80635">
                  <c:v>206.98697916666666</c:v>
                </c:pt>
                <c:pt idx="80636">
                  <c:v>206.98958333333334</c:v>
                </c:pt>
                <c:pt idx="80637">
                  <c:v>206.9921875</c:v>
                </c:pt>
                <c:pt idx="80638">
                  <c:v>206.99479166666666</c:v>
                </c:pt>
                <c:pt idx="80639">
                  <c:v>206.99739583333334</c:v>
                </c:pt>
                <c:pt idx="80640">
                  <c:v>207</c:v>
                </c:pt>
                <c:pt idx="80641">
                  <c:v>207.00260416666666</c:v>
                </c:pt>
                <c:pt idx="80642">
                  <c:v>207.00520833333334</c:v>
                </c:pt>
                <c:pt idx="80643">
                  <c:v>207.0078125</c:v>
                </c:pt>
                <c:pt idx="80644">
                  <c:v>207.01041666666666</c:v>
                </c:pt>
                <c:pt idx="80645">
                  <c:v>207.01302083333334</c:v>
                </c:pt>
                <c:pt idx="80646">
                  <c:v>207.015625</c:v>
                </c:pt>
                <c:pt idx="80647">
                  <c:v>207.01822916666666</c:v>
                </c:pt>
                <c:pt idx="80648">
                  <c:v>207.02083333333334</c:v>
                </c:pt>
                <c:pt idx="80649">
                  <c:v>207.0234375</c:v>
                </c:pt>
                <c:pt idx="80650">
                  <c:v>207.02604166666666</c:v>
                </c:pt>
                <c:pt idx="80651">
                  <c:v>207.02864583333334</c:v>
                </c:pt>
                <c:pt idx="80652">
                  <c:v>207.03125</c:v>
                </c:pt>
                <c:pt idx="80653">
                  <c:v>207.03385416666666</c:v>
                </c:pt>
                <c:pt idx="80654">
                  <c:v>207.03645833333334</c:v>
                </c:pt>
                <c:pt idx="80655">
                  <c:v>207.0390625</c:v>
                </c:pt>
                <c:pt idx="80656">
                  <c:v>207.04166666666666</c:v>
                </c:pt>
                <c:pt idx="80657">
                  <c:v>207.04427083333334</c:v>
                </c:pt>
                <c:pt idx="80658">
                  <c:v>207.046875</c:v>
                </c:pt>
                <c:pt idx="80659">
                  <c:v>207.04947916666666</c:v>
                </c:pt>
                <c:pt idx="80660">
                  <c:v>207.05208333333334</c:v>
                </c:pt>
                <c:pt idx="80661">
                  <c:v>207.0546875</c:v>
                </c:pt>
                <c:pt idx="80662">
                  <c:v>207.05729166666666</c:v>
                </c:pt>
                <c:pt idx="80663">
                  <c:v>207.05989583333334</c:v>
                </c:pt>
                <c:pt idx="80664">
                  <c:v>207.0625</c:v>
                </c:pt>
                <c:pt idx="80665">
                  <c:v>207.06510416666666</c:v>
                </c:pt>
                <c:pt idx="80666">
                  <c:v>207.06770833333334</c:v>
                </c:pt>
                <c:pt idx="80667">
                  <c:v>207.0703125</c:v>
                </c:pt>
                <c:pt idx="80668">
                  <c:v>207.07291666666666</c:v>
                </c:pt>
                <c:pt idx="80669">
                  <c:v>207.07552083333334</c:v>
                </c:pt>
                <c:pt idx="80670">
                  <c:v>207.078125</c:v>
                </c:pt>
                <c:pt idx="80671">
                  <c:v>207.08072916666666</c:v>
                </c:pt>
                <c:pt idx="80672">
                  <c:v>207.08333333333334</c:v>
                </c:pt>
                <c:pt idx="80673">
                  <c:v>207.0859375</c:v>
                </c:pt>
                <c:pt idx="80674">
                  <c:v>207.08854166666666</c:v>
                </c:pt>
                <c:pt idx="80675">
                  <c:v>207.09114583333334</c:v>
                </c:pt>
                <c:pt idx="80676">
                  <c:v>207.09375</c:v>
                </c:pt>
                <c:pt idx="80677">
                  <c:v>207.09635416666666</c:v>
                </c:pt>
                <c:pt idx="80678">
                  <c:v>207.09895833333334</c:v>
                </c:pt>
                <c:pt idx="80679">
                  <c:v>207.1015625</c:v>
                </c:pt>
                <c:pt idx="80680">
                  <c:v>207.10416666666666</c:v>
                </c:pt>
                <c:pt idx="80681">
                  <c:v>207.10677083333334</c:v>
                </c:pt>
                <c:pt idx="80682">
                  <c:v>207.109375</c:v>
                </c:pt>
                <c:pt idx="80683">
                  <c:v>207.11197916666666</c:v>
                </c:pt>
                <c:pt idx="80684">
                  <c:v>207.11458333333334</c:v>
                </c:pt>
                <c:pt idx="80685">
                  <c:v>207.1171875</c:v>
                </c:pt>
                <c:pt idx="80686">
                  <c:v>207.11979166666666</c:v>
                </c:pt>
                <c:pt idx="80687">
                  <c:v>207.12239583333334</c:v>
                </c:pt>
                <c:pt idx="80688">
                  <c:v>207.125</c:v>
                </c:pt>
                <c:pt idx="80689">
                  <c:v>207.12760416666666</c:v>
                </c:pt>
                <c:pt idx="80690">
                  <c:v>207.13020833333334</c:v>
                </c:pt>
                <c:pt idx="80691">
                  <c:v>207.1328125</c:v>
                </c:pt>
                <c:pt idx="80692">
                  <c:v>207.13541666666666</c:v>
                </c:pt>
                <c:pt idx="80693">
                  <c:v>207.13802083333334</c:v>
                </c:pt>
                <c:pt idx="80694">
                  <c:v>207.140625</c:v>
                </c:pt>
                <c:pt idx="80695">
                  <c:v>207.14322916666666</c:v>
                </c:pt>
                <c:pt idx="80696">
                  <c:v>207.14583333333334</c:v>
                </c:pt>
                <c:pt idx="80697">
                  <c:v>207.1484375</c:v>
                </c:pt>
                <c:pt idx="80698">
                  <c:v>207.15104166666666</c:v>
                </c:pt>
                <c:pt idx="80699">
                  <c:v>207.15364583333334</c:v>
                </c:pt>
                <c:pt idx="80700">
                  <c:v>207.15625</c:v>
                </c:pt>
                <c:pt idx="80701">
                  <c:v>207.15885416666666</c:v>
                </c:pt>
                <c:pt idx="80702">
                  <c:v>207.16145833333334</c:v>
                </c:pt>
                <c:pt idx="80703">
                  <c:v>207.1640625</c:v>
                </c:pt>
                <c:pt idx="80704">
                  <c:v>207.16666666666666</c:v>
                </c:pt>
                <c:pt idx="80705">
                  <c:v>207.16927083333334</c:v>
                </c:pt>
                <c:pt idx="80706">
                  <c:v>207.171875</c:v>
                </c:pt>
                <c:pt idx="80707">
                  <c:v>207.17447916666666</c:v>
                </c:pt>
                <c:pt idx="80708">
                  <c:v>207.17708333333334</c:v>
                </c:pt>
                <c:pt idx="80709">
                  <c:v>207.1796875</c:v>
                </c:pt>
                <c:pt idx="80710">
                  <c:v>207.18229166666666</c:v>
                </c:pt>
                <c:pt idx="80711">
                  <c:v>207.18489583333334</c:v>
                </c:pt>
                <c:pt idx="80712">
                  <c:v>207.1875</c:v>
                </c:pt>
                <c:pt idx="80713">
                  <c:v>207.19010416666666</c:v>
                </c:pt>
                <c:pt idx="80714">
                  <c:v>207.19270833333334</c:v>
                </c:pt>
                <c:pt idx="80715">
                  <c:v>207.1953125</c:v>
                </c:pt>
                <c:pt idx="80716">
                  <c:v>207.19791666666666</c:v>
                </c:pt>
                <c:pt idx="80717">
                  <c:v>207.20052083333334</c:v>
                </c:pt>
                <c:pt idx="80718">
                  <c:v>207.203125</c:v>
                </c:pt>
                <c:pt idx="80719">
                  <c:v>207.20572916666666</c:v>
                </c:pt>
                <c:pt idx="80720">
                  <c:v>207.20833333333334</c:v>
                </c:pt>
                <c:pt idx="80721">
                  <c:v>207.2109375</c:v>
                </c:pt>
                <c:pt idx="80722">
                  <c:v>207.21354166666666</c:v>
                </c:pt>
                <c:pt idx="80723">
                  <c:v>207.21614583333334</c:v>
                </c:pt>
                <c:pt idx="80724">
                  <c:v>207.21875</c:v>
                </c:pt>
                <c:pt idx="80725">
                  <c:v>207.22135416666666</c:v>
                </c:pt>
                <c:pt idx="80726">
                  <c:v>207.22395833333334</c:v>
                </c:pt>
                <c:pt idx="80727">
                  <c:v>207.2265625</c:v>
                </c:pt>
                <c:pt idx="80728">
                  <c:v>207.22916666666666</c:v>
                </c:pt>
                <c:pt idx="80729">
                  <c:v>207.23177083333334</c:v>
                </c:pt>
                <c:pt idx="80730">
                  <c:v>207.234375</c:v>
                </c:pt>
                <c:pt idx="80731">
                  <c:v>207.23697916666666</c:v>
                </c:pt>
                <c:pt idx="80732">
                  <c:v>207.23958333333334</c:v>
                </c:pt>
                <c:pt idx="80733">
                  <c:v>207.2421875</c:v>
                </c:pt>
                <c:pt idx="80734">
                  <c:v>207.24479166666666</c:v>
                </c:pt>
                <c:pt idx="80735">
                  <c:v>207.24739583333334</c:v>
                </c:pt>
                <c:pt idx="80736">
                  <c:v>207.25</c:v>
                </c:pt>
                <c:pt idx="80737">
                  <c:v>207.25260416666666</c:v>
                </c:pt>
                <c:pt idx="80738">
                  <c:v>207.25520833333334</c:v>
                </c:pt>
                <c:pt idx="80739">
                  <c:v>207.2578125</c:v>
                </c:pt>
                <c:pt idx="80740">
                  <c:v>207.26041666666666</c:v>
                </c:pt>
                <c:pt idx="80741">
                  <c:v>207.26302083333334</c:v>
                </c:pt>
                <c:pt idx="80742">
                  <c:v>207.265625</c:v>
                </c:pt>
                <c:pt idx="80743">
                  <c:v>207.26822916666666</c:v>
                </c:pt>
                <c:pt idx="80744">
                  <c:v>207.27083333333334</c:v>
                </c:pt>
                <c:pt idx="80745">
                  <c:v>207.2734375</c:v>
                </c:pt>
                <c:pt idx="80746">
                  <c:v>207.27604166666666</c:v>
                </c:pt>
                <c:pt idx="80747">
                  <c:v>207.27864583333334</c:v>
                </c:pt>
                <c:pt idx="80748">
                  <c:v>207.28125</c:v>
                </c:pt>
                <c:pt idx="80749">
                  <c:v>207.28385416666666</c:v>
                </c:pt>
                <c:pt idx="80750">
                  <c:v>207.28645833333334</c:v>
                </c:pt>
                <c:pt idx="80751">
                  <c:v>207.2890625</c:v>
                </c:pt>
                <c:pt idx="80752">
                  <c:v>207.29166666666666</c:v>
                </c:pt>
                <c:pt idx="80753">
                  <c:v>207.29427083333334</c:v>
                </c:pt>
                <c:pt idx="80754">
                  <c:v>207.296875</c:v>
                </c:pt>
                <c:pt idx="80755">
                  <c:v>207.29947916666666</c:v>
                </c:pt>
                <c:pt idx="80756">
                  <c:v>207.30208333333334</c:v>
                </c:pt>
                <c:pt idx="80757">
                  <c:v>207.3046875</c:v>
                </c:pt>
                <c:pt idx="80758">
                  <c:v>207.30729166666666</c:v>
                </c:pt>
                <c:pt idx="80759">
                  <c:v>207.30989583333334</c:v>
                </c:pt>
                <c:pt idx="80760">
                  <c:v>207.3125</c:v>
                </c:pt>
                <c:pt idx="80761">
                  <c:v>207.31510416666666</c:v>
                </c:pt>
                <c:pt idx="80762">
                  <c:v>207.31770833333334</c:v>
                </c:pt>
                <c:pt idx="80763">
                  <c:v>207.3203125</c:v>
                </c:pt>
                <c:pt idx="80764">
                  <c:v>207.32291666666666</c:v>
                </c:pt>
                <c:pt idx="80765">
                  <c:v>207.32552083333334</c:v>
                </c:pt>
                <c:pt idx="80766">
                  <c:v>207.328125</c:v>
                </c:pt>
                <c:pt idx="80767">
                  <c:v>207.33072916666666</c:v>
                </c:pt>
                <c:pt idx="80768">
                  <c:v>207.33333333333334</c:v>
                </c:pt>
                <c:pt idx="80769">
                  <c:v>207.3359375</c:v>
                </c:pt>
                <c:pt idx="80770">
                  <c:v>207.33854166666666</c:v>
                </c:pt>
                <c:pt idx="80771">
                  <c:v>207.34114583333334</c:v>
                </c:pt>
                <c:pt idx="80772">
                  <c:v>207.34375</c:v>
                </c:pt>
                <c:pt idx="80773">
                  <c:v>207.34635416666666</c:v>
                </c:pt>
                <c:pt idx="80774">
                  <c:v>207.34895833333334</c:v>
                </c:pt>
                <c:pt idx="80775">
                  <c:v>207.3515625</c:v>
                </c:pt>
                <c:pt idx="80776">
                  <c:v>207.35416666666666</c:v>
                </c:pt>
                <c:pt idx="80777">
                  <c:v>207.35677083333334</c:v>
                </c:pt>
                <c:pt idx="80778">
                  <c:v>207.359375</c:v>
                </c:pt>
                <c:pt idx="80779">
                  <c:v>207.36197916666666</c:v>
                </c:pt>
                <c:pt idx="80780">
                  <c:v>207.36458333333334</c:v>
                </c:pt>
                <c:pt idx="80781">
                  <c:v>207.3671875</c:v>
                </c:pt>
                <c:pt idx="80782">
                  <c:v>207.36979166666666</c:v>
                </c:pt>
                <c:pt idx="80783">
                  <c:v>207.37239583333334</c:v>
                </c:pt>
                <c:pt idx="80784">
                  <c:v>207.375</c:v>
                </c:pt>
                <c:pt idx="80785">
                  <c:v>207.37760416666666</c:v>
                </c:pt>
                <c:pt idx="80786">
                  <c:v>207.38020833333334</c:v>
                </c:pt>
                <c:pt idx="80787">
                  <c:v>207.3828125</c:v>
                </c:pt>
                <c:pt idx="80788">
                  <c:v>207.38541666666666</c:v>
                </c:pt>
                <c:pt idx="80789">
                  <c:v>207.38802083333334</c:v>
                </c:pt>
                <c:pt idx="80790">
                  <c:v>207.390625</c:v>
                </c:pt>
                <c:pt idx="80791">
                  <c:v>207.39322916666666</c:v>
                </c:pt>
                <c:pt idx="80792">
                  <c:v>207.39583333333334</c:v>
                </c:pt>
                <c:pt idx="80793">
                  <c:v>207.3984375</c:v>
                </c:pt>
                <c:pt idx="80794">
                  <c:v>207.40104166666666</c:v>
                </c:pt>
                <c:pt idx="80795">
                  <c:v>207.40364583333334</c:v>
                </c:pt>
                <c:pt idx="80796">
                  <c:v>207.40625</c:v>
                </c:pt>
                <c:pt idx="80797">
                  <c:v>207.40885416666666</c:v>
                </c:pt>
                <c:pt idx="80798">
                  <c:v>207.41145833333334</c:v>
                </c:pt>
                <c:pt idx="80799">
                  <c:v>207.4140625</c:v>
                </c:pt>
                <c:pt idx="80800">
                  <c:v>207.41666666666666</c:v>
                </c:pt>
                <c:pt idx="80801">
                  <c:v>207.41927083333334</c:v>
                </c:pt>
                <c:pt idx="80802">
                  <c:v>207.421875</c:v>
                </c:pt>
                <c:pt idx="80803">
                  <c:v>207.42447916666666</c:v>
                </c:pt>
                <c:pt idx="80804">
                  <c:v>207.42708333333334</c:v>
                </c:pt>
                <c:pt idx="80805">
                  <c:v>207.4296875</c:v>
                </c:pt>
                <c:pt idx="80806">
                  <c:v>207.43229166666666</c:v>
                </c:pt>
                <c:pt idx="80807">
                  <c:v>207.43489583333334</c:v>
                </c:pt>
                <c:pt idx="80808">
                  <c:v>207.4375</c:v>
                </c:pt>
                <c:pt idx="80809">
                  <c:v>207.44010416666666</c:v>
                </c:pt>
                <c:pt idx="80810">
                  <c:v>207.44270833333334</c:v>
                </c:pt>
                <c:pt idx="80811">
                  <c:v>207.4453125</c:v>
                </c:pt>
                <c:pt idx="80812">
                  <c:v>207.44791666666666</c:v>
                </c:pt>
                <c:pt idx="80813">
                  <c:v>207.45052083333334</c:v>
                </c:pt>
                <c:pt idx="80814">
                  <c:v>207.453125</c:v>
                </c:pt>
                <c:pt idx="80815">
                  <c:v>207.45572916666666</c:v>
                </c:pt>
                <c:pt idx="80816">
                  <c:v>207.45833333333334</c:v>
                </c:pt>
                <c:pt idx="80817">
                  <c:v>207.4609375</c:v>
                </c:pt>
                <c:pt idx="80818">
                  <c:v>207.46354166666666</c:v>
                </c:pt>
                <c:pt idx="80819">
                  <c:v>207.46614583333334</c:v>
                </c:pt>
                <c:pt idx="80820">
                  <c:v>207.46875</c:v>
                </c:pt>
                <c:pt idx="80821">
                  <c:v>207.47135416666666</c:v>
                </c:pt>
                <c:pt idx="80822">
                  <c:v>207.47395833333334</c:v>
                </c:pt>
                <c:pt idx="80823">
                  <c:v>207.4765625</c:v>
                </c:pt>
                <c:pt idx="80824">
                  <c:v>207.47916666666666</c:v>
                </c:pt>
                <c:pt idx="80825">
                  <c:v>207.48177083333334</c:v>
                </c:pt>
                <c:pt idx="80826">
                  <c:v>207.484375</c:v>
                </c:pt>
                <c:pt idx="80827">
                  <c:v>207.48697916666666</c:v>
                </c:pt>
                <c:pt idx="80828">
                  <c:v>207.48958333333334</c:v>
                </c:pt>
                <c:pt idx="80829">
                  <c:v>207.4921875</c:v>
                </c:pt>
                <c:pt idx="80830">
                  <c:v>207.49479166666666</c:v>
                </c:pt>
                <c:pt idx="80831">
                  <c:v>207.49739583333334</c:v>
                </c:pt>
                <c:pt idx="80832">
                  <c:v>207.5</c:v>
                </c:pt>
                <c:pt idx="80833">
                  <c:v>207.50260416666666</c:v>
                </c:pt>
                <c:pt idx="80834">
                  <c:v>207.50520833333334</c:v>
                </c:pt>
                <c:pt idx="80835">
                  <c:v>207.5078125</c:v>
                </c:pt>
                <c:pt idx="80836">
                  <c:v>207.51041666666666</c:v>
                </c:pt>
                <c:pt idx="80837">
                  <c:v>207.51302083333334</c:v>
                </c:pt>
                <c:pt idx="80838">
                  <c:v>207.515625</c:v>
                </c:pt>
                <c:pt idx="80839">
                  <c:v>207.51822916666666</c:v>
                </c:pt>
                <c:pt idx="80840">
                  <c:v>207.52083333333334</c:v>
                </c:pt>
                <c:pt idx="80841">
                  <c:v>207.5234375</c:v>
                </c:pt>
                <c:pt idx="80842">
                  <c:v>207.52604166666666</c:v>
                </c:pt>
                <c:pt idx="80843">
                  <c:v>207.52864583333334</c:v>
                </c:pt>
                <c:pt idx="80844">
                  <c:v>207.53125</c:v>
                </c:pt>
                <c:pt idx="80845">
                  <c:v>207.53385416666666</c:v>
                </c:pt>
                <c:pt idx="80846">
                  <c:v>207.53645833333334</c:v>
                </c:pt>
                <c:pt idx="80847">
                  <c:v>207.5390625</c:v>
                </c:pt>
                <c:pt idx="80848">
                  <c:v>207.54166666666666</c:v>
                </c:pt>
                <c:pt idx="80849">
                  <c:v>207.54427083333334</c:v>
                </c:pt>
                <c:pt idx="80850">
                  <c:v>207.546875</c:v>
                </c:pt>
                <c:pt idx="80851">
                  <c:v>207.54947916666666</c:v>
                </c:pt>
                <c:pt idx="80852">
                  <c:v>207.55208333333334</c:v>
                </c:pt>
                <c:pt idx="80853">
                  <c:v>207.5546875</c:v>
                </c:pt>
                <c:pt idx="80854">
                  <c:v>207.55729166666666</c:v>
                </c:pt>
                <c:pt idx="80855">
                  <c:v>207.55989583333334</c:v>
                </c:pt>
                <c:pt idx="80856">
                  <c:v>207.5625</c:v>
                </c:pt>
                <c:pt idx="80857">
                  <c:v>207.56510416666666</c:v>
                </c:pt>
                <c:pt idx="80858">
                  <c:v>207.56770833333334</c:v>
                </c:pt>
                <c:pt idx="80859">
                  <c:v>207.5703125</c:v>
                </c:pt>
                <c:pt idx="80860">
                  <c:v>207.57291666666666</c:v>
                </c:pt>
                <c:pt idx="80861">
                  <c:v>207.57552083333334</c:v>
                </c:pt>
                <c:pt idx="80862">
                  <c:v>207.578125</c:v>
                </c:pt>
                <c:pt idx="80863">
                  <c:v>207.58072916666666</c:v>
                </c:pt>
                <c:pt idx="80864">
                  <c:v>207.58333333333334</c:v>
                </c:pt>
                <c:pt idx="80865">
                  <c:v>207.5859375</c:v>
                </c:pt>
                <c:pt idx="80866">
                  <c:v>207.58854166666666</c:v>
                </c:pt>
                <c:pt idx="80867">
                  <c:v>207.59114583333334</c:v>
                </c:pt>
                <c:pt idx="80868">
                  <c:v>207.59375</c:v>
                </c:pt>
                <c:pt idx="80869">
                  <c:v>207.59635416666666</c:v>
                </c:pt>
                <c:pt idx="80870">
                  <c:v>207.59895833333334</c:v>
                </c:pt>
                <c:pt idx="80871">
                  <c:v>207.6015625</c:v>
                </c:pt>
                <c:pt idx="80872">
                  <c:v>207.60416666666666</c:v>
                </c:pt>
                <c:pt idx="80873">
                  <c:v>207.60677083333334</c:v>
                </c:pt>
                <c:pt idx="80874">
                  <c:v>207.609375</c:v>
                </c:pt>
                <c:pt idx="80875">
                  <c:v>207.61197916666666</c:v>
                </c:pt>
                <c:pt idx="80876">
                  <c:v>207.61458333333334</c:v>
                </c:pt>
                <c:pt idx="80877">
                  <c:v>207.6171875</c:v>
                </c:pt>
                <c:pt idx="80878">
                  <c:v>207.61979166666666</c:v>
                </c:pt>
                <c:pt idx="80879">
                  <c:v>207.62239583333334</c:v>
                </c:pt>
                <c:pt idx="80880">
                  <c:v>207.625</c:v>
                </c:pt>
                <c:pt idx="80881">
                  <c:v>207.62760416666666</c:v>
                </c:pt>
                <c:pt idx="80882">
                  <c:v>207.63020833333334</c:v>
                </c:pt>
                <c:pt idx="80883">
                  <c:v>207.6328125</c:v>
                </c:pt>
                <c:pt idx="80884">
                  <c:v>207.63541666666666</c:v>
                </c:pt>
                <c:pt idx="80885">
                  <c:v>207.63802083333334</c:v>
                </c:pt>
                <c:pt idx="80886">
                  <c:v>207.640625</c:v>
                </c:pt>
                <c:pt idx="80887">
                  <c:v>207.64322916666666</c:v>
                </c:pt>
                <c:pt idx="80888">
                  <c:v>207.64583333333334</c:v>
                </c:pt>
                <c:pt idx="80889">
                  <c:v>207.6484375</c:v>
                </c:pt>
                <c:pt idx="80890">
                  <c:v>207.65104166666666</c:v>
                </c:pt>
                <c:pt idx="80891">
                  <c:v>207.65364583333334</c:v>
                </c:pt>
                <c:pt idx="80892">
                  <c:v>207.65625</c:v>
                </c:pt>
                <c:pt idx="80893">
                  <c:v>207.65885416666666</c:v>
                </c:pt>
                <c:pt idx="80894">
                  <c:v>207.66145833333334</c:v>
                </c:pt>
                <c:pt idx="80895">
                  <c:v>207.6640625</c:v>
                </c:pt>
                <c:pt idx="80896">
                  <c:v>207.66666666666666</c:v>
                </c:pt>
                <c:pt idx="80897">
                  <c:v>207.66927083333334</c:v>
                </c:pt>
                <c:pt idx="80898">
                  <c:v>207.671875</c:v>
                </c:pt>
                <c:pt idx="80899">
                  <c:v>207.67447916666666</c:v>
                </c:pt>
                <c:pt idx="80900">
                  <c:v>207.67708333333334</c:v>
                </c:pt>
                <c:pt idx="80901">
                  <c:v>207.6796875</c:v>
                </c:pt>
                <c:pt idx="80902">
                  <c:v>207.68229166666666</c:v>
                </c:pt>
                <c:pt idx="80903">
                  <c:v>207.68489583333334</c:v>
                </c:pt>
                <c:pt idx="80904">
                  <c:v>207.6875</c:v>
                </c:pt>
                <c:pt idx="80905">
                  <c:v>207.69010416666666</c:v>
                </c:pt>
                <c:pt idx="80906">
                  <c:v>207.69270833333334</c:v>
                </c:pt>
                <c:pt idx="80907">
                  <c:v>207.6953125</c:v>
                </c:pt>
                <c:pt idx="80908">
                  <c:v>207.69791666666666</c:v>
                </c:pt>
                <c:pt idx="80909">
                  <c:v>207.70052083333334</c:v>
                </c:pt>
                <c:pt idx="80910">
                  <c:v>207.703125</c:v>
                </c:pt>
                <c:pt idx="80911">
                  <c:v>207.70572916666666</c:v>
                </c:pt>
                <c:pt idx="80912">
                  <c:v>207.70833333333334</c:v>
                </c:pt>
                <c:pt idx="80913">
                  <c:v>207.7109375</c:v>
                </c:pt>
                <c:pt idx="80914">
                  <c:v>207.71354166666666</c:v>
                </c:pt>
                <c:pt idx="80915">
                  <c:v>207.71614583333334</c:v>
                </c:pt>
                <c:pt idx="80916">
                  <c:v>207.71875</c:v>
                </c:pt>
                <c:pt idx="80917">
                  <c:v>207.72135416666666</c:v>
                </c:pt>
                <c:pt idx="80918">
                  <c:v>207.72395833333334</c:v>
                </c:pt>
                <c:pt idx="80919">
                  <c:v>207.7265625</c:v>
                </c:pt>
                <c:pt idx="80920">
                  <c:v>207.72916666666666</c:v>
                </c:pt>
                <c:pt idx="80921">
                  <c:v>207.73177083333334</c:v>
                </c:pt>
                <c:pt idx="80922">
                  <c:v>207.734375</c:v>
                </c:pt>
                <c:pt idx="80923">
                  <c:v>207.73697916666666</c:v>
                </c:pt>
                <c:pt idx="80924">
                  <c:v>207.73958333333334</c:v>
                </c:pt>
                <c:pt idx="80925">
                  <c:v>207.7421875</c:v>
                </c:pt>
                <c:pt idx="80926">
                  <c:v>207.74479166666666</c:v>
                </c:pt>
                <c:pt idx="80927">
                  <c:v>207.74739583333334</c:v>
                </c:pt>
                <c:pt idx="80928">
                  <c:v>207.75</c:v>
                </c:pt>
                <c:pt idx="80929">
                  <c:v>207.75260416666666</c:v>
                </c:pt>
                <c:pt idx="80930">
                  <c:v>207.75520833333334</c:v>
                </c:pt>
                <c:pt idx="80931">
                  <c:v>207.7578125</c:v>
                </c:pt>
                <c:pt idx="80932">
                  <c:v>207.76041666666666</c:v>
                </c:pt>
                <c:pt idx="80933">
                  <c:v>207.76302083333334</c:v>
                </c:pt>
                <c:pt idx="80934">
                  <c:v>207.765625</c:v>
                </c:pt>
                <c:pt idx="80935">
                  <c:v>207.76822916666666</c:v>
                </c:pt>
                <c:pt idx="80936">
                  <c:v>207.77083333333334</c:v>
                </c:pt>
                <c:pt idx="80937">
                  <c:v>207.7734375</c:v>
                </c:pt>
                <c:pt idx="80938">
                  <c:v>207.77604166666666</c:v>
                </c:pt>
                <c:pt idx="80939">
                  <c:v>207.77864583333334</c:v>
                </c:pt>
                <c:pt idx="80940">
                  <c:v>207.78125</c:v>
                </c:pt>
                <c:pt idx="80941">
                  <c:v>207.78385416666666</c:v>
                </c:pt>
                <c:pt idx="80942">
                  <c:v>207.78645833333334</c:v>
                </c:pt>
                <c:pt idx="80943">
                  <c:v>207.7890625</c:v>
                </c:pt>
                <c:pt idx="80944">
                  <c:v>207.79166666666666</c:v>
                </c:pt>
                <c:pt idx="80945">
                  <c:v>207.79427083333334</c:v>
                </c:pt>
                <c:pt idx="80946">
                  <c:v>207.796875</c:v>
                </c:pt>
                <c:pt idx="80947">
                  <c:v>207.79947916666666</c:v>
                </c:pt>
                <c:pt idx="80948">
                  <c:v>207.80208333333334</c:v>
                </c:pt>
                <c:pt idx="80949">
                  <c:v>207.8046875</c:v>
                </c:pt>
                <c:pt idx="80950">
                  <c:v>207.80729166666666</c:v>
                </c:pt>
                <c:pt idx="80951">
                  <c:v>207.80989583333334</c:v>
                </c:pt>
                <c:pt idx="80952">
                  <c:v>207.8125</c:v>
                </c:pt>
                <c:pt idx="80953">
                  <c:v>207.81510416666666</c:v>
                </c:pt>
                <c:pt idx="80954">
                  <c:v>207.81770833333334</c:v>
                </c:pt>
                <c:pt idx="80955">
                  <c:v>207.8203125</c:v>
                </c:pt>
                <c:pt idx="80956">
                  <c:v>207.82291666666666</c:v>
                </c:pt>
                <c:pt idx="80957">
                  <c:v>207.82552083333334</c:v>
                </c:pt>
                <c:pt idx="80958">
                  <c:v>207.828125</c:v>
                </c:pt>
                <c:pt idx="80959">
                  <c:v>207.83072916666666</c:v>
                </c:pt>
                <c:pt idx="80960">
                  <c:v>207.83333333333334</c:v>
                </c:pt>
                <c:pt idx="80961">
                  <c:v>207.8359375</c:v>
                </c:pt>
                <c:pt idx="80962">
                  <c:v>207.83854166666666</c:v>
                </c:pt>
                <c:pt idx="80963">
                  <c:v>207.84114583333334</c:v>
                </c:pt>
                <c:pt idx="80964">
                  <c:v>207.84375</c:v>
                </c:pt>
                <c:pt idx="80965">
                  <c:v>207.84635416666666</c:v>
                </c:pt>
                <c:pt idx="80966">
                  <c:v>207.84895833333334</c:v>
                </c:pt>
                <c:pt idx="80967">
                  <c:v>207.8515625</c:v>
                </c:pt>
                <c:pt idx="80968">
                  <c:v>207.85416666666666</c:v>
                </c:pt>
                <c:pt idx="80969">
                  <c:v>207.85677083333334</c:v>
                </c:pt>
                <c:pt idx="80970">
                  <c:v>207.859375</c:v>
                </c:pt>
                <c:pt idx="80971">
                  <c:v>207.86197916666666</c:v>
                </c:pt>
                <c:pt idx="80972">
                  <c:v>207.86458333333334</c:v>
                </c:pt>
                <c:pt idx="80973">
                  <c:v>207.8671875</c:v>
                </c:pt>
                <c:pt idx="80974">
                  <c:v>207.86979166666666</c:v>
                </c:pt>
                <c:pt idx="80975">
                  <c:v>207.87239583333334</c:v>
                </c:pt>
                <c:pt idx="80976">
                  <c:v>207.875</c:v>
                </c:pt>
                <c:pt idx="80977">
                  <c:v>207.87760416666666</c:v>
                </c:pt>
                <c:pt idx="80978">
                  <c:v>207.88020833333334</c:v>
                </c:pt>
                <c:pt idx="80979">
                  <c:v>207.8828125</c:v>
                </c:pt>
                <c:pt idx="80980">
                  <c:v>207.88541666666666</c:v>
                </c:pt>
                <c:pt idx="80981">
                  <c:v>207.88802083333334</c:v>
                </c:pt>
                <c:pt idx="80982">
                  <c:v>207.890625</c:v>
                </c:pt>
                <c:pt idx="80983">
                  <c:v>207.89322916666666</c:v>
                </c:pt>
                <c:pt idx="80984">
                  <c:v>207.89583333333334</c:v>
                </c:pt>
                <c:pt idx="80985">
                  <c:v>207.8984375</c:v>
                </c:pt>
                <c:pt idx="80986">
                  <c:v>207.90104166666666</c:v>
                </c:pt>
                <c:pt idx="80987">
                  <c:v>207.90364583333334</c:v>
                </c:pt>
                <c:pt idx="80988">
                  <c:v>207.90625</c:v>
                </c:pt>
                <c:pt idx="80989">
                  <c:v>207.90885416666666</c:v>
                </c:pt>
                <c:pt idx="80990">
                  <c:v>207.91145833333334</c:v>
                </c:pt>
                <c:pt idx="80991">
                  <c:v>207.9140625</c:v>
                </c:pt>
                <c:pt idx="80992">
                  <c:v>207.91666666666666</c:v>
                </c:pt>
                <c:pt idx="80993">
                  <c:v>207.91927083333334</c:v>
                </c:pt>
                <c:pt idx="80994">
                  <c:v>207.921875</c:v>
                </c:pt>
                <c:pt idx="80995">
                  <c:v>207.92447916666666</c:v>
                </c:pt>
                <c:pt idx="80996">
                  <c:v>207.92708333333334</c:v>
                </c:pt>
                <c:pt idx="80997">
                  <c:v>207.9296875</c:v>
                </c:pt>
                <c:pt idx="80998">
                  <c:v>207.93229166666666</c:v>
                </c:pt>
                <c:pt idx="80999">
                  <c:v>207.93489583333334</c:v>
                </c:pt>
                <c:pt idx="81000">
                  <c:v>207.9375</c:v>
                </c:pt>
                <c:pt idx="81001">
                  <c:v>207.94010416666666</c:v>
                </c:pt>
                <c:pt idx="81002">
                  <c:v>207.94270833333334</c:v>
                </c:pt>
                <c:pt idx="81003">
                  <c:v>207.9453125</c:v>
                </c:pt>
                <c:pt idx="81004">
                  <c:v>207.94791666666666</c:v>
                </c:pt>
                <c:pt idx="81005">
                  <c:v>207.95052083333334</c:v>
                </c:pt>
                <c:pt idx="81006">
                  <c:v>207.953125</c:v>
                </c:pt>
                <c:pt idx="81007">
                  <c:v>207.95572916666666</c:v>
                </c:pt>
                <c:pt idx="81008">
                  <c:v>207.95833333333334</c:v>
                </c:pt>
                <c:pt idx="81009">
                  <c:v>207.9609375</c:v>
                </c:pt>
                <c:pt idx="81010">
                  <c:v>207.96354166666666</c:v>
                </c:pt>
                <c:pt idx="81011">
                  <c:v>207.96614583333334</c:v>
                </c:pt>
                <c:pt idx="81012">
                  <c:v>207.96875</c:v>
                </c:pt>
                <c:pt idx="81013">
                  <c:v>207.97135416666666</c:v>
                </c:pt>
                <c:pt idx="81014">
                  <c:v>207.97395833333334</c:v>
                </c:pt>
                <c:pt idx="81015">
                  <c:v>207.9765625</c:v>
                </c:pt>
                <c:pt idx="81016">
                  <c:v>207.97916666666666</c:v>
                </c:pt>
                <c:pt idx="81017">
                  <c:v>207.98177083333334</c:v>
                </c:pt>
                <c:pt idx="81018">
                  <c:v>207.984375</c:v>
                </c:pt>
                <c:pt idx="81019">
                  <c:v>207.98697916666666</c:v>
                </c:pt>
                <c:pt idx="81020">
                  <c:v>207.98958333333334</c:v>
                </c:pt>
                <c:pt idx="81021">
                  <c:v>207.9921875</c:v>
                </c:pt>
                <c:pt idx="81022">
                  <c:v>207.99479166666666</c:v>
                </c:pt>
                <c:pt idx="81023">
                  <c:v>207.99739583333334</c:v>
                </c:pt>
                <c:pt idx="81024">
                  <c:v>208</c:v>
                </c:pt>
                <c:pt idx="81025">
                  <c:v>208.00260416666666</c:v>
                </c:pt>
                <c:pt idx="81026">
                  <c:v>208.00520833333334</c:v>
                </c:pt>
                <c:pt idx="81027">
                  <c:v>208.0078125</c:v>
                </c:pt>
                <c:pt idx="81028">
                  <c:v>208.01041666666666</c:v>
                </c:pt>
                <c:pt idx="81029">
                  <c:v>208.01302083333334</c:v>
                </c:pt>
                <c:pt idx="81030">
                  <c:v>208.015625</c:v>
                </c:pt>
                <c:pt idx="81031">
                  <c:v>208.01822916666666</c:v>
                </c:pt>
                <c:pt idx="81032">
                  <c:v>208.02083333333334</c:v>
                </c:pt>
                <c:pt idx="81033">
                  <c:v>208.0234375</c:v>
                </c:pt>
                <c:pt idx="81034">
                  <c:v>208.02604166666666</c:v>
                </c:pt>
                <c:pt idx="81035">
                  <c:v>208.02864583333334</c:v>
                </c:pt>
                <c:pt idx="81036">
                  <c:v>208.03125</c:v>
                </c:pt>
                <c:pt idx="81037">
                  <c:v>208.03385416666666</c:v>
                </c:pt>
                <c:pt idx="81038">
                  <c:v>208.03645833333334</c:v>
                </c:pt>
                <c:pt idx="81039">
                  <c:v>208.0390625</c:v>
                </c:pt>
                <c:pt idx="81040">
                  <c:v>208.04166666666666</c:v>
                </c:pt>
                <c:pt idx="81041">
                  <c:v>208.04427083333334</c:v>
                </c:pt>
                <c:pt idx="81042">
                  <c:v>208.046875</c:v>
                </c:pt>
                <c:pt idx="81043">
                  <c:v>208.04947916666666</c:v>
                </c:pt>
                <c:pt idx="81044">
                  <c:v>208.05208333333334</c:v>
                </c:pt>
                <c:pt idx="81045">
                  <c:v>208.0546875</c:v>
                </c:pt>
                <c:pt idx="81046">
                  <c:v>208.05729166666666</c:v>
                </c:pt>
                <c:pt idx="81047">
                  <c:v>208.05989583333334</c:v>
                </c:pt>
                <c:pt idx="81048">
                  <c:v>208.0625</c:v>
                </c:pt>
                <c:pt idx="81049">
                  <c:v>208.06510416666666</c:v>
                </c:pt>
                <c:pt idx="81050">
                  <c:v>208.06770833333334</c:v>
                </c:pt>
                <c:pt idx="81051">
                  <c:v>208.0703125</c:v>
                </c:pt>
                <c:pt idx="81052">
                  <c:v>208.07291666666666</c:v>
                </c:pt>
                <c:pt idx="81053">
                  <c:v>208.07552083333334</c:v>
                </c:pt>
                <c:pt idx="81054">
                  <c:v>208.078125</c:v>
                </c:pt>
                <c:pt idx="81055">
                  <c:v>208.08072916666666</c:v>
                </c:pt>
                <c:pt idx="81056">
                  <c:v>208.08333333333334</c:v>
                </c:pt>
                <c:pt idx="81057">
                  <c:v>208.0859375</c:v>
                </c:pt>
                <c:pt idx="81058">
                  <c:v>208.08854166666666</c:v>
                </c:pt>
                <c:pt idx="81059">
                  <c:v>208.09114583333334</c:v>
                </c:pt>
                <c:pt idx="81060">
                  <c:v>208.09375</c:v>
                </c:pt>
                <c:pt idx="81061">
                  <c:v>208.09635416666666</c:v>
                </c:pt>
                <c:pt idx="81062">
                  <c:v>208.09895833333334</c:v>
                </c:pt>
                <c:pt idx="81063">
                  <c:v>208.1015625</c:v>
                </c:pt>
                <c:pt idx="81064">
                  <c:v>208.10416666666666</c:v>
                </c:pt>
                <c:pt idx="81065">
                  <c:v>208.10677083333334</c:v>
                </c:pt>
                <c:pt idx="81066">
                  <c:v>208.109375</c:v>
                </c:pt>
                <c:pt idx="81067">
                  <c:v>208.11197916666666</c:v>
                </c:pt>
                <c:pt idx="81068">
                  <c:v>208.11458333333334</c:v>
                </c:pt>
                <c:pt idx="81069">
                  <c:v>208.1171875</c:v>
                </c:pt>
                <c:pt idx="81070">
                  <c:v>208.11979166666666</c:v>
                </c:pt>
                <c:pt idx="81071">
                  <c:v>208.12239583333334</c:v>
                </c:pt>
                <c:pt idx="81072">
                  <c:v>208.125</c:v>
                </c:pt>
                <c:pt idx="81073">
                  <c:v>208.12760416666666</c:v>
                </c:pt>
                <c:pt idx="81074">
                  <c:v>208.13020833333334</c:v>
                </c:pt>
                <c:pt idx="81075">
                  <c:v>208.1328125</c:v>
                </c:pt>
                <c:pt idx="81076">
                  <c:v>208.13541666666666</c:v>
                </c:pt>
                <c:pt idx="81077">
                  <c:v>208.13802083333334</c:v>
                </c:pt>
                <c:pt idx="81078">
                  <c:v>208.140625</c:v>
                </c:pt>
                <c:pt idx="81079">
                  <c:v>208.14322916666666</c:v>
                </c:pt>
                <c:pt idx="81080">
                  <c:v>208.14583333333334</c:v>
                </c:pt>
                <c:pt idx="81081">
                  <c:v>208.1484375</c:v>
                </c:pt>
                <c:pt idx="81082">
                  <c:v>208.15104166666666</c:v>
                </c:pt>
                <c:pt idx="81083">
                  <c:v>208.15364583333334</c:v>
                </c:pt>
                <c:pt idx="81084">
                  <c:v>208.15625</c:v>
                </c:pt>
                <c:pt idx="81085">
                  <c:v>208.15885416666666</c:v>
                </c:pt>
                <c:pt idx="81086">
                  <c:v>208.16145833333334</c:v>
                </c:pt>
                <c:pt idx="81087">
                  <c:v>208.1640625</c:v>
                </c:pt>
                <c:pt idx="81088">
                  <c:v>208.16666666666666</c:v>
                </c:pt>
                <c:pt idx="81089">
                  <c:v>208.16927083333334</c:v>
                </c:pt>
                <c:pt idx="81090">
                  <c:v>208.171875</c:v>
                </c:pt>
                <c:pt idx="81091">
                  <c:v>208.17447916666666</c:v>
                </c:pt>
                <c:pt idx="81092">
                  <c:v>208.17708333333334</c:v>
                </c:pt>
                <c:pt idx="81093">
                  <c:v>208.1796875</c:v>
                </c:pt>
                <c:pt idx="81094">
                  <c:v>208.18229166666666</c:v>
                </c:pt>
                <c:pt idx="81095">
                  <c:v>208.18489583333334</c:v>
                </c:pt>
                <c:pt idx="81096">
                  <c:v>208.1875</c:v>
                </c:pt>
                <c:pt idx="81097">
                  <c:v>208.19010416666666</c:v>
                </c:pt>
                <c:pt idx="81098">
                  <c:v>208.19270833333334</c:v>
                </c:pt>
                <c:pt idx="81099">
                  <c:v>208.1953125</c:v>
                </c:pt>
                <c:pt idx="81100">
                  <c:v>208.19791666666666</c:v>
                </c:pt>
                <c:pt idx="81101">
                  <c:v>208.20052083333334</c:v>
                </c:pt>
                <c:pt idx="81102">
                  <c:v>208.203125</c:v>
                </c:pt>
                <c:pt idx="81103">
                  <c:v>208.20572916666666</c:v>
                </c:pt>
                <c:pt idx="81104">
                  <c:v>208.20833333333334</c:v>
                </c:pt>
                <c:pt idx="81105">
                  <c:v>208.2109375</c:v>
                </c:pt>
                <c:pt idx="81106">
                  <c:v>208.21354166666666</c:v>
                </c:pt>
                <c:pt idx="81107">
                  <c:v>208.21614583333334</c:v>
                </c:pt>
                <c:pt idx="81108">
                  <c:v>208.21875</c:v>
                </c:pt>
                <c:pt idx="81109">
                  <c:v>208.22135416666666</c:v>
                </c:pt>
                <c:pt idx="81110">
                  <c:v>208.22395833333334</c:v>
                </c:pt>
                <c:pt idx="81111">
                  <c:v>208.2265625</c:v>
                </c:pt>
                <c:pt idx="81112">
                  <c:v>208.22916666666666</c:v>
                </c:pt>
                <c:pt idx="81113">
                  <c:v>208.23177083333334</c:v>
                </c:pt>
                <c:pt idx="81114">
                  <c:v>208.234375</c:v>
                </c:pt>
                <c:pt idx="81115">
                  <c:v>208.23697916666666</c:v>
                </c:pt>
                <c:pt idx="81116">
                  <c:v>208.23958333333334</c:v>
                </c:pt>
                <c:pt idx="81117">
                  <c:v>208.2421875</c:v>
                </c:pt>
                <c:pt idx="81118">
                  <c:v>208.24479166666666</c:v>
                </c:pt>
                <c:pt idx="81119">
                  <c:v>208.24739583333334</c:v>
                </c:pt>
                <c:pt idx="81120">
                  <c:v>208.25</c:v>
                </c:pt>
                <c:pt idx="81121">
                  <c:v>208.25260416666666</c:v>
                </c:pt>
                <c:pt idx="81122">
                  <c:v>208.25520833333334</c:v>
                </c:pt>
                <c:pt idx="81123">
                  <c:v>208.2578125</c:v>
                </c:pt>
                <c:pt idx="81124">
                  <c:v>208.26041666666666</c:v>
                </c:pt>
                <c:pt idx="81125">
                  <c:v>208.26302083333334</c:v>
                </c:pt>
                <c:pt idx="81126">
                  <c:v>208.265625</c:v>
                </c:pt>
                <c:pt idx="81127">
                  <c:v>208.26822916666666</c:v>
                </c:pt>
                <c:pt idx="81128">
                  <c:v>208.27083333333334</c:v>
                </c:pt>
                <c:pt idx="81129">
                  <c:v>208.2734375</c:v>
                </c:pt>
                <c:pt idx="81130">
                  <c:v>208.27604166666666</c:v>
                </c:pt>
                <c:pt idx="81131">
                  <c:v>208.27864583333334</c:v>
                </c:pt>
                <c:pt idx="81132">
                  <c:v>208.28125</c:v>
                </c:pt>
                <c:pt idx="81133">
                  <c:v>208.28385416666666</c:v>
                </c:pt>
                <c:pt idx="81134">
                  <c:v>208.28645833333334</c:v>
                </c:pt>
                <c:pt idx="81135">
                  <c:v>208.2890625</c:v>
                </c:pt>
                <c:pt idx="81136">
                  <c:v>208.29166666666666</c:v>
                </c:pt>
                <c:pt idx="81137">
                  <c:v>208.29427083333334</c:v>
                </c:pt>
                <c:pt idx="81138">
                  <c:v>208.296875</c:v>
                </c:pt>
                <c:pt idx="81139">
                  <c:v>208.29947916666666</c:v>
                </c:pt>
                <c:pt idx="81140">
                  <c:v>208.30208333333334</c:v>
                </c:pt>
                <c:pt idx="81141">
                  <c:v>208.3046875</c:v>
                </c:pt>
                <c:pt idx="81142">
                  <c:v>208.30729166666666</c:v>
                </c:pt>
                <c:pt idx="81143">
                  <c:v>208.30989583333334</c:v>
                </c:pt>
                <c:pt idx="81144">
                  <c:v>208.3125</c:v>
                </c:pt>
                <c:pt idx="81145">
                  <c:v>208.31510416666666</c:v>
                </c:pt>
                <c:pt idx="81146">
                  <c:v>208.31770833333334</c:v>
                </c:pt>
                <c:pt idx="81147">
                  <c:v>208.3203125</c:v>
                </c:pt>
                <c:pt idx="81148">
                  <c:v>208.32291666666666</c:v>
                </c:pt>
                <c:pt idx="81149">
                  <c:v>208.32552083333334</c:v>
                </c:pt>
                <c:pt idx="81150">
                  <c:v>208.328125</c:v>
                </c:pt>
                <c:pt idx="81151">
                  <c:v>208.33072916666666</c:v>
                </c:pt>
                <c:pt idx="81152">
                  <c:v>208.33333333333334</c:v>
                </c:pt>
                <c:pt idx="81153">
                  <c:v>208.3359375</c:v>
                </c:pt>
                <c:pt idx="81154">
                  <c:v>208.33854166666666</c:v>
                </c:pt>
                <c:pt idx="81155">
                  <c:v>208.34114583333334</c:v>
                </c:pt>
                <c:pt idx="81156">
                  <c:v>208.34375</c:v>
                </c:pt>
                <c:pt idx="81157">
                  <c:v>208.34635416666666</c:v>
                </c:pt>
                <c:pt idx="81158">
                  <c:v>208.34895833333334</c:v>
                </c:pt>
                <c:pt idx="81159">
                  <c:v>208.3515625</c:v>
                </c:pt>
                <c:pt idx="81160">
                  <c:v>208.35416666666666</c:v>
                </c:pt>
                <c:pt idx="81161">
                  <c:v>208.35677083333334</c:v>
                </c:pt>
                <c:pt idx="81162">
                  <c:v>208.359375</c:v>
                </c:pt>
                <c:pt idx="81163">
                  <c:v>208.36197916666666</c:v>
                </c:pt>
                <c:pt idx="81164">
                  <c:v>208.36458333333334</c:v>
                </c:pt>
                <c:pt idx="81165">
                  <c:v>208.3671875</c:v>
                </c:pt>
                <c:pt idx="81166">
                  <c:v>208.36979166666666</c:v>
                </c:pt>
                <c:pt idx="81167">
                  <c:v>208.37239583333334</c:v>
                </c:pt>
                <c:pt idx="81168">
                  <c:v>208.375</c:v>
                </c:pt>
                <c:pt idx="81169">
                  <c:v>208.37760416666666</c:v>
                </c:pt>
                <c:pt idx="81170">
                  <c:v>208.38020833333334</c:v>
                </c:pt>
                <c:pt idx="81171">
                  <c:v>208.3828125</c:v>
                </c:pt>
                <c:pt idx="81172">
                  <c:v>208.38541666666666</c:v>
                </c:pt>
                <c:pt idx="81173">
                  <c:v>208.38802083333334</c:v>
                </c:pt>
                <c:pt idx="81174">
                  <c:v>208.390625</c:v>
                </c:pt>
                <c:pt idx="81175">
                  <c:v>208.39322916666666</c:v>
                </c:pt>
                <c:pt idx="81176">
                  <c:v>208.39583333333334</c:v>
                </c:pt>
                <c:pt idx="81177">
                  <c:v>208.3984375</c:v>
                </c:pt>
                <c:pt idx="81178">
                  <c:v>208.40104166666666</c:v>
                </c:pt>
                <c:pt idx="81179">
                  <c:v>208.40364583333334</c:v>
                </c:pt>
                <c:pt idx="81180">
                  <c:v>208.40625</c:v>
                </c:pt>
                <c:pt idx="81181">
                  <c:v>208.40885416666666</c:v>
                </c:pt>
                <c:pt idx="81182">
                  <c:v>208.41145833333334</c:v>
                </c:pt>
                <c:pt idx="81183">
                  <c:v>208.4140625</c:v>
                </c:pt>
                <c:pt idx="81184">
                  <c:v>208.41666666666666</c:v>
                </c:pt>
                <c:pt idx="81185">
                  <c:v>208.41927083333334</c:v>
                </c:pt>
                <c:pt idx="81186">
                  <c:v>208.421875</c:v>
                </c:pt>
                <c:pt idx="81187">
                  <c:v>208.42447916666666</c:v>
                </c:pt>
                <c:pt idx="81188">
                  <c:v>208.42708333333334</c:v>
                </c:pt>
                <c:pt idx="81189">
                  <c:v>208.4296875</c:v>
                </c:pt>
                <c:pt idx="81190">
                  <c:v>208.43229166666666</c:v>
                </c:pt>
                <c:pt idx="81191">
                  <c:v>208.43489583333334</c:v>
                </c:pt>
                <c:pt idx="81192">
                  <c:v>208.4375</c:v>
                </c:pt>
                <c:pt idx="81193">
                  <c:v>208.44010416666666</c:v>
                </c:pt>
                <c:pt idx="81194">
                  <c:v>208.44270833333334</c:v>
                </c:pt>
                <c:pt idx="81195">
                  <c:v>208.4453125</c:v>
                </c:pt>
                <c:pt idx="81196">
                  <c:v>208.44791666666666</c:v>
                </c:pt>
                <c:pt idx="81197">
                  <c:v>208.45052083333334</c:v>
                </c:pt>
                <c:pt idx="81198">
                  <c:v>208.453125</c:v>
                </c:pt>
                <c:pt idx="81199">
                  <c:v>208.45572916666666</c:v>
                </c:pt>
                <c:pt idx="81200">
                  <c:v>208.45833333333334</c:v>
                </c:pt>
                <c:pt idx="81201">
                  <c:v>208.4609375</c:v>
                </c:pt>
                <c:pt idx="81202">
                  <c:v>208.46354166666666</c:v>
                </c:pt>
                <c:pt idx="81203">
                  <c:v>208.46614583333334</c:v>
                </c:pt>
                <c:pt idx="81204">
                  <c:v>208.46875</c:v>
                </c:pt>
                <c:pt idx="81205">
                  <c:v>208.47135416666666</c:v>
                </c:pt>
                <c:pt idx="81206">
                  <c:v>208.47395833333334</c:v>
                </c:pt>
                <c:pt idx="81207">
                  <c:v>208.4765625</c:v>
                </c:pt>
                <c:pt idx="81208">
                  <c:v>208.47916666666666</c:v>
                </c:pt>
                <c:pt idx="81209">
                  <c:v>208.48177083333334</c:v>
                </c:pt>
                <c:pt idx="81210">
                  <c:v>208.484375</c:v>
                </c:pt>
                <c:pt idx="81211">
                  <c:v>208.48697916666666</c:v>
                </c:pt>
                <c:pt idx="81212">
                  <c:v>208.48958333333334</c:v>
                </c:pt>
                <c:pt idx="81213">
                  <c:v>208.4921875</c:v>
                </c:pt>
                <c:pt idx="81214">
                  <c:v>208.49479166666666</c:v>
                </c:pt>
                <c:pt idx="81215">
                  <c:v>208.49739583333334</c:v>
                </c:pt>
                <c:pt idx="81216">
                  <c:v>208.5</c:v>
                </c:pt>
                <c:pt idx="81217">
                  <c:v>208.50260416666666</c:v>
                </c:pt>
                <c:pt idx="81218">
                  <c:v>208.50520833333334</c:v>
                </c:pt>
                <c:pt idx="81219">
                  <c:v>208.5078125</c:v>
                </c:pt>
                <c:pt idx="81220">
                  <c:v>208.51041666666666</c:v>
                </c:pt>
                <c:pt idx="81221">
                  <c:v>208.51302083333334</c:v>
                </c:pt>
                <c:pt idx="81222">
                  <c:v>208.515625</c:v>
                </c:pt>
                <c:pt idx="81223">
                  <c:v>208.51822916666666</c:v>
                </c:pt>
                <c:pt idx="81224">
                  <c:v>208.52083333333334</c:v>
                </c:pt>
                <c:pt idx="81225">
                  <c:v>208.5234375</c:v>
                </c:pt>
                <c:pt idx="81226">
                  <c:v>208.52604166666666</c:v>
                </c:pt>
                <c:pt idx="81227">
                  <c:v>208.52864583333334</c:v>
                </c:pt>
                <c:pt idx="81228">
                  <c:v>208.53125</c:v>
                </c:pt>
                <c:pt idx="81229">
                  <c:v>208.53385416666666</c:v>
                </c:pt>
                <c:pt idx="81230">
                  <c:v>208.53645833333334</c:v>
                </c:pt>
                <c:pt idx="81231">
                  <c:v>208.5390625</c:v>
                </c:pt>
                <c:pt idx="81232">
                  <c:v>208.54166666666666</c:v>
                </c:pt>
                <c:pt idx="81233">
                  <c:v>208.54427083333334</c:v>
                </c:pt>
                <c:pt idx="81234">
                  <c:v>208.546875</c:v>
                </c:pt>
                <c:pt idx="81235">
                  <c:v>208.54947916666666</c:v>
                </c:pt>
                <c:pt idx="81236">
                  <c:v>208.55208333333334</c:v>
                </c:pt>
                <c:pt idx="81237">
                  <c:v>208.5546875</c:v>
                </c:pt>
                <c:pt idx="81238">
                  <c:v>208.55729166666666</c:v>
                </c:pt>
                <c:pt idx="81239">
                  <c:v>208.55989583333334</c:v>
                </c:pt>
                <c:pt idx="81240">
                  <c:v>208.5625</c:v>
                </c:pt>
                <c:pt idx="81241">
                  <c:v>208.56510416666666</c:v>
                </c:pt>
                <c:pt idx="81242">
                  <c:v>208.56770833333334</c:v>
                </c:pt>
                <c:pt idx="81243">
                  <c:v>208.5703125</c:v>
                </c:pt>
                <c:pt idx="81244">
                  <c:v>208.57291666666666</c:v>
                </c:pt>
                <c:pt idx="81245">
                  <c:v>208.57552083333334</c:v>
                </c:pt>
                <c:pt idx="81246">
                  <c:v>208.578125</c:v>
                </c:pt>
                <c:pt idx="81247">
                  <c:v>208.58072916666666</c:v>
                </c:pt>
                <c:pt idx="81248">
                  <c:v>208.58333333333334</c:v>
                </c:pt>
                <c:pt idx="81249">
                  <c:v>208.5859375</c:v>
                </c:pt>
                <c:pt idx="81250">
                  <c:v>208.58854166666666</c:v>
                </c:pt>
                <c:pt idx="81251">
                  <c:v>208.59114583333334</c:v>
                </c:pt>
                <c:pt idx="81252">
                  <c:v>208.59375</c:v>
                </c:pt>
                <c:pt idx="81253">
                  <c:v>208.59635416666666</c:v>
                </c:pt>
                <c:pt idx="81254">
                  <c:v>208.59895833333334</c:v>
                </c:pt>
                <c:pt idx="81255">
                  <c:v>208.6015625</c:v>
                </c:pt>
                <c:pt idx="81256">
                  <c:v>208.60416666666666</c:v>
                </c:pt>
                <c:pt idx="81257">
                  <c:v>208.60677083333334</c:v>
                </c:pt>
                <c:pt idx="81258">
                  <c:v>208.609375</c:v>
                </c:pt>
                <c:pt idx="81259">
                  <c:v>208.61197916666666</c:v>
                </c:pt>
                <c:pt idx="81260">
                  <c:v>208.61458333333334</c:v>
                </c:pt>
                <c:pt idx="81261">
                  <c:v>208.6171875</c:v>
                </c:pt>
                <c:pt idx="81262">
                  <c:v>208.61979166666666</c:v>
                </c:pt>
                <c:pt idx="81263">
                  <c:v>208.62239583333334</c:v>
                </c:pt>
                <c:pt idx="81264">
                  <c:v>208.625</c:v>
                </c:pt>
                <c:pt idx="81265">
                  <c:v>208.62760416666666</c:v>
                </c:pt>
                <c:pt idx="81266">
                  <c:v>208.63020833333334</c:v>
                </c:pt>
                <c:pt idx="81267">
                  <c:v>208.6328125</c:v>
                </c:pt>
                <c:pt idx="81268">
                  <c:v>208.63541666666666</c:v>
                </c:pt>
                <c:pt idx="81269">
                  <c:v>208.63802083333334</c:v>
                </c:pt>
                <c:pt idx="81270">
                  <c:v>208.640625</c:v>
                </c:pt>
                <c:pt idx="81271">
                  <c:v>208.64322916666666</c:v>
                </c:pt>
                <c:pt idx="81272">
                  <c:v>208.64583333333334</c:v>
                </c:pt>
                <c:pt idx="81273">
                  <c:v>208.6484375</c:v>
                </c:pt>
                <c:pt idx="81274">
                  <c:v>208.65104166666666</c:v>
                </c:pt>
                <c:pt idx="81275">
                  <c:v>208.65364583333334</c:v>
                </c:pt>
                <c:pt idx="81276">
                  <c:v>208.65625</c:v>
                </c:pt>
                <c:pt idx="81277">
                  <c:v>208.65885416666666</c:v>
                </c:pt>
                <c:pt idx="81278">
                  <c:v>208.66145833333334</c:v>
                </c:pt>
                <c:pt idx="81279">
                  <c:v>208.6640625</c:v>
                </c:pt>
                <c:pt idx="81280">
                  <c:v>208.66666666666666</c:v>
                </c:pt>
                <c:pt idx="81281">
                  <c:v>208.66927083333334</c:v>
                </c:pt>
                <c:pt idx="81282">
                  <c:v>208.671875</c:v>
                </c:pt>
                <c:pt idx="81283">
                  <c:v>208.67447916666666</c:v>
                </c:pt>
                <c:pt idx="81284">
                  <c:v>208.67708333333334</c:v>
                </c:pt>
                <c:pt idx="81285">
                  <c:v>208.6796875</c:v>
                </c:pt>
                <c:pt idx="81286">
                  <c:v>208.68229166666666</c:v>
                </c:pt>
                <c:pt idx="81287">
                  <c:v>208.68489583333334</c:v>
                </c:pt>
                <c:pt idx="81288">
                  <c:v>208.6875</c:v>
                </c:pt>
                <c:pt idx="81289">
                  <c:v>208.69010416666666</c:v>
                </c:pt>
                <c:pt idx="81290">
                  <c:v>208.69270833333334</c:v>
                </c:pt>
                <c:pt idx="81291">
                  <c:v>208.6953125</c:v>
                </c:pt>
                <c:pt idx="81292">
                  <c:v>208.69791666666666</c:v>
                </c:pt>
                <c:pt idx="81293">
                  <c:v>208.70052083333334</c:v>
                </c:pt>
                <c:pt idx="81294">
                  <c:v>208.703125</c:v>
                </c:pt>
                <c:pt idx="81295">
                  <c:v>208.70572916666666</c:v>
                </c:pt>
                <c:pt idx="81296">
                  <c:v>208.70833333333334</c:v>
                </c:pt>
                <c:pt idx="81297">
                  <c:v>208.7109375</c:v>
                </c:pt>
                <c:pt idx="81298">
                  <c:v>208.71354166666666</c:v>
                </c:pt>
                <c:pt idx="81299">
                  <c:v>208.71614583333334</c:v>
                </c:pt>
                <c:pt idx="81300">
                  <c:v>208.71875</c:v>
                </c:pt>
                <c:pt idx="81301">
                  <c:v>208.72135416666666</c:v>
                </c:pt>
                <c:pt idx="81302">
                  <c:v>208.72395833333334</c:v>
                </c:pt>
                <c:pt idx="81303">
                  <c:v>208.7265625</c:v>
                </c:pt>
                <c:pt idx="81304">
                  <c:v>208.72916666666666</c:v>
                </c:pt>
                <c:pt idx="81305">
                  <c:v>208.73177083333334</c:v>
                </c:pt>
                <c:pt idx="81306">
                  <c:v>208.734375</c:v>
                </c:pt>
                <c:pt idx="81307">
                  <c:v>208.73697916666666</c:v>
                </c:pt>
                <c:pt idx="81308">
                  <c:v>208.73958333333334</c:v>
                </c:pt>
                <c:pt idx="81309">
                  <c:v>208.7421875</c:v>
                </c:pt>
                <c:pt idx="81310">
                  <c:v>208.74479166666666</c:v>
                </c:pt>
                <c:pt idx="81311">
                  <c:v>208.74739583333334</c:v>
                </c:pt>
                <c:pt idx="81312">
                  <c:v>208.75</c:v>
                </c:pt>
                <c:pt idx="81313">
                  <c:v>208.75260416666666</c:v>
                </c:pt>
                <c:pt idx="81314">
                  <c:v>208.75520833333334</c:v>
                </c:pt>
                <c:pt idx="81315">
                  <c:v>208.7578125</c:v>
                </c:pt>
                <c:pt idx="81316">
                  <c:v>208.76041666666666</c:v>
                </c:pt>
                <c:pt idx="81317">
                  <c:v>208.76302083333334</c:v>
                </c:pt>
                <c:pt idx="81318">
                  <c:v>208.765625</c:v>
                </c:pt>
                <c:pt idx="81319">
                  <c:v>208.76822916666666</c:v>
                </c:pt>
                <c:pt idx="81320">
                  <c:v>208.77083333333334</c:v>
                </c:pt>
                <c:pt idx="81321">
                  <c:v>208.7734375</c:v>
                </c:pt>
                <c:pt idx="81322">
                  <c:v>208.77604166666666</c:v>
                </c:pt>
                <c:pt idx="81323">
                  <c:v>208.77864583333334</c:v>
                </c:pt>
                <c:pt idx="81324">
                  <c:v>208.78125</c:v>
                </c:pt>
                <c:pt idx="81325">
                  <c:v>208.78385416666666</c:v>
                </c:pt>
                <c:pt idx="81326">
                  <c:v>208.78645833333334</c:v>
                </c:pt>
                <c:pt idx="81327">
                  <c:v>208.7890625</c:v>
                </c:pt>
                <c:pt idx="81328">
                  <c:v>208.79166666666666</c:v>
                </c:pt>
                <c:pt idx="81329">
                  <c:v>208.79427083333334</c:v>
                </c:pt>
                <c:pt idx="81330">
                  <c:v>208.796875</c:v>
                </c:pt>
                <c:pt idx="81331">
                  <c:v>208.79947916666666</c:v>
                </c:pt>
                <c:pt idx="81332">
                  <c:v>208.80208333333334</c:v>
                </c:pt>
                <c:pt idx="81333">
                  <c:v>208.8046875</c:v>
                </c:pt>
                <c:pt idx="81334">
                  <c:v>208.80729166666666</c:v>
                </c:pt>
                <c:pt idx="81335">
                  <c:v>208.80989583333334</c:v>
                </c:pt>
                <c:pt idx="81336">
                  <c:v>208.8125</c:v>
                </c:pt>
                <c:pt idx="81337">
                  <c:v>208.81510416666666</c:v>
                </c:pt>
                <c:pt idx="81338">
                  <c:v>208.81770833333334</c:v>
                </c:pt>
                <c:pt idx="81339">
                  <c:v>208.8203125</c:v>
                </c:pt>
                <c:pt idx="81340">
                  <c:v>208.82291666666666</c:v>
                </c:pt>
                <c:pt idx="81341">
                  <c:v>208.82552083333334</c:v>
                </c:pt>
                <c:pt idx="81342">
                  <c:v>208.828125</c:v>
                </c:pt>
                <c:pt idx="81343">
                  <c:v>208.83072916666666</c:v>
                </c:pt>
                <c:pt idx="81344">
                  <c:v>208.83333333333334</c:v>
                </c:pt>
                <c:pt idx="81345">
                  <c:v>208.8359375</c:v>
                </c:pt>
                <c:pt idx="81346">
                  <c:v>208.83854166666666</c:v>
                </c:pt>
                <c:pt idx="81347">
                  <c:v>208.84114583333334</c:v>
                </c:pt>
                <c:pt idx="81348">
                  <c:v>208.84375</c:v>
                </c:pt>
                <c:pt idx="81349">
                  <c:v>208.84635416666666</c:v>
                </c:pt>
                <c:pt idx="81350">
                  <c:v>208.84895833333334</c:v>
                </c:pt>
                <c:pt idx="81351">
                  <c:v>208.8515625</c:v>
                </c:pt>
                <c:pt idx="81352">
                  <c:v>208.85416666666666</c:v>
                </c:pt>
                <c:pt idx="81353">
                  <c:v>208.85677083333334</c:v>
                </c:pt>
                <c:pt idx="81354">
                  <c:v>208.859375</c:v>
                </c:pt>
                <c:pt idx="81355">
                  <c:v>208.86197916666666</c:v>
                </c:pt>
                <c:pt idx="81356">
                  <c:v>208.86458333333334</c:v>
                </c:pt>
                <c:pt idx="81357">
                  <c:v>208.8671875</c:v>
                </c:pt>
                <c:pt idx="81358">
                  <c:v>208.86979166666666</c:v>
                </c:pt>
                <c:pt idx="81359">
                  <c:v>208.87239583333334</c:v>
                </c:pt>
                <c:pt idx="81360">
                  <c:v>208.875</c:v>
                </c:pt>
                <c:pt idx="81361">
                  <c:v>208.87760416666666</c:v>
                </c:pt>
                <c:pt idx="81362">
                  <c:v>208.88020833333334</c:v>
                </c:pt>
                <c:pt idx="81363">
                  <c:v>208.8828125</c:v>
                </c:pt>
                <c:pt idx="81364">
                  <c:v>208.88541666666666</c:v>
                </c:pt>
                <c:pt idx="81365">
                  <c:v>208.88802083333334</c:v>
                </c:pt>
                <c:pt idx="81366">
                  <c:v>208.890625</c:v>
                </c:pt>
                <c:pt idx="81367">
                  <c:v>208.89322916666666</c:v>
                </c:pt>
                <c:pt idx="81368">
                  <c:v>208.89583333333334</c:v>
                </c:pt>
                <c:pt idx="81369">
                  <c:v>208.8984375</c:v>
                </c:pt>
                <c:pt idx="81370">
                  <c:v>208.90104166666666</c:v>
                </c:pt>
                <c:pt idx="81371">
                  <c:v>208.90364583333334</c:v>
                </c:pt>
                <c:pt idx="81372">
                  <c:v>208.90625</c:v>
                </c:pt>
                <c:pt idx="81373">
                  <c:v>208.90885416666666</c:v>
                </c:pt>
                <c:pt idx="81374">
                  <c:v>208.91145833333334</c:v>
                </c:pt>
                <c:pt idx="81375">
                  <c:v>208.9140625</c:v>
                </c:pt>
                <c:pt idx="81376">
                  <c:v>208.91666666666666</c:v>
                </c:pt>
                <c:pt idx="81377">
                  <c:v>208.91927083333334</c:v>
                </c:pt>
                <c:pt idx="81378">
                  <c:v>208.921875</c:v>
                </c:pt>
                <c:pt idx="81379">
                  <c:v>208.92447916666666</c:v>
                </c:pt>
                <c:pt idx="81380">
                  <c:v>208.92708333333334</c:v>
                </c:pt>
                <c:pt idx="81381">
                  <c:v>208.9296875</c:v>
                </c:pt>
                <c:pt idx="81382">
                  <c:v>208.93229166666666</c:v>
                </c:pt>
                <c:pt idx="81383">
                  <c:v>208.93489583333334</c:v>
                </c:pt>
                <c:pt idx="81384">
                  <c:v>208.9375</c:v>
                </c:pt>
                <c:pt idx="81385">
                  <c:v>208.94010416666666</c:v>
                </c:pt>
                <c:pt idx="81386">
                  <c:v>208.94270833333334</c:v>
                </c:pt>
                <c:pt idx="81387">
                  <c:v>208.9453125</c:v>
                </c:pt>
                <c:pt idx="81388">
                  <c:v>208.94791666666666</c:v>
                </c:pt>
                <c:pt idx="81389">
                  <c:v>208.95052083333334</c:v>
                </c:pt>
                <c:pt idx="81390">
                  <c:v>208.953125</c:v>
                </c:pt>
                <c:pt idx="81391">
                  <c:v>208.95572916666666</c:v>
                </c:pt>
                <c:pt idx="81392">
                  <c:v>208.95833333333334</c:v>
                </c:pt>
                <c:pt idx="81393">
                  <c:v>208.9609375</c:v>
                </c:pt>
                <c:pt idx="81394">
                  <c:v>208.96354166666666</c:v>
                </c:pt>
                <c:pt idx="81395">
                  <c:v>208.96614583333334</c:v>
                </c:pt>
                <c:pt idx="81396">
                  <c:v>208.96875</c:v>
                </c:pt>
                <c:pt idx="81397">
                  <c:v>208.97135416666666</c:v>
                </c:pt>
                <c:pt idx="81398">
                  <c:v>208.97395833333334</c:v>
                </c:pt>
                <c:pt idx="81399">
                  <c:v>208.9765625</c:v>
                </c:pt>
                <c:pt idx="81400">
                  <c:v>208.97916666666666</c:v>
                </c:pt>
                <c:pt idx="81401">
                  <c:v>208.98177083333334</c:v>
                </c:pt>
                <c:pt idx="81402">
                  <c:v>208.984375</c:v>
                </c:pt>
                <c:pt idx="81403">
                  <c:v>208.98697916666666</c:v>
                </c:pt>
                <c:pt idx="81404">
                  <c:v>208.98958333333334</c:v>
                </c:pt>
                <c:pt idx="81405">
                  <c:v>208.9921875</c:v>
                </c:pt>
                <c:pt idx="81406">
                  <c:v>208.99479166666666</c:v>
                </c:pt>
                <c:pt idx="81407">
                  <c:v>208.99739583333334</c:v>
                </c:pt>
                <c:pt idx="81408">
                  <c:v>209</c:v>
                </c:pt>
                <c:pt idx="81409">
                  <c:v>209.00260416666666</c:v>
                </c:pt>
                <c:pt idx="81410">
                  <c:v>209.00520833333334</c:v>
                </c:pt>
                <c:pt idx="81411">
                  <c:v>209.0078125</c:v>
                </c:pt>
                <c:pt idx="81412">
                  <c:v>209.01041666666666</c:v>
                </c:pt>
                <c:pt idx="81413">
                  <c:v>209.01302083333334</c:v>
                </c:pt>
                <c:pt idx="81414">
                  <c:v>209.015625</c:v>
                </c:pt>
                <c:pt idx="81415">
                  <c:v>209.01822916666666</c:v>
                </c:pt>
                <c:pt idx="81416">
                  <c:v>209.02083333333334</c:v>
                </c:pt>
                <c:pt idx="81417">
                  <c:v>209.0234375</c:v>
                </c:pt>
                <c:pt idx="81418">
                  <c:v>209.02604166666666</c:v>
                </c:pt>
                <c:pt idx="81419">
                  <c:v>209.02864583333334</c:v>
                </c:pt>
                <c:pt idx="81420">
                  <c:v>209.03125</c:v>
                </c:pt>
                <c:pt idx="81421">
                  <c:v>209.03385416666666</c:v>
                </c:pt>
                <c:pt idx="81422">
                  <c:v>209.03645833333334</c:v>
                </c:pt>
                <c:pt idx="81423">
                  <c:v>209.0390625</c:v>
                </c:pt>
                <c:pt idx="81424">
                  <c:v>209.04166666666666</c:v>
                </c:pt>
                <c:pt idx="81425">
                  <c:v>209.04427083333334</c:v>
                </c:pt>
                <c:pt idx="81426">
                  <c:v>209.046875</c:v>
                </c:pt>
                <c:pt idx="81427">
                  <c:v>209.04947916666666</c:v>
                </c:pt>
                <c:pt idx="81428">
                  <c:v>209.05208333333334</c:v>
                </c:pt>
                <c:pt idx="81429">
                  <c:v>209.0546875</c:v>
                </c:pt>
                <c:pt idx="81430">
                  <c:v>209.05729166666666</c:v>
                </c:pt>
                <c:pt idx="81431">
                  <c:v>209.05989583333334</c:v>
                </c:pt>
                <c:pt idx="81432">
                  <c:v>209.0625</c:v>
                </c:pt>
                <c:pt idx="81433">
                  <c:v>209.06510416666666</c:v>
                </c:pt>
                <c:pt idx="81434">
                  <c:v>209.06770833333334</c:v>
                </c:pt>
                <c:pt idx="81435">
                  <c:v>209.0703125</c:v>
                </c:pt>
                <c:pt idx="81436">
                  <c:v>209.07291666666666</c:v>
                </c:pt>
                <c:pt idx="81437">
                  <c:v>209.07552083333334</c:v>
                </c:pt>
                <c:pt idx="81438">
                  <c:v>209.078125</c:v>
                </c:pt>
                <c:pt idx="81439">
                  <c:v>209.08072916666666</c:v>
                </c:pt>
                <c:pt idx="81440">
                  <c:v>209.08333333333334</c:v>
                </c:pt>
                <c:pt idx="81441">
                  <c:v>209.0859375</c:v>
                </c:pt>
                <c:pt idx="81442">
                  <c:v>209.08854166666666</c:v>
                </c:pt>
                <c:pt idx="81443">
                  <c:v>209.09114583333334</c:v>
                </c:pt>
                <c:pt idx="81444">
                  <c:v>209.09375</c:v>
                </c:pt>
                <c:pt idx="81445">
                  <c:v>209.09635416666666</c:v>
                </c:pt>
                <c:pt idx="81446">
                  <c:v>209.09895833333334</c:v>
                </c:pt>
                <c:pt idx="81447">
                  <c:v>209.1015625</c:v>
                </c:pt>
                <c:pt idx="81448">
                  <c:v>209.10416666666666</c:v>
                </c:pt>
                <c:pt idx="81449">
                  <c:v>209.10677083333334</c:v>
                </c:pt>
                <c:pt idx="81450">
                  <c:v>209.109375</c:v>
                </c:pt>
                <c:pt idx="81451">
                  <c:v>209.11197916666666</c:v>
                </c:pt>
                <c:pt idx="81452">
                  <c:v>209.11458333333334</c:v>
                </c:pt>
                <c:pt idx="81453">
                  <c:v>209.1171875</c:v>
                </c:pt>
                <c:pt idx="81454">
                  <c:v>209.11979166666666</c:v>
                </c:pt>
                <c:pt idx="81455">
                  <c:v>209.12239583333334</c:v>
                </c:pt>
                <c:pt idx="81456">
                  <c:v>209.125</c:v>
                </c:pt>
                <c:pt idx="81457">
                  <c:v>209.12760416666666</c:v>
                </c:pt>
                <c:pt idx="81458">
                  <c:v>209.13020833333334</c:v>
                </c:pt>
                <c:pt idx="81459">
                  <c:v>209.1328125</c:v>
                </c:pt>
                <c:pt idx="81460">
                  <c:v>209.13541666666666</c:v>
                </c:pt>
                <c:pt idx="81461">
                  <c:v>209.13802083333334</c:v>
                </c:pt>
                <c:pt idx="81462">
                  <c:v>209.140625</c:v>
                </c:pt>
                <c:pt idx="81463">
                  <c:v>209.14322916666666</c:v>
                </c:pt>
                <c:pt idx="81464">
                  <c:v>209.14583333333334</c:v>
                </c:pt>
                <c:pt idx="81465">
                  <c:v>209.1484375</c:v>
                </c:pt>
                <c:pt idx="81466">
                  <c:v>209.15104166666666</c:v>
                </c:pt>
                <c:pt idx="81467">
                  <c:v>209.15364583333334</c:v>
                </c:pt>
                <c:pt idx="81468">
                  <c:v>209.15625</c:v>
                </c:pt>
                <c:pt idx="81469">
                  <c:v>209.15885416666666</c:v>
                </c:pt>
                <c:pt idx="81470">
                  <c:v>209.16145833333334</c:v>
                </c:pt>
                <c:pt idx="81471">
                  <c:v>209.1640625</c:v>
                </c:pt>
                <c:pt idx="81472">
                  <c:v>209.16666666666666</c:v>
                </c:pt>
                <c:pt idx="81473">
                  <c:v>209.16927083333334</c:v>
                </c:pt>
                <c:pt idx="81474">
                  <c:v>209.171875</c:v>
                </c:pt>
                <c:pt idx="81475">
                  <c:v>209.17447916666666</c:v>
                </c:pt>
                <c:pt idx="81476">
                  <c:v>209.17708333333334</c:v>
                </c:pt>
                <c:pt idx="81477">
                  <c:v>209.1796875</c:v>
                </c:pt>
                <c:pt idx="81478">
                  <c:v>209.18229166666666</c:v>
                </c:pt>
                <c:pt idx="81479">
                  <c:v>209.18489583333334</c:v>
                </c:pt>
                <c:pt idx="81480">
                  <c:v>209.1875</c:v>
                </c:pt>
                <c:pt idx="81481">
                  <c:v>209.19010416666666</c:v>
                </c:pt>
                <c:pt idx="81482">
                  <c:v>209.19270833333334</c:v>
                </c:pt>
                <c:pt idx="81483">
                  <c:v>209.1953125</c:v>
                </c:pt>
                <c:pt idx="81484">
                  <c:v>209.19791666666666</c:v>
                </c:pt>
                <c:pt idx="81485">
                  <c:v>209.20052083333334</c:v>
                </c:pt>
                <c:pt idx="81486">
                  <c:v>209.203125</c:v>
                </c:pt>
                <c:pt idx="81487">
                  <c:v>209.20572916666666</c:v>
                </c:pt>
                <c:pt idx="81488">
                  <c:v>209.20833333333334</c:v>
                </c:pt>
                <c:pt idx="81489">
                  <c:v>209.2109375</c:v>
                </c:pt>
                <c:pt idx="81490">
                  <c:v>209.21354166666666</c:v>
                </c:pt>
                <c:pt idx="81491">
                  <c:v>209.21614583333334</c:v>
                </c:pt>
                <c:pt idx="81492">
                  <c:v>209.21875</c:v>
                </c:pt>
                <c:pt idx="81493">
                  <c:v>209.22135416666666</c:v>
                </c:pt>
                <c:pt idx="81494">
                  <c:v>209.22395833333334</c:v>
                </c:pt>
                <c:pt idx="81495">
                  <c:v>209.2265625</c:v>
                </c:pt>
                <c:pt idx="81496">
                  <c:v>209.22916666666666</c:v>
                </c:pt>
                <c:pt idx="81497">
                  <c:v>209.23177083333334</c:v>
                </c:pt>
                <c:pt idx="81498">
                  <c:v>209.234375</c:v>
                </c:pt>
                <c:pt idx="81499">
                  <c:v>209.23697916666666</c:v>
                </c:pt>
                <c:pt idx="81500">
                  <c:v>209.23958333333334</c:v>
                </c:pt>
                <c:pt idx="81501">
                  <c:v>209.2421875</c:v>
                </c:pt>
                <c:pt idx="81502">
                  <c:v>209.24479166666666</c:v>
                </c:pt>
                <c:pt idx="81503">
                  <c:v>209.24739583333334</c:v>
                </c:pt>
                <c:pt idx="81504">
                  <c:v>209.25</c:v>
                </c:pt>
                <c:pt idx="81505">
                  <c:v>209.25260416666666</c:v>
                </c:pt>
                <c:pt idx="81506">
                  <c:v>209.25520833333334</c:v>
                </c:pt>
                <c:pt idx="81507">
                  <c:v>209.2578125</c:v>
                </c:pt>
                <c:pt idx="81508">
                  <c:v>209.26041666666666</c:v>
                </c:pt>
                <c:pt idx="81509">
                  <c:v>209.26302083333334</c:v>
                </c:pt>
                <c:pt idx="81510">
                  <c:v>209.265625</c:v>
                </c:pt>
                <c:pt idx="81511">
                  <c:v>209.26822916666666</c:v>
                </c:pt>
                <c:pt idx="81512">
                  <c:v>209.27083333333334</c:v>
                </c:pt>
                <c:pt idx="81513">
                  <c:v>209.2734375</c:v>
                </c:pt>
                <c:pt idx="81514">
                  <c:v>209.27604166666666</c:v>
                </c:pt>
                <c:pt idx="81515">
                  <c:v>209.27864583333334</c:v>
                </c:pt>
                <c:pt idx="81516">
                  <c:v>209.28125</c:v>
                </c:pt>
                <c:pt idx="81517">
                  <c:v>209.28385416666666</c:v>
                </c:pt>
                <c:pt idx="81518">
                  <c:v>209.28645833333334</c:v>
                </c:pt>
                <c:pt idx="81519">
                  <c:v>209.2890625</c:v>
                </c:pt>
                <c:pt idx="81520">
                  <c:v>209.29166666666666</c:v>
                </c:pt>
                <c:pt idx="81521">
                  <c:v>209.29427083333334</c:v>
                </c:pt>
                <c:pt idx="81522">
                  <c:v>209.296875</c:v>
                </c:pt>
                <c:pt idx="81523">
                  <c:v>209.29947916666666</c:v>
                </c:pt>
                <c:pt idx="81524">
                  <c:v>209.30208333333334</c:v>
                </c:pt>
                <c:pt idx="81525">
                  <c:v>209.3046875</c:v>
                </c:pt>
                <c:pt idx="81526">
                  <c:v>209.30729166666666</c:v>
                </c:pt>
                <c:pt idx="81527">
                  <c:v>209.30989583333334</c:v>
                </c:pt>
                <c:pt idx="81528">
                  <c:v>209.3125</c:v>
                </c:pt>
                <c:pt idx="81529">
                  <c:v>209.31510416666666</c:v>
                </c:pt>
                <c:pt idx="81530">
                  <c:v>209.31770833333334</c:v>
                </c:pt>
                <c:pt idx="81531">
                  <c:v>209.3203125</c:v>
                </c:pt>
                <c:pt idx="81532">
                  <c:v>209.32291666666666</c:v>
                </c:pt>
                <c:pt idx="81533">
                  <c:v>209.32552083333334</c:v>
                </c:pt>
                <c:pt idx="81534">
                  <c:v>209.328125</c:v>
                </c:pt>
                <c:pt idx="81535">
                  <c:v>209.33072916666666</c:v>
                </c:pt>
                <c:pt idx="81536">
                  <c:v>209.33333333333334</c:v>
                </c:pt>
                <c:pt idx="81537">
                  <c:v>209.3359375</c:v>
                </c:pt>
                <c:pt idx="81538">
                  <c:v>209.33854166666666</c:v>
                </c:pt>
                <c:pt idx="81539">
                  <c:v>209.34114583333334</c:v>
                </c:pt>
                <c:pt idx="81540">
                  <c:v>209.34375</c:v>
                </c:pt>
                <c:pt idx="81541">
                  <c:v>209.34635416666666</c:v>
                </c:pt>
                <c:pt idx="81542">
                  <c:v>209.34895833333334</c:v>
                </c:pt>
                <c:pt idx="81543">
                  <c:v>209.3515625</c:v>
                </c:pt>
                <c:pt idx="81544">
                  <c:v>209.35416666666666</c:v>
                </c:pt>
                <c:pt idx="81545">
                  <c:v>209.35677083333334</c:v>
                </c:pt>
                <c:pt idx="81546">
                  <c:v>209.359375</c:v>
                </c:pt>
                <c:pt idx="81547">
                  <c:v>209.36197916666666</c:v>
                </c:pt>
                <c:pt idx="81548">
                  <c:v>209.36458333333334</c:v>
                </c:pt>
                <c:pt idx="81549">
                  <c:v>209.3671875</c:v>
                </c:pt>
                <c:pt idx="81550">
                  <c:v>209.36979166666666</c:v>
                </c:pt>
                <c:pt idx="81551">
                  <c:v>209.37239583333334</c:v>
                </c:pt>
                <c:pt idx="81552">
                  <c:v>209.375</c:v>
                </c:pt>
                <c:pt idx="81553">
                  <c:v>209.37760416666666</c:v>
                </c:pt>
                <c:pt idx="81554">
                  <c:v>209.38020833333334</c:v>
                </c:pt>
                <c:pt idx="81555">
                  <c:v>209.3828125</c:v>
                </c:pt>
                <c:pt idx="81556">
                  <c:v>209.38541666666666</c:v>
                </c:pt>
                <c:pt idx="81557">
                  <c:v>209.38802083333334</c:v>
                </c:pt>
                <c:pt idx="81558">
                  <c:v>209.390625</c:v>
                </c:pt>
                <c:pt idx="81559">
                  <c:v>209.39322916666666</c:v>
                </c:pt>
                <c:pt idx="81560">
                  <c:v>209.39583333333334</c:v>
                </c:pt>
                <c:pt idx="81561">
                  <c:v>209.3984375</c:v>
                </c:pt>
                <c:pt idx="81562">
                  <c:v>209.40104166666666</c:v>
                </c:pt>
                <c:pt idx="81563">
                  <c:v>209.40364583333334</c:v>
                </c:pt>
                <c:pt idx="81564">
                  <c:v>209.40625</c:v>
                </c:pt>
                <c:pt idx="81565">
                  <c:v>209.40885416666666</c:v>
                </c:pt>
                <c:pt idx="81566">
                  <c:v>209.41145833333334</c:v>
                </c:pt>
                <c:pt idx="81567">
                  <c:v>209.4140625</c:v>
                </c:pt>
                <c:pt idx="81568">
                  <c:v>209.41666666666666</c:v>
                </c:pt>
                <c:pt idx="81569">
                  <c:v>209.41927083333334</c:v>
                </c:pt>
                <c:pt idx="81570">
                  <c:v>209.421875</c:v>
                </c:pt>
                <c:pt idx="81571">
                  <c:v>209.42447916666666</c:v>
                </c:pt>
                <c:pt idx="81572">
                  <c:v>209.42708333333334</c:v>
                </c:pt>
                <c:pt idx="81573">
                  <c:v>209.4296875</c:v>
                </c:pt>
                <c:pt idx="81574">
                  <c:v>209.43229166666666</c:v>
                </c:pt>
                <c:pt idx="81575">
                  <c:v>209.43489583333334</c:v>
                </c:pt>
                <c:pt idx="81576">
                  <c:v>209.4375</c:v>
                </c:pt>
                <c:pt idx="81577">
                  <c:v>209.44010416666666</c:v>
                </c:pt>
                <c:pt idx="81578">
                  <c:v>209.44270833333334</c:v>
                </c:pt>
                <c:pt idx="81579">
                  <c:v>209.4453125</c:v>
                </c:pt>
                <c:pt idx="81580">
                  <c:v>209.44791666666666</c:v>
                </c:pt>
                <c:pt idx="81581">
                  <c:v>209.45052083333334</c:v>
                </c:pt>
                <c:pt idx="81582">
                  <c:v>209.453125</c:v>
                </c:pt>
                <c:pt idx="81583">
                  <c:v>209.45572916666666</c:v>
                </c:pt>
                <c:pt idx="81584">
                  <c:v>209.45833333333334</c:v>
                </c:pt>
                <c:pt idx="81585">
                  <c:v>209.4609375</c:v>
                </c:pt>
                <c:pt idx="81586">
                  <c:v>209.46354166666666</c:v>
                </c:pt>
                <c:pt idx="81587">
                  <c:v>209.46614583333334</c:v>
                </c:pt>
                <c:pt idx="81588">
                  <c:v>209.46875</c:v>
                </c:pt>
                <c:pt idx="81589">
                  <c:v>209.47135416666666</c:v>
                </c:pt>
                <c:pt idx="81590">
                  <c:v>209.47395833333334</c:v>
                </c:pt>
                <c:pt idx="81591">
                  <c:v>209.4765625</c:v>
                </c:pt>
                <c:pt idx="81592">
                  <c:v>209.47916666666666</c:v>
                </c:pt>
                <c:pt idx="81593">
                  <c:v>209.48177083333334</c:v>
                </c:pt>
                <c:pt idx="81594">
                  <c:v>209.484375</c:v>
                </c:pt>
                <c:pt idx="81595">
                  <c:v>209.48697916666666</c:v>
                </c:pt>
                <c:pt idx="81596">
                  <c:v>209.48958333333334</c:v>
                </c:pt>
                <c:pt idx="81597">
                  <c:v>209.4921875</c:v>
                </c:pt>
                <c:pt idx="81598">
                  <c:v>209.49479166666666</c:v>
                </c:pt>
                <c:pt idx="81599">
                  <c:v>209.49739583333334</c:v>
                </c:pt>
                <c:pt idx="81600">
                  <c:v>209.5</c:v>
                </c:pt>
                <c:pt idx="81601">
                  <c:v>209.50260416666666</c:v>
                </c:pt>
                <c:pt idx="81602">
                  <c:v>209.50520833333334</c:v>
                </c:pt>
                <c:pt idx="81603">
                  <c:v>209.5078125</c:v>
                </c:pt>
                <c:pt idx="81604">
                  <c:v>209.51041666666666</c:v>
                </c:pt>
                <c:pt idx="81605">
                  <c:v>209.51302083333334</c:v>
                </c:pt>
                <c:pt idx="81606">
                  <c:v>209.515625</c:v>
                </c:pt>
                <c:pt idx="81607">
                  <c:v>209.51822916666666</c:v>
                </c:pt>
                <c:pt idx="81608">
                  <c:v>209.52083333333334</c:v>
                </c:pt>
                <c:pt idx="81609">
                  <c:v>209.5234375</c:v>
                </c:pt>
                <c:pt idx="81610">
                  <c:v>209.52604166666666</c:v>
                </c:pt>
                <c:pt idx="81611">
                  <c:v>209.52864583333334</c:v>
                </c:pt>
                <c:pt idx="81612">
                  <c:v>209.53125</c:v>
                </c:pt>
                <c:pt idx="81613">
                  <c:v>209.53385416666666</c:v>
                </c:pt>
                <c:pt idx="81614">
                  <c:v>209.53645833333334</c:v>
                </c:pt>
                <c:pt idx="81615">
                  <c:v>209.5390625</c:v>
                </c:pt>
                <c:pt idx="81616">
                  <c:v>209.54166666666666</c:v>
                </c:pt>
                <c:pt idx="81617">
                  <c:v>209.54427083333334</c:v>
                </c:pt>
                <c:pt idx="81618">
                  <c:v>209.546875</c:v>
                </c:pt>
                <c:pt idx="81619">
                  <c:v>209.54947916666666</c:v>
                </c:pt>
                <c:pt idx="81620">
                  <c:v>209.55208333333334</c:v>
                </c:pt>
                <c:pt idx="81621">
                  <c:v>209.5546875</c:v>
                </c:pt>
                <c:pt idx="81622">
                  <c:v>209.55729166666666</c:v>
                </c:pt>
                <c:pt idx="81623">
                  <c:v>209.55989583333334</c:v>
                </c:pt>
                <c:pt idx="81624">
                  <c:v>209.5625</c:v>
                </c:pt>
                <c:pt idx="81625">
                  <c:v>209.56510416666666</c:v>
                </c:pt>
                <c:pt idx="81626">
                  <c:v>209.56770833333334</c:v>
                </c:pt>
                <c:pt idx="81627">
                  <c:v>209.5703125</c:v>
                </c:pt>
                <c:pt idx="81628">
                  <c:v>209.57291666666666</c:v>
                </c:pt>
                <c:pt idx="81629">
                  <c:v>209.57552083333334</c:v>
                </c:pt>
                <c:pt idx="81630">
                  <c:v>209.578125</c:v>
                </c:pt>
                <c:pt idx="81631">
                  <c:v>209.58072916666666</c:v>
                </c:pt>
                <c:pt idx="81632">
                  <c:v>209.58333333333334</c:v>
                </c:pt>
                <c:pt idx="81633">
                  <c:v>209.5859375</c:v>
                </c:pt>
                <c:pt idx="81634">
                  <c:v>209.58854166666666</c:v>
                </c:pt>
                <c:pt idx="81635">
                  <c:v>209.59114583333334</c:v>
                </c:pt>
                <c:pt idx="81636">
                  <c:v>209.59375</c:v>
                </c:pt>
                <c:pt idx="81637">
                  <c:v>209.59635416666666</c:v>
                </c:pt>
                <c:pt idx="81638">
                  <c:v>209.59895833333334</c:v>
                </c:pt>
                <c:pt idx="81639">
                  <c:v>209.6015625</c:v>
                </c:pt>
                <c:pt idx="81640">
                  <c:v>209.60416666666666</c:v>
                </c:pt>
                <c:pt idx="81641">
                  <c:v>209.60677083333334</c:v>
                </c:pt>
                <c:pt idx="81642">
                  <c:v>209.609375</c:v>
                </c:pt>
                <c:pt idx="81643">
                  <c:v>209.61197916666666</c:v>
                </c:pt>
                <c:pt idx="81644">
                  <c:v>209.61458333333334</c:v>
                </c:pt>
                <c:pt idx="81645">
                  <c:v>209.6171875</c:v>
                </c:pt>
                <c:pt idx="81646">
                  <c:v>209.61979166666666</c:v>
                </c:pt>
                <c:pt idx="81647">
                  <c:v>209.62239583333334</c:v>
                </c:pt>
                <c:pt idx="81648">
                  <c:v>209.625</c:v>
                </c:pt>
                <c:pt idx="81649">
                  <c:v>209.62760416666666</c:v>
                </c:pt>
                <c:pt idx="81650">
                  <c:v>209.63020833333334</c:v>
                </c:pt>
                <c:pt idx="81651">
                  <c:v>209.6328125</c:v>
                </c:pt>
                <c:pt idx="81652">
                  <c:v>209.63541666666666</c:v>
                </c:pt>
                <c:pt idx="81653">
                  <c:v>209.63802083333334</c:v>
                </c:pt>
                <c:pt idx="81654">
                  <c:v>209.640625</c:v>
                </c:pt>
                <c:pt idx="81655">
                  <c:v>209.64322916666666</c:v>
                </c:pt>
                <c:pt idx="81656">
                  <c:v>209.64583333333334</c:v>
                </c:pt>
                <c:pt idx="81657">
                  <c:v>209.6484375</c:v>
                </c:pt>
                <c:pt idx="81658">
                  <c:v>209.65104166666666</c:v>
                </c:pt>
                <c:pt idx="81659">
                  <c:v>209.65364583333334</c:v>
                </c:pt>
                <c:pt idx="81660">
                  <c:v>209.65625</c:v>
                </c:pt>
                <c:pt idx="81661">
                  <c:v>209.65885416666666</c:v>
                </c:pt>
                <c:pt idx="81662">
                  <c:v>209.66145833333334</c:v>
                </c:pt>
                <c:pt idx="81663">
                  <c:v>209.6640625</c:v>
                </c:pt>
                <c:pt idx="81664">
                  <c:v>209.66666666666666</c:v>
                </c:pt>
                <c:pt idx="81665">
                  <c:v>209.66927083333334</c:v>
                </c:pt>
                <c:pt idx="81666">
                  <c:v>209.671875</c:v>
                </c:pt>
                <c:pt idx="81667">
                  <c:v>209.67447916666666</c:v>
                </c:pt>
                <c:pt idx="81668">
                  <c:v>209.67708333333334</c:v>
                </c:pt>
                <c:pt idx="81669">
                  <c:v>209.6796875</c:v>
                </c:pt>
                <c:pt idx="81670">
                  <c:v>209.68229166666666</c:v>
                </c:pt>
                <c:pt idx="81671">
                  <c:v>209.68489583333334</c:v>
                </c:pt>
                <c:pt idx="81672">
                  <c:v>209.6875</c:v>
                </c:pt>
                <c:pt idx="81673">
                  <c:v>209.69010416666666</c:v>
                </c:pt>
                <c:pt idx="81674">
                  <c:v>209.69270833333334</c:v>
                </c:pt>
                <c:pt idx="81675">
                  <c:v>209.6953125</c:v>
                </c:pt>
                <c:pt idx="81676">
                  <c:v>209.69791666666666</c:v>
                </c:pt>
                <c:pt idx="81677">
                  <c:v>209.70052083333334</c:v>
                </c:pt>
                <c:pt idx="81678">
                  <c:v>209.703125</c:v>
                </c:pt>
                <c:pt idx="81679">
                  <c:v>209.70572916666666</c:v>
                </c:pt>
                <c:pt idx="81680">
                  <c:v>209.70833333333334</c:v>
                </c:pt>
                <c:pt idx="81681">
                  <c:v>209.7109375</c:v>
                </c:pt>
                <c:pt idx="81682">
                  <c:v>209.71354166666666</c:v>
                </c:pt>
                <c:pt idx="81683">
                  <c:v>209.71614583333334</c:v>
                </c:pt>
                <c:pt idx="81684">
                  <c:v>209.71875</c:v>
                </c:pt>
                <c:pt idx="81685">
                  <c:v>209.72135416666666</c:v>
                </c:pt>
                <c:pt idx="81686">
                  <c:v>209.72395833333334</c:v>
                </c:pt>
                <c:pt idx="81687">
                  <c:v>209.7265625</c:v>
                </c:pt>
                <c:pt idx="81688">
                  <c:v>209.72916666666666</c:v>
                </c:pt>
                <c:pt idx="81689">
                  <c:v>209.73177083333334</c:v>
                </c:pt>
                <c:pt idx="81690">
                  <c:v>209.734375</c:v>
                </c:pt>
                <c:pt idx="81691">
                  <c:v>209.73697916666666</c:v>
                </c:pt>
                <c:pt idx="81692">
                  <c:v>209.73958333333334</c:v>
                </c:pt>
                <c:pt idx="81693">
                  <c:v>209.7421875</c:v>
                </c:pt>
                <c:pt idx="81694">
                  <c:v>209.74479166666666</c:v>
                </c:pt>
                <c:pt idx="81695">
                  <c:v>209.74739583333334</c:v>
                </c:pt>
                <c:pt idx="81696">
                  <c:v>209.75</c:v>
                </c:pt>
                <c:pt idx="81697">
                  <c:v>209.75260416666666</c:v>
                </c:pt>
                <c:pt idx="81698">
                  <c:v>209.75520833333334</c:v>
                </c:pt>
                <c:pt idx="81699">
                  <c:v>209.7578125</c:v>
                </c:pt>
                <c:pt idx="81700">
                  <c:v>209.76041666666666</c:v>
                </c:pt>
                <c:pt idx="81701">
                  <c:v>209.76302083333334</c:v>
                </c:pt>
                <c:pt idx="81702">
                  <c:v>209.765625</c:v>
                </c:pt>
                <c:pt idx="81703">
                  <c:v>209.76822916666666</c:v>
                </c:pt>
                <c:pt idx="81704">
                  <c:v>209.77083333333334</c:v>
                </c:pt>
                <c:pt idx="81705">
                  <c:v>209.7734375</c:v>
                </c:pt>
                <c:pt idx="81706">
                  <c:v>209.77604166666666</c:v>
                </c:pt>
                <c:pt idx="81707">
                  <c:v>209.77864583333334</c:v>
                </c:pt>
                <c:pt idx="81708">
                  <c:v>209.78125</c:v>
                </c:pt>
                <c:pt idx="81709">
                  <c:v>209.78385416666666</c:v>
                </c:pt>
                <c:pt idx="81710">
                  <c:v>209.78645833333334</c:v>
                </c:pt>
                <c:pt idx="81711">
                  <c:v>209.7890625</c:v>
                </c:pt>
                <c:pt idx="81712">
                  <c:v>209.79166666666666</c:v>
                </c:pt>
                <c:pt idx="81713">
                  <c:v>209.79427083333334</c:v>
                </c:pt>
                <c:pt idx="81714">
                  <c:v>209.796875</c:v>
                </c:pt>
                <c:pt idx="81715">
                  <c:v>209.79947916666666</c:v>
                </c:pt>
                <c:pt idx="81716">
                  <c:v>209.80208333333334</c:v>
                </c:pt>
                <c:pt idx="81717">
                  <c:v>209.8046875</c:v>
                </c:pt>
                <c:pt idx="81718">
                  <c:v>209.80729166666666</c:v>
                </c:pt>
                <c:pt idx="81719">
                  <c:v>209.80989583333334</c:v>
                </c:pt>
                <c:pt idx="81720">
                  <c:v>209.8125</c:v>
                </c:pt>
                <c:pt idx="81721">
                  <c:v>209.81510416666666</c:v>
                </c:pt>
                <c:pt idx="81722">
                  <c:v>209.81770833333334</c:v>
                </c:pt>
                <c:pt idx="81723">
                  <c:v>209.8203125</c:v>
                </c:pt>
                <c:pt idx="81724">
                  <c:v>209.82291666666666</c:v>
                </c:pt>
                <c:pt idx="81725">
                  <c:v>209.82552083333334</c:v>
                </c:pt>
                <c:pt idx="81726">
                  <c:v>209.828125</c:v>
                </c:pt>
                <c:pt idx="81727">
                  <c:v>209.83072916666666</c:v>
                </c:pt>
                <c:pt idx="81728">
                  <c:v>209.83333333333334</c:v>
                </c:pt>
                <c:pt idx="81729">
                  <c:v>209.8359375</c:v>
                </c:pt>
                <c:pt idx="81730">
                  <c:v>209.83854166666666</c:v>
                </c:pt>
                <c:pt idx="81731">
                  <c:v>209.84114583333334</c:v>
                </c:pt>
                <c:pt idx="81732">
                  <c:v>209.84375</c:v>
                </c:pt>
                <c:pt idx="81733">
                  <c:v>209.84635416666666</c:v>
                </c:pt>
                <c:pt idx="81734">
                  <c:v>209.84895833333334</c:v>
                </c:pt>
                <c:pt idx="81735">
                  <c:v>209.8515625</c:v>
                </c:pt>
                <c:pt idx="81736">
                  <c:v>209.85416666666666</c:v>
                </c:pt>
                <c:pt idx="81737">
                  <c:v>209.85677083333334</c:v>
                </c:pt>
                <c:pt idx="81738">
                  <c:v>209.859375</c:v>
                </c:pt>
                <c:pt idx="81739">
                  <c:v>209.86197916666666</c:v>
                </c:pt>
                <c:pt idx="81740">
                  <c:v>209.86458333333334</c:v>
                </c:pt>
                <c:pt idx="81741">
                  <c:v>209.8671875</c:v>
                </c:pt>
                <c:pt idx="81742">
                  <c:v>209.86979166666666</c:v>
                </c:pt>
                <c:pt idx="81743">
                  <c:v>209.87239583333334</c:v>
                </c:pt>
                <c:pt idx="81744">
                  <c:v>209.875</c:v>
                </c:pt>
                <c:pt idx="81745">
                  <c:v>209.87760416666666</c:v>
                </c:pt>
                <c:pt idx="81746">
                  <c:v>209.88020833333334</c:v>
                </c:pt>
                <c:pt idx="81747">
                  <c:v>209.8828125</c:v>
                </c:pt>
                <c:pt idx="81748">
                  <c:v>209.88541666666666</c:v>
                </c:pt>
                <c:pt idx="81749">
                  <c:v>209.88802083333334</c:v>
                </c:pt>
                <c:pt idx="81750">
                  <c:v>209.890625</c:v>
                </c:pt>
                <c:pt idx="81751">
                  <c:v>209.89322916666666</c:v>
                </c:pt>
                <c:pt idx="81752">
                  <c:v>209.89583333333334</c:v>
                </c:pt>
                <c:pt idx="81753">
                  <c:v>209.8984375</c:v>
                </c:pt>
                <c:pt idx="81754">
                  <c:v>209.90104166666666</c:v>
                </c:pt>
                <c:pt idx="81755">
                  <c:v>209.90364583333334</c:v>
                </c:pt>
                <c:pt idx="81756">
                  <c:v>209.90625</c:v>
                </c:pt>
                <c:pt idx="81757">
                  <c:v>209.90885416666666</c:v>
                </c:pt>
                <c:pt idx="81758">
                  <c:v>209.91145833333334</c:v>
                </c:pt>
                <c:pt idx="81759">
                  <c:v>209.9140625</c:v>
                </c:pt>
                <c:pt idx="81760">
                  <c:v>209.91666666666666</c:v>
                </c:pt>
                <c:pt idx="81761">
                  <c:v>209.91927083333334</c:v>
                </c:pt>
                <c:pt idx="81762">
                  <c:v>209.921875</c:v>
                </c:pt>
                <c:pt idx="81763">
                  <c:v>209.92447916666666</c:v>
                </c:pt>
                <c:pt idx="81764">
                  <c:v>209.92708333333334</c:v>
                </c:pt>
                <c:pt idx="81765">
                  <c:v>209.9296875</c:v>
                </c:pt>
                <c:pt idx="81766">
                  <c:v>209.93229166666666</c:v>
                </c:pt>
                <c:pt idx="81767">
                  <c:v>209.93489583333334</c:v>
                </c:pt>
                <c:pt idx="81768">
                  <c:v>209.9375</c:v>
                </c:pt>
                <c:pt idx="81769">
                  <c:v>209.94010416666666</c:v>
                </c:pt>
                <c:pt idx="81770">
                  <c:v>209.94270833333334</c:v>
                </c:pt>
                <c:pt idx="81771">
                  <c:v>209.9453125</c:v>
                </c:pt>
                <c:pt idx="81772">
                  <c:v>209.94791666666666</c:v>
                </c:pt>
                <c:pt idx="81773">
                  <c:v>209.95052083333334</c:v>
                </c:pt>
                <c:pt idx="81774">
                  <c:v>209.953125</c:v>
                </c:pt>
                <c:pt idx="81775">
                  <c:v>209.95572916666666</c:v>
                </c:pt>
                <c:pt idx="81776">
                  <c:v>209.95833333333334</c:v>
                </c:pt>
                <c:pt idx="81777">
                  <c:v>209.9609375</c:v>
                </c:pt>
                <c:pt idx="81778">
                  <c:v>209.96354166666666</c:v>
                </c:pt>
                <c:pt idx="81779">
                  <c:v>209.96614583333334</c:v>
                </c:pt>
                <c:pt idx="81780">
                  <c:v>209.96875</c:v>
                </c:pt>
                <c:pt idx="81781">
                  <c:v>209.97135416666666</c:v>
                </c:pt>
                <c:pt idx="81782">
                  <c:v>209.97395833333334</c:v>
                </c:pt>
                <c:pt idx="81783">
                  <c:v>209.9765625</c:v>
                </c:pt>
                <c:pt idx="81784">
                  <c:v>209.97916666666666</c:v>
                </c:pt>
                <c:pt idx="81785">
                  <c:v>209.98177083333334</c:v>
                </c:pt>
                <c:pt idx="81786">
                  <c:v>209.984375</c:v>
                </c:pt>
                <c:pt idx="81787">
                  <c:v>209.98697916666666</c:v>
                </c:pt>
                <c:pt idx="81788">
                  <c:v>209.98958333333334</c:v>
                </c:pt>
                <c:pt idx="81789">
                  <c:v>209.9921875</c:v>
                </c:pt>
                <c:pt idx="81790">
                  <c:v>209.99479166666666</c:v>
                </c:pt>
                <c:pt idx="81791">
                  <c:v>209.99739583333334</c:v>
                </c:pt>
                <c:pt idx="81792">
                  <c:v>210</c:v>
                </c:pt>
                <c:pt idx="81793">
                  <c:v>210.00260416666666</c:v>
                </c:pt>
                <c:pt idx="81794">
                  <c:v>210.00520833333334</c:v>
                </c:pt>
                <c:pt idx="81795">
                  <c:v>210.0078125</c:v>
                </c:pt>
                <c:pt idx="81796">
                  <c:v>210.01041666666666</c:v>
                </c:pt>
                <c:pt idx="81797">
                  <c:v>210.01302083333334</c:v>
                </c:pt>
                <c:pt idx="81798">
                  <c:v>210.015625</c:v>
                </c:pt>
                <c:pt idx="81799">
                  <c:v>210.01822916666666</c:v>
                </c:pt>
                <c:pt idx="81800">
                  <c:v>210.02083333333334</c:v>
                </c:pt>
                <c:pt idx="81801">
                  <c:v>210.0234375</c:v>
                </c:pt>
                <c:pt idx="81802">
                  <c:v>210.02604166666666</c:v>
                </c:pt>
                <c:pt idx="81803">
                  <c:v>210.02864583333334</c:v>
                </c:pt>
                <c:pt idx="81804">
                  <c:v>210.03125</c:v>
                </c:pt>
                <c:pt idx="81805">
                  <c:v>210.03385416666666</c:v>
                </c:pt>
                <c:pt idx="81806">
                  <c:v>210.03645833333334</c:v>
                </c:pt>
                <c:pt idx="81807">
                  <c:v>210.0390625</c:v>
                </c:pt>
                <c:pt idx="81808">
                  <c:v>210.04166666666666</c:v>
                </c:pt>
                <c:pt idx="81809">
                  <c:v>210.04427083333334</c:v>
                </c:pt>
                <c:pt idx="81810">
                  <c:v>210.046875</c:v>
                </c:pt>
                <c:pt idx="81811">
                  <c:v>210.04947916666666</c:v>
                </c:pt>
                <c:pt idx="81812">
                  <c:v>210.05208333333334</c:v>
                </c:pt>
                <c:pt idx="81813">
                  <c:v>210.0546875</c:v>
                </c:pt>
                <c:pt idx="81814">
                  <c:v>210.05729166666666</c:v>
                </c:pt>
                <c:pt idx="81815">
                  <c:v>210.05989583333334</c:v>
                </c:pt>
                <c:pt idx="81816">
                  <c:v>210.0625</c:v>
                </c:pt>
                <c:pt idx="81817">
                  <c:v>210.06510416666666</c:v>
                </c:pt>
                <c:pt idx="81818">
                  <c:v>210.06770833333334</c:v>
                </c:pt>
                <c:pt idx="81819">
                  <c:v>210.0703125</c:v>
                </c:pt>
                <c:pt idx="81820">
                  <c:v>210.07291666666666</c:v>
                </c:pt>
                <c:pt idx="81821">
                  <c:v>210.07552083333334</c:v>
                </c:pt>
                <c:pt idx="81822">
                  <c:v>210.078125</c:v>
                </c:pt>
                <c:pt idx="81823">
                  <c:v>210.08072916666666</c:v>
                </c:pt>
                <c:pt idx="81824">
                  <c:v>210.08333333333334</c:v>
                </c:pt>
                <c:pt idx="81825">
                  <c:v>210.0859375</c:v>
                </c:pt>
                <c:pt idx="81826">
                  <c:v>210.08854166666666</c:v>
                </c:pt>
                <c:pt idx="81827">
                  <c:v>210.09114583333334</c:v>
                </c:pt>
                <c:pt idx="81828">
                  <c:v>210.09375</c:v>
                </c:pt>
                <c:pt idx="81829">
                  <c:v>210.09635416666666</c:v>
                </c:pt>
                <c:pt idx="81830">
                  <c:v>210.09895833333334</c:v>
                </c:pt>
                <c:pt idx="81831">
                  <c:v>210.1015625</c:v>
                </c:pt>
                <c:pt idx="81832">
                  <c:v>210.10416666666666</c:v>
                </c:pt>
                <c:pt idx="81833">
                  <c:v>210.10677083333334</c:v>
                </c:pt>
                <c:pt idx="81834">
                  <c:v>210.109375</c:v>
                </c:pt>
                <c:pt idx="81835">
                  <c:v>210.11197916666666</c:v>
                </c:pt>
                <c:pt idx="81836">
                  <c:v>210.11458333333334</c:v>
                </c:pt>
                <c:pt idx="81837">
                  <c:v>210.1171875</c:v>
                </c:pt>
                <c:pt idx="81838">
                  <c:v>210.11979166666666</c:v>
                </c:pt>
                <c:pt idx="81839">
                  <c:v>210.12239583333334</c:v>
                </c:pt>
                <c:pt idx="81840">
                  <c:v>210.125</c:v>
                </c:pt>
                <c:pt idx="81841">
                  <c:v>210.12760416666666</c:v>
                </c:pt>
                <c:pt idx="81842">
                  <c:v>210.13020833333334</c:v>
                </c:pt>
                <c:pt idx="81843">
                  <c:v>210.1328125</c:v>
                </c:pt>
                <c:pt idx="81844">
                  <c:v>210.13541666666666</c:v>
                </c:pt>
                <c:pt idx="81845">
                  <c:v>210.13802083333334</c:v>
                </c:pt>
                <c:pt idx="81846">
                  <c:v>210.140625</c:v>
                </c:pt>
                <c:pt idx="81847">
                  <c:v>210.14322916666666</c:v>
                </c:pt>
                <c:pt idx="81848">
                  <c:v>210.14583333333334</c:v>
                </c:pt>
                <c:pt idx="81849">
                  <c:v>210.1484375</c:v>
                </c:pt>
                <c:pt idx="81850">
                  <c:v>210.15104166666666</c:v>
                </c:pt>
                <c:pt idx="81851">
                  <c:v>210.15364583333334</c:v>
                </c:pt>
                <c:pt idx="81852">
                  <c:v>210.15625</c:v>
                </c:pt>
                <c:pt idx="81853">
                  <c:v>210.15885416666666</c:v>
                </c:pt>
                <c:pt idx="81854">
                  <c:v>210.16145833333334</c:v>
                </c:pt>
                <c:pt idx="81855">
                  <c:v>210.1640625</c:v>
                </c:pt>
                <c:pt idx="81856">
                  <c:v>210.16666666666666</c:v>
                </c:pt>
                <c:pt idx="81857">
                  <c:v>210.16927083333334</c:v>
                </c:pt>
                <c:pt idx="81858">
                  <c:v>210.171875</c:v>
                </c:pt>
                <c:pt idx="81859">
                  <c:v>210.17447916666666</c:v>
                </c:pt>
                <c:pt idx="81860">
                  <c:v>210.17708333333334</c:v>
                </c:pt>
                <c:pt idx="81861">
                  <c:v>210.1796875</c:v>
                </c:pt>
                <c:pt idx="81862">
                  <c:v>210.18229166666666</c:v>
                </c:pt>
                <c:pt idx="81863">
                  <c:v>210.18489583333334</c:v>
                </c:pt>
                <c:pt idx="81864">
                  <c:v>210.1875</c:v>
                </c:pt>
                <c:pt idx="81865">
                  <c:v>210.19010416666666</c:v>
                </c:pt>
                <c:pt idx="81866">
                  <c:v>210.19270833333334</c:v>
                </c:pt>
                <c:pt idx="81867">
                  <c:v>210.1953125</c:v>
                </c:pt>
                <c:pt idx="81868">
                  <c:v>210.19791666666666</c:v>
                </c:pt>
                <c:pt idx="81869">
                  <c:v>210.20052083333334</c:v>
                </c:pt>
                <c:pt idx="81870">
                  <c:v>210.203125</c:v>
                </c:pt>
                <c:pt idx="81871">
                  <c:v>210.20572916666666</c:v>
                </c:pt>
                <c:pt idx="81872">
                  <c:v>210.20833333333334</c:v>
                </c:pt>
                <c:pt idx="81873">
                  <c:v>210.2109375</c:v>
                </c:pt>
                <c:pt idx="81874">
                  <c:v>210.21354166666666</c:v>
                </c:pt>
                <c:pt idx="81875">
                  <c:v>210.21614583333334</c:v>
                </c:pt>
                <c:pt idx="81876">
                  <c:v>210.21875</c:v>
                </c:pt>
                <c:pt idx="81877">
                  <c:v>210.22135416666666</c:v>
                </c:pt>
                <c:pt idx="81878">
                  <c:v>210.22395833333334</c:v>
                </c:pt>
                <c:pt idx="81879">
                  <c:v>210.2265625</c:v>
                </c:pt>
                <c:pt idx="81880">
                  <c:v>210.22916666666666</c:v>
                </c:pt>
                <c:pt idx="81881">
                  <c:v>210.23177083333334</c:v>
                </c:pt>
                <c:pt idx="81882">
                  <c:v>210.234375</c:v>
                </c:pt>
                <c:pt idx="81883">
                  <c:v>210.23697916666666</c:v>
                </c:pt>
                <c:pt idx="81884">
                  <c:v>210.23958333333334</c:v>
                </c:pt>
                <c:pt idx="81885">
                  <c:v>210.2421875</c:v>
                </c:pt>
                <c:pt idx="81886">
                  <c:v>210.24479166666666</c:v>
                </c:pt>
                <c:pt idx="81887">
                  <c:v>210.24739583333334</c:v>
                </c:pt>
                <c:pt idx="81888">
                  <c:v>210.25</c:v>
                </c:pt>
                <c:pt idx="81889">
                  <c:v>210.25260416666666</c:v>
                </c:pt>
                <c:pt idx="81890">
                  <c:v>210.25520833333334</c:v>
                </c:pt>
                <c:pt idx="81891">
                  <c:v>210.2578125</c:v>
                </c:pt>
                <c:pt idx="81892">
                  <c:v>210.26041666666666</c:v>
                </c:pt>
                <c:pt idx="81893">
                  <c:v>210.26302083333334</c:v>
                </c:pt>
                <c:pt idx="81894">
                  <c:v>210.265625</c:v>
                </c:pt>
                <c:pt idx="81895">
                  <c:v>210.26822916666666</c:v>
                </c:pt>
                <c:pt idx="81896">
                  <c:v>210.27083333333334</c:v>
                </c:pt>
                <c:pt idx="81897">
                  <c:v>210.2734375</c:v>
                </c:pt>
                <c:pt idx="81898">
                  <c:v>210.27604166666666</c:v>
                </c:pt>
                <c:pt idx="81899">
                  <c:v>210.27864583333334</c:v>
                </c:pt>
                <c:pt idx="81900">
                  <c:v>210.28125</c:v>
                </c:pt>
                <c:pt idx="81901">
                  <c:v>210.28385416666666</c:v>
                </c:pt>
                <c:pt idx="81902">
                  <c:v>210.28645833333334</c:v>
                </c:pt>
                <c:pt idx="81903">
                  <c:v>210.2890625</c:v>
                </c:pt>
                <c:pt idx="81904">
                  <c:v>210.29166666666666</c:v>
                </c:pt>
                <c:pt idx="81905">
                  <c:v>210.29427083333334</c:v>
                </c:pt>
                <c:pt idx="81906">
                  <c:v>210.296875</c:v>
                </c:pt>
                <c:pt idx="81907">
                  <c:v>210.29947916666666</c:v>
                </c:pt>
                <c:pt idx="81908">
                  <c:v>210.30208333333334</c:v>
                </c:pt>
                <c:pt idx="81909">
                  <c:v>210.3046875</c:v>
                </c:pt>
                <c:pt idx="81910">
                  <c:v>210.30729166666666</c:v>
                </c:pt>
                <c:pt idx="81911">
                  <c:v>210.30989583333334</c:v>
                </c:pt>
                <c:pt idx="81912">
                  <c:v>210.3125</c:v>
                </c:pt>
                <c:pt idx="81913">
                  <c:v>210.31510416666666</c:v>
                </c:pt>
                <c:pt idx="81914">
                  <c:v>210.31770833333334</c:v>
                </c:pt>
                <c:pt idx="81915">
                  <c:v>210.3203125</c:v>
                </c:pt>
                <c:pt idx="81916">
                  <c:v>210.32291666666666</c:v>
                </c:pt>
                <c:pt idx="81917">
                  <c:v>210.32552083333334</c:v>
                </c:pt>
                <c:pt idx="81918">
                  <c:v>210.328125</c:v>
                </c:pt>
                <c:pt idx="81919">
                  <c:v>210.33072916666666</c:v>
                </c:pt>
                <c:pt idx="81920">
                  <c:v>210.33333333333334</c:v>
                </c:pt>
                <c:pt idx="81921">
                  <c:v>210.3359375</c:v>
                </c:pt>
                <c:pt idx="81922">
                  <c:v>210.33854166666666</c:v>
                </c:pt>
                <c:pt idx="81923">
                  <c:v>210.34114583333334</c:v>
                </c:pt>
                <c:pt idx="81924">
                  <c:v>210.34375</c:v>
                </c:pt>
                <c:pt idx="81925">
                  <c:v>210.34635416666666</c:v>
                </c:pt>
                <c:pt idx="81926">
                  <c:v>210.34895833333334</c:v>
                </c:pt>
                <c:pt idx="81927">
                  <c:v>210.3515625</c:v>
                </c:pt>
                <c:pt idx="81928">
                  <c:v>210.35416666666666</c:v>
                </c:pt>
                <c:pt idx="81929">
                  <c:v>210.35677083333334</c:v>
                </c:pt>
                <c:pt idx="81930">
                  <c:v>210.359375</c:v>
                </c:pt>
                <c:pt idx="81931">
                  <c:v>210.36197916666666</c:v>
                </c:pt>
                <c:pt idx="81932">
                  <c:v>210.36458333333334</c:v>
                </c:pt>
                <c:pt idx="81933">
                  <c:v>210.3671875</c:v>
                </c:pt>
                <c:pt idx="81934">
                  <c:v>210.36979166666666</c:v>
                </c:pt>
                <c:pt idx="81935">
                  <c:v>210.37239583333334</c:v>
                </c:pt>
                <c:pt idx="81936">
                  <c:v>210.375</c:v>
                </c:pt>
                <c:pt idx="81937">
                  <c:v>210.37760416666666</c:v>
                </c:pt>
                <c:pt idx="81938">
                  <c:v>210.38020833333334</c:v>
                </c:pt>
                <c:pt idx="81939">
                  <c:v>210.3828125</c:v>
                </c:pt>
                <c:pt idx="81940">
                  <c:v>210.38541666666666</c:v>
                </c:pt>
                <c:pt idx="81941">
                  <c:v>210.38802083333334</c:v>
                </c:pt>
                <c:pt idx="81942">
                  <c:v>210.390625</c:v>
                </c:pt>
                <c:pt idx="81943">
                  <c:v>210.39322916666666</c:v>
                </c:pt>
                <c:pt idx="81944">
                  <c:v>210.39583333333334</c:v>
                </c:pt>
                <c:pt idx="81945">
                  <c:v>210.3984375</c:v>
                </c:pt>
                <c:pt idx="81946">
                  <c:v>210.40104166666666</c:v>
                </c:pt>
                <c:pt idx="81947">
                  <c:v>210.40364583333334</c:v>
                </c:pt>
                <c:pt idx="81948">
                  <c:v>210.40625</c:v>
                </c:pt>
                <c:pt idx="81949">
                  <c:v>210.40885416666666</c:v>
                </c:pt>
                <c:pt idx="81950">
                  <c:v>210.41145833333334</c:v>
                </c:pt>
                <c:pt idx="81951">
                  <c:v>210.4140625</c:v>
                </c:pt>
                <c:pt idx="81952">
                  <c:v>210.41666666666666</c:v>
                </c:pt>
                <c:pt idx="81953">
                  <c:v>210.41927083333334</c:v>
                </c:pt>
                <c:pt idx="81954">
                  <c:v>210.421875</c:v>
                </c:pt>
                <c:pt idx="81955">
                  <c:v>210.42447916666666</c:v>
                </c:pt>
                <c:pt idx="81956">
                  <c:v>210.42708333333334</c:v>
                </c:pt>
                <c:pt idx="81957">
                  <c:v>210.4296875</c:v>
                </c:pt>
                <c:pt idx="81958">
                  <c:v>210.43229166666666</c:v>
                </c:pt>
                <c:pt idx="81959">
                  <c:v>210.43489583333334</c:v>
                </c:pt>
                <c:pt idx="81960">
                  <c:v>210.4375</c:v>
                </c:pt>
                <c:pt idx="81961">
                  <c:v>210.44010416666666</c:v>
                </c:pt>
                <c:pt idx="81962">
                  <c:v>210.44270833333334</c:v>
                </c:pt>
                <c:pt idx="81963">
                  <c:v>210.4453125</c:v>
                </c:pt>
                <c:pt idx="81964">
                  <c:v>210.44791666666666</c:v>
                </c:pt>
                <c:pt idx="81965">
                  <c:v>210.45052083333334</c:v>
                </c:pt>
                <c:pt idx="81966">
                  <c:v>210.453125</c:v>
                </c:pt>
                <c:pt idx="81967">
                  <c:v>210.45572916666666</c:v>
                </c:pt>
                <c:pt idx="81968">
                  <c:v>210.45833333333334</c:v>
                </c:pt>
                <c:pt idx="81969">
                  <c:v>210.4609375</c:v>
                </c:pt>
                <c:pt idx="81970">
                  <c:v>210.46354166666666</c:v>
                </c:pt>
                <c:pt idx="81971">
                  <c:v>210.46614583333334</c:v>
                </c:pt>
                <c:pt idx="81972">
                  <c:v>210.46875</c:v>
                </c:pt>
                <c:pt idx="81973">
                  <c:v>210.47135416666666</c:v>
                </c:pt>
                <c:pt idx="81974">
                  <c:v>210.47395833333334</c:v>
                </c:pt>
                <c:pt idx="81975">
                  <c:v>210.4765625</c:v>
                </c:pt>
                <c:pt idx="81976">
                  <c:v>210.47916666666666</c:v>
                </c:pt>
                <c:pt idx="81977">
                  <c:v>210.48177083333334</c:v>
                </c:pt>
                <c:pt idx="81978">
                  <c:v>210.484375</c:v>
                </c:pt>
                <c:pt idx="81979">
                  <c:v>210.48697916666666</c:v>
                </c:pt>
                <c:pt idx="81980">
                  <c:v>210.48958333333334</c:v>
                </c:pt>
                <c:pt idx="81981">
                  <c:v>210.4921875</c:v>
                </c:pt>
                <c:pt idx="81982">
                  <c:v>210.49479166666666</c:v>
                </c:pt>
                <c:pt idx="81983">
                  <c:v>210.49739583333334</c:v>
                </c:pt>
                <c:pt idx="81984">
                  <c:v>210.5</c:v>
                </c:pt>
                <c:pt idx="81985">
                  <c:v>210.50260416666666</c:v>
                </c:pt>
                <c:pt idx="81986">
                  <c:v>210.50520833333334</c:v>
                </c:pt>
                <c:pt idx="81987">
                  <c:v>210.5078125</c:v>
                </c:pt>
                <c:pt idx="81988">
                  <c:v>210.51041666666666</c:v>
                </c:pt>
                <c:pt idx="81989">
                  <c:v>210.51302083333334</c:v>
                </c:pt>
                <c:pt idx="81990">
                  <c:v>210.515625</c:v>
                </c:pt>
                <c:pt idx="81991">
                  <c:v>210.51822916666666</c:v>
                </c:pt>
                <c:pt idx="81992">
                  <c:v>210.52083333333334</c:v>
                </c:pt>
                <c:pt idx="81993">
                  <c:v>210.5234375</c:v>
                </c:pt>
                <c:pt idx="81994">
                  <c:v>210.52604166666666</c:v>
                </c:pt>
                <c:pt idx="81995">
                  <c:v>210.52864583333334</c:v>
                </c:pt>
                <c:pt idx="81996">
                  <c:v>210.53125</c:v>
                </c:pt>
                <c:pt idx="81997">
                  <c:v>210.53385416666666</c:v>
                </c:pt>
                <c:pt idx="81998">
                  <c:v>210.53645833333334</c:v>
                </c:pt>
                <c:pt idx="81999">
                  <c:v>210.5390625</c:v>
                </c:pt>
                <c:pt idx="82000">
                  <c:v>210.54166666666666</c:v>
                </c:pt>
                <c:pt idx="82001">
                  <c:v>210.54427083333334</c:v>
                </c:pt>
                <c:pt idx="82002">
                  <c:v>210.546875</c:v>
                </c:pt>
                <c:pt idx="82003">
                  <c:v>210.54947916666666</c:v>
                </c:pt>
                <c:pt idx="82004">
                  <c:v>210.55208333333334</c:v>
                </c:pt>
                <c:pt idx="82005">
                  <c:v>210.5546875</c:v>
                </c:pt>
                <c:pt idx="82006">
                  <c:v>210.55729166666666</c:v>
                </c:pt>
                <c:pt idx="82007">
                  <c:v>210.55989583333334</c:v>
                </c:pt>
                <c:pt idx="82008">
                  <c:v>210.5625</c:v>
                </c:pt>
                <c:pt idx="82009">
                  <c:v>210.56510416666666</c:v>
                </c:pt>
                <c:pt idx="82010">
                  <c:v>210.56770833333334</c:v>
                </c:pt>
                <c:pt idx="82011">
                  <c:v>210.5703125</c:v>
                </c:pt>
                <c:pt idx="82012">
                  <c:v>210.57291666666666</c:v>
                </c:pt>
                <c:pt idx="82013">
                  <c:v>210.57552083333334</c:v>
                </c:pt>
                <c:pt idx="82014">
                  <c:v>210.578125</c:v>
                </c:pt>
                <c:pt idx="82015">
                  <c:v>210.58072916666666</c:v>
                </c:pt>
                <c:pt idx="82016">
                  <c:v>210.58333333333334</c:v>
                </c:pt>
                <c:pt idx="82017">
                  <c:v>210.5859375</c:v>
                </c:pt>
                <c:pt idx="82018">
                  <c:v>210.58854166666666</c:v>
                </c:pt>
                <c:pt idx="82019">
                  <c:v>210.59114583333334</c:v>
                </c:pt>
                <c:pt idx="82020">
                  <c:v>210.59375</c:v>
                </c:pt>
                <c:pt idx="82021">
                  <c:v>210.59635416666666</c:v>
                </c:pt>
                <c:pt idx="82022">
                  <c:v>210.59895833333334</c:v>
                </c:pt>
                <c:pt idx="82023">
                  <c:v>210.6015625</c:v>
                </c:pt>
                <c:pt idx="82024">
                  <c:v>210.60416666666666</c:v>
                </c:pt>
                <c:pt idx="82025">
                  <c:v>210.60677083333334</c:v>
                </c:pt>
                <c:pt idx="82026">
                  <c:v>210.609375</c:v>
                </c:pt>
                <c:pt idx="82027">
                  <c:v>210.61197916666666</c:v>
                </c:pt>
                <c:pt idx="82028">
                  <c:v>210.61458333333334</c:v>
                </c:pt>
                <c:pt idx="82029">
                  <c:v>210.6171875</c:v>
                </c:pt>
                <c:pt idx="82030">
                  <c:v>210.61979166666666</c:v>
                </c:pt>
                <c:pt idx="82031">
                  <c:v>210.62239583333334</c:v>
                </c:pt>
                <c:pt idx="82032">
                  <c:v>210.625</c:v>
                </c:pt>
                <c:pt idx="82033">
                  <c:v>210.62760416666666</c:v>
                </c:pt>
                <c:pt idx="82034">
                  <c:v>210.63020833333334</c:v>
                </c:pt>
                <c:pt idx="82035">
                  <c:v>210.6328125</c:v>
                </c:pt>
                <c:pt idx="82036">
                  <c:v>210.63541666666666</c:v>
                </c:pt>
                <c:pt idx="82037">
                  <c:v>210.63802083333334</c:v>
                </c:pt>
                <c:pt idx="82038">
                  <c:v>210.640625</c:v>
                </c:pt>
                <c:pt idx="82039">
                  <c:v>210.64322916666666</c:v>
                </c:pt>
                <c:pt idx="82040">
                  <c:v>210.64583333333334</c:v>
                </c:pt>
                <c:pt idx="82041">
                  <c:v>210.6484375</c:v>
                </c:pt>
                <c:pt idx="82042">
                  <c:v>210.65104166666666</c:v>
                </c:pt>
                <c:pt idx="82043">
                  <c:v>210.65364583333334</c:v>
                </c:pt>
                <c:pt idx="82044">
                  <c:v>210.65625</c:v>
                </c:pt>
                <c:pt idx="82045">
                  <c:v>210.65885416666666</c:v>
                </c:pt>
                <c:pt idx="82046">
                  <c:v>210.66145833333334</c:v>
                </c:pt>
                <c:pt idx="82047">
                  <c:v>210.6640625</c:v>
                </c:pt>
                <c:pt idx="82048">
                  <c:v>210.66666666666666</c:v>
                </c:pt>
                <c:pt idx="82049">
                  <c:v>210.66927083333334</c:v>
                </c:pt>
                <c:pt idx="82050">
                  <c:v>210.671875</c:v>
                </c:pt>
                <c:pt idx="82051">
                  <c:v>210.67447916666666</c:v>
                </c:pt>
                <c:pt idx="82052">
                  <c:v>210.67708333333334</c:v>
                </c:pt>
                <c:pt idx="82053">
                  <c:v>210.6796875</c:v>
                </c:pt>
                <c:pt idx="82054">
                  <c:v>210.68229166666666</c:v>
                </c:pt>
                <c:pt idx="82055">
                  <c:v>210.68489583333334</c:v>
                </c:pt>
                <c:pt idx="82056">
                  <c:v>210.6875</c:v>
                </c:pt>
                <c:pt idx="82057">
                  <c:v>210.69010416666666</c:v>
                </c:pt>
                <c:pt idx="82058">
                  <c:v>210.69270833333334</c:v>
                </c:pt>
                <c:pt idx="82059">
                  <c:v>210.6953125</c:v>
                </c:pt>
                <c:pt idx="82060">
                  <c:v>210.69791666666666</c:v>
                </c:pt>
                <c:pt idx="82061">
                  <c:v>210.70052083333334</c:v>
                </c:pt>
                <c:pt idx="82062">
                  <c:v>210.703125</c:v>
                </c:pt>
                <c:pt idx="82063">
                  <c:v>210.70572916666666</c:v>
                </c:pt>
                <c:pt idx="82064">
                  <c:v>210.70833333333334</c:v>
                </c:pt>
                <c:pt idx="82065">
                  <c:v>210.7109375</c:v>
                </c:pt>
                <c:pt idx="82066">
                  <c:v>210.71354166666666</c:v>
                </c:pt>
                <c:pt idx="82067">
                  <c:v>210.71614583333334</c:v>
                </c:pt>
                <c:pt idx="82068">
                  <c:v>210.71875</c:v>
                </c:pt>
                <c:pt idx="82069">
                  <c:v>210.72135416666666</c:v>
                </c:pt>
                <c:pt idx="82070">
                  <c:v>210.72395833333334</c:v>
                </c:pt>
                <c:pt idx="82071">
                  <c:v>210.7265625</c:v>
                </c:pt>
                <c:pt idx="82072">
                  <c:v>210.72916666666666</c:v>
                </c:pt>
                <c:pt idx="82073">
                  <c:v>210.73177083333334</c:v>
                </c:pt>
                <c:pt idx="82074">
                  <c:v>210.734375</c:v>
                </c:pt>
                <c:pt idx="82075">
                  <c:v>210.73697916666666</c:v>
                </c:pt>
                <c:pt idx="82076">
                  <c:v>210.73958333333334</c:v>
                </c:pt>
                <c:pt idx="82077">
                  <c:v>210.7421875</c:v>
                </c:pt>
                <c:pt idx="82078">
                  <c:v>210.74479166666666</c:v>
                </c:pt>
                <c:pt idx="82079">
                  <c:v>210.74739583333334</c:v>
                </c:pt>
                <c:pt idx="82080">
                  <c:v>210.75</c:v>
                </c:pt>
                <c:pt idx="82081">
                  <c:v>210.75260416666666</c:v>
                </c:pt>
                <c:pt idx="82082">
                  <c:v>210.75520833333334</c:v>
                </c:pt>
                <c:pt idx="82083">
                  <c:v>210.7578125</c:v>
                </c:pt>
                <c:pt idx="82084">
                  <c:v>210.76041666666666</c:v>
                </c:pt>
                <c:pt idx="82085">
                  <c:v>210.76302083333334</c:v>
                </c:pt>
                <c:pt idx="82086">
                  <c:v>210.765625</c:v>
                </c:pt>
                <c:pt idx="82087">
                  <c:v>210.76822916666666</c:v>
                </c:pt>
                <c:pt idx="82088">
                  <c:v>210.77083333333334</c:v>
                </c:pt>
                <c:pt idx="82089">
                  <c:v>210.7734375</c:v>
                </c:pt>
                <c:pt idx="82090">
                  <c:v>210.77604166666666</c:v>
                </c:pt>
                <c:pt idx="82091">
                  <c:v>210.77864583333334</c:v>
                </c:pt>
                <c:pt idx="82092">
                  <c:v>210.78125</c:v>
                </c:pt>
                <c:pt idx="82093">
                  <c:v>210.78385416666666</c:v>
                </c:pt>
                <c:pt idx="82094">
                  <c:v>210.78645833333334</c:v>
                </c:pt>
                <c:pt idx="82095">
                  <c:v>210.7890625</c:v>
                </c:pt>
                <c:pt idx="82096">
                  <c:v>210.79166666666666</c:v>
                </c:pt>
                <c:pt idx="82097">
                  <c:v>210.79427083333334</c:v>
                </c:pt>
                <c:pt idx="82098">
                  <c:v>210.796875</c:v>
                </c:pt>
                <c:pt idx="82099">
                  <c:v>210.79947916666666</c:v>
                </c:pt>
                <c:pt idx="82100">
                  <c:v>210.80208333333334</c:v>
                </c:pt>
                <c:pt idx="82101">
                  <c:v>210.8046875</c:v>
                </c:pt>
                <c:pt idx="82102">
                  <c:v>210.80729166666666</c:v>
                </c:pt>
                <c:pt idx="82103">
                  <c:v>210.80989583333334</c:v>
                </c:pt>
                <c:pt idx="82104">
                  <c:v>210.8125</c:v>
                </c:pt>
                <c:pt idx="82105">
                  <c:v>210.81510416666666</c:v>
                </c:pt>
                <c:pt idx="82106">
                  <c:v>210.81770833333334</c:v>
                </c:pt>
                <c:pt idx="82107">
                  <c:v>210.8203125</c:v>
                </c:pt>
                <c:pt idx="82108">
                  <c:v>210.82291666666666</c:v>
                </c:pt>
                <c:pt idx="82109">
                  <c:v>210.82552083333334</c:v>
                </c:pt>
                <c:pt idx="82110">
                  <c:v>210.828125</c:v>
                </c:pt>
                <c:pt idx="82111">
                  <c:v>210.83072916666666</c:v>
                </c:pt>
                <c:pt idx="82112">
                  <c:v>210.83333333333334</c:v>
                </c:pt>
                <c:pt idx="82113">
                  <c:v>210.8359375</c:v>
                </c:pt>
                <c:pt idx="82114">
                  <c:v>210.83854166666666</c:v>
                </c:pt>
                <c:pt idx="82115">
                  <c:v>210.84114583333334</c:v>
                </c:pt>
                <c:pt idx="82116">
                  <c:v>210.84375</c:v>
                </c:pt>
                <c:pt idx="82117">
                  <c:v>210.84635416666666</c:v>
                </c:pt>
                <c:pt idx="82118">
                  <c:v>210.84895833333334</c:v>
                </c:pt>
                <c:pt idx="82119">
                  <c:v>210.8515625</c:v>
                </c:pt>
                <c:pt idx="82120">
                  <c:v>210.85416666666666</c:v>
                </c:pt>
                <c:pt idx="82121">
                  <c:v>210.85677083333334</c:v>
                </c:pt>
                <c:pt idx="82122">
                  <c:v>210.859375</c:v>
                </c:pt>
                <c:pt idx="82123">
                  <c:v>210.86197916666666</c:v>
                </c:pt>
                <c:pt idx="82124">
                  <c:v>210.86458333333334</c:v>
                </c:pt>
                <c:pt idx="82125">
                  <c:v>210.8671875</c:v>
                </c:pt>
                <c:pt idx="82126">
                  <c:v>210.86979166666666</c:v>
                </c:pt>
                <c:pt idx="82127">
                  <c:v>210.87239583333334</c:v>
                </c:pt>
                <c:pt idx="82128">
                  <c:v>210.875</c:v>
                </c:pt>
                <c:pt idx="82129">
                  <c:v>210.87760416666666</c:v>
                </c:pt>
                <c:pt idx="82130">
                  <c:v>210.88020833333334</c:v>
                </c:pt>
                <c:pt idx="82131">
                  <c:v>210.8828125</c:v>
                </c:pt>
                <c:pt idx="82132">
                  <c:v>210.88541666666666</c:v>
                </c:pt>
                <c:pt idx="82133">
                  <c:v>210.88802083333334</c:v>
                </c:pt>
                <c:pt idx="82134">
                  <c:v>210.890625</c:v>
                </c:pt>
                <c:pt idx="82135">
                  <c:v>210.89322916666666</c:v>
                </c:pt>
                <c:pt idx="82136">
                  <c:v>210.89583333333334</c:v>
                </c:pt>
                <c:pt idx="82137">
                  <c:v>210.8984375</c:v>
                </c:pt>
                <c:pt idx="82138">
                  <c:v>210.90104166666666</c:v>
                </c:pt>
                <c:pt idx="82139">
                  <c:v>210.90364583333334</c:v>
                </c:pt>
                <c:pt idx="82140">
                  <c:v>210.90625</c:v>
                </c:pt>
                <c:pt idx="82141">
                  <c:v>210.90885416666666</c:v>
                </c:pt>
                <c:pt idx="82142">
                  <c:v>210.91145833333334</c:v>
                </c:pt>
                <c:pt idx="82143">
                  <c:v>210.9140625</c:v>
                </c:pt>
                <c:pt idx="82144">
                  <c:v>210.91666666666666</c:v>
                </c:pt>
                <c:pt idx="82145">
                  <c:v>210.91927083333334</c:v>
                </c:pt>
                <c:pt idx="82146">
                  <c:v>210.921875</c:v>
                </c:pt>
                <c:pt idx="82147">
                  <c:v>210.92447916666666</c:v>
                </c:pt>
                <c:pt idx="82148">
                  <c:v>210.92708333333334</c:v>
                </c:pt>
                <c:pt idx="82149">
                  <c:v>210.9296875</c:v>
                </c:pt>
                <c:pt idx="82150">
                  <c:v>210.93229166666666</c:v>
                </c:pt>
                <c:pt idx="82151">
                  <c:v>210.93489583333334</c:v>
                </c:pt>
                <c:pt idx="82152">
                  <c:v>210.9375</c:v>
                </c:pt>
                <c:pt idx="82153">
                  <c:v>210.94010416666666</c:v>
                </c:pt>
                <c:pt idx="82154">
                  <c:v>210.94270833333334</c:v>
                </c:pt>
                <c:pt idx="82155">
                  <c:v>210.9453125</c:v>
                </c:pt>
                <c:pt idx="82156">
                  <c:v>210.94791666666666</c:v>
                </c:pt>
                <c:pt idx="82157">
                  <c:v>210.95052083333334</c:v>
                </c:pt>
                <c:pt idx="82158">
                  <c:v>210.953125</c:v>
                </c:pt>
                <c:pt idx="82159">
                  <c:v>210.95572916666666</c:v>
                </c:pt>
                <c:pt idx="82160">
                  <c:v>210.95833333333334</c:v>
                </c:pt>
                <c:pt idx="82161">
                  <c:v>210.9609375</c:v>
                </c:pt>
                <c:pt idx="82162">
                  <c:v>210.96354166666666</c:v>
                </c:pt>
                <c:pt idx="82163">
                  <c:v>210.96614583333334</c:v>
                </c:pt>
                <c:pt idx="82164">
                  <c:v>210.96875</c:v>
                </c:pt>
                <c:pt idx="82165">
                  <c:v>210.97135416666666</c:v>
                </c:pt>
                <c:pt idx="82166">
                  <c:v>210.97395833333334</c:v>
                </c:pt>
                <c:pt idx="82167">
                  <c:v>210.9765625</c:v>
                </c:pt>
                <c:pt idx="82168">
                  <c:v>210.97916666666666</c:v>
                </c:pt>
                <c:pt idx="82169">
                  <c:v>210.98177083333334</c:v>
                </c:pt>
                <c:pt idx="82170">
                  <c:v>210.984375</c:v>
                </c:pt>
                <c:pt idx="82171">
                  <c:v>210.98697916666666</c:v>
                </c:pt>
                <c:pt idx="82172">
                  <c:v>210.98958333333334</c:v>
                </c:pt>
                <c:pt idx="82173">
                  <c:v>210.9921875</c:v>
                </c:pt>
                <c:pt idx="82174">
                  <c:v>210.99479166666666</c:v>
                </c:pt>
                <c:pt idx="82175">
                  <c:v>210.99739583333334</c:v>
                </c:pt>
                <c:pt idx="82176">
                  <c:v>211</c:v>
                </c:pt>
                <c:pt idx="82177">
                  <c:v>211.00260416666666</c:v>
                </c:pt>
                <c:pt idx="82178">
                  <c:v>211.00520833333334</c:v>
                </c:pt>
                <c:pt idx="82179">
                  <c:v>211.0078125</c:v>
                </c:pt>
                <c:pt idx="82180">
                  <c:v>211.01041666666666</c:v>
                </c:pt>
                <c:pt idx="82181">
                  <c:v>211.01302083333334</c:v>
                </c:pt>
                <c:pt idx="82182">
                  <c:v>211.015625</c:v>
                </c:pt>
                <c:pt idx="82183">
                  <c:v>211.01822916666666</c:v>
                </c:pt>
                <c:pt idx="82184">
                  <c:v>211.02083333333334</c:v>
                </c:pt>
                <c:pt idx="82185">
                  <c:v>211.0234375</c:v>
                </c:pt>
                <c:pt idx="82186">
                  <c:v>211.02604166666666</c:v>
                </c:pt>
                <c:pt idx="82187">
                  <c:v>211.02864583333334</c:v>
                </c:pt>
                <c:pt idx="82188">
                  <c:v>211.03125</c:v>
                </c:pt>
                <c:pt idx="82189">
                  <c:v>211.03385416666666</c:v>
                </c:pt>
                <c:pt idx="82190">
                  <c:v>211.03645833333334</c:v>
                </c:pt>
                <c:pt idx="82191">
                  <c:v>211.0390625</c:v>
                </c:pt>
                <c:pt idx="82192">
                  <c:v>211.04166666666666</c:v>
                </c:pt>
                <c:pt idx="82193">
                  <c:v>211.04427083333334</c:v>
                </c:pt>
                <c:pt idx="82194">
                  <c:v>211.046875</c:v>
                </c:pt>
                <c:pt idx="82195">
                  <c:v>211.04947916666666</c:v>
                </c:pt>
                <c:pt idx="82196">
                  <c:v>211.05208333333334</c:v>
                </c:pt>
                <c:pt idx="82197">
                  <c:v>211.0546875</c:v>
                </c:pt>
                <c:pt idx="82198">
                  <c:v>211.05729166666666</c:v>
                </c:pt>
                <c:pt idx="82199">
                  <c:v>211.05989583333334</c:v>
                </c:pt>
                <c:pt idx="82200">
                  <c:v>211.0625</c:v>
                </c:pt>
                <c:pt idx="82201">
                  <c:v>211.06510416666666</c:v>
                </c:pt>
                <c:pt idx="82202">
                  <c:v>211.06770833333334</c:v>
                </c:pt>
                <c:pt idx="82203">
                  <c:v>211.0703125</c:v>
                </c:pt>
                <c:pt idx="82204">
                  <c:v>211.07291666666666</c:v>
                </c:pt>
                <c:pt idx="82205">
                  <c:v>211.07552083333334</c:v>
                </c:pt>
                <c:pt idx="82206">
                  <c:v>211.078125</c:v>
                </c:pt>
                <c:pt idx="82207">
                  <c:v>211.08072916666666</c:v>
                </c:pt>
                <c:pt idx="82208">
                  <c:v>211.08333333333334</c:v>
                </c:pt>
                <c:pt idx="82209">
                  <c:v>211.0859375</c:v>
                </c:pt>
                <c:pt idx="82210">
                  <c:v>211.08854166666666</c:v>
                </c:pt>
                <c:pt idx="82211">
                  <c:v>211.09114583333334</c:v>
                </c:pt>
                <c:pt idx="82212">
                  <c:v>211.09375</c:v>
                </c:pt>
                <c:pt idx="82213">
                  <c:v>211.09635416666666</c:v>
                </c:pt>
                <c:pt idx="82214">
                  <c:v>211.09895833333334</c:v>
                </c:pt>
                <c:pt idx="82215">
                  <c:v>211.1015625</c:v>
                </c:pt>
                <c:pt idx="82216">
                  <c:v>211.10416666666666</c:v>
                </c:pt>
                <c:pt idx="82217">
                  <c:v>211.10677083333334</c:v>
                </c:pt>
                <c:pt idx="82218">
                  <c:v>211.109375</c:v>
                </c:pt>
                <c:pt idx="82219">
                  <c:v>211.11197916666666</c:v>
                </c:pt>
                <c:pt idx="82220">
                  <c:v>211.11458333333334</c:v>
                </c:pt>
                <c:pt idx="82221">
                  <c:v>211.1171875</c:v>
                </c:pt>
                <c:pt idx="82222">
                  <c:v>211.11979166666666</c:v>
                </c:pt>
                <c:pt idx="82223">
                  <c:v>211.12239583333334</c:v>
                </c:pt>
                <c:pt idx="82224">
                  <c:v>211.125</c:v>
                </c:pt>
                <c:pt idx="82225">
                  <c:v>211.12760416666666</c:v>
                </c:pt>
                <c:pt idx="82226">
                  <c:v>211.13020833333334</c:v>
                </c:pt>
                <c:pt idx="82227">
                  <c:v>211.1328125</c:v>
                </c:pt>
                <c:pt idx="82228">
                  <c:v>211.13541666666666</c:v>
                </c:pt>
                <c:pt idx="82229">
                  <c:v>211.13802083333334</c:v>
                </c:pt>
                <c:pt idx="82230">
                  <c:v>211.140625</c:v>
                </c:pt>
                <c:pt idx="82231">
                  <c:v>211.14322916666666</c:v>
                </c:pt>
                <c:pt idx="82232">
                  <c:v>211.14583333333334</c:v>
                </c:pt>
                <c:pt idx="82233">
                  <c:v>211.1484375</c:v>
                </c:pt>
                <c:pt idx="82234">
                  <c:v>211.15104166666666</c:v>
                </c:pt>
                <c:pt idx="82235">
                  <c:v>211.15364583333334</c:v>
                </c:pt>
                <c:pt idx="82236">
                  <c:v>211.15625</c:v>
                </c:pt>
                <c:pt idx="82237">
                  <c:v>211.15885416666666</c:v>
                </c:pt>
                <c:pt idx="82238">
                  <c:v>211.16145833333334</c:v>
                </c:pt>
                <c:pt idx="82239">
                  <c:v>211.1640625</c:v>
                </c:pt>
                <c:pt idx="82240">
                  <c:v>211.16666666666666</c:v>
                </c:pt>
                <c:pt idx="82241">
                  <c:v>211.16927083333334</c:v>
                </c:pt>
                <c:pt idx="82242">
                  <c:v>211.171875</c:v>
                </c:pt>
                <c:pt idx="82243">
                  <c:v>211.17447916666666</c:v>
                </c:pt>
                <c:pt idx="82244">
                  <c:v>211.17708333333334</c:v>
                </c:pt>
                <c:pt idx="82245">
                  <c:v>211.1796875</c:v>
                </c:pt>
                <c:pt idx="82246">
                  <c:v>211.18229166666666</c:v>
                </c:pt>
                <c:pt idx="82247">
                  <c:v>211.18489583333334</c:v>
                </c:pt>
                <c:pt idx="82248">
                  <c:v>211.1875</c:v>
                </c:pt>
                <c:pt idx="82249">
                  <c:v>211.19010416666666</c:v>
                </c:pt>
                <c:pt idx="82250">
                  <c:v>211.19270833333334</c:v>
                </c:pt>
                <c:pt idx="82251">
                  <c:v>211.1953125</c:v>
                </c:pt>
                <c:pt idx="82252">
                  <c:v>211.19791666666666</c:v>
                </c:pt>
                <c:pt idx="82253">
                  <c:v>211.20052083333334</c:v>
                </c:pt>
                <c:pt idx="82254">
                  <c:v>211.203125</c:v>
                </c:pt>
                <c:pt idx="82255">
                  <c:v>211.20572916666666</c:v>
                </c:pt>
                <c:pt idx="82256">
                  <c:v>211.20833333333334</c:v>
                </c:pt>
                <c:pt idx="82257">
                  <c:v>211.2109375</c:v>
                </c:pt>
                <c:pt idx="82258">
                  <c:v>211.21354166666666</c:v>
                </c:pt>
                <c:pt idx="82259">
                  <c:v>211.21614583333334</c:v>
                </c:pt>
                <c:pt idx="82260">
                  <c:v>211.21875</c:v>
                </c:pt>
                <c:pt idx="82261">
                  <c:v>211.22135416666666</c:v>
                </c:pt>
                <c:pt idx="82262">
                  <c:v>211.22395833333334</c:v>
                </c:pt>
                <c:pt idx="82263">
                  <c:v>211.2265625</c:v>
                </c:pt>
                <c:pt idx="82264">
                  <c:v>211.22916666666666</c:v>
                </c:pt>
                <c:pt idx="82265">
                  <c:v>211.23177083333334</c:v>
                </c:pt>
                <c:pt idx="82266">
                  <c:v>211.234375</c:v>
                </c:pt>
                <c:pt idx="82267">
                  <c:v>211.23697916666666</c:v>
                </c:pt>
                <c:pt idx="82268">
                  <c:v>211.23958333333334</c:v>
                </c:pt>
                <c:pt idx="82269">
                  <c:v>211.2421875</c:v>
                </c:pt>
                <c:pt idx="82270">
                  <c:v>211.24479166666666</c:v>
                </c:pt>
                <c:pt idx="82271">
                  <c:v>211.24739583333334</c:v>
                </c:pt>
                <c:pt idx="82272">
                  <c:v>211.25</c:v>
                </c:pt>
                <c:pt idx="82273">
                  <c:v>211.25260416666666</c:v>
                </c:pt>
                <c:pt idx="82274">
                  <c:v>211.25520833333334</c:v>
                </c:pt>
                <c:pt idx="82275">
                  <c:v>211.2578125</c:v>
                </c:pt>
                <c:pt idx="82276">
                  <c:v>211.26041666666666</c:v>
                </c:pt>
                <c:pt idx="82277">
                  <c:v>211.26302083333334</c:v>
                </c:pt>
                <c:pt idx="82278">
                  <c:v>211.265625</c:v>
                </c:pt>
                <c:pt idx="82279">
                  <c:v>211.26822916666666</c:v>
                </c:pt>
                <c:pt idx="82280">
                  <c:v>211.27083333333334</c:v>
                </c:pt>
                <c:pt idx="82281">
                  <c:v>211.2734375</c:v>
                </c:pt>
                <c:pt idx="82282">
                  <c:v>211.27604166666666</c:v>
                </c:pt>
                <c:pt idx="82283">
                  <c:v>211.27864583333334</c:v>
                </c:pt>
                <c:pt idx="82284">
                  <c:v>211.28125</c:v>
                </c:pt>
                <c:pt idx="82285">
                  <c:v>211.28385416666666</c:v>
                </c:pt>
                <c:pt idx="82286">
                  <c:v>211.28645833333334</c:v>
                </c:pt>
                <c:pt idx="82287">
                  <c:v>211.2890625</c:v>
                </c:pt>
                <c:pt idx="82288">
                  <c:v>211.29166666666666</c:v>
                </c:pt>
                <c:pt idx="82289">
                  <c:v>211.29427083333334</c:v>
                </c:pt>
                <c:pt idx="82290">
                  <c:v>211.296875</c:v>
                </c:pt>
                <c:pt idx="82291">
                  <c:v>211.29947916666666</c:v>
                </c:pt>
                <c:pt idx="82292">
                  <c:v>211.30208333333334</c:v>
                </c:pt>
                <c:pt idx="82293">
                  <c:v>211.3046875</c:v>
                </c:pt>
                <c:pt idx="82294">
                  <c:v>211.30729166666666</c:v>
                </c:pt>
                <c:pt idx="82295">
                  <c:v>211.30989583333334</c:v>
                </c:pt>
                <c:pt idx="82296">
                  <c:v>211.3125</c:v>
                </c:pt>
                <c:pt idx="82297">
                  <c:v>211.31510416666666</c:v>
                </c:pt>
                <c:pt idx="82298">
                  <c:v>211.31770833333334</c:v>
                </c:pt>
                <c:pt idx="82299">
                  <c:v>211.3203125</c:v>
                </c:pt>
                <c:pt idx="82300">
                  <c:v>211.32291666666666</c:v>
                </c:pt>
                <c:pt idx="82301">
                  <c:v>211.32552083333334</c:v>
                </c:pt>
                <c:pt idx="82302">
                  <c:v>211.328125</c:v>
                </c:pt>
                <c:pt idx="82303">
                  <c:v>211.33072916666666</c:v>
                </c:pt>
                <c:pt idx="82304">
                  <c:v>211.33333333333334</c:v>
                </c:pt>
                <c:pt idx="82305">
                  <c:v>211.3359375</c:v>
                </c:pt>
                <c:pt idx="82306">
                  <c:v>211.33854166666666</c:v>
                </c:pt>
                <c:pt idx="82307">
                  <c:v>211.34114583333334</c:v>
                </c:pt>
                <c:pt idx="82308">
                  <c:v>211.34375</c:v>
                </c:pt>
                <c:pt idx="82309">
                  <c:v>211.34635416666666</c:v>
                </c:pt>
                <c:pt idx="82310">
                  <c:v>211.34895833333334</c:v>
                </c:pt>
                <c:pt idx="82311">
                  <c:v>211.3515625</c:v>
                </c:pt>
                <c:pt idx="82312">
                  <c:v>211.35416666666666</c:v>
                </c:pt>
                <c:pt idx="82313">
                  <c:v>211.35677083333334</c:v>
                </c:pt>
                <c:pt idx="82314">
                  <c:v>211.359375</c:v>
                </c:pt>
                <c:pt idx="82315">
                  <c:v>211.36197916666666</c:v>
                </c:pt>
                <c:pt idx="82316">
                  <c:v>211.36458333333334</c:v>
                </c:pt>
                <c:pt idx="82317">
                  <c:v>211.3671875</c:v>
                </c:pt>
                <c:pt idx="82318">
                  <c:v>211.36979166666666</c:v>
                </c:pt>
                <c:pt idx="82319">
                  <c:v>211.37239583333334</c:v>
                </c:pt>
                <c:pt idx="82320">
                  <c:v>211.375</c:v>
                </c:pt>
                <c:pt idx="82321">
                  <c:v>211.37760416666666</c:v>
                </c:pt>
                <c:pt idx="82322">
                  <c:v>211.38020833333334</c:v>
                </c:pt>
                <c:pt idx="82323">
                  <c:v>211.3828125</c:v>
                </c:pt>
                <c:pt idx="82324">
                  <c:v>211.38541666666666</c:v>
                </c:pt>
                <c:pt idx="82325">
                  <c:v>211.38802083333334</c:v>
                </c:pt>
                <c:pt idx="82326">
                  <c:v>211.390625</c:v>
                </c:pt>
                <c:pt idx="82327">
                  <c:v>211.39322916666666</c:v>
                </c:pt>
                <c:pt idx="82328">
                  <c:v>211.39583333333334</c:v>
                </c:pt>
                <c:pt idx="82329">
                  <c:v>211.3984375</c:v>
                </c:pt>
                <c:pt idx="82330">
                  <c:v>211.40104166666666</c:v>
                </c:pt>
                <c:pt idx="82331">
                  <c:v>211.40364583333334</c:v>
                </c:pt>
                <c:pt idx="82332">
                  <c:v>211.40625</c:v>
                </c:pt>
                <c:pt idx="82333">
                  <c:v>211.40885416666666</c:v>
                </c:pt>
                <c:pt idx="82334">
                  <c:v>211.41145833333334</c:v>
                </c:pt>
                <c:pt idx="82335">
                  <c:v>211.4140625</c:v>
                </c:pt>
                <c:pt idx="82336">
                  <c:v>211.41666666666666</c:v>
                </c:pt>
                <c:pt idx="82337">
                  <c:v>211.41927083333334</c:v>
                </c:pt>
                <c:pt idx="82338">
                  <c:v>211.421875</c:v>
                </c:pt>
                <c:pt idx="82339">
                  <c:v>211.42447916666666</c:v>
                </c:pt>
                <c:pt idx="82340">
                  <c:v>211.42708333333334</c:v>
                </c:pt>
                <c:pt idx="82341">
                  <c:v>211.4296875</c:v>
                </c:pt>
                <c:pt idx="82342">
                  <c:v>211.43229166666666</c:v>
                </c:pt>
                <c:pt idx="82343">
                  <c:v>211.43489583333334</c:v>
                </c:pt>
                <c:pt idx="82344">
                  <c:v>211.4375</c:v>
                </c:pt>
                <c:pt idx="82345">
                  <c:v>211.44010416666666</c:v>
                </c:pt>
                <c:pt idx="82346">
                  <c:v>211.44270833333334</c:v>
                </c:pt>
                <c:pt idx="82347">
                  <c:v>211.4453125</c:v>
                </c:pt>
                <c:pt idx="82348">
                  <c:v>211.44791666666666</c:v>
                </c:pt>
                <c:pt idx="82349">
                  <c:v>211.45052083333334</c:v>
                </c:pt>
                <c:pt idx="82350">
                  <c:v>211.453125</c:v>
                </c:pt>
                <c:pt idx="82351">
                  <c:v>211.45572916666666</c:v>
                </c:pt>
                <c:pt idx="82352">
                  <c:v>211.45833333333334</c:v>
                </c:pt>
                <c:pt idx="82353">
                  <c:v>211.4609375</c:v>
                </c:pt>
                <c:pt idx="82354">
                  <c:v>211.46354166666666</c:v>
                </c:pt>
                <c:pt idx="82355">
                  <c:v>211.46614583333334</c:v>
                </c:pt>
                <c:pt idx="82356">
                  <c:v>211.46875</c:v>
                </c:pt>
                <c:pt idx="82357">
                  <c:v>211.47135416666666</c:v>
                </c:pt>
                <c:pt idx="82358">
                  <c:v>211.47395833333334</c:v>
                </c:pt>
                <c:pt idx="82359">
                  <c:v>211.4765625</c:v>
                </c:pt>
                <c:pt idx="82360">
                  <c:v>211.47916666666666</c:v>
                </c:pt>
                <c:pt idx="82361">
                  <c:v>211.48177083333334</c:v>
                </c:pt>
                <c:pt idx="82362">
                  <c:v>211.484375</c:v>
                </c:pt>
                <c:pt idx="82363">
                  <c:v>211.48697916666666</c:v>
                </c:pt>
                <c:pt idx="82364">
                  <c:v>211.48958333333334</c:v>
                </c:pt>
                <c:pt idx="82365">
                  <c:v>211.4921875</c:v>
                </c:pt>
                <c:pt idx="82366">
                  <c:v>211.49479166666666</c:v>
                </c:pt>
                <c:pt idx="82367">
                  <c:v>211.49739583333334</c:v>
                </c:pt>
                <c:pt idx="82368">
                  <c:v>211.5</c:v>
                </c:pt>
                <c:pt idx="82369">
                  <c:v>211.50260416666666</c:v>
                </c:pt>
                <c:pt idx="82370">
                  <c:v>211.50520833333334</c:v>
                </c:pt>
                <c:pt idx="82371">
                  <c:v>211.5078125</c:v>
                </c:pt>
                <c:pt idx="82372">
                  <c:v>211.51041666666666</c:v>
                </c:pt>
                <c:pt idx="82373">
                  <c:v>211.51302083333334</c:v>
                </c:pt>
                <c:pt idx="82374">
                  <c:v>211.515625</c:v>
                </c:pt>
                <c:pt idx="82375">
                  <c:v>211.51822916666666</c:v>
                </c:pt>
                <c:pt idx="82376">
                  <c:v>211.52083333333334</c:v>
                </c:pt>
                <c:pt idx="82377">
                  <c:v>211.5234375</c:v>
                </c:pt>
                <c:pt idx="82378">
                  <c:v>211.52604166666666</c:v>
                </c:pt>
                <c:pt idx="82379">
                  <c:v>211.52864583333334</c:v>
                </c:pt>
                <c:pt idx="82380">
                  <c:v>211.53125</c:v>
                </c:pt>
                <c:pt idx="82381">
                  <c:v>211.53385416666666</c:v>
                </c:pt>
                <c:pt idx="82382">
                  <c:v>211.53645833333334</c:v>
                </c:pt>
                <c:pt idx="82383">
                  <c:v>211.5390625</c:v>
                </c:pt>
                <c:pt idx="82384">
                  <c:v>211.54166666666666</c:v>
                </c:pt>
                <c:pt idx="82385">
                  <c:v>211.54427083333334</c:v>
                </c:pt>
                <c:pt idx="82386">
                  <c:v>211.546875</c:v>
                </c:pt>
                <c:pt idx="82387">
                  <c:v>211.54947916666666</c:v>
                </c:pt>
                <c:pt idx="82388">
                  <c:v>211.55208333333334</c:v>
                </c:pt>
                <c:pt idx="82389">
                  <c:v>211.5546875</c:v>
                </c:pt>
                <c:pt idx="82390">
                  <c:v>211.55729166666666</c:v>
                </c:pt>
                <c:pt idx="82391">
                  <c:v>211.55989583333334</c:v>
                </c:pt>
                <c:pt idx="82392">
                  <c:v>211.5625</c:v>
                </c:pt>
                <c:pt idx="82393">
                  <c:v>211.56510416666666</c:v>
                </c:pt>
                <c:pt idx="82394">
                  <c:v>211.56770833333334</c:v>
                </c:pt>
                <c:pt idx="82395">
                  <c:v>211.5703125</c:v>
                </c:pt>
                <c:pt idx="82396">
                  <c:v>211.57291666666666</c:v>
                </c:pt>
                <c:pt idx="82397">
                  <c:v>211.57552083333334</c:v>
                </c:pt>
                <c:pt idx="82398">
                  <c:v>211.578125</c:v>
                </c:pt>
                <c:pt idx="82399">
                  <c:v>211.58072916666666</c:v>
                </c:pt>
                <c:pt idx="82400">
                  <c:v>211.58333333333334</c:v>
                </c:pt>
                <c:pt idx="82401">
                  <c:v>211.5859375</c:v>
                </c:pt>
                <c:pt idx="82402">
                  <c:v>211.58854166666666</c:v>
                </c:pt>
                <c:pt idx="82403">
                  <c:v>211.59114583333334</c:v>
                </c:pt>
                <c:pt idx="82404">
                  <c:v>211.59375</c:v>
                </c:pt>
                <c:pt idx="82405">
                  <c:v>211.59635416666666</c:v>
                </c:pt>
                <c:pt idx="82406">
                  <c:v>211.59895833333334</c:v>
                </c:pt>
                <c:pt idx="82407">
                  <c:v>211.6015625</c:v>
                </c:pt>
                <c:pt idx="82408">
                  <c:v>211.60416666666666</c:v>
                </c:pt>
                <c:pt idx="82409">
                  <c:v>211.60677083333334</c:v>
                </c:pt>
                <c:pt idx="82410">
                  <c:v>211.609375</c:v>
                </c:pt>
                <c:pt idx="82411">
                  <c:v>211.61197916666666</c:v>
                </c:pt>
                <c:pt idx="82412">
                  <c:v>211.61458333333334</c:v>
                </c:pt>
                <c:pt idx="82413">
                  <c:v>211.6171875</c:v>
                </c:pt>
                <c:pt idx="82414">
                  <c:v>211.61979166666666</c:v>
                </c:pt>
                <c:pt idx="82415">
                  <c:v>211.62239583333334</c:v>
                </c:pt>
                <c:pt idx="82416">
                  <c:v>211.625</c:v>
                </c:pt>
                <c:pt idx="82417">
                  <c:v>211.62760416666666</c:v>
                </c:pt>
                <c:pt idx="82418">
                  <c:v>211.63020833333334</c:v>
                </c:pt>
                <c:pt idx="82419">
                  <c:v>211.6328125</c:v>
                </c:pt>
                <c:pt idx="82420">
                  <c:v>211.63541666666666</c:v>
                </c:pt>
                <c:pt idx="82421">
                  <c:v>211.63802083333334</c:v>
                </c:pt>
                <c:pt idx="82422">
                  <c:v>211.640625</c:v>
                </c:pt>
                <c:pt idx="82423">
                  <c:v>211.64322916666666</c:v>
                </c:pt>
                <c:pt idx="82424">
                  <c:v>211.64583333333334</c:v>
                </c:pt>
                <c:pt idx="82425">
                  <c:v>211.6484375</c:v>
                </c:pt>
                <c:pt idx="82426">
                  <c:v>211.65104166666666</c:v>
                </c:pt>
                <c:pt idx="82427">
                  <c:v>211.65364583333334</c:v>
                </c:pt>
                <c:pt idx="82428">
                  <c:v>211.65625</c:v>
                </c:pt>
                <c:pt idx="82429">
                  <c:v>211.65885416666666</c:v>
                </c:pt>
                <c:pt idx="82430">
                  <c:v>211.66145833333334</c:v>
                </c:pt>
                <c:pt idx="82431">
                  <c:v>211.6640625</c:v>
                </c:pt>
                <c:pt idx="82432">
                  <c:v>211.66666666666666</c:v>
                </c:pt>
                <c:pt idx="82433">
                  <c:v>211.66927083333334</c:v>
                </c:pt>
                <c:pt idx="82434">
                  <c:v>211.671875</c:v>
                </c:pt>
                <c:pt idx="82435">
                  <c:v>211.67447916666666</c:v>
                </c:pt>
                <c:pt idx="82436">
                  <c:v>211.67708333333334</c:v>
                </c:pt>
                <c:pt idx="82437">
                  <c:v>211.6796875</c:v>
                </c:pt>
                <c:pt idx="82438">
                  <c:v>211.68229166666666</c:v>
                </c:pt>
                <c:pt idx="82439">
                  <c:v>211.68489583333334</c:v>
                </c:pt>
                <c:pt idx="82440">
                  <c:v>211.6875</c:v>
                </c:pt>
                <c:pt idx="82441">
                  <c:v>211.69010416666666</c:v>
                </c:pt>
                <c:pt idx="82442">
                  <c:v>211.69270833333334</c:v>
                </c:pt>
                <c:pt idx="82443">
                  <c:v>211.6953125</c:v>
                </c:pt>
                <c:pt idx="82444">
                  <c:v>211.69791666666666</c:v>
                </c:pt>
                <c:pt idx="82445">
                  <c:v>211.70052083333334</c:v>
                </c:pt>
                <c:pt idx="82446">
                  <c:v>211.703125</c:v>
                </c:pt>
                <c:pt idx="82447">
                  <c:v>211.70572916666666</c:v>
                </c:pt>
                <c:pt idx="82448">
                  <c:v>211.70833333333334</c:v>
                </c:pt>
                <c:pt idx="82449">
                  <c:v>211.7109375</c:v>
                </c:pt>
                <c:pt idx="82450">
                  <c:v>211.71354166666666</c:v>
                </c:pt>
                <c:pt idx="82451">
                  <c:v>211.71614583333334</c:v>
                </c:pt>
                <c:pt idx="82452">
                  <c:v>211.71875</c:v>
                </c:pt>
                <c:pt idx="82453">
                  <c:v>211.72135416666666</c:v>
                </c:pt>
                <c:pt idx="82454">
                  <c:v>211.72395833333334</c:v>
                </c:pt>
                <c:pt idx="82455">
                  <c:v>211.7265625</c:v>
                </c:pt>
                <c:pt idx="82456">
                  <c:v>211.72916666666666</c:v>
                </c:pt>
                <c:pt idx="82457">
                  <c:v>211.73177083333334</c:v>
                </c:pt>
                <c:pt idx="82458">
                  <c:v>211.734375</c:v>
                </c:pt>
                <c:pt idx="82459">
                  <c:v>211.73697916666666</c:v>
                </c:pt>
                <c:pt idx="82460">
                  <c:v>211.73958333333334</c:v>
                </c:pt>
                <c:pt idx="82461">
                  <c:v>211.7421875</c:v>
                </c:pt>
                <c:pt idx="82462">
                  <c:v>211.74479166666666</c:v>
                </c:pt>
                <c:pt idx="82463">
                  <c:v>211.74739583333334</c:v>
                </c:pt>
                <c:pt idx="82464">
                  <c:v>211.75</c:v>
                </c:pt>
                <c:pt idx="82465">
                  <c:v>211.75260416666666</c:v>
                </c:pt>
                <c:pt idx="82466">
                  <c:v>211.75520833333334</c:v>
                </c:pt>
                <c:pt idx="82467">
                  <c:v>211.7578125</c:v>
                </c:pt>
                <c:pt idx="82468">
                  <c:v>211.76041666666666</c:v>
                </c:pt>
                <c:pt idx="82469">
                  <c:v>211.76302083333334</c:v>
                </c:pt>
                <c:pt idx="82470">
                  <c:v>211.765625</c:v>
                </c:pt>
                <c:pt idx="82471">
                  <c:v>211.76822916666666</c:v>
                </c:pt>
                <c:pt idx="82472">
                  <c:v>211.77083333333334</c:v>
                </c:pt>
                <c:pt idx="82473">
                  <c:v>211.7734375</c:v>
                </c:pt>
                <c:pt idx="82474">
                  <c:v>211.77604166666666</c:v>
                </c:pt>
                <c:pt idx="82475">
                  <c:v>211.77864583333334</c:v>
                </c:pt>
                <c:pt idx="82476">
                  <c:v>211.78125</c:v>
                </c:pt>
                <c:pt idx="82477">
                  <c:v>211.78385416666666</c:v>
                </c:pt>
                <c:pt idx="82478">
                  <c:v>211.78645833333334</c:v>
                </c:pt>
                <c:pt idx="82479">
                  <c:v>211.7890625</c:v>
                </c:pt>
                <c:pt idx="82480">
                  <c:v>211.79166666666666</c:v>
                </c:pt>
                <c:pt idx="82481">
                  <c:v>211.79427083333334</c:v>
                </c:pt>
                <c:pt idx="82482">
                  <c:v>211.796875</c:v>
                </c:pt>
                <c:pt idx="82483">
                  <c:v>211.79947916666666</c:v>
                </c:pt>
                <c:pt idx="82484">
                  <c:v>211.80208333333334</c:v>
                </c:pt>
                <c:pt idx="82485">
                  <c:v>211.8046875</c:v>
                </c:pt>
                <c:pt idx="82486">
                  <c:v>211.80729166666666</c:v>
                </c:pt>
                <c:pt idx="82487">
                  <c:v>211.80989583333334</c:v>
                </c:pt>
                <c:pt idx="82488">
                  <c:v>211.8125</c:v>
                </c:pt>
                <c:pt idx="82489">
                  <c:v>211.81510416666666</c:v>
                </c:pt>
                <c:pt idx="82490">
                  <c:v>211.81770833333334</c:v>
                </c:pt>
                <c:pt idx="82491">
                  <c:v>211.8203125</c:v>
                </c:pt>
                <c:pt idx="82492">
                  <c:v>211.82291666666666</c:v>
                </c:pt>
                <c:pt idx="82493">
                  <c:v>211.82552083333334</c:v>
                </c:pt>
                <c:pt idx="82494">
                  <c:v>211.828125</c:v>
                </c:pt>
                <c:pt idx="82495">
                  <c:v>211.83072916666666</c:v>
                </c:pt>
                <c:pt idx="82496">
                  <c:v>211.83333333333334</c:v>
                </c:pt>
                <c:pt idx="82497">
                  <c:v>211.8359375</c:v>
                </c:pt>
                <c:pt idx="82498">
                  <c:v>211.83854166666666</c:v>
                </c:pt>
                <c:pt idx="82499">
                  <c:v>211.84114583333334</c:v>
                </c:pt>
                <c:pt idx="82500">
                  <c:v>211.84375</c:v>
                </c:pt>
                <c:pt idx="82501">
                  <c:v>211.84635416666666</c:v>
                </c:pt>
                <c:pt idx="82502">
                  <c:v>211.84895833333334</c:v>
                </c:pt>
                <c:pt idx="82503">
                  <c:v>211.8515625</c:v>
                </c:pt>
                <c:pt idx="82504">
                  <c:v>211.85416666666666</c:v>
                </c:pt>
                <c:pt idx="82505">
                  <c:v>211.85677083333334</c:v>
                </c:pt>
                <c:pt idx="82506">
                  <c:v>211.859375</c:v>
                </c:pt>
                <c:pt idx="82507">
                  <c:v>211.86197916666666</c:v>
                </c:pt>
                <c:pt idx="82508">
                  <c:v>211.86458333333334</c:v>
                </c:pt>
                <c:pt idx="82509">
                  <c:v>211.8671875</c:v>
                </c:pt>
                <c:pt idx="82510">
                  <c:v>211.86979166666666</c:v>
                </c:pt>
                <c:pt idx="82511">
                  <c:v>211.87239583333334</c:v>
                </c:pt>
                <c:pt idx="82512">
                  <c:v>211.875</c:v>
                </c:pt>
                <c:pt idx="82513">
                  <c:v>211.87760416666666</c:v>
                </c:pt>
                <c:pt idx="82514">
                  <c:v>211.88020833333334</c:v>
                </c:pt>
                <c:pt idx="82515">
                  <c:v>211.8828125</c:v>
                </c:pt>
                <c:pt idx="82516">
                  <c:v>211.88541666666666</c:v>
                </c:pt>
                <c:pt idx="82517">
                  <c:v>211.88802083333334</c:v>
                </c:pt>
                <c:pt idx="82518">
                  <c:v>211.890625</c:v>
                </c:pt>
                <c:pt idx="82519">
                  <c:v>211.89322916666666</c:v>
                </c:pt>
                <c:pt idx="82520">
                  <c:v>211.89583333333334</c:v>
                </c:pt>
                <c:pt idx="82521">
                  <c:v>211.8984375</c:v>
                </c:pt>
                <c:pt idx="82522">
                  <c:v>211.90104166666666</c:v>
                </c:pt>
                <c:pt idx="82523">
                  <c:v>211.90364583333334</c:v>
                </c:pt>
                <c:pt idx="82524">
                  <c:v>211.90625</c:v>
                </c:pt>
                <c:pt idx="82525">
                  <c:v>211.90885416666666</c:v>
                </c:pt>
                <c:pt idx="82526">
                  <c:v>211.91145833333334</c:v>
                </c:pt>
                <c:pt idx="82527">
                  <c:v>211.9140625</c:v>
                </c:pt>
                <c:pt idx="82528">
                  <c:v>211.91666666666666</c:v>
                </c:pt>
                <c:pt idx="82529">
                  <c:v>211.91927083333334</c:v>
                </c:pt>
                <c:pt idx="82530">
                  <c:v>211.921875</c:v>
                </c:pt>
                <c:pt idx="82531">
                  <c:v>211.92447916666666</c:v>
                </c:pt>
                <c:pt idx="82532">
                  <c:v>211.92708333333334</c:v>
                </c:pt>
                <c:pt idx="82533">
                  <c:v>211.9296875</c:v>
                </c:pt>
                <c:pt idx="82534">
                  <c:v>211.93229166666666</c:v>
                </c:pt>
                <c:pt idx="82535">
                  <c:v>211.93489583333334</c:v>
                </c:pt>
                <c:pt idx="82536">
                  <c:v>211.9375</c:v>
                </c:pt>
                <c:pt idx="82537">
                  <c:v>211.94010416666666</c:v>
                </c:pt>
                <c:pt idx="82538">
                  <c:v>211.94270833333334</c:v>
                </c:pt>
                <c:pt idx="82539">
                  <c:v>211.9453125</c:v>
                </c:pt>
                <c:pt idx="82540">
                  <c:v>211.94791666666666</c:v>
                </c:pt>
                <c:pt idx="82541">
                  <c:v>211.95052083333334</c:v>
                </c:pt>
                <c:pt idx="82542">
                  <c:v>211.953125</c:v>
                </c:pt>
                <c:pt idx="82543">
                  <c:v>211.95572916666666</c:v>
                </c:pt>
                <c:pt idx="82544">
                  <c:v>211.95833333333334</c:v>
                </c:pt>
                <c:pt idx="82545">
                  <c:v>211.9609375</c:v>
                </c:pt>
                <c:pt idx="82546">
                  <c:v>211.96354166666666</c:v>
                </c:pt>
                <c:pt idx="82547">
                  <c:v>211.96614583333334</c:v>
                </c:pt>
                <c:pt idx="82548">
                  <c:v>211.96875</c:v>
                </c:pt>
                <c:pt idx="82549">
                  <c:v>211.97135416666666</c:v>
                </c:pt>
                <c:pt idx="82550">
                  <c:v>211.97395833333334</c:v>
                </c:pt>
                <c:pt idx="82551">
                  <c:v>211.9765625</c:v>
                </c:pt>
                <c:pt idx="82552">
                  <c:v>211.97916666666666</c:v>
                </c:pt>
                <c:pt idx="82553">
                  <c:v>211.98177083333334</c:v>
                </c:pt>
                <c:pt idx="82554">
                  <c:v>211.984375</c:v>
                </c:pt>
                <c:pt idx="82555">
                  <c:v>211.98697916666666</c:v>
                </c:pt>
                <c:pt idx="82556">
                  <c:v>211.98958333333334</c:v>
                </c:pt>
                <c:pt idx="82557">
                  <c:v>211.9921875</c:v>
                </c:pt>
                <c:pt idx="82558">
                  <c:v>211.99479166666666</c:v>
                </c:pt>
                <c:pt idx="82559">
                  <c:v>211.99739583333334</c:v>
                </c:pt>
                <c:pt idx="82560">
                  <c:v>212</c:v>
                </c:pt>
                <c:pt idx="82561">
                  <c:v>212.00260416666666</c:v>
                </c:pt>
                <c:pt idx="82562">
                  <c:v>212.00520833333334</c:v>
                </c:pt>
                <c:pt idx="82563">
                  <c:v>212.0078125</c:v>
                </c:pt>
                <c:pt idx="82564">
                  <c:v>212.01041666666666</c:v>
                </c:pt>
                <c:pt idx="82565">
                  <c:v>212.01302083333334</c:v>
                </c:pt>
                <c:pt idx="82566">
                  <c:v>212.015625</c:v>
                </c:pt>
                <c:pt idx="82567">
                  <c:v>212.01822916666666</c:v>
                </c:pt>
                <c:pt idx="82568">
                  <c:v>212.02083333333334</c:v>
                </c:pt>
                <c:pt idx="82569">
                  <c:v>212.0234375</c:v>
                </c:pt>
                <c:pt idx="82570">
                  <c:v>212.02604166666666</c:v>
                </c:pt>
                <c:pt idx="82571">
                  <c:v>212.02864583333334</c:v>
                </c:pt>
                <c:pt idx="82572">
                  <c:v>212.03125</c:v>
                </c:pt>
                <c:pt idx="82573">
                  <c:v>212.03385416666666</c:v>
                </c:pt>
                <c:pt idx="82574">
                  <c:v>212.03645833333334</c:v>
                </c:pt>
                <c:pt idx="82575">
                  <c:v>212.0390625</c:v>
                </c:pt>
                <c:pt idx="82576">
                  <c:v>212.04166666666666</c:v>
                </c:pt>
                <c:pt idx="82577">
                  <c:v>212.04427083333334</c:v>
                </c:pt>
                <c:pt idx="82578">
                  <c:v>212.046875</c:v>
                </c:pt>
                <c:pt idx="82579">
                  <c:v>212.04947916666666</c:v>
                </c:pt>
                <c:pt idx="82580">
                  <c:v>212.05208333333334</c:v>
                </c:pt>
                <c:pt idx="82581">
                  <c:v>212.0546875</c:v>
                </c:pt>
                <c:pt idx="82582">
                  <c:v>212.05729166666666</c:v>
                </c:pt>
                <c:pt idx="82583">
                  <c:v>212.05989583333334</c:v>
                </c:pt>
                <c:pt idx="82584">
                  <c:v>212.0625</c:v>
                </c:pt>
                <c:pt idx="82585">
                  <c:v>212.06510416666666</c:v>
                </c:pt>
                <c:pt idx="82586">
                  <c:v>212.06770833333334</c:v>
                </c:pt>
                <c:pt idx="82587">
                  <c:v>212.0703125</c:v>
                </c:pt>
                <c:pt idx="82588">
                  <c:v>212.07291666666666</c:v>
                </c:pt>
                <c:pt idx="82589">
                  <c:v>212.07552083333334</c:v>
                </c:pt>
                <c:pt idx="82590">
                  <c:v>212.078125</c:v>
                </c:pt>
                <c:pt idx="82591">
                  <c:v>212.08072916666666</c:v>
                </c:pt>
                <c:pt idx="82592">
                  <c:v>212.08333333333334</c:v>
                </c:pt>
                <c:pt idx="82593">
                  <c:v>212.0859375</c:v>
                </c:pt>
                <c:pt idx="82594">
                  <c:v>212.08854166666666</c:v>
                </c:pt>
                <c:pt idx="82595">
                  <c:v>212.09114583333334</c:v>
                </c:pt>
                <c:pt idx="82596">
                  <c:v>212.09375</c:v>
                </c:pt>
                <c:pt idx="82597">
                  <c:v>212.09635416666666</c:v>
                </c:pt>
                <c:pt idx="82598">
                  <c:v>212.09895833333334</c:v>
                </c:pt>
                <c:pt idx="82599">
                  <c:v>212.1015625</c:v>
                </c:pt>
                <c:pt idx="82600">
                  <c:v>212.10416666666666</c:v>
                </c:pt>
                <c:pt idx="82601">
                  <c:v>212.10677083333334</c:v>
                </c:pt>
                <c:pt idx="82602">
                  <c:v>212.109375</c:v>
                </c:pt>
                <c:pt idx="82603">
                  <c:v>212.11197916666666</c:v>
                </c:pt>
                <c:pt idx="82604">
                  <c:v>212.11458333333334</c:v>
                </c:pt>
                <c:pt idx="82605">
                  <c:v>212.1171875</c:v>
                </c:pt>
                <c:pt idx="82606">
                  <c:v>212.11979166666666</c:v>
                </c:pt>
                <c:pt idx="82607">
                  <c:v>212.12239583333334</c:v>
                </c:pt>
                <c:pt idx="82608">
                  <c:v>212.125</c:v>
                </c:pt>
                <c:pt idx="82609">
                  <c:v>212.12760416666666</c:v>
                </c:pt>
                <c:pt idx="82610">
                  <c:v>212.13020833333334</c:v>
                </c:pt>
                <c:pt idx="82611">
                  <c:v>212.1328125</c:v>
                </c:pt>
                <c:pt idx="82612">
                  <c:v>212.13541666666666</c:v>
                </c:pt>
                <c:pt idx="82613">
                  <c:v>212.13802083333334</c:v>
                </c:pt>
                <c:pt idx="82614">
                  <c:v>212.140625</c:v>
                </c:pt>
                <c:pt idx="82615">
                  <c:v>212.14322916666666</c:v>
                </c:pt>
                <c:pt idx="82616">
                  <c:v>212.14583333333334</c:v>
                </c:pt>
                <c:pt idx="82617">
                  <c:v>212.1484375</c:v>
                </c:pt>
                <c:pt idx="82618">
                  <c:v>212.15104166666666</c:v>
                </c:pt>
                <c:pt idx="82619">
                  <c:v>212.15364583333334</c:v>
                </c:pt>
                <c:pt idx="82620">
                  <c:v>212.15625</c:v>
                </c:pt>
                <c:pt idx="82621">
                  <c:v>212.15885416666666</c:v>
                </c:pt>
                <c:pt idx="82622">
                  <c:v>212.16145833333334</c:v>
                </c:pt>
                <c:pt idx="82623">
                  <c:v>212.1640625</c:v>
                </c:pt>
                <c:pt idx="82624">
                  <c:v>212.16666666666666</c:v>
                </c:pt>
                <c:pt idx="82625">
                  <c:v>212.16927083333334</c:v>
                </c:pt>
                <c:pt idx="82626">
                  <c:v>212.171875</c:v>
                </c:pt>
                <c:pt idx="82627">
                  <c:v>212.17447916666666</c:v>
                </c:pt>
                <c:pt idx="82628">
                  <c:v>212.17708333333334</c:v>
                </c:pt>
                <c:pt idx="82629">
                  <c:v>212.1796875</c:v>
                </c:pt>
                <c:pt idx="82630">
                  <c:v>212.18229166666666</c:v>
                </c:pt>
                <c:pt idx="82631">
                  <c:v>212.18489583333334</c:v>
                </c:pt>
                <c:pt idx="82632">
                  <c:v>212.1875</c:v>
                </c:pt>
                <c:pt idx="82633">
                  <c:v>212.19010416666666</c:v>
                </c:pt>
                <c:pt idx="82634">
                  <c:v>212.19270833333334</c:v>
                </c:pt>
                <c:pt idx="82635">
                  <c:v>212.1953125</c:v>
                </c:pt>
                <c:pt idx="82636">
                  <c:v>212.19791666666666</c:v>
                </c:pt>
                <c:pt idx="82637">
                  <c:v>212.20052083333334</c:v>
                </c:pt>
                <c:pt idx="82638">
                  <c:v>212.203125</c:v>
                </c:pt>
                <c:pt idx="82639">
                  <c:v>212.20572916666666</c:v>
                </c:pt>
                <c:pt idx="82640">
                  <c:v>212.20833333333334</c:v>
                </c:pt>
                <c:pt idx="82641">
                  <c:v>212.2109375</c:v>
                </c:pt>
                <c:pt idx="82642">
                  <c:v>212.21354166666666</c:v>
                </c:pt>
                <c:pt idx="82643">
                  <c:v>212.21614583333334</c:v>
                </c:pt>
                <c:pt idx="82644">
                  <c:v>212.21875</c:v>
                </c:pt>
                <c:pt idx="82645">
                  <c:v>212.22135416666666</c:v>
                </c:pt>
                <c:pt idx="82646">
                  <c:v>212.22395833333334</c:v>
                </c:pt>
                <c:pt idx="82647">
                  <c:v>212.2265625</c:v>
                </c:pt>
                <c:pt idx="82648">
                  <c:v>212.22916666666666</c:v>
                </c:pt>
                <c:pt idx="82649">
                  <c:v>212.23177083333334</c:v>
                </c:pt>
                <c:pt idx="82650">
                  <c:v>212.234375</c:v>
                </c:pt>
                <c:pt idx="82651">
                  <c:v>212.23697916666666</c:v>
                </c:pt>
                <c:pt idx="82652">
                  <c:v>212.23958333333334</c:v>
                </c:pt>
                <c:pt idx="82653">
                  <c:v>212.2421875</c:v>
                </c:pt>
                <c:pt idx="82654">
                  <c:v>212.24479166666666</c:v>
                </c:pt>
                <c:pt idx="82655">
                  <c:v>212.24739583333334</c:v>
                </c:pt>
                <c:pt idx="82656">
                  <c:v>212.25</c:v>
                </c:pt>
                <c:pt idx="82657">
                  <c:v>212.25260416666666</c:v>
                </c:pt>
                <c:pt idx="82658">
                  <c:v>212.25520833333334</c:v>
                </c:pt>
                <c:pt idx="82659">
                  <c:v>212.2578125</c:v>
                </c:pt>
                <c:pt idx="82660">
                  <c:v>212.26041666666666</c:v>
                </c:pt>
                <c:pt idx="82661">
                  <c:v>212.26302083333334</c:v>
                </c:pt>
                <c:pt idx="82662">
                  <c:v>212.265625</c:v>
                </c:pt>
                <c:pt idx="82663">
                  <c:v>212.26822916666666</c:v>
                </c:pt>
                <c:pt idx="82664">
                  <c:v>212.27083333333334</c:v>
                </c:pt>
                <c:pt idx="82665">
                  <c:v>212.2734375</c:v>
                </c:pt>
                <c:pt idx="82666">
                  <c:v>212.27604166666666</c:v>
                </c:pt>
                <c:pt idx="82667">
                  <c:v>212.27864583333334</c:v>
                </c:pt>
                <c:pt idx="82668">
                  <c:v>212.28125</c:v>
                </c:pt>
                <c:pt idx="82669">
                  <c:v>212.28385416666666</c:v>
                </c:pt>
                <c:pt idx="82670">
                  <c:v>212.28645833333334</c:v>
                </c:pt>
                <c:pt idx="82671">
                  <c:v>212.2890625</c:v>
                </c:pt>
                <c:pt idx="82672">
                  <c:v>212.29166666666666</c:v>
                </c:pt>
                <c:pt idx="82673">
                  <c:v>212.29427083333334</c:v>
                </c:pt>
                <c:pt idx="82674">
                  <c:v>212.296875</c:v>
                </c:pt>
                <c:pt idx="82675">
                  <c:v>212.29947916666666</c:v>
                </c:pt>
                <c:pt idx="82676">
                  <c:v>212.30208333333334</c:v>
                </c:pt>
                <c:pt idx="82677">
                  <c:v>212.3046875</c:v>
                </c:pt>
                <c:pt idx="82678">
                  <c:v>212.30729166666666</c:v>
                </c:pt>
                <c:pt idx="82679">
                  <c:v>212.30989583333334</c:v>
                </c:pt>
                <c:pt idx="82680">
                  <c:v>212.3125</c:v>
                </c:pt>
                <c:pt idx="82681">
                  <c:v>212.31510416666666</c:v>
                </c:pt>
                <c:pt idx="82682">
                  <c:v>212.31770833333334</c:v>
                </c:pt>
                <c:pt idx="82683">
                  <c:v>212.3203125</c:v>
                </c:pt>
                <c:pt idx="82684">
                  <c:v>212.32291666666666</c:v>
                </c:pt>
                <c:pt idx="82685">
                  <c:v>212.32552083333334</c:v>
                </c:pt>
                <c:pt idx="82686">
                  <c:v>212.328125</c:v>
                </c:pt>
                <c:pt idx="82687">
                  <c:v>212.33072916666666</c:v>
                </c:pt>
                <c:pt idx="82688">
                  <c:v>212.33333333333334</c:v>
                </c:pt>
                <c:pt idx="82689">
                  <c:v>212.3359375</c:v>
                </c:pt>
                <c:pt idx="82690">
                  <c:v>212.33854166666666</c:v>
                </c:pt>
                <c:pt idx="82691">
                  <c:v>212.34114583333334</c:v>
                </c:pt>
                <c:pt idx="82692">
                  <c:v>212.34375</c:v>
                </c:pt>
                <c:pt idx="82693">
                  <c:v>212.34635416666666</c:v>
                </c:pt>
                <c:pt idx="82694">
                  <c:v>212.34895833333334</c:v>
                </c:pt>
                <c:pt idx="82695">
                  <c:v>212.3515625</c:v>
                </c:pt>
                <c:pt idx="82696">
                  <c:v>212.35416666666666</c:v>
                </c:pt>
                <c:pt idx="82697">
                  <c:v>212.35677083333334</c:v>
                </c:pt>
                <c:pt idx="82698">
                  <c:v>212.359375</c:v>
                </c:pt>
                <c:pt idx="82699">
                  <c:v>212.36197916666666</c:v>
                </c:pt>
                <c:pt idx="82700">
                  <c:v>212.36458333333334</c:v>
                </c:pt>
                <c:pt idx="82701">
                  <c:v>212.3671875</c:v>
                </c:pt>
                <c:pt idx="82702">
                  <c:v>212.36979166666666</c:v>
                </c:pt>
                <c:pt idx="82703">
                  <c:v>212.37239583333334</c:v>
                </c:pt>
                <c:pt idx="82704">
                  <c:v>212.375</c:v>
                </c:pt>
                <c:pt idx="82705">
                  <c:v>212.37760416666666</c:v>
                </c:pt>
                <c:pt idx="82706">
                  <c:v>212.38020833333334</c:v>
                </c:pt>
                <c:pt idx="82707">
                  <c:v>212.3828125</c:v>
                </c:pt>
                <c:pt idx="82708">
                  <c:v>212.38541666666666</c:v>
                </c:pt>
                <c:pt idx="82709">
                  <c:v>212.38802083333334</c:v>
                </c:pt>
                <c:pt idx="82710">
                  <c:v>212.390625</c:v>
                </c:pt>
                <c:pt idx="82711">
                  <c:v>212.39322916666666</c:v>
                </c:pt>
                <c:pt idx="82712">
                  <c:v>212.39583333333334</c:v>
                </c:pt>
                <c:pt idx="82713">
                  <c:v>212.3984375</c:v>
                </c:pt>
                <c:pt idx="82714">
                  <c:v>212.40104166666666</c:v>
                </c:pt>
                <c:pt idx="82715">
                  <c:v>212.40364583333334</c:v>
                </c:pt>
                <c:pt idx="82716">
                  <c:v>212.40625</c:v>
                </c:pt>
                <c:pt idx="82717">
                  <c:v>212.40885416666666</c:v>
                </c:pt>
                <c:pt idx="82718">
                  <c:v>212.41145833333334</c:v>
                </c:pt>
                <c:pt idx="82719">
                  <c:v>212.4140625</c:v>
                </c:pt>
                <c:pt idx="82720">
                  <c:v>212.41666666666666</c:v>
                </c:pt>
                <c:pt idx="82721">
                  <c:v>212.41927083333334</c:v>
                </c:pt>
                <c:pt idx="82722">
                  <c:v>212.421875</c:v>
                </c:pt>
                <c:pt idx="82723">
                  <c:v>212.42447916666666</c:v>
                </c:pt>
                <c:pt idx="82724">
                  <c:v>212.42708333333334</c:v>
                </c:pt>
                <c:pt idx="82725">
                  <c:v>212.4296875</c:v>
                </c:pt>
                <c:pt idx="82726">
                  <c:v>212.43229166666666</c:v>
                </c:pt>
                <c:pt idx="82727">
                  <c:v>212.43489583333334</c:v>
                </c:pt>
                <c:pt idx="82728">
                  <c:v>212.4375</c:v>
                </c:pt>
                <c:pt idx="82729">
                  <c:v>212.44010416666666</c:v>
                </c:pt>
                <c:pt idx="82730">
                  <c:v>212.44270833333334</c:v>
                </c:pt>
                <c:pt idx="82731">
                  <c:v>212.4453125</c:v>
                </c:pt>
                <c:pt idx="82732">
                  <c:v>212.44791666666666</c:v>
                </c:pt>
                <c:pt idx="82733">
                  <c:v>212.45052083333334</c:v>
                </c:pt>
                <c:pt idx="82734">
                  <c:v>212.453125</c:v>
                </c:pt>
                <c:pt idx="82735">
                  <c:v>212.45572916666666</c:v>
                </c:pt>
                <c:pt idx="82736">
                  <c:v>212.45833333333334</c:v>
                </c:pt>
                <c:pt idx="82737">
                  <c:v>212.4609375</c:v>
                </c:pt>
                <c:pt idx="82738">
                  <c:v>212.46354166666666</c:v>
                </c:pt>
                <c:pt idx="82739">
                  <c:v>212.46614583333334</c:v>
                </c:pt>
                <c:pt idx="82740">
                  <c:v>212.46875</c:v>
                </c:pt>
                <c:pt idx="82741">
                  <c:v>212.47135416666666</c:v>
                </c:pt>
                <c:pt idx="82742">
                  <c:v>212.47395833333334</c:v>
                </c:pt>
                <c:pt idx="82743">
                  <c:v>212.4765625</c:v>
                </c:pt>
                <c:pt idx="82744">
                  <c:v>212.47916666666666</c:v>
                </c:pt>
                <c:pt idx="82745">
                  <c:v>212.48177083333334</c:v>
                </c:pt>
                <c:pt idx="82746">
                  <c:v>212.484375</c:v>
                </c:pt>
                <c:pt idx="82747">
                  <c:v>212.48697916666666</c:v>
                </c:pt>
                <c:pt idx="82748">
                  <c:v>212.48958333333334</c:v>
                </c:pt>
                <c:pt idx="82749">
                  <c:v>212.4921875</c:v>
                </c:pt>
                <c:pt idx="82750">
                  <c:v>212.49479166666666</c:v>
                </c:pt>
                <c:pt idx="82751">
                  <c:v>212.49739583333334</c:v>
                </c:pt>
                <c:pt idx="82752">
                  <c:v>212.5</c:v>
                </c:pt>
                <c:pt idx="82753">
                  <c:v>212.50260416666666</c:v>
                </c:pt>
                <c:pt idx="82754">
                  <c:v>212.50520833333334</c:v>
                </c:pt>
                <c:pt idx="82755">
                  <c:v>212.5078125</c:v>
                </c:pt>
                <c:pt idx="82756">
                  <c:v>212.51041666666666</c:v>
                </c:pt>
                <c:pt idx="82757">
                  <c:v>212.51302083333334</c:v>
                </c:pt>
                <c:pt idx="82758">
                  <c:v>212.515625</c:v>
                </c:pt>
                <c:pt idx="82759">
                  <c:v>212.51822916666666</c:v>
                </c:pt>
                <c:pt idx="82760">
                  <c:v>212.52083333333334</c:v>
                </c:pt>
                <c:pt idx="82761">
                  <c:v>212.5234375</c:v>
                </c:pt>
                <c:pt idx="82762">
                  <c:v>212.52604166666666</c:v>
                </c:pt>
                <c:pt idx="82763">
                  <c:v>212.52864583333334</c:v>
                </c:pt>
                <c:pt idx="82764">
                  <c:v>212.53125</c:v>
                </c:pt>
                <c:pt idx="82765">
                  <c:v>212.53385416666666</c:v>
                </c:pt>
                <c:pt idx="82766">
                  <c:v>212.53645833333334</c:v>
                </c:pt>
                <c:pt idx="82767">
                  <c:v>212.5390625</c:v>
                </c:pt>
                <c:pt idx="82768">
                  <c:v>212.54166666666666</c:v>
                </c:pt>
                <c:pt idx="82769">
                  <c:v>212.54427083333334</c:v>
                </c:pt>
                <c:pt idx="82770">
                  <c:v>212.546875</c:v>
                </c:pt>
                <c:pt idx="82771">
                  <c:v>212.54947916666666</c:v>
                </c:pt>
                <c:pt idx="82772">
                  <c:v>212.55208333333334</c:v>
                </c:pt>
                <c:pt idx="82773">
                  <c:v>212.5546875</c:v>
                </c:pt>
                <c:pt idx="82774">
                  <c:v>212.55729166666666</c:v>
                </c:pt>
                <c:pt idx="82775">
                  <c:v>212.55989583333334</c:v>
                </c:pt>
                <c:pt idx="82776">
                  <c:v>212.5625</c:v>
                </c:pt>
                <c:pt idx="82777">
                  <c:v>212.56510416666666</c:v>
                </c:pt>
                <c:pt idx="82778">
                  <c:v>212.56770833333334</c:v>
                </c:pt>
                <c:pt idx="82779">
                  <c:v>212.5703125</c:v>
                </c:pt>
                <c:pt idx="82780">
                  <c:v>212.57291666666666</c:v>
                </c:pt>
                <c:pt idx="82781">
                  <c:v>212.57552083333334</c:v>
                </c:pt>
                <c:pt idx="82782">
                  <c:v>212.578125</c:v>
                </c:pt>
                <c:pt idx="82783">
                  <c:v>212.58072916666666</c:v>
                </c:pt>
                <c:pt idx="82784">
                  <c:v>212.58333333333334</c:v>
                </c:pt>
                <c:pt idx="82785">
                  <c:v>212.5859375</c:v>
                </c:pt>
                <c:pt idx="82786">
                  <c:v>212.58854166666666</c:v>
                </c:pt>
                <c:pt idx="82787">
                  <c:v>212.59114583333334</c:v>
                </c:pt>
                <c:pt idx="82788">
                  <c:v>212.59375</c:v>
                </c:pt>
                <c:pt idx="82789">
                  <c:v>212.59635416666666</c:v>
                </c:pt>
                <c:pt idx="82790">
                  <c:v>212.59895833333334</c:v>
                </c:pt>
                <c:pt idx="82791">
                  <c:v>212.6015625</c:v>
                </c:pt>
                <c:pt idx="82792">
                  <c:v>212.60416666666666</c:v>
                </c:pt>
                <c:pt idx="82793">
                  <c:v>212.60677083333334</c:v>
                </c:pt>
                <c:pt idx="82794">
                  <c:v>212.609375</c:v>
                </c:pt>
                <c:pt idx="82795">
                  <c:v>212.61197916666666</c:v>
                </c:pt>
                <c:pt idx="82796">
                  <c:v>212.61458333333334</c:v>
                </c:pt>
                <c:pt idx="82797">
                  <c:v>212.6171875</c:v>
                </c:pt>
                <c:pt idx="82798">
                  <c:v>212.61979166666666</c:v>
                </c:pt>
                <c:pt idx="82799">
                  <c:v>212.62239583333334</c:v>
                </c:pt>
                <c:pt idx="82800">
                  <c:v>212.625</c:v>
                </c:pt>
                <c:pt idx="82801">
                  <c:v>212.62760416666666</c:v>
                </c:pt>
                <c:pt idx="82802">
                  <c:v>212.63020833333334</c:v>
                </c:pt>
                <c:pt idx="82803">
                  <c:v>212.6328125</c:v>
                </c:pt>
                <c:pt idx="82804">
                  <c:v>212.63541666666666</c:v>
                </c:pt>
                <c:pt idx="82805">
                  <c:v>212.63802083333334</c:v>
                </c:pt>
                <c:pt idx="82806">
                  <c:v>212.640625</c:v>
                </c:pt>
                <c:pt idx="82807">
                  <c:v>212.64322916666666</c:v>
                </c:pt>
                <c:pt idx="82808">
                  <c:v>212.64583333333334</c:v>
                </c:pt>
                <c:pt idx="82809">
                  <c:v>212.6484375</c:v>
                </c:pt>
                <c:pt idx="82810">
                  <c:v>212.65104166666666</c:v>
                </c:pt>
                <c:pt idx="82811">
                  <c:v>212.65364583333334</c:v>
                </c:pt>
                <c:pt idx="82812">
                  <c:v>212.65625</c:v>
                </c:pt>
                <c:pt idx="82813">
                  <c:v>212.65885416666666</c:v>
                </c:pt>
                <c:pt idx="82814">
                  <c:v>212.66145833333334</c:v>
                </c:pt>
                <c:pt idx="82815">
                  <c:v>212.6640625</c:v>
                </c:pt>
                <c:pt idx="82816">
                  <c:v>212.66666666666666</c:v>
                </c:pt>
                <c:pt idx="82817">
                  <c:v>212.66927083333334</c:v>
                </c:pt>
                <c:pt idx="82818">
                  <c:v>212.671875</c:v>
                </c:pt>
                <c:pt idx="82819">
                  <c:v>212.67447916666666</c:v>
                </c:pt>
                <c:pt idx="82820">
                  <c:v>212.67708333333334</c:v>
                </c:pt>
                <c:pt idx="82821">
                  <c:v>212.6796875</c:v>
                </c:pt>
                <c:pt idx="82822">
                  <c:v>212.68229166666666</c:v>
                </c:pt>
                <c:pt idx="82823">
                  <c:v>212.68489583333334</c:v>
                </c:pt>
                <c:pt idx="82824">
                  <c:v>212.6875</c:v>
                </c:pt>
                <c:pt idx="82825">
                  <c:v>212.69010416666666</c:v>
                </c:pt>
                <c:pt idx="82826">
                  <c:v>212.69270833333334</c:v>
                </c:pt>
                <c:pt idx="82827">
                  <c:v>212.6953125</c:v>
                </c:pt>
                <c:pt idx="82828">
                  <c:v>212.69791666666666</c:v>
                </c:pt>
                <c:pt idx="82829">
                  <c:v>212.70052083333334</c:v>
                </c:pt>
                <c:pt idx="82830">
                  <c:v>212.703125</c:v>
                </c:pt>
                <c:pt idx="82831">
                  <c:v>212.70572916666666</c:v>
                </c:pt>
                <c:pt idx="82832">
                  <c:v>212.70833333333334</c:v>
                </c:pt>
                <c:pt idx="82833">
                  <c:v>212.7109375</c:v>
                </c:pt>
                <c:pt idx="82834">
                  <c:v>212.71354166666666</c:v>
                </c:pt>
                <c:pt idx="82835">
                  <c:v>212.71614583333334</c:v>
                </c:pt>
                <c:pt idx="82836">
                  <c:v>212.71875</c:v>
                </c:pt>
                <c:pt idx="82837">
                  <c:v>212.72135416666666</c:v>
                </c:pt>
                <c:pt idx="82838">
                  <c:v>212.72395833333334</c:v>
                </c:pt>
                <c:pt idx="82839">
                  <c:v>212.7265625</c:v>
                </c:pt>
                <c:pt idx="82840">
                  <c:v>212.72916666666666</c:v>
                </c:pt>
                <c:pt idx="82841">
                  <c:v>212.73177083333334</c:v>
                </c:pt>
                <c:pt idx="82842">
                  <c:v>212.734375</c:v>
                </c:pt>
                <c:pt idx="82843">
                  <c:v>212.73697916666666</c:v>
                </c:pt>
                <c:pt idx="82844">
                  <c:v>212.73958333333334</c:v>
                </c:pt>
                <c:pt idx="82845">
                  <c:v>212.7421875</c:v>
                </c:pt>
                <c:pt idx="82846">
                  <c:v>212.74479166666666</c:v>
                </c:pt>
                <c:pt idx="82847">
                  <c:v>212.74739583333334</c:v>
                </c:pt>
                <c:pt idx="82848">
                  <c:v>212.75</c:v>
                </c:pt>
                <c:pt idx="82849">
                  <c:v>212.75260416666666</c:v>
                </c:pt>
                <c:pt idx="82850">
                  <c:v>212.75520833333334</c:v>
                </c:pt>
                <c:pt idx="82851">
                  <c:v>212.7578125</c:v>
                </c:pt>
                <c:pt idx="82852">
                  <c:v>212.76041666666666</c:v>
                </c:pt>
                <c:pt idx="82853">
                  <c:v>212.76302083333334</c:v>
                </c:pt>
                <c:pt idx="82854">
                  <c:v>212.765625</c:v>
                </c:pt>
                <c:pt idx="82855">
                  <c:v>212.76822916666666</c:v>
                </c:pt>
                <c:pt idx="82856">
                  <c:v>212.77083333333334</c:v>
                </c:pt>
                <c:pt idx="82857">
                  <c:v>212.7734375</c:v>
                </c:pt>
                <c:pt idx="82858">
                  <c:v>212.77604166666666</c:v>
                </c:pt>
                <c:pt idx="82859">
                  <c:v>212.77864583333334</c:v>
                </c:pt>
                <c:pt idx="82860">
                  <c:v>212.78125</c:v>
                </c:pt>
                <c:pt idx="82861">
                  <c:v>212.78385416666666</c:v>
                </c:pt>
                <c:pt idx="82862">
                  <c:v>212.78645833333334</c:v>
                </c:pt>
                <c:pt idx="82863">
                  <c:v>212.7890625</c:v>
                </c:pt>
                <c:pt idx="82864">
                  <c:v>212.79166666666666</c:v>
                </c:pt>
                <c:pt idx="82865">
                  <c:v>212.79427083333334</c:v>
                </c:pt>
                <c:pt idx="82866">
                  <c:v>212.796875</c:v>
                </c:pt>
                <c:pt idx="82867">
                  <c:v>212.79947916666666</c:v>
                </c:pt>
                <c:pt idx="82868">
                  <c:v>212.80208333333334</c:v>
                </c:pt>
                <c:pt idx="82869">
                  <c:v>212.8046875</c:v>
                </c:pt>
                <c:pt idx="82870">
                  <c:v>212.80729166666666</c:v>
                </c:pt>
                <c:pt idx="82871">
                  <c:v>212.80989583333334</c:v>
                </c:pt>
                <c:pt idx="82872">
                  <c:v>212.8125</c:v>
                </c:pt>
                <c:pt idx="82873">
                  <c:v>212.81510416666666</c:v>
                </c:pt>
                <c:pt idx="82874">
                  <c:v>212.81770833333334</c:v>
                </c:pt>
                <c:pt idx="82875">
                  <c:v>212.8203125</c:v>
                </c:pt>
                <c:pt idx="82876">
                  <c:v>212.82291666666666</c:v>
                </c:pt>
                <c:pt idx="82877">
                  <c:v>212.82552083333334</c:v>
                </c:pt>
                <c:pt idx="82878">
                  <c:v>212.828125</c:v>
                </c:pt>
                <c:pt idx="82879">
                  <c:v>212.83072916666666</c:v>
                </c:pt>
                <c:pt idx="82880">
                  <c:v>212.83333333333334</c:v>
                </c:pt>
                <c:pt idx="82881">
                  <c:v>212.8359375</c:v>
                </c:pt>
                <c:pt idx="82882">
                  <c:v>212.83854166666666</c:v>
                </c:pt>
                <c:pt idx="82883">
                  <c:v>212.84114583333334</c:v>
                </c:pt>
                <c:pt idx="82884">
                  <c:v>212.84375</c:v>
                </c:pt>
                <c:pt idx="82885">
                  <c:v>212.84635416666666</c:v>
                </c:pt>
                <c:pt idx="82886">
                  <c:v>212.84895833333334</c:v>
                </c:pt>
                <c:pt idx="82887">
                  <c:v>212.8515625</c:v>
                </c:pt>
                <c:pt idx="82888">
                  <c:v>212.85416666666666</c:v>
                </c:pt>
                <c:pt idx="82889">
                  <c:v>212.85677083333334</c:v>
                </c:pt>
                <c:pt idx="82890">
                  <c:v>212.859375</c:v>
                </c:pt>
                <c:pt idx="82891">
                  <c:v>212.86197916666666</c:v>
                </c:pt>
                <c:pt idx="82892">
                  <c:v>212.86458333333334</c:v>
                </c:pt>
                <c:pt idx="82893">
                  <c:v>212.8671875</c:v>
                </c:pt>
                <c:pt idx="82894">
                  <c:v>212.86979166666666</c:v>
                </c:pt>
                <c:pt idx="82895">
                  <c:v>212.87239583333334</c:v>
                </c:pt>
                <c:pt idx="82896">
                  <c:v>212.875</c:v>
                </c:pt>
                <c:pt idx="82897">
                  <c:v>212.87760416666666</c:v>
                </c:pt>
                <c:pt idx="82898">
                  <c:v>212.88020833333334</c:v>
                </c:pt>
                <c:pt idx="82899">
                  <c:v>212.8828125</c:v>
                </c:pt>
                <c:pt idx="82900">
                  <c:v>212.88541666666666</c:v>
                </c:pt>
                <c:pt idx="82901">
                  <c:v>212.88802083333334</c:v>
                </c:pt>
                <c:pt idx="82902">
                  <c:v>212.890625</c:v>
                </c:pt>
                <c:pt idx="82903">
                  <c:v>212.89322916666666</c:v>
                </c:pt>
                <c:pt idx="82904">
                  <c:v>212.89583333333334</c:v>
                </c:pt>
                <c:pt idx="82905">
                  <c:v>212.8984375</c:v>
                </c:pt>
                <c:pt idx="82906">
                  <c:v>212.90104166666666</c:v>
                </c:pt>
                <c:pt idx="82907">
                  <c:v>212.90364583333334</c:v>
                </c:pt>
                <c:pt idx="82908">
                  <c:v>212.90625</c:v>
                </c:pt>
                <c:pt idx="82909">
                  <c:v>212.90885416666666</c:v>
                </c:pt>
                <c:pt idx="82910">
                  <c:v>212.91145833333334</c:v>
                </c:pt>
                <c:pt idx="82911">
                  <c:v>212.9140625</c:v>
                </c:pt>
                <c:pt idx="82912">
                  <c:v>212.91666666666666</c:v>
                </c:pt>
                <c:pt idx="82913">
                  <c:v>212.91927083333334</c:v>
                </c:pt>
                <c:pt idx="82914">
                  <c:v>212.921875</c:v>
                </c:pt>
                <c:pt idx="82915">
                  <c:v>212.92447916666666</c:v>
                </c:pt>
                <c:pt idx="82916">
                  <c:v>212.92708333333334</c:v>
                </c:pt>
                <c:pt idx="82917">
                  <c:v>212.9296875</c:v>
                </c:pt>
                <c:pt idx="82918">
                  <c:v>212.93229166666666</c:v>
                </c:pt>
                <c:pt idx="82919">
                  <c:v>212.93489583333334</c:v>
                </c:pt>
                <c:pt idx="82920">
                  <c:v>212.9375</c:v>
                </c:pt>
                <c:pt idx="82921">
                  <c:v>212.94010416666666</c:v>
                </c:pt>
                <c:pt idx="82922">
                  <c:v>212.94270833333334</c:v>
                </c:pt>
                <c:pt idx="82923">
                  <c:v>212.9453125</c:v>
                </c:pt>
                <c:pt idx="82924">
                  <c:v>212.94791666666666</c:v>
                </c:pt>
                <c:pt idx="82925">
                  <c:v>212.95052083333334</c:v>
                </c:pt>
                <c:pt idx="82926">
                  <c:v>212.953125</c:v>
                </c:pt>
                <c:pt idx="82927">
                  <c:v>212.95572916666666</c:v>
                </c:pt>
                <c:pt idx="82928">
                  <c:v>212.95833333333334</c:v>
                </c:pt>
                <c:pt idx="82929">
                  <c:v>212.9609375</c:v>
                </c:pt>
                <c:pt idx="82930">
                  <c:v>212.96354166666666</c:v>
                </c:pt>
                <c:pt idx="82931">
                  <c:v>212.96614583333334</c:v>
                </c:pt>
                <c:pt idx="82932">
                  <c:v>212.96875</c:v>
                </c:pt>
                <c:pt idx="82933">
                  <c:v>212.97135416666666</c:v>
                </c:pt>
                <c:pt idx="82934">
                  <c:v>212.97395833333334</c:v>
                </c:pt>
                <c:pt idx="82935">
                  <c:v>212.9765625</c:v>
                </c:pt>
                <c:pt idx="82936">
                  <c:v>212.97916666666666</c:v>
                </c:pt>
                <c:pt idx="82937">
                  <c:v>212.98177083333334</c:v>
                </c:pt>
                <c:pt idx="82938">
                  <c:v>212.984375</c:v>
                </c:pt>
                <c:pt idx="82939">
                  <c:v>212.98697916666666</c:v>
                </c:pt>
                <c:pt idx="82940">
                  <c:v>212.98958333333334</c:v>
                </c:pt>
                <c:pt idx="82941">
                  <c:v>212.9921875</c:v>
                </c:pt>
                <c:pt idx="82942">
                  <c:v>212.99479166666666</c:v>
                </c:pt>
                <c:pt idx="82943">
                  <c:v>212.99739583333334</c:v>
                </c:pt>
                <c:pt idx="82944">
                  <c:v>213</c:v>
                </c:pt>
                <c:pt idx="82945">
                  <c:v>213.00260416666666</c:v>
                </c:pt>
                <c:pt idx="82946">
                  <c:v>213.00520833333334</c:v>
                </c:pt>
                <c:pt idx="82947">
                  <c:v>213.0078125</c:v>
                </c:pt>
                <c:pt idx="82948">
                  <c:v>213.01041666666666</c:v>
                </c:pt>
                <c:pt idx="82949">
                  <c:v>213.01302083333334</c:v>
                </c:pt>
                <c:pt idx="82950">
                  <c:v>213.015625</c:v>
                </c:pt>
                <c:pt idx="82951">
                  <c:v>213.01822916666666</c:v>
                </c:pt>
                <c:pt idx="82952">
                  <c:v>213.02083333333334</c:v>
                </c:pt>
                <c:pt idx="82953">
                  <c:v>213.0234375</c:v>
                </c:pt>
                <c:pt idx="82954">
                  <c:v>213.02604166666666</c:v>
                </c:pt>
                <c:pt idx="82955">
                  <c:v>213.02864583333334</c:v>
                </c:pt>
                <c:pt idx="82956">
                  <c:v>213.03125</c:v>
                </c:pt>
                <c:pt idx="82957">
                  <c:v>213.03385416666666</c:v>
                </c:pt>
                <c:pt idx="82958">
                  <c:v>213.03645833333334</c:v>
                </c:pt>
                <c:pt idx="82959">
                  <c:v>213.0390625</c:v>
                </c:pt>
                <c:pt idx="82960">
                  <c:v>213.04166666666666</c:v>
                </c:pt>
                <c:pt idx="82961">
                  <c:v>213.04427083333334</c:v>
                </c:pt>
                <c:pt idx="82962">
                  <c:v>213.046875</c:v>
                </c:pt>
                <c:pt idx="82963">
                  <c:v>213.04947916666666</c:v>
                </c:pt>
                <c:pt idx="82964">
                  <c:v>213.05208333333334</c:v>
                </c:pt>
                <c:pt idx="82965">
                  <c:v>213.0546875</c:v>
                </c:pt>
                <c:pt idx="82966">
                  <c:v>213.05729166666666</c:v>
                </c:pt>
                <c:pt idx="82967">
                  <c:v>213.05989583333334</c:v>
                </c:pt>
                <c:pt idx="82968">
                  <c:v>213.0625</c:v>
                </c:pt>
                <c:pt idx="82969">
                  <c:v>213.06510416666666</c:v>
                </c:pt>
                <c:pt idx="82970">
                  <c:v>213.06770833333334</c:v>
                </c:pt>
                <c:pt idx="82971">
                  <c:v>213.0703125</c:v>
                </c:pt>
                <c:pt idx="82972">
                  <c:v>213.07291666666666</c:v>
                </c:pt>
                <c:pt idx="82973">
                  <c:v>213.07552083333334</c:v>
                </c:pt>
                <c:pt idx="82974">
                  <c:v>213.078125</c:v>
                </c:pt>
                <c:pt idx="82975">
                  <c:v>213.08072916666666</c:v>
                </c:pt>
                <c:pt idx="82976">
                  <c:v>213.08333333333334</c:v>
                </c:pt>
                <c:pt idx="82977">
                  <c:v>213.0859375</c:v>
                </c:pt>
                <c:pt idx="82978">
                  <c:v>213.08854166666666</c:v>
                </c:pt>
                <c:pt idx="82979">
                  <c:v>213.09114583333334</c:v>
                </c:pt>
                <c:pt idx="82980">
                  <c:v>213.09375</c:v>
                </c:pt>
                <c:pt idx="82981">
                  <c:v>213.09635416666666</c:v>
                </c:pt>
                <c:pt idx="82982">
                  <c:v>213.09895833333334</c:v>
                </c:pt>
                <c:pt idx="82983">
                  <c:v>213.1015625</c:v>
                </c:pt>
                <c:pt idx="82984">
                  <c:v>213.10416666666666</c:v>
                </c:pt>
                <c:pt idx="82985">
                  <c:v>213.10677083333334</c:v>
                </c:pt>
                <c:pt idx="82986">
                  <c:v>213.109375</c:v>
                </c:pt>
                <c:pt idx="82987">
                  <c:v>213.11197916666666</c:v>
                </c:pt>
                <c:pt idx="82988">
                  <c:v>213.11458333333334</c:v>
                </c:pt>
                <c:pt idx="82989">
                  <c:v>213.1171875</c:v>
                </c:pt>
                <c:pt idx="82990">
                  <c:v>213.11979166666666</c:v>
                </c:pt>
                <c:pt idx="82991">
                  <c:v>213.12239583333334</c:v>
                </c:pt>
                <c:pt idx="82992">
                  <c:v>213.125</c:v>
                </c:pt>
                <c:pt idx="82993">
                  <c:v>213.12760416666666</c:v>
                </c:pt>
                <c:pt idx="82994">
                  <c:v>213.13020833333334</c:v>
                </c:pt>
                <c:pt idx="82995">
                  <c:v>213.1328125</c:v>
                </c:pt>
                <c:pt idx="82996">
                  <c:v>213.13541666666666</c:v>
                </c:pt>
                <c:pt idx="82997">
                  <c:v>213.13802083333334</c:v>
                </c:pt>
                <c:pt idx="82998">
                  <c:v>213.140625</c:v>
                </c:pt>
                <c:pt idx="82999">
                  <c:v>213.14322916666666</c:v>
                </c:pt>
                <c:pt idx="83000">
                  <c:v>213.14583333333334</c:v>
                </c:pt>
                <c:pt idx="83001">
                  <c:v>213.1484375</c:v>
                </c:pt>
                <c:pt idx="83002">
                  <c:v>213.15104166666666</c:v>
                </c:pt>
                <c:pt idx="83003">
                  <c:v>213.15364583333334</c:v>
                </c:pt>
                <c:pt idx="83004">
                  <c:v>213.15625</c:v>
                </c:pt>
                <c:pt idx="83005">
                  <c:v>213.15885416666666</c:v>
                </c:pt>
                <c:pt idx="83006">
                  <c:v>213.16145833333334</c:v>
                </c:pt>
                <c:pt idx="83007">
                  <c:v>213.1640625</c:v>
                </c:pt>
                <c:pt idx="83008">
                  <c:v>213.16666666666666</c:v>
                </c:pt>
                <c:pt idx="83009">
                  <c:v>213.16927083333334</c:v>
                </c:pt>
                <c:pt idx="83010">
                  <c:v>213.171875</c:v>
                </c:pt>
                <c:pt idx="83011">
                  <c:v>213.17447916666666</c:v>
                </c:pt>
                <c:pt idx="83012">
                  <c:v>213.17708333333334</c:v>
                </c:pt>
                <c:pt idx="83013">
                  <c:v>213.1796875</c:v>
                </c:pt>
                <c:pt idx="83014">
                  <c:v>213.18229166666666</c:v>
                </c:pt>
                <c:pt idx="83015">
                  <c:v>213.18489583333334</c:v>
                </c:pt>
                <c:pt idx="83016">
                  <c:v>213.1875</c:v>
                </c:pt>
                <c:pt idx="83017">
                  <c:v>213.19010416666666</c:v>
                </c:pt>
                <c:pt idx="83018">
                  <c:v>213.19270833333334</c:v>
                </c:pt>
                <c:pt idx="83019">
                  <c:v>213.1953125</c:v>
                </c:pt>
                <c:pt idx="83020">
                  <c:v>213.19791666666666</c:v>
                </c:pt>
                <c:pt idx="83021">
                  <c:v>213.20052083333334</c:v>
                </c:pt>
                <c:pt idx="83022">
                  <c:v>213.203125</c:v>
                </c:pt>
                <c:pt idx="83023">
                  <c:v>213.20572916666666</c:v>
                </c:pt>
                <c:pt idx="83024">
                  <c:v>213.20833333333334</c:v>
                </c:pt>
                <c:pt idx="83025">
                  <c:v>213.2109375</c:v>
                </c:pt>
                <c:pt idx="83026">
                  <c:v>213.21354166666666</c:v>
                </c:pt>
                <c:pt idx="83027">
                  <c:v>213.21614583333334</c:v>
                </c:pt>
                <c:pt idx="83028">
                  <c:v>213.21875</c:v>
                </c:pt>
                <c:pt idx="83029">
                  <c:v>213.22135416666666</c:v>
                </c:pt>
                <c:pt idx="83030">
                  <c:v>213.22395833333334</c:v>
                </c:pt>
                <c:pt idx="83031">
                  <c:v>213.2265625</c:v>
                </c:pt>
                <c:pt idx="83032">
                  <c:v>213.22916666666666</c:v>
                </c:pt>
                <c:pt idx="83033">
                  <c:v>213.23177083333334</c:v>
                </c:pt>
                <c:pt idx="83034">
                  <c:v>213.234375</c:v>
                </c:pt>
                <c:pt idx="83035">
                  <c:v>213.23697916666666</c:v>
                </c:pt>
                <c:pt idx="83036">
                  <c:v>213.23958333333334</c:v>
                </c:pt>
                <c:pt idx="83037">
                  <c:v>213.2421875</c:v>
                </c:pt>
                <c:pt idx="83038">
                  <c:v>213.24479166666666</c:v>
                </c:pt>
                <c:pt idx="83039">
                  <c:v>213.24739583333334</c:v>
                </c:pt>
                <c:pt idx="83040">
                  <c:v>213.25</c:v>
                </c:pt>
                <c:pt idx="83041">
                  <c:v>213.25260416666666</c:v>
                </c:pt>
                <c:pt idx="83042">
                  <c:v>213.25520833333334</c:v>
                </c:pt>
                <c:pt idx="83043">
                  <c:v>213.2578125</c:v>
                </c:pt>
                <c:pt idx="83044">
                  <c:v>213.26041666666666</c:v>
                </c:pt>
                <c:pt idx="83045">
                  <c:v>213.26302083333334</c:v>
                </c:pt>
                <c:pt idx="83046">
                  <c:v>213.265625</c:v>
                </c:pt>
                <c:pt idx="83047">
                  <c:v>213.26822916666666</c:v>
                </c:pt>
                <c:pt idx="83048">
                  <c:v>213.27083333333334</c:v>
                </c:pt>
                <c:pt idx="83049">
                  <c:v>213.2734375</c:v>
                </c:pt>
                <c:pt idx="83050">
                  <c:v>213.27604166666666</c:v>
                </c:pt>
                <c:pt idx="83051">
                  <c:v>213.27864583333334</c:v>
                </c:pt>
                <c:pt idx="83052">
                  <c:v>213.28125</c:v>
                </c:pt>
                <c:pt idx="83053">
                  <c:v>213.28385416666666</c:v>
                </c:pt>
                <c:pt idx="83054">
                  <c:v>213.28645833333334</c:v>
                </c:pt>
                <c:pt idx="83055">
                  <c:v>213.2890625</c:v>
                </c:pt>
                <c:pt idx="83056">
                  <c:v>213.29166666666666</c:v>
                </c:pt>
                <c:pt idx="83057">
                  <c:v>213.29427083333334</c:v>
                </c:pt>
                <c:pt idx="83058">
                  <c:v>213.296875</c:v>
                </c:pt>
                <c:pt idx="83059">
                  <c:v>213.29947916666666</c:v>
                </c:pt>
                <c:pt idx="83060">
                  <c:v>213.30208333333334</c:v>
                </c:pt>
                <c:pt idx="83061">
                  <c:v>213.3046875</c:v>
                </c:pt>
                <c:pt idx="83062">
                  <c:v>213.30729166666666</c:v>
                </c:pt>
                <c:pt idx="83063">
                  <c:v>213.30989583333334</c:v>
                </c:pt>
                <c:pt idx="83064">
                  <c:v>213.3125</c:v>
                </c:pt>
                <c:pt idx="83065">
                  <c:v>213.31510416666666</c:v>
                </c:pt>
                <c:pt idx="83066">
                  <c:v>213.31770833333334</c:v>
                </c:pt>
                <c:pt idx="83067">
                  <c:v>213.3203125</c:v>
                </c:pt>
                <c:pt idx="83068">
                  <c:v>213.32291666666666</c:v>
                </c:pt>
                <c:pt idx="83069">
                  <c:v>213.32552083333334</c:v>
                </c:pt>
                <c:pt idx="83070">
                  <c:v>213.328125</c:v>
                </c:pt>
                <c:pt idx="83071">
                  <c:v>213.33072916666666</c:v>
                </c:pt>
                <c:pt idx="83072">
                  <c:v>213.33333333333334</c:v>
                </c:pt>
                <c:pt idx="83073">
                  <c:v>213.3359375</c:v>
                </c:pt>
                <c:pt idx="83074">
                  <c:v>213.33854166666666</c:v>
                </c:pt>
                <c:pt idx="83075">
                  <c:v>213.34114583333334</c:v>
                </c:pt>
                <c:pt idx="83076">
                  <c:v>213.34375</c:v>
                </c:pt>
                <c:pt idx="83077">
                  <c:v>213.34635416666666</c:v>
                </c:pt>
                <c:pt idx="83078">
                  <c:v>213.34895833333334</c:v>
                </c:pt>
                <c:pt idx="83079">
                  <c:v>213.3515625</c:v>
                </c:pt>
                <c:pt idx="83080">
                  <c:v>213.35416666666666</c:v>
                </c:pt>
                <c:pt idx="83081">
                  <c:v>213.35677083333334</c:v>
                </c:pt>
                <c:pt idx="83082">
                  <c:v>213.359375</c:v>
                </c:pt>
                <c:pt idx="83083">
                  <c:v>213.36197916666666</c:v>
                </c:pt>
                <c:pt idx="83084">
                  <c:v>213.36458333333334</c:v>
                </c:pt>
                <c:pt idx="83085">
                  <c:v>213.3671875</c:v>
                </c:pt>
                <c:pt idx="83086">
                  <c:v>213.36979166666666</c:v>
                </c:pt>
                <c:pt idx="83087">
                  <c:v>213.37239583333334</c:v>
                </c:pt>
                <c:pt idx="83088">
                  <c:v>213.375</c:v>
                </c:pt>
                <c:pt idx="83089">
                  <c:v>213.37760416666666</c:v>
                </c:pt>
                <c:pt idx="83090">
                  <c:v>213.38020833333334</c:v>
                </c:pt>
                <c:pt idx="83091">
                  <c:v>213.3828125</c:v>
                </c:pt>
                <c:pt idx="83092">
                  <c:v>213.38541666666666</c:v>
                </c:pt>
                <c:pt idx="83093">
                  <c:v>213.38802083333334</c:v>
                </c:pt>
                <c:pt idx="83094">
                  <c:v>213.390625</c:v>
                </c:pt>
                <c:pt idx="83095">
                  <c:v>213.39322916666666</c:v>
                </c:pt>
                <c:pt idx="83096">
                  <c:v>213.39583333333334</c:v>
                </c:pt>
                <c:pt idx="83097">
                  <c:v>213.3984375</c:v>
                </c:pt>
                <c:pt idx="83098">
                  <c:v>213.40104166666666</c:v>
                </c:pt>
                <c:pt idx="83099">
                  <c:v>213.40364583333334</c:v>
                </c:pt>
                <c:pt idx="83100">
                  <c:v>213.40625</c:v>
                </c:pt>
                <c:pt idx="83101">
                  <c:v>213.40885416666666</c:v>
                </c:pt>
                <c:pt idx="83102">
                  <c:v>213.41145833333334</c:v>
                </c:pt>
                <c:pt idx="83103">
                  <c:v>213.4140625</c:v>
                </c:pt>
                <c:pt idx="83104">
                  <c:v>213.41666666666666</c:v>
                </c:pt>
                <c:pt idx="83105">
                  <c:v>213.41927083333334</c:v>
                </c:pt>
                <c:pt idx="83106">
                  <c:v>213.421875</c:v>
                </c:pt>
                <c:pt idx="83107">
                  <c:v>213.42447916666666</c:v>
                </c:pt>
                <c:pt idx="83108">
                  <c:v>213.42708333333334</c:v>
                </c:pt>
                <c:pt idx="83109">
                  <c:v>213.4296875</c:v>
                </c:pt>
                <c:pt idx="83110">
                  <c:v>213.43229166666666</c:v>
                </c:pt>
                <c:pt idx="83111">
                  <c:v>213.43489583333334</c:v>
                </c:pt>
                <c:pt idx="83112">
                  <c:v>213.4375</c:v>
                </c:pt>
                <c:pt idx="83113">
                  <c:v>213.44010416666666</c:v>
                </c:pt>
                <c:pt idx="83114">
                  <c:v>213.44270833333334</c:v>
                </c:pt>
                <c:pt idx="83115">
                  <c:v>213.4453125</c:v>
                </c:pt>
                <c:pt idx="83116">
                  <c:v>213.44791666666666</c:v>
                </c:pt>
                <c:pt idx="83117">
                  <c:v>213.45052083333334</c:v>
                </c:pt>
                <c:pt idx="83118">
                  <c:v>213.453125</c:v>
                </c:pt>
                <c:pt idx="83119">
                  <c:v>213.45572916666666</c:v>
                </c:pt>
                <c:pt idx="83120">
                  <c:v>213.45833333333334</c:v>
                </c:pt>
                <c:pt idx="83121">
                  <c:v>213.4609375</c:v>
                </c:pt>
                <c:pt idx="83122">
                  <c:v>213.46354166666666</c:v>
                </c:pt>
                <c:pt idx="83123">
                  <c:v>213.46614583333334</c:v>
                </c:pt>
                <c:pt idx="83124">
                  <c:v>213.46875</c:v>
                </c:pt>
                <c:pt idx="83125">
                  <c:v>213.47135416666666</c:v>
                </c:pt>
                <c:pt idx="83126">
                  <c:v>213.47395833333334</c:v>
                </c:pt>
                <c:pt idx="83127">
                  <c:v>213.4765625</c:v>
                </c:pt>
                <c:pt idx="83128">
                  <c:v>213.47916666666666</c:v>
                </c:pt>
                <c:pt idx="83129">
                  <c:v>213.48177083333334</c:v>
                </c:pt>
                <c:pt idx="83130">
                  <c:v>213.484375</c:v>
                </c:pt>
                <c:pt idx="83131">
                  <c:v>213.48697916666666</c:v>
                </c:pt>
                <c:pt idx="83132">
                  <c:v>213.48958333333334</c:v>
                </c:pt>
                <c:pt idx="83133">
                  <c:v>213.4921875</c:v>
                </c:pt>
                <c:pt idx="83134">
                  <c:v>213.49479166666666</c:v>
                </c:pt>
                <c:pt idx="83135">
                  <c:v>213.49739583333334</c:v>
                </c:pt>
                <c:pt idx="83136">
                  <c:v>213.5</c:v>
                </c:pt>
                <c:pt idx="83137">
                  <c:v>213.50260416666666</c:v>
                </c:pt>
                <c:pt idx="83138">
                  <c:v>213.50520833333334</c:v>
                </c:pt>
                <c:pt idx="83139">
                  <c:v>213.5078125</c:v>
                </c:pt>
                <c:pt idx="83140">
                  <c:v>213.51041666666666</c:v>
                </c:pt>
                <c:pt idx="83141">
                  <c:v>213.51302083333334</c:v>
                </c:pt>
                <c:pt idx="83142">
                  <c:v>213.515625</c:v>
                </c:pt>
                <c:pt idx="83143">
                  <c:v>213.51822916666666</c:v>
                </c:pt>
                <c:pt idx="83144">
                  <c:v>213.52083333333334</c:v>
                </c:pt>
                <c:pt idx="83145">
                  <c:v>213.5234375</c:v>
                </c:pt>
                <c:pt idx="83146">
                  <c:v>213.52604166666666</c:v>
                </c:pt>
                <c:pt idx="83147">
                  <c:v>213.52864583333334</c:v>
                </c:pt>
                <c:pt idx="83148">
                  <c:v>213.53125</c:v>
                </c:pt>
                <c:pt idx="83149">
                  <c:v>213.53385416666666</c:v>
                </c:pt>
                <c:pt idx="83150">
                  <c:v>213.53645833333334</c:v>
                </c:pt>
                <c:pt idx="83151">
                  <c:v>213.5390625</c:v>
                </c:pt>
                <c:pt idx="83152">
                  <c:v>213.54166666666666</c:v>
                </c:pt>
                <c:pt idx="83153">
                  <c:v>213.54427083333334</c:v>
                </c:pt>
                <c:pt idx="83154">
                  <c:v>213.546875</c:v>
                </c:pt>
                <c:pt idx="83155">
                  <c:v>213.54947916666666</c:v>
                </c:pt>
                <c:pt idx="83156">
                  <c:v>213.55208333333334</c:v>
                </c:pt>
                <c:pt idx="83157">
                  <c:v>213.5546875</c:v>
                </c:pt>
                <c:pt idx="83158">
                  <c:v>213.55729166666666</c:v>
                </c:pt>
                <c:pt idx="83159">
                  <c:v>213.55989583333334</c:v>
                </c:pt>
                <c:pt idx="83160">
                  <c:v>213.5625</c:v>
                </c:pt>
                <c:pt idx="83161">
                  <c:v>213.56510416666666</c:v>
                </c:pt>
                <c:pt idx="83162">
                  <c:v>213.56770833333334</c:v>
                </c:pt>
                <c:pt idx="83163">
                  <c:v>213.5703125</c:v>
                </c:pt>
                <c:pt idx="83164">
                  <c:v>213.57291666666666</c:v>
                </c:pt>
                <c:pt idx="83165">
                  <c:v>213.57552083333334</c:v>
                </c:pt>
                <c:pt idx="83166">
                  <c:v>213.578125</c:v>
                </c:pt>
                <c:pt idx="83167">
                  <c:v>213.58072916666666</c:v>
                </c:pt>
                <c:pt idx="83168">
                  <c:v>213.58333333333334</c:v>
                </c:pt>
                <c:pt idx="83169">
                  <c:v>213.5859375</c:v>
                </c:pt>
                <c:pt idx="83170">
                  <c:v>213.58854166666666</c:v>
                </c:pt>
                <c:pt idx="83171">
                  <c:v>213.59114583333334</c:v>
                </c:pt>
                <c:pt idx="83172">
                  <c:v>213.59375</c:v>
                </c:pt>
                <c:pt idx="83173">
                  <c:v>213.59635416666666</c:v>
                </c:pt>
                <c:pt idx="83174">
                  <c:v>213.59895833333334</c:v>
                </c:pt>
                <c:pt idx="83175">
                  <c:v>213.6015625</c:v>
                </c:pt>
                <c:pt idx="83176">
                  <c:v>213.60416666666666</c:v>
                </c:pt>
                <c:pt idx="83177">
                  <c:v>213.60677083333334</c:v>
                </c:pt>
                <c:pt idx="83178">
                  <c:v>213.609375</c:v>
                </c:pt>
                <c:pt idx="83179">
                  <c:v>213.61197916666666</c:v>
                </c:pt>
                <c:pt idx="83180">
                  <c:v>213.61458333333334</c:v>
                </c:pt>
                <c:pt idx="83181">
                  <c:v>213.6171875</c:v>
                </c:pt>
                <c:pt idx="83182">
                  <c:v>213.61979166666666</c:v>
                </c:pt>
                <c:pt idx="83183">
                  <c:v>213.62239583333334</c:v>
                </c:pt>
                <c:pt idx="83184">
                  <c:v>213.625</c:v>
                </c:pt>
                <c:pt idx="83185">
                  <c:v>213.62760416666666</c:v>
                </c:pt>
                <c:pt idx="83186">
                  <c:v>213.63020833333334</c:v>
                </c:pt>
                <c:pt idx="83187">
                  <c:v>213.6328125</c:v>
                </c:pt>
                <c:pt idx="83188">
                  <c:v>213.63541666666666</c:v>
                </c:pt>
                <c:pt idx="83189">
                  <c:v>213.63802083333334</c:v>
                </c:pt>
                <c:pt idx="83190">
                  <c:v>213.640625</c:v>
                </c:pt>
                <c:pt idx="83191">
                  <c:v>213.64322916666666</c:v>
                </c:pt>
                <c:pt idx="83192">
                  <c:v>213.64583333333334</c:v>
                </c:pt>
                <c:pt idx="83193">
                  <c:v>213.6484375</c:v>
                </c:pt>
                <c:pt idx="83194">
                  <c:v>213.65104166666666</c:v>
                </c:pt>
                <c:pt idx="83195">
                  <c:v>213.65364583333334</c:v>
                </c:pt>
                <c:pt idx="83196">
                  <c:v>213.65625</c:v>
                </c:pt>
                <c:pt idx="83197">
                  <c:v>213.65885416666666</c:v>
                </c:pt>
                <c:pt idx="83198">
                  <c:v>213.66145833333334</c:v>
                </c:pt>
                <c:pt idx="83199">
                  <c:v>213.6640625</c:v>
                </c:pt>
                <c:pt idx="83200">
                  <c:v>213.66666666666666</c:v>
                </c:pt>
                <c:pt idx="83201">
                  <c:v>213.66927083333334</c:v>
                </c:pt>
                <c:pt idx="83202">
                  <c:v>213.671875</c:v>
                </c:pt>
                <c:pt idx="83203">
                  <c:v>213.67447916666666</c:v>
                </c:pt>
                <c:pt idx="83204">
                  <c:v>213.67708333333334</c:v>
                </c:pt>
                <c:pt idx="83205">
                  <c:v>213.6796875</c:v>
                </c:pt>
                <c:pt idx="83206">
                  <c:v>213.68229166666666</c:v>
                </c:pt>
                <c:pt idx="83207">
                  <c:v>213.68489583333334</c:v>
                </c:pt>
                <c:pt idx="83208">
                  <c:v>213.6875</c:v>
                </c:pt>
                <c:pt idx="83209">
                  <c:v>213.69010416666666</c:v>
                </c:pt>
                <c:pt idx="83210">
                  <c:v>213.69270833333334</c:v>
                </c:pt>
                <c:pt idx="83211">
                  <c:v>213.6953125</c:v>
                </c:pt>
                <c:pt idx="83212">
                  <c:v>213.69791666666666</c:v>
                </c:pt>
                <c:pt idx="83213">
                  <c:v>213.70052083333334</c:v>
                </c:pt>
                <c:pt idx="83214">
                  <c:v>213.703125</c:v>
                </c:pt>
                <c:pt idx="83215">
                  <c:v>213.70572916666666</c:v>
                </c:pt>
                <c:pt idx="83216">
                  <c:v>213.70833333333334</c:v>
                </c:pt>
                <c:pt idx="83217">
                  <c:v>213.7109375</c:v>
                </c:pt>
                <c:pt idx="83218">
                  <c:v>213.71354166666666</c:v>
                </c:pt>
                <c:pt idx="83219">
                  <c:v>213.71614583333334</c:v>
                </c:pt>
                <c:pt idx="83220">
                  <c:v>213.71875</c:v>
                </c:pt>
                <c:pt idx="83221">
                  <c:v>213.72135416666666</c:v>
                </c:pt>
                <c:pt idx="83222">
                  <c:v>213.72395833333334</c:v>
                </c:pt>
                <c:pt idx="83223">
                  <c:v>213.7265625</c:v>
                </c:pt>
                <c:pt idx="83224">
                  <c:v>213.72916666666666</c:v>
                </c:pt>
                <c:pt idx="83225">
                  <c:v>213.73177083333334</c:v>
                </c:pt>
                <c:pt idx="83226">
                  <c:v>213.734375</c:v>
                </c:pt>
                <c:pt idx="83227">
                  <c:v>213.73697916666666</c:v>
                </c:pt>
                <c:pt idx="83228">
                  <c:v>213.73958333333334</c:v>
                </c:pt>
                <c:pt idx="83229">
                  <c:v>213.7421875</c:v>
                </c:pt>
                <c:pt idx="83230">
                  <c:v>213.74479166666666</c:v>
                </c:pt>
                <c:pt idx="83231">
                  <c:v>213.74739583333334</c:v>
                </c:pt>
                <c:pt idx="83232">
                  <c:v>213.75</c:v>
                </c:pt>
                <c:pt idx="83233">
                  <c:v>213.75260416666666</c:v>
                </c:pt>
                <c:pt idx="83234">
                  <c:v>213.75520833333334</c:v>
                </c:pt>
                <c:pt idx="83235">
                  <c:v>213.7578125</c:v>
                </c:pt>
                <c:pt idx="83236">
                  <c:v>213.76041666666666</c:v>
                </c:pt>
                <c:pt idx="83237">
                  <c:v>213.76302083333334</c:v>
                </c:pt>
                <c:pt idx="83238">
                  <c:v>213.765625</c:v>
                </c:pt>
                <c:pt idx="83239">
                  <c:v>213.76822916666666</c:v>
                </c:pt>
                <c:pt idx="83240">
                  <c:v>213.77083333333334</c:v>
                </c:pt>
                <c:pt idx="83241">
                  <c:v>213.7734375</c:v>
                </c:pt>
                <c:pt idx="83242">
                  <c:v>213.77604166666666</c:v>
                </c:pt>
                <c:pt idx="83243">
                  <c:v>213.77864583333334</c:v>
                </c:pt>
                <c:pt idx="83244">
                  <c:v>213.78125</c:v>
                </c:pt>
                <c:pt idx="83245">
                  <c:v>213.78385416666666</c:v>
                </c:pt>
                <c:pt idx="83246">
                  <c:v>213.78645833333334</c:v>
                </c:pt>
                <c:pt idx="83247">
                  <c:v>213.7890625</c:v>
                </c:pt>
                <c:pt idx="83248">
                  <c:v>213.79166666666666</c:v>
                </c:pt>
                <c:pt idx="83249">
                  <c:v>213.79427083333334</c:v>
                </c:pt>
                <c:pt idx="83250">
                  <c:v>213.796875</c:v>
                </c:pt>
                <c:pt idx="83251">
                  <c:v>213.79947916666666</c:v>
                </c:pt>
                <c:pt idx="83252">
                  <c:v>213.80208333333334</c:v>
                </c:pt>
                <c:pt idx="83253">
                  <c:v>213.8046875</c:v>
                </c:pt>
                <c:pt idx="83254">
                  <c:v>213.80729166666666</c:v>
                </c:pt>
                <c:pt idx="83255">
                  <c:v>213.80989583333334</c:v>
                </c:pt>
                <c:pt idx="83256">
                  <c:v>213.8125</c:v>
                </c:pt>
                <c:pt idx="83257">
                  <c:v>213.81510416666666</c:v>
                </c:pt>
                <c:pt idx="83258">
                  <c:v>213.81770833333334</c:v>
                </c:pt>
                <c:pt idx="83259">
                  <c:v>213.8203125</c:v>
                </c:pt>
                <c:pt idx="83260">
                  <c:v>213.82291666666666</c:v>
                </c:pt>
                <c:pt idx="83261">
                  <c:v>213.82552083333334</c:v>
                </c:pt>
                <c:pt idx="83262">
                  <c:v>213.828125</c:v>
                </c:pt>
                <c:pt idx="83263">
                  <c:v>213.83072916666666</c:v>
                </c:pt>
                <c:pt idx="83264">
                  <c:v>213.83333333333334</c:v>
                </c:pt>
                <c:pt idx="83265">
                  <c:v>213.8359375</c:v>
                </c:pt>
                <c:pt idx="83266">
                  <c:v>213.83854166666666</c:v>
                </c:pt>
                <c:pt idx="83267">
                  <c:v>213.84114583333334</c:v>
                </c:pt>
                <c:pt idx="83268">
                  <c:v>213.84375</c:v>
                </c:pt>
                <c:pt idx="83269">
                  <c:v>213.84635416666666</c:v>
                </c:pt>
                <c:pt idx="83270">
                  <c:v>213.84895833333334</c:v>
                </c:pt>
                <c:pt idx="83271">
                  <c:v>213.8515625</c:v>
                </c:pt>
                <c:pt idx="83272">
                  <c:v>213.85416666666666</c:v>
                </c:pt>
                <c:pt idx="83273">
                  <c:v>213.85677083333334</c:v>
                </c:pt>
                <c:pt idx="83274">
                  <c:v>213.859375</c:v>
                </c:pt>
                <c:pt idx="83275">
                  <c:v>213.86197916666666</c:v>
                </c:pt>
                <c:pt idx="83276">
                  <c:v>213.86458333333334</c:v>
                </c:pt>
                <c:pt idx="83277">
                  <c:v>213.8671875</c:v>
                </c:pt>
                <c:pt idx="83278">
                  <c:v>213.86979166666666</c:v>
                </c:pt>
                <c:pt idx="83279">
                  <c:v>213.87239583333334</c:v>
                </c:pt>
                <c:pt idx="83280">
                  <c:v>213.875</c:v>
                </c:pt>
                <c:pt idx="83281">
                  <c:v>213.87760416666666</c:v>
                </c:pt>
                <c:pt idx="83282">
                  <c:v>213.88020833333334</c:v>
                </c:pt>
                <c:pt idx="83283">
                  <c:v>213.8828125</c:v>
                </c:pt>
                <c:pt idx="83284">
                  <c:v>213.88541666666666</c:v>
                </c:pt>
                <c:pt idx="83285">
                  <c:v>213.88802083333334</c:v>
                </c:pt>
                <c:pt idx="83286">
                  <c:v>213.890625</c:v>
                </c:pt>
                <c:pt idx="83287">
                  <c:v>213.89322916666666</c:v>
                </c:pt>
                <c:pt idx="83288">
                  <c:v>213.89583333333334</c:v>
                </c:pt>
                <c:pt idx="83289">
                  <c:v>213.8984375</c:v>
                </c:pt>
                <c:pt idx="83290">
                  <c:v>213.90104166666666</c:v>
                </c:pt>
                <c:pt idx="83291">
                  <c:v>213.90364583333334</c:v>
                </c:pt>
                <c:pt idx="83292">
                  <c:v>213.90625</c:v>
                </c:pt>
                <c:pt idx="83293">
                  <c:v>213.90885416666666</c:v>
                </c:pt>
                <c:pt idx="83294">
                  <c:v>213.91145833333334</c:v>
                </c:pt>
                <c:pt idx="83295">
                  <c:v>213.9140625</c:v>
                </c:pt>
                <c:pt idx="83296">
                  <c:v>213.91666666666666</c:v>
                </c:pt>
                <c:pt idx="83297">
                  <c:v>213.91927083333334</c:v>
                </c:pt>
                <c:pt idx="83298">
                  <c:v>213.921875</c:v>
                </c:pt>
                <c:pt idx="83299">
                  <c:v>213.92447916666666</c:v>
                </c:pt>
                <c:pt idx="83300">
                  <c:v>213.92708333333334</c:v>
                </c:pt>
                <c:pt idx="83301">
                  <c:v>213.9296875</c:v>
                </c:pt>
                <c:pt idx="83302">
                  <c:v>213.93229166666666</c:v>
                </c:pt>
                <c:pt idx="83303">
                  <c:v>213.93489583333334</c:v>
                </c:pt>
                <c:pt idx="83304">
                  <c:v>213.9375</c:v>
                </c:pt>
                <c:pt idx="83305">
                  <c:v>213.94010416666666</c:v>
                </c:pt>
                <c:pt idx="83306">
                  <c:v>213.94270833333334</c:v>
                </c:pt>
                <c:pt idx="83307">
                  <c:v>213.9453125</c:v>
                </c:pt>
                <c:pt idx="83308">
                  <c:v>213.94791666666666</c:v>
                </c:pt>
                <c:pt idx="83309">
                  <c:v>213.95052083333334</c:v>
                </c:pt>
                <c:pt idx="83310">
                  <c:v>213.953125</c:v>
                </c:pt>
                <c:pt idx="83311">
                  <c:v>213.95572916666666</c:v>
                </c:pt>
                <c:pt idx="83312">
                  <c:v>213.95833333333334</c:v>
                </c:pt>
                <c:pt idx="83313">
                  <c:v>213.9609375</c:v>
                </c:pt>
                <c:pt idx="83314">
                  <c:v>213.96354166666666</c:v>
                </c:pt>
                <c:pt idx="83315">
                  <c:v>213.96614583333334</c:v>
                </c:pt>
                <c:pt idx="83316">
                  <c:v>213.96875</c:v>
                </c:pt>
                <c:pt idx="83317">
                  <c:v>213.97135416666666</c:v>
                </c:pt>
                <c:pt idx="83318">
                  <c:v>213.97395833333334</c:v>
                </c:pt>
                <c:pt idx="83319">
                  <c:v>213.9765625</c:v>
                </c:pt>
                <c:pt idx="83320">
                  <c:v>213.97916666666666</c:v>
                </c:pt>
                <c:pt idx="83321">
                  <c:v>213.98177083333334</c:v>
                </c:pt>
                <c:pt idx="83322">
                  <c:v>213.984375</c:v>
                </c:pt>
                <c:pt idx="83323">
                  <c:v>213.98697916666666</c:v>
                </c:pt>
                <c:pt idx="83324">
                  <c:v>213.98958333333334</c:v>
                </c:pt>
                <c:pt idx="83325">
                  <c:v>213.9921875</c:v>
                </c:pt>
                <c:pt idx="83326">
                  <c:v>213.99479166666666</c:v>
                </c:pt>
                <c:pt idx="83327">
                  <c:v>213.99739583333334</c:v>
                </c:pt>
                <c:pt idx="83328">
                  <c:v>214</c:v>
                </c:pt>
                <c:pt idx="83329">
                  <c:v>214.00260416666666</c:v>
                </c:pt>
                <c:pt idx="83330">
                  <c:v>214.00520833333334</c:v>
                </c:pt>
                <c:pt idx="83331">
                  <c:v>214.0078125</c:v>
                </c:pt>
                <c:pt idx="83332">
                  <c:v>214.01041666666666</c:v>
                </c:pt>
                <c:pt idx="83333">
                  <c:v>214.01302083333334</c:v>
                </c:pt>
                <c:pt idx="83334">
                  <c:v>214.015625</c:v>
                </c:pt>
                <c:pt idx="83335">
                  <c:v>214.01822916666666</c:v>
                </c:pt>
                <c:pt idx="83336">
                  <c:v>214.02083333333334</c:v>
                </c:pt>
                <c:pt idx="83337">
                  <c:v>214.0234375</c:v>
                </c:pt>
                <c:pt idx="83338">
                  <c:v>214.02604166666666</c:v>
                </c:pt>
                <c:pt idx="83339">
                  <c:v>214.02864583333334</c:v>
                </c:pt>
                <c:pt idx="83340">
                  <c:v>214.03125</c:v>
                </c:pt>
                <c:pt idx="83341">
                  <c:v>214.03385416666666</c:v>
                </c:pt>
                <c:pt idx="83342">
                  <c:v>214.03645833333334</c:v>
                </c:pt>
                <c:pt idx="83343">
                  <c:v>214.0390625</c:v>
                </c:pt>
                <c:pt idx="83344">
                  <c:v>214.04166666666666</c:v>
                </c:pt>
                <c:pt idx="83345">
                  <c:v>214.04427083333334</c:v>
                </c:pt>
                <c:pt idx="83346">
                  <c:v>214.046875</c:v>
                </c:pt>
                <c:pt idx="83347">
                  <c:v>214.04947916666666</c:v>
                </c:pt>
                <c:pt idx="83348">
                  <c:v>214.05208333333334</c:v>
                </c:pt>
                <c:pt idx="83349">
                  <c:v>214.0546875</c:v>
                </c:pt>
                <c:pt idx="83350">
                  <c:v>214.05729166666666</c:v>
                </c:pt>
                <c:pt idx="83351">
                  <c:v>214.05989583333334</c:v>
                </c:pt>
                <c:pt idx="83352">
                  <c:v>214.0625</c:v>
                </c:pt>
                <c:pt idx="83353">
                  <c:v>214.06510416666666</c:v>
                </c:pt>
                <c:pt idx="83354">
                  <c:v>214.06770833333334</c:v>
                </c:pt>
                <c:pt idx="83355">
                  <c:v>214.0703125</c:v>
                </c:pt>
                <c:pt idx="83356">
                  <c:v>214.07291666666666</c:v>
                </c:pt>
                <c:pt idx="83357">
                  <c:v>214.07552083333334</c:v>
                </c:pt>
                <c:pt idx="83358">
                  <c:v>214.078125</c:v>
                </c:pt>
                <c:pt idx="83359">
                  <c:v>214.08072916666666</c:v>
                </c:pt>
                <c:pt idx="83360">
                  <c:v>214.08333333333334</c:v>
                </c:pt>
                <c:pt idx="83361">
                  <c:v>214.0859375</c:v>
                </c:pt>
                <c:pt idx="83362">
                  <c:v>214.08854166666666</c:v>
                </c:pt>
                <c:pt idx="83363">
                  <c:v>214.09114583333334</c:v>
                </c:pt>
                <c:pt idx="83364">
                  <c:v>214.09375</c:v>
                </c:pt>
                <c:pt idx="83365">
                  <c:v>214.09635416666666</c:v>
                </c:pt>
                <c:pt idx="83366">
                  <c:v>214.09895833333334</c:v>
                </c:pt>
                <c:pt idx="83367">
                  <c:v>214.1015625</c:v>
                </c:pt>
                <c:pt idx="83368">
                  <c:v>214.10416666666666</c:v>
                </c:pt>
                <c:pt idx="83369">
                  <c:v>214.10677083333334</c:v>
                </c:pt>
                <c:pt idx="83370">
                  <c:v>214.109375</c:v>
                </c:pt>
                <c:pt idx="83371">
                  <c:v>214.11197916666666</c:v>
                </c:pt>
                <c:pt idx="83372">
                  <c:v>214.11458333333334</c:v>
                </c:pt>
                <c:pt idx="83373">
                  <c:v>214.1171875</c:v>
                </c:pt>
                <c:pt idx="83374">
                  <c:v>214.11979166666666</c:v>
                </c:pt>
                <c:pt idx="83375">
                  <c:v>214.12239583333334</c:v>
                </c:pt>
                <c:pt idx="83376">
                  <c:v>214.125</c:v>
                </c:pt>
                <c:pt idx="83377">
                  <c:v>214.12760416666666</c:v>
                </c:pt>
                <c:pt idx="83378">
                  <c:v>214.13020833333334</c:v>
                </c:pt>
                <c:pt idx="83379">
                  <c:v>214.1328125</c:v>
                </c:pt>
                <c:pt idx="83380">
                  <c:v>214.13541666666666</c:v>
                </c:pt>
                <c:pt idx="83381">
                  <c:v>214.13802083333334</c:v>
                </c:pt>
                <c:pt idx="83382">
                  <c:v>214.140625</c:v>
                </c:pt>
                <c:pt idx="83383">
                  <c:v>214.14322916666666</c:v>
                </c:pt>
                <c:pt idx="83384">
                  <c:v>214.14583333333334</c:v>
                </c:pt>
                <c:pt idx="83385">
                  <c:v>214.1484375</c:v>
                </c:pt>
                <c:pt idx="83386">
                  <c:v>214.15104166666666</c:v>
                </c:pt>
                <c:pt idx="83387">
                  <c:v>214.15364583333334</c:v>
                </c:pt>
                <c:pt idx="83388">
                  <c:v>214.15625</c:v>
                </c:pt>
                <c:pt idx="83389">
                  <c:v>214.15885416666666</c:v>
                </c:pt>
                <c:pt idx="83390">
                  <c:v>214.16145833333334</c:v>
                </c:pt>
                <c:pt idx="83391">
                  <c:v>214.1640625</c:v>
                </c:pt>
                <c:pt idx="83392">
                  <c:v>214.16666666666666</c:v>
                </c:pt>
                <c:pt idx="83393">
                  <c:v>214.16927083333334</c:v>
                </c:pt>
                <c:pt idx="83394">
                  <c:v>214.171875</c:v>
                </c:pt>
                <c:pt idx="83395">
                  <c:v>214.17447916666666</c:v>
                </c:pt>
                <c:pt idx="83396">
                  <c:v>214.17708333333334</c:v>
                </c:pt>
                <c:pt idx="83397">
                  <c:v>214.1796875</c:v>
                </c:pt>
                <c:pt idx="83398">
                  <c:v>214.18229166666666</c:v>
                </c:pt>
                <c:pt idx="83399">
                  <c:v>214.18489583333334</c:v>
                </c:pt>
                <c:pt idx="83400">
                  <c:v>214.1875</c:v>
                </c:pt>
                <c:pt idx="83401">
                  <c:v>214.19010416666666</c:v>
                </c:pt>
                <c:pt idx="83402">
                  <c:v>214.19270833333334</c:v>
                </c:pt>
                <c:pt idx="83403">
                  <c:v>214.1953125</c:v>
                </c:pt>
                <c:pt idx="83404">
                  <c:v>214.19791666666666</c:v>
                </c:pt>
                <c:pt idx="83405">
                  <c:v>214.20052083333334</c:v>
                </c:pt>
                <c:pt idx="83406">
                  <c:v>214.203125</c:v>
                </c:pt>
                <c:pt idx="83407">
                  <c:v>214.20572916666666</c:v>
                </c:pt>
                <c:pt idx="83408">
                  <c:v>214.20833333333334</c:v>
                </c:pt>
                <c:pt idx="83409">
                  <c:v>214.2109375</c:v>
                </c:pt>
                <c:pt idx="83410">
                  <c:v>214.21354166666666</c:v>
                </c:pt>
                <c:pt idx="83411">
                  <c:v>214.21614583333334</c:v>
                </c:pt>
                <c:pt idx="83412">
                  <c:v>214.21875</c:v>
                </c:pt>
                <c:pt idx="83413">
                  <c:v>214.22135416666666</c:v>
                </c:pt>
                <c:pt idx="83414">
                  <c:v>214.22395833333334</c:v>
                </c:pt>
                <c:pt idx="83415">
                  <c:v>214.2265625</c:v>
                </c:pt>
                <c:pt idx="83416">
                  <c:v>214.22916666666666</c:v>
                </c:pt>
                <c:pt idx="83417">
                  <c:v>214.23177083333334</c:v>
                </c:pt>
                <c:pt idx="83418">
                  <c:v>214.234375</c:v>
                </c:pt>
                <c:pt idx="83419">
                  <c:v>214.23697916666666</c:v>
                </c:pt>
                <c:pt idx="83420">
                  <c:v>214.23958333333334</c:v>
                </c:pt>
                <c:pt idx="83421">
                  <c:v>214.2421875</c:v>
                </c:pt>
                <c:pt idx="83422">
                  <c:v>214.24479166666666</c:v>
                </c:pt>
                <c:pt idx="83423">
                  <c:v>214.24739583333334</c:v>
                </c:pt>
                <c:pt idx="83424">
                  <c:v>214.25</c:v>
                </c:pt>
                <c:pt idx="83425">
                  <c:v>214.25260416666666</c:v>
                </c:pt>
                <c:pt idx="83426">
                  <c:v>214.25520833333334</c:v>
                </c:pt>
                <c:pt idx="83427">
                  <c:v>214.2578125</c:v>
                </c:pt>
                <c:pt idx="83428">
                  <c:v>214.26041666666666</c:v>
                </c:pt>
                <c:pt idx="83429">
                  <c:v>214.26302083333334</c:v>
                </c:pt>
                <c:pt idx="83430">
                  <c:v>214.265625</c:v>
                </c:pt>
                <c:pt idx="83431">
                  <c:v>214.26822916666666</c:v>
                </c:pt>
                <c:pt idx="83432">
                  <c:v>214.27083333333334</c:v>
                </c:pt>
                <c:pt idx="83433">
                  <c:v>214.2734375</c:v>
                </c:pt>
                <c:pt idx="83434">
                  <c:v>214.27604166666666</c:v>
                </c:pt>
                <c:pt idx="83435">
                  <c:v>214.27864583333334</c:v>
                </c:pt>
                <c:pt idx="83436">
                  <c:v>214.28125</c:v>
                </c:pt>
                <c:pt idx="83437">
                  <c:v>214.28385416666666</c:v>
                </c:pt>
                <c:pt idx="83438">
                  <c:v>214.28645833333334</c:v>
                </c:pt>
                <c:pt idx="83439">
                  <c:v>214.2890625</c:v>
                </c:pt>
                <c:pt idx="83440">
                  <c:v>214.29166666666666</c:v>
                </c:pt>
                <c:pt idx="83441">
                  <c:v>214.29427083333334</c:v>
                </c:pt>
                <c:pt idx="83442">
                  <c:v>214.296875</c:v>
                </c:pt>
                <c:pt idx="83443">
                  <c:v>214.29947916666666</c:v>
                </c:pt>
                <c:pt idx="83444">
                  <c:v>214.30208333333334</c:v>
                </c:pt>
                <c:pt idx="83445">
                  <c:v>214.3046875</c:v>
                </c:pt>
                <c:pt idx="83446">
                  <c:v>214.30729166666666</c:v>
                </c:pt>
                <c:pt idx="83447">
                  <c:v>214.30989583333334</c:v>
                </c:pt>
                <c:pt idx="83448">
                  <c:v>214.3125</c:v>
                </c:pt>
                <c:pt idx="83449">
                  <c:v>214.31510416666666</c:v>
                </c:pt>
                <c:pt idx="83450">
                  <c:v>214.31770833333334</c:v>
                </c:pt>
                <c:pt idx="83451">
                  <c:v>214.3203125</c:v>
                </c:pt>
                <c:pt idx="83452">
                  <c:v>214.32291666666666</c:v>
                </c:pt>
                <c:pt idx="83453">
                  <c:v>214.32552083333334</c:v>
                </c:pt>
                <c:pt idx="83454">
                  <c:v>214.328125</c:v>
                </c:pt>
                <c:pt idx="83455">
                  <c:v>214.33072916666666</c:v>
                </c:pt>
                <c:pt idx="83456">
                  <c:v>214.33333333333334</c:v>
                </c:pt>
                <c:pt idx="83457">
                  <c:v>214.3359375</c:v>
                </c:pt>
                <c:pt idx="83458">
                  <c:v>214.33854166666666</c:v>
                </c:pt>
                <c:pt idx="83459">
                  <c:v>214.34114583333334</c:v>
                </c:pt>
                <c:pt idx="83460">
                  <c:v>214.34375</c:v>
                </c:pt>
                <c:pt idx="83461">
                  <c:v>214.34635416666666</c:v>
                </c:pt>
                <c:pt idx="83462">
                  <c:v>214.34895833333334</c:v>
                </c:pt>
                <c:pt idx="83463">
                  <c:v>214.3515625</c:v>
                </c:pt>
                <c:pt idx="83464">
                  <c:v>214.35416666666666</c:v>
                </c:pt>
                <c:pt idx="83465">
                  <c:v>214.35677083333334</c:v>
                </c:pt>
                <c:pt idx="83466">
                  <c:v>214.359375</c:v>
                </c:pt>
                <c:pt idx="83467">
                  <c:v>214.36197916666666</c:v>
                </c:pt>
                <c:pt idx="83468">
                  <c:v>214.36458333333334</c:v>
                </c:pt>
                <c:pt idx="83469">
                  <c:v>214.3671875</c:v>
                </c:pt>
                <c:pt idx="83470">
                  <c:v>214.36979166666666</c:v>
                </c:pt>
                <c:pt idx="83471">
                  <c:v>214.37239583333334</c:v>
                </c:pt>
                <c:pt idx="83472">
                  <c:v>214.375</c:v>
                </c:pt>
                <c:pt idx="83473">
                  <c:v>214.37760416666666</c:v>
                </c:pt>
                <c:pt idx="83474">
                  <c:v>214.38020833333334</c:v>
                </c:pt>
                <c:pt idx="83475">
                  <c:v>214.3828125</c:v>
                </c:pt>
                <c:pt idx="83476">
                  <c:v>214.38541666666666</c:v>
                </c:pt>
                <c:pt idx="83477">
                  <c:v>214.38802083333334</c:v>
                </c:pt>
                <c:pt idx="83478">
                  <c:v>214.390625</c:v>
                </c:pt>
                <c:pt idx="83479">
                  <c:v>214.39322916666666</c:v>
                </c:pt>
                <c:pt idx="83480">
                  <c:v>214.39583333333334</c:v>
                </c:pt>
                <c:pt idx="83481">
                  <c:v>214.3984375</c:v>
                </c:pt>
                <c:pt idx="83482">
                  <c:v>214.40104166666666</c:v>
                </c:pt>
                <c:pt idx="83483">
                  <c:v>214.40364583333334</c:v>
                </c:pt>
                <c:pt idx="83484">
                  <c:v>214.40625</c:v>
                </c:pt>
                <c:pt idx="83485">
                  <c:v>214.40885416666666</c:v>
                </c:pt>
                <c:pt idx="83486">
                  <c:v>214.41145833333334</c:v>
                </c:pt>
                <c:pt idx="83487">
                  <c:v>214.4140625</c:v>
                </c:pt>
                <c:pt idx="83488">
                  <c:v>214.41666666666666</c:v>
                </c:pt>
                <c:pt idx="83489">
                  <c:v>214.41927083333334</c:v>
                </c:pt>
                <c:pt idx="83490">
                  <c:v>214.421875</c:v>
                </c:pt>
                <c:pt idx="83491">
                  <c:v>214.42447916666666</c:v>
                </c:pt>
                <c:pt idx="83492">
                  <c:v>214.42708333333334</c:v>
                </c:pt>
                <c:pt idx="83493">
                  <c:v>214.4296875</c:v>
                </c:pt>
                <c:pt idx="83494">
                  <c:v>214.43229166666666</c:v>
                </c:pt>
                <c:pt idx="83495">
                  <c:v>214.43489583333334</c:v>
                </c:pt>
                <c:pt idx="83496">
                  <c:v>214.4375</c:v>
                </c:pt>
                <c:pt idx="83497">
                  <c:v>214.44010416666666</c:v>
                </c:pt>
                <c:pt idx="83498">
                  <c:v>214.44270833333334</c:v>
                </c:pt>
                <c:pt idx="83499">
                  <c:v>214.4453125</c:v>
                </c:pt>
                <c:pt idx="83500">
                  <c:v>214.44791666666666</c:v>
                </c:pt>
                <c:pt idx="83501">
                  <c:v>214.45052083333334</c:v>
                </c:pt>
                <c:pt idx="83502">
                  <c:v>214.453125</c:v>
                </c:pt>
                <c:pt idx="83503">
                  <c:v>214.45572916666666</c:v>
                </c:pt>
                <c:pt idx="83504">
                  <c:v>214.45833333333334</c:v>
                </c:pt>
                <c:pt idx="83505">
                  <c:v>214.4609375</c:v>
                </c:pt>
                <c:pt idx="83506">
                  <c:v>214.46354166666666</c:v>
                </c:pt>
                <c:pt idx="83507">
                  <c:v>214.46614583333334</c:v>
                </c:pt>
                <c:pt idx="83508">
                  <c:v>214.46875</c:v>
                </c:pt>
                <c:pt idx="83509">
                  <c:v>214.47135416666666</c:v>
                </c:pt>
                <c:pt idx="83510">
                  <c:v>214.47395833333334</c:v>
                </c:pt>
                <c:pt idx="83511">
                  <c:v>214.4765625</c:v>
                </c:pt>
                <c:pt idx="83512">
                  <c:v>214.47916666666666</c:v>
                </c:pt>
                <c:pt idx="83513">
                  <c:v>214.48177083333334</c:v>
                </c:pt>
                <c:pt idx="83514">
                  <c:v>214.484375</c:v>
                </c:pt>
                <c:pt idx="83515">
                  <c:v>214.48697916666666</c:v>
                </c:pt>
                <c:pt idx="83516">
                  <c:v>214.48958333333334</c:v>
                </c:pt>
                <c:pt idx="83517">
                  <c:v>214.4921875</c:v>
                </c:pt>
                <c:pt idx="83518">
                  <c:v>214.49479166666666</c:v>
                </c:pt>
                <c:pt idx="83519">
                  <c:v>214.49739583333334</c:v>
                </c:pt>
                <c:pt idx="83520">
                  <c:v>214.5</c:v>
                </c:pt>
                <c:pt idx="83521">
                  <c:v>214.50260416666666</c:v>
                </c:pt>
                <c:pt idx="83522">
                  <c:v>214.50520833333334</c:v>
                </c:pt>
                <c:pt idx="83523">
                  <c:v>214.5078125</c:v>
                </c:pt>
                <c:pt idx="83524">
                  <c:v>214.51041666666666</c:v>
                </c:pt>
                <c:pt idx="83525">
                  <c:v>214.51302083333334</c:v>
                </c:pt>
                <c:pt idx="83526">
                  <c:v>214.515625</c:v>
                </c:pt>
                <c:pt idx="83527">
                  <c:v>214.51822916666666</c:v>
                </c:pt>
                <c:pt idx="83528">
                  <c:v>214.52083333333334</c:v>
                </c:pt>
                <c:pt idx="83529">
                  <c:v>214.5234375</c:v>
                </c:pt>
                <c:pt idx="83530">
                  <c:v>214.52604166666666</c:v>
                </c:pt>
                <c:pt idx="83531">
                  <c:v>214.52864583333334</c:v>
                </c:pt>
                <c:pt idx="83532">
                  <c:v>214.53125</c:v>
                </c:pt>
                <c:pt idx="83533">
                  <c:v>214.53385416666666</c:v>
                </c:pt>
                <c:pt idx="83534">
                  <c:v>214.53645833333334</c:v>
                </c:pt>
                <c:pt idx="83535">
                  <c:v>214.5390625</c:v>
                </c:pt>
                <c:pt idx="83536">
                  <c:v>214.54166666666666</c:v>
                </c:pt>
                <c:pt idx="83537">
                  <c:v>214.54427083333334</c:v>
                </c:pt>
                <c:pt idx="83538">
                  <c:v>214.546875</c:v>
                </c:pt>
                <c:pt idx="83539">
                  <c:v>214.54947916666666</c:v>
                </c:pt>
                <c:pt idx="83540">
                  <c:v>214.55208333333334</c:v>
                </c:pt>
                <c:pt idx="83541">
                  <c:v>214.5546875</c:v>
                </c:pt>
                <c:pt idx="83542">
                  <c:v>214.55729166666666</c:v>
                </c:pt>
                <c:pt idx="83543">
                  <c:v>214.55989583333334</c:v>
                </c:pt>
                <c:pt idx="83544">
                  <c:v>214.5625</c:v>
                </c:pt>
                <c:pt idx="83545">
                  <c:v>214.56510416666666</c:v>
                </c:pt>
                <c:pt idx="83546">
                  <c:v>214.56770833333334</c:v>
                </c:pt>
                <c:pt idx="83547">
                  <c:v>214.5703125</c:v>
                </c:pt>
                <c:pt idx="83548">
                  <c:v>214.57291666666666</c:v>
                </c:pt>
                <c:pt idx="83549">
                  <c:v>214.57552083333334</c:v>
                </c:pt>
                <c:pt idx="83550">
                  <c:v>214.578125</c:v>
                </c:pt>
                <c:pt idx="83551">
                  <c:v>214.58072916666666</c:v>
                </c:pt>
                <c:pt idx="83552">
                  <c:v>214.58333333333334</c:v>
                </c:pt>
                <c:pt idx="83553">
                  <c:v>214.5859375</c:v>
                </c:pt>
                <c:pt idx="83554">
                  <c:v>214.58854166666666</c:v>
                </c:pt>
                <c:pt idx="83555">
                  <c:v>214.59114583333334</c:v>
                </c:pt>
                <c:pt idx="83556">
                  <c:v>214.59375</c:v>
                </c:pt>
                <c:pt idx="83557">
                  <c:v>214.59635416666666</c:v>
                </c:pt>
                <c:pt idx="83558">
                  <c:v>214.59895833333334</c:v>
                </c:pt>
                <c:pt idx="83559">
                  <c:v>214.6015625</c:v>
                </c:pt>
                <c:pt idx="83560">
                  <c:v>214.60416666666666</c:v>
                </c:pt>
                <c:pt idx="83561">
                  <c:v>214.60677083333334</c:v>
                </c:pt>
                <c:pt idx="83562">
                  <c:v>214.609375</c:v>
                </c:pt>
                <c:pt idx="83563">
                  <c:v>214.61197916666666</c:v>
                </c:pt>
                <c:pt idx="83564">
                  <c:v>214.61458333333334</c:v>
                </c:pt>
                <c:pt idx="83565">
                  <c:v>214.6171875</c:v>
                </c:pt>
                <c:pt idx="83566">
                  <c:v>214.61979166666666</c:v>
                </c:pt>
                <c:pt idx="83567">
                  <c:v>214.62239583333334</c:v>
                </c:pt>
                <c:pt idx="83568">
                  <c:v>214.625</c:v>
                </c:pt>
                <c:pt idx="83569">
                  <c:v>214.62760416666666</c:v>
                </c:pt>
                <c:pt idx="83570">
                  <c:v>214.63020833333334</c:v>
                </c:pt>
                <c:pt idx="83571">
                  <c:v>214.6328125</c:v>
                </c:pt>
                <c:pt idx="83572">
                  <c:v>214.63541666666666</c:v>
                </c:pt>
                <c:pt idx="83573">
                  <c:v>214.63802083333334</c:v>
                </c:pt>
                <c:pt idx="83574">
                  <c:v>214.640625</c:v>
                </c:pt>
                <c:pt idx="83575">
                  <c:v>214.64322916666666</c:v>
                </c:pt>
                <c:pt idx="83576">
                  <c:v>214.64583333333334</c:v>
                </c:pt>
                <c:pt idx="83577">
                  <c:v>214.6484375</c:v>
                </c:pt>
                <c:pt idx="83578">
                  <c:v>214.65104166666666</c:v>
                </c:pt>
                <c:pt idx="83579">
                  <c:v>214.65364583333334</c:v>
                </c:pt>
                <c:pt idx="83580">
                  <c:v>214.65625</c:v>
                </c:pt>
                <c:pt idx="83581">
                  <c:v>214.65885416666666</c:v>
                </c:pt>
                <c:pt idx="83582">
                  <c:v>214.66145833333334</c:v>
                </c:pt>
                <c:pt idx="83583">
                  <c:v>214.6640625</c:v>
                </c:pt>
                <c:pt idx="83584">
                  <c:v>214.66666666666666</c:v>
                </c:pt>
                <c:pt idx="83585">
                  <c:v>214.66927083333334</c:v>
                </c:pt>
                <c:pt idx="83586">
                  <c:v>214.671875</c:v>
                </c:pt>
                <c:pt idx="83587">
                  <c:v>214.67447916666666</c:v>
                </c:pt>
                <c:pt idx="83588">
                  <c:v>214.67708333333334</c:v>
                </c:pt>
                <c:pt idx="83589">
                  <c:v>214.6796875</c:v>
                </c:pt>
                <c:pt idx="83590">
                  <c:v>214.68229166666666</c:v>
                </c:pt>
                <c:pt idx="83591">
                  <c:v>214.68489583333334</c:v>
                </c:pt>
                <c:pt idx="83592">
                  <c:v>214.6875</c:v>
                </c:pt>
                <c:pt idx="83593">
                  <c:v>214.69010416666666</c:v>
                </c:pt>
                <c:pt idx="83594">
                  <c:v>214.69270833333334</c:v>
                </c:pt>
                <c:pt idx="83595">
                  <c:v>214.6953125</c:v>
                </c:pt>
                <c:pt idx="83596">
                  <c:v>214.69791666666666</c:v>
                </c:pt>
                <c:pt idx="83597">
                  <c:v>214.70052083333334</c:v>
                </c:pt>
                <c:pt idx="83598">
                  <c:v>214.703125</c:v>
                </c:pt>
                <c:pt idx="83599">
                  <c:v>214.70572916666666</c:v>
                </c:pt>
                <c:pt idx="83600">
                  <c:v>214.70833333333334</c:v>
                </c:pt>
                <c:pt idx="83601">
                  <c:v>214.7109375</c:v>
                </c:pt>
                <c:pt idx="83602">
                  <c:v>214.71354166666666</c:v>
                </c:pt>
                <c:pt idx="83603">
                  <c:v>214.71614583333334</c:v>
                </c:pt>
                <c:pt idx="83604">
                  <c:v>214.71875</c:v>
                </c:pt>
                <c:pt idx="83605">
                  <c:v>214.72135416666666</c:v>
                </c:pt>
                <c:pt idx="83606">
                  <c:v>214.72395833333334</c:v>
                </c:pt>
                <c:pt idx="83607">
                  <c:v>214.7265625</c:v>
                </c:pt>
                <c:pt idx="83608">
                  <c:v>214.72916666666666</c:v>
                </c:pt>
                <c:pt idx="83609">
                  <c:v>214.73177083333334</c:v>
                </c:pt>
                <c:pt idx="83610">
                  <c:v>214.734375</c:v>
                </c:pt>
                <c:pt idx="83611">
                  <c:v>214.73697916666666</c:v>
                </c:pt>
                <c:pt idx="83612">
                  <c:v>214.73958333333334</c:v>
                </c:pt>
                <c:pt idx="83613">
                  <c:v>214.7421875</c:v>
                </c:pt>
                <c:pt idx="83614">
                  <c:v>214.74479166666666</c:v>
                </c:pt>
                <c:pt idx="83615">
                  <c:v>214.74739583333334</c:v>
                </c:pt>
                <c:pt idx="83616">
                  <c:v>214.75</c:v>
                </c:pt>
                <c:pt idx="83617">
                  <c:v>214.75260416666666</c:v>
                </c:pt>
                <c:pt idx="83618">
                  <c:v>214.75520833333334</c:v>
                </c:pt>
                <c:pt idx="83619">
                  <c:v>214.7578125</c:v>
                </c:pt>
                <c:pt idx="83620">
                  <c:v>214.76041666666666</c:v>
                </c:pt>
                <c:pt idx="83621">
                  <c:v>214.76302083333334</c:v>
                </c:pt>
                <c:pt idx="83622">
                  <c:v>214.765625</c:v>
                </c:pt>
                <c:pt idx="83623">
                  <c:v>214.76822916666666</c:v>
                </c:pt>
                <c:pt idx="83624">
                  <c:v>214.77083333333334</c:v>
                </c:pt>
                <c:pt idx="83625">
                  <c:v>214.7734375</c:v>
                </c:pt>
                <c:pt idx="83626">
                  <c:v>214.77604166666666</c:v>
                </c:pt>
                <c:pt idx="83627">
                  <c:v>214.77864583333334</c:v>
                </c:pt>
                <c:pt idx="83628">
                  <c:v>214.78125</c:v>
                </c:pt>
                <c:pt idx="83629">
                  <c:v>214.78385416666666</c:v>
                </c:pt>
                <c:pt idx="83630">
                  <c:v>214.78645833333334</c:v>
                </c:pt>
                <c:pt idx="83631">
                  <c:v>214.7890625</c:v>
                </c:pt>
                <c:pt idx="83632">
                  <c:v>214.79166666666666</c:v>
                </c:pt>
                <c:pt idx="83633">
                  <c:v>214.79427083333334</c:v>
                </c:pt>
                <c:pt idx="83634">
                  <c:v>214.796875</c:v>
                </c:pt>
                <c:pt idx="83635">
                  <c:v>214.79947916666666</c:v>
                </c:pt>
                <c:pt idx="83636">
                  <c:v>214.80208333333334</c:v>
                </c:pt>
                <c:pt idx="83637">
                  <c:v>214.8046875</c:v>
                </c:pt>
                <c:pt idx="83638">
                  <c:v>214.80729166666666</c:v>
                </c:pt>
                <c:pt idx="83639">
                  <c:v>214.80989583333334</c:v>
                </c:pt>
                <c:pt idx="83640">
                  <c:v>214.8125</c:v>
                </c:pt>
                <c:pt idx="83641">
                  <c:v>214.81510416666666</c:v>
                </c:pt>
                <c:pt idx="83642">
                  <c:v>214.81770833333334</c:v>
                </c:pt>
                <c:pt idx="83643">
                  <c:v>214.8203125</c:v>
                </c:pt>
                <c:pt idx="83644">
                  <c:v>214.82291666666666</c:v>
                </c:pt>
                <c:pt idx="83645">
                  <c:v>214.82552083333334</c:v>
                </c:pt>
                <c:pt idx="83646">
                  <c:v>214.828125</c:v>
                </c:pt>
                <c:pt idx="83647">
                  <c:v>214.83072916666666</c:v>
                </c:pt>
                <c:pt idx="83648">
                  <c:v>214.83333333333334</c:v>
                </c:pt>
                <c:pt idx="83649">
                  <c:v>214.8359375</c:v>
                </c:pt>
                <c:pt idx="83650">
                  <c:v>214.83854166666666</c:v>
                </c:pt>
                <c:pt idx="83651">
                  <c:v>214.84114583333334</c:v>
                </c:pt>
                <c:pt idx="83652">
                  <c:v>214.84375</c:v>
                </c:pt>
                <c:pt idx="83653">
                  <c:v>214.84635416666666</c:v>
                </c:pt>
                <c:pt idx="83654">
                  <c:v>214.84895833333334</c:v>
                </c:pt>
                <c:pt idx="83655">
                  <c:v>214.8515625</c:v>
                </c:pt>
                <c:pt idx="83656">
                  <c:v>214.85416666666666</c:v>
                </c:pt>
                <c:pt idx="83657">
                  <c:v>214.85677083333334</c:v>
                </c:pt>
                <c:pt idx="83658">
                  <c:v>214.859375</c:v>
                </c:pt>
                <c:pt idx="83659">
                  <c:v>214.86197916666666</c:v>
                </c:pt>
                <c:pt idx="83660">
                  <c:v>214.86458333333334</c:v>
                </c:pt>
                <c:pt idx="83661">
                  <c:v>214.8671875</c:v>
                </c:pt>
                <c:pt idx="83662">
                  <c:v>214.86979166666666</c:v>
                </c:pt>
                <c:pt idx="83663">
                  <c:v>214.87239583333334</c:v>
                </c:pt>
                <c:pt idx="83664">
                  <c:v>214.875</c:v>
                </c:pt>
                <c:pt idx="83665">
                  <c:v>214.87760416666666</c:v>
                </c:pt>
                <c:pt idx="83666">
                  <c:v>214.88020833333334</c:v>
                </c:pt>
                <c:pt idx="83667">
                  <c:v>214.8828125</c:v>
                </c:pt>
                <c:pt idx="83668">
                  <c:v>214.88541666666666</c:v>
                </c:pt>
                <c:pt idx="83669">
                  <c:v>214.88802083333334</c:v>
                </c:pt>
                <c:pt idx="83670">
                  <c:v>214.890625</c:v>
                </c:pt>
                <c:pt idx="83671">
                  <c:v>214.89322916666666</c:v>
                </c:pt>
                <c:pt idx="83672">
                  <c:v>214.89583333333334</c:v>
                </c:pt>
                <c:pt idx="83673">
                  <c:v>214.8984375</c:v>
                </c:pt>
                <c:pt idx="83674">
                  <c:v>214.90104166666666</c:v>
                </c:pt>
                <c:pt idx="83675">
                  <c:v>214.90364583333334</c:v>
                </c:pt>
                <c:pt idx="83676">
                  <c:v>214.90625</c:v>
                </c:pt>
                <c:pt idx="83677">
                  <c:v>214.90885416666666</c:v>
                </c:pt>
                <c:pt idx="83678">
                  <c:v>214.91145833333334</c:v>
                </c:pt>
                <c:pt idx="83679">
                  <c:v>214.9140625</c:v>
                </c:pt>
                <c:pt idx="83680">
                  <c:v>214.91666666666666</c:v>
                </c:pt>
                <c:pt idx="83681">
                  <c:v>214.91927083333334</c:v>
                </c:pt>
                <c:pt idx="83682">
                  <c:v>214.921875</c:v>
                </c:pt>
                <c:pt idx="83683">
                  <c:v>214.92447916666666</c:v>
                </c:pt>
                <c:pt idx="83684">
                  <c:v>214.92708333333334</c:v>
                </c:pt>
                <c:pt idx="83685">
                  <c:v>214.9296875</c:v>
                </c:pt>
                <c:pt idx="83686">
                  <c:v>214.93229166666666</c:v>
                </c:pt>
                <c:pt idx="83687">
                  <c:v>214.93489583333334</c:v>
                </c:pt>
                <c:pt idx="83688">
                  <c:v>214.9375</c:v>
                </c:pt>
                <c:pt idx="83689">
                  <c:v>214.94010416666666</c:v>
                </c:pt>
                <c:pt idx="83690">
                  <c:v>214.94270833333334</c:v>
                </c:pt>
                <c:pt idx="83691">
                  <c:v>214.9453125</c:v>
                </c:pt>
                <c:pt idx="83692">
                  <c:v>214.94791666666666</c:v>
                </c:pt>
                <c:pt idx="83693">
                  <c:v>214.95052083333334</c:v>
                </c:pt>
                <c:pt idx="83694">
                  <c:v>214.953125</c:v>
                </c:pt>
                <c:pt idx="83695">
                  <c:v>214.95572916666666</c:v>
                </c:pt>
                <c:pt idx="83696">
                  <c:v>214.95833333333334</c:v>
                </c:pt>
                <c:pt idx="83697">
                  <c:v>214.9609375</c:v>
                </c:pt>
                <c:pt idx="83698">
                  <c:v>214.96354166666666</c:v>
                </c:pt>
                <c:pt idx="83699">
                  <c:v>214.96614583333334</c:v>
                </c:pt>
                <c:pt idx="83700">
                  <c:v>214.96875</c:v>
                </c:pt>
                <c:pt idx="83701">
                  <c:v>214.97135416666666</c:v>
                </c:pt>
                <c:pt idx="83702">
                  <c:v>214.97395833333334</c:v>
                </c:pt>
                <c:pt idx="83703">
                  <c:v>214.9765625</c:v>
                </c:pt>
                <c:pt idx="83704">
                  <c:v>214.97916666666666</c:v>
                </c:pt>
                <c:pt idx="83705">
                  <c:v>214.98177083333334</c:v>
                </c:pt>
                <c:pt idx="83706">
                  <c:v>214.984375</c:v>
                </c:pt>
                <c:pt idx="83707">
                  <c:v>214.98697916666666</c:v>
                </c:pt>
                <c:pt idx="83708">
                  <c:v>214.98958333333334</c:v>
                </c:pt>
                <c:pt idx="83709">
                  <c:v>214.9921875</c:v>
                </c:pt>
                <c:pt idx="83710">
                  <c:v>214.99479166666666</c:v>
                </c:pt>
                <c:pt idx="83711">
                  <c:v>214.99739583333334</c:v>
                </c:pt>
                <c:pt idx="83712">
                  <c:v>215</c:v>
                </c:pt>
                <c:pt idx="83713">
                  <c:v>215.00260416666666</c:v>
                </c:pt>
                <c:pt idx="83714">
                  <c:v>215.00520833333334</c:v>
                </c:pt>
                <c:pt idx="83715">
                  <c:v>215.0078125</c:v>
                </c:pt>
                <c:pt idx="83716">
                  <c:v>215.01041666666666</c:v>
                </c:pt>
                <c:pt idx="83717">
                  <c:v>215.01302083333334</c:v>
                </c:pt>
                <c:pt idx="83718">
                  <c:v>215.015625</c:v>
                </c:pt>
                <c:pt idx="83719">
                  <c:v>215.01822916666666</c:v>
                </c:pt>
                <c:pt idx="83720">
                  <c:v>215.02083333333334</c:v>
                </c:pt>
                <c:pt idx="83721">
                  <c:v>215.0234375</c:v>
                </c:pt>
                <c:pt idx="83722">
                  <c:v>215.02604166666666</c:v>
                </c:pt>
                <c:pt idx="83723">
                  <c:v>215.02864583333334</c:v>
                </c:pt>
                <c:pt idx="83724">
                  <c:v>215.03125</c:v>
                </c:pt>
                <c:pt idx="83725">
                  <c:v>215.03385416666666</c:v>
                </c:pt>
                <c:pt idx="83726">
                  <c:v>215.03645833333334</c:v>
                </c:pt>
                <c:pt idx="83727">
                  <c:v>215.0390625</c:v>
                </c:pt>
                <c:pt idx="83728">
                  <c:v>215.04166666666666</c:v>
                </c:pt>
                <c:pt idx="83729">
                  <c:v>215.04427083333334</c:v>
                </c:pt>
                <c:pt idx="83730">
                  <c:v>215.046875</c:v>
                </c:pt>
                <c:pt idx="83731">
                  <c:v>215.04947916666666</c:v>
                </c:pt>
                <c:pt idx="83732">
                  <c:v>215.05208333333334</c:v>
                </c:pt>
                <c:pt idx="83733">
                  <c:v>215.0546875</c:v>
                </c:pt>
                <c:pt idx="83734">
                  <c:v>215.05729166666666</c:v>
                </c:pt>
                <c:pt idx="83735">
                  <c:v>215.05989583333334</c:v>
                </c:pt>
                <c:pt idx="83736">
                  <c:v>215.0625</c:v>
                </c:pt>
                <c:pt idx="83737">
                  <c:v>215.06510416666666</c:v>
                </c:pt>
                <c:pt idx="83738">
                  <c:v>215.06770833333334</c:v>
                </c:pt>
                <c:pt idx="83739">
                  <c:v>215.0703125</c:v>
                </c:pt>
                <c:pt idx="83740">
                  <c:v>215.07291666666666</c:v>
                </c:pt>
                <c:pt idx="83741">
                  <c:v>215.07552083333334</c:v>
                </c:pt>
                <c:pt idx="83742">
                  <c:v>215.078125</c:v>
                </c:pt>
                <c:pt idx="83743">
                  <c:v>215.08072916666666</c:v>
                </c:pt>
                <c:pt idx="83744">
                  <c:v>215.08333333333334</c:v>
                </c:pt>
                <c:pt idx="83745">
                  <c:v>215.0859375</c:v>
                </c:pt>
                <c:pt idx="83746">
                  <c:v>215.08854166666666</c:v>
                </c:pt>
                <c:pt idx="83747">
                  <c:v>215.09114583333334</c:v>
                </c:pt>
                <c:pt idx="83748">
                  <c:v>215.09375</c:v>
                </c:pt>
                <c:pt idx="83749">
                  <c:v>215.09635416666666</c:v>
                </c:pt>
                <c:pt idx="83750">
                  <c:v>215.09895833333334</c:v>
                </c:pt>
                <c:pt idx="83751">
                  <c:v>215.1015625</c:v>
                </c:pt>
                <c:pt idx="83752">
                  <c:v>215.10416666666666</c:v>
                </c:pt>
                <c:pt idx="83753">
                  <c:v>215.10677083333334</c:v>
                </c:pt>
                <c:pt idx="83754">
                  <c:v>215.109375</c:v>
                </c:pt>
                <c:pt idx="83755">
                  <c:v>215.11197916666666</c:v>
                </c:pt>
                <c:pt idx="83756">
                  <c:v>215.11458333333334</c:v>
                </c:pt>
                <c:pt idx="83757">
                  <c:v>215.1171875</c:v>
                </c:pt>
                <c:pt idx="83758">
                  <c:v>215.11979166666666</c:v>
                </c:pt>
                <c:pt idx="83759">
                  <c:v>215.12239583333334</c:v>
                </c:pt>
                <c:pt idx="83760">
                  <c:v>215.125</c:v>
                </c:pt>
                <c:pt idx="83761">
                  <c:v>215.12760416666666</c:v>
                </c:pt>
                <c:pt idx="83762">
                  <c:v>215.13020833333334</c:v>
                </c:pt>
                <c:pt idx="83763">
                  <c:v>215.1328125</c:v>
                </c:pt>
                <c:pt idx="83764">
                  <c:v>215.13541666666666</c:v>
                </c:pt>
                <c:pt idx="83765">
                  <c:v>215.13802083333334</c:v>
                </c:pt>
                <c:pt idx="83766">
                  <c:v>215.140625</c:v>
                </c:pt>
                <c:pt idx="83767">
                  <c:v>215.14322916666666</c:v>
                </c:pt>
                <c:pt idx="83768">
                  <c:v>215.14583333333334</c:v>
                </c:pt>
                <c:pt idx="83769">
                  <c:v>215.1484375</c:v>
                </c:pt>
                <c:pt idx="83770">
                  <c:v>215.15104166666666</c:v>
                </c:pt>
                <c:pt idx="83771">
                  <c:v>215.15364583333334</c:v>
                </c:pt>
                <c:pt idx="83772">
                  <c:v>215.15625</c:v>
                </c:pt>
                <c:pt idx="83773">
                  <c:v>215.15885416666666</c:v>
                </c:pt>
                <c:pt idx="83774">
                  <c:v>215.16145833333334</c:v>
                </c:pt>
                <c:pt idx="83775">
                  <c:v>215.1640625</c:v>
                </c:pt>
                <c:pt idx="83776">
                  <c:v>215.16666666666666</c:v>
                </c:pt>
                <c:pt idx="83777">
                  <c:v>215.16927083333334</c:v>
                </c:pt>
                <c:pt idx="83778">
                  <c:v>215.171875</c:v>
                </c:pt>
                <c:pt idx="83779">
                  <c:v>215.17447916666666</c:v>
                </c:pt>
                <c:pt idx="83780">
                  <c:v>215.17708333333334</c:v>
                </c:pt>
                <c:pt idx="83781">
                  <c:v>215.1796875</c:v>
                </c:pt>
                <c:pt idx="83782">
                  <c:v>215.18229166666666</c:v>
                </c:pt>
                <c:pt idx="83783">
                  <c:v>215.18489583333334</c:v>
                </c:pt>
                <c:pt idx="83784">
                  <c:v>215.1875</c:v>
                </c:pt>
                <c:pt idx="83785">
                  <c:v>215.19010416666666</c:v>
                </c:pt>
                <c:pt idx="83786">
                  <c:v>215.19270833333334</c:v>
                </c:pt>
                <c:pt idx="83787">
                  <c:v>215.1953125</c:v>
                </c:pt>
                <c:pt idx="83788">
                  <c:v>215.19791666666666</c:v>
                </c:pt>
                <c:pt idx="83789">
                  <c:v>215.20052083333334</c:v>
                </c:pt>
                <c:pt idx="83790">
                  <c:v>215.203125</c:v>
                </c:pt>
                <c:pt idx="83791">
                  <c:v>215.20572916666666</c:v>
                </c:pt>
                <c:pt idx="83792">
                  <c:v>215.20833333333334</c:v>
                </c:pt>
                <c:pt idx="83793">
                  <c:v>215.2109375</c:v>
                </c:pt>
                <c:pt idx="83794">
                  <c:v>215.21354166666666</c:v>
                </c:pt>
                <c:pt idx="83795">
                  <c:v>215.21614583333334</c:v>
                </c:pt>
                <c:pt idx="83796">
                  <c:v>215.21875</c:v>
                </c:pt>
                <c:pt idx="83797">
                  <c:v>215.22135416666666</c:v>
                </c:pt>
                <c:pt idx="83798">
                  <c:v>215.22395833333334</c:v>
                </c:pt>
                <c:pt idx="83799">
                  <c:v>215.2265625</c:v>
                </c:pt>
                <c:pt idx="83800">
                  <c:v>215.22916666666666</c:v>
                </c:pt>
                <c:pt idx="83801">
                  <c:v>215.23177083333334</c:v>
                </c:pt>
                <c:pt idx="83802">
                  <c:v>215.234375</c:v>
                </c:pt>
                <c:pt idx="83803">
                  <c:v>215.23697916666666</c:v>
                </c:pt>
                <c:pt idx="83804">
                  <c:v>215.23958333333334</c:v>
                </c:pt>
                <c:pt idx="83805">
                  <c:v>215.2421875</c:v>
                </c:pt>
                <c:pt idx="83806">
                  <c:v>215.24479166666666</c:v>
                </c:pt>
                <c:pt idx="83807">
                  <c:v>215.24739583333334</c:v>
                </c:pt>
                <c:pt idx="83808">
                  <c:v>215.25</c:v>
                </c:pt>
                <c:pt idx="83809">
                  <c:v>215.25260416666666</c:v>
                </c:pt>
                <c:pt idx="83810">
                  <c:v>215.25520833333334</c:v>
                </c:pt>
                <c:pt idx="83811">
                  <c:v>215.2578125</c:v>
                </c:pt>
                <c:pt idx="83812">
                  <c:v>215.26041666666666</c:v>
                </c:pt>
                <c:pt idx="83813">
                  <c:v>215.26302083333334</c:v>
                </c:pt>
                <c:pt idx="83814">
                  <c:v>215.265625</c:v>
                </c:pt>
                <c:pt idx="83815">
                  <c:v>215.26822916666666</c:v>
                </c:pt>
                <c:pt idx="83816">
                  <c:v>215.27083333333334</c:v>
                </c:pt>
                <c:pt idx="83817">
                  <c:v>215.2734375</c:v>
                </c:pt>
                <c:pt idx="83818">
                  <c:v>215.27604166666666</c:v>
                </c:pt>
                <c:pt idx="83819">
                  <c:v>215.27864583333334</c:v>
                </c:pt>
                <c:pt idx="83820">
                  <c:v>215.28125</c:v>
                </c:pt>
                <c:pt idx="83821">
                  <c:v>215.28385416666666</c:v>
                </c:pt>
                <c:pt idx="83822">
                  <c:v>215.28645833333334</c:v>
                </c:pt>
                <c:pt idx="83823">
                  <c:v>215.2890625</c:v>
                </c:pt>
                <c:pt idx="83824">
                  <c:v>215.29166666666666</c:v>
                </c:pt>
                <c:pt idx="83825">
                  <c:v>215.29427083333334</c:v>
                </c:pt>
                <c:pt idx="83826">
                  <c:v>215.296875</c:v>
                </c:pt>
                <c:pt idx="83827">
                  <c:v>215.29947916666666</c:v>
                </c:pt>
                <c:pt idx="83828">
                  <c:v>215.30208333333334</c:v>
                </c:pt>
                <c:pt idx="83829">
                  <c:v>215.3046875</c:v>
                </c:pt>
                <c:pt idx="83830">
                  <c:v>215.30729166666666</c:v>
                </c:pt>
                <c:pt idx="83831">
                  <c:v>215.30989583333334</c:v>
                </c:pt>
                <c:pt idx="83832">
                  <c:v>215.3125</c:v>
                </c:pt>
                <c:pt idx="83833">
                  <c:v>215.31510416666666</c:v>
                </c:pt>
                <c:pt idx="83834">
                  <c:v>215.31770833333334</c:v>
                </c:pt>
                <c:pt idx="83835">
                  <c:v>215.3203125</c:v>
                </c:pt>
                <c:pt idx="83836">
                  <c:v>215.32291666666666</c:v>
                </c:pt>
                <c:pt idx="83837">
                  <c:v>215.32552083333334</c:v>
                </c:pt>
                <c:pt idx="83838">
                  <c:v>215.328125</c:v>
                </c:pt>
                <c:pt idx="83839">
                  <c:v>215.33072916666666</c:v>
                </c:pt>
                <c:pt idx="83840">
                  <c:v>215.33333333333334</c:v>
                </c:pt>
                <c:pt idx="83841">
                  <c:v>215.3359375</c:v>
                </c:pt>
                <c:pt idx="83842">
                  <c:v>215.33854166666666</c:v>
                </c:pt>
                <c:pt idx="83843">
                  <c:v>215.34114583333334</c:v>
                </c:pt>
                <c:pt idx="83844">
                  <c:v>215.34375</c:v>
                </c:pt>
                <c:pt idx="83845">
                  <c:v>215.34635416666666</c:v>
                </c:pt>
                <c:pt idx="83846">
                  <c:v>215.34895833333334</c:v>
                </c:pt>
                <c:pt idx="83847">
                  <c:v>215.3515625</c:v>
                </c:pt>
                <c:pt idx="83848">
                  <c:v>215.35416666666666</c:v>
                </c:pt>
                <c:pt idx="83849">
                  <c:v>215.35677083333334</c:v>
                </c:pt>
                <c:pt idx="83850">
                  <c:v>215.359375</c:v>
                </c:pt>
                <c:pt idx="83851">
                  <c:v>215.36197916666666</c:v>
                </c:pt>
                <c:pt idx="83852">
                  <c:v>215.36458333333334</c:v>
                </c:pt>
                <c:pt idx="83853">
                  <c:v>215.3671875</c:v>
                </c:pt>
                <c:pt idx="83854">
                  <c:v>215.36979166666666</c:v>
                </c:pt>
                <c:pt idx="83855">
                  <c:v>215.37239583333334</c:v>
                </c:pt>
                <c:pt idx="83856">
                  <c:v>215.375</c:v>
                </c:pt>
                <c:pt idx="83857">
                  <c:v>215.37760416666666</c:v>
                </c:pt>
                <c:pt idx="83858">
                  <c:v>215.38020833333334</c:v>
                </c:pt>
                <c:pt idx="83859">
                  <c:v>215.3828125</c:v>
                </c:pt>
                <c:pt idx="83860">
                  <c:v>215.38541666666666</c:v>
                </c:pt>
                <c:pt idx="83861">
                  <c:v>215.38802083333334</c:v>
                </c:pt>
                <c:pt idx="83862">
                  <c:v>215.390625</c:v>
                </c:pt>
                <c:pt idx="83863">
                  <c:v>215.39322916666666</c:v>
                </c:pt>
                <c:pt idx="83864">
                  <c:v>215.39583333333334</c:v>
                </c:pt>
                <c:pt idx="83865">
                  <c:v>215.3984375</c:v>
                </c:pt>
                <c:pt idx="83866">
                  <c:v>215.40104166666666</c:v>
                </c:pt>
                <c:pt idx="83867">
                  <c:v>215.40364583333334</c:v>
                </c:pt>
                <c:pt idx="83868">
                  <c:v>215.40625</c:v>
                </c:pt>
                <c:pt idx="83869">
                  <c:v>215.40885416666666</c:v>
                </c:pt>
                <c:pt idx="83870">
                  <c:v>215.41145833333334</c:v>
                </c:pt>
                <c:pt idx="83871">
                  <c:v>215.4140625</c:v>
                </c:pt>
                <c:pt idx="83872">
                  <c:v>215.41666666666666</c:v>
                </c:pt>
                <c:pt idx="83873">
                  <c:v>215.41927083333334</c:v>
                </c:pt>
                <c:pt idx="83874">
                  <c:v>215.421875</c:v>
                </c:pt>
                <c:pt idx="83875">
                  <c:v>215.42447916666666</c:v>
                </c:pt>
                <c:pt idx="83876">
                  <c:v>215.42708333333334</c:v>
                </c:pt>
                <c:pt idx="83877">
                  <c:v>215.4296875</c:v>
                </c:pt>
                <c:pt idx="83878">
                  <c:v>215.43229166666666</c:v>
                </c:pt>
                <c:pt idx="83879">
                  <c:v>215.43489583333334</c:v>
                </c:pt>
                <c:pt idx="83880">
                  <c:v>215.4375</c:v>
                </c:pt>
                <c:pt idx="83881">
                  <c:v>215.44010416666666</c:v>
                </c:pt>
                <c:pt idx="83882">
                  <c:v>215.44270833333334</c:v>
                </c:pt>
                <c:pt idx="83883">
                  <c:v>215.4453125</c:v>
                </c:pt>
                <c:pt idx="83884">
                  <c:v>215.44791666666666</c:v>
                </c:pt>
                <c:pt idx="83885">
                  <c:v>215.45052083333334</c:v>
                </c:pt>
                <c:pt idx="83886">
                  <c:v>215.453125</c:v>
                </c:pt>
                <c:pt idx="83887">
                  <c:v>215.45572916666666</c:v>
                </c:pt>
                <c:pt idx="83888">
                  <c:v>215.45833333333334</c:v>
                </c:pt>
                <c:pt idx="83889">
                  <c:v>215.4609375</c:v>
                </c:pt>
                <c:pt idx="83890">
                  <c:v>215.46354166666666</c:v>
                </c:pt>
                <c:pt idx="83891">
                  <c:v>215.46614583333334</c:v>
                </c:pt>
                <c:pt idx="83892">
                  <c:v>215.46875</c:v>
                </c:pt>
                <c:pt idx="83893">
                  <c:v>215.47135416666666</c:v>
                </c:pt>
                <c:pt idx="83894">
                  <c:v>215.47395833333334</c:v>
                </c:pt>
                <c:pt idx="83895">
                  <c:v>215.4765625</c:v>
                </c:pt>
                <c:pt idx="83896">
                  <c:v>215.47916666666666</c:v>
                </c:pt>
                <c:pt idx="83897">
                  <c:v>215.48177083333334</c:v>
                </c:pt>
                <c:pt idx="83898">
                  <c:v>215.484375</c:v>
                </c:pt>
                <c:pt idx="83899">
                  <c:v>215.48697916666666</c:v>
                </c:pt>
                <c:pt idx="83900">
                  <c:v>215.48958333333334</c:v>
                </c:pt>
                <c:pt idx="83901">
                  <c:v>215.4921875</c:v>
                </c:pt>
                <c:pt idx="83902">
                  <c:v>215.49479166666666</c:v>
                </c:pt>
                <c:pt idx="83903">
                  <c:v>215.49739583333334</c:v>
                </c:pt>
                <c:pt idx="83904">
                  <c:v>215.5</c:v>
                </c:pt>
                <c:pt idx="83905">
                  <c:v>215.50260416666666</c:v>
                </c:pt>
                <c:pt idx="83906">
                  <c:v>215.50520833333334</c:v>
                </c:pt>
                <c:pt idx="83907">
                  <c:v>215.5078125</c:v>
                </c:pt>
                <c:pt idx="83908">
                  <c:v>215.51041666666666</c:v>
                </c:pt>
                <c:pt idx="83909">
                  <c:v>215.51302083333334</c:v>
                </c:pt>
                <c:pt idx="83910">
                  <c:v>215.515625</c:v>
                </c:pt>
                <c:pt idx="83911">
                  <c:v>215.51822916666666</c:v>
                </c:pt>
                <c:pt idx="83912">
                  <c:v>215.52083333333334</c:v>
                </c:pt>
                <c:pt idx="83913">
                  <c:v>215.5234375</c:v>
                </c:pt>
                <c:pt idx="83914">
                  <c:v>215.52604166666666</c:v>
                </c:pt>
                <c:pt idx="83915">
                  <c:v>215.52864583333334</c:v>
                </c:pt>
                <c:pt idx="83916">
                  <c:v>215.53125</c:v>
                </c:pt>
                <c:pt idx="83917">
                  <c:v>215.53385416666666</c:v>
                </c:pt>
                <c:pt idx="83918">
                  <c:v>215.53645833333334</c:v>
                </c:pt>
                <c:pt idx="83919">
                  <c:v>215.5390625</c:v>
                </c:pt>
                <c:pt idx="83920">
                  <c:v>215.54166666666666</c:v>
                </c:pt>
                <c:pt idx="83921">
                  <c:v>215.54427083333334</c:v>
                </c:pt>
                <c:pt idx="83922">
                  <c:v>215.546875</c:v>
                </c:pt>
                <c:pt idx="83923">
                  <c:v>215.54947916666666</c:v>
                </c:pt>
                <c:pt idx="83924">
                  <c:v>215.55208333333334</c:v>
                </c:pt>
                <c:pt idx="83925">
                  <c:v>215.5546875</c:v>
                </c:pt>
                <c:pt idx="83926">
                  <c:v>215.55729166666666</c:v>
                </c:pt>
                <c:pt idx="83927">
                  <c:v>215.55989583333334</c:v>
                </c:pt>
                <c:pt idx="83928">
                  <c:v>215.5625</c:v>
                </c:pt>
                <c:pt idx="83929">
                  <c:v>215.56510416666666</c:v>
                </c:pt>
                <c:pt idx="83930">
                  <c:v>215.56770833333334</c:v>
                </c:pt>
                <c:pt idx="83931">
                  <c:v>215.5703125</c:v>
                </c:pt>
                <c:pt idx="83932">
                  <c:v>215.57291666666666</c:v>
                </c:pt>
                <c:pt idx="83933">
                  <c:v>215.57552083333334</c:v>
                </c:pt>
                <c:pt idx="83934">
                  <c:v>215.578125</c:v>
                </c:pt>
                <c:pt idx="83935">
                  <c:v>215.58072916666666</c:v>
                </c:pt>
                <c:pt idx="83936">
                  <c:v>215.58333333333334</c:v>
                </c:pt>
                <c:pt idx="83937">
                  <c:v>215.5859375</c:v>
                </c:pt>
                <c:pt idx="83938">
                  <c:v>215.58854166666666</c:v>
                </c:pt>
                <c:pt idx="83939">
                  <c:v>215.59114583333334</c:v>
                </c:pt>
                <c:pt idx="83940">
                  <c:v>215.59375</c:v>
                </c:pt>
                <c:pt idx="83941">
                  <c:v>215.59635416666666</c:v>
                </c:pt>
                <c:pt idx="83942">
                  <c:v>215.59895833333334</c:v>
                </c:pt>
                <c:pt idx="83943">
                  <c:v>215.6015625</c:v>
                </c:pt>
                <c:pt idx="83944">
                  <c:v>215.60416666666666</c:v>
                </c:pt>
                <c:pt idx="83945">
                  <c:v>215.60677083333334</c:v>
                </c:pt>
                <c:pt idx="83946">
                  <c:v>215.609375</c:v>
                </c:pt>
                <c:pt idx="83947">
                  <c:v>215.61197916666666</c:v>
                </c:pt>
                <c:pt idx="83948">
                  <c:v>215.61458333333334</c:v>
                </c:pt>
                <c:pt idx="83949">
                  <c:v>215.6171875</c:v>
                </c:pt>
                <c:pt idx="83950">
                  <c:v>215.61979166666666</c:v>
                </c:pt>
                <c:pt idx="83951">
                  <c:v>215.62239583333334</c:v>
                </c:pt>
                <c:pt idx="83952">
                  <c:v>215.625</c:v>
                </c:pt>
                <c:pt idx="83953">
                  <c:v>215.62760416666666</c:v>
                </c:pt>
                <c:pt idx="83954">
                  <c:v>215.63020833333334</c:v>
                </c:pt>
                <c:pt idx="83955">
                  <c:v>215.6328125</c:v>
                </c:pt>
                <c:pt idx="83956">
                  <c:v>215.63541666666666</c:v>
                </c:pt>
                <c:pt idx="83957">
                  <c:v>215.63802083333334</c:v>
                </c:pt>
                <c:pt idx="83958">
                  <c:v>215.640625</c:v>
                </c:pt>
                <c:pt idx="83959">
                  <c:v>215.64322916666666</c:v>
                </c:pt>
                <c:pt idx="83960">
                  <c:v>215.64583333333334</c:v>
                </c:pt>
                <c:pt idx="83961">
                  <c:v>215.6484375</c:v>
                </c:pt>
                <c:pt idx="83962">
                  <c:v>215.65104166666666</c:v>
                </c:pt>
                <c:pt idx="83963">
                  <c:v>215.65364583333334</c:v>
                </c:pt>
                <c:pt idx="83964">
                  <c:v>215.65625</c:v>
                </c:pt>
                <c:pt idx="83965">
                  <c:v>215.65885416666666</c:v>
                </c:pt>
                <c:pt idx="83966">
                  <c:v>215.66145833333334</c:v>
                </c:pt>
                <c:pt idx="83967">
                  <c:v>215.6640625</c:v>
                </c:pt>
                <c:pt idx="83968">
                  <c:v>215.66666666666666</c:v>
                </c:pt>
                <c:pt idx="83969">
                  <c:v>215.66927083333334</c:v>
                </c:pt>
                <c:pt idx="83970">
                  <c:v>215.671875</c:v>
                </c:pt>
                <c:pt idx="83971">
                  <c:v>215.67447916666666</c:v>
                </c:pt>
                <c:pt idx="83972">
                  <c:v>215.67708333333334</c:v>
                </c:pt>
                <c:pt idx="83973">
                  <c:v>215.6796875</c:v>
                </c:pt>
                <c:pt idx="83974">
                  <c:v>215.68229166666666</c:v>
                </c:pt>
                <c:pt idx="83975">
                  <c:v>215.68489583333334</c:v>
                </c:pt>
                <c:pt idx="83976">
                  <c:v>215.6875</c:v>
                </c:pt>
                <c:pt idx="83977">
                  <c:v>215.69010416666666</c:v>
                </c:pt>
                <c:pt idx="83978">
                  <c:v>215.69270833333334</c:v>
                </c:pt>
                <c:pt idx="83979">
                  <c:v>215.6953125</c:v>
                </c:pt>
                <c:pt idx="83980">
                  <c:v>215.69791666666666</c:v>
                </c:pt>
                <c:pt idx="83981">
                  <c:v>215.70052083333334</c:v>
                </c:pt>
                <c:pt idx="83982">
                  <c:v>215.703125</c:v>
                </c:pt>
                <c:pt idx="83983">
                  <c:v>215.70572916666666</c:v>
                </c:pt>
                <c:pt idx="83984">
                  <c:v>215.70833333333334</c:v>
                </c:pt>
                <c:pt idx="83985">
                  <c:v>215.7109375</c:v>
                </c:pt>
                <c:pt idx="83986">
                  <c:v>215.71354166666666</c:v>
                </c:pt>
                <c:pt idx="83987">
                  <c:v>215.71614583333334</c:v>
                </c:pt>
                <c:pt idx="83988">
                  <c:v>215.71875</c:v>
                </c:pt>
                <c:pt idx="83989">
                  <c:v>215.72135416666666</c:v>
                </c:pt>
                <c:pt idx="83990">
                  <c:v>215.72395833333334</c:v>
                </c:pt>
                <c:pt idx="83991">
                  <c:v>215.7265625</c:v>
                </c:pt>
                <c:pt idx="83992">
                  <c:v>215.72916666666666</c:v>
                </c:pt>
                <c:pt idx="83993">
                  <c:v>215.73177083333334</c:v>
                </c:pt>
                <c:pt idx="83994">
                  <c:v>215.734375</c:v>
                </c:pt>
                <c:pt idx="83995">
                  <c:v>215.73697916666666</c:v>
                </c:pt>
                <c:pt idx="83996">
                  <c:v>215.73958333333334</c:v>
                </c:pt>
                <c:pt idx="83997">
                  <c:v>215.7421875</c:v>
                </c:pt>
                <c:pt idx="83998">
                  <c:v>215.74479166666666</c:v>
                </c:pt>
                <c:pt idx="83999">
                  <c:v>215.74739583333334</c:v>
                </c:pt>
                <c:pt idx="84000">
                  <c:v>215.75</c:v>
                </c:pt>
                <c:pt idx="84001">
                  <c:v>215.75260416666666</c:v>
                </c:pt>
                <c:pt idx="84002">
                  <c:v>215.75520833333334</c:v>
                </c:pt>
                <c:pt idx="84003">
                  <c:v>215.7578125</c:v>
                </c:pt>
                <c:pt idx="84004">
                  <c:v>215.76041666666666</c:v>
                </c:pt>
                <c:pt idx="84005">
                  <c:v>215.76302083333334</c:v>
                </c:pt>
                <c:pt idx="84006">
                  <c:v>215.765625</c:v>
                </c:pt>
                <c:pt idx="84007">
                  <c:v>215.76822916666666</c:v>
                </c:pt>
                <c:pt idx="84008">
                  <c:v>215.77083333333334</c:v>
                </c:pt>
                <c:pt idx="84009">
                  <c:v>215.7734375</c:v>
                </c:pt>
                <c:pt idx="84010">
                  <c:v>215.77604166666666</c:v>
                </c:pt>
                <c:pt idx="84011">
                  <c:v>215.77864583333334</c:v>
                </c:pt>
                <c:pt idx="84012">
                  <c:v>215.78125</c:v>
                </c:pt>
                <c:pt idx="84013">
                  <c:v>215.78385416666666</c:v>
                </c:pt>
                <c:pt idx="84014">
                  <c:v>215.78645833333334</c:v>
                </c:pt>
                <c:pt idx="84015">
                  <c:v>215.7890625</c:v>
                </c:pt>
                <c:pt idx="84016">
                  <c:v>215.79166666666666</c:v>
                </c:pt>
                <c:pt idx="84017">
                  <c:v>215.79427083333334</c:v>
                </c:pt>
                <c:pt idx="84018">
                  <c:v>215.796875</c:v>
                </c:pt>
                <c:pt idx="84019">
                  <c:v>215.79947916666666</c:v>
                </c:pt>
                <c:pt idx="84020">
                  <c:v>215.80208333333334</c:v>
                </c:pt>
                <c:pt idx="84021">
                  <c:v>215.8046875</c:v>
                </c:pt>
                <c:pt idx="84022">
                  <c:v>215.80729166666666</c:v>
                </c:pt>
                <c:pt idx="84023">
                  <c:v>215.80989583333334</c:v>
                </c:pt>
                <c:pt idx="84024">
                  <c:v>215.8125</c:v>
                </c:pt>
                <c:pt idx="84025">
                  <c:v>215.81510416666666</c:v>
                </c:pt>
                <c:pt idx="84026">
                  <c:v>215.81770833333334</c:v>
                </c:pt>
                <c:pt idx="84027">
                  <c:v>215.8203125</c:v>
                </c:pt>
                <c:pt idx="84028">
                  <c:v>215.82291666666666</c:v>
                </c:pt>
                <c:pt idx="84029">
                  <c:v>215.82552083333334</c:v>
                </c:pt>
                <c:pt idx="84030">
                  <c:v>215.828125</c:v>
                </c:pt>
                <c:pt idx="84031">
                  <c:v>215.83072916666666</c:v>
                </c:pt>
                <c:pt idx="84032">
                  <c:v>215.83333333333334</c:v>
                </c:pt>
                <c:pt idx="84033">
                  <c:v>215.8359375</c:v>
                </c:pt>
                <c:pt idx="84034">
                  <c:v>215.83854166666666</c:v>
                </c:pt>
                <c:pt idx="84035">
                  <c:v>215.84114583333334</c:v>
                </c:pt>
                <c:pt idx="84036">
                  <c:v>215.84375</c:v>
                </c:pt>
                <c:pt idx="84037">
                  <c:v>215.84635416666666</c:v>
                </c:pt>
                <c:pt idx="84038">
                  <c:v>215.84895833333334</c:v>
                </c:pt>
                <c:pt idx="84039">
                  <c:v>215.8515625</c:v>
                </c:pt>
                <c:pt idx="84040">
                  <c:v>215.85416666666666</c:v>
                </c:pt>
                <c:pt idx="84041">
                  <c:v>215.85677083333334</c:v>
                </c:pt>
                <c:pt idx="84042">
                  <c:v>215.859375</c:v>
                </c:pt>
                <c:pt idx="84043">
                  <c:v>215.86197916666666</c:v>
                </c:pt>
                <c:pt idx="84044">
                  <c:v>215.86458333333334</c:v>
                </c:pt>
                <c:pt idx="84045">
                  <c:v>215.8671875</c:v>
                </c:pt>
                <c:pt idx="84046">
                  <c:v>215.86979166666666</c:v>
                </c:pt>
                <c:pt idx="84047">
                  <c:v>215.87239583333334</c:v>
                </c:pt>
                <c:pt idx="84048">
                  <c:v>215.875</c:v>
                </c:pt>
                <c:pt idx="84049">
                  <c:v>215.87760416666666</c:v>
                </c:pt>
                <c:pt idx="84050">
                  <c:v>215.88020833333334</c:v>
                </c:pt>
                <c:pt idx="84051">
                  <c:v>215.8828125</c:v>
                </c:pt>
                <c:pt idx="84052">
                  <c:v>215.88541666666666</c:v>
                </c:pt>
                <c:pt idx="84053">
                  <c:v>215.88802083333334</c:v>
                </c:pt>
                <c:pt idx="84054">
                  <c:v>215.890625</c:v>
                </c:pt>
                <c:pt idx="84055">
                  <c:v>215.89322916666666</c:v>
                </c:pt>
                <c:pt idx="84056">
                  <c:v>215.89583333333334</c:v>
                </c:pt>
                <c:pt idx="84057">
                  <c:v>215.8984375</c:v>
                </c:pt>
                <c:pt idx="84058">
                  <c:v>215.90104166666666</c:v>
                </c:pt>
                <c:pt idx="84059">
                  <c:v>215.90364583333334</c:v>
                </c:pt>
                <c:pt idx="84060">
                  <c:v>215.90625</c:v>
                </c:pt>
                <c:pt idx="84061">
                  <c:v>215.90885416666666</c:v>
                </c:pt>
                <c:pt idx="84062">
                  <c:v>215.91145833333334</c:v>
                </c:pt>
                <c:pt idx="84063">
                  <c:v>215.9140625</c:v>
                </c:pt>
                <c:pt idx="84064">
                  <c:v>215.91666666666666</c:v>
                </c:pt>
                <c:pt idx="84065">
                  <c:v>215.91927083333334</c:v>
                </c:pt>
                <c:pt idx="84066">
                  <c:v>215.921875</c:v>
                </c:pt>
                <c:pt idx="84067">
                  <c:v>215.92447916666666</c:v>
                </c:pt>
                <c:pt idx="84068">
                  <c:v>215.92708333333334</c:v>
                </c:pt>
                <c:pt idx="84069">
                  <c:v>215.9296875</c:v>
                </c:pt>
                <c:pt idx="84070">
                  <c:v>215.93229166666666</c:v>
                </c:pt>
                <c:pt idx="84071">
                  <c:v>215.93489583333334</c:v>
                </c:pt>
                <c:pt idx="84072">
                  <c:v>215.9375</c:v>
                </c:pt>
                <c:pt idx="84073">
                  <c:v>215.94010416666666</c:v>
                </c:pt>
                <c:pt idx="84074">
                  <c:v>215.94270833333334</c:v>
                </c:pt>
                <c:pt idx="84075">
                  <c:v>215.9453125</c:v>
                </c:pt>
                <c:pt idx="84076">
                  <c:v>215.94791666666666</c:v>
                </c:pt>
                <c:pt idx="84077">
                  <c:v>215.95052083333334</c:v>
                </c:pt>
                <c:pt idx="84078">
                  <c:v>215.953125</c:v>
                </c:pt>
                <c:pt idx="84079">
                  <c:v>215.95572916666666</c:v>
                </c:pt>
                <c:pt idx="84080">
                  <c:v>215.95833333333334</c:v>
                </c:pt>
                <c:pt idx="84081">
                  <c:v>215.9609375</c:v>
                </c:pt>
                <c:pt idx="84082">
                  <c:v>215.96354166666666</c:v>
                </c:pt>
                <c:pt idx="84083">
                  <c:v>215.96614583333334</c:v>
                </c:pt>
                <c:pt idx="84084">
                  <c:v>215.96875</c:v>
                </c:pt>
                <c:pt idx="84085">
                  <c:v>215.97135416666666</c:v>
                </c:pt>
                <c:pt idx="84086">
                  <c:v>215.97395833333334</c:v>
                </c:pt>
                <c:pt idx="84087">
                  <c:v>215.9765625</c:v>
                </c:pt>
                <c:pt idx="84088">
                  <c:v>215.97916666666666</c:v>
                </c:pt>
                <c:pt idx="84089">
                  <c:v>215.98177083333334</c:v>
                </c:pt>
                <c:pt idx="84090">
                  <c:v>215.984375</c:v>
                </c:pt>
                <c:pt idx="84091">
                  <c:v>215.98697916666666</c:v>
                </c:pt>
                <c:pt idx="84092">
                  <c:v>215.98958333333334</c:v>
                </c:pt>
                <c:pt idx="84093">
                  <c:v>215.9921875</c:v>
                </c:pt>
                <c:pt idx="84094">
                  <c:v>215.99479166666666</c:v>
                </c:pt>
                <c:pt idx="84095">
                  <c:v>215.99739583333334</c:v>
                </c:pt>
                <c:pt idx="84096">
                  <c:v>216</c:v>
                </c:pt>
                <c:pt idx="84097">
                  <c:v>216.00260416666666</c:v>
                </c:pt>
                <c:pt idx="84098">
                  <c:v>216.00520833333334</c:v>
                </c:pt>
                <c:pt idx="84099">
                  <c:v>216.0078125</c:v>
                </c:pt>
                <c:pt idx="84100">
                  <c:v>216.01041666666666</c:v>
                </c:pt>
                <c:pt idx="84101">
                  <c:v>216.01302083333334</c:v>
                </c:pt>
                <c:pt idx="84102">
                  <c:v>216.015625</c:v>
                </c:pt>
                <c:pt idx="84103">
                  <c:v>216.01822916666666</c:v>
                </c:pt>
                <c:pt idx="84104">
                  <c:v>216.02083333333334</c:v>
                </c:pt>
                <c:pt idx="84105">
                  <c:v>216.0234375</c:v>
                </c:pt>
                <c:pt idx="84106">
                  <c:v>216.02604166666666</c:v>
                </c:pt>
                <c:pt idx="84107">
                  <c:v>216.02864583333334</c:v>
                </c:pt>
                <c:pt idx="84108">
                  <c:v>216.03125</c:v>
                </c:pt>
                <c:pt idx="84109">
                  <c:v>216.03385416666666</c:v>
                </c:pt>
                <c:pt idx="84110">
                  <c:v>216.03645833333334</c:v>
                </c:pt>
                <c:pt idx="84111">
                  <c:v>216.0390625</c:v>
                </c:pt>
                <c:pt idx="84112">
                  <c:v>216.04166666666666</c:v>
                </c:pt>
                <c:pt idx="84113">
                  <c:v>216.04427083333334</c:v>
                </c:pt>
                <c:pt idx="84114">
                  <c:v>216.046875</c:v>
                </c:pt>
                <c:pt idx="84115">
                  <c:v>216.04947916666666</c:v>
                </c:pt>
                <c:pt idx="84116">
                  <c:v>216.05208333333334</c:v>
                </c:pt>
                <c:pt idx="84117">
                  <c:v>216.0546875</c:v>
                </c:pt>
                <c:pt idx="84118">
                  <c:v>216.05729166666666</c:v>
                </c:pt>
                <c:pt idx="84119">
                  <c:v>216.05989583333334</c:v>
                </c:pt>
                <c:pt idx="84120">
                  <c:v>216.0625</c:v>
                </c:pt>
                <c:pt idx="84121">
                  <c:v>216.06510416666666</c:v>
                </c:pt>
                <c:pt idx="84122">
                  <c:v>216.06770833333334</c:v>
                </c:pt>
                <c:pt idx="84123">
                  <c:v>216.0703125</c:v>
                </c:pt>
                <c:pt idx="84124">
                  <c:v>216.07291666666666</c:v>
                </c:pt>
                <c:pt idx="84125">
                  <c:v>216.07552083333334</c:v>
                </c:pt>
                <c:pt idx="84126">
                  <c:v>216.078125</c:v>
                </c:pt>
                <c:pt idx="84127">
                  <c:v>216.08072916666666</c:v>
                </c:pt>
                <c:pt idx="84128">
                  <c:v>216.08333333333334</c:v>
                </c:pt>
                <c:pt idx="84129">
                  <c:v>216.0859375</c:v>
                </c:pt>
                <c:pt idx="84130">
                  <c:v>216.08854166666666</c:v>
                </c:pt>
                <c:pt idx="84131">
                  <c:v>216.09114583333334</c:v>
                </c:pt>
                <c:pt idx="84132">
                  <c:v>216.09375</c:v>
                </c:pt>
                <c:pt idx="84133">
                  <c:v>216.09635416666666</c:v>
                </c:pt>
                <c:pt idx="84134">
                  <c:v>216.09895833333334</c:v>
                </c:pt>
                <c:pt idx="84135">
                  <c:v>216.1015625</c:v>
                </c:pt>
                <c:pt idx="84136">
                  <c:v>216.10416666666666</c:v>
                </c:pt>
                <c:pt idx="84137">
                  <c:v>216.10677083333334</c:v>
                </c:pt>
                <c:pt idx="84138">
                  <c:v>216.109375</c:v>
                </c:pt>
                <c:pt idx="84139">
                  <c:v>216.11197916666666</c:v>
                </c:pt>
                <c:pt idx="84140">
                  <c:v>216.11458333333334</c:v>
                </c:pt>
                <c:pt idx="84141">
                  <c:v>216.1171875</c:v>
                </c:pt>
                <c:pt idx="84142">
                  <c:v>216.11979166666666</c:v>
                </c:pt>
                <c:pt idx="84143">
                  <c:v>216.12239583333334</c:v>
                </c:pt>
                <c:pt idx="84144">
                  <c:v>216.125</c:v>
                </c:pt>
                <c:pt idx="84145">
                  <c:v>216.12760416666666</c:v>
                </c:pt>
                <c:pt idx="84146">
                  <c:v>216.13020833333334</c:v>
                </c:pt>
                <c:pt idx="84147">
                  <c:v>216.1328125</c:v>
                </c:pt>
                <c:pt idx="84148">
                  <c:v>216.13541666666666</c:v>
                </c:pt>
                <c:pt idx="84149">
                  <c:v>216.13802083333334</c:v>
                </c:pt>
                <c:pt idx="84150">
                  <c:v>216.140625</c:v>
                </c:pt>
                <c:pt idx="84151">
                  <c:v>216.14322916666666</c:v>
                </c:pt>
                <c:pt idx="84152">
                  <c:v>216.14583333333334</c:v>
                </c:pt>
                <c:pt idx="84153">
                  <c:v>216.1484375</c:v>
                </c:pt>
                <c:pt idx="84154">
                  <c:v>216.15104166666666</c:v>
                </c:pt>
                <c:pt idx="84155">
                  <c:v>216.15364583333334</c:v>
                </c:pt>
                <c:pt idx="84156">
                  <c:v>216.15625</c:v>
                </c:pt>
                <c:pt idx="84157">
                  <c:v>216.15885416666666</c:v>
                </c:pt>
                <c:pt idx="84158">
                  <c:v>216.16145833333334</c:v>
                </c:pt>
                <c:pt idx="84159">
                  <c:v>216.1640625</c:v>
                </c:pt>
                <c:pt idx="84160">
                  <c:v>216.16666666666666</c:v>
                </c:pt>
                <c:pt idx="84161">
                  <c:v>216.16927083333334</c:v>
                </c:pt>
                <c:pt idx="84162">
                  <c:v>216.171875</c:v>
                </c:pt>
                <c:pt idx="84163">
                  <c:v>216.17447916666666</c:v>
                </c:pt>
                <c:pt idx="84164">
                  <c:v>216.17708333333334</c:v>
                </c:pt>
                <c:pt idx="84165">
                  <c:v>216.1796875</c:v>
                </c:pt>
                <c:pt idx="84166">
                  <c:v>216.18229166666666</c:v>
                </c:pt>
                <c:pt idx="84167">
                  <c:v>216.18489583333334</c:v>
                </c:pt>
                <c:pt idx="84168">
                  <c:v>216.1875</c:v>
                </c:pt>
                <c:pt idx="84169">
                  <c:v>216.19010416666666</c:v>
                </c:pt>
                <c:pt idx="84170">
                  <c:v>216.19270833333334</c:v>
                </c:pt>
                <c:pt idx="84171">
                  <c:v>216.1953125</c:v>
                </c:pt>
                <c:pt idx="84172">
                  <c:v>216.19791666666666</c:v>
                </c:pt>
                <c:pt idx="84173">
                  <c:v>216.20052083333334</c:v>
                </c:pt>
                <c:pt idx="84174">
                  <c:v>216.203125</c:v>
                </c:pt>
                <c:pt idx="84175">
                  <c:v>216.20572916666666</c:v>
                </c:pt>
                <c:pt idx="84176">
                  <c:v>216.20833333333334</c:v>
                </c:pt>
                <c:pt idx="84177">
                  <c:v>216.2109375</c:v>
                </c:pt>
                <c:pt idx="84178">
                  <c:v>216.21354166666666</c:v>
                </c:pt>
                <c:pt idx="84179">
                  <c:v>216.21614583333334</c:v>
                </c:pt>
                <c:pt idx="84180">
                  <c:v>216.21875</c:v>
                </c:pt>
                <c:pt idx="84181">
                  <c:v>216.22135416666666</c:v>
                </c:pt>
                <c:pt idx="84182">
                  <c:v>216.22395833333334</c:v>
                </c:pt>
                <c:pt idx="84183">
                  <c:v>216.2265625</c:v>
                </c:pt>
                <c:pt idx="84184">
                  <c:v>216.22916666666666</c:v>
                </c:pt>
                <c:pt idx="84185">
                  <c:v>216.23177083333334</c:v>
                </c:pt>
                <c:pt idx="84186">
                  <c:v>216.234375</c:v>
                </c:pt>
                <c:pt idx="84187">
                  <c:v>216.23697916666666</c:v>
                </c:pt>
                <c:pt idx="84188">
                  <c:v>216.23958333333334</c:v>
                </c:pt>
                <c:pt idx="84189">
                  <c:v>216.2421875</c:v>
                </c:pt>
                <c:pt idx="84190">
                  <c:v>216.24479166666666</c:v>
                </c:pt>
                <c:pt idx="84191">
                  <c:v>216.24739583333334</c:v>
                </c:pt>
                <c:pt idx="84192">
                  <c:v>216.25</c:v>
                </c:pt>
                <c:pt idx="84193">
                  <c:v>216.25260416666666</c:v>
                </c:pt>
                <c:pt idx="84194">
                  <c:v>216.25520833333334</c:v>
                </c:pt>
                <c:pt idx="84195">
                  <c:v>216.2578125</c:v>
                </c:pt>
                <c:pt idx="84196">
                  <c:v>216.26041666666666</c:v>
                </c:pt>
                <c:pt idx="84197">
                  <c:v>216.26302083333334</c:v>
                </c:pt>
                <c:pt idx="84198">
                  <c:v>216.265625</c:v>
                </c:pt>
                <c:pt idx="84199">
                  <c:v>216.26822916666666</c:v>
                </c:pt>
                <c:pt idx="84200">
                  <c:v>216.27083333333334</c:v>
                </c:pt>
                <c:pt idx="84201">
                  <c:v>216.2734375</c:v>
                </c:pt>
                <c:pt idx="84202">
                  <c:v>216.27604166666666</c:v>
                </c:pt>
                <c:pt idx="84203">
                  <c:v>216.27864583333334</c:v>
                </c:pt>
                <c:pt idx="84204">
                  <c:v>216.28125</c:v>
                </c:pt>
                <c:pt idx="84205">
                  <c:v>216.28385416666666</c:v>
                </c:pt>
                <c:pt idx="84206">
                  <c:v>216.28645833333334</c:v>
                </c:pt>
                <c:pt idx="84207">
                  <c:v>216.2890625</c:v>
                </c:pt>
                <c:pt idx="84208">
                  <c:v>216.29166666666666</c:v>
                </c:pt>
                <c:pt idx="84209">
                  <c:v>216.29427083333334</c:v>
                </c:pt>
                <c:pt idx="84210">
                  <c:v>216.296875</c:v>
                </c:pt>
                <c:pt idx="84211">
                  <c:v>216.29947916666666</c:v>
                </c:pt>
                <c:pt idx="84212">
                  <c:v>216.30208333333334</c:v>
                </c:pt>
                <c:pt idx="84213">
                  <c:v>216.3046875</c:v>
                </c:pt>
                <c:pt idx="84214">
                  <c:v>216.30729166666666</c:v>
                </c:pt>
                <c:pt idx="84215">
                  <c:v>216.30989583333334</c:v>
                </c:pt>
                <c:pt idx="84216">
                  <c:v>216.3125</c:v>
                </c:pt>
                <c:pt idx="84217">
                  <c:v>216.31510416666666</c:v>
                </c:pt>
                <c:pt idx="84218">
                  <c:v>216.31770833333334</c:v>
                </c:pt>
                <c:pt idx="84219">
                  <c:v>216.3203125</c:v>
                </c:pt>
                <c:pt idx="84220">
                  <c:v>216.32291666666666</c:v>
                </c:pt>
                <c:pt idx="84221">
                  <c:v>216.32552083333334</c:v>
                </c:pt>
                <c:pt idx="84222">
                  <c:v>216.328125</c:v>
                </c:pt>
                <c:pt idx="84223">
                  <c:v>216.33072916666666</c:v>
                </c:pt>
                <c:pt idx="84224">
                  <c:v>216.33333333333334</c:v>
                </c:pt>
                <c:pt idx="84225">
                  <c:v>216.3359375</c:v>
                </c:pt>
                <c:pt idx="84226">
                  <c:v>216.33854166666666</c:v>
                </c:pt>
                <c:pt idx="84227">
                  <c:v>216.34114583333334</c:v>
                </c:pt>
                <c:pt idx="84228">
                  <c:v>216.34375</c:v>
                </c:pt>
                <c:pt idx="84229">
                  <c:v>216.34635416666666</c:v>
                </c:pt>
                <c:pt idx="84230">
                  <c:v>216.34895833333334</c:v>
                </c:pt>
                <c:pt idx="84231">
                  <c:v>216.3515625</c:v>
                </c:pt>
                <c:pt idx="84232">
                  <c:v>216.35416666666666</c:v>
                </c:pt>
                <c:pt idx="84233">
                  <c:v>216.35677083333334</c:v>
                </c:pt>
                <c:pt idx="84234">
                  <c:v>216.359375</c:v>
                </c:pt>
                <c:pt idx="84235">
                  <c:v>216.36197916666666</c:v>
                </c:pt>
                <c:pt idx="84236">
                  <c:v>216.36458333333334</c:v>
                </c:pt>
                <c:pt idx="84237">
                  <c:v>216.3671875</c:v>
                </c:pt>
                <c:pt idx="84238">
                  <c:v>216.36979166666666</c:v>
                </c:pt>
                <c:pt idx="84239">
                  <c:v>216.37239583333334</c:v>
                </c:pt>
                <c:pt idx="84240">
                  <c:v>216.375</c:v>
                </c:pt>
                <c:pt idx="84241">
                  <c:v>216.37760416666666</c:v>
                </c:pt>
                <c:pt idx="84242">
                  <c:v>216.38020833333334</c:v>
                </c:pt>
                <c:pt idx="84243">
                  <c:v>216.3828125</c:v>
                </c:pt>
                <c:pt idx="84244">
                  <c:v>216.38541666666666</c:v>
                </c:pt>
                <c:pt idx="84245">
                  <c:v>216.38802083333334</c:v>
                </c:pt>
                <c:pt idx="84246">
                  <c:v>216.390625</c:v>
                </c:pt>
                <c:pt idx="84247">
                  <c:v>216.39322916666666</c:v>
                </c:pt>
                <c:pt idx="84248">
                  <c:v>216.39583333333334</c:v>
                </c:pt>
                <c:pt idx="84249">
                  <c:v>216.3984375</c:v>
                </c:pt>
                <c:pt idx="84250">
                  <c:v>216.40104166666666</c:v>
                </c:pt>
                <c:pt idx="84251">
                  <c:v>216.40364583333334</c:v>
                </c:pt>
                <c:pt idx="84252">
                  <c:v>216.40625</c:v>
                </c:pt>
                <c:pt idx="84253">
                  <c:v>216.40885416666666</c:v>
                </c:pt>
                <c:pt idx="84254">
                  <c:v>216.41145833333334</c:v>
                </c:pt>
                <c:pt idx="84255">
                  <c:v>216.4140625</c:v>
                </c:pt>
                <c:pt idx="84256">
                  <c:v>216.41666666666666</c:v>
                </c:pt>
                <c:pt idx="84257">
                  <c:v>216.41927083333334</c:v>
                </c:pt>
                <c:pt idx="84258">
                  <c:v>216.421875</c:v>
                </c:pt>
                <c:pt idx="84259">
                  <c:v>216.42447916666666</c:v>
                </c:pt>
                <c:pt idx="84260">
                  <c:v>216.42708333333334</c:v>
                </c:pt>
                <c:pt idx="84261">
                  <c:v>216.4296875</c:v>
                </c:pt>
                <c:pt idx="84262">
                  <c:v>216.43229166666666</c:v>
                </c:pt>
                <c:pt idx="84263">
                  <c:v>216.43489583333334</c:v>
                </c:pt>
                <c:pt idx="84264">
                  <c:v>216.4375</c:v>
                </c:pt>
                <c:pt idx="84265">
                  <c:v>216.44010416666666</c:v>
                </c:pt>
                <c:pt idx="84266">
                  <c:v>216.44270833333334</c:v>
                </c:pt>
                <c:pt idx="84267">
                  <c:v>216.4453125</c:v>
                </c:pt>
                <c:pt idx="84268">
                  <c:v>216.44791666666666</c:v>
                </c:pt>
                <c:pt idx="84269">
                  <c:v>216.45052083333334</c:v>
                </c:pt>
                <c:pt idx="84270">
                  <c:v>216.453125</c:v>
                </c:pt>
                <c:pt idx="84271">
                  <c:v>216.45572916666666</c:v>
                </c:pt>
                <c:pt idx="84272">
                  <c:v>216.45833333333334</c:v>
                </c:pt>
                <c:pt idx="84273">
                  <c:v>216.4609375</c:v>
                </c:pt>
                <c:pt idx="84274">
                  <c:v>216.46354166666666</c:v>
                </c:pt>
                <c:pt idx="84275">
                  <c:v>216.46614583333334</c:v>
                </c:pt>
                <c:pt idx="84276">
                  <c:v>216.46875</c:v>
                </c:pt>
                <c:pt idx="84277">
                  <c:v>216.47135416666666</c:v>
                </c:pt>
                <c:pt idx="84278">
                  <c:v>216.47395833333334</c:v>
                </c:pt>
                <c:pt idx="84279">
                  <c:v>216.4765625</c:v>
                </c:pt>
                <c:pt idx="84280">
                  <c:v>216.47916666666666</c:v>
                </c:pt>
                <c:pt idx="84281">
                  <c:v>216.48177083333334</c:v>
                </c:pt>
                <c:pt idx="84282">
                  <c:v>216.484375</c:v>
                </c:pt>
                <c:pt idx="84283">
                  <c:v>216.48697916666666</c:v>
                </c:pt>
                <c:pt idx="84284">
                  <c:v>216.48958333333334</c:v>
                </c:pt>
                <c:pt idx="84285">
                  <c:v>216.4921875</c:v>
                </c:pt>
                <c:pt idx="84286">
                  <c:v>216.49479166666666</c:v>
                </c:pt>
                <c:pt idx="84287">
                  <c:v>216.49739583333334</c:v>
                </c:pt>
                <c:pt idx="84288">
                  <c:v>216.5</c:v>
                </c:pt>
                <c:pt idx="84289">
                  <c:v>216.50260416666666</c:v>
                </c:pt>
                <c:pt idx="84290">
                  <c:v>216.50520833333334</c:v>
                </c:pt>
                <c:pt idx="84291">
                  <c:v>216.5078125</c:v>
                </c:pt>
                <c:pt idx="84292">
                  <c:v>216.51041666666666</c:v>
                </c:pt>
                <c:pt idx="84293">
                  <c:v>216.51302083333334</c:v>
                </c:pt>
                <c:pt idx="84294">
                  <c:v>216.515625</c:v>
                </c:pt>
                <c:pt idx="84295">
                  <c:v>216.51822916666666</c:v>
                </c:pt>
                <c:pt idx="84296">
                  <c:v>216.52083333333334</c:v>
                </c:pt>
                <c:pt idx="84297">
                  <c:v>216.5234375</c:v>
                </c:pt>
                <c:pt idx="84298">
                  <c:v>216.52604166666666</c:v>
                </c:pt>
                <c:pt idx="84299">
                  <c:v>216.52864583333334</c:v>
                </c:pt>
                <c:pt idx="84300">
                  <c:v>216.53125</c:v>
                </c:pt>
                <c:pt idx="84301">
                  <c:v>216.53385416666666</c:v>
                </c:pt>
                <c:pt idx="84302">
                  <c:v>216.53645833333334</c:v>
                </c:pt>
                <c:pt idx="84303">
                  <c:v>216.5390625</c:v>
                </c:pt>
                <c:pt idx="84304">
                  <c:v>216.54166666666666</c:v>
                </c:pt>
                <c:pt idx="84305">
                  <c:v>216.54427083333334</c:v>
                </c:pt>
                <c:pt idx="84306">
                  <c:v>216.546875</c:v>
                </c:pt>
                <c:pt idx="84307">
                  <c:v>216.54947916666666</c:v>
                </c:pt>
                <c:pt idx="84308">
                  <c:v>216.55208333333334</c:v>
                </c:pt>
                <c:pt idx="84309">
                  <c:v>216.5546875</c:v>
                </c:pt>
                <c:pt idx="84310">
                  <c:v>216.55729166666666</c:v>
                </c:pt>
                <c:pt idx="84311">
                  <c:v>216.55989583333334</c:v>
                </c:pt>
                <c:pt idx="84312">
                  <c:v>216.5625</c:v>
                </c:pt>
                <c:pt idx="84313">
                  <c:v>216.56510416666666</c:v>
                </c:pt>
                <c:pt idx="84314">
                  <c:v>216.56770833333334</c:v>
                </c:pt>
                <c:pt idx="84315">
                  <c:v>216.5703125</c:v>
                </c:pt>
                <c:pt idx="84316">
                  <c:v>216.57291666666666</c:v>
                </c:pt>
                <c:pt idx="84317">
                  <c:v>216.57552083333334</c:v>
                </c:pt>
                <c:pt idx="84318">
                  <c:v>216.578125</c:v>
                </c:pt>
                <c:pt idx="84319">
                  <c:v>216.58072916666666</c:v>
                </c:pt>
                <c:pt idx="84320">
                  <c:v>216.58333333333334</c:v>
                </c:pt>
                <c:pt idx="84321">
                  <c:v>216.5859375</c:v>
                </c:pt>
                <c:pt idx="84322">
                  <c:v>216.58854166666666</c:v>
                </c:pt>
                <c:pt idx="84323">
                  <c:v>216.59114583333334</c:v>
                </c:pt>
                <c:pt idx="84324">
                  <c:v>216.59375</c:v>
                </c:pt>
                <c:pt idx="84325">
                  <c:v>216.59635416666666</c:v>
                </c:pt>
                <c:pt idx="84326">
                  <c:v>216.59895833333334</c:v>
                </c:pt>
                <c:pt idx="84327">
                  <c:v>216.6015625</c:v>
                </c:pt>
                <c:pt idx="84328">
                  <c:v>216.60416666666666</c:v>
                </c:pt>
                <c:pt idx="84329">
                  <c:v>216.60677083333334</c:v>
                </c:pt>
                <c:pt idx="84330">
                  <c:v>216.609375</c:v>
                </c:pt>
                <c:pt idx="84331">
                  <c:v>216.61197916666666</c:v>
                </c:pt>
                <c:pt idx="84332">
                  <c:v>216.61458333333334</c:v>
                </c:pt>
                <c:pt idx="84333">
                  <c:v>216.6171875</c:v>
                </c:pt>
                <c:pt idx="84334">
                  <c:v>216.61979166666666</c:v>
                </c:pt>
                <c:pt idx="84335">
                  <c:v>216.62239583333334</c:v>
                </c:pt>
                <c:pt idx="84336">
                  <c:v>216.625</c:v>
                </c:pt>
                <c:pt idx="84337">
                  <c:v>216.62760416666666</c:v>
                </c:pt>
                <c:pt idx="84338">
                  <c:v>216.63020833333334</c:v>
                </c:pt>
                <c:pt idx="84339">
                  <c:v>216.6328125</c:v>
                </c:pt>
                <c:pt idx="84340">
                  <c:v>216.63541666666666</c:v>
                </c:pt>
                <c:pt idx="84341">
                  <c:v>216.63802083333334</c:v>
                </c:pt>
                <c:pt idx="84342">
                  <c:v>216.640625</c:v>
                </c:pt>
                <c:pt idx="84343">
                  <c:v>216.64322916666666</c:v>
                </c:pt>
                <c:pt idx="84344">
                  <c:v>216.64583333333334</c:v>
                </c:pt>
                <c:pt idx="84345">
                  <c:v>216.6484375</c:v>
                </c:pt>
                <c:pt idx="84346">
                  <c:v>216.65104166666666</c:v>
                </c:pt>
                <c:pt idx="84347">
                  <c:v>216.65364583333334</c:v>
                </c:pt>
                <c:pt idx="84348">
                  <c:v>216.65625</c:v>
                </c:pt>
                <c:pt idx="84349">
                  <c:v>216.65885416666666</c:v>
                </c:pt>
                <c:pt idx="84350">
                  <c:v>216.66145833333334</c:v>
                </c:pt>
                <c:pt idx="84351">
                  <c:v>216.6640625</c:v>
                </c:pt>
                <c:pt idx="84352">
                  <c:v>216.66666666666666</c:v>
                </c:pt>
                <c:pt idx="84353">
                  <c:v>216.66927083333334</c:v>
                </c:pt>
                <c:pt idx="84354">
                  <c:v>216.671875</c:v>
                </c:pt>
                <c:pt idx="84355">
                  <c:v>216.67447916666666</c:v>
                </c:pt>
                <c:pt idx="84356">
                  <c:v>216.67708333333334</c:v>
                </c:pt>
                <c:pt idx="84357">
                  <c:v>216.6796875</c:v>
                </c:pt>
                <c:pt idx="84358">
                  <c:v>216.68229166666666</c:v>
                </c:pt>
                <c:pt idx="84359">
                  <c:v>216.68489583333334</c:v>
                </c:pt>
                <c:pt idx="84360">
                  <c:v>216.6875</c:v>
                </c:pt>
                <c:pt idx="84361">
                  <c:v>216.69010416666666</c:v>
                </c:pt>
                <c:pt idx="84362">
                  <c:v>216.69270833333334</c:v>
                </c:pt>
                <c:pt idx="84363">
                  <c:v>216.6953125</c:v>
                </c:pt>
                <c:pt idx="84364">
                  <c:v>216.69791666666666</c:v>
                </c:pt>
                <c:pt idx="84365">
                  <c:v>216.70052083333334</c:v>
                </c:pt>
                <c:pt idx="84366">
                  <c:v>216.703125</c:v>
                </c:pt>
                <c:pt idx="84367">
                  <c:v>216.70572916666666</c:v>
                </c:pt>
                <c:pt idx="84368">
                  <c:v>216.70833333333334</c:v>
                </c:pt>
                <c:pt idx="84369">
                  <c:v>216.7109375</c:v>
                </c:pt>
                <c:pt idx="84370">
                  <c:v>216.71354166666666</c:v>
                </c:pt>
                <c:pt idx="84371">
                  <c:v>216.71614583333334</c:v>
                </c:pt>
                <c:pt idx="84372">
                  <c:v>216.71875</c:v>
                </c:pt>
                <c:pt idx="84373">
                  <c:v>216.72135416666666</c:v>
                </c:pt>
                <c:pt idx="84374">
                  <c:v>216.72395833333334</c:v>
                </c:pt>
                <c:pt idx="84375">
                  <c:v>216.7265625</c:v>
                </c:pt>
                <c:pt idx="84376">
                  <c:v>216.72916666666666</c:v>
                </c:pt>
                <c:pt idx="84377">
                  <c:v>216.73177083333334</c:v>
                </c:pt>
                <c:pt idx="84378">
                  <c:v>216.734375</c:v>
                </c:pt>
                <c:pt idx="84379">
                  <c:v>216.73697916666666</c:v>
                </c:pt>
                <c:pt idx="84380">
                  <c:v>216.73958333333334</c:v>
                </c:pt>
                <c:pt idx="84381">
                  <c:v>216.7421875</c:v>
                </c:pt>
                <c:pt idx="84382">
                  <c:v>216.74479166666666</c:v>
                </c:pt>
                <c:pt idx="84383">
                  <c:v>216.74739583333334</c:v>
                </c:pt>
                <c:pt idx="84384">
                  <c:v>216.75</c:v>
                </c:pt>
                <c:pt idx="84385">
                  <c:v>216.75260416666666</c:v>
                </c:pt>
                <c:pt idx="84386">
                  <c:v>216.75520833333334</c:v>
                </c:pt>
                <c:pt idx="84387">
                  <c:v>216.7578125</c:v>
                </c:pt>
                <c:pt idx="84388">
                  <c:v>216.76041666666666</c:v>
                </c:pt>
                <c:pt idx="84389">
                  <c:v>216.76302083333334</c:v>
                </c:pt>
                <c:pt idx="84390">
                  <c:v>216.765625</c:v>
                </c:pt>
                <c:pt idx="84391">
                  <c:v>216.76822916666666</c:v>
                </c:pt>
                <c:pt idx="84392">
                  <c:v>216.77083333333334</c:v>
                </c:pt>
                <c:pt idx="84393">
                  <c:v>216.7734375</c:v>
                </c:pt>
                <c:pt idx="84394">
                  <c:v>216.77604166666666</c:v>
                </c:pt>
                <c:pt idx="84395">
                  <c:v>216.77864583333334</c:v>
                </c:pt>
                <c:pt idx="84396">
                  <c:v>216.78125</c:v>
                </c:pt>
                <c:pt idx="84397">
                  <c:v>216.78385416666666</c:v>
                </c:pt>
                <c:pt idx="84398">
                  <c:v>216.78645833333334</c:v>
                </c:pt>
                <c:pt idx="84399">
                  <c:v>216.7890625</c:v>
                </c:pt>
                <c:pt idx="84400">
                  <c:v>216.79166666666666</c:v>
                </c:pt>
                <c:pt idx="84401">
                  <c:v>216.79427083333334</c:v>
                </c:pt>
                <c:pt idx="84402">
                  <c:v>216.796875</c:v>
                </c:pt>
                <c:pt idx="84403">
                  <c:v>216.79947916666666</c:v>
                </c:pt>
                <c:pt idx="84404">
                  <c:v>216.80208333333334</c:v>
                </c:pt>
                <c:pt idx="84405">
                  <c:v>216.8046875</c:v>
                </c:pt>
                <c:pt idx="84406">
                  <c:v>216.80729166666666</c:v>
                </c:pt>
                <c:pt idx="84407">
                  <c:v>216.80989583333334</c:v>
                </c:pt>
                <c:pt idx="84408">
                  <c:v>216.8125</c:v>
                </c:pt>
                <c:pt idx="84409">
                  <c:v>216.81510416666666</c:v>
                </c:pt>
                <c:pt idx="84410">
                  <c:v>216.81770833333334</c:v>
                </c:pt>
                <c:pt idx="84411">
                  <c:v>216.8203125</c:v>
                </c:pt>
                <c:pt idx="84412">
                  <c:v>216.82291666666666</c:v>
                </c:pt>
                <c:pt idx="84413">
                  <c:v>216.82552083333334</c:v>
                </c:pt>
                <c:pt idx="84414">
                  <c:v>216.828125</c:v>
                </c:pt>
                <c:pt idx="84415">
                  <c:v>216.83072916666666</c:v>
                </c:pt>
                <c:pt idx="84416">
                  <c:v>216.83333333333334</c:v>
                </c:pt>
                <c:pt idx="84417">
                  <c:v>216.8359375</c:v>
                </c:pt>
                <c:pt idx="84418">
                  <c:v>216.83854166666666</c:v>
                </c:pt>
                <c:pt idx="84419">
                  <c:v>216.84114583333334</c:v>
                </c:pt>
                <c:pt idx="84420">
                  <c:v>216.84375</c:v>
                </c:pt>
                <c:pt idx="84421">
                  <c:v>216.84635416666666</c:v>
                </c:pt>
                <c:pt idx="84422">
                  <c:v>216.84895833333334</c:v>
                </c:pt>
                <c:pt idx="84423">
                  <c:v>216.8515625</c:v>
                </c:pt>
                <c:pt idx="84424">
                  <c:v>216.85416666666666</c:v>
                </c:pt>
                <c:pt idx="84425">
                  <c:v>216.85677083333334</c:v>
                </c:pt>
                <c:pt idx="84426">
                  <c:v>216.859375</c:v>
                </c:pt>
                <c:pt idx="84427">
                  <c:v>216.86197916666666</c:v>
                </c:pt>
                <c:pt idx="84428">
                  <c:v>216.86458333333334</c:v>
                </c:pt>
                <c:pt idx="84429">
                  <c:v>216.8671875</c:v>
                </c:pt>
                <c:pt idx="84430">
                  <c:v>216.86979166666666</c:v>
                </c:pt>
                <c:pt idx="84431">
                  <c:v>216.87239583333334</c:v>
                </c:pt>
                <c:pt idx="84432">
                  <c:v>216.875</c:v>
                </c:pt>
                <c:pt idx="84433">
                  <c:v>216.87760416666666</c:v>
                </c:pt>
                <c:pt idx="84434">
                  <c:v>216.88020833333334</c:v>
                </c:pt>
                <c:pt idx="84435">
                  <c:v>216.8828125</c:v>
                </c:pt>
                <c:pt idx="84436">
                  <c:v>216.88541666666666</c:v>
                </c:pt>
                <c:pt idx="84437">
                  <c:v>216.88802083333334</c:v>
                </c:pt>
                <c:pt idx="84438">
                  <c:v>216.890625</c:v>
                </c:pt>
                <c:pt idx="84439">
                  <c:v>216.89322916666666</c:v>
                </c:pt>
                <c:pt idx="84440">
                  <c:v>216.89583333333334</c:v>
                </c:pt>
                <c:pt idx="84441">
                  <c:v>216.8984375</c:v>
                </c:pt>
                <c:pt idx="84442">
                  <c:v>216.90104166666666</c:v>
                </c:pt>
                <c:pt idx="84443">
                  <c:v>216.90364583333334</c:v>
                </c:pt>
                <c:pt idx="84444">
                  <c:v>216.90625</c:v>
                </c:pt>
                <c:pt idx="84445">
                  <c:v>216.90885416666666</c:v>
                </c:pt>
                <c:pt idx="84446">
                  <c:v>216.91145833333334</c:v>
                </c:pt>
                <c:pt idx="84447">
                  <c:v>216.9140625</c:v>
                </c:pt>
                <c:pt idx="84448">
                  <c:v>216.91666666666666</c:v>
                </c:pt>
                <c:pt idx="84449">
                  <c:v>216.91927083333334</c:v>
                </c:pt>
                <c:pt idx="84450">
                  <c:v>216.921875</c:v>
                </c:pt>
                <c:pt idx="84451">
                  <c:v>216.92447916666666</c:v>
                </c:pt>
                <c:pt idx="84452">
                  <c:v>216.92708333333334</c:v>
                </c:pt>
                <c:pt idx="84453">
                  <c:v>216.9296875</c:v>
                </c:pt>
                <c:pt idx="84454">
                  <c:v>216.93229166666666</c:v>
                </c:pt>
                <c:pt idx="84455">
                  <c:v>216.93489583333334</c:v>
                </c:pt>
                <c:pt idx="84456">
                  <c:v>216.9375</c:v>
                </c:pt>
                <c:pt idx="84457">
                  <c:v>216.94010416666666</c:v>
                </c:pt>
                <c:pt idx="84458">
                  <c:v>216.94270833333334</c:v>
                </c:pt>
                <c:pt idx="84459">
                  <c:v>216.9453125</c:v>
                </c:pt>
                <c:pt idx="84460">
                  <c:v>216.94791666666666</c:v>
                </c:pt>
                <c:pt idx="84461">
                  <c:v>216.95052083333334</c:v>
                </c:pt>
                <c:pt idx="84462">
                  <c:v>216.953125</c:v>
                </c:pt>
                <c:pt idx="84463">
                  <c:v>216.95572916666666</c:v>
                </c:pt>
                <c:pt idx="84464">
                  <c:v>216.95833333333334</c:v>
                </c:pt>
                <c:pt idx="84465">
                  <c:v>216.9609375</c:v>
                </c:pt>
                <c:pt idx="84466">
                  <c:v>216.96354166666666</c:v>
                </c:pt>
                <c:pt idx="84467">
                  <c:v>216.96614583333334</c:v>
                </c:pt>
                <c:pt idx="84468">
                  <c:v>216.96875</c:v>
                </c:pt>
                <c:pt idx="84469">
                  <c:v>216.97135416666666</c:v>
                </c:pt>
                <c:pt idx="84470">
                  <c:v>216.97395833333334</c:v>
                </c:pt>
                <c:pt idx="84471">
                  <c:v>216.9765625</c:v>
                </c:pt>
                <c:pt idx="84472">
                  <c:v>216.97916666666666</c:v>
                </c:pt>
                <c:pt idx="84473">
                  <c:v>216.98177083333334</c:v>
                </c:pt>
                <c:pt idx="84474">
                  <c:v>216.984375</c:v>
                </c:pt>
                <c:pt idx="84475">
                  <c:v>216.98697916666666</c:v>
                </c:pt>
                <c:pt idx="84476">
                  <c:v>216.98958333333334</c:v>
                </c:pt>
                <c:pt idx="84477">
                  <c:v>216.9921875</c:v>
                </c:pt>
                <c:pt idx="84478">
                  <c:v>216.99479166666666</c:v>
                </c:pt>
                <c:pt idx="84479">
                  <c:v>216.99739583333334</c:v>
                </c:pt>
                <c:pt idx="84480">
                  <c:v>217</c:v>
                </c:pt>
                <c:pt idx="84481">
                  <c:v>217.00260416666666</c:v>
                </c:pt>
                <c:pt idx="84482">
                  <c:v>217.00520833333334</c:v>
                </c:pt>
                <c:pt idx="84483">
                  <c:v>217.0078125</c:v>
                </c:pt>
                <c:pt idx="84484">
                  <c:v>217.01041666666666</c:v>
                </c:pt>
                <c:pt idx="84485">
                  <c:v>217.01302083333334</c:v>
                </c:pt>
                <c:pt idx="84486">
                  <c:v>217.015625</c:v>
                </c:pt>
                <c:pt idx="84487">
                  <c:v>217.01822916666666</c:v>
                </c:pt>
                <c:pt idx="84488">
                  <c:v>217.02083333333334</c:v>
                </c:pt>
                <c:pt idx="84489">
                  <c:v>217.0234375</c:v>
                </c:pt>
                <c:pt idx="84490">
                  <c:v>217.02604166666666</c:v>
                </c:pt>
                <c:pt idx="84491">
                  <c:v>217.02864583333334</c:v>
                </c:pt>
                <c:pt idx="84492">
                  <c:v>217.03125</c:v>
                </c:pt>
                <c:pt idx="84493">
                  <c:v>217.03385416666666</c:v>
                </c:pt>
                <c:pt idx="84494">
                  <c:v>217.03645833333334</c:v>
                </c:pt>
                <c:pt idx="84495">
                  <c:v>217.0390625</c:v>
                </c:pt>
                <c:pt idx="84496">
                  <c:v>217.04166666666666</c:v>
                </c:pt>
                <c:pt idx="84497">
                  <c:v>217.04427083333334</c:v>
                </c:pt>
                <c:pt idx="84498">
                  <c:v>217.046875</c:v>
                </c:pt>
                <c:pt idx="84499">
                  <c:v>217.04947916666666</c:v>
                </c:pt>
                <c:pt idx="84500">
                  <c:v>217.05208333333334</c:v>
                </c:pt>
                <c:pt idx="84501">
                  <c:v>217.0546875</c:v>
                </c:pt>
                <c:pt idx="84502">
                  <c:v>217.05729166666666</c:v>
                </c:pt>
                <c:pt idx="84503">
                  <c:v>217.05989583333334</c:v>
                </c:pt>
                <c:pt idx="84504">
                  <c:v>217.0625</c:v>
                </c:pt>
                <c:pt idx="84505">
                  <c:v>217.06510416666666</c:v>
                </c:pt>
                <c:pt idx="84506">
                  <c:v>217.06770833333334</c:v>
                </c:pt>
                <c:pt idx="84507">
                  <c:v>217.0703125</c:v>
                </c:pt>
                <c:pt idx="84508">
                  <c:v>217.07291666666666</c:v>
                </c:pt>
                <c:pt idx="84509">
                  <c:v>217.07552083333334</c:v>
                </c:pt>
                <c:pt idx="84510">
                  <c:v>217.078125</c:v>
                </c:pt>
                <c:pt idx="84511">
                  <c:v>217.08072916666666</c:v>
                </c:pt>
                <c:pt idx="84512">
                  <c:v>217.08333333333334</c:v>
                </c:pt>
                <c:pt idx="84513">
                  <c:v>217.0859375</c:v>
                </c:pt>
                <c:pt idx="84514">
                  <c:v>217.08854166666666</c:v>
                </c:pt>
                <c:pt idx="84515">
                  <c:v>217.09114583333334</c:v>
                </c:pt>
                <c:pt idx="84516">
                  <c:v>217.09375</c:v>
                </c:pt>
                <c:pt idx="84517">
                  <c:v>217.09635416666666</c:v>
                </c:pt>
                <c:pt idx="84518">
                  <c:v>217.09895833333334</c:v>
                </c:pt>
                <c:pt idx="84519">
                  <c:v>217.1015625</c:v>
                </c:pt>
                <c:pt idx="84520">
                  <c:v>217.10416666666666</c:v>
                </c:pt>
                <c:pt idx="84521">
                  <c:v>217.10677083333334</c:v>
                </c:pt>
                <c:pt idx="84522">
                  <c:v>217.109375</c:v>
                </c:pt>
                <c:pt idx="84523">
                  <c:v>217.11197916666666</c:v>
                </c:pt>
                <c:pt idx="84524">
                  <c:v>217.11458333333334</c:v>
                </c:pt>
                <c:pt idx="84525">
                  <c:v>217.1171875</c:v>
                </c:pt>
                <c:pt idx="84526">
                  <c:v>217.11979166666666</c:v>
                </c:pt>
                <c:pt idx="84527">
                  <c:v>217.12239583333334</c:v>
                </c:pt>
                <c:pt idx="84528">
                  <c:v>217.125</c:v>
                </c:pt>
                <c:pt idx="84529">
                  <c:v>217.12760416666666</c:v>
                </c:pt>
                <c:pt idx="84530">
                  <c:v>217.13020833333334</c:v>
                </c:pt>
                <c:pt idx="84531">
                  <c:v>217.1328125</c:v>
                </c:pt>
                <c:pt idx="84532">
                  <c:v>217.13541666666666</c:v>
                </c:pt>
                <c:pt idx="84533">
                  <c:v>217.13802083333334</c:v>
                </c:pt>
                <c:pt idx="84534">
                  <c:v>217.140625</c:v>
                </c:pt>
                <c:pt idx="84535">
                  <c:v>217.14322916666666</c:v>
                </c:pt>
                <c:pt idx="84536">
                  <c:v>217.14583333333334</c:v>
                </c:pt>
                <c:pt idx="84537">
                  <c:v>217.1484375</c:v>
                </c:pt>
                <c:pt idx="84538">
                  <c:v>217.15104166666666</c:v>
                </c:pt>
                <c:pt idx="84539">
                  <c:v>217.15364583333334</c:v>
                </c:pt>
                <c:pt idx="84540">
                  <c:v>217.15625</c:v>
                </c:pt>
                <c:pt idx="84541">
                  <c:v>217.15885416666666</c:v>
                </c:pt>
                <c:pt idx="84542">
                  <c:v>217.16145833333334</c:v>
                </c:pt>
                <c:pt idx="84543">
                  <c:v>217.1640625</c:v>
                </c:pt>
                <c:pt idx="84544">
                  <c:v>217.16666666666666</c:v>
                </c:pt>
                <c:pt idx="84545">
                  <c:v>217.16927083333334</c:v>
                </c:pt>
                <c:pt idx="84546">
                  <c:v>217.171875</c:v>
                </c:pt>
                <c:pt idx="84547">
                  <c:v>217.17447916666666</c:v>
                </c:pt>
                <c:pt idx="84548">
                  <c:v>217.17708333333334</c:v>
                </c:pt>
                <c:pt idx="84549">
                  <c:v>217.1796875</c:v>
                </c:pt>
                <c:pt idx="84550">
                  <c:v>217.18229166666666</c:v>
                </c:pt>
                <c:pt idx="84551">
                  <c:v>217.18489583333334</c:v>
                </c:pt>
                <c:pt idx="84552">
                  <c:v>217.1875</c:v>
                </c:pt>
                <c:pt idx="84553">
                  <c:v>217.19010416666666</c:v>
                </c:pt>
                <c:pt idx="84554">
                  <c:v>217.19270833333334</c:v>
                </c:pt>
                <c:pt idx="84555">
                  <c:v>217.1953125</c:v>
                </c:pt>
                <c:pt idx="84556">
                  <c:v>217.19791666666666</c:v>
                </c:pt>
                <c:pt idx="84557">
                  <c:v>217.20052083333334</c:v>
                </c:pt>
                <c:pt idx="84558">
                  <c:v>217.203125</c:v>
                </c:pt>
                <c:pt idx="84559">
                  <c:v>217.20572916666666</c:v>
                </c:pt>
                <c:pt idx="84560">
                  <c:v>217.20833333333334</c:v>
                </c:pt>
                <c:pt idx="84561">
                  <c:v>217.2109375</c:v>
                </c:pt>
                <c:pt idx="84562">
                  <c:v>217.21354166666666</c:v>
                </c:pt>
                <c:pt idx="84563">
                  <c:v>217.21614583333334</c:v>
                </c:pt>
                <c:pt idx="84564">
                  <c:v>217.21875</c:v>
                </c:pt>
                <c:pt idx="84565">
                  <c:v>217.22135416666666</c:v>
                </c:pt>
                <c:pt idx="84566">
                  <c:v>217.22395833333334</c:v>
                </c:pt>
                <c:pt idx="84567">
                  <c:v>217.2265625</c:v>
                </c:pt>
                <c:pt idx="84568">
                  <c:v>217.22916666666666</c:v>
                </c:pt>
                <c:pt idx="84569">
                  <c:v>217.23177083333334</c:v>
                </c:pt>
                <c:pt idx="84570">
                  <c:v>217.234375</c:v>
                </c:pt>
                <c:pt idx="84571">
                  <c:v>217.23697916666666</c:v>
                </c:pt>
                <c:pt idx="84572">
                  <c:v>217.23958333333334</c:v>
                </c:pt>
                <c:pt idx="84573">
                  <c:v>217.2421875</c:v>
                </c:pt>
                <c:pt idx="84574">
                  <c:v>217.24479166666666</c:v>
                </c:pt>
                <c:pt idx="84575">
                  <c:v>217.24739583333334</c:v>
                </c:pt>
                <c:pt idx="84576">
                  <c:v>217.25</c:v>
                </c:pt>
                <c:pt idx="84577">
                  <c:v>217.25260416666666</c:v>
                </c:pt>
                <c:pt idx="84578">
                  <c:v>217.25520833333334</c:v>
                </c:pt>
                <c:pt idx="84579">
                  <c:v>217.2578125</c:v>
                </c:pt>
                <c:pt idx="84580">
                  <c:v>217.26041666666666</c:v>
                </c:pt>
                <c:pt idx="84581">
                  <c:v>217.26302083333334</c:v>
                </c:pt>
                <c:pt idx="84582">
                  <c:v>217.265625</c:v>
                </c:pt>
                <c:pt idx="84583">
                  <c:v>217.26822916666666</c:v>
                </c:pt>
                <c:pt idx="84584">
                  <c:v>217.27083333333334</c:v>
                </c:pt>
                <c:pt idx="84585">
                  <c:v>217.2734375</c:v>
                </c:pt>
                <c:pt idx="84586">
                  <c:v>217.27604166666666</c:v>
                </c:pt>
                <c:pt idx="84587">
                  <c:v>217.27864583333334</c:v>
                </c:pt>
                <c:pt idx="84588">
                  <c:v>217.28125</c:v>
                </c:pt>
                <c:pt idx="84589">
                  <c:v>217.28385416666666</c:v>
                </c:pt>
                <c:pt idx="84590">
                  <c:v>217.28645833333334</c:v>
                </c:pt>
                <c:pt idx="84591">
                  <c:v>217.2890625</c:v>
                </c:pt>
                <c:pt idx="84592">
                  <c:v>217.29166666666666</c:v>
                </c:pt>
                <c:pt idx="84593">
                  <c:v>217.29427083333334</c:v>
                </c:pt>
                <c:pt idx="84594">
                  <c:v>217.296875</c:v>
                </c:pt>
                <c:pt idx="84595">
                  <c:v>217.29947916666666</c:v>
                </c:pt>
                <c:pt idx="84596">
                  <c:v>217.30208333333334</c:v>
                </c:pt>
                <c:pt idx="84597">
                  <c:v>217.3046875</c:v>
                </c:pt>
                <c:pt idx="84598">
                  <c:v>217.30729166666666</c:v>
                </c:pt>
                <c:pt idx="84599">
                  <c:v>217.30989583333334</c:v>
                </c:pt>
                <c:pt idx="84600">
                  <c:v>217.3125</c:v>
                </c:pt>
                <c:pt idx="84601">
                  <c:v>217.31510416666666</c:v>
                </c:pt>
                <c:pt idx="84602">
                  <c:v>217.31770833333334</c:v>
                </c:pt>
                <c:pt idx="84603">
                  <c:v>217.3203125</c:v>
                </c:pt>
                <c:pt idx="84604">
                  <c:v>217.32291666666666</c:v>
                </c:pt>
                <c:pt idx="84605">
                  <c:v>217.32552083333334</c:v>
                </c:pt>
                <c:pt idx="84606">
                  <c:v>217.328125</c:v>
                </c:pt>
                <c:pt idx="84607">
                  <c:v>217.33072916666666</c:v>
                </c:pt>
                <c:pt idx="84608">
                  <c:v>217.33333333333334</c:v>
                </c:pt>
                <c:pt idx="84609">
                  <c:v>217.3359375</c:v>
                </c:pt>
                <c:pt idx="84610">
                  <c:v>217.33854166666666</c:v>
                </c:pt>
                <c:pt idx="84611">
                  <c:v>217.34114583333334</c:v>
                </c:pt>
                <c:pt idx="84612">
                  <c:v>217.34375</c:v>
                </c:pt>
                <c:pt idx="84613">
                  <c:v>217.34635416666666</c:v>
                </c:pt>
                <c:pt idx="84614">
                  <c:v>217.34895833333334</c:v>
                </c:pt>
                <c:pt idx="84615">
                  <c:v>217.3515625</c:v>
                </c:pt>
                <c:pt idx="84616">
                  <c:v>217.35416666666666</c:v>
                </c:pt>
                <c:pt idx="84617">
                  <c:v>217.35677083333334</c:v>
                </c:pt>
                <c:pt idx="84618">
                  <c:v>217.359375</c:v>
                </c:pt>
                <c:pt idx="84619">
                  <c:v>217.36197916666666</c:v>
                </c:pt>
                <c:pt idx="84620">
                  <c:v>217.36458333333334</c:v>
                </c:pt>
                <c:pt idx="84621">
                  <c:v>217.3671875</c:v>
                </c:pt>
                <c:pt idx="84622">
                  <c:v>217.36979166666666</c:v>
                </c:pt>
                <c:pt idx="84623">
                  <c:v>217.37239583333334</c:v>
                </c:pt>
                <c:pt idx="84624">
                  <c:v>217.375</c:v>
                </c:pt>
                <c:pt idx="84625">
                  <c:v>217.37760416666666</c:v>
                </c:pt>
                <c:pt idx="84626">
                  <c:v>217.38020833333334</c:v>
                </c:pt>
                <c:pt idx="84627">
                  <c:v>217.3828125</c:v>
                </c:pt>
                <c:pt idx="84628">
                  <c:v>217.38541666666666</c:v>
                </c:pt>
                <c:pt idx="84629">
                  <c:v>217.38802083333334</c:v>
                </c:pt>
                <c:pt idx="84630">
                  <c:v>217.390625</c:v>
                </c:pt>
                <c:pt idx="84631">
                  <c:v>217.39322916666666</c:v>
                </c:pt>
                <c:pt idx="84632">
                  <c:v>217.39583333333334</c:v>
                </c:pt>
                <c:pt idx="84633">
                  <c:v>217.3984375</c:v>
                </c:pt>
                <c:pt idx="84634">
                  <c:v>217.40104166666666</c:v>
                </c:pt>
                <c:pt idx="84635">
                  <c:v>217.40364583333334</c:v>
                </c:pt>
                <c:pt idx="84636">
                  <c:v>217.40625</c:v>
                </c:pt>
                <c:pt idx="84637">
                  <c:v>217.40885416666666</c:v>
                </c:pt>
                <c:pt idx="84638">
                  <c:v>217.41145833333334</c:v>
                </c:pt>
                <c:pt idx="84639">
                  <c:v>217.4140625</c:v>
                </c:pt>
                <c:pt idx="84640">
                  <c:v>217.41666666666666</c:v>
                </c:pt>
                <c:pt idx="84641">
                  <c:v>217.41927083333334</c:v>
                </c:pt>
                <c:pt idx="84642">
                  <c:v>217.421875</c:v>
                </c:pt>
                <c:pt idx="84643">
                  <c:v>217.42447916666666</c:v>
                </c:pt>
                <c:pt idx="84644">
                  <c:v>217.42708333333334</c:v>
                </c:pt>
                <c:pt idx="84645">
                  <c:v>217.4296875</c:v>
                </c:pt>
                <c:pt idx="84646">
                  <c:v>217.43229166666666</c:v>
                </c:pt>
                <c:pt idx="84647">
                  <c:v>217.43489583333334</c:v>
                </c:pt>
                <c:pt idx="84648">
                  <c:v>217.4375</c:v>
                </c:pt>
                <c:pt idx="84649">
                  <c:v>217.44010416666666</c:v>
                </c:pt>
                <c:pt idx="84650">
                  <c:v>217.44270833333334</c:v>
                </c:pt>
                <c:pt idx="84651">
                  <c:v>217.4453125</c:v>
                </c:pt>
                <c:pt idx="84652">
                  <c:v>217.44791666666666</c:v>
                </c:pt>
                <c:pt idx="84653">
                  <c:v>217.45052083333334</c:v>
                </c:pt>
                <c:pt idx="84654">
                  <c:v>217.453125</c:v>
                </c:pt>
                <c:pt idx="84655">
                  <c:v>217.45572916666666</c:v>
                </c:pt>
                <c:pt idx="84656">
                  <c:v>217.45833333333334</c:v>
                </c:pt>
                <c:pt idx="84657">
                  <c:v>217.4609375</c:v>
                </c:pt>
                <c:pt idx="84658">
                  <c:v>217.46354166666666</c:v>
                </c:pt>
                <c:pt idx="84659">
                  <c:v>217.46614583333334</c:v>
                </c:pt>
                <c:pt idx="84660">
                  <c:v>217.46875</c:v>
                </c:pt>
                <c:pt idx="84661">
                  <c:v>217.47135416666666</c:v>
                </c:pt>
                <c:pt idx="84662">
                  <c:v>217.47395833333334</c:v>
                </c:pt>
                <c:pt idx="84663">
                  <c:v>217.4765625</c:v>
                </c:pt>
                <c:pt idx="84664">
                  <c:v>217.47916666666666</c:v>
                </c:pt>
                <c:pt idx="84665">
                  <c:v>217.48177083333334</c:v>
                </c:pt>
                <c:pt idx="84666">
                  <c:v>217.484375</c:v>
                </c:pt>
                <c:pt idx="84667">
                  <c:v>217.48697916666666</c:v>
                </c:pt>
                <c:pt idx="84668">
                  <c:v>217.48958333333334</c:v>
                </c:pt>
                <c:pt idx="84669">
                  <c:v>217.4921875</c:v>
                </c:pt>
                <c:pt idx="84670">
                  <c:v>217.49479166666666</c:v>
                </c:pt>
                <c:pt idx="84671">
                  <c:v>217.49739583333334</c:v>
                </c:pt>
                <c:pt idx="84672">
                  <c:v>217.5</c:v>
                </c:pt>
                <c:pt idx="84673">
                  <c:v>217.50260416666666</c:v>
                </c:pt>
                <c:pt idx="84674">
                  <c:v>217.50520833333334</c:v>
                </c:pt>
                <c:pt idx="84675">
                  <c:v>217.5078125</c:v>
                </c:pt>
                <c:pt idx="84676">
                  <c:v>217.51041666666666</c:v>
                </c:pt>
                <c:pt idx="84677">
                  <c:v>217.51302083333334</c:v>
                </c:pt>
                <c:pt idx="84678">
                  <c:v>217.515625</c:v>
                </c:pt>
                <c:pt idx="84679">
                  <c:v>217.51822916666666</c:v>
                </c:pt>
                <c:pt idx="84680">
                  <c:v>217.52083333333334</c:v>
                </c:pt>
                <c:pt idx="84681">
                  <c:v>217.5234375</c:v>
                </c:pt>
                <c:pt idx="84682">
                  <c:v>217.52604166666666</c:v>
                </c:pt>
                <c:pt idx="84683">
                  <c:v>217.52864583333334</c:v>
                </c:pt>
                <c:pt idx="84684">
                  <c:v>217.53125</c:v>
                </c:pt>
                <c:pt idx="84685">
                  <c:v>217.53385416666666</c:v>
                </c:pt>
                <c:pt idx="84686">
                  <c:v>217.53645833333334</c:v>
                </c:pt>
                <c:pt idx="84687">
                  <c:v>217.5390625</c:v>
                </c:pt>
                <c:pt idx="84688">
                  <c:v>217.54166666666666</c:v>
                </c:pt>
                <c:pt idx="84689">
                  <c:v>217.54427083333334</c:v>
                </c:pt>
                <c:pt idx="84690">
                  <c:v>217.546875</c:v>
                </c:pt>
                <c:pt idx="84691">
                  <c:v>217.54947916666666</c:v>
                </c:pt>
                <c:pt idx="84692">
                  <c:v>217.55208333333334</c:v>
                </c:pt>
                <c:pt idx="84693">
                  <c:v>217.5546875</c:v>
                </c:pt>
                <c:pt idx="84694">
                  <c:v>217.55729166666666</c:v>
                </c:pt>
                <c:pt idx="84695">
                  <c:v>217.55989583333334</c:v>
                </c:pt>
                <c:pt idx="84696">
                  <c:v>217.5625</c:v>
                </c:pt>
                <c:pt idx="84697">
                  <c:v>217.56510416666666</c:v>
                </c:pt>
                <c:pt idx="84698">
                  <c:v>217.56770833333334</c:v>
                </c:pt>
                <c:pt idx="84699">
                  <c:v>217.5703125</c:v>
                </c:pt>
                <c:pt idx="84700">
                  <c:v>217.57291666666666</c:v>
                </c:pt>
                <c:pt idx="84701">
                  <c:v>217.57552083333334</c:v>
                </c:pt>
                <c:pt idx="84702">
                  <c:v>217.578125</c:v>
                </c:pt>
                <c:pt idx="84703">
                  <c:v>217.58072916666666</c:v>
                </c:pt>
                <c:pt idx="84704">
                  <c:v>217.58333333333334</c:v>
                </c:pt>
                <c:pt idx="84705">
                  <c:v>217.5859375</c:v>
                </c:pt>
                <c:pt idx="84706">
                  <c:v>217.58854166666666</c:v>
                </c:pt>
                <c:pt idx="84707">
                  <c:v>217.59114583333334</c:v>
                </c:pt>
                <c:pt idx="84708">
                  <c:v>217.59375</c:v>
                </c:pt>
                <c:pt idx="84709">
                  <c:v>217.59635416666666</c:v>
                </c:pt>
                <c:pt idx="84710">
                  <c:v>217.59895833333334</c:v>
                </c:pt>
                <c:pt idx="84711">
                  <c:v>217.6015625</c:v>
                </c:pt>
                <c:pt idx="84712">
                  <c:v>217.60416666666666</c:v>
                </c:pt>
                <c:pt idx="84713">
                  <c:v>217.60677083333334</c:v>
                </c:pt>
                <c:pt idx="84714">
                  <c:v>217.609375</c:v>
                </c:pt>
                <c:pt idx="84715">
                  <c:v>217.61197916666666</c:v>
                </c:pt>
                <c:pt idx="84716">
                  <c:v>217.61458333333334</c:v>
                </c:pt>
                <c:pt idx="84717">
                  <c:v>217.6171875</c:v>
                </c:pt>
                <c:pt idx="84718">
                  <c:v>217.61979166666666</c:v>
                </c:pt>
                <c:pt idx="84719">
                  <c:v>217.62239583333334</c:v>
                </c:pt>
                <c:pt idx="84720">
                  <c:v>217.625</c:v>
                </c:pt>
                <c:pt idx="84721">
                  <c:v>217.62760416666666</c:v>
                </c:pt>
                <c:pt idx="84722">
                  <c:v>217.63020833333334</c:v>
                </c:pt>
                <c:pt idx="84723">
                  <c:v>217.6328125</c:v>
                </c:pt>
                <c:pt idx="84724">
                  <c:v>217.63541666666666</c:v>
                </c:pt>
                <c:pt idx="84725">
                  <c:v>217.63802083333334</c:v>
                </c:pt>
                <c:pt idx="84726">
                  <c:v>217.640625</c:v>
                </c:pt>
                <c:pt idx="84727">
                  <c:v>217.64322916666666</c:v>
                </c:pt>
                <c:pt idx="84728">
                  <c:v>217.64583333333334</c:v>
                </c:pt>
                <c:pt idx="84729">
                  <c:v>217.6484375</c:v>
                </c:pt>
                <c:pt idx="84730">
                  <c:v>217.65104166666666</c:v>
                </c:pt>
                <c:pt idx="84731">
                  <c:v>217.65364583333334</c:v>
                </c:pt>
                <c:pt idx="84732">
                  <c:v>217.65625</c:v>
                </c:pt>
                <c:pt idx="84733">
                  <c:v>217.65885416666666</c:v>
                </c:pt>
                <c:pt idx="84734">
                  <c:v>217.66145833333334</c:v>
                </c:pt>
                <c:pt idx="84735">
                  <c:v>217.6640625</c:v>
                </c:pt>
                <c:pt idx="84736">
                  <c:v>217.66666666666666</c:v>
                </c:pt>
                <c:pt idx="84737">
                  <c:v>217.66927083333334</c:v>
                </c:pt>
                <c:pt idx="84738">
                  <c:v>217.671875</c:v>
                </c:pt>
                <c:pt idx="84739">
                  <c:v>217.67447916666666</c:v>
                </c:pt>
                <c:pt idx="84740">
                  <c:v>217.67708333333334</c:v>
                </c:pt>
                <c:pt idx="84741">
                  <c:v>217.6796875</c:v>
                </c:pt>
                <c:pt idx="84742">
                  <c:v>217.68229166666666</c:v>
                </c:pt>
                <c:pt idx="84743">
                  <c:v>217.68489583333334</c:v>
                </c:pt>
                <c:pt idx="84744">
                  <c:v>217.6875</c:v>
                </c:pt>
                <c:pt idx="84745">
                  <c:v>217.69010416666666</c:v>
                </c:pt>
                <c:pt idx="84746">
                  <c:v>217.69270833333334</c:v>
                </c:pt>
                <c:pt idx="84747">
                  <c:v>217.6953125</c:v>
                </c:pt>
                <c:pt idx="84748">
                  <c:v>217.69791666666666</c:v>
                </c:pt>
                <c:pt idx="84749">
                  <c:v>217.70052083333334</c:v>
                </c:pt>
                <c:pt idx="84750">
                  <c:v>217.703125</c:v>
                </c:pt>
                <c:pt idx="84751">
                  <c:v>217.70572916666666</c:v>
                </c:pt>
                <c:pt idx="84752">
                  <c:v>217.70833333333334</c:v>
                </c:pt>
                <c:pt idx="84753">
                  <c:v>217.7109375</c:v>
                </c:pt>
                <c:pt idx="84754">
                  <c:v>217.71354166666666</c:v>
                </c:pt>
                <c:pt idx="84755">
                  <c:v>217.71614583333334</c:v>
                </c:pt>
                <c:pt idx="84756">
                  <c:v>217.71875</c:v>
                </c:pt>
                <c:pt idx="84757">
                  <c:v>217.72135416666666</c:v>
                </c:pt>
                <c:pt idx="84758">
                  <c:v>217.72395833333334</c:v>
                </c:pt>
                <c:pt idx="84759">
                  <c:v>217.7265625</c:v>
                </c:pt>
                <c:pt idx="84760">
                  <c:v>217.72916666666666</c:v>
                </c:pt>
                <c:pt idx="84761">
                  <c:v>217.73177083333334</c:v>
                </c:pt>
                <c:pt idx="84762">
                  <c:v>217.734375</c:v>
                </c:pt>
                <c:pt idx="84763">
                  <c:v>217.73697916666666</c:v>
                </c:pt>
                <c:pt idx="84764">
                  <c:v>217.73958333333334</c:v>
                </c:pt>
                <c:pt idx="84765">
                  <c:v>217.7421875</c:v>
                </c:pt>
                <c:pt idx="84766">
                  <c:v>217.74479166666666</c:v>
                </c:pt>
                <c:pt idx="84767">
                  <c:v>217.74739583333334</c:v>
                </c:pt>
                <c:pt idx="84768">
                  <c:v>217.75</c:v>
                </c:pt>
                <c:pt idx="84769">
                  <c:v>217.75260416666666</c:v>
                </c:pt>
                <c:pt idx="84770">
                  <c:v>217.75520833333334</c:v>
                </c:pt>
                <c:pt idx="84771">
                  <c:v>217.7578125</c:v>
                </c:pt>
                <c:pt idx="84772">
                  <c:v>217.76041666666666</c:v>
                </c:pt>
                <c:pt idx="84773">
                  <c:v>217.76302083333334</c:v>
                </c:pt>
                <c:pt idx="84774">
                  <c:v>217.765625</c:v>
                </c:pt>
                <c:pt idx="84775">
                  <c:v>217.76822916666666</c:v>
                </c:pt>
                <c:pt idx="84776">
                  <c:v>217.77083333333334</c:v>
                </c:pt>
                <c:pt idx="84777">
                  <c:v>217.7734375</c:v>
                </c:pt>
                <c:pt idx="84778">
                  <c:v>217.77604166666666</c:v>
                </c:pt>
                <c:pt idx="84779">
                  <c:v>217.77864583333334</c:v>
                </c:pt>
                <c:pt idx="84780">
                  <c:v>217.78125</c:v>
                </c:pt>
                <c:pt idx="84781">
                  <c:v>217.78385416666666</c:v>
                </c:pt>
                <c:pt idx="84782">
                  <c:v>217.78645833333334</c:v>
                </c:pt>
                <c:pt idx="84783">
                  <c:v>217.7890625</c:v>
                </c:pt>
                <c:pt idx="84784">
                  <c:v>217.79166666666666</c:v>
                </c:pt>
                <c:pt idx="84785">
                  <c:v>217.79427083333334</c:v>
                </c:pt>
                <c:pt idx="84786">
                  <c:v>217.796875</c:v>
                </c:pt>
                <c:pt idx="84787">
                  <c:v>217.79947916666666</c:v>
                </c:pt>
                <c:pt idx="84788">
                  <c:v>217.80208333333334</c:v>
                </c:pt>
                <c:pt idx="84789">
                  <c:v>217.8046875</c:v>
                </c:pt>
                <c:pt idx="84790">
                  <c:v>217.80729166666666</c:v>
                </c:pt>
                <c:pt idx="84791">
                  <c:v>217.80989583333334</c:v>
                </c:pt>
                <c:pt idx="84792">
                  <c:v>217.8125</c:v>
                </c:pt>
                <c:pt idx="84793">
                  <c:v>217.81510416666666</c:v>
                </c:pt>
                <c:pt idx="84794">
                  <c:v>217.81770833333334</c:v>
                </c:pt>
                <c:pt idx="84795">
                  <c:v>217.8203125</c:v>
                </c:pt>
                <c:pt idx="84796">
                  <c:v>217.82291666666666</c:v>
                </c:pt>
                <c:pt idx="84797">
                  <c:v>217.82552083333334</c:v>
                </c:pt>
                <c:pt idx="84798">
                  <c:v>217.828125</c:v>
                </c:pt>
                <c:pt idx="84799">
                  <c:v>217.83072916666666</c:v>
                </c:pt>
                <c:pt idx="84800">
                  <c:v>217.83333333333334</c:v>
                </c:pt>
                <c:pt idx="84801">
                  <c:v>217.8359375</c:v>
                </c:pt>
                <c:pt idx="84802">
                  <c:v>217.83854166666666</c:v>
                </c:pt>
                <c:pt idx="84803">
                  <c:v>217.84114583333334</c:v>
                </c:pt>
                <c:pt idx="84804">
                  <c:v>217.84375</c:v>
                </c:pt>
                <c:pt idx="84805">
                  <c:v>217.84635416666666</c:v>
                </c:pt>
                <c:pt idx="84806">
                  <c:v>217.84895833333334</c:v>
                </c:pt>
                <c:pt idx="84807">
                  <c:v>217.8515625</c:v>
                </c:pt>
                <c:pt idx="84808">
                  <c:v>217.85416666666666</c:v>
                </c:pt>
                <c:pt idx="84809">
                  <c:v>217.85677083333334</c:v>
                </c:pt>
                <c:pt idx="84810">
                  <c:v>217.859375</c:v>
                </c:pt>
                <c:pt idx="84811">
                  <c:v>217.86197916666666</c:v>
                </c:pt>
                <c:pt idx="84812">
                  <c:v>217.86458333333334</c:v>
                </c:pt>
                <c:pt idx="84813">
                  <c:v>217.8671875</c:v>
                </c:pt>
                <c:pt idx="84814">
                  <c:v>217.86979166666666</c:v>
                </c:pt>
                <c:pt idx="84815">
                  <c:v>217.87239583333334</c:v>
                </c:pt>
                <c:pt idx="84816">
                  <c:v>217.875</c:v>
                </c:pt>
                <c:pt idx="84817">
                  <c:v>217.87760416666666</c:v>
                </c:pt>
                <c:pt idx="84818">
                  <c:v>217.88020833333334</c:v>
                </c:pt>
                <c:pt idx="84819">
                  <c:v>217.8828125</c:v>
                </c:pt>
                <c:pt idx="84820">
                  <c:v>217.88541666666666</c:v>
                </c:pt>
                <c:pt idx="84821">
                  <c:v>217.88802083333334</c:v>
                </c:pt>
                <c:pt idx="84822">
                  <c:v>217.890625</c:v>
                </c:pt>
                <c:pt idx="84823">
                  <c:v>217.89322916666666</c:v>
                </c:pt>
                <c:pt idx="84824">
                  <c:v>217.89583333333334</c:v>
                </c:pt>
                <c:pt idx="84825">
                  <c:v>217.8984375</c:v>
                </c:pt>
                <c:pt idx="84826">
                  <c:v>217.90104166666666</c:v>
                </c:pt>
                <c:pt idx="84827">
                  <c:v>217.90364583333334</c:v>
                </c:pt>
                <c:pt idx="84828">
                  <c:v>217.90625</c:v>
                </c:pt>
                <c:pt idx="84829">
                  <c:v>217.90885416666666</c:v>
                </c:pt>
                <c:pt idx="84830">
                  <c:v>217.91145833333334</c:v>
                </c:pt>
                <c:pt idx="84831">
                  <c:v>217.9140625</c:v>
                </c:pt>
                <c:pt idx="84832">
                  <c:v>217.91666666666666</c:v>
                </c:pt>
                <c:pt idx="84833">
                  <c:v>217.91927083333334</c:v>
                </c:pt>
                <c:pt idx="84834">
                  <c:v>217.921875</c:v>
                </c:pt>
                <c:pt idx="84835">
                  <c:v>217.92447916666666</c:v>
                </c:pt>
                <c:pt idx="84836">
                  <c:v>217.92708333333334</c:v>
                </c:pt>
                <c:pt idx="84837">
                  <c:v>217.9296875</c:v>
                </c:pt>
                <c:pt idx="84838">
                  <c:v>217.93229166666666</c:v>
                </c:pt>
                <c:pt idx="84839">
                  <c:v>217.93489583333334</c:v>
                </c:pt>
                <c:pt idx="84840">
                  <c:v>217.9375</c:v>
                </c:pt>
                <c:pt idx="84841">
                  <c:v>217.94010416666666</c:v>
                </c:pt>
                <c:pt idx="84842">
                  <c:v>217.94270833333334</c:v>
                </c:pt>
                <c:pt idx="84843">
                  <c:v>217.9453125</c:v>
                </c:pt>
                <c:pt idx="84844">
                  <c:v>217.94791666666666</c:v>
                </c:pt>
                <c:pt idx="84845">
                  <c:v>217.95052083333334</c:v>
                </c:pt>
                <c:pt idx="84846">
                  <c:v>217.953125</c:v>
                </c:pt>
                <c:pt idx="84847">
                  <c:v>217.95572916666666</c:v>
                </c:pt>
                <c:pt idx="84848">
                  <c:v>217.95833333333334</c:v>
                </c:pt>
                <c:pt idx="84849">
                  <c:v>217.9609375</c:v>
                </c:pt>
                <c:pt idx="84850">
                  <c:v>217.96354166666666</c:v>
                </c:pt>
                <c:pt idx="84851">
                  <c:v>217.96614583333334</c:v>
                </c:pt>
                <c:pt idx="84852">
                  <c:v>217.96875</c:v>
                </c:pt>
                <c:pt idx="84853">
                  <c:v>217.97135416666666</c:v>
                </c:pt>
                <c:pt idx="84854">
                  <c:v>217.97395833333334</c:v>
                </c:pt>
                <c:pt idx="84855">
                  <c:v>217.9765625</c:v>
                </c:pt>
                <c:pt idx="84856">
                  <c:v>217.97916666666666</c:v>
                </c:pt>
                <c:pt idx="84857">
                  <c:v>217.98177083333334</c:v>
                </c:pt>
                <c:pt idx="84858">
                  <c:v>217.984375</c:v>
                </c:pt>
                <c:pt idx="84859">
                  <c:v>217.98697916666666</c:v>
                </c:pt>
                <c:pt idx="84860">
                  <c:v>217.98958333333334</c:v>
                </c:pt>
                <c:pt idx="84861">
                  <c:v>217.9921875</c:v>
                </c:pt>
                <c:pt idx="84862">
                  <c:v>217.99479166666666</c:v>
                </c:pt>
                <c:pt idx="84863">
                  <c:v>217.99739583333334</c:v>
                </c:pt>
                <c:pt idx="84864">
                  <c:v>218</c:v>
                </c:pt>
                <c:pt idx="84865">
                  <c:v>218.00260416666666</c:v>
                </c:pt>
                <c:pt idx="84866">
                  <c:v>218.00520833333334</c:v>
                </c:pt>
                <c:pt idx="84867">
                  <c:v>218.0078125</c:v>
                </c:pt>
                <c:pt idx="84868">
                  <c:v>218.01041666666666</c:v>
                </c:pt>
                <c:pt idx="84869">
                  <c:v>218.01302083333334</c:v>
                </c:pt>
                <c:pt idx="84870">
                  <c:v>218.015625</c:v>
                </c:pt>
                <c:pt idx="84871">
                  <c:v>218.01822916666666</c:v>
                </c:pt>
                <c:pt idx="84872">
                  <c:v>218.02083333333334</c:v>
                </c:pt>
                <c:pt idx="84873">
                  <c:v>218.0234375</c:v>
                </c:pt>
                <c:pt idx="84874">
                  <c:v>218.02604166666666</c:v>
                </c:pt>
                <c:pt idx="84875">
                  <c:v>218.02864583333334</c:v>
                </c:pt>
                <c:pt idx="84876">
                  <c:v>218.03125</c:v>
                </c:pt>
                <c:pt idx="84877">
                  <c:v>218.03385416666666</c:v>
                </c:pt>
                <c:pt idx="84878">
                  <c:v>218.03645833333334</c:v>
                </c:pt>
                <c:pt idx="84879">
                  <c:v>218.0390625</c:v>
                </c:pt>
                <c:pt idx="84880">
                  <c:v>218.04166666666666</c:v>
                </c:pt>
                <c:pt idx="84881">
                  <c:v>218.04427083333334</c:v>
                </c:pt>
                <c:pt idx="84882">
                  <c:v>218.046875</c:v>
                </c:pt>
                <c:pt idx="84883">
                  <c:v>218.04947916666666</c:v>
                </c:pt>
                <c:pt idx="84884">
                  <c:v>218.05208333333334</c:v>
                </c:pt>
                <c:pt idx="84885">
                  <c:v>218.0546875</c:v>
                </c:pt>
                <c:pt idx="84886">
                  <c:v>218.05729166666666</c:v>
                </c:pt>
                <c:pt idx="84887">
                  <c:v>218.05989583333334</c:v>
                </c:pt>
                <c:pt idx="84888">
                  <c:v>218.0625</c:v>
                </c:pt>
                <c:pt idx="84889">
                  <c:v>218.06510416666666</c:v>
                </c:pt>
                <c:pt idx="84890">
                  <c:v>218.06770833333334</c:v>
                </c:pt>
                <c:pt idx="84891">
                  <c:v>218.0703125</c:v>
                </c:pt>
                <c:pt idx="84892">
                  <c:v>218.07291666666666</c:v>
                </c:pt>
                <c:pt idx="84893">
                  <c:v>218.07552083333334</c:v>
                </c:pt>
                <c:pt idx="84894">
                  <c:v>218.078125</c:v>
                </c:pt>
                <c:pt idx="84895">
                  <c:v>218.08072916666666</c:v>
                </c:pt>
                <c:pt idx="84896">
                  <c:v>218.08333333333334</c:v>
                </c:pt>
                <c:pt idx="84897">
                  <c:v>218.0859375</c:v>
                </c:pt>
                <c:pt idx="84898">
                  <c:v>218.08854166666666</c:v>
                </c:pt>
                <c:pt idx="84899">
                  <c:v>218.09114583333334</c:v>
                </c:pt>
                <c:pt idx="84900">
                  <c:v>218.09375</c:v>
                </c:pt>
                <c:pt idx="84901">
                  <c:v>218.09635416666666</c:v>
                </c:pt>
                <c:pt idx="84902">
                  <c:v>218.09895833333334</c:v>
                </c:pt>
                <c:pt idx="84903">
                  <c:v>218.1015625</c:v>
                </c:pt>
                <c:pt idx="84904">
                  <c:v>218.10416666666666</c:v>
                </c:pt>
                <c:pt idx="84905">
                  <c:v>218.10677083333334</c:v>
                </c:pt>
                <c:pt idx="84906">
                  <c:v>218.109375</c:v>
                </c:pt>
                <c:pt idx="84907">
                  <c:v>218.11197916666666</c:v>
                </c:pt>
                <c:pt idx="84908">
                  <c:v>218.11458333333334</c:v>
                </c:pt>
                <c:pt idx="84909">
                  <c:v>218.1171875</c:v>
                </c:pt>
                <c:pt idx="84910">
                  <c:v>218.11979166666666</c:v>
                </c:pt>
                <c:pt idx="84911">
                  <c:v>218.12239583333334</c:v>
                </c:pt>
                <c:pt idx="84912">
                  <c:v>218.125</c:v>
                </c:pt>
                <c:pt idx="84913">
                  <c:v>218.12760416666666</c:v>
                </c:pt>
                <c:pt idx="84914">
                  <c:v>218.13020833333334</c:v>
                </c:pt>
                <c:pt idx="84915">
                  <c:v>218.1328125</c:v>
                </c:pt>
                <c:pt idx="84916">
                  <c:v>218.13541666666666</c:v>
                </c:pt>
                <c:pt idx="84917">
                  <c:v>218.13802083333334</c:v>
                </c:pt>
                <c:pt idx="84918">
                  <c:v>218.140625</c:v>
                </c:pt>
                <c:pt idx="84919">
                  <c:v>218.14322916666666</c:v>
                </c:pt>
                <c:pt idx="84920">
                  <c:v>218.14583333333334</c:v>
                </c:pt>
                <c:pt idx="84921">
                  <c:v>218.1484375</c:v>
                </c:pt>
                <c:pt idx="84922">
                  <c:v>218.15104166666666</c:v>
                </c:pt>
                <c:pt idx="84923">
                  <c:v>218.15364583333334</c:v>
                </c:pt>
                <c:pt idx="84924">
                  <c:v>218.15625</c:v>
                </c:pt>
                <c:pt idx="84925">
                  <c:v>218.15885416666666</c:v>
                </c:pt>
                <c:pt idx="84926">
                  <c:v>218.16145833333334</c:v>
                </c:pt>
                <c:pt idx="84927">
                  <c:v>218.1640625</c:v>
                </c:pt>
                <c:pt idx="84928">
                  <c:v>218.16666666666666</c:v>
                </c:pt>
                <c:pt idx="84929">
                  <c:v>218.16927083333334</c:v>
                </c:pt>
                <c:pt idx="84930">
                  <c:v>218.171875</c:v>
                </c:pt>
                <c:pt idx="84931">
                  <c:v>218.17447916666666</c:v>
                </c:pt>
                <c:pt idx="84932">
                  <c:v>218.17708333333334</c:v>
                </c:pt>
                <c:pt idx="84933">
                  <c:v>218.1796875</c:v>
                </c:pt>
                <c:pt idx="84934">
                  <c:v>218.18229166666666</c:v>
                </c:pt>
                <c:pt idx="84935">
                  <c:v>218.18489583333334</c:v>
                </c:pt>
                <c:pt idx="84936">
                  <c:v>218.1875</c:v>
                </c:pt>
                <c:pt idx="84937">
                  <c:v>218.19010416666666</c:v>
                </c:pt>
                <c:pt idx="84938">
                  <c:v>218.19270833333334</c:v>
                </c:pt>
                <c:pt idx="84939">
                  <c:v>218.1953125</c:v>
                </c:pt>
                <c:pt idx="84940">
                  <c:v>218.19791666666666</c:v>
                </c:pt>
                <c:pt idx="84941">
                  <c:v>218.20052083333334</c:v>
                </c:pt>
                <c:pt idx="84942">
                  <c:v>218.203125</c:v>
                </c:pt>
                <c:pt idx="84943">
                  <c:v>218.20572916666666</c:v>
                </c:pt>
                <c:pt idx="84944">
                  <c:v>218.20833333333334</c:v>
                </c:pt>
                <c:pt idx="84945">
                  <c:v>218.2109375</c:v>
                </c:pt>
                <c:pt idx="84946">
                  <c:v>218.21354166666666</c:v>
                </c:pt>
                <c:pt idx="84947">
                  <c:v>218.21614583333334</c:v>
                </c:pt>
                <c:pt idx="84948">
                  <c:v>218.21875</c:v>
                </c:pt>
                <c:pt idx="84949">
                  <c:v>218.22135416666666</c:v>
                </c:pt>
                <c:pt idx="84950">
                  <c:v>218.22395833333334</c:v>
                </c:pt>
                <c:pt idx="84951">
                  <c:v>218.2265625</c:v>
                </c:pt>
                <c:pt idx="84952">
                  <c:v>218.22916666666666</c:v>
                </c:pt>
                <c:pt idx="84953">
                  <c:v>218.23177083333334</c:v>
                </c:pt>
                <c:pt idx="84954">
                  <c:v>218.234375</c:v>
                </c:pt>
                <c:pt idx="84955">
                  <c:v>218.23697916666666</c:v>
                </c:pt>
                <c:pt idx="84956">
                  <c:v>218.23958333333334</c:v>
                </c:pt>
                <c:pt idx="84957">
                  <c:v>218.2421875</c:v>
                </c:pt>
                <c:pt idx="84958">
                  <c:v>218.24479166666666</c:v>
                </c:pt>
                <c:pt idx="84959">
                  <c:v>218.24739583333334</c:v>
                </c:pt>
                <c:pt idx="84960">
                  <c:v>218.25</c:v>
                </c:pt>
                <c:pt idx="84961">
                  <c:v>218.25260416666666</c:v>
                </c:pt>
                <c:pt idx="84962">
                  <c:v>218.25520833333334</c:v>
                </c:pt>
                <c:pt idx="84963">
                  <c:v>218.2578125</c:v>
                </c:pt>
                <c:pt idx="84964">
                  <c:v>218.26041666666666</c:v>
                </c:pt>
                <c:pt idx="84965">
                  <c:v>218.26302083333334</c:v>
                </c:pt>
                <c:pt idx="84966">
                  <c:v>218.265625</c:v>
                </c:pt>
                <c:pt idx="84967">
                  <c:v>218.26822916666666</c:v>
                </c:pt>
                <c:pt idx="84968">
                  <c:v>218.27083333333334</c:v>
                </c:pt>
                <c:pt idx="84969">
                  <c:v>218.2734375</c:v>
                </c:pt>
                <c:pt idx="84970">
                  <c:v>218.27604166666666</c:v>
                </c:pt>
                <c:pt idx="84971">
                  <c:v>218.27864583333334</c:v>
                </c:pt>
                <c:pt idx="84972">
                  <c:v>218.28125</c:v>
                </c:pt>
                <c:pt idx="84973">
                  <c:v>218.28385416666666</c:v>
                </c:pt>
                <c:pt idx="84974">
                  <c:v>218.28645833333334</c:v>
                </c:pt>
                <c:pt idx="84975">
                  <c:v>218.2890625</c:v>
                </c:pt>
                <c:pt idx="84976">
                  <c:v>218.29166666666666</c:v>
                </c:pt>
                <c:pt idx="84977">
                  <c:v>218.29427083333334</c:v>
                </c:pt>
                <c:pt idx="84978">
                  <c:v>218.296875</c:v>
                </c:pt>
                <c:pt idx="84979">
                  <c:v>218.29947916666666</c:v>
                </c:pt>
                <c:pt idx="84980">
                  <c:v>218.30208333333334</c:v>
                </c:pt>
                <c:pt idx="84981">
                  <c:v>218.3046875</c:v>
                </c:pt>
                <c:pt idx="84982">
                  <c:v>218.30729166666666</c:v>
                </c:pt>
                <c:pt idx="84983">
                  <c:v>218.30989583333334</c:v>
                </c:pt>
                <c:pt idx="84984">
                  <c:v>218.3125</c:v>
                </c:pt>
                <c:pt idx="84985">
                  <c:v>218.31510416666666</c:v>
                </c:pt>
                <c:pt idx="84986">
                  <c:v>218.31770833333334</c:v>
                </c:pt>
                <c:pt idx="84987">
                  <c:v>218.3203125</c:v>
                </c:pt>
                <c:pt idx="84988">
                  <c:v>218.32291666666666</c:v>
                </c:pt>
                <c:pt idx="84989">
                  <c:v>218.32552083333334</c:v>
                </c:pt>
                <c:pt idx="84990">
                  <c:v>218.328125</c:v>
                </c:pt>
                <c:pt idx="84991">
                  <c:v>218.33072916666666</c:v>
                </c:pt>
                <c:pt idx="84992">
                  <c:v>218.33333333333334</c:v>
                </c:pt>
                <c:pt idx="84993">
                  <c:v>218.3359375</c:v>
                </c:pt>
                <c:pt idx="84994">
                  <c:v>218.33854166666666</c:v>
                </c:pt>
                <c:pt idx="84995">
                  <c:v>218.34114583333334</c:v>
                </c:pt>
                <c:pt idx="84996">
                  <c:v>218.34375</c:v>
                </c:pt>
                <c:pt idx="84997">
                  <c:v>218.34635416666666</c:v>
                </c:pt>
                <c:pt idx="84998">
                  <c:v>218.34895833333334</c:v>
                </c:pt>
                <c:pt idx="84999">
                  <c:v>218.3515625</c:v>
                </c:pt>
                <c:pt idx="85000">
                  <c:v>218.35416666666666</c:v>
                </c:pt>
                <c:pt idx="85001">
                  <c:v>218.35677083333334</c:v>
                </c:pt>
                <c:pt idx="85002">
                  <c:v>218.359375</c:v>
                </c:pt>
                <c:pt idx="85003">
                  <c:v>218.36197916666666</c:v>
                </c:pt>
                <c:pt idx="85004">
                  <c:v>218.36458333333334</c:v>
                </c:pt>
                <c:pt idx="85005">
                  <c:v>218.3671875</c:v>
                </c:pt>
                <c:pt idx="85006">
                  <c:v>218.36979166666666</c:v>
                </c:pt>
                <c:pt idx="85007">
                  <c:v>218.37239583333334</c:v>
                </c:pt>
                <c:pt idx="85008">
                  <c:v>218.375</c:v>
                </c:pt>
                <c:pt idx="85009">
                  <c:v>218.37760416666666</c:v>
                </c:pt>
                <c:pt idx="85010">
                  <c:v>218.38020833333334</c:v>
                </c:pt>
                <c:pt idx="85011">
                  <c:v>218.3828125</c:v>
                </c:pt>
                <c:pt idx="85012">
                  <c:v>218.38541666666666</c:v>
                </c:pt>
                <c:pt idx="85013">
                  <c:v>218.38802083333334</c:v>
                </c:pt>
                <c:pt idx="85014">
                  <c:v>218.390625</c:v>
                </c:pt>
                <c:pt idx="85015">
                  <c:v>218.39322916666666</c:v>
                </c:pt>
                <c:pt idx="85016">
                  <c:v>218.39583333333334</c:v>
                </c:pt>
                <c:pt idx="85017">
                  <c:v>218.3984375</c:v>
                </c:pt>
                <c:pt idx="85018">
                  <c:v>218.40104166666666</c:v>
                </c:pt>
                <c:pt idx="85019">
                  <c:v>218.40364583333334</c:v>
                </c:pt>
                <c:pt idx="85020">
                  <c:v>218.40625</c:v>
                </c:pt>
                <c:pt idx="85021">
                  <c:v>218.40885416666666</c:v>
                </c:pt>
                <c:pt idx="85022">
                  <c:v>218.41145833333334</c:v>
                </c:pt>
                <c:pt idx="85023">
                  <c:v>218.4140625</c:v>
                </c:pt>
                <c:pt idx="85024">
                  <c:v>218.41666666666666</c:v>
                </c:pt>
                <c:pt idx="85025">
                  <c:v>218.41927083333334</c:v>
                </c:pt>
                <c:pt idx="85026">
                  <c:v>218.421875</c:v>
                </c:pt>
                <c:pt idx="85027">
                  <c:v>218.42447916666666</c:v>
                </c:pt>
                <c:pt idx="85028">
                  <c:v>218.42708333333334</c:v>
                </c:pt>
                <c:pt idx="85029">
                  <c:v>218.4296875</c:v>
                </c:pt>
                <c:pt idx="85030">
                  <c:v>218.43229166666666</c:v>
                </c:pt>
                <c:pt idx="85031">
                  <c:v>218.43489583333334</c:v>
                </c:pt>
                <c:pt idx="85032">
                  <c:v>218.4375</c:v>
                </c:pt>
                <c:pt idx="85033">
                  <c:v>218.44010416666666</c:v>
                </c:pt>
                <c:pt idx="85034">
                  <c:v>218.44270833333334</c:v>
                </c:pt>
                <c:pt idx="85035">
                  <c:v>218.4453125</c:v>
                </c:pt>
                <c:pt idx="85036">
                  <c:v>218.44791666666666</c:v>
                </c:pt>
                <c:pt idx="85037">
                  <c:v>218.45052083333334</c:v>
                </c:pt>
                <c:pt idx="85038">
                  <c:v>218.453125</c:v>
                </c:pt>
                <c:pt idx="85039">
                  <c:v>218.45572916666666</c:v>
                </c:pt>
                <c:pt idx="85040">
                  <c:v>218.45833333333334</c:v>
                </c:pt>
                <c:pt idx="85041">
                  <c:v>218.4609375</c:v>
                </c:pt>
                <c:pt idx="85042">
                  <c:v>218.46354166666666</c:v>
                </c:pt>
                <c:pt idx="85043">
                  <c:v>218.46614583333334</c:v>
                </c:pt>
                <c:pt idx="85044">
                  <c:v>218.46875</c:v>
                </c:pt>
                <c:pt idx="85045">
                  <c:v>218.47135416666666</c:v>
                </c:pt>
                <c:pt idx="85046">
                  <c:v>218.47395833333334</c:v>
                </c:pt>
                <c:pt idx="85047">
                  <c:v>218.4765625</c:v>
                </c:pt>
                <c:pt idx="85048">
                  <c:v>218.47916666666666</c:v>
                </c:pt>
                <c:pt idx="85049">
                  <c:v>218.48177083333334</c:v>
                </c:pt>
                <c:pt idx="85050">
                  <c:v>218.484375</c:v>
                </c:pt>
                <c:pt idx="85051">
                  <c:v>218.48697916666666</c:v>
                </c:pt>
                <c:pt idx="85052">
                  <c:v>218.48958333333334</c:v>
                </c:pt>
                <c:pt idx="85053">
                  <c:v>218.4921875</c:v>
                </c:pt>
                <c:pt idx="85054">
                  <c:v>218.49479166666666</c:v>
                </c:pt>
                <c:pt idx="85055">
                  <c:v>218.49739583333334</c:v>
                </c:pt>
                <c:pt idx="85056">
                  <c:v>218.5</c:v>
                </c:pt>
                <c:pt idx="85057">
                  <c:v>218.50260416666666</c:v>
                </c:pt>
                <c:pt idx="85058">
                  <c:v>218.50520833333334</c:v>
                </c:pt>
                <c:pt idx="85059">
                  <c:v>218.5078125</c:v>
                </c:pt>
                <c:pt idx="85060">
                  <c:v>218.51041666666666</c:v>
                </c:pt>
                <c:pt idx="85061">
                  <c:v>218.51302083333334</c:v>
                </c:pt>
                <c:pt idx="85062">
                  <c:v>218.515625</c:v>
                </c:pt>
                <c:pt idx="85063">
                  <c:v>218.51822916666666</c:v>
                </c:pt>
                <c:pt idx="85064">
                  <c:v>218.52083333333334</c:v>
                </c:pt>
                <c:pt idx="85065">
                  <c:v>218.5234375</c:v>
                </c:pt>
                <c:pt idx="85066">
                  <c:v>218.52604166666666</c:v>
                </c:pt>
                <c:pt idx="85067">
                  <c:v>218.52864583333334</c:v>
                </c:pt>
                <c:pt idx="85068">
                  <c:v>218.53125</c:v>
                </c:pt>
                <c:pt idx="85069">
                  <c:v>218.53385416666666</c:v>
                </c:pt>
                <c:pt idx="85070">
                  <c:v>218.53645833333334</c:v>
                </c:pt>
                <c:pt idx="85071">
                  <c:v>218.5390625</c:v>
                </c:pt>
                <c:pt idx="85072">
                  <c:v>218.54166666666666</c:v>
                </c:pt>
                <c:pt idx="85073">
                  <c:v>218.54427083333334</c:v>
                </c:pt>
                <c:pt idx="85074">
                  <c:v>218.546875</c:v>
                </c:pt>
                <c:pt idx="85075">
                  <c:v>218.54947916666666</c:v>
                </c:pt>
                <c:pt idx="85076">
                  <c:v>218.55208333333334</c:v>
                </c:pt>
                <c:pt idx="85077">
                  <c:v>218.5546875</c:v>
                </c:pt>
                <c:pt idx="85078">
                  <c:v>218.55729166666666</c:v>
                </c:pt>
                <c:pt idx="85079">
                  <c:v>218.55989583333334</c:v>
                </c:pt>
                <c:pt idx="85080">
                  <c:v>218.5625</c:v>
                </c:pt>
                <c:pt idx="85081">
                  <c:v>218.56510416666666</c:v>
                </c:pt>
                <c:pt idx="85082">
                  <c:v>218.56770833333334</c:v>
                </c:pt>
                <c:pt idx="85083">
                  <c:v>218.5703125</c:v>
                </c:pt>
                <c:pt idx="85084">
                  <c:v>218.57291666666666</c:v>
                </c:pt>
                <c:pt idx="85085">
                  <c:v>218.57552083333334</c:v>
                </c:pt>
                <c:pt idx="85086">
                  <c:v>218.578125</c:v>
                </c:pt>
                <c:pt idx="85087">
                  <c:v>218.58072916666666</c:v>
                </c:pt>
                <c:pt idx="85088">
                  <c:v>218.58333333333334</c:v>
                </c:pt>
                <c:pt idx="85089">
                  <c:v>218.5859375</c:v>
                </c:pt>
                <c:pt idx="85090">
                  <c:v>218.58854166666666</c:v>
                </c:pt>
                <c:pt idx="85091">
                  <c:v>218.59114583333334</c:v>
                </c:pt>
                <c:pt idx="85092">
                  <c:v>218.59375</c:v>
                </c:pt>
                <c:pt idx="85093">
                  <c:v>218.59635416666666</c:v>
                </c:pt>
                <c:pt idx="85094">
                  <c:v>218.59895833333334</c:v>
                </c:pt>
                <c:pt idx="85095">
                  <c:v>218.6015625</c:v>
                </c:pt>
                <c:pt idx="85096">
                  <c:v>218.60416666666666</c:v>
                </c:pt>
                <c:pt idx="85097">
                  <c:v>218.60677083333334</c:v>
                </c:pt>
                <c:pt idx="85098">
                  <c:v>218.609375</c:v>
                </c:pt>
                <c:pt idx="85099">
                  <c:v>218.61197916666666</c:v>
                </c:pt>
                <c:pt idx="85100">
                  <c:v>218.61458333333334</c:v>
                </c:pt>
                <c:pt idx="85101">
                  <c:v>218.6171875</c:v>
                </c:pt>
                <c:pt idx="85102">
                  <c:v>218.61979166666666</c:v>
                </c:pt>
                <c:pt idx="85103">
                  <c:v>218.62239583333334</c:v>
                </c:pt>
                <c:pt idx="85104">
                  <c:v>218.625</c:v>
                </c:pt>
                <c:pt idx="85105">
                  <c:v>218.62760416666666</c:v>
                </c:pt>
                <c:pt idx="85106">
                  <c:v>218.63020833333334</c:v>
                </c:pt>
                <c:pt idx="85107">
                  <c:v>218.6328125</c:v>
                </c:pt>
                <c:pt idx="85108">
                  <c:v>218.63541666666666</c:v>
                </c:pt>
                <c:pt idx="85109">
                  <c:v>218.63802083333334</c:v>
                </c:pt>
                <c:pt idx="85110">
                  <c:v>218.640625</c:v>
                </c:pt>
                <c:pt idx="85111">
                  <c:v>218.64322916666666</c:v>
                </c:pt>
                <c:pt idx="85112">
                  <c:v>218.64583333333334</c:v>
                </c:pt>
                <c:pt idx="85113">
                  <c:v>218.6484375</c:v>
                </c:pt>
                <c:pt idx="85114">
                  <c:v>218.65104166666666</c:v>
                </c:pt>
                <c:pt idx="85115">
                  <c:v>218.65364583333334</c:v>
                </c:pt>
                <c:pt idx="85116">
                  <c:v>218.65625</c:v>
                </c:pt>
                <c:pt idx="85117">
                  <c:v>218.65885416666666</c:v>
                </c:pt>
                <c:pt idx="85118">
                  <c:v>218.66145833333334</c:v>
                </c:pt>
                <c:pt idx="85119">
                  <c:v>218.6640625</c:v>
                </c:pt>
                <c:pt idx="85120">
                  <c:v>218.66666666666666</c:v>
                </c:pt>
                <c:pt idx="85121">
                  <c:v>218.66927083333334</c:v>
                </c:pt>
                <c:pt idx="85122">
                  <c:v>218.671875</c:v>
                </c:pt>
                <c:pt idx="85123">
                  <c:v>218.67447916666666</c:v>
                </c:pt>
                <c:pt idx="85124">
                  <c:v>218.67708333333334</c:v>
                </c:pt>
                <c:pt idx="85125">
                  <c:v>218.6796875</c:v>
                </c:pt>
                <c:pt idx="85126">
                  <c:v>218.68229166666666</c:v>
                </c:pt>
                <c:pt idx="85127">
                  <c:v>218.68489583333334</c:v>
                </c:pt>
                <c:pt idx="85128">
                  <c:v>218.6875</c:v>
                </c:pt>
                <c:pt idx="85129">
                  <c:v>218.69010416666666</c:v>
                </c:pt>
                <c:pt idx="85130">
                  <c:v>218.69270833333334</c:v>
                </c:pt>
                <c:pt idx="85131">
                  <c:v>218.6953125</c:v>
                </c:pt>
                <c:pt idx="85132">
                  <c:v>218.69791666666666</c:v>
                </c:pt>
                <c:pt idx="85133">
                  <c:v>218.70052083333334</c:v>
                </c:pt>
                <c:pt idx="85134">
                  <c:v>218.703125</c:v>
                </c:pt>
                <c:pt idx="85135">
                  <c:v>218.70572916666666</c:v>
                </c:pt>
                <c:pt idx="85136">
                  <c:v>218.70833333333334</c:v>
                </c:pt>
                <c:pt idx="85137">
                  <c:v>218.7109375</c:v>
                </c:pt>
                <c:pt idx="85138">
                  <c:v>218.71354166666666</c:v>
                </c:pt>
                <c:pt idx="85139">
                  <c:v>218.71614583333334</c:v>
                </c:pt>
                <c:pt idx="85140">
                  <c:v>218.71875</c:v>
                </c:pt>
                <c:pt idx="85141">
                  <c:v>218.72135416666666</c:v>
                </c:pt>
                <c:pt idx="85142">
                  <c:v>218.72395833333334</c:v>
                </c:pt>
                <c:pt idx="85143">
                  <c:v>218.7265625</c:v>
                </c:pt>
                <c:pt idx="85144">
                  <c:v>218.72916666666666</c:v>
                </c:pt>
                <c:pt idx="85145">
                  <c:v>218.73177083333334</c:v>
                </c:pt>
                <c:pt idx="85146">
                  <c:v>218.734375</c:v>
                </c:pt>
                <c:pt idx="85147">
                  <c:v>218.73697916666666</c:v>
                </c:pt>
                <c:pt idx="85148">
                  <c:v>218.73958333333334</c:v>
                </c:pt>
                <c:pt idx="85149">
                  <c:v>218.7421875</c:v>
                </c:pt>
                <c:pt idx="85150">
                  <c:v>218.74479166666666</c:v>
                </c:pt>
                <c:pt idx="85151">
                  <c:v>218.74739583333334</c:v>
                </c:pt>
                <c:pt idx="85152">
                  <c:v>218.75</c:v>
                </c:pt>
                <c:pt idx="85153">
                  <c:v>218.75260416666666</c:v>
                </c:pt>
                <c:pt idx="85154">
                  <c:v>218.75520833333334</c:v>
                </c:pt>
                <c:pt idx="85155">
                  <c:v>218.7578125</c:v>
                </c:pt>
                <c:pt idx="85156">
                  <c:v>218.76041666666666</c:v>
                </c:pt>
                <c:pt idx="85157">
                  <c:v>218.76302083333334</c:v>
                </c:pt>
                <c:pt idx="85158">
                  <c:v>218.765625</c:v>
                </c:pt>
                <c:pt idx="85159">
                  <c:v>218.76822916666666</c:v>
                </c:pt>
                <c:pt idx="85160">
                  <c:v>218.77083333333334</c:v>
                </c:pt>
                <c:pt idx="85161">
                  <c:v>218.7734375</c:v>
                </c:pt>
                <c:pt idx="85162">
                  <c:v>218.77604166666666</c:v>
                </c:pt>
                <c:pt idx="85163">
                  <c:v>218.77864583333334</c:v>
                </c:pt>
                <c:pt idx="85164">
                  <c:v>218.78125</c:v>
                </c:pt>
                <c:pt idx="85165">
                  <c:v>218.78385416666666</c:v>
                </c:pt>
                <c:pt idx="85166">
                  <c:v>218.78645833333334</c:v>
                </c:pt>
                <c:pt idx="85167">
                  <c:v>218.7890625</c:v>
                </c:pt>
                <c:pt idx="85168">
                  <c:v>218.79166666666666</c:v>
                </c:pt>
                <c:pt idx="85169">
                  <c:v>218.79427083333334</c:v>
                </c:pt>
                <c:pt idx="85170">
                  <c:v>218.796875</c:v>
                </c:pt>
                <c:pt idx="85171">
                  <c:v>218.79947916666666</c:v>
                </c:pt>
                <c:pt idx="85172">
                  <c:v>218.80208333333334</c:v>
                </c:pt>
                <c:pt idx="85173">
                  <c:v>218.8046875</c:v>
                </c:pt>
                <c:pt idx="85174">
                  <c:v>218.80729166666666</c:v>
                </c:pt>
                <c:pt idx="85175">
                  <c:v>218.80989583333334</c:v>
                </c:pt>
                <c:pt idx="85176">
                  <c:v>218.8125</c:v>
                </c:pt>
                <c:pt idx="85177">
                  <c:v>218.81510416666666</c:v>
                </c:pt>
                <c:pt idx="85178">
                  <c:v>218.81770833333334</c:v>
                </c:pt>
                <c:pt idx="85179">
                  <c:v>218.8203125</c:v>
                </c:pt>
                <c:pt idx="85180">
                  <c:v>218.82291666666666</c:v>
                </c:pt>
                <c:pt idx="85181">
                  <c:v>218.82552083333334</c:v>
                </c:pt>
                <c:pt idx="85182">
                  <c:v>218.828125</c:v>
                </c:pt>
                <c:pt idx="85183">
                  <c:v>218.83072916666666</c:v>
                </c:pt>
                <c:pt idx="85184">
                  <c:v>218.83333333333334</c:v>
                </c:pt>
                <c:pt idx="85185">
                  <c:v>218.8359375</c:v>
                </c:pt>
                <c:pt idx="85186">
                  <c:v>218.83854166666666</c:v>
                </c:pt>
                <c:pt idx="85187">
                  <c:v>218.84114583333334</c:v>
                </c:pt>
                <c:pt idx="85188">
                  <c:v>218.84375</c:v>
                </c:pt>
                <c:pt idx="85189">
                  <c:v>218.84635416666666</c:v>
                </c:pt>
                <c:pt idx="85190">
                  <c:v>218.84895833333334</c:v>
                </c:pt>
                <c:pt idx="85191">
                  <c:v>218.8515625</c:v>
                </c:pt>
                <c:pt idx="85192">
                  <c:v>218.85416666666666</c:v>
                </c:pt>
                <c:pt idx="85193">
                  <c:v>218.85677083333334</c:v>
                </c:pt>
                <c:pt idx="85194">
                  <c:v>218.859375</c:v>
                </c:pt>
                <c:pt idx="85195">
                  <c:v>218.86197916666666</c:v>
                </c:pt>
                <c:pt idx="85196">
                  <c:v>218.86458333333334</c:v>
                </c:pt>
                <c:pt idx="85197">
                  <c:v>218.8671875</c:v>
                </c:pt>
                <c:pt idx="85198">
                  <c:v>218.86979166666666</c:v>
                </c:pt>
                <c:pt idx="85199">
                  <c:v>218.87239583333334</c:v>
                </c:pt>
                <c:pt idx="85200">
                  <c:v>218.875</c:v>
                </c:pt>
                <c:pt idx="85201">
                  <c:v>218.87760416666666</c:v>
                </c:pt>
                <c:pt idx="85202">
                  <c:v>218.88020833333334</c:v>
                </c:pt>
                <c:pt idx="85203">
                  <c:v>218.8828125</c:v>
                </c:pt>
                <c:pt idx="85204">
                  <c:v>218.88541666666666</c:v>
                </c:pt>
                <c:pt idx="85205">
                  <c:v>218.88802083333334</c:v>
                </c:pt>
                <c:pt idx="85206">
                  <c:v>218.890625</c:v>
                </c:pt>
                <c:pt idx="85207">
                  <c:v>218.89322916666666</c:v>
                </c:pt>
                <c:pt idx="85208">
                  <c:v>218.89583333333334</c:v>
                </c:pt>
                <c:pt idx="85209">
                  <c:v>218.8984375</c:v>
                </c:pt>
                <c:pt idx="85210">
                  <c:v>218.90104166666666</c:v>
                </c:pt>
                <c:pt idx="85211">
                  <c:v>218.90364583333334</c:v>
                </c:pt>
                <c:pt idx="85212">
                  <c:v>218.90625</c:v>
                </c:pt>
                <c:pt idx="85213">
                  <c:v>218.90885416666666</c:v>
                </c:pt>
                <c:pt idx="85214">
                  <c:v>218.91145833333334</c:v>
                </c:pt>
                <c:pt idx="85215">
                  <c:v>218.9140625</c:v>
                </c:pt>
                <c:pt idx="85216">
                  <c:v>218.91666666666666</c:v>
                </c:pt>
                <c:pt idx="85217">
                  <c:v>218.91927083333334</c:v>
                </c:pt>
                <c:pt idx="85218">
                  <c:v>218.921875</c:v>
                </c:pt>
                <c:pt idx="85219">
                  <c:v>218.92447916666666</c:v>
                </c:pt>
                <c:pt idx="85220">
                  <c:v>218.92708333333334</c:v>
                </c:pt>
                <c:pt idx="85221">
                  <c:v>218.9296875</c:v>
                </c:pt>
                <c:pt idx="85222">
                  <c:v>218.93229166666666</c:v>
                </c:pt>
                <c:pt idx="85223">
                  <c:v>218.93489583333334</c:v>
                </c:pt>
                <c:pt idx="85224">
                  <c:v>218.9375</c:v>
                </c:pt>
                <c:pt idx="85225">
                  <c:v>218.94010416666666</c:v>
                </c:pt>
                <c:pt idx="85226">
                  <c:v>218.94270833333334</c:v>
                </c:pt>
                <c:pt idx="85227">
                  <c:v>218.9453125</c:v>
                </c:pt>
                <c:pt idx="85228">
                  <c:v>218.94791666666666</c:v>
                </c:pt>
                <c:pt idx="85229">
                  <c:v>218.95052083333334</c:v>
                </c:pt>
                <c:pt idx="85230">
                  <c:v>218.953125</c:v>
                </c:pt>
                <c:pt idx="85231">
                  <c:v>218.95572916666666</c:v>
                </c:pt>
                <c:pt idx="85232">
                  <c:v>218.95833333333334</c:v>
                </c:pt>
                <c:pt idx="85233">
                  <c:v>218.9609375</c:v>
                </c:pt>
                <c:pt idx="85234">
                  <c:v>218.96354166666666</c:v>
                </c:pt>
                <c:pt idx="85235">
                  <c:v>218.96614583333334</c:v>
                </c:pt>
                <c:pt idx="85236">
                  <c:v>218.96875</c:v>
                </c:pt>
                <c:pt idx="85237">
                  <c:v>218.97135416666666</c:v>
                </c:pt>
                <c:pt idx="85238">
                  <c:v>218.97395833333334</c:v>
                </c:pt>
                <c:pt idx="85239">
                  <c:v>218.9765625</c:v>
                </c:pt>
                <c:pt idx="85240">
                  <c:v>218.97916666666666</c:v>
                </c:pt>
                <c:pt idx="85241">
                  <c:v>218.98177083333334</c:v>
                </c:pt>
                <c:pt idx="85242">
                  <c:v>218.984375</c:v>
                </c:pt>
                <c:pt idx="85243">
                  <c:v>218.98697916666666</c:v>
                </c:pt>
                <c:pt idx="85244">
                  <c:v>218.98958333333334</c:v>
                </c:pt>
                <c:pt idx="85245">
                  <c:v>218.9921875</c:v>
                </c:pt>
                <c:pt idx="85246">
                  <c:v>218.99479166666666</c:v>
                </c:pt>
                <c:pt idx="85247">
                  <c:v>218.99739583333334</c:v>
                </c:pt>
                <c:pt idx="85248">
                  <c:v>219</c:v>
                </c:pt>
                <c:pt idx="85249">
                  <c:v>219.00260416666666</c:v>
                </c:pt>
                <c:pt idx="85250">
                  <c:v>219.00520833333334</c:v>
                </c:pt>
                <c:pt idx="85251">
                  <c:v>219.0078125</c:v>
                </c:pt>
                <c:pt idx="85252">
                  <c:v>219.01041666666666</c:v>
                </c:pt>
                <c:pt idx="85253">
                  <c:v>219.01302083333334</c:v>
                </c:pt>
                <c:pt idx="85254">
                  <c:v>219.015625</c:v>
                </c:pt>
                <c:pt idx="85255">
                  <c:v>219.01822916666666</c:v>
                </c:pt>
                <c:pt idx="85256">
                  <c:v>219.02083333333334</c:v>
                </c:pt>
                <c:pt idx="85257">
                  <c:v>219.0234375</c:v>
                </c:pt>
                <c:pt idx="85258">
                  <c:v>219.02604166666666</c:v>
                </c:pt>
                <c:pt idx="85259">
                  <c:v>219.02864583333334</c:v>
                </c:pt>
                <c:pt idx="85260">
                  <c:v>219.03125</c:v>
                </c:pt>
                <c:pt idx="85261">
                  <c:v>219.03385416666666</c:v>
                </c:pt>
                <c:pt idx="85262">
                  <c:v>219.03645833333334</c:v>
                </c:pt>
                <c:pt idx="85263">
                  <c:v>219.0390625</c:v>
                </c:pt>
                <c:pt idx="85264">
                  <c:v>219.04166666666666</c:v>
                </c:pt>
                <c:pt idx="85265">
                  <c:v>219.04427083333334</c:v>
                </c:pt>
                <c:pt idx="85266">
                  <c:v>219.046875</c:v>
                </c:pt>
                <c:pt idx="85267">
                  <c:v>219.04947916666666</c:v>
                </c:pt>
                <c:pt idx="85268">
                  <c:v>219.05208333333334</c:v>
                </c:pt>
                <c:pt idx="85269">
                  <c:v>219.0546875</c:v>
                </c:pt>
                <c:pt idx="85270">
                  <c:v>219.05729166666666</c:v>
                </c:pt>
                <c:pt idx="85271">
                  <c:v>219.05989583333334</c:v>
                </c:pt>
                <c:pt idx="85272">
                  <c:v>219.0625</c:v>
                </c:pt>
                <c:pt idx="85273">
                  <c:v>219.06510416666666</c:v>
                </c:pt>
                <c:pt idx="85274">
                  <c:v>219.06770833333334</c:v>
                </c:pt>
                <c:pt idx="85275">
                  <c:v>219.0703125</c:v>
                </c:pt>
                <c:pt idx="85276">
                  <c:v>219.07291666666666</c:v>
                </c:pt>
                <c:pt idx="85277">
                  <c:v>219.07552083333334</c:v>
                </c:pt>
                <c:pt idx="85278">
                  <c:v>219.078125</c:v>
                </c:pt>
                <c:pt idx="85279">
                  <c:v>219.08072916666666</c:v>
                </c:pt>
                <c:pt idx="85280">
                  <c:v>219.08333333333334</c:v>
                </c:pt>
                <c:pt idx="85281">
                  <c:v>219.0859375</c:v>
                </c:pt>
                <c:pt idx="85282">
                  <c:v>219.08854166666666</c:v>
                </c:pt>
                <c:pt idx="85283">
                  <c:v>219.09114583333334</c:v>
                </c:pt>
                <c:pt idx="85284">
                  <c:v>219.09375</c:v>
                </c:pt>
                <c:pt idx="85285">
                  <c:v>219.09635416666666</c:v>
                </c:pt>
                <c:pt idx="85286">
                  <c:v>219.09895833333334</c:v>
                </c:pt>
                <c:pt idx="85287">
                  <c:v>219.1015625</c:v>
                </c:pt>
                <c:pt idx="85288">
                  <c:v>219.10416666666666</c:v>
                </c:pt>
                <c:pt idx="85289">
                  <c:v>219.10677083333334</c:v>
                </c:pt>
                <c:pt idx="85290">
                  <c:v>219.109375</c:v>
                </c:pt>
                <c:pt idx="85291">
                  <c:v>219.11197916666666</c:v>
                </c:pt>
                <c:pt idx="85292">
                  <c:v>219.11458333333334</c:v>
                </c:pt>
                <c:pt idx="85293">
                  <c:v>219.1171875</c:v>
                </c:pt>
                <c:pt idx="85294">
                  <c:v>219.11979166666666</c:v>
                </c:pt>
                <c:pt idx="85295">
                  <c:v>219.12239583333334</c:v>
                </c:pt>
                <c:pt idx="85296">
                  <c:v>219.125</c:v>
                </c:pt>
                <c:pt idx="85297">
                  <c:v>219.12760416666666</c:v>
                </c:pt>
                <c:pt idx="85298">
                  <c:v>219.13020833333334</c:v>
                </c:pt>
                <c:pt idx="85299">
                  <c:v>219.1328125</c:v>
                </c:pt>
                <c:pt idx="85300">
                  <c:v>219.13541666666666</c:v>
                </c:pt>
                <c:pt idx="85301">
                  <c:v>219.13802083333334</c:v>
                </c:pt>
                <c:pt idx="85302">
                  <c:v>219.140625</c:v>
                </c:pt>
                <c:pt idx="85303">
                  <c:v>219.14322916666666</c:v>
                </c:pt>
                <c:pt idx="85304">
                  <c:v>219.14583333333334</c:v>
                </c:pt>
                <c:pt idx="85305">
                  <c:v>219.1484375</c:v>
                </c:pt>
                <c:pt idx="85306">
                  <c:v>219.15104166666666</c:v>
                </c:pt>
                <c:pt idx="85307">
                  <c:v>219.15364583333334</c:v>
                </c:pt>
                <c:pt idx="85308">
                  <c:v>219.15625</c:v>
                </c:pt>
                <c:pt idx="85309">
                  <c:v>219.15885416666666</c:v>
                </c:pt>
                <c:pt idx="85310">
                  <c:v>219.16145833333334</c:v>
                </c:pt>
                <c:pt idx="85311">
                  <c:v>219.1640625</c:v>
                </c:pt>
                <c:pt idx="85312">
                  <c:v>219.16666666666666</c:v>
                </c:pt>
                <c:pt idx="85313">
                  <c:v>219.16927083333334</c:v>
                </c:pt>
                <c:pt idx="85314">
                  <c:v>219.171875</c:v>
                </c:pt>
                <c:pt idx="85315">
                  <c:v>219.17447916666666</c:v>
                </c:pt>
                <c:pt idx="85316">
                  <c:v>219.17708333333334</c:v>
                </c:pt>
                <c:pt idx="85317">
                  <c:v>219.1796875</c:v>
                </c:pt>
                <c:pt idx="85318">
                  <c:v>219.18229166666666</c:v>
                </c:pt>
                <c:pt idx="85319">
                  <c:v>219.18489583333334</c:v>
                </c:pt>
                <c:pt idx="85320">
                  <c:v>219.1875</c:v>
                </c:pt>
                <c:pt idx="85321">
                  <c:v>219.19010416666666</c:v>
                </c:pt>
                <c:pt idx="85322">
                  <c:v>219.19270833333334</c:v>
                </c:pt>
                <c:pt idx="85323">
                  <c:v>219.1953125</c:v>
                </c:pt>
                <c:pt idx="85324">
                  <c:v>219.19791666666666</c:v>
                </c:pt>
                <c:pt idx="85325">
                  <c:v>219.20052083333334</c:v>
                </c:pt>
                <c:pt idx="85326">
                  <c:v>219.203125</c:v>
                </c:pt>
                <c:pt idx="85327">
                  <c:v>219.20572916666666</c:v>
                </c:pt>
                <c:pt idx="85328">
                  <c:v>219.20833333333334</c:v>
                </c:pt>
                <c:pt idx="85329">
                  <c:v>219.2109375</c:v>
                </c:pt>
                <c:pt idx="85330">
                  <c:v>219.21354166666666</c:v>
                </c:pt>
                <c:pt idx="85331">
                  <c:v>219.21614583333334</c:v>
                </c:pt>
                <c:pt idx="85332">
                  <c:v>219.21875</c:v>
                </c:pt>
                <c:pt idx="85333">
                  <c:v>219.22135416666666</c:v>
                </c:pt>
                <c:pt idx="85334">
                  <c:v>219.22395833333334</c:v>
                </c:pt>
                <c:pt idx="85335">
                  <c:v>219.2265625</c:v>
                </c:pt>
                <c:pt idx="85336">
                  <c:v>219.22916666666666</c:v>
                </c:pt>
                <c:pt idx="85337">
                  <c:v>219.23177083333334</c:v>
                </c:pt>
                <c:pt idx="85338">
                  <c:v>219.234375</c:v>
                </c:pt>
                <c:pt idx="85339">
                  <c:v>219.23697916666666</c:v>
                </c:pt>
                <c:pt idx="85340">
                  <c:v>219.23958333333334</c:v>
                </c:pt>
                <c:pt idx="85341">
                  <c:v>219.2421875</c:v>
                </c:pt>
                <c:pt idx="85342">
                  <c:v>219.24479166666666</c:v>
                </c:pt>
                <c:pt idx="85343">
                  <c:v>219.24739583333334</c:v>
                </c:pt>
                <c:pt idx="85344">
                  <c:v>219.25</c:v>
                </c:pt>
                <c:pt idx="85345">
                  <c:v>219.25260416666666</c:v>
                </c:pt>
                <c:pt idx="85346">
                  <c:v>219.25520833333334</c:v>
                </c:pt>
                <c:pt idx="85347">
                  <c:v>219.2578125</c:v>
                </c:pt>
                <c:pt idx="85348">
                  <c:v>219.26041666666666</c:v>
                </c:pt>
                <c:pt idx="85349">
                  <c:v>219.26302083333334</c:v>
                </c:pt>
                <c:pt idx="85350">
                  <c:v>219.265625</c:v>
                </c:pt>
                <c:pt idx="85351">
                  <c:v>219.26822916666666</c:v>
                </c:pt>
                <c:pt idx="85352">
                  <c:v>219.27083333333334</c:v>
                </c:pt>
                <c:pt idx="85353">
                  <c:v>219.2734375</c:v>
                </c:pt>
                <c:pt idx="85354">
                  <c:v>219.27604166666666</c:v>
                </c:pt>
                <c:pt idx="85355">
                  <c:v>219.27864583333334</c:v>
                </c:pt>
                <c:pt idx="85356">
                  <c:v>219.28125</c:v>
                </c:pt>
                <c:pt idx="85357">
                  <c:v>219.28385416666666</c:v>
                </c:pt>
                <c:pt idx="85358">
                  <c:v>219.28645833333334</c:v>
                </c:pt>
                <c:pt idx="85359">
                  <c:v>219.2890625</c:v>
                </c:pt>
                <c:pt idx="85360">
                  <c:v>219.29166666666666</c:v>
                </c:pt>
                <c:pt idx="85361">
                  <c:v>219.29427083333334</c:v>
                </c:pt>
                <c:pt idx="85362">
                  <c:v>219.296875</c:v>
                </c:pt>
                <c:pt idx="85363">
                  <c:v>219.29947916666666</c:v>
                </c:pt>
                <c:pt idx="85364">
                  <c:v>219.30208333333334</c:v>
                </c:pt>
                <c:pt idx="85365">
                  <c:v>219.3046875</c:v>
                </c:pt>
                <c:pt idx="85366">
                  <c:v>219.30729166666666</c:v>
                </c:pt>
                <c:pt idx="85367">
                  <c:v>219.30989583333334</c:v>
                </c:pt>
                <c:pt idx="85368">
                  <c:v>219.3125</c:v>
                </c:pt>
                <c:pt idx="85369">
                  <c:v>219.31510416666666</c:v>
                </c:pt>
                <c:pt idx="85370">
                  <c:v>219.31770833333334</c:v>
                </c:pt>
                <c:pt idx="85371">
                  <c:v>219.3203125</c:v>
                </c:pt>
                <c:pt idx="85372">
                  <c:v>219.32291666666666</c:v>
                </c:pt>
                <c:pt idx="85373">
                  <c:v>219.32552083333334</c:v>
                </c:pt>
                <c:pt idx="85374">
                  <c:v>219.328125</c:v>
                </c:pt>
                <c:pt idx="85375">
                  <c:v>219.33072916666666</c:v>
                </c:pt>
                <c:pt idx="85376">
                  <c:v>219.33333333333334</c:v>
                </c:pt>
                <c:pt idx="85377">
                  <c:v>219.3359375</c:v>
                </c:pt>
                <c:pt idx="85378">
                  <c:v>219.33854166666666</c:v>
                </c:pt>
                <c:pt idx="85379">
                  <c:v>219.34114583333334</c:v>
                </c:pt>
                <c:pt idx="85380">
                  <c:v>219.34375</c:v>
                </c:pt>
                <c:pt idx="85381">
                  <c:v>219.34635416666666</c:v>
                </c:pt>
                <c:pt idx="85382">
                  <c:v>219.34895833333334</c:v>
                </c:pt>
                <c:pt idx="85383">
                  <c:v>219.3515625</c:v>
                </c:pt>
                <c:pt idx="85384">
                  <c:v>219.35416666666666</c:v>
                </c:pt>
                <c:pt idx="85385">
                  <c:v>219.35677083333334</c:v>
                </c:pt>
                <c:pt idx="85386">
                  <c:v>219.359375</c:v>
                </c:pt>
                <c:pt idx="85387">
                  <c:v>219.36197916666666</c:v>
                </c:pt>
                <c:pt idx="85388">
                  <c:v>219.36458333333334</c:v>
                </c:pt>
                <c:pt idx="85389">
                  <c:v>219.3671875</c:v>
                </c:pt>
                <c:pt idx="85390">
                  <c:v>219.36979166666666</c:v>
                </c:pt>
                <c:pt idx="85391">
                  <c:v>219.37239583333334</c:v>
                </c:pt>
                <c:pt idx="85392">
                  <c:v>219.375</c:v>
                </c:pt>
                <c:pt idx="85393">
                  <c:v>219.37760416666666</c:v>
                </c:pt>
                <c:pt idx="85394">
                  <c:v>219.38020833333334</c:v>
                </c:pt>
                <c:pt idx="85395">
                  <c:v>219.3828125</c:v>
                </c:pt>
                <c:pt idx="85396">
                  <c:v>219.38541666666666</c:v>
                </c:pt>
                <c:pt idx="85397">
                  <c:v>219.38802083333334</c:v>
                </c:pt>
                <c:pt idx="85398">
                  <c:v>219.390625</c:v>
                </c:pt>
                <c:pt idx="85399">
                  <c:v>219.39322916666666</c:v>
                </c:pt>
                <c:pt idx="85400">
                  <c:v>219.39583333333334</c:v>
                </c:pt>
                <c:pt idx="85401">
                  <c:v>219.3984375</c:v>
                </c:pt>
                <c:pt idx="85402">
                  <c:v>219.40104166666666</c:v>
                </c:pt>
                <c:pt idx="85403">
                  <c:v>219.40364583333334</c:v>
                </c:pt>
                <c:pt idx="85404">
                  <c:v>219.40625</c:v>
                </c:pt>
                <c:pt idx="85405">
                  <c:v>219.40885416666666</c:v>
                </c:pt>
                <c:pt idx="85406">
                  <c:v>219.41145833333334</c:v>
                </c:pt>
                <c:pt idx="85407">
                  <c:v>219.4140625</c:v>
                </c:pt>
                <c:pt idx="85408">
                  <c:v>219.41666666666666</c:v>
                </c:pt>
                <c:pt idx="85409">
                  <c:v>219.41927083333334</c:v>
                </c:pt>
                <c:pt idx="85410">
                  <c:v>219.421875</c:v>
                </c:pt>
                <c:pt idx="85411">
                  <c:v>219.42447916666666</c:v>
                </c:pt>
                <c:pt idx="85412">
                  <c:v>219.42708333333334</c:v>
                </c:pt>
                <c:pt idx="85413">
                  <c:v>219.4296875</c:v>
                </c:pt>
                <c:pt idx="85414">
                  <c:v>219.43229166666666</c:v>
                </c:pt>
                <c:pt idx="85415">
                  <c:v>219.43489583333334</c:v>
                </c:pt>
                <c:pt idx="85416">
                  <c:v>219.4375</c:v>
                </c:pt>
                <c:pt idx="85417">
                  <c:v>219.44010416666666</c:v>
                </c:pt>
                <c:pt idx="85418">
                  <c:v>219.44270833333334</c:v>
                </c:pt>
                <c:pt idx="85419">
                  <c:v>219.4453125</c:v>
                </c:pt>
                <c:pt idx="85420">
                  <c:v>219.44791666666666</c:v>
                </c:pt>
                <c:pt idx="85421">
                  <c:v>219.45052083333334</c:v>
                </c:pt>
                <c:pt idx="85422">
                  <c:v>219.453125</c:v>
                </c:pt>
                <c:pt idx="85423">
                  <c:v>219.45572916666666</c:v>
                </c:pt>
                <c:pt idx="85424">
                  <c:v>219.45833333333334</c:v>
                </c:pt>
                <c:pt idx="85425">
                  <c:v>219.4609375</c:v>
                </c:pt>
                <c:pt idx="85426">
                  <c:v>219.46354166666666</c:v>
                </c:pt>
                <c:pt idx="85427">
                  <c:v>219.46614583333334</c:v>
                </c:pt>
                <c:pt idx="85428">
                  <c:v>219.46875</c:v>
                </c:pt>
                <c:pt idx="85429">
                  <c:v>219.47135416666666</c:v>
                </c:pt>
                <c:pt idx="85430">
                  <c:v>219.47395833333334</c:v>
                </c:pt>
                <c:pt idx="85431">
                  <c:v>219.4765625</c:v>
                </c:pt>
                <c:pt idx="85432">
                  <c:v>219.47916666666666</c:v>
                </c:pt>
                <c:pt idx="85433">
                  <c:v>219.48177083333334</c:v>
                </c:pt>
                <c:pt idx="85434">
                  <c:v>219.484375</c:v>
                </c:pt>
                <c:pt idx="85435">
                  <c:v>219.48697916666666</c:v>
                </c:pt>
                <c:pt idx="85436">
                  <c:v>219.48958333333334</c:v>
                </c:pt>
                <c:pt idx="85437">
                  <c:v>219.4921875</c:v>
                </c:pt>
                <c:pt idx="85438">
                  <c:v>219.49479166666666</c:v>
                </c:pt>
                <c:pt idx="85439">
                  <c:v>219.49739583333334</c:v>
                </c:pt>
                <c:pt idx="85440">
                  <c:v>219.5</c:v>
                </c:pt>
                <c:pt idx="85441">
                  <c:v>219.50260416666666</c:v>
                </c:pt>
                <c:pt idx="85442">
                  <c:v>219.50520833333334</c:v>
                </c:pt>
                <c:pt idx="85443">
                  <c:v>219.5078125</c:v>
                </c:pt>
                <c:pt idx="85444">
                  <c:v>219.51041666666666</c:v>
                </c:pt>
                <c:pt idx="85445">
                  <c:v>219.51302083333334</c:v>
                </c:pt>
                <c:pt idx="85446">
                  <c:v>219.515625</c:v>
                </c:pt>
                <c:pt idx="85447">
                  <c:v>219.51822916666666</c:v>
                </c:pt>
                <c:pt idx="85448">
                  <c:v>219.52083333333334</c:v>
                </c:pt>
                <c:pt idx="85449">
                  <c:v>219.5234375</c:v>
                </c:pt>
                <c:pt idx="85450">
                  <c:v>219.52604166666666</c:v>
                </c:pt>
                <c:pt idx="85451">
                  <c:v>219.52864583333334</c:v>
                </c:pt>
                <c:pt idx="85452">
                  <c:v>219.53125</c:v>
                </c:pt>
                <c:pt idx="85453">
                  <c:v>219.53385416666666</c:v>
                </c:pt>
                <c:pt idx="85454">
                  <c:v>219.53645833333334</c:v>
                </c:pt>
                <c:pt idx="85455">
                  <c:v>219.5390625</c:v>
                </c:pt>
                <c:pt idx="85456">
                  <c:v>219.54166666666666</c:v>
                </c:pt>
                <c:pt idx="85457">
                  <c:v>219.54427083333334</c:v>
                </c:pt>
                <c:pt idx="85458">
                  <c:v>219.546875</c:v>
                </c:pt>
                <c:pt idx="85459">
                  <c:v>219.54947916666666</c:v>
                </c:pt>
                <c:pt idx="85460">
                  <c:v>219.55208333333334</c:v>
                </c:pt>
                <c:pt idx="85461">
                  <c:v>219.5546875</c:v>
                </c:pt>
                <c:pt idx="85462">
                  <c:v>219.55729166666666</c:v>
                </c:pt>
                <c:pt idx="85463">
                  <c:v>219.55989583333334</c:v>
                </c:pt>
                <c:pt idx="85464">
                  <c:v>219.5625</c:v>
                </c:pt>
                <c:pt idx="85465">
                  <c:v>219.56510416666666</c:v>
                </c:pt>
                <c:pt idx="85466">
                  <c:v>219.56770833333334</c:v>
                </c:pt>
                <c:pt idx="85467">
                  <c:v>219.5703125</c:v>
                </c:pt>
                <c:pt idx="85468">
                  <c:v>219.57291666666666</c:v>
                </c:pt>
                <c:pt idx="85469">
                  <c:v>219.57552083333334</c:v>
                </c:pt>
                <c:pt idx="85470">
                  <c:v>219.578125</c:v>
                </c:pt>
                <c:pt idx="85471">
                  <c:v>219.58072916666666</c:v>
                </c:pt>
                <c:pt idx="85472">
                  <c:v>219.58333333333334</c:v>
                </c:pt>
                <c:pt idx="85473">
                  <c:v>219.5859375</c:v>
                </c:pt>
                <c:pt idx="85474">
                  <c:v>219.58854166666666</c:v>
                </c:pt>
                <c:pt idx="85475">
                  <c:v>219.59114583333334</c:v>
                </c:pt>
                <c:pt idx="85476">
                  <c:v>219.59375</c:v>
                </c:pt>
                <c:pt idx="85477">
                  <c:v>219.59635416666666</c:v>
                </c:pt>
                <c:pt idx="85478">
                  <c:v>219.59895833333334</c:v>
                </c:pt>
                <c:pt idx="85479">
                  <c:v>219.6015625</c:v>
                </c:pt>
                <c:pt idx="85480">
                  <c:v>219.60416666666666</c:v>
                </c:pt>
                <c:pt idx="85481">
                  <c:v>219.60677083333334</c:v>
                </c:pt>
                <c:pt idx="85482">
                  <c:v>219.609375</c:v>
                </c:pt>
                <c:pt idx="85483">
                  <c:v>219.61197916666666</c:v>
                </c:pt>
                <c:pt idx="85484">
                  <c:v>219.61458333333334</c:v>
                </c:pt>
                <c:pt idx="85485">
                  <c:v>219.6171875</c:v>
                </c:pt>
                <c:pt idx="85486">
                  <c:v>219.61979166666666</c:v>
                </c:pt>
                <c:pt idx="85487">
                  <c:v>219.62239583333334</c:v>
                </c:pt>
                <c:pt idx="85488">
                  <c:v>219.625</c:v>
                </c:pt>
                <c:pt idx="85489">
                  <c:v>219.62760416666666</c:v>
                </c:pt>
                <c:pt idx="85490">
                  <c:v>219.63020833333334</c:v>
                </c:pt>
                <c:pt idx="85491">
                  <c:v>219.6328125</c:v>
                </c:pt>
                <c:pt idx="85492">
                  <c:v>219.63541666666666</c:v>
                </c:pt>
                <c:pt idx="85493">
                  <c:v>219.63802083333334</c:v>
                </c:pt>
                <c:pt idx="85494">
                  <c:v>219.640625</c:v>
                </c:pt>
                <c:pt idx="85495">
                  <c:v>219.64322916666666</c:v>
                </c:pt>
                <c:pt idx="85496">
                  <c:v>219.64583333333334</c:v>
                </c:pt>
                <c:pt idx="85497">
                  <c:v>219.6484375</c:v>
                </c:pt>
                <c:pt idx="85498">
                  <c:v>219.65104166666666</c:v>
                </c:pt>
                <c:pt idx="85499">
                  <c:v>219.65364583333334</c:v>
                </c:pt>
                <c:pt idx="85500">
                  <c:v>219.65625</c:v>
                </c:pt>
                <c:pt idx="85501">
                  <c:v>219.65885416666666</c:v>
                </c:pt>
                <c:pt idx="85502">
                  <c:v>219.66145833333334</c:v>
                </c:pt>
                <c:pt idx="85503">
                  <c:v>219.6640625</c:v>
                </c:pt>
                <c:pt idx="85504">
                  <c:v>219.66666666666666</c:v>
                </c:pt>
                <c:pt idx="85505">
                  <c:v>219.66927083333334</c:v>
                </c:pt>
                <c:pt idx="85506">
                  <c:v>219.671875</c:v>
                </c:pt>
                <c:pt idx="85507">
                  <c:v>219.67447916666666</c:v>
                </c:pt>
                <c:pt idx="85508">
                  <c:v>219.67708333333334</c:v>
                </c:pt>
                <c:pt idx="85509">
                  <c:v>219.6796875</c:v>
                </c:pt>
                <c:pt idx="85510">
                  <c:v>219.68229166666666</c:v>
                </c:pt>
                <c:pt idx="85511">
                  <c:v>219.68489583333334</c:v>
                </c:pt>
                <c:pt idx="85512">
                  <c:v>219.6875</c:v>
                </c:pt>
                <c:pt idx="85513">
                  <c:v>219.69010416666666</c:v>
                </c:pt>
                <c:pt idx="85514">
                  <c:v>219.69270833333334</c:v>
                </c:pt>
                <c:pt idx="85515">
                  <c:v>219.6953125</c:v>
                </c:pt>
                <c:pt idx="85516">
                  <c:v>219.69791666666666</c:v>
                </c:pt>
                <c:pt idx="85517">
                  <c:v>219.70052083333334</c:v>
                </c:pt>
                <c:pt idx="85518">
                  <c:v>219.703125</c:v>
                </c:pt>
                <c:pt idx="85519">
                  <c:v>219.70572916666666</c:v>
                </c:pt>
                <c:pt idx="85520">
                  <c:v>219.70833333333334</c:v>
                </c:pt>
                <c:pt idx="85521">
                  <c:v>219.7109375</c:v>
                </c:pt>
                <c:pt idx="85522">
                  <c:v>219.71354166666666</c:v>
                </c:pt>
                <c:pt idx="85523">
                  <c:v>219.71614583333334</c:v>
                </c:pt>
                <c:pt idx="85524">
                  <c:v>219.71875</c:v>
                </c:pt>
                <c:pt idx="85525">
                  <c:v>219.72135416666666</c:v>
                </c:pt>
                <c:pt idx="85526">
                  <c:v>219.72395833333334</c:v>
                </c:pt>
                <c:pt idx="85527">
                  <c:v>219.7265625</c:v>
                </c:pt>
                <c:pt idx="85528">
                  <c:v>219.72916666666666</c:v>
                </c:pt>
                <c:pt idx="85529">
                  <c:v>219.73177083333334</c:v>
                </c:pt>
                <c:pt idx="85530">
                  <c:v>219.734375</c:v>
                </c:pt>
                <c:pt idx="85531">
                  <c:v>219.73697916666666</c:v>
                </c:pt>
                <c:pt idx="85532">
                  <c:v>219.73958333333334</c:v>
                </c:pt>
                <c:pt idx="85533">
                  <c:v>219.7421875</c:v>
                </c:pt>
                <c:pt idx="85534">
                  <c:v>219.74479166666666</c:v>
                </c:pt>
                <c:pt idx="85535">
                  <c:v>219.74739583333334</c:v>
                </c:pt>
                <c:pt idx="85536">
                  <c:v>219.75</c:v>
                </c:pt>
                <c:pt idx="85537">
                  <c:v>219.75260416666666</c:v>
                </c:pt>
                <c:pt idx="85538">
                  <c:v>219.75520833333334</c:v>
                </c:pt>
                <c:pt idx="85539">
                  <c:v>219.7578125</c:v>
                </c:pt>
                <c:pt idx="85540">
                  <c:v>219.76041666666666</c:v>
                </c:pt>
                <c:pt idx="85541">
                  <c:v>219.76302083333334</c:v>
                </c:pt>
                <c:pt idx="85542">
                  <c:v>219.765625</c:v>
                </c:pt>
                <c:pt idx="85543">
                  <c:v>219.76822916666666</c:v>
                </c:pt>
                <c:pt idx="85544">
                  <c:v>219.77083333333334</c:v>
                </c:pt>
                <c:pt idx="85545">
                  <c:v>219.7734375</c:v>
                </c:pt>
                <c:pt idx="85546">
                  <c:v>219.77604166666666</c:v>
                </c:pt>
                <c:pt idx="85547">
                  <c:v>219.77864583333334</c:v>
                </c:pt>
                <c:pt idx="85548">
                  <c:v>219.78125</c:v>
                </c:pt>
                <c:pt idx="85549">
                  <c:v>219.78385416666666</c:v>
                </c:pt>
                <c:pt idx="85550">
                  <c:v>219.78645833333334</c:v>
                </c:pt>
                <c:pt idx="85551">
                  <c:v>219.7890625</c:v>
                </c:pt>
                <c:pt idx="85552">
                  <c:v>219.79166666666666</c:v>
                </c:pt>
                <c:pt idx="85553">
                  <c:v>219.79427083333334</c:v>
                </c:pt>
                <c:pt idx="85554">
                  <c:v>219.796875</c:v>
                </c:pt>
                <c:pt idx="85555">
                  <c:v>219.79947916666666</c:v>
                </c:pt>
                <c:pt idx="85556">
                  <c:v>219.80208333333334</c:v>
                </c:pt>
                <c:pt idx="85557">
                  <c:v>219.8046875</c:v>
                </c:pt>
                <c:pt idx="85558">
                  <c:v>219.80729166666666</c:v>
                </c:pt>
                <c:pt idx="85559">
                  <c:v>219.80989583333334</c:v>
                </c:pt>
                <c:pt idx="85560">
                  <c:v>219.8125</c:v>
                </c:pt>
                <c:pt idx="85561">
                  <c:v>219.81510416666666</c:v>
                </c:pt>
                <c:pt idx="85562">
                  <c:v>219.81770833333334</c:v>
                </c:pt>
                <c:pt idx="85563">
                  <c:v>219.8203125</c:v>
                </c:pt>
                <c:pt idx="85564">
                  <c:v>219.82291666666666</c:v>
                </c:pt>
                <c:pt idx="85565">
                  <c:v>219.82552083333334</c:v>
                </c:pt>
                <c:pt idx="85566">
                  <c:v>219.828125</c:v>
                </c:pt>
                <c:pt idx="85567">
                  <c:v>219.83072916666666</c:v>
                </c:pt>
                <c:pt idx="85568">
                  <c:v>219.83333333333334</c:v>
                </c:pt>
                <c:pt idx="85569">
                  <c:v>219.8359375</c:v>
                </c:pt>
                <c:pt idx="85570">
                  <c:v>219.83854166666666</c:v>
                </c:pt>
                <c:pt idx="85571">
                  <c:v>219.84114583333334</c:v>
                </c:pt>
                <c:pt idx="85572">
                  <c:v>219.84375</c:v>
                </c:pt>
                <c:pt idx="85573">
                  <c:v>219.84635416666666</c:v>
                </c:pt>
                <c:pt idx="85574">
                  <c:v>219.84895833333334</c:v>
                </c:pt>
                <c:pt idx="85575">
                  <c:v>219.8515625</c:v>
                </c:pt>
                <c:pt idx="85576">
                  <c:v>219.85416666666666</c:v>
                </c:pt>
                <c:pt idx="85577">
                  <c:v>219.85677083333334</c:v>
                </c:pt>
                <c:pt idx="85578">
                  <c:v>219.859375</c:v>
                </c:pt>
                <c:pt idx="85579">
                  <c:v>219.86197916666666</c:v>
                </c:pt>
                <c:pt idx="85580">
                  <c:v>219.86458333333334</c:v>
                </c:pt>
                <c:pt idx="85581">
                  <c:v>219.8671875</c:v>
                </c:pt>
                <c:pt idx="85582">
                  <c:v>219.86979166666666</c:v>
                </c:pt>
                <c:pt idx="85583">
                  <c:v>219.87239583333334</c:v>
                </c:pt>
                <c:pt idx="85584">
                  <c:v>219.875</c:v>
                </c:pt>
                <c:pt idx="85585">
                  <c:v>219.87760416666666</c:v>
                </c:pt>
                <c:pt idx="85586">
                  <c:v>219.88020833333334</c:v>
                </c:pt>
                <c:pt idx="85587">
                  <c:v>219.8828125</c:v>
                </c:pt>
                <c:pt idx="85588">
                  <c:v>219.88541666666666</c:v>
                </c:pt>
                <c:pt idx="85589">
                  <c:v>219.88802083333334</c:v>
                </c:pt>
                <c:pt idx="85590">
                  <c:v>219.890625</c:v>
                </c:pt>
                <c:pt idx="85591">
                  <c:v>219.89322916666666</c:v>
                </c:pt>
                <c:pt idx="85592">
                  <c:v>219.89583333333334</c:v>
                </c:pt>
                <c:pt idx="85593">
                  <c:v>219.8984375</c:v>
                </c:pt>
                <c:pt idx="85594">
                  <c:v>219.90104166666666</c:v>
                </c:pt>
                <c:pt idx="85595">
                  <c:v>219.90364583333334</c:v>
                </c:pt>
                <c:pt idx="85596">
                  <c:v>219.90625</c:v>
                </c:pt>
                <c:pt idx="85597">
                  <c:v>219.90885416666666</c:v>
                </c:pt>
                <c:pt idx="85598">
                  <c:v>219.91145833333334</c:v>
                </c:pt>
                <c:pt idx="85599">
                  <c:v>219.9140625</c:v>
                </c:pt>
                <c:pt idx="85600">
                  <c:v>219.91666666666666</c:v>
                </c:pt>
                <c:pt idx="85601">
                  <c:v>219.91927083333334</c:v>
                </c:pt>
                <c:pt idx="85602">
                  <c:v>219.921875</c:v>
                </c:pt>
                <c:pt idx="85603">
                  <c:v>219.92447916666666</c:v>
                </c:pt>
                <c:pt idx="85604">
                  <c:v>219.92708333333334</c:v>
                </c:pt>
                <c:pt idx="85605">
                  <c:v>219.9296875</c:v>
                </c:pt>
                <c:pt idx="85606">
                  <c:v>219.93229166666666</c:v>
                </c:pt>
                <c:pt idx="85607">
                  <c:v>219.93489583333334</c:v>
                </c:pt>
                <c:pt idx="85608">
                  <c:v>219.9375</c:v>
                </c:pt>
                <c:pt idx="85609">
                  <c:v>219.94010416666666</c:v>
                </c:pt>
                <c:pt idx="85610">
                  <c:v>219.94270833333334</c:v>
                </c:pt>
                <c:pt idx="85611">
                  <c:v>219.9453125</c:v>
                </c:pt>
                <c:pt idx="85612">
                  <c:v>219.94791666666666</c:v>
                </c:pt>
                <c:pt idx="85613">
                  <c:v>219.95052083333334</c:v>
                </c:pt>
                <c:pt idx="85614">
                  <c:v>219.953125</c:v>
                </c:pt>
                <c:pt idx="85615">
                  <c:v>219.95572916666666</c:v>
                </c:pt>
                <c:pt idx="85616">
                  <c:v>219.95833333333334</c:v>
                </c:pt>
                <c:pt idx="85617">
                  <c:v>219.9609375</c:v>
                </c:pt>
                <c:pt idx="85618">
                  <c:v>219.96354166666666</c:v>
                </c:pt>
                <c:pt idx="85619">
                  <c:v>219.96614583333334</c:v>
                </c:pt>
                <c:pt idx="85620">
                  <c:v>219.96875</c:v>
                </c:pt>
                <c:pt idx="85621">
                  <c:v>219.97135416666666</c:v>
                </c:pt>
                <c:pt idx="85622">
                  <c:v>219.97395833333334</c:v>
                </c:pt>
                <c:pt idx="85623">
                  <c:v>219.9765625</c:v>
                </c:pt>
                <c:pt idx="85624">
                  <c:v>219.97916666666666</c:v>
                </c:pt>
                <c:pt idx="85625">
                  <c:v>219.98177083333334</c:v>
                </c:pt>
                <c:pt idx="85626">
                  <c:v>219.984375</c:v>
                </c:pt>
                <c:pt idx="85627">
                  <c:v>219.98697916666666</c:v>
                </c:pt>
                <c:pt idx="85628">
                  <c:v>219.98958333333334</c:v>
                </c:pt>
                <c:pt idx="85629">
                  <c:v>219.9921875</c:v>
                </c:pt>
                <c:pt idx="85630">
                  <c:v>219.99479166666666</c:v>
                </c:pt>
                <c:pt idx="85631">
                  <c:v>219.99739583333334</c:v>
                </c:pt>
                <c:pt idx="85632">
                  <c:v>220</c:v>
                </c:pt>
                <c:pt idx="85633">
                  <c:v>220.00260416666666</c:v>
                </c:pt>
                <c:pt idx="85634">
                  <c:v>220.00520833333334</c:v>
                </c:pt>
                <c:pt idx="85635">
                  <c:v>220.0078125</c:v>
                </c:pt>
                <c:pt idx="85636">
                  <c:v>220.01041666666666</c:v>
                </c:pt>
                <c:pt idx="85637">
                  <c:v>220.01302083333334</c:v>
                </c:pt>
                <c:pt idx="85638">
                  <c:v>220.015625</c:v>
                </c:pt>
                <c:pt idx="85639">
                  <c:v>220.01822916666666</c:v>
                </c:pt>
                <c:pt idx="85640">
                  <c:v>220.02083333333334</c:v>
                </c:pt>
                <c:pt idx="85641">
                  <c:v>220.0234375</c:v>
                </c:pt>
                <c:pt idx="85642">
                  <c:v>220.02604166666666</c:v>
                </c:pt>
                <c:pt idx="85643">
                  <c:v>220.02864583333334</c:v>
                </c:pt>
                <c:pt idx="85644">
                  <c:v>220.03125</c:v>
                </c:pt>
                <c:pt idx="85645">
                  <c:v>220.03385416666666</c:v>
                </c:pt>
                <c:pt idx="85646">
                  <c:v>220.03645833333334</c:v>
                </c:pt>
                <c:pt idx="85647">
                  <c:v>220.0390625</c:v>
                </c:pt>
                <c:pt idx="85648">
                  <c:v>220.04166666666666</c:v>
                </c:pt>
                <c:pt idx="85649">
                  <c:v>220.04427083333334</c:v>
                </c:pt>
                <c:pt idx="85650">
                  <c:v>220.046875</c:v>
                </c:pt>
                <c:pt idx="85651">
                  <c:v>220.04947916666666</c:v>
                </c:pt>
                <c:pt idx="85652">
                  <c:v>220.05208333333334</c:v>
                </c:pt>
                <c:pt idx="85653">
                  <c:v>220.0546875</c:v>
                </c:pt>
                <c:pt idx="85654">
                  <c:v>220.05729166666666</c:v>
                </c:pt>
                <c:pt idx="85655">
                  <c:v>220.05989583333334</c:v>
                </c:pt>
                <c:pt idx="85656">
                  <c:v>220.0625</c:v>
                </c:pt>
                <c:pt idx="85657">
                  <c:v>220.06510416666666</c:v>
                </c:pt>
                <c:pt idx="85658">
                  <c:v>220.06770833333334</c:v>
                </c:pt>
                <c:pt idx="85659">
                  <c:v>220.0703125</c:v>
                </c:pt>
                <c:pt idx="85660">
                  <c:v>220.07291666666666</c:v>
                </c:pt>
                <c:pt idx="85661">
                  <c:v>220.07552083333334</c:v>
                </c:pt>
                <c:pt idx="85662">
                  <c:v>220.078125</c:v>
                </c:pt>
                <c:pt idx="85663">
                  <c:v>220.08072916666666</c:v>
                </c:pt>
                <c:pt idx="85664">
                  <c:v>220.08333333333334</c:v>
                </c:pt>
                <c:pt idx="85665">
                  <c:v>220.0859375</c:v>
                </c:pt>
                <c:pt idx="85666">
                  <c:v>220.08854166666666</c:v>
                </c:pt>
                <c:pt idx="85667">
                  <c:v>220.09114583333334</c:v>
                </c:pt>
                <c:pt idx="85668">
                  <c:v>220.09375</c:v>
                </c:pt>
                <c:pt idx="85669">
                  <c:v>220.09635416666666</c:v>
                </c:pt>
                <c:pt idx="85670">
                  <c:v>220.09895833333334</c:v>
                </c:pt>
                <c:pt idx="85671">
                  <c:v>220.1015625</c:v>
                </c:pt>
                <c:pt idx="85672">
                  <c:v>220.10416666666666</c:v>
                </c:pt>
                <c:pt idx="85673">
                  <c:v>220.10677083333334</c:v>
                </c:pt>
                <c:pt idx="85674">
                  <c:v>220.109375</c:v>
                </c:pt>
                <c:pt idx="85675">
                  <c:v>220.11197916666666</c:v>
                </c:pt>
                <c:pt idx="85676">
                  <c:v>220.11458333333334</c:v>
                </c:pt>
                <c:pt idx="85677">
                  <c:v>220.1171875</c:v>
                </c:pt>
                <c:pt idx="85678">
                  <c:v>220.11979166666666</c:v>
                </c:pt>
                <c:pt idx="85679">
                  <c:v>220.12239583333334</c:v>
                </c:pt>
                <c:pt idx="85680">
                  <c:v>220.125</c:v>
                </c:pt>
                <c:pt idx="85681">
                  <c:v>220.12760416666666</c:v>
                </c:pt>
                <c:pt idx="85682">
                  <c:v>220.13020833333334</c:v>
                </c:pt>
                <c:pt idx="85683">
                  <c:v>220.1328125</c:v>
                </c:pt>
                <c:pt idx="85684">
                  <c:v>220.13541666666666</c:v>
                </c:pt>
                <c:pt idx="85685">
                  <c:v>220.13802083333334</c:v>
                </c:pt>
                <c:pt idx="85686">
                  <c:v>220.140625</c:v>
                </c:pt>
                <c:pt idx="85687">
                  <c:v>220.14322916666666</c:v>
                </c:pt>
                <c:pt idx="85688">
                  <c:v>220.14583333333334</c:v>
                </c:pt>
                <c:pt idx="85689">
                  <c:v>220.1484375</c:v>
                </c:pt>
                <c:pt idx="85690">
                  <c:v>220.15104166666666</c:v>
                </c:pt>
                <c:pt idx="85691">
                  <c:v>220.15364583333334</c:v>
                </c:pt>
                <c:pt idx="85692">
                  <c:v>220.15625</c:v>
                </c:pt>
                <c:pt idx="85693">
                  <c:v>220.15885416666666</c:v>
                </c:pt>
                <c:pt idx="85694">
                  <c:v>220.16145833333334</c:v>
                </c:pt>
                <c:pt idx="85695">
                  <c:v>220.1640625</c:v>
                </c:pt>
                <c:pt idx="85696">
                  <c:v>220.16666666666666</c:v>
                </c:pt>
                <c:pt idx="85697">
                  <c:v>220.16927083333334</c:v>
                </c:pt>
                <c:pt idx="85698">
                  <c:v>220.171875</c:v>
                </c:pt>
                <c:pt idx="85699">
                  <c:v>220.17447916666666</c:v>
                </c:pt>
                <c:pt idx="85700">
                  <c:v>220.17708333333334</c:v>
                </c:pt>
                <c:pt idx="85701">
                  <c:v>220.1796875</c:v>
                </c:pt>
                <c:pt idx="85702">
                  <c:v>220.18229166666666</c:v>
                </c:pt>
                <c:pt idx="85703">
                  <c:v>220.18489583333334</c:v>
                </c:pt>
                <c:pt idx="85704">
                  <c:v>220.1875</c:v>
                </c:pt>
                <c:pt idx="85705">
                  <c:v>220.19010416666666</c:v>
                </c:pt>
                <c:pt idx="85706">
                  <c:v>220.19270833333334</c:v>
                </c:pt>
                <c:pt idx="85707">
                  <c:v>220.1953125</c:v>
                </c:pt>
                <c:pt idx="85708">
                  <c:v>220.19791666666666</c:v>
                </c:pt>
                <c:pt idx="85709">
                  <c:v>220.20052083333334</c:v>
                </c:pt>
                <c:pt idx="85710">
                  <c:v>220.203125</c:v>
                </c:pt>
                <c:pt idx="85711">
                  <c:v>220.20572916666666</c:v>
                </c:pt>
                <c:pt idx="85712">
                  <c:v>220.20833333333334</c:v>
                </c:pt>
                <c:pt idx="85713">
                  <c:v>220.2109375</c:v>
                </c:pt>
                <c:pt idx="85714">
                  <c:v>220.21354166666666</c:v>
                </c:pt>
                <c:pt idx="85715">
                  <c:v>220.21614583333334</c:v>
                </c:pt>
                <c:pt idx="85716">
                  <c:v>220.21875</c:v>
                </c:pt>
                <c:pt idx="85717">
                  <c:v>220.22135416666666</c:v>
                </c:pt>
                <c:pt idx="85718">
                  <c:v>220.22395833333334</c:v>
                </c:pt>
                <c:pt idx="85719">
                  <c:v>220.2265625</c:v>
                </c:pt>
                <c:pt idx="85720">
                  <c:v>220.22916666666666</c:v>
                </c:pt>
                <c:pt idx="85721">
                  <c:v>220.23177083333334</c:v>
                </c:pt>
                <c:pt idx="85722">
                  <c:v>220.234375</c:v>
                </c:pt>
                <c:pt idx="85723">
                  <c:v>220.23697916666666</c:v>
                </c:pt>
                <c:pt idx="85724">
                  <c:v>220.23958333333334</c:v>
                </c:pt>
                <c:pt idx="85725">
                  <c:v>220.2421875</c:v>
                </c:pt>
                <c:pt idx="85726">
                  <c:v>220.24479166666666</c:v>
                </c:pt>
                <c:pt idx="85727">
                  <c:v>220.24739583333334</c:v>
                </c:pt>
                <c:pt idx="85728">
                  <c:v>220.25</c:v>
                </c:pt>
                <c:pt idx="85729">
                  <c:v>220.25260416666666</c:v>
                </c:pt>
                <c:pt idx="85730">
                  <c:v>220.25520833333334</c:v>
                </c:pt>
                <c:pt idx="85731">
                  <c:v>220.2578125</c:v>
                </c:pt>
                <c:pt idx="85732">
                  <c:v>220.26041666666666</c:v>
                </c:pt>
                <c:pt idx="85733">
                  <c:v>220.26302083333334</c:v>
                </c:pt>
                <c:pt idx="85734">
                  <c:v>220.265625</c:v>
                </c:pt>
                <c:pt idx="85735">
                  <c:v>220.26822916666666</c:v>
                </c:pt>
                <c:pt idx="85736">
                  <c:v>220.27083333333334</c:v>
                </c:pt>
                <c:pt idx="85737">
                  <c:v>220.2734375</c:v>
                </c:pt>
                <c:pt idx="85738">
                  <c:v>220.27604166666666</c:v>
                </c:pt>
                <c:pt idx="85739">
                  <c:v>220.27864583333334</c:v>
                </c:pt>
                <c:pt idx="85740">
                  <c:v>220.28125</c:v>
                </c:pt>
                <c:pt idx="85741">
                  <c:v>220.28385416666666</c:v>
                </c:pt>
                <c:pt idx="85742">
                  <c:v>220.28645833333334</c:v>
                </c:pt>
                <c:pt idx="85743">
                  <c:v>220.2890625</c:v>
                </c:pt>
                <c:pt idx="85744">
                  <c:v>220.29166666666666</c:v>
                </c:pt>
                <c:pt idx="85745">
                  <c:v>220.29427083333334</c:v>
                </c:pt>
                <c:pt idx="85746">
                  <c:v>220.296875</c:v>
                </c:pt>
                <c:pt idx="85747">
                  <c:v>220.29947916666666</c:v>
                </c:pt>
                <c:pt idx="85748">
                  <c:v>220.30208333333334</c:v>
                </c:pt>
                <c:pt idx="85749">
                  <c:v>220.3046875</c:v>
                </c:pt>
                <c:pt idx="85750">
                  <c:v>220.30729166666666</c:v>
                </c:pt>
                <c:pt idx="85751">
                  <c:v>220.30989583333334</c:v>
                </c:pt>
                <c:pt idx="85752">
                  <c:v>220.3125</c:v>
                </c:pt>
                <c:pt idx="85753">
                  <c:v>220.31510416666666</c:v>
                </c:pt>
                <c:pt idx="85754">
                  <c:v>220.31770833333334</c:v>
                </c:pt>
                <c:pt idx="85755">
                  <c:v>220.3203125</c:v>
                </c:pt>
                <c:pt idx="85756">
                  <c:v>220.32291666666666</c:v>
                </c:pt>
                <c:pt idx="85757">
                  <c:v>220.32552083333334</c:v>
                </c:pt>
                <c:pt idx="85758">
                  <c:v>220.328125</c:v>
                </c:pt>
                <c:pt idx="85759">
                  <c:v>220.33072916666666</c:v>
                </c:pt>
                <c:pt idx="85760">
                  <c:v>220.33333333333334</c:v>
                </c:pt>
                <c:pt idx="85761">
                  <c:v>220.3359375</c:v>
                </c:pt>
                <c:pt idx="85762">
                  <c:v>220.33854166666666</c:v>
                </c:pt>
                <c:pt idx="85763">
                  <c:v>220.34114583333334</c:v>
                </c:pt>
                <c:pt idx="85764">
                  <c:v>220.34375</c:v>
                </c:pt>
                <c:pt idx="85765">
                  <c:v>220.34635416666666</c:v>
                </c:pt>
                <c:pt idx="85766">
                  <c:v>220.34895833333334</c:v>
                </c:pt>
                <c:pt idx="85767">
                  <c:v>220.3515625</c:v>
                </c:pt>
                <c:pt idx="85768">
                  <c:v>220.35416666666666</c:v>
                </c:pt>
                <c:pt idx="85769">
                  <c:v>220.35677083333334</c:v>
                </c:pt>
                <c:pt idx="85770">
                  <c:v>220.359375</c:v>
                </c:pt>
                <c:pt idx="85771">
                  <c:v>220.36197916666666</c:v>
                </c:pt>
                <c:pt idx="85772">
                  <c:v>220.36458333333334</c:v>
                </c:pt>
                <c:pt idx="85773">
                  <c:v>220.3671875</c:v>
                </c:pt>
                <c:pt idx="85774">
                  <c:v>220.36979166666666</c:v>
                </c:pt>
                <c:pt idx="85775">
                  <c:v>220.37239583333334</c:v>
                </c:pt>
                <c:pt idx="85776">
                  <c:v>220.375</c:v>
                </c:pt>
                <c:pt idx="85777">
                  <c:v>220.37760416666666</c:v>
                </c:pt>
                <c:pt idx="85778">
                  <c:v>220.38020833333334</c:v>
                </c:pt>
                <c:pt idx="85779">
                  <c:v>220.3828125</c:v>
                </c:pt>
                <c:pt idx="85780">
                  <c:v>220.38541666666666</c:v>
                </c:pt>
                <c:pt idx="85781">
                  <c:v>220.38802083333334</c:v>
                </c:pt>
                <c:pt idx="85782">
                  <c:v>220.390625</c:v>
                </c:pt>
                <c:pt idx="85783">
                  <c:v>220.39322916666666</c:v>
                </c:pt>
                <c:pt idx="85784">
                  <c:v>220.39583333333334</c:v>
                </c:pt>
                <c:pt idx="85785">
                  <c:v>220.3984375</c:v>
                </c:pt>
                <c:pt idx="85786">
                  <c:v>220.40104166666666</c:v>
                </c:pt>
                <c:pt idx="85787">
                  <c:v>220.40364583333334</c:v>
                </c:pt>
                <c:pt idx="85788">
                  <c:v>220.40625</c:v>
                </c:pt>
                <c:pt idx="85789">
                  <c:v>220.40885416666666</c:v>
                </c:pt>
                <c:pt idx="85790">
                  <c:v>220.41145833333334</c:v>
                </c:pt>
                <c:pt idx="85791">
                  <c:v>220.4140625</c:v>
                </c:pt>
                <c:pt idx="85792">
                  <c:v>220.41666666666666</c:v>
                </c:pt>
                <c:pt idx="85793">
                  <c:v>220.41927083333334</c:v>
                </c:pt>
                <c:pt idx="85794">
                  <c:v>220.421875</c:v>
                </c:pt>
                <c:pt idx="85795">
                  <c:v>220.42447916666666</c:v>
                </c:pt>
                <c:pt idx="85796">
                  <c:v>220.42708333333334</c:v>
                </c:pt>
                <c:pt idx="85797">
                  <c:v>220.4296875</c:v>
                </c:pt>
                <c:pt idx="85798">
                  <c:v>220.43229166666666</c:v>
                </c:pt>
                <c:pt idx="85799">
                  <c:v>220.43489583333334</c:v>
                </c:pt>
                <c:pt idx="85800">
                  <c:v>220.4375</c:v>
                </c:pt>
                <c:pt idx="85801">
                  <c:v>220.44010416666666</c:v>
                </c:pt>
                <c:pt idx="85802">
                  <c:v>220.44270833333334</c:v>
                </c:pt>
                <c:pt idx="85803">
                  <c:v>220.4453125</c:v>
                </c:pt>
                <c:pt idx="85804">
                  <c:v>220.44791666666666</c:v>
                </c:pt>
                <c:pt idx="85805">
                  <c:v>220.45052083333334</c:v>
                </c:pt>
                <c:pt idx="85806">
                  <c:v>220.453125</c:v>
                </c:pt>
                <c:pt idx="85807">
                  <c:v>220.45572916666666</c:v>
                </c:pt>
                <c:pt idx="85808">
                  <c:v>220.45833333333334</c:v>
                </c:pt>
                <c:pt idx="85809">
                  <c:v>220.4609375</c:v>
                </c:pt>
                <c:pt idx="85810">
                  <c:v>220.46354166666666</c:v>
                </c:pt>
                <c:pt idx="85811">
                  <c:v>220.46614583333334</c:v>
                </c:pt>
                <c:pt idx="85812">
                  <c:v>220.46875</c:v>
                </c:pt>
                <c:pt idx="85813">
                  <c:v>220.47135416666666</c:v>
                </c:pt>
                <c:pt idx="85814">
                  <c:v>220.47395833333334</c:v>
                </c:pt>
                <c:pt idx="85815">
                  <c:v>220.4765625</c:v>
                </c:pt>
                <c:pt idx="85816">
                  <c:v>220.47916666666666</c:v>
                </c:pt>
                <c:pt idx="85817">
                  <c:v>220.48177083333334</c:v>
                </c:pt>
                <c:pt idx="85818">
                  <c:v>220.484375</c:v>
                </c:pt>
                <c:pt idx="85819">
                  <c:v>220.48697916666666</c:v>
                </c:pt>
                <c:pt idx="85820">
                  <c:v>220.48958333333334</c:v>
                </c:pt>
                <c:pt idx="85821">
                  <c:v>220.4921875</c:v>
                </c:pt>
                <c:pt idx="85822">
                  <c:v>220.49479166666666</c:v>
                </c:pt>
                <c:pt idx="85823">
                  <c:v>220.49739583333334</c:v>
                </c:pt>
                <c:pt idx="85824">
                  <c:v>220.5</c:v>
                </c:pt>
                <c:pt idx="85825">
                  <c:v>220.50260416666666</c:v>
                </c:pt>
                <c:pt idx="85826">
                  <c:v>220.50520833333334</c:v>
                </c:pt>
                <c:pt idx="85827">
                  <c:v>220.5078125</c:v>
                </c:pt>
                <c:pt idx="85828">
                  <c:v>220.51041666666666</c:v>
                </c:pt>
                <c:pt idx="85829">
                  <c:v>220.51302083333334</c:v>
                </c:pt>
                <c:pt idx="85830">
                  <c:v>220.515625</c:v>
                </c:pt>
                <c:pt idx="85831">
                  <c:v>220.51822916666666</c:v>
                </c:pt>
                <c:pt idx="85832">
                  <c:v>220.52083333333334</c:v>
                </c:pt>
                <c:pt idx="85833">
                  <c:v>220.5234375</c:v>
                </c:pt>
                <c:pt idx="85834">
                  <c:v>220.52604166666666</c:v>
                </c:pt>
                <c:pt idx="85835">
                  <c:v>220.52864583333334</c:v>
                </c:pt>
                <c:pt idx="85836">
                  <c:v>220.53125</c:v>
                </c:pt>
                <c:pt idx="85837">
                  <c:v>220.53385416666666</c:v>
                </c:pt>
                <c:pt idx="85838">
                  <c:v>220.53645833333334</c:v>
                </c:pt>
                <c:pt idx="85839">
                  <c:v>220.5390625</c:v>
                </c:pt>
                <c:pt idx="85840">
                  <c:v>220.54166666666666</c:v>
                </c:pt>
                <c:pt idx="85841">
                  <c:v>220.54427083333334</c:v>
                </c:pt>
                <c:pt idx="85842">
                  <c:v>220.546875</c:v>
                </c:pt>
                <c:pt idx="85843">
                  <c:v>220.54947916666666</c:v>
                </c:pt>
                <c:pt idx="85844">
                  <c:v>220.55208333333334</c:v>
                </c:pt>
                <c:pt idx="85845">
                  <c:v>220.5546875</c:v>
                </c:pt>
                <c:pt idx="85846">
                  <c:v>220.55729166666666</c:v>
                </c:pt>
                <c:pt idx="85847">
                  <c:v>220.55989583333334</c:v>
                </c:pt>
                <c:pt idx="85848">
                  <c:v>220.5625</c:v>
                </c:pt>
                <c:pt idx="85849">
                  <c:v>220.56510416666666</c:v>
                </c:pt>
                <c:pt idx="85850">
                  <c:v>220.56770833333334</c:v>
                </c:pt>
                <c:pt idx="85851">
                  <c:v>220.5703125</c:v>
                </c:pt>
                <c:pt idx="85852">
                  <c:v>220.57291666666666</c:v>
                </c:pt>
                <c:pt idx="85853">
                  <c:v>220.57552083333334</c:v>
                </c:pt>
                <c:pt idx="85854">
                  <c:v>220.578125</c:v>
                </c:pt>
                <c:pt idx="85855">
                  <c:v>220.58072916666666</c:v>
                </c:pt>
                <c:pt idx="85856">
                  <c:v>220.58333333333334</c:v>
                </c:pt>
                <c:pt idx="85857">
                  <c:v>220.5859375</c:v>
                </c:pt>
                <c:pt idx="85858">
                  <c:v>220.58854166666666</c:v>
                </c:pt>
                <c:pt idx="85859">
                  <c:v>220.59114583333334</c:v>
                </c:pt>
                <c:pt idx="85860">
                  <c:v>220.59375</c:v>
                </c:pt>
                <c:pt idx="85861">
                  <c:v>220.59635416666666</c:v>
                </c:pt>
                <c:pt idx="85862">
                  <c:v>220.59895833333334</c:v>
                </c:pt>
                <c:pt idx="85863">
                  <c:v>220.6015625</c:v>
                </c:pt>
                <c:pt idx="85864">
                  <c:v>220.60416666666666</c:v>
                </c:pt>
                <c:pt idx="85865">
                  <c:v>220.60677083333334</c:v>
                </c:pt>
                <c:pt idx="85866">
                  <c:v>220.609375</c:v>
                </c:pt>
                <c:pt idx="85867">
                  <c:v>220.61197916666666</c:v>
                </c:pt>
                <c:pt idx="85868">
                  <c:v>220.61458333333334</c:v>
                </c:pt>
                <c:pt idx="85869">
                  <c:v>220.6171875</c:v>
                </c:pt>
                <c:pt idx="85870">
                  <c:v>220.61979166666666</c:v>
                </c:pt>
                <c:pt idx="85871">
                  <c:v>220.62239583333334</c:v>
                </c:pt>
                <c:pt idx="85872">
                  <c:v>220.625</c:v>
                </c:pt>
                <c:pt idx="85873">
                  <c:v>220.62760416666666</c:v>
                </c:pt>
                <c:pt idx="85874">
                  <c:v>220.63020833333334</c:v>
                </c:pt>
                <c:pt idx="85875">
                  <c:v>220.6328125</c:v>
                </c:pt>
                <c:pt idx="85876">
                  <c:v>220.63541666666666</c:v>
                </c:pt>
                <c:pt idx="85877">
                  <c:v>220.63802083333334</c:v>
                </c:pt>
                <c:pt idx="85878">
                  <c:v>220.640625</c:v>
                </c:pt>
                <c:pt idx="85879">
                  <c:v>220.64322916666666</c:v>
                </c:pt>
                <c:pt idx="85880">
                  <c:v>220.64583333333334</c:v>
                </c:pt>
                <c:pt idx="85881">
                  <c:v>220.6484375</c:v>
                </c:pt>
                <c:pt idx="85882">
                  <c:v>220.65104166666666</c:v>
                </c:pt>
                <c:pt idx="85883">
                  <c:v>220.65364583333334</c:v>
                </c:pt>
                <c:pt idx="85884">
                  <c:v>220.65625</c:v>
                </c:pt>
                <c:pt idx="85885">
                  <c:v>220.65885416666666</c:v>
                </c:pt>
                <c:pt idx="85886">
                  <c:v>220.66145833333334</c:v>
                </c:pt>
                <c:pt idx="85887">
                  <c:v>220.6640625</c:v>
                </c:pt>
                <c:pt idx="85888">
                  <c:v>220.66666666666666</c:v>
                </c:pt>
                <c:pt idx="85889">
                  <c:v>220.66927083333334</c:v>
                </c:pt>
                <c:pt idx="85890">
                  <c:v>220.671875</c:v>
                </c:pt>
                <c:pt idx="85891">
                  <c:v>220.67447916666666</c:v>
                </c:pt>
                <c:pt idx="85892">
                  <c:v>220.67708333333334</c:v>
                </c:pt>
                <c:pt idx="85893">
                  <c:v>220.6796875</c:v>
                </c:pt>
                <c:pt idx="85894">
                  <c:v>220.68229166666666</c:v>
                </c:pt>
                <c:pt idx="85895">
                  <c:v>220.68489583333334</c:v>
                </c:pt>
                <c:pt idx="85896">
                  <c:v>220.6875</c:v>
                </c:pt>
                <c:pt idx="85897">
                  <c:v>220.69010416666666</c:v>
                </c:pt>
                <c:pt idx="85898">
                  <c:v>220.69270833333334</c:v>
                </c:pt>
                <c:pt idx="85899">
                  <c:v>220.6953125</c:v>
                </c:pt>
                <c:pt idx="85900">
                  <c:v>220.69791666666666</c:v>
                </c:pt>
                <c:pt idx="85901">
                  <c:v>220.70052083333334</c:v>
                </c:pt>
                <c:pt idx="85902">
                  <c:v>220.703125</c:v>
                </c:pt>
                <c:pt idx="85903">
                  <c:v>220.70572916666666</c:v>
                </c:pt>
                <c:pt idx="85904">
                  <c:v>220.70833333333334</c:v>
                </c:pt>
                <c:pt idx="85905">
                  <c:v>220.7109375</c:v>
                </c:pt>
                <c:pt idx="85906">
                  <c:v>220.71354166666666</c:v>
                </c:pt>
                <c:pt idx="85907">
                  <c:v>220.71614583333334</c:v>
                </c:pt>
                <c:pt idx="85908">
                  <c:v>220.71875</c:v>
                </c:pt>
                <c:pt idx="85909">
                  <c:v>220.72135416666666</c:v>
                </c:pt>
                <c:pt idx="85910">
                  <c:v>220.72395833333334</c:v>
                </c:pt>
                <c:pt idx="85911">
                  <c:v>220.7265625</c:v>
                </c:pt>
                <c:pt idx="85912">
                  <c:v>220.72916666666666</c:v>
                </c:pt>
                <c:pt idx="85913">
                  <c:v>220.73177083333334</c:v>
                </c:pt>
                <c:pt idx="85914">
                  <c:v>220.734375</c:v>
                </c:pt>
                <c:pt idx="85915">
                  <c:v>220.73697916666666</c:v>
                </c:pt>
                <c:pt idx="85916">
                  <c:v>220.73958333333334</c:v>
                </c:pt>
                <c:pt idx="85917">
                  <c:v>220.7421875</c:v>
                </c:pt>
                <c:pt idx="85918">
                  <c:v>220.74479166666666</c:v>
                </c:pt>
                <c:pt idx="85919">
                  <c:v>220.74739583333334</c:v>
                </c:pt>
                <c:pt idx="85920">
                  <c:v>220.75</c:v>
                </c:pt>
                <c:pt idx="85921">
                  <c:v>220.75260416666666</c:v>
                </c:pt>
                <c:pt idx="85922">
                  <c:v>220.75520833333334</c:v>
                </c:pt>
                <c:pt idx="85923">
                  <c:v>220.7578125</c:v>
                </c:pt>
                <c:pt idx="85924">
                  <c:v>220.76041666666666</c:v>
                </c:pt>
                <c:pt idx="85925">
                  <c:v>220.76302083333334</c:v>
                </c:pt>
                <c:pt idx="85926">
                  <c:v>220.765625</c:v>
                </c:pt>
                <c:pt idx="85927">
                  <c:v>220.76822916666666</c:v>
                </c:pt>
                <c:pt idx="85928">
                  <c:v>220.77083333333334</c:v>
                </c:pt>
                <c:pt idx="85929">
                  <c:v>220.7734375</c:v>
                </c:pt>
                <c:pt idx="85930">
                  <c:v>220.77604166666666</c:v>
                </c:pt>
                <c:pt idx="85931">
                  <c:v>220.77864583333334</c:v>
                </c:pt>
                <c:pt idx="85932">
                  <c:v>220.78125</c:v>
                </c:pt>
                <c:pt idx="85933">
                  <c:v>220.78385416666666</c:v>
                </c:pt>
                <c:pt idx="85934">
                  <c:v>220.78645833333334</c:v>
                </c:pt>
                <c:pt idx="85935">
                  <c:v>220.7890625</c:v>
                </c:pt>
                <c:pt idx="85936">
                  <c:v>220.79166666666666</c:v>
                </c:pt>
                <c:pt idx="85937">
                  <c:v>220.79427083333334</c:v>
                </c:pt>
                <c:pt idx="85938">
                  <c:v>220.796875</c:v>
                </c:pt>
                <c:pt idx="85939">
                  <c:v>220.79947916666666</c:v>
                </c:pt>
                <c:pt idx="85940">
                  <c:v>220.80208333333334</c:v>
                </c:pt>
                <c:pt idx="85941">
                  <c:v>220.8046875</c:v>
                </c:pt>
                <c:pt idx="85942">
                  <c:v>220.80729166666666</c:v>
                </c:pt>
                <c:pt idx="85943">
                  <c:v>220.80989583333334</c:v>
                </c:pt>
                <c:pt idx="85944">
                  <c:v>220.8125</c:v>
                </c:pt>
                <c:pt idx="85945">
                  <c:v>220.81510416666666</c:v>
                </c:pt>
                <c:pt idx="85946">
                  <c:v>220.81770833333334</c:v>
                </c:pt>
                <c:pt idx="85947">
                  <c:v>220.8203125</c:v>
                </c:pt>
                <c:pt idx="85948">
                  <c:v>220.82291666666666</c:v>
                </c:pt>
                <c:pt idx="85949">
                  <c:v>220.82552083333334</c:v>
                </c:pt>
                <c:pt idx="85950">
                  <c:v>220.828125</c:v>
                </c:pt>
                <c:pt idx="85951">
                  <c:v>220.83072916666666</c:v>
                </c:pt>
                <c:pt idx="85952">
                  <c:v>220.83333333333334</c:v>
                </c:pt>
                <c:pt idx="85953">
                  <c:v>220.8359375</c:v>
                </c:pt>
                <c:pt idx="85954">
                  <c:v>220.83854166666666</c:v>
                </c:pt>
                <c:pt idx="85955">
                  <c:v>220.84114583333334</c:v>
                </c:pt>
                <c:pt idx="85956">
                  <c:v>220.84375</c:v>
                </c:pt>
                <c:pt idx="85957">
                  <c:v>220.84635416666666</c:v>
                </c:pt>
                <c:pt idx="85958">
                  <c:v>220.84895833333334</c:v>
                </c:pt>
                <c:pt idx="85959">
                  <c:v>220.8515625</c:v>
                </c:pt>
                <c:pt idx="85960">
                  <c:v>220.85416666666666</c:v>
                </c:pt>
                <c:pt idx="85961">
                  <c:v>220.85677083333334</c:v>
                </c:pt>
                <c:pt idx="85962">
                  <c:v>220.859375</c:v>
                </c:pt>
                <c:pt idx="85963">
                  <c:v>220.86197916666666</c:v>
                </c:pt>
                <c:pt idx="85964">
                  <c:v>220.86458333333334</c:v>
                </c:pt>
                <c:pt idx="85965">
                  <c:v>220.8671875</c:v>
                </c:pt>
                <c:pt idx="85966">
                  <c:v>220.86979166666666</c:v>
                </c:pt>
                <c:pt idx="85967">
                  <c:v>220.87239583333334</c:v>
                </c:pt>
                <c:pt idx="85968">
                  <c:v>220.875</c:v>
                </c:pt>
                <c:pt idx="85969">
                  <c:v>220.87760416666666</c:v>
                </c:pt>
                <c:pt idx="85970">
                  <c:v>220.88020833333334</c:v>
                </c:pt>
                <c:pt idx="85971">
                  <c:v>220.8828125</c:v>
                </c:pt>
                <c:pt idx="85972">
                  <c:v>220.88541666666666</c:v>
                </c:pt>
                <c:pt idx="85973">
                  <c:v>220.88802083333334</c:v>
                </c:pt>
                <c:pt idx="85974">
                  <c:v>220.890625</c:v>
                </c:pt>
                <c:pt idx="85975">
                  <c:v>220.89322916666666</c:v>
                </c:pt>
                <c:pt idx="85976">
                  <c:v>220.89583333333334</c:v>
                </c:pt>
                <c:pt idx="85977">
                  <c:v>220.8984375</c:v>
                </c:pt>
                <c:pt idx="85978">
                  <c:v>220.90104166666666</c:v>
                </c:pt>
                <c:pt idx="85979">
                  <c:v>220.90364583333334</c:v>
                </c:pt>
                <c:pt idx="85980">
                  <c:v>220.90625</c:v>
                </c:pt>
                <c:pt idx="85981">
                  <c:v>220.90885416666666</c:v>
                </c:pt>
                <c:pt idx="85982">
                  <c:v>220.91145833333334</c:v>
                </c:pt>
                <c:pt idx="85983">
                  <c:v>220.9140625</c:v>
                </c:pt>
                <c:pt idx="85984">
                  <c:v>220.91666666666666</c:v>
                </c:pt>
                <c:pt idx="85985">
                  <c:v>220.91927083333334</c:v>
                </c:pt>
                <c:pt idx="85986">
                  <c:v>220.921875</c:v>
                </c:pt>
                <c:pt idx="85987">
                  <c:v>220.92447916666666</c:v>
                </c:pt>
                <c:pt idx="85988">
                  <c:v>220.92708333333334</c:v>
                </c:pt>
                <c:pt idx="85989">
                  <c:v>220.9296875</c:v>
                </c:pt>
                <c:pt idx="85990">
                  <c:v>220.93229166666666</c:v>
                </c:pt>
                <c:pt idx="85991">
                  <c:v>220.93489583333334</c:v>
                </c:pt>
                <c:pt idx="85992">
                  <c:v>220.9375</c:v>
                </c:pt>
                <c:pt idx="85993">
                  <c:v>220.94010416666666</c:v>
                </c:pt>
                <c:pt idx="85994">
                  <c:v>220.94270833333334</c:v>
                </c:pt>
                <c:pt idx="85995">
                  <c:v>220.9453125</c:v>
                </c:pt>
                <c:pt idx="85996">
                  <c:v>220.94791666666666</c:v>
                </c:pt>
                <c:pt idx="85997">
                  <c:v>220.95052083333334</c:v>
                </c:pt>
                <c:pt idx="85998">
                  <c:v>220.953125</c:v>
                </c:pt>
                <c:pt idx="85999">
                  <c:v>220.95572916666666</c:v>
                </c:pt>
                <c:pt idx="86000">
                  <c:v>220.95833333333334</c:v>
                </c:pt>
                <c:pt idx="86001">
                  <c:v>220.9609375</c:v>
                </c:pt>
                <c:pt idx="86002">
                  <c:v>220.96354166666666</c:v>
                </c:pt>
                <c:pt idx="86003">
                  <c:v>220.96614583333334</c:v>
                </c:pt>
                <c:pt idx="86004">
                  <c:v>220.96875</c:v>
                </c:pt>
                <c:pt idx="86005">
                  <c:v>220.97135416666666</c:v>
                </c:pt>
                <c:pt idx="86006">
                  <c:v>220.97395833333334</c:v>
                </c:pt>
                <c:pt idx="86007">
                  <c:v>220.9765625</c:v>
                </c:pt>
                <c:pt idx="86008">
                  <c:v>220.97916666666666</c:v>
                </c:pt>
                <c:pt idx="86009">
                  <c:v>220.98177083333334</c:v>
                </c:pt>
                <c:pt idx="86010">
                  <c:v>220.984375</c:v>
                </c:pt>
                <c:pt idx="86011">
                  <c:v>220.98697916666666</c:v>
                </c:pt>
                <c:pt idx="86012">
                  <c:v>220.98958333333334</c:v>
                </c:pt>
                <c:pt idx="86013">
                  <c:v>220.9921875</c:v>
                </c:pt>
                <c:pt idx="86014">
                  <c:v>220.99479166666666</c:v>
                </c:pt>
                <c:pt idx="86015">
                  <c:v>220.99739583333334</c:v>
                </c:pt>
                <c:pt idx="86016">
                  <c:v>221</c:v>
                </c:pt>
                <c:pt idx="86017">
                  <c:v>221.00260416666666</c:v>
                </c:pt>
                <c:pt idx="86018">
                  <c:v>221.00520833333334</c:v>
                </c:pt>
                <c:pt idx="86019">
                  <c:v>221.0078125</c:v>
                </c:pt>
                <c:pt idx="86020">
                  <c:v>221.01041666666666</c:v>
                </c:pt>
                <c:pt idx="86021">
                  <c:v>221.01302083333334</c:v>
                </c:pt>
                <c:pt idx="86022">
                  <c:v>221.015625</c:v>
                </c:pt>
                <c:pt idx="86023">
                  <c:v>221.01822916666666</c:v>
                </c:pt>
                <c:pt idx="86024">
                  <c:v>221.02083333333334</c:v>
                </c:pt>
                <c:pt idx="86025">
                  <c:v>221.0234375</c:v>
                </c:pt>
                <c:pt idx="86026">
                  <c:v>221.02604166666666</c:v>
                </c:pt>
                <c:pt idx="86027">
                  <c:v>221.02864583333334</c:v>
                </c:pt>
                <c:pt idx="86028">
                  <c:v>221.03125</c:v>
                </c:pt>
                <c:pt idx="86029">
                  <c:v>221.03385416666666</c:v>
                </c:pt>
                <c:pt idx="86030">
                  <c:v>221.03645833333334</c:v>
                </c:pt>
                <c:pt idx="86031">
                  <c:v>221.0390625</c:v>
                </c:pt>
                <c:pt idx="86032">
                  <c:v>221.04166666666666</c:v>
                </c:pt>
                <c:pt idx="86033">
                  <c:v>221.04427083333334</c:v>
                </c:pt>
                <c:pt idx="86034">
                  <c:v>221.046875</c:v>
                </c:pt>
                <c:pt idx="86035">
                  <c:v>221.04947916666666</c:v>
                </c:pt>
                <c:pt idx="86036">
                  <c:v>221.05208333333334</c:v>
                </c:pt>
                <c:pt idx="86037">
                  <c:v>221.0546875</c:v>
                </c:pt>
                <c:pt idx="86038">
                  <c:v>221.05729166666666</c:v>
                </c:pt>
                <c:pt idx="86039">
                  <c:v>221.05989583333334</c:v>
                </c:pt>
                <c:pt idx="86040">
                  <c:v>221.0625</c:v>
                </c:pt>
                <c:pt idx="86041">
                  <c:v>221.06510416666666</c:v>
                </c:pt>
                <c:pt idx="86042">
                  <c:v>221.06770833333334</c:v>
                </c:pt>
                <c:pt idx="86043">
                  <c:v>221.0703125</c:v>
                </c:pt>
                <c:pt idx="86044">
                  <c:v>221.07291666666666</c:v>
                </c:pt>
                <c:pt idx="86045">
                  <c:v>221.07552083333334</c:v>
                </c:pt>
                <c:pt idx="86046">
                  <c:v>221.078125</c:v>
                </c:pt>
                <c:pt idx="86047">
                  <c:v>221.08072916666666</c:v>
                </c:pt>
                <c:pt idx="86048">
                  <c:v>221.08333333333334</c:v>
                </c:pt>
                <c:pt idx="86049">
                  <c:v>221.0859375</c:v>
                </c:pt>
                <c:pt idx="86050">
                  <c:v>221.08854166666666</c:v>
                </c:pt>
                <c:pt idx="86051">
                  <c:v>221.09114583333334</c:v>
                </c:pt>
                <c:pt idx="86052">
                  <c:v>221.09375</c:v>
                </c:pt>
                <c:pt idx="86053">
                  <c:v>221.09635416666666</c:v>
                </c:pt>
                <c:pt idx="86054">
                  <c:v>221.09895833333334</c:v>
                </c:pt>
                <c:pt idx="86055">
                  <c:v>221.1015625</c:v>
                </c:pt>
                <c:pt idx="86056">
                  <c:v>221.10416666666666</c:v>
                </c:pt>
                <c:pt idx="86057">
                  <c:v>221.10677083333334</c:v>
                </c:pt>
                <c:pt idx="86058">
                  <c:v>221.109375</c:v>
                </c:pt>
                <c:pt idx="86059">
                  <c:v>221.11197916666666</c:v>
                </c:pt>
                <c:pt idx="86060">
                  <c:v>221.11458333333334</c:v>
                </c:pt>
                <c:pt idx="86061">
                  <c:v>221.1171875</c:v>
                </c:pt>
                <c:pt idx="86062">
                  <c:v>221.11979166666666</c:v>
                </c:pt>
                <c:pt idx="86063">
                  <c:v>221.12239583333334</c:v>
                </c:pt>
                <c:pt idx="86064">
                  <c:v>221.125</c:v>
                </c:pt>
                <c:pt idx="86065">
                  <c:v>221.12760416666666</c:v>
                </c:pt>
                <c:pt idx="86066">
                  <c:v>221.13020833333334</c:v>
                </c:pt>
                <c:pt idx="86067">
                  <c:v>221.1328125</c:v>
                </c:pt>
                <c:pt idx="86068">
                  <c:v>221.13541666666666</c:v>
                </c:pt>
                <c:pt idx="86069">
                  <c:v>221.13802083333334</c:v>
                </c:pt>
                <c:pt idx="86070">
                  <c:v>221.140625</c:v>
                </c:pt>
                <c:pt idx="86071">
                  <c:v>221.14322916666666</c:v>
                </c:pt>
                <c:pt idx="86072">
                  <c:v>221.14583333333334</c:v>
                </c:pt>
                <c:pt idx="86073">
                  <c:v>221.1484375</c:v>
                </c:pt>
                <c:pt idx="86074">
                  <c:v>221.15104166666666</c:v>
                </c:pt>
                <c:pt idx="86075">
                  <c:v>221.15364583333334</c:v>
                </c:pt>
                <c:pt idx="86076">
                  <c:v>221.15625</c:v>
                </c:pt>
                <c:pt idx="86077">
                  <c:v>221.15885416666666</c:v>
                </c:pt>
                <c:pt idx="86078">
                  <c:v>221.16145833333334</c:v>
                </c:pt>
                <c:pt idx="86079">
                  <c:v>221.1640625</c:v>
                </c:pt>
                <c:pt idx="86080">
                  <c:v>221.16666666666666</c:v>
                </c:pt>
                <c:pt idx="86081">
                  <c:v>221.16927083333334</c:v>
                </c:pt>
                <c:pt idx="86082">
                  <c:v>221.171875</c:v>
                </c:pt>
                <c:pt idx="86083">
                  <c:v>221.17447916666666</c:v>
                </c:pt>
                <c:pt idx="86084">
                  <c:v>221.17708333333334</c:v>
                </c:pt>
                <c:pt idx="86085">
                  <c:v>221.1796875</c:v>
                </c:pt>
                <c:pt idx="86086">
                  <c:v>221.18229166666666</c:v>
                </c:pt>
                <c:pt idx="86087">
                  <c:v>221.18489583333334</c:v>
                </c:pt>
                <c:pt idx="86088">
                  <c:v>221.1875</c:v>
                </c:pt>
                <c:pt idx="86089">
                  <c:v>221.19010416666666</c:v>
                </c:pt>
                <c:pt idx="86090">
                  <c:v>221.19270833333334</c:v>
                </c:pt>
                <c:pt idx="86091">
                  <c:v>221.1953125</c:v>
                </c:pt>
                <c:pt idx="86092">
                  <c:v>221.19791666666666</c:v>
                </c:pt>
                <c:pt idx="86093">
                  <c:v>221.20052083333334</c:v>
                </c:pt>
                <c:pt idx="86094">
                  <c:v>221.203125</c:v>
                </c:pt>
                <c:pt idx="86095">
                  <c:v>221.20572916666666</c:v>
                </c:pt>
                <c:pt idx="86096">
                  <c:v>221.20833333333334</c:v>
                </c:pt>
                <c:pt idx="86097">
                  <c:v>221.2109375</c:v>
                </c:pt>
                <c:pt idx="86098">
                  <c:v>221.21354166666666</c:v>
                </c:pt>
                <c:pt idx="86099">
                  <c:v>221.21614583333334</c:v>
                </c:pt>
                <c:pt idx="86100">
                  <c:v>221.21875</c:v>
                </c:pt>
                <c:pt idx="86101">
                  <c:v>221.22135416666666</c:v>
                </c:pt>
                <c:pt idx="86102">
                  <c:v>221.22395833333334</c:v>
                </c:pt>
                <c:pt idx="86103">
                  <c:v>221.2265625</c:v>
                </c:pt>
                <c:pt idx="86104">
                  <c:v>221.22916666666666</c:v>
                </c:pt>
                <c:pt idx="86105">
                  <c:v>221.23177083333334</c:v>
                </c:pt>
                <c:pt idx="86106">
                  <c:v>221.234375</c:v>
                </c:pt>
                <c:pt idx="86107">
                  <c:v>221.23697916666666</c:v>
                </c:pt>
                <c:pt idx="86108">
                  <c:v>221.23958333333334</c:v>
                </c:pt>
                <c:pt idx="86109">
                  <c:v>221.2421875</c:v>
                </c:pt>
                <c:pt idx="86110">
                  <c:v>221.24479166666666</c:v>
                </c:pt>
                <c:pt idx="86111">
                  <c:v>221.24739583333334</c:v>
                </c:pt>
                <c:pt idx="86112">
                  <c:v>221.25</c:v>
                </c:pt>
                <c:pt idx="86113">
                  <c:v>221.25260416666666</c:v>
                </c:pt>
                <c:pt idx="86114">
                  <c:v>221.25520833333334</c:v>
                </c:pt>
                <c:pt idx="86115">
                  <c:v>221.2578125</c:v>
                </c:pt>
                <c:pt idx="86116">
                  <c:v>221.26041666666666</c:v>
                </c:pt>
                <c:pt idx="86117">
                  <c:v>221.26302083333334</c:v>
                </c:pt>
                <c:pt idx="86118">
                  <c:v>221.265625</c:v>
                </c:pt>
                <c:pt idx="86119">
                  <c:v>221.26822916666666</c:v>
                </c:pt>
                <c:pt idx="86120">
                  <c:v>221.27083333333334</c:v>
                </c:pt>
                <c:pt idx="86121">
                  <c:v>221.2734375</c:v>
                </c:pt>
                <c:pt idx="86122">
                  <c:v>221.27604166666666</c:v>
                </c:pt>
                <c:pt idx="86123">
                  <c:v>221.27864583333334</c:v>
                </c:pt>
                <c:pt idx="86124">
                  <c:v>221.28125</c:v>
                </c:pt>
                <c:pt idx="86125">
                  <c:v>221.28385416666666</c:v>
                </c:pt>
                <c:pt idx="86126">
                  <c:v>221.28645833333334</c:v>
                </c:pt>
                <c:pt idx="86127">
                  <c:v>221.2890625</c:v>
                </c:pt>
                <c:pt idx="86128">
                  <c:v>221.29166666666666</c:v>
                </c:pt>
                <c:pt idx="86129">
                  <c:v>221.29427083333334</c:v>
                </c:pt>
                <c:pt idx="86130">
                  <c:v>221.296875</c:v>
                </c:pt>
                <c:pt idx="86131">
                  <c:v>221.29947916666666</c:v>
                </c:pt>
                <c:pt idx="86132">
                  <c:v>221.30208333333334</c:v>
                </c:pt>
                <c:pt idx="86133">
                  <c:v>221.3046875</c:v>
                </c:pt>
                <c:pt idx="86134">
                  <c:v>221.30729166666666</c:v>
                </c:pt>
                <c:pt idx="86135">
                  <c:v>221.30989583333334</c:v>
                </c:pt>
                <c:pt idx="86136">
                  <c:v>221.3125</c:v>
                </c:pt>
                <c:pt idx="86137">
                  <c:v>221.31510416666666</c:v>
                </c:pt>
                <c:pt idx="86138">
                  <c:v>221.31770833333334</c:v>
                </c:pt>
                <c:pt idx="86139">
                  <c:v>221.3203125</c:v>
                </c:pt>
                <c:pt idx="86140">
                  <c:v>221.32291666666666</c:v>
                </c:pt>
                <c:pt idx="86141">
                  <c:v>221.32552083333334</c:v>
                </c:pt>
                <c:pt idx="86142">
                  <c:v>221.328125</c:v>
                </c:pt>
                <c:pt idx="86143">
                  <c:v>221.33072916666666</c:v>
                </c:pt>
                <c:pt idx="86144">
                  <c:v>221.33333333333334</c:v>
                </c:pt>
                <c:pt idx="86145">
                  <c:v>221.3359375</c:v>
                </c:pt>
                <c:pt idx="86146">
                  <c:v>221.33854166666666</c:v>
                </c:pt>
                <c:pt idx="86147">
                  <c:v>221.34114583333334</c:v>
                </c:pt>
                <c:pt idx="86148">
                  <c:v>221.34375</c:v>
                </c:pt>
                <c:pt idx="86149">
                  <c:v>221.34635416666666</c:v>
                </c:pt>
                <c:pt idx="86150">
                  <c:v>221.34895833333334</c:v>
                </c:pt>
                <c:pt idx="86151">
                  <c:v>221.3515625</c:v>
                </c:pt>
                <c:pt idx="86152">
                  <c:v>221.35416666666666</c:v>
                </c:pt>
                <c:pt idx="86153">
                  <c:v>221.35677083333334</c:v>
                </c:pt>
                <c:pt idx="86154">
                  <c:v>221.359375</c:v>
                </c:pt>
                <c:pt idx="86155">
                  <c:v>221.36197916666666</c:v>
                </c:pt>
                <c:pt idx="86156">
                  <c:v>221.36458333333334</c:v>
                </c:pt>
                <c:pt idx="86157">
                  <c:v>221.3671875</c:v>
                </c:pt>
                <c:pt idx="86158">
                  <c:v>221.36979166666666</c:v>
                </c:pt>
                <c:pt idx="86159">
                  <c:v>221.37239583333334</c:v>
                </c:pt>
                <c:pt idx="86160">
                  <c:v>221.375</c:v>
                </c:pt>
                <c:pt idx="86161">
                  <c:v>221.37760416666666</c:v>
                </c:pt>
                <c:pt idx="86162">
                  <c:v>221.38020833333334</c:v>
                </c:pt>
                <c:pt idx="86163">
                  <c:v>221.3828125</c:v>
                </c:pt>
                <c:pt idx="86164">
                  <c:v>221.38541666666666</c:v>
                </c:pt>
                <c:pt idx="86165">
                  <c:v>221.38802083333334</c:v>
                </c:pt>
                <c:pt idx="86166">
                  <c:v>221.390625</c:v>
                </c:pt>
                <c:pt idx="86167">
                  <c:v>221.39322916666666</c:v>
                </c:pt>
                <c:pt idx="86168">
                  <c:v>221.39583333333334</c:v>
                </c:pt>
                <c:pt idx="86169">
                  <c:v>221.3984375</c:v>
                </c:pt>
                <c:pt idx="86170">
                  <c:v>221.40104166666666</c:v>
                </c:pt>
                <c:pt idx="86171">
                  <c:v>221.40364583333334</c:v>
                </c:pt>
                <c:pt idx="86172">
                  <c:v>221.40625</c:v>
                </c:pt>
                <c:pt idx="86173">
                  <c:v>221.40885416666666</c:v>
                </c:pt>
                <c:pt idx="86174">
                  <c:v>221.41145833333334</c:v>
                </c:pt>
                <c:pt idx="86175">
                  <c:v>221.4140625</c:v>
                </c:pt>
                <c:pt idx="86176">
                  <c:v>221.41666666666666</c:v>
                </c:pt>
                <c:pt idx="86177">
                  <c:v>221.41927083333334</c:v>
                </c:pt>
                <c:pt idx="86178">
                  <c:v>221.421875</c:v>
                </c:pt>
                <c:pt idx="86179">
                  <c:v>221.42447916666666</c:v>
                </c:pt>
                <c:pt idx="86180">
                  <c:v>221.42708333333334</c:v>
                </c:pt>
                <c:pt idx="86181">
                  <c:v>221.4296875</c:v>
                </c:pt>
                <c:pt idx="86182">
                  <c:v>221.43229166666666</c:v>
                </c:pt>
                <c:pt idx="86183">
                  <c:v>221.43489583333334</c:v>
                </c:pt>
                <c:pt idx="86184">
                  <c:v>221.4375</c:v>
                </c:pt>
                <c:pt idx="86185">
                  <c:v>221.44010416666666</c:v>
                </c:pt>
                <c:pt idx="86186">
                  <c:v>221.44270833333334</c:v>
                </c:pt>
                <c:pt idx="86187">
                  <c:v>221.4453125</c:v>
                </c:pt>
                <c:pt idx="86188">
                  <c:v>221.44791666666666</c:v>
                </c:pt>
                <c:pt idx="86189">
                  <c:v>221.45052083333334</c:v>
                </c:pt>
                <c:pt idx="86190">
                  <c:v>221.453125</c:v>
                </c:pt>
                <c:pt idx="86191">
                  <c:v>221.45572916666666</c:v>
                </c:pt>
                <c:pt idx="86192">
                  <c:v>221.45833333333334</c:v>
                </c:pt>
                <c:pt idx="86193">
                  <c:v>221.4609375</c:v>
                </c:pt>
                <c:pt idx="86194">
                  <c:v>221.46354166666666</c:v>
                </c:pt>
                <c:pt idx="86195">
                  <c:v>221.46614583333334</c:v>
                </c:pt>
                <c:pt idx="86196">
                  <c:v>221.46875</c:v>
                </c:pt>
                <c:pt idx="86197">
                  <c:v>221.47135416666666</c:v>
                </c:pt>
                <c:pt idx="86198">
                  <c:v>221.47395833333334</c:v>
                </c:pt>
                <c:pt idx="86199">
                  <c:v>221.4765625</c:v>
                </c:pt>
                <c:pt idx="86200">
                  <c:v>221.47916666666666</c:v>
                </c:pt>
                <c:pt idx="86201">
                  <c:v>221.48177083333334</c:v>
                </c:pt>
                <c:pt idx="86202">
                  <c:v>221.484375</c:v>
                </c:pt>
                <c:pt idx="86203">
                  <c:v>221.48697916666666</c:v>
                </c:pt>
                <c:pt idx="86204">
                  <c:v>221.48958333333334</c:v>
                </c:pt>
                <c:pt idx="86205">
                  <c:v>221.4921875</c:v>
                </c:pt>
                <c:pt idx="86206">
                  <c:v>221.49479166666666</c:v>
                </c:pt>
                <c:pt idx="86207">
                  <c:v>221.49739583333334</c:v>
                </c:pt>
                <c:pt idx="86208">
                  <c:v>221.5</c:v>
                </c:pt>
                <c:pt idx="86209">
                  <c:v>221.50260416666666</c:v>
                </c:pt>
                <c:pt idx="86210">
                  <c:v>221.50520833333334</c:v>
                </c:pt>
                <c:pt idx="86211">
                  <c:v>221.5078125</c:v>
                </c:pt>
                <c:pt idx="86212">
                  <c:v>221.51041666666666</c:v>
                </c:pt>
                <c:pt idx="86213">
                  <c:v>221.51302083333334</c:v>
                </c:pt>
                <c:pt idx="86214">
                  <c:v>221.515625</c:v>
                </c:pt>
                <c:pt idx="86215">
                  <c:v>221.51822916666666</c:v>
                </c:pt>
                <c:pt idx="86216">
                  <c:v>221.52083333333334</c:v>
                </c:pt>
                <c:pt idx="86217">
                  <c:v>221.5234375</c:v>
                </c:pt>
                <c:pt idx="86218">
                  <c:v>221.52604166666666</c:v>
                </c:pt>
                <c:pt idx="86219">
                  <c:v>221.52864583333334</c:v>
                </c:pt>
                <c:pt idx="86220">
                  <c:v>221.53125</c:v>
                </c:pt>
                <c:pt idx="86221">
                  <c:v>221.53385416666666</c:v>
                </c:pt>
                <c:pt idx="86222">
                  <c:v>221.53645833333334</c:v>
                </c:pt>
                <c:pt idx="86223">
                  <c:v>221.5390625</c:v>
                </c:pt>
                <c:pt idx="86224">
                  <c:v>221.54166666666666</c:v>
                </c:pt>
                <c:pt idx="86225">
                  <c:v>221.54427083333334</c:v>
                </c:pt>
                <c:pt idx="86226">
                  <c:v>221.546875</c:v>
                </c:pt>
                <c:pt idx="86227">
                  <c:v>221.54947916666666</c:v>
                </c:pt>
                <c:pt idx="86228">
                  <c:v>221.55208333333334</c:v>
                </c:pt>
                <c:pt idx="86229">
                  <c:v>221.5546875</c:v>
                </c:pt>
                <c:pt idx="86230">
                  <c:v>221.55729166666666</c:v>
                </c:pt>
                <c:pt idx="86231">
                  <c:v>221.55989583333334</c:v>
                </c:pt>
                <c:pt idx="86232">
                  <c:v>221.5625</c:v>
                </c:pt>
                <c:pt idx="86233">
                  <c:v>221.56510416666666</c:v>
                </c:pt>
                <c:pt idx="86234">
                  <c:v>221.56770833333334</c:v>
                </c:pt>
                <c:pt idx="86235">
                  <c:v>221.5703125</c:v>
                </c:pt>
                <c:pt idx="86236">
                  <c:v>221.57291666666666</c:v>
                </c:pt>
                <c:pt idx="86237">
                  <c:v>221.57552083333334</c:v>
                </c:pt>
                <c:pt idx="86238">
                  <c:v>221.578125</c:v>
                </c:pt>
                <c:pt idx="86239">
                  <c:v>221.58072916666666</c:v>
                </c:pt>
                <c:pt idx="86240">
                  <c:v>221.58333333333334</c:v>
                </c:pt>
                <c:pt idx="86241">
                  <c:v>221.5859375</c:v>
                </c:pt>
                <c:pt idx="86242">
                  <c:v>221.58854166666666</c:v>
                </c:pt>
                <c:pt idx="86243">
                  <c:v>221.59114583333334</c:v>
                </c:pt>
                <c:pt idx="86244">
                  <c:v>221.59375</c:v>
                </c:pt>
                <c:pt idx="86245">
                  <c:v>221.59635416666666</c:v>
                </c:pt>
                <c:pt idx="86246">
                  <c:v>221.59895833333334</c:v>
                </c:pt>
                <c:pt idx="86247">
                  <c:v>221.6015625</c:v>
                </c:pt>
                <c:pt idx="86248">
                  <c:v>221.60416666666666</c:v>
                </c:pt>
                <c:pt idx="86249">
                  <c:v>221.60677083333334</c:v>
                </c:pt>
                <c:pt idx="86250">
                  <c:v>221.609375</c:v>
                </c:pt>
                <c:pt idx="86251">
                  <c:v>221.61197916666666</c:v>
                </c:pt>
                <c:pt idx="86252">
                  <c:v>221.61458333333334</c:v>
                </c:pt>
                <c:pt idx="86253">
                  <c:v>221.6171875</c:v>
                </c:pt>
                <c:pt idx="86254">
                  <c:v>221.61979166666666</c:v>
                </c:pt>
                <c:pt idx="86255">
                  <c:v>221.62239583333334</c:v>
                </c:pt>
                <c:pt idx="86256">
                  <c:v>221.625</c:v>
                </c:pt>
                <c:pt idx="86257">
                  <c:v>221.62760416666666</c:v>
                </c:pt>
                <c:pt idx="86258">
                  <c:v>221.63020833333334</c:v>
                </c:pt>
                <c:pt idx="86259">
                  <c:v>221.6328125</c:v>
                </c:pt>
                <c:pt idx="86260">
                  <c:v>221.63541666666666</c:v>
                </c:pt>
                <c:pt idx="86261">
                  <c:v>221.63802083333334</c:v>
                </c:pt>
                <c:pt idx="86262">
                  <c:v>221.640625</c:v>
                </c:pt>
                <c:pt idx="86263">
                  <c:v>221.64322916666666</c:v>
                </c:pt>
                <c:pt idx="86264">
                  <c:v>221.64583333333334</c:v>
                </c:pt>
                <c:pt idx="86265">
                  <c:v>221.6484375</c:v>
                </c:pt>
                <c:pt idx="86266">
                  <c:v>221.65104166666666</c:v>
                </c:pt>
                <c:pt idx="86267">
                  <c:v>221.65364583333334</c:v>
                </c:pt>
                <c:pt idx="86268">
                  <c:v>221.65625</c:v>
                </c:pt>
                <c:pt idx="86269">
                  <c:v>221.65885416666666</c:v>
                </c:pt>
                <c:pt idx="86270">
                  <c:v>221.66145833333334</c:v>
                </c:pt>
                <c:pt idx="86271">
                  <c:v>221.6640625</c:v>
                </c:pt>
                <c:pt idx="86272">
                  <c:v>221.66666666666666</c:v>
                </c:pt>
                <c:pt idx="86273">
                  <c:v>221.66927083333334</c:v>
                </c:pt>
                <c:pt idx="86274">
                  <c:v>221.671875</c:v>
                </c:pt>
                <c:pt idx="86275">
                  <c:v>221.67447916666666</c:v>
                </c:pt>
                <c:pt idx="86276">
                  <c:v>221.67708333333334</c:v>
                </c:pt>
                <c:pt idx="86277">
                  <c:v>221.6796875</c:v>
                </c:pt>
                <c:pt idx="86278">
                  <c:v>221.68229166666666</c:v>
                </c:pt>
                <c:pt idx="86279">
                  <c:v>221.68489583333334</c:v>
                </c:pt>
                <c:pt idx="86280">
                  <c:v>221.6875</c:v>
                </c:pt>
                <c:pt idx="86281">
                  <c:v>221.69010416666666</c:v>
                </c:pt>
                <c:pt idx="86282">
                  <c:v>221.69270833333334</c:v>
                </c:pt>
                <c:pt idx="86283">
                  <c:v>221.6953125</c:v>
                </c:pt>
                <c:pt idx="86284">
                  <c:v>221.69791666666666</c:v>
                </c:pt>
                <c:pt idx="86285">
                  <c:v>221.70052083333334</c:v>
                </c:pt>
                <c:pt idx="86286">
                  <c:v>221.703125</c:v>
                </c:pt>
                <c:pt idx="86287">
                  <c:v>221.70572916666666</c:v>
                </c:pt>
                <c:pt idx="86288">
                  <c:v>221.70833333333334</c:v>
                </c:pt>
                <c:pt idx="86289">
                  <c:v>221.7109375</c:v>
                </c:pt>
                <c:pt idx="86290">
                  <c:v>221.71354166666666</c:v>
                </c:pt>
                <c:pt idx="86291">
                  <c:v>221.71614583333334</c:v>
                </c:pt>
                <c:pt idx="86292">
                  <c:v>221.71875</c:v>
                </c:pt>
                <c:pt idx="86293">
                  <c:v>221.72135416666666</c:v>
                </c:pt>
                <c:pt idx="86294">
                  <c:v>221.72395833333334</c:v>
                </c:pt>
                <c:pt idx="86295">
                  <c:v>221.7265625</c:v>
                </c:pt>
                <c:pt idx="86296">
                  <c:v>221.72916666666666</c:v>
                </c:pt>
                <c:pt idx="86297">
                  <c:v>221.73177083333334</c:v>
                </c:pt>
                <c:pt idx="86298">
                  <c:v>221.734375</c:v>
                </c:pt>
                <c:pt idx="86299">
                  <c:v>221.73697916666666</c:v>
                </c:pt>
                <c:pt idx="86300">
                  <c:v>221.73958333333334</c:v>
                </c:pt>
                <c:pt idx="86301">
                  <c:v>221.7421875</c:v>
                </c:pt>
                <c:pt idx="86302">
                  <c:v>221.74479166666666</c:v>
                </c:pt>
                <c:pt idx="86303">
                  <c:v>221.74739583333334</c:v>
                </c:pt>
                <c:pt idx="86304">
                  <c:v>221.75</c:v>
                </c:pt>
                <c:pt idx="86305">
                  <c:v>221.75260416666666</c:v>
                </c:pt>
                <c:pt idx="86306">
                  <c:v>221.75520833333334</c:v>
                </c:pt>
                <c:pt idx="86307">
                  <c:v>221.7578125</c:v>
                </c:pt>
                <c:pt idx="86308">
                  <c:v>221.76041666666666</c:v>
                </c:pt>
                <c:pt idx="86309">
                  <c:v>221.76302083333334</c:v>
                </c:pt>
                <c:pt idx="86310">
                  <c:v>221.765625</c:v>
                </c:pt>
                <c:pt idx="86311">
                  <c:v>221.76822916666666</c:v>
                </c:pt>
                <c:pt idx="86312">
                  <c:v>221.77083333333334</c:v>
                </c:pt>
                <c:pt idx="86313">
                  <c:v>221.7734375</c:v>
                </c:pt>
                <c:pt idx="86314">
                  <c:v>221.77604166666666</c:v>
                </c:pt>
                <c:pt idx="86315">
                  <c:v>221.77864583333334</c:v>
                </c:pt>
                <c:pt idx="86316">
                  <c:v>221.78125</c:v>
                </c:pt>
                <c:pt idx="86317">
                  <c:v>221.78385416666666</c:v>
                </c:pt>
                <c:pt idx="86318">
                  <c:v>221.78645833333334</c:v>
                </c:pt>
                <c:pt idx="86319">
                  <c:v>221.7890625</c:v>
                </c:pt>
                <c:pt idx="86320">
                  <c:v>221.79166666666666</c:v>
                </c:pt>
                <c:pt idx="86321">
                  <c:v>221.79427083333334</c:v>
                </c:pt>
                <c:pt idx="86322">
                  <c:v>221.796875</c:v>
                </c:pt>
                <c:pt idx="86323">
                  <c:v>221.79947916666666</c:v>
                </c:pt>
                <c:pt idx="86324">
                  <c:v>221.80208333333334</c:v>
                </c:pt>
                <c:pt idx="86325">
                  <c:v>221.8046875</c:v>
                </c:pt>
                <c:pt idx="86326">
                  <c:v>221.80729166666666</c:v>
                </c:pt>
                <c:pt idx="86327">
                  <c:v>221.80989583333334</c:v>
                </c:pt>
                <c:pt idx="86328">
                  <c:v>221.8125</c:v>
                </c:pt>
                <c:pt idx="86329">
                  <c:v>221.81510416666666</c:v>
                </c:pt>
                <c:pt idx="86330">
                  <c:v>221.81770833333334</c:v>
                </c:pt>
                <c:pt idx="86331">
                  <c:v>221.8203125</c:v>
                </c:pt>
                <c:pt idx="86332">
                  <c:v>221.82291666666666</c:v>
                </c:pt>
                <c:pt idx="86333">
                  <c:v>221.82552083333334</c:v>
                </c:pt>
                <c:pt idx="86334">
                  <c:v>221.828125</c:v>
                </c:pt>
                <c:pt idx="86335">
                  <c:v>221.83072916666666</c:v>
                </c:pt>
                <c:pt idx="86336">
                  <c:v>221.83333333333334</c:v>
                </c:pt>
                <c:pt idx="86337">
                  <c:v>221.8359375</c:v>
                </c:pt>
                <c:pt idx="86338">
                  <c:v>221.83854166666666</c:v>
                </c:pt>
                <c:pt idx="86339">
                  <c:v>221.84114583333334</c:v>
                </c:pt>
                <c:pt idx="86340">
                  <c:v>221.84375</c:v>
                </c:pt>
                <c:pt idx="86341">
                  <c:v>221.84635416666666</c:v>
                </c:pt>
                <c:pt idx="86342">
                  <c:v>221.84895833333334</c:v>
                </c:pt>
                <c:pt idx="86343">
                  <c:v>221.8515625</c:v>
                </c:pt>
                <c:pt idx="86344">
                  <c:v>221.85416666666666</c:v>
                </c:pt>
                <c:pt idx="86345">
                  <c:v>221.85677083333334</c:v>
                </c:pt>
                <c:pt idx="86346">
                  <c:v>221.859375</c:v>
                </c:pt>
                <c:pt idx="86347">
                  <c:v>221.86197916666666</c:v>
                </c:pt>
                <c:pt idx="86348">
                  <c:v>221.86458333333334</c:v>
                </c:pt>
                <c:pt idx="86349">
                  <c:v>221.8671875</c:v>
                </c:pt>
                <c:pt idx="86350">
                  <c:v>221.86979166666666</c:v>
                </c:pt>
                <c:pt idx="86351">
                  <c:v>221.87239583333334</c:v>
                </c:pt>
                <c:pt idx="86352">
                  <c:v>221.875</c:v>
                </c:pt>
                <c:pt idx="86353">
                  <c:v>221.87760416666666</c:v>
                </c:pt>
                <c:pt idx="86354">
                  <c:v>221.88020833333334</c:v>
                </c:pt>
                <c:pt idx="86355">
                  <c:v>221.8828125</c:v>
                </c:pt>
                <c:pt idx="86356">
                  <c:v>221.88541666666666</c:v>
                </c:pt>
                <c:pt idx="86357">
                  <c:v>221.88802083333334</c:v>
                </c:pt>
                <c:pt idx="86358">
                  <c:v>221.890625</c:v>
                </c:pt>
                <c:pt idx="86359">
                  <c:v>221.89322916666666</c:v>
                </c:pt>
                <c:pt idx="86360">
                  <c:v>221.89583333333334</c:v>
                </c:pt>
                <c:pt idx="86361">
                  <c:v>221.8984375</c:v>
                </c:pt>
                <c:pt idx="86362">
                  <c:v>221.90104166666666</c:v>
                </c:pt>
                <c:pt idx="86363">
                  <c:v>221.90364583333334</c:v>
                </c:pt>
                <c:pt idx="86364">
                  <c:v>221.90625</c:v>
                </c:pt>
                <c:pt idx="86365">
                  <c:v>221.90885416666666</c:v>
                </c:pt>
                <c:pt idx="86366">
                  <c:v>221.91145833333334</c:v>
                </c:pt>
                <c:pt idx="86367">
                  <c:v>221.9140625</c:v>
                </c:pt>
                <c:pt idx="86368">
                  <c:v>221.91666666666666</c:v>
                </c:pt>
                <c:pt idx="86369">
                  <c:v>221.91927083333334</c:v>
                </c:pt>
                <c:pt idx="86370">
                  <c:v>221.921875</c:v>
                </c:pt>
                <c:pt idx="86371">
                  <c:v>221.92447916666666</c:v>
                </c:pt>
                <c:pt idx="86372">
                  <c:v>221.92708333333334</c:v>
                </c:pt>
                <c:pt idx="86373">
                  <c:v>221.9296875</c:v>
                </c:pt>
                <c:pt idx="86374">
                  <c:v>221.93229166666666</c:v>
                </c:pt>
                <c:pt idx="86375">
                  <c:v>221.93489583333334</c:v>
                </c:pt>
                <c:pt idx="86376">
                  <c:v>221.9375</c:v>
                </c:pt>
                <c:pt idx="86377">
                  <c:v>221.94010416666666</c:v>
                </c:pt>
                <c:pt idx="86378">
                  <c:v>221.94270833333334</c:v>
                </c:pt>
                <c:pt idx="86379">
                  <c:v>221.9453125</c:v>
                </c:pt>
                <c:pt idx="86380">
                  <c:v>221.94791666666666</c:v>
                </c:pt>
                <c:pt idx="86381">
                  <c:v>221.95052083333334</c:v>
                </c:pt>
                <c:pt idx="86382">
                  <c:v>221.953125</c:v>
                </c:pt>
                <c:pt idx="86383">
                  <c:v>221.95572916666666</c:v>
                </c:pt>
                <c:pt idx="86384">
                  <c:v>221.95833333333334</c:v>
                </c:pt>
                <c:pt idx="86385">
                  <c:v>221.9609375</c:v>
                </c:pt>
                <c:pt idx="86386">
                  <c:v>221.96354166666666</c:v>
                </c:pt>
                <c:pt idx="86387">
                  <c:v>221.96614583333334</c:v>
                </c:pt>
                <c:pt idx="86388">
                  <c:v>221.96875</c:v>
                </c:pt>
                <c:pt idx="86389">
                  <c:v>221.97135416666666</c:v>
                </c:pt>
                <c:pt idx="86390">
                  <c:v>221.97395833333334</c:v>
                </c:pt>
                <c:pt idx="86391">
                  <c:v>221.9765625</c:v>
                </c:pt>
                <c:pt idx="86392">
                  <c:v>221.97916666666666</c:v>
                </c:pt>
                <c:pt idx="86393">
                  <c:v>221.98177083333334</c:v>
                </c:pt>
                <c:pt idx="86394">
                  <c:v>221.984375</c:v>
                </c:pt>
                <c:pt idx="86395">
                  <c:v>221.98697916666666</c:v>
                </c:pt>
                <c:pt idx="86396">
                  <c:v>221.98958333333334</c:v>
                </c:pt>
                <c:pt idx="86397">
                  <c:v>221.9921875</c:v>
                </c:pt>
                <c:pt idx="86398">
                  <c:v>221.99479166666666</c:v>
                </c:pt>
                <c:pt idx="86399">
                  <c:v>221.99739583333334</c:v>
                </c:pt>
                <c:pt idx="86400">
                  <c:v>222</c:v>
                </c:pt>
                <c:pt idx="86401">
                  <c:v>222.00260416666666</c:v>
                </c:pt>
                <c:pt idx="86402">
                  <c:v>222.00520833333334</c:v>
                </c:pt>
                <c:pt idx="86403">
                  <c:v>222.0078125</c:v>
                </c:pt>
                <c:pt idx="86404">
                  <c:v>222.01041666666666</c:v>
                </c:pt>
                <c:pt idx="86405">
                  <c:v>222.01302083333334</c:v>
                </c:pt>
                <c:pt idx="86406">
                  <c:v>222.015625</c:v>
                </c:pt>
                <c:pt idx="86407">
                  <c:v>222.01822916666666</c:v>
                </c:pt>
                <c:pt idx="86408">
                  <c:v>222.02083333333334</c:v>
                </c:pt>
                <c:pt idx="86409">
                  <c:v>222.0234375</c:v>
                </c:pt>
                <c:pt idx="86410">
                  <c:v>222.02604166666666</c:v>
                </c:pt>
                <c:pt idx="86411">
                  <c:v>222.02864583333334</c:v>
                </c:pt>
                <c:pt idx="86412">
                  <c:v>222.03125</c:v>
                </c:pt>
                <c:pt idx="86413">
                  <c:v>222.03385416666666</c:v>
                </c:pt>
                <c:pt idx="86414">
                  <c:v>222.03645833333334</c:v>
                </c:pt>
                <c:pt idx="86415">
                  <c:v>222.0390625</c:v>
                </c:pt>
                <c:pt idx="86416">
                  <c:v>222.04166666666666</c:v>
                </c:pt>
                <c:pt idx="86417">
                  <c:v>222.04427083333334</c:v>
                </c:pt>
                <c:pt idx="86418">
                  <c:v>222.046875</c:v>
                </c:pt>
                <c:pt idx="86419">
                  <c:v>222.04947916666666</c:v>
                </c:pt>
                <c:pt idx="86420">
                  <c:v>222.05208333333334</c:v>
                </c:pt>
                <c:pt idx="86421">
                  <c:v>222.0546875</c:v>
                </c:pt>
                <c:pt idx="86422">
                  <c:v>222.05729166666666</c:v>
                </c:pt>
                <c:pt idx="86423">
                  <c:v>222.05989583333334</c:v>
                </c:pt>
                <c:pt idx="86424">
                  <c:v>222.0625</c:v>
                </c:pt>
                <c:pt idx="86425">
                  <c:v>222.06510416666666</c:v>
                </c:pt>
                <c:pt idx="86426">
                  <c:v>222.06770833333334</c:v>
                </c:pt>
                <c:pt idx="86427">
                  <c:v>222.0703125</c:v>
                </c:pt>
                <c:pt idx="86428">
                  <c:v>222.07291666666666</c:v>
                </c:pt>
                <c:pt idx="86429">
                  <c:v>222.07552083333334</c:v>
                </c:pt>
                <c:pt idx="86430">
                  <c:v>222.078125</c:v>
                </c:pt>
                <c:pt idx="86431">
                  <c:v>222.08072916666666</c:v>
                </c:pt>
                <c:pt idx="86432">
                  <c:v>222.08333333333334</c:v>
                </c:pt>
                <c:pt idx="86433">
                  <c:v>222.0859375</c:v>
                </c:pt>
                <c:pt idx="86434">
                  <c:v>222.08854166666666</c:v>
                </c:pt>
                <c:pt idx="86435">
                  <c:v>222.09114583333334</c:v>
                </c:pt>
                <c:pt idx="86436">
                  <c:v>222.09375</c:v>
                </c:pt>
                <c:pt idx="86437">
                  <c:v>222.09635416666666</c:v>
                </c:pt>
                <c:pt idx="86438">
                  <c:v>222.09895833333334</c:v>
                </c:pt>
                <c:pt idx="86439">
                  <c:v>222.1015625</c:v>
                </c:pt>
                <c:pt idx="86440">
                  <c:v>222.10416666666666</c:v>
                </c:pt>
                <c:pt idx="86441">
                  <c:v>222.10677083333334</c:v>
                </c:pt>
                <c:pt idx="86442">
                  <c:v>222.109375</c:v>
                </c:pt>
                <c:pt idx="86443">
                  <c:v>222.11197916666666</c:v>
                </c:pt>
                <c:pt idx="86444">
                  <c:v>222.11458333333334</c:v>
                </c:pt>
                <c:pt idx="86445">
                  <c:v>222.1171875</c:v>
                </c:pt>
                <c:pt idx="86446">
                  <c:v>222.11979166666666</c:v>
                </c:pt>
                <c:pt idx="86447">
                  <c:v>222.12239583333334</c:v>
                </c:pt>
                <c:pt idx="86448">
                  <c:v>222.125</c:v>
                </c:pt>
                <c:pt idx="86449">
                  <c:v>222.12760416666666</c:v>
                </c:pt>
                <c:pt idx="86450">
                  <c:v>222.13020833333334</c:v>
                </c:pt>
                <c:pt idx="86451">
                  <c:v>222.1328125</c:v>
                </c:pt>
                <c:pt idx="86452">
                  <c:v>222.13541666666666</c:v>
                </c:pt>
                <c:pt idx="86453">
                  <c:v>222.13802083333334</c:v>
                </c:pt>
                <c:pt idx="86454">
                  <c:v>222.140625</c:v>
                </c:pt>
                <c:pt idx="86455">
                  <c:v>222.14322916666666</c:v>
                </c:pt>
                <c:pt idx="86456">
                  <c:v>222.14583333333334</c:v>
                </c:pt>
                <c:pt idx="86457">
                  <c:v>222.1484375</c:v>
                </c:pt>
                <c:pt idx="86458">
                  <c:v>222.15104166666666</c:v>
                </c:pt>
                <c:pt idx="86459">
                  <c:v>222.15364583333334</c:v>
                </c:pt>
                <c:pt idx="86460">
                  <c:v>222.15625</c:v>
                </c:pt>
                <c:pt idx="86461">
                  <c:v>222.15885416666666</c:v>
                </c:pt>
                <c:pt idx="86462">
                  <c:v>222.16145833333334</c:v>
                </c:pt>
                <c:pt idx="86463">
                  <c:v>222.1640625</c:v>
                </c:pt>
                <c:pt idx="86464">
                  <c:v>222.16666666666666</c:v>
                </c:pt>
                <c:pt idx="86465">
                  <c:v>222.16927083333334</c:v>
                </c:pt>
                <c:pt idx="86466">
                  <c:v>222.171875</c:v>
                </c:pt>
                <c:pt idx="86467">
                  <c:v>222.17447916666666</c:v>
                </c:pt>
                <c:pt idx="86468">
                  <c:v>222.17708333333334</c:v>
                </c:pt>
                <c:pt idx="86469">
                  <c:v>222.1796875</c:v>
                </c:pt>
                <c:pt idx="86470">
                  <c:v>222.18229166666666</c:v>
                </c:pt>
                <c:pt idx="86471">
                  <c:v>222.18489583333334</c:v>
                </c:pt>
                <c:pt idx="86472">
                  <c:v>222.1875</c:v>
                </c:pt>
                <c:pt idx="86473">
                  <c:v>222.19010416666666</c:v>
                </c:pt>
                <c:pt idx="86474">
                  <c:v>222.19270833333334</c:v>
                </c:pt>
                <c:pt idx="86475">
                  <c:v>222.1953125</c:v>
                </c:pt>
                <c:pt idx="86476">
                  <c:v>222.19791666666666</c:v>
                </c:pt>
                <c:pt idx="86477">
                  <c:v>222.20052083333334</c:v>
                </c:pt>
                <c:pt idx="86478">
                  <c:v>222.203125</c:v>
                </c:pt>
                <c:pt idx="86479">
                  <c:v>222.20572916666666</c:v>
                </c:pt>
                <c:pt idx="86480">
                  <c:v>222.20833333333334</c:v>
                </c:pt>
                <c:pt idx="86481">
                  <c:v>222.2109375</c:v>
                </c:pt>
                <c:pt idx="86482">
                  <c:v>222.21354166666666</c:v>
                </c:pt>
                <c:pt idx="86483">
                  <c:v>222.21614583333334</c:v>
                </c:pt>
                <c:pt idx="86484">
                  <c:v>222.21875</c:v>
                </c:pt>
                <c:pt idx="86485">
                  <c:v>222.22135416666666</c:v>
                </c:pt>
                <c:pt idx="86486">
                  <c:v>222.22395833333334</c:v>
                </c:pt>
                <c:pt idx="86487">
                  <c:v>222.2265625</c:v>
                </c:pt>
                <c:pt idx="86488">
                  <c:v>222.22916666666666</c:v>
                </c:pt>
                <c:pt idx="86489">
                  <c:v>222.23177083333334</c:v>
                </c:pt>
                <c:pt idx="86490">
                  <c:v>222.234375</c:v>
                </c:pt>
                <c:pt idx="86491">
                  <c:v>222.23697916666666</c:v>
                </c:pt>
                <c:pt idx="86492">
                  <c:v>222.23958333333334</c:v>
                </c:pt>
                <c:pt idx="86493">
                  <c:v>222.2421875</c:v>
                </c:pt>
                <c:pt idx="86494">
                  <c:v>222.24479166666666</c:v>
                </c:pt>
                <c:pt idx="86495">
                  <c:v>222.24739583333334</c:v>
                </c:pt>
                <c:pt idx="86496">
                  <c:v>222.25</c:v>
                </c:pt>
                <c:pt idx="86497">
                  <c:v>222.25260416666666</c:v>
                </c:pt>
                <c:pt idx="86498">
                  <c:v>222.25520833333334</c:v>
                </c:pt>
                <c:pt idx="86499">
                  <c:v>222.2578125</c:v>
                </c:pt>
                <c:pt idx="86500">
                  <c:v>222.26041666666666</c:v>
                </c:pt>
                <c:pt idx="86501">
                  <c:v>222.26302083333334</c:v>
                </c:pt>
                <c:pt idx="86502">
                  <c:v>222.265625</c:v>
                </c:pt>
                <c:pt idx="86503">
                  <c:v>222.26822916666666</c:v>
                </c:pt>
                <c:pt idx="86504">
                  <c:v>222.27083333333334</c:v>
                </c:pt>
                <c:pt idx="86505">
                  <c:v>222.2734375</c:v>
                </c:pt>
                <c:pt idx="86506">
                  <c:v>222.27604166666666</c:v>
                </c:pt>
                <c:pt idx="86507">
                  <c:v>222.27864583333334</c:v>
                </c:pt>
                <c:pt idx="86508">
                  <c:v>222.28125</c:v>
                </c:pt>
                <c:pt idx="86509">
                  <c:v>222.28385416666666</c:v>
                </c:pt>
                <c:pt idx="86510">
                  <c:v>222.28645833333334</c:v>
                </c:pt>
                <c:pt idx="86511">
                  <c:v>222.2890625</c:v>
                </c:pt>
                <c:pt idx="86512">
                  <c:v>222.29166666666666</c:v>
                </c:pt>
                <c:pt idx="86513">
                  <c:v>222.29427083333334</c:v>
                </c:pt>
                <c:pt idx="86514">
                  <c:v>222.296875</c:v>
                </c:pt>
                <c:pt idx="86515">
                  <c:v>222.29947916666666</c:v>
                </c:pt>
                <c:pt idx="86516">
                  <c:v>222.30208333333334</c:v>
                </c:pt>
                <c:pt idx="86517">
                  <c:v>222.3046875</c:v>
                </c:pt>
                <c:pt idx="86518">
                  <c:v>222.30729166666666</c:v>
                </c:pt>
                <c:pt idx="86519">
                  <c:v>222.30989583333334</c:v>
                </c:pt>
                <c:pt idx="86520">
                  <c:v>222.3125</c:v>
                </c:pt>
                <c:pt idx="86521">
                  <c:v>222.31510416666666</c:v>
                </c:pt>
                <c:pt idx="86522">
                  <c:v>222.31770833333334</c:v>
                </c:pt>
                <c:pt idx="86523">
                  <c:v>222.3203125</c:v>
                </c:pt>
                <c:pt idx="86524">
                  <c:v>222.32291666666666</c:v>
                </c:pt>
                <c:pt idx="86525">
                  <c:v>222.32552083333334</c:v>
                </c:pt>
                <c:pt idx="86526">
                  <c:v>222.328125</c:v>
                </c:pt>
                <c:pt idx="86527">
                  <c:v>222.33072916666666</c:v>
                </c:pt>
                <c:pt idx="86528">
                  <c:v>222.33333333333334</c:v>
                </c:pt>
                <c:pt idx="86529">
                  <c:v>222.3359375</c:v>
                </c:pt>
                <c:pt idx="86530">
                  <c:v>222.33854166666666</c:v>
                </c:pt>
                <c:pt idx="86531">
                  <c:v>222.34114583333334</c:v>
                </c:pt>
                <c:pt idx="86532">
                  <c:v>222.34375</c:v>
                </c:pt>
                <c:pt idx="86533">
                  <c:v>222.34635416666666</c:v>
                </c:pt>
                <c:pt idx="86534">
                  <c:v>222.34895833333334</c:v>
                </c:pt>
                <c:pt idx="86535">
                  <c:v>222.3515625</c:v>
                </c:pt>
                <c:pt idx="86536">
                  <c:v>222.35416666666666</c:v>
                </c:pt>
                <c:pt idx="86537">
                  <c:v>222.35677083333334</c:v>
                </c:pt>
                <c:pt idx="86538">
                  <c:v>222.359375</c:v>
                </c:pt>
                <c:pt idx="86539">
                  <c:v>222.36197916666666</c:v>
                </c:pt>
                <c:pt idx="86540">
                  <c:v>222.36458333333334</c:v>
                </c:pt>
                <c:pt idx="86541">
                  <c:v>222.3671875</c:v>
                </c:pt>
                <c:pt idx="86542">
                  <c:v>222.36979166666666</c:v>
                </c:pt>
                <c:pt idx="86543">
                  <c:v>222.37239583333334</c:v>
                </c:pt>
                <c:pt idx="86544">
                  <c:v>222.375</c:v>
                </c:pt>
                <c:pt idx="86545">
                  <c:v>222.37760416666666</c:v>
                </c:pt>
                <c:pt idx="86546">
                  <c:v>222.38020833333334</c:v>
                </c:pt>
                <c:pt idx="86547">
                  <c:v>222.3828125</c:v>
                </c:pt>
                <c:pt idx="86548">
                  <c:v>222.38541666666666</c:v>
                </c:pt>
                <c:pt idx="86549">
                  <c:v>222.38802083333334</c:v>
                </c:pt>
                <c:pt idx="86550">
                  <c:v>222.390625</c:v>
                </c:pt>
                <c:pt idx="86551">
                  <c:v>222.39322916666666</c:v>
                </c:pt>
                <c:pt idx="86552">
                  <c:v>222.39583333333334</c:v>
                </c:pt>
                <c:pt idx="86553">
                  <c:v>222.3984375</c:v>
                </c:pt>
                <c:pt idx="86554">
                  <c:v>222.40104166666666</c:v>
                </c:pt>
                <c:pt idx="86555">
                  <c:v>222.40364583333334</c:v>
                </c:pt>
                <c:pt idx="86556">
                  <c:v>222.40625</c:v>
                </c:pt>
                <c:pt idx="86557">
                  <c:v>222.40885416666666</c:v>
                </c:pt>
                <c:pt idx="86558">
                  <c:v>222.41145833333334</c:v>
                </c:pt>
                <c:pt idx="86559">
                  <c:v>222.4140625</c:v>
                </c:pt>
                <c:pt idx="86560">
                  <c:v>222.41666666666666</c:v>
                </c:pt>
                <c:pt idx="86561">
                  <c:v>222.41927083333334</c:v>
                </c:pt>
                <c:pt idx="86562">
                  <c:v>222.421875</c:v>
                </c:pt>
                <c:pt idx="86563">
                  <c:v>222.42447916666666</c:v>
                </c:pt>
                <c:pt idx="86564">
                  <c:v>222.42708333333334</c:v>
                </c:pt>
                <c:pt idx="86565">
                  <c:v>222.4296875</c:v>
                </c:pt>
                <c:pt idx="86566">
                  <c:v>222.43229166666666</c:v>
                </c:pt>
                <c:pt idx="86567">
                  <c:v>222.43489583333334</c:v>
                </c:pt>
                <c:pt idx="86568">
                  <c:v>222.4375</c:v>
                </c:pt>
                <c:pt idx="86569">
                  <c:v>222.44010416666666</c:v>
                </c:pt>
                <c:pt idx="86570">
                  <c:v>222.44270833333334</c:v>
                </c:pt>
                <c:pt idx="86571">
                  <c:v>222.4453125</c:v>
                </c:pt>
                <c:pt idx="86572">
                  <c:v>222.44791666666666</c:v>
                </c:pt>
                <c:pt idx="86573">
                  <c:v>222.45052083333334</c:v>
                </c:pt>
                <c:pt idx="86574">
                  <c:v>222.453125</c:v>
                </c:pt>
                <c:pt idx="86575">
                  <c:v>222.45572916666666</c:v>
                </c:pt>
                <c:pt idx="86576">
                  <c:v>222.45833333333334</c:v>
                </c:pt>
                <c:pt idx="86577">
                  <c:v>222.4609375</c:v>
                </c:pt>
                <c:pt idx="86578">
                  <c:v>222.46354166666666</c:v>
                </c:pt>
                <c:pt idx="86579">
                  <c:v>222.46614583333334</c:v>
                </c:pt>
                <c:pt idx="86580">
                  <c:v>222.46875</c:v>
                </c:pt>
                <c:pt idx="86581">
                  <c:v>222.47135416666666</c:v>
                </c:pt>
                <c:pt idx="86582">
                  <c:v>222.47395833333334</c:v>
                </c:pt>
                <c:pt idx="86583">
                  <c:v>222.4765625</c:v>
                </c:pt>
                <c:pt idx="86584">
                  <c:v>222.47916666666666</c:v>
                </c:pt>
                <c:pt idx="86585">
                  <c:v>222.48177083333334</c:v>
                </c:pt>
                <c:pt idx="86586">
                  <c:v>222.484375</c:v>
                </c:pt>
                <c:pt idx="86587">
                  <c:v>222.48697916666666</c:v>
                </c:pt>
                <c:pt idx="86588">
                  <c:v>222.48958333333334</c:v>
                </c:pt>
                <c:pt idx="86589">
                  <c:v>222.4921875</c:v>
                </c:pt>
                <c:pt idx="86590">
                  <c:v>222.49479166666666</c:v>
                </c:pt>
                <c:pt idx="86591">
                  <c:v>222.49739583333334</c:v>
                </c:pt>
                <c:pt idx="86592">
                  <c:v>222.5</c:v>
                </c:pt>
                <c:pt idx="86593">
                  <c:v>222.50260416666666</c:v>
                </c:pt>
                <c:pt idx="86594">
                  <c:v>222.50520833333334</c:v>
                </c:pt>
                <c:pt idx="86595">
                  <c:v>222.5078125</c:v>
                </c:pt>
                <c:pt idx="86596">
                  <c:v>222.51041666666666</c:v>
                </c:pt>
                <c:pt idx="86597">
                  <c:v>222.51302083333334</c:v>
                </c:pt>
                <c:pt idx="86598">
                  <c:v>222.515625</c:v>
                </c:pt>
                <c:pt idx="86599">
                  <c:v>222.51822916666666</c:v>
                </c:pt>
                <c:pt idx="86600">
                  <c:v>222.52083333333334</c:v>
                </c:pt>
                <c:pt idx="86601">
                  <c:v>222.5234375</c:v>
                </c:pt>
                <c:pt idx="86602">
                  <c:v>222.52604166666666</c:v>
                </c:pt>
                <c:pt idx="86603">
                  <c:v>222.52864583333334</c:v>
                </c:pt>
                <c:pt idx="86604">
                  <c:v>222.53125</c:v>
                </c:pt>
                <c:pt idx="86605">
                  <c:v>222.53385416666666</c:v>
                </c:pt>
                <c:pt idx="86606">
                  <c:v>222.53645833333334</c:v>
                </c:pt>
                <c:pt idx="86607">
                  <c:v>222.5390625</c:v>
                </c:pt>
                <c:pt idx="86608">
                  <c:v>222.54166666666666</c:v>
                </c:pt>
                <c:pt idx="86609">
                  <c:v>222.54427083333334</c:v>
                </c:pt>
                <c:pt idx="86610">
                  <c:v>222.546875</c:v>
                </c:pt>
                <c:pt idx="86611">
                  <c:v>222.54947916666666</c:v>
                </c:pt>
                <c:pt idx="86612">
                  <c:v>222.55208333333334</c:v>
                </c:pt>
                <c:pt idx="86613">
                  <c:v>222.5546875</c:v>
                </c:pt>
                <c:pt idx="86614">
                  <c:v>222.55729166666666</c:v>
                </c:pt>
                <c:pt idx="86615">
                  <c:v>222.55989583333334</c:v>
                </c:pt>
                <c:pt idx="86616">
                  <c:v>222.5625</c:v>
                </c:pt>
                <c:pt idx="86617">
                  <c:v>222.56510416666666</c:v>
                </c:pt>
                <c:pt idx="86618">
                  <c:v>222.56770833333334</c:v>
                </c:pt>
                <c:pt idx="86619">
                  <c:v>222.5703125</c:v>
                </c:pt>
                <c:pt idx="86620">
                  <c:v>222.57291666666666</c:v>
                </c:pt>
                <c:pt idx="86621">
                  <c:v>222.57552083333334</c:v>
                </c:pt>
                <c:pt idx="86622">
                  <c:v>222.578125</c:v>
                </c:pt>
                <c:pt idx="86623">
                  <c:v>222.58072916666666</c:v>
                </c:pt>
                <c:pt idx="86624">
                  <c:v>222.58333333333334</c:v>
                </c:pt>
                <c:pt idx="86625">
                  <c:v>222.5859375</c:v>
                </c:pt>
                <c:pt idx="86626">
                  <c:v>222.58854166666666</c:v>
                </c:pt>
                <c:pt idx="86627">
                  <c:v>222.59114583333334</c:v>
                </c:pt>
                <c:pt idx="86628">
                  <c:v>222.59375</c:v>
                </c:pt>
                <c:pt idx="86629">
                  <c:v>222.59635416666666</c:v>
                </c:pt>
                <c:pt idx="86630">
                  <c:v>222.59895833333334</c:v>
                </c:pt>
                <c:pt idx="86631">
                  <c:v>222.6015625</c:v>
                </c:pt>
                <c:pt idx="86632">
                  <c:v>222.60416666666666</c:v>
                </c:pt>
                <c:pt idx="86633">
                  <c:v>222.60677083333334</c:v>
                </c:pt>
                <c:pt idx="86634">
                  <c:v>222.609375</c:v>
                </c:pt>
                <c:pt idx="86635">
                  <c:v>222.61197916666666</c:v>
                </c:pt>
                <c:pt idx="86636">
                  <c:v>222.61458333333334</c:v>
                </c:pt>
                <c:pt idx="86637">
                  <c:v>222.6171875</c:v>
                </c:pt>
                <c:pt idx="86638">
                  <c:v>222.61979166666666</c:v>
                </c:pt>
                <c:pt idx="86639">
                  <c:v>222.62239583333334</c:v>
                </c:pt>
                <c:pt idx="86640">
                  <c:v>222.625</c:v>
                </c:pt>
                <c:pt idx="86641">
                  <c:v>222.62760416666666</c:v>
                </c:pt>
                <c:pt idx="86642">
                  <c:v>222.63020833333334</c:v>
                </c:pt>
                <c:pt idx="86643">
                  <c:v>222.6328125</c:v>
                </c:pt>
                <c:pt idx="86644">
                  <c:v>222.63541666666666</c:v>
                </c:pt>
                <c:pt idx="86645">
                  <c:v>222.63802083333334</c:v>
                </c:pt>
                <c:pt idx="86646">
                  <c:v>222.640625</c:v>
                </c:pt>
                <c:pt idx="86647">
                  <c:v>222.64322916666666</c:v>
                </c:pt>
                <c:pt idx="86648">
                  <c:v>222.64583333333334</c:v>
                </c:pt>
                <c:pt idx="86649">
                  <c:v>222.6484375</c:v>
                </c:pt>
                <c:pt idx="86650">
                  <c:v>222.65104166666666</c:v>
                </c:pt>
                <c:pt idx="86651">
                  <c:v>222.65364583333334</c:v>
                </c:pt>
                <c:pt idx="86652">
                  <c:v>222.65625</c:v>
                </c:pt>
                <c:pt idx="86653">
                  <c:v>222.65885416666666</c:v>
                </c:pt>
                <c:pt idx="86654">
                  <c:v>222.66145833333334</c:v>
                </c:pt>
                <c:pt idx="86655">
                  <c:v>222.6640625</c:v>
                </c:pt>
                <c:pt idx="86656">
                  <c:v>222.66666666666666</c:v>
                </c:pt>
                <c:pt idx="86657">
                  <c:v>222.66927083333334</c:v>
                </c:pt>
                <c:pt idx="86658">
                  <c:v>222.671875</c:v>
                </c:pt>
                <c:pt idx="86659">
                  <c:v>222.67447916666666</c:v>
                </c:pt>
                <c:pt idx="86660">
                  <c:v>222.67708333333334</c:v>
                </c:pt>
                <c:pt idx="86661">
                  <c:v>222.6796875</c:v>
                </c:pt>
                <c:pt idx="86662">
                  <c:v>222.68229166666666</c:v>
                </c:pt>
                <c:pt idx="86663">
                  <c:v>222.68489583333334</c:v>
                </c:pt>
                <c:pt idx="86664">
                  <c:v>222.6875</c:v>
                </c:pt>
                <c:pt idx="86665">
                  <c:v>222.69010416666666</c:v>
                </c:pt>
                <c:pt idx="86666">
                  <c:v>222.69270833333334</c:v>
                </c:pt>
                <c:pt idx="86667">
                  <c:v>222.6953125</c:v>
                </c:pt>
                <c:pt idx="86668">
                  <c:v>222.69791666666666</c:v>
                </c:pt>
                <c:pt idx="86669">
                  <c:v>222.70052083333334</c:v>
                </c:pt>
                <c:pt idx="86670">
                  <c:v>222.703125</c:v>
                </c:pt>
                <c:pt idx="86671">
                  <c:v>222.70572916666666</c:v>
                </c:pt>
                <c:pt idx="86672">
                  <c:v>222.70833333333334</c:v>
                </c:pt>
                <c:pt idx="86673">
                  <c:v>222.7109375</c:v>
                </c:pt>
                <c:pt idx="86674">
                  <c:v>222.71354166666666</c:v>
                </c:pt>
                <c:pt idx="86675">
                  <c:v>222.71614583333334</c:v>
                </c:pt>
                <c:pt idx="86676">
                  <c:v>222.71875</c:v>
                </c:pt>
                <c:pt idx="86677">
                  <c:v>222.72135416666666</c:v>
                </c:pt>
                <c:pt idx="86678">
                  <c:v>222.72395833333334</c:v>
                </c:pt>
                <c:pt idx="86679">
                  <c:v>222.7265625</c:v>
                </c:pt>
                <c:pt idx="86680">
                  <c:v>222.72916666666666</c:v>
                </c:pt>
                <c:pt idx="86681">
                  <c:v>222.73177083333334</c:v>
                </c:pt>
                <c:pt idx="86682">
                  <c:v>222.734375</c:v>
                </c:pt>
                <c:pt idx="86683">
                  <c:v>222.73697916666666</c:v>
                </c:pt>
                <c:pt idx="86684">
                  <c:v>222.73958333333334</c:v>
                </c:pt>
                <c:pt idx="86685">
                  <c:v>222.7421875</c:v>
                </c:pt>
                <c:pt idx="86686">
                  <c:v>222.74479166666666</c:v>
                </c:pt>
                <c:pt idx="86687">
                  <c:v>222.74739583333334</c:v>
                </c:pt>
                <c:pt idx="86688">
                  <c:v>222.75</c:v>
                </c:pt>
                <c:pt idx="86689">
                  <c:v>222.75260416666666</c:v>
                </c:pt>
                <c:pt idx="86690">
                  <c:v>222.75520833333334</c:v>
                </c:pt>
                <c:pt idx="86691">
                  <c:v>222.7578125</c:v>
                </c:pt>
                <c:pt idx="86692">
                  <c:v>222.76041666666666</c:v>
                </c:pt>
                <c:pt idx="86693">
                  <c:v>222.76302083333334</c:v>
                </c:pt>
                <c:pt idx="86694">
                  <c:v>222.765625</c:v>
                </c:pt>
                <c:pt idx="86695">
                  <c:v>222.76822916666666</c:v>
                </c:pt>
                <c:pt idx="86696">
                  <c:v>222.77083333333334</c:v>
                </c:pt>
                <c:pt idx="86697">
                  <c:v>222.7734375</c:v>
                </c:pt>
                <c:pt idx="86698">
                  <c:v>222.77604166666666</c:v>
                </c:pt>
                <c:pt idx="86699">
                  <c:v>222.77864583333334</c:v>
                </c:pt>
                <c:pt idx="86700">
                  <c:v>222.78125</c:v>
                </c:pt>
                <c:pt idx="86701">
                  <c:v>222.78385416666666</c:v>
                </c:pt>
                <c:pt idx="86702">
                  <c:v>222.78645833333334</c:v>
                </c:pt>
                <c:pt idx="86703">
                  <c:v>222.7890625</c:v>
                </c:pt>
                <c:pt idx="86704">
                  <c:v>222.79166666666666</c:v>
                </c:pt>
                <c:pt idx="86705">
                  <c:v>222.79427083333334</c:v>
                </c:pt>
                <c:pt idx="86706">
                  <c:v>222.796875</c:v>
                </c:pt>
                <c:pt idx="86707">
                  <c:v>222.79947916666666</c:v>
                </c:pt>
                <c:pt idx="86708">
                  <c:v>222.80208333333334</c:v>
                </c:pt>
                <c:pt idx="86709">
                  <c:v>222.8046875</c:v>
                </c:pt>
                <c:pt idx="86710">
                  <c:v>222.80729166666666</c:v>
                </c:pt>
                <c:pt idx="86711">
                  <c:v>222.80989583333334</c:v>
                </c:pt>
                <c:pt idx="86712">
                  <c:v>222.8125</c:v>
                </c:pt>
                <c:pt idx="86713">
                  <c:v>222.81510416666666</c:v>
                </c:pt>
                <c:pt idx="86714">
                  <c:v>222.81770833333334</c:v>
                </c:pt>
                <c:pt idx="86715">
                  <c:v>222.8203125</c:v>
                </c:pt>
                <c:pt idx="86716">
                  <c:v>222.82291666666666</c:v>
                </c:pt>
                <c:pt idx="86717">
                  <c:v>222.82552083333334</c:v>
                </c:pt>
                <c:pt idx="86718">
                  <c:v>222.828125</c:v>
                </c:pt>
                <c:pt idx="86719">
                  <c:v>222.83072916666666</c:v>
                </c:pt>
                <c:pt idx="86720">
                  <c:v>222.83333333333334</c:v>
                </c:pt>
                <c:pt idx="86721">
                  <c:v>222.8359375</c:v>
                </c:pt>
                <c:pt idx="86722">
                  <c:v>222.83854166666666</c:v>
                </c:pt>
                <c:pt idx="86723">
                  <c:v>222.84114583333334</c:v>
                </c:pt>
                <c:pt idx="86724">
                  <c:v>222.84375</c:v>
                </c:pt>
                <c:pt idx="86725">
                  <c:v>222.84635416666666</c:v>
                </c:pt>
                <c:pt idx="86726">
                  <c:v>222.84895833333334</c:v>
                </c:pt>
                <c:pt idx="86727">
                  <c:v>222.8515625</c:v>
                </c:pt>
                <c:pt idx="86728">
                  <c:v>222.85416666666666</c:v>
                </c:pt>
                <c:pt idx="86729">
                  <c:v>222.85677083333334</c:v>
                </c:pt>
                <c:pt idx="86730">
                  <c:v>222.859375</c:v>
                </c:pt>
                <c:pt idx="86731">
                  <c:v>222.86197916666666</c:v>
                </c:pt>
                <c:pt idx="86732">
                  <c:v>222.86458333333334</c:v>
                </c:pt>
                <c:pt idx="86733">
                  <c:v>222.8671875</c:v>
                </c:pt>
                <c:pt idx="86734">
                  <c:v>222.86979166666666</c:v>
                </c:pt>
                <c:pt idx="86735">
                  <c:v>222.87239583333334</c:v>
                </c:pt>
                <c:pt idx="86736">
                  <c:v>222.875</c:v>
                </c:pt>
                <c:pt idx="86737">
                  <c:v>222.87760416666666</c:v>
                </c:pt>
                <c:pt idx="86738">
                  <c:v>222.88020833333334</c:v>
                </c:pt>
                <c:pt idx="86739">
                  <c:v>222.8828125</c:v>
                </c:pt>
                <c:pt idx="86740">
                  <c:v>222.88541666666666</c:v>
                </c:pt>
                <c:pt idx="86741">
                  <c:v>222.88802083333334</c:v>
                </c:pt>
                <c:pt idx="86742">
                  <c:v>222.890625</c:v>
                </c:pt>
                <c:pt idx="86743">
                  <c:v>222.89322916666666</c:v>
                </c:pt>
                <c:pt idx="86744">
                  <c:v>222.89583333333334</c:v>
                </c:pt>
                <c:pt idx="86745">
                  <c:v>222.8984375</c:v>
                </c:pt>
                <c:pt idx="86746">
                  <c:v>222.90104166666666</c:v>
                </c:pt>
                <c:pt idx="86747">
                  <c:v>222.90364583333334</c:v>
                </c:pt>
                <c:pt idx="86748">
                  <c:v>222.90625</c:v>
                </c:pt>
                <c:pt idx="86749">
                  <c:v>222.90885416666666</c:v>
                </c:pt>
                <c:pt idx="86750">
                  <c:v>222.91145833333334</c:v>
                </c:pt>
                <c:pt idx="86751">
                  <c:v>222.9140625</c:v>
                </c:pt>
                <c:pt idx="86752">
                  <c:v>222.91666666666666</c:v>
                </c:pt>
                <c:pt idx="86753">
                  <c:v>222.91927083333334</c:v>
                </c:pt>
                <c:pt idx="86754">
                  <c:v>222.921875</c:v>
                </c:pt>
                <c:pt idx="86755">
                  <c:v>222.92447916666666</c:v>
                </c:pt>
                <c:pt idx="86756">
                  <c:v>222.92708333333334</c:v>
                </c:pt>
                <c:pt idx="86757">
                  <c:v>222.9296875</c:v>
                </c:pt>
                <c:pt idx="86758">
                  <c:v>222.93229166666666</c:v>
                </c:pt>
                <c:pt idx="86759">
                  <c:v>222.93489583333334</c:v>
                </c:pt>
                <c:pt idx="86760">
                  <c:v>222.9375</c:v>
                </c:pt>
                <c:pt idx="86761">
                  <c:v>222.94010416666666</c:v>
                </c:pt>
                <c:pt idx="86762">
                  <c:v>222.94270833333334</c:v>
                </c:pt>
                <c:pt idx="86763">
                  <c:v>222.9453125</c:v>
                </c:pt>
                <c:pt idx="86764">
                  <c:v>222.94791666666666</c:v>
                </c:pt>
                <c:pt idx="86765">
                  <c:v>222.95052083333334</c:v>
                </c:pt>
                <c:pt idx="86766">
                  <c:v>222.953125</c:v>
                </c:pt>
                <c:pt idx="86767">
                  <c:v>222.95572916666666</c:v>
                </c:pt>
                <c:pt idx="86768">
                  <c:v>222.95833333333334</c:v>
                </c:pt>
                <c:pt idx="86769">
                  <c:v>222.9609375</c:v>
                </c:pt>
                <c:pt idx="86770">
                  <c:v>222.96354166666666</c:v>
                </c:pt>
                <c:pt idx="86771">
                  <c:v>222.96614583333334</c:v>
                </c:pt>
                <c:pt idx="86772">
                  <c:v>222.96875</c:v>
                </c:pt>
                <c:pt idx="86773">
                  <c:v>222.97135416666666</c:v>
                </c:pt>
                <c:pt idx="86774">
                  <c:v>222.97395833333334</c:v>
                </c:pt>
                <c:pt idx="86775">
                  <c:v>222.9765625</c:v>
                </c:pt>
                <c:pt idx="86776">
                  <c:v>222.97916666666666</c:v>
                </c:pt>
                <c:pt idx="86777">
                  <c:v>222.98177083333334</c:v>
                </c:pt>
                <c:pt idx="86778">
                  <c:v>222.984375</c:v>
                </c:pt>
                <c:pt idx="86779">
                  <c:v>222.98697916666666</c:v>
                </c:pt>
                <c:pt idx="86780">
                  <c:v>222.98958333333334</c:v>
                </c:pt>
                <c:pt idx="86781">
                  <c:v>222.9921875</c:v>
                </c:pt>
                <c:pt idx="86782">
                  <c:v>222.99479166666666</c:v>
                </c:pt>
                <c:pt idx="86783">
                  <c:v>222.99739583333334</c:v>
                </c:pt>
                <c:pt idx="86784">
                  <c:v>223</c:v>
                </c:pt>
                <c:pt idx="86785">
                  <c:v>223.00260416666666</c:v>
                </c:pt>
                <c:pt idx="86786">
                  <c:v>223.00520833333334</c:v>
                </c:pt>
                <c:pt idx="86787">
                  <c:v>223.0078125</c:v>
                </c:pt>
                <c:pt idx="86788">
                  <c:v>223.01041666666666</c:v>
                </c:pt>
                <c:pt idx="86789">
                  <c:v>223.01302083333334</c:v>
                </c:pt>
                <c:pt idx="86790">
                  <c:v>223.015625</c:v>
                </c:pt>
                <c:pt idx="86791">
                  <c:v>223.01822916666666</c:v>
                </c:pt>
                <c:pt idx="86792">
                  <c:v>223.02083333333334</c:v>
                </c:pt>
                <c:pt idx="86793">
                  <c:v>223.0234375</c:v>
                </c:pt>
                <c:pt idx="86794">
                  <c:v>223.02604166666666</c:v>
                </c:pt>
                <c:pt idx="86795">
                  <c:v>223.02864583333334</c:v>
                </c:pt>
                <c:pt idx="86796">
                  <c:v>223.03125</c:v>
                </c:pt>
                <c:pt idx="86797">
                  <c:v>223.03385416666666</c:v>
                </c:pt>
                <c:pt idx="86798">
                  <c:v>223.03645833333334</c:v>
                </c:pt>
                <c:pt idx="86799">
                  <c:v>223.0390625</c:v>
                </c:pt>
                <c:pt idx="86800">
                  <c:v>223.04166666666666</c:v>
                </c:pt>
                <c:pt idx="86801">
                  <c:v>223.04427083333334</c:v>
                </c:pt>
                <c:pt idx="86802">
                  <c:v>223.046875</c:v>
                </c:pt>
                <c:pt idx="86803">
                  <c:v>223.04947916666666</c:v>
                </c:pt>
                <c:pt idx="86804">
                  <c:v>223.05208333333334</c:v>
                </c:pt>
                <c:pt idx="86805">
                  <c:v>223.0546875</c:v>
                </c:pt>
                <c:pt idx="86806">
                  <c:v>223.05729166666666</c:v>
                </c:pt>
                <c:pt idx="86807">
                  <c:v>223.05989583333334</c:v>
                </c:pt>
                <c:pt idx="86808">
                  <c:v>223.0625</c:v>
                </c:pt>
                <c:pt idx="86809">
                  <c:v>223.06510416666666</c:v>
                </c:pt>
                <c:pt idx="86810">
                  <c:v>223.06770833333334</c:v>
                </c:pt>
                <c:pt idx="86811">
                  <c:v>223.0703125</c:v>
                </c:pt>
                <c:pt idx="86812">
                  <c:v>223.07291666666666</c:v>
                </c:pt>
                <c:pt idx="86813">
                  <c:v>223.07552083333334</c:v>
                </c:pt>
                <c:pt idx="86814">
                  <c:v>223.078125</c:v>
                </c:pt>
                <c:pt idx="86815">
                  <c:v>223.08072916666666</c:v>
                </c:pt>
                <c:pt idx="86816">
                  <c:v>223.08333333333334</c:v>
                </c:pt>
                <c:pt idx="86817">
                  <c:v>223.0859375</c:v>
                </c:pt>
                <c:pt idx="86818">
                  <c:v>223.08854166666666</c:v>
                </c:pt>
                <c:pt idx="86819">
                  <c:v>223.09114583333334</c:v>
                </c:pt>
                <c:pt idx="86820">
                  <c:v>223.09375</c:v>
                </c:pt>
                <c:pt idx="86821">
                  <c:v>223.09635416666666</c:v>
                </c:pt>
                <c:pt idx="86822">
                  <c:v>223.09895833333334</c:v>
                </c:pt>
                <c:pt idx="86823">
                  <c:v>223.1015625</c:v>
                </c:pt>
                <c:pt idx="86824">
                  <c:v>223.10416666666666</c:v>
                </c:pt>
                <c:pt idx="86825">
                  <c:v>223.10677083333334</c:v>
                </c:pt>
                <c:pt idx="86826">
                  <c:v>223.109375</c:v>
                </c:pt>
                <c:pt idx="86827">
                  <c:v>223.11197916666666</c:v>
                </c:pt>
                <c:pt idx="86828">
                  <c:v>223.11458333333334</c:v>
                </c:pt>
                <c:pt idx="86829">
                  <c:v>223.1171875</c:v>
                </c:pt>
                <c:pt idx="86830">
                  <c:v>223.11979166666666</c:v>
                </c:pt>
                <c:pt idx="86831">
                  <c:v>223.12239583333334</c:v>
                </c:pt>
                <c:pt idx="86832">
                  <c:v>223.125</c:v>
                </c:pt>
                <c:pt idx="86833">
                  <c:v>223.12760416666666</c:v>
                </c:pt>
                <c:pt idx="86834">
                  <c:v>223.13020833333334</c:v>
                </c:pt>
                <c:pt idx="86835">
                  <c:v>223.1328125</c:v>
                </c:pt>
                <c:pt idx="86836">
                  <c:v>223.13541666666666</c:v>
                </c:pt>
                <c:pt idx="86837">
                  <c:v>223.13802083333334</c:v>
                </c:pt>
                <c:pt idx="86838">
                  <c:v>223.140625</c:v>
                </c:pt>
                <c:pt idx="86839">
                  <c:v>223.14322916666666</c:v>
                </c:pt>
                <c:pt idx="86840">
                  <c:v>223.14583333333334</c:v>
                </c:pt>
                <c:pt idx="86841">
                  <c:v>223.1484375</c:v>
                </c:pt>
                <c:pt idx="86842">
                  <c:v>223.15104166666666</c:v>
                </c:pt>
                <c:pt idx="86843">
                  <c:v>223.15364583333334</c:v>
                </c:pt>
                <c:pt idx="86844">
                  <c:v>223.15625</c:v>
                </c:pt>
                <c:pt idx="86845">
                  <c:v>223.15885416666666</c:v>
                </c:pt>
                <c:pt idx="86846">
                  <c:v>223.16145833333334</c:v>
                </c:pt>
                <c:pt idx="86847">
                  <c:v>223.1640625</c:v>
                </c:pt>
                <c:pt idx="86848">
                  <c:v>223.16666666666666</c:v>
                </c:pt>
                <c:pt idx="86849">
                  <c:v>223.16927083333334</c:v>
                </c:pt>
                <c:pt idx="86850">
                  <c:v>223.171875</c:v>
                </c:pt>
                <c:pt idx="86851">
                  <c:v>223.17447916666666</c:v>
                </c:pt>
                <c:pt idx="86852">
                  <c:v>223.17708333333334</c:v>
                </c:pt>
                <c:pt idx="86853">
                  <c:v>223.1796875</c:v>
                </c:pt>
                <c:pt idx="86854">
                  <c:v>223.18229166666666</c:v>
                </c:pt>
                <c:pt idx="86855">
                  <c:v>223.18489583333334</c:v>
                </c:pt>
                <c:pt idx="86856">
                  <c:v>223.1875</c:v>
                </c:pt>
                <c:pt idx="86857">
                  <c:v>223.19010416666666</c:v>
                </c:pt>
                <c:pt idx="86858">
                  <c:v>223.19270833333334</c:v>
                </c:pt>
                <c:pt idx="86859">
                  <c:v>223.1953125</c:v>
                </c:pt>
                <c:pt idx="86860">
                  <c:v>223.19791666666666</c:v>
                </c:pt>
                <c:pt idx="86861">
                  <c:v>223.20052083333334</c:v>
                </c:pt>
                <c:pt idx="86862">
                  <c:v>223.203125</c:v>
                </c:pt>
                <c:pt idx="86863">
                  <c:v>223.20572916666666</c:v>
                </c:pt>
                <c:pt idx="86864">
                  <c:v>223.20833333333334</c:v>
                </c:pt>
                <c:pt idx="86865">
                  <c:v>223.2109375</c:v>
                </c:pt>
                <c:pt idx="86866">
                  <c:v>223.21354166666666</c:v>
                </c:pt>
                <c:pt idx="86867">
                  <c:v>223.21614583333334</c:v>
                </c:pt>
                <c:pt idx="86868">
                  <c:v>223.21875</c:v>
                </c:pt>
                <c:pt idx="86869">
                  <c:v>223.22135416666666</c:v>
                </c:pt>
                <c:pt idx="86870">
                  <c:v>223.22395833333334</c:v>
                </c:pt>
                <c:pt idx="86871">
                  <c:v>223.2265625</c:v>
                </c:pt>
                <c:pt idx="86872">
                  <c:v>223.22916666666666</c:v>
                </c:pt>
                <c:pt idx="86873">
                  <c:v>223.23177083333334</c:v>
                </c:pt>
                <c:pt idx="86874">
                  <c:v>223.234375</c:v>
                </c:pt>
                <c:pt idx="86875">
                  <c:v>223.23697916666666</c:v>
                </c:pt>
                <c:pt idx="86876">
                  <c:v>223.23958333333334</c:v>
                </c:pt>
                <c:pt idx="86877">
                  <c:v>223.2421875</c:v>
                </c:pt>
                <c:pt idx="86878">
                  <c:v>223.24479166666666</c:v>
                </c:pt>
                <c:pt idx="86879">
                  <c:v>223.24739583333334</c:v>
                </c:pt>
                <c:pt idx="86880">
                  <c:v>223.25</c:v>
                </c:pt>
                <c:pt idx="86881">
                  <c:v>223.25260416666666</c:v>
                </c:pt>
                <c:pt idx="86882">
                  <c:v>223.25520833333334</c:v>
                </c:pt>
                <c:pt idx="86883">
                  <c:v>223.2578125</c:v>
                </c:pt>
                <c:pt idx="86884">
                  <c:v>223.26041666666666</c:v>
                </c:pt>
                <c:pt idx="86885">
                  <c:v>223.26302083333334</c:v>
                </c:pt>
                <c:pt idx="86886">
                  <c:v>223.265625</c:v>
                </c:pt>
                <c:pt idx="86887">
                  <c:v>223.26822916666666</c:v>
                </c:pt>
                <c:pt idx="86888">
                  <c:v>223.27083333333334</c:v>
                </c:pt>
                <c:pt idx="86889">
                  <c:v>223.2734375</c:v>
                </c:pt>
                <c:pt idx="86890">
                  <c:v>223.27604166666666</c:v>
                </c:pt>
                <c:pt idx="86891">
                  <c:v>223.27864583333334</c:v>
                </c:pt>
                <c:pt idx="86892">
                  <c:v>223.28125</c:v>
                </c:pt>
                <c:pt idx="86893">
                  <c:v>223.28385416666666</c:v>
                </c:pt>
                <c:pt idx="86894">
                  <c:v>223.28645833333334</c:v>
                </c:pt>
                <c:pt idx="86895">
                  <c:v>223.2890625</c:v>
                </c:pt>
                <c:pt idx="86896">
                  <c:v>223.29166666666666</c:v>
                </c:pt>
                <c:pt idx="86897">
                  <c:v>223.29427083333334</c:v>
                </c:pt>
                <c:pt idx="86898">
                  <c:v>223.296875</c:v>
                </c:pt>
                <c:pt idx="86899">
                  <c:v>223.29947916666666</c:v>
                </c:pt>
                <c:pt idx="86900">
                  <c:v>223.30208333333334</c:v>
                </c:pt>
                <c:pt idx="86901">
                  <c:v>223.3046875</c:v>
                </c:pt>
                <c:pt idx="86902">
                  <c:v>223.30729166666666</c:v>
                </c:pt>
                <c:pt idx="86903">
                  <c:v>223.30989583333334</c:v>
                </c:pt>
                <c:pt idx="86904">
                  <c:v>223.3125</c:v>
                </c:pt>
                <c:pt idx="86905">
                  <c:v>223.31510416666666</c:v>
                </c:pt>
                <c:pt idx="86906">
                  <c:v>223.31770833333334</c:v>
                </c:pt>
                <c:pt idx="86907">
                  <c:v>223.3203125</c:v>
                </c:pt>
                <c:pt idx="86908">
                  <c:v>223.32291666666666</c:v>
                </c:pt>
                <c:pt idx="86909">
                  <c:v>223.32552083333334</c:v>
                </c:pt>
                <c:pt idx="86910">
                  <c:v>223.328125</c:v>
                </c:pt>
                <c:pt idx="86911">
                  <c:v>223.33072916666666</c:v>
                </c:pt>
                <c:pt idx="86912">
                  <c:v>223.33333333333334</c:v>
                </c:pt>
                <c:pt idx="86913">
                  <c:v>223.3359375</c:v>
                </c:pt>
                <c:pt idx="86914">
                  <c:v>223.33854166666666</c:v>
                </c:pt>
                <c:pt idx="86915">
                  <c:v>223.34114583333334</c:v>
                </c:pt>
                <c:pt idx="86916">
                  <c:v>223.34375</c:v>
                </c:pt>
                <c:pt idx="86917">
                  <c:v>223.34635416666666</c:v>
                </c:pt>
                <c:pt idx="86918">
                  <c:v>223.34895833333334</c:v>
                </c:pt>
                <c:pt idx="86919">
                  <c:v>223.3515625</c:v>
                </c:pt>
                <c:pt idx="86920">
                  <c:v>223.35416666666666</c:v>
                </c:pt>
                <c:pt idx="86921">
                  <c:v>223.35677083333334</c:v>
                </c:pt>
                <c:pt idx="86922">
                  <c:v>223.359375</c:v>
                </c:pt>
                <c:pt idx="86923">
                  <c:v>223.36197916666666</c:v>
                </c:pt>
                <c:pt idx="86924">
                  <c:v>223.36458333333334</c:v>
                </c:pt>
                <c:pt idx="86925">
                  <c:v>223.3671875</c:v>
                </c:pt>
                <c:pt idx="86926">
                  <c:v>223.36979166666666</c:v>
                </c:pt>
                <c:pt idx="86927">
                  <c:v>223.37239583333334</c:v>
                </c:pt>
                <c:pt idx="86928">
                  <c:v>223.375</c:v>
                </c:pt>
                <c:pt idx="86929">
                  <c:v>223.37760416666666</c:v>
                </c:pt>
                <c:pt idx="86930">
                  <c:v>223.38020833333334</c:v>
                </c:pt>
                <c:pt idx="86931">
                  <c:v>223.3828125</c:v>
                </c:pt>
                <c:pt idx="86932">
                  <c:v>223.38541666666666</c:v>
                </c:pt>
                <c:pt idx="86933">
                  <c:v>223.38802083333334</c:v>
                </c:pt>
                <c:pt idx="86934">
                  <c:v>223.390625</c:v>
                </c:pt>
                <c:pt idx="86935">
                  <c:v>223.39322916666666</c:v>
                </c:pt>
                <c:pt idx="86936">
                  <c:v>223.39583333333334</c:v>
                </c:pt>
                <c:pt idx="86937">
                  <c:v>223.3984375</c:v>
                </c:pt>
                <c:pt idx="86938">
                  <c:v>223.40104166666666</c:v>
                </c:pt>
                <c:pt idx="86939">
                  <c:v>223.40364583333334</c:v>
                </c:pt>
                <c:pt idx="86940">
                  <c:v>223.40625</c:v>
                </c:pt>
                <c:pt idx="86941">
                  <c:v>223.40885416666666</c:v>
                </c:pt>
                <c:pt idx="86942">
                  <c:v>223.41145833333334</c:v>
                </c:pt>
                <c:pt idx="86943">
                  <c:v>223.4140625</c:v>
                </c:pt>
                <c:pt idx="86944">
                  <c:v>223.41666666666666</c:v>
                </c:pt>
                <c:pt idx="86945">
                  <c:v>223.41927083333334</c:v>
                </c:pt>
                <c:pt idx="86946">
                  <c:v>223.421875</c:v>
                </c:pt>
                <c:pt idx="86947">
                  <c:v>223.42447916666666</c:v>
                </c:pt>
                <c:pt idx="86948">
                  <c:v>223.42708333333334</c:v>
                </c:pt>
                <c:pt idx="86949">
                  <c:v>223.4296875</c:v>
                </c:pt>
                <c:pt idx="86950">
                  <c:v>223.43229166666666</c:v>
                </c:pt>
                <c:pt idx="86951">
                  <c:v>223.43489583333334</c:v>
                </c:pt>
                <c:pt idx="86952">
                  <c:v>223.4375</c:v>
                </c:pt>
                <c:pt idx="86953">
                  <c:v>223.44010416666666</c:v>
                </c:pt>
                <c:pt idx="86954">
                  <c:v>223.44270833333334</c:v>
                </c:pt>
                <c:pt idx="86955">
                  <c:v>223.4453125</c:v>
                </c:pt>
                <c:pt idx="86956">
                  <c:v>223.44791666666666</c:v>
                </c:pt>
                <c:pt idx="86957">
                  <c:v>223.45052083333334</c:v>
                </c:pt>
                <c:pt idx="86958">
                  <c:v>223.453125</c:v>
                </c:pt>
                <c:pt idx="86959">
                  <c:v>223.45572916666666</c:v>
                </c:pt>
                <c:pt idx="86960">
                  <c:v>223.45833333333334</c:v>
                </c:pt>
                <c:pt idx="86961">
                  <c:v>223.4609375</c:v>
                </c:pt>
                <c:pt idx="86962">
                  <c:v>223.46354166666666</c:v>
                </c:pt>
                <c:pt idx="86963">
                  <c:v>223.46614583333334</c:v>
                </c:pt>
                <c:pt idx="86964">
                  <c:v>223.46875</c:v>
                </c:pt>
                <c:pt idx="86965">
                  <c:v>223.47135416666666</c:v>
                </c:pt>
                <c:pt idx="86966">
                  <c:v>223.47395833333334</c:v>
                </c:pt>
                <c:pt idx="86967">
                  <c:v>223.4765625</c:v>
                </c:pt>
                <c:pt idx="86968">
                  <c:v>223.47916666666666</c:v>
                </c:pt>
                <c:pt idx="86969">
                  <c:v>223.48177083333334</c:v>
                </c:pt>
                <c:pt idx="86970">
                  <c:v>223.484375</c:v>
                </c:pt>
                <c:pt idx="86971">
                  <c:v>223.48697916666666</c:v>
                </c:pt>
                <c:pt idx="86972">
                  <c:v>223.48958333333334</c:v>
                </c:pt>
                <c:pt idx="86973">
                  <c:v>223.4921875</c:v>
                </c:pt>
                <c:pt idx="86974">
                  <c:v>223.49479166666666</c:v>
                </c:pt>
                <c:pt idx="86975">
                  <c:v>223.49739583333334</c:v>
                </c:pt>
                <c:pt idx="86976">
                  <c:v>223.5</c:v>
                </c:pt>
                <c:pt idx="86977">
                  <c:v>223.50260416666666</c:v>
                </c:pt>
                <c:pt idx="86978">
                  <c:v>223.50520833333334</c:v>
                </c:pt>
                <c:pt idx="86979">
                  <c:v>223.5078125</c:v>
                </c:pt>
                <c:pt idx="86980">
                  <c:v>223.51041666666666</c:v>
                </c:pt>
                <c:pt idx="86981">
                  <c:v>223.51302083333334</c:v>
                </c:pt>
                <c:pt idx="86982">
                  <c:v>223.515625</c:v>
                </c:pt>
                <c:pt idx="86983">
                  <c:v>223.51822916666666</c:v>
                </c:pt>
                <c:pt idx="86984">
                  <c:v>223.52083333333334</c:v>
                </c:pt>
                <c:pt idx="86985">
                  <c:v>223.5234375</c:v>
                </c:pt>
                <c:pt idx="86986">
                  <c:v>223.52604166666666</c:v>
                </c:pt>
                <c:pt idx="86987">
                  <c:v>223.52864583333334</c:v>
                </c:pt>
                <c:pt idx="86988">
                  <c:v>223.53125</c:v>
                </c:pt>
                <c:pt idx="86989">
                  <c:v>223.53385416666666</c:v>
                </c:pt>
                <c:pt idx="86990">
                  <c:v>223.53645833333334</c:v>
                </c:pt>
                <c:pt idx="86991">
                  <c:v>223.5390625</c:v>
                </c:pt>
                <c:pt idx="86992">
                  <c:v>223.54166666666666</c:v>
                </c:pt>
                <c:pt idx="86993">
                  <c:v>223.54427083333334</c:v>
                </c:pt>
                <c:pt idx="86994">
                  <c:v>223.546875</c:v>
                </c:pt>
                <c:pt idx="86995">
                  <c:v>223.54947916666666</c:v>
                </c:pt>
                <c:pt idx="86996">
                  <c:v>223.55208333333334</c:v>
                </c:pt>
                <c:pt idx="86997">
                  <c:v>223.5546875</c:v>
                </c:pt>
                <c:pt idx="86998">
                  <c:v>223.55729166666666</c:v>
                </c:pt>
                <c:pt idx="86999">
                  <c:v>223.55989583333334</c:v>
                </c:pt>
                <c:pt idx="87000">
                  <c:v>223.5625</c:v>
                </c:pt>
                <c:pt idx="87001">
                  <c:v>223.56510416666666</c:v>
                </c:pt>
                <c:pt idx="87002">
                  <c:v>223.56770833333334</c:v>
                </c:pt>
                <c:pt idx="87003">
                  <c:v>223.5703125</c:v>
                </c:pt>
                <c:pt idx="87004">
                  <c:v>223.57291666666666</c:v>
                </c:pt>
                <c:pt idx="87005">
                  <c:v>223.57552083333334</c:v>
                </c:pt>
                <c:pt idx="87006">
                  <c:v>223.578125</c:v>
                </c:pt>
                <c:pt idx="87007">
                  <c:v>223.58072916666666</c:v>
                </c:pt>
                <c:pt idx="87008">
                  <c:v>223.58333333333334</c:v>
                </c:pt>
                <c:pt idx="87009">
                  <c:v>223.5859375</c:v>
                </c:pt>
                <c:pt idx="87010">
                  <c:v>223.58854166666666</c:v>
                </c:pt>
                <c:pt idx="87011">
                  <c:v>223.59114583333334</c:v>
                </c:pt>
                <c:pt idx="87012">
                  <c:v>223.59375</c:v>
                </c:pt>
                <c:pt idx="87013">
                  <c:v>223.59635416666666</c:v>
                </c:pt>
                <c:pt idx="87014">
                  <c:v>223.59895833333334</c:v>
                </c:pt>
                <c:pt idx="87015">
                  <c:v>223.6015625</c:v>
                </c:pt>
                <c:pt idx="87016">
                  <c:v>223.60416666666666</c:v>
                </c:pt>
                <c:pt idx="87017">
                  <c:v>223.60677083333334</c:v>
                </c:pt>
                <c:pt idx="87018">
                  <c:v>223.609375</c:v>
                </c:pt>
                <c:pt idx="87019">
                  <c:v>223.61197916666666</c:v>
                </c:pt>
                <c:pt idx="87020">
                  <c:v>223.61458333333334</c:v>
                </c:pt>
                <c:pt idx="87021">
                  <c:v>223.6171875</c:v>
                </c:pt>
                <c:pt idx="87022">
                  <c:v>223.61979166666666</c:v>
                </c:pt>
                <c:pt idx="87023">
                  <c:v>223.62239583333334</c:v>
                </c:pt>
                <c:pt idx="87024">
                  <c:v>223.625</c:v>
                </c:pt>
                <c:pt idx="87025">
                  <c:v>223.62760416666666</c:v>
                </c:pt>
                <c:pt idx="87026">
                  <c:v>223.63020833333334</c:v>
                </c:pt>
                <c:pt idx="87027">
                  <c:v>223.6328125</c:v>
                </c:pt>
                <c:pt idx="87028">
                  <c:v>223.63541666666666</c:v>
                </c:pt>
                <c:pt idx="87029">
                  <c:v>223.63802083333334</c:v>
                </c:pt>
                <c:pt idx="87030">
                  <c:v>223.640625</c:v>
                </c:pt>
                <c:pt idx="87031">
                  <c:v>223.64322916666666</c:v>
                </c:pt>
                <c:pt idx="87032">
                  <c:v>223.64583333333334</c:v>
                </c:pt>
                <c:pt idx="87033">
                  <c:v>223.6484375</c:v>
                </c:pt>
                <c:pt idx="87034">
                  <c:v>223.65104166666666</c:v>
                </c:pt>
                <c:pt idx="87035">
                  <c:v>223.65364583333334</c:v>
                </c:pt>
                <c:pt idx="87036">
                  <c:v>223.65625</c:v>
                </c:pt>
                <c:pt idx="87037">
                  <c:v>223.65885416666666</c:v>
                </c:pt>
                <c:pt idx="87038">
                  <c:v>223.66145833333334</c:v>
                </c:pt>
                <c:pt idx="87039">
                  <c:v>223.6640625</c:v>
                </c:pt>
                <c:pt idx="87040">
                  <c:v>223.66666666666666</c:v>
                </c:pt>
                <c:pt idx="87041">
                  <c:v>223.66927083333334</c:v>
                </c:pt>
                <c:pt idx="87042">
                  <c:v>223.671875</c:v>
                </c:pt>
                <c:pt idx="87043">
                  <c:v>223.67447916666666</c:v>
                </c:pt>
                <c:pt idx="87044">
                  <c:v>223.67708333333334</c:v>
                </c:pt>
                <c:pt idx="87045">
                  <c:v>223.6796875</c:v>
                </c:pt>
                <c:pt idx="87046">
                  <c:v>223.68229166666666</c:v>
                </c:pt>
                <c:pt idx="87047">
                  <c:v>223.68489583333334</c:v>
                </c:pt>
                <c:pt idx="87048">
                  <c:v>223.6875</c:v>
                </c:pt>
                <c:pt idx="87049">
                  <c:v>223.69010416666666</c:v>
                </c:pt>
                <c:pt idx="87050">
                  <c:v>223.69270833333334</c:v>
                </c:pt>
                <c:pt idx="87051">
                  <c:v>223.6953125</c:v>
                </c:pt>
                <c:pt idx="87052">
                  <c:v>223.69791666666666</c:v>
                </c:pt>
                <c:pt idx="87053">
                  <c:v>223.70052083333334</c:v>
                </c:pt>
                <c:pt idx="87054">
                  <c:v>223.703125</c:v>
                </c:pt>
                <c:pt idx="87055">
                  <c:v>223.70572916666666</c:v>
                </c:pt>
                <c:pt idx="87056">
                  <c:v>223.70833333333334</c:v>
                </c:pt>
                <c:pt idx="87057">
                  <c:v>223.7109375</c:v>
                </c:pt>
                <c:pt idx="87058">
                  <c:v>223.71354166666666</c:v>
                </c:pt>
                <c:pt idx="87059">
                  <c:v>223.71614583333334</c:v>
                </c:pt>
                <c:pt idx="87060">
                  <c:v>223.71875</c:v>
                </c:pt>
                <c:pt idx="87061">
                  <c:v>223.72135416666666</c:v>
                </c:pt>
                <c:pt idx="87062">
                  <c:v>223.72395833333334</c:v>
                </c:pt>
                <c:pt idx="87063">
                  <c:v>223.7265625</c:v>
                </c:pt>
                <c:pt idx="87064">
                  <c:v>223.72916666666666</c:v>
                </c:pt>
                <c:pt idx="87065">
                  <c:v>223.73177083333334</c:v>
                </c:pt>
                <c:pt idx="87066">
                  <c:v>223.734375</c:v>
                </c:pt>
                <c:pt idx="87067">
                  <c:v>223.73697916666666</c:v>
                </c:pt>
                <c:pt idx="87068">
                  <c:v>223.73958333333334</c:v>
                </c:pt>
                <c:pt idx="87069">
                  <c:v>223.7421875</c:v>
                </c:pt>
                <c:pt idx="87070">
                  <c:v>223.74479166666666</c:v>
                </c:pt>
                <c:pt idx="87071">
                  <c:v>223.74739583333334</c:v>
                </c:pt>
                <c:pt idx="87072">
                  <c:v>223.75</c:v>
                </c:pt>
                <c:pt idx="87073">
                  <c:v>223.75260416666666</c:v>
                </c:pt>
                <c:pt idx="87074">
                  <c:v>223.75520833333334</c:v>
                </c:pt>
                <c:pt idx="87075">
                  <c:v>223.7578125</c:v>
                </c:pt>
                <c:pt idx="87076">
                  <c:v>223.76041666666666</c:v>
                </c:pt>
                <c:pt idx="87077">
                  <c:v>223.76302083333334</c:v>
                </c:pt>
                <c:pt idx="87078">
                  <c:v>223.765625</c:v>
                </c:pt>
                <c:pt idx="87079">
                  <c:v>223.76822916666666</c:v>
                </c:pt>
                <c:pt idx="87080">
                  <c:v>223.77083333333334</c:v>
                </c:pt>
                <c:pt idx="87081">
                  <c:v>223.7734375</c:v>
                </c:pt>
                <c:pt idx="87082">
                  <c:v>223.77604166666666</c:v>
                </c:pt>
                <c:pt idx="87083">
                  <c:v>223.77864583333334</c:v>
                </c:pt>
                <c:pt idx="87084">
                  <c:v>223.78125</c:v>
                </c:pt>
                <c:pt idx="87085">
                  <c:v>223.78385416666666</c:v>
                </c:pt>
                <c:pt idx="87086">
                  <c:v>223.78645833333334</c:v>
                </c:pt>
                <c:pt idx="87087">
                  <c:v>223.7890625</c:v>
                </c:pt>
                <c:pt idx="87088">
                  <c:v>223.79166666666666</c:v>
                </c:pt>
                <c:pt idx="87089">
                  <c:v>223.79427083333334</c:v>
                </c:pt>
                <c:pt idx="87090">
                  <c:v>223.796875</c:v>
                </c:pt>
                <c:pt idx="87091">
                  <c:v>223.79947916666666</c:v>
                </c:pt>
                <c:pt idx="87092">
                  <c:v>223.80208333333334</c:v>
                </c:pt>
                <c:pt idx="87093">
                  <c:v>223.8046875</c:v>
                </c:pt>
                <c:pt idx="87094">
                  <c:v>223.80729166666666</c:v>
                </c:pt>
                <c:pt idx="87095">
                  <c:v>223.80989583333334</c:v>
                </c:pt>
                <c:pt idx="87096">
                  <c:v>223.8125</c:v>
                </c:pt>
                <c:pt idx="87097">
                  <c:v>223.81510416666666</c:v>
                </c:pt>
                <c:pt idx="87098">
                  <c:v>223.81770833333334</c:v>
                </c:pt>
                <c:pt idx="87099">
                  <c:v>223.8203125</c:v>
                </c:pt>
                <c:pt idx="87100">
                  <c:v>223.82291666666666</c:v>
                </c:pt>
                <c:pt idx="87101">
                  <c:v>223.82552083333334</c:v>
                </c:pt>
                <c:pt idx="87102">
                  <c:v>223.828125</c:v>
                </c:pt>
                <c:pt idx="87103">
                  <c:v>223.83072916666666</c:v>
                </c:pt>
                <c:pt idx="87104">
                  <c:v>223.83333333333334</c:v>
                </c:pt>
                <c:pt idx="87105">
                  <c:v>223.8359375</c:v>
                </c:pt>
                <c:pt idx="87106">
                  <c:v>223.83854166666666</c:v>
                </c:pt>
                <c:pt idx="87107">
                  <c:v>223.84114583333334</c:v>
                </c:pt>
                <c:pt idx="87108">
                  <c:v>223.84375</c:v>
                </c:pt>
                <c:pt idx="87109">
                  <c:v>223.84635416666666</c:v>
                </c:pt>
                <c:pt idx="87110">
                  <c:v>223.84895833333334</c:v>
                </c:pt>
                <c:pt idx="87111">
                  <c:v>223.8515625</c:v>
                </c:pt>
                <c:pt idx="87112">
                  <c:v>223.85416666666666</c:v>
                </c:pt>
                <c:pt idx="87113">
                  <c:v>223.85677083333334</c:v>
                </c:pt>
                <c:pt idx="87114">
                  <c:v>223.859375</c:v>
                </c:pt>
                <c:pt idx="87115">
                  <c:v>223.86197916666666</c:v>
                </c:pt>
                <c:pt idx="87116">
                  <c:v>223.86458333333334</c:v>
                </c:pt>
                <c:pt idx="87117">
                  <c:v>223.8671875</c:v>
                </c:pt>
                <c:pt idx="87118">
                  <c:v>223.86979166666666</c:v>
                </c:pt>
                <c:pt idx="87119">
                  <c:v>223.87239583333334</c:v>
                </c:pt>
                <c:pt idx="87120">
                  <c:v>223.875</c:v>
                </c:pt>
                <c:pt idx="87121">
                  <c:v>223.87760416666666</c:v>
                </c:pt>
                <c:pt idx="87122">
                  <c:v>223.88020833333334</c:v>
                </c:pt>
                <c:pt idx="87123">
                  <c:v>223.8828125</c:v>
                </c:pt>
                <c:pt idx="87124">
                  <c:v>223.88541666666666</c:v>
                </c:pt>
                <c:pt idx="87125">
                  <c:v>223.88802083333334</c:v>
                </c:pt>
                <c:pt idx="87126">
                  <c:v>223.890625</c:v>
                </c:pt>
                <c:pt idx="87127">
                  <c:v>223.89322916666666</c:v>
                </c:pt>
                <c:pt idx="87128">
                  <c:v>223.89583333333334</c:v>
                </c:pt>
                <c:pt idx="87129">
                  <c:v>223.8984375</c:v>
                </c:pt>
                <c:pt idx="87130">
                  <c:v>223.90104166666666</c:v>
                </c:pt>
                <c:pt idx="87131">
                  <c:v>223.90364583333334</c:v>
                </c:pt>
                <c:pt idx="87132">
                  <c:v>223.90625</c:v>
                </c:pt>
                <c:pt idx="87133">
                  <c:v>223.90885416666666</c:v>
                </c:pt>
                <c:pt idx="87134">
                  <c:v>223.91145833333334</c:v>
                </c:pt>
                <c:pt idx="87135">
                  <c:v>223.9140625</c:v>
                </c:pt>
                <c:pt idx="87136">
                  <c:v>223.91666666666666</c:v>
                </c:pt>
                <c:pt idx="87137">
                  <c:v>223.91927083333334</c:v>
                </c:pt>
                <c:pt idx="87138">
                  <c:v>223.921875</c:v>
                </c:pt>
                <c:pt idx="87139">
                  <c:v>223.92447916666666</c:v>
                </c:pt>
                <c:pt idx="87140">
                  <c:v>223.92708333333334</c:v>
                </c:pt>
                <c:pt idx="87141">
                  <c:v>223.9296875</c:v>
                </c:pt>
                <c:pt idx="87142">
                  <c:v>223.93229166666666</c:v>
                </c:pt>
                <c:pt idx="87143">
                  <c:v>223.93489583333334</c:v>
                </c:pt>
                <c:pt idx="87144">
                  <c:v>223.9375</c:v>
                </c:pt>
                <c:pt idx="87145">
                  <c:v>223.94010416666666</c:v>
                </c:pt>
                <c:pt idx="87146">
                  <c:v>223.94270833333334</c:v>
                </c:pt>
                <c:pt idx="87147">
                  <c:v>223.9453125</c:v>
                </c:pt>
                <c:pt idx="87148">
                  <c:v>223.94791666666666</c:v>
                </c:pt>
                <c:pt idx="87149">
                  <c:v>223.95052083333334</c:v>
                </c:pt>
                <c:pt idx="87150">
                  <c:v>223.953125</c:v>
                </c:pt>
                <c:pt idx="87151">
                  <c:v>223.95572916666666</c:v>
                </c:pt>
                <c:pt idx="87152">
                  <c:v>223.95833333333334</c:v>
                </c:pt>
                <c:pt idx="87153">
                  <c:v>223.9609375</c:v>
                </c:pt>
                <c:pt idx="87154">
                  <c:v>223.96354166666666</c:v>
                </c:pt>
                <c:pt idx="87155">
                  <c:v>223.96614583333334</c:v>
                </c:pt>
                <c:pt idx="87156">
                  <c:v>223.96875</c:v>
                </c:pt>
                <c:pt idx="87157">
                  <c:v>223.97135416666666</c:v>
                </c:pt>
                <c:pt idx="87158">
                  <c:v>223.97395833333334</c:v>
                </c:pt>
                <c:pt idx="87159">
                  <c:v>223.9765625</c:v>
                </c:pt>
                <c:pt idx="87160">
                  <c:v>223.97916666666666</c:v>
                </c:pt>
                <c:pt idx="87161">
                  <c:v>223.98177083333334</c:v>
                </c:pt>
                <c:pt idx="87162">
                  <c:v>223.984375</c:v>
                </c:pt>
                <c:pt idx="87163">
                  <c:v>223.98697916666666</c:v>
                </c:pt>
                <c:pt idx="87164">
                  <c:v>223.98958333333334</c:v>
                </c:pt>
                <c:pt idx="87165">
                  <c:v>223.9921875</c:v>
                </c:pt>
                <c:pt idx="87166">
                  <c:v>223.99479166666666</c:v>
                </c:pt>
                <c:pt idx="87167">
                  <c:v>223.99739583333334</c:v>
                </c:pt>
                <c:pt idx="87168">
                  <c:v>224</c:v>
                </c:pt>
                <c:pt idx="87169">
                  <c:v>224.00260416666666</c:v>
                </c:pt>
                <c:pt idx="87170">
                  <c:v>224.00520833333334</c:v>
                </c:pt>
                <c:pt idx="87171">
                  <c:v>224.0078125</c:v>
                </c:pt>
                <c:pt idx="87172">
                  <c:v>224.01041666666666</c:v>
                </c:pt>
                <c:pt idx="87173">
                  <c:v>224.01302083333334</c:v>
                </c:pt>
                <c:pt idx="87174">
                  <c:v>224.015625</c:v>
                </c:pt>
                <c:pt idx="87175">
                  <c:v>224.01822916666666</c:v>
                </c:pt>
                <c:pt idx="87176">
                  <c:v>224.02083333333334</c:v>
                </c:pt>
                <c:pt idx="87177">
                  <c:v>224.0234375</c:v>
                </c:pt>
                <c:pt idx="87178">
                  <c:v>224.02604166666666</c:v>
                </c:pt>
                <c:pt idx="87179">
                  <c:v>224.02864583333334</c:v>
                </c:pt>
                <c:pt idx="87180">
                  <c:v>224.03125</c:v>
                </c:pt>
                <c:pt idx="87181">
                  <c:v>224.03385416666666</c:v>
                </c:pt>
                <c:pt idx="87182">
                  <c:v>224.03645833333334</c:v>
                </c:pt>
                <c:pt idx="87183">
                  <c:v>224.0390625</c:v>
                </c:pt>
                <c:pt idx="87184">
                  <c:v>224.04166666666666</c:v>
                </c:pt>
                <c:pt idx="87185">
                  <c:v>224.04427083333334</c:v>
                </c:pt>
                <c:pt idx="87186">
                  <c:v>224.046875</c:v>
                </c:pt>
                <c:pt idx="87187">
                  <c:v>224.04947916666666</c:v>
                </c:pt>
                <c:pt idx="87188">
                  <c:v>224.05208333333334</c:v>
                </c:pt>
                <c:pt idx="87189">
                  <c:v>224.0546875</c:v>
                </c:pt>
                <c:pt idx="87190">
                  <c:v>224.05729166666666</c:v>
                </c:pt>
                <c:pt idx="87191">
                  <c:v>224.05989583333334</c:v>
                </c:pt>
                <c:pt idx="87192">
                  <c:v>224.0625</c:v>
                </c:pt>
                <c:pt idx="87193">
                  <c:v>224.06510416666666</c:v>
                </c:pt>
                <c:pt idx="87194">
                  <c:v>224.06770833333334</c:v>
                </c:pt>
                <c:pt idx="87195">
                  <c:v>224.0703125</c:v>
                </c:pt>
                <c:pt idx="87196">
                  <c:v>224.07291666666666</c:v>
                </c:pt>
                <c:pt idx="87197">
                  <c:v>224.07552083333334</c:v>
                </c:pt>
                <c:pt idx="87198">
                  <c:v>224.078125</c:v>
                </c:pt>
                <c:pt idx="87199">
                  <c:v>224.08072916666666</c:v>
                </c:pt>
                <c:pt idx="87200">
                  <c:v>224.08333333333334</c:v>
                </c:pt>
                <c:pt idx="87201">
                  <c:v>224.0859375</c:v>
                </c:pt>
                <c:pt idx="87202">
                  <c:v>224.08854166666666</c:v>
                </c:pt>
                <c:pt idx="87203">
                  <c:v>224.09114583333334</c:v>
                </c:pt>
                <c:pt idx="87204">
                  <c:v>224.09375</c:v>
                </c:pt>
                <c:pt idx="87205">
                  <c:v>224.09635416666666</c:v>
                </c:pt>
                <c:pt idx="87206">
                  <c:v>224.09895833333334</c:v>
                </c:pt>
                <c:pt idx="87207">
                  <c:v>224.1015625</c:v>
                </c:pt>
                <c:pt idx="87208">
                  <c:v>224.10416666666666</c:v>
                </c:pt>
                <c:pt idx="87209">
                  <c:v>224.10677083333334</c:v>
                </c:pt>
                <c:pt idx="87210">
                  <c:v>224.109375</c:v>
                </c:pt>
                <c:pt idx="87211">
                  <c:v>224.11197916666666</c:v>
                </c:pt>
                <c:pt idx="87212">
                  <c:v>224.11458333333334</c:v>
                </c:pt>
                <c:pt idx="87213">
                  <c:v>224.1171875</c:v>
                </c:pt>
                <c:pt idx="87214">
                  <c:v>224.11979166666666</c:v>
                </c:pt>
                <c:pt idx="87215">
                  <c:v>224.12239583333334</c:v>
                </c:pt>
                <c:pt idx="87216">
                  <c:v>224.125</c:v>
                </c:pt>
                <c:pt idx="87217">
                  <c:v>224.12760416666666</c:v>
                </c:pt>
                <c:pt idx="87218">
                  <c:v>224.13020833333334</c:v>
                </c:pt>
                <c:pt idx="87219">
                  <c:v>224.1328125</c:v>
                </c:pt>
                <c:pt idx="87220">
                  <c:v>224.13541666666666</c:v>
                </c:pt>
                <c:pt idx="87221">
                  <c:v>224.13802083333334</c:v>
                </c:pt>
                <c:pt idx="87222">
                  <c:v>224.140625</c:v>
                </c:pt>
                <c:pt idx="87223">
                  <c:v>224.14322916666666</c:v>
                </c:pt>
                <c:pt idx="87224">
                  <c:v>224.14583333333334</c:v>
                </c:pt>
                <c:pt idx="87225">
                  <c:v>224.1484375</c:v>
                </c:pt>
                <c:pt idx="87226">
                  <c:v>224.15104166666666</c:v>
                </c:pt>
                <c:pt idx="87227">
                  <c:v>224.15364583333334</c:v>
                </c:pt>
                <c:pt idx="87228">
                  <c:v>224.15625</c:v>
                </c:pt>
                <c:pt idx="87229">
                  <c:v>224.15885416666666</c:v>
                </c:pt>
                <c:pt idx="87230">
                  <c:v>224.16145833333334</c:v>
                </c:pt>
                <c:pt idx="87231">
                  <c:v>224.1640625</c:v>
                </c:pt>
                <c:pt idx="87232">
                  <c:v>224.16666666666666</c:v>
                </c:pt>
                <c:pt idx="87233">
                  <c:v>224.16927083333334</c:v>
                </c:pt>
                <c:pt idx="87234">
                  <c:v>224.171875</c:v>
                </c:pt>
                <c:pt idx="87235">
                  <c:v>224.17447916666666</c:v>
                </c:pt>
                <c:pt idx="87236">
                  <c:v>224.17708333333334</c:v>
                </c:pt>
                <c:pt idx="87237">
                  <c:v>224.1796875</c:v>
                </c:pt>
                <c:pt idx="87238">
                  <c:v>224.18229166666666</c:v>
                </c:pt>
                <c:pt idx="87239">
                  <c:v>224.18489583333334</c:v>
                </c:pt>
                <c:pt idx="87240">
                  <c:v>224.1875</c:v>
                </c:pt>
                <c:pt idx="87241">
                  <c:v>224.19010416666666</c:v>
                </c:pt>
                <c:pt idx="87242">
                  <c:v>224.19270833333334</c:v>
                </c:pt>
                <c:pt idx="87243">
                  <c:v>224.1953125</c:v>
                </c:pt>
                <c:pt idx="87244">
                  <c:v>224.19791666666666</c:v>
                </c:pt>
                <c:pt idx="87245">
                  <c:v>224.20052083333334</c:v>
                </c:pt>
                <c:pt idx="87246">
                  <c:v>224.203125</c:v>
                </c:pt>
                <c:pt idx="87247">
                  <c:v>224.20572916666666</c:v>
                </c:pt>
                <c:pt idx="87248">
                  <c:v>224.20833333333334</c:v>
                </c:pt>
                <c:pt idx="87249">
                  <c:v>224.2109375</c:v>
                </c:pt>
                <c:pt idx="87250">
                  <c:v>224.21354166666666</c:v>
                </c:pt>
                <c:pt idx="87251">
                  <c:v>224.21614583333334</c:v>
                </c:pt>
                <c:pt idx="87252">
                  <c:v>224.21875</c:v>
                </c:pt>
                <c:pt idx="87253">
                  <c:v>224.22135416666666</c:v>
                </c:pt>
                <c:pt idx="87254">
                  <c:v>224.22395833333334</c:v>
                </c:pt>
                <c:pt idx="87255">
                  <c:v>224.2265625</c:v>
                </c:pt>
                <c:pt idx="87256">
                  <c:v>224.22916666666666</c:v>
                </c:pt>
                <c:pt idx="87257">
                  <c:v>224.23177083333334</c:v>
                </c:pt>
                <c:pt idx="87258">
                  <c:v>224.234375</c:v>
                </c:pt>
                <c:pt idx="87259">
                  <c:v>224.23697916666666</c:v>
                </c:pt>
                <c:pt idx="87260">
                  <c:v>224.23958333333334</c:v>
                </c:pt>
                <c:pt idx="87261">
                  <c:v>224.2421875</c:v>
                </c:pt>
                <c:pt idx="87262">
                  <c:v>224.24479166666666</c:v>
                </c:pt>
                <c:pt idx="87263">
                  <c:v>224.24739583333334</c:v>
                </c:pt>
                <c:pt idx="87264">
                  <c:v>224.25</c:v>
                </c:pt>
                <c:pt idx="87265">
                  <c:v>224.25260416666666</c:v>
                </c:pt>
                <c:pt idx="87266">
                  <c:v>224.25520833333334</c:v>
                </c:pt>
                <c:pt idx="87267">
                  <c:v>224.2578125</c:v>
                </c:pt>
                <c:pt idx="87268">
                  <c:v>224.26041666666666</c:v>
                </c:pt>
                <c:pt idx="87269">
                  <c:v>224.26302083333334</c:v>
                </c:pt>
                <c:pt idx="87270">
                  <c:v>224.265625</c:v>
                </c:pt>
                <c:pt idx="87271">
                  <c:v>224.26822916666666</c:v>
                </c:pt>
                <c:pt idx="87272">
                  <c:v>224.27083333333334</c:v>
                </c:pt>
                <c:pt idx="87273">
                  <c:v>224.2734375</c:v>
                </c:pt>
                <c:pt idx="87274">
                  <c:v>224.27604166666666</c:v>
                </c:pt>
                <c:pt idx="87275">
                  <c:v>224.27864583333334</c:v>
                </c:pt>
                <c:pt idx="87276">
                  <c:v>224.28125</c:v>
                </c:pt>
                <c:pt idx="87277">
                  <c:v>224.28385416666666</c:v>
                </c:pt>
                <c:pt idx="87278">
                  <c:v>224.28645833333334</c:v>
                </c:pt>
                <c:pt idx="87279">
                  <c:v>224.2890625</c:v>
                </c:pt>
                <c:pt idx="87280">
                  <c:v>224.29166666666666</c:v>
                </c:pt>
                <c:pt idx="87281">
                  <c:v>224.29427083333334</c:v>
                </c:pt>
                <c:pt idx="87282">
                  <c:v>224.296875</c:v>
                </c:pt>
                <c:pt idx="87283">
                  <c:v>224.29947916666666</c:v>
                </c:pt>
                <c:pt idx="87284">
                  <c:v>224.30208333333334</c:v>
                </c:pt>
                <c:pt idx="87285">
                  <c:v>224.3046875</c:v>
                </c:pt>
                <c:pt idx="87286">
                  <c:v>224.30729166666666</c:v>
                </c:pt>
                <c:pt idx="87287">
                  <c:v>224.30989583333334</c:v>
                </c:pt>
                <c:pt idx="87288">
                  <c:v>224.3125</c:v>
                </c:pt>
                <c:pt idx="87289">
                  <c:v>224.31510416666666</c:v>
                </c:pt>
                <c:pt idx="87290">
                  <c:v>224.31770833333334</c:v>
                </c:pt>
                <c:pt idx="87291">
                  <c:v>224.3203125</c:v>
                </c:pt>
                <c:pt idx="87292">
                  <c:v>224.32291666666666</c:v>
                </c:pt>
                <c:pt idx="87293">
                  <c:v>224.32552083333334</c:v>
                </c:pt>
                <c:pt idx="87294">
                  <c:v>224.328125</c:v>
                </c:pt>
                <c:pt idx="87295">
                  <c:v>224.33072916666666</c:v>
                </c:pt>
                <c:pt idx="87296">
                  <c:v>224.33333333333334</c:v>
                </c:pt>
                <c:pt idx="87297">
                  <c:v>224.3359375</c:v>
                </c:pt>
                <c:pt idx="87298">
                  <c:v>224.33854166666666</c:v>
                </c:pt>
                <c:pt idx="87299">
                  <c:v>224.34114583333334</c:v>
                </c:pt>
                <c:pt idx="87300">
                  <c:v>224.34375</c:v>
                </c:pt>
                <c:pt idx="87301">
                  <c:v>224.34635416666666</c:v>
                </c:pt>
                <c:pt idx="87302">
                  <c:v>224.34895833333334</c:v>
                </c:pt>
                <c:pt idx="87303">
                  <c:v>224.3515625</c:v>
                </c:pt>
                <c:pt idx="87304">
                  <c:v>224.35416666666666</c:v>
                </c:pt>
                <c:pt idx="87305">
                  <c:v>224.35677083333334</c:v>
                </c:pt>
                <c:pt idx="87306">
                  <c:v>224.359375</c:v>
                </c:pt>
                <c:pt idx="87307">
                  <c:v>224.36197916666666</c:v>
                </c:pt>
                <c:pt idx="87308">
                  <c:v>224.36458333333334</c:v>
                </c:pt>
                <c:pt idx="87309">
                  <c:v>224.3671875</c:v>
                </c:pt>
                <c:pt idx="87310">
                  <c:v>224.36979166666666</c:v>
                </c:pt>
                <c:pt idx="87311">
                  <c:v>224.37239583333334</c:v>
                </c:pt>
                <c:pt idx="87312">
                  <c:v>224.375</c:v>
                </c:pt>
                <c:pt idx="87313">
                  <c:v>224.37760416666666</c:v>
                </c:pt>
                <c:pt idx="87314">
                  <c:v>224.38020833333334</c:v>
                </c:pt>
                <c:pt idx="87315">
                  <c:v>224.3828125</c:v>
                </c:pt>
                <c:pt idx="87316">
                  <c:v>224.38541666666666</c:v>
                </c:pt>
                <c:pt idx="87317">
                  <c:v>224.38802083333334</c:v>
                </c:pt>
                <c:pt idx="87318">
                  <c:v>224.390625</c:v>
                </c:pt>
                <c:pt idx="87319">
                  <c:v>224.39322916666666</c:v>
                </c:pt>
                <c:pt idx="87320">
                  <c:v>224.39583333333334</c:v>
                </c:pt>
                <c:pt idx="87321">
                  <c:v>224.3984375</c:v>
                </c:pt>
                <c:pt idx="87322">
                  <c:v>224.40104166666666</c:v>
                </c:pt>
                <c:pt idx="87323">
                  <c:v>224.40364583333334</c:v>
                </c:pt>
                <c:pt idx="87324">
                  <c:v>224.40625</c:v>
                </c:pt>
                <c:pt idx="87325">
                  <c:v>224.40885416666666</c:v>
                </c:pt>
                <c:pt idx="87326">
                  <c:v>224.41145833333334</c:v>
                </c:pt>
                <c:pt idx="87327">
                  <c:v>224.4140625</c:v>
                </c:pt>
                <c:pt idx="87328">
                  <c:v>224.41666666666666</c:v>
                </c:pt>
                <c:pt idx="87329">
                  <c:v>224.41927083333334</c:v>
                </c:pt>
                <c:pt idx="87330">
                  <c:v>224.421875</c:v>
                </c:pt>
                <c:pt idx="87331">
                  <c:v>224.42447916666666</c:v>
                </c:pt>
                <c:pt idx="87332">
                  <c:v>224.42708333333334</c:v>
                </c:pt>
                <c:pt idx="87333">
                  <c:v>224.4296875</c:v>
                </c:pt>
                <c:pt idx="87334">
                  <c:v>224.43229166666666</c:v>
                </c:pt>
                <c:pt idx="87335">
                  <c:v>224.43489583333334</c:v>
                </c:pt>
                <c:pt idx="87336">
                  <c:v>224.4375</c:v>
                </c:pt>
                <c:pt idx="87337">
                  <c:v>224.44010416666666</c:v>
                </c:pt>
                <c:pt idx="87338">
                  <c:v>224.44270833333334</c:v>
                </c:pt>
                <c:pt idx="87339">
                  <c:v>224.4453125</c:v>
                </c:pt>
                <c:pt idx="87340">
                  <c:v>224.44791666666666</c:v>
                </c:pt>
                <c:pt idx="87341">
                  <c:v>224.45052083333334</c:v>
                </c:pt>
                <c:pt idx="87342">
                  <c:v>224.453125</c:v>
                </c:pt>
                <c:pt idx="87343">
                  <c:v>224.45572916666666</c:v>
                </c:pt>
                <c:pt idx="87344">
                  <c:v>224.45833333333334</c:v>
                </c:pt>
                <c:pt idx="87345">
                  <c:v>224.4609375</c:v>
                </c:pt>
                <c:pt idx="87346">
                  <c:v>224.46354166666666</c:v>
                </c:pt>
                <c:pt idx="87347">
                  <c:v>224.46614583333334</c:v>
                </c:pt>
                <c:pt idx="87348">
                  <c:v>224.46875</c:v>
                </c:pt>
                <c:pt idx="87349">
                  <c:v>224.47135416666666</c:v>
                </c:pt>
                <c:pt idx="87350">
                  <c:v>224.47395833333334</c:v>
                </c:pt>
                <c:pt idx="87351">
                  <c:v>224.4765625</c:v>
                </c:pt>
                <c:pt idx="87352">
                  <c:v>224.47916666666666</c:v>
                </c:pt>
                <c:pt idx="87353">
                  <c:v>224.48177083333334</c:v>
                </c:pt>
                <c:pt idx="87354">
                  <c:v>224.484375</c:v>
                </c:pt>
                <c:pt idx="87355">
                  <c:v>224.48697916666666</c:v>
                </c:pt>
                <c:pt idx="87356">
                  <c:v>224.48958333333334</c:v>
                </c:pt>
                <c:pt idx="87357">
                  <c:v>224.4921875</c:v>
                </c:pt>
                <c:pt idx="87358">
                  <c:v>224.49479166666666</c:v>
                </c:pt>
                <c:pt idx="87359">
                  <c:v>224.49739583333334</c:v>
                </c:pt>
                <c:pt idx="87360">
                  <c:v>224.5</c:v>
                </c:pt>
                <c:pt idx="87361">
                  <c:v>224.50260416666666</c:v>
                </c:pt>
                <c:pt idx="87362">
                  <c:v>224.50520833333334</c:v>
                </c:pt>
                <c:pt idx="87363">
                  <c:v>224.5078125</c:v>
                </c:pt>
                <c:pt idx="87364">
                  <c:v>224.51041666666666</c:v>
                </c:pt>
                <c:pt idx="87365">
                  <c:v>224.51302083333334</c:v>
                </c:pt>
                <c:pt idx="87366">
                  <c:v>224.515625</c:v>
                </c:pt>
                <c:pt idx="87367">
                  <c:v>224.51822916666666</c:v>
                </c:pt>
                <c:pt idx="87368">
                  <c:v>224.52083333333334</c:v>
                </c:pt>
                <c:pt idx="87369">
                  <c:v>224.5234375</c:v>
                </c:pt>
                <c:pt idx="87370">
                  <c:v>224.52604166666666</c:v>
                </c:pt>
                <c:pt idx="87371">
                  <c:v>224.52864583333334</c:v>
                </c:pt>
                <c:pt idx="87372">
                  <c:v>224.53125</c:v>
                </c:pt>
                <c:pt idx="87373">
                  <c:v>224.53385416666666</c:v>
                </c:pt>
                <c:pt idx="87374">
                  <c:v>224.53645833333334</c:v>
                </c:pt>
                <c:pt idx="87375">
                  <c:v>224.5390625</c:v>
                </c:pt>
                <c:pt idx="87376">
                  <c:v>224.54166666666666</c:v>
                </c:pt>
                <c:pt idx="87377">
                  <c:v>224.54427083333334</c:v>
                </c:pt>
                <c:pt idx="87378">
                  <c:v>224.546875</c:v>
                </c:pt>
                <c:pt idx="87379">
                  <c:v>224.54947916666666</c:v>
                </c:pt>
                <c:pt idx="87380">
                  <c:v>224.55208333333334</c:v>
                </c:pt>
                <c:pt idx="87381">
                  <c:v>224.5546875</c:v>
                </c:pt>
                <c:pt idx="87382">
                  <c:v>224.55729166666666</c:v>
                </c:pt>
                <c:pt idx="87383">
                  <c:v>224.55989583333334</c:v>
                </c:pt>
                <c:pt idx="87384">
                  <c:v>224.5625</c:v>
                </c:pt>
                <c:pt idx="87385">
                  <c:v>224.56510416666666</c:v>
                </c:pt>
                <c:pt idx="87386">
                  <c:v>224.56770833333334</c:v>
                </c:pt>
                <c:pt idx="87387">
                  <c:v>224.5703125</c:v>
                </c:pt>
                <c:pt idx="87388">
                  <c:v>224.57291666666666</c:v>
                </c:pt>
                <c:pt idx="87389">
                  <c:v>224.57552083333334</c:v>
                </c:pt>
                <c:pt idx="87390">
                  <c:v>224.578125</c:v>
                </c:pt>
                <c:pt idx="87391">
                  <c:v>224.58072916666666</c:v>
                </c:pt>
                <c:pt idx="87392">
                  <c:v>224.58333333333334</c:v>
                </c:pt>
                <c:pt idx="87393">
                  <c:v>224.5859375</c:v>
                </c:pt>
                <c:pt idx="87394">
                  <c:v>224.58854166666666</c:v>
                </c:pt>
                <c:pt idx="87395">
                  <c:v>224.59114583333334</c:v>
                </c:pt>
                <c:pt idx="87396">
                  <c:v>224.59375</c:v>
                </c:pt>
                <c:pt idx="87397">
                  <c:v>224.59635416666666</c:v>
                </c:pt>
                <c:pt idx="87398">
                  <c:v>224.59895833333334</c:v>
                </c:pt>
                <c:pt idx="87399">
                  <c:v>224.6015625</c:v>
                </c:pt>
                <c:pt idx="87400">
                  <c:v>224.60416666666666</c:v>
                </c:pt>
                <c:pt idx="87401">
                  <c:v>224.60677083333334</c:v>
                </c:pt>
                <c:pt idx="87402">
                  <c:v>224.609375</c:v>
                </c:pt>
                <c:pt idx="87403">
                  <c:v>224.61197916666666</c:v>
                </c:pt>
                <c:pt idx="87404">
                  <c:v>224.61458333333334</c:v>
                </c:pt>
                <c:pt idx="87405">
                  <c:v>224.6171875</c:v>
                </c:pt>
                <c:pt idx="87406">
                  <c:v>224.61979166666666</c:v>
                </c:pt>
                <c:pt idx="87407">
                  <c:v>224.62239583333334</c:v>
                </c:pt>
                <c:pt idx="87408">
                  <c:v>224.625</c:v>
                </c:pt>
                <c:pt idx="87409">
                  <c:v>224.62760416666666</c:v>
                </c:pt>
                <c:pt idx="87410">
                  <c:v>224.63020833333334</c:v>
                </c:pt>
                <c:pt idx="87411">
                  <c:v>224.6328125</c:v>
                </c:pt>
                <c:pt idx="87412">
                  <c:v>224.63541666666666</c:v>
                </c:pt>
                <c:pt idx="87413">
                  <c:v>224.63802083333334</c:v>
                </c:pt>
                <c:pt idx="87414">
                  <c:v>224.640625</c:v>
                </c:pt>
                <c:pt idx="87415">
                  <c:v>224.64322916666666</c:v>
                </c:pt>
                <c:pt idx="87416">
                  <c:v>224.64583333333334</c:v>
                </c:pt>
                <c:pt idx="87417">
                  <c:v>224.6484375</c:v>
                </c:pt>
                <c:pt idx="87418">
                  <c:v>224.65104166666666</c:v>
                </c:pt>
                <c:pt idx="87419">
                  <c:v>224.65364583333334</c:v>
                </c:pt>
                <c:pt idx="87420">
                  <c:v>224.65625</c:v>
                </c:pt>
                <c:pt idx="87421">
                  <c:v>224.65885416666666</c:v>
                </c:pt>
                <c:pt idx="87422">
                  <c:v>224.66145833333334</c:v>
                </c:pt>
                <c:pt idx="87423">
                  <c:v>224.6640625</c:v>
                </c:pt>
                <c:pt idx="87424">
                  <c:v>224.66666666666666</c:v>
                </c:pt>
                <c:pt idx="87425">
                  <c:v>224.66927083333334</c:v>
                </c:pt>
                <c:pt idx="87426">
                  <c:v>224.671875</c:v>
                </c:pt>
                <c:pt idx="87427">
                  <c:v>224.67447916666666</c:v>
                </c:pt>
                <c:pt idx="87428">
                  <c:v>224.67708333333334</c:v>
                </c:pt>
                <c:pt idx="87429">
                  <c:v>224.6796875</c:v>
                </c:pt>
                <c:pt idx="87430">
                  <c:v>224.68229166666666</c:v>
                </c:pt>
                <c:pt idx="87431">
                  <c:v>224.68489583333334</c:v>
                </c:pt>
                <c:pt idx="87432">
                  <c:v>224.6875</c:v>
                </c:pt>
                <c:pt idx="87433">
                  <c:v>224.69010416666666</c:v>
                </c:pt>
                <c:pt idx="87434">
                  <c:v>224.69270833333334</c:v>
                </c:pt>
                <c:pt idx="87435">
                  <c:v>224.6953125</c:v>
                </c:pt>
                <c:pt idx="87436">
                  <c:v>224.69791666666666</c:v>
                </c:pt>
                <c:pt idx="87437">
                  <c:v>224.70052083333334</c:v>
                </c:pt>
                <c:pt idx="87438">
                  <c:v>224.703125</c:v>
                </c:pt>
                <c:pt idx="87439">
                  <c:v>224.70572916666666</c:v>
                </c:pt>
                <c:pt idx="87440">
                  <c:v>224.70833333333334</c:v>
                </c:pt>
                <c:pt idx="87441">
                  <c:v>224.7109375</c:v>
                </c:pt>
                <c:pt idx="87442">
                  <c:v>224.71354166666666</c:v>
                </c:pt>
                <c:pt idx="87443">
                  <c:v>224.71614583333334</c:v>
                </c:pt>
                <c:pt idx="87444">
                  <c:v>224.71875</c:v>
                </c:pt>
                <c:pt idx="87445">
                  <c:v>224.72135416666666</c:v>
                </c:pt>
                <c:pt idx="87446">
                  <c:v>224.72395833333334</c:v>
                </c:pt>
                <c:pt idx="87447">
                  <c:v>224.7265625</c:v>
                </c:pt>
                <c:pt idx="87448">
                  <c:v>224.72916666666666</c:v>
                </c:pt>
                <c:pt idx="87449">
                  <c:v>224.73177083333334</c:v>
                </c:pt>
                <c:pt idx="87450">
                  <c:v>224.734375</c:v>
                </c:pt>
                <c:pt idx="87451">
                  <c:v>224.73697916666666</c:v>
                </c:pt>
                <c:pt idx="87452">
                  <c:v>224.73958333333334</c:v>
                </c:pt>
                <c:pt idx="87453">
                  <c:v>224.7421875</c:v>
                </c:pt>
                <c:pt idx="87454">
                  <c:v>224.74479166666666</c:v>
                </c:pt>
                <c:pt idx="87455">
                  <c:v>224.74739583333334</c:v>
                </c:pt>
                <c:pt idx="87456">
                  <c:v>224.75</c:v>
                </c:pt>
                <c:pt idx="87457">
                  <c:v>224.75260416666666</c:v>
                </c:pt>
                <c:pt idx="87458">
                  <c:v>224.75520833333334</c:v>
                </c:pt>
                <c:pt idx="87459">
                  <c:v>224.7578125</c:v>
                </c:pt>
                <c:pt idx="87460">
                  <c:v>224.76041666666666</c:v>
                </c:pt>
                <c:pt idx="87461">
                  <c:v>224.76302083333334</c:v>
                </c:pt>
                <c:pt idx="87462">
                  <c:v>224.765625</c:v>
                </c:pt>
                <c:pt idx="87463">
                  <c:v>224.76822916666666</c:v>
                </c:pt>
                <c:pt idx="87464">
                  <c:v>224.77083333333334</c:v>
                </c:pt>
                <c:pt idx="87465">
                  <c:v>224.7734375</c:v>
                </c:pt>
                <c:pt idx="87466">
                  <c:v>224.77604166666666</c:v>
                </c:pt>
                <c:pt idx="87467">
                  <c:v>224.77864583333334</c:v>
                </c:pt>
                <c:pt idx="87468">
                  <c:v>224.78125</c:v>
                </c:pt>
                <c:pt idx="87469">
                  <c:v>224.78385416666666</c:v>
                </c:pt>
                <c:pt idx="87470">
                  <c:v>224.78645833333334</c:v>
                </c:pt>
                <c:pt idx="87471">
                  <c:v>224.7890625</c:v>
                </c:pt>
                <c:pt idx="87472">
                  <c:v>224.79166666666666</c:v>
                </c:pt>
                <c:pt idx="87473">
                  <c:v>224.79427083333334</c:v>
                </c:pt>
                <c:pt idx="87474">
                  <c:v>224.796875</c:v>
                </c:pt>
                <c:pt idx="87475">
                  <c:v>224.79947916666666</c:v>
                </c:pt>
                <c:pt idx="87476">
                  <c:v>224.80208333333334</c:v>
                </c:pt>
                <c:pt idx="87477">
                  <c:v>224.8046875</c:v>
                </c:pt>
                <c:pt idx="87478">
                  <c:v>224.80729166666666</c:v>
                </c:pt>
                <c:pt idx="87479">
                  <c:v>224.80989583333334</c:v>
                </c:pt>
                <c:pt idx="87480">
                  <c:v>224.8125</c:v>
                </c:pt>
                <c:pt idx="87481">
                  <c:v>224.81510416666666</c:v>
                </c:pt>
                <c:pt idx="87482">
                  <c:v>224.81770833333334</c:v>
                </c:pt>
                <c:pt idx="87483">
                  <c:v>224.8203125</c:v>
                </c:pt>
                <c:pt idx="87484">
                  <c:v>224.82291666666666</c:v>
                </c:pt>
                <c:pt idx="87485">
                  <c:v>224.82552083333334</c:v>
                </c:pt>
                <c:pt idx="87486">
                  <c:v>224.828125</c:v>
                </c:pt>
                <c:pt idx="87487">
                  <c:v>224.83072916666666</c:v>
                </c:pt>
                <c:pt idx="87488">
                  <c:v>224.83333333333334</c:v>
                </c:pt>
                <c:pt idx="87489">
                  <c:v>224.8359375</c:v>
                </c:pt>
                <c:pt idx="87490">
                  <c:v>224.83854166666666</c:v>
                </c:pt>
                <c:pt idx="87491">
                  <c:v>224.84114583333334</c:v>
                </c:pt>
                <c:pt idx="87492">
                  <c:v>224.84375</c:v>
                </c:pt>
                <c:pt idx="87493">
                  <c:v>224.84635416666666</c:v>
                </c:pt>
                <c:pt idx="87494">
                  <c:v>224.84895833333334</c:v>
                </c:pt>
                <c:pt idx="87495">
                  <c:v>224.8515625</c:v>
                </c:pt>
                <c:pt idx="87496">
                  <c:v>224.85416666666666</c:v>
                </c:pt>
                <c:pt idx="87497">
                  <c:v>224.85677083333334</c:v>
                </c:pt>
                <c:pt idx="87498">
                  <c:v>224.859375</c:v>
                </c:pt>
                <c:pt idx="87499">
                  <c:v>224.86197916666666</c:v>
                </c:pt>
                <c:pt idx="87500">
                  <c:v>224.86458333333334</c:v>
                </c:pt>
                <c:pt idx="87501">
                  <c:v>224.8671875</c:v>
                </c:pt>
                <c:pt idx="87502">
                  <c:v>224.86979166666666</c:v>
                </c:pt>
                <c:pt idx="87503">
                  <c:v>224.87239583333334</c:v>
                </c:pt>
                <c:pt idx="87504">
                  <c:v>224.875</c:v>
                </c:pt>
                <c:pt idx="87505">
                  <c:v>224.87760416666666</c:v>
                </c:pt>
                <c:pt idx="87506">
                  <c:v>224.88020833333334</c:v>
                </c:pt>
                <c:pt idx="87507">
                  <c:v>224.8828125</c:v>
                </c:pt>
                <c:pt idx="87508">
                  <c:v>224.88541666666666</c:v>
                </c:pt>
                <c:pt idx="87509">
                  <c:v>224.88802083333334</c:v>
                </c:pt>
                <c:pt idx="87510">
                  <c:v>224.890625</c:v>
                </c:pt>
                <c:pt idx="87511">
                  <c:v>224.89322916666666</c:v>
                </c:pt>
                <c:pt idx="87512">
                  <c:v>224.89583333333334</c:v>
                </c:pt>
                <c:pt idx="87513">
                  <c:v>224.8984375</c:v>
                </c:pt>
                <c:pt idx="87514">
                  <c:v>224.90104166666666</c:v>
                </c:pt>
                <c:pt idx="87515">
                  <c:v>224.90364583333334</c:v>
                </c:pt>
                <c:pt idx="87516">
                  <c:v>224.90625</c:v>
                </c:pt>
                <c:pt idx="87517">
                  <c:v>224.90885416666666</c:v>
                </c:pt>
                <c:pt idx="87518">
                  <c:v>224.91145833333334</c:v>
                </c:pt>
                <c:pt idx="87519">
                  <c:v>224.9140625</c:v>
                </c:pt>
                <c:pt idx="87520">
                  <c:v>224.91666666666666</c:v>
                </c:pt>
                <c:pt idx="87521">
                  <c:v>224.91927083333334</c:v>
                </c:pt>
                <c:pt idx="87522">
                  <c:v>224.921875</c:v>
                </c:pt>
                <c:pt idx="87523">
                  <c:v>224.92447916666666</c:v>
                </c:pt>
                <c:pt idx="87524">
                  <c:v>224.92708333333334</c:v>
                </c:pt>
                <c:pt idx="87525">
                  <c:v>224.9296875</c:v>
                </c:pt>
                <c:pt idx="87526">
                  <c:v>224.93229166666666</c:v>
                </c:pt>
                <c:pt idx="87527">
                  <c:v>224.93489583333334</c:v>
                </c:pt>
                <c:pt idx="87528">
                  <c:v>224.9375</c:v>
                </c:pt>
                <c:pt idx="87529">
                  <c:v>224.94010416666666</c:v>
                </c:pt>
                <c:pt idx="87530">
                  <c:v>224.94270833333334</c:v>
                </c:pt>
                <c:pt idx="87531">
                  <c:v>224.9453125</c:v>
                </c:pt>
                <c:pt idx="87532">
                  <c:v>224.94791666666666</c:v>
                </c:pt>
                <c:pt idx="87533">
                  <c:v>224.95052083333334</c:v>
                </c:pt>
                <c:pt idx="87534">
                  <c:v>224.953125</c:v>
                </c:pt>
                <c:pt idx="87535">
                  <c:v>224.95572916666666</c:v>
                </c:pt>
                <c:pt idx="87536">
                  <c:v>224.95833333333334</c:v>
                </c:pt>
                <c:pt idx="87537">
                  <c:v>224.9609375</c:v>
                </c:pt>
                <c:pt idx="87538">
                  <c:v>224.96354166666666</c:v>
                </c:pt>
                <c:pt idx="87539">
                  <c:v>224.96614583333334</c:v>
                </c:pt>
                <c:pt idx="87540">
                  <c:v>224.96875</c:v>
                </c:pt>
                <c:pt idx="87541">
                  <c:v>224.97135416666666</c:v>
                </c:pt>
                <c:pt idx="87542">
                  <c:v>224.97395833333334</c:v>
                </c:pt>
                <c:pt idx="87543">
                  <c:v>224.9765625</c:v>
                </c:pt>
                <c:pt idx="87544">
                  <c:v>224.97916666666666</c:v>
                </c:pt>
                <c:pt idx="87545">
                  <c:v>224.98177083333334</c:v>
                </c:pt>
                <c:pt idx="87546">
                  <c:v>224.984375</c:v>
                </c:pt>
                <c:pt idx="87547">
                  <c:v>224.98697916666666</c:v>
                </c:pt>
                <c:pt idx="87548">
                  <c:v>224.98958333333334</c:v>
                </c:pt>
                <c:pt idx="87549">
                  <c:v>224.9921875</c:v>
                </c:pt>
                <c:pt idx="87550">
                  <c:v>224.99479166666666</c:v>
                </c:pt>
                <c:pt idx="87551">
                  <c:v>224.99739583333334</c:v>
                </c:pt>
                <c:pt idx="87552">
                  <c:v>225</c:v>
                </c:pt>
                <c:pt idx="87553">
                  <c:v>225.00260416666666</c:v>
                </c:pt>
                <c:pt idx="87554">
                  <c:v>225.00520833333334</c:v>
                </c:pt>
                <c:pt idx="87555">
                  <c:v>225.0078125</c:v>
                </c:pt>
                <c:pt idx="87556">
                  <c:v>225.01041666666666</c:v>
                </c:pt>
                <c:pt idx="87557">
                  <c:v>225.01302083333334</c:v>
                </c:pt>
                <c:pt idx="87558">
                  <c:v>225.015625</c:v>
                </c:pt>
                <c:pt idx="87559">
                  <c:v>225.01822916666666</c:v>
                </c:pt>
                <c:pt idx="87560">
                  <c:v>225.02083333333334</c:v>
                </c:pt>
                <c:pt idx="87561">
                  <c:v>225.0234375</c:v>
                </c:pt>
                <c:pt idx="87562">
                  <c:v>225.02604166666666</c:v>
                </c:pt>
                <c:pt idx="87563">
                  <c:v>225.02864583333334</c:v>
                </c:pt>
                <c:pt idx="87564">
                  <c:v>225.03125</c:v>
                </c:pt>
                <c:pt idx="87565">
                  <c:v>225.03385416666666</c:v>
                </c:pt>
                <c:pt idx="87566">
                  <c:v>225.03645833333334</c:v>
                </c:pt>
                <c:pt idx="87567">
                  <c:v>225.0390625</c:v>
                </c:pt>
                <c:pt idx="87568">
                  <c:v>225.04166666666666</c:v>
                </c:pt>
                <c:pt idx="87569">
                  <c:v>225.04427083333334</c:v>
                </c:pt>
                <c:pt idx="87570">
                  <c:v>225.046875</c:v>
                </c:pt>
                <c:pt idx="87571">
                  <c:v>225.04947916666666</c:v>
                </c:pt>
                <c:pt idx="87572">
                  <c:v>225.05208333333334</c:v>
                </c:pt>
                <c:pt idx="87573">
                  <c:v>225.0546875</c:v>
                </c:pt>
                <c:pt idx="87574">
                  <c:v>225.05729166666666</c:v>
                </c:pt>
                <c:pt idx="87575">
                  <c:v>225.05989583333334</c:v>
                </c:pt>
                <c:pt idx="87576">
                  <c:v>225.0625</c:v>
                </c:pt>
                <c:pt idx="87577">
                  <c:v>225.06510416666666</c:v>
                </c:pt>
                <c:pt idx="87578">
                  <c:v>225.06770833333334</c:v>
                </c:pt>
                <c:pt idx="87579">
                  <c:v>225.0703125</c:v>
                </c:pt>
                <c:pt idx="87580">
                  <c:v>225.07291666666666</c:v>
                </c:pt>
                <c:pt idx="87581">
                  <c:v>225.07552083333334</c:v>
                </c:pt>
                <c:pt idx="87582">
                  <c:v>225.078125</c:v>
                </c:pt>
                <c:pt idx="87583">
                  <c:v>225.08072916666666</c:v>
                </c:pt>
                <c:pt idx="87584">
                  <c:v>225.08333333333334</c:v>
                </c:pt>
                <c:pt idx="87585">
                  <c:v>225.0859375</c:v>
                </c:pt>
                <c:pt idx="87586">
                  <c:v>225.08854166666666</c:v>
                </c:pt>
                <c:pt idx="87587">
                  <c:v>225.09114583333334</c:v>
                </c:pt>
                <c:pt idx="87588">
                  <c:v>225.09375</c:v>
                </c:pt>
                <c:pt idx="87589">
                  <c:v>225.09635416666666</c:v>
                </c:pt>
                <c:pt idx="87590">
                  <c:v>225.09895833333334</c:v>
                </c:pt>
                <c:pt idx="87591">
                  <c:v>225.1015625</c:v>
                </c:pt>
                <c:pt idx="87592">
                  <c:v>225.10416666666666</c:v>
                </c:pt>
                <c:pt idx="87593">
                  <c:v>225.10677083333334</c:v>
                </c:pt>
                <c:pt idx="87594">
                  <c:v>225.109375</c:v>
                </c:pt>
                <c:pt idx="87595">
                  <c:v>225.11197916666666</c:v>
                </c:pt>
                <c:pt idx="87596">
                  <c:v>225.11458333333334</c:v>
                </c:pt>
                <c:pt idx="87597">
                  <c:v>225.1171875</c:v>
                </c:pt>
                <c:pt idx="87598">
                  <c:v>225.11979166666666</c:v>
                </c:pt>
                <c:pt idx="87599">
                  <c:v>225.12239583333334</c:v>
                </c:pt>
                <c:pt idx="87600">
                  <c:v>225.125</c:v>
                </c:pt>
                <c:pt idx="87601">
                  <c:v>225.12760416666666</c:v>
                </c:pt>
                <c:pt idx="87602">
                  <c:v>225.13020833333334</c:v>
                </c:pt>
                <c:pt idx="87603">
                  <c:v>225.1328125</c:v>
                </c:pt>
                <c:pt idx="87604">
                  <c:v>225.13541666666666</c:v>
                </c:pt>
                <c:pt idx="87605">
                  <c:v>225.13802083333334</c:v>
                </c:pt>
                <c:pt idx="87606">
                  <c:v>225.140625</c:v>
                </c:pt>
                <c:pt idx="87607">
                  <c:v>225.14322916666666</c:v>
                </c:pt>
                <c:pt idx="87608">
                  <c:v>225.14583333333334</c:v>
                </c:pt>
                <c:pt idx="87609">
                  <c:v>225.1484375</c:v>
                </c:pt>
                <c:pt idx="87610">
                  <c:v>225.15104166666666</c:v>
                </c:pt>
                <c:pt idx="87611">
                  <c:v>225.15364583333334</c:v>
                </c:pt>
                <c:pt idx="87612">
                  <c:v>225.15625</c:v>
                </c:pt>
                <c:pt idx="87613">
                  <c:v>225.15885416666666</c:v>
                </c:pt>
                <c:pt idx="87614">
                  <c:v>225.16145833333334</c:v>
                </c:pt>
                <c:pt idx="87615">
                  <c:v>225.1640625</c:v>
                </c:pt>
                <c:pt idx="87616">
                  <c:v>225.16666666666666</c:v>
                </c:pt>
                <c:pt idx="87617">
                  <c:v>225.16927083333334</c:v>
                </c:pt>
                <c:pt idx="87618">
                  <c:v>225.171875</c:v>
                </c:pt>
                <c:pt idx="87619">
                  <c:v>225.17447916666666</c:v>
                </c:pt>
                <c:pt idx="87620">
                  <c:v>225.17708333333334</c:v>
                </c:pt>
                <c:pt idx="87621">
                  <c:v>225.1796875</c:v>
                </c:pt>
                <c:pt idx="87622">
                  <c:v>225.18229166666666</c:v>
                </c:pt>
                <c:pt idx="87623">
                  <c:v>225.18489583333334</c:v>
                </c:pt>
                <c:pt idx="87624">
                  <c:v>225.1875</c:v>
                </c:pt>
                <c:pt idx="87625">
                  <c:v>225.19010416666666</c:v>
                </c:pt>
                <c:pt idx="87626">
                  <c:v>225.19270833333334</c:v>
                </c:pt>
                <c:pt idx="87627">
                  <c:v>225.1953125</c:v>
                </c:pt>
                <c:pt idx="87628">
                  <c:v>225.19791666666666</c:v>
                </c:pt>
                <c:pt idx="87629">
                  <c:v>225.20052083333334</c:v>
                </c:pt>
                <c:pt idx="87630">
                  <c:v>225.203125</c:v>
                </c:pt>
                <c:pt idx="87631">
                  <c:v>225.20572916666666</c:v>
                </c:pt>
                <c:pt idx="87632">
                  <c:v>225.20833333333334</c:v>
                </c:pt>
                <c:pt idx="87633">
                  <c:v>225.2109375</c:v>
                </c:pt>
                <c:pt idx="87634">
                  <c:v>225.21354166666666</c:v>
                </c:pt>
                <c:pt idx="87635">
                  <c:v>225.21614583333334</c:v>
                </c:pt>
                <c:pt idx="87636">
                  <c:v>225.21875</c:v>
                </c:pt>
                <c:pt idx="87637">
                  <c:v>225.22135416666666</c:v>
                </c:pt>
                <c:pt idx="87638">
                  <c:v>225.22395833333334</c:v>
                </c:pt>
                <c:pt idx="87639">
                  <c:v>225.2265625</c:v>
                </c:pt>
                <c:pt idx="87640">
                  <c:v>225.22916666666666</c:v>
                </c:pt>
                <c:pt idx="87641">
                  <c:v>225.23177083333334</c:v>
                </c:pt>
                <c:pt idx="87642">
                  <c:v>225.234375</c:v>
                </c:pt>
                <c:pt idx="87643">
                  <c:v>225.23697916666666</c:v>
                </c:pt>
                <c:pt idx="87644">
                  <c:v>225.23958333333334</c:v>
                </c:pt>
                <c:pt idx="87645">
                  <c:v>225.2421875</c:v>
                </c:pt>
                <c:pt idx="87646">
                  <c:v>225.24479166666666</c:v>
                </c:pt>
                <c:pt idx="87647">
                  <c:v>225.24739583333334</c:v>
                </c:pt>
                <c:pt idx="87648">
                  <c:v>225.25</c:v>
                </c:pt>
                <c:pt idx="87649">
                  <c:v>225.25260416666666</c:v>
                </c:pt>
                <c:pt idx="87650">
                  <c:v>225.25520833333334</c:v>
                </c:pt>
                <c:pt idx="87651">
                  <c:v>225.2578125</c:v>
                </c:pt>
                <c:pt idx="87652">
                  <c:v>225.26041666666666</c:v>
                </c:pt>
                <c:pt idx="87653">
                  <c:v>225.26302083333334</c:v>
                </c:pt>
                <c:pt idx="87654">
                  <c:v>225.265625</c:v>
                </c:pt>
                <c:pt idx="87655">
                  <c:v>225.26822916666666</c:v>
                </c:pt>
                <c:pt idx="87656">
                  <c:v>225.27083333333334</c:v>
                </c:pt>
                <c:pt idx="87657">
                  <c:v>225.2734375</c:v>
                </c:pt>
                <c:pt idx="87658">
                  <c:v>225.27604166666666</c:v>
                </c:pt>
                <c:pt idx="87659">
                  <c:v>225.27864583333334</c:v>
                </c:pt>
                <c:pt idx="87660">
                  <c:v>225.28125</c:v>
                </c:pt>
                <c:pt idx="87661">
                  <c:v>225.28385416666666</c:v>
                </c:pt>
                <c:pt idx="87662">
                  <c:v>225.28645833333334</c:v>
                </c:pt>
                <c:pt idx="87663">
                  <c:v>225.2890625</c:v>
                </c:pt>
                <c:pt idx="87664">
                  <c:v>225.29166666666666</c:v>
                </c:pt>
                <c:pt idx="87665">
                  <c:v>225.29427083333334</c:v>
                </c:pt>
                <c:pt idx="87666">
                  <c:v>225.296875</c:v>
                </c:pt>
                <c:pt idx="87667">
                  <c:v>225.29947916666666</c:v>
                </c:pt>
                <c:pt idx="87668">
                  <c:v>225.30208333333334</c:v>
                </c:pt>
                <c:pt idx="87669">
                  <c:v>225.3046875</c:v>
                </c:pt>
                <c:pt idx="87670">
                  <c:v>225.30729166666666</c:v>
                </c:pt>
                <c:pt idx="87671">
                  <c:v>225.30989583333334</c:v>
                </c:pt>
                <c:pt idx="87672">
                  <c:v>225.3125</c:v>
                </c:pt>
                <c:pt idx="87673">
                  <c:v>225.31510416666666</c:v>
                </c:pt>
                <c:pt idx="87674">
                  <c:v>225.31770833333334</c:v>
                </c:pt>
                <c:pt idx="87675">
                  <c:v>225.3203125</c:v>
                </c:pt>
                <c:pt idx="87676">
                  <c:v>225.32291666666666</c:v>
                </c:pt>
                <c:pt idx="87677">
                  <c:v>225.32552083333334</c:v>
                </c:pt>
                <c:pt idx="87678">
                  <c:v>225.328125</c:v>
                </c:pt>
                <c:pt idx="87679">
                  <c:v>225.33072916666666</c:v>
                </c:pt>
                <c:pt idx="87680">
                  <c:v>225.33333333333334</c:v>
                </c:pt>
                <c:pt idx="87681">
                  <c:v>225.3359375</c:v>
                </c:pt>
                <c:pt idx="87682">
                  <c:v>225.33854166666666</c:v>
                </c:pt>
                <c:pt idx="87683">
                  <c:v>225.34114583333334</c:v>
                </c:pt>
                <c:pt idx="87684">
                  <c:v>225.34375</c:v>
                </c:pt>
                <c:pt idx="87685">
                  <c:v>225.34635416666666</c:v>
                </c:pt>
                <c:pt idx="87686">
                  <c:v>225.34895833333334</c:v>
                </c:pt>
                <c:pt idx="87687">
                  <c:v>225.3515625</c:v>
                </c:pt>
                <c:pt idx="87688">
                  <c:v>225.35416666666666</c:v>
                </c:pt>
                <c:pt idx="87689">
                  <c:v>225.35677083333334</c:v>
                </c:pt>
                <c:pt idx="87690">
                  <c:v>225.359375</c:v>
                </c:pt>
                <c:pt idx="87691">
                  <c:v>225.36197916666666</c:v>
                </c:pt>
                <c:pt idx="87692">
                  <c:v>225.36458333333334</c:v>
                </c:pt>
                <c:pt idx="87693">
                  <c:v>225.3671875</c:v>
                </c:pt>
                <c:pt idx="87694">
                  <c:v>225.36979166666666</c:v>
                </c:pt>
                <c:pt idx="87695">
                  <c:v>225.37239583333334</c:v>
                </c:pt>
                <c:pt idx="87696">
                  <c:v>225.375</c:v>
                </c:pt>
                <c:pt idx="87697">
                  <c:v>225.37760416666666</c:v>
                </c:pt>
                <c:pt idx="87698">
                  <c:v>225.38020833333334</c:v>
                </c:pt>
                <c:pt idx="87699">
                  <c:v>225.3828125</c:v>
                </c:pt>
                <c:pt idx="87700">
                  <c:v>225.38541666666666</c:v>
                </c:pt>
                <c:pt idx="87701">
                  <c:v>225.38802083333334</c:v>
                </c:pt>
                <c:pt idx="87702">
                  <c:v>225.390625</c:v>
                </c:pt>
                <c:pt idx="87703">
                  <c:v>225.39322916666666</c:v>
                </c:pt>
                <c:pt idx="87704">
                  <c:v>225.39583333333334</c:v>
                </c:pt>
                <c:pt idx="87705">
                  <c:v>225.3984375</c:v>
                </c:pt>
                <c:pt idx="87706">
                  <c:v>225.40104166666666</c:v>
                </c:pt>
                <c:pt idx="87707">
                  <c:v>225.40364583333334</c:v>
                </c:pt>
                <c:pt idx="87708">
                  <c:v>225.40625</c:v>
                </c:pt>
                <c:pt idx="87709">
                  <c:v>225.40885416666666</c:v>
                </c:pt>
                <c:pt idx="87710">
                  <c:v>225.41145833333334</c:v>
                </c:pt>
                <c:pt idx="87711">
                  <c:v>225.4140625</c:v>
                </c:pt>
                <c:pt idx="87712">
                  <c:v>225.41666666666666</c:v>
                </c:pt>
                <c:pt idx="87713">
                  <c:v>225.41927083333334</c:v>
                </c:pt>
                <c:pt idx="87714">
                  <c:v>225.421875</c:v>
                </c:pt>
                <c:pt idx="87715">
                  <c:v>225.42447916666666</c:v>
                </c:pt>
                <c:pt idx="87716">
                  <c:v>225.42708333333334</c:v>
                </c:pt>
                <c:pt idx="87717">
                  <c:v>225.4296875</c:v>
                </c:pt>
                <c:pt idx="87718">
                  <c:v>225.43229166666666</c:v>
                </c:pt>
                <c:pt idx="87719">
                  <c:v>225.43489583333334</c:v>
                </c:pt>
                <c:pt idx="87720">
                  <c:v>225.4375</c:v>
                </c:pt>
                <c:pt idx="87721">
                  <c:v>225.44010416666666</c:v>
                </c:pt>
                <c:pt idx="87722">
                  <c:v>225.44270833333334</c:v>
                </c:pt>
                <c:pt idx="87723">
                  <c:v>225.4453125</c:v>
                </c:pt>
                <c:pt idx="87724">
                  <c:v>225.44791666666666</c:v>
                </c:pt>
                <c:pt idx="87725">
                  <c:v>225.45052083333334</c:v>
                </c:pt>
                <c:pt idx="87726">
                  <c:v>225.453125</c:v>
                </c:pt>
                <c:pt idx="87727">
                  <c:v>225.45572916666666</c:v>
                </c:pt>
                <c:pt idx="87728">
                  <c:v>225.45833333333334</c:v>
                </c:pt>
                <c:pt idx="87729">
                  <c:v>225.4609375</c:v>
                </c:pt>
                <c:pt idx="87730">
                  <c:v>225.46354166666666</c:v>
                </c:pt>
                <c:pt idx="87731">
                  <c:v>225.46614583333334</c:v>
                </c:pt>
                <c:pt idx="87732">
                  <c:v>225.46875</c:v>
                </c:pt>
                <c:pt idx="87733">
                  <c:v>225.47135416666666</c:v>
                </c:pt>
                <c:pt idx="87734">
                  <c:v>225.47395833333334</c:v>
                </c:pt>
                <c:pt idx="87735">
                  <c:v>225.4765625</c:v>
                </c:pt>
                <c:pt idx="87736">
                  <c:v>225.47916666666666</c:v>
                </c:pt>
                <c:pt idx="87737">
                  <c:v>225.48177083333334</c:v>
                </c:pt>
                <c:pt idx="87738">
                  <c:v>225.484375</c:v>
                </c:pt>
                <c:pt idx="87739">
                  <c:v>225.48697916666666</c:v>
                </c:pt>
                <c:pt idx="87740">
                  <c:v>225.48958333333334</c:v>
                </c:pt>
                <c:pt idx="87741">
                  <c:v>225.4921875</c:v>
                </c:pt>
                <c:pt idx="87742">
                  <c:v>225.49479166666666</c:v>
                </c:pt>
                <c:pt idx="87743">
                  <c:v>225.49739583333334</c:v>
                </c:pt>
                <c:pt idx="87744">
                  <c:v>225.5</c:v>
                </c:pt>
                <c:pt idx="87745">
                  <c:v>225.50260416666666</c:v>
                </c:pt>
                <c:pt idx="87746">
                  <c:v>225.50520833333334</c:v>
                </c:pt>
                <c:pt idx="87747">
                  <c:v>225.5078125</c:v>
                </c:pt>
                <c:pt idx="87748">
                  <c:v>225.51041666666666</c:v>
                </c:pt>
                <c:pt idx="87749">
                  <c:v>225.51302083333334</c:v>
                </c:pt>
                <c:pt idx="87750">
                  <c:v>225.515625</c:v>
                </c:pt>
                <c:pt idx="87751">
                  <c:v>225.51822916666666</c:v>
                </c:pt>
                <c:pt idx="87752">
                  <c:v>225.52083333333334</c:v>
                </c:pt>
                <c:pt idx="87753">
                  <c:v>225.5234375</c:v>
                </c:pt>
                <c:pt idx="87754">
                  <c:v>225.52604166666666</c:v>
                </c:pt>
                <c:pt idx="87755">
                  <c:v>225.52864583333334</c:v>
                </c:pt>
                <c:pt idx="87756">
                  <c:v>225.53125</c:v>
                </c:pt>
                <c:pt idx="87757">
                  <c:v>225.53385416666666</c:v>
                </c:pt>
                <c:pt idx="87758">
                  <c:v>225.53645833333334</c:v>
                </c:pt>
                <c:pt idx="87759">
                  <c:v>225.5390625</c:v>
                </c:pt>
                <c:pt idx="87760">
                  <c:v>225.54166666666666</c:v>
                </c:pt>
                <c:pt idx="87761">
                  <c:v>225.54427083333334</c:v>
                </c:pt>
                <c:pt idx="87762">
                  <c:v>225.546875</c:v>
                </c:pt>
                <c:pt idx="87763">
                  <c:v>225.54947916666666</c:v>
                </c:pt>
                <c:pt idx="87764">
                  <c:v>225.55208333333334</c:v>
                </c:pt>
                <c:pt idx="87765">
                  <c:v>225.5546875</c:v>
                </c:pt>
                <c:pt idx="87766">
                  <c:v>225.55729166666666</c:v>
                </c:pt>
                <c:pt idx="87767">
                  <c:v>225.55989583333334</c:v>
                </c:pt>
                <c:pt idx="87768">
                  <c:v>225.5625</c:v>
                </c:pt>
                <c:pt idx="87769">
                  <c:v>225.56510416666666</c:v>
                </c:pt>
                <c:pt idx="87770">
                  <c:v>225.56770833333334</c:v>
                </c:pt>
                <c:pt idx="87771">
                  <c:v>225.5703125</c:v>
                </c:pt>
                <c:pt idx="87772">
                  <c:v>225.57291666666666</c:v>
                </c:pt>
                <c:pt idx="87773">
                  <c:v>225.57552083333334</c:v>
                </c:pt>
                <c:pt idx="87774">
                  <c:v>225.578125</c:v>
                </c:pt>
                <c:pt idx="87775">
                  <c:v>225.58072916666666</c:v>
                </c:pt>
                <c:pt idx="87776">
                  <c:v>225.58333333333334</c:v>
                </c:pt>
                <c:pt idx="87777">
                  <c:v>225.5859375</c:v>
                </c:pt>
                <c:pt idx="87778">
                  <c:v>225.58854166666666</c:v>
                </c:pt>
                <c:pt idx="87779">
                  <c:v>225.59114583333334</c:v>
                </c:pt>
                <c:pt idx="87780">
                  <c:v>225.59375</c:v>
                </c:pt>
                <c:pt idx="87781">
                  <c:v>225.59635416666666</c:v>
                </c:pt>
                <c:pt idx="87782">
                  <c:v>225.59895833333334</c:v>
                </c:pt>
                <c:pt idx="87783">
                  <c:v>225.6015625</c:v>
                </c:pt>
                <c:pt idx="87784">
                  <c:v>225.60416666666666</c:v>
                </c:pt>
                <c:pt idx="87785">
                  <c:v>225.60677083333334</c:v>
                </c:pt>
                <c:pt idx="87786">
                  <c:v>225.609375</c:v>
                </c:pt>
                <c:pt idx="87787">
                  <c:v>225.61197916666666</c:v>
                </c:pt>
                <c:pt idx="87788">
                  <c:v>225.61458333333334</c:v>
                </c:pt>
                <c:pt idx="87789">
                  <c:v>225.6171875</c:v>
                </c:pt>
                <c:pt idx="87790">
                  <c:v>225.61979166666666</c:v>
                </c:pt>
                <c:pt idx="87791">
                  <c:v>225.62239583333334</c:v>
                </c:pt>
                <c:pt idx="87792">
                  <c:v>225.625</c:v>
                </c:pt>
                <c:pt idx="87793">
                  <c:v>225.62760416666666</c:v>
                </c:pt>
                <c:pt idx="87794">
                  <c:v>225.63020833333334</c:v>
                </c:pt>
                <c:pt idx="87795">
                  <c:v>225.6328125</c:v>
                </c:pt>
                <c:pt idx="87796">
                  <c:v>225.63541666666666</c:v>
                </c:pt>
                <c:pt idx="87797">
                  <c:v>225.63802083333334</c:v>
                </c:pt>
                <c:pt idx="87798">
                  <c:v>225.640625</c:v>
                </c:pt>
                <c:pt idx="87799">
                  <c:v>225.64322916666666</c:v>
                </c:pt>
                <c:pt idx="87800">
                  <c:v>225.64583333333334</c:v>
                </c:pt>
                <c:pt idx="87801">
                  <c:v>225.6484375</c:v>
                </c:pt>
                <c:pt idx="87802">
                  <c:v>225.65104166666666</c:v>
                </c:pt>
                <c:pt idx="87803">
                  <c:v>225.65364583333334</c:v>
                </c:pt>
                <c:pt idx="87804">
                  <c:v>225.65625</c:v>
                </c:pt>
                <c:pt idx="87805">
                  <c:v>225.65885416666666</c:v>
                </c:pt>
                <c:pt idx="87806">
                  <c:v>225.66145833333334</c:v>
                </c:pt>
                <c:pt idx="87807">
                  <c:v>225.6640625</c:v>
                </c:pt>
                <c:pt idx="87808">
                  <c:v>225.66666666666666</c:v>
                </c:pt>
                <c:pt idx="87809">
                  <c:v>225.66927083333334</c:v>
                </c:pt>
                <c:pt idx="87810">
                  <c:v>225.671875</c:v>
                </c:pt>
                <c:pt idx="87811">
                  <c:v>225.67447916666666</c:v>
                </c:pt>
                <c:pt idx="87812">
                  <c:v>225.67708333333334</c:v>
                </c:pt>
                <c:pt idx="87813">
                  <c:v>225.6796875</c:v>
                </c:pt>
                <c:pt idx="87814">
                  <c:v>225.68229166666666</c:v>
                </c:pt>
                <c:pt idx="87815">
                  <c:v>225.68489583333334</c:v>
                </c:pt>
                <c:pt idx="87816">
                  <c:v>225.6875</c:v>
                </c:pt>
                <c:pt idx="87817">
                  <c:v>225.69010416666666</c:v>
                </c:pt>
                <c:pt idx="87818">
                  <c:v>225.69270833333334</c:v>
                </c:pt>
                <c:pt idx="87819">
                  <c:v>225.6953125</c:v>
                </c:pt>
                <c:pt idx="87820">
                  <c:v>225.69791666666666</c:v>
                </c:pt>
                <c:pt idx="87821">
                  <c:v>225.70052083333334</c:v>
                </c:pt>
                <c:pt idx="87822">
                  <c:v>225.703125</c:v>
                </c:pt>
                <c:pt idx="87823">
                  <c:v>225.70572916666666</c:v>
                </c:pt>
                <c:pt idx="87824">
                  <c:v>225.70833333333334</c:v>
                </c:pt>
                <c:pt idx="87825">
                  <c:v>225.7109375</c:v>
                </c:pt>
                <c:pt idx="87826">
                  <c:v>225.71354166666666</c:v>
                </c:pt>
                <c:pt idx="87827">
                  <c:v>225.71614583333334</c:v>
                </c:pt>
                <c:pt idx="87828">
                  <c:v>225.71875</c:v>
                </c:pt>
                <c:pt idx="87829">
                  <c:v>225.72135416666666</c:v>
                </c:pt>
                <c:pt idx="87830">
                  <c:v>225.72395833333334</c:v>
                </c:pt>
                <c:pt idx="87831">
                  <c:v>225.7265625</c:v>
                </c:pt>
                <c:pt idx="87832">
                  <c:v>225.72916666666666</c:v>
                </c:pt>
                <c:pt idx="87833">
                  <c:v>225.73177083333334</c:v>
                </c:pt>
                <c:pt idx="87834">
                  <c:v>225.734375</c:v>
                </c:pt>
                <c:pt idx="87835">
                  <c:v>225.73697916666666</c:v>
                </c:pt>
                <c:pt idx="87836">
                  <c:v>225.73958333333334</c:v>
                </c:pt>
                <c:pt idx="87837">
                  <c:v>225.7421875</c:v>
                </c:pt>
                <c:pt idx="87838">
                  <c:v>225.74479166666666</c:v>
                </c:pt>
                <c:pt idx="87839">
                  <c:v>225.74739583333334</c:v>
                </c:pt>
                <c:pt idx="87840">
                  <c:v>225.75</c:v>
                </c:pt>
                <c:pt idx="87841">
                  <c:v>225.75260416666666</c:v>
                </c:pt>
                <c:pt idx="87842">
                  <c:v>225.75520833333334</c:v>
                </c:pt>
                <c:pt idx="87843">
                  <c:v>225.7578125</c:v>
                </c:pt>
                <c:pt idx="87844">
                  <c:v>225.76041666666666</c:v>
                </c:pt>
                <c:pt idx="87845">
                  <c:v>225.76302083333334</c:v>
                </c:pt>
                <c:pt idx="87846">
                  <c:v>225.765625</c:v>
                </c:pt>
                <c:pt idx="87847">
                  <c:v>225.76822916666666</c:v>
                </c:pt>
                <c:pt idx="87848">
                  <c:v>225.77083333333334</c:v>
                </c:pt>
                <c:pt idx="87849">
                  <c:v>225.7734375</c:v>
                </c:pt>
                <c:pt idx="87850">
                  <c:v>225.77604166666666</c:v>
                </c:pt>
                <c:pt idx="87851">
                  <c:v>225.77864583333334</c:v>
                </c:pt>
                <c:pt idx="87852">
                  <c:v>225.78125</c:v>
                </c:pt>
                <c:pt idx="87853">
                  <c:v>225.78385416666666</c:v>
                </c:pt>
                <c:pt idx="87854">
                  <c:v>225.78645833333334</c:v>
                </c:pt>
                <c:pt idx="87855">
                  <c:v>225.7890625</c:v>
                </c:pt>
                <c:pt idx="87856">
                  <c:v>225.79166666666666</c:v>
                </c:pt>
                <c:pt idx="87857">
                  <c:v>225.79427083333334</c:v>
                </c:pt>
                <c:pt idx="87858">
                  <c:v>225.796875</c:v>
                </c:pt>
                <c:pt idx="87859">
                  <c:v>225.79947916666666</c:v>
                </c:pt>
                <c:pt idx="87860">
                  <c:v>225.80208333333334</c:v>
                </c:pt>
                <c:pt idx="87861">
                  <c:v>225.8046875</c:v>
                </c:pt>
                <c:pt idx="87862">
                  <c:v>225.80729166666666</c:v>
                </c:pt>
                <c:pt idx="87863">
                  <c:v>225.80989583333334</c:v>
                </c:pt>
                <c:pt idx="87864">
                  <c:v>225.8125</c:v>
                </c:pt>
                <c:pt idx="87865">
                  <c:v>225.81510416666666</c:v>
                </c:pt>
                <c:pt idx="87866">
                  <c:v>225.81770833333334</c:v>
                </c:pt>
                <c:pt idx="87867">
                  <c:v>225.8203125</c:v>
                </c:pt>
                <c:pt idx="87868">
                  <c:v>225.82291666666666</c:v>
                </c:pt>
                <c:pt idx="87869">
                  <c:v>225.82552083333334</c:v>
                </c:pt>
                <c:pt idx="87870">
                  <c:v>225.828125</c:v>
                </c:pt>
                <c:pt idx="87871">
                  <c:v>225.83072916666666</c:v>
                </c:pt>
                <c:pt idx="87872">
                  <c:v>225.83333333333334</c:v>
                </c:pt>
                <c:pt idx="87873">
                  <c:v>225.8359375</c:v>
                </c:pt>
                <c:pt idx="87874">
                  <c:v>225.83854166666666</c:v>
                </c:pt>
                <c:pt idx="87875">
                  <c:v>225.84114583333334</c:v>
                </c:pt>
                <c:pt idx="87876">
                  <c:v>225.84375</c:v>
                </c:pt>
                <c:pt idx="87877">
                  <c:v>225.84635416666666</c:v>
                </c:pt>
                <c:pt idx="87878">
                  <c:v>225.84895833333334</c:v>
                </c:pt>
                <c:pt idx="87879">
                  <c:v>225.8515625</c:v>
                </c:pt>
                <c:pt idx="87880">
                  <c:v>225.85416666666666</c:v>
                </c:pt>
                <c:pt idx="87881">
                  <c:v>225.85677083333334</c:v>
                </c:pt>
                <c:pt idx="87882">
                  <c:v>225.859375</c:v>
                </c:pt>
                <c:pt idx="87883">
                  <c:v>225.86197916666666</c:v>
                </c:pt>
                <c:pt idx="87884">
                  <c:v>225.86458333333334</c:v>
                </c:pt>
                <c:pt idx="87885">
                  <c:v>225.8671875</c:v>
                </c:pt>
                <c:pt idx="87886">
                  <c:v>225.86979166666666</c:v>
                </c:pt>
                <c:pt idx="87887">
                  <c:v>225.87239583333334</c:v>
                </c:pt>
                <c:pt idx="87888">
                  <c:v>225.875</c:v>
                </c:pt>
                <c:pt idx="87889">
                  <c:v>225.87760416666666</c:v>
                </c:pt>
                <c:pt idx="87890">
                  <c:v>225.88020833333334</c:v>
                </c:pt>
                <c:pt idx="87891">
                  <c:v>225.8828125</c:v>
                </c:pt>
                <c:pt idx="87892">
                  <c:v>225.88541666666666</c:v>
                </c:pt>
                <c:pt idx="87893">
                  <c:v>225.88802083333334</c:v>
                </c:pt>
                <c:pt idx="87894">
                  <c:v>225.890625</c:v>
                </c:pt>
                <c:pt idx="87895">
                  <c:v>225.89322916666666</c:v>
                </c:pt>
                <c:pt idx="87896">
                  <c:v>225.89583333333334</c:v>
                </c:pt>
                <c:pt idx="87897">
                  <c:v>225.8984375</c:v>
                </c:pt>
                <c:pt idx="87898">
                  <c:v>225.90104166666666</c:v>
                </c:pt>
                <c:pt idx="87899">
                  <c:v>225.90364583333334</c:v>
                </c:pt>
                <c:pt idx="87900">
                  <c:v>225.90625</c:v>
                </c:pt>
                <c:pt idx="87901">
                  <c:v>225.90885416666666</c:v>
                </c:pt>
                <c:pt idx="87902">
                  <c:v>225.91145833333334</c:v>
                </c:pt>
                <c:pt idx="87903">
                  <c:v>225.9140625</c:v>
                </c:pt>
                <c:pt idx="87904">
                  <c:v>225.91666666666666</c:v>
                </c:pt>
                <c:pt idx="87905">
                  <c:v>225.91927083333334</c:v>
                </c:pt>
                <c:pt idx="87906">
                  <c:v>225.921875</c:v>
                </c:pt>
                <c:pt idx="87907">
                  <c:v>225.92447916666666</c:v>
                </c:pt>
                <c:pt idx="87908">
                  <c:v>225.92708333333334</c:v>
                </c:pt>
                <c:pt idx="87909">
                  <c:v>225.9296875</c:v>
                </c:pt>
                <c:pt idx="87910">
                  <c:v>225.93229166666666</c:v>
                </c:pt>
                <c:pt idx="87911">
                  <c:v>225.93489583333334</c:v>
                </c:pt>
                <c:pt idx="87912">
                  <c:v>225.9375</c:v>
                </c:pt>
                <c:pt idx="87913">
                  <c:v>225.94010416666666</c:v>
                </c:pt>
                <c:pt idx="87914">
                  <c:v>225.94270833333334</c:v>
                </c:pt>
                <c:pt idx="87915">
                  <c:v>225.9453125</c:v>
                </c:pt>
                <c:pt idx="87916">
                  <c:v>225.94791666666666</c:v>
                </c:pt>
                <c:pt idx="87917">
                  <c:v>225.95052083333334</c:v>
                </c:pt>
                <c:pt idx="87918">
                  <c:v>225.953125</c:v>
                </c:pt>
                <c:pt idx="87919">
                  <c:v>225.95572916666666</c:v>
                </c:pt>
                <c:pt idx="87920">
                  <c:v>225.95833333333334</c:v>
                </c:pt>
                <c:pt idx="87921">
                  <c:v>225.9609375</c:v>
                </c:pt>
                <c:pt idx="87922">
                  <c:v>225.96354166666666</c:v>
                </c:pt>
                <c:pt idx="87923">
                  <c:v>225.96614583333334</c:v>
                </c:pt>
                <c:pt idx="87924">
                  <c:v>225.96875</c:v>
                </c:pt>
                <c:pt idx="87925">
                  <c:v>225.97135416666666</c:v>
                </c:pt>
                <c:pt idx="87926">
                  <c:v>225.97395833333334</c:v>
                </c:pt>
                <c:pt idx="87927">
                  <c:v>225.9765625</c:v>
                </c:pt>
                <c:pt idx="87928">
                  <c:v>225.97916666666666</c:v>
                </c:pt>
                <c:pt idx="87929">
                  <c:v>225.98177083333334</c:v>
                </c:pt>
                <c:pt idx="87930">
                  <c:v>225.984375</c:v>
                </c:pt>
                <c:pt idx="87931">
                  <c:v>225.98697916666666</c:v>
                </c:pt>
                <c:pt idx="87932">
                  <c:v>225.98958333333334</c:v>
                </c:pt>
                <c:pt idx="87933">
                  <c:v>225.9921875</c:v>
                </c:pt>
                <c:pt idx="87934">
                  <c:v>225.99479166666666</c:v>
                </c:pt>
                <c:pt idx="87935">
                  <c:v>225.99739583333334</c:v>
                </c:pt>
                <c:pt idx="87936">
                  <c:v>226</c:v>
                </c:pt>
                <c:pt idx="87937">
                  <c:v>226.00260416666666</c:v>
                </c:pt>
                <c:pt idx="87938">
                  <c:v>226.00520833333334</c:v>
                </c:pt>
                <c:pt idx="87939">
                  <c:v>226.0078125</c:v>
                </c:pt>
                <c:pt idx="87940">
                  <c:v>226.01041666666666</c:v>
                </c:pt>
                <c:pt idx="87941">
                  <c:v>226.01302083333334</c:v>
                </c:pt>
                <c:pt idx="87942">
                  <c:v>226.015625</c:v>
                </c:pt>
                <c:pt idx="87943">
                  <c:v>226.01822916666666</c:v>
                </c:pt>
                <c:pt idx="87944">
                  <c:v>226.02083333333334</c:v>
                </c:pt>
                <c:pt idx="87945">
                  <c:v>226.0234375</c:v>
                </c:pt>
                <c:pt idx="87946">
                  <c:v>226.02604166666666</c:v>
                </c:pt>
                <c:pt idx="87947">
                  <c:v>226.02864583333334</c:v>
                </c:pt>
                <c:pt idx="87948">
                  <c:v>226.03125</c:v>
                </c:pt>
                <c:pt idx="87949">
                  <c:v>226.03385416666666</c:v>
                </c:pt>
                <c:pt idx="87950">
                  <c:v>226.03645833333334</c:v>
                </c:pt>
                <c:pt idx="87951">
                  <c:v>226.0390625</c:v>
                </c:pt>
                <c:pt idx="87952">
                  <c:v>226.04166666666666</c:v>
                </c:pt>
                <c:pt idx="87953">
                  <c:v>226.04427083333334</c:v>
                </c:pt>
                <c:pt idx="87954">
                  <c:v>226.046875</c:v>
                </c:pt>
                <c:pt idx="87955">
                  <c:v>226.04947916666666</c:v>
                </c:pt>
                <c:pt idx="87956">
                  <c:v>226.05208333333334</c:v>
                </c:pt>
                <c:pt idx="87957">
                  <c:v>226.0546875</c:v>
                </c:pt>
                <c:pt idx="87958">
                  <c:v>226.05729166666666</c:v>
                </c:pt>
                <c:pt idx="87959">
                  <c:v>226.05989583333334</c:v>
                </c:pt>
                <c:pt idx="87960">
                  <c:v>226.0625</c:v>
                </c:pt>
                <c:pt idx="87961">
                  <c:v>226.06510416666666</c:v>
                </c:pt>
                <c:pt idx="87962">
                  <c:v>226.06770833333334</c:v>
                </c:pt>
                <c:pt idx="87963">
                  <c:v>226.0703125</c:v>
                </c:pt>
                <c:pt idx="87964">
                  <c:v>226.07291666666666</c:v>
                </c:pt>
                <c:pt idx="87965">
                  <c:v>226.07552083333334</c:v>
                </c:pt>
                <c:pt idx="87966">
                  <c:v>226.078125</c:v>
                </c:pt>
                <c:pt idx="87967">
                  <c:v>226.08072916666666</c:v>
                </c:pt>
                <c:pt idx="87968">
                  <c:v>226.08333333333334</c:v>
                </c:pt>
                <c:pt idx="87969">
                  <c:v>226.0859375</c:v>
                </c:pt>
                <c:pt idx="87970">
                  <c:v>226.08854166666666</c:v>
                </c:pt>
                <c:pt idx="87971">
                  <c:v>226.09114583333334</c:v>
                </c:pt>
                <c:pt idx="87972">
                  <c:v>226.09375</c:v>
                </c:pt>
                <c:pt idx="87973">
                  <c:v>226.09635416666666</c:v>
                </c:pt>
                <c:pt idx="87974">
                  <c:v>226.09895833333334</c:v>
                </c:pt>
                <c:pt idx="87975">
                  <c:v>226.1015625</c:v>
                </c:pt>
                <c:pt idx="87976">
                  <c:v>226.10416666666666</c:v>
                </c:pt>
                <c:pt idx="87977">
                  <c:v>226.10677083333334</c:v>
                </c:pt>
                <c:pt idx="87978">
                  <c:v>226.109375</c:v>
                </c:pt>
                <c:pt idx="87979">
                  <c:v>226.11197916666666</c:v>
                </c:pt>
                <c:pt idx="87980">
                  <c:v>226.11458333333334</c:v>
                </c:pt>
                <c:pt idx="87981">
                  <c:v>226.1171875</c:v>
                </c:pt>
                <c:pt idx="87982">
                  <c:v>226.11979166666666</c:v>
                </c:pt>
                <c:pt idx="87983">
                  <c:v>226.12239583333334</c:v>
                </c:pt>
                <c:pt idx="87984">
                  <c:v>226.125</c:v>
                </c:pt>
                <c:pt idx="87985">
                  <c:v>226.12760416666666</c:v>
                </c:pt>
                <c:pt idx="87986">
                  <c:v>226.13020833333334</c:v>
                </c:pt>
                <c:pt idx="87987">
                  <c:v>226.1328125</c:v>
                </c:pt>
                <c:pt idx="87988">
                  <c:v>226.13541666666666</c:v>
                </c:pt>
                <c:pt idx="87989">
                  <c:v>226.13802083333334</c:v>
                </c:pt>
                <c:pt idx="87990">
                  <c:v>226.140625</c:v>
                </c:pt>
                <c:pt idx="87991">
                  <c:v>226.14322916666666</c:v>
                </c:pt>
                <c:pt idx="87992">
                  <c:v>226.14583333333334</c:v>
                </c:pt>
                <c:pt idx="87993">
                  <c:v>226.1484375</c:v>
                </c:pt>
                <c:pt idx="87994">
                  <c:v>226.15104166666666</c:v>
                </c:pt>
                <c:pt idx="87995">
                  <c:v>226.15364583333334</c:v>
                </c:pt>
                <c:pt idx="87996">
                  <c:v>226.15625</c:v>
                </c:pt>
                <c:pt idx="87997">
                  <c:v>226.15885416666666</c:v>
                </c:pt>
                <c:pt idx="87998">
                  <c:v>226.16145833333334</c:v>
                </c:pt>
                <c:pt idx="87999">
                  <c:v>226.1640625</c:v>
                </c:pt>
                <c:pt idx="88000">
                  <c:v>226.16666666666666</c:v>
                </c:pt>
                <c:pt idx="88001">
                  <c:v>226.16927083333334</c:v>
                </c:pt>
                <c:pt idx="88002">
                  <c:v>226.171875</c:v>
                </c:pt>
                <c:pt idx="88003">
                  <c:v>226.17447916666666</c:v>
                </c:pt>
                <c:pt idx="88004">
                  <c:v>226.17708333333334</c:v>
                </c:pt>
                <c:pt idx="88005">
                  <c:v>226.1796875</c:v>
                </c:pt>
                <c:pt idx="88006">
                  <c:v>226.18229166666666</c:v>
                </c:pt>
                <c:pt idx="88007">
                  <c:v>226.18489583333334</c:v>
                </c:pt>
                <c:pt idx="88008">
                  <c:v>226.1875</c:v>
                </c:pt>
                <c:pt idx="88009">
                  <c:v>226.19010416666666</c:v>
                </c:pt>
                <c:pt idx="88010">
                  <c:v>226.19270833333334</c:v>
                </c:pt>
                <c:pt idx="88011">
                  <c:v>226.1953125</c:v>
                </c:pt>
                <c:pt idx="88012">
                  <c:v>226.19791666666666</c:v>
                </c:pt>
                <c:pt idx="88013">
                  <c:v>226.20052083333334</c:v>
                </c:pt>
                <c:pt idx="88014">
                  <c:v>226.203125</c:v>
                </c:pt>
                <c:pt idx="88015">
                  <c:v>226.20572916666666</c:v>
                </c:pt>
                <c:pt idx="88016">
                  <c:v>226.20833333333334</c:v>
                </c:pt>
                <c:pt idx="88017">
                  <c:v>226.2109375</c:v>
                </c:pt>
                <c:pt idx="88018">
                  <c:v>226.21354166666666</c:v>
                </c:pt>
                <c:pt idx="88019">
                  <c:v>226.21614583333334</c:v>
                </c:pt>
                <c:pt idx="88020">
                  <c:v>226.21875</c:v>
                </c:pt>
                <c:pt idx="88021">
                  <c:v>226.22135416666666</c:v>
                </c:pt>
                <c:pt idx="88022">
                  <c:v>226.22395833333334</c:v>
                </c:pt>
                <c:pt idx="88023">
                  <c:v>226.2265625</c:v>
                </c:pt>
                <c:pt idx="88024">
                  <c:v>226.22916666666666</c:v>
                </c:pt>
                <c:pt idx="88025">
                  <c:v>226.23177083333334</c:v>
                </c:pt>
                <c:pt idx="88026">
                  <c:v>226.234375</c:v>
                </c:pt>
                <c:pt idx="88027">
                  <c:v>226.23697916666666</c:v>
                </c:pt>
                <c:pt idx="88028">
                  <c:v>226.23958333333334</c:v>
                </c:pt>
                <c:pt idx="88029">
                  <c:v>226.2421875</c:v>
                </c:pt>
                <c:pt idx="88030">
                  <c:v>226.24479166666666</c:v>
                </c:pt>
                <c:pt idx="88031">
                  <c:v>226.24739583333334</c:v>
                </c:pt>
                <c:pt idx="88032">
                  <c:v>226.25</c:v>
                </c:pt>
                <c:pt idx="88033">
                  <c:v>226.25260416666666</c:v>
                </c:pt>
                <c:pt idx="88034">
                  <c:v>226.25520833333334</c:v>
                </c:pt>
                <c:pt idx="88035">
                  <c:v>226.2578125</c:v>
                </c:pt>
                <c:pt idx="88036">
                  <c:v>226.26041666666666</c:v>
                </c:pt>
                <c:pt idx="88037">
                  <c:v>226.26302083333334</c:v>
                </c:pt>
                <c:pt idx="88038">
                  <c:v>226.265625</c:v>
                </c:pt>
                <c:pt idx="88039">
                  <c:v>226.26822916666666</c:v>
                </c:pt>
                <c:pt idx="88040">
                  <c:v>226.27083333333334</c:v>
                </c:pt>
                <c:pt idx="88041">
                  <c:v>226.2734375</c:v>
                </c:pt>
                <c:pt idx="88042">
                  <c:v>226.27604166666666</c:v>
                </c:pt>
                <c:pt idx="88043">
                  <c:v>226.27864583333334</c:v>
                </c:pt>
                <c:pt idx="88044">
                  <c:v>226.28125</c:v>
                </c:pt>
                <c:pt idx="88045">
                  <c:v>226.28385416666666</c:v>
                </c:pt>
                <c:pt idx="88046">
                  <c:v>226.28645833333334</c:v>
                </c:pt>
                <c:pt idx="88047">
                  <c:v>226.2890625</c:v>
                </c:pt>
                <c:pt idx="88048">
                  <c:v>226.29166666666666</c:v>
                </c:pt>
                <c:pt idx="88049">
                  <c:v>226.29427083333334</c:v>
                </c:pt>
                <c:pt idx="88050">
                  <c:v>226.296875</c:v>
                </c:pt>
                <c:pt idx="88051">
                  <c:v>226.29947916666666</c:v>
                </c:pt>
                <c:pt idx="88052">
                  <c:v>226.30208333333334</c:v>
                </c:pt>
                <c:pt idx="88053">
                  <c:v>226.3046875</c:v>
                </c:pt>
                <c:pt idx="88054">
                  <c:v>226.30729166666666</c:v>
                </c:pt>
                <c:pt idx="88055">
                  <c:v>226.30989583333334</c:v>
                </c:pt>
                <c:pt idx="88056">
                  <c:v>226.3125</c:v>
                </c:pt>
                <c:pt idx="88057">
                  <c:v>226.31510416666666</c:v>
                </c:pt>
                <c:pt idx="88058">
                  <c:v>226.31770833333334</c:v>
                </c:pt>
                <c:pt idx="88059">
                  <c:v>226.3203125</c:v>
                </c:pt>
                <c:pt idx="88060">
                  <c:v>226.32291666666666</c:v>
                </c:pt>
                <c:pt idx="88061">
                  <c:v>226.32552083333334</c:v>
                </c:pt>
                <c:pt idx="88062">
                  <c:v>226.328125</c:v>
                </c:pt>
                <c:pt idx="88063">
                  <c:v>226.33072916666666</c:v>
                </c:pt>
                <c:pt idx="88064">
                  <c:v>226.33333333333334</c:v>
                </c:pt>
                <c:pt idx="88065">
                  <c:v>226.3359375</c:v>
                </c:pt>
                <c:pt idx="88066">
                  <c:v>226.33854166666666</c:v>
                </c:pt>
                <c:pt idx="88067">
                  <c:v>226.34114583333334</c:v>
                </c:pt>
                <c:pt idx="88068">
                  <c:v>226.34375</c:v>
                </c:pt>
                <c:pt idx="88069">
                  <c:v>226.34635416666666</c:v>
                </c:pt>
                <c:pt idx="88070">
                  <c:v>226.34895833333334</c:v>
                </c:pt>
                <c:pt idx="88071">
                  <c:v>226.3515625</c:v>
                </c:pt>
                <c:pt idx="88072">
                  <c:v>226.35416666666666</c:v>
                </c:pt>
                <c:pt idx="88073">
                  <c:v>226.35677083333334</c:v>
                </c:pt>
                <c:pt idx="88074">
                  <c:v>226.359375</c:v>
                </c:pt>
                <c:pt idx="88075">
                  <c:v>226.36197916666666</c:v>
                </c:pt>
                <c:pt idx="88076">
                  <c:v>226.36458333333334</c:v>
                </c:pt>
                <c:pt idx="88077">
                  <c:v>226.3671875</c:v>
                </c:pt>
                <c:pt idx="88078">
                  <c:v>226.36979166666666</c:v>
                </c:pt>
                <c:pt idx="88079">
                  <c:v>226.37239583333334</c:v>
                </c:pt>
                <c:pt idx="88080">
                  <c:v>226.375</c:v>
                </c:pt>
                <c:pt idx="88081">
                  <c:v>226.37760416666666</c:v>
                </c:pt>
                <c:pt idx="88082">
                  <c:v>226.38020833333334</c:v>
                </c:pt>
                <c:pt idx="88083">
                  <c:v>226.3828125</c:v>
                </c:pt>
                <c:pt idx="88084">
                  <c:v>226.38541666666666</c:v>
                </c:pt>
                <c:pt idx="88085">
                  <c:v>226.38802083333334</c:v>
                </c:pt>
                <c:pt idx="88086">
                  <c:v>226.390625</c:v>
                </c:pt>
                <c:pt idx="88087">
                  <c:v>226.39322916666666</c:v>
                </c:pt>
                <c:pt idx="88088">
                  <c:v>226.39583333333334</c:v>
                </c:pt>
                <c:pt idx="88089">
                  <c:v>226.3984375</c:v>
                </c:pt>
                <c:pt idx="88090">
                  <c:v>226.40104166666666</c:v>
                </c:pt>
                <c:pt idx="88091">
                  <c:v>226.40364583333334</c:v>
                </c:pt>
                <c:pt idx="88092">
                  <c:v>226.40625</c:v>
                </c:pt>
                <c:pt idx="88093">
                  <c:v>226.40885416666666</c:v>
                </c:pt>
                <c:pt idx="88094">
                  <c:v>226.41145833333334</c:v>
                </c:pt>
                <c:pt idx="88095">
                  <c:v>226.4140625</c:v>
                </c:pt>
                <c:pt idx="88096">
                  <c:v>226.41666666666666</c:v>
                </c:pt>
                <c:pt idx="88097">
                  <c:v>226.41927083333334</c:v>
                </c:pt>
                <c:pt idx="88098">
                  <c:v>226.421875</c:v>
                </c:pt>
                <c:pt idx="88099">
                  <c:v>226.42447916666666</c:v>
                </c:pt>
                <c:pt idx="88100">
                  <c:v>226.42708333333334</c:v>
                </c:pt>
                <c:pt idx="88101">
                  <c:v>226.4296875</c:v>
                </c:pt>
                <c:pt idx="88102">
                  <c:v>226.43229166666666</c:v>
                </c:pt>
                <c:pt idx="88103">
                  <c:v>226.43489583333334</c:v>
                </c:pt>
                <c:pt idx="88104">
                  <c:v>226.4375</c:v>
                </c:pt>
                <c:pt idx="88105">
                  <c:v>226.44010416666666</c:v>
                </c:pt>
                <c:pt idx="88106">
                  <c:v>226.44270833333334</c:v>
                </c:pt>
                <c:pt idx="88107">
                  <c:v>226.4453125</c:v>
                </c:pt>
                <c:pt idx="88108">
                  <c:v>226.44791666666666</c:v>
                </c:pt>
                <c:pt idx="88109">
                  <c:v>226.45052083333334</c:v>
                </c:pt>
                <c:pt idx="88110">
                  <c:v>226.453125</c:v>
                </c:pt>
                <c:pt idx="88111">
                  <c:v>226.45572916666666</c:v>
                </c:pt>
                <c:pt idx="88112">
                  <c:v>226.45833333333334</c:v>
                </c:pt>
                <c:pt idx="88113">
                  <c:v>226.4609375</c:v>
                </c:pt>
                <c:pt idx="88114">
                  <c:v>226.46354166666666</c:v>
                </c:pt>
                <c:pt idx="88115">
                  <c:v>226.46614583333334</c:v>
                </c:pt>
                <c:pt idx="88116">
                  <c:v>226.46875</c:v>
                </c:pt>
                <c:pt idx="88117">
                  <c:v>226.47135416666666</c:v>
                </c:pt>
                <c:pt idx="88118">
                  <c:v>226.47395833333334</c:v>
                </c:pt>
                <c:pt idx="88119">
                  <c:v>226.4765625</c:v>
                </c:pt>
                <c:pt idx="88120">
                  <c:v>226.47916666666666</c:v>
                </c:pt>
                <c:pt idx="88121">
                  <c:v>226.48177083333334</c:v>
                </c:pt>
                <c:pt idx="88122">
                  <c:v>226.484375</c:v>
                </c:pt>
                <c:pt idx="88123">
                  <c:v>226.48697916666666</c:v>
                </c:pt>
                <c:pt idx="88124">
                  <c:v>226.48958333333334</c:v>
                </c:pt>
                <c:pt idx="88125">
                  <c:v>226.4921875</c:v>
                </c:pt>
                <c:pt idx="88126">
                  <c:v>226.49479166666666</c:v>
                </c:pt>
                <c:pt idx="88127">
                  <c:v>226.49739583333334</c:v>
                </c:pt>
                <c:pt idx="88128">
                  <c:v>226.5</c:v>
                </c:pt>
                <c:pt idx="88129">
                  <c:v>226.50260416666666</c:v>
                </c:pt>
                <c:pt idx="88130">
                  <c:v>226.50520833333334</c:v>
                </c:pt>
                <c:pt idx="88131">
                  <c:v>226.5078125</c:v>
                </c:pt>
                <c:pt idx="88132">
                  <c:v>226.51041666666666</c:v>
                </c:pt>
                <c:pt idx="88133">
                  <c:v>226.51302083333334</c:v>
                </c:pt>
                <c:pt idx="88134">
                  <c:v>226.515625</c:v>
                </c:pt>
                <c:pt idx="88135">
                  <c:v>226.51822916666666</c:v>
                </c:pt>
                <c:pt idx="88136">
                  <c:v>226.52083333333334</c:v>
                </c:pt>
                <c:pt idx="88137">
                  <c:v>226.5234375</c:v>
                </c:pt>
                <c:pt idx="88138">
                  <c:v>226.52604166666666</c:v>
                </c:pt>
                <c:pt idx="88139">
                  <c:v>226.52864583333334</c:v>
                </c:pt>
                <c:pt idx="88140">
                  <c:v>226.53125</c:v>
                </c:pt>
                <c:pt idx="88141">
                  <c:v>226.53385416666666</c:v>
                </c:pt>
                <c:pt idx="88142">
                  <c:v>226.53645833333334</c:v>
                </c:pt>
                <c:pt idx="88143">
                  <c:v>226.5390625</c:v>
                </c:pt>
                <c:pt idx="88144">
                  <c:v>226.54166666666666</c:v>
                </c:pt>
                <c:pt idx="88145">
                  <c:v>226.54427083333334</c:v>
                </c:pt>
                <c:pt idx="88146">
                  <c:v>226.546875</c:v>
                </c:pt>
                <c:pt idx="88147">
                  <c:v>226.54947916666666</c:v>
                </c:pt>
                <c:pt idx="88148">
                  <c:v>226.55208333333334</c:v>
                </c:pt>
                <c:pt idx="88149">
                  <c:v>226.5546875</c:v>
                </c:pt>
                <c:pt idx="88150">
                  <c:v>226.55729166666666</c:v>
                </c:pt>
                <c:pt idx="88151">
                  <c:v>226.55989583333334</c:v>
                </c:pt>
                <c:pt idx="88152">
                  <c:v>226.5625</c:v>
                </c:pt>
                <c:pt idx="88153">
                  <c:v>226.56510416666666</c:v>
                </c:pt>
                <c:pt idx="88154">
                  <c:v>226.56770833333334</c:v>
                </c:pt>
                <c:pt idx="88155">
                  <c:v>226.5703125</c:v>
                </c:pt>
                <c:pt idx="88156">
                  <c:v>226.57291666666666</c:v>
                </c:pt>
                <c:pt idx="88157">
                  <c:v>226.57552083333334</c:v>
                </c:pt>
                <c:pt idx="88158">
                  <c:v>226.578125</c:v>
                </c:pt>
                <c:pt idx="88159">
                  <c:v>226.58072916666666</c:v>
                </c:pt>
                <c:pt idx="88160">
                  <c:v>226.58333333333334</c:v>
                </c:pt>
                <c:pt idx="88161">
                  <c:v>226.5859375</c:v>
                </c:pt>
                <c:pt idx="88162">
                  <c:v>226.58854166666666</c:v>
                </c:pt>
                <c:pt idx="88163">
                  <c:v>226.59114583333334</c:v>
                </c:pt>
                <c:pt idx="88164">
                  <c:v>226.59375</c:v>
                </c:pt>
                <c:pt idx="88165">
                  <c:v>226.59635416666666</c:v>
                </c:pt>
                <c:pt idx="88166">
                  <c:v>226.59895833333334</c:v>
                </c:pt>
                <c:pt idx="88167">
                  <c:v>226.6015625</c:v>
                </c:pt>
                <c:pt idx="88168">
                  <c:v>226.60416666666666</c:v>
                </c:pt>
                <c:pt idx="88169">
                  <c:v>226.60677083333334</c:v>
                </c:pt>
                <c:pt idx="88170">
                  <c:v>226.609375</c:v>
                </c:pt>
                <c:pt idx="88171">
                  <c:v>226.61197916666666</c:v>
                </c:pt>
                <c:pt idx="88172">
                  <c:v>226.61458333333334</c:v>
                </c:pt>
                <c:pt idx="88173">
                  <c:v>226.6171875</c:v>
                </c:pt>
                <c:pt idx="88174">
                  <c:v>226.61979166666666</c:v>
                </c:pt>
                <c:pt idx="88175">
                  <c:v>226.62239583333334</c:v>
                </c:pt>
                <c:pt idx="88176">
                  <c:v>226.625</c:v>
                </c:pt>
                <c:pt idx="88177">
                  <c:v>226.62760416666666</c:v>
                </c:pt>
                <c:pt idx="88178">
                  <c:v>226.63020833333334</c:v>
                </c:pt>
                <c:pt idx="88179">
                  <c:v>226.6328125</c:v>
                </c:pt>
                <c:pt idx="88180">
                  <c:v>226.63541666666666</c:v>
                </c:pt>
                <c:pt idx="88181">
                  <c:v>226.63802083333334</c:v>
                </c:pt>
                <c:pt idx="88182">
                  <c:v>226.640625</c:v>
                </c:pt>
                <c:pt idx="88183">
                  <c:v>226.64322916666666</c:v>
                </c:pt>
                <c:pt idx="88184">
                  <c:v>226.64583333333334</c:v>
                </c:pt>
                <c:pt idx="88185">
                  <c:v>226.6484375</c:v>
                </c:pt>
                <c:pt idx="88186">
                  <c:v>226.65104166666666</c:v>
                </c:pt>
                <c:pt idx="88187">
                  <c:v>226.65364583333334</c:v>
                </c:pt>
                <c:pt idx="88188">
                  <c:v>226.65625</c:v>
                </c:pt>
                <c:pt idx="88189">
                  <c:v>226.65885416666666</c:v>
                </c:pt>
                <c:pt idx="88190">
                  <c:v>226.66145833333334</c:v>
                </c:pt>
                <c:pt idx="88191">
                  <c:v>226.6640625</c:v>
                </c:pt>
                <c:pt idx="88192">
                  <c:v>226.66666666666666</c:v>
                </c:pt>
                <c:pt idx="88193">
                  <c:v>226.66927083333334</c:v>
                </c:pt>
                <c:pt idx="88194">
                  <c:v>226.671875</c:v>
                </c:pt>
                <c:pt idx="88195">
                  <c:v>226.67447916666666</c:v>
                </c:pt>
                <c:pt idx="88196">
                  <c:v>226.67708333333334</c:v>
                </c:pt>
                <c:pt idx="88197">
                  <c:v>226.6796875</c:v>
                </c:pt>
                <c:pt idx="88198">
                  <c:v>226.68229166666666</c:v>
                </c:pt>
                <c:pt idx="88199">
                  <c:v>226.68489583333334</c:v>
                </c:pt>
                <c:pt idx="88200">
                  <c:v>226.6875</c:v>
                </c:pt>
                <c:pt idx="88201">
                  <c:v>226.69010416666666</c:v>
                </c:pt>
                <c:pt idx="88202">
                  <c:v>226.69270833333334</c:v>
                </c:pt>
                <c:pt idx="88203">
                  <c:v>226.6953125</c:v>
                </c:pt>
                <c:pt idx="88204">
                  <c:v>226.69791666666666</c:v>
                </c:pt>
                <c:pt idx="88205">
                  <c:v>226.70052083333334</c:v>
                </c:pt>
                <c:pt idx="88206">
                  <c:v>226.703125</c:v>
                </c:pt>
                <c:pt idx="88207">
                  <c:v>226.70572916666666</c:v>
                </c:pt>
                <c:pt idx="88208">
                  <c:v>226.70833333333334</c:v>
                </c:pt>
                <c:pt idx="88209">
                  <c:v>226.7109375</c:v>
                </c:pt>
                <c:pt idx="88210">
                  <c:v>226.71354166666666</c:v>
                </c:pt>
                <c:pt idx="88211">
                  <c:v>226.71614583333334</c:v>
                </c:pt>
                <c:pt idx="88212">
                  <c:v>226.71875</c:v>
                </c:pt>
                <c:pt idx="88213">
                  <c:v>226.72135416666666</c:v>
                </c:pt>
                <c:pt idx="88214">
                  <c:v>226.72395833333334</c:v>
                </c:pt>
                <c:pt idx="88215">
                  <c:v>226.7265625</c:v>
                </c:pt>
                <c:pt idx="88216">
                  <c:v>226.72916666666666</c:v>
                </c:pt>
                <c:pt idx="88217">
                  <c:v>226.73177083333334</c:v>
                </c:pt>
                <c:pt idx="88218">
                  <c:v>226.734375</c:v>
                </c:pt>
                <c:pt idx="88219">
                  <c:v>226.73697916666666</c:v>
                </c:pt>
                <c:pt idx="88220">
                  <c:v>226.73958333333334</c:v>
                </c:pt>
                <c:pt idx="88221">
                  <c:v>226.7421875</c:v>
                </c:pt>
                <c:pt idx="88222">
                  <c:v>226.74479166666666</c:v>
                </c:pt>
                <c:pt idx="88223">
                  <c:v>226.74739583333334</c:v>
                </c:pt>
                <c:pt idx="88224">
                  <c:v>226.75</c:v>
                </c:pt>
                <c:pt idx="88225">
                  <c:v>226.75260416666666</c:v>
                </c:pt>
                <c:pt idx="88226">
                  <c:v>226.75520833333334</c:v>
                </c:pt>
                <c:pt idx="88227">
                  <c:v>226.7578125</c:v>
                </c:pt>
                <c:pt idx="88228">
                  <c:v>226.76041666666666</c:v>
                </c:pt>
                <c:pt idx="88229">
                  <c:v>226.76302083333334</c:v>
                </c:pt>
                <c:pt idx="88230">
                  <c:v>226.765625</c:v>
                </c:pt>
                <c:pt idx="88231">
                  <c:v>226.76822916666666</c:v>
                </c:pt>
                <c:pt idx="88232">
                  <c:v>226.77083333333334</c:v>
                </c:pt>
                <c:pt idx="88233">
                  <c:v>226.7734375</c:v>
                </c:pt>
                <c:pt idx="88234">
                  <c:v>226.77604166666666</c:v>
                </c:pt>
                <c:pt idx="88235">
                  <c:v>226.77864583333334</c:v>
                </c:pt>
                <c:pt idx="88236">
                  <c:v>226.78125</c:v>
                </c:pt>
                <c:pt idx="88237">
                  <c:v>226.78385416666666</c:v>
                </c:pt>
                <c:pt idx="88238">
                  <c:v>226.78645833333334</c:v>
                </c:pt>
                <c:pt idx="88239">
                  <c:v>226.7890625</c:v>
                </c:pt>
                <c:pt idx="88240">
                  <c:v>226.79166666666666</c:v>
                </c:pt>
                <c:pt idx="88241">
                  <c:v>226.79427083333334</c:v>
                </c:pt>
                <c:pt idx="88242">
                  <c:v>226.796875</c:v>
                </c:pt>
                <c:pt idx="88243">
                  <c:v>226.79947916666666</c:v>
                </c:pt>
                <c:pt idx="88244">
                  <c:v>226.80208333333334</c:v>
                </c:pt>
                <c:pt idx="88245">
                  <c:v>226.8046875</c:v>
                </c:pt>
                <c:pt idx="88246">
                  <c:v>226.80729166666666</c:v>
                </c:pt>
                <c:pt idx="88247">
                  <c:v>226.80989583333334</c:v>
                </c:pt>
                <c:pt idx="88248">
                  <c:v>226.8125</c:v>
                </c:pt>
                <c:pt idx="88249">
                  <c:v>226.81510416666666</c:v>
                </c:pt>
                <c:pt idx="88250">
                  <c:v>226.81770833333334</c:v>
                </c:pt>
                <c:pt idx="88251">
                  <c:v>226.8203125</c:v>
                </c:pt>
                <c:pt idx="88252">
                  <c:v>226.82291666666666</c:v>
                </c:pt>
                <c:pt idx="88253">
                  <c:v>226.82552083333334</c:v>
                </c:pt>
                <c:pt idx="88254">
                  <c:v>226.828125</c:v>
                </c:pt>
                <c:pt idx="88255">
                  <c:v>226.83072916666666</c:v>
                </c:pt>
                <c:pt idx="88256">
                  <c:v>226.83333333333334</c:v>
                </c:pt>
                <c:pt idx="88257">
                  <c:v>226.8359375</c:v>
                </c:pt>
                <c:pt idx="88258">
                  <c:v>226.83854166666666</c:v>
                </c:pt>
                <c:pt idx="88259">
                  <c:v>226.84114583333334</c:v>
                </c:pt>
                <c:pt idx="88260">
                  <c:v>226.84375</c:v>
                </c:pt>
                <c:pt idx="88261">
                  <c:v>226.84635416666666</c:v>
                </c:pt>
                <c:pt idx="88262">
                  <c:v>226.84895833333334</c:v>
                </c:pt>
                <c:pt idx="88263">
                  <c:v>226.8515625</c:v>
                </c:pt>
                <c:pt idx="88264">
                  <c:v>226.85416666666666</c:v>
                </c:pt>
                <c:pt idx="88265">
                  <c:v>226.85677083333334</c:v>
                </c:pt>
                <c:pt idx="88266">
                  <c:v>226.859375</c:v>
                </c:pt>
                <c:pt idx="88267">
                  <c:v>226.86197916666666</c:v>
                </c:pt>
                <c:pt idx="88268">
                  <c:v>226.86458333333334</c:v>
                </c:pt>
                <c:pt idx="88269">
                  <c:v>226.8671875</c:v>
                </c:pt>
                <c:pt idx="88270">
                  <c:v>226.86979166666666</c:v>
                </c:pt>
                <c:pt idx="88271">
                  <c:v>226.87239583333334</c:v>
                </c:pt>
                <c:pt idx="88272">
                  <c:v>226.875</c:v>
                </c:pt>
                <c:pt idx="88273">
                  <c:v>226.87760416666666</c:v>
                </c:pt>
                <c:pt idx="88274">
                  <c:v>226.88020833333334</c:v>
                </c:pt>
                <c:pt idx="88275">
                  <c:v>226.8828125</c:v>
                </c:pt>
                <c:pt idx="88276">
                  <c:v>226.88541666666666</c:v>
                </c:pt>
                <c:pt idx="88277">
                  <c:v>226.88802083333334</c:v>
                </c:pt>
                <c:pt idx="88278">
                  <c:v>226.890625</c:v>
                </c:pt>
                <c:pt idx="88279">
                  <c:v>226.89322916666666</c:v>
                </c:pt>
                <c:pt idx="88280">
                  <c:v>226.89583333333334</c:v>
                </c:pt>
                <c:pt idx="88281">
                  <c:v>226.8984375</c:v>
                </c:pt>
                <c:pt idx="88282">
                  <c:v>226.90104166666666</c:v>
                </c:pt>
                <c:pt idx="88283">
                  <c:v>226.90364583333334</c:v>
                </c:pt>
                <c:pt idx="88284">
                  <c:v>226.90625</c:v>
                </c:pt>
                <c:pt idx="88285">
                  <c:v>226.90885416666666</c:v>
                </c:pt>
                <c:pt idx="88286">
                  <c:v>226.91145833333334</c:v>
                </c:pt>
                <c:pt idx="88287">
                  <c:v>226.9140625</c:v>
                </c:pt>
                <c:pt idx="88288">
                  <c:v>226.91666666666666</c:v>
                </c:pt>
                <c:pt idx="88289">
                  <c:v>226.91927083333334</c:v>
                </c:pt>
                <c:pt idx="88290">
                  <c:v>226.921875</c:v>
                </c:pt>
                <c:pt idx="88291">
                  <c:v>226.92447916666666</c:v>
                </c:pt>
                <c:pt idx="88292">
                  <c:v>226.92708333333334</c:v>
                </c:pt>
                <c:pt idx="88293">
                  <c:v>226.9296875</c:v>
                </c:pt>
                <c:pt idx="88294">
                  <c:v>226.93229166666666</c:v>
                </c:pt>
                <c:pt idx="88295">
                  <c:v>226.93489583333334</c:v>
                </c:pt>
                <c:pt idx="88296">
                  <c:v>226.9375</c:v>
                </c:pt>
                <c:pt idx="88297">
                  <c:v>226.94010416666666</c:v>
                </c:pt>
                <c:pt idx="88298">
                  <c:v>226.94270833333334</c:v>
                </c:pt>
                <c:pt idx="88299">
                  <c:v>226.9453125</c:v>
                </c:pt>
                <c:pt idx="88300">
                  <c:v>226.94791666666666</c:v>
                </c:pt>
                <c:pt idx="88301">
                  <c:v>226.95052083333334</c:v>
                </c:pt>
                <c:pt idx="88302">
                  <c:v>226.953125</c:v>
                </c:pt>
                <c:pt idx="88303">
                  <c:v>226.95572916666666</c:v>
                </c:pt>
                <c:pt idx="88304">
                  <c:v>226.95833333333334</c:v>
                </c:pt>
                <c:pt idx="88305">
                  <c:v>226.9609375</c:v>
                </c:pt>
                <c:pt idx="88306">
                  <c:v>226.96354166666666</c:v>
                </c:pt>
                <c:pt idx="88307">
                  <c:v>226.96614583333334</c:v>
                </c:pt>
                <c:pt idx="88308">
                  <c:v>226.96875</c:v>
                </c:pt>
                <c:pt idx="88309">
                  <c:v>226.97135416666666</c:v>
                </c:pt>
                <c:pt idx="88310">
                  <c:v>226.97395833333334</c:v>
                </c:pt>
                <c:pt idx="88311">
                  <c:v>226.9765625</c:v>
                </c:pt>
                <c:pt idx="88312">
                  <c:v>226.97916666666666</c:v>
                </c:pt>
                <c:pt idx="88313">
                  <c:v>226.98177083333334</c:v>
                </c:pt>
                <c:pt idx="88314">
                  <c:v>226.984375</c:v>
                </c:pt>
                <c:pt idx="88315">
                  <c:v>226.98697916666666</c:v>
                </c:pt>
                <c:pt idx="88316">
                  <c:v>226.98958333333334</c:v>
                </c:pt>
                <c:pt idx="88317">
                  <c:v>226.9921875</c:v>
                </c:pt>
                <c:pt idx="88318">
                  <c:v>226.99479166666666</c:v>
                </c:pt>
                <c:pt idx="88319">
                  <c:v>226.99739583333334</c:v>
                </c:pt>
                <c:pt idx="88320">
                  <c:v>227</c:v>
                </c:pt>
                <c:pt idx="88321">
                  <c:v>227.00260416666666</c:v>
                </c:pt>
                <c:pt idx="88322">
                  <c:v>227.00520833333334</c:v>
                </c:pt>
                <c:pt idx="88323">
                  <c:v>227.0078125</c:v>
                </c:pt>
                <c:pt idx="88324">
                  <c:v>227.01041666666666</c:v>
                </c:pt>
                <c:pt idx="88325">
                  <c:v>227.01302083333334</c:v>
                </c:pt>
                <c:pt idx="88326">
                  <c:v>227.015625</c:v>
                </c:pt>
                <c:pt idx="88327">
                  <c:v>227.01822916666666</c:v>
                </c:pt>
                <c:pt idx="88328">
                  <c:v>227.02083333333334</c:v>
                </c:pt>
                <c:pt idx="88329">
                  <c:v>227.0234375</c:v>
                </c:pt>
                <c:pt idx="88330">
                  <c:v>227.02604166666666</c:v>
                </c:pt>
                <c:pt idx="88331">
                  <c:v>227.02864583333334</c:v>
                </c:pt>
                <c:pt idx="88332">
                  <c:v>227.03125</c:v>
                </c:pt>
                <c:pt idx="88333">
                  <c:v>227.03385416666666</c:v>
                </c:pt>
                <c:pt idx="88334">
                  <c:v>227.03645833333334</c:v>
                </c:pt>
                <c:pt idx="88335">
                  <c:v>227.0390625</c:v>
                </c:pt>
                <c:pt idx="88336">
                  <c:v>227.04166666666666</c:v>
                </c:pt>
                <c:pt idx="88337">
                  <c:v>227.04427083333334</c:v>
                </c:pt>
                <c:pt idx="88338">
                  <c:v>227.046875</c:v>
                </c:pt>
                <c:pt idx="88339">
                  <c:v>227.04947916666666</c:v>
                </c:pt>
                <c:pt idx="88340">
                  <c:v>227.05208333333334</c:v>
                </c:pt>
                <c:pt idx="88341">
                  <c:v>227.0546875</c:v>
                </c:pt>
                <c:pt idx="88342">
                  <c:v>227.05729166666666</c:v>
                </c:pt>
                <c:pt idx="88343">
                  <c:v>227.05989583333334</c:v>
                </c:pt>
                <c:pt idx="88344">
                  <c:v>227.0625</c:v>
                </c:pt>
                <c:pt idx="88345">
                  <c:v>227.06510416666666</c:v>
                </c:pt>
                <c:pt idx="88346">
                  <c:v>227.06770833333334</c:v>
                </c:pt>
                <c:pt idx="88347">
                  <c:v>227.0703125</c:v>
                </c:pt>
                <c:pt idx="88348">
                  <c:v>227.07291666666666</c:v>
                </c:pt>
                <c:pt idx="88349">
                  <c:v>227.07552083333334</c:v>
                </c:pt>
                <c:pt idx="88350">
                  <c:v>227.078125</c:v>
                </c:pt>
                <c:pt idx="88351">
                  <c:v>227.08072916666666</c:v>
                </c:pt>
                <c:pt idx="88352">
                  <c:v>227.08333333333334</c:v>
                </c:pt>
                <c:pt idx="88353">
                  <c:v>227.0859375</c:v>
                </c:pt>
                <c:pt idx="88354">
                  <c:v>227.08854166666666</c:v>
                </c:pt>
                <c:pt idx="88355">
                  <c:v>227.09114583333334</c:v>
                </c:pt>
                <c:pt idx="88356">
                  <c:v>227.09375</c:v>
                </c:pt>
                <c:pt idx="88357">
                  <c:v>227.09635416666666</c:v>
                </c:pt>
                <c:pt idx="88358">
                  <c:v>227.09895833333334</c:v>
                </c:pt>
                <c:pt idx="88359">
                  <c:v>227.1015625</c:v>
                </c:pt>
                <c:pt idx="88360">
                  <c:v>227.10416666666666</c:v>
                </c:pt>
                <c:pt idx="88361">
                  <c:v>227.10677083333334</c:v>
                </c:pt>
                <c:pt idx="88362">
                  <c:v>227.109375</c:v>
                </c:pt>
                <c:pt idx="88363">
                  <c:v>227.11197916666666</c:v>
                </c:pt>
                <c:pt idx="88364">
                  <c:v>227.11458333333334</c:v>
                </c:pt>
                <c:pt idx="88365">
                  <c:v>227.1171875</c:v>
                </c:pt>
                <c:pt idx="88366">
                  <c:v>227.11979166666666</c:v>
                </c:pt>
                <c:pt idx="88367">
                  <c:v>227.12239583333334</c:v>
                </c:pt>
                <c:pt idx="88368">
                  <c:v>227.125</c:v>
                </c:pt>
                <c:pt idx="88369">
                  <c:v>227.12760416666666</c:v>
                </c:pt>
                <c:pt idx="88370">
                  <c:v>227.13020833333334</c:v>
                </c:pt>
                <c:pt idx="88371">
                  <c:v>227.1328125</c:v>
                </c:pt>
                <c:pt idx="88372">
                  <c:v>227.13541666666666</c:v>
                </c:pt>
                <c:pt idx="88373">
                  <c:v>227.13802083333334</c:v>
                </c:pt>
                <c:pt idx="88374">
                  <c:v>227.140625</c:v>
                </c:pt>
                <c:pt idx="88375">
                  <c:v>227.14322916666666</c:v>
                </c:pt>
                <c:pt idx="88376">
                  <c:v>227.14583333333334</c:v>
                </c:pt>
                <c:pt idx="88377">
                  <c:v>227.1484375</c:v>
                </c:pt>
                <c:pt idx="88378">
                  <c:v>227.15104166666666</c:v>
                </c:pt>
                <c:pt idx="88379">
                  <c:v>227.15364583333334</c:v>
                </c:pt>
                <c:pt idx="88380">
                  <c:v>227.15625</c:v>
                </c:pt>
                <c:pt idx="88381">
                  <c:v>227.15885416666666</c:v>
                </c:pt>
                <c:pt idx="88382">
                  <c:v>227.16145833333334</c:v>
                </c:pt>
                <c:pt idx="88383">
                  <c:v>227.1640625</c:v>
                </c:pt>
                <c:pt idx="88384">
                  <c:v>227.16666666666666</c:v>
                </c:pt>
                <c:pt idx="88385">
                  <c:v>227.16927083333334</c:v>
                </c:pt>
                <c:pt idx="88386">
                  <c:v>227.171875</c:v>
                </c:pt>
                <c:pt idx="88387">
                  <c:v>227.17447916666666</c:v>
                </c:pt>
                <c:pt idx="88388">
                  <c:v>227.17708333333334</c:v>
                </c:pt>
                <c:pt idx="88389">
                  <c:v>227.1796875</c:v>
                </c:pt>
                <c:pt idx="88390">
                  <c:v>227.18229166666666</c:v>
                </c:pt>
                <c:pt idx="88391">
                  <c:v>227.18489583333334</c:v>
                </c:pt>
                <c:pt idx="88392">
                  <c:v>227.1875</c:v>
                </c:pt>
                <c:pt idx="88393">
                  <c:v>227.19010416666666</c:v>
                </c:pt>
                <c:pt idx="88394">
                  <c:v>227.19270833333334</c:v>
                </c:pt>
                <c:pt idx="88395">
                  <c:v>227.1953125</c:v>
                </c:pt>
                <c:pt idx="88396">
                  <c:v>227.19791666666666</c:v>
                </c:pt>
                <c:pt idx="88397">
                  <c:v>227.20052083333334</c:v>
                </c:pt>
                <c:pt idx="88398">
                  <c:v>227.203125</c:v>
                </c:pt>
                <c:pt idx="88399">
                  <c:v>227.20572916666666</c:v>
                </c:pt>
                <c:pt idx="88400">
                  <c:v>227.20833333333334</c:v>
                </c:pt>
                <c:pt idx="88401">
                  <c:v>227.2109375</c:v>
                </c:pt>
                <c:pt idx="88402">
                  <c:v>227.21354166666666</c:v>
                </c:pt>
                <c:pt idx="88403">
                  <c:v>227.21614583333334</c:v>
                </c:pt>
                <c:pt idx="88404">
                  <c:v>227.21875</c:v>
                </c:pt>
                <c:pt idx="88405">
                  <c:v>227.22135416666666</c:v>
                </c:pt>
                <c:pt idx="88406">
                  <c:v>227.22395833333334</c:v>
                </c:pt>
                <c:pt idx="88407">
                  <c:v>227.2265625</c:v>
                </c:pt>
                <c:pt idx="88408">
                  <c:v>227.22916666666666</c:v>
                </c:pt>
                <c:pt idx="88409">
                  <c:v>227.23177083333334</c:v>
                </c:pt>
                <c:pt idx="88410">
                  <c:v>227.234375</c:v>
                </c:pt>
                <c:pt idx="88411">
                  <c:v>227.23697916666666</c:v>
                </c:pt>
                <c:pt idx="88412">
                  <c:v>227.23958333333334</c:v>
                </c:pt>
                <c:pt idx="88413">
                  <c:v>227.2421875</c:v>
                </c:pt>
                <c:pt idx="88414">
                  <c:v>227.24479166666666</c:v>
                </c:pt>
                <c:pt idx="88415">
                  <c:v>227.24739583333334</c:v>
                </c:pt>
                <c:pt idx="88416">
                  <c:v>227.25</c:v>
                </c:pt>
                <c:pt idx="88417">
                  <c:v>227.25260416666666</c:v>
                </c:pt>
                <c:pt idx="88418">
                  <c:v>227.25520833333334</c:v>
                </c:pt>
                <c:pt idx="88419">
                  <c:v>227.2578125</c:v>
                </c:pt>
                <c:pt idx="88420">
                  <c:v>227.26041666666666</c:v>
                </c:pt>
                <c:pt idx="88421">
                  <c:v>227.26302083333334</c:v>
                </c:pt>
                <c:pt idx="88422">
                  <c:v>227.265625</c:v>
                </c:pt>
                <c:pt idx="88423">
                  <c:v>227.26822916666666</c:v>
                </c:pt>
                <c:pt idx="88424">
                  <c:v>227.27083333333334</c:v>
                </c:pt>
                <c:pt idx="88425">
                  <c:v>227.2734375</c:v>
                </c:pt>
                <c:pt idx="88426">
                  <c:v>227.27604166666666</c:v>
                </c:pt>
                <c:pt idx="88427">
                  <c:v>227.27864583333334</c:v>
                </c:pt>
                <c:pt idx="88428">
                  <c:v>227.28125</c:v>
                </c:pt>
                <c:pt idx="88429">
                  <c:v>227.28385416666666</c:v>
                </c:pt>
                <c:pt idx="88430">
                  <c:v>227.28645833333334</c:v>
                </c:pt>
                <c:pt idx="88431">
                  <c:v>227.2890625</c:v>
                </c:pt>
                <c:pt idx="88432">
                  <c:v>227.29166666666666</c:v>
                </c:pt>
                <c:pt idx="88433">
                  <c:v>227.29427083333334</c:v>
                </c:pt>
                <c:pt idx="88434">
                  <c:v>227.296875</c:v>
                </c:pt>
                <c:pt idx="88435">
                  <c:v>227.29947916666666</c:v>
                </c:pt>
                <c:pt idx="88436">
                  <c:v>227.30208333333334</c:v>
                </c:pt>
                <c:pt idx="88437">
                  <c:v>227.3046875</c:v>
                </c:pt>
                <c:pt idx="88438">
                  <c:v>227.30729166666666</c:v>
                </c:pt>
                <c:pt idx="88439">
                  <c:v>227.30989583333334</c:v>
                </c:pt>
                <c:pt idx="88440">
                  <c:v>227.3125</c:v>
                </c:pt>
                <c:pt idx="88441">
                  <c:v>227.31510416666666</c:v>
                </c:pt>
                <c:pt idx="88442">
                  <c:v>227.31770833333334</c:v>
                </c:pt>
                <c:pt idx="88443">
                  <c:v>227.3203125</c:v>
                </c:pt>
                <c:pt idx="88444">
                  <c:v>227.32291666666666</c:v>
                </c:pt>
                <c:pt idx="88445">
                  <c:v>227.32552083333334</c:v>
                </c:pt>
                <c:pt idx="88446">
                  <c:v>227.328125</c:v>
                </c:pt>
                <c:pt idx="88447">
                  <c:v>227.33072916666666</c:v>
                </c:pt>
                <c:pt idx="88448">
                  <c:v>227.33333333333334</c:v>
                </c:pt>
                <c:pt idx="88449">
                  <c:v>227.3359375</c:v>
                </c:pt>
                <c:pt idx="88450">
                  <c:v>227.33854166666666</c:v>
                </c:pt>
                <c:pt idx="88451">
                  <c:v>227.34114583333334</c:v>
                </c:pt>
                <c:pt idx="88452">
                  <c:v>227.34375</c:v>
                </c:pt>
                <c:pt idx="88453">
                  <c:v>227.34635416666666</c:v>
                </c:pt>
                <c:pt idx="88454">
                  <c:v>227.34895833333334</c:v>
                </c:pt>
                <c:pt idx="88455">
                  <c:v>227.3515625</c:v>
                </c:pt>
                <c:pt idx="88456">
                  <c:v>227.35416666666666</c:v>
                </c:pt>
                <c:pt idx="88457">
                  <c:v>227.35677083333334</c:v>
                </c:pt>
                <c:pt idx="88458">
                  <c:v>227.359375</c:v>
                </c:pt>
                <c:pt idx="88459">
                  <c:v>227.36197916666666</c:v>
                </c:pt>
                <c:pt idx="88460">
                  <c:v>227.36458333333334</c:v>
                </c:pt>
                <c:pt idx="88461">
                  <c:v>227.3671875</c:v>
                </c:pt>
                <c:pt idx="88462">
                  <c:v>227.36979166666666</c:v>
                </c:pt>
                <c:pt idx="88463">
                  <c:v>227.37239583333334</c:v>
                </c:pt>
                <c:pt idx="88464">
                  <c:v>227.375</c:v>
                </c:pt>
                <c:pt idx="88465">
                  <c:v>227.37760416666666</c:v>
                </c:pt>
                <c:pt idx="88466">
                  <c:v>227.38020833333334</c:v>
                </c:pt>
                <c:pt idx="88467">
                  <c:v>227.3828125</c:v>
                </c:pt>
                <c:pt idx="88468">
                  <c:v>227.38541666666666</c:v>
                </c:pt>
                <c:pt idx="88469">
                  <c:v>227.38802083333334</c:v>
                </c:pt>
                <c:pt idx="88470">
                  <c:v>227.390625</c:v>
                </c:pt>
                <c:pt idx="88471">
                  <c:v>227.39322916666666</c:v>
                </c:pt>
                <c:pt idx="88472">
                  <c:v>227.39583333333334</c:v>
                </c:pt>
                <c:pt idx="88473">
                  <c:v>227.3984375</c:v>
                </c:pt>
                <c:pt idx="88474">
                  <c:v>227.40104166666666</c:v>
                </c:pt>
                <c:pt idx="88475">
                  <c:v>227.40364583333334</c:v>
                </c:pt>
                <c:pt idx="88476">
                  <c:v>227.40625</c:v>
                </c:pt>
                <c:pt idx="88477">
                  <c:v>227.40885416666666</c:v>
                </c:pt>
                <c:pt idx="88478">
                  <c:v>227.41145833333334</c:v>
                </c:pt>
                <c:pt idx="88479">
                  <c:v>227.4140625</c:v>
                </c:pt>
                <c:pt idx="88480">
                  <c:v>227.41666666666666</c:v>
                </c:pt>
                <c:pt idx="88481">
                  <c:v>227.41927083333334</c:v>
                </c:pt>
                <c:pt idx="88482">
                  <c:v>227.421875</c:v>
                </c:pt>
                <c:pt idx="88483">
                  <c:v>227.42447916666666</c:v>
                </c:pt>
                <c:pt idx="88484">
                  <c:v>227.42708333333334</c:v>
                </c:pt>
                <c:pt idx="88485">
                  <c:v>227.4296875</c:v>
                </c:pt>
                <c:pt idx="88486">
                  <c:v>227.43229166666666</c:v>
                </c:pt>
                <c:pt idx="88487">
                  <c:v>227.43489583333334</c:v>
                </c:pt>
                <c:pt idx="88488">
                  <c:v>227.4375</c:v>
                </c:pt>
                <c:pt idx="88489">
                  <c:v>227.44010416666666</c:v>
                </c:pt>
                <c:pt idx="88490">
                  <c:v>227.44270833333334</c:v>
                </c:pt>
                <c:pt idx="88491">
                  <c:v>227.4453125</c:v>
                </c:pt>
                <c:pt idx="88492">
                  <c:v>227.44791666666666</c:v>
                </c:pt>
                <c:pt idx="88493">
                  <c:v>227.45052083333334</c:v>
                </c:pt>
                <c:pt idx="88494">
                  <c:v>227.453125</c:v>
                </c:pt>
                <c:pt idx="88495">
                  <c:v>227.45572916666666</c:v>
                </c:pt>
                <c:pt idx="88496">
                  <c:v>227.45833333333334</c:v>
                </c:pt>
                <c:pt idx="88497">
                  <c:v>227.4609375</c:v>
                </c:pt>
                <c:pt idx="88498">
                  <c:v>227.46354166666666</c:v>
                </c:pt>
                <c:pt idx="88499">
                  <c:v>227.46614583333334</c:v>
                </c:pt>
                <c:pt idx="88500">
                  <c:v>227.46875</c:v>
                </c:pt>
                <c:pt idx="88501">
                  <c:v>227.47135416666666</c:v>
                </c:pt>
                <c:pt idx="88502">
                  <c:v>227.47395833333334</c:v>
                </c:pt>
                <c:pt idx="88503">
                  <c:v>227.4765625</c:v>
                </c:pt>
                <c:pt idx="88504">
                  <c:v>227.47916666666666</c:v>
                </c:pt>
                <c:pt idx="88505">
                  <c:v>227.48177083333334</c:v>
                </c:pt>
                <c:pt idx="88506">
                  <c:v>227.484375</c:v>
                </c:pt>
                <c:pt idx="88507">
                  <c:v>227.48697916666666</c:v>
                </c:pt>
                <c:pt idx="88508">
                  <c:v>227.48958333333334</c:v>
                </c:pt>
                <c:pt idx="88509">
                  <c:v>227.4921875</c:v>
                </c:pt>
                <c:pt idx="88510">
                  <c:v>227.49479166666666</c:v>
                </c:pt>
                <c:pt idx="88511">
                  <c:v>227.49739583333334</c:v>
                </c:pt>
                <c:pt idx="88512">
                  <c:v>227.5</c:v>
                </c:pt>
                <c:pt idx="88513">
                  <c:v>227.50260416666666</c:v>
                </c:pt>
                <c:pt idx="88514">
                  <c:v>227.50520833333334</c:v>
                </c:pt>
                <c:pt idx="88515">
                  <c:v>227.5078125</c:v>
                </c:pt>
                <c:pt idx="88516">
                  <c:v>227.51041666666666</c:v>
                </c:pt>
                <c:pt idx="88517">
                  <c:v>227.51302083333334</c:v>
                </c:pt>
                <c:pt idx="88518">
                  <c:v>227.515625</c:v>
                </c:pt>
                <c:pt idx="88519">
                  <c:v>227.51822916666666</c:v>
                </c:pt>
                <c:pt idx="88520">
                  <c:v>227.52083333333334</c:v>
                </c:pt>
                <c:pt idx="88521">
                  <c:v>227.5234375</c:v>
                </c:pt>
                <c:pt idx="88522">
                  <c:v>227.52604166666666</c:v>
                </c:pt>
                <c:pt idx="88523">
                  <c:v>227.52864583333334</c:v>
                </c:pt>
                <c:pt idx="88524">
                  <c:v>227.53125</c:v>
                </c:pt>
                <c:pt idx="88525">
                  <c:v>227.53385416666666</c:v>
                </c:pt>
                <c:pt idx="88526">
                  <c:v>227.53645833333334</c:v>
                </c:pt>
                <c:pt idx="88527">
                  <c:v>227.5390625</c:v>
                </c:pt>
                <c:pt idx="88528">
                  <c:v>227.54166666666666</c:v>
                </c:pt>
                <c:pt idx="88529">
                  <c:v>227.54427083333334</c:v>
                </c:pt>
                <c:pt idx="88530">
                  <c:v>227.546875</c:v>
                </c:pt>
                <c:pt idx="88531">
                  <c:v>227.54947916666666</c:v>
                </c:pt>
                <c:pt idx="88532">
                  <c:v>227.55208333333334</c:v>
                </c:pt>
                <c:pt idx="88533">
                  <c:v>227.5546875</c:v>
                </c:pt>
                <c:pt idx="88534">
                  <c:v>227.55729166666666</c:v>
                </c:pt>
                <c:pt idx="88535">
                  <c:v>227.55989583333334</c:v>
                </c:pt>
                <c:pt idx="88536">
                  <c:v>227.5625</c:v>
                </c:pt>
                <c:pt idx="88537">
                  <c:v>227.56510416666666</c:v>
                </c:pt>
                <c:pt idx="88538">
                  <c:v>227.56770833333334</c:v>
                </c:pt>
                <c:pt idx="88539">
                  <c:v>227.5703125</c:v>
                </c:pt>
                <c:pt idx="88540">
                  <c:v>227.57291666666666</c:v>
                </c:pt>
                <c:pt idx="88541">
                  <c:v>227.57552083333334</c:v>
                </c:pt>
                <c:pt idx="88542">
                  <c:v>227.578125</c:v>
                </c:pt>
                <c:pt idx="88543">
                  <c:v>227.58072916666666</c:v>
                </c:pt>
                <c:pt idx="88544">
                  <c:v>227.58333333333334</c:v>
                </c:pt>
                <c:pt idx="88545">
                  <c:v>227.5859375</c:v>
                </c:pt>
                <c:pt idx="88546">
                  <c:v>227.58854166666666</c:v>
                </c:pt>
                <c:pt idx="88547">
                  <c:v>227.59114583333334</c:v>
                </c:pt>
                <c:pt idx="88548">
                  <c:v>227.59375</c:v>
                </c:pt>
                <c:pt idx="88549">
                  <c:v>227.59635416666666</c:v>
                </c:pt>
                <c:pt idx="88550">
                  <c:v>227.59895833333334</c:v>
                </c:pt>
                <c:pt idx="88551">
                  <c:v>227.6015625</c:v>
                </c:pt>
                <c:pt idx="88552">
                  <c:v>227.60416666666666</c:v>
                </c:pt>
                <c:pt idx="88553">
                  <c:v>227.60677083333334</c:v>
                </c:pt>
                <c:pt idx="88554">
                  <c:v>227.609375</c:v>
                </c:pt>
                <c:pt idx="88555">
                  <c:v>227.61197916666666</c:v>
                </c:pt>
                <c:pt idx="88556">
                  <c:v>227.61458333333334</c:v>
                </c:pt>
                <c:pt idx="88557">
                  <c:v>227.6171875</c:v>
                </c:pt>
                <c:pt idx="88558">
                  <c:v>227.61979166666666</c:v>
                </c:pt>
                <c:pt idx="88559">
                  <c:v>227.62239583333334</c:v>
                </c:pt>
                <c:pt idx="88560">
                  <c:v>227.625</c:v>
                </c:pt>
                <c:pt idx="88561">
                  <c:v>227.62760416666666</c:v>
                </c:pt>
                <c:pt idx="88562">
                  <c:v>227.63020833333334</c:v>
                </c:pt>
                <c:pt idx="88563">
                  <c:v>227.6328125</c:v>
                </c:pt>
                <c:pt idx="88564">
                  <c:v>227.63541666666666</c:v>
                </c:pt>
                <c:pt idx="88565">
                  <c:v>227.63802083333334</c:v>
                </c:pt>
                <c:pt idx="88566">
                  <c:v>227.640625</c:v>
                </c:pt>
                <c:pt idx="88567">
                  <c:v>227.64322916666666</c:v>
                </c:pt>
                <c:pt idx="88568">
                  <c:v>227.64583333333334</c:v>
                </c:pt>
                <c:pt idx="88569">
                  <c:v>227.6484375</c:v>
                </c:pt>
                <c:pt idx="88570">
                  <c:v>227.65104166666666</c:v>
                </c:pt>
                <c:pt idx="88571">
                  <c:v>227.65364583333334</c:v>
                </c:pt>
                <c:pt idx="88572">
                  <c:v>227.65625</c:v>
                </c:pt>
                <c:pt idx="88573">
                  <c:v>227.65885416666666</c:v>
                </c:pt>
                <c:pt idx="88574">
                  <c:v>227.66145833333334</c:v>
                </c:pt>
                <c:pt idx="88575">
                  <c:v>227.6640625</c:v>
                </c:pt>
                <c:pt idx="88576">
                  <c:v>227.66666666666666</c:v>
                </c:pt>
                <c:pt idx="88577">
                  <c:v>227.66927083333334</c:v>
                </c:pt>
                <c:pt idx="88578">
                  <c:v>227.671875</c:v>
                </c:pt>
                <c:pt idx="88579">
                  <c:v>227.67447916666666</c:v>
                </c:pt>
                <c:pt idx="88580">
                  <c:v>227.67708333333334</c:v>
                </c:pt>
                <c:pt idx="88581">
                  <c:v>227.6796875</c:v>
                </c:pt>
                <c:pt idx="88582">
                  <c:v>227.68229166666666</c:v>
                </c:pt>
                <c:pt idx="88583">
                  <c:v>227.68489583333334</c:v>
                </c:pt>
                <c:pt idx="88584">
                  <c:v>227.6875</c:v>
                </c:pt>
                <c:pt idx="88585">
                  <c:v>227.69010416666666</c:v>
                </c:pt>
                <c:pt idx="88586">
                  <c:v>227.69270833333334</c:v>
                </c:pt>
                <c:pt idx="88587">
                  <c:v>227.6953125</c:v>
                </c:pt>
                <c:pt idx="88588">
                  <c:v>227.69791666666666</c:v>
                </c:pt>
                <c:pt idx="88589">
                  <c:v>227.70052083333334</c:v>
                </c:pt>
                <c:pt idx="88590">
                  <c:v>227.703125</c:v>
                </c:pt>
                <c:pt idx="88591">
                  <c:v>227.70572916666666</c:v>
                </c:pt>
                <c:pt idx="88592">
                  <c:v>227.70833333333334</c:v>
                </c:pt>
                <c:pt idx="88593">
                  <c:v>227.7109375</c:v>
                </c:pt>
                <c:pt idx="88594">
                  <c:v>227.71354166666666</c:v>
                </c:pt>
                <c:pt idx="88595">
                  <c:v>227.71614583333334</c:v>
                </c:pt>
                <c:pt idx="88596">
                  <c:v>227.71875</c:v>
                </c:pt>
                <c:pt idx="88597">
                  <c:v>227.72135416666666</c:v>
                </c:pt>
                <c:pt idx="88598">
                  <c:v>227.72395833333334</c:v>
                </c:pt>
                <c:pt idx="88599">
                  <c:v>227.7265625</c:v>
                </c:pt>
                <c:pt idx="88600">
                  <c:v>227.72916666666666</c:v>
                </c:pt>
                <c:pt idx="88601">
                  <c:v>227.73177083333334</c:v>
                </c:pt>
                <c:pt idx="88602">
                  <c:v>227.734375</c:v>
                </c:pt>
                <c:pt idx="88603">
                  <c:v>227.73697916666666</c:v>
                </c:pt>
                <c:pt idx="88604">
                  <c:v>227.73958333333334</c:v>
                </c:pt>
                <c:pt idx="88605">
                  <c:v>227.7421875</c:v>
                </c:pt>
                <c:pt idx="88606">
                  <c:v>227.74479166666666</c:v>
                </c:pt>
                <c:pt idx="88607">
                  <c:v>227.74739583333334</c:v>
                </c:pt>
                <c:pt idx="88608">
                  <c:v>227.75</c:v>
                </c:pt>
                <c:pt idx="88609">
                  <c:v>227.75260416666666</c:v>
                </c:pt>
                <c:pt idx="88610">
                  <c:v>227.75520833333334</c:v>
                </c:pt>
                <c:pt idx="88611">
                  <c:v>227.7578125</c:v>
                </c:pt>
                <c:pt idx="88612">
                  <c:v>227.76041666666666</c:v>
                </c:pt>
                <c:pt idx="88613">
                  <c:v>227.76302083333334</c:v>
                </c:pt>
                <c:pt idx="88614">
                  <c:v>227.765625</c:v>
                </c:pt>
                <c:pt idx="88615">
                  <c:v>227.76822916666666</c:v>
                </c:pt>
                <c:pt idx="88616">
                  <c:v>227.77083333333334</c:v>
                </c:pt>
                <c:pt idx="88617">
                  <c:v>227.7734375</c:v>
                </c:pt>
                <c:pt idx="88618">
                  <c:v>227.77604166666666</c:v>
                </c:pt>
                <c:pt idx="88619">
                  <c:v>227.77864583333334</c:v>
                </c:pt>
                <c:pt idx="88620">
                  <c:v>227.78125</c:v>
                </c:pt>
                <c:pt idx="88621">
                  <c:v>227.78385416666666</c:v>
                </c:pt>
                <c:pt idx="88622">
                  <c:v>227.78645833333334</c:v>
                </c:pt>
                <c:pt idx="88623">
                  <c:v>227.7890625</c:v>
                </c:pt>
                <c:pt idx="88624">
                  <c:v>227.79166666666666</c:v>
                </c:pt>
                <c:pt idx="88625">
                  <c:v>227.79427083333334</c:v>
                </c:pt>
                <c:pt idx="88626">
                  <c:v>227.796875</c:v>
                </c:pt>
                <c:pt idx="88627">
                  <c:v>227.79947916666666</c:v>
                </c:pt>
                <c:pt idx="88628">
                  <c:v>227.80208333333334</c:v>
                </c:pt>
                <c:pt idx="88629">
                  <c:v>227.8046875</c:v>
                </c:pt>
                <c:pt idx="88630">
                  <c:v>227.80729166666666</c:v>
                </c:pt>
                <c:pt idx="88631">
                  <c:v>227.80989583333334</c:v>
                </c:pt>
                <c:pt idx="88632">
                  <c:v>227.8125</c:v>
                </c:pt>
                <c:pt idx="88633">
                  <c:v>227.81510416666666</c:v>
                </c:pt>
                <c:pt idx="88634">
                  <c:v>227.81770833333334</c:v>
                </c:pt>
                <c:pt idx="88635">
                  <c:v>227.8203125</c:v>
                </c:pt>
                <c:pt idx="88636">
                  <c:v>227.82291666666666</c:v>
                </c:pt>
                <c:pt idx="88637">
                  <c:v>227.82552083333334</c:v>
                </c:pt>
                <c:pt idx="88638">
                  <c:v>227.828125</c:v>
                </c:pt>
                <c:pt idx="88639">
                  <c:v>227.83072916666666</c:v>
                </c:pt>
                <c:pt idx="88640">
                  <c:v>227.83333333333334</c:v>
                </c:pt>
                <c:pt idx="88641">
                  <c:v>227.8359375</c:v>
                </c:pt>
                <c:pt idx="88642">
                  <c:v>227.83854166666666</c:v>
                </c:pt>
                <c:pt idx="88643">
                  <c:v>227.84114583333334</c:v>
                </c:pt>
                <c:pt idx="88644">
                  <c:v>227.84375</c:v>
                </c:pt>
                <c:pt idx="88645">
                  <c:v>227.84635416666666</c:v>
                </c:pt>
                <c:pt idx="88646">
                  <c:v>227.84895833333334</c:v>
                </c:pt>
                <c:pt idx="88647">
                  <c:v>227.8515625</c:v>
                </c:pt>
                <c:pt idx="88648">
                  <c:v>227.85416666666666</c:v>
                </c:pt>
                <c:pt idx="88649">
                  <c:v>227.85677083333334</c:v>
                </c:pt>
                <c:pt idx="88650">
                  <c:v>227.859375</c:v>
                </c:pt>
                <c:pt idx="88651">
                  <c:v>227.86197916666666</c:v>
                </c:pt>
                <c:pt idx="88652">
                  <c:v>227.86458333333334</c:v>
                </c:pt>
                <c:pt idx="88653">
                  <c:v>227.8671875</c:v>
                </c:pt>
                <c:pt idx="88654">
                  <c:v>227.86979166666666</c:v>
                </c:pt>
                <c:pt idx="88655">
                  <c:v>227.87239583333334</c:v>
                </c:pt>
                <c:pt idx="88656">
                  <c:v>227.875</c:v>
                </c:pt>
                <c:pt idx="88657">
                  <c:v>227.87760416666666</c:v>
                </c:pt>
                <c:pt idx="88658">
                  <c:v>227.88020833333334</c:v>
                </c:pt>
                <c:pt idx="88659">
                  <c:v>227.8828125</c:v>
                </c:pt>
                <c:pt idx="88660">
                  <c:v>227.88541666666666</c:v>
                </c:pt>
                <c:pt idx="88661">
                  <c:v>227.88802083333334</c:v>
                </c:pt>
                <c:pt idx="88662">
                  <c:v>227.890625</c:v>
                </c:pt>
                <c:pt idx="88663">
                  <c:v>227.89322916666666</c:v>
                </c:pt>
                <c:pt idx="88664">
                  <c:v>227.89583333333334</c:v>
                </c:pt>
                <c:pt idx="88665">
                  <c:v>227.8984375</c:v>
                </c:pt>
                <c:pt idx="88666">
                  <c:v>227.90104166666666</c:v>
                </c:pt>
                <c:pt idx="88667">
                  <c:v>227.90364583333334</c:v>
                </c:pt>
                <c:pt idx="88668">
                  <c:v>227.90625</c:v>
                </c:pt>
                <c:pt idx="88669">
                  <c:v>227.90885416666666</c:v>
                </c:pt>
                <c:pt idx="88670">
                  <c:v>227.91145833333334</c:v>
                </c:pt>
                <c:pt idx="88671">
                  <c:v>227.9140625</c:v>
                </c:pt>
                <c:pt idx="88672">
                  <c:v>227.91666666666666</c:v>
                </c:pt>
                <c:pt idx="88673">
                  <c:v>227.91927083333334</c:v>
                </c:pt>
                <c:pt idx="88674">
                  <c:v>227.921875</c:v>
                </c:pt>
                <c:pt idx="88675">
                  <c:v>227.92447916666666</c:v>
                </c:pt>
                <c:pt idx="88676">
                  <c:v>227.92708333333334</c:v>
                </c:pt>
                <c:pt idx="88677">
                  <c:v>227.9296875</c:v>
                </c:pt>
                <c:pt idx="88678">
                  <c:v>227.93229166666666</c:v>
                </c:pt>
                <c:pt idx="88679">
                  <c:v>227.93489583333334</c:v>
                </c:pt>
                <c:pt idx="88680">
                  <c:v>227.9375</c:v>
                </c:pt>
                <c:pt idx="88681">
                  <c:v>227.94010416666666</c:v>
                </c:pt>
                <c:pt idx="88682">
                  <c:v>227.94270833333334</c:v>
                </c:pt>
                <c:pt idx="88683">
                  <c:v>227.9453125</c:v>
                </c:pt>
                <c:pt idx="88684">
                  <c:v>227.94791666666666</c:v>
                </c:pt>
                <c:pt idx="88685">
                  <c:v>227.95052083333334</c:v>
                </c:pt>
                <c:pt idx="88686">
                  <c:v>227.953125</c:v>
                </c:pt>
                <c:pt idx="88687">
                  <c:v>227.95572916666666</c:v>
                </c:pt>
                <c:pt idx="88688">
                  <c:v>227.95833333333334</c:v>
                </c:pt>
                <c:pt idx="88689">
                  <c:v>227.9609375</c:v>
                </c:pt>
                <c:pt idx="88690">
                  <c:v>227.96354166666666</c:v>
                </c:pt>
                <c:pt idx="88691">
                  <c:v>227.96614583333334</c:v>
                </c:pt>
                <c:pt idx="88692">
                  <c:v>227.96875</c:v>
                </c:pt>
                <c:pt idx="88693">
                  <c:v>227.97135416666666</c:v>
                </c:pt>
                <c:pt idx="88694">
                  <c:v>227.97395833333334</c:v>
                </c:pt>
                <c:pt idx="88695">
                  <c:v>227.9765625</c:v>
                </c:pt>
                <c:pt idx="88696">
                  <c:v>227.97916666666666</c:v>
                </c:pt>
                <c:pt idx="88697">
                  <c:v>227.98177083333334</c:v>
                </c:pt>
                <c:pt idx="88698">
                  <c:v>227.984375</c:v>
                </c:pt>
                <c:pt idx="88699">
                  <c:v>227.98697916666666</c:v>
                </c:pt>
                <c:pt idx="88700">
                  <c:v>227.98958333333334</c:v>
                </c:pt>
                <c:pt idx="88701">
                  <c:v>227.9921875</c:v>
                </c:pt>
                <c:pt idx="88702">
                  <c:v>227.99479166666666</c:v>
                </c:pt>
                <c:pt idx="88703">
                  <c:v>227.99739583333334</c:v>
                </c:pt>
                <c:pt idx="88704">
                  <c:v>228</c:v>
                </c:pt>
                <c:pt idx="88705">
                  <c:v>228.00260416666666</c:v>
                </c:pt>
                <c:pt idx="88706">
                  <c:v>228.00520833333334</c:v>
                </c:pt>
                <c:pt idx="88707">
                  <c:v>228.0078125</c:v>
                </c:pt>
                <c:pt idx="88708">
                  <c:v>228.01041666666666</c:v>
                </c:pt>
                <c:pt idx="88709">
                  <c:v>228.01302083333334</c:v>
                </c:pt>
                <c:pt idx="88710">
                  <c:v>228.015625</c:v>
                </c:pt>
                <c:pt idx="88711">
                  <c:v>228.01822916666666</c:v>
                </c:pt>
                <c:pt idx="88712">
                  <c:v>228.02083333333334</c:v>
                </c:pt>
                <c:pt idx="88713">
                  <c:v>228.0234375</c:v>
                </c:pt>
                <c:pt idx="88714">
                  <c:v>228.02604166666666</c:v>
                </c:pt>
                <c:pt idx="88715">
                  <c:v>228.02864583333334</c:v>
                </c:pt>
                <c:pt idx="88716">
                  <c:v>228.03125</c:v>
                </c:pt>
                <c:pt idx="88717">
                  <c:v>228.03385416666666</c:v>
                </c:pt>
                <c:pt idx="88718">
                  <c:v>228.03645833333334</c:v>
                </c:pt>
                <c:pt idx="88719">
                  <c:v>228.0390625</c:v>
                </c:pt>
                <c:pt idx="88720">
                  <c:v>228.04166666666666</c:v>
                </c:pt>
                <c:pt idx="88721">
                  <c:v>228.04427083333334</c:v>
                </c:pt>
                <c:pt idx="88722">
                  <c:v>228.046875</c:v>
                </c:pt>
                <c:pt idx="88723">
                  <c:v>228.04947916666666</c:v>
                </c:pt>
                <c:pt idx="88724">
                  <c:v>228.05208333333334</c:v>
                </c:pt>
                <c:pt idx="88725">
                  <c:v>228.0546875</c:v>
                </c:pt>
                <c:pt idx="88726">
                  <c:v>228.05729166666666</c:v>
                </c:pt>
                <c:pt idx="88727">
                  <c:v>228.05989583333334</c:v>
                </c:pt>
                <c:pt idx="88728">
                  <c:v>228.0625</c:v>
                </c:pt>
                <c:pt idx="88729">
                  <c:v>228.06510416666666</c:v>
                </c:pt>
                <c:pt idx="88730">
                  <c:v>228.06770833333334</c:v>
                </c:pt>
                <c:pt idx="88731">
                  <c:v>228.0703125</c:v>
                </c:pt>
                <c:pt idx="88732">
                  <c:v>228.07291666666666</c:v>
                </c:pt>
                <c:pt idx="88733">
                  <c:v>228.07552083333334</c:v>
                </c:pt>
                <c:pt idx="88734">
                  <c:v>228.078125</c:v>
                </c:pt>
                <c:pt idx="88735">
                  <c:v>228.08072916666666</c:v>
                </c:pt>
                <c:pt idx="88736">
                  <c:v>228.08333333333334</c:v>
                </c:pt>
                <c:pt idx="88737">
                  <c:v>228.0859375</c:v>
                </c:pt>
                <c:pt idx="88738">
                  <c:v>228.08854166666666</c:v>
                </c:pt>
                <c:pt idx="88739">
                  <c:v>228.09114583333334</c:v>
                </c:pt>
                <c:pt idx="88740">
                  <c:v>228.09375</c:v>
                </c:pt>
                <c:pt idx="88741">
                  <c:v>228.09635416666666</c:v>
                </c:pt>
                <c:pt idx="88742">
                  <c:v>228.09895833333334</c:v>
                </c:pt>
                <c:pt idx="88743">
                  <c:v>228.1015625</c:v>
                </c:pt>
                <c:pt idx="88744">
                  <c:v>228.10416666666666</c:v>
                </c:pt>
                <c:pt idx="88745">
                  <c:v>228.10677083333334</c:v>
                </c:pt>
                <c:pt idx="88746">
                  <c:v>228.109375</c:v>
                </c:pt>
                <c:pt idx="88747">
                  <c:v>228.11197916666666</c:v>
                </c:pt>
                <c:pt idx="88748">
                  <c:v>228.11458333333334</c:v>
                </c:pt>
                <c:pt idx="88749">
                  <c:v>228.1171875</c:v>
                </c:pt>
                <c:pt idx="88750">
                  <c:v>228.11979166666666</c:v>
                </c:pt>
                <c:pt idx="88751">
                  <c:v>228.12239583333334</c:v>
                </c:pt>
                <c:pt idx="88752">
                  <c:v>228.125</c:v>
                </c:pt>
                <c:pt idx="88753">
                  <c:v>228.12760416666666</c:v>
                </c:pt>
                <c:pt idx="88754">
                  <c:v>228.13020833333334</c:v>
                </c:pt>
                <c:pt idx="88755">
                  <c:v>228.1328125</c:v>
                </c:pt>
                <c:pt idx="88756">
                  <c:v>228.13541666666666</c:v>
                </c:pt>
                <c:pt idx="88757">
                  <c:v>228.13802083333334</c:v>
                </c:pt>
                <c:pt idx="88758">
                  <c:v>228.140625</c:v>
                </c:pt>
                <c:pt idx="88759">
                  <c:v>228.14322916666666</c:v>
                </c:pt>
                <c:pt idx="88760">
                  <c:v>228.14583333333334</c:v>
                </c:pt>
                <c:pt idx="88761">
                  <c:v>228.1484375</c:v>
                </c:pt>
                <c:pt idx="88762">
                  <c:v>228.15104166666666</c:v>
                </c:pt>
                <c:pt idx="88763">
                  <c:v>228.15364583333334</c:v>
                </c:pt>
                <c:pt idx="88764">
                  <c:v>228.15625</c:v>
                </c:pt>
                <c:pt idx="88765">
                  <c:v>228.15885416666666</c:v>
                </c:pt>
                <c:pt idx="88766">
                  <c:v>228.16145833333334</c:v>
                </c:pt>
                <c:pt idx="88767">
                  <c:v>228.1640625</c:v>
                </c:pt>
                <c:pt idx="88768">
                  <c:v>228.16666666666666</c:v>
                </c:pt>
                <c:pt idx="88769">
                  <c:v>228.16927083333334</c:v>
                </c:pt>
                <c:pt idx="88770">
                  <c:v>228.171875</c:v>
                </c:pt>
                <c:pt idx="88771">
                  <c:v>228.17447916666666</c:v>
                </c:pt>
                <c:pt idx="88772">
                  <c:v>228.17708333333334</c:v>
                </c:pt>
                <c:pt idx="88773">
                  <c:v>228.1796875</c:v>
                </c:pt>
                <c:pt idx="88774">
                  <c:v>228.18229166666666</c:v>
                </c:pt>
                <c:pt idx="88775">
                  <c:v>228.18489583333334</c:v>
                </c:pt>
                <c:pt idx="88776">
                  <c:v>228.1875</c:v>
                </c:pt>
                <c:pt idx="88777">
                  <c:v>228.19010416666666</c:v>
                </c:pt>
                <c:pt idx="88778">
                  <c:v>228.19270833333334</c:v>
                </c:pt>
                <c:pt idx="88779">
                  <c:v>228.1953125</c:v>
                </c:pt>
                <c:pt idx="88780">
                  <c:v>228.19791666666666</c:v>
                </c:pt>
                <c:pt idx="88781">
                  <c:v>228.20052083333334</c:v>
                </c:pt>
                <c:pt idx="88782">
                  <c:v>228.203125</c:v>
                </c:pt>
                <c:pt idx="88783">
                  <c:v>228.20572916666666</c:v>
                </c:pt>
                <c:pt idx="88784">
                  <c:v>228.20833333333334</c:v>
                </c:pt>
                <c:pt idx="88785">
                  <c:v>228.2109375</c:v>
                </c:pt>
                <c:pt idx="88786">
                  <c:v>228.21354166666666</c:v>
                </c:pt>
                <c:pt idx="88787">
                  <c:v>228.21614583333334</c:v>
                </c:pt>
                <c:pt idx="88788">
                  <c:v>228.21875</c:v>
                </c:pt>
                <c:pt idx="88789">
                  <c:v>228.22135416666666</c:v>
                </c:pt>
                <c:pt idx="88790">
                  <c:v>228.22395833333334</c:v>
                </c:pt>
                <c:pt idx="88791">
                  <c:v>228.2265625</c:v>
                </c:pt>
                <c:pt idx="88792">
                  <c:v>228.22916666666666</c:v>
                </c:pt>
                <c:pt idx="88793">
                  <c:v>228.23177083333334</c:v>
                </c:pt>
                <c:pt idx="88794">
                  <c:v>228.234375</c:v>
                </c:pt>
                <c:pt idx="88795">
                  <c:v>228.23697916666666</c:v>
                </c:pt>
                <c:pt idx="88796">
                  <c:v>228.23958333333334</c:v>
                </c:pt>
                <c:pt idx="88797">
                  <c:v>228.2421875</c:v>
                </c:pt>
                <c:pt idx="88798">
                  <c:v>228.24479166666666</c:v>
                </c:pt>
                <c:pt idx="88799">
                  <c:v>228.24739583333334</c:v>
                </c:pt>
                <c:pt idx="88800">
                  <c:v>228.25</c:v>
                </c:pt>
                <c:pt idx="88801">
                  <c:v>228.25260416666666</c:v>
                </c:pt>
                <c:pt idx="88802">
                  <c:v>228.25520833333334</c:v>
                </c:pt>
                <c:pt idx="88803">
                  <c:v>228.2578125</c:v>
                </c:pt>
                <c:pt idx="88804">
                  <c:v>228.26041666666666</c:v>
                </c:pt>
                <c:pt idx="88805">
                  <c:v>228.26302083333334</c:v>
                </c:pt>
                <c:pt idx="88806">
                  <c:v>228.265625</c:v>
                </c:pt>
                <c:pt idx="88807">
                  <c:v>228.26822916666666</c:v>
                </c:pt>
                <c:pt idx="88808">
                  <c:v>228.27083333333334</c:v>
                </c:pt>
                <c:pt idx="88809">
                  <c:v>228.2734375</c:v>
                </c:pt>
                <c:pt idx="88810">
                  <c:v>228.27604166666666</c:v>
                </c:pt>
                <c:pt idx="88811">
                  <c:v>228.27864583333334</c:v>
                </c:pt>
                <c:pt idx="88812">
                  <c:v>228.28125</c:v>
                </c:pt>
                <c:pt idx="88813">
                  <c:v>228.28385416666666</c:v>
                </c:pt>
                <c:pt idx="88814">
                  <c:v>228.28645833333334</c:v>
                </c:pt>
                <c:pt idx="88815">
                  <c:v>228.2890625</c:v>
                </c:pt>
                <c:pt idx="88816">
                  <c:v>228.29166666666666</c:v>
                </c:pt>
                <c:pt idx="88817">
                  <c:v>228.29427083333334</c:v>
                </c:pt>
                <c:pt idx="88818">
                  <c:v>228.296875</c:v>
                </c:pt>
                <c:pt idx="88819">
                  <c:v>228.29947916666666</c:v>
                </c:pt>
                <c:pt idx="88820">
                  <c:v>228.30208333333334</c:v>
                </c:pt>
                <c:pt idx="88821">
                  <c:v>228.3046875</c:v>
                </c:pt>
                <c:pt idx="88822">
                  <c:v>228.30729166666666</c:v>
                </c:pt>
                <c:pt idx="88823">
                  <c:v>228.30989583333334</c:v>
                </c:pt>
                <c:pt idx="88824">
                  <c:v>228.3125</c:v>
                </c:pt>
                <c:pt idx="88825">
                  <c:v>228.31510416666666</c:v>
                </c:pt>
                <c:pt idx="88826">
                  <c:v>228.31770833333334</c:v>
                </c:pt>
                <c:pt idx="88827">
                  <c:v>228.3203125</c:v>
                </c:pt>
                <c:pt idx="88828">
                  <c:v>228.32291666666666</c:v>
                </c:pt>
                <c:pt idx="88829">
                  <c:v>228.32552083333334</c:v>
                </c:pt>
                <c:pt idx="88830">
                  <c:v>228.328125</c:v>
                </c:pt>
                <c:pt idx="88831">
                  <c:v>228.33072916666666</c:v>
                </c:pt>
                <c:pt idx="88832">
                  <c:v>228.33333333333334</c:v>
                </c:pt>
                <c:pt idx="88833">
                  <c:v>228.3359375</c:v>
                </c:pt>
                <c:pt idx="88834">
                  <c:v>228.33854166666666</c:v>
                </c:pt>
                <c:pt idx="88835">
                  <c:v>228.34114583333334</c:v>
                </c:pt>
                <c:pt idx="88836">
                  <c:v>228.34375</c:v>
                </c:pt>
                <c:pt idx="88837">
                  <c:v>228.34635416666666</c:v>
                </c:pt>
                <c:pt idx="88838">
                  <c:v>228.34895833333334</c:v>
                </c:pt>
                <c:pt idx="88839">
                  <c:v>228.3515625</c:v>
                </c:pt>
                <c:pt idx="88840">
                  <c:v>228.35416666666666</c:v>
                </c:pt>
                <c:pt idx="88841">
                  <c:v>228.35677083333334</c:v>
                </c:pt>
                <c:pt idx="88842">
                  <c:v>228.359375</c:v>
                </c:pt>
                <c:pt idx="88843">
                  <c:v>228.36197916666666</c:v>
                </c:pt>
                <c:pt idx="88844">
                  <c:v>228.36458333333334</c:v>
                </c:pt>
                <c:pt idx="88845">
                  <c:v>228.3671875</c:v>
                </c:pt>
                <c:pt idx="88846">
                  <c:v>228.36979166666666</c:v>
                </c:pt>
                <c:pt idx="88847">
                  <c:v>228.37239583333334</c:v>
                </c:pt>
                <c:pt idx="88848">
                  <c:v>228.375</c:v>
                </c:pt>
                <c:pt idx="88849">
                  <c:v>228.37760416666666</c:v>
                </c:pt>
                <c:pt idx="88850">
                  <c:v>228.38020833333334</c:v>
                </c:pt>
                <c:pt idx="88851">
                  <c:v>228.3828125</c:v>
                </c:pt>
                <c:pt idx="88852">
                  <c:v>228.38541666666666</c:v>
                </c:pt>
                <c:pt idx="88853">
                  <c:v>228.38802083333334</c:v>
                </c:pt>
                <c:pt idx="88854">
                  <c:v>228.390625</c:v>
                </c:pt>
                <c:pt idx="88855">
                  <c:v>228.39322916666666</c:v>
                </c:pt>
                <c:pt idx="88856">
                  <c:v>228.39583333333334</c:v>
                </c:pt>
                <c:pt idx="88857">
                  <c:v>228.3984375</c:v>
                </c:pt>
                <c:pt idx="88858">
                  <c:v>228.40104166666666</c:v>
                </c:pt>
                <c:pt idx="88859">
                  <c:v>228.40364583333334</c:v>
                </c:pt>
                <c:pt idx="88860">
                  <c:v>228.40625</c:v>
                </c:pt>
                <c:pt idx="88861">
                  <c:v>228.40885416666666</c:v>
                </c:pt>
                <c:pt idx="88862">
                  <c:v>228.41145833333334</c:v>
                </c:pt>
                <c:pt idx="88863">
                  <c:v>228.4140625</c:v>
                </c:pt>
                <c:pt idx="88864">
                  <c:v>228.41666666666666</c:v>
                </c:pt>
                <c:pt idx="88865">
                  <c:v>228.41927083333334</c:v>
                </c:pt>
                <c:pt idx="88866">
                  <c:v>228.421875</c:v>
                </c:pt>
                <c:pt idx="88867">
                  <c:v>228.42447916666666</c:v>
                </c:pt>
                <c:pt idx="88868">
                  <c:v>228.42708333333334</c:v>
                </c:pt>
                <c:pt idx="88869">
                  <c:v>228.4296875</c:v>
                </c:pt>
                <c:pt idx="88870">
                  <c:v>228.43229166666666</c:v>
                </c:pt>
                <c:pt idx="88871">
                  <c:v>228.43489583333334</c:v>
                </c:pt>
                <c:pt idx="88872">
                  <c:v>228.4375</c:v>
                </c:pt>
                <c:pt idx="88873">
                  <c:v>228.44010416666666</c:v>
                </c:pt>
                <c:pt idx="88874">
                  <c:v>228.44270833333334</c:v>
                </c:pt>
                <c:pt idx="88875">
                  <c:v>228.4453125</c:v>
                </c:pt>
                <c:pt idx="88876">
                  <c:v>228.44791666666666</c:v>
                </c:pt>
                <c:pt idx="88877">
                  <c:v>228.45052083333334</c:v>
                </c:pt>
                <c:pt idx="88878">
                  <c:v>228.453125</c:v>
                </c:pt>
                <c:pt idx="88879">
                  <c:v>228.45572916666666</c:v>
                </c:pt>
                <c:pt idx="88880">
                  <c:v>228.45833333333334</c:v>
                </c:pt>
                <c:pt idx="88881">
                  <c:v>228.4609375</c:v>
                </c:pt>
                <c:pt idx="88882">
                  <c:v>228.46354166666666</c:v>
                </c:pt>
                <c:pt idx="88883">
                  <c:v>228.46614583333334</c:v>
                </c:pt>
                <c:pt idx="88884">
                  <c:v>228.46875</c:v>
                </c:pt>
                <c:pt idx="88885">
                  <c:v>228.47135416666666</c:v>
                </c:pt>
                <c:pt idx="88886">
                  <c:v>228.47395833333334</c:v>
                </c:pt>
                <c:pt idx="88887">
                  <c:v>228.4765625</c:v>
                </c:pt>
                <c:pt idx="88888">
                  <c:v>228.47916666666666</c:v>
                </c:pt>
                <c:pt idx="88889">
                  <c:v>228.48177083333334</c:v>
                </c:pt>
                <c:pt idx="88890">
                  <c:v>228.484375</c:v>
                </c:pt>
                <c:pt idx="88891">
                  <c:v>228.48697916666666</c:v>
                </c:pt>
                <c:pt idx="88892">
                  <c:v>228.48958333333334</c:v>
                </c:pt>
                <c:pt idx="88893">
                  <c:v>228.4921875</c:v>
                </c:pt>
                <c:pt idx="88894">
                  <c:v>228.49479166666666</c:v>
                </c:pt>
                <c:pt idx="88895">
                  <c:v>228.49739583333334</c:v>
                </c:pt>
                <c:pt idx="88896">
                  <c:v>228.5</c:v>
                </c:pt>
                <c:pt idx="88897">
                  <c:v>228.50260416666666</c:v>
                </c:pt>
                <c:pt idx="88898">
                  <c:v>228.50520833333334</c:v>
                </c:pt>
                <c:pt idx="88899">
                  <c:v>228.5078125</c:v>
                </c:pt>
                <c:pt idx="88900">
                  <c:v>228.51041666666666</c:v>
                </c:pt>
                <c:pt idx="88901">
                  <c:v>228.51302083333334</c:v>
                </c:pt>
                <c:pt idx="88902">
                  <c:v>228.515625</c:v>
                </c:pt>
                <c:pt idx="88903">
                  <c:v>228.51822916666666</c:v>
                </c:pt>
                <c:pt idx="88904">
                  <c:v>228.52083333333334</c:v>
                </c:pt>
                <c:pt idx="88905">
                  <c:v>228.5234375</c:v>
                </c:pt>
                <c:pt idx="88906">
                  <c:v>228.52604166666666</c:v>
                </c:pt>
                <c:pt idx="88907">
                  <c:v>228.52864583333334</c:v>
                </c:pt>
                <c:pt idx="88908">
                  <c:v>228.53125</c:v>
                </c:pt>
                <c:pt idx="88909">
                  <c:v>228.53385416666666</c:v>
                </c:pt>
                <c:pt idx="88910">
                  <c:v>228.53645833333334</c:v>
                </c:pt>
                <c:pt idx="88911">
                  <c:v>228.5390625</c:v>
                </c:pt>
                <c:pt idx="88912">
                  <c:v>228.54166666666666</c:v>
                </c:pt>
                <c:pt idx="88913">
                  <c:v>228.54427083333334</c:v>
                </c:pt>
                <c:pt idx="88914">
                  <c:v>228.546875</c:v>
                </c:pt>
                <c:pt idx="88915">
                  <c:v>228.54947916666666</c:v>
                </c:pt>
                <c:pt idx="88916">
                  <c:v>228.55208333333334</c:v>
                </c:pt>
                <c:pt idx="88917">
                  <c:v>228.5546875</c:v>
                </c:pt>
                <c:pt idx="88918">
                  <c:v>228.55729166666666</c:v>
                </c:pt>
                <c:pt idx="88919">
                  <c:v>228.55989583333334</c:v>
                </c:pt>
                <c:pt idx="88920">
                  <c:v>228.5625</c:v>
                </c:pt>
                <c:pt idx="88921">
                  <c:v>228.56510416666666</c:v>
                </c:pt>
                <c:pt idx="88922">
                  <c:v>228.56770833333334</c:v>
                </c:pt>
                <c:pt idx="88923">
                  <c:v>228.5703125</c:v>
                </c:pt>
                <c:pt idx="88924">
                  <c:v>228.57291666666666</c:v>
                </c:pt>
                <c:pt idx="88925">
                  <c:v>228.57552083333334</c:v>
                </c:pt>
                <c:pt idx="88926">
                  <c:v>228.578125</c:v>
                </c:pt>
                <c:pt idx="88927">
                  <c:v>228.58072916666666</c:v>
                </c:pt>
                <c:pt idx="88928">
                  <c:v>228.58333333333334</c:v>
                </c:pt>
                <c:pt idx="88929">
                  <c:v>228.5859375</c:v>
                </c:pt>
                <c:pt idx="88930">
                  <c:v>228.58854166666666</c:v>
                </c:pt>
                <c:pt idx="88931">
                  <c:v>228.59114583333334</c:v>
                </c:pt>
                <c:pt idx="88932">
                  <c:v>228.59375</c:v>
                </c:pt>
                <c:pt idx="88933">
                  <c:v>228.59635416666666</c:v>
                </c:pt>
                <c:pt idx="88934">
                  <c:v>228.59895833333334</c:v>
                </c:pt>
                <c:pt idx="88935">
                  <c:v>228.6015625</c:v>
                </c:pt>
                <c:pt idx="88936">
                  <c:v>228.60416666666666</c:v>
                </c:pt>
                <c:pt idx="88937">
                  <c:v>228.60677083333334</c:v>
                </c:pt>
                <c:pt idx="88938">
                  <c:v>228.609375</c:v>
                </c:pt>
                <c:pt idx="88939">
                  <c:v>228.61197916666666</c:v>
                </c:pt>
                <c:pt idx="88940">
                  <c:v>228.61458333333334</c:v>
                </c:pt>
                <c:pt idx="88941">
                  <c:v>228.6171875</c:v>
                </c:pt>
                <c:pt idx="88942">
                  <c:v>228.61979166666666</c:v>
                </c:pt>
                <c:pt idx="88943">
                  <c:v>228.62239583333334</c:v>
                </c:pt>
                <c:pt idx="88944">
                  <c:v>228.625</c:v>
                </c:pt>
                <c:pt idx="88945">
                  <c:v>228.62760416666666</c:v>
                </c:pt>
                <c:pt idx="88946">
                  <c:v>228.63020833333334</c:v>
                </c:pt>
                <c:pt idx="88947">
                  <c:v>228.6328125</c:v>
                </c:pt>
                <c:pt idx="88948">
                  <c:v>228.63541666666666</c:v>
                </c:pt>
                <c:pt idx="88949">
                  <c:v>228.63802083333334</c:v>
                </c:pt>
                <c:pt idx="88950">
                  <c:v>228.640625</c:v>
                </c:pt>
                <c:pt idx="88951">
                  <c:v>228.64322916666666</c:v>
                </c:pt>
                <c:pt idx="88952">
                  <c:v>228.64583333333334</c:v>
                </c:pt>
                <c:pt idx="88953">
                  <c:v>228.6484375</c:v>
                </c:pt>
                <c:pt idx="88954">
                  <c:v>228.65104166666666</c:v>
                </c:pt>
                <c:pt idx="88955">
                  <c:v>228.65364583333334</c:v>
                </c:pt>
                <c:pt idx="88956">
                  <c:v>228.65625</c:v>
                </c:pt>
                <c:pt idx="88957">
                  <c:v>228.65885416666666</c:v>
                </c:pt>
                <c:pt idx="88958">
                  <c:v>228.66145833333334</c:v>
                </c:pt>
                <c:pt idx="88959">
                  <c:v>228.6640625</c:v>
                </c:pt>
                <c:pt idx="88960">
                  <c:v>228.66666666666666</c:v>
                </c:pt>
                <c:pt idx="88961">
                  <c:v>228.66927083333334</c:v>
                </c:pt>
                <c:pt idx="88962">
                  <c:v>228.671875</c:v>
                </c:pt>
                <c:pt idx="88963">
                  <c:v>228.67447916666666</c:v>
                </c:pt>
                <c:pt idx="88964">
                  <c:v>228.67708333333334</c:v>
                </c:pt>
                <c:pt idx="88965">
                  <c:v>228.6796875</c:v>
                </c:pt>
                <c:pt idx="88966">
                  <c:v>228.68229166666666</c:v>
                </c:pt>
                <c:pt idx="88967">
                  <c:v>228.68489583333334</c:v>
                </c:pt>
                <c:pt idx="88968">
                  <c:v>228.6875</c:v>
                </c:pt>
                <c:pt idx="88969">
                  <c:v>228.69010416666666</c:v>
                </c:pt>
                <c:pt idx="88970">
                  <c:v>228.69270833333334</c:v>
                </c:pt>
                <c:pt idx="88971">
                  <c:v>228.6953125</c:v>
                </c:pt>
                <c:pt idx="88972">
                  <c:v>228.69791666666666</c:v>
                </c:pt>
                <c:pt idx="88973">
                  <c:v>228.70052083333334</c:v>
                </c:pt>
                <c:pt idx="88974">
                  <c:v>228.703125</c:v>
                </c:pt>
                <c:pt idx="88975">
                  <c:v>228.70572916666666</c:v>
                </c:pt>
                <c:pt idx="88976">
                  <c:v>228.70833333333334</c:v>
                </c:pt>
                <c:pt idx="88977">
                  <c:v>228.7109375</c:v>
                </c:pt>
                <c:pt idx="88978">
                  <c:v>228.71354166666666</c:v>
                </c:pt>
                <c:pt idx="88979">
                  <c:v>228.71614583333334</c:v>
                </c:pt>
                <c:pt idx="88980">
                  <c:v>228.71875</c:v>
                </c:pt>
                <c:pt idx="88981">
                  <c:v>228.72135416666666</c:v>
                </c:pt>
                <c:pt idx="88982">
                  <c:v>228.72395833333334</c:v>
                </c:pt>
                <c:pt idx="88983">
                  <c:v>228.7265625</c:v>
                </c:pt>
                <c:pt idx="88984">
                  <c:v>228.72916666666666</c:v>
                </c:pt>
                <c:pt idx="88985">
                  <c:v>228.73177083333334</c:v>
                </c:pt>
                <c:pt idx="88986">
                  <c:v>228.734375</c:v>
                </c:pt>
                <c:pt idx="88987">
                  <c:v>228.73697916666666</c:v>
                </c:pt>
                <c:pt idx="88988">
                  <c:v>228.73958333333334</c:v>
                </c:pt>
                <c:pt idx="88989">
                  <c:v>228.7421875</c:v>
                </c:pt>
                <c:pt idx="88990">
                  <c:v>228.74479166666666</c:v>
                </c:pt>
                <c:pt idx="88991">
                  <c:v>228.74739583333334</c:v>
                </c:pt>
                <c:pt idx="88992">
                  <c:v>228.75</c:v>
                </c:pt>
                <c:pt idx="88993">
                  <c:v>228.75260416666666</c:v>
                </c:pt>
                <c:pt idx="88994">
                  <c:v>228.75520833333334</c:v>
                </c:pt>
                <c:pt idx="88995">
                  <c:v>228.7578125</c:v>
                </c:pt>
                <c:pt idx="88996">
                  <c:v>228.76041666666666</c:v>
                </c:pt>
                <c:pt idx="88997">
                  <c:v>228.76302083333334</c:v>
                </c:pt>
                <c:pt idx="88998">
                  <c:v>228.765625</c:v>
                </c:pt>
                <c:pt idx="88999">
                  <c:v>228.76822916666666</c:v>
                </c:pt>
                <c:pt idx="89000">
                  <c:v>228.77083333333334</c:v>
                </c:pt>
                <c:pt idx="89001">
                  <c:v>228.7734375</c:v>
                </c:pt>
                <c:pt idx="89002">
                  <c:v>228.77604166666666</c:v>
                </c:pt>
                <c:pt idx="89003">
                  <c:v>228.77864583333334</c:v>
                </c:pt>
                <c:pt idx="89004">
                  <c:v>228.78125</c:v>
                </c:pt>
                <c:pt idx="89005">
                  <c:v>228.78385416666666</c:v>
                </c:pt>
                <c:pt idx="89006">
                  <c:v>228.78645833333334</c:v>
                </c:pt>
                <c:pt idx="89007">
                  <c:v>228.7890625</c:v>
                </c:pt>
                <c:pt idx="89008">
                  <c:v>228.79166666666666</c:v>
                </c:pt>
                <c:pt idx="89009">
                  <c:v>228.79427083333334</c:v>
                </c:pt>
                <c:pt idx="89010">
                  <c:v>228.796875</c:v>
                </c:pt>
                <c:pt idx="89011">
                  <c:v>228.79947916666666</c:v>
                </c:pt>
                <c:pt idx="89012">
                  <c:v>228.80208333333334</c:v>
                </c:pt>
                <c:pt idx="89013">
                  <c:v>228.8046875</c:v>
                </c:pt>
                <c:pt idx="89014">
                  <c:v>228.80729166666666</c:v>
                </c:pt>
                <c:pt idx="89015">
                  <c:v>228.80989583333334</c:v>
                </c:pt>
                <c:pt idx="89016">
                  <c:v>228.8125</c:v>
                </c:pt>
                <c:pt idx="89017">
                  <c:v>228.81510416666666</c:v>
                </c:pt>
                <c:pt idx="89018">
                  <c:v>228.81770833333334</c:v>
                </c:pt>
                <c:pt idx="89019">
                  <c:v>228.8203125</c:v>
                </c:pt>
                <c:pt idx="89020">
                  <c:v>228.82291666666666</c:v>
                </c:pt>
                <c:pt idx="89021">
                  <c:v>228.82552083333334</c:v>
                </c:pt>
                <c:pt idx="89022">
                  <c:v>228.828125</c:v>
                </c:pt>
                <c:pt idx="89023">
                  <c:v>228.83072916666666</c:v>
                </c:pt>
                <c:pt idx="89024">
                  <c:v>228.83333333333334</c:v>
                </c:pt>
                <c:pt idx="89025">
                  <c:v>228.8359375</c:v>
                </c:pt>
                <c:pt idx="89026">
                  <c:v>228.83854166666666</c:v>
                </c:pt>
                <c:pt idx="89027">
                  <c:v>228.84114583333334</c:v>
                </c:pt>
                <c:pt idx="89028">
                  <c:v>228.84375</c:v>
                </c:pt>
                <c:pt idx="89029">
                  <c:v>228.84635416666666</c:v>
                </c:pt>
                <c:pt idx="89030">
                  <c:v>228.84895833333334</c:v>
                </c:pt>
                <c:pt idx="89031">
                  <c:v>228.8515625</c:v>
                </c:pt>
                <c:pt idx="89032">
                  <c:v>228.85416666666666</c:v>
                </c:pt>
                <c:pt idx="89033">
                  <c:v>228.85677083333334</c:v>
                </c:pt>
                <c:pt idx="89034">
                  <c:v>228.859375</c:v>
                </c:pt>
                <c:pt idx="89035">
                  <c:v>228.86197916666666</c:v>
                </c:pt>
                <c:pt idx="89036">
                  <c:v>228.86458333333334</c:v>
                </c:pt>
                <c:pt idx="89037">
                  <c:v>228.8671875</c:v>
                </c:pt>
                <c:pt idx="89038">
                  <c:v>228.86979166666666</c:v>
                </c:pt>
                <c:pt idx="89039">
                  <c:v>228.87239583333334</c:v>
                </c:pt>
                <c:pt idx="89040">
                  <c:v>228.875</c:v>
                </c:pt>
                <c:pt idx="89041">
                  <c:v>228.87760416666666</c:v>
                </c:pt>
                <c:pt idx="89042">
                  <c:v>228.88020833333334</c:v>
                </c:pt>
                <c:pt idx="89043">
                  <c:v>228.8828125</c:v>
                </c:pt>
                <c:pt idx="89044">
                  <c:v>228.88541666666666</c:v>
                </c:pt>
                <c:pt idx="89045">
                  <c:v>228.88802083333334</c:v>
                </c:pt>
                <c:pt idx="89046">
                  <c:v>228.890625</c:v>
                </c:pt>
                <c:pt idx="89047">
                  <c:v>228.89322916666666</c:v>
                </c:pt>
                <c:pt idx="89048">
                  <c:v>228.89583333333334</c:v>
                </c:pt>
                <c:pt idx="89049">
                  <c:v>228.8984375</c:v>
                </c:pt>
                <c:pt idx="89050">
                  <c:v>228.90104166666666</c:v>
                </c:pt>
                <c:pt idx="89051">
                  <c:v>228.90364583333334</c:v>
                </c:pt>
                <c:pt idx="89052">
                  <c:v>228.90625</c:v>
                </c:pt>
                <c:pt idx="89053">
                  <c:v>228.90885416666666</c:v>
                </c:pt>
                <c:pt idx="89054">
                  <c:v>228.91145833333334</c:v>
                </c:pt>
                <c:pt idx="89055">
                  <c:v>228.9140625</c:v>
                </c:pt>
                <c:pt idx="89056">
                  <c:v>228.91666666666666</c:v>
                </c:pt>
                <c:pt idx="89057">
                  <c:v>228.91927083333334</c:v>
                </c:pt>
                <c:pt idx="89058">
                  <c:v>228.921875</c:v>
                </c:pt>
                <c:pt idx="89059">
                  <c:v>228.92447916666666</c:v>
                </c:pt>
                <c:pt idx="89060">
                  <c:v>228.92708333333334</c:v>
                </c:pt>
                <c:pt idx="89061">
                  <c:v>228.9296875</c:v>
                </c:pt>
                <c:pt idx="89062">
                  <c:v>228.93229166666666</c:v>
                </c:pt>
                <c:pt idx="89063">
                  <c:v>228.93489583333334</c:v>
                </c:pt>
                <c:pt idx="89064">
                  <c:v>228.9375</c:v>
                </c:pt>
                <c:pt idx="89065">
                  <c:v>228.94010416666666</c:v>
                </c:pt>
                <c:pt idx="89066">
                  <c:v>228.94270833333334</c:v>
                </c:pt>
                <c:pt idx="89067">
                  <c:v>228.9453125</c:v>
                </c:pt>
                <c:pt idx="89068">
                  <c:v>228.94791666666666</c:v>
                </c:pt>
                <c:pt idx="89069">
                  <c:v>228.95052083333334</c:v>
                </c:pt>
                <c:pt idx="89070">
                  <c:v>228.953125</c:v>
                </c:pt>
                <c:pt idx="89071">
                  <c:v>228.95572916666666</c:v>
                </c:pt>
                <c:pt idx="89072">
                  <c:v>228.95833333333334</c:v>
                </c:pt>
                <c:pt idx="89073">
                  <c:v>228.9609375</c:v>
                </c:pt>
                <c:pt idx="89074">
                  <c:v>228.96354166666666</c:v>
                </c:pt>
                <c:pt idx="89075">
                  <c:v>228.96614583333334</c:v>
                </c:pt>
                <c:pt idx="89076">
                  <c:v>228.96875</c:v>
                </c:pt>
                <c:pt idx="89077">
                  <c:v>228.97135416666666</c:v>
                </c:pt>
                <c:pt idx="89078">
                  <c:v>228.97395833333334</c:v>
                </c:pt>
                <c:pt idx="89079">
                  <c:v>228.9765625</c:v>
                </c:pt>
                <c:pt idx="89080">
                  <c:v>228.97916666666666</c:v>
                </c:pt>
                <c:pt idx="89081">
                  <c:v>228.98177083333334</c:v>
                </c:pt>
                <c:pt idx="89082">
                  <c:v>228.984375</c:v>
                </c:pt>
                <c:pt idx="89083">
                  <c:v>228.98697916666666</c:v>
                </c:pt>
                <c:pt idx="89084">
                  <c:v>228.98958333333334</c:v>
                </c:pt>
                <c:pt idx="89085">
                  <c:v>228.9921875</c:v>
                </c:pt>
                <c:pt idx="89086">
                  <c:v>228.99479166666666</c:v>
                </c:pt>
                <c:pt idx="89087">
                  <c:v>228.99739583333334</c:v>
                </c:pt>
                <c:pt idx="89088">
                  <c:v>229</c:v>
                </c:pt>
                <c:pt idx="89089">
                  <c:v>229.00260416666666</c:v>
                </c:pt>
                <c:pt idx="89090">
                  <c:v>229.00520833333334</c:v>
                </c:pt>
                <c:pt idx="89091">
                  <c:v>229.0078125</c:v>
                </c:pt>
                <c:pt idx="89092">
                  <c:v>229.01041666666666</c:v>
                </c:pt>
                <c:pt idx="89093">
                  <c:v>229.01302083333334</c:v>
                </c:pt>
                <c:pt idx="89094">
                  <c:v>229.015625</c:v>
                </c:pt>
                <c:pt idx="89095">
                  <c:v>229.01822916666666</c:v>
                </c:pt>
                <c:pt idx="89096">
                  <c:v>229.02083333333334</c:v>
                </c:pt>
                <c:pt idx="89097">
                  <c:v>229.0234375</c:v>
                </c:pt>
                <c:pt idx="89098">
                  <c:v>229.02604166666666</c:v>
                </c:pt>
                <c:pt idx="89099">
                  <c:v>229.02864583333334</c:v>
                </c:pt>
                <c:pt idx="89100">
                  <c:v>229.03125</c:v>
                </c:pt>
                <c:pt idx="89101">
                  <c:v>229.03385416666666</c:v>
                </c:pt>
                <c:pt idx="89102">
                  <c:v>229.03645833333334</c:v>
                </c:pt>
                <c:pt idx="89103">
                  <c:v>229.0390625</c:v>
                </c:pt>
                <c:pt idx="89104">
                  <c:v>229.04166666666666</c:v>
                </c:pt>
                <c:pt idx="89105">
                  <c:v>229.04427083333334</c:v>
                </c:pt>
                <c:pt idx="89106">
                  <c:v>229.046875</c:v>
                </c:pt>
                <c:pt idx="89107">
                  <c:v>229.04947916666666</c:v>
                </c:pt>
                <c:pt idx="89108">
                  <c:v>229.05208333333334</c:v>
                </c:pt>
                <c:pt idx="89109">
                  <c:v>229.0546875</c:v>
                </c:pt>
                <c:pt idx="89110">
                  <c:v>229.05729166666666</c:v>
                </c:pt>
                <c:pt idx="89111">
                  <c:v>229.05989583333334</c:v>
                </c:pt>
                <c:pt idx="89112">
                  <c:v>229.0625</c:v>
                </c:pt>
                <c:pt idx="89113">
                  <c:v>229.06510416666666</c:v>
                </c:pt>
                <c:pt idx="89114">
                  <c:v>229.06770833333334</c:v>
                </c:pt>
                <c:pt idx="89115">
                  <c:v>229.0703125</c:v>
                </c:pt>
                <c:pt idx="89116">
                  <c:v>229.07291666666666</c:v>
                </c:pt>
                <c:pt idx="89117">
                  <c:v>229.07552083333334</c:v>
                </c:pt>
                <c:pt idx="89118">
                  <c:v>229.078125</c:v>
                </c:pt>
                <c:pt idx="89119">
                  <c:v>229.08072916666666</c:v>
                </c:pt>
                <c:pt idx="89120">
                  <c:v>229.08333333333334</c:v>
                </c:pt>
                <c:pt idx="89121">
                  <c:v>229.0859375</c:v>
                </c:pt>
                <c:pt idx="89122">
                  <c:v>229.08854166666666</c:v>
                </c:pt>
                <c:pt idx="89123">
                  <c:v>229.09114583333334</c:v>
                </c:pt>
                <c:pt idx="89124">
                  <c:v>229.09375</c:v>
                </c:pt>
                <c:pt idx="89125">
                  <c:v>229.09635416666666</c:v>
                </c:pt>
                <c:pt idx="89126">
                  <c:v>229.09895833333334</c:v>
                </c:pt>
                <c:pt idx="89127">
                  <c:v>229.1015625</c:v>
                </c:pt>
                <c:pt idx="89128">
                  <c:v>229.10416666666666</c:v>
                </c:pt>
                <c:pt idx="89129">
                  <c:v>229.10677083333334</c:v>
                </c:pt>
                <c:pt idx="89130">
                  <c:v>229.109375</c:v>
                </c:pt>
                <c:pt idx="89131">
                  <c:v>229.11197916666666</c:v>
                </c:pt>
                <c:pt idx="89132">
                  <c:v>229.11458333333334</c:v>
                </c:pt>
                <c:pt idx="89133">
                  <c:v>229.1171875</c:v>
                </c:pt>
                <c:pt idx="89134">
                  <c:v>229.11979166666666</c:v>
                </c:pt>
                <c:pt idx="89135">
                  <c:v>229.12239583333334</c:v>
                </c:pt>
                <c:pt idx="89136">
                  <c:v>229.125</c:v>
                </c:pt>
                <c:pt idx="89137">
                  <c:v>229.12760416666666</c:v>
                </c:pt>
                <c:pt idx="89138">
                  <c:v>229.13020833333334</c:v>
                </c:pt>
                <c:pt idx="89139">
                  <c:v>229.1328125</c:v>
                </c:pt>
                <c:pt idx="89140">
                  <c:v>229.13541666666666</c:v>
                </c:pt>
                <c:pt idx="89141">
                  <c:v>229.13802083333334</c:v>
                </c:pt>
                <c:pt idx="89142">
                  <c:v>229.140625</c:v>
                </c:pt>
                <c:pt idx="89143">
                  <c:v>229.14322916666666</c:v>
                </c:pt>
                <c:pt idx="89144">
                  <c:v>229.14583333333334</c:v>
                </c:pt>
                <c:pt idx="89145">
                  <c:v>229.1484375</c:v>
                </c:pt>
                <c:pt idx="89146">
                  <c:v>229.15104166666666</c:v>
                </c:pt>
                <c:pt idx="89147">
                  <c:v>229.15364583333334</c:v>
                </c:pt>
                <c:pt idx="89148">
                  <c:v>229.15625</c:v>
                </c:pt>
                <c:pt idx="89149">
                  <c:v>229.15885416666666</c:v>
                </c:pt>
                <c:pt idx="89150">
                  <c:v>229.16145833333334</c:v>
                </c:pt>
                <c:pt idx="89151">
                  <c:v>229.1640625</c:v>
                </c:pt>
                <c:pt idx="89152">
                  <c:v>229.16666666666666</c:v>
                </c:pt>
                <c:pt idx="89153">
                  <c:v>229.16927083333334</c:v>
                </c:pt>
                <c:pt idx="89154">
                  <c:v>229.171875</c:v>
                </c:pt>
                <c:pt idx="89155">
                  <c:v>229.17447916666666</c:v>
                </c:pt>
                <c:pt idx="89156">
                  <c:v>229.17708333333334</c:v>
                </c:pt>
                <c:pt idx="89157">
                  <c:v>229.1796875</c:v>
                </c:pt>
                <c:pt idx="89158">
                  <c:v>229.18229166666666</c:v>
                </c:pt>
                <c:pt idx="89159">
                  <c:v>229.18489583333334</c:v>
                </c:pt>
                <c:pt idx="89160">
                  <c:v>229.1875</c:v>
                </c:pt>
                <c:pt idx="89161">
                  <c:v>229.19010416666666</c:v>
                </c:pt>
                <c:pt idx="89162">
                  <c:v>229.19270833333334</c:v>
                </c:pt>
                <c:pt idx="89163">
                  <c:v>229.1953125</c:v>
                </c:pt>
                <c:pt idx="89164">
                  <c:v>229.19791666666666</c:v>
                </c:pt>
                <c:pt idx="89165">
                  <c:v>229.20052083333334</c:v>
                </c:pt>
                <c:pt idx="89166">
                  <c:v>229.203125</c:v>
                </c:pt>
                <c:pt idx="89167">
                  <c:v>229.20572916666666</c:v>
                </c:pt>
                <c:pt idx="89168">
                  <c:v>229.20833333333334</c:v>
                </c:pt>
                <c:pt idx="89169">
                  <c:v>229.2109375</c:v>
                </c:pt>
                <c:pt idx="89170">
                  <c:v>229.21354166666666</c:v>
                </c:pt>
                <c:pt idx="89171">
                  <c:v>229.21614583333334</c:v>
                </c:pt>
                <c:pt idx="89172">
                  <c:v>229.21875</c:v>
                </c:pt>
                <c:pt idx="89173">
                  <c:v>229.22135416666666</c:v>
                </c:pt>
                <c:pt idx="89174">
                  <c:v>229.22395833333334</c:v>
                </c:pt>
                <c:pt idx="89175">
                  <c:v>229.2265625</c:v>
                </c:pt>
                <c:pt idx="89176">
                  <c:v>229.22916666666666</c:v>
                </c:pt>
                <c:pt idx="89177">
                  <c:v>229.23177083333334</c:v>
                </c:pt>
                <c:pt idx="89178">
                  <c:v>229.234375</c:v>
                </c:pt>
                <c:pt idx="89179">
                  <c:v>229.23697916666666</c:v>
                </c:pt>
                <c:pt idx="89180">
                  <c:v>229.23958333333334</c:v>
                </c:pt>
                <c:pt idx="89181">
                  <c:v>229.2421875</c:v>
                </c:pt>
                <c:pt idx="89182">
                  <c:v>229.24479166666666</c:v>
                </c:pt>
                <c:pt idx="89183">
                  <c:v>229.24739583333334</c:v>
                </c:pt>
                <c:pt idx="89184">
                  <c:v>229.25</c:v>
                </c:pt>
                <c:pt idx="89185">
                  <c:v>229.25260416666666</c:v>
                </c:pt>
                <c:pt idx="89186">
                  <c:v>229.25520833333334</c:v>
                </c:pt>
                <c:pt idx="89187">
                  <c:v>229.2578125</c:v>
                </c:pt>
                <c:pt idx="89188">
                  <c:v>229.26041666666666</c:v>
                </c:pt>
                <c:pt idx="89189">
                  <c:v>229.26302083333334</c:v>
                </c:pt>
                <c:pt idx="89190">
                  <c:v>229.265625</c:v>
                </c:pt>
                <c:pt idx="89191">
                  <c:v>229.26822916666666</c:v>
                </c:pt>
                <c:pt idx="89192">
                  <c:v>229.27083333333334</c:v>
                </c:pt>
                <c:pt idx="89193">
                  <c:v>229.2734375</c:v>
                </c:pt>
                <c:pt idx="89194">
                  <c:v>229.27604166666666</c:v>
                </c:pt>
                <c:pt idx="89195">
                  <c:v>229.27864583333334</c:v>
                </c:pt>
                <c:pt idx="89196">
                  <c:v>229.28125</c:v>
                </c:pt>
                <c:pt idx="89197">
                  <c:v>229.28385416666666</c:v>
                </c:pt>
                <c:pt idx="89198">
                  <c:v>229.28645833333334</c:v>
                </c:pt>
                <c:pt idx="89199">
                  <c:v>229.2890625</c:v>
                </c:pt>
                <c:pt idx="89200">
                  <c:v>229.29166666666666</c:v>
                </c:pt>
                <c:pt idx="89201">
                  <c:v>229.29427083333334</c:v>
                </c:pt>
                <c:pt idx="89202">
                  <c:v>229.296875</c:v>
                </c:pt>
                <c:pt idx="89203">
                  <c:v>229.29947916666666</c:v>
                </c:pt>
                <c:pt idx="89204">
                  <c:v>229.30208333333334</c:v>
                </c:pt>
                <c:pt idx="89205">
                  <c:v>229.3046875</c:v>
                </c:pt>
                <c:pt idx="89206">
                  <c:v>229.30729166666666</c:v>
                </c:pt>
                <c:pt idx="89207">
                  <c:v>229.30989583333334</c:v>
                </c:pt>
                <c:pt idx="89208">
                  <c:v>229.3125</c:v>
                </c:pt>
                <c:pt idx="89209">
                  <c:v>229.31510416666666</c:v>
                </c:pt>
                <c:pt idx="89210">
                  <c:v>229.31770833333334</c:v>
                </c:pt>
                <c:pt idx="89211">
                  <c:v>229.3203125</c:v>
                </c:pt>
                <c:pt idx="89212">
                  <c:v>229.32291666666666</c:v>
                </c:pt>
                <c:pt idx="89213">
                  <c:v>229.32552083333334</c:v>
                </c:pt>
                <c:pt idx="89214">
                  <c:v>229.328125</c:v>
                </c:pt>
                <c:pt idx="89215">
                  <c:v>229.33072916666666</c:v>
                </c:pt>
                <c:pt idx="89216">
                  <c:v>229.33333333333334</c:v>
                </c:pt>
                <c:pt idx="89217">
                  <c:v>229.3359375</c:v>
                </c:pt>
                <c:pt idx="89218">
                  <c:v>229.33854166666666</c:v>
                </c:pt>
                <c:pt idx="89219">
                  <c:v>229.34114583333334</c:v>
                </c:pt>
                <c:pt idx="89220">
                  <c:v>229.34375</c:v>
                </c:pt>
                <c:pt idx="89221">
                  <c:v>229.34635416666666</c:v>
                </c:pt>
                <c:pt idx="89222">
                  <c:v>229.34895833333334</c:v>
                </c:pt>
                <c:pt idx="89223">
                  <c:v>229.3515625</c:v>
                </c:pt>
                <c:pt idx="89224">
                  <c:v>229.35416666666666</c:v>
                </c:pt>
                <c:pt idx="89225">
                  <c:v>229.35677083333334</c:v>
                </c:pt>
                <c:pt idx="89226">
                  <c:v>229.359375</c:v>
                </c:pt>
                <c:pt idx="89227">
                  <c:v>229.36197916666666</c:v>
                </c:pt>
                <c:pt idx="89228">
                  <c:v>229.36458333333334</c:v>
                </c:pt>
                <c:pt idx="89229">
                  <c:v>229.3671875</c:v>
                </c:pt>
                <c:pt idx="89230">
                  <c:v>229.36979166666666</c:v>
                </c:pt>
                <c:pt idx="89231">
                  <c:v>229.37239583333334</c:v>
                </c:pt>
                <c:pt idx="89232">
                  <c:v>229.375</c:v>
                </c:pt>
                <c:pt idx="89233">
                  <c:v>229.37760416666666</c:v>
                </c:pt>
                <c:pt idx="89234">
                  <c:v>229.38020833333334</c:v>
                </c:pt>
                <c:pt idx="89235">
                  <c:v>229.3828125</c:v>
                </c:pt>
                <c:pt idx="89236">
                  <c:v>229.38541666666666</c:v>
                </c:pt>
                <c:pt idx="89237">
                  <c:v>229.38802083333334</c:v>
                </c:pt>
                <c:pt idx="89238">
                  <c:v>229.390625</c:v>
                </c:pt>
                <c:pt idx="89239">
                  <c:v>229.39322916666666</c:v>
                </c:pt>
                <c:pt idx="89240">
                  <c:v>229.39583333333334</c:v>
                </c:pt>
                <c:pt idx="89241">
                  <c:v>229.3984375</c:v>
                </c:pt>
                <c:pt idx="89242">
                  <c:v>229.40104166666666</c:v>
                </c:pt>
                <c:pt idx="89243">
                  <c:v>229.40364583333334</c:v>
                </c:pt>
                <c:pt idx="89244">
                  <c:v>229.40625</c:v>
                </c:pt>
                <c:pt idx="89245">
                  <c:v>229.40885416666666</c:v>
                </c:pt>
                <c:pt idx="89246">
                  <c:v>229.41145833333334</c:v>
                </c:pt>
                <c:pt idx="89247">
                  <c:v>229.4140625</c:v>
                </c:pt>
                <c:pt idx="89248">
                  <c:v>229.41666666666666</c:v>
                </c:pt>
                <c:pt idx="89249">
                  <c:v>229.41927083333334</c:v>
                </c:pt>
                <c:pt idx="89250">
                  <c:v>229.421875</c:v>
                </c:pt>
                <c:pt idx="89251">
                  <c:v>229.42447916666666</c:v>
                </c:pt>
                <c:pt idx="89252">
                  <c:v>229.42708333333334</c:v>
                </c:pt>
                <c:pt idx="89253">
                  <c:v>229.4296875</c:v>
                </c:pt>
                <c:pt idx="89254">
                  <c:v>229.43229166666666</c:v>
                </c:pt>
                <c:pt idx="89255">
                  <c:v>229.43489583333334</c:v>
                </c:pt>
                <c:pt idx="89256">
                  <c:v>229.4375</c:v>
                </c:pt>
                <c:pt idx="89257">
                  <c:v>229.44010416666666</c:v>
                </c:pt>
                <c:pt idx="89258">
                  <c:v>229.44270833333334</c:v>
                </c:pt>
                <c:pt idx="89259">
                  <c:v>229.4453125</c:v>
                </c:pt>
                <c:pt idx="89260">
                  <c:v>229.44791666666666</c:v>
                </c:pt>
                <c:pt idx="89261">
                  <c:v>229.45052083333334</c:v>
                </c:pt>
                <c:pt idx="89262">
                  <c:v>229.453125</c:v>
                </c:pt>
                <c:pt idx="89263">
                  <c:v>229.45572916666666</c:v>
                </c:pt>
                <c:pt idx="89264">
                  <c:v>229.45833333333334</c:v>
                </c:pt>
                <c:pt idx="89265">
                  <c:v>229.4609375</c:v>
                </c:pt>
                <c:pt idx="89266">
                  <c:v>229.46354166666666</c:v>
                </c:pt>
                <c:pt idx="89267">
                  <c:v>229.46614583333334</c:v>
                </c:pt>
                <c:pt idx="89268">
                  <c:v>229.46875</c:v>
                </c:pt>
                <c:pt idx="89269">
                  <c:v>229.47135416666666</c:v>
                </c:pt>
                <c:pt idx="89270">
                  <c:v>229.47395833333334</c:v>
                </c:pt>
                <c:pt idx="89271">
                  <c:v>229.4765625</c:v>
                </c:pt>
                <c:pt idx="89272">
                  <c:v>229.47916666666666</c:v>
                </c:pt>
                <c:pt idx="89273">
                  <c:v>229.48177083333334</c:v>
                </c:pt>
                <c:pt idx="89274">
                  <c:v>229.484375</c:v>
                </c:pt>
                <c:pt idx="89275">
                  <c:v>229.48697916666666</c:v>
                </c:pt>
                <c:pt idx="89276">
                  <c:v>229.48958333333334</c:v>
                </c:pt>
                <c:pt idx="89277">
                  <c:v>229.4921875</c:v>
                </c:pt>
                <c:pt idx="89278">
                  <c:v>229.49479166666666</c:v>
                </c:pt>
                <c:pt idx="89279">
                  <c:v>229.49739583333334</c:v>
                </c:pt>
                <c:pt idx="89280">
                  <c:v>229.5</c:v>
                </c:pt>
                <c:pt idx="89281">
                  <c:v>229.50260416666666</c:v>
                </c:pt>
                <c:pt idx="89282">
                  <c:v>229.50520833333334</c:v>
                </c:pt>
                <c:pt idx="89283">
                  <c:v>229.5078125</c:v>
                </c:pt>
                <c:pt idx="89284">
                  <c:v>229.51041666666666</c:v>
                </c:pt>
                <c:pt idx="89285">
                  <c:v>229.51302083333334</c:v>
                </c:pt>
                <c:pt idx="89286">
                  <c:v>229.515625</c:v>
                </c:pt>
                <c:pt idx="89287">
                  <c:v>229.51822916666666</c:v>
                </c:pt>
                <c:pt idx="89288">
                  <c:v>229.52083333333334</c:v>
                </c:pt>
                <c:pt idx="89289">
                  <c:v>229.5234375</c:v>
                </c:pt>
                <c:pt idx="89290">
                  <c:v>229.52604166666666</c:v>
                </c:pt>
                <c:pt idx="89291">
                  <c:v>229.52864583333334</c:v>
                </c:pt>
                <c:pt idx="89292">
                  <c:v>229.53125</c:v>
                </c:pt>
                <c:pt idx="89293">
                  <c:v>229.53385416666666</c:v>
                </c:pt>
                <c:pt idx="89294">
                  <c:v>229.53645833333334</c:v>
                </c:pt>
                <c:pt idx="89295">
                  <c:v>229.5390625</c:v>
                </c:pt>
                <c:pt idx="89296">
                  <c:v>229.54166666666666</c:v>
                </c:pt>
                <c:pt idx="89297">
                  <c:v>229.54427083333334</c:v>
                </c:pt>
                <c:pt idx="89298">
                  <c:v>229.546875</c:v>
                </c:pt>
                <c:pt idx="89299">
                  <c:v>229.54947916666666</c:v>
                </c:pt>
                <c:pt idx="89300">
                  <c:v>229.55208333333334</c:v>
                </c:pt>
                <c:pt idx="89301">
                  <c:v>229.5546875</c:v>
                </c:pt>
                <c:pt idx="89302">
                  <c:v>229.55729166666666</c:v>
                </c:pt>
                <c:pt idx="89303">
                  <c:v>229.55989583333334</c:v>
                </c:pt>
                <c:pt idx="89304">
                  <c:v>229.5625</c:v>
                </c:pt>
                <c:pt idx="89305">
                  <c:v>229.56510416666666</c:v>
                </c:pt>
                <c:pt idx="89306">
                  <c:v>229.56770833333334</c:v>
                </c:pt>
                <c:pt idx="89307">
                  <c:v>229.5703125</c:v>
                </c:pt>
                <c:pt idx="89308">
                  <c:v>229.57291666666666</c:v>
                </c:pt>
                <c:pt idx="89309">
                  <c:v>229.57552083333334</c:v>
                </c:pt>
                <c:pt idx="89310">
                  <c:v>229.578125</c:v>
                </c:pt>
                <c:pt idx="89311">
                  <c:v>229.58072916666666</c:v>
                </c:pt>
                <c:pt idx="89312">
                  <c:v>229.58333333333334</c:v>
                </c:pt>
                <c:pt idx="89313">
                  <c:v>229.5859375</c:v>
                </c:pt>
                <c:pt idx="89314">
                  <c:v>229.58854166666666</c:v>
                </c:pt>
                <c:pt idx="89315">
                  <c:v>229.59114583333334</c:v>
                </c:pt>
                <c:pt idx="89316">
                  <c:v>229.59375</c:v>
                </c:pt>
                <c:pt idx="89317">
                  <c:v>229.59635416666666</c:v>
                </c:pt>
                <c:pt idx="89318">
                  <c:v>229.59895833333334</c:v>
                </c:pt>
                <c:pt idx="89319">
                  <c:v>229.6015625</c:v>
                </c:pt>
                <c:pt idx="89320">
                  <c:v>229.60416666666666</c:v>
                </c:pt>
                <c:pt idx="89321">
                  <c:v>229.60677083333334</c:v>
                </c:pt>
                <c:pt idx="89322">
                  <c:v>229.609375</c:v>
                </c:pt>
                <c:pt idx="89323">
                  <c:v>229.61197916666666</c:v>
                </c:pt>
                <c:pt idx="89324">
                  <c:v>229.61458333333334</c:v>
                </c:pt>
                <c:pt idx="89325">
                  <c:v>229.6171875</c:v>
                </c:pt>
                <c:pt idx="89326">
                  <c:v>229.61979166666666</c:v>
                </c:pt>
                <c:pt idx="89327">
                  <c:v>229.62239583333334</c:v>
                </c:pt>
                <c:pt idx="89328">
                  <c:v>229.625</c:v>
                </c:pt>
                <c:pt idx="89329">
                  <c:v>229.62760416666666</c:v>
                </c:pt>
                <c:pt idx="89330">
                  <c:v>229.63020833333334</c:v>
                </c:pt>
                <c:pt idx="89331">
                  <c:v>229.6328125</c:v>
                </c:pt>
                <c:pt idx="89332">
                  <c:v>229.63541666666666</c:v>
                </c:pt>
                <c:pt idx="89333">
                  <c:v>229.63802083333334</c:v>
                </c:pt>
                <c:pt idx="89334">
                  <c:v>229.640625</c:v>
                </c:pt>
                <c:pt idx="89335">
                  <c:v>229.64322916666666</c:v>
                </c:pt>
                <c:pt idx="89336">
                  <c:v>229.64583333333334</c:v>
                </c:pt>
                <c:pt idx="89337">
                  <c:v>229.6484375</c:v>
                </c:pt>
                <c:pt idx="89338">
                  <c:v>229.65104166666666</c:v>
                </c:pt>
                <c:pt idx="89339">
                  <c:v>229.65364583333334</c:v>
                </c:pt>
                <c:pt idx="89340">
                  <c:v>229.65625</c:v>
                </c:pt>
                <c:pt idx="89341">
                  <c:v>229.65885416666666</c:v>
                </c:pt>
                <c:pt idx="89342">
                  <c:v>229.66145833333334</c:v>
                </c:pt>
                <c:pt idx="89343">
                  <c:v>229.6640625</c:v>
                </c:pt>
                <c:pt idx="89344">
                  <c:v>229.66666666666666</c:v>
                </c:pt>
                <c:pt idx="89345">
                  <c:v>229.66927083333334</c:v>
                </c:pt>
                <c:pt idx="89346">
                  <c:v>229.671875</c:v>
                </c:pt>
                <c:pt idx="89347">
                  <c:v>229.67447916666666</c:v>
                </c:pt>
                <c:pt idx="89348">
                  <c:v>229.67708333333334</c:v>
                </c:pt>
                <c:pt idx="89349">
                  <c:v>229.6796875</c:v>
                </c:pt>
                <c:pt idx="89350">
                  <c:v>229.68229166666666</c:v>
                </c:pt>
                <c:pt idx="89351">
                  <c:v>229.68489583333334</c:v>
                </c:pt>
                <c:pt idx="89352">
                  <c:v>229.6875</c:v>
                </c:pt>
                <c:pt idx="89353">
                  <c:v>229.69010416666666</c:v>
                </c:pt>
                <c:pt idx="89354">
                  <c:v>229.69270833333334</c:v>
                </c:pt>
                <c:pt idx="89355">
                  <c:v>229.6953125</c:v>
                </c:pt>
                <c:pt idx="89356">
                  <c:v>229.69791666666666</c:v>
                </c:pt>
                <c:pt idx="89357">
                  <c:v>229.70052083333334</c:v>
                </c:pt>
                <c:pt idx="89358">
                  <c:v>229.703125</c:v>
                </c:pt>
                <c:pt idx="89359">
                  <c:v>229.70572916666666</c:v>
                </c:pt>
                <c:pt idx="89360">
                  <c:v>229.70833333333334</c:v>
                </c:pt>
                <c:pt idx="89361">
                  <c:v>229.7109375</c:v>
                </c:pt>
                <c:pt idx="89362">
                  <c:v>229.71354166666666</c:v>
                </c:pt>
                <c:pt idx="89363">
                  <c:v>229.71614583333334</c:v>
                </c:pt>
                <c:pt idx="89364">
                  <c:v>229.71875</c:v>
                </c:pt>
                <c:pt idx="89365">
                  <c:v>229.72135416666666</c:v>
                </c:pt>
                <c:pt idx="89366">
                  <c:v>229.72395833333334</c:v>
                </c:pt>
                <c:pt idx="89367">
                  <c:v>229.7265625</c:v>
                </c:pt>
                <c:pt idx="89368">
                  <c:v>229.72916666666666</c:v>
                </c:pt>
                <c:pt idx="89369">
                  <c:v>229.73177083333334</c:v>
                </c:pt>
                <c:pt idx="89370">
                  <c:v>229.734375</c:v>
                </c:pt>
                <c:pt idx="89371">
                  <c:v>229.73697916666666</c:v>
                </c:pt>
                <c:pt idx="89372">
                  <c:v>229.73958333333334</c:v>
                </c:pt>
                <c:pt idx="89373">
                  <c:v>229.7421875</c:v>
                </c:pt>
                <c:pt idx="89374">
                  <c:v>229.74479166666666</c:v>
                </c:pt>
                <c:pt idx="89375">
                  <c:v>229.74739583333334</c:v>
                </c:pt>
                <c:pt idx="89376">
                  <c:v>229.75</c:v>
                </c:pt>
                <c:pt idx="89377">
                  <c:v>229.75260416666666</c:v>
                </c:pt>
                <c:pt idx="89378">
                  <c:v>229.75520833333334</c:v>
                </c:pt>
                <c:pt idx="89379">
                  <c:v>229.7578125</c:v>
                </c:pt>
                <c:pt idx="89380">
                  <c:v>229.76041666666666</c:v>
                </c:pt>
                <c:pt idx="89381">
                  <c:v>229.76302083333334</c:v>
                </c:pt>
                <c:pt idx="89382">
                  <c:v>229.765625</c:v>
                </c:pt>
                <c:pt idx="89383">
                  <c:v>229.76822916666666</c:v>
                </c:pt>
                <c:pt idx="89384">
                  <c:v>229.77083333333334</c:v>
                </c:pt>
                <c:pt idx="89385">
                  <c:v>229.7734375</c:v>
                </c:pt>
                <c:pt idx="89386">
                  <c:v>229.77604166666666</c:v>
                </c:pt>
                <c:pt idx="89387">
                  <c:v>229.77864583333334</c:v>
                </c:pt>
                <c:pt idx="89388">
                  <c:v>229.78125</c:v>
                </c:pt>
                <c:pt idx="89389">
                  <c:v>229.78385416666666</c:v>
                </c:pt>
                <c:pt idx="89390">
                  <c:v>229.78645833333334</c:v>
                </c:pt>
                <c:pt idx="89391">
                  <c:v>229.7890625</c:v>
                </c:pt>
                <c:pt idx="89392">
                  <c:v>229.79166666666666</c:v>
                </c:pt>
                <c:pt idx="89393">
                  <c:v>229.79427083333334</c:v>
                </c:pt>
                <c:pt idx="89394">
                  <c:v>229.796875</c:v>
                </c:pt>
                <c:pt idx="89395">
                  <c:v>229.79947916666666</c:v>
                </c:pt>
                <c:pt idx="89396">
                  <c:v>229.80208333333334</c:v>
                </c:pt>
                <c:pt idx="89397">
                  <c:v>229.8046875</c:v>
                </c:pt>
                <c:pt idx="89398">
                  <c:v>229.80729166666666</c:v>
                </c:pt>
                <c:pt idx="89399">
                  <c:v>229.80989583333334</c:v>
                </c:pt>
                <c:pt idx="89400">
                  <c:v>229.8125</c:v>
                </c:pt>
                <c:pt idx="89401">
                  <c:v>229.81510416666666</c:v>
                </c:pt>
                <c:pt idx="89402">
                  <c:v>229.81770833333334</c:v>
                </c:pt>
                <c:pt idx="89403">
                  <c:v>229.8203125</c:v>
                </c:pt>
                <c:pt idx="89404">
                  <c:v>229.82291666666666</c:v>
                </c:pt>
                <c:pt idx="89405">
                  <c:v>229.82552083333334</c:v>
                </c:pt>
                <c:pt idx="89406">
                  <c:v>229.828125</c:v>
                </c:pt>
                <c:pt idx="89407">
                  <c:v>229.83072916666666</c:v>
                </c:pt>
                <c:pt idx="89408">
                  <c:v>229.83333333333334</c:v>
                </c:pt>
                <c:pt idx="89409">
                  <c:v>229.8359375</c:v>
                </c:pt>
                <c:pt idx="89410">
                  <c:v>229.83854166666666</c:v>
                </c:pt>
                <c:pt idx="89411">
                  <c:v>229.84114583333334</c:v>
                </c:pt>
                <c:pt idx="89412">
                  <c:v>229.84375</c:v>
                </c:pt>
                <c:pt idx="89413">
                  <c:v>229.84635416666666</c:v>
                </c:pt>
                <c:pt idx="89414">
                  <c:v>229.84895833333334</c:v>
                </c:pt>
                <c:pt idx="89415">
                  <c:v>229.8515625</c:v>
                </c:pt>
                <c:pt idx="89416">
                  <c:v>229.85416666666666</c:v>
                </c:pt>
                <c:pt idx="89417">
                  <c:v>229.85677083333334</c:v>
                </c:pt>
                <c:pt idx="89418">
                  <c:v>229.859375</c:v>
                </c:pt>
                <c:pt idx="89419">
                  <c:v>229.86197916666666</c:v>
                </c:pt>
                <c:pt idx="89420">
                  <c:v>229.86458333333334</c:v>
                </c:pt>
                <c:pt idx="89421">
                  <c:v>229.8671875</c:v>
                </c:pt>
                <c:pt idx="89422">
                  <c:v>229.86979166666666</c:v>
                </c:pt>
                <c:pt idx="89423">
                  <c:v>229.87239583333334</c:v>
                </c:pt>
                <c:pt idx="89424">
                  <c:v>229.875</c:v>
                </c:pt>
                <c:pt idx="89425">
                  <c:v>229.87760416666666</c:v>
                </c:pt>
                <c:pt idx="89426">
                  <c:v>229.88020833333334</c:v>
                </c:pt>
                <c:pt idx="89427">
                  <c:v>229.8828125</c:v>
                </c:pt>
                <c:pt idx="89428">
                  <c:v>229.88541666666666</c:v>
                </c:pt>
                <c:pt idx="89429">
                  <c:v>229.88802083333334</c:v>
                </c:pt>
                <c:pt idx="89430">
                  <c:v>229.890625</c:v>
                </c:pt>
                <c:pt idx="89431">
                  <c:v>229.89322916666666</c:v>
                </c:pt>
                <c:pt idx="89432">
                  <c:v>229.89583333333334</c:v>
                </c:pt>
                <c:pt idx="89433">
                  <c:v>229.8984375</c:v>
                </c:pt>
                <c:pt idx="89434">
                  <c:v>229.90104166666666</c:v>
                </c:pt>
                <c:pt idx="89435">
                  <c:v>229.90364583333334</c:v>
                </c:pt>
                <c:pt idx="89436">
                  <c:v>229.90625</c:v>
                </c:pt>
                <c:pt idx="89437">
                  <c:v>229.90885416666666</c:v>
                </c:pt>
                <c:pt idx="89438">
                  <c:v>229.91145833333334</c:v>
                </c:pt>
                <c:pt idx="89439">
                  <c:v>229.9140625</c:v>
                </c:pt>
                <c:pt idx="89440">
                  <c:v>229.91666666666666</c:v>
                </c:pt>
                <c:pt idx="89441">
                  <c:v>229.91927083333334</c:v>
                </c:pt>
                <c:pt idx="89442">
                  <c:v>229.921875</c:v>
                </c:pt>
                <c:pt idx="89443">
                  <c:v>229.92447916666666</c:v>
                </c:pt>
                <c:pt idx="89444">
                  <c:v>229.92708333333334</c:v>
                </c:pt>
                <c:pt idx="89445">
                  <c:v>229.9296875</c:v>
                </c:pt>
                <c:pt idx="89446">
                  <c:v>229.93229166666666</c:v>
                </c:pt>
                <c:pt idx="89447">
                  <c:v>229.93489583333334</c:v>
                </c:pt>
                <c:pt idx="89448">
                  <c:v>229.9375</c:v>
                </c:pt>
                <c:pt idx="89449">
                  <c:v>229.94010416666666</c:v>
                </c:pt>
                <c:pt idx="89450">
                  <c:v>229.94270833333334</c:v>
                </c:pt>
                <c:pt idx="89451">
                  <c:v>229.9453125</c:v>
                </c:pt>
                <c:pt idx="89452">
                  <c:v>229.94791666666666</c:v>
                </c:pt>
                <c:pt idx="89453">
                  <c:v>229.95052083333334</c:v>
                </c:pt>
                <c:pt idx="89454">
                  <c:v>229.953125</c:v>
                </c:pt>
                <c:pt idx="89455">
                  <c:v>229.95572916666666</c:v>
                </c:pt>
                <c:pt idx="89456">
                  <c:v>229.95833333333334</c:v>
                </c:pt>
                <c:pt idx="89457">
                  <c:v>229.9609375</c:v>
                </c:pt>
                <c:pt idx="89458">
                  <c:v>229.96354166666666</c:v>
                </c:pt>
                <c:pt idx="89459">
                  <c:v>229.96614583333334</c:v>
                </c:pt>
                <c:pt idx="89460">
                  <c:v>229.96875</c:v>
                </c:pt>
                <c:pt idx="89461">
                  <c:v>229.97135416666666</c:v>
                </c:pt>
                <c:pt idx="89462">
                  <c:v>229.97395833333334</c:v>
                </c:pt>
                <c:pt idx="89463">
                  <c:v>229.9765625</c:v>
                </c:pt>
                <c:pt idx="89464">
                  <c:v>229.97916666666666</c:v>
                </c:pt>
                <c:pt idx="89465">
                  <c:v>229.98177083333334</c:v>
                </c:pt>
                <c:pt idx="89466">
                  <c:v>229.984375</c:v>
                </c:pt>
                <c:pt idx="89467">
                  <c:v>229.98697916666666</c:v>
                </c:pt>
                <c:pt idx="89468">
                  <c:v>229.98958333333334</c:v>
                </c:pt>
                <c:pt idx="89469">
                  <c:v>229.9921875</c:v>
                </c:pt>
                <c:pt idx="89470">
                  <c:v>229.99479166666666</c:v>
                </c:pt>
                <c:pt idx="89471">
                  <c:v>229.99739583333334</c:v>
                </c:pt>
                <c:pt idx="89472">
                  <c:v>230</c:v>
                </c:pt>
                <c:pt idx="89473">
                  <c:v>230.00260416666666</c:v>
                </c:pt>
                <c:pt idx="89474">
                  <c:v>230.00520833333334</c:v>
                </c:pt>
                <c:pt idx="89475">
                  <c:v>230.0078125</c:v>
                </c:pt>
                <c:pt idx="89476">
                  <c:v>230.01041666666666</c:v>
                </c:pt>
                <c:pt idx="89477">
                  <c:v>230.01302083333334</c:v>
                </c:pt>
                <c:pt idx="89478">
                  <c:v>230.015625</c:v>
                </c:pt>
                <c:pt idx="89479">
                  <c:v>230.01822916666666</c:v>
                </c:pt>
                <c:pt idx="89480">
                  <c:v>230.02083333333334</c:v>
                </c:pt>
                <c:pt idx="89481">
                  <c:v>230.0234375</c:v>
                </c:pt>
                <c:pt idx="89482">
                  <c:v>230.02604166666666</c:v>
                </c:pt>
                <c:pt idx="89483">
                  <c:v>230.02864583333334</c:v>
                </c:pt>
                <c:pt idx="89484">
                  <c:v>230.03125</c:v>
                </c:pt>
                <c:pt idx="89485">
                  <c:v>230.03385416666666</c:v>
                </c:pt>
                <c:pt idx="89486">
                  <c:v>230.03645833333334</c:v>
                </c:pt>
                <c:pt idx="89487">
                  <c:v>230.0390625</c:v>
                </c:pt>
                <c:pt idx="89488">
                  <c:v>230.04166666666666</c:v>
                </c:pt>
                <c:pt idx="89489">
                  <c:v>230.04427083333334</c:v>
                </c:pt>
                <c:pt idx="89490">
                  <c:v>230.046875</c:v>
                </c:pt>
                <c:pt idx="89491">
                  <c:v>230.04947916666666</c:v>
                </c:pt>
                <c:pt idx="89492">
                  <c:v>230.05208333333334</c:v>
                </c:pt>
                <c:pt idx="89493">
                  <c:v>230.0546875</c:v>
                </c:pt>
                <c:pt idx="89494">
                  <c:v>230.05729166666666</c:v>
                </c:pt>
                <c:pt idx="89495">
                  <c:v>230.05989583333334</c:v>
                </c:pt>
                <c:pt idx="89496">
                  <c:v>230.0625</c:v>
                </c:pt>
                <c:pt idx="89497">
                  <c:v>230.06510416666666</c:v>
                </c:pt>
                <c:pt idx="89498">
                  <c:v>230.06770833333334</c:v>
                </c:pt>
                <c:pt idx="89499">
                  <c:v>230.0703125</c:v>
                </c:pt>
                <c:pt idx="89500">
                  <c:v>230.07291666666666</c:v>
                </c:pt>
                <c:pt idx="89501">
                  <c:v>230.07552083333334</c:v>
                </c:pt>
                <c:pt idx="89502">
                  <c:v>230.078125</c:v>
                </c:pt>
                <c:pt idx="89503">
                  <c:v>230.08072916666666</c:v>
                </c:pt>
                <c:pt idx="89504">
                  <c:v>230.08333333333334</c:v>
                </c:pt>
                <c:pt idx="89505">
                  <c:v>230.0859375</c:v>
                </c:pt>
                <c:pt idx="89506">
                  <c:v>230.08854166666666</c:v>
                </c:pt>
                <c:pt idx="89507">
                  <c:v>230.09114583333334</c:v>
                </c:pt>
                <c:pt idx="89508">
                  <c:v>230.09375</c:v>
                </c:pt>
                <c:pt idx="89509">
                  <c:v>230.09635416666666</c:v>
                </c:pt>
                <c:pt idx="89510">
                  <c:v>230.09895833333334</c:v>
                </c:pt>
                <c:pt idx="89511">
                  <c:v>230.1015625</c:v>
                </c:pt>
                <c:pt idx="89512">
                  <c:v>230.10416666666666</c:v>
                </c:pt>
                <c:pt idx="89513">
                  <c:v>230.10677083333334</c:v>
                </c:pt>
                <c:pt idx="89514">
                  <c:v>230.109375</c:v>
                </c:pt>
                <c:pt idx="89515">
                  <c:v>230.11197916666666</c:v>
                </c:pt>
                <c:pt idx="89516">
                  <c:v>230.11458333333334</c:v>
                </c:pt>
                <c:pt idx="89517">
                  <c:v>230.1171875</c:v>
                </c:pt>
                <c:pt idx="89518">
                  <c:v>230.11979166666666</c:v>
                </c:pt>
                <c:pt idx="89519">
                  <c:v>230.12239583333334</c:v>
                </c:pt>
                <c:pt idx="89520">
                  <c:v>230.125</c:v>
                </c:pt>
                <c:pt idx="89521">
                  <c:v>230.12760416666666</c:v>
                </c:pt>
                <c:pt idx="89522">
                  <c:v>230.13020833333334</c:v>
                </c:pt>
                <c:pt idx="89523">
                  <c:v>230.1328125</c:v>
                </c:pt>
                <c:pt idx="89524">
                  <c:v>230.13541666666666</c:v>
                </c:pt>
                <c:pt idx="89525">
                  <c:v>230.13802083333334</c:v>
                </c:pt>
                <c:pt idx="89526">
                  <c:v>230.140625</c:v>
                </c:pt>
                <c:pt idx="89527">
                  <c:v>230.14322916666666</c:v>
                </c:pt>
                <c:pt idx="89528">
                  <c:v>230.14583333333334</c:v>
                </c:pt>
                <c:pt idx="89529">
                  <c:v>230.1484375</c:v>
                </c:pt>
                <c:pt idx="89530">
                  <c:v>230.15104166666666</c:v>
                </c:pt>
                <c:pt idx="89531">
                  <c:v>230.15364583333334</c:v>
                </c:pt>
                <c:pt idx="89532">
                  <c:v>230.15625</c:v>
                </c:pt>
                <c:pt idx="89533">
                  <c:v>230.15885416666666</c:v>
                </c:pt>
                <c:pt idx="89534">
                  <c:v>230.16145833333334</c:v>
                </c:pt>
                <c:pt idx="89535">
                  <c:v>230.1640625</c:v>
                </c:pt>
                <c:pt idx="89536">
                  <c:v>230.16666666666666</c:v>
                </c:pt>
                <c:pt idx="89537">
                  <c:v>230.16927083333334</c:v>
                </c:pt>
                <c:pt idx="89538">
                  <c:v>230.171875</c:v>
                </c:pt>
                <c:pt idx="89539">
                  <c:v>230.17447916666666</c:v>
                </c:pt>
                <c:pt idx="89540">
                  <c:v>230.17708333333334</c:v>
                </c:pt>
                <c:pt idx="89541">
                  <c:v>230.1796875</c:v>
                </c:pt>
                <c:pt idx="89542">
                  <c:v>230.18229166666666</c:v>
                </c:pt>
                <c:pt idx="89543">
                  <c:v>230.18489583333334</c:v>
                </c:pt>
                <c:pt idx="89544">
                  <c:v>230.1875</c:v>
                </c:pt>
                <c:pt idx="89545">
                  <c:v>230.19010416666666</c:v>
                </c:pt>
                <c:pt idx="89546">
                  <c:v>230.19270833333334</c:v>
                </c:pt>
                <c:pt idx="89547">
                  <c:v>230.1953125</c:v>
                </c:pt>
                <c:pt idx="89548">
                  <c:v>230.19791666666666</c:v>
                </c:pt>
                <c:pt idx="89549">
                  <c:v>230.20052083333334</c:v>
                </c:pt>
                <c:pt idx="89550">
                  <c:v>230.203125</c:v>
                </c:pt>
                <c:pt idx="89551">
                  <c:v>230.20572916666666</c:v>
                </c:pt>
                <c:pt idx="89552">
                  <c:v>230.20833333333334</c:v>
                </c:pt>
                <c:pt idx="89553">
                  <c:v>230.2109375</c:v>
                </c:pt>
                <c:pt idx="89554">
                  <c:v>230.21354166666666</c:v>
                </c:pt>
                <c:pt idx="89555">
                  <c:v>230.21614583333334</c:v>
                </c:pt>
                <c:pt idx="89556">
                  <c:v>230.21875</c:v>
                </c:pt>
                <c:pt idx="89557">
                  <c:v>230.22135416666666</c:v>
                </c:pt>
                <c:pt idx="89558">
                  <c:v>230.22395833333334</c:v>
                </c:pt>
                <c:pt idx="89559">
                  <c:v>230.2265625</c:v>
                </c:pt>
                <c:pt idx="89560">
                  <c:v>230.22916666666666</c:v>
                </c:pt>
                <c:pt idx="89561">
                  <c:v>230.23177083333334</c:v>
                </c:pt>
                <c:pt idx="89562">
                  <c:v>230.234375</c:v>
                </c:pt>
                <c:pt idx="89563">
                  <c:v>230.23697916666666</c:v>
                </c:pt>
                <c:pt idx="89564">
                  <c:v>230.23958333333334</c:v>
                </c:pt>
                <c:pt idx="89565">
                  <c:v>230.2421875</c:v>
                </c:pt>
                <c:pt idx="89566">
                  <c:v>230.24479166666666</c:v>
                </c:pt>
                <c:pt idx="89567">
                  <c:v>230.24739583333334</c:v>
                </c:pt>
                <c:pt idx="89568">
                  <c:v>230.25</c:v>
                </c:pt>
                <c:pt idx="89569">
                  <c:v>230.25260416666666</c:v>
                </c:pt>
                <c:pt idx="89570">
                  <c:v>230.25520833333334</c:v>
                </c:pt>
                <c:pt idx="89571">
                  <c:v>230.2578125</c:v>
                </c:pt>
                <c:pt idx="89572">
                  <c:v>230.26041666666666</c:v>
                </c:pt>
                <c:pt idx="89573">
                  <c:v>230.26302083333334</c:v>
                </c:pt>
                <c:pt idx="89574">
                  <c:v>230.265625</c:v>
                </c:pt>
                <c:pt idx="89575">
                  <c:v>230.26822916666666</c:v>
                </c:pt>
                <c:pt idx="89576">
                  <c:v>230.27083333333334</c:v>
                </c:pt>
                <c:pt idx="89577">
                  <c:v>230.2734375</c:v>
                </c:pt>
                <c:pt idx="89578">
                  <c:v>230.27604166666666</c:v>
                </c:pt>
                <c:pt idx="89579">
                  <c:v>230.27864583333334</c:v>
                </c:pt>
                <c:pt idx="89580">
                  <c:v>230.28125</c:v>
                </c:pt>
                <c:pt idx="89581">
                  <c:v>230.28385416666666</c:v>
                </c:pt>
                <c:pt idx="89582">
                  <c:v>230.28645833333334</c:v>
                </c:pt>
                <c:pt idx="89583">
                  <c:v>230.2890625</c:v>
                </c:pt>
                <c:pt idx="89584">
                  <c:v>230.29166666666666</c:v>
                </c:pt>
                <c:pt idx="89585">
                  <c:v>230.29427083333334</c:v>
                </c:pt>
                <c:pt idx="89586">
                  <c:v>230.296875</c:v>
                </c:pt>
                <c:pt idx="89587">
                  <c:v>230.29947916666666</c:v>
                </c:pt>
                <c:pt idx="89588">
                  <c:v>230.30208333333334</c:v>
                </c:pt>
                <c:pt idx="89589">
                  <c:v>230.3046875</c:v>
                </c:pt>
                <c:pt idx="89590">
                  <c:v>230.30729166666666</c:v>
                </c:pt>
                <c:pt idx="89591">
                  <c:v>230.30989583333334</c:v>
                </c:pt>
                <c:pt idx="89592">
                  <c:v>230.3125</c:v>
                </c:pt>
                <c:pt idx="89593">
                  <c:v>230.31510416666666</c:v>
                </c:pt>
                <c:pt idx="89594">
                  <c:v>230.31770833333334</c:v>
                </c:pt>
                <c:pt idx="89595">
                  <c:v>230.3203125</c:v>
                </c:pt>
                <c:pt idx="89596">
                  <c:v>230.32291666666666</c:v>
                </c:pt>
                <c:pt idx="89597">
                  <c:v>230.32552083333334</c:v>
                </c:pt>
                <c:pt idx="89598">
                  <c:v>230.328125</c:v>
                </c:pt>
                <c:pt idx="89599">
                  <c:v>230.33072916666666</c:v>
                </c:pt>
                <c:pt idx="89600">
                  <c:v>230.33333333333334</c:v>
                </c:pt>
                <c:pt idx="89601">
                  <c:v>230.3359375</c:v>
                </c:pt>
                <c:pt idx="89602">
                  <c:v>230.33854166666666</c:v>
                </c:pt>
                <c:pt idx="89603">
                  <c:v>230.34114583333334</c:v>
                </c:pt>
                <c:pt idx="89604">
                  <c:v>230.34375</c:v>
                </c:pt>
                <c:pt idx="89605">
                  <c:v>230.34635416666666</c:v>
                </c:pt>
                <c:pt idx="89606">
                  <c:v>230.34895833333334</c:v>
                </c:pt>
                <c:pt idx="89607">
                  <c:v>230.3515625</c:v>
                </c:pt>
                <c:pt idx="89608">
                  <c:v>230.35416666666666</c:v>
                </c:pt>
                <c:pt idx="89609">
                  <c:v>230.35677083333334</c:v>
                </c:pt>
                <c:pt idx="89610">
                  <c:v>230.359375</c:v>
                </c:pt>
                <c:pt idx="89611">
                  <c:v>230.36197916666666</c:v>
                </c:pt>
                <c:pt idx="89612">
                  <c:v>230.36458333333334</c:v>
                </c:pt>
                <c:pt idx="89613">
                  <c:v>230.3671875</c:v>
                </c:pt>
                <c:pt idx="89614">
                  <c:v>230.36979166666666</c:v>
                </c:pt>
                <c:pt idx="89615">
                  <c:v>230.37239583333334</c:v>
                </c:pt>
                <c:pt idx="89616">
                  <c:v>230.375</c:v>
                </c:pt>
                <c:pt idx="89617">
                  <c:v>230.37760416666666</c:v>
                </c:pt>
                <c:pt idx="89618">
                  <c:v>230.38020833333334</c:v>
                </c:pt>
                <c:pt idx="89619">
                  <c:v>230.3828125</c:v>
                </c:pt>
                <c:pt idx="89620">
                  <c:v>230.38541666666666</c:v>
                </c:pt>
                <c:pt idx="89621">
                  <c:v>230.38802083333334</c:v>
                </c:pt>
                <c:pt idx="89622">
                  <c:v>230.390625</c:v>
                </c:pt>
                <c:pt idx="89623">
                  <c:v>230.39322916666666</c:v>
                </c:pt>
                <c:pt idx="89624">
                  <c:v>230.39583333333334</c:v>
                </c:pt>
                <c:pt idx="89625">
                  <c:v>230.3984375</c:v>
                </c:pt>
                <c:pt idx="89626">
                  <c:v>230.40104166666666</c:v>
                </c:pt>
                <c:pt idx="89627">
                  <c:v>230.40364583333334</c:v>
                </c:pt>
                <c:pt idx="89628">
                  <c:v>230.40625</c:v>
                </c:pt>
                <c:pt idx="89629">
                  <c:v>230.40885416666666</c:v>
                </c:pt>
                <c:pt idx="89630">
                  <c:v>230.41145833333334</c:v>
                </c:pt>
                <c:pt idx="89631">
                  <c:v>230.4140625</c:v>
                </c:pt>
                <c:pt idx="89632">
                  <c:v>230.41666666666666</c:v>
                </c:pt>
                <c:pt idx="89633">
                  <c:v>230.41927083333334</c:v>
                </c:pt>
                <c:pt idx="89634">
                  <c:v>230.421875</c:v>
                </c:pt>
                <c:pt idx="89635">
                  <c:v>230.42447916666666</c:v>
                </c:pt>
                <c:pt idx="89636">
                  <c:v>230.42708333333334</c:v>
                </c:pt>
                <c:pt idx="89637">
                  <c:v>230.4296875</c:v>
                </c:pt>
                <c:pt idx="89638">
                  <c:v>230.43229166666666</c:v>
                </c:pt>
                <c:pt idx="89639">
                  <c:v>230.43489583333334</c:v>
                </c:pt>
                <c:pt idx="89640">
                  <c:v>230.4375</c:v>
                </c:pt>
                <c:pt idx="89641">
                  <c:v>230.44010416666666</c:v>
                </c:pt>
                <c:pt idx="89642">
                  <c:v>230.44270833333334</c:v>
                </c:pt>
                <c:pt idx="89643">
                  <c:v>230.4453125</c:v>
                </c:pt>
                <c:pt idx="89644">
                  <c:v>230.44791666666666</c:v>
                </c:pt>
                <c:pt idx="89645">
                  <c:v>230.45052083333334</c:v>
                </c:pt>
                <c:pt idx="89646">
                  <c:v>230.453125</c:v>
                </c:pt>
                <c:pt idx="89647">
                  <c:v>230.45572916666666</c:v>
                </c:pt>
                <c:pt idx="89648">
                  <c:v>230.45833333333334</c:v>
                </c:pt>
                <c:pt idx="89649">
                  <c:v>230.4609375</c:v>
                </c:pt>
                <c:pt idx="89650">
                  <c:v>230.46354166666666</c:v>
                </c:pt>
                <c:pt idx="89651">
                  <c:v>230.46614583333334</c:v>
                </c:pt>
                <c:pt idx="89652">
                  <c:v>230.46875</c:v>
                </c:pt>
                <c:pt idx="89653">
                  <c:v>230.47135416666666</c:v>
                </c:pt>
                <c:pt idx="89654">
                  <c:v>230.47395833333334</c:v>
                </c:pt>
                <c:pt idx="89655">
                  <c:v>230.4765625</c:v>
                </c:pt>
                <c:pt idx="89656">
                  <c:v>230.47916666666666</c:v>
                </c:pt>
                <c:pt idx="89657">
                  <c:v>230.48177083333334</c:v>
                </c:pt>
                <c:pt idx="89658">
                  <c:v>230.484375</c:v>
                </c:pt>
                <c:pt idx="89659">
                  <c:v>230.48697916666666</c:v>
                </c:pt>
                <c:pt idx="89660">
                  <c:v>230.48958333333334</c:v>
                </c:pt>
                <c:pt idx="89661">
                  <c:v>230.4921875</c:v>
                </c:pt>
                <c:pt idx="89662">
                  <c:v>230.49479166666666</c:v>
                </c:pt>
                <c:pt idx="89663">
                  <c:v>230.49739583333334</c:v>
                </c:pt>
                <c:pt idx="89664">
                  <c:v>230.5</c:v>
                </c:pt>
                <c:pt idx="89665">
                  <c:v>230.50260416666666</c:v>
                </c:pt>
                <c:pt idx="89666">
                  <c:v>230.50520833333334</c:v>
                </c:pt>
                <c:pt idx="89667">
                  <c:v>230.5078125</c:v>
                </c:pt>
                <c:pt idx="89668">
                  <c:v>230.51041666666666</c:v>
                </c:pt>
                <c:pt idx="89669">
                  <c:v>230.51302083333334</c:v>
                </c:pt>
                <c:pt idx="89670">
                  <c:v>230.515625</c:v>
                </c:pt>
                <c:pt idx="89671">
                  <c:v>230.51822916666666</c:v>
                </c:pt>
                <c:pt idx="89672">
                  <c:v>230.52083333333334</c:v>
                </c:pt>
                <c:pt idx="89673">
                  <c:v>230.5234375</c:v>
                </c:pt>
                <c:pt idx="89674">
                  <c:v>230.52604166666666</c:v>
                </c:pt>
                <c:pt idx="89675">
                  <c:v>230.52864583333334</c:v>
                </c:pt>
                <c:pt idx="89676">
                  <c:v>230.53125</c:v>
                </c:pt>
                <c:pt idx="89677">
                  <c:v>230.53385416666666</c:v>
                </c:pt>
                <c:pt idx="89678">
                  <c:v>230.53645833333334</c:v>
                </c:pt>
                <c:pt idx="89679">
                  <c:v>230.5390625</c:v>
                </c:pt>
                <c:pt idx="89680">
                  <c:v>230.54166666666666</c:v>
                </c:pt>
                <c:pt idx="89681">
                  <c:v>230.54427083333334</c:v>
                </c:pt>
                <c:pt idx="89682">
                  <c:v>230.546875</c:v>
                </c:pt>
                <c:pt idx="89683">
                  <c:v>230.54947916666666</c:v>
                </c:pt>
                <c:pt idx="89684">
                  <c:v>230.55208333333334</c:v>
                </c:pt>
                <c:pt idx="89685">
                  <c:v>230.5546875</c:v>
                </c:pt>
                <c:pt idx="89686">
                  <c:v>230.55729166666666</c:v>
                </c:pt>
                <c:pt idx="89687">
                  <c:v>230.55989583333334</c:v>
                </c:pt>
                <c:pt idx="89688">
                  <c:v>230.5625</c:v>
                </c:pt>
                <c:pt idx="89689">
                  <c:v>230.56510416666666</c:v>
                </c:pt>
                <c:pt idx="89690">
                  <c:v>230.56770833333334</c:v>
                </c:pt>
                <c:pt idx="89691">
                  <c:v>230.5703125</c:v>
                </c:pt>
                <c:pt idx="89692">
                  <c:v>230.57291666666666</c:v>
                </c:pt>
                <c:pt idx="89693">
                  <c:v>230.57552083333334</c:v>
                </c:pt>
                <c:pt idx="89694">
                  <c:v>230.578125</c:v>
                </c:pt>
                <c:pt idx="89695">
                  <c:v>230.58072916666666</c:v>
                </c:pt>
                <c:pt idx="89696">
                  <c:v>230.58333333333334</c:v>
                </c:pt>
                <c:pt idx="89697">
                  <c:v>230.5859375</c:v>
                </c:pt>
                <c:pt idx="89698">
                  <c:v>230.58854166666666</c:v>
                </c:pt>
                <c:pt idx="89699">
                  <c:v>230.59114583333334</c:v>
                </c:pt>
                <c:pt idx="89700">
                  <c:v>230.59375</c:v>
                </c:pt>
                <c:pt idx="89701">
                  <c:v>230.59635416666666</c:v>
                </c:pt>
                <c:pt idx="89702">
                  <c:v>230.59895833333334</c:v>
                </c:pt>
                <c:pt idx="89703">
                  <c:v>230.6015625</c:v>
                </c:pt>
                <c:pt idx="89704">
                  <c:v>230.60416666666666</c:v>
                </c:pt>
                <c:pt idx="89705">
                  <c:v>230.60677083333334</c:v>
                </c:pt>
                <c:pt idx="89706">
                  <c:v>230.609375</c:v>
                </c:pt>
                <c:pt idx="89707">
                  <c:v>230.61197916666666</c:v>
                </c:pt>
                <c:pt idx="89708">
                  <c:v>230.61458333333334</c:v>
                </c:pt>
                <c:pt idx="89709">
                  <c:v>230.6171875</c:v>
                </c:pt>
                <c:pt idx="89710">
                  <c:v>230.61979166666666</c:v>
                </c:pt>
                <c:pt idx="89711">
                  <c:v>230.62239583333334</c:v>
                </c:pt>
                <c:pt idx="89712">
                  <c:v>230.625</c:v>
                </c:pt>
                <c:pt idx="89713">
                  <c:v>230.62760416666666</c:v>
                </c:pt>
                <c:pt idx="89714">
                  <c:v>230.63020833333334</c:v>
                </c:pt>
                <c:pt idx="89715">
                  <c:v>230.6328125</c:v>
                </c:pt>
                <c:pt idx="89716">
                  <c:v>230.63541666666666</c:v>
                </c:pt>
                <c:pt idx="89717">
                  <c:v>230.63802083333334</c:v>
                </c:pt>
                <c:pt idx="89718">
                  <c:v>230.640625</c:v>
                </c:pt>
                <c:pt idx="89719">
                  <c:v>230.64322916666666</c:v>
                </c:pt>
                <c:pt idx="89720">
                  <c:v>230.64583333333334</c:v>
                </c:pt>
                <c:pt idx="89721">
                  <c:v>230.6484375</c:v>
                </c:pt>
                <c:pt idx="89722">
                  <c:v>230.65104166666666</c:v>
                </c:pt>
                <c:pt idx="89723">
                  <c:v>230.65364583333334</c:v>
                </c:pt>
                <c:pt idx="89724">
                  <c:v>230.65625</c:v>
                </c:pt>
                <c:pt idx="89725">
                  <c:v>230.65885416666666</c:v>
                </c:pt>
                <c:pt idx="89726">
                  <c:v>230.66145833333334</c:v>
                </c:pt>
                <c:pt idx="89727">
                  <c:v>230.6640625</c:v>
                </c:pt>
                <c:pt idx="89728">
                  <c:v>230.66666666666666</c:v>
                </c:pt>
                <c:pt idx="89729">
                  <c:v>230.66927083333334</c:v>
                </c:pt>
                <c:pt idx="89730">
                  <c:v>230.671875</c:v>
                </c:pt>
                <c:pt idx="89731">
                  <c:v>230.67447916666666</c:v>
                </c:pt>
                <c:pt idx="89732">
                  <c:v>230.67708333333334</c:v>
                </c:pt>
                <c:pt idx="89733">
                  <c:v>230.6796875</c:v>
                </c:pt>
                <c:pt idx="89734">
                  <c:v>230.68229166666666</c:v>
                </c:pt>
                <c:pt idx="89735">
                  <c:v>230.68489583333334</c:v>
                </c:pt>
                <c:pt idx="89736">
                  <c:v>230.6875</c:v>
                </c:pt>
                <c:pt idx="89737">
                  <c:v>230.69010416666666</c:v>
                </c:pt>
                <c:pt idx="89738">
                  <c:v>230.69270833333334</c:v>
                </c:pt>
                <c:pt idx="89739">
                  <c:v>230.6953125</c:v>
                </c:pt>
                <c:pt idx="89740">
                  <c:v>230.69791666666666</c:v>
                </c:pt>
                <c:pt idx="89741">
                  <c:v>230.70052083333334</c:v>
                </c:pt>
                <c:pt idx="89742">
                  <c:v>230.703125</c:v>
                </c:pt>
                <c:pt idx="89743">
                  <c:v>230.70572916666666</c:v>
                </c:pt>
                <c:pt idx="89744">
                  <c:v>230.70833333333334</c:v>
                </c:pt>
                <c:pt idx="89745">
                  <c:v>230.7109375</c:v>
                </c:pt>
                <c:pt idx="89746">
                  <c:v>230.71354166666666</c:v>
                </c:pt>
                <c:pt idx="89747">
                  <c:v>230.71614583333334</c:v>
                </c:pt>
                <c:pt idx="89748">
                  <c:v>230.71875</c:v>
                </c:pt>
                <c:pt idx="89749">
                  <c:v>230.72135416666666</c:v>
                </c:pt>
                <c:pt idx="89750">
                  <c:v>230.72395833333334</c:v>
                </c:pt>
                <c:pt idx="89751">
                  <c:v>230.7265625</c:v>
                </c:pt>
                <c:pt idx="89752">
                  <c:v>230.72916666666666</c:v>
                </c:pt>
                <c:pt idx="89753">
                  <c:v>230.73177083333334</c:v>
                </c:pt>
                <c:pt idx="89754">
                  <c:v>230.734375</c:v>
                </c:pt>
                <c:pt idx="89755">
                  <c:v>230.73697916666666</c:v>
                </c:pt>
                <c:pt idx="89756">
                  <c:v>230.73958333333334</c:v>
                </c:pt>
                <c:pt idx="89757">
                  <c:v>230.7421875</c:v>
                </c:pt>
                <c:pt idx="89758">
                  <c:v>230.74479166666666</c:v>
                </c:pt>
                <c:pt idx="89759">
                  <c:v>230.74739583333334</c:v>
                </c:pt>
                <c:pt idx="89760">
                  <c:v>230.75</c:v>
                </c:pt>
                <c:pt idx="89761">
                  <c:v>230.75260416666666</c:v>
                </c:pt>
                <c:pt idx="89762">
                  <c:v>230.75520833333334</c:v>
                </c:pt>
                <c:pt idx="89763">
                  <c:v>230.7578125</c:v>
                </c:pt>
                <c:pt idx="89764">
                  <c:v>230.76041666666666</c:v>
                </c:pt>
                <c:pt idx="89765">
                  <c:v>230.76302083333334</c:v>
                </c:pt>
                <c:pt idx="89766">
                  <c:v>230.765625</c:v>
                </c:pt>
                <c:pt idx="89767">
                  <c:v>230.76822916666666</c:v>
                </c:pt>
                <c:pt idx="89768">
                  <c:v>230.77083333333334</c:v>
                </c:pt>
                <c:pt idx="89769">
                  <c:v>230.7734375</c:v>
                </c:pt>
                <c:pt idx="89770">
                  <c:v>230.77604166666666</c:v>
                </c:pt>
                <c:pt idx="89771">
                  <c:v>230.77864583333334</c:v>
                </c:pt>
                <c:pt idx="89772">
                  <c:v>230.78125</c:v>
                </c:pt>
                <c:pt idx="89773">
                  <c:v>230.78385416666666</c:v>
                </c:pt>
                <c:pt idx="89774">
                  <c:v>230.78645833333334</c:v>
                </c:pt>
                <c:pt idx="89775">
                  <c:v>230.7890625</c:v>
                </c:pt>
                <c:pt idx="89776">
                  <c:v>230.79166666666666</c:v>
                </c:pt>
                <c:pt idx="89777">
                  <c:v>230.79427083333334</c:v>
                </c:pt>
                <c:pt idx="89778">
                  <c:v>230.796875</c:v>
                </c:pt>
                <c:pt idx="89779">
                  <c:v>230.79947916666666</c:v>
                </c:pt>
                <c:pt idx="89780">
                  <c:v>230.80208333333334</c:v>
                </c:pt>
                <c:pt idx="89781">
                  <c:v>230.8046875</c:v>
                </c:pt>
                <c:pt idx="89782">
                  <c:v>230.80729166666666</c:v>
                </c:pt>
                <c:pt idx="89783">
                  <c:v>230.80989583333334</c:v>
                </c:pt>
                <c:pt idx="89784">
                  <c:v>230.8125</c:v>
                </c:pt>
                <c:pt idx="89785">
                  <c:v>230.81510416666666</c:v>
                </c:pt>
                <c:pt idx="89786">
                  <c:v>230.81770833333334</c:v>
                </c:pt>
                <c:pt idx="89787">
                  <c:v>230.8203125</c:v>
                </c:pt>
                <c:pt idx="89788">
                  <c:v>230.82291666666666</c:v>
                </c:pt>
                <c:pt idx="89789">
                  <c:v>230.82552083333334</c:v>
                </c:pt>
                <c:pt idx="89790">
                  <c:v>230.828125</c:v>
                </c:pt>
                <c:pt idx="89791">
                  <c:v>230.83072916666666</c:v>
                </c:pt>
                <c:pt idx="89792">
                  <c:v>230.83333333333334</c:v>
                </c:pt>
                <c:pt idx="89793">
                  <c:v>230.8359375</c:v>
                </c:pt>
                <c:pt idx="89794">
                  <c:v>230.83854166666666</c:v>
                </c:pt>
                <c:pt idx="89795">
                  <c:v>230.84114583333334</c:v>
                </c:pt>
                <c:pt idx="89796">
                  <c:v>230.84375</c:v>
                </c:pt>
                <c:pt idx="89797">
                  <c:v>230.84635416666666</c:v>
                </c:pt>
                <c:pt idx="89798">
                  <c:v>230.84895833333334</c:v>
                </c:pt>
                <c:pt idx="89799">
                  <c:v>230.8515625</c:v>
                </c:pt>
                <c:pt idx="89800">
                  <c:v>230.85416666666666</c:v>
                </c:pt>
                <c:pt idx="89801">
                  <c:v>230.85677083333334</c:v>
                </c:pt>
                <c:pt idx="89802">
                  <c:v>230.859375</c:v>
                </c:pt>
                <c:pt idx="89803">
                  <c:v>230.86197916666666</c:v>
                </c:pt>
                <c:pt idx="89804">
                  <c:v>230.86458333333334</c:v>
                </c:pt>
                <c:pt idx="89805">
                  <c:v>230.8671875</c:v>
                </c:pt>
                <c:pt idx="89806">
                  <c:v>230.86979166666666</c:v>
                </c:pt>
                <c:pt idx="89807">
                  <c:v>230.87239583333334</c:v>
                </c:pt>
                <c:pt idx="89808">
                  <c:v>230.875</c:v>
                </c:pt>
                <c:pt idx="89809">
                  <c:v>230.87760416666666</c:v>
                </c:pt>
                <c:pt idx="89810">
                  <c:v>230.88020833333334</c:v>
                </c:pt>
                <c:pt idx="89811">
                  <c:v>230.8828125</c:v>
                </c:pt>
                <c:pt idx="89812">
                  <c:v>230.88541666666666</c:v>
                </c:pt>
                <c:pt idx="89813">
                  <c:v>230.88802083333334</c:v>
                </c:pt>
                <c:pt idx="89814">
                  <c:v>230.890625</c:v>
                </c:pt>
                <c:pt idx="89815">
                  <c:v>230.89322916666666</c:v>
                </c:pt>
                <c:pt idx="89816">
                  <c:v>230.89583333333334</c:v>
                </c:pt>
                <c:pt idx="89817">
                  <c:v>230.8984375</c:v>
                </c:pt>
                <c:pt idx="89818">
                  <c:v>230.90104166666666</c:v>
                </c:pt>
                <c:pt idx="89819">
                  <c:v>230.90364583333334</c:v>
                </c:pt>
                <c:pt idx="89820">
                  <c:v>230.90625</c:v>
                </c:pt>
                <c:pt idx="89821">
                  <c:v>230.90885416666666</c:v>
                </c:pt>
                <c:pt idx="89822">
                  <c:v>230.91145833333334</c:v>
                </c:pt>
                <c:pt idx="89823">
                  <c:v>230.9140625</c:v>
                </c:pt>
                <c:pt idx="89824">
                  <c:v>230.91666666666666</c:v>
                </c:pt>
                <c:pt idx="89825">
                  <c:v>230.91927083333334</c:v>
                </c:pt>
                <c:pt idx="89826">
                  <c:v>230.921875</c:v>
                </c:pt>
                <c:pt idx="89827">
                  <c:v>230.92447916666666</c:v>
                </c:pt>
                <c:pt idx="89828">
                  <c:v>230.92708333333334</c:v>
                </c:pt>
                <c:pt idx="89829">
                  <c:v>230.9296875</c:v>
                </c:pt>
                <c:pt idx="89830">
                  <c:v>230.93229166666666</c:v>
                </c:pt>
                <c:pt idx="89831">
                  <c:v>230.93489583333334</c:v>
                </c:pt>
                <c:pt idx="89832">
                  <c:v>230.9375</c:v>
                </c:pt>
                <c:pt idx="89833">
                  <c:v>230.94010416666666</c:v>
                </c:pt>
                <c:pt idx="89834">
                  <c:v>230.94270833333334</c:v>
                </c:pt>
                <c:pt idx="89835">
                  <c:v>230.9453125</c:v>
                </c:pt>
                <c:pt idx="89836">
                  <c:v>230.94791666666666</c:v>
                </c:pt>
                <c:pt idx="89837">
                  <c:v>230.95052083333334</c:v>
                </c:pt>
                <c:pt idx="89838">
                  <c:v>230.953125</c:v>
                </c:pt>
                <c:pt idx="89839">
                  <c:v>230.95572916666666</c:v>
                </c:pt>
                <c:pt idx="89840">
                  <c:v>230.95833333333334</c:v>
                </c:pt>
                <c:pt idx="89841">
                  <c:v>230.9609375</c:v>
                </c:pt>
                <c:pt idx="89842">
                  <c:v>230.96354166666666</c:v>
                </c:pt>
                <c:pt idx="89843">
                  <c:v>230.96614583333334</c:v>
                </c:pt>
                <c:pt idx="89844">
                  <c:v>230.96875</c:v>
                </c:pt>
                <c:pt idx="89845">
                  <c:v>230.97135416666666</c:v>
                </c:pt>
                <c:pt idx="89846">
                  <c:v>230.97395833333334</c:v>
                </c:pt>
                <c:pt idx="89847">
                  <c:v>230.9765625</c:v>
                </c:pt>
                <c:pt idx="89848">
                  <c:v>230.97916666666666</c:v>
                </c:pt>
                <c:pt idx="89849">
                  <c:v>230.98177083333334</c:v>
                </c:pt>
                <c:pt idx="89850">
                  <c:v>230.984375</c:v>
                </c:pt>
                <c:pt idx="89851">
                  <c:v>230.98697916666666</c:v>
                </c:pt>
                <c:pt idx="89852">
                  <c:v>230.98958333333334</c:v>
                </c:pt>
                <c:pt idx="89853">
                  <c:v>230.9921875</c:v>
                </c:pt>
                <c:pt idx="89854">
                  <c:v>230.99479166666666</c:v>
                </c:pt>
                <c:pt idx="89855">
                  <c:v>230.99739583333334</c:v>
                </c:pt>
                <c:pt idx="89856">
                  <c:v>231</c:v>
                </c:pt>
                <c:pt idx="89857">
                  <c:v>231.00260416666666</c:v>
                </c:pt>
                <c:pt idx="89858">
                  <c:v>231.00520833333334</c:v>
                </c:pt>
                <c:pt idx="89859">
                  <c:v>231.0078125</c:v>
                </c:pt>
                <c:pt idx="89860">
                  <c:v>231.01041666666666</c:v>
                </c:pt>
                <c:pt idx="89861">
                  <c:v>231.01302083333334</c:v>
                </c:pt>
                <c:pt idx="89862">
                  <c:v>231.015625</c:v>
                </c:pt>
                <c:pt idx="89863">
                  <c:v>231.01822916666666</c:v>
                </c:pt>
                <c:pt idx="89864">
                  <c:v>231.02083333333334</c:v>
                </c:pt>
                <c:pt idx="89865">
                  <c:v>231.0234375</c:v>
                </c:pt>
                <c:pt idx="89866">
                  <c:v>231.02604166666666</c:v>
                </c:pt>
                <c:pt idx="89867">
                  <c:v>231.02864583333334</c:v>
                </c:pt>
                <c:pt idx="89868">
                  <c:v>231.03125</c:v>
                </c:pt>
                <c:pt idx="89869">
                  <c:v>231.03385416666666</c:v>
                </c:pt>
                <c:pt idx="89870">
                  <c:v>231.03645833333334</c:v>
                </c:pt>
                <c:pt idx="89871">
                  <c:v>231.0390625</c:v>
                </c:pt>
                <c:pt idx="89872">
                  <c:v>231.04166666666666</c:v>
                </c:pt>
                <c:pt idx="89873">
                  <c:v>231.04427083333334</c:v>
                </c:pt>
                <c:pt idx="89874">
                  <c:v>231.046875</c:v>
                </c:pt>
                <c:pt idx="89875">
                  <c:v>231.04947916666666</c:v>
                </c:pt>
                <c:pt idx="89876">
                  <c:v>231.05208333333334</c:v>
                </c:pt>
                <c:pt idx="89877">
                  <c:v>231.0546875</c:v>
                </c:pt>
                <c:pt idx="89878">
                  <c:v>231.05729166666666</c:v>
                </c:pt>
                <c:pt idx="89879">
                  <c:v>231.05989583333334</c:v>
                </c:pt>
                <c:pt idx="89880">
                  <c:v>231.0625</c:v>
                </c:pt>
                <c:pt idx="89881">
                  <c:v>231.06510416666666</c:v>
                </c:pt>
                <c:pt idx="89882">
                  <c:v>231.06770833333334</c:v>
                </c:pt>
                <c:pt idx="89883">
                  <c:v>231.0703125</c:v>
                </c:pt>
                <c:pt idx="89884">
                  <c:v>231.07291666666666</c:v>
                </c:pt>
                <c:pt idx="89885">
                  <c:v>231.07552083333334</c:v>
                </c:pt>
                <c:pt idx="89886">
                  <c:v>231.078125</c:v>
                </c:pt>
                <c:pt idx="89887">
                  <c:v>231.08072916666666</c:v>
                </c:pt>
                <c:pt idx="89888">
                  <c:v>231.08333333333334</c:v>
                </c:pt>
                <c:pt idx="89889">
                  <c:v>231.0859375</c:v>
                </c:pt>
                <c:pt idx="89890">
                  <c:v>231.08854166666666</c:v>
                </c:pt>
                <c:pt idx="89891">
                  <c:v>231.09114583333334</c:v>
                </c:pt>
                <c:pt idx="89892">
                  <c:v>231.09375</c:v>
                </c:pt>
                <c:pt idx="89893">
                  <c:v>231.09635416666666</c:v>
                </c:pt>
                <c:pt idx="89894">
                  <c:v>231.09895833333334</c:v>
                </c:pt>
                <c:pt idx="89895">
                  <c:v>231.1015625</c:v>
                </c:pt>
                <c:pt idx="89896">
                  <c:v>231.10416666666666</c:v>
                </c:pt>
                <c:pt idx="89897">
                  <c:v>231.10677083333334</c:v>
                </c:pt>
                <c:pt idx="89898">
                  <c:v>231.109375</c:v>
                </c:pt>
                <c:pt idx="89899">
                  <c:v>231.11197916666666</c:v>
                </c:pt>
                <c:pt idx="89900">
                  <c:v>231.11458333333334</c:v>
                </c:pt>
                <c:pt idx="89901">
                  <c:v>231.1171875</c:v>
                </c:pt>
                <c:pt idx="89902">
                  <c:v>231.11979166666666</c:v>
                </c:pt>
                <c:pt idx="89903">
                  <c:v>231.12239583333334</c:v>
                </c:pt>
                <c:pt idx="89904">
                  <c:v>231.125</c:v>
                </c:pt>
                <c:pt idx="89905">
                  <c:v>231.12760416666666</c:v>
                </c:pt>
                <c:pt idx="89906">
                  <c:v>231.13020833333334</c:v>
                </c:pt>
                <c:pt idx="89907">
                  <c:v>231.1328125</c:v>
                </c:pt>
                <c:pt idx="89908">
                  <c:v>231.13541666666666</c:v>
                </c:pt>
                <c:pt idx="89909">
                  <c:v>231.13802083333334</c:v>
                </c:pt>
                <c:pt idx="89910">
                  <c:v>231.140625</c:v>
                </c:pt>
                <c:pt idx="89911">
                  <c:v>231.14322916666666</c:v>
                </c:pt>
                <c:pt idx="89912">
                  <c:v>231.14583333333334</c:v>
                </c:pt>
                <c:pt idx="89913">
                  <c:v>231.1484375</c:v>
                </c:pt>
                <c:pt idx="89914">
                  <c:v>231.15104166666666</c:v>
                </c:pt>
                <c:pt idx="89915">
                  <c:v>231.15364583333334</c:v>
                </c:pt>
                <c:pt idx="89916">
                  <c:v>231.15625</c:v>
                </c:pt>
                <c:pt idx="89917">
                  <c:v>231.15885416666666</c:v>
                </c:pt>
                <c:pt idx="89918">
                  <c:v>231.16145833333334</c:v>
                </c:pt>
                <c:pt idx="89919">
                  <c:v>231.1640625</c:v>
                </c:pt>
                <c:pt idx="89920">
                  <c:v>231.16666666666666</c:v>
                </c:pt>
                <c:pt idx="89921">
                  <c:v>231.16927083333334</c:v>
                </c:pt>
                <c:pt idx="89922">
                  <c:v>231.171875</c:v>
                </c:pt>
                <c:pt idx="89923">
                  <c:v>231.17447916666666</c:v>
                </c:pt>
                <c:pt idx="89924">
                  <c:v>231.17708333333334</c:v>
                </c:pt>
                <c:pt idx="89925">
                  <c:v>231.1796875</c:v>
                </c:pt>
                <c:pt idx="89926">
                  <c:v>231.18229166666666</c:v>
                </c:pt>
                <c:pt idx="89927">
                  <c:v>231.18489583333334</c:v>
                </c:pt>
                <c:pt idx="89928">
                  <c:v>231.1875</c:v>
                </c:pt>
                <c:pt idx="89929">
                  <c:v>231.19010416666666</c:v>
                </c:pt>
                <c:pt idx="89930">
                  <c:v>231.19270833333334</c:v>
                </c:pt>
                <c:pt idx="89931">
                  <c:v>231.1953125</c:v>
                </c:pt>
                <c:pt idx="89932">
                  <c:v>231.19791666666666</c:v>
                </c:pt>
                <c:pt idx="89933">
                  <c:v>231.20052083333334</c:v>
                </c:pt>
                <c:pt idx="89934">
                  <c:v>231.203125</c:v>
                </c:pt>
                <c:pt idx="89935">
                  <c:v>231.20572916666666</c:v>
                </c:pt>
                <c:pt idx="89936">
                  <c:v>231.20833333333334</c:v>
                </c:pt>
                <c:pt idx="89937">
                  <c:v>231.2109375</c:v>
                </c:pt>
                <c:pt idx="89938">
                  <c:v>231.21354166666666</c:v>
                </c:pt>
                <c:pt idx="89939">
                  <c:v>231.21614583333334</c:v>
                </c:pt>
                <c:pt idx="89940">
                  <c:v>231.21875</c:v>
                </c:pt>
                <c:pt idx="89941">
                  <c:v>231.22135416666666</c:v>
                </c:pt>
                <c:pt idx="89942">
                  <c:v>231.22395833333334</c:v>
                </c:pt>
                <c:pt idx="89943">
                  <c:v>231.2265625</c:v>
                </c:pt>
                <c:pt idx="89944">
                  <c:v>231.22916666666666</c:v>
                </c:pt>
                <c:pt idx="89945">
                  <c:v>231.23177083333334</c:v>
                </c:pt>
                <c:pt idx="89946">
                  <c:v>231.234375</c:v>
                </c:pt>
                <c:pt idx="89947">
                  <c:v>231.23697916666666</c:v>
                </c:pt>
                <c:pt idx="89948">
                  <c:v>231.23958333333334</c:v>
                </c:pt>
                <c:pt idx="89949">
                  <c:v>231.2421875</c:v>
                </c:pt>
                <c:pt idx="89950">
                  <c:v>231.24479166666666</c:v>
                </c:pt>
                <c:pt idx="89951">
                  <c:v>231.24739583333334</c:v>
                </c:pt>
                <c:pt idx="89952">
                  <c:v>231.25</c:v>
                </c:pt>
                <c:pt idx="89953">
                  <c:v>231.25260416666666</c:v>
                </c:pt>
                <c:pt idx="89954">
                  <c:v>231.25520833333334</c:v>
                </c:pt>
                <c:pt idx="89955">
                  <c:v>231.2578125</c:v>
                </c:pt>
                <c:pt idx="89956">
                  <c:v>231.26041666666666</c:v>
                </c:pt>
                <c:pt idx="89957">
                  <c:v>231.26302083333334</c:v>
                </c:pt>
                <c:pt idx="89958">
                  <c:v>231.265625</c:v>
                </c:pt>
                <c:pt idx="89959">
                  <c:v>231.26822916666666</c:v>
                </c:pt>
                <c:pt idx="89960">
                  <c:v>231.27083333333334</c:v>
                </c:pt>
                <c:pt idx="89961">
                  <c:v>231.2734375</c:v>
                </c:pt>
                <c:pt idx="89962">
                  <c:v>231.27604166666666</c:v>
                </c:pt>
                <c:pt idx="89963">
                  <c:v>231.27864583333334</c:v>
                </c:pt>
                <c:pt idx="89964">
                  <c:v>231.28125</c:v>
                </c:pt>
                <c:pt idx="89965">
                  <c:v>231.28385416666666</c:v>
                </c:pt>
                <c:pt idx="89966">
                  <c:v>231.28645833333334</c:v>
                </c:pt>
                <c:pt idx="89967">
                  <c:v>231.2890625</c:v>
                </c:pt>
                <c:pt idx="89968">
                  <c:v>231.29166666666666</c:v>
                </c:pt>
                <c:pt idx="89969">
                  <c:v>231.29427083333334</c:v>
                </c:pt>
                <c:pt idx="89970">
                  <c:v>231.296875</c:v>
                </c:pt>
                <c:pt idx="89971">
                  <c:v>231.29947916666666</c:v>
                </c:pt>
                <c:pt idx="89972">
                  <c:v>231.30208333333334</c:v>
                </c:pt>
                <c:pt idx="89973">
                  <c:v>231.3046875</c:v>
                </c:pt>
                <c:pt idx="89974">
                  <c:v>231.30729166666666</c:v>
                </c:pt>
                <c:pt idx="89975">
                  <c:v>231.30989583333334</c:v>
                </c:pt>
                <c:pt idx="89976">
                  <c:v>231.3125</c:v>
                </c:pt>
                <c:pt idx="89977">
                  <c:v>231.31510416666666</c:v>
                </c:pt>
                <c:pt idx="89978">
                  <c:v>231.31770833333334</c:v>
                </c:pt>
                <c:pt idx="89979">
                  <c:v>231.3203125</c:v>
                </c:pt>
                <c:pt idx="89980">
                  <c:v>231.32291666666666</c:v>
                </c:pt>
                <c:pt idx="89981">
                  <c:v>231.32552083333334</c:v>
                </c:pt>
                <c:pt idx="89982">
                  <c:v>231.328125</c:v>
                </c:pt>
                <c:pt idx="89983">
                  <c:v>231.33072916666666</c:v>
                </c:pt>
                <c:pt idx="89984">
                  <c:v>231.33333333333334</c:v>
                </c:pt>
                <c:pt idx="89985">
                  <c:v>231.3359375</c:v>
                </c:pt>
                <c:pt idx="89986">
                  <c:v>231.33854166666666</c:v>
                </c:pt>
                <c:pt idx="89987">
                  <c:v>231.34114583333334</c:v>
                </c:pt>
                <c:pt idx="89988">
                  <c:v>231.34375</c:v>
                </c:pt>
                <c:pt idx="89989">
                  <c:v>231.34635416666666</c:v>
                </c:pt>
                <c:pt idx="89990">
                  <c:v>231.34895833333334</c:v>
                </c:pt>
                <c:pt idx="89991">
                  <c:v>231.3515625</c:v>
                </c:pt>
                <c:pt idx="89992">
                  <c:v>231.35416666666666</c:v>
                </c:pt>
                <c:pt idx="89993">
                  <c:v>231.35677083333334</c:v>
                </c:pt>
                <c:pt idx="89994">
                  <c:v>231.359375</c:v>
                </c:pt>
                <c:pt idx="89995">
                  <c:v>231.36197916666666</c:v>
                </c:pt>
                <c:pt idx="89996">
                  <c:v>231.36458333333334</c:v>
                </c:pt>
                <c:pt idx="89997">
                  <c:v>231.3671875</c:v>
                </c:pt>
                <c:pt idx="89998">
                  <c:v>231.36979166666666</c:v>
                </c:pt>
                <c:pt idx="89999">
                  <c:v>231.37239583333334</c:v>
                </c:pt>
                <c:pt idx="90000">
                  <c:v>231.375</c:v>
                </c:pt>
                <c:pt idx="90001">
                  <c:v>231.37760416666666</c:v>
                </c:pt>
                <c:pt idx="90002">
                  <c:v>231.38020833333334</c:v>
                </c:pt>
                <c:pt idx="90003">
                  <c:v>231.3828125</c:v>
                </c:pt>
                <c:pt idx="90004">
                  <c:v>231.38541666666666</c:v>
                </c:pt>
                <c:pt idx="90005">
                  <c:v>231.38802083333334</c:v>
                </c:pt>
                <c:pt idx="90006">
                  <c:v>231.390625</c:v>
                </c:pt>
                <c:pt idx="90007">
                  <c:v>231.39322916666666</c:v>
                </c:pt>
                <c:pt idx="90008">
                  <c:v>231.39583333333334</c:v>
                </c:pt>
                <c:pt idx="90009">
                  <c:v>231.3984375</c:v>
                </c:pt>
                <c:pt idx="90010">
                  <c:v>231.40104166666666</c:v>
                </c:pt>
                <c:pt idx="90011">
                  <c:v>231.40364583333334</c:v>
                </c:pt>
                <c:pt idx="90012">
                  <c:v>231.40625</c:v>
                </c:pt>
                <c:pt idx="90013">
                  <c:v>231.40885416666666</c:v>
                </c:pt>
                <c:pt idx="90014">
                  <c:v>231.41145833333334</c:v>
                </c:pt>
                <c:pt idx="90015">
                  <c:v>231.4140625</c:v>
                </c:pt>
                <c:pt idx="90016">
                  <c:v>231.41666666666666</c:v>
                </c:pt>
                <c:pt idx="90017">
                  <c:v>231.41927083333334</c:v>
                </c:pt>
                <c:pt idx="90018">
                  <c:v>231.421875</c:v>
                </c:pt>
                <c:pt idx="90019">
                  <c:v>231.42447916666666</c:v>
                </c:pt>
                <c:pt idx="90020">
                  <c:v>231.42708333333334</c:v>
                </c:pt>
                <c:pt idx="90021">
                  <c:v>231.4296875</c:v>
                </c:pt>
                <c:pt idx="90022">
                  <c:v>231.43229166666666</c:v>
                </c:pt>
                <c:pt idx="90023">
                  <c:v>231.43489583333334</c:v>
                </c:pt>
                <c:pt idx="90024">
                  <c:v>231.4375</c:v>
                </c:pt>
                <c:pt idx="90025">
                  <c:v>231.44010416666666</c:v>
                </c:pt>
                <c:pt idx="90026">
                  <c:v>231.44270833333334</c:v>
                </c:pt>
                <c:pt idx="90027">
                  <c:v>231.4453125</c:v>
                </c:pt>
                <c:pt idx="90028">
                  <c:v>231.44791666666666</c:v>
                </c:pt>
                <c:pt idx="90029">
                  <c:v>231.45052083333334</c:v>
                </c:pt>
                <c:pt idx="90030">
                  <c:v>231.453125</c:v>
                </c:pt>
                <c:pt idx="90031">
                  <c:v>231.45572916666666</c:v>
                </c:pt>
                <c:pt idx="90032">
                  <c:v>231.45833333333334</c:v>
                </c:pt>
                <c:pt idx="90033">
                  <c:v>231.4609375</c:v>
                </c:pt>
                <c:pt idx="90034">
                  <c:v>231.46354166666666</c:v>
                </c:pt>
                <c:pt idx="90035">
                  <c:v>231.46614583333334</c:v>
                </c:pt>
                <c:pt idx="90036">
                  <c:v>231.46875</c:v>
                </c:pt>
                <c:pt idx="90037">
                  <c:v>231.47135416666666</c:v>
                </c:pt>
                <c:pt idx="90038">
                  <c:v>231.47395833333334</c:v>
                </c:pt>
                <c:pt idx="90039">
                  <c:v>231.4765625</c:v>
                </c:pt>
                <c:pt idx="90040">
                  <c:v>231.47916666666666</c:v>
                </c:pt>
                <c:pt idx="90041">
                  <c:v>231.48177083333334</c:v>
                </c:pt>
                <c:pt idx="90042">
                  <c:v>231.484375</c:v>
                </c:pt>
                <c:pt idx="90043">
                  <c:v>231.48697916666666</c:v>
                </c:pt>
                <c:pt idx="90044">
                  <c:v>231.48958333333334</c:v>
                </c:pt>
                <c:pt idx="90045">
                  <c:v>231.4921875</c:v>
                </c:pt>
                <c:pt idx="90046">
                  <c:v>231.49479166666666</c:v>
                </c:pt>
                <c:pt idx="90047">
                  <c:v>231.49739583333334</c:v>
                </c:pt>
                <c:pt idx="90048">
                  <c:v>231.5</c:v>
                </c:pt>
                <c:pt idx="90049">
                  <c:v>231.50260416666666</c:v>
                </c:pt>
                <c:pt idx="90050">
                  <c:v>231.50520833333334</c:v>
                </c:pt>
                <c:pt idx="90051">
                  <c:v>231.5078125</c:v>
                </c:pt>
                <c:pt idx="90052">
                  <c:v>231.51041666666666</c:v>
                </c:pt>
                <c:pt idx="90053">
                  <c:v>231.51302083333334</c:v>
                </c:pt>
                <c:pt idx="90054">
                  <c:v>231.515625</c:v>
                </c:pt>
                <c:pt idx="90055">
                  <c:v>231.51822916666666</c:v>
                </c:pt>
                <c:pt idx="90056">
                  <c:v>231.52083333333334</c:v>
                </c:pt>
                <c:pt idx="90057">
                  <c:v>231.5234375</c:v>
                </c:pt>
                <c:pt idx="90058">
                  <c:v>231.52604166666666</c:v>
                </c:pt>
                <c:pt idx="90059">
                  <c:v>231.52864583333334</c:v>
                </c:pt>
                <c:pt idx="90060">
                  <c:v>231.53125</c:v>
                </c:pt>
                <c:pt idx="90061">
                  <c:v>231.53385416666666</c:v>
                </c:pt>
                <c:pt idx="90062">
                  <c:v>231.53645833333334</c:v>
                </c:pt>
                <c:pt idx="90063">
                  <c:v>231.5390625</c:v>
                </c:pt>
                <c:pt idx="90064">
                  <c:v>231.54166666666666</c:v>
                </c:pt>
                <c:pt idx="90065">
                  <c:v>231.54427083333334</c:v>
                </c:pt>
                <c:pt idx="90066">
                  <c:v>231.546875</c:v>
                </c:pt>
                <c:pt idx="90067">
                  <c:v>231.54947916666666</c:v>
                </c:pt>
                <c:pt idx="90068">
                  <c:v>231.55208333333334</c:v>
                </c:pt>
                <c:pt idx="90069">
                  <c:v>231.5546875</c:v>
                </c:pt>
                <c:pt idx="90070">
                  <c:v>231.55729166666666</c:v>
                </c:pt>
                <c:pt idx="90071">
                  <c:v>231.55989583333334</c:v>
                </c:pt>
                <c:pt idx="90072">
                  <c:v>231.5625</c:v>
                </c:pt>
                <c:pt idx="90073">
                  <c:v>231.56510416666666</c:v>
                </c:pt>
                <c:pt idx="90074">
                  <c:v>231.56770833333334</c:v>
                </c:pt>
                <c:pt idx="90075">
                  <c:v>231.5703125</c:v>
                </c:pt>
                <c:pt idx="90076">
                  <c:v>231.57291666666666</c:v>
                </c:pt>
                <c:pt idx="90077">
                  <c:v>231.57552083333334</c:v>
                </c:pt>
                <c:pt idx="90078">
                  <c:v>231.578125</c:v>
                </c:pt>
                <c:pt idx="90079">
                  <c:v>231.58072916666666</c:v>
                </c:pt>
                <c:pt idx="90080">
                  <c:v>231.58333333333334</c:v>
                </c:pt>
                <c:pt idx="90081">
                  <c:v>231.5859375</c:v>
                </c:pt>
                <c:pt idx="90082">
                  <c:v>231.58854166666666</c:v>
                </c:pt>
                <c:pt idx="90083">
                  <c:v>231.59114583333334</c:v>
                </c:pt>
                <c:pt idx="90084">
                  <c:v>231.59375</c:v>
                </c:pt>
                <c:pt idx="90085">
                  <c:v>231.59635416666666</c:v>
                </c:pt>
                <c:pt idx="90086">
                  <c:v>231.59895833333334</c:v>
                </c:pt>
                <c:pt idx="90087">
                  <c:v>231.6015625</c:v>
                </c:pt>
                <c:pt idx="90088">
                  <c:v>231.60416666666666</c:v>
                </c:pt>
                <c:pt idx="90089">
                  <c:v>231.60677083333334</c:v>
                </c:pt>
                <c:pt idx="90090">
                  <c:v>231.609375</c:v>
                </c:pt>
                <c:pt idx="90091">
                  <c:v>231.61197916666666</c:v>
                </c:pt>
                <c:pt idx="90092">
                  <c:v>231.61458333333334</c:v>
                </c:pt>
                <c:pt idx="90093">
                  <c:v>231.6171875</c:v>
                </c:pt>
                <c:pt idx="90094">
                  <c:v>231.61979166666666</c:v>
                </c:pt>
                <c:pt idx="90095">
                  <c:v>231.62239583333334</c:v>
                </c:pt>
                <c:pt idx="90096">
                  <c:v>231.625</c:v>
                </c:pt>
                <c:pt idx="90097">
                  <c:v>231.62760416666666</c:v>
                </c:pt>
                <c:pt idx="90098">
                  <c:v>231.63020833333334</c:v>
                </c:pt>
                <c:pt idx="90099">
                  <c:v>231.6328125</c:v>
                </c:pt>
                <c:pt idx="90100">
                  <c:v>231.63541666666666</c:v>
                </c:pt>
                <c:pt idx="90101">
                  <c:v>231.63802083333334</c:v>
                </c:pt>
                <c:pt idx="90102">
                  <c:v>231.640625</c:v>
                </c:pt>
                <c:pt idx="90103">
                  <c:v>231.64322916666666</c:v>
                </c:pt>
                <c:pt idx="90104">
                  <c:v>231.64583333333334</c:v>
                </c:pt>
                <c:pt idx="90105">
                  <c:v>231.6484375</c:v>
                </c:pt>
                <c:pt idx="90106">
                  <c:v>231.65104166666666</c:v>
                </c:pt>
                <c:pt idx="90107">
                  <c:v>231.65364583333334</c:v>
                </c:pt>
                <c:pt idx="90108">
                  <c:v>231.65625</c:v>
                </c:pt>
                <c:pt idx="90109">
                  <c:v>231.65885416666666</c:v>
                </c:pt>
                <c:pt idx="90110">
                  <c:v>231.66145833333334</c:v>
                </c:pt>
                <c:pt idx="90111">
                  <c:v>231.6640625</c:v>
                </c:pt>
                <c:pt idx="90112">
                  <c:v>231.66666666666666</c:v>
                </c:pt>
                <c:pt idx="90113">
                  <c:v>231.66927083333334</c:v>
                </c:pt>
                <c:pt idx="90114">
                  <c:v>231.671875</c:v>
                </c:pt>
                <c:pt idx="90115">
                  <c:v>231.67447916666666</c:v>
                </c:pt>
                <c:pt idx="90116">
                  <c:v>231.67708333333334</c:v>
                </c:pt>
                <c:pt idx="90117">
                  <c:v>231.6796875</c:v>
                </c:pt>
                <c:pt idx="90118">
                  <c:v>231.68229166666666</c:v>
                </c:pt>
                <c:pt idx="90119">
                  <c:v>231.68489583333334</c:v>
                </c:pt>
                <c:pt idx="90120">
                  <c:v>231.6875</c:v>
                </c:pt>
                <c:pt idx="90121">
                  <c:v>231.69010416666666</c:v>
                </c:pt>
                <c:pt idx="90122">
                  <c:v>231.69270833333334</c:v>
                </c:pt>
                <c:pt idx="90123">
                  <c:v>231.6953125</c:v>
                </c:pt>
                <c:pt idx="90124">
                  <c:v>231.69791666666666</c:v>
                </c:pt>
                <c:pt idx="90125">
                  <c:v>231.70052083333334</c:v>
                </c:pt>
                <c:pt idx="90126">
                  <c:v>231.703125</c:v>
                </c:pt>
                <c:pt idx="90127">
                  <c:v>231.70572916666666</c:v>
                </c:pt>
                <c:pt idx="90128">
                  <c:v>231.70833333333334</c:v>
                </c:pt>
                <c:pt idx="90129">
                  <c:v>231.7109375</c:v>
                </c:pt>
                <c:pt idx="90130">
                  <c:v>231.71354166666666</c:v>
                </c:pt>
                <c:pt idx="90131">
                  <c:v>231.71614583333334</c:v>
                </c:pt>
                <c:pt idx="90132">
                  <c:v>231.71875</c:v>
                </c:pt>
                <c:pt idx="90133">
                  <c:v>231.72135416666666</c:v>
                </c:pt>
                <c:pt idx="90134">
                  <c:v>231.72395833333334</c:v>
                </c:pt>
                <c:pt idx="90135">
                  <c:v>231.7265625</c:v>
                </c:pt>
                <c:pt idx="90136">
                  <c:v>231.72916666666666</c:v>
                </c:pt>
                <c:pt idx="90137">
                  <c:v>231.73177083333334</c:v>
                </c:pt>
                <c:pt idx="90138">
                  <c:v>231.734375</c:v>
                </c:pt>
                <c:pt idx="90139">
                  <c:v>231.73697916666666</c:v>
                </c:pt>
                <c:pt idx="90140">
                  <c:v>231.73958333333334</c:v>
                </c:pt>
                <c:pt idx="90141">
                  <c:v>231.7421875</c:v>
                </c:pt>
                <c:pt idx="90142">
                  <c:v>231.74479166666666</c:v>
                </c:pt>
                <c:pt idx="90143">
                  <c:v>231.74739583333334</c:v>
                </c:pt>
                <c:pt idx="90144">
                  <c:v>231.75</c:v>
                </c:pt>
                <c:pt idx="90145">
                  <c:v>231.75260416666666</c:v>
                </c:pt>
                <c:pt idx="90146">
                  <c:v>231.75520833333334</c:v>
                </c:pt>
                <c:pt idx="90147">
                  <c:v>231.7578125</c:v>
                </c:pt>
                <c:pt idx="90148">
                  <c:v>231.76041666666666</c:v>
                </c:pt>
                <c:pt idx="90149">
                  <c:v>231.76302083333334</c:v>
                </c:pt>
                <c:pt idx="90150">
                  <c:v>231.765625</c:v>
                </c:pt>
                <c:pt idx="90151">
                  <c:v>231.76822916666666</c:v>
                </c:pt>
                <c:pt idx="90152">
                  <c:v>231.77083333333334</c:v>
                </c:pt>
                <c:pt idx="90153">
                  <c:v>231.7734375</c:v>
                </c:pt>
                <c:pt idx="90154">
                  <c:v>231.77604166666666</c:v>
                </c:pt>
                <c:pt idx="90155">
                  <c:v>231.77864583333334</c:v>
                </c:pt>
                <c:pt idx="90156">
                  <c:v>231.78125</c:v>
                </c:pt>
                <c:pt idx="90157">
                  <c:v>231.78385416666666</c:v>
                </c:pt>
                <c:pt idx="90158">
                  <c:v>231.78645833333334</c:v>
                </c:pt>
                <c:pt idx="90159">
                  <c:v>231.7890625</c:v>
                </c:pt>
                <c:pt idx="90160">
                  <c:v>231.79166666666666</c:v>
                </c:pt>
                <c:pt idx="90161">
                  <c:v>231.79427083333334</c:v>
                </c:pt>
                <c:pt idx="90162">
                  <c:v>231.796875</c:v>
                </c:pt>
                <c:pt idx="90163">
                  <c:v>231.79947916666666</c:v>
                </c:pt>
                <c:pt idx="90164">
                  <c:v>231.80208333333334</c:v>
                </c:pt>
                <c:pt idx="90165">
                  <c:v>231.8046875</c:v>
                </c:pt>
                <c:pt idx="90166">
                  <c:v>231.80729166666666</c:v>
                </c:pt>
                <c:pt idx="90167">
                  <c:v>231.80989583333334</c:v>
                </c:pt>
                <c:pt idx="90168">
                  <c:v>231.8125</c:v>
                </c:pt>
                <c:pt idx="90169">
                  <c:v>231.81510416666666</c:v>
                </c:pt>
                <c:pt idx="90170">
                  <c:v>231.81770833333334</c:v>
                </c:pt>
                <c:pt idx="90171">
                  <c:v>231.8203125</c:v>
                </c:pt>
                <c:pt idx="90172">
                  <c:v>231.82291666666666</c:v>
                </c:pt>
                <c:pt idx="90173">
                  <c:v>231.82552083333334</c:v>
                </c:pt>
                <c:pt idx="90174">
                  <c:v>231.828125</c:v>
                </c:pt>
                <c:pt idx="90175">
                  <c:v>231.83072916666666</c:v>
                </c:pt>
                <c:pt idx="90176">
                  <c:v>231.83333333333334</c:v>
                </c:pt>
                <c:pt idx="90177">
                  <c:v>231.8359375</c:v>
                </c:pt>
                <c:pt idx="90178">
                  <c:v>231.83854166666666</c:v>
                </c:pt>
                <c:pt idx="90179">
                  <c:v>231.84114583333334</c:v>
                </c:pt>
                <c:pt idx="90180">
                  <c:v>231.84375</c:v>
                </c:pt>
                <c:pt idx="90181">
                  <c:v>231.84635416666666</c:v>
                </c:pt>
                <c:pt idx="90182">
                  <c:v>231.84895833333334</c:v>
                </c:pt>
                <c:pt idx="90183">
                  <c:v>231.8515625</c:v>
                </c:pt>
                <c:pt idx="90184">
                  <c:v>231.85416666666666</c:v>
                </c:pt>
                <c:pt idx="90185">
                  <c:v>231.85677083333334</c:v>
                </c:pt>
                <c:pt idx="90186">
                  <c:v>231.859375</c:v>
                </c:pt>
                <c:pt idx="90187">
                  <c:v>231.86197916666666</c:v>
                </c:pt>
                <c:pt idx="90188">
                  <c:v>231.86458333333334</c:v>
                </c:pt>
                <c:pt idx="90189">
                  <c:v>231.8671875</c:v>
                </c:pt>
                <c:pt idx="90190">
                  <c:v>231.86979166666666</c:v>
                </c:pt>
                <c:pt idx="90191">
                  <c:v>231.87239583333334</c:v>
                </c:pt>
                <c:pt idx="90192">
                  <c:v>231.875</c:v>
                </c:pt>
                <c:pt idx="90193">
                  <c:v>231.87760416666666</c:v>
                </c:pt>
                <c:pt idx="90194">
                  <c:v>231.88020833333334</c:v>
                </c:pt>
                <c:pt idx="90195">
                  <c:v>231.8828125</c:v>
                </c:pt>
                <c:pt idx="90196">
                  <c:v>231.88541666666666</c:v>
                </c:pt>
                <c:pt idx="90197">
                  <c:v>231.88802083333334</c:v>
                </c:pt>
                <c:pt idx="90198">
                  <c:v>231.890625</c:v>
                </c:pt>
                <c:pt idx="90199">
                  <c:v>231.89322916666666</c:v>
                </c:pt>
                <c:pt idx="90200">
                  <c:v>231.89583333333334</c:v>
                </c:pt>
                <c:pt idx="90201">
                  <c:v>231.8984375</c:v>
                </c:pt>
                <c:pt idx="90202">
                  <c:v>231.90104166666666</c:v>
                </c:pt>
                <c:pt idx="90203">
                  <c:v>231.90364583333334</c:v>
                </c:pt>
                <c:pt idx="90204">
                  <c:v>231.90625</c:v>
                </c:pt>
                <c:pt idx="90205">
                  <c:v>231.90885416666666</c:v>
                </c:pt>
                <c:pt idx="90206">
                  <c:v>231.91145833333334</c:v>
                </c:pt>
                <c:pt idx="90207">
                  <c:v>231.9140625</c:v>
                </c:pt>
                <c:pt idx="90208">
                  <c:v>231.91666666666666</c:v>
                </c:pt>
                <c:pt idx="90209">
                  <c:v>231.91927083333334</c:v>
                </c:pt>
                <c:pt idx="90210">
                  <c:v>231.921875</c:v>
                </c:pt>
                <c:pt idx="90211">
                  <c:v>231.92447916666666</c:v>
                </c:pt>
                <c:pt idx="90212">
                  <c:v>231.92708333333334</c:v>
                </c:pt>
                <c:pt idx="90213">
                  <c:v>231.9296875</c:v>
                </c:pt>
                <c:pt idx="90214">
                  <c:v>231.93229166666666</c:v>
                </c:pt>
                <c:pt idx="90215">
                  <c:v>231.93489583333334</c:v>
                </c:pt>
                <c:pt idx="90216">
                  <c:v>231.9375</c:v>
                </c:pt>
                <c:pt idx="90217">
                  <c:v>231.94010416666666</c:v>
                </c:pt>
                <c:pt idx="90218">
                  <c:v>231.94270833333334</c:v>
                </c:pt>
                <c:pt idx="90219">
                  <c:v>231.9453125</c:v>
                </c:pt>
                <c:pt idx="90220">
                  <c:v>231.94791666666666</c:v>
                </c:pt>
                <c:pt idx="90221">
                  <c:v>231.95052083333334</c:v>
                </c:pt>
                <c:pt idx="90222">
                  <c:v>231.953125</c:v>
                </c:pt>
                <c:pt idx="90223">
                  <c:v>231.95572916666666</c:v>
                </c:pt>
                <c:pt idx="90224">
                  <c:v>231.95833333333334</c:v>
                </c:pt>
                <c:pt idx="90225">
                  <c:v>231.9609375</c:v>
                </c:pt>
                <c:pt idx="90226">
                  <c:v>231.96354166666666</c:v>
                </c:pt>
                <c:pt idx="90227">
                  <c:v>231.96614583333334</c:v>
                </c:pt>
                <c:pt idx="90228">
                  <c:v>231.96875</c:v>
                </c:pt>
                <c:pt idx="90229">
                  <c:v>231.97135416666666</c:v>
                </c:pt>
                <c:pt idx="90230">
                  <c:v>231.97395833333334</c:v>
                </c:pt>
                <c:pt idx="90231">
                  <c:v>231.9765625</c:v>
                </c:pt>
                <c:pt idx="90232">
                  <c:v>231.97916666666666</c:v>
                </c:pt>
                <c:pt idx="90233">
                  <c:v>231.98177083333334</c:v>
                </c:pt>
                <c:pt idx="90234">
                  <c:v>231.984375</c:v>
                </c:pt>
                <c:pt idx="90235">
                  <c:v>231.98697916666666</c:v>
                </c:pt>
                <c:pt idx="90236">
                  <c:v>231.98958333333334</c:v>
                </c:pt>
                <c:pt idx="90237">
                  <c:v>231.9921875</c:v>
                </c:pt>
                <c:pt idx="90238">
                  <c:v>231.99479166666666</c:v>
                </c:pt>
                <c:pt idx="90239">
                  <c:v>231.99739583333334</c:v>
                </c:pt>
                <c:pt idx="90240">
                  <c:v>232</c:v>
                </c:pt>
                <c:pt idx="90241">
                  <c:v>232.00260416666666</c:v>
                </c:pt>
                <c:pt idx="90242">
                  <c:v>232.00520833333334</c:v>
                </c:pt>
                <c:pt idx="90243">
                  <c:v>232.0078125</c:v>
                </c:pt>
                <c:pt idx="90244">
                  <c:v>232.01041666666666</c:v>
                </c:pt>
                <c:pt idx="90245">
                  <c:v>232.01302083333334</c:v>
                </c:pt>
                <c:pt idx="90246">
                  <c:v>232.015625</c:v>
                </c:pt>
                <c:pt idx="90247">
                  <c:v>232.01822916666666</c:v>
                </c:pt>
                <c:pt idx="90248">
                  <c:v>232.02083333333334</c:v>
                </c:pt>
                <c:pt idx="90249">
                  <c:v>232.0234375</c:v>
                </c:pt>
                <c:pt idx="90250">
                  <c:v>232.02604166666666</c:v>
                </c:pt>
                <c:pt idx="90251">
                  <c:v>232.02864583333334</c:v>
                </c:pt>
                <c:pt idx="90252">
                  <c:v>232.03125</c:v>
                </c:pt>
                <c:pt idx="90253">
                  <c:v>232.03385416666666</c:v>
                </c:pt>
                <c:pt idx="90254">
                  <c:v>232.03645833333334</c:v>
                </c:pt>
                <c:pt idx="90255">
                  <c:v>232.0390625</c:v>
                </c:pt>
                <c:pt idx="90256">
                  <c:v>232.04166666666666</c:v>
                </c:pt>
                <c:pt idx="90257">
                  <c:v>232.04427083333334</c:v>
                </c:pt>
                <c:pt idx="90258">
                  <c:v>232.046875</c:v>
                </c:pt>
                <c:pt idx="90259">
                  <c:v>232.04947916666666</c:v>
                </c:pt>
                <c:pt idx="90260">
                  <c:v>232.05208333333334</c:v>
                </c:pt>
                <c:pt idx="90261">
                  <c:v>232.0546875</c:v>
                </c:pt>
                <c:pt idx="90262">
                  <c:v>232.05729166666666</c:v>
                </c:pt>
                <c:pt idx="90263">
                  <c:v>232.05989583333334</c:v>
                </c:pt>
                <c:pt idx="90264">
                  <c:v>232.0625</c:v>
                </c:pt>
                <c:pt idx="90265">
                  <c:v>232.06510416666666</c:v>
                </c:pt>
                <c:pt idx="90266">
                  <c:v>232.06770833333334</c:v>
                </c:pt>
                <c:pt idx="90267">
                  <c:v>232.0703125</c:v>
                </c:pt>
                <c:pt idx="90268">
                  <c:v>232.07291666666666</c:v>
                </c:pt>
                <c:pt idx="90269">
                  <c:v>232.07552083333334</c:v>
                </c:pt>
                <c:pt idx="90270">
                  <c:v>232.078125</c:v>
                </c:pt>
                <c:pt idx="90271">
                  <c:v>232.08072916666666</c:v>
                </c:pt>
                <c:pt idx="90272">
                  <c:v>232.08333333333334</c:v>
                </c:pt>
                <c:pt idx="90273">
                  <c:v>232.0859375</c:v>
                </c:pt>
                <c:pt idx="90274">
                  <c:v>232.08854166666666</c:v>
                </c:pt>
                <c:pt idx="90275">
                  <c:v>232.09114583333334</c:v>
                </c:pt>
                <c:pt idx="90276">
                  <c:v>232.09375</c:v>
                </c:pt>
                <c:pt idx="90277">
                  <c:v>232.09635416666666</c:v>
                </c:pt>
                <c:pt idx="90278">
                  <c:v>232.09895833333334</c:v>
                </c:pt>
                <c:pt idx="90279">
                  <c:v>232.1015625</c:v>
                </c:pt>
                <c:pt idx="90280">
                  <c:v>232.10416666666666</c:v>
                </c:pt>
                <c:pt idx="90281">
                  <c:v>232.10677083333334</c:v>
                </c:pt>
                <c:pt idx="90282">
                  <c:v>232.109375</c:v>
                </c:pt>
                <c:pt idx="90283">
                  <c:v>232.11197916666666</c:v>
                </c:pt>
                <c:pt idx="90284">
                  <c:v>232.11458333333334</c:v>
                </c:pt>
                <c:pt idx="90285">
                  <c:v>232.1171875</c:v>
                </c:pt>
                <c:pt idx="90286">
                  <c:v>232.11979166666666</c:v>
                </c:pt>
                <c:pt idx="90287">
                  <c:v>232.12239583333334</c:v>
                </c:pt>
                <c:pt idx="90288">
                  <c:v>232.125</c:v>
                </c:pt>
                <c:pt idx="90289">
                  <c:v>232.12760416666666</c:v>
                </c:pt>
                <c:pt idx="90290">
                  <c:v>232.13020833333334</c:v>
                </c:pt>
                <c:pt idx="90291">
                  <c:v>232.1328125</c:v>
                </c:pt>
                <c:pt idx="90292">
                  <c:v>232.13541666666666</c:v>
                </c:pt>
                <c:pt idx="90293">
                  <c:v>232.13802083333334</c:v>
                </c:pt>
                <c:pt idx="90294">
                  <c:v>232.140625</c:v>
                </c:pt>
                <c:pt idx="90295">
                  <c:v>232.14322916666666</c:v>
                </c:pt>
                <c:pt idx="90296">
                  <c:v>232.14583333333334</c:v>
                </c:pt>
                <c:pt idx="90297">
                  <c:v>232.1484375</c:v>
                </c:pt>
                <c:pt idx="90298">
                  <c:v>232.15104166666666</c:v>
                </c:pt>
                <c:pt idx="90299">
                  <c:v>232.15364583333334</c:v>
                </c:pt>
                <c:pt idx="90300">
                  <c:v>232.15625</c:v>
                </c:pt>
                <c:pt idx="90301">
                  <c:v>232.15885416666666</c:v>
                </c:pt>
                <c:pt idx="90302">
                  <c:v>232.16145833333334</c:v>
                </c:pt>
                <c:pt idx="90303">
                  <c:v>232.1640625</c:v>
                </c:pt>
                <c:pt idx="90304">
                  <c:v>232.16666666666666</c:v>
                </c:pt>
                <c:pt idx="90305">
                  <c:v>232.16927083333334</c:v>
                </c:pt>
                <c:pt idx="90306">
                  <c:v>232.171875</c:v>
                </c:pt>
                <c:pt idx="90307">
                  <c:v>232.17447916666666</c:v>
                </c:pt>
                <c:pt idx="90308">
                  <c:v>232.17708333333334</c:v>
                </c:pt>
                <c:pt idx="90309">
                  <c:v>232.1796875</c:v>
                </c:pt>
                <c:pt idx="90310">
                  <c:v>232.18229166666666</c:v>
                </c:pt>
                <c:pt idx="90311">
                  <c:v>232.18489583333334</c:v>
                </c:pt>
                <c:pt idx="90312">
                  <c:v>232.1875</c:v>
                </c:pt>
                <c:pt idx="90313">
                  <c:v>232.19010416666666</c:v>
                </c:pt>
                <c:pt idx="90314">
                  <c:v>232.19270833333334</c:v>
                </c:pt>
                <c:pt idx="90315">
                  <c:v>232.1953125</c:v>
                </c:pt>
                <c:pt idx="90316">
                  <c:v>232.19791666666666</c:v>
                </c:pt>
                <c:pt idx="90317">
                  <c:v>232.20052083333334</c:v>
                </c:pt>
                <c:pt idx="90318">
                  <c:v>232.203125</c:v>
                </c:pt>
                <c:pt idx="90319">
                  <c:v>232.20572916666666</c:v>
                </c:pt>
                <c:pt idx="90320">
                  <c:v>232.20833333333334</c:v>
                </c:pt>
                <c:pt idx="90321">
                  <c:v>232.2109375</c:v>
                </c:pt>
                <c:pt idx="90322">
                  <c:v>232.21354166666666</c:v>
                </c:pt>
                <c:pt idx="90323">
                  <c:v>232.21614583333334</c:v>
                </c:pt>
                <c:pt idx="90324">
                  <c:v>232.21875</c:v>
                </c:pt>
                <c:pt idx="90325">
                  <c:v>232.22135416666666</c:v>
                </c:pt>
                <c:pt idx="90326">
                  <c:v>232.22395833333334</c:v>
                </c:pt>
                <c:pt idx="90327">
                  <c:v>232.2265625</c:v>
                </c:pt>
                <c:pt idx="90328">
                  <c:v>232.22916666666666</c:v>
                </c:pt>
                <c:pt idx="90329">
                  <c:v>232.23177083333334</c:v>
                </c:pt>
                <c:pt idx="90330">
                  <c:v>232.234375</c:v>
                </c:pt>
                <c:pt idx="90331">
                  <c:v>232.23697916666666</c:v>
                </c:pt>
                <c:pt idx="90332">
                  <c:v>232.23958333333334</c:v>
                </c:pt>
                <c:pt idx="90333">
                  <c:v>232.2421875</c:v>
                </c:pt>
                <c:pt idx="90334">
                  <c:v>232.24479166666666</c:v>
                </c:pt>
                <c:pt idx="90335">
                  <c:v>232.24739583333334</c:v>
                </c:pt>
                <c:pt idx="90336">
                  <c:v>232.25</c:v>
                </c:pt>
                <c:pt idx="90337">
                  <c:v>232.25260416666666</c:v>
                </c:pt>
                <c:pt idx="90338">
                  <c:v>232.25520833333334</c:v>
                </c:pt>
                <c:pt idx="90339">
                  <c:v>232.2578125</c:v>
                </c:pt>
                <c:pt idx="90340">
                  <c:v>232.26041666666666</c:v>
                </c:pt>
                <c:pt idx="90341">
                  <c:v>232.26302083333334</c:v>
                </c:pt>
                <c:pt idx="90342">
                  <c:v>232.265625</c:v>
                </c:pt>
                <c:pt idx="90343">
                  <c:v>232.26822916666666</c:v>
                </c:pt>
                <c:pt idx="90344">
                  <c:v>232.27083333333334</c:v>
                </c:pt>
                <c:pt idx="90345">
                  <c:v>232.2734375</c:v>
                </c:pt>
                <c:pt idx="90346">
                  <c:v>232.27604166666666</c:v>
                </c:pt>
                <c:pt idx="90347">
                  <c:v>232.27864583333334</c:v>
                </c:pt>
                <c:pt idx="90348">
                  <c:v>232.28125</c:v>
                </c:pt>
                <c:pt idx="90349">
                  <c:v>232.28385416666666</c:v>
                </c:pt>
                <c:pt idx="90350">
                  <c:v>232.28645833333334</c:v>
                </c:pt>
                <c:pt idx="90351">
                  <c:v>232.2890625</c:v>
                </c:pt>
                <c:pt idx="90352">
                  <c:v>232.29166666666666</c:v>
                </c:pt>
                <c:pt idx="90353">
                  <c:v>232.29427083333334</c:v>
                </c:pt>
                <c:pt idx="90354">
                  <c:v>232.296875</c:v>
                </c:pt>
                <c:pt idx="90355">
                  <c:v>232.29947916666666</c:v>
                </c:pt>
                <c:pt idx="90356">
                  <c:v>232.30208333333334</c:v>
                </c:pt>
                <c:pt idx="90357">
                  <c:v>232.3046875</c:v>
                </c:pt>
                <c:pt idx="90358">
                  <c:v>232.30729166666666</c:v>
                </c:pt>
                <c:pt idx="90359">
                  <c:v>232.30989583333334</c:v>
                </c:pt>
                <c:pt idx="90360">
                  <c:v>232.3125</c:v>
                </c:pt>
                <c:pt idx="90361">
                  <c:v>232.31510416666666</c:v>
                </c:pt>
                <c:pt idx="90362">
                  <c:v>232.31770833333334</c:v>
                </c:pt>
                <c:pt idx="90363">
                  <c:v>232.3203125</c:v>
                </c:pt>
                <c:pt idx="90364">
                  <c:v>232.32291666666666</c:v>
                </c:pt>
                <c:pt idx="90365">
                  <c:v>232.32552083333334</c:v>
                </c:pt>
                <c:pt idx="90366">
                  <c:v>232.328125</c:v>
                </c:pt>
                <c:pt idx="90367">
                  <c:v>232.33072916666666</c:v>
                </c:pt>
                <c:pt idx="90368">
                  <c:v>232.33333333333334</c:v>
                </c:pt>
                <c:pt idx="90369">
                  <c:v>232.3359375</c:v>
                </c:pt>
                <c:pt idx="90370">
                  <c:v>232.33854166666666</c:v>
                </c:pt>
                <c:pt idx="90371">
                  <c:v>232.34114583333334</c:v>
                </c:pt>
                <c:pt idx="90372">
                  <c:v>232.34375</c:v>
                </c:pt>
                <c:pt idx="90373">
                  <c:v>232.34635416666666</c:v>
                </c:pt>
                <c:pt idx="90374">
                  <c:v>232.34895833333334</c:v>
                </c:pt>
                <c:pt idx="90375">
                  <c:v>232.3515625</c:v>
                </c:pt>
                <c:pt idx="90376">
                  <c:v>232.35416666666666</c:v>
                </c:pt>
                <c:pt idx="90377">
                  <c:v>232.35677083333334</c:v>
                </c:pt>
                <c:pt idx="90378">
                  <c:v>232.359375</c:v>
                </c:pt>
                <c:pt idx="90379">
                  <c:v>232.36197916666666</c:v>
                </c:pt>
                <c:pt idx="90380">
                  <c:v>232.36458333333334</c:v>
                </c:pt>
                <c:pt idx="90381">
                  <c:v>232.3671875</c:v>
                </c:pt>
                <c:pt idx="90382">
                  <c:v>232.36979166666666</c:v>
                </c:pt>
                <c:pt idx="90383">
                  <c:v>232.37239583333334</c:v>
                </c:pt>
                <c:pt idx="90384">
                  <c:v>232.375</c:v>
                </c:pt>
                <c:pt idx="90385">
                  <c:v>232.37760416666666</c:v>
                </c:pt>
                <c:pt idx="90386">
                  <c:v>232.38020833333334</c:v>
                </c:pt>
                <c:pt idx="90387">
                  <c:v>232.3828125</c:v>
                </c:pt>
                <c:pt idx="90388">
                  <c:v>232.38541666666666</c:v>
                </c:pt>
                <c:pt idx="90389">
                  <c:v>232.38802083333334</c:v>
                </c:pt>
                <c:pt idx="90390">
                  <c:v>232.390625</c:v>
                </c:pt>
                <c:pt idx="90391">
                  <c:v>232.39322916666666</c:v>
                </c:pt>
                <c:pt idx="90392">
                  <c:v>232.39583333333334</c:v>
                </c:pt>
                <c:pt idx="90393">
                  <c:v>232.3984375</c:v>
                </c:pt>
                <c:pt idx="90394">
                  <c:v>232.40104166666666</c:v>
                </c:pt>
                <c:pt idx="90395">
                  <c:v>232.40364583333334</c:v>
                </c:pt>
                <c:pt idx="90396">
                  <c:v>232.40625</c:v>
                </c:pt>
                <c:pt idx="90397">
                  <c:v>232.40885416666666</c:v>
                </c:pt>
                <c:pt idx="90398">
                  <c:v>232.41145833333334</c:v>
                </c:pt>
                <c:pt idx="90399">
                  <c:v>232.4140625</c:v>
                </c:pt>
                <c:pt idx="90400">
                  <c:v>232.41666666666666</c:v>
                </c:pt>
                <c:pt idx="90401">
                  <c:v>232.41927083333334</c:v>
                </c:pt>
                <c:pt idx="90402">
                  <c:v>232.421875</c:v>
                </c:pt>
                <c:pt idx="90403">
                  <c:v>232.42447916666666</c:v>
                </c:pt>
                <c:pt idx="90404">
                  <c:v>232.42708333333334</c:v>
                </c:pt>
                <c:pt idx="90405">
                  <c:v>232.4296875</c:v>
                </c:pt>
                <c:pt idx="90406">
                  <c:v>232.43229166666666</c:v>
                </c:pt>
                <c:pt idx="90407">
                  <c:v>232.43489583333334</c:v>
                </c:pt>
                <c:pt idx="90408">
                  <c:v>232.4375</c:v>
                </c:pt>
                <c:pt idx="90409">
                  <c:v>232.44010416666666</c:v>
                </c:pt>
                <c:pt idx="90410">
                  <c:v>232.44270833333334</c:v>
                </c:pt>
                <c:pt idx="90411">
                  <c:v>232.4453125</c:v>
                </c:pt>
                <c:pt idx="90412">
                  <c:v>232.44791666666666</c:v>
                </c:pt>
                <c:pt idx="90413">
                  <c:v>232.45052083333334</c:v>
                </c:pt>
                <c:pt idx="90414">
                  <c:v>232.453125</c:v>
                </c:pt>
                <c:pt idx="90415">
                  <c:v>232.45572916666666</c:v>
                </c:pt>
                <c:pt idx="90416">
                  <c:v>232.45833333333334</c:v>
                </c:pt>
                <c:pt idx="90417">
                  <c:v>232.4609375</c:v>
                </c:pt>
                <c:pt idx="90418">
                  <c:v>232.46354166666666</c:v>
                </c:pt>
                <c:pt idx="90419">
                  <c:v>232.46614583333334</c:v>
                </c:pt>
                <c:pt idx="90420">
                  <c:v>232.46875</c:v>
                </c:pt>
                <c:pt idx="90421">
                  <c:v>232.47135416666666</c:v>
                </c:pt>
                <c:pt idx="90422">
                  <c:v>232.47395833333334</c:v>
                </c:pt>
                <c:pt idx="90423">
                  <c:v>232.4765625</c:v>
                </c:pt>
                <c:pt idx="90424">
                  <c:v>232.47916666666666</c:v>
                </c:pt>
                <c:pt idx="90425">
                  <c:v>232.48177083333334</c:v>
                </c:pt>
                <c:pt idx="90426">
                  <c:v>232.484375</c:v>
                </c:pt>
                <c:pt idx="90427">
                  <c:v>232.48697916666666</c:v>
                </c:pt>
                <c:pt idx="90428">
                  <c:v>232.48958333333334</c:v>
                </c:pt>
                <c:pt idx="90429">
                  <c:v>232.4921875</c:v>
                </c:pt>
                <c:pt idx="90430">
                  <c:v>232.49479166666666</c:v>
                </c:pt>
                <c:pt idx="90431">
                  <c:v>232.49739583333334</c:v>
                </c:pt>
                <c:pt idx="90432">
                  <c:v>232.5</c:v>
                </c:pt>
                <c:pt idx="90433">
                  <c:v>232.50260416666666</c:v>
                </c:pt>
                <c:pt idx="90434">
                  <c:v>232.50520833333334</c:v>
                </c:pt>
                <c:pt idx="90435">
                  <c:v>232.5078125</c:v>
                </c:pt>
                <c:pt idx="90436">
                  <c:v>232.51041666666666</c:v>
                </c:pt>
                <c:pt idx="90437">
                  <c:v>232.51302083333334</c:v>
                </c:pt>
                <c:pt idx="90438">
                  <c:v>232.515625</c:v>
                </c:pt>
                <c:pt idx="90439">
                  <c:v>232.51822916666666</c:v>
                </c:pt>
                <c:pt idx="90440">
                  <c:v>232.52083333333334</c:v>
                </c:pt>
                <c:pt idx="90441">
                  <c:v>232.5234375</c:v>
                </c:pt>
                <c:pt idx="90442">
                  <c:v>232.52604166666666</c:v>
                </c:pt>
                <c:pt idx="90443">
                  <c:v>232.52864583333334</c:v>
                </c:pt>
                <c:pt idx="90444">
                  <c:v>232.53125</c:v>
                </c:pt>
                <c:pt idx="90445">
                  <c:v>232.53385416666666</c:v>
                </c:pt>
                <c:pt idx="90446">
                  <c:v>232.53645833333334</c:v>
                </c:pt>
                <c:pt idx="90447">
                  <c:v>232.5390625</c:v>
                </c:pt>
                <c:pt idx="90448">
                  <c:v>232.54166666666666</c:v>
                </c:pt>
                <c:pt idx="90449">
                  <c:v>232.54427083333334</c:v>
                </c:pt>
                <c:pt idx="90450">
                  <c:v>232.546875</c:v>
                </c:pt>
                <c:pt idx="90451">
                  <c:v>232.54947916666666</c:v>
                </c:pt>
                <c:pt idx="90452">
                  <c:v>232.55208333333334</c:v>
                </c:pt>
                <c:pt idx="90453">
                  <c:v>232.5546875</c:v>
                </c:pt>
                <c:pt idx="90454">
                  <c:v>232.55729166666666</c:v>
                </c:pt>
                <c:pt idx="90455">
                  <c:v>232.55989583333334</c:v>
                </c:pt>
                <c:pt idx="90456">
                  <c:v>232.5625</c:v>
                </c:pt>
                <c:pt idx="90457">
                  <c:v>232.56510416666666</c:v>
                </c:pt>
                <c:pt idx="90458">
                  <c:v>232.56770833333334</c:v>
                </c:pt>
                <c:pt idx="90459">
                  <c:v>232.5703125</c:v>
                </c:pt>
                <c:pt idx="90460">
                  <c:v>232.57291666666666</c:v>
                </c:pt>
                <c:pt idx="90461">
                  <c:v>232.57552083333334</c:v>
                </c:pt>
                <c:pt idx="90462">
                  <c:v>232.578125</c:v>
                </c:pt>
                <c:pt idx="90463">
                  <c:v>232.58072916666666</c:v>
                </c:pt>
                <c:pt idx="90464">
                  <c:v>232.58333333333334</c:v>
                </c:pt>
                <c:pt idx="90465">
                  <c:v>232.5859375</c:v>
                </c:pt>
                <c:pt idx="90466">
                  <c:v>232.58854166666666</c:v>
                </c:pt>
                <c:pt idx="90467">
                  <c:v>232.59114583333334</c:v>
                </c:pt>
                <c:pt idx="90468">
                  <c:v>232.59375</c:v>
                </c:pt>
                <c:pt idx="90469">
                  <c:v>232.59635416666666</c:v>
                </c:pt>
                <c:pt idx="90470">
                  <c:v>232.59895833333334</c:v>
                </c:pt>
                <c:pt idx="90471">
                  <c:v>232.6015625</c:v>
                </c:pt>
                <c:pt idx="90472">
                  <c:v>232.60416666666666</c:v>
                </c:pt>
                <c:pt idx="90473">
                  <c:v>232.60677083333334</c:v>
                </c:pt>
                <c:pt idx="90474">
                  <c:v>232.609375</c:v>
                </c:pt>
                <c:pt idx="90475">
                  <c:v>232.61197916666666</c:v>
                </c:pt>
                <c:pt idx="90476">
                  <c:v>232.61458333333334</c:v>
                </c:pt>
                <c:pt idx="90477">
                  <c:v>232.6171875</c:v>
                </c:pt>
                <c:pt idx="90478">
                  <c:v>232.61979166666666</c:v>
                </c:pt>
                <c:pt idx="90479">
                  <c:v>232.62239583333334</c:v>
                </c:pt>
                <c:pt idx="90480">
                  <c:v>232.625</c:v>
                </c:pt>
                <c:pt idx="90481">
                  <c:v>232.62760416666666</c:v>
                </c:pt>
                <c:pt idx="90482">
                  <c:v>232.63020833333334</c:v>
                </c:pt>
                <c:pt idx="90483">
                  <c:v>232.6328125</c:v>
                </c:pt>
                <c:pt idx="90484">
                  <c:v>232.63541666666666</c:v>
                </c:pt>
                <c:pt idx="90485">
                  <c:v>232.63802083333334</c:v>
                </c:pt>
                <c:pt idx="90486">
                  <c:v>232.640625</c:v>
                </c:pt>
                <c:pt idx="90487">
                  <c:v>232.64322916666666</c:v>
                </c:pt>
                <c:pt idx="90488">
                  <c:v>232.64583333333334</c:v>
                </c:pt>
                <c:pt idx="90489">
                  <c:v>232.6484375</c:v>
                </c:pt>
                <c:pt idx="90490">
                  <c:v>232.65104166666666</c:v>
                </c:pt>
                <c:pt idx="90491">
                  <c:v>232.65364583333334</c:v>
                </c:pt>
                <c:pt idx="90492">
                  <c:v>232.65625</c:v>
                </c:pt>
                <c:pt idx="90493">
                  <c:v>232.65885416666666</c:v>
                </c:pt>
                <c:pt idx="90494">
                  <c:v>232.66145833333334</c:v>
                </c:pt>
                <c:pt idx="90495">
                  <c:v>232.6640625</c:v>
                </c:pt>
                <c:pt idx="90496">
                  <c:v>232.66666666666666</c:v>
                </c:pt>
                <c:pt idx="90497">
                  <c:v>232.66927083333334</c:v>
                </c:pt>
                <c:pt idx="90498">
                  <c:v>232.671875</c:v>
                </c:pt>
                <c:pt idx="90499">
                  <c:v>232.67447916666666</c:v>
                </c:pt>
                <c:pt idx="90500">
                  <c:v>232.67708333333334</c:v>
                </c:pt>
                <c:pt idx="90501">
                  <c:v>232.6796875</c:v>
                </c:pt>
                <c:pt idx="90502">
                  <c:v>232.68229166666666</c:v>
                </c:pt>
                <c:pt idx="90503">
                  <c:v>232.68489583333334</c:v>
                </c:pt>
                <c:pt idx="90504">
                  <c:v>232.6875</c:v>
                </c:pt>
                <c:pt idx="90505">
                  <c:v>232.69010416666666</c:v>
                </c:pt>
                <c:pt idx="90506">
                  <c:v>232.69270833333334</c:v>
                </c:pt>
                <c:pt idx="90507">
                  <c:v>232.6953125</c:v>
                </c:pt>
                <c:pt idx="90508">
                  <c:v>232.69791666666666</c:v>
                </c:pt>
                <c:pt idx="90509">
                  <c:v>232.70052083333334</c:v>
                </c:pt>
                <c:pt idx="90510">
                  <c:v>232.703125</c:v>
                </c:pt>
                <c:pt idx="90511">
                  <c:v>232.70572916666666</c:v>
                </c:pt>
                <c:pt idx="90512">
                  <c:v>232.70833333333334</c:v>
                </c:pt>
                <c:pt idx="90513">
                  <c:v>232.7109375</c:v>
                </c:pt>
                <c:pt idx="90514">
                  <c:v>232.71354166666666</c:v>
                </c:pt>
                <c:pt idx="90515">
                  <c:v>232.71614583333334</c:v>
                </c:pt>
                <c:pt idx="90516">
                  <c:v>232.71875</c:v>
                </c:pt>
                <c:pt idx="90517">
                  <c:v>232.72135416666666</c:v>
                </c:pt>
                <c:pt idx="90518">
                  <c:v>232.72395833333334</c:v>
                </c:pt>
                <c:pt idx="90519">
                  <c:v>232.7265625</c:v>
                </c:pt>
                <c:pt idx="90520">
                  <c:v>232.72916666666666</c:v>
                </c:pt>
                <c:pt idx="90521">
                  <c:v>232.73177083333334</c:v>
                </c:pt>
                <c:pt idx="90522">
                  <c:v>232.734375</c:v>
                </c:pt>
                <c:pt idx="90523">
                  <c:v>232.73697916666666</c:v>
                </c:pt>
                <c:pt idx="90524">
                  <c:v>232.73958333333334</c:v>
                </c:pt>
                <c:pt idx="90525">
                  <c:v>232.7421875</c:v>
                </c:pt>
                <c:pt idx="90526">
                  <c:v>232.74479166666666</c:v>
                </c:pt>
                <c:pt idx="90527">
                  <c:v>232.74739583333334</c:v>
                </c:pt>
                <c:pt idx="90528">
                  <c:v>232.75</c:v>
                </c:pt>
                <c:pt idx="90529">
                  <c:v>232.75260416666666</c:v>
                </c:pt>
                <c:pt idx="90530">
                  <c:v>232.75520833333334</c:v>
                </c:pt>
                <c:pt idx="90531">
                  <c:v>232.7578125</c:v>
                </c:pt>
                <c:pt idx="90532">
                  <c:v>232.76041666666666</c:v>
                </c:pt>
                <c:pt idx="90533">
                  <c:v>232.76302083333334</c:v>
                </c:pt>
                <c:pt idx="90534">
                  <c:v>232.765625</c:v>
                </c:pt>
                <c:pt idx="90535">
                  <c:v>232.76822916666666</c:v>
                </c:pt>
                <c:pt idx="90536">
                  <c:v>232.77083333333334</c:v>
                </c:pt>
                <c:pt idx="90537">
                  <c:v>232.7734375</c:v>
                </c:pt>
                <c:pt idx="90538">
                  <c:v>232.77604166666666</c:v>
                </c:pt>
                <c:pt idx="90539">
                  <c:v>232.77864583333334</c:v>
                </c:pt>
                <c:pt idx="90540">
                  <c:v>232.78125</c:v>
                </c:pt>
                <c:pt idx="90541">
                  <c:v>232.78385416666666</c:v>
                </c:pt>
                <c:pt idx="90542">
                  <c:v>232.78645833333334</c:v>
                </c:pt>
                <c:pt idx="90543">
                  <c:v>232.7890625</c:v>
                </c:pt>
                <c:pt idx="90544">
                  <c:v>232.79166666666666</c:v>
                </c:pt>
                <c:pt idx="90545">
                  <c:v>232.79427083333334</c:v>
                </c:pt>
                <c:pt idx="90546">
                  <c:v>232.796875</c:v>
                </c:pt>
                <c:pt idx="90547">
                  <c:v>232.79947916666666</c:v>
                </c:pt>
                <c:pt idx="90548">
                  <c:v>232.80208333333334</c:v>
                </c:pt>
                <c:pt idx="90549">
                  <c:v>232.8046875</c:v>
                </c:pt>
                <c:pt idx="90550">
                  <c:v>232.80729166666666</c:v>
                </c:pt>
                <c:pt idx="90551">
                  <c:v>232.80989583333334</c:v>
                </c:pt>
                <c:pt idx="90552">
                  <c:v>232.8125</c:v>
                </c:pt>
                <c:pt idx="90553">
                  <c:v>232.81510416666666</c:v>
                </c:pt>
                <c:pt idx="90554">
                  <c:v>232.81770833333334</c:v>
                </c:pt>
                <c:pt idx="90555">
                  <c:v>232.8203125</c:v>
                </c:pt>
                <c:pt idx="90556">
                  <c:v>232.82291666666666</c:v>
                </c:pt>
                <c:pt idx="90557">
                  <c:v>232.82552083333334</c:v>
                </c:pt>
                <c:pt idx="90558">
                  <c:v>232.828125</c:v>
                </c:pt>
                <c:pt idx="90559">
                  <c:v>232.83072916666666</c:v>
                </c:pt>
                <c:pt idx="90560">
                  <c:v>232.83333333333334</c:v>
                </c:pt>
                <c:pt idx="90561">
                  <c:v>232.8359375</c:v>
                </c:pt>
                <c:pt idx="90562">
                  <c:v>232.83854166666666</c:v>
                </c:pt>
                <c:pt idx="90563">
                  <c:v>232.84114583333334</c:v>
                </c:pt>
                <c:pt idx="90564">
                  <c:v>232.84375</c:v>
                </c:pt>
                <c:pt idx="90565">
                  <c:v>232.84635416666666</c:v>
                </c:pt>
                <c:pt idx="90566">
                  <c:v>232.84895833333334</c:v>
                </c:pt>
                <c:pt idx="90567">
                  <c:v>232.8515625</c:v>
                </c:pt>
                <c:pt idx="90568">
                  <c:v>232.85416666666666</c:v>
                </c:pt>
                <c:pt idx="90569">
                  <c:v>232.85677083333334</c:v>
                </c:pt>
                <c:pt idx="90570">
                  <c:v>232.859375</c:v>
                </c:pt>
                <c:pt idx="90571">
                  <c:v>232.86197916666666</c:v>
                </c:pt>
                <c:pt idx="90572">
                  <c:v>232.86458333333334</c:v>
                </c:pt>
                <c:pt idx="90573">
                  <c:v>232.8671875</c:v>
                </c:pt>
                <c:pt idx="90574">
                  <c:v>232.86979166666666</c:v>
                </c:pt>
                <c:pt idx="90575">
                  <c:v>232.87239583333334</c:v>
                </c:pt>
                <c:pt idx="90576">
                  <c:v>232.875</c:v>
                </c:pt>
                <c:pt idx="90577">
                  <c:v>232.87760416666666</c:v>
                </c:pt>
                <c:pt idx="90578">
                  <c:v>232.88020833333334</c:v>
                </c:pt>
                <c:pt idx="90579">
                  <c:v>232.8828125</c:v>
                </c:pt>
                <c:pt idx="90580">
                  <c:v>232.88541666666666</c:v>
                </c:pt>
                <c:pt idx="90581">
                  <c:v>232.88802083333334</c:v>
                </c:pt>
                <c:pt idx="90582">
                  <c:v>232.890625</c:v>
                </c:pt>
                <c:pt idx="90583">
                  <c:v>232.89322916666666</c:v>
                </c:pt>
                <c:pt idx="90584">
                  <c:v>232.89583333333334</c:v>
                </c:pt>
                <c:pt idx="90585">
                  <c:v>232.8984375</c:v>
                </c:pt>
                <c:pt idx="90586">
                  <c:v>232.90104166666666</c:v>
                </c:pt>
                <c:pt idx="90587">
                  <c:v>232.90364583333334</c:v>
                </c:pt>
                <c:pt idx="90588">
                  <c:v>232.90625</c:v>
                </c:pt>
                <c:pt idx="90589">
                  <c:v>232.90885416666666</c:v>
                </c:pt>
                <c:pt idx="90590">
                  <c:v>232.91145833333334</c:v>
                </c:pt>
                <c:pt idx="90591">
                  <c:v>232.9140625</c:v>
                </c:pt>
                <c:pt idx="90592">
                  <c:v>232.91666666666666</c:v>
                </c:pt>
                <c:pt idx="90593">
                  <c:v>232.91927083333334</c:v>
                </c:pt>
                <c:pt idx="90594">
                  <c:v>232.921875</c:v>
                </c:pt>
                <c:pt idx="90595">
                  <c:v>232.92447916666666</c:v>
                </c:pt>
                <c:pt idx="90596">
                  <c:v>232.92708333333334</c:v>
                </c:pt>
                <c:pt idx="90597">
                  <c:v>232.9296875</c:v>
                </c:pt>
                <c:pt idx="90598">
                  <c:v>232.93229166666666</c:v>
                </c:pt>
                <c:pt idx="90599">
                  <c:v>232.93489583333334</c:v>
                </c:pt>
                <c:pt idx="90600">
                  <c:v>232.9375</c:v>
                </c:pt>
                <c:pt idx="90601">
                  <c:v>232.94010416666666</c:v>
                </c:pt>
                <c:pt idx="90602">
                  <c:v>232.94270833333334</c:v>
                </c:pt>
                <c:pt idx="90603">
                  <c:v>232.9453125</c:v>
                </c:pt>
                <c:pt idx="90604">
                  <c:v>232.94791666666666</c:v>
                </c:pt>
                <c:pt idx="90605">
                  <c:v>232.95052083333334</c:v>
                </c:pt>
                <c:pt idx="90606">
                  <c:v>232.953125</c:v>
                </c:pt>
                <c:pt idx="90607">
                  <c:v>232.95572916666666</c:v>
                </c:pt>
                <c:pt idx="90608">
                  <c:v>232.95833333333334</c:v>
                </c:pt>
                <c:pt idx="90609">
                  <c:v>232.9609375</c:v>
                </c:pt>
                <c:pt idx="90610">
                  <c:v>232.96354166666666</c:v>
                </c:pt>
                <c:pt idx="90611">
                  <c:v>232.96614583333334</c:v>
                </c:pt>
                <c:pt idx="90612">
                  <c:v>232.96875</c:v>
                </c:pt>
                <c:pt idx="90613">
                  <c:v>232.97135416666666</c:v>
                </c:pt>
                <c:pt idx="90614">
                  <c:v>232.97395833333334</c:v>
                </c:pt>
                <c:pt idx="90615">
                  <c:v>232.9765625</c:v>
                </c:pt>
                <c:pt idx="90616">
                  <c:v>232.97916666666666</c:v>
                </c:pt>
                <c:pt idx="90617">
                  <c:v>232.98177083333334</c:v>
                </c:pt>
                <c:pt idx="90618">
                  <c:v>232.984375</c:v>
                </c:pt>
                <c:pt idx="90619">
                  <c:v>232.98697916666666</c:v>
                </c:pt>
                <c:pt idx="90620">
                  <c:v>232.98958333333334</c:v>
                </c:pt>
                <c:pt idx="90621">
                  <c:v>232.9921875</c:v>
                </c:pt>
                <c:pt idx="90622">
                  <c:v>232.99479166666666</c:v>
                </c:pt>
                <c:pt idx="90623">
                  <c:v>232.99739583333334</c:v>
                </c:pt>
                <c:pt idx="90624">
                  <c:v>233</c:v>
                </c:pt>
                <c:pt idx="90625">
                  <c:v>233.00260416666666</c:v>
                </c:pt>
                <c:pt idx="90626">
                  <c:v>233.00520833333334</c:v>
                </c:pt>
                <c:pt idx="90627">
                  <c:v>233.0078125</c:v>
                </c:pt>
                <c:pt idx="90628">
                  <c:v>233.01041666666666</c:v>
                </c:pt>
                <c:pt idx="90629">
                  <c:v>233.01302083333334</c:v>
                </c:pt>
                <c:pt idx="90630">
                  <c:v>233.015625</c:v>
                </c:pt>
                <c:pt idx="90631">
                  <c:v>233.01822916666666</c:v>
                </c:pt>
                <c:pt idx="90632">
                  <c:v>233.02083333333334</c:v>
                </c:pt>
                <c:pt idx="90633">
                  <c:v>233.0234375</c:v>
                </c:pt>
                <c:pt idx="90634">
                  <c:v>233.02604166666666</c:v>
                </c:pt>
                <c:pt idx="90635">
                  <c:v>233.02864583333334</c:v>
                </c:pt>
                <c:pt idx="90636">
                  <c:v>233.03125</c:v>
                </c:pt>
                <c:pt idx="90637">
                  <c:v>233.03385416666666</c:v>
                </c:pt>
                <c:pt idx="90638">
                  <c:v>233.03645833333334</c:v>
                </c:pt>
                <c:pt idx="90639">
                  <c:v>233.0390625</c:v>
                </c:pt>
                <c:pt idx="90640">
                  <c:v>233.04166666666666</c:v>
                </c:pt>
                <c:pt idx="90641">
                  <c:v>233.04427083333334</c:v>
                </c:pt>
                <c:pt idx="90642">
                  <c:v>233.046875</c:v>
                </c:pt>
                <c:pt idx="90643">
                  <c:v>233.04947916666666</c:v>
                </c:pt>
                <c:pt idx="90644">
                  <c:v>233.05208333333334</c:v>
                </c:pt>
                <c:pt idx="90645">
                  <c:v>233.0546875</c:v>
                </c:pt>
                <c:pt idx="90646">
                  <c:v>233.05729166666666</c:v>
                </c:pt>
                <c:pt idx="90647">
                  <c:v>233.05989583333334</c:v>
                </c:pt>
                <c:pt idx="90648">
                  <c:v>233.0625</c:v>
                </c:pt>
                <c:pt idx="90649">
                  <c:v>233.06510416666666</c:v>
                </c:pt>
                <c:pt idx="90650">
                  <c:v>233.06770833333334</c:v>
                </c:pt>
                <c:pt idx="90651">
                  <c:v>233.0703125</c:v>
                </c:pt>
                <c:pt idx="90652">
                  <c:v>233.07291666666666</c:v>
                </c:pt>
                <c:pt idx="90653">
                  <c:v>233.07552083333334</c:v>
                </c:pt>
                <c:pt idx="90654">
                  <c:v>233.078125</c:v>
                </c:pt>
                <c:pt idx="90655">
                  <c:v>233.08072916666666</c:v>
                </c:pt>
                <c:pt idx="90656">
                  <c:v>233.08333333333334</c:v>
                </c:pt>
                <c:pt idx="90657">
                  <c:v>233.0859375</c:v>
                </c:pt>
                <c:pt idx="90658">
                  <c:v>233.08854166666666</c:v>
                </c:pt>
                <c:pt idx="90659">
                  <c:v>233.09114583333334</c:v>
                </c:pt>
                <c:pt idx="90660">
                  <c:v>233.09375</c:v>
                </c:pt>
                <c:pt idx="90661">
                  <c:v>233.09635416666666</c:v>
                </c:pt>
                <c:pt idx="90662">
                  <c:v>233.09895833333334</c:v>
                </c:pt>
                <c:pt idx="90663">
                  <c:v>233.1015625</c:v>
                </c:pt>
                <c:pt idx="90664">
                  <c:v>233.10416666666666</c:v>
                </c:pt>
                <c:pt idx="90665">
                  <c:v>233.10677083333334</c:v>
                </c:pt>
                <c:pt idx="90666">
                  <c:v>233.109375</c:v>
                </c:pt>
                <c:pt idx="90667">
                  <c:v>233.11197916666666</c:v>
                </c:pt>
                <c:pt idx="90668">
                  <c:v>233.11458333333334</c:v>
                </c:pt>
                <c:pt idx="90669">
                  <c:v>233.1171875</c:v>
                </c:pt>
                <c:pt idx="90670">
                  <c:v>233.11979166666666</c:v>
                </c:pt>
                <c:pt idx="90671">
                  <c:v>233.12239583333334</c:v>
                </c:pt>
                <c:pt idx="90672">
                  <c:v>233.125</c:v>
                </c:pt>
                <c:pt idx="90673">
                  <c:v>233.12760416666666</c:v>
                </c:pt>
                <c:pt idx="90674">
                  <c:v>233.13020833333334</c:v>
                </c:pt>
                <c:pt idx="90675">
                  <c:v>233.1328125</c:v>
                </c:pt>
                <c:pt idx="90676">
                  <c:v>233.13541666666666</c:v>
                </c:pt>
                <c:pt idx="90677">
                  <c:v>233.13802083333334</c:v>
                </c:pt>
                <c:pt idx="90678">
                  <c:v>233.140625</c:v>
                </c:pt>
                <c:pt idx="90679">
                  <c:v>233.14322916666666</c:v>
                </c:pt>
                <c:pt idx="90680">
                  <c:v>233.14583333333334</c:v>
                </c:pt>
                <c:pt idx="90681">
                  <c:v>233.1484375</c:v>
                </c:pt>
                <c:pt idx="90682">
                  <c:v>233.15104166666666</c:v>
                </c:pt>
                <c:pt idx="90683">
                  <c:v>233.15364583333334</c:v>
                </c:pt>
                <c:pt idx="90684">
                  <c:v>233.15625</c:v>
                </c:pt>
                <c:pt idx="90685">
                  <c:v>233.15885416666666</c:v>
                </c:pt>
                <c:pt idx="90686">
                  <c:v>233.16145833333334</c:v>
                </c:pt>
                <c:pt idx="90687">
                  <c:v>233.1640625</c:v>
                </c:pt>
                <c:pt idx="90688">
                  <c:v>233.16666666666666</c:v>
                </c:pt>
                <c:pt idx="90689">
                  <c:v>233.16927083333334</c:v>
                </c:pt>
                <c:pt idx="90690">
                  <c:v>233.171875</c:v>
                </c:pt>
                <c:pt idx="90691">
                  <c:v>233.17447916666666</c:v>
                </c:pt>
                <c:pt idx="90692">
                  <c:v>233.17708333333334</c:v>
                </c:pt>
                <c:pt idx="90693">
                  <c:v>233.1796875</c:v>
                </c:pt>
                <c:pt idx="90694">
                  <c:v>233.18229166666666</c:v>
                </c:pt>
                <c:pt idx="90695">
                  <c:v>233.18489583333334</c:v>
                </c:pt>
                <c:pt idx="90696">
                  <c:v>233.1875</c:v>
                </c:pt>
                <c:pt idx="90697">
                  <c:v>233.19010416666666</c:v>
                </c:pt>
                <c:pt idx="90698">
                  <c:v>233.19270833333334</c:v>
                </c:pt>
                <c:pt idx="90699">
                  <c:v>233.1953125</c:v>
                </c:pt>
                <c:pt idx="90700">
                  <c:v>233.19791666666666</c:v>
                </c:pt>
                <c:pt idx="90701">
                  <c:v>233.20052083333334</c:v>
                </c:pt>
                <c:pt idx="90702">
                  <c:v>233.203125</c:v>
                </c:pt>
                <c:pt idx="90703">
                  <c:v>233.20572916666666</c:v>
                </c:pt>
                <c:pt idx="90704">
                  <c:v>233.20833333333334</c:v>
                </c:pt>
                <c:pt idx="90705">
                  <c:v>233.2109375</c:v>
                </c:pt>
                <c:pt idx="90706">
                  <c:v>233.21354166666666</c:v>
                </c:pt>
                <c:pt idx="90707">
                  <c:v>233.21614583333334</c:v>
                </c:pt>
                <c:pt idx="90708">
                  <c:v>233.21875</c:v>
                </c:pt>
                <c:pt idx="90709">
                  <c:v>233.22135416666666</c:v>
                </c:pt>
                <c:pt idx="90710">
                  <c:v>233.22395833333334</c:v>
                </c:pt>
                <c:pt idx="90711">
                  <c:v>233.2265625</c:v>
                </c:pt>
                <c:pt idx="90712">
                  <c:v>233.22916666666666</c:v>
                </c:pt>
                <c:pt idx="90713">
                  <c:v>233.23177083333334</c:v>
                </c:pt>
                <c:pt idx="90714">
                  <c:v>233.234375</c:v>
                </c:pt>
                <c:pt idx="90715">
                  <c:v>233.23697916666666</c:v>
                </c:pt>
                <c:pt idx="90716">
                  <c:v>233.23958333333334</c:v>
                </c:pt>
                <c:pt idx="90717">
                  <c:v>233.2421875</c:v>
                </c:pt>
                <c:pt idx="90718">
                  <c:v>233.24479166666666</c:v>
                </c:pt>
                <c:pt idx="90719">
                  <c:v>233.24739583333334</c:v>
                </c:pt>
                <c:pt idx="90720">
                  <c:v>233.25</c:v>
                </c:pt>
                <c:pt idx="90721">
                  <c:v>233.25260416666666</c:v>
                </c:pt>
                <c:pt idx="90722">
                  <c:v>233.25520833333334</c:v>
                </c:pt>
                <c:pt idx="90723">
                  <c:v>233.2578125</c:v>
                </c:pt>
                <c:pt idx="90724">
                  <c:v>233.26041666666666</c:v>
                </c:pt>
                <c:pt idx="90725">
                  <c:v>233.26302083333334</c:v>
                </c:pt>
                <c:pt idx="90726">
                  <c:v>233.265625</c:v>
                </c:pt>
                <c:pt idx="90727">
                  <c:v>233.26822916666666</c:v>
                </c:pt>
                <c:pt idx="90728">
                  <c:v>233.27083333333334</c:v>
                </c:pt>
                <c:pt idx="90729">
                  <c:v>233.2734375</c:v>
                </c:pt>
                <c:pt idx="90730">
                  <c:v>233.27604166666666</c:v>
                </c:pt>
                <c:pt idx="90731">
                  <c:v>233.27864583333334</c:v>
                </c:pt>
                <c:pt idx="90732">
                  <c:v>233.28125</c:v>
                </c:pt>
                <c:pt idx="90733">
                  <c:v>233.28385416666666</c:v>
                </c:pt>
                <c:pt idx="90734">
                  <c:v>233.28645833333334</c:v>
                </c:pt>
                <c:pt idx="90735">
                  <c:v>233.2890625</c:v>
                </c:pt>
                <c:pt idx="90736">
                  <c:v>233.29166666666666</c:v>
                </c:pt>
                <c:pt idx="90737">
                  <c:v>233.29427083333334</c:v>
                </c:pt>
                <c:pt idx="90738">
                  <c:v>233.296875</c:v>
                </c:pt>
                <c:pt idx="90739">
                  <c:v>233.29947916666666</c:v>
                </c:pt>
                <c:pt idx="90740">
                  <c:v>233.30208333333334</c:v>
                </c:pt>
                <c:pt idx="90741">
                  <c:v>233.3046875</c:v>
                </c:pt>
                <c:pt idx="90742">
                  <c:v>233.30729166666666</c:v>
                </c:pt>
                <c:pt idx="90743">
                  <c:v>233.30989583333334</c:v>
                </c:pt>
                <c:pt idx="90744">
                  <c:v>233.3125</c:v>
                </c:pt>
                <c:pt idx="90745">
                  <c:v>233.31510416666666</c:v>
                </c:pt>
                <c:pt idx="90746">
                  <c:v>233.31770833333334</c:v>
                </c:pt>
                <c:pt idx="90747">
                  <c:v>233.3203125</c:v>
                </c:pt>
                <c:pt idx="90748">
                  <c:v>233.32291666666666</c:v>
                </c:pt>
                <c:pt idx="90749">
                  <c:v>233.32552083333334</c:v>
                </c:pt>
                <c:pt idx="90750">
                  <c:v>233.328125</c:v>
                </c:pt>
                <c:pt idx="90751">
                  <c:v>233.33072916666666</c:v>
                </c:pt>
                <c:pt idx="90752">
                  <c:v>233.33333333333334</c:v>
                </c:pt>
                <c:pt idx="90753">
                  <c:v>233.3359375</c:v>
                </c:pt>
                <c:pt idx="90754">
                  <c:v>233.33854166666666</c:v>
                </c:pt>
                <c:pt idx="90755">
                  <c:v>233.34114583333334</c:v>
                </c:pt>
                <c:pt idx="90756">
                  <c:v>233.34375</c:v>
                </c:pt>
                <c:pt idx="90757">
                  <c:v>233.34635416666666</c:v>
                </c:pt>
                <c:pt idx="90758">
                  <c:v>233.34895833333334</c:v>
                </c:pt>
                <c:pt idx="90759">
                  <c:v>233.3515625</c:v>
                </c:pt>
                <c:pt idx="90760">
                  <c:v>233.35416666666666</c:v>
                </c:pt>
                <c:pt idx="90761">
                  <c:v>233.35677083333334</c:v>
                </c:pt>
                <c:pt idx="90762">
                  <c:v>233.359375</c:v>
                </c:pt>
                <c:pt idx="90763">
                  <c:v>233.36197916666666</c:v>
                </c:pt>
                <c:pt idx="90764">
                  <c:v>233.36458333333334</c:v>
                </c:pt>
                <c:pt idx="90765">
                  <c:v>233.3671875</c:v>
                </c:pt>
                <c:pt idx="90766">
                  <c:v>233.36979166666666</c:v>
                </c:pt>
                <c:pt idx="90767">
                  <c:v>233.37239583333334</c:v>
                </c:pt>
                <c:pt idx="90768">
                  <c:v>233.375</c:v>
                </c:pt>
                <c:pt idx="90769">
                  <c:v>233.37760416666666</c:v>
                </c:pt>
                <c:pt idx="90770">
                  <c:v>233.38020833333334</c:v>
                </c:pt>
                <c:pt idx="90771">
                  <c:v>233.3828125</c:v>
                </c:pt>
                <c:pt idx="90772">
                  <c:v>233.38541666666666</c:v>
                </c:pt>
                <c:pt idx="90773">
                  <c:v>233.38802083333334</c:v>
                </c:pt>
                <c:pt idx="90774">
                  <c:v>233.390625</c:v>
                </c:pt>
                <c:pt idx="90775">
                  <c:v>233.39322916666666</c:v>
                </c:pt>
                <c:pt idx="90776">
                  <c:v>233.39583333333334</c:v>
                </c:pt>
                <c:pt idx="90777">
                  <c:v>233.3984375</c:v>
                </c:pt>
                <c:pt idx="90778">
                  <c:v>233.40104166666666</c:v>
                </c:pt>
                <c:pt idx="90779">
                  <c:v>233.40364583333334</c:v>
                </c:pt>
                <c:pt idx="90780">
                  <c:v>233.40625</c:v>
                </c:pt>
                <c:pt idx="90781">
                  <c:v>233.40885416666666</c:v>
                </c:pt>
                <c:pt idx="90782">
                  <c:v>233.41145833333334</c:v>
                </c:pt>
                <c:pt idx="90783">
                  <c:v>233.4140625</c:v>
                </c:pt>
                <c:pt idx="90784">
                  <c:v>233.41666666666666</c:v>
                </c:pt>
                <c:pt idx="90785">
                  <c:v>233.41927083333334</c:v>
                </c:pt>
                <c:pt idx="90786">
                  <c:v>233.421875</c:v>
                </c:pt>
                <c:pt idx="90787">
                  <c:v>233.42447916666666</c:v>
                </c:pt>
                <c:pt idx="90788">
                  <c:v>233.42708333333334</c:v>
                </c:pt>
                <c:pt idx="90789">
                  <c:v>233.4296875</c:v>
                </c:pt>
                <c:pt idx="90790">
                  <c:v>233.43229166666666</c:v>
                </c:pt>
                <c:pt idx="90791">
                  <c:v>233.43489583333334</c:v>
                </c:pt>
                <c:pt idx="90792">
                  <c:v>233.4375</c:v>
                </c:pt>
                <c:pt idx="90793">
                  <c:v>233.44010416666666</c:v>
                </c:pt>
                <c:pt idx="90794">
                  <c:v>233.44270833333334</c:v>
                </c:pt>
                <c:pt idx="90795">
                  <c:v>233.4453125</c:v>
                </c:pt>
                <c:pt idx="90796">
                  <c:v>233.44791666666666</c:v>
                </c:pt>
                <c:pt idx="90797">
                  <c:v>233.45052083333334</c:v>
                </c:pt>
                <c:pt idx="90798">
                  <c:v>233.453125</c:v>
                </c:pt>
                <c:pt idx="90799">
                  <c:v>233.45572916666666</c:v>
                </c:pt>
                <c:pt idx="90800">
                  <c:v>233.45833333333334</c:v>
                </c:pt>
                <c:pt idx="90801">
                  <c:v>233.4609375</c:v>
                </c:pt>
                <c:pt idx="90802">
                  <c:v>233.46354166666666</c:v>
                </c:pt>
                <c:pt idx="90803">
                  <c:v>233.46614583333334</c:v>
                </c:pt>
                <c:pt idx="90804">
                  <c:v>233.46875</c:v>
                </c:pt>
                <c:pt idx="90805">
                  <c:v>233.47135416666666</c:v>
                </c:pt>
                <c:pt idx="90806">
                  <c:v>233.47395833333334</c:v>
                </c:pt>
                <c:pt idx="90807">
                  <c:v>233.4765625</c:v>
                </c:pt>
                <c:pt idx="90808">
                  <c:v>233.47916666666666</c:v>
                </c:pt>
                <c:pt idx="90809">
                  <c:v>233.48177083333334</c:v>
                </c:pt>
                <c:pt idx="90810">
                  <c:v>233.484375</c:v>
                </c:pt>
                <c:pt idx="90811">
                  <c:v>233.48697916666666</c:v>
                </c:pt>
                <c:pt idx="90812">
                  <c:v>233.48958333333334</c:v>
                </c:pt>
                <c:pt idx="90813">
                  <c:v>233.4921875</c:v>
                </c:pt>
                <c:pt idx="90814">
                  <c:v>233.49479166666666</c:v>
                </c:pt>
                <c:pt idx="90815">
                  <c:v>233.49739583333334</c:v>
                </c:pt>
                <c:pt idx="90816">
                  <c:v>233.5</c:v>
                </c:pt>
                <c:pt idx="90817">
                  <c:v>233.50260416666666</c:v>
                </c:pt>
                <c:pt idx="90818">
                  <c:v>233.50520833333334</c:v>
                </c:pt>
                <c:pt idx="90819">
                  <c:v>233.5078125</c:v>
                </c:pt>
                <c:pt idx="90820">
                  <c:v>233.51041666666666</c:v>
                </c:pt>
                <c:pt idx="90821">
                  <c:v>233.51302083333334</c:v>
                </c:pt>
                <c:pt idx="90822">
                  <c:v>233.515625</c:v>
                </c:pt>
                <c:pt idx="90823">
                  <c:v>233.51822916666666</c:v>
                </c:pt>
                <c:pt idx="90824">
                  <c:v>233.52083333333334</c:v>
                </c:pt>
                <c:pt idx="90825">
                  <c:v>233.5234375</c:v>
                </c:pt>
                <c:pt idx="90826">
                  <c:v>233.52604166666666</c:v>
                </c:pt>
                <c:pt idx="90827">
                  <c:v>233.52864583333334</c:v>
                </c:pt>
                <c:pt idx="90828">
                  <c:v>233.53125</c:v>
                </c:pt>
                <c:pt idx="90829">
                  <c:v>233.53385416666666</c:v>
                </c:pt>
                <c:pt idx="90830">
                  <c:v>233.53645833333334</c:v>
                </c:pt>
                <c:pt idx="90831">
                  <c:v>233.5390625</c:v>
                </c:pt>
                <c:pt idx="90832">
                  <c:v>233.54166666666666</c:v>
                </c:pt>
                <c:pt idx="90833">
                  <c:v>233.54427083333334</c:v>
                </c:pt>
                <c:pt idx="90834">
                  <c:v>233.546875</c:v>
                </c:pt>
                <c:pt idx="90835">
                  <c:v>233.54947916666666</c:v>
                </c:pt>
                <c:pt idx="90836">
                  <c:v>233.55208333333334</c:v>
                </c:pt>
                <c:pt idx="90837">
                  <c:v>233.5546875</c:v>
                </c:pt>
                <c:pt idx="90838">
                  <c:v>233.55729166666666</c:v>
                </c:pt>
                <c:pt idx="90839">
                  <c:v>233.55989583333334</c:v>
                </c:pt>
                <c:pt idx="90840">
                  <c:v>233.5625</c:v>
                </c:pt>
                <c:pt idx="90841">
                  <c:v>233.56510416666666</c:v>
                </c:pt>
                <c:pt idx="90842">
                  <c:v>233.56770833333334</c:v>
                </c:pt>
                <c:pt idx="90843">
                  <c:v>233.5703125</c:v>
                </c:pt>
                <c:pt idx="90844">
                  <c:v>233.57291666666666</c:v>
                </c:pt>
                <c:pt idx="90845">
                  <c:v>233.57552083333334</c:v>
                </c:pt>
                <c:pt idx="90846">
                  <c:v>233.578125</c:v>
                </c:pt>
                <c:pt idx="90847">
                  <c:v>233.58072916666666</c:v>
                </c:pt>
                <c:pt idx="90848">
                  <c:v>233.58333333333334</c:v>
                </c:pt>
                <c:pt idx="90849">
                  <c:v>233.5859375</c:v>
                </c:pt>
                <c:pt idx="90850">
                  <c:v>233.58854166666666</c:v>
                </c:pt>
                <c:pt idx="90851">
                  <c:v>233.59114583333334</c:v>
                </c:pt>
                <c:pt idx="90852">
                  <c:v>233.59375</c:v>
                </c:pt>
                <c:pt idx="90853">
                  <c:v>233.59635416666666</c:v>
                </c:pt>
                <c:pt idx="90854">
                  <c:v>233.59895833333334</c:v>
                </c:pt>
                <c:pt idx="90855">
                  <c:v>233.6015625</c:v>
                </c:pt>
                <c:pt idx="90856">
                  <c:v>233.60416666666666</c:v>
                </c:pt>
                <c:pt idx="90857">
                  <c:v>233.60677083333334</c:v>
                </c:pt>
                <c:pt idx="90858">
                  <c:v>233.609375</c:v>
                </c:pt>
                <c:pt idx="90859">
                  <c:v>233.61197916666666</c:v>
                </c:pt>
                <c:pt idx="90860">
                  <c:v>233.61458333333334</c:v>
                </c:pt>
                <c:pt idx="90861">
                  <c:v>233.6171875</c:v>
                </c:pt>
                <c:pt idx="90862">
                  <c:v>233.61979166666666</c:v>
                </c:pt>
                <c:pt idx="90863">
                  <c:v>233.62239583333334</c:v>
                </c:pt>
                <c:pt idx="90864">
                  <c:v>233.625</c:v>
                </c:pt>
                <c:pt idx="90865">
                  <c:v>233.62760416666666</c:v>
                </c:pt>
                <c:pt idx="90866">
                  <c:v>233.63020833333334</c:v>
                </c:pt>
                <c:pt idx="90867">
                  <c:v>233.6328125</c:v>
                </c:pt>
                <c:pt idx="90868">
                  <c:v>233.63541666666666</c:v>
                </c:pt>
                <c:pt idx="90869">
                  <c:v>233.63802083333334</c:v>
                </c:pt>
                <c:pt idx="90870">
                  <c:v>233.640625</c:v>
                </c:pt>
                <c:pt idx="90871">
                  <c:v>233.64322916666666</c:v>
                </c:pt>
                <c:pt idx="90872">
                  <c:v>233.64583333333334</c:v>
                </c:pt>
                <c:pt idx="90873">
                  <c:v>233.6484375</c:v>
                </c:pt>
                <c:pt idx="90874">
                  <c:v>233.65104166666666</c:v>
                </c:pt>
                <c:pt idx="90875">
                  <c:v>233.65364583333334</c:v>
                </c:pt>
                <c:pt idx="90876">
                  <c:v>233.65625</c:v>
                </c:pt>
                <c:pt idx="90877">
                  <c:v>233.65885416666666</c:v>
                </c:pt>
                <c:pt idx="90878">
                  <c:v>233.66145833333334</c:v>
                </c:pt>
                <c:pt idx="90879">
                  <c:v>233.6640625</c:v>
                </c:pt>
                <c:pt idx="90880">
                  <c:v>233.66666666666666</c:v>
                </c:pt>
                <c:pt idx="90881">
                  <c:v>233.66927083333334</c:v>
                </c:pt>
                <c:pt idx="90882">
                  <c:v>233.671875</c:v>
                </c:pt>
                <c:pt idx="90883">
                  <c:v>233.67447916666666</c:v>
                </c:pt>
                <c:pt idx="90884">
                  <c:v>233.67708333333334</c:v>
                </c:pt>
                <c:pt idx="90885">
                  <c:v>233.6796875</c:v>
                </c:pt>
                <c:pt idx="90886">
                  <c:v>233.68229166666666</c:v>
                </c:pt>
                <c:pt idx="90887">
                  <c:v>233.68489583333334</c:v>
                </c:pt>
                <c:pt idx="90888">
                  <c:v>233.6875</c:v>
                </c:pt>
                <c:pt idx="90889">
                  <c:v>233.69010416666666</c:v>
                </c:pt>
                <c:pt idx="90890">
                  <c:v>233.69270833333334</c:v>
                </c:pt>
                <c:pt idx="90891">
                  <c:v>233.6953125</c:v>
                </c:pt>
                <c:pt idx="90892">
                  <c:v>233.69791666666666</c:v>
                </c:pt>
                <c:pt idx="90893">
                  <c:v>233.70052083333334</c:v>
                </c:pt>
                <c:pt idx="90894">
                  <c:v>233.703125</c:v>
                </c:pt>
                <c:pt idx="90895">
                  <c:v>233.70572916666666</c:v>
                </c:pt>
                <c:pt idx="90896">
                  <c:v>233.70833333333334</c:v>
                </c:pt>
                <c:pt idx="90897">
                  <c:v>233.7109375</c:v>
                </c:pt>
                <c:pt idx="90898">
                  <c:v>233.71354166666666</c:v>
                </c:pt>
                <c:pt idx="90899">
                  <c:v>233.71614583333334</c:v>
                </c:pt>
                <c:pt idx="90900">
                  <c:v>233.71875</c:v>
                </c:pt>
                <c:pt idx="90901">
                  <c:v>233.72135416666666</c:v>
                </c:pt>
                <c:pt idx="90902">
                  <c:v>233.72395833333334</c:v>
                </c:pt>
                <c:pt idx="90903">
                  <c:v>233.7265625</c:v>
                </c:pt>
                <c:pt idx="90904">
                  <c:v>233.72916666666666</c:v>
                </c:pt>
                <c:pt idx="90905">
                  <c:v>233.73177083333334</c:v>
                </c:pt>
                <c:pt idx="90906">
                  <c:v>233.734375</c:v>
                </c:pt>
                <c:pt idx="90907">
                  <c:v>233.73697916666666</c:v>
                </c:pt>
                <c:pt idx="90908">
                  <c:v>233.73958333333334</c:v>
                </c:pt>
                <c:pt idx="90909">
                  <c:v>233.7421875</c:v>
                </c:pt>
                <c:pt idx="90910">
                  <c:v>233.74479166666666</c:v>
                </c:pt>
                <c:pt idx="90911">
                  <c:v>233.74739583333334</c:v>
                </c:pt>
                <c:pt idx="90912">
                  <c:v>233.75</c:v>
                </c:pt>
                <c:pt idx="90913">
                  <c:v>233.75260416666666</c:v>
                </c:pt>
                <c:pt idx="90914">
                  <c:v>233.75520833333334</c:v>
                </c:pt>
                <c:pt idx="90915">
                  <c:v>233.7578125</c:v>
                </c:pt>
                <c:pt idx="90916">
                  <c:v>233.76041666666666</c:v>
                </c:pt>
                <c:pt idx="90917">
                  <c:v>233.76302083333334</c:v>
                </c:pt>
                <c:pt idx="90918">
                  <c:v>233.765625</c:v>
                </c:pt>
                <c:pt idx="90919">
                  <c:v>233.76822916666666</c:v>
                </c:pt>
                <c:pt idx="90920">
                  <c:v>233.77083333333334</c:v>
                </c:pt>
                <c:pt idx="90921">
                  <c:v>233.7734375</c:v>
                </c:pt>
                <c:pt idx="90922">
                  <c:v>233.77604166666666</c:v>
                </c:pt>
                <c:pt idx="90923">
                  <c:v>233.77864583333334</c:v>
                </c:pt>
                <c:pt idx="90924">
                  <c:v>233.78125</c:v>
                </c:pt>
                <c:pt idx="90925">
                  <c:v>233.78385416666666</c:v>
                </c:pt>
                <c:pt idx="90926">
                  <c:v>233.78645833333334</c:v>
                </c:pt>
                <c:pt idx="90927">
                  <c:v>233.7890625</c:v>
                </c:pt>
                <c:pt idx="90928">
                  <c:v>233.79166666666666</c:v>
                </c:pt>
                <c:pt idx="90929">
                  <c:v>233.79427083333334</c:v>
                </c:pt>
                <c:pt idx="90930">
                  <c:v>233.796875</c:v>
                </c:pt>
                <c:pt idx="90931">
                  <c:v>233.79947916666666</c:v>
                </c:pt>
                <c:pt idx="90932">
                  <c:v>233.80208333333334</c:v>
                </c:pt>
                <c:pt idx="90933">
                  <c:v>233.8046875</c:v>
                </c:pt>
                <c:pt idx="90934">
                  <c:v>233.80729166666666</c:v>
                </c:pt>
                <c:pt idx="90935">
                  <c:v>233.80989583333334</c:v>
                </c:pt>
                <c:pt idx="90936">
                  <c:v>233.8125</c:v>
                </c:pt>
                <c:pt idx="90937">
                  <c:v>233.81510416666666</c:v>
                </c:pt>
                <c:pt idx="90938">
                  <c:v>233.81770833333334</c:v>
                </c:pt>
                <c:pt idx="90939">
                  <c:v>233.8203125</c:v>
                </c:pt>
                <c:pt idx="90940">
                  <c:v>233.82291666666666</c:v>
                </c:pt>
                <c:pt idx="90941">
                  <c:v>233.82552083333334</c:v>
                </c:pt>
                <c:pt idx="90942">
                  <c:v>233.828125</c:v>
                </c:pt>
                <c:pt idx="90943">
                  <c:v>233.83072916666666</c:v>
                </c:pt>
                <c:pt idx="90944">
                  <c:v>233.83333333333334</c:v>
                </c:pt>
                <c:pt idx="90945">
                  <c:v>233.8359375</c:v>
                </c:pt>
                <c:pt idx="90946">
                  <c:v>233.83854166666666</c:v>
                </c:pt>
                <c:pt idx="90947">
                  <c:v>233.84114583333334</c:v>
                </c:pt>
                <c:pt idx="90948">
                  <c:v>233.84375</c:v>
                </c:pt>
                <c:pt idx="90949">
                  <c:v>233.84635416666666</c:v>
                </c:pt>
                <c:pt idx="90950">
                  <c:v>233.84895833333334</c:v>
                </c:pt>
                <c:pt idx="90951">
                  <c:v>233.8515625</c:v>
                </c:pt>
                <c:pt idx="90952">
                  <c:v>233.85416666666666</c:v>
                </c:pt>
                <c:pt idx="90953">
                  <c:v>233.85677083333334</c:v>
                </c:pt>
                <c:pt idx="90954">
                  <c:v>233.859375</c:v>
                </c:pt>
                <c:pt idx="90955">
                  <c:v>233.86197916666666</c:v>
                </c:pt>
                <c:pt idx="90956">
                  <c:v>233.86458333333334</c:v>
                </c:pt>
                <c:pt idx="90957">
                  <c:v>233.8671875</c:v>
                </c:pt>
                <c:pt idx="90958">
                  <c:v>233.86979166666666</c:v>
                </c:pt>
                <c:pt idx="90959">
                  <c:v>233.87239583333334</c:v>
                </c:pt>
                <c:pt idx="90960">
                  <c:v>233.875</c:v>
                </c:pt>
                <c:pt idx="90961">
                  <c:v>233.87760416666666</c:v>
                </c:pt>
                <c:pt idx="90962">
                  <c:v>233.88020833333334</c:v>
                </c:pt>
                <c:pt idx="90963">
                  <c:v>233.8828125</c:v>
                </c:pt>
                <c:pt idx="90964">
                  <c:v>233.88541666666666</c:v>
                </c:pt>
                <c:pt idx="90965">
                  <c:v>233.88802083333334</c:v>
                </c:pt>
                <c:pt idx="90966">
                  <c:v>233.890625</c:v>
                </c:pt>
                <c:pt idx="90967">
                  <c:v>233.89322916666666</c:v>
                </c:pt>
                <c:pt idx="90968">
                  <c:v>233.89583333333334</c:v>
                </c:pt>
                <c:pt idx="90969">
                  <c:v>233.8984375</c:v>
                </c:pt>
                <c:pt idx="90970">
                  <c:v>233.90104166666666</c:v>
                </c:pt>
                <c:pt idx="90971">
                  <c:v>233.90364583333334</c:v>
                </c:pt>
                <c:pt idx="90972">
                  <c:v>233.90625</c:v>
                </c:pt>
                <c:pt idx="90973">
                  <c:v>233.90885416666666</c:v>
                </c:pt>
                <c:pt idx="90974">
                  <c:v>233.91145833333334</c:v>
                </c:pt>
                <c:pt idx="90975">
                  <c:v>233.9140625</c:v>
                </c:pt>
                <c:pt idx="90976">
                  <c:v>233.91666666666666</c:v>
                </c:pt>
                <c:pt idx="90977">
                  <c:v>233.91927083333334</c:v>
                </c:pt>
                <c:pt idx="90978">
                  <c:v>233.921875</c:v>
                </c:pt>
                <c:pt idx="90979">
                  <c:v>233.92447916666666</c:v>
                </c:pt>
                <c:pt idx="90980">
                  <c:v>233.92708333333334</c:v>
                </c:pt>
                <c:pt idx="90981">
                  <c:v>233.9296875</c:v>
                </c:pt>
                <c:pt idx="90982">
                  <c:v>233.93229166666666</c:v>
                </c:pt>
                <c:pt idx="90983">
                  <c:v>233.93489583333334</c:v>
                </c:pt>
                <c:pt idx="90984">
                  <c:v>233.9375</c:v>
                </c:pt>
                <c:pt idx="90985">
                  <c:v>233.94010416666666</c:v>
                </c:pt>
                <c:pt idx="90986">
                  <c:v>233.94270833333334</c:v>
                </c:pt>
                <c:pt idx="90987">
                  <c:v>233.9453125</c:v>
                </c:pt>
                <c:pt idx="90988">
                  <c:v>233.94791666666666</c:v>
                </c:pt>
                <c:pt idx="90989">
                  <c:v>233.95052083333334</c:v>
                </c:pt>
                <c:pt idx="90990">
                  <c:v>233.953125</c:v>
                </c:pt>
                <c:pt idx="90991">
                  <c:v>233.95572916666666</c:v>
                </c:pt>
                <c:pt idx="90992">
                  <c:v>233.95833333333334</c:v>
                </c:pt>
                <c:pt idx="90993">
                  <c:v>233.9609375</c:v>
                </c:pt>
                <c:pt idx="90994">
                  <c:v>233.96354166666666</c:v>
                </c:pt>
                <c:pt idx="90995">
                  <c:v>233.96614583333334</c:v>
                </c:pt>
                <c:pt idx="90996">
                  <c:v>233.96875</c:v>
                </c:pt>
                <c:pt idx="90997">
                  <c:v>233.97135416666666</c:v>
                </c:pt>
                <c:pt idx="90998">
                  <c:v>233.97395833333334</c:v>
                </c:pt>
                <c:pt idx="90999">
                  <c:v>233.9765625</c:v>
                </c:pt>
                <c:pt idx="91000">
                  <c:v>233.97916666666666</c:v>
                </c:pt>
                <c:pt idx="91001">
                  <c:v>233.98177083333334</c:v>
                </c:pt>
                <c:pt idx="91002">
                  <c:v>233.984375</c:v>
                </c:pt>
                <c:pt idx="91003">
                  <c:v>233.98697916666666</c:v>
                </c:pt>
                <c:pt idx="91004">
                  <c:v>233.98958333333334</c:v>
                </c:pt>
                <c:pt idx="91005">
                  <c:v>233.9921875</c:v>
                </c:pt>
                <c:pt idx="91006">
                  <c:v>233.99479166666666</c:v>
                </c:pt>
                <c:pt idx="91007">
                  <c:v>233.99739583333334</c:v>
                </c:pt>
                <c:pt idx="91008">
                  <c:v>234</c:v>
                </c:pt>
                <c:pt idx="91009">
                  <c:v>234.00260416666666</c:v>
                </c:pt>
                <c:pt idx="91010">
                  <c:v>234.00520833333334</c:v>
                </c:pt>
                <c:pt idx="91011">
                  <c:v>234.0078125</c:v>
                </c:pt>
                <c:pt idx="91012">
                  <c:v>234.01041666666666</c:v>
                </c:pt>
                <c:pt idx="91013">
                  <c:v>234.01302083333334</c:v>
                </c:pt>
                <c:pt idx="91014">
                  <c:v>234.015625</c:v>
                </c:pt>
                <c:pt idx="91015">
                  <c:v>234.01822916666666</c:v>
                </c:pt>
                <c:pt idx="91016">
                  <c:v>234.02083333333334</c:v>
                </c:pt>
                <c:pt idx="91017">
                  <c:v>234.0234375</c:v>
                </c:pt>
                <c:pt idx="91018">
                  <c:v>234.02604166666666</c:v>
                </c:pt>
                <c:pt idx="91019">
                  <c:v>234.02864583333334</c:v>
                </c:pt>
                <c:pt idx="91020">
                  <c:v>234.03125</c:v>
                </c:pt>
                <c:pt idx="91021">
                  <c:v>234.03385416666666</c:v>
                </c:pt>
                <c:pt idx="91022">
                  <c:v>234.03645833333334</c:v>
                </c:pt>
                <c:pt idx="91023">
                  <c:v>234.0390625</c:v>
                </c:pt>
                <c:pt idx="91024">
                  <c:v>234.04166666666666</c:v>
                </c:pt>
                <c:pt idx="91025">
                  <c:v>234.04427083333334</c:v>
                </c:pt>
                <c:pt idx="91026">
                  <c:v>234.046875</c:v>
                </c:pt>
                <c:pt idx="91027">
                  <c:v>234.04947916666666</c:v>
                </c:pt>
                <c:pt idx="91028">
                  <c:v>234.05208333333334</c:v>
                </c:pt>
                <c:pt idx="91029">
                  <c:v>234.0546875</c:v>
                </c:pt>
                <c:pt idx="91030">
                  <c:v>234.05729166666666</c:v>
                </c:pt>
                <c:pt idx="91031">
                  <c:v>234.05989583333334</c:v>
                </c:pt>
                <c:pt idx="91032">
                  <c:v>234.0625</c:v>
                </c:pt>
                <c:pt idx="91033">
                  <c:v>234.06510416666666</c:v>
                </c:pt>
                <c:pt idx="91034">
                  <c:v>234.06770833333334</c:v>
                </c:pt>
                <c:pt idx="91035">
                  <c:v>234.0703125</c:v>
                </c:pt>
                <c:pt idx="91036">
                  <c:v>234.07291666666666</c:v>
                </c:pt>
                <c:pt idx="91037">
                  <c:v>234.07552083333334</c:v>
                </c:pt>
                <c:pt idx="91038">
                  <c:v>234.078125</c:v>
                </c:pt>
                <c:pt idx="91039">
                  <c:v>234.08072916666666</c:v>
                </c:pt>
                <c:pt idx="91040">
                  <c:v>234.08333333333334</c:v>
                </c:pt>
                <c:pt idx="91041">
                  <c:v>234.0859375</c:v>
                </c:pt>
                <c:pt idx="91042">
                  <c:v>234.08854166666666</c:v>
                </c:pt>
                <c:pt idx="91043">
                  <c:v>234.09114583333334</c:v>
                </c:pt>
                <c:pt idx="91044">
                  <c:v>234.09375</c:v>
                </c:pt>
                <c:pt idx="91045">
                  <c:v>234.09635416666666</c:v>
                </c:pt>
                <c:pt idx="91046">
                  <c:v>234.09895833333334</c:v>
                </c:pt>
                <c:pt idx="91047">
                  <c:v>234.1015625</c:v>
                </c:pt>
                <c:pt idx="91048">
                  <c:v>234.10416666666666</c:v>
                </c:pt>
                <c:pt idx="91049">
                  <c:v>234.10677083333334</c:v>
                </c:pt>
                <c:pt idx="91050">
                  <c:v>234.109375</c:v>
                </c:pt>
                <c:pt idx="91051">
                  <c:v>234.11197916666666</c:v>
                </c:pt>
                <c:pt idx="91052">
                  <c:v>234.11458333333334</c:v>
                </c:pt>
                <c:pt idx="91053">
                  <c:v>234.1171875</c:v>
                </c:pt>
                <c:pt idx="91054">
                  <c:v>234.11979166666666</c:v>
                </c:pt>
                <c:pt idx="91055">
                  <c:v>234.12239583333334</c:v>
                </c:pt>
                <c:pt idx="91056">
                  <c:v>234.125</c:v>
                </c:pt>
                <c:pt idx="91057">
                  <c:v>234.12760416666666</c:v>
                </c:pt>
                <c:pt idx="91058">
                  <c:v>234.13020833333334</c:v>
                </c:pt>
                <c:pt idx="91059">
                  <c:v>234.1328125</c:v>
                </c:pt>
                <c:pt idx="91060">
                  <c:v>234.13541666666666</c:v>
                </c:pt>
                <c:pt idx="91061">
                  <c:v>234.13802083333334</c:v>
                </c:pt>
                <c:pt idx="91062">
                  <c:v>234.140625</c:v>
                </c:pt>
                <c:pt idx="91063">
                  <c:v>234.14322916666666</c:v>
                </c:pt>
                <c:pt idx="91064">
                  <c:v>234.14583333333334</c:v>
                </c:pt>
                <c:pt idx="91065">
                  <c:v>234.1484375</c:v>
                </c:pt>
                <c:pt idx="91066">
                  <c:v>234.15104166666666</c:v>
                </c:pt>
                <c:pt idx="91067">
                  <c:v>234.15364583333334</c:v>
                </c:pt>
                <c:pt idx="91068">
                  <c:v>234.15625</c:v>
                </c:pt>
                <c:pt idx="91069">
                  <c:v>234.15885416666666</c:v>
                </c:pt>
                <c:pt idx="91070">
                  <c:v>234.16145833333334</c:v>
                </c:pt>
                <c:pt idx="91071">
                  <c:v>234.1640625</c:v>
                </c:pt>
                <c:pt idx="91072">
                  <c:v>234.16666666666666</c:v>
                </c:pt>
                <c:pt idx="91073">
                  <c:v>234.16927083333334</c:v>
                </c:pt>
                <c:pt idx="91074">
                  <c:v>234.171875</c:v>
                </c:pt>
                <c:pt idx="91075">
                  <c:v>234.17447916666666</c:v>
                </c:pt>
                <c:pt idx="91076">
                  <c:v>234.17708333333334</c:v>
                </c:pt>
                <c:pt idx="91077">
                  <c:v>234.1796875</c:v>
                </c:pt>
                <c:pt idx="91078">
                  <c:v>234.18229166666666</c:v>
                </c:pt>
                <c:pt idx="91079">
                  <c:v>234.18489583333334</c:v>
                </c:pt>
                <c:pt idx="91080">
                  <c:v>234.1875</c:v>
                </c:pt>
                <c:pt idx="91081">
                  <c:v>234.19010416666666</c:v>
                </c:pt>
                <c:pt idx="91082">
                  <c:v>234.19270833333334</c:v>
                </c:pt>
                <c:pt idx="91083">
                  <c:v>234.1953125</c:v>
                </c:pt>
                <c:pt idx="91084">
                  <c:v>234.19791666666666</c:v>
                </c:pt>
                <c:pt idx="91085">
                  <c:v>234.20052083333334</c:v>
                </c:pt>
                <c:pt idx="91086">
                  <c:v>234.203125</c:v>
                </c:pt>
                <c:pt idx="91087">
                  <c:v>234.20572916666666</c:v>
                </c:pt>
                <c:pt idx="91088">
                  <c:v>234.20833333333334</c:v>
                </c:pt>
                <c:pt idx="91089">
                  <c:v>234.2109375</c:v>
                </c:pt>
                <c:pt idx="91090">
                  <c:v>234.21354166666666</c:v>
                </c:pt>
                <c:pt idx="91091">
                  <c:v>234.21614583333334</c:v>
                </c:pt>
                <c:pt idx="91092">
                  <c:v>234.21875</c:v>
                </c:pt>
                <c:pt idx="91093">
                  <c:v>234.22135416666666</c:v>
                </c:pt>
                <c:pt idx="91094">
                  <c:v>234.22395833333334</c:v>
                </c:pt>
                <c:pt idx="91095">
                  <c:v>234.2265625</c:v>
                </c:pt>
                <c:pt idx="91096">
                  <c:v>234.22916666666666</c:v>
                </c:pt>
                <c:pt idx="91097">
                  <c:v>234.23177083333334</c:v>
                </c:pt>
                <c:pt idx="91098">
                  <c:v>234.234375</c:v>
                </c:pt>
                <c:pt idx="91099">
                  <c:v>234.23697916666666</c:v>
                </c:pt>
                <c:pt idx="91100">
                  <c:v>234.23958333333334</c:v>
                </c:pt>
                <c:pt idx="91101">
                  <c:v>234.2421875</c:v>
                </c:pt>
                <c:pt idx="91102">
                  <c:v>234.24479166666666</c:v>
                </c:pt>
                <c:pt idx="91103">
                  <c:v>234.24739583333334</c:v>
                </c:pt>
                <c:pt idx="91104">
                  <c:v>234.25</c:v>
                </c:pt>
                <c:pt idx="91105">
                  <c:v>234.25260416666666</c:v>
                </c:pt>
                <c:pt idx="91106">
                  <c:v>234.25520833333334</c:v>
                </c:pt>
                <c:pt idx="91107">
                  <c:v>234.2578125</c:v>
                </c:pt>
                <c:pt idx="91108">
                  <c:v>234.26041666666666</c:v>
                </c:pt>
                <c:pt idx="91109">
                  <c:v>234.26302083333334</c:v>
                </c:pt>
                <c:pt idx="91110">
                  <c:v>234.265625</c:v>
                </c:pt>
                <c:pt idx="91111">
                  <c:v>234.26822916666666</c:v>
                </c:pt>
                <c:pt idx="91112">
                  <c:v>234.27083333333334</c:v>
                </c:pt>
                <c:pt idx="91113">
                  <c:v>234.2734375</c:v>
                </c:pt>
                <c:pt idx="91114">
                  <c:v>234.27604166666666</c:v>
                </c:pt>
                <c:pt idx="91115">
                  <c:v>234.27864583333334</c:v>
                </c:pt>
                <c:pt idx="91116">
                  <c:v>234.28125</c:v>
                </c:pt>
                <c:pt idx="91117">
                  <c:v>234.28385416666666</c:v>
                </c:pt>
                <c:pt idx="91118">
                  <c:v>234.28645833333334</c:v>
                </c:pt>
                <c:pt idx="91119">
                  <c:v>234.2890625</c:v>
                </c:pt>
                <c:pt idx="91120">
                  <c:v>234.29166666666666</c:v>
                </c:pt>
                <c:pt idx="91121">
                  <c:v>234.29427083333334</c:v>
                </c:pt>
                <c:pt idx="91122">
                  <c:v>234.296875</c:v>
                </c:pt>
                <c:pt idx="91123">
                  <c:v>234.29947916666666</c:v>
                </c:pt>
                <c:pt idx="91124">
                  <c:v>234.30208333333334</c:v>
                </c:pt>
                <c:pt idx="91125">
                  <c:v>234.3046875</c:v>
                </c:pt>
                <c:pt idx="91126">
                  <c:v>234.30729166666666</c:v>
                </c:pt>
                <c:pt idx="91127">
                  <c:v>234.30989583333334</c:v>
                </c:pt>
                <c:pt idx="91128">
                  <c:v>234.3125</c:v>
                </c:pt>
                <c:pt idx="91129">
                  <c:v>234.31510416666666</c:v>
                </c:pt>
                <c:pt idx="91130">
                  <c:v>234.31770833333334</c:v>
                </c:pt>
                <c:pt idx="91131">
                  <c:v>234.3203125</c:v>
                </c:pt>
                <c:pt idx="91132">
                  <c:v>234.32291666666666</c:v>
                </c:pt>
                <c:pt idx="91133">
                  <c:v>234.32552083333334</c:v>
                </c:pt>
                <c:pt idx="91134">
                  <c:v>234.328125</c:v>
                </c:pt>
                <c:pt idx="91135">
                  <c:v>234.33072916666666</c:v>
                </c:pt>
                <c:pt idx="91136">
                  <c:v>234.33333333333334</c:v>
                </c:pt>
                <c:pt idx="91137">
                  <c:v>234.3359375</c:v>
                </c:pt>
                <c:pt idx="91138">
                  <c:v>234.33854166666666</c:v>
                </c:pt>
                <c:pt idx="91139">
                  <c:v>234.34114583333334</c:v>
                </c:pt>
                <c:pt idx="91140">
                  <c:v>234.34375</c:v>
                </c:pt>
                <c:pt idx="91141">
                  <c:v>234.34635416666666</c:v>
                </c:pt>
                <c:pt idx="91142">
                  <c:v>234.34895833333334</c:v>
                </c:pt>
                <c:pt idx="91143">
                  <c:v>234.3515625</c:v>
                </c:pt>
                <c:pt idx="91144">
                  <c:v>234.35416666666666</c:v>
                </c:pt>
                <c:pt idx="91145">
                  <c:v>234.35677083333334</c:v>
                </c:pt>
                <c:pt idx="91146">
                  <c:v>234.359375</c:v>
                </c:pt>
                <c:pt idx="91147">
                  <c:v>234.36197916666666</c:v>
                </c:pt>
                <c:pt idx="91148">
                  <c:v>234.36458333333334</c:v>
                </c:pt>
                <c:pt idx="91149">
                  <c:v>234.3671875</c:v>
                </c:pt>
                <c:pt idx="91150">
                  <c:v>234.36979166666666</c:v>
                </c:pt>
                <c:pt idx="91151">
                  <c:v>234.37239583333334</c:v>
                </c:pt>
                <c:pt idx="91152">
                  <c:v>234.375</c:v>
                </c:pt>
                <c:pt idx="91153">
                  <c:v>234.37760416666666</c:v>
                </c:pt>
                <c:pt idx="91154">
                  <c:v>234.38020833333334</c:v>
                </c:pt>
                <c:pt idx="91155">
                  <c:v>234.3828125</c:v>
                </c:pt>
                <c:pt idx="91156">
                  <c:v>234.38541666666666</c:v>
                </c:pt>
                <c:pt idx="91157">
                  <c:v>234.38802083333334</c:v>
                </c:pt>
                <c:pt idx="91158">
                  <c:v>234.390625</c:v>
                </c:pt>
                <c:pt idx="91159">
                  <c:v>234.39322916666666</c:v>
                </c:pt>
                <c:pt idx="91160">
                  <c:v>234.39583333333334</c:v>
                </c:pt>
                <c:pt idx="91161">
                  <c:v>234.3984375</c:v>
                </c:pt>
                <c:pt idx="91162">
                  <c:v>234.40104166666666</c:v>
                </c:pt>
                <c:pt idx="91163">
                  <c:v>234.40364583333334</c:v>
                </c:pt>
                <c:pt idx="91164">
                  <c:v>234.40625</c:v>
                </c:pt>
                <c:pt idx="91165">
                  <c:v>234.40885416666666</c:v>
                </c:pt>
                <c:pt idx="91166">
                  <c:v>234.41145833333334</c:v>
                </c:pt>
                <c:pt idx="91167">
                  <c:v>234.4140625</c:v>
                </c:pt>
                <c:pt idx="91168">
                  <c:v>234.41666666666666</c:v>
                </c:pt>
                <c:pt idx="91169">
                  <c:v>234.41927083333334</c:v>
                </c:pt>
                <c:pt idx="91170">
                  <c:v>234.421875</c:v>
                </c:pt>
                <c:pt idx="91171">
                  <c:v>234.42447916666666</c:v>
                </c:pt>
                <c:pt idx="91172">
                  <c:v>234.42708333333334</c:v>
                </c:pt>
                <c:pt idx="91173">
                  <c:v>234.4296875</c:v>
                </c:pt>
                <c:pt idx="91174">
                  <c:v>234.43229166666666</c:v>
                </c:pt>
                <c:pt idx="91175">
                  <c:v>234.43489583333334</c:v>
                </c:pt>
                <c:pt idx="91176">
                  <c:v>234.4375</c:v>
                </c:pt>
                <c:pt idx="91177">
                  <c:v>234.44010416666666</c:v>
                </c:pt>
                <c:pt idx="91178">
                  <c:v>234.44270833333334</c:v>
                </c:pt>
                <c:pt idx="91179">
                  <c:v>234.4453125</c:v>
                </c:pt>
                <c:pt idx="91180">
                  <c:v>234.44791666666666</c:v>
                </c:pt>
                <c:pt idx="91181">
                  <c:v>234.45052083333334</c:v>
                </c:pt>
                <c:pt idx="91182">
                  <c:v>234.453125</c:v>
                </c:pt>
                <c:pt idx="91183">
                  <c:v>234.45572916666666</c:v>
                </c:pt>
                <c:pt idx="91184">
                  <c:v>234.45833333333334</c:v>
                </c:pt>
                <c:pt idx="91185">
                  <c:v>234.4609375</c:v>
                </c:pt>
                <c:pt idx="91186">
                  <c:v>234.46354166666666</c:v>
                </c:pt>
                <c:pt idx="91187">
                  <c:v>234.46614583333334</c:v>
                </c:pt>
                <c:pt idx="91188">
                  <c:v>234.46875</c:v>
                </c:pt>
                <c:pt idx="91189">
                  <c:v>234.47135416666666</c:v>
                </c:pt>
                <c:pt idx="91190">
                  <c:v>234.47395833333334</c:v>
                </c:pt>
                <c:pt idx="91191">
                  <c:v>234.4765625</c:v>
                </c:pt>
                <c:pt idx="91192">
                  <c:v>234.47916666666666</c:v>
                </c:pt>
                <c:pt idx="91193">
                  <c:v>234.48177083333334</c:v>
                </c:pt>
                <c:pt idx="91194">
                  <c:v>234.484375</c:v>
                </c:pt>
                <c:pt idx="91195">
                  <c:v>234.48697916666666</c:v>
                </c:pt>
                <c:pt idx="91196">
                  <c:v>234.48958333333334</c:v>
                </c:pt>
                <c:pt idx="91197">
                  <c:v>234.4921875</c:v>
                </c:pt>
                <c:pt idx="91198">
                  <c:v>234.49479166666666</c:v>
                </c:pt>
                <c:pt idx="91199">
                  <c:v>234.49739583333334</c:v>
                </c:pt>
                <c:pt idx="91200">
                  <c:v>234.5</c:v>
                </c:pt>
                <c:pt idx="91201">
                  <c:v>234.50260416666666</c:v>
                </c:pt>
                <c:pt idx="91202">
                  <c:v>234.50520833333334</c:v>
                </c:pt>
                <c:pt idx="91203">
                  <c:v>234.5078125</c:v>
                </c:pt>
                <c:pt idx="91204">
                  <c:v>234.51041666666666</c:v>
                </c:pt>
                <c:pt idx="91205">
                  <c:v>234.51302083333334</c:v>
                </c:pt>
                <c:pt idx="91206">
                  <c:v>234.515625</c:v>
                </c:pt>
                <c:pt idx="91207">
                  <c:v>234.51822916666666</c:v>
                </c:pt>
                <c:pt idx="91208">
                  <c:v>234.52083333333334</c:v>
                </c:pt>
                <c:pt idx="91209">
                  <c:v>234.5234375</c:v>
                </c:pt>
                <c:pt idx="91210">
                  <c:v>234.52604166666666</c:v>
                </c:pt>
                <c:pt idx="91211">
                  <c:v>234.52864583333334</c:v>
                </c:pt>
                <c:pt idx="91212">
                  <c:v>234.53125</c:v>
                </c:pt>
                <c:pt idx="91213">
                  <c:v>234.53385416666666</c:v>
                </c:pt>
                <c:pt idx="91214">
                  <c:v>234.53645833333334</c:v>
                </c:pt>
                <c:pt idx="91215">
                  <c:v>234.5390625</c:v>
                </c:pt>
                <c:pt idx="91216">
                  <c:v>234.54166666666666</c:v>
                </c:pt>
                <c:pt idx="91217">
                  <c:v>234.54427083333334</c:v>
                </c:pt>
                <c:pt idx="91218">
                  <c:v>234.546875</c:v>
                </c:pt>
                <c:pt idx="91219">
                  <c:v>234.54947916666666</c:v>
                </c:pt>
                <c:pt idx="91220">
                  <c:v>234.55208333333334</c:v>
                </c:pt>
                <c:pt idx="91221">
                  <c:v>234.5546875</c:v>
                </c:pt>
                <c:pt idx="91222">
                  <c:v>234.55729166666666</c:v>
                </c:pt>
                <c:pt idx="91223">
                  <c:v>234.55989583333334</c:v>
                </c:pt>
                <c:pt idx="91224">
                  <c:v>234.5625</c:v>
                </c:pt>
                <c:pt idx="91225">
                  <c:v>234.56510416666666</c:v>
                </c:pt>
                <c:pt idx="91226">
                  <c:v>234.56770833333334</c:v>
                </c:pt>
                <c:pt idx="91227">
                  <c:v>234.5703125</c:v>
                </c:pt>
                <c:pt idx="91228">
                  <c:v>234.57291666666666</c:v>
                </c:pt>
                <c:pt idx="91229">
                  <c:v>234.57552083333334</c:v>
                </c:pt>
                <c:pt idx="91230">
                  <c:v>234.578125</c:v>
                </c:pt>
                <c:pt idx="91231">
                  <c:v>234.58072916666666</c:v>
                </c:pt>
                <c:pt idx="91232">
                  <c:v>234.58333333333334</c:v>
                </c:pt>
                <c:pt idx="91233">
                  <c:v>234.5859375</c:v>
                </c:pt>
                <c:pt idx="91234">
                  <c:v>234.58854166666666</c:v>
                </c:pt>
                <c:pt idx="91235">
                  <c:v>234.59114583333334</c:v>
                </c:pt>
                <c:pt idx="91236">
                  <c:v>234.59375</c:v>
                </c:pt>
                <c:pt idx="91237">
                  <c:v>234.59635416666666</c:v>
                </c:pt>
                <c:pt idx="91238">
                  <c:v>234.59895833333334</c:v>
                </c:pt>
                <c:pt idx="91239">
                  <c:v>234.6015625</c:v>
                </c:pt>
                <c:pt idx="91240">
                  <c:v>234.60416666666666</c:v>
                </c:pt>
                <c:pt idx="91241">
                  <c:v>234.60677083333334</c:v>
                </c:pt>
                <c:pt idx="91242">
                  <c:v>234.609375</c:v>
                </c:pt>
                <c:pt idx="91243">
                  <c:v>234.61197916666666</c:v>
                </c:pt>
                <c:pt idx="91244">
                  <c:v>234.61458333333334</c:v>
                </c:pt>
                <c:pt idx="91245">
                  <c:v>234.6171875</c:v>
                </c:pt>
                <c:pt idx="91246">
                  <c:v>234.61979166666666</c:v>
                </c:pt>
                <c:pt idx="91247">
                  <c:v>234.62239583333334</c:v>
                </c:pt>
                <c:pt idx="91248">
                  <c:v>234.625</c:v>
                </c:pt>
                <c:pt idx="91249">
                  <c:v>234.62760416666666</c:v>
                </c:pt>
                <c:pt idx="91250">
                  <c:v>234.63020833333334</c:v>
                </c:pt>
                <c:pt idx="91251">
                  <c:v>234.6328125</c:v>
                </c:pt>
                <c:pt idx="91252">
                  <c:v>234.63541666666666</c:v>
                </c:pt>
                <c:pt idx="91253">
                  <c:v>234.63802083333334</c:v>
                </c:pt>
                <c:pt idx="91254">
                  <c:v>234.640625</c:v>
                </c:pt>
                <c:pt idx="91255">
                  <c:v>234.64322916666666</c:v>
                </c:pt>
                <c:pt idx="91256">
                  <c:v>234.64583333333334</c:v>
                </c:pt>
                <c:pt idx="91257">
                  <c:v>234.6484375</c:v>
                </c:pt>
                <c:pt idx="91258">
                  <c:v>234.65104166666666</c:v>
                </c:pt>
                <c:pt idx="91259">
                  <c:v>234.65364583333334</c:v>
                </c:pt>
                <c:pt idx="91260">
                  <c:v>234.65625</c:v>
                </c:pt>
                <c:pt idx="91261">
                  <c:v>234.65885416666666</c:v>
                </c:pt>
                <c:pt idx="91262">
                  <c:v>234.66145833333334</c:v>
                </c:pt>
                <c:pt idx="91263">
                  <c:v>234.6640625</c:v>
                </c:pt>
                <c:pt idx="91264">
                  <c:v>234.66666666666666</c:v>
                </c:pt>
                <c:pt idx="91265">
                  <c:v>234.66927083333334</c:v>
                </c:pt>
                <c:pt idx="91266">
                  <c:v>234.671875</c:v>
                </c:pt>
                <c:pt idx="91267">
                  <c:v>234.67447916666666</c:v>
                </c:pt>
                <c:pt idx="91268">
                  <c:v>234.67708333333334</c:v>
                </c:pt>
                <c:pt idx="91269">
                  <c:v>234.6796875</c:v>
                </c:pt>
                <c:pt idx="91270">
                  <c:v>234.68229166666666</c:v>
                </c:pt>
                <c:pt idx="91271">
                  <c:v>234.68489583333334</c:v>
                </c:pt>
                <c:pt idx="91272">
                  <c:v>234.6875</c:v>
                </c:pt>
                <c:pt idx="91273">
                  <c:v>234.69010416666666</c:v>
                </c:pt>
                <c:pt idx="91274">
                  <c:v>234.69270833333334</c:v>
                </c:pt>
                <c:pt idx="91275">
                  <c:v>234.6953125</c:v>
                </c:pt>
                <c:pt idx="91276">
                  <c:v>234.69791666666666</c:v>
                </c:pt>
                <c:pt idx="91277">
                  <c:v>234.70052083333334</c:v>
                </c:pt>
                <c:pt idx="91278">
                  <c:v>234.703125</c:v>
                </c:pt>
                <c:pt idx="91279">
                  <c:v>234.70572916666666</c:v>
                </c:pt>
                <c:pt idx="91280">
                  <c:v>234.70833333333334</c:v>
                </c:pt>
                <c:pt idx="91281">
                  <c:v>234.7109375</c:v>
                </c:pt>
                <c:pt idx="91282">
                  <c:v>234.71354166666666</c:v>
                </c:pt>
                <c:pt idx="91283">
                  <c:v>234.71614583333334</c:v>
                </c:pt>
                <c:pt idx="91284">
                  <c:v>234.71875</c:v>
                </c:pt>
                <c:pt idx="91285">
                  <c:v>234.72135416666666</c:v>
                </c:pt>
                <c:pt idx="91286">
                  <c:v>234.72395833333334</c:v>
                </c:pt>
                <c:pt idx="91287">
                  <c:v>234.7265625</c:v>
                </c:pt>
                <c:pt idx="91288">
                  <c:v>234.72916666666666</c:v>
                </c:pt>
                <c:pt idx="91289">
                  <c:v>234.73177083333334</c:v>
                </c:pt>
                <c:pt idx="91290">
                  <c:v>234.734375</c:v>
                </c:pt>
                <c:pt idx="91291">
                  <c:v>234.73697916666666</c:v>
                </c:pt>
                <c:pt idx="91292">
                  <c:v>234.73958333333334</c:v>
                </c:pt>
                <c:pt idx="91293">
                  <c:v>234.7421875</c:v>
                </c:pt>
                <c:pt idx="91294">
                  <c:v>234.74479166666666</c:v>
                </c:pt>
                <c:pt idx="91295">
                  <c:v>234.74739583333334</c:v>
                </c:pt>
                <c:pt idx="91296">
                  <c:v>234.75</c:v>
                </c:pt>
                <c:pt idx="91297">
                  <c:v>234.75260416666666</c:v>
                </c:pt>
                <c:pt idx="91298">
                  <c:v>234.75520833333334</c:v>
                </c:pt>
                <c:pt idx="91299">
                  <c:v>234.7578125</c:v>
                </c:pt>
                <c:pt idx="91300">
                  <c:v>234.76041666666666</c:v>
                </c:pt>
                <c:pt idx="91301">
                  <c:v>234.76302083333334</c:v>
                </c:pt>
                <c:pt idx="91302">
                  <c:v>234.765625</c:v>
                </c:pt>
                <c:pt idx="91303">
                  <c:v>234.76822916666666</c:v>
                </c:pt>
                <c:pt idx="91304">
                  <c:v>234.77083333333334</c:v>
                </c:pt>
                <c:pt idx="91305">
                  <c:v>234.7734375</c:v>
                </c:pt>
                <c:pt idx="91306">
                  <c:v>234.77604166666666</c:v>
                </c:pt>
                <c:pt idx="91307">
                  <c:v>234.77864583333334</c:v>
                </c:pt>
                <c:pt idx="91308">
                  <c:v>234.78125</c:v>
                </c:pt>
                <c:pt idx="91309">
                  <c:v>234.78385416666666</c:v>
                </c:pt>
                <c:pt idx="91310">
                  <c:v>234.78645833333334</c:v>
                </c:pt>
                <c:pt idx="91311">
                  <c:v>234.7890625</c:v>
                </c:pt>
                <c:pt idx="91312">
                  <c:v>234.79166666666666</c:v>
                </c:pt>
                <c:pt idx="91313">
                  <c:v>234.79427083333334</c:v>
                </c:pt>
                <c:pt idx="91314">
                  <c:v>234.796875</c:v>
                </c:pt>
                <c:pt idx="91315">
                  <c:v>234.79947916666666</c:v>
                </c:pt>
                <c:pt idx="91316">
                  <c:v>234.80208333333334</c:v>
                </c:pt>
                <c:pt idx="91317">
                  <c:v>234.8046875</c:v>
                </c:pt>
                <c:pt idx="91318">
                  <c:v>234.80729166666666</c:v>
                </c:pt>
                <c:pt idx="91319">
                  <c:v>234.80989583333334</c:v>
                </c:pt>
                <c:pt idx="91320">
                  <c:v>234.8125</c:v>
                </c:pt>
                <c:pt idx="91321">
                  <c:v>234.81510416666666</c:v>
                </c:pt>
                <c:pt idx="91322">
                  <c:v>234.81770833333334</c:v>
                </c:pt>
                <c:pt idx="91323">
                  <c:v>234.8203125</c:v>
                </c:pt>
                <c:pt idx="91324">
                  <c:v>234.82291666666666</c:v>
                </c:pt>
                <c:pt idx="91325">
                  <c:v>234.82552083333334</c:v>
                </c:pt>
                <c:pt idx="91326">
                  <c:v>234.828125</c:v>
                </c:pt>
                <c:pt idx="91327">
                  <c:v>234.83072916666666</c:v>
                </c:pt>
                <c:pt idx="91328">
                  <c:v>234.83333333333334</c:v>
                </c:pt>
                <c:pt idx="91329">
                  <c:v>234.8359375</c:v>
                </c:pt>
                <c:pt idx="91330">
                  <c:v>234.83854166666666</c:v>
                </c:pt>
                <c:pt idx="91331">
                  <c:v>234.84114583333334</c:v>
                </c:pt>
                <c:pt idx="91332">
                  <c:v>234.84375</c:v>
                </c:pt>
                <c:pt idx="91333">
                  <c:v>234.84635416666666</c:v>
                </c:pt>
                <c:pt idx="91334">
                  <c:v>234.84895833333334</c:v>
                </c:pt>
                <c:pt idx="91335">
                  <c:v>234.8515625</c:v>
                </c:pt>
                <c:pt idx="91336">
                  <c:v>234.85416666666666</c:v>
                </c:pt>
                <c:pt idx="91337">
                  <c:v>234.85677083333334</c:v>
                </c:pt>
                <c:pt idx="91338">
                  <c:v>234.859375</c:v>
                </c:pt>
                <c:pt idx="91339">
                  <c:v>234.86197916666666</c:v>
                </c:pt>
                <c:pt idx="91340">
                  <c:v>234.86458333333334</c:v>
                </c:pt>
                <c:pt idx="91341">
                  <c:v>234.8671875</c:v>
                </c:pt>
                <c:pt idx="91342">
                  <c:v>234.86979166666666</c:v>
                </c:pt>
                <c:pt idx="91343">
                  <c:v>234.87239583333334</c:v>
                </c:pt>
                <c:pt idx="91344">
                  <c:v>234.875</c:v>
                </c:pt>
                <c:pt idx="91345">
                  <c:v>234.87760416666666</c:v>
                </c:pt>
                <c:pt idx="91346">
                  <c:v>234.88020833333334</c:v>
                </c:pt>
                <c:pt idx="91347">
                  <c:v>234.8828125</c:v>
                </c:pt>
                <c:pt idx="91348">
                  <c:v>234.88541666666666</c:v>
                </c:pt>
                <c:pt idx="91349">
                  <c:v>234.88802083333334</c:v>
                </c:pt>
                <c:pt idx="91350">
                  <c:v>234.890625</c:v>
                </c:pt>
                <c:pt idx="91351">
                  <c:v>234.89322916666666</c:v>
                </c:pt>
                <c:pt idx="91352">
                  <c:v>234.89583333333334</c:v>
                </c:pt>
                <c:pt idx="91353">
                  <c:v>234.8984375</c:v>
                </c:pt>
                <c:pt idx="91354">
                  <c:v>234.90104166666666</c:v>
                </c:pt>
                <c:pt idx="91355">
                  <c:v>234.90364583333334</c:v>
                </c:pt>
                <c:pt idx="91356">
                  <c:v>234.90625</c:v>
                </c:pt>
                <c:pt idx="91357">
                  <c:v>234.90885416666666</c:v>
                </c:pt>
                <c:pt idx="91358">
                  <c:v>234.91145833333334</c:v>
                </c:pt>
                <c:pt idx="91359">
                  <c:v>234.9140625</c:v>
                </c:pt>
                <c:pt idx="91360">
                  <c:v>234.91666666666666</c:v>
                </c:pt>
                <c:pt idx="91361">
                  <c:v>234.91927083333334</c:v>
                </c:pt>
                <c:pt idx="91362">
                  <c:v>234.921875</c:v>
                </c:pt>
                <c:pt idx="91363">
                  <c:v>234.92447916666666</c:v>
                </c:pt>
                <c:pt idx="91364">
                  <c:v>234.92708333333334</c:v>
                </c:pt>
                <c:pt idx="91365">
                  <c:v>234.9296875</c:v>
                </c:pt>
                <c:pt idx="91366">
                  <c:v>234.93229166666666</c:v>
                </c:pt>
                <c:pt idx="91367">
                  <c:v>234.93489583333334</c:v>
                </c:pt>
                <c:pt idx="91368">
                  <c:v>234.9375</c:v>
                </c:pt>
                <c:pt idx="91369">
                  <c:v>234.94010416666666</c:v>
                </c:pt>
                <c:pt idx="91370">
                  <c:v>234.94270833333334</c:v>
                </c:pt>
                <c:pt idx="91371">
                  <c:v>234.9453125</c:v>
                </c:pt>
                <c:pt idx="91372">
                  <c:v>234.94791666666666</c:v>
                </c:pt>
                <c:pt idx="91373">
                  <c:v>234.95052083333334</c:v>
                </c:pt>
                <c:pt idx="91374">
                  <c:v>234.953125</c:v>
                </c:pt>
                <c:pt idx="91375">
                  <c:v>234.95572916666666</c:v>
                </c:pt>
                <c:pt idx="91376">
                  <c:v>234.95833333333334</c:v>
                </c:pt>
                <c:pt idx="91377">
                  <c:v>234.9609375</c:v>
                </c:pt>
                <c:pt idx="91378">
                  <c:v>234.96354166666666</c:v>
                </c:pt>
                <c:pt idx="91379">
                  <c:v>234.96614583333334</c:v>
                </c:pt>
                <c:pt idx="91380">
                  <c:v>234.96875</c:v>
                </c:pt>
                <c:pt idx="91381">
                  <c:v>234.97135416666666</c:v>
                </c:pt>
                <c:pt idx="91382">
                  <c:v>234.97395833333334</c:v>
                </c:pt>
                <c:pt idx="91383">
                  <c:v>234.9765625</c:v>
                </c:pt>
                <c:pt idx="91384">
                  <c:v>234.97916666666666</c:v>
                </c:pt>
                <c:pt idx="91385">
                  <c:v>234.98177083333334</c:v>
                </c:pt>
                <c:pt idx="91386">
                  <c:v>234.984375</c:v>
                </c:pt>
                <c:pt idx="91387">
                  <c:v>234.98697916666666</c:v>
                </c:pt>
                <c:pt idx="91388">
                  <c:v>234.98958333333334</c:v>
                </c:pt>
                <c:pt idx="91389">
                  <c:v>234.9921875</c:v>
                </c:pt>
                <c:pt idx="91390">
                  <c:v>234.99479166666666</c:v>
                </c:pt>
                <c:pt idx="91391">
                  <c:v>234.99739583333334</c:v>
                </c:pt>
                <c:pt idx="91392">
                  <c:v>235</c:v>
                </c:pt>
                <c:pt idx="91393">
                  <c:v>235.00260416666666</c:v>
                </c:pt>
                <c:pt idx="91394">
                  <c:v>235.00520833333334</c:v>
                </c:pt>
                <c:pt idx="91395">
                  <c:v>235.0078125</c:v>
                </c:pt>
                <c:pt idx="91396">
                  <c:v>235.01041666666666</c:v>
                </c:pt>
                <c:pt idx="91397">
                  <c:v>235.01302083333334</c:v>
                </c:pt>
                <c:pt idx="91398">
                  <c:v>235.015625</c:v>
                </c:pt>
                <c:pt idx="91399">
                  <c:v>235.01822916666666</c:v>
                </c:pt>
                <c:pt idx="91400">
                  <c:v>235.02083333333334</c:v>
                </c:pt>
                <c:pt idx="91401">
                  <c:v>235.0234375</c:v>
                </c:pt>
                <c:pt idx="91402">
                  <c:v>235.02604166666666</c:v>
                </c:pt>
                <c:pt idx="91403">
                  <c:v>235.02864583333334</c:v>
                </c:pt>
                <c:pt idx="91404">
                  <c:v>235.03125</c:v>
                </c:pt>
                <c:pt idx="91405">
                  <c:v>235.03385416666666</c:v>
                </c:pt>
                <c:pt idx="91406">
                  <c:v>235.03645833333334</c:v>
                </c:pt>
                <c:pt idx="91407">
                  <c:v>235.0390625</c:v>
                </c:pt>
                <c:pt idx="91408">
                  <c:v>235.04166666666666</c:v>
                </c:pt>
                <c:pt idx="91409">
                  <c:v>235.04427083333334</c:v>
                </c:pt>
                <c:pt idx="91410">
                  <c:v>235.046875</c:v>
                </c:pt>
                <c:pt idx="91411">
                  <c:v>235.04947916666666</c:v>
                </c:pt>
                <c:pt idx="91412">
                  <c:v>235.05208333333334</c:v>
                </c:pt>
                <c:pt idx="91413">
                  <c:v>235.0546875</c:v>
                </c:pt>
                <c:pt idx="91414">
                  <c:v>235.05729166666666</c:v>
                </c:pt>
                <c:pt idx="91415">
                  <c:v>235.05989583333334</c:v>
                </c:pt>
                <c:pt idx="91416">
                  <c:v>235.0625</c:v>
                </c:pt>
                <c:pt idx="91417">
                  <c:v>235.06510416666666</c:v>
                </c:pt>
                <c:pt idx="91418">
                  <c:v>235.06770833333334</c:v>
                </c:pt>
                <c:pt idx="91419">
                  <c:v>235.0703125</c:v>
                </c:pt>
                <c:pt idx="91420">
                  <c:v>235.07291666666666</c:v>
                </c:pt>
                <c:pt idx="91421">
                  <c:v>235.07552083333334</c:v>
                </c:pt>
                <c:pt idx="91422">
                  <c:v>235.078125</c:v>
                </c:pt>
                <c:pt idx="91423">
                  <c:v>235.08072916666666</c:v>
                </c:pt>
                <c:pt idx="91424">
                  <c:v>235.08333333333334</c:v>
                </c:pt>
                <c:pt idx="91425">
                  <c:v>235.0859375</c:v>
                </c:pt>
                <c:pt idx="91426">
                  <c:v>235.08854166666666</c:v>
                </c:pt>
                <c:pt idx="91427">
                  <c:v>235.09114583333334</c:v>
                </c:pt>
                <c:pt idx="91428">
                  <c:v>235.09375</c:v>
                </c:pt>
                <c:pt idx="91429">
                  <c:v>235.09635416666666</c:v>
                </c:pt>
                <c:pt idx="91430">
                  <c:v>235.09895833333334</c:v>
                </c:pt>
                <c:pt idx="91431">
                  <c:v>235.1015625</c:v>
                </c:pt>
                <c:pt idx="91432">
                  <c:v>235.10416666666666</c:v>
                </c:pt>
                <c:pt idx="91433">
                  <c:v>235.10677083333334</c:v>
                </c:pt>
                <c:pt idx="91434">
                  <c:v>235.109375</c:v>
                </c:pt>
                <c:pt idx="91435">
                  <c:v>235.11197916666666</c:v>
                </c:pt>
                <c:pt idx="91436">
                  <c:v>235.11458333333334</c:v>
                </c:pt>
                <c:pt idx="91437">
                  <c:v>235.1171875</c:v>
                </c:pt>
                <c:pt idx="91438">
                  <c:v>235.11979166666666</c:v>
                </c:pt>
                <c:pt idx="91439">
                  <c:v>235.12239583333334</c:v>
                </c:pt>
                <c:pt idx="91440">
                  <c:v>235.125</c:v>
                </c:pt>
                <c:pt idx="91441">
                  <c:v>235.12760416666666</c:v>
                </c:pt>
                <c:pt idx="91442">
                  <c:v>235.13020833333334</c:v>
                </c:pt>
                <c:pt idx="91443">
                  <c:v>235.1328125</c:v>
                </c:pt>
                <c:pt idx="91444">
                  <c:v>235.13541666666666</c:v>
                </c:pt>
                <c:pt idx="91445">
                  <c:v>235.13802083333334</c:v>
                </c:pt>
                <c:pt idx="91446">
                  <c:v>235.140625</c:v>
                </c:pt>
                <c:pt idx="91447">
                  <c:v>235.14322916666666</c:v>
                </c:pt>
                <c:pt idx="91448">
                  <c:v>235.14583333333334</c:v>
                </c:pt>
                <c:pt idx="91449">
                  <c:v>235.1484375</c:v>
                </c:pt>
                <c:pt idx="91450">
                  <c:v>235.15104166666666</c:v>
                </c:pt>
                <c:pt idx="91451">
                  <c:v>235.15364583333334</c:v>
                </c:pt>
                <c:pt idx="91452">
                  <c:v>235.15625</c:v>
                </c:pt>
                <c:pt idx="91453">
                  <c:v>235.15885416666666</c:v>
                </c:pt>
                <c:pt idx="91454">
                  <c:v>235.16145833333334</c:v>
                </c:pt>
                <c:pt idx="91455">
                  <c:v>235.1640625</c:v>
                </c:pt>
                <c:pt idx="91456">
                  <c:v>235.16666666666666</c:v>
                </c:pt>
                <c:pt idx="91457">
                  <c:v>235.16927083333334</c:v>
                </c:pt>
                <c:pt idx="91458">
                  <c:v>235.171875</c:v>
                </c:pt>
                <c:pt idx="91459">
                  <c:v>235.17447916666666</c:v>
                </c:pt>
                <c:pt idx="91460">
                  <c:v>235.17708333333334</c:v>
                </c:pt>
                <c:pt idx="91461">
                  <c:v>235.1796875</c:v>
                </c:pt>
                <c:pt idx="91462">
                  <c:v>235.18229166666666</c:v>
                </c:pt>
                <c:pt idx="91463">
                  <c:v>235.18489583333334</c:v>
                </c:pt>
                <c:pt idx="91464">
                  <c:v>235.1875</c:v>
                </c:pt>
                <c:pt idx="91465">
                  <c:v>235.19010416666666</c:v>
                </c:pt>
                <c:pt idx="91466">
                  <c:v>235.19270833333334</c:v>
                </c:pt>
                <c:pt idx="91467">
                  <c:v>235.1953125</c:v>
                </c:pt>
                <c:pt idx="91468">
                  <c:v>235.19791666666666</c:v>
                </c:pt>
                <c:pt idx="91469">
                  <c:v>235.20052083333334</c:v>
                </c:pt>
                <c:pt idx="91470">
                  <c:v>235.203125</c:v>
                </c:pt>
                <c:pt idx="91471">
                  <c:v>235.20572916666666</c:v>
                </c:pt>
                <c:pt idx="91472">
                  <c:v>235.20833333333334</c:v>
                </c:pt>
                <c:pt idx="91473">
                  <c:v>235.2109375</c:v>
                </c:pt>
                <c:pt idx="91474">
                  <c:v>235.21354166666666</c:v>
                </c:pt>
                <c:pt idx="91475">
                  <c:v>235.21614583333334</c:v>
                </c:pt>
                <c:pt idx="91476">
                  <c:v>235.21875</c:v>
                </c:pt>
                <c:pt idx="91477">
                  <c:v>235.22135416666666</c:v>
                </c:pt>
                <c:pt idx="91478">
                  <c:v>235.22395833333334</c:v>
                </c:pt>
                <c:pt idx="91479">
                  <c:v>235.2265625</c:v>
                </c:pt>
                <c:pt idx="91480">
                  <c:v>235.22916666666666</c:v>
                </c:pt>
                <c:pt idx="91481">
                  <c:v>235.23177083333334</c:v>
                </c:pt>
                <c:pt idx="91482">
                  <c:v>235.234375</c:v>
                </c:pt>
                <c:pt idx="91483">
                  <c:v>235.23697916666666</c:v>
                </c:pt>
                <c:pt idx="91484">
                  <c:v>235.23958333333334</c:v>
                </c:pt>
                <c:pt idx="91485">
                  <c:v>235.2421875</c:v>
                </c:pt>
                <c:pt idx="91486">
                  <c:v>235.24479166666666</c:v>
                </c:pt>
                <c:pt idx="91487">
                  <c:v>235.24739583333334</c:v>
                </c:pt>
                <c:pt idx="91488">
                  <c:v>235.25</c:v>
                </c:pt>
                <c:pt idx="91489">
                  <c:v>235.25260416666666</c:v>
                </c:pt>
                <c:pt idx="91490">
                  <c:v>235.25520833333334</c:v>
                </c:pt>
                <c:pt idx="91491">
                  <c:v>235.2578125</c:v>
                </c:pt>
                <c:pt idx="91492">
                  <c:v>235.26041666666666</c:v>
                </c:pt>
                <c:pt idx="91493">
                  <c:v>235.26302083333334</c:v>
                </c:pt>
                <c:pt idx="91494">
                  <c:v>235.265625</c:v>
                </c:pt>
                <c:pt idx="91495">
                  <c:v>235.26822916666666</c:v>
                </c:pt>
                <c:pt idx="91496">
                  <c:v>235.27083333333334</c:v>
                </c:pt>
                <c:pt idx="91497">
                  <c:v>235.2734375</c:v>
                </c:pt>
                <c:pt idx="91498">
                  <c:v>235.27604166666666</c:v>
                </c:pt>
                <c:pt idx="91499">
                  <c:v>235.27864583333334</c:v>
                </c:pt>
                <c:pt idx="91500">
                  <c:v>235.28125</c:v>
                </c:pt>
                <c:pt idx="91501">
                  <c:v>235.28385416666666</c:v>
                </c:pt>
                <c:pt idx="91502">
                  <c:v>235.28645833333334</c:v>
                </c:pt>
                <c:pt idx="91503">
                  <c:v>235.2890625</c:v>
                </c:pt>
                <c:pt idx="91504">
                  <c:v>235.29166666666666</c:v>
                </c:pt>
                <c:pt idx="91505">
                  <c:v>235.29427083333334</c:v>
                </c:pt>
                <c:pt idx="91506">
                  <c:v>235.296875</c:v>
                </c:pt>
                <c:pt idx="91507">
                  <c:v>235.29947916666666</c:v>
                </c:pt>
                <c:pt idx="91508">
                  <c:v>235.30208333333334</c:v>
                </c:pt>
                <c:pt idx="91509">
                  <c:v>235.3046875</c:v>
                </c:pt>
                <c:pt idx="91510">
                  <c:v>235.30729166666666</c:v>
                </c:pt>
                <c:pt idx="91511">
                  <c:v>235.30989583333334</c:v>
                </c:pt>
                <c:pt idx="91512">
                  <c:v>235.3125</c:v>
                </c:pt>
                <c:pt idx="91513">
                  <c:v>235.31510416666666</c:v>
                </c:pt>
                <c:pt idx="91514">
                  <c:v>235.31770833333334</c:v>
                </c:pt>
                <c:pt idx="91515">
                  <c:v>235.3203125</c:v>
                </c:pt>
                <c:pt idx="91516">
                  <c:v>235.32291666666666</c:v>
                </c:pt>
                <c:pt idx="91517">
                  <c:v>235.32552083333334</c:v>
                </c:pt>
                <c:pt idx="91518">
                  <c:v>235.328125</c:v>
                </c:pt>
                <c:pt idx="91519">
                  <c:v>235.33072916666666</c:v>
                </c:pt>
                <c:pt idx="91520">
                  <c:v>235.33333333333334</c:v>
                </c:pt>
                <c:pt idx="91521">
                  <c:v>235.3359375</c:v>
                </c:pt>
                <c:pt idx="91522">
                  <c:v>235.33854166666666</c:v>
                </c:pt>
                <c:pt idx="91523">
                  <c:v>235.34114583333334</c:v>
                </c:pt>
                <c:pt idx="91524">
                  <c:v>235.34375</c:v>
                </c:pt>
                <c:pt idx="91525">
                  <c:v>235.34635416666666</c:v>
                </c:pt>
                <c:pt idx="91526">
                  <c:v>235.34895833333334</c:v>
                </c:pt>
                <c:pt idx="91527">
                  <c:v>235.3515625</c:v>
                </c:pt>
                <c:pt idx="91528">
                  <c:v>235.35416666666666</c:v>
                </c:pt>
                <c:pt idx="91529">
                  <c:v>235.35677083333334</c:v>
                </c:pt>
                <c:pt idx="91530">
                  <c:v>235.359375</c:v>
                </c:pt>
                <c:pt idx="91531">
                  <c:v>235.36197916666666</c:v>
                </c:pt>
                <c:pt idx="91532">
                  <c:v>235.36458333333334</c:v>
                </c:pt>
                <c:pt idx="91533">
                  <c:v>235.3671875</c:v>
                </c:pt>
                <c:pt idx="91534">
                  <c:v>235.36979166666666</c:v>
                </c:pt>
                <c:pt idx="91535">
                  <c:v>235.37239583333334</c:v>
                </c:pt>
                <c:pt idx="91536">
                  <c:v>235.375</c:v>
                </c:pt>
                <c:pt idx="91537">
                  <c:v>235.37760416666666</c:v>
                </c:pt>
                <c:pt idx="91538">
                  <c:v>235.38020833333334</c:v>
                </c:pt>
                <c:pt idx="91539">
                  <c:v>235.3828125</c:v>
                </c:pt>
                <c:pt idx="91540">
                  <c:v>235.38541666666666</c:v>
                </c:pt>
                <c:pt idx="91541">
                  <c:v>235.38802083333334</c:v>
                </c:pt>
                <c:pt idx="91542">
                  <c:v>235.390625</c:v>
                </c:pt>
                <c:pt idx="91543">
                  <c:v>235.39322916666666</c:v>
                </c:pt>
                <c:pt idx="91544">
                  <c:v>235.39583333333334</c:v>
                </c:pt>
                <c:pt idx="91545">
                  <c:v>235.3984375</c:v>
                </c:pt>
                <c:pt idx="91546">
                  <c:v>235.40104166666666</c:v>
                </c:pt>
                <c:pt idx="91547">
                  <c:v>235.40364583333334</c:v>
                </c:pt>
                <c:pt idx="91548">
                  <c:v>235.40625</c:v>
                </c:pt>
                <c:pt idx="91549">
                  <c:v>235.40885416666666</c:v>
                </c:pt>
                <c:pt idx="91550">
                  <c:v>235.41145833333334</c:v>
                </c:pt>
                <c:pt idx="91551">
                  <c:v>235.4140625</c:v>
                </c:pt>
                <c:pt idx="91552">
                  <c:v>235.41666666666666</c:v>
                </c:pt>
                <c:pt idx="91553">
                  <c:v>235.41927083333334</c:v>
                </c:pt>
                <c:pt idx="91554">
                  <c:v>235.421875</c:v>
                </c:pt>
                <c:pt idx="91555">
                  <c:v>235.42447916666666</c:v>
                </c:pt>
                <c:pt idx="91556">
                  <c:v>235.42708333333334</c:v>
                </c:pt>
                <c:pt idx="91557">
                  <c:v>235.4296875</c:v>
                </c:pt>
                <c:pt idx="91558">
                  <c:v>235.43229166666666</c:v>
                </c:pt>
                <c:pt idx="91559">
                  <c:v>235.43489583333334</c:v>
                </c:pt>
                <c:pt idx="91560">
                  <c:v>235.4375</c:v>
                </c:pt>
                <c:pt idx="91561">
                  <c:v>235.44010416666666</c:v>
                </c:pt>
                <c:pt idx="91562">
                  <c:v>235.44270833333334</c:v>
                </c:pt>
                <c:pt idx="91563">
                  <c:v>235.4453125</c:v>
                </c:pt>
                <c:pt idx="91564">
                  <c:v>235.44791666666666</c:v>
                </c:pt>
                <c:pt idx="91565">
                  <c:v>235.45052083333334</c:v>
                </c:pt>
                <c:pt idx="91566">
                  <c:v>235.453125</c:v>
                </c:pt>
                <c:pt idx="91567">
                  <c:v>235.45572916666666</c:v>
                </c:pt>
                <c:pt idx="91568">
                  <c:v>235.45833333333334</c:v>
                </c:pt>
                <c:pt idx="91569">
                  <c:v>235.4609375</c:v>
                </c:pt>
                <c:pt idx="91570">
                  <c:v>235.46354166666666</c:v>
                </c:pt>
                <c:pt idx="91571">
                  <c:v>235.46614583333334</c:v>
                </c:pt>
                <c:pt idx="91572">
                  <c:v>235.46875</c:v>
                </c:pt>
                <c:pt idx="91573">
                  <c:v>235.47135416666666</c:v>
                </c:pt>
                <c:pt idx="91574">
                  <c:v>235.47395833333334</c:v>
                </c:pt>
                <c:pt idx="91575">
                  <c:v>235.4765625</c:v>
                </c:pt>
                <c:pt idx="91576">
                  <c:v>235.47916666666666</c:v>
                </c:pt>
                <c:pt idx="91577">
                  <c:v>235.48177083333334</c:v>
                </c:pt>
                <c:pt idx="91578">
                  <c:v>235.484375</c:v>
                </c:pt>
                <c:pt idx="91579">
                  <c:v>235.48697916666666</c:v>
                </c:pt>
                <c:pt idx="91580">
                  <c:v>235.48958333333334</c:v>
                </c:pt>
                <c:pt idx="91581">
                  <c:v>235.4921875</c:v>
                </c:pt>
                <c:pt idx="91582">
                  <c:v>235.49479166666666</c:v>
                </c:pt>
                <c:pt idx="91583">
                  <c:v>235.49739583333334</c:v>
                </c:pt>
                <c:pt idx="91584">
                  <c:v>235.5</c:v>
                </c:pt>
                <c:pt idx="91585">
                  <c:v>235.50260416666666</c:v>
                </c:pt>
                <c:pt idx="91586">
                  <c:v>235.50520833333334</c:v>
                </c:pt>
                <c:pt idx="91587">
                  <c:v>235.5078125</c:v>
                </c:pt>
                <c:pt idx="91588">
                  <c:v>235.51041666666666</c:v>
                </c:pt>
                <c:pt idx="91589">
                  <c:v>235.51302083333334</c:v>
                </c:pt>
                <c:pt idx="91590">
                  <c:v>235.515625</c:v>
                </c:pt>
                <c:pt idx="91591">
                  <c:v>235.51822916666666</c:v>
                </c:pt>
                <c:pt idx="91592">
                  <c:v>235.52083333333334</c:v>
                </c:pt>
                <c:pt idx="91593">
                  <c:v>235.5234375</c:v>
                </c:pt>
                <c:pt idx="91594">
                  <c:v>235.52604166666666</c:v>
                </c:pt>
                <c:pt idx="91595">
                  <c:v>235.52864583333334</c:v>
                </c:pt>
                <c:pt idx="91596">
                  <c:v>235.53125</c:v>
                </c:pt>
                <c:pt idx="91597">
                  <c:v>235.53385416666666</c:v>
                </c:pt>
                <c:pt idx="91598">
                  <c:v>235.53645833333334</c:v>
                </c:pt>
                <c:pt idx="91599">
                  <c:v>235.5390625</c:v>
                </c:pt>
                <c:pt idx="91600">
                  <c:v>235.54166666666666</c:v>
                </c:pt>
                <c:pt idx="91601">
                  <c:v>235.54427083333334</c:v>
                </c:pt>
                <c:pt idx="91602">
                  <c:v>235.546875</c:v>
                </c:pt>
                <c:pt idx="91603">
                  <c:v>235.54947916666666</c:v>
                </c:pt>
                <c:pt idx="91604">
                  <c:v>235.55208333333334</c:v>
                </c:pt>
                <c:pt idx="91605">
                  <c:v>235.5546875</c:v>
                </c:pt>
                <c:pt idx="91606">
                  <c:v>235.55729166666666</c:v>
                </c:pt>
                <c:pt idx="91607">
                  <c:v>235.55989583333334</c:v>
                </c:pt>
                <c:pt idx="91608">
                  <c:v>235.5625</c:v>
                </c:pt>
                <c:pt idx="91609">
                  <c:v>235.56510416666666</c:v>
                </c:pt>
                <c:pt idx="91610">
                  <c:v>235.56770833333334</c:v>
                </c:pt>
                <c:pt idx="91611">
                  <c:v>235.5703125</c:v>
                </c:pt>
                <c:pt idx="91612">
                  <c:v>235.57291666666666</c:v>
                </c:pt>
                <c:pt idx="91613">
                  <c:v>235.57552083333334</c:v>
                </c:pt>
                <c:pt idx="91614">
                  <c:v>235.578125</c:v>
                </c:pt>
                <c:pt idx="91615">
                  <c:v>235.58072916666666</c:v>
                </c:pt>
                <c:pt idx="91616">
                  <c:v>235.58333333333334</c:v>
                </c:pt>
                <c:pt idx="91617">
                  <c:v>235.5859375</c:v>
                </c:pt>
                <c:pt idx="91618">
                  <c:v>235.58854166666666</c:v>
                </c:pt>
                <c:pt idx="91619">
                  <c:v>235.59114583333334</c:v>
                </c:pt>
                <c:pt idx="91620">
                  <c:v>235.59375</c:v>
                </c:pt>
                <c:pt idx="91621">
                  <c:v>235.59635416666666</c:v>
                </c:pt>
                <c:pt idx="91622">
                  <c:v>235.59895833333334</c:v>
                </c:pt>
                <c:pt idx="91623">
                  <c:v>235.6015625</c:v>
                </c:pt>
                <c:pt idx="91624">
                  <c:v>235.60416666666666</c:v>
                </c:pt>
                <c:pt idx="91625">
                  <c:v>235.60677083333334</c:v>
                </c:pt>
                <c:pt idx="91626">
                  <c:v>235.609375</c:v>
                </c:pt>
                <c:pt idx="91627">
                  <c:v>235.61197916666666</c:v>
                </c:pt>
                <c:pt idx="91628">
                  <c:v>235.61458333333334</c:v>
                </c:pt>
                <c:pt idx="91629">
                  <c:v>235.6171875</c:v>
                </c:pt>
                <c:pt idx="91630">
                  <c:v>235.61979166666666</c:v>
                </c:pt>
                <c:pt idx="91631">
                  <c:v>235.62239583333334</c:v>
                </c:pt>
                <c:pt idx="91632">
                  <c:v>235.625</c:v>
                </c:pt>
                <c:pt idx="91633">
                  <c:v>235.62760416666666</c:v>
                </c:pt>
                <c:pt idx="91634">
                  <c:v>235.63020833333334</c:v>
                </c:pt>
                <c:pt idx="91635">
                  <c:v>235.6328125</c:v>
                </c:pt>
                <c:pt idx="91636">
                  <c:v>235.63541666666666</c:v>
                </c:pt>
                <c:pt idx="91637">
                  <c:v>235.63802083333334</c:v>
                </c:pt>
                <c:pt idx="91638">
                  <c:v>235.640625</c:v>
                </c:pt>
                <c:pt idx="91639">
                  <c:v>235.64322916666666</c:v>
                </c:pt>
                <c:pt idx="91640">
                  <c:v>235.64583333333334</c:v>
                </c:pt>
                <c:pt idx="91641">
                  <c:v>235.6484375</c:v>
                </c:pt>
                <c:pt idx="91642">
                  <c:v>235.65104166666666</c:v>
                </c:pt>
                <c:pt idx="91643">
                  <c:v>235.65364583333334</c:v>
                </c:pt>
                <c:pt idx="91644">
                  <c:v>235.65625</c:v>
                </c:pt>
                <c:pt idx="91645">
                  <c:v>235.65885416666666</c:v>
                </c:pt>
                <c:pt idx="91646">
                  <c:v>235.66145833333334</c:v>
                </c:pt>
                <c:pt idx="91647">
                  <c:v>235.6640625</c:v>
                </c:pt>
                <c:pt idx="91648">
                  <c:v>235.66666666666666</c:v>
                </c:pt>
                <c:pt idx="91649">
                  <c:v>235.66927083333334</c:v>
                </c:pt>
                <c:pt idx="91650">
                  <c:v>235.671875</c:v>
                </c:pt>
                <c:pt idx="91651">
                  <c:v>235.67447916666666</c:v>
                </c:pt>
                <c:pt idx="91652">
                  <c:v>235.67708333333334</c:v>
                </c:pt>
                <c:pt idx="91653">
                  <c:v>235.6796875</c:v>
                </c:pt>
                <c:pt idx="91654">
                  <c:v>235.68229166666666</c:v>
                </c:pt>
                <c:pt idx="91655">
                  <c:v>235.68489583333334</c:v>
                </c:pt>
                <c:pt idx="91656">
                  <c:v>235.6875</c:v>
                </c:pt>
                <c:pt idx="91657">
                  <c:v>235.69010416666666</c:v>
                </c:pt>
                <c:pt idx="91658">
                  <c:v>235.69270833333334</c:v>
                </c:pt>
                <c:pt idx="91659">
                  <c:v>235.6953125</c:v>
                </c:pt>
                <c:pt idx="91660">
                  <c:v>235.69791666666666</c:v>
                </c:pt>
                <c:pt idx="91661">
                  <c:v>235.70052083333334</c:v>
                </c:pt>
                <c:pt idx="91662">
                  <c:v>235.703125</c:v>
                </c:pt>
                <c:pt idx="91663">
                  <c:v>235.70572916666666</c:v>
                </c:pt>
                <c:pt idx="91664">
                  <c:v>235.70833333333334</c:v>
                </c:pt>
                <c:pt idx="91665">
                  <c:v>235.7109375</c:v>
                </c:pt>
                <c:pt idx="91666">
                  <c:v>235.71354166666666</c:v>
                </c:pt>
                <c:pt idx="91667">
                  <c:v>235.71614583333334</c:v>
                </c:pt>
                <c:pt idx="91668">
                  <c:v>235.71875</c:v>
                </c:pt>
                <c:pt idx="91669">
                  <c:v>235.72135416666666</c:v>
                </c:pt>
                <c:pt idx="91670">
                  <c:v>235.72395833333334</c:v>
                </c:pt>
                <c:pt idx="91671">
                  <c:v>235.7265625</c:v>
                </c:pt>
                <c:pt idx="91672">
                  <c:v>235.72916666666666</c:v>
                </c:pt>
                <c:pt idx="91673">
                  <c:v>235.73177083333334</c:v>
                </c:pt>
                <c:pt idx="91674">
                  <c:v>235.734375</c:v>
                </c:pt>
                <c:pt idx="91675">
                  <c:v>235.73697916666666</c:v>
                </c:pt>
                <c:pt idx="91676">
                  <c:v>235.73958333333334</c:v>
                </c:pt>
                <c:pt idx="91677">
                  <c:v>235.7421875</c:v>
                </c:pt>
                <c:pt idx="91678">
                  <c:v>235.74479166666666</c:v>
                </c:pt>
                <c:pt idx="91679">
                  <c:v>235.74739583333334</c:v>
                </c:pt>
                <c:pt idx="91680">
                  <c:v>235.75</c:v>
                </c:pt>
                <c:pt idx="91681">
                  <c:v>235.75260416666666</c:v>
                </c:pt>
                <c:pt idx="91682">
                  <c:v>235.75520833333334</c:v>
                </c:pt>
                <c:pt idx="91683">
                  <c:v>235.7578125</c:v>
                </c:pt>
                <c:pt idx="91684">
                  <c:v>235.76041666666666</c:v>
                </c:pt>
                <c:pt idx="91685">
                  <c:v>235.76302083333334</c:v>
                </c:pt>
                <c:pt idx="91686">
                  <c:v>235.765625</c:v>
                </c:pt>
                <c:pt idx="91687">
                  <c:v>235.76822916666666</c:v>
                </c:pt>
                <c:pt idx="91688">
                  <c:v>235.77083333333334</c:v>
                </c:pt>
                <c:pt idx="91689">
                  <c:v>235.7734375</c:v>
                </c:pt>
                <c:pt idx="91690">
                  <c:v>235.77604166666666</c:v>
                </c:pt>
                <c:pt idx="91691">
                  <c:v>235.77864583333334</c:v>
                </c:pt>
                <c:pt idx="91692">
                  <c:v>235.78125</c:v>
                </c:pt>
                <c:pt idx="91693">
                  <c:v>235.78385416666666</c:v>
                </c:pt>
                <c:pt idx="91694">
                  <c:v>235.78645833333334</c:v>
                </c:pt>
                <c:pt idx="91695">
                  <c:v>235.7890625</c:v>
                </c:pt>
                <c:pt idx="91696">
                  <c:v>235.79166666666666</c:v>
                </c:pt>
                <c:pt idx="91697">
                  <c:v>235.79427083333334</c:v>
                </c:pt>
                <c:pt idx="91698">
                  <c:v>235.796875</c:v>
                </c:pt>
                <c:pt idx="91699">
                  <c:v>235.79947916666666</c:v>
                </c:pt>
                <c:pt idx="91700">
                  <c:v>235.80208333333334</c:v>
                </c:pt>
                <c:pt idx="91701">
                  <c:v>235.8046875</c:v>
                </c:pt>
                <c:pt idx="91702">
                  <c:v>235.80729166666666</c:v>
                </c:pt>
                <c:pt idx="91703">
                  <c:v>235.80989583333334</c:v>
                </c:pt>
                <c:pt idx="91704">
                  <c:v>235.8125</c:v>
                </c:pt>
                <c:pt idx="91705">
                  <c:v>235.81510416666666</c:v>
                </c:pt>
                <c:pt idx="91706">
                  <c:v>235.81770833333334</c:v>
                </c:pt>
                <c:pt idx="91707">
                  <c:v>235.8203125</c:v>
                </c:pt>
                <c:pt idx="91708">
                  <c:v>235.82291666666666</c:v>
                </c:pt>
                <c:pt idx="91709">
                  <c:v>235.82552083333334</c:v>
                </c:pt>
                <c:pt idx="91710">
                  <c:v>235.828125</c:v>
                </c:pt>
                <c:pt idx="91711">
                  <c:v>235.83072916666666</c:v>
                </c:pt>
                <c:pt idx="91712">
                  <c:v>235.83333333333334</c:v>
                </c:pt>
                <c:pt idx="91713">
                  <c:v>235.8359375</c:v>
                </c:pt>
                <c:pt idx="91714">
                  <c:v>235.83854166666666</c:v>
                </c:pt>
                <c:pt idx="91715">
                  <c:v>235.84114583333334</c:v>
                </c:pt>
                <c:pt idx="91716">
                  <c:v>235.84375</c:v>
                </c:pt>
                <c:pt idx="91717">
                  <c:v>235.84635416666666</c:v>
                </c:pt>
                <c:pt idx="91718">
                  <c:v>235.84895833333334</c:v>
                </c:pt>
                <c:pt idx="91719">
                  <c:v>235.8515625</c:v>
                </c:pt>
                <c:pt idx="91720">
                  <c:v>235.85416666666666</c:v>
                </c:pt>
                <c:pt idx="91721">
                  <c:v>235.85677083333334</c:v>
                </c:pt>
                <c:pt idx="91722">
                  <c:v>235.859375</c:v>
                </c:pt>
                <c:pt idx="91723">
                  <c:v>235.86197916666666</c:v>
                </c:pt>
                <c:pt idx="91724">
                  <c:v>235.86458333333334</c:v>
                </c:pt>
                <c:pt idx="91725">
                  <c:v>235.8671875</c:v>
                </c:pt>
                <c:pt idx="91726">
                  <c:v>235.86979166666666</c:v>
                </c:pt>
                <c:pt idx="91727">
                  <c:v>235.87239583333334</c:v>
                </c:pt>
                <c:pt idx="91728">
                  <c:v>235.875</c:v>
                </c:pt>
                <c:pt idx="91729">
                  <c:v>235.87760416666666</c:v>
                </c:pt>
                <c:pt idx="91730">
                  <c:v>235.88020833333334</c:v>
                </c:pt>
                <c:pt idx="91731">
                  <c:v>235.8828125</c:v>
                </c:pt>
                <c:pt idx="91732">
                  <c:v>235.88541666666666</c:v>
                </c:pt>
                <c:pt idx="91733">
                  <c:v>235.88802083333334</c:v>
                </c:pt>
                <c:pt idx="91734">
                  <c:v>235.890625</c:v>
                </c:pt>
                <c:pt idx="91735">
                  <c:v>235.89322916666666</c:v>
                </c:pt>
                <c:pt idx="91736">
                  <c:v>235.89583333333334</c:v>
                </c:pt>
                <c:pt idx="91737">
                  <c:v>235.8984375</c:v>
                </c:pt>
                <c:pt idx="91738">
                  <c:v>235.90104166666666</c:v>
                </c:pt>
                <c:pt idx="91739">
                  <c:v>235.90364583333334</c:v>
                </c:pt>
                <c:pt idx="91740">
                  <c:v>235.90625</c:v>
                </c:pt>
                <c:pt idx="91741">
                  <c:v>235.90885416666666</c:v>
                </c:pt>
                <c:pt idx="91742">
                  <c:v>235.91145833333334</c:v>
                </c:pt>
                <c:pt idx="91743">
                  <c:v>235.9140625</c:v>
                </c:pt>
                <c:pt idx="91744">
                  <c:v>235.91666666666666</c:v>
                </c:pt>
                <c:pt idx="91745">
                  <c:v>235.91927083333334</c:v>
                </c:pt>
                <c:pt idx="91746">
                  <c:v>235.921875</c:v>
                </c:pt>
                <c:pt idx="91747">
                  <c:v>235.92447916666666</c:v>
                </c:pt>
                <c:pt idx="91748">
                  <c:v>235.92708333333334</c:v>
                </c:pt>
                <c:pt idx="91749">
                  <c:v>235.9296875</c:v>
                </c:pt>
                <c:pt idx="91750">
                  <c:v>235.93229166666666</c:v>
                </c:pt>
                <c:pt idx="91751">
                  <c:v>235.93489583333334</c:v>
                </c:pt>
                <c:pt idx="91752">
                  <c:v>235.9375</c:v>
                </c:pt>
                <c:pt idx="91753">
                  <c:v>235.94010416666666</c:v>
                </c:pt>
                <c:pt idx="91754">
                  <c:v>235.94270833333334</c:v>
                </c:pt>
                <c:pt idx="91755">
                  <c:v>235.9453125</c:v>
                </c:pt>
                <c:pt idx="91756">
                  <c:v>235.94791666666666</c:v>
                </c:pt>
                <c:pt idx="91757">
                  <c:v>235.95052083333334</c:v>
                </c:pt>
                <c:pt idx="91758">
                  <c:v>235.953125</c:v>
                </c:pt>
                <c:pt idx="91759">
                  <c:v>235.95572916666666</c:v>
                </c:pt>
                <c:pt idx="91760">
                  <c:v>235.95833333333334</c:v>
                </c:pt>
                <c:pt idx="91761">
                  <c:v>235.9609375</c:v>
                </c:pt>
                <c:pt idx="91762">
                  <c:v>235.96354166666666</c:v>
                </c:pt>
                <c:pt idx="91763">
                  <c:v>235.96614583333334</c:v>
                </c:pt>
                <c:pt idx="91764">
                  <c:v>235.96875</c:v>
                </c:pt>
                <c:pt idx="91765">
                  <c:v>235.97135416666666</c:v>
                </c:pt>
                <c:pt idx="91766">
                  <c:v>235.97395833333334</c:v>
                </c:pt>
                <c:pt idx="91767">
                  <c:v>235.9765625</c:v>
                </c:pt>
                <c:pt idx="91768">
                  <c:v>235.97916666666666</c:v>
                </c:pt>
                <c:pt idx="91769">
                  <c:v>235.98177083333334</c:v>
                </c:pt>
                <c:pt idx="91770">
                  <c:v>235.984375</c:v>
                </c:pt>
                <c:pt idx="91771">
                  <c:v>235.98697916666666</c:v>
                </c:pt>
                <c:pt idx="91772">
                  <c:v>235.98958333333334</c:v>
                </c:pt>
                <c:pt idx="91773">
                  <c:v>235.9921875</c:v>
                </c:pt>
                <c:pt idx="91774">
                  <c:v>235.99479166666666</c:v>
                </c:pt>
                <c:pt idx="91775">
                  <c:v>235.99739583333334</c:v>
                </c:pt>
                <c:pt idx="91776">
                  <c:v>236</c:v>
                </c:pt>
                <c:pt idx="91777">
                  <c:v>236.00260416666666</c:v>
                </c:pt>
                <c:pt idx="91778">
                  <c:v>236.00520833333334</c:v>
                </c:pt>
                <c:pt idx="91779">
                  <c:v>236.0078125</c:v>
                </c:pt>
                <c:pt idx="91780">
                  <c:v>236.01041666666666</c:v>
                </c:pt>
                <c:pt idx="91781">
                  <c:v>236.01302083333334</c:v>
                </c:pt>
                <c:pt idx="91782">
                  <c:v>236.015625</c:v>
                </c:pt>
                <c:pt idx="91783">
                  <c:v>236.01822916666666</c:v>
                </c:pt>
                <c:pt idx="91784">
                  <c:v>236.02083333333334</c:v>
                </c:pt>
                <c:pt idx="91785">
                  <c:v>236.0234375</c:v>
                </c:pt>
                <c:pt idx="91786">
                  <c:v>236.02604166666666</c:v>
                </c:pt>
                <c:pt idx="91787">
                  <c:v>236.02864583333334</c:v>
                </c:pt>
                <c:pt idx="91788">
                  <c:v>236.03125</c:v>
                </c:pt>
                <c:pt idx="91789">
                  <c:v>236.03385416666666</c:v>
                </c:pt>
                <c:pt idx="91790">
                  <c:v>236.03645833333334</c:v>
                </c:pt>
                <c:pt idx="91791">
                  <c:v>236.0390625</c:v>
                </c:pt>
                <c:pt idx="91792">
                  <c:v>236.04166666666666</c:v>
                </c:pt>
                <c:pt idx="91793">
                  <c:v>236.04427083333334</c:v>
                </c:pt>
                <c:pt idx="91794">
                  <c:v>236.046875</c:v>
                </c:pt>
                <c:pt idx="91795">
                  <c:v>236.04947916666666</c:v>
                </c:pt>
                <c:pt idx="91796">
                  <c:v>236.05208333333334</c:v>
                </c:pt>
                <c:pt idx="91797">
                  <c:v>236.0546875</c:v>
                </c:pt>
                <c:pt idx="91798">
                  <c:v>236.05729166666666</c:v>
                </c:pt>
                <c:pt idx="91799">
                  <c:v>236.05989583333334</c:v>
                </c:pt>
                <c:pt idx="91800">
                  <c:v>236.0625</c:v>
                </c:pt>
                <c:pt idx="91801">
                  <c:v>236.06510416666666</c:v>
                </c:pt>
                <c:pt idx="91802">
                  <c:v>236.06770833333334</c:v>
                </c:pt>
                <c:pt idx="91803">
                  <c:v>236.0703125</c:v>
                </c:pt>
                <c:pt idx="91804">
                  <c:v>236.07291666666666</c:v>
                </c:pt>
                <c:pt idx="91805">
                  <c:v>236.07552083333334</c:v>
                </c:pt>
                <c:pt idx="91806">
                  <c:v>236.078125</c:v>
                </c:pt>
                <c:pt idx="91807">
                  <c:v>236.08072916666666</c:v>
                </c:pt>
                <c:pt idx="91808">
                  <c:v>236.08333333333334</c:v>
                </c:pt>
                <c:pt idx="91809">
                  <c:v>236.0859375</c:v>
                </c:pt>
                <c:pt idx="91810">
                  <c:v>236.08854166666666</c:v>
                </c:pt>
                <c:pt idx="91811">
                  <c:v>236.09114583333334</c:v>
                </c:pt>
                <c:pt idx="91812">
                  <c:v>236.09375</c:v>
                </c:pt>
                <c:pt idx="91813">
                  <c:v>236.09635416666666</c:v>
                </c:pt>
                <c:pt idx="91814">
                  <c:v>236.09895833333334</c:v>
                </c:pt>
                <c:pt idx="91815">
                  <c:v>236.1015625</c:v>
                </c:pt>
                <c:pt idx="91816">
                  <c:v>236.10416666666666</c:v>
                </c:pt>
                <c:pt idx="91817">
                  <c:v>236.10677083333334</c:v>
                </c:pt>
                <c:pt idx="91818">
                  <c:v>236.109375</c:v>
                </c:pt>
                <c:pt idx="91819">
                  <c:v>236.11197916666666</c:v>
                </c:pt>
                <c:pt idx="91820">
                  <c:v>236.11458333333334</c:v>
                </c:pt>
                <c:pt idx="91821">
                  <c:v>236.1171875</c:v>
                </c:pt>
                <c:pt idx="91822">
                  <c:v>236.11979166666666</c:v>
                </c:pt>
                <c:pt idx="91823">
                  <c:v>236.12239583333334</c:v>
                </c:pt>
                <c:pt idx="91824">
                  <c:v>236.125</c:v>
                </c:pt>
                <c:pt idx="91825">
                  <c:v>236.12760416666666</c:v>
                </c:pt>
                <c:pt idx="91826">
                  <c:v>236.13020833333334</c:v>
                </c:pt>
                <c:pt idx="91827">
                  <c:v>236.1328125</c:v>
                </c:pt>
                <c:pt idx="91828">
                  <c:v>236.13541666666666</c:v>
                </c:pt>
                <c:pt idx="91829">
                  <c:v>236.13802083333334</c:v>
                </c:pt>
                <c:pt idx="91830">
                  <c:v>236.140625</c:v>
                </c:pt>
                <c:pt idx="91831">
                  <c:v>236.14322916666666</c:v>
                </c:pt>
                <c:pt idx="91832">
                  <c:v>236.14583333333334</c:v>
                </c:pt>
                <c:pt idx="91833">
                  <c:v>236.1484375</c:v>
                </c:pt>
                <c:pt idx="91834">
                  <c:v>236.15104166666666</c:v>
                </c:pt>
                <c:pt idx="91835">
                  <c:v>236.15364583333334</c:v>
                </c:pt>
                <c:pt idx="91836">
                  <c:v>236.15625</c:v>
                </c:pt>
                <c:pt idx="91837">
                  <c:v>236.15885416666666</c:v>
                </c:pt>
                <c:pt idx="91838">
                  <c:v>236.16145833333334</c:v>
                </c:pt>
                <c:pt idx="91839">
                  <c:v>236.1640625</c:v>
                </c:pt>
                <c:pt idx="91840">
                  <c:v>236.16666666666666</c:v>
                </c:pt>
                <c:pt idx="91841">
                  <c:v>236.16927083333334</c:v>
                </c:pt>
                <c:pt idx="91842">
                  <c:v>236.171875</c:v>
                </c:pt>
                <c:pt idx="91843">
                  <c:v>236.17447916666666</c:v>
                </c:pt>
                <c:pt idx="91844">
                  <c:v>236.17708333333334</c:v>
                </c:pt>
                <c:pt idx="91845">
                  <c:v>236.1796875</c:v>
                </c:pt>
                <c:pt idx="91846">
                  <c:v>236.18229166666666</c:v>
                </c:pt>
                <c:pt idx="91847">
                  <c:v>236.18489583333334</c:v>
                </c:pt>
                <c:pt idx="91848">
                  <c:v>236.1875</c:v>
                </c:pt>
                <c:pt idx="91849">
                  <c:v>236.19010416666666</c:v>
                </c:pt>
                <c:pt idx="91850">
                  <c:v>236.19270833333334</c:v>
                </c:pt>
                <c:pt idx="91851">
                  <c:v>236.1953125</c:v>
                </c:pt>
                <c:pt idx="91852">
                  <c:v>236.19791666666666</c:v>
                </c:pt>
                <c:pt idx="91853">
                  <c:v>236.20052083333334</c:v>
                </c:pt>
                <c:pt idx="91854">
                  <c:v>236.203125</c:v>
                </c:pt>
                <c:pt idx="91855">
                  <c:v>236.20572916666666</c:v>
                </c:pt>
                <c:pt idx="91856">
                  <c:v>236.20833333333334</c:v>
                </c:pt>
                <c:pt idx="91857">
                  <c:v>236.2109375</c:v>
                </c:pt>
                <c:pt idx="91858">
                  <c:v>236.21354166666666</c:v>
                </c:pt>
                <c:pt idx="91859">
                  <c:v>236.21614583333334</c:v>
                </c:pt>
                <c:pt idx="91860">
                  <c:v>236.21875</c:v>
                </c:pt>
                <c:pt idx="91861">
                  <c:v>236.22135416666666</c:v>
                </c:pt>
                <c:pt idx="91862">
                  <c:v>236.22395833333334</c:v>
                </c:pt>
                <c:pt idx="91863">
                  <c:v>236.2265625</c:v>
                </c:pt>
                <c:pt idx="91864">
                  <c:v>236.22916666666666</c:v>
                </c:pt>
                <c:pt idx="91865">
                  <c:v>236.23177083333334</c:v>
                </c:pt>
                <c:pt idx="91866">
                  <c:v>236.234375</c:v>
                </c:pt>
                <c:pt idx="91867">
                  <c:v>236.23697916666666</c:v>
                </c:pt>
                <c:pt idx="91868">
                  <c:v>236.23958333333334</c:v>
                </c:pt>
                <c:pt idx="91869">
                  <c:v>236.2421875</c:v>
                </c:pt>
                <c:pt idx="91870">
                  <c:v>236.24479166666666</c:v>
                </c:pt>
                <c:pt idx="91871">
                  <c:v>236.24739583333334</c:v>
                </c:pt>
                <c:pt idx="91872">
                  <c:v>236.25</c:v>
                </c:pt>
                <c:pt idx="91873">
                  <c:v>236.25260416666666</c:v>
                </c:pt>
                <c:pt idx="91874">
                  <c:v>236.25520833333334</c:v>
                </c:pt>
                <c:pt idx="91875">
                  <c:v>236.2578125</c:v>
                </c:pt>
                <c:pt idx="91876">
                  <c:v>236.26041666666666</c:v>
                </c:pt>
                <c:pt idx="91877">
                  <c:v>236.26302083333334</c:v>
                </c:pt>
                <c:pt idx="91878">
                  <c:v>236.265625</c:v>
                </c:pt>
                <c:pt idx="91879">
                  <c:v>236.26822916666666</c:v>
                </c:pt>
                <c:pt idx="91880">
                  <c:v>236.27083333333334</c:v>
                </c:pt>
                <c:pt idx="91881">
                  <c:v>236.2734375</c:v>
                </c:pt>
                <c:pt idx="91882">
                  <c:v>236.27604166666666</c:v>
                </c:pt>
                <c:pt idx="91883">
                  <c:v>236.27864583333334</c:v>
                </c:pt>
                <c:pt idx="91884">
                  <c:v>236.28125</c:v>
                </c:pt>
                <c:pt idx="91885">
                  <c:v>236.28385416666666</c:v>
                </c:pt>
                <c:pt idx="91886">
                  <c:v>236.28645833333334</c:v>
                </c:pt>
                <c:pt idx="91887">
                  <c:v>236.2890625</c:v>
                </c:pt>
                <c:pt idx="91888">
                  <c:v>236.29166666666666</c:v>
                </c:pt>
                <c:pt idx="91889">
                  <c:v>236.29427083333334</c:v>
                </c:pt>
                <c:pt idx="91890">
                  <c:v>236.296875</c:v>
                </c:pt>
                <c:pt idx="91891">
                  <c:v>236.29947916666666</c:v>
                </c:pt>
                <c:pt idx="91892">
                  <c:v>236.30208333333334</c:v>
                </c:pt>
                <c:pt idx="91893">
                  <c:v>236.3046875</c:v>
                </c:pt>
                <c:pt idx="91894">
                  <c:v>236.30729166666666</c:v>
                </c:pt>
                <c:pt idx="91895">
                  <c:v>236.30989583333334</c:v>
                </c:pt>
                <c:pt idx="91896">
                  <c:v>236.3125</c:v>
                </c:pt>
                <c:pt idx="91897">
                  <c:v>236.31510416666666</c:v>
                </c:pt>
                <c:pt idx="91898">
                  <c:v>236.31770833333334</c:v>
                </c:pt>
                <c:pt idx="91899">
                  <c:v>236.3203125</c:v>
                </c:pt>
                <c:pt idx="91900">
                  <c:v>236.32291666666666</c:v>
                </c:pt>
                <c:pt idx="91901">
                  <c:v>236.32552083333334</c:v>
                </c:pt>
                <c:pt idx="91902">
                  <c:v>236.328125</c:v>
                </c:pt>
                <c:pt idx="91903">
                  <c:v>236.33072916666666</c:v>
                </c:pt>
                <c:pt idx="91904">
                  <c:v>236.33333333333334</c:v>
                </c:pt>
                <c:pt idx="91905">
                  <c:v>236.3359375</c:v>
                </c:pt>
                <c:pt idx="91906">
                  <c:v>236.33854166666666</c:v>
                </c:pt>
                <c:pt idx="91907">
                  <c:v>236.34114583333334</c:v>
                </c:pt>
                <c:pt idx="91908">
                  <c:v>236.34375</c:v>
                </c:pt>
                <c:pt idx="91909">
                  <c:v>236.34635416666666</c:v>
                </c:pt>
                <c:pt idx="91910">
                  <c:v>236.34895833333334</c:v>
                </c:pt>
                <c:pt idx="91911">
                  <c:v>236.3515625</c:v>
                </c:pt>
                <c:pt idx="91912">
                  <c:v>236.35416666666666</c:v>
                </c:pt>
                <c:pt idx="91913">
                  <c:v>236.35677083333334</c:v>
                </c:pt>
                <c:pt idx="91914">
                  <c:v>236.359375</c:v>
                </c:pt>
                <c:pt idx="91915">
                  <c:v>236.36197916666666</c:v>
                </c:pt>
                <c:pt idx="91916">
                  <c:v>236.36458333333334</c:v>
                </c:pt>
                <c:pt idx="91917">
                  <c:v>236.3671875</c:v>
                </c:pt>
                <c:pt idx="91918">
                  <c:v>236.36979166666666</c:v>
                </c:pt>
                <c:pt idx="91919">
                  <c:v>236.37239583333334</c:v>
                </c:pt>
                <c:pt idx="91920">
                  <c:v>236.375</c:v>
                </c:pt>
                <c:pt idx="91921">
                  <c:v>236.37760416666666</c:v>
                </c:pt>
                <c:pt idx="91922">
                  <c:v>236.38020833333334</c:v>
                </c:pt>
                <c:pt idx="91923">
                  <c:v>236.3828125</c:v>
                </c:pt>
                <c:pt idx="91924">
                  <c:v>236.38541666666666</c:v>
                </c:pt>
                <c:pt idx="91925">
                  <c:v>236.38802083333334</c:v>
                </c:pt>
                <c:pt idx="91926">
                  <c:v>236.390625</c:v>
                </c:pt>
                <c:pt idx="91927">
                  <c:v>236.39322916666666</c:v>
                </c:pt>
                <c:pt idx="91928">
                  <c:v>236.39583333333334</c:v>
                </c:pt>
                <c:pt idx="91929">
                  <c:v>236.3984375</c:v>
                </c:pt>
                <c:pt idx="91930">
                  <c:v>236.40104166666666</c:v>
                </c:pt>
                <c:pt idx="91931">
                  <c:v>236.40364583333334</c:v>
                </c:pt>
                <c:pt idx="91932">
                  <c:v>236.40625</c:v>
                </c:pt>
                <c:pt idx="91933">
                  <c:v>236.40885416666666</c:v>
                </c:pt>
                <c:pt idx="91934">
                  <c:v>236.41145833333334</c:v>
                </c:pt>
                <c:pt idx="91935">
                  <c:v>236.4140625</c:v>
                </c:pt>
                <c:pt idx="91936">
                  <c:v>236.41666666666666</c:v>
                </c:pt>
                <c:pt idx="91937">
                  <c:v>236.41927083333334</c:v>
                </c:pt>
                <c:pt idx="91938">
                  <c:v>236.421875</c:v>
                </c:pt>
                <c:pt idx="91939">
                  <c:v>236.42447916666666</c:v>
                </c:pt>
                <c:pt idx="91940">
                  <c:v>236.42708333333334</c:v>
                </c:pt>
                <c:pt idx="91941">
                  <c:v>236.4296875</c:v>
                </c:pt>
                <c:pt idx="91942">
                  <c:v>236.43229166666666</c:v>
                </c:pt>
                <c:pt idx="91943">
                  <c:v>236.43489583333334</c:v>
                </c:pt>
                <c:pt idx="91944">
                  <c:v>236.4375</c:v>
                </c:pt>
                <c:pt idx="91945">
                  <c:v>236.44010416666666</c:v>
                </c:pt>
                <c:pt idx="91946">
                  <c:v>236.44270833333334</c:v>
                </c:pt>
                <c:pt idx="91947">
                  <c:v>236.4453125</c:v>
                </c:pt>
                <c:pt idx="91948">
                  <c:v>236.44791666666666</c:v>
                </c:pt>
                <c:pt idx="91949">
                  <c:v>236.45052083333334</c:v>
                </c:pt>
                <c:pt idx="91950">
                  <c:v>236.453125</c:v>
                </c:pt>
                <c:pt idx="91951">
                  <c:v>236.45572916666666</c:v>
                </c:pt>
                <c:pt idx="91952">
                  <c:v>236.45833333333334</c:v>
                </c:pt>
                <c:pt idx="91953">
                  <c:v>236.4609375</c:v>
                </c:pt>
                <c:pt idx="91954">
                  <c:v>236.46354166666666</c:v>
                </c:pt>
                <c:pt idx="91955">
                  <c:v>236.46614583333334</c:v>
                </c:pt>
                <c:pt idx="91956">
                  <c:v>236.46875</c:v>
                </c:pt>
                <c:pt idx="91957">
                  <c:v>236.47135416666666</c:v>
                </c:pt>
                <c:pt idx="91958">
                  <c:v>236.47395833333334</c:v>
                </c:pt>
                <c:pt idx="91959">
                  <c:v>236.4765625</c:v>
                </c:pt>
                <c:pt idx="91960">
                  <c:v>236.47916666666666</c:v>
                </c:pt>
                <c:pt idx="91961">
                  <c:v>236.48177083333334</c:v>
                </c:pt>
                <c:pt idx="91962">
                  <c:v>236.484375</c:v>
                </c:pt>
                <c:pt idx="91963">
                  <c:v>236.48697916666666</c:v>
                </c:pt>
                <c:pt idx="91964">
                  <c:v>236.48958333333334</c:v>
                </c:pt>
                <c:pt idx="91965">
                  <c:v>236.4921875</c:v>
                </c:pt>
                <c:pt idx="91966">
                  <c:v>236.49479166666666</c:v>
                </c:pt>
                <c:pt idx="91967">
                  <c:v>236.49739583333334</c:v>
                </c:pt>
                <c:pt idx="91968">
                  <c:v>236.5</c:v>
                </c:pt>
                <c:pt idx="91969">
                  <c:v>236.50260416666666</c:v>
                </c:pt>
                <c:pt idx="91970">
                  <c:v>236.50520833333334</c:v>
                </c:pt>
                <c:pt idx="91971">
                  <c:v>236.5078125</c:v>
                </c:pt>
                <c:pt idx="91972">
                  <c:v>236.51041666666666</c:v>
                </c:pt>
                <c:pt idx="91973">
                  <c:v>236.51302083333334</c:v>
                </c:pt>
                <c:pt idx="91974">
                  <c:v>236.515625</c:v>
                </c:pt>
                <c:pt idx="91975">
                  <c:v>236.51822916666666</c:v>
                </c:pt>
                <c:pt idx="91976">
                  <c:v>236.52083333333334</c:v>
                </c:pt>
                <c:pt idx="91977">
                  <c:v>236.5234375</c:v>
                </c:pt>
                <c:pt idx="91978">
                  <c:v>236.52604166666666</c:v>
                </c:pt>
                <c:pt idx="91979">
                  <c:v>236.52864583333334</c:v>
                </c:pt>
                <c:pt idx="91980">
                  <c:v>236.53125</c:v>
                </c:pt>
                <c:pt idx="91981">
                  <c:v>236.53385416666666</c:v>
                </c:pt>
                <c:pt idx="91982">
                  <c:v>236.53645833333334</c:v>
                </c:pt>
                <c:pt idx="91983">
                  <c:v>236.5390625</c:v>
                </c:pt>
                <c:pt idx="91984">
                  <c:v>236.54166666666666</c:v>
                </c:pt>
                <c:pt idx="91985">
                  <c:v>236.54427083333334</c:v>
                </c:pt>
                <c:pt idx="91986">
                  <c:v>236.546875</c:v>
                </c:pt>
                <c:pt idx="91987">
                  <c:v>236.54947916666666</c:v>
                </c:pt>
                <c:pt idx="91988">
                  <c:v>236.55208333333334</c:v>
                </c:pt>
                <c:pt idx="91989">
                  <c:v>236.5546875</c:v>
                </c:pt>
                <c:pt idx="91990">
                  <c:v>236.55729166666666</c:v>
                </c:pt>
                <c:pt idx="91991">
                  <c:v>236.55989583333334</c:v>
                </c:pt>
                <c:pt idx="91992">
                  <c:v>236.5625</c:v>
                </c:pt>
                <c:pt idx="91993">
                  <c:v>236.56510416666666</c:v>
                </c:pt>
                <c:pt idx="91994">
                  <c:v>236.56770833333334</c:v>
                </c:pt>
                <c:pt idx="91995">
                  <c:v>236.5703125</c:v>
                </c:pt>
                <c:pt idx="91996">
                  <c:v>236.57291666666666</c:v>
                </c:pt>
                <c:pt idx="91997">
                  <c:v>236.57552083333334</c:v>
                </c:pt>
                <c:pt idx="91998">
                  <c:v>236.578125</c:v>
                </c:pt>
                <c:pt idx="91999">
                  <c:v>236.58072916666666</c:v>
                </c:pt>
                <c:pt idx="92000">
                  <c:v>236.58333333333334</c:v>
                </c:pt>
                <c:pt idx="92001">
                  <c:v>236.5859375</c:v>
                </c:pt>
                <c:pt idx="92002">
                  <c:v>236.58854166666666</c:v>
                </c:pt>
                <c:pt idx="92003">
                  <c:v>236.59114583333334</c:v>
                </c:pt>
                <c:pt idx="92004">
                  <c:v>236.59375</c:v>
                </c:pt>
                <c:pt idx="92005">
                  <c:v>236.59635416666666</c:v>
                </c:pt>
                <c:pt idx="92006">
                  <c:v>236.59895833333334</c:v>
                </c:pt>
                <c:pt idx="92007">
                  <c:v>236.6015625</c:v>
                </c:pt>
                <c:pt idx="92008">
                  <c:v>236.60416666666666</c:v>
                </c:pt>
                <c:pt idx="92009">
                  <c:v>236.60677083333334</c:v>
                </c:pt>
                <c:pt idx="92010">
                  <c:v>236.609375</c:v>
                </c:pt>
                <c:pt idx="92011">
                  <c:v>236.61197916666666</c:v>
                </c:pt>
                <c:pt idx="92012">
                  <c:v>236.61458333333334</c:v>
                </c:pt>
                <c:pt idx="92013">
                  <c:v>236.6171875</c:v>
                </c:pt>
                <c:pt idx="92014">
                  <c:v>236.61979166666666</c:v>
                </c:pt>
                <c:pt idx="92015">
                  <c:v>236.62239583333334</c:v>
                </c:pt>
                <c:pt idx="92016">
                  <c:v>236.625</c:v>
                </c:pt>
                <c:pt idx="92017">
                  <c:v>236.62760416666666</c:v>
                </c:pt>
                <c:pt idx="92018">
                  <c:v>236.63020833333334</c:v>
                </c:pt>
                <c:pt idx="92019">
                  <c:v>236.6328125</c:v>
                </c:pt>
                <c:pt idx="92020">
                  <c:v>236.63541666666666</c:v>
                </c:pt>
                <c:pt idx="92021">
                  <c:v>236.63802083333334</c:v>
                </c:pt>
                <c:pt idx="92022">
                  <c:v>236.640625</c:v>
                </c:pt>
                <c:pt idx="92023">
                  <c:v>236.64322916666666</c:v>
                </c:pt>
                <c:pt idx="92024">
                  <c:v>236.64583333333334</c:v>
                </c:pt>
                <c:pt idx="92025">
                  <c:v>236.6484375</c:v>
                </c:pt>
                <c:pt idx="92026">
                  <c:v>236.65104166666666</c:v>
                </c:pt>
                <c:pt idx="92027">
                  <c:v>236.65364583333334</c:v>
                </c:pt>
                <c:pt idx="92028">
                  <c:v>236.65625</c:v>
                </c:pt>
                <c:pt idx="92029">
                  <c:v>236.65885416666666</c:v>
                </c:pt>
                <c:pt idx="92030">
                  <c:v>236.66145833333334</c:v>
                </c:pt>
                <c:pt idx="92031">
                  <c:v>236.6640625</c:v>
                </c:pt>
                <c:pt idx="92032">
                  <c:v>236.66666666666666</c:v>
                </c:pt>
                <c:pt idx="92033">
                  <c:v>236.66927083333334</c:v>
                </c:pt>
                <c:pt idx="92034">
                  <c:v>236.671875</c:v>
                </c:pt>
                <c:pt idx="92035">
                  <c:v>236.67447916666666</c:v>
                </c:pt>
                <c:pt idx="92036">
                  <c:v>236.67708333333334</c:v>
                </c:pt>
                <c:pt idx="92037">
                  <c:v>236.6796875</c:v>
                </c:pt>
                <c:pt idx="92038">
                  <c:v>236.68229166666666</c:v>
                </c:pt>
                <c:pt idx="92039">
                  <c:v>236.68489583333334</c:v>
                </c:pt>
                <c:pt idx="92040">
                  <c:v>236.6875</c:v>
                </c:pt>
                <c:pt idx="92041">
                  <c:v>236.69010416666666</c:v>
                </c:pt>
                <c:pt idx="92042">
                  <c:v>236.69270833333334</c:v>
                </c:pt>
                <c:pt idx="92043">
                  <c:v>236.6953125</c:v>
                </c:pt>
                <c:pt idx="92044">
                  <c:v>236.69791666666666</c:v>
                </c:pt>
                <c:pt idx="92045">
                  <c:v>236.70052083333334</c:v>
                </c:pt>
                <c:pt idx="92046">
                  <c:v>236.703125</c:v>
                </c:pt>
                <c:pt idx="92047">
                  <c:v>236.70572916666666</c:v>
                </c:pt>
                <c:pt idx="92048">
                  <c:v>236.70833333333334</c:v>
                </c:pt>
                <c:pt idx="92049">
                  <c:v>236.7109375</c:v>
                </c:pt>
                <c:pt idx="92050">
                  <c:v>236.71354166666666</c:v>
                </c:pt>
                <c:pt idx="92051">
                  <c:v>236.71614583333334</c:v>
                </c:pt>
                <c:pt idx="92052">
                  <c:v>236.71875</c:v>
                </c:pt>
                <c:pt idx="92053">
                  <c:v>236.72135416666666</c:v>
                </c:pt>
                <c:pt idx="92054">
                  <c:v>236.72395833333334</c:v>
                </c:pt>
                <c:pt idx="92055">
                  <c:v>236.7265625</c:v>
                </c:pt>
                <c:pt idx="92056">
                  <c:v>236.72916666666666</c:v>
                </c:pt>
                <c:pt idx="92057">
                  <c:v>236.73177083333334</c:v>
                </c:pt>
                <c:pt idx="92058">
                  <c:v>236.734375</c:v>
                </c:pt>
                <c:pt idx="92059">
                  <c:v>236.73697916666666</c:v>
                </c:pt>
                <c:pt idx="92060">
                  <c:v>236.73958333333334</c:v>
                </c:pt>
                <c:pt idx="92061">
                  <c:v>236.7421875</c:v>
                </c:pt>
                <c:pt idx="92062">
                  <c:v>236.74479166666666</c:v>
                </c:pt>
                <c:pt idx="92063">
                  <c:v>236.74739583333334</c:v>
                </c:pt>
                <c:pt idx="92064">
                  <c:v>236.75</c:v>
                </c:pt>
                <c:pt idx="92065">
                  <c:v>236.75260416666666</c:v>
                </c:pt>
                <c:pt idx="92066">
                  <c:v>236.75520833333334</c:v>
                </c:pt>
                <c:pt idx="92067">
                  <c:v>236.7578125</c:v>
                </c:pt>
                <c:pt idx="92068">
                  <c:v>236.76041666666666</c:v>
                </c:pt>
                <c:pt idx="92069">
                  <c:v>236.76302083333334</c:v>
                </c:pt>
                <c:pt idx="92070">
                  <c:v>236.765625</c:v>
                </c:pt>
                <c:pt idx="92071">
                  <c:v>236.76822916666666</c:v>
                </c:pt>
                <c:pt idx="92072">
                  <c:v>236.77083333333334</c:v>
                </c:pt>
                <c:pt idx="92073">
                  <c:v>236.7734375</c:v>
                </c:pt>
                <c:pt idx="92074">
                  <c:v>236.77604166666666</c:v>
                </c:pt>
                <c:pt idx="92075">
                  <c:v>236.77864583333334</c:v>
                </c:pt>
                <c:pt idx="92076">
                  <c:v>236.78125</c:v>
                </c:pt>
                <c:pt idx="92077">
                  <c:v>236.78385416666666</c:v>
                </c:pt>
                <c:pt idx="92078">
                  <c:v>236.78645833333334</c:v>
                </c:pt>
                <c:pt idx="92079">
                  <c:v>236.7890625</c:v>
                </c:pt>
                <c:pt idx="92080">
                  <c:v>236.79166666666666</c:v>
                </c:pt>
                <c:pt idx="92081">
                  <c:v>236.79427083333334</c:v>
                </c:pt>
                <c:pt idx="92082">
                  <c:v>236.796875</c:v>
                </c:pt>
                <c:pt idx="92083">
                  <c:v>236.79947916666666</c:v>
                </c:pt>
                <c:pt idx="92084">
                  <c:v>236.80208333333334</c:v>
                </c:pt>
                <c:pt idx="92085">
                  <c:v>236.8046875</c:v>
                </c:pt>
                <c:pt idx="92086">
                  <c:v>236.80729166666666</c:v>
                </c:pt>
                <c:pt idx="92087">
                  <c:v>236.80989583333334</c:v>
                </c:pt>
                <c:pt idx="92088">
                  <c:v>236.8125</c:v>
                </c:pt>
                <c:pt idx="92089">
                  <c:v>236.81510416666666</c:v>
                </c:pt>
                <c:pt idx="92090">
                  <c:v>236.81770833333334</c:v>
                </c:pt>
                <c:pt idx="92091">
                  <c:v>236.8203125</c:v>
                </c:pt>
                <c:pt idx="92092">
                  <c:v>236.82291666666666</c:v>
                </c:pt>
                <c:pt idx="92093">
                  <c:v>236.82552083333334</c:v>
                </c:pt>
                <c:pt idx="92094">
                  <c:v>236.828125</c:v>
                </c:pt>
                <c:pt idx="92095">
                  <c:v>236.83072916666666</c:v>
                </c:pt>
                <c:pt idx="92096">
                  <c:v>236.83333333333334</c:v>
                </c:pt>
                <c:pt idx="92097">
                  <c:v>236.8359375</c:v>
                </c:pt>
                <c:pt idx="92098">
                  <c:v>236.83854166666666</c:v>
                </c:pt>
                <c:pt idx="92099">
                  <c:v>236.84114583333334</c:v>
                </c:pt>
                <c:pt idx="92100">
                  <c:v>236.84375</c:v>
                </c:pt>
                <c:pt idx="92101">
                  <c:v>236.84635416666666</c:v>
                </c:pt>
                <c:pt idx="92102">
                  <c:v>236.84895833333334</c:v>
                </c:pt>
                <c:pt idx="92103">
                  <c:v>236.8515625</c:v>
                </c:pt>
                <c:pt idx="92104">
                  <c:v>236.85416666666666</c:v>
                </c:pt>
                <c:pt idx="92105">
                  <c:v>236.85677083333334</c:v>
                </c:pt>
                <c:pt idx="92106">
                  <c:v>236.859375</c:v>
                </c:pt>
                <c:pt idx="92107">
                  <c:v>236.86197916666666</c:v>
                </c:pt>
                <c:pt idx="92108">
                  <c:v>236.86458333333334</c:v>
                </c:pt>
                <c:pt idx="92109">
                  <c:v>236.8671875</c:v>
                </c:pt>
                <c:pt idx="92110">
                  <c:v>236.86979166666666</c:v>
                </c:pt>
                <c:pt idx="92111">
                  <c:v>236.87239583333334</c:v>
                </c:pt>
                <c:pt idx="92112">
                  <c:v>236.875</c:v>
                </c:pt>
                <c:pt idx="92113">
                  <c:v>236.87760416666666</c:v>
                </c:pt>
                <c:pt idx="92114">
                  <c:v>236.88020833333334</c:v>
                </c:pt>
                <c:pt idx="92115">
                  <c:v>236.8828125</c:v>
                </c:pt>
                <c:pt idx="92116">
                  <c:v>236.88541666666666</c:v>
                </c:pt>
                <c:pt idx="92117">
                  <c:v>236.88802083333334</c:v>
                </c:pt>
                <c:pt idx="92118">
                  <c:v>236.890625</c:v>
                </c:pt>
                <c:pt idx="92119">
                  <c:v>236.89322916666666</c:v>
                </c:pt>
                <c:pt idx="92120">
                  <c:v>236.89583333333334</c:v>
                </c:pt>
                <c:pt idx="92121">
                  <c:v>236.8984375</c:v>
                </c:pt>
                <c:pt idx="92122">
                  <c:v>236.90104166666666</c:v>
                </c:pt>
                <c:pt idx="92123">
                  <c:v>236.90364583333334</c:v>
                </c:pt>
                <c:pt idx="92124">
                  <c:v>236.90625</c:v>
                </c:pt>
                <c:pt idx="92125">
                  <c:v>236.90885416666666</c:v>
                </c:pt>
                <c:pt idx="92126">
                  <c:v>236.91145833333334</c:v>
                </c:pt>
                <c:pt idx="92127">
                  <c:v>236.9140625</c:v>
                </c:pt>
                <c:pt idx="92128">
                  <c:v>236.91666666666666</c:v>
                </c:pt>
                <c:pt idx="92129">
                  <c:v>236.91927083333334</c:v>
                </c:pt>
                <c:pt idx="92130">
                  <c:v>236.921875</c:v>
                </c:pt>
                <c:pt idx="92131">
                  <c:v>236.92447916666666</c:v>
                </c:pt>
                <c:pt idx="92132">
                  <c:v>236.92708333333334</c:v>
                </c:pt>
                <c:pt idx="92133">
                  <c:v>236.9296875</c:v>
                </c:pt>
                <c:pt idx="92134">
                  <c:v>236.93229166666666</c:v>
                </c:pt>
                <c:pt idx="92135">
                  <c:v>236.93489583333334</c:v>
                </c:pt>
                <c:pt idx="92136">
                  <c:v>236.9375</c:v>
                </c:pt>
                <c:pt idx="92137">
                  <c:v>236.94010416666666</c:v>
                </c:pt>
                <c:pt idx="92138">
                  <c:v>236.94270833333334</c:v>
                </c:pt>
                <c:pt idx="92139">
                  <c:v>236.9453125</c:v>
                </c:pt>
                <c:pt idx="92140">
                  <c:v>236.94791666666666</c:v>
                </c:pt>
                <c:pt idx="92141">
                  <c:v>236.95052083333334</c:v>
                </c:pt>
                <c:pt idx="92142">
                  <c:v>236.953125</c:v>
                </c:pt>
                <c:pt idx="92143">
                  <c:v>236.95572916666666</c:v>
                </c:pt>
                <c:pt idx="92144">
                  <c:v>236.95833333333334</c:v>
                </c:pt>
                <c:pt idx="92145">
                  <c:v>236.9609375</c:v>
                </c:pt>
                <c:pt idx="92146">
                  <c:v>236.96354166666666</c:v>
                </c:pt>
                <c:pt idx="92147">
                  <c:v>236.96614583333334</c:v>
                </c:pt>
                <c:pt idx="92148">
                  <c:v>236.96875</c:v>
                </c:pt>
                <c:pt idx="92149">
                  <c:v>236.97135416666666</c:v>
                </c:pt>
                <c:pt idx="92150">
                  <c:v>236.97395833333334</c:v>
                </c:pt>
                <c:pt idx="92151">
                  <c:v>236.9765625</c:v>
                </c:pt>
                <c:pt idx="92152">
                  <c:v>236.97916666666666</c:v>
                </c:pt>
                <c:pt idx="92153">
                  <c:v>236.98177083333334</c:v>
                </c:pt>
                <c:pt idx="92154">
                  <c:v>236.984375</c:v>
                </c:pt>
                <c:pt idx="92155">
                  <c:v>236.98697916666666</c:v>
                </c:pt>
                <c:pt idx="92156">
                  <c:v>236.98958333333334</c:v>
                </c:pt>
                <c:pt idx="92157">
                  <c:v>236.9921875</c:v>
                </c:pt>
                <c:pt idx="92158">
                  <c:v>236.99479166666666</c:v>
                </c:pt>
                <c:pt idx="92159">
                  <c:v>236.99739583333334</c:v>
                </c:pt>
                <c:pt idx="92160">
                  <c:v>237</c:v>
                </c:pt>
                <c:pt idx="92161">
                  <c:v>237.00260416666666</c:v>
                </c:pt>
                <c:pt idx="92162">
                  <c:v>237.00520833333334</c:v>
                </c:pt>
                <c:pt idx="92163">
                  <c:v>237.0078125</c:v>
                </c:pt>
                <c:pt idx="92164">
                  <c:v>237.01041666666666</c:v>
                </c:pt>
                <c:pt idx="92165">
                  <c:v>237.01302083333334</c:v>
                </c:pt>
                <c:pt idx="92166">
                  <c:v>237.015625</c:v>
                </c:pt>
                <c:pt idx="92167">
                  <c:v>237.01822916666666</c:v>
                </c:pt>
                <c:pt idx="92168">
                  <c:v>237.02083333333334</c:v>
                </c:pt>
                <c:pt idx="92169">
                  <c:v>237.0234375</c:v>
                </c:pt>
                <c:pt idx="92170">
                  <c:v>237.02604166666666</c:v>
                </c:pt>
                <c:pt idx="92171">
                  <c:v>237.02864583333334</c:v>
                </c:pt>
                <c:pt idx="92172">
                  <c:v>237.03125</c:v>
                </c:pt>
                <c:pt idx="92173">
                  <c:v>237.03385416666666</c:v>
                </c:pt>
                <c:pt idx="92174">
                  <c:v>237.03645833333334</c:v>
                </c:pt>
                <c:pt idx="92175">
                  <c:v>237.0390625</c:v>
                </c:pt>
                <c:pt idx="92176">
                  <c:v>237.04166666666666</c:v>
                </c:pt>
                <c:pt idx="92177">
                  <c:v>237.04427083333334</c:v>
                </c:pt>
                <c:pt idx="92178">
                  <c:v>237.046875</c:v>
                </c:pt>
                <c:pt idx="92179">
                  <c:v>237.04947916666666</c:v>
                </c:pt>
                <c:pt idx="92180">
                  <c:v>237.05208333333334</c:v>
                </c:pt>
                <c:pt idx="92181">
                  <c:v>237.0546875</c:v>
                </c:pt>
                <c:pt idx="92182">
                  <c:v>237.05729166666666</c:v>
                </c:pt>
                <c:pt idx="92183">
                  <c:v>237.05989583333334</c:v>
                </c:pt>
                <c:pt idx="92184">
                  <c:v>237.0625</c:v>
                </c:pt>
                <c:pt idx="92185">
                  <c:v>237.06510416666666</c:v>
                </c:pt>
                <c:pt idx="92186">
                  <c:v>237.06770833333334</c:v>
                </c:pt>
                <c:pt idx="92187">
                  <c:v>237.0703125</c:v>
                </c:pt>
                <c:pt idx="92188">
                  <c:v>237.07291666666666</c:v>
                </c:pt>
                <c:pt idx="92189">
                  <c:v>237.07552083333334</c:v>
                </c:pt>
                <c:pt idx="92190">
                  <c:v>237.078125</c:v>
                </c:pt>
                <c:pt idx="92191">
                  <c:v>237.08072916666666</c:v>
                </c:pt>
                <c:pt idx="92192">
                  <c:v>237.08333333333334</c:v>
                </c:pt>
                <c:pt idx="92193">
                  <c:v>237.0859375</c:v>
                </c:pt>
                <c:pt idx="92194">
                  <c:v>237.08854166666666</c:v>
                </c:pt>
                <c:pt idx="92195">
                  <c:v>237.09114583333334</c:v>
                </c:pt>
                <c:pt idx="92196">
                  <c:v>237.09375</c:v>
                </c:pt>
                <c:pt idx="92197">
                  <c:v>237.09635416666666</c:v>
                </c:pt>
                <c:pt idx="92198">
                  <c:v>237.09895833333334</c:v>
                </c:pt>
                <c:pt idx="92199">
                  <c:v>237.1015625</c:v>
                </c:pt>
                <c:pt idx="92200">
                  <c:v>237.10416666666666</c:v>
                </c:pt>
                <c:pt idx="92201">
                  <c:v>237.10677083333334</c:v>
                </c:pt>
                <c:pt idx="92202">
                  <c:v>237.109375</c:v>
                </c:pt>
                <c:pt idx="92203">
                  <c:v>237.11197916666666</c:v>
                </c:pt>
                <c:pt idx="92204">
                  <c:v>237.11458333333334</c:v>
                </c:pt>
                <c:pt idx="92205">
                  <c:v>237.1171875</c:v>
                </c:pt>
                <c:pt idx="92206">
                  <c:v>237.11979166666666</c:v>
                </c:pt>
                <c:pt idx="92207">
                  <c:v>237.12239583333334</c:v>
                </c:pt>
                <c:pt idx="92208">
                  <c:v>237.125</c:v>
                </c:pt>
                <c:pt idx="92209">
                  <c:v>237.12760416666666</c:v>
                </c:pt>
                <c:pt idx="92210">
                  <c:v>237.13020833333334</c:v>
                </c:pt>
                <c:pt idx="92211">
                  <c:v>237.1328125</c:v>
                </c:pt>
                <c:pt idx="92212">
                  <c:v>237.13541666666666</c:v>
                </c:pt>
                <c:pt idx="92213">
                  <c:v>237.13802083333334</c:v>
                </c:pt>
                <c:pt idx="92214">
                  <c:v>237.140625</c:v>
                </c:pt>
                <c:pt idx="92215">
                  <c:v>237.14322916666666</c:v>
                </c:pt>
                <c:pt idx="92216">
                  <c:v>237.14583333333334</c:v>
                </c:pt>
                <c:pt idx="92217">
                  <c:v>237.1484375</c:v>
                </c:pt>
                <c:pt idx="92218">
                  <c:v>237.15104166666666</c:v>
                </c:pt>
                <c:pt idx="92219">
                  <c:v>237.15364583333334</c:v>
                </c:pt>
                <c:pt idx="92220">
                  <c:v>237.15625</c:v>
                </c:pt>
                <c:pt idx="92221">
                  <c:v>237.15885416666666</c:v>
                </c:pt>
                <c:pt idx="92222">
                  <c:v>237.16145833333334</c:v>
                </c:pt>
                <c:pt idx="92223">
                  <c:v>237.1640625</c:v>
                </c:pt>
                <c:pt idx="92224">
                  <c:v>237.16666666666666</c:v>
                </c:pt>
                <c:pt idx="92225">
                  <c:v>237.16927083333334</c:v>
                </c:pt>
                <c:pt idx="92226">
                  <c:v>237.171875</c:v>
                </c:pt>
                <c:pt idx="92227">
                  <c:v>237.17447916666666</c:v>
                </c:pt>
                <c:pt idx="92228">
                  <c:v>237.17708333333334</c:v>
                </c:pt>
                <c:pt idx="92229">
                  <c:v>237.1796875</c:v>
                </c:pt>
                <c:pt idx="92230">
                  <c:v>237.18229166666666</c:v>
                </c:pt>
                <c:pt idx="92231">
                  <c:v>237.18489583333334</c:v>
                </c:pt>
                <c:pt idx="92232">
                  <c:v>237.1875</c:v>
                </c:pt>
                <c:pt idx="92233">
                  <c:v>237.19010416666666</c:v>
                </c:pt>
                <c:pt idx="92234">
                  <c:v>237.19270833333334</c:v>
                </c:pt>
                <c:pt idx="92235">
                  <c:v>237.1953125</c:v>
                </c:pt>
                <c:pt idx="92236">
                  <c:v>237.19791666666666</c:v>
                </c:pt>
                <c:pt idx="92237">
                  <c:v>237.20052083333334</c:v>
                </c:pt>
                <c:pt idx="92238">
                  <c:v>237.203125</c:v>
                </c:pt>
                <c:pt idx="92239">
                  <c:v>237.20572916666666</c:v>
                </c:pt>
                <c:pt idx="92240">
                  <c:v>237.20833333333334</c:v>
                </c:pt>
                <c:pt idx="92241">
                  <c:v>237.2109375</c:v>
                </c:pt>
                <c:pt idx="92242">
                  <c:v>237.21354166666666</c:v>
                </c:pt>
                <c:pt idx="92243">
                  <c:v>237.21614583333334</c:v>
                </c:pt>
                <c:pt idx="92244">
                  <c:v>237.21875</c:v>
                </c:pt>
                <c:pt idx="92245">
                  <c:v>237.22135416666666</c:v>
                </c:pt>
                <c:pt idx="92246">
                  <c:v>237.22395833333334</c:v>
                </c:pt>
                <c:pt idx="92247">
                  <c:v>237.2265625</c:v>
                </c:pt>
                <c:pt idx="92248">
                  <c:v>237.22916666666666</c:v>
                </c:pt>
                <c:pt idx="92249">
                  <c:v>237.23177083333334</c:v>
                </c:pt>
                <c:pt idx="92250">
                  <c:v>237.234375</c:v>
                </c:pt>
                <c:pt idx="92251">
                  <c:v>237.23697916666666</c:v>
                </c:pt>
                <c:pt idx="92252">
                  <c:v>237.23958333333334</c:v>
                </c:pt>
                <c:pt idx="92253">
                  <c:v>237.2421875</c:v>
                </c:pt>
                <c:pt idx="92254">
                  <c:v>237.24479166666666</c:v>
                </c:pt>
                <c:pt idx="92255">
                  <c:v>237.24739583333334</c:v>
                </c:pt>
                <c:pt idx="92256">
                  <c:v>237.25</c:v>
                </c:pt>
                <c:pt idx="92257">
                  <c:v>237.25260416666666</c:v>
                </c:pt>
                <c:pt idx="92258">
                  <c:v>237.25520833333334</c:v>
                </c:pt>
                <c:pt idx="92259">
                  <c:v>237.2578125</c:v>
                </c:pt>
                <c:pt idx="92260">
                  <c:v>237.26041666666666</c:v>
                </c:pt>
                <c:pt idx="92261">
                  <c:v>237.26302083333334</c:v>
                </c:pt>
                <c:pt idx="92262">
                  <c:v>237.265625</c:v>
                </c:pt>
                <c:pt idx="92263">
                  <c:v>237.26822916666666</c:v>
                </c:pt>
                <c:pt idx="92264">
                  <c:v>237.27083333333334</c:v>
                </c:pt>
                <c:pt idx="92265">
                  <c:v>237.2734375</c:v>
                </c:pt>
                <c:pt idx="92266">
                  <c:v>237.27604166666666</c:v>
                </c:pt>
                <c:pt idx="92267">
                  <c:v>237.27864583333334</c:v>
                </c:pt>
                <c:pt idx="92268">
                  <c:v>237.28125</c:v>
                </c:pt>
                <c:pt idx="92269">
                  <c:v>237.28385416666666</c:v>
                </c:pt>
                <c:pt idx="92270">
                  <c:v>237.28645833333334</c:v>
                </c:pt>
                <c:pt idx="92271">
                  <c:v>237.2890625</c:v>
                </c:pt>
                <c:pt idx="92272">
                  <c:v>237.29166666666666</c:v>
                </c:pt>
                <c:pt idx="92273">
                  <c:v>237.29427083333334</c:v>
                </c:pt>
                <c:pt idx="92274">
                  <c:v>237.296875</c:v>
                </c:pt>
                <c:pt idx="92275">
                  <c:v>237.29947916666666</c:v>
                </c:pt>
                <c:pt idx="92276">
                  <c:v>237.30208333333334</c:v>
                </c:pt>
                <c:pt idx="92277">
                  <c:v>237.3046875</c:v>
                </c:pt>
                <c:pt idx="92278">
                  <c:v>237.30729166666666</c:v>
                </c:pt>
                <c:pt idx="92279">
                  <c:v>237.30989583333334</c:v>
                </c:pt>
                <c:pt idx="92280">
                  <c:v>237.3125</c:v>
                </c:pt>
                <c:pt idx="92281">
                  <c:v>237.31510416666666</c:v>
                </c:pt>
                <c:pt idx="92282">
                  <c:v>237.31770833333334</c:v>
                </c:pt>
                <c:pt idx="92283">
                  <c:v>237.3203125</c:v>
                </c:pt>
                <c:pt idx="92284">
                  <c:v>237.32291666666666</c:v>
                </c:pt>
                <c:pt idx="92285">
                  <c:v>237.32552083333334</c:v>
                </c:pt>
                <c:pt idx="92286">
                  <c:v>237.328125</c:v>
                </c:pt>
                <c:pt idx="92287">
                  <c:v>237.33072916666666</c:v>
                </c:pt>
                <c:pt idx="92288">
                  <c:v>237.33333333333334</c:v>
                </c:pt>
                <c:pt idx="92289">
                  <c:v>237.3359375</c:v>
                </c:pt>
                <c:pt idx="92290">
                  <c:v>237.33854166666666</c:v>
                </c:pt>
                <c:pt idx="92291">
                  <c:v>237.34114583333334</c:v>
                </c:pt>
                <c:pt idx="92292">
                  <c:v>237.34375</c:v>
                </c:pt>
                <c:pt idx="92293">
                  <c:v>237.34635416666666</c:v>
                </c:pt>
                <c:pt idx="92294">
                  <c:v>237.34895833333334</c:v>
                </c:pt>
                <c:pt idx="92295">
                  <c:v>237.3515625</c:v>
                </c:pt>
                <c:pt idx="92296">
                  <c:v>237.35416666666666</c:v>
                </c:pt>
                <c:pt idx="92297">
                  <c:v>237.35677083333334</c:v>
                </c:pt>
                <c:pt idx="92298">
                  <c:v>237.359375</c:v>
                </c:pt>
                <c:pt idx="92299">
                  <c:v>237.36197916666666</c:v>
                </c:pt>
                <c:pt idx="92300">
                  <c:v>237.36458333333334</c:v>
                </c:pt>
                <c:pt idx="92301">
                  <c:v>237.3671875</c:v>
                </c:pt>
                <c:pt idx="92302">
                  <c:v>237.36979166666666</c:v>
                </c:pt>
                <c:pt idx="92303">
                  <c:v>237.37239583333334</c:v>
                </c:pt>
                <c:pt idx="92304">
                  <c:v>237.375</c:v>
                </c:pt>
                <c:pt idx="92305">
                  <c:v>237.37760416666666</c:v>
                </c:pt>
                <c:pt idx="92306">
                  <c:v>237.38020833333334</c:v>
                </c:pt>
                <c:pt idx="92307">
                  <c:v>237.3828125</c:v>
                </c:pt>
                <c:pt idx="92308">
                  <c:v>237.38541666666666</c:v>
                </c:pt>
                <c:pt idx="92309">
                  <c:v>237.38802083333334</c:v>
                </c:pt>
                <c:pt idx="92310">
                  <c:v>237.390625</c:v>
                </c:pt>
                <c:pt idx="92311">
                  <c:v>237.39322916666666</c:v>
                </c:pt>
                <c:pt idx="92312">
                  <c:v>237.39583333333334</c:v>
                </c:pt>
                <c:pt idx="92313">
                  <c:v>237.3984375</c:v>
                </c:pt>
                <c:pt idx="92314">
                  <c:v>237.40104166666666</c:v>
                </c:pt>
                <c:pt idx="92315">
                  <c:v>237.40364583333334</c:v>
                </c:pt>
                <c:pt idx="92316">
                  <c:v>237.40625</c:v>
                </c:pt>
                <c:pt idx="92317">
                  <c:v>237.40885416666666</c:v>
                </c:pt>
                <c:pt idx="92318">
                  <c:v>237.41145833333334</c:v>
                </c:pt>
                <c:pt idx="92319">
                  <c:v>237.4140625</c:v>
                </c:pt>
                <c:pt idx="92320">
                  <c:v>237.41666666666666</c:v>
                </c:pt>
                <c:pt idx="92321">
                  <c:v>237.41927083333334</c:v>
                </c:pt>
                <c:pt idx="92322">
                  <c:v>237.421875</c:v>
                </c:pt>
                <c:pt idx="92323">
                  <c:v>237.42447916666666</c:v>
                </c:pt>
                <c:pt idx="92324">
                  <c:v>237.42708333333334</c:v>
                </c:pt>
                <c:pt idx="92325">
                  <c:v>237.4296875</c:v>
                </c:pt>
                <c:pt idx="92326">
                  <c:v>237.43229166666666</c:v>
                </c:pt>
                <c:pt idx="92327">
                  <c:v>237.43489583333334</c:v>
                </c:pt>
                <c:pt idx="92328">
                  <c:v>237.4375</c:v>
                </c:pt>
                <c:pt idx="92329">
                  <c:v>237.44010416666666</c:v>
                </c:pt>
                <c:pt idx="92330">
                  <c:v>237.44270833333334</c:v>
                </c:pt>
                <c:pt idx="92331">
                  <c:v>237.4453125</c:v>
                </c:pt>
                <c:pt idx="92332">
                  <c:v>237.44791666666666</c:v>
                </c:pt>
                <c:pt idx="92333">
                  <c:v>237.45052083333334</c:v>
                </c:pt>
                <c:pt idx="92334">
                  <c:v>237.453125</c:v>
                </c:pt>
                <c:pt idx="92335">
                  <c:v>237.45572916666666</c:v>
                </c:pt>
                <c:pt idx="92336">
                  <c:v>237.45833333333334</c:v>
                </c:pt>
                <c:pt idx="92337">
                  <c:v>237.4609375</c:v>
                </c:pt>
                <c:pt idx="92338">
                  <c:v>237.46354166666666</c:v>
                </c:pt>
                <c:pt idx="92339">
                  <c:v>237.46614583333334</c:v>
                </c:pt>
                <c:pt idx="92340">
                  <c:v>237.46875</c:v>
                </c:pt>
                <c:pt idx="92341">
                  <c:v>237.47135416666666</c:v>
                </c:pt>
                <c:pt idx="92342">
                  <c:v>237.47395833333334</c:v>
                </c:pt>
                <c:pt idx="92343">
                  <c:v>237.4765625</c:v>
                </c:pt>
                <c:pt idx="92344">
                  <c:v>237.47916666666666</c:v>
                </c:pt>
                <c:pt idx="92345">
                  <c:v>237.48177083333334</c:v>
                </c:pt>
                <c:pt idx="92346">
                  <c:v>237.484375</c:v>
                </c:pt>
                <c:pt idx="92347">
                  <c:v>237.48697916666666</c:v>
                </c:pt>
                <c:pt idx="92348">
                  <c:v>237.48958333333334</c:v>
                </c:pt>
                <c:pt idx="92349">
                  <c:v>237.4921875</c:v>
                </c:pt>
                <c:pt idx="92350">
                  <c:v>237.49479166666666</c:v>
                </c:pt>
                <c:pt idx="92351">
                  <c:v>237.49739583333334</c:v>
                </c:pt>
                <c:pt idx="92352">
                  <c:v>237.5</c:v>
                </c:pt>
                <c:pt idx="92353">
                  <c:v>237.50260416666666</c:v>
                </c:pt>
                <c:pt idx="92354">
                  <c:v>237.50520833333334</c:v>
                </c:pt>
                <c:pt idx="92355">
                  <c:v>237.5078125</c:v>
                </c:pt>
                <c:pt idx="92356">
                  <c:v>237.51041666666666</c:v>
                </c:pt>
                <c:pt idx="92357">
                  <c:v>237.51302083333334</c:v>
                </c:pt>
                <c:pt idx="92358">
                  <c:v>237.515625</c:v>
                </c:pt>
                <c:pt idx="92359">
                  <c:v>237.51822916666666</c:v>
                </c:pt>
                <c:pt idx="92360">
                  <c:v>237.52083333333334</c:v>
                </c:pt>
                <c:pt idx="92361">
                  <c:v>237.5234375</c:v>
                </c:pt>
                <c:pt idx="92362">
                  <c:v>237.52604166666666</c:v>
                </c:pt>
                <c:pt idx="92363">
                  <c:v>237.52864583333334</c:v>
                </c:pt>
                <c:pt idx="92364">
                  <c:v>237.53125</c:v>
                </c:pt>
                <c:pt idx="92365">
                  <c:v>237.53385416666666</c:v>
                </c:pt>
                <c:pt idx="92366">
                  <c:v>237.53645833333334</c:v>
                </c:pt>
                <c:pt idx="92367">
                  <c:v>237.5390625</c:v>
                </c:pt>
                <c:pt idx="92368">
                  <c:v>237.54166666666666</c:v>
                </c:pt>
                <c:pt idx="92369">
                  <c:v>237.54427083333334</c:v>
                </c:pt>
                <c:pt idx="92370">
                  <c:v>237.546875</c:v>
                </c:pt>
                <c:pt idx="92371">
                  <c:v>237.54947916666666</c:v>
                </c:pt>
                <c:pt idx="92372">
                  <c:v>237.55208333333334</c:v>
                </c:pt>
                <c:pt idx="92373">
                  <c:v>237.5546875</c:v>
                </c:pt>
                <c:pt idx="92374">
                  <c:v>237.55729166666666</c:v>
                </c:pt>
                <c:pt idx="92375">
                  <c:v>237.55989583333334</c:v>
                </c:pt>
                <c:pt idx="92376">
                  <c:v>237.5625</c:v>
                </c:pt>
                <c:pt idx="92377">
                  <c:v>237.56510416666666</c:v>
                </c:pt>
                <c:pt idx="92378">
                  <c:v>237.56770833333334</c:v>
                </c:pt>
                <c:pt idx="92379">
                  <c:v>237.5703125</c:v>
                </c:pt>
                <c:pt idx="92380">
                  <c:v>237.57291666666666</c:v>
                </c:pt>
                <c:pt idx="92381">
                  <c:v>237.57552083333334</c:v>
                </c:pt>
                <c:pt idx="92382">
                  <c:v>237.578125</c:v>
                </c:pt>
                <c:pt idx="92383">
                  <c:v>237.58072916666666</c:v>
                </c:pt>
                <c:pt idx="92384">
                  <c:v>237.58333333333334</c:v>
                </c:pt>
                <c:pt idx="92385">
                  <c:v>237.5859375</c:v>
                </c:pt>
                <c:pt idx="92386">
                  <c:v>237.58854166666666</c:v>
                </c:pt>
                <c:pt idx="92387">
                  <c:v>237.59114583333334</c:v>
                </c:pt>
                <c:pt idx="92388">
                  <c:v>237.59375</c:v>
                </c:pt>
                <c:pt idx="92389">
                  <c:v>237.59635416666666</c:v>
                </c:pt>
                <c:pt idx="92390">
                  <c:v>237.59895833333334</c:v>
                </c:pt>
                <c:pt idx="92391">
                  <c:v>237.6015625</c:v>
                </c:pt>
                <c:pt idx="92392">
                  <c:v>237.60416666666666</c:v>
                </c:pt>
                <c:pt idx="92393">
                  <c:v>237.60677083333334</c:v>
                </c:pt>
                <c:pt idx="92394">
                  <c:v>237.609375</c:v>
                </c:pt>
                <c:pt idx="92395">
                  <c:v>237.61197916666666</c:v>
                </c:pt>
                <c:pt idx="92396">
                  <c:v>237.61458333333334</c:v>
                </c:pt>
                <c:pt idx="92397">
                  <c:v>237.6171875</c:v>
                </c:pt>
                <c:pt idx="92398">
                  <c:v>237.61979166666666</c:v>
                </c:pt>
                <c:pt idx="92399">
                  <c:v>237.62239583333334</c:v>
                </c:pt>
                <c:pt idx="92400">
                  <c:v>237.625</c:v>
                </c:pt>
                <c:pt idx="92401">
                  <c:v>237.62760416666666</c:v>
                </c:pt>
                <c:pt idx="92402">
                  <c:v>237.63020833333334</c:v>
                </c:pt>
                <c:pt idx="92403">
                  <c:v>237.6328125</c:v>
                </c:pt>
                <c:pt idx="92404">
                  <c:v>237.63541666666666</c:v>
                </c:pt>
                <c:pt idx="92405">
                  <c:v>237.63802083333334</c:v>
                </c:pt>
                <c:pt idx="92406">
                  <c:v>237.640625</c:v>
                </c:pt>
                <c:pt idx="92407">
                  <c:v>237.64322916666666</c:v>
                </c:pt>
                <c:pt idx="92408">
                  <c:v>237.64583333333334</c:v>
                </c:pt>
                <c:pt idx="92409">
                  <c:v>237.6484375</c:v>
                </c:pt>
                <c:pt idx="92410">
                  <c:v>237.65104166666666</c:v>
                </c:pt>
                <c:pt idx="92411">
                  <c:v>237.65364583333334</c:v>
                </c:pt>
                <c:pt idx="92412">
                  <c:v>237.65625</c:v>
                </c:pt>
                <c:pt idx="92413">
                  <c:v>237.65885416666666</c:v>
                </c:pt>
                <c:pt idx="92414">
                  <c:v>237.66145833333334</c:v>
                </c:pt>
                <c:pt idx="92415">
                  <c:v>237.6640625</c:v>
                </c:pt>
                <c:pt idx="92416">
                  <c:v>237.66666666666666</c:v>
                </c:pt>
                <c:pt idx="92417">
                  <c:v>237.66927083333334</c:v>
                </c:pt>
                <c:pt idx="92418">
                  <c:v>237.671875</c:v>
                </c:pt>
                <c:pt idx="92419">
                  <c:v>237.67447916666666</c:v>
                </c:pt>
                <c:pt idx="92420">
                  <c:v>237.67708333333334</c:v>
                </c:pt>
                <c:pt idx="92421">
                  <c:v>237.6796875</c:v>
                </c:pt>
                <c:pt idx="92422">
                  <c:v>237.68229166666666</c:v>
                </c:pt>
                <c:pt idx="92423">
                  <c:v>237.68489583333334</c:v>
                </c:pt>
                <c:pt idx="92424">
                  <c:v>237.6875</c:v>
                </c:pt>
                <c:pt idx="92425">
                  <c:v>237.69010416666666</c:v>
                </c:pt>
                <c:pt idx="92426">
                  <c:v>237.69270833333334</c:v>
                </c:pt>
                <c:pt idx="92427">
                  <c:v>237.6953125</c:v>
                </c:pt>
                <c:pt idx="92428">
                  <c:v>237.69791666666666</c:v>
                </c:pt>
                <c:pt idx="92429">
                  <c:v>237.70052083333334</c:v>
                </c:pt>
                <c:pt idx="92430">
                  <c:v>237.703125</c:v>
                </c:pt>
                <c:pt idx="92431">
                  <c:v>237.70572916666666</c:v>
                </c:pt>
                <c:pt idx="92432">
                  <c:v>237.70833333333334</c:v>
                </c:pt>
                <c:pt idx="92433">
                  <c:v>237.7109375</c:v>
                </c:pt>
                <c:pt idx="92434">
                  <c:v>237.71354166666666</c:v>
                </c:pt>
                <c:pt idx="92435">
                  <c:v>237.71614583333334</c:v>
                </c:pt>
                <c:pt idx="92436">
                  <c:v>237.71875</c:v>
                </c:pt>
                <c:pt idx="92437">
                  <c:v>237.72135416666666</c:v>
                </c:pt>
                <c:pt idx="92438">
                  <c:v>237.72395833333334</c:v>
                </c:pt>
                <c:pt idx="92439">
                  <c:v>237.7265625</c:v>
                </c:pt>
                <c:pt idx="92440">
                  <c:v>237.72916666666666</c:v>
                </c:pt>
                <c:pt idx="92441">
                  <c:v>237.73177083333334</c:v>
                </c:pt>
                <c:pt idx="92442">
                  <c:v>237.734375</c:v>
                </c:pt>
                <c:pt idx="92443">
                  <c:v>237.73697916666666</c:v>
                </c:pt>
                <c:pt idx="92444">
                  <c:v>237.73958333333334</c:v>
                </c:pt>
                <c:pt idx="92445">
                  <c:v>237.7421875</c:v>
                </c:pt>
                <c:pt idx="92446">
                  <c:v>237.74479166666666</c:v>
                </c:pt>
                <c:pt idx="92447">
                  <c:v>237.74739583333334</c:v>
                </c:pt>
                <c:pt idx="92448">
                  <c:v>237.75</c:v>
                </c:pt>
                <c:pt idx="92449">
                  <c:v>237.75260416666666</c:v>
                </c:pt>
                <c:pt idx="92450">
                  <c:v>237.75520833333334</c:v>
                </c:pt>
                <c:pt idx="92451">
                  <c:v>237.7578125</c:v>
                </c:pt>
                <c:pt idx="92452">
                  <c:v>237.76041666666666</c:v>
                </c:pt>
                <c:pt idx="92453">
                  <c:v>237.76302083333334</c:v>
                </c:pt>
                <c:pt idx="92454">
                  <c:v>237.765625</c:v>
                </c:pt>
                <c:pt idx="92455">
                  <c:v>237.76822916666666</c:v>
                </c:pt>
                <c:pt idx="92456">
                  <c:v>237.77083333333334</c:v>
                </c:pt>
                <c:pt idx="92457">
                  <c:v>237.7734375</c:v>
                </c:pt>
                <c:pt idx="92458">
                  <c:v>237.77604166666666</c:v>
                </c:pt>
                <c:pt idx="92459">
                  <c:v>237.77864583333334</c:v>
                </c:pt>
                <c:pt idx="92460">
                  <c:v>237.78125</c:v>
                </c:pt>
                <c:pt idx="92461">
                  <c:v>237.78385416666666</c:v>
                </c:pt>
                <c:pt idx="92462">
                  <c:v>237.78645833333334</c:v>
                </c:pt>
                <c:pt idx="92463">
                  <c:v>237.7890625</c:v>
                </c:pt>
                <c:pt idx="92464">
                  <c:v>237.79166666666666</c:v>
                </c:pt>
                <c:pt idx="92465">
                  <c:v>237.79427083333334</c:v>
                </c:pt>
                <c:pt idx="92466">
                  <c:v>237.796875</c:v>
                </c:pt>
                <c:pt idx="92467">
                  <c:v>237.79947916666666</c:v>
                </c:pt>
                <c:pt idx="92468">
                  <c:v>237.80208333333334</c:v>
                </c:pt>
                <c:pt idx="92469">
                  <c:v>237.8046875</c:v>
                </c:pt>
                <c:pt idx="92470">
                  <c:v>237.80729166666666</c:v>
                </c:pt>
                <c:pt idx="92471">
                  <c:v>237.80989583333334</c:v>
                </c:pt>
                <c:pt idx="92472">
                  <c:v>237.8125</c:v>
                </c:pt>
                <c:pt idx="92473">
                  <c:v>237.81510416666666</c:v>
                </c:pt>
                <c:pt idx="92474">
                  <c:v>237.81770833333334</c:v>
                </c:pt>
                <c:pt idx="92475">
                  <c:v>237.8203125</c:v>
                </c:pt>
                <c:pt idx="92476">
                  <c:v>237.82291666666666</c:v>
                </c:pt>
                <c:pt idx="92477">
                  <c:v>237.82552083333334</c:v>
                </c:pt>
                <c:pt idx="92478">
                  <c:v>237.828125</c:v>
                </c:pt>
                <c:pt idx="92479">
                  <c:v>237.83072916666666</c:v>
                </c:pt>
                <c:pt idx="92480">
                  <c:v>237.83333333333334</c:v>
                </c:pt>
                <c:pt idx="92481">
                  <c:v>237.8359375</c:v>
                </c:pt>
                <c:pt idx="92482">
                  <c:v>237.83854166666666</c:v>
                </c:pt>
                <c:pt idx="92483">
                  <c:v>237.84114583333334</c:v>
                </c:pt>
                <c:pt idx="92484">
                  <c:v>237.84375</c:v>
                </c:pt>
                <c:pt idx="92485">
                  <c:v>237.84635416666666</c:v>
                </c:pt>
                <c:pt idx="92486">
                  <c:v>237.84895833333334</c:v>
                </c:pt>
                <c:pt idx="92487">
                  <c:v>237.8515625</c:v>
                </c:pt>
                <c:pt idx="92488">
                  <c:v>237.85416666666666</c:v>
                </c:pt>
                <c:pt idx="92489">
                  <c:v>237.85677083333334</c:v>
                </c:pt>
                <c:pt idx="92490">
                  <c:v>237.859375</c:v>
                </c:pt>
                <c:pt idx="92491">
                  <c:v>237.86197916666666</c:v>
                </c:pt>
                <c:pt idx="92492">
                  <c:v>237.86458333333334</c:v>
                </c:pt>
                <c:pt idx="92493">
                  <c:v>237.8671875</c:v>
                </c:pt>
                <c:pt idx="92494">
                  <c:v>237.86979166666666</c:v>
                </c:pt>
                <c:pt idx="92495">
                  <c:v>237.87239583333334</c:v>
                </c:pt>
                <c:pt idx="92496">
                  <c:v>237.875</c:v>
                </c:pt>
                <c:pt idx="92497">
                  <c:v>237.87760416666666</c:v>
                </c:pt>
                <c:pt idx="92498">
                  <c:v>237.88020833333334</c:v>
                </c:pt>
                <c:pt idx="92499">
                  <c:v>237.8828125</c:v>
                </c:pt>
                <c:pt idx="92500">
                  <c:v>237.88541666666666</c:v>
                </c:pt>
                <c:pt idx="92501">
                  <c:v>237.88802083333334</c:v>
                </c:pt>
                <c:pt idx="92502">
                  <c:v>237.890625</c:v>
                </c:pt>
                <c:pt idx="92503">
                  <c:v>237.89322916666666</c:v>
                </c:pt>
                <c:pt idx="92504">
                  <c:v>237.89583333333334</c:v>
                </c:pt>
                <c:pt idx="92505">
                  <c:v>237.8984375</c:v>
                </c:pt>
                <c:pt idx="92506">
                  <c:v>237.90104166666666</c:v>
                </c:pt>
                <c:pt idx="92507">
                  <c:v>237.90364583333334</c:v>
                </c:pt>
                <c:pt idx="92508">
                  <c:v>237.90625</c:v>
                </c:pt>
                <c:pt idx="92509">
                  <c:v>237.90885416666666</c:v>
                </c:pt>
                <c:pt idx="92510">
                  <c:v>237.91145833333334</c:v>
                </c:pt>
                <c:pt idx="92511">
                  <c:v>237.9140625</c:v>
                </c:pt>
                <c:pt idx="92512">
                  <c:v>237.91666666666666</c:v>
                </c:pt>
                <c:pt idx="92513">
                  <c:v>237.91927083333334</c:v>
                </c:pt>
                <c:pt idx="92514">
                  <c:v>237.921875</c:v>
                </c:pt>
                <c:pt idx="92515">
                  <c:v>237.92447916666666</c:v>
                </c:pt>
                <c:pt idx="92516">
                  <c:v>237.92708333333334</c:v>
                </c:pt>
                <c:pt idx="92517">
                  <c:v>237.9296875</c:v>
                </c:pt>
                <c:pt idx="92518">
                  <c:v>237.93229166666666</c:v>
                </c:pt>
                <c:pt idx="92519">
                  <c:v>237.93489583333334</c:v>
                </c:pt>
                <c:pt idx="92520">
                  <c:v>237.9375</c:v>
                </c:pt>
                <c:pt idx="92521">
                  <c:v>237.94010416666666</c:v>
                </c:pt>
                <c:pt idx="92522">
                  <c:v>237.94270833333334</c:v>
                </c:pt>
                <c:pt idx="92523">
                  <c:v>237.9453125</c:v>
                </c:pt>
                <c:pt idx="92524">
                  <c:v>237.94791666666666</c:v>
                </c:pt>
                <c:pt idx="92525">
                  <c:v>237.95052083333334</c:v>
                </c:pt>
                <c:pt idx="92526">
                  <c:v>237.953125</c:v>
                </c:pt>
                <c:pt idx="92527">
                  <c:v>237.95572916666666</c:v>
                </c:pt>
                <c:pt idx="92528">
                  <c:v>237.95833333333334</c:v>
                </c:pt>
                <c:pt idx="92529">
                  <c:v>237.9609375</c:v>
                </c:pt>
                <c:pt idx="92530">
                  <c:v>237.96354166666666</c:v>
                </c:pt>
                <c:pt idx="92531">
                  <c:v>237.96614583333334</c:v>
                </c:pt>
                <c:pt idx="92532">
                  <c:v>237.96875</c:v>
                </c:pt>
                <c:pt idx="92533">
                  <c:v>237.97135416666666</c:v>
                </c:pt>
                <c:pt idx="92534">
                  <c:v>237.97395833333334</c:v>
                </c:pt>
                <c:pt idx="92535">
                  <c:v>237.9765625</c:v>
                </c:pt>
                <c:pt idx="92536">
                  <c:v>237.97916666666666</c:v>
                </c:pt>
                <c:pt idx="92537">
                  <c:v>237.98177083333334</c:v>
                </c:pt>
                <c:pt idx="92538">
                  <c:v>237.984375</c:v>
                </c:pt>
                <c:pt idx="92539">
                  <c:v>237.98697916666666</c:v>
                </c:pt>
                <c:pt idx="92540">
                  <c:v>237.98958333333334</c:v>
                </c:pt>
                <c:pt idx="92541">
                  <c:v>237.9921875</c:v>
                </c:pt>
                <c:pt idx="92542">
                  <c:v>237.99479166666666</c:v>
                </c:pt>
                <c:pt idx="92543">
                  <c:v>237.99739583333334</c:v>
                </c:pt>
                <c:pt idx="92544">
                  <c:v>238</c:v>
                </c:pt>
                <c:pt idx="92545">
                  <c:v>238.00260416666666</c:v>
                </c:pt>
                <c:pt idx="92546">
                  <c:v>238.00520833333334</c:v>
                </c:pt>
                <c:pt idx="92547">
                  <c:v>238.0078125</c:v>
                </c:pt>
                <c:pt idx="92548">
                  <c:v>238.01041666666666</c:v>
                </c:pt>
                <c:pt idx="92549">
                  <c:v>238.01302083333334</c:v>
                </c:pt>
                <c:pt idx="92550">
                  <c:v>238.015625</c:v>
                </c:pt>
                <c:pt idx="92551">
                  <c:v>238.01822916666666</c:v>
                </c:pt>
                <c:pt idx="92552">
                  <c:v>238.02083333333334</c:v>
                </c:pt>
                <c:pt idx="92553">
                  <c:v>238.0234375</c:v>
                </c:pt>
                <c:pt idx="92554">
                  <c:v>238.02604166666666</c:v>
                </c:pt>
                <c:pt idx="92555">
                  <c:v>238.02864583333334</c:v>
                </c:pt>
                <c:pt idx="92556">
                  <c:v>238.03125</c:v>
                </c:pt>
                <c:pt idx="92557">
                  <c:v>238.03385416666666</c:v>
                </c:pt>
                <c:pt idx="92558">
                  <c:v>238.03645833333334</c:v>
                </c:pt>
                <c:pt idx="92559">
                  <c:v>238.0390625</c:v>
                </c:pt>
                <c:pt idx="92560">
                  <c:v>238.04166666666666</c:v>
                </c:pt>
                <c:pt idx="92561">
                  <c:v>238.04427083333334</c:v>
                </c:pt>
                <c:pt idx="92562">
                  <c:v>238.046875</c:v>
                </c:pt>
                <c:pt idx="92563">
                  <c:v>238.04947916666666</c:v>
                </c:pt>
                <c:pt idx="92564">
                  <c:v>238.05208333333334</c:v>
                </c:pt>
                <c:pt idx="92565">
                  <c:v>238.0546875</c:v>
                </c:pt>
                <c:pt idx="92566">
                  <c:v>238.05729166666666</c:v>
                </c:pt>
                <c:pt idx="92567">
                  <c:v>238.05989583333334</c:v>
                </c:pt>
                <c:pt idx="92568">
                  <c:v>238.0625</c:v>
                </c:pt>
                <c:pt idx="92569">
                  <c:v>238.06510416666666</c:v>
                </c:pt>
                <c:pt idx="92570">
                  <c:v>238.06770833333334</c:v>
                </c:pt>
                <c:pt idx="92571">
                  <c:v>238.0703125</c:v>
                </c:pt>
                <c:pt idx="92572">
                  <c:v>238.07291666666666</c:v>
                </c:pt>
                <c:pt idx="92573">
                  <c:v>238.07552083333334</c:v>
                </c:pt>
                <c:pt idx="92574">
                  <c:v>238.078125</c:v>
                </c:pt>
                <c:pt idx="92575">
                  <c:v>238.08072916666666</c:v>
                </c:pt>
                <c:pt idx="92576">
                  <c:v>238.08333333333334</c:v>
                </c:pt>
                <c:pt idx="92577">
                  <c:v>238.0859375</c:v>
                </c:pt>
                <c:pt idx="92578">
                  <c:v>238.08854166666666</c:v>
                </c:pt>
                <c:pt idx="92579">
                  <c:v>238.09114583333334</c:v>
                </c:pt>
                <c:pt idx="92580">
                  <c:v>238.09375</c:v>
                </c:pt>
                <c:pt idx="92581">
                  <c:v>238.09635416666666</c:v>
                </c:pt>
                <c:pt idx="92582">
                  <c:v>238.09895833333334</c:v>
                </c:pt>
                <c:pt idx="92583">
                  <c:v>238.1015625</c:v>
                </c:pt>
                <c:pt idx="92584">
                  <c:v>238.10416666666666</c:v>
                </c:pt>
                <c:pt idx="92585">
                  <c:v>238.10677083333334</c:v>
                </c:pt>
                <c:pt idx="92586">
                  <c:v>238.109375</c:v>
                </c:pt>
                <c:pt idx="92587">
                  <c:v>238.11197916666666</c:v>
                </c:pt>
                <c:pt idx="92588">
                  <c:v>238.11458333333334</c:v>
                </c:pt>
                <c:pt idx="92589">
                  <c:v>238.1171875</c:v>
                </c:pt>
                <c:pt idx="92590">
                  <c:v>238.11979166666666</c:v>
                </c:pt>
                <c:pt idx="92591">
                  <c:v>238.12239583333334</c:v>
                </c:pt>
                <c:pt idx="92592">
                  <c:v>238.125</c:v>
                </c:pt>
                <c:pt idx="92593">
                  <c:v>238.12760416666666</c:v>
                </c:pt>
                <c:pt idx="92594">
                  <c:v>238.13020833333334</c:v>
                </c:pt>
                <c:pt idx="92595">
                  <c:v>238.1328125</c:v>
                </c:pt>
                <c:pt idx="92596">
                  <c:v>238.13541666666666</c:v>
                </c:pt>
                <c:pt idx="92597">
                  <c:v>238.13802083333334</c:v>
                </c:pt>
                <c:pt idx="92598">
                  <c:v>238.140625</c:v>
                </c:pt>
                <c:pt idx="92599">
                  <c:v>238.14322916666666</c:v>
                </c:pt>
                <c:pt idx="92600">
                  <c:v>238.14583333333334</c:v>
                </c:pt>
                <c:pt idx="92601">
                  <c:v>238.1484375</c:v>
                </c:pt>
                <c:pt idx="92602">
                  <c:v>238.15104166666666</c:v>
                </c:pt>
                <c:pt idx="92603">
                  <c:v>238.15364583333334</c:v>
                </c:pt>
                <c:pt idx="92604">
                  <c:v>238.15625</c:v>
                </c:pt>
                <c:pt idx="92605">
                  <c:v>238.15885416666666</c:v>
                </c:pt>
                <c:pt idx="92606">
                  <c:v>238.16145833333334</c:v>
                </c:pt>
                <c:pt idx="92607">
                  <c:v>238.1640625</c:v>
                </c:pt>
                <c:pt idx="92608">
                  <c:v>238.16666666666666</c:v>
                </c:pt>
                <c:pt idx="92609">
                  <c:v>238.16927083333334</c:v>
                </c:pt>
                <c:pt idx="92610">
                  <c:v>238.171875</c:v>
                </c:pt>
                <c:pt idx="92611">
                  <c:v>238.17447916666666</c:v>
                </c:pt>
                <c:pt idx="92612">
                  <c:v>238.17708333333334</c:v>
                </c:pt>
                <c:pt idx="92613">
                  <c:v>238.1796875</c:v>
                </c:pt>
                <c:pt idx="92614">
                  <c:v>238.18229166666666</c:v>
                </c:pt>
                <c:pt idx="92615">
                  <c:v>238.18489583333334</c:v>
                </c:pt>
                <c:pt idx="92616">
                  <c:v>238.1875</c:v>
                </c:pt>
                <c:pt idx="92617">
                  <c:v>238.19010416666666</c:v>
                </c:pt>
                <c:pt idx="92618">
                  <c:v>238.19270833333334</c:v>
                </c:pt>
                <c:pt idx="92619">
                  <c:v>238.1953125</c:v>
                </c:pt>
                <c:pt idx="92620">
                  <c:v>238.19791666666666</c:v>
                </c:pt>
                <c:pt idx="92621">
                  <c:v>238.20052083333334</c:v>
                </c:pt>
                <c:pt idx="92622">
                  <c:v>238.203125</c:v>
                </c:pt>
                <c:pt idx="92623">
                  <c:v>238.20572916666666</c:v>
                </c:pt>
                <c:pt idx="92624">
                  <c:v>238.20833333333334</c:v>
                </c:pt>
                <c:pt idx="92625">
                  <c:v>238.2109375</c:v>
                </c:pt>
                <c:pt idx="92626">
                  <c:v>238.21354166666666</c:v>
                </c:pt>
                <c:pt idx="92627">
                  <c:v>238.21614583333334</c:v>
                </c:pt>
                <c:pt idx="92628">
                  <c:v>238.21875</c:v>
                </c:pt>
                <c:pt idx="92629">
                  <c:v>238.22135416666666</c:v>
                </c:pt>
                <c:pt idx="92630">
                  <c:v>238.22395833333334</c:v>
                </c:pt>
                <c:pt idx="92631">
                  <c:v>238.2265625</c:v>
                </c:pt>
                <c:pt idx="92632">
                  <c:v>238.22916666666666</c:v>
                </c:pt>
                <c:pt idx="92633">
                  <c:v>238.23177083333334</c:v>
                </c:pt>
                <c:pt idx="92634">
                  <c:v>238.234375</c:v>
                </c:pt>
                <c:pt idx="92635">
                  <c:v>238.23697916666666</c:v>
                </c:pt>
                <c:pt idx="92636">
                  <c:v>238.23958333333334</c:v>
                </c:pt>
                <c:pt idx="92637">
                  <c:v>238.2421875</c:v>
                </c:pt>
                <c:pt idx="92638">
                  <c:v>238.24479166666666</c:v>
                </c:pt>
                <c:pt idx="92639">
                  <c:v>238.24739583333334</c:v>
                </c:pt>
                <c:pt idx="92640">
                  <c:v>238.25</c:v>
                </c:pt>
                <c:pt idx="92641">
                  <c:v>238.25260416666666</c:v>
                </c:pt>
                <c:pt idx="92642">
                  <c:v>238.25520833333334</c:v>
                </c:pt>
                <c:pt idx="92643">
                  <c:v>238.2578125</c:v>
                </c:pt>
                <c:pt idx="92644">
                  <c:v>238.26041666666666</c:v>
                </c:pt>
                <c:pt idx="92645">
                  <c:v>238.26302083333334</c:v>
                </c:pt>
                <c:pt idx="92646">
                  <c:v>238.265625</c:v>
                </c:pt>
                <c:pt idx="92647">
                  <c:v>238.26822916666666</c:v>
                </c:pt>
                <c:pt idx="92648">
                  <c:v>238.27083333333334</c:v>
                </c:pt>
                <c:pt idx="92649">
                  <c:v>238.2734375</c:v>
                </c:pt>
                <c:pt idx="92650">
                  <c:v>238.27604166666666</c:v>
                </c:pt>
                <c:pt idx="92651">
                  <c:v>238.27864583333334</c:v>
                </c:pt>
                <c:pt idx="92652">
                  <c:v>238.28125</c:v>
                </c:pt>
                <c:pt idx="92653">
                  <c:v>238.28385416666666</c:v>
                </c:pt>
                <c:pt idx="92654">
                  <c:v>238.28645833333334</c:v>
                </c:pt>
                <c:pt idx="92655">
                  <c:v>238.2890625</c:v>
                </c:pt>
                <c:pt idx="92656">
                  <c:v>238.29166666666666</c:v>
                </c:pt>
                <c:pt idx="92657">
                  <c:v>238.29427083333334</c:v>
                </c:pt>
                <c:pt idx="92658">
                  <c:v>238.296875</c:v>
                </c:pt>
                <c:pt idx="92659">
                  <c:v>238.29947916666666</c:v>
                </c:pt>
                <c:pt idx="92660">
                  <c:v>238.30208333333334</c:v>
                </c:pt>
                <c:pt idx="92661">
                  <c:v>238.3046875</c:v>
                </c:pt>
                <c:pt idx="92662">
                  <c:v>238.30729166666666</c:v>
                </c:pt>
                <c:pt idx="92663">
                  <c:v>238.30989583333334</c:v>
                </c:pt>
                <c:pt idx="92664">
                  <c:v>238.3125</c:v>
                </c:pt>
                <c:pt idx="92665">
                  <c:v>238.31510416666666</c:v>
                </c:pt>
                <c:pt idx="92666">
                  <c:v>238.31770833333334</c:v>
                </c:pt>
                <c:pt idx="92667">
                  <c:v>238.3203125</c:v>
                </c:pt>
                <c:pt idx="92668">
                  <c:v>238.32291666666666</c:v>
                </c:pt>
                <c:pt idx="92669">
                  <c:v>238.32552083333334</c:v>
                </c:pt>
                <c:pt idx="92670">
                  <c:v>238.328125</c:v>
                </c:pt>
                <c:pt idx="92671">
                  <c:v>238.33072916666666</c:v>
                </c:pt>
                <c:pt idx="92672">
                  <c:v>238.33333333333334</c:v>
                </c:pt>
                <c:pt idx="92673">
                  <c:v>238.3359375</c:v>
                </c:pt>
                <c:pt idx="92674">
                  <c:v>238.33854166666666</c:v>
                </c:pt>
                <c:pt idx="92675">
                  <c:v>238.34114583333334</c:v>
                </c:pt>
                <c:pt idx="92676">
                  <c:v>238.34375</c:v>
                </c:pt>
                <c:pt idx="92677">
                  <c:v>238.34635416666666</c:v>
                </c:pt>
                <c:pt idx="92678">
                  <c:v>238.34895833333334</c:v>
                </c:pt>
                <c:pt idx="92679">
                  <c:v>238.3515625</c:v>
                </c:pt>
                <c:pt idx="92680">
                  <c:v>238.35416666666666</c:v>
                </c:pt>
                <c:pt idx="92681">
                  <c:v>238.35677083333334</c:v>
                </c:pt>
                <c:pt idx="92682">
                  <c:v>238.359375</c:v>
                </c:pt>
                <c:pt idx="92683">
                  <c:v>238.36197916666666</c:v>
                </c:pt>
                <c:pt idx="92684">
                  <c:v>238.36458333333334</c:v>
                </c:pt>
                <c:pt idx="92685">
                  <c:v>238.3671875</c:v>
                </c:pt>
                <c:pt idx="92686">
                  <c:v>238.36979166666666</c:v>
                </c:pt>
                <c:pt idx="92687">
                  <c:v>238.37239583333334</c:v>
                </c:pt>
                <c:pt idx="92688">
                  <c:v>238.375</c:v>
                </c:pt>
                <c:pt idx="92689">
                  <c:v>238.37760416666666</c:v>
                </c:pt>
                <c:pt idx="92690">
                  <c:v>238.38020833333334</c:v>
                </c:pt>
                <c:pt idx="92691">
                  <c:v>238.3828125</c:v>
                </c:pt>
                <c:pt idx="92692">
                  <c:v>238.38541666666666</c:v>
                </c:pt>
                <c:pt idx="92693">
                  <c:v>238.38802083333334</c:v>
                </c:pt>
                <c:pt idx="92694">
                  <c:v>238.390625</c:v>
                </c:pt>
                <c:pt idx="92695">
                  <c:v>238.39322916666666</c:v>
                </c:pt>
                <c:pt idx="92696">
                  <c:v>238.39583333333334</c:v>
                </c:pt>
                <c:pt idx="92697">
                  <c:v>238.3984375</c:v>
                </c:pt>
                <c:pt idx="92698">
                  <c:v>238.40104166666666</c:v>
                </c:pt>
                <c:pt idx="92699">
                  <c:v>238.40364583333334</c:v>
                </c:pt>
                <c:pt idx="92700">
                  <c:v>238.40625</c:v>
                </c:pt>
                <c:pt idx="92701">
                  <c:v>238.40885416666666</c:v>
                </c:pt>
                <c:pt idx="92702">
                  <c:v>238.41145833333334</c:v>
                </c:pt>
                <c:pt idx="92703">
                  <c:v>238.4140625</c:v>
                </c:pt>
                <c:pt idx="92704">
                  <c:v>238.41666666666666</c:v>
                </c:pt>
                <c:pt idx="92705">
                  <c:v>238.41927083333334</c:v>
                </c:pt>
                <c:pt idx="92706">
                  <c:v>238.421875</c:v>
                </c:pt>
                <c:pt idx="92707">
                  <c:v>238.42447916666666</c:v>
                </c:pt>
                <c:pt idx="92708">
                  <c:v>238.42708333333334</c:v>
                </c:pt>
                <c:pt idx="92709">
                  <c:v>238.4296875</c:v>
                </c:pt>
                <c:pt idx="92710">
                  <c:v>238.43229166666666</c:v>
                </c:pt>
                <c:pt idx="92711">
                  <c:v>238.43489583333334</c:v>
                </c:pt>
                <c:pt idx="92712">
                  <c:v>238.4375</c:v>
                </c:pt>
                <c:pt idx="92713">
                  <c:v>238.44010416666666</c:v>
                </c:pt>
                <c:pt idx="92714">
                  <c:v>238.44270833333334</c:v>
                </c:pt>
                <c:pt idx="92715">
                  <c:v>238.4453125</c:v>
                </c:pt>
                <c:pt idx="92716">
                  <c:v>238.44791666666666</c:v>
                </c:pt>
                <c:pt idx="92717">
                  <c:v>238.45052083333334</c:v>
                </c:pt>
                <c:pt idx="92718">
                  <c:v>238.453125</c:v>
                </c:pt>
                <c:pt idx="92719">
                  <c:v>238.45572916666666</c:v>
                </c:pt>
                <c:pt idx="92720">
                  <c:v>238.45833333333334</c:v>
                </c:pt>
                <c:pt idx="92721">
                  <c:v>238.4609375</c:v>
                </c:pt>
                <c:pt idx="92722">
                  <c:v>238.46354166666666</c:v>
                </c:pt>
                <c:pt idx="92723">
                  <c:v>238.46614583333334</c:v>
                </c:pt>
                <c:pt idx="92724">
                  <c:v>238.46875</c:v>
                </c:pt>
                <c:pt idx="92725">
                  <c:v>238.47135416666666</c:v>
                </c:pt>
                <c:pt idx="92726">
                  <c:v>238.47395833333334</c:v>
                </c:pt>
                <c:pt idx="92727">
                  <c:v>238.4765625</c:v>
                </c:pt>
                <c:pt idx="92728">
                  <c:v>238.47916666666666</c:v>
                </c:pt>
                <c:pt idx="92729">
                  <c:v>238.48177083333334</c:v>
                </c:pt>
                <c:pt idx="92730">
                  <c:v>238.484375</c:v>
                </c:pt>
                <c:pt idx="92731">
                  <c:v>238.48697916666666</c:v>
                </c:pt>
                <c:pt idx="92732">
                  <c:v>238.48958333333334</c:v>
                </c:pt>
                <c:pt idx="92733">
                  <c:v>238.4921875</c:v>
                </c:pt>
                <c:pt idx="92734">
                  <c:v>238.49479166666666</c:v>
                </c:pt>
                <c:pt idx="92735">
                  <c:v>238.49739583333334</c:v>
                </c:pt>
                <c:pt idx="92736">
                  <c:v>238.5</c:v>
                </c:pt>
                <c:pt idx="92737">
                  <c:v>238.50260416666666</c:v>
                </c:pt>
                <c:pt idx="92738">
                  <c:v>238.50520833333334</c:v>
                </c:pt>
                <c:pt idx="92739">
                  <c:v>238.5078125</c:v>
                </c:pt>
                <c:pt idx="92740">
                  <c:v>238.51041666666666</c:v>
                </c:pt>
                <c:pt idx="92741">
                  <c:v>238.51302083333334</c:v>
                </c:pt>
                <c:pt idx="92742">
                  <c:v>238.515625</c:v>
                </c:pt>
                <c:pt idx="92743">
                  <c:v>238.51822916666666</c:v>
                </c:pt>
                <c:pt idx="92744">
                  <c:v>238.52083333333334</c:v>
                </c:pt>
                <c:pt idx="92745">
                  <c:v>238.5234375</c:v>
                </c:pt>
                <c:pt idx="92746">
                  <c:v>238.52604166666666</c:v>
                </c:pt>
                <c:pt idx="92747">
                  <c:v>238.52864583333334</c:v>
                </c:pt>
                <c:pt idx="92748">
                  <c:v>238.53125</c:v>
                </c:pt>
                <c:pt idx="92749">
                  <c:v>238.53385416666666</c:v>
                </c:pt>
                <c:pt idx="92750">
                  <c:v>238.53645833333334</c:v>
                </c:pt>
                <c:pt idx="92751">
                  <c:v>238.5390625</c:v>
                </c:pt>
                <c:pt idx="92752">
                  <c:v>238.54166666666666</c:v>
                </c:pt>
                <c:pt idx="92753">
                  <c:v>238.54427083333334</c:v>
                </c:pt>
                <c:pt idx="92754">
                  <c:v>238.546875</c:v>
                </c:pt>
                <c:pt idx="92755">
                  <c:v>238.54947916666666</c:v>
                </c:pt>
                <c:pt idx="92756">
                  <c:v>238.55208333333334</c:v>
                </c:pt>
                <c:pt idx="92757">
                  <c:v>238.5546875</c:v>
                </c:pt>
                <c:pt idx="92758">
                  <c:v>238.55729166666666</c:v>
                </c:pt>
                <c:pt idx="92759">
                  <c:v>238.55989583333334</c:v>
                </c:pt>
                <c:pt idx="92760">
                  <c:v>238.5625</c:v>
                </c:pt>
                <c:pt idx="92761">
                  <c:v>238.56510416666666</c:v>
                </c:pt>
                <c:pt idx="92762">
                  <c:v>238.56770833333334</c:v>
                </c:pt>
                <c:pt idx="92763">
                  <c:v>238.5703125</c:v>
                </c:pt>
                <c:pt idx="92764">
                  <c:v>238.57291666666666</c:v>
                </c:pt>
                <c:pt idx="92765">
                  <c:v>238.57552083333334</c:v>
                </c:pt>
                <c:pt idx="92766">
                  <c:v>238.578125</c:v>
                </c:pt>
                <c:pt idx="92767">
                  <c:v>238.58072916666666</c:v>
                </c:pt>
                <c:pt idx="92768">
                  <c:v>238.58333333333334</c:v>
                </c:pt>
                <c:pt idx="92769">
                  <c:v>238.5859375</c:v>
                </c:pt>
                <c:pt idx="92770">
                  <c:v>238.58854166666666</c:v>
                </c:pt>
                <c:pt idx="92771">
                  <c:v>238.59114583333334</c:v>
                </c:pt>
                <c:pt idx="92772">
                  <c:v>238.59375</c:v>
                </c:pt>
                <c:pt idx="92773">
                  <c:v>238.59635416666666</c:v>
                </c:pt>
                <c:pt idx="92774">
                  <c:v>238.59895833333334</c:v>
                </c:pt>
                <c:pt idx="92775">
                  <c:v>238.6015625</c:v>
                </c:pt>
                <c:pt idx="92776">
                  <c:v>238.60416666666666</c:v>
                </c:pt>
                <c:pt idx="92777">
                  <c:v>238.60677083333334</c:v>
                </c:pt>
                <c:pt idx="92778">
                  <c:v>238.609375</c:v>
                </c:pt>
                <c:pt idx="92779">
                  <c:v>238.61197916666666</c:v>
                </c:pt>
                <c:pt idx="92780">
                  <c:v>238.61458333333334</c:v>
                </c:pt>
                <c:pt idx="92781">
                  <c:v>238.6171875</c:v>
                </c:pt>
                <c:pt idx="92782">
                  <c:v>238.61979166666666</c:v>
                </c:pt>
                <c:pt idx="92783">
                  <c:v>238.62239583333334</c:v>
                </c:pt>
                <c:pt idx="92784">
                  <c:v>238.625</c:v>
                </c:pt>
                <c:pt idx="92785">
                  <c:v>238.62760416666666</c:v>
                </c:pt>
                <c:pt idx="92786">
                  <c:v>238.63020833333334</c:v>
                </c:pt>
                <c:pt idx="92787">
                  <c:v>238.6328125</c:v>
                </c:pt>
                <c:pt idx="92788">
                  <c:v>238.63541666666666</c:v>
                </c:pt>
                <c:pt idx="92789">
                  <c:v>238.63802083333334</c:v>
                </c:pt>
                <c:pt idx="92790">
                  <c:v>238.640625</c:v>
                </c:pt>
                <c:pt idx="92791">
                  <c:v>238.64322916666666</c:v>
                </c:pt>
                <c:pt idx="92792">
                  <c:v>238.64583333333334</c:v>
                </c:pt>
                <c:pt idx="92793">
                  <c:v>238.6484375</c:v>
                </c:pt>
                <c:pt idx="92794">
                  <c:v>238.65104166666666</c:v>
                </c:pt>
                <c:pt idx="92795">
                  <c:v>238.65364583333334</c:v>
                </c:pt>
                <c:pt idx="92796">
                  <c:v>238.65625</c:v>
                </c:pt>
                <c:pt idx="92797">
                  <c:v>238.65885416666666</c:v>
                </c:pt>
                <c:pt idx="92798">
                  <c:v>238.66145833333334</c:v>
                </c:pt>
                <c:pt idx="92799">
                  <c:v>238.6640625</c:v>
                </c:pt>
                <c:pt idx="92800">
                  <c:v>238.66666666666666</c:v>
                </c:pt>
                <c:pt idx="92801">
                  <c:v>238.66927083333334</c:v>
                </c:pt>
                <c:pt idx="92802">
                  <c:v>238.671875</c:v>
                </c:pt>
                <c:pt idx="92803">
                  <c:v>238.67447916666666</c:v>
                </c:pt>
                <c:pt idx="92804">
                  <c:v>238.67708333333334</c:v>
                </c:pt>
                <c:pt idx="92805">
                  <c:v>238.6796875</c:v>
                </c:pt>
                <c:pt idx="92806">
                  <c:v>238.68229166666666</c:v>
                </c:pt>
                <c:pt idx="92807">
                  <c:v>238.68489583333334</c:v>
                </c:pt>
                <c:pt idx="92808">
                  <c:v>238.6875</c:v>
                </c:pt>
                <c:pt idx="92809">
                  <c:v>238.69010416666666</c:v>
                </c:pt>
                <c:pt idx="92810">
                  <c:v>238.69270833333334</c:v>
                </c:pt>
                <c:pt idx="92811">
                  <c:v>238.6953125</c:v>
                </c:pt>
                <c:pt idx="92812">
                  <c:v>238.69791666666666</c:v>
                </c:pt>
                <c:pt idx="92813">
                  <c:v>238.70052083333334</c:v>
                </c:pt>
                <c:pt idx="92814">
                  <c:v>238.703125</c:v>
                </c:pt>
                <c:pt idx="92815">
                  <c:v>238.70572916666666</c:v>
                </c:pt>
                <c:pt idx="92816">
                  <c:v>238.70833333333334</c:v>
                </c:pt>
                <c:pt idx="92817">
                  <c:v>238.7109375</c:v>
                </c:pt>
                <c:pt idx="92818">
                  <c:v>238.71354166666666</c:v>
                </c:pt>
                <c:pt idx="92819">
                  <c:v>238.71614583333334</c:v>
                </c:pt>
                <c:pt idx="92820">
                  <c:v>238.71875</c:v>
                </c:pt>
                <c:pt idx="92821">
                  <c:v>238.72135416666666</c:v>
                </c:pt>
                <c:pt idx="92822">
                  <c:v>238.72395833333334</c:v>
                </c:pt>
                <c:pt idx="92823">
                  <c:v>238.7265625</c:v>
                </c:pt>
                <c:pt idx="92824">
                  <c:v>238.72916666666666</c:v>
                </c:pt>
                <c:pt idx="92825">
                  <c:v>238.73177083333334</c:v>
                </c:pt>
                <c:pt idx="92826">
                  <c:v>238.734375</c:v>
                </c:pt>
                <c:pt idx="92827">
                  <c:v>238.73697916666666</c:v>
                </c:pt>
                <c:pt idx="92828">
                  <c:v>238.73958333333334</c:v>
                </c:pt>
                <c:pt idx="92829">
                  <c:v>238.7421875</c:v>
                </c:pt>
                <c:pt idx="92830">
                  <c:v>238.74479166666666</c:v>
                </c:pt>
                <c:pt idx="92831">
                  <c:v>238.74739583333334</c:v>
                </c:pt>
                <c:pt idx="92832">
                  <c:v>238.75</c:v>
                </c:pt>
                <c:pt idx="92833">
                  <c:v>238.75260416666666</c:v>
                </c:pt>
                <c:pt idx="92834">
                  <c:v>238.75520833333334</c:v>
                </c:pt>
                <c:pt idx="92835">
                  <c:v>238.7578125</c:v>
                </c:pt>
                <c:pt idx="92836">
                  <c:v>238.76041666666666</c:v>
                </c:pt>
                <c:pt idx="92837">
                  <c:v>238.76302083333334</c:v>
                </c:pt>
                <c:pt idx="92838">
                  <c:v>238.765625</c:v>
                </c:pt>
                <c:pt idx="92839">
                  <c:v>238.76822916666666</c:v>
                </c:pt>
                <c:pt idx="92840">
                  <c:v>238.77083333333334</c:v>
                </c:pt>
                <c:pt idx="92841">
                  <c:v>238.7734375</c:v>
                </c:pt>
                <c:pt idx="92842">
                  <c:v>238.77604166666666</c:v>
                </c:pt>
                <c:pt idx="92843">
                  <c:v>238.77864583333334</c:v>
                </c:pt>
                <c:pt idx="92844">
                  <c:v>238.78125</c:v>
                </c:pt>
                <c:pt idx="92845">
                  <c:v>238.78385416666666</c:v>
                </c:pt>
                <c:pt idx="92846">
                  <c:v>238.78645833333334</c:v>
                </c:pt>
                <c:pt idx="92847">
                  <c:v>238.7890625</c:v>
                </c:pt>
                <c:pt idx="92848">
                  <c:v>238.79166666666666</c:v>
                </c:pt>
                <c:pt idx="92849">
                  <c:v>238.79427083333334</c:v>
                </c:pt>
                <c:pt idx="92850">
                  <c:v>238.796875</c:v>
                </c:pt>
                <c:pt idx="92851">
                  <c:v>238.79947916666666</c:v>
                </c:pt>
                <c:pt idx="92852">
                  <c:v>238.80208333333334</c:v>
                </c:pt>
                <c:pt idx="92853">
                  <c:v>238.8046875</c:v>
                </c:pt>
                <c:pt idx="92854">
                  <c:v>238.80729166666666</c:v>
                </c:pt>
                <c:pt idx="92855">
                  <c:v>238.80989583333334</c:v>
                </c:pt>
                <c:pt idx="92856">
                  <c:v>238.8125</c:v>
                </c:pt>
                <c:pt idx="92857">
                  <c:v>238.81510416666666</c:v>
                </c:pt>
                <c:pt idx="92858">
                  <c:v>238.81770833333334</c:v>
                </c:pt>
                <c:pt idx="92859">
                  <c:v>238.8203125</c:v>
                </c:pt>
                <c:pt idx="92860">
                  <c:v>238.82291666666666</c:v>
                </c:pt>
                <c:pt idx="92861">
                  <c:v>238.82552083333334</c:v>
                </c:pt>
                <c:pt idx="92862">
                  <c:v>238.828125</c:v>
                </c:pt>
                <c:pt idx="92863">
                  <c:v>238.83072916666666</c:v>
                </c:pt>
                <c:pt idx="92864">
                  <c:v>238.83333333333334</c:v>
                </c:pt>
                <c:pt idx="92865">
                  <c:v>238.8359375</c:v>
                </c:pt>
                <c:pt idx="92866">
                  <c:v>238.83854166666666</c:v>
                </c:pt>
                <c:pt idx="92867">
                  <c:v>238.84114583333334</c:v>
                </c:pt>
                <c:pt idx="92868">
                  <c:v>238.84375</c:v>
                </c:pt>
                <c:pt idx="92869">
                  <c:v>238.84635416666666</c:v>
                </c:pt>
                <c:pt idx="92870">
                  <c:v>238.84895833333334</c:v>
                </c:pt>
                <c:pt idx="92871">
                  <c:v>238.8515625</c:v>
                </c:pt>
                <c:pt idx="92872">
                  <c:v>238.85416666666666</c:v>
                </c:pt>
                <c:pt idx="92873">
                  <c:v>238.85677083333334</c:v>
                </c:pt>
                <c:pt idx="92874">
                  <c:v>238.859375</c:v>
                </c:pt>
                <c:pt idx="92875">
                  <c:v>238.86197916666666</c:v>
                </c:pt>
                <c:pt idx="92876">
                  <c:v>238.86458333333334</c:v>
                </c:pt>
                <c:pt idx="92877">
                  <c:v>238.8671875</c:v>
                </c:pt>
                <c:pt idx="92878">
                  <c:v>238.86979166666666</c:v>
                </c:pt>
                <c:pt idx="92879">
                  <c:v>238.87239583333334</c:v>
                </c:pt>
                <c:pt idx="92880">
                  <c:v>238.875</c:v>
                </c:pt>
                <c:pt idx="92881">
                  <c:v>238.87760416666666</c:v>
                </c:pt>
                <c:pt idx="92882">
                  <c:v>238.88020833333334</c:v>
                </c:pt>
                <c:pt idx="92883">
                  <c:v>238.8828125</c:v>
                </c:pt>
                <c:pt idx="92884">
                  <c:v>238.88541666666666</c:v>
                </c:pt>
                <c:pt idx="92885">
                  <c:v>238.88802083333334</c:v>
                </c:pt>
                <c:pt idx="92886">
                  <c:v>238.890625</c:v>
                </c:pt>
                <c:pt idx="92887">
                  <c:v>238.89322916666666</c:v>
                </c:pt>
                <c:pt idx="92888">
                  <c:v>238.89583333333334</c:v>
                </c:pt>
                <c:pt idx="92889">
                  <c:v>238.8984375</c:v>
                </c:pt>
                <c:pt idx="92890">
                  <c:v>238.90104166666666</c:v>
                </c:pt>
                <c:pt idx="92891">
                  <c:v>238.90364583333334</c:v>
                </c:pt>
                <c:pt idx="92892">
                  <c:v>238.90625</c:v>
                </c:pt>
                <c:pt idx="92893">
                  <c:v>238.90885416666666</c:v>
                </c:pt>
                <c:pt idx="92894">
                  <c:v>238.91145833333334</c:v>
                </c:pt>
                <c:pt idx="92895">
                  <c:v>238.9140625</c:v>
                </c:pt>
                <c:pt idx="92896">
                  <c:v>238.91666666666666</c:v>
                </c:pt>
                <c:pt idx="92897">
                  <c:v>238.91927083333334</c:v>
                </c:pt>
                <c:pt idx="92898">
                  <c:v>238.921875</c:v>
                </c:pt>
                <c:pt idx="92899">
                  <c:v>238.92447916666666</c:v>
                </c:pt>
                <c:pt idx="92900">
                  <c:v>238.92708333333334</c:v>
                </c:pt>
                <c:pt idx="92901">
                  <c:v>238.9296875</c:v>
                </c:pt>
                <c:pt idx="92902">
                  <c:v>238.93229166666666</c:v>
                </c:pt>
                <c:pt idx="92903">
                  <c:v>238.93489583333334</c:v>
                </c:pt>
                <c:pt idx="92904">
                  <c:v>238.9375</c:v>
                </c:pt>
                <c:pt idx="92905">
                  <c:v>238.94010416666666</c:v>
                </c:pt>
                <c:pt idx="92906">
                  <c:v>238.94270833333334</c:v>
                </c:pt>
                <c:pt idx="92907">
                  <c:v>238.9453125</c:v>
                </c:pt>
                <c:pt idx="92908">
                  <c:v>238.94791666666666</c:v>
                </c:pt>
                <c:pt idx="92909">
                  <c:v>238.95052083333334</c:v>
                </c:pt>
                <c:pt idx="92910">
                  <c:v>238.953125</c:v>
                </c:pt>
                <c:pt idx="92911">
                  <c:v>238.95572916666666</c:v>
                </c:pt>
                <c:pt idx="92912">
                  <c:v>238.95833333333334</c:v>
                </c:pt>
                <c:pt idx="92913">
                  <c:v>238.9609375</c:v>
                </c:pt>
                <c:pt idx="92914">
                  <c:v>238.96354166666666</c:v>
                </c:pt>
                <c:pt idx="92915">
                  <c:v>238.96614583333334</c:v>
                </c:pt>
                <c:pt idx="92916">
                  <c:v>238.96875</c:v>
                </c:pt>
                <c:pt idx="92917">
                  <c:v>238.97135416666666</c:v>
                </c:pt>
                <c:pt idx="92918">
                  <c:v>238.97395833333334</c:v>
                </c:pt>
                <c:pt idx="92919">
                  <c:v>238.9765625</c:v>
                </c:pt>
                <c:pt idx="92920">
                  <c:v>238.97916666666666</c:v>
                </c:pt>
                <c:pt idx="92921">
                  <c:v>238.98177083333334</c:v>
                </c:pt>
                <c:pt idx="92922">
                  <c:v>238.984375</c:v>
                </c:pt>
                <c:pt idx="92923">
                  <c:v>238.98697916666666</c:v>
                </c:pt>
                <c:pt idx="92924">
                  <c:v>238.98958333333334</c:v>
                </c:pt>
                <c:pt idx="92925">
                  <c:v>238.9921875</c:v>
                </c:pt>
                <c:pt idx="92926">
                  <c:v>238.99479166666666</c:v>
                </c:pt>
                <c:pt idx="92927">
                  <c:v>238.99739583333334</c:v>
                </c:pt>
                <c:pt idx="92928">
                  <c:v>239</c:v>
                </c:pt>
                <c:pt idx="92929">
                  <c:v>239.00260416666666</c:v>
                </c:pt>
                <c:pt idx="92930">
                  <c:v>239.00520833333334</c:v>
                </c:pt>
                <c:pt idx="92931">
                  <c:v>239.0078125</c:v>
                </c:pt>
                <c:pt idx="92932">
                  <c:v>239.01041666666666</c:v>
                </c:pt>
                <c:pt idx="92933">
                  <c:v>239.01302083333334</c:v>
                </c:pt>
                <c:pt idx="92934">
                  <c:v>239.015625</c:v>
                </c:pt>
                <c:pt idx="92935">
                  <c:v>239.01822916666666</c:v>
                </c:pt>
                <c:pt idx="92936">
                  <c:v>239.02083333333334</c:v>
                </c:pt>
                <c:pt idx="92937">
                  <c:v>239.0234375</c:v>
                </c:pt>
                <c:pt idx="92938">
                  <c:v>239.02604166666666</c:v>
                </c:pt>
                <c:pt idx="92939">
                  <c:v>239.02864583333334</c:v>
                </c:pt>
                <c:pt idx="92940">
                  <c:v>239.03125</c:v>
                </c:pt>
                <c:pt idx="92941">
                  <c:v>239.03385416666666</c:v>
                </c:pt>
                <c:pt idx="92942">
                  <c:v>239.03645833333334</c:v>
                </c:pt>
                <c:pt idx="92943">
                  <c:v>239.0390625</c:v>
                </c:pt>
                <c:pt idx="92944">
                  <c:v>239.04166666666666</c:v>
                </c:pt>
                <c:pt idx="92945">
                  <c:v>239.04427083333334</c:v>
                </c:pt>
                <c:pt idx="92946">
                  <c:v>239.046875</c:v>
                </c:pt>
                <c:pt idx="92947">
                  <c:v>239.04947916666666</c:v>
                </c:pt>
                <c:pt idx="92948">
                  <c:v>239.05208333333334</c:v>
                </c:pt>
                <c:pt idx="92949">
                  <c:v>239.0546875</c:v>
                </c:pt>
                <c:pt idx="92950">
                  <c:v>239.05729166666666</c:v>
                </c:pt>
                <c:pt idx="92951">
                  <c:v>239.05989583333334</c:v>
                </c:pt>
                <c:pt idx="92952">
                  <c:v>239.0625</c:v>
                </c:pt>
                <c:pt idx="92953">
                  <c:v>239.06510416666666</c:v>
                </c:pt>
                <c:pt idx="92954">
                  <c:v>239.06770833333334</c:v>
                </c:pt>
                <c:pt idx="92955">
                  <c:v>239.0703125</c:v>
                </c:pt>
                <c:pt idx="92956">
                  <c:v>239.07291666666666</c:v>
                </c:pt>
                <c:pt idx="92957">
                  <c:v>239.07552083333334</c:v>
                </c:pt>
                <c:pt idx="92958">
                  <c:v>239.078125</c:v>
                </c:pt>
                <c:pt idx="92959">
                  <c:v>239.08072916666666</c:v>
                </c:pt>
                <c:pt idx="92960">
                  <c:v>239.08333333333334</c:v>
                </c:pt>
                <c:pt idx="92961">
                  <c:v>239.0859375</c:v>
                </c:pt>
                <c:pt idx="92962">
                  <c:v>239.08854166666666</c:v>
                </c:pt>
                <c:pt idx="92963">
                  <c:v>239.09114583333334</c:v>
                </c:pt>
                <c:pt idx="92964">
                  <c:v>239.09375</c:v>
                </c:pt>
                <c:pt idx="92965">
                  <c:v>239.09635416666666</c:v>
                </c:pt>
                <c:pt idx="92966">
                  <c:v>239.09895833333334</c:v>
                </c:pt>
                <c:pt idx="92967">
                  <c:v>239.1015625</c:v>
                </c:pt>
                <c:pt idx="92968">
                  <c:v>239.10416666666666</c:v>
                </c:pt>
                <c:pt idx="92969">
                  <c:v>239.10677083333334</c:v>
                </c:pt>
                <c:pt idx="92970">
                  <c:v>239.109375</c:v>
                </c:pt>
                <c:pt idx="92971">
                  <c:v>239.11197916666666</c:v>
                </c:pt>
                <c:pt idx="92972">
                  <c:v>239.11458333333334</c:v>
                </c:pt>
                <c:pt idx="92973">
                  <c:v>239.1171875</c:v>
                </c:pt>
                <c:pt idx="92974">
                  <c:v>239.11979166666666</c:v>
                </c:pt>
                <c:pt idx="92975">
                  <c:v>239.12239583333334</c:v>
                </c:pt>
                <c:pt idx="92976">
                  <c:v>239.125</c:v>
                </c:pt>
                <c:pt idx="92977">
                  <c:v>239.12760416666666</c:v>
                </c:pt>
                <c:pt idx="92978">
                  <c:v>239.13020833333334</c:v>
                </c:pt>
                <c:pt idx="92979">
                  <c:v>239.1328125</c:v>
                </c:pt>
                <c:pt idx="92980">
                  <c:v>239.13541666666666</c:v>
                </c:pt>
                <c:pt idx="92981">
                  <c:v>239.13802083333334</c:v>
                </c:pt>
                <c:pt idx="92982">
                  <c:v>239.140625</c:v>
                </c:pt>
                <c:pt idx="92983">
                  <c:v>239.14322916666666</c:v>
                </c:pt>
                <c:pt idx="92984">
                  <c:v>239.14583333333334</c:v>
                </c:pt>
                <c:pt idx="92985">
                  <c:v>239.1484375</c:v>
                </c:pt>
                <c:pt idx="92986">
                  <c:v>239.15104166666666</c:v>
                </c:pt>
                <c:pt idx="92987">
                  <c:v>239.15364583333334</c:v>
                </c:pt>
                <c:pt idx="92988">
                  <c:v>239.15625</c:v>
                </c:pt>
                <c:pt idx="92989">
                  <c:v>239.15885416666666</c:v>
                </c:pt>
                <c:pt idx="92990">
                  <c:v>239.16145833333334</c:v>
                </c:pt>
                <c:pt idx="92991">
                  <c:v>239.1640625</c:v>
                </c:pt>
                <c:pt idx="92992">
                  <c:v>239.16666666666666</c:v>
                </c:pt>
                <c:pt idx="92993">
                  <c:v>239.16927083333334</c:v>
                </c:pt>
                <c:pt idx="92994">
                  <c:v>239.171875</c:v>
                </c:pt>
                <c:pt idx="92995">
                  <c:v>239.17447916666666</c:v>
                </c:pt>
                <c:pt idx="92996">
                  <c:v>239.17708333333334</c:v>
                </c:pt>
                <c:pt idx="92997">
                  <c:v>239.1796875</c:v>
                </c:pt>
                <c:pt idx="92998">
                  <c:v>239.18229166666666</c:v>
                </c:pt>
                <c:pt idx="92999">
                  <c:v>239.18489583333334</c:v>
                </c:pt>
                <c:pt idx="93000">
                  <c:v>239.1875</c:v>
                </c:pt>
                <c:pt idx="93001">
                  <c:v>239.19010416666666</c:v>
                </c:pt>
                <c:pt idx="93002">
                  <c:v>239.19270833333334</c:v>
                </c:pt>
                <c:pt idx="93003">
                  <c:v>239.1953125</c:v>
                </c:pt>
                <c:pt idx="93004">
                  <c:v>239.19791666666666</c:v>
                </c:pt>
                <c:pt idx="93005">
                  <c:v>239.20052083333334</c:v>
                </c:pt>
                <c:pt idx="93006">
                  <c:v>239.203125</c:v>
                </c:pt>
                <c:pt idx="93007">
                  <c:v>239.20572916666666</c:v>
                </c:pt>
                <c:pt idx="93008">
                  <c:v>239.20833333333334</c:v>
                </c:pt>
                <c:pt idx="93009">
                  <c:v>239.2109375</c:v>
                </c:pt>
                <c:pt idx="93010">
                  <c:v>239.21354166666666</c:v>
                </c:pt>
                <c:pt idx="93011">
                  <c:v>239.21614583333334</c:v>
                </c:pt>
                <c:pt idx="93012">
                  <c:v>239.21875</c:v>
                </c:pt>
                <c:pt idx="93013">
                  <c:v>239.22135416666666</c:v>
                </c:pt>
                <c:pt idx="93014">
                  <c:v>239.22395833333334</c:v>
                </c:pt>
                <c:pt idx="93015">
                  <c:v>239.2265625</c:v>
                </c:pt>
                <c:pt idx="93016">
                  <c:v>239.22916666666666</c:v>
                </c:pt>
                <c:pt idx="93017">
                  <c:v>239.23177083333334</c:v>
                </c:pt>
                <c:pt idx="93018">
                  <c:v>239.234375</c:v>
                </c:pt>
                <c:pt idx="93019">
                  <c:v>239.23697916666666</c:v>
                </c:pt>
                <c:pt idx="93020">
                  <c:v>239.23958333333334</c:v>
                </c:pt>
                <c:pt idx="93021">
                  <c:v>239.2421875</c:v>
                </c:pt>
                <c:pt idx="93022">
                  <c:v>239.24479166666666</c:v>
                </c:pt>
                <c:pt idx="93023">
                  <c:v>239.24739583333334</c:v>
                </c:pt>
                <c:pt idx="93024">
                  <c:v>239.25</c:v>
                </c:pt>
                <c:pt idx="93025">
                  <c:v>239.25260416666666</c:v>
                </c:pt>
                <c:pt idx="93026">
                  <c:v>239.25520833333334</c:v>
                </c:pt>
                <c:pt idx="93027">
                  <c:v>239.2578125</c:v>
                </c:pt>
                <c:pt idx="93028">
                  <c:v>239.26041666666666</c:v>
                </c:pt>
                <c:pt idx="93029">
                  <c:v>239.26302083333334</c:v>
                </c:pt>
                <c:pt idx="93030">
                  <c:v>239.265625</c:v>
                </c:pt>
                <c:pt idx="93031">
                  <c:v>239.26822916666666</c:v>
                </c:pt>
                <c:pt idx="93032">
                  <c:v>239.27083333333334</c:v>
                </c:pt>
                <c:pt idx="93033">
                  <c:v>239.2734375</c:v>
                </c:pt>
                <c:pt idx="93034">
                  <c:v>239.27604166666666</c:v>
                </c:pt>
                <c:pt idx="93035">
                  <c:v>239.27864583333334</c:v>
                </c:pt>
                <c:pt idx="93036">
                  <c:v>239.28125</c:v>
                </c:pt>
                <c:pt idx="93037">
                  <c:v>239.28385416666666</c:v>
                </c:pt>
                <c:pt idx="93038">
                  <c:v>239.28645833333334</c:v>
                </c:pt>
                <c:pt idx="93039">
                  <c:v>239.2890625</c:v>
                </c:pt>
                <c:pt idx="93040">
                  <c:v>239.29166666666666</c:v>
                </c:pt>
                <c:pt idx="93041">
                  <c:v>239.29427083333334</c:v>
                </c:pt>
                <c:pt idx="93042">
                  <c:v>239.296875</c:v>
                </c:pt>
                <c:pt idx="93043">
                  <c:v>239.29947916666666</c:v>
                </c:pt>
                <c:pt idx="93044">
                  <c:v>239.30208333333334</c:v>
                </c:pt>
                <c:pt idx="93045">
                  <c:v>239.3046875</c:v>
                </c:pt>
                <c:pt idx="93046">
                  <c:v>239.30729166666666</c:v>
                </c:pt>
                <c:pt idx="93047">
                  <c:v>239.30989583333334</c:v>
                </c:pt>
                <c:pt idx="93048">
                  <c:v>239.3125</c:v>
                </c:pt>
                <c:pt idx="93049">
                  <c:v>239.31510416666666</c:v>
                </c:pt>
                <c:pt idx="93050">
                  <c:v>239.31770833333334</c:v>
                </c:pt>
                <c:pt idx="93051">
                  <c:v>239.3203125</c:v>
                </c:pt>
                <c:pt idx="93052">
                  <c:v>239.32291666666666</c:v>
                </c:pt>
                <c:pt idx="93053">
                  <c:v>239.32552083333334</c:v>
                </c:pt>
                <c:pt idx="93054">
                  <c:v>239.328125</c:v>
                </c:pt>
                <c:pt idx="93055">
                  <c:v>239.33072916666666</c:v>
                </c:pt>
                <c:pt idx="93056">
                  <c:v>239.33333333333334</c:v>
                </c:pt>
                <c:pt idx="93057">
                  <c:v>239.3359375</c:v>
                </c:pt>
                <c:pt idx="93058">
                  <c:v>239.33854166666666</c:v>
                </c:pt>
                <c:pt idx="93059">
                  <c:v>239.34114583333334</c:v>
                </c:pt>
                <c:pt idx="93060">
                  <c:v>239.34375</c:v>
                </c:pt>
                <c:pt idx="93061">
                  <c:v>239.34635416666666</c:v>
                </c:pt>
                <c:pt idx="93062">
                  <c:v>239.34895833333334</c:v>
                </c:pt>
                <c:pt idx="93063">
                  <c:v>239.3515625</c:v>
                </c:pt>
                <c:pt idx="93064">
                  <c:v>239.35416666666666</c:v>
                </c:pt>
                <c:pt idx="93065">
                  <c:v>239.35677083333334</c:v>
                </c:pt>
                <c:pt idx="93066">
                  <c:v>239.359375</c:v>
                </c:pt>
                <c:pt idx="93067">
                  <c:v>239.36197916666666</c:v>
                </c:pt>
                <c:pt idx="93068">
                  <c:v>239.36458333333334</c:v>
                </c:pt>
                <c:pt idx="93069">
                  <c:v>239.3671875</c:v>
                </c:pt>
                <c:pt idx="93070">
                  <c:v>239.36979166666666</c:v>
                </c:pt>
                <c:pt idx="93071">
                  <c:v>239.37239583333334</c:v>
                </c:pt>
                <c:pt idx="93072">
                  <c:v>239.375</c:v>
                </c:pt>
                <c:pt idx="93073">
                  <c:v>239.37760416666666</c:v>
                </c:pt>
                <c:pt idx="93074">
                  <c:v>239.38020833333334</c:v>
                </c:pt>
                <c:pt idx="93075">
                  <c:v>239.3828125</c:v>
                </c:pt>
                <c:pt idx="93076">
                  <c:v>239.38541666666666</c:v>
                </c:pt>
                <c:pt idx="93077">
                  <c:v>239.38802083333334</c:v>
                </c:pt>
                <c:pt idx="93078">
                  <c:v>239.390625</c:v>
                </c:pt>
                <c:pt idx="93079">
                  <c:v>239.39322916666666</c:v>
                </c:pt>
                <c:pt idx="93080">
                  <c:v>239.39583333333334</c:v>
                </c:pt>
                <c:pt idx="93081">
                  <c:v>239.3984375</c:v>
                </c:pt>
                <c:pt idx="93082">
                  <c:v>239.40104166666666</c:v>
                </c:pt>
                <c:pt idx="93083">
                  <c:v>239.40364583333334</c:v>
                </c:pt>
                <c:pt idx="93084">
                  <c:v>239.40625</c:v>
                </c:pt>
                <c:pt idx="93085">
                  <c:v>239.40885416666666</c:v>
                </c:pt>
                <c:pt idx="93086">
                  <c:v>239.41145833333334</c:v>
                </c:pt>
                <c:pt idx="93087">
                  <c:v>239.4140625</c:v>
                </c:pt>
                <c:pt idx="93088">
                  <c:v>239.41666666666666</c:v>
                </c:pt>
                <c:pt idx="93089">
                  <c:v>239.41927083333334</c:v>
                </c:pt>
                <c:pt idx="93090">
                  <c:v>239.421875</c:v>
                </c:pt>
                <c:pt idx="93091">
                  <c:v>239.42447916666666</c:v>
                </c:pt>
                <c:pt idx="93092">
                  <c:v>239.42708333333334</c:v>
                </c:pt>
                <c:pt idx="93093">
                  <c:v>239.4296875</c:v>
                </c:pt>
                <c:pt idx="93094">
                  <c:v>239.43229166666666</c:v>
                </c:pt>
                <c:pt idx="93095">
                  <c:v>239.43489583333334</c:v>
                </c:pt>
                <c:pt idx="93096">
                  <c:v>239.4375</c:v>
                </c:pt>
                <c:pt idx="93097">
                  <c:v>239.44010416666666</c:v>
                </c:pt>
                <c:pt idx="93098">
                  <c:v>239.44270833333334</c:v>
                </c:pt>
                <c:pt idx="93099">
                  <c:v>239.4453125</c:v>
                </c:pt>
                <c:pt idx="93100">
                  <c:v>239.44791666666666</c:v>
                </c:pt>
                <c:pt idx="93101">
                  <c:v>239.45052083333334</c:v>
                </c:pt>
                <c:pt idx="93102">
                  <c:v>239.453125</c:v>
                </c:pt>
                <c:pt idx="93103">
                  <c:v>239.45572916666666</c:v>
                </c:pt>
                <c:pt idx="93104">
                  <c:v>239.45833333333334</c:v>
                </c:pt>
                <c:pt idx="93105">
                  <c:v>239.4609375</c:v>
                </c:pt>
                <c:pt idx="93106">
                  <c:v>239.46354166666666</c:v>
                </c:pt>
                <c:pt idx="93107">
                  <c:v>239.46614583333334</c:v>
                </c:pt>
                <c:pt idx="93108">
                  <c:v>239.46875</c:v>
                </c:pt>
                <c:pt idx="93109">
                  <c:v>239.47135416666666</c:v>
                </c:pt>
                <c:pt idx="93110">
                  <c:v>239.47395833333334</c:v>
                </c:pt>
                <c:pt idx="93111">
                  <c:v>239.4765625</c:v>
                </c:pt>
                <c:pt idx="93112">
                  <c:v>239.47916666666666</c:v>
                </c:pt>
                <c:pt idx="93113">
                  <c:v>239.48177083333334</c:v>
                </c:pt>
                <c:pt idx="93114">
                  <c:v>239.484375</c:v>
                </c:pt>
                <c:pt idx="93115">
                  <c:v>239.48697916666666</c:v>
                </c:pt>
                <c:pt idx="93116">
                  <c:v>239.48958333333334</c:v>
                </c:pt>
                <c:pt idx="93117">
                  <c:v>239.4921875</c:v>
                </c:pt>
                <c:pt idx="93118">
                  <c:v>239.49479166666666</c:v>
                </c:pt>
                <c:pt idx="93119">
                  <c:v>239.49739583333334</c:v>
                </c:pt>
                <c:pt idx="93120">
                  <c:v>239.5</c:v>
                </c:pt>
                <c:pt idx="93121">
                  <c:v>239.50260416666666</c:v>
                </c:pt>
                <c:pt idx="93122">
                  <c:v>239.50520833333334</c:v>
                </c:pt>
                <c:pt idx="93123">
                  <c:v>239.5078125</c:v>
                </c:pt>
                <c:pt idx="93124">
                  <c:v>239.51041666666666</c:v>
                </c:pt>
                <c:pt idx="93125">
                  <c:v>239.51302083333334</c:v>
                </c:pt>
                <c:pt idx="93126">
                  <c:v>239.515625</c:v>
                </c:pt>
                <c:pt idx="93127">
                  <c:v>239.51822916666666</c:v>
                </c:pt>
                <c:pt idx="93128">
                  <c:v>239.52083333333334</c:v>
                </c:pt>
                <c:pt idx="93129">
                  <c:v>239.5234375</c:v>
                </c:pt>
                <c:pt idx="93130">
                  <c:v>239.52604166666666</c:v>
                </c:pt>
                <c:pt idx="93131">
                  <c:v>239.52864583333334</c:v>
                </c:pt>
                <c:pt idx="93132">
                  <c:v>239.53125</c:v>
                </c:pt>
                <c:pt idx="93133">
                  <c:v>239.53385416666666</c:v>
                </c:pt>
                <c:pt idx="93134">
                  <c:v>239.53645833333334</c:v>
                </c:pt>
                <c:pt idx="93135">
                  <c:v>239.5390625</c:v>
                </c:pt>
                <c:pt idx="93136">
                  <c:v>239.54166666666666</c:v>
                </c:pt>
                <c:pt idx="93137">
                  <c:v>239.54427083333334</c:v>
                </c:pt>
                <c:pt idx="93138">
                  <c:v>239.546875</c:v>
                </c:pt>
                <c:pt idx="93139">
                  <c:v>239.54947916666666</c:v>
                </c:pt>
                <c:pt idx="93140">
                  <c:v>239.55208333333334</c:v>
                </c:pt>
                <c:pt idx="93141">
                  <c:v>239.5546875</c:v>
                </c:pt>
                <c:pt idx="93142">
                  <c:v>239.55729166666666</c:v>
                </c:pt>
                <c:pt idx="93143">
                  <c:v>239.55989583333334</c:v>
                </c:pt>
                <c:pt idx="93144">
                  <c:v>239.5625</c:v>
                </c:pt>
                <c:pt idx="93145">
                  <c:v>239.56510416666666</c:v>
                </c:pt>
                <c:pt idx="93146">
                  <c:v>239.56770833333334</c:v>
                </c:pt>
                <c:pt idx="93147">
                  <c:v>239.5703125</c:v>
                </c:pt>
                <c:pt idx="93148">
                  <c:v>239.57291666666666</c:v>
                </c:pt>
                <c:pt idx="93149">
                  <c:v>239.57552083333334</c:v>
                </c:pt>
                <c:pt idx="93150">
                  <c:v>239.578125</c:v>
                </c:pt>
                <c:pt idx="93151">
                  <c:v>239.58072916666666</c:v>
                </c:pt>
                <c:pt idx="93152">
                  <c:v>239.58333333333334</c:v>
                </c:pt>
                <c:pt idx="93153">
                  <c:v>239.5859375</c:v>
                </c:pt>
                <c:pt idx="93154">
                  <c:v>239.58854166666666</c:v>
                </c:pt>
                <c:pt idx="93155">
                  <c:v>239.59114583333334</c:v>
                </c:pt>
                <c:pt idx="93156">
                  <c:v>239.59375</c:v>
                </c:pt>
                <c:pt idx="93157">
                  <c:v>239.59635416666666</c:v>
                </c:pt>
                <c:pt idx="93158">
                  <c:v>239.59895833333334</c:v>
                </c:pt>
                <c:pt idx="93159">
                  <c:v>239.6015625</c:v>
                </c:pt>
                <c:pt idx="93160">
                  <c:v>239.60416666666666</c:v>
                </c:pt>
                <c:pt idx="93161">
                  <c:v>239.60677083333334</c:v>
                </c:pt>
                <c:pt idx="93162">
                  <c:v>239.609375</c:v>
                </c:pt>
                <c:pt idx="93163">
                  <c:v>239.61197916666666</c:v>
                </c:pt>
                <c:pt idx="93164">
                  <c:v>239.61458333333334</c:v>
                </c:pt>
                <c:pt idx="93165">
                  <c:v>239.6171875</c:v>
                </c:pt>
                <c:pt idx="93166">
                  <c:v>239.61979166666666</c:v>
                </c:pt>
                <c:pt idx="93167">
                  <c:v>239.62239583333334</c:v>
                </c:pt>
                <c:pt idx="93168">
                  <c:v>239.625</c:v>
                </c:pt>
                <c:pt idx="93169">
                  <c:v>239.62760416666666</c:v>
                </c:pt>
                <c:pt idx="93170">
                  <c:v>239.63020833333334</c:v>
                </c:pt>
                <c:pt idx="93171">
                  <c:v>239.6328125</c:v>
                </c:pt>
                <c:pt idx="93172">
                  <c:v>239.63541666666666</c:v>
                </c:pt>
                <c:pt idx="93173">
                  <c:v>239.63802083333334</c:v>
                </c:pt>
                <c:pt idx="93174">
                  <c:v>239.640625</c:v>
                </c:pt>
                <c:pt idx="93175">
                  <c:v>239.64322916666666</c:v>
                </c:pt>
                <c:pt idx="93176">
                  <c:v>239.64583333333334</c:v>
                </c:pt>
                <c:pt idx="93177">
                  <c:v>239.6484375</c:v>
                </c:pt>
                <c:pt idx="93178">
                  <c:v>239.65104166666666</c:v>
                </c:pt>
                <c:pt idx="93179">
                  <c:v>239.65364583333334</c:v>
                </c:pt>
                <c:pt idx="93180">
                  <c:v>239.65625</c:v>
                </c:pt>
                <c:pt idx="93181">
                  <c:v>239.65885416666666</c:v>
                </c:pt>
                <c:pt idx="93182">
                  <c:v>239.66145833333334</c:v>
                </c:pt>
                <c:pt idx="93183">
                  <c:v>239.6640625</c:v>
                </c:pt>
                <c:pt idx="93184">
                  <c:v>239.66666666666666</c:v>
                </c:pt>
                <c:pt idx="93185">
                  <c:v>239.66927083333334</c:v>
                </c:pt>
                <c:pt idx="93186">
                  <c:v>239.671875</c:v>
                </c:pt>
                <c:pt idx="93187">
                  <c:v>239.67447916666666</c:v>
                </c:pt>
                <c:pt idx="93188">
                  <c:v>239.67708333333334</c:v>
                </c:pt>
                <c:pt idx="93189">
                  <c:v>239.6796875</c:v>
                </c:pt>
                <c:pt idx="93190">
                  <c:v>239.68229166666666</c:v>
                </c:pt>
                <c:pt idx="93191">
                  <c:v>239.68489583333334</c:v>
                </c:pt>
                <c:pt idx="93192">
                  <c:v>239.6875</c:v>
                </c:pt>
                <c:pt idx="93193">
                  <c:v>239.69010416666666</c:v>
                </c:pt>
                <c:pt idx="93194">
                  <c:v>239.69270833333334</c:v>
                </c:pt>
                <c:pt idx="93195">
                  <c:v>239.6953125</c:v>
                </c:pt>
                <c:pt idx="93196">
                  <c:v>239.69791666666666</c:v>
                </c:pt>
                <c:pt idx="93197">
                  <c:v>239.70052083333334</c:v>
                </c:pt>
                <c:pt idx="93198">
                  <c:v>239.703125</c:v>
                </c:pt>
                <c:pt idx="93199">
                  <c:v>239.70572916666666</c:v>
                </c:pt>
                <c:pt idx="93200">
                  <c:v>239.70833333333334</c:v>
                </c:pt>
                <c:pt idx="93201">
                  <c:v>239.7109375</c:v>
                </c:pt>
                <c:pt idx="93202">
                  <c:v>239.71354166666666</c:v>
                </c:pt>
                <c:pt idx="93203">
                  <c:v>239.71614583333334</c:v>
                </c:pt>
                <c:pt idx="93204">
                  <c:v>239.71875</c:v>
                </c:pt>
                <c:pt idx="93205">
                  <c:v>239.72135416666666</c:v>
                </c:pt>
                <c:pt idx="93206">
                  <c:v>239.72395833333334</c:v>
                </c:pt>
                <c:pt idx="93207">
                  <c:v>239.7265625</c:v>
                </c:pt>
                <c:pt idx="93208">
                  <c:v>239.72916666666666</c:v>
                </c:pt>
                <c:pt idx="93209">
                  <c:v>239.73177083333334</c:v>
                </c:pt>
                <c:pt idx="93210">
                  <c:v>239.734375</c:v>
                </c:pt>
                <c:pt idx="93211">
                  <c:v>239.73697916666666</c:v>
                </c:pt>
                <c:pt idx="93212">
                  <c:v>239.73958333333334</c:v>
                </c:pt>
                <c:pt idx="93213">
                  <c:v>239.7421875</c:v>
                </c:pt>
                <c:pt idx="93214">
                  <c:v>239.74479166666666</c:v>
                </c:pt>
                <c:pt idx="93215">
                  <c:v>239.74739583333334</c:v>
                </c:pt>
                <c:pt idx="93216">
                  <c:v>239.75</c:v>
                </c:pt>
                <c:pt idx="93217">
                  <c:v>239.75260416666666</c:v>
                </c:pt>
                <c:pt idx="93218">
                  <c:v>239.75520833333334</c:v>
                </c:pt>
                <c:pt idx="93219">
                  <c:v>239.7578125</c:v>
                </c:pt>
                <c:pt idx="93220">
                  <c:v>239.76041666666666</c:v>
                </c:pt>
                <c:pt idx="93221">
                  <c:v>239.76302083333334</c:v>
                </c:pt>
                <c:pt idx="93222">
                  <c:v>239.765625</c:v>
                </c:pt>
                <c:pt idx="93223">
                  <c:v>239.76822916666666</c:v>
                </c:pt>
                <c:pt idx="93224">
                  <c:v>239.77083333333334</c:v>
                </c:pt>
                <c:pt idx="93225">
                  <c:v>239.7734375</c:v>
                </c:pt>
                <c:pt idx="93226">
                  <c:v>239.77604166666666</c:v>
                </c:pt>
                <c:pt idx="93227">
                  <c:v>239.77864583333334</c:v>
                </c:pt>
                <c:pt idx="93228">
                  <c:v>239.78125</c:v>
                </c:pt>
                <c:pt idx="93229">
                  <c:v>239.78385416666666</c:v>
                </c:pt>
                <c:pt idx="93230">
                  <c:v>239.78645833333334</c:v>
                </c:pt>
                <c:pt idx="93231">
                  <c:v>239.7890625</c:v>
                </c:pt>
                <c:pt idx="93232">
                  <c:v>239.79166666666666</c:v>
                </c:pt>
                <c:pt idx="93233">
                  <c:v>239.79427083333334</c:v>
                </c:pt>
                <c:pt idx="93234">
                  <c:v>239.796875</c:v>
                </c:pt>
                <c:pt idx="93235">
                  <c:v>239.79947916666666</c:v>
                </c:pt>
                <c:pt idx="93236">
                  <c:v>239.80208333333334</c:v>
                </c:pt>
                <c:pt idx="93237">
                  <c:v>239.8046875</c:v>
                </c:pt>
                <c:pt idx="93238">
                  <c:v>239.80729166666666</c:v>
                </c:pt>
                <c:pt idx="93239">
                  <c:v>239.80989583333334</c:v>
                </c:pt>
                <c:pt idx="93240">
                  <c:v>239.8125</c:v>
                </c:pt>
                <c:pt idx="93241">
                  <c:v>239.81510416666666</c:v>
                </c:pt>
                <c:pt idx="93242">
                  <c:v>239.81770833333334</c:v>
                </c:pt>
                <c:pt idx="93243">
                  <c:v>239.8203125</c:v>
                </c:pt>
                <c:pt idx="93244">
                  <c:v>239.82291666666666</c:v>
                </c:pt>
                <c:pt idx="93245">
                  <c:v>239.82552083333334</c:v>
                </c:pt>
                <c:pt idx="93246">
                  <c:v>239.828125</c:v>
                </c:pt>
                <c:pt idx="93247">
                  <c:v>239.83072916666666</c:v>
                </c:pt>
                <c:pt idx="93248">
                  <c:v>239.83333333333334</c:v>
                </c:pt>
                <c:pt idx="93249">
                  <c:v>239.8359375</c:v>
                </c:pt>
                <c:pt idx="93250">
                  <c:v>239.83854166666666</c:v>
                </c:pt>
                <c:pt idx="93251">
                  <c:v>239.84114583333334</c:v>
                </c:pt>
                <c:pt idx="93252">
                  <c:v>239.84375</c:v>
                </c:pt>
                <c:pt idx="93253">
                  <c:v>239.84635416666666</c:v>
                </c:pt>
                <c:pt idx="93254">
                  <c:v>239.84895833333334</c:v>
                </c:pt>
                <c:pt idx="93255">
                  <c:v>239.8515625</c:v>
                </c:pt>
                <c:pt idx="93256">
                  <c:v>239.85416666666666</c:v>
                </c:pt>
                <c:pt idx="93257">
                  <c:v>239.85677083333334</c:v>
                </c:pt>
                <c:pt idx="93258">
                  <c:v>239.859375</c:v>
                </c:pt>
                <c:pt idx="93259">
                  <c:v>239.86197916666666</c:v>
                </c:pt>
                <c:pt idx="93260">
                  <c:v>239.86458333333334</c:v>
                </c:pt>
                <c:pt idx="93261">
                  <c:v>239.8671875</c:v>
                </c:pt>
                <c:pt idx="93262">
                  <c:v>239.86979166666666</c:v>
                </c:pt>
                <c:pt idx="93263">
                  <c:v>239.87239583333334</c:v>
                </c:pt>
                <c:pt idx="93264">
                  <c:v>239.875</c:v>
                </c:pt>
                <c:pt idx="93265">
                  <c:v>239.87760416666666</c:v>
                </c:pt>
                <c:pt idx="93266">
                  <c:v>239.88020833333334</c:v>
                </c:pt>
                <c:pt idx="93267">
                  <c:v>239.8828125</c:v>
                </c:pt>
                <c:pt idx="93268">
                  <c:v>239.88541666666666</c:v>
                </c:pt>
                <c:pt idx="93269">
                  <c:v>239.88802083333334</c:v>
                </c:pt>
                <c:pt idx="93270">
                  <c:v>239.890625</c:v>
                </c:pt>
                <c:pt idx="93271">
                  <c:v>239.89322916666666</c:v>
                </c:pt>
                <c:pt idx="93272">
                  <c:v>239.89583333333334</c:v>
                </c:pt>
                <c:pt idx="93273">
                  <c:v>239.8984375</c:v>
                </c:pt>
                <c:pt idx="93274">
                  <c:v>239.90104166666666</c:v>
                </c:pt>
                <c:pt idx="93275">
                  <c:v>239.90364583333334</c:v>
                </c:pt>
                <c:pt idx="93276">
                  <c:v>239.90625</c:v>
                </c:pt>
                <c:pt idx="93277">
                  <c:v>239.90885416666666</c:v>
                </c:pt>
                <c:pt idx="93278">
                  <c:v>239.91145833333334</c:v>
                </c:pt>
                <c:pt idx="93279">
                  <c:v>239.9140625</c:v>
                </c:pt>
                <c:pt idx="93280">
                  <c:v>239.91666666666666</c:v>
                </c:pt>
                <c:pt idx="93281">
                  <c:v>239.91927083333334</c:v>
                </c:pt>
                <c:pt idx="93282">
                  <c:v>239.921875</c:v>
                </c:pt>
                <c:pt idx="93283">
                  <c:v>239.92447916666666</c:v>
                </c:pt>
                <c:pt idx="93284">
                  <c:v>239.92708333333334</c:v>
                </c:pt>
                <c:pt idx="93285">
                  <c:v>239.9296875</c:v>
                </c:pt>
                <c:pt idx="93286">
                  <c:v>239.93229166666666</c:v>
                </c:pt>
                <c:pt idx="93287">
                  <c:v>239.93489583333334</c:v>
                </c:pt>
                <c:pt idx="93288">
                  <c:v>239.9375</c:v>
                </c:pt>
                <c:pt idx="93289">
                  <c:v>239.94010416666666</c:v>
                </c:pt>
                <c:pt idx="93290">
                  <c:v>239.94270833333334</c:v>
                </c:pt>
                <c:pt idx="93291">
                  <c:v>239.9453125</c:v>
                </c:pt>
                <c:pt idx="93292">
                  <c:v>239.94791666666666</c:v>
                </c:pt>
                <c:pt idx="93293">
                  <c:v>239.95052083333334</c:v>
                </c:pt>
                <c:pt idx="93294">
                  <c:v>239.953125</c:v>
                </c:pt>
                <c:pt idx="93295">
                  <c:v>239.95572916666666</c:v>
                </c:pt>
                <c:pt idx="93296">
                  <c:v>239.95833333333334</c:v>
                </c:pt>
                <c:pt idx="93297">
                  <c:v>239.9609375</c:v>
                </c:pt>
                <c:pt idx="93298">
                  <c:v>239.96354166666666</c:v>
                </c:pt>
                <c:pt idx="93299">
                  <c:v>239.96614583333334</c:v>
                </c:pt>
                <c:pt idx="93300">
                  <c:v>239.96875</c:v>
                </c:pt>
                <c:pt idx="93301">
                  <c:v>239.97135416666666</c:v>
                </c:pt>
                <c:pt idx="93302">
                  <c:v>239.97395833333334</c:v>
                </c:pt>
                <c:pt idx="93303">
                  <c:v>239.9765625</c:v>
                </c:pt>
                <c:pt idx="93304">
                  <c:v>239.97916666666666</c:v>
                </c:pt>
                <c:pt idx="93305">
                  <c:v>239.98177083333334</c:v>
                </c:pt>
                <c:pt idx="93306">
                  <c:v>239.984375</c:v>
                </c:pt>
                <c:pt idx="93307">
                  <c:v>239.98697916666666</c:v>
                </c:pt>
                <c:pt idx="93308">
                  <c:v>239.98958333333334</c:v>
                </c:pt>
                <c:pt idx="93309">
                  <c:v>239.9921875</c:v>
                </c:pt>
                <c:pt idx="93310">
                  <c:v>239.99479166666666</c:v>
                </c:pt>
                <c:pt idx="93311">
                  <c:v>239.99739583333334</c:v>
                </c:pt>
                <c:pt idx="93312">
                  <c:v>240</c:v>
                </c:pt>
                <c:pt idx="93313">
                  <c:v>240.00260416666666</c:v>
                </c:pt>
                <c:pt idx="93314">
                  <c:v>240.00520833333334</c:v>
                </c:pt>
                <c:pt idx="93315">
                  <c:v>240.0078125</c:v>
                </c:pt>
                <c:pt idx="93316">
                  <c:v>240.01041666666666</c:v>
                </c:pt>
                <c:pt idx="93317">
                  <c:v>240.01302083333334</c:v>
                </c:pt>
                <c:pt idx="93318">
                  <c:v>240.015625</c:v>
                </c:pt>
                <c:pt idx="93319">
                  <c:v>240.01822916666666</c:v>
                </c:pt>
                <c:pt idx="93320">
                  <c:v>240.02083333333334</c:v>
                </c:pt>
                <c:pt idx="93321">
                  <c:v>240.0234375</c:v>
                </c:pt>
                <c:pt idx="93322">
                  <c:v>240.02604166666666</c:v>
                </c:pt>
                <c:pt idx="93323">
                  <c:v>240.02864583333334</c:v>
                </c:pt>
                <c:pt idx="93324">
                  <c:v>240.03125</c:v>
                </c:pt>
                <c:pt idx="93325">
                  <c:v>240.03385416666666</c:v>
                </c:pt>
                <c:pt idx="93326">
                  <c:v>240.03645833333334</c:v>
                </c:pt>
                <c:pt idx="93327">
                  <c:v>240.0390625</c:v>
                </c:pt>
                <c:pt idx="93328">
                  <c:v>240.04166666666666</c:v>
                </c:pt>
                <c:pt idx="93329">
                  <c:v>240.04427083333334</c:v>
                </c:pt>
                <c:pt idx="93330">
                  <c:v>240.046875</c:v>
                </c:pt>
                <c:pt idx="93331">
                  <c:v>240.04947916666666</c:v>
                </c:pt>
                <c:pt idx="93332">
                  <c:v>240.05208333333334</c:v>
                </c:pt>
                <c:pt idx="93333">
                  <c:v>240.0546875</c:v>
                </c:pt>
                <c:pt idx="93334">
                  <c:v>240.05729166666666</c:v>
                </c:pt>
                <c:pt idx="93335">
                  <c:v>240.05989583333334</c:v>
                </c:pt>
                <c:pt idx="93336">
                  <c:v>240.0625</c:v>
                </c:pt>
                <c:pt idx="93337">
                  <c:v>240.06510416666666</c:v>
                </c:pt>
                <c:pt idx="93338">
                  <c:v>240.06770833333334</c:v>
                </c:pt>
                <c:pt idx="93339">
                  <c:v>240.0703125</c:v>
                </c:pt>
                <c:pt idx="93340">
                  <c:v>240.07291666666666</c:v>
                </c:pt>
                <c:pt idx="93341">
                  <c:v>240.07552083333334</c:v>
                </c:pt>
                <c:pt idx="93342">
                  <c:v>240.078125</c:v>
                </c:pt>
                <c:pt idx="93343">
                  <c:v>240.08072916666666</c:v>
                </c:pt>
                <c:pt idx="93344">
                  <c:v>240.08333333333334</c:v>
                </c:pt>
                <c:pt idx="93345">
                  <c:v>240.0859375</c:v>
                </c:pt>
                <c:pt idx="93346">
                  <c:v>240.08854166666666</c:v>
                </c:pt>
                <c:pt idx="93347">
                  <c:v>240.09114583333334</c:v>
                </c:pt>
                <c:pt idx="93348">
                  <c:v>240.09375</c:v>
                </c:pt>
                <c:pt idx="93349">
                  <c:v>240.09635416666666</c:v>
                </c:pt>
                <c:pt idx="93350">
                  <c:v>240.09895833333334</c:v>
                </c:pt>
                <c:pt idx="93351">
                  <c:v>240.1015625</c:v>
                </c:pt>
                <c:pt idx="93352">
                  <c:v>240.10416666666666</c:v>
                </c:pt>
                <c:pt idx="93353">
                  <c:v>240.10677083333334</c:v>
                </c:pt>
                <c:pt idx="93354">
                  <c:v>240.109375</c:v>
                </c:pt>
                <c:pt idx="93355">
                  <c:v>240.11197916666666</c:v>
                </c:pt>
                <c:pt idx="93356">
                  <c:v>240.11458333333334</c:v>
                </c:pt>
                <c:pt idx="93357">
                  <c:v>240.1171875</c:v>
                </c:pt>
                <c:pt idx="93358">
                  <c:v>240.11979166666666</c:v>
                </c:pt>
                <c:pt idx="93359">
                  <c:v>240.12239583333334</c:v>
                </c:pt>
                <c:pt idx="93360">
                  <c:v>240.125</c:v>
                </c:pt>
                <c:pt idx="93361">
                  <c:v>240.12760416666666</c:v>
                </c:pt>
                <c:pt idx="93362">
                  <c:v>240.13020833333334</c:v>
                </c:pt>
                <c:pt idx="93363">
                  <c:v>240.1328125</c:v>
                </c:pt>
                <c:pt idx="93364">
                  <c:v>240.13541666666666</c:v>
                </c:pt>
                <c:pt idx="93365">
                  <c:v>240.13802083333334</c:v>
                </c:pt>
                <c:pt idx="93366">
                  <c:v>240.140625</c:v>
                </c:pt>
                <c:pt idx="93367">
                  <c:v>240.14322916666666</c:v>
                </c:pt>
                <c:pt idx="93368">
                  <c:v>240.14583333333334</c:v>
                </c:pt>
                <c:pt idx="93369">
                  <c:v>240.1484375</c:v>
                </c:pt>
                <c:pt idx="93370">
                  <c:v>240.15104166666666</c:v>
                </c:pt>
                <c:pt idx="93371">
                  <c:v>240.15364583333334</c:v>
                </c:pt>
                <c:pt idx="93372">
                  <c:v>240.15625</c:v>
                </c:pt>
                <c:pt idx="93373">
                  <c:v>240.15885416666666</c:v>
                </c:pt>
                <c:pt idx="93374">
                  <c:v>240.16145833333334</c:v>
                </c:pt>
                <c:pt idx="93375">
                  <c:v>240.1640625</c:v>
                </c:pt>
                <c:pt idx="93376">
                  <c:v>240.16666666666666</c:v>
                </c:pt>
                <c:pt idx="93377">
                  <c:v>240.16927083333334</c:v>
                </c:pt>
                <c:pt idx="93378">
                  <c:v>240.171875</c:v>
                </c:pt>
                <c:pt idx="93379">
                  <c:v>240.17447916666666</c:v>
                </c:pt>
                <c:pt idx="93380">
                  <c:v>240.17708333333334</c:v>
                </c:pt>
                <c:pt idx="93381">
                  <c:v>240.1796875</c:v>
                </c:pt>
                <c:pt idx="93382">
                  <c:v>240.18229166666666</c:v>
                </c:pt>
                <c:pt idx="93383">
                  <c:v>240.18489583333334</c:v>
                </c:pt>
                <c:pt idx="93384">
                  <c:v>240.1875</c:v>
                </c:pt>
                <c:pt idx="93385">
                  <c:v>240.19010416666666</c:v>
                </c:pt>
                <c:pt idx="93386">
                  <c:v>240.19270833333334</c:v>
                </c:pt>
                <c:pt idx="93387">
                  <c:v>240.1953125</c:v>
                </c:pt>
                <c:pt idx="93388">
                  <c:v>240.19791666666666</c:v>
                </c:pt>
                <c:pt idx="93389">
                  <c:v>240.20052083333334</c:v>
                </c:pt>
                <c:pt idx="93390">
                  <c:v>240.203125</c:v>
                </c:pt>
                <c:pt idx="93391">
                  <c:v>240.20572916666666</c:v>
                </c:pt>
                <c:pt idx="93392">
                  <c:v>240.20833333333334</c:v>
                </c:pt>
                <c:pt idx="93393">
                  <c:v>240.2109375</c:v>
                </c:pt>
                <c:pt idx="93394">
                  <c:v>240.21354166666666</c:v>
                </c:pt>
                <c:pt idx="93395">
                  <c:v>240.21614583333334</c:v>
                </c:pt>
                <c:pt idx="93396">
                  <c:v>240.21875</c:v>
                </c:pt>
                <c:pt idx="93397">
                  <c:v>240.22135416666666</c:v>
                </c:pt>
                <c:pt idx="93398">
                  <c:v>240.22395833333334</c:v>
                </c:pt>
                <c:pt idx="93399">
                  <c:v>240.2265625</c:v>
                </c:pt>
                <c:pt idx="93400">
                  <c:v>240.22916666666666</c:v>
                </c:pt>
                <c:pt idx="93401">
                  <c:v>240.23177083333334</c:v>
                </c:pt>
                <c:pt idx="93402">
                  <c:v>240.234375</c:v>
                </c:pt>
                <c:pt idx="93403">
                  <c:v>240.23697916666666</c:v>
                </c:pt>
                <c:pt idx="93404">
                  <c:v>240.23958333333334</c:v>
                </c:pt>
                <c:pt idx="93405">
                  <c:v>240.2421875</c:v>
                </c:pt>
                <c:pt idx="93406">
                  <c:v>240.24479166666666</c:v>
                </c:pt>
                <c:pt idx="93407">
                  <c:v>240.24739583333334</c:v>
                </c:pt>
                <c:pt idx="93408">
                  <c:v>240.25</c:v>
                </c:pt>
                <c:pt idx="93409">
                  <c:v>240.25260416666666</c:v>
                </c:pt>
                <c:pt idx="93410">
                  <c:v>240.25520833333334</c:v>
                </c:pt>
                <c:pt idx="93411">
                  <c:v>240.2578125</c:v>
                </c:pt>
                <c:pt idx="93412">
                  <c:v>240.26041666666666</c:v>
                </c:pt>
                <c:pt idx="93413">
                  <c:v>240.26302083333334</c:v>
                </c:pt>
                <c:pt idx="93414">
                  <c:v>240.265625</c:v>
                </c:pt>
                <c:pt idx="93415">
                  <c:v>240.26822916666666</c:v>
                </c:pt>
                <c:pt idx="93416">
                  <c:v>240.27083333333334</c:v>
                </c:pt>
                <c:pt idx="93417">
                  <c:v>240.2734375</c:v>
                </c:pt>
                <c:pt idx="93418">
                  <c:v>240.27604166666666</c:v>
                </c:pt>
                <c:pt idx="93419">
                  <c:v>240.27864583333334</c:v>
                </c:pt>
                <c:pt idx="93420">
                  <c:v>240.28125</c:v>
                </c:pt>
                <c:pt idx="93421">
                  <c:v>240.28385416666666</c:v>
                </c:pt>
                <c:pt idx="93422">
                  <c:v>240.28645833333334</c:v>
                </c:pt>
                <c:pt idx="93423">
                  <c:v>240.2890625</c:v>
                </c:pt>
                <c:pt idx="93424">
                  <c:v>240.29166666666666</c:v>
                </c:pt>
                <c:pt idx="93425">
                  <c:v>240.29427083333334</c:v>
                </c:pt>
                <c:pt idx="93426">
                  <c:v>240.296875</c:v>
                </c:pt>
                <c:pt idx="93427">
                  <c:v>240.29947916666666</c:v>
                </c:pt>
                <c:pt idx="93428">
                  <c:v>240.30208333333334</c:v>
                </c:pt>
                <c:pt idx="93429">
                  <c:v>240.3046875</c:v>
                </c:pt>
                <c:pt idx="93430">
                  <c:v>240.30729166666666</c:v>
                </c:pt>
                <c:pt idx="93431">
                  <c:v>240.30989583333334</c:v>
                </c:pt>
                <c:pt idx="93432">
                  <c:v>240.3125</c:v>
                </c:pt>
                <c:pt idx="93433">
                  <c:v>240.31510416666666</c:v>
                </c:pt>
                <c:pt idx="93434">
                  <c:v>240.31770833333334</c:v>
                </c:pt>
                <c:pt idx="93435">
                  <c:v>240.3203125</c:v>
                </c:pt>
                <c:pt idx="93436">
                  <c:v>240.32291666666666</c:v>
                </c:pt>
                <c:pt idx="93437">
                  <c:v>240.32552083333334</c:v>
                </c:pt>
                <c:pt idx="93438">
                  <c:v>240.328125</c:v>
                </c:pt>
                <c:pt idx="93439">
                  <c:v>240.33072916666666</c:v>
                </c:pt>
                <c:pt idx="93440">
                  <c:v>240.33333333333334</c:v>
                </c:pt>
                <c:pt idx="93441">
                  <c:v>240.3359375</c:v>
                </c:pt>
                <c:pt idx="93442">
                  <c:v>240.33854166666666</c:v>
                </c:pt>
                <c:pt idx="93443">
                  <c:v>240.34114583333334</c:v>
                </c:pt>
                <c:pt idx="93444">
                  <c:v>240.34375</c:v>
                </c:pt>
                <c:pt idx="93445">
                  <c:v>240.34635416666666</c:v>
                </c:pt>
                <c:pt idx="93446">
                  <c:v>240.34895833333334</c:v>
                </c:pt>
                <c:pt idx="93447">
                  <c:v>240.3515625</c:v>
                </c:pt>
                <c:pt idx="93448">
                  <c:v>240.35416666666666</c:v>
                </c:pt>
                <c:pt idx="93449">
                  <c:v>240.35677083333334</c:v>
                </c:pt>
                <c:pt idx="93450">
                  <c:v>240.359375</c:v>
                </c:pt>
                <c:pt idx="93451">
                  <c:v>240.36197916666666</c:v>
                </c:pt>
                <c:pt idx="93452">
                  <c:v>240.36458333333334</c:v>
                </c:pt>
                <c:pt idx="93453">
                  <c:v>240.3671875</c:v>
                </c:pt>
                <c:pt idx="93454">
                  <c:v>240.36979166666666</c:v>
                </c:pt>
                <c:pt idx="93455">
                  <c:v>240.37239583333334</c:v>
                </c:pt>
                <c:pt idx="93456">
                  <c:v>240.375</c:v>
                </c:pt>
                <c:pt idx="93457">
                  <c:v>240.37760416666666</c:v>
                </c:pt>
                <c:pt idx="93458">
                  <c:v>240.38020833333334</c:v>
                </c:pt>
                <c:pt idx="93459">
                  <c:v>240.3828125</c:v>
                </c:pt>
                <c:pt idx="93460">
                  <c:v>240.38541666666666</c:v>
                </c:pt>
                <c:pt idx="93461">
                  <c:v>240.38802083333334</c:v>
                </c:pt>
                <c:pt idx="93462">
                  <c:v>240.390625</c:v>
                </c:pt>
                <c:pt idx="93463">
                  <c:v>240.39322916666666</c:v>
                </c:pt>
                <c:pt idx="93464">
                  <c:v>240.39583333333334</c:v>
                </c:pt>
                <c:pt idx="93465">
                  <c:v>240.3984375</c:v>
                </c:pt>
                <c:pt idx="93466">
                  <c:v>240.40104166666666</c:v>
                </c:pt>
                <c:pt idx="93467">
                  <c:v>240.40364583333334</c:v>
                </c:pt>
                <c:pt idx="93468">
                  <c:v>240.40625</c:v>
                </c:pt>
                <c:pt idx="93469">
                  <c:v>240.40885416666666</c:v>
                </c:pt>
                <c:pt idx="93470">
                  <c:v>240.41145833333334</c:v>
                </c:pt>
                <c:pt idx="93471">
                  <c:v>240.4140625</c:v>
                </c:pt>
                <c:pt idx="93472">
                  <c:v>240.41666666666666</c:v>
                </c:pt>
                <c:pt idx="93473">
                  <c:v>240.41927083333334</c:v>
                </c:pt>
                <c:pt idx="93474">
                  <c:v>240.421875</c:v>
                </c:pt>
                <c:pt idx="93475">
                  <c:v>240.42447916666666</c:v>
                </c:pt>
                <c:pt idx="93476">
                  <c:v>240.42708333333334</c:v>
                </c:pt>
                <c:pt idx="93477">
                  <c:v>240.4296875</c:v>
                </c:pt>
                <c:pt idx="93478">
                  <c:v>240.43229166666666</c:v>
                </c:pt>
                <c:pt idx="93479">
                  <c:v>240.43489583333334</c:v>
                </c:pt>
                <c:pt idx="93480">
                  <c:v>240.4375</c:v>
                </c:pt>
                <c:pt idx="93481">
                  <c:v>240.44010416666666</c:v>
                </c:pt>
                <c:pt idx="93482">
                  <c:v>240.44270833333334</c:v>
                </c:pt>
                <c:pt idx="93483">
                  <c:v>240.4453125</c:v>
                </c:pt>
                <c:pt idx="93484">
                  <c:v>240.44791666666666</c:v>
                </c:pt>
                <c:pt idx="93485">
                  <c:v>240.45052083333334</c:v>
                </c:pt>
                <c:pt idx="93486">
                  <c:v>240.453125</c:v>
                </c:pt>
                <c:pt idx="93487">
                  <c:v>240.45572916666666</c:v>
                </c:pt>
                <c:pt idx="93488">
                  <c:v>240.45833333333334</c:v>
                </c:pt>
                <c:pt idx="93489">
                  <c:v>240.4609375</c:v>
                </c:pt>
                <c:pt idx="93490">
                  <c:v>240.46354166666666</c:v>
                </c:pt>
                <c:pt idx="93491">
                  <c:v>240.46614583333334</c:v>
                </c:pt>
                <c:pt idx="93492">
                  <c:v>240.46875</c:v>
                </c:pt>
                <c:pt idx="93493">
                  <c:v>240.47135416666666</c:v>
                </c:pt>
                <c:pt idx="93494">
                  <c:v>240.47395833333334</c:v>
                </c:pt>
                <c:pt idx="93495">
                  <c:v>240.4765625</c:v>
                </c:pt>
                <c:pt idx="93496">
                  <c:v>240.47916666666666</c:v>
                </c:pt>
                <c:pt idx="93497">
                  <c:v>240.48177083333334</c:v>
                </c:pt>
                <c:pt idx="93498">
                  <c:v>240.484375</c:v>
                </c:pt>
                <c:pt idx="93499">
                  <c:v>240.48697916666666</c:v>
                </c:pt>
                <c:pt idx="93500">
                  <c:v>240.48958333333334</c:v>
                </c:pt>
                <c:pt idx="93501">
                  <c:v>240.4921875</c:v>
                </c:pt>
                <c:pt idx="93502">
                  <c:v>240.49479166666666</c:v>
                </c:pt>
                <c:pt idx="93503">
                  <c:v>240.49739583333334</c:v>
                </c:pt>
                <c:pt idx="93504">
                  <c:v>240.5</c:v>
                </c:pt>
                <c:pt idx="93505">
                  <c:v>240.50260416666666</c:v>
                </c:pt>
                <c:pt idx="93506">
                  <c:v>240.50520833333334</c:v>
                </c:pt>
                <c:pt idx="93507">
                  <c:v>240.5078125</c:v>
                </c:pt>
                <c:pt idx="93508">
                  <c:v>240.51041666666666</c:v>
                </c:pt>
                <c:pt idx="93509">
                  <c:v>240.51302083333334</c:v>
                </c:pt>
                <c:pt idx="93510">
                  <c:v>240.515625</c:v>
                </c:pt>
                <c:pt idx="93511">
                  <c:v>240.51822916666666</c:v>
                </c:pt>
                <c:pt idx="93512">
                  <c:v>240.52083333333334</c:v>
                </c:pt>
                <c:pt idx="93513">
                  <c:v>240.5234375</c:v>
                </c:pt>
                <c:pt idx="93514">
                  <c:v>240.52604166666666</c:v>
                </c:pt>
                <c:pt idx="93515">
                  <c:v>240.52864583333334</c:v>
                </c:pt>
                <c:pt idx="93516">
                  <c:v>240.53125</c:v>
                </c:pt>
                <c:pt idx="93517">
                  <c:v>240.53385416666666</c:v>
                </c:pt>
                <c:pt idx="93518">
                  <c:v>240.53645833333334</c:v>
                </c:pt>
                <c:pt idx="93519">
                  <c:v>240.5390625</c:v>
                </c:pt>
                <c:pt idx="93520">
                  <c:v>240.54166666666666</c:v>
                </c:pt>
                <c:pt idx="93521">
                  <c:v>240.54427083333334</c:v>
                </c:pt>
                <c:pt idx="93522">
                  <c:v>240.546875</c:v>
                </c:pt>
                <c:pt idx="93523">
                  <c:v>240.54947916666666</c:v>
                </c:pt>
                <c:pt idx="93524">
                  <c:v>240.55208333333334</c:v>
                </c:pt>
                <c:pt idx="93525">
                  <c:v>240.5546875</c:v>
                </c:pt>
                <c:pt idx="93526">
                  <c:v>240.55729166666666</c:v>
                </c:pt>
                <c:pt idx="93527">
                  <c:v>240.55989583333334</c:v>
                </c:pt>
                <c:pt idx="93528">
                  <c:v>240.5625</c:v>
                </c:pt>
                <c:pt idx="93529">
                  <c:v>240.56510416666666</c:v>
                </c:pt>
                <c:pt idx="93530">
                  <c:v>240.56770833333334</c:v>
                </c:pt>
                <c:pt idx="93531">
                  <c:v>240.5703125</c:v>
                </c:pt>
                <c:pt idx="93532">
                  <c:v>240.57291666666666</c:v>
                </c:pt>
                <c:pt idx="93533">
                  <c:v>240.57552083333334</c:v>
                </c:pt>
                <c:pt idx="93534">
                  <c:v>240.578125</c:v>
                </c:pt>
                <c:pt idx="93535">
                  <c:v>240.58072916666666</c:v>
                </c:pt>
                <c:pt idx="93536">
                  <c:v>240.58333333333334</c:v>
                </c:pt>
                <c:pt idx="93537">
                  <c:v>240.5859375</c:v>
                </c:pt>
                <c:pt idx="93538">
                  <c:v>240.58854166666666</c:v>
                </c:pt>
                <c:pt idx="93539">
                  <c:v>240.59114583333334</c:v>
                </c:pt>
                <c:pt idx="93540">
                  <c:v>240.59375</c:v>
                </c:pt>
                <c:pt idx="93541">
                  <c:v>240.59635416666666</c:v>
                </c:pt>
                <c:pt idx="93542">
                  <c:v>240.59895833333334</c:v>
                </c:pt>
                <c:pt idx="93543">
                  <c:v>240.6015625</c:v>
                </c:pt>
                <c:pt idx="93544">
                  <c:v>240.60416666666666</c:v>
                </c:pt>
                <c:pt idx="93545">
                  <c:v>240.60677083333334</c:v>
                </c:pt>
                <c:pt idx="93546">
                  <c:v>240.609375</c:v>
                </c:pt>
                <c:pt idx="93547">
                  <c:v>240.61197916666666</c:v>
                </c:pt>
                <c:pt idx="93548">
                  <c:v>240.61458333333334</c:v>
                </c:pt>
                <c:pt idx="93549">
                  <c:v>240.6171875</c:v>
                </c:pt>
                <c:pt idx="93550">
                  <c:v>240.61979166666666</c:v>
                </c:pt>
                <c:pt idx="93551">
                  <c:v>240.62239583333334</c:v>
                </c:pt>
                <c:pt idx="93552">
                  <c:v>240.625</c:v>
                </c:pt>
                <c:pt idx="93553">
                  <c:v>240.62760416666666</c:v>
                </c:pt>
                <c:pt idx="93554">
                  <c:v>240.63020833333334</c:v>
                </c:pt>
                <c:pt idx="93555">
                  <c:v>240.6328125</c:v>
                </c:pt>
                <c:pt idx="93556">
                  <c:v>240.63541666666666</c:v>
                </c:pt>
                <c:pt idx="93557">
                  <c:v>240.63802083333334</c:v>
                </c:pt>
                <c:pt idx="93558">
                  <c:v>240.640625</c:v>
                </c:pt>
                <c:pt idx="93559">
                  <c:v>240.64322916666666</c:v>
                </c:pt>
                <c:pt idx="93560">
                  <c:v>240.64583333333334</c:v>
                </c:pt>
                <c:pt idx="93561">
                  <c:v>240.6484375</c:v>
                </c:pt>
                <c:pt idx="93562">
                  <c:v>240.65104166666666</c:v>
                </c:pt>
                <c:pt idx="93563">
                  <c:v>240.65364583333334</c:v>
                </c:pt>
                <c:pt idx="93564">
                  <c:v>240.65625</c:v>
                </c:pt>
                <c:pt idx="93565">
                  <c:v>240.65885416666666</c:v>
                </c:pt>
                <c:pt idx="93566">
                  <c:v>240.66145833333334</c:v>
                </c:pt>
                <c:pt idx="93567">
                  <c:v>240.6640625</c:v>
                </c:pt>
                <c:pt idx="93568">
                  <c:v>240.66666666666666</c:v>
                </c:pt>
                <c:pt idx="93569">
                  <c:v>240.66927083333334</c:v>
                </c:pt>
                <c:pt idx="93570">
                  <c:v>240.671875</c:v>
                </c:pt>
                <c:pt idx="93571">
                  <c:v>240.67447916666666</c:v>
                </c:pt>
                <c:pt idx="93572">
                  <c:v>240.67708333333334</c:v>
                </c:pt>
                <c:pt idx="93573">
                  <c:v>240.6796875</c:v>
                </c:pt>
                <c:pt idx="93574">
                  <c:v>240.68229166666666</c:v>
                </c:pt>
                <c:pt idx="93575">
                  <c:v>240.68489583333334</c:v>
                </c:pt>
                <c:pt idx="93576">
                  <c:v>240.6875</c:v>
                </c:pt>
                <c:pt idx="93577">
                  <c:v>240.69010416666666</c:v>
                </c:pt>
                <c:pt idx="93578">
                  <c:v>240.69270833333334</c:v>
                </c:pt>
                <c:pt idx="93579">
                  <c:v>240.6953125</c:v>
                </c:pt>
                <c:pt idx="93580">
                  <c:v>240.69791666666666</c:v>
                </c:pt>
                <c:pt idx="93581">
                  <c:v>240.70052083333334</c:v>
                </c:pt>
                <c:pt idx="93582">
                  <c:v>240.703125</c:v>
                </c:pt>
                <c:pt idx="93583">
                  <c:v>240.70572916666666</c:v>
                </c:pt>
                <c:pt idx="93584">
                  <c:v>240.70833333333334</c:v>
                </c:pt>
                <c:pt idx="93585">
                  <c:v>240.7109375</c:v>
                </c:pt>
                <c:pt idx="93586">
                  <c:v>240.71354166666666</c:v>
                </c:pt>
                <c:pt idx="93587">
                  <c:v>240.71614583333334</c:v>
                </c:pt>
                <c:pt idx="93588">
                  <c:v>240.71875</c:v>
                </c:pt>
                <c:pt idx="93589">
                  <c:v>240.72135416666666</c:v>
                </c:pt>
                <c:pt idx="93590">
                  <c:v>240.72395833333334</c:v>
                </c:pt>
                <c:pt idx="93591">
                  <c:v>240.7265625</c:v>
                </c:pt>
                <c:pt idx="93592">
                  <c:v>240.72916666666666</c:v>
                </c:pt>
                <c:pt idx="93593">
                  <c:v>240.73177083333334</c:v>
                </c:pt>
                <c:pt idx="93594">
                  <c:v>240.734375</c:v>
                </c:pt>
                <c:pt idx="93595">
                  <c:v>240.73697916666666</c:v>
                </c:pt>
                <c:pt idx="93596">
                  <c:v>240.73958333333334</c:v>
                </c:pt>
                <c:pt idx="93597">
                  <c:v>240.7421875</c:v>
                </c:pt>
                <c:pt idx="93598">
                  <c:v>240.74479166666666</c:v>
                </c:pt>
                <c:pt idx="93599">
                  <c:v>240.74739583333334</c:v>
                </c:pt>
                <c:pt idx="93600">
                  <c:v>240.75</c:v>
                </c:pt>
                <c:pt idx="93601">
                  <c:v>240.75260416666666</c:v>
                </c:pt>
                <c:pt idx="93602">
                  <c:v>240.75520833333334</c:v>
                </c:pt>
                <c:pt idx="93603">
                  <c:v>240.7578125</c:v>
                </c:pt>
                <c:pt idx="93604">
                  <c:v>240.76041666666666</c:v>
                </c:pt>
                <c:pt idx="93605">
                  <c:v>240.76302083333334</c:v>
                </c:pt>
                <c:pt idx="93606">
                  <c:v>240.765625</c:v>
                </c:pt>
                <c:pt idx="93607">
                  <c:v>240.76822916666666</c:v>
                </c:pt>
                <c:pt idx="93608">
                  <c:v>240.77083333333334</c:v>
                </c:pt>
                <c:pt idx="93609">
                  <c:v>240.7734375</c:v>
                </c:pt>
                <c:pt idx="93610">
                  <c:v>240.77604166666666</c:v>
                </c:pt>
                <c:pt idx="93611">
                  <c:v>240.77864583333334</c:v>
                </c:pt>
                <c:pt idx="93612">
                  <c:v>240.78125</c:v>
                </c:pt>
                <c:pt idx="93613">
                  <c:v>240.78385416666666</c:v>
                </c:pt>
                <c:pt idx="93614">
                  <c:v>240.78645833333334</c:v>
                </c:pt>
                <c:pt idx="93615">
                  <c:v>240.7890625</c:v>
                </c:pt>
                <c:pt idx="93616">
                  <c:v>240.79166666666666</c:v>
                </c:pt>
                <c:pt idx="93617">
                  <c:v>240.79427083333334</c:v>
                </c:pt>
                <c:pt idx="93618">
                  <c:v>240.796875</c:v>
                </c:pt>
                <c:pt idx="93619">
                  <c:v>240.79947916666666</c:v>
                </c:pt>
                <c:pt idx="93620">
                  <c:v>240.80208333333334</c:v>
                </c:pt>
                <c:pt idx="93621">
                  <c:v>240.8046875</c:v>
                </c:pt>
                <c:pt idx="93622">
                  <c:v>240.80729166666666</c:v>
                </c:pt>
                <c:pt idx="93623">
                  <c:v>240.80989583333334</c:v>
                </c:pt>
                <c:pt idx="93624">
                  <c:v>240.8125</c:v>
                </c:pt>
                <c:pt idx="93625">
                  <c:v>240.81510416666666</c:v>
                </c:pt>
                <c:pt idx="93626">
                  <c:v>240.81770833333334</c:v>
                </c:pt>
                <c:pt idx="93627">
                  <c:v>240.8203125</c:v>
                </c:pt>
                <c:pt idx="93628">
                  <c:v>240.82291666666666</c:v>
                </c:pt>
                <c:pt idx="93629">
                  <c:v>240.82552083333334</c:v>
                </c:pt>
                <c:pt idx="93630">
                  <c:v>240.828125</c:v>
                </c:pt>
                <c:pt idx="93631">
                  <c:v>240.83072916666666</c:v>
                </c:pt>
                <c:pt idx="93632">
                  <c:v>240.83333333333334</c:v>
                </c:pt>
                <c:pt idx="93633">
                  <c:v>240.8359375</c:v>
                </c:pt>
                <c:pt idx="93634">
                  <c:v>240.83854166666666</c:v>
                </c:pt>
                <c:pt idx="93635">
                  <c:v>240.84114583333334</c:v>
                </c:pt>
                <c:pt idx="93636">
                  <c:v>240.84375</c:v>
                </c:pt>
                <c:pt idx="93637">
                  <c:v>240.84635416666666</c:v>
                </c:pt>
                <c:pt idx="93638">
                  <c:v>240.84895833333334</c:v>
                </c:pt>
                <c:pt idx="93639">
                  <c:v>240.8515625</c:v>
                </c:pt>
                <c:pt idx="93640">
                  <c:v>240.85416666666666</c:v>
                </c:pt>
                <c:pt idx="93641">
                  <c:v>240.85677083333334</c:v>
                </c:pt>
                <c:pt idx="93642">
                  <c:v>240.859375</c:v>
                </c:pt>
                <c:pt idx="93643">
                  <c:v>240.86197916666666</c:v>
                </c:pt>
                <c:pt idx="93644">
                  <c:v>240.86458333333334</c:v>
                </c:pt>
                <c:pt idx="93645">
                  <c:v>240.8671875</c:v>
                </c:pt>
                <c:pt idx="93646">
                  <c:v>240.86979166666666</c:v>
                </c:pt>
                <c:pt idx="93647">
                  <c:v>240.87239583333334</c:v>
                </c:pt>
                <c:pt idx="93648">
                  <c:v>240.875</c:v>
                </c:pt>
                <c:pt idx="93649">
                  <c:v>240.87760416666666</c:v>
                </c:pt>
                <c:pt idx="93650">
                  <c:v>240.88020833333334</c:v>
                </c:pt>
                <c:pt idx="93651">
                  <c:v>240.8828125</c:v>
                </c:pt>
                <c:pt idx="93652">
                  <c:v>240.88541666666666</c:v>
                </c:pt>
                <c:pt idx="93653">
                  <c:v>240.88802083333334</c:v>
                </c:pt>
                <c:pt idx="93654">
                  <c:v>240.890625</c:v>
                </c:pt>
                <c:pt idx="93655">
                  <c:v>240.89322916666666</c:v>
                </c:pt>
                <c:pt idx="93656">
                  <c:v>240.89583333333334</c:v>
                </c:pt>
                <c:pt idx="93657">
                  <c:v>240.8984375</c:v>
                </c:pt>
                <c:pt idx="93658">
                  <c:v>240.90104166666666</c:v>
                </c:pt>
                <c:pt idx="93659">
                  <c:v>240.90364583333334</c:v>
                </c:pt>
                <c:pt idx="93660">
                  <c:v>240.90625</c:v>
                </c:pt>
                <c:pt idx="93661">
                  <c:v>240.90885416666666</c:v>
                </c:pt>
                <c:pt idx="93662">
                  <c:v>240.91145833333334</c:v>
                </c:pt>
                <c:pt idx="93663">
                  <c:v>240.9140625</c:v>
                </c:pt>
                <c:pt idx="93664">
                  <c:v>240.91666666666666</c:v>
                </c:pt>
                <c:pt idx="93665">
                  <c:v>240.91927083333334</c:v>
                </c:pt>
                <c:pt idx="93666">
                  <c:v>240.921875</c:v>
                </c:pt>
                <c:pt idx="93667">
                  <c:v>240.92447916666666</c:v>
                </c:pt>
                <c:pt idx="93668">
                  <c:v>240.92708333333334</c:v>
                </c:pt>
                <c:pt idx="93669">
                  <c:v>240.9296875</c:v>
                </c:pt>
                <c:pt idx="93670">
                  <c:v>240.93229166666666</c:v>
                </c:pt>
                <c:pt idx="93671">
                  <c:v>240.93489583333334</c:v>
                </c:pt>
                <c:pt idx="93672">
                  <c:v>240.9375</c:v>
                </c:pt>
                <c:pt idx="93673">
                  <c:v>240.94010416666666</c:v>
                </c:pt>
                <c:pt idx="93674">
                  <c:v>240.94270833333334</c:v>
                </c:pt>
                <c:pt idx="93675">
                  <c:v>240.9453125</c:v>
                </c:pt>
                <c:pt idx="93676">
                  <c:v>240.94791666666666</c:v>
                </c:pt>
                <c:pt idx="93677">
                  <c:v>240.95052083333334</c:v>
                </c:pt>
                <c:pt idx="93678">
                  <c:v>240.953125</c:v>
                </c:pt>
                <c:pt idx="93679">
                  <c:v>240.95572916666666</c:v>
                </c:pt>
                <c:pt idx="93680">
                  <c:v>240.95833333333334</c:v>
                </c:pt>
                <c:pt idx="93681">
                  <c:v>240.9609375</c:v>
                </c:pt>
                <c:pt idx="93682">
                  <c:v>240.96354166666666</c:v>
                </c:pt>
                <c:pt idx="93683">
                  <c:v>240.96614583333334</c:v>
                </c:pt>
                <c:pt idx="93684">
                  <c:v>240.96875</c:v>
                </c:pt>
                <c:pt idx="93685">
                  <c:v>240.97135416666666</c:v>
                </c:pt>
                <c:pt idx="93686">
                  <c:v>240.97395833333334</c:v>
                </c:pt>
                <c:pt idx="93687">
                  <c:v>240.9765625</c:v>
                </c:pt>
                <c:pt idx="93688">
                  <c:v>240.97916666666666</c:v>
                </c:pt>
                <c:pt idx="93689">
                  <c:v>240.98177083333334</c:v>
                </c:pt>
                <c:pt idx="93690">
                  <c:v>240.984375</c:v>
                </c:pt>
                <c:pt idx="93691">
                  <c:v>240.98697916666666</c:v>
                </c:pt>
                <c:pt idx="93692">
                  <c:v>240.98958333333334</c:v>
                </c:pt>
                <c:pt idx="93693">
                  <c:v>240.9921875</c:v>
                </c:pt>
                <c:pt idx="93694">
                  <c:v>240.99479166666666</c:v>
                </c:pt>
                <c:pt idx="93695">
                  <c:v>240.99739583333334</c:v>
                </c:pt>
                <c:pt idx="93696">
                  <c:v>241</c:v>
                </c:pt>
                <c:pt idx="93697">
                  <c:v>241.00260416666666</c:v>
                </c:pt>
                <c:pt idx="93698">
                  <c:v>241.00520833333334</c:v>
                </c:pt>
                <c:pt idx="93699">
                  <c:v>241.0078125</c:v>
                </c:pt>
                <c:pt idx="93700">
                  <c:v>241.01041666666666</c:v>
                </c:pt>
                <c:pt idx="93701">
                  <c:v>241.01302083333334</c:v>
                </c:pt>
                <c:pt idx="93702">
                  <c:v>241.015625</c:v>
                </c:pt>
                <c:pt idx="93703">
                  <c:v>241.01822916666666</c:v>
                </c:pt>
                <c:pt idx="93704">
                  <c:v>241.02083333333334</c:v>
                </c:pt>
                <c:pt idx="93705">
                  <c:v>241.0234375</c:v>
                </c:pt>
                <c:pt idx="93706">
                  <c:v>241.02604166666666</c:v>
                </c:pt>
                <c:pt idx="93707">
                  <c:v>241.02864583333334</c:v>
                </c:pt>
                <c:pt idx="93708">
                  <c:v>241.03125</c:v>
                </c:pt>
                <c:pt idx="93709">
                  <c:v>241.03385416666666</c:v>
                </c:pt>
                <c:pt idx="93710">
                  <c:v>241.03645833333334</c:v>
                </c:pt>
                <c:pt idx="93711">
                  <c:v>241.0390625</c:v>
                </c:pt>
                <c:pt idx="93712">
                  <c:v>241.04166666666666</c:v>
                </c:pt>
                <c:pt idx="93713">
                  <c:v>241.04427083333334</c:v>
                </c:pt>
                <c:pt idx="93714">
                  <c:v>241.046875</c:v>
                </c:pt>
                <c:pt idx="93715">
                  <c:v>241.04947916666666</c:v>
                </c:pt>
                <c:pt idx="93716">
                  <c:v>241.05208333333334</c:v>
                </c:pt>
                <c:pt idx="93717">
                  <c:v>241.0546875</c:v>
                </c:pt>
                <c:pt idx="93718">
                  <c:v>241.05729166666666</c:v>
                </c:pt>
                <c:pt idx="93719">
                  <c:v>241.05989583333334</c:v>
                </c:pt>
                <c:pt idx="93720">
                  <c:v>241.0625</c:v>
                </c:pt>
                <c:pt idx="93721">
                  <c:v>241.06510416666666</c:v>
                </c:pt>
                <c:pt idx="93722">
                  <c:v>241.06770833333334</c:v>
                </c:pt>
                <c:pt idx="93723">
                  <c:v>241.0703125</c:v>
                </c:pt>
                <c:pt idx="93724">
                  <c:v>241.07291666666666</c:v>
                </c:pt>
                <c:pt idx="93725">
                  <c:v>241.07552083333334</c:v>
                </c:pt>
                <c:pt idx="93726">
                  <c:v>241.078125</c:v>
                </c:pt>
                <c:pt idx="93727">
                  <c:v>241.08072916666666</c:v>
                </c:pt>
                <c:pt idx="93728">
                  <c:v>241.08333333333334</c:v>
                </c:pt>
                <c:pt idx="93729">
                  <c:v>241.0859375</c:v>
                </c:pt>
                <c:pt idx="93730">
                  <c:v>241.08854166666666</c:v>
                </c:pt>
                <c:pt idx="93731">
                  <c:v>241.09114583333334</c:v>
                </c:pt>
                <c:pt idx="93732">
                  <c:v>241.09375</c:v>
                </c:pt>
                <c:pt idx="93733">
                  <c:v>241.09635416666666</c:v>
                </c:pt>
                <c:pt idx="93734">
                  <c:v>241.09895833333334</c:v>
                </c:pt>
                <c:pt idx="93735">
                  <c:v>241.1015625</c:v>
                </c:pt>
                <c:pt idx="93736">
                  <c:v>241.10416666666666</c:v>
                </c:pt>
                <c:pt idx="93737">
                  <c:v>241.10677083333334</c:v>
                </c:pt>
                <c:pt idx="93738">
                  <c:v>241.109375</c:v>
                </c:pt>
                <c:pt idx="93739">
                  <c:v>241.11197916666666</c:v>
                </c:pt>
                <c:pt idx="93740">
                  <c:v>241.11458333333334</c:v>
                </c:pt>
                <c:pt idx="93741">
                  <c:v>241.1171875</c:v>
                </c:pt>
                <c:pt idx="93742">
                  <c:v>241.11979166666666</c:v>
                </c:pt>
                <c:pt idx="93743">
                  <c:v>241.12239583333334</c:v>
                </c:pt>
                <c:pt idx="93744">
                  <c:v>241.125</c:v>
                </c:pt>
                <c:pt idx="93745">
                  <c:v>241.12760416666666</c:v>
                </c:pt>
                <c:pt idx="93746">
                  <c:v>241.13020833333334</c:v>
                </c:pt>
                <c:pt idx="93747">
                  <c:v>241.1328125</c:v>
                </c:pt>
                <c:pt idx="93748">
                  <c:v>241.13541666666666</c:v>
                </c:pt>
                <c:pt idx="93749">
                  <c:v>241.13802083333334</c:v>
                </c:pt>
                <c:pt idx="93750">
                  <c:v>241.140625</c:v>
                </c:pt>
                <c:pt idx="93751">
                  <c:v>241.14322916666666</c:v>
                </c:pt>
                <c:pt idx="93752">
                  <c:v>241.14583333333334</c:v>
                </c:pt>
                <c:pt idx="93753">
                  <c:v>241.1484375</c:v>
                </c:pt>
                <c:pt idx="93754">
                  <c:v>241.15104166666666</c:v>
                </c:pt>
                <c:pt idx="93755">
                  <c:v>241.15364583333334</c:v>
                </c:pt>
                <c:pt idx="93756">
                  <c:v>241.15625</c:v>
                </c:pt>
                <c:pt idx="93757">
                  <c:v>241.15885416666666</c:v>
                </c:pt>
                <c:pt idx="93758">
                  <c:v>241.16145833333334</c:v>
                </c:pt>
                <c:pt idx="93759">
                  <c:v>241.1640625</c:v>
                </c:pt>
                <c:pt idx="93760">
                  <c:v>241.16666666666666</c:v>
                </c:pt>
                <c:pt idx="93761">
                  <c:v>241.16927083333334</c:v>
                </c:pt>
                <c:pt idx="93762">
                  <c:v>241.171875</c:v>
                </c:pt>
                <c:pt idx="93763">
                  <c:v>241.17447916666666</c:v>
                </c:pt>
                <c:pt idx="93764">
                  <c:v>241.17708333333334</c:v>
                </c:pt>
                <c:pt idx="93765">
                  <c:v>241.1796875</c:v>
                </c:pt>
                <c:pt idx="93766">
                  <c:v>241.18229166666666</c:v>
                </c:pt>
                <c:pt idx="93767">
                  <c:v>241.18489583333334</c:v>
                </c:pt>
                <c:pt idx="93768">
                  <c:v>241.1875</c:v>
                </c:pt>
                <c:pt idx="93769">
                  <c:v>241.19010416666666</c:v>
                </c:pt>
                <c:pt idx="93770">
                  <c:v>241.19270833333334</c:v>
                </c:pt>
                <c:pt idx="93771">
                  <c:v>241.1953125</c:v>
                </c:pt>
                <c:pt idx="93772">
                  <c:v>241.19791666666666</c:v>
                </c:pt>
                <c:pt idx="93773">
                  <c:v>241.20052083333334</c:v>
                </c:pt>
                <c:pt idx="93774">
                  <c:v>241.203125</c:v>
                </c:pt>
                <c:pt idx="93775">
                  <c:v>241.20572916666666</c:v>
                </c:pt>
                <c:pt idx="93776">
                  <c:v>241.20833333333334</c:v>
                </c:pt>
                <c:pt idx="93777">
                  <c:v>241.2109375</c:v>
                </c:pt>
                <c:pt idx="93778">
                  <c:v>241.21354166666666</c:v>
                </c:pt>
                <c:pt idx="93779">
                  <c:v>241.21614583333334</c:v>
                </c:pt>
                <c:pt idx="93780">
                  <c:v>241.21875</c:v>
                </c:pt>
                <c:pt idx="93781">
                  <c:v>241.22135416666666</c:v>
                </c:pt>
                <c:pt idx="93782">
                  <c:v>241.22395833333334</c:v>
                </c:pt>
                <c:pt idx="93783">
                  <c:v>241.2265625</c:v>
                </c:pt>
                <c:pt idx="93784">
                  <c:v>241.22916666666666</c:v>
                </c:pt>
                <c:pt idx="93785">
                  <c:v>241.23177083333334</c:v>
                </c:pt>
                <c:pt idx="93786">
                  <c:v>241.234375</c:v>
                </c:pt>
                <c:pt idx="93787">
                  <c:v>241.23697916666666</c:v>
                </c:pt>
                <c:pt idx="93788">
                  <c:v>241.23958333333334</c:v>
                </c:pt>
                <c:pt idx="93789">
                  <c:v>241.2421875</c:v>
                </c:pt>
                <c:pt idx="93790">
                  <c:v>241.24479166666666</c:v>
                </c:pt>
                <c:pt idx="93791">
                  <c:v>241.24739583333334</c:v>
                </c:pt>
                <c:pt idx="93792">
                  <c:v>241.25</c:v>
                </c:pt>
                <c:pt idx="93793">
                  <c:v>241.25260416666666</c:v>
                </c:pt>
                <c:pt idx="93794">
                  <c:v>241.25520833333334</c:v>
                </c:pt>
                <c:pt idx="93795">
                  <c:v>241.2578125</c:v>
                </c:pt>
                <c:pt idx="93796">
                  <c:v>241.26041666666666</c:v>
                </c:pt>
                <c:pt idx="93797">
                  <c:v>241.26302083333334</c:v>
                </c:pt>
                <c:pt idx="93798">
                  <c:v>241.265625</c:v>
                </c:pt>
                <c:pt idx="93799">
                  <c:v>241.26822916666666</c:v>
                </c:pt>
                <c:pt idx="93800">
                  <c:v>241.27083333333334</c:v>
                </c:pt>
                <c:pt idx="93801">
                  <c:v>241.2734375</c:v>
                </c:pt>
                <c:pt idx="93802">
                  <c:v>241.27604166666666</c:v>
                </c:pt>
                <c:pt idx="93803">
                  <c:v>241.27864583333334</c:v>
                </c:pt>
                <c:pt idx="93804">
                  <c:v>241.28125</c:v>
                </c:pt>
                <c:pt idx="93805">
                  <c:v>241.28385416666666</c:v>
                </c:pt>
                <c:pt idx="93806">
                  <c:v>241.28645833333334</c:v>
                </c:pt>
                <c:pt idx="93807">
                  <c:v>241.2890625</c:v>
                </c:pt>
                <c:pt idx="93808">
                  <c:v>241.29166666666666</c:v>
                </c:pt>
                <c:pt idx="93809">
                  <c:v>241.29427083333334</c:v>
                </c:pt>
                <c:pt idx="93810">
                  <c:v>241.296875</c:v>
                </c:pt>
                <c:pt idx="93811">
                  <c:v>241.29947916666666</c:v>
                </c:pt>
                <c:pt idx="93812">
                  <c:v>241.30208333333334</c:v>
                </c:pt>
                <c:pt idx="93813">
                  <c:v>241.3046875</c:v>
                </c:pt>
                <c:pt idx="93814">
                  <c:v>241.30729166666666</c:v>
                </c:pt>
                <c:pt idx="93815">
                  <c:v>241.30989583333334</c:v>
                </c:pt>
                <c:pt idx="93816">
                  <c:v>241.3125</c:v>
                </c:pt>
                <c:pt idx="93817">
                  <c:v>241.31510416666666</c:v>
                </c:pt>
                <c:pt idx="93818">
                  <c:v>241.31770833333334</c:v>
                </c:pt>
                <c:pt idx="93819">
                  <c:v>241.3203125</c:v>
                </c:pt>
                <c:pt idx="93820">
                  <c:v>241.32291666666666</c:v>
                </c:pt>
                <c:pt idx="93821">
                  <c:v>241.32552083333334</c:v>
                </c:pt>
                <c:pt idx="93822">
                  <c:v>241.328125</c:v>
                </c:pt>
                <c:pt idx="93823">
                  <c:v>241.33072916666666</c:v>
                </c:pt>
                <c:pt idx="93824">
                  <c:v>241.33333333333334</c:v>
                </c:pt>
                <c:pt idx="93825">
                  <c:v>241.3359375</c:v>
                </c:pt>
                <c:pt idx="93826">
                  <c:v>241.33854166666666</c:v>
                </c:pt>
                <c:pt idx="93827">
                  <c:v>241.34114583333334</c:v>
                </c:pt>
                <c:pt idx="93828">
                  <c:v>241.34375</c:v>
                </c:pt>
                <c:pt idx="93829">
                  <c:v>241.34635416666666</c:v>
                </c:pt>
                <c:pt idx="93830">
                  <c:v>241.34895833333334</c:v>
                </c:pt>
                <c:pt idx="93831">
                  <c:v>241.3515625</c:v>
                </c:pt>
                <c:pt idx="93832">
                  <c:v>241.35416666666666</c:v>
                </c:pt>
                <c:pt idx="93833">
                  <c:v>241.35677083333334</c:v>
                </c:pt>
                <c:pt idx="93834">
                  <c:v>241.359375</c:v>
                </c:pt>
                <c:pt idx="93835">
                  <c:v>241.36197916666666</c:v>
                </c:pt>
                <c:pt idx="93836">
                  <c:v>241.36458333333334</c:v>
                </c:pt>
                <c:pt idx="93837">
                  <c:v>241.3671875</c:v>
                </c:pt>
                <c:pt idx="93838">
                  <c:v>241.36979166666666</c:v>
                </c:pt>
                <c:pt idx="93839">
                  <c:v>241.37239583333334</c:v>
                </c:pt>
                <c:pt idx="93840">
                  <c:v>241.375</c:v>
                </c:pt>
                <c:pt idx="93841">
                  <c:v>241.37760416666666</c:v>
                </c:pt>
                <c:pt idx="93842">
                  <c:v>241.38020833333334</c:v>
                </c:pt>
                <c:pt idx="93843">
                  <c:v>241.3828125</c:v>
                </c:pt>
                <c:pt idx="93844">
                  <c:v>241.38541666666666</c:v>
                </c:pt>
                <c:pt idx="93845">
                  <c:v>241.38802083333334</c:v>
                </c:pt>
                <c:pt idx="93846">
                  <c:v>241.390625</c:v>
                </c:pt>
                <c:pt idx="93847">
                  <c:v>241.39322916666666</c:v>
                </c:pt>
                <c:pt idx="93848">
                  <c:v>241.39583333333334</c:v>
                </c:pt>
                <c:pt idx="93849">
                  <c:v>241.3984375</c:v>
                </c:pt>
                <c:pt idx="93850">
                  <c:v>241.40104166666666</c:v>
                </c:pt>
                <c:pt idx="93851">
                  <c:v>241.40364583333334</c:v>
                </c:pt>
                <c:pt idx="93852">
                  <c:v>241.40625</c:v>
                </c:pt>
                <c:pt idx="93853">
                  <c:v>241.40885416666666</c:v>
                </c:pt>
                <c:pt idx="93854">
                  <c:v>241.41145833333334</c:v>
                </c:pt>
                <c:pt idx="93855">
                  <c:v>241.4140625</c:v>
                </c:pt>
                <c:pt idx="93856">
                  <c:v>241.41666666666666</c:v>
                </c:pt>
                <c:pt idx="93857">
                  <c:v>241.41927083333334</c:v>
                </c:pt>
                <c:pt idx="93858">
                  <c:v>241.421875</c:v>
                </c:pt>
                <c:pt idx="93859">
                  <c:v>241.42447916666666</c:v>
                </c:pt>
                <c:pt idx="93860">
                  <c:v>241.42708333333334</c:v>
                </c:pt>
                <c:pt idx="93861">
                  <c:v>241.4296875</c:v>
                </c:pt>
                <c:pt idx="93862">
                  <c:v>241.43229166666666</c:v>
                </c:pt>
                <c:pt idx="93863">
                  <c:v>241.43489583333334</c:v>
                </c:pt>
                <c:pt idx="93864">
                  <c:v>241.4375</c:v>
                </c:pt>
                <c:pt idx="93865">
                  <c:v>241.44010416666666</c:v>
                </c:pt>
                <c:pt idx="93866">
                  <c:v>241.44270833333334</c:v>
                </c:pt>
                <c:pt idx="93867">
                  <c:v>241.4453125</c:v>
                </c:pt>
                <c:pt idx="93868">
                  <c:v>241.44791666666666</c:v>
                </c:pt>
                <c:pt idx="93869">
                  <c:v>241.45052083333334</c:v>
                </c:pt>
                <c:pt idx="93870">
                  <c:v>241.453125</c:v>
                </c:pt>
                <c:pt idx="93871">
                  <c:v>241.45572916666666</c:v>
                </c:pt>
                <c:pt idx="93872">
                  <c:v>241.45833333333334</c:v>
                </c:pt>
                <c:pt idx="93873">
                  <c:v>241.4609375</c:v>
                </c:pt>
                <c:pt idx="93874">
                  <c:v>241.46354166666666</c:v>
                </c:pt>
                <c:pt idx="93875">
                  <c:v>241.46614583333334</c:v>
                </c:pt>
                <c:pt idx="93876">
                  <c:v>241.46875</c:v>
                </c:pt>
                <c:pt idx="93877">
                  <c:v>241.47135416666666</c:v>
                </c:pt>
                <c:pt idx="93878">
                  <c:v>241.47395833333334</c:v>
                </c:pt>
                <c:pt idx="93879">
                  <c:v>241.4765625</c:v>
                </c:pt>
                <c:pt idx="93880">
                  <c:v>241.47916666666666</c:v>
                </c:pt>
                <c:pt idx="93881">
                  <c:v>241.48177083333334</c:v>
                </c:pt>
                <c:pt idx="93882">
                  <c:v>241.484375</c:v>
                </c:pt>
                <c:pt idx="93883">
                  <c:v>241.48697916666666</c:v>
                </c:pt>
                <c:pt idx="93884">
                  <c:v>241.48958333333334</c:v>
                </c:pt>
                <c:pt idx="93885">
                  <c:v>241.4921875</c:v>
                </c:pt>
                <c:pt idx="93886">
                  <c:v>241.49479166666666</c:v>
                </c:pt>
                <c:pt idx="93887">
                  <c:v>241.49739583333334</c:v>
                </c:pt>
                <c:pt idx="93888">
                  <c:v>241.5</c:v>
                </c:pt>
                <c:pt idx="93889">
                  <c:v>241.50260416666666</c:v>
                </c:pt>
                <c:pt idx="93890">
                  <c:v>241.50520833333334</c:v>
                </c:pt>
                <c:pt idx="93891">
                  <c:v>241.5078125</c:v>
                </c:pt>
                <c:pt idx="93892">
                  <c:v>241.51041666666666</c:v>
                </c:pt>
                <c:pt idx="93893">
                  <c:v>241.51302083333334</c:v>
                </c:pt>
                <c:pt idx="93894">
                  <c:v>241.515625</c:v>
                </c:pt>
                <c:pt idx="93895">
                  <c:v>241.51822916666666</c:v>
                </c:pt>
                <c:pt idx="93896">
                  <c:v>241.52083333333334</c:v>
                </c:pt>
                <c:pt idx="93897">
                  <c:v>241.5234375</c:v>
                </c:pt>
                <c:pt idx="93898">
                  <c:v>241.52604166666666</c:v>
                </c:pt>
                <c:pt idx="93899">
                  <c:v>241.52864583333334</c:v>
                </c:pt>
                <c:pt idx="93900">
                  <c:v>241.53125</c:v>
                </c:pt>
                <c:pt idx="93901">
                  <c:v>241.53385416666666</c:v>
                </c:pt>
                <c:pt idx="93902">
                  <c:v>241.53645833333334</c:v>
                </c:pt>
                <c:pt idx="93903">
                  <c:v>241.5390625</c:v>
                </c:pt>
                <c:pt idx="93904">
                  <c:v>241.54166666666666</c:v>
                </c:pt>
                <c:pt idx="93905">
                  <c:v>241.54427083333334</c:v>
                </c:pt>
                <c:pt idx="93906">
                  <c:v>241.546875</c:v>
                </c:pt>
                <c:pt idx="93907">
                  <c:v>241.54947916666666</c:v>
                </c:pt>
                <c:pt idx="93908">
                  <c:v>241.55208333333334</c:v>
                </c:pt>
                <c:pt idx="93909">
                  <c:v>241.5546875</c:v>
                </c:pt>
                <c:pt idx="93910">
                  <c:v>241.55729166666666</c:v>
                </c:pt>
                <c:pt idx="93911">
                  <c:v>241.55989583333334</c:v>
                </c:pt>
                <c:pt idx="93912">
                  <c:v>241.5625</c:v>
                </c:pt>
                <c:pt idx="93913">
                  <c:v>241.56510416666666</c:v>
                </c:pt>
                <c:pt idx="93914">
                  <c:v>241.56770833333334</c:v>
                </c:pt>
                <c:pt idx="93915">
                  <c:v>241.5703125</c:v>
                </c:pt>
                <c:pt idx="93916">
                  <c:v>241.57291666666666</c:v>
                </c:pt>
                <c:pt idx="93917">
                  <c:v>241.57552083333334</c:v>
                </c:pt>
                <c:pt idx="93918">
                  <c:v>241.578125</c:v>
                </c:pt>
                <c:pt idx="93919">
                  <c:v>241.58072916666666</c:v>
                </c:pt>
                <c:pt idx="93920">
                  <c:v>241.58333333333334</c:v>
                </c:pt>
                <c:pt idx="93921">
                  <c:v>241.5859375</c:v>
                </c:pt>
                <c:pt idx="93922">
                  <c:v>241.58854166666666</c:v>
                </c:pt>
                <c:pt idx="93923">
                  <c:v>241.59114583333334</c:v>
                </c:pt>
                <c:pt idx="93924">
                  <c:v>241.59375</c:v>
                </c:pt>
                <c:pt idx="93925">
                  <c:v>241.59635416666666</c:v>
                </c:pt>
                <c:pt idx="93926">
                  <c:v>241.59895833333334</c:v>
                </c:pt>
                <c:pt idx="93927">
                  <c:v>241.6015625</c:v>
                </c:pt>
                <c:pt idx="93928">
                  <c:v>241.60416666666666</c:v>
                </c:pt>
                <c:pt idx="93929">
                  <c:v>241.60677083333334</c:v>
                </c:pt>
                <c:pt idx="93930">
                  <c:v>241.609375</c:v>
                </c:pt>
                <c:pt idx="93931">
                  <c:v>241.61197916666666</c:v>
                </c:pt>
                <c:pt idx="93932">
                  <c:v>241.61458333333334</c:v>
                </c:pt>
                <c:pt idx="93933">
                  <c:v>241.6171875</c:v>
                </c:pt>
                <c:pt idx="93934">
                  <c:v>241.61979166666666</c:v>
                </c:pt>
                <c:pt idx="93935">
                  <c:v>241.62239583333334</c:v>
                </c:pt>
                <c:pt idx="93936">
                  <c:v>241.625</c:v>
                </c:pt>
                <c:pt idx="93937">
                  <c:v>241.62760416666666</c:v>
                </c:pt>
                <c:pt idx="93938">
                  <c:v>241.63020833333334</c:v>
                </c:pt>
                <c:pt idx="93939">
                  <c:v>241.6328125</c:v>
                </c:pt>
                <c:pt idx="93940">
                  <c:v>241.63541666666666</c:v>
                </c:pt>
                <c:pt idx="93941">
                  <c:v>241.63802083333334</c:v>
                </c:pt>
                <c:pt idx="93942">
                  <c:v>241.640625</c:v>
                </c:pt>
                <c:pt idx="93943">
                  <c:v>241.64322916666666</c:v>
                </c:pt>
                <c:pt idx="93944">
                  <c:v>241.64583333333334</c:v>
                </c:pt>
                <c:pt idx="93945">
                  <c:v>241.6484375</c:v>
                </c:pt>
                <c:pt idx="93946">
                  <c:v>241.65104166666666</c:v>
                </c:pt>
                <c:pt idx="93947">
                  <c:v>241.65364583333334</c:v>
                </c:pt>
                <c:pt idx="93948">
                  <c:v>241.65625</c:v>
                </c:pt>
                <c:pt idx="93949">
                  <c:v>241.65885416666666</c:v>
                </c:pt>
                <c:pt idx="93950">
                  <c:v>241.66145833333334</c:v>
                </c:pt>
                <c:pt idx="93951">
                  <c:v>241.6640625</c:v>
                </c:pt>
                <c:pt idx="93952">
                  <c:v>241.66666666666666</c:v>
                </c:pt>
                <c:pt idx="93953">
                  <c:v>241.66927083333334</c:v>
                </c:pt>
                <c:pt idx="93954">
                  <c:v>241.671875</c:v>
                </c:pt>
                <c:pt idx="93955">
                  <c:v>241.67447916666666</c:v>
                </c:pt>
                <c:pt idx="93956">
                  <c:v>241.67708333333334</c:v>
                </c:pt>
                <c:pt idx="93957">
                  <c:v>241.6796875</c:v>
                </c:pt>
                <c:pt idx="93958">
                  <c:v>241.68229166666666</c:v>
                </c:pt>
                <c:pt idx="93959">
                  <c:v>241.68489583333334</c:v>
                </c:pt>
                <c:pt idx="93960">
                  <c:v>241.6875</c:v>
                </c:pt>
                <c:pt idx="93961">
                  <c:v>241.69010416666666</c:v>
                </c:pt>
                <c:pt idx="93962">
                  <c:v>241.69270833333334</c:v>
                </c:pt>
                <c:pt idx="93963">
                  <c:v>241.6953125</c:v>
                </c:pt>
                <c:pt idx="93964">
                  <c:v>241.69791666666666</c:v>
                </c:pt>
                <c:pt idx="93965">
                  <c:v>241.70052083333334</c:v>
                </c:pt>
                <c:pt idx="93966">
                  <c:v>241.703125</c:v>
                </c:pt>
                <c:pt idx="93967">
                  <c:v>241.70572916666666</c:v>
                </c:pt>
                <c:pt idx="93968">
                  <c:v>241.70833333333334</c:v>
                </c:pt>
                <c:pt idx="93969">
                  <c:v>241.7109375</c:v>
                </c:pt>
                <c:pt idx="93970">
                  <c:v>241.71354166666666</c:v>
                </c:pt>
                <c:pt idx="93971">
                  <c:v>241.71614583333334</c:v>
                </c:pt>
                <c:pt idx="93972">
                  <c:v>241.71875</c:v>
                </c:pt>
                <c:pt idx="93973">
                  <c:v>241.72135416666666</c:v>
                </c:pt>
                <c:pt idx="93974">
                  <c:v>241.72395833333334</c:v>
                </c:pt>
                <c:pt idx="93975">
                  <c:v>241.7265625</c:v>
                </c:pt>
                <c:pt idx="93976">
                  <c:v>241.72916666666666</c:v>
                </c:pt>
                <c:pt idx="93977">
                  <c:v>241.73177083333334</c:v>
                </c:pt>
                <c:pt idx="93978">
                  <c:v>241.734375</c:v>
                </c:pt>
                <c:pt idx="93979">
                  <c:v>241.73697916666666</c:v>
                </c:pt>
                <c:pt idx="93980">
                  <c:v>241.73958333333334</c:v>
                </c:pt>
                <c:pt idx="93981">
                  <c:v>241.7421875</c:v>
                </c:pt>
                <c:pt idx="93982">
                  <c:v>241.74479166666666</c:v>
                </c:pt>
                <c:pt idx="93983">
                  <c:v>241.74739583333334</c:v>
                </c:pt>
                <c:pt idx="93984">
                  <c:v>241.75</c:v>
                </c:pt>
                <c:pt idx="93985">
                  <c:v>241.75260416666666</c:v>
                </c:pt>
                <c:pt idx="93986">
                  <c:v>241.75520833333334</c:v>
                </c:pt>
                <c:pt idx="93987">
                  <c:v>241.7578125</c:v>
                </c:pt>
                <c:pt idx="93988">
                  <c:v>241.76041666666666</c:v>
                </c:pt>
                <c:pt idx="93989">
                  <c:v>241.76302083333334</c:v>
                </c:pt>
                <c:pt idx="93990">
                  <c:v>241.765625</c:v>
                </c:pt>
                <c:pt idx="93991">
                  <c:v>241.76822916666666</c:v>
                </c:pt>
                <c:pt idx="93992">
                  <c:v>241.77083333333334</c:v>
                </c:pt>
                <c:pt idx="93993">
                  <c:v>241.7734375</c:v>
                </c:pt>
                <c:pt idx="93994">
                  <c:v>241.77604166666666</c:v>
                </c:pt>
                <c:pt idx="93995">
                  <c:v>241.77864583333334</c:v>
                </c:pt>
                <c:pt idx="93996">
                  <c:v>241.78125</c:v>
                </c:pt>
                <c:pt idx="93997">
                  <c:v>241.78385416666666</c:v>
                </c:pt>
                <c:pt idx="93998">
                  <c:v>241.78645833333334</c:v>
                </c:pt>
                <c:pt idx="93999">
                  <c:v>241.7890625</c:v>
                </c:pt>
                <c:pt idx="94000">
                  <c:v>241.79166666666666</c:v>
                </c:pt>
                <c:pt idx="94001">
                  <c:v>241.79427083333334</c:v>
                </c:pt>
                <c:pt idx="94002">
                  <c:v>241.796875</c:v>
                </c:pt>
                <c:pt idx="94003">
                  <c:v>241.79947916666666</c:v>
                </c:pt>
                <c:pt idx="94004">
                  <c:v>241.80208333333334</c:v>
                </c:pt>
                <c:pt idx="94005">
                  <c:v>241.8046875</c:v>
                </c:pt>
                <c:pt idx="94006">
                  <c:v>241.80729166666666</c:v>
                </c:pt>
                <c:pt idx="94007">
                  <c:v>241.80989583333334</c:v>
                </c:pt>
                <c:pt idx="94008">
                  <c:v>241.8125</c:v>
                </c:pt>
                <c:pt idx="94009">
                  <c:v>241.81510416666666</c:v>
                </c:pt>
                <c:pt idx="94010">
                  <c:v>241.81770833333334</c:v>
                </c:pt>
                <c:pt idx="94011">
                  <c:v>241.8203125</c:v>
                </c:pt>
                <c:pt idx="94012">
                  <c:v>241.82291666666666</c:v>
                </c:pt>
                <c:pt idx="94013">
                  <c:v>241.82552083333334</c:v>
                </c:pt>
                <c:pt idx="94014">
                  <c:v>241.828125</c:v>
                </c:pt>
                <c:pt idx="94015">
                  <c:v>241.83072916666666</c:v>
                </c:pt>
                <c:pt idx="94016">
                  <c:v>241.83333333333334</c:v>
                </c:pt>
                <c:pt idx="94017">
                  <c:v>241.8359375</c:v>
                </c:pt>
                <c:pt idx="94018">
                  <c:v>241.83854166666666</c:v>
                </c:pt>
                <c:pt idx="94019">
                  <c:v>241.84114583333334</c:v>
                </c:pt>
                <c:pt idx="94020">
                  <c:v>241.84375</c:v>
                </c:pt>
                <c:pt idx="94021">
                  <c:v>241.84635416666666</c:v>
                </c:pt>
                <c:pt idx="94022">
                  <c:v>241.84895833333334</c:v>
                </c:pt>
                <c:pt idx="94023">
                  <c:v>241.8515625</c:v>
                </c:pt>
                <c:pt idx="94024">
                  <c:v>241.85416666666666</c:v>
                </c:pt>
                <c:pt idx="94025">
                  <c:v>241.85677083333334</c:v>
                </c:pt>
                <c:pt idx="94026">
                  <c:v>241.859375</c:v>
                </c:pt>
                <c:pt idx="94027">
                  <c:v>241.86197916666666</c:v>
                </c:pt>
                <c:pt idx="94028">
                  <c:v>241.86458333333334</c:v>
                </c:pt>
                <c:pt idx="94029">
                  <c:v>241.8671875</c:v>
                </c:pt>
                <c:pt idx="94030">
                  <c:v>241.86979166666666</c:v>
                </c:pt>
                <c:pt idx="94031">
                  <c:v>241.87239583333334</c:v>
                </c:pt>
                <c:pt idx="94032">
                  <c:v>241.875</c:v>
                </c:pt>
                <c:pt idx="94033">
                  <c:v>241.87760416666666</c:v>
                </c:pt>
                <c:pt idx="94034">
                  <c:v>241.88020833333334</c:v>
                </c:pt>
                <c:pt idx="94035">
                  <c:v>241.8828125</c:v>
                </c:pt>
                <c:pt idx="94036">
                  <c:v>241.88541666666666</c:v>
                </c:pt>
                <c:pt idx="94037">
                  <c:v>241.88802083333334</c:v>
                </c:pt>
                <c:pt idx="94038">
                  <c:v>241.890625</c:v>
                </c:pt>
                <c:pt idx="94039">
                  <c:v>241.89322916666666</c:v>
                </c:pt>
                <c:pt idx="94040">
                  <c:v>241.89583333333334</c:v>
                </c:pt>
                <c:pt idx="94041">
                  <c:v>241.8984375</c:v>
                </c:pt>
                <c:pt idx="94042">
                  <c:v>241.90104166666666</c:v>
                </c:pt>
                <c:pt idx="94043">
                  <c:v>241.90364583333334</c:v>
                </c:pt>
                <c:pt idx="94044">
                  <c:v>241.90625</c:v>
                </c:pt>
                <c:pt idx="94045">
                  <c:v>241.90885416666666</c:v>
                </c:pt>
                <c:pt idx="94046">
                  <c:v>241.91145833333334</c:v>
                </c:pt>
                <c:pt idx="94047">
                  <c:v>241.9140625</c:v>
                </c:pt>
                <c:pt idx="94048">
                  <c:v>241.91666666666666</c:v>
                </c:pt>
                <c:pt idx="94049">
                  <c:v>241.91927083333334</c:v>
                </c:pt>
                <c:pt idx="94050">
                  <c:v>241.921875</c:v>
                </c:pt>
                <c:pt idx="94051">
                  <c:v>241.92447916666666</c:v>
                </c:pt>
                <c:pt idx="94052">
                  <c:v>241.92708333333334</c:v>
                </c:pt>
                <c:pt idx="94053">
                  <c:v>241.9296875</c:v>
                </c:pt>
                <c:pt idx="94054">
                  <c:v>241.93229166666666</c:v>
                </c:pt>
                <c:pt idx="94055">
                  <c:v>241.93489583333334</c:v>
                </c:pt>
                <c:pt idx="94056">
                  <c:v>241.9375</c:v>
                </c:pt>
                <c:pt idx="94057">
                  <c:v>241.94010416666666</c:v>
                </c:pt>
                <c:pt idx="94058">
                  <c:v>241.94270833333334</c:v>
                </c:pt>
                <c:pt idx="94059">
                  <c:v>241.9453125</c:v>
                </c:pt>
                <c:pt idx="94060">
                  <c:v>241.94791666666666</c:v>
                </c:pt>
                <c:pt idx="94061">
                  <c:v>241.95052083333334</c:v>
                </c:pt>
                <c:pt idx="94062">
                  <c:v>241.953125</c:v>
                </c:pt>
                <c:pt idx="94063">
                  <c:v>241.95572916666666</c:v>
                </c:pt>
                <c:pt idx="94064">
                  <c:v>241.95833333333334</c:v>
                </c:pt>
                <c:pt idx="94065">
                  <c:v>241.9609375</c:v>
                </c:pt>
                <c:pt idx="94066">
                  <c:v>241.96354166666666</c:v>
                </c:pt>
                <c:pt idx="94067">
                  <c:v>241.96614583333334</c:v>
                </c:pt>
                <c:pt idx="94068">
                  <c:v>241.96875</c:v>
                </c:pt>
                <c:pt idx="94069">
                  <c:v>241.97135416666666</c:v>
                </c:pt>
                <c:pt idx="94070">
                  <c:v>241.97395833333334</c:v>
                </c:pt>
                <c:pt idx="94071">
                  <c:v>241.9765625</c:v>
                </c:pt>
                <c:pt idx="94072">
                  <c:v>241.97916666666666</c:v>
                </c:pt>
                <c:pt idx="94073">
                  <c:v>241.98177083333334</c:v>
                </c:pt>
                <c:pt idx="94074">
                  <c:v>241.984375</c:v>
                </c:pt>
                <c:pt idx="94075">
                  <c:v>241.98697916666666</c:v>
                </c:pt>
                <c:pt idx="94076">
                  <c:v>241.98958333333334</c:v>
                </c:pt>
                <c:pt idx="94077">
                  <c:v>241.9921875</c:v>
                </c:pt>
                <c:pt idx="94078">
                  <c:v>241.99479166666666</c:v>
                </c:pt>
                <c:pt idx="94079">
                  <c:v>241.99739583333334</c:v>
                </c:pt>
                <c:pt idx="94080">
                  <c:v>242</c:v>
                </c:pt>
                <c:pt idx="94081">
                  <c:v>242.00260416666666</c:v>
                </c:pt>
                <c:pt idx="94082">
                  <c:v>242.00520833333334</c:v>
                </c:pt>
                <c:pt idx="94083">
                  <c:v>242.0078125</c:v>
                </c:pt>
                <c:pt idx="94084">
                  <c:v>242.01041666666666</c:v>
                </c:pt>
                <c:pt idx="94085">
                  <c:v>242.01302083333334</c:v>
                </c:pt>
                <c:pt idx="94086">
                  <c:v>242.015625</c:v>
                </c:pt>
                <c:pt idx="94087">
                  <c:v>242.01822916666666</c:v>
                </c:pt>
                <c:pt idx="94088">
                  <c:v>242.02083333333334</c:v>
                </c:pt>
                <c:pt idx="94089">
                  <c:v>242.0234375</c:v>
                </c:pt>
                <c:pt idx="94090">
                  <c:v>242.02604166666666</c:v>
                </c:pt>
                <c:pt idx="94091">
                  <c:v>242.02864583333334</c:v>
                </c:pt>
                <c:pt idx="94092">
                  <c:v>242.03125</c:v>
                </c:pt>
                <c:pt idx="94093">
                  <c:v>242.03385416666666</c:v>
                </c:pt>
                <c:pt idx="94094">
                  <c:v>242.03645833333334</c:v>
                </c:pt>
                <c:pt idx="94095">
                  <c:v>242.0390625</c:v>
                </c:pt>
                <c:pt idx="94096">
                  <c:v>242.04166666666666</c:v>
                </c:pt>
                <c:pt idx="94097">
                  <c:v>242.04427083333334</c:v>
                </c:pt>
                <c:pt idx="94098">
                  <c:v>242.046875</c:v>
                </c:pt>
                <c:pt idx="94099">
                  <c:v>242.04947916666666</c:v>
                </c:pt>
                <c:pt idx="94100">
                  <c:v>242.05208333333334</c:v>
                </c:pt>
                <c:pt idx="94101">
                  <c:v>242.0546875</c:v>
                </c:pt>
                <c:pt idx="94102">
                  <c:v>242.05729166666666</c:v>
                </c:pt>
                <c:pt idx="94103">
                  <c:v>242.05989583333334</c:v>
                </c:pt>
                <c:pt idx="94104">
                  <c:v>242.0625</c:v>
                </c:pt>
                <c:pt idx="94105">
                  <c:v>242.06510416666666</c:v>
                </c:pt>
                <c:pt idx="94106">
                  <c:v>242.06770833333334</c:v>
                </c:pt>
                <c:pt idx="94107">
                  <c:v>242.0703125</c:v>
                </c:pt>
                <c:pt idx="94108">
                  <c:v>242.07291666666666</c:v>
                </c:pt>
                <c:pt idx="94109">
                  <c:v>242.07552083333334</c:v>
                </c:pt>
                <c:pt idx="94110">
                  <c:v>242.078125</c:v>
                </c:pt>
                <c:pt idx="94111">
                  <c:v>242.08072916666666</c:v>
                </c:pt>
                <c:pt idx="94112">
                  <c:v>242.08333333333334</c:v>
                </c:pt>
                <c:pt idx="94113">
                  <c:v>242.0859375</c:v>
                </c:pt>
                <c:pt idx="94114">
                  <c:v>242.08854166666666</c:v>
                </c:pt>
                <c:pt idx="94115">
                  <c:v>242.09114583333334</c:v>
                </c:pt>
                <c:pt idx="94116">
                  <c:v>242.09375</c:v>
                </c:pt>
                <c:pt idx="94117">
                  <c:v>242.09635416666666</c:v>
                </c:pt>
                <c:pt idx="94118">
                  <c:v>242.09895833333334</c:v>
                </c:pt>
                <c:pt idx="94119">
                  <c:v>242.1015625</c:v>
                </c:pt>
                <c:pt idx="94120">
                  <c:v>242.10416666666666</c:v>
                </c:pt>
                <c:pt idx="94121">
                  <c:v>242.10677083333334</c:v>
                </c:pt>
                <c:pt idx="94122">
                  <c:v>242.109375</c:v>
                </c:pt>
                <c:pt idx="94123">
                  <c:v>242.11197916666666</c:v>
                </c:pt>
                <c:pt idx="94124">
                  <c:v>242.11458333333334</c:v>
                </c:pt>
                <c:pt idx="94125">
                  <c:v>242.1171875</c:v>
                </c:pt>
                <c:pt idx="94126">
                  <c:v>242.11979166666666</c:v>
                </c:pt>
                <c:pt idx="94127">
                  <c:v>242.12239583333334</c:v>
                </c:pt>
                <c:pt idx="94128">
                  <c:v>242.125</c:v>
                </c:pt>
                <c:pt idx="94129">
                  <c:v>242.12760416666666</c:v>
                </c:pt>
                <c:pt idx="94130">
                  <c:v>242.13020833333334</c:v>
                </c:pt>
                <c:pt idx="94131">
                  <c:v>242.1328125</c:v>
                </c:pt>
                <c:pt idx="94132">
                  <c:v>242.13541666666666</c:v>
                </c:pt>
                <c:pt idx="94133">
                  <c:v>242.13802083333334</c:v>
                </c:pt>
                <c:pt idx="94134">
                  <c:v>242.140625</c:v>
                </c:pt>
                <c:pt idx="94135">
                  <c:v>242.14322916666666</c:v>
                </c:pt>
                <c:pt idx="94136">
                  <c:v>242.14583333333334</c:v>
                </c:pt>
                <c:pt idx="94137">
                  <c:v>242.1484375</c:v>
                </c:pt>
                <c:pt idx="94138">
                  <c:v>242.15104166666666</c:v>
                </c:pt>
                <c:pt idx="94139">
                  <c:v>242.15364583333334</c:v>
                </c:pt>
                <c:pt idx="94140">
                  <c:v>242.15625</c:v>
                </c:pt>
                <c:pt idx="94141">
                  <c:v>242.15885416666666</c:v>
                </c:pt>
                <c:pt idx="94142">
                  <c:v>242.16145833333334</c:v>
                </c:pt>
                <c:pt idx="94143">
                  <c:v>242.1640625</c:v>
                </c:pt>
                <c:pt idx="94144">
                  <c:v>242.16666666666666</c:v>
                </c:pt>
                <c:pt idx="94145">
                  <c:v>242.16927083333334</c:v>
                </c:pt>
                <c:pt idx="94146">
                  <c:v>242.171875</c:v>
                </c:pt>
                <c:pt idx="94147">
                  <c:v>242.17447916666666</c:v>
                </c:pt>
                <c:pt idx="94148">
                  <c:v>242.17708333333334</c:v>
                </c:pt>
                <c:pt idx="94149">
                  <c:v>242.1796875</c:v>
                </c:pt>
                <c:pt idx="94150">
                  <c:v>242.18229166666666</c:v>
                </c:pt>
                <c:pt idx="94151">
                  <c:v>242.18489583333334</c:v>
                </c:pt>
                <c:pt idx="94152">
                  <c:v>242.1875</c:v>
                </c:pt>
                <c:pt idx="94153">
                  <c:v>242.19010416666666</c:v>
                </c:pt>
                <c:pt idx="94154">
                  <c:v>242.19270833333334</c:v>
                </c:pt>
                <c:pt idx="94155">
                  <c:v>242.1953125</c:v>
                </c:pt>
                <c:pt idx="94156">
                  <c:v>242.19791666666666</c:v>
                </c:pt>
                <c:pt idx="94157">
                  <c:v>242.20052083333334</c:v>
                </c:pt>
                <c:pt idx="94158">
                  <c:v>242.203125</c:v>
                </c:pt>
                <c:pt idx="94159">
                  <c:v>242.20572916666666</c:v>
                </c:pt>
                <c:pt idx="94160">
                  <c:v>242.20833333333334</c:v>
                </c:pt>
                <c:pt idx="94161">
                  <c:v>242.2109375</c:v>
                </c:pt>
                <c:pt idx="94162">
                  <c:v>242.21354166666666</c:v>
                </c:pt>
                <c:pt idx="94163">
                  <c:v>242.21614583333334</c:v>
                </c:pt>
                <c:pt idx="94164">
                  <c:v>242.21875</c:v>
                </c:pt>
                <c:pt idx="94165">
                  <c:v>242.22135416666666</c:v>
                </c:pt>
                <c:pt idx="94166">
                  <c:v>242.22395833333334</c:v>
                </c:pt>
                <c:pt idx="94167">
                  <c:v>242.2265625</c:v>
                </c:pt>
                <c:pt idx="94168">
                  <c:v>242.22916666666666</c:v>
                </c:pt>
                <c:pt idx="94169">
                  <c:v>242.23177083333334</c:v>
                </c:pt>
                <c:pt idx="94170">
                  <c:v>242.234375</c:v>
                </c:pt>
                <c:pt idx="94171">
                  <c:v>242.23697916666666</c:v>
                </c:pt>
                <c:pt idx="94172">
                  <c:v>242.23958333333334</c:v>
                </c:pt>
                <c:pt idx="94173">
                  <c:v>242.2421875</c:v>
                </c:pt>
                <c:pt idx="94174">
                  <c:v>242.24479166666666</c:v>
                </c:pt>
                <c:pt idx="94175">
                  <c:v>242.24739583333334</c:v>
                </c:pt>
                <c:pt idx="94176">
                  <c:v>242.25</c:v>
                </c:pt>
                <c:pt idx="94177">
                  <c:v>242.25260416666666</c:v>
                </c:pt>
                <c:pt idx="94178">
                  <c:v>242.25520833333334</c:v>
                </c:pt>
                <c:pt idx="94179">
                  <c:v>242.2578125</c:v>
                </c:pt>
                <c:pt idx="94180">
                  <c:v>242.26041666666666</c:v>
                </c:pt>
                <c:pt idx="94181">
                  <c:v>242.26302083333334</c:v>
                </c:pt>
                <c:pt idx="94182">
                  <c:v>242.265625</c:v>
                </c:pt>
                <c:pt idx="94183">
                  <c:v>242.26822916666666</c:v>
                </c:pt>
                <c:pt idx="94184">
                  <c:v>242.27083333333334</c:v>
                </c:pt>
                <c:pt idx="94185">
                  <c:v>242.2734375</c:v>
                </c:pt>
                <c:pt idx="94186">
                  <c:v>242.27604166666666</c:v>
                </c:pt>
                <c:pt idx="94187">
                  <c:v>242.27864583333334</c:v>
                </c:pt>
                <c:pt idx="94188">
                  <c:v>242.28125</c:v>
                </c:pt>
                <c:pt idx="94189">
                  <c:v>242.28385416666666</c:v>
                </c:pt>
                <c:pt idx="94190">
                  <c:v>242.28645833333334</c:v>
                </c:pt>
                <c:pt idx="94191">
                  <c:v>242.2890625</c:v>
                </c:pt>
                <c:pt idx="94192">
                  <c:v>242.29166666666666</c:v>
                </c:pt>
                <c:pt idx="94193">
                  <c:v>242.29427083333334</c:v>
                </c:pt>
                <c:pt idx="94194">
                  <c:v>242.296875</c:v>
                </c:pt>
                <c:pt idx="94195">
                  <c:v>242.29947916666666</c:v>
                </c:pt>
                <c:pt idx="94196">
                  <c:v>242.30208333333334</c:v>
                </c:pt>
                <c:pt idx="94197">
                  <c:v>242.3046875</c:v>
                </c:pt>
                <c:pt idx="94198">
                  <c:v>242.30729166666666</c:v>
                </c:pt>
                <c:pt idx="94199">
                  <c:v>242.30989583333334</c:v>
                </c:pt>
                <c:pt idx="94200">
                  <c:v>242.3125</c:v>
                </c:pt>
                <c:pt idx="94201">
                  <c:v>242.31510416666666</c:v>
                </c:pt>
                <c:pt idx="94202">
                  <c:v>242.31770833333334</c:v>
                </c:pt>
                <c:pt idx="94203">
                  <c:v>242.3203125</c:v>
                </c:pt>
                <c:pt idx="94204">
                  <c:v>242.32291666666666</c:v>
                </c:pt>
                <c:pt idx="94205">
                  <c:v>242.32552083333334</c:v>
                </c:pt>
                <c:pt idx="94206">
                  <c:v>242.328125</c:v>
                </c:pt>
                <c:pt idx="94207">
                  <c:v>242.33072916666666</c:v>
                </c:pt>
                <c:pt idx="94208">
                  <c:v>242.33333333333334</c:v>
                </c:pt>
                <c:pt idx="94209">
                  <c:v>242.3359375</c:v>
                </c:pt>
                <c:pt idx="94210">
                  <c:v>242.33854166666666</c:v>
                </c:pt>
                <c:pt idx="94211">
                  <c:v>242.34114583333334</c:v>
                </c:pt>
                <c:pt idx="94212">
                  <c:v>242.34375</c:v>
                </c:pt>
                <c:pt idx="94213">
                  <c:v>242.34635416666666</c:v>
                </c:pt>
                <c:pt idx="94214">
                  <c:v>242.34895833333334</c:v>
                </c:pt>
                <c:pt idx="94215">
                  <c:v>242.3515625</c:v>
                </c:pt>
                <c:pt idx="94216">
                  <c:v>242.35416666666666</c:v>
                </c:pt>
                <c:pt idx="94217">
                  <c:v>242.35677083333334</c:v>
                </c:pt>
                <c:pt idx="94218">
                  <c:v>242.359375</c:v>
                </c:pt>
                <c:pt idx="94219">
                  <c:v>242.36197916666666</c:v>
                </c:pt>
                <c:pt idx="94220">
                  <c:v>242.36458333333334</c:v>
                </c:pt>
                <c:pt idx="94221">
                  <c:v>242.3671875</c:v>
                </c:pt>
                <c:pt idx="94222">
                  <c:v>242.36979166666666</c:v>
                </c:pt>
                <c:pt idx="94223">
                  <c:v>242.37239583333334</c:v>
                </c:pt>
                <c:pt idx="94224">
                  <c:v>242.375</c:v>
                </c:pt>
                <c:pt idx="94225">
                  <c:v>242.37760416666666</c:v>
                </c:pt>
                <c:pt idx="94226">
                  <c:v>242.38020833333334</c:v>
                </c:pt>
                <c:pt idx="94227">
                  <c:v>242.3828125</c:v>
                </c:pt>
                <c:pt idx="94228">
                  <c:v>242.38541666666666</c:v>
                </c:pt>
                <c:pt idx="94229">
                  <c:v>242.38802083333334</c:v>
                </c:pt>
                <c:pt idx="94230">
                  <c:v>242.390625</c:v>
                </c:pt>
                <c:pt idx="94231">
                  <c:v>242.39322916666666</c:v>
                </c:pt>
                <c:pt idx="94232">
                  <c:v>242.39583333333334</c:v>
                </c:pt>
                <c:pt idx="94233">
                  <c:v>242.3984375</c:v>
                </c:pt>
                <c:pt idx="94234">
                  <c:v>242.40104166666666</c:v>
                </c:pt>
                <c:pt idx="94235">
                  <c:v>242.40364583333334</c:v>
                </c:pt>
                <c:pt idx="94236">
                  <c:v>242.40625</c:v>
                </c:pt>
                <c:pt idx="94237">
                  <c:v>242.40885416666666</c:v>
                </c:pt>
                <c:pt idx="94238">
                  <c:v>242.41145833333334</c:v>
                </c:pt>
                <c:pt idx="94239">
                  <c:v>242.4140625</c:v>
                </c:pt>
                <c:pt idx="94240">
                  <c:v>242.41666666666666</c:v>
                </c:pt>
                <c:pt idx="94241">
                  <c:v>242.41927083333334</c:v>
                </c:pt>
                <c:pt idx="94242">
                  <c:v>242.421875</c:v>
                </c:pt>
                <c:pt idx="94243">
                  <c:v>242.42447916666666</c:v>
                </c:pt>
                <c:pt idx="94244">
                  <c:v>242.42708333333334</c:v>
                </c:pt>
                <c:pt idx="94245">
                  <c:v>242.4296875</c:v>
                </c:pt>
                <c:pt idx="94246">
                  <c:v>242.43229166666666</c:v>
                </c:pt>
                <c:pt idx="94247">
                  <c:v>242.43489583333334</c:v>
                </c:pt>
                <c:pt idx="94248">
                  <c:v>242.4375</c:v>
                </c:pt>
                <c:pt idx="94249">
                  <c:v>242.44010416666666</c:v>
                </c:pt>
                <c:pt idx="94250">
                  <c:v>242.44270833333334</c:v>
                </c:pt>
                <c:pt idx="94251">
                  <c:v>242.4453125</c:v>
                </c:pt>
                <c:pt idx="94252">
                  <c:v>242.44791666666666</c:v>
                </c:pt>
                <c:pt idx="94253">
                  <c:v>242.45052083333334</c:v>
                </c:pt>
                <c:pt idx="94254">
                  <c:v>242.453125</c:v>
                </c:pt>
                <c:pt idx="94255">
                  <c:v>242.45572916666666</c:v>
                </c:pt>
                <c:pt idx="94256">
                  <c:v>242.45833333333334</c:v>
                </c:pt>
                <c:pt idx="94257">
                  <c:v>242.4609375</c:v>
                </c:pt>
                <c:pt idx="94258">
                  <c:v>242.46354166666666</c:v>
                </c:pt>
                <c:pt idx="94259">
                  <c:v>242.46614583333334</c:v>
                </c:pt>
                <c:pt idx="94260">
                  <c:v>242.46875</c:v>
                </c:pt>
                <c:pt idx="94261">
                  <c:v>242.47135416666666</c:v>
                </c:pt>
                <c:pt idx="94262">
                  <c:v>242.47395833333334</c:v>
                </c:pt>
                <c:pt idx="94263">
                  <c:v>242.4765625</c:v>
                </c:pt>
                <c:pt idx="94264">
                  <c:v>242.47916666666666</c:v>
                </c:pt>
                <c:pt idx="94265">
                  <c:v>242.48177083333334</c:v>
                </c:pt>
                <c:pt idx="94266">
                  <c:v>242.484375</c:v>
                </c:pt>
                <c:pt idx="94267">
                  <c:v>242.48697916666666</c:v>
                </c:pt>
                <c:pt idx="94268">
                  <c:v>242.48958333333334</c:v>
                </c:pt>
                <c:pt idx="94269">
                  <c:v>242.4921875</c:v>
                </c:pt>
                <c:pt idx="94270">
                  <c:v>242.49479166666666</c:v>
                </c:pt>
                <c:pt idx="94271">
                  <c:v>242.49739583333334</c:v>
                </c:pt>
                <c:pt idx="94272">
                  <c:v>242.5</c:v>
                </c:pt>
                <c:pt idx="94273">
                  <c:v>242.50260416666666</c:v>
                </c:pt>
                <c:pt idx="94274">
                  <c:v>242.50520833333334</c:v>
                </c:pt>
                <c:pt idx="94275">
                  <c:v>242.5078125</c:v>
                </c:pt>
                <c:pt idx="94276">
                  <c:v>242.51041666666666</c:v>
                </c:pt>
                <c:pt idx="94277">
                  <c:v>242.51302083333334</c:v>
                </c:pt>
                <c:pt idx="94278">
                  <c:v>242.515625</c:v>
                </c:pt>
                <c:pt idx="94279">
                  <c:v>242.51822916666666</c:v>
                </c:pt>
                <c:pt idx="94280">
                  <c:v>242.52083333333334</c:v>
                </c:pt>
                <c:pt idx="94281">
                  <c:v>242.5234375</c:v>
                </c:pt>
                <c:pt idx="94282">
                  <c:v>242.52604166666666</c:v>
                </c:pt>
                <c:pt idx="94283">
                  <c:v>242.52864583333334</c:v>
                </c:pt>
                <c:pt idx="94284">
                  <c:v>242.53125</c:v>
                </c:pt>
                <c:pt idx="94285">
                  <c:v>242.53385416666666</c:v>
                </c:pt>
                <c:pt idx="94286">
                  <c:v>242.53645833333334</c:v>
                </c:pt>
                <c:pt idx="94287">
                  <c:v>242.5390625</c:v>
                </c:pt>
                <c:pt idx="94288">
                  <c:v>242.54166666666666</c:v>
                </c:pt>
                <c:pt idx="94289">
                  <c:v>242.54427083333334</c:v>
                </c:pt>
                <c:pt idx="94290">
                  <c:v>242.546875</c:v>
                </c:pt>
                <c:pt idx="94291">
                  <c:v>242.54947916666666</c:v>
                </c:pt>
                <c:pt idx="94292">
                  <c:v>242.55208333333334</c:v>
                </c:pt>
                <c:pt idx="94293">
                  <c:v>242.5546875</c:v>
                </c:pt>
                <c:pt idx="94294">
                  <c:v>242.55729166666666</c:v>
                </c:pt>
                <c:pt idx="94295">
                  <c:v>242.55989583333334</c:v>
                </c:pt>
                <c:pt idx="94296">
                  <c:v>242.5625</c:v>
                </c:pt>
                <c:pt idx="94297">
                  <c:v>242.56510416666666</c:v>
                </c:pt>
                <c:pt idx="94298">
                  <c:v>242.56770833333334</c:v>
                </c:pt>
                <c:pt idx="94299">
                  <c:v>242.5703125</c:v>
                </c:pt>
                <c:pt idx="94300">
                  <c:v>242.57291666666666</c:v>
                </c:pt>
                <c:pt idx="94301">
                  <c:v>242.57552083333334</c:v>
                </c:pt>
                <c:pt idx="94302">
                  <c:v>242.578125</c:v>
                </c:pt>
                <c:pt idx="94303">
                  <c:v>242.58072916666666</c:v>
                </c:pt>
                <c:pt idx="94304">
                  <c:v>242.58333333333334</c:v>
                </c:pt>
                <c:pt idx="94305">
                  <c:v>242.5859375</c:v>
                </c:pt>
                <c:pt idx="94306">
                  <c:v>242.58854166666666</c:v>
                </c:pt>
                <c:pt idx="94307">
                  <c:v>242.59114583333334</c:v>
                </c:pt>
                <c:pt idx="94308">
                  <c:v>242.59375</c:v>
                </c:pt>
                <c:pt idx="94309">
                  <c:v>242.59635416666666</c:v>
                </c:pt>
                <c:pt idx="94310">
                  <c:v>242.59895833333334</c:v>
                </c:pt>
                <c:pt idx="94311">
                  <c:v>242.6015625</c:v>
                </c:pt>
                <c:pt idx="94312">
                  <c:v>242.60416666666666</c:v>
                </c:pt>
                <c:pt idx="94313">
                  <c:v>242.60677083333334</c:v>
                </c:pt>
                <c:pt idx="94314">
                  <c:v>242.609375</c:v>
                </c:pt>
                <c:pt idx="94315">
                  <c:v>242.61197916666666</c:v>
                </c:pt>
                <c:pt idx="94316">
                  <c:v>242.61458333333334</c:v>
                </c:pt>
                <c:pt idx="94317">
                  <c:v>242.6171875</c:v>
                </c:pt>
                <c:pt idx="94318">
                  <c:v>242.61979166666666</c:v>
                </c:pt>
                <c:pt idx="94319">
                  <c:v>242.62239583333334</c:v>
                </c:pt>
                <c:pt idx="94320">
                  <c:v>242.625</c:v>
                </c:pt>
                <c:pt idx="94321">
                  <c:v>242.62760416666666</c:v>
                </c:pt>
                <c:pt idx="94322">
                  <c:v>242.63020833333334</c:v>
                </c:pt>
                <c:pt idx="94323">
                  <c:v>242.6328125</c:v>
                </c:pt>
                <c:pt idx="94324">
                  <c:v>242.63541666666666</c:v>
                </c:pt>
                <c:pt idx="94325">
                  <c:v>242.63802083333334</c:v>
                </c:pt>
                <c:pt idx="94326">
                  <c:v>242.640625</c:v>
                </c:pt>
                <c:pt idx="94327">
                  <c:v>242.64322916666666</c:v>
                </c:pt>
                <c:pt idx="94328">
                  <c:v>242.64583333333334</c:v>
                </c:pt>
                <c:pt idx="94329">
                  <c:v>242.6484375</c:v>
                </c:pt>
                <c:pt idx="94330">
                  <c:v>242.65104166666666</c:v>
                </c:pt>
                <c:pt idx="94331">
                  <c:v>242.65364583333334</c:v>
                </c:pt>
                <c:pt idx="94332">
                  <c:v>242.65625</c:v>
                </c:pt>
                <c:pt idx="94333">
                  <c:v>242.65885416666666</c:v>
                </c:pt>
                <c:pt idx="94334">
                  <c:v>242.66145833333334</c:v>
                </c:pt>
                <c:pt idx="94335">
                  <c:v>242.6640625</c:v>
                </c:pt>
                <c:pt idx="94336">
                  <c:v>242.66666666666666</c:v>
                </c:pt>
                <c:pt idx="94337">
                  <c:v>242.66927083333334</c:v>
                </c:pt>
                <c:pt idx="94338">
                  <c:v>242.671875</c:v>
                </c:pt>
                <c:pt idx="94339">
                  <c:v>242.67447916666666</c:v>
                </c:pt>
                <c:pt idx="94340">
                  <c:v>242.67708333333334</c:v>
                </c:pt>
                <c:pt idx="94341">
                  <c:v>242.6796875</c:v>
                </c:pt>
                <c:pt idx="94342">
                  <c:v>242.68229166666666</c:v>
                </c:pt>
                <c:pt idx="94343">
                  <c:v>242.68489583333334</c:v>
                </c:pt>
                <c:pt idx="94344">
                  <c:v>242.6875</c:v>
                </c:pt>
                <c:pt idx="94345">
                  <c:v>242.69010416666666</c:v>
                </c:pt>
                <c:pt idx="94346">
                  <c:v>242.69270833333334</c:v>
                </c:pt>
                <c:pt idx="94347">
                  <c:v>242.6953125</c:v>
                </c:pt>
                <c:pt idx="94348">
                  <c:v>242.69791666666666</c:v>
                </c:pt>
                <c:pt idx="94349">
                  <c:v>242.70052083333334</c:v>
                </c:pt>
                <c:pt idx="94350">
                  <c:v>242.703125</c:v>
                </c:pt>
                <c:pt idx="94351">
                  <c:v>242.70572916666666</c:v>
                </c:pt>
                <c:pt idx="94352">
                  <c:v>242.70833333333334</c:v>
                </c:pt>
                <c:pt idx="94353">
                  <c:v>242.7109375</c:v>
                </c:pt>
                <c:pt idx="94354">
                  <c:v>242.71354166666666</c:v>
                </c:pt>
                <c:pt idx="94355">
                  <c:v>242.71614583333334</c:v>
                </c:pt>
                <c:pt idx="94356">
                  <c:v>242.71875</c:v>
                </c:pt>
                <c:pt idx="94357">
                  <c:v>242.72135416666666</c:v>
                </c:pt>
                <c:pt idx="94358">
                  <c:v>242.72395833333334</c:v>
                </c:pt>
                <c:pt idx="94359">
                  <c:v>242.7265625</c:v>
                </c:pt>
                <c:pt idx="94360">
                  <c:v>242.72916666666666</c:v>
                </c:pt>
                <c:pt idx="94361">
                  <c:v>242.73177083333334</c:v>
                </c:pt>
                <c:pt idx="94362">
                  <c:v>242.734375</c:v>
                </c:pt>
                <c:pt idx="94363">
                  <c:v>242.73697916666666</c:v>
                </c:pt>
                <c:pt idx="94364">
                  <c:v>242.73958333333334</c:v>
                </c:pt>
                <c:pt idx="94365">
                  <c:v>242.7421875</c:v>
                </c:pt>
                <c:pt idx="94366">
                  <c:v>242.74479166666666</c:v>
                </c:pt>
                <c:pt idx="94367">
                  <c:v>242.74739583333334</c:v>
                </c:pt>
                <c:pt idx="94368">
                  <c:v>242.75</c:v>
                </c:pt>
                <c:pt idx="94369">
                  <c:v>242.75260416666666</c:v>
                </c:pt>
                <c:pt idx="94370">
                  <c:v>242.75520833333334</c:v>
                </c:pt>
                <c:pt idx="94371">
                  <c:v>242.7578125</c:v>
                </c:pt>
                <c:pt idx="94372">
                  <c:v>242.76041666666666</c:v>
                </c:pt>
                <c:pt idx="94373">
                  <c:v>242.76302083333334</c:v>
                </c:pt>
                <c:pt idx="94374">
                  <c:v>242.765625</c:v>
                </c:pt>
                <c:pt idx="94375">
                  <c:v>242.76822916666666</c:v>
                </c:pt>
                <c:pt idx="94376">
                  <c:v>242.77083333333334</c:v>
                </c:pt>
                <c:pt idx="94377">
                  <c:v>242.7734375</c:v>
                </c:pt>
                <c:pt idx="94378">
                  <c:v>242.77604166666666</c:v>
                </c:pt>
                <c:pt idx="94379">
                  <c:v>242.77864583333334</c:v>
                </c:pt>
                <c:pt idx="94380">
                  <c:v>242.78125</c:v>
                </c:pt>
                <c:pt idx="94381">
                  <c:v>242.78385416666666</c:v>
                </c:pt>
                <c:pt idx="94382">
                  <c:v>242.78645833333334</c:v>
                </c:pt>
                <c:pt idx="94383">
                  <c:v>242.7890625</c:v>
                </c:pt>
                <c:pt idx="94384">
                  <c:v>242.79166666666666</c:v>
                </c:pt>
                <c:pt idx="94385">
                  <c:v>242.79427083333334</c:v>
                </c:pt>
                <c:pt idx="94386">
                  <c:v>242.796875</c:v>
                </c:pt>
                <c:pt idx="94387">
                  <c:v>242.79947916666666</c:v>
                </c:pt>
                <c:pt idx="94388">
                  <c:v>242.80208333333334</c:v>
                </c:pt>
                <c:pt idx="94389">
                  <c:v>242.8046875</c:v>
                </c:pt>
                <c:pt idx="94390">
                  <c:v>242.80729166666666</c:v>
                </c:pt>
                <c:pt idx="94391">
                  <c:v>242.80989583333334</c:v>
                </c:pt>
                <c:pt idx="94392">
                  <c:v>242.8125</c:v>
                </c:pt>
                <c:pt idx="94393">
                  <c:v>242.81510416666666</c:v>
                </c:pt>
                <c:pt idx="94394">
                  <c:v>242.81770833333334</c:v>
                </c:pt>
                <c:pt idx="94395">
                  <c:v>242.8203125</c:v>
                </c:pt>
                <c:pt idx="94396">
                  <c:v>242.82291666666666</c:v>
                </c:pt>
                <c:pt idx="94397">
                  <c:v>242.82552083333334</c:v>
                </c:pt>
                <c:pt idx="94398">
                  <c:v>242.828125</c:v>
                </c:pt>
                <c:pt idx="94399">
                  <c:v>242.83072916666666</c:v>
                </c:pt>
                <c:pt idx="94400">
                  <c:v>242.83333333333334</c:v>
                </c:pt>
                <c:pt idx="94401">
                  <c:v>242.8359375</c:v>
                </c:pt>
                <c:pt idx="94402">
                  <c:v>242.83854166666666</c:v>
                </c:pt>
                <c:pt idx="94403">
                  <c:v>242.84114583333334</c:v>
                </c:pt>
                <c:pt idx="94404">
                  <c:v>242.84375</c:v>
                </c:pt>
                <c:pt idx="94405">
                  <c:v>242.84635416666666</c:v>
                </c:pt>
                <c:pt idx="94406">
                  <c:v>242.84895833333334</c:v>
                </c:pt>
                <c:pt idx="94407">
                  <c:v>242.8515625</c:v>
                </c:pt>
                <c:pt idx="94408">
                  <c:v>242.85416666666666</c:v>
                </c:pt>
                <c:pt idx="94409">
                  <c:v>242.85677083333334</c:v>
                </c:pt>
                <c:pt idx="94410">
                  <c:v>242.859375</c:v>
                </c:pt>
                <c:pt idx="94411">
                  <c:v>242.86197916666666</c:v>
                </c:pt>
                <c:pt idx="94412">
                  <c:v>242.86458333333334</c:v>
                </c:pt>
                <c:pt idx="94413">
                  <c:v>242.8671875</c:v>
                </c:pt>
                <c:pt idx="94414">
                  <c:v>242.86979166666666</c:v>
                </c:pt>
                <c:pt idx="94415">
                  <c:v>242.87239583333334</c:v>
                </c:pt>
                <c:pt idx="94416">
                  <c:v>242.875</c:v>
                </c:pt>
                <c:pt idx="94417">
                  <c:v>242.87760416666666</c:v>
                </c:pt>
                <c:pt idx="94418">
                  <c:v>242.88020833333334</c:v>
                </c:pt>
                <c:pt idx="94419">
                  <c:v>242.8828125</c:v>
                </c:pt>
                <c:pt idx="94420">
                  <c:v>242.88541666666666</c:v>
                </c:pt>
                <c:pt idx="94421">
                  <c:v>242.88802083333334</c:v>
                </c:pt>
                <c:pt idx="94422">
                  <c:v>242.890625</c:v>
                </c:pt>
                <c:pt idx="94423">
                  <c:v>242.89322916666666</c:v>
                </c:pt>
                <c:pt idx="94424">
                  <c:v>242.89583333333334</c:v>
                </c:pt>
                <c:pt idx="94425">
                  <c:v>242.8984375</c:v>
                </c:pt>
                <c:pt idx="94426">
                  <c:v>242.90104166666666</c:v>
                </c:pt>
                <c:pt idx="94427">
                  <c:v>242.90364583333334</c:v>
                </c:pt>
                <c:pt idx="94428">
                  <c:v>242.90625</c:v>
                </c:pt>
                <c:pt idx="94429">
                  <c:v>242.90885416666666</c:v>
                </c:pt>
                <c:pt idx="94430">
                  <c:v>242.91145833333334</c:v>
                </c:pt>
                <c:pt idx="94431">
                  <c:v>242.9140625</c:v>
                </c:pt>
                <c:pt idx="94432">
                  <c:v>242.91666666666666</c:v>
                </c:pt>
                <c:pt idx="94433">
                  <c:v>242.91927083333334</c:v>
                </c:pt>
                <c:pt idx="94434">
                  <c:v>242.921875</c:v>
                </c:pt>
                <c:pt idx="94435">
                  <c:v>242.92447916666666</c:v>
                </c:pt>
                <c:pt idx="94436">
                  <c:v>242.92708333333334</c:v>
                </c:pt>
                <c:pt idx="94437">
                  <c:v>242.9296875</c:v>
                </c:pt>
                <c:pt idx="94438">
                  <c:v>242.93229166666666</c:v>
                </c:pt>
                <c:pt idx="94439">
                  <c:v>242.93489583333334</c:v>
                </c:pt>
                <c:pt idx="94440">
                  <c:v>242.9375</c:v>
                </c:pt>
                <c:pt idx="94441">
                  <c:v>242.94010416666666</c:v>
                </c:pt>
                <c:pt idx="94442">
                  <c:v>242.94270833333334</c:v>
                </c:pt>
                <c:pt idx="94443">
                  <c:v>242.9453125</c:v>
                </c:pt>
                <c:pt idx="94444">
                  <c:v>242.94791666666666</c:v>
                </c:pt>
                <c:pt idx="94445">
                  <c:v>242.95052083333334</c:v>
                </c:pt>
                <c:pt idx="94446">
                  <c:v>242.953125</c:v>
                </c:pt>
                <c:pt idx="94447">
                  <c:v>242.95572916666666</c:v>
                </c:pt>
                <c:pt idx="94448">
                  <c:v>242.95833333333334</c:v>
                </c:pt>
                <c:pt idx="94449">
                  <c:v>242.9609375</c:v>
                </c:pt>
                <c:pt idx="94450">
                  <c:v>242.96354166666666</c:v>
                </c:pt>
                <c:pt idx="94451">
                  <c:v>242.96614583333334</c:v>
                </c:pt>
                <c:pt idx="94452">
                  <c:v>242.96875</c:v>
                </c:pt>
                <c:pt idx="94453">
                  <c:v>242.97135416666666</c:v>
                </c:pt>
                <c:pt idx="94454">
                  <c:v>242.97395833333334</c:v>
                </c:pt>
                <c:pt idx="94455">
                  <c:v>242.9765625</c:v>
                </c:pt>
                <c:pt idx="94456">
                  <c:v>242.97916666666666</c:v>
                </c:pt>
                <c:pt idx="94457">
                  <c:v>242.98177083333334</c:v>
                </c:pt>
                <c:pt idx="94458">
                  <c:v>242.984375</c:v>
                </c:pt>
                <c:pt idx="94459">
                  <c:v>242.98697916666666</c:v>
                </c:pt>
                <c:pt idx="94460">
                  <c:v>242.98958333333334</c:v>
                </c:pt>
                <c:pt idx="94461">
                  <c:v>242.9921875</c:v>
                </c:pt>
                <c:pt idx="94462">
                  <c:v>242.99479166666666</c:v>
                </c:pt>
                <c:pt idx="94463">
                  <c:v>242.99739583333334</c:v>
                </c:pt>
                <c:pt idx="94464">
                  <c:v>243</c:v>
                </c:pt>
                <c:pt idx="94465">
                  <c:v>243.00260416666666</c:v>
                </c:pt>
                <c:pt idx="94466">
                  <c:v>243.00520833333334</c:v>
                </c:pt>
                <c:pt idx="94467">
                  <c:v>243.0078125</c:v>
                </c:pt>
                <c:pt idx="94468">
                  <c:v>243.01041666666666</c:v>
                </c:pt>
                <c:pt idx="94469">
                  <c:v>243.01302083333334</c:v>
                </c:pt>
                <c:pt idx="94470">
                  <c:v>243.015625</c:v>
                </c:pt>
                <c:pt idx="94471">
                  <c:v>243.01822916666666</c:v>
                </c:pt>
                <c:pt idx="94472">
                  <c:v>243.02083333333334</c:v>
                </c:pt>
                <c:pt idx="94473">
                  <c:v>243.0234375</c:v>
                </c:pt>
                <c:pt idx="94474">
                  <c:v>243.02604166666666</c:v>
                </c:pt>
                <c:pt idx="94475">
                  <c:v>243.02864583333334</c:v>
                </c:pt>
                <c:pt idx="94476">
                  <c:v>243.03125</c:v>
                </c:pt>
                <c:pt idx="94477">
                  <c:v>243.03385416666666</c:v>
                </c:pt>
                <c:pt idx="94478">
                  <c:v>243.03645833333334</c:v>
                </c:pt>
                <c:pt idx="94479">
                  <c:v>243.0390625</c:v>
                </c:pt>
                <c:pt idx="94480">
                  <c:v>243.04166666666666</c:v>
                </c:pt>
                <c:pt idx="94481">
                  <c:v>243.04427083333334</c:v>
                </c:pt>
                <c:pt idx="94482">
                  <c:v>243.046875</c:v>
                </c:pt>
                <c:pt idx="94483">
                  <c:v>243.04947916666666</c:v>
                </c:pt>
                <c:pt idx="94484">
                  <c:v>243.05208333333334</c:v>
                </c:pt>
                <c:pt idx="94485">
                  <c:v>243.0546875</c:v>
                </c:pt>
                <c:pt idx="94486">
                  <c:v>243.05729166666666</c:v>
                </c:pt>
                <c:pt idx="94487">
                  <c:v>243.05989583333334</c:v>
                </c:pt>
                <c:pt idx="94488">
                  <c:v>243.0625</c:v>
                </c:pt>
                <c:pt idx="94489">
                  <c:v>243.06510416666666</c:v>
                </c:pt>
                <c:pt idx="94490">
                  <c:v>243.06770833333334</c:v>
                </c:pt>
                <c:pt idx="94491">
                  <c:v>243.0703125</c:v>
                </c:pt>
                <c:pt idx="94492">
                  <c:v>243.07291666666666</c:v>
                </c:pt>
                <c:pt idx="94493">
                  <c:v>243.07552083333334</c:v>
                </c:pt>
                <c:pt idx="94494">
                  <c:v>243.078125</c:v>
                </c:pt>
                <c:pt idx="94495">
                  <c:v>243.08072916666666</c:v>
                </c:pt>
                <c:pt idx="94496">
                  <c:v>243.08333333333334</c:v>
                </c:pt>
                <c:pt idx="94497">
                  <c:v>243.0859375</c:v>
                </c:pt>
                <c:pt idx="94498">
                  <c:v>243.08854166666666</c:v>
                </c:pt>
                <c:pt idx="94499">
                  <c:v>243.09114583333334</c:v>
                </c:pt>
                <c:pt idx="94500">
                  <c:v>243.09375</c:v>
                </c:pt>
                <c:pt idx="94501">
                  <c:v>243.09635416666666</c:v>
                </c:pt>
                <c:pt idx="94502">
                  <c:v>243.09895833333334</c:v>
                </c:pt>
                <c:pt idx="94503">
                  <c:v>243.1015625</c:v>
                </c:pt>
                <c:pt idx="94504">
                  <c:v>243.10416666666666</c:v>
                </c:pt>
                <c:pt idx="94505">
                  <c:v>243.10677083333334</c:v>
                </c:pt>
                <c:pt idx="94506">
                  <c:v>243.109375</c:v>
                </c:pt>
                <c:pt idx="94507">
                  <c:v>243.11197916666666</c:v>
                </c:pt>
                <c:pt idx="94508">
                  <c:v>243.11458333333334</c:v>
                </c:pt>
                <c:pt idx="94509">
                  <c:v>243.1171875</c:v>
                </c:pt>
                <c:pt idx="94510">
                  <c:v>243.11979166666666</c:v>
                </c:pt>
                <c:pt idx="94511">
                  <c:v>243.12239583333334</c:v>
                </c:pt>
                <c:pt idx="94512">
                  <c:v>243.125</c:v>
                </c:pt>
                <c:pt idx="94513">
                  <c:v>243.12760416666666</c:v>
                </c:pt>
                <c:pt idx="94514">
                  <c:v>243.13020833333334</c:v>
                </c:pt>
                <c:pt idx="94515">
                  <c:v>243.1328125</c:v>
                </c:pt>
                <c:pt idx="94516">
                  <c:v>243.13541666666666</c:v>
                </c:pt>
                <c:pt idx="94517">
                  <c:v>243.13802083333334</c:v>
                </c:pt>
                <c:pt idx="94518">
                  <c:v>243.140625</c:v>
                </c:pt>
                <c:pt idx="94519">
                  <c:v>243.14322916666666</c:v>
                </c:pt>
                <c:pt idx="94520">
                  <c:v>243.14583333333334</c:v>
                </c:pt>
                <c:pt idx="94521">
                  <c:v>243.1484375</c:v>
                </c:pt>
                <c:pt idx="94522">
                  <c:v>243.15104166666666</c:v>
                </c:pt>
                <c:pt idx="94523">
                  <c:v>243.15364583333334</c:v>
                </c:pt>
                <c:pt idx="94524">
                  <c:v>243.15625</c:v>
                </c:pt>
                <c:pt idx="94525">
                  <c:v>243.15885416666666</c:v>
                </c:pt>
                <c:pt idx="94526">
                  <c:v>243.16145833333334</c:v>
                </c:pt>
                <c:pt idx="94527">
                  <c:v>243.1640625</c:v>
                </c:pt>
                <c:pt idx="94528">
                  <c:v>243.16666666666666</c:v>
                </c:pt>
                <c:pt idx="94529">
                  <c:v>243.16927083333334</c:v>
                </c:pt>
                <c:pt idx="94530">
                  <c:v>243.171875</c:v>
                </c:pt>
                <c:pt idx="94531">
                  <c:v>243.17447916666666</c:v>
                </c:pt>
                <c:pt idx="94532">
                  <c:v>243.17708333333334</c:v>
                </c:pt>
                <c:pt idx="94533">
                  <c:v>243.1796875</c:v>
                </c:pt>
                <c:pt idx="94534">
                  <c:v>243.18229166666666</c:v>
                </c:pt>
                <c:pt idx="94535">
                  <c:v>243.18489583333334</c:v>
                </c:pt>
                <c:pt idx="94536">
                  <c:v>243.1875</c:v>
                </c:pt>
                <c:pt idx="94537">
                  <c:v>243.19010416666666</c:v>
                </c:pt>
                <c:pt idx="94538">
                  <c:v>243.19270833333334</c:v>
                </c:pt>
                <c:pt idx="94539">
                  <c:v>243.1953125</c:v>
                </c:pt>
                <c:pt idx="94540">
                  <c:v>243.19791666666666</c:v>
                </c:pt>
                <c:pt idx="94541">
                  <c:v>243.20052083333334</c:v>
                </c:pt>
                <c:pt idx="94542">
                  <c:v>243.203125</c:v>
                </c:pt>
                <c:pt idx="94543">
                  <c:v>243.20572916666666</c:v>
                </c:pt>
                <c:pt idx="94544">
                  <c:v>243.20833333333334</c:v>
                </c:pt>
                <c:pt idx="94545">
                  <c:v>243.2109375</c:v>
                </c:pt>
                <c:pt idx="94546">
                  <c:v>243.21354166666666</c:v>
                </c:pt>
                <c:pt idx="94547">
                  <c:v>243.21614583333334</c:v>
                </c:pt>
                <c:pt idx="94548">
                  <c:v>243.21875</c:v>
                </c:pt>
                <c:pt idx="94549">
                  <c:v>243.22135416666666</c:v>
                </c:pt>
                <c:pt idx="94550">
                  <c:v>243.22395833333334</c:v>
                </c:pt>
                <c:pt idx="94551">
                  <c:v>243.2265625</c:v>
                </c:pt>
                <c:pt idx="94552">
                  <c:v>243.22916666666666</c:v>
                </c:pt>
                <c:pt idx="94553">
                  <c:v>243.23177083333334</c:v>
                </c:pt>
                <c:pt idx="94554">
                  <c:v>243.234375</c:v>
                </c:pt>
                <c:pt idx="94555">
                  <c:v>243.23697916666666</c:v>
                </c:pt>
                <c:pt idx="94556">
                  <c:v>243.23958333333334</c:v>
                </c:pt>
                <c:pt idx="94557">
                  <c:v>243.2421875</c:v>
                </c:pt>
                <c:pt idx="94558">
                  <c:v>243.24479166666666</c:v>
                </c:pt>
                <c:pt idx="94559">
                  <c:v>243.24739583333334</c:v>
                </c:pt>
                <c:pt idx="94560">
                  <c:v>243.25</c:v>
                </c:pt>
                <c:pt idx="94561">
                  <c:v>243.25260416666666</c:v>
                </c:pt>
                <c:pt idx="94562">
                  <c:v>243.25520833333334</c:v>
                </c:pt>
                <c:pt idx="94563">
                  <c:v>243.2578125</c:v>
                </c:pt>
                <c:pt idx="94564">
                  <c:v>243.26041666666666</c:v>
                </c:pt>
                <c:pt idx="94565">
                  <c:v>243.26302083333334</c:v>
                </c:pt>
                <c:pt idx="94566">
                  <c:v>243.265625</c:v>
                </c:pt>
                <c:pt idx="94567">
                  <c:v>243.26822916666666</c:v>
                </c:pt>
                <c:pt idx="94568">
                  <c:v>243.27083333333334</c:v>
                </c:pt>
                <c:pt idx="94569">
                  <c:v>243.2734375</c:v>
                </c:pt>
                <c:pt idx="94570">
                  <c:v>243.27604166666666</c:v>
                </c:pt>
                <c:pt idx="94571">
                  <c:v>243.27864583333334</c:v>
                </c:pt>
                <c:pt idx="94572">
                  <c:v>243.28125</c:v>
                </c:pt>
                <c:pt idx="94573">
                  <c:v>243.28385416666666</c:v>
                </c:pt>
                <c:pt idx="94574">
                  <c:v>243.28645833333334</c:v>
                </c:pt>
                <c:pt idx="94575">
                  <c:v>243.2890625</c:v>
                </c:pt>
                <c:pt idx="94576">
                  <c:v>243.29166666666666</c:v>
                </c:pt>
                <c:pt idx="94577">
                  <c:v>243.29427083333334</c:v>
                </c:pt>
                <c:pt idx="94578">
                  <c:v>243.296875</c:v>
                </c:pt>
                <c:pt idx="94579">
                  <c:v>243.29947916666666</c:v>
                </c:pt>
                <c:pt idx="94580">
                  <c:v>243.30208333333334</c:v>
                </c:pt>
                <c:pt idx="94581">
                  <c:v>243.3046875</c:v>
                </c:pt>
                <c:pt idx="94582">
                  <c:v>243.30729166666666</c:v>
                </c:pt>
                <c:pt idx="94583">
                  <c:v>243.30989583333334</c:v>
                </c:pt>
                <c:pt idx="94584">
                  <c:v>243.3125</c:v>
                </c:pt>
                <c:pt idx="94585">
                  <c:v>243.31510416666666</c:v>
                </c:pt>
                <c:pt idx="94586">
                  <c:v>243.31770833333334</c:v>
                </c:pt>
                <c:pt idx="94587">
                  <c:v>243.3203125</c:v>
                </c:pt>
                <c:pt idx="94588">
                  <c:v>243.32291666666666</c:v>
                </c:pt>
                <c:pt idx="94589">
                  <c:v>243.32552083333334</c:v>
                </c:pt>
                <c:pt idx="94590">
                  <c:v>243.328125</c:v>
                </c:pt>
                <c:pt idx="94591">
                  <c:v>243.33072916666666</c:v>
                </c:pt>
                <c:pt idx="94592">
                  <c:v>243.33333333333334</c:v>
                </c:pt>
                <c:pt idx="94593">
                  <c:v>243.3359375</c:v>
                </c:pt>
                <c:pt idx="94594">
                  <c:v>243.33854166666666</c:v>
                </c:pt>
                <c:pt idx="94595">
                  <c:v>243.34114583333334</c:v>
                </c:pt>
                <c:pt idx="94596">
                  <c:v>243.34375</c:v>
                </c:pt>
                <c:pt idx="94597">
                  <c:v>243.34635416666666</c:v>
                </c:pt>
                <c:pt idx="94598">
                  <c:v>243.34895833333334</c:v>
                </c:pt>
                <c:pt idx="94599">
                  <c:v>243.3515625</c:v>
                </c:pt>
                <c:pt idx="94600">
                  <c:v>243.35416666666666</c:v>
                </c:pt>
                <c:pt idx="94601">
                  <c:v>243.35677083333334</c:v>
                </c:pt>
                <c:pt idx="94602">
                  <c:v>243.359375</c:v>
                </c:pt>
                <c:pt idx="94603">
                  <c:v>243.36197916666666</c:v>
                </c:pt>
                <c:pt idx="94604">
                  <c:v>243.36458333333334</c:v>
                </c:pt>
                <c:pt idx="94605">
                  <c:v>243.3671875</c:v>
                </c:pt>
                <c:pt idx="94606">
                  <c:v>243.36979166666666</c:v>
                </c:pt>
                <c:pt idx="94607">
                  <c:v>243.37239583333334</c:v>
                </c:pt>
                <c:pt idx="94608">
                  <c:v>243.375</c:v>
                </c:pt>
                <c:pt idx="94609">
                  <c:v>243.37760416666666</c:v>
                </c:pt>
                <c:pt idx="94610">
                  <c:v>243.38020833333334</c:v>
                </c:pt>
                <c:pt idx="94611">
                  <c:v>243.3828125</c:v>
                </c:pt>
                <c:pt idx="94612">
                  <c:v>243.38541666666666</c:v>
                </c:pt>
                <c:pt idx="94613">
                  <c:v>243.38802083333334</c:v>
                </c:pt>
                <c:pt idx="94614">
                  <c:v>243.390625</c:v>
                </c:pt>
                <c:pt idx="94615">
                  <c:v>243.39322916666666</c:v>
                </c:pt>
                <c:pt idx="94616">
                  <c:v>243.39583333333334</c:v>
                </c:pt>
                <c:pt idx="94617">
                  <c:v>243.3984375</c:v>
                </c:pt>
                <c:pt idx="94618">
                  <c:v>243.40104166666666</c:v>
                </c:pt>
                <c:pt idx="94619">
                  <c:v>243.40364583333334</c:v>
                </c:pt>
                <c:pt idx="94620">
                  <c:v>243.40625</c:v>
                </c:pt>
                <c:pt idx="94621">
                  <c:v>243.40885416666666</c:v>
                </c:pt>
                <c:pt idx="94622">
                  <c:v>243.41145833333334</c:v>
                </c:pt>
                <c:pt idx="94623">
                  <c:v>243.4140625</c:v>
                </c:pt>
                <c:pt idx="94624">
                  <c:v>243.41666666666666</c:v>
                </c:pt>
                <c:pt idx="94625">
                  <c:v>243.41927083333334</c:v>
                </c:pt>
                <c:pt idx="94626">
                  <c:v>243.421875</c:v>
                </c:pt>
                <c:pt idx="94627">
                  <c:v>243.42447916666666</c:v>
                </c:pt>
                <c:pt idx="94628">
                  <c:v>243.42708333333334</c:v>
                </c:pt>
                <c:pt idx="94629">
                  <c:v>243.4296875</c:v>
                </c:pt>
                <c:pt idx="94630">
                  <c:v>243.43229166666666</c:v>
                </c:pt>
                <c:pt idx="94631">
                  <c:v>243.43489583333334</c:v>
                </c:pt>
                <c:pt idx="94632">
                  <c:v>243.4375</c:v>
                </c:pt>
                <c:pt idx="94633">
                  <c:v>243.44010416666666</c:v>
                </c:pt>
                <c:pt idx="94634">
                  <c:v>243.44270833333334</c:v>
                </c:pt>
                <c:pt idx="94635">
                  <c:v>243.4453125</c:v>
                </c:pt>
                <c:pt idx="94636">
                  <c:v>243.44791666666666</c:v>
                </c:pt>
                <c:pt idx="94637">
                  <c:v>243.45052083333334</c:v>
                </c:pt>
                <c:pt idx="94638">
                  <c:v>243.453125</c:v>
                </c:pt>
                <c:pt idx="94639">
                  <c:v>243.45572916666666</c:v>
                </c:pt>
                <c:pt idx="94640">
                  <c:v>243.45833333333334</c:v>
                </c:pt>
                <c:pt idx="94641">
                  <c:v>243.4609375</c:v>
                </c:pt>
                <c:pt idx="94642">
                  <c:v>243.46354166666666</c:v>
                </c:pt>
                <c:pt idx="94643">
                  <c:v>243.46614583333334</c:v>
                </c:pt>
                <c:pt idx="94644">
                  <c:v>243.46875</c:v>
                </c:pt>
                <c:pt idx="94645">
                  <c:v>243.47135416666666</c:v>
                </c:pt>
                <c:pt idx="94646">
                  <c:v>243.47395833333334</c:v>
                </c:pt>
                <c:pt idx="94647">
                  <c:v>243.4765625</c:v>
                </c:pt>
                <c:pt idx="94648">
                  <c:v>243.47916666666666</c:v>
                </c:pt>
                <c:pt idx="94649">
                  <c:v>243.48177083333334</c:v>
                </c:pt>
                <c:pt idx="94650">
                  <c:v>243.484375</c:v>
                </c:pt>
                <c:pt idx="94651">
                  <c:v>243.48697916666666</c:v>
                </c:pt>
                <c:pt idx="94652">
                  <c:v>243.48958333333334</c:v>
                </c:pt>
                <c:pt idx="94653">
                  <c:v>243.4921875</c:v>
                </c:pt>
                <c:pt idx="94654">
                  <c:v>243.49479166666666</c:v>
                </c:pt>
                <c:pt idx="94655">
                  <c:v>243.49739583333334</c:v>
                </c:pt>
                <c:pt idx="94656">
                  <c:v>243.5</c:v>
                </c:pt>
                <c:pt idx="94657">
                  <c:v>243.50260416666666</c:v>
                </c:pt>
                <c:pt idx="94658">
                  <c:v>243.50520833333334</c:v>
                </c:pt>
                <c:pt idx="94659">
                  <c:v>243.5078125</c:v>
                </c:pt>
                <c:pt idx="94660">
                  <c:v>243.51041666666666</c:v>
                </c:pt>
                <c:pt idx="94661">
                  <c:v>243.51302083333334</c:v>
                </c:pt>
                <c:pt idx="94662">
                  <c:v>243.515625</c:v>
                </c:pt>
                <c:pt idx="94663">
                  <c:v>243.51822916666666</c:v>
                </c:pt>
                <c:pt idx="94664">
                  <c:v>243.52083333333334</c:v>
                </c:pt>
                <c:pt idx="94665">
                  <c:v>243.5234375</c:v>
                </c:pt>
                <c:pt idx="94666">
                  <c:v>243.52604166666666</c:v>
                </c:pt>
                <c:pt idx="94667">
                  <c:v>243.52864583333334</c:v>
                </c:pt>
                <c:pt idx="94668">
                  <c:v>243.53125</c:v>
                </c:pt>
                <c:pt idx="94669">
                  <c:v>243.53385416666666</c:v>
                </c:pt>
                <c:pt idx="94670">
                  <c:v>243.53645833333334</c:v>
                </c:pt>
                <c:pt idx="94671">
                  <c:v>243.5390625</c:v>
                </c:pt>
                <c:pt idx="94672">
                  <c:v>243.54166666666666</c:v>
                </c:pt>
                <c:pt idx="94673">
                  <c:v>243.54427083333334</c:v>
                </c:pt>
                <c:pt idx="94674">
                  <c:v>243.546875</c:v>
                </c:pt>
                <c:pt idx="94675">
                  <c:v>243.54947916666666</c:v>
                </c:pt>
                <c:pt idx="94676">
                  <c:v>243.55208333333334</c:v>
                </c:pt>
                <c:pt idx="94677">
                  <c:v>243.5546875</c:v>
                </c:pt>
                <c:pt idx="94678">
                  <c:v>243.55729166666666</c:v>
                </c:pt>
                <c:pt idx="94679">
                  <c:v>243.55989583333334</c:v>
                </c:pt>
                <c:pt idx="94680">
                  <c:v>243.5625</c:v>
                </c:pt>
                <c:pt idx="94681">
                  <c:v>243.56510416666666</c:v>
                </c:pt>
                <c:pt idx="94682">
                  <c:v>243.56770833333334</c:v>
                </c:pt>
                <c:pt idx="94683">
                  <c:v>243.5703125</c:v>
                </c:pt>
                <c:pt idx="94684">
                  <c:v>243.57291666666666</c:v>
                </c:pt>
                <c:pt idx="94685">
                  <c:v>243.57552083333334</c:v>
                </c:pt>
                <c:pt idx="94686">
                  <c:v>243.578125</c:v>
                </c:pt>
                <c:pt idx="94687">
                  <c:v>243.58072916666666</c:v>
                </c:pt>
                <c:pt idx="94688">
                  <c:v>243.58333333333334</c:v>
                </c:pt>
                <c:pt idx="94689">
                  <c:v>243.5859375</c:v>
                </c:pt>
                <c:pt idx="94690">
                  <c:v>243.58854166666666</c:v>
                </c:pt>
                <c:pt idx="94691">
                  <c:v>243.59114583333334</c:v>
                </c:pt>
                <c:pt idx="94692">
                  <c:v>243.59375</c:v>
                </c:pt>
                <c:pt idx="94693">
                  <c:v>243.59635416666666</c:v>
                </c:pt>
                <c:pt idx="94694">
                  <c:v>243.59895833333334</c:v>
                </c:pt>
                <c:pt idx="94695">
                  <c:v>243.6015625</c:v>
                </c:pt>
                <c:pt idx="94696">
                  <c:v>243.60416666666666</c:v>
                </c:pt>
                <c:pt idx="94697">
                  <c:v>243.60677083333334</c:v>
                </c:pt>
                <c:pt idx="94698">
                  <c:v>243.609375</c:v>
                </c:pt>
                <c:pt idx="94699">
                  <c:v>243.61197916666666</c:v>
                </c:pt>
                <c:pt idx="94700">
                  <c:v>243.61458333333334</c:v>
                </c:pt>
                <c:pt idx="94701">
                  <c:v>243.6171875</c:v>
                </c:pt>
                <c:pt idx="94702">
                  <c:v>243.61979166666666</c:v>
                </c:pt>
                <c:pt idx="94703">
                  <c:v>243.62239583333334</c:v>
                </c:pt>
                <c:pt idx="94704">
                  <c:v>243.625</c:v>
                </c:pt>
                <c:pt idx="94705">
                  <c:v>243.62760416666666</c:v>
                </c:pt>
                <c:pt idx="94706">
                  <c:v>243.63020833333334</c:v>
                </c:pt>
                <c:pt idx="94707">
                  <c:v>243.6328125</c:v>
                </c:pt>
                <c:pt idx="94708">
                  <c:v>243.63541666666666</c:v>
                </c:pt>
                <c:pt idx="94709">
                  <c:v>243.63802083333334</c:v>
                </c:pt>
                <c:pt idx="94710">
                  <c:v>243.640625</c:v>
                </c:pt>
                <c:pt idx="94711">
                  <c:v>243.64322916666666</c:v>
                </c:pt>
                <c:pt idx="94712">
                  <c:v>243.64583333333334</c:v>
                </c:pt>
                <c:pt idx="94713">
                  <c:v>243.6484375</c:v>
                </c:pt>
                <c:pt idx="94714">
                  <c:v>243.65104166666666</c:v>
                </c:pt>
                <c:pt idx="94715">
                  <c:v>243.65364583333334</c:v>
                </c:pt>
                <c:pt idx="94716">
                  <c:v>243.65625</c:v>
                </c:pt>
                <c:pt idx="94717">
                  <c:v>243.65885416666666</c:v>
                </c:pt>
                <c:pt idx="94718">
                  <c:v>243.66145833333334</c:v>
                </c:pt>
                <c:pt idx="94719">
                  <c:v>243.6640625</c:v>
                </c:pt>
                <c:pt idx="94720">
                  <c:v>243.66666666666666</c:v>
                </c:pt>
                <c:pt idx="94721">
                  <c:v>243.66927083333334</c:v>
                </c:pt>
                <c:pt idx="94722">
                  <c:v>243.671875</c:v>
                </c:pt>
                <c:pt idx="94723">
                  <c:v>243.67447916666666</c:v>
                </c:pt>
                <c:pt idx="94724">
                  <c:v>243.67708333333334</c:v>
                </c:pt>
                <c:pt idx="94725">
                  <c:v>243.6796875</c:v>
                </c:pt>
                <c:pt idx="94726">
                  <c:v>243.68229166666666</c:v>
                </c:pt>
                <c:pt idx="94727">
                  <c:v>243.68489583333334</c:v>
                </c:pt>
                <c:pt idx="94728">
                  <c:v>243.6875</c:v>
                </c:pt>
                <c:pt idx="94729">
                  <c:v>243.69010416666666</c:v>
                </c:pt>
                <c:pt idx="94730">
                  <c:v>243.69270833333334</c:v>
                </c:pt>
                <c:pt idx="94731">
                  <c:v>243.6953125</c:v>
                </c:pt>
                <c:pt idx="94732">
                  <c:v>243.69791666666666</c:v>
                </c:pt>
                <c:pt idx="94733">
                  <c:v>243.70052083333334</c:v>
                </c:pt>
                <c:pt idx="94734">
                  <c:v>243.703125</c:v>
                </c:pt>
                <c:pt idx="94735">
                  <c:v>243.70572916666666</c:v>
                </c:pt>
                <c:pt idx="94736">
                  <c:v>243.70833333333334</c:v>
                </c:pt>
                <c:pt idx="94737">
                  <c:v>243.7109375</c:v>
                </c:pt>
                <c:pt idx="94738">
                  <c:v>243.71354166666666</c:v>
                </c:pt>
                <c:pt idx="94739">
                  <c:v>243.71614583333334</c:v>
                </c:pt>
                <c:pt idx="94740">
                  <c:v>243.71875</c:v>
                </c:pt>
                <c:pt idx="94741">
                  <c:v>243.72135416666666</c:v>
                </c:pt>
                <c:pt idx="94742">
                  <c:v>243.72395833333334</c:v>
                </c:pt>
                <c:pt idx="94743">
                  <c:v>243.7265625</c:v>
                </c:pt>
                <c:pt idx="94744">
                  <c:v>243.72916666666666</c:v>
                </c:pt>
                <c:pt idx="94745">
                  <c:v>243.73177083333334</c:v>
                </c:pt>
                <c:pt idx="94746">
                  <c:v>243.734375</c:v>
                </c:pt>
                <c:pt idx="94747">
                  <c:v>243.73697916666666</c:v>
                </c:pt>
                <c:pt idx="94748">
                  <c:v>243.73958333333334</c:v>
                </c:pt>
                <c:pt idx="94749">
                  <c:v>243.7421875</c:v>
                </c:pt>
                <c:pt idx="94750">
                  <c:v>243.74479166666666</c:v>
                </c:pt>
                <c:pt idx="94751">
                  <c:v>243.74739583333334</c:v>
                </c:pt>
                <c:pt idx="94752">
                  <c:v>243.75</c:v>
                </c:pt>
                <c:pt idx="94753">
                  <c:v>243.75260416666666</c:v>
                </c:pt>
                <c:pt idx="94754">
                  <c:v>243.75520833333334</c:v>
                </c:pt>
                <c:pt idx="94755">
                  <c:v>243.7578125</c:v>
                </c:pt>
                <c:pt idx="94756">
                  <c:v>243.76041666666666</c:v>
                </c:pt>
                <c:pt idx="94757">
                  <c:v>243.76302083333334</c:v>
                </c:pt>
                <c:pt idx="94758">
                  <c:v>243.765625</c:v>
                </c:pt>
                <c:pt idx="94759">
                  <c:v>243.76822916666666</c:v>
                </c:pt>
                <c:pt idx="94760">
                  <c:v>243.77083333333334</c:v>
                </c:pt>
                <c:pt idx="94761">
                  <c:v>243.7734375</c:v>
                </c:pt>
                <c:pt idx="94762">
                  <c:v>243.77604166666666</c:v>
                </c:pt>
                <c:pt idx="94763">
                  <c:v>243.77864583333334</c:v>
                </c:pt>
                <c:pt idx="94764">
                  <c:v>243.78125</c:v>
                </c:pt>
                <c:pt idx="94765">
                  <c:v>243.78385416666666</c:v>
                </c:pt>
                <c:pt idx="94766">
                  <c:v>243.78645833333334</c:v>
                </c:pt>
                <c:pt idx="94767">
                  <c:v>243.7890625</c:v>
                </c:pt>
                <c:pt idx="94768">
                  <c:v>243.79166666666666</c:v>
                </c:pt>
                <c:pt idx="94769">
                  <c:v>243.79427083333334</c:v>
                </c:pt>
                <c:pt idx="94770">
                  <c:v>243.796875</c:v>
                </c:pt>
                <c:pt idx="94771">
                  <c:v>243.79947916666666</c:v>
                </c:pt>
                <c:pt idx="94772">
                  <c:v>243.80208333333334</c:v>
                </c:pt>
                <c:pt idx="94773">
                  <c:v>243.8046875</c:v>
                </c:pt>
                <c:pt idx="94774">
                  <c:v>243.80729166666666</c:v>
                </c:pt>
                <c:pt idx="94775">
                  <c:v>243.80989583333334</c:v>
                </c:pt>
                <c:pt idx="94776">
                  <c:v>243.8125</c:v>
                </c:pt>
                <c:pt idx="94777">
                  <c:v>243.81510416666666</c:v>
                </c:pt>
                <c:pt idx="94778">
                  <c:v>243.81770833333334</c:v>
                </c:pt>
                <c:pt idx="94779">
                  <c:v>243.8203125</c:v>
                </c:pt>
                <c:pt idx="94780">
                  <c:v>243.82291666666666</c:v>
                </c:pt>
                <c:pt idx="94781">
                  <c:v>243.82552083333334</c:v>
                </c:pt>
                <c:pt idx="94782">
                  <c:v>243.828125</c:v>
                </c:pt>
                <c:pt idx="94783">
                  <c:v>243.83072916666666</c:v>
                </c:pt>
                <c:pt idx="94784">
                  <c:v>243.83333333333334</c:v>
                </c:pt>
                <c:pt idx="94785">
                  <c:v>243.8359375</c:v>
                </c:pt>
                <c:pt idx="94786">
                  <c:v>243.83854166666666</c:v>
                </c:pt>
                <c:pt idx="94787">
                  <c:v>243.84114583333334</c:v>
                </c:pt>
                <c:pt idx="94788">
                  <c:v>243.84375</c:v>
                </c:pt>
                <c:pt idx="94789">
                  <c:v>243.84635416666666</c:v>
                </c:pt>
                <c:pt idx="94790">
                  <c:v>243.84895833333334</c:v>
                </c:pt>
                <c:pt idx="94791">
                  <c:v>243.8515625</c:v>
                </c:pt>
                <c:pt idx="94792">
                  <c:v>243.85416666666666</c:v>
                </c:pt>
                <c:pt idx="94793">
                  <c:v>243.85677083333334</c:v>
                </c:pt>
                <c:pt idx="94794">
                  <c:v>243.859375</c:v>
                </c:pt>
                <c:pt idx="94795">
                  <c:v>243.86197916666666</c:v>
                </c:pt>
                <c:pt idx="94796">
                  <c:v>243.86458333333334</c:v>
                </c:pt>
                <c:pt idx="94797">
                  <c:v>243.8671875</c:v>
                </c:pt>
                <c:pt idx="94798">
                  <c:v>243.86979166666666</c:v>
                </c:pt>
                <c:pt idx="94799">
                  <c:v>243.87239583333334</c:v>
                </c:pt>
                <c:pt idx="94800">
                  <c:v>243.875</c:v>
                </c:pt>
                <c:pt idx="94801">
                  <c:v>243.87760416666666</c:v>
                </c:pt>
                <c:pt idx="94802">
                  <c:v>243.88020833333334</c:v>
                </c:pt>
                <c:pt idx="94803">
                  <c:v>243.8828125</c:v>
                </c:pt>
                <c:pt idx="94804">
                  <c:v>243.88541666666666</c:v>
                </c:pt>
                <c:pt idx="94805">
                  <c:v>243.88802083333334</c:v>
                </c:pt>
                <c:pt idx="94806">
                  <c:v>243.890625</c:v>
                </c:pt>
                <c:pt idx="94807">
                  <c:v>243.89322916666666</c:v>
                </c:pt>
                <c:pt idx="94808">
                  <c:v>243.89583333333334</c:v>
                </c:pt>
                <c:pt idx="94809">
                  <c:v>243.8984375</c:v>
                </c:pt>
                <c:pt idx="94810">
                  <c:v>243.90104166666666</c:v>
                </c:pt>
                <c:pt idx="94811">
                  <c:v>243.90364583333334</c:v>
                </c:pt>
                <c:pt idx="94812">
                  <c:v>243.90625</c:v>
                </c:pt>
                <c:pt idx="94813">
                  <c:v>243.90885416666666</c:v>
                </c:pt>
                <c:pt idx="94814">
                  <c:v>243.91145833333334</c:v>
                </c:pt>
                <c:pt idx="94815">
                  <c:v>243.9140625</c:v>
                </c:pt>
                <c:pt idx="94816">
                  <c:v>243.91666666666666</c:v>
                </c:pt>
                <c:pt idx="94817">
                  <c:v>243.91927083333334</c:v>
                </c:pt>
                <c:pt idx="94818">
                  <c:v>243.921875</c:v>
                </c:pt>
                <c:pt idx="94819">
                  <c:v>243.92447916666666</c:v>
                </c:pt>
                <c:pt idx="94820">
                  <c:v>243.92708333333334</c:v>
                </c:pt>
                <c:pt idx="94821">
                  <c:v>243.9296875</c:v>
                </c:pt>
                <c:pt idx="94822">
                  <c:v>243.93229166666666</c:v>
                </c:pt>
                <c:pt idx="94823">
                  <c:v>243.93489583333334</c:v>
                </c:pt>
                <c:pt idx="94824">
                  <c:v>243.9375</c:v>
                </c:pt>
                <c:pt idx="94825">
                  <c:v>243.94010416666666</c:v>
                </c:pt>
                <c:pt idx="94826">
                  <c:v>243.94270833333334</c:v>
                </c:pt>
                <c:pt idx="94827">
                  <c:v>243.9453125</c:v>
                </c:pt>
                <c:pt idx="94828">
                  <c:v>243.94791666666666</c:v>
                </c:pt>
                <c:pt idx="94829">
                  <c:v>243.95052083333334</c:v>
                </c:pt>
                <c:pt idx="94830">
                  <c:v>243.953125</c:v>
                </c:pt>
                <c:pt idx="94831">
                  <c:v>243.95572916666666</c:v>
                </c:pt>
                <c:pt idx="94832">
                  <c:v>243.95833333333334</c:v>
                </c:pt>
                <c:pt idx="94833">
                  <c:v>243.9609375</c:v>
                </c:pt>
                <c:pt idx="94834">
                  <c:v>243.96354166666666</c:v>
                </c:pt>
                <c:pt idx="94835">
                  <c:v>243.96614583333334</c:v>
                </c:pt>
                <c:pt idx="94836">
                  <c:v>243.96875</c:v>
                </c:pt>
                <c:pt idx="94837">
                  <c:v>243.97135416666666</c:v>
                </c:pt>
                <c:pt idx="94838">
                  <c:v>243.97395833333334</c:v>
                </c:pt>
                <c:pt idx="94839">
                  <c:v>243.9765625</c:v>
                </c:pt>
                <c:pt idx="94840">
                  <c:v>243.97916666666666</c:v>
                </c:pt>
                <c:pt idx="94841">
                  <c:v>243.98177083333334</c:v>
                </c:pt>
                <c:pt idx="94842">
                  <c:v>243.984375</c:v>
                </c:pt>
                <c:pt idx="94843">
                  <c:v>243.98697916666666</c:v>
                </c:pt>
                <c:pt idx="94844">
                  <c:v>243.98958333333334</c:v>
                </c:pt>
                <c:pt idx="94845">
                  <c:v>243.9921875</c:v>
                </c:pt>
                <c:pt idx="94846">
                  <c:v>243.99479166666666</c:v>
                </c:pt>
                <c:pt idx="94847">
                  <c:v>243.99739583333334</c:v>
                </c:pt>
                <c:pt idx="94848">
                  <c:v>244</c:v>
                </c:pt>
                <c:pt idx="94849">
                  <c:v>244.00260416666666</c:v>
                </c:pt>
                <c:pt idx="94850">
                  <c:v>244.00520833333334</c:v>
                </c:pt>
                <c:pt idx="94851">
                  <c:v>244.0078125</c:v>
                </c:pt>
                <c:pt idx="94852">
                  <c:v>244.01041666666666</c:v>
                </c:pt>
                <c:pt idx="94853">
                  <c:v>244.01302083333334</c:v>
                </c:pt>
                <c:pt idx="94854">
                  <c:v>244.015625</c:v>
                </c:pt>
                <c:pt idx="94855">
                  <c:v>244.01822916666666</c:v>
                </c:pt>
                <c:pt idx="94856">
                  <c:v>244.02083333333334</c:v>
                </c:pt>
                <c:pt idx="94857">
                  <c:v>244.0234375</c:v>
                </c:pt>
                <c:pt idx="94858">
                  <c:v>244.02604166666666</c:v>
                </c:pt>
                <c:pt idx="94859">
                  <c:v>244.02864583333334</c:v>
                </c:pt>
                <c:pt idx="94860">
                  <c:v>244.03125</c:v>
                </c:pt>
                <c:pt idx="94861">
                  <c:v>244.03385416666666</c:v>
                </c:pt>
                <c:pt idx="94862">
                  <c:v>244.03645833333334</c:v>
                </c:pt>
                <c:pt idx="94863">
                  <c:v>244.0390625</c:v>
                </c:pt>
                <c:pt idx="94864">
                  <c:v>244.04166666666666</c:v>
                </c:pt>
                <c:pt idx="94865">
                  <c:v>244.04427083333334</c:v>
                </c:pt>
                <c:pt idx="94866">
                  <c:v>244.046875</c:v>
                </c:pt>
                <c:pt idx="94867">
                  <c:v>244.04947916666666</c:v>
                </c:pt>
                <c:pt idx="94868">
                  <c:v>244.05208333333334</c:v>
                </c:pt>
                <c:pt idx="94869">
                  <c:v>244.0546875</c:v>
                </c:pt>
                <c:pt idx="94870">
                  <c:v>244.05729166666666</c:v>
                </c:pt>
                <c:pt idx="94871">
                  <c:v>244.05989583333334</c:v>
                </c:pt>
                <c:pt idx="94872">
                  <c:v>244.0625</c:v>
                </c:pt>
                <c:pt idx="94873">
                  <c:v>244.06510416666666</c:v>
                </c:pt>
                <c:pt idx="94874">
                  <c:v>244.06770833333334</c:v>
                </c:pt>
                <c:pt idx="94875">
                  <c:v>244.0703125</c:v>
                </c:pt>
                <c:pt idx="94876">
                  <c:v>244.07291666666666</c:v>
                </c:pt>
                <c:pt idx="94877">
                  <c:v>244.07552083333334</c:v>
                </c:pt>
                <c:pt idx="94878">
                  <c:v>244.078125</c:v>
                </c:pt>
                <c:pt idx="94879">
                  <c:v>244.08072916666666</c:v>
                </c:pt>
                <c:pt idx="94880">
                  <c:v>244.08333333333334</c:v>
                </c:pt>
                <c:pt idx="94881">
                  <c:v>244.0859375</c:v>
                </c:pt>
                <c:pt idx="94882">
                  <c:v>244.08854166666666</c:v>
                </c:pt>
                <c:pt idx="94883">
                  <c:v>244.09114583333334</c:v>
                </c:pt>
                <c:pt idx="94884">
                  <c:v>244.09375</c:v>
                </c:pt>
                <c:pt idx="94885">
                  <c:v>244.09635416666666</c:v>
                </c:pt>
                <c:pt idx="94886">
                  <c:v>244.09895833333334</c:v>
                </c:pt>
                <c:pt idx="94887">
                  <c:v>244.1015625</c:v>
                </c:pt>
                <c:pt idx="94888">
                  <c:v>244.10416666666666</c:v>
                </c:pt>
                <c:pt idx="94889">
                  <c:v>244.10677083333334</c:v>
                </c:pt>
                <c:pt idx="94890">
                  <c:v>244.109375</c:v>
                </c:pt>
                <c:pt idx="94891">
                  <c:v>244.11197916666666</c:v>
                </c:pt>
                <c:pt idx="94892">
                  <c:v>244.11458333333334</c:v>
                </c:pt>
                <c:pt idx="94893">
                  <c:v>244.1171875</c:v>
                </c:pt>
                <c:pt idx="94894">
                  <c:v>244.11979166666666</c:v>
                </c:pt>
                <c:pt idx="94895">
                  <c:v>244.12239583333334</c:v>
                </c:pt>
                <c:pt idx="94896">
                  <c:v>244.125</c:v>
                </c:pt>
                <c:pt idx="94897">
                  <c:v>244.12760416666666</c:v>
                </c:pt>
                <c:pt idx="94898">
                  <c:v>244.13020833333334</c:v>
                </c:pt>
                <c:pt idx="94899">
                  <c:v>244.1328125</c:v>
                </c:pt>
                <c:pt idx="94900">
                  <c:v>244.13541666666666</c:v>
                </c:pt>
                <c:pt idx="94901">
                  <c:v>244.13802083333334</c:v>
                </c:pt>
                <c:pt idx="94902">
                  <c:v>244.140625</c:v>
                </c:pt>
                <c:pt idx="94903">
                  <c:v>244.14322916666666</c:v>
                </c:pt>
                <c:pt idx="94904">
                  <c:v>244.14583333333334</c:v>
                </c:pt>
                <c:pt idx="94905">
                  <c:v>244.1484375</c:v>
                </c:pt>
                <c:pt idx="94906">
                  <c:v>244.15104166666666</c:v>
                </c:pt>
                <c:pt idx="94907">
                  <c:v>244.15364583333334</c:v>
                </c:pt>
                <c:pt idx="94908">
                  <c:v>244.15625</c:v>
                </c:pt>
                <c:pt idx="94909">
                  <c:v>244.15885416666666</c:v>
                </c:pt>
                <c:pt idx="94910">
                  <c:v>244.16145833333334</c:v>
                </c:pt>
                <c:pt idx="94911">
                  <c:v>244.1640625</c:v>
                </c:pt>
                <c:pt idx="94912">
                  <c:v>244.16666666666666</c:v>
                </c:pt>
                <c:pt idx="94913">
                  <c:v>244.16927083333334</c:v>
                </c:pt>
                <c:pt idx="94914">
                  <c:v>244.171875</c:v>
                </c:pt>
                <c:pt idx="94915">
                  <c:v>244.17447916666666</c:v>
                </c:pt>
                <c:pt idx="94916">
                  <c:v>244.17708333333334</c:v>
                </c:pt>
                <c:pt idx="94917">
                  <c:v>244.1796875</c:v>
                </c:pt>
                <c:pt idx="94918">
                  <c:v>244.18229166666666</c:v>
                </c:pt>
                <c:pt idx="94919">
                  <c:v>244.18489583333334</c:v>
                </c:pt>
                <c:pt idx="94920">
                  <c:v>244.1875</c:v>
                </c:pt>
                <c:pt idx="94921">
                  <c:v>244.19010416666666</c:v>
                </c:pt>
                <c:pt idx="94922">
                  <c:v>244.19270833333334</c:v>
                </c:pt>
                <c:pt idx="94923">
                  <c:v>244.1953125</c:v>
                </c:pt>
                <c:pt idx="94924">
                  <c:v>244.19791666666666</c:v>
                </c:pt>
                <c:pt idx="94925">
                  <c:v>244.20052083333334</c:v>
                </c:pt>
                <c:pt idx="94926">
                  <c:v>244.203125</c:v>
                </c:pt>
                <c:pt idx="94927">
                  <c:v>244.20572916666666</c:v>
                </c:pt>
                <c:pt idx="94928">
                  <c:v>244.20833333333334</c:v>
                </c:pt>
                <c:pt idx="94929">
                  <c:v>244.2109375</c:v>
                </c:pt>
                <c:pt idx="94930">
                  <c:v>244.21354166666666</c:v>
                </c:pt>
                <c:pt idx="94931">
                  <c:v>244.21614583333334</c:v>
                </c:pt>
                <c:pt idx="94932">
                  <c:v>244.21875</c:v>
                </c:pt>
                <c:pt idx="94933">
                  <c:v>244.22135416666666</c:v>
                </c:pt>
                <c:pt idx="94934">
                  <c:v>244.22395833333334</c:v>
                </c:pt>
                <c:pt idx="94935">
                  <c:v>244.2265625</c:v>
                </c:pt>
                <c:pt idx="94936">
                  <c:v>244.22916666666666</c:v>
                </c:pt>
                <c:pt idx="94937">
                  <c:v>244.23177083333334</c:v>
                </c:pt>
                <c:pt idx="94938">
                  <c:v>244.234375</c:v>
                </c:pt>
                <c:pt idx="94939">
                  <c:v>244.23697916666666</c:v>
                </c:pt>
                <c:pt idx="94940">
                  <c:v>244.23958333333334</c:v>
                </c:pt>
                <c:pt idx="94941">
                  <c:v>244.2421875</c:v>
                </c:pt>
                <c:pt idx="94942">
                  <c:v>244.24479166666666</c:v>
                </c:pt>
                <c:pt idx="94943">
                  <c:v>244.24739583333334</c:v>
                </c:pt>
                <c:pt idx="94944">
                  <c:v>244.25</c:v>
                </c:pt>
                <c:pt idx="94945">
                  <c:v>244.25260416666666</c:v>
                </c:pt>
                <c:pt idx="94946">
                  <c:v>244.25520833333334</c:v>
                </c:pt>
                <c:pt idx="94947">
                  <c:v>244.2578125</c:v>
                </c:pt>
                <c:pt idx="94948">
                  <c:v>244.26041666666666</c:v>
                </c:pt>
                <c:pt idx="94949">
                  <c:v>244.26302083333334</c:v>
                </c:pt>
                <c:pt idx="94950">
                  <c:v>244.265625</c:v>
                </c:pt>
                <c:pt idx="94951">
                  <c:v>244.26822916666666</c:v>
                </c:pt>
                <c:pt idx="94952">
                  <c:v>244.27083333333334</c:v>
                </c:pt>
                <c:pt idx="94953">
                  <c:v>244.2734375</c:v>
                </c:pt>
                <c:pt idx="94954">
                  <c:v>244.27604166666666</c:v>
                </c:pt>
                <c:pt idx="94955">
                  <c:v>244.27864583333334</c:v>
                </c:pt>
                <c:pt idx="94956">
                  <c:v>244.28125</c:v>
                </c:pt>
                <c:pt idx="94957">
                  <c:v>244.28385416666666</c:v>
                </c:pt>
                <c:pt idx="94958">
                  <c:v>244.28645833333334</c:v>
                </c:pt>
                <c:pt idx="94959">
                  <c:v>244.2890625</c:v>
                </c:pt>
                <c:pt idx="94960">
                  <c:v>244.29166666666666</c:v>
                </c:pt>
                <c:pt idx="94961">
                  <c:v>244.29427083333334</c:v>
                </c:pt>
                <c:pt idx="94962">
                  <c:v>244.296875</c:v>
                </c:pt>
                <c:pt idx="94963">
                  <c:v>244.29947916666666</c:v>
                </c:pt>
                <c:pt idx="94964">
                  <c:v>244.30208333333334</c:v>
                </c:pt>
                <c:pt idx="94965">
                  <c:v>244.3046875</c:v>
                </c:pt>
                <c:pt idx="94966">
                  <c:v>244.30729166666666</c:v>
                </c:pt>
                <c:pt idx="94967">
                  <c:v>244.30989583333334</c:v>
                </c:pt>
                <c:pt idx="94968">
                  <c:v>244.3125</c:v>
                </c:pt>
                <c:pt idx="94969">
                  <c:v>244.31510416666666</c:v>
                </c:pt>
                <c:pt idx="94970">
                  <c:v>244.31770833333334</c:v>
                </c:pt>
                <c:pt idx="94971">
                  <c:v>244.3203125</c:v>
                </c:pt>
                <c:pt idx="94972">
                  <c:v>244.32291666666666</c:v>
                </c:pt>
                <c:pt idx="94973">
                  <c:v>244.32552083333334</c:v>
                </c:pt>
                <c:pt idx="94974">
                  <c:v>244.328125</c:v>
                </c:pt>
                <c:pt idx="94975">
                  <c:v>244.33072916666666</c:v>
                </c:pt>
                <c:pt idx="94976">
                  <c:v>244.33333333333334</c:v>
                </c:pt>
                <c:pt idx="94977">
                  <c:v>244.3359375</c:v>
                </c:pt>
                <c:pt idx="94978">
                  <c:v>244.33854166666666</c:v>
                </c:pt>
                <c:pt idx="94979">
                  <c:v>244.34114583333334</c:v>
                </c:pt>
                <c:pt idx="94980">
                  <c:v>244.34375</c:v>
                </c:pt>
                <c:pt idx="94981">
                  <c:v>244.34635416666666</c:v>
                </c:pt>
                <c:pt idx="94982">
                  <c:v>244.34895833333334</c:v>
                </c:pt>
                <c:pt idx="94983">
                  <c:v>244.3515625</c:v>
                </c:pt>
                <c:pt idx="94984">
                  <c:v>244.35416666666666</c:v>
                </c:pt>
                <c:pt idx="94985">
                  <c:v>244.35677083333334</c:v>
                </c:pt>
                <c:pt idx="94986">
                  <c:v>244.359375</c:v>
                </c:pt>
                <c:pt idx="94987">
                  <c:v>244.36197916666666</c:v>
                </c:pt>
                <c:pt idx="94988">
                  <c:v>244.36458333333334</c:v>
                </c:pt>
                <c:pt idx="94989">
                  <c:v>244.3671875</c:v>
                </c:pt>
                <c:pt idx="94990">
                  <c:v>244.36979166666666</c:v>
                </c:pt>
                <c:pt idx="94991">
                  <c:v>244.37239583333334</c:v>
                </c:pt>
                <c:pt idx="94992">
                  <c:v>244.375</c:v>
                </c:pt>
                <c:pt idx="94993">
                  <c:v>244.37760416666666</c:v>
                </c:pt>
                <c:pt idx="94994">
                  <c:v>244.38020833333334</c:v>
                </c:pt>
                <c:pt idx="94995">
                  <c:v>244.3828125</c:v>
                </c:pt>
                <c:pt idx="94996">
                  <c:v>244.38541666666666</c:v>
                </c:pt>
                <c:pt idx="94997">
                  <c:v>244.38802083333334</c:v>
                </c:pt>
                <c:pt idx="94998">
                  <c:v>244.390625</c:v>
                </c:pt>
                <c:pt idx="94999">
                  <c:v>244.39322916666666</c:v>
                </c:pt>
                <c:pt idx="95000">
                  <c:v>244.39583333333334</c:v>
                </c:pt>
                <c:pt idx="95001">
                  <c:v>244.3984375</c:v>
                </c:pt>
                <c:pt idx="95002">
                  <c:v>244.40104166666666</c:v>
                </c:pt>
                <c:pt idx="95003">
                  <c:v>244.40364583333334</c:v>
                </c:pt>
                <c:pt idx="95004">
                  <c:v>244.40625</c:v>
                </c:pt>
                <c:pt idx="95005">
                  <c:v>244.40885416666666</c:v>
                </c:pt>
                <c:pt idx="95006">
                  <c:v>244.41145833333334</c:v>
                </c:pt>
                <c:pt idx="95007">
                  <c:v>244.4140625</c:v>
                </c:pt>
                <c:pt idx="95008">
                  <c:v>244.41666666666666</c:v>
                </c:pt>
                <c:pt idx="95009">
                  <c:v>244.41927083333334</c:v>
                </c:pt>
                <c:pt idx="95010">
                  <c:v>244.421875</c:v>
                </c:pt>
                <c:pt idx="95011">
                  <c:v>244.42447916666666</c:v>
                </c:pt>
                <c:pt idx="95012">
                  <c:v>244.42708333333334</c:v>
                </c:pt>
                <c:pt idx="95013">
                  <c:v>244.4296875</c:v>
                </c:pt>
                <c:pt idx="95014">
                  <c:v>244.43229166666666</c:v>
                </c:pt>
                <c:pt idx="95015">
                  <c:v>244.43489583333334</c:v>
                </c:pt>
                <c:pt idx="95016">
                  <c:v>244.4375</c:v>
                </c:pt>
                <c:pt idx="95017">
                  <c:v>244.44010416666666</c:v>
                </c:pt>
                <c:pt idx="95018">
                  <c:v>244.44270833333334</c:v>
                </c:pt>
                <c:pt idx="95019">
                  <c:v>244.4453125</c:v>
                </c:pt>
                <c:pt idx="95020">
                  <c:v>244.44791666666666</c:v>
                </c:pt>
                <c:pt idx="95021">
                  <c:v>244.45052083333334</c:v>
                </c:pt>
                <c:pt idx="95022">
                  <c:v>244.453125</c:v>
                </c:pt>
                <c:pt idx="95023">
                  <c:v>244.45572916666666</c:v>
                </c:pt>
                <c:pt idx="95024">
                  <c:v>244.45833333333334</c:v>
                </c:pt>
                <c:pt idx="95025">
                  <c:v>244.4609375</c:v>
                </c:pt>
                <c:pt idx="95026">
                  <c:v>244.46354166666666</c:v>
                </c:pt>
                <c:pt idx="95027">
                  <c:v>244.46614583333334</c:v>
                </c:pt>
                <c:pt idx="95028">
                  <c:v>244.46875</c:v>
                </c:pt>
                <c:pt idx="95029">
                  <c:v>244.47135416666666</c:v>
                </c:pt>
                <c:pt idx="95030">
                  <c:v>244.47395833333334</c:v>
                </c:pt>
                <c:pt idx="95031">
                  <c:v>244.4765625</c:v>
                </c:pt>
                <c:pt idx="95032">
                  <c:v>244.47916666666666</c:v>
                </c:pt>
                <c:pt idx="95033">
                  <c:v>244.48177083333334</c:v>
                </c:pt>
                <c:pt idx="95034">
                  <c:v>244.484375</c:v>
                </c:pt>
                <c:pt idx="95035">
                  <c:v>244.48697916666666</c:v>
                </c:pt>
                <c:pt idx="95036">
                  <c:v>244.48958333333334</c:v>
                </c:pt>
                <c:pt idx="95037">
                  <c:v>244.4921875</c:v>
                </c:pt>
                <c:pt idx="95038">
                  <c:v>244.49479166666666</c:v>
                </c:pt>
                <c:pt idx="95039">
                  <c:v>244.49739583333334</c:v>
                </c:pt>
                <c:pt idx="95040">
                  <c:v>244.5</c:v>
                </c:pt>
                <c:pt idx="95041">
                  <c:v>244.50260416666666</c:v>
                </c:pt>
                <c:pt idx="95042">
                  <c:v>244.50520833333334</c:v>
                </c:pt>
                <c:pt idx="95043">
                  <c:v>244.5078125</c:v>
                </c:pt>
                <c:pt idx="95044">
                  <c:v>244.51041666666666</c:v>
                </c:pt>
                <c:pt idx="95045">
                  <c:v>244.51302083333334</c:v>
                </c:pt>
                <c:pt idx="95046">
                  <c:v>244.515625</c:v>
                </c:pt>
                <c:pt idx="95047">
                  <c:v>244.51822916666666</c:v>
                </c:pt>
                <c:pt idx="95048">
                  <c:v>244.52083333333334</c:v>
                </c:pt>
                <c:pt idx="95049">
                  <c:v>244.5234375</c:v>
                </c:pt>
                <c:pt idx="95050">
                  <c:v>244.52604166666666</c:v>
                </c:pt>
                <c:pt idx="95051">
                  <c:v>244.52864583333334</c:v>
                </c:pt>
                <c:pt idx="95052">
                  <c:v>244.53125</c:v>
                </c:pt>
                <c:pt idx="95053">
                  <c:v>244.53385416666666</c:v>
                </c:pt>
                <c:pt idx="95054">
                  <c:v>244.53645833333334</c:v>
                </c:pt>
                <c:pt idx="95055">
                  <c:v>244.5390625</c:v>
                </c:pt>
                <c:pt idx="95056">
                  <c:v>244.54166666666666</c:v>
                </c:pt>
                <c:pt idx="95057">
                  <c:v>244.54427083333334</c:v>
                </c:pt>
                <c:pt idx="95058">
                  <c:v>244.546875</c:v>
                </c:pt>
                <c:pt idx="95059">
                  <c:v>244.54947916666666</c:v>
                </c:pt>
                <c:pt idx="95060">
                  <c:v>244.55208333333334</c:v>
                </c:pt>
                <c:pt idx="95061">
                  <c:v>244.5546875</c:v>
                </c:pt>
                <c:pt idx="95062">
                  <c:v>244.55729166666666</c:v>
                </c:pt>
                <c:pt idx="95063">
                  <c:v>244.55989583333334</c:v>
                </c:pt>
                <c:pt idx="95064">
                  <c:v>244.5625</c:v>
                </c:pt>
                <c:pt idx="95065">
                  <c:v>244.56510416666666</c:v>
                </c:pt>
                <c:pt idx="95066">
                  <c:v>244.56770833333334</c:v>
                </c:pt>
                <c:pt idx="95067">
                  <c:v>244.5703125</c:v>
                </c:pt>
                <c:pt idx="95068">
                  <c:v>244.57291666666666</c:v>
                </c:pt>
                <c:pt idx="95069">
                  <c:v>244.57552083333334</c:v>
                </c:pt>
                <c:pt idx="95070">
                  <c:v>244.578125</c:v>
                </c:pt>
                <c:pt idx="95071">
                  <c:v>244.58072916666666</c:v>
                </c:pt>
                <c:pt idx="95072">
                  <c:v>244.58333333333334</c:v>
                </c:pt>
                <c:pt idx="95073">
                  <c:v>244.5859375</c:v>
                </c:pt>
                <c:pt idx="95074">
                  <c:v>244.58854166666666</c:v>
                </c:pt>
                <c:pt idx="95075">
                  <c:v>244.59114583333334</c:v>
                </c:pt>
                <c:pt idx="95076">
                  <c:v>244.59375</c:v>
                </c:pt>
                <c:pt idx="95077">
                  <c:v>244.59635416666666</c:v>
                </c:pt>
                <c:pt idx="95078">
                  <c:v>244.59895833333334</c:v>
                </c:pt>
                <c:pt idx="95079">
                  <c:v>244.6015625</c:v>
                </c:pt>
                <c:pt idx="95080">
                  <c:v>244.60416666666666</c:v>
                </c:pt>
                <c:pt idx="95081">
                  <c:v>244.60677083333334</c:v>
                </c:pt>
                <c:pt idx="95082">
                  <c:v>244.609375</c:v>
                </c:pt>
                <c:pt idx="95083">
                  <c:v>244.61197916666666</c:v>
                </c:pt>
                <c:pt idx="95084">
                  <c:v>244.61458333333334</c:v>
                </c:pt>
                <c:pt idx="95085">
                  <c:v>244.6171875</c:v>
                </c:pt>
                <c:pt idx="95086">
                  <c:v>244.61979166666666</c:v>
                </c:pt>
                <c:pt idx="95087">
                  <c:v>244.62239583333334</c:v>
                </c:pt>
                <c:pt idx="95088">
                  <c:v>244.625</c:v>
                </c:pt>
                <c:pt idx="95089">
                  <c:v>244.62760416666666</c:v>
                </c:pt>
                <c:pt idx="95090">
                  <c:v>244.63020833333334</c:v>
                </c:pt>
                <c:pt idx="95091">
                  <c:v>244.6328125</c:v>
                </c:pt>
                <c:pt idx="95092">
                  <c:v>244.63541666666666</c:v>
                </c:pt>
                <c:pt idx="95093">
                  <c:v>244.63802083333334</c:v>
                </c:pt>
                <c:pt idx="95094">
                  <c:v>244.640625</c:v>
                </c:pt>
                <c:pt idx="95095">
                  <c:v>244.64322916666666</c:v>
                </c:pt>
                <c:pt idx="95096">
                  <c:v>244.64583333333334</c:v>
                </c:pt>
                <c:pt idx="95097">
                  <c:v>244.6484375</c:v>
                </c:pt>
                <c:pt idx="95098">
                  <c:v>244.65104166666666</c:v>
                </c:pt>
                <c:pt idx="95099">
                  <c:v>244.65364583333334</c:v>
                </c:pt>
                <c:pt idx="95100">
                  <c:v>244.65625</c:v>
                </c:pt>
                <c:pt idx="95101">
                  <c:v>244.65885416666666</c:v>
                </c:pt>
                <c:pt idx="95102">
                  <c:v>244.66145833333334</c:v>
                </c:pt>
                <c:pt idx="95103">
                  <c:v>244.6640625</c:v>
                </c:pt>
                <c:pt idx="95104">
                  <c:v>244.66666666666666</c:v>
                </c:pt>
                <c:pt idx="95105">
                  <c:v>244.66927083333334</c:v>
                </c:pt>
                <c:pt idx="95106">
                  <c:v>244.671875</c:v>
                </c:pt>
                <c:pt idx="95107">
                  <c:v>244.67447916666666</c:v>
                </c:pt>
                <c:pt idx="95108">
                  <c:v>244.67708333333334</c:v>
                </c:pt>
                <c:pt idx="95109">
                  <c:v>244.6796875</c:v>
                </c:pt>
                <c:pt idx="95110">
                  <c:v>244.68229166666666</c:v>
                </c:pt>
                <c:pt idx="95111">
                  <c:v>244.68489583333334</c:v>
                </c:pt>
                <c:pt idx="95112">
                  <c:v>244.6875</c:v>
                </c:pt>
                <c:pt idx="95113">
                  <c:v>244.69010416666666</c:v>
                </c:pt>
                <c:pt idx="95114">
                  <c:v>244.69270833333334</c:v>
                </c:pt>
                <c:pt idx="95115">
                  <c:v>244.6953125</c:v>
                </c:pt>
                <c:pt idx="95116">
                  <c:v>244.69791666666666</c:v>
                </c:pt>
                <c:pt idx="95117">
                  <c:v>244.70052083333334</c:v>
                </c:pt>
                <c:pt idx="95118">
                  <c:v>244.703125</c:v>
                </c:pt>
                <c:pt idx="95119">
                  <c:v>244.70572916666666</c:v>
                </c:pt>
                <c:pt idx="95120">
                  <c:v>244.70833333333334</c:v>
                </c:pt>
                <c:pt idx="95121">
                  <c:v>244.7109375</c:v>
                </c:pt>
                <c:pt idx="95122">
                  <c:v>244.71354166666666</c:v>
                </c:pt>
                <c:pt idx="95123">
                  <c:v>244.71614583333334</c:v>
                </c:pt>
                <c:pt idx="95124">
                  <c:v>244.71875</c:v>
                </c:pt>
                <c:pt idx="95125">
                  <c:v>244.72135416666666</c:v>
                </c:pt>
                <c:pt idx="95126">
                  <c:v>244.72395833333334</c:v>
                </c:pt>
                <c:pt idx="95127">
                  <c:v>244.7265625</c:v>
                </c:pt>
                <c:pt idx="95128">
                  <c:v>244.72916666666666</c:v>
                </c:pt>
                <c:pt idx="95129">
                  <c:v>244.73177083333334</c:v>
                </c:pt>
                <c:pt idx="95130">
                  <c:v>244.734375</c:v>
                </c:pt>
                <c:pt idx="95131">
                  <c:v>244.73697916666666</c:v>
                </c:pt>
                <c:pt idx="95132">
                  <c:v>244.73958333333334</c:v>
                </c:pt>
                <c:pt idx="95133">
                  <c:v>244.7421875</c:v>
                </c:pt>
                <c:pt idx="95134">
                  <c:v>244.74479166666666</c:v>
                </c:pt>
                <c:pt idx="95135">
                  <c:v>244.74739583333334</c:v>
                </c:pt>
                <c:pt idx="95136">
                  <c:v>244.75</c:v>
                </c:pt>
                <c:pt idx="95137">
                  <c:v>244.75260416666666</c:v>
                </c:pt>
                <c:pt idx="95138">
                  <c:v>244.75520833333334</c:v>
                </c:pt>
                <c:pt idx="95139">
                  <c:v>244.7578125</c:v>
                </c:pt>
                <c:pt idx="95140">
                  <c:v>244.76041666666666</c:v>
                </c:pt>
                <c:pt idx="95141">
                  <c:v>244.76302083333334</c:v>
                </c:pt>
                <c:pt idx="95142">
                  <c:v>244.765625</c:v>
                </c:pt>
                <c:pt idx="95143">
                  <c:v>244.76822916666666</c:v>
                </c:pt>
                <c:pt idx="95144">
                  <c:v>244.77083333333334</c:v>
                </c:pt>
                <c:pt idx="95145">
                  <c:v>244.7734375</c:v>
                </c:pt>
                <c:pt idx="95146">
                  <c:v>244.77604166666666</c:v>
                </c:pt>
                <c:pt idx="95147">
                  <c:v>244.77864583333334</c:v>
                </c:pt>
                <c:pt idx="95148">
                  <c:v>244.78125</c:v>
                </c:pt>
                <c:pt idx="95149">
                  <c:v>244.78385416666666</c:v>
                </c:pt>
                <c:pt idx="95150">
                  <c:v>244.78645833333334</c:v>
                </c:pt>
                <c:pt idx="95151">
                  <c:v>244.7890625</c:v>
                </c:pt>
                <c:pt idx="95152">
                  <c:v>244.79166666666666</c:v>
                </c:pt>
                <c:pt idx="95153">
                  <c:v>244.79427083333334</c:v>
                </c:pt>
                <c:pt idx="95154">
                  <c:v>244.796875</c:v>
                </c:pt>
                <c:pt idx="95155">
                  <c:v>244.79947916666666</c:v>
                </c:pt>
                <c:pt idx="95156">
                  <c:v>244.80208333333334</c:v>
                </c:pt>
                <c:pt idx="95157">
                  <c:v>244.8046875</c:v>
                </c:pt>
                <c:pt idx="95158">
                  <c:v>244.80729166666666</c:v>
                </c:pt>
                <c:pt idx="95159">
                  <c:v>244.80989583333334</c:v>
                </c:pt>
                <c:pt idx="95160">
                  <c:v>244.8125</c:v>
                </c:pt>
                <c:pt idx="95161">
                  <c:v>244.81510416666666</c:v>
                </c:pt>
                <c:pt idx="95162">
                  <c:v>244.81770833333334</c:v>
                </c:pt>
                <c:pt idx="95163">
                  <c:v>244.8203125</c:v>
                </c:pt>
                <c:pt idx="95164">
                  <c:v>244.82291666666666</c:v>
                </c:pt>
                <c:pt idx="95165">
                  <c:v>244.82552083333334</c:v>
                </c:pt>
                <c:pt idx="95166">
                  <c:v>244.828125</c:v>
                </c:pt>
                <c:pt idx="95167">
                  <c:v>244.83072916666666</c:v>
                </c:pt>
                <c:pt idx="95168">
                  <c:v>244.83333333333334</c:v>
                </c:pt>
                <c:pt idx="95169">
                  <c:v>244.8359375</c:v>
                </c:pt>
                <c:pt idx="95170">
                  <c:v>244.83854166666666</c:v>
                </c:pt>
                <c:pt idx="95171">
                  <c:v>244.84114583333334</c:v>
                </c:pt>
                <c:pt idx="95172">
                  <c:v>244.84375</c:v>
                </c:pt>
                <c:pt idx="95173">
                  <c:v>244.84635416666666</c:v>
                </c:pt>
                <c:pt idx="95174">
                  <c:v>244.84895833333334</c:v>
                </c:pt>
                <c:pt idx="95175">
                  <c:v>244.8515625</c:v>
                </c:pt>
                <c:pt idx="95176">
                  <c:v>244.85416666666666</c:v>
                </c:pt>
                <c:pt idx="95177">
                  <c:v>244.85677083333334</c:v>
                </c:pt>
                <c:pt idx="95178">
                  <c:v>244.859375</c:v>
                </c:pt>
                <c:pt idx="95179">
                  <c:v>244.86197916666666</c:v>
                </c:pt>
                <c:pt idx="95180">
                  <c:v>244.86458333333334</c:v>
                </c:pt>
                <c:pt idx="95181">
                  <c:v>244.8671875</c:v>
                </c:pt>
                <c:pt idx="95182">
                  <c:v>244.86979166666666</c:v>
                </c:pt>
                <c:pt idx="95183">
                  <c:v>244.87239583333334</c:v>
                </c:pt>
                <c:pt idx="95184">
                  <c:v>244.875</c:v>
                </c:pt>
                <c:pt idx="95185">
                  <c:v>244.87760416666666</c:v>
                </c:pt>
                <c:pt idx="95186">
                  <c:v>244.88020833333334</c:v>
                </c:pt>
                <c:pt idx="95187">
                  <c:v>244.8828125</c:v>
                </c:pt>
                <c:pt idx="95188">
                  <c:v>244.88541666666666</c:v>
                </c:pt>
                <c:pt idx="95189">
                  <c:v>244.88802083333334</c:v>
                </c:pt>
                <c:pt idx="95190">
                  <c:v>244.890625</c:v>
                </c:pt>
                <c:pt idx="95191">
                  <c:v>244.89322916666666</c:v>
                </c:pt>
                <c:pt idx="95192">
                  <c:v>244.89583333333334</c:v>
                </c:pt>
                <c:pt idx="95193">
                  <c:v>244.8984375</c:v>
                </c:pt>
                <c:pt idx="95194">
                  <c:v>244.90104166666666</c:v>
                </c:pt>
                <c:pt idx="95195">
                  <c:v>244.90364583333334</c:v>
                </c:pt>
                <c:pt idx="95196">
                  <c:v>244.90625</c:v>
                </c:pt>
                <c:pt idx="95197">
                  <c:v>244.90885416666666</c:v>
                </c:pt>
                <c:pt idx="95198">
                  <c:v>244.91145833333334</c:v>
                </c:pt>
                <c:pt idx="95199">
                  <c:v>244.9140625</c:v>
                </c:pt>
                <c:pt idx="95200">
                  <c:v>244.91666666666666</c:v>
                </c:pt>
                <c:pt idx="95201">
                  <c:v>244.91927083333334</c:v>
                </c:pt>
                <c:pt idx="95202">
                  <c:v>244.921875</c:v>
                </c:pt>
                <c:pt idx="95203">
                  <c:v>244.92447916666666</c:v>
                </c:pt>
                <c:pt idx="95204">
                  <c:v>244.92708333333334</c:v>
                </c:pt>
                <c:pt idx="95205">
                  <c:v>244.9296875</c:v>
                </c:pt>
                <c:pt idx="95206">
                  <c:v>244.93229166666666</c:v>
                </c:pt>
                <c:pt idx="95207">
                  <c:v>244.93489583333334</c:v>
                </c:pt>
                <c:pt idx="95208">
                  <c:v>244.9375</c:v>
                </c:pt>
                <c:pt idx="95209">
                  <c:v>244.94010416666666</c:v>
                </c:pt>
                <c:pt idx="95210">
                  <c:v>244.94270833333334</c:v>
                </c:pt>
                <c:pt idx="95211">
                  <c:v>244.9453125</c:v>
                </c:pt>
                <c:pt idx="95212">
                  <c:v>244.94791666666666</c:v>
                </c:pt>
                <c:pt idx="95213">
                  <c:v>244.95052083333334</c:v>
                </c:pt>
                <c:pt idx="95214">
                  <c:v>244.953125</c:v>
                </c:pt>
                <c:pt idx="95215">
                  <c:v>244.95572916666666</c:v>
                </c:pt>
                <c:pt idx="95216">
                  <c:v>244.95833333333334</c:v>
                </c:pt>
                <c:pt idx="95217">
                  <c:v>244.9609375</c:v>
                </c:pt>
                <c:pt idx="95218">
                  <c:v>244.96354166666666</c:v>
                </c:pt>
                <c:pt idx="95219">
                  <c:v>244.96614583333334</c:v>
                </c:pt>
                <c:pt idx="95220">
                  <c:v>244.96875</c:v>
                </c:pt>
                <c:pt idx="95221">
                  <c:v>244.97135416666666</c:v>
                </c:pt>
                <c:pt idx="95222">
                  <c:v>244.97395833333334</c:v>
                </c:pt>
                <c:pt idx="95223">
                  <c:v>244.9765625</c:v>
                </c:pt>
                <c:pt idx="95224">
                  <c:v>244.97916666666666</c:v>
                </c:pt>
                <c:pt idx="95225">
                  <c:v>244.98177083333334</c:v>
                </c:pt>
                <c:pt idx="95226">
                  <c:v>244.984375</c:v>
                </c:pt>
                <c:pt idx="95227">
                  <c:v>244.98697916666666</c:v>
                </c:pt>
                <c:pt idx="95228">
                  <c:v>244.98958333333334</c:v>
                </c:pt>
                <c:pt idx="95229">
                  <c:v>244.9921875</c:v>
                </c:pt>
                <c:pt idx="95230">
                  <c:v>244.99479166666666</c:v>
                </c:pt>
                <c:pt idx="95231">
                  <c:v>244.99739583333334</c:v>
                </c:pt>
                <c:pt idx="95232">
                  <c:v>245</c:v>
                </c:pt>
                <c:pt idx="95233">
                  <c:v>245.00260416666666</c:v>
                </c:pt>
                <c:pt idx="95234">
                  <c:v>245.00520833333334</c:v>
                </c:pt>
                <c:pt idx="95235">
                  <c:v>245.0078125</c:v>
                </c:pt>
                <c:pt idx="95236">
                  <c:v>245.01041666666666</c:v>
                </c:pt>
                <c:pt idx="95237">
                  <c:v>245.01302083333334</c:v>
                </c:pt>
                <c:pt idx="95238">
                  <c:v>245.015625</c:v>
                </c:pt>
                <c:pt idx="95239">
                  <c:v>245.01822916666666</c:v>
                </c:pt>
                <c:pt idx="95240">
                  <c:v>245.02083333333334</c:v>
                </c:pt>
                <c:pt idx="95241">
                  <c:v>245.0234375</c:v>
                </c:pt>
                <c:pt idx="95242">
                  <c:v>245.02604166666666</c:v>
                </c:pt>
                <c:pt idx="95243">
                  <c:v>245.02864583333334</c:v>
                </c:pt>
                <c:pt idx="95244">
                  <c:v>245.03125</c:v>
                </c:pt>
                <c:pt idx="95245">
                  <c:v>245.03385416666666</c:v>
                </c:pt>
                <c:pt idx="95246">
                  <c:v>245.03645833333334</c:v>
                </c:pt>
                <c:pt idx="95247">
                  <c:v>245.0390625</c:v>
                </c:pt>
                <c:pt idx="95248">
                  <c:v>245.04166666666666</c:v>
                </c:pt>
                <c:pt idx="95249">
                  <c:v>245.04427083333334</c:v>
                </c:pt>
                <c:pt idx="95250">
                  <c:v>245.046875</c:v>
                </c:pt>
                <c:pt idx="95251">
                  <c:v>245.04947916666666</c:v>
                </c:pt>
                <c:pt idx="95252">
                  <c:v>245.05208333333334</c:v>
                </c:pt>
                <c:pt idx="95253">
                  <c:v>245.0546875</c:v>
                </c:pt>
                <c:pt idx="95254">
                  <c:v>245.05729166666666</c:v>
                </c:pt>
                <c:pt idx="95255">
                  <c:v>245.05989583333334</c:v>
                </c:pt>
                <c:pt idx="95256">
                  <c:v>245.0625</c:v>
                </c:pt>
                <c:pt idx="95257">
                  <c:v>245.06510416666666</c:v>
                </c:pt>
                <c:pt idx="95258">
                  <c:v>245.06770833333334</c:v>
                </c:pt>
                <c:pt idx="95259">
                  <c:v>245.0703125</c:v>
                </c:pt>
                <c:pt idx="95260">
                  <c:v>245.07291666666666</c:v>
                </c:pt>
                <c:pt idx="95261">
                  <c:v>245.07552083333334</c:v>
                </c:pt>
                <c:pt idx="95262">
                  <c:v>245.078125</c:v>
                </c:pt>
                <c:pt idx="95263">
                  <c:v>245.08072916666666</c:v>
                </c:pt>
                <c:pt idx="95264">
                  <c:v>245.08333333333334</c:v>
                </c:pt>
                <c:pt idx="95265">
                  <c:v>245.0859375</c:v>
                </c:pt>
                <c:pt idx="95266">
                  <c:v>245.08854166666666</c:v>
                </c:pt>
                <c:pt idx="95267">
                  <c:v>245.09114583333334</c:v>
                </c:pt>
                <c:pt idx="95268">
                  <c:v>245.09375</c:v>
                </c:pt>
                <c:pt idx="95269">
                  <c:v>245.09635416666666</c:v>
                </c:pt>
                <c:pt idx="95270">
                  <c:v>245.09895833333334</c:v>
                </c:pt>
                <c:pt idx="95271">
                  <c:v>245.1015625</c:v>
                </c:pt>
                <c:pt idx="95272">
                  <c:v>245.10416666666666</c:v>
                </c:pt>
                <c:pt idx="95273">
                  <c:v>245.10677083333334</c:v>
                </c:pt>
                <c:pt idx="95274">
                  <c:v>245.109375</c:v>
                </c:pt>
                <c:pt idx="95275">
                  <c:v>245.11197916666666</c:v>
                </c:pt>
                <c:pt idx="95276">
                  <c:v>245.11458333333334</c:v>
                </c:pt>
                <c:pt idx="95277">
                  <c:v>245.1171875</c:v>
                </c:pt>
                <c:pt idx="95278">
                  <c:v>245.11979166666666</c:v>
                </c:pt>
                <c:pt idx="95279">
                  <c:v>245.12239583333334</c:v>
                </c:pt>
                <c:pt idx="95280">
                  <c:v>245.125</c:v>
                </c:pt>
                <c:pt idx="95281">
                  <c:v>245.12760416666666</c:v>
                </c:pt>
                <c:pt idx="95282">
                  <c:v>245.13020833333334</c:v>
                </c:pt>
                <c:pt idx="95283">
                  <c:v>245.1328125</c:v>
                </c:pt>
                <c:pt idx="95284">
                  <c:v>245.13541666666666</c:v>
                </c:pt>
                <c:pt idx="95285">
                  <c:v>245.13802083333334</c:v>
                </c:pt>
                <c:pt idx="95286">
                  <c:v>245.140625</c:v>
                </c:pt>
                <c:pt idx="95287">
                  <c:v>245.14322916666666</c:v>
                </c:pt>
                <c:pt idx="95288">
                  <c:v>245.14583333333334</c:v>
                </c:pt>
                <c:pt idx="95289">
                  <c:v>245.1484375</c:v>
                </c:pt>
                <c:pt idx="95290">
                  <c:v>245.15104166666666</c:v>
                </c:pt>
                <c:pt idx="95291">
                  <c:v>245.15364583333334</c:v>
                </c:pt>
                <c:pt idx="95292">
                  <c:v>245.15625</c:v>
                </c:pt>
                <c:pt idx="95293">
                  <c:v>245.15885416666666</c:v>
                </c:pt>
                <c:pt idx="95294">
                  <c:v>245.16145833333334</c:v>
                </c:pt>
                <c:pt idx="95295">
                  <c:v>245.1640625</c:v>
                </c:pt>
                <c:pt idx="95296">
                  <c:v>245.16666666666666</c:v>
                </c:pt>
                <c:pt idx="95297">
                  <c:v>245.16927083333334</c:v>
                </c:pt>
                <c:pt idx="95298">
                  <c:v>245.171875</c:v>
                </c:pt>
                <c:pt idx="95299">
                  <c:v>245.17447916666666</c:v>
                </c:pt>
                <c:pt idx="95300">
                  <c:v>245.17708333333334</c:v>
                </c:pt>
                <c:pt idx="95301">
                  <c:v>245.1796875</c:v>
                </c:pt>
                <c:pt idx="95302">
                  <c:v>245.18229166666666</c:v>
                </c:pt>
                <c:pt idx="95303">
                  <c:v>245.18489583333334</c:v>
                </c:pt>
                <c:pt idx="95304">
                  <c:v>245.1875</c:v>
                </c:pt>
                <c:pt idx="95305">
                  <c:v>245.19010416666666</c:v>
                </c:pt>
                <c:pt idx="95306">
                  <c:v>245.19270833333334</c:v>
                </c:pt>
                <c:pt idx="95307">
                  <c:v>245.1953125</c:v>
                </c:pt>
                <c:pt idx="95308">
                  <c:v>245.19791666666666</c:v>
                </c:pt>
                <c:pt idx="95309">
                  <c:v>245.20052083333334</c:v>
                </c:pt>
                <c:pt idx="95310">
                  <c:v>245.203125</c:v>
                </c:pt>
                <c:pt idx="95311">
                  <c:v>245.20572916666666</c:v>
                </c:pt>
                <c:pt idx="95312">
                  <c:v>245.20833333333334</c:v>
                </c:pt>
                <c:pt idx="95313">
                  <c:v>245.2109375</c:v>
                </c:pt>
                <c:pt idx="95314">
                  <c:v>245.21354166666666</c:v>
                </c:pt>
                <c:pt idx="95315">
                  <c:v>245.21614583333334</c:v>
                </c:pt>
                <c:pt idx="95316">
                  <c:v>245.21875</c:v>
                </c:pt>
                <c:pt idx="95317">
                  <c:v>245.22135416666666</c:v>
                </c:pt>
                <c:pt idx="95318">
                  <c:v>245.22395833333334</c:v>
                </c:pt>
                <c:pt idx="95319">
                  <c:v>245.2265625</c:v>
                </c:pt>
                <c:pt idx="95320">
                  <c:v>245.22916666666666</c:v>
                </c:pt>
                <c:pt idx="95321">
                  <c:v>245.23177083333334</c:v>
                </c:pt>
                <c:pt idx="95322">
                  <c:v>245.234375</c:v>
                </c:pt>
                <c:pt idx="95323">
                  <c:v>245.23697916666666</c:v>
                </c:pt>
                <c:pt idx="95324">
                  <c:v>245.23958333333334</c:v>
                </c:pt>
                <c:pt idx="95325">
                  <c:v>245.2421875</c:v>
                </c:pt>
                <c:pt idx="95326">
                  <c:v>245.24479166666666</c:v>
                </c:pt>
                <c:pt idx="95327">
                  <c:v>245.24739583333334</c:v>
                </c:pt>
                <c:pt idx="95328">
                  <c:v>245.25</c:v>
                </c:pt>
                <c:pt idx="95329">
                  <c:v>245.25260416666666</c:v>
                </c:pt>
                <c:pt idx="95330">
                  <c:v>245.25520833333334</c:v>
                </c:pt>
                <c:pt idx="95331">
                  <c:v>245.2578125</c:v>
                </c:pt>
                <c:pt idx="95332">
                  <c:v>245.26041666666666</c:v>
                </c:pt>
                <c:pt idx="95333">
                  <c:v>245.26302083333334</c:v>
                </c:pt>
                <c:pt idx="95334">
                  <c:v>245.265625</c:v>
                </c:pt>
                <c:pt idx="95335">
                  <c:v>245.26822916666666</c:v>
                </c:pt>
                <c:pt idx="95336">
                  <c:v>245.27083333333334</c:v>
                </c:pt>
                <c:pt idx="95337">
                  <c:v>245.2734375</c:v>
                </c:pt>
                <c:pt idx="95338">
                  <c:v>245.27604166666666</c:v>
                </c:pt>
                <c:pt idx="95339">
                  <c:v>245.27864583333334</c:v>
                </c:pt>
                <c:pt idx="95340">
                  <c:v>245.28125</c:v>
                </c:pt>
                <c:pt idx="95341">
                  <c:v>245.28385416666666</c:v>
                </c:pt>
                <c:pt idx="95342">
                  <c:v>245.28645833333334</c:v>
                </c:pt>
                <c:pt idx="95343">
                  <c:v>245.2890625</c:v>
                </c:pt>
                <c:pt idx="95344">
                  <c:v>245.29166666666666</c:v>
                </c:pt>
                <c:pt idx="95345">
                  <c:v>245.29427083333334</c:v>
                </c:pt>
                <c:pt idx="95346">
                  <c:v>245.296875</c:v>
                </c:pt>
                <c:pt idx="95347">
                  <c:v>245.29947916666666</c:v>
                </c:pt>
                <c:pt idx="95348">
                  <c:v>245.30208333333334</c:v>
                </c:pt>
                <c:pt idx="95349">
                  <c:v>245.3046875</c:v>
                </c:pt>
                <c:pt idx="95350">
                  <c:v>245.30729166666666</c:v>
                </c:pt>
                <c:pt idx="95351">
                  <c:v>245.30989583333334</c:v>
                </c:pt>
                <c:pt idx="95352">
                  <c:v>245.3125</c:v>
                </c:pt>
                <c:pt idx="95353">
                  <c:v>245.31510416666666</c:v>
                </c:pt>
                <c:pt idx="95354">
                  <c:v>245.31770833333334</c:v>
                </c:pt>
                <c:pt idx="95355">
                  <c:v>245.3203125</c:v>
                </c:pt>
                <c:pt idx="95356">
                  <c:v>245.32291666666666</c:v>
                </c:pt>
                <c:pt idx="95357">
                  <c:v>245.32552083333334</c:v>
                </c:pt>
                <c:pt idx="95358">
                  <c:v>245.328125</c:v>
                </c:pt>
                <c:pt idx="95359">
                  <c:v>245.33072916666666</c:v>
                </c:pt>
                <c:pt idx="95360">
                  <c:v>245.33333333333334</c:v>
                </c:pt>
                <c:pt idx="95361">
                  <c:v>245.3359375</c:v>
                </c:pt>
                <c:pt idx="95362">
                  <c:v>245.33854166666666</c:v>
                </c:pt>
                <c:pt idx="95363">
                  <c:v>245.34114583333334</c:v>
                </c:pt>
                <c:pt idx="95364">
                  <c:v>245.34375</c:v>
                </c:pt>
                <c:pt idx="95365">
                  <c:v>245.34635416666666</c:v>
                </c:pt>
                <c:pt idx="95366">
                  <c:v>245.34895833333334</c:v>
                </c:pt>
                <c:pt idx="95367">
                  <c:v>245.3515625</c:v>
                </c:pt>
                <c:pt idx="95368">
                  <c:v>245.35416666666666</c:v>
                </c:pt>
                <c:pt idx="95369">
                  <c:v>245.35677083333334</c:v>
                </c:pt>
                <c:pt idx="95370">
                  <c:v>245.359375</c:v>
                </c:pt>
                <c:pt idx="95371">
                  <c:v>245.36197916666666</c:v>
                </c:pt>
                <c:pt idx="95372">
                  <c:v>245.36458333333334</c:v>
                </c:pt>
                <c:pt idx="95373">
                  <c:v>245.3671875</c:v>
                </c:pt>
                <c:pt idx="95374">
                  <c:v>245.36979166666666</c:v>
                </c:pt>
                <c:pt idx="95375">
                  <c:v>245.37239583333334</c:v>
                </c:pt>
                <c:pt idx="95376">
                  <c:v>245.375</c:v>
                </c:pt>
                <c:pt idx="95377">
                  <c:v>245.37760416666666</c:v>
                </c:pt>
                <c:pt idx="95378">
                  <c:v>245.38020833333334</c:v>
                </c:pt>
                <c:pt idx="95379">
                  <c:v>245.3828125</c:v>
                </c:pt>
                <c:pt idx="95380">
                  <c:v>245.38541666666666</c:v>
                </c:pt>
                <c:pt idx="95381">
                  <c:v>245.38802083333334</c:v>
                </c:pt>
                <c:pt idx="95382">
                  <c:v>245.390625</c:v>
                </c:pt>
                <c:pt idx="95383">
                  <c:v>245.39322916666666</c:v>
                </c:pt>
                <c:pt idx="95384">
                  <c:v>245.39583333333334</c:v>
                </c:pt>
                <c:pt idx="95385">
                  <c:v>245.3984375</c:v>
                </c:pt>
                <c:pt idx="95386">
                  <c:v>245.40104166666666</c:v>
                </c:pt>
                <c:pt idx="95387">
                  <c:v>245.40364583333334</c:v>
                </c:pt>
                <c:pt idx="95388">
                  <c:v>245.40625</c:v>
                </c:pt>
                <c:pt idx="95389">
                  <c:v>245.40885416666666</c:v>
                </c:pt>
                <c:pt idx="95390">
                  <c:v>245.41145833333334</c:v>
                </c:pt>
                <c:pt idx="95391">
                  <c:v>245.4140625</c:v>
                </c:pt>
                <c:pt idx="95392">
                  <c:v>245.41666666666666</c:v>
                </c:pt>
                <c:pt idx="95393">
                  <c:v>245.41927083333334</c:v>
                </c:pt>
                <c:pt idx="95394">
                  <c:v>245.421875</c:v>
                </c:pt>
                <c:pt idx="95395">
                  <c:v>245.42447916666666</c:v>
                </c:pt>
                <c:pt idx="95396">
                  <c:v>245.42708333333334</c:v>
                </c:pt>
                <c:pt idx="95397">
                  <c:v>245.4296875</c:v>
                </c:pt>
                <c:pt idx="95398">
                  <c:v>245.43229166666666</c:v>
                </c:pt>
                <c:pt idx="95399">
                  <c:v>245.43489583333334</c:v>
                </c:pt>
                <c:pt idx="95400">
                  <c:v>245.4375</c:v>
                </c:pt>
                <c:pt idx="95401">
                  <c:v>245.44010416666666</c:v>
                </c:pt>
                <c:pt idx="95402">
                  <c:v>245.44270833333334</c:v>
                </c:pt>
                <c:pt idx="95403">
                  <c:v>245.4453125</c:v>
                </c:pt>
                <c:pt idx="95404">
                  <c:v>245.44791666666666</c:v>
                </c:pt>
                <c:pt idx="95405">
                  <c:v>245.45052083333334</c:v>
                </c:pt>
                <c:pt idx="95406">
                  <c:v>245.453125</c:v>
                </c:pt>
                <c:pt idx="95407">
                  <c:v>245.45572916666666</c:v>
                </c:pt>
                <c:pt idx="95408">
                  <c:v>245.45833333333334</c:v>
                </c:pt>
                <c:pt idx="95409">
                  <c:v>245.4609375</c:v>
                </c:pt>
                <c:pt idx="95410">
                  <c:v>245.46354166666666</c:v>
                </c:pt>
                <c:pt idx="95411">
                  <c:v>245.46614583333334</c:v>
                </c:pt>
                <c:pt idx="95412">
                  <c:v>245.46875</c:v>
                </c:pt>
                <c:pt idx="95413">
                  <c:v>245.47135416666666</c:v>
                </c:pt>
                <c:pt idx="95414">
                  <c:v>245.47395833333334</c:v>
                </c:pt>
                <c:pt idx="95415">
                  <c:v>245.4765625</c:v>
                </c:pt>
                <c:pt idx="95416">
                  <c:v>245.47916666666666</c:v>
                </c:pt>
                <c:pt idx="95417">
                  <c:v>245.48177083333334</c:v>
                </c:pt>
                <c:pt idx="95418">
                  <c:v>245.484375</c:v>
                </c:pt>
                <c:pt idx="95419">
                  <c:v>245.48697916666666</c:v>
                </c:pt>
                <c:pt idx="95420">
                  <c:v>245.48958333333334</c:v>
                </c:pt>
                <c:pt idx="95421">
                  <c:v>245.4921875</c:v>
                </c:pt>
                <c:pt idx="95422">
                  <c:v>245.49479166666666</c:v>
                </c:pt>
                <c:pt idx="95423">
                  <c:v>245.49739583333334</c:v>
                </c:pt>
                <c:pt idx="95424">
                  <c:v>245.5</c:v>
                </c:pt>
                <c:pt idx="95425">
                  <c:v>245.50260416666666</c:v>
                </c:pt>
                <c:pt idx="95426">
                  <c:v>245.50520833333334</c:v>
                </c:pt>
                <c:pt idx="95427">
                  <c:v>245.5078125</c:v>
                </c:pt>
                <c:pt idx="95428">
                  <c:v>245.51041666666666</c:v>
                </c:pt>
                <c:pt idx="95429">
                  <c:v>245.51302083333334</c:v>
                </c:pt>
                <c:pt idx="95430">
                  <c:v>245.515625</c:v>
                </c:pt>
                <c:pt idx="95431">
                  <c:v>245.51822916666666</c:v>
                </c:pt>
                <c:pt idx="95432">
                  <c:v>245.52083333333334</c:v>
                </c:pt>
                <c:pt idx="95433">
                  <c:v>245.5234375</c:v>
                </c:pt>
                <c:pt idx="95434">
                  <c:v>245.52604166666666</c:v>
                </c:pt>
                <c:pt idx="95435">
                  <c:v>245.52864583333334</c:v>
                </c:pt>
                <c:pt idx="95436">
                  <c:v>245.53125</c:v>
                </c:pt>
                <c:pt idx="95437">
                  <c:v>245.53385416666666</c:v>
                </c:pt>
                <c:pt idx="95438">
                  <c:v>245.53645833333334</c:v>
                </c:pt>
                <c:pt idx="95439">
                  <c:v>245.5390625</c:v>
                </c:pt>
                <c:pt idx="95440">
                  <c:v>245.54166666666666</c:v>
                </c:pt>
                <c:pt idx="95441">
                  <c:v>245.54427083333334</c:v>
                </c:pt>
                <c:pt idx="95442">
                  <c:v>245.546875</c:v>
                </c:pt>
                <c:pt idx="95443">
                  <c:v>245.54947916666666</c:v>
                </c:pt>
                <c:pt idx="95444">
                  <c:v>245.55208333333334</c:v>
                </c:pt>
                <c:pt idx="95445">
                  <c:v>245.5546875</c:v>
                </c:pt>
                <c:pt idx="95446">
                  <c:v>245.55729166666666</c:v>
                </c:pt>
                <c:pt idx="95447">
                  <c:v>245.55989583333334</c:v>
                </c:pt>
                <c:pt idx="95448">
                  <c:v>245.5625</c:v>
                </c:pt>
                <c:pt idx="95449">
                  <c:v>245.56510416666666</c:v>
                </c:pt>
                <c:pt idx="95450">
                  <c:v>245.56770833333334</c:v>
                </c:pt>
                <c:pt idx="95451">
                  <c:v>245.5703125</c:v>
                </c:pt>
                <c:pt idx="95452">
                  <c:v>245.57291666666666</c:v>
                </c:pt>
                <c:pt idx="95453">
                  <c:v>245.57552083333334</c:v>
                </c:pt>
                <c:pt idx="95454">
                  <c:v>245.578125</c:v>
                </c:pt>
                <c:pt idx="95455">
                  <c:v>245.58072916666666</c:v>
                </c:pt>
                <c:pt idx="95456">
                  <c:v>245.58333333333334</c:v>
                </c:pt>
                <c:pt idx="95457">
                  <c:v>245.5859375</c:v>
                </c:pt>
                <c:pt idx="95458">
                  <c:v>245.58854166666666</c:v>
                </c:pt>
                <c:pt idx="95459">
                  <c:v>245.59114583333334</c:v>
                </c:pt>
                <c:pt idx="95460">
                  <c:v>245.59375</c:v>
                </c:pt>
                <c:pt idx="95461">
                  <c:v>245.59635416666666</c:v>
                </c:pt>
                <c:pt idx="95462">
                  <c:v>245.59895833333334</c:v>
                </c:pt>
                <c:pt idx="95463">
                  <c:v>245.6015625</c:v>
                </c:pt>
                <c:pt idx="95464">
                  <c:v>245.60416666666666</c:v>
                </c:pt>
                <c:pt idx="95465">
                  <c:v>245.60677083333334</c:v>
                </c:pt>
                <c:pt idx="95466">
                  <c:v>245.609375</c:v>
                </c:pt>
                <c:pt idx="95467">
                  <c:v>245.61197916666666</c:v>
                </c:pt>
                <c:pt idx="95468">
                  <c:v>245.61458333333334</c:v>
                </c:pt>
                <c:pt idx="95469">
                  <c:v>245.6171875</c:v>
                </c:pt>
                <c:pt idx="95470">
                  <c:v>245.61979166666666</c:v>
                </c:pt>
                <c:pt idx="95471">
                  <c:v>245.62239583333334</c:v>
                </c:pt>
                <c:pt idx="95472">
                  <c:v>245.625</c:v>
                </c:pt>
                <c:pt idx="95473">
                  <c:v>245.62760416666666</c:v>
                </c:pt>
                <c:pt idx="95474">
                  <c:v>245.63020833333334</c:v>
                </c:pt>
                <c:pt idx="95475">
                  <c:v>245.6328125</c:v>
                </c:pt>
                <c:pt idx="95476">
                  <c:v>245.63541666666666</c:v>
                </c:pt>
                <c:pt idx="95477">
                  <c:v>245.63802083333334</c:v>
                </c:pt>
                <c:pt idx="95478">
                  <c:v>245.640625</c:v>
                </c:pt>
                <c:pt idx="95479">
                  <c:v>245.64322916666666</c:v>
                </c:pt>
                <c:pt idx="95480">
                  <c:v>245.64583333333334</c:v>
                </c:pt>
                <c:pt idx="95481">
                  <c:v>245.6484375</c:v>
                </c:pt>
                <c:pt idx="95482">
                  <c:v>245.65104166666666</c:v>
                </c:pt>
                <c:pt idx="95483">
                  <c:v>245.65364583333334</c:v>
                </c:pt>
                <c:pt idx="95484">
                  <c:v>245.65625</c:v>
                </c:pt>
                <c:pt idx="95485">
                  <c:v>245.65885416666666</c:v>
                </c:pt>
                <c:pt idx="95486">
                  <c:v>245.66145833333334</c:v>
                </c:pt>
                <c:pt idx="95487">
                  <c:v>245.6640625</c:v>
                </c:pt>
                <c:pt idx="95488">
                  <c:v>245.66666666666666</c:v>
                </c:pt>
                <c:pt idx="95489">
                  <c:v>245.66927083333334</c:v>
                </c:pt>
                <c:pt idx="95490">
                  <c:v>245.671875</c:v>
                </c:pt>
                <c:pt idx="95491">
                  <c:v>245.67447916666666</c:v>
                </c:pt>
                <c:pt idx="95492">
                  <c:v>245.67708333333334</c:v>
                </c:pt>
                <c:pt idx="95493">
                  <c:v>245.6796875</c:v>
                </c:pt>
                <c:pt idx="95494">
                  <c:v>245.68229166666666</c:v>
                </c:pt>
                <c:pt idx="95495">
                  <c:v>245.68489583333334</c:v>
                </c:pt>
                <c:pt idx="95496">
                  <c:v>245.6875</c:v>
                </c:pt>
                <c:pt idx="95497">
                  <c:v>245.69010416666666</c:v>
                </c:pt>
                <c:pt idx="95498">
                  <c:v>245.69270833333334</c:v>
                </c:pt>
                <c:pt idx="95499">
                  <c:v>245.6953125</c:v>
                </c:pt>
                <c:pt idx="95500">
                  <c:v>245.69791666666666</c:v>
                </c:pt>
                <c:pt idx="95501">
                  <c:v>245.70052083333334</c:v>
                </c:pt>
                <c:pt idx="95502">
                  <c:v>245.703125</c:v>
                </c:pt>
                <c:pt idx="95503">
                  <c:v>245.70572916666666</c:v>
                </c:pt>
                <c:pt idx="95504">
                  <c:v>245.70833333333334</c:v>
                </c:pt>
                <c:pt idx="95505">
                  <c:v>245.7109375</c:v>
                </c:pt>
                <c:pt idx="95506">
                  <c:v>245.71354166666666</c:v>
                </c:pt>
                <c:pt idx="95507">
                  <c:v>245.71614583333334</c:v>
                </c:pt>
                <c:pt idx="95508">
                  <c:v>245.71875</c:v>
                </c:pt>
                <c:pt idx="95509">
                  <c:v>245.72135416666666</c:v>
                </c:pt>
                <c:pt idx="95510">
                  <c:v>245.72395833333334</c:v>
                </c:pt>
                <c:pt idx="95511">
                  <c:v>245.7265625</c:v>
                </c:pt>
                <c:pt idx="95512">
                  <c:v>245.72916666666666</c:v>
                </c:pt>
                <c:pt idx="95513">
                  <c:v>245.73177083333334</c:v>
                </c:pt>
                <c:pt idx="95514">
                  <c:v>245.734375</c:v>
                </c:pt>
                <c:pt idx="95515">
                  <c:v>245.73697916666666</c:v>
                </c:pt>
                <c:pt idx="95516">
                  <c:v>245.73958333333334</c:v>
                </c:pt>
                <c:pt idx="95517">
                  <c:v>245.7421875</c:v>
                </c:pt>
                <c:pt idx="95518">
                  <c:v>245.74479166666666</c:v>
                </c:pt>
                <c:pt idx="95519">
                  <c:v>245.74739583333334</c:v>
                </c:pt>
                <c:pt idx="95520">
                  <c:v>245.75</c:v>
                </c:pt>
                <c:pt idx="95521">
                  <c:v>245.75260416666666</c:v>
                </c:pt>
                <c:pt idx="95522">
                  <c:v>245.75520833333334</c:v>
                </c:pt>
                <c:pt idx="95523">
                  <c:v>245.7578125</c:v>
                </c:pt>
                <c:pt idx="95524">
                  <c:v>245.76041666666666</c:v>
                </c:pt>
                <c:pt idx="95525">
                  <c:v>245.76302083333334</c:v>
                </c:pt>
                <c:pt idx="95526">
                  <c:v>245.765625</c:v>
                </c:pt>
                <c:pt idx="95527">
                  <c:v>245.76822916666666</c:v>
                </c:pt>
                <c:pt idx="95528">
                  <c:v>245.77083333333334</c:v>
                </c:pt>
                <c:pt idx="95529">
                  <c:v>245.7734375</c:v>
                </c:pt>
                <c:pt idx="95530">
                  <c:v>245.77604166666666</c:v>
                </c:pt>
                <c:pt idx="95531">
                  <c:v>245.77864583333334</c:v>
                </c:pt>
                <c:pt idx="95532">
                  <c:v>245.78125</c:v>
                </c:pt>
                <c:pt idx="95533">
                  <c:v>245.78385416666666</c:v>
                </c:pt>
                <c:pt idx="95534">
                  <c:v>245.78645833333334</c:v>
                </c:pt>
                <c:pt idx="95535">
                  <c:v>245.7890625</c:v>
                </c:pt>
                <c:pt idx="95536">
                  <c:v>245.79166666666666</c:v>
                </c:pt>
                <c:pt idx="95537">
                  <c:v>245.79427083333334</c:v>
                </c:pt>
                <c:pt idx="95538">
                  <c:v>245.796875</c:v>
                </c:pt>
                <c:pt idx="95539">
                  <c:v>245.79947916666666</c:v>
                </c:pt>
                <c:pt idx="95540">
                  <c:v>245.80208333333334</c:v>
                </c:pt>
                <c:pt idx="95541">
                  <c:v>245.8046875</c:v>
                </c:pt>
                <c:pt idx="95542">
                  <c:v>245.80729166666666</c:v>
                </c:pt>
                <c:pt idx="95543">
                  <c:v>245.80989583333334</c:v>
                </c:pt>
                <c:pt idx="95544">
                  <c:v>245.8125</c:v>
                </c:pt>
                <c:pt idx="95545">
                  <c:v>245.81510416666666</c:v>
                </c:pt>
                <c:pt idx="95546">
                  <c:v>245.81770833333334</c:v>
                </c:pt>
                <c:pt idx="95547">
                  <c:v>245.8203125</c:v>
                </c:pt>
                <c:pt idx="95548">
                  <c:v>245.82291666666666</c:v>
                </c:pt>
                <c:pt idx="95549">
                  <c:v>245.82552083333334</c:v>
                </c:pt>
                <c:pt idx="95550">
                  <c:v>245.828125</c:v>
                </c:pt>
                <c:pt idx="95551">
                  <c:v>245.83072916666666</c:v>
                </c:pt>
                <c:pt idx="95552">
                  <c:v>245.83333333333334</c:v>
                </c:pt>
                <c:pt idx="95553">
                  <c:v>245.8359375</c:v>
                </c:pt>
                <c:pt idx="95554">
                  <c:v>245.83854166666666</c:v>
                </c:pt>
                <c:pt idx="95555">
                  <c:v>245.84114583333334</c:v>
                </c:pt>
                <c:pt idx="95556">
                  <c:v>245.84375</c:v>
                </c:pt>
                <c:pt idx="95557">
                  <c:v>245.84635416666666</c:v>
                </c:pt>
                <c:pt idx="95558">
                  <c:v>245.84895833333334</c:v>
                </c:pt>
                <c:pt idx="95559">
                  <c:v>245.8515625</c:v>
                </c:pt>
                <c:pt idx="95560">
                  <c:v>245.85416666666666</c:v>
                </c:pt>
                <c:pt idx="95561">
                  <c:v>245.85677083333334</c:v>
                </c:pt>
                <c:pt idx="95562">
                  <c:v>245.859375</c:v>
                </c:pt>
                <c:pt idx="95563">
                  <c:v>245.86197916666666</c:v>
                </c:pt>
                <c:pt idx="95564">
                  <c:v>245.86458333333334</c:v>
                </c:pt>
                <c:pt idx="95565">
                  <c:v>245.8671875</c:v>
                </c:pt>
                <c:pt idx="95566">
                  <c:v>245.86979166666666</c:v>
                </c:pt>
                <c:pt idx="95567">
                  <c:v>245.87239583333334</c:v>
                </c:pt>
                <c:pt idx="95568">
                  <c:v>245.875</c:v>
                </c:pt>
                <c:pt idx="95569">
                  <c:v>245.87760416666666</c:v>
                </c:pt>
                <c:pt idx="95570">
                  <c:v>245.88020833333334</c:v>
                </c:pt>
                <c:pt idx="95571">
                  <c:v>245.8828125</c:v>
                </c:pt>
                <c:pt idx="95572">
                  <c:v>245.88541666666666</c:v>
                </c:pt>
                <c:pt idx="95573">
                  <c:v>245.88802083333334</c:v>
                </c:pt>
                <c:pt idx="95574">
                  <c:v>245.890625</c:v>
                </c:pt>
                <c:pt idx="95575">
                  <c:v>245.89322916666666</c:v>
                </c:pt>
                <c:pt idx="95576">
                  <c:v>245.89583333333334</c:v>
                </c:pt>
                <c:pt idx="95577">
                  <c:v>245.8984375</c:v>
                </c:pt>
                <c:pt idx="95578">
                  <c:v>245.90104166666666</c:v>
                </c:pt>
                <c:pt idx="95579">
                  <c:v>245.90364583333334</c:v>
                </c:pt>
                <c:pt idx="95580">
                  <c:v>245.90625</c:v>
                </c:pt>
                <c:pt idx="95581">
                  <c:v>245.90885416666666</c:v>
                </c:pt>
                <c:pt idx="95582">
                  <c:v>245.91145833333334</c:v>
                </c:pt>
                <c:pt idx="95583">
                  <c:v>245.9140625</c:v>
                </c:pt>
                <c:pt idx="95584">
                  <c:v>245.91666666666666</c:v>
                </c:pt>
                <c:pt idx="95585">
                  <c:v>245.91927083333334</c:v>
                </c:pt>
                <c:pt idx="95586">
                  <c:v>245.921875</c:v>
                </c:pt>
                <c:pt idx="95587">
                  <c:v>245.92447916666666</c:v>
                </c:pt>
                <c:pt idx="95588">
                  <c:v>245.92708333333334</c:v>
                </c:pt>
                <c:pt idx="95589">
                  <c:v>245.9296875</c:v>
                </c:pt>
                <c:pt idx="95590">
                  <c:v>245.93229166666666</c:v>
                </c:pt>
                <c:pt idx="95591">
                  <c:v>245.93489583333334</c:v>
                </c:pt>
                <c:pt idx="95592">
                  <c:v>245.9375</c:v>
                </c:pt>
                <c:pt idx="95593">
                  <c:v>245.94010416666666</c:v>
                </c:pt>
                <c:pt idx="95594">
                  <c:v>245.94270833333334</c:v>
                </c:pt>
                <c:pt idx="95595">
                  <c:v>245.9453125</c:v>
                </c:pt>
                <c:pt idx="95596">
                  <c:v>245.94791666666666</c:v>
                </c:pt>
                <c:pt idx="95597">
                  <c:v>245.95052083333334</c:v>
                </c:pt>
                <c:pt idx="95598">
                  <c:v>245.953125</c:v>
                </c:pt>
                <c:pt idx="95599">
                  <c:v>245.95572916666666</c:v>
                </c:pt>
                <c:pt idx="95600">
                  <c:v>245.95833333333334</c:v>
                </c:pt>
                <c:pt idx="95601">
                  <c:v>245.9609375</c:v>
                </c:pt>
                <c:pt idx="95602">
                  <c:v>245.96354166666666</c:v>
                </c:pt>
                <c:pt idx="95603">
                  <c:v>245.96614583333334</c:v>
                </c:pt>
                <c:pt idx="95604">
                  <c:v>245.96875</c:v>
                </c:pt>
                <c:pt idx="95605">
                  <c:v>245.97135416666666</c:v>
                </c:pt>
                <c:pt idx="95606">
                  <c:v>245.97395833333334</c:v>
                </c:pt>
                <c:pt idx="95607">
                  <c:v>245.9765625</c:v>
                </c:pt>
                <c:pt idx="95608">
                  <c:v>245.97916666666666</c:v>
                </c:pt>
                <c:pt idx="95609">
                  <c:v>245.98177083333334</c:v>
                </c:pt>
                <c:pt idx="95610">
                  <c:v>245.984375</c:v>
                </c:pt>
                <c:pt idx="95611">
                  <c:v>245.98697916666666</c:v>
                </c:pt>
                <c:pt idx="95612">
                  <c:v>245.98958333333334</c:v>
                </c:pt>
                <c:pt idx="95613">
                  <c:v>245.9921875</c:v>
                </c:pt>
                <c:pt idx="95614">
                  <c:v>245.99479166666666</c:v>
                </c:pt>
                <c:pt idx="95615">
                  <c:v>245.99739583333334</c:v>
                </c:pt>
                <c:pt idx="95616">
                  <c:v>246</c:v>
                </c:pt>
                <c:pt idx="95617">
                  <c:v>246.00260416666666</c:v>
                </c:pt>
                <c:pt idx="95618">
                  <c:v>246.00520833333334</c:v>
                </c:pt>
                <c:pt idx="95619">
                  <c:v>246.0078125</c:v>
                </c:pt>
                <c:pt idx="95620">
                  <c:v>246.01041666666666</c:v>
                </c:pt>
                <c:pt idx="95621">
                  <c:v>246.01302083333334</c:v>
                </c:pt>
                <c:pt idx="95622">
                  <c:v>246.015625</c:v>
                </c:pt>
                <c:pt idx="95623">
                  <c:v>246.01822916666666</c:v>
                </c:pt>
                <c:pt idx="95624">
                  <c:v>246.02083333333334</c:v>
                </c:pt>
                <c:pt idx="95625">
                  <c:v>246.0234375</c:v>
                </c:pt>
                <c:pt idx="95626">
                  <c:v>246.02604166666666</c:v>
                </c:pt>
                <c:pt idx="95627">
                  <c:v>246.02864583333334</c:v>
                </c:pt>
                <c:pt idx="95628">
                  <c:v>246.03125</c:v>
                </c:pt>
                <c:pt idx="95629">
                  <c:v>246.03385416666666</c:v>
                </c:pt>
                <c:pt idx="95630">
                  <c:v>246.03645833333334</c:v>
                </c:pt>
                <c:pt idx="95631">
                  <c:v>246.0390625</c:v>
                </c:pt>
                <c:pt idx="95632">
                  <c:v>246.04166666666666</c:v>
                </c:pt>
                <c:pt idx="95633">
                  <c:v>246.04427083333334</c:v>
                </c:pt>
                <c:pt idx="95634">
                  <c:v>246.046875</c:v>
                </c:pt>
                <c:pt idx="95635">
                  <c:v>246.04947916666666</c:v>
                </c:pt>
                <c:pt idx="95636">
                  <c:v>246.05208333333334</c:v>
                </c:pt>
                <c:pt idx="95637">
                  <c:v>246.0546875</c:v>
                </c:pt>
                <c:pt idx="95638">
                  <c:v>246.05729166666666</c:v>
                </c:pt>
                <c:pt idx="95639">
                  <c:v>246.05989583333334</c:v>
                </c:pt>
                <c:pt idx="95640">
                  <c:v>246.0625</c:v>
                </c:pt>
                <c:pt idx="95641">
                  <c:v>246.06510416666666</c:v>
                </c:pt>
                <c:pt idx="95642">
                  <c:v>246.06770833333334</c:v>
                </c:pt>
                <c:pt idx="95643">
                  <c:v>246.0703125</c:v>
                </c:pt>
                <c:pt idx="95644">
                  <c:v>246.07291666666666</c:v>
                </c:pt>
                <c:pt idx="95645">
                  <c:v>246.07552083333334</c:v>
                </c:pt>
                <c:pt idx="95646">
                  <c:v>246.078125</c:v>
                </c:pt>
                <c:pt idx="95647">
                  <c:v>246.08072916666666</c:v>
                </c:pt>
                <c:pt idx="95648">
                  <c:v>246.08333333333334</c:v>
                </c:pt>
                <c:pt idx="95649">
                  <c:v>246.0859375</c:v>
                </c:pt>
                <c:pt idx="95650">
                  <c:v>246.08854166666666</c:v>
                </c:pt>
                <c:pt idx="95651">
                  <c:v>246.09114583333334</c:v>
                </c:pt>
                <c:pt idx="95652">
                  <c:v>246.09375</c:v>
                </c:pt>
                <c:pt idx="95653">
                  <c:v>246.09635416666666</c:v>
                </c:pt>
                <c:pt idx="95654">
                  <c:v>246.09895833333334</c:v>
                </c:pt>
                <c:pt idx="95655">
                  <c:v>246.1015625</c:v>
                </c:pt>
                <c:pt idx="95656">
                  <c:v>246.10416666666666</c:v>
                </c:pt>
                <c:pt idx="95657">
                  <c:v>246.10677083333334</c:v>
                </c:pt>
                <c:pt idx="95658">
                  <c:v>246.109375</c:v>
                </c:pt>
                <c:pt idx="95659">
                  <c:v>246.11197916666666</c:v>
                </c:pt>
                <c:pt idx="95660">
                  <c:v>246.11458333333334</c:v>
                </c:pt>
                <c:pt idx="95661">
                  <c:v>246.1171875</c:v>
                </c:pt>
                <c:pt idx="95662">
                  <c:v>246.11979166666666</c:v>
                </c:pt>
                <c:pt idx="95663">
                  <c:v>246.12239583333334</c:v>
                </c:pt>
                <c:pt idx="95664">
                  <c:v>246.125</c:v>
                </c:pt>
                <c:pt idx="95665">
                  <c:v>246.12760416666666</c:v>
                </c:pt>
                <c:pt idx="95666">
                  <c:v>246.13020833333334</c:v>
                </c:pt>
                <c:pt idx="95667">
                  <c:v>246.1328125</c:v>
                </c:pt>
                <c:pt idx="95668">
                  <c:v>246.13541666666666</c:v>
                </c:pt>
                <c:pt idx="95669">
                  <c:v>246.13802083333334</c:v>
                </c:pt>
                <c:pt idx="95670">
                  <c:v>246.140625</c:v>
                </c:pt>
                <c:pt idx="95671">
                  <c:v>246.14322916666666</c:v>
                </c:pt>
                <c:pt idx="95672">
                  <c:v>246.14583333333334</c:v>
                </c:pt>
                <c:pt idx="95673">
                  <c:v>246.1484375</c:v>
                </c:pt>
                <c:pt idx="95674">
                  <c:v>246.15104166666666</c:v>
                </c:pt>
                <c:pt idx="95675">
                  <c:v>246.15364583333334</c:v>
                </c:pt>
                <c:pt idx="95676">
                  <c:v>246.15625</c:v>
                </c:pt>
                <c:pt idx="95677">
                  <c:v>246.15885416666666</c:v>
                </c:pt>
                <c:pt idx="95678">
                  <c:v>246.16145833333334</c:v>
                </c:pt>
                <c:pt idx="95679">
                  <c:v>246.1640625</c:v>
                </c:pt>
                <c:pt idx="95680">
                  <c:v>246.16666666666666</c:v>
                </c:pt>
                <c:pt idx="95681">
                  <c:v>246.16927083333334</c:v>
                </c:pt>
                <c:pt idx="95682">
                  <c:v>246.171875</c:v>
                </c:pt>
                <c:pt idx="95683">
                  <c:v>246.17447916666666</c:v>
                </c:pt>
                <c:pt idx="95684">
                  <c:v>246.17708333333334</c:v>
                </c:pt>
                <c:pt idx="95685">
                  <c:v>246.1796875</c:v>
                </c:pt>
                <c:pt idx="95686">
                  <c:v>246.18229166666666</c:v>
                </c:pt>
                <c:pt idx="95687">
                  <c:v>246.18489583333334</c:v>
                </c:pt>
                <c:pt idx="95688">
                  <c:v>246.1875</c:v>
                </c:pt>
                <c:pt idx="95689">
                  <c:v>246.19010416666666</c:v>
                </c:pt>
                <c:pt idx="95690">
                  <c:v>246.19270833333334</c:v>
                </c:pt>
                <c:pt idx="95691">
                  <c:v>246.1953125</c:v>
                </c:pt>
                <c:pt idx="95692">
                  <c:v>246.19791666666666</c:v>
                </c:pt>
                <c:pt idx="95693">
                  <c:v>246.20052083333334</c:v>
                </c:pt>
                <c:pt idx="95694">
                  <c:v>246.203125</c:v>
                </c:pt>
                <c:pt idx="95695">
                  <c:v>246.20572916666666</c:v>
                </c:pt>
                <c:pt idx="95696">
                  <c:v>246.20833333333334</c:v>
                </c:pt>
                <c:pt idx="95697">
                  <c:v>246.2109375</c:v>
                </c:pt>
                <c:pt idx="95698">
                  <c:v>246.21354166666666</c:v>
                </c:pt>
                <c:pt idx="95699">
                  <c:v>246.21614583333334</c:v>
                </c:pt>
                <c:pt idx="95700">
                  <c:v>246.21875</c:v>
                </c:pt>
                <c:pt idx="95701">
                  <c:v>246.22135416666666</c:v>
                </c:pt>
                <c:pt idx="95702">
                  <c:v>246.22395833333334</c:v>
                </c:pt>
                <c:pt idx="95703">
                  <c:v>246.2265625</c:v>
                </c:pt>
                <c:pt idx="95704">
                  <c:v>246.22916666666666</c:v>
                </c:pt>
                <c:pt idx="95705">
                  <c:v>246.23177083333334</c:v>
                </c:pt>
                <c:pt idx="95706">
                  <c:v>246.234375</c:v>
                </c:pt>
                <c:pt idx="95707">
                  <c:v>246.23697916666666</c:v>
                </c:pt>
                <c:pt idx="95708">
                  <c:v>246.23958333333334</c:v>
                </c:pt>
                <c:pt idx="95709">
                  <c:v>246.2421875</c:v>
                </c:pt>
                <c:pt idx="95710">
                  <c:v>246.24479166666666</c:v>
                </c:pt>
                <c:pt idx="95711">
                  <c:v>246.24739583333334</c:v>
                </c:pt>
                <c:pt idx="95712">
                  <c:v>246.25</c:v>
                </c:pt>
                <c:pt idx="95713">
                  <c:v>246.25260416666666</c:v>
                </c:pt>
                <c:pt idx="95714">
                  <c:v>246.25520833333334</c:v>
                </c:pt>
                <c:pt idx="95715">
                  <c:v>246.2578125</c:v>
                </c:pt>
                <c:pt idx="95716">
                  <c:v>246.26041666666666</c:v>
                </c:pt>
                <c:pt idx="95717">
                  <c:v>246.26302083333334</c:v>
                </c:pt>
                <c:pt idx="95718">
                  <c:v>246.265625</c:v>
                </c:pt>
                <c:pt idx="95719">
                  <c:v>246.26822916666666</c:v>
                </c:pt>
                <c:pt idx="95720">
                  <c:v>246.27083333333334</c:v>
                </c:pt>
                <c:pt idx="95721">
                  <c:v>246.2734375</c:v>
                </c:pt>
                <c:pt idx="95722">
                  <c:v>246.27604166666666</c:v>
                </c:pt>
                <c:pt idx="95723">
                  <c:v>246.27864583333334</c:v>
                </c:pt>
                <c:pt idx="95724">
                  <c:v>246.28125</c:v>
                </c:pt>
                <c:pt idx="95725">
                  <c:v>246.28385416666666</c:v>
                </c:pt>
                <c:pt idx="95726">
                  <c:v>246.28645833333334</c:v>
                </c:pt>
                <c:pt idx="95727">
                  <c:v>246.2890625</c:v>
                </c:pt>
                <c:pt idx="95728">
                  <c:v>246.29166666666666</c:v>
                </c:pt>
                <c:pt idx="95729">
                  <c:v>246.29427083333334</c:v>
                </c:pt>
                <c:pt idx="95730">
                  <c:v>246.296875</c:v>
                </c:pt>
                <c:pt idx="95731">
                  <c:v>246.29947916666666</c:v>
                </c:pt>
                <c:pt idx="95732">
                  <c:v>246.30208333333334</c:v>
                </c:pt>
                <c:pt idx="95733">
                  <c:v>246.3046875</c:v>
                </c:pt>
                <c:pt idx="95734">
                  <c:v>246.30729166666666</c:v>
                </c:pt>
                <c:pt idx="95735">
                  <c:v>246.30989583333334</c:v>
                </c:pt>
                <c:pt idx="95736">
                  <c:v>246.3125</c:v>
                </c:pt>
                <c:pt idx="95737">
                  <c:v>246.31510416666666</c:v>
                </c:pt>
                <c:pt idx="95738">
                  <c:v>246.31770833333334</c:v>
                </c:pt>
                <c:pt idx="95739">
                  <c:v>246.3203125</c:v>
                </c:pt>
                <c:pt idx="95740">
                  <c:v>246.32291666666666</c:v>
                </c:pt>
                <c:pt idx="95741">
                  <c:v>246.32552083333334</c:v>
                </c:pt>
                <c:pt idx="95742">
                  <c:v>246.328125</c:v>
                </c:pt>
                <c:pt idx="95743">
                  <c:v>246.33072916666666</c:v>
                </c:pt>
                <c:pt idx="95744">
                  <c:v>246.33333333333334</c:v>
                </c:pt>
                <c:pt idx="95745">
                  <c:v>246.3359375</c:v>
                </c:pt>
                <c:pt idx="95746">
                  <c:v>246.33854166666666</c:v>
                </c:pt>
                <c:pt idx="95747">
                  <c:v>246.34114583333334</c:v>
                </c:pt>
                <c:pt idx="95748">
                  <c:v>246.34375</c:v>
                </c:pt>
                <c:pt idx="95749">
                  <c:v>246.34635416666666</c:v>
                </c:pt>
                <c:pt idx="95750">
                  <c:v>246.34895833333334</c:v>
                </c:pt>
                <c:pt idx="95751">
                  <c:v>246.3515625</c:v>
                </c:pt>
                <c:pt idx="95752">
                  <c:v>246.35416666666666</c:v>
                </c:pt>
                <c:pt idx="95753">
                  <c:v>246.35677083333334</c:v>
                </c:pt>
                <c:pt idx="95754">
                  <c:v>246.359375</c:v>
                </c:pt>
                <c:pt idx="95755">
                  <c:v>246.36197916666666</c:v>
                </c:pt>
                <c:pt idx="95756">
                  <c:v>246.36458333333334</c:v>
                </c:pt>
                <c:pt idx="95757">
                  <c:v>246.3671875</c:v>
                </c:pt>
                <c:pt idx="95758">
                  <c:v>246.36979166666666</c:v>
                </c:pt>
                <c:pt idx="95759">
                  <c:v>246.37239583333334</c:v>
                </c:pt>
                <c:pt idx="95760">
                  <c:v>246.375</c:v>
                </c:pt>
                <c:pt idx="95761">
                  <c:v>246.37760416666666</c:v>
                </c:pt>
                <c:pt idx="95762">
                  <c:v>246.38020833333334</c:v>
                </c:pt>
                <c:pt idx="95763">
                  <c:v>246.3828125</c:v>
                </c:pt>
                <c:pt idx="95764">
                  <c:v>246.38541666666666</c:v>
                </c:pt>
                <c:pt idx="95765">
                  <c:v>246.38802083333334</c:v>
                </c:pt>
                <c:pt idx="95766">
                  <c:v>246.390625</c:v>
                </c:pt>
                <c:pt idx="95767">
                  <c:v>246.39322916666666</c:v>
                </c:pt>
                <c:pt idx="95768">
                  <c:v>246.39583333333334</c:v>
                </c:pt>
                <c:pt idx="95769">
                  <c:v>246.3984375</c:v>
                </c:pt>
                <c:pt idx="95770">
                  <c:v>246.40104166666666</c:v>
                </c:pt>
                <c:pt idx="95771">
                  <c:v>246.40364583333334</c:v>
                </c:pt>
                <c:pt idx="95772">
                  <c:v>246.40625</c:v>
                </c:pt>
                <c:pt idx="95773">
                  <c:v>246.40885416666666</c:v>
                </c:pt>
                <c:pt idx="95774">
                  <c:v>246.41145833333334</c:v>
                </c:pt>
                <c:pt idx="95775">
                  <c:v>246.4140625</c:v>
                </c:pt>
                <c:pt idx="95776">
                  <c:v>246.41666666666666</c:v>
                </c:pt>
                <c:pt idx="95777">
                  <c:v>246.41927083333334</c:v>
                </c:pt>
                <c:pt idx="95778">
                  <c:v>246.421875</c:v>
                </c:pt>
                <c:pt idx="95779">
                  <c:v>246.42447916666666</c:v>
                </c:pt>
                <c:pt idx="95780">
                  <c:v>246.42708333333334</c:v>
                </c:pt>
                <c:pt idx="95781">
                  <c:v>246.4296875</c:v>
                </c:pt>
                <c:pt idx="95782">
                  <c:v>246.43229166666666</c:v>
                </c:pt>
                <c:pt idx="95783">
                  <c:v>246.43489583333334</c:v>
                </c:pt>
                <c:pt idx="95784">
                  <c:v>246.4375</c:v>
                </c:pt>
                <c:pt idx="95785">
                  <c:v>246.44010416666666</c:v>
                </c:pt>
                <c:pt idx="95786">
                  <c:v>246.44270833333334</c:v>
                </c:pt>
                <c:pt idx="95787">
                  <c:v>246.4453125</c:v>
                </c:pt>
                <c:pt idx="95788">
                  <c:v>246.44791666666666</c:v>
                </c:pt>
                <c:pt idx="95789">
                  <c:v>246.45052083333334</c:v>
                </c:pt>
                <c:pt idx="95790">
                  <c:v>246.453125</c:v>
                </c:pt>
                <c:pt idx="95791">
                  <c:v>246.45572916666666</c:v>
                </c:pt>
                <c:pt idx="95792">
                  <c:v>246.45833333333334</c:v>
                </c:pt>
                <c:pt idx="95793">
                  <c:v>246.4609375</c:v>
                </c:pt>
                <c:pt idx="95794">
                  <c:v>246.46354166666666</c:v>
                </c:pt>
                <c:pt idx="95795">
                  <c:v>246.46614583333334</c:v>
                </c:pt>
                <c:pt idx="95796">
                  <c:v>246.46875</c:v>
                </c:pt>
                <c:pt idx="95797">
                  <c:v>246.47135416666666</c:v>
                </c:pt>
                <c:pt idx="95798">
                  <c:v>246.47395833333334</c:v>
                </c:pt>
                <c:pt idx="95799">
                  <c:v>246.4765625</c:v>
                </c:pt>
                <c:pt idx="95800">
                  <c:v>246.47916666666666</c:v>
                </c:pt>
                <c:pt idx="95801">
                  <c:v>246.48177083333334</c:v>
                </c:pt>
                <c:pt idx="95802">
                  <c:v>246.484375</c:v>
                </c:pt>
                <c:pt idx="95803">
                  <c:v>246.48697916666666</c:v>
                </c:pt>
                <c:pt idx="95804">
                  <c:v>246.48958333333334</c:v>
                </c:pt>
                <c:pt idx="95805">
                  <c:v>246.4921875</c:v>
                </c:pt>
                <c:pt idx="95806">
                  <c:v>246.49479166666666</c:v>
                </c:pt>
                <c:pt idx="95807">
                  <c:v>246.49739583333334</c:v>
                </c:pt>
                <c:pt idx="95808">
                  <c:v>246.5</c:v>
                </c:pt>
                <c:pt idx="95809">
                  <c:v>246.50260416666666</c:v>
                </c:pt>
                <c:pt idx="95810">
                  <c:v>246.50520833333334</c:v>
                </c:pt>
                <c:pt idx="95811">
                  <c:v>246.5078125</c:v>
                </c:pt>
                <c:pt idx="95812">
                  <c:v>246.51041666666666</c:v>
                </c:pt>
                <c:pt idx="95813">
                  <c:v>246.51302083333334</c:v>
                </c:pt>
                <c:pt idx="95814">
                  <c:v>246.515625</c:v>
                </c:pt>
                <c:pt idx="95815">
                  <c:v>246.51822916666666</c:v>
                </c:pt>
                <c:pt idx="95816">
                  <c:v>246.52083333333334</c:v>
                </c:pt>
                <c:pt idx="95817">
                  <c:v>246.5234375</c:v>
                </c:pt>
                <c:pt idx="95818">
                  <c:v>246.52604166666666</c:v>
                </c:pt>
                <c:pt idx="95819">
                  <c:v>246.52864583333334</c:v>
                </c:pt>
                <c:pt idx="95820">
                  <c:v>246.53125</c:v>
                </c:pt>
                <c:pt idx="95821">
                  <c:v>246.53385416666666</c:v>
                </c:pt>
                <c:pt idx="95822">
                  <c:v>246.53645833333334</c:v>
                </c:pt>
                <c:pt idx="95823">
                  <c:v>246.5390625</c:v>
                </c:pt>
                <c:pt idx="95824">
                  <c:v>246.54166666666666</c:v>
                </c:pt>
                <c:pt idx="95825">
                  <c:v>246.54427083333334</c:v>
                </c:pt>
                <c:pt idx="95826">
                  <c:v>246.546875</c:v>
                </c:pt>
                <c:pt idx="95827">
                  <c:v>246.54947916666666</c:v>
                </c:pt>
                <c:pt idx="95828">
                  <c:v>246.55208333333334</c:v>
                </c:pt>
                <c:pt idx="95829">
                  <c:v>246.5546875</c:v>
                </c:pt>
                <c:pt idx="95830">
                  <c:v>246.55729166666666</c:v>
                </c:pt>
                <c:pt idx="95831">
                  <c:v>246.55989583333334</c:v>
                </c:pt>
                <c:pt idx="95832">
                  <c:v>246.5625</c:v>
                </c:pt>
                <c:pt idx="95833">
                  <c:v>246.56510416666666</c:v>
                </c:pt>
                <c:pt idx="95834">
                  <c:v>246.56770833333334</c:v>
                </c:pt>
                <c:pt idx="95835">
                  <c:v>246.5703125</c:v>
                </c:pt>
                <c:pt idx="95836">
                  <c:v>246.57291666666666</c:v>
                </c:pt>
                <c:pt idx="95837">
                  <c:v>246.57552083333334</c:v>
                </c:pt>
                <c:pt idx="95838">
                  <c:v>246.578125</c:v>
                </c:pt>
                <c:pt idx="95839">
                  <c:v>246.58072916666666</c:v>
                </c:pt>
                <c:pt idx="95840">
                  <c:v>246.58333333333334</c:v>
                </c:pt>
                <c:pt idx="95841">
                  <c:v>246.5859375</c:v>
                </c:pt>
                <c:pt idx="95842">
                  <c:v>246.58854166666666</c:v>
                </c:pt>
                <c:pt idx="95843">
                  <c:v>246.59114583333334</c:v>
                </c:pt>
                <c:pt idx="95844">
                  <c:v>246.59375</c:v>
                </c:pt>
                <c:pt idx="95845">
                  <c:v>246.59635416666666</c:v>
                </c:pt>
                <c:pt idx="95846">
                  <c:v>246.59895833333334</c:v>
                </c:pt>
                <c:pt idx="95847">
                  <c:v>246.6015625</c:v>
                </c:pt>
                <c:pt idx="95848">
                  <c:v>246.60416666666666</c:v>
                </c:pt>
                <c:pt idx="95849">
                  <c:v>246.60677083333334</c:v>
                </c:pt>
                <c:pt idx="95850">
                  <c:v>246.609375</c:v>
                </c:pt>
                <c:pt idx="95851">
                  <c:v>246.61197916666666</c:v>
                </c:pt>
                <c:pt idx="95852">
                  <c:v>246.61458333333334</c:v>
                </c:pt>
                <c:pt idx="95853">
                  <c:v>246.6171875</c:v>
                </c:pt>
                <c:pt idx="95854">
                  <c:v>246.61979166666666</c:v>
                </c:pt>
                <c:pt idx="95855">
                  <c:v>246.62239583333334</c:v>
                </c:pt>
                <c:pt idx="95856">
                  <c:v>246.625</c:v>
                </c:pt>
                <c:pt idx="95857">
                  <c:v>246.62760416666666</c:v>
                </c:pt>
                <c:pt idx="95858">
                  <c:v>246.63020833333334</c:v>
                </c:pt>
                <c:pt idx="95859">
                  <c:v>246.6328125</c:v>
                </c:pt>
                <c:pt idx="95860">
                  <c:v>246.63541666666666</c:v>
                </c:pt>
                <c:pt idx="95861">
                  <c:v>246.63802083333334</c:v>
                </c:pt>
                <c:pt idx="95862">
                  <c:v>246.640625</c:v>
                </c:pt>
                <c:pt idx="95863">
                  <c:v>246.64322916666666</c:v>
                </c:pt>
                <c:pt idx="95864">
                  <c:v>246.64583333333334</c:v>
                </c:pt>
                <c:pt idx="95865">
                  <c:v>246.6484375</c:v>
                </c:pt>
                <c:pt idx="95866">
                  <c:v>246.65104166666666</c:v>
                </c:pt>
                <c:pt idx="95867">
                  <c:v>246.65364583333334</c:v>
                </c:pt>
                <c:pt idx="95868">
                  <c:v>246.65625</c:v>
                </c:pt>
                <c:pt idx="95869">
                  <c:v>246.65885416666666</c:v>
                </c:pt>
                <c:pt idx="95870">
                  <c:v>246.66145833333334</c:v>
                </c:pt>
                <c:pt idx="95871">
                  <c:v>246.6640625</c:v>
                </c:pt>
                <c:pt idx="95872">
                  <c:v>246.66666666666666</c:v>
                </c:pt>
                <c:pt idx="95873">
                  <c:v>246.66927083333334</c:v>
                </c:pt>
                <c:pt idx="95874">
                  <c:v>246.671875</c:v>
                </c:pt>
                <c:pt idx="95875">
                  <c:v>246.67447916666666</c:v>
                </c:pt>
                <c:pt idx="95876">
                  <c:v>246.67708333333334</c:v>
                </c:pt>
                <c:pt idx="95877">
                  <c:v>246.6796875</c:v>
                </c:pt>
                <c:pt idx="95878">
                  <c:v>246.68229166666666</c:v>
                </c:pt>
                <c:pt idx="95879">
                  <c:v>246.68489583333334</c:v>
                </c:pt>
                <c:pt idx="95880">
                  <c:v>246.6875</c:v>
                </c:pt>
                <c:pt idx="95881">
                  <c:v>246.69010416666666</c:v>
                </c:pt>
                <c:pt idx="95882">
                  <c:v>246.69270833333334</c:v>
                </c:pt>
                <c:pt idx="95883">
                  <c:v>246.6953125</c:v>
                </c:pt>
                <c:pt idx="95884">
                  <c:v>246.69791666666666</c:v>
                </c:pt>
                <c:pt idx="95885">
                  <c:v>246.70052083333334</c:v>
                </c:pt>
                <c:pt idx="95886">
                  <c:v>246.703125</c:v>
                </c:pt>
                <c:pt idx="95887">
                  <c:v>246.70572916666666</c:v>
                </c:pt>
                <c:pt idx="95888">
                  <c:v>246.70833333333334</c:v>
                </c:pt>
                <c:pt idx="95889">
                  <c:v>246.7109375</c:v>
                </c:pt>
                <c:pt idx="95890">
                  <c:v>246.71354166666666</c:v>
                </c:pt>
                <c:pt idx="95891">
                  <c:v>246.71614583333334</c:v>
                </c:pt>
                <c:pt idx="95892">
                  <c:v>246.71875</c:v>
                </c:pt>
                <c:pt idx="95893">
                  <c:v>246.72135416666666</c:v>
                </c:pt>
                <c:pt idx="95894">
                  <c:v>246.72395833333334</c:v>
                </c:pt>
                <c:pt idx="95895">
                  <c:v>246.7265625</c:v>
                </c:pt>
                <c:pt idx="95896">
                  <c:v>246.72916666666666</c:v>
                </c:pt>
                <c:pt idx="95897">
                  <c:v>246.73177083333334</c:v>
                </c:pt>
                <c:pt idx="95898">
                  <c:v>246.734375</c:v>
                </c:pt>
                <c:pt idx="95899">
                  <c:v>246.73697916666666</c:v>
                </c:pt>
                <c:pt idx="95900">
                  <c:v>246.73958333333334</c:v>
                </c:pt>
                <c:pt idx="95901">
                  <c:v>246.7421875</c:v>
                </c:pt>
                <c:pt idx="95902">
                  <c:v>246.74479166666666</c:v>
                </c:pt>
                <c:pt idx="95903">
                  <c:v>246.74739583333334</c:v>
                </c:pt>
                <c:pt idx="95904">
                  <c:v>246.75</c:v>
                </c:pt>
                <c:pt idx="95905">
                  <c:v>246.75260416666666</c:v>
                </c:pt>
                <c:pt idx="95906">
                  <c:v>246.75520833333334</c:v>
                </c:pt>
                <c:pt idx="95907">
                  <c:v>246.7578125</c:v>
                </c:pt>
                <c:pt idx="95908">
                  <c:v>246.76041666666666</c:v>
                </c:pt>
                <c:pt idx="95909">
                  <c:v>246.76302083333334</c:v>
                </c:pt>
                <c:pt idx="95910">
                  <c:v>246.765625</c:v>
                </c:pt>
                <c:pt idx="95911">
                  <c:v>246.76822916666666</c:v>
                </c:pt>
                <c:pt idx="95912">
                  <c:v>246.77083333333334</c:v>
                </c:pt>
                <c:pt idx="95913">
                  <c:v>246.7734375</c:v>
                </c:pt>
                <c:pt idx="95914">
                  <c:v>246.77604166666666</c:v>
                </c:pt>
                <c:pt idx="95915">
                  <c:v>246.77864583333334</c:v>
                </c:pt>
                <c:pt idx="95916">
                  <c:v>246.78125</c:v>
                </c:pt>
                <c:pt idx="95917">
                  <c:v>246.78385416666666</c:v>
                </c:pt>
                <c:pt idx="95918">
                  <c:v>246.78645833333334</c:v>
                </c:pt>
                <c:pt idx="95919">
                  <c:v>246.7890625</c:v>
                </c:pt>
                <c:pt idx="95920">
                  <c:v>246.79166666666666</c:v>
                </c:pt>
                <c:pt idx="95921">
                  <c:v>246.79427083333334</c:v>
                </c:pt>
                <c:pt idx="95922">
                  <c:v>246.796875</c:v>
                </c:pt>
                <c:pt idx="95923">
                  <c:v>246.79947916666666</c:v>
                </c:pt>
                <c:pt idx="95924">
                  <c:v>246.80208333333334</c:v>
                </c:pt>
                <c:pt idx="95925">
                  <c:v>246.8046875</c:v>
                </c:pt>
                <c:pt idx="95926">
                  <c:v>246.80729166666666</c:v>
                </c:pt>
                <c:pt idx="95927">
                  <c:v>246.80989583333334</c:v>
                </c:pt>
                <c:pt idx="95928">
                  <c:v>246.8125</c:v>
                </c:pt>
                <c:pt idx="95929">
                  <c:v>246.81510416666666</c:v>
                </c:pt>
                <c:pt idx="95930">
                  <c:v>246.81770833333334</c:v>
                </c:pt>
                <c:pt idx="95931">
                  <c:v>246.8203125</c:v>
                </c:pt>
                <c:pt idx="95932">
                  <c:v>246.82291666666666</c:v>
                </c:pt>
                <c:pt idx="95933">
                  <c:v>246.82552083333334</c:v>
                </c:pt>
                <c:pt idx="95934">
                  <c:v>246.828125</c:v>
                </c:pt>
                <c:pt idx="95935">
                  <c:v>246.83072916666666</c:v>
                </c:pt>
                <c:pt idx="95936">
                  <c:v>246.83333333333334</c:v>
                </c:pt>
                <c:pt idx="95937">
                  <c:v>246.8359375</c:v>
                </c:pt>
                <c:pt idx="95938">
                  <c:v>246.83854166666666</c:v>
                </c:pt>
                <c:pt idx="95939">
                  <c:v>246.84114583333334</c:v>
                </c:pt>
                <c:pt idx="95940">
                  <c:v>246.84375</c:v>
                </c:pt>
                <c:pt idx="95941">
                  <c:v>246.84635416666666</c:v>
                </c:pt>
                <c:pt idx="95942">
                  <c:v>246.84895833333334</c:v>
                </c:pt>
                <c:pt idx="95943">
                  <c:v>246.8515625</c:v>
                </c:pt>
                <c:pt idx="95944">
                  <c:v>246.85416666666666</c:v>
                </c:pt>
                <c:pt idx="95945">
                  <c:v>246.85677083333334</c:v>
                </c:pt>
                <c:pt idx="95946">
                  <c:v>246.859375</c:v>
                </c:pt>
                <c:pt idx="95947">
                  <c:v>246.86197916666666</c:v>
                </c:pt>
                <c:pt idx="95948">
                  <c:v>246.86458333333334</c:v>
                </c:pt>
                <c:pt idx="95949">
                  <c:v>246.8671875</c:v>
                </c:pt>
                <c:pt idx="95950">
                  <c:v>246.86979166666666</c:v>
                </c:pt>
                <c:pt idx="95951">
                  <c:v>246.87239583333334</c:v>
                </c:pt>
                <c:pt idx="95952">
                  <c:v>246.875</c:v>
                </c:pt>
                <c:pt idx="95953">
                  <c:v>246.87760416666666</c:v>
                </c:pt>
                <c:pt idx="95954">
                  <c:v>246.88020833333334</c:v>
                </c:pt>
                <c:pt idx="95955">
                  <c:v>246.8828125</c:v>
                </c:pt>
                <c:pt idx="95956">
                  <c:v>246.88541666666666</c:v>
                </c:pt>
                <c:pt idx="95957">
                  <c:v>246.88802083333334</c:v>
                </c:pt>
                <c:pt idx="95958">
                  <c:v>246.890625</c:v>
                </c:pt>
                <c:pt idx="95959">
                  <c:v>246.89322916666666</c:v>
                </c:pt>
                <c:pt idx="95960">
                  <c:v>246.89583333333334</c:v>
                </c:pt>
                <c:pt idx="95961">
                  <c:v>246.8984375</c:v>
                </c:pt>
                <c:pt idx="95962">
                  <c:v>246.90104166666666</c:v>
                </c:pt>
                <c:pt idx="95963">
                  <c:v>246.90364583333334</c:v>
                </c:pt>
                <c:pt idx="95964">
                  <c:v>246.90625</c:v>
                </c:pt>
                <c:pt idx="95965">
                  <c:v>246.90885416666666</c:v>
                </c:pt>
                <c:pt idx="95966">
                  <c:v>246.91145833333334</c:v>
                </c:pt>
                <c:pt idx="95967">
                  <c:v>246.9140625</c:v>
                </c:pt>
                <c:pt idx="95968">
                  <c:v>246.91666666666666</c:v>
                </c:pt>
                <c:pt idx="95969">
                  <c:v>246.91927083333334</c:v>
                </c:pt>
                <c:pt idx="95970">
                  <c:v>246.921875</c:v>
                </c:pt>
                <c:pt idx="95971">
                  <c:v>246.92447916666666</c:v>
                </c:pt>
                <c:pt idx="95972">
                  <c:v>246.92708333333334</c:v>
                </c:pt>
                <c:pt idx="95973">
                  <c:v>246.9296875</c:v>
                </c:pt>
                <c:pt idx="95974">
                  <c:v>246.93229166666666</c:v>
                </c:pt>
                <c:pt idx="95975">
                  <c:v>246.93489583333334</c:v>
                </c:pt>
                <c:pt idx="95976">
                  <c:v>246.9375</c:v>
                </c:pt>
                <c:pt idx="95977">
                  <c:v>246.94010416666666</c:v>
                </c:pt>
                <c:pt idx="95978">
                  <c:v>246.94270833333334</c:v>
                </c:pt>
                <c:pt idx="95979">
                  <c:v>246.9453125</c:v>
                </c:pt>
                <c:pt idx="95980">
                  <c:v>246.94791666666666</c:v>
                </c:pt>
                <c:pt idx="95981">
                  <c:v>246.95052083333334</c:v>
                </c:pt>
                <c:pt idx="95982">
                  <c:v>246.953125</c:v>
                </c:pt>
                <c:pt idx="95983">
                  <c:v>246.95572916666666</c:v>
                </c:pt>
                <c:pt idx="95984">
                  <c:v>246.95833333333334</c:v>
                </c:pt>
                <c:pt idx="95985">
                  <c:v>246.9609375</c:v>
                </c:pt>
                <c:pt idx="95986">
                  <c:v>246.96354166666666</c:v>
                </c:pt>
                <c:pt idx="95987">
                  <c:v>246.96614583333334</c:v>
                </c:pt>
                <c:pt idx="95988">
                  <c:v>246.96875</c:v>
                </c:pt>
                <c:pt idx="95989">
                  <c:v>246.97135416666666</c:v>
                </c:pt>
                <c:pt idx="95990">
                  <c:v>246.97395833333334</c:v>
                </c:pt>
                <c:pt idx="95991">
                  <c:v>246.9765625</c:v>
                </c:pt>
                <c:pt idx="95992">
                  <c:v>246.97916666666666</c:v>
                </c:pt>
                <c:pt idx="95993">
                  <c:v>246.98177083333334</c:v>
                </c:pt>
                <c:pt idx="95994">
                  <c:v>246.984375</c:v>
                </c:pt>
                <c:pt idx="95995">
                  <c:v>246.98697916666666</c:v>
                </c:pt>
                <c:pt idx="95996">
                  <c:v>246.98958333333334</c:v>
                </c:pt>
                <c:pt idx="95997">
                  <c:v>246.9921875</c:v>
                </c:pt>
                <c:pt idx="95998">
                  <c:v>246.99479166666666</c:v>
                </c:pt>
                <c:pt idx="95999">
                  <c:v>246.99739583333334</c:v>
                </c:pt>
                <c:pt idx="96000">
                  <c:v>247</c:v>
                </c:pt>
                <c:pt idx="96001">
                  <c:v>247.00260416666666</c:v>
                </c:pt>
                <c:pt idx="96002">
                  <c:v>247.00520833333334</c:v>
                </c:pt>
                <c:pt idx="96003">
                  <c:v>247.0078125</c:v>
                </c:pt>
                <c:pt idx="96004">
                  <c:v>247.01041666666666</c:v>
                </c:pt>
                <c:pt idx="96005">
                  <c:v>247.01302083333334</c:v>
                </c:pt>
                <c:pt idx="96006">
                  <c:v>247.015625</c:v>
                </c:pt>
                <c:pt idx="96007">
                  <c:v>247.01822916666666</c:v>
                </c:pt>
                <c:pt idx="96008">
                  <c:v>247.02083333333334</c:v>
                </c:pt>
                <c:pt idx="96009">
                  <c:v>247.0234375</c:v>
                </c:pt>
                <c:pt idx="96010">
                  <c:v>247.02604166666666</c:v>
                </c:pt>
                <c:pt idx="96011">
                  <c:v>247.02864583333334</c:v>
                </c:pt>
                <c:pt idx="96012">
                  <c:v>247.03125</c:v>
                </c:pt>
                <c:pt idx="96013">
                  <c:v>247.03385416666666</c:v>
                </c:pt>
                <c:pt idx="96014">
                  <c:v>247.03645833333334</c:v>
                </c:pt>
                <c:pt idx="96015">
                  <c:v>247.0390625</c:v>
                </c:pt>
                <c:pt idx="96016">
                  <c:v>247.04166666666666</c:v>
                </c:pt>
                <c:pt idx="96017">
                  <c:v>247.04427083333334</c:v>
                </c:pt>
                <c:pt idx="96018">
                  <c:v>247.046875</c:v>
                </c:pt>
                <c:pt idx="96019">
                  <c:v>247.04947916666666</c:v>
                </c:pt>
                <c:pt idx="96020">
                  <c:v>247.05208333333334</c:v>
                </c:pt>
                <c:pt idx="96021">
                  <c:v>247.0546875</c:v>
                </c:pt>
                <c:pt idx="96022">
                  <c:v>247.05729166666666</c:v>
                </c:pt>
                <c:pt idx="96023">
                  <c:v>247.05989583333334</c:v>
                </c:pt>
                <c:pt idx="96024">
                  <c:v>247.0625</c:v>
                </c:pt>
                <c:pt idx="96025">
                  <c:v>247.06510416666666</c:v>
                </c:pt>
                <c:pt idx="96026">
                  <c:v>247.06770833333334</c:v>
                </c:pt>
                <c:pt idx="96027">
                  <c:v>247.0703125</c:v>
                </c:pt>
                <c:pt idx="96028">
                  <c:v>247.07291666666666</c:v>
                </c:pt>
                <c:pt idx="96029">
                  <c:v>247.07552083333334</c:v>
                </c:pt>
                <c:pt idx="96030">
                  <c:v>247.078125</c:v>
                </c:pt>
                <c:pt idx="96031">
                  <c:v>247.08072916666666</c:v>
                </c:pt>
                <c:pt idx="96032">
                  <c:v>247.08333333333334</c:v>
                </c:pt>
                <c:pt idx="96033">
                  <c:v>247.0859375</c:v>
                </c:pt>
                <c:pt idx="96034">
                  <c:v>247.08854166666666</c:v>
                </c:pt>
                <c:pt idx="96035">
                  <c:v>247.09114583333334</c:v>
                </c:pt>
                <c:pt idx="96036">
                  <c:v>247.09375</c:v>
                </c:pt>
                <c:pt idx="96037">
                  <c:v>247.09635416666666</c:v>
                </c:pt>
                <c:pt idx="96038">
                  <c:v>247.09895833333334</c:v>
                </c:pt>
                <c:pt idx="96039">
                  <c:v>247.1015625</c:v>
                </c:pt>
                <c:pt idx="96040">
                  <c:v>247.10416666666666</c:v>
                </c:pt>
                <c:pt idx="96041">
                  <c:v>247.10677083333334</c:v>
                </c:pt>
                <c:pt idx="96042">
                  <c:v>247.109375</c:v>
                </c:pt>
                <c:pt idx="96043">
                  <c:v>247.11197916666666</c:v>
                </c:pt>
                <c:pt idx="96044">
                  <c:v>247.11458333333334</c:v>
                </c:pt>
                <c:pt idx="96045">
                  <c:v>247.1171875</c:v>
                </c:pt>
                <c:pt idx="96046">
                  <c:v>247.11979166666666</c:v>
                </c:pt>
                <c:pt idx="96047">
                  <c:v>247.12239583333334</c:v>
                </c:pt>
                <c:pt idx="96048">
                  <c:v>247.125</c:v>
                </c:pt>
                <c:pt idx="96049">
                  <c:v>247.12760416666666</c:v>
                </c:pt>
                <c:pt idx="96050">
                  <c:v>247.13020833333334</c:v>
                </c:pt>
                <c:pt idx="96051">
                  <c:v>247.1328125</c:v>
                </c:pt>
                <c:pt idx="96052">
                  <c:v>247.13541666666666</c:v>
                </c:pt>
                <c:pt idx="96053">
                  <c:v>247.13802083333334</c:v>
                </c:pt>
                <c:pt idx="96054">
                  <c:v>247.140625</c:v>
                </c:pt>
                <c:pt idx="96055">
                  <c:v>247.14322916666666</c:v>
                </c:pt>
                <c:pt idx="96056">
                  <c:v>247.14583333333334</c:v>
                </c:pt>
                <c:pt idx="96057">
                  <c:v>247.1484375</c:v>
                </c:pt>
                <c:pt idx="96058">
                  <c:v>247.15104166666666</c:v>
                </c:pt>
                <c:pt idx="96059">
                  <c:v>247.15364583333334</c:v>
                </c:pt>
                <c:pt idx="96060">
                  <c:v>247.15625</c:v>
                </c:pt>
                <c:pt idx="96061">
                  <c:v>247.15885416666666</c:v>
                </c:pt>
                <c:pt idx="96062">
                  <c:v>247.16145833333334</c:v>
                </c:pt>
                <c:pt idx="96063">
                  <c:v>247.1640625</c:v>
                </c:pt>
                <c:pt idx="96064">
                  <c:v>247.16666666666666</c:v>
                </c:pt>
                <c:pt idx="96065">
                  <c:v>247.16927083333334</c:v>
                </c:pt>
                <c:pt idx="96066">
                  <c:v>247.171875</c:v>
                </c:pt>
                <c:pt idx="96067">
                  <c:v>247.17447916666666</c:v>
                </c:pt>
                <c:pt idx="96068">
                  <c:v>247.17708333333334</c:v>
                </c:pt>
                <c:pt idx="96069">
                  <c:v>247.1796875</c:v>
                </c:pt>
                <c:pt idx="96070">
                  <c:v>247.18229166666666</c:v>
                </c:pt>
                <c:pt idx="96071">
                  <c:v>247.18489583333334</c:v>
                </c:pt>
                <c:pt idx="96072">
                  <c:v>247.1875</c:v>
                </c:pt>
                <c:pt idx="96073">
                  <c:v>247.19010416666666</c:v>
                </c:pt>
                <c:pt idx="96074">
                  <c:v>247.19270833333334</c:v>
                </c:pt>
                <c:pt idx="96075">
                  <c:v>247.1953125</c:v>
                </c:pt>
                <c:pt idx="96076">
                  <c:v>247.19791666666666</c:v>
                </c:pt>
                <c:pt idx="96077">
                  <c:v>247.20052083333334</c:v>
                </c:pt>
                <c:pt idx="96078">
                  <c:v>247.203125</c:v>
                </c:pt>
                <c:pt idx="96079">
                  <c:v>247.20572916666666</c:v>
                </c:pt>
                <c:pt idx="96080">
                  <c:v>247.20833333333334</c:v>
                </c:pt>
                <c:pt idx="96081">
                  <c:v>247.2109375</c:v>
                </c:pt>
                <c:pt idx="96082">
                  <c:v>247.21354166666666</c:v>
                </c:pt>
                <c:pt idx="96083">
                  <c:v>247.21614583333334</c:v>
                </c:pt>
                <c:pt idx="96084">
                  <c:v>247.21875</c:v>
                </c:pt>
                <c:pt idx="96085">
                  <c:v>247.22135416666666</c:v>
                </c:pt>
                <c:pt idx="96086">
                  <c:v>247.22395833333334</c:v>
                </c:pt>
                <c:pt idx="96087">
                  <c:v>247.2265625</c:v>
                </c:pt>
                <c:pt idx="96088">
                  <c:v>247.22916666666666</c:v>
                </c:pt>
                <c:pt idx="96089">
                  <c:v>247.23177083333334</c:v>
                </c:pt>
                <c:pt idx="96090">
                  <c:v>247.234375</c:v>
                </c:pt>
                <c:pt idx="96091">
                  <c:v>247.23697916666666</c:v>
                </c:pt>
                <c:pt idx="96092">
                  <c:v>247.23958333333334</c:v>
                </c:pt>
                <c:pt idx="96093">
                  <c:v>247.2421875</c:v>
                </c:pt>
                <c:pt idx="96094">
                  <c:v>247.24479166666666</c:v>
                </c:pt>
                <c:pt idx="96095">
                  <c:v>247.24739583333334</c:v>
                </c:pt>
                <c:pt idx="96096">
                  <c:v>247.25</c:v>
                </c:pt>
                <c:pt idx="96097">
                  <c:v>247.25260416666666</c:v>
                </c:pt>
                <c:pt idx="96098">
                  <c:v>247.25520833333334</c:v>
                </c:pt>
                <c:pt idx="96099">
                  <c:v>247.2578125</c:v>
                </c:pt>
                <c:pt idx="96100">
                  <c:v>247.26041666666666</c:v>
                </c:pt>
                <c:pt idx="96101">
                  <c:v>247.26302083333334</c:v>
                </c:pt>
                <c:pt idx="96102">
                  <c:v>247.265625</c:v>
                </c:pt>
                <c:pt idx="96103">
                  <c:v>247.26822916666666</c:v>
                </c:pt>
                <c:pt idx="96104">
                  <c:v>247.27083333333334</c:v>
                </c:pt>
                <c:pt idx="96105">
                  <c:v>247.2734375</c:v>
                </c:pt>
                <c:pt idx="96106">
                  <c:v>247.27604166666666</c:v>
                </c:pt>
                <c:pt idx="96107">
                  <c:v>247.27864583333334</c:v>
                </c:pt>
                <c:pt idx="96108">
                  <c:v>247.28125</c:v>
                </c:pt>
                <c:pt idx="96109">
                  <c:v>247.28385416666666</c:v>
                </c:pt>
                <c:pt idx="96110">
                  <c:v>247.28645833333334</c:v>
                </c:pt>
                <c:pt idx="96111">
                  <c:v>247.2890625</c:v>
                </c:pt>
                <c:pt idx="96112">
                  <c:v>247.29166666666666</c:v>
                </c:pt>
                <c:pt idx="96113">
                  <c:v>247.29427083333334</c:v>
                </c:pt>
                <c:pt idx="96114">
                  <c:v>247.296875</c:v>
                </c:pt>
                <c:pt idx="96115">
                  <c:v>247.29947916666666</c:v>
                </c:pt>
                <c:pt idx="96116">
                  <c:v>247.30208333333334</c:v>
                </c:pt>
                <c:pt idx="96117">
                  <c:v>247.3046875</c:v>
                </c:pt>
                <c:pt idx="96118">
                  <c:v>247.30729166666666</c:v>
                </c:pt>
                <c:pt idx="96119">
                  <c:v>247.30989583333334</c:v>
                </c:pt>
                <c:pt idx="96120">
                  <c:v>247.3125</c:v>
                </c:pt>
                <c:pt idx="96121">
                  <c:v>247.31510416666666</c:v>
                </c:pt>
                <c:pt idx="96122">
                  <c:v>247.31770833333334</c:v>
                </c:pt>
                <c:pt idx="96123">
                  <c:v>247.3203125</c:v>
                </c:pt>
                <c:pt idx="96124">
                  <c:v>247.32291666666666</c:v>
                </c:pt>
                <c:pt idx="96125">
                  <c:v>247.32552083333334</c:v>
                </c:pt>
                <c:pt idx="96126">
                  <c:v>247.328125</c:v>
                </c:pt>
                <c:pt idx="96127">
                  <c:v>247.33072916666666</c:v>
                </c:pt>
                <c:pt idx="96128">
                  <c:v>247.33333333333334</c:v>
                </c:pt>
                <c:pt idx="96129">
                  <c:v>247.3359375</c:v>
                </c:pt>
                <c:pt idx="96130">
                  <c:v>247.33854166666666</c:v>
                </c:pt>
                <c:pt idx="96131">
                  <c:v>247.34114583333334</c:v>
                </c:pt>
                <c:pt idx="96132">
                  <c:v>247.34375</c:v>
                </c:pt>
                <c:pt idx="96133">
                  <c:v>247.34635416666666</c:v>
                </c:pt>
                <c:pt idx="96134">
                  <c:v>247.34895833333334</c:v>
                </c:pt>
                <c:pt idx="96135">
                  <c:v>247.3515625</c:v>
                </c:pt>
                <c:pt idx="96136">
                  <c:v>247.35416666666666</c:v>
                </c:pt>
                <c:pt idx="96137">
                  <c:v>247.35677083333334</c:v>
                </c:pt>
                <c:pt idx="96138">
                  <c:v>247.359375</c:v>
                </c:pt>
                <c:pt idx="96139">
                  <c:v>247.36197916666666</c:v>
                </c:pt>
                <c:pt idx="96140">
                  <c:v>247.36458333333334</c:v>
                </c:pt>
                <c:pt idx="96141">
                  <c:v>247.3671875</c:v>
                </c:pt>
                <c:pt idx="96142">
                  <c:v>247.36979166666666</c:v>
                </c:pt>
                <c:pt idx="96143">
                  <c:v>247.37239583333334</c:v>
                </c:pt>
                <c:pt idx="96144">
                  <c:v>247.375</c:v>
                </c:pt>
                <c:pt idx="96145">
                  <c:v>247.37760416666666</c:v>
                </c:pt>
                <c:pt idx="96146">
                  <c:v>247.38020833333334</c:v>
                </c:pt>
                <c:pt idx="96147">
                  <c:v>247.3828125</c:v>
                </c:pt>
                <c:pt idx="96148">
                  <c:v>247.38541666666666</c:v>
                </c:pt>
                <c:pt idx="96149">
                  <c:v>247.38802083333334</c:v>
                </c:pt>
                <c:pt idx="96150">
                  <c:v>247.390625</c:v>
                </c:pt>
                <c:pt idx="96151">
                  <c:v>247.39322916666666</c:v>
                </c:pt>
                <c:pt idx="96152">
                  <c:v>247.39583333333334</c:v>
                </c:pt>
                <c:pt idx="96153">
                  <c:v>247.3984375</c:v>
                </c:pt>
                <c:pt idx="96154">
                  <c:v>247.40104166666666</c:v>
                </c:pt>
                <c:pt idx="96155">
                  <c:v>247.40364583333334</c:v>
                </c:pt>
                <c:pt idx="96156">
                  <c:v>247.40625</c:v>
                </c:pt>
                <c:pt idx="96157">
                  <c:v>247.40885416666666</c:v>
                </c:pt>
                <c:pt idx="96158">
                  <c:v>247.41145833333334</c:v>
                </c:pt>
                <c:pt idx="96159">
                  <c:v>247.4140625</c:v>
                </c:pt>
                <c:pt idx="96160">
                  <c:v>247.41666666666666</c:v>
                </c:pt>
                <c:pt idx="96161">
                  <c:v>247.41927083333334</c:v>
                </c:pt>
                <c:pt idx="96162">
                  <c:v>247.421875</c:v>
                </c:pt>
                <c:pt idx="96163">
                  <c:v>247.42447916666666</c:v>
                </c:pt>
                <c:pt idx="96164">
                  <c:v>247.42708333333334</c:v>
                </c:pt>
                <c:pt idx="96165">
                  <c:v>247.4296875</c:v>
                </c:pt>
                <c:pt idx="96166">
                  <c:v>247.43229166666666</c:v>
                </c:pt>
                <c:pt idx="96167">
                  <c:v>247.43489583333334</c:v>
                </c:pt>
                <c:pt idx="96168">
                  <c:v>247.4375</c:v>
                </c:pt>
                <c:pt idx="96169">
                  <c:v>247.44010416666666</c:v>
                </c:pt>
                <c:pt idx="96170">
                  <c:v>247.44270833333334</c:v>
                </c:pt>
                <c:pt idx="96171">
                  <c:v>247.4453125</c:v>
                </c:pt>
                <c:pt idx="96172">
                  <c:v>247.44791666666666</c:v>
                </c:pt>
                <c:pt idx="96173">
                  <c:v>247.45052083333334</c:v>
                </c:pt>
                <c:pt idx="96174">
                  <c:v>247.453125</c:v>
                </c:pt>
                <c:pt idx="96175">
                  <c:v>247.45572916666666</c:v>
                </c:pt>
                <c:pt idx="96176">
                  <c:v>247.45833333333334</c:v>
                </c:pt>
                <c:pt idx="96177">
                  <c:v>247.4609375</c:v>
                </c:pt>
                <c:pt idx="96178">
                  <c:v>247.46354166666666</c:v>
                </c:pt>
                <c:pt idx="96179">
                  <c:v>247.46614583333334</c:v>
                </c:pt>
                <c:pt idx="96180">
                  <c:v>247.46875</c:v>
                </c:pt>
                <c:pt idx="96181">
                  <c:v>247.47135416666666</c:v>
                </c:pt>
                <c:pt idx="96182">
                  <c:v>247.47395833333334</c:v>
                </c:pt>
                <c:pt idx="96183">
                  <c:v>247.4765625</c:v>
                </c:pt>
                <c:pt idx="96184">
                  <c:v>247.47916666666666</c:v>
                </c:pt>
                <c:pt idx="96185">
                  <c:v>247.48177083333334</c:v>
                </c:pt>
                <c:pt idx="96186">
                  <c:v>247.484375</c:v>
                </c:pt>
                <c:pt idx="96187">
                  <c:v>247.48697916666666</c:v>
                </c:pt>
                <c:pt idx="96188">
                  <c:v>247.48958333333334</c:v>
                </c:pt>
                <c:pt idx="96189">
                  <c:v>247.4921875</c:v>
                </c:pt>
                <c:pt idx="96190">
                  <c:v>247.49479166666666</c:v>
                </c:pt>
                <c:pt idx="96191">
                  <c:v>247.49739583333334</c:v>
                </c:pt>
                <c:pt idx="96192">
                  <c:v>247.5</c:v>
                </c:pt>
                <c:pt idx="96193">
                  <c:v>247.50260416666666</c:v>
                </c:pt>
                <c:pt idx="96194">
                  <c:v>247.50520833333334</c:v>
                </c:pt>
                <c:pt idx="96195">
                  <c:v>247.5078125</c:v>
                </c:pt>
                <c:pt idx="96196">
                  <c:v>247.51041666666666</c:v>
                </c:pt>
                <c:pt idx="96197">
                  <c:v>247.51302083333334</c:v>
                </c:pt>
                <c:pt idx="96198">
                  <c:v>247.515625</c:v>
                </c:pt>
                <c:pt idx="96199">
                  <c:v>247.51822916666666</c:v>
                </c:pt>
                <c:pt idx="96200">
                  <c:v>247.52083333333334</c:v>
                </c:pt>
                <c:pt idx="96201">
                  <c:v>247.5234375</c:v>
                </c:pt>
                <c:pt idx="96202">
                  <c:v>247.52604166666666</c:v>
                </c:pt>
                <c:pt idx="96203">
                  <c:v>247.52864583333334</c:v>
                </c:pt>
                <c:pt idx="96204">
                  <c:v>247.53125</c:v>
                </c:pt>
                <c:pt idx="96205">
                  <c:v>247.53385416666666</c:v>
                </c:pt>
                <c:pt idx="96206">
                  <c:v>247.53645833333334</c:v>
                </c:pt>
                <c:pt idx="96207">
                  <c:v>247.5390625</c:v>
                </c:pt>
                <c:pt idx="96208">
                  <c:v>247.54166666666666</c:v>
                </c:pt>
                <c:pt idx="96209">
                  <c:v>247.54427083333334</c:v>
                </c:pt>
                <c:pt idx="96210">
                  <c:v>247.546875</c:v>
                </c:pt>
                <c:pt idx="96211">
                  <c:v>247.54947916666666</c:v>
                </c:pt>
                <c:pt idx="96212">
                  <c:v>247.55208333333334</c:v>
                </c:pt>
                <c:pt idx="96213">
                  <c:v>247.5546875</c:v>
                </c:pt>
                <c:pt idx="96214">
                  <c:v>247.55729166666666</c:v>
                </c:pt>
                <c:pt idx="96215">
                  <c:v>247.55989583333334</c:v>
                </c:pt>
                <c:pt idx="96216">
                  <c:v>247.5625</c:v>
                </c:pt>
                <c:pt idx="96217">
                  <c:v>247.56510416666666</c:v>
                </c:pt>
                <c:pt idx="96218">
                  <c:v>247.56770833333334</c:v>
                </c:pt>
                <c:pt idx="96219">
                  <c:v>247.5703125</c:v>
                </c:pt>
                <c:pt idx="96220">
                  <c:v>247.57291666666666</c:v>
                </c:pt>
                <c:pt idx="96221">
                  <c:v>247.57552083333334</c:v>
                </c:pt>
                <c:pt idx="96222">
                  <c:v>247.578125</c:v>
                </c:pt>
                <c:pt idx="96223">
                  <c:v>247.58072916666666</c:v>
                </c:pt>
                <c:pt idx="96224">
                  <c:v>247.58333333333334</c:v>
                </c:pt>
                <c:pt idx="96225">
                  <c:v>247.5859375</c:v>
                </c:pt>
                <c:pt idx="96226">
                  <c:v>247.58854166666666</c:v>
                </c:pt>
                <c:pt idx="96227">
                  <c:v>247.59114583333334</c:v>
                </c:pt>
                <c:pt idx="96228">
                  <c:v>247.59375</c:v>
                </c:pt>
                <c:pt idx="96229">
                  <c:v>247.59635416666666</c:v>
                </c:pt>
                <c:pt idx="96230">
                  <c:v>247.59895833333334</c:v>
                </c:pt>
                <c:pt idx="96231">
                  <c:v>247.6015625</c:v>
                </c:pt>
                <c:pt idx="96232">
                  <c:v>247.60416666666666</c:v>
                </c:pt>
                <c:pt idx="96233">
                  <c:v>247.60677083333334</c:v>
                </c:pt>
                <c:pt idx="96234">
                  <c:v>247.609375</c:v>
                </c:pt>
                <c:pt idx="96235">
                  <c:v>247.61197916666666</c:v>
                </c:pt>
                <c:pt idx="96236">
                  <c:v>247.61458333333334</c:v>
                </c:pt>
                <c:pt idx="96237">
                  <c:v>247.6171875</c:v>
                </c:pt>
                <c:pt idx="96238">
                  <c:v>247.61979166666666</c:v>
                </c:pt>
                <c:pt idx="96239">
                  <c:v>247.62239583333334</c:v>
                </c:pt>
                <c:pt idx="96240">
                  <c:v>247.625</c:v>
                </c:pt>
                <c:pt idx="96241">
                  <c:v>247.62760416666666</c:v>
                </c:pt>
                <c:pt idx="96242">
                  <c:v>247.63020833333334</c:v>
                </c:pt>
                <c:pt idx="96243">
                  <c:v>247.6328125</c:v>
                </c:pt>
                <c:pt idx="96244">
                  <c:v>247.63541666666666</c:v>
                </c:pt>
                <c:pt idx="96245">
                  <c:v>247.63802083333334</c:v>
                </c:pt>
                <c:pt idx="96246">
                  <c:v>247.640625</c:v>
                </c:pt>
                <c:pt idx="96247">
                  <c:v>247.64322916666666</c:v>
                </c:pt>
                <c:pt idx="96248">
                  <c:v>247.64583333333334</c:v>
                </c:pt>
                <c:pt idx="96249">
                  <c:v>247.6484375</c:v>
                </c:pt>
                <c:pt idx="96250">
                  <c:v>247.65104166666666</c:v>
                </c:pt>
                <c:pt idx="96251">
                  <c:v>247.65364583333334</c:v>
                </c:pt>
                <c:pt idx="96252">
                  <c:v>247.65625</c:v>
                </c:pt>
                <c:pt idx="96253">
                  <c:v>247.65885416666666</c:v>
                </c:pt>
                <c:pt idx="96254">
                  <c:v>247.66145833333334</c:v>
                </c:pt>
                <c:pt idx="96255">
                  <c:v>247.6640625</c:v>
                </c:pt>
                <c:pt idx="96256">
                  <c:v>247.66666666666666</c:v>
                </c:pt>
                <c:pt idx="96257">
                  <c:v>247.66927083333334</c:v>
                </c:pt>
                <c:pt idx="96258">
                  <c:v>247.671875</c:v>
                </c:pt>
                <c:pt idx="96259">
                  <c:v>247.67447916666666</c:v>
                </c:pt>
                <c:pt idx="96260">
                  <c:v>247.67708333333334</c:v>
                </c:pt>
                <c:pt idx="96261">
                  <c:v>247.6796875</c:v>
                </c:pt>
                <c:pt idx="96262">
                  <c:v>247.68229166666666</c:v>
                </c:pt>
                <c:pt idx="96263">
                  <c:v>247.68489583333334</c:v>
                </c:pt>
                <c:pt idx="96264">
                  <c:v>247.6875</c:v>
                </c:pt>
                <c:pt idx="96265">
                  <c:v>247.69010416666666</c:v>
                </c:pt>
                <c:pt idx="96266">
                  <c:v>247.69270833333334</c:v>
                </c:pt>
                <c:pt idx="96267">
                  <c:v>247.6953125</c:v>
                </c:pt>
                <c:pt idx="96268">
                  <c:v>247.69791666666666</c:v>
                </c:pt>
                <c:pt idx="96269">
                  <c:v>247.70052083333334</c:v>
                </c:pt>
                <c:pt idx="96270">
                  <c:v>247.703125</c:v>
                </c:pt>
                <c:pt idx="96271">
                  <c:v>247.70572916666666</c:v>
                </c:pt>
                <c:pt idx="96272">
                  <c:v>247.70833333333334</c:v>
                </c:pt>
                <c:pt idx="96273">
                  <c:v>247.7109375</c:v>
                </c:pt>
                <c:pt idx="96274">
                  <c:v>247.71354166666666</c:v>
                </c:pt>
                <c:pt idx="96275">
                  <c:v>247.71614583333334</c:v>
                </c:pt>
                <c:pt idx="96276">
                  <c:v>247.71875</c:v>
                </c:pt>
                <c:pt idx="96277">
                  <c:v>247.72135416666666</c:v>
                </c:pt>
                <c:pt idx="96278">
                  <c:v>247.72395833333334</c:v>
                </c:pt>
                <c:pt idx="96279">
                  <c:v>247.7265625</c:v>
                </c:pt>
                <c:pt idx="96280">
                  <c:v>247.72916666666666</c:v>
                </c:pt>
                <c:pt idx="96281">
                  <c:v>247.73177083333334</c:v>
                </c:pt>
                <c:pt idx="96282">
                  <c:v>247.734375</c:v>
                </c:pt>
                <c:pt idx="96283">
                  <c:v>247.73697916666666</c:v>
                </c:pt>
                <c:pt idx="96284">
                  <c:v>247.73958333333334</c:v>
                </c:pt>
                <c:pt idx="96285">
                  <c:v>247.7421875</c:v>
                </c:pt>
                <c:pt idx="96286">
                  <c:v>247.74479166666666</c:v>
                </c:pt>
                <c:pt idx="96287">
                  <c:v>247.74739583333334</c:v>
                </c:pt>
                <c:pt idx="96288">
                  <c:v>247.75</c:v>
                </c:pt>
                <c:pt idx="96289">
                  <c:v>247.75260416666666</c:v>
                </c:pt>
                <c:pt idx="96290">
                  <c:v>247.75520833333334</c:v>
                </c:pt>
                <c:pt idx="96291">
                  <c:v>247.7578125</c:v>
                </c:pt>
                <c:pt idx="96292">
                  <c:v>247.76041666666666</c:v>
                </c:pt>
                <c:pt idx="96293">
                  <c:v>247.76302083333334</c:v>
                </c:pt>
                <c:pt idx="96294">
                  <c:v>247.765625</c:v>
                </c:pt>
                <c:pt idx="96295">
                  <c:v>247.76822916666666</c:v>
                </c:pt>
                <c:pt idx="96296">
                  <c:v>247.77083333333334</c:v>
                </c:pt>
                <c:pt idx="96297">
                  <c:v>247.7734375</c:v>
                </c:pt>
                <c:pt idx="96298">
                  <c:v>247.77604166666666</c:v>
                </c:pt>
                <c:pt idx="96299">
                  <c:v>247.77864583333334</c:v>
                </c:pt>
                <c:pt idx="96300">
                  <c:v>247.78125</c:v>
                </c:pt>
                <c:pt idx="96301">
                  <c:v>247.78385416666666</c:v>
                </c:pt>
                <c:pt idx="96302">
                  <c:v>247.78645833333334</c:v>
                </c:pt>
                <c:pt idx="96303">
                  <c:v>247.7890625</c:v>
                </c:pt>
                <c:pt idx="96304">
                  <c:v>247.79166666666666</c:v>
                </c:pt>
                <c:pt idx="96305">
                  <c:v>247.79427083333334</c:v>
                </c:pt>
                <c:pt idx="96306">
                  <c:v>247.796875</c:v>
                </c:pt>
                <c:pt idx="96307">
                  <c:v>247.79947916666666</c:v>
                </c:pt>
                <c:pt idx="96308">
                  <c:v>247.80208333333334</c:v>
                </c:pt>
                <c:pt idx="96309">
                  <c:v>247.8046875</c:v>
                </c:pt>
                <c:pt idx="96310">
                  <c:v>247.80729166666666</c:v>
                </c:pt>
                <c:pt idx="96311">
                  <c:v>247.80989583333334</c:v>
                </c:pt>
                <c:pt idx="96312">
                  <c:v>247.8125</c:v>
                </c:pt>
                <c:pt idx="96313">
                  <c:v>247.81510416666666</c:v>
                </c:pt>
                <c:pt idx="96314">
                  <c:v>247.81770833333334</c:v>
                </c:pt>
                <c:pt idx="96315">
                  <c:v>247.8203125</c:v>
                </c:pt>
                <c:pt idx="96316">
                  <c:v>247.82291666666666</c:v>
                </c:pt>
                <c:pt idx="96317">
                  <c:v>247.82552083333334</c:v>
                </c:pt>
                <c:pt idx="96318">
                  <c:v>247.828125</c:v>
                </c:pt>
                <c:pt idx="96319">
                  <c:v>247.83072916666666</c:v>
                </c:pt>
                <c:pt idx="96320">
                  <c:v>247.83333333333334</c:v>
                </c:pt>
                <c:pt idx="96321">
                  <c:v>247.8359375</c:v>
                </c:pt>
                <c:pt idx="96322">
                  <c:v>247.83854166666666</c:v>
                </c:pt>
                <c:pt idx="96323">
                  <c:v>247.84114583333334</c:v>
                </c:pt>
                <c:pt idx="96324">
                  <c:v>247.84375</c:v>
                </c:pt>
                <c:pt idx="96325">
                  <c:v>247.84635416666666</c:v>
                </c:pt>
                <c:pt idx="96326">
                  <c:v>247.84895833333334</c:v>
                </c:pt>
                <c:pt idx="96327">
                  <c:v>247.8515625</c:v>
                </c:pt>
                <c:pt idx="96328">
                  <c:v>247.85416666666666</c:v>
                </c:pt>
                <c:pt idx="96329">
                  <c:v>247.85677083333334</c:v>
                </c:pt>
                <c:pt idx="96330">
                  <c:v>247.859375</c:v>
                </c:pt>
                <c:pt idx="96331">
                  <c:v>247.86197916666666</c:v>
                </c:pt>
                <c:pt idx="96332">
                  <c:v>247.86458333333334</c:v>
                </c:pt>
                <c:pt idx="96333">
                  <c:v>247.8671875</c:v>
                </c:pt>
                <c:pt idx="96334">
                  <c:v>247.86979166666666</c:v>
                </c:pt>
                <c:pt idx="96335">
                  <c:v>247.87239583333334</c:v>
                </c:pt>
                <c:pt idx="96336">
                  <c:v>247.875</c:v>
                </c:pt>
                <c:pt idx="96337">
                  <c:v>247.87760416666666</c:v>
                </c:pt>
                <c:pt idx="96338">
                  <c:v>247.88020833333334</c:v>
                </c:pt>
                <c:pt idx="96339">
                  <c:v>247.8828125</c:v>
                </c:pt>
                <c:pt idx="96340">
                  <c:v>247.88541666666666</c:v>
                </c:pt>
                <c:pt idx="96341">
                  <c:v>247.88802083333334</c:v>
                </c:pt>
                <c:pt idx="96342">
                  <c:v>247.890625</c:v>
                </c:pt>
                <c:pt idx="96343">
                  <c:v>247.89322916666666</c:v>
                </c:pt>
                <c:pt idx="96344">
                  <c:v>247.89583333333334</c:v>
                </c:pt>
                <c:pt idx="96345">
                  <c:v>247.8984375</c:v>
                </c:pt>
                <c:pt idx="96346">
                  <c:v>247.90104166666666</c:v>
                </c:pt>
                <c:pt idx="96347">
                  <c:v>247.90364583333334</c:v>
                </c:pt>
                <c:pt idx="96348">
                  <c:v>247.90625</c:v>
                </c:pt>
                <c:pt idx="96349">
                  <c:v>247.90885416666666</c:v>
                </c:pt>
                <c:pt idx="96350">
                  <c:v>247.91145833333334</c:v>
                </c:pt>
                <c:pt idx="96351">
                  <c:v>247.9140625</c:v>
                </c:pt>
                <c:pt idx="96352">
                  <c:v>247.91666666666666</c:v>
                </c:pt>
                <c:pt idx="96353">
                  <c:v>247.91927083333334</c:v>
                </c:pt>
                <c:pt idx="96354">
                  <c:v>247.921875</c:v>
                </c:pt>
                <c:pt idx="96355">
                  <c:v>247.92447916666666</c:v>
                </c:pt>
                <c:pt idx="96356">
                  <c:v>247.92708333333334</c:v>
                </c:pt>
                <c:pt idx="96357">
                  <c:v>247.9296875</c:v>
                </c:pt>
                <c:pt idx="96358">
                  <c:v>247.93229166666666</c:v>
                </c:pt>
                <c:pt idx="96359">
                  <c:v>247.93489583333334</c:v>
                </c:pt>
                <c:pt idx="96360">
                  <c:v>247.9375</c:v>
                </c:pt>
                <c:pt idx="96361">
                  <c:v>247.94010416666666</c:v>
                </c:pt>
                <c:pt idx="96362">
                  <c:v>247.94270833333334</c:v>
                </c:pt>
                <c:pt idx="96363">
                  <c:v>247.9453125</c:v>
                </c:pt>
                <c:pt idx="96364">
                  <c:v>247.94791666666666</c:v>
                </c:pt>
                <c:pt idx="96365">
                  <c:v>247.95052083333334</c:v>
                </c:pt>
                <c:pt idx="96366">
                  <c:v>247.953125</c:v>
                </c:pt>
                <c:pt idx="96367">
                  <c:v>247.95572916666666</c:v>
                </c:pt>
                <c:pt idx="96368">
                  <c:v>247.95833333333334</c:v>
                </c:pt>
                <c:pt idx="96369">
                  <c:v>247.9609375</c:v>
                </c:pt>
                <c:pt idx="96370">
                  <c:v>247.96354166666666</c:v>
                </c:pt>
                <c:pt idx="96371">
                  <c:v>247.96614583333334</c:v>
                </c:pt>
                <c:pt idx="96372">
                  <c:v>247.96875</c:v>
                </c:pt>
                <c:pt idx="96373">
                  <c:v>247.97135416666666</c:v>
                </c:pt>
                <c:pt idx="96374">
                  <c:v>247.97395833333334</c:v>
                </c:pt>
                <c:pt idx="96375">
                  <c:v>247.9765625</c:v>
                </c:pt>
                <c:pt idx="96376">
                  <c:v>247.97916666666666</c:v>
                </c:pt>
                <c:pt idx="96377">
                  <c:v>247.98177083333334</c:v>
                </c:pt>
                <c:pt idx="96378">
                  <c:v>247.984375</c:v>
                </c:pt>
                <c:pt idx="96379">
                  <c:v>247.98697916666666</c:v>
                </c:pt>
                <c:pt idx="96380">
                  <c:v>247.98958333333334</c:v>
                </c:pt>
                <c:pt idx="96381">
                  <c:v>247.9921875</c:v>
                </c:pt>
                <c:pt idx="96382">
                  <c:v>247.99479166666666</c:v>
                </c:pt>
                <c:pt idx="96383">
                  <c:v>247.99739583333334</c:v>
                </c:pt>
                <c:pt idx="96384">
                  <c:v>248</c:v>
                </c:pt>
                <c:pt idx="96385">
                  <c:v>248.00260416666666</c:v>
                </c:pt>
                <c:pt idx="96386">
                  <c:v>248.00520833333334</c:v>
                </c:pt>
                <c:pt idx="96387">
                  <c:v>248.0078125</c:v>
                </c:pt>
                <c:pt idx="96388">
                  <c:v>248.01041666666666</c:v>
                </c:pt>
                <c:pt idx="96389">
                  <c:v>248.01302083333334</c:v>
                </c:pt>
                <c:pt idx="96390">
                  <c:v>248.015625</c:v>
                </c:pt>
                <c:pt idx="96391">
                  <c:v>248.01822916666666</c:v>
                </c:pt>
                <c:pt idx="96392">
                  <c:v>248.02083333333334</c:v>
                </c:pt>
                <c:pt idx="96393">
                  <c:v>248.0234375</c:v>
                </c:pt>
                <c:pt idx="96394">
                  <c:v>248.02604166666666</c:v>
                </c:pt>
                <c:pt idx="96395">
                  <c:v>248.02864583333334</c:v>
                </c:pt>
                <c:pt idx="96396">
                  <c:v>248.03125</c:v>
                </c:pt>
                <c:pt idx="96397">
                  <c:v>248.03385416666666</c:v>
                </c:pt>
                <c:pt idx="96398">
                  <c:v>248.03645833333334</c:v>
                </c:pt>
                <c:pt idx="96399">
                  <c:v>248.0390625</c:v>
                </c:pt>
                <c:pt idx="96400">
                  <c:v>248.04166666666666</c:v>
                </c:pt>
                <c:pt idx="96401">
                  <c:v>248.04427083333334</c:v>
                </c:pt>
                <c:pt idx="96402">
                  <c:v>248.046875</c:v>
                </c:pt>
                <c:pt idx="96403">
                  <c:v>248.04947916666666</c:v>
                </c:pt>
                <c:pt idx="96404">
                  <c:v>248.05208333333334</c:v>
                </c:pt>
                <c:pt idx="96405">
                  <c:v>248.0546875</c:v>
                </c:pt>
                <c:pt idx="96406">
                  <c:v>248.05729166666666</c:v>
                </c:pt>
                <c:pt idx="96407">
                  <c:v>248.05989583333334</c:v>
                </c:pt>
                <c:pt idx="96408">
                  <c:v>248.0625</c:v>
                </c:pt>
                <c:pt idx="96409">
                  <c:v>248.06510416666666</c:v>
                </c:pt>
                <c:pt idx="96410">
                  <c:v>248.06770833333334</c:v>
                </c:pt>
                <c:pt idx="96411">
                  <c:v>248.0703125</c:v>
                </c:pt>
                <c:pt idx="96412">
                  <c:v>248.07291666666666</c:v>
                </c:pt>
                <c:pt idx="96413">
                  <c:v>248.07552083333334</c:v>
                </c:pt>
                <c:pt idx="96414">
                  <c:v>248.078125</c:v>
                </c:pt>
                <c:pt idx="96415">
                  <c:v>248.08072916666666</c:v>
                </c:pt>
                <c:pt idx="96416">
                  <c:v>248.08333333333334</c:v>
                </c:pt>
                <c:pt idx="96417">
                  <c:v>248.0859375</c:v>
                </c:pt>
                <c:pt idx="96418">
                  <c:v>248.08854166666666</c:v>
                </c:pt>
                <c:pt idx="96419">
                  <c:v>248.09114583333334</c:v>
                </c:pt>
                <c:pt idx="96420">
                  <c:v>248.09375</c:v>
                </c:pt>
                <c:pt idx="96421">
                  <c:v>248.09635416666666</c:v>
                </c:pt>
                <c:pt idx="96422">
                  <c:v>248.09895833333334</c:v>
                </c:pt>
                <c:pt idx="96423">
                  <c:v>248.1015625</c:v>
                </c:pt>
                <c:pt idx="96424">
                  <c:v>248.10416666666666</c:v>
                </c:pt>
                <c:pt idx="96425">
                  <c:v>248.10677083333334</c:v>
                </c:pt>
                <c:pt idx="96426">
                  <c:v>248.109375</c:v>
                </c:pt>
                <c:pt idx="96427">
                  <c:v>248.11197916666666</c:v>
                </c:pt>
                <c:pt idx="96428">
                  <c:v>248.11458333333334</c:v>
                </c:pt>
                <c:pt idx="96429">
                  <c:v>248.1171875</c:v>
                </c:pt>
                <c:pt idx="96430">
                  <c:v>248.11979166666666</c:v>
                </c:pt>
                <c:pt idx="96431">
                  <c:v>248.12239583333334</c:v>
                </c:pt>
                <c:pt idx="96432">
                  <c:v>248.125</c:v>
                </c:pt>
                <c:pt idx="96433">
                  <c:v>248.12760416666666</c:v>
                </c:pt>
                <c:pt idx="96434">
                  <c:v>248.13020833333334</c:v>
                </c:pt>
                <c:pt idx="96435">
                  <c:v>248.1328125</c:v>
                </c:pt>
                <c:pt idx="96436">
                  <c:v>248.13541666666666</c:v>
                </c:pt>
                <c:pt idx="96437">
                  <c:v>248.13802083333334</c:v>
                </c:pt>
                <c:pt idx="96438">
                  <c:v>248.140625</c:v>
                </c:pt>
                <c:pt idx="96439">
                  <c:v>248.14322916666666</c:v>
                </c:pt>
                <c:pt idx="96440">
                  <c:v>248.14583333333334</c:v>
                </c:pt>
                <c:pt idx="96441">
                  <c:v>248.1484375</c:v>
                </c:pt>
                <c:pt idx="96442">
                  <c:v>248.15104166666666</c:v>
                </c:pt>
                <c:pt idx="96443">
                  <c:v>248.15364583333334</c:v>
                </c:pt>
                <c:pt idx="96444">
                  <c:v>248.15625</c:v>
                </c:pt>
                <c:pt idx="96445">
                  <c:v>248.15885416666666</c:v>
                </c:pt>
                <c:pt idx="96446">
                  <c:v>248.16145833333334</c:v>
                </c:pt>
                <c:pt idx="96447">
                  <c:v>248.1640625</c:v>
                </c:pt>
                <c:pt idx="96448">
                  <c:v>248.16666666666666</c:v>
                </c:pt>
                <c:pt idx="96449">
                  <c:v>248.16927083333334</c:v>
                </c:pt>
                <c:pt idx="96450">
                  <c:v>248.171875</c:v>
                </c:pt>
                <c:pt idx="96451">
                  <c:v>248.17447916666666</c:v>
                </c:pt>
                <c:pt idx="96452">
                  <c:v>248.17708333333334</c:v>
                </c:pt>
                <c:pt idx="96453">
                  <c:v>248.1796875</c:v>
                </c:pt>
                <c:pt idx="96454">
                  <c:v>248.18229166666666</c:v>
                </c:pt>
                <c:pt idx="96455">
                  <c:v>248.18489583333334</c:v>
                </c:pt>
                <c:pt idx="96456">
                  <c:v>248.1875</c:v>
                </c:pt>
                <c:pt idx="96457">
                  <c:v>248.19010416666666</c:v>
                </c:pt>
                <c:pt idx="96458">
                  <c:v>248.19270833333334</c:v>
                </c:pt>
                <c:pt idx="96459">
                  <c:v>248.1953125</c:v>
                </c:pt>
                <c:pt idx="96460">
                  <c:v>248.19791666666666</c:v>
                </c:pt>
                <c:pt idx="96461">
                  <c:v>248.20052083333334</c:v>
                </c:pt>
                <c:pt idx="96462">
                  <c:v>248.203125</c:v>
                </c:pt>
                <c:pt idx="96463">
                  <c:v>248.20572916666666</c:v>
                </c:pt>
                <c:pt idx="96464">
                  <c:v>248.20833333333334</c:v>
                </c:pt>
                <c:pt idx="96465">
                  <c:v>248.2109375</c:v>
                </c:pt>
                <c:pt idx="96466">
                  <c:v>248.21354166666666</c:v>
                </c:pt>
                <c:pt idx="96467">
                  <c:v>248.21614583333334</c:v>
                </c:pt>
                <c:pt idx="96468">
                  <c:v>248.21875</c:v>
                </c:pt>
                <c:pt idx="96469">
                  <c:v>248.22135416666666</c:v>
                </c:pt>
                <c:pt idx="96470">
                  <c:v>248.22395833333334</c:v>
                </c:pt>
                <c:pt idx="96471">
                  <c:v>248.2265625</c:v>
                </c:pt>
                <c:pt idx="96472">
                  <c:v>248.22916666666666</c:v>
                </c:pt>
                <c:pt idx="96473">
                  <c:v>248.23177083333334</c:v>
                </c:pt>
                <c:pt idx="96474">
                  <c:v>248.234375</c:v>
                </c:pt>
                <c:pt idx="96475">
                  <c:v>248.23697916666666</c:v>
                </c:pt>
                <c:pt idx="96476">
                  <c:v>248.23958333333334</c:v>
                </c:pt>
                <c:pt idx="96477">
                  <c:v>248.2421875</c:v>
                </c:pt>
                <c:pt idx="96478">
                  <c:v>248.24479166666666</c:v>
                </c:pt>
                <c:pt idx="96479">
                  <c:v>248.24739583333334</c:v>
                </c:pt>
                <c:pt idx="96480">
                  <c:v>248.25</c:v>
                </c:pt>
                <c:pt idx="96481">
                  <c:v>248.25260416666666</c:v>
                </c:pt>
                <c:pt idx="96482">
                  <c:v>248.25520833333334</c:v>
                </c:pt>
                <c:pt idx="96483">
                  <c:v>248.2578125</c:v>
                </c:pt>
                <c:pt idx="96484">
                  <c:v>248.26041666666666</c:v>
                </c:pt>
                <c:pt idx="96485">
                  <c:v>248.26302083333334</c:v>
                </c:pt>
                <c:pt idx="96486">
                  <c:v>248.265625</c:v>
                </c:pt>
                <c:pt idx="96487">
                  <c:v>248.26822916666666</c:v>
                </c:pt>
                <c:pt idx="96488">
                  <c:v>248.27083333333334</c:v>
                </c:pt>
                <c:pt idx="96489">
                  <c:v>248.2734375</c:v>
                </c:pt>
                <c:pt idx="96490">
                  <c:v>248.27604166666666</c:v>
                </c:pt>
                <c:pt idx="96491">
                  <c:v>248.27864583333334</c:v>
                </c:pt>
                <c:pt idx="96492">
                  <c:v>248.28125</c:v>
                </c:pt>
                <c:pt idx="96493">
                  <c:v>248.28385416666666</c:v>
                </c:pt>
                <c:pt idx="96494">
                  <c:v>248.28645833333334</c:v>
                </c:pt>
                <c:pt idx="96495">
                  <c:v>248.2890625</c:v>
                </c:pt>
                <c:pt idx="96496">
                  <c:v>248.29166666666666</c:v>
                </c:pt>
                <c:pt idx="96497">
                  <c:v>248.29427083333334</c:v>
                </c:pt>
                <c:pt idx="96498">
                  <c:v>248.296875</c:v>
                </c:pt>
                <c:pt idx="96499">
                  <c:v>248.29947916666666</c:v>
                </c:pt>
                <c:pt idx="96500">
                  <c:v>248.30208333333334</c:v>
                </c:pt>
                <c:pt idx="96501">
                  <c:v>248.3046875</c:v>
                </c:pt>
                <c:pt idx="96502">
                  <c:v>248.30729166666666</c:v>
                </c:pt>
                <c:pt idx="96503">
                  <c:v>248.30989583333334</c:v>
                </c:pt>
                <c:pt idx="96504">
                  <c:v>248.3125</c:v>
                </c:pt>
                <c:pt idx="96505">
                  <c:v>248.31510416666666</c:v>
                </c:pt>
                <c:pt idx="96506">
                  <c:v>248.31770833333334</c:v>
                </c:pt>
                <c:pt idx="96507">
                  <c:v>248.3203125</c:v>
                </c:pt>
                <c:pt idx="96508">
                  <c:v>248.32291666666666</c:v>
                </c:pt>
                <c:pt idx="96509">
                  <c:v>248.32552083333334</c:v>
                </c:pt>
                <c:pt idx="96510">
                  <c:v>248.328125</c:v>
                </c:pt>
                <c:pt idx="96511">
                  <c:v>248.33072916666666</c:v>
                </c:pt>
                <c:pt idx="96512">
                  <c:v>248.33333333333334</c:v>
                </c:pt>
                <c:pt idx="96513">
                  <c:v>248.3359375</c:v>
                </c:pt>
                <c:pt idx="96514">
                  <c:v>248.33854166666666</c:v>
                </c:pt>
                <c:pt idx="96515">
                  <c:v>248.34114583333334</c:v>
                </c:pt>
                <c:pt idx="96516">
                  <c:v>248.34375</c:v>
                </c:pt>
                <c:pt idx="96517">
                  <c:v>248.34635416666666</c:v>
                </c:pt>
                <c:pt idx="96518">
                  <c:v>248.34895833333334</c:v>
                </c:pt>
                <c:pt idx="96519">
                  <c:v>248.3515625</c:v>
                </c:pt>
                <c:pt idx="96520">
                  <c:v>248.35416666666666</c:v>
                </c:pt>
                <c:pt idx="96521">
                  <c:v>248.35677083333334</c:v>
                </c:pt>
                <c:pt idx="96522">
                  <c:v>248.359375</c:v>
                </c:pt>
                <c:pt idx="96523">
                  <c:v>248.36197916666666</c:v>
                </c:pt>
                <c:pt idx="96524">
                  <c:v>248.36458333333334</c:v>
                </c:pt>
                <c:pt idx="96525">
                  <c:v>248.3671875</c:v>
                </c:pt>
                <c:pt idx="96526">
                  <c:v>248.36979166666666</c:v>
                </c:pt>
                <c:pt idx="96527">
                  <c:v>248.37239583333334</c:v>
                </c:pt>
                <c:pt idx="96528">
                  <c:v>248.375</c:v>
                </c:pt>
                <c:pt idx="96529">
                  <c:v>248.37760416666666</c:v>
                </c:pt>
                <c:pt idx="96530">
                  <c:v>248.38020833333334</c:v>
                </c:pt>
                <c:pt idx="96531">
                  <c:v>248.3828125</c:v>
                </c:pt>
                <c:pt idx="96532">
                  <c:v>248.38541666666666</c:v>
                </c:pt>
                <c:pt idx="96533">
                  <c:v>248.38802083333334</c:v>
                </c:pt>
                <c:pt idx="96534">
                  <c:v>248.390625</c:v>
                </c:pt>
                <c:pt idx="96535">
                  <c:v>248.39322916666666</c:v>
                </c:pt>
                <c:pt idx="96536">
                  <c:v>248.39583333333334</c:v>
                </c:pt>
                <c:pt idx="96537">
                  <c:v>248.3984375</c:v>
                </c:pt>
                <c:pt idx="96538">
                  <c:v>248.40104166666666</c:v>
                </c:pt>
                <c:pt idx="96539">
                  <c:v>248.40364583333334</c:v>
                </c:pt>
                <c:pt idx="96540">
                  <c:v>248.40625</c:v>
                </c:pt>
                <c:pt idx="96541">
                  <c:v>248.40885416666666</c:v>
                </c:pt>
                <c:pt idx="96542">
                  <c:v>248.41145833333334</c:v>
                </c:pt>
                <c:pt idx="96543">
                  <c:v>248.4140625</c:v>
                </c:pt>
                <c:pt idx="96544">
                  <c:v>248.41666666666666</c:v>
                </c:pt>
                <c:pt idx="96545">
                  <c:v>248.41927083333334</c:v>
                </c:pt>
                <c:pt idx="96546">
                  <c:v>248.421875</c:v>
                </c:pt>
                <c:pt idx="96547">
                  <c:v>248.42447916666666</c:v>
                </c:pt>
                <c:pt idx="96548">
                  <c:v>248.42708333333334</c:v>
                </c:pt>
                <c:pt idx="96549">
                  <c:v>248.4296875</c:v>
                </c:pt>
                <c:pt idx="96550">
                  <c:v>248.43229166666666</c:v>
                </c:pt>
                <c:pt idx="96551">
                  <c:v>248.43489583333334</c:v>
                </c:pt>
                <c:pt idx="96552">
                  <c:v>248.4375</c:v>
                </c:pt>
                <c:pt idx="96553">
                  <c:v>248.44010416666666</c:v>
                </c:pt>
                <c:pt idx="96554">
                  <c:v>248.44270833333334</c:v>
                </c:pt>
                <c:pt idx="96555">
                  <c:v>248.4453125</c:v>
                </c:pt>
                <c:pt idx="96556">
                  <c:v>248.44791666666666</c:v>
                </c:pt>
                <c:pt idx="96557">
                  <c:v>248.45052083333334</c:v>
                </c:pt>
                <c:pt idx="96558">
                  <c:v>248.453125</c:v>
                </c:pt>
                <c:pt idx="96559">
                  <c:v>248.45572916666666</c:v>
                </c:pt>
                <c:pt idx="96560">
                  <c:v>248.45833333333334</c:v>
                </c:pt>
                <c:pt idx="96561">
                  <c:v>248.4609375</c:v>
                </c:pt>
                <c:pt idx="96562">
                  <c:v>248.46354166666666</c:v>
                </c:pt>
                <c:pt idx="96563">
                  <c:v>248.46614583333334</c:v>
                </c:pt>
                <c:pt idx="96564">
                  <c:v>248.46875</c:v>
                </c:pt>
                <c:pt idx="96565">
                  <c:v>248.47135416666666</c:v>
                </c:pt>
                <c:pt idx="96566">
                  <c:v>248.47395833333334</c:v>
                </c:pt>
                <c:pt idx="96567">
                  <c:v>248.4765625</c:v>
                </c:pt>
                <c:pt idx="96568">
                  <c:v>248.47916666666666</c:v>
                </c:pt>
                <c:pt idx="96569">
                  <c:v>248.48177083333334</c:v>
                </c:pt>
                <c:pt idx="96570">
                  <c:v>248.484375</c:v>
                </c:pt>
                <c:pt idx="96571">
                  <c:v>248.48697916666666</c:v>
                </c:pt>
                <c:pt idx="96572">
                  <c:v>248.48958333333334</c:v>
                </c:pt>
                <c:pt idx="96573">
                  <c:v>248.4921875</c:v>
                </c:pt>
                <c:pt idx="96574">
                  <c:v>248.49479166666666</c:v>
                </c:pt>
                <c:pt idx="96575">
                  <c:v>248.49739583333334</c:v>
                </c:pt>
                <c:pt idx="96576">
                  <c:v>248.5</c:v>
                </c:pt>
                <c:pt idx="96577">
                  <c:v>248.50260416666666</c:v>
                </c:pt>
                <c:pt idx="96578">
                  <c:v>248.50520833333334</c:v>
                </c:pt>
                <c:pt idx="96579">
                  <c:v>248.5078125</c:v>
                </c:pt>
                <c:pt idx="96580">
                  <c:v>248.51041666666666</c:v>
                </c:pt>
                <c:pt idx="96581">
                  <c:v>248.51302083333334</c:v>
                </c:pt>
                <c:pt idx="96582">
                  <c:v>248.515625</c:v>
                </c:pt>
                <c:pt idx="96583">
                  <c:v>248.51822916666666</c:v>
                </c:pt>
                <c:pt idx="96584">
                  <c:v>248.52083333333334</c:v>
                </c:pt>
                <c:pt idx="96585">
                  <c:v>248.5234375</c:v>
                </c:pt>
                <c:pt idx="96586">
                  <c:v>248.52604166666666</c:v>
                </c:pt>
                <c:pt idx="96587">
                  <c:v>248.52864583333334</c:v>
                </c:pt>
                <c:pt idx="96588">
                  <c:v>248.53125</c:v>
                </c:pt>
                <c:pt idx="96589">
                  <c:v>248.53385416666666</c:v>
                </c:pt>
                <c:pt idx="96590">
                  <c:v>248.53645833333334</c:v>
                </c:pt>
                <c:pt idx="96591">
                  <c:v>248.5390625</c:v>
                </c:pt>
                <c:pt idx="96592">
                  <c:v>248.54166666666666</c:v>
                </c:pt>
                <c:pt idx="96593">
                  <c:v>248.54427083333334</c:v>
                </c:pt>
                <c:pt idx="96594">
                  <c:v>248.546875</c:v>
                </c:pt>
                <c:pt idx="96595">
                  <c:v>248.54947916666666</c:v>
                </c:pt>
                <c:pt idx="96596">
                  <c:v>248.55208333333334</c:v>
                </c:pt>
                <c:pt idx="96597">
                  <c:v>248.5546875</c:v>
                </c:pt>
                <c:pt idx="96598">
                  <c:v>248.55729166666666</c:v>
                </c:pt>
                <c:pt idx="96599">
                  <c:v>248.55989583333334</c:v>
                </c:pt>
                <c:pt idx="96600">
                  <c:v>248.5625</c:v>
                </c:pt>
                <c:pt idx="96601">
                  <c:v>248.56510416666666</c:v>
                </c:pt>
                <c:pt idx="96602">
                  <c:v>248.56770833333334</c:v>
                </c:pt>
                <c:pt idx="96603">
                  <c:v>248.5703125</c:v>
                </c:pt>
                <c:pt idx="96604">
                  <c:v>248.57291666666666</c:v>
                </c:pt>
                <c:pt idx="96605">
                  <c:v>248.57552083333334</c:v>
                </c:pt>
                <c:pt idx="96606">
                  <c:v>248.578125</c:v>
                </c:pt>
                <c:pt idx="96607">
                  <c:v>248.58072916666666</c:v>
                </c:pt>
                <c:pt idx="96608">
                  <c:v>248.58333333333334</c:v>
                </c:pt>
                <c:pt idx="96609">
                  <c:v>248.5859375</c:v>
                </c:pt>
                <c:pt idx="96610">
                  <c:v>248.58854166666666</c:v>
                </c:pt>
                <c:pt idx="96611">
                  <c:v>248.59114583333334</c:v>
                </c:pt>
                <c:pt idx="96612">
                  <c:v>248.59375</c:v>
                </c:pt>
                <c:pt idx="96613">
                  <c:v>248.59635416666666</c:v>
                </c:pt>
                <c:pt idx="96614">
                  <c:v>248.59895833333334</c:v>
                </c:pt>
                <c:pt idx="96615">
                  <c:v>248.6015625</c:v>
                </c:pt>
                <c:pt idx="96616">
                  <c:v>248.60416666666666</c:v>
                </c:pt>
                <c:pt idx="96617">
                  <c:v>248.60677083333334</c:v>
                </c:pt>
                <c:pt idx="96618">
                  <c:v>248.609375</c:v>
                </c:pt>
                <c:pt idx="96619">
                  <c:v>248.61197916666666</c:v>
                </c:pt>
                <c:pt idx="96620">
                  <c:v>248.61458333333334</c:v>
                </c:pt>
                <c:pt idx="96621">
                  <c:v>248.6171875</c:v>
                </c:pt>
                <c:pt idx="96622">
                  <c:v>248.61979166666666</c:v>
                </c:pt>
                <c:pt idx="96623">
                  <c:v>248.62239583333334</c:v>
                </c:pt>
                <c:pt idx="96624">
                  <c:v>248.625</c:v>
                </c:pt>
                <c:pt idx="96625">
                  <c:v>248.62760416666666</c:v>
                </c:pt>
                <c:pt idx="96626">
                  <c:v>248.63020833333334</c:v>
                </c:pt>
                <c:pt idx="96627">
                  <c:v>248.6328125</c:v>
                </c:pt>
                <c:pt idx="96628">
                  <c:v>248.63541666666666</c:v>
                </c:pt>
                <c:pt idx="96629">
                  <c:v>248.63802083333334</c:v>
                </c:pt>
                <c:pt idx="96630">
                  <c:v>248.640625</c:v>
                </c:pt>
                <c:pt idx="96631">
                  <c:v>248.64322916666666</c:v>
                </c:pt>
                <c:pt idx="96632">
                  <c:v>248.64583333333334</c:v>
                </c:pt>
                <c:pt idx="96633">
                  <c:v>248.6484375</c:v>
                </c:pt>
                <c:pt idx="96634">
                  <c:v>248.65104166666666</c:v>
                </c:pt>
                <c:pt idx="96635">
                  <c:v>248.65364583333334</c:v>
                </c:pt>
                <c:pt idx="96636">
                  <c:v>248.65625</c:v>
                </c:pt>
                <c:pt idx="96637">
                  <c:v>248.65885416666666</c:v>
                </c:pt>
                <c:pt idx="96638">
                  <c:v>248.66145833333334</c:v>
                </c:pt>
                <c:pt idx="96639">
                  <c:v>248.6640625</c:v>
                </c:pt>
                <c:pt idx="96640">
                  <c:v>248.66666666666666</c:v>
                </c:pt>
                <c:pt idx="96641">
                  <c:v>248.66927083333334</c:v>
                </c:pt>
                <c:pt idx="96642">
                  <c:v>248.671875</c:v>
                </c:pt>
                <c:pt idx="96643">
                  <c:v>248.67447916666666</c:v>
                </c:pt>
                <c:pt idx="96644">
                  <c:v>248.67708333333334</c:v>
                </c:pt>
                <c:pt idx="96645">
                  <c:v>248.6796875</c:v>
                </c:pt>
                <c:pt idx="96646">
                  <c:v>248.68229166666666</c:v>
                </c:pt>
                <c:pt idx="96647">
                  <c:v>248.68489583333334</c:v>
                </c:pt>
                <c:pt idx="96648">
                  <c:v>248.6875</c:v>
                </c:pt>
                <c:pt idx="96649">
                  <c:v>248.69010416666666</c:v>
                </c:pt>
                <c:pt idx="96650">
                  <c:v>248.69270833333334</c:v>
                </c:pt>
                <c:pt idx="96651">
                  <c:v>248.6953125</c:v>
                </c:pt>
                <c:pt idx="96652">
                  <c:v>248.69791666666666</c:v>
                </c:pt>
                <c:pt idx="96653">
                  <c:v>248.70052083333334</c:v>
                </c:pt>
                <c:pt idx="96654">
                  <c:v>248.703125</c:v>
                </c:pt>
                <c:pt idx="96655">
                  <c:v>248.70572916666666</c:v>
                </c:pt>
                <c:pt idx="96656">
                  <c:v>248.70833333333334</c:v>
                </c:pt>
                <c:pt idx="96657">
                  <c:v>248.7109375</c:v>
                </c:pt>
                <c:pt idx="96658">
                  <c:v>248.71354166666666</c:v>
                </c:pt>
                <c:pt idx="96659">
                  <c:v>248.71614583333334</c:v>
                </c:pt>
                <c:pt idx="96660">
                  <c:v>248.71875</c:v>
                </c:pt>
                <c:pt idx="96661">
                  <c:v>248.72135416666666</c:v>
                </c:pt>
                <c:pt idx="96662">
                  <c:v>248.72395833333334</c:v>
                </c:pt>
                <c:pt idx="96663">
                  <c:v>248.7265625</c:v>
                </c:pt>
                <c:pt idx="96664">
                  <c:v>248.72916666666666</c:v>
                </c:pt>
                <c:pt idx="96665">
                  <c:v>248.73177083333334</c:v>
                </c:pt>
                <c:pt idx="96666">
                  <c:v>248.734375</c:v>
                </c:pt>
                <c:pt idx="96667">
                  <c:v>248.73697916666666</c:v>
                </c:pt>
                <c:pt idx="96668">
                  <c:v>248.73958333333334</c:v>
                </c:pt>
                <c:pt idx="96669">
                  <c:v>248.7421875</c:v>
                </c:pt>
                <c:pt idx="96670">
                  <c:v>248.74479166666666</c:v>
                </c:pt>
                <c:pt idx="96671">
                  <c:v>248.74739583333334</c:v>
                </c:pt>
                <c:pt idx="96672">
                  <c:v>248.75</c:v>
                </c:pt>
                <c:pt idx="96673">
                  <c:v>248.75260416666666</c:v>
                </c:pt>
                <c:pt idx="96674">
                  <c:v>248.75520833333334</c:v>
                </c:pt>
                <c:pt idx="96675">
                  <c:v>248.7578125</c:v>
                </c:pt>
                <c:pt idx="96676">
                  <c:v>248.76041666666666</c:v>
                </c:pt>
                <c:pt idx="96677">
                  <c:v>248.76302083333334</c:v>
                </c:pt>
                <c:pt idx="96678">
                  <c:v>248.765625</c:v>
                </c:pt>
                <c:pt idx="96679">
                  <c:v>248.76822916666666</c:v>
                </c:pt>
                <c:pt idx="96680">
                  <c:v>248.77083333333334</c:v>
                </c:pt>
                <c:pt idx="96681">
                  <c:v>248.7734375</c:v>
                </c:pt>
                <c:pt idx="96682">
                  <c:v>248.77604166666666</c:v>
                </c:pt>
                <c:pt idx="96683">
                  <c:v>248.77864583333334</c:v>
                </c:pt>
                <c:pt idx="96684">
                  <c:v>248.78125</c:v>
                </c:pt>
                <c:pt idx="96685">
                  <c:v>248.78385416666666</c:v>
                </c:pt>
                <c:pt idx="96686">
                  <c:v>248.78645833333334</c:v>
                </c:pt>
                <c:pt idx="96687">
                  <c:v>248.7890625</c:v>
                </c:pt>
                <c:pt idx="96688">
                  <c:v>248.79166666666666</c:v>
                </c:pt>
                <c:pt idx="96689">
                  <c:v>248.79427083333334</c:v>
                </c:pt>
                <c:pt idx="96690">
                  <c:v>248.796875</c:v>
                </c:pt>
                <c:pt idx="96691">
                  <c:v>248.79947916666666</c:v>
                </c:pt>
                <c:pt idx="96692">
                  <c:v>248.80208333333334</c:v>
                </c:pt>
                <c:pt idx="96693">
                  <c:v>248.8046875</c:v>
                </c:pt>
                <c:pt idx="96694">
                  <c:v>248.80729166666666</c:v>
                </c:pt>
                <c:pt idx="96695">
                  <c:v>248.80989583333334</c:v>
                </c:pt>
                <c:pt idx="96696">
                  <c:v>248.8125</c:v>
                </c:pt>
                <c:pt idx="96697">
                  <c:v>248.81510416666666</c:v>
                </c:pt>
                <c:pt idx="96698">
                  <c:v>248.81770833333334</c:v>
                </c:pt>
                <c:pt idx="96699">
                  <c:v>248.8203125</c:v>
                </c:pt>
                <c:pt idx="96700">
                  <c:v>248.82291666666666</c:v>
                </c:pt>
                <c:pt idx="96701">
                  <c:v>248.82552083333334</c:v>
                </c:pt>
                <c:pt idx="96702">
                  <c:v>248.828125</c:v>
                </c:pt>
                <c:pt idx="96703">
                  <c:v>248.83072916666666</c:v>
                </c:pt>
                <c:pt idx="96704">
                  <c:v>248.83333333333334</c:v>
                </c:pt>
                <c:pt idx="96705">
                  <c:v>248.8359375</c:v>
                </c:pt>
                <c:pt idx="96706">
                  <c:v>248.83854166666666</c:v>
                </c:pt>
                <c:pt idx="96707">
                  <c:v>248.84114583333334</c:v>
                </c:pt>
                <c:pt idx="96708">
                  <c:v>248.84375</c:v>
                </c:pt>
                <c:pt idx="96709">
                  <c:v>248.84635416666666</c:v>
                </c:pt>
                <c:pt idx="96710">
                  <c:v>248.84895833333334</c:v>
                </c:pt>
                <c:pt idx="96711">
                  <c:v>248.8515625</c:v>
                </c:pt>
                <c:pt idx="96712">
                  <c:v>248.85416666666666</c:v>
                </c:pt>
                <c:pt idx="96713">
                  <c:v>248.85677083333334</c:v>
                </c:pt>
                <c:pt idx="96714">
                  <c:v>248.859375</c:v>
                </c:pt>
                <c:pt idx="96715">
                  <c:v>248.86197916666666</c:v>
                </c:pt>
                <c:pt idx="96716">
                  <c:v>248.86458333333334</c:v>
                </c:pt>
                <c:pt idx="96717">
                  <c:v>248.8671875</c:v>
                </c:pt>
                <c:pt idx="96718">
                  <c:v>248.86979166666666</c:v>
                </c:pt>
                <c:pt idx="96719">
                  <c:v>248.87239583333334</c:v>
                </c:pt>
                <c:pt idx="96720">
                  <c:v>248.875</c:v>
                </c:pt>
                <c:pt idx="96721">
                  <c:v>248.87760416666666</c:v>
                </c:pt>
                <c:pt idx="96722">
                  <c:v>248.88020833333334</c:v>
                </c:pt>
                <c:pt idx="96723">
                  <c:v>248.8828125</c:v>
                </c:pt>
                <c:pt idx="96724">
                  <c:v>248.88541666666666</c:v>
                </c:pt>
                <c:pt idx="96725">
                  <c:v>248.88802083333334</c:v>
                </c:pt>
                <c:pt idx="96726">
                  <c:v>248.890625</c:v>
                </c:pt>
                <c:pt idx="96727">
                  <c:v>248.89322916666666</c:v>
                </c:pt>
                <c:pt idx="96728">
                  <c:v>248.89583333333334</c:v>
                </c:pt>
                <c:pt idx="96729">
                  <c:v>248.8984375</c:v>
                </c:pt>
                <c:pt idx="96730">
                  <c:v>248.90104166666666</c:v>
                </c:pt>
                <c:pt idx="96731">
                  <c:v>248.90364583333334</c:v>
                </c:pt>
                <c:pt idx="96732">
                  <c:v>248.90625</c:v>
                </c:pt>
                <c:pt idx="96733">
                  <c:v>248.90885416666666</c:v>
                </c:pt>
                <c:pt idx="96734">
                  <c:v>248.91145833333334</c:v>
                </c:pt>
                <c:pt idx="96735">
                  <c:v>248.9140625</c:v>
                </c:pt>
                <c:pt idx="96736">
                  <c:v>248.91666666666666</c:v>
                </c:pt>
                <c:pt idx="96737">
                  <c:v>248.91927083333334</c:v>
                </c:pt>
                <c:pt idx="96738">
                  <c:v>248.921875</c:v>
                </c:pt>
                <c:pt idx="96739">
                  <c:v>248.92447916666666</c:v>
                </c:pt>
                <c:pt idx="96740">
                  <c:v>248.92708333333334</c:v>
                </c:pt>
                <c:pt idx="96741">
                  <c:v>248.9296875</c:v>
                </c:pt>
                <c:pt idx="96742">
                  <c:v>248.93229166666666</c:v>
                </c:pt>
                <c:pt idx="96743">
                  <c:v>248.93489583333334</c:v>
                </c:pt>
                <c:pt idx="96744">
                  <c:v>248.9375</c:v>
                </c:pt>
                <c:pt idx="96745">
                  <c:v>248.94010416666666</c:v>
                </c:pt>
                <c:pt idx="96746">
                  <c:v>248.94270833333334</c:v>
                </c:pt>
                <c:pt idx="96747">
                  <c:v>248.9453125</c:v>
                </c:pt>
                <c:pt idx="96748">
                  <c:v>248.94791666666666</c:v>
                </c:pt>
                <c:pt idx="96749">
                  <c:v>248.95052083333334</c:v>
                </c:pt>
                <c:pt idx="96750">
                  <c:v>248.953125</c:v>
                </c:pt>
                <c:pt idx="96751">
                  <c:v>248.95572916666666</c:v>
                </c:pt>
                <c:pt idx="96752">
                  <c:v>248.95833333333334</c:v>
                </c:pt>
                <c:pt idx="96753">
                  <c:v>248.9609375</c:v>
                </c:pt>
                <c:pt idx="96754">
                  <c:v>248.96354166666666</c:v>
                </c:pt>
                <c:pt idx="96755">
                  <c:v>248.96614583333334</c:v>
                </c:pt>
                <c:pt idx="96756">
                  <c:v>248.96875</c:v>
                </c:pt>
                <c:pt idx="96757">
                  <c:v>248.97135416666666</c:v>
                </c:pt>
                <c:pt idx="96758">
                  <c:v>248.97395833333334</c:v>
                </c:pt>
                <c:pt idx="96759">
                  <c:v>248.9765625</c:v>
                </c:pt>
                <c:pt idx="96760">
                  <c:v>248.97916666666666</c:v>
                </c:pt>
                <c:pt idx="96761">
                  <c:v>248.98177083333334</c:v>
                </c:pt>
                <c:pt idx="96762">
                  <c:v>248.984375</c:v>
                </c:pt>
                <c:pt idx="96763">
                  <c:v>248.98697916666666</c:v>
                </c:pt>
                <c:pt idx="96764">
                  <c:v>248.98958333333334</c:v>
                </c:pt>
                <c:pt idx="96765">
                  <c:v>248.9921875</c:v>
                </c:pt>
                <c:pt idx="96766">
                  <c:v>248.99479166666666</c:v>
                </c:pt>
                <c:pt idx="96767">
                  <c:v>248.99739583333334</c:v>
                </c:pt>
                <c:pt idx="96768">
                  <c:v>249</c:v>
                </c:pt>
                <c:pt idx="96769">
                  <c:v>249.00260416666666</c:v>
                </c:pt>
                <c:pt idx="96770">
                  <c:v>249.00520833333334</c:v>
                </c:pt>
                <c:pt idx="96771">
                  <c:v>249.0078125</c:v>
                </c:pt>
                <c:pt idx="96772">
                  <c:v>249.01041666666666</c:v>
                </c:pt>
                <c:pt idx="96773">
                  <c:v>249.01302083333334</c:v>
                </c:pt>
                <c:pt idx="96774">
                  <c:v>249.015625</c:v>
                </c:pt>
                <c:pt idx="96775">
                  <c:v>249.01822916666666</c:v>
                </c:pt>
                <c:pt idx="96776">
                  <c:v>249.02083333333334</c:v>
                </c:pt>
                <c:pt idx="96777">
                  <c:v>249.0234375</c:v>
                </c:pt>
                <c:pt idx="96778">
                  <c:v>249.02604166666666</c:v>
                </c:pt>
                <c:pt idx="96779">
                  <c:v>249.02864583333334</c:v>
                </c:pt>
                <c:pt idx="96780">
                  <c:v>249.03125</c:v>
                </c:pt>
                <c:pt idx="96781">
                  <c:v>249.03385416666666</c:v>
                </c:pt>
                <c:pt idx="96782">
                  <c:v>249.03645833333334</c:v>
                </c:pt>
                <c:pt idx="96783">
                  <c:v>249.0390625</c:v>
                </c:pt>
                <c:pt idx="96784">
                  <c:v>249.04166666666666</c:v>
                </c:pt>
                <c:pt idx="96785">
                  <c:v>249.04427083333334</c:v>
                </c:pt>
                <c:pt idx="96786">
                  <c:v>249.046875</c:v>
                </c:pt>
                <c:pt idx="96787">
                  <c:v>249.04947916666666</c:v>
                </c:pt>
                <c:pt idx="96788">
                  <c:v>249.05208333333334</c:v>
                </c:pt>
                <c:pt idx="96789">
                  <c:v>249.0546875</c:v>
                </c:pt>
                <c:pt idx="96790">
                  <c:v>249.05729166666666</c:v>
                </c:pt>
                <c:pt idx="96791">
                  <c:v>249.05989583333334</c:v>
                </c:pt>
                <c:pt idx="96792">
                  <c:v>249.0625</c:v>
                </c:pt>
                <c:pt idx="96793">
                  <c:v>249.06510416666666</c:v>
                </c:pt>
                <c:pt idx="96794">
                  <c:v>249.06770833333334</c:v>
                </c:pt>
                <c:pt idx="96795">
                  <c:v>249.0703125</c:v>
                </c:pt>
                <c:pt idx="96796">
                  <c:v>249.07291666666666</c:v>
                </c:pt>
                <c:pt idx="96797">
                  <c:v>249.07552083333334</c:v>
                </c:pt>
                <c:pt idx="96798">
                  <c:v>249.078125</c:v>
                </c:pt>
                <c:pt idx="96799">
                  <c:v>249.08072916666666</c:v>
                </c:pt>
                <c:pt idx="96800">
                  <c:v>249.08333333333334</c:v>
                </c:pt>
                <c:pt idx="96801">
                  <c:v>249.0859375</c:v>
                </c:pt>
                <c:pt idx="96802">
                  <c:v>249.08854166666666</c:v>
                </c:pt>
                <c:pt idx="96803">
                  <c:v>249.09114583333334</c:v>
                </c:pt>
                <c:pt idx="96804">
                  <c:v>249.09375</c:v>
                </c:pt>
                <c:pt idx="96805">
                  <c:v>249.09635416666666</c:v>
                </c:pt>
                <c:pt idx="96806">
                  <c:v>249.09895833333334</c:v>
                </c:pt>
                <c:pt idx="96807">
                  <c:v>249.1015625</c:v>
                </c:pt>
                <c:pt idx="96808">
                  <c:v>249.10416666666666</c:v>
                </c:pt>
                <c:pt idx="96809">
                  <c:v>249.10677083333334</c:v>
                </c:pt>
                <c:pt idx="96810">
                  <c:v>249.109375</c:v>
                </c:pt>
                <c:pt idx="96811">
                  <c:v>249.11197916666666</c:v>
                </c:pt>
                <c:pt idx="96812">
                  <c:v>249.11458333333334</c:v>
                </c:pt>
                <c:pt idx="96813">
                  <c:v>249.1171875</c:v>
                </c:pt>
                <c:pt idx="96814">
                  <c:v>249.11979166666666</c:v>
                </c:pt>
                <c:pt idx="96815">
                  <c:v>249.12239583333334</c:v>
                </c:pt>
                <c:pt idx="96816">
                  <c:v>249.125</c:v>
                </c:pt>
                <c:pt idx="96817">
                  <c:v>249.12760416666666</c:v>
                </c:pt>
                <c:pt idx="96818">
                  <c:v>249.13020833333334</c:v>
                </c:pt>
                <c:pt idx="96819">
                  <c:v>249.1328125</c:v>
                </c:pt>
                <c:pt idx="96820">
                  <c:v>249.13541666666666</c:v>
                </c:pt>
                <c:pt idx="96821">
                  <c:v>249.13802083333334</c:v>
                </c:pt>
                <c:pt idx="96822">
                  <c:v>249.140625</c:v>
                </c:pt>
                <c:pt idx="96823">
                  <c:v>249.14322916666666</c:v>
                </c:pt>
                <c:pt idx="96824">
                  <c:v>249.14583333333334</c:v>
                </c:pt>
                <c:pt idx="96825">
                  <c:v>249.1484375</c:v>
                </c:pt>
                <c:pt idx="96826">
                  <c:v>249.15104166666666</c:v>
                </c:pt>
                <c:pt idx="96827">
                  <c:v>249.15364583333334</c:v>
                </c:pt>
                <c:pt idx="96828">
                  <c:v>249.15625</c:v>
                </c:pt>
                <c:pt idx="96829">
                  <c:v>249.15885416666666</c:v>
                </c:pt>
                <c:pt idx="96830">
                  <c:v>249.16145833333334</c:v>
                </c:pt>
                <c:pt idx="96831">
                  <c:v>249.1640625</c:v>
                </c:pt>
                <c:pt idx="96832">
                  <c:v>249.16666666666666</c:v>
                </c:pt>
                <c:pt idx="96833">
                  <c:v>249.16927083333334</c:v>
                </c:pt>
                <c:pt idx="96834">
                  <c:v>249.171875</c:v>
                </c:pt>
                <c:pt idx="96835">
                  <c:v>249.17447916666666</c:v>
                </c:pt>
                <c:pt idx="96836">
                  <c:v>249.17708333333334</c:v>
                </c:pt>
                <c:pt idx="96837">
                  <c:v>249.1796875</c:v>
                </c:pt>
                <c:pt idx="96838">
                  <c:v>249.18229166666666</c:v>
                </c:pt>
                <c:pt idx="96839">
                  <c:v>249.18489583333334</c:v>
                </c:pt>
                <c:pt idx="96840">
                  <c:v>249.1875</c:v>
                </c:pt>
                <c:pt idx="96841">
                  <c:v>249.19010416666666</c:v>
                </c:pt>
                <c:pt idx="96842">
                  <c:v>249.19270833333334</c:v>
                </c:pt>
                <c:pt idx="96843">
                  <c:v>249.1953125</c:v>
                </c:pt>
                <c:pt idx="96844">
                  <c:v>249.19791666666666</c:v>
                </c:pt>
                <c:pt idx="96845">
                  <c:v>249.20052083333334</c:v>
                </c:pt>
                <c:pt idx="96846">
                  <c:v>249.203125</c:v>
                </c:pt>
                <c:pt idx="96847">
                  <c:v>249.20572916666666</c:v>
                </c:pt>
                <c:pt idx="96848">
                  <c:v>249.20833333333334</c:v>
                </c:pt>
                <c:pt idx="96849">
                  <c:v>249.2109375</c:v>
                </c:pt>
                <c:pt idx="96850">
                  <c:v>249.21354166666666</c:v>
                </c:pt>
                <c:pt idx="96851">
                  <c:v>249.21614583333334</c:v>
                </c:pt>
                <c:pt idx="96852">
                  <c:v>249.21875</c:v>
                </c:pt>
                <c:pt idx="96853">
                  <c:v>249.22135416666666</c:v>
                </c:pt>
                <c:pt idx="96854">
                  <c:v>249.22395833333334</c:v>
                </c:pt>
                <c:pt idx="96855">
                  <c:v>249.2265625</c:v>
                </c:pt>
                <c:pt idx="96856">
                  <c:v>249.22916666666666</c:v>
                </c:pt>
                <c:pt idx="96857">
                  <c:v>249.23177083333334</c:v>
                </c:pt>
                <c:pt idx="96858">
                  <c:v>249.234375</c:v>
                </c:pt>
                <c:pt idx="96859">
                  <c:v>249.23697916666666</c:v>
                </c:pt>
                <c:pt idx="96860">
                  <c:v>249.23958333333334</c:v>
                </c:pt>
                <c:pt idx="96861">
                  <c:v>249.2421875</c:v>
                </c:pt>
                <c:pt idx="96862">
                  <c:v>249.24479166666666</c:v>
                </c:pt>
                <c:pt idx="96863">
                  <c:v>249.24739583333334</c:v>
                </c:pt>
                <c:pt idx="96864">
                  <c:v>249.25</c:v>
                </c:pt>
                <c:pt idx="96865">
                  <c:v>249.25260416666666</c:v>
                </c:pt>
                <c:pt idx="96866">
                  <c:v>249.25520833333334</c:v>
                </c:pt>
                <c:pt idx="96867">
                  <c:v>249.2578125</c:v>
                </c:pt>
                <c:pt idx="96868">
                  <c:v>249.26041666666666</c:v>
                </c:pt>
                <c:pt idx="96869">
                  <c:v>249.26302083333334</c:v>
                </c:pt>
                <c:pt idx="96870">
                  <c:v>249.265625</c:v>
                </c:pt>
                <c:pt idx="96871">
                  <c:v>249.26822916666666</c:v>
                </c:pt>
                <c:pt idx="96872">
                  <c:v>249.27083333333334</c:v>
                </c:pt>
                <c:pt idx="96873">
                  <c:v>249.2734375</c:v>
                </c:pt>
                <c:pt idx="96874">
                  <c:v>249.27604166666666</c:v>
                </c:pt>
                <c:pt idx="96875">
                  <c:v>249.27864583333334</c:v>
                </c:pt>
                <c:pt idx="96876">
                  <c:v>249.28125</c:v>
                </c:pt>
                <c:pt idx="96877">
                  <c:v>249.28385416666666</c:v>
                </c:pt>
                <c:pt idx="96878">
                  <c:v>249.28645833333334</c:v>
                </c:pt>
                <c:pt idx="96879">
                  <c:v>249.2890625</c:v>
                </c:pt>
                <c:pt idx="96880">
                  <c:v>249.29166666666666</c:v>
                </c:pt>
                <c:pt idx="96881">
                  <c:v>249.29427083333334</c:v>
                </c:pt>
                <c:pt idx="96882">
                  <c:v>249.296875</c:v>
                </c:pt>
                <c:pt idx="96883">
                  <c:v>249.29947916666666</c:v>
                </c:pt>
                <c:pt idx="96884">
                  <c:v>249.30208333333334</c:v>
                </c:pt>
                <c:pt idx="96885">
                  <c:v>249.3046875</c:v>
                </c:pt>
                <c:pt idx="96886">
                  <c:v>249.30729166666666</c:v>
                </c:pt>
                <c:pt idx="96887">
                  <c:v>249.30989583333334</c:v>
                </c:pt>
                <c:pt idx="96888">
                  <c:v>249.3125</c:v>
                </c:pt>
                <c:pt idx="96889">
                  <c:v>249.31510416666666</c:v>
                </c:pt>
                <c:pt idx="96890">
                  <c:v>249.31770833333334</c:v>
                </c:pt>
                <c:pt idx="96891">
                  <c:v>249.3203125</c:v>
                </c:pt>
                <c:pt idx="96892">
                  <c:v>249.32291666666666</c:v>
                </c:pt>
                <c:pt idx="96893">
                  <c:v>249.32552083333334</c:v>
                </c:pt>
                <c:pt idx="96894">
                  <c:v>249.328125</c:v>
                </c:pt>
                <c:pt idx="96895">
                  <c:v>249.33072916666666</c:v>
                </c:pt>
                <c:pt idx="96896">
                  <c:v>249.33333333333334</c:v>
                </c:pt>
                <c:pt idx="96897">
                  <c:v>249.3359375</c:v>
                </c:pt>
                <c:pt idx="96898">
                  <c:v>249.33854166666666</c:v>
                </c:pt>
                <c:pt idx="96899">
                  <c:v>249.34114583333334</c:v>
                </c:pt>
                <c:pt idx="96900">
                  <c:v>249.34375</c:v>
                </c:pt>
                <c:pt idx="96901">
                  <c:v>249.34635416666666</c:v>
                </c:pt>
                <c:pt idx="96902">
                  <c:v>249.34895833333334</c:v>
                </c:pt>
                <c:pt idx="96903">
                  <c:v>249.3515625</c:v>
                </c:pt>
                <c:pt idx="96904">
                  <c:v>249.35416666666666</c:v>
                </c:pt>
                <c:pt idx="96905">
                  <c:v>249.35677083333334</c:v>
                </c:pt>
                <c:pt idx="96906">
                  <c:v>249.359375</c:v>
                </c:pt>
                <c:pt idx="96907">
                  <c:v>249.36197916666666</c:v>
                </c:pt>
                <c:pt idx="96908">
                  <c:v>249.36458333333334</c:v>
                </c:pt>
                <c:pt idx="96909">
                  <c:v>249.3671875</c:v>
                </c:pt>
                <c:pt idx="96910">
                  <c:v>249.36979166666666</c:v>
                </c:pt>
                <c:pt idx="96911">
                  <c:v>249.37239583333334</c:v>
                </c:pt>
                <c:pt idx="96912">
                  <c:v>249.375</c:v>
                </c:pt>
                <c:pt idx="96913">
                  <c:v>249.37760416666666</c:v>
                </c:pt>
                <c:pt idx="96914">
                  <c:v>249.38020833333334</c:v>
                </c:pt>
                <c:pt idx="96915">
                  <c:v>249.3828125</c:v>
                </c:pt>
                <c:pt idx="96916">
                  <c:v>249.38541666666666</c:v>
                </c:pt>
                <c:pt idx="96917">
                  <c:v>249.38802083333334</c:v>
                </c:pt>
                <c:pt idx="96918">
                  <c:v>249.390625</c:v>
                </c:pt>
                <c:pt idx="96919">
                  <c:v>249.39322916666666</c:v>
                </c:pt>
                <c:pt idx="96920">
                  <c:v>249.39583333333334</c:v>
                </c:pt>
                <c:pt idx="96921">
                  <c:v>249.3984375</c:v>
                </c:pt>
                <c:pt idx="96922">
                  <c:v>249.40104166666666</c:v>
                </c:pt>
                <c:pt idx="96923">
                  <c:v>249.40364583333334</c:v>
                </c:pt>
                <c:pt idx="96924">
                  <c:v>249.40625</c:v>
                </c:pt>
                <c:pt idx="96925">
                  <c:v>249.40885416666666</c:v>
                </c:pt>
                <c:pt idx="96926">
                  <c:v>249.41145833333334</c:v>
                </c:pt>
                <c:pt idx="96927">
                  <c:v>249.4140625</c:v>
                </c:pt>
                <c:pt idx="96928">
                  <c:v>249.41666666666666</c:v>
                </c:pt>
                <c:pt idx="96929">
                  <c:v>249.41927083333334</c:v>
                </c:pt>
                <c:pt idx="96930">
                  <c:v>249.421875</c:v>
                </c:pt>
                <c:pt idx="96931">
                  <c:v>249.42447916666666</c:v>
                </c:pt>
                <c:pt idx="96932">
                  <c:v>249.42708333333334</c:v>
                </c:pt>
                <c:pt idx="96933">
                  <c:v>249.4296875</c:v>
                </c:pt>
                <c:pt idx="96934">
                  <c:v>249.43229166666666</c:v>
                </c:pt>
                <c:pt idx="96935">
                  <c:v>249.43489583333334</c:v>
                </c:pt>
                <c:pt idx="96936">
                  <c:v>249.4375</c:v>
                </c:pt>
                <c:pt idx="96937">
                  <c:v>249.44010416666666</c:v>
                </c:pt>
                <c:pt idx="96938">
                  <c:v>249.44270833333334</c:v>
                </c:pt>
                <c:pt idx="96939">
                  <c:v>249.4453125</c:v>
                </c:pt>
                <c:pt idx="96940">
                  <c:v>249.44791666666666</c:v>
                </c:pt>
                <c:pt idx="96941">
                  <c:v>249.45052083333334</c:v>
                </c:pt>
                <c:pt idx="96942">
                  <c:v>249.453125</c:v>
                </c:pt>
                <c:pt idx="96943">
                  <c:v>249.45572916666666</c:v>
                </c:pt>
                <c:pt idx="96944">
                  <c:v>249.45833333333334</c:v>
                </c:pt>
                <c:pt idx="96945">
                  <c:v>249.4609375</c:v>
                </c:pt>
                <c:pt idx="96946">
                  <c:v>249.46354166666666</c:v>
                </c:pt>
                <c:pt idx="96947">
                  <c:v>249.46614583333334</c:v>
                </c:pt>
                <c:pt idx="96948">
                  <c:v>249.46875</c:v>
                </c:pt>
                <c:pt idx="96949">
                  <c:v>249.47135416666666</c:v>
                </c:pt>
                <c:pt idx="96950">
                  <c:v>249.47395833333334</c:v>
                </c:pt>
                <c:pt idx="96951">
                  <c:v>249.4765625</c:v>
                </c:pt>
                <c:pt idx="96952">
                  <c:v>249.47916666666666</c:v>
                </c:pt>
                <c:pt idx="96953">
                  <c:v>249.48177083333334</c:v>
                </c:pt>
                <c:pt idx="96954">
                  <c:v>249.484375</c:v>
                </c:pt>
                <c:pt idx="96955">
                  <c:v>249.48697916666666</c:v>
                </c:pt>
                <c:pt idx="96956">
                  <c:v>249.48958333333334</c:v>
                </c:pt>
                <c:pt idx="96957">
                  <c:v>249.4921875</c:v>
                </c:pt>
                <c:pt idx="96958">
                  <c:v>249.49479166666666</c:v>
                </c:pt>
                <c:pt idx="96959">
                  <c:v>249.49739583333334</c:v>
                </c:pt>
                <c:pt idx="96960">
                  <c:v>249.5</c:v>
                </c:pt>
                <c:pt idx="96961">
                  <c:v>249.50260416666666</c:v>
                </c:pt>
                <c:pt idx="96962">
                  <c:v>249.50520833333334</c:v>
                </c:pt>
                <c:pt idx="96963">
                  <c:v>249.5078125</c:v>
                </c:pt>
                <c:pt idx="96964">
                  <c:v>249.51041666666666</c:v>
                </c:pt>
                <c:pt idx="96965">
                  <c:v>249.51302083333334</c:v>
                </c:pt>
                <c:pt idx="96966">
                  <c:v>249.515625</c:v>
                </c:pt>
                <c:pt idx="96967">
                  <c:v>249.51822916666666</c:v>
                </c:pt>
                <c:pt idx="96968">
                  <c:v>249.52083333333334</c:v>
                </c:pt>
                <c:pt idx="96969">
                  <c:v>249.5234375</c:v>
                </c:pt>
                <c:pt idx="96970">
                  <c:v>249.52604166666666</c:v>
                </c:pt>
                <c:pt idx="96971">
                  <c:v>249.52864583333334</c:v>
                </c:pt>
                <c:pt idx="96972">
                  <c:v>249.53125</c:v>
                </c:pt>
                <c:pt idx="96973">
                  <c:v>249.53385416666666</c:v>
                </c:pt>
                <c:pt idx="96974">
                  <c:v>249.53645833333334</c:v>
                </c:pt>
                <c:pt idx="96975">
                  <c:v>249.5390625</c:v>
                </c:pt>
                <c:pt idx="96976">
                  <c:v>249.54166666666666</c:v>
                </c:pt>
                <c:pt idx="96977">
                  <c:v>249.54427083333334</c:v>
                </c:pt>
                <c:pt idx="96978">
                  <c:v>249.546875</c:v>
                </c:pt>
                <c:pt idx="96979">
                  <c:v>249.54947916666666</c:v>
                </c:pt>
                <c:pt idx="96980">
                  <c:v>249.55208333333334</c:v>
                </c:pt>
                <c:pt idx="96981">
                  <c:v>249.5546875</c:v>
                </c:pt>
                <c:pt idx="96982">
                  <c:v>249.55729166666666</c:v>
                </c:pt>
                <c:pt idx="96983">
                  <c:v>249.55989583333334</c:v>
                </c:pt>
                <c:pt idx="96984">
                  <c:v>249.5625</c:v>
                </c:pt>
                <c:pt idx="96985">
                  <c:v>249.56510416666666</c:v>
                </c:pt>
                <c:pt idx="96986">
                  <c:v>249.56770833333334</c:v>
                </c:pt>
                <c:pt idx="96987">
                  <c:v>249.5703125</c:v>
                </c:pt>
                <c:pt idx="96988">
                  <c:v>249.57291666666666</c:v>
                </c:pt>
                <c:pt idx="96989">
                  <c:v>249.57552083333334</c:v>
                </c:pt>
                <c:pt idx="96990">
                  <c:v>249.578125</c:v>
                </c:pt>
                <c:pt idx="96991">
                  <c:v>249.58072916666666</c:v>
                </c:pt>
                <c:pt idx="96992">
                  <c:v>249.58333333333334</c:v>
                </c:pt>
                <c:pt idx="96993">
                  <c:v>249.5859375</c:v>
                </c:pt>
                <c:pt idx="96994">
                  <c:v>249.58854166666666</c:v>
                </c:pt>
                <c:pt idx="96995">
                  <c:v>249.59114583333334</c:v>
                </c:pt>
                <c:pt idx="96996">
                  <c:v>249.59375</c:v>
                </c:pt>
                <c:pt idx="96997">
                  <c:v>249.59635416666666</c:v>
                </c:pt>
                <c:pt idx="96998">
                  <c:v>249.59895833333334</c:v>
                </c:pt>
                <c:pt idx="96999">
                  <c:v>249.6015625</c:v>
                </c:pt>
                <c:pt idx="97000">
                  <c:v>249.60416666666666</c:v>
                </c:pt>
                <c:pt idx="97001">
                  <c:v>249.60677083333334</c:v>
                </c:pt>
                <c:pt idx="97002">
                  <c:v>249.609375</c:v>
                </c:pt>
                <c:pt idx="97003">
                  <c:v>249.61197916666666</c:v>
                </c:pt>
                <c:pt idx="97004">
                  <c:v>249.61458333333334</c:v>
                </c:pt>
                <c:pt idx="97005">
                  <c:v>249.6171875</c:v>
                </c:pt>
                <c:pt idx="97006">
                  <c:v>249.61979166666666</c:v>
                </c:pt>
                <c:pt idx="97007">
                  <c:v>249.62239583333334</c:v>
                </c:pt>
                <c:pt idx="97008">
                  <c:v>249.625</c:v>
                </c:pt>
                <c:pt idx="97009">
                  <c:v>249.62760416666666</c:v>
                </c:pt>
                <c:pt idx="97010">
                  <c:v>249.63020833333334</c:v>
                </c:pt>
                <c:pt idx="97011">
                  <c:v>249.6328125</c:v>
                </c:pt>
                <c:pt idx="97012">
                  <c:v>249.63541666666666</c:v>
                </c:pt>
                <c:pt idx="97013">
                  <c:v>249.63802083333334</c:v>
                </c:pt>
                <c:pt idx="97014">
                  <c:v>249.640625</c:v>
                </c:pt>
                <c:pt idx="97015">
                  <c:v>249.64322916666666</c:v>
                </c:pt>
                <c:pt idx="97016">
                  <c:v>249.64583333333334</c:v>
                </c:pt>
                <c:pt idx="97017">
                  <c:v>249.6484375</c:v>
                </c:pt>
                <c:pt idx="97018">
                  <c:v>249.65104166666666</c:v>
                </c:pt>
                <c:pt idx="97019">
                  <c:v>249.65364583333334</c:v>
                </c:pt>
                <c:pt idx="97020">
                  <c:v>249.65625</c:v>
                </c:pt>
                <c:pt idx="97021">
                  <c:v>249.65885416666666</c:v>
                </c:pt>
                <c:pt idx="97022">
                  <c:v>249.66145833333334</c:v>
                </c:pt>
                <c:pt idx="97023">
                  <c:v>249.6640625</c:v>
                </c:pt>
                <c:pt idx="97024">
                  <c:v>249.66666666666666</c:v>
                </c:pt>
                <c:pt idx="97025">
                  <c:v>249.66927083333334</c:v>
                </c:pt>
                <c:pt idx="97026">
                  <c:v>249.671875</c:v>
                </c:pt>
                <c:pt idx="97027">
                  <c:v>249.67447916666666</c:v>
                </c:pt>
                <c:pt idx="97028">
                  <c:v>249.67708333333334</c:v>
                </c:pt>
                <c:pt idx="97029">
                  <c:v>249.6796875</c:v>
                </c:pt>
                <c:pt idx="97030">
                  <c:v>249.68229166666666</c:v>
                </c:pt>
                <c:pt idx="97031">
                  <c:v>249.68489583333334</c:v>
                </c:pt>
                <c:pt idx="97032">
                  <c:v>249.6875</c:v>
                </c:pt>
                <c:pt idx="97033">
                  <c:v>249.69010416666666</c:v>
                </c:pt>
                <c:pt idx="97034">
                  <c:v>249.69270833333334</c:v>
                </c:pt>
                <c:pt idx="97035">
                  <c:v>249.6953125</c:v>
                </c:pt>
                <c:pt idx="97036">
                  <c:v>249.69791666666666</c:v>
                </c:pt>
                <c:pt idx="97037">
                  <c:v>249.70052083333334</c:v>
                </c:pt>
                <c:pt idx="97038">
                  <c:v>249.703125</c:v>
                </c:pt>
                <c:pt idx="97039">
                  <c:v>249.70572916666666</c:v>
                </c:pt>
                <c:pt idx="97040">
                  <c:v>249.70833333333334</c:v>
                </c:pt>
                <c:pt idx="97041">
                  <c:v>249.7109375</c:v>
                </c:pt>
                <c:pt idx="97042">
                  <c:v>249.71354166666666</c:v>
                </c:pt>
                <c:pt idx="97043">
                  <c:v>249.71614583333334</c:v>
                </c:pt>
                <c:pt idx="97044">
                  <c:v>249.71875</c:v>
                </c:pt>
                <c:pt idx="97045">
                  <c:v>249.72135416666666</c:v>
                </c:pt>
                <c:pt idx="97046">
                  <c:v>249.72395833333334</c:v>
                </c:pt>
                <c:pt idx="97047">
                  <c:v>249.7265625</c:v>
                </c:pt>
                <c:pt idx="97048">
                  <c:v>249.72916666666666</c:v>
                </c:pt>
                <c:pt idx="97049">
                  <c:v>249.73177083333334</c:v>
                </c:pt>
                <c:pt idx="97050">
                  <c:v>249.734375</c:v>
                </c:pt>
                <c:pt idx="97051">
                  <c:v>249.73697916666666</c:v>
                </c:pt>
                <c:pt idx="97052">
                  <c:v>249.73958333333334</c:v>
                </c:pt>
                <c:pt idx="97053">
                  <c:v>249.7421875</c:v>
                </c:pt>
                <c:pt idx="97054">
                  <c:v>249.74479166666666</c:v>
                </c:pt>
                <c:pt idx="97055">
                  <c:v>249.74739583333334</c:v>
                </c:pt>
                <c:pt idx="97056">
                  <c:v>249.75</c:v>
                </c:pt>
                <c:pt idx="97057">
                  <c:v>249.75260416666666</c:v>
                </c:pt>
                <c:pt idx="97058">
                  <c:v>249.75520833333334</c:v>
                </c:pt>
                <c:pt idx="97059">
                  <c:v>249.7578125</c:v>
                </c:pt>
                <c:pt idx="97060">
                  <c:v>249.76041666666666</c:v>
                </c:pt>
                <c:pt idx="97061">
                  <c:v>249.76302083333334</c:v>
                </c:pt>
                <c:pt idx="97062">
                  <c:v>249.765625</c:v>
                </c:pt>
                <c:pt idx="97063">
                  <c:v>249.76822916666666</c:v>
                </c:pt>
                <c:pt idx="97064">
                  <c:v>249.77083333333334</c:v>
                </c:pt>
                <c:pt idx="97065">
                  <c:v>249.7734375</c:v>
                </c:pt>
                <c:pt idx="97066">
                  <c:v>249.77604166666666</c:v>
                </c:pt>
                <c:pt idx="97067">
                  <c:v>249.77864583333334</c:v>
                </c:pt>
                <c:pt idx="97068">
                  <c:v>249.78125</c:v>
                </c:pt>
                <c:pt idx="97069">
                  <c:v>249.78385416666666</c:v>
                </c:pt>
                <c:pt idx="97070">
                  <c:v>249.78645833333334</c:v>
                </c:pt>
                <c:pt idx="97071">
                  <c:v>249.7890625</c:v>
                </c:pt>
                <c:pt idx="97072">
                  <c:v>249.79166666666666</c:v>
                </c:pt>
                <c:pt idx="97073">
                  <c:v>249.79427083333334</c:v>
                </c:pt>
                <c:pt idx="97074">
                  <c:v>249.796875</c:v>
                </c:pt>
                <c:pt idx="97075">
                  <c:v>249.79947916666666</c:v>
                </c:pt>
                <c:pt idx="97076">
                  <c:v>249.80208333333334</c:v>
                </c:pt>
                <c:pt idx="97077">
                  <c:v>249.8046875</c:v>
                </c:pt>
                <c:pt idx="97078">
                  <c:v>249.80729166666666</c:v>
                </c:pt>
                <c:pt idx="97079">
                  <c:v>249.80989583333334</c:v>
                </c:pt>
                <c:pt idx="97080">
                  <c:v>249.8125</c:v>
                </c:pt>
                <c:pt idx="97081">
                  <c:v>249.81510416666666</c:v>
                </c:pt>
                <c:pt idx="97082">
                  <c:v>249.81770833333334</c:v>
                </c:pt>
                <c:pt idx="97083">
                  <c:v>249.8203125</c:v>
                </c:pt>
                <c:pt idx="97084">
                  <c:v>249.82291666666666</c:v>
                </c:pt>
                <c:pt idx="97085">
                  <c:v>249.82552083333334</c:v>
                </c:pt>
                <c:pt idx="97086">
                  <c:v>249.828125</c:v>
                </c:pt>
                <c:pt idx="97087">
                  <c:v>249.83072916666666</c:v>
                </c:pt>
                <c:pt idx="97088">
                  <c:v>249.83333333333334</c:v>
                </c:pt>
                <c:pt idx="97089">
                  <c:v>249.8359375</c:v>
                </c:pt>
                <c:pt idx="97090">
                  <c:v>249.83854166666666</c:v>
                </c:pt>
                <c:pt idx="97091">
                  <c:v>249.84114583333334</c:v>
                </c:pt>
                <c:pt idx="97092">
                  <c:v>249.84375</c:v>
                </c:pt>
                <c:pt idx="97093">
                  <c:v>249.84635416666666</c:v>
                </c:pt>
                <c:pt idx="97094">
                  <c:v>249.84895833333334</c:v>
                </c:pt>
                <c:pt idx="97095">
                  <c:v>249.8515625</c:v>
                </c:pt>
                <c:pt idx="97096">
                  <c:v>249.85416666666666</c:v>
                </c:pt>
                <c:pt idx="97097">
                  <c:v>249.85677083333334</c:v>
                </c:pt>
                <c:pt idx="97098">
                  <c:v>249.859375</c:v>
                </c:pt>
                <c:pt idx="97099">
                  <c:v>249.86197916666666</c:v>
                </c:pt>
                <c:pt idx="97100">
                  <c:v>249.86458333333334</c:v>
                </c:pt>
                <c:pt idx="97101">
                  <c:v>249.8671875</c:v>
                </c:pt>
                <c:pt idx="97102">
                  <c:v>249.86979166666666</c:v>
                </c:pt>
                <c:pt idx="97103">
                  <c:v>249.87239583333334</c:v>
                </c:pt>
                <c:pt idx="97104">
                  <c:v>249.875</c:v>
                </c:pt>
                <c:pt idx="97105">
                  <c:v>249.87760416666666</c:v>
                </c:pt>
                <c:pt idx="97106">
                  <c:v>249.88020833333334</c:v>
                </c:pt>
                <c:pt idx="97107">
                  <c:v>249.8828125</c:v>
                </c:pt>
                <c:pt idx="97108">
                  <c:v>249.88541666666666</c:v>
                </c:pt>
                <c:pt idx="97109">
                  <c:v>249.88802083333334</c:v>
                </c:pt>
                <c:pt idx="97110">
                  <c:v>249.890625</c:v>
                </c:pt>
                <c:pt idx="97111">
                  <c:v>249.89322916666666</c:v>
                </c:pt>
                <c:pt idx="97112">
                  <c:v>249.89583333333334</c:v>
                </c:pt>
                <c:pt idx="97113">
                  <c:v>249.8984375</c:v>
                </c:pt>
                <c:pt idx="97114">
                  <c:v>249.90104166666666</c:v>
                </c:pt>
                <c:pt idx="97115">
                  <c:v>249.90364583333334</c:v>
                </c:pt>
                <c:pt idx="97116">
                  <c:v>249.90625</c:v>
                </c:pt>
                <c:pt idx="97117">
                  <c:v>249.90885416666666</c:v>
                </c:pt>
                <c:pt idx="97118">
                  <c:v>249.91145833333334</c:v>
                </c:pt>
                <c:pt idx="97119">
                  <c:v>249.9140625</c:v>
                </c:pt>
                <c:pt idx="97120">
                  <c:v>249.91666666666666</c:v>
                </c:pt>
                <c:pt idx="97121">
                  <c:v>249.91927083333334</c:v>
                </c:pt>
                <c:pt idx="97122">
                  <c:v>249.921875</c:v>
                </c:pt>
                <c:pt idx="97123">
                  <c:v>249.92447916666666</c:v>
                </c:pt>
                <c:pt idx="97124">
                  <c:v>249.92708333333334</c:v>
                </c:pt>
                <c:pt idx="97125">
                  <c:v>249.9296875</c:v>
                </c:pt>
                <c:pt idx="97126">
                  <c:v>249.93229166666666</c:v>
                </c:pt>
                <c:pt idx="97127">
                  <c:v>249.93489583333334</c:v>
                </c:pt>
                <c:pt idx="97128">
                  <c:v>249.9375</c:v>
                </c:pt>
                <c:pt idx="97129">
                  <c:v>249.94010416666666</c:v>
                </c:pt>
                <c:pt idx="97130">
                  <c:v>249.94270833333334</c:v>
                </c:pt>
                <c:pt idx="97131">
                  <c:v>249.9453125</c:v>
                </c:pt>
                <c:pt idx="97132">
                  <c:v>249.94791666666666</c:v>
                </c:pt>
                <c:pt idx="97133">
                  <c:v>249.95052083333334</c:v>
                </c:pt>
                <c:pt idx="97134">
                  <c:v>249.953125</c:v>
                </c:pt>
                <c:pt idx="97135">
                  <c:v>249.95572916666666</c:v>
                </c:pt>
                <c:pt idx="97136">
                  <c:v>249.95833333333334</c:v>
                </c:pt>
                <c:pt idx="97137">
                  <c:v>249.9609375</c:v>
                </c:pt>
                <c:pt idx="97138">
                  <c:v>249.96354166666666</c:v>
                </c:pt>
                <c:pt idx="97139">
                  <c:v>249.96614583333334</c:v>
                </c:pt>
                <c:pt idx="97140">
                  <c:v>249.96875</c:v>
                </c:pt>
                <c:pt idx="97141">
                  <c:v>249.97135416666666</c:v>
                </c:pt>
                <c:pt idx="97142">
                  <c:v>249.97395833333334</c:v>
                </c:pt>
                <c:pt idx="97143">
                  <c:v>249.9765625</c:v>
                </c:pt>
                <c:pt idx="97144">
                  <c:v>249.97916666666666</c:v>
                </c:pt>
                <c:pt idx="97145">
                  <c:v>249.98177083333334</c:v>
                </c:pt>
                <c:pt idx="97146">
                  <c:v>249.984375</c:v>
                </c:pt>
                <c:pt idx="97147">
                  <c:v>249.98697916666666</c:v>
                </c:pt>
                <c:pt idx="97148">
                  <c:v>249.98958333333334</c:v>
                </c:pt>
                <c:pt idx="97149">
                  <c:v>249.9921875</c:v>
                </c:pt>
                <c:pt idx="97150">
                  <c:v>249.99479166666666</c:v>
                </c:pt>
                <c:pt idx="97151">
                  <c:v>249.99739583333334</c:v>
                </c:pt>
                <c:pt idx="97152">
                  <c:v>250</c:v>
                </c:pt>
                <c:pt idx="97153">
                  <c:v>250.00260416666666</c:v>
                </c:pt>
                <c:pt idx="97154">
                  <c:v>250.00520833333334</c:v>
                </c:pt>
                <c:pt idx="97155">
                  <c:v>250.0078125</c:v>
                </c:pt>
                <c:pt idx="97156">
                  <c:v>250.01041666666666</c:v>
                </c:pt>
                <c:pt idx="97157">
                  <c:v>250.01302083333334</c:v>
                </c:pt>
                <c:pt idx="97158">
                  <c:v>250.015625</c:v>
                </c:pt>
                <c:pt idx="97159">
                  <c:v>250.01822916666666</c:v>
                </c:pt>
                <c:pt idx="97160">
                  <c:v>250.02083333333334</c:v>
                </c:pt>
                <c:pt idx="97161">
                  <c:v>250.0234375</c:v>
                </c:pt>
                <c:pt idx="97162">
                  <c:v>250.02604166666666</c:v>
                </c:pt>
                <c:pt idx="97163">
                  <c:v>250.02864583333334</c:v>
                </c:pt>
                <c:pt idx="97164">
                  <c:v>250.03125</c:v>
                </c:pt>
                <c:pt idx="97165">
                  <c:v>250.03385416666666</c:v>
                </c:pt>
                <c:pt idx="97166">
                  <c:v>250.03645833333334</c:v>
                </c:pt>
                <c:pt idx="97167">
                  <c:v>250.0390625</c:v>
                </c:pt>
                <c:pt idx="97168">
                  <c:v>250.04166666666666</c:v>
                </c:pt>
                <c:pt idx="97169">
                  <c:v>250.04427083333334</c:v>
                </c:pt>
                <c:pt idx="97170">
                  <c:v>250.046875</c:v>
                </c:pt>
                <c:pt idx="97171">
                  <c:v>250.04947916666666</c:v>
                </c:pt>
                <c:pt idx="97172">
                  <c:v>250.05208333333334</c:v>
                </c:pt>
                <c:pt idx="97173">
                  <c:v>250.0546875</c:v>
                </c:pt>
                <c:pt idx="97174">
                  <c:v>250.05729166666666</c:v>
                </c:pt>
                <c:pt idx="97175">
                  <c:v>250.05989583333334</c:v>
                </c:pt>
                <c:pt idx="97176">
                  <c:v>250.0625</c:v>
                </c:pt>
                <c:pt idx="97177">
                  <c:v>250.06510416666666</c:v>
                </c:pt>
                <c:pt idx="97178">
                  <c:v>250.06770833333334</c:v>
                </c:pt>
                <c:pt idx="97179">
                  <c:v>250.0703125</c:v>
                </c:pt>
                <c:pt idx="97180">
                  <c:v>250.07291666666666</c:v>
                </c:pt>
                <c:pt idx="97181">
                  <c:v>250.07552083333334</c:v>
                </c:pt>
                <c:pt idx="97182">
                  <c:v>250.078125</c:v>
                </c:pt>
                <c:pt idx="97183">
                  <c:v>250.08072916666666</c:v>
                </c:pt>
                <c:pt idx="97184">
                  <c:v>250.08333333333334</c:v>
                </c:pt>
                <c:pt idx="97185">
                  <c:v>250.0859375</c:v>
                </c:pt>
                <c:pt idx="97186">
                  <c:v>250.08854166666666</c:v>
                </c:pt>
                <c:pt idx="97187">
                  <c:v>250.09114583333334</c:v>
                </c:pt>
                <c:pt idx="97188">
                  <c:v>250.09375</c:v>
                </c:pt>
                <c:pt idx="97189">
                  <c:v>250.09635416666666</c:v>
                </c:pt>
                <c:pt idx="97190">
                  <c:v>250.09895833333334</c:v>
                </c:pt>
                <c:pt idx="97191">
                  <c:v>250.1015625</c:v>
                </c:pt>
                <c:pt idx="97192">
                  <c:v>250.10416666666666</c:v>
                </c:pt>
                <c:pt idx="97193">
                  <c:v>250.10677083333334</c:v>
                </c:pt>
                <c:pt idx="97194">
                  <c:v>250.109375</c:v>
                </c:pt>
                <c:pt idx="97195">
                  <c:v>250.11197916666666</c:v>
                </c:pt>
                <c:pt idx="97196">
                  <c:v>250.11458333333334</c:v>
                </c:pt>
                <c:pt idx="97197">
                  <c:v>250.1171875</c:v>
                </c:pt>
                <c:pt idx="97198">
                  <c:v>250.11979166666666</c:v>
                </c:pt>
                <c:pt idx="97199">
                  <c:v>250.12239583333334</c:v>
                </c:pt>
                <c:pt idx="97200">
                  <c:v>250.125</c:v>
                </c:pt>
                <c:pt idx="97201">
                  <c:v>250.12760416666666</c:v>
                </c:pt>
                <c:pt idx="97202">
                  <c:v>250.13020833333334</c:v>
                </c:pt>
                <c:pt idx="97203">
                  <c:v>250.1328125</c:v>
                </c:pt>
                <c:pt idx="97204">
                  <c:v>250.13541666666666</c:v>
                </c:pt>
                <c:pt idx="97205">
                  <c:v>250.13802083333334</c:v>
                </c:pt>
                <c:pt idx="97206">
                  <c:v>250.140625</c:v>
                </c:pt>
                <c:pt idx="97207">
                  <c:v>250.14322916666666</c:v>
                </c:pt>
                <c:pt idx="97208">
                  <c:v>250.14583333333334</c:v>
                </c:pt>
                <c:pt idx="97209">
                  <c:v>250.1484375</c:v>
                </c:pt>
                <c:pt idx="97210">
                  <c:v>250.15104166666666</c:v>
                </c:pt>
                <c:pt idx="97211">
                  <c:v>250.15364583333334</c:v>
                </c:pt>
                <c:pt idx="97212">
                  <c:v>250.15625</c:v>
                </c:pt>
                <c:pt idx="97213">
                  <c:v>250.15885416666666</c:v>
                </c:pt>
                <c:pt idx="97214">
                  <c:v>250.16145833333334</c:v>
                </c:pt>
                <c:pt idx="97215">
                  <c:v>250.1640625</c:v>
                </c:pt>
                <c:pt idx="97216">
                  <c:v>250.16666666666666</c:v>
                </c:pt>
                <c:pt idx="97217">
                  <c:v>250.16927083333334</c:v>
                </c:pt>
                <c:pt idx="97218">
                  <c:v>250.171875</c:v>
                </c:pt>
                <c:pt idx="97219">
                  <c:v>250.17447916666666</c:v>
                </c:pt>
                <c:pt idx="97220">
                  <c:v>250.17708333333334</c:v>
                </c:pt>
                <c:pt idx="97221">
                  <c:v>250.1796875</c:v>
                </c:pt>
                <c:pt idx="97222">
                  <c:v>250.18229166666666</c:v>
                </c:pt>
                <c:pt idx="97223">
                  <c:v>250.18489583333334</c:v>
                </c:pt>
                <c:pt idx="97224">
                  <c:v>250.1875</c:v>
                </c:pt>
                <c:pt idx="97225">
                  <c:v>250.19010416666666</c:v>
                </c:pt>
                <c:pt idx="97226">
                  <c:v>250.19270833333334</c:v>
                </c:pt>
                <c:pt idx="97227">
                  <c:v>250.1953125</c:v>
                </c:pt>
                <c:pt idx="97228">
                  <c:v>250.19791666666666</c:v>
                </c:pt>
                <c:pt idx="97229">
                  <c:v>250.20052083333334</c:v>
                </c:pt>
                <c:pt idx="97230">
                  <c:v>250.203125</c:v>
                </c:pt>
                <c:pt idx="97231">
                  <c:v>250.20572916666666</c:v>
                </c:pt>
                <c:pt idx="97232">
                  <c:v>250.20833333333334</c:v>
                </c:pt>
                <c:pt idx="97233">
                  <c:v>250.2109375</c:v>
                </c:pt>
                <c:pt idx="97234">
                  <c:v>250.21354166666666</c:v>
                </c:pt>
                <c:pt idx="97235">
                  <c:v>250.21614583333334</c:v>
                </c:pt>
                <c:pt idx="97236">
                  <c:v>250.21875</c:v>
                </c:pt>
                <c:pt idx="97237">
                  <c:v>250.22135416666666</c:v>
                </c:pt>
                <c:pt idx="97238">
                  <c:v>250.22395833333334</c:v>
                </c:pt>
                <c:pt idx="97239">
                  <c:v>250.2265625</c:v>
                </c:pt>
                <c:pt idx="97240">
                  <c:v>250.22916666666666</c:v>
                </c:pt>
                <c:pt idx="97241">
                  <c:v>250.23177083333334</c:v>
                </c:pt>
                <c:pt idx="97242">
                  <c:v>250.234375</c:v>
                </c:pt>
                <c:pt idx="97243">
                  <c:v>250.23697916666666</c:v>
                </c:pt>
                <c:pt idx="97244">
                  <c:v>250.23958333333334</c:v>
                </c:pt>
                <c:pt idx="97245">
                  <c:v>250.2421875</c:v>
                </c:pt>
                <c:pt idx="97246">
                  <c:v>250.24479166666666</c:v>
                </c:pt>
                <c:pt idx="97247">
                  <c:v>250.24739583333334</c:v>
                </c:pt>
                <c:pt idx="97248">
                  <c:v>250.25</c:v>
                </c:pt>
                <c:pt idx="97249">
                  <c:v>250.25260416666666</c:v>
                </c:pt>
                <c:pt idx="97250">
                  <c:v>250.25520833333334</c:v>
                </c:pt>
                <c:pt idx="97251">
                  <c:v>250.2578125</c:v>
                </c:pt>
                <c:pt idx="97252">
                  <c:v>250.26041666666666</c:v>
                </c:pt>
                <c:pt idx="97253">
                  <c:v>250.26302083333334</c:v>
                </c:pt>
                <c:pt idx="97254">
                  <c:v>250.265625</c:v>
                </c:pt>
                <c:pt idx="97255">
                  <c:v>250.26822916666666</c:v>
                </c:pt>
                <c:pt idx="97256">
                  <c:v>250.27083333333334</c:v>
                </c:pt>
                <c:pt idx="97257">
                  <c:v>250.2734375</c:v>
                </c:pt>
                <c:pt idx="97258">
                  <c:v>250.27604166666666</c:v>
                </c:pt>
                <c:pt idx="97259">
                  <c:v>250.27864583333334</c:v>
                </c:pt>
                <c:pt idx="97260">
                  <c:v>250.28125</c:v>
                </c:pt>
                <c:pt idx="97261">
                  <c:v>250.28385416666666</c:v>
                </c:pt>
                <c:pt idx="97262">
                  <c:v>250.28645833333334</c:v>
                </c:pt>
                <c:pt idx="97263">
                  <c:v>250.2890625</c:v>
                </c:pt>
                <c:pt idx="97264">
                  <c:v>250.29166666666666</c:v>
                </c:pt>
                <c:pt idx="97265">
                  <c:v>250.29427083333334</c:v>
                </c:pt>
                <c:pt idx="97266">
                  <c:v>250.296875</c:v>
                </c:pt>
                <c:pt idx="97267">
                  <c:v>250.29947916666666</c:v>
                </c:pt>
                <c:pt idx="97268">
                  <c:v>250.30208333333334</c:v>
                </c:pt>
                <c:pt idx="97269">
                  <c:v>250.3046875</c:v>
                </c:pt>
                <c:pt idx="97270">
                  <c:v>250.30729166666666</c:v>
                </c:pt>
                <c:pt idx="97271">
                  <c:v>250.30989583333334</c:v>
                </c:pt>
                <c:pt idx="97272">
                  <c:v>250.3125</c:v>
                </c:pt>
                <c:pt idx="97273">
                  <c:v>250.31510416666666</c:v>
                </c:pt>
                <c:pt idx="97274">
                  <c:v>250.31770833333334</c:v>
                </c:pt>
                <c:pt idx="97275">
                  <c:v>250.3203125</c:v>
                </c:pt>
                <c:pt idx="97276">
                  <c:v>250.32291666666666</c:v>
                </c:pt>
                <c:pt idx="97277">
                  <c:v>250.32552083333334</c:v>
                </c:pt>
                <c:pt idx="97278">
                  <c:v>250.328125</c:v>
                </c:pt>
                <c:pt idx="97279">
                  <c:v>250.33072916666666</c:v>
                </c:pt>
                <c:pt idx="97280">
                  <c:v>250.33333333333334</c:v>
                </c:pt>
                <c:pt idx="97281">
                  <c:v>250.3359375</c:v>
                </c:pt>
                <c:pt idx="97282">
                  <c:v>250.33854166666666</c:v>
                </c:pt>
                <c:pt idx="97283">
                  <c:v>250.34114583333334</c:v>
                </c:pt>
                <c:pt idx="97284">
                  <c:v>250.34375</c:v>
                </c:pt>
                <c:pt idx="97285">
                  <c:v>250.34635416666666</c:v>
                </c:pt>
                <c:pt idx="97286">
                  <c:v>250.34895833333334</c:v>
                </c:pt>
                <c:pt idx="97287">
                  <c:v>250.3515625</c:v>
                </c:pt>
                <c:pt idx="97288">
                  <c:v>250.35416666666666</c:v>
                </c:pt>
                <c:pt idx="97289">
                  <c:v>250.35677083333334</c:v>
                </c:pt>
                <c:pt idx="97290">
                  <c:v>250.359375</c:v>
                </c:pt>
                <c:pt idx="97291">
                  <c:v>250.36197916666666</c:v>
                </c:pt>
                <c:pt idx="97292">
                  <c:v>250.36458333333334</c:v>
                </c:pt>
                <c:pt idx="97293">
                  <c:v>250.3671875</c:v>
                </c:pt>
                <c:pt idx="97294">
                  <c:v>250.36979166666666</c:v>
                </c:pt>
                <c:pt idx="97295">
                  <c:v>250.37239583333334</c:v>
                </c:pt>
                <c:pt idx="97296">
                  <c:v>250.375</c:v>
                </c:pt>
                <c:pt idx="97297">
                  <c:v>250.37760416666666</c:v>
                </c:pt>
                <c:pt idx="97298">
                  <c:v>250.38020833333334</c:v>
                </c:pt>
                <c:pt idx="97299">
                  <c:v>250.3828125</c:v>
                </c:pt>
                <c:pt idx="97300">
                  <c:v>250.38541666666666</c:v>
                </c:pt>
                <c:pt idx="97301">
                  <c:v>250.38802083333334</c:v>
                </c:pt>
                <c:pt idx="97302">
                  <c:v>250.390625</c:v>
                </c:pt>
                <c:pt idx="97303">
                  <c:v>250.39322916666666</c:v>
                </c:pt>
                <c:pt idx="97304">
                  <c:v>250.39583333333334</c:v>
                </c:pt>
                <c:pt idx="97305">
                  <c:v>250.3984375</c:v>
                </c:pt>
                <c:pt idx="97306">
                  <c:v>250.40104166666666</c:v>
                </c:pt>
                <c:pt idx="97307">
                  <c:v>250.40364583333334</c:v>
                </c:pt>
                <c:pt idx="97308">
                  <c:v>250.40625</c:v>
                </c:pt>
                <c:pt idx="97309">
                  <c:v>250.40885416666666</c:v>
                </c:pt>
                <c:pt idx="97310">
                  <c:v>250.41145833333334</c:v>
                </c:pt>
                <c:pt idx="97311">
                  <c:v>250.4140625</c:v>
                </c:pt>
                <c:pt idx="97312">
                  <c:v>250.41666666666666</c:v>
                </c:pt>
                <c:pt idx="97313">
                  <c:v>250.41927083333334</c:v>
                </c:pt>
                <c:pt idx="97314">
                  <c:v>250.421875</c:v>
                </c:pt>
                <c:pt idx="97315">
                  <c:v>250.42447916666666</c:v>
                </c:pt>
                <c:pt idx="97316">
                  <c:v>250.42708333333334</c:v>
                </c:pt>
                <c:pt idx="97317">
                  <c:v>250.4296875</c:v>
                </c:pt>
                <c:pt idx="97318">
                  <c:v>250.43229166666666</c:v>
                </c:pt>
                <c:pt idx="97319">
                  <c:v>250.43489583333334</c:v>
                </c:pt>
                <c:pt idx="97320">
                  <c:v>250.4375</c:v>
                </c:pt>
                <c:pt idx="97321">
                  <c:v>250.44010416666666</c:v>
                </c:pt>
                <c:pt idx="97322">
                  <c:v>250.44270833333334</c:v>
                </c:pt>
                <c:pt idx="97323">
                  <c:v>250.4453125</c:v>
                </c:pt>
                <c:pt idx="97324">
                  <c:v>250.44791666666666</c:v>
                </c:pt>
                <c:pt idx="97325">
                  <c:v>250.45052083333334</c:v>
                </c:pt>
                <c:pt idx="97326">
                  <c:v>250.453125</c:v>
                </c:pt>
                <c:pt idx="97327">
                  <c:v>250.45572916666666</c:v>
                </c:pt>
                <c:pt idx="97328">
                  <c:v>250.45833333333334</c:v>
                </c:pt>
                <c:pt idx="97329">
                  <c:v>250.4609375</c:v>
                </c:pt>
                <c:pt idx="97330">
                  <c:v>250.46354166666666</c:v>
                </c:pt>
                <c:pt idx="97331">
                  <c:v>250.46614583333334</c:v>
                </c:pt>
                <c:pt idx="97332">
                  <c:v>250.46875</c:v>
                </c:pt>
                <c:pt idx="97333">
                  <c:v>250.47135416666666</c:v>
                </c:pt>
                <c:pt idx="97334">
                  <c:v>250.47395833333334</c:v>
                </c:pt>
                <c:pt idx="97335">
                  <c:v>250.4765625</c:v>
                </c:pt>
                <c:pt idx="97336">
                  <c:v>250.47916666666666</c:v>
                </c:pt>
                <c:pt idx="97337">
                  <c:v>250.48177083333334</c:v>
                </c:pt>
                <c:pt idx="97338">
                  <c:v>250.484375</c:v>
                </c:pt>
                <c:pt idx="97339">
                  <c:v>250.48697916666666</c:v>
                </c:pt>
                <c:pt idx="97340">
                  <c:v>250.48958333333334</c:v>
                </c:pt>
                <c:pt idx="97341">
                  <c:v>250.4921875</c:v>
                </c:pt>
                <c:pt idx="97342">
                  <c:v>250.49479166666666</c:v>
                </c:pt>
                <c:pt idx="97343">
                  <c:v>250.49739583333334</c:v>
                </c:pt>
                <c:pt idx="97344">
                  <c:v>250.5</c:v>
                </c:pt>
                <c:pt idx="97345">
                  <c:v>250.50260416666666</c:v>
                </c:pt>
                <c:pt idx="97346">
                  <c:v>250.50520833333334</c:v>
                </c:pt>
                <c:pt idx="97347">
                  <c:v>250.5078125</c:v>
                </c:pt>
                <c:pt idx="97348">
                  <c:v>250.51041666666666</c:v>
                </c:pt>
                <c:pt idx="97349">
                  <c:v>250.51302083333334</c:v>
                </c:pt>
                <c:pt idx="97350">
                  <c:v>250.515625</c:v>
                </c:pt>
                <c:pt idx="97351">
                  <c:v>250.51822916666666</c:v>
                </c:pt>
                <c:pt idx="97352">
                  <c:v>250.52083333333334</c:v>
                </c:pt>
                <c:pt idx="97353">
                  <c:v>250.5234375</c:v>
                </c:pt>
                <c:pt idx="97354">
                  <c:v>250.52604166666666</c:v>
                </c:pt>
                <c:pt idx="97355">
                  <c:v>250.52864583333334</c:v>
                </c:pt>
                <c:pt idx="97356">
                  <c:v>250.53125</c:v>
                </c:pt>
                <c:pt idx="97357">
                  <c:v>250.53385416666666</c:v>
                </c:pt>
                <c:pt idx="97358">
                  <c:v>250.53645833333334</c:v>
                </c:pt>
                <c:pt idx="97359">
                  <c:v>250.5390625</c:v>
                </c:pt>
                <c:pt idx="97360">
                  <c:v>250.54166666666666</c:v>
                </c:pt>
                <c:pt idx="97361">
                  <c:v>250.54427083333334</c:v>
                </c:pt>
                <c:pt idx="97362">
                  <c:v>250.546875</c:v>
                </c:pt>
                <c:pt idx="97363">
                  <c:v>250.54947916666666</c:v>
                </c:pt>
                <c:pt idx="97364">
                  <c:v>250.55208333333334</c:v>
                </c:pt>
                <c:pt idx="97365">
                  <c:v>250.5546875</c:v>
                </c:pt>
                <c:pt idx="97366">
                  <c:v>250.55729166666666</c:v>
                </c:pt>
                <c:pt idx="97367">
                  <c:v>250.55989583333334</c:v>
                </c:pt>
                <c:pt idx="97368">
                  <c:v>250.5625</c:v>
                </c:pt>
                <c:pt idx="97369">
                  <c:v>250.56510416666666</c:v>
                </c:pt>
                <c:pt idx="97370">
                  <c:v>250.56770833333334</c:v>
                </c:pt>
                <c:pt idx="97371">
                  <c:v>250.5703125</c:v>
                </c:pt>
                <c:pt idx="97372">
                  <c:v>250.57291666666666</c:v>
                </c:pt>
                <c:pt idx="97373">
                  <c:v>250.57552083333334</c:v>
                </c:pt>
                <c:pt idx="97374">
                  <c:v>250.578125</c:v>
                </c:pt>
                <c:pt idx="97375">
                  <c:v>250.58072916666666</c:v>
                </c:pt>
                <c:pt idx="97376">
                  <c:v>250.58333333333334</c:v>
                </c:pt>
                <c:pt idx="97377">
                  <c:v>250.5859375</c:v>
                </c:pt>
                <c:pt idx="97378">
                  <c:v>250.58854166666666</c:v>
                </c:pt>
                <c:pt idx="97379">
                  <c:v>250.59114583333334</c:v>
                </c:pt>
                <c:pt idx="97380">
                  <c:v>250.59375</c:v>
                </c:pt>
                <c:pt idx="97381">
                  <c:v>250.59635416666666</c:v>
                </c:pt>
                <c:pt idx="97382">
                  <c:v>250.59895833333334</c:v>
                </c:pt>
                <c:pt idx="97383">
                  <c:v>250.6015625</c:v>
                </c:pt>
                <c:pt idx="97384">
                  <c:v>250.60416666666666</c:v>
                </c:pt>
                <c:pt idx="97385">
                  <c:v>250.60677083333334</c:v>
                </c:pt>
                <c:pt idx="97386">
                  <c:v>250.609375</c:v>
                </c:pt>
                <c:pt idx="97387">
                  <c:v>250.61197916666666</c:v>
                </c:pt>
                <c:pt idx="97388">
                  <c:v>250.61458333333334</c:v>
                </c:pt>
                <c:pt idx="97389">
                  <c:v>250.6171875</c:v>
                </c:pt>
                <c:pt idx="97390">
                  <c:v>250.61979166666666</c:v>
                </c:pt>
                <c:pt idx="97391">
                  <c:v>250.62239583333334</c:v>
                </c:pt>
                <c:pt idx="97392">
                  <c:v>250.625</c:v>
                </c:pt>
                <c:pt idx="97393">
                  <c:v>250.62760416666666</c:v>
                </c:pt>
                <c:pt idx="97394">
                  <c:v>250.63020833333334</c:v>
                </c:pt>
                <c:pt idx="97395">
                  <c:v>250.6328125</c:v>
                </c:pt>
                <c:pt idx="97396">
                  <c:v>250.63541666666666</c:v>
                </c:pt>
                <c:pt idx="97397">
                  <c:v>250.63802083333334</c:v>
                </c:pt>
                <c:pt idx="97398">
                  <c:v>250.640625</c:v>
                </c:pt>
                <c:pt idx="97399">
                  <c:v>250.64322916666666</c:v>
                </c:pt>
                <c:pt idx="97400">
                  <c:v>250.64583333333334</c:v>
                </c:pt>
                <c:pt idx="97401">
                  <c:v>250.6484375</c:v>
                </c:pt>
                <c:pt idx="97402">
                  <c:v>250.65104166666666</c:v>
                </c:pt>
                <c:pt idx="97403">
                  <c:v>250.65364583333334</c:v>
                </c:pt>
                <c:pt idx="97404">
                  <c:v>250.65625</c:v>
                </c:pt>
                <c:pt idx="97405">
                  <c:v>250.65885416666666</c:v>
                </c:pt>
                <c:pt idx="97406">
                  <c:v>250.66145833333334</c:v>
                </c:pt>
                <c:pt idx="97407">
                  <c:v>250.6640625</c:v>
                </c:pt>
                <c:pt idx="97408">
                  <c:v>250.66666666666666</c:v>
                </c:pt>
                <c:pt idx="97409">
                  <c:v>250.66927083333334</c:v>
                </c:pt>
                <c:pt idx="97410">
                  <c:v>250.671875</c:v>
                </c:pt>
                <c:pt idx="97411">
                  <c:v>250.67447916666666</c:v>
                </c:pt>
                <c:pt idx="97412">
                  <c:v>250.67708333333334</c:v>
                </c:pt>
                <c:pt idx="97413">
                  <c:v>250.6796875</c:v>
                </c:pt>
                <c:pt idx="97414">
                  <c:v>250.68229166666666</c:v>
                </c:pt>
                <c:pt idx="97415">
                  <c:v>250.68489583333334</c:v>
                </c:pt>
                <c:pt idx="97416">
                  <c:v>250.6875</c:v>
                </c:pt>
                <c:pt idx="97417">
                  <c:v>250.69010416666666</c:v>
                </c:pt>
                <c:pt idx="97418">
                  <c:v>250.69270833333334</c:v>
                </c:pt>
                <c:pt idx="97419">
                  <c:v>250.6953125</c:v>
                </c:pt>
                <c:pt idx="97420">
                  <c:v>250.69791666666666</c:v>
                </c:pt>
                <c:pt idx="97421">
                  <c:v>250.70052083333334</c:v>
                </c:pt>
                <c:pt idx="97422">
                  <c:v>250.703125</c:v>
                </c:pt>
                <c:pt idx="97423">
                  <c:v>250.70572916666666</c:v>
                </c:pt>
                <c:pt idx="97424">
                  <c:v>250.70833333333334</c:v>
                </c:pt>
                <c:pt idx="97425">
                  <c:v>250.7109375</c:v>
                </c:pt>
                <c:pt idx="97426">
                  <c:v>250.71354166666666</c:v>
                </c:pt>
                <c:pt idx="97427">
                  <c:v>250.71614583333334</c:v>
                </c:pt>
                <c:pt idx="97428">
                  <c:v>250.71875</c:v>
                </c:pt>
                <c:pt idx="97429">
                  <c:v>250.72135416666666</c:v>
                </c:pt>
                <c:pt idx="97430">
                  <c:v>250.72395833333334</c:v>
                </c:pt>
                <c:pt idx="97431">
                  <c:v>250.7265625</c:v>
                </c:pt>
                <c:pt idx="97432">
                  <c:v>250.72916666666666</c:v>
                </c:pt>
                <c:pt idx="97433">
                  <c:v>250.73177083333334</c:v>
                </c:pt>
                <c:pt idx="97434">
                  <c:v>250.734375</c:v>
                </c:pt>
                <c:pt idx="97435">
                  <c:v>250.73697916666666</c:v>
                </c:pt>
                <c:pt idx="97436">
                  <c:v>250.73958333333334</c:v>
                </c:pt>
                <c:pt idx="97437">
                  <c:v>250.7421875</c:v>
                </c:pt>
                <c:pt idx="97438">
                  <c:v>250.74479166666666</c:v>
                </c:pt>
                <c:pt idx="97439">
                  <c:v>250.74739583333334</c:v>
                </c:pt>
                <c:pt idx="97440">
                  <c:v>250.75</c:v>
                </c:pt>
                <c:pt idx="97441">
                  <c:v>250.75260416666666</c:v>
                </c:pt>
                <c:pt idx="97442">
                  <c:v>250.75520833333334</c:v>
                </c:pt>
                <c:pt idx="97443">
                  <c:v>250.7578125</c:v>
                </c:pt>
                <c:pt idx="97444">
                  <c:v>250.76041666666666</c:v>
                </c:pt>
                <c:pt idx="97445">
                  <c:v>250.76302083333334</c:v>
                </c:pt>
                <c:pt idx="97446">
                  <c:v>250.765625</c:v>
                </c:pt>
                <c:pt idx="97447">
                  <c:v>250.76822916666666</c:v>
                </c:pt>
                <c:pt idx="97448">
                  <c:v>250.77083333333334</c:v>
                </c:pt>
                <c:pt idx="97449">
                  <c:v>250.7734375</c:v>
                </c:pt>
                <c:pt idx="97450">
                  <c:v>250.77604166666666</c:v>
                </c:pt>
                <c:pt idx="97451">
                  <c:v>250.77864583333334</c:v>
                </c:pt>
                <c:pt idx="97452">
                  <c:v>250.78125</c:v>
                </c:pt>
                <c:pt idx="97453">
                  <c:v>250.78385416666666</c:v>
                </c:pt>
                <c:pt idx="97454">
                  <c:v>250.78645833333334</c:v>
                </c:pt>
                <c:pt idx="97455">
                  <c:v>250.7890625</c:v>
                </c:pt>
                <c:pt idx="97456">
                  <c:v>250.79166666666666</c:v>
                </c:pt>
                <c:pt idx="97457">
                  <c:v>250.79427083333334</c:v>
                </c:pt>
                <c:pt idx="97458">
                  <c:v>250.796875</c:v>
                </c:pt>
                <c:pt idx="97459">
                  <c:v>250.79947916666666</c:v>
                </c:pt>
                <c:pt idx="97460">
                  <c:v>250.80208333333334</c:v>
                </c:pt>
                <c:pt idx="97461">
                  <c:v>250.8046875</c:v>
                </c:pt>
                <c:pt idx="97462">
                  <c:v>250.80729166666666</c:v>
                </c:pt>
                <c:pt idx="97463">
                  <c:v>250.80989583333334</c:v>
                </c:pt>
                <c:pt idx="97464">
                  <c:v>250.8125</c:v>
                </c:pt>
                <c:pt idx="97465">
                  <c:v>250.81510416666666</c:v>
                </c:pt>
                <c:pt idx="97466">
                  <c:v>250.81770833333334</c:v>
                </c:pt>
                <c:pt idx="97467">
                  <c:v>250.8203125</c:v>
                </c:pt>
                <c:pt idx="97468">
                  <c:v>250.82291666666666</c:v>
                </c:pt>
                <c:pt idx="97469">
                  <c:v>250.82552083333334</c:v>
                </c:pt>
                <c:pt idx="97470">
                  <c:v>250.828125</c:v>
                </c:pt>
                <c:pt idx="97471">
                  <c:v>250.83072916666666</c:v>
                </c:pt>
                <c:pt idx="97472">
                  <c:v>250.83333333333334</c:v>
                </c:pt>
                <c:pt idx="97473">
                  <c:v>250.8359375</c:v>
                </c:pt>
                <c:pt idx="97474">
                  <c:v>250.83854166666666</c:v>
                </c:pt>
                <c:pt idx="97475">
                  <c:v>250.84114583333334</c:v>
                </c:pt>
                <c:pt idx="97476">
                  <c:v>250.84375</c:v>
                </c:pt>
                <c:pt idx="97477">
                  <c:v>250.84635416666666</c:v>
                </c:pt>
                <c:pt idx="97478">
                  <c:v>250.84895833333334</c:v>
                </c:pt>
                <c:pt idx="97479">
                  <c:v>250.8515625</c:v>
                </c:pt>
                <c:pt idx="97480">
                  <c:v>250.85416666666666</c:v>
                </c:pt>
                <c:pt idx="97481">
                  <c:v>250.85677083333334</c:v>
                </c:pt>
                <c:pt idx="97482">
                  <c:v>250.859375</c:v>
                </c:pt>
                <c:pt idx="97483">
                  <c:v>250.86197916666666</c:v>
                </c:pt>
                <c:pt idx="97484">
                  <c:v>250.86458333333334</c:v>
                </c:pt>
                <c:pt idx="97485">
                  <c:v>250.8671875</c:v>
                </c:pt>
                <c:pt idx="97486">
                  <c:v>250.86979166666666</c:v>
                </c:pt>
                <c:pt idx="97487">
                  <c:v>250.87239583333334</c:v>
                </c:pt>
                <c:pt idx="97488">
                  <c:v>250.875</c:v>
                </c:pt>
                <c:pt idx="97489">
                  <c:v>250.87760416666666</c:v>
                </c:pt>
                <c:pt idx="97490">
                  <c:v>250.88020833333334</c:v>
                </c:pt>
                <c:pt idx="97491">
                  <c:v>250.8828125</c:v>
                </c:pt>
                <c:pt idx="97492">
                  <c:v>250.88541666666666</c:v>
                </c:pt>
                <c:pt idx="97493">
                  <c:v>250.88802083333334</c:v>
                </c:pt>
                <c:pt idx="97494">
                  <c:v>250.890625</c:v>
                </c:pt>
                <c:pt idx="97495">
                  <c:v>250.89322916666666</c:v>
                </c:pt>
                <c:pt idx="97496">
                  <c:v>250.89583333333334</c:v>
                </c:pt>
                <c:pt idx="97497">
                  <c:v>250.8984375</c:v>
                </c:pt>
                <c:pt idx="97498">
                  <c:v>250.90104166666666</c:v>
                </c:pt>
                <c:pt idx="97499">
                  <c:v>250.90364583333334</c:v>
                </c:pt>
                <c:pt idx="97500">
                  <c:v>250.90625</c:v>
                </c:pt>
                <c:pt idx="97501">
                  <c:v>250.90885416666666</c:v>
                </c:pt>
                <c:pt idx="97502">
                  <c:v>250.91145833333334</c:v>
                </c:pt>
                <c:pt idx="97503">
                  <c:v>250.9140625</c:v>
                </c:pt>
                <c:pt idx="97504">
                  <c:v>250.91666666666666</c:v>
                </c:pt>
                <c:pt idx="97505">
                  <c:v>250.91927083333334</c:v>
                </c:pt>
                <c:pt idx="97506">
                  <c:v>250.921875</c:v>
                </c:pt>
                <c:pt idx="97507">
                  <c:v>250.92447916666666</c:v>
                </c:pt>
                <c:pt idx="97508">
                  <c:v>250.92708333333334</c:v>
                </c:pt>
                <c:pt idx="97509">
                  <c:v>250.9296875</c:v>
                </c:pt>
                <c:pt idx="97510">
                  <c:v>250.93229166666666</c:v>
                </c:pt>
                <c:pt idx="97511">
                  <c:v>250.93489583333334</c:v>
                </c:pt>
                <c:pt idx="97512">
                  <c:v>250.9375</c:v>
                </c:pt>
                <c:pt idx="97513">
                  <c:v>250.94010416666666</c:v>
                </c:pt>
                <c:pt idx="97514">
                  <c:v>250.94270833333334</c:v>
                </c:pt>
                <c:pt idx="97515">
                  <c:v>250.9453125</c:v>
                </c:pt>
                <c:pt idx="97516">
                  <c:v>250.94791666666666</c:v>
                </c:pt>
                <c:pt idx="97517">
                  <c:v>250.95052083333334</c:v>
                </c:pt>
                <c:pt idx="97518">
                  <c:v>250.953125</c:v>
                </c:pt>
                <c:pt idx="97519">
                  <c:v>250.95572916666666</c:v>
                </c:pt>
                <c:pt idx="97520">
                  <c:v>250.95833333333334</c:v>
                </c:pt>
                <c:pt idx="97521">
                  <c:v>250.9609375</c:v>
                </c:pt>
                <c:pt idx="97522">
                  <c:v>250.96354166666666</c:v>
                </c:pt>
                <c:pt idx="97523">
                  <c:v>250.96614583333334</c:v>
                </c:pt>
                <c:pt idx="97524">
                  <c:v>250.96875</c:v>
                </c:pt>
                <c:pt idx="97525">
                  <c:v>250.97135416666666</c:v>
                </c:pt>
                <c:pt idx="97526">
                  <c:v>250.97395833333334</c:v>
                </c:pt>
                <c:pt idx="97527">
                  <c:v>250.9765625</c:v>
                </c:pt>
                <c:pt idx="97528">
                  <c:v>250.97916666666666</c:v>
                </c:pt>
                <c:pt idx="97529">
                  <c:v>250.98177083333334</c:v>
                </c:pt>
                <c:pt idx="97530">
                  <c:v>250.984375</c:v>
                </c:pt>
                <c:pt idx="97531">
                  <c:v>250.98697916666666</c:v>
                </c:pt>
                <c:pt idx="97532">
                  <c:v>250.98958333333334</c:v>
                </c:pt>
                <c:pt idx="97533">
                  <c:v>250.9921875</c:v>
                </c:pt>
                <c:pt idx="97534">
                  <c:v>250.99479166666666</c:v>
                </c:pt>
                <c:pt idx="97535">
                  <c:v>250.99739583333334</c:v>
                </c:pt>
                <c:pt idx="97536">
                  <c:v>251</c:v>
                </c:pt>
                <c:pt idx="97537">
                  <c:v>251.00260416666666</c:v>
                </c:pt>
                <c:pt idx="97538">
                  <c:v>251.00520833333334</c:v>
                </c:pt>
                <c:pt idx="97539">
                  <c:v>251.0078125</c:v>
                </c:pt>
                <c:pt idx="97540">
                  <c:v>251.01041666666666</c:v>
                </c:pt>
                <c:pt idx="97541">
                  <c:v>251.01302083333334</c:v>
                </c:pt>
                <c:pt idx="97542">
                  <c:v>251.015625</c:v>
                </c:pt>
                <c:pt idx="97543">
                  <c:v>251.01822916666666</c:v>
                </c:pt>
                <c:pt idx="97544">
                  <c:v>251.02083333333334</c:v>
                </c:pt>
                <c:pt idx="97545">
                  <c:v>251.0234375</c:v>
                </c:pt>
                <c:pt idx="97546">
                  <c:v>251.02604166666666</c:v>
                </c:pt>
                <c:pt idx="97547">
                  <c:v>251.02864583333334</c:v>
                </c:pt>
                <c:pt idx="97548">
                  <c:v>251.03125</c:v>
                </c:pt>
                <c:pt idx="97549">
                  <c:v>251.03385416666666</c:v>
                </c:pt>
                <c:pt idx="97550">
                  <c:v>251.03645833333334</c:v>
                </c:pt>
                <c:pt idx="97551">
                  <c:v>251.0390625</c:v>
                </c:pt>
                <c:pt idx="97552">
                  <c:v>251.04166666666666</c:v>
                </c:pt>
                <c:pt idx="97553">
                  <c:v>251.04427083333334</c:v>
                </c:pt>
                <c:pt idx="97554">
                  <c:v>251.046875</c:v>
                </c:pt>
                <c:pt idx="97555">
                  <c:v>251.04947916666666</c:v>
                </c:pt>
                <c:pt idx="97556">
                  <c:v>251.05208333333334</c:v>
                </c:pt>
                <c:pt idx="97557">
                  <c:v>251.0546875</c:v>
                </c:pt>
                <c:pt idx="97558">
                  <c:v>251.05729166666666</c:v>
                </c:pt>
                <c:pt idx="97559">
                  <c:v>251.05989583333334</c:v>
                </c:pt>
                <c:pt idx="97560">
                  <c:v>251.0625</c:v>
                </c:pt>
                <c:pt idx="97561">
                  <c:v>251.06510416666666</c:v>
                </c:pt>
                <c:pt idx="97562">
                  <c:v>251.06770833333334</c:v>
                </c:pt>
                <c:pt idx="97563">
                  <c:v>251.0703125</c:v>
                </c:pt>
                <c:pt idx="97564">
                  <c:v>251.07291666666666</c:v>
                </c:pt>
                <c:pt idx="97565">
                  <c:v>251.07552083333334</c:v>
                </c:pt>
                <c:pt idx="97566">
                  <c:v>251.078125</c:v>
                </c:pt>
                <c:pt idx="97567">
                  <c:v>251.08072916666666</c:v>
                </c:pt>
                <c:pt idx="97568">
                  <c:v>251.08333333333334</c:v>
                </c:pt>
                <c:pt idx="97569">
                  <c:v>251.0859375</c:v>
                </c:pt>
                <c:pt idx="97570">
                  <c:v>251.08854166666666</c:v>
                </c:pt>
                <c:pt idx="97571">
                  <c:v>251.09114583333334</c:v>
                </c:pt>
                <c:pt idx="97572">
                  <c:v>251.09375</c:v>
                </c:pt>
                <c:pt idx="97573">
                  <c:v>251.09635416666666</c:v>
                </c:pt>
                <c:pt idx="97574">
                  <c:v>251.09895833333334</c:v>
                </c:pt>
                <c:pt idx="97575">
                  <c:v>251.1015625</c:v>
                </c:pt>
                <c:pt idx="97576">
                  <c:v>251.10416666666666</c:v>
                </c:pt>
                <c:pt idx="97577">
                  <c:v>251.10677083333334</c:v>
                </c:pt>
                <c:pt idx="97578">
                  <c:v>251.109375</c:v>
                </c:pt>
                <c:pt idx="97579">
                  <c:v>251.11197916666666</c:v>
                </c:pt>
                <c:pt idx="97580">
                  <c:v>251.11458333333334</c:v>
                </c:pt>
                <c:pt idx="97581">
                  <c:v>251.1171875</c:v>
                </c:pt>
                <c:pt idx="97582">
                  <c:v>251.11979166666666</c:v>
                </c:pt>
                <c:pt idx="97583">
                  <c:v>251.12239583333334</c:v>
                </c:pt>
                <c:pt idx="97584">
                  <c:v>251.125</c:v>
                </c:pt>
                <c:pt idx="97585">
                  <c:v>251.12760416666666</c:v>
                </c:pt>
                <c:pt idx="97586">
                  <c:v>251.13020833333334</c:v>
                </c:pt>
                <c:pt idx="97587">
                  <c:v>251.1328125</c:v>
                </c:pt>
                <c:pt idx="97588">
                  <c:v>251.13541666666666</c:v>
                </c:pt>
                <c:pt idx="97589">
                  <c:v>251.13802083333334</c:v>
                </c:pt>
                <c:pt idx="97590">
                  <c:v>251.140625</c:v>
                </c:pt>
                <c:pt idx="97591">
                  <c:v>251.14322916666666</c:v>
                </c:pt>
                <c:pt idx="97592">
                  <c:v>251.14583333333334</c:v>
                </c:pt>
                <c:pt idx="97593">
                  <c:v>251.1484375</c:v>
                </c:pt>
                <c:pt idx="97594">
                  <c:v>251.15104166666666</c:v>
                </c:pt>
                <c:pt idx="97595">
                  <c:v>251.15364583333334</c:v>
                </c:pt>
                <c:pt idx="97596">
                  <c:v>251.15625</c:v>
                </c:pt>
                <c:pt idx="97597">
                  <c:v>251.15885416666666</c:v>
                </c:pt>
                <c:pt idx="97598">
                  <c:v>251.16145833333334</c:v>
                </c:pt>
                <c:pt idx="97599">
                  <c:v>251.1640625</c:v>
                </c:pt>
                <c:pt idx="97600">
                  <c:v>251.16666666666666</c:v>
                </c:pt>
                <c:pt idx="97601">
                  <c:v>251.16927083333334</c:v>
                </c:pt>
                <c:pt idx="97602">
                  <c:v>251.171875</c:v>
                </c:pt>
                <c:pt idx="97603">
                  <c:v>251.17447916666666</c:v>
                </c:pt>
                <c:pt idx="97604">
                  <c:v>251.17708333333334</c:v>
                </c:pt>
                <c:pt idx="97605">
                  <c:v>251.1796875</c:v>
                </c:pt>
                <c:pt idx="97606">
                  <c:v>251.18229166666666</c:v>
                </c:pt>
                <c:pt idx="97607">
                  <c:v>251.18489583333334</c:v>
                </c:pt>
                <c:pt idx="97608">
                  <c:v>251.1875</c:v>
                </c:pt>
                <c:pt idx="97609">
                  <c:v>251.19010416666666</c:v>
                </c:pt>
                <c:pt idx="97610">
                  <c:v>251.19270833333334</c:v>
                </c:pt>
                <c:pt idx="97611">
                  <c:v>251.1953125</c:v>
                </c:pt>
                <c:pt idx="97612">
                  <c:v>251.19791666666666</c:v>
                </c:pt>
                <c:pt idx="97613">
                  <c:v>251.20052083333334</c:v>
                </c:pt>
                <c:pt idx="97614">
                  <c:v>251.203125</c:v>
                </c:pt>
                <c:pt idx="97615">
                  <c:v>251.20572916666666</c:v>
                </c:pt>
                <c:pt idx="97616">
                  <c:v>251.20833333333334</c:v>
                </c:pt>
                <c:pt idx="97617">
                  <c:v>251.2109375</c:v>
                </c:pt>
                <c:pt idx="97618">
                  <c:v>251.21354166666666</c:v>
                </c:pt>
                <c:pt idx="97619">
                  <c:v>251.21614583333334</c:v>
                </c:pt>
                <c:pt idx="97620">
                  <c:v>251.21875</c:v>
                </c:pt>
                <c:pt idx="97621">
                  <c:v>251.22135416666666</c:v>
                </c:pt>
                <c:pt idx="97622">
                  <c:v>251.22395833333334</c:v>
                </c:pt>
                <c:pt idx="97623">
                  <c:v>251.2265625</c:v>
                </c:pt>
                <c:pt idx="97624">
                  <c:v>251.22916666666666</c:v>
                </c:pt>
                <c:pt idx="97625">
                  <c:v>251.23177083333334</c:v>
                </c:pt>
                <c:pt idx="97626">
                  <c:v>251.234375</c:v>
                </c:pt>
                <c:pt idx="97627">
                  <c:v>251.23697916666666</c:v>
                </c:pt>
                <c:pt idx="97628">
                  <c:v>251.23958333333334</c:v>
                </c:pt>
                <c:pt idx="97629">
                  <c:v>251.2421875</c:v>
                </c:pt>
                <c:pt idx="97630">
                  <c:v>251.24479166666666</c:v>
                </c:pt>
                <c:pt idx="97631">
                  <c:v>251.24739583333334</c:v>
                </c:pt>
                <c:pt idx="97632">
                  <c:v>251.25</c:v>
                </c:pt>
                <c:pt idx="97633">
                  <c:v>251.25260416666666</c:v>
                </c:pt>
                <c:pt idx="97634">
                  <c:v>251.25520833333334</c:v>
                </c:pt>
                <c:pt idx="97635">
                  <c:v>251.2578125</c:v>
                </c:pt>
                <c:pt idx="97636">
                  <c:v>251.26041666666666</c:v>
                </c:pt>
                <c:pt idx="97637">
                  <c:v>251.26302083333334</c:v>
                </c:pt>
                <c:pt idx="97638">
                  <c:v>251.265625</c:v>
                </c:pt>
                <c:pt idx="97639">
                  <c:v>251.26822916666666</c:v>
                </c:pt>
                <c:pt idx="97640">
                  <c:v>251.27083333333334</c:v>
                </c:pt>
                <c:pt idx="97641">
                  <c:v>251.2734375</c:v>
                </c:pt>
                <c:pt idx="97642">
                  <c:v>251.27604166666666</c:v>
                </c:pt>
                <c:pt idx="97643">
                  <c:v>251.27864583333334</c:v>
                </c:pt>
                <c:pt idx="97644">
                  <c:v>251.28125</c:v>
                </c:pt>
                <c:pt idx="97645">
                  <c:v>251.28385416666666</c:v>
                </c:pt>
                <c:pt idx="97646">
                  <c:v>251.28645833333334</c:v>
                </c:pt>
                <c:pt idx="97647">
                  <c:v>251.2890625</c:v>
                </c:pt>
                <c:pt idx="97648">
                  <c:v>251.29166666666666</c:v>
                </c:pt>
                <c:pt idx="97649">
                  <c:v>251.29427083333334</c:v>
                </c:pt>
                <c:pt idx="97650">
                  <c:v>251.296875</c:v>
                </c:pt>
                <c:pt idx="97651">
                  <c:v>251.29947916666666</c:v>
                </c:pt>
                <c:pt idx="97652">
                  <c:v>251.30208333333334</c:v>
                </c:pt>
                <c:pt idx="97653">
                  <c:v>251.3046875</c:v>
                </c:pt>
                <c:pt idx="97654">
                  <c:v>251.30729166666666</c:v>
                </c:pt>
                <c:pt idx="97655">
                  <c:v>251.30989583333334</c:v>
                </c:pt>
                <c:pt idx="97656">
                  <c:v>251.3125</c:v>
                </c:pt>
                <c:pt idx="97657">
                  <c:v>251.31510416666666</c:v>
                </c:pt>
                <c:pt idx="97658">
                  <c:v>251.31770833333334</c:v>
                </c:pt>
                <c:pt idx="97659">
                  <c:v>251.3203125</c:v>
                </c:pt>
                <c:pt idx="97660">
                  <c:v>251.32291666666666</c:v>
                </c:pt>
                <c:pt idx="97661">
                  <c:v>251.32552083333334</c:v>
                </c:pt>
                <c:pt idx="97662">
                  <c:v>251.328125</c:v>
                </c:pt>
                <c:pt idx="97663">
                  <c:v>251.33072916666666</c:v>
                </c:pt>
                <c:pt idx="97664">
                  <c:v>251.33333333333334</c:v>
                </c:pt>
                <c:pt idx="97665">
                  <c:v>251.3359375</c:v>
                </c:pt>
                <c:pt idx="97666">
                  <c:v>251.33854166666666</c:v>
                </c:pt>
                <c:pt idx="97667">
                  <c:v>251.34114583333334</c:v>
                </c:pt>
                <c:pt idx="97668">
                  <c:v>251.34375</c:v>
                </c:pt>
                <c:pt idx="97669">
                  <c:v>251.34635416666666</c:v>
                </c:pt>
                <c:pt idx="97670">
                  <c:v>251.34895833333334</c:v>
                </c:pt>
                <c:pt idx="97671">
                  <c:v>251.3515625</c:v>
                </c:pt>
                <c:pt idx="97672">
                  <c:v>251.35416666666666</c:v>
                </c:pt>
                <c:pt idx="97673">
                  <c:v>251.35677083333334</c:v>
                </c:pt>
                <c:pt idx="97674">
                  <c:v>251.359375</c:v>
                </c:pt>
                <c:pt idx="97675">
                  <c:v>251.36197916666666</c:v>
                </c:pt>
                <c:pt idx="97676">
                  <c:v>251.36458333333334</c:v>
                </c:pt>
                <c:pt idx="97677">
                  <c:v>251.3671875</c:v>
                </c:pt>
                <c:pt idx="97678">
                  <c:v>251.36979166666666</c:v>
                </c:pt>
                <c:pt idx="97679">
                  <c:v>251.37239583333334</c:v>
                </c:pt>
                <c:pt idx="97680">
                  <c:v>251.375</c:v>
                </c:pt>
                <c:pt idx="97681">
                  <c:v>251.37760416666666</c:v>
                </c:pt>
                <c:pt idx="97682">
                  <c:v>251.38020833333334</c:v>
                </c:pt>
                <c:pt idx="97683">
                  <c:v>251.3828125</c:v>
                </c:pt>
                <c:pt idx="97684">
                  <c:v>251.38541666666666</c:v>
                </c:pt>
                <c:pt idx="97685">
                  <c:v>251.38802083333334</c:v>
                </c:pt>
                <c:pt idx="97686">
                  <c:v>251.390625</c:v>
                </c:pt>
                <c:pt idx="97687">
                  <c:v>251.39322916666666</c:v>
                </c:pt>
                <c:pt idx="97688">
                  <c:v>251.39583333333334</c:v>
                </c:pt>
                <c:pt idx="97689">
                  <c:v>251.3984375</c:v>
                </c:pt>
                <c:pt idx="97690">
                  <c:v>251.40104166666666</c:v>
                </c:pt>
                <c:pt idx="97691">
                  <c:v>251.40364583333334</c:v>
                </c:pt>
                <c:pt idx="97692">
                  <c:v>251.40625</c:v>
                </c:pt>
                <c:pt idx="97693">
                  <c:v>251.40885416666666</c:v>
                </c:pt>
                <c:pt idx="97694">
                  <c:v>251.41145833333334</c:v>
                </c:pt>
                <c:pt idx="97695">
                  <c:v>251.4140625</c:v>
                </c:pt>
                <c:pt idx="97696">
                  <c:v>251.41666666666666</c:v>
                </c:pt>
                <c:pt idx="97697">
                  <c:v>251.41927083333334</c:v>
                </c:pt>
                <c:pt idx="97698">
                  <c:v>251.421875</c:v>
                </c:pt>
                <c:pt idx="97699">
                  <c:v>251.42447916666666</c:v>
                </c:pt>
                <c:pt idx="97700">
                  <c:v>251.42708333333334</c:v>
                </c:pt>
                <c:pt idx="97701">
                  <c:v>251.4296875</c:v>
                </c:pt>
                <c:pt idx="97702">
                  <c:v>251.43229166666666</c:v>
                </c:pt>
                <c:pt idx="97703">
                  <c:v>251.43489583333334</c:v>
                </c:pt>
                <c:pt idx="97704">
                  <c:v>251.4375</c:v>
                </c:pt>
                <c:pt idx="97705">
                  <c:v>251.44010416666666</c:v>
                </c:pt>
                <c:pt idx="97706">
                  <c:v>251.44270833333334</c:v>
                </c:pt>
                <c:pt idx="97707">
                  <c:v>251.4453125</c:v>
                </c:pt>
                <c:pt idx="97708">
                  <c:v>251.44791666666666</c:v>
                </c:pt>
                <c:pt idx="97709">
                  <c:v>251.45052083333334</c:v>
                </c:pt>
                <c:pt idx="97710">
                  <c:v>251.453125</c:v>
                </c:pt>
                <c:pt idx="97711">
                  <c:v>251.45572916666666</c:v>
                </c:pt>
                <c:pt idx="97712">
                  <c:v>251.45833333333334</c:v>
                </c:pt>
                <c:pt idx="97713">
                  <c:v>251.4609375</c:v>
                </c:pt>
                <c:pt idx="97714">
                  <c:v>251.46354166666666</c:v>
                </c:pt>
                <c:pt idx="97715">
                  <c:v>251.46614583333334</c:v>
                </c:pt>
                <c:pt idx="97716">
                  <c:v>251.46875</c:v>
                </c:pt>
                <c:pt idx="97717">
                  <c:v>251.47135416666666</c:v>
                </c:pt>
                <c:pt idx="97718">
                  <c:v>251.47395833333334</c:v>
                </c:pt>
                <c:pt idx="97719">
                  <c:v>251.4765625</c:v>
                </c:pt>
                <c:pt idx="97720">
                  <c:v>251.47916666666666</c:v>
                </c:pt>
                <c:pt idx="97721">
                  <c:v>251.48177083333334</c:v>
                </c:pt>
                <c:pt idx="97722">
                  <c:v>251.484375</c:v>
                </c:pt>
                <c:pt idx="97723">
                  <c:v>251.48697916666666</c:v>
                </c:pt>
                <c:pt idx="97724">
                  <c:v>251.48958333333334</c:v>
                </c:pt>
                <c:pt idx="97725">
                  <c:v>251.4921875</c:v>
                </c:pt>
                <c:pt idx="97726">
                  <c:v>251.49479166666666</c:v>
                </c:pt>
                <c:pt idx="97727">
                  <c:v>251.49739583333334</c:v>
                </c:pt>
                <c:pt idx="97728">
                  <c:v>251.5</c:v>
                </c:pt>
                <c:pt idx="97729">
                  <c:v>251.50260416666666</c:v>
                </c:pt>
                <c:pt idx="97730">
                  <c:v>251.50520833333334</c:v>
                </c:pt>
                <c:pt idx="97731">
                  <c:v>251.5078125</c:v>
                </c:pt>
                <c:pt idx="97732">
                  <c:v>251.51041666666666</c:v>
                </c:pt>
                <c:pt idx="97733">
                  <c:v>251.51302083333334</c:v>
                </c:pt>
                <c:pt idx="97734">
                  <c:v>251.515625</c:v>
                </c:pt>
                <c:pt idx="97735">
                  <c:v>251.51822916666666</c:v>
                </c:pt>
                <c:pt idx="97736">
                  <c:v>251.52083333333334</c:v>
                </c:pt>
                <c:pt idx="97737">
                  <c:v>251.5234375</c:v>
                </c:pt>
                <c:pt idx="97738">
                  <c:v>251.52604166666666</c:v>
                </c:pt>
                <c:pt idx="97739">
                  <c:v>251.52864583333334</c:v>
                </c:pt>
                <c:pt idx="97740">
                  <c:v>251.53125</c:v>
                </c:pt>
                <c:pt idx="97741">
                  <c:v>251.53385416666666</c:v>
                </c:pt>
                <c:pt idx="97742">
                  <c:v>251.53645833333334</c:v>
                </c:pt>
                <c:pt idx="97743">
                  <c:v>251.5390625</c:v>
                </c:pt>
                <c:pt idx="97744">
                  <c:v>251.54166666666666</c:v>
                </c:pt>
                <c:pt idx="97745">
                  <c:v>251.54427083333334</c:v>
                </c:pt>
                <c:pt idx="97746">
                  <c:v>251.546875</c:v>
                </c:pt>
                <c:pt idx="97747">
                  <c:v>251.54947916666666</c:v>
                </c:pt>
                <c:pt idx="97748">
                  <c:v>251.55208333333334</c:v>
                </c:pt>
                <c:pt idx="97749">
                  <c:v>251.5546875</c:v>
                </c:pt>
                <c:pt idx="97750">
                  <c:v>251.55729166666666</c:v>
                </c:pt>
                <c:pt idx="97751">
                  <c:v>251.55989583333334</c:v>
                </c:pt>
                <c:pt idx="97752">
                  <c:v>251.5625</c:v>
                </c:pt>
                <c:pt idx="97753">
                  <c:v>251.56510416666666</c:v>
                </c:pt>
                <c:pt idx="97754">
                  <c:v>251.56770833333334</c:v>
                </c:pt>
                <c:pt idx="97755">
                  <c:v>251.5703125</c:v>
                </c:pt>
                <c:pt idx="97756">
                  <c:v>251.57291666666666</c:v>
                </c:pt>
                <c:pt idx="97757">
                  <c:v>251.57552083333334</c:v>
                </c:pt>
                <c:pt idx="97758">
                  <c:v>251.578125</c:v>
                </c:pt>
                <c:pt idx="97759">
                  <c:v>251.58072916666666</c:v>
                </c:pt>
                <c:pt idx="97760">
                  <c:v>251.58333333333334</c:v>
                </c:pt>
                <c:pt idx="97761">
                  <c:v>251.5859375</c:v>
                </c:pt>
                <c:pt idx="97762">
                  <c:v>251.58854166666666</c:v>
                </c:pt>
                <c:pt idx="97763">
                  <c:v>251.59114583333334</c:v>
                </c:pt>
                <c:pt idx="97764">
                  <c:v>251.59375</c:v>
                </c:pt>
                <c:pt idx="97765">
                  <c:v>251.59635416666666</c:v>
                </c:pt>
                <c:pt idx="97766">
                  <c:v>251.59895833333334</c:v>
                </c:pt>
                <c:pt idx="97767">
                  <c:v>251.6015625</c:v>
                </c:pt>
                <c:pt idx="97768">
                  <c:v>251.60416666666666</c:v>
                </c:pt>
                <c:pt idx="97769">
                  <c:v>251.60677083333334</c:v>
                </c:pt>
                <c:pt idx="97770">
                  <c:v>251.609375</c:v>
                </c:pt>
                <c:pt idx="97771">
                  <c:v>251.61197916666666</c:v>
                </c:pt>
                <c:pt idx="97772">
                  <c:v>251.61458333333334</c:v>
                </c:pt>
                <c:pt idx="97773">
                  <c:v>251.6171875</c:v>
                </c:pt>
                <c:pt idx="97774">
                  <c:v>251.61979166666666</c:v>
                </c:pt>
                <c:pt idx="97775">
                  <c:v>251.62239583333334</c:v>
                </c:pt>
                <c:pt idx="97776">
                  <c:v>251.625</c:v>
                </c:pt>
                <c:pt idx="97777">
                  <c:v>251.62760416666666</c:v>
                </c:pt>
                <c:pt idx="97778">
                  <c:v>251.63020833333334</c:v>
                </c:pt>
                <c:pt idx="97779">
                  <c:v>251.6328125</c:v>
                </c:pt>
                <c:pt idx="97780">
                  <c:v>251.63541666666666</c:v>
                </c:pt>
                <c:pt idx="97781">
                  <c:v>251.63802083333334</c:v>
                </c:pt>
                <c:pt idx="97782">
                  <c:v>251.640625</c:v>
                </c:pt>
                <c:pt idx="97783">
                  <c:v>251.64322916666666</c:v>
                </c:pt>
                <c:pt idx="97784">
                  <c:v>251.64583333333334</c:v>
                </c:pt>
                <c:pt idx="97785">
                  <c:v>251.6484375</c:v>
                </c:pt>
                <c:pt idx="97786">
                  <c:v>251.65104166666666</c:v>
                </c:pt>
                <c:pt idx="97787">
                  <c:v>251.65364583333334</c:v>
                </c:pt>
                <c:pt idx="97788">
                  <c:v>251.65625</c:v>
                </c:pt>
                <c:pt idx="97789">
                  <c:v>251.65885416666666</c:v>
                </c:pt>
                <c:pt idx="97790">
                  <c:v>251.66145833333334</c:v>
                </c:pt>
                <c:pt idx="97791">
                  <c:v>251.6640625</c:v>
                </c:pt>
                <c:pt idx="97792">
                  <c:v>251.66666666666666</c:v>
                </c:pt>
                <c:pt idx="97793">
                  <c:v>251.66927083333334</c:v>
                </c:pt>
                <c:pt idx="97794">
                  <c:v>251.671875</c:v>
                </c:pt>
                <c:pt idx="97795">
                  <c:v>251.67447916666666</c:v>
                </c:pt>
                <c:pt idx="97796">
                  <c:v>251.67708333333334</c:v>
                </c:pt>
                <c:pt idx="97797">
                  <c:v>251.6796875</c:v>
                </c:pt>
                <c:pt idx="97798">
                  <c:v>251.68229166666666</c:v>
                </c:pt>
                <c:pt idx="97799">
                  <c:v>251.68489583333334</c:v>
                </c:pt>
                <c:pt idx="97800">
                  <c:v>251.6875</c:v>
                </c:pt>
                <c:pt idx="97801">
                  <c:v>251.69010416666666</c:v>
                </c:pt>
                <c:pt idx="97802">
                  <c:v>251.69270833333334</c:v>
                </c:pt>
                <c:pt idx="97803">
                  <c:v>251.6953125</c:v>
                </c:pt>
                <c:pt idx="97804">
                  <c:v>251.69791666666666</c:v>
                </c:pt>
                <c:pt idx="97805">
                  <c:v>251.70052083333334</c:v>
                </c:pt>
                <c:pt idx="97806">
                  <c:v>251.703125</c:v>
                </c:pt>
                <c:pt idx="97807">
                  <c:v>251.70572916666666</c:v>
                </c:pt>
                <c:pt idx="97808">
                  <c:v>251.70833333333334</c:v>
                </c:pt>
                <c:pt idx="97809">
                  <c:v>251.7109375</c:v>
                </c:pt>
                <c:pt idx="97810">
                  <c:v>251.71354166666666</c:v>
                </c:pt>
                <c:pt idx="97811">
                  <c:v>251.71614583333334</c:v>
                </c:pt>
                <c:pt idx="97812">
                  <c:v>251.71875</c:v>
                </c:pt>
                <c:pt idx="97813">
                  <c:v>251.72135416666666</c:v>
                </c:pt>
                <c:pt idx="97814">
                  <c:v>251.72395833333334</c:v>
                </c:pt>
                <c:pt idx="97815">
                  <c:v>251.7265625</c:v>
                </c:pt>
                <c:pt idx="97816">
                  <c:v>251.72916666666666</c:v>
                </c:pt>
                <c:pt idx="97817">
                  <c:v>251.73177083333334</c:v>
                </c:pt>
                <c:pt idx="97818">
                  <c:v>251.734375</c:v>
                </c:pt>
                <c:pt idx="97819">
                  <c:v>251.73697916666666</c:v>
                </c:pt>
                <c:pt idx="97820">
                  <c:v>251.73958333333334</c:v>
                </c:pt>
                <c:pt idx="97821">
                  <c:v>251.7421875</c:v>
                </c:pt>
                <c:pt idx="97822">
                  <c:v>251.74479166666666</c:v>
                </c:pt>
                <c:pt idx="97823">
                  <c:v>251.74739583333334</c:v>
                </c:pt>
                <c:pt idx="97824">
                  <c:v>251.75</c:v>
                </c:pt>
                <c:pt idx="97825">
                  <c:v>251.75260416666666</c:v>
                </c:pt>
                <c:pt idx="97826">
                  <c:v>251.75520833333334</c:v>
                </c:pt>
                <c:pt idx="97827">
                  <c:v>251.7578125</c:v>
                </c:pt>
                <c:pt idx="97828">
                  <c:v>251.76041666666666</c:v>
                </c:pt>
                <c:pt idx="97829">
                  <c:v>251.76302083333334</c:v>
                </c:pt>
                <c:pt idx="97830">
                  <c:v>251.765625</c:v>
                </c:pt>
                <c:pt idx="97831">
                  <c:v>251.76822916666666</c:v>
                </c:pt>
                <c:pt idx="97832">
                  <c:v>251.77083333333334</c:v>
                </c:pt>
                <c:pt idx="97833">
                  <c:v>251.7734375</c:v>
                </c:pt>
                <c:pt idx="97834">
                  <c:v>251.77604166666666</c:v>
                </c:pt>
                <c:pt idx="97835">
                  <c:v>251.77864583333334</c:v>
                </c:pt>
                <c:pt idx="97836">
                  <c:v>251.78125</c:v>
                </c:pt>
                <c:pt idx="97837">
                  <c:v>251.78385416666666</c:v>
                </c:pt>
                <c:pt idx="97838">
                  <c:v>251.78645833333334</c:v>
                </c:pt>
                <c:pt idx="97839">
                  <c:v>251.7890625</c:v>
                </c:pt>
                <c:pt idx="97840">
                  <c:v>251.79166666666666</c:v>
                </c:pt>
                <c:pt idx="97841">
                  <c:v>251.79427083333334</c:v>
                </c:pt>
                <c:pt idx="97842">
                  <c:v>251.796875</c:v>
                </c:pt>
                <c:pt idx="97843">
                  <c:v>251.79947916666666</c:v>
                </c:pt>
                <c:pt idx="97844">
                  <c:v>251.80208333333334</c:v>
                </c:pt>
                <c:pt idx="97845">
                  <c:v>251.8046875</c:v>
                </c:pt>
                <c:pt idx="97846">
                  <c:v>251.80729166666666</c:v>
                </c:pt>
                <c:pt idx="97847">
                  <c:v>251.80989583333334</c:v>
                </c:pt>
                <c:pt idx="97848">
                  <c:v>251.8125</c:v>
                </c:pt>
                <c:pt idx="97849">
                  <c:v>251.81510416666666</c:v>
                </c:pt>
                <c:pt idx="97850">
                  <c:v>251.81770833333334</c:v>
                </c:pt>
                <c:pt idx="97851">
                  <c:v>251.8203125</c:v>
                </c:pt>
                <c:pt idx="97852">
                  <c:v>251.82291666666666</c:v>
                </c:pt>
                <c:pt idx="97853">
                  <c:v>251.82552083333334</c:v>
                </c:pt>
                <c:pt idx="97854">
                  <c:v>251.828125</c:v>
                </c:pt>
                <c:pt idx="97855">
                  <c:v>251.83072916666666</c:v>
                </c:pt>
                <c:pt idx="97856">
                  <c:v>251.83333333333334</c:v>
                </c:pt>
                <c:pt idx="97857">
                  <c:v>251.8359375</c:v>
                </c:pt>
                <c:pt idx="97858">
                  <c:v>251.83854166666666</c:v>
                </c:pt>
                <c:pt idx="97859">
                  <c:v>251.84114583333334</c:v>
                </c:pt>
                <c:pt idx="97860">
                  <c:v>251.84375</c:v>
                </c:pt>
                <c:pt idx="97861">
                  <c:v>251.84635416666666</c:v>
                </c:pt>
                <c:pt idx="97862">
                  <c:v>251.84895833333334</c:v>
                </c:pt>
                <c:pt idx="97863">
                  <c:v>251.8515625</c:v>
                </c:pt>
                <c:pt idx="97864">
                  <c:v>251.85416666666666</c:v>
                </c:pt>
                <c:pt idx="97865">
                  <c:v>251.85677083333334</c:v>
                </c:pt>
                <c:pt idx="97866">
                  <c:v>251.859375</c:v>
                </c:pt>
                <c:pt idx="97867">
                  <c:v>251.86197916666666</c:v>
                </c:pt>
                <c:pt idx="97868">
                  <c:v>251.86458333333334</c:v>
                </c:pt>
                <c:pt idx="97869">
                  <c:v>251.8671875</c:v>
                </c:pt>
                <c:pt idx="97870">
                  <c:v>251.86979166666666</c:v>
                </c:pt>
                <c:pt idx="97871">
                  <c:v>251.87239583333334</c:v>
                </c:pt>
                <c:pt idx="97872">
                  <c:v>251.875</c:v>
                </c:pt>
                <c:pt idx="97873">
                  <c:v>251.87760416666666</c:v>
                </c:pt>
                <c:pt idx="97874">
                  <c:v>251.88020833333334</c:v>
                </c:pt>
                <c:pt idx="97875">
                  <c:v>251.8828125</c:v>
                </c:pt>
                <c:pt idx="97876">
                  <c:v>251.88541666666666</c:v>
                </c:pt>
                <c:pt idx="97877">
                  <c:v>251.88802083333334</c:v>
                </c:pt>
                <c:pt idx="97878">
                  <c:v>251.890625</c:v>
                </c:pt>
                <c:pt idx="97879">
                  <c:v>251.89322916666666</c:v>
                </c:pt>
                <c:pt idx="97880">
                  <c:v>251.89583333333334</c:v>
                </c:pt>
                <c:pt idx="97881">
                  <c:v>251.8984375</c:v>
                </c:pt>
                <c:pt idx="97882">
                  <c:v>251.90104166666666</c:v>
                </c:pt>
                <c:pt idx="97883">
                  <c:v>251.90364583333334</c:v>
                </c:pt>
                <c:pt idx="97884">
                  <c:v>251.90625</c:v>
                </c:pt>
                <c:pt idx="97885">
                  <c:v>251.90885416666666</c:v>
                </c:pt>
                <c:pt idx="97886">
                  <c:v>251.91145833333334</c:v>
                </c:pt>
                <c:pt idx="97887">
                  <c:v>251.9140625</c:v>
                </c:pt>
                <c:pt idx="97888">
                  <c:v>251.91666666666666</c:v>
                </c:pt>
                <c:pt idx="97889">
                  <c:v>251.91927083333334</c:v>
                </c:pt>
                <c:pt idx="97890">
                  <c:v>251.921875</c:v>
                </c:pt>
                <c:pt idx="97891">
                  <c:v>251.92447916666666</c:v>
                </c:pt>
                <c:pt idx="97892">
                  <c:v>251.92708333333334</c:v>
                </c:pt>
                <c:pt idx="97893">
                  <c:v>251.9296875</c:v>
                </c:pt>
                <c:pt idx="97894">
                  <c:v>251.93229166666666</c:v>
                </c:pt>
                <c:pt idx="97895">
                  <c:v>251.93489583333334</c:v>
                </c:pt>
                <c:pt idx="97896">
                  <c:v>251.9375</c:v>
                </c:pt>
                <c:pt idx="97897">
                  <c:v>251.94010416666666</c:v>
                </c:pt>
                <c:pt idx="97898">
                  <c:v>251.94270833333334</c:v>
                </c:pt>
                <c:pt idx="97899">
                  <c:v>251.9453125</c:v>
                </c:pt>
                <c:pt idx="97900">
                  <c:v>251.94791666666666</c:v>
                </c:pt>
                <c:pt idx="97901">
                  <c:v>251.95052083333334</c:v>
                </c:pt>
                <c:pt idx="97902">
                  <c:v>251.953125</c:v>
                </c:pt>
                <c:pt idx="97903">
                  <c:v>251.95572916666666</c:v>
                </c:pt>
                <c:pt idx="97904">
                  <c:v>251.95833333333334</c:v>
                </c:pt>
                <c:pt idx="97905">
                  <c:v>251.9609375</c:v>
                </c:pt>
                <c:pt idx="97906">
                  <c:v>251.96354166666666</c:v>
                </c:pt>
                <c:pt idx="97907">
                  <c:v>251.96614583333334</c:v>
                </c:pt>
                <c:pt idx="97908">
                  <c:v>251.96875</c:v>
                </c:pt>
                <c:pt idx="97909">
                  <c:v>251.97135416666666</c:v>
                </c:pt>
                <c:pt idx="97910">
                  <c:v>251.97395833333334</c:v>
                </c:pt>
                <c:pt idx="97911">
                  <c:v>251.9765625</c:v>
                </c:pt>
                <c:pt idx="97912">
                  <c:v>251.97916666666666</c:v>
                </c:pt>
                <c:pt idx="97913">
                  <c:v>251.98177083333334</c:v>
                </c:pt>
                <c:pt idx="97914">
                  <c:v>251.984375</c:v>
                </c:pt>
                <c:pt idx="97915">
                  <c:v>251.98697916666666</c:v>
                </c:pt>
                <c:pt idx="97916">
                  <c:v>251.98958333333334</c:v>
                </c:pt>
                <c:pt idx="97917">
                  <c:v>251.9921875</c:v>
                </c:pt>
                <c:pt idx="97918">
                  <c:v>251.99479166666666</c:v>
                </c:pt>
                <c:pt idx="97919">
                  <c:v>251.99739583333334</c:v>
                </c:pt>
                <c:pt idx="97920">
                  <c:v>252</c:v>
                </c:pt>
                <c:pt idx="97921">
                  <c:v>252.00260416666666</c:v>
                </c:pt>
                <c:pt idx="97922">
                  <c:v>252.00520833333334</c:v>
                </c:pt>
                <c:pt idx="97923">
                  <c:v>252.0078125</c:v>
                </c:pt>
                <c:pt idx="97924">
                  <c:v>252.01041666666666</c:v>
                </c:pt>
                <c:pt idx="97925">
                  <c:v>252.01302083333334</c:v>
                </c:pt>
                <c:pt idx="97926">
                  <c:v>252.015625</c:v>
                </c:pt>
                <c:pt idx="97927">
                  <c:v>252.01822916666666</c:v>
                </c:pt>
                <c:pt idx="97928">
                  <c:v>252.02083333333334</c:v>
                </c:pt>
                <c:pt idx="97929">
                  <c:v>252.0234375</c:v>
                </c:pt>
                <c:pt idx="97930">
                  <c:v>252.02604166666666</c:v>
                </c:pt>
                <c:pt idx="97931">
                  <c:v>252.02864583333334</c:v>
                </c:pt>
                <c:pt idx="97932">
                  <c:v>252.03125</c:v>
                </c:pt>
                <c:pt idx="97933">
                  <c:v>252.03385416666666</c:v>
                </c:pt>
                <c:pt idx="97934">
                  <c:v>252.03645833333334</c:v>
                </c:pt>
                <c:pt idx="97935">
                  <c:v>252.0390625</c:v>
                </c:pt>
                <c:pt idx="97936">
                  <c:v>252.04166666666666</c:v>
                </c:pt>
                <c:pt idx="97937">
                  <c:v>252.04427083333334</c:v>
                </c:pt>
                <c:pt idx="97938">
                  <c:v>252.046875</c:v>
                </c:pt>
                <c:pt idx="97939">
                  <c:v>252.04947916666666</c:v>
                </c:pt>
                <c:pt idx="97940">
                  <c:v>252.05208333333334</c:v>
                </c:pt>
                <c:pt idx="97941">
                  <c:v>252.0546875</c:v>
                </c:pt>
                <c:pt idx="97942">
                  <c:v>252.05729166666666</c:v>
                </c:pt>
                <c:pt idx="97943">
                  <c:v>252.05989583333334</c:v>
                </c:pt>
                <c:pt idx="97944">
                  <c:v>252.0625</c:v>
                </c:pt>
                <c:pt idx="97945">
                  <c:v>252.06510416666666</c:v>
                </c:pt>
                <c:pt idx="97946">
                  <c:v>252.06770833333334</c:v>
                </c:pt>
                <c:pt idx="97947">
                  <c:v>252.0703125</c:v>
                </c:pt>
                <c:pt idx="97948">
                  <c:v>252.07291666666666</c:v>
                </c:pt>
                <c:pt idx="97949">
                  <c:v>252.07552083333334</c:v>
                </c:pt>
                <c:pt idx="97950">
                  <c:v>252.078125</c:v>
                </c:pt>
                <c:pt idx="97951">
                  <c:v>252.08072916666666</c:v>
                </c:pt>
                <c:pt idx="97952">
                  <c:v>252.08333333333334</c:v>
                </c:pt>
                <c:pt idx="97953">
                  <c:v>252.0859375</c:v>
                </c:pt>
                <c:pt idx="97954">
                  <c:v>252.08854166666666</c:v>
                </c:pt>
                <c:pt idx="97955">
                  <c:v>252.09114583333334</c:v>
                </c:pt>
                <c:pt idx="97956">
                  <c:v>252.09375</c:v>
                </c:pt>
                <c:pt idx="97957">
                  <c:v>252.09635416666666</c:v>
                </c:pt>
                <c:pt idx="97958">
                  <c:v>252.09895833333334</c:v>
                </c:pt>
                <c:pt idx="97959">
                  <c:v>252.1015625</c:v>
                </c:pt>
                <c:pt idx="97960">
                  <c:v>252.10416666666666</c:v>
                </c:pt>
                <c:pt idx="97961">
                  <c:v>252.10677083333334</c:v>
                </c:pt>
                <c:pt idx="97962">
                  <c:v>252.109375</c:v>
                </c:pt>
                <c:pt idx="97963">
                  <c:v>252.11197916666666</c:v>
                </c:pt>
                <c:pt idx="97964">
                  <c:v>252.11458333333334</c:v>
                </c:pt>
                <c:pt idx="97965">
                  <c:v>252.1171875</c:v>
                </c:pt>
                <c:pt idx="97966">
                  <c:v>252.11979166666666</c:v>
                </c:pt>
                <c:pt idx="97967">
                  <c:v>252.12239583333334</c:v>
                </c:pt>
                <c:pt idx="97968">
                  <c:v>252.125</c:v>
                </c:pt>
                <c:pt idx="97969">
                  <c:v>252.12760416666666</c:v>
                </c:pt>
                <c:pt idx="97970">
                  <c:v>252.13020833333334</c:v>
                </c:pt>
                <c:pt idx="97971">
                  <c:v>252.1328125</c:v>
                </c:pt>
                <c:pt idx="97972">
                  <c:v>252.13541666666666</c:v>
                </c:pt>
                <c:pt idx="97973">
                  <c:v>252.13802083333334</c:v>
                </c:pt>
                <c:pt idx="97974">
                  <c:v>252.140625</c:v>
                </c:pt>
                <c:pt idx="97975">
                  <c:v>252.14322916666666</c:v>
                </c:pt>
                <c:pt idx="97976">
                  <c:v>252.14583333333334</c:v>
                </c:pt>
                <c:pt idx="97977">
                  <c:v>252.1484375</c:v>
                </c:pt>
                <c:pt idx="97978">
                  <c:v>252.15104166666666</c:v>
                </c:pt>
                <c:pt idx="97979">
                  <c:v>252.15364583333334</c:v>
                </c:pt>
                <c:pt idx="97980">
                  <c:v>252.15625</c:v>
                </c:pt>
                <c:pt idx="97981">
                  <c:v>252.15885416666666</c:v>
                </c:pt>
                <c:pt idx="97982">
                  <c:v>252.16145833333334</c:v>
                </c:pt>
                <c:pt idx="97983">
                  <c:v>252.1640625</c:v>
                </c:pt>
                <c:pt idx="97984">
                  <c:v>252.16666666666666</c:v>
                </c:pt>
                <c:pt idx="97985">
                  <c:v>252.16927083333334</c:v>
                </c:pt>
                <c:pt idx="97986">
                  <c:v>252.171875</c:v>
                </c:pt>
                <c:pt idx="97987">
                  <c:v>252.17447916666666</c:v>
                </c:pt>
                <c:pt idx="97988">
                  <c:v>252.17708333333334</c:v>
                </c:pt>
                <c:pt idx="97989">
                  <c:v>252.1796875</c:v>
                </c:pt>
                <c:pt idx="97990">
                  <c:v>252.18229166666666</c:v>
                </c:pt>
                <c:pt idx="97991">
                  <c:v>252.18489583333334</c:v>
                </c:pt>
                <c:pt idx="97992">
                  <c:v>252.1875</c:v>
                </c:pt>
                <c:pt idx="97993">
                  <c:v>252.19010416666666</c:v>
                </c:pt>
                <c:pt idx="97994">
                  <c:v>252.19270833333334</c:v>
                </c:pt>
                <c:pt idx="97995">
                  <c:v>252.1953125</c:v>
                </c:pt>
                <c:pt idx="97996">
                  <c:v>252.19791666666666</c:v>
                </c:pt>
                <c:pt idx="97997">
                  <c:v>252.20052083333334</c:v>
                </c:pt>
                <c:pt idx="97998">
                  <c:v>252.203125</c:v>
                </c:pt>
                <c:pt idx="97999">
                  <c:v>252.20572916666666</c:v>
                </c:pt>
                <c:pt idx="98000">
                  <c:v>252.20833333333334</c:v>
                </c:pt>
                <c:pt idx="98001">
                  <c:v>252.2109375</c:v>
                </c:pt>
                <c:pt idx="98002">
                  <c:v>252.21354166666666</c:v>
                </c:pt>
                <c:pt idx="98003">
                  <c:v>252.21614583333334</c:v>
                </c:pt>
                <c:pt idx="98004">
                  <c:v>252.21875</c:v>
                </c:pt>
                <c:pt idx="98005">
                  <c:v>252.22135416666666</c:v>
                </c:pt>
                <c:pt idx="98006">
                  <c:v>252.22395833333334</c:v>
                </c:pt>
                <c:pt idx="98007">
                  <c:v>252.2265625</c:v>
                </c:pt>
                <c:pt idx="98008">
                  <c:v>252.22916666666666</c:v>
                </c:pt>
                <c:pt idx="98009">
                  <c:v>252.23177083333334</c:v>
                </c:pt>
                <c:pt idx="98010">
                  <c:v>252.234375</c:v>
                </c:pt>
                <c:pt idx="98011">
                  <c:v>252.23697916666666</c:v>
                </c:pt>
                <c:pt idx="98012">
                  <c:v>252.23958333333334</c:v>
                </c:pt>
                <c:pt idx="98013">
                  <c:v>252.2421875</c:v>
                </c:pt>
                <c:pt idx="98014">
                  <c:v>252.24479166666666</c:v>
                </c:pt>
                <c:pt idx="98015">
                  <c:v>252.24739583333334</c:v>
                </c:pt>
                <c:pt idx="98016">
                  <c:v>252.25</c:v>
                </c:pt>
                <c:pt idx="98017">
                  <c:v>252.25260416666666</c:v>
                </c:pt>
                <c:pt idx="98018">
                  <c:v>252.25520833333334</c:v>
                </c:pt>
                <c:pt idx="98019">
                  <c:v>252.2578125</c:v>
                </c:pt>
                <c:pt idx="98020">
                  <c:v>252.26041666666666</c:v>
                </c:pt>
                <c:pt idx="98021">
                  <c:v>252.26302083333334</c:v>
                </c:pt>
                <c:pt idx="98022">
                  <c:v>252.265625</c:v>
                </c:pt>
                <c:pt idx="98023">
                  <c:v>252.26822916666666</c:v>
                </c:pt>
                <c:pt idx="98024">
                  <c:v>252.27083333333334</c:v>
                </c:pt>
                <c:pt idx="98025">
                  <c:v>252.2734375</c:v>
                </c:pt>
                <c:pt idx="98026">
                  <c:v>252.27604166666666</c:v>
                </c:pt>
                <c:pt idx="98027">
                  <c:v>252.27864583333334</c:v>
                </c:pt>
                <c:pt idx="98028">
                  <c:v>252.28125</c:v>
                </c:pt>
                <c:pt idx="98029">
                  <c:v>252.28385416666666</c:v>
                </c:pt>
                <c:pt idx="98030">
                  <c:v>252.28645833333334</c:v>
                </c:pt>
                <c:pt idx="98031">
                  <c:v>252.2890625</c:v>
                </c:pt>
                <c:pt idx="98032">
                  <c:v>252.29166666666666</c:v>
                </c:pt>
                <c:pt idx="98033">
                  <c:v>252.29427083333334</c:v>
                </c:pt>
                <c:pt idx="98034">
                  <c:v>252.296875</c:v>
                </c:pt>
                <c:pt idx="98035">
                  <c:v>252.29947916666666</c:v>
                </c:pt>
                <c:pt idx="98036">
                  <c:v>252.30208333333334</c:v>
                </c:pt>
                <c:pt idx="98037">
                  <c:v>252.3046875</c:v>
                </c:pt>
                <c:pt idx="98038">
                  <c:v>252.30729166666666</c:v>
                </c:pt>
                <c:pt idx="98039">
                  <c:v>252.30989583333334</c:v>
                </c:pt>
                <c:pt idx="98040">
                  <c:v>252.3125</c:v>
                </c:pt>
                <c:pt idx="98041">
                  <c:v>252.31510416666666</c:v>
                </c:pt>
                <c:pt idx="98042">
                  <c:v>252.31770833333334</c:v>
                </c:pt>
                <c:pt idx="98043">
                  <c:v>252.3203125</c:v>
                </c:pt>
                <c:pt idx="98044">
                  <c:v>252.32291666666666</c:v>
                </c:pt>
                <c:pt idx="98045">
                  <c:v>252.32552083333334</c:v>
                </c:pt>
                <c:pt idx="98046">
                  <c:v>252.328125</c:v>
                </c:pt>
                <c:pt idx="98047">
                  <c:v>252.33072916666666</c:v>
                </c:pt>
                <c:pt idx="98048">
                  <c:v>252.33333333333334</c:v>
                </c:pt>
                <c:pt idx="98049">
                  <c:v>252.3359375</c:v>
                </c:pt>
                <c:pt idx="98050">
                  <c:v>252.33854166666666</c:v>
                </c:pt>
                <c:pt idx="98051">
                  <c:v>252.34114583333334</c:v>
                </c:pt>
                <c:pt idx="98052">
                  <c:v>252.34375</c:v>
                </c:pt>
                <c:pt idx="98053">
                  <c:v>252.34635416666666</c:v>
                </c:pt>
                <c:pt idx="98054">
                  <c:v>252.34895833333334</c:v>
                </c:pt>
                <c:pt idx="98055">
                  <c:v>252.3515625</c:v>
                </c:pt>
                <c:pt idx="98056">
                  <c:v>252.35416666666666</c:v>
                </c:pt>
                <c:pt idx="98057">
                  <c:v>252.35677083333334</c:v>
                </c:pt>
                <c:pt idx="98058">
                  <c:v>252.359375</c:v>
                </c:pt>
                <c:pt idx="98059">
                  <c:v>252.36197916666666</c:v>
                </c:pt>
                <c:pt idx="98060">
                  <c:v>252.36458333333334</c:v>
                </c:pt>
                <c:pt idx="98061">
                  <c:v>252.3671875</c:v>
                </c:pt>
                <c:pt idx="98062">
                  <c:v>252.36979166666666</c:v>
                </c:pt>
                <c:pt idx="98063">
                  <c:v>252.37239583333334</c:v>
                </c:pt>
                <c:pt idx="98064">
                  <c:v>252.375</c:v>
                </c:pt>
                <c:pt idx="98065">
                  <c:v>252.37760416666666</c:v>
                </c:pt>
                <c:pt idx="98066">
                  <c:v>252.38020833333334</c:v>
                </c:pt>
                <c:pt idx="98067">
                  <c:v>252.3828125</c:v>
                </c:pt>
                <c:pt idx="98068">
                  <c:v>252.38541666666666</c:v>
                </c:pt>
                <c:pt idx="98069">
                  <c:v>252.38802083333334</c:v>
                </c:pt>
                <c:pt idx="98070">
                  <c:v>252.390625</c:v>
                </c:pt>
                <c:pt idx="98071">
                  <c:v>252.39322916666666</c:v>
                </c:pt>
                <c:pt idx="98072">
                  <c:v>252.39583333333334</c:v>
                </c:pt>
                <c:pt idx="98073">
                  <c:v>252.3984375</c:v>
                </c:pt>
                <c:pt idx="98074">
                  <c:v>252.40104166666666</c:v>
                </c:pt>
                <c:pt idx="98075">
                  <c:v>252.40364583333334</c:v>
                </c:pt>
                <c:pt idx="98076">
                  <c:v>252.40625</c:v>
                </c:pt>
                <c:pt idx="98077">
                  <c:v>252.40885416666666</c:v>
                </c:pt>
                <c:pt idx="98078">
                  <c:v>252.41145833333334</c:v>
                </c:pt>
                <c:pt idx="98079">
                  <c:v>252.4140625</c:v>
                </c:pt>
                <c:pt idx="98080">
                  <c:v>252.41666666666666</c:v>
                </c:pt>
                <c:pt idx="98081">
                  <c:v>252.41927083333334</c:v>
                </c:pt>
                <c:pt idx="98082">
                  <c:v>252.421875</c:v>
                </c:pt>
                <c:pt idx="98083">
                  <c:v>252.42447916666666</c:v>
                </c:pt>
                <c:pt idx="98084">
                  <c:v>252.42708333333334</c:v>
                </c:pt>
                <c:pt idx="98085">
                  <c:v>252.4296875</c:v>
                </c:pt>
                <c:pt idx="98086">
                  <c:v>252.43229166666666</c:v>
                </c:pt>
                <c:pt idx="98087">
                  <c:v>252.43489583333334</c:v>
                </c:pt>
                <c:pt idx="98088">
                  <c:v>252.4375</c:v>
                </c:pt>
                <c:pt idx="98089">
                  <c:v>252.44010416666666</c:v>
                </c:pt>
                <c:pt idx="98090">
                  <c:v>252.44270833333334</c:v>
                </c:pt>
                <c:pt idx="98091">
                  <c:v>252.4453125</c:v>
                </c:pt>
                <c:pt idx="98092">
                  <c:v>252.44791666666666</c:v>
                </c:pt>
                <c:pt idx="98093">
                  <c:v>252.45052083333334</c:v>
                </c:pt>
                <c:pt idx="98094">
                  <c:v>252.453125</c:v>
                </c:pt>
                <c:pt idx="98095">
                  <c:v>252.45572916666666</c:v>
                </c:pt>
                <c:pt idx="98096">
                  <c:v>252.45833333333334</c:v>
                </c:pt>
                <c:pt idx="98097">
                  <c:v>252.4609375</c:v>
                </c:pt>
                <c:pt idx="98098">
                  <c:v>252.46354166666666</c:v>
                </c:pt>
                <c:pt idx="98099">
                  <c:v>252.46614583333334</c:v>
                </c:pt>
                <c:pt idx="98100">
                  <c:v>252.46875</c:v>
                </c:pt>
                <c:pt idx="98101">
                  <c:v>252.47135416666666</c:v>
                </c:pt>
                <c:pt idx="98102">
                  <c:v>252.47395833333334</c:v>
                </c:pt>
                <c:pt idx="98103">
                  <c:v>252.4765625</c:v>
                </c:pt>
                <c:pt idx="98104">
                  <c:v>252.47916666666666</c:v>
                </c:pt>
                <c:pt idx="98105">
                  <c:v>252.48177083333334</c:v>
                </c:pt>
                <c:pt idx="98106">
                  <c:v>252.484375</c:v>
                </c:pt>
                <c:pt idx="98107">
                  <c:v>252.48697916666666</c:v>
                </c:pt>
                <c:pt idx="98108">
                  <c:v>252.48958333333334</c:v>
                </c:pt>
                <c:pt idx="98109">
                  <c:v>252.4921875</c:v>
                </c:pt>
                <c:pt idx="98110">
                  <c:v>252.49479166666666</c:v>
                </c:pt>
                <c:pt idx="98111">
                  <c:v>252.49739583333334</c:v>
                </c:pt>
                <c:pt idx="98112">
                  <c:v>252.5</c:v>
                </c:pt>
                <c:pt idx="98113">
                  <c:v>252.50260416666666</c:v>
                </c:pt>
                <c:pt idx="98114">
                  <c:v>252.50520833333334</c:v>
                </c:pt>
                <c:pt idx="98115">
                  <c:v>252.5078125</c:v>
                </c:pt>
                <c:pt idx="98116">
                  <c:v>252.51041666666666</c:v>
                </c:pt>
                <c:pt idx="98117">
                  <c:v>252.51302083333334</c:v>
                </c:pt>
                <c:pt idx="98118">
                  <c:v>252.515625</c:v>
                </c:pt>
                <c:pt idx="98119">
                  <c:v>252.51822916666666</c:v>
                </c:pt>
                <c:pt idx="98120">
                  <c:v>252.52083333333334</c:v>
                </c:pt>
                <c:pt idx="98121">
                  <c:v>252.5234375</c:v>
                </c:pt>
                <c:pt idx="98122">
                  <c:v>252.52604166666666</c:v>
                </c:pt>
                <c:pt idx="98123">
                  <c:v>252.52864583333334</c:v>
                </c:pt>
                <c:pt idx="98124">
                  <c:v>252.53125</c:v>
                </c:pt>
                <c:pt idx="98125">
                  <c:v>252.53385416666666</c:v>
                </c:pt>
                <c:pt idx="98126">
                  <c:v>252.53645833333334</c:v>
                </c:pt>
                <c:pt idx="98127">
                  <c:v>252.5390625</c:v>
                </c:pt>
                <c:pt idx="98128">
                  <c:v>252.54166666666666</c:v>
                </c:pt>
                <c:pt idx="98129">
                  <c:v>252.54427083333334</c:v>
                </c:pt>
                <c:pt idx="98130">
                  <c:v>252.546875</c:v>
                </c:pt>
                <c:pt idx="98131">
                  <c:v>252.54947916666666</c:v>
                </c:pt>
                <c:pt idx="98132">
                  <c:v>252.55208333333334</c:v>
                </c:pt>
                <c:pt idx="98133">
                  <c:v>252.5546875</c:v>
                </c:pt>
                <c:pt idx="98134">
                  <c:v>252.55729166666666</c:v>
                </c:pt>
                <c:pt idx="98135">
                  <c:v>252.55989583333334</c:v>
                </c:pt>
                <c:pt idx="98136">
                  <c:v>252.5625</c:v>
                </c:pt>
                <c:pt idx="98137">
                  <c:v>252.56510416666666</c:v>
                </c:pt>
                <c:pt idx="98138">
                  <c:v>252.56770833333334</c:v>
                </c:pt>
                <c:pt idx="98139">
                  <c:v>252.5703125</c:v>
                </c:pt>
                <c:pt idx="98140">
                  <c:v>252.57291666666666</c:v>
                </c:pt>
                <c:pt idx="98141">
                  <c:v>252.57552083333334</c:v>
                </c:pt>
                <c:pt idx="98142">
                  <c:v>252.578125</c:v>
                </c:pt>
                <c:pt idx="98143">
                  <c:v>252.58072916666666</c:v>
                </c:pt>
                <c:pt idx="98144">
                  <c:v>252.58333333333334</c:v>
                </c:pt>
                <c:pt idx="98145">
                  <c:v>252.5859375</c:v>
                </c:pt>
                <c:pt idx="98146">
                  <c:v>252.58854166666666</c:v>
                </c:pt>
                <c:pt idx="98147">
                  <c:v>252.59114583333334</c:v>
                </c:pt>
                <c:pt idx="98148">
                  <c:v>252.59375</c:v>
                </c:pt>
                <c:pt idx="98149">
                  <c:v>252.59635416666666</c:v>
                </c:pt>
                <c:pt idx="98150">
                  <c:v>252.59895833333334</c:v>
                </c:pt>
                <c:pt idx="98151">
                  <c:v>252.6015625</c:v>
                </c:pt>
                <c:pt idx="98152">
                  <c:v>252.60416666666666</c:v>
                </c:pt>
                <c:pt idx="98153">
                  <c:v>252.60677083333334</c:v>
                </c:pt>
                <c:pt idx="98154">
                  <c:v>252.609375</c:v>
                </c:pt>
                <c:pt idx="98155">
                  <c:v>252.61197916666666</c:v>
                </c:pt>
                <c:pt idx="98156">
                  <c:v>252.61458333333334</c:v>
                </c:pt>
                <c:pt idx="98157">
                  <c:v>252.6171875</c:v>
                </c:pt>
                <c:pt idx="98158">
                  <c:v>252.61979166666666</c:v>
                </c:pt>
                <c:pt idx="98159">
                  <c:v>252.62239583333334</c:v>
                </c:pt>
                <c:pt idx="98160">
                  <c:v>252.625</c:v>
                </c:pt>
                <c:pt idx="98161">
                  <c:v>252.62760416666666</c:v>
                </c:pt>
                <c:pt idx="98162">
                  <c:v>252.63020833333334</c:v>
                </c:pt>
                <c:pt idx="98163">
                  <c:v>252.6328125</c:v>
                </c:pt>
                <c:pt idx="98164">
                  <c:v>252.63541666666666</c:v>
                </c:pt>
                <c:pt idx="98165">
                  <c:v>252.63802083333334</c:v>
                </c:pt>
                <c:pt idx="98166">
                  <c:v>252.640625</c:v>
                </c:pt>
                <c:pt idx="98167">
                  <c:v>252.64322916666666</c:v>
                </c:pt>
                <c:pt idx="98168">
                  <c:v>252.64583333333334</c:v>
                </c:pt>
                <c:pt idx="98169">
                  <c:v>252.6484375</c:v>
                </c:pt>
                <c:pt idx="98170">
                  <c:v>252.65104166666666</c:v>
                </c:pt>
                <c:pt idx="98171">
                  <c:v>252.65364583333334</c:v>
                </c:pt>
                <c:pt idx="98172">
                  <c:v>252.65625</c:v>
                </c:pt>
                <c:pt idx="98173">
                  <c:v>252.65885416666666</c:v>
                </c:pt>
                <c:pt idx="98174">
                  <c:v>252.66145833333334</c:v>
                </c:pt>
                <c:pt idx="98175">
                  <c:v>252.6640625</c:v>
                </c:pt>
                <c:pt idx="98176">
                  <c:v>252.66666666666666</c:v>
                </c:pt>
                <c:pt idx="98177">
                  <c:v>252.66927083333334</c:v>
                </c:pt>
                <c:pt idx="98178">
                  <c:v>252.671875</c:v>
                </c:pt>
                <c:pt idx="98179">
                  <c:v>252.67447916666666</c:v>
                </c:pt>
                <c:pt idx="98180">
                  <c:v>252.67708333333334</c:v>
                </c:pt>
                <c:pt idx="98181">
                  <c:v>252.6796875</c:v>
                </c:pt>
                <c:pt idx="98182">
                  <c:v>252.68229166666666</c:v>
                </c:pt>
                <c:pt idx="98183">
                  <c:v>252.68489583333334</c:v>
                </c:pt>
                <c:pt idx="98184">
                  <c:v>252.6875</c:v>
                </c:pt>
                <c:pt idx="98185">
                  <c:v>252.69010416666666</c:v>
                </c:pt>
                <c:pt idx="98186">
                  <c:v>252.69270833333334</c:v>
                </c:pt>
                <c:pt idx="98187">
                  <c:v>252.6953125</c:v>
                </c:pt>
                <c:pt idx="98188">
                  <c:v>252.69791666666666</c:v>
                </c:pt>
                <c:pt idx="98189">
                  <c:v>252.70052083333334</c:v>
                </c:pt>
                <c:pt idx="98190">
                  <c:v>252.703125</c:v>
                </c:pt>
                <c:pt idx="98191">
                  <c:v>252.70572916666666</c:v>
                </c:pt>
                <c:pt idx="98192">
                  <c:v>252.70833333333334</c:v>
                </c:pt>
                <c:pt idx="98193">
                  <c:v>252.7109375</c:v>
                </c:pt>
                <c:pt idx="98194">
                  <c:v>252.71354166666666</c:v>
                </c:pt>
                <c:pt idx="98195">
                  <c:v>252.71614583333334</c:v>
                </c:pt>
                <c:pt idx="98196">
                  <c:v>252.71875</c:v>
                </c:pt>
                <c:pt idx="98197">
                  <c:v>252.72135416666666</c:v>
                </c:pt>
                <c:pt idx="98198">
                  <c:v>252.72395833333334</c:v>
                </c:pt>
                <c:pt idx="98199">
                  <c:v>252.7265625</c:v>
                </c:pt>
                <c:pt idx="98200">
                  <c:v>252.72916666666666</c:v>
                </c:pt>
                <c:pt idx="98201">
                  <c:v>252.73177083333334</c:v>
                </c:pt>
                <c:pt idx="98202">
                  <c:v>252.734375</c:v>
                </c:pt>
                <c:pt idx="98203">
                  <c:v>252.73697916666666</c:v>
                </c:pt>
                <c:pt idx="98204">
                  <c:v>252.73958333333334</c:v>
                </c:pt>
                <c:pt idx="98205">
                  <c:v>252.7421875</c:v>
                </c:pt>
                <c:pt idx="98206">
                  <c:v>252.74479166666666</c:v>
                </c:pt>
                <c:pt idx="98207">
                  <c:v>252.74739583333334</c:v>
                </c:pt>
                <c:pt idx="98208">
                  <c:v>252.75</c:v>
                </c:pt>
                <c:pt idx="98209">
                  <c:v>252.75260416666666</c:v>
                </c:pt>
                <c:pt idx="98210">
                  <c:v>252.75520833333334</c:v>
                </c:pt>
                <c:pt idx="98211">
                  <c:v>252.7578125</c:v>
                </c:pt>
                <c:pt idx="98212">
                  <c:v>252.76041666666666</c:v>
                </c:pt>
                <c:pt idx="98213">
                  <c:v>252.76302083333334</c:v>
                </c:pt>
                <c:pt idx="98214">
                  <c:v>252.765625</c:v>
                </c:pt>
                <c:pt idx="98215">
                  <c:v>252.76822916666666</c:v>
                </c:pt>
                <c:pt idx="98216">
                  <c:v>252.77083333333334</c:v>
                </c:pt>
                <c:pt idx="98217">
                  <c:v>252.7734375</c:v>
                </c:pt>
                <c:pt idx="98218">
                  <c:v>252.77604166666666</c:v>
                </c:pt>
                <c:pt idx="98219">
                  <c:v>252.77864583333334</c:v>
                </c:pt>
                <c:pt idx="98220">
                  <c:v>252.78125</c:v>
                </c:pt>
                <c:pt idx="98221">
                  <c:v>252.78385416666666</c:v>
                </c:pt>
                <c:pt idx="98222">
                  <c:v>252.78645833333334</c:v>
                </c:pt>
                <c:pt idx="98223">
                  <c:v>252.7890625</c:v>
                </c:pt>
                <c:pt idx="98224">
                  <c:v>252.79166666666666</c:v>
                </c:pt>
                <c:pt idx="98225">
                  <c:v>252.79427083333334</c:v>
                </c:pt>
                <c:pt idx="98226">
                  <c:v>252.796875</c:v>
                </c:pt>
                <c:pt idx="98227">
                  <c:v>252.79947916666666</c:v>
                </c:pt>
                <c:pt idx="98228">
                  <c:v>252.80208333333334</c:v>
                </c:pt>
                <c:pt idx="98229">
                  <c:v>252.8046875</c:v>
                </c:pt>
                <c:pt idx="98230">
                  <c:v>252.80729166666666</c:v>
                </c:pt>
                <c:pt idx="98231">
                  <c:v>252.80989583333334</c:v>
                </c:pt>
                <c:pt idx="98232">
                  <c:v>252.8125</c:v>
                </c:pt>
                <c:pt idx="98233">
                  <c:v>252.81510416666666</c:v>
                </c:pt>
                <c:pt idx="98234">
                  <c:v>252.81770833333334</c:v>
                </c:pt>
                <c:pt idx="98235">
                  <c:v>252.8203125</c:v>
                </c:pt>
                <c:pt idx="98236">
                  <c:v>252.82291666666666</c:v>
                </c:pt>
                <c:pt idx="98237">
                  <c:v>252.82552083333334</c:v>
                </c:pt>
                <c:pt idx="98238">
                  <c:v>252.828125</c:v>
                </c:pt>
                <c:pt idx="98239">
                  <c:v>252.83072916666666</c:v>
                </c:pt>
                <c:pt idx="98240">
                  <c:v>252.83333333333334</c:v>
                </c:pt>
                <c:pt idx="98241">
                  <c:v>252.8359375</c:v>
                </c:pt>
                <c:pt idx="98242">
                  <c:v>252.83854166666666</c:v>
                </c:pt>
                <c:pt idx="98243">
                  <c:v>252.84114583333334</c:v>
                </c:pt>
                <c:pt idx="98244">
                  <c:v>252.84375</c:v>
                </c:pt>
                <c:pt idx="98245">
                  <c:v>252.84635416666666</c:v>
                </c:pt>
                <c:pt idx="98246">
                  <c:v>252.84895833333334</c:v>
                </c:pt>
                <c:pt idx="98247">
                  <c:v>252.8515625</c:v>
                </c:pt>
                <c:pt idx="98248">
                  <c:v>252.85416666666666</c:v>
                </c:pt>
                <c:pt idx="98249">
                  <c:v>252.85677083333334</c:v>
                </c:pt>
                <c:pt idx="98250">
                  <c:v>252.859375</c:v>
                </c:pt>
                <c:pt idx="98251">
                  <c:v>252.86197916666666</c:v>
                </c:pt>
                <c:pt idx="98252">
                  <c:v>252.86458333333334</c:v>
                </c:pt>
                <c:pt idx="98253">
                  <c:v>252.8671875</c:v>
                </c:pt>
                <c:pt idx="98254">
                  <c:v>252.86979166666666</c:v>
                </c:pt>
                <c:pt idx="98255">
                  <c:v>252.87239583333334</c:v>
                </c:pt>
                <c:pt idx="98256">
                  <c:v>252.875</c:v>
                </c:pt>
                <c:pt idx="98257">
                  <c:v>252.87760416666666</c:v>
                </c:pt>
                <c:pt idx="98258">
                  <c:v>252.88020833333334</c:v>
                </c:pt>
                <c:pt idx="98259">
                  <c:v>252.8828125</c:v>
                </c:pt>
                <c:pt idx="98260">
                  <c:v>252.88541666666666</c:v>
                </c:pt>
                <c:pt idx="98261">
                  <c:v>252.88802083333334</c:v>
                </c:pt>
                <c:pt idx="98262">
                  <c:v>252.890625</c:v>
                </c:pt>
                <c:pt idx="98263">
                  <c:v>252.89322916666666</c:v>
                </c:pt>
                <c:pt idx="98264">
                  <c:v>252.89583333333334</c:v>
                </c:pt>
                <c:pt idx="98265">
                  <c:v>252.8984375</c:v>
                </c:pt>
                <c:pt idx="98266">
                  <c:v>252.90104166666666</c:v>
                </c:pt>
                <c:pt idx="98267">
                  <c:v>252.90364583333334</c:v>
                </c:pt>
                <c:pt idx="98268">
                  <c:v>252.90625</c:v>
                </c:pt>
                <c:pt idx="98269">
                  <c:v>252.90885416666666</c:v>
                </c:pt>
                <c:pt idx="98270">
                  <c:v>252.91145833333334</c:v>
                </c:pt>
                <c:pt idx="98271">
                  <c:v>252.9140625</c:v>
                </c:pt>
                <c:pt idx="98272">
                  <c:v>252.91666666666666</c:v>
                </c:pt>
                <c:pt idx="98273">
                  <c:v>252.91927083333334</c:v>
                </c:pt>
                <c:pt idx="98274">
                  <c:v>252.921875</c:v>
                </c:pt>
                <c:pt idx="98275">
                  <c:v>252.92447916666666</c:v>
                </c:pt>
                <c:pt idx="98276">
                  <c:v>252.92708333333334</c:v>
                </c:pt>
                <c:pt idx="98277">
                  <c:v>252.9296875</c:v>
                </c:pt>
                <c:pt idx="98278">
                  <c:v>252.93229166666666</c:v>
                </c:pt>
                <c:pt idx="98279">
                  <c:v>252.93489583333334</c:v>
                </c:pt>
                <c:pt idx="98280">
                  <c:v>252.9375</c:v>
                </c:pt>
                <c:pt idx="98281">
                  <c:v>252.94010416666666</c:v>
                </c:pt>
                <c:pt idx="98282">
                  <c:v>252.94270833333334</c:v>
                </c:pt>
                <c:pt idx="98283">
                  <c:v>252.9453125</c:v>
                </c:pt>
                <c:pt idx="98284">
                  <c:v>252.94791666666666</c:v>
                </c:pt>
                <c:pt idx="98285">
                  <c:v>252.95052083333334</c:v>
                </c:pt>
                <c:pt idx="98286">
                  <c:v>252.953125</c:v>
                </c:pt>
                <c:pt idx="98287">
                  <c:v>252.95572916666666</c:v>
                </c:pt>
                <c:pt idx="98288">
                  <c:v>252.95833333333334</c:v>
                </c:pt>
                <c:pt idx="98289">
                  <c:v>252.9609375</c:v>
                </c:pt>
                <c:pt idx="98290">
                  <c:v>252.96354166666666</c:v>
                </c:pt>
                <c:pt idx="98291">
                  <c:v>252.96614583333334</c:v>
                </c:pt>
                <c:pt idx="98292">
                  <c:v>252.96875</c:v>
                </c:pt>
                <c:pt idx="98293">
                  <c:v>252.97135416666666</c:v>
                </c:pt>
                <c:pt idx="98294">
                  <c:v>252.97395833333334</c:v>
                </c:pt>
                <c:pt idx="98295">
                  <c:v>252.9765625</c:v>
                </c:pt>
                <c:pt idx="98296">
                  <c:v>252.97916666666666</c:v>
                </c:pt>
                <c:pt idx="98297">
                  <c:v>252.98177083333334</c:v>
                </c:pt>
                <c:pt idx="98298">
                  <c:v>252.984375</c:v>
                </c:pt>
                <c:pt idx="98299">
                  <c:v>252.98697916666666</c:v>
                </c:pt>
                <c:pt idx="98300">
                  <c:v>252.98958333333334</c:v>
                </c:pt>
                <c:pt idx="98301">
                  <c:v>252.9921875</c:v>
                </c:pt>
                <c:pt idx="98302">
                  <c:v>252.99479166666666</c:v>
                </c:pt>
                <c:pt idx="98303">
                  <c:v>252.99739583333334</c:v>
                </c:pt>
                <c:pt idx="98304">
                  <c:v>253</c:v>
                </c:pt>
                <c:pt idx="98305">
                  <c:v>253.00260416666669</c:v>
                </c:pt>
                <c:pt idx="98306">
                  <c:v>253.00520833333331</c:v>
                </c:pt>
                <c:pt idx="98307">
                  <c:v>253.0078125</c:v>
                </c:pt>
                <c:pt idx="98308">
                  <c:v>253.01041666666669</c:v>
                </c:pt>
                <c:pt idx="98309">
                  <c:v>253.01302083333331</c:v>
                </c:pt>
                <c:pt idx="98310">
                  <c:v>253.015625</c:v>
                </c:pt>
                <c:pt idx="98311">
                  <c:v>253.01822916666669</c:v>
                </c:pt>
                <c:pt idx="98312">
                  <c:v>253.02083333333331</c:v>
                </c:pt>
                <c:pt idx="98313">
                  <c:v>253.0234375</c:v>
                </c:pt>
                <c:pt idx="98314">
                  <c:v>253.02604166666669</c:v>
                </c:pt>
                <c:pt idx="98315">
                  <c:v>253.02864583333331</c:v>
                </c:pt>
                <c:pt idx="98316">
                  <c:v>253.03125</c:v>
                </c:pt>
                <c:pt idx="98317">
                  <c:v>253.03385416666669</c:v>
                </c:pt>
                <c:pt idx="98318">
                  <c:v>253.03645833333331</c:v>
                </c:pt>
                <c:pt idx="98319">
                  <c:v>253.0390625</c:v>
                </c:pt>
                <c:pt idx="98320">
                  <c:v>253.04166666666669</c:v>
                </c:pt>
                <c:pt idx="98321">
                  <c:v>253.04427083333331</c:v>
                </c:pt>
                <c:pt idx="98322">
                  <c:v>253.046875</c:v>
                </c:pt>
                <c:pt idx="98323">
                  <c:v>253.04947916666669</c:v>
                </c:pt>
                <c:pt idx="98324">
                  <c:v>253.05208333333331</c:v>
                </c:pt>
                <c:pt idx="98325">
                  <c:v>253.0546875</c:v>
                </c:pt>
                <c:pt idx="98326">
                  <c:v>253.05729166666669</c:v>
                </c:pt>
                <c:pt idx="98327">
                  <c:v>253.05989583333331</c:v>
                </c:pt>
                <c:pt idx="98328">
                  <c:v>253.0625</c:v>
                </c:pt>
                <c:pt idx="98329">
                  <c:v>253.06510416666669</c:v>
                </c:pt>
                <c:pt idx="98330">
                  <c:v>253.06770833333331</c:v>
                </c:pt>
                <c:pt idx="98331">
                  <c:v>253.0703125</c:v>
                </c:pt>
                <c:pt idx="98332">
                  <c:v>253.07291666666669</c:v>
                </c:pt>
                <c:pt idx="98333">
                  <c:v>253.07552083333331</c:v>
                </c:pt>
                <c:pt idx="98334">
                  <c:v>253.078125</c:v>
                </c:pt>
                <c:pt idx="98335">
                  <c:v>253.08072916666669</c:v>
                </c:pt>
                <c:pt idx="98336">
                  <c:v>253.08333333333331</c:v>
                </c:pt>
                <c:pt idx="98337">
                  <c:v>253.0859375</c:v>
                </c:pt>
                <c:pt idx="98338">
                  <c:v>253.08854166666669</c:v>
                </c:pt>
                <c:pt idx="98339">
                  <c:v>253.09114583333331</c:v>
                </c:pt>
                <c:pt idx="98340">
                  <c:v>253.09375</c:v>
                </c:pt>
                <c:pt idx="98341">
                  <c:v>253.09635416666669</c:v>
                </c:pt>
                <c:pt idx="98342">
                  <c:v>253.09895833333331</c:v>
                </c:pt>
                <c:pt idx="98343">
                  <c:v>253.1015625</c:v>
                </c:pt>
                <c:pt idx="98344">
                  <c:v>253.10416666666669</c:v>
                </c:pt>
                <c:pt idx="98345">
                  <c:v>253.10677083333331</c:v>
                </c:pt>
                <c:pt idx="98346">
                  <c:v>253.109375</c:v>
                </c:pt>
                <c:pt idx="98347">
                  <c:v>253.11197916666669</c:v>
                </c:pt>
                <c:pt idx="98348">
                  <c:v>253.11458333333331</c:v>
                </c:pt>
                <c:pt idx="98349">
                  <c:v>253.1171875</c:v>
                </c:pt>
                <c:pt idx="98350">
                  <c:v>253.11979166666669</c:v>
                </c:pt>
                <c:pt idx="98351">
                  <c:v>253.12239583333331</c:v>
                </c:pt>
                <c:pt idx="98352">
                  <c:v>253.125</c:v>
                </c:pt>
                <c:pt idx="98353">
                  <c:v>253.12760416666669</c:v>
                </c:pt>
                <c:pt idx="98354">
                  <c:v>253.13020833333331</c:v>
                </c:pt>
                <c:pt idx="98355">
                  <c:v>253.1328125</c:v>
                </c:pt>
                <c:pt idx="98356">
                  <c:v>253.13541666666669</c:v>
                </c:pt>
                <c:pt idx="98357">
                  <c:v>253.13802083333331</c:v>
                </c:pt>
                <c:pt idx="98358">
                  <c:v>253.140625</c:v>
                </c:pt>
                <c:pt idx="98359">
                  <c:v>253.14322916666669</c:v>
                </c:pt>
                <c:pt idx="98360">
                  <c:v>253.14583333333331</c:v>
                </c:pt>
                <c:pt idx="98361">
                  <c:v>253.1484375</c:v>
                </c:pt>
                <c:pt idx="98362">
                  <c:v>253.15104166666669</c:v>
                </c:pt>
                <c:pt idx="98363">
                  <c:v>253.15364583333331</c:v>
                </c:pt>
                <c:pt idx="98364">
                  <c:v>253.15625</c:v>
                </c:pt>
                <c:pt idx="98365">
                  <c:v>253.15885416666669</c:v>
                </c:pt>
                <c:pt idx="98366">
                  <c:v>253.16145833333331</c:v>
                </c:pt>
                <c:pt idx="98367">
                  <c:v>253.1640625</c:v>
                </c:pt>
                <c:pt idx="98368">
                  <c:v>253.16666666666669</c:v>
                </c:pt>
                <c:pt idx="98369">
                  <c:v>253.16927083333331</c:v>
                </c:pt>
                <c:pt idx="98370">
                  <c:v>253.171875</c:v>
                </c:pt>
                <c:pt idx="98371">
                  <c:v>253.17447916666669</c:v>
                </c:pt>
                <c:pt idx="98372">
                  <c:v>253.17708333333331</c:v>
                </c:pt>
                <c:pt idx="98373">
                  <c:v>253.1796875</c:v>
                </c:pt>
                <c:pt idx="98374">
                  <c:v>253.18229166666669</c:v>
                </c:pt>
                <c:pt idx="98375">
                  <c:v>253.18489583333331</c:v>
                </c:pt>
                <c:pt idx="98376">
                  <c:v>253.1875</c:v>
                </c:pt>
                <c:pt idx="98377">
                  <c:v>253.19010416666669</c:v>
                </c:pt>
                <c:pt idx="98378">
                  <c:v>253.19270833333331</c:v>
                </c:pt>
                <c:pt idx="98379">
                  <c:v>253.1953125</c:v>
                </c:pt>
                <c:pt idx="98380">
                  <c:v>253.19791666666669</c:v>
                </c:pt>
                <c:pt idx="98381">
                  <c:v>253.20052083333331</c:v>
                </c:pt>
                <c:pt idx="98382">
                  <c:v>253.203125</c:v>
                </c:pt>
                <c:pt idx="98383">
                  <c:v>253.20572916666669</c:v>
                </c:pt>
                <c:pt idx="98384">
                  <c:v>253.20833333333331</c:v>
                </c:pt>
                <c:pt idx="98385">
                  <c:v>253.2109375</c:v>
                </c:pt>
                <c:pt idx="98386">
                  <c:v>253.21354166666669</c:v>
                </c:pt>
                <c:pt idx="98387">
                  <c:v>253.21614583333331</c:v>
                </c:pt>
                <c:pt idx="98388">
                  <c:v>253.21875</c:v>
                </c:pt>
                <c:pt idx="98389">
                  <c:v>253.22135416666669</c:v>
                </c:pt>
                <c:pt idx="98390">
                  <c:v>253.22395833333331</c:v>
                </c:pt>
                <c:pt idx="98391">
                  <c:v>253.2265625</c:v>
                </c:pt>
                <c:pt idx="98392">
                  <c:v>253.22916666666669</c:v>
                </c:pt>
                <c:pt idx="98393">
                  <c:v>253.23177083333331</c:v>
                </c:pt>
                <c:pt idx="98394">
                  <c:v>253.234375</c:v>
                </c:pt>
                <c:pt idx="98395">
                  <c:v>253.23697916666669</c:v>
                </c:pt>
                <c:pt idx="98396">
                  <c:v>253.23958333333331</c:v>
                </c:pt>
                <c:pt idx="98397">
                  <c:v>253.2421875</c:v>
                </c:pt>
                <c:pt idx="98398">
                  <c:v>253.24479166666669</c:v>
                </c:pt>
                <c:pt idx="98399">
                  <c:v>253.24739583333331</c:v>
                </c:pt>
                <c:pt idx="98400">
                  <c:v>253.25</c:v>
                </c:pt>
                <c:pt idx="98401">
                  <c:v>253.25260416666669</c:v>
                </c:pt>
                <c:pt idx="98402">
                  <c:v>253.25520833333331</c:v>
                </c:pt>
                <c:pt idx="98403">
                  <c:v>253.2578125</c:v>
                </c:pt>
                <c:pt idx="98404">
                  <c:v>253.26041666666669</c:v>
                </c:pt>
                <c:pt idx="98405">
                  <c:v>253.26302083333331</c:v>
                </c:pt>
                <c:pt idx="98406">
                  <c:v>253.265625</c:v>
                </c:pt>
                <c:pt idx="98407">
                  <c:v>253.26822916666669</c:v>
                </c:pt>
                <c:pt idx="98408">
                  <c:v>253.27083333333331</c:v>
                </c:pt>
                <c:pt idx="98409">
                  <c:v>253.2734375</c:v>
                </c:pt>
                <c:pt idx="98410">
                  <c:v>253.27604166666669</c:v>
                </c:pt>
                <c:pt idx="98411">
                  <c:v>253.27864583333331</c:v>
                </c:pt>
                <c:pt idx="98412">
                  <c:v>253.28125</c:v>
                </c:pt>
                <c:pt idx="98413">
                  <c:v>253.28385416666669</c:v>
                </c:pt>
                <c:pt idx="98414">
                  <c:v>253.28645833333331</c:v>
                </c:pt>
                <c:pt idx="98415">
                  <c:v>253.2890625</c:v>
                </c:pt>
                <c:pt idx="98416">
                  <c:v>253.29166666666669</c:v>
                </c:pt>
                <c:pt idx="98417">
                  <c:v>253.29427083333331</c:v>
                </c:pt>
                <c:pt idx="98418">
                  <c:v>253.296875</c:v>
                </c:pt>
                <c:pt idx="98419">
                  <c:v>253.29947916666669</c:v>
                </c:pt>
                <c:pt idx="98420">
                  <c:v>253.30208333333331</c:v>
                </c:pt>
                <c:pt idx="98421">
                  <c:v>253.3046875</c:v>
                </c:pt>
                <c:pt idx="98422">
                  <c:v>253.30729166666669</c:v>
                </c:pt>
                <c:pt idx="98423">
                  <c:v>253.30989583333331</c:v>
                </c:pt>
                <c:pt idx="98424">
                  <c:v>253.3125</c:v>
                </c:pt>
                <c:pt idx="98425">
                  <c:v>253.31510416666669</c:v>
                </c:pt>
                <c:pt idx="98426">
                  <c:v>253.31770833333331</c:v>
                </c:pt>
                <c:pt idx="98427">
                  <c:v>253.3203125</c:v>
                </c:pt>
                <c:pt idx="98428">
                  <c:v>253.32291666666669</c:v>
                </c:pt>
                <c:pt idx="98429">
                  <c:v>253.32552083333331</c:v>
                </c:pt>
                <c:pt idx="98430">
                  <c:v>253.328125</c:v>
                </c:pt>
                <c:pt idx="98431">
                  <c:v>253.33072916666669</c:v>
                </c:pt>
                <c:pt idx="98432">
                  <c:v>253.33333333333331</c:v>
                </c:pt>
                <c:pt idx="98433">
                  <c:v>253.3359375</c:v>
                </c:pt>
                <c:pt idx="98434">
                  <c:v>253.33854166666669</c:v>
                </c:pt>
                <c:pt idx="98435">
                  <c:v>253.34114583333331</c:v>
                </c:pt>
                <c:pt idx="98436">
                  <c:v>253.34375</c:v>
                </c:pt>
                <c:pt idx="98437">
                  <c:v>253.34635416666669</c:v>
                </c:pt>
                <c:pt idx="98438">
                  <c:v>253.34895833333331</c:v>
                </c:pt>
                <c:pt idx="98439">
                  <c:v>253.3515625</c:v>
                </c:pt>
                <c:pt idx="98440">
                  <c:v>253.35416666666669</c:v>
                </c:pt>
                <c:pt idx="98441">
                  <c:v>253.35677083333331</c:v>
                </c:pt>
                <c:pt idx="98442">
                  <c:v>253.359375</c:v>
                </c:pt>
                <c:pt idx="98443">
                  <c:v>253.36197916666669</c:v>
                </c:pt>
                <c:pt idx="98444">
                  <c:v>253.36458333333331</c:v>
                </c:pt>
                <c:pt idx="98445">
                  <c:v>253.3671875</c:v>
                </c:pt>
                <c:pt idx="98446">
                  <c:v>253.36979166666669</c:v>
                </c:pt>
                <c:pt idx="98447">
                  <c:v>253.37239583333331</c:v>
                </c:pt>
                <c:pt idx="98448">
                  <c:v>253.375</c:v>
                </c:pt>
                <c:pt idx="98449">
                  <c:v>253.37760416666669</c:v>
                </c:pt>
                <c:pt idx="98450">
                  <c:v>253.38020833333331</c:v>
                </c:pt>
                <c:pt idx="98451">
                  <c:v>253.3828125</c:v>
                </c:pt>
                <c:pt idx="98452">
                  <c:v>253.38541666666669</c:v>
                </c:pt>
                <c:pt idx="98453">
                  <c:v>253.38802083333331</c:v>
                </c:pt>
                <c:pt idx="98454">
                  <c:v>253.390625</c:v>
                </c:pt>
                <c:pt idx="98455">
                  <c:v>253.39322916666669</c:v>
                </c:pt>
                <c:pt idx="98456">
                  <c:v>253.39583333333331</c:v>
                </c:pt>
                <c:pt idx="98457">
                  <c:v>253.3984375</c:v>
                </c:pt>
                <c:pt idx="98458">
                  <c:v>253.40104166666669</c:v>
                </c:pt>
                <c:pt idx="98459">
                  <c:v>253.40364583333331</c:v>
                </c:pt>
                <c:pt idx="98460">
                  <c:v>253.40625</c:v>
                </c:pt>
                <c:pt idx="98461">
                  <c:v>253.40885416666669</c:v>
                </c:pt>
                <c:pt idx="98462">
                  <c:v>253.41145833333331</c:v>
                </c:pt>
                <c:pt idx="98463">
                  <c:v>253.4140625</c:v>
                </c:pt>
                <c:pt idx="98464">
                  <c:v>253.41666666666669</c:v>
                </c:pt>
                <c:pt idx="98465">
                  <c:v>253.41927083333331</c:v>
                </c:pt>
                <c:pt idx="98466">
                  <c:v>253.421875</c:v>
                </c:pt>
                <c:pt idx="98467">
                  <c:v>253.42447916666669</c:v>
                </c:pt>
                <c:pt idx="98468">
                  <c:v>253.42708333333331</c:v>
                </c:pt>
                <c:pt idx="98469">
                  <c:v>253.4296875</c:v>
                </c:pt>
                <c:pt idx="98470">
                  <c:v>253.43229166666669</c:v>
                </c:pt>
                <c:pt idx="98471">
                  <c:v>253.43489583333331</c:v>
                </c:pt>
                <c:pt idx="98472">
                  <c:v>253.4375</c:v>
                </c:pt>
                <c:pt idx="98473">
                  <c:v>253.44010416666669</c:v>
                </c:pt>
                <c:pt idx="98474">
                  <c:v>253.44270833333331</c:v>
                </c:pt>
                <c:pt idx="98475">
                  <c:v>253.4453125</c:v>
                </c:pt>
                <c:pt idx="98476">
                  <c:v>253.44791666666669</c:v>
                </c:pt>
                <c:pt idx="98477">
                  <c:v>253.45052083333331</c:v>
                </c:pt>
                <c:pt idx="98478">
                  <c:v>253.453125</c:v>
                </c:pt>
                <c:pt idx="98479">
                  <c:v>253.45572916666669</c:v>
                </c:pt>
                <c:pt idx="98480">
                  <c:v>253.45833333333331</c:v>
                </c:pt>
                <c:pt idx="98481">
                  <c:v>253.4609375</c:v>
                </c:pt>
                <c:pt idx="98482">
                  <c:v>253.46354166666669</c:v>
                </c:pt>
                <c:pt idx="98483">
                  <c:v>253.46614583333331</c:v>
                </c:pt>
                <c:pt idx="98484">
                  <c:v>253.46875</c:v>
                </c:pt>
                <c:pt idx="98485">
                  <c:v>253.47135416666669</c:v>
                </c:pt>
                <c:pt idx="98486">
                  <c:v>253.47395833333331</c:v>
                </c:pt>
                <c:pt idx="98487">
                  <c:v>253.4765625</c:v>
                </c:pt>
                <c:pt idx="98488">
                  <c:v>253.47916666666669</c:v>
                </c:pt>
                <c:pt idx="98489">
                  <c:v>253.48177083333331</c:v>
                </c:pt>
                <c:pt idx="98490">
                  <c:v>253.484375</c:v>
                </c:pt>
                <c:pt idx="98491">
                  <c:v>253.48697916666669</c:v>
                </c:pt>
                <c:pt idx="98492">
                  <c:v>253.48958333333331</c:v>
                </c:pt>
                <c:pt idx="98493">
                  <c:v>253.4921875</c:v>
                </c:pt>
                <c:pt idx="98494">
                  <c:v>253.49479166666669</c:v>
                </c:pt>
                <c:pt idx="98495">
                  <c:v>253.49739583333331</c:v>
                </c:pt>
                <c:pt idx="98496">
                  <c:v>253.5</c:v>
                </c:pt>
                <c:pt idx="98497">
                  <c:v>253.50260416666669</c:v>
                </c:pt>
                <c:pt idx="98498">
                  <c:v>253.50520833333331</c:v>
                </c:pt>
                <c:pt idx="98499">
                  <c:v>253.5078125</c:v>
                </c:pt>
                <c:pt idx="98500">
                  <c:v>253.51041666666669</c:v>
                </c:pt>
                <c:pt idx="98501">
                  <c:v>253.51302083333331</c:v>
                </c:pt>
                <c:pt idx="98502">
                  <c:v>253.515625</c:v>
                </c:pt>
                <c:pt idx="98503">
                  <c:v>253.51822916666669</c:v>
                </c:pt>
                <c:pt idx="98504">
                  <c:v>253.52083333333331</c:v>
                </c:pt>
                <c:pt idx="98505">
                  <c:v>253.5234375</c:v>
                </c:pt>
                <c:pt idx="98506">
                  <c:v>253.52604166666669</c:v>
                </c:pt>
                <c:pt idx="98507">
                  <c:v>253.52864583333331</c:v>
                </c:pt>
                <c:pt idx="98508">
                  <c:v>253.53125</c:v>
                </c:pt>
                <c:pt idx="98509">
                  <c:v>253.53385416666669</c:v>
                </c:pt>
                <c:pt idx="98510">
                  <c:v>253.53645833333331</c:v>
                </c:pt>
                <c:pt idx="98511">
                  <c:v>253.5390625</c:v>
                </c:pt>
                <c:pt idx="98512">
                  <c:v>253.54166666666669</c:v>
                </c:pt>
                <c:pt idx="98513">
                  <c:v>253.54427083333331</c:v>
                </c:pt>
                <c:pt idx="98514">
                  <c:v>253.546875</c:v>
                </c:pt>
                <c:pt idx="98515">
                  <c:v>253.54947916666669</c:v>
                </c:pt>
                <c:pt idx="98516">
                  <c:v>253.55208333333331</c:v>
                </c:pt>
                <c:pt idx="98517">
                  <c:v>253.5546875</c:v>
                </c:pt>
                <c:pt idx="98518">
                  <c:v>253.55729166666669</c:v>
                </c:pt>
                <c:pt idx="98519">
                  <c:v>253.55989583333331</c:v>
                </c:pt>
                <c:pt idx="98520">
                  <c:v>253.5625</c:v>
                </c:pt>
                <c:pt idx="98521">
                  <c:v>253.56510416666669</c:v>
                </c:pt>
                <c:pt idx="98522">
                  <c:v>253.56770833333331</c:v>
                </c:pt>
                <c:pt idx="98523">
                  <c:v>253.5703125</c:v>
                </c:pt>
                <c:pt idx="98524">
                  <c:v>253.57291666666669</c:v>
                </c:pt>
                <c:pt idx="98525">
                  <c:v>253.57552083333331</c:v>
                </c:pt>
                <c:pt idx="98526">
                  <c:v>253.578125</c:v>
                </c:pt>
                <c:pt idx="98527">
                  <c:v>253.58072916666669</c:v>
                </c:pt>
                <c:pt idx="98528">
                  <c:v>253.58333333333331</c:v>
                </c:pt>
                <c:pt idx="98529">
                  <c:v>253.5859375</c:v>
                </c:pt>
                <c:pt idx="98530">
                  <c:v>253.58854166666669</c:v>
                </c:pt>
                <c:pt idx="98531">
                  <c:v>253.59114583333331</c:v>
                </c:pt>
                <c:pt idx="98532">
                  <c:v>253.59375</c:v>
                </c:pt>
                <c:pt idx="98533">
                  <c:v>253.59635416666669</c:v>
                </c:pt>
                <c:pt idx="98534">
                  <c:v>253.59895833333331</c:v>
                </c:pt>
                <c:pt idx="98535">
                  <c:v>253.6015625</c:v>
                </c:pt>
                <c:pt idx="98536">
                  <c:v>253.60416666666669</c:v>
                </c:pt>
                <c:pt idx="98537">
                  <c:v>253.60677083333331</c:v>
                </c:pt>
                <c:pt idx="98538">
                  <c:v>253.609375</c:v>
                </c:pt>
                <c:pt idx="98539">
                  <c:v>253.61197916666669</c:v>
                </c:pt>
                <c:pt idx="98540">
                  <c:v>253.61458333333331</c:v>
                </c:pt>
                <c:pt idx="98541">
                  <c:v>253.6171875</c:v>
                </c:pt>
                <c:pt idx="98542">
                  <c:v>253.61979166666669</c:v>
                </c:pt>
                <c:pt idx="98543">
                  <c:v>253.62239583333331</c:v>
                </c:pt>
                <c:pt idx="98544">
                  <c:v>253.625</c:v>
                </c:pt>
                <c:pt idx="98545">
                  <c:v>253.62760416666669</c:v>
                </c:pt>
                <c:pt idx="98546">
                  <c:v>253.63020833333331</c:v>
                </c:pt>
                <c:pt idx="98547">
                  <c:v>253.6328125</c:v>
                </c:pt>
                <c:pt idx="98548">
                  <c:v>253.63541666666669</c:v>
                </c:pt>
                <c:pt idx="98549">
                  <c:v>253.63802083333331</c:v>
                </c:pt>
                <c:pt idx="98550">
                  <c:v>253.640625</c:v>
                </c:pt>
                <c:pt idx="98551">
                  <c:v>253.64322916666669</c:v>
                </c:pt>
                <c:pt idx="98552">
                  <c:v>253.64583333333331</c:v>
                </c:pt>
                <c:pt idx="98553">
                  <c:v>253.6484375</c:v>
                </c:pt>
                <c:pt idx="98554">
                  <c:v>253.65104166666669</c:v>
                </c:pt>
                <c:pt idx="98555">
                  <c:v>253.65364583333331</c:v>
                </c:pt>
                <c:pt idx="98556">
                  <c:v>253.65625</c:v>
                </c:pt>
                <c:pt idx="98557">
                  <c:v>253.65885416666669</c:v>
                </c:pt>
                <c:pt idx="98558">
                  <c:v>253.66145833333331</c:v>
                </c:pt>
                <c:pt idx="98559">
                  <c:v>253.6640625</c:v>
                </c:pt>
                <c:pt idx="98560">
                  <c:v>253.66666666666669</c:v>
                </c:pt>
                <c:pt idx="98561">
                  <c:v>253.66927083333331</c:v>
                </c:pt>
                <c:pt idx="98562">
                  <c:v>253.671875</c:v>
                </c:pt>
                <c:pt idx="98563">
                  <c:v>253.67447916666669</c:v>
                </c:pt>
                <c:pt idx="98564">
                  <c:v>253.67708333333331</c:v>
                </c:pt>
                <c:pt idx="98565">
                  <c:v>253.6796875</c:v>
                </c:pt>
                <c:pt idx="98566">
                  <c:v>253.68229166666669</c:v>
                </c:pt>
                <c:pt idx="98567">
                  <c:v>253.68489583333331</c:v>
                </c:pt>
                <c:pt idx="98568">
                  <c:v>253.6875</c:v>
                </c:pt>
                <c:pt idx="98569">
                  <c:v>253.69010416666669</c:v>
                </c:pt>
                <c:pt idx="98570">
                  <c:v>253.69270833333331</c:v>
                </c:pt>
                <c:pt idx="98571">
                  <c:v>253.6953125</c:v>
                </c:pt>
                <c:pt idx="98572">
                  <c:v>253.69791666666669</c:v>
                </c:pt>
                <c:pt idx="98573">
                  <c:v>253.70052083333331</c:v>
                </c:pt>
                <c:pt idx="98574">
                  <c:v>253.703125</c:v>
                </c:pt>
                <c:pt idx="98575">
                  <c:v>253.70572916666669</c:v>
                </c:pt>
                <c:pt idx="98576">
                  <c:v>253.70833333333331</c:v>
                </c:pt>
                <c:pt idx="98577">
                  <c:v>253.7109375</c:v>
                </c:pt>
                <c:pt idx="98578">
                  <c:v>253.71354166666669</c:v>
                </c:pt>
                <c:pt idx="98579">
                  <c:v>253.71614583333331</c:v>
                </c:pt>
                <c:pt idx="98580">
                  <c:v>253.71875</c:v>
                </c:pt>
                <c:pt idx="98581">
                  <c:v>253.72135416666669</c:v>
                </c:pt>
                <c:pt idx="98582">
                  <c:v>253.72395833333331</c:v>
                </c:pt>
                <c:pt idx="98583">
                  <c:v>253.7265625</c:v>
                </c:pt>
                <c:pt idx="98584">
                  <c:v>253.72916666666669</c:v>
                </c:pt>
                <c:pt idx="98585">
                  <c:v>253.73177083333331</c:v>
                </c:pt>
                <c:pt idx="98586">
                  <c:v>253.734375</c:v>
                </c:pt>
                <c:pt idx="98587">
                  <c:v>253.73697916666669</c:v>
                </c:pt>
                <c:pt idx="98588">
                  <c:v>253.73958333333331</c:v>
                </c:pt>
                <c:pt idx="98589">
                  <c:v>253.7421875</c:v>
                </c:pt>
                <c:pt idx="98590">
                  <c:v>253.74479166666669</c:v>
                </c:pt>
                <c:pt idx="98591">
                  <c:v>253.74739583333331</c:v>
                </c:pt>
                <c:pt idx="98592">
                  <c:v>253.75</c:v>
                </c:pt>
                <c:pt idx="98593">
                  <c:v>253.75260416666669</c:v>
                </c:pt>
                <c:pt idx="98594">
                  <c:v>253.75520833333331</c:v>
                </c:pt>
                <c:pt idx="98595">
                  <c:v>253.7578125</c:v>
                </c:pt>
                <c:pt idx="98596">
                  <c:v>253.76041666666669</c:v>
                </c:pt>
                <c:pt idx="98597">
                  <c:v>253.76302083333331</c:v>
                </c:pt>
                <c:pt idx="98598">
                  <c:v>253.765625</c:v>
                </c:pt>
                <c:pt idx="98599">
                  <c:v>253.76822916666669</c:v>
                </c:pt>
                <c:pt idx="98600">
                  <c:v>253.77083333333331</c:v>
                </c:pt>
                <c:pt idx="98601">
                  <c:v>253.7734375</c:v>
                </c:pt>
                <c:pt idx="98602">
                  <c:v>253.77604166666669</c:v>
                </c:pt>
                <c:pt idx="98603">
                  <c:v>253.77864583333331</c:v>
                </c:pt>
                <c:pt idx="98604">
                  <c:v>253.78125</c:v>
                </c:pt>
                <c:pt idx="98605">
                  <c:v>253.78385416666669</c:v>
                </c:pt>
                <c:pt idx="98606">
                  <c:v>253.78645833333331</c:v>
                </c:pt>
                <c:pt idx="98607">
                  <c:v>253.7890625</c:v>
                </c:pt>
                <c:pt idx="98608">
                  <c:v>253.79166666666669</c:v>
                </c:pt>
                <c:pt idx="98609">
                  <c:v>253.79427083333331</c:v>
                </c:pt>
                <c:pt idx="98610">
                  <c:v>253.796875</c:v>
                </c:pt>
                <c:pt idx="98611">
                  <c:v>253.79947916666669</c:v>
                </c:pt>
                <c:pt idx="98612">
                  <c:v>253.80208333333331</c:v>
                </c:pt>
                <c:pt idx="98613">
                  <c:v>253.8046875</c:v>
                </c:pt>
                <c:pt idx="98614">
                  <c:v>253.80729166666669</c:v>
                </c:pt>
                <c:pt idx="98615">
                  <c:v>253.80989583333331</c:v>
                </c:pt>
                <c:pt idx="98616">
                  <c:v>253.8125</c:v>
                </c:pt>
                <c:pt idx="98617">
                  <c:v>253.81510416666669</c:v>
                </c:pt>
                <c:pt idx="98618">
                  <c:v>253.81770833333331</c:v>
                </c:pt>
                <c:pt idx="98619">
                  <c:v>253.8203125</c:v>
                </c:pt>
                <c:pt idx="98620">
                  <c:v>253.82291666666669</c:v>
                </c:pt>
                <c:pt idx="98621">
                  <c:v>253.82552083333331</c:v>
                </c:pt>
                <c:pt idx="98622">
                  <c:v>253.828125</c:v>
                </c:pt>
                <c:pt idx="98623">
                  <c:v>253.83072916666669</c:v>
                </c:pt>
                <c:pt idx="98624">
                  <c:v>253.83333333333331</c:v>
                </c:pt>
                <c:pt idx="98625">
                  <c:v>253.8359375</c:v>
                </c:pt>
                <c:pt idx="98626">
                  <c:v>253.83854166666669</c:v>
                </c:pt>
                <c:pt idx="98627">
                  <c:v>253.84114583333331</c:v>
                </c:pt>
                <c:pt idx="98628">
                  <c:v>253.84375</c:v>
                </c:pt>
                <c:pt idx="98629">
                  <c:v>253.84635416666669</c:v>
                </c:pt>
                <c:pt idx="98630">
                  <c:v>253.84895833333331</c:v>
                </c:pt>
                <c:pt idx="98631">
                  <c:v>253.8515625</c:v>
                </c:pt>
                <c:pt idx="98632">
                  <c:v>253.85416666666669</c:v>
                </c:pt>
                <c:pt idx="98633">
                  <c:v>253.85677083333331</c:v>
                </c:pt>
                <c:pt idx="98634">
                  <c:v>253.859375</c:v>
                </c:pt>
                <c:pt idx="98635">
                  <c:v>253.86197916666669</c:v>
                </c:pt>
                <c:pt idx="98636">
                  <c:v>253.86458333333331</c:v>
                </c:pt>
                <c:pt idx="98637">
                  <c:v>253.8671875</c:v>
                </c:pt>
                <c:pt idx="98638">
                  <c:v>253.86979166666669</c:v>
                </c:pt>
                <c:pt idx="98639">
                  <c:v>253.87239583333331</c:v>
                </c:pt>
                <c:pt idx="98640">
                  <c:v>253.875</c:v>
                </c:pt>
                <c:pt idx="98641">
                  <c:v>253.87760416666669</c:v>
                </c:pt>
                <c:pt idx="98642">
                  <c:v>253.88020833333331</c:v>
                </c:pt>
                <c:pt idx="98643">
                  <c:v>253.8828125</c:v>
                </c:pt>
                <c:pt idx="98644">
                  <c:v>253.88541666666669</c:v>
                </c:pt>
                <c:pt idx="98645">
                  <c:v>253.88802083333331</c:v>
                </c:pt>
                <c:pt idx="98646">
                  <c:v>253.890625</c:v>
                </c:pt>
                <c:pt idx="98647">
                  <c:v>253.89322916666669</c:v>
                </c:pt>
                <c:pt idx="98648">
                  <c:v>253.89583333333331</c:v>
                </c:pt>
                <c:pt idx="98649">
                  <c:v>253.8984375</c:v>
                </c:pt>
                <c:pt idx="98650">
                  <c:v>253.90104166666669</c:v>
                </c:pt>
                <c:pt idx="98651">
                  <c:v>253.90364583333331</c:v>
                </c:pt>
                <c:pt idx="98652">
                  <c:v>253.90625</c:v>
                </c:pt>
                <c:pt idx="98653">
                  <c:v>253.90885416666669</c:v>
                </c:pt>
                <c:pt idx="98654">
                  <c:v>253.91145833333331</c:v>
                </c:pt>
                <c:pt idx="98655">
                  <c:v>253.9140625</c:v>
                </c:pt>
                <c:pt idx="98656">
                  <c:v>253.91666666666669</c:v>
                </c:pt>
                <c:pt idx="98657">
                  <c:v>253.91927083333331</c:v>
                </c:pt>
                <c:pt idx="98658">
                  <c:v>253.921875</c:v>
                </c:pt>
                <c:pt idx="98659">
                  <c:v>253.92447916666669</c:v>
                </c:pt>
                <c:pt idx="98660">
                  <c:v>253.92708333333331</c:v>
                </c:pt>
                <c:pt idx="98661">
                  <c:v>253.9296875</c:v>
                </c:pt>
                <c:pt idx="98662">
                  <c:v>253.93229166666669</c:v>
                </c:pt>
                <c:pt idx="98663">
                  <c:v>253.93489583333331</c:v>
                </c:pt>
                <c:pt idx="98664">
                  <c:v>253.9375</c:v>
                </c:pt>
                <c:pt idx="98665">
                  <c:v>253.94010416666669</c:v>
                </c:pt>
                <c:pt idx="98666">
                  <c:v>253.94270833333331</c:v>
                </c:pt>
                <c:pt idx="98667">
                  <c:v>253.9453125</c:v>
                </c:pt>
                <c:pt idx="98668">
                  <c:v>253.94791666666669</c:v>
                </c:pt>
                <c:pt idx="98669">
                  <c:v>253.95052083333331</c:v>
                </c:pt>
                <c:pt idx="98670">
                  <c:v>253.953125</c:v>
                </c:pt>
                <c:pt idx="98671">
                  <c:v>253.95572916666669</c:v>
                </c:pt>
                <c:pt idx="98672">
                  <c:v>253.95833333333331</c:v>
                </c:pt>
                <c:pt idx="98673">
                  <c:v>253.9609375</c:v>
                </c:pt>
                <c:pt idx="98674">
                  <c:v>253.96354166666669</c:v>
                </c:pt>
                <c:pt idx="98675">
                  <c:v>253.96614583333331</c:v>
                </c:pt>
                <c:pt idx="98676">
                  <c:v>253.96875</c:v>
                </c:pt>
                <c:pt idx="98677">
                  <c:v>253.97135416666669</c:v>
                </c:pt>
                <c:pt idx="98678">
                  <c:v>253.97395833333331</c:v>
                </c:pt>
                <c:pt idx="98679">
                  <c:v>253.9765625</c:v>
                </c:pt>
                <c:pt idx="98680">
                  <c:v>253.97916666666669</c:v>
                </c:pt>
                <c:pt idx="98681">
                  <c:v>253.98177083333331</c:v>
                </c:pt>
                <c:pt idx="98682">
                  <c:v>253.984375</c:v>
                </c:pt>
                <c:pt idx="98683">
                  <c:v>253.98697916666669</c:v>
                </c:pt>
                <c:pt idx="98684">
                  <c:v>253.98958333333331</c:v>
                </c:pt>
                <c:pt idx="98685">
                  <c:v>253.9921875</c:v>
                </c:pt>
                <c:pt idx="98686">
                  <c:v>253.99479166666669</c:v>
                </c:pt>
                <c:pt idx="98687">
                  <c:v>253.99739583333331</c:v>
                </c:pt>
                <c:pt idx="98688">
                  <c:v>254</c:v>
                </c:pt>
                <c:pt idx="98689">
                  <c:v>254.00260416666669</c:v>
                </c:pt>
                <c:pt idx="98690">
                  <c:v>254.00520833333331</c:v>
                </c:pt>
                <c:pt idx="98691">
                  <c:v>254.0078125</c:v>
                </c:pt>
                <c:pt idx="98692">
                  <c:v>254.01041666666669</c:v>
                </c:pt>
                <c:pt idx="98693">
                  <c:v>254.01302083333331</c:v>
                </c:pt>
                <c:pt idx="98694">
                  <c:v>254.015625</c:v>
                </c:pt>
                <c:pt idx="98695">
                  <c:v>254.01822916666669</c:v>
                </c:pt>
                <c:pt idx="98696">
                  <c:v>254.02083333333331</c:v>
                </c:pt>
                <c:pt idx="98697">
                  <c:v>254.0234375</c:v>
                </c:pt>
                <c:pt idx="98698">
                  <c:v>254.02604166666669</c:v>
                </c:pt>
                <c:pt idx="98699">
                  <c:v>254.02864583333331</c:v>
                </c:pt>
                <c:pt idx="98700">
                  <c:v>254.03125</c:v>
                </c:pt>
                <c:pt idx="98701">
                  <c:v>254.03385416666669</c:v>
                </c:pt>
                <c:pt idx="98702">
                  <c:v>254.03645833333331</c:v>
                </c:pt>
                <c:pt idx="98703">
                  <c:v>254.0390625</c:v>
                </c:pt>
                <c:pt idx="98704">
                  <c:v>254.04166666666669</c:v>
                </c:pt>
                <c:pt idx="98705">
                  <c:v>254.04427083333331</c:v>
                </c:pt>
                <c:pt idx="98706">
                  <c:v>254.046875</c:v>
                </c:pt>
                <c:pt idx="98707">
                  <c:v>254.04947916666669</c:v>
                </c:pt>
                <c:pt idx="98708">
                  <c:v>254.05208333333331</c:v>
                </c:pt>
                <c:pt idx="98709">
                  <c:v>254.0546875</c:v>
                </c:pt>
                <c:pt idx="98710">
                  <c:v>254.05729166666669</c:v>
                </c:pt>
                <c:pt idx="98711">
                  <c:v>254.05989583333331</c:v>
                </c:pt>
                <c:pt idx="98712">
                  <c:v>254.0625</c:v>
                </c:pt>
                <c:pt idx="98713">
                  <c:v>254.06510416666669</c:v>
                </c:pt>
                <c:pt idx="98714">
                  <c:v>254.06770833333331</c:v>
                </c:pt>
                <c:pt idx="98715">
                  <c:v>254.0703125</c:v>
                </c:pt>
                <c:pt idx="98716">
                  <c:v>254.07291666666669</c:v>
                </c:pt>
                <c:pt idx="98717">
                  <c:v>254.07552083333331</c:v>
                </c:pt>
                <c:pt idx="98718">
                  <c:v>254.078125</c:v>
                </c:pt>
                <c:pt idx="98719">
                  <c:v>254.08072916666669</c:v>
                </c:pt>
                <c:pt idx="98720">
                  <c:v>254.08333333333331</c:v>
                </c:pt>
                <c:pt idx="98721">
                  <c:v>254.0859375</c:v>
                </c:pt>
                <c:pt idx="98722">
                  <c:v>254.08854166666669</c:v>
                </c:pt>
                <c:pt idx="98723">
                  <c:v>254.09114583333331</c:v>
                </c:pt>
                <c:pt idx="98724">
                  <c:v>254.09375</c:v>
                </c:pt>
                <c:pt idx="98725">
                  <c:v>254.09635416666669</c:v>
                </c:pt>
                <c:pt idx="98726">
                  <c:v>254.09895833333331</c:v>
                </c:pt>
                <c:pt idx="98727">
                  <c:v>254.1015625</c:v>
                </c:pt>
                <c:pt idx="98728">
                  <c:v>254.10416666666669</c:v>
                </c:pt>
                <c:pt idx="98729">
                  <c:v>254.10677083333331</c:v>
                </c:pt>
                <c:pt idx="98730">
                  <c:v>254.109375</c:v>
                </c:pt>
                <c:pt idx="98731">
                  <c:v>254.11197916666669</c:v>
                </c:pt>
                <c:pt idx="98732">
                  <c:v>254.11458333333331</c:v>
                </c:pt>
                <c:pt idx="98733">
                  <c:v>254.1171875</c:v>
                </c:pt>
                <c:pt idx="98734">
                  <c:v>254.11979166666669</c:v>
                </c:pt>
                <c:pt idx="98735">
                  <c:v>254.12239583333331</c:v>
                </c:pt>
                <c:pt idx="98736">
                  <c:v>254.125</c:v>
                </c:pt>
                <c:pt idx="98737">
                  <c:v>254.12760416666669</c:v>
                </c:pt>
                <c:pt idx="98738">
                  <c:v>254.13020833333331</c:v>
                </c:pt>
                <c:pt idx="98739">
                  <c:v>254.1328125</c:v>
                </c:pt>
                <c:pt idx="98740">
                  <c:v>254.13541666666669</c:v>
                </c:pt>
                <c:pt idx="98741">
                  <c:v>254.13802083333331</c:v>
                </c:pt>
                <c:pt idx="98742">
                  <c:v>254.140625</c:v>
                </c:pt>
                <c:pt idx="98743">
                  <c:v>254.14322916666669</c:v>
                </c:pt>
                <c:pt idx="98744">
                  <c:v>254.14583333333331</c:v>
                </c:pt>
                <c:pt idx="98745">
                  <c:v>254.1484375</c:v>
                </c:pt>
                <c:pt idx="98746">
                  <c:v>254.15104166666669</c:v>
                </c:pt>
                <c:pt idx="98747">
                  <c:v>254.15364583333331</c:v>
                </c:pt>
                <c:pt idx="98748">
                  <c:v>254.15625</c:v>
                </c:pt>
                <c:pt idx="98749">
                  <c:v>254.15885416666669</c:v>
                </c:pt>
                <c:pt idx="98750">
                  <c:v>254.16145833333331</c:v>
                </c:pt>
                <c:pt idx="98751">
                  <c:v>254.1640625</c:v>
                </c:pt>
                <c:pt idx="98752">
                  <c:v>254.16666666666669</c:v>
                </c:pt>
                <c:pt idx="98753">
                  <c:v>254.16927083333331</c:v>
                </c:pt>
                <c:pt idx="98754">
                  <c:v>254.171875</c:v>
                </c:pt>
                <c:pt idx="98755">
                  <c:v>254.17447916666669</c:v>
                </c:pt>
                <c:pt idx="98756">
                  <c:v>254.17708333333331</c:v>
                </c:pt>
                <c:pt idx="98757">
                  <c:v>254.1796875</c:v>
                </c:pt>
                <c:pt idx="98758">
                  <c:v>254.18229166666669</c:v>
                </c:pt>
                <c:pt idx="98759">
                  <c:v>254.18489583333331</c:v>
                </c:pt>
                <c:pt idx="98760">
                  <c:v>254.1875</c:v>
                </c:pt>
                <c:pt idx="98761">
                  <c:v>254.19010416666669</c:v>
                </c:pt>
                <c:pt idx="98762">
                  <c:v>254.19270833333331</c:v>
                </c:pt>
                <c:pt idx="98763">
                  <c:v>254.1953125</c:v>
                </c:pt>
                <c:pt idx="98764">
                  <c:v>254.19791666666669</c:v>
                </c:pt>
                <c:pt idx="98765">
                  <c:v>254.20052083333331</c:v>
                </c:pt>
                <c:pt idx="98766">
                  <c:v>254.203125</c:v>
                </c:pt>
                <c:pt idx="98767">
                  <c:v>254.20572916666669</c:v>
                </c:pt>
                <c:pt idx="98768">
                  <c:v>254.20833333333331</c:v>
                </c:pt>
                <c:pt idx="98769">
                  <c:v>254.2109375</c:v>
                </c:pt>
                <c:pt idx="98770">
                  <c:v>254.21354166666669</c:v>
                </c:pt>
                <c:pt idx="98771">
                  <c:v>254.21614583333331</c:v>
                </c:pt>
                <c:pt idx="98772">
                  <c:v>254.21875</c:v>
                </c:pt>
                <c:pt idx="98773">
                  <c:v>254.22135416666669</c:v>
                </c:pt>
                <c:pt idx="98774">
                  <c:v>254.22395833333331</c:v>
                </c:pt>
                <c:pt idx="98775">
                  <c:v>254.2265625</c:v>
                </c:pt>
                <c:pt idx="98776">
                  <c:v>254.22916666666669</c:v>
                </c:pt>
                <c:pt idx="98777">
                  <c:v>254.23177083333331</c:v>
                </c:pt>
                <c:pt idx="98778">
                  <c:v>254.234375</c:v>
                </c:pt>
                <c:pt idx="98779">
                  <c:v>254.23697916666669</c:v>
                </c:pt>
                <c:pt idx="98780">
                  <c:v>254.23958333333331</c:v>
                </c:pt>
                <c:pt idx="98781">
                  <c:v>254.2421875</c:v>
                </c:pt>
                <c:pt idx="98782">
                  <c:v>254.24479166666669</c:v>
                </c:pt>
                <c:pt idx="98783">
                  <c:v>254.24739583333331</c:v>
                </c:pt>
                <c:pt idx="98784">
                  <c:v>254.25</c:v>
                </c:pt>
                <c:pt idx="98785">
                  <c:v>254.25260416666669</c:v>
                </c:pt>
                <c:pt idx="98786">
                  <c:v>254.25520833333331</c:v>
                </c:pt>
                <c:pt idx="98787">
                  <c:v>254.2578125</c:v>
                </c:pt>
                <c:pt idx="98788">
                  <c:v>254.26041666666669</c:v>
                </c:pt>
                <c:pt idx="98789">
                  <c:v>254.26302083333331</c:v>
                </c:pt>
                <c:pt idx="98790">
                  <c:v>254.265625</c:v>
                </c:pt>
                <c:pt idx="98791">
                  <c:v>254.26822916666669</c:v>
                </c:pt>
                <c:pt idx="98792">
                  <c:v>254.27083333333331</c:v>
                </c:pt>
                <c:pt idx="98793">
                  <c:v>254.2734375</c:v>
                </c:pt>
                <c:pt idx="98794">
                  <c:v>254.27604166666669</c:v>
                </c:pt>
                <c:pt idx="98795">
                  <c:v>254.27864583333331</c:v>
                </c:pt>
                <c:pt idx="98796">
                  <c:v>254.28125</c:v>
                </c:pt>
                <c:pt idx="98797">
                  <c:v>254.28385416666669</c:v>
                </c:pt>
                <c:pt idx="98798">
                  <c:v>254.28645833333331</c:v>
                </c:pt>
                <c:pt idx="98799">
                  <c:v>254.2890625</c:v>
                </c:pt>
                <c:pt idx="98800">
                  <c:v>254.29166666666669</c:v>
                </c:pt>
                <c:pt idx="98801">
                  <c:v>254.29427083333331</c:v>
                </c:pt>
                <c:pt idx="98802">
                  <c:v>254.296875</c:v>
                </c:pt>
                <c:pt idx="98803">
                  <c:v>254.29947916666669</c:v>
                </c:pt>
                <c:pt idx="98804">
                  <c:v>254.30208333333331</c:v>
                </c:pt>
                <c:pt idx="98805">
                  <c:v>254.3046875</c:v>
                </c:pt>
                <c:pt idx="98806">
                  <c:v>254.30729166666669</c:v>
                </c:pt>
                <c:pt idx="98807">
                  <c:v>254.30989583333331</c:v>
                </c:pt>
                <c:pt idx="98808">
                  <c:v>254.3125</c:v>
                </c:pt>
                <c:pt idx="98809">
                  <c:v>254.31510416666669</c:v>
                </c:pt>
                <c:pt idx="98810">
                  <c:v>254.31770833333331</c:v>
                </c:pt>
                <c:pt idx="98811">
                  <c:v>254.3203125</c:v>
                </c:pt>
                <c:pt idx="98812">
                  <c:v>254.32291666666669</c:v>
                </c:pt>
                <c:pt idx="98813">
                  <c:v>254.32552083333331</c:v>
                </c:pt>
                <c:pt idx="98814">
                  <c:v>254.328125</c:v>
                </c:pt>
                <c:pt idx="98815">
                  <c:v>254.33072916666669</c:v>
                </c:pt>
                <c:pt idx="98816">
                  <c:v>254.33333333333331</c:v>
                </c:pt>
                <c:pt idx="98817">
                  <c:v>254.3359375</c:v>
                </c:pt>
                <c:pt idx="98818">
                  <c:v>254.33854166666669</c:v>
                </c:pt>
                <c:pt idx="98819">
                  <c:v>254.34114583333331</c:v>
                </c:pt>
                <c:pt idx="98820">
                  <c:v>254.34375</c:v>
                </c:pt>
                <c:pt idx="98821">
                  <c:v>254.34635416666669</c:v>
                </c:pt>
                <c:pt idx="98822">
                  <c:v>254.34895833333331</c:v>
                </c:pt>
                <c:pt idx="98823">
                  <c:v>254.3515625</c:v>
                </c:pt>
                <c:pt idx="98824">
                  <c:v>254.35416666666669</c:v>
                </c:pt>
                <c:pt idx="98825">
                  <c:v>254.35677083333331</c:v>
                </c:pt>
                <c:pt idx="98826">
                  <c:v>254.359375</c:v>
                </c:pt>
                <c:pt idx="98827">
                  <c:v>254.36197916666669</c:v>
                </c:pt>
                <c:pt idx="98828">
                  <c:v>254.36458333333331</c:v>
                </c:pt>
                <c:pt idx="98829">
                  <c:v>254.3671875</c:v>
                </c:pt>
                <c:pt idx="98830">
                  <c:v>254.36979166666669</c:v>
                </c:pt>
                <c:pt idx="98831">
                  <c:v>254.37239583333331</c:v>
                </c:pt>
                <c:pt idx="98832">
                  <c:v>254.375</c:v>
                </c:pt>
                <c:pt idx="98833">
                  <c:v>254.37760416666669</c:v>
                </c:pt>
                <c:pt idx="98834">
                  <c:v>254.38020833333331</c:v>
                </c:pt>
                <c:pt idx="98835">
                  <c:v>254.3828125</c:v>
                </c:pt>
                <c:pt idx="98836">
                  <c:v>254.38541666666669</c:v>
                </c:pt>
                <c:pt idx="98837">
                  <c:v>254.38802083333331</c:v>
                </c:pt>
                <c:pt idx="98838">
                  <c:v>254.390625</c:v>
                </c:pt>
                <c:pt idx="98839">
                  <c:v>254.39322916666669</c:v>
                </c:pt>
                <c:pt idx="98840">
                  <c:v>254.39583333333331</c:v>
                </c:pt>
                <c:pt idx="98841">
                  <c:v>254.3984375</c:v>
                </c:pt>
                <c:pt idx="98842">
                  <c:v>254.40104166666669</c:v>
                </c:pt>
                <c:pt idx="98843">
                  <c:v>254.40364583333331</c:v>
                </c:pt>
                <c:pt idx="98844">
                  <c:v>254.40625</c:v>
                </c:pt>
                <c:pt idx="98845">
                  <c:v>254.40885416666669</c:v>
                </c:pt>
                <c:pt idx="98846">
                  <c:v>254.41145833333331</c:v>
                </c:pt>
                <c:pt idx="98847">
                  <c:v>254.4140625</c:v>
                </c:pt>
                <c:pt idx="98848">
                  <c:v>254.41666666666669</c:v>
                </c:pt>
                <c:pt idx="98849">
                  <c:v>254.41927083333331</c:v>
                </c:pt>
                <c:pt idx="98850">
                  <c:v>254.421875</c:v>
                </c:pt>
                <c:pt idx="98851">
                  <c:v>254.42447916666669</c:v>
                </c:pt>
                <c:pt idx="98852">
                  <c:v>254.42708333333331</c:v>
                </c:pt>
                <c:pt idx="98853">
                  <c:v>254.4296875</c:v>
                </c:pt>
                <c:pt idx="98854">
                  <c:v>254.43229166666669</c:v>
                </c:pt>
                <c:pt idx="98855">
                  <c:v>254.43489583333331</c:v>
                </c:pt>
                <c:pt idx="98856">
                  <c:v>254.4375</c:v>
                </c:pt>
                <c:pt idx="98857">
                  <c:v>254.44010416666669</c:v>
                </c:pt>
                <c:pt idx="98858">
                  <c:v>254.44270833333331</c:v>
                </c:pt>
                <c:pt idx="98859">
                  <c:v>254.4453125</c:v>
                </c:pt>
                <c:pt idx="98860">
                  <c:v>254.44791666666669</c:v>
                </c:pt>
                <c:pt idx="98861">
                  <c:v>254.45052083333331</c:v>
                </c:pt>
                <c:pt idx="98862">
                  <c:v>254.453125</c:v>
                </c:pt>
                <c:pt idx="98863">
                  <c:v>254.45572916666669</c:v>
                </c:pt>
                <c:pt idx="98864">
                  <c:v>254.45833333333331</c:v>
                </c:pt>
                <c:pt idx="98865">
                  <c:v>254.4609375</c:v>
                </c:pt>
                <c:pt idx="98866">
                  <c:v>254.46354166666669</c:v>
                </c:pt>
                <c:pt idx="98867">
                  <c:v>254.46614583333331</c:v>
                </c:pt>
                <c:pt idx="98868">
                  <c:v>254.46875</c:v>
                </c:pt>
                <c:pt idx="98869">
                  <c:v>254.47135416666669</c:v>
                </c:pt>
                <c:pt idx="98870">
                  <c:v>254.47395833333331</c:v>
                </c:pt>
                <c:pt idx="98871">
                  <c:v>254.4765625</c:v>
                </c:pt>
                <c:pt idx="98872">
                  <c:v>254.47916666666669</c:v>
                </c:pt>
                <c:pt idx="98873">
                  <c:v>254.48177083333331</c:v>
                </c:pt>
                <c:pt idx="98874">
                  <c:v>254.484375</c:v>
                </c:pt>
                <c:pt idx="98875">
                  <c:v>254.48697916666669</c:v>
                </c:pt>
                <c:pt idx="98876">
                  <c:v>254.48958333333331</c:v>
                </c:pt>
                <c:pt idx="98877">
                  <c:v>254.4921875</c:v>
                </c:pt>
                <c:pt idx="98878">
                  <c:v>254.49479166666669</c:v>
                </c:pt>
                <c:pt idx="98879">
                  <c:v>254.49739583333331</c:v>
                </c:pt>
                <c:pt idx="98880">
                  <c:v>254.5</c:v>
                </c:pt>
                <c:pt idx="98881">
                  <c:v>254.50260416666669</c:v>
                </c:pt>
                <c:pt idx="98882">
                  <c:v>254.50520833333331</c:v>
                </c:pt>
                <c:pt idx="98883">
                  <c:v>254.5078125</c:v>
                </c:pt>
                <c:pt idx="98884">
                  <c:v>254.51041666666669</c:v>
                </c:pt>
                <c:pt idx="98885">
                  <c:v>254.51302083333331</c:v>
                </c:pt>
                <c:pt idx="98886">
                  <c:v>254.515625</c:v>
                </c:pt>
                <c:pt idx="98887">
                  <c:v>254.51822916666669</c:v>
                </c:pt>
                <c:pt idx="98888">
                  <c:v>254.52083333333331</c:v>
                </c:pt>
                <c:pt idx="98889">
                  <c:v>254.5234375</c:v>
                </c:pt>
                <c:pt idx="98890">
                  <c:v>254.52604166666669</c:v>
                </c:pt>
                <c:pt idx="98891">
                  <c:v>254.52864583333331</c:v>
                </c:pt>
                <c:pt idx="98892">
                  <c:v>254.53125</c:v>
                </c:pt>
                <c:pt idx="98893">
                  <c:v>254.53385416666669</c:v>
                </c:pt>
                <c:pt idx="98894">
                  <c:v>254.53645833333331</c:v>
                </c:pt>
                <c:pt idx="98895">
                  <c:v>254.5390625</c:v>
                </c:pt>
                <c:pt idx="98896">
                  <c:v>254.54166666666669</c:v>
                </c:pt>
                <c:pt idx="98897">
                  <c:v>254.54427083333331</c:v>
                </c:pt>
                <c:pt idx="98898">
                  <c:v>254.546875</c:v>
                </c:pt>
                <c:pt idx="98899">
                  <c:v>254.54947916666669</c:v>
                </c:pt>
                <c:pt idx="98900">
                  <c:v>254.55208333333331</c:v>
                </c:pt>
                <c:pt idx="98901">
                  <c:v>254.5546875</c:v>
                </c:pt>
                <c:pt idx="98902">
                  <c:v>254.55729166666669</c:v>
                </c:pt>
                <c:pt idx="98903">
                  <c:v>254.55989583333331</c:v>
                </c:pt>
                <c:pt idx="98904">
                  <c:v>254.5625</c:v>
                </c:pt>
                <c:pt idx="98905">
                  <c:v>254.56510416666669</c:v>
                </c:pt>
                <c:pt idx="98906">
                  <c:v>254.56770833333331</c:v>
                </c:pt>
                <c:pt idx="98907">
                  <c:v>254.5703125</c:v>
                </c:pt>
                <c:pt idx="98908">
                  <c:v>254.57291666666669</c:v>
                </c:pt>
                <c:pt idx="98909">
                  <c:v>254.57552083333331</c:v>
                </c:pt>
                <c:pt idx="98910">
                  <c:v>254.578125</c:v>
                </c:pt>
                <c:pt idx="98911">
                  <c:v>254.58072916666669</c:v>
                </c:pt>
                <c:pt idx="98912">
                  <c:v>254.58333333333331</c:v>
                </c:pt>
                <c:pt idx="98913">
                  <c:v>254.5859375</c:v>
                </c:pt>
                <c:pt idx="98914">
                  <c:v>254.58854166666669</c:v>
                </c:pt>
                <c:pt idx="98915">
                  <c:v>254.59114583333331</c:v>
                </c:pt>
                <c:pt idx="98916">
                  <c:v>254.59375</c:v>
                </c:pt>
                <c:pt idx="98917">
                  <c:v>254.59635416666669</c:v>
                </c:pt>
                <c:pt idx="98918">
                  <c:v>254.59895833333331</c:v>
                </c:pt>
                <c:pt idx="98919">
                  <c:v>254.6015625</c:v>
                </c:pt>
                <c:pt idx="98920">
                  <c:v>254.60416666666669</c:v>
                </c:pt>
                <c:pt idx="98921">
                  <c:v>254.60677083333331</c:v>
                </c:pt>
                <c:pt idx="98922">
                  <c:v>254.609375</c:v>
                </c:pt>
                <c:pt idx="98923">
                  <c:v>254.61197916666669</c:v>
                </c:pt>
                <c:pt idx="98924">
                  <c:v>254.61458333333331</c:v>
                </c:pt>
                <c:pt idx="98925">
                  <c:v>254.6171875</c:v>
                </c:pt>
                <c:pt idx="98926">
                  <c:v>254.61979166666669</c:v>
                </c:pt>
                <c:pt idx="98927">
                  <c:v>254.62239583333331</c:v>
                </c:pt>
                <c:pt idx="98928">
                  <c:v>254.625</c:v>
                </c:pt>
                <c:pt idx="98929">
                  <c:v>254.62760416666669</c:v>
                </c:pt>
                <c:pt idx="98930">
                  <c:v>254.63020833333331</c:v>
                </c:pt>
                <c:pt idx="98931">
                  <c:v>254.6328125</c:v>
                </c:pt>
                <c:pt idx="98932">
                  <c:v>254.63541666666669</c:v>
                </c:pt>
                <c:pt idx="98933">
                  <c:v>254.63802083333331</c:v>
                </c:pt>
                <c:pt idx="98934">
                  <c:v>254.640625</c:v>
                </c:pt>
                <c:pt idx="98935">
                  <c:v>254.64322916666669</c:v>
                </c:pt>
                <c:pt idx="98936">
                  <c:v>254.64583333333331</c:v>
                </c:pt>
                <c:pt idx="98937">
                  <c:v>254.6484375</c:v>
                </c:pt>
                <c:pt idx="98938">
                  <c:v>254.65104166666669</c:v>
                </c:pt>
                <c:pt idx="98939">
                  <c:v>254.65364583333331</c:v>
                </c:pt>
                <c:pt idx="98940">
                  <c:v>254.65625</c:v>
                </c:pt>
                <c:pt idx="98941">
                  <c:v>254.65885416666669</c:v>
                </c:pt>
                <c:pt idx="98942">
                  <c:v>254.66145833333331</c:v>
                </c:pt>
                <c:pt idx="98943">
                  <c:v>254.6640625</c:v>
                </c:pt>
                <c:pt idx="98944">
                  <c:v>254.66666666666669</c:v>
                </c:pt>
                <c:pt idx="98945">
                  <c:v>254.66927083333331</c:v>
                </c:pt>
                <c:pt idx="98946">
                  <c:v>254.671875</c:v>
                </c:pt>
                <c:pt idx="98947">
                  <c:v>254.67447916666669</c:v>
                </c:pt>
                <c:pt idx="98948">
                  <c:v>254.67708333333331</c:v>
                </c:pt>
                <c:pt idx="98949">
                  <c:v>254.6796875</c:v>
                </c:pt>
                <c:pt idx="98950">
                  <c:v>254.68229166666669</c:v>
                </c:pt>
                <c:pt idx="98951">
                  <c:v>254.68489583333331</c:v>
                </c:pt>
                <c:pt idx="98952">
                  <c:v>254.6875</c:v>
                </c:pt>
                <c:pt idx="98953">
                  <c:v>254.69010416666669</c:v>
                </c:pt>
                <c:pt idx="98954">
                  <c:v>254.69270833333331</c:v>
                </c:pt>
                <c:pt idx="98955">
                  <c:v>254.6953125</c:v>
                </c:pt>
                <c:pt idx="98956">
                  <c:v>254.69791666666669</c:v>
                </c:pt>
                <c:pt idx="98957">
                  <c:v>254.70052083333331</c:v>
                </c:pt>
                <c:pt idx="98958">
                  <c:v>254.703125</c:v>
                </c:pt>
                <c:pt idx="98959">
                  <c:v>254.70572916666669</c:v>
                </c:pt>
                <c:pt idx="98960">
                  <c:v>254.70833333333331</c:v>
                </c:pt>
                <c:pt idx="98961">
                  <c:v>254.7109375</c:v>
                </c:pt>
                <c:pt idx="98962">
                  <c:v>254.71354166666669</c:v>
                </c:pt>
                <c:pt idx="98963">
                  <c:v>254.71614583333331</c:v>
                </c:pt>
                <c:pt idx="98964">
                  <c:v>254.71875</c:v>
                </c:pt>
                <c:pt idx="98965">
                  <c:v>254.72135416666669</c:v>
                </c:pt>
                <c:pt idx="98966">
                  <c:v>254.72395833333331</c:v>
                </c:pt>
                <c:pt idx="98967">
                  <c:v>254.7265625</c:v>
                </c:pt>
                <c:pt idx="98968">
                  <c:v>254.72916666666669</c:v>
                </c:pt>
                <c:pt idx="98969">
                  <c:v>254.73177083333331</c:v>
                </c:pt>
                <c:pt idx="98970">
                  <c:v>254.734375</c:v>
                </c:pt>
                <c:pt idx="98971">
                  <c:v>254.73697916666669</c:v>
                </c:pt>
                <c:pt idx="98972">
                  <c:v>254.73958333333331</c:v>
                </c:pt>
                <c:pt idx="98973">
                  <c:v>254.7421875</c:v>
                </c:pt>
                <c:pt idx="98974">
                  <c:v>254.74479166666669</c:v>
                </c:pt>
                <c:pt idx="98975">
                  <c:v>254.74739583333331</c:v>
                </c:pt>
                <c:pt idx="98976">
                  <c:v>254.75</c:v>
                </c:pt>
                <c:pt idx="98977">
                  <c:v>254.75260416666669</c:v>
                </c:pt>
                <c:pt idx="98978">
                  <c:v>254.75520833333331</c:v>
                </c:pt>
                <c:pt idx="98979">
                  <c:v>254.7578125</c:v>
                </c:pt>
                <c:pt idx="98980">
                  <c:v>254.76041666666669</c:v>
                </c:pt>
                <c:pt idx="98981">
                  <c:v>254.76302083333331</c:v>
                </c:pt>
                <c:pt idx="98982">
                  <c:v>254.765625</c:v>
                </c:pt>
                <c:pt idx="98983">
                  <c:v>254.76822916666669</c:v>
                </c:pt>
                <c:pt idx="98984">
                  <c:v>254.77083333333331</c:v>
                </c:pt>
                <c:pt idx="98985">
                  <c:v>254.7734375</c:v>
                </c:pt>
                <c:pt idx="98986">
                  <c:v>254.77604166666669</c:v>
                </c:pt>
                <c:pt idx="98987">
                  <c:v>254.77864583333331</c:v>
                </c:pt>
                <c:pt idx="98988">
                  <c:v>254.78125</c:v>
                </c:pt>
                <c:pt idx="98989">
                  <c:v>254.78385416666669</c:v>
                </c:pt>
                <c:pt idx="98990">
                  <c:v>254.78645833333331</c:v>
                </c:pt>
                <c:pt idx="98991">
                  <c:v>254.7890625</c:v>
                </c:pt>
                <c:pt idx="98992">
                  <c:v>254.79166666666669</c:v>
                </c:pt>
                <c:pt idx="98993">
                  <c:v>254.79427083333331</c:v>
                </c:pt>
                <c:pt idx="98994">
                  <c:v>254.796875</c:v>
                </c:pt>
                <c:pt idx="98995">
                  <c:v>254.79947916666669</c:v>
                </c:pt>
                <c:pt idx="98996">
                  <c:v>254.80208333333331</c:v>
                </c:pt>
                <c:pt idx="98997">
                  <c:v>254.8046875</c:v>
                </c:pt>
                <c:pt idx="98998">
                  <c:v>254.80729166666669</c:v>
                </c:pt>
                <c:pt idx="98999">
                  <c:v>254.80989583333331</c:v>
                </c:pt>
                <c:pt idx="99000">
                  <c:v>254.8125</c:v>
                </c:pt>
                <c:pt idx="99001">
                  <c:v>254.81510416666669</c:v>
                </c:pt>
                <c:pt idx="99002">
                  <c:v>254.81770833333331</c:v>
                </c:pt>
                <c:pt idx="99003">
                  <c:v>254.8203125</c:v>
                </c:pt>
                <c:pt idx="99004">
                  <c:v>254.82291666666669</c:v>
                </c:pt>
                <c:pt idx="99005">
                  <c:v>254.82552083333331</c:v>
                </c:pt>
                <c:pt idx="99006">
                  <c:v>254.828125</c:v>
                </c:pt>
                <c:pt idx="99007">
                  <c:v>254.83072916666669</c:v>
                </c:pt>
                <c:pt idx="99008">
                  <c:v>254.83333333333331</c:v>
                </c:pt>
                <c:pt idx="99009">
                  <c:v>254.8359375</c:v>
                </c:pt>
                <c:pt idx="99010">
                  <c:v>254.83854166666669</c:v>
                </c:pt>
                <c:pt idx="99011">
                  <c:v>254.84114583333331</c:v>
                </c:pt>
                <c:pt idx="99012">
                  <c:v>254.84375</c:v>
                </c:pt>
                <c:pt idx="99013">
                  <c:v>254.84635416666669</c:v>
                </c:pt>
                <c:pt idx="99014">
                  <c:v>254.84895833333331</c:v>
                </c:pt>
                <c:pt idx="99015">
                  <c:v>254.8515625</c:v>
                </c:pt>
                <c:pt idx="99016">
                  <c:v>254.85416666666669</c:v>
                </c:pt>
                <c:pt idx="99017">
                  <c:v>254.85677083333331</c:v>
                </c:pt>
                <c:pt idx="99018">
                  <c:v>254.859375</c:v>
                </c:pt>
                <c:pt idx="99019">
                  <c:v>254.86197916666669</c:v>
                </c:pt>
                <c:pt idx="99020">
                  <c:v>254.86458333333331</c:v>
                </c:pt>
                <c:pt idx="99021">
                  <c:v>254.8671875</c:v>
                </c:pt>
                <c:pt idx="99022">
                  <c:v>254.86979166666669</c:v>
                </c:pt>
                <c:pt idx="99023">
                  <c:v>254.87239583333331</c:v>
                </c:pt>
                <c:pt idx="99024">
                  <c:v>254.875</c:v>
                </c:pt>
                <c:pt idx="99025">
                  <c:v>254.87760416666669</c:v>
                </c:pt>
                <c:pt idx="99026">
                  <c:v>254.88020833333331</c:v>
                </c:pt>
                <c:pt idx="99027">
                  <c:v>254.8828125</c:v>
                </c:pt>
                <c:pt idx="99028">
                  <c:v>254.88541666666669</c:v>
                </c:pt>
                <c:pt idx="99029">
                  <c:v>254.88802083333331</c:v>
                </c:pt>
                <c:pt idx="99030">
                  <c:v>254.890625</c:v>
                </c:pt>
                <c:pt idx="99031">
                  <c:v>254.89322916666669</c:v>
                </c:pt>
                <c:pt idx="99032">
                  <c:v>254.89583333333331</c:v>
                </c:pt>
                <c:pt idx="99033">
                  <c:v>254.8984375</c:v>
                </c:pt>
                <c:pt idx="99034">
                  <c:v>254.90104166666669</c:v>
                </c:pt>
                <c:pt idx="99035">
                  <c:v>254.90364583333331</c:v>
                </c:pt>
                <c:pt idx="99036">
                  <c:v>254.90625</c:v>
                </c:pt>
                <c:pt idx="99037">
                  <c:v>254.90885416666669</c:v>
                </c:pt>
                <c:pt idx="99038">
                  <c:v>254.91145833333331</c:v>
                </c:pt>
                <c:pt idx="99039">
                  <c:v>254.9140625</c:v>
                </c:pt>
                <c:pt idx="99040">
                  <c:v>254.91666666666669</c:v>
                </c:pt>
                <c:pt idx="99041">
                  <c:v>254.91927083333331</c:v>
                </c:pt>
                <c:pt idx="99042">
                  <c:v>254.921875</c:v>
                </c:pt>
                <c:pt idx="99043">
                  <c:v>254.92447916666669</c:v>
                </c:pt>
                <c:pt idx="99044">
                  <c:v>254.92708333333331</c:v>
                </c:pt>
                <c:pt idx="99045">
                  <c:v>254.9296875</c:v>
                </c:pt>
                <c:pt idx="99046">
                  <c:v>254.93229166666669</c:v>
                </c:pt>
                <c:pt idx="99047">
                  <c:v>254.93489583333331</c:v>
                </c:pt>
                <c:pt idx="99048">
                  <c:v>254.9375</c:v>
                </c:pt>
                <c:pt idx="99049">
                  <c:v>254.94010416666669</c:v>
                </c:pt>
                <c:pt idx="99050">
                  <c:v>254.94270833333331</c:v>
                </c:pt>
                <c:pt idx="99051">
                  <c:v>254.9453125</c:v>
                </c:pt>
                <c:pt idx="99052">
                  <c:v>254.94791666666669</c:v>
                </c:pt>
                <c:pt idx="99053">
                  <c:v>254.95052083333331</c:v>
                </c:pt>
                <c:pt idx="99054">
                  <c:v>254.953125</c:v>
                </c:pt>
                <c:pt idx="99055">
                  <c:v>254.95572916666669</c:v>
                </c:pt>
                <c:pt idx="99056">
                  <c:v>254.95833333333331</c:v>
                </c:pt>
                <c:pt idx="99057">
                  <c:v>254.9609375</c:v>
                </c:pt>
                <c:pt idx="99058">
                  <c:v>254.96354166666669</c:v>
                </c:pt>
                <c:pt idx="99059">
                  <c:v>254.96614583333331</c:v>
                </c:pt>
                <c:pt idx="99060">
                  <c:v>254.96875</c:v>
                </c:pt>
                <c:pt idx="99061">
                  <c:v>254.97135416666669</c:v>
                </c:pt>
                <c:pt idx="99062">
                  <c:v>254.97395833333331</c:v>
                </c:pt>
                <c:pt idx="99063">
                  <c:v>254.9765625</c:v>
                </c:pt>
                <c:pt idx="99064">
                  <c:v>254.97916666666669</c:v>
                </c:pt>
                <c:pt idx="99065">
                  <c:v>254.98177083333331</c:v>
                </c:pt>
                <c:pt idx="99066">
                  <c:v>254.984375</c:v>
                </c:pt>
                <c:pt idx="99067">
                  <c:v>254.98697916666669</c:v>
                </c:pt>
                <c:pt idx="99068">
                  <c:v>254.98958333333331</c:v>
                </c:pt>
                <c:pt idx="99069">
                  <c:v>254.9921875</c:v>
                </c:pt>
                <c:pt idx="99070">
                  <c:v>254.99479166666669</c:v>
                </c:pt>
                <c:pt idx="99071">
                  <c:v>254.99739583333331</c:v>
                </c:pt>
                <c:pt idx="99072">
                  <c:v>255</c:v>
                </c:pt>
                <c:pt idx="99073">
                  <c:v>255.00260416666669</c:v>
                </c:pt>
                <c:pt idx="99074">
                  <c:v>255.00520833333331</c:v>
                </c:pt>
                <c:pt idx="99075">
                  <c:v>255.0078125</c:v>
                </c:pt>
                <c:pt idx="99076">
                  <c:v>255.01041666666669</c:v>
                </c:pt>
                <c:pt idx="99077">
                  <c:v>255.01302083333331</c:v>
                </c:pt>
                <c:pt idx="99078">
                  <c:v>255.015625</c:v>
                </c:pt>
                <c:pt idx="99079">
                  <c:v>255.01822916666669</c:v>
                </c:pt>
                <c:pt idx="99080">
                  <c:v>255.02083333333331</c:v>
                </c:pt>
                <c:pt idx="99081">
                  <c:v>255.0234375</c:v>
                </c:pt>
                <c:pt idx="99082">
                  <c:v>255.02604166666669</c:v>
                </c:pt>
                <c:pt idx="99083">
                  <c:v>255.02864583333331</c:v>
                </c:pt>
                <c:pt idx="99084">
                  <c:v>255.03125</c:v>
                </c:pt>
                <c:pt idx="99085">
                  <c:v>255.03385416666669</c:v>
                </c:pt>
                <c:pt idx="99086">
                  <c:v>255.03645833333331</c:v>
                </c:pt>
                <c:pt idx="99087">
                  <c:v>255.0390625</c:v>
                </c:pt>
                <c:pt idx="99088">
                  <c:v>255.04166666666669</c:v>
                </c:pt>
                <c:pt idx="99089">
                  <c:v>255.04427083333331</c:v>
                </c:pt>
                <c:pt idx="99090">
                  <c:v>255.046875</c:v>
                </c:pt>
                <c:pt idx="99091">
                  <c:v>255.04947916666669</c:v>
                </c:pt>
                <c:pt idx="99092">
                  <c:v>255.05208333333331</c:v>
                </c:pt>
                <c:pt idx="99093">
                  <c:v>255.0546875</c:v>
                </c:pt>
                <c:pt idx="99094">
                  <c:v>255.05729166666669</c:v>
                </c:pt>
                <c:pt idx="99095">
                  <c:v>255.05989583333331</c:v>
                </c:pt>
                <c:pt idx="99096">
                  <c:v>255.0625</c:v>
                </c:pt>
                <c:pt idx="99097">
                  <c:v>255.06510416666669</c:v>
                </c:pt>
                <c:pt idx="99098">
                  <c:v>255.06770833333331</c:v>
                </c:pt>
                <c:pt idx="99099">
                  <c:v>255.0703125</c:v>
                </c:pt>
                <c:pt idx="99100">
                  <c:v>255.07291666666669</c:v>
                </c:pt>
                <c:pt idx="99101">
                  <c:v>255.07552083333331</c:v>
                </c:pt>
                <c:pt idx="99102">
                  <c:v>255.078125</c:v>
                </c:pt>
                <c:pt idx="99103">
                  <c:v>255.08072916666669</c:v>
                </c:pt>
                <c:pt idx="99104">
                  <c:v>255.08333333333331</c:v>
                </c:pt>
                <c:pt idx="99105">
                  <c:v>255.0859375</c:v>
                </c:pt>
                <c:pt idx="99106">
                  <c:v>255.08854166666669</c:v>
                </c:pt>
                <c:pt idx="99107">
                  <c:v>255.09114583333331</c:v>
                </c:pt>
                <c:pt idx="99108">
                  <c:v>255.09375</c:v>
                </c:pt>
                <c:pt idx="99109">
                  <c:v>255.09635416666669</c:v>
                </c:pt>
                <c:pt idx="99110">
                  <c:v>255.09895833333331</c:v>
                </c:pt>
                <c:pt idx="99111">
                  <c:v>255.1015625</c:v>
                </c:pt>
                <c:pt idx="99112">
                  <c:v>255.10416666666669</c:v>
                </c:pt>
                <c:pt idx="99113">
                  <c:v>255.10677083333331</c:v>
                </c:pt>
                <c:pt idx="99114">
                  <c:v>255.109375</c:v>
                </c:pt>
                <c:pt idx="99115">
                  <c:v>255.11197916666669</c:v>
                </c:pt>
                <c:pt idx="99116">
                  <c:v>255.11458333333331</c:v>
                </c:pt>
                <c:pt idx="99117">
                  <c:v>255.1171875</c:v>
                </c:pt>
                <c:pt idx="99118">
                  <c:v>255.11979166666669</c:v>
                </c:pt>
                <c:pt idx="99119">
                  <c:v>255.12239583333331</c:v>
                </c:pt>
                <c:pt idx="99120">
                  <c:v>255.125</c:v>
                </c:pt>
                <c:pt idx="99121">
                  <c:v>255.12760416666669</c:v>
                </c:pt>
                <c:pt idx="99122">
                  <c:v>255.13020833333331</c:v>
                </c:pt>
                <c:pt idx="99123">
                  <c:v>255.1328125</c:v>
                </c:pt>
                <c:pt idx="99124">
                  <c:v>255.13541666666669</c:v>
                </c:pt>
                <c:pt idx="99125">
                  <c:v>255.13802083333331</c:v>
                </c:pt>
                <c:pt idx="99126">
                  <c:v>255.140625</c:v>
                </c:pt>
                <c:pt idx="99127">
                  <c:v>255.14322916666669</c:v>
                </c:pt>
                <c:pt idx="99128">
                  <c:v>255.14583333333331</c:v>
                </c:pt>
                <c:pt idx="99129">
                  <c:v>255.1484375</c:v>
                </c:pt>
                <c:pt idx="99130">
                  <c:v>255.15104166666669</c:v>
                </c:pt>
                <c:pt idx="99131">
                  <c:v>255.15364583333331</c:v>
                </c:pt>
                <c:pt idx="99132">
                  <c:v>255.15625</c:v>
                </c:pt>
                <c:pt idx="99133">
                  <c:v>255.15885416666669</c:v>
                </c:pt>
                <c:pt idx="99134">
                  <c:v>255.16145833333331</c:v>
                </c:pt>
                <c:pt idx="99135">
                  <c:v>255.1640625</c:v>
                </c:pt>
                <c:pt idx="99136">
                  <c:v>255.16666666666669</c:v>
                </c:pt>
                <c:pt idx="99137">
                  <c:v>255.16927083333331</c:v>
                </c:pt>
                <c:pt idx="99138">
                  <c:v>255.171875</c:v>
                </c:pt>
                <c:pt idx="99139">
                  <c:v>255.17447916666669</c:v>
                </c:pt>
                <c:pt idx="99140">
                  <c:v>255.17708333333331</c:v>
                </c:pt>
                <c:pt idx="99141">
                  <c:v>255.1796875</c:v>
                </c:pt>
                <c:pt idx="99142">
                  <c:v>255.18229166666669</c:v>
                </c:pt>
                <c:pt idx="99143">
                  <c:v>255.18489583333331</c:v>
                </c:pt>
                <c:pt idx="99144">
                  <c:v>255.1875</c:v>
                </c:pt>
                <c:pt idx="99145">
                  <c:v>255.19010416666669</c:v>
                </c:pt>
                <c:pt idx="99146">
                  <c:v>255.19270833333331</c:v>
                </c:pt>
                <c:pt idx="99147">
                  <c:v>255.1953125</c:v>
                </c:pt>
                <c:pt idx="99148">
                  <c:v>255.19791666666669</c:v>
                </c:pt>
                <c:pt idx="99149">
                  <c:v>255.20052083333331</c:v>
                </c:pt>
                <c:pt idx="99150">
                  <c:v>255.203125</c:v>
                </c:pt>
                <c:pt idx="99151">
                  <c:v>255.20572916666669</c:v>
                </c:pt>
                <c:pt idx="99152">
                  <c:v>255.20833333333331</c:v>
                </c:pt>
                <c:pt idx="99153">
                  <c:v>255.2109375</c:v>
                </c:pt>
                <c:pt idx="99154">
                  <c:v>255.21354166666669</c:v>
                </c:pt>
                <c:pt idx="99155">
                  <c:v>255.21614583333331</c:v>
                </c:pt>
                <c:pt idx="99156">
                  <c:v>255.21875</c:v>
                </c:pt>
                <c:pt idx="99157">
                  <c:v>255.22135416666669</c:v>
                </c:pt>
                <c:pt idx="99158">
                  <c:v>255.22395833333331</c:v>
                </c:pt>
                <c:pt idx="99159">
                  <c:v>255.2265625</c:v>
                </c:pt>
                <c:pt idx="99160">
                  <c:v>255.22916666666669</c:v>
                </c:pt>
                <c:pt idx="99161">
                  <c:v>255.23177083333331</c:v>
                </c:pt>
                <c:pt idx="99162">
                  <c:v>255.234375</c:v>
                </c:pt>
                <c:pt idx="99163">
                  <c:v>255.23697916666669</c:v>
                </c:pt>
                <c:pt idx="99164">
                  <c:v>255.23958333333331</c:v>
                </c:pt>
                <c:pt idx="99165">
                  <c:v>255.2421875</c:v>
                </c:pt>
                <c:pt idx="99166">
                  <c:v>255.24479166666669</c:v>
                </c:pt>
                <c:pt idx="99167">
                  <c:v>255.24739583333331</c:v>
                </c:pt>
                <c:pt idx="99168">
                  <c:v>255.25</c:v>
                </c:pt>
                <c:pt idx="99169">
                  <c:v>255.25260416666669</c:v>
                </c:pt>
                <c:pt idx="99170">
                  <c:v>255.25520833333331</c:v>
                </c:pt>
                <c:pt idx="99171">
                  <c:v>255.2578125</c:v>
                </c:pt>
                <c:pt idx="99172">
                  <c:v>255.26041666666669</c:v>
                </c:pt>
                <c:pt idx="99173">
                  <c:v>255.26302083333331</c:v>
                </c:pt>
                <c:pt idx="99174">
                  <c:v>255.265625</c:v>
                </c:pt>
                <c:pt idx="99175">
                  <c:v>255.26822916666669</c:v>
                </c:pt>
                <c:pt idx="99176">
                  <c:v>255.27083333333331</c:v>
                </c:pt>
                <c:pt idx="99177">
                  <c:v>255.2734375</c:v>
                </c:pt>
                <c:pt idx="99178">
                  <c:v>255.27604166666669</c:v>
                </c:pt>
                <c:pt idx="99179">
                  <c:v>255.27864583333331</c:v>
                </c:pt>
                <c:pt idx="99180">
                  <c:v>255.28125</c:v>
                </c:pt>
                <c:pt idx="99181">
                  <c:v>255.28385416666669</c:v>
                </c:pt>
                <c:pt idx="99182">
                  <c:v>255.28645833333331</c:v>
                </c:pt>
                <c:pt idx="99183">
                  <c:v>255.2890625</c:v>
                </c:pt>
                <c:pt idx="99184">
                  <c:v>255.29166666666669</c:v>
                </c:pt>
                <c:pt idx="99185">
                  <c:v>255.29427083333331</c:v>
                </c:pt>
                <c:pt idx="99186">
                  <c:v>255.296875</c:v>
                </c:pt>
                <c:pt idx="99187">
                  <c:v>255.29947916666669</c:v>
                </c:pt>
                <c:pt idx="99188">
                  <c:v>255.30208333333331</c:v>
                </c:pt>
                <c:pt idx="99189">
                  <c:v>255.3046875</c:v>
                </c:pt>
                <c:pt idx="99190">
                  <c:v>255.30729166666669</c:v>
                </c:pt>
                <c:pt idx="99191">
                  <c:v>255.30989583333331</c:v>
                </c:pt>
                <c:pt idx="99192">
                  <c:v>255.3125</c:v>
                </c:pt>
                <c:pt idx="99193">
                  <c:v>255.31510416666669</c:v>
                </c:pt>
                <c:pt idx="99194">
                  <c:v>255.31770833333331</c:v>
                </c:pt>
                <c:pt idx="99195">
                  <c:v>255.3203125</c:v>
                </c:pt>
                <c:pt idx="99196">
                  <c:v>255.32291666666669</c:v>
                </c:pt>
                <c:pt idx="99197">
                  <c:v>255.32552083333331</c:v>
                </c:pt>
                <c:pt idx="99198">
                  <c:v>255.328125</c:v>
                </c:pt>
                <c:pt idx="99199">
                  <c:v>255.33072916666669</c:v>
                </c:pt>
                <c:pt idx="99200">
                  <c:v>255.33333333333331</c:v>
                </c:pt>
                <c:pt idx="99201">
                  <c:v>255.3359375</c:v>
                </c:pt>
                <c:pt idx="99202">
                  <c:v>255.33854166666669</c:v>
                </c:pt>
                <c:pt idx="99203">
                  <c:v>255.34114583333331</c:v>
                </c:pt>
                <c:pt idx="99204">
                  <c:v>255.34375</c:v>
                </c:pt>
                <c:pt idx="99205">
                  <c:v>255.34635416666669</c:v>
                </c:pt>
                <c:pt idx="99206">
                  <c:v>255.34895833333331</c:v>
                </c:pt>
                <c:pt idx="99207">
                  <c:v>255.3515625</c:v>
                </c:pt>
                <c:pt idx="99208">
                  <c:v>255.35416666666669</c:v>
                </c:pt>
                <c:pt idx="99209">
                  <c:v>255.35677083333331</c:v>
                </c:pt>
                <c:pt idx="99210">
                  <c:v>255.359375</c:v>
                </c:pt>
                <c:pt idx="99211">
                  <c:v>255.36197916666669</c:v>
                </c:pt>
                <c:pt idx="99212">
                  <c:v>255.36458333333331</c:v>
                </c:pt>
                <c:pt idx="99213">
                  <c:v>255.3671875</c:v>
                </c:pt>
                <c:pt idx="99214">
                  <c:v>255.36979166666669</c:v>
                </c:pt>
                <c:pt idx="99215">
                  <c:v>255.37239583333331</c:v>
                </c:pt>
                <c:pt idx="99216">
                  <c:v>255.375</c:v>
                </c:pt>
                <c:pt idx="99217">
                  <c:v>255.37760416666669</c:v>
                </c:pt>
                <c:pt idx="99218">
                  <c:v>255.38020833333331</c:v>
                </c:pt>
                <c:pt idx="99219">
                  <c:v>255.3828125</c:v>
                </c:pt>
                <c:pt idx="99220">
                  <c:v>255.38541666666669</c:v>
                </c:pt>
                <c:pt idx="99221">
                  <c:v>255.38802083333331</c:v>
                </c:pt>
                <c:pt idx="99222">
                  <c:v>255.390625</c:v>
                </c:pt>
                <c:pt idx="99223">
                  <c:v>255.39322916666669</c:v>
                </c:pt>
                <c:pt idx="99224">
                  <c:v>255.39583333333331</c:v>
                </c:pt>
                <c:pt idx="99225">
                  <c:v>255.3984375</c:v>
                </c:pt>
                <c:pt idx="99226">
                  <c:v>255.40104166666669</c:v>
                </c:pt>
                <c:pt idx="99227">
                  <c:v>255.40364583333331</c:v>
                </c:pt>
                <c:pt idx="99228">
                  <c:v>255.40625</c:v>
                </c:pt>
                <c:pt idx="99229">
                  <c:v>255.40885416666669</c:v>
                </c:pt>
                <c:pt idx="99230">
                  <c:v>255.41145833333331</c:v>
                </c:pt>
                <c:pt idx="99231">
                  <c:v>255.4140625</c:v>
                </c:pt>
                <c:pt idx="99232">
                  <c:v>255.41666666666669</c:v>
                </c:pt>
                <c:pt idx="99233">
                  <c:v>255.41927083333331</c:v>
                </c:pt>
                <c:pt idx="99234">
                  <c:v>255.421875</c:v>
                </c:pt>
                <c:pt idx="99235">
                  <c:v>255.42447916666669</c:v>
                </c:pt>
                <c:pt idx="99236">
                  <c:v>255.42708333333331</c:v>
                </c:pt>
                <c:pt idx="99237">
                  <c:v>255.4296875</c:v>
                </c:pt>
                <c:pt idx="99238">
                  <c:v>255.43229166666669</c:v>
                </c:pt>
                <c:pt idx="99239">
                  <c:v>255.43489583333331</c:v>
                </c:pt>
                <c:pt idx="99240">
                  <c:v>255.4375</c:v>
                </c:pt>
                <c:pt idx="99241">
                  <c:v>255.44010416666669</c:v>
                </c:pt>
                <c:pt idx="99242">
                  <c:v>255.44270833333331</c:v>
                </c:pt>
                <c:pt idx="99243">
                  <c:v>255.4453125</c:v>
                </c:pt>
                <c:pt idx="99244">
                  <c:v>255.44791666666669</c:v>
                </c:pt>
                <c:pt idx="99245">
                  <c:v>255.45052083333331</c:v>
                </c:pt>
                <c:pt idx="99246">
                  <c:v>255.453125</c:v>
                </c:pt>
                <c:pt idx="99247">
                  <c:v>255.45572916666669</c:v>
                </c:pt>
                <c:pt idx="99248">
                  <c:v>255.45833333333331</c:v>
                </c:pt>
                <c:pt idx="99249">
                  <c:v>255.4609375</c:v>
                </c:pt>
                <c:pt idx="99250">
                  <c:v>255.46354166666669</c:v>
                </c:pt>
                <c:pt idx="99251">
                  <c:v>255.46614583333331</c:v>
                </c:pt>
                <c:pt idx="99252">
                  <c:v>255.46875</c:v>
                </c:pt>
                <c:pt idx="99253">
                  <c:v>255.47135416666669</c:v>
                </c:pt>
                <c:pt idx="99254">
                  <c:v>255.47395833333331</c:v>
                </c:pt>
                <c:pt idx="99255">
                  <c:v>255.4765625</c:v>
                </c:pt>
                <c:pt idx="99256">
                  <c:v>255.47916666666669</c:v>
                </c:pt>
                <c:pt idx="99257">
                  <c:v>255.48177083333331</c:v>
                </c:pt>
                <c:pt idx="99258">
                  <c:v>255.484375</c:v>
                </c:pt>
                <c:pt idx="99259">
                  <c:v>255.48697916666669</c:v>
                </c:pt>
                <c:pt idx="99260">
                  <c:v>255.48958333333331</c:v>
                </c:pt>
                <c:pt idx="99261">
                  <c:v>255.4921875</c:v>
                </c:pt>
                <c:pt idx="99262">
                  <c:v>255.49479166666669</c:v>
                </c:pt>
                <c:pt idx="99263">
                  <c:v>255.49739583333331</c:v>
                </c:pt>
                <c:pt idx="99264">
                  <c:v>255.5</c:v>
                </c:pt>
                <c:pt idx="99265">
                  <c:v>255.50260416666669</c:v>
                </c:pt>
                <c:pt idx="99266">
                  <c:v>255.50520833333331</c:v>
                </c:pt>
                <c:pt idx="99267">
                  <c:v>255.5078125</c:v>
                </c:pt>
                <c:pt idx="99268">
                  <c:v>255.51041666666669</c:v>
                </c:pt>
                <c:pt idx="99269">
                  <c:v>255.51302083333331</c:v>
                </c:pt>
                <c:pt idx="99270">
                  <c:v>255.515625</c:v>
                </c:pt>
                <c:pt idx="99271">
                  <c:v>255.51822916666669</c:v>
                </c:pt>
                <c:pt idx="99272">
                  <c:v>255.52083333333331</c:v>
                </c:pt>
                <c:pt idx="99273">
                  <c:v>255.5234375</c:v>
                </c:pt>
                <c:pt idx="99274">
                  <c:v>255.52604166666669</c:v>
                </c:pt>
                <c:pt idx="99275">
                  <c:v>255.52864583333331</c:v>
                </c:pt>
                <c:pt idx="99276">
                  <c:v>255.53125</c:v>
                </c:pt>
                <c:pt idx="99277">
                  <c:v>255.53385416666669</c:v>
                </c:pt>
                <c:pt idx="99278">
                  <c:v>255.53645833333331</c:v>
                </c:pt>
                <c:pt idx="99279">
                  <c:v>255.5390625</c:v>
                </c:pt>
                <c:pt idx="99280">
                  <c:v>255.54166666666669</c:v>
                </c:pt>
                <c:pt idx="99281">
                  <c:v>255.54427083333331</c:v>
                </c:pt>
                <c:pt idx="99282">
                  <c:v>255.546875</c:v>
                </c:pt>
                <c:pt idx="99283">
                  <c:v>255.54947916666669</c:v>
                </c:pt>
                <c:pt idx="99284">
                  <c:v>255.55208333333331</c:v>
                </c:pt>
                <c:pt idx="99285">
                  <c:v>255.5546875</c:v>
                </c:pt>
                <c:pt idx="99286">
                  <c:v>255.55729166666669</c:v>
                </c:pt>
                <c:pt idx="99287">
                  <c:v>255.55989583333331</c:v>
                </c:pt>
                <c:pt idx="99288">
                  <c:v>255.5625</c:v>
                </c:pt>
                <c:pt idx="99289">
                  <c:v>255.56510416666669</c:v>
                </c:pt>
                <c:pt idx="99290">
                  <c:v>255.56770833333331</c:v>
                </c:pt>
                <c:pt idx="99291">
                  <c:v>255.5703125</c:v>
                </c:pt>
                <c:pt idx="99292">
                  <c:v>255.57291666666669</c:v>
                </c:pt>
                <c:pt idx="99293">
                  <c:v>255.57552083333331</c:v>
                </c:pt>
                <c:pt idx="99294">
                  <c:v>255.578125</c:v>
                </c:pt>
                <c:pt idx="99295">
                  <c:v>255.58072916666669</c:v>
                </c:pt>
                <c:pt idx="99296">
                  <c:v>255.58333333333331</c:v>
                </c:pt>
                <c:pt idx="99297">
                  <c:v>255.5859375</c:v>
                </c:pt>
                <c:pt idx="99298">
                  <c:v>255.58854166666669</c:v>
                </c:pt>
                <c:pt idx="99299">
                  <c:v>255.59114583333331</c:v>
                </c:pt>
                <c:pt idx="99300">
                  <c:v>255.59375</c:v>
                </c:pt>
                <c:pt idx="99301">
                  <c:v>255.59635416666669</c:v>
                </c:pt>
                <c:pt idx="99302">
                  <c:v>255.59895833333331</c:v>
                </c:pt>
                <c:pt idx="99303">
                  <c:v>255.6015625</c:v>
                </c:pt>
                <c:pt idx="99304">
                  <c:v>255.60416666666669</c:v>
                </c:pt>
                <c:pt idx="99305">
                  <c:v>255.60677083333331</c:v>
                </c:pt>
                <c:pt idx="99306">
                  <c:v>255.609375</c:v>
                </c:pt>
                <c:pt idx="99307">
                  <c:v>255.61197916666669</c:v>
                </c:pt>
                <c:pt idx="99308">
                  <c:v>255.61458333333331</c:v>
                </c:pt>
                <c:pt idx="99309">
                  <c:v>255.6171875</c:v>
                </c:pt>
                <c:pt idx="99310">
                  <c:v>255.61979166666669</c:v>
                </c:pt>
                <c:pt idx="99311">
                  <c:v>255.62239583333331</c:v>
                </c:pt>
                <c:pt idx="99312">
                  <c:v>255.625</c:v>
                </c:pt>
                <c:pt idx="99313">
                  <c:v>255.62760416666669</c:v>
                </c:pt>
                <c:pt idx="99314">
                  <c:v>255.63020833333331</c:v>
                </c:pt>
                <c:pt idx="99315">
                  <c:v>255.6328125</c:v>
                </c:pt>
                <c:pt idx="99316">
                  <c:v>255.63541666666669</c:v>
                </c:pt>
                <c:pt idx="99317">
                  <c:v>255.63802083333331</c:v>
                </c:pt>
                <c:pt idx="99318">
                  <c:v>255.640625</c:v>
                </c:pt>
                <c:pt idx="99319">
                  <c:v>255.64322916666669</c:v>
                </c:pt>
                <c:pt idx="99320">
                  <c:v>255.64583333333331</c:v>
                </c:pt>
                <c:pt idx="99321">
                  <c:v>255.6484375</c:v>
                </c:pt>
                <c:pt idx="99322">
                  <c:v>255.65104166666669</c:v>
                </c:pt>
                <c:pt idx="99323">
                  <c:v>255.65364583333331</c:v>
                </c:pt>
                <c:pt idx="99324">
                  <c:v>255.65625</c:v>
                </c:pt>
                <c:pt idx="99325">
                  <c:v>255.65885416666669</c:v>
                </c:pt>
                <c:pt idx="99326">
                  <c:v>255.66145833333331</c:v>
                </c:pt>
                <c:pt idx="99327">
                  <c:v>255.6640625</c:v>
                </c:pt>
                <c:pt idx="99328">
                  <c:v>255.66666666666669</c:v>
                </c:pt>
                <c:pt idx="99329">
                  <c:v>255.66927083333331</c:v>
                </c:pt>
                <c:pt idx="99330">
                  <c:v>255.671875</c:v>
                </c:pt>
                <c:pt idx="99331">
                  <c:v>255.67447916666669</c:v>
                </c:pt>
                <c:pt idx="99332">
                  <c:v>255.67708333333331</c:v>
                </c:pt>
                <c:pt idx="99333">
                  <c:v>255.6796875</c:v>
                </c:pt>
                <c:pt idx="99334">
                  <c:v>255.68229166666669</c:v>
                </c:pt>
                <c:pt idx="99335">
                  <c:v>255.68489583333331</c:v>
                </c:pt>
                <c:pt idx="99336">
                  <c:v>255.6875</c:v>
                </c:pt>
                <c:pt idx="99337">
                  <c:v>255.69010416666669</c:v>
                </c:pt>
                <c:pt idx="99338">
                  <c:v>255.69270833333331</c:v>
                </c:pt>
                <c:pt idx="99339">
                  <c:v>255.6953125</c:v>
                </c:pt>
                <c:pt idx="99340">
                  <c:v>255.69791666666669</c:v>
                </c:pt>
                <c:pt idx="99341">
                  <c:v>255.70052083333331</c:v>
                </c:pt>
                <c:pt idx="99342">
                  <c:v>255.703125</c:v>
                </c:pt>
                <c:pt idx="99343">
                  <c:v>255.70572916666669</c:v>
                </c:pt>
                <c:pt idx="99344">
                  <c:v>255.70833333333331</c:v>
                </c:pt>
                <c:pt idx="99345">
                  <c:v>255.7109375</c:v>
                </c:pt>
                <c:pt idx="99346">
                  <c:v>255.71354166666669</c:v>
                </c:pt>
                <c:pt idx="99347">
                  <c:v>255.71614583333331</c:v>
                </c:pt>
                <c:pt idx="99348">
                  <c:v>255.71875</c:v>
                </c:pt>
                <c:pt idx="99349">
                  <c:v>255.72135416666669</c:v>
                </c:pt>
                <c:pt idx="99350">
                  <c:v>255.72395833333331</c:v>
                </c:pt>
                <c:pt idx="99351">
                  <c:v>255.7265625</c:v>
                </c:pt>
                <c:pt idx="99352">
                  <c:v>255.72916666666669</c:v>
                </c:pt>
                <c:pt idx="99353">
                  <c:v>255.73177083333331</c:v>
                </c:pt>
                <c:pt idx="99354">
                  <c:v>255.734375</c:v>
                </c:pt>
                <c:pt idx="99355">
                  <c:v>255.73697916666669</c:v>
                </c:pt>
                <c:pt idx="99356">
                  <c:v>255.73958333333331</c:v>
                </c:pt>
                <c:pt idx="99357">
                  <c:v>255.7421875</c:v>
                </c:pt>
                <c:pt idx="99358">
                  <c:v>255.74479166666669</c:v>
                </c:pt>
                <c:pt idx="99359">
                  <c:v>255.74739583333331</c:v>
                </c:pt>
                <c:pt idx="99360">
                  <c:v>255.75</c:v>
                </c:pt>
                <c:pt idx="99361">
                  <c:v>255.75260416666669</c:v>
                </c:pt>
                <c:pt idx="99362">
                  <c:v>255.75520833333331</c:v>
                </c:pt>
                <c:pt idx="99363">
                  <c:v>255.7578125</c:v>
                </c:pt>
                <c:pt idx="99364">
                  <c:v>255.76041666666669</c:v>
                </c:pt>
                <c:pt idx="99365">
                  <c:v>255.76302083333331</c:v>
                </c:pt>
                <c:pt idx="99366">
                  <c:v>255.765625</c:v>
                </c:pt>
                <c:pt idx="99367">
                  <c:v>255.76822916666669</c:v>
                </c:pt>
                <c:pt idx="99368">
                  <c:v>255.77083333333331</c:v>
                </c:pt>
                <c:pt idx="99369">
                  <c:v>255.7734375</c:v>
                </c:pt>
                <c:pt idx="99370">
                  <c:v>255.77604166666669</c:v>
                </c:pt>
                <c:pt idx="99371">
                  <c:v>255.77864583333331</c:v>
                </c:pt>
                <c:pt idx="99372">
                  <c:v>255.78125</c:v>
                </c:pt>
                <c:pt idx="99373">
                  <c:v>255.78385416666669</c:v>
                </c:pt>
                <c:pt idx="99374">
                  <c:v>255.78645833333331</c:v>
                </c:pt>
                <c:pt idx="99375">
                  <c:v>255.7890625</c:v>
                </c:pt>
                <c:pt idx="99376">
                  <c:v>255.79166666666669</c:v>
                </c:pt>
                <c:pt idx="99377">
                  <c:v>255.79427083333331</c:v>
                </c:pt>
                <c:pt idx="99378">
                  <c:v>255.796875</c:v>
                </c:pt>
                <c:pt idx="99379">
                  <c:v>255.79947916666669</c:v>
                </c:pt>
                <c:pt idx="99380">
                  <c:v>255.80208333333331</c:v>
                </c:pt>
                <c:pt idx="99381">
                  <c:v>255.8046875</c:v>
                </c:pt>
                <c:pt idx="99382">
                  <c:v>255.80729166666669</c:v>
                </c:pt>
                <c:pt idx="99383">
                  <c:v>255.80989583333331</c:v>
                </c:pt>
                <c:pt idx="99384">
                  <c:v>255.8125</c:v>
                </c:pt>
                <c:pt idx="99385">
                  <c:v>255.81510416666669</c:v>
                </c:pt>
                <c:pt idx="99386">
                  <c:v>255.81770833333331</c:v>
                </c:pt>
                <c:pt idx="99387">
                  <c:v>255.8203125</c:v>
                </c:pt>
                <c:pt idx="99388">
                  <c:v>255.82291666666669</c:v>
                </c:pt>
                <c:pt idx="99389">
                  <c:v>255.82552083333331</c:v>
                </c:pt>
                <c:pt idx="99390">
                  <c:v>255.828125</c:v>
                </c:pt>
                <c:pt idx="99391">
                  <c:v>255.83072916666669</c:v>
                </c:pt>
                <c:pt idx="99392">
                  <c:v>255.83333333333331</c:v>
                </c:pt>
                <c:pt idx="99393">
                  <c:v>255.8359375</c:v>
                </c:pt>
                <c:pt idx="99394">
                  <c:v>255.83854166666669</c:v>
                </c:pt>
                <c:pt idx="99395">
                  <c:v>255.84114583333331</c:v>
                </c:pt>
                <c:pt idx="99396">
                  <c:v>255.84375</c:v>
                </c:pt>
                <c:pt idx="99397">
                  <c:v>255.84635416666669</c:v>
                </c:pt>
                <c:pt idx="99398">
                  <c:v>255.84895833333331</c:v>
                </c:pt>
                <c:pt idx="99399">
                  <c:v>255.8515625</c:v>
                </c:pt>
                <c:pt idx="99400">
                  <c:v>255.85416666666669</c:v>
                </c:pt>
                <c:pt idx="99401">
                  <c:v>255.85677083333331</c:v>
                </c:pt>
                <c:pt idx="99402">
                  <c:v>255.859375</c:v>
                </c:pt>
                <c:pt idx="99403">
                  <c:v>255.86197916666669</c:v>
                </c:pt>
                <c:pt idx="99404">
                  <c:v>255.86458333333331</c:v>
                </c:pt>
                <c:pt idx="99405">
                  <c:v>255.8671875</c:v>
                </c:pt>
                <c:pt idx="99406">
                  <c:v>255.86979166666669</c:v>
                </c:pt>
                <c:pt idx="99407">
                  <c:v>255.87239583333331</c:v>
                </c:pt>
                <c:pt idx="99408">
                  <c:v>255.875</c:v>
                </c:pt>
                <c:pt idx="99409">
                  <c:v>255.87760416666669</c:v>
                </c:pt>
                <c:pt idx="99410">
                  <c:v>255.88020833333331</c:v>
                </c:pt>
                <c:pt idx="99411">
                  <c:v>255.8828125</c:v>
                </c:pt>
                <c:pt idx="99412">
                  <c:v>255.88541666666669</c:v>
                </c:pt>
                <c:pt idx="99413">
                  <c:v>255.88802083333331</c:v>
                </c:pt>
                <c:pt idx="99414">
                  <c:v>255.890625</c:v>
                </c:pt>
                <c:pt idx="99415">
                  <c:v>255.89322916666669</c:v>
                </c:pt>
                <c:pt idx="99416">
                  <c:v>255.89583333333331</c:v>
                </c:pt>
                <c:pt idx="99417">
                  <c:v>255.8984375</c:v>
                </c:pt>
                <c:pt idx="99418">
                  <c:v>255.90104166666669</c:v>
                </c:pt>
                <c:pt idx="99419">
                  <c:v>255.90364583333331</c:v>
                </c:pt>
                <c:pt idx="99420">
                  <c:v>255.90625</c:v>
                </c:pt>
                <c:pt idx="99421">
                  <c:v>255.90885416666669</c:v>
                </c:pt>
                <c:pt idx="99422">
                  <c:v>255.91145833333331</c:v>
                </c:pt>
                <c:pt idx="99423">
                  <c:v>255.9140625</c:v>
                </c:pt>
                <c:pt idx="99424">
                  <c:v>255.91666666666669</c:v>
                </c:pt>
                <c:pt idx="99425">
                  <c:v>255.91927083333331</c:v>
                </c:pt>
                <c:pt idx="99426">
                  <c:v>255.921875</c:v>
                </c:pt>
                <c:pt idx="99427">
                  <c:v>255.92447916666669</c:v>
                </c:pt>
                <c:pt idx="99428">
                  <c:v>255.92708333333331</c:v>
                </c:pt>
                <c:pt idx="99429">
                  <c:v>255.9296875</c:v>
                </c:pt>
                <c:pt idx="99430">
                  <c:v>255.93229166666669</c:v>
                </c:pt>
                <c:pt idx="99431">
                  <c:v>255.93489583333331</c:v>
                </c:pt>
                <c:pt idx="99432">
                  <c:v>255.9375</c:v>
                </c:pt>
                <c:pt idx="99433">
                  <c:v>255.94010416666669</c:v>
                </c:pt>
                <c:pt idx="99434">
                  <c:v>255.94270833333331</c:v>
                </c:pt>
                <c:pt idx="99435">
                  <c:v>255.9453125</c:v>
                </c:pt>
                <c:pt idx="99436">
                  <c:v>255.94791666666669</c:v>
                </c:pt>
                <c:pt idx="99437">
                  <c:v>255.95052083333331</c:v>
                </c:pt>
                <c:pt idx="99438">
                  <c:v>255.953125</c:v>
                </c:pt>
                <c:pt idx="99439">
                  <c:v>255.95572916666669</c:v>
                </c:pt>
                <c:pt idx="99440">
                  <c:v>255.95833333333331</c:v>
                </c:pt>
                <c:pt idx="99441">
                  <c:v>255.9609375</c:v>
                </c:pt>
                <c:pt idx="99442">
                  <c:v>255.96354166666669</c:v>
                </c:pt>
                <c:pt idx="99443">
                  <c:v>255.96614583333331</c:v>
                </c:pt>
                <c:pt idx="99444">
                  <c:v>255.96875</c:v>
                </c:pt>
                <c:pt idx="99445">
                  <c:v>255.97135416666669</c:v>
                </c:pt>
                <c:pt idx="99446">
                  <c:v>255.97395833333331</c:v>
                </c:pt>
                <c:pt idx="99447">
                  <c:v>255.9765625</c:v>
                </c:pt>
                <c:pt idx="99448">
                  <c:v>255.97916666666669</c:v>
                </c:pt>
                <c:pt idx="99449">
                  <c:v>255.98177083333331</c:v>
                </c:pt>
                <c:pt idx="99450">
                  <c:v>255.984375</c:v>
                </c:pt>
                <c:pt idx="99451">
                  <c:v>255.98697916666669</c:v>
                </c:pt>
                <c:pt idx="99452">
                  <c:v>255.98958333333331</c:v>
                </c:pt>
                <c:pt idx="99453">
                  <c:v>255.9921875</c:v>
                </c:pt>
                <c:pt idx="99454">
                  <c:v>255.99479166666669</c:v>
                </c:pt>
                <c:pt idx="99455">
                  <c:v>255.99739583333331</c:v>
                </c:pt>
                <c:pt idx="99456">
                  <c:v>256</c:v>
                </c:pt>
                <c:pt idx="99457">
                  <c:v>256.00260416666669</c:v>
                </c:pt>
                <c:pt idx="99458">
                  <c:v>256.00520833333331</c:v>
                </c:pt>
                <c:pt idx="99459">
                  <c:v>256.0078125</c:v>
                </c:pt>
                <c:pt idx="99460">
                  <c:v>256.01041666666669</c:v>
                </c:pt>
                <c:pt idx="99461">
                  <c:v>256.01302083333331</c:v>
                </c:pt>
                <c:pt idx="99462">
                  <c:v>256.015625</c:v>
                </c:pt>
                <c:pt idx="99463">
                  <c:v>256.01822916666669</c:v>
                </c:pt>
                <c:pt idx="99464">
                  <c:v>256.02083333333331</c:v>
                </c:pt>
                <c:pt idx="99465">
                  <c:v>256.0234375</c:v>
                </c:pt>
                <c:pt idx="99466">
                  <c:v>256.02604166666669</c:v>
                </c:pt>
                <c:pt idx="99467">
                  <c:v>256.02864583333331</c:v>
                </c:pt>
                <c:pt idx="99468">
                  <c:v>256.03125</c:v>
                </c:pt>
                <c:pt idx="99469">
                  <c:v>256.03385416666669</c:v>
                </c:pt>
                <c:pt idx="99470">
                  <c:v>256.03645833333331</c:v>
                </c:pt>
                <c:pt idx="99471">
                  <c:v>256.0390625</c:v>
                </c:pt>
                <c:pt idx="99472">
                  <c:v>256.04166666666669</c:v>
                </c:pt>
                <c:pt idx="99473">
                  <c:v>256.04427083333331</c:v>
                </c:pt>
                <c:pt idx="99474">
                  <c:v>256.046875</c:v>
                </c:pt>
                <c:pt idx="99475">
                  <c:v>256.04947916666669</c:v>
                </c:pt>
                <c:pt idx="99476">
                  <c:v>256.05208333333331</c:v>
                </c:pt>
                <c:pt idx="99477">
                  <c:v>256.0546875</c:v>
                </c:pt>
                <c:pt idx="99478">
                  <c:v>256.05729166666669</c:v>
                </c:pt>
                <c:pt idx="99479">
                  <c:v>256.05989583333331</c:v>
                </c:pt>
                <c:pt idx="99480">
                  <c:v>256.0625</c:v>
                </c:pt>
                <c:pt idx="99481">
                  <c:v>256.06510416666669</c:v>
                </c:pt>
                <c:pt idx="99482">
                  <c:v>256.06770833333331</c:v>
                </c:pt>
                <c:pt idx="99483">
                  <c:v>256.0703125</c:v>
                </c:pt>
                <c:pt idx="99484">
                  <c:v>256.07291666666669</c:v>
                </c:pt>
                <c:pt idx="99485">
                  <c:v>256.07552083333331</c:v>
                </c:pt>
                <c:pt idx="99486">
                  <c:v>256.078125</c:v>
                </c:pt>
                <c:pt idx="99487">
                  <c:v>256.08072916666669</c:v>
                </c:pt>
                <c:pt idx="99488">
                  <c:v>256.08333333333331</c:v>
                </c:pt>
                <c:pt idx="99489">
                  <c:v>256.0859375</c:v>
                </c:pt>
                <c:pt idx="99490">
                  <c:v>256.08854166666669</c:v>
                </c:pt>
                <c:pt idx="99491">
                  <c:v>256.09114583333331</c:v>
                </c:pt>
                <c:pt idx="99492">
                  <c:v>256.09375</c:v>
                </c:pt>
                <c:pt idx="99493">
                  <c:v>256.09635416666669</c:v>
                </c:pt>
                <c:pt idx="99494">
                  <c:v>256.09895833333331</c:v>
                </c:pt>
                <c:pt idx="99495">
                  <c:v>256.1015625</c:v>
                </c:pt>
                <c:pt idx="99496">
                  <c:v>256.10416666666669</c:v>
                </c:pt>
                <c:pt idx="99497">
                  <c:v>256.10677083333331</c:v>
                </c:pt>
                <c:pt idx="99498">
                  <c:v>256.109375</c:v>
                </c:pt>
                <c:pt idx="99499">
                  <c:v>256.11197916666669</c:v>
                </c:pt>
                <c:pt idx="99500">
                  <c:v>256.11458333333331</c:v>
                </c:pt>
                <c:pt idx="99501">
                  <c:v>256.1171875</c:v>
                </c:pt>
                <c:pt idx="99502">
                  <c:v>256.11979166666669</c:v>
                </c:pt>
                <c:pt idx="99503">
                  <c:v>256.12239583333331</c:v>
                </c:pt>
                <c:pt idx="99504">
                  <c:v>256.125</c:v>
                </c:pt>
                <c:pt idx="99505">
                  <c:v>256.12760416666669</c:v>
                </c:pt>
                <c:pt idx="99506">
                  <c:v>256.13020833333331</c:v>
                </c:pt>
                <c:pt idx="99507">
                  <c:v>256.1328125</c:v>
                </c:pt>
                <c:pt idx="99508">
                  <c:v>256.13541666666669</c:v>
                </c:pt>
                <c:pt idx="99509">
                  <c:v>256.13802083333331</c:v>
                </c:pt>
                <c:pt idx="99510">
                  <c:v>256.140625</c:v>
                </c:pt>
                <c:pt idx="99511">
                  <c:v>256.14322916666669</c:v>
                </c:pt>
                <c:pt idx="99512">
                  <c:v>256.14583333333331</c:v>
                </c:pt>
                <c:pt idx="99513">
                  <c:v>256.1484375</c:v>
                </c:pt>
                <c:pt idx="99514">
                  <c:v>256.15104166666669</c:v>
                </c:pt>
                <c:pt idx="99515">
                  <c:v>256.15364583333331</c:v>
                </c:pt>
                <c:pt idx="99516">
                  <c:v>256.15625</c:v>
                </c:pt>
                <c:pt idx="99517">
                  <c:v>256.15885416666669</c:v>
                </c:pt>
                <c:pt idx="99518">
                  <c:v>256.16145833333331</c:v>
                </c:pt>
                <c:pt idx="99519">
                  <c:v>256.1640625</c:v>
                </c:pt>
                <c:pt idx="99520">
                  <c:v>256.16666666666669</c:v>
                </c:pt>
                <c:pt idx="99521">
                  <c:v>256.16927083333331</c:v>
                </c:pt>
                <c:pt idx="99522">
                  <c:v>256.171875</c:v>
                </c:pt>
                <c:pt idx="99523">
                  <c:v>256.17447916666669</c:v>
                </c:pt>
                <c:pt idx="99524">
                  <c:v>256.17708333333331</c:v>
                </c:pt>
                <c:pt idx="99525">
                  <c:v>256.1796875</c:v>
                </c:pt>
                <c:pt idx="99526">
                  <c:v>256.18229166666669</c:v>
                </c:pt>
                <c:pt idx="99527">
                  <c:v>256.18489583333331</c:v>
                </c:pt>
                <c:pt idx="99528">
                  <c:v>256.1875</c:v>
                </c:pt>
                <c:pt idx="99529">
                  <c:v>256.19010416666669</c:v>
                </c:pt>
                <c:pt idx="99530">
                  <c:v>256.19270833333331</c:v>
                </c:pt>
                <c:pt idx="99531">
                  <c:v>256.1953125</c:v>
                </c:pt>
                <c:pt idx="99532">
                  <c:v>256.19791666666669</c:v>
                </c:pt>
                <c:pt idx="99533">
                  <c:v>256.20052083333331</c:v>
                </c:pt>
                <c:pt idx="99534">
                  <c:v>256.203125</c:v>
                </c:pt>
                <c:pt idx="99535">
                  <c:v>256.20572916666669</c:v>
                </c:pt>
                <c:pt idx="99536">
                  <c:v>256.20833333333331</c:v>
                </c:pt>
                <c:pt idx="99537">
                  <c:v>256.2109375</c:v>
                </c:pt>
                <c:pt idx="99538">
                  <c:v>256.21354166666669</c:v>
                </c:pt>
                <c:pt idx="99539">
                  <c:v>256.21614583333331</c:v>
                </c:pt>
                <c:pt idx="99540">
                  <c:v>256.21875</c:v>
                </c:pt>
                <c:pt idx="99541">
                  <c:v>256.22135416666669</c:v>
                </c:pt>
                <c:pt idx="99542">
                  <c:v>256.22395833333331</c:v>
                </c:pt>
                <c:pt idx="99543">
                  <c:v>256.2265625</c:v>
                </c:pt>
                <c:pt idx="99544">
                  <c:v>256.22916666666669</c:v>
                </c:pt>
                <c:pt idx="99545">
                  <c:v>256.23177083333331</c:v>
                </c:pt>
                <c:pt idx="99546">
                  <c:v>256.234375</c:v>
                </c:pt>
                <c:pt idx="99547">
                  <c:v>256.23697916666669</c:v>
                </c:pt>
                <c:pt idx="99548">
                  <c:v>256.23958333333331</c:v>
                </c:pt>
                <c:pt idx="99549">
                  <c:v>256.2421875</c:v>
                </c:pt>
                <c:pt idx="99550">
                  <c:v>256.24479166666669</c:v>
                </c:pt>
                <c:pt idx="99551">
                  <c:v>256.24739583333331</c:v>
                </c:pt>
                <c:pt idx="99552">
                  <c:v>256.25</c:v>
                </c:pt>
                <c:pt idx="99553">
                  <c:v>256.25260416666669</c:v>
                </c:pt>
                <c:pt idx="99554">
                  <c:v>256.25520833333331</c:v>
                </c:pt>
                <c:pt idx="99555">
                  <c:v>256.2578125</c:v>
                </c:pt>
                <c:pt idx="99556">
                  <c:v>256.26041666666669</c:v>
                </c:pt>
                <c:pt idx="99557">
                  <c:v>256.26302083333331</c:v>
                </c:pt>
                <c:pt idx="99558">
                  <c:v>256.265625</c:v>
                </c:pt>
                <c:pt idx="99559">
                  <c:v>256.26822916666669</c:v>
                </c:pt>
                <c:pt idx="99560">
                  <c:v>256.27083333333331</c:v>
                </c:pt>
                <c:pt idx="99561">
                  <c:v>256.2734375</c:v>
                </c:pt>
                <c:pt idx="99562">
                  <c:v>256.27604166666669</c:v>
                </c:pt>
                <c:pt idx="99563">
                  <c:v>256.27864583333331</c:v>
                </c:pt>
                <c:pt idx="99564">
                  <c:v>256.28125</c:v>
                </c:pt>
                <c:pt idx="99565">
                  <c:v>256.28385416666669</c:v>
                </c:pt>
                <c:pt idx="99566">
                  <c:v>256.28645833333331</c:v>
                </c:pt>
                <c:pt idx="99567">
                  <c:v>256.2890625</c:v>
                </c:pt>
                <c:pt idx="99568">
                  <c:v>256.29166666666669</c:v>
                </c:pt>
                <c:pt idx="99569">
                  <c:v>256.29427083333331</c:v>
                </c:pt>
                <c:pt idx="99570">
                  <c:v>256.296875</c:v>
                </c:pt>
                <c:pt idx="99571">
                  <c:v>256.29947916666669</c:v>
                </c:pt>
                <c:pt idx="99572">
                  <c:v>256.30208333333331</c:v>
                </c:pt>
                <c:pt idx="99573">
                  <c:v>256.3046875</c:v>
                </c:pt>
                <c:pt idx="99574">
                  <c:v>256.30729166666669</c:v>
                </c:pt>
                <c:pt idx="99575">
                  <c:v>256.30989583333331</c:v>
                </c:pt>
                <c:pt idx="99576">
                  <c:v>256.3125</c:v>
                </c:pt>
                <c:pt idx="99577">
                  <c:v>256.31510416666669</c:v>
                </c:pt>
                <c:pt idx="99578">
                  <c:v>256.31770833333331</c:v>
                </c:pt>
                <c:pt idx="99579">
                  <c:v>256.3203125</c:v>
                </c:pt>
                <c:pt idx="99580">
                  <c:v>256.32291666666669</c:v>
                </c:pt>
                <c:pt idx="99581">
                  <c:v>256.32552083333331</c:v>
                </c:pt>
                <c:pt idx="99582">
                  <c:v>256.328125</c:v>
                </c:pt>
                <c:pt idx="99583">
                  <c:v>256.33072916666669</c:v>
                </c:pt>
                <c:pt idx="99584">
                  <c:v>256.33333333333331</c:v>
                </c:pt>
                <c:pt idx="99585">
                  <c:v>256.3359375</c:v>
                </c:pt>
                <c:pt idx="99586">
                  <c:v>256.33854166666669</c:v>
                </c:pt>
                <c:pt idx="99587">
                  <c:v>256.34114583333331</c:v>
                </c:pt>
                <c:pt idx="99588">
                  <c:v>256.34375</c:v>
                </c:pt>
                <c:pt idx="99589">
                  <c:v>256.34635416666669</c:v>
                </c:pt>
                <c:pt idx="99590">
                  <c:v>256.34895833333331</c:v>
                </c:pt>
                <c:pt idx="99591">
                  <c:v>256.3515625</c:v>
                </c:pt>
                <c:pt idx="99592">
                  <c:v>256.35416666666669</c:v>
                </c:pt>
                <c:pt idx="99593">
                  <c:v>256.35677083333331</c:v>
                </c:pt>
                <c:pt idx="99594">
                  <c:v>256.359375</c:v>
                </c:pt>
                <c:pt idx="99595">
                  <c:v>256.36197916666669</c:v>
                </c:pt>
                <c:pt idx="99596">
                  <c:v>256.36458333333331</c:v>
                </c:pt>
                <c:pt idx="99597">
                  <c:v>256.3671875</c:v>
                </c:pt>
                <c:pt idx="99598">
                  <c:v>256.36979166666669</c:v>
                </c:pt>
                <c:pt idx="99599">
                  <c:v>256.37239583333331</c:v>
                </c:pt>
                <c:pt idx="99600">
                  <c:v>256.375</c:v>
                </c:pt>
                <c:pt idx="99601">
                  <c:v>256.37760416666669</c:v>
                </c:pt>
                <c:pt idx="99602">
                  <c:v>256.38020833333331</c:v>
                </c:pt>
                <c:pt idx="99603">
                  <c:v>256.3828125</c:v>
                </c:pt>
                <c:pt idx="99604">
                  <c:v>256.38541666666669</c:v>
                </c:pt>
                <c:pt idx="99605">
                  <c:v>256.38802083333331</c:v>
                </c:pt>
                <c:pt idx="99606">
                  <c:v>256.390625</c:v>
                </c:pt>
                <c:pt idx="99607">
                  <c:v>256.39322916666669</c:v>
                </c:pt>
                <c:pt idx="99608">
                  <c:v>256.39583333333331</c:v>
                </c:pt>
                <c:pt idx="99609">
                  <c:v>256.3984375</c:v>
                </c:pt>
                <c:pt idx="99610">
                  <c:v>256.40104166666669</c:v>
                </c:pt>
                <c:pt idx="99611">
                  <c:v>256.40364583333331</c:v>
                </c:pt>
                <c:pt idx="99612">
                  <c:v>256.40625</c:v>
                </c:pt>
                <c:pt idx="99613">
                  <c:v>256.40885416666669</c:v>
                </c:pt>
                <c:pt idx="99614">
                  <c:v>256.41145833333331</c:v>
                </c:pt>
                <c:pt idx="99615">
                  <c:v>256.4140625</c:v>
                </c:pt>
                <c:pt idx="99616">
                  <c:v>256.41666666666669</c:v>
                </c:pt>
                <c:pt idx="99617">
                  <c:v>256.41927083333331</c:v>
                </c:pt>
                <c:pt idx="99618">
                  <c:v>256.421875</c:v>
                </c:pt>
                <c:pt idx="99619">
                  <c:v>256.42447916666669</c:v>
                </c:pt>
                <c:pt idx="99620">
                  <c:v>256.42708333333331</c:v>
                </c:pt>
                <c:pt idx="99621">
                  <c:v>256.4296875</c:v>
                </c:pt>
                <c:pt idx="99622">
                  <c:v>256.43229166666669</c:v>
                </c:pt>
                <c:pt idx="99623">
                  <c:v>256.43489583333331</c:v>
                </c:pt>
                <c:pt idx="99624">
                  <c:v>256.4375</c:v>
                </c:pt>
                <c:pt idx="99625">
                  <c:v>256.44010416666669</c:v>
                </c:pt>
                <c:pt idx="99626">
                  <c:v>256.44270833333331</c:v>
                </c:pt>
                <c:pt idx="99627">
                  <c:v>256.4453125</c:v>
                </c:pt>
                <c:pt idx="99628">
                  <c:v>256.44791666666669</c:v>
                </c:pt>
                <c:pt idx="99629">
                  <c:v>256.45052083333331</c:v>
                </c:pt>
                <c:pt idx="99630">
                  <c:v>256.453125</c:v>
                </c:pt>
                <c:pt idx="99631">
                  <c:v>256.45572916666669</c:v>
                </c:pt>
                <c:pt idx="99632">
                  <c:v>256.45833333333331</c:v>
                </c:pt>
                <c:pt idx="99633">
                  <c:v>256.4609375</c:v>
                </c:pt>
                <c:pt idx="99634">
                  <c:v>256.46354166666669</c:v>
                </c:pt>
                <c:pt idx="99635">
                  <c:v>256.46614583333331</c:v>
                </c:pt>
                <c:pt idx="99636">
                  <c:v>256.46875</c:v>
                </c:pt>
                <c:pt idx="99637">
                  <c:v>256.47135416666669</c:v>
                </c:pt>
                <c:pt idx="99638">
                  <c:v>256.47395833333331</c:v>
                </c:pt>
                <c:pt idx="99639">
                  <c:v>256.4765625</c:v>
                </c:pt>
                <c:pt idx="99640">
                  <c:v>256.47916666666669</c:v>
                </c:pt>
                <c:pt idx="99641">
                  <c:v>256.48177083333331</c:v>
                </c:pt>
                <c:pt idx="99642">
                  <c:v>256.484375</c:v>
                </c:pt>
                <c:pt idx="99643">
                  <c:v>256.48697916666669</c:v>
                </c:pt>
                <c:pt idx="99644">
                  <c:v>256.48958333333331</c:v>
                </c:pt>
                <c:pt idx="99645">
                  <c:v>256.4921875</c:v>
                </c:pt>
                <c:pt idx="99646">
                  <c:v>256.49479166666669</c:v>
                </c:pt>
                <c:pt idx="99647">
                  <c:v>256.49739583333331</c:v>
                </c:pt>
                <c:pt idx="99648">
                  <c:v>256.5</c:v>
                </c:pt>
                <c:pt idx="99649">
                  <c:v>256.50260416666669</c:v>
                </c:pt>
                <c:pt idx="99650">
                  <c:v>256.50520833333331</c:v>
                </c:pt>
                <c:pt idx="99651">
                  <c:v>256.5078125</c:v>
                </c:pt>
                <c:pt idx="99652">
                  <c:v>256.51041666666669</c:v>
                </c:pt>
                <c:pt idx="99653">
                  <c:v>256.51302083333331</c:v>
                </c:pt>
                <c:pt idx="99654">
                  <c:v>256.515625</c:v>
                </c:pt>
                <c:pt idx="99655">
                  <c:v>256.51822916666669</c:v>
                </c:pt>
                <c:pt idx="99656">
                  <c:v>256.52083333333331</c:v>
                </c:pt>
                <c:pt idx="99657">
                  <c:v>256.5234375</c:v>
                </c:pt>
                <c:pt idx="99658">
                  <c:v>256.52604166666669</c:v>
                </c:pt>
                <c:pt idx="99659">
                  <c:v>256.52864583333331</c:v>
                </c:pt>
                <c:pt idx="99660">
                  <c:v>256.53125</c:v>
                </c:pt>
                <c:pt idx="99661">
                  <c:v>256.53385416666669</c:v>
                </c:pt>
                <c:pt idx="99662">
                  <c:v>256.53645833333331</c:v>
                </c:pt>
                <c:pt idx="99663">
                  <c:v>256.5390625</c:v>
                </c:pt>
                <c:pt idx="99664">
                  <c:v>256.54166666666669</c:v>
                </c:pt>
                <c:pt idx="99665">
                  <c:v>256.54427083333331</c:v>
                </c:pt>
                <c:pt idx="99666">
                  <c:v>256.546875</c:v>
                </c:pt>
                <c:pt idx="99667">
                  <c:v>256.54947916666669</c:v>
                </c:pt>
                <c:pt idx="99668">
                  <c:v>256.55208333333331</c:v>
                </c:pt>
                <c:pt idx="99669">
                  <c:v>256.5546875</c:v>
                </c:pt>
                <c:pt idx="99670">
                  <c:v>256.55729166666669</c:v>
                </c:pt>
                <c:pt idx="99671">
                  <c:v>256.55989583333331</c:v>
                </c:pt>
                <c:pt idx="99672">
                  <c:v>256.5625</c:v>
                </c:pt>
                <c:pt idx="99673">
                  <c:v>256.56510416666669</c:v>
                </c:pt>
                <c:pt idx="99674">
                  <c:v>256.56770833333331</c:v>
                </c:pt>
                <c:pt idx="99675">
                  <c:v>256.5703125</c:v>
                </c:pt>
                <c:pt idx="99676">
                  <c:v>256.57291666666669</c:v>
                </c:pt>
                <c:pt idx="99677">
                  <c:v>256.57552083333331</c:v>
                </c:pt>
                <c:pt idx="99678">
                  <c:v>256.578125</c:v>
                </c:pt>
                <c:pt idx="99679">
                  <c:v>256.58072916666669</c:v>
                </c:pt>
                <c:pt idx="99680">
                  <c:v>256.58333333333331</c:v>
                </c:pt>
                <c:pt idx="99681">
                  <c:v>256.5859375</c:v>
                </c:pt>
                <c:pt idx="99682">
                  <c:v>256.58854166666669</c:v>
                </c:pt>
                <c:pt idx="99683">
                  <c:v>256.59114583333331</c:v>
                </c:pt>
                <c:pt idx="99684">
                  <c:v>256.59375</c:v>
                </c:pt>
                <c:pt idx="99685">
                  <c:v>256.59635416666669</c:v>
                </c:pt>
                <c:pt idx="99686">
                  <c:v>256.59895833333331</c:v>
                </c:pt>
                <c:pt idx="99687">
                  <c:v>256.6015625</c:v>
                </c:pt>
                <c:pt idx="99688">
                  <c:v>256.60416666666669</c:v>
                </c:pt>
                <c:pt idx="99689">
                  <c:v>256.60677083333331</c:v>
                </c:pt>
                <c:pt idx="99690">
                  <c:v>256.609375</c:v>
                </c:pt>
                <c:pt idx="99691">
                  <c:v>256.61197916666669</c:v>
                </c:pt>
                <c:pt idx="99692">
                  <c:v>256.61458333333331</c:v>
                </c:pt>
                <c:pt idx="99693">
                  <c:v>256.6171875</c:v>
                </c:pt>
                <c:pt idx="99694">
                  <c:v>256.61979166666669</c:v>
                </c:pt>
                <c:pt idx="99695">
                  <c:v>256.62239583333331</c:v>
                </c:pt>
                <c:pt idx="99696">
                  <c:v>256.625</c:v>
                </c:pt>
                <c:pt idx="99697">
                  <c:v>256.62760416666669</c:v>
                </c:pt>
                <c:pt idx="99698">
                  <c:v>256.63020833333331</c:v>
                </c:pt>
                <c:pt idx="99699">
                  <c:v>256.6328125</c:v>
                </c:pt>
                <c:pt idx="99700">
                  <c:v>256.63541666666669</c:v>
                </c:pt>
                <c:pt idx="99701">
                  <c:v>256.63802083333331</c:v>
                </c:pt>
                <c:pt idx="99702">
                  <c:v>256.640625</c:v>
                </c:pt>
                <c:pt idx="99703">
                  <c:v>256.64322916666669</c:v>
                </c:pt>
                <c:pt idx="99704">
                  <c:v>256.64583333333331</c:v>
                </c:pt>
                <c:pt idx="99705">
                  <c:v>256.6484375</c:v>
                </c:pt>
                <c:pt idx="99706">
                  <c:v>256.65104166666669</c:v>
                </c:pt>
                <c:pt idx="99707">
                  <c:v>256.65364583333331</c:v>
                </c:pt>
                <c:pt idx="99708">
                  <c:v>256.65625</c:v>
                </c:pt>
                <c:pt idx="99709">
                  <c:v>256.65885416666669</c:v>
                </c:pt>
                <c:pt idx="99710">
                  <c:v>256.66145833333331</c:v>
                </c:pt>
                <c:pt idx="99711">
                  <c:v>256.6640625</c:v>
                </c:pt>
                <c:pt idx="99712">
                  <c:v>256.66666666666669</c:v>
                </c:pt>
                <c:pt idx="99713">
                  <c:v>256.66927083333331</c:v>
                </c:pt>
                <c:pt idx="99714">
                  <c:v>256.671875</c:v>
                </c:pt>
                <c:pt idx="99715">
                  <c:v>256.67447916666669</c:v>
                </c:pt>
                <c:pt idx="99716">
                  <c:v>256.67708333333331</c:v>
                </c:pt>
                <c:pt idx="99717">
                  <c:v>256.6796875</c:v>
                </c:pt>
                <c:pt idx="99718">
                  <c:v>256.68229166666669</c:v>
                </c:pt>
                <c:pt idx="99719">
                  <c:v>256.68489583333331</c:v>
                </c:pt>
                <c:pt idx="99720">
                  <c:v>256.6875</c:v>
                </c:pt>
                <c:pt idx="99721">
                  <c:v>256.69010416666669</c:v>
                </c:pt>
                <c:pt idx="99722">
                  <c:v>256.69270833333331</c:v>
                </c:pt>
                <c:pt idx="99723">
                  <c:v>256.6953125</c:v>
                </c:pt>
                <c:pt idx="99724">
                  <c:v>256.69791666666669</c:v>
                </c:pt>
                <c:pt idx="99725">
                  <c:v>256.70052083333331</c:v>
                </c:pt>
                <c:pt idx="99726">
                  <c:v>256.703125</c:v>
                </c:pt>
                <c:pt idx="99727">
                  <c:v>256.70572916666669</c:v>
                </c:pt>
                <c:pt idx="99728">
                  <c:v>256.70833333333331</c:v>
                </c:pt>
                <c:pt idx="99729">
                  <c:v>256.7109375</c:v>
                </c:pt>
                <c:pt idx="99730">
                  <c:v>256.71354166666669</c:v>
                </c:pt>
                <c:pt idx="99731">
                  <c:v>256.71614583333331</c:v>
                </c:pt>
                <c:pt idx="99732">
                  <c:v>256.71875</c:v>
                </c:pt>
                <c:pt idx="99733">
                  <c:v>256.72135416666669</c:v>
                </c:pt>
                <c:pt idx="99734">
                  <c:v>256.72395833333331</c:v>
                </c:pt>
                <c:pt idx="99735">
                  <c:v>256.7265625</c:v>
                </c:pt>
                <c:pt idx="99736">
                  <c:v>256.72916666666669</c:v>
                </c:pt>
                <c:pt idx="99737">
                  <c:v>256.73177083333331</c:v>
                </c:pt>
                <c:pt idx="99738">
                  <c:v>256.734375</c:v>
                </c:pt>
                <c:pt idx="99739">
                  <c:v>256.73697916666669</c:v>
                </c:pt>
                <c:pt idx="99740">
                  <c:v>256.73958333333331</c:v>
                </c:pt>
                <c:pt idx="99741">
                  <c:v>256.7421875</c:v>
                </c:pt>
                <c:pt idx="99742">
                  <c:v>256.74479166666669</c:v>
                </c:pt>
                <c:pt idx="99743">
                  <c:v>256.74739583333331</c:v>
                </c:pt>
                <c:pt idx="99744">
                  <c:v>256.75</c:v>
                </c:pt>
                <c:pt idx="99745">
                  <c:v>256.75260416666669</c:v>
                </c:pt>
                <c:pt idx="99746">
                  <c:v>256.75520833333331</c:v>
                </c:pt>
                <c:pt idx="99747">
                  <c:v>256.7578125</c:v>
                </c:pt>
                <c:pt idx="99748">
                  <c:v>256.76041666666669</c:v>
                </c:pt>
                <c:pt idx="99749">
                  <c:v>256.76302083333331</c:v>
                </c:pt>
                <c:pt idx="99750">
                  <c:v>256.765625</c:v>
                </c:pt>
                <c:pt idx="99751">
                  <c:v>256.76822916666669</c:v>
                </c:pt>
                <c:pt idx="99752">
                  <c:v>256.77083333333331</c:v>
                </c:pt>
                <c:pt idx="99753">
                  <c:v>256.7734375</c:v>
                </c:pt>
                <c:pt idx="99754">
                  <c:v>256.77604166666669</c:v>
                </c:pt>
                <c:pt idx="99755">
                  <c:v>256.77864583333331</c:v>
                </c:pt>
                <c:pt idx="99756">
                  <c:v>256.78125</c:v>
                </c:pt>
                <c:pt idx="99757">
                  <c:v>256.78385416666669</c:v>
                </c:pt>
                <c:pt idx="99758">
                  <c:v>256.78645833333331</c:v>
                </c:pt>
                <c:pt idx="99759">
                  <c:v>256.7890625</c:v>
                </c:pt>
                <c:pt idx="99760">
                  <c:v>256.79166666666669</c:v>
                </c:pt>
                <c:pt idx="99761">
                  <c:v>256.79427083333331</c:v>
                </c:pt>
                <c:pt idx="99762">
                  <c:v>256.796875</c:v>
                </c:pt>
                <c:pt idx="99763">
                  <c:v>256.79947916666669</c:v>
                </c:pt>
                <c:pt idx="99764">
                  <c:v>256.80208333333331</c:v>
                </c:pt>
                <c:pt idx="99765">
                  <c:v>256.8046875</c:v>
                </c:pt>
                <c:pt idx="99766">
                  <c:v>256.80729166666669</c:v>
                </c:pt>
                <c:pt idx="99767">
                  <c:v>256.80989583333331</c:v>
                </c:pt>
                <c:pt idx="99768">
                  <c:v>256.8125</c:v>
                </c:pt>
                <c:pt idx="99769">
                  <c:v>256.81510416666669</c:v>
                </c:pt>
                <c:pt idx="99770">
                  <c:v>256.81770833333331</c:v>
                </c:pt>
                <c:pt idx="99771">
                  <c:v>256.8203125</c:v>
                </c:pt>
                <c:pt idx="99772">
                  <c:v>256.82291666666669</c:v>
                </c:pt>
                <c:pt idx="99773">
                  <c:v>256.82552083333331</c:v>
                </c:pt>
                <c:pt idx="99774">
                  <c:v>256.828125</c:v>
                </c:pt>
                <c:pt idx="99775">
                  <c:v>256.83072916666669</c:v>
                </c:pt>
                <c:pt idx="99776">
                  <c:v>256.83333333333331</c:v>
                </c:pt>
                <c:pt idx="99777">
                  <c:v>256.8359375</c:v>
                </c:pt>
                <c:pt idx="99778">
                  <c:v>256.83854166666669</c:v>
                </c:pt>
                <c:pt idx="99779">
                  <c:v>256.84114583333331</c:v>
                </c:pt>
                <c:pt idx="99780">
                  <c:v>256.84375</c:v>
                </c:pt>
                <c:pt idx="99781">
                  <c:v>256.84635416666669</c:v>
                </c:pt>
                <c:pt idx="99782">
                  <c:v>256.84895833333331</c:v>
                </c:pt>
                <c:pt idx="99783">
                  <c:v>256.8515625</c:v>
                </c:pt>
                <c:pt idx="99784">
                  <c:v>256.85416666666669</c:v>
                </c:pt>
                <c:pt idx="99785">
                  <c:v>256.85677083333331</c:v>
                </c:pt>
                <c:pt idx="99786">
                  <c:v>256.859375</c:v>
                </c:pt>
                <c:pt idx="99787">
                  <c:v>256.86197916666669</c:v>
                </c:pt>
                <c:pt idx="99788">
                  <c:v>256.86458333333331</c:v>
                </c:pt>
                <c:pt idx="99789">
                  <c:v>256.8671875</c:v>
                </c:pt>
                <c:pt idx="99790">
                  <c:v>256.86979166666669</c:v>
                </c:pt>
                <c:pt idx="99791">
                  <c:v>256.87239583333331</c:v>
                </c:pt>
                <c:pt idx="99792">
                  <c:v>256.875</c:v>
                </c:pt>
                <c:pt idx="99793">
                  <c:v>256.87760416666669</c:v>
                </c:pt>
                <c:pt idx="99794">
                  <c:v>256.88020833333331</c:v>
                </c:pt>
                <c:pt idx="99795">
                  <c:v>256.8828125</c:v>
                </c:pt>
                <c:pt idx="99796">
                  <c:v>256.88541666666669</c:v>
                </c:pt>
                <c:pt idx="99797">
                  <c:v>256.88802083333331</c:v>
                </c:pt>
                <c:pt idx="99798">
                  <c:v>256.890625</c:v>
                </c:pt>
                <c:pt idx="99799">
                  <c:v>256.89322916666669</c:v>
                </c:pt>
                <c:pt idx="99800">
                  <c:v>256.89583333333331</c:v>
                </c:pt>
                <c:pt idx="99801">
                  <c:v>256.8984375</c:v>
                </c:pt>
                <c:pt idx="99802">
                  <c:v>256.90104166666669</c:v>
                </c:pt>
                <c:pt idx="99803">
                  <c:v>256.90364583333331</c:v>
                </c:pt>
                <c:pt idx="99804">
                  <c:v>256.90625</c:v>
                </c:pt>
                <c:pt idx="99805">
                  <c:v>256.90885416666669</c:v>
                </c:pt>
                <c:pt idx="99806">
                  <c:v>256.91145833333331</c:v>
                </c:pt>
                <c:pt idx="99807">
                  <c:v>256.9140625</c:v>
                </c:pt>
                <c:pt idx="99808">
                  <c:v>256.91666666666669</c:v>
                </c:pt>
                <c:pt idx="99809">
                  <c:v>256.91927083333331</c:v>
                </c:pt>
                <c:pt idx="99810">
                  <c:v>256.921875</c:v>
                </c:pt>
                <c:pt idx="99811">
                  <c:v>256.92447916666669</c:v>
                </c:pt>
                <c:pt idx="99812">
                  <c:v>256.92708333333331</c:v>
                </c:pt>
                <c:pt idx="99813">
                  <c:v>256.9296875</c:v>
                </c:pt>
                <c:pt idx="99814">
                  <c:v>256.93229166666669</c:v>
                </c:pt>
                <c:pt idx="99815">
                  <c:v>256.93489583333331</c:v>
                </c:pt>
                <c:pt idx="99816">
                  <c:v>256.9375</c:v>
                </c:pt>
                <c:pt idx="99817">
                  <c:v>256.94010416666669</c:v>
                </c:pt>
                <c:pt idx="99818">
                  <c:v>256.94270833333331</c:v>
                </c:pt>
                <c:pt idx="99819">
                  <c:v>256.9453125</c:v>
                </c:pt>
                <c:pt idx="99820">
                  <c:v>256.94791666666669</c:v>
                </c:pt>
                <c:pt idx="99821">
                  <c:v>256.95052083333331</c:v>
                </c:pt>
                <c:pt idx="99822">
                  <c:v>256.953125</c:v>
                </c:pt>
                <c:pt idx="99823">
                  <c:v>256.95572916666669</c:v>
                </c:pt>
                <c:pt idx="99824">
                  <c:v>256.95833333333331</c:v>
                </c:pt>
                <c:pt idx="99825">
                  <c:v>256.9609375</c:v>
                </c:pt>
                <c:pt idx="99826">
                  <c:v>256.96354166666669</c:v>
                </c:pt>
                <c:pt idx="99827">
                  <c:v>256.96614583333331</c:v>
                </c:pt>
                <c:pt idx="99828">
                  <c:v>256.96875</c:v>
                </c:pt>
                <c:pt idx="99829">
                  <c:v>256.97135416666669</c:v>
                </c:pt>
                <c:pt idx="99830">
                  <c:v>256.97395833333331</c:v>
                </c:pt>
                <c:pt idx="99831">
                  <c:v>256.9765625</c:v>
                </c:pt>
                <c:pt idx="99832">
                  <c:v>256.97916666666669</c:v>
                </c:pt>
                <c:pt idx="99833">
                  <c:v>256.98177083333331</c:v>
                </c:pt>
                <c:pt idx="99834">
                  <c:v>256.984375</c:v>
                </c:pt>
                <c:pt idx="99835">
                  <c:v>256.98697916666669</c:v>
                </c:pt>
                <c:pt idx="99836">
                  <c:v>256.98958333333331</c:v>
                </c:pt>
                <c:pt idx="99837">
                  <c:v>256.9921875</c:v>
                </c:pt>
                <c:pt idx="99838">
                  <c:v>256.99479166666669</c:v>
                </c:pt>
                <c:pt idx="99839">
                  <c:v>256.99739583333331</c:v>
                </c:pt>
                <c:pt idx="99840">
                  <c:v>257</c:v>
                </c:pt>
                <c:pt idx="99841">
                  <c:v>257.00260416666669</c:v>
                </c:pt>
                <c:pt idx="99842">
                  <c:v>257.00520833333331</c:v>
                </c:pt>
                <c:pt idx="99843">
                  <c:v>257.0078125</c:v>
                </c:pt>
                <c:pt idx="99844">
                  <c:v>257.01041666666669</c:v>
                </c:pt>
                <c:pt idx="99845">
                  <c:v>257.01302083333331</c:v>
                </c:pt>
                <c:pt idx="99846">
                  <c:v>257.015625</c:v>
                </c:pt>
                <c:pt idx="99847">
                  <c:v>257.01822916666669</c:v>
                </c:pt>
                <c:pt idx="99848">
                  <c:v>257.02083333333331</c:v>
                </c:pt>
                <c:pt idx="99849">
                  <c:v>257.0234375</c:v>
                </c:pt>
                <c:pt idx="99850">
                  <c:v>257.02604166666669</c:v>
                </c:pt>
                <c:pt idx="99851">
                  <c:v>257.02864583333331</c:v>
                </c:pt>
                <c:pt idx="99852">
                  <c:v>257.03125</c:v>
                </c:pt>
                <c:pt idx="99853">
                  <c:v>257.03385416666669</c:v>
                </c:pt>
                <c:pt idx="99854">
                  <c:v>257.03645833333331</c:v>
                </c:pt>
                <c:pt idx="99855">
                  <c:v>257.0390625</c:v>
                </c:pt>
                <c:pt idx="99856">
                  <c:v>257.04166666666669</c:v>
                </c:pt>
                <c:pt idx="99857">
                  <c:v>257.04427083333331</c:v>
                </c:pt>
                <c:pt idx="99858">
                  <c:v>257.046875</c:v>
                </c:pt>
                <c:pt idx="99859">
                  <c:v>257.04947916666669</c:v>
                </c:pt>
                <c:pt idx="99860">
                  <c:v>257.05208333333331</c:v>
                </c:pt>
                <c:pt idx="99861">
                  <c:v>257.0546875</c:v>
                </c:pt>
                <c:pt idx="99862">
                  <c:v>257.05729166666669</c:v>
                </c:pt>
                <c:pt idx="99863">
                  <c:v>257.05989583333331</c:v>
                </c:pt>
                <c:pt idx="99864">
                  <c:v>257.0625</c:v>
                </c:pt>
                <c:pt idx="99865">
                  <c:v>257.06510416666669</c:v>
                </c:pt>
                <c:pt idx="99866">
                  <c:v>257.06770833333331</c:v>
                </c:pt>
                <c:pt idx="99867">
                  <c:v>257.0703125</c:v>
                </c:pt>
                <c:pt idx="99868">
                  <c:v>257.07291666666669</c:v>
                </c:pt>
                <c:pt idx="99869">
                  <c:v>257.07552083333331</c:v>
                </c:pt>
                <c:pt idx="99870">
                  <c:v>257.078125</c:v>
                </c:pt>
                <c:pt idx="99871">
                  <c:v>257.08072916666669</c:v>
                </c:pt>
                <c:pt idx="99872">
                  <c:v>257.08333333333331</c:v>
                </c:pt>
                <c:pt idx="99873">
                  <c:v>257.0859375</c:v>
                </c:pt>
                <c:pt idx="99874">
                  <c:v>257.08854166666669</c:v>
                </c:pt>
                <c:pt idx="99875">
                  <c:v>257.09114583333331</c:v>
                </c:pt>
                <c:pt idx="99876">
                  <c:v>257.09375</c:v>
                </c:pt>
                <c:pt idx="99877">
                  <c:v>257.09635416666669</c:v>
                </c:pt>
                <c:pt idx="99878">
                  <c:v>257.09895833333331</c:v>
                </c:pt>
                <c:pt idx="99879">
                  <c:v>257.1015625</c:v>
                </c:pt>
                <c:pt idx="99880">
                  <c:v>257.10416666666669</c:v>
                </c:pt>
                <c:pt idx="99881">
                  <c:v>257.10677083333331</c:v>
                </c:pt>
                <c:pt idx="99882">
                  <c:v>257.109375</c:v>
                </c:pt>
                <c:pt idx="99883">
                  <c:v>257.11197916666669</c:v>
                </c:pt>
                <c:pt idx="99884">
                  <c:v>257.11458333333331</c:v>
                </c:pt>
                <c:pt idx="99885">
                  <c:v>257.1171875</c:v>
                </c:pt>
                <c:pt idx="99886">
                  <c:v>257.11979166666669</c:v>
                </c:pt>
                <c:pt idx="99887">
                  <c:v>257.12239583333331</c:v>
                </c:pt>
                <c:pt idx="99888">
                  <c:v>257.125</c:v>
                </c:pt>
                <c:pt idx="99889">
                  <c:v>257.12760416666669</c:v>
                </c:pt>
                <c:pt idx="99890">
                  <c:v>257.13020833333331</c:v>
                </c:pt>
                <c:pt idx="99891">
                  <c:v>257.1328125</c:v>
                </c:pt>
                <c:pt idx="99892">
                  <c:v>257.13541666666669</c:v>
                </c:pt>
                <c:pt idx="99893">
                  <c:v>257.13802083333331</c:v>
                </c:pt>
                <c:pt idx="99894">
                  <c:v>257.140625</c:v>
                </c:pt>
                <c:pt idx="99895">
                  <c:v>257.14322916666669</c:v>
                </c:pt>
                <c:pt idx="99896">
                  <c:v>257.14583333333331</c:v>
                </c:pt>
                <c:pt idx="99897">
                  <c:v>257.1484375</c:v>
                </c:pt>
                <c:pt idx="99898">
                  <c:v>257.15104166666669</c:v>
                </c:pt>
                <c:pt idx="99899">
                  <c:v>257.15364583333331</c:v>
                </c:pt>
                <c:pt idx="99900">
                  <c:v>257.15625</c:v>
                </c:pt>
                <c:pt idx="99901">
                  <c:v>257.15885416666669</c:v>
                </c:pt>
                <c:pt idx="99902">
                  <c:v>257.16145833333331</c:v>
                </c:pt>
                <c:pt idx="99903">
                  <c:v>257.1640625</c:v>
                </c:pt>
                <c:pt idx="99904">
                  <c:v>257.16666666666669</c:v>
                </c:pt>
                <c:pt idx="99905">
                  <c:v>257.16927083333331</c:v>
                </c:pt>
                <c:pt idx="99906">
                  <c:v>257.171875</c:v>
                </c:pt>
                <c:pt idx="99907">
                  <c:v>257.17447916666669</c:v>
                </c:pt>
                <c:pt idx="99908">
                  <c:v>257.17708333333331</c:v>
                </c:pt>
                <c:pt idx="99909">
                  <c:v>257.1796875</c:v>
                </c:pt>
                <c:pt idx="99910">
                  <c:v>257.18229166666669</c:v>
                </c:pt>
                <c:pt idx="99911">
                  <c:v>257.18489583333331</c:v>
                </c:pt>
                <c:pt idx="99912">
                  <c:v>257.1875</c:v>
                </c:pt>
                <c:pt idx="99913">
                  <c:v>257.19010416666669</c:v>
                </c:pt>
                <c:pt idx="99914">
                  <c:v>257.19270833333331</c:v>
                </c:pt>
                <c:pt idx="99915">
                  <c:v>257.1953125</c:v>
                </c:pt>
                <c:pt idx="99916">
                  <c:v>257.19791666666669</c:v>
                </c:pt>
                <c:pt idx="99917">
                  <c:v>257.20052083333331</c:v>
                </c:pt>
                <c:pt idx="99918">
                  <c:v>257.203125</c:v>
                </c:pt>
                <c:pt idx="99919">
                  <c:v>257.20572916666669</c:v>
                </c:pt>
                <c:pt idx="99920">
                  <c:v>257.20833333333331</c:v>
                </c:pt>
                <c:pt idx="99921">
                  <c:v>257.2109375</c:v>
                </c:pt>
                <c:pt idx="99922">
                  <c:v>257.21354166666669</c:v>
                </c:pt>
                <c:pt idx="99923">
                  <c:v>257.21614583333331</c:v>
                </c:pt>
                <c:pt idx="99924">
                  <c:v>257.21875</c:v>
                </c:pt>
                <c:pt idx="99925">
                  <c:v>257.22135416666669</c:v>
                </c:pt>
                <c:pt idx="99926">
                  <c:v>257.22395833333331</c:v>
                </c:pt>
                <c:pt idx="99927">
                  <c:v>257.2265625</c:v>
                </c:pt>
                <c:pt idx="99928">
                  <c:v>257.22916666666669</c:v>
                </c:pt>
                <c:pt idx="99929">
                  <c:v>257.23177083333331</c:v>
                </c:pt>
                <c:pt idx="99930">
                  <c:v>257.234375</c:v>
                </c:pt>
                <c:pt idx="99931">
                  <c:v>257.23697916666669</c:v>
                </c:pt>
                <c:pt idx="99932">
                  <c:v>257.23958333333331</c:v>
                </c:pt>
                <c:pt idx="99933">
                  <c:v>257.2421875</c:v>
                </c:pt>
                <c:pt idx="99934">
                  <c:v>257.24479166666669</c:v>
                </c:pt>
                <c:pt idx="99935">
                  <c:v>257.24739583333331</c:v>
                </c:pt>
                <c:pt idx="99936">
                  <c:v>257.25</c:v>
                </c:pt>
                <c:pt idx="99937">
                  <c:v>257.25260416666669</c:v>
                </c:pt>
                <c:pt idx="99938">
                  <c:v>257.25520833333331</c:v>
                </c:pt>
                <c:pt idx="99939">
                  <c:v>257.2578125</c:v>
                </c:pt>
                <c:pt idx="99940">
                  <c:v>257.26041666666669</c:v>
                </c:pt>
                <c:pt idx="99941">
                  <c:v>257.26302083333331</c:v>
                </c:pt>
                <c:pt idx="99942">
                  <c:v>257.265625</c:v>
                </c:pt>
                <c:pt idx="99943">
                  <c:v>257.26822916666669</c:v>
                </c:pt>
                <c:pt idx="99944">
                  <c:v>257.27083333333331</c:v>
                </c:pt>
                <c:pt idx="99945">
                  <c:v>257.2734375</c:v>
                </c:pt>
                <c:pt idx="99946">
                  <c:v>257.27604166666669</c:v>
                </c:pt>
                <c:pt idx="99947">
                  <c:v>257.27864583333331</c:v>
                </c:pt>
                <c:pt idx="99948">
                  <c:v>257.28125</c:v>
                </c:pt>
                <c:pt idx="99949">
                  <c:v>257.28385416666669</c:v>
                </c:pt>
                <c:pt idx="99950">
                  <c:v>257.28645833333331</c:v>
                </c:pt>
                <c:pt idx="99951">
                  <c:v>257.2890625</c:v>
                </c:pt>
                <c:pt idx="99952">
                  <c:v>257.29166666666669</c:v>
                </c:pt>
                <c:pt idx="99953">
                  <c:v>257.29427083333331</c:v>
                </c:pt>
                <c:pt idx="99954">
                  <c:v>257.296875</c:v>
                </c:pt>
                <c:pt idx="99955">
                  <c:v>257.29947916666669</c:v>
                </c:pt>
                <c:pt idx="99956">
                  <c:v>257.30208333333331</c:v>
                </c:pt>
                <c:pt idx="99957">
                  <c:v>257.3046875</c:v>
                </c:pt>
                <c:pt idx="99958">
                  <c:v>257.30729166666669</c:v>
                </c:pt>
                <c:pt idx="99959">
                  <c:v>257.30989583333331</c:v>
                </c:pt>
                <c:pt idx="99960">
                  <c:v>257.3125</c:v>
                </c:pt>
                <c:pt idx="99961">
                  <c:v>257.31510416666669</c:v>
                </c:pt>
                <c:pt idx="99962">
                  <c:v>257.31770833333331</c:v>
                </c:pt>
                <c:pt idx="99963">
                  <c:v>257.3203125</c:v>
                </c:pt>
                <c:pt idx="99964">
                  <c:v>257.32291666666669</c:v>
                </c:pt>
                <c:pt idx="99965">
                  <c:v>257.32552083333331</c:v>
                </c:pt>
                <c:pt idx="99966">
                  <c:v>257.328125</c:v>
                </c:pt>
                <c:pt idx="99967">
                  <c:v>257.33072916666669</c:v>
                </c:pt>
                <c:pt idx="99968">
                  <c:v>257.33333333333331</c:v>
                </c:pt>
                <c:pt idx="99969">
                  <c:v>257.3359375</c:v>
                </c:pt>
                <c:pt idx="99970">
                  <c:v>257.33854166666669</c:v>
                </c:pt>
                <c:pt idx="99971">
                  <c:v>257.34114583333331</c:v>
                </c:pt>
                <c:pt idx="99972">
                  <c:v>257.34375</c:v>
                </c:pt>
                <c:pt idx="99973">
                  <c:v>257.34635416666669</c:v>
                </c:pt>
                <c:pt idx="99974">
                  <c:v>257.34895833333331</c:v>
                </c:pt>
                <c:pt idx="99975">
                  <c:v>257.3515625</c:v>
                </c:pt>
                <c:pt idx="99976">
                  <c:v>257.35416666666669</c:v>
                </c:pt>
                <c:pt idx="99977">
                  <c:v>257.35677083333331</c:v>
                </c:pt>
                <c:pt idx="99978">
                  <c:v>257.359375</c:v>
                </c:pt>
                <c:pt idx="99979">
                  <c:v>257.36197916666669</c:v>
                </c:pt>
                <c:pt idx="99980">
                  <c:v>257.36458333333331</c:v>
                </c:pt>
                <c:pt idx="99981">
                  <c:v>257.3671875</c:v>
                </c:pt>
                <c:pt idx="99982">
                  <c:v>257.36979166666669</c:v>
                </c:pt>
                <c:pt idx="99983">
                  <c:v>257.37239583333331</c:v>
                </c:pt>
                <c:pt idx="99984">
                  <c:v>257.375</c:v>
                </c:pt>
                <c:pt idx="99985">
                  <c:v>257.37760416666669</c:v>
                </c:pt>
                <c:pt idx="99986">
                  <c:v>257.38020833333331</c:v>
                </c:pt>
                <c:pt idx="99987">
                  <c:v>257.3828125</c:v>
                </c:pt>
                <c:pt idx="99988">
                  <c:v>257.38541666666669</c:v>
                </c:pt>
                <c:pt idx="99989">
                  <c:v>257.38802083333331</c:v>
                </c:pt>
                <c:pt idx="99990">
                  <c:v>257.390625</c:v>
                </c:pt>
                <c:pt idx="99991">
                  <c:v>257.39322916666669</c:v>
                </c:pt>
                <c:pt idx="99992">
                  <c:v>257.39583333333331</c:v>
                </c:pt>
                <c:pt idx="99993">
                  <c:v>257.3984375</c:v>
                </c:pt>
                <c:pt idx="99994">
                  <c:v>257.40104166666669</c:v>
                </c:pt>
                <c:pt idx="99995">
                  <c:v>257.40364583333331</c:v>
                </c:pt>
                <c:pt idx="99996">
                  <c:v>257.40625</c:v>
                </c:pt>
                <c:pt idx="99997">
                  <c:v>257.40885416666669</c:v>
                </c:pt>
                <c:pt idx="99998">
                  <c:v>257.41145833333331</c:v>
                </c:pt>
                <c:pt idx="99999">
                  <c:v>257.4140625</c:v>
                </c:pt>
                <c:pt idx="100000">
                  <c:v>257.41666666666669</c:v>
                </c:pt>
                <c:pt idx="100001">
                  <c:v>257.41927083333331</c:v>
                </c:pt>
                <c:pt idx="100002">
                  <c:v>257.421875</c:v>
                </c:pt>
                <c:pt idx="100003">
                  <c:v>257.42447916666669</c:v>
                </c:pt>
                <c:pt idx="100004">
                  <c:v>257.42708333333331</c:v>
                </c:pt>
                <c:pt idx="100005">
                  <c:v>257.4296875</c:v>
                </c:pt>
                <c:pt idx="100006">
                  <c:v>257.43229166666669</c:v>
                </c:pt>
                <c:pt idx="100007">
                  <c:v>257.43489583333331</c:v>
                </c:pt>
                <c:pt idx="100008">
                  <c:v>257.4375</c:v>
                </c:pt>
                <c:pt idx="100009">
                  <c:v>257.44010416666669</c:v>
                </c:pt>
                <c:pt idx="100010">
                  <c:v>257.44270833333331</c:v>
                </c:pt>
                <c:pt idx="100011">
                  <c:v>257.4453125</c:v>
                </c:pt>
                <c:pt idx="100012">
                  <c:v>257.44791666666669</c:v>
                </c:pt>
                <c:pt idx="100013">
                  <c:v>257.45052083333331</c:v>
                </c:pt>
                <c:pt idx="100014">
                  <c:v>257.453125</c:v>
                </c:pt>
                <c:pt idx="100015">
                  <c:v>257.45572916666669</c:v>
                </c:pt>
                <c:pt idx="100016">
                  <c:v>257.45833333333331</c:v>
                </c:pt>
                <c:pt idx="100017">
                  <c:v>257.4609375</c:v>
                </c:pt>
                <c:pt idx="100018">
                  <c:v>257.46354166666669</c:v>
                </c:pt>
                <c:pt idx="100019">
                  <c:v>257.46614583333331</c:v>
                </c:pt>
                <c:pt idx="100020">
                  <c:v>257.46875</c:v>
                </c:pt>
                <c:pt idx="100021">
                  <c:v>257.47135416666669</c:v>
                </c:pt>
                <c:pt idx="100022">
                  <c:v>257.47395833333331</c:v>
                </c:pt>
                <c:pt idx="100023">
                  <c:v>257.4765625</c:v>
                </c:pt>
                <c:pt idx="100024">
                  <c:v>257.47916666666669</c:v>
                </c:pt>
                <c:pt idx="100025">
                  <c:v>257.48177083333331</c:v>
                </c:pt>
                <c:pt idx="100026">
                  <c:v>257.484375</c:v>
                </c:pt>
                <c:pt idx="100027">
                  <c:v>257.48697916666669</c:v>
                </c:pt>
                <c:pt idx="100028">
                  <c:v>257.48958333333331</c:v>
                </c:pt>
                <c:pt idx="100029">
                  <c:v>257.4921875</c:v>
                </c:pt>
                <c:pt idx="100030">
                  <c:v>257.49479166666669</c:v>
                </c:pt>
                <c:pt idx="100031">
                  <c:v>257.49739583333331</c:v>
                </c:pt>
                <c:pt idx="100032">
                  <c:v>257.5</c:v>
                </c:pt>
                <c:pt idx="100033">
                  <c:v>257.50260416666669</c:v>
                </c:pt>
                <c:pt idx="100034">
                  <c:v>257.50520833333331</c:v>
                </c:pt>
                <c:pt idx="100035">
                  <c:v>257.5078125</c:v>
                </c:pt>
                <c:pt idx="100036">
                  <c:v>257.51041666666669</c:v>
                </c:pt>
                <c:pt idx="100037">
                  <c:v>257.51302083333331</c:v>
                </c:pt>
                <c:pt idx="100038">
                  <c:v>257.515625</c:v>
                </c:pt>
                <c:pt idx="100039">
                  <c:v>257.51822916666669</c:v>
                </c:pt>
                <c:pt idx="100040">
                  <c:v>257.52083333333331</c:v>
                </c:pt>
                <c:pt idx="100041">
                  <c:v>257.5234375</c:v>
                </c:pt>
                <c:pt idx="100042">
                  <c:v>257.52604166666669</c:v>
                </c:pt>
                <c:pt idx="100043">
                  <c:v>257.52864583333331</c:v>
                </c:pt>
                <c:pt idx="100044">
                  <c:v>257.53125</c:v>
                </c:pt>
                <c:pt idx="100045">
                  <c:v>257.53385416666669</c:v>
                </c:pt>
                <c:pt idx="100046">
                  <c:v>257.53645833333331</c:v>
                </c:pt>
                <c:pt idx="100047">
                  <c:v>257.5390625</c:v>
                </c:pt>
                <c:pt idx="100048">
                  <c:v>257.54166666666669</c:v>
                </c:pt>
                <c:pt idx="100049">
                  <c:v>257.54427083333331</c:v>
                </c:pt>
                <c:pt idx="100050">
                  <c:v>257.546875</c:v>
                </c:pt>
                <c:pt idx="100051">
                  <c:v>257.54947916666669</c:v>
                </c:pt>
                <c:pt idx="100052">
                  <c:v>257.55208333333331</c:v>
                </c:pt>
                <c:pt idx="100053">
                  <c:v>257.5546875</c:v>
                </c:pt>
                <c:pt idx="100054">
                  <c:v>257.55729166666669</c:v>
                </c:pt>
                <c:pt idx="100055">
                  <c:v>257.55989583333331</c:v>
                </c:pt>
                <c:pt idx="100056">
                  <c:v>257.5625</c:v>
                </c:pt>
                <c:pt idx="100057">
                  <c:v>257.56510416666669</c:v>
                </c:pt>
                <c:pt idx="100058">
                  <c:v>257.56770833333331</c:v>
                </c:pt>
                <c:pt idx="100059">
                  <c:v>257.5703125</c:v>
                </c:pt>
                <c:pt idx="100060">
                  <c:v>257.57291666666669</c:v>
                </c:pt>
                <c:pt idx="100061">
                  <c:v>257.57552083333331</c:v>
                </c:pt>
                <c:pt idx="100062">
                  <c:v>257.578125</c:v>
                </c:pt>
                <c:pt idx="100063">
                  <c:v>257.58072916666669</c:v>
                </c:pt>
                <c:pt idx="100064">
                  <c:v>257.58333333333331</c:v>
                </c:pt>
                <c:pt idx="100065">
                  <c:v>257.5859375</c:v>
                </c:pt>
                <c:pt idx="100066">
                  <c:v>257.58854166666669</c:v>
                </c:pt>
                <c:pt idx="100067">
                  <c:v>257.59114583333331</c:v>
                </c:pt>
                <c:pt idx="100068">
                  <c:v>257.59375</c:v>
                </c:pt>
                <c:pt idx="100069">
                  <c:v>257.59635416666669</c:v>
                </c:pt>
                <c:pt idx="100070">
                  <c:v>257.59895833333331</c:v>
                </c:pt>
                <c:pt idx="100071">
                  <c:v>257.6015625</c:v>
                </c:pt>
                <c:pt idx="100072">
                  <c:v>257.60416666666669</c:v>
                </c:pt>
                <c:pt idx="100073">
                  <c:v>257.60677083333331</c:v>
                </c:pt>
                <c:pt idx="100074">
                  <c:v>257.609375</c:v>
                </c:pt>
                <c:pt idx="100075">
                  <c:v>257.61197916666669</c:v>
                </c:pt>
                <c:pt idx="100076">
                  <c:v>257.61458333333331</c:v>
                </c:pt>
                <c:pt idx="100077">
                  <c:v>257.6171875</c:v>
                </c:pt>
                <c:pt idx="100078">
                  <c:v>257.61979166666669</c:v>
                </c:pt>
                <c:pt idx="100079">
                  <c:v>257.62239583333331</c:v>
                </c:pt>
                <c:pt idx="100080">
                  <c:v>257.625</c:v>
                </c:pt>
                <c:pt idx="100081">
                  <c:v>257.62760416666669</c:v>
                </c:pt>
                <c:pt idx="100082">
                  <c:v>257.63020833333331</c:v>
                </c:pt>
                <c:pt idx="100083">
                  <c:v>257.6328125</c:v>
                </c:pt>
                <c:pt idx="100084">
                  <c:v>257.63541666666669</c:v>
                </c:pt>
                <c:pt idx="100085">
                  <c:v>257.63802083333331</c:v>
                </c:pt>
                <c:pt idx="100086">
                  <c:v>257.640625</c:v>
                </c:pt>
                <c:pt idx="100087">
                  <c:v>257.64322916666669</c:v>
                </c:pt>
                <c:pt idx="100088">
                  <c:v>257.64583333333331</c:v>
                </c:pt>
                <c:pt idx="100089">
                  <c:v>257.6484375</c:v>
                </c:pt>
                <c:pt idx="100090">
                  <c:v>257.65104166666669</c:v>
                </c:pt>
                <c:pt idx="100091">
                  <c:v>257.65364583333331</c:v>
                </c:pt>
                <c:pt idx="100092">
                  <c:v>257.65625</c:v>
                </c:pt>
                <c:pt idx="100093">
                  <c:v>257.65885416666669</c:v>
                </c:pt>
                <c:pt idx="100094">
                  <c:v>257.66145833333331</c:v>
                </c:pt>
                <c:pt idx="100095">
                  <c:v>257.6640625</c:v>
                </c:pt>
                <c:pt idx="100096">
                  <c:v>257.66666666666669</c:v>
                </c:pt>
                <c:pt idx="100097">
                  <c:v>257.66927083333331</c:v>
                </c:pt>
                <c:pt idx="100098">
                  <c:v>257.671875</c:v>
                </c:pt>
                <c:pt idx="100099">
                  <c:v>257.67447916666669</c:v>
                </c:pt>
                <c:pt idx="100100">
                  <c:v>257.67708333333331</c:v>
                </c:pt>
                <c:pt idx="100101">
                  <c:v>257.6796875</c:v>
                </c:pt>
                <c:pt idx="100102">
                  <c:v>257.68229166666669</c:v>
                </c:pt>
                <c:pt idx="100103">
                  <c:v>257.68489583333331</c:v>
                </c:pt>
                <c:pt idx="100104">
                  <c:v>257.6875</c:v>
                </c:pt>
                <c:pt idx="100105">
                  <c:v>257.69010416666669</c:v>
                </c:pt>
                <c:pt idx="100106">
                  <c:v>257.69270833333331</c:v>
                </c:pt>
                <c:pt idx="100107">
                  <c:v>257.6953125</c:v>
                </c:pt>
                <c:pt idx="100108">
                  <c:v>257.69791666666669</c:v>
                </c:pt>
                <c:pt idx="100109">
                  <c:v>257.70052083333331</c:v>
                </c:pt>
                <c:pt idx="100110">
                  <c:v>257.703125</c:v>
                </c:pt>
                <c:pt idx="100111">
                  <c:v>257.70572916666669</c:v>
                </c:pt>
                <c:pt idx="100112">
                  <c:v>257.70833333333331</c:v>
                </c:pt>
                <c:pt idx="100113">
                  <c:v>257.7109375</c:v>
                </c:pt>
                <c:pt idx="100114">
                  <c:v>257.71354166666669</c:v>
                </c:pt>
                <c:pt idx="100115">
                  <c:v>257.71614583333331</c:v>
                </c:pt>
                <c:pt idx="100116">
                  <c:v>257.71875</c:v>
                </c:pt>
                <c:pt idx="100117">
                  <c:v>257.72135416666669</c:v>
                </c:pt>
                <c:pt idx="100118">
                  <c:v>257.72395833333331</c:v>
                </c:pt>
                <c:pt idx="100119">
                  <c:v>257.7265625</c:v>
                </c:pt>
                <c:pt idx="100120">
                  <c:v>257.72916666666669</c:v>
                </c:pt>
                <c:pt idx="100121">
                  <c:v>257.73177083333331</c:v>
                </c:pt>
                <c:pt idx="100122">
                  <c:v>257.734375</c:v>
                </c:pt>
                <c:pt idx="100123">
                  <c:v>257.73697916666669</c:v>
                </c:pt>
                <c:pt idx="100124">
                  <c:v>257.73958333333331</c:v>
                </c:pt>
                <c:pt idx="100125">
                  <c:v>257.7421875</c:v>
                </c:pt>
                <c:pt idx="100126">
                  <c:v>257.74479166666669</c:v>
                </c:pt>
                <c:pt idx="100127">
                  <c:v>257.74739583333331</c:v>
                </c:pt>
                <c:pt idx="100128">
                  <c:v>257.75</c:v>
                </c:pt>
                <c:pt idx="100129">
                  <c:v>257.75260416666669</c:v>
                </c:pt>
                <c:pt idx="100130">
                  <c:v>257.75520833333331</c:v>
                </c:pt>
                <c:pt idx="100131">
                  <c:v>257.7578125</c:v>
                </c:pt>
                <c:pt idx="100132">
                  <c:v>257.76041666666669</c:v>
                </c:pt>
                <c:pt idx="100133">
                  <c:v>257.76302083333331</c:v>
                </c:pt>
                <c:pt idx="100134">
                  <c:v>257.765625</c:v>
                </c:pt>
                <c:pt idx="100135">
                  <c:v>257.76822916666669</c:v>
                </c:pt>
                <c:pt idx="100136">
                  <c:v>257.77083333333331</c:v>
                </c:pt>
                <c:pt idx="100137">
                  <c:v>257.7734375</c:v>
                </c:pt>
                <c:pt idx="100138">
                  <c:v>257.77604166666669</c:v>
                </c:pt>
                <c:pt idx="100139">
                  <c:v>257.77864583333331</c:v>
                </c:pt>
                <c:pt idx="100140">
                  <c:v>257.78125</c:v>
                </c:pt>
                <c:pt idx="100141">
                  <c:v>257.78385416666669</c:v>
                </c:pt>
                <c:pt idx="100142">
                  <c:v>257.78645833333331</c:v>
                </c:pt>
                <c:pt idx="100143">
                  <c:v>257.7890625</c:v>
                </c:pt>
                <c:pt idx="100144">
                  <c:v>257.79166666666669</c:v>
                </c:pt>
                <c:pt idx="100145">
                  <c:v>257.79427083333331</c:v>
                </c:pt>
                <c:pt idx="100146">
                  <c:v>257.796875</c:v>
                </c:pt>
                <c:pt idx="100147">
                  <c:v>257.79947916666669</c:v>
                </c:pt>
                <c:pt idx="100148">
                  <c:v>257.80208333333331</c:v>
                </c:pt>
                <c:pt idx="100149">
                  <c:v>257.8046875</c:v>
                </c:pt>
                <c:pt idx="100150">
                  <c:v>257.80729166666669</c:v>
                </c:pt>
                <c:pt idx="100151">
                  <c:v>257.80989583333331</c:v>
                </c:pt>
                <c:pt idx="100152">
                  <c:v>257.8125</c:v>
                </c:pt>
                <c:pt idx="100153">
                  <c:v>257.81510416666669</c:v>
                </c:pt>
                <c:pt idx="100154">
                  <c:v>257.81770833333331</c:v>
                </c:pt>
                <c:pt idx="100155">
                  <c:v>257.8203125</c:v>
                </c:pt>
                <c:pt idx="100156">
                  <c:v>257.82291666666669</c:v>
                </c:pt>
                <c:pt idx="100157">
                  <c:v>257.82552083333331</c:v>
                </c:pt>
                <c:pt idx="100158">
                  <c:v>257.828125</c:v>
                </c:pt>
                <c:pt idx="100159">
                  <c:v>257.83072916666669</c:v>
                </c:pt>
                <c:pt idx="100160">
                  <c:v>257.83333333333331</c:v>
                </c:pt>
                <c:pt idx="100161">
                  <c:v>257.8359375</c:v>
                </c:pt>
                <c:pt idx="100162">
                  <c:v>257.83854166666669</c:v>
                </c:pt>
                <c:pt idx="100163">
                  <c:v>257.84114583333331</c:v>
                </c:pt>
                <c:pt idx="100164">
                  <c:v>257.84375</c:v>
                </c:pt>
                <c:pt idx="100165">
                  <c:v>257.84635416666669</c:v>
                </c:pt>
                <c:pt idx="100166">
                  <c:v>257.84895833333331</c:v>
                </c:pt>
                <c:pt idx="100167">
                  <c:v>257.8515625</c:v>
                </c:pt>
                <c:pt idx="100168">
                  <c:v>257.85416666666669</c:v>
                </c:pt>
                <c:pt idx="100169">
                  <c:v>257.85677083333331</c:v>
                </c:pt>
                <c:pt idx="100170">
                  <c:v>257.859375</c:v>
                </c:pt>
                <c:pt idx="100171">
                  <c:v>257.86197916666669</c:v>
                </c:pt>
                <c:pt idx="100172">
                  <c:v>257.86458333333331</c:v>
                </c:pt>
                <c:pt idx="100173">
                  <c:v>257.8671875</c:v>
                </c:pt>
                <c:pt idx="100174">
                  <c:v>257.86979166666669</c:v>
                </c:pt>
                <c:pt idx="100175">
                  <c:v>257.87239583333331</c:v>
                </c:pt>
                <c:pt idx="100176">
                  <c:v>257.875</c:v>
                </c:pt>
                <c:pt idx="100177">
                  <c:v>257.87760416666669</c:v>
                </c:pt>
                <c:pt idx="100178">
                  <c:v>257.88020833333331</c:v>
                </c:pt>
                <c:pt idx="100179">
                  <c:v>257.8828125</c:v>
                </c:pt>
                <c:pt idx="100180">
                  <c:v>257.88541666666669</c:v>
                </c:pt>
                <c:pt idx="100181">
                  <c:v>257.88802083333331</c:v>
                </c:pt>
                <c:pt idx="100182">
                  <c:v>257.890625</c:v>
                </c:pt>
                <c:pt idx="100183">
                  <c:v>257.89322916666669</c:v>
                </c:pt>
                <c:pt idx="100184">
                  <c:v>257.89583333333331</c:v>
                </c:pt>
                <c:pt idx="100185">
                  <c:v>257.8984375</c:v>
                </c:pt>
                <c:pt idx="100186">
                  <c:v>257.90104166666669</c:v>
                </c:pt>
                <c:pt idx="100187">
                  <c:v>257.90364583333331</c:v>
                </c:pt>
                <c:pt idx="100188">
                  <c:v>257.90625</c:v>
                </c:pt>
                <c:pt idx="100189">
                  <c:v>257.90885416666669</c:v>
                </c:pt>
                <c:pt idx="100190">
                  <c:v>257.91145833333331</c:v>
                </c:pt>
                <c:pt idx="100191">
                  <c:v>257.9140625</c:v>
                </c:pt>
                <c:pt idx="100192">
                  <c:v>257.91666666666669</c:v>
                </c:pt>
                <c:pt idx="100193">
                  <c:v>257.91927083333331</c:v>
                </c:pt>
                <c:pt idx="100194">
                  <c:v>257.921875</c:v>
                </c:pt>
                <c:pt idx="100195">
                  <c:v>257.92447916666669</c:v>
                </c:pt>
                <c:pt idx="100196">
                  <c:v>257.92708333333331</c:v>
                </c:pt>
                <c:pt idx="100197">
                  <c:v>257.9296875</c:v>
                </c:pt>
                <c:pt idx="100198">
                  <c:v>257.93229166666669</c:v>
                </c:pt>
                <c:pt idx="100199">
                  <c:v>257.93489583333331</c:v>
                </c:pt>
                <c:pt idx="100200">
                  <c:v>257.9375</c:v>
                </c:pt>
                <c:pt idx="100201">
                  <c:v>257.94010416666669</c:v>
                </c:pt>
                <c:pt idx="100202">
                  <c:v>257.94270833333331</c:v>
                </c:pt>
                <c:pt idx="100203">
                  <c:v>257.9453125</c:v>
                </c:pt>
                <c:pt idx="100204">
                  <c:v>257.94791666666669</c:v>
                </c:pt>
                <c:pt idx="100205">
                  <c:v>257.95052083333331</c:v>
                </c:pt>
                <c:pt idx="100206">
                  <c:v>257.953125</c:v>
                </c:pt>
                <c:pt idx="100207">
                  <c:v>257.95572916666669</c:v>
                </c:pt>
                <c:pt idx="100208">
                  <c:v>257.95833333333331</c:v>
                </c:pt>
                <c:pt idx="100209">
                  <c:v>257.9609375</c:v>
                </c:pt>
                <c:pt idx="100210">
                  <c:v>257.96354166666669</c:v>
                </c:pt>
                <c:pt idx="100211">
                  <c:v>257.96614583333331</c:v>
                </c:pt>
                <c:pt idx="100212">
                  <c:v>257.96875</c:v>
                </c:pt>
                <c:pt idx="100213">
                  <c:v>257.97135416666669</c:v>
                </c:pt>
                <c:pt idx="100214">
                  <c:v>257.97395833333331</c:v>
                </c:pt>
                <c:pt idx="100215">
                  <c:v>257.9765625</c:v>
                </c:pt>
                <c:pt idx="100216">
                  <c:v>257.97916666666669</c:v>
                </c:pt>
                <c:pt idx="100217">
                  <c:v>257.98177083333331</c:v>
                </c:pt>
                <c:pt idx="100218">
                  <c:v>257.984375</c:v>
                </c:pt>
                <c:pt idx="100219">
                  <c:v>257.98697916666669</c:v>
                </c:pt>
                <c:pt idx="100220">
                  <c:v>257.98958333333331</c:v>
                </c:pt>
                <c:pt idx="100221">
                  <c:v>257.9921875</c:v>
                </c:pt>
                <c:pt idx="100222">
                  <c:v>257.99479166666669</c:v>
                </c:pt>
                <c:pt idx="100223">
                  <c:v>257.99739583333331</c:v>
                </c:pt>
                <c:pt idx="100224">
                  <c:v>258</c:v>
                </c:pt>
                <c:pt idx="100225">
                  <c:v>258.00260416666669</c:v>
                </c:pt>
                <c:pt idx="100226">
                  <c:v>258.00520833333331</c:v>
                </c:pt>
                <c:pt idx="100227">
                  <c:v>258.0078125</c:v>
                </c:pt>
                <c:pt idx="100228">
                  <c:v>258.01041666666669</c:v>
                </c:pt>
                <c:pt idx="100229">
                  <c:v>258.01302083333331</c:v>
                </c:pt>
                <c:pt idx="100230">
                  <c:v>258.015625</c:v>
                </c:pt>
                <c:pt idx="100231">
                  <c:v>258.01822916666669</c:v>
                </c:pt>
                <c:pt idx="100232">
                  <c:v>258.02083333333331</c:v>
                </c:pt>
                <c:pt idx="100233">
                  <c:v>258.0234375</c:v>
                </c:pt>
                <c:pt idx="100234">
                  <c:v>258.02604166666669</c:v>
                </c:pt>
                <c:pt idx="100235">
                  <c:v>258.02864583333331</c:v>
                </c:pt>
                <c:pt idx="100236">
                  <c:v>258.03125</c:v>
                </c:pt>
                <c:pt idx="100237">
                  <c:v>258.03385416666669</c:v>
                </c:pt>
                <c:pt idx="100238">
                  <c:v>258.03645833333331</c:v>
                </c:pt>
                <c:pt idx="100239">
                  <c:v>258.0390625</c:v>
                </c:pt>
                <c:pt idx="100240">
                  <c:v>258.04166666666669</c:v>
                </c:pt>
                <c:pt idx="100241">
                  <c:v>258.04427083333331</c:v>
                </c:pt>
                <c:pt idx="100242">
                  <c:v>258.046875</c:v>
                </c:pt>
                <c:pt idx="100243">
                  <c:v>258.04947916666669</c:v>
                </c:pt>
                <c:pt idx="100244">
                  <c:v>258.05208333333331</c:v>
                </c:pt>
                <c:pt idx="100245">
                  <c:v>258.0546875</c:v>
                </c:pt>
                <c:pt idx="100246">
                  <c:v>258.05729166666669</c:v>
                </c:pt>
                <c:pt idx="100247">
                  <c:v>258.05989583333331</c:v>
                </c:pt>
                <c:pt idx="100248">
                  <c:v>258.0625</c:v>
                </c:pt>
                <c:pt idx="100249">
                  <c:v>258.06510416666669</c:v>
                </c:pt>
                <c:pt idx="100250">
                  <c:v>258.06770833333331</c:v>
                </c:pt>
                <c:pt idx="100251">
                  <c:v>258.0703125</c:v>
                </c:pt>
                <c:pt idx="100252">
                  <c:v>258.07291666666669</c:v>
                </c:pt>
                <c:pt idx="100253">
                  <c:v>258.07552083333331</c:v>
                </c:pt>
                <c:pt idx="100254">
                  <c:v>258.078125</c:v>
                </c:pt>
                <c:pt idx="100255">
                  <c:v>258.08072916666669</c:v>
                </c:pt>
                <c:pt idx="100256">
                  <c:v>258.08333333333331</c:v>
                </c:pt>
                <c:pt idx="100257">
                  <c:v>258.0859375</c:v>
                </c:pt>
                <c:pt idx="100258">
                  <c:v>258.08854166666669</c:v>
                </c:pt>
                <c:pt idx="100259">
                  <c:v>258.09114583333331</c:v>
                </c:pt>
                <c:pt idx="100260">
                  <c:v>258.09375</c:v>
                </c:pt>
                <c:pt idx="100261">
                  <c:v>258.09635416666669</c:v>
                </c:pt>
                <c:pt idx="100262">
                  <c:v>258.09895833333331</c:v>
                </c:pt>
                <c:pt idx="100263">
                  <c:v>258.1015625</c:v>
                </c:pt>
                <c:pt idx="100264">
                  <c:v>258.10416666666669</c:v>
                </c:pt>
                <c:pt idx="100265">
                  <c:v>258.10677083333331</c:v>
                </c:pt>
                <c:pt idx="100266">
                  <c:v>258.109375</c:v>
                </c:pt>
                <c:pt idx="100267">
                  <c:v>258.11197916666669</c:v>
                </c:pt>
                <c:pt idx="100268">
                  <c:v>258.11458333333331</c:v>
                </c:pt>
                <c:pt idx="100269">
                  <c:v>258.1171875</c:v>
                </c:pt>
                <c:pt idx="100270">
                  <c:v>258.11979166666669</c:v>
                </c:pt>
                <c:pt idx="100271">
                  <c:v>258.12239583333331</c:v>
                </c:pt>
                <c:pt idx="100272">
                  <c:v>258.125</c:v>
                </c:pt>
                <c:pt idx="100273">
                  <c:v>258.12760416666669</c:v>
                </c:pt>
                <c:pt idx="100274">
                  <c:v>258.13020833333331</c:v>
                </c:pt>
                <c:pt idx="100275">
                  <c:v>258.1328125</c:v>
                </c:pt>
                <c:pt idx="100276">
                  <c:v>258.13541666666669</c:v>
                </c:pt>
                <c:pt idx="100277">
                  <c:v>258.13802083333331</c:v>
                </c:pt>
                <c:pt idx="100278">
                  <c:v>258.140625</c:v>
                </c:pt>
                <c:pt idx="100279">
                  <c:v>258.14322916666669</c:v>
                </c:pt>
                <c:pt idx="100280">
                  <c:v>258.14583333333331</c:v>
                </c:pt>
                <c:pt idx="100281">
                  <c:v>258.1484375</c:v>
                </c:pt>
                <c:pt idx="100282">
                  <c:v>258.15104166666669</c:v>
                </c:pt>
                <c:pt idx="100283">
                  <c:v>258.15364583333331</c:v>
                </c:pt>
                <c:pt idx="100284">
                  <c:v>258.15625</c:v>
                </c:pt>
                <c:pt idx="100285">
                  <c:v>258.15885416666669</c:v>
                </c:pt>
                <c:pt idx="100286">
                  <c:v>258.16145833333331</c:v>
                </c:pt>
                <c:pt idx="100287">
                  <c:v>258.1640625</c:v>
                </c:pt>
                <c:pt idx="100288">
                  <c:v>258.16666666666669</c:v>
                </c:pt>
                <c:pt idx="100289">
                  <c:v>258.16927083333331</c:v>
                </c:pt>
                <c:pt idx="100290">
                  <c:v>258.171875</c:v>
                </c:pt>
                <c:pt idx="100291">
                  <c:v>258.17447916666669</c:v>
                </c:pt>
                <c:pt idx="100292">
                  <c:v>258.17708333333331</c:v>
                </c:pt>
                <c:pt idx="100293">
                  <c:v>258.1796875</c:v>
                </c:pt>
                <c:pt idx="100294">
                  <c:v>258.18229166666669</c:v>
                </c:pt>
                <c:pt idx="100295">
                  <c:v>258.18489583333331</c:v>
                </c:pt>
                <c:pt idx="100296">
                  <c:v>258.1875</c:v>
                </c:pt>
                <c:pt idx="100297">
                  <c:v>258.19010416666669</c:v>
                </c:pt>
                <c:pt idx="100298">
                  <c:v>258.19270833333331</c:v>
                </c:pt>
                <c:pt idx="100299">
                  <c:v>258.1953125</c:v>
                </c:pt>
                <c:pt idx="100300">
                  <c:v>258.19791666666669</c:v>
                </c:pt>
                <c:pt idx="100301">
                  <c:v>258.20052083333331</c:v>
                </c:pt>
                <c:pt idx="100302">
                  <c:v>258.203125</c:v>
                </c:pt>
                <c:pt idx="100303">
                  <c:v>258.20572916666669</c:v>
                </c:pt>
                <c:pt idx="100304">
                  <c:v>258.20833333333331</c:v>
                </c:pt>
                <c:pt idx="100305">
                  <c:v>258.2109375</c:v>
                </c:pt>
                <c:pt idx="100306">
                  <c:v>258.21354166666669</c:v>
                </c:pt>
                <c:pt idx="100307">
                  <c:v>258.21614583333331</c:v>
                </c:pt>
                <c:pt idx="100308">
                  <c:v>258.21875</c:v>
                </c:pt>
                <c:pt idx="100309">
                  <c:v>258.22135416666669</c:v>
                </c:pt>
                <c:pt idx="100310">
                  <c:v>258.22395833333331</c:v>
                </c:pt>
                <c:pt idx="100311">
                  <c:v>258.2265625</c:v>
                </c:pt>
                <c:pt idx="100312">
                  <c:v>258.22916666666669</c:v>
                </c:pt>
                <c:pt idx="100313">
                  <c:v>258.23177083333331</c:v>
                </c:pt>
                <c:pt idx="100314">
                  <c:v>258.234375</c:v>
                </c:pt>
                <c:pt idx="100315">
                  <c:v>258.23697916666669</c:v>
                </c:pt>
                <c:pt idx="100316">
                  <c:v>258.23958333333331</c:v>
                </c:pt>
                <c:pt idx="100317">
                  <c:v>258.2421875</c:v>
                </c:pt>
                <c:pt idx="100318">
                  <c:v>258.24479166666669</c:v>
                </c:pt>
                <c:pt idx="100319">
                  <c:v>258.24739583333331</c:v>
                </c:pt>
                <c:pt idx="100320">
                  <c:v>258.25</c:v>
                </c:pt>
                <c:pt idx="100321">
                  <c:v>258.25260416666669</c:v>
                </c:pt>
                <c:pt idx="100322">
                  <c:v>258.25520833333331</c:v>
                </c:pt>
                <c:pt idx="100323">
                  <c:v>258.2578125</c:v>
                </c:pt>
                <c:pt idx="100324">
                  <c:v>258.26041666666669</c:v>
                </c:pt>
                <c:pt idx="100325">
                  <c:v>258.26302083333331</c:v>
                </c:pt>
                <c:pt idx="100326">
                  <c:v>258.265625</c:v>
                </c:pt>
                <c:pt idx="100327">
                  <c:v>258.26822916666669</c:v>
                </c:pt>
                <c:pt idx="100328">
                  <c:v>258.27083333333331</c:v>
                </c:pt>
                <c:pt idx="100329">
                  <c:v>258.2734375</c:v>
                </c:pt>
                <c:pt idx="100330">
                  <c:v>258.27604166666669</c:v>
                </c:pt>
                <c:pt idx="100331">
                  <c:v>258.27864583333331</c:v>
                </c:pt>
                <c:pt idx="100332">
                  <c:v>258.28125</c:v>
                </c:pt>
                <c:pt idx="100333">
                  <c:v>258.28385416666669</c:v>
                </c:pt>
                <c:pt idx="100334">
                  <c:v>258.28645833333331</c:v>
                </c:pt>
                <c:pt idx="100335">
                  <c:v>258.2890625</c:v>
                </c:pt>
                <c:pt idx="100336">
                  <c:v>258.29166666666669</c:v>
                </c:pt>
                <c:pt idx="100337">
                  <c:v>258.29427083333331</c:v>
                </c:pt>
                <c:pt idx="100338">
                  <c:v>258.296875</c:v>
                </c:pt>
                <c:pt idx="100339">
                  <c:v>258.29947916666669</c:v>
                </c:pt>
                <c:pt idx="100340">
                  <c:v>258.30208333333331</c:v>
                </c:pt>
                <c:pt idx="100341">
                  <c:v>258.3046875</c:v>
                </c:pt>
                <c:pt idx="100342">
                  <c:v>258.30729166666669</c:v>
                </c:pt>
                <c:pt idx="100343">
                  <c:v>258.30989583333331</c:v>
                </c:pt>
                <c:pt idx="100344">
                  <c:v>258.3125</c:v>
                </c:pt>
                <c:pt idx="100345">
                  <c:v>258.31510416666669</c:v>
                </c:pt>
                <c:pt idx="100346">
                  <c:v>258.31770833333331</c:v>
                </c:pt>
                <c:pt idx="100347">
                  <c:v>258.3203125</c:v>
                </c:pt>
                <c:pt idx="100348">
                  <c:v>258.32291666666669</c:v>
                </c:pt>
                <c:pt idx="100349">
                  <c:v>258.32552083333331</c:v>
                </c:pt>
                <c:pt idx="100350">
                  <c:v>258.328125</c:v>
                </c:pt>
                <c:pt idx="100351">
                  <c:v>258.33072916666669</c:v>
                </c:pt>
                <c:pt idx="100352">
                  <c:v>258.33333333333331</c:v>
                </c:pt>
                <c:pt idx="100353">
                  <c:v>258.3359375</c:v>
                </c:pt>
                <c:pt idx="100354">
                  <c:v>258.33854166666669</c:v>
                </c:pt>
                <c:pt idx="100355">
                  <c:v>258.34114583333331</c:v>
                </c:pt>
                <c:pt idx="100356">
                  <c:v>258.34375</c:v>
                </c:pt>
                <c:pt idx="100357">
                  <c:v>258.34635416666669</c:v>
                </c:pt>
                <c:pt idx="100358">
                  <c:v>258.34895833333331</c:v>
                </c:pt>
                <c:pt idx="100359">
                  <c:v>258.3515625</c:v>
                </c:pt>
                <c:pt idx="100360">
                  <c:v>258.35416666666669</c:v>
                </c:pt>
                <c:pt idx="100361">
                  <c:v>258.35677083333331</c:v>
                </c:pt>
                <c:pt idx="100362">
                  <c:v>258.359375</c:v>
                </c:pt>
                <c:pt idx="100363">
                  <c:v>258.36197916666669</c:v>
                </c:pt>
                <c:pt idx="100364">
                  <c:v>258.36458333333331</c:v>
                </c:pt>
                <c:pt idx="100365">
                  <c:v>258.3671875</c:v>
                </c:pt>
                <c:pt idx="100366">
                  <c:v>258.36979166666669</c:v>
                </c:pt>
                <c:pt idx="100367">
                  <c:v>258.37239583333331</c:v>
                </c:pt>
                <c:pt idx="100368">
                  <c:v>258.375</c:v>
                </c:pt>
                <c:pt idx="100369">
                  <c:v>258.37760416666669</c:v>
                </c:pt>
                <c:pt idx="100370">
                  <c:v>258.38020833333331</c:v>
                </c:pt>
                <c:pt idx="100371">
                  <c:v>258.3828125</c:v>
                </c:pt>
                <c:pt idx="100372">
                  <c:v>258.38541666666669</c:v>
                </c:pt>
                <c:pt idx="100373">
                  <c:v>258.38802083333331</c:v>
                </c:pt>
                <c:pt idx="100374">
                  <c:v>258.390625</c:v>
                </c:pt>
                <c:pt idx="100375">
                  <c:v>258.39322916666669</c:v>
                </c:pt>
                <c:pt idx="100376">
                  <c:v>258.39583333333331</c:v>
                </c:pt>
                <c:pt idx="100377">
                  <c:v>258.3984375</c:v>
                </c:pt>
                <c:pt idx="100378">
                  <c:v>258.40104166666669</c:v>
                </c:pt>
                <c:pt idx="100379">
                  <c:v>258.40364583333331</c:v>
                </c:pt>
                <c:pt idx="100380">
                  <c:v>258.40625</c:v>
                </c:pt>
                <c:pt idx="100381">
                  <c:v>258.40885416666669</c:v>
                </c:pt>
                <c:pt idx="100382">
                  <c:v>258.41145833333331</c:v>
                </c:pt>
                <c:pt idx="100383">
                  <c:v>258.4140625</c:v>
                </c:pt>
                <c:pt idx="100384">
                  <c:v>258.41666666666669</c:v>
                </c:pt>
                <c:pt idx="100385">
                  <c:v>258.41927083333331</c:v>
                </c:pt>
                <c:pt idx="100386">
                  <c:v>258.421875</c:v>
                </c:pt>
                <c:pt idx="100387">
                  <c:v>258.42447916666669</c:v>
                </c:pt>
                <c:pt idx="100388">
                  <c:v>258.42708333333331</c:v>
                </c:pt>
                <c:pt idx="100389">
                  <c:v>258.4296875</c:v>
                </c:pt>
                <c:pt idx="100390">
                  <c:v>258.43229166666669</c:v>
                </c:pt>
                <c:pt idx="100391">
                  <c:v>258.43489583333331</c:v>
                </c:pt>
                <c:pt idx="100392">
                  <c:v>258.4375</c:v>
                </c:pt>
                <c:pt idx="100393">
                  <c:v>258.44010416666669</c:v>
                </c:pt>
                <c:pt idx="100394">
                  <c:v>258.44270833333331</c:v>
                </c:pt>
                <c:pt idx="100395">
                  <c:v>258.4453125</c:v>
                </c:pt>
                <c:pt idx="100396">
                  <c:v>258.44791666666669</c:v>
                </c:pt>
                <c:pt idx="100397">
                  <c:v>258.45052083333331</c:v>
                </c:pt>
                <c:pt idx="100398">
                  <c:v>258.453125</c:v>
                </c:pt>
                <c:pt idx="100399">
                  <c:v>258.45572916666669</c:v>
                </c:pt>
                <c:pt idx="100400">
                  <c:v>258.45833333333331</c:v>
                </c:pt>
                <c:pt idx="100401">
                  <c:v>258.4609375</c:v>
                </c:pt>
                <c:pt idx="100402">
                  <c:v>258.46354166666669</c:v>
                </c:pt>
                <c:pt idx="100403">
                  <c:v>258.46614583333331</c:v>
                </c:pt>
                <c:pt idx="100404">
                  <c:v>258.46875</c:v>
                </c:pt>
                <c:pt idx="100405">
                  <c:v>258.47135416666669</c:v>
                </c:pt>
                <c:pt idx="100406">
                  <c:v>258.47395833333331</c:v>
                </c:pt>
                <c:pt idx="100407">
                  <c:v>258.4765625</c:v>
                </c:pt>
                <c:pt idx="100408">
                  <c:v>258.47916666666669</c:v>
                </c:pt>
                <c:pt idx="100409">
                  <c:v>258.48177083333331</c:v>
                </c:pt>
                <c:pt idx="100410">
                  <c:v>258.484375</c:v>
                </c:pt>
                <c:pt idx="100411">
                  <c:v>258.48697916666669</c:v>
                </c:pt>
                <c:pt idx="100412">
                  <c:v>258.48958333333331</c:v>
                </c:pt>
                <c:pt idx="100413">
                  <c:v>258.4921875</c:v>
                </c:pt>
                <c:pt idx="100414">
                  <c:v>258.49479166666669</c:v>
                </c:pt>
                <c:pt idx="100415">
                  <c:v>258.49739583333331</c:v>
                </c:pt>
                <c:pt idx="100416">
                  <c:v>258.5</c:v>
                </c:pt>
                <c:pt idx="100417">
                  <c:v>258.50260416666669</c:v>
                </c:pt>
                <c:pt idx="100418">
                  <c:v>258.50520833333331</c:v>
                </c:pt>
                <c:pt idx="100419">
                  <c:v>258.5078125</c:v>
                </c:pt>
                <c:pt idx="100420">
                  <c:v>258.51041666666669</c:v>
                </c:pt>
                <c:pt idx="100421">
                  <c:v>258.51302083333331</c:v>
                </c:pt>
                <c:pt idx="100422">
                  <c:v>258.515625</c:v>
                </c:pt>
                <c:pt idx="100423">
                  <c:v>258.51822916666669</c:v>
                </c:pt>
                <c:pt idx="100424">
                  <c:v>258.52083333333331</c:v>
                </c:pt>
                <c:pt idx="100425">
                  <c:v>258.5234375</c:v>
                </c:pt>
                <c:pt idx="100426">
                  <c:v>258.52604166666669</c:v>
                </c:pt>
                <c:pt idx="100427">
                  <c:v>258.52864583333331</c:v>
                </c:pt>
                <c:pt idx="100428">
                  <c:v>258.53125</c:v>
                </c:pt>
                <c:pt idx="100429">
                  <c:v>258.53385416666669</c:v>
                </c:pt>
                <c:pt idx="100430">
                  <c:v>258.53645833333331</c:v>
                </c:pt>
                <c:pt idx="100431">
                  <c:v>258.5390625</c:v>
                </c:pt>
                <c:pt idx="100432">
                  <c:v>258.54166666666669</c:v>
                </c:pt>
                <c:pt idx="100433">
                  <c:v>258.54427083333331</c:v>
                </c:pt>
                <c:pt idx="100434">
                  <c:v>258.546875</c:v>
                </c:pt>
                <c:pt idx="100435">
                  <c:v>258.54947916666669</c:v>
                </c:pt>
                <c:pt idx="100436">
                  <c:v>258.55208333333331</c:v>
                </c:pt>
                <c:pt idx="100437">
                  <c:v>258.5546875</c:v>
                </c:pt>
                <c:pt idx="100438">
                  <c:v>258.55729166666669</c:v>
                </c:pt>
                <c:pt idx="100439">
                  <c:v>258.55989583333331</c:v>
                </c:pt>
                <c:pt idx="100440">
                  <c:v>258.5625</c:v>
                </c:pt>
                <c:pt idx="100441">
                  <c:v>258.56510416666669</c:v>
                </c:pt>
                <c:pt idx="100442">
                  <c:v>258.56770833333331</c:v>
                </c:pt>
                <c:pt idx="100443">
                  <c:v>258.5703125</c:v>
                </c:pt>
                <c:pt idx="100444">
                  <c:v>258.57291666666669</c:v>
                </c:pt>
                <c:pt idx="100445">
                  <c:v>258.57552083333331</c:v>
                </c:pt>
                <c:pt idx="100446">
                  <c:v>258.578125</c:v>
                </c:pt>
                <c:pt idx="100447">
                  <c:v>258.58072916666669</c:v>
                </c:pt>
                <c:pt idx="100448">
                  <c:v>258.58333333333331</c:v>
                </c:pt>
                <c:pt idx="100449">
                  <c:v>258.5859375</c:v>
                </c:pt>
                <c:pt idx="100450">
                  <c:v>258.58854166666669</c:v>
                </c:pt>
                <c:pt idx="100451">
                  <c:v>258.59114583333331</c:v>
                </c:pt>
                <c:pt idx="100452">
                  <c:v>258.59375</c:v>
                </c:pt>
                <c:pt idx="100453">
                  <c:v>258.59635416666669</c:v>
                </c:pt>
                <c:pt idx="100454">
                  <c:v>258.59895833333331</c:v>
                </c:pt>
                <c:pt idx="100455">
                  <c:v>258.6015625</c:v>
                </c:pt>
                <c:pt idx="100456">
                  <c:v>258.60416666666669</c:v>
                </c:pt>
                <c:pt idx="100457">
                  <c:v>258.60677083333331</c:v>
                </c:pt>
                <c:pt idx="100458">
                  <c:v>258.609375</c:v>
                </c:pt>
                <c:pt idx="100459">
                  <c:v>258.61197916666669</c:v>
                </c:pt>
                <c:pt idx="100460">
                  <c:v>258.61458333333331</c:v>
                </c:pt>
                <c:pt idx="100461">
                  <c:v>258.6171875</c:v>
                </c:pt>
                <c:pt idx="100462">
                  <c:v>258.61979166666669</c:v>
                </c:pt>
                <c:pt idx="100463">
                  <c:v>258.62239583333331</c:v>
                </c:pt>
                <c:pt idx="100464">
                  <c:v>258.625</c:v>
                </c:pt>
                <c:pt idx="100465">
                  <c:v>258.62760416666669</c:v>
                </c:pt>
                <c:pt idx="100466">
                  <c:v>258.63020833333331</c:v>
                </c:pt>
                <c:pt idx="100467">
                  <c:v>258.6328125</c:v>
                </c:pt>
                <c:pt idx="100468">
                  <c:v>258.63541666666669</c:v>
                </c:pt>
                <c:pt idx="100469">
                  <c:v>258.63802083333331</c:v>
                </c:pt>
                <c:pt idx="100470">
                  <c:v>258.640625</c:v>
                </c:pt>
                <c:pt idx="100471">
                  <c:v>258.64322916666669</c:v>
                </c:pt>
                <c:pt idx="100472">
                  <c:v>258.64583333333331</c:v>
                </c:pt>
                <c:pt idx="100473">
                  <c:v>258.6484375</c:v>
                </c:pt>
                <c:pt idx="100474">
                  <c:v>258.65104166666669</c:v>
                </c:pt>
                <c:pt idx="100475">
                  <c:v>258.65364583333331</c:v>
                </c:pt>
                <c:pt idx="100476">
                  <c:v>258.65625</c:v>
                </c:pt>
                <c:pt idx="100477">
                  <c:v>258.65885416666669</c:v>
                </c:pt>
                <c:pt idx="100478">
                  <c:v>258.66145833333331</c:v>
                </c:pt>
                <c:pt idx="100479">
                  <c:v>258.6640625</c:v>
                </c:pt>
                <c:pt idx="100480">
                  <c:v>258.66666666666669</c:v>
                </c:pt>
                <c:pt idx="100481">
                  <c:v>258.66927083333331</c:v>
                </c:pt>
                <c:pt idx="100482">
                  <c:v>258.671875</c:v>
                </c:pt>
                <c:pt idx="100483">
                  <c:v>258.67447916666669</c:v>
                </c:pt>
                <c:pt idx="100484">
                  <c:v>258.67708333333331</c:v>
                </c:pt>
                <c:pt idx="100485">
                  <c:v>258.6796875</c:v>
                </c:pt>
                <c:pt idx="100486">
                  <c:v>258.68229166666669</c:v>
                </c:pt>
                <c:pt idx="100487">
                  <c:v>258.68489583333331</c:v>
                </c:pt>
                <c:pt idx="100488">
                  <c:v>258.6875</c:v>
                </c:pt>
                <c:pt idx="100489">
                  <c:v>258.69010416666669</c:v>
                </c:pt>
                <c:pt idx="100490">
                  <c:v>258.69270833333331</c:v>
                </c:pt>
                <c:pt idx="100491">
                  <c:v>258.6953125</c:v>
                </c:pt>
                <c:pt idx="100492">
                  <c:v>258.69791666666669</c:v>
                </c:pt>
                <c:pt idx="100493">
                  <c:v>258.70052083333331</c:v>
                </c:pt>
                <c:pt idx="100494">
                  <c:v>258.703125</c:v>
                </c:pt>
                <c:pt idx="100495">
                  <c:v>258.70572916666669</c:v>
                </c:pt>
                <c:pt idx="100496">
                  <c:v>258.70833333333331</c:v>
                </c:pt>
                <c:pt idx="100497">
                  <c:v>258.7109375</c:v>
                </c:pt>
                <c:pt idx="100498">
                  <c:v>258.71354166666669</c:v>
                </c:pt>
                <c:pt idx="100499">
                  <c:v>258.71614583333331</c:v>
                </c:pt>
                <c:pt idx="100500">
                  <c:v>258.71875</c:v>
                </c:pt>
                <c:pt idx="100501">
                  <c:v>258.72135416666669</c:v>
                </c:pt>
                <c:pt idx="100502">
                  <c:v>258.72395833333331</c:v>
                </c:pt>
                <c:pt idx="100503">
                  <c:v>258.7265625</c:v>
                </c:pt>
                <c:pt idx="100504">
                  <c:v>258.72916666666669</c:v>
                </c:pt>
                <c:pt idx="100505">
                  <c:v>258.73177083333331</c:v>
                </c:pt>
                <c:pt idx="100506">
                  <c:v>258.734375</c:v>
                </c:pt>
                <c:pt idx="100507">
                  <c:v>258.73697916666669</c:v>
                </c:pt>
                <c:pt idx="100508">
                  <c:v>258.73958333333331</c:v>
                </c:pt>
                <c:pt idx="100509">
                  <c:v>258.7421875</c:v>
                </c:pt>
                <c:pt idx="100510">
                  <c:v>258.74479166666669</c:v>
                </c:pt>
                <c:pt idx="100511">
                  <c:v>258.74739583333331</c:v>
                </c:pt>
                <c:pt idx="100512">
                  <c:v>258.75</c:v>
                </c:pt>
                <c:pt idx="100513">
                  <c:v>258.75260416666669</c:v>
                </c:pt>
                <c:pt idx="100514">
                  <c:v>258.75520833333331</c:v>
                </c:pt>
                <c:pt idx="100515">
                  <c:v>258.7578125</c:v>
                </c:pt>
                <c:pt idx="100516">
                  <c:v>258.76041666666669</c:v>
                </c:pt>
                <c:pt idx="100517">
                  <c:v>258.76302083333331</c:v>
                </c:pt>
                <c:pt idx="100518">
                  <c:v>258.765625</c:v>
                </c:pt>
                <c:pt idx="100519">
                  <c:v>258.76822916666669</c:v>
                </c:pt>
                <c:pt idx="100520">
                  <c:v>258.77083333333331</c:v>
                </c:pt>
                <c:pt idx="100521">
                  <c:v>258.7734375</c:v>
                </c:pt>
                <c:pt idx="100522">
                  <c:v>258.77604166666669</c:v>
                </c:pt>
                <c:pt idx="100523">
                  <c:v>258.77864583333331</c:v>
                </c:pt>
                <c:pt idx="100524">
                  <c:v>258.78125</c:v>
                </c:pt>
                <c:pt idx="100525">
                  <c:v>258.78385416666669</c:v>
                </c:pt>
                <c:pt idx="100526">
                  <c:v>258.78645833333331</c:v>
                </c:pt>
                <c:pt idx="100527">
                  <c:v>258.7890625</c:v>
                </c:pt>
                <c:pt idx="100528">
                  <c:v>258.79166666666669</c:v>
                </c:pt>
                <c:pt idx="100529">
                  <c:v>258.79427083333331</c:v>
                </c:pt>
                <c:pt idx="100530">
                  <c:v>258.796875</c:v>
                </c:pt>
                <c:pt idx="100531">
                  <c:v>258.79947916666669</c:v>
                </c:pt>
                <c:pt idx="100532">
                  <c:v>258.80208333333331</c:v>
                </c:pt>
                <c:pt idx="100533">
                  <c:v>258.8046875</c:v>
                </c:pt>
                <c:pt idx="100534">
                  <c:v>258.80729166666669</c:v>
                </c:pt>
                <c:pt idx="100535">
                  <c:v>258.80989583333331</c:v>
                </c:pt>
                <c:pt idx="100536">
                  <c:v>258.8125</c:v>
                </c:pt>
                <c:pt idx="100537">
                  <c:v>258.81510416666669</c:v>
                </c:pt>
                <c:pt idx="100538">
                  <c:v>258.81770833333331</c:v>
                </c:pt>
                <c:pt idx="100539">
                  <c:v>258.8203125</c:v>
                </c:pt>
                <c:pt idx="100540">
                  <c:v>258.82291666666669</c:v>
                </c:pt>
                <c:pt idx="100541">
                  <c:v>258.82552083333331</c:v>
                </c:pt>
                <c:pt idx="100542">
                  <c:v>258.828125</c:v>
                </c:pt>
                <c:pt idx="100543">
                  <c:v>258.83072916666669</c:v>
                </c:pt>
                <c:pt idx="100544">
                  <c:v>258.83333333333331</c:v>
                </c:pt>
                <c:pt idx="100545">
                  <c:v>258.8359375</c:v>
                </c:pt>
                <c:pt idx="100546">
                  <c:v>258.83854166666669</c:v>
                </c:pt>
                <c:pt idx="100547">
                  <c:v>258.84114583333331</c:v>
                </c:pt>
                <c:pt idx="100548">
                  <c:v>258.84375</c:v>
                </c:pt>
                <c:pt idx="100549">
                  <c:v>258.84635416666669</c:v>
                </c:pt>
                <c:pt idx="100550">
                  <c:v>258.84895833333331</c:v>
                </c:pt>
                <c:pt idx="100551">
                  <c:v>258.8515625</c:v>
                </c:pt>
                <c:pt idx="100552">
                  <c:v>258.85416666666669</c:v>
                </c:pt>
                <c:pt idx="100553">
                  <c:v>258.85677083333331</c:v>
                </c:pt>
                <c:pt idx="100554">
                  <c:v>258.859375</c:v>
                </c:pt>
                <c:pt idx="100555">
                  <c:v>258.86197916666669</c:v>
                </c:pt>
                <c:pt idx="100556">
                  <c:v>258.86458333333331</c:v>
                </c:pt>
                <c:pt idx="100557">
                  <c:v>258.8671875</c:v>
                </c:pt>
                <c:pt idx="100558">
                  <c:v>258.86979166666669</c:v>
                </c:pt>
                <c:pt idx="100559">
                  <c:v>258.87239583333331</c:v>
                </c:pt>
                <c:pt idx="100560">
                  <c:v>258.875</c:v>
                </c:pt>
                <c:pt idx="100561">
                  <c:v>258.87760416666669</c:v>
                </c:pt>
                <c:pt idx="100562">
                  <c:v>258.88020833333331</c:v>
                </c:pt>
                <c:pt idx="100563">
                  <c:v>258.8828125</c:v>
                </c:pt>
                <c:pt idx="100564">
                  <c:v>258.88541666666669</c:v>
                </c:pt>
                <c:pt idx="100565">
                  <c:v>258.88802083333331</c:v>
                </c:pt>
                <c:pt idx="100566">
                  <c:v>258.890625</c:v>
                </c:pt>
                <c:pt idx="100567">
                  <c:v>258.89322916666669</c:v>
                </c:pt>
                <c:pt idx="100568">
                  <c:v>258.89583333333331</c:v>
                </c:pt>
                <c:pt idx="100569">
                  <c:v>258.8984375</c:v>
                </c:pt>
                <c:pt idx="100570">
                  <c:v>258.90104166666669</c:v>
                </c:pt>
                <c:pt idx="100571">
                  <c:v>258.90364583333331</c:v>
                </c:pt>
                <c:pt idx="100572">
                  <c:v>258.90625</c:v>
                </c:pt>
                <c:pt idx="100573">
                  <c:v>258.90885416666669</c:v>
                </c:pt>
                <c:pt idx="100574">
                  <c:v>258.91145833333331</c:v>
                </c:pt>
                <c:pt idx="100575">
                  <c:v>258.9140625</c:v>
                </c:pt>
                <c:pt idx="100576">
                  <c:v>258.91666666666669</c:v>
                </c:pt>
                <c:pt idx="100577">
                  <c:v>258.91927083333331</c:v>
                </c:pt>
                <c:pt idx="100578">
                  <c:v>258.921875</c:v>
                </c:pt>
                <c:pt idx="100579">
                  <c:v>258.92447916666669</c:v>
                </c:pt>
                <c:pt idx="100580">
                  <c:v>258.92708333333331</c:v>
                </c:pt>
                <c:pt idx="100581">
                  <c:v>258.9296875</c:v>
                </c:pt>
                <c:pt idx="100582">
                  <c:v>258.93229166666669</c:v>
                </c:pt>
                <c:pt idx="100583">
                  <c:v>258.93489583333331</c:v>
                </c:pt>
                <c:pt idx="100584">
                  <c:v>258.9375</c:v>
                </c:pt>
                <c:pt idx="100585">
                  <c:v>258.94010416666669</c:v>
                </c:pt>
                <c:pt idx="100586">
                  <c:v>258.94270833333331</c:v>
                </c:pt>
                <c:pt idx="100587">
                  <c:v>258.9453125</c:v>
                </c:pt>
                <c:pt idx="100588">
                  <c:v>258.94791666666669</c:v>
                </c:pt>
                <c:pt idx="100589">
                  <c:v>258.95052083333331</c:v>
                </c:pt>
                <c:pt idx="100590">
                  <c:v>258.953125</c:v>
                </c:pt>
                <c:pt idx="100591">
                  <c:v>258.95572916666669</c:v>
                </c:pt>
                <c:pt idx="100592">
                  <c:v>258.95833333333331</c:v>
                </c:pt>
                <c:pt idx="100593">
                  <c:v>258.9609375</c:v>
                </c:pt>
                <c:pt idx="100594">
                  <c:v>258.96354166666669</c:v>
                </c:pt>
                <c:pt idx="100595">
                  <c:v>258.96614583333331</c:v>
                </c:pt>
                <c:pt idx="100596">
                  <c:v>258.96875</c:v>
                </c:pt>
                <c:pt idx="100597">
                  <c:v>258.97135416666669</c:v>
                </c:pt>
                <c:pt idx="100598">
                  <c:v>258.97395833333331</c:v>
                </c:pt>
                <c:pt idx="100599">
                  <c:v>258.9765625</c:v>
                </c:pt>
                <c:pt idx="100600">
                  <c:v>258.97916666666669</c:v>
                </c:pt>
                <c:pt idx="100601">
                  <c:v>258.98177083333331</c:v>
                </c:pt>
                <c:pt idx="100602">
                  <c:v>258.984375</c:v>
                </c:pt>
                <c:pt idx="100603">
                  <c:v>258.98697916666669</c:v>
                </c:pt>
                <c:pt idx="100604">
                  <c:v>258.98958333333331</c:v>
                </c:pt>
                <c:pt idx="100605">
                  <c:v>258.9921875</c:v>
                </c:pt>
                <c:pt idx="100606">
                  <c:v>258.99479166666669</c:v>
                </c:pt>
                <c:pt idx="100607">
                  <c:v>258.99739583333331</c:v>
                </c:pt>
                <c:pt idx="100608">
                  <c:v>259</c:v>
                </c:pt>
                <c:pt idx="100609">
                  <c:v>259.00260416666669</c:v>
                </c:pt>
                <c:pt idx="100610">
                  <c:v>259.00520833333331</c:v>
                </c:pt>
                <c:pt idx="100611">
                  <c:v>259.0078125</c:v>
                </c:pt>
                <c:pt idx="100612">
                  <c:v>259.01041666666669</c:v>
                </c:pt>
                <c:pt idx="100613">
                  <c:v>259.01302083333331</c:v>
                </c:pt>
                <c:pt idx="100614">
                  <c:v>259.015625</c:v>
                </c:pt>
                <c:pt idx="100615">
                  <c:v>259.01822916666669</c:v>
                </c:pt>
                <c:pt idx="100616">
                  <c:v>259.02083333333331</c:v>
                </c:pt>
                <c:pt idx="100617">
                  <c:v>259.0234375</c:v>
                </c:pt>
                <c:pt idx="100618">
                  <c:v>259.02604166666669</c:v>
                </c:pt>
                <c:pt idx="100619">
                  <c:v>259.02864583333331</c:v>
                </c:pt>
                <c:pt idx="100620">
                  <c:v>259.03125</c:v>
                </c:pt>
                <c:pt idx="100621">
                  <c:v>259.03385416666669</c:v>
                </c:pt>
                <c:pt idx="100622">
                  <c:v>259.03645833333331</c:v>
                </c:pt>
                <c:pt idx="100623">
                  <c:v>259.0390625</c:v>
                </c:pt>
                <c:pt idx="100624">
                  <c:v>259.04166666666669</c:v>
                </c:pt>
                <c:pt idx="100625">
                  <c:v>259.04427083333331</c:v>
                </c:pt>
                <c:pt idx="100626">
                  <c:v>259.046875</c:v>
                </c:pt>
                <c:pt idx="100627">
                  <c:v>259.04947916666669</c:v>
                </c:pt>
                <c:pt idx="100628">
                  <c:v>259.05208333333331</c:v>
                </c:pt>
                <c:pt idx="100629">
                  <c:v>259.0546875</c:v>
                </c:pt>
                <c:pt idx="100630">
                  <c:v>259.05729166666669</c:v>
                </c:pt>
                <c:pt idx="100631">
                  <c:v>259.05989583333331</c:v>
                </c:pt>
                <c:pt idx="100632">
                  <c:v>259.0625</c:v>
                </c:pt>
                <c:pt idx="100633">
                  <c:v>259.06510416666669</c:v>
                </c:pt>
                <c:pt idx="100634">
                  <c:v>259.06770833333331</c:v>
                </c:pt>
                <c:pt idx="100635">
                  <c:v>259.0703125</c:v>
                </c:pt>
                <c:pt idx="100636">
                  <c:v>259.07291666666669</c:v>
                </c:pt>
                <c:pt idx="100637">
                  <c:v>259.07552083333331</c:v>
                </c:pt>
                <c:pt idx="100638">
                  <c:v>259.078125</c:v>
                </c:pt>
                <c:pt idx="100639">
                  <c:v>259.08072916666669</c:v>
                </c:pt>
                <c:pt idx="100640">
                  <c:v>259.08333333333331</c:v>
                </c:pt>
                <c:pt idx="100641">
                  <c:v>259.0859375</c:v>
                </c:pt>
                <c:pt idx="100642">
                  <c:v>259.08854166666669</c:v>
                </c:pt>
                <c:pt idx="100643">
                  <c:v>259.09114583333331</c:v>
                </c:pt>
                <c:pt idx="100644">
                  <c:v>259.09375</c:v>
                </c:pt>
                <c:pt idx="100645">
                  <c:v>259.09635416666669</c:v>
                </c:pt>
                <c:pt idx="100646">
                  <c:v>259.09895833333331</c:v>
                </c:pt>
                <c:pt idx="100647">
                  <c:v>259.1015625</c:v>
                </c:pt>
                <c:pt idx="100648">
                  <c:v>259.10416666666669</c:v>
                </c:pt>
                <c:pt idx="100649">
                  <c:v>259.10677083333331</c:v>
                </c:pt>
                <c:pt idx="100650">
                  <c:v>259.109375</c:v>
                </c:pt>
                <c:pt idx="100651">
                  <c:v>259.11197916666669</c:v>
                </c:pt>
                <c:pt idx="100652">
                  <c:v>259.11458333333331</c:v>
                </c:pt>
                <c:pt idx="100653">
                  <c:v>259.1171875</c:v>
                </c:pt>
                <c:pt idx="100654">
                  <c:v>259.11979166666669</c:v>
                </c:pt>
                <c:pt idx="100655">
                  <c:v>259.12239583333331</c:v>
                </c:pt>
                <c:pt idx="100656">
                  <c:v>259.125</c:v>
                </c:pt>
                <c:pt idx="100657">
                  <c:v>259.12760416666669</c:v>
                </c:pt>
                <c:pt idx="100658">
                  <c:v>259.13020833333331</c:v>
                </c:pt>
                <c:pt idx="100659">
                  <c:v>259.1328125</c:v>
                </c:pt>
                <c:pt idx="100660">
                  <c:v>259.13541666666669</c:v>
                </c:pt>
                <c:pt idx="100661">
                  <c:v>259.13802083333331</c:v>
                </c:pt>
                <c:pt idx="100662">
                  <c:v>259.140625</c:v>
                </c:pt>
                <c:pt idx="100663">
                  <c:v>259.14322916666669</c:v>
                </c:pt>
                <c:pt idx="100664">
                  <c:v>259.14583333333331</c:v>
                </c:pt>
                <c:pt idx="100665">
                  <c:v>259.1484375</c:v>
                </c:pt>
                <c:pt idx="100666">
                  <c:v>259.15104166666669</c:v>
                </c:pt>
                <c:pt idx="100667">
                  <c:v>259.15364583333331</c:v>
                </c:pt>
                <c:pt idx="100668">
                  <c:v>259.15625</c:v>
                </c:pt>
                <c:pt idx="100669">
                  <c:v>259.15885416666669</c:v>
                </c:pt>
                <c:pt idx="100670">
                  <c:v>259.16145833333331</c:v>
                </c:pt>
                <c:pt idx="100671">
                  <c:v>259.1640625</c:v>
                </c:pt>
                <c:pt idx="100672">
                  <c:v>259.16666666666669</c:v>
                </c:pt>
                <c:pt idx="100673">
                  <c:v>259.16927083333331</c:v>
                </c:pt>
                <c:pt idx="100674">
                  <c:v>259.171875</c:v>
                </c:pt>
                <c:pt idx="100675">
                  <c:v>259.17447916666669</c:v>
                </c:pt>
                <c:pt idx="100676">
                  <c:v>259.17708333333331</c:v>
                </c:pt>
                <c:pt idx="100677">
                  <c:v>259.1796875</c:v>
                </c:pt>
                <c:pt idx="100678">
                  <c:v>259.18229166666669</c:v>
                </c:pt>
                <c:pt idx="100679">
                  <c:v>259.18489583333331</c:v>
                </c:pt>
                <c:pt idx="100680">
                  <c:v>259.1875</c:v>
                </c:pt>
                <c:pt idx="100681">
                  <c:v>259.19010416666669</c:v>
                </c:pt>
                <c:pt idx="100682">
                  <c:v>259.19270833333331</c:v>
                </c:pt>
                <c:pt idx="100683">
                  <c:v>259.1953125</c:v>
                </c:pt>
                <c:pt idx="100684">
                  <c:v>259.19791666666669</c:v>
                </c:pt>
                <c:pt idx="100685">
                  <c:v>259.20052083333331</c:v>
                </c:pt>
                <c:pt idx="100686">
                  <c:v>259.203125</c:v>
                </c:pt>
                <c:pt idx="100687">
                  <c:v>259.20572916666669</c:v>
                </c:pt>
                <c:pt idx="100688">
                  <c:v>259.20833333333331</c:v>
                </c:pt>
                <c:pt idx="100689">
                  <c:v>259.2109375</c:v>
                </c:pt>
                <c:pt idx="100690">
                  <c:v>259.21354166666669</c:v>
                </c:pt>
                <c:pt idx="100691">
                  <c:v>259.21614583333331</c:v>
                </c:pt>
                <c:pt idx="100692">
                  <c:v>259.21875</c:v>
                </c:pt>
                <c:pt idx="100693">
                  <c:v>259.22135416666669</c:v>
                </c:pt>
                <c:pt idx="100694">
                  <c:v>259.22395833333331</c:v>
                </c:pt>
                <c:pt idx="100695">
                  <c:v>259.2265625</c:v>
                </c:pt>
                <c:pt idx="100696">
                  <c:v>259.22916666666669</c:v>
                </c:pt>
                <c:pt idx="100697">
                  <c:v>259.23177083333331</c:v>
                </c:pt>
                <c:pt idx="100698">
                  <c:v>259.234375</c:v>
                </c:pt>
                <c:pt idx="100699">
                  <c:v>259.23697916666669</c:v>
                </c:pt>
                <c:pt idx="100700">
                  <c:v>259.23958333333331</c:v>
                </c:pt>
                <c:pt idx="100701">
                  <c:v>259.2421875</c:v>
                </c:pt>
                <c:pt idx="100702">
                  <c:v>259.24479166666669</c:v>
                </c:pt>
                <c:pt idx="100703">
                  <c:v>259.24739583333331</c:v>
                </c:pt>
                <c:pt idx="100704">
                  <c:v>259.25</c:v>
                </c:pt>
                <c:pt idx="100705">
                  <c:v>259.25260416666669</c:v>
                </c:pt>
                <c:pt idx="100706">
                  <c:v>259.25520833333331</c:v>
                </c:pt>
                <c:pt idx="100707">
                  <c:v>259.2578125</c:v>
                </c:pt>
                <c:pt idx="100708">
                  <c:v>259.26041666666669</c:v>
                </c:pt>
                <c:pt idx="100709">
                  <c:v>259.26302083333331</c:v>
                </c:pt>
                <c:pt idx="100710">
                  <c:v>259.265625</c:v>
                </c:pt>
                <c:pt idx="100711">
                  <c:v>259.26822916666669</c:v>
                </c:pt>
                <c:pt idx="100712">
                  <c:v>259.27083333333331</c:v>
                </c:pt>
                <c:pt idx="100713">
                  <c:v>259.2734375</c:v>
                </c:pt>
                <c:pt idx="100714">
                  <c:v>259.27604166666669</c:v>
                </c:pt>
                <c:pt idx="100715">
                  <c:v>259.27864583333331</c:v>
                </c:pt>
                <c:pt idx="100716">
                  <c:v>259.28125</c:v>
                </c:pt>
                <c:pt idx="100717">
                  <c:v>259.28385416666669</c:v>
                </c:pt>
                <c:pt idx="100718">
                  <c:v>259.28645833333331</c:v>
                </c:pt>
                <c:pt idx="100719">
                  <c:v>259.2890625</c:v>
                </c:pt>
                <c:pt idx="100720">
                  <c:v>259.29166666666669</c:v>
                </c:pt>
                <c:pt idx="100721">
                  <c:v>259.29427083333331</c:v>
                </c:pt>
                <c:pt idx="100722">
                  <c:v>259.296875</c:v>
                </c:pt>
                <c:pt idx="100723">
                  <c:v>259.29947916666669</c:v>
                </c:pt>
                <c:pt idx="100724">
                  <c:v>259.30208333333331</c:v>
                </c:pt>
                <c:pt idx="100725">
                  <c:v>259.3046875</c:v>
                </c:pt>
                <c:pt idx="100726">
                  <c:v>259.30729166666669</c:v>
                </c:pt>
                <c:pt idx="100727">
                  <c:v>259.30989583333331</c:v>
                </c:pt>
                <c:pt idx="100728">
                  <c:v>259.3125</c:v>
                </c:pt>
                <c:pt idx="100729">
                  <c:v>259.31510416666669</c:v>
                </c:pt>
                <c:pt idx="100730">
                  <c:v>259.31770833333331</c:v>
                </c:pt>
                <c:pt idx="100731">
                  <c:v>259.3203125</c:v>
                </c:pt>
                <c:pt idx="100732">
                  <c:v>259.32291666666669</c:v>
                </c:pt>
                <c:pt idx="100733">
                  <c:v>259.32552083333331</c:v>
                </c:pt>
                <c:pt idx="100734">
                  <c:v>259.328125</c:v>
                </c:pt>
                <c:pt idx="100735">
                  <c:v>259.33072916666669</c:v>
                </c:pt>
                <c:pt idx="100736">
                  <c:v>259.33333333333331</c:v>
                </c:pt>
                <c:pt idx="100737">
                  <c:v>259.3359375</c:v>
                </c:pt>
                <c:pt idx="100738">
                  <c:v>259.33854166666669</c:v>
                </c:pt>
                <c:pt idx="100739">
                  <c:v>259.34114583333331</c:v>
                </c:pt>
                <c:pt idx="100740">
                  <c:v>259.34375</c:v>
                </c:pt>
                <c:pt idx="100741">
                  <c:v>259.34635416666669</c:v>
                </c:pt>
                <c:pt idx="100742">
                  <c:v>259.34895833333331</c:v>
                </c:pt>
                <c:pt idx="100743">
                  <c:v>259.3515625</c:v>
                </c:pt>
                <c:pt idx="100744">
                  <c:v>259.35416666666669</c:v>
                </c:pt>
                <c:pt idx="100745">
                  <c:v>259.35677083333331</c:v>
                </c:pt>
                <c:pt idx="100746">
                  <c:v>259.359375</c:v>
                </c:pt>
                <c:pt idx="100747">
                  <c:v>259.36197916666669</c:v>
                </c:pt>
                <c:pt idx="100748">
                  <c:v>259.36458333333331</c:v>
                </c:pt>
                <c:pt idx="100749">
                  <c:v>259.3671875</c:v>
                </c:pt>
                <c:pt idx="100750">
                  <c:v>259.36979166666669</c:v>
                </c:pt>
                <c:pt idx="100751">
                  <c:v>259.37239583333331</c:v>
                </c:pt>
                <c:pt idx="100752">
                  <c:v>259.375</c:v>
                </c:pt>
                <c:pt idx="100753">
                  <c:v>259.37760416666669</c:v>
                </c:pt>
                <c:pt idx="100754">
                  <c:v>259.38020833333331</c:v>
                </c:pt>
                <c:pt idx="100755">
                  <c:v>259.3828125</c:v>
                </c:pt>
                <c:pt idx="100756">
                  <c:v>259.38541666666669</c:v>
                </c:pt>
                <c:pt idx="100757">
                  <c:v>259.38802083333331</c:v>
                </c:pt>
                <c:pt idx="100758">
                  <c:v>259.390625</c:v>
                </c:pt>
                <c:pt idx="100759">
                  <c:v>259.39322916666669</c:v>
                </c:pt>
                <c:pt idx="100760">
                  <c:v>259.39583333333331</c:v>
                </c:pt>
                <c:pt idx="100761">
                  <c:v>259.3984375</c:v>
                </c:pt>
                <c:pt idx="100762">
                  <c:v>259.40104166666669</c:v>
                </c:pt>
                <c:pt idx="100763">
                  <c:v>259.40364583333331</c:v>
                </c:pt>
                <c:pt idx="100764">
                  <c:v>259.40625</c:v>
                </c:pt>
                <c:pt idx="100765">
                  <c:v>259.40885416666669</c:v>
                </c:pt>
                <c:pt idx="100766">
                  <c:v>259.41145833333331</c:v>
                </c:pt>
                <c:pt idx="100767">
                  <c:v>259.4140625</c:v>
                </c:pt>
                <c:pt idx="100768">
                  <c:v>259.41666666666669</c:v>
                </c:pt>
                <c:pt idx="100769">
                  <c:v>259.41927083333331</c:v>
                </c:pt>
                <c:pt idx="100770">
                  <c:v>259.421875</c:v>
                </c:pt>
                <c:pt idx="100771">
                  <c:v>259.42447916666669</c:v>
                </c:pt>
                <c:pt idx="100772">
                  <c:v>259.42708333333331</c:v>
                </c:pt>
                <c:pt idx="100773">
                  <c:v>259.4296875</c:v>
                </c:pt>
                <c:pt idx="100774">
                  <c:v>259.43229166666669</c:v>
                </c:pt>
                <c:pt idx="100775">
                  <c:v>259.43489583333331</c:v>
                </c:pt>
                <c:pt idx="100776">
                  <c:v>259.4375</c:v>
                </c:pt>
                <c:pt idx="100777">
                  <c:v>259.44010416666669</c:v>
                </c:pt>
                <c:pt idx="100778">
                  <c:v>259.44270833333331</c:v>
                </c:pt>
                <c:pt idx="100779">
                  <c:v>259.4453125</c:v>
                </c:pt>
                <c:pt idx="100780">
                  <c:v>259.44791666666669</c:v>
                </c:pt>
                <c:pt idx="100781">
                  <c:v>259.45052083333331</c:v>
                </c:pt>
                <c:pt idx="100782">
                  <c:v>259.453125</c:v>
                </c:pt>
                <c:pt idx="100783">
                  <c:v>259.45572916666669</c:v>
                </c:pt>
                <c:pt idx="100784">
                  <c:v>259.45833333333331</c:v>
                </c:pt>
                <c:pt idx="100785">
                  <c:v>259.4609375</c:v>
                </c:pt>
                <c:pt idx="100786">
                  <c:v>259.46354166666669</c:v>
                </c:pt>
                <c:pt idx="100787">
                  <c:v>259.46614583333331</c:v>
                </c:pt>
                <c:pt idx="100788">
                  <c:v>259.46875</c:v>
                </c:pt>
                <c:pt idx="100789">
                  <c:v>259.47135416666669</c:v>
                </c:pt>
                <c:pt idx="100790">
                  <c:v>259.47395833333331</c:v>
                </c:pt>
                <c:pt idx="100791">
                  <c:v>259.4765625</c:v>
                </c:pt>
                <c:pt idx="100792">
                  <c:v>259.47916666666669</c:v>
                </c:pt>
                <c:pt idx="100793">
                  <c:v>259.48177083333331</c:v>
                </c:pt>
                <c:pt idx="100794">
                  <c:v>259.484375</c:v>
                </c:pt>
                <c:pt idx="100795">
                  <c:v>259.48697916666669</c:v>
                </c:pt>
                <c:pt idx="100796">
                  <c:v>259.48958333333331</c:v>
                </c:pt>
                <c:pt idx="100797">
                  <c:v>259.4921875</c:v>
                </c:pt>
                <c:pt idx="100798">
                  <c:v>259.49479166666669</c:v>
                </c:pt>
                <c:pt idx="100799">
                  <c:v>259.49739583333331</c:v>
                </c:pt>
                <c:pt idx="100800">
                  <c:v>259.5</c:v>
                </c:pt>
                <c:pt idx="100801">
                  <c:v>259.50260416666669</c:v>
                </c:pt>
                <c:pt idx="100802">
                  <c:v>259.50520833333331</c:v>
                </c:pt>
                <c:pt idx="100803">
                  <c:v>259.5078125</c:v>
                </c:pt>
                <c:pt idx="100804">
                  <c:v>259.51041666666669</c:v>
                </c:pt>
                <c:pt idx="100805">
                  <c:v>259.51302083333331</c:v>
                </c:pt>
                <c:pt idx="100806">
                  <c:v>259.515625</c:v>
                </c:pt>
                <c:pt idx="100807">
                  <c:v>259.51822916666669</c:v>
                </c:pt>
                <c:pt idx="100808">
                  <c:v>259.52083333333331</c:v>
                </c:pt>
                <c:pt idx="100809">
                  <c:v>259.5234375</c:v>
                </c:pt>
                <c:pt idx="100810">
                  <c:v>259.52604166666669</c:v>
                </c:pt>
                <c:pt idx="100811">
                  <c:v>259.52864583333331</c:v>
                </c:pt>
                <c:pt idx="100812">
                  <c:v>259.53125</c:v>
                </c:pt>
                <c:pt idx="100813">
                  <c:v>259.53385416666669</c:v>
                </c:pt>
                <c:pt idx="100814">
                  <c:v>259.53645833333331</c:v>
                </c:pt>
                <c:pt idx="100815">
                  <c:v>259.5390625</c:v>
                </c:pt>
                <c:pt idx="100816">
                  <c:v>259.54166666666669</c:v>
                </c:pt>
                <c:pt idx="100817">
                  <c:v>259.54427083333331</c:v>
                </c:pt>
                <c:pt idx="100818">
                  <c:v>259.546875</c:v>
                </c:pt>
                <c:pt idx="100819">
                  <c:v>259.54947916666669</c:v>
                </c:pt>
                <c:pt idx="100820">
                  <c:v>259.55208333333331</c:v>
                </c:pt>
                <c:pt idx="100821">
                  <c:v>259.5546875</c:v>
                </c:pt>
                <c:pt idx="100822">
                  <c:v>259.55729166666669</c:v>
                </c:pt>
                <c:pt idx="100823">
                  <c:v>259.55989583333331</c:v>
                </c:pt>
                <c:pt idx="100824">
                  <c:v>259.5625</c:v>
                </c:pt>
                <c:pt idx="100825">
                  <c:v>259.56510416666669</c:v>
                </c:pt>
                <c:pt idx="100826">
                  <c:v>259.56770833333331</c:v>
                </c:pt>
                <c:pt idx="100827">
                  <c:v>259.5703125</c:v>
                </c:pt>
                <c:pt idx="100828">
                  <c:v>259.57291666666669</c:v>
                </c:pt>
                <c:pt idx="100829">
                  <c:v>259.57552083333331</c:v>
                </c:pt>
                <c:pt idx="100830">
                  <c:v>259.578125</c:v>
                </c:pt>
                <c:pt idx="100831">
                  <c:v>259.58072916666669</c:v>
                </c:pt>
                <c:pt idx="100832">
                  <c:v>259.58333333333331</c:v>
                </c:pt>
                <c:pt idx="100833">
                  <c:v>259.5859375</c:v>
                </c:pt>
                <c:pt idx="100834">
                  <c:v>259.58854166666669</c:v>
                </c:pt>
                <c:pt idx="100835">
                  <c:v>259.59114583333331</c:v>
                </c:pt>
                <c:pt idx="100836">
                  <c:v>259.59375</c:v>
                </c:pt>
                <c:pt idx="100837">
                  <c:v>259.59635416666669</c:v>
                </c:pt>
                <c:pt idx="100838">
                  <c:v>259.59895833333331</c:v>
                </c:pt>
                <c:pt idx="100839">
                  <c:v>259.6015625</c:v>
                </c:pt>
                <c:pt idx="100840">
                  <c:v>259.60416666666669</c:v>
                </c:pt>
                <c:pt idx="100841">
                  <c:v>259.60677083333331</c:v>
                </c:pt>
                <c:pt idx="100842">
                  <c:v>259.609375</c:v>
                </c:pt>
                <c:pt idx="100843">
                  <c:v>259.61197916666669</c:v>
                </c:pt>
                <c:pt idx="100844">
                  <c:v>259.61458333333331</c:v>
                </c:pt>
                <c:pt idx="100845">
                  <c:v>259.6171875</c:v>
                </c:pt>
                <c:pt idx="100846">
                  <c:v>259.61979166666669</c:v>
                </c:pt>
                <c:pt idx="100847">
                  <c:v>259.62239583333331</c:v>
                </c:pt>
                <c:pt idx="100848">
                  <c:v>259.625</c:v>
                </c:pt>
                <c:pt idx="100849">
                  <c:v>259.62760416666669</c:v>
                </c:pt>
                <c:pt idx="100850">
                  <c:v>259.63020833333331</c:v>
                </c:pt>
                <c:pt idx="100851">
                  <c:v>259.6328125</c:v>
                </c:pt>
                <c:pt idx="100852">
                  <c:v>259.63541666666669</c:v>
                </c:pt>
                <c:pt idx="100853">
                  <c:v>259.63802083333331</c:v>
                </c:pt>
                <c:pt idx="100854">
                  <c:v>259.640625</c:v>
                </c:pt>
                <c:pt idx="100855">
                  <c:v>259.64322916666669</c:v>
                </c:pt>
                <c:pt idx="100856">
                  <c:v>259.64583333333331</c:v>
                </c:pt>
                <c:pt idx="100857">
                  <c:v>259.6484375</c:v>
                </c:pt>
                <c:pt idx="100858">
                  <c:v>259.65104166666669</c:v>
                </c:pt>
                <c:pt idx="100859">
                  <c:v>259.65364583333331</c:v>
                </c:pt>
                <c:pt idx="100860">
                  <c:v>259.65625</c:v>
                </c:pt>
                <c:pt idx="100861">
                  <c:v>259.65885416666669</c:v>
                </c:pt>
                <c:pt idx="100862">
                  <c:v>259.66145833333331</c:v>
                </c:pt>
                <c:pt idx="100863">
                  <c:v>259.6640625</c:v>
                </c:pt>
                <c:pt idx="100864">
                  <c:v>259.66666666666669</c:v>
                </c:pt>
                <c:pt idx="100865">
                  <c:v>259.66927083333331</c:v>
                </c:pt>
                <c:pt idx="100866">
                  <c:v>259.671875</c:v>
                </c:pt>
                <c:pt idx="100867">
                  <c:v>259.67447916666669</c:v>
                </c:pt>
                <c:pt idx="100868">
                  <c:v>259.67708333333331</c:v>
                </c:pt>
                <c:pt idx="100869">
                  <c:v>259.6796875</c:v>
                </c:pt>
                <c:pt idx="100870">
                  <c:v>259.68229166666669</c:v>
                </c:pt>
                <c:pt idx="100871">
                  <c:v>259.68489583333331</c:v>
                </c:pt>
                <c:pt idx="100872">
                  <c:v>259.6875</c:v>
                </c:pt>
                <c:pt idx="100873">
                  <c:v>259.69010416666669</c:v>
                </c:pt>
                <c:pt idx="100874">
                  <c:v>259.69270833333331</c:v>
                </c:pt>
                <c:pt idx="100875">
                  <c:v>259.6953125</c:v>
                </c:pt>
                <c:pt idx="100876">
                  <c:v>259.69791666666669</c:v>
                </c:pt>
                <c:pt idx="100877">
                  <c:v>259.70052083333331</c:v>
                </c:pt>
                <c:pt idx="100878">
                  <c:v>259.703125</c:v>
                </c:pt>
                <c:pt idx="100879">
                  <c:v>259.70572916666669</c:v>
                </c:pt>
                <c:pt idx="100880">
                  <c:v>259.70833333333331</c:v>
                </c:pt>
                <c:pt idx="100881">
                  <c:v>259.7109375</c:v>
                </c:pt>
                <c:pt idx="100882">
                  <c:v>259.71354166666669</c:v>
                </c:pt>
                <c:pt idx="100883">
                  <c:v>259.71614583333331</c:v>
                </c:pt>
                <c:pt idx="100884">
                  <c:v>259.71875</c:v>
                </c:pt>
                <c:pt idx="100885">
                  <c:v>259.72135416666669</c:v>
                </c:pt>
                <c:pt idx="100886">
                  <c:v>259.72395833333331</c:v>
                </c:pt>
                <c:pt idx="100887">
                  <c:v>259.7265625</c:v>
                </c:pt>
                <c:pt idx="100888">
                  <c:v>259.72916666666669</c:v>
                </c:pt>
                <c:pt idx="100889">
                  <c:v>259.73177083333331</c:v>
                </c:pt>
                <c:pt idx="100890">
                  <c:v>259.734375</c:v>
                </c:pt>
                <c:pt idx="100891">
                  <c:v>259.73697916666669</c:v>
                </c:pt>
                <c:pt idx="100892">
                  <c:v>259.73958333333331</c:v>
                </c:pt>
                <c:pt idx="100893">
                  <c:v>259.7421875</c:v>
                </c:pt>
                <c:pt idx="100894">
                  <c:v>259.74479166666669</c:v>
                </c:pt>
                <c:pt idx="100895">
                  <c:v>259.74739583333331</c:v>
                </c:pt>
                <c:pt idx="100896">
                  <c:v>259.75</c:v>
                </c:pt>
                <c:pt idx="100897">
                  <c:v>259.75260416666669</c:v>
                </c:pt>
                <c:pt idx="100898">
                  <c:v>259.75520833333331</c:v>
                </c:pt>
                <c:pt idx="100899">
                  <c:v>259.7578125</c:v>
                </c:pt>
                <c:pt idx="100900">
                  <c:v>259.76041666666669</c:v>
                </c:pt>
                <c:pt idx="100901">
                  <c:v>259.76302083333331</c:v>
                </c:pt>
                <c:pt idx="100902">
                  <c:v>259.765625</c:v>
                </c:pt>
                <c:pt idx="100903">
                  <c:v>259.76822916666669</c:v>
                </c:pt>
                <c:pt idx="100904">
                  <c:v>259.77083333333331</c:v>
                </c:pt>
                <c:pt idx="100905">
                  <c:v>259.7734375</c:v>
                </c:pt>
                <c:pt idx="100906">
                  <c:v>259.77604166666669</c:v>
                </c:pt>
                <c:pt idx="100907">
                  <c:v>259.77864583333331</c:v>
                </c:pt>
                <c:pt idx="100908">
                  <c:v>259.78125</c:v>
                </c:pt>
                <c:pt idx="100909">
                  <c:v>259.78385416666669</c:v>
                </c:pt>
                <c:pt idx="100910">
                  <c:v>259.78645833333331</c:v>
                </c:pt>
                <c:pt idx="100911">
                  <c:v>259.7890625</c:v>
                </c:pt>
                <c:pt idx="100912">
                  <c:v>259.79166666666669</c:v>
                </c:pt>
                <c:pt idx="100913">
                  <c:v>259.79427083333331</c:v>
                </c:pt>
                <c:pt idx="100914">
                  <c:v>259.796875</c:v>
                </c:pt>
                <c:pt idx="100915">
                  <c:v>259.79947916666669</c:v>
                </c:pt>
                <c:pt idx="100916">
                  <c:v>259.80208333333331</c:v>
                </c:pt>
                <c:pt idx="100917">
                  <c:v>259.8046875</c:v>
                </c:pt>
                <c:pt idx="100918">
                  <c:v>259.80729166666669</c:v>
                </c:pt>
                <c:pt idx="100919">
                  <c:v>259.80989583333331</c:v>
                </c:pt>
                <c:pt idx="100920">
                  <c:v>259.8125</c:v>
                </c:pt>
                <c:pt idx="100921">
                  <c:v>259.81510416666669</c:v>
                </c:pt>
                <c:pt idx="100922">
                  <c:v>259.81770833333331</c:v>
                </c:pt>
                <c:pt idx="100923">
                  <c:v>259.8203125</c:v>
                </c:pt>
                <c:pt idx="100924">
                  <c:v>259.82291666666669</c:v>
                </c:pt>
                <c:pt idx="100925">
                  <c:v>259.82552083333331</c:v>
                </c:pt>
                <c:pt idx="100926">
                  <c:v>259.828125</c:v>
                </c:pt>
                <c:pt idx="100927">
                  <c:v>259.83072916666669</c:v>
                </c:pt>
                <c:pt idx="100928">
                  <c:v>259.83333333333331</c:v>
                </c:pt>
                <c:pt idx="100929">
                  <c:v>259.8359375</c:v>
                </c:pt>
                <c:pt idx="100930">
                  <c:v>259.83854166666669</c:v>
                </c:pt>
                <c:pt idx="100931">
                  <c:v>259.84114583333331</c:v>
                </c:pt>
                <c:pt idx="100932">
                  <c:v>259.84375</c:v>
                </c:pt>
                <c:pt idx="100933">
                  <c:v>259.84635416666669</c:v>
                </c:pt>
                <c:pt idx="100934">
                  <c:v>259.84895833333331</c:v>
                </c:pt>
                <c:pt idx="100935">
                  <c:v>259.8515625</c:v>
                </c:pt>
                <c:pt idx="100936">
                  <c:v>259.85416666666669</c:v>
                </c:pt>
                <c:pt idx="100937">
                  <c:v>259.85677083333331</c:v>
                </c:pt>
                <c:pt idx="100938">
                  <c:v>259.859375</c:v>
                </c:pt>
                <c:pt idx="100939">
                  <c:v>259.86197916666669</c:v>
                </c:pt>
                <c:pt idx="100940">
                  <c:v>259.86458333333331</c:v>
                </c:pt>
                <c:pt idx="100941">
                  <c:v>259.8671875</c:v>
                </c:pt>
                <c:pt idx="100942">
                  <c:v>259.86979166666669</c:v>
                </c:pt>
                <c:pt idx="100943">
                  <c:v>259.87239583333331</c:v>
                </c:pt>
                <c:pt idx="100944">
                  <c:v>259.875</c:v>
                </c:pt>
                <c:pt idx="100945">
                  <c:v>259.87760416666669</c:v>
                </c:pt>
                <c:pt idx="100946">
                  <c:v>259.88020833333331</c:v>
                </c:pt>
                <c:pt idx="100947">
                  <c:v>259.8828125</c:v>
                </c:pt>
                <c:pt idx="100948">
                  <c:v>259.88541666666669</c:v>
                </c:pt>
                <c:pt idx="100949">
                  <c:v>259.88802083333331</c:v>
                </c:pt>
                <c:pt idx="100950">
                  <c:v>259.890625</c:v>
                </c:pt>
                <c:pt idx="100951">
                  <c:v>259.89322916666669</c:v>
                </c:pt>
                <c:pt idx="100952">
                  <c:v>259.89583333333331</c:v>
                </c:pt>
                <c:pt idx="100953">
                  <c:v>259.8984375</c:v>
                </c:pt>
                <c:pt idx="100954">
                  <c:v>259.90104166666669</c:v>
                </c:pt>
                <c:pt idx="100955">
                  <c:v>259.90364583333331</c:v>
                </c:pt>
                <c:pt idx="100956">
                  <c:v>259.90625</c:v>
                </c:pt>
                <c:pt idx="100957">
                  <c:v>259.90885416666669</c:v>
                </c:pt>
                <c:pt idx="100958">
                  <c:v>259.91145833333331</c:v>
                </c:pt>
                <c:pt idx="100959">
                  <c:v>259.9140625</c:v>
                </c:pt>
                <c:pt idx="100960">
                  <c:v>259.91666666666669</c:v>
                </c:pt>
                <c:pt idx="100961">
                  <c:v>259.91927083333331</c:v>
                </c:pt>
                <c:pt idx="100962">
                  <c:v>259.921875</c:v>
                </c:pt>
                <c:pt idx="100963">
                  <c:v>259.92447916666669</c:v>
                </c:pt>
                <c:pt idx="100964">
                  <c:v>259.92708333333331</c:v>
                </c:pt>
                <c:pt idx="100965">
                  <c:v>259.9296875</c:v>
                </c:pt>
                <c:pt idx="100966">
                  <c:v>259.93229166666669</c:v>
                </c:pt>
                <c:pt idx="100967">
                  <c:v>259.93489583333331</c:v>
                </c:pt>
                <c:pt idx="100968">
                  <c:v>259.9375</c:v>
                </c:pt>
                <c:pt idx="100969">
                  <c:v>259.94010416666669</c:v>
                </c:pt>
                <c:pt idx="100970">
                  <c:v>259.94270833333331</c:v>
                </c:pt>
                <c:pt idx="100971">
                  <c:v>259.9453125</c:v>
                </c:pt>
                <c:pt idx="100972">
                  <c:v>259.94791666666669</c:v>
                </c:pt>
                <c:pt idx="100973">
                  <c:v>259.95052083333331</c:v>
                </c:pt>
                <c:pt idx="100974">
                  <c:v>259.953125</c:v>
                </c:pt>
                <c:pt idx="100975">
                  <c:v>259.95572916666669</c:v>
                </c:pt>
                <c:pt idx="100976">
                  <c:v>259.95833333333331</c:v>
                </c:pt>
                <c:pt idx="100977">
                  <c:v>259.9609375</c:v>
                </c:pt>
                <c:pt idx="100978">
                  <c:v>259.96354166666669</c:v>
                </c:pt>
                <c:pt idx="100979">
                  <c:v>259.96614583333331</c:v>
                </c:pt>
                <c:pt idx="100980">
                  <c:v>259.96875</c:v>
                </c:pt>
                <c:pt idx="100981">
                  <c:v>259.97135416666669</c:v>
                </c:pt>
                <c:pt idx="100982">
                  <c:v>259.97395833333331</c:v>
                </c:pt>
                <c:pt idx="100983">
                  <c:v>259.9765625</c:v>
                </c:pt>
                <c:pt idx="100984">
                  <c:v>259.97916666666669</c:v>
                </c:pt>
                <c:pt idx="100985">
                  <c:v>259.98177083333331</c:v>
                </c:pt>
                <c:pt idx="100986">
                  <c:v>259.984375</c:v>
                </c:pt>
                <c:pt idx="100987">
                  <c:v>259.98697916666669</c:v>
                </c:pt>
                <c:pt idx="100988">
                  <c:v>259.98958333333331</c:v>
                </c:pt>
                <c:pt idx="100989">
                  <c:v>259.9921875</c:v>
                </c:pt>
                <c:pt idx="100990">
                  <c:v>259.99479166666669</c:v>
                </c:pt>
                <c:pt idx="100991">
                  <c:v>259.99739583333331</c:v>
                </c:pt>
                <c:pt idx="100992">
                  <c:v>260</c:v>
                </c:pt>
                <c:pt idx="100993">
                  <c:v>260.00260416666669</c:v>
                </c:pt>
                <c:pt idx="100994">
                  <c:v>260.00520833333331</c:v>
                </c:pt>
                <c:pt idx="100995">
                  <c:v>260.0078125</c:v>
                </c:pt>
                <c:pt idx="100996">
                  <c:v>260.01041666666669</c:v>
                </c:pt>
                <c:pt idx="100997">
                  <c:v>260.01302083333331</c:v>
                </c:pt>
                <c:pt idx="100998">
                  <c:v>260.015625</c:v>
                </c:pt>
                <c:pt idx="100999">
                  <c:v>260.01822916666669</c:v>
                </c:pt>
                <c:pt idx="101000">
                  <c:v>260.02083333333331</c:v>
                </c:pt>
                <c:pt idx="101001">
                  <c:v>260.0234375</c:v>
                </c:pt>
                <c:pt idx="101002">
                  <c:v>260.02604166666669</c:v>
                </c:pt>
                <c:pt idx="101003">
                  <c:v>260.02864583333331</c:v>
                </c:pt>
                <c:pt idx="101004">
                  <c:v>260.03125</c:v>
                </c:pt>
                <c:pt idx="101005">
                  <c:v>260.03385416666669</c:v>
                </c:pt>
                <c:pt idx="101006">
                  <c:v>260.03645833333331</c:v>
                </c:pt>
                <c:pt idx="101007">
                  <c:v>260.0390625</c:v>
                </c:pt>
                <c:pt idx="101008">
                  <c:v>260.04166666666669</c:v>
                </c:pt>
                <c:pt idx="101009">
                  <c:v>260.04427083333331</c:v>
                </c:pt>
                <c:pt idx="101010">
                  <c:v>260.046875</c:v>
                </c:pt>
                <c:pt idx="101011">
                  <c:v>260.04947916666669</c:v>
                </c:pt>
                <c:pt idx="101012">
                  <c:v>260.05208333333331</c:v>
                </c:pt>
                <c:pt idx="101013">
                  <c:v>260.0546875</c:v>
                </c:pt>
                <c:pt idx="101014">
                  <c:v>260.05729166666669</c:v>
                </c:pt>
                <c:pt idx="101015">
                  <c:v>260.05989583333331</c:v>
                </c:pt>
                <c:pt idx="101016">
                  <c:v>260.0625</c:v>
                </c:pt>
                <c:pt idx="101017">
                  <c:v>260.06510416666669</c:v>
                </c:pt>
                <c:pt idx="101018">
                  <c:v>260.06770833333331</c:v>
                </c:pt>
                <c:pt idx="101019">
                  <c:v>260.0703125</c:v>
                </c:pt>
                <c:pt idx="101020">
                  <c:v>260.07291666666669</c:v>
                </c:pt>
                <c:pt idx="101021">
                  <c:v>260.07552083333331</c:v>
                </c:pt>
                <c:pt idx="101022">
                  <c:v>260.078125</c:v>
                </c:pt>
                <c:pt idx="101023">
                  <c:v>260.08072916666669</c:v>
                </c:pt>
                <c:pt idx="101024">
                  <c:v>260.08333333333331</c:v>
                </c:pt>
                <c:pt idx="101025">
                  <c:v>260.0859375</c:v>
                </c:pt>
                <c:pt idx="101026">
                  <c:v>260.08854166666669</c:v>
                </c:pt>
                <c:pt idx="101027">
                  <c:v>260.09114583333331</c:v>
                </c:pt>
                <c:pt idx="101028">
                  <c:v>260.09375</c:v>
                </c:pt>
                <c:pt idx="101029">
                  <c:v>260.09635416666669</c:v>
                </c:pt>
                <c:pt idx="101030">
                  <c:v>260.09895833333331</c:v>
                </c:pt>
                <c:pt idx="101031">
                  <c:v>260.1015625</c:v>
                </c:pt>
                <c:pt idx="101032">
                  <c:v>260.10416666666669</c:v>
                </c:pt>
                <c:pt idx="101033">
                  <c:v>260.10677083333331</c:v>
                </c:pt>
                <c:pt idx="101034">
                  <c:v>260.109375</c:v>
                </c:pt>
                <c:pt idx="101035">
                  <c:v>260.11197916666669</c:v>
                </c:pt>
                <c:pt idx="101036">
                  <c:v>260.11458333333331</c:v>
                </c:pt>
                <c:pt idx="101037">
                  <c:v>260.1171875</c:v>
                </c:pt>
                <c:pt idx="101038">
                  <c:v>260.11979166666669</c:v>
                </c:pt>
                <c:pt idx="101039">
                  <c:v>260.12239583333331</c:v>
                </c:pt>
                <c:pt idx="101040">
                  <c:v>260.125</c:v>
                </c:pt>
                <c:pt idx="101041">
                  <c:v>260.12760416666669</c:v>
                </c:pt>
                <c:pt idx="101042">
                  <c:v>260.13020833333331</c:v>
                </c:pt>
                <c:pt idx="101043">
                  <c:v>260.1328125</c:v>
                </c:pt>
                <c:pt idx="101044">
                  <c:v>260.13541666666669</c:v>
                </c:pt>
                <c:pt idx="101045">
                  <c:v>260.13802083333331</c:v>
                </c:pt>
                <c:pt idx="101046">
                  <c:v>260.140625</c:v>
                </c:pt>
                <c:pt idx="101047">
                  <c:v>260.14322916666669</c:v>
                </c:pt>
                <c:pt idx="101048">
                  <c:v>260.14583333333331</c:v>
                </c:pt>
                <c:pt idx="101049">
                  <c:v>260.1484375</c:v>
                </c:pt>
                <c:pt idx="101050">
                  <c:v>260.15104166666669</c:v>
                </c:pt>
                <c:pt idx="101051">
                  <c:v>260.15364583333331</c:v>
                </c:pt>
                <c:pt idx="101052">
                  <c:v>260.15625</c:v>
                </c:pt>
                <c:pt idx="101053">
                  <c:v>260.15885416666669</c:v>
                </c:pt>
                <c:pt idx="101054">
                  <c:v>260.16145833333331</c:v>
                </c:pt>
                <c:pt idx="101055">
                  <c:v>260.1640625</c:v>
                </c:pt>
                <c:pt idx="101056">
                  <c:v>260.16666666666669</c:v>
                </c:pt>
                <c:pt idx="101057">
                  <c:v>260.16927083333331</c:v>
                </c:pt>
                <c:pt idx="101058">
                  <c:v>260.171875</c:v>
                </c:pt>
                <c:pt idx="101059">
                  <c:v>260.17447916666669</c:v>
                </c:pt>
                <c:pt idx="101060">
                  <c:v>260.17708333333331</c:v>
                </c:pt>
                <c:pt idx="101061">
                  <c:v>260.1796875</c:v>
                </c:pt>
                <c:pt idx="101062">
                  <c:v>260.18229166666669</c:v>
                </c:pt>
                <c:pt idx="101063">
                  <c:v>260.18489583333331</c:v>
                </c:pt>
                <c:pt idx="101064">
                  <c:v>260.1875</c:v>
                </c:pt>
                <c:pt idx="101065">
                  <c:v>260.19010416666669</c:v>
                </c:pt>
                <c:pt idx="101066">
                  <c:v>260.19270833333331</c:v>
                </c:pt>
                <c:pt idx="101067">
                  <c:v>260.1953125</c:v>
                </c:pt>
                <c:pt idx="101068">
                  <c:v>260.19791666666669</c:v>
                </c:pt>
                <c:pt idx="101069">
                  <c:v>260.20052083333331</c:v>
                </c:pt>
                <c:pt idx="101070">
                  <c:v>260.203125</c:v>
                </c:pt>
                <c:pt idx="101071">
                  <c:v>260.20572916666669</c:v>
                </c:pt>
                <c:pt idx="101072">
                  <c:v>260.20833333333331</c:v>
                </c:pt>
                <c:pt idx="101073">
                  <c:v>260.2109375</c:v>
                </c:pt>
                <c:pt idx="101074">
                  <c:v>260.21354166666669</c:v>
                </c:pt>
                <c:pt idx="101075">
                  <c:v>260.21614583333331</c:v>
                </c:pt>
                <c:pt idx="101076">
                  <c:v>260.21875</c:v>
                </c:pt>
                <c:pt idx="101077">
                  <c:v>260.22135416666669</c:v>
                </c:pt>
                <c:pt idx="101078">
                  <c:v>260.22395833333331</c:v>
                </c:pt>
                <c:pt idx="101079">
                  <c:v>260.2265625</c:v>
                </c:pt>
                <c:pt idx="101080">
                  <c:v>260.22916666666669</c:v>
                </c:pt>
                <c:pt idx="101081">
                  <c:v>260.23177083333331</c:v>
                </c:pt>
                <c:pt idx="101082">
                  <c:v>260.234375</c:v>
                </c:pt>
                <c:pt idx="101083">
                  <c:v>260.23697916666669</c:v>
                </c:pt>
                <c:pt idx="101084">
                  <c:v>260.23958333333331</c:v>
                </c:pt>
                <c:pt idx="101085">
                  <c:v>260.2421875</c:v>
                </c:pt>
                <c:pt idx="101086">
                  <c:v>260.24479166666669</c:v>
                </c:pt>
                <c:pt idx="101087">
                  <c:v>260.24739583333331</c:v>
                </c:pt>
                <c:pt idx="101088">
                  <c:v>260.25</c:v>
                </c:pt>
                <c:pt idx="101089">
                  <c:v>260.25260416666669</c:v>
                </c:pt>
                <c:pt idx="101090">
                  <c:v>260.25520833333331</c:v>
                </c:pt>
                <c:pt idx="101091">
                  <c:v>260.2578125</c:v>
                </c:pt>
                <c:pt idx="101092">
                  <c:v>260.26041666666669</c:v>
                </c:pt>
                <c:pt idx="101093">
                  <c:v>260.26302083333331</c:v>
                </c:pt>
                <c:pt idx="101094">
                  <c:v>260.265625</c:v>
                </c:pt>
                <c:pt idx="101095">
                  <c:v>260.26822916666669</c:v>
                </c:pt>
                <c:pt idx="101096">
                  <c:v>260.27083333333331</c:v>
                </c:pt>
                <c:pt idx="101097">
                  <c:v>260.2734375</c:v>
                </c:pt>
                <c:pt idx="101098">
                  <c:v>260.27604166666669</c:v>
                </c:pt>
                <c:pt idx="101099">
                  <c:v>260.27864583333331</c:v>
                </c:pt>
                <c:pt idx="101100">
                  <c:v>260.28125</c:v>
                </c:pt>
                <c:pt idx="101101">
                  <c:v>260.28385416666669</c:v>
                </c:pt>
                <c:pt idx="101102">
                  <c:v>260.28645833333331</c:v>
                </c:pt>
                <c:pt idx="101103">
                  <c:v>260.2890625</c:v>
                </c:pt>
                <c:pt idx="101104">
                  <c:v>260.29166666666669</c:v>
                </c:pt>
                <c:pt idx="101105">
                  <c:v>260.29427083333331</c:v>
                </c:pt>
                <c:pt idx="101106">
                  <c:v>260.296875</c:v>
                </c:pt>
                <c:pt idx="101107">
                  <c:v>260.29947916666669</c:v>
                </c:pt>
                <c:pt idx="101108">
                  <c:v>260.30208333333331</c:v>
                </c:pt>
                <c:pt idx="101109">
                  <c:v>260.3046875</c:v>
                </c:pt>
                <c:pt idx="101110">
                  <c:v>260.30729166666669</c:v>
                </c:pt>
                <c:pt idx="101111">
                  <c:v>260.30989583333331</c:v>
                </c:pt>
                <c:pt idx="101112">
                  <c:v>260.3125</c:v>
                </c:pt>
                <c:pt idx="101113">
                  <c:v>260.31510416666669</c:v>
                </c:pt>
                <c:pt idx="101114">
                  <c:v>260.31770833333331</c:v>
                </c:pt>
                <c:pt idx="101115">
                  <c:v>260.3203125</c:v>
                </c:pt>
                <c:pt idx="101116">
                  <c:v>260.32291666666669</c:v>
                </c:pt>
                <c:pt idx="101117">
                  <c:v>260.32552083333331</c:v>
                </c:pt>
                <c:pt idx="101118">
                  <c:v>260.328125</c:v>
                </c:pt>
                <c:pt idx="101119">
                  <c:v>260.33072916666669</c:v>
                </c:pt>
                <c:pt idx="101120">
                  <c:v>260.33333333333331</c:v>
                </c:pt>
                <c:pt idx="101121">
                  <c:v>260.3359375</c:v>
                </c:pt>
                <c:pt idx="101122">
                  <c:v>260.33854166666669</c:v>
                </c:pt>
                <c:pt idx="101123">
                  <c:v>260.34114583333331</c:v>
                </c:pt>
                <c:pt idx="101124">
                  <c:v>260.34375</c:v>
                </c:pt>
                <c:pt idx="101125">
                  <c:v>260.34635416666669</c:v>
                </c:pt>
                <c:pt idx="101126">
                  <c:v>260.34895833333331</c:v>
                </c:pt>
                <c:pt idx="101127">
                  <c:v>260.3515625</c:v>
                </c:pt>
                <c:pt idx="101128">
                  <c:v>260.35416666666669</c:v>
                </c:pt>
                <c:pt idx="101129">
                  <c:v>260.35677083333331</c:v>
                </c:pt>
                <c:pt idx="101130">
                  <c:v>260.359375</c:v>
                </c:pt>
                <c:pt idx="101131">
                  <c:v>260.36197916666669</c:v>
                </c:pt>
                <c:pt idx="101132">
                  <c:v>260.36458333333331</c:v>
                </c:pt>
                <c:pt idx="101133">
                  <c:v>260.3671875</c:v>
                </c:pt>
                <c:pt idx="101134">
                  <c:v>260.36979166666669</c:v>
                </c:pt>
                <c:pt idx="101135">
                  <c:v>260.37239583333331</c:v>
                </c:pt>
                <c:pt idx="101136">
                  <c:v>260.375</c:v>
                </c:pt>
                <c:pt idx="101137">
                  <c:v>260.37760416666669</c:v>
                </c:pt>
                <c:pt idx="101138">
                  <c:v>260.38020833333331</c:v>
                </c:pt>
                <c:pt idx="101139">
                  <c:v>260.3828125</c:v>
                </c:pt>
                <c:pt idx="101140">
                  <c:v>260.38541666666669</c:v>
                </c:pt>
                <c:pt idx="101141">
                  <c:v>260.38802083333331</c:v>
                </c:pt>
                <c:pt idx="101142">
                  <c:v>260.390625</c:v>
                </c:pt>
                <c:pt idx="101143">
                  <c:v>260.39322916666669</c:v>
                </c:pt>
                <c:pt idx="101144">
                  <c:v>260.39583333333331</c:v>
                </c:pt>
                <c:pt idx="101145">
                  <c:v>260.3984375</c:v>
                </c:pt>
                <c:pt idx="101146">
                  <c:v>260.40104166666669</c:v>
                </c:pt>
                <c:pt idx="101147">
                  <c:v>260.40364583333331</c:v>
                </c:pt>
                <c:pt idx="101148">
                  <c:v>260.40625</c:v>
                </c:pt>
                <c:pt idx="101149">
                  <c:v>260.40885416666669</c:v>
                </c:pt>
                <c:pt idx="101150">
                  <c:v>260.41145833333331</c:v>
                </c:pt>
                <c:pt idx="101151">
                  <c:v>260.4140625</c:v>
                </c:pt>
                <c:pt idx="101152">
                  <c:v>260.41666666666669</c:v>
                </c:pt>
                <c:pt idx="101153">
                  <c:v>260.41927083333331</c:v>
                </c:pt>
                <c:pt idx="101154">
                  <c:v>260.421875</c:v>
                </c:pt>
                <c:pt idx="101155">
                  <c:v>260.42447916666669</c:v>
                </c:pt>
                <c:pt idx="101156">
                  <c:v>260.42708333333331</c:v>
                </c:pt>
                <c:pt idx="101157">
                  <c:v>260.4296875</c:v>
                </c:pt>
                <c:pt idx="101158">
                  <c:v>260.43229166666669</c:v>
                </c:pt>
                <c:pt idx="101159">
                  <c:v>260.43489583333331</c:v>
                </c:pt>
                <c:pt idx="101160">
                  <c:v>260.4375</c:v>
                </c:pt>
                <c:pt idx="101161">
                  <c:v>260.44010416666669</c:v>
                </c:pt>
                <c:pt idx="101162">
                  <c:v>260.44270833333331</c:v>
                </c:pt>
                <c:pt idx="101163">
                  <c:v>260.4453125</c:v>
                </c:pt>
                <c:pt idx="101164">
                  <c:v>260.44791666666669</c:v>
                </c:pt>
                <c:pt idx="101165">
                  <c:v>260.45052083333331</c:v>
                </c:pt>
                <c:pt idx="101166">
                  <c:v>260.453125</c:v>
                </c:pt>
                <c:pt idx="101167">
                  <c:v>260.45572916666669</c:v>
                </c:pt>
                <c:pt idx="101168">
                  <c:v>260.45833333333331</c:v>
                </c:pt>
                <c:pt idx="101169">
                  <c:v>260.4609375</c:v>
                </c:pt>
                <c:pt idx="101170">
                  <c:v>260.46354166666669</c:v>
                </c:pt>
                <c:pt idx="101171">
                  <c:v>260.46614583333331</c:v>
                </c:pt>
                <c:pt idx="101172">
                  <c:v>260.46875</c:v>
                </c:pt>
                <c:pt idx="101173">
                  <c:v>260.47135416666669</c:v>
                </c:pt>
                <c:pt idx="101174">
                  <c:v>260.47395833333331</c:v>
                </c:pt>
                <c:pt idx="101175">
                  <c:v>260.4765625</c:v>
                </c:pt>
                <c:pt idx="101176">
                  <c:v>260.47916666666669</c:v>
                </c:pt>
                <c:pt idx="101177">
                  <c:v>260.48177083333331</c:v>
                </c:pt>
                <c:pt idx="101178">
                  <c:v>260.484375</c:v>
                </c:pt>
                <c:pt idx="101179">
                  <c:v>260.48697916666669</c:v>
                </c:pt>
                <c:pt idx="101180">
                  <c:v>260.48958333333331</c:v>
                </c:pt>
                <c:pt idx="101181">
                  <c:v>260.4921875</c:v>
                </c:pt>
                <c:pt idx="101182">
                  <c:v>260.49479166666669</c:v>
                </c:pt>
                <c:pt idx="101183">
                  <c:v>260.49739583333331</c:v>
                </c:pt>
                <c:pt idx="101184">
                  <c:v>260.5</c:v>
                </c:pt>
                <c:pt idx="101185">
                  <c:v>260.50260416666669</c:v>
                </c:pt>
                <c:pt idx="101186">
                  <c:v>260.50520833333331</c:v>
                </c:pt>
                <c:pt idx="101187">
                  <c:v>260.5078125</c:v>
                </c:pt>
                <c:pt idx="101188">
                  <c:v>260.51041666666669</c:v>
                </c:pt>
                <c:pt idx="101189">
                  <c:v>260.51302083333331</c:v>
                </c:pt>
                <c:pt idx="101190">
                  <c:v>260.515625</c:v>
                </c:pt>
                <c:pt idx="101191">
                  <c:v>260.51822916666669</c:v>
                </c:pt>
                <c:pt idx="101192">
                  <c:v>260.52083333333331</c:v>
                </c:pt>
                <c:pt idx="101193">
                  <c:v>260.5234375</c:v>
                </c:pt>
                <c:pt idx="101194">
                  <c:v>260.52604166666669</c:v>
                </c:pt>
                <c:pt idx="101195">
                  <c:v>260.52864583333331</c:v>
                </c:pt>
                <c:pt idx="101196">
                  <c:v>260.53125</c:v>
                </c:pt>
                <c:pt idx="101197">
                  <c:v>260.53385416666669</c:v>
                </c:pt>
                <c:pt idx="101198">
                  <c:v>260.53645833333331</c:v>
                </c:pt>
                <c:pt idx="101199">
                  <c:v>260.5390625</c:v>
                </c:pt>
                <c:pt idx="101200">
                  <c:v>260.54166666666669</c:v>
                </c:pt>
                <c:pt idx="101201">
                  <c:v>260.54427083333331</c:v>
                </c:pt>
                <c:pt idx="101202">
                  <c:v>260.546875</c:v>
                </c:pt>
                <c:pt idx="101203">
                  <c:v>260.54947916666669</c:v>
                </c:pt>
                <c:pt idx="101204">
                  <c:v>260.55208333333331</c:v>
                </c:pt>
                <c:pt idx="101205">
                  <c:v>260.5546875</c:v>
                </c:pt>
                <c:pt idx="101206">
                  <c:v>260.55729166666669</c:v>
                </c:pt>
                <c:pt idx="101207">
                  <c:v>260.55989583333331</c:v>
                </c:pt>
                <c:pt idx="101208">
                  <c:v>260.5625</c:v>
                </c:pt>
                <c:pt idx="101209">
                  <c:v>260.56510416666669</c:v>
                </c:pt>
                <c:pt idx="101210">
                  <c:v>260.56770833333331</c:v>
                </c:pt>
                <c:pt idx="101211">
                  <c:v>260.5703125</c:v>
                </c:pt>
                <c:pt idx="101212">
                  <c:v>260.57291666666669</c:v>
                </c:pt>
                <c:pt idx="101213">
                  <c:v>260.57552083333331</c:v>
                </c:pt>
                <c:pt idx="101214">
                  <c:v>260.578125</c:v>
                </c:pt>
                <c:pt idx="101215">
                  <c:v>260.58072916666669</c:v>
                </c:pt>
                <c:pt idx="101216">
                  <c:v>260.58333333333331</c:v>
                </c:pt>
                <c:pt idx="101217">
                  <c:v>260.5859375</c:v>
                </c:pt>
                <c:pt idx="101218">
                  <c:v>260.58854166666669</c:v>
                </c:pt>
                <c:pt idx="101219">
                  <c:v>260.59114583333331</c:v>
                </c:pt>
                <c:pt idx="101220">
                  <c:v>260.59375</c:v>
                </c:pt>
                <c:pt idx="101221">
                  <c:v>260.59635416666669</c:v>
                </c:pt>
                <c:pt idx="101222">
                  <c:v>260.59895833333331</c:v>
                </c:pt>
                <c:pt idx="101223">
                  <c:v>260.6015625</c:v>
                </c:pt>
                <c:pt idx="101224">
                  <c:v>260.60416666666669</c:v>
                </c:pt>
                <c:pt idx="101225">
                  <c:v>260.60677083333331</c:v>
                </c:pt>
                <c:pt idx="101226">
                  <c:v>260.609375</c:v>
                </c:pt>
                <c:pt idx="101227">
                  <c:v>260.61197916666669</c:v>
                </c:pt>
                <c:pt idx="101228">
                  <c:v>260.61458333333331</c:v>
                </c:pt>
                <c:pt idx="101229">
                  <c:v>260.6171875</c:v>
                </c:pt>
                <c:pt idx="101230">
                  <c:v>260.61979166666669</c:v>
                </c:pt>
                <c:pt idx="101231">
                  <c:v>260.62239583333331</c:v>
                </c:pt>
                <c:pt idx="101232">
                  <c:v>260.625</c:v>
                </c:pt>
                <c:pt idx="101233">
                  <c:v>260.62760416666669</c:v>
                </c:pt>
                <c:pt idx="101234">
                  <c:v>260.63020833333331</c:v>
                </c:pt>
                <c:pt idx="101235">
                  <c:v>260.6328125</c:v>
                </c:pt>
                <c:pt idx="101236">
                  <c:v>260.63541666666669</c:v>
                </c:pt>
                <c:pt idx="101237">
                  <c:v>260.63802083333331</c:v>
                </c:pt>
                <c:pt idx="101238">
                  <c:v>260.640625</c:v>
                </c:pt>
                <c:pt idx="101239">
                  <c:v>260.64322916666669</c:v>
                </c:pt>
                <c:pt idx="101240">
                  <c:v>260.64583333333331</c:v>
                </c:pt>
                <c:pt idx="101241">
                  <c:v>260.6484375</c:v>
                </c:pt>
                <c:pt idx="101242">
                  <c:v>260.65104166666669</c:v>
                </c:pt>
                <c:pt idx="101243">
                  <c:v>260.65364583333331</c:v>
                </c:pt>
                <c:pt idx="101244">
                  <c:v>260.65625</c:v>
                </c:pt>
                <c:pt idx="101245">
                  <c:v>260.65885416666669</c:v>
                </c:pt>
                <c:pt idx="101246">
                  <c:v>260.66145833333331</c:v>
                </c:pt>
                <c:pt idx="101247">
                  <c:v>260.6640625</c:v>
                </c:pt>
                <c:pt idx="101248">
                  <c:v>260.66666666666669</c:v>
                </c:pt>
                <c:pt idx="101249">
                  <c:v>260.66927083333331</c:v>
                </c:pt>
                <c:pt idx="101250">
                  <c:v>260.671875</c:v>
                </c:pt>
                <c:pt idx="101251">
                  <c:v>260.67447916666669</c:v>
                </c:pt>
                <c:pt idx="101252">
                  <c:v>260.67708333333331</c:v>
                </c:pt>
                <c:pt idx="101253">
                  <c:v>260.6796875</c:v>
                </c:pt>
                <c:pt idx="101254">
                  <c:v>260.68229166666669</c:v>
                </c:pt>
                <c:pt idx="101255">
                  <c:v>260.68489583333331</c:v>
                </c:pt>
                <c:pt idx="101256">
                  <c:v>260.6875</c:v>
                </c:pt>
                <c:pt idx="101257">
                  <c:v>260.69010416666669</c:v>
                </c:pt>
                <c:pt idx="101258">
                  <c:v>260.69270833333331</c:v>
                </c:pt>
                <c:pt idx="101259">
                  <c:v>260.6953125</c:v>
                </c:pt>
                <c:pt idx="101260">
                  <c:v>260.69791666666669</c:v>
                </c:pt>
                <c:pt idx="101261">
                  <c:v>260.70052083333331</c:v>
                </c:pt>
                <c:pt idx="101262">
                  <c:v>260.703125</c:v>
                </c:pt>
                <c:pt idx="101263">
                  <c:v>260.70572916666669</c:v>
                </c:pt>
                <c:pt idx="101264">
                  <c:v>260.70833333333331</c:v>
                </c:pt>
                <c:pt idx="101265">
                  <c:v>260.7109375</c:v>
                </c:pt>
                <c:pt idx="101266">
                  <c:v>260.71354166666669</c:v>
                </c:pt>
                <c:pt idx="101267">
                  <c:v>260.71614583333331</c:v>
                </c:pt>
                <c:pt idx="101268">
                  <c:v>260.71875</c:v>
                </c:pt>
                <c:pt idx="101269">
                  <c:v>260.72135416666669</c:v>
                </c:pt>
                <c:pt idx="101270">
                  <c:v>260.72395833333331</c:v>
                </c:pt>
                <c:pt idx="101271">
                  <c:v>260.7265625</c:v>
                </c:pt>
                <c:pt idx="101272">
                  <c:v>260.72916666666669</c:v>
                </c:pt>
                <c:pt idx="101273">
                  <c:v>260.73177083333331</c:v>
                </c:pt>
                <c:pt idx="101274">
                  <c:v>260.734375</c:v>
                </c:pt>
                <c:pt idx="101275">
                  <c:v>260.73697916666669</c:v>
                </c:pt>
                <c:pt idx="101276">
                  <c:v>260.73958333333331</c:v>
                </c:pt>
                <c:pt idx="101277">
                  <c:v>260.7421875</c:v>
                </c:pt>
                <c:pt idx="101278">
                  <c:v>260.74479166666669</c:v>
                </c:pt>
                <c:pt idx="101279">
                  <c:v>260.74739583333331</c:v>
                </c:pt>
                <c:pt idx="101280">
                  <c:v>260.75</c:v>
                </c:pt>
                <c:pt idx="101281">
                  <c:v>260.75260416666669</c:v>
                </c:pt>
                <c:pt idx="101282">
                  <c:v>260.75520833333331</c:v>
                </c:pt>
                <c:pt idx="101283">
                  <c:v>260.7578125</c:v>
                </c:pt>
                <c:pt idx="101284">
                  <c:v>260.76041666666669</c:v>
                </c:pt>
                <c:pt idx="101285">
                  <c:v>260.76302083333331</c:v>
                </c:pt>
                <c:pt idx="101286">
                  <c:v>260.765625</c:v>
                </c:pt>
                <c:pt idx="101287">
                  <c:v>260.76822916666669</c:v>
                </c:pt>
                <c:pt idx="101288">
                  <c:v>260.77083333333331</c:v>
                </c:pt>
                <c:pt idx="101289">
                  <c:v>260.7734375</c:v>
                </c:pt>
                <c:pt idx="101290">
                  <c:v>260.77604166666669</c:v>
                </c:pt>
                <c:pt idx="101291">
                  <c:v>260.77864583333331</c:v>
                </c:pt>
                <c:pt idx="101292">
                  <c:v>260.78125</c:v>
                </c:pt>
                <c:pt idx="101293">
                  <c:v>260.78385416666669</c:v>
                </c:pt>
                <c:pt idx="101294">
                  <c:v>260.78645833333331</c:v>
                </c:pt>
                <c:pt idx="101295">
                  <c:v>260.7890625</c:v>
                </c:pt>
                <c:pt idx="101296">
                  <c:v>260.79166666666669</c:v>
                </c:pt>
                <c:pt idx="101297">
                  <c:v>260.79427083333331</c:v>
                </c:pt>
                <c:pt idx="101298">
                  <c:v>260.796875</c:v>
                </c:pt>
                <c:pt idx="101299">
                  <c:v>260.79947916666669</c:v>
                </c:pt>
                <c:pt idx="101300">
                  <c:v>260.80208333333331</c:v>
                </c:pt>
                <c:pt idx="101301">
                  <c:v>260.8046875</c:v>
                </c:pt>
                <c:pt idx="101302">
                  <c:v>260.80729166666669</c:v>
                </c:pt>
                <c:pt idx="101303">
                  <c:v>260.80989583333331</c:v>
                </c:pt>
                <c:pt idx="101304">
                  <c:v>260.8125</c:v>
                </c:pt>
                <c:pt idx="101305">
                  <c:v>260.81510416666669</c:v>
                </c:pt>
                <c:pt idx="101306">
                  <c:v>260.81770833333331</c:v>
                </c:pt>
                <c:pt idx="101307">
                  <c:v>260.8203125</c:v>
                </c:pt>
                <c:pt idx="101308">
                  <c:v>260.82291666666669</c:v>
                </c:pt>
                <c:pt idx="101309">
                  <c:v>260.82552083333331</c:v>
                </c:pt>
                <c:pt idx="101310">
                  <c:v>260.828125</c:v>
                </c:pt>
                <c:pt idx="101311">
                  <c:v>260.83072916666669</c:v>
                </c:pt>
                <c:pt idx="101312">
                  <c:v>260.83333333333331</c:v>
                </c:pt>
                <c:pt idx="101313">
                  <c:v>260.8359375</c:v>
                </c:pt>
                <c:pt idx="101314">
                  <c:v>260.83854166666669</c:v>
                </c:pt>
                <c:pt idx="101315">
                  <c:v>260.84114583333331</c:v>
                </c:pt>
                <c:pt idx="101316">
                  <c:v>260.84375</c:v>
                </c:pt>
                <c:pt idx="101317">
                  <c:v>260.84635416666669</c:v>
                </c:pt>
                <c:pt idx="101318">
                  <c:v>260.84895833333331</c:v>
                </c:pt>
                <c:pt idx="101319">
                  <c:v>260.8515625</c:v>
                </c:pt>
                <c:pt idx="101320">
                  <c:v>260.85416666666669</c:v>
                </c:pt>
                <c:pt idx="101321">
                  <c:v>260.85677083333331</c:v>
                </c:pt>
                <c:pt idx="101322">
                  <c:v>260.859375</c:v>
                </c:pt>
                <c:pt idx="101323">
                  <c:v>260.86197916666669</c:v>
                </c:pt>
                <c:pt idx="101324">
                  <c:v>260.86458333333331</c:v>
                </c:pt>
                <c:pt idx="101325">
                  <c:v>260.8671875</c:v>
                </c:pt>
                <c:pt idx="101326">
                  <c:v>260.86979166666669</c:v>
                </c:pt>
                <c:pt idx="101327">
                  <c:v>260.87239583333331</c:v>
                </c:pt>
                <c:pt idx="101328">
                  <c:v>260.875</c:v>
                </c:pt>
                <c:pt idx="101329">
                  <c:v>260.87760416666669</c:v>
                </c:pt>
                <c:pt idx="101330">
                  <c:v>260.88020833333331</c:v>
                </c:pt>
                <c:pt idx="101331">
                  <c:v>260.8828125</c:v>
                </c:pt>
                <c:pt idx="101332">
                  <c:v>260.88541666666669</c:v>
                </c:pt>
                <c:pt idx="101333">
                  <c:v>260.88802083333331</c:v>
                </c:pt>
                <c:pt idx="101334">
                  <c:v>260.890625</c:v>
                </c:pt>
                <c:pt idx="101335">
                  <c:v>260.89322916666669</c:v>
                </c:pt>
                <c:pt idx="101336">
                  <c:v>260.89583333333331</c:v>
                </c:pt>
                <c:pt idx="101337">
                  <c:v>260.8984375</c:v>
                </c:pt>
                <c:pt idx="101338">
                  <c:v>260.90104166666669</c:v>
                </c:pt>
                <c:pt idx="101339">
                  <c:v>260.90364583333331</c:v>
                </c:pt>
                <c:pt idx="101340">
                  <c:v>260.90625</c:v>
                </c:pt>
                <c:pt idx="101341">
                  <c:v>260.90885416666669</c:v>
                </c:pt>
                <c:pt idx="101342">
                  <c:v>260.91145833333331</c:v>
                </c:pt>
                <c:pt idx="101343">
                  <c:v>260.9140625</c:v>
                </c:pt>
                <c:pt idx="101344">
                  <c:v>260.91666666666669</c:v>
                </c:pt>
                <c:pt idx="101345">
                  <c:v>260.91927083333331</c:v>
                </c:pt>
                <c:pt idx="101346">
                  <c:v>260.921875</c:v>
                </c:pt>
                <c:pt idx="101347">
                  <c:v>260.92447916666669</c:v>
                </c:pt>
                <c:pt idx="101348">
                  <c:v>260.92708333333331</c:v>
                </c:pt>
                <c:pt idx="101349">
                  <c:v>260.9296875</c:v>
                </c:pt>
                <c:pt idx="101350">
                  <c:v>260.93229166666669</c:v>
                </c:pt>
                <c:pt idx="101351">
                  <c:v>260.93489583333331</c:v>
                </c:pt>
                <c:pt idx="101352">
                  <c:v>260.9375</c:v>
                </c:pt>
                <c:pt idx="101353">
                  <c:v>260.94010416666669</c:v>
                </c:pt>
                <c:pt idx="101354">
                  <c:v>260.94270833333331</c:v>
                </c:pt>
                <c:pt idx="101355">
                  <c:v>260.9453125</c:v>
                </c:pt>
                <c:pt idx="101356">
                  <c:v>260.94791666666669</c:v>
                </c:pt>
                <c:pt idx="101357">
                  <c:v>260.95052083333331</c:v>
                </c:pt>
                <c:pt idx="101358">
                  <c:v>260.953125</c:v>
                </c:pt>
                <c:pt idx="101359">
                  <c:v>260.95572916666669</c:v>
                </c:pt>
                <c:pt idx="101360">
                  <c:v>260.95833333333331</c:v>
                </c:pt>
                <c:pt idx="101361">
                  <c:v>260.9609375</c:v>
                </c:pt>
                <c:pt idx="101362">
                  <c:v>260.96354166666669</c:v>
                </c:pt>
                <c:pt idx="101363">
                  <c:v>260.96614583333331</c:v>
                </c:pt>
                <c:pt idx="101364">
                  <c:v>260.96875</c:v>
                </c:pt>
                <c:pt idx="101365">
                  <c:v>260.97135416666669</c:v>
                </c:pt>
                <c:pt idx="101366">
                  <c:v>260.97395833333331</c:v>
                </c:pt>
                <c:pt idx="101367">
                  <c:v>260.9765625</c:v>
                </c:pt>
                <c:pt idx="101368">
                  <c:v>260.97916666666669</c:v>
                </c:pt>
                <c:pt idx="101369">
                  <c:v>260.98177083333331</c:v>
                </c:pt>
                <c:pt idx="101370">
                  <c:v>260.984375</c:v>
                </c:pt>
                <c:pt idx="101371">
                  <c:v>260.98697916666669</c:v>
                </c:pt>
                <c:pt idx="101372">
                  <c:v>260.98958333333331</c:v>
                </c:pt>
                <c:pt idx="101373">
                  <c:v>260.9921875</c:v>
                </c:pt>
                <c:pt idx="101374">
                  <c:v>260.99479166666669</c:v>
                </c:pt>
                <c:pt idx="101375">
                  <c:v>260.99739583333331</c:v>
                </c:pt>
                <c:pt idx="101376">
                  <c:v>261</c:v>
                </c:pt>
                <c:pt idx="101377">
                  <c:v>261.00260416666669</c:v>
                </c:pt>
                <c:pt idx="101378">
                  <c:v>261.00520833333331</c:v>
                </c:pt>
                <c:pt idx="101379">
                  <c:v>261.0078125</c:v>
                </c:pt>
                <c:pt idx="101380">
                  <c:v>261.01041666666669</c:v>
                </c:pt>
                <c:pt idx="101381">
                  <c:v>261.01302083333331</c:v>
                </c:pt>
                <c:pt idx="101382">
                  <c:v>261.015625</c:v>
                </c:pt>
                <c:pt idx="101383">
                  <c:v>261.01822916666669</c:v>
                </c:pt>
                <c:pt idx="101384">
                  <c:v>261.02083333333331</c:v>
                </c:pt>
                <c:pt idx="101385">
                  <c:v>261.0234375</c:v>
                </c:pt>
                <c:pt idx="101386">
                  <c:v>261.02604166666669</c:v>
                </c:pt>
                <c:pt idx="101387">
                  <c:v>261.02864583333331</c:v>
                </c:pt>
                <c:pt idx="101388">
                  <c:v>261.03125</c:v>
                </c:pt>
                <c:pt idx="101389">
                  <c:v>261.03385416666669</c:v>
                </c:pt>
                <c:pt idx="101390">
                  <c:v>261.03645833333331</c:v>
                </c:pt>
                <c:pt idx="101391">
                  <c:v>261.0390625</c:v>
                </c:pt>
                <c:pt idx="101392">
                  <c:v>261.04166666666669</c:v>
                </c:pt>
                <c:pt idx="101393">
                  <c:v>261.04427083333331</c:v>
                </c:pt>
                <c:pt idx="101394">
                  <c:v>261.046875</c:v>
                </c:pt>
                <c:pt idx="101395">
                  <c:v>261.04947916666669</c:v>
                </c:pt>
                <c:pt idx="101396">
                  <c:v>261.05208333333331</c:v>
                </c:pt>
                <c:pt idx="101397">
                  <c:v>261.0546875</c:v>
                </c:pt>
                <c:pt idx="101398">
                  <c:v>261.05729166666669</c:v>
                </c:pt>
                <c:pt idx="101399">
                  <c:v>261.05989583333331</c:v>
                </c:pt>
                <c:pt idx="101400">
                  <c:v>261.0625</c:v>
                </c:pt>
                <c:pt idx="101401">
                  <c:v>261.06510416666669</c:v>
                </c:pt>
                <c:pt idx="101402">
                  <c:v>261.06770833333331</c:v>
                </c:pt>
                <c:pt idx="101403">
                  <c:v>261.0703125</c:v>
                </c:pt>
                <c:pt idx="101404">
                  <c:v>261.07291666666669</c:v>
                </c:pt>
                <c:pt idx="101405">
                  <c:v>261.07552083333331</c:v>
                </c:pt>
                <c:pt idx="101406">
                  <c:v>261.078125</c:v>
                </c:pt>
                <c:pt idx="101407">
                  <c:v>261.08072916666669</c:v>
                </c:pt>
                <c:pt idx="101408">
                  <c:v>261.08333333333331</c:v>
                </c:pt>
                <c:pt idx="101409">
                  <c:v>261.0859375</c:v>
                </c:pt>
                <c:pt idx="101410">
                  <c:v>261.08854166666669</c:v>
                </c:pt>
                <c:pt idx="101411">
                  <c:v>261.09114583333331</c:v>
                </c:pt>
                <c:pt idx="101412">
                  <c:v>261.09375</c:v>
                </c:pt>
                <c:pt idx="101413">
                  <c:v>261.09635416666669</c:v>
                </c:pt>
                <c:pt idx="101414">
                  <c:v>261.09895833333331</c:v>
                </c:pt>
                <c:pt idx="101415">
                  <c:v>261.1015625</c:v>
                </c:pt>
                <c:pt idx="101416">
                  <c:v>261.10416666666669</c:v>
                </c:pt>
                <c:pt idx="101417">
                  <c:v>261.10677083333331</c:v>
                </c:pt>
                <c:pt idx="101418">
                  <c:v>261.109375</c:v>
                </c:pt>
                <c:pt idx="101419">
                  <c:v>261.11197916666669</c:v>
                </c:pt>
                <c:pt idx="101420">
                  <c:v>261.11458333333331</c:v>
                </c:pt>
                <c:pt idx="101421">
                  <c:v>261.1171875</c:v>
                </c:pt>
                <c:pt idx="101422">
                  <c:v>261.11979166666669</c:v>
                </c:pt>
                <c:pt idx="101423">
                  <c:v>261.12239583333331</c:v>
                </c:pt>
                <c:pt idx="101424">
                  <c:v>261.125</c:v>
                </c:pt>
                <c:pt idx="101425">
                  <c:v>261.12760416666669</c:v>
                </c:pt>
                <c:pt idx="101426">
                  <c:v>261.13020833333331</c:v>
                </c:pt>
                <c:pt idx="101427">
                  <c:v>261.1328125</c:v>
                </c:pt>
                <c:pt idx="101428">
                  <c:v>261.13541666666669</c:v>
                </c:pt>
                <c:pt idx="101429">
                  <c:v>261.13802083333331</c:v>
                </c:pt>
                <c:pt idx="101430">
                  <c:v>261.140625</c:v>
                </c:pt>
                <c:pt idx="101431">
                  <c:v>261.14322916666669</c:v>
                </c:pt>
                <c:pt idx="101432">
                  <c:v>261.14583333333331</c:v>
                </c:pt>
                <c:pt idx="101433">
                  <c:v>261.1484375</c:v>
                </c:pt>
                <c:pt idx="101434">
                  <c:v>261.15104166666669</c:v>
                </c:pt>
                <c:pt idx="101435">
                  <c:v>261.15364583333331</c:v>
                </c:pt>
                <c:pt idx="101436">
                  <c:v>261.15625</c:v>
                </c:pt>
                <c:pt idx="101437">
                  <c:v>261.15885416666669</c:v>
                </c:pt>
                <c:pt idx="101438">
                  <c:v>261.16145833333331</c:v>
                </c:pt>
                <c:pt idx="101439">
                  <c:v>261.1640625</c:v>
                </c:pt>
                <c:pt idx="101440">
                  <c:v>261.16666666666669</c:v>
                </c:pt>
                <c:pt idx="101441">
                  <c:v>261.16927083333331</c:v>
                </c:pt>
                <c:pt idx="101442">
                  <c:v>261.171875</c:v>
                </c:pt>
                <c:pt idx="101443">
                  <c:v>261.17447916666669</c:v>
                </c:pt>
                <c:pt idx="101444">
                  <c:v>261.17708333333331</c:v>
                </c:pt>
                <c:pt idx="101445">
                  <c:v>261.1796875</c:v>
                </c:pt>
                <c:pt idx="101446">
                  <c:v>261.18229166666669</c:v>
                </c:pt>
                <c:pt idx="101447">
                  <c:v>261.18489583333331</c:v>
                </c:pt>
                <c:pt idx="101448">
                  <c:v>261.1875</c:v>
                </c:pt>
                <c:pt idx="101449">
                  <c:v>261.19010416666669</c:v>
                </c:pt>
                <c:pt idx="101450">
                  <c:v>261.19270833333331</c:v>
                </c:pt>
                <c:pt idx="101451">
                  <c:v>261.1953125</c:v>
                </c:pt>
                <c:pt idx="101452">
                  <c:v>261.19791666666669</c:v>
                </c:pt>
                <c:pt idx="101453">
                  <c:v>261.20052083333331</c:v>
                </c:pt>
                <c:pt idx="101454">
                  <c:v>261.203125</c:v>
                </c:pt>
                <c:pt idx="101455">
                  <c:v>261.20572916666669</c:v>
                </c:pt>
                <c:pt idx="101456">
                  <c:v>261.20833333333331</c:v>
                </c:pt>
                <c:pt idx="101457">
                  <c:v>261.2109375</c:v>
                </c:pt>
                <c:pt idx="101458">
                  <c:v>261.21354166666669</c:v>
                </c:pt>
                <c:pt idx="101459">
                  <c:v>261.21614583333331</c:v>
                </c:pt>
                <c:pt idx="101460">
                  <c:v>261.21875</c:v>
                </c:pt>
                <c:pt idx="101461">
                  <c:v>261.22135416666669</c:v>
                </c:pt>
                <c:pt idx="101462">
                  <c:v>261.22395833333331</c:v>
                </c:pt>
                <c:pt idx="101463">
                  <c:v>261.2265625</c:v>
                </c:pt>
                <c:pt idx="101464">
                  <c:v>261.22916666666669</c:v>
                </c:pt>
                <c:pt idx="101465">
                  <c:v>261.23177083333331</c:v>
                </c:pt>
                <c:pt idx="101466">
                  <c:v>261.234375</c:v>
                </c:pt>
                <c:pt idx="101467">
                  <c:v>261.23697916666669</c:v>
                </c:pt>
                <c:pt idx="101468">
                  <c:v>261.23958333333331</c:v>
                </c:pt>
                <c:pt idx="101469">
                  <c:v>261.2421875</c:v>
                </c:pt>
                <c:pt idx="101470">
                  <c:v>261.24479166666669</c:v>
                </c:pt>
                <c:pt idx="101471">
                  <c:v>261.24739583333331</c:v>
                </c:pt>
                <c:pt idx="101472">
                  <c:v>261.25</c:v>
                </c:pt>
                <c:pt idx="101473">
                  <c:v>261.25260416666669</c:v>
                </c:pt>
                <c:pt idx="101474">
                  <c:v>261.25520833333331</c:v>
                </c:pt>
                <c:pt idx="101475">
                  <c:v>261.2578125</c:v>
                </c:pt>
                <c:pt idx="101476">
                  <c:v>261.26041666666669</c:v>
                </c:pt>
                <c:pt idx="101477">
                  <c:v>261.26302083333331</c:v>
                </c:pt>
                <c:pt idx="101478">
                  <c:v>261.265625</c:v>
                </c:pt>
                <c:pt idx="101479">
                  <c:v>261.26822916666669</c:v>
                </c:pt>
                <c:pt idx="101480">
                  <c:v>261.27083333333331</c:v>
                </c:pt>
                <c:pt idx="101481">
                  <c:v>261.2734375</c:v>
                </c:pt>
                <c:pt idx="101482">
                  <c:v>261.27604166666669</c:v>
                </c:pt>
                <c:pt idx="101483">
                  <c:v>261.27864583333331</c:v>
                </c:pt>
                <c:pt idx="101484">
                  <c:v>261.28125</c:v>
                </c:pt>
                <c:pt idx="101485">
                  <c:v>261.28385416666669</c:v>
                </c:pt>
                <c:pt idx="101486">
                  <c:v>261.28645833333331</c:v>
                </c:pt>
                <c:pt idx="101487">
                  <c:v>261.2890625</c:v>
                </c:pt>
                <c:pt idx="101488">
                  <c:v>261.29166666666669</c:v>
                </c:pt>
                <c:pt idx="101489">
                  <c:v>261.29427083333331</c:v>
                </c:pt>
                <c:pt idx="101490">
                  <c:v>261.296875</c:v>
                </c:pt>
                <c:pt idx="101491">
                  <c:v>261.29947916666669</c:v>
                </c:pt>
                <c:pt idx="101492">
                  <c:v>261.30208333333331</c:v>
                </c:pt>
                <c:pt idx="101493">
                  <c:v>261.3046875</c:v>
                </c:pt>
                <c:pt idx="101494">
                  <c:v>261.30729166666669</c:v>
                </c:pt>
                <c:pt idx="101495">
                  <c:v>261.30989583333331</c:v>
                </c:pt>
                <c:pt idx="101496">
                  <c:v>261.3125</c:v>
                </c:pt>
                <c:pt idx="101497">
                  <c:v>261.31510416666669</c:v>
                </c:pt>
                <c:pt idx="101498">
                  <c:v>261.31770833333331</c:v>
                </c:pt>
                <c:pt idx="101499">
                  <c:v>261.3203125</c:v>
                </c:pt>
                <c:pt idx="101500">
                  <c:v>261.32291666666669</c:v>
                </c:pt>
                <c:pt idx="101501">
                  <c:v>261.32552083333331</c:v>
                </c:pt>
                <c:pt idx="101502">
                  <c:v>261.328125</c:v>
                </c:pt>
                <c:pt idx="101503">
                  <c:v>261.33072916666669</c:v>
                </c:pt>
                <c:pt idx="101504">
                  <c:v>261.33333333333331</c:v>
                </c:pt>
                <c:pt idx="101505">
                  <c:v>261.3359375</c:v>
                </c:pt>
                <c:pt idx="101506">
                  <c:v>261.33854166666669</c:v>
                </c:pt>
                <c:pt idx="101507">
                  <c:v>261.34114583333331</c:v>
                </c:pt>
                <c:pt idx="101508">
                  <c:v>261.34375</c:v>
                </c:pt>
                <c:pt idx="101509">
                  <c:v>261.34635416666669</c:v>
                </c:pt>
                <c:pt idx="101510">
                  <c:v>261.34895833333331</c:v>
                </c:pt>
                <c:pt idx="101511">
                  <c:v>261.3515625</c:v>
                </c:pt>
                <c:pt idx="101512">
                  <c:v>261.35416666666669</c:v>
                </c:pt>
                <c:pt idx="101513">
                  <c:v>261.35677083333331</c:v>
                </c:pt>
                <c:pt idx="101514">
                  <c:v>261.359375</c:v>
                </c:pt>
                <c:pt idx="101515">
                  <c:v>261.36197916666669</c:v>
                </c:pt>
                <c:pt idx="101516">
                  <c:v>261.36458333333331</c:v>
                </c:pt>
                <c:pt idx="101517">
                  <c:v>261.3671875</c:v>
                </c:pt>
                <c:pt idx="101518">
                  <c:v>261.36979166666669</c:v>
                </c:pt>
                <c:pt idx="101519">
                  <c:v>261.37239583333331</c:v>
                </c:pt>
                <c:pt idx="101520">
                  <c:v>261.375</c:v>
                </c:pt>
                <c:pt idx="101521">
                  <c:v>261.37760416666669</c:v>
                </c:pt>
                <c:pt idx="101522">
                  <c:v>261.38020833333331</c:v>
                </c:pt>
                <c:pt idx="101523">
                  <c:v>261.3828125</c:v>
                </c:pt>
                <c:pt idx="101524">
                  <c:v>261.38541666666669</c:v>
                </c:pt>
                <c:pt idx="101525">
                  <c:v>261.38802083333331</c:v>
                </c:pt>
                <c:pt idx="101526">
                  <c:v>261.390625</c:v>
                </c:pt>
                <c:pt idx="101527">
                  <c:v>261.39322916666669</c:v>
                </c:pt>
                <c:pt idx="101528">
                  <c:v>261.39583333333331</c:v>
                </c:pt>
                <c:pt idx="101529">
                  <c:v>261.3984375</c:v>
                </c:pt>
                <c:pt idx="101530">
                  <c:v>261.40104166666669</c:v>
                </c:pt>
                <c:pt idx="101531">
                  <c:v>261.40364583333331</c:v>
                </c:pt>
                <c:pt idx="101532">
                  <c:v>261.40625</c:v>
                </c:pt>
                <c:pt idx="101533">
                  <c:v>261.40885416666669</c:v>
                </c:pt>
                <c:pt idx="101534">
                  <c:v>261.41145833333331</c:v>
                </c:pt>
                <c:pt idx="101535">
                  <c:v>261.4140625</c:v>
                </c:pt>
                <c:pt idx="101536">
                  <c:v>261.41666666666669</c:v>
                </c:pt>
                <c:pt idx="101537">
                  <c:v>261.41927083333331</c:v>
                </c:pt>
                <c:pt idx="101538">
                  <c:v>261.421875</c:v>
                </c:pt>
                <c:pt idx="101539">
                  <c:v>261.42447916666669</c:v>
                </c:pt>
                <c:pt idx="101540">
                  <c:v>261.42708333333331</c:v>
                </c:pt>
                <c:pt idx="101541">
                  <c:v>261.4296875</c:v>
                </c:pt>
                <c:pt idx="101542">
                  <c:v>261.43229166666669</c:v>
                </c:pt>
                <c:pt idx="101543">
                  <c:v>261.43489583333331</c:v>
                </c:pt>
                <c:pt idx="101544">
                  <c:v>261.4375</c:v>
                </c:pt>
                <c:pt idx="101545">
                  <c:v>261.44010416666669</c:v>
                </c:pt>
                <c:pt idx="101546">
                  <c:v>261.44270833333331</c:v>
                </c:pt>
                <c:pt idx="101547">
                  <c:v>261.4453125</c:v>
                </c:pt>
                <c:pt idx="101548">
                  <c:v>261.44791666666669</c:v>
                </c:pt>
                <c:pt idx="101549">
                  <c:v>261.45052083333331</c:v>
                </c:pt>
                <c:pt idx="101550">
                  <c:v>261.453125</c:v>
                </c:pt>
                <c:pt idx="101551">
                  <c:v>261.45572916666669</c:v>
                </c:pt>
                <c:pt idx="101552">
                  <c:v>261.45833333333331</c:v>
                </c:pt>
                <c:pt idx="101553">
                  <c:v>261.4609375</c:v>
                </c:pt>
                <c:pt idx="101554">
                  <c:v>261.46354166666669</c:v>
                </c:pt>
                <c:pt idx="101555">
                  <c:v>261.46614583333331</c:v>
                </c:pt>
                <c:pt idx="101556">
                  <c:v>261.46875</c:v>
                </c:pt>
                <c:pt idx="101557">
                  <c:v>261.47135416666669</c:v>
                </c:pt>
                <c:pt idx="101558">
                  <c:v>261.47395833333331</c:v>
                </c:pt>
                <c:pt idx="101559">
                  <c:v>261.4765625</c:v>
                </c:pt>
                <c:pt idx="101560">
                  <c:v>261.47916666666669</c:v>
                </c:pt>
                <c:pt idx="101561">
                  <c:v>261.48177083333331</c:v>
                </c:pt>
                <c:pt idx="101562">
                  <c:v>261.484375</c:v>
                </c:pt>
                <c:pt idx="101563">
                  <c:v>261.48697916666669</c:v>
                </c:pt>
                <c:pt idx="101564">
                  <c:v>261.48958333333331</c:v>
                </c:pt>
                <c:pt idx="101565">
                  <c:v>261.4921875</c:v>
                </c:pt>
                <c:pt idx="101566">
                  <c:v>261.49479166666669</c:v>
                </c:pt>
                <c:pt idx="101567">
                  <c:v>261.49739583333331</c:v>
                </c:pt>
                <c:pt idx="101568">
                  <c:v>261.5</c:v>
                </c:pt>
                <c:pt idx="101569">
                  <c:v>261.50260416666669</c:v>
                </c:pt>
                <c:pt idx="101570">
                  <c:v>261.50520833333331</c:v>
                </c:pt>
                <c:pt idx="101571">
                  <c:v>261.5078125</c:v>
                </c:pt>
                <c:pt idx="101572">
                  <c:v>261.51041666666669</c:v>
                </c:pt>
                <c:pt idx="101573">
                  <c:v>261.51302083333331</c:v>
                </c:pt>
                <c:pt idx="101574">
                  <c:v>261.515625</c:v>
                </c:pt>
                <c:pt idx="101575">
                  <c:v>261.51822916666669</c:v>
                </c:pt>
                <c:pt idx="101576">
                  <c:v>261.52083333333331</c:v>
                </c:pt>
                <c:pt idx="101577">
                  <c:v>261.5234375</c:v>
                </c:pt>
                <c:pt idx="101578">
                  <c:v>261.52604166666669</c:v>
                </c:pt>
                <c:pt idx="101579">
                  <c:v>261.52864583333331</c:v>
                </c:pt>
                <c:pt idx="101580">
                  <c:v>261.53125</c:v>
                </c:pt>
                <c:pt idx="101581">
                  <c:v>261.53385416666669</c:v>
                </c:pt>
                <c:pt idx="101582">
                  <c:v>261.53645833333331</c:v>
                </c:pt>
                <c:pt idx="101583">
                  <c:v>261.5390625</c:v>
                </c:pt>
                <c:pt idx="101584">
                  <c:v>261.54166666666669</c:v>
                </c:pt>
                <c:pt idx="101585">
                  <c:v>261.54427083333331</c:v>
                </c:pt>
                <c:pt idx="101586">
                  <c:v>261.546875</c:v>
                </c:pt>
                <c:pt idx="101587">
                  <c:v>261.54947916666669</c:v>
                </c:pt>
                <c:pt idx="101588">
                  <c:v>261.55208333333331</c:v>
                </c:pt>
                <c:pt idx="101589">
                  <c:v>261.5546875</c:v>
                </c:pt>
                <c:pt idx="101590">
                  <c:v>261.55729166666669</c:v>
                </c:pt>
                <c:pt idx="101591">
                  <c:v>261.55989583333331</c:v>
                </c:pt>
                <c:pt idx="101592">
                  <c:v>261.5625</c:v>
                </c:pt>
                <c:pt idx="101593">
                  <c:v>261.56510416666669</c:v>
                </c:pt>
                <c:pt idx="101594">
                  <c:v>261.56770833333331</c:v>
                </c:pt>
                <c:pt idx="101595">
                  <c:v>261.5703125</c:v>
                </c:pt>
                <c:pt idx="101596">
                  <c:v>261.57291666666669</c:v>
                </c:pt>
                <c:pt idx="101597">
                  <c:v>261.57552083333331</c:v>
                </c:pt>
                <c:pt idx="101598">
                  <c:v>261.578125</c:v>
                </c:pt>
                <c:pt idx="101599">
                  <c:v>261.58072916666669</c:v>
                </c:pt>
                <c:pt idx="101600">
                  <c:v>261.58333333333331</c:v>
                </c:pt>
                <c:pt idx="101601">
                  <c:v>261.5859375</c:v>
                </c:pt>
                <c:pt idx="101602">
                  <c:v>261.58854166666669</c:v>
                </c:pt>
                <c:pt idx="101603">
                  <c:v>261.59114583333331</c:v>
                </c:pt>
                <c:pt idx="101604">
                  <c:v>261.59375</c:v>
                </c:pt>
                <c:pt idx="101605">
                  <c:v>261.59635416666669</c:v>
                </c:pt>
                <c:pt idx="101606">
                  <c:v>261.59895833333331</c:v>
                </c:pt>
                <c:pt idx="101607">
                  <c:v>261.6015625</c:v>
                </c:pt>
                <c:pt idx="101608">
                  <c:v>261.60416666666669</c:v>
                </c:pt>
                <c:pt idx="101609">
                  <c:v>261.60677083333331</c:v>
                </c:pt>
                <c:pt idx="101610">
                  <c:v>261.609375</c:v>
                </c:pt>
                <c:pt idx="101611">
                  <c:v>261.61197916666669</c:v>
                </c:pt>
                <c:pt idx="101612">
                  <c:v>261.61458333333331</c:v>
                </c:pt>
                <c:pt idx="101613">
                  <c:v>261.6171875</c:v>
                </c:pt>
                <c:pt idx="101614">
                  <c:v>261.61979166666669</c:v>
                </c:pt>
                <c:pt idx="101615">
                  <c:v>261.62239583333331</c:v>
                </c:pt>
                <c:pt idx="101616">
                  <c:v>261.625</c:v>
                </c:pt>
                <c:pt idx="101617">
                  <c:v>261.62760416666669</c:v>
                </c:pt>
                <c:pt idx="101618">
                  <c:v>261.63020833333331</c:v>
                </c:pt>
                <c:pt idx="101619">
                  <c:v>261.6328125</c:v>
                </c:pt>
                <c:pt idx="101620">
                  <c:v>261.63541666666669</c:v>
                </c:pt>
                <c:pt idx="101621">
                  <c:v>261.63802083333331</c:v>
                </c:pt>
                <c:pt idx="101622">
                  <c:v>261.640625</c:v>
                </c:pt>
                <c:pt idx="101623">
                  <c:v>261.64322916666669</c:v>
                </c:pt>
                <c:pt idx="101624">
                  <c:v>261.64583333333331</c:v>
                </c:pt>
                <c:pt idx="101625">
                  <c:v>261.6484375</c:v>
                </c:pt>
                <c:pt idx="101626">
                  <c:v>261.65104166666669</c:v>
                </c:pt>
                <c:pt idx="101627">
                  <c:v>261.65364583333331</c:v>
                </c:pt>
                <c:pt idx="101628">
                  <c:v>261.65625</c:v>
                </c:pt>
                <c:pt idx="101629">
                  <c:v>261.65885416666669</c:v>
                </c:pt>
                <c:pt idx="101630">
                  <c:v>261.66145833333331</c:v>
                </c:pt>
                <c:pt idx="101631">
                  <c:v>261.6640625</c:v>
                </c:pt>
                <c:pt idx="101632">
                  <c:v>261.66666666666669</c:v>
                </c:pt>
                <c:pt idx="101633">
                  <c:v>261.66927083333331</c:v>
                </c:pt>
                <c:pt idx="101634">
                  <c:v>261.671875</c:v>
                </c:pt>
                <c:pt idx="101635">
                  <c:v>261.67447916666669</c:v>
                </c:pt>
                <c:pt idx="101636">
                  <c:v>261.67708333333331</c:v>
                </c:pt>
                <c:pt idx="101637">
                  <c:v>261.6796875</c:v>
                </c:pt>
                <c:pt idx="101638">
                  <c:v>261.68229166666669</c:v>
                </c:pt>
                <c:pt idx="101639">
                  <c:v>261.68489583333331</c:v>
                </c:pt>
                <c:pt idx="101640">
                  <c:v>261.6875</c:v>
                </c:pt>
                <c:pt idx="101641">
                  <c:v>261.69010416666669</c:v>
                </c:pt>
                <c:pt idx="101642">
                  <c:v>261.69270833333331</c:v>
                </c:pt>
                <c:pt idx="101643">
                  <c:v>261.6953125</c:v>
                </c:pt>
                <c:pt idx="101644">
                  <c:v>261.69791666666669</c:v>
                </c:pt>
                <c:pt idx="101645">
                  <c:v>261.70052083333331</c:v>
                </c:pt>
                <c:pt idx="101646">
                  <c:v>261.703125</c:v>
                </c:pt>
                <c:pt idx="101647">
                  <c:v>261.70572916666669</c:v>
                </c:pt>
                <c:pt idx="101648">
                  <c:v>261.70833333333331</c:v>
                </c:pt>
                <c:pt idx="101649">
                  <c:v>261.7109375</c:v>
                </c:pt>
                <c:pt idx="101650">
                  <c:v>261.71354166666669</c:v>
                </c:pt>
                <c:pt idx="101651">
                  <c:v>261.71614583333331</c:v>
                </c:pt>
                <c:pt idx="101652">
                  <c:v>261.71875</c:v>
                </c:pt>
                <c:pt idx="101653">
                  <c:v>261.72135416666669</c:v>
                </c:pt>
                <c:pt idx="101654">
                  <c:v>261.72395833333331</c:v>
                </c:pt>
                <c:pt idx="101655">
                  <c:v>261.7265625</c:v>
                </c:pt>
                <c:pt idx="101656">
                  <c:v>261.72916666666669</c:v>
                </c:pt>
                <c:pt idx="101657">
                  <c:v>261.73177083333331</c:v>
                </c:pt>
                <c:pt idx="101658">
                  <c:v>261.734375</c:v>
                </c:pt>
                <c:pt idx="101659">
                  <c:v>261.73697916666669</c:v>
                </c:pt>
                <c:pt idx="101660">
                  <c:v>261.73958333333331</c:v>
                </c:pt>
                <c:pt idx="101661">
                  <c:v>261.7421875</c:v>
                </c:pt>
                <c:pt idx="101662">
                  <c:v>261.74479166666669</c:v>
                </c:pt>
                <c:pt idx="101663">
                  <c:v>261.74739583333331</c:v>
                </c:pt>
                <c:pt idx="101664">
                  <c:v>261.75</c:v>
                </c:pt>
                <c:pt idx="101665">
                  <c:v>261.75260416666669</c:v>
                </c:pt>
                <c:pt idx="101666">
                  <c:v>261.75520833333331</c:v>
                </c:pt>
                <c:pt idx="101667">
                  <c:v>261.7578125</c:v>
                </c:pt>
                <c:pt idx="101668">
                  <c:v>261.76041666666669</c:v>
                </c:pt>
                <c:pt idx="101669">
                  <c:v>261.76302083333331</c:v>
                </c:pt>
                <c:pt idx="101670">
                  <c:v>261.765625</c:v>
                </c:pt>
                <c:pt idx="101671">
                  <c:v>261.76822916666669</c:v>
                </c:pt>
                <c:pt idx="101672">
                  <c:v>261.77083333333331</c:v>
                </c:pt>
                <c:pt idx="101673">
                  <c:v>261.7734375</c:v>
                </c:pt>
                <c:pt idx="101674">
                  <c:v>261.77604166666669</c:v>
                </c:pt>
                <c:pt idx="101675">
                  <c:v>261.77864583333331</c:v>
                </c:pt>
                <c:pt idx="101676">
                  <c:v>261.78125</c:v>
                </c:pt>
                <c:pt idx="101677">
                  <c:v>261.78385416666669</c:v>
                </c:pt>
                <c:pt idx="101678">
                  <c:v>261.78645833333331</c:v>
                </c:pt>
                <c:pt idx="101679">
                  <c:v>261.7890625</c:v>
                </c:pt>
                <c:pt idx="101680">
                  <c:v>261.79166666666669</c:v>
                </c:pt>
                <c:pt idx="101681">
                  <c:v>261.79427083333331</c:v>
                </c:pt>
                <c:pt idx="101682">
                  <c:v>261.796875</c:v>
                </c:pt>
                <c:pt idx="101683">
                  <c:v>261.79947916666669</c:v>
                </c:pt>
                <c:pt idx="101684">
                  <c:v>261.80208333333331</c:v>
                </c:pt>
                <c:pt idx="101685">
                  <c:v>261.8046875</c:v>
                </c:pt>
                <c:pt idx="101686">
                  <c:v>261.80729166666669</c:v>
                </c:pt>
                <c:pt idx="101687">
                  <c:v>261.80989583333331</c:v>
                </c:pt>
                <c:pt idx="101688">
                  <c:v>261.8125</c:v>
                </c:pt>
                <c:pt idx="101689">
                  <c:v>261.81510416666669</c:v>
                </c:pt>
                <c:pt idx="101690">
                  <c:v>261.81770833333331</c:v>
                </c:pt>
                <c:pt idx="101691">
                  <c:v>261.8203125</c:v>
                </c:pt>
                <c:pt idx="101692">
                  <c:v>261.82291666666669</c:v>
                </c:pt>
                <c:pt idx="101693">
                  <c:v>261.82552083333331</c:v>
                </c:pt>
                <c:pt idx="101694">
                  <c:v>261.828125</c:v>
                </c:pt>
                <c:pt idx="101695">
                  <c:v>261.83072916666669</c:v>
                </c:pt>
                <c:pt idx="101696">
                  <c:v>261.83333333333331</c:v>
                </c:pt>
                <c:pt idx="101697">
                  <c:v>261.8359375</c:v>
                </c:pt>
                <c:pt idx="101698">
                  <c:v>261.83854166666669</c:v>
                </c:pt>
                <c:pt idx="101699">
                  <c:v>261.84114583333331</c:v>
                </c:pt>
                <c:pt idx="101700">
                  <c:v>261.84375</c:v>
                </c:pt>
                <c:pt idx="101701">
                  <c:v>261.84635416666669</c:v>
                </c:pt>
                <c:pt idx="101702">
                  <c:v>261.84895833333331</c:v>
                </c:pt>
                <c:pt idx="101703">
                  <c:v>261.8515625</c:v>
                </c:pt>
                <c:pt idx="101704">
                  <c:v>261.85416666666669</c:v>
                </c:pt>
                <c:pt idx="101705">
                  <c:v>261.85677083333331</c:v>
                </c:pt>
                <c:pt idx="101706">
                  <c:v>261.859375</c:v>
                </c:pt>
                <c:pt idx="101707">
                  <c:v>261.86197916666669</c:v>
                </c:pt>
                <c:pt idx="101708">
                  <c:v>261.86458333333331</c:v>
                </c:pt>
                <c:pt idx="101709">
                  <c:v>261.8671875</c:v>
                </c:pt>
                <c:pt idx="101710">
                  <c:v>261.86979166666669</c:v>
                </c:pt>
                <c:pt idx="101711">
                  <c:v>261.87239583333331</c:v>
                </c:pt>
                <c:pt idx="101712">
                  <c:v>261.875</c:v>
                </c:pt>
                <c:pt idx="101713">
                  <c:v>261.87760416666669</c:v>
                </c:pt>
                <c:pt idx="101714">
                  <c:v>261.88020833333331</c:v>
                </c:pt>
                <c:pt idx="101715">
                  <c:v>261.8828125</c:v>
                </c:pt>
                <c:pt idx="101716">
                  <c:v>261.88541666666669</c:v>
                </c:pt>
                <c:pt idx="101717">
                  <c:v>261.88802083333331</c:v>
                </c:pt>
                <c:pt idx="101718">
                  <c:v>261.890625</c:v>
                </c:pt>
                <c:pt idx="101719">
                  <c:v>261.89322916666669</c:v>
                </c:pt>
                <c:pt idx="101720">
                  <c:v>261.89583333333331</c:v>
                </c:pt>
                <c:pt idx="101721">
                  <c:v>261.8984375</c:v>
                </c:pt>
                <c:pt idx="101722">
                  <c:v>261.90104166666669</c:v>
                </c:pt>
                <c:pt idx="101723">
                  <c:v>261.90364583333331</c:v>
                </c:pt>
                <c:pt idx="101724">
                  <c:v>261.90625</c:v>
                </c:pt>
                <c:pt idx="101725">
                  <c:v>261.90885416666669</c:v>
                </c:pt>
                <c:pt idx="101726">
                  <c:v>261.91145833333331</c:v>
                </c:pt>
                <c:pt idx="101727">
                  <c:v>261.9140625</c:v>
                </c:pt>
                <c:pt idx="101728">
                  <c:v>261.91666666666669</c:v>
                </c:pt>
                <c:pt idx="101729">
                  <c:v>261.91927083333331</c:v>
                </c:pt>
                <c:pt idx="101730">
                  <c:v>261.921875</c:v>
                </c:pt>
                <c:pt idx="101731">
                  <c:v>261.92447916666669</c:v>
                </c:pt>
                <c:pt idx="101732">
                  <c:v>261.92708333333331</c:v>
                </c:pt>
                <c:pt idx="101733">
                  <c:v>261.9296875</c:v>
                </c:pt>
                <c:pt idx="101734">
                  <c:v>261.93229166666669</c:v>
                </c:pt>
                <c:pt idx="101735">
                  <c:v>261.93489583333331</c:v>
                </c:pt>
                <c:pt idx="101736">
                  <c:v>261.9375</c:v>
                </c:pt>
                <c:pt idx="101737">
                  <c:v>261.94010416666669</c:v>
                </c:pt>
                <c:pt idx="101738">
                  <c:v>261.94270833333331</c:v>
                </c:pt>
                <c:pt idx="101739">
                  <c:v>261.9453125</c:v>
                </c:pt>
                <c:pt idx="101740">
                  <c:v>261.94791666666669</c:v>
                </c:pt>
                <c:pt idx="101741">
                  <c:v>261.95052083333331</c:v>
                </c:pt>
                <c:pt idx="101742">
                  <c:v>261.953125</c:v>
                </c:pt>
                <c:pt idx="101743">
                  <c:v>261.95572916666669</c:v>
                </c:pt>
                <c:pt idx="101744">
                  <c:v>261.95833333333331</c:v>
                </c:pt>
                <c:pt idx="101745">
                  <c:v>261.9609375</c:v>
                </c:pt>
                <c:pt idx="101746">
                  <c:v>261.96354166666669</c:v>
                </c:pt>
                <c:pt idx="101747">
                  <c:v>261.96614583333331</c:v>
                </c:pt>
                <c:pt idx="101748">
                  <c:v>261.96875</c:v>
                </c:pt>
                <c:pt idx="101749">
                  <c:v>261.97135416666669</c:v>
                </c:pt>
                <c:pt idx="101750">
                  <c:v>261.97395833333331</c:v>
                </c:pt>
                <c:pt idx="101751">
                  <c:v>261.9765625</c:v>
                </c:pt>
                <c:pt idx="101752">
                  <c:v>261.97916666666669</c:v>
                </c:pt>
                <c:pt idx="101753">
                  <c:v>261.98177083333331</c:v>
                </c:pt>
                <c:pt idx="101754">
                  <c:v>261.984375</c:v>
                </c:pt>
                <c:pt idx="101755">
                  <c:v>261.98697916666669</c:v>
                </c:pt>
                <c:pt idx="101756">
                  <c:v>261.98958333333331</c:v>
                </c:pt>
                <c:pt idx="101757">
                  <c:v>261.9921875</c:v>
                </c:pt>
                <c:pt idx="101758">
                  <c:v>261.99479166666669</c:v>
                </c:pt>
                <c:pt idx="101759">
                  <c:v>261.99739583333331</c:v>
                </c:pt>
                <c:pt idx="101760">
                  <c:v>262</c:v>
                </c:pt>
                <c:pt idx="101761">
                  <c:v>262.00260416666669</c:v>
                </c:pt>
                <c:pt idx="101762">
                  <c:v>262.00520833333331</c:v>
                </c:pt>
                <c:pt idx="101763">
                  <c:v>262.0078125</c:v>
                </c:pt>
                <c:pt idx="101764">
                  <c:v>262.01041666666669</c:v>
                </c:pt>
                <c:pt idx="101765">
                  <c:v>262.01302083333331</c:v>
                </c:pt>
                <c:pt idx="101766">
                  <c:v>262.015625</c:v>
                </c:pt>
                <c:pt idx="101767">
                  <c:v>262.01822916666669</c:v>
                </c:pt>
                <c:pt idx="101768">
                  <c:v>262.02083333333331</c:v>
                </c:pt>
                <c:pt idx="101769">
                  <c:v>262.0234375</c:v>
                </c:pt>
                <c:pt idx="101770">
                  <c:v>262.02604166666669</c:v>
                </c:pt>
                <c:pt idx="101771">
                  <c:v>262.02864583333331</c:v>
                </c:pt>
                <c:pt idx="101772">
                  <c:v>262.03125</c:v>
                </c:pt>
                <c:pt idx="101773">
                  <c:v>262.03385416666669</c:v>
                </c:pt>
                <c:pt idx="101774">
                  <c:v>262.03645833333331</c:v>
                </c:pt>
                <c:pt idx="101775">
                  <c:v>262.0390625</c:v>
                </c:pt>
                <c:pt idx="101776">
                  <c:v>262.04166666666669</c:v>
                </c:pt>
                <c:pt idx="101777">
                  <c:v>262.04427083333331</c:v>
                </c:pt>
                <c:pt idx="101778">
                  <c:v>262.046875</c:v>
                </c:pt>
                <c:pt idx="101779">
                  <c:v>262.04947916666669</c:v>
                </c:pt>
                <c:pt idx="101780">
                  <c:v>262.05208333333331</c:v>
                </c:pt>
                <c:pt idx="101781">
                  <c:v>262.0546875</c:v>
                </c:pt>
                <c:pt idx="101782">
                  <c:v>262.05729166666669</c:v>
                </c:pt>
                <c:pt idx="101783">
                  <c:v>262.05989583333331</c:v>
                </c:pt>
                <c:pt idx="101784">
                  <c:v>262.0625</c:v>
                </c:pt>
                <c:pt idx="101785">
                  <c:v>262.06510416666669</c:v>
                </c:pt>
                <c:pt idx="101786">
                  <c:v>262.06770833333331</c:v>
                </c:pt>
                <c:pt idx="101787">
                  <c:v>262.0703125</c:v>
                </c:pt>
                <c:pt idx="101788">
                  <c:v>262.07291666666669</c:v>
                </c:pt>
                <c:pt idx="101789">
                  <c:v>262.07552083333331</c:v>
                </c:pt>
                <c:pt idx="101790">
                  <c:v>262.078125</c:v>
                </c:pt>
                <c:pt idx="101791">
                  <c:v>262.08072916666669</c:v>
                </c:pt>
                <c:pt idx="101792">
                  <c:v>262.08333333333331</c:v>
                </c:pt>
                <c:pt idx="101793">
                  <c:v>262.0859375</c:v>
                </c:pt>
                <c:pt idx="101794">
                  <c:v>262.08854166666669</c:v>
                </c:pt>
                <c:pt idx="101795">
                  <c:v>262.09114583333331</c:v>
                </c:pt>
                <c:pt idx="101796">
                  <c:v>262.09375</c:v>
                </c:pt>
                <c:pt idx="101797">
                  <c:v>262.09635416666669</c:v>
                </c:pt>
                <c:pt idx="101798">
                  <c:v>262.09895833333331</c:v>
                </c:pt>
                <c:pt idx="101799">
                  <c:v>262.1015625</c:v>
                </c:pt>
                <c:pt idx="101800">
                  <c:v>262.10416666666669</c:v>
                </c:pt>
                <c:pt idx="101801">
                  <c:v>262.10677083333331</c:v>
                </c:pt>
                <c:pt idx="101802">
                  <c:v>262.109375</c:v>
                </c:pt>
                <c:pt idx="101803">
                  <c:v>262.11197916666669</c:v>
                </c:pt>
                <c:pt idx="101804">
                  <c:v>262.11458333333331</c:v>
                </c:pt>
                <c:pt idx="101805">
                  <c:v>262.1171875</c:v>
                </c:pt>
                <c:pt idx="101806">
                  <c:v>262.11979166666669</c:v>
                </c:pt>
                <c:pt idx="101807">
                  <c:v>262.12239583333331</c:v>
                </c:pt>
                <c:pt idx="101808">
                  <c:v>262.125</c:v>
                </c:pt>
                <c:pt idx="101809">
                  <c:v>262.12760416666669</c:v>
                </c:pt>
                <c:pt idx="101810">
                  <c:v>262.13020833333331</c:v>
                </c:pt>
                <c:pt idx="101811">
                  <c:v>262.1328125</c:v>
                </c:pt>
                <c:pt idx="101812">
                  <c:v>262.13541666666669</c:v>
                </c:pt>
                <c:pt idx="101813">
                  <c:v>262.13802083333331</c:v>
                </c:pt>
                <c:pt idx="101814">
                  <c:v>262.140625</c:v>
                </c:pt>
                <c:pt idx="101815">
                  <c:v>262.14322916666669</c:v>
                </c:pt>
                <c:pt idx="101816">
                  <c:v>262.14583333333331</c:v>
                </c:pt>
                <c:pt idx="101817">
                  <c:v>262.1484375</c:v>
                </c:pt>
                <c:pt idx="101818">
                  <c:v>262.15104166666669</c:v>
                </c:pt>
                <c:pt idx="101819">
                  <c:v>262.15364583333331</c:v>
                </c:pt>
                <c:pt idx="101820">
                  <c:v>262.15625</c:v>
                </c:pt>
                <c:pt idx="101821">
                  <c:v>262.15885416666669</c:v>
                </c:pt>
                <c:pt idx="101822">
                  <c:v>262.16145833333331</c:v>
                </c:pt>
                <c:pt idx="101823">
                  <c:v>262.1640625</c:v>
                </c:pt>
                <c:pt idx="101824">
                  <c:v>262.16666666666669</c:v>
                </c:pt>
                <c:pt idx="101825">
                  <c:v>262.16927083333331</c:v>
                </c:pt>
                <c:pt idx="101826">
                  <c:v>262.171875</c:v>
                </c:pt>
                <c:pt idx="101827">
                  <c:v>262.17447916666669</c:v>
                </c:pt>
                <c:pt idx="101828">
                  <c:v>262.17708333333331</c:v>
                </c:pt>
                <c:pt idx="101829">
                  <c:v>262.1796875</c:v>
                </c:pt>
                <c:pt idx="101830">
                  <c:v>262.18229166666669</c:v>
                </c:pt>
                <c:pt idx="101831">
                  <c:v>262.18489583333331</c:v>
                </c:pt>
                <c:pt idx="101832">
                  <c:v>262.1875</c:v>
                </c:pt>
                <c:pt idx="101833">
                  <c:v>262.19010416666669</c:v>
                </c:pt>
                <c:pt idx="101834">
                  <c:v>262.19270833333331</c:v>
                </c:pt>
                <c:pt idx="101835">
                  <c:v>262.1953125</c:v>
                </c:pt>
                <c:pt idx="101836">
                  <c:v>262.19791666666669</c:v>
                </c:pt>
                <c:pt idx="101837">
                  <c:v>262.20052083333331</c:v>
                </c:pt>
                <c:pt idx="101838">
                  <c:v>262.203125</c:v>
                </c:pt>
                <c:pt idx="101839">
                  <c:v>262.20572916666669</c:v>
                </c:pt>
                <c:pt idx="101840">
                  <c:v>262.20833333333331</c:v>
                </c:pt>
                <c:pt idx="101841">
                  <c:v>262.2109375</c:v>
                </c:pt>
                <c:pt idx="101842">
                  <c:v>262.21354166666669</c:v>
                </c:pt>
                <c:pt idx="101843">
                  <c:v>262.21614583333331</c:v>
                </c:pt>
                <c:pt idx="101844">
                  <c:v>262.21875</c:v>
                </c:pt>
                <c:pt idx="101845">
                  <c:v>262.22135416666669</c:v>
                </c:pt>
                <c:pt idx="101846">
                  <c:v>262.22395833333331</c:v>
                </c:pt>
                <c:pt idx="101847">
                  <c:v>262.2265625</c:v>
                </c:pt>
                <c:pt idx="101848">
                  <c:v>262.22916666666669</c:v>
                </c:pt>
                <c:pt idx="101849">
                  <c:v>262.23177083333331</c:v>
                </c:pt>
                <c:pt idx="101850">
                  <c:v>262.234375</c:v>
                </c:pt>
                <c:pt idx="101851">
                  <c:v>262.23697916666669</c:v>
                </c:pt>
                <c:pt idx="101852">
                  <c:v>262.23958333333331</c:v>
                </c:pt>
                <c:pt idx="101853">
                  <c:v>262.2421875</c:v>
                </c:pt>
                <c:pt idx="101854">
                  <c:v>262.24479166666669</c:v>
                </c:pt>
                <c:pt idx="101855">
                  <c:v>262.24739583333331</c:v>
                </c:pt>
                <c:pt idx="101856">
                  <c:v>262.25</c:v>
                </c:pt>
                <c:pt idx="101857">
                  <c:v>262.25260416666669</c:v>
                </c:pt>
                <c:pt idx="101858">
                  <c:v>262.25520833333331</c:v>
                </c:pt>
                <c:pt idx="101859">
                  <c:v>262.2578125</c:v>
                </c:pt>
                <c:pt idx="101860">
                  <c:v>262.26041666666669</c:v>
                </c:pt>
                <c:pt idx="101861">
                  <c:v>262.26302083333331</c:v>
                </c:pt>
                <c:pt idx="101862">
                  <c:v>262.265625</c:v>
                </c:pt>
                <c:pt idx="101863">
                  <c:v>262.26822916666669</c:v>
                </c:pt>
                <c:pt idx="101864">
                  <c:v>262.27083333333331</c:v>
                </c:pt>
                <c:pt idx="101865">
                  <c:v>262.2734375</c:v>
                </c:pt>
                <c:pt idx="101866">
                  <c:v>262.27604166666669</c:v>
                </c:pt>
                <c:pt idx="101867">
                  <c:v>262.27864583333331</c:v>
                </c:pt>
                <c:pt idx="101868">
                  <c:v>262.28125</c:v>
                </c:pt>
                <c:pt idx="101869">
                  <c:v>262.28385416666669</c:v>
                </c:pt>
                <c:pt idx="101870">
                  <c:v>262.28645833333331</c:v>
                </c:pt>
                <c:pt idx="101871">
                  <c:v>262.2890625</c:v>
                </c:pt>
                <c:pt idx="101872">
                  <c:v>262.29166666666669</c:v>
                </c:pt>
                <c:pt idx="101873">
                  <c:v>262.29427083333331</c:v>
                </c:pt>
                <c:pt idx="101874">
                  <c:v>262.296875</c:v>
                </c:pt>
                <c:pt idx="101875">
                  <c:v>262.29947916666669</c:v>
                </c:pt>
                <c:pt idx="101876">
                  <c:v>262.30208333333331</c:v>
                </c:pt>
                <c:pt idx="101877">
                  <c:v>262.3046875</c:v>
                </c:pt>
                <c:pt idx="101878">
                  <c:v>262.30729166666669</c:v>
                </c:pt>
                <c:pt idx="101879">
                  <c:v>262.30989583333331</c:v>
                </c:pt>
                <c:pt idx="101880">
                  <c:v>262.3125</c:v>
                </c:pt>
                <c:pt idx="101881">
                  <c:v>262.31510416666669</c:v>
                </c:pt>
                <c:pt idx="101882">
                  <c:v>262.31770833333331</c:v>
                </c:pt>
                <c:pt idx="101883">
                  <c:v>262.3203125</c:v>
                </c:pt>
                <c:pt idx="101884">
                  <c:v>262.32291666666669</c:v>
                </c:pt>
                <c:pt idx="101885">
                  <c:v>262.32552083333331</c:v>
                </c:pt>
                <c:pt idx="101886">
                  <c:v>262.328125</c:v>
                </c:pt>
                <c:pt idx="101887">
                  <c:v>262.33072916666669</c:v>
                </c:pt>
                <c:pt idx="101888">
                  <c:v>262.33333333333331</c:v>
                </c:pt>
                <c:pt idx="101889">
                  <c:v>262.3359375</c:v>
                </c:pt>
                <c:pt idx="101890">
                  <c:v>262.33854166666669</c:v>
                </c:pt>
                <c:pt idx="101891">
                  <c:v>262.34114583333331</c:v>
                </c:pt>
                <c:pt idx="101892">
                  <c:v>262.34375</c:v>
                </c:pt>
                <c:pt idx="101893">
                  <c:v>262.34635416666669</c:v>
                </c:pt>
                <c:pt idx="101894">
                  <c:v>262.34895833333331</c:v>
                </c:pt>
                <c:pt idx="101895">
                  <c:v>262.3515625</c:v>
                </c:pt>
                <c:pt idx="101896">
                  <c:v>262.35416666666669</c:v>
                </c:pt>
                <c:pt idx="101897">
                  <c:v>262.35677083333331</c:v>
                </c:pt>
                <c:pt idx="101898">
                  <c:v>262.359375</c:v>
                </c:pt>
                <c:pt idx="101899">
                  <c:v>262.36197916666669</c:v>
                </c:pt>
                <c:pt idx="101900">
                  <c:v>262.36458333333331</c:v>
                </c:pt>
                <c:pt idx="101901">
                  <c:v>262.3671875</c:v>
                </c:pt>
                <c:pt idx="101902">
                  <c:v>262.36979166666669</c:v>
                </c:pt>
                <c:pt idx="101903">
                  <c:v>262.37239583333331</c:v>
                </c:pt>
                <c:pt idx="101904">
                  <c:v>262.375</c:v>
                </c:pt>
                <c:pt idx="101905">
                  <c:v>262.37760416666669</c:v>
                </c:pt>
                <c:pt idx="101906">
                  <c:v>262.38020833333331</c:v>
                </c:pt>
                <c:pt idx="101907">
                  <c:v>262.3828125</c:v>
                </c:pt>
                <c:pt idx="101908">
                  <c:v>262.38541666666669</c:v>
                </c:pt>
                <c:pt idx="101909">
                  <c:v>262.38802083333331</c:v>
                </c:pt>
                <c:pt idx="101910">
                  <c:v>262.390625</c:v>
                </c:pt>
                <c:pt idx="101911">
                  <c:v>262.39322916666669</c:v>
                </c:pt>
                <c:pt idx="101912">
                  <c:v>262.39583333333331</c:v>
                </c:pt>
                <c:pt idx="101913">
                  <c:v>262.3984375</c:v>
                </c:pt>
                <c:pt idx="101914">
                  <c:v>262.40104166666669</c:v>
                </c:pt>
                <c:pt idx="101915">
                  <c:v>262.40364583333331</c:v>
                </c:pt>
                <c:pt idx="101916">
                  <c:v>262.40625</c:v>
                </c:pt>
                <c:pt idx="101917">
                  <c:v>262.40885416666669</c:v>
                </c:pt>
                <c:pt idx="101918">
                  <c:v>262.41145833333331</c:v>
                </c:pt>
                <c:pt idx="101919">
                  <c:v>262.4140625</c:v>
                </c:pt>
                <c:pt idx="101920">
                  <c:v>262.41666666666669</c:v>
                </c:pt>
                <c:pt idx="101921">
                  <c:v>262.41927083333331</c:v>
                </c:pt>
                <c:pt idx="101922">
                  <c:v>262.421875</c:v>
                </c:pt>
                <c:pt idx="101923">
                  <c:v>262.42447916666669</c:v>
                </c:pt>
                <c:pt idx="101924">
                  <c:v>262.42708333333331</c:v>
                </c:pt>
                <c:pt idx="101925">
                  <c:v>262.4296875</c:v>
                </c:pt>
                <c:pt idx="101926">
                  <c:v>262.43229166666669</c:v>
                </c:pt>
                <c:pt idx="101927">
                  <c:v>262.43489583333331</c:v>
                </c:pt>
                <c:pt idx="101928">
                  <c:v>262.4375</c:v>
                </c:pt>
                <c:pt idx="101929">
                  <c:v>262.44010416666669</c:v>
                </c:pt>
                <c:pt idx="101930">
                  <c:v>262.44270833333331</c:v>
                </c:pt>
                <c:pt idx="101931">
                  <c:v>262.4453125</c:v>
                </c:pt>
                <c:pt idx="101932">
                  <c:v>262.44791666666669</c:v>
                </c:pt>
                <c:pt idx="101933">
                  <c:v>262.45052083333331</c:v>
                </c:pt>
                <c:pt idx="101934">
                  <c:v>262.453125</c:v>
                </c:pt>
                <c:pt idx="101935">
                  <c:v>262.45572916666669</c:v>
                </c:pt>
                <c:pt idx="101936">
                  <c:v>262.45833333333331</c:v>
                </c:pt>
                <c:pt idx="101937">
                  <c:v>262.4609375</c:v>
                </c:pt>
                <c:pt idx="101938">
                  <c:v>262.46354166666669</c:v>
                </c:pt>
                <c:pt idx="101939">
                  <c:v>262.46614583333331</c:v>
                </c:pt>
                <c:pt idx="101940">
                  <c:v>262.46875</c:v>
                </c:pt>
                <c:pt idx="101941">
                  <c:v>262.47135416666669</c:v>
                </c:pt>
                <c:pt idx="101942">
                  <c:v>262.47395833333331</c:v>
                </c:pt>
                <c:pt idx="101943">
                  <c:v>262.4765625</c:v>
                </c:pt>
                <c:pt idx="101944">
                  <c:v>262.47916666666669</c:v>
                </c:pt>
                <c:pt idx="101945">
                  <c:v>262.48177083333331</c:v>
                </c:pt>
                <c:pt idx="101946">
                  <c:v>262.484375</c:v>
                </c:pt>
                <c:pt idx="101947">
                  <c:v>262.48697916666669</c:v>
                </c:pt>
                <c:pt idx="101948">
                  <c:v>262.48958333333331</c:v>
                </c:pt>
                <c:pt idx="101949">
                  <c:v>262.4921875</c:v>
                </c:pt>
                <c:pt idx="101950">
                  <c:v>262.49479166666669</c:v>
                </c:pt>
                <c:pt idx="101951">
                  <c:v>262.49739583333331</c:v>
                </c:pt>
                <c:pt idx="101952">
                  <c:v>262.5</c:v>
                </c:pt>
                <c:pt idx="101953">
                  <c:v>262.50260416666669</c:v>
                </c:pt>
                <c:pt idx="101954">
                  <c:v>262.50520833333331</c:v>
                </c:pt>
                <c:pt idx="101955">
                  <c:v>262.5078125</c:v>
                </c:pt>
                <c:pt idx="101956">
                  <c:v>262.51041666666669</c:v>
                </c:pt>
                <c:pt idx="101957">
                  <c:v>262.51302083333331</c:v>
                </c:pt>
                <c:pt idx="101958">
                  <c:v>262.515625</c:v>
                </c:pt>
                <c:pt idx="101959">
                  <c:v>262.51822916666669</c:v>
                </c:pt>
                <c:pt idx="101960">
                  <c:v>262.52083333333331</c:v>
                </c:pt>
                <c:pt idx="101961">
                  <c:v>262.5234375</c:v>
                </c:pt>
                <c:pt idx="101962">
                  <c:v>262.52604166666669</c:v>
                </c:pt>
                <c:pt idx="101963">
                  <c:v>262.52864583333331</c:v>
                </c:pt>
                <c:pt idx="101964">
                  <c:v>262.53125</c:v>
                </c:pt>
                <c:pt idx="101965">
                  <c:v>262.53385416666669</c:v>
                </c:pt>
                <c:pt idx="101966">
                  <c:v>262.53645833333331</c:v>
                </c:pt>
                <c:pt idx="101967">
                  <c:v>262.5390625</c:v>
                </c:pt>
                <c:pt idx="101968">
                  <c:v>262.54166666666669</c:v>
                </c:pt>
                <c:pt idx="101969">
                  <c:v>262.54427083333331</c:v>
                </c:pt>
                <c:pt idx="101970">
                  <c:v>262.546875</c:v>
                </c:pt>
                <c:pt idx="101971">
                  <c:v>262.54947916666669</c:v>
                </c:pt>
                <c:pt idx="101972">
                  <c:v>262.55208333333331</c:v>
                </c:pt>
                <c:pt idx="101973">
                  <c:v>262.5546875</c:v>
                </c:pt>
                <c:pt idx="101974">
                  <c:v>262.55729166666669</c:v>
                </c:pt>
                <c:pt idx="101975">
                  <c:v>262.55989583333331</c:v>
                </c:pt>
                <c:pt idx="101976">
                  <c:v>262.5625</c:v>
                </c:pt>
                <c:pt idx="101977">
                  <c:v>262.56510416666669</c:v>
                </c:pt>
                <c:pt idx="101978">
                  <c:v>262.56770833333331</c:v>
                </c:pt>
                <c:pt idx="101979">
                  <c:v>262.5703125</c:v>
                </c:pt>
                <c:pt idx="101980">
                  <c:v>262.57291666666669</c:v>
                </c:pt>
                <c:pt idx="101981">
                  <c:v>262.57552083333331</c:v>
                </c:pt>
                <c:pt idx="101982">
                  <c:v>262.578125</c:v>
                </c:pt>
                <c:pt idx="101983">
                  <c:v>262.58072916666669</c:v>
                </c:pt>
                <c:pt idx="101984">
                  <c:v>262.58333333333331</c:v>
                </c:pt>
                <c:pt idx="101985">
                  <c:v>262.5859375</c:v>
                </c:pt>
                <c:pt idx="101986">
                  <c:v>262.58854166666669</c:v>
                </c:pt>
                <c:pt idx="101987">
                  <c:v>262.59114583333331</c:v>
                </c:pt>
                <c:pt idx="101988">
                  <c:v>262.59375</c:v>
                </c:pt>
                <c:pt idx="101989">
                  <c:v>262.59635416666669</c:v>
                </c:pt>
                <c:pt idx="101990">
                  <c:v>262.59895833333331</c:v>
                </c:pt>
                <c:pt idx="101991">
                  <c:v>262.6015625</c:v>
                </c:pt>
                <c:pt idx="101992">
                  <c:v>262.60416666666669</c:v>
                </c:pt>
                <c:pt idx="101993">
                  <c:v>262.60677083333331</c:v>
                </c:pt>
                <c:pt idx="101994">
                  <c:v>262.609375</c:v>
                </c:pt>
                <c:pt idx="101995">
                  <c:v>262.61197916666669</c:v>
                </c:pt>
                <c:pt idx="101996">
                  <c:v>262.61458333333331</c:v>
                </c:pt>
                <c:pt idx="101997">
                  <c:v>262.6171875</c:v>
                </c:pt>
                <c:pt idx="101998">
                  <c:v>262.61979166666669</c:v>
                </c:pt>
                <c:pt idx="101999">
                  <c:v>262.62239583333331</c:v>
                </c:pt>
                <c:pt idx="102000">
                  <c:v>262.625</c:v>
                </c:pt>
                <c:pt idx="102001">
                  <c:v>262.62760416666669</c:v>
                </c:pt>
                <c:pt idx="102002">
                  <c:v>262.63020833333331</c:v>
                </c:pt>
                <c:pt idx="102003">
                  <c:v>262.6328125</c:v>
                </c:pt>
                <c:pt idx="102004">
                  <c:v>262.63541666666669</c:v>
                </c:pt>
                <c:pt idx="102005">
                  <c:v>262.63802083333331</c:v>
                </c:pt>
                <c:pt idx="102006">
                  <c:v>262.640625</c:v>
                </c:pt>
                <c:pt idx="102007">
                  <c:v>262.64322916666669</c:v>
                </c:pt>
                <c:pt idx="102008">
                  <c:v>262.64583333333331</c:v>
                </c:pt>
                <c:pt idx="102009">
                  <c:v>262.6484375</c:v>
                </c:pt>
                <c:pt idx="102010">
                  <c:v>262.65104166666669</c:v>
                </c:pt>
                <c:pt idx="102011">
                  <c:v>262.65364583333331</c:v>
                </c:pt>
                <c:pt idx="102012">
                  <c:v>262.65625</c:v>
                </c:pt>
                <c:pt idx="102013">
                  <c:v>262.65885416666669</c:v>
                </c:pt>
                <c:pt idx="102014">
                  <c:v>262.66145833333331</c:v>
                </c:pt>
                <c:pt idx="102015">
                  <c:v>262.6640625</c:v>
                </c:pt>
                <c:pt idx="102016">
                  <c:v>262.66666666666669</c:v>
                </c:pt>
                <c:pt idx="102017">
                  <c:v>262.66927083333331</c:v>
                </c:pt>
                <c:pt idx="102018">
                  <c:v>262.671875</c:v>
                </c:pt>
                <c:pt idx="102019">
                  <c:v>262.67447916666669</c:v>
                </c:pt>
                <c:pt idx="102020">
                  <c:v>262.67708333333331</c:v>
                </c:pt>
                <c:pt idx="102021">
                  <c:v>262.6796875</c:v>
                </c:pt>
                <c:pt idx="102022">
                  <c:v>262.68229166666669</c:v>
                </c:pt>
                <c:pt idx="102023">
                  <c:v>262.68489583333331</c:v>
                </c:pt>
                <c:pt idx="102024">
                  <c:v>262.6875</c:v>
                </c:pt>
                <c:pt idx="102025">
                  <c:v>262.69010416666669</c:v>
                </c:pt>
                <c:pt idx="102026">
                  <c:v>262.69270833333331</c:v>
                </c:pt>
                <c:pt idx="102027">
                  <c:v>262.6953125</c:v>
                </c:pt>
                <c:pt idx="102028">
                  <c:v>262.69791666666669</c:v>
                </c:pt>
                <c:pt idx="102029">
                  <c:v>262.70052083333331</c:v>
                </c:pt>
                <c:pt idx="102030">
                  <c:v>262.703125</c:v>
                </c:pt>
                <c:pt idx="102031">
                  <c:v>262.70572916666669</c:v>
                </c:pt>
                <c:pt idx="102032">
                  <c:v>262.70833333333331</c:v>
                </c:pt>
                <c:pt idx="102033">
                  <c:v>262.7109375</c:v>
                </c:pt>
                <c:pt idx="102034">
                  <c:v>262.71354166666669</c:v>
                </c:pt>
                <c:pt idx="102035">
                  <c:v>262.71614583333331</c:v>
                </c:pt>
                <c:pt idx="102036">
                  <c:v>262.71875</c:v>
                </c:pt>
                <c:pt idx="102037">
                  <c:v>262.72135416666669</c:v>
                </c:pt>
                <c:pt idx="102038">
                  <c:v>262.72395833333331</c:v>
                </c:pt>
                <c:pt idx="102039">
                  <c:v>262.7265625</c:v>
                </c:pt>
                <c:pt idx="102040">
                  <c:v>262.72916666666669</c:v>
                </c:pt>
                <c:pt idx="102041">
                  <c:v>262.73177083333331</c:v>
                </c:pt>
                <c:pt idx="102042">
                  <c:v>262.734375</c:v>
                </c:pt>
                <c:pt idx="102043">
                  <c:v>262.73697916666669</c:v>
                </c:pt>
                <c:pt idx="102044">
                  <c:v>262.73958333333331</c:v>
                </c:pt>
                <c:pt idx="102045">
                  <c:v>262.7421875</c:v>
                </c:pt>
                <c:pt idx="102046">
                  <c:v>262.74479166666669</c:v>
                </c:pt>
                <c:pt idx="102047">
                  <c:v>262.74739583333331</c:v>
                </c:pt>
                <c:pt idx="102048">
                  <c:v>262.75</c:v>
                </c:pt>
                <c:pt idx="102049">
                  <c:v>262.75260416666669</c:v>
                </c:pt>
                <c:pt idx="102050">
                  <c:v>262.75520833333331</c:v>
                </c:pt>
                <c:pt idx="102051">
                  <c:v>262.7578125</c:v>
                </c:pt>
                <c:pt idx="102052">
                  <c:v>262.76041666666669</c:v>
                </c:pt>
                <c:pt idx="102053">
                  <c:v>262.76302083333331</c:v>
                </c:pt>
                <c:pt idx="102054">
                  <c:v>262.765625</c:v>
                </c:pt>
                <c:pt idx="102055">
                  <c:v>262.76822916666669</c:v>
                </c:pt>
                <c:pt idx="102056">
                  <c:v>262.77083333333331</c:v>
                </c:pt>
                <c:pt idx="102057">
                  <c:v>262.7734375</c:v>
                </c:pt>
                <c:pt idx="102058">
                  <c:v>262.77604166666669</c:v>
                </c:pt>
                <c:pt idx="102059">
                  <c:v>262.77864583333331</c:v>
                </c:pt>
                <c:pt idx="102060">
                  <c:v>262.78125</c:v>
                </c:pt>
                <c:pt idx="102061">
                  <c:v>262.78385416666669</c:v>
                </c:pt>
                <c:pt idx="102062">
                  <c:v>262.78645833333331</c:v>
                </c:pt>
                <c:pt idx="102063">
                  <c:v>262.7890625</c:v>
                </c:pt>
                <c:pt idx="102064">
                  <c:v>262.79166666666669</c:v>
                </c:pt>
                <c:pt idx="102065">
                  <c:v>262.79427083333331</c:v>
                </c:pt>
                <c:pt idx="102066">
                  <c:v>262.796875</c:v>
                </c:pt>
                <c:pt idx="102067">
                  <c:v>262.79947916666669</c:v>
                </c:pt>
                <c:pt idx="102068">
                  <c:v>262.80208333333331</c:v>
                </c:pt>
                <c:pt idx="102069">
                  <c:v>262.8046875</c:v>
                </c:pt>
                <c:pt idx="102070">
                  <c:v>262.80729166666669</c:v>
                </c:pt>
                <c:pt idx="102071">
                  <c:v>262.80989583333331</c:v>
                </c:pt>
                <c:pt idx="102072">
                  <c:v>262.8125</c:v>
                </c:pt>
                <c:pt idx="102073">
                  <c:v>262.81510416666669</c:v>
                </c:pt>
                <c:pt idx="102074">
                  <c:v>262.81770833333331</c:v>
                </c:pt>
                <c:pt idx="102075">
                  <c:v>262.8203125</c:v>
                </c:pt>
                <c:pt idx="102076">
                  <c:v>262.82291666666669</c:v>
                </c:pt>
                <c:pt idx="102077">
                  <c:v>262.82552083333331</c:v>
                </c:pt>
                <c:pt idx="102078">
                  <c:v>262.828125</c:v>
                </c:pt>
                <c:pt idx="102079">
                  <c:v>262.83072916666669</c:v>
                </c:pt>
                <c:pt idx="102080">
                  <c:v>262.83333333333331</c:v>
                </c:pt>
                <c:pt idx="102081">
                  <c:v>262.8359375</c:v>
                </c:pt>
                <c:pt idx="102082">
                  <c:v>262.83854166666669</c:v>
                </c:pt>
                <c:pt idx="102083">
                  <c:v>262.84114583333331</c:v>
                </c:pt>
                <c:pt idx="102084">
                  <c:v>262.84375</c:v>
                </c:pt>
                <c:pt idx="102085">
                  <c:v>262.84635416666669</c:v>
                </c:pt>
                <c:pt idx="102086">
                  <c:v>262.84895833333331</c:v>
                </c:pt>
                <c:pt idx="102087">
                  <c:v>262.8515625</c:v>
                </c:pt>
                <c:pt idx="102088">
                  <c:v>262.85416666666669</c:v>
                </c:pt>
                <c:pt idx="102089">
                  <c:v>262.85677083333331</c:v>
                </c:pt>
                <c:pt idx="102090">
                  <c:v>262.859375</c:v>
                </c:pt>
                <c:pt idx="102091">
                  <c:v>262.86197916666669</c:v>
                </c:pt>
                <c:pt idx="102092">
                  <c:v>262.86458333333331</c:v>
                </c:pt>
                <c:pt idx="102093">
                  <c:v>262.8671875</c:v>
                </c:pt>
                <c:pt idx="102094">
                  <c:v>262.86979166666669</c:v>
                </c:pt>
                <c:pt idx="102095">
                  <c:v>262.87239583333331</c:v>
                </c:pt>
                <c:pt idx="102096">
                  <c:v>262.875</c:v>
                </c:pt>
                <c:pt idx="102097">
                  <c:v>262.87760416666669</c:v>
                </c:pt>
                <c:pt idx="102098">
                  <c:v>262.88020833333331</c:v>
                </c:pt>
                <c:pt idx="102099">
                  <c:v>262.8828125</c:v>
                </c:pt>
                <c:pt idx="102100">
                  <c:v>262.88541666666669</c:v>
                </c:pt>
                <c:pt idx="102101">
                  <c:v>262.88802083333331</c:v>
                </c:pt>
                <c:pt idx="102102">
                  <c:v>262.890625</c:v>
                </c:pt>
                <c:pt idx="102103">
                  <c:v>262.89322916666669</c:v>
                </c:pt>
                <c:pt idx="102104">
                  <c:v>262.89583333333331</c:v>
                </c:pt>
                <c:pt idx="102105">
                  <c:v>262.8984375</c:v>
                </c:pt>
                <c:pt idx="102106">
                  <c:v>262.90104166666669</c:v>
                </c:pt>
                <c:pt idx="102107">
                  <c:v>262.90364583333331</c:v>
                </c:pt>
                <c:pt idx="102108">
                  <c:v>262.90625</c:v>
                </c:pt>
                <c:pt idx="102109">
                  <c:v>262.90885416666669</c:v>
                </c:pt>
                <c:pt idx="102110">
                  <c:v>262.91145833333331</c:v>
                </c:pt>
                <c:pt idx="102111">
                  <c:v>262.9140625</c:v>
                </c:pt>
                <c:pt idx="102112">
                  <c:v>262.91666666666669</c:v>
                </c:pt>
                <c:pt idx="102113">
                  <c:v>262.91927083333331</c:v>
                </c:pt>
                <c:pt idx="102114">
                  <c:v>262.921875</c:v>
                </c:pt>
                <c:pt idx="102115">
                  <c:v>262.92447916666669</c:v>
                </c:pt>
                <c:pt idx="102116">
                  <c:v>262.92708333333331</c:v>
                </c:pt>
                <c:pt idx="102117">
                  <c:v>262.9296875</c:v>
                </c:pt>
                <c:pt idx="102118">
                  <c:v>262.93229166666669</c:v>
                </c:pt>
                <c:pt idx="102119">
                  <c:v>262.93489583333331</c:v>
                </c:pt>
                <c:pt idx="102120">
                  <c:v>262.9375</c:v>
                </c:pt>
                <c:pt idx="102121">
                  <c:v>262.94010416666669</c:v>
                </c:pt>
                <c:pt idx="102122">
                  <c:v>262.94270833333331</c:v>
                </c:pt>
                <c:pt idx="102123">
                  <c:v>262.9453125</c:v>
                </c:pt>
                <c:pt idx="102124">
                  <c:v>262.94791666666669</c:v>
                </c:pt>
                <c:pt idx="102125">
                  <c:v>262.95052083333331</c:v>
                </c:pt>
                <c:pt idx="102126">
                  <c:v>262.953125</c:v>
                </c:pt>
                <c:pt idx="102127">
                  <c:v>262.95572916666669</c:v>
                </c:pt>
                <c:pt idx="102128">
                  <c:v>262.95833333333331</c:v>
                </c:pt>
                <c:pt idx="102129">
                  <c:v>262.9609375</c:v>
                </c:pt>
                <c:pt idx="102130">
                  <c:v>262.96354166666669</c:v>
                </c:pt>
                <c:pt idx="102131">
                  <c:v>262.96614583333331</c:v>
                </c:pt>
                <c:pt idx="102132">
                  <c:v>262.96875</c:v>
                </c:pt>
                <c:pt idx="102133">
                  <c:v>262.97135416666669</c:v>
                </c:pt>
                <c:pt idx="102134">
                  <c:v>262.97395833333331</c:v>
                </c:pt>
                <c:pt idx="102135">
                  <c:v>262.9765625</c:v>
                </c:pt>
                <c:pt idx="102136">
                  <c:v>262.97916666666669</c:v>
                </c:pt>
                <c:pt idx="102137">
                  <c:v>262.98177083333331</c:v>
                </c:pt>
                <c:pt idx="102138">
                  <c:v>262.984375</c:v>
                </c:pt>
                <c:pt idx="102139">
                  <c:v>262.98697916666669</c:v>
                </c:pt>
                <c:pt idx="102140">
                  <c:v>262.98958333333331</c:v>
                </c:pt>
                <c:pt idx="102141">
                  <c:v>262.9921875</c:v>
                </c:pt>
                <c:pt idx="102142">
                  <c:v>262.99479166666669</c:v>
                </c:pt>
                <c:pt idx="102143">
                  <c:v>262.99739583333331</c:v>
                </c:pt>
                <c:pt idx="102144">
                  <c:v>263</c:v>
                </c:pt>
                <c:pt idx="102145">
                  <c:v>263.00260416666669</c:v>
                </c:pt>
                <c:pt idx="102146">
                  <c:v>263.00520833333331</c:v>
                </c:pt>
                <c:pt idx="102147">
                  <c:v>263.0078125</c:v>
                </c:pt>
                <c:pt idx="102148">
                  <c:v>263.01041666666669</c:v>
                </c:pt>
                <c:pt idx="102149">
                  <c:v>263.01302083333331</c:v>
                </c:pt>
                <c:pt idx="102150">
                  <c:v>263.015625</c:v>
                </c:pt>
                <c:pt idx="102151">
                  <c:v>263.01822916666669</c:v>
                </c:pt>
                <c:pt idx="102152">
                  <c:v>263.02083333333331</c:v>
                </c:pt>
                <c:pt idx="102153">
                  <c:v>263.0234375</c:v>
                </c:pt>
                <c:pt idx="102154">
                  <c:v>263.02604166666669</c:v>
                </c:pt>
                <c:pt idx="102155">
                  <c:v>263.02864583333331</c:v>
                </c:pt>
                <c:pt idx="102156">
                  <c:v>263.03125</c:v>
                </c:pt>
                <c:pt idx="102157">
                  <c:v>263.03385416666669</c:v>
                </c:pt>
                <c:pt idx="102158">
                  <c:v>263.03645833333331</c:v>
                </c:pt>
                <c:pt idx="102159">
                  <c:v>263.0390625</c:v>
                </c:pt>
                <c:pt idx="102160">
                  <c:v>263.04166666666669</c:v>
                </c:pt>
                <c:pt idx="102161">
                  <c:v>263.04427083333331</c:v>
                </c:pt>
                <c:pt idx="102162">
                  <c:v>263.046875</c:v>
                </c:pt>
                <c:pt idx="102163">
                  <c:v>263.04947916666669</c:v>
                </c:pt>
                <c:pt idx="102164">
                  <c:v>263.05208333333331</c:v>
                </c:pt>
                <c:pt idx="102165">
                  <c:v>263.0546875</c:v>
                </c:pt>
                <c:pt idx="102166">
                  <c:v>263.05729166666669</c:v>
                </c:pt>
                <c:pt idx="102167">
                  <c:v>263.05989583333331</c:v>
                </c:pt>
                <c:pt idx="102168">
                  <c:v>263.0625</c:v>
                </c:pt>
                <c:pt idx="102169">
                  <c:v>263.06510416666669</c:v>
                </c:pt>
                <c:pt idx="102170">
                  <c:v>263.06770833333331</c:v>
                </c:pt>
                <c:pt idx="102171">
                  <c:v>263.0703125</c:v>
                </c:pt>
                <c:pt idx="102172">
                  <c:v>263.07291666666669</c:v>
                </c:pt>
                <c:pt idx="102173">
                  <c:v>263.07552083333331</c:v>
                </c:pt>
                <c:pt idx="102174">
                  <c:v>263.078125</c:v>
                </c:pt>
                <c:pt idx="102175">
                  <c:v>263.08072916666669</c:v>
                </c:pt>
                <c:pt idx="102176">
                  <c:v>263.08333333333331</c:v>
                </c:pt>
                <c:pt idx="102177">
                  <c:v>263.0859375</c:v>
                </c:pt>
                <c:pt idx="102178">
                  <c:v>263.08854166666669</c:v>
                </c:pt>
                <c:pt idx="102179">
                  <c:v>263.09114583333331</c:v>
                </c:pt>
                <c:pt idx="102180">
                  <c:v>263.09375</c:v>
                </c:pt>
                <c:pt idx="102181">
                  <c:v>263.09635416666669</c:v>
                </c:pt>
                <c:pt idx="102182">
                  <c:v>263.09895833333331</c:v>
                </c:pt>
                <c:pt idx="102183">
                  <c:v>263.1015625</c:v>
                </c:pt>
                <c:pt idx="102184">
                  <c:v>263.10416666666669</c:v>
                </c:pt>
                <c:pt idx="102185">
                  <c:v>263.10677083333331</c:v>
                </c:pt>
                <c:pt idx="102186">
                  <c:v>263.109375</c:v>
                </c:pt>
                <c:pt idx="102187">
                  <c:v>263.11197916666669</c:v>
                </c:pt>
                <c:pt idx="102188">
                  <c:v>263.11458333333331</c:v>
                </c:pt>
                <c:pt idx="102189">
                  <c:v>263.1171875</c:v>
                </c:pt>
                <c:pt idx="102190">
                  <c:v>263.11979166666669</c:v>
                </c:pt>
                <c:pt idx="102191">
                  <c:v>263.12239583333331</c:v>
                </c:pt>
                <c:pt idx="102192">
                  <c:v>263.125</c:v>
                </c:pt>
                <c:pt idx="102193">
                  <c:v>263.12760416666669</c:v>
                </c:pt>
                <c:pt idx="102194">
                  <c:v>263.13020833333331</c:v>
                </c:pt>
                <c:pt idx="102195">
                  <c:v>263.1328125</c:v>
                </c:pt>
                <c:pt idx="102196">
                  <c:v>263.13541666666669</c:v>
                </c:pt>
                <c:pt idx="102197">
                  <c:v>263.13802083333331</c:v>
                </c:pt>
                <c:pt idx="102198">
                  <c:v>263.140625</c:v>
                </c:pt>
                <c:pt idx="102199">
                  <c:v>263.14322916666669</c:v>
                </c:pt>
                <c:pt idx="102200">
                  <c:v>263.14583333333331</c:v>
                </c:pt>
                <c:pt idx="102201">
                  <c:v>263.1484375</c:v>
                </c:pt>
                <c:pt idx="102202">
                  <c:v>263.15104166666669</c:v>
                </c:pt>
                <c:pt idx="102203">
                  <c:v>263.15364583333331</c:v>
                </c:pt>
                <c:pt idx="102204">
                  <c:v>263.15625</c:v>
                </c:pt>
                <c:pt idx="102205">
                  <c:v>263.15885416666669</c:v>
                </c:pt>
                <c:pt idx="102206">
                  <c:v>263.16145833333331</c:v>
                </c:pt>
                <c:pt idx="102207">
                  <c:v>263.1640625</c:v>
                </c:pt>
                <c:pt idx="102208">
                  <c:v>263.16666666666669</c:v>
                </c:pt>
                <c:pt idx="102209">
                  <c:v>263.16927083333331</c:v>
                </c:pt>
                <c:pt idx="102210">
                  <c:v>263.171875</c:v>
                </c:pt>
                <c:pt idx="102211">
                  <c:v>263.17447916666669</c:v>
                </c:pt>
                <c:pt idx="102212">
                  <c:v>263.17708333333331</c:v>
                </c:pt>
                <c:pt idx="102213">
                  <c:v>263.1796875</c:v>
                </c:pt>
                <c:pt idx="102214">
                  <c:v>263.18229166666669</c:v>
                </c:pt>
                <c:pt idx="102215">
                  <c:v>263.18489583333331</c:v>
                </c:pt>
                <c:pt idx="102216">
                  <c:v>263.1875</c:v>
                </c:pt>
                <c:pt idx="102217">
                  <c:v>263.19010416666669</c:v>
                </c:pt>
                <c:pt idx="102218">
                  <c:v>263.19270833333331</c:v>
                </c:pt>
                <c:pt idx="102219">
                  <c:v>263.1953125</c:v>
                </c:pt>
                <c:pt idx="102220">
                  <c:v>263.19791666666669</c:v>
                </c:pt>
                <c:pt idx="102221">
                  <c:v>263.20052083333331</c:v>
                </c:pt>
                <c:pt idx="102222">
                  <c:v>263.203125</c:v>
                </c:pt>
                <c:pt idx="102223">
                  <c:v>263.20572916666669</c:v>
                </c:pt>
                <c:pt idx="102224">
                  <c:v>263.20833333333331</c:v>
                </c:pt>
                <c:pt idx="102225">
                  <c:v>263.2109375</c:v>
                </c:pt>
                <c:pt idx="102226">
                  <c:v>263.21354166666669</c:v>
                </c:pt>
                <c:pt idx="102227">
                  <c:v>263.21614583333331</c:v>
                </c:pt>
                <c:pt idx="102228">
                  <c:v>263.21875</c:v>
                </c:pt>
                <c:pt idx="102229">
                  <c:v>263.22135416666669</c:v>
                </c:pt>
                <c:pt idx="102230">
                  <c:v>263.22395833333331</c:v>
                </c:pt>
                <c:pt idx="102231">
                  <c:v>263.2265625</c:v>
                </c:pt>
                <c:pt idx="102232">
                  <c:v>263.22916666666669</c:v>
                </c:pt>
                <c:pt idx="102233">
                  <c:v>263.23177083333331</c:v>
                </c:pt>
                <c:pt idx="102234">
                  <c:v>263.234375</c:v>
                </c:pt>
                <c:pt idx="102235">
                  <c:v>263.23697916666669</c:v>
                </c:pt>
                <c:pt idx="102236">
                  <c:v>263.23958333333331</c:v>
                </c:pt>
                <c:pt idx="102237">
                  <c:v>263.2421875</c:v>
                </c:pt>
                <c:pt idx="102238">
                  <c:v>263.24479166666669</c:v>
                </c:pt>
                <c:pt idx="102239">
                  <c:v>263.24739583333331</c:v>
                </c:pt>
                <c:pt idx="102240">
                  <c:v>263.25</c:v>
                </c:pt>
                <c:pt idx="102241">
                  <c:v>263.25260416666669</c:v>
                </c:pt>
                <c:pt idx="102242">
                  <c:v>263.25520833333331</c:v>
                </c:pt>
                <c:pt idx="102243">
                  <c:v>263.2578125</c:v>
                </c:pt>
                <c:pt idx="102244">
                  <c:v>263.26041666666669</c:v>
                </c:pt>
                <c:pt idx="102245">
                  <c:v>263.26302083333331</c:v>
                </c:pt>
                <c:pt idx="102246">
                  <c:v>263.265625</c:v>
                </c:pt>
                <c:pt idx="102247">
                  <c:v>263.26822916666669</c:v>
                </c:pt>
                <c:pt idx="102248">
                  <c:v>263.27083333333331</c:v>
                </c:pt>
                <c:pt idx="102249">
                  <c:v>263.2734375</c:v>
                </c:pt>
                <c:pt idx="102250">
                  <c:v>263.27604166666669</c:v>
                </c:pt>
                <c:pt idx="102251">
                  <c:v>263.27864583333331</c:v>
                </c:pt>
                <c:pt idx="102252">
                  <c:v>263.28125</c:v>
                </c:pt>
                <c:pt idx="102253">
                  <c:v>263.28385416666669</c:v>
                </c:pt>
                <c:pt idx="102254">
                  <c:v>263.28645833333331</c:v>
                </c:pt>
                <c:pt idx="102255">
                  <c:v>263.2890625</c:v>
                </c:pt>
                <c:pt idx="102256">
                  <c:v>263.29166666666669</c:v>
                </c:pt>
                <c:pt idx="102257">
                  <c:v>263.29427083333331</c:v>
                </c:pt>
                <c:pt idx="102258">
                  <c:v>263.296875</c:v>
                </c:pt>
                <c:pt idx="102259">
                  <c:v>263.29947916666669</c:v>
                </c:pt>
                <c:pt idx="102260">
                  <c:v>263.30208333333331</c:v>
                </c:pt>
                <c:pt idx="102261">
                  <c:v>263.3046875</c:v>
                </c:pt>
                <c:pt idx="102262">
                  <c:v>263.30729166666669</c:v>
                </c:pt>
                <c:pt idx="102263">
                  <c:v>263.30989583333331</c:v>
                </c:pt>
                <c:pt idx="102264">
                  <c:v>263.3125</c:v>
                </c:pt>
                <c:pt idx="102265">
                  <c:v>263.31510416666669</c:v>
                </c:pt>
                <c:pt idx="102266">
                  <c:v>263.31770833333331</c:v>
                </c:pt>
                <c:pt idx="102267">
                  <c:v>263.3203125</c:v>
                </c:pt>
                <c:pt idx="102268">
                  <c:v>263.32291666666669</c:v>
                </c:pt>
                <c:pt idx="102269">
                  <c:v>263.32552083333331</c:v>
                </c:pt>
                <c:pt idx="102270">
                  <c:v>263.328125</c:v>
                </c:pt>
                <c:pt idx="102271">
                  <c:v>263.33072916666669</c:v>
                </c:pt>
                <c:pt idx="102272">
                  <c:v>263.33333333333331</c:v>
                </c:pt>
                <c:pt idx="102273">
                  <c:v>263.3359375</c:v>
                </c:pt>
                <c:pt idx="102274">
                  <c:v>263.33854166666669</c:v>
                </c:pt>
                <c:pt idx="102275">
                  <c:v>263.34114583333331</c:v>
                </c:pt>
                <c:pt idx="102276">
                  <c:v>263.34375</c:v>
                </c:pt>
                <c:pt idx="102277">
                  <c:v>263.34635416666669</c:v>
                </c:pt>
                <c:pt idx="102278">
                  <c:v>263.34895833333331</c:v>
                </c:pt>
                <c:pt idx="102279">
                  <c:v>263.3515625</c:v>
                </c:pt>
                <c:pt idx="102280">
                  <c:v>263.35416666666669</c:v>
                </c:pt>
                <c:pt idx="102281">
                  <c:v>263.35677083333331</c:v>
                </c:pt>
                <c:pt idx="102282">
                  <c:v>263.359375</c:v>
                </c:pt>
                <c:pt idx="102283">
                  <c:v>263.36197916666669</c:v>
                </c:pt>
                <c:pt idx="102284">
                  <c:v>263.36458333333331</c:v>
                </c:pt>
                <c:pt idx="102285">
                  <c:v>263.3671875</c:v>
                </c:pt>
                <c:pt idx="102286">
                  <c:v>263.36979166666669</c:v>
                </c:pt>
                <c:pt idx="102287">
                  <c:v>263.37239583333331</c:v>
                </c:pt>
                <c:pt idx="102288">
                  <c:v>263.375</c:v>
                </c:pt>
                <c:pt idx="102289">
                  <c:v>263.37760416666669</c:v>
                </c:pt>
                <c:pt idx="102290">
                  <c:v>263.38020833333331</c:v>
                </c:pt>
                <c:pt idx="102291">
                  <c:v>263.3828125</c:v>
                </c:pt>
                <c:pt idx="102292">
                  <c:v>263.38541666666669</c:v>
                </c:pt>
                <c:pt idx="102293">
                  <c:v>263.38802083333331</c:v>
                </c:pt>
                <c:pt idx="102294">
                  <c:v>263.390625</c:v>
                </c:pt>
                <c:pt idx="102295">
                  <c:v>263.39322916666669</c:v>
                </c:pt>
                <c:pt idx="102296">
                  <c:v>263.39583333333331</c:v>
                </c:pt>
                <c:pt idx="102297">
                  <c:v>263.3984375</c:v>
                </c:pt>
                <c:pt idx="102298">
                  <c:v>263.40104166666669</c:v>
                </c:pt>
                <c:pt idx="102299">
                  <c:v>263.40364583333331</c:v>
                </c:pt>
                <c:pt idx="102300">
                  <c:v>263.40625</c:v>
                </c:pt>
                <c:pt idx="102301">
                  <c:v>263.40885416666669</c:v>
                </c:pt>
                <c:pt idx="102302">
                  <c:v>263.41145833333331</c:v>
                </c:pt>
                <c:pt idx="102303">
                  <c:v>263.4140625</c:v>
                </c:pt>
                <c:pt idx="102304">
                  <c:v>263.41666666666669</c:v>
                </c:pt>
                <c:pt idx="102305">
                  <c:v>263.41927083333331</c:v>
                </c:pt>
                <c:pt idx="102306">
                  <c:v>263.421875</c:v>
                </c:pt>
                <c:pt idx="102307">
                  <c:v>263.42447916666669</c:v>
                </c:pt>
                <c:pt idx="102308">
                  <c:v>263.42708333333331</c:v>
                </c:pt>
                <c:pt idx="102309">
                  <c:v>263.4296875</c:v>
                </c:pt>
                <c:pt idx="102310">
                  <c:v>263.43229166666669</c:v>
                </c:pt>
                <c:pt idx="102311">
                  <c:v>263.43489583333331</c:v>
                </c:pt>
                <c:pt idx="102312">
                  <c:v>263.4375</c:v>
                </c:pt>
                <c:pt idx="102313">
                  <c:v>263.44010416666669</c:v>
                </c:pt>
                <c:pt idx="102314">
                  <c:v>263.44270833333331</c:v>
                </c:pt>
                <c:pt idx="102315">
                  <c:v>263.4453125</c:v>
                </c:pt>
                <c:pt idx="102316">
                  <c:v>263.44791666666669</c:v>
                </c:pt>
                <c:pt idx="102317">
                  <c:v>263.45052083333331</c:v>
                </c:pt>
                <c:pt idx="102318">
                  <c:v>263.453125</c:v>
                </c:pt>
                <c:pt idx="102319">
                  <c:v>263.45572916666669</c:v>
                </c:pt>
                <c:pt idx="102320">
                  <c:v>263.45833333333331</c:v>
                </c:pt>
                <c:pt idx="102321">
                  <c:v>263.4609375</c:v>
                </c:pt>
                <c:pt idx="102322">
                  <c:v>263.46354166666669</c:v>
                </c:pt>
                <c:pt idx="102323">
                  <c:v>263.46614583333331</c:v>
                </c:pt>
                <c:pt idx="102324">
                  <c:v>263.46875</c:v>
                </c:pt>
                <c:pt idx="102325">
                  <c:v>263.47135416666669</c:v>
                </c:pt>
                <c:pt idx="102326">
                  <c:v>263.47395833333331</c:v>
                </c:pt>
                <c:pt idx="102327">
                  <c:v>263.4765625</c:v>
                </c:pt>
                <c:pt idx="102328">
                  <c:v>263.47916666666669</c:v>
                </c:pt>
                <c:pt idx="102329">
                  <c:v>263.48177083333331</c:v>
                </c:pt>
                <c:pt idx="102330">
                  <c:v>263.484375</c:v>
                </c:pt>
                <c:pt idx="102331">
                  <c:v>263.48697916666669</c:v>
                </c:pt>
                <c:pt idx="102332">
                  <c:v>263.48958333333331</c:v>
                </c:pt>
                <c:pt idx="102333">
                  <c:v>263.4921875</c:v>
                </c:pt>
                <c:pt idx="102334">
                  <c:v>263.49479166666669</c:v>
                </c:pt>
                <c:pt idx="102335">
                  <c:v>263.49739583333331</c:v>
                </c:pt>
                <c:pt idx="102336">
                  <c:v>263.5</c:v>
                </c:pt>
                <c:pt idx="102337">
                  <c:v>263.50260416666669</c:v>
                </c:pt>
                <c:pt idx="102338">
                  <c:v>263.50520833333331</c:v>
                </c:pt>
                <c:pt idx="102339">
                  <c:v>263.5078125</c:v>
                </c:pt>
                <c:pt idx="102340">
                  <c:v>263.51041666666669</c:v>
                </c:pt>
                <c:pt idx="102341">
                  <c:v>263.51302083333331</c:v>
                </c:pt>
                <c:pt idx="102342">
                  <c:v>263.515625</c:v>
                </c:pt>
                <c:pt idx="102343">
                  <c:v>263.51822916666669</c:v>
                </c:pt>
                <c:pt idx="102344">
                  <c:v>263.52083333333331</c:v>
                </c:pt>
                <c:pt idx="102345">
                  <c:v>263.5234375</c:v>
                </c:pt>
                <c:pt idx="102346">
                  <c:v>263.52604166666669</c:v>
                </c:pt>
                <c:pt idx="102347">
                  <c:v>263.52864583333331</c:v>
                </c:pt>
                <c:pt idx="102348">
                  <c:v>263.53125</c:v>
                </c:pt>
                <c:pt idx="102349">
                  <c:v>263.53385416666669</c:v>
                </c:pt>
                <c:pt idx="102350">
                  <c:v>263.53645833333331</c:v>
                </c:pt>
                <c:pt idx="102351">
                  <c:v>263.5390625</c:v>
                </c:pt>
                <c:pt idx="102352">
                  <c:v>263.54166666666669</c:v>
                </c:pt>
                <c:pt idx="102353">
                  <c:v>263.54427083333331</c:v>
                </c:pt>
                <c:pt idx="102354">
                  <c:v>263.546875</c:v>
                </c:pt>
                <c:pt idx="102355">
                  <c:v>263.54947916666669</c:v>
                </c:pt>
                <c:pt idx="102356">
                  <c:v>263.55208333333331</c:v>
                </c:pt>
                <c:pt idx="102357">
                  <c:v>263.5546875</c:v>
                </c:pt>
                <c:pt idx="102358">
                  <c:v>263.55729166666669</c:v>
                </c:pt>
                <c:pt idx="102359">
                  <c:v>263.55989583333331</c:v>
                </c:pt>
                <c:pt idx="102360">
                  <c:v>263.5625</c:v>
                </c:pt>
                <c:pt idx="102361">
                  <c:v>263.56510416666669</c:v>
                </c:pt>
                <c:pt idx="102362">
                  <c:v>263.56770833333331</c:v>
                </c:pt>
                <c:pt idx="102363">
                  <c:v>263.5703125</c:v>
                </c:pt>
                <c:pt idx="102364">
                  <c:v>263.57291666666669</c:v>
                </c:pt>
                <c:pt idx="102365">
                  <c:v>263.57552083333331</c:v>
                </c:pt>
                <c:pt idx="102366">
                  <c:v>263.578125</c:v>
                </c:pt>
                <c:pt idx="102367">
                  <c:v>263.58072916666669</c:v>
                </c:pt>
                <c:pt idx="102368">
                  <c:v>263.58333333333331</c:v>
                </c:pt>
                <c:pt idx="102369">
                  <c:v>263.5859375</c:v>
                </c:pt>
                <c:pt idx="102370">
                  <c:v>263.58854166666669</c:v>
                </c:pt>
                <c:pt idx="102371">
                  <c:v>263.59114583333331</c:v>
                </c:pt>
                <c:pt idx="102372">
                  <c:v>263.59375</c:v>
                </c:pt>
                <c:pt idx="102373">
                  <c:v>263.59635416666669</c:v>
                </c:pt>
                <c:pt idx="102374">
                  <c:v>263.59895833333331</c:v>
                </c:pt>
                <c:pt idx="102375">
                  <c:v>263.6015625</c:v>
                </c:pt>
                <c:pt idx="102376">
                  <c:v>263.60416666666669</c:v>
                </c:pt>
                <c:pt idx="102377">
                  <c:v>263.60677083333331</c:v>
                </c:pt>
                <c:pt idx="102378">
                  <c:v>263.609375</c:v>
                </c:pt>
                <c:pt idx="102379">
                  <c:v>263.61197916666669</c:v>
                </c:pt>
                <c:pt idx="102380">
                  <c:v>263.61458333333331</c:v>
                </c:pt>
                <c:pt idx="102381">
                  <c:v>263.6171875</c:v>
                </c:pt>
                <c:pt idx="102382">
                  <c:v>263.61979166666669</c:v>
                </c:pt>
                <c:pt idx="102383">
                  <c:v>263.62239583333331</c:v>
                </c:pt>
                <c:pt idx="102384">
                  <c:v>263.625</c:v>
                </c:pt>
                <c:pt idx="102385">
                  <c:v>263.62760416666669</c:v>
                </c:pt>
                <c:pt idx="102386">
                  <c:v>263.63020833333331</c:v>
                </c:pt>
                <c:pt idx="102387">
                  <c:v>263.6328125</c:v>
                </c:pt>
                <c:pt idx="102388">
                  <c:v>263.63541666666669</c:v>
                </c:pt>
                <c:pt idx="102389">
                  <c:v>263.63802083333331</c:v>
                </c:pt>
                <c:pt idx="102390">
                  <c:v>263.640625</c:v>
                </c:pt>
                <c:pt idx="102391">
                  <c:v>263.64322916666669</c:v>
                </c:pt>
                <c:pt idx="102392">
                  <c:v>263.64583333333331</c:v>
                </c:pt>
                <c:pt idx="102393">
                  <c:v>263.6484375</c:v>
                </c:pt>
                <c:pt idx="102394">
                  <c:v>263.65104166666669</c:v>
                </c:pt>
                <c:pt idx="102395">
                  <c:v>263.65364583333331</c:v>
                </c:pt>
                <c:pt idx="102396">
                  <c:v>263.65625</c:v>
                </c:pt>
                <c:pt idx="102397">
                  <c:v>263.65885416666669</c:v>
                </c:pt>
                <c:pt idx="102398">
                  <c:v>263.66145833333331</c:v>
                </c:pt>
                <c:pt idx="102399">
                  <c:v>263.6640625</c:v>
                </c:pt>
                <c:pt idx="102400">
                  <c:v>263.66666666666669</c:v>
                </c:pt>
                <c:pt idx="102401">
                  <c:v>263.66927083333331</c:v>
                </c:pt>
                <c:pt idx="102402">
                  <c:v>263.671875</c:v>
                </c:pt>
                <c:pt idx="102403">
                  <c:v>263.67447916666669</c:v>
                </c:pt>
                <c:pt idx="102404">
                  <c:v>263.67708333333331</c:v>
                </c:pt>
                <c:pt idx="102405">
                  <c:v>263.6796875</c:v>
                </c:pt>
                <c:pt idx="102406">
                  <c:v>263.68229166666669</c:v>
                </c:pt>
                <c:pt idx="102407">
                  <c:v>263.68489583333331</c:v>
                </c:pt>
                <c:pt idx="102408">
                  <c:v>263.6875</c:v>
                </c:pt>
                <c:pt idx="102409">
                  <c:v>263.69010416666669</c:v>
                </c:pt>
                <c:pt idx="102410">
                  <c:v>263.69270833333331</c:v>
                </c:pt>
                <c:pt idx="102411">
                  <c:v>263.6953125</c:v>
                </c:pt>
                <c:pt idx="102412">
                  <c:v>263.69791666666669</c:v>
                </c:pt>
                <c:pt idx="102413">
                  <c:v>263.70052083333331</c:v>
                </c:pt>
                <c:pt idx="102414">
                  <c:v>263.703125</c:v>
                </c:pt>
                <c:pt idx="102415">
                  <c:v>263.70572916666669</c:v>
                </c:pt>
                <c:pt idx="102416">
                  <c:v>263.70833333333331</c:v>
                </c:pt>
                <c:pt idx="102417">
                  <c:v>263.7109375</c:v>
                </c:pt>
                <c:pt idx="102418">
                  <c:v>263.71354166666669</c:v>
                </c:pt>
                <c:pt idx="102419">
                  <c:v>263.71614583333331</c:v>
                </c:pt>
                <c:pt idx="102420">
                  <c:v>263.71875</c:v>
                </c:pt>
                <c:pt idx="102421">
                  <c:v>263.72135416666669</c:v>
                </c:pt>
                <c:pt idx="102422">
                  <c:v>263.72395833333331</c:v>
                </c:pt>
                <c:pt idx="102423">
                  <c:v>263.7265625</c:v>
                </c:pt>
                <c:pt idx="102424">
                  <c:v>263.72916666666669</c:v>
                </c:pt>
                <c:pt idx="102425">
                  <c:v>263.73177083333331</c:v>
                </c:pt>
                <c:pt idx="102426">
                  <c:v>263.734375</c:v>
                </c:pt>
                <c:pt idx="102427">
                  <c:v>263.73697916666669</c:v>
                </c:pt>
                <c:pt idx="102428">
                  <c:v>263.73958333333331</c:v>
                </c:pt>
                <c:pt idx="102429">
                  <c:v>263.7421875</c:v>
                </c:pt>
                <c:pt idx="102430">
                  <c:v>263.74479166666669</c:v>
                </c:pt>
                <c:pt idx="102431">
                  <c:v>263.74739583333331</c:v>
                </c:pt>
                <c:pt idx="102432">
                  <c:v>263.75</c:v>
                </c:pt>
                <c:pt idx="102433">
                  <c:v>263.75260416666669</c:v>
                </c:pt>
                <c:pt idx="102434">
                  <c:v>263.75520833333331</c:v>
                </c:pt>
                <c:pt idx="102435">
                  <c:v>263.7578125</c:v>
                </c:pt>
                <c:pt idx="102436">
                  <c:v>263.76041666666669</c:v>
                </c:pt>
                <c:pt idx="102437">
                  <c:v>263.76302083333331</c:v>
                </c:pt>
                <c:pt idx="102438">
                  <c:v>263.765625</c:v>
                </c:pt>
                <c:pt idx="102439">
                  <c:v>263.76822916666669</c:v>
                </c:pt>
                <c:pt idx="102440">
                  <c:v>263.77083333333331</c:v>
                </c:pt>
                <c:pt idx="102441">
                  <c:v>263.7734375</c:v>
                </c:pt>
                <c:pt idx="102442">
                  <c:v>263.77604166666669</c:v>
                </c:pt>
                <c:pt idx="102443">
                  <c:v>263.77864583333331</c:v>
                </c:pt>
                <c:pt idx="102444">
                  <c:v>263.78125</c:v>
                </c:pt>
                <c:pt idx="102445">
                  <c:v>263.78385416666669</c:v>
                </c:pt>
                <c:pt idx="102446">
                  <c:v>263.78645833333331</c:v>
                </c:pt>
                <c:pt idx="102447">
                  <c:v>263.7890625</c:v>
                </c:pt>
                <c:pt idx="102448">
                  <c:v>263.79166666666669</c:v>
                </c:pt>
                <c:pt idx="102449">
                  <c:v>263.79427083333331</c:v>
                </c:pt>
                <c:pt idx="102450">
                  <c:v>263.796875</c:v>
                </c:pt>
                <c:pt idx="102451">
                  <c:v>263.79947916666669</c:v>
                </c:pt>
                <c:pt idx="102452">
                  <c:v>263.80208333333331</c:v>
                </c:pt>
                <c:pt idx="102453">
                  <c:v>263.8046875</c:v>
                </c:pt>
                <c:pt idx="102454">
                  <c:v>263.80729166666669</c:v>
                </c:pt>
                <c:pt idx="102455">
                  <c:v>263.80989583333331</c:v>
                </c:pt>
                <c:pt idx="102456">
                  <c:v>263.8125</c:v>
                </c:pt>
                <c:pt idx="102457">
                  <c:v>263.81510416666669</c:v>
                </c:pt>
                <c:pt idx="102458">
                  <c:v>263.81770833333331</c:v>
                </c:pt>
                <c:pt idx="102459">
                  <c:v>263.8203125</c:v>
                </c:pt>
                <c:pt idx="102460">
                  <c:v>263.82291666666669</c:v>
                </c:pt>
                <c:pt idx="102461">
                  <c:v>263.82552083333331</c:v>
                </c:pt>
                <c:pt idx="102462">
                  <c:v>263.828125</c:v>
                </c:pt>
                <c:pt idx="102463">
                  <c:v>263.83072916666669</c:v>
                </c:pt>
                <c:pt idx="102464">
                  <c:v>263.83333333333331</c:v>
                </c:pt>
                <c:pt idx="102465">
                  <c:v>263.8359375</c:v>
                </c:pt>
                <c:pt idx="102466">
                  <c:v>263.83854166666669</c:v>
                </c:pt>
                <c:pt idx="102467">
                  <c:v>263.84114583333331</c:v>
                </c:pt>
                <c:pt idx="102468">
                  <c:v>263.84375</c:v>
                </c:pt>
                <c:pt idx="102469">
                  <c:v>263.84635416666669</c:v>
                </c:pt>
                <c:pt idx="102470">
                  <c:v>263.84895833333331</c:v>
                </c:pt>
                <c:pt idx="102471">
                  <c:v>263.8515625</c:v>
                </c:pt>
                <c:pt idx="102472">
                  <c:v>263.85416666666669</c:v>
                </c:pt>
                <c:pt idx="102473">
                  <c:v>263.85677083333331</c:v>
                </c:pt>
                <c:pt idx="102474">
                  <c:v>263.859375</c:v>
                </c:pt>
                <c:pt idx="102475">
                  <c:v>263.86197916666669</c:v>
                </c:pt>
                <c:pt idx="102476">
                  <c:v>263.86458333333331</c:v>
                </c:pt>
                <c:pt idx="102477">
                  <c:v>263.8671875</c:v>
                </c:pt>
                <c:pt idx="102478">
                  <c:v>263.86979166666669</c:v>
                </c:pt>
                <c:pt idx="102479">
                  <c:v>263.87239583333331</c:v>
                </c:pt>
                <c:pt idx="102480">
                  <c:v>263.875</c:v>
                </c:pt>
                <c:pt idx="102481">
                  <c:v>263.87760416666669</c:v>
                </c:pt>
                <c:pt idx="102482">
                  <c:v>263.88020833333331</c:v>
                </c:pt>
                <c:pt idx="102483">
                  <c:v>263.8828125</c:v>
                </c:pt>
                <c:pt idx="102484">
                  <c:v>263.88541666666669</c:v>
                </c:pt>
                <c:pt idx="102485">
                  <c:v>263.88802083333331</c:v>
                </c:pt>
                <c:pt idx="102486">
                  <c:v>263.890625</c:v>
                </c:pt>
                <c:pt idx="102487">
                  <c:v>263.89322916666669</c:v>
                </c:pt>
                <c:pt idx="102488">
                  <c:v>263.89583333333331</c:v>
                </c:pt>
                <c:pt idx="102489">
                  <c:v>263.8984375</c:v>
                </c:pt>
                <c:pt idx="102490">
                  <c:v>263.90104166666669</c:v>
                </c:pt>
                <c:pt idx="102491">
                  <c:v>263.90364583333331</c:v>
                </c:pt>
                <c:pt idx="102492">
                  <c:v>263.90625</c:v>
                </c:pt>
                <c:pt idx="102493">
                  <c:v>263.90885416666669</c:v>
                </c:pt>
                <c:pt idx="102494">
                  <c:v>263.91145833333331</c:v>
                </c:pt>
                <c:pt idx="102495">
                  <c:v>263.9140625</c:v>
                </c:pt>
                <c:pt idx="102496">
                  <c:v>263.91666666666669</c:v>
                </c:pt>
                <c:pt idx="102497">
                  <c:v>263.91927083333331</c:v>
                </c:pt>
                <c:pt idx="102498">
                  <c:v>263.921875</c:v>
                </c:pt>
                <c:pt idx="102499">
                  <c:v>263.92447916666669</c:v>
                </c:pt>
                <c:pt idx="102500">
                  <c:v>263.92708333333331</c:v>
                </c:pt>
                <c:pt idx="102501">
                  <c:v>263.9296875</c:v>
                </c:pt>
                <c:pt idx="102502">
                  <c:v>263.93229166666669</c:v>
                </c:pt>
                <c:pt idx="102503">
                  <c:v>263.93489583333331</c:v>
                </c:pt>
                <c:pt idx="102504">
                  <c:v>263.9375</c:v>
                </c:pt>
                <c:pt idx="102505">
                  <c:v>263.94010416666669</c:v>
                </c:pt>
                <c:pt idx="102506">
                  <c:v>263.94270833333331</c:v>
                </c:pt>
                <c:pt idx="102507">
                  <c:v>263.9453125</c:v>
                </c:pt>
                <c:pt idx="102508">
                  <c:v>263.94791666666669</c:v>
                </c:pt>
                <c:pt idx="102509">
                  <c:v>263.95052083333331</c:v>
                </c:pt>
                <c:pt idx="102510">
                  <c:v>263.953125</c:v>
                </c:pt>
                <c:pt idx="102511">
                  <c:v>263.95572916666669</c:v>
                </c:pt>
                <c:pt idx="102512">
                  <c:v>263.95833333333331</c:v>
                </c:pt>
                <c:pt idx="102513">
                  <c:v>263.9609375</c:v>
                </c:pt>
                <c:pt idx="102514">
                  <c:v>263.96354166666669</c:v>
                </c:pt>
                <c:pt idx="102515">
                  <c:v>263.96614583333331</c:v>
                </c:pt>
                <c:pt idx="102516">
                  <c:v>263.96875</c:v>
                </c:pt>
                <c:pt idx="102517">
                  <c:v>263.97135416666669</c:v>
                </c:pt>
                <c:pt idx="102518">
                  <c:v>263.97395833333331</c:v>
                </c:pt>
                <c:pt idx="102519">
                  <c:v>263.9765625</c:v>
                </c:pt>
                <c:pt idx="102520">
                  <c:v>263.97916666666669</c:v>
                </c:pt>
                <c:pt idx="102521">
                  <c:v>263.98177083333331</c:v>
                </c:pt>
                <c:pt idx="102522">
                  <c:v>263.984375</c:v>
                </c:pt>
                <c:pt idx="102523">
                  <c:v>263.98697916666669</c:v>
                </c:pt>
                <c:pt idx="102524">
                  <c:v>263.98958333333331</c:v>
                </c:pt>
                <c:pt idx="102525">
                  <c:v>263.9921875</c:v>
                </c:pt>
                <c:pt idx="102526">
                  <c:v>263.99479166666669</c:v>
                </c:pt>
                <c:pt idx="102527">
                  <c:v>263.99739583333331</c:v>
                </c:pt>
                <c:pt idx="102528">
                  <c:v>264</c:v>
                </c:pt>
                <c:pt idx="102529">
                  <c:v>264.00260416666669</c:v>
                </c:pt>
                <c:pt idx="102530">
                  <c:v>264.00520833333331</c:v>
                </c:pt>
                <c:pt idx="102531">
                  <c:v>264.0078125</c:v>
                </c:pt>
                <c:pt idx="102532">
                  <c:v>264.01041666666669</c:v>
                </c:pt>
                <c:pt idx="102533">
                  <c:v>264.01302083333331</c:v>
                </c:pt>
                <c:pt idx="102534">
                  <c:v>264.015625</c:v>
                </c:pt>
                <c:pt idx="102535">
                  <c:v>264.01822916666669</c:v>
                </c:pt>
                <c:pt idx="102536">
                  <c:v>264.02083333333331</c:v>
                </c:pt>
                <c:pt idx="102537">
                  <c:v>264.0234375</c:v>
                </c:pt>
                <c:pt idx="102538">
                  <c:v>264.02604166666669</c:v>
                </c:pt>
                <c:pt idx="102539">
                  <c:v>264.02864583333331</c:v>
                </c:pt>
                <c:pt idx="102540">
                  <c:v>264.03125</c:v>
                </c:pt>
                <c:pt idx="102541">
                  <c:v>264.03385416666669</c:v>
                </c:pt>
                <c:pt idx="102542">
                  <c:v>264.03645833333331</c:v>
                </c:pt>
                <c:pt idx="102543">
                  <c:v>264.0390625</c:v>
                </c:pt>
                <c:pt idx="102544">
                  <c:v>264.04166666666669</c:v>
                </c:pt>
                <c:pt idx="102545">
                  <c:v>264.04427083333331</c:v>
                </c:pt>
                <c:pt idx="102546">
                  <c:v>264.046875</c:v>
                </c:pt>
                <c:pt idx="102547">
                  <c:v>264.04947916666669</c:v>
                </c:pt>
                <c:pt idx="102548">
                  <c:v>264.05208333333331</c:v>
                </c:pt>
                <c:pt idx="102549">
                  <c:v>264.0546875</c:v>
                </c:pt>
                <c:pt idx="102550">
                  <c:v>264.05729166666669</c:v>
                </c:pt>
                <c:pt idx="102551">
                  <c:v>264.05989583333331</c:v>
                </c:pt>
                <c:pt idx="102552">
                  <c:v>264.0625</c:v>
                </c:pt>
                <c:pt idx="102553">
                  <c:v>264.06510416666669</c:v>
                </c:pt>
                <c:pt idx="102554">
                  <c:v>264.06770833333331</c:v>
                </c:pt>
                <c:pt idx="102555">
                  <c:v>264.0703125</c:v>
                </c:pt>
                <c:pt idx="102556">
                  <c:v>264.07291666666669</c:v>
                </c:pt>
                <c:pt idx="102557">
                  <c:v>264.07552083333331</c:v>
                </c:pt>
                <c:pt idx="102558">
                  <c:v>264.078125</c:v>
                </c:pt>
                <c:pt idx="102559">
                  <c:v>264.08072916666669</c:v>
                </c:pt>
                <c:pt idx="102560">
                  <c:v>264.08333333333331</c:v>
                </c:pt>
                <c:pt idx="102561">
                  <c:v>264.0859375</c:v>
                </c:pt>
                <c:pt idx="102562">
                  <c:v>264.08854166666669</c:v>
                </c:pt>
                <c:pt idx="102563">
                  <c:v>264.09114583333331</c:v>
                </c:pt>
                <c:pt idx="102564">
                  <c:v>264.09375</c:v>
                </c:pt>
                <c:pt idx="102565">
                  <c:v>264.09635416666669</c:v>
                </c:pt>
                <c:pt idx="102566">
                  <c:v>264.09895833333331</c:v>
                </c:pt>
                <c:pt idx="102567">
                  <c:v>264.1015625</c:v>
                </c:pt>
                <c:pt idx="102568">
                  <c:v>264.10416666666669</c:v>
                </c:pt>
                <c:pt idx="102569">
                  <c:v>264.10677083333331</c:v>
                </c:pt>
                <c:pt idx="102570">
                  <c:v>264.109375</c:v>
                </c:pt>
                <c:pt idx="102571">
                  <c:v>264.11197916666669</c:v>
                </c:pt>
                <c:pt idx="102572">
                  <c:v>264.11458333333331</c:v>
                </c:pt>
                <c:pt idx="102573">
                  <c:v>264.1171875</c:v>
                </c:pt>
                <c:pt idx="102574">
                  <c:v>264.11979166666669</c:v>
                </c:pt>
                <c:pt idx="102575">
                  <c:v>264.12239583333331</c:v>
                </c:pt>
                <c:pt idx="102576">
                  <c:v>264.125</c:v>
                </c:pt>
                <c:pt idx="102577">
                  <c:v>264.12760416666669</c:v>
                </c:pt>
                <c:pt idx="102578">
                  <c:v>264.13020833333331</c:v>
                </c:pt>
                <c:pt idx="102579">
                  <c:v>264.1328125</c:v>
                </c:pt>
                <c:pt idx="102580">
                  <c:v>264.13541666666669</c:v>
                </c:pt>
                <c:pt idx="102581">
                  <c:v>264.13802083333331</c:v>
                </c:pt>
                <c:pt idx="102582">
                  <c:v>264.140625</c:v>
                </c:pt>
                <c:pt idx="102583">
                  <c:v>264.14322916666669</c:v>
                </c:pt>
                <c:pt idx="102584">
                  <c:v>264.14583333333331</c:v>
                </c:pt>
                <c:pt idx="102585">
                  <c:v>264.1484375</c:v>
                </c:pt>
                <c:pt idx="102586">
                  <c:v>264.15104166666669</c:v>
                </c:pt>
                <c:pt idx="102587">
                  <c:v>264.15364583333331</c:v>
                </c:pt>
                <c:pt idx="102588">
                  <c:v>264.15625</c:v>
                </c:pt>
                <c:pt idx="102589">
                  <c:v>264.15885416666669</c:v>
                </c:pt>
                <c:pt idx="102590">
                  <c:v>264.16145833333331</c:v>
                </c:pt>
                <c:pt idx="102591">
                  <c:v>264.1640625</c:v>
                </c:pt>
                <c:pt idx="102592">
                  <c:v>264.16666666666669</c:v>
                </c:pt>
                <c:pt idx="102593">
                  <c:v>264.16927083333331</c:v>
                </c:pt>
                <c:pt idx="102594">
                  <c:v>264.171875</c:v>
                </c:pt>
                <c:pt idx="102595">
                  <c:v>264.17447916666669</c:v>
                </c:pt>
                <c:pt idx="102596">
                  <c:v>264.17708333333331</c:v>
                </c:pt>
                <c:pt idx="102597">
                  <c:v>264.1796875</c:v>
                </c:pt>
                <c:pt idx="102598">
                  <c:v>264.18229166666669</c:v>
                </c:pt>
                <c:pt idx="102599">
                  <c:v>264.18489583333331</c:v>
                </c:pt>
                <c:pt idx="102600">
                  <c:v>264.1875</c:v>
                </c:pt>
                <c:pt idx="102601">
                  <c:v>264.19010416666669</c:v>
                </c:pt>
                <c:pt idx="102602">
                  <c:v>264.19270833333331</c:v>
                </c:pt>
                <c:pt idx="102603">
                  <c:v>264.1953125</c:v>
                </c:pt>
                <c:pt idx="102604">
                  <c:v>264.19791666666669</c:v>
                </c:pt>
                <c:pt idx="102605">
                  <c:v>264.20052083333331</c:v>
                </c:pt>
                <c:pt idx="102606">
                  <c:v>264.203125</c:v>
                </c:pt>
                <c:pt idx="102607">
                  <c:v>264.20572916666669</c:v>
                </c:pt>
                <c:pt idx="102608">
                  <c:v>264.20833333333331</c:v>
                </c:pt>
                <c:pt idx="102609">
                  <c:v>264.2109375</c:v>
                </c:pt>
                <c:pt idx="102610">
                  <c:v>264.21354166666669</c:v>
                </c:pt>
                <c:pt idx="102611">
                  <c:v>264.21614583333331</c:v>
                </c:pt>
                <c:pt idx="102612">
                  <c:v>264.21875</c:v>
                </c:pt>
                <c:pt idx="102613">
                  <c:v>264.22135416666669</c:v>
                </c:pt>
                <c:pt idx="102614">
                  <c:v>264.22395833333331</c:v>
                </c:pt>
                <c:pt idx="102615">
                  <c:v>264.2265625</c:v>
                </c:pt>
                <c:pt idx="102616">
                  <c:v>264.22916666666669</c:v>
                </c:pt>
                <c:pt idx="102617">
                  <c:v>264.23177083333331</c:v>
                </c:pt>
                <c:pt idx="102618">
                  <c:v>264.234375</c:v>
                </c:pt>
                <c:pt idx="102619">
                  <c:v>264.23697916666669</c:v>
                </c:pt>
                <c:pt idx="102620">
                  <c:v>264.23958333333331</c:v>
                </c:pt>
                <c:pt idx="102621">
                  <c:v>264.2421875</c:v>
                </c:pt>
                <c:pt idx="102622">
                  <c:v>264.24479166666669</c:v>
                </c:pt>
                <c:pt idx="102623">
                  <c:v>264.24739583333331</c:v>
                </c:pt>
                <c:pt idx="102624">
                  <c:v>264.25</c:v>
                </c:pt>
                <c:pt idx="102625">
                  <c:v>264.25260416666669</c:v>
                </c:pt>
                <c:pt idx="102626">
                  <c:v>264.25520833333331</c:v>
                </c:pt>
                <c:pt idx="102627">
                  <c:v>264.2578125</c:v>
                </c:pt>
                <c:pt idx="102628">
                  <c:v>264.26041666666669</c:v>
                </c:pt>
                <c:pt idx="102629">
                  <c:v>264.26302083333331</c:v>
                </c:pt>
                <c:pt idx="102630">
                  <c:v>264.265625</c:v>
                </c:pt>
                <c:pt idx="102631">
                  <c:v>264.26822916666669</c:v>
                </c:pt>
                <c:pt idx="102632">
                  <c:v>264.27083333333331</c:v>
                </c:pt>
                <c:pt idx="102633">
                  <c:v>264.2734375</c:v>
                </c:pt>
                <c:pt idx="102634">
                  <c:v>264.27604166666669</c:v>
                </c:pt>
                <c:pt idx="102635">
                  <c:v>264.27864583333331</c:v>
                </c:pt>
                <c:pt idx="102636">
                  <c:v>264.28125</c:v>
                </c:pt>
                <c:pt idx="102637">
                  <c:v>264.28385416666669</c:v>
                </c:pt>
                <c:pt idx="102638">
                  <c:v>264.28645833333331</c:v>
                </c:pt>
                <c:pt idx="102639">
                  <c:v>264.2890625</c:v>
                </c:pt>
                <c:pt idx="102640">
                  <c:v>264.29166666666669</c:v>
                </c:pt>
                <c:pt idx="102641">
                  <c:v>264.29427083333331</c:v>
                </c:pt>
                <c:pt idx="102642">
                  <c:v>264.296875</c:v>
                </c:pt>
                <c:pt idx="102643">
                  <c:v>264.29947916666669</c:v>
                </c:pt>
                <c:pt idx="102644">
                  <c:v>264.30208333333331</c:v>
                </c:pt>
                <c:pt idx="102645">
                  <c:v>264.3046875</c:v>
                </c:pt>
                <c:pt idx="102646">
                  <c:v>264.30729166666669</c:v>
                </c:pt>
                <c:pt idx="102647">
                  <c:v>264.30989583333331</c:v>
                </c:pt>
                <c:pt idx="102648">
                  <c:v>264.3125</c:v>
                </c:pt>
                <c:pt idx="102649">
                  <c:v>264.31510416666669</c:v>
                </c:pt>
                <c:pt idx="102650">
                  <c:v>264.31770833333331</c:v>
                </c:pt>
                <c:pt idx="102651">
                  <c:v>264.3203125</c:v>
                </c:pt>
                <c:pt idx="102652">
                  <c:v>264.32291666666669</c:v>
                </c:pt>
                <c:pt idx="102653">
                  <c:v>264.32552083333331</c:v>
                </c:pt>
                <c:pt idx="102654">
                  <c:v>264.328125</c:v>
                </c:pt>
                <c:pt idx="102655">
                  <c:v>264.33072916666669</c:v>
                </c:pt>
                <c:pt idx="102656">
                  <c:v>264.33333333333331</c:v>
                </c:pt>
                <c:pt idx="102657">
                  <c:v>264.3359375</c:v>
                </c:pt>
                <c:pt idx="102658">
                  <c:v>264.33854166666669</c:v>
                </c:pt>
                <c:pt idx="102659">
                  <c:v>264.34114583333331</c:v>
                </c:pt>
                <c:pt idx="102660">
                  <c:v>264.34375</c:v>
                </c:pt>
                <c:pt idx="102661">
                  <c:v>264.34635416666669</c:v>
                </c:pt>
                <c:pt idx="102662">
                  <c:v>264.34895833333331</c:v>
                </c:pt>
                <c:pt idx="102663">
                  <c:v>264.3515625</c:v>
                </c:pt>
                <c:pt idx="102664">
                  <c:v>264.35416666666669</c:v>
                </c:pt>
                <c:pt idx="102665">
                  <c:v>264.35677083333331</c:v>
                </c:pt>
                <c:pt idx="102666">
                  <c:v>264.359375</c:v>
                </c:pt>
                <c:pt idx="102667">
                  <c:v>264.36197916666669</c:v>
                </c:pt>
                <c:pt idx="102668">
                  <c:v>264.36458333333331</c:v>
                </c:pt>
                <c:pt idx="102669">
                  <c:v>264.3671875</c:v>
                </c:pt>
                <c:pt idx="102670">
                  <c:v>264.36979166666669</c:v>
                </c:pt>
                <c:pt idx="102671">
                  <c:v>264.37239583333331</c:v>
                </c:pt>
                <c:pt idx="102672">
                  <c:v>264.375</c:v>
                </c:pt>
                <c:pt idx="102673">
                  <c:v>264.37760416666669</c:v>
                </c:pt>
                <c:pt idx="102674">
                  <c:v>264.38020833333331</c:v>
                </c:pt>
                <c:pt idx="102675">
                  <c:v>264.3828125</c:v>
                </c:pt>
                <c:pt idx="102676">
                  <c:v>264.38541666666669</c:v>
                </c:pt>
                <c:pt idx="102677">
                  <c:v>264.38802083333331</c:v>
                </c:pt>
                <c:pt idx="102678">
                  <c:v>264.390625</c:v>
                </c:pt>
                <c:pt idx="102679">
                  <c:v>264.39322916666669</c:v>
                </c:pt>
                <c:pt idx="102680">
                  <c:v>264.39583333333331</c:v>
                </c:pt>
                <c:pt idx="102681">
                  <c:v>264.3984375</c:v>
                </c:pt>
                <c:pt idx="102682">
                  <c:v>264.40104166666669</c:v>
                </c:pt>
                <c:pt idx="102683">
                  <c:v>264.40364583333331</c:v>
                </c:pt>
                <c:pt idx="102684">
                  <c:v>264.40625</c:v>
                </c:pt>
                <c:pt idx="102685">
                  <c:v>264.40885416666669</c:v>
                </c:pt>
                <c:pt idx="102686">
                  <c:v>264.41145833333331</c:v>
                </c:pt>
                <c:pt idx="102687">
                  <c:v>264.4140625</c:v>
                </c:pt>
                <c:pt idx="102688">
                  <c:v>264.41666666666669</c:v>
                </c:pt>
                <c:pt idx="102689">
                  <c:v>264.41927083333331</c:v>
                </c:pt>
                <c:pt idx="102690">
                  <c:v>264.421875</c:v>
                </c:pt>
                <c:pt idx="102691">
                  <c:v>264.42447916666669</c:v>
                </c:pt>
                <c:pt idx="102692">
                  <c:v>264.42708333333331</c:v>
                </c:pt>
                <c:pt idx="102693">
                  <c:v>264.4296875</c:v>
                </c:pt>
                <c:pt idx="102694">
                  <c:v>264.43229166666669</c:v>
                </c:pt>
                <c:pt idx="102695">
                  <c:v>264.43489583333331</c:v>
                </c:pt>
                <c:pt idx="102696">
                  <c:v>264.4375</c:v>
                </c:pt>
                <c:pt idx="102697">
                  <c:v>264.44010416666669</c:v>
                </c:pt>
                <c:pt idx="102698">
                  <c:v>264.44270833333331</c:v>
                </c:pt>
                <c:pt idx="102699">
                  <c:v>264.4453125</c:v>
                </c:pt>
                <c:pt idx="102700">
                  <c:v>264.44791666666669</c:v>
                </c:pt>
                <c:pt idx="102701">
                  <c:v>264.45052083333331</c:v>
                </c:pt>
                <c:pt idx="102702">
                  <c:v>264.453125</c:v>
                </c:pt>
                <c:pt idx="102703">
                  <c:v>264.45572916666669</c:v>
                </c:pt>
                <c:pt idx="102704">
                  <c:v>264.45833333333331</c:v>
                </c:pt>
                <c:pt idx="102705">
                  <c:v>264.4609375</c:v>
                </c:pt>
                <c:pt idx="102706">
                  <c:v>264.46354166666669</c:v>
                </c:pt>
                <c:pt idx="102707">
                  <c:v>264.46614583333331</c:v>
                </c:pt>
                <c:pt idx="102708">
                  <c:v>264.46875</c:v>
                </c:pt>
                <c:pt idx="102709">
                  <c:v>264.47135416666669</c:v>
                </c:pt>
                <c:pt idx="102710">
                  <c:v>264.47395833333331</c:v>
                </c:pt>
                <c:pt idx="102711">
                  <c:v>264.4765625</c:v>
                </c:pt>
                <c:pt idx="102712">
                  <c:v>264.47916666666669</c:v>
                </c:pt>
                <c:pt idx="102713">
                  <c:v>264.48177083333331</c:v>
                </c:pt>
                <c:pt idx="102714">
                  <c:v>264.484375</c:v>
                </c:pt>
                <c:pt idx="102715">
                  <c:v>264.48697916666669</c:v>
                </c:pt>
                <c:pt idx="102716">
                  <c:v>264.48958333333331</c:v>
                </c:pt>
                <c:pt idx="102717">
                  <c:v>264.4921875</c:v>
                </c:pt>
                <c:pt idx="102718">
                  <c:v>264.49479166666669</c:v>
                </c:pt>
                <c:pt idx="102719">
                  <c:v>264.49739583333331</c:v>
                </c:pt>
                <c:pt idx="102720">
                  <c:v>264.5</c:v>
                </c:pt>
                <c:pt idx="102721">
                  <c:v>264.50260416666669</c:v>
                </c:pt>
                <c:pt idx="102722">
                  <c:v>264.50520833333331</c:v>
                </c:pt>
                <c:pt idx="102723">
                  <c:v>264.5078125</c:v>
                </c:pt>
                <c:pt idx="102724">
                  <c:v>264.51041666666669</c:v>
                </c:pt>
                <c:pt idx="102725">
                  <c:v>264.51302083333331</c:v>
                </c:pt>
                <c:pt idx="102726">
                  <c:v>264.515625</c:v>
                </c:pt>
                <c:pt idx="102727">
                  <c:v>264.51822916666669</c:v>
                </c:pt>
                <c:pt idx="102728">
                  <c:v>264.52083333333331</c:v>
                </c:pt>
                <c:pt idx="102729">
                  <c:v>264.5234375</c:v>
                </c:pt>
                <c:pt idx="102730">
                  <c:v>264.52604166666669</c:v>
                </c:pt>
                <c:pt idx="102731">
                  <c:v>264.52864583333331</c:v>
                </c:pt>
                <c:pt idx="102732">
                  <c:v>264.53125</c:v>
                </c:pt>
                <c:pt idx="102733">
                  <c:v>264.53385416666669</c:v>
                </c:pt>
                <c:pt idx="102734">
                  <c:v>264.53645833333331</c:v>
                </c:pt>
                <c:pt idx="102735">
                  <c:v>264.5390625</c:v>
                </c:pt>
                <c:pt idx="102736">
                  <c:v>264.54166666666669</c:v>
                </c:pt>
                <c:pt idx="102737">
                  <c:v>264.54427083333331</c:v>
                </c:pt>
                <c:pt idx="102738">
                  <c:v>264.546875</c:v>
                </c:pt>
                <c:pt idx="102739">
                  <c:v>264.54947916666669</c:v>
                </c:pt>
                <c:pt idx="102740">
                  <c:v>264.55208333333331</c:v>
                </c:pt>
                <c:pt idx="102741">
                  <c:v>264.5546875</c:v>
                </c:pt>
                <c:pt idx="102742">
                  <c:v>264.55729166666669</c:v>
                </c:pt>
                <c:pt idx="102743">
                  <c:v>264.55989583333331</c:v>
                </c:pt>
                <c:pt idx="102744">
                  <c:v>264.5625</c:v>
                </c:pt>
                <c:pt idx="102745">
                  <c:v>264.56510416666669</c:v>
                </c:pt>
                <c:pt idx="102746">
                  <c:v>264.56770833333331</c:v>
                </c:pt>
                <c:pt idx="102747">
                  <c:v>264.5703125</c:v>
                </c:pt>
                <c:pt idx="102748">
                  <c:v>264.57291666666669</c:v>
                </c:pt>
                <c:pt idx="102749">
                  <c:v>264.57552083333331</c:v>
                </c:pt>
                <c:pt idx="102750">
                  <c:v>264.578125</c:v>
                </c:pt>
                <c:pt idx="102751">
                  <c:v>264.58072916666669</c:v>
                </c:pt>
                <c:pt idx="102752">
                  <c:v>264.58333333333331</c:v>
                </c:pt>
                <c:pt idx="102753">
                  <c:v>264.5859375</c:v>
                </c:pt>
                <c:pt idx="102754">
                  <c:v>264.58854166666669</c:v>
                </c:pt>
                <c:pt idx="102755">
                  <c:v>264.59114583333331</c:v>
                </c:pt>
                <c:pt idx="102756">
                  <c:v>264.59375</c:v>
                </c:pt>
                <c:pt idx="102757">
                  <c:v>264.59635416666669</c:v>
                </c:pt>
                <c:pt idx="102758">
                  <c:v>264.59895833333331</c:v>
                </c:pt>
                <c:pt idx="102759">
                  <c:v>264.6015625</c:v>
                </c:pt>
                <c:pt idx="102760">
                  <c:v>264.60416666666669</c:v>
                </c:pt>
                <c:pt idx="102761">
                  <c:v>264.60677083333331</c:v>
                </c:pt>
                <c:pt idx="102762">
                  <c:v>264.609375</c:v>
                </c:pt>
                <c:pt idx="102763">
                  <c:v>264.61197916666669</c:v>
                </c:pt>
                <c:pt idx="102764">
                  <c:v>264.61458333333331</c:v>
                </c:pt>
                <c:pt idx="102765">
                  <c:v>264.6171875</c:v>
                </c:pt>
                <c:pt idx="102766">
                  <c:v>264.61979166666669</c:v>
                </c:pt>
                <c:pt idx="102767">
                  <c:v>264.62239583333331</c:v>
                </c:pt>
                <c:pt idx="102768">
                  <c:v>264.625</c:v>
                </c:pt>
                <c:pt idx="102769">
                  <c:v>264.62760416666669</c:v>
                </c:pt>
                <c:pt idx="102770">
                  <c:v>264.63020833333331</c:v>
                </c:pt>
                <c:pt idx="102771">
                  <c:v>264.6328125</c:v>
                </c:pt>
                <c:pt idx="102772">
                  <c:v>264.63541666666669</c:v>
                </c:pt>
                <c:pt idx="102773">
                  <c:v>264.63802083333331</c:v>
                </c:pt>
                <c:pt idx="102774">
                  <c:v>264.640625</c:v>
                </c:pt>
                <c:pt idx="102775">
                  <c:v>264.64322916666669</c:v>
                </c:pt>
                <c:pt idx="102776">
                  <c:v>264.64583333333331</c:v>
                </c:pt>
                <c:pt idx="102777">
                  <c:v>264.6484375</c:v>
                </c:pt>
                <c:pt idx="102778">
                  <c:v>264.65104166666669</c:v>
                </c:pt>
                <c:pt idx="102779">
                  <c:v>264.65364583333331</c:v>
                </c:pt>
                <c:pt idx="102780">
                  <c:v>264.65625</c:v>
                </c:pt>
                <c:pt idx="102781">
                  <c:v>264.65885416666669</c:v>
                </c:pt>
                <c:pt idx="102782">
                  <c:v>264.66145833333331</c:v>
                </c:pt>
                <c:pt idx="102783">
                  <c:v>264.6640625</c:v>
                </c:pt>
                <c:pt idx="102784">
                  <c:v>264.66666666666669</c:v>
                </c:pt>
                <c:pt idx="102785">
                  <c:v>264.66927083333331</c:v>
                </c:pt>
                <c:pt idx="102786">
                  <c:v>264.671875</c:v>
                </c:pt>
                <c:pt idx="102787">
                  <c:v>264.67447916666669</c:v>
                </c:pt>
                <c:pt idx="102788">
                  <c:v>264.67708333333331</c:v>
                </c:pt>
                <c:pt idx="102789">
                  <c:v>264.6796875</c:v>
                </c:pt>
                <c:pt idx="102790">
                  <c:v>264.68229166666669</c:v>
                </c:pt>
                <c:pt idx="102791">
                  <c:v>264.68489583333331</c:v>
                </c:pt>
                <c:pt idx="102792">
                  <c:v>264.6875</c:v>
                </c:pt>
                <c:pt idx="102793">
                  <c:v>264.69010416666669</c:v>
                </c:pt>
                <c:pt idx="102794">
                  <c:v>264.69270833333331</c:v>
                </c:pt>
                <c:pt idx="102795">
                  <c:v>264.6953125</c:v>
                </c:pt>
                <c:pt idx="102796">
                  <c:v>264.69791666666669</c:v>
                </c:pt>
                <c:pt idx="102797">
                  <c:v>264.70052083333331</c:v>
                </c:pt>
                <c:pt idx="102798">
                  <c:v>264.703125</c:v>
                </c:pt>
                <c:pt idx="102799">
                  <c:v>264.70572916666669</c:v>
                </c:pt>
                <c:pt idx="102800">
                  <c:v>264.70833333333331</c:v>
                </c:pt>
                <c:pt idx="102801">
                  <c:v>264.7109375</c:v>
                </c:pt>
                <c:pt idx="102802">
                  <c:v>264.71354166666669</c:v>
                </c:pt>
                <c:pt idx="102803">
                  <c:v>264.71614583333331</c:v>
                </c:pt>
                <c:pt idx="102804">
                  <c:v>264.71875</c:v>
                </c:pt>
                <c:pt idx="102805">
                  <c:v>264.72135416666669</c:v>
                </c:pt>
                <c:pt idx="102806">
                  <c:v>264.72395833333331</c:v>
                </c:pt>
                <c:pt idx="102807">
                  <c:v>264.7265625</c:v>
                </c:pt>
                <c:pt idx="102808">
                  <c:v>264.72916666666669</c:v>
                </c:pt>
                <c:pt idx="102809">
                  <c:v>264.73177083333331</c:v>
                </c:pt>
                <c:pt idx="102810">
                  <c:v>264.734375</c:v>
                </c:pt>
                <c:pt idx="102811">
                  <c:v>264.73697916666669</c:v>
                </c:pt>
                <c:pt idx="102812">
                  <c:v>264.73958333333331</c:v>
                </c:pt>
                <c:pt idx="102813">
                  <c:v>264.7421875</c:v>
                </c:pt>
                <c:pt idx="102814">
                  <c:v>264.74479166666669</c:v>
                </c:pt>
                <c:pt idx="102815">
                  <c:v>264.74739583333331</c:v>
                </c:pt>
                <c:pt idx="102816">
                  <c:v>264.75</c:v>
                </c:pt>
                <c:pt idx="102817">
                  <c:v>264.75260416666669</c:v>
                </c:pt>
                <c:pt idx="102818">
                  <c:v>264.75520833333331</c:v>
                </c:pt>
                <c:pt idx="102819">
                  <c:v>264.7578125</c:v>
                </c:pt>
                <c:pt idx="102820">
                  <c:v>264.76041666666669</c:v>
                </c:pt>
                <c:pt idx="102821">
                  <c:v>264.76302083333331</c:v>
                </c:pt>
                <c:pt idx="102822">
                  <c:v>264.765625</c:v>
                </c:pt>
                <c:pt idx="102823">
                  <c:v>264.76822916666669</c:v>
                </c:pt>
                <c:pt idx="102824">
                  <c:v>264.77083333333331</c:v>
                </c:pt>
                <c:pt idx="102825">
                  <c:v>264.7734375</c:v>
                </c:pt>
                <c:pt idx="102826">
                  <c:v>264.77604166666669</c:v>
                </c:pt>
                <c:pt idx="102827">
                  <c:v>264.77864583333331</c:v>
                </c:pt>
                <c:pt idx="102828">
                  <c:v>264.78125</c:v>
                </c:pt>
                <c:pt idx="102829">
                  <c:v>264.78385416666669</c:v>
                </c:pt>
                <c:pt idx="102830">
                  <c:v>264.78645833333331</c:v>
                </c:pt>
                <c:pt idx="102831">
                  <c:v>264.7890625</c:v>
                </c:pt>
                <c:pt idx="102832">
                  <c:v>264.79166666666669</c:v>
                </c:pt>
                <c:pt idx="102833">
                  <c:v>264.79427083333331</c:v>
                </c:pt>
                <c:pt idx="102834">
                  <c:v>264.796875</c:v>
                </c:pt>
                <c:pt idx="102835">
                  <c:v>264.79947916666669</c:v>
                </c:pt>
                <c:pt idx="102836">
                  <c:v>264.80208333333331</c:v>
                </c:pt>
                <c:pt idx="102837">
                  <c:v>264.8046875</c:v>
                </c:pt>
                <c:pt idx="102838">
                  <c:v>264.80729166666669</c:v>
                </c:pt>
                <c:pt idx="102839">
                  <c:v>264.80989583333331</c:v>
                </c:pt>
                <c:pt idx="102840">
                  <c:v>264.8125</c:v>
                </c:pt>
                <c:pt idx="102841">
                  <c:v>264.81510416666669</c:v>
                </c:pt>
                <c:pt idx="102842">
                  <c:v>264.81770833333331</c:v>
                </c:pt>
                <c:pt idx="102843">
                  <c:v>264.8203125</c:v>
                </c:pt>
                <c:pt idx="102844">
                  <c:v>264.82291666666669</c:v>
                </c:pt>
                <c:pt idx="102845">
                  <c:v>264.82552083333331</c:v>
                </c:pt>
                <c:pt idx="102846">
                  <c:v>264.828125</c:v>
                </c:pt>
                <c:pt idx="102847">
                  <c:v>264.83072916666669</c:v>
                </c:pt>
                <c:pt idx="102848">
                  <c:v>264.83333333333331</c:v>
                </c:pt>
                <c:pt idx="102849">
                  <c:v>264.8359375</c:v>
                </c:pt>
                <c:pt idx="102850">
                  <c:v>264.83854166666669</c:v>
                </c:pt>
                <c:pt idx="102851">
                  <c:v>264.84114583333331</c:v>
                </c:pt>
                <c:pt idx="102852">
                  <c:v>264.84375</c:v>
                </c:pt>
                <c:pt idx="102853">
                  <c:v>264.84635416666669</c:v>
                </c:pt>
                <c:pt idx="102854">
                  <c:v>264.84895833333331</c:v>
                </c:pt>
                <c:pt idx="102855">
                  <c:v>264.8515625</c:v>
                </c:pt>
                <c:pt idx="102856">
                  <c:v>264.85416666666669</c:v>
                </c:pt>
                <c:pt idx="102857">
                  <c:v>264.85677083333331</c:v>
                </c:pt>
                <c:pt idx="102858">
                  <c:v>264.859375</c:v>
                </c:pt>
                <c:pt idx="102859">
                  <c:v>264.86197916666669</c:v>
                </c:pt>
                <c:pt idx="102860">
                  <c:v>264.86458333333331</c:v>
                </c:pt>
                <c:pt idx="102861">
                  <c:v>264.8671875</c:v>
                </c:pt>
                <c:pt idx="102862">
                  <c:v>264.86979166666669</c:v>
                </c:pt>
                <c:pt idx="102863">
                  <c:v>264.87239583333331</c:v>
                </c:pt>
                <c:pt idx="102864">
                  <c:v>264.875</c:v>
                </c:pt>
                <c:pt idx="102865">
                  <c:v>264.87760416666669</c:v>
                </c:pt>
                <c:pt idx="102866">
                  <c:v>264.88020833333331</c:v>
                </c:pt>
                <c:pt idx="102867">
                  <c:v>264.8828125</c:v>
                </c:pt>
                <c:pt idx="102868">
                  <c:v>264.88541666666669</c:v>
                </c:pt>
                <c:pt idx="102869">
                  <c:v>264.88802083333331</c:v>
                </c:pt>
                <c:pt idx="102870">
                  <c:v>264.890625</c:v>
                </c:pt>
                <c:pt idx="102871">
                  <c:v>264.89322916666669</c:v>
                </c:pt>
                <c:pt idx="102872">
                  <c:v>264.89583333333331</c:v>
                </c:pt>
                <c:pt idx="102873">
                  <c:v>264.8984375</c:v>
                </c:pt>
                <c:pt idx="102874">
                  <c:v>264.90104166666669</c:v>
                </c:pt>
                <c:pt idx="102875">
                  <c:v>264.90364583333331</c:v>
                </c:pt>
                <c:pt idx="102876">
                  <c:v>264.90625</c:v>
                </c:pt>
                <c:pt idx="102877">
                  <c:v>264.90885416666669</c:v>
                </c:pt>
                <c:pt idx="102878">
                  <c:v>264.91145833333331</c:v>
                </c:pt>
                <c:pt idx="102879">
                  <c:v>264.9140625</c:v>
                </c:pt>
                <c:pt idx="102880">
                  <c:v>264.91666666666669</c:v>
                </c:pt>
                <c:pt idx="102881">
                  <c:v>264.91927083333331</c:v>
                </c:pt>
                <c:pt idx="102882">
                  <c:v>264.921875</c:v>
                </c:pt>
                <c:pt idx="102883">
                  <c:v>264.92447916666669</c:v>
                </c:pt>
                <c:pt idx="102884">
                  <c:v>264.92708333333331</c:v>
                </c:pt>
                <c:pt idx="102885">
                  <c:v>264.9296875</c:v>
                </c:pt>
                <c:pt idx="102886">
                  <c:v>264.93229166666669</c:v>
                </c:pt>
                <c:pt idx="102887">
                  <c:v>264.93489583333331</c:v>
                </c:pt>
                <c:pt idx="102888">
                  <c:v>264.9375</c:v>
                </c:pt>
                <c:pt idx="102889">
                  <c:v>264.94010416666669</c:v>
                </c:pt>
                <c:pt idx="102890">
                  <c:v>264.94270833333331</c:v>
                </c:pt>
                <c:pt idx="102891">
                  <c:v>264.9453125</c:v>
                </c:pt>
                <c:pt idx="102892">
                  <c:v>264.94791666666669</c:v>
                </c:pt>
                <c:pt idx="102893">
                  <c:v>264.95052083333331</c:v>
                </c:pt>
                <c:pt idx="102894">
                  <c:v>264.953125</c:v>
                </c:pt>
                <c:pt idx="102895">
                  <c:v>264.95572916666669</c:v>
                </c:pt>
                <c:pt idx="102896">
                  <c:v>264.95833333333331</c:v>
                </c:pt>
                <c:pt idx="102897">
                  <c:v>264.9609375</c:v>
                </c:pt>
                <c:pt idx="102898">
                  <c:v>264.96354166666669</c:v>
                </c:pt>
                <c:pt idx="102899">
                  <c:v>264.96614583333331</c:v>
                </c:pt>
                <c:pt idx="102900">
                  <c:v>264.96875</c:v>
                </c:pt>
                <c:pt idx="102901">
                  <c:v>264.97135416666669</c:v>
                </c:pt>
                <c:pt idx="102902">
                  <c:v>264.97395833333331</c:v>
                </c:pt>
                <c:pt idx="102903">
                  <c:v>264.9765625</c:v>
                </c:pt>
                <c:pt idx="102904">
                  <c:v>264.97916666666669</c:v>
                </c:pt>
                <c:pt idx="102905">
                  <c:v>264.98177083333331</c:v>
                </c:pt>
                <c:pt idx="102906">
                  <c:v>264.984375</c:v>
                </c:pt>
                <c:pt idx="102907">
                  <c:v>264.98697916666669</c:v>
                </c:pt>
                <c:pt idx="102908">
                  <c:v>264.98958333333331</c:v>
                </c:pt>
                <c:pt idx="102909">
                  <c:v>264.9921875</c:v>
                </c:pt>
                <c:pt idx="102910">
                  <c:v>264.99479166666669</c:v>
                </c:pt>
                <c:pt idx="102911">
                  <c:v>264.99739583333331</c:v>
                </c:pt>
                <c:pt idx="102912">
                  <c:v>265</c:v>
                </c:pt>
                <c:pt idx="102913">
                  <c:v>265.00260416666669</c:v>
                </c:pt>
                <c:pt idx="102914">
                  <c:v>265.00520833333331</c:v>
                </c:pt>
                <c:pt idx="102915">
                  <c:v>265.0078125</c:v>
                </c:pt>
                <c:pt idx="102916">
                  <c:v>265.01041666666669</c:v>
                </c:pt>
                <c:pt idx="102917">
                  <c:v>265.01302083333331</c:v>
                </c:pt>
                <c:pt idx="102918">
                  <c:v>265.015625</c:v>
                </c:pt>
                <c:pt idx="102919">
                  <c:v>265.01822916666669</c:v>
                </c:pt>
                <c:pt idx="102920">
                  <c:v>265.02083333333331</c:v>
                </c:pt>
                <c:pt idx="102921">
                  <c:v>265.0234375</c:v>
                </c:pt>
                <c:pt idx="102922">
                  <c:v>265.02604166666669</c:v>
                </c:pt>
                <c:pt idx="102923">
                  <c:v>265.02864583333331</c:v>
                </c:pt>
                <c:pt idx="102924">
                  <c:v>265.03125</c:v>
                </c:pt>
                <c:pt idx="102925">
                  <c:v>265.03385416666669</c:v>
                </c:pt>
                <c:pt idx="102926">
                  <c:v>265.03645833333331</c:v>
                </c:pt>
                <c:pt idx="102927">
                  <c:v>265.0390625</c:v>
                </c:pt>
                <c:pt idx="102928">
                  <c:v>265.04166666666669</c:v>
                </c:pt>
                <c:pt idx="102929">
                  <c:v>265.04427083333331</c:v>
                </c:pt>
                <c:pt idx="102930">
                  <c:v>265.046875</c:v>
                </c:pt>
                <c:pt idx="102931">
                  <c:v>265.04947916666669</c:v>
                </c:pt>
                <c:pt idx="102932">
                  <c:v>265.05208333333331</c:v>
                </c:pt>
                <c:pt idx="102933">
                  <c:v>265.0546875</c:v>
                </c:pt>
                <c:pt idx="102934">
                  <c:v>265.05729166666669</c:v>
                </c:pt>
                <c:pt idx="102935">
                  <c:v>265.05989583333331</c:v>
                </c:pt>
                <c:pt idx="102936">
                  <c:v>265.0625</c:v>
                </c:pt>
                <c:pt idx="102937">
                  <c:v>265.06510416666669</c:v>
                </c:pt>
                <c:pt idx="102938">
                  <c:v>265.06770833333331</c:v>
                </c:pt>
                <c:pt idx="102939">
                  <c:v>265.0703125</c:v>
                </c:pt>
                <c:pt idx="102940">
                  <c:v>265.07291666666669</c:v>
                </c:pt>
                <c:pt idx="102941">
                  <c:v>265.07552083333331</c:v>
                </c:pt>
                <c:pt idx="102942">
                  <c:v>265.078125</c:v>
                </c:pt>
                <c:pt idx="102943">
                  <c:v>265.08072916666669</c:v>
                </c:pt>
                <c:pt idx="102944">
                  <c:v>265.08333333333331</c:v>
                </c:pt>
                <c:pt idx="102945">
                  <c:v>265.0859375</c:v>
                </c:pt>
                <c:pt idx="102946">
                  <c:v>265.08854166666669</c:v>
                </c:pt>
                <c:pt idx="102947">
                  <c:v>265.09114583333331</c:v>
                </c:pt>
                <c:pt idx="102948">
                  <c:v>265.09375</c:v>
                </c:pt>
                <c:pt idx="102949">
                  <c:v>265.09635416666669</c:v>
                </c:pt>
                <c:pt idx="102950">
                  <c:v>265.09895833333331</c:v>
                </c:pt>
                <c:pt idx="102951">
                  <c:v>265.1015625</c:v>
                </c:pt>
                <c:pt idx="102952">
                  <c:v>265.10416666666669</c:v>
                </c:pt>
                <c:pt idx="102953">
                  <c:v>265.10677083333331</c:v>
                </c:pt>
                <c:pt idx="102954">
                  <c:v>265.109375</c:v>
                </c:pt>
                <c:pt idx="102955">
                  <c:v>265.11197916666669</c:v>
                </c:pt>
                <c:pt idx="102956">
                  <c:v>265.11458333333331</c:v>
                </c:pt>
                <c:pt idx="102957">
                  <c:v>265.1171875</c:v>
                </c:pt>
                <c:pt idx="102958">
                  <c:v>265.11979166666669</c:v>
                </c:pt>
                <c:pt idx="102959">
                  <c:v>265.12239583333331</c:v>
                </c:pt>
                <c:pt idx="102960">
                  <c:v>265.125</c:v>
                </c:pt>
                <c:pt idx="102961">
                  <c:v>265.12760416666669</c:v>
                </c:pt>
                <c:pt idx="102962">
                  <c:v>265.13020833333331</c:v>
                </c:pt>
                <c:pt idx="102963">
                  <c:v>265.1328125</c:v>
                </c:pt>
                <c:pt idx="102964">
                  <c:v>265.13541666666669</c:v>
                </c:pt>
                <c:pt idx="102965">
                  <c:v>265.13802083333331</c:v>
                </c:pt>
                <c:pt idx="102966">
                  <c:v>265.140625</c:v>
                </c:pt>
                <c:pt idx="102967">
                  <c:v>265.14322916666669</c:v>
                </c:pt>
                <c:pt idx="102968">
                  <c:v>265.14583333333331</c:v>
                </c:pt>
                <c:pt idx="102969">
                  <c:v>265.1484375</c:v>
                </c:pt>
                <c:pt idx="102970">
                  <c:v>265.15104166666669</c:v>
                </c:pt>
                <c:pt idx="102971">
                  <c:v>265.15364583333331</c:v>
                </c:pt>
                <c:pt idx="102972">
                  <c:v>265.15625</c:v>
                </c:pt>
                <c:pt idx="102973">
                  <c:v>265.15885416666669</c:v>
                </c:pt>
                <c:pt idx="102974">
                  <c:v>265.16145833333331</c:v>
                </c:pt>
                <c:pt idx="102975">
                  <c:v>265.1640625</c:v>
                </c:pt>
                <c:pt idx="102976">
                  <c:v>265.16666666666669</c:v>
                </c:pt>
                <c:pt idx="102977">
                  <c:v>265.16927083333331</c:v>
                </c:pt>
                <c:pt idx="102978">
                  <c:v>265.171875</c:v>
                </c:pt>
                <c:pt idx="102979">
                  <c:v>265.17447916666669</c:v>
                </c:pt>
                <c:pt idx="102980">
                  <c:v>265.17708333333331</c:v>
                </c:pt>
                <c:pt idx="102981">
                  <c:v>265.1796875</c:v>
                </c:pt>
                <c:pt idx="102982">
                  <c:v>265.18229166666669</c:v>
                </c:pt>
                <c:pt idx="102983">
                  <c:v>265.18489583333331</c:v>
                </c:pt>
                <c:pt idx="102984">
                  <c:v>265.1875</c:v>
                </c:pt>
                <c:pt idx="102985">
                  <c:v>265.19010416666669</c:v>
                </c:pt>
                <c:pt idx="102986">
                  <c:v>265.19270833333331</c:v>
                </c:pt>
                <c:pt idx="102987">
                  <c:v>265.1953125</c:v>
                </c:pt>
                <c:pt idx="102988">
                  <c:v>265.19791666666669</c:v>
                </c:pt>
                <c:pt idx="102989">
                  <c:v>265.20052083333331</c:v>
                </c:pt>
                <c:pt idx="102990">
                  <c:v>265.203125</c:v>
                </c:pt>
                <c:pt idx="102991">
                  <c:v>265.20572916666669</c:v>
                </c:pt>
                <c:pt idx="102992">
                  <c:v>265.20833333333331</c:v>
                </c:pt>
                <c:pt idx="102993">
                  <c:v>265.2109375</c:v>
                </c:pt>
                <c:pt idx="102994">
                  <c:v>265.21354166666669</c:v>
                </c:pt>
                <c:pt idx="102995">
                  <c:v>265.21614583333331</c:v>
                </c:pt>
                <c:pt idx="102996">
                  <c:v>265.21875</c:v>
                </c:pt>
                <c:pt idx="102997">
                  <c:v>265.22135416666669</c:v>
                </c:pt>
                <c:pt idx="102998">
                  <c:v>265.22395833333331</c:v>
                </c:pt>
                <c:pt idx="102999">
                  <c:v>265.2265625</c:v>
                </c:pt>
                <c:pt idx="103000">
                  <c:v>265.22916666666669</c:v>
                </c:pt>
                <c:pt idx="103001">
                  <c:v>265.23177083333331</c:v>
                </c:pt>
                <c:pt idx="103002">
                  <c:v>265.234375</c:v>
                </c:pt>
                <c:pt idx="103003">
                  <c:v>265.23697916666669</c:v>
                </c:pt>
                <c:pt idx="103004">
                  <c:v>265.23958333333331</c:v>
                </c:pt>
                <c:pt idx="103005">
                  <c:v>265.2421875</c:v>
                </c:pt>
                <c:pt idx="103006">
                  <c:v>265.24479166666669</c:v>
                </c:pt>
                <c:pt idx="103007">
                  <c:v>265.24739583333331</c:v>
                </c:pt>
                <c:pt idx="103008">
                  <c:v>265.25</c:v>
                </c:pt>
                <c:pt idx="103009">
                  <c:v>265.25260416666669</c:v>
                </c:pt>
                <c:pt idx="103010">
                  <c:v>265.25520833333331</c:v>
                </c:pt>
                <c:pt idx="103011">
                  <c:v>265.2578125</c:v>
                </c:pt>
                <c:pt idx="103012">
                  <c:v>265.26041666666669</c:v>
                </c:pt>
                <c:pt idx="103013">
                  <c:v>265.26302083333331</c:v>
                </c:pt>
                <c:pt idx="103014">
                  <c:v>265.265625</c:v>
                </c:pt>
                <c:pt idx="103015">
                  <c:v>265.26822916666669</c:v>
                </c:pt>
                <c:pt idx="103016">
                  <c:v>265.27083333333331</c:v>
                </c:pt>
                <c:pt idx="103017">
                  <c:v>265.2734375</c:v>
                </c:pt>
                <c:pt idx="103018">
                  <c:v>265.27604166666669</c:v>
                </c:pt>
                <c:pt idx="103019">
                  <c:v>265.27864583333331</c:v>
                </c:pt>
                <c:pt idx="103020">
                  <c:v>265.28125</c:v>
                </c:pt>
                <c:pt idx="103021">
                  <c:v>265.28385416666669</c:v>
                </c:pt>
                <c:pt idx="103022">
                  <c:v>265.28645833333331</c:v>
                </c:pt>
                <c:pt idx="103023">
                  <c:v>265.2890625</c:v>
                </c:pt>
                <c:pt idx="103024">
                  <c:v>265.29166666666669</c:v>
                </c:pt>
                <c:pt idx="103025">
                  <c:v>265.29427083333331</c:v>
                </c:pt>
                <c:pt idx="103026">
                  <c:v>265.296875</c:v>
                </c:pt>
                <c:pt idx="103027">
                  <c:v>265.29947916666669</c:v>
                </c:pt>
                <c:pt idx="103028">
                  <c:v>265.30208333333331</c:v>
                </c:pt>
                <c:pt idx="103029">
                  <c:v>265.3046875</c:v>
                </c:pt>
                <c:pt idx="103030">
                  <c:v>265.30729166666669</c:v>
                </c:pt>
                <c:pt idx="103031">
                  <c:v>265.30989583333331</c:v>
                </c:pt>
                <c:pt idx="103032">
                  <c:v>265.3125</c:v>
                </c:pt>
                <c:pt idx="103033">
                  <c:v>265.31510416666669</c:v>
                </c:pt>
                <c:pt idx="103034">
                  <c:v>265.31770833333331</c:v>
                </c:pt>
                <c:pt idx="103035">
                  <c:v>265.3203125</c:v>
                </c:pt>
                <c:pt idx="103036">
                  <c:v>265.32291666666669</c:v>
                </c:pt>
                <c:pt idx="103037">
                  <c:v>265.32552083333331</c:v>
                </c:pt>
                <c:pt idx="103038">
                  <c:v>265.328125</c:v>
                </c:pt>
                <c:pt idx="103039">
                  <c:v>265.33072916666669</c:v>
                </c:pt>
                <c:pt idx="103040">
                  <c:v>265.33333333333331</c:v>
                </c:pt>
                <c:pt idx="103041">
                  <c:v>265.3359375</c:v>
                </c:pt>
                <c:pt idx="103042">
                  <c:v>265.33854166666669</c:v>
                </c:pt>
                <c:pt idx="103043">
                  <c:v>265.34114583333331</c:v>
                </c:pt>
                <c:pt idx="103044">
                  <c:v>265.34375</c:v>
                </c:pt>
                <c:pt idx="103045">
                  <c:v>265.34635416666669</c:v>
                </c:pt>
                <c:pt idx="103046">
                  <c:v>265.34895833333331</c:v>
                </c:pt>
                <c:pt idx="103047">
                  <c:v>265.3515625</c:v>
                </c:pt>
                <c:pt idx="103048">
                  <c:v>265.35416666666669</c:v>
                </c:pt>
                <c:pt idx="103049">
                  <c:v>265.35677083333331</c:v>
                </c:pt>
                <c:pt idx="103050">
                  <c:v>265.359375</c:v>
                </c:pt>
                <c:pt idx="103051">
                  <c:v>265.36197916666669</c:v>
                </c:pt>
                <c:pt idx="103052">
                  <c:v>265.36458333333331</c:v>
                </c:pt>
                <c:pt idx="103053">
                  <c:v>265.3671875</c:v>
                </c:pt>
                <c:pt idx="103054">
                  <c:v>265.36979166666669</c:v>
                </c:pt>
                <c:pt idx="103055">
                  <c:v>265.37239583333331</c:v>
                </c:pt>
                <c:pt idx="103056">
                  <c:v>265.375</c:v>
                </c:pt>
                <c:pt idx="103057">
                  <c:v>265.37760416666669</c:v>
                </c:pt>
                <c:pt idx="103058">
                  <c:v>265.38020833333331</c:v>
                </c:pt>
                <c:pt idx="103059">
                  <c:v>265.3828125</c:v>
                </c:pt>
                <c:pt idx="103060">
                  <c:v>265.38541666666669</c:v>
                </c:pt>
                <c:pt idx="103061">
                  <c:v>265.38802083333331</c:v>
                </c:pt>
                <c:pt idx="103062">
                  <c:v>265.390625</c:v>
                </c:pt>
                <c:pt idx="103063">
                  <c:v>265.39322916666669</c:v>
                </c:pt>
                <c:pt idx="103064">
                  <c:v>265.39583333333331</c:v>
                </c:pt>
                <c:pt idx="103065">
                  <c:v>265.3984375</c:v>
                </c:pt>
                <c:pt idx="103066">
                  <c:v>265.40104166666669</c:v>
                </c:pt>
                <c:pt idx="103067">
                  <c:v>265.40364583333331</c:v>
                </c:pt>
                <c:pt idx="103068">
                  <c:v>265.40625</c:v>
                </c:pt>
                <c:pt idx="103069">
                  <c:v>265.40885416666669</c:v>
                </c:pt>
                <c:pt idx="103070">
                  <c:v>265.41145833333331</c:v>
                </c:pt>
                <c:pt idx="103071">
                  <c:v>265.4140625</c:v>
                </c:pt>
                <c:pt idx="103072">
                  <c:v>265.41666666666669</c:v>
                </c:pt>
                <c:pt idx="103073">
                  <c:v>265.41927083333331</c:v>
                </c:pt>
                <c:pt idx="103074">
                  <c:v>265.421875</c:v>
                </c:pt>
                <c:pt idx="103075">
                  <c:v>265.42447916666669</c:v>
                </c:pt>
                <c:pt idx="103076">
                  <c:v>265.42708333333331</c:v>
                </c:pt>
                <c:pt idx="103077">
                  <c:v>265.4296875</c:v>
                </c:pt>
                <c:pt idx="103078">
                  <c:v>265.43229166666669</c:v>
                </c:pt>
                <c:pt idx="103079">
                  <c:v>265.43489583333331</c:v>
                </c:pt>
                <c:pt idx="103080">
                  <c:v>265.4375</c:v>
                </c:pt>
                <c:pt idx="103081">
                  <c:v>265.44010416666669</c:v>
                </c:pt>
                <c:pt idx="103082">
                  <c:v>265.44270833333331</c:v>
                </c:pt>
                <c:pt idx="103083">
                  <c:v>265.4453125</c:v>
                </c:pt>
                <c:pt idx="103084">
                  <c:v>265.44791666666669</c:v>
                </c:pt>
                <c:pt idx="103085">
                  <c:v>265.45052083333331</c:v>
                </c:pt>
                <c:pt idx="103086">
                  <c:v>265.453125</c:v>
                </c:pt>
                <c:pt idx="103087">
                  <c:v>265.45572916666669</c:v>
                </c:pt>
                <c:pt idx="103088">
                  <c:v>265.45833333333331</c:v>
                </c:pt>
                <c:pt idx="103089">
                  <c:v>265.4609375</c:v>
                </c:pt>
                <c:pt idx="103090">
                  <c:v>265.46354166666669</c:v>
                </c:pt>
                <c:pt idx="103091">
                  <c:v>265.46614583333331</c:v>
                </c:pt>
                <c:pt idx="103092">
                  <c:v>265.46875</c:v>
                </c:pt>
                <c:pt idx="103093">
                  <c:v>265.47135416666669</c:v>
                </c:pt>
                <c:pt idx="103094">
                  <c:v>265.47395833333331</c:v>
                </c:pt>
                <c:pt idx="103095">
                  <c:v>265.4765625</c:v>
                </c:pt>
                <c:pt idx="103096">
                  <c:v>265.47916666666669</c:v>
                </c:pt>
                <c:pt idx="103097">
                  <c:v>265.48177083333331</c:v>
                </c:pt>
                <c:pt idx="103098">
                  <c:v>265.484375</c:v>
                </c:pt>
                <c:pt idx="103099">
                  <c:v>265.48697916666669</c:v>
                </c:pt>
                <c:pt idx="103100">
                  <c:v>265.48958333333331</c:v>
                </c:pt>
                <c:pt idx="103101">
                  <c:v>265.4921875</c:v>
                </c:pt>
                <c:pt idx="103102">
                  <c:v>265.49479166666669</c:v>
                </c:pt>
                <c:pt idx="103103">
                  <c:v>265.49739583333331</c:v>
                </c:pt>
                <c:pt idx="103104">
                  <c:v>265.5</c:v>
                </c:pt>
                <c:pt idx="103105">
                  <c:v>265.50260416666669</c:v>
                </c:pt>
                <c:pt idx="103106">
                  <c:v>265.50520833333331</c:v>
                </c:pt>
                <c:pt idx="103107">
                  <c:v>265.5078125</c:v>
                </c:pt>
                <c:pt idx="103108">
                  <c:v>265.51041666666669</c:v>
                </c:pt>
                <c:pt idx="103109">
                  <c:v>265.51302083333331</c:v>
                </c:pt>
                <c:pt idx="103110">
                  <c:v>265.515625</c:v>
                </c:pt>
                <c:pt idx="103111">
                  <c:v>265.51822916666669</c:v>
                </c:pt>
                <c:pt idx="103112">
                  <c:v>265.52083333333331</c:v>
                </c:pt>
                <c:pt idx="103113">
                  <c:v>265.5234375</c:v>
                </c:pt>
                <c:pt idx="103114">
                  <c:v>265.52604166666669</c:v>
                </c:pt>
                <c:pt idx="103115">
                  <c:v>265.52864583333331</c:v>
                </c:pt>
                <c:pt idx="103116">
                  <c:v>265.53125</c:v>
                </c:pt>
                <c:pt idx="103117">
                  <c:v>265.53385416666669</c:v>
                </c:pt>
                <c:pt idx="103118">
                  <c:v>265.53645833333331</c:v>
                </c:pt>
                <c:pt idx="103119">
                  <c:v>265.5390625</c:v>
                </c:pt>
                <c:pt idx="103120">
                  <c:v>265.54166666666669</c:v>
                </c:pt>
                <c:pt idx="103121">
                  <c:v>265.54427083333331</c:v>
                </c:pt>
                <c:pt idx="103122">
                  <c:v>265.546875</c:v>
                </c:pt>
                <c:pt idx="103123">
                  <c:v>265.54947916666669</c:v>
                </c:pt>
                <c:pt idx="103124">
                  <c:v>265.55208333333331</c:v>
                </c:pt>
                <c:pt idx="103125">
                  <c:v>265.5546875</c:v>
                </c:pt>
                <c:pt idx="103126">
                  <c:v>265.55729166666669</c:v>
                </c:pt>
                <c:pt idx="103127">
                  <c:v>265.55989583333331</c:v>
                </c:pt>
                <c:pt idx="103128">
                  <c:v>265.5625</c:v>
                </c:pt>
                <c:pt idx="103129">
                  <c:v>265.56510416666669</c:v>
                </c:pt>
                <c:pt idx="103130">
                  <c:v>265.56770833333331</c:v>
                </c:pt>
                <c:pt idx="103131">
                  <c:v>265.5703125</c:v>
                </c:pt>
                <c:pt idx="103132">
                  <c:v>265.57291666666669</c:v>
                </c:pt>
                <c:pt idx="103133">
                  <c:v>265.57552083333331</c:v>
                </c:pt>
                <c:pt idx="103134">
                  <c:v>265.578125</c:v>
                </c:pt>
                <c:pt idx="103135">
                  <c:v>265.58072916666669</c:v>
                </c:pt>
                <c:pt idx="103136">
                  <c:v>265.58333333333331</c:v>
                </c:pt>
                <c:pt idx="103137">
                  <c:v>265.5859375</c:v>
                </c:pt>
                <c:pt idx="103138">
                  <c:v>265.58854166666669</c:v>
                </c:pt>
                <c:pt idx="103139">
                  <c:v>265.59114583333331</c:v>
                </c:pt>
                <c:pt idx="103140">
                  <c:v>265.59375</c:v>
                </c:pt>
                <c:pt idx="103141">
                  <c:v>265.59635416666669</c:v>
                </c:pt>
                <c:pt idx="103142">
                  <c:v>265.59895833333331</c:v>
                </c:pt>
                <c:pt idx="103143">
                  <c:v>265.6015625</c:v>
                </c:pt>
                <c:pt idx="103144">
                  <c:v>265.60416666666669</c:v>
                </c:pt>
                <c:pt idx="103145">
                  <c:v>265.60677083333331</c:v>
                </c:pt>
                <c:pt idx="103146">
                  <c:v>265.609375</c:v>
                </c:pt>
                <c:pt idx="103147">
                  <c:v>265.61197916666669</c:v>
                </c:pt>
                <c:pt idx="103148">
                  <c:v>265.61458333333331</c:v>
                </c:pt>
                <c:pt idx="103149">
                  <c:v>265.6171875</c:v>
                </c:pt>
                <c:pt idx="103150">
                  <c:v>265.61979166666669</c:v>
                </c:pt>
                <c:pt idx="103151">
                  <c:v>265.62239583333331</c:v>
                </c:pt>
                <c:pt idx="103152">
                  <c:v>265.625</c:v>
                </c:pt>
                <c:pt idx="103153">
                  <c:v>265.62760416666669</c:v>
                </c:pt>
                <c:pt idx="103154">
                  <c:v>265.63020833333331</c:v>
                </c:pt>
                <c:pt idx="103155">
                  <c:v>265.6328125</c:v>
                </c:pt>
                <c:pt idx="103156">
                  <c:v>265.63541666666669</c:v>
                </c:pt>
                <c:pt idx="103157">
                  <c:v>265.63802083333331</c:v>
                </c:pt>
                <c:pt idx="103158">
                  <c:v>265.640625</c:v>
                </c:pt>
                <c:pt idx="103159">
                  <c:v>265.64322916666669</c:v>
                </c:pt>
                <c:pt idx="103160">
                  <c:v>265.64583333333331</c:v>
                </c:pt>
                <c:pt idx="103161">
                  <c:v>265.6484375</c:v>
                </c:pt>
                <c:pt idx="103162">
                  <c:v>265.65104166666669</c:v>
                </c:pt>
                <c:pt idx="103163">
                  <c:v>265.65364583333331</c:v>
                </c:pt>
                <c:pt idx="103164">
                  <c:v>265.65625</c:v>
                </c:pt>
                <c:pt idx="103165">
                  <c:v>265.65885416666669</c:v>
                </c:pt>
                <c:pt idx="103166">
                  <c:v>265.66145833333331</c:v>
                </c:pt>
                <c:pt idx="103167">
                  <c:v>265.6640625</c:v>
                </c:pt>
                <c:pt idx="103168">
                  <c:v>265.66666666666669</c:v>
                </c:pt>
                <c:pt idx="103169">
                  <c:v>265.66927083333331</c:v>
                </c:pt>
                <c:pt idx="103170">
                  <c:v>265.671875</c:v>
                </c:pt>
                <c:pt idx="103171">
                  <c:v>265.67447916666669</c:v>
                </c:pt>
                <c:pt idx="103172">
                  <c:v>265.67708333333331</c:v>
                </c:pt>
                <c:pt idx="103173">
                  <c:v>265.6796875</c:v>
                </c:pt>
                <c:pt idx="103174">
                  <c:v>265.68229166666669</c:v>
                </c:pt>
                <c:pt idx="103175">
                  <c:v>265.68489583333331</c:v>
                </c:pt>
                <c:pt idx="103176">
                  <c:v>265.6875</c:v>
                </c:pt>
                <c:pt idx="103177">
                  <c:v>265.69010416666669</c:v>
                </c:pt>
                <c:pt idx="103178">
                  <c:v>265.69270833333331</c:v>
                </c:pt>
                <c:pt idx="103179">
                  <c:v>265.6953125</c:v>
                </c:pt>
                <c:pt idx="103180">
                  <c:v>265.69791666666669</c:v>
                </c:pt>
                <c:pt idx="103181">
                  <c:v>265.70052083333331</c:v>
                </c:pt>
                <c:pt idx="103182">
                  <c:v>265.703125</c:v>
                </c:pt>
                <c:pt idx="103183">
                  <c:v>265.70572916666669</c:v>
                </c:pt>
                <c:pt idx="103184">
                  <c:v>265.70833333333331</c:v>
                </c:pt>
                <c:pt idx="103185">
                  <c:v>265.7109375</c:v>
                </c:pt>
                <c:pt idx="103186">
                  <c:v>265.71354166666669</c:v>
                </c:pt>
                <c:pt idx="103187">
                  <c:v>265.71614583333331</c:v>
                </c:pt>
                <c:pt idx="103188">
                  <c:v>265.71875</c:v>
                </c:pt>
                <c:pt idx="103189">
                  <c:v>265.72135416666669</c:v>
                </c:pt>
                <c:pt idx="103190">
                  <c:v>265.72395833333331</c:v>
                </c:pt>
                <c:pt idx="103191">
                  <c:v>265.7265625</c:v>
                </c:pt>
                <c:pt idx="103192">
                  <c:v>265.72916666666669</c:v>
                </c:pt>
                <c:pt idx="103193">
                  <c:v>265.73177083333331</c:v>
                </c:pt>
                <c:pt idx="103194">
                  <c:v>265.734375</c:v>
                </c:pt>
                <c:pt idx="103195">
                  <c:v>265.73697916666669</c:v>
                </c:pt>
                <c:pt idx="103196">
                  <c:v>265.73958333333331</c:v>
                </c:pt>
                <c:pt idx="103197">
                  <c:v>265.7421875</c:v>
                </c:pt>
                <c:pt idx="103198">
                  <c:v>265.74479166666669</c:v>
                </c:pt>
                <c:pt idx="103199">
                  <c:v>265.74739583333331</c:v>
                </c:pt>
                <c:pt idx="103200">
                  <c:v>265.75</c:v>
                </c:pt>
                <c:pt idx="103201">
                  <c:v>265.75260416666669</c:v>
                </c:pt>
                <c:pt idx="103202">
                  <c:v>265.75520833333331</c:v>
                </c:pt>
                <c:pt idx="103203">
                  <c:v>265.7578125</c:v>
                </c:pt>
                <c:pt idx="103204">
                  <c:v>265.76041666666669</c:v>
                </c:pt>
                <c:pt idx="103205">
                  <c:v>265.76302083333331</c:v>
                </c:pt>
                <c:pt idx="103206">
                  <c:v>265.765625</c:v>
                </c:pt>
                <c:pt idx="103207">
                  <c:v>265.76822916666669</c:v>
                </c:pt>
                <c:pt idx="103208">
                  <c:v>265.77083333333331</c:v>
                </c:pt>
                <c:pt idx="103209">
                  <c:v>265.7734375</c:v>
                </c:pt>
                <c:pt idx="103210">
                  <c:v>265.77604166666669</c:v>
                </c:pt>
                <c:pt idx="103211">
                  <c:v>265.77864583333331</c:v>
                </c:pt>
                <c:pt idx="103212">
                  <c:v>265.78125</c:v>
                </c:pt>
                <c:pt idx="103213">
                  <c:v>265.78385416666669</c:v>
                </c:pt>
                <c:pt idx="103214">
                  <c:v>265.78645833333331</c:v>
                </c:pt>
                <c:pt idx="103215">
                  <c:v>265.7890625</c:v>
                </c:pt>
                <c:pt idx="103216">
                  <c:v>265.79166666666669</c:v>
                </c:pt>
                <c:pt idx="103217">
                  <c:v>265.79427083333331</c:v>
                </c:pt>
                <c:pt idx="103218">
                  <c:v>265.796875</c:v>
                </c:pt>
                <c:pt idx="103219">
                  <c:v>265.79947916666669</c:v>
                </c:pt>
                <c:pt idx="103220">
                  <c:v>265.80208333333331</c:v>
                </c:pt>
                <c:pt idx="103221">
                  <c:v>265.8046875</c:v>
                </c:pt>
                <c:pt idx="103222">
                  <c:v>265.80729166666669</c:v>
                </c:pt>
                <c:pt idx="103223">
                  <c:v>265.80989583333331</c:v>
                </c:pt>
                <c:pt idx="103224">
                  <c:v>265.8125</c:v>
                </c:pt>
                <c:pt idx="103225">
                  <c:v>265.81510416666669</c:v>
                </c:pt>
                <c:pt idx="103226">
                  <c:v>265.81770833333331</c:v>
                </c:pt>
                <c:pt idx="103227">
                  <c:v>265.8203125</c:v>
                </c:pt>
                <c:pt idx="103228">
                  <c:v>265.82291666666669</c:v>
                </c:pt>
                <c:pt idx="103229">
                  <c:v>265.82552083333331</c:v>
                </c:pt>
                <c:pt idx="103230">
                  <c:v>265.828125</c:v>
                </c:pt>
                <c:pt idx="103231">
                  <c:v>265.83072916666669</c:v>
                </c:pt>
                <c:pt idx="103232">
                  <c:v>265.83333333333331</c:v>
                </c:pt>
                <c:pt idx="103233">
                  <c:v>265.8359375</c:v>
                </c:pt>
                <c:pt idx="103234">
                  <c:v>265.83854166666669</c:v>
                </c:pt>
                <c:pt idx="103235">
                  <c:v>265.84114583333331</c:v>
                </c:pt>
                <c:pt idx="103236">
                  <c:v>265.84375</c:v>
                </c:pt>
                <c:pt idx="103237">
                  <c:v>265.84635416666669</c:v>
                </c:pt>
                <c:pt idx="103238">
                  <c:v>265.84895833333331</c:v>
                </c:pt>
                <c:pt idx="103239">
                  <c:v>265.8515625</c:v>
                </c:pt>
                <c:pt idx="103240">
                  <c:v>265.85416666666669</c:v>
                </c:pt>
                <c:pt idx="103241">
                  <c:v>265.85677083333331</c:v>
                </c:pt>
                <c:pt idx="103242">
                  <c:v>265.859375</c:v>
                </c:pt>
                <c:pt idx="103243">
                  <c:v>265.86197916666669</c:v>
                </c:pt>
                <c:pt idx="103244">
                  <c:v>265.86458333333331</c:v>
                </c:pt>
                <c:pt idx="103245">
                  <c:v>265.8671875</c:v>
                </c:pt>
                <c:pt idx="103246">
                  <c:v>265.86979166666669</c:v>
                </c:pt>
                <c:pt idx="103247">
                  <c:v>265.87239583333331</c:v>
                </c:pt>
                <c:pt idx="103248">
                  <c:v>265.875</c:v>
                </c:pt>
                <c:pt idx="103249">
                  <c:v>265.87760416666669</c:v>
                </c:pt>
                <c:pt idx="103250">
                  <c:v>265.88020833333331</c:v>
                </c:pt>
                <c:pt idx="103251">
                  <c:v>265.8828125</c:v>
                </c:pt>
                <c:pt idx="103252">
                  <c:v>265.88541666666669</c:v>
                </c:pt>
                <c:pt idx="103253">
                  <c:v>265.88802083333331</c:v>
                </c:pt>
                <c:pt idx="103254">
                  <c:v>265.890625</c:v>
                </c:pt>
                <c:pt idx="103255">
                  <c:v>265.89322916666669</c:v>
                </c:pt>
                <c:pt idx="103256">
                  <c:v>265.89583333333331</c:v>
                </c:pt>
                <c:pt idx="103257">
                  <c:v>265.8984375</c:v>
                </c:pt>
                <c:pt idx="103258">
                  <c:v>265.90104166666669</c:v>
                </c:pt>
                <c:pt idx="103259">
                  <c:v>265.90364583333331</c:v>
                </c:pt>
                <c:pt idx="103260">
                  <c:v>265.90625</c:v>
                </c:pt>
                <c:pt idx="103261">
                  <c:v>265.90885416666669</c:v>
                </c:pt>
                <c:pt idx="103262">
                  <c:v>265.91145833333331</c:v>
                </c:pt>
                <c:pt idx="103263">
                  <c:v>265.9140625</c:v>
                </c:pt>
                <c:pt idx="103264">
                  <c:v>265.91666666666669</c:v>
                </c:pt>
                <c:pt idx="103265">
                  <c:v>265.91927083333331</c:v>
                </c:pt>
                <c:pt idx="103266">
                  <c:v>265.921875</c:v>
                </c:pt>
                <c:pt idx="103267">
                  <c:v>265.92447916666669</c:v>
                </c:pt>
                <c:pt idx="103268">
                  <c:v>265.92708333333331</c:v>
                </c:pt>
                <c:pt idx="103269">
                  <c:v>265.9296875</c:v>
                </c:pt>
                <c:pt idx="103270">
                  <c:v>265.93229166666669</c:v>
                </c:pt>
                <c:pt idx="103271">
                  <c:v>265.93489583333331</c:v>
                </c:pt>
                <c:pt idx="103272">
                  <c:v>265.9375</c:v>
                </c:pt>
                <c:pt idx="103273">
                  <c:v>265.94010416666669</c:v>
                </c:pt>
                <c:pt idx="103274">
                  <c:v>265.94270833333331</c:v>
                </c:pt>
                <c:pt idx="103275">
                  <c:v>265.9453125</c:v>
                </c:pt>
                <c:pt idx="103276">
                  <c:v>265.94791666666669</c:v>
                </c:pt>
                <c:pt idx="103277">
                  <c:v>265.95052083333331</c:v>
                </c:pt>
                <c:pt idx="103278">
                  <c:v>265.953125</c:v>
                </c:pt>
                <c:pt idx="103279">
                  <c:v>265.95572916666669</c:v>
                </c:pt>
                <c:pt idx="103280">
                  <c:v>265.95833333333331</c:v>
                </c:pt>
                <c:pt idx="103281">
                  <c:v>265.9609375</c:v>
                </c:pt>
                <c:pt idx="103282">
                  <c:v>265.96354166666669</c:v>
                </c:pt>
                <c:pt idx="103283">
                  <c:v>265.96614583333331</c:v>
                </c:pt>
                <c:pt idx="103284">
                  <c:v>265.96875</c:v>
                </c:pt>
                <c:pt idx="103285">
                  <c:v>265.97135416666669</c:v>
                </c:pt>
                <c:pt idx="103286">
                  <c:v>265.97395833333331</c:v>
                </c:pt>
                <c:pt idx="103287">
                  <c:v>265.9765625</c:v>
                </c:pt>
                <c:pt idx="103288">
                  <c:v>265.97916666666669</c:v>
                </c:pt>
                <c:pt idx="103289">
                  <c:v>265.98177083333331</c:v>
                </c:pt>
                <c:pt idx="103290">
                  <c:v>265.984375</c:v>
                </c:pt>
                <c:pt idx="103291">
                  <c:v>265.98697916666669</c:v>
                </c:pt>
                <c:pt idx="103292">
                  <c:v>265.98958333333331</c:v>
                </c:pt>
                <c:pt idx="103293">
                  <c:v>265.9921875</c:v>
                </c:pt>
                <c:pt idx="103294">
                  <c:v>265.99479166666669</c:v>
                </c:pt>
                <c:pt idx="103295">
                  <c:v>265.99739583333331</c:v>
                </c:pt>
                <c:pt idx="103296">
                  <c:v>266</c:v>
                </c:pt>
                <c:pt idx="103297">
                  <c:v>266.00260416666669</c:v>
                </c:pt>
                <c:pt idx="103298">
                  <c:v>266.00520833333331</c:v>
                </c:pt>
                <c:pt idx="103299">
                  <c:v>266.0078125</c:v>
                </c:pt>
                <c:pt idx="103300">
                  <c:v>266.01041666666669</c:v>
                </c:pt>
                <c:pt idx="103301">
                  <c:v>266.01302083333331</c:v>
                </c:pt>
                <c:pt idx="103302">
                  <c:v>266.015625</c:v>
                </c:pt>
                <c:pt idx="103303">
                  <c:v>266.01822916666669</c:v>
                </c:pt>
                <c:pt idx="103304">
                  <c:v>266.02083333333331</c:v>
                </c:pt>
                <c:pt idx="103305">
                  <c:v>266.0234375</c:v>
                </c:pt>
                <c:pt idx="103306">
                  <c:v>266.02604166666669</c:v>
                </c:pt>
                <c:pt idx="103307">
                  <c:v>266.02864583333331</c:v>
                </c:pt>
                <c:pt idx="103308">
                  <c:v>266.03125</c:v>
                </c:pt>
                <c:pt idx="103309">
                  <c:v>266.03385416666669</c:v>
                </c:pt>
                <c:pt idx="103310">
                  <c:v>266.03645833333331</c:v>
                </c:pt>
                <c:pt idx="103311">
                  <c:v>266.0390625</c:v>
                </c:pt>
                <c:pt idx="103312">
                  <c:v>266.04166666666669</c:v>
                </c:pt>
                <c:pt idx="103313">
                  <c:v>266.04427083333331</c:v>
                </c:pt>
                <c:pt idx="103314">
                  <c:v>266.046875</c:v>
                </c:pt>
                <c:pt idx="103315">
                  <c:v>266.04947916666669</c:v>
                </c:pt>
                <c:pt idx="103316">
                  <c:v>266.05208333333331</c:v>
                </c:pt>
                <c:pt idx="103317">
                  <c:v>266.0546875</c:v>
                </c:pt>
                <c:pt idx="103318">
                  <c:v>266.05729166666669</c:v>
                </c:pt>
                <c:pt idx="103319">
                  <c:v>266.05989583333331</c:v>
                </c:pt>
                <c:pt idx="103320">
                  <c:v>266.0625</c:v>
                </c:pt>
                <c:pt idx="103321">
                  <c:v>266.06510416666669</c:v>
                </c:pt>
                <c:pt idx="103322">
                  <c:v>266.06770833333331</c:v>
                </c:pt>
                <c:pt idx="103323">
                  <c:v>266.0703125</c:v>
                </c:pt>
                <c:pt idx="103324">
                  <c:v>266.07291666666669</c:v>
                </c:pt>
                <c:pt idx="103325">
                  <c:v>266.07552083333331</c:v>
                </c:pt>
                <c:pt idx="103326">
                  <c:v>266.078125</c:v>
                </c:pt>
                <c:pt idx="103327">
                  <c:v>266.08072916666669</c:v>
                </c:pt>
                <c:pt idx="103328">
                  <c:v>266.08333333333331</c:v>
                </c:pt>
                <c:pt idx="103329">
                  <c:v>266.0859375</c:v>
                </c:pt>
                <c:pt idx="103330">
                  <c:v>266.08854166666669</c:v>
                </c:pt>
                <c:pt idx="103331">
                  <c:v>266.09114583333331</c:v>
                </c:pt>
                <c:pt idx="103332">
                  <c:v>266.09375</c:v>
                </c:pt>
                <c:pt idx="103333">
                  <c:v>266.09635416666669</c:v>
                </c:pt>
                <c:pt idx="103334">
                  <c:v>266.09895833333331</c:v>
                </c:pt>
                <c:pt idx="103335">
                  <c:v>266.1015625</c:v>
                </c:pt>
                <c:pt idx="103336">
                  <c:v>266.10416666666669</c:v>
                </c:pt>
                <c:pt idx="103337">
                  <c:v>266.10677083333331</c:v>
                </c:pt>
                <c:pt idx="103338">
                  <c:v>266.109375</c:v>
                </c:pt>
                <c:pt idx="103339">
                  <c:v>266.11197916666669</c:v>
                </c:pt>
                <c:pt idx="103340">
                  <c:v>266.11458333333331</c:v>
                </c:pt>
                <c:pt idx="103341">
                  <c:v>266.1171875</c:v>
                </c:pt>
                <c:pt idx="103342">
                  <c:v>266.11979166666669</c:v>
                </c:pt>
                <c:pt idx="103343">
                  <c:v>266.12239583333331</c:v>
                </c:pt>
                <c:pt idx="103344">
                  <c:v>266.125</c:v>
                </c:pt>
                <c:pt idx="103345">
                  <c:v>266.12760416666669</c:v>
                </c:pt>
                <c:pt idx="103346">
                  <c:v>266.13020833333331</c:v>
                </c:pt>
                <c:pt idx="103347">
                  <c:v>266.1328125</c:v>
                </c:pt>
                <c:pt idx="103348">
                  <c:v>266.13541666666669</c:v>
                </c:pt>
                <c:pt idx="103349">
                  <c:v>266.13802083333331</c:v>
                </c:pt>
                <c:pt idx="103350">
                  <c:v>266.140625</c:v>
                </c:pt>
                <c:pt idx="103351">
                  <c:v>266.14322916666669</c:v>
                </c:pt>
                <c:pt idx="103352">
                  <c:v>266.14583333333331</c:v>
                </c:pt>
                <c:pt idx="103353">
                  <c:v>266.1484375</c:v>
                </c:pt>
                <c:pt idx="103354">
                  <c:v>266.15104166666669</c:v>
                </c:pt>
                <c:pt idx="103355">
                  <c:v>266.15364583333331</c:v>
                </c:pt>
                <c:pt idx="103356">
                  <c:v>266.15625</c:v>
                </c:pt>
                <c:pt idx="103357">
                  <c:v>266.15885416666669</c:v>
                </c:pt>
                <c:pt idx="103358">
                  <c:v>266.16145833333331</c:v>
                </c:pt>
                <c:pt idx="103359">
                  <c:v>266.1640625</c:v>
                </c:pt>
                <c:pt idx="103360">
                  <c:v>266.16666666666669</c:v>
                </c:pt>
                <c:pt idx="103361">
                  <c:v>266.16927083333331</c:v>
                </c:pt>
                <c:pt idx="103362">
                  <c:v>266.171875</c:v>
                </c:pt>
                <c:pt idx="103363">
                  <c:v>266.17447916666669</c:v>
                </c:pt>
                <c:pt idx="103364">
                  <c:v>266.17708333333331</c:v>
                </c:pt>
                <c:pt idx="103365">
                  <c:v>266.1796875</c:v>
                </c:pt>
                <c:pt idx="103366">
                  <c:v>266.18229166666669</c:v>
                </c:pt>
                <c:pt idx="103367">
                  <c:v>266.18489583333331</c:v>
                </c:pt>
                <c:pt idx="103368">
                  <c:v>266.1875</c:v>
                </c:pt>
                <c:pt idx="103369">
                  <c:v>266.19010416666669</c:v>
                </c:pt>
                <c:pt idx="103370">
                  <c:v>266.19270833333331</c:v>
                </c:pt>
                <c:pt idx="103371">
                  <c:v>266.1953125</c:v>
                </c:pt>
                <c:pt idx="103372">
                  <c:v>266.19791666666669</c:v>
                </c:pt>
                <c:pt idx="103373">
                  <c:v>266.20052083333331</c:v>
                </c:pt>
                <c:pt idx="103374">
                  <c:v>266.203125</c:v>
                </c:pt>
                <c:pt idx="103375">
                  <c:v>266.20572916666669</c:v>
                </c:pt>
                <c:pt idx="103376">
                  <c:v>266.20833333333331</c:v>
                </c:pt>
                <c:pt idx="103377">
                  <c:v>266.2109375</c:v>
                </c:pt>
                <c:pt idx="103378">
                  <c:v>266.21354166666669</c:v>
                </c:pt>
                <c:pt idx="103379">
                  <c:v>266.21614583333331</c:v>
                </c:pt>
                <c:pt idx="103380">
                  <c:v>266.21875</c:v>
                </c:pt>
                <c:pt idx="103381">
                  <c:v>266.22135416666669</c:v>
                </c:pt>
                <c:pt idx="103382">
                  <c:v>266.22395833333331</c:v>
                </c:pt>
                <c:pt idx="103383">
                  <c:v>266.2265625</c:v>
                </c:pt>
                <c:pt idx="103384">
                  <c:v>266.22916666666669</c:v>
                </c:pt>
                <c:pt idx="103385">
                  <c:v>266.23177083333331</c:v>
                </c:pt>
                <c:pt idx="103386">
                  <c:v>266.234375</c:v>
                </c:pt>
                <c:pt idx="103387">
                  <c:v>266.23697916666669</c:v>
                </c:pt>
                <c:pt idx="103388">
                  <c:v>266.23958333333331</c:v>
                </c:pt>
                <c:pt idx="103389">
                  <c:v>266.2421875</c:v>
                </c:pt>
                <c:pt idx="103390">
                  <c:v>266.24479166666669</c:v>
                </c:pt>
                <c:pt idx="103391">
                  <c:v>266.24739583333331</c:v>
                </c:pt>
                <c:pt idx="103392">
                  <c:v>266.25</c:v>
                </c:pt>
                <c:pt idx="103393">
                  <c:v>266.25260416666669</c:v>
                </c:pt>
                <c:pt idx="103394">
                  <c:v>266.25520833333331</c:v>
                </c:pt>
                <c:pt idx="103395">
                  <c:v>266.2578125</c:v>
                </c:pt>
                <c:pt idx="103396">
                  <c:v>266.26041666666669</c:v>
                </c:pt>
                <c:pt idx="103397">
                  <c:v>266.26302083333331</c:v>
                </c:pt>
                <c:pt idx="103398">
                  <c:v>266.265625</c:v>
                </c:pt>
                <c:pt idx="103399">
                  <c:v>266.26822916666669</c:v>
                </c:pt>
                <c:pt idx="103400">
                  <c:v>266.27083333333331</c:v>
                </c:pt>
                <c:pt idx="103401">
                  <c:v>266.2734375</c:v>
                </c:pt>
                <c:pt idx="103402">
                  <c:v>266.27604166666669</c:v>
                </c:pt>
                <c:pt idx="103403">
                  <c:v>266.27864583333331</c:v>
                </c:pt>
                <c:pt idx="103404">
                  <c:v>266.28125</c:v>
                </c:pt>
                <c:pt idx="103405">
                  <c:v>266.28385416666669</c:v>
                </c:pt>
                <c:pt idx="103406">
                  <c:v>266.28645833333331</c:v>
                </c:pt>
                <c:pt idx="103407">
                  <c:v>266.2890625</c:v>
                </c:pt>
                <c:pt idx="103408">
                  <c:v>266.29166666666669</c:v>
                </c:pt>
                <c:pt idx="103409">
                  <c:v>266.29427083333331</c:v>
                </c:pt>
                <c:pt idx="103410">
                  <c:v>266.296875</c:v>
                </c:pt>
                <c:pt idx="103411">
                  <c:v>266.29947916666669</c:v>
                </c:pt>
                <c:pt idx="103412">
                  <c:v>266.30208333333331</c:v>
                </c:pt>
                <c:pt idx="103413">
                  <c:v>266.3046875</c:v>
                </c:pt>
                <c:pt idx="103414">
                  <c:v>266.30729166666669</c:v>
                </c:pt>
                <c:pt idx="103415">
                  <c:v>266.30989583333331</c:v>
                </c:pt>
                <c:pt idx="103416">
                  <c:v>266.3125</c:v>
                </c:pt>
                <c:pt idx="103417">
                  <c:v>266.31510416666669</c:v>
                </c:pt>
                <c:pt idx="103418">
                  <c:v>266.31770833333331</c:v>
                </c:pt>
                <c:pt idx="103419">
                  <c:v>266.3203125</c:v>
                </c:pt>
                <c:pt idx="103420">
                  <c:v>266.32291666666669</c:v>
                </c:pt>
                <c:pt idx="103421">
                  <c:v>266.32552083333331</c:v>
                </c:pt>
                <c:pt idx="103422">
                  <c:v>266.328125</c:v>
                </c:pt>
                <c:pt idx="103423">
                  <c:v>266.33072916666669</c:v>
                </c:pt>
                <c:pt idx="103424">
                  <c:v>266.33333333333331</c:v>
                </c:pt>
                <c:pt idx="103425">
                  <c:v>266.3359375</c:v>
                </c:pt>
                <c:pt idx="103426">
                  <c:v>266.33854166666669</c:v>
                </c:pt>
                <c:pt idx="103427">
                  <c:v>266.34114583333331</c:v>
                </c:pt>
                <c:pt idx="103428">
                  <c:v>266.34375</c:v>
                </c:pt>
                <c:pt idx="103429">
                  <c:v>266.34635416666669</c:v>
                </c:pt>
                <c:pt idx="103430">
                  <c:v>266.34895833333331</c:v>
                </c:pt>
                <c:pt idx="103431">
                  <c:v>266.3515625</c:v>
                </c:pt>
                <c:pt idx="103432">
                  <c:v>266.35416666666669</c:v>
                </c:pt>
                <c:pt idx="103433">
                  <c:v>266.35677083333331</c:v>
                </c:pt>
                <c:pt idx="103434">
                  <c:v>266.359375</c:v>
                </c:pt>
                <c:pt idx="103435">
                  <c:v>266.36197916666669</c:v>
                </c:pt>
                <c:pt idx="103436">
                  <c:v>266.36458333333331</c:v>
                </c:pt>
                <c:pt idx="103437">
                  <c:v>266.3671875</c:v>
                </c:pt>
                <c:pt idx="103438">
                  <c:v>266.36979166666669</c:v>
                </c:pt>
                <c:pt idx="103439">
                  <c:v>266.37239583333331</c:v>
                </c:pt>
                <c:pt idx="103440">
                  <c:v>266.375</c:v>
                </c:pt>
                <c:pt idx="103441">
                  <c:v>266.37760416666669</c:v>
                </c:pt>
                <c:pt idx="103442">
                  <c:v>266.38020833333331</c:v>
                </c:pt>
                <c:pt idx="103443">
                  <c:v>266.3828125</c:v>
                </c:pt>
                <c:pt idx="103444">
                  <c:v>266.38541666666669</c:v>
                </c:pt>
                <c:pt idx="103445">
                  <c:v>266.38802083333331</c:v>
                </c:pt>
                <c:pt idx="103446">
                  <c:v>266.390625</c:v>
                </c:pt>
                <c:pt idx="103447">
                  <c:v>266.39322916666669</c:v>
                </c:pt>
                <c:pt idx="103448">
                  <c:v>266.39583333333331</c:v>
                </c:pt>
                <c:pt idx="103449">
                  <c:v>266.3984375</c:v>
                </c:pt>
                <c:pt idx="103450">
                  <c:v>266.40104166666669</c:v>
                </c:pt>
                <c:pt idx="103451">
                  <c:v>266.40364583333331</c:v>
                </c:pt>
                <c:pt idx="103452">
                  <c:v>266.40625</c:v>
                </c:pt>
                <c:pt idx="103453">
                  <c:v>266.40885416666669</c:v>
                </c:pt>
                <c:pt idx="103454">
                  <c:v>266.41145833333331</c:v>
                </c:pt>
                <c:pt idx="103455">
                  <c:v>266.4140625</c:v>
                </c:pt>
                <c:pt idx="103456">
                  <c:v>266.41666666666669</c:v>
                </c:pt>
                <c:pt idx="103457">
                  <c:v>266.41927083333331</c:v>
                </c:pt>
                <c:pt idx="103458">
                  <c:v>266.421875</c:v>
                </c:pt>
                <c:pt idx="103459">
                  <c:v>266.42447916666669</c:v>
                </c:pt>
                <c:pt idx="103460">
                  <c:v>266.42708333333331</c:v>
                </c:pt>
                <c:pt idx="103461">
                  <c:v>266.4296875</c:v>
                </c:pt>
                <c:pt idx="103462">
                  <c:v>266.43229166666669</c:v>
                </c:pt>
                <c:pt idx="103463">
                  <c:v>266.43489583333331</c:v>
                </c:pt>
                <c:pt idx="103464">
                  <c:v>266.4375</c:v>
                </c:pt>
                <c:pt idx="103465">
                  <c:v>266.44010416666669</c:v>
                </c:pt>
                <c:pt idx="103466">
                  <c:v>266.44270833333331</c:v>
                </c:pt>
                <c:pt idx="103467">
                  <c:v>266.4453125</c:v>
                </c:pt>
                <c:pt idx="103468">
                  <c:v>266.44791666666669</c:v>
                </c:pt>
                <c:pt idx="103469">
                  <c:v>266.45052083333331</c:v>
                </c:pt>
                <c:pt idx="103470">
                  <c:v>266.453125</c:v>
                </c:pt>
                <c:pt idx="103471">
                  <c:v>266.45572916666669</c:v>
                </c:pt>
                <c:pt idx="103472">
                  <c:v>266.45833333333331</c:v>
                </c:pt>
                <c:pt idx="103473">
                  <c:v>266.4609375</c:v>
                </c:pt>
                <c:pt idx="103474">
                  <c:v>266.46354166666669</c:v>
                </c:pt>
                <c:pt idx="103475">
                  <c:v>266.46614583333331</c:v>
                </c:pt>
                <c:pt idx="103476">
                  <c:v>266.46875</c:v>
                </c:pt>
                <c:pt idx="103477">
                  <c:v>266.47135416666669</c:v>
                </c:pt>
                <c:pt idx="103478">
                  <c:v>266.47395833333331</c:v>
                </c:pt>
                <c:pt idx="103479">
                  <c:v>266.4765625</c:v>
                </c:pt>
                <c:pt idx="103480">
                  <c:v>266.47916666666669</c:v>
                </c:pt>
                <c:pt idx="103481">
                  <c:v>266.48177083333331</c:v>
                </c:pt>
                <c:pt idx="103482">
                  <c:v>266.484375</c:v>
                </c:pt>
                <c:pt idx="103483">
                  <c:v>266.48697916666669</c:v>
                </c:pt>
                <c:pt idx="103484">
                  <c:v>266.48958333333331</c:v>
                </c:pt>
                <c:pt idx="103485">
                  <c:v>266.4921875</c:v>
                </c:pt>
                <c:pt idx="103486">
                  <c:v>266.49479166666669</c:v>
                </c:pt>
                <c:pt idx="103487">
                  <c:v>266.49739583333331</c:v>
                </c:pt>
                <c:pt idx="103488">
                  <c:v>266.5</c:v>
                </c:pt>
                <c:pt idx="103489">
                  <c:v>266.50260416666669</c:v>
                </c:pt>
                <c:pt idx="103490">
                  <c:v>266.50520833333331</c:v>
                </c:pt>
                <c:pt idx="103491">
                  <c:v>266.5078125</c:v>
                </c:pt>
                <c:pt idx="103492">
                  <c:v>266.51041666666669</c:v>
                </c:pt>
                <c:pt idx="103493">
                  <c:v>266.51302083333331</c:v>
                </c:pt>
                <c:pt idx="103494">
                  <c:v>266.515625</c:v>
                </c:pt>
                <c:pt idx="103495">
                  <c:v>266.51822916666669</c:v>
                </c:pt>
                <c:pt idx="103496">
                  <c:v>266.52083333333331</c:v>
                </c:pt>
                <c:pt idx="103497">
                  <c:v>266.5234375</c:v>
                </c:pt>
                <c:pt idx="103498">
                  <c:v>266.52604166666669</c:v>
                </c:pt>
                <c:pt idx="103499">
                  <c:v>266.52864583333331</c:v>
                </c:pt>
                <c:pt idx="103500">
                  <c:v>266.53125</c:v>
                </c:pt>
                <c:pt idx="103501">
                  <c:v>266.53385416666669</c:v>
                </c:pt>
                <c:pt idx="103502">
                  <c:v>266.53645833333331</c:v>
                </c:pt>
                <c:pt idx="103503">
                  <c:v>266.5390625</c:v>
                </c:pt>
                <c:pt idx="103504">
                  <c:v>266.54166666666669</c:v>
                </c:pt>
                <c:pt idx="103505">
                  <c:v>266.54427083333331</c:v>
                </c:pt>
                <c:pt idx="103506">
                  <c:v>266.546875</c:v>
                </c:pt>
                <c:pt idx="103507">
                  <c:v>266.54947916666669</c:v>
                </c:pt>
                <c:pt idx="103508">
                  <c:v>266.55208333333331</c:v>
                </c:pt>
                <c:pt idx="103509">
                  <c:v>266.5546875</c:v>
                </c:pt>
                <c:pt idx="103510">
                  <c:v>266.55729166666669</c:v>
                </c:pt>
                <c:pt idx="103511">
                  <c:v>266.55989583333331</c:v>
                </c:pt>
                <c:pt idx="103512">
                  <c:v>266.5625</c:v>
                </c:pt>
                <c:pt idx="103513">
                  <c:v>266.56510416666669</c:v>
                </c:pt>
                <c:pt idx="103514">
                  <c:v>266.56770833333331</c:v>
                </c:pt>
                <c:pt idx="103515">
                  <c:v>266.5703125</c:v>
                </c:pt>
                <c:pt idx="103516">
                  <c:v>266.57291666666669</c:v>
                </c:pt>
                <c:pt idx="103517">
                  <c:v>266.57552083333331</c:v>
                </c:pt>
                <c:pt idx="103518">
                  <c:v>266.578125</c:v>
                </c:pt>
                <c:pt idx="103519">
                  <c:v>266.58072916666669</c:v>
                </c:pt>
                <c:pt idx="103520">
                  <c:v>266.58333333333331</c:v>
                </c:pt>
                <c:pt idx="103521">
                  <c:v>266.5859375</c:v>
                </c:pt>
                <c:pt idx="103522">
                  <c:v>266.58854166666669</c:v>
                </c:pt>
                <c:pt idx="103523">
                  <c:v>266.59114583333331</c:v>
                </c:pt>
                <c:pt idx="103524">
                  <c:v>266.59375</c:v>
                </c:pt>
                <c:pt idx="103525">
                  <c:v>266.59635416666669</c:v>
                </c:pt>
                <c:pt idx="103526">
                  <c:v>266.59895833333331</c:v>
                </c:pt>
                <c:pt idx="103527">
                  <c:v>266.6015625</c:v>
                </c:pt>
                <c:pt idx="103528">
                  <c:v>266.60416666666669</c:v>
                </c:pt>
                <c:pt idx="103529">
                  <c:v>266.60677083333331</c:v>
                </c:pt>
                <c:pt idx="103530">
                  <c:v>266.609375</c:v>
                </c:pt>
                <c:pt idx="103531">
                  <c:v>266.61197916666669</c:v>
                </c:pt>
                <c:pt idx="103532">
                  <c:v>266.61458333333331</c:v>
                </c:pt>
                <c:pt idx="103533">
                  <c:v>266.6171875</c:v>
                </c:pt>
                <c:pt idx="103534">
                  <c:v>266.61979166666669</c:v>
                </c:pt>
                <c:pt idx="103535">
                  <c:v>266.62239583333331</c:v>
                </c:pt>
                <c:pt idx="103536">
                  <c:v>266.625</c:v>
                </c:pt>
                <c:pt idx="103537">
                  <c:v>266.62760416666669</c:v>
                </c:pt>
                <c:pt idx="103538">
                  <c:v>266.63020833333331</c:v>
                </c:pt>
                <c:pt idx="103539">
                  <c:v>266.6328125</c:v>
                </c:pt>
                <c:pt idx="103540">
                  <c:v>266.63541666666669</c:v>
                </c:pt>
                <c:pt idx="103541">
                  <c:v>266.63802083333331</c:v>
                </c:pt>
                <c:pt idx="103542">
                  <c:v>266.640625</c:v>
                </c:pt>
                <c:pt idx="103543">
                  <c:v>266.64322916666669</c:v>
                </c:pt>
                <c:pt idx="103544">
                  <c:v>266.64583333333331</c:v>
                </c:pt>
                <c:pt idx="103545">
                  <c:v>266.6484375</c:v>
                </c:pt>
                <c:pt idx="103546">
                  <c:v>266.65104166666669</c:v>
                </c:pt>
                <c:pt idx="103547">
                  <c:v>266.65364583333331</c:v>
                </c:pt>
                <c:pt idx="103548">
                  <c:v>266.65625</c:v>
                </c:pt>
                <c:pt idx="103549">
                  <c:v>266.65885416666669</c:v>
                </c:pt>
                <c:pt idx="103550">
                  <c:v>266.66145833333331</c:v>
                </c:pt>
                <c:pt idx="103551">
                  <c:v>266.6640625</c:v>
                </c:pt>
                <c:pt idx="103552">
                  <c:v>266.66666666666669</c:v>
                </c:pt>
                <c:pt idx="103553">
                  <c:v>266.66927083333331</c:v>
                </c:pt>
                <c:pt idx="103554">
                  <c:v>266.671875</c:v>
                </c:pt>
                <c:pt idx="103555">
                  <c:v>266.67447916666669</c:v>
                </c:pt>
                <c:pt idx="103556">
                  <c:v>266.67708333333331</c:v>
                </c:pt>
                <c:pt idx="103557">
                  <c:v>266.6796875</c:v>
                </c:pt>
                <c:pt idx="103558">
                  <c:v>266.68229166666669</c:v>
                </c:pt>
                <c:pt idx="103559">
                  <c:v>266.68489583333331</c:v>
                </c:pt>
                <c:pt idx="103560">
                  <c:v>266.6875</c:v>
                </c:pt>
                <c:pt idx="103561">
                  <c:v>266.69010416666669</c:v>
                </c:pt>
                <c:pt idx="103562">
                  <c:v>266.69270833333331</c:v>
                </c:pt>
                <c:pt idx="103563">
                  <c:v>266.6953125</c:v>
                </c:pt>
                <c:pt idx="103564">
                  <c:v>266.69791666666669</c:v>
                </c:pt>
                <c:pt idx="103565">
                  <c:v>266.70052083333331</c:v>
                </c:pt>
                <c:pt idx="103566">
                  <c:v>266.703125</c:v>
                </c:pt>
                <c:pt idx="103567">
                  <c:v>266.70572916666669</c:v>
                </c:pt>
                <c:pt idx="103568">
                  <c:v>266.70833333333331</c:v>
                </c:pt>
                <c:pt idx="103569">
                  <c:v>266.7109375</c:v>
                </c:pt>
                <c:pt idx="103570">
                  <c:v>266.71354166666669</c:v>
                </c:pt>
                <c:pt idx="103571">
                  <c:v>266.71614583333331</c:v>
                </c:pt>
                <c:pt idx="103572">
                  <c:v>266.71875</c:v>
                </c:pt>
                <c:pt idx="103573">
                  <c:v>266.72135416666669</c:v>
                </c:pt>
                <c:pt idx="103574">
                  <c:v>266.72395833333331</c:v>
                </c:pt>
                <c:pt idx="103575">
                  <c:v>266.7265625</c:v>
                </c:pt>
                <c:pt idx="103576">
                  <c:v>266.72916666666669</c:v>
                </c:pt>
                <c:pt idx="103577">
                  <c:v>266.73177083333331</c:v>
                </c:pt>
                <c:pt idx="103578">
                  <c:v>266.734375</c:v>
                </c:pt>
                <c:pt idx="103579">
                  <c:v>266.73697916666669</c:v>
                </c:pt>
                <c:pt idx="103580">
                  <c:v>266.73958333333331</c:v>
                </c:pt>
                <c:pt idx="103581">
                  <c:v>266.7421875</c:v>
                </c:pt>
                <c:pt idx="103582">
                  <c:v>266.74479166666669</c:v>
                </c:pt>
                <c:pt idx="103583">
                  <c:v>266.74739583333331</c:v>
                </c:pt>
                <c:pt idx="103584">
                  <c:v>266.75</c:v>
                </c:pt>
                <c:pt idx="103585">
                  <c:v>266.75260416666669</c:v>
                </c:pt>
                <c:pt idx="103586">
                  <c:v>266.75520833333331</c:v>
                </c:pt>
                <c:pt idx="103587">
                  <c:v>266.7578125</c:v>
                </c:pt>
                <c:pt idx="103588">
                  <c:v>266.76041666666669</c:v>
                </c:pt>
                <c:pt idx="103589">
                  <c:v>266.76302083333331</c:v>
                </c:pt>
                <c:pt idx="103590">
                  <c:v>266.765625</c:v>
                </c:pt>
                <c:pt idx="103591">
                  <c:v>266.76822916666669</c:v>
                </c:pt>
                <c:pt idx="103592">
                  <c:v>266.77083333333331</c:v>
                </c:pt>
                <c:pt idx="103593">
                  <c:v>266.7734375</c:v>
                </c:pt>
                <c:pt idx="103594">
                  <c:v>266.77604166666669</c:v>
                </c:pt>
                <c:pt idx="103595">
                  <c:v>266.77864583333331</c:v>
                </c:pt>
                <c:pt idx="103596">
                  <c:v>266.78125</c:v>
                </c:pt>
                <c:pt idx="103597">
                  <c:v>266.78385416666669</c:v>
                </c:pt>
                <c:pt idx="103598">
                  <c:v>266.78645833333331</c:v>
                </c:pt>
                <c:pt idx="103599">
                  <c:v>266.7890625</c:v>
                </c:pt>
                <c:pt idx="103600">
                  <c:v>266.79166666666669</c:v>
                </c:pt>
                <c:pt idx="103601">
                  <c:v>266.79427083333331</c:v>
                </c:pt>
                <c:pt idx="103602">
                  <c:v>266.796875</c:v>
                </c:pt>
                <c:pt idx="103603">
                  <c:v>266.79947916666669</c:v>
                </c:pt>
                <c:pt idx="103604">
                  <c:v>266.80208333333331</c:v>
                </c:pt>
                <c:pt idx="103605">
                  <c:v>266.8046875</c:v>
                </c:pt>
                <c:pt idx="103606">
                  <c:v>266.80729166666669</c:v>
                </c:pt>
                <c:pt idx="103607">
                  <c:v>266.80989583333331</c:v>
                </c:pt>
                <c:pt idx="103608">
                  <c:v>266.8125</c:v>
                </c:pt>
                <c:pt idx="103609">
                  <c:v>266.81510416666669</c:v>
                </c:pt>
                <c:pt idx="103610">
                  <c:v>266.81770833333331</c:v>
                </c:pt>
                <c:pt idx="103611">
                  <c:v>266.8203125</c:v>
                </c:pt>
                <c:pt idx="103612">
                  <c:v>266.82291666666669</c:v>
                </c:pt>
                <c:pt idx="103613">
                  <c:v>266.82552083333331</c:v>
                </c:pt>
                <c:pt idx="103614">
                  <c:v>266.828125</c:v>
                </c:pt>
                <c:pt idx="103615">
                  <c:v>266.83072916666669</c:v>
                </c:pt>
                <c:pt idx="103616">
                  <c:v>266.83333333333331</c:v>
                </c:pt>
                <c:pt idx="103617">
                  <c:v>266.8359375</c:v>
                </c:pt>
                <c:pt idx="103618">
                  <c:v>266.83854166666669</c:v>
                </c:pt>
                <c:pt idx="103619">
                  <c:v>266.84114583333331</c:v>
                </c:pt>
                <c:pt idx="103620">
                  <c:v>266.84375</c:v>
                </c:pt>
                <c:pt idx="103621">
                  <c:v>266.84635416666669</c:v>
                </c:pt>
                <c:pt idx="103622">
                  <c:v>266.84895833333331</c:v>
                </c:pt>
                <c:pt idx="103623">
                  <c:v>266.8515625</c:v>
                </c:pt>
                <c:pt idx="103624">
                  <c:v>266.85416666666669</c:v>
                </c:pt>
                <c:pt idx="103625">
                  <c:v>266.85677083333331</c:v>
                </c:pt>
                <c:pt idx="103626">
                  <c:v>266.859375</c:v>
                </c:pt>
                <c:pt idx="103627">
                  <c:v>266.86197916666669</c:v>
                </c:pt>
                <c:pt idx="103628">
                  <c:v>266.86458333333331</c:v>
                </c:pt>
                <c:pt idx="103629">
                  <c:v>266.8671875</c:v>
                </c:pt>
                <c:pt idx="103630">
                  <c:v>266.86979166666669</c:v>
                </c:pt>
                <c:pt idx="103631">
                  <c:v>266.87239583333331</c:v>
                </c:pt>
                <c:pt idx="103632">
                  <c:v>266.875</c:v>
                </c:pt>
                <c:pt idx="103633">
                  <c:v>266.87760416666669</c:v>
                </c:pt>
                <c:pt idx="103634">
                  <c:v>266.88020833333331</c:v>
                </c:pt>
                <c:pt idx="103635">
                  <c:v>266.8828125</c:v>
                </c:pt>
                <c:pt idx="103636">
                  <c:v>266.88541666666669</c:v>
                </c:pt>
                <c:pt idx="103637">
                  <c:v>266.88802083333331</c:v>
                </c:pt>
                <c:pt idx="103638">
                  <c:v>266.890625</c:v>
                </c:pt>
                <c:pt idx="103639">
                  <c:v>266.89322916666669</c:v>
                </c:pt>
                <c:pt idx="103640">
                  <c:v>266.89583333333331</c:v>
                </c:pt>
                <c:pt idx="103641">
                  <c:v>266.8984375</c:v>
                </c:pt>
                <c:pt idx="103642">
                  <c:v>266.90104166666669</c:v>
                </c:pt>
                <c:pt idx="103643">
                  <c:v>266.90364583333331</c:v>
                </c:pt>
                <c:pt idx="103644">
                  <c:v>266.90625</c:v>
                </c:pt>
                <c:pt idx="103645">
                  <c:v>266.90885416666669</c:v>
                </c:pt>
                <c:pt idx="103646">
                  <c:v>266.91145833333331</c:v>
                </c:pt>
                <c:pt idx="103647">
                  <c:v>266.9140625</c:v>
                </c:pt>
                <c:pt idx="103648">
                  <c:v>266.91666666666669</c:v>
                </c:pt>
                <c:pt idx="103649">
                  <c:v>266.91927083333331</c:v>
                </c:pt>
                <c:pt idx="103650">
                  <c:v>266.921875</c:v>
                </c:pt>
                <c:pt idx="103651">
                  <c:v>266.92447916666669</c:v>
                </c:pt>
                <c:pt idx="103652">
                  <c:v>266.92708333333331</c:v>
                </c:pt>
                <c:pt idx="103653">
                  <c:v>266.9296875</c:v>
                </c:pt>
                <c:pt idx="103654">
                  <c:v>266.93229166666669</c:v>
                </c:pt>
                <c:pt idx="103655">
                  <c:v>266.93489583333331</c:v>
                </c:pt>
                <c:pt idx="103656">
                  <c:v>266.9375</c:v>
                </c:pt>
                <c:pt idx="103657">
                  <c:v>266.94010416666669</c:v>
                </c:pt>
                <c:pt idx="103658">
                  <c:v>266.94270833333331</c:v>
                </c:pt>
                <c:pt idx="103659">
                  <c:v>266.9453125</c:v>
                </c:pt>
                <c:pt idx="103660">
                  <c:v>266.94791666666669</c:v>
                </c:pt>
                <c:pt idx="103661">
                  <c:v>266.95052083333331</c:v>
                </c:pt>
                <c:pt idx="103662">
                  <c:v>266.953125</c:v>
                </c:pt>
                <c:pt idx="103663">
                  <c:v>266.95572916666669</c:v>
                </c:pt>
                <c:pt idx="103664">
                  <c:v>266.95833333333331</c:v>
                </c:pt>
                <c:pt idx="103665">
                  <c:v>266.9609375</c:v>
                </c:pt>
                <c:pt idx="103666">
                  <c:v>266.96354166666669</c:v>
                </c:pt>
                <c:pt idx="103667">
                  <c:v>266.96614583333331</c:v>
                </c:pt>
                <c:pt idx="103668">
                  <c:v>266.96875</c:v>
                </c:pt>
                <c:pt idx="103669">
                  <c:v>266.97135416666669</c:v>
                </c:pt>
                <c:pt idx="103670">
                  <c:v>266.97395833333331</c:v>
                </c:pt>
                <c:pt idx="103671">
                  <c:v>266.9765625</c:v>
                </c:pt>
                <c:pt idx="103672">
                  <c:v>266.97916666666669</c:v>
                </c:pt>
                <c:pt idx="103673">
                  <c:v>266.98177083333331</c:v>
                </c:pt>
                <c:pt idx="103674">
                  <c:v>266.984375</c:v>
                </c:pt>
                <c:pt idx="103675">
                  <c:v>266.98697916666669</c:v>
                </c:pt>
                <c:pt idx="103676">
                  <c:v>266.98958333333331</c:v>
                </c:pt>
                <c:pt idx="103677">
                  <c:v>266.9921875</c:v>
                </c:pt>
                <c:pt idx="103678">
                  <c:v>266.99479166666669</c:v>
                </c:pt>
                <c:pt idx="103679">
                  <c:v>266.99739583333331</c:v>
                </c:pt>
                <c:pt idx="103680">
                  <c:v>267</c:v>
                </c:pt>
                <c:pt idx="103681">
                  <c:v>267.00260416666669</c:v>
                </c:pt>
                <c:pt idx="103682">
                  <c:v>267.00520833333331</c:v>
                </c:pt>
                <c:pt idx="103683">
                  <c:v>267.0078125</c:v>
                </c:pt>
                <c:pt idx="103684">
                  <c:v>267.01041666666669</c:v>
                </c:pt>
                <c:pt idx="103685">
                  <c:v>267.01302083333331</c:v>
                </c:pt>
                <c:pt idx="103686">
                  <c:v>267.015625</c:v>
                </c:pt>
                <c:pt idx="103687">
                  <c:v>267.01822916666669</c:v>
                </c:pt>
                <c:pt idx="103688">
                  <c:v>267.02083333333331</c:v>
                </c:pt>
                <c:pt idx="103689">
                  <c:v>267.0234375</c:v>
                </c:pt>
                <c:pt idx="103690">
                  <c:v>267.02604166666669</c:v>
                </c:pt>
                <c:pt idx="103691">
                  <c:v>267.02864583333331</c:v>
                </c:pt>
                <c:pt idx="103692">
                  <c:v>267.03125</c:v>
                </c:pt>
                <c:pt idx="103693">
                  <c:v>267.03385416666669</c:v>
                </c:pt>
                <c:pt idx="103694">
                  <c:v>267.03645833333331</c:v>
                </c:pt>
                <c:pt idx="103695">
                  <c:v>267.0390625</c:v>
                </c:pt>
                <c:pt idx="103696">
                  <c:v>267.04166666666669</c:v>
                </c:pt>
                <c:pt idx="103697">
                  <c:v>267.04427083333331</c:v>
                </c:pt>
                <c:pt idx="103698">
                  <c:v>267.046875</c:v>
                </c:pt>
                <c:pt idx="103699">
                  <c:v>267.04947916666669</c:v>
                </c:pt>
                <c:pt idx="103700">
                  <c:v>267.05208333333331</c:v>
                </c:pt>
                <c:pt idx="103701">
                  <c:v>267.0546875</c:v>
                </c:pt>
                <c:pt idx="103702">
                  <c:v>267.05729166666669</c:v>
                </c:pt>
                <c:pt idx="103703">
                  <c:v>267.05989583333331</c:v>
                </c:pt>
                <c:pt idx="103704">
                  <c:v>267.0625</c:v>
                </c:pt>
                <c:pt idx="103705">
                  <c:v>267.06510416666669</c:v>
                </c:pt>
                <c:pt idx="103706">
                  <c:v>267.06770833333331</c:v>
                </c:pt>
                <c:pt idx="103707">
                  <c:v>267.0703125</c:v>
                </c:pt>
                <c:pt idx="103708">
                  <c:v>267.07291666666669</c:v>
                </c:pt>
                <c:pt idx="103709">
                  <c:v>267.07552083333331</c:v>
                </c:pt>
                <c:pt idx="103710">
                  <c:v>267.078125</c:v>
                </c:pt>
                <c:pt idx="103711">
                  <c:v>267.08072916666669</c:v>
                </c:pt>
                <c:pt idx="103712">
                  <c:v>267.08333333333331</c:v>
                </c:pt>
                <c:pt idx="103713">
                  <c:v>267.0859375</c:v>
                </c:pt>
                <c:pt idx="103714">
                  <c:v>267.08854166666669</c:v>
                </c:pt>
                <c:pt idx="103715">
                  <c:v>267.09114583333331</c:v>
                </c:pt>
                <c:pt idx="103716">
                  <c:v>267.09375</c:v>
                </c:pt>
                <c:pt idx="103717">
                  <c:v>267.09635416666669</c:v>
                </c:pt>
                <c:pt idx="103718">
                  <c:v>267.09895833333331</c:v>
                </c:pt>
                <c:pt idx="103719">
                  <c:v>267.1015625</c:v>
                </c:pt>
                <c:pt idx="103720">
                  <c:v>267.10416666666669</c:v>
                </c:pt>
                <c:pt idx="103721">
                  <c:v>267.10677083333331</c:v>
                </c:pt>
                <c:pt idx="103722">
                  <c:v>267.109375</c:v>
                </c:pt>
                <c:pt idx="103723">
                  <c:v>267.11197916666669</c:v>
                </c:pt>
                <c:pt idx="103724">
                  <c:v>267.11458333333331</c:v>
                </c:pt>
                <c:pt idx="103725">
                  <c:v>267.1171875</c:v>
                </c:pt>
                <c:pt idx="103726">
                  <c:v>267.11979166666669</c:v>
                </c:pt>
                <c:pt idx="103727">
                  <c:v>267.12239583333331</c:v>
                </c:pt>
                <c:pt idx="103728">
                  <c:v>267.125</c:v>
                </c:pt>
                <c:pt idx="103729">
                  <c:v>267.12760416666669</c:v>
                </c:pt>
                <c:pt idx="103730">
                  <c:v>267.13020833333331</c:v>
                </c:pt>
                <c:pt idx="103731">
                  <c:v>267.1328125</c:v>
                </c:pt>
                <c:pt idx="103732">
                  <c:v>267.13541666666669</c:v>
                </c:pt>
                <c:pt idx="103733">
                  <c:v>267.13802083333331</c:v>
                </c:pt>
                <c:pt idx="103734">
                  <c:v>267.140625</c:v>
                </c:pt>
                <c:pt idx="103735">
                  <c:v>267.14322916666669</c:v>
                </c:pt>
                <c:pt idx="103736">
                  <c:v>267.14583333333331</c:v>
                </c:pt>
                <c:pt idx="103737">
                  <c:v>267.1484375</c:v>
                </c:pt>
                <c:pt idx="103738">
                  <c:v>267.15104166666669</c:v>
                </c:pt>
                <c:pt idx="103739">
                  <c:v>267.15364583333331</c:v>
                </c:pt>
                <c:pt idx="103740">
                  <c:v>267.15625</c:v>
                </c:pt>
                <c:pt idx="103741">
                  <c:v>267.15885416666669</c:v>
                </c:pt>
                <c:pt idx="103742">
                  <c:v>267.16145833333331</c:v>
                </c:pt>
                <c:pt idx="103743">
                  <c:v>267.1640625</c:v>
                </c:pt>
                <c:pt idx="103744">
                  <c:v>267.16666666666669</c:v>
                </c:pt>
                <c:pt idx="103745">
                  <c:v>267.16927083333331</c:v>
                </c:pt>
                <c:pt idx="103746">
                  <c:v>267.171875</c:v>
                </c:pt>
                <c:pt idx="103747">
                  <c:v>267.17447916666669</c:v>
                </c:pt>
                <c:pt idx="103748">
                  <c:v>267.17708333333331</c:v>
                </c:pt>
                <c:pt idx="103749">
                  <c:v>267.1796875</c:v>
                </c:pt>
                <c:pt idx="103750">
                  <c:v>267.18229166666669</c:v>
                </c:pt>
                <c:pt idx="103751">
                  <c:v>267.18489583333331</c:v>
                </c:pt>
                <c:pt idx="103752">
                  <c:v>267.1875</c:v>
                </c:pt>
                <c:pt idx="103753">
                  <c:v>267.19010416666669</c:v>
                </c:pt>
                <c:pt idx="103754">
                  <c:v>267.19270833333331</c:v>
                </c:pt>
                <c:pt idx="103755">
                  <c:v>267.1953125</c:v>
                </c:pt>
                <c:pt idx="103756">
                  <c:v>267.19791666666669</c:v>
                </c:pt>
                <c:pt idx="103757">
                  <c:v>267.20052083333331</c:v>
                </c:pt>
                <c:pt idx="103758">
                  <c:v>267.203125</c:v>
                </c:pt>
                <c:pt idx="103759">
                  <c:v>267.20572916666669</c:v>
                </c:pt>
                <c:pt idx="103760">
                  <c:v>267.20833333333331</c:v>
                </c:pt>
                <c:pt idx="103761">
                  <c:v>267.2109375</c:v>
                </c:pt>
                <c:pt idx="103762">
                  <c:v>267.21354166666669</c:v>
                </c:pt>
                <c:pt idx="103763">
                  <c:v>267.21614583333331</c:v>
                </c:pt>
                <c:pt idx="103764">
                  <c:v>267.21875</c:v>
                </c:pt>
                <c:pt idx="103765">
                  <c:v>267.22135416666669</c:v>
                </c:pt>
                <c:pt idx="103766">
                  <c:v>267.22395833333331</c:v>
                </c:pt>
                <c:pt idx="103767">
                  <c:v>267.2265625</c:v>
                </c:pt>
                <c:pt idx="103768">
                  <c:v>267.22916666666669</c:v>
                </c:pt>
                <c:pt idx="103769">
                  <c:v>267.23177083333331</c:v>
                </c:pt>
                <c:pt idx="103770">
                  <c:v>267.234375</c:v>
                </c:pt>
                <c:pt idx="103771">
                  <c:v>267.23697916666669</c:v>
                </c:pt>
                <c:pt idx="103772">
                  <c:v>267.23958333333331</c:v>
                </c:pt>
                <c:pt idx="103773">
                  <c:v>267.2421875</c:v>
                </c:pt>
                <c:pt idx="103774">
                  <c:v>267.24479166666669</c:v>
                </c:pt>
                <c:pt idx="103775">
                  <c:v>267.24739583333331</c:v>
                </c:pt>
                <c:pt idx="103776">
                  <c:v>267.25</c:v>
                </c:pt>
                <c:pt idx="103777">
                  <c:v>267.25260416666669</c:v>
                </c:pt>
                <c:pt idx="103778">
                  <c:v>267.25520833333331</c:v>
                </c:pt>
                <c:pt idx="103779">
                  <c:v>267.2578125</c:v>
                </c:pt>
                <c:pt idx="103780">
                  <c:v>267.26041666666669</c:v>
                </c:pt>
                <c:pt idx="103781">
                  <c:v>267.26302083333331</c:v>
                </c:pt>
                <c:pt idx="103782">
                  <c:v>267.265625</c:v>
                </c:pt>
                <c:pt idx="103783">
                  <c:v>267.26822916666669</c:v>
                </c:pt>
                <c:pt idx="103784">
                  <c:v>267.27083333333331</c:v>
                </c:pt>
                <c:pt idx="103785">
                  <c:v>267.2734375</c:v>
                </c:pt>
                <c:pt idx="103786">
                  <c:v>267.27604166666669</c:v>
                </c:pt>
                <c:pt idx="103787">
                  <c:v>267.27864583333331</c:v>
                </c:pt>
                <c:pt idx="103788">
                  <c:v>267.28125</c:v>
                </c:pt>
                <c:pt idx="103789">
                  <c:v>267.28385416666669</c:v>
                </c:pt>
                <c:pt idx="103790">
                  <c:v>267.28645833333331</c:v>
                </c:pt>
                <c:pt idx="103791">
                  <c:v>267.2890625</c:v>
                </c:pt>
                <c:pt idx="103792">
                  <c:v>267.29166666666669</c:v>
                </c:pt>
                <c:pt idx="103793">
                  <c:v>267.29427083333331</c:v>
                </c:pt>
                <c:pt idx="103794">
                  <c:v>267.296875</c:v>
                </c:pt>
                <c:pt idx="103795">
                  <c:v>267.29947916666669</c:v>
                </c:pt>
                <c:pt idx="103796">
                  <c:v>267.30208333333331</c:v>
                </c:pt>
                <c:pt idx="103797">
                  <c:v>267.3046875</c:v>
                </c:pt>
                <c:pt idx="103798">
                  <c:v>267.30729166666669</c:v>
                </c:pt>
                <c:pt idx="103799">
                  <c:v>267.30989583333331</c:v>
                </c:pt>
                <c:pt idx="103800">
                  <c:v>267.3125</c:v>
                </c:pt>
                <c:pt idx="103801">
                  <c:v>267.31510416666669</c:v>
                </c:pt>
                <c:pt idx="103802">
                  <c:v>267.31770833333331</c:v>
                </c:pt>
                <c:pt idx="103803">
                  <c:v>267.3203125</c:v>
                </c:pt>
                <c:pt idx="103804">
                  <c:v>267.32291666666669</c:v>
                </c:pt>
                <c:pt idx="103805">
                  <c:v>267.32552083333331</c:v>
                </c:pt>
                <c:pt idx="103806">
                  <c:v>267.328125</c:v>
                </c:pt>
                <c:pt idx="103807">
                  <c:v>267.33072916666669</c:v>
                </c:pt>
                <c:pt idx="103808">
                  <c:v>267.33333333333331</c:v>
                </c:pt>
                <c:pt idx="103809">
                  <c:v>267.3359375</c:v>
                </c:pt>
                <c:pt idx="103810">
                  <c:v>267.33854166666669</c:v>
                </c:pt>
                <c:pt idx="103811">
                  <c:v>267.34114583333331</c:v>
                </c:pt>
                <c:pt idx="103812">
                  <c:v>267.34375</c:v>
                </c:pt>
                <c:pt idx="103813">
                  <c:v>267.34635416666669</c:v>
                </c:pt>
                <c:pt idx="103814">
                  <c:v>267.34895833333331</c:v>
                </c:pt>
                <c:pt idx="103815">
                  <c:v>267.3515625</c:v>
                </c:pt>
                <c:pt idx="103816">
                  <c:v>267.35416666666669</c:v>
                </c:pt>
                <c:pt idx="103817">
                  <c:v>267.35677083333331</c:v>
                </c:pt>
                <c:pt idx="103818">
                  <c:v>267.359375</c:v>
                </c:pt>
                <c:pt idx="103819">
                  <c:v>267.36197916666669</c:v>
                </c:pt>
                <c:pt idx="103820">
                  <c:v>267.36458333333331</c:v>
                </c:pt>
                <c:pt idx="103821">
                  <c:v>267.3671875</c:v>
                </c:pt>
                <c:pt idx="103822">
                  <c:v>267.36979166666669</c:v>
                </c:pt>
                <c:pt idx="103823">
                  <c:v>267.37239583333331</c:v>
                </c:pt>
                <c:pt idx="103824">
                  <c:v>267.375</c:v>
                </c:pt>
                <c:pt idx="103825">
                  <c:v>267.37760416666669</c:v>
                </c:pt>
                <c:pt idx="103826">
                  <c:v>267.38020833333331</c:v>
                </c:pt>
                <c:pt idx="103827">
                  <c:v>267.3828125</c:v>
                </c:pt>
                <c:pt idx="103828">
                  <c:v>267.38541666666669</c:v>
                </c:pt>
                <c:pt idx="103829">
                  <c:v>267.38802083333331</c:v>
                </c:pt>
                <c:pt idx="103830">
                  <c:v>267.390625</c:v>
                </c:pt>
                <c:pt idx="103831">
                  <c:v>267.39322916666669</c:v>
                </c:pt>
                <c:pt idx="103832">
                  <c:v>267.39583333333331</c:v>
                </c:pt>
                <c:pt idx="103833">
                  <c:v>267.3984375</c:v>
                </c:pt>
                <c:pt idx="103834">
                  <c:v>267.40104166666669</c:v>
                </c:pt>
                <c:pt idx="103835">
                  <c:v>267.40364583333331</c:v>
                </c:pt>
                <c:pt idx="103836">
                  <c:v>267.40625</c:v>
                </c:pt>
                <c:pt idx="103837">
                  <c:v>267.40885416666669</c:v>
                </c:pt>
                <c:pt idx="103838">
                  <c:v>267.41145833333331</c:v>
                </c:pt>
                <c:pt idx="103839">
                  <c:v>267.4140625</c:v>
                </c:pt>
                <c:pt idx="103840">
                  <c:v>267.41666666666669</c:v>
                </c:pt>
                <c:pt idx="103841">
                  <c:v>267.41927083333331</c:v>
                </c:pt>
                <c:pt idx="103842">
                  <c:v>267.421875</c:v>
                </c:pt>
                <c:pt idx="103843">
                  <c:v>267.42447916666669</c:v>
                </c:pt>
                <c:pt idx="103844">
                  <c:v>267.42708333333331</c:v>
                </c:pt>
                <c:pt idx="103845">
                  <c:v>267.4296875</c:v>
                </c:pt>
                <c:pt idx="103846">
                  <c:v>267.43229166666669</c:v>
                </c:pt>
                <c:pt idx="103847">
                  <c:v>267.43489583333331</c:v>
                </c:pt>
                <c:pt idx="103848">
                  <c:v>267.4375</c:v>
                </c:pt>
                <c:pt idx="103849">
                  <c:v>267.44010416666669</c:v>
                </c:pt>
                <c:pt idx="103850">
                  <c:v>267.44270833333331</c:v>
                </c:pt>
                <c:pt idx="103851">
                  <c:v>267.4453125</c:v>
                </c:pt>
                <c:pt idx="103852">
                  <c:v>267.44791666666669</c:v>
                </c:pt>
                <c:pt idx="103853">
                  <c:v>267.45052083333331</c:v>
                </c:pt>
                <c:pt idx="103854">
                  <c:v>267.453125</c:v>
                </c:pt>
                <c:pt idx="103855">
                  <c:v>267.45572916666669</c:v>
                </c:pt>
                <c:pt idx="103856">
                  <c:v>267.45833333333331</c:v>
                </c:pt>
                <c:pt idx="103857">
                  <c:v>267.4609375</c:v>
                </c:pt>
                <c:pt idx="103858">
                  <c:v>267.46354166666669</c:v>
                </c:pt>
                <c:pt idx="103859">
                  <c:v>267.46614583333331</c:v>
                </c:pt>
                <c:pt idx="103860">
                  <c:v>267.46875</c:v>
                </c:pt>
                <c:pt idx="103861">
                  <c:v>267.47135416666669</c:v>
                </c:pt>
                <c:pt idx="103862">
                  <c:v>267.47395833333331</c:v>
                </c:pt>
                <c:pt idx="103863">
                  <c:v>267.4765625</c:v>
                </c:pt>
                <c:pt idx="103864">
                  <c:v>267.47916666666669</c:v>
                </c:pt>
                <c:pt idx="103865">
                  <c:v>267.48177083333331</c:v>
                </c:pt>
                <c:pt idx="103866">
                  <c:v>267.484375</c:v>
                </c:pt>
                <c:pt idx="103867">
                  <c:v>267.48697916666669</c:v>
                </c:pt>
                <c:pt idx="103868">
                  <c:v>267.48958333333331</c:v>
                </c:pt>
                <c:pt idx="103869">
                  <c:v>267.4921875</c:v>
                </c:pt>
                <c:pt idx="103870">
                  <c:v>267.49479166666669</c:v>
                </c:pt>
                <c:pt idx="103871">
                  <c:v>267.49739583333331</c:v>
                </c:pt>
                <c:pt idx="103872">
                  <c:v>267.5</c:v>
                </c:pt>
                <c:pt idx="103873">
                  <c:v>267.50260416666669</c:v>
                </c:pt>
                <c:pt idx="103874">
                  <c:v>267.50520833333331</c:v>
                </c:pt>
                <c:pt idx="103875">
                  <c:v>267.5078125</c:v>
                </c:pt>
                <c:pt idx="103876">
                  <c:v>267.51041666666669</c:v>
                </c:pt>
                <c:pt idx="103877">
                  <c:v>267.51302083333331</c:v>
                </c:pt>
                <c:pt idx="103878">
                  <c:v>267.515625</c:v>
                </c:pt>
                <c:pt idx="103879">
                  <c:v>267.51822916666669</c:v>
                </c:pt>
                <c:pt idx="103880">
                  <c:v>267.52083333333331</c:v>
                </c:pt>
                <c:pt idx="103881">
                  <c:v>267.5234375</c:v>
                </c:pt>
                <c:pt idx="103882">
                  <c:v>267.52604166666669</c:v>
                </c:pt>
                <c:pt idx="103883">
                  <c:v>267.52864583333331</c:v>
                </c:pt>
                <c:pt idx="103884">
                  <c:v>267.53125</c:v>
                </c:pt>
                <c:pt idx="103885">
                  <c:v>267.53385416666669</c:v>
                </c:pt>
                <c:pt idx="103886">
                  <c:v>267.53645833333331</c:v>
                </c:pt>
                <c:pt idx="103887">
                  <c:v>267.5390625</c:v>
                </c:pt>
                <c:pt idx="103888">
                  <c:v>267.54166666666669</c:v>
                </c:pt>
                <c:pt idx="103889">
                  <c:v>267.54427083333331</c:v>
                </c:pt>
                <c:pt idx="103890">
                  <c:v>267.546875</c:v>
                </c:pt>
                <c:pt idx="103891">
                  <c:v>267.54947916666669</c:v>
                </c:pt>
                <c:pt idx="103892">
                  <c:v>267.55208333333331</c:v>
                </c:pt>
                <c:pt idx="103893">
                  <c:v>267.5546875</c:v>
                </c:pt>
                <c:pt idx="103894">
                  <c:v>267.55729166666669</c:v>
                </c:pt>
                <c:pt idx="103895">
                  <c:v>267.55989583333331</c:v>
                </c:pt>
                <c:pt idx="103896">
                  <c:v>267.5625</c:v>
                </c:pt>
                <c:pt idx="103897">
                  <c:v>267.56510416666669</c:v>
                </c:pt>
                <c:pt idx="103898">
                  <c:v>267.56770833333331</c:v>
                </c:pt>
                <c:pt idx="103899">
                  <c:v>267.5703125</c:v>
                </c:pt>
                <c:pt idx="103900">
                  <c:v>267.57291666666669</c:v>
                </c:pt>
                <c:pt idx="103901">
                  <c:v>267.57552083333331</c:v>
                </c:pt>
                <c:pt idx="103902">
                  <c:v>267.578125</c:v>
                </c:pt>
                <c:pt idx="103903">
                  <c:v>267.58072916666669</c:v>
                </c:pt>
                <c:pt idx="103904">
                  <c:v>267.58333333333331</c:v>
                </c:pt>
                <c:pt idx="103905">
                  <c:v>267.5859375</c:v>
                </c:pt>
                <c:pt idx="103906">
                  <c:v>267.58854166666669</c:v>
                </c:pt>
                <c:pt idx="103907">
                  <c:v>267.59114583333331</c:v>
                </c:pt>
                <c:pt idx="103908">
                  <c:v>267.59375</c:v>
                </c:pt>
                <c:pt idx="103909">
                  <c:v>267.59635416666669</c:v>
                </c:pt>
                <c:pt idx="103910">
                  <c:v>267.59895833333331</c:v>
                </c:pt>
                <c:pt idx="103911">
                  <c:v>267.6015625</c:v>
                </c:pt>
                <c:pt idx="103912">
                  <c:v>267.60416666666669</c:v>
                </c:pt>
                <c:pt idx="103913">
                  <c:v>267.60677083333331</c:v>
                </c:pt>
                <c:pt idx="103914">
                  <c:v>267.609375</c:v>
                </c:pt>
                <c:pt idx="103915">
                  <c:v>267.61197916666669</c:v>
                </c:pt>
                <c:pt idx="103916">
                  <c:v>267.61458333333331</c:v>
                </c:pt>
                <c:pt idx="103917">
                  <c:v>267.6171875</c:v>
                </c:pt>
                <c:pt idx="103918">
                  <c:v>267.61979166666669</c:v>
                </c:pt>
                <c:pt idx="103919">
                  <c:v>267.62239583333331</c:v>
                </c:pt>
                <c:pt idx="103920">
                  <c:v>267.625</c:v>
                </c:pt>
                <c:pt idx="103921">
                  <c:v>267.62760416666669</c:v>
                </c:pt>
                <c:pt idx="103922">
                  <c:v>267.63020833333331</c:v>
                </c:pt>
                <c:pt idx="103923">
                  <c:v>267.6328125</c:v>
                </c:pt>
                <c:pt idx="103924">
                  <c:v>267.63541666666669</c:v>
                </c:pt>
                <c:pt idx="103925">
                  <c:v>267.63802083333331</c:v>
                </c:pt>
                <c:pt idx="103926">
                  <c:v>267.640625</c:v>
                </c:pt>
                <c:pt idx="103927">
                  <c:v>267.64322916666669</c:v>
                </c:pt>
                <c:pt idx="103928">
                  <c:v>267.64583333333331</c:v>
                </c:pt>
                <c:pt idx="103929">
                  <c:v>267.6484375</c:v>
                </c:pt>
                <c:pt idx="103930">
                  <c:v>267.65104166666669</c:v>
                </c:pt>
                <c:pt idx="103931">
                  <c:v>267.65364583333331</c:v>
                </c:pt>
                <c:pt idx="103932">
                  <c:v>267.65625</c:v>
                </c:pt>
                <c:pt idx="103933">
                  <c:v>267.65885416666669</c:v>
                </c:pt>
                <c:pt idx="103934">
                  <c:v>267.66145833333331</c:v>
                </c:pt>
                <c:pt idx="103935">
                  <c:v>267.6640625</c:v>
                </c:pt>
                <c:pt idx="103936">
                  <c:v>267.66666666666669</c:v>
                </c:pt>
                <c:pt idx="103937">
                  <c:v>267.66927083333331</c:v>
                </c:pt>
                <c:pt idx="103938">
                  <c:v>267.671875</c:v>
                </c:pt>
                <c:pt idx="103939">
                  <c:v>267.67447916666669</c:v>
                </c:pt>
                <c:pt idx="103940">
                  <c:v>267.67708333333331</c:v>
                </c:pt>
                <c:pt idx="103941">
                  <c:v>267.6796875</c:v>
                </c:pt>
                <c:pt idx="103942">
                  <c:v>267.68229166666669</c:v>
                </c:pt>
                <c:pt idx="103943">
                  <c:v>267.68489583333331</c:v>
                </c:pt>
                <c:pt idx="103944">
                  <c:v>267.6875</c:v>
                </c:pt>
                <c:pt idx="103945">
                  <c:v>267.69010416666669</c:v>
                </c:pt>
                <c:pt idx="103946">
                  <c:v>267.69270833333331</c:v>
                </c:pt>
                <c:pt idx="103947">
                  <c:v>267.6953125</c:v>
                </c:pt>
                <c:pt idx="103948">
                  <c:v>267.69791666666669</c:v>
                </c:pt>
                <c:pt idx="103949">
                  <c:v>267.70052083333331</c:v>
                </c:pt>
                <c:pt idx="103950">
                  <c:v>267.703125</c:v>
                </c:pt>
                <c:pt idx="103951">
                  <c:v>267.70572916666669</c:v>
                </c:pt>
                <c:pt idx="103952">
                  <c:v>267.70833333333331</c:v>
                </c:pt>
                <c:pt idx="103953">
                  <c:v>267.7109375</c:v>
                </c:pt>
                <c:pt idx="103954">
                  <c:v>267.71354166666669</c:v>
                </c:pt>
                <c:pt idx="103955">
                  <c:v>267.71614583333331</c:v>
                </c:pt>
                <c:pt idx="103956">
                  <c:v>267.71875</c:v>
                </c:pt>
                <c:pt idx="103957">
                  <c:v>267.72135416666669</c:v>
                </c:pt>
                <c:pt idx="103958">
                  <c:v>267.72395833333331</c:v>
                </c:pt>
                <c:pt idx="103959">
                  <c:v>267.7265625</c:v>
                </c:pt>
                <c:pt idx="103960">
                  <c:v>267.72916666666669</c:v>
                </c:pt>
                <c:pt idx="103961">
                  <c:v>267.73177083333331</c:v>
                </c:pt>
                <c:pt idx="103962">
                  <c:v>267.734375</c:v>
                </c:pt>
                <c:pt idx="103963">
                  <c:v>267.73697916666669</c:v>
                </c:pt>
                <c:pt idx="103964">
                  <c:v>267.73958333333331</c:v>
                </c:pt>
                <c:pt idx="103965">
                  <c:v>267.7421875</c:v>
                </c:pt>
                <c:pt idx="103966">
                  <c:v>267.74479166666669</c:v>
                </c:pt>
                <c:pt idx="103967">
                  <c:v>267.74739583333331</c:v>
                </c:pt>
                <c:pt idx="103968">
                  <c:v>267.75</c:v>
                </c:pt>
                <c:pt idx="103969">
                  <c:v>267.75260416666669</c:v>
                </c:pt>
                <c:pt idx="103970">
                  <c:v>267.75520833333331</c:v>
                </c:pt>
                <c:pt idx="103971">
                  <c:v>267.7578125</c:v>
                </c:pt>
                <c:pt idx="103972">
                  <c:v>267.76041666666669</c:v>
                </c:pt>
                <c:pt idx="103973">
                  <c:v>267.76302083333331</c:v>
                </c:pt>
                <c:pt idx="103974">
                  <c:v>267.765625</c:v>
                </c:pt>
                <c:pt idx="103975">
                  <c:v>267.76822916666669</c:v>
                </c:pt>
                <c:pt idx="103976">
                  <c:v>267.77083333333331</c:v>
                </c:pt>
                <c:pt idx="103977">
                  <c:v>267.7734375</c:v>
                </c:pt>
                <c:pt idx="103978">
                  <c:v>267.77604166666669</c:v>
                </c:pt>
                <c:pt idx="103979">
                  <c:v>267.77864583333331</c:v>
                </c:pt>
                <c:pt idx="103980">
                  <c:v>267.78125</c:v>
                </c:pt>
                <c:pt idx="103981">
                  <c:v>267.78385416666669</c:v>
                </c:pt>
                <c:pt idx="103982">
                  <c:v>267.78645833333331</c:v>
                </c:pt>
                <c:pt idx="103983">
                  <c:v>267.7890625</c:v>
                </c:pt>
                <c:pt idx="103984">
                  <c:v>267.79166666666669</c:v>
                </c:pt>
                <c:pt idx="103985">
                  <c:v>267.79427083333331</c:v>
                </c:pt>
                <c:pt idx="103986">
                  <c:v>267.796875</c:v>
                </c:pt>
                <c:pt idx="103987">
                  <c:v>267.79947916666669</c:v>
                </c:pt>
                <c:pt idx="103988">
                  <c:v>267.80208333333331</c:v>
                </c:pt>
                <c:pt idx="103989">
                  <c:v>267.8046875</c:v>
                </c:pt>
                <c:pt idx="103990">
                  <c:v>267.80729166666669</c:v>
                </c:pt>
                <c:pt idx="103991">
                  <c:v>267.80989583333331</c:v>
                </c:pt>
                <c:pt idx="103992">
                  <c:v>267.8125</c:v>
                </c:pt>
                <c:pt idx="103993">
                  <c:v>267.81510416666669</c:v>
                </c:pt>
                <c:pt idx="103994">
                  <c:v>267.81770833333331</c:v>
                </c:pt>
                <c:pt idx="103995">
                  <c:v>267.8203125</c:v>
                </c:pt>
                <c:pt idx="103996">
                  <c:v>267.82291666666669</c:v>
                </c:pt>
                <c:pt idx="103997">
                  <c:v>267.82552083333331</c:v>
                </c:pt>
                <c:pt idx="103998">
                  <c:v>267.828125</c:v>
                </c:pt>
                <c:pt idx="103999">
                  <c:v>267.83072916666669</c:v>
                </c:pt>
                <c:pt idx="104000">
                  <c:v>267.83333333333331</c:v>
                </c:pt>
                <c:pt idx="104001">
                  <c:v>267.8359375</c:v>
                </c:pt>
                <c:pt idx="104002">
                  <c:v>267.83854166666669</c:v>
                </c:pt>
                <c:pt idx="104003">
                  <c:v>267.84114583333331</c:v>
                </c:pt>
                <c:pt idx="104004">
                  <c:v>267.84375</c:v>
                </c:pt>
                <c:pt idx="104005">
                  <c:v>267.84635416666669</c:v>
                </c:pt>
                <c:pt idx="104006">
                  <c:v>267.84895833333331</c:v>
                </c:pt>
                <c:pt idx="104007">
                  <c:v>267.8515625</c:v>
                </c:pt>
                <c:pt idx="104008">
                  <c:v>267.85416666666669</c:v>
                </c:pt>
                <c:pt idx="104009">
                  <c:v>267.85677083333331</c:v>
                </c:pt>
                <c:pt idx="104010">
                  <c:v>267.859375</c:v>
                </c:pt>
                <c:pt idx="104011">
                  <c:v>267.86197916666669</c:v>
                </c:pt>
                <c:pt idx="104012">
                  <c:v>267.86458333333331</c:v>
                </c:pt>
                <c:pt idx="104013">
                  <c:v>267.8671875</c:v>
                </c:pt>
                <c:pt idx="104014">
                  <c:v>267.86979166666669</c:v>
                </c:pt>
                <c:pt idx="104015">
                  <c:v>267.87239583333331</c:v>
                </c:pt>
                <c:pt idx="104016">
                  <c:v>267.875</c:v>
                </c:pt>
                <c:pt idx="104017">
                  <c:v>267.87760416666669</c:v>
                </c:pt>
                <c:pt idx="104018">
                  <c:v>267.88020833333331</c:v>
                </c:pt>
                <c:pt idx="104019">
                  <c:v>267.8828125</c:v>
                </c:pt>
                <c:pt idx="104020">
                  <c:v>267.88541666666669</c:v>
                </c:pt>
                <c:pt idx="104021">
                  <c:v>267.88802083333331</c:v>
                </c:pt>
                <c:pt idx="104022">
                  <c:v>267.890625</c:v>
                </c:pt>
                <c:pt idx="104023">
                  <c:v>267.89322916666669</c:v>
                </c:pt>
                <c:pt idx="104024">
                  <c:v>267.89583333333331</c:v>
                </c:pt>
                <c:pt idx="104025">
                  <c:v>267.8984375</c:v>
                </c:pt>
                <c:pt idx="104026">
                  <c:v>267.90104166666669</c:v>
                </c:pt>
                <c:pt idx="104027">
                  <c:v>267.90364583333331</c:v>
                </c:pt>
                <c:pt idx="104028">
                  <c:v>267.90625</c:v>
                </c:pt>
                <c:pt idx="104029">
                  <c:v>267.90885416666669</c:v>
                </c:pt>
                <c:pt idx="104030">
                  <c:v>267.91145833333331</c:v>
                </c:pt>
                <c:pt idx="104031">
                  <c:v>267.9140625</c:v>
                </c:pt>
                <c:pt idx="104032">
                  <c:v>267.91666666666669</c:v>
                </c:pt>
                <c:pt idx="104033">
                  <c:v>267.91927083333331</c:v>
                </c:pt>
                <c:pt idx="104034">
                  <c:v>267.921875</c:v>
                </c:pt>
                <c:pt idx="104035">
                  <c:v>267.92447916666669</c:v>
                </c:pt>
                <c:pt idx="104036">
                  <c:v>267.92708333333331</c:v>
                </c:pt>
                <c:pt idx="104037">
                  <c:v>267.9296875</c:v>
                </c:pt>
                <c:pt idx="104038">
                  <c:v>267.93229166666669</c:v>
                </c:pt>
                <c:pt idx="104039">
                  <c:v>267.93489583333331</c:v>
                </c:pt>
                <c:pt idx="104040">
                  <c:v>267.9375</c:v>
                </c:pt>
                <c:pt idx="104041">
                  <c:v>267.94010416666669</c:v>
                </c:pt>
                <c:pt idx="104042">
                  <c:v>267.94270833333331</c:v>
                </c:pt>
                <c:pt idx="104043">
                  <c:v>267.9453125</c:v>
                </c:pt>
                <c:pt idx="104044">
                  <c:v>267.94791666666669</c:v>
                </c:pt>
                <c:pt idx="104045">
                  <c:v>267.95052083333331</c:v>
                </c:pt>
                <c:pt idx="104046">
                  <c:v>267.953125</c:v>
                </c:pt>
                <c:pt idx="104047">
                  <c:v>267.95572916666669</c:v>
                </c:pt>
                <c:pt idx="104048">
                  <c:v>267.95833333333331</c:v>
                </c:pt>
                <c:pt idx="104049">
                  <c:v>267.9609375</c:v>
                </c:pt>
                <c:pt idx="104050">
                  <c:v>267.96354166666669</c:v>
                </c:pt>
                <c:pt idx="104051">
                  <c:v>267.96614583333331</c:v>
                </c:pt>
                <c:pt idx="104052">
                  <c:v>267.96875</c:v>
                </c:pt>
                <c:pt idx="104053">
                  <c:v>267.97135416666669</c:v>
                </c:pt>
                <c:pt idx="104054">
                  <c:v>267.97395833333331</c:v>
                </c:pt>
                <c:pt idx="104055">
                  <c:v>267.9765625</c:v>
                </c:pt>
                <c:pt idx="104056">
                  <c:v>267.97916666666669</c:v>
                </c:pt>
                <c:pt idx="104057">
                  <c:v>267.98177083333331</c:v>
                </c:pt>
                <c:pt idx="104058">
                  <c:v>267.984375</c:v>
                </c:pt>
                <c:pt idx="104059">
                  <c:v>267.98697916666669</c:v>
                </c:pt>
                <c:pt idx="104060">
                  <c:v>267.98958333333331</c:v>
                </c:pt>
                <c:pt idx="104061">
                  <c:v>267.9921875</c:v>
                </c:pt>
                <c:pt idx="104062">
                  <c:v>267.99479166666669</c:v>
                </c:pt>
                <c:pt idx="104063">
                  <c:v>267.99739583333331</c:v>
                </c:pt>
                <c:pt idx="104064">
                  <c:v>268</c:v>
                </c:pt>
                <c:pt idx="104065">
                  <c:v>268.00260416666669</c:v>
                </c:pt>
                <c:pt idx="104066">
                  <c:v>268.00520833333331</c:v>
                </c:pt>
                <c:pt idx="104067">
                  <c:v>268.0078125</c:v>
                </c:pt>
                <c:pt idx="104068">
                  <c:v>268.01041666666669</c:v>
                </c:pt>
                <c:pt idx="104069">
                  <c:v>268.01302083333331</c:v>
                </c:pt>
                <c:pt idx="104070">
                  <c:v>268.015625</c:v>
                </c:pt>
                <c:pt idx="104071">
                  <c:v>268.01822916666669</c:v>
                </c:pt>
                <c:pt idx="104072">
                  <c:v>268.02083333333331</c:v>
                </c:pt>
                <c:pt idx="104073">
                  <c:v>268.0234375</c:v>
                </c:pt>
                <c:pt idx="104074">
                  <c:v>268.02604166666669</c:v>
                </c:pt>
                <c:pt idx="104075">
                  <c:v>268.02864583333331</c:v>
                </c:pt>
                <c:pt idx="104076">
                  <c:v>268.03125</c:v>
                </c:pt>
                <c:pt idx="104077">
                  <c:v>268.03385416666669</c:v>
                </c:pt>
                <c:pt idx="104078">
                  <c:v>268.03645833333331</c:v>
                </c:pt>
                <c:pt idx="104079">
                  <c:v>268.0390625</c:v>
                </c:pt>
                <c:pt idx="104080">
                  <c:v>268.04166666666669</c:v>
                </c:pt>
                <c:pt idx="104081">
                  <c:v>268.04427083333331</c:v>
                </c:pt>
                <c:pt idx="104082">
                  <c:v>268.046875</c:v>
                </c:pt>
                <c:pt idx="104083">
                  <c:v>268.04947916666669</c:v>
                </c:pt>
                <c:pt idx="104084">
                  <c:v>268.05208333333331</c:v>
                </c:pt>
                <c:pt idx="104085">
                  <c:v>268.0546875</c:v>
                </c:pt>
                <c:pt idx="104086">
                  <c:v>268.05729166666669</c:v>
                </c:pt>
                <c:pt idx="104087">
                  <c:v>268.05989583333331</c:v>
                </c:pt>
                <c:pt idx="104088">
                  <c:v>268.0625</c:v>
                </c:pt>
                <c:pt idx="104089">
                  <c:v>268.06510416666669</c:v>
                </c:pt>
                <c:pt idx="104090">
                  <c:v>268.06770833333331</c:v>
                </c:pt>
                <c:pt idx="104091">
                  <c:v>268.0703125</c:v>
                </c:pt>
                <c:pt idx="104092">
                  <c:v>268.07291666666669</c:v>
                </c:pt>
                <c:pt idx="104093">
                  <c:v>268.07552083333331</c:v>
                </c:pt>
                <c:pt idx="104094">
                  <c:v>268.078125</c:v>
                </c:pt>
                <c:pt idx="104095">
                  <c:v>268.08072916666669</c:v>
                </c:pt>
                <c:pt idx="104096">
                  <c:v>268.08333333333331</c:v>
                </c:pt>
                <c:pt idx="104097">
                  <c:v>268.0859375</c:v>
                </c:pt>
                <c:pt idx="104098">
                  <c:v>268.08854166666669</c:v>
                </c:pt>
                <c:pt idx="104099">
                  <c:v>268.09114583333331</c:v>
                </c:pt>
                <c:pt idx="104100">
                  <c:v>268.09375</c:v>
                </c:pt>
                <c:pt idx="104101">
                  <c:v>268.09635416666669</c:v>
                </c:pt>
                <c:pt idx="104102">
                  <c:v>268.09895833333331</c:v>
                </c:pt>
                <c:pt idx="104103">
                  <c:v>268.1015625</c:v>
                </c:pt>
                <c:pt idx="104104">
                  <c:v>268.10416666666669</c:v>
                </c:pt>
                <c:pt idx="104105">
                  <c:v>268.10677083333331</c:v>
                </c:pt>
                <c:pt idx="104106">
                  <c:v>268.109375</c:v>
                </c:pt>
                <c:pt idx="104107">
                  <c:v>268.11197916666669</c:v>
                </c:pt>
                <c:pt idx="104108">
                  <c:v>268.11458333333331</c:v>
                </c:pt>
                <c:pt idx="104109">
                  <c:v>268.1171875</c:v>
                </c:pt>
                <c:pt idx="104110">
                  <c:v>268.11979166666669</c:v>
                </c:pt>
                <c:pt idx="104111">
                  <c:v>268.12239583333331</c:v>
                </c:pt>
                <c:pt idx="104112">
                  <c:v>268.125</c:v>
                </c:pt>
                <c:pt idx="104113">
                  <c:v>268.12760416666669</c:v>
                </c:pt>
                <c:pt idx="104114">
                  <c:v>268.13020833333331</c:v>
                </c:pt>
                <c:pt idx="104115">
                  <c:v>268.1328125</c:v>
                </c:pt>
                <c:pt idx="104116">
                  <c:v>268.13541666666669</c:v>
                </c:pt>
                <c:pt idx="104117">
                  <c:v>268.13802083333331</c:v>
                </c:pt>
                <c:pt idx="104118">
                  <c:v>268.140625</c:v>
                </c:pt>
                <c:pt idx="104119">
                  <c:v>268.14322916666669</c:v>
                </c:pt>
                <c:pt idx="104120">
                  <c:v>268.14583333333331</c:v>
                </c:pt>
                <c:pt idx="104121">
                  <c:v>268.1484375</c:v>
                </c:pt>
                <c:pt idx="104122">
                  <c:v>268.15104166666669</c:v>
                </c:pt>
                <c:pt idx="104123">
                  <c:v>268.15364583333331</c:v>
                </c:pt>
                <c:pt idx="104124">
                  <c:v>268.15625</c:v>
                </c:pt>
                <c:pt idx="104125">
                  <c:v>268.15885416666669</c:v>
                </c:pt>
                <c:pt idx="104126">
                  <c:v>268.16145833333331</c:v>
                </c:pt>
                <c:pt idx="104127">
                  <c:v>268.1640625</c:v>
                </c:pt>
                <c:pt idx="104128">
                  <c:v>268.16666666666669</c:v>
                </c:pt>
                <c:pt idx="104129">
                  <c:v>268.16927083333331</c:v>
                </c:pt>
                <c:pt idx="104130">
                  <c:v>268.171875</c:v>
                </c:pt>
                <c:pt idx="104131">
                  <c:v>268.17447916666669</c:v>
                </c:pt>
                <c:pt idx="104132">
                  <c:v>268.17708333333331</c:v>
                </c:pt>
                <c:pt idx="104133">
                  <c:v>268.1796875</c:v>
                </c:pt>
                <c:pt idx="104134">
                  <c:v>268.18229166666669</c:v>
                </c:pt>
                <c:pt idx="104135">
                  <c:v>268.18489583333331</c:v>
                </c:pt>
                <c:pt idx="104136">
                  <c:v>268.1875</c:v>
                </c:pt>
                <c:pt idx="104137">
                  <c:v>268.19010416666669</c:v>
                </c:pt>
                <c:pt idx="104138">
                  <c:v>268.19270833333331</c:v>
                </c:pt>
                <c:pt idx="104139">
                  <c:v>268.1953125</c:v>
                </c:pt>
                <c:pt idx="104140">
                  <c:v>268.19791666666669</c:v>
                </c:pt>
                <c:pt idx="104141">
                  <c:v>268.20052083333331</c:v>
                </c:pt>
                <c:pt idx="104142">
                  <c:v>268.203125</c:v>
                </c:pt>
                <c:pt idx="104143">
                  <c:v>268.20572916666669</c:v>
                </c:pt>
                <c:pt idx="104144">
                  <c:v>268.20833333333331</c:v>
                </c:pt>
                <c:pt idx="104145">
                  <c:v>268.2109375</c:v>
                </c:pt>
                <c:pt idx="104146">
                  <c:v>268.21354166666669</c:v>
                </c:pt>
                <c:pt idx="104147">
                  <c:v>268.21614583333331</c:v>
                </c:pt>
                <c:pt idx="104148">
                  <c:v>268.21875</c:v>
                </c:pt>
                <c:pt idx="104149">
                  <c:v>268.22135416666669</c:v>
                </c:pt>
                <c:pt idx="104150">
                  <c:v>268.22395833333331</c:v>
                </c:pt>
                <c:pt idx="104151">
                  <c:v>268.2265625</c:v>
                </c:pt>
                <c:pt idx="104152">
                  <c:v>268.22916666666669</c:v>
                </c:pt>
                <c:pt idx="104153">
                  <c:v>268.23177083333331</c:v>
                </c:pt>
                <c:pt idx="104154">
                  <c:v>268.234375</c:v>
                </c:pt>
                <c:pt idx="104155">
                  <c:v>268.23697916666669</c:v>
                </c:pt>
                <c:pt idx="104156">
                  <c:v>268.23958333333331</c:v>
                </c:pt>
                <c:pt idx="104157">
                  <c:v>268.2421875</c:v>
                </c:pt>
                <c:pt idx="104158">
                  <c:v>268.24479166666669</c:v>
                </c:pt>
                <c:pt idx="104159">
                  <c:v>268.24739583333331</c:v>
                </c:pt>
                <c:pt idx="104160">
                  <c:v>268.25</c:v>
                </c:pt>
                <c:pt idx="104161">
                  <c:v>268.25260416666669</c:v>
                </c:pt>
                <c:pt idx="104162">
                  <c:v>268.25520833333331</c:v>
                </c:pt>
                <c:pt idx="104163">
                  <c:v>268.2578125</c:v>
                </c:pt>
                <c:pt idx="104164">
                  <c:v>268.26041666666669</c:v>
                </c:pt>
                <c:pt idx="104165">
                  <c:v>268.26302083333331</c:v>
                </c:pt>
                <c:pt idx="104166">
                  <c:v>268.265625</c:v>
                </c:pt>
                <c:pt idx="104167">
                  <c:v>268.26822916666669</c:v>
                </c:pt>
                <c:pt idx="104168">
                  <c:v>268.27083333333331</c:v>
                </c:pt>
                <c:pt idx="104169">
                  <c:v>268.2734375</c:v>
                </c:pt>
                <c:pt idx="104170">
                  <c:v>268.27604166666669</c:v>
                </c:pt>
                <c:pt idx="104171">
                  <c:v>268.27864583333331</c:v>
                </c:pt>
                <c:pt idx="104172">
                  <c:v>268.28125</c:v>
                </c:pt>
                <c:pt idx="104173">
                  <c:v>268.28385416666669</c:v>
                </c:pt>
                <c:pt idx="104174">
                  <c:v>268.28645833333331</c:v>
                </c:pt>
                <c:pt idx="104175">
                  <c:v>268.2890625</c:v>
                </c:pt>
                <c:pt idx="104176">
                  <c:v>268.29166666666669</c:v>
                </c:pt>
                <c:pt idx="104177">
                  <c:v>268.29427083333331</c:v>
                </c:pt>
                <c:pt idx="104178">
                  <c:v>268.296875</c:v>
                </c:pt>
                <c:pt idx="104179">
                  <c:v>268.29947916666669</c:v>
                </c:pt>
                <c:pt idx="104180">
                  <c:v>268.30208333333331</c:v>
                </c:pt>
                <c:pt idx="104181">
                  <c:v>268.3046875</c:v>
                </c:pt>
                <c:pt idx="104182">
                  <c:v>268.30729166666669</c:v>
                </c:pt>
                <c:pt idx="104183">
                  <c:v>268.30989583333331</c:v>
                </c:pt>
                <c:pt idx="104184">
                  <c:v>268.3125</c:v>
                </c:pt>
                <c:pt idx="104185">
                  <c:v>268.31510416666669</c:v>
                </c:pt>
                <c:pt idx="104186">
                  <c:v>268.31770833333331</c:v>
                </c:pt>
                <c:pt idx="104187">
                  <c:v>268.3203125</c:v>
                </c:pt>
                <c:pt idx="104188">
                  <c:v>268.32291666666669</c:v>
                </c:pt>
                <c:pt idx="104189">
                  <c:v>268.32552083333331</c:v>
                </c:pt>
                <c:pt idx="104190">
                  <c:v>268.328125</c:v>
                </c:pt>
                <c:pt idx="104191">
                  <c:v>268.33072916666669</c:v>
                </c:pt>
                <c:pt idx="104192">
                  <c:v>268.33333333333331</c:v>
                </c:pt>
                <c:pt idx="104193">
                  <c:v>268.3359375</c:v>
                </c:pt>
                <c:pt idx="104194">
                  <c:v>268.33854166666669</c:v>
                </c:pt>
                <c:pt idx="104195">
                  <c:v>268.34114583333331</c:v>
                </c:pt>
                <c:pt idx="104196">
                  <c:v>268.34375</c:v>
                </c:pt>
                <c:pt idx="104197">
                  <c:v>268.34635416666669</c:v>
                </c:pt>
                <c:pt idx="104198">
                  <c:v>268.34895833333331</c:v>
                </c:pt>
                <c:pt idx="104199">
                  <c:v>268.3515625</c:v>
                </c:pt>
                <c:pt idx="104200">
                  <c:v>268.35416666666669</c:v>
                </c:pt>
                <c:pt idx="104201">
                  <c:v>268.35677083333331</c:v>
                </c:pt>
                <c:pt idx="104202">
                  <c:v>268.359375</c:v>
                </c:pt>
                <c:pt idx="104203">
                  <c:v>268.36197916666669</c:v>
                </c:pt>
                <c:pt idx="104204">
                  <c:v>268.36458333333331</c:v>
                </c:pt>
                <c:pt idx="104205">
                  <c:v>268.3671875</c:v>
                </c:pt>
                <c:pt idx="104206">
                  <c:v>268.36979166666669</c:v>
                </c:pt>
                <c:pt idx="104207">
                  <c:v>268.37239583333331</c:v>
                </c:pt>
                <c:pt idx="104208">
                  <c:v>268.375</c:v>
                </c:pt>
                <c:pt idx="104209">
                  <c:v>268.37760416666669</c:v>
                </c:pt>
                <c:pt idx="104210">
                  <c:v>268.38020833333331</c:v>
                </c:pt>
                <c:pt idx="104211">
                  <c:v>268.3828125</c:v>
                </c:pt>
                <c:pt idx="104212">
                  <c:v>268.38541666666669</c:v>
                </c:pt>
                <c:pt idx="104213">
                  <c:v>268.38802083333331</c:v>
                </c:pt>
                <c:pt idx="104214">
                  <c:v>268.390625</c:v>
                </c:pt>
                <c:pt idx="104215">
                  <c:v>268.39322916666669</c:v>
                </c:pt>
                <c:pt idx="104216">
                  <c:v>268.39583333333331</c:v>
                </c:pt>
                <c:pt idx="104217">
                  <c:v>268.3984375</c:v>
                </c:pt>
                <c:pt idx="104218">
                  <c:v>268.40104166666669</c:v>
                </c:pt>
                <c:pt idx="104219">
                  <c:v>268.40364583333331</c:v>
                </c:pt>
                <c:pt idx="104220">
                  <c:v>268.40625</c:v>
                </c:pt>
                <c:pt idx="104221">
                  <c:v>268.40885416666669</c:v>
                </c:pt>
                <c:pt idx="104222">
                  <c:v>268.41145833333331</c:v>
                </c:pt>
                <c:pt idx="104223">
                  <c:v>268.4140625</c:v>
                </c:pt>
                <c:pt idx="104224">
                  <c:v>268.41666666666669</c:v>
                </c:pt>
                <c:pt idx="104225">
                  <c:v>268.41927083333331</c:v>
                </c:pt>
                <c:pt idx="104226">
                  <c:v>268.421875</c:v>
                </c:pt>
                <c:pt idx="104227">
                  <c:v>268.42447916666669</c:v>
                </c:pt>
                <c:pt idx="104228">
                  <c:v>268.42708333333331</c:v>
                </c:pt>
                <c:pt idx="104229">
                  <c:v>268.4296875</c:v>
                </c:pt>
                <c:pt idx="104230">
                  <c:v>268.43229166666669</c:v>
                </c:pt>
                <c:pt idx="104231">
                  <c:v>268.43489583333331</c:v>
                </c:pt>
                <c:pt idx="104232">
                  <c:v>268.4375</c:v>
                </c:pt>
                <c:pt idx="104233">
                  <c:v>268.44010416666669</c:v>
                </c:pt>
                <c:pt idx="104234">
                  <c:v>268.44270833333331</c:v>
                </c:pt>
                <c:pt idx="104235">
                  <c:v>268.4453125</c:v>
                </c:pt>
                <c:pt idx="104236">
                  <c:v>268.44791666666669</c:v>
                </c:pt>
                <c:pt idx="104237">
                  <c:v>268.45052083333331</c:v>
                </c:pt>
                <c:pt idx="104238">
                  <c:v>268.453125</c:v>
                </c:pt>
                <c:pt idx="104239">
                  <c:v>268.45572916666669</c:v>
                </c:pt>
                <c:pt idx="104240">
                  <c:v>268.45833333333331</c:v>
                </c:pt>
                <c:pt idx="104241">
                  <c:v>268.4609375</c:v>
                </c:pt>
                <c:pt idx="104242">
                  <c:v>268.46354166666669</c:v>
                </c:pt>
                <c:pt idx="104243">
                  <c:v>268.46614583333331</c:v>
                </c:pt>
                <c:pt idx="104244">
                  <c:v>268.46875</c:v>
                </c:pt>
                <c:pt idx="104245">
                  <c:v>268.47135416666669</c:v>
                </c:pt>
                <c:pt idx="104246">
                  <c:v>268.47395833333331</c:v>
                </c:pt>
                <c:pt idx="104247">
                  <c:v>268.4765625</c:v>
                </c:pt>
                <c:pt idx="104248">
                  <c:v>268.47916666666669</c:v>
                </c:pt>
                <c:pt idx="104249">
                  <c:v>268.48177083333331</c:v>
                </c:pt>
                <c:pt idx="104250">
                  <c:v>268.484375</c:v>
                </c:pt>
                <c:pt idx="104251">
                  <c:v>268.48697916666669</c:v>
                </c:pt>
                <c:pt idx="104252">
                  <c:v>268.48958333333331</c:v>
                </c:pt>
                <c:pt idx="104253">
                  <c:v>268.4921875</c:v>
                </c:pt>
                <c:pt idx="104254">
                  <c:v>268.49479166666669</c:v>
                </c:pt>
                <c:pt idx="104255">
                  <c:v>268.49739583333331</c:v>
                </c:pt>
                <c:pt idx="104256">
                  <c:v>268.5</c:v>
                </c:pt>
                <c:pt idx="104257">
                  <c:v>268.50260416666669</c:v>
                </c:pt>
                <c:pt idx="104258">
                  <c:v>268.50520833333331</c:v>
                </c:pt>
                <c:pt idx="104259">
                  <c:v>268.5078125</c:v>
                </c:pt>
                <c:pt idx="104260">
                  <c:v>268.51041666666669</c:v>
                </c:pt>
                <c:pt idx="104261">
                  <c:v>268.51302083333331</c:v>
                </c:pt>
                <c:pt idx="104262">
                  <c:v>268.515625</c:v>
                </c:pt>
                <c:pt idx="104263">
                  <c:v>268.51822916666669</c:v>
                </c:pt>
                <c:pt idx="104264">
                  <c:v>268.52083333333331</c:v>
                </c:pt>
                <c:pt idx="104265">
                  <c:v>268.5234375</c:v>
                </c:pt>
                <c:pt idx="104266">
                  <c:v>268.52604166666669</c:v>
                </c:pt>
                <c:pt idx="104267">
                  <c:v>268.52864583333331</c:v>
                </c:pt>
                <c:pt idx="104268">
                  <c:v>268.53125</c:v>
                </c:pt>
                <c:pt idx="104269">
                  <c:v>268.53385416666669</c:v>
                </c:pt>
                <c:pt idx="104270">
                  <c:v>268.53645833333331</c:v>
                </c:pt>
                <c:pt idx="104271">
                  <c:v>268.5390625</c:v>
                </c:pt>
                <c:pt idx="104272">
                  <c:v>268.54166666666669</c:v>
                </c:pt>
                <c:pt idx="104273">
                  <c:v>268.54427083333331</c:v>
                </c:pt>
                <c:pt idx="104274">
                  <c:v>268.546875</c:v>
                </c:pt>
                <c:pt idx="104275">
                  <c:v>268.54947916666669</c:v>
                </c:pt>
                <c:pt idx="104276">
                  <c:v>268.55208333333331</c:v>
                </c:pt>
                <c:pt idx="104277">
                  <c:v>268.5546875</c:v>
                </c:pt>
                <c:pt idx="104278">
                  <c:v>268.55729166666669</c:v>
                </c:pt>
                <c:pt idx="104279">
                  <c:v>268.55989583333331</c:v>
                </c:pt>
                <c:pt idx="104280">
                  <c:v>268.5625</c:v>
                </c:pt>
                <c:pt idx="104281">
                  <c:v>268.56510416666669</c:v>
                </c:pt>
                <c:pt idx="104282">
                  <c:v>268.56770833333331</c:v>
                </c:pt>
                <c:pt idx="104283">
                  <c:v>268.5703125</c:v>
                </c:pt>
                <c:pt idx="104284">
                  <c:v>268.57291666666669</c:v>
                </c:pt>
                <c:pt idx="104285">
                  <c:v>268.57552083333331</c:v>
                </c:pt>
                <c:pt idx="104286">
                  <c:v>268.578125</c:v>
                </c:pt>
                <c:pt idx="104287">
                  <c:v>268.58072916666669</c:v>
                </c:pt>
                <c:pt idx="104288">
                  <c:v>268.58333333333331</c:v>
                </c:pt>
                <c:pt idx="104289">
                  <c:v>268.5859375</c:v>
                </c:pt>
                <c:pt idx="104290">
                  <c:v>268.58854166666669</c:v>
                </c:pt>
                <c:pt idx="104291">
                  <c:v>268.59114583333331</c:v>
                </c:pt>
                <c:pt idx="104292">
                  <c:v>268.59375</c:v>
                </c:pt>
                <c:pt idx="104293">
                  <c:v>268.59635416666669</c:v>
                </c:pt>
                <c:pt idx="104294">
                  <c:v>268.59895833333331</c:v>
                </c:pt>
                <c:pt idx="104295">
                  <c:v>268.6015625</c:v>
                </c:pt>
                <c:pt idx="104296">
                  <c:v>268.60416666666669</c:v>
                </c:pt>
                <c:pt idx="104297">
                  <c:v>268.60677083333331</c:v>
                </c:pt>
                <c:pt idx="104298">
                  <c:v>268.609375</c:v>
                </c:pt>
                <c:pt idx="104299">
                  <c:v>268.61197916666669</c:v>
                </c:pt>
                <c:pt idx="104300">
                  <c:v>268.61458333333331</c:v>
                </c:pt>
                <c:pt idx="104301">
                  <c:v>268.6171875</c:v>
                </c:pt>
                <c:pt idx="104302">
                  <c:v>268.61979166666669</c:v>
                </c:pt>
                <c:pt idx="104303">
                  <c:v>268.62239583333331</c:v>
                </c:pt>
                <c:pt idx="104304">
                  <c:v>268.625</c:v>
                </c:pt>
                <c:pt idx="104305">
                  <c:v>268.62760416666669</c:v>
                </c:pt>
                <c:pt idx="104306">
                  <c:v>268.63020833333331</c:v>
                </c:pt>
                <c:pt idx="104307">
                  <c:v>268.6328125</c:v>
                </c:pt>
                <c:pt idx="104308">
                  <c:v>268.63541666666669</c:v>
                </c:pt>
                <c:pt idx="104309">
                  <c:v>268.63802083333331</c:v>
                </c:pt>
                <c:pt idx="104310">
                  <c:v>268.640625</c:v>
                </c:pt>
                <c:pt idx="104311">
                  <c:v>268.64322916666669</c:v>
                </c:pt>
                <c:pt idx="104312">
                  <c:v>268.64583333333331</c:v>
                </c:pt>
                <c:pt idx="104313">
                  <c:v>268.6484375</c:v>
                </c:pt>
                <c:pt idx="104314">
                  <c:v>268.65104166666669</c:v>
                </c:pt>
                <c:pt idx="104315">
                  <c:v>268.65364583333331</c:v>
                </c:pt>
                <c:pt idx="104316">
                  <c:v>268.65625</c:v>
                </c:pt>
                <c:pt idx="104317">
                  <c:v>268.65885416666669</c:v>
                </c:pt>
                <c:pt idx="104318">
                  <c:v>268.66145833333331</c:v>
                </c:pt>
                <c:pt idx="104319">
                  <c:v>268.6640625</c:v>
                </c:pt>
                <c:pt idx="104320">
                  <c:v>268.66666666666669</c:v>
                </c:pt>
                <c:pt idx="104321">
                  <c:v>268.66927083333331</c:v>
                </c:pt>
                <c:pt idx="104322">
                  <c:v>268.671875</c:v>
                </c:pt>
                <c:pt idx="104323">
                  <c:v>268.67447916666669</c:v>
                </c:pt>
                <c:pt idx="104324">
                  <c:v>268.67708333333331</c:v>
                </c:pt>
                <c:pt idx="104325">
                  <c:v>268.6796875</c:v>
                </c:pt>
                <c:pt idx="104326">
                  <c:v>268.68229166666669</c:v>
                </c:pt>
                <c:pt idx="104327">
                  <c:v>268.68489583333331</c:v>
                </c:pt>
                <c:pt idx="104328">
                  <c:v>268.6875</c:v>
                </c:pt>
                <c:pt idx="104329">
                  <c:v>268.69010416666669</c:v>
                </c:pt>
                <c:pt idx="104330">
                  <c:v>268.69270833333331</c:v>
                </c:pt>
                <c:pt idx="104331">
                  <c:v>268.6953125</c:v>
                </c:pt>
                <c:pt idx="104332">
                  <c:v>268.69791666666669</c:v>
                </c:pt>
                <c:pt idx="104333">
                  <c:v>268.70052083333331</c:v>
                </c:pt>
                <c:pt idx="104334">
                  <c:v>268.703125</c:v>
                </c:pt>
                <c:pt idx="104335">
                  <c:v>268.70572916666669</c:v>
                </c:pt>
                <c:pt idx="104336">
                  <c:v>268.70833333333331</c:v>
                </c:pt>
                <c:pt idx="104337">
                  <c:v>268.7109375</c:v>
                </c:pt>
                <c:pt idx="104338">
                  <c:v>268.71354166666669</c:v>
                </c:pt>
                <c:pt idx="104339">
                  <c:v>268.71614583333331</c:v>
                </c:pt>
                <c:pt idx="104340">
                  <c:v>268.71875</c:v>
                </c:pt>
                <c:pt idx="104341">
                  <c:v>268.72135416666669</c:v>
                </c:pt>
                <c:pt idx="104342">
                  <c:v>268.72395833333331</c:v>
                </c:pt>
                <c:pt idx="104343">
                  <c:v>268.7265625</c:v>
                </c:pt>
                <c:pt idx="104344">
                  <c:v>268.72916666666669</c:v>
                </c:pt>
                <c:pt idx="104345">
                  <c:v>268.73177083333331</c:v>
                </c:pt>
                <c:pt idx="104346">
                  <c:v>268.734375</c:v>
                </c:pt>
                <c:pt idx="104347">
                  <c:v>268.73697916666669</c:v>
                </c:pt>
                <c:pt idx="104348">
                  <c:v>268.73958333333331</c:v>
                </c:pt>
                <c:pt idx="104349">
                  <c:v>268.7421875</c:v>
                </c:pt>
                <c:pt idx="104350">
                  <c:v>268.74479166666669</c:v>
                </c:pt>
                <c:pt idx="104351">
                  <c:v>268.74739583333331</c:v>
                </c:pt>
                <c:pt idx="104352">
                  <c:v>268.75</c:v>
                </c:pt>
                <c:pt idx="104353">
                  <c:v>268.75260416666669</c:v>
                </c:pt>
                <c:pt idx="104354">
                  <c:v>268.75520833333331</c:v>
                </c:pt>
                <c:pt idx="104355">
                  <c:v>268.7578125</c:v>
                </c:pt>
                <c:pt idx="104356">
                  <c:v>268.76041666666669</c:v>
                </c:pt>
                <c:pt idx="104357">
                  <c:v>268.76302083333331</c:v>
                </c:pt>
                <c:pt idx="104358">
                  <c:v>268.765625</c:v>
                </c:pt>
                <c:pt idx="104359">
                  <c:v>268.76822916666669</c:v>
                </c:pt>
                <c:pt idx="104360">
                  <c:v>268.77083333333331</c:v>
                </c:pt>
                <c:pt idx="104361">
                  <c:v>268.7734375</c:v>
                </c:pt>
                <c:pt idx="104362">
                  <c:v>268.77604166666669</c:v>
                </c:pt>
                <c:pt idx="104363">
                  <c:v>268.77864583333331</c:v>
                </c:pt>
                <c:pt idx="104364">
                  <c:v>268.78125</c:v>
                </c:pt>
                <c:pt idx="104365">
                  <c:v>268.78385416666669</c:v>
                </c:pt>
                <c:pt idx="104366">
                  <c:v>268.78645833333331</c:v>
                </c:pt>
                <c:pt idx="104367">
                  <c:v>268.7890625</c:v>
                </c:pt>
                <c:pt idx="104368">
                  <c:v>268.79166666666669</c:v>
                </c:pt>
                <c:pt idx="104369">
                  <c:v>268.79427083333331</c:v>
                </c:pt>
                <c:pt idx="104370">
                  <c:v>268.796875</c:v>
                </c:pt>
                <c:pt idx="104371">
                  <c:v>268.79947916666669</c:v>
                </c:pt>
                <c:pt idx="104372">
                  <c:v>268.80208333333331</c:v>
                </c:pt>
                <c:pt idx="104373">
                  <c:v>268.8046875</c:v>
                </c:pt>
                <c:pt idx="104374">
                  <c:v>268.80729166666669</c:v>
                </c:pt>
                <c:pt idx="104375">
                  <c:v>268.80989583333331</c:v>
                </c:pt>
                <c:pt idx="104376">
                  <c:v>268.8125</c:v>
                </c:pt>
                <c:pt idx="104377">
                  <c:v>268.81510416666669</c:v>
                </c:pt>
                <c:pt idx="104378">
                  <c:v>268.81770833333331</c:v>
                </c:pt>
                <c:pt idx="104379">
                  <c:v>268.8203125</c:v>
                </c:pt>
                <c:pt idx="104380">
                  <c:v>268.82291666666669</c:v>
                </c:pt>
                <c:pt idx="104381">
                  <c:v>268.82552083333331</c:v>
                </c:pt>
                <c:pt idx="104382">
                  <c:v>268.828125</c:v>
                </c:pt>
                <c:pt idx="104383">
                  <c:v>268.83072916666669</c:v>
                </c:pt>
                <c:pt idx="104384">
                  <c:v>268.83333333333331</c:v>
                </c:pt>
                <c:pt idx="104385">
                  <c:v>268.8359375</c:v>
                </c:pt>
                <c:pt idx="104386">
                  <c:v>268.83854166666669</c:v>
                </c:pt>
                <c:pt idx="104387">
                  <c:v>268.84114583333331</c:v>
                </c:pt>
                <c:pt idx="104388">
                  <c:v>268.84375</c:v>
                </c:pt>
                <c:pt idx="104389">
                  <c:v>268.84635416666669</c:v>
                </c:pt>
                <c:pt idx="104390">
                  <c:v>268.84895833333331</c:v>
                </c:pt>
                <c:pt idx="104391">
                  <c:v>268.8515625</c:v>
                </c:pt>
                <c:pt idx="104392">
                  <c:v>268.85416666666669</c:v>
                </c:pt>
                <c:pt idx="104393">
                  <c:v>268.85677083333331</c:v>
                </c:pt>
                <c:pt idx="104394">
                  <c:v>268.859375</c:v>
                </c:pt>
                <c:pt idx="104395">
                  <c:v>268.86197916666669</c:v>
                </c:pt>
                <c:pt idx="104396">
                  <c:v>268.86458333333331</c:v>
                </c:pt>
                <c:pt idx="104397">
                  <c:v>268.8671875</c:v>
                </c:pt>
                <c:pt idx="104398">
                  <c:v>268.86979166666669</c:v>
                </c:pt>
                <c:pt idx="104399">
                  <c:v>268.87239583333331</c:v>
                </c:pt>
                <c:pt idx="104400">
                  <c:v>268.875</c:v>
                </c:pt>
                <c:pt idx="104401">
                  <c:v>268.87760416666669</c:v>
                </c:pt>
                <c:pt idx="104402">
                  <c:v>268.88020833333331</c:v>
                </c:pt>
                <c:pt idx="104403">
                  <c:v>268.8828125</c:v>
                </c:pt>
                <c:pt idx="104404">
                  <c:v>268.88541666666669</c:v>
                </c:pt>
                <c:pt idx="104405">
                  <c:v>268.88802083333331</c:v>
                </c:pt>
                <c:pt idx="104406">
                  <c:v>268.890625</c:v>
                </c:pt>
                <c:pt idx="104407">
                  <c:v>268.89322916666669</c:v>
                </c:pt>
                <c:pt idx="104408">
                  <c:v>268.89583333333331</c:v>
                </c:pt>
                <c:pt idx="104409">
                  <c:v>268.8984375</c:v>
                </c:pt>
                <c:pt idx="104410">
                  <c:v>268.90104166666669</c:v>
                </c:pt>
                <c:pt idx="104411">
                  <c:v>268.90364583333331</c:v>
                </c:pt>
                <c:pt idx="104412">
                  <c:v>268.90625</c:v>
                </c:pt>
                <c:pt idx="104413">
                  <c:v>268.90885416666669</c:v>
                </c:pt>
                <c:pt idx="104414">
                  <c:v>268.91145833333331</c:v>
                </c:pt>
                <c:pt idx="104415">
                  <c:v>268.9140625</c:v>
                </c:pt>
                <c:pt idx="104416">
                  <c:v>268.91666666666669</c:v>
                </c:pt>
                <c:pt idx="104417">
                  <c:v>268.91927083333331</c:v>
                </c:pt>
                <c:pt idx="104418">
                  <c:v>268.921875</c:v>
                </c:pt>
                <c:pt idx="104419">
                  <c:v>268.92447916666669</c:v>
                </c:pt>
                <c:pt idx="104420">
                  <c:v>268.92708333333331</c:v>
                </c:pt>
                <c:pt idx="104421">
                  <c:v>268.9296875</c:v>
                </c:pt>
                <c:pt idx="104422">
                  <c:v>268.93229166666669</c:v>
                </c:pt>
                <c:pt idx="104423">
                  <c:v>268.93489583333331</c:v>
                </c:pt>
                <c:pt idx="104424">
                  <c:v>268.9375</c:v>
                </c:pt>
                <c:pt idx="104425">
                  <c:v>268.94010416666669</c:v>
                </c:pt>
                <c:pt idx="104426">
                  <c:v>268.94270833333331</c:v>
                </c:pt>
                <c:pt idx="104427">
                  <c:v>268.9453125</c:v>
                </c:pt>
                <c:pt idx="104428">
                  <c:v>268.94791666666669</c:v>
                </c:pt>
                <c:pt idx="104429">
                  <c:v>268.95052083333331</c:v>
                </c:pt>
                <c:pt idx="104430">
                  <c:v>268.953125</c:v>
                </c:pt>
                <c:pt idx="104431">
                  <c:v>268.95572916666669</c:v>
                </c:pt>
                <c:pt idx="104432">
                  <c:v>268.95833333333331</c:v>
                </c:pt>
                <c:pt idx="104433">
                  <c:v>268.9609375</c:v>
                </c:pt>
                <c:pt idx="104434">
                  <c:v>268.96354166666669</c:v>
                </c:pt>
                <c:pt idx="104435">
                  <c:v>268.96614583333331</c:v>
                </c:pt>
                <c:pt idx="104436">
                  <c:v>268.96875</c:v>
                </c:pt>
                <c:pt idx="104437">
                  <c:v>268.97135416666669</c:v>
                </c:pt>
                <c:pt idx="104438">
                  <c:v>268.97395833333331</c:v>
                </c:pt>
                <c:pt idx="104439">
                  <c:v>268.9765625</c:v>
                </c:pt>
                <c:pt idx="104440">
                  <c:v>268.97916666666669</c:v>
                </c:pt>
                <c:pt idx="104441">
                  <c:v>268.98177083333331</c:v>
                </c:pt>
                <c:pt idx="104442">
                  <c:v>268.984375</c:v>
                </c:pt>
                <c:pt idx="104443">
                  <c:v>268.98697916666669</c:v>
                </c:pt>
                <c:pt idx="104444">
                  <c:v>268.98958333333331</c:v>
                </c:pt>
                <c:pt idx="104445">
                  <c:v>268.9921875</c:v>
                </c:pt>
                <c:pt idx="104446">
                  <c:v>268.99479166666669</c:v>
                </c:pt>
                <c:pt idx="104447">
                  <c:v>268.99739583333331</c:v>
                </c:pt>
                <c:pt idx="104448">
                  <c:v>269</c:v>
                </c:pt>
                <c:pt idx="104449">
                  <c:v>269.00260416666669</c:v>
                </c:pt>
                <c:pt idx="104450">
                  <c:v>269.00520833333331</c:v>
                </c:pt>
                <c:pt idx="104451">
                  <c:v>269.0078125</c:v>
                </c:pt>
                <c:pt idx="104452">
                  <c:v>269.01041666666669</c:v>
                </c:pt>
                <c:pt idx="104453">
                  <c:v>269.01302083333331</c:v>
                </c:pt>
                <c:pt idx="104454">
                  <c:v>269.015625</c:v>
                </c:pt>
                <c:pt idx="104455">
                  <c:v>269.01822916666669</c:v>
                </c:pt>
                <c:pt idx="104456">
                  <c:v>269.02083333333331</c:v>
                </c:pt>
                <c:pt idx="104457">
                  <c:v>269.0234375</c:v>
                </c:pt>
                <c:pt idx="104458">
                  <c:v>269.02604166666669</c:v>
                </c:pt>
                <c:pt idx="104459">
                  <c:v>269.02864583333331</c:v>
                </c:pt>
                <c:pt idx="104460">
                  <c:v>269.03125</c:v>
                </c:pt>
                <c:pt idx="104461">
                  <c:v>269.03385416666669</c:v>
                </c:pt>
                <c:pt idx="104462">
                  <c:v>269.03645833333331</c:v>
                </c:pt>
                <c:pt idx="104463">
                  <c:v>269.0390625</c:v>
                </c:pt>
                <c:pt idx="104464">
                  <c:v>269.04166666666669</c:v>
                </c:pt>
                <c:pt idx="104465">
                  <c:v>269.04427083333331</c:v>
                </c:pt>
                <c:pt idx="104466">
                  <c:v>269.046875</c:v>
                </c:pt>
                <c:pt idx="104467">
                  <c:v>269.04947916666669</c:v>
                </c:pt>
                <c:pt idx="104468">
                  <c:v>269.05208333333331</c:v>
                </c:pt>
                <c:pt idx="104469">
                  <c:v>269.0546875</c:v>
                </c:pt>
                <c:pt idx="104470">
                  <c:v>269.05729166666669</c:v>
                </c:pt>
                <c:pt idx="104471">
                  <c:v>269.05989583333331</c:v>
                </c:pt>
                <c:pt idx="104472">
                  <c:v>269.0625</c:v>
                </c:pt>
                <c:pt idx="104473">
                  <c:v>269.06510416666669</c:v>
                </c:pt>
                <c:pt idx="104474">
                  <c:v>269.06770833333331</c:v>
                </c:pt>
                <c:pt idx="104475">
                  <c:v>269.0703125</c:v>
                </c:pt>
                <c:pt idx="104476">
                  <c:v>269.07291666666669</c:v>
                </c:pt>
                <c:pt idx="104477">
                  <c:v>269.07552083333331</c:v>
                </c:pt>
                <c:pt idx="104478">
                  <c:v>269.078125</c:v>
                </c:pt>
                <c:pt idx="104479">
                  <c:v>269.08072916666669</c:v>
                </c:pt>
                <c:pt idx="104480">
                  <c:v>269.08333333333331</c:v>
                </c:pt>
                <c:pt idx="104481">
                  <c:v>269.0859375</c:v>
                </c:pt>
                <c:pt idx="104482">
                  <c:v>269.08854166666669</c:v>
                </c:pt>
                <c:pt idx="104483">
                  <c:v>269.09114583333331</c:v>
                </c:pt>
                <c:pt idx="104484">
                  <c:v>269.09375</c:v>
                </c:pt>
                <c:pt idx="104485">
                  <c:v>269.09635416666669</c:v>
                </c:pt>
                <c:pt idx="104486">
                  <c:v>269.09895833333331</c:v>
                </c:pt>
                <c:pt idx="104487">
                  <c:v>269.1015625</c:v>
                </c:pt>
                <c:pt idx="104488">
                  <c:v>269.10416666666669</c:v>
                </c:pt>
                <c:pt idx="104489">
                  <c:v>269.10677083333331</c:v>
                </c:pt>
                <c:pt idx="104490">
                  <c:v>269.109375</c:v>
                </c:pt>
                <c:pt idx="104491">
                  <c:v>269.11197916666669</c:v>
                </c:pt>
                <c:pt idx="104492">
                  <c:v>269.11458333333331</c:v>
                </c:pt>
                <c:pt idx="104493">
                  <c:v>269.1171875</c:v>
                </c:pt>
                <c:pt idx="104494">
                  <c:v>269.11979166666669</c:v>
                </c:pt>
                <c:pt idx="104495">
                  <c:v>269.12239583333331</c:v>
                </c:pt>
                <c:pt idx="104496">
                  <c:v>269.125</c:v>
                </c:pt>
                <c:pt idx="104497">
                  <c:v>269.12760416666669</c:v>
                </c:pt>
                <c:pt idx="104498">
                  <c:v>269.13020833333331</c:v>
                </c:pt>
                <c:pt idx="104499">
                  <c:v>269.1328125</c:v>
                </c:pt>
                <c:pt idx="104500">
                  <c:v>269.13541666666669</c:v>
                </c:pt>
                <c:pt idx="104501">
                  <c:v>269.13802083333331</c:v>
                </c:pt>
                <c:pt idx="104502">
                  <c:v>269.140625</c:v>
                </c:pt>
                <c:pt idx="104503">
                  <c:v>269.14322916666669</c:v>
                </c:pt>
                <c:pt idx="104504">
                  <c:v>269.14583333333331</c:v>
                </c:pt>
                <c:pt idx="104505">
                  <c:v>269.1484375</c:v>
                </c:pt>
                <c:pt idx="104506">
                  <c:v>269.15104166666669</c:v>
                </c:pt>
                <c:pt idx="104507">
                  <c:v>269.15364583333331</c:v>
                </c:pt>
                <c:pt idx="104508">
                  <c:v>269.15625</c:v>
                </c:pt>
                <c:pt idx="104509">
                  <c:v>269.15885416666669</c:v>
                </c:pt>
                <c:pt idx="104510">
                  <c:v>269.16145833333331</c:v>
                </c:pt>
                <c:pt idx="104511">
                  <c:v>269.1640625</c:v>
                </c:pt>
                <c:pt idx="104512">
                  <c:v>269.16666666666669</c:v>
                </c:pt>
                <c:pt idx="104513">
                  <c:v>269.16927083333331</c:v>
                </c:pt>
                <c:pt idx="104514">
                  <c:v>269.171875</c:v>
                </c:pt>
                <c:pt idx="104515">
                  <c:v>269.17447916666669</c:v>
                </c:pt>
                <c:pt idx="104516">
                  <c:v>269.17708333333331</c:v>
                </c:pt>
                <c:pt idx="104517">
                  <c:v>269.1796875</c:v>
                </c:pt>
                <c:pt idx="104518">
                  <c:v>269.18229166666669</c:v>
                </c:pt>
                <c:pt idx="104519">
                  <c:v>269.18489583333331</c:v>
                </c:pt>
                <c:pt idx="104520">
                  <c:v>269.1875</c:v>
                </c:pt>
                <c:pt idx="104521">
                  <c:v>269.19010416666669</c:v>
                </c:pt>
                <c:pt idx="104522">
                  <c:v>269.19270833333331</c:v>
                </c:pt>
                <c:pt idx="104523">
                  <c:v>269.1953125</c:v>
                </c:pt>
                <c:pt idx="104524">
                  <c:v>269.19791666666669</c:v>
                </c:pt>
                <c:pt idx="104525">
                  <c:v>269.20052083333331</c:v>
                </c:pt>
                <c:pt idx="104526">
                  <c:v>269.203125</c:v>
                </c:pt>
                <c:pt idx="104527">
                  <c:v>269.20572916666669</c:v>
                </c:pt>
                <c:pt idx="104528">
                  <c:v>269.20833333333331</c:v>
                </c:pt>
                <c:pt idx="104529">
                  <c:v>269.2109375</c:v>
                </c:pt>
                <c:pt idx="104530">
                  <c:v>269.21354166666669</c:v>
                </c:pt>
                <c:pt idx="104531">
                  <c:v>269.21614583333331</c:v>
                </c:pt>
                <c:pt idx="104532">
                  <c:v>269.21875</c:v>
                </c:pt>
                <c:pt idx="104533">
                  <c:v>269.22135416666669</c:v>
                </c:pt>
                <c:pt idx="104534">
                  <c:v>269.22395833333331</c:v>
                </c:pt>
                <c:pt idx="104535">
                  <c:v>269.2265625</c:v>
                </c:pt>
                <c:pt idx="104536">
                  <c:v>269.22916666666669</c:v>
                </c:pt>
                <c:pt idx="104537">
                  <c:v>269.23177083333331</c:v>
                </c:pt>
                <c:pt idx="104538">
                  <c:v>269.234375</c:v>
                </c:pt>
                <c:pt idx="104539">
                  <c:v>269.23697916666669</c:v>
                </c:pt>
                <c:pt idx="104540">
                  <c:v>269.23958333333331</c:v>
                </c:pt>
                <c:pt idx="104541">
                  <c:v>269.2421875</c:v>
                </c:pt>
                <c:pt idx="104542">
                  <c:v>269.24479166666669</c:v>
                </c:pt>
                <c:pt idx="104543">
                  <c:v>269.24739583333331</c:v>
                </c:pt>
                <c:pt idx="104544">
                  <c:v>269.25</c:v>
                </c:pt>
                <c:pt idx="104545">
                  <c:v>269.25260416666669</c:v>
                </c:pt>
                <c:pt idx="104546">
                  <c:v>269.25520833333331</c:v>
                </c:pt>
                <c:pt idx="104547">
                  <c:v>269.2578125</c:v>
                </c:pt>
                <c:pt idx="104548">
                  <c:v>269.26041666666669</c:v>
                </c:pt>
                <c:pt idx="104549">
                  <c:v>269.26302083333331</c:v>
                </c:pt>
                <c:pt idx="104550">
                  <c:v>269.265625</c:v>
                </c:pt>
                <c:pt idx="104551">
                  <c:v>269.26822916666669</c:v>
                </c:pt>
                <c:pt idx="104552">
                  <c:v>269.27083333333331</c:v>
                </c:pt>
                <c:pt idx="104553">
                  <c:v>269.2734375</c:v>
                </c:pt>
                <c:pt idx="104554">
                  <c:v>269.27604166666669</c:v>
                </c:pt>
                <c:pt idx="104555">
                  <c:v>269.27864583333331</c:v>
                </c:pt>
                <c:pt idx="104556">
                  <c:v>269.28125</c:v>
                </c:pt>
                <c:pt idx="104557">
                  <c:v>269.28385416666669</c:v>
                </c:pt>
                <c:pt idx="104558">
                  <c:v>269.28645833333331</c:v>
                </c:pt>
                <c:pt idx="104559">
                  <c:v>269.2890625</c:v>
                </c:pt>
                <c:pt idx="104560">
                  <c:v>269.29166666666669</c:v>
                </c:pt>
                <c:pt idx="104561">
                  <c:v>269.29427083333331</c:v>
                </c:pt>
                <c:pt idx="104562">
                  <c:v>269.296875</c:v>
                </c:pt>
                <c:pt idx="104563">
                  <c:v>269.29947916666669</c:v>
                </c:pt>
                <c:pt idx="104564">
                  <c:v>269.30208333333331</c:v>
                </c:pt>
                <c:pt idx="104565">
                  <c:v>269.3046875</c:v>
                </c:pt>
                <c:pt idx="104566">
                  <c:v>269.30729166666669</c:v>
                </c:pt>
                <c:pt idx="104567">
                  <c:v>269.30989583333331</c:v>
                </c:pt>
                <c:pt idx="104568">
                  <c:v>269.3125</c:v>
                </c:pt>
                <c:pt idx="104569">
                  <c:v>269.31510416666669</c:v>
                </c:pt>
                <c:pt idx="104570">
                  <c:v>269.31770833333331</c:v>
                </c:pt>
                <c:pt idx="104571">
                  <c:v>269.3203125</c:v>
                </c:pt>
                <c:pt idx="104572">
                  <c:v>269.32291666666669</c:v>
                </c:pt>
                <c:pt idx="104573">
                  <c:v>269.32552083333331</c:v>
                </c:pt>
                <c:pt idx="104574">
                  <c:v>269.328125</c:v>
                </c:pt>
                <c:pt idx="104575">
                  <c:v>269.33072916666669</c:v>
                </c:pt>
                <c:pt idx="104576">
                  <c:v>269.33333333333331</c:v>
                </c:pt>
                <c:pt idx="104577">
                  <c:v>269.3359375</c:v>
                </c:pt>
                <c:pt idx="104578">
                  <c:v>269.33854166666669</c:v>
                </c:pt>
                <c:pt idx="104579">
                  <c:v>269.34114583333331</c:v>
                </c:pt>
                <c:pt idx="104580">
                  <c:v>269.34375</c:v>
                </c:pt>
                <c:pt idx="104581">
                  <c:v>269.34635416666669</c:v>
                </c:pt>
                <c:pt idx="104582">
                  <c:v>269.34895833333331</c:v>
                </c:pt>
                <c:pt idx="104583">
                  <c:v>269.3515625</c:v>
                </c:pt>
                <c:pt idx="104584">
                  <c:v>269.35416666666669</c:v>
                </c:pt>
                <c:pt idx="104585">
                  <c:v>269.35677083333331</c:v>
                </c:pt>
                <c:pt idx="104586">
                  <c:v>269.359375</c:v>
                </c:pt>
                <c:pt idx="104587">
                  <c:v>269.36197916666669</c:v>
                </c:pt>
                <c:pt idx="104588">
                  <c:v>269.36458333333331</c:v>
                </c:pt>
                <c:pt idx="104589">
                  <c:v>269.3671875</c:v>
                </c:pt>
                <c:pt idx="104590">
                  <c:v>269.36979166666669</c:v>
                </c:pt>
                <c:pt idx="104591">
                  <c:v>269.37239583333331</c:v>
                </c:pt>
                <c:pt idx="104592">
                  <c:v>269.375</c:v>
                </c:pt>
                <c:pt idx="104593">
                  <c:v>269.37760416666669</c:v>
                </c:pt>
                <c:pt idx="104594">
                  <c:v>269.38020833333331</c:v>
                </c:pt>
                <c:pt idx="104595">
                  <c:v>269.3828125</c:v>
                </c:pt>
                <c:pt idx="104596">
                  <c:v>269.38541666666669</c:v>
                </c:pt>
                <c:pt idx="104597">
                  <c:v>269.38802083333331</c:v>
                </c:pt>
                <c:pt idx="104598">
                  <c:v>269.390625</c:v>
                </c:pt>
                <c:pt idx="104599">
                  <c:v>269.39322916666669</c:v>
                </c:pt>
                <c:pt idx="104600">
                  <c:v>269.39583333333331</c:v>
                </c:pt>
                <c:pt idx="104601">
                  <c:v>269.3984375</c:v>
                </c:pt>
                <c:pt idx="104602">
                  <c:v>269.40104166666669</c:v>
                </c:pt>
                <c:pt idx="104603">
                  <c:v>269.40364583333331</c:v>
                </c:pt>
                <c:pt idx="104604">
                  <c:v>269.40625</c:v>
                </c:pt>
                <c:pt idx="104605">
                  <c:v>269.40885416666669</c:v>
                </c:pt>
                <c:pt idx="104606">
                  <c:v>269.41145833333331</c:v>
                </c:pt>
                <c:pt idx="104607">
                  <c:v>269.4140625</c:v>
                </c:pt>
                <c:pt idx="104608">
                  <c:v>269.41666666666669</c:v>
                </c:pt>
                <c:pt idx="104609">
                  <c:v>269.41927083333331</c:v>
                </c:pt>
                <c:pt idx="104610">
                  <c:v>269.421875</c:v>
                </c:pt>
                <c:pt idx="104611">
                  <c:v>269.42447916666669</c:v>
                </c:pt>
                <c:pt idx="104612">
                  <c:v>269.42708333333331</c:v>
                </c:pt>
                <c:pt idx="104613">
                  <c:v>269.4296875</c:v>
                </c:pt>
                <c:pt idx="104614">
                  <c:v>269.43229166666669</c:v>
                </c:pt>
                <c:pt idx="104615">
                  <c:v>269.43489583333331</c:v>
                </c:pt>
                <c:pt idx="104616">
                  <c:v>269.4375</c:v>
                </c:pt>
                <c:pt idx="104617">
                  <c:v>269.44010416666669</c:v>
                </c:pt>
                <c:pt idx="104618">
                  <c:v>269.44270833333331</c:v>
                </c:pt>
                <c:pt idx="104619">
                  <c:v>269.4453125</c:v>
                </c:pt>
                <c:pt idx="104620">
                  <c:v>269.44791666666669</c:v>
                </c:pt>
                <c:pt idx="104621">
                  <c:v>269.45052083333331</c:v>
                </c:pt>
                <c:pt idx="104622">
                  <c:v>269.453125</c:v>
                </c:pt>
                <c:pt idx="104623">
                  <c:v>269.45572916666669</c:v>
                </c:pt>
                <c:pt idx="104624">
                  <c:v>269.45833333333331</c:v>
                </c:pt>
                <c:pt idx="104625">
                  <c:v>269.4609375</c:v>
                </c:pt>
                <c:pt idx="104626">
                  <c:v>269.46354166666669</c:v>
                </c:pt>
                <c:pt idx="104627">
                  <c:v>269.46614583333331</c:v>
                </c:pt>
                <c:pt idx="104628">
                  <c:v>269.46875</c:v>
                </c:pt>
                <c:pt idx="104629">
                  <c:v>269.47135416666669</c:v>
                </c:pt>
                <c:pt idx="104630">
                  <c:v>269.47395833333331</c:v>
                </c:pt>
                <c:pt idx="104631">
                  <c:v>269.4765625</c:v>
                </c:pt>
                <c:pt idx="104632">
                  <c:v>269.47916666666669</c:v>
                </c:pt>
                <c:pt idx="104633">
                  <c:v>269.48177083333331</c:v>
                </c:pt>
                <c:pt idx="104634">
                  <c:v>269.484375</c:v>
                </c:pt>
                <c:pt idx="104635">
                  <c:v>269.48697916666669</c:v>
                </c:pt>
                <c:pt idx="104636">
                  <c:v>269.48958333333331</c:v>
                </c:pt>
                <c:pt idx="104637">
                  <c:v>269.4921875</c:v>
                </c:pt>
                <c:pt idx="104638">
                  <c:v>269.49479166666669</c:v>
                </c:pt>
                <c:pt idx="104639">
                  <c:v>269.49739583333331</c:v>
                </c:pt>
                <c:pt idx="104640">
                  <c:v>269.5</c:v>
                </c:pt>
                <c:pt idx="104641">
                  <c:v>269.50260416666669</c:v>
                </c:pt>
                <c:pt idx="104642">
                  <c:v>269.50520833333331</c:v>
                </c:pt>
                <c:pt idx="104643">
                  <c:v>269.5078125</c:v>
                </c:pt>
                <c:pt idx="104644">
                  <c:v>269.51041666666669</c:v>
                </c:pt>
                <c:pt idx="104645">
                  <c:v>269.51302083333331</c:v>
                </c:pt>
                <c:pt idx="104646">
                  <c:v>269.515625</c:v>
                </c:pt>
                <c:pt idx="104647">
                  <c:v>269.51822916666669</c:v>
                </c:pt>
                <c:pt idx="104648">
                  <c:v>269.52083333333331</c:v>
                </c:pt>
                <c:pt idx="104649">
                  <c:v>269.5234375</c:v>
                </c:pt>
                <c:pt idx="104650">
                  <c:v>269.52604166666669</c:v>
                </c:pt>
                <c:pt idx="104651">
                  <c:v>269.52864583333331</c:v>
                </c:pt>
                <c:pt idx="104652">
                  <c:v>269.53125</c:v>
                </c:pt>
                <c:pt idx="104653">
                  <c:v>269.53385416666669</c:v>
                </c:pt>
                <c:pt idx="104654">
                  <c:v>269.53645833333331</c:v>
                </c:pt>
                <c:pt idx="104655">
                  <c:v>269.5390625</c:v>
                </c:pt>
                <c:pt idx="104656">
                  <c:v>269.54166666666669</c:v>
                </c:pt>
                <c:pt idx="104657">
                  <c:v>269.54427083333331</c:v>
                </c:pt>
                <c:pt idx="104658">
                  <c:v>269.546875</c:v>
                </c:pt>
                <c:pt idx="104659">
                  <c:v>269.54947916666669</c:v>
                </c:pt>
                <c:pt idx="104660">
                  <c:v>269.55208333333331</c:v>
                </c:pt>
                <c:pt idx="104661">
                  <c:v>269.5546875</c:v>
                </c:pt>
                <c:pt idx="104662">
                  <c:v>269.55729166666669</c:v>
                </c:pt>
                <c:pt idx="104663">
                  <c:v>269.55989583333331</c:v>
                </c:pt>
                <c:pt idx="104664">
                  <c:v>269.5625</c:v>
                </c:pt>
                <c:pt idx="104665">
                  <c:v>269.56510416666669</c:v>
                </c:pt>
                <c:pt idx="104666">
                  <c:v>269.56770833333331</c:v>
                </c:pt>
                <c:pt idx="104667">
                  <c:v>269.5703125</c:v>
                </c:pt>
                <c:pt idx="104668">
                  <c:v>269.57291666666669</c:v>
                </c:pt>
                <c:pt idx="104669">
                  <c:v>269.57552083333331</c:v>
                </c:pt>
                <c:pt idx="104670">
                  <c:v>269.578125</c:v>
                </c:pt>
                <c:pt idx="104671">
                  <c:v>269.58072916666669</c:v>
                </c:pt>
                <c:pt idx="104672">
                  <c:v>269.58333333333331</c:v>
                </c:pt>
                <c:pt idx="104673">
                  <c:v>269.5859375</c:v>
                </c:pt>
                <c:pt idx="104674">
                  <c:v>269.58854166666669</c:v>
                </c:pt>
                <c:pt idx="104675">
                  <c:v>269.59114583333331</c:v>
                </c:pt>
                <c:pt idx="104676">
                  <c:v>269.59375</c:v>
                </c:pt>
                <c:pt idx="104677">
                  <c:v>269.59635416666669</c:v>
                </c:pt>
                <c:pt idx="104678">
                  <c:v>269.59895833333331</c:v>
                </c:pt>
                <c:pt idx="104679">
                  <c:v>269.6015625</c:v>
                </c:pt>
                <c:pt idx="104680">
                  <c:v>269.60416666666669</c:v>
                </c:pt>
                <c:pt idx="104681">
                  <c:v>269.60677083333331</c:v>
                </c:pt>
                <c:pt idx="104682">
                  <c:v>269.609375</c:v>
                </c:pt>
                <c:pt idx="104683">
                  <c:v>269.61197916666669</c:v>
                </c:pt>
                <c:pt idx="104684">
                  <c:v>269.61458333333331</c:v>
                </c:pt>
                <c:pt idx="104685">
                  <c:v>269.6171875</c:v>
                </c:pt>
                <c:pt idx="104686">
                  <c:v>269.61979166666669</c:v>
                </c:pt>
                <c:pt idx="104687">
                  <c:v>269.62239583333331</c:v>
                </c:pt>
                <c:pt idx="104688">
                  <c:v>269.625</c:v>
                </c:pt>
                <c:pt idx="104689">
                  <c:v>269.62760416666669</c:v>
                </c:pt>
                <c:pt idx="104690">
                  <c:v>269.63020833333331</c:v>
                </c:pt>
                <c:pt idx="104691">
                  <c:v>269.6328125</c:v>
                </c:pt>
                <c:pt idx="104692">
                  <c:v>269.63541666666669</c:v>
                </c:pt>
                <c:pt idx="104693">
                  <c:v>269.63802083333331</c:v>
                </c:pt>
                <c:pt idx="104694">
                  <c:v>269.640625</c:v>
                </c:pt>
                <c:pt idx="104695">
                  <c:v>269.64322916666669</c:v>
                </c:pt>
                <c:pt idx="104696">
                  <c:v>269.64583333333331</c:v>
                </c:pt>
                <c:pt idx="104697">
                  <c:v>269.6484375</c:v>
                </c:pt>
                <c:pt idx="104698">
                  <c:v>269.65104166666669</c:v>
                </c:pt>
                <c:pt idx="104699">
                  <c:v>269.65364583333331</c:v>
                </c:pt>
                <c:pt idx="104700">
                  <c:v>269.65625</c:v>
                </c:pt>
                <c:pt idx="104701">
                  <c:v>269.65885416666669</c:v>
                </c:pt>
                <c:pt idx="104702">
                  <c:v>269.66145833333331</c:v>
                </c:pt>
                <c:pt idx="104703">
                  <c:v>269.6640625</c:v>
                </c:pt>
                <c:pt idx="104704">
                  <c:v>269.66666666666669</c:v>
                </c:pt>
                <c:pt idx="104705">
                  <c:v>269.66927083333331</c:v>
                </c:pt>
                <c:pt idx="104706">
                  <c:v>269.671875</c:v>
                </c:pt>
                <c:pt idx="104707">
                  <c:v>269.67447916666669</c:v>
                </c:pt>
                <c:pt idx="104708">
                  <c:v>269.67708333333331</c:v>
                </c:pt>
                <c:pt idx="104709">
                  <c:v>269.6796875</c:v>
                </c:pt>
                <c:pt idx="104710">
                  <c:v>269.68229166666669</c:v>
                </c:pt>
                <c:pt idx="104711">
                  <c:v>269.68489583333331</c:v>
                </c:pt>
                <c:pt idx="104712">
                  <c:v>269.6875</c:v>
                </c:pt>
                <c:pt idx="104713">
                  <c:v>269.69010416666669</c:v>
                </c:pt>
                <c:pt idx="104714">
                  <c:v>269.69270833333331</c:v>
                </c:pt>
                <c:pt idx="104715">
                  <c:v>269.6953125</c:v>
                </c:pt>
                <c:pt idx="104716">
                  <c:v>269.69791666666669</c:v>
                </c:pt>
                <c:pt idx="104717">
                  <c:v>269.70052083333331</c:v>
                </c:pt>
                <c:pt idx="104718">
                  <c:v>269.703125</c:v>
                </c:pt>
                <c:pt idx="104719">
                  <c:v>269.70572916666669</c:v>
                </c:pt>
                <c:pt idx="104720">
                  <c:v>269.70833333333331</c:v>
                </c:pt>
                <c:pt idx="104721">
                  <c:v>269.7109375</c:v>
                </c:pt>
                <c:pt idx="104722">
                  <c:v>269.71354166666669</c:v>
                </c:pt>
                <c:pt idx="104723">
                  <c:v>269.71614583333331</c:v>
                </c:pt>
                <c:pt idx="104724">
                  <c:v>269.71875</c:v>
                </c:pt>
                <c:pt idx="104725">
                  <c:v>269.72135416666669</c:v>
                </c:pt>
                <c:pt idx="104726">
                  <c:v>269.72395833333331</c:v>
                </c:pt>
                <c:pt idx="104727">
                  <c:v>269.7265625</c:v>
                </c:pt>
                <c:pt idx="104728">
                  <c:v>269.72916666666669</c:v>
                </c:pt>
                <c:pt idx="104729">
                  <c:v>269.73177083333331</c:v>
                </c:pt>
                <c:pt idx="104730">
                  <c:v>269.734375</c:v>
                </c:pt>
                <c:pt idx="104731">
                  <c:v>269.73697916666669</c:v>
                </c:pt>
                <c:pt idx="104732">
                  <c:v>269.73958333333331</c:v>
                </c:pt>
                <c:pt idx="104733">
                  <c:v>269.7421875</c:v>
                </c:pt>
                <c:pt idx="104734">
                  <c:v>269.74479166666669</c:v>
                </c:pt>
                <c:pt idx="104735">
                  <c:v>269.74739583333331</c:v>
                </c:pt>
                <c:pt idx="104736">
                  <c:v>269.75</c:v>
                </c:pt>
                <c:pt idx="104737">
                  <c:v>269.75260416666669</c:v>
                </c:pt>
                <c:pt idx="104738">
                  <c:v>269.75520833333331</c:v>
                </c:pt>
                <c:pt idx="104739">
                  <c:v>269.7578125</c:v>
                </c:pt>
                <c:pt idx="104740">
                  <c:v>269.76041666666669</c:v>
                </c:pt>
                <c:pt idx="104741">
                  <c:v>269.76302083333331</c:v>
                </c:pt>
                <c:pt idx="104742">
                  <c:v>269.765625</c:v>
                </c:pt>
                <c:pt idx="104743">
                  <c:v>269.76822916666669</c:v>
                </c:pt>
                <c:pt idx="104744">
                  <c:v>269.77083333333331</c:v>
                </c:pt>
                <c:pt idx="104745">
                  <c:v>269.7734375</c:v>
                </c:pt>
                <c:pt idx="104746">
                  <c:v>269.77604166666669</c:v>
                </c:pt>
                <c:pt idx="104747">
                  <c:v>269.77864583333331</c:v>
                </c:pt>
                <c:pt idx="104748">
                  <c:v>269.78125</c:v>
                </c:pt>
                <c:pt idx="104749">
                  <c:v>269.78385416666669</c:v>
                </c:pt>
                <c:pt idx="104750">
                  <c:v>269.78645833333331</c:v>
                </c:pt>
                <c:pt idx="104751">
                  <c:v>269.7890625</c:v>
                </c:pt>
                <c:pt idx="104752">
                  <c:v>269.79166666666669</c:v>
                </c:pt>
                <c:pt idx="104753">
                  <c:v>269.79427083333331</c:v>
                </c:pt>
                <c:pt idx="104754">
                  <c:v>269.796875</c:v>
                </c:pt>
                <c:pt idx="104755">
                  <c:v>269.79947916666669</c:v>
                </c:pt>
                <c:pt idx="104756">
                  <c:v>269.80208333333331</c:v>
                </c:pt>
                <c:pt idx="104757">
                  <c:v>269.8046875</c:v>
                </c:pt>
                <c:pt idx="104758">
                  <c:v>269.80729166666669</c:v>
                </c:pt>
                <c:pt idx="104759">
                  <c:v>269.80989583333331</c:v>
                </c:pt>
                <c:pt idx="104760">
                  <c:v>269.8125</c:v>
                </c:pt>
                <c:pt idx="104761">
                  <c:v>269.81510416666669</c:v>
                </c:pt>
                <c:pt idx="104762">
                  <c:v>269.81770833333331</c:v>
                </c:pt>
                <c:pt idx="104763">
                  <c:v>269.8203125</c:v>
                </c:pt>
                <c:pt idx="104764">
                  <c:v>269.82291666666669</c:v>
                </c:pt>
                <c:pt idx="104765">
                  <c:v>269.82552083333331</c:v>
                </c:pt>
                <c:pt idx="104766">
                  <c:v>269.828125</c:v>
                </c:pt>
                <c:pt idx="104767">
                  <c:v>269.83072916666669</c:v>
                </c:pt>
                <c:pt idx="104768">
                  <c:v>269.83333333333331</c:v>
                </c:pt>
                <c:pt idx="104769">
                  <c:v>269.8359375</c:v>
                </c:pt>
                <c:pt idx="104770">
                  <c:v>269.83854166666669</c:v>
                </c:pt>
                <c:pt idx="104771">
                  <c:v>269.84114583333331</c:v>
                </c:pt>
                <c:pt idx="104772">
                  <c:v>269.84375</c:v>
                </c:pt>
                <c:pt idx="104773">
                  <c:v>269.84635416666669</c:v>
                </c:pt>
                <c:pt idx="104774">
                  <c:v>269.84895833333331</c:v>
                </c:pt>
                <c:pt idx="104775">
                  <c:v>269.8515625</c:v>
                </c:pt>
                <c:pt idx="104776">
                  <c:v>269.85416666666669</c:v>
                </c:pt>
                <c:pt idx="104777">
                  <c:v>269.85677083333331</c:v>
                </c:pt>
                <c:pt idx="104778">
                  <c:v>269.859375</c:v>
                </c:pt>
                <c:pt idx="104779">
                  <c:v>269.86197916666669</c:v>
                </c:pt>
                <c:pt idx="104780">
                  <c:v>269.86458333333331</c:v>
                </c:pt>
                <c:pt idx="104781">
                  <c:v>269.8671875</c:v>
                </c:pt>
                <c:pt idx="104782">
                  <c:v>269.86979166666669</c:v>
                </c:pt>
                <c:pt idx="104783">
                  <c:v>269.87239583333331</c:v>
                </c:pt>
                <c:pt idx="104784">
                  <c:v>269.875</c:v>
                </c:pt>
                <c:pt idx="104785">
                  <c:v>269.87760416666669</c:v>
                </c:pt>
                <c:pt idx="104786">
                  <c:v>269.88020833333331</c:v>
                </c:pt>
                <c:pt idx="104787">
                  <c:v>269.8828125</c:v>
                </c:pt>
                <c:pt idx="104788">
                  <c:v>269.88541666666669</c:v>
                </c:pt>
                <c:pt idx="104789">
                  <c:v>269.88802083333331</c:v>
                </c:pt>
                <c:pt idx="104790">
                  <c:v>269.890625</c:v>
                </c:pt>
                <c:pt idx="104791">
                  <c:v>269.89322916666669</c:v>
                </c:pt>
                <c:pt idx="104792">
                  <c:v>269.89583333333331</c:v>
                </c:pt>
                <c:pt idx="104793">
                  <c:v>269.8984375</c:v>
                </c:pt>
                <c:pt idx="104794">
                  <c:v>269.90104166666669</c:v>
                </c:pt>
                <c:pt idx="104795">
                  <c:v>269.90364583333331</c:v>
                </c:pt>
                <c:pt idx="104796">
                  <c:v>269.90625</c:v>
                </c:pt>
                <c:pt idx="104797">
                  <c:v>269.90885416666669</c:v>
                </c:pt>
                <c:pt idx="104798">
                  <c:v>269.91145833333331</c:v>
                </c:pt>
                <c:pt idx="104799">
                  <c:v>269.9140625</c:v>
                </c:pt>
                <c:pt idx="104800">
                  <c:v>269.91666666666669</c:v>
                </c:pt>
                <c:pt idx="104801">
                  <c:v>269.91927083333331</c:v>
                </c:pt>
                <c:pt idx="104802">
                  <c:v>269.921875</c:v>
                </c:pt>
                <c:pt idx="104803">
                  <c:v>269.92447916666669</c:v>
                </c:pt>
                <c:pt idx="104804">
                  <c:v>269.92708333333331</c:v>
                </c:pt>
                <c:pt idx="104805">
                  <c:v>269.9296875</c:v>
                </c:pt>
                <c:pt idx="104806">
                  <c:v>269.93229166666669</c:v>
                </c:pt>
                <c:pt idx="104807">
                  <c:v>269.93489583333331</c:v>
                </c:pt>
                <c:pt idx="104808">
                  <c:v>269.9375</c:v>
                </c:pt>
                <c:pt idx="104809">
                  <c:v>269.94010416666669</c:v>
                </c:pt>
                <c:pt idx="104810">
                  <c:v>269.94270833333331</c:v>
                </c:pt>
                <c:pt idx="104811">
                  <c:v>269.9453125</c:v>
                </c:pt>
                <c:pt idx="104812">
                  <c:v>269.94791666666669</c:v>
                </c:pt>
                <c:pt idx="104813">
                  <c:v>269.95052083333331</c:v>
                </c:pt>
                <c:pt idx="104814">
                  <c:v>269.953125</c:v>
                </c:pt>
                <c:pt idx="104815">
                  <c:v>269.95572916666669</c:v>
                </c:pt>
                <c:pt idx="104816">
                  <c:v>269.95833333333331</c:v>
                </c:pt>
                <c:pt idx="104817">
                  <c:v>269.9609375</c:v>
                </c:pt>
                <c:pt idx="104818">
                  <c:v>269.96354166666669</c:v>
                </c:pt>
                <c:pt idx="104819">
                  <c:v>269.96614583333331</c:v>
                </c:pt>
                <c:pt idx="104820">
                  <c:v>269.96875</c:v>
                </c:pt>
                <c:pt idx="104821">
                  <c:v>269.97135416666669</c:v>
                </c:pt>
                <c:pt idx="104822">
                  <c:v>269.97395833333331</c:v>
                </c:pt>
                <c:pt idx="104823">
                  <c:v>269.9765625</c:v>
                </c:pt>
                <c:pt idx="104824">
                  <c:v>269.97916666666669</c:v>
                </c:pt>
                <c:pt idx="104825">
                  <c:v>269.98177083333331</c:v>
                </c:pt>
                <c:pt idx="104826">
                  <c:v>269.984375</c:v>
                </c:pt>
                <c:pt idx="104827">
                  <c:v>269.98697916666669</c:v>
                </c:pt>
                <c:pt idx="104828">
                  <c:v>269.98958333333331</c:v>
                </c:pt>
                <c:pt idx="104829">
                  <c:v>269.9921875</c:v>
                </c:pt>
                <c:pt idx="104830">
                  <c:v>269.99479166666669</c:v>
                </c:pt>
                <c:pt idx="104831">
                  <c:v>269.99739583333331</c:v>
                </c:pt>
                <c:pt idx="104832">
                  <c:v>270</c:v>
                </c:pt>
                <c:pt idx="104833">
                  <c:v>270.00260416666669</c:v>
                </c:pt>
                <c:pt idx="104834">
                  <c:v>270.00520833333331</c:v>
                </c:pt>
                <c:pt idx="104835">
                  <c:v>270.0078125</c:v>
                </c:pt>
                <c:pt idx="104836">
                  <c:v>270.01041666666669</c:v>
                </c:pt>
                <c:pt idx="104837">
                  <c:v>270.01302083333331</c:v>
                </c:pt>
                <c:pt idx="104838">
                  <c:v>270.015625</c:v>
                </c:pt>
                <c:pt idx="104839">
                  <c:v>270.01822916666669</c:v>
                </c:pt>
                <c:pt idx="104840">
                  <c:v>270.02083333333331</c:v>
                </c:pt>
                <c:pt idx="104841">
                  <c:v>270.0234375</c:v>
                </c:pt>
                <c:pt idx="104842">
                  <c:v>270.02604166666669</c:v>
                </c:pt>
                <c:pt idx="104843">
                  <c:v>270.02864583333331</c:v>
                </c:pt>
                <c:pt idx="104844">
                  <c:v>270.03125</c:v>
                </c:pt>
                <c:pt idx="104845">
                  <c:v>270.03385416666669</c:v>
                </c:pt>
                <c:pt idx="104846">
                  <c:v>270.03645833333331</c:v>
                </c:pt>
                <c:pt idx="104847">
                  <c:v>270.0390625</c:v>
                </c:pt>
                <c:pt idx="104848">
                  <c:v>270.04166666666669</c:v>
                </c:pt>
                <c:pt idx="104849">
                  <c:v>270.04427083333331</c:v>
                </c:pt>
                <c:pt idx="104850">
                  <c:v>270.046875</c:v>
                </c:pt>
                <c:pt idx="104851">
                  <c:v>270.04947916666669</c:v>
                </c:pt>
                <c:pt idx="104852">
                  <c:v>270.05208333333331</c:v>
                </c:pt>
                <c:pt idx="104853">
                  <c:v>270.0546875</c:v>
                </c:pt>
                <c:pt idx="104854">
                  <c:v>270.05729166666669</c:v>
                </c:pt>
                <c:pt idx="104855">
                  <c:v>270.05989583333331</c:v>
                </c:pt>
                <c:pt idx="104856">
                  <c:v>270.0625</c:v>
                </c:pt>
                <c:pt idx="104857">
                  <c:v>270.06510416666669</c:v>
                </c:pt>
                <c:pt idx="104858">
                  <c:v>270.06770833333331</c:v>
                </c:pt>
                <c:pt idx="104859">
                  <c:v>270.0703125</c:v>
                </c:pt>
                <c:pt idx="104860">
                  <c:v>270.07291666666669</c:v>
                </c:pt>
                <c:pt idx="104861">
                  <c:v>270.07552083333331</c:v>
                </c:pt>
                <c:pt idx="104862">
                  <c:v>270.078125</c:v>
                </c:pt>
                <c:pt idx="104863">
                  <c:v>270.08072916666669</c:v>
                </c:pt>
                <c:pt idx="104864">
                  <c:v>270.08333333333331</c:v>
                </c:pt>
                <c:pt idx="104865">
                  <c:v>270.0859375</c:v>
                </c:pt>
                <c:pt idx="104866">
                  <c:v>270.08854166666669</c:v>
                </c:pt>
                <c:pt idx="104867">
                  <c:v>270.09114583333331</c:v>
                </c:pt>
                <c:pt idx="104868">
                  <c:v>270.09375</c:v>
                </c:pt>
                <c:pt idx="104869">
                  <c:v>270.09635416666669</c:v>
                </c:pt>
                <c:pt idx="104870">
                  <c:v>270.09895833333331</c:v>
                </c:pt>
                <c:pt idx="104871">
                  <c:v>270.1015625</c:v>
                </c:pt>
                <c:pt idx="104872">
                  <c:v>270.10416666666669</c:v>
                </c:pt>
                <c:pt idx="104873">
                  <c:v>270.10677083333331</c:v>
                </c:pt>
                <c:pt idx="104874">
                  <c:v>270.109375</c:v>
                </c:pt>
                <c:pt idx="104875">
                  <c:v>270.11197916666669</c:v>
                </c:pt>
                <c:pt idx="104876">
                  <c:v>270.11458333333331</c:v>
                </c:pt>
                <c:pt idx="104877">
                  <c:v>270.1171875</c:v>
                </c:pt>
                <c:pt idx="104878">
                  <c:v>270.11979166666669</c:v>
                </c:pt>
                <c:pt idx="104879">
                  <c:v>270.12239583333331</c:v>
                </c:pt>
                <c:pt idx="104880">
                  <c:v>270.125</c:v>
                </c:pt>
                <c:pt idx="104881">
                  <c:v>270.12760416666669</c:v>
                </c:pt>
                <c:pt idx="104882">
                  <c:v>270.13020833333331</c:v>
                </c:pt>
                <c:pt idx="104883">
                  <c:v>270.1328125</c:v>
                </c:pt>
                <c:pt idx="104884">
                  <c:v>270.13541666666669</c:v>
                </c:pt>
                <c:pt idx="104885">
                  <c:v>270.13802083333331</c:v>
                </c:pt>
                <c:pt idx="104886">
                  <c:v>270.140625</c:v>
                </c:pt>
                <c:pt idx="104887">
                  <c:v>270.14322916666669</c:v>
                </c:pt>
                <c:pt idx="104888">
                  <c:v>270.14583333333331</c:v>
                </c:pt>
                <c:pt idx="104889">
                  <c:v>270.1484375</c:v>
                </c:pt>
                <c:pt idx="104890">
                  <c:v>270.15104166666669</c:v>
                </c:pt>
                <c:pt idx="104891">
                  <c:v>270.15364583333331</c:v>
                </c:pt>
                <c:pt idx="104892">
                  <c:v>270.15625</c:v>
                </c:pt>
                <c:pt idx="104893">
                  <c:v>270.15885416666669</c:v>
                </c:pt>
                <c:pt idx="104894">
                  <c:v>270.16145833333331</c:v>
                </c:pt>
                <c:pt idx="104895">
                  <c:v>270.1640625</c:v>
                </c:pt>
                <c:pt idx="104896">
                  <c:v>270.16666666666669</c:v>
                </c:pt>
                <c:pt idx="104897">
                  <c:v>270.16927083333331</c:v>
                </c:pt>
                <c:pt idx="104898">
                  <c:v>270.171875</c:v>
                </c:pt>
                <c:pt idx="104899">
                  <c:v>270.17447916666669</c:v>
                </c:pt>
                <c:pt idx="104900">
                  <c:v>270.17708333333331</c:v>
                </c:pt>
                <c:pt idx="104901">
                  <c:v>270.1796875</c:v>
                </c:pt>
                <c:pt idx="104902">
                  <c:v>270.18229166666669</c:v>
                </c:pt>
                <c:pt idx="104903">
                  <c:v>270.18489583333331</c:v>
                </c:pt>
                <c:pt idx="104904">
                  <c:v>270.1875</c:v>
                </c:pt>
                <c:pt idx="104905">
                  <c:v>270.19010416666669</c:v>
                </c:pt>
                <c:pt idx="104906">
                  <c:v>270.19270833333331</c:v>
                </c:pt>
                <c:pt idx="104907">
                  <c:v>270.1953125</c:v>
                </c:pt>
                <c:pt idx="104908">
                  <c:v>270.19791666666669</c:v>
                </c:pt>
                <c:pt idx="104909">
                  <c:v>270.20052083333331</c:v>
                </c:pt>
                <c:pt idx="104910">
                  <c:v>270.203125</c:v>
                </c:pt>
                <c:pt idx="104911">
                  <c:v>270.20572916666669</c:v>
                </c:pt>
                <c:pt idx="104912">
                  <c:v>270.20833333333331</c:v>
                </c:pt>
                <c:pt idx="104913">
                  <c:v>270.2109375</c:v>
                </c:pt>
                <c:pt idx="104914">
                  <c:v>270.21354166666669</c:v>
                </c:pt>
                <c:pt idx="104915">
                  <c:v>270.21614583333331</c:v>
                </c:pt>
                <c:pt idx="104916">
                  <c:v>270.21875</c:v>
                </c:pt>
                <c:pt idx="104917">
                  <c:v>270.22135416666669</c:v>
                </c:pt>
                <c:pt idx="104918">
                  <c:v>270.22395833333331</c:v>
                </c:pt>
                <c:pt idx="104919">
                  <c:v>270.2265625</c:v>
                </c:pt>
                <c:pt idx="104920">
                  <c:v>270.22916666666669</c:v>
                </c:pt>
                <c:pt idx="104921">
                  <c:v>270.23177083333331</c:v>
                </c:pt>
                <c:pt idx="104922">
                  <c:v>270.234375</c:v>
                </c:pt>
                <c:pt idx="104923">
                  <c:v>270.23697916666669</c:v>
                </c:pt>
                <c:pt idx="104924">
                  <c:v>270.23958333333331</c:v>
                </c:pt>
                <c:pt idx="104925">
                  <c:v>270.2421875</c:v>
                </c:pt>
                <c:pt idx="104926">
                  <c:v>270.24479166666669</c:v>
                </c:pt>
                <c:pt idx="104927">
                  <c:v>270.24739583333331</c:v>
                </c:pt>
                <c:pt idx="104928">
                  <c:v>270.25</c:v>
                </c:pt>
                <c:pt idx="104929">
                  <c:v>270.25260416666669</c:v>
                </c:pt>
                <c:pt idx="104930">
                  <c:v>270.25520833333331</c:v>
                </c:pt>
                <c:pt idx="104931">
                  <c:v>270.2578125</c:v>
                </c:pt>
                <c:pt idx="104932">
                  <c:v>270.26041666666669</c:v>
                </c:pt>
                <c:pt idx="104933">
                  <c:v>270.26302083333331</c:v>
                </c:pt>
                <c:pt idx="104934">
                  <c:v>270.265625</c:v>
                </c:pt>
                <c:pt idx="104935">
                  <c:v>270.26822916666669</c:v>
                </c:pt>
                <c:pt idx="104936">
                  <c:v>270.27083333333331</c:v>
                </c:pt>
                <c:pt idx="104937">
                  <c:v>270.2734375</c:v>
                </c:pt>
                <c:pt idx="104938">
                  <c:v>270.27604166666669</c:v>
                </c:pt>
                <c:pt idx="104939">
                  <c:v>270.27864583333331</c:v>
                </c:pt>
                <c:pt idx="104940">
                  <c:v>270.28125</c:v>
                </c:pt>
                <c:pt idx="104941">
                  <c:v>270.28385416666669</c:v>
                </c:pt>
                <c:pt idx="104942">
                  <c:v>270.28645833333331</c:v>
                </c:pt>
                <c:pt idx="104943">
                  <c:v>270.2890625</c:v>
                </c:pt>
                <c:pt idx="104944">
                  <c:v>270.29166666666669</c:v>
                </c:pt>
                <c:pt idx="104945">
                  <c:v>270.29427083333331</c:v>
                </c:pt>
                <c:pt idx="104946">
                  <c:v>270.296875</c:v>
                </c:pt>
                <c:pt idx="104947">
                  <c:v>270.29947916666669</c:v>
                </c:pt>
                <c:pt idx="104948">
                  <c:v>270.30208333333331</c:v>
                </c:pt>
                <c:pt idx="104949">
                  <c:v>270.3046875</c:v>
                </c:pt>
                <c:pt idx="104950">
                  <c:v>270.30729166666669</c:v>
                </c:pt>
                <c:pt idx="104951">
                  <c:v>270.30989583333331</c:v>
                </c:pt>
                <c:pt idx="104952">
                  <c:v>270.3125</c:v>
                </c:pt>
                <c:pt idx="104953">
                  <c:v>270.31510416666669</c:v>
                </c:pt>
                <c:pt idx="104954">
                  <c:v>270.31770833333331</c:v>
                </c:pt>
                <c:pt idx="104955">
                  <c:v>270.3203125</c:v>
                </c:pt>
                <c:pt idx="104956">
                  <c:v>270.32291666666669</c:v>
                </c:pt>
                <c:pt idx="104957">
                  <c:v>270.32552083333331</c:v>
                </c:pt>
                <c:pt idx="104958">
                  <c:v>270.328125</c:v>
                </c:pt>
                <c:pt idx="104959">
                  <c:v>270.33072916666669</c:v>
                </c:pt>
                <c:pt idx="104960">
                  <c:v>270.33333333333331</c:v>
                </c:pt>
                <c:pt idx="104961">
                  <c:v>270.3359375</c:v>
                </c:pt>
                <c:pt idx="104962">
                  <c:v>270.33854166666669</c:v>
                </c:pt>
                <c:pt idx="104963">
                  <c:v>270.34114583333331</c:v>
                </c:pt>
                <c:pt idx="104964">
                  <c:v>270.34375</c:v>
                </c:pt>
                <c:pt idx="104965">
                  <c:v>270.34635416666669</c:v>
                </c:pt>
                <c:pt idx="104966">
                  <c:v>270.34895833333331</c:v>
                </c:pt>
                <c:pt idx="104967">
                  <c:v>270.3515625</c:v>
                </c:pt>
                <c:pt idx="104968">
                  <c:v>270.35416666666669</c:v>
                </c:pt>
                <c:pt idx="104969">
                  <c:v>270.35677083333331</c:v>
                </c:pt>
                <c:pt idx="104970">
                  <c:v>270.359375</c:v>
                </c:pt>
                <c:pt idx="104971">
                  <c:v>270.36197916666669</c:v>
                </c:pt>
                <c:pt idx="104972">
                  <c:v>270.36458333333331</c:v>
                </c:pt>
                <c:pt idx="104973">
                  <c:v>270.3671875</c:v>
                </c:pt>
                <c:pt idx="104974">
                  <c:v>270.36979166666669</c:v>
                </c:pt>
                <c:pt idx="104975">
                  <c:v>270.37239583333331</c:v>
                </c:pt>
                <c:pt idx="104976">
                  <c:v>270.375</c:v>
                </c:pt>
                <c:pt idx="104977">
                  <c:v>270.37760416666669</c:v>
                </c:pt>
                <c:pt idx="104978">
                  <c:v>270.38020833333331</c:v>
                </c:pt>
                <c:pt idx="104979">
                  <c:v>270.3828125</c:v>
                </c:pt>
                <c:pt idx="104980">
                  <c:v>270.38541666666669</c:v>
                </c:pt>
                <c:pt idx="104981">
                  <c:v>270.38802083333331</c:v>
                </c:pt>
                <c:pt idx="104982">
                  <c:v>270.390625</c:v>
                </c:pt>
                <c:pt idx="104983">
                  <c:v>270.39322916666669</c:v>
                </c:pt>
                <c:pt idx="104984">
                  <c:v>270.39583333333331</c:v>
                </c:pt>
                <c:pt idx="104985">
                  <c:v>270.3984375</c:v>
                </c:pt>
                <c:pt idx="104986">
                  <c:v>270.40104166666669</c:v>
                </c:pt>
                <c:pt idx="104987">
                  <c:v>270.40364583333331</c:v>
                </c:pt>
                <c:pt idx="104988">
                  <c:v>270.40625</c:v>
                </c:pt>
                <c:pt idx="104989">
                  <c:v>270.40885416666669</c:v>
                </c:pt>
                <c:pt idx="104990">
                  <c:v>270.41145833333331</c:v>
                </c:pt>
                <c:pt idx="104991">
                  <c:v>270.4140625</c:v>
                </c:pt>
                <c:pt idx="104992">
                  <c:v>270.41666666666669</c:v>
                </c:pt>
                <c:pt idx="104993">
                  <c:v>270.41927083333331</c:v>
                </c:pt>
                <c:pt idx="104994">
                  <c:v>270.421875</c:v>
                </c:pt>
                <c:pt idx="104995">
                  <c:v>270.42447916666669</c:v>
                </c:pt>
                <c:pt idx="104996">
                  <c:v>270.42708333333331</c:v>
                </c:pt>
                <c:pt idx="104997">
                  <c:v>270.4296875</c:v>
                </c:pt>
                <c:pt idx="104998">
                  <c:v>270.43229166666669</c:v>
                </c:pt>
                <c:pt idx="104999">
                  <c:v>270.43489583333331</c:v>
                </c:pt>
                <c:pt idx="105000">
                  <c:v>270.4375</c:v>
                </c:pt>
                <c:pt idx="105001">
                  <c:v>270.44010416666669</c:v>
                </c:pt>
                <c:pt idx="105002">
                  <c:v>270.44270833333331</c:v>
                </c:pt>
                <c:pt idx="105003">
                  <c:v>270.4453125</c:v>
                </c:pt>
                <c:pt idx="105004">
                  <c:v>270.44791666666669</c:v>
                </c:pt>
                <c:pt idx="105005">
                  <c:v>270.45052083333331</c:v>
                </c:pt>
                <c:pt idx="105006">
                  <c:v>270.453125</c:v>
                </c:pt>
                <c:pt idx="105007">
                  <c:v>270.45572916666669</c:v>
                </c:pt>
                <c:pt idx="105008">
                  <c:v>270.45833333333331</c:v>
                </c:pt>
                <c:pt idx="105009">
                  <c:v>270.4609375</c:v>
                </c:pt>
                <c:pt idx="105010">
                  <c:v>270.46354166666669</c:v>
                </c:pt>
                <c:pt idx="105011">
                  <c:v>270.46614583333331</c:v>
                </c:pt>
                <c:pt idx="105012">
                  <c:v>270.46875</c:v>
                </c:pt>
                <c:pt idx="105013">
                  <c:v>270.47135416666669</c:v>
                </c:pt>
                <c:pt idx="105014">
                  <c:v>270.47395833333331</c:v>
                </c:pt>
                <c:pt idx="105015">
                  <c:v>270.4765625</c:v>
                </c:pt>
                <c:pt idx="105016">
                  <c:v>270.47916666666669</c:v>
                </c:pt>
                <c:pt idx="105017">
                  <c:v>270.48177083333331</c:v>
                </c:pt>
                <c:pt idx="105018">
                  <c:v>270.484375</c:v>
                </c:pt>
                <c:pt idx="105019">
                  <c:v>270.48697916666669</c:v>
                </c:pt>
                <c:pt idx="105020">
                  <c:v>270.48958333333331</c:v>
                </c:pt>
                <c:pt idx="105021">
                  <c:v>270.4921875</c:v>
                </c:pt>
                <c:pt idx="105022">
                  <c:v>270.49479166666669</c:v>
                </c:pt>
                <c:pt idx="105023">
                  <c:v>270.49739583333331</c:v>
                </c:pt>
                <c:pt idx="105024">
                  <c:v>270.5</c:v>
                </c:pt>
                <c:pt idx="105025">
                  <c:v>270.50260416666669</c:v>
                </c:pt>
                <c:pt idx="105026">
                  <c:v>270.50520833333331</c:v>
                </c:pt>
                <c:pt idx="105027">
                  <c:v>270.5078125</c:v>
                </c:pt>
                <c:pt idx="105028">
                  <c:v>270.51041666666669</c:v>
                </c:pt>
                <c:pt idx="105029">
                  <c:v>270.51302083333331</c:v>
                </c:pt>
                <c:pt idx="105030">
                  <c:v>270.515625</c:v>
                </c:pt>
                <c:pt idx="105031">
                  <c:v>270.51822916666669</c:v>
                </c:pt>
                <c:pt idx="105032">
                  <c:v>270.52083333333331</c:v>
                </c:pt>
                <c:pt idx="105033">
                  <c:v>270.5234375</c:v>
                </c:pt>
                <c:pt idx="105034">
                  <c:v>270.52604166666669</c:v>
                </c:pt>
                <c:pt idx="105035">
                  <c:v>270.52864583333331</c:v>
                </c:pt>
                <c:pt idx="105036">
                  <c:v>270.53125</c:v>
                </c:pt>
                <c:pt idx="105037">
                  <c:v>270.53385416666669</c:v>
                </c:pt>
                <c:pt idx="105038">
                  <c:v>270.53645833333331</c:v>
                </c:pt>
                <c:pt idx="105039">
                  <c:v>270.5390625</c:v>
                </c:pt>
                <c:pt idx="105040">
                  <c:v>270.54166666666669</c:v>
                </c:pt>
                <c:pt idx="105041">
                  <c:v>270.54427083333331</c:v>
                </c:pt>
                <c:pt idx="105042">
                  <c:v>270.546875</c:v>
                </c:pt>
                <c:pt idx="105043">
                  <c:v>270.54947916666669</c:v>
                </c:pt>
                <c:pt idx="105044">
                  <c:v>270.55208333333331</c:v>
                </c:pt>
                <c:pt idx="105045">
                  <c:v>270.5546875</c:v>
                </c:pt>
                <c:pt idx="105046">
                  <c:v>270.55729166666669</c:v>
                </c:pt>
                <c:pt idx="105047">
                  <c:v>270.55989583333331</c:v>
                </c:pt>
                <c:pt idx="105048">
                  <c:v>270.5625</c:v>
                </c:pt>
                <c:pt idx="105049">
                  <c:v>270.56510416666669</c:v>
                </c:pt>
                <c:pt idx="105050">
                  <c:v>270.56770833333331</c:v>
                </c:pt>
                <c:pt idx="105051">
                  <c:v>270.5703125</c:v>
                </c:pt>
                <c:pt idx="105052">
                  <c:v>270.57291666666669</c:v>
                </c:pt>
                <c:pt idx="105053">
                  <c:v>270.57552083333331</c:v>
                </c:pt>
                <c:pt idx="105054">
                  <c:v>270.578125</c:v>
                </c:pt>
                <c:pt idx="105055">
                  <c:v>270.58072916666669</c:v>
                </c:pt>
                <c:pt idx="105056">
                  <c:v>270.58333333333331</c:v>
                </c:pt>
                <c:pt idx="105057">
                  <c:v>270.5859375</c:v>
                </c:pt>
                <c:pt idx="105058">
                  <c:v>270.58854166666669</c:v>
                </c:pt>
                <c:pt idx="105059">
                  <c:v>270.59114583333331</c:v>
                </c:pt>
                <c:pt idx="105060">
                  <c:v>270.59375</c:v>
                </c:pt>
                <c:pt idx="105061">
                  <c:v>270.59635416666669</c:v>
                </c:pt>
                <c:pt idx="105062">
                  <c:v>270.59895833333331</c:v>
                </c:pt>
                <c:pt idx="105063">
                  <c:v>270.6015625</c:v>
                </c:pt>
                <c:pt idx="105064">
                  <c:v>270.60416666666669</c:v>
                </c:pt>
                <c:pt idx="105065">
                  <c:v>270.60677083333331</c:v>
                </c:pt>
                <c:pt idx="105066">
                  <c:v>270.609375</c:v>
                </c:pt>
                <c:pt idx="105067">
                  <c:v>270.61197916666669</c:v>
                </c:pt>
                <c:pt idx="105068">
                  <c:v>270.61458333333331</c:v>
                </c:pt>
                <c:pt idx="105069">
                  <c:v>270.6171875</c:v>
                </c:pt>
                <c:pt idx="105070">
                  <c:v>270.61979166666669</c:v>
                </c:pt>
                <c:pt idx="105071">
                  <c:v>270.62239583333331</c:v>
                </c:pt>
                <c:pt idx="105072">
                  <c:v>270.625</c:v>
                </c:pt>
                <c:pt idx="105073">
                  <c:v>270.62760416666669</c:v>
                </c:pt>
                <c:pt idx="105074">
                  <c:v>270.63020833333331</c:v>
                </c:pt>
                <c:pt idx="105075">
                  <c:v>270.6328125</c:v>
                </c:pt>
                <c:pt idx="105076">
                  <c:v>270.63541666666669</c:v>
                </c:pt>
                <c:pt idx="105077">
                  <c:v>270.63802083333331</c:v>
                </c:pt>
                <c:pt idx="105078">
                  <c:v>270.640625</c:v>
                </c:pt>
                <c:pt idx="105079">
                  <c:v>270.64322916666669</c:v>
                </c:pt>
                <c:pt idx="105080">
                  <c:v>270.64583333333331</c:v>
                </c:pt>
                <c:pt idx="105081">
                  <c:v>270.6484375</c:v>
                </c:pt>
                <c:pt idx="105082">
                  <c:v>270.65104166666669</c:v>
                </c:pt>
                <c:pt idx="105083">
                  <c:v>270.65364583333331</c:v>
                </c:pt>
                <c:pt idx="105084">
                  <c:v>270.65625</c:v>
                </c:pt>
                <c:pt idx="105085">
                  <c:v>270.65885416666669</c:v>
                </c:pt>
                <c:pt idx="105086">
                  <c:v>270.66145833333331</c:v>
                </c:pt>
                <c:pt idx="105087">
                  <c:v>270.6640625</c:v>
                </c:pt>
                <c:pt idx="105088">
                  <c:v>270.66666666666669</c:v>
                </c:pt>
                <c:pt idx="105089">
                  <c:v>270.66927083333331</c:v>
                </c:pt>
                <c:pt idx="105090">
                  <c:v>270.671875</c:v>
                </c:pt>
                <c:pt idx="105091">
                  <c:v>270.67447916666669</c:v>
                </c:pt>
                <c:pt idx="105092">
                  <c:v>270.67708333333331</c:v>
                </c:pt>
                <c:pt idx="105093">
                  <c:v>270.6796875</c:v>
                </c:pt>
                <c:pt idx="105094">
                  <c:v>270.68229166666669</c:v>
                </c:pt>
                <c:pt idx="105095">
                  <c:v>270.68489583333331</c:v>
                </c:pt>
                <c:pt idx="105096">
                  <c:v>270.6875</c:v>
                </c:pt>
                <c:pt idx="105097">
                  <c:v>270.69010416666669</c:v>
                </c:pt>
                <c:pt idx="105098">
                  <c:v>270.69270833333331</c:v>
                </c:pt>
                <c:pt idx="105099">
                  <c:v>270.6953125</c:v>
                </c:pt>
                <c:pt idx="105100">
                  <c:v>270.69791666666669</c:v>
                </c:pt>
                <c:pt idx="105101">
                  <c:v>270.70052083333331</c:v>
                </c:pt>
                <c:pt idx="105102">
                  <c:v>270.703125</c:v>
                </c:pt>
                <c:pt idx="105103">
                  <c:v>270.70572916666669</c:v>
                </c:pt>
                <c:pt idx="105104">
                  <c:v>270.70833333333331</c:v>
                </c:pt>
                <c:pt idx="105105">
                  <c:v>270.7109375</c:v>
                </c:pt>
                <c:pt idx="105106">
                  <c:v>270.71354166666669</c:v>
                </c:pt>
                <c:pt idx="105107">
                  <c:v>270.71614583333331</c:v>
                </c:pt>
                <c:pt idx="105108">
                  <c:v>270.71875</c:v>
                </c:pt>
                <c:pt idx="105109">
                  <c:v>270.72135416666669</c:v>
                </c:pt>
                <c:pt idx="105110">
                  <c:v>270.72395833333331</c:v>
                </c:pt>
                <c:pt idx="105111">
                  <c:v>270.7265625</c:v>
                </c:pt>
                <c:pt idx="105112">
                  <c:v>270.72916666666669</c:v>
                </c:pt>
                <c:pt idx="105113">
                  <c:v>270.73177083333331</c:v>
                </c:pt>
                <c:pt idx="105114">
                  <c:v>270.734375</c:v>
                </c:pt>
                <c:pt idx="105115">
                  <c:v>270.73697916666669</c:v>
                </c:pt>
                <c:pt idx="105116">
                  <c:v>270.73958333333331</c:v>
                </c:pt>
                <c:pt idx="105117">
                  <c:v>270.7421875</c:v>
                </c:pt>
                <c:pt idx="105118">
                  <c:v>270.74479166666669</c:v>
                </c:pt>
                <c:pt idx="105119">
                  <c:v>270.74739583333331</c:v>
                </c:pt>
                <c:pt idx="105120">
                  <c:v>270.75</c:v>
                </c:pt>
                <c:pt idx="105121">
                  <c:v>270.75260416666669</c:v>
                </c:pt>
                <c:pt idx="105122">
                  <c:v>270.75520833333331</c:v>
                </c:pt>
                <c:pt idx="105123">
                  <c:v>270.7578125</c:v>
                </c:pt>
                <c:pt idx="105124">
                  <c:v>270.76041666666669</c:v>
                </c:pt>
                <c:pt idx="105125">
                  <c:v>270.76302083333331</c:v>
                </c:pt>
                <c:pt idx="105126">
                  <c:v>270.765625</c:v>
                </c:pt>
                <c:pt idx="105127">
                  <c:v>270.76822916666669</c:v>
                </c:pt>
                <c:pt idx="105128">
                  <c:v>270.77083333333331</c:v>
                </c:pt>
                <c:pt idx="105129">
                  <c:v>270.7734375</c:v>
                </c:pt>
                <c:pt idx="105130">
                  <c:v>270.77604166666669</c:v>
                </c:pt>
                <c:pt idx="105131">
                  <c:v>270.77864583333331</c:v>
                </c:pt>
                <c:pt idx="105132">
                  <c:v>270.78125</c:v>
                </c:pt>
                <c:pt idx="105133">
                  <c:v>270.78385416666669</c:v>
                </c:pt>
                <c:pt idx="105134">
                  <c:v>270.78645833333331</c:v>
                </c:pt>
                <c:pt idx="105135">
                  <c:v>270.7890625</c:v>
                </c:pt>
                <c:pt idx="105136">
                  <c:v>270.79166666666669</c:v>
                </c:pt>
                <c:pt idx="105137">
                  <c:v>270.79427083333331</c:v>
                </c:pt>
                <c:pt idx="105138">
                  <c:v>270.796875</c:v>
                </c:pt>
                <c:pt idx="105139">
                  <c:v>270.79947916666669</c:v>
                </c:pt>
                <c:pt idx="105140">
                  <c:v>270.80208333333331</c:v>
                </c:pt>
                <c:pt idx="105141">
                  <c:v>270.8046875</c:v>
                </c:pt>
                <c:pt idx="105142">
                  <c:v>270.80729166666669</c:v>
                </c:pt>
                <c:pt idx="105143">
                  <c:v>270.80989583333331</c:v>
                </c:pt>
                <c:pt idx="105144">
                  <c:v>270.8125</c:v>
                </c:pt>
                <c:pt idx="105145">
                  <c:v>270.81510416666669</c:v>
                </c:pt>
                <c:pt idx="105146">
                  <c:v>270.81770833333331</c:v>
                </c:pt>
                <c:pt idx="105147">
                  <c:v>270.8203125</c:v>
                </c:pt>
                <c:pt idx="105148">
                  <c:v>270.82291666666669</c:v>
                </c:pt>
                <c:pt idx="105149">
                  <c:v>270.82552083333331</c:v>
                </c:pt>
                <c:pt idx="105150">
                  <c:v>270.828125</c:v>
                </c:pt>
                <c:pt idx="105151">
                  <c:v>270.83072916666669</c:v>
                </c:pt>
                <c:pt idx="105152">
                  <c:v>270.83333333333331</c:v>
                </c:pt>
                <c:pt idx="105153">
                  <c:v>270.8359375</c:v>
                </c:pt>
                <c:pt idx="105154">
                  <c:v>270.83854166666669</c:v>
                </c:pt>
                <c:pt idx="105155">
                  <c:v>270.84114583333331</c:v>
                </c:pt>
                <c:pt idx="105156">
                  <c:v>270.84375</c:v>
                </c:pt>
                <c:pt idx="105157">
                  <c:v>270.84635416666669</c:v>
                </c:pt>
                <c:pt idx="105158">
                  <c:v>270.84895833333331</c:v>
                </c:pt>
                <c:pt idx="105159">
                  <c:v>270.8515625</c:v>
                </c:pt>
                <c:pt idx="105160">
                  <c:v>270.85416666666669</c:v>
                </c:pt>
                <c:pt idx="105161">
                  <c:v>270.85677083333331</c:v>
                </c:pt>
                <c:pt idx="105162">
                  <c:v>270.859375</c:v>
                </c:pt>
                <c:pt idx="105163">
                  <c:v>270.86197916666669</c:v>
                </c:pt>
                <c:pt idx="105164">
                  <c:v>270.86458333333331</c:v>
                </c:pt>
                <c:pt idx="105165">
                  <c:v>270.8671875</c:v>
                </c:pt>
                <c:pt idx="105166">
                  <c:v>270.86979166666669</c:v>
                </c:pt>
                <c:pt idx="105167">
                  <c:v>270.87239583333331</c:v>
                </c:pt>
                <c:pt idx="105168">
                  <c:v>270.875</c:v>
                </c:pt>
                <c:pt idx="105169">
                  <c:v>270.87760416666669</c:v>
                </c:pt>
                <c:pt idx="105170">
                  <c:v>270.88020833333331</c:v>
                </c:pt>
                <c:pt idx="105171">
                  <c:v>270.8828125</c:v>
                </c:pt>
                <c:pt idx="105172">
                  <c:v>270.88541666666669</c:v>
                </c:pt>
                <c:pt idx="105173">
                  <c:v>270.88802083333331</c:v>
                </c:pt>
                <c:pt idx="105174">
                  <c:v>270.890625</c:v>
                </c:pt>
                <c:pt idx="105175">
                  <c:v>270.89322916666669</c:v>
                </c:pt>
                <c:pt idx="105176">
                  <c:v>270.89583333333331</c:v>
                </c:pt>
                <c:pt idx="105177">
                  <c:v>270.8984375</c:v>
                </c:pt>
                <c:pt idx="105178">
                  <c:v>270.90104166666669</c:v>
                </c:pt>
                <c:pt idx="105179">
                  <c:v>270.90364583333331</c:v>
                </c:pt>
                <c:pt idx="105180">
                  <c:v>270.90625</c:v>
                </c:pt>
                <c:pt idx="105181">
                  <c:v>270.90885416666669</c:v>
                </c:pt>
                <c:pt idx="105182">
                  <c:v>270.91145833333331</c:v>
                </c:pt>
                <c:pt idx="105183">
                  <c:v>270.9140625</c:v>
                </c:pt>
                <c:pt idx="105184">
                  <c:v>270.91666666666669</c:v>
                </c:pt>
                <c:pt idx="105185">
                  <c:v>270.91927083333331</c:v>
                </c:pt>
                <c:pt idx="105186">
                  <c:v>270.921875</c:v>
                </c:pt>
                <c:pt idx="105187">
                  <c:v>270.92447916666669</c:v>
                </c:pt>
                <c:pt idx="105188">
                  <c:v>270.92708333333331</c:v>
                </c:pt>
                <c:pt idx="105189">
                  <c:v>270.9296875</c:v>
                </c:pt>
                <c:pt idx="105190">
                  <c:v>270.93229166666669</c:v>
                </c:pt>
                <c:pt idx="105191">
                  <c:v>270.93489583333331</c:v>
                </c:pt>
                <c:pt idx="105192">
                  <c:v>270.9375</c:v>
                </c:pt>
                <c:pt idx="105193">
                  <c:v>270.94010416666669</c:v>
                </c:pt>
                <c:pt idx="105194">
                  <c:v>270.94270833333331</c:v>
                </c:pt>
                <c:pt idx="105195">
                  <c:v>270.9453125</c:v>
                </c:pt>
                <c:pt idx="105196">
                  <c:v>270.94791666666669</c:v>
                </c:pt>
                <c:pt idx="105197">
                  <c:v>270.95052083333331</c:v>
                </c:pt>
                <c:pt idx="105198">
                  <c:v>270.953125</c:v>
                </c:pt>
                <c:pt idx="105199">
                  <c:v>270.95572916666669</c:v>
                </c:pt>
                <c:pt idx="105200">
                  <c:v>270.95833333333331</c:v>
                </c:pt>
                <c:pt idx="105201">
                  <c:v>270.9609375</c:v>
                </c:pt>
                <c:pt idx="105202">
                  <c:v>270.96354166666669</c:v>
                </c:pt>
                <c:pt idx="105203">
                  <c:v>270.96614583333331</c:v>
                </c:pt>
                <c:pt idx="105204">
                  <c:v>270.96875</c:v>
                </c:pt>
                <c:pt idx="105205">
                  <c:v>270.97135416666669</c:v>
                </c:pt>
                <c:pt idx="105206">
                  <c:v>270.97395833333331</c:v>
                </c:pt>
                <c:pt idx="105207">
                  <c:v>270.9765625</c:v>
                </c:pt>
                <c:pt idx="105208">
                  <c:v>270.97916666666669</c:v>
                </c:pt>
                <c:pt idx="105209">
                  <c:v>270.98177083333331</c:v>
                </c:pt>
                <c:pt idx="105210">
                  <c:v>270.984375</c:v>
                </c:pt>
                <c:pt idx="105211">
                  <c:v>270.98697916666669</c:v>
                </c:pt>
                <c:pt idx="105212">
                  <c:v>270.98958333333331</c:v>
                </c:pt>
                <c:pt idx="105213">
                  <c:v>270.9921875</c:v>
                </c:pt>
                <c:pt idx="105214">
                  <c:v>270.99479166666669</c:v>
                </c:pt>
                <c:pt idx="105215">
                  <c:v>270.99739583333331</c:v>
                </c:pt>
                <c:pt idx="105216">
                  <c:v>271</c:v>
                </c:pt>
                <c:pt idx="105217">
                  <c:v>271.00260416666669</c:v>
                </c:pt>
                <c:pt idx="105218">
                  <c:v>271.00520833333331</c:v>
                </c:pt>
                <c:pt idx="105219">
                  <c:v>271.0078125</c:v>
                </c:pt>
                <c:pt idx="105220">
                  <c:v>271.01041666666669</c:v>
                </c:pt>
                <c:pt idx="105221">
                  <c:v>271.01302083333331</c:v>
                </c:pt>
                <c:pt idx="105222">
                  <c:v>271.015625</c:v>
                </c:pt>
                <c:pt idx="105223">
                  <c:v>271.01822916666669</c:v>
                </c:pt>
                <c:pt idx="105224">
                  <c:v>271.02083333333331</c:v>
                </c:pt>
                <c:pt idx="105225">
                  <c:v>271.0234375</c:v>
                </c:pt>
                <c:pt idx="105226">
                  <c:v>271.02604166666669</c:v>
                </c:pt>
                <c:pt idx="105227">
                  <c:v>271.02864583333331</c:v>
                </c:pt>
                <c:pt idx="105228">
                  <c:v>271.03125</c:v>
                </c:pt>
                <c:pt idx="105229">
                  <c:v>271.03385416666669</c:v>
                </c:pt>
                <c:pt idx="105230">
                  <c:v>271.03645833333331</c:v>
                </c:pt>
                <c:pt idx="105231">
                  <c:v>271.0390625</c:v>
                </c:pt>
                <c:pt idx="105232">
                  <c:v>271.04166666666669</c:v>
                </c:pt>
                <c:pt idx="105233">
                  <c:v>271.04427083333331</c:v>
                </c:pt>
                <c:pt idx="105234">
                  <c:v>271.046875</c:v>
                </c:pt>
                <c:pt idx="105235">
                  <c:v>271.04947916666669</c:v>
                </c:pt>
                <c:pt idx="105236">
                  <c:v>271.05208333333331</c:v>
                </c:pt>
                <c:pt idx="105237">
                  <c:v>271.0546875</c:v>
                </c:pt>
                <c:pt idx="105238">
                  <c:v>271.05729166666669</c:v>
                </c:pt>
                <c:pt idx="105239">
                  <c:v>271.05989583333331</c:v>
                </c:pt>
                <c:pt idx="105240">
                  <c:v>271.0625</c:v>
                </c:pt>
                <c:pt idx="105241">
                  <c:v>271.06510416666669</c:v>
                </c:pt>
                <c:pt idx="105242">
                  <c:v>271.06770833333331</c:v>
                </c:pt>
                <c:pt idx="105243">
                  <c:v>271.0703125</c:v>
                </c:pt>
                <c:pt idx="105244">
                  <c:v>271.07291666666669</c:v>
                </c:pt>
                <c:pt idx="105245">
                  <c:v>271.07552083333331</c:v>
                </c:pt>
                <c:pt idx="105246">
                  <c:v>271.078125</c:v>
                </c:pt>
                <c:pt idx="105247">
                  <c:v>271.08072916666669</c:v>
                </c:pt>
                <c:pt idx="105248">
                  <c:v>271.08333333333331</c:v>
                </c:pt>
                <c:pt idx="105249">
                  <c:v>271.0859375</c:v>
                </c:pt>
                <c:pt idx="105250">
                  <c:v>271.08854166666669</c:v>
                </c:pt>
                <c:pt idx="105251">
                  <c:v>271.09114583333331</c:v>
                </c:pt>
                <c:pt idx="105252">
                  <c:v>271.09375</c:v>
                </c:pt>
                <c:pt idx="105253">
                  <c:v>271.09635416666669</c:v>
                </c:pt>
                <c:pt idx="105254">
                  <c:v>271.09895833333331</c:v>
                </c:pt>
                <c:pt idx="105255">
                  <c:v>271.1015625</c:v>
                </c:pt>
                <c:pt idx="105256">
                  <c:v>271.10416666666669</c:v>
                </c:pt>
                <c:pt idx="105257">
                  <c:v>271.10677083333331</c:v>
                </c:pt>
                <c:pt idx="105258">
                  <c:v>271.109375</c:v>
                </c:pt>
                <c:pt idx="105259">
                  <c:v>271.11197916666669</c:v>
                </c:pt>
                <c:pt idx="105260">
                  <c:v>271.11458333333331</c:v>
                </c:pt>
                <c:pt idx="105261">
                  <c:v>271.1171875</c:v>
                </c:pt>
                <c:pt idx="105262">
                  <c:v>271.11979166666669</c:v>
                </c:pt>
                <c:pt idx="105263">
                  <c:v>271.12239583333331</c:v>
                </c:pt>
                <c:pt idx="105264">
                  <c:v>271.125</c:v>
                </c:pt>
                <c:pt idx="105265">
                  <c:v>271.12760416666669</c:v>
                </c:pt>
                <c:pt idx="105266">
                  <c:v>271.13020833333331</c:v>
                </c:pt>
                <c:pt idx="105267">
                  <c:v>271.1328125</c:v>
                </c:pt>
                <c:pt idx="105268">
                  <c:v>271.13541666666669</c:v>
                </c:pt>
                <c:pt idx="105269">
                  <c:v>271.13802083333331</c:v>
                </c:pt>
                <c:pt idx="105270">
                  <c:v>271.140625</c:v>
                </c:pt>
                <c:pt idx="105271">
                  <c:v>271.14322916666669</c:v>
                </c:pt>
                <c:pt idx="105272">
                  <c:v>271.14583333333331</c:v>
                </c:pt>
                <c:pt idx="105273">
                  <c:v>271.1484375</c:v>
                </c:pt>
                <c:pt idx="105274">
                  <c:v>271.15104166666669</c:v>
                </c:pt>
                <c:pt idx="105275">
                  <c:v>271.15364583333331</c:v>
                </c:pt>
                <c:pt idx="105276">
                  <c:v>271.15625</c:v>
                </c:pt>
                <c:pt idx="105277">
                  <c:v>271.15885416666669</c:v>
                </c:pt>
                <c:pt idx="105278">
                  <c:v>271.16145833333331</c:v>
                </c:pt>
                <c:pt idx="105279">
                  <c:v>271.1640625</c:v>
                </c:pt>
                <c:pt idx="105280">
                  <c:v>271.16666666666669</c:v>
                </c:pt>
                <c:pt idx="105281">
                  <c:v>271.16927083333331</c:v>
                </c:pt>
                <c:pt idx="105282">
                  <c:v>271.171875</c:v>
                </c:pt>
                <c:pt idx="105283">
                  <c:v>271.17447916666669</c:v>
                </c:pt>
                <c:pt idx="105284">
                  <c:v>271.17708333333331</c:v>
                </c:pt>
                <c:pt idx="105285">
                  <c:v>271.1796875</c:v>
                </c:pt>
                <c:pt idx="105286">
                  <c:v>271.18229166666669</c:v>
                </c:pt>
                <c:pt idx="105287">
                  <c:v>271.18489583333331</c:v>
                </c:pt>
                <c:pt idx="105288">
                  <c:v>271.1875</c:v>
                </c:pt>
                <c:pt idx="105289">
                  <c:v>271.19010416666669</c:v>
                </c:pt>
                <c:pt idx="105290">
                  <c:v>271.19270833333331</c:v>
                </c:pt>
                <c:pt idx="105291">
                  <c:v>271.1953125</c:v>
                </c:pt>
                <c:pt idx="105292">
                  <c:v>271.19791666666669</c:v>
                </c:pt>
                <c:pt idx="105293">
                  <c:v>271.20052083333331</c:v>
                </c:pt>
                <c:pt idx="105294">
                  <c:v>271.203125</c:v>
                </c:pt>
                <c:pt idx="105295">
                  <c:v>271.20572916666669</c:v>
                </c:pt>
                <c:pt idx="105296">
                  <c:v>271.20833333333331</c:v>
                </c:pt>
                <c:pt idx="105297">
                  <c:v>271.2109375</c:v>
                </c:pt>
                <c:pt idx="105298">
                  <c:v>271.21354166666669</c:v>
                </c:pt>
                <c:pt idx="105299">
                  <c:v>271.21614583333331</c:v>
                </c:pt>
                <c:pt idx="105300">
                  <c:v>271.21875</c:v>
                </c:pt>
                <c:pt idx="105301">
                  <c:v>271.22135416666669</c:v>
                </c:pt>
                <c:pt idx="105302">
                  <c:v>271.22395833333331</c:v>
                </c:pt>
                <c:pt idx="105303">
                  <c:v>271.2265625</c:v>
                </c:pt>
                <c:pt idx="105304">
                  <c:v>271.22916666666669</c:v>
                </c:pt>
                <c:pt idx="105305">
                  <c:v>271.23177083333331</c:v>
                </c:pt>
                <c:pt idx="105306">
                  <c:v>271.234375</c:v>
                </c:pt>
                <c:pt idx="105307">
                  <c:v>271.23697916666669</c:v>
                </c:pt>
                <c:pt idx="105308">
                  <c:v>271.23958333333331</c:v>
                </c:pt>
                <c:pt idx="105309">
                  <c:v>271.2421875</c:v>
                </c:pt>
                <c:pt idx="105310">
                  <c:v>271.24479166666669</c:v>
                </c:pt>
                <c:pt idx="105311">
                  <c:v>271.24739583333331</c:v>
                </c:pt>
                <c:pt idx="105312">
                  <c:v>271.25</c:v>
                </c:pt>
                <c:pt idx="105313">
                  <c:v>271.25260416666669</c:v>
                </c:pt>
                <c:pt idx="105314">
                  <c:v>271.25520833333331</c:v>
                </c:pt>
                <c:pt idx="105315">
                  <c:v>271.2578125</c:v>
                </c:pt>
                <c:pt idx="105316">
                  <c:v>271.26041666666669</c:v>
                </c:pt>
                <c:pt idx="105317">
                  <c:v>271.26302083333331</c:v>
                </c:pt>
                <c:pt idx="105318">
                  <c:v>271.265625</c:v>
                </c:pt>
                <c:pt idx="105319">
                  <c:v>271.26822916666669</c:v>
                </c:pt>
                <c:pt idx="105320">
                  <c:v>271.27083333333331</c:v>
                </c:pt>
                <c:pt idx="105321">
                  <c:v>271.2734375</c:v>
                </c:pt>
                <c:pt idx="105322">
                  <c:v>271.27604166666669</c:v>
                </c:pt>
                <c:pt idx="105323">
                  <c:v>271.27864583333331</c:v>
                </c:pt>
                <c:pt idx="105324">
                  <c:v>271.28125</c:v>
                </c:pt>
                <c:pt idx="105325">
                  <c:v>271.28385416666669</c:v>
                </c:pt>
                <c:pt idx="105326">
                  <c:v>271.28645833333331</c:v>
                </c:pt>
                <c:pt idx="105327">
                  <c:v>271.2890625</c:v>
                </c:pt>
                <c:pt idx="105328">
                  <c:v>271.29166666666669</c:v>
                </c:pt>
                <c:pt idx="105329">
                  <c:v>271.29427083333331</c:v>
                </c:pt>
                <c:pt idx="105330">
                  <c:v>271.296875</c:v>
                </c:pt>
                <c:pt idx="105331">
                  <c:v>271.29947916666669</c:v>
                </c:pt>
                <c:pt idx="105332">
                  <c:v>271.30208333333331</c:v>
                </c:pt>
                <c:pt idx="105333">
                  <c:v>271.3046875</c:v>
                </c:pt>
                <c:pt idx="105334">
                  <c:v>271.30729166666669</c:v>
                </c:pt>
                <c:pt idx="105335">
                  <c:v>271.30989583333331</c:v>
                </c:pt>
                <c:pt idx="105336">
                  <c:v>271.3125</c:v>
                </c:pt>
                <c:pt idx="105337">
                  <c:v>271.31510416666669</c:v>
                </c:pt>
                <c:pt idx="105338">
                  <c:v>271.31770833333331</c:v>
                </c:pt>
                <c:pt idx="105339">
                  <c:v>271.3203125</c:v>
                </c:pt>
                <c:pt idx="105340">
                  <c:v>271.32291666666669</c:v>
                </c:pt>
                <c:pt idx="105341">
                  <c:v>271.32552083333331</c:v>
                </c:pt>
                <c:pt idx="105342">
                  <c:v>271.328125</c:v>
                </c:pt>
                <c:pt idx="105343">
                  <c:v>271.33072916666669</c:v>
                </c:pt>
                <c:pt idx="105344">
                  <c:v>271.33333333333331</c:v>
                </c:pt>
                <c:pt idx="105345">
                  <c:v>271.3359375</c:v>
                </c:pt>
                <c:pt idx="105346">
                  <c:v>271.33854166666669</c:v>
                </c:pt>
                <c:pt idx="105347">
                  <c:v>271.34114583333331</c:v>
                </c:pt>
                <c:pt idx="105348">
                  <c:v>271.34375</c:v>
                </c:pt>
                <c:pt idx="105349">
                  <c:v>271.34635416666669</c:v>
                </c:pt>
                <c:pt idx="105350">
                  <c:v>271.34895833333331</c:v>
                </c:pt>
                <c:pt idx="105351">
                  <c:v>271.3515625</c:v>
                </c:pt>
                <c:pt idx="105352">
                  <c:v>271.35416666666669</c:v>
                </c:pt>
                <c:pt idx="105353">
                  <c:v>271.35677083333331</c:v>
                </c:pt>
                <c:pt idx="105354">
                  <c:v>271.359375</c:v>
                </c:pt>
                <c:pt idx="105355">
                  <c:v>271.36197916666669</c:v>
                </c:pt>
                <c:pt idx="105356">
                  <c:v>271.36458333333331</c:v>
                </c:pt>
                <c:pt idx="105357">
                  <c:v>271.3671875</c:v>
                </c:pt>
                <c:pt idx="105358">
                  <c:v>271.36979166666669</c:v>
                </c:pt>
                <c:pt idx="105359">
                  <c:v>271.37239583333331</c:v>
                </c:pt>
                <c:pt idx="105360">
                  <c:v>271.375</c:v>
                </c:pt>
                <c:pt idx="105361">
                  <c:v>271.37760416666669</c:v>
                </c:pt>
                <c:pt idx="105362">
                  <c:v>271.38020833333331</c:v>
                </c:pt>
                <c:pt idx="105363">
                  <c:v>271.3828125</c:v>
                </c:pt>
                <c:pt idx="105364">
                  <c:v>271.38541666666669</c:v>
                </c:pt>
                <c:pt idx="105365">
                  <c:v>271.38802083333331</c:v>
                </c:pt>
                <c:pt idx="105366">
                  <c:v>271.390625</c:v>
                </c:pt>
                <c:pt idx="105367">
                  <c:v>271.39322916666669</c:v>
                </c:pt>
                <c:pt idx="105368">
                  <c:v>271.39583333333331</c:v>
                </c:pt>
                <c:pt idx="105369">
                  <c:v>271.3984375</c:v>
                </c:pt>
                <c:pt idx="105370">
                  <c:v>271.40104166666669</c:v>
                </c:pt>
                <c:pt idx="105371">
                  <c:v>271.40364583333331</c:v>
                </c:pt>
                <c:pt idx="105372">
                  <c:v>271.40625</c:v>
                </c:pt>
                <c:pt idx="105373">
                  <c:v>271.40885416666669</c:v>
                </c:pt>
                <c:pt idx="105374">
                  <c:v>271.41145833333331</c:v>
                </c:pt>
                <c:pt idx="105375">
                  <c:v>271.4140625</c:v>
                </c:pt>
                <c:pt idx="105376">
                  <c:v>271.41666666666669</c:v>
                </c:pt>
                <c:pt idx="105377">
                  <c:v>271.41927083333331</c:v>
                </c:pt>
                <c:pt idx="105378">
                  <c:v>271.421875</c:v>
                </c:pt>
                <c:pt idx="105379">
                  <c:v>271.42447916666669</c:v>
                </c:pt>
                <c:pt idx="105380">
                  <c:v>271.42708333333331</c:v>
                </c:pt>
                <c:pt idx="105381">
                  <c:v>271.4296875</c:v>
                </c:pt>
                <c:pt idx="105382">
                  <c:v>271.43229166666669</c:v>
                </c:pt>
                <c:pt idx="105383">
                  <c:v>271.43489583333331</c:v>
                </c:pt>
                <c:pt idx="105384">
                  <c:v>271.4375</c:v>
                </c:pt>
                <c:pt idx="105385">
                  <c:v>271.44010416666669</c:v>
                </c:pt>
                <c:pt idx="105386">
                  <c:v>271.44270833333331</c:v>
                </c:pt>
                <c:pt idx="105387">
                  <c:v>271.4453125</c:v>
                </c:pt>
                <c:pt idx="105388">
                  <c:v>271.44791666666669</c:v>
                </c:pt>
                <c:pt idx="105389">
                  <c:v>271.45052083333331</c:v>
                </c:pt>
                <c:pt idx="105390">
                  <c:v>271.453125</c:v>
                </c:pt>
                <c:pt idx="105391">
                  <c:v>271.45572916666669</c:v>
                </c:pt>
                <c:pt idx="105392">
                  <c:v>271.45833333333331</c:v>
                </c:pt>
                <c:pt idx="105393">
                  <c:v>271.4609375</c:v>
                </c:pt>
                <c:pt idx="105394">
                  <c:v>271.46354166666669</c:v>
                </c:pt>
                <c:pt idx="105395">
                  <c:v>271.46614583333331</c:v>
                </c:pt>
                <c:pt idx="105396">
                  <c:v>271.46875</c:v>
                </c:pt>
                <c:pt idx="105397">
                  <c:v>271.47135416666669</c:v>
                </c:pt>
                <c:pt idx="105398">
                  <c:v>271.47395833333331</c:v>
                </c:pt>
                <c:pt idx="105399">
                  <c:v>271.4765625</c:v>
                </c:pt>
                <c:pt idx="105400">
                  <c:v>271.47916666666669</c:v>
                </c:pt>
                <c:pt idx="105401">
                  <c:v>271.48177083333331</c:v>
                </c:pt>
                <c:pt idx="105402">
                  <c:v>271.484375</c:v>
                </c:pt>
                <c:pt idx="105403">
                  <c:v>271.48697916666669</c:v>
                </c:pt>
                <c:pt idx="105404">
                  <c:v>271.48958333333331</c:v>
                </c:pt>
                <c:pt idx="105405">
                  <c:v>271.4921875</c:v>
                </c:pt>
                <c:pt idx="105406">
                  <c:v>271.49479166666669</c:v>
                </c:pt>
                <c:pt idx="105407">
                  <c:v>271.49739583333331</c:v>
                </c:pt>
                <c:pt idx="105408">
                  <c:v>271.5</c:v>
                </c:pt>
                <c:pt idx="105409">
                  <c:v>271.50260416666669</c:v>
                </c:pt>
                <c:pt idx="105410">
                  <c:v>271.50520833333331</c:v>
                </c:pt>
                <c:pt idx="105411">
                  <c:v>271.5078125</c:v>
                </c:pt>
                <c:pt idx="105412">
                  <c:v>271.51041666666669</c:v>
                </c:pt>
                <c:pt idx="105413">
                  <c:v>271.51302083333331</c:v>
                </c:pt>
                <c:pt idx="105414">
                  <c:v>271.515625</c:v>
                </c:pt>
                <c:pt idx="105415">
                  <c:v>271.51822916666669</c:v>
                </c:pt>
                <c:pt idx="105416">
                  <c:v>271.52083333333331</c:v>
                </c:pt>
                <c:pt idx="105417">
                  <c:v>271.5234375</c:v>
                </c:pt>
                <c:pt idx="105418">
                  <c:v>271.52604166666669</c:v>
                </c:pt>
                <c:pt idx="105419">
                  <c:v>271.52864583333331</c:v>
                </c:pt>
                <c:pt idx="105420">
                  <c:v>271.53125</c:v>
                </c:pt>
                <c:pt idx="105421">
                  <c:v>271.53385416666669</c:v>
                </c:pt>
                <c:pt idx="105422">
                  <c:v>271.53645833333331</c:v>
                </c:pt>
                <c:pt idx="105423">
                  <c:v>271.5390625</c:v>
                </c:pt>
                <c:pt idx="105424">
                  <c:v>271.54166666666669</c:v>
                </c:pt>
                <c:pt idx="105425">
                  <c:v>271.54427083333331</c:v>
                </c:pt>
                <c:pt idx="105426">
                  <c:v>271.546875</c:v>
                </c:pt>
                <c:pt idx="105427">
                  <c:v>271.54947916666669</c:v>
                </c:pt>
                <c:pt idx="105428">
                  <c:v>271.55208333333331</c:v>
                </c:pt>
                <c:pt idx="105429">
                  <c:v>271.5546875</c:v>
                </c:pt>
                <c:pt idx="105430">
                  <c:v>271.55729166666669</c:v>
                </c:pt>
                <c:pt idx="105431">
                  <c:v>271.55989583333331</c:v>
                </c:pt>
                <c:pt idx="105432">
                  <c:v>271.5625</c:v>
                </c:pt>
                <c:pt idx="105433">
                  <c:v>271.56510416666669</c:v>
                </c:pt>
                <c:pt idx="105434">
                  <c:v>271.56770833333331</c:v>
                </c:pt>
                <c:pt idx="105435">
                  <c:v>271.5703125</c:v>
                </c:pt>
                <c:pt idx="105436">
                  <c:v>271.57291666666669</c:v>
                </c:pt>
                <c:pt idx="105437">
                  <c:v>271.57552083333331</c:v>
                </c:pt>
                <c:pt idx="105438">
                  <c:v>271.578125</c:v>
                </c:pt>
                <c:pt idx="105439">
                  <c:v>271.58072916666669</c:v>
                </c:pt>
                <c:pt idx="105440">
                  <c:v>271.58333333333331</c:v>
                </c:pt>
                <c:pt idx="105441">
                  <c:v>271.5859375</c:v>
                </c:pt>
                <c:pt idx="105442">
                  <c:v>271.58854166666669</c:v>
                </c:pt>
                <c:pt idx="105443">
                  <c:v>271.59114583333331</c:v>
                </c:pt>
                <c:pt idx="105444">
                  <c:v>271.59375</c:v>
                </c:pt>
                <c:pt idx="105445">
                  <c:v>271.59635416666669</c:v>
                </c:pt>
                <c:pt idx="105446">
                  <c:v>271.59895833333331</c:v>
                </c:pt>
                <c:pt idx="105447">
                  <c:v>271.6015625</c:v>
                </c:pt>
                <c:pt idx="105448">
                  <c:v>271.60416666666669</c:v>
                </c:pt>
                <c:pt idx="105449">
                  <c:v>271.60677083333331</c:v>
                </c:pt>
                <c:pt idx="105450">
                  <c:v>271.609375</c:v>
                </c:pt>
                <c:pt idx="105451">
                  <c:v>271.61197916666669</c:v>
                </c:pt>
                <c:pt idx="105452">
                  <c:v>271.61458333333331</c:v>
                </c:pt>
                <c:pt idx="105453">
                  <c:v>271.6171875</c:v>
                </c:pt>
                <c:pt idx="105454">
                  <c:v>271.61979166666669</c:v>
                </c:pt>
                <c:pt idx="105455">
                  <c:v>271.62239583333331</c:v>
                </c:pt>
                <c:pt idx="105456">
                  <c:v>271.625</c:v>
                </c:pt>
                <c:pt idx="105457">
                  <c:v>271.62760416666669</c:v>
                </c:pt>
                <c:pt idx="105458">
                  <c:v>271.63020833333331</c:v>
                </c:pt>
                <c:pt idx="105459">
                  <c:v>271.6328125</c:v>
                </c:pt>
                <c:pt idx="105460">
                  <c:v>271.63541666666669</c:v>
                </c:pt>
                <c:pt idx="105461">
                  <c:v>271.63802083333331</c:v>
                </c:pt>
                <c:pt idx="105462">
                  <c:v>271.640625</c:v>
                </c:pt>
                <c:pt idx="105463">
                  <c:v>271.64322916666669</c:v>
                </c:pt>
                <c:pt idx="105464">
                  <c:v>271.64583333333331</c:v>
                </c:pt>
                <c:pt idx="105465">
                  <c:v>271.6484375</c:v>
                </c:pt>
                <c:pt idx="105466">
                  <c:v>271.65104166666669</c:v>
                </c:pt>
                <c:pt idx="105467">
                  <c:v>271.65364583333331</c:v>
                </c:pt>
                <c:pt idx="105468">
                  <c:v>271.65625</c:v>
                </c:pt>
                <c:pt idx="105469">
                  <c:v>271.65885416666669</c:v>
                </c:pt>
                <c:pt idx="105470">
                  <c:v>271.66145833333331</c:v>
                </c:pt>
                <c:pt idx="105471">
                  <c:v>271.6640625</c:v>
                </c:pt>
                <c:pt idx="105472">
                  <c:v>271.66666666666669</c:v>
                </c:pt>
                <c:pt idx="105473">
                  <c:v>271.66927083333331</c:v>
                </c:pt>
                <c:pt idx="105474">
                  <c:v>271.671875</c:v>
                </c:pt>
                <c:pt idx="105475">
                  <c:v>271.67447916666669</c:v>
                </c:pt>
                <c:pt idx="105476">
                  <c:v>271.67708333333331</c:v>
                </c:pt>
                <c:pt idx="105477">
                  <c:v>271.6796875</c:v>
                </c:pt>
                <c:pt idx="105478">
                  <c:v>271.68229166666669</c:v>
                </c:pt>
                <c:pt idx="105479">
                  <c:v>271.68489583333331</c:v>
                </c:pt>
                <c:pt idx="105480">
                  <c:v>271.6875</c:v>
                </c:pt>
                <c:pt idx="105481">
                  <c:v>271.69010416666669</c:v>
                </c:pt>
                <c:pt idx="105482">
                  <c:v>271.69270833333331</c:v>
                </c:pt>
                <c:pt idx="105483">
                  <c:v>271.6953125</c:v>
                </c:pt>
                <c:pt idx="105484">
                  <c:v>271.69791666666669</c:v>
                </c:pt>
                <c:pt idx="105485">
                  <c:v>271.70052083333331</c:v>
                </c:pt>
                <c:pt idx="105486">
                  <c:v>271.703125</c:v>
                </c:pt>
                <c:pt idx="105487">
                  <c:v>271.70572916666669</c:v>
                </c:pt>
                <c:pt idx="105488">
                  <c:v>271.70833333333331</c:v>
                </c:pt>
                <c:pt idx="105489">
                  <c:v>271.7109375</c:v>
                </c:pt>
                <c:pt idx="105490">
                  <c:v>271.71354166666669</c:v>
                </c:pt>
                <c:pt idx="105491">
                  <c:v>271.71614583333331</c:v>
                </c:pt>
                <c:pt idx="105492">
                  <c:v>271.71875</c:v>
                </c:pt>
                <c:pt idx="105493">
                  <c:v>271.72135416666669</c:v>
                </c:pt>
                <c:pt idx="105494">
                  <c:v>271.72395833333331</c:v>
                </c:pt>
                <c:pt idx="105495">
                  <c:v>271.7265625</c:v>
                </c:pt>
                <c:pt idx="105496">
                  <c:v>271.72916666666669</c:v>
                </c:pt>
                <c:pt idx="105497">
                  <c:v>271.73177083333331</c:v>
                </c:pt>
                <c:pt idx="105498">
                  <c:v>271.734375</c:v>
                </c:pt>
                <c:pt idx="105499">
                  <c:v>271.73697916666669</c:v>
                </c:pt>
                <c:pt idx="105500">
                  <c:v>271.73958333333331</c:v>
                </c:pt>
                <c:pt idx="105501">
                  <c:v>271.7421875</c:v>
                </c:pt>
                <c:pt idx="105502">
                  <c:v>271.74479166666669</c:v>
                </c:pt>
                <c:pt idx="105503">
                  <c:v>271.74739583333331</c:v>
                </c:pt>
                <c:pt idx="105504">
                  <c:v>271.75</c:v>
                </c:pt>
                <c:pt idx="105505">
                  <c:v>271.75260416666669</c:v>
                </c:pt>
                <c:pt idx="105506">
                  <c:v>271.75520833333331</c:v>
                </c:pt>
                <c:pt idx="105507">
                  <c:v>271.7578125</c:v>
                </c:pt>
                <c:pt idx="105508">
                  <c:v>271.76041666666669</c:v>
                </c:pt>
                <c:pt idx="105509">
                  <c:v>271.76302083333331</c:v>
                </c:pt>
                <c:pt idx="105510">
                  <c:v>271.765625</c:v>
                </c:pt>
                <c:pt idx="105511">
                  <c:v>271.76822916666669</c:v>
                </c:pt>
                <c:pt idx="105512">
                  <c:v>271.77083333333331</c:v>
                </c:pt>
                <c:pt idx="105513">
                  <c:v>271.7734375</c:v>
                </c:pt>
                <c:pt idx="105514">
                  <c:v>271.77604166666669</c:v>
                </c:pt>
                <c:pt idx="105515">
                  <c:v>271.77864583333331</c:v>
                </c:pt>
                <c:pt idx="105516">
                  <c:v>271.78125</c:v>
                </c:pt>
                <c:pt idx="105517">
                  <c:v>271.78385416666669</c:v>
                </c:pt>
                <c:pt idx="105518">
                  <c:v>271.78645833333331</c:v>
                </c:pt>
                <c:pt idx="105519">
                  <c:v>271.7890625</c:v>
                </c:pt>
                <c:pt idx="105520">
                  <c:v>271.79166666666669</c:v>
                </c:pt>
                <c:pt idx="105521">
                  <c:v>271.79427083333331</c:v>
                </c:pt>
                <c:pt idx="105522">
                  <c:v>271.796875</c:v>
                </c:pt>
                <c:pt idx="105523">
                  <c:v>271.79947916666669</c:v>
                </c:pt>
                <c:pt idx="105524">
                  <c:v>271.80208333333331</c:v>
                </c:pt>
                <c:pt idx="105525">
                  <c:v>271.8046875</c:v>
                </c:pt>
                <c:pt idx="105526">
                  <c:v>271.80729166666669</c:v>
                </c:pt>
                <c:pt idx="105527">
                  <c:v>271.80989583333331</c:v>
                </c:pt>
                <c:pt idx="105528">
                  <c:v>271.8125</c:v>
                </c:pt>
                <c:pt idx="105529">
                  <c:v>271.81510416666669</c:v>
                </c:pt>
                <c:pt idx="105530">
                  <c:v>271.81770833333331</c:v>
                </c:pt>
                <c:pt idx="105531">
                  <c:v>271.8203125</c:v>
                </c:pt>
                <c:pt idx="105532">
                  <c:v>271.82291666666669</c:v>
                </c:pt>
                <c:pt idx="105533">
                  <c:v>271.82552083333331</c:v>
                </c:pt>
                <c:pt idx="105534">
                  <c:v>271.828125</c:v>
                </c:pt>
                <c:pt idx="105535">
                  <c:v>271.83072916666669</c:v>
                </c:pt>
                <c:pt idx="105536">
                  <c:v>271.83333333333331</c:v>
                </c:pt>
                <c:pt idx="105537">
                  <c:v>271.8359375</c:v>
                </c:pt>
                <c:pt idx="105538">
                  <c:v>271.83854166666669</c:v>
                </c:pt>
                <c:pt idx="105539">
                  <c:v>271.84114583333331</c:v>
                </c:pt>
                <c:pt idx="105540">
                  <c:v>271.84375</c:v>
                </c:pt>
                <c:pt idx="105541">
                  <c:v>271.84635416666669</c:v>
                </c:pt>
                <c:pt idx="105542">
                  <c:v>271.84895833333331</c:v>
                </c:pt>
                <c:pt idx="105543">
                  <c:v>271.8515625</c:v>
                </c:pt>
                <c:pt idx="105544">
                  <c:v>271.85416666666669</c:v>
                </c:pt>
                <c:pt idx="105545">
                  <c:v>271.85677083333331</c:v>
                </c:pt>
                <c:pt idx="105546">
                  <c:v>271.859375</c:v>
                </c:pt>
                <c:pt idx="105547">
                  <c:v>271.86197916666669</c:v>
                </c:pt>
                <c:pt idx="105548">
                  <c:v>271.86458333333331</c:v>
                </c:pt>
                <c:pt idx="105549">
                  <c:v>271.8671875</c:v>
                </c:pt>
                <c:pt idx="105550">
                  <c:v>271.86979166666669</c:v>
                </c:pt>
                <c:pt idx="105551">
                  <c:v>271.87239583333331</c:v>
                </c:pt>
                <c:pt idx="105552">
                  <c:v>271.875</c:v>
                </c:pt>
                <c:pt idx="105553">
                  <c:v>271.87760416666669</c:v>
                </c:pt>
                <c:pt idx="105554">
                  <c:v>271.88020833333331</c:v>
                </c:pt>
                <c:pt idx="105555">
                  <c:v>271.8828125</c:v>
                </c:pt>
                <c:pt idx="105556">
                  <c:v>271.88541666666669</c:v>
                </c:pt>
                <c:pt idx="105557">
                  <c:v>271.88802083333331</c:v>
                </c:pt>
                <c:pt idx="105558">
                  <c:v>271.890625</c:v>
                </c:pt>
                <c:pt idx="105559">
                  <c:v>271.89322916666669</c:v>
                </c:pt>
                <c:pt idx="105560">
                  <c:v>271.89583333333331</c:v>
                </c:pt>
                <c:pt idx="105561">
                  <c:v>271.8984375</c:v>
                </c:pt>
                <c:pt idx="105562">
                  <c:v>271.90104166666669</c:v>
                </c:pt>
                <c:pt idx="105563">
                  <c:v>271.90364583333331</c:v>
                </c:pt>
                <c:pt idx="105564">
                  <c:v>271.90625</c:v>
                </c:pt>
                <c:pt idx="105565">
                  <c:v>271.90885416666669</c:v>
                </c:pt>
                <c:pt idx="105566">
                  <c:v>271.91145833333331</c:v>
                </c:pt>
                <c:pt idx="105567">
                  <c:v>271.9140625</c:v>
                </c:pt>
                <c:pt idx="105568">
                  <c:v>271.91666666666669</c:v>
                </c:pt>
                <c:pt idx="105569">
                  <c:v>271.91927083333331</c:v>
                </c:pt>
                <c:pt idx="105570">
                  <c:v>271.921875</c:v>
                </c:pt>
                <c:pt idx="105571">
                  <c:v>271.92447916666669</c:v>
                </c:pt>
                <c:pt idx="105572">
                  <c:v>271.92708333333331</c:v>
                </c:pt>
                <c:pt idx="105573">
                  <c:v>271.9296875</c:v>
                </c:pt>
                <c:pt idx="105574">
                  <c:v>271.93229166666669</c:v>
                </c:pt>
                <c:pt idx="105575">
                  <c:v>271.93489583333331</c:v>
                </c:pt>
                <c:pt idx="105576">
                  <c:v>271.9375</c:v>
                </c:pt>
                <c:pt idx="105577">
                  <c:v>271.94010416666669</c:v>
                </c:pt>
                <c:pt idx="105578">
                  <c:v>271.94270833333331</c:v>
                </c:pt>
                <c:pt idx="105579">
                  <c:v>271.9453125</c:v>
                </c:pt>
                <c:pt idx="105580">
                  <c:v>271.94791666666669</c:v>
                </c:pt>
                <c:pt idx="105581">
                  <c:v>271.95052083333331</c:v>
                </c:pt>
                <c:pt idx="105582">
                  <c:v>271.953125</c:v>
                </c:pt>
                <c:pt idx="105583">
                  <c:v>271.95572916666669</c:v>
                </c:pt>
                <c:pt idx="105584">
                  <c:v>271.95833333333331</c:v>
                </c:pt>
                <c:pt idx="105585">
                  <c:v>271.9609375</c:v>
                </c:pt>
                <c:pt idx="105586">
                  <c:v>271.96354166666669</c:v>
                </c:pt>
                <c:pt idx="105587">
                  <c:v>271.96614583333331</c:v>
                </c:pt>
                <c:pt idx="105588">
                  <c:v>271.96875</c:v>
                </c:pt>
                <c:pt idx="105589">
                  <c:v>271.97135416666669</c:v>
                </c:pt>
                <c:pt idx="105590">
                  <c:v>271.97395833333331</c:v>
                </c:pt>
                <c:pt idx="105591">
                  <c:v>271.9765625</c:v>
                </c:pt>
                <c:pt idx="105592">
                  <c:v>271.97916666666669</c:v>
                </c:pt>
                <c:pt idx="105593">
                  <c:v>271.98177083333331</c:v>
                </c:pt>
                <c:pt idx="105594">
                  <c:v>271.984375</c:v>
                </c:pt>
                <c:pt idx="105595">
                  <c:v>271.98697916666669</c:v>
                </c:pt>
                <c:pt idx="105596">
                  <c:v>271.98958333333331</c:v>
                </c:pt>
                <c:pt idx="105597">
                  <c:v>271.9921875</c:v>
                </c:pt>
                <c:pt idx="105598">
                  <c:v>271.99479166666669</c:v>
                </c:pt>
                <c:pt idx="105599">
                  <c:v>271.99739583333331</c:v>
                </c:pt>
                <c:pt idx="105600">
                  <c:v>272</c:v>
                </c:pt>
                <c:pt idx="105601">
                  <c:v>272.00260416666669</c:v>
                </c:pt>
                <c:pt idx="105602">
                  <c:v>272.00520833333331</c:v>
                </c:pt>
                <c:pt idx="105603">
                  <c:v>272.0078125</c:v>
                </c:pt>
                <c:pt idx="105604">
                  <c:v>272.01041666666669</c:v>
                </c:pt>
                <c:pt idx="105605">
                  <c:v>272.01302083333331</c:v>
                </c:pt>
                <c:pt idx="105606">
                  <c:v>272.015625</c:v>
                </c:pt>
                <c:pt idx="105607">
                  <c:v>272.01822916666669</c:v>
                </c:pt>
                <c:pt idx="105608">
                  <c:v>272.02083333333331</c:v>
                </c:pt>
                <c:pt idx="105609">
                  <c:v>272.0234375</c:v>
                </c:pt>
                <c:pt idx="105610">
                  <c:v>272.02604166666669</c:v>
                </c:pt>
                <c:pt idx="105611">
                  <c:v>272.02864583333331</c:v>
                </c:pt>
                <c:pt idx="105612">
                  <c:v>272.03125</c:v>
                </c:pt>
                <c:pt idx="105613">
                  <c:v>272.03385416666669</c:v>
                </c:pt>
                <c:pt idx="105614">
                  <c:v>272.03645833333331</c:v>
                </c:pt>
                <c:pt idx="105615">
                  <c:v>272.0390625</c:v>
                </c:pt>
                <c:pt idx="105616">
                  <c:v>272.04166666666669</c:v>
                </c:pt>
                <c:pt idx="105617">
                  <c:v>272.04427083333331</c:v>
                </c:pt>
                <c:pt idx="105618">
                  <c:v>272.046875</c:v>
                </c:pt>
                <c:pt idx="105619">
                  <c:v>272.04947916666669</c:v>
                </c:pt>
                <c:pt idx="105620">
                  <c:v>272.05208333333331</c:v>
                </c:pt>
                <c:pt idx="105621">
                  <c:v>272.0546875</c:v>
                </c:pt>
                <c:pt idx="105622">
                  <c:v>272.05729166666669</c:v>
                </c:pt>
                <c:pt idx="105623">
                  <c:v>272.05989583333331</c:v>
                </c:pt>
                <c:pt idx="105624">
                  <c:v>272.0625</c:v>
                </c:pt>
                <c:pt idx="105625">
                  <c:v>272.06510416666669</c:v>
                </c:pt>
                <c:pt idx="105626">
                  <c:v>272.06770833333331</c:v>
                </c:pt>
                <c:pt idx="105627">
                  <c:v>272.0703125</c:v>
                </c:pt>
                <c:pt idx="105628">
                  <c:v>272.07291666666669</c:v>
                </c:pt>
                <c:pt idx="105629">
                  <c:v>272.07552083333331</c:v>
                </c:pt>
                <c:pt idx="105630">
                  <c:v>272.078125</c:v>
                </c:pt>
                <c:pt idx="105631">
                  <c:v>272.08072916666669</c:v>
                </c:pt>
                <c:pt idx="105632">
                  <c:v>272.08333333333331</c:v>
                </c:pt>
                <c:pt idx="105633">
                  <c:v>272.0859375</c:v>
                </c:pt>
                <c:pt idx="105634">
                  <c:v>272.08854166666669</c:v>
                </c:pt>
                <c:pt idx="105635">
                  <c:v>272.09114583333331</c:v>
                </c:pt>
                <c:pt idx="105636">
                  <c:v>272.09375</c:v>
                </c:pt>
                <c:pt idx="105637">
                  <c:v>272.09635416666669</c:v>
                </c:pt>
                <c:pt idx="105638">
                  <c:v>272.09895833333331</c:v>
                </c:pt>
                <c:pt idx="105639">
                  <c:v>272.1015625</c:v>
                </c:pt>
                <c:pt idx="105640">
                  <c:v>272.10416666666669</c:v>
                </c:pt>
                <c:pt idx="105641">
                  <c:v>272.10677083333331</c:v>
                </c:pt>
                <c:pt idx="105642">
                  <c:v>272.109375</c:v>
                </c:pt>
                <c:pt idx="105643">
                  <c:v>272.11197916666669</c:v>
                </c:pt>
                <c:pt idx="105644">
                  <c:v>272.11458333333331</c:v>
                </c:pt>
                <c:pt idx="105645">
                  <c:v>272.1171875</c:v>
                </c:pt>
                <c:pt idx="105646">
                  <c:v>272.11979166666669</c:v>
                </c:pt>
                <c:pt idx="105647">
                  <c:v>272.12239583333331</c:v>
                </c:pt>
                <c:pt idx="105648">
                  <c:v>272.125</c:v>
                </c:pt>
                <c:pt idx="105649">
                  <c:v>272.12760416666669</c:v>
                </c:pt>
                <c:pt idx="105650">
                  <c:v>272.13020833333331</c:v>
                </c:pt>
                <c:pt idx="105651">
                  <c:v>272.1328125</c:v>
                </c:pt>
                <c:pt idx="105652">
                  <c:v>272.13541666666669</c:v>
                </c:pt>
                <c:pt idx="105653">
                  <c:v>272.13802083333331</c:v>
                </c:pt>
                <c:pt idx="105654">
                  <c:v>272.140625</c:v>
                </c:pt>
                <c:pt idx="105655">
                  <c:v>272.14322916666669</c:v>
                </c:pt>
                <c:pt idx="105656">
                  <c:v>272.14583333333331</c:v>
                </c:pt>
                <c:pt idx="105657">
                  <c:v>272.1484375</c:v>
                </c:pt>
                <c:pt idx="105658">
                  <c:v>272.15104166666669</c:v>
                </c:pt>
                <c:pt idx="105659">
                  <c:v>272.15364583333331</c:v>
                </c:pt>
                <c:pt idx="105660">
                  <c:v>272.15625</c:v>
                </c:pt>
                <c:pt idx="105661">
                  <c:v>272.15885416666669</c:v>
                </c:pt>
                <c:pt idx="105662">
                  <c:v>272.16145833333331</c:v>
                </c:pt>
                <c:pt idx="105663">
                  <c:v>272.1640625</c:v>
                </c:pt>
                <c:pt idx="105664">
                  <c:v>272.16666666666669</c:v>
                </c:pt>
                <c:pt idx="105665">
                  <c:v>272.16927083333331</c:v>
                </c:pt>
                <c:pt idx="105666">
                  <c:v>272.171875</c:v>
                </c:pt>
                <c:pt idx="105667">
                  <c:v>272.17447916666669</c:v>
                </c:pt>
                <c:pt idx="105668">
                  <c:v>272.17708333333331</c:v>
                </c:pt>
                <c:pt idx="105669">
                  <c:v>272.1796875</c:v>
                </c:pt>
                <c:pt idx="105670">
                  <c:v>272.18229166666669</c:v>
                </c:pt>
                <c:pt idx="105671">
                  <c:v>272.18489583333331</c:v>
                </c:pt>
                <c:pt idx="105672">
                  <c:v>272.1875</c:v>
                </c:pt>
                <c:pt idx="105673">
                  <c:v>272.19010416666669</c:v>
                </c:pt>
                <c:pt idx="105674">
                  <c:v>272.19270833333331</c:v>
                </c:pt>
                <c:pt idx="105675">
                  <c:v>272.1953125</c:v>
                </c:pt>
                <c:pt idx="105676">
                  <c:v>272.19791666666669</c:v>
                </c:pt>
                <c:pt idx="105677">
                  <c:v>272.20052083333331</c:v>
                </c:pt>
                <c:pt idx="105678">
                  <c:v>272.203125</c:v>
                </c:pt>
                <c:pt idx="105679">
                  <c:v>272.20572916666669</c:v>
                </c:pt>
                <c:pt idx="105680">
                  <c:v>272.20833333333331</c:v>
                </c:pt>
                <c:pt idx="105681">
                  <c:v>272.2109375</c:v>
                </c:pt>
                <c:pt idx="105682">
                  <c:v>272.21354166666669</c:v>
                </c:pt>
                <c:pt idx="105683">
                  <c:v>272.21614583333331</c:v>
                </c:pt>
                <c:pt idx="105684">
                  <c:v>272.21875</c:v>
                </c:pt>
                <c:pt idx="105685">
                  <c:v>272.22135416666669</c:v>
                </c:pt>
                <c:pt idx="105686">
                  <c:v>272.22395833333331</c:v>
                </c:pt>
                <c:pt idx="105687">
                  <c:v>272.2265625</c:v>
                </c:pt>
                <c:pt idx="105688">
                  <c:v>272.22916666666669</c:v>
                </c:pt>
                <c:pt idx="105689">
                  <c:v>272.23177083333331</c:v>
                </c:pt>
                <c:pt idx="105690">
                  <c:v>272.234375</c:v>
                </c:pt>
                <c:pt idx="105691">
                  <c:v>272.23697916666669</c:v>
                </c:pt>
                <c:pt idx="105692">
                  <c:v>272.23958333333331</c:v>
                </c:pt>
                <c:pt idx="105693">
                  <c:v>272.2421875</c:v>
                </c:pt>
                <c:pt idx="105694">
                  <c:v>272.24479166666669</c:v>
                </c:pt>
                <c:pt idx="105695">
                  <c:v>272.24739583333331</c:v>
                </c:pt>
                <c:pt idx="105696">
                  <c:v>272.25</c:v>
                </c:pt>
                <c:pt idx="105697">
                  <c:v>272.25260416666669</c:v>
                </c:pt>
                <c:pt idx="105698">
                  <c:v>272.25520833333331</c:v>
                </c:pt>
                <c:pt idx="105699">
                  <c:v>272.2578125</c:v>
                </c:pt>
                <c:pt idx="105700">
                  <c:v>272.26041666666669</c:v>
                </c:pt>
                <c:pt idx="105701">
                  <c:v>272.26302083333331</c:v>
                </c:pt>
                <c:pt idx="105702">
                  <c:v>272.265625</c:v>
                </c:pt>
                <c:pt idx="105703">
                  <c:v>272.26822916666669</c:v>
                </c:pt>
                <c:pt idx="105704">
                  <c:v>272.27083333333331</c:v>
                </c:pt>
                <c:pt idx="105705">
                  <c:v>272.2734375</c:v>
                </c:pt>
                <c:pt idx="105706">
                  <c:v>272.27604166666669</c:v>
                </c:pt>
                <c:pt idx="105707">
                  <c:v>272.27864583333331</c:v>
                </c:pt>
                <c:pt idx="105708">
                  <c:v>272.28125</c:v>
                </c:pt>
                <c:pt idx="105709">
                  <c:v>272.28385416666669</c:v>
                </c:pt>
                <c:pt idx="105710">
                  <c:v>272.28645833333331</c:v>
                </c:pt>
                <c:pt idx="105711">
                  <c:v>272.2890625</c:v>
                </c:pt>
                <c:pt idx="105712">
                  <c:v>272.29166666666669</c:v>
                </c:pt>
                <c:pt idx="105713">
                  <c:v>272.29427083333331</c:v>
                </c:pt>
                <c:pt idx="105714">
                  <c:v>272.296875</c:v>
                </c:pt>
                <c:pt idx="105715">
                  <c:v>272.29947916666669</c:v>
                </c:pt>
                <c:pt idx="105716">
                  <c:v>272.30208333333331</c:v>
                </c:pt>
                <c:pt idx="105717">
                  <c:v>272.3046875</c:v>
                </c:pt>
                <c:pt idx="105718">
                  <c:v>272.30729166666669</c:v>
                </c:pt>
                <c:pt idx="105719">
                  <c:v>272.30989583333331</c:v>
                </c:pt>
                <c:pt idx="105720">
                  <c:v>272.3125</c:v>
                </c:pt>
                <c:pt idx="105721">
                  <c:v>272.31510416666669</c:v>
                </c:pt>
                <c:pt idx="105722">
                  <c:v>272.31770833333331</c:v>
                </c:pt>
                <c:pt idx="105723">
                  <c:v>272.3203125</c:v>
                </c:pt>
                <c:pt idx="105724">
                  <c:v>272.32291666666669</c:v>
                </c:pt>
                <c:pt idx="105725">
                  <c:v>272.32552083333331</c:v>
                </c:pt>
                <c:pt idx="105726">
                  <c:v>272.328125</c:v>
                </c:pt>
                <c:pt idx="105727">
                  <c:v>272.33072916666669</c:v>
                </c:pt>
                <c:pt idx="105728">
                  <c:v>272.33333333333331</c:v>
                </c:pt>
                <c:pt idx="105729">
                  <c:v>272.3359375</c:v>
                </c:pt>
                <c:pt idx="105730">
                  <c:v>272.33854166666669</c:v>
                </c:pt>
                <c:pt idx="105731">
                  <c:v>272.34114583333331</c:v>
                </c:pt>
                <c:pt idx="105732">
                  <c:v>272.34375</c:v>
                </c:pt>
                <c:pt idx="105733">
                  <c:v>272.34635416666669</c:v>
                </c:pt>
                <c:pt idx="105734">
                  <c:v>272.34895833333331</c:v>
                </c:pt>
                <c:pt idx="105735">
                  <c:v>272.3515625</c:v>
                </c:pt>
                <c:pt idx="105736">
                  <c:v>272.35416666666669</c:v>
                </c:pt>
                <c:pt idx="105737">
                  <c:v>272.35677083333331</c:v>
                </c:pt>
                <c:pt idx="105738">
                  <c:v>272.359375</c:v>
                </c:pt>
                <c:pt idx="105739">
                  <c:v>272.36197916666669</c:v>
                </c:pt>
                <c:pt idx="105740">
                  <c:v>272.36458333333331</c:v>
                </c:pt>
                <c:pt idx="105741">
                  <c:v>272.3671875</c:v>
                </c:pt>
                <c:pt idx="105742">
                  <c:v>272.36979166666669</c:v>
                </c:pt>
                <c:pt idx="105743">
                  <c:v>272.37239583333331</c:v>
                </c:pt>
                <c:pt idx="105744">
                  <c:v>272.375</c:v>
                </c:pt>
                <c:pt idx="105745">
                  <c:v>272.37760416666669</c:v>
                </c:pt>
                <c:pt idx="105746">
                  <c:v>272.38020833333331</c:v>
                </c:pt>
                <c:pt idx="105747">
                  <c:v>272.3828125</c:v>
                </c:pt>
                <c:pt idx="105748">
                  <c:v>272.38541666666669</c:v>
                </c:pt>
                <c:pt idx="105749">
                  <c:v>272.38802083333331</c:v>
                </c:pt>
                <c:pt idx="105750">
                  <c:v>272.390625</c:v>
                </c:pt>
                <c:pt idx="105751">
                  <c:v>272.39322916666669</c:v>
                </c:pt>
                <c:pt idx="105752">
                  <c:v>272.39583333333331</c:v>
                </c:pt>
                <c:pt idx="105753">
                  <c:v>272.3984375</c:v>
                </c:pt>
                <c:pt idx="105754">
                  <c:v>272.40104166666669</c:v>
                </c:pt>
                <c:pt idx="105755">
                  <c:v>272.40364583333331</c:v>
                </c:pt>
                <c:pt idx="105756">
                  <c:v>272.40625</c:v>
                </c:pt>
                <c:pt idx="105757">
                  <c:v>272.40885416666669</c:v>
                </c:pt>
                <c:pt idx="105758">
                  <c:v>272.41145833333331</c:v>
                </c:pt>
                <c:pt idx="105759">
                  <c:v>272.4140625</c:v>
                </c:pt>
                <c:pt idx="105760">
                  <c:v>272.41666666666669</c:v>
                </c:pt>
                <c:pt idx="105761">
                  <c:v>272.41927083333331</c:v>
                </c:pt>
                <c:pt idx="105762">
                  <c:v>272.421875</c:v>
                </c:pt>
                <c:pt idx="105763">
                  <c:v>272.42447916666669</c:v>
                </c:pt>
                <c:pt idx="105764">
                  <c:v>272.42708333333331</c:v>
                </c:pt>
                <c:pt idx="105765">
                  <c:v>272.4296875</c:v>
                </c:pt>
                <c:pt idx="105766">
                  <c:v>272.43229166666669</c:v>
                </c:pt>
                <c:pt idx="105767">
                  <c:v>272.43489583333331</c:v>
                </c:pt>
                <c:pt idx="105768">
                  <c:v>272.4375</c:v>
                </c:pt>
                <c:pt idx="105769">
                  <c:v>272.44010416666669</c:v>
                </c:pt>
                <c:pt idx="105770">
                  <c:v>272.44270833333331</c:v>
                </c:pt>
                <c:pt idx="105771">
                  <c:v>272.4453125</c:v>
                </c:pt>
                <c:pt idx="105772">
                  <c:v>272.44791666666669</c:v>
                </c:pt>
                <c:pt idx="105773">
                  <c:v>272.45052083333331</c:v>
                </c:pt>
                <c:pt idx="105774">
                  <c:v>272.453125</c:v>
                </c:pt>
                <c:pt idx="105775">
                  <c:v>272.45572916666669</c:v>
                </c:pt>
                <c:pt idx="105776">
                  <c:v>272.45833333333331</c:v>
                </c:pt>
                <c:pt idx="105777">
                  <c:v>272.4609375</c:v>
                </c:pt>
                <c:pt idx="105778">
                  <c:v>272.46354166666669</c:v>
                </c:pt>
                <c:pt idx="105779">
                  <c:v>272.46614583333331</c:v>
                </c:pt>
                <c:pt idx="105780">
                  <c:v>272.46875</c:v>
                </c:pt>
                <c:pt idx="105781">
                  <c:v>272.47135416666669</c:v>
                </c:pt>
                <c:pt idx="105782">
                  <c:v>272.47395833333331</c:v>
                </c:pt>
                <c:pt idx="105783">
                  <c:v>272.4765625</c:v>
                </c:pt>
                <c:pt idx="105784">
                  <c:v>272.47916666666669</c:v>
                </c:pt>
                <c:pt idx="105785">
                  <c:v>272.48177083333331</c:v>
                </c:pt>
                <c:pt idx="105786">
                  <c:v>272.484375</c:v>
                </c:pt>
                <c:pt idx="105787">
                  <c:v>272.48697916666669</c:v>
                </c:pt>
                <c:pt idx="105788">
                  <c:v>272.48958333333331</c:v>
                </c:pt>
                <c:pt idx="105789">
                  <c:v>272.4921875</c:v>
                </c:pt>
                <c:pt idx="105790">
                  <c:v>272.49479166666669</c:v>
                </c:pt>
                <c:pt idx="105791">
                  <c:v>272.49739583333331</c:v>
                </c:pt>
                <c:pt idx="105792">
                  <c:v>272.5</c:v>
                </c:pt>
                <c:pt idx="105793">
                  <c:v>272.50260416666669</c:v>
                </c:pt>
                <c:pt idx="105794">
                  <c:v>272.50520833333331</c:v>
                </c:pt>
                <c:pt idx="105795">
                  <c:v>272.5078125</c:v>
                </c:pt>
                <c:pt idx="105796">
                  <c:v>272.51041666666669</c:v>
                </c:pt>
                <c:pt idx="105797">
                  <c:v>272.51302083333331</c:v>
                </c:pt>
                <c:pt idx="105798">
                  <c:v>272.515625</c:v>
                </c:pt>
                <c:pt idx="105799">
                  <c:v>272.51822916666669</c:v>
                </c:pt>
                <c:pt idx="105800">
                  <c:v>272.52083333333331</c:v>
                </c:pt>
                <c:pt idx="105801">
                  <c:v>272.5234375</c:v>
                </c:pt>
                <c:pt idx="105802">
                  <c:v>272.52604166666669</c:v>
                </c:pt>
                <c:pt idx="105803">
                  <c:v>272.52864583333331</c:v>
                </c:pt>
                <c:pt idx="105804">
                  <c:v>272.53125</c:v>
                </c:pt>
                <c:pt idx="105805">
                  <c:v>272.53385416666669</c:v>
                </c:pt>
                <c:pt idx="105806">
                  <c:v>272.53645833333331</c:v>
                </c:pt>
                <c:pt idx="105807">
                  <c:v>272.5390625</c:v>
                </c:pt>
                <c:pt idx="105808">
                  <c:v>272.54166666666669</c:v>
                </c:pt>
                <c:pt idx="105809">
                  <c:v>272.54427083333331</c:v>
                </c:pt>
                <c:pt idx="105810">
                  <c:v>272.546875</c:v>
                </c:pt>
                <c:pt idx="105811">
                  <c:v>272.54947916666669</c:v>
                </c:pt>
                <c:pt idx="105812">
                  <c:v>272.55208333333331</c:v>
                </c:pt>
                <c:pt idx="105813">
                  <c:v>272.5546875</c:v>
                </c:pt>
                <c:pt idx="105814">
                  <c:v>272.55729166666669</c:v>
                </c:pt>
                <c:pt idx="105815">
                  <c:v>272.55989583333331</c:v>
                </c:pt>
                <c:pt idx="105816">
                  <c:v>272.5625</c:v>
                </c:pt>
                <c:pt idx="105817">
                  <c:v>272.56510416666669</c:v>
                </c:pt>
                <c:pt idx="105818">
                  <c:v>272.56770833333331</c:v>
                </c:pt>
                <c:pt idx="105819">
                  <c:v>272.5703125</c:v>
                </c:pt>
                <c:pt idx="105820">
                  <c:v>272.57291666666669</c:v>
                </c:pt>
                <c:pt idx="105821">
                  <c:v>272.57552083333331</c:v>
                </c:pt>
                <c:pt idx="105822">
                  <c:v>272.578125</c:v>
                </c:pt>
                <c:pt idx="105823">
                  <c:v>272.58072916666669</c:v>
                </c:pt>
                <c:pt idx="105824">
                  <c:v>272.58333333333331</c:v>
                </c:pt>
                <c:pt idx="105825">
                  <c:v>272.5859375</c:v>
                </c:pt>
                <c:pt idx="105826">
                  <c:v>272.58854166666669</c:v>
                </c:pt>
                <c:pt idx="105827">
                  <c:v>272.59114583333331</c:v>
                </c:pt>
                <c:pt idx="105828">
                  <c:v>272.59375</c:v>
                </c:pt>
                <c:pt idx="105829">
                  <c:v>272.59635416666669</c:v>
                </c:pt>
                <c:pt idx="105830">
                  <c:v>272.59895833333331</c:v>
                </c:pt>
                <c:pt idx="105831">
                  <c:v>272.6015625</c:v>
                </c:pt>
                <c:pt idx="105832">
                  <c:v>272.60416666666669</c:v>
                </c:pt>
                <c:pt idx="105833">
                  <c:v>272.60677083333331</c:v>
                </c:pt>
                <c:pt idx="105834">
                  <c:v>272.609375</c:v>
                </c:pt>
                <c:pt idx="105835">
                  <c:v>272.61197916666669</c:v>
                </c:pt>
                <c:pt idx="105836">
                  <c:v>272.61458333333331</c:v>
                </c:pt>
                <c:pt idx="105837">
                  <c:v>272.6171875</c:v>
                </c:pt>
                <c:pt idx="105838">
                  <c:v>272.61979166666669</c:v>
                </c:pt>
                <c:pt idx="105839">
                  <c:v>272.62239583333331</c:v>
                </c:pt>
                <c:pt idx="105840">
                  <c:v>272.625</c:v>
                </c:pt>
                <c:pt idx="105841">
                  <c:v>272.62760416666669</c:v>
                </c:pt>
                <c:pt idx="105842">
                  <c:v>272.63020833333331</c:v>
                </c:pt>
                <c:pt idx="105843">
                  <c:v>272.6328125</c:v>
                </c:pt>
                <c:pt idx="105844">
                  <c:v>272.63541666666669</c:v>
                </c:pt>
                <c:pt idx="105845">
                  <c:v>272.63802083333331</c:v>
                </c:pt>
                <c:pt idx="105846">
                  <c:v>272.640625</c:v>
                </c:pt>
                <c:pt idx="105847">
                  <c:v>272.64322916666669</c:v>
                </c:pt>
                <c:pt idx="105848">
                  <c:v>272.64583333333331</c:v>
                </c:pt>
                <c:pt idx="105849">
                  <c:v>272.6484375</c:v>
                </c:pt>
                <c:pt idx="105850">
                  <c:v>272.65104166666669</c:v>
                </c:pt>
                <c:pt idx="105851">
                  <c:v>272.65364583333331</c:v>
                </c:pt>
                <c:pt idx="105852">
                  <c:v>272.65625</c:v>
                </c:pt>
                <c:pt idx="105853">
                  <c:v>272.65885416666669</c:v>
                </c:pt>
                <c:pt idx="105854">
                  <c:v>272.66145833333331</c:v>
                </c:pt>
                <c:pt idx="105855">
                  <c:v>272.6640625</c:v>
                </c:pt>
                <c:pt idx="105856">
                  <c:v>272.66666666666669</c:v>
                </c:pt>
                <c:pt idx="105857">
                  <c:v>272.66927083333331</c:v>
                </c:pt>
                <c:pt idx="105858">
                  <c:v>272.671875</c:v>
                </c:pt>
                <c:pt idx="105859">
                  <c:v>272.67447916666669</c:v>
                </c:pt>
                <c:pt idx="105860">
                  <c:v>272.67708333333331</c:v>
                </c:pt>
                <c:pt idx="105861">
                  <c:v>272.6796875</c:v>
                </c:pt>
                <c:pt idx="105862">
                  <c:v>272.68229166666669</c:v>
                </c:pt>
                <c:pt idx="105863">
                  <c:v>272.68489583333331</c:v>
                </c:pt>
                <c:pt idx="105864">
                  <c:v>272.6875</c:v>
                </c:pt>
                <c:pt idx="105865">
                  <c:v>272.69010416666669</c:v>
                </c:pt>
                <c:pt idx="105866">
                  <c:v>272.69270833333331</c:v>
                </c:pt>
                <c:pt idx="105867">
                  <c:v>272.6953125</c:v>
                </c:pt>
                <c:pt idx="105868">
                  <c:v>272.69791666666669</c:v>
                </c:pt>
                <c:pt idx="105869">
                  <c:v>272.70052083333331</c:v>
                </c:pt>
                <c:pt idx="105870">
                  <c:v>272.703125</c:v>
                </c:pt>
                <c:pt idx="105871">
                  <c:v>272.70572916666669</c:v>
                </c:pt>
                <c:pt idx="105872">
                  <c:v>272.70833333333331</c:v>
                </c:pt>
                <c:pt idx="105873">
                  <c:v>272.7109375</c:v>
                </c:pt>
                <c:pt idx="105874">
                  <c:v>272.71354166666669</c:v>
                </c:pt>
                <c:pt idx="105875">
                  <c:v>272.71614583333331</c:v>
                </c:pt>
                <c:pt idx="105876">
                  <c:v>272.71875</c:v>
                </c:pt>
                <c:pt idx="105877">
                  <c:v>272.72135416666669</c:v>
                </c:pt>
                <c:pt idx="105878">
                  <c:v>272.72395833333331</c:v>
                </c:pt>
                <c:pt idx="105879">
                  <c:v>272.7265625</c:v>
                </c:pt>
                <c:pt idx="105880">
                  <c:v>272.72916666666669</c:v>
                </c:pt>
                <c:pt idx="105881">
                  <c:v>272.73177083333331</c:v>
                </c:pt>
                <c:pt idx="105882">
                  <c:v>272.734375</c:v>
                </c:pt>
                <c:pt idx="105883">
                  <c:v>272.73697916666669</c:v>
                </c:pt>
                <c:pt idx="105884">
                  <c:v>272.73958333333331</c:v>
                </c:pt>
                <c:pt idx="105885">
                  <c:v>272.7421875</c:v>
                </c:pt>
                <c:pt idx="105886">
                  <c:v>272.74479166666669</c:v>
                </c:pt>
                <c:pt idx="105887">
                  <c:v>272.74739583333331</c:v>
                </c:pt>
                <c:pt idx="105888">
                  <c:v>272.75</c:v>
                </c:pt>
                <c:pt idx="105889">
                  <c:v>272.75260416666669</c:v>
                </c:pt>
                <c:pt idx="105890">
                  <c:v>272.75520833333331</c:v>
                </c:pt>
                <c:pt idx="105891">
                  <c:v>272.7578125</c:v>
                </c:pt>
                <c:pt idx="105892">
                  <c:v>272.76041666666669</c:v>
                </c:pt>
                <c:pt idx="105893">
                  <c:v>272.76302083333331</c:v>
                </c:pt>
                <c:pt idx="105894">
                  <c:v>272.765625</c:v>
                </c:pt>
                <c:pt idx="105895">
                  <c:v>272.76822916666669</c:v>
                </c:pt>
                <c:pt idx="105896">
                  <c:v>272.77083333333331</c:v>
                </c:pt>
                <c:pt idx="105897">
                  <c:v>272.7734375</c:v>
                </c:pt>
                <c:pt idx="105898">
                  <c:v>272.77604166666669</c:v>
                </c:pt>
                <c:pt idx="105899">
                  <c:v>272.77864583333331</c:v>
                </c:pt>
                <c:pt idx="105900">
                  <c:v>272.78125</c:v>
                </c:pt>
                <c:pt idx="105901">
                  <c:v>272.78385416666669</c:v>
                </c:pt>
                <c:pt idx="105902">
                  <c:v>272.78645833333331</c:v>
                </c:pt>
                <c:pt idx="105903">
                  <c:v>272.7890625</c:v>
                </c:pt>
                <c:pt idx="105904">
                  <c:v>272.79166666666669</c:v>
                </c:pt>
                <c:pt idx="105905">
                  <c:v>272.79427083333331</c:v>
                </c:pt>
                <c:pt idx="105906">
                  <c:v>272.796875</c:v>
                </c:pt>
                <c:pt idx="105907">
                  <c:v>272.79947916666669</c:v>
                </c:pt>
                <c:pt idx="105908">
                  <c:v>272.80208333333331</c:v>
                </c:pt>
                <c:pt idx="105909">
                  <c:v>272.8046875</c:v>
                </c:pt>
                <c:pt idx="105910">
                  <c:v>272.80729166666669</c:v>
                </c:pt>
                <c:pt idx="105911">
                  <c:v>272.80989583333331</c:v>
                </c:pt>
                <c:pt idx="105912">
                  <c:v>272.8125</c:v>
                </c:pt>
                <c:pt idx="105913">
                  <c:v>272.81510416666669</c:v>
                </c:pt>
                <c:pt idx="105914">
                  <c:v>272.81770833333331</c:v>
                </c:pt>
                <c:pt idx="105915">
                  <c:v>272.8203125</c:v>
                </c:pt>
                <c:pt idx="105916">
                  <c:v>272.82291666666669</c:v>
                </c:pt>
                <c:pt idx="105917">
                  <c:v>272.82552083333331</c:v>
                </c:pt>
                <c:pt idx="105918">
                  <c:v>272.828125</c:v>
                </c:pt>
                <c:pt idx="105919">
                  <c:v>272.83072916666669</c:v>
                </c:pt>
                <c:pt idx="105920">
                  <c:v>272.83333333333331</c:v>
                </c:pt>
                <c:pt idx="105921">
                  <c:v>272.8359375</c:v>
                </c:pt>
                <c:pt idx="105922">
                  <c:v>272.83854166666669</c:v>
                </c:pt>
                <c:pt idx="105923">
                  <c:v>272.84114583333331</c:v>
                </c:pt>
                <c:pt idx="105924">
                  <c:v>272.84375</c:v>
                </c:pt>
                <c:pt idx="105925">
                  <c:v>272.84635416666669</c:v>
                </c:pt>
                <c:pt idx="105926">
                  <c:v>272.84895833333331</c:v>
                </c:pt>
                <c:pt idx="105927">
                  <c:v>272.8515625</c:v>
                </c:pt>
                <c:pt idx="105928">
                  <c:v>272.85416666666669</c:v>
                </c:pt>
                <c:pt idx="105929">
                  <c:v>272.85677083333331</c:v>
                </c:pt>
                <c:pt idx="105930">
                  <c:v>272.859375</c:v>
                </c:pt>
                <c:pt idx="105931">
                  <c:v>272.86197916666669</c:v>
                </c:pt>
                <c:pt idx="105932">
                  <c:v>272.86458333333331</c:v>
                </c:pt>
                <c:pt idx="105933">
                  <c:v>272.8671875</c:v>
                </c:pt>
                <c:pt idx="105934">
                  <c:v>272.86979166666669</c:v>
                </c:pt>
                <c:pt idx="105935">
                  <c:v>272.87239583333331</c:v>
                </c:pt>
                <c:pt idx="105936">
                  <c:v>272.875</c:v>
                </c:pt>
                <c:pt idx="105937">
                  <c:v>272.87760416666669</c:v>
                </c:pt>
                <c:pt idx="105938">
                  <c:v>272.88020833333331</c:v>
                </c:pt>
                <c:pt idx="105939">
                  <c:v>272.8828125</c:v>
                </c:pt>
                <c:pt idx="105940">
                  <c:v>272.88541666666669</c:v>
                </c:pt>
                <c:pt idx="105941">
                  <c:v>272.88802083333331</c:v>
                </c:pt>
                <c:pt idx="105942">
                  <c:v>272.890625</c:v>
                </c:pt>
                <c:pt idx="105943">
                  <c:v>272.89322916666669</c:v>
                </c:pt>
                <c:pt idx="105944">
                  <c:v>272.89583333333331</c:v>
                </c:pt>
                <c:pt idx="105945">
                  <c:v>272.8984375</c:v>
                </c:pt>
                <c:pt idx="105946">
                  <c:v>272.90104166666669</c:v>
                </c:pt>
                <c:pt idx="105947">
                  <c:v>272.90364583333331</c:v>
                </c:pt>
                <c:pt idx="105948">
                  <c:v>272.90625</c:v>
                </c:pt>
                <c:pt idx="105949">
                  <c:v>272.90885416666669</c:v>
                </c:pt>
                <c:pt idx="105950">
                  <c:v>272.91145833333331</c:v>
                </c:pt>
                <c:pt idx="105951">
                  <c:v>272.9140625</c:v>
                </c:pt>
                <c:pt idx="105952">
                  <c:v>272.91666666666669</c:v>
                </c:pt>
                <c:pt idx="105953">
                  <c:v>272.91927083333331</c:v>
                </c:pt>
                <c:pt idx="105954">
                  <c:v>272.921875</c:v>
                </c:pt>
                <c:pt idx="105955">
                  <c:v>272.92447916666669</c:v>
                </c:pt>
                <c:pt idx="105956">
                  <c:v>272.92708333333331</c:v>
                </c:pt>
                <c:pt idx="105957">
                  <c:v>272.9296875</c:v>
                </c:pt>
                <c:pt idx="105958">
                  <c:v>272.93229166666669</c:v>
                </c:pt>
                <c:pt idx="105959">
                  <c:v>272.93489583333331</c:v>
                </c:pt>
                <c:pt idx="105960">
                  <c:v>272.9375</c:v>
                </c:pt>
                <c:pt idx="105961">
                  <c:v>272.94010416666669</c:v>
                </c:pt>
                <c:pt idx="105962">
                  <c:v>272.94270833333331</c:v>
                </c:pt>
                <c:pt idx="105963">
                  <c:v>272.9453125</c:v>
                </c:pt>
                <c:pt idx="105964">
                  <c:v>272.94791666666669</c:v>
                </c:pt>
                <c:pt idx="105965">
                  <c:v>272.95052083333331</c:v>
                </c:pt>
                <c:pt idx="105966">
                  <c:v>272.953125</c:v>
                </c:pt>
                <c:pt idx="105967">
                  <c:v>272.95572916666669</c:v>
                </c:pt>
                <c:pt idx="105968">
                  <c:v>272.95833333333331</c:v>
                </c:pt>
                <c:pt idx="105969">
                  <c:v>272.9609375</c:v>
                </c:pt>
                <c:pt idx="105970">
                  <c:v>272.96354166666669</c:v>
                </c:pt>
                <c:pt idx="105971">
                  <c:v>272.96614583333331</c:v>
                </c:pt>
                <c:pt idx="105972">
                  <c:v>272.96875</c:v>
                </c:pt>
                <c:pt idx="105973">
                  <c:v>272.97135416666669</c:v>
                </c:pt>
                <c:pt idx="105974">
                  <c:v>272.97395833333331</c:v>
                </c:pt>
                <c:pt idx="105975">
                  <c:v>272.9765625</c:v>
                </c:pt>
                <c:pt idx="105976">
                  <c:v>272.97916666666669</c:v>
                </c:pt>
                <c:pt idx="105977">
                  <c:v>272.98177083333331</c:v>
                </c:pt>
                <c:pt idx="105978">
                  <c:v>272.984375</c:v>
                </c:pt>
                <c:pt idx="105979">
                  <c:v>272.98697916666669</c:v>
                </c:pt>
                <c:pt idx="105980">
                  <c:v>272.98958333333331</c:v>
                </c:pt>
                <c:pt idx="105981">
                  <c:v>272.9921875</c:v>
                </c:pt>
                <c:pt idx="105982">
                  <c:v>272.99479166666669</c:v>
                </c:pt>
                <c:pt idx="105983">
                  <c:v>272.99739583333331</c:v>
                </c:pt>
                <c:pt idx="105984">
                  <c:v>273</c:v>
                </c:pt>
                <c:pt idx="105985">
                  <c:v>273.00260416666669</c:v>
                </c:pt>
                <c:pt idx="105986">
                  <c:v>273.00520833333331</c:v>
                </c:pt>
                <c:pt idx="105987">
                  <c:v>273.0078125</c:v>
                </c:pt>
                <c:pt idx="105988">
                  <c:v>273.01041666666669</c:v>
                </c:pt>
                <c:pt idx="105989">
                  <c:v>273.01302083333331</c:v>
                </c:pt>
                <c:pt idx="105990">
                  <c:v>273.015625</c:v>
                </c:pt>
                <c:pt idx="105991">
                  <c:v>273.01822916666669</c:v>
                </c:pt>
                <c:pt idx="105992">
                  <c:v>273.02083333333331</c:v>
                </c:pt>
                <c:pt idx="105993">
                  <c:v>273.0234375</c:v>
                </c:pt>
                <c:pt idx="105994">
                  <c:v>273.02604166666669</c:v>
                </c:pt>
                <c:pt idx="105995">
                  <c:v>273.02864583333331</c:v>
                </c:pt>
                <c:pt idx="105996">
                  <c:v>273.03125</c:v>
                </c:pt>
                <c:pt idx="105997">
                  <c:v>273.03385416666669</c:v>
                </c:pt>
                <c:pt idx="105998">
                  <c:v>273.03645833333331</c:v>
                </c:pt>
                <c:pt idx="105999">
                  <c:v>273.0390625</c:v>
                </c:pt>
                <c:pt idx="106000">
                  <c:v>273.04166666666669</c:v>
                </c:pt>
                <c:pt idx="106001">
                  <c:v>273.04427083333331</c:v>
                </c:pt>
                <c:pt idx="106002">
                  <c:v>273.046875</c:v>
                </c:pt>
                <c:pt idx="106003">
                  <c:v>273.04947916666669</c:v>
                </c:pt>
                <c:pt idx="106004">
                  <c:v>273.05208333333331</c:v>
                </c:pt>
                <c:pt idx="106005">
                  <c:v>273.0546875</c:v>
                </c:pt>
                <c:pt idx="106006">
                  <c:v>273.05729166666669</c:v>
                </c:pt>
                <c:pt idx="106007">
                  <c:v>273.05989583333331</c:v>
                </c:pt>
                <c:pt idx="106008">
                  <c:v>273.0625</c:v>
                </c:pt>
                <c:pt idx="106009">
                  <c:v>273.06510416666669</c:v>
                </c:pt>
                <c:pt idx="106010">
                  <c:v>273.06770833333331</c:v>
                </c:pt>
                <c:pt idx="106011">
                  <c:v>273.0703125</c:v>
                </c:pt>
                <c:pt idx="106012">
                  <c:v>273.07291666666669</c:v>
                </c:pt>
                <c:pt idx="106013">
                  <c:v>273.07552083333331</c:v>
                </c:pt>
                <c:pt idx="106014">
                  <c:v>273.078125</c:v>
                </c:pt>
                <c:pt idx="106015">
                  <c:v>273.08072916666669</c:v>
                </c:pt>
                <c:pt idx="106016">
                  <c:v>273.08333333333331</c:v>
                </c:pt>
                <c:pt idx="106017">
                  <c:v>273.0859375</c:v>
                </c:pt>
                <c:pt idx="106018">
                  <c:v>273.08854166666669</c:v>
                </c:pt>
                <c:pt idx="106019">
                  <c:v>273.09114583333331</c:v>
                </c:pt>
                <c:pt idx="106020">
                  <c:v>273.09375</c:v>
                </c:pt>
                <c:pt idx="106021">
                  <c:v>273.09635416666669</c:v>
                </c:pt>
                <c:pt idx="106022">
                  <c:v>273.09895833333331</c:v>
                </c:pt>
                <c:pt idx="106023">
                  <c:v>273.1015625</c:v>
                </c:pt>
                <c:pt idx="106024">
                  <c:v>273.10416666666669</c:v>
                </c:pt>
                <c:pt idx="106025">
                  <c:v>273.10677083333331</c:v>
                </c:pt>
                <c:pt idx="106026">
                  <c:v>273.109375</c:v>
                </c:pt>
                <c:pt idx="106027">
                  <c:v>273.11197916666669</c:v>
                </c:pt>
                <c:pt idx="106028">
                  <c:v>273.11458333333331</c:v>
                </c:pt>
                <c:pt idx="106029">
                  <c:v>273.1171875</c:v>
                </c:pt>
                <c:pt idx="106030">
                  <c:v>273.11979166666669</c:v>
                </c:pt>
                <c:pt idx="106031">
                  <c:v>273.12239583333331</c:v>
                </c:pt>
                <c:pt idx="106032">
                  <c:v>273.125</c:v>
                </c:pt>
                <c:pt idx="106033">
                  <c:v>273.12760416666669</c:v>
                </c:pt>
                <c:pt idx="106034">
                  <c:v>273.13020833333331</c:v>
                </c:pt>
                <c:pt idx="106035">
                  <c:v>273.1328125</c:v>
                </c:pt>
                <c:pt idx="106036">
                  <c:v>273.13541666666669</c:v>
                </c:pt>
                <c:pt idx="106037">
                  <c:v>273.13802083333331</c:v>
                </c:pt>
                <c:pt idx="106038">
                  <c:v>273.140625</c:v>
                </c:pt>
                <c:pt idx="106039">
                  <c:v>273.14322916666669</c:v>
                </c:pt>
                <c:pt idx="106040">
                  <c:v>273.14583333333331</c:v>
                </c:pt>
                <c:pt idx="106041">
                  <c:v>273.1484375</c:v>
                </c:pt>
                <c:pt idx="106042">
                  <c:v>273.15104166666669</c:v>
                </c:pt>
                <c:pt idx="106043">
                  <c:v>273.15364583333331</c:v>
                </c:pt>
                <c:pt idx="106044">
                  <c:v>273.15625</c:v>
                </c:pt>
                <c:pt idx="106045">
                  <c:v>273.15885416666669</c:v>
                </c:pt>
                <c:pt idx="106046">
                  <c:v>273.16145833333331</c:v>
                </c:pt>
                <c:pt idx="106047">
                  <c:v>273.1640625</c:v>
                </c:pt>
                <c:pt idx="106048">
                  <c:v>273.16666666666669</c:v>
                </c:pt>
                <c:pt idx="106049">
                  <c:v>273.16927083333331</c:v>
                </c:pt>
                <c:pt idx="106050">
                  <c:v>273.171875</c:v>
                </c:pt>
                <c:pt idx="106051">
                  <c:v>273.17447916666669</c:v>
                </c:pt>
                <c:pt idx="106052">
                  <c:v>273.17708333333331</c:v>
                </c:pt>
                <c:pt idx="106053">
                  <c:v>273.1796875</c:v>
                </c:pt>
                <c:pt idx="106054">
                  <c:v>273.18229166666669</c:v>
                </c:pt>
                <c:pt idx="106055">
                  <c:v>273.18489583333331</c:v>
                </c:pt>
                <c:pt idx="106056">
                  <c:v>273.1875</c:v>
                </c:pt>
                <c:pt idx="106057">
                  <c:v>273.19010416666669</c:v>
                </c:pt>
                <c:pt idx="106058">
                  <c:v>273.19270833333331</c:v>
                </c:pt>
                <c:pt idx="106059">
                  <c:v>273.1953125</c:v>
                </c:pt>
                <c:pt idx="106060">
                  <c:v>273.19791666666669</c:v>
                </c:pt>
                <c:pt idx="106061">
                  <c:v>273.20052083333331</c:v>
                </c:pt>
                <c:pt idx="106062">
                  <c:v>273.203125</c:v>
                </c:pt>
                <c:pt idx="106063">
                  <c:v>273.20572916666669</c:v>
                </c:pt>
                <c:pt idx="106064">
                  <c:v>273.20833333333331</c:v>
                </c:pt>
                <c:pt idx="106065">
                  <c:v>273.2109375</c:v>
                </c:pt>
                <c:pt idx="106066">
                  <c:v>273.21354166666669</c:v>
                </c:pt>
                <c:pt idx="106067">
                  <c:v>273.21614583333331</c:v>
                </c:pt>
                <c:pt idx="106068">
                  <c:v>273.21875</c:v>
                </c:pt>
                <c:pt idx="106069">
                  <c:v>273.22135416666669</c:v>
                </c:pt>
                <c:pt idx="106070">
                  <c:v>273.22395833333331</c:v>
                </c:pt>
                <c:pt idx="106071">
                  <c:v>273.2265625</c:v>
                </c:pt>
                <c:pt idx="106072">
                  <c:v>273.22916666666669</c:v>
                </c:pt>
                <c:pt idx="106073">
                  <c:v>273.23177083333331</c:v>
                </c:pt>
                <c:pt idx="106074">
                  <c:v>273.234375</c:v>
                </c:pt>
                <c:pt idx="106075">
                  <c:v>273.23697916666669</c:v>
                </c:pt>
                <c:pt idx="106076">
                  <c:v>273.23958333333331</c:v>
                </c:pt>
                <c:pt idx="106077">
                  <c:v>273.2421875</c:v>
                </c:pt>
                <c:pt idx="106078">
                  <c:v>273.24479166666669</c:v>
                </c:pt>
                <c:pt idx="106079">
                  <c:v>273.24739583333331</c:v>
                </c:pt>
                <c:pt idx="106080">
                  <c:v>273.25</c:v>
                </c:pt>
                <c:pt idx="106081">
                  <c:v>273.25260416666669</c:v>
                </c:pt>
                <c:pt idx="106082">
                  <c:v>273.25520833333331</c:v>
                </c:pt>
                <c:pt idx="106083">
                  <c:v>273.2578125</c:v>
                </c:pt>
                <c:pt idx="106084">
                  <c:v>273.26041666666669</c:v>
                </c:pt>
                <c:pt idx="106085">
                  <c:v>273.26302083333331</c:v>
                </c:pt>
                <c:pt idx="106086">
                  <c:v>273.265625</c:v>
                </c:pt>
                <c:pt idx="106087">
                  <c:v>273.26822916666669</c:v>
                </c:pt>
                <c:pt idx="106088">
                  <c:v>273.27083333333331</c:v>
                </c:pt>
                <c:pt idx="106089">
                  <c:v>273.2734375</c:v>
                </c:pt>
                <c:pt idx="106090">
                  <c:v>273.27604166666669</c:v>
                </c:pt>
                <c:pt idx="106091">
                  <c:v>273.27864583333331</c:v>
                </c:pt>
                <c:pt idx="106092">
                  <c:v>273.28125</c:v>
                </c:pt>
                <c:pt idx="106093">
                  <c:v>273.28385416666669</c:v>
                </c:pt>
                <c:pt idx="106094">
                  <c:v>273.28645833333331</c:v>
                </c:pt>
                <c:pt idx="106095">
                  <c:v>273.2890625</c:v>
                </c:pt>
                <c:pt idx="106096">
                  <c:v>273.29166666666669</c:v>
                </c:pt>
                <c:pt idx="106097">
                  <c:v>273.29427083333331</c:v>
                </c:pt>
                <c:pt idx="106098">
                  <c:v>273.296875</c:v>
                </c:pt>
                <c:pt idx="106099">
                  <c:v>273.29947916666669</c:v>
                </c:pt>
                <c:pt idx="106100">
                  <c:v>273.30208333333331</c:v>
                </c:pt>
                <c:pt idx="106101">
                  <c:v>273.3046875</c:v>
                </c:pt>
                <c:pt idx="106102">
                  <c:v>273.30729166666669</c:v>
                </c:pt>
                <c:pt idx="106103">
                  <c:v>273.30989583333331</c:v>
                </c:pt>
                <c:pt idx="106104">
                  <c:v>273.3125</c:v>
                </c:pt>
                <c:pt idx="106105">
                  <c:v>273.31510416666669</c:v>
                </c:pt>
                <c:pt idx="106106">
                  <c:v>273.31770833333331</c:v>
                </c:pt>
                <c:pt idx="106107">
                  <c:v>273.3203125</c:v>
                </c:pt>
                <c:pt idx="106108">
                  <c:v>273.32291666666669</c:v>
                </c:pt>
                <c:pt idx="106109">
                  <c:v>273.32552083333331</c:v>
                </c:pt>
                <c:pt idx="106110">
                  <c:v>273.328125</c:v>
                </c:pt>
                <c:pt idx="106111">
                  <c:v>273.33072916666669</c:v>
                </c:pt>
                <c:pt idx="106112">
                  <c:v>273.33333333333331</c:v>
                </c:pt>
                <c:pt idx="106113">
                  <c:v>273.3359375</c:v>
                </c:pt>
                <c:pt idx="106114">
                  <c:v>273.33854166666669</c:v>
                </c:pt>
                <c:pt idx="106115">
                  <c:v>273.34114583333331</c:v>
                </c:pt>
                <c:pt idx="106116">
                  <c:v>273.34375</c:v>
                </c:pt>
                <c:pt idx="106117">
                  <c:v>273.34635416666669</c:v>
                </c:pt>
                <c:pt idx="106118">
                  <c:v>273.34895833333331</c:v>
                </c:pt>
                <c:pt idx="106119">
                  <c:v>273.3515625</c:v>
                </c:pt>
                <c:pt idx="106120">
                  <c:v>273.35416666666669</c:v>
                </c:pt>
                <c:pt idx="106121">
                  <c:v>273.35677083333331</c:v>
                </c:pt>
                <c:pt idx="106122">
                  <c:v>273.359375</c:v>
                </c:pt>
                <c:pt idx="106123">
                  <c:v>273.36197916666669</c:v>
                </c:pt>
                <c:pt idx="106124">
                  <c:v>273.36458333333331</c:v>
                </c:pt>
                <c:pt idx="106125">
                  <c:v>273.3671875</c:v>
                </c:pt>
                <c:pt idx="106126">
                  <c:v>273.36979166666669</c:v>
                </c:pt>
                <c:pt idx="106127">
                  <c:v>273.37239583333331</c:v>
                </c:pt>
                <c:pt idx="106128">
                  <c:v>273.375</c:v>
                </c:pt>
                <c:pt idx="106129">
                  <c:v>273.37760416666669</c:v>
                </c:pt>
                <c:pt idx="106130">
                  <c:v>273.38020833333331</c:v>
                </c:pt>
                <c:pt idx="106131">
                  <c:v>273.3828125</c:v>
                </c:pt>
                <c:pt idx="106132">
                  <c:v>273.38541666666669</c:v>
                </c:pt>
                <c:pt idx="106133">
                  <c:v>273.38802083333331</c:v>
                </c:pt>
                <c:pt idx="106134">
                  <c:v>273.390625</c:v>
                </c:pt>
                <c:pt idx="106135">
                  <c:v>273.39322916666669</c:v>
                </c:pt>
                <c:pt idx="106136">
                  <c:v>273.39583333333331</c:v>
                </c:pt>
                <c:pt idx="106137">
                  <c:v>273.3984375</c:v>
                </c:pt>
                <c:pt idx="106138">
                  <c:v>273.40104166666669</c:v>
                </c:pt>
                <c:pt idx="106139">
                  <c:v>273.40364583333331</c:v>
                </c:pt>
                <c:pt idx="106140">
                  <c:v>273.40625</c:v>
                </c:pt>
                <c:pt idx="106141">
                  <c:v>273.40885416666669</c:v>
                </c:pt>
                <c:pt idx="106142">
                  <c:v>273.41145833333331</c:v>
                </c:pt>
                <c:pt idx="106143">
                  <c:v>273.4140625</c:v>
                </c:pt>
                <c:pt idx="106144">
                  <c:v>273.41666666666669</c:v>
                </c:pt>
                <c:pt idx="106145">
                  <c:v>273.41927083333331</c:v>
                </c:pt>
                <c:pt idx="106146">
                  <c:v>273.421875</c:v>
                </c:pt>
                <c:pt idx="106147">
                  <c:v>273.42447916666669</c:v>
                </c:pt>
                <c:pt idx="106148">
                  <c:v>273.42708333333331</c:v>
                </c:pt>
                <c:pt idx="106149">
                  <c:v>273.4296875</c:v>
                </c:pt>
                <c:pt idx="106150">
                  <c:v>273.43229166666669</c:v>
                </c:pt>
                <c:pt idx="106151">
                  <c:v>273.43489583333331</c:v>
                </c:pt>
                <c:pt idx="106152">
                  <c:v>273.4375</c:v>
                </c:pt>
                <c:pt idx="106153">
                  <c:v>273.44010416666669</c:v>
                </c:pt>
                <c:pt idx="106154">
                  <c:v>273.44270833333331</c:v>
                </c:pt>
                <c:pt idx="106155">
                  <c:v>273.4453125</c:v>
                </c:pt>
                <c:pt idx="106156">
                  <c:v>273.44791666666669</c:v>
                </c:pt>
                <c:pt idx="106157">
                  <c:v>273.45052083333331</c:v>
                </c:pt>
                <c:pt idx="106158">
                  <c:v>273.453125</c:v>
                </c:pt>
                <c:pt idx="106159">
                  <c:v>273.45572916666669</c:v>
                </c:pt>
                <c:pt idx="106160">
                  <c:v>273.45833333333331</c:v>
                </c:pt>
                <c:pt idx="106161">
                  <c:v>273.4609375</c:v>
                </c:pt>
                <c:pt idx="106162">
                  <c:v>273.46354166666669</c:v>
                </c:pt>
                <c:pt idx="106163">
                  <c:v>273.46614583333331</c:v>
                </c:pt>
                <c:pt idx="106164">
                  <c:v>273.46875</c:v>
                </c:pt>
                <c:pt idx="106165">
                  <c:v>273.47135416666669</c:v>
                </c:pt>
                <c:pt idx="106166">
                  <c:v>273.47395833333331</c:v>
                </c:pt>
                <c:pt idx="106167">
                  <c:v>273.4765625</c:v>
                </c:pt>
                <c:pt idx="106168">
                  <c:v>273.47916666666669</c:v>
                </c:pt>
                <c:pt idx="106169">
                  <c:v>273.48177083333331</c:v>
                </c:pt>
                <c:pt idx="106170">
                  <c:v>273.484375</c:v>
                </c:pt>
                <c:pt idx="106171">
                  <c:v>273.48697916666669</c:v>
                </c:pt>
                <c:pt idx="106172">
                  <c:v>273.48958333333331</c:v>
                </c:pt>
                <c:pt idx="106173">
                  <c:v>273.4921875</c:v>
                </c:pt>
                <c:pt idx="106174">
                  <c:v>273.49479166666669</c:v>
                </c:pt>
                <c:pt idx="106175">
                  <c:v>273.49739583333331</c:v>
                </c:pt>
                <c:pt idx="106176">
                  <c:v>273.5</c:v>
                </c:pt>
                <c:pt idx="106177">
                  <c:v>273.50260416666669</c:v>
                </c:pt>
                <c:pt idx="106178">
                  <c:v>273.50520833333331</c:v>
                </c:pt>
                <c:pt idx="106179">
                  <c:v>273.5078125</c:v>
                </c:pt>
                <c:pt idx="106180">
                  <c:v>273.51041666666669</c:v>
                </c:pt>
                <c:pt idx="106181">
                  <c:v>273.51302083333331</c:v>
                </c:pt>
                <c:pt idx="106182">
                  <c:v>273.515625</c:v>
                </c:pt>
                <c:pt idx="106183">
                  <c:v>273.51822916666669</c:v>
                </c:pt>
                <c:pt idx="106184">
                  <c:v>273.52083333333331</c:v>
                </c:pt>
                <c:pt idx="106185">
                  <c:v>273.5234375</c:v>
                </c:pt>
                <c:pt idx="106186">
                  <c:v>273.52604166666669</c:v>
                </c:pt>
                <c:pt idx="106187">
                  <c:v>273.52864583333331</c:v>
                </c:pt>
                <c:pt idx="106188">
                  <c:v>273.53125</c:v>
                </c:pt>
                <c:pt idx="106189">
                  <c:v>273.53385416666669</c:v>
                </c:pt>
                <c:pt idx="106190">
                  <c:v>273.53645833333331</c:v>
                </c:pt>
                <c:pt idx="106191">
                  <c:v>273.5390625</c:v>
                </c:pt>
                <c:pt idx="106192">
                  <c:v>273.54166666666669</c:v>
                </c:pt>
                <c:pt idx="106193">
                  <c:v>273.54427083333331</c:v>
                </c:pt>
                <c:pt idx="106194">
                  <c:v>273.546875</c:v>
                </c:pt>
                <c:pt idx="106195">
                  <c:v>273.54947916666669</c:v>
                </c:pt>
                <c:pt idx="106196">
                  <c:v>273.55208333333331</c:v>
                </c:pt>
                <c:pt idx="106197">
                  <c:v>273.5546875</c:v>
                </c:pt>
                <c:pt idx="106198">
                  <c:v>273.55729166666669</c:v>
                </c:pt>
                <c:pt idx="106199">
                  <c:v>273.55989583333331</c:v>
                </c:pt>
                <c:pt idx="106200">
                  <c:v>273.5625</c:v>
                </c:pt>
                <c:pt idx="106201">
                  <c:v>273.56510416666669</c:v>
                </c:pt>
                <c:pt idx="106202">
                  <c:v>273.56770833333331</c:v>
                </c:pt>
                <c:pt idx="106203">
                  <c:v>273.5703125</c:v>
                </c:pt>
                <c:pt idx="106204">
                  <c:v>273.57291666666669</c:v>
                </c:pt>
                <c:pt idx="106205">
                  <c:v>273.57552083333331</c:v>
                </c:pt>
                <c:pt idx="106206">
                  <c:v>273.578125</c:v>
                </c:pt>
                <c:pt idx="106207">
                  <c:v>273.58072916666669</c:v>
                </c:pt>
                <c:pt idx="106208">
                  <c:v>273.58333333333331</c:v>
                </c:pt>
                <c:pt idx="106209">
                  <c:v>273.5859375</c:v>
                </c:pt>
                <c:pt idx="106210">
                  <c:v>273.58854166666669</c:v>
                </c:pt>
                <c:pt idx="106211">
                  <c:v>273.59114583333331</c:v>
                </c:pt>
                <c:pt idx="106212">
                  <c:v>273.59375</c:v>
                </c:pt>
                <c:pt idx="106213">
                  <c:v>273.59635416666669</c:v>
                </c:pt>
                <c:pt idx="106214">
                  <c:v>273.59895833333331</c:v>
                </c:pt>
                <c:pt idx="106215">
                  <c:v>273.6015625</c:v>
                </c:pt>
                <c:pt idx="106216">
                  <c:v>273.60416666666669</c:v>
                </c:pt>
                <c:pt idx="106217">
                  <c:v>273.60677083333331</c:v>
                </c:pt>
                <c:pt idx="106218">
                  <c:v>273.609375</c:v>
                </c:pt>
                <c:pt idx="106219">
                  <c:v>273.61197916666669</c:v>
                </c:pt>
                <c:pt idx="106220">
                  <c:v>273.61458333333331</c:v>
                </c:pt>
                <c:pt idx="106221">
                  <c:v>273.6171875</c:v>
                </c:pt>
                <c:pt idx="106222">
                  <c:v>273.61979166666669</c:v>
                </c:pt>
                <c:pt idx="106223">
                  <c:v>273.62239583333331</c:v>
                </c:pt>
                <c:pt idx="106224">
                  <c:v>273.625</c:v>
                </c:pt>
                <c:pt idx="106225">
                  <c:v>273.62760416666669</c:v>
                </c:pt>
                <c:pt idx="106226">
                  <c:v>273.63020833333331</c:v>
                </c:pt>
                <c:pt idx="106227">
                  <c:v>273.6328125</c:v>
                </c:pt>
                <c:pt idx="106228">
                  <c:v>273.63541666666669</c:v>
                </c:pt>
                <c:pt idx="106229">
                  <c:v>273.63802083333331</c:v>
                </c:pt>
                <c:pt idx="106230">
                  <c:v>273.640625</c:v>
                </c:pt>
                <c:pt idx="106231">
                  <c:v>273.64322916666669</c:v>
                </c:pt>
                <c:pt idx="106232">
                  <c:v>273.64583333333331</c:v>
                </c:pt>
                <c:pt idx="106233">
                  <c:v>273.6484375</c:v>
                </c:pt>
                <c:pt idx="106234">
                  <c:v>273.65104166666669</c:v>
                </c:pt>
                <c:pt idx="106235">
                  <c:v>273.65364583333331</c:v>
                </c:pt>
                <c:pt idx="106236">
                  <c:v>273.65625</c:v>
                </c:pt>
                <c:pt idx="106237">
                  <c:v>273.65885416666669</c:v>
                </c:pt>
                <c:pt idx="106238">
                  <c:v>273.66145833333331</c:v>
                </c:pt>
                <c:pt idx="106239">
                  <c:v>273.6640625</c:v>
                </c:pt>
                <c:pt idx="106240">
                  <c:v>273.66666666666669</c:v>
                </c:pt>
                <c:pt idx="106241">
                  <c:v>273.66927083333331</c:v>
                </c:pt>
                <c:pt idx="106242">
                  <c:v>273.671875</c:v>
                </c:pt>
                <c:pt idx="106243">
                  <c:v>273.67447916666669</c:v>
                </c:pt>
                <c:pt idx="106244">
                  <c:v>273.67708333333331</c:v>
                </c:pt>
                <c:pt idx="106245">
                  <c:v>273.6796875</c:v>
                </c:pt>
                <c:pt idx="106246">
                  <c:v>273.68229166666669</c:v>
                </c:pt>
                <c:pt idx="106247">
                  <c:v>273.68489583333331</c:v>
                </c:pt>
                <c:pt idx="106248">
                  <c:v>273.6875</c:v>
                </c:pt>
                <c:pt idx="106249">
                  <c:v>273.69010416666669</c:v>
                </c:pt>
                <c:pt idx="106250">
                  <c:v>273.69270833333331</c:v>
                </c:pt>
                <c:pt idx="106251">
                  <c:v>273.6953125</c:v>
                </c:pt>
                <c:pt idx="106252">
                  <c:v>273.69791666666669</c:v>
                </c:pt>
                <c:pt idx="106253">
                  <c:v>273.70052083333331</c:v>
                </c:pt>
                <c:pt idx="106254">
                  <c:v>273.703125</c:v>
                </c:pt>
                <c:pt idx="106255">
                  <c:v>273.70572916666669</c:v>
                </c:pt>
                <c:pt idx="106256">
                  <c:v>273.70833333333331</c:v>
                </c:pt>
                <c:pt idx="106257">
                  <c:v>273.7109375</c:v>
                </c:pt>
                <c:pt idx="106258">
                  <c:v>273.71354166666669</c:v>
                </c:pt>
                <c:pt idx="106259">
                  <c:v>273.71614583333331</c:v>
                </c:pt>
                <c:pt idx="106260">
                  <c:v>273.71875</c:v>
                </c:pt>
                <c:pt idx="106261">
                  <c:v>273.72135416666669</c:v>
                </c:pt>
                <c:pt idx="106262">
                  <c:v>273.72395833333331</c:v>
                </c:pt>
                <c:pt idx="106263">
                  <c:v>273.7265625</c:v>
                </c:pt>
                <c:pt idx="106264">
                  <c:v>273.72916666666669</c:v>
                </c:pt>
                <c:pt idx="106265">
                  <c:v>273.73177083333331</c:v>
                </c:pt>
                <c:pt idx="106266">
                  <c:v>273.734375</c:v>
                </c:pt>
                <c:pt idx="106267">
                  <c:v>273.73697916666669</c:v>
                </c:pt>
                <c:pt idx="106268">
                  <c:v>273.73958333333331</c:v>
                </c:pt>
                <c:pt idx="106269">
                  <c:v>273.7421875</c:v>
                </c:pt>
                <c:pt idx="106270">
                  <c:v>273.74479166666669</c:v>
                </c:pt>
                <c:pt idx="106271">
                  <c:v>273.74739583333331</c:v>
                </c:pt>
                <c:pt idx="106272">
                  <c:v>273.75</c:v>
                </c:pt>
                <c:pt idx="106273">
                  <c:v>273.75260416666669</c:v>
                </c:pt>
                <c:pt idx="106274">
                  <c:v>273.75520833333331</c:v>
                </c:pt>
                <c:pt idx="106275">
                  <c:v>273.7578125</c:v>
                </c:pt>
                <c:pt idx="106276">
                  <c:v>273.76041666666669</c:v>
                </c:pt>
                <c:pt idx="106277">
                  <c:v>273.76302083333331</c:v>
                </c:pt>
                <c:pt idx="106278">
                  <c:v>273.765625</c:v>
                </c:pt>
                <c:pt idx="106279">
                  <c:v>273.76822916666669</c:v>
                </c:pt>
                <c:pt idx="106280">
                  <c:v>273.77083333333331</c:v>
                </c:pt>
                <c:pt idx="106281">
                  <c:v>273.7734375</c:v>
                </c:pt>
                <c:pt idx="106282">
                  <c:v>273.77604166666669</c:v>
                </c:pt>
                <c:pt idx="106283">
                  <c:v>273.77864583333331</c:v>
                </c:pt>
                <c:pt idx="106284">
                  <c:v>273.78125</c:v>
                </c:pt>
                <c:pt idx="106285">
                  <c:v>273.78385416666669</c:v>
                </c:pt>
                <c:pt idx="106286">
                  <c:v>273.78645833333331</c:v>
                </c:pt>
                <c:pt idx="106287">
                  <c:v>273.7890625</c:v>
                </c:pt>
                <c:pt idx="106288">
                  <c:v>273.79166666666669</c:v>
                </c:pt>
                <c:pt idx="106289">
                  <c:v>273.79427083333331</c:v>
                </c:pt>
                <c:pt idx="106290">
                  <c:v>273.796875</c:v>
                </c:pt>
                <c:pt idx="106291">
                  <c:v>273.79947916666669</c:v>
                </c:pt>
                <c:pt idx="106292">
                  <c:v>273.80208333333331</c:v>
                </c:pt>
                <c:pt idx="106293">
                  <c:v>273.8046875</c:v>
                </c:pt>
                <c:pt idx="106294">
                  <c:v>273.80729166666669</c:v>
                </c:pt>
                <c:pt idx="106295">
                  <c:v>273.80989583333331</c:v>
                </c:pt>
                <c:pt idx="106296">
                  <c:v>273.8125</c:v>
                </c:pt>
                <c:pt idx="106297">
                  <c:v>273.81510416666669</c:v>
                </c:pt>
                <c:pt idx="106298">
                  <c:v>273.81770833333331</c:v>
                </c:pt>
                <c:pt idx="106299">
                  <c:v>273.8203125</c:v>
                </c:pt>
                <c:pt idx="106300">
                  <c:v>273.82291666666669</c:v>
                </c:pt>
                <c:pt idx="106301">
                  <c:v>273.82552083333331</c:v>
                </c:pt>
                <c:pt idx="106302">
                  <c:v>273.828125</c:v>
                </c:pt>
                <c:pt idx="106303">
                  <c:v>273.83072916666669</c:v>
                </c:pt>
                <c:pt idx="106304">
                  <c:v>273.83333333333331</c:v>
                </c:pt>
                <c:pt idx="106305">
                  <c:v>273.8359375</c:v>
                </c:pt>
                <c:pt idx="106306">
                  <c:v>273.83854166666669</c:v>
                </c:pt>
                <c:pt idx="106307">
                  <c:v>273.84114583333331</c:v>
                </c:pt>
                <c:pt idx="106308">
                  <c:v>273.84375</c:v>
                </c:pt>
                <c:pt idx="106309">
                  <c:v>273.84635416666669</c:v>
                </c:pt>
                <c:pt idx="106310">
                  <c:v>273.84895833333331</c:v>
                </c:pt>
                <c:pt idx="106311">
                  <c:v>273.8515625</c:v>
                </c:pt>
                <c:pt idx="106312">
                  <c:v>273.85416666666669</c:v>
                </c:pt>
                <c:pt idx="106313">
                  <c:v>273.85677083333331</c:v>
                </c:pt>
                <c:pt idx="106314">
                  <c:v>273.859375</c:v>
                </c:pt>
                <c:pt idx="106315">
                  <c:v>273.86197916666669</c:v>
                </c:pt>
                <c:pt idx="106316">
                  <c:v>273.86458333333331</c:v>
                </c:pt>
                <c:pt idx="106317">
                  <c:v>273.8671875</c:v>
                </c:pt>
                <c:pt idx="106318">
                  <c:v>273.86979166666669</c:v>
                </c:pt>
                <c:pt idx="106319">
                  <c:v>273.87239583333331</c:v>
                </c:pt>
                <c:pt idx="106320">
                  <c:v>273.875</c:v>
                </c:pt>
                <c:pt idx="106321">
                  <c:v>273.87760416666669</c:v>
                </c:pt>
                <c:pt idx="106322">
                  <c:v>273.88020833333331</c:v>
                </c:pt>
                <c:pt idx="106323">
                  <c:v>273.8828125</c:v>
                </c:pt>
                <c:pt idx="106324">
                  <c:v>273.88541666666669</c:v>
                </c:pt>
                <c:pt idx="106325">
                  <c:v>273.88802083333331</c:v>
                </c:pt>
                <c:pt idx="106326">
                  <c:v>273.890625</c:v>
                </c:pt>
                <c:pt idx="106327">
                  <c:v>273.89322916666669</c:v>
                </c:pt>
                <c:pt idx="106328">
                  <c:v>273.89583333333331</c:v>
                </c:pt>
                <c:pt idx="106329">
                  <c:v>273.8984375</c:v>
                </c:pt>
                <c:pt idx="106330">
                  <c:v>273.90104166666669</c:v>
                </c:pt>
                <c:pt idx="106331">
                  <c:v>273.90364583333331</c:v>
                </c:pt>
                <c:pt idx="106332">
                  <c:v>273.90625</c:v>
                </c:pt>
                <c:pt idx="106333">
                  <c:v>273.90885416666669</c:v>
                </c:pt>
                <c:pt idx="106334">
                  <c:v>273.91145833333331</c:v>
                </c:pt>
                <c:pt idx="106335">
                  <c:v>273.9140625</c:v>
                </c:pt>
                <c:pt idx="106336">
                  <c:v>273.91666666666669</c:v>
                </c:pt>
                <c:pt idx="106337">
                  <c:v>273.91927083333331</c:v>
                </c:pt>
                <c:pt idx="106338">
                  <c:v>273.921875</c:v>
                </c:pt>
                <c:pt idx="106339">
                  <c:v>273.92447916666669</c:v>
                </c:pt>
                <c:pt idx="106340">
                  <c:v>273.92708333333331</c:v>
                </c:pt>
                <c:pt idx="106341">
                  <c:v>273.9296875</c:v>
                </c:pt>
                <c:pt idx="106342">
                  <c:v>273.93229166666669</c:v>
                </c:pt>
                <c:pt idx="106343">
                  <c:v>273.93489583333331</c:v>
                </c:pt>
                <c:pt idx="106344">
                  <c:v>273.9375</c:v>
                </c:pt>
                <c:pt idx="106345">
                  <c:v>273.94010416666669</c:v>
                </c:pt>
                <c:pt idx="106346">
                  <c:v>273.94270833333331</c:v>
                </c:pt>
                <c:pt idx="106347">
                  <c:v>273.9453125</c:v>
                </c:pt>
                <c:pt idx="106348">
                  <c:v>273.94791666666669</c:v>
                </c:pt>
                <c:pt idx="106349">
                  <c:v>273.95052083333331</c:v>
                </c:pt>
                <c:pt idx="106350">
                  <c:v>273.953125</c:v>
                </c:pt>
                <c:pt idx="106351">
                  <c:v>273.95572916666669</c:v>
                </c:pt>
                <c:pt idx="106352">
                  <c:v>273.95833333333331</c:v>
                </c:pt>
                <c:pt idx="106353">
                  <c:v>273.9609375</c:v>
                </c:pt>
                <c:pt idx="106354">
                  <c:v>273.96354166666669</c:v>
                </c:pt>
                <c:pt idx="106355">
                  <c:v>273.96614583333331</c:v>
                </c:pt>
                <c:pt idx="106356">
                  <c:v>273.96875</c:v>
                </c:pt>
                <c:pt idx="106357">
                  <c:v>273.97135416666669</c:v>
                </c:pt>
                <c:pt idx="106358">
                  <c:v>273.97395833333331</c:v>
                </c:pt>
                <c:pt idx="106359">
                  <c:v>273.9765625</c:v>
                </c:pt>
                <c:pt idx="106360">
                  <c:v>273.97916666666669</c:v>
                </c:pt>
                <c:pt idx="106361">
                  <c:v>273.98177083333331</c:v>
                </c:pt>
                <c:pt idx="106362">
                  <c:v>273.984375</c:v>
                </c:pt>
                <c:pt idx="106363">
                  <c:v>273.98697916666669</c:v>
                </c:pt>
                <c:pt idx="106364">
                  <c:v>273.98958333333331</c:v>
                </c:pt>
                <c:pt idx="106365">
                  <c:v>273.9921875</c:v>
                </c:pt>
                <c:pt idx="106366">
                  <c:v>273.99479166666669</c:v>
                </c:pt>
                <c:pt idx="106367">
                  <c:v>273.99739583333331</c:v>
                </c:pt>
                <c:pt idx="106368">
                  <c:v>274</c:v>
                </c:pt>
                <c:pt idx="106369">
                  <c:v>274.00260416666669</c:v>
                </c:pt>
                <c:pt idx="106370">
                  <c:v>274.00520833333331</c:v>
                </c:pt>
                <c:pt idx="106371">
                  <c:v>274.0078125</c:v>
                </c:pt>
                <c:pt idx="106372">
                  <c:v>274.01041666666669</c:v>
                </c:pt>
                <c:pt idx="106373">
                  <c:v>274.01302083333331</c:v>
                </c:pt>
                <c:pt idx="106374">
                  <c:v>274.015625</c:v>
                </c:pt>
                <c:pt idx="106375">
                  <c:v>274.01822916666669</c:v>
                </c:pt>
                <c:pt idx="106376">
                  <c:v>274.02083333333331</c:v>
                </c:pt>
                <c:pt idx="106377">
                  <c:v>274.0234375</c:v>
                </c:pt>
                <c:pt idx="106378">
                  <c:v>274.02604166666669</c:v>
                </c:pt>
                <c:pt idx="106379">
                  <c:v>274.02864583333331</c:v>
                </c:pt>
                <c:pt idx="106380">
                  <c:v>274.03125</c:v>
                </c:pt>
                <c:pt idx="106381">
                  <c:v>274.03385416666669</c:v>
                </c:pt>
                <c:pt idx="106382">
                  <c:v>274.03645833333331</c:v>
                </c:pt>
                <c:pt idx="106383">
                  <c:v>274.0390625</c:v>
                </c:pt>
                <c:pt idx="106384">
                  <c:v>274.04166666666669</c:v>
                </c:pt>
                <c:pt idx="106385">
                  <c:v>274.04427083333331</c:v>
                </c:pt>
                <c:pt idx="106386">
                  <c:v>274.046875</c:v>
                </c:pt>
                <c:pt idx="106387">
                  <c:v>274.04947916666669</c:v>
                </c:pt>
                <c:pt idx="106388">
                  <c:v>274.05208333333331</c:v>
                </c:pt>
                <c:pt idx="106389">
                  <c:v>274.0546875</c:v>
                </c:pt>
                <c:pt idx="106390">
                  <c:v>274.05729166666669</c:v>
                </c:pt>
                <c:pt idx="106391">
                  <c:v>274.05989583333331</c:v>
                </c:pt>
                <c:pt idx="106392">
                  <c:v>274.0625</c:v>
                </c:pt>
                <c:pt idx="106393">
                  <c:v>274.06510416666669</c:v>
                </c:pt>
                <c:pt idx="106394">
                  <c:v>274.06770833333331</c:v>
                </c:pt>
                <c:pt idx="106395">
                  <c:v>274.0703125</c:v>
                </c:pt>
                <c:pt idx="106396">
                  <c:v>274.07291666666669</c:v>
                </c:pt>
                <c:pt idx="106397">
                  <c:v>274.07552083333331</c:v>
                </c:pt>
                <c:pt idx="106398">
                  <c:v>274.078125</c:v>
                </c:pt>
                <c:pt idx="106399">
                  <c:v>274.08072916666669</c:v>
                </c:pt>
                <c:pt idx="106400">
                  <c:v>274.08333333333331</c:v>
                </c:pt>
                <c:pt idx="106401">
                  <c:v>274.0859375</c:v>
                </c:pt>
                <c:pt idx="106402">
                  <c:v>274.08854166666669</c:v>
                </c:pt>
                <c:pt idx="106403">
                  <c:v>274.09114583333331</c:v>
                </c:pt>
                <c:pt idx="106404">
                  <c:v>274.09375</c:v>
                </c:pt>
                <c:pt idx="106405">
                  <c:v>274.09635416666669</c:v>
                </c:pt>
                <c:pt idx="106406">
                  <c:v>274.09895833333331</c:v>
                </c:pt>
                <c:pt idx="106407">
                  <c:v>274.1015625</c:v>
                </c:pt>
                <c:pt idx="106408">
                  <c:v>274.10416666666669</c:v>
                </c:pt>
                <c:pt idx="106409">
                  <c:v>274.10677083333331</c:v>
                </c:pt>
                <c:pt idx="106410">
                  <c:v>274.109375</c:v>
                </c:pt>
                <c:pt idx="106411">
                  <c:v>274.11197916666669</c:v>
                </c:pt>
                <c:pt idx="106412">
                  <c:v>274.11458333333331</c:v>
                </c:pt>
                <c:pt idx="106413">
                  <c:v>274.1171875</c:v>
                </c:pt>
                <c:pt idx="106414">
                  <c:v>274.11979166666669</c:v>
                </c:pt>
                <c:pt idx="106415">
                  <c:v>274.12239583333331</c:v>
                </c:pt>
                <c:pt idx="106416">
                  <c:v>274.125</c:v>
                </c:pt>
                <c:pt idx="106417">
                  <c:v>274.12760416666669</c:v>
                </c:pt>
                <c:pt idx="106418">
                  <c:v>274.13020833333331</c:v>
                </c:pt>
                <c:pt idx="106419">
                  <c:v>274.1328125</c:v>
                </c:pt>
                <c:pt idx="106420">
                  <c:v>274.13541666666669</c:v>
                </c:pt>
                <c:pt idx="106421">
                  <c:v>274.13802083333331</c:v>
                </c:pt>
                <c:pt idx="106422">
                  <c:v>274.140625</c:v>
                </c:pt>
                <c:pt idx="106423">
                  <c:v>274.14322916666669</c:v>
                </c:pt>
                <c:pt idx="106424">
                  <c:v>274.14583333333331</c:v>
                </c:pt>
                <c:pt idx="106425">
                  <c:v>274.1484375</c:v>
                </c:pt>
                <c:pt idx="106426">
                  <c:v>274.15104166666669</c:v>
                </c:pt>
                <c:pt idx="106427">
                  <c:v>274.15364583333331</c:v>
                </c:pt>
                <c:pt idx="106428">
                  <c:v>274.15625</c:v>
                </c:pt>
                <c:pt idx="106429">
                  <c:v>274.15885416666669</c:v>
                </c:pt>
                <c:pt idx="106430">
                  <c:v>274.16145833333331</c:v>
                </c:pt>
                <c:pt idx="106431">
                  <c:v>274.1640625</c:v>
                </c:pt>
                <c:pt idx="106432">
                  <c:v>274.16666666666669</c:v>
                </c:pt>
                <c:pt idx="106433">
                  <c:v>274.16927083333331</c:v>
                </c:pt>
                <c:pt idx="106434">
                  <c:v>274.171875</c:v>
                </c:pt>
                <c:pt idx="106435">
                  <c:v>274.17447916666669</c:v>
                </c:pt>
                <c:pt idx="106436">
                  <c:v>274.17708333333331</c:v>
                </c:pt>
                <c:pt idx="106437">
                  <c:v>274.1796875</c:v>
                </c:pt>
                <c:pt idx="106438">
                  <c:v>274.18229166666669</c:v>
                </c:pt>
                <c:pt idx="106439">
                  <c:v>274.18489583333331</c:v>
                </c:pt>
                <c:pt idx="106440">
                  <c:v>274.1875</c:v>
                </c:pt>
                <c:pt idx="106441">
                  <c:v>274.19010416666669</c:v>
                </c:pt>
                <c:pt idx="106442">
                  <c:v>274.19270833333331</c:v>
                </c:pt>
                <c:pt idx="106443">
                  <c:v>274.1953125</c:v>
                </c:pt>
                <c:pt idx="106444">
                  <c:v>274.19791666666669</c:v>
                </c:pt>
                <c:pt idx="106445">
                  <c:v>274.20052083333331</c:v>
                </c:pt>
                <c:pt idx="106446">
                  <c:v>274.203125</c:v>
                </c:pt>
                <c:pt idx="106447">
                  <c:v>274.20572916666669</c:v>
                </c:pt>
                <c:pt idx="106448">
                  <c:v>274.20833333333331</c:v>
                </c:pt>
                <c:pt idx="106449">
                  <c:v>274.2109375</c:v>
                </c:pt>
                <c:pt idx="106450">
                  <c:v>274.21354166666669</c:v>
                </c:pt>
                <c:pt idx="106451">
                  <c:v>274.21614583333331</c:v>
                </c:pt>
                <c:pt idx="106452">
                  <c:v>274.21875</c:v>
                </c:pt>
                <c:pt idx="106453">
                  <c:v>274.22135416666669</c:v>
                </c:pt>
                <c:pt idx="106454">
                  <c:v>274.22395833333331</c:v>
                </c:pt>
                <c:pt idx="106455">
                  <c:v>274.2265625</c:v>
                </c:pt>
                <c:pt idx="106456">
                  <c:v>274.22916666666669</c:v>
                </c:pt>
                <c:pt idx="106457">
                  <c:v>274.23177083333331</c:v>
                </c:pt>
                <c:pt idx="106458">
                  <c:v>274.234375</c:v>
                </c:pt>
                <c:pt idx="106459">
                  <c:v>274.23697916666669</c:v>
                </c:pt>
                <c:pt idx="106460">
                  <c:v>274.23958333333331</c:v>
                </c:pt>
                <c:pt idx="106461">
                  <c:v>274.2421875</c:v>
                </c:pt>
                <c:pt idx="106462">
                  <c:v>274.24479166666669</c:v>
                </c:pt>
                <c:pt idx="106463">
                  <c:v>274.24739583333331</c:v>
                </c:pt>
                <c:pt idx="106464">
                  <c:v>274.25</c:v>
                </c:pt>
                <c:pt idx="106465">
                  <c:v>274.25260416666669</c:v>
                </c:pt>
                <c:pt idx="106466">
                  <c:v>274.25520833333331</c:v>
                </c:pt>
                <c:pt idx="106467">
                  <c:v>274.2578125</c:v>
                </c:pt>
                <c:pt idx="106468">
                  <c:v>274.26041666666669</c:v>
                </c:pt>
                <c:pt idx="106469">
                  <c:v>274.26302083333331</c:v>
                </c:pt>
                <c:pt idx="106470">
                  <c:v>274.265625</c:v>
                </c:pt>
                <c:pt idx="106471">
                  <c:v>274.26822916666669</c:v>
                </c:pt>
                <c:pt idx="106472">
                  <c:v>274.27083333333331</c:v>
                </c:pt>
                <c:pt idx="106473">
                  <c:v>274.2734375</c:v>
                </c:pt>
                <c:pt idx="106474">
                  <c:v>274.27604166666669</c:v>
                </c:pt>
                <c:pt idx="106475">
                  <c:v>274.27864583333331</c:v>
                </c:pt>
                <c:pt idx="106476">
                  <c:v>274.28125</c:v>
                </c:pt>
                <c:pt idx="106477">
                  <c:v>274.28385416666669</c:v>
                </c:pt>
                <c:pt idx="106478">
                  <c:v>274.28645833333331</c:v>
                </c:pt>
                <c:pt idx="106479">
                  <c:v>274.2890625</c:v>
                </c:pt>
                <c:pt idx="106480">
                  <c:v>274.29166666666669</c:v>
                </c:pt>
                <c:pt idx="106481">
                  <c:v>274.29427083333331</c:v>
                </c:pt>
                <c:pt idx="106482">
                  <c:v>274.296875</c:v>
                </c:pt>
                <c:pt idx="106483">
                  <c:v>274.29947916666669</c:v>
                </c:pt>
                <c:pt idx="106484">
                  <c:v>274.30208333333331</c:v>
                </c:pt>
                <c:pt idx="106485">
                  <c:v>274.3046875</c:v>
                </c:pt>
                <c:pt idx="106486">
                  <c:v>274.30729166666669</c:v>
                </c:pt>
                <c:pt idx="106487">
                  <c:v>274.30989583333331</c:v>
                </c:pt>
                <c:pt idx="106488">
                  <c:v>274.3125</c:v>
                </c:pt>
                <c:pt idx="106489">
                  <c:v>274.31510416666669</c:v>
                </c:pt>
                <c:pt idx="106490">
                  <c:v>274.31770833333331</c:v>
                </c:pt>
                <c:pt idx="106491">
                  <c:v>274.3203125</c:v>
                </c:pt>
                <c:pt idx="106492">
                  <c:v>274.32291666666669</c:v>
                </c:pt>
                <c:pt idx="106493">
                  <c:v>274.32552083333331</c:v>
                </c:pt>
                <c:pt idx="106494">
                  <c:v>274.328125</c:v>
                </c:pt>
                <c:pt idx="106495">
                  <c:v>274.33072916666669</c:v>
                </c:pt>
                <c:pt idx="106496">
                  <c:v>274.33333333333331</c:v>
                </c:pt>
                <c:pt idx="106497">
                  <c:v>274.3359375</c:v>
                </c:pt>
                <c:pt idx="106498">
                  <c:v>274.33854166666669</c:v>
                </c:pt>
                <c:pt idx="106499">
                  <c:v>274.34114583333331</c:v>
                </c:pt>
                <c:pt idx="106500">
                  <c:v>274.34375</c:v>
                </c:pt>
                <c:pt idx="106501">
                  <c:v>274.34635416666669</c:v>
                </c:pt>
                <c:pt idx="106502">
                  <c:v>274.34895833333331</c:v>
                </c:pt>
                <c:pt idx="106503">
                  <c:v>274.3515625</c:v>
                </c:pt>
                <c:pt idx="106504">
                  <c:v>274.35416666666669</c:v>
                </c:pt>
                <c:pt idx="106505">
                  <c:v>274.35677083333331</c:v>
                </c:pt>
                <c:pt idx="106506">
                  <c:v>274.359375</c:v>
                </c:pt>
                <c:pt idx="106507">
                  <c:v>274.36197916666669</c:v>
                </c:pt>
                <c:pt idx="106508">
                  <c:v>274.36458333333331</c:v>
                </c:pt>
                <c:pt idx="106509">
                  <c:v>274.3671875</c:v>
                </c:pt>
                <c:pt idx="106510">
                  <c:v>274.36979166666669</c:v>
                </c:pt>
                <c:pt idx="106511">
                  <c:v>274.37239583333331</c:v>
                </c:pt>
                <c:pt idx="106512">
                  <c:v>274.375</c:v>
                </c:pt>
                <c:pt idx="106513">
                  <c:v>274.37760416666669</c:v>
                </c:pt>
                <c:pt idx="106514">
                  <c:v>274.38020833333331</c:v>
                </c:pt>
                <c:pt idx="106515">
                  <c:v>274.3828125</c:v>
                </c:pt>
                <c:pt idx="106516">
                  <c:v>274.38541666666669</c:v>
                </c:pt>
                <c:pt idx="106517">
                  <c:v>274.38802083333331</c:v>
                </c:pt>
                <c:pt idx="106518">
                  <c:v>274.390625</c:v>
                </c:pt>
                <c:pt idx="106519">
                  <c:v>274.39322916666669</c:v>
                </c:pt>
                <c:pt idx="106520">
                  <c:v>274.39583333333331</c:v>
                </c:pt>
                <c:pt idx="106521">
                  <c:v>274.3984375</c:v>
                </c:pt>
                <c:pt idx="106522">
                  <c:v>274.40104166666669</c:v>
                </c:pt>
                <c:pt idx="106523">
                  <c:v>274.40364583333331</c:v>
                </c:pt>
                <c:pt idx="106524">
                  <c:v>274.40625</c:v>
                </c:pt>
                <c:pt idx="106525">
                  <c:v>274.40885416666669</c:v>
                </c:pt>
                <c:pt idx="106526">
                  <c:v>274.41145833333331</c:v>
                </c:pt>
                <c:pt idx="106527">
                  <c:v>274.4140625</c:v>
                </c:pt>
                <c:pt idx="106528">
                  <c:v>274.41666666666669</c:v>
                </c:pt>
                <c:pt idx="106529">
                  <c:v>274.41927083333331</c:v>
                </c:pt>
                <c:pt idx="106530">
                  <c:v>274.421875</c:v>
                </c:pt>
                <c:pt idx="106531">
                  <c:v>274.42447916666669</c:v>
                </c:pt>
                <c:pt idx="106532">
                  <c:v>274.42708333333331</c:v>
                </c:pt>
                <c:pt idx="106533">
                  <c:v>274.4296875</c:v>
                </c:pt>
                <c:pt idx="106534">
                  <c:v>274.43229166666669</c:v>
                </c:pt>
                <c:pt idx="106535">
                  <c:v>274.43489583333331</c:v>
                </c:pt>
                <c:pt idx="106536">
                  <c:v>274.4375</c:v>
                </c:pt>
                <c:pt idx="106537">
                  <c:v>274.44010416666669</c:v>
                </c:pt>
                <c:pt idx="106538">
                  <c:v>274.44270833333331</c:v>
                </c:pt>
                <c:pt idx="106539">
                  <c:v>274.4453125</c:v>
                </c:pt>
                <c:pt idx="106540">
                  <c:v>274.44791666666669</c:v>
                </c:pt>
                <c:pt idx="106541">
                  <c:v>274.45052083333331</c:v>
                </c:pt>
                <c:pt idx="106542">
                  <c:v>274.453125</c:v>
                </c:pt>
                <c:pt idx="106543">
                  <c:v>274.45572916666669</c:v>
                </c:pt>
                <c:pt idx="106544">
                  <c:v>274.45833333333331</c:v>
                </c:pt>
                <c:pt idx="106545">
                  <c:v>274.4609375</c:v>
                </c:pt>
                <c:pt idx="106546">
                  <c:v>274.46354166666669</c:v>
                </c:pt>
                <c:pt idx="106547">
                  <c:v>274.46614583333331</c:v>
                </c:pt>
                <c:pt idx="106548">
                  <c:v>274.46875</c:v>
                </c:pt>
                <c:pt idx="106549">
                  <c:v>274.47135416666669</c:v>
                </c:pt>
                <c:pt idx="106550">
                  <c:v>274.47395833333331</c:v>
                </c:pt>
                <c:pt idx="106551">
                  <c:v>274.4765625</c:v>
                </c:pt>
                <c:pt idx="106552">
                  <c:v>274.47916666666669</c:v>
                </c:pt>
                <c:pt idx="106553">
                  <c:v>274.48177083333331</c:v>
                </c:pt>
                <c:pt idx="106554">
                  <c:v>274.484375</c:v>
                </c:pt>
                <c:pt idx="106555">
                  <c:v>274.48697916666669</c:v>
                </c:pt>
                <c:pt idx="106556">
                  <c:v>274.48958333333331</c:v>
                </c:pt>
                <c:pt idx="106557">
                  <c:v>274.4921875</c:v>
                </c:pt>
                <c:pt idx="106558">
                  <c:v>274.49479166666669</c:v>
                </c:pt>
                <c:pt idx="106559">
                  <c:v>274.49739583333331</c:v>
                </c:pt>
                <c:pt idx="106560">
                  <c:v>274.5</c:v>
                </c:pt>
                <c:pt idx="106561">
                  <c:v>274.50260416666669</c:v>
                </c:pt>
                <c:pt idx="106562">
                  <c:v>274.50520833333331</c:v>
                </c:pt>
                <c:pt idx="106563">
                  <c:v>274.5078125</c:v>
                </c:pt>
                <c:pt idx="106564">
                  <c:v>274.51041666666669</c:v>
                </c:pt>
                <c:pt idx="106565">
                  <c:v>274.51302083333331</c:v>
                </c:pt>
                <c:pt idx="106566">
                  <c:v>274.515625</c:v>
                </c:pt>
                <c:pt idx="106567">
                  <c:v>274.51822916666669</c:v>
                </c:pt>
                <c:pt idx="106568">
                  <c:v>274.52083333333331</c:v>
                </c:pt>
                <c:pt idx="106569">
                  <c:v>274.5234375</c:v>
                </c:pt>
                <c:pt idx="106570">
                  <c:v>274.52604166666669</c:v>
                </c:pt>
                <c:pt idx="106571">
                  <c:v>274.52864583333331</c:v>
                </c:pt>
                <c:pt idx="106572">
                  <c:v>274.53125</c:v>
                </c:pt>
                <c:pt idx="106573">
                  <c:v>274.53385416666669</c:v>
                </c:pt>
                <c:pt idx="106574">
                  <c:v>274.53645833333331</c:v>
                </c:pt>
                <c:pt idx="106575">
                  <c:v>274.5390625</c:v>
                </c:pt>
                <c:pt idx="106576">
                  <c:v>274.54166666666669</c:v>
                </c:pt>
                <c:pt idx="106577">
                  <c:v>274.54427083333331</c:v>
                </c:pt>
                <c:pt idx="106578">
                  <c:v>274.546875</c:v>
                </c:pt>
                <c:pt idx="106579">
                  <c:v>274.54947916666669</c:v>
                </c:pt>
                <c:pt idx="106580">
                  <c:v>274.55208333333331</c:v>
                </c:pt>
                <c:pt idx="106581">
                  <c:v>274.5546875</c:v>
                </c:pt>
                <c:pt idx="106582">
                  <c:v>274.55729166666669</c:v>
                </c:pt>
                <c:pt idx="106583">
                  <c:v>274.55989583333331</c:v>
                </c:pt>
                <c:pt idx="106584">
                  <c:v>274.5625</c:v>
                </c:pt>
                <c:pt idx="106585">
                  <c:v>274.56510416666669</c:v>
                </c:pt>
                <c:pt idx="106586">
                  <c:v>274.56770833333331</c:v>
                </c:pt>
                <c:pt idx="106587">
                  <c:v>274.5703125</c:v>
                </c:pt>
                <c:pt idx="106588">
                  <c:v>274.57291666666669</c:v>
                </c:pt>
                <c:pt idx="106589">
                  <c:v>274.57552083333331</c:v>
                </c:pt>
                <c:pt idx="106590">
                  <c:v>274.578125</c:v>
                </c:pt>
                <c:pt idx="106591">
                  <c:v>274.58072916666669</c:v>
                </c:pt>
                <c:pt idx="106592">
                  <c:v>274.58333333333331</c:v>
                </c:pt>
                <c:pt idx="106593">
                  <c:v>274.5859375</c:v>
                </c:pt>
                <c:pt idx="106594">
                  <c:v>274.58854166666669</c:v>
                </c:pt>
                <c:pt idx="106595">
                  <c:v>274.59114583333331</c:v>
                </c:pt>
                <c:pt idx="106596">
                  <c:v>274.59375</c:v>
                </c:pt>
                <c:pt idx="106597">
                  <c:v>274.59635416666669</c:v>
                </c:pt>
                <c:pt idx="106598">
                  <c:v>274.59895833333331</c:v>
                </c:pt>
                <c:pt idx="106599">
                  <c:v>274.6015625</c:v>
                </c:pt>
                <c:pt idx="106600">
                  <c:v>274.60416666666669</c:v>
                </c:pt>
                <c:pt idx="106601">
                  <c:v>274.60677083333331</c:v>
                </c:pt>
                <c:pt idx="106602">
                  <c:v>274.609375</c:v>
                </c:pt>
                <c:pt idx="106603">
                  <c:v>274.61197916666669</c:v>
                </c:pt>
                <c:pt idx="106604">
                  <c:v>274.61458333333331</c:v>
                </c:pt>
                <c:pt idx="106605">
                  <c:v>274.6171875</c:v>
                </c:pt>
                <c:pt idx="106606">
                  <c:v>274.61979166666669</c:v>
                </c:pt>
                <c:pt idx="106607">
                  <c:v>274.62239583333331</c:v>
                </c:pt>
                <c:pt idx="106608">
                  <c:v>274.625</c:v>
                </c:pt>
                <c:pt idx="106609">
                  <c:v>274.62760416666669</c:v>
                </c:pt>
                <c:pt idx="106610">
                  <c:v>274.63020833333331</c:v>
                </c:pt>
                <c:pt idx="106611">
                  <c:v>274.6328125</c:v>
                </c:pt>
                <c:pt idx="106612">
                  <c:v>274.63541666666669</c:v>
                </c:pt>
                <c:pt idx="106613">
                  <c:v>274.63802083333331</c:v>
                </c:pt>
                <c:pt idx="106614">
                  <c:v>274.640625</c:v>
                </c:pt>
                <c:pt idx="106615">
                  <c:v>274.64322916666669</c:v>
                </c:pt>
                <c:pt idx="106616">
                  <c:v>274.64583333333331</c:v>
                </c:pt>
                <c:pt idx="106617">
                  <c:v>274.6484375</c:v>
                </c:pt>
                <c:pt idx="106618">
                  <c:v>274.65104166666669</c:v>
                </c:pt>
                <c:pt idx="106619">
                  <c:v>274.65364583333331</c:v>
                </c:pt>
                <c:pt idx="106620">
                  <c:v>274.65625</c:v>
                </c:pt>
                <c:pt idx="106621">
                  <c:v>274.65885416666669</c:v>
                </c:pt>
                <c:pt idx="106622">
                  <c:v>274.66145833333331</c:v>
                </c:pt>
                <c:pt idx="106623">
                  <c:v>274.6640625</c:v>
                </c:pt>
                <c:pt idx="106624">
                  <c:v>274.66666666666669</c:v>
                </c:pt>
                <c:pt idx="106625">
                  <c:v>274.66927083333331</c:v>
                </c:pt>
                <c:pt idx="106626">
                  <c:v>274.671875</c:v>
                </c:pt>
                <c:pt idx="106627">
                  <c:v>274.67447916666669</c:v>
                </c:pt>
                <c:pt idx="106628">
                  <c:v>274.67708333333331</c:v>
                </c:pt>
                <c:pt idx="106629">
                  <c:v>274.6796875</c:v>
                </c:pt>
                <c:pt idx="106630">
                  <c:v>274.68229166666669</c:v>
                </c:pt>
                <c:pt idx="106631">
                  <c:v>274.68489583333331</c:v>
                </c:pt>
                <c:pt idx="106632">
                  <c:v>274.6875</c:v>
                </c:pt>
                <c:pt idx="106633">
                  <c:v>274.69010416666669</c:v>
                </c:pt>
                <c:pt idx="106634">
                  <c:v>274.69270833333331</c:v>
                </c:pt>
                <c:pt idx="106635">
                  <c:v>274.6953125</c:v>
                </c:pt>
                <c:pt idx="106636">
                  <c:v>274.69791666666669</c:v>
                </c:pt>
                <c:pt idx="106637">
                  <c:v>274.70052083333331</c:v>
                </c:pt>
                <c:pt idx="106638">
                  <c:v>274.703125</c:v>
                </c:pt>
                <c:pt idx="106639">
                  <c:v>274.70572916666669</c:v>
                </c:pt>
                <c:pt idx="106640">
                  <c:v>274.70833333333331</c:v>
                </c:pt>
                <c:pt idx="106641">
                  <c:v>274.7109375</c:v>
                </c:pt>
                <c:pt idx="106642">
                  <c:v>274.71354166666669</c:v>
                </c:pt>
                <c:pt idx="106643">
                  <c:v>274.71614583333331</c:v>
                </c:pt>
                <c:pt idx="106644">
                  <c:v>274.71875</c:v>
                </c:pt>
                <c:pt idx="106645">
                  <c:v>274.72135416666669</c:v>
                </c:pt>
                <c:pt idx="106646">
                  <c:v>274.72395833333331</c:v>
                </c:pt>
                <c:pt idx="106647">
                  <c:v>274.7265625</c:v>
                </c:pt>
                <c:pt idx="106648">
                  <c:v>274.72916666666669</c:v>
                </c:pt>
                <c:pt idx="106649">
                  <c:v>274.73177083333331</c:v>
                </c:pt>
                <c:pt idx="106650">
                  <c:v>274.734375</c:v>
                </c:pt>
                <c:pt idx="106651">
                  <c:v>274.73697916666669</c:v>
                </c:pt>
                <c:pt idx="106652">
                  <c:v>274.73958333333331</c:v>
                </c:pt>
                <c:pt idx="106653">
                  <c:v>274.7421875</c:v>
                </c:pt>
                <c:pt idx="106654">
                  <c:v>274.74479166666669</c:v>
                </c:pt>
                <c:pt idx="106655">
                  <c:v>274.74739583333331</c:v>
                </c:pt>
                <c:pt idx="106656">
                  <c:v>274.75</c:v>
                </c:pt>
                <c:pt idx="106657">
                  <c:v>274.75260416666669</c:v>
                </c:pt>
                <c:pt idx="106658">
                  <c:v>274.75520833333331</c:v>
                </c:pt>
                <c:pt idx="106659">
                  <c:v>274.7578125</c:v>
                </c:pt>
                <c:pt idx="106660">
                  <c:v>274.76041666666669</c:v>
                </c:pt>
                <c:pt idx="106661">
                  <c:v>274.76302083333331</c:v>
                </c:pt>
                <c:pt idx="106662">
                  <c:v>274.765625</c:v>
                </c:pt>
                <c:pt idx="106663">
                  <c:v>274.76822916666669</c:v>
                </c:pt>
                <c:pt idx="106664">
                  <c:v>274.77083333333331</c:v>
                </c:pt>
                <c:pt idx="106665">
                  <c:v>274.7734375</c:v>
                </c:pt>
                <c:pt idx="106666">
                  <c:v>274.77604166666669</c:v>
                </c:pt>
                <c:pt idx="106667">
                  <c:v>274.77864583333331</c:v>
                </c:pt>
                <c:pt idx="106668">
                  <c:v>274.78125</c:v>
                </c:pt>
                <c:pt idx="106669">
                  <c:v>274.78385416666669</c:v>
                </c:pt>
                <c:pt idx="106670">
                  <c:v>274.78645833333331</c:v>
                </c:pt>
                <c:pt idx="106671">
                  <c:v>274.7890625</c:v>
                </c:pt>
                <c:pt idx="106672">
                  <c:v>274.79166666666669</c:v>
                </c:pt>
                <c:pt idx="106673">
                  <c:v>274.79427083333331</c:v>
                </c:pt>
                <c:pt idx="106674">
                  <c:v>274.796875</c:v>
                </c:pt>
                <c:pt idx="106675">
                  <c:v>274.79947916666669</c:v>
                </c:pt>
                <c:pt idx="106676">
                  <c:v>274.80208333333331</c:v>
                </c:pt>
                <c:pt idx="106677">
                  <c:v>274.8046875</c:v>
                </c:pt>
                <c:pt idx="106678">
                  <c:v>274.80729166666669</c:v>
                </c:pt>
                <c:pt idx="106679">
                  <c:v>274.80989583333331</c:v>
                </c:pt>
                <c:pt idx="106680">
                  <c:v>274.8125</c:v>
                </c:pt>
                <c:pt idx="106681">
                  <c:v>274.81510416666669</c:v>
                </c:pt>
                <c:pt idx="106682">
                  <c:v>274.81770833333331</c:v>
                </c:pt>
                <c:pt idx="106683">
                  <c:v>274.8203125</c:v>
                </c:pt>
                <c:pt idx="106684">
                  <c:v>274.82291666666669</c:v>
                </c:pt>
                <c:pt idx="106685">
                  <c:v>274.82552083333331</c:v>
                </c:pt>
                <c:pt idx="106686">
                  <c:v>274.828125</c:v>
                </c:pt>
                <c:pt idx="106687">
                  <c:v>274.83072916666669</c:v>
                </c:pt>
                <c:pt idx="106688">
                  <c:v>274.83333333333331</c:v>
                </c:pt>
                <c:pt idx="106689">
                  <c:v>274.8359375</c:v>
                </c:pt>
                <c:pt idx="106690">
                  <c:v>274.83854166666669</c:v>
                </c:pt>
                <c:pt idx="106691">
                  <c:v>274.84114583333331</c:v>
                </c:pt>
                <c:pt idx="106692">
                  <c:v>274.84375</c:v>
                </c:pt>
                <c:pt idx="106693">
                  <c:v>274.84635416666669</c:v>
                </c:pt>
                <c:pt idx="106694">
                  <c:v>274.84895833333331</c:v>
                </c:pt>
                <c:pt idx="106695">
                  <c:v>274.8515625</c:v>
                </c:pt>
                <c:pt idx="106696">
                  <c:v>274.85416666666669</c:v>
                </c:pt>
                <c:pt idx="106697">
                  <c:v>274.85677083333331</c:v>
                </c:pt>
                <c:pt idx="106698">
                  <c:v>274.859375</c:v>
                </c:pt>
                <c:pt idx="106699">
                  <c:v>274.86197916666669</c:v>
                </c:pt>
                <c:pt idx="106700">
                  <c:v>274.86458333333331</c:v>
                </c:pt>
                <c:pt idx="106701">
                  <c:v>274.8671875</c:v>
                </c:pt>
                <c:pt idx="106702">
                  <c:v>274.86979166666669</c:v>
                </c:pt>
                <c:pt idx="106703">
                  <c:v>274.87239583333331</c:v>
                </c:pt>
                <c:pt idx="106704">
                  <c:v>274.875</c:v>
                </c:pt>
                <c:pt idx="106705">
                  <c:v>274.87760416666669</c:v>
                </c:pt>
                <c:pt idx="106706">
                  <c:v>274.88020833333331</c:v>
                </c:pt>
                <c:pt idx="106707">
                  <c:v>274.8828125</c:v>
                </c:pt>
                <c:pt idx="106708">
                  <c:v>274.88541666666669</c:v>
                </c:pt>
                <c:pt idx="106709">
                  <c:v>274.88802083333331</c:v>
                </c:pt>
                <c:pt idx="106710">
                  <c:v>274.890625</c:v>
                </c:pt>
                <c:pt idx="106711">
                  <c:v>274.89322916666669</c:v>
                </c:pt>
                <c:pt idx="106712">
                  <c:v>274.89583333333331</c:v>
                </c:pt>
                <c:pt idx="106713">
                  <c:v>274.8984375</c:v>
                </c:pt>
                <c:pt idx="106714">
                  <c:v>274.90104166666669</c:v>
                </c:pt>
                <c:pt idx="106715">
                  <c:v>274.90364583333331</c:v>
                </c:pt>
                <c:pt idx="106716">
                  <c:v>274.90625</c:v>
                </c:pt>
                <c:pt idx="106717">
                  <c:v>274.90885416666669</c:v>
                </c:pt>
                <c:pt idx="106718">
                  <c:v>274.91145833333331</c:v>
                </c:pt>
                <c:pt idx="106719">
                  <c:v>274.9140625</c:v>
                </c:pt>
                <c:pt idx="106720">
                  <c:v>274.91666666666669</c:v>
                </c:pt>
                <c:pt idx="106721">
                  <c:v>274.91927083333331</c:v>
                </c:pt>
                <c:pt idx="106722">
                  <c:v>274.921875</c:v>
                </c:pt>
                <c:pt idx="106723">
                  <c:v>274.92447916666669</c:v>
                </c:pt>
                <c:pt idx="106724">
                  <c:v>274.92708333333331</c:v>
                </c:pt>
                <c:pt idx="106725">
                  <c:v>274.9296875</c:v>
                </c:pt>
                <c:pt idx="106726">
                  <c:v>274.93229166666669</c:v>
                </c:pt>
                <c:pt idx="106727">
                  <c:v>274.93489583333331</c:v>
                </c:pt>
                <c:pt idx="106728">
                  <c:v>274.9375</c:v>
                </c:pt>
                <c:pt idx="106729">
                  <c:v>274.94010416666669</c:v>
                </c:pt>
                <c:pt idx="106730">
                  <c:v>274.94270833333331</c:v>
                </c:pt>
                <c:pt idx="106731">
                  <c:v>274.9453125</c:v>
                </c:pt>
                <c:pt idx="106732">
                  <c:v>274.94791666666669</c:v>
                </c:pt>
                <c:pt idx="106733">
                  <c:v>274.95052083333331</c:v>
                </c:pt>
                <c:pt idx="106734">
                  <c:v>274.953125</c:v>
                </c:pt>
                <c:pt idx="106735">
                  <c:v>274.95572916666669</c:v>
                </c:pt>
                <c:pt idx="106736">
                  <c:v>274.95833333333331</c:v>
                </c:pt>
                <c:pt idx="106737">
                  <c:v>274.9609375</c:v>
                </c:pt>
                <c:pt idx="106738">
                  <c:v>274.96354166666669</c:v>
                </c:pt>
                <c:pt idx="106739">
                  <c:v>274.96614583333331</c:v>
                </c:pt>
                <c:pt idx="106740">
                  <c:v>274.96875</c:v>
                </c:pt>
                <c:pt idx="106741">
                  <c:v>274.97135416666669</c:v>
                </c:pt>
                <c:pt idx="106742">
                  <c:v>274.97395833333331</c:v>
                </c:pt>
                <c:pt idx="106743">
                  <c:v>274.9765625</c:v>
                </c:pt>
                <c:pt idx="106744">
                  <c:v>274.97916666666669</c:v>
                </c:pt>
                <c:pt idx="106745">
                  <c:v>274.98177083333331</c:v>
                </c:pt>
                <c:pt idx="106746">
                  <c:v>274.984375</c:v>
                </c:pt>
                <c:pt idx="106747">
                  <c:v>274.98697916666669</c:v>
                </c:pt>
                <c:pt idx="106748">
                  <c:v>274.98958333333331</c:v>
                </c:pt>
                <c:pt idx="106749">
                  <c:v>274.9921875</c:v>
                </c:pt>
                <c:pt idx="106750">
                  <c:v>274.99479166666669</c:v>
                </c:pt>
                <c:pt idx="106751">
                  <c:v>274.99739583333331</c:v>
                </c:pt>
                <c:pt idx="106752">
                  <c:v>275</c:v>
                </c:pt>
                <c:pt idx="106753">
                  <c:v>275.00260416666669</c:v>
                </c:pt>
                <c:pt idx="106754">
                  <c:v>275.00520833333331</c:v>
                </c:pt>
                <c:pt idx="106755">
                  <c:v>275.0078125</c:v>
                </c:pt>
                <c:pt idx="106756">
                  <c:v>275.01041666666669</c:v>
                </c:pt>
                <c:pt idx="106757">
                  <c:v>275.01302083333331</c:v>
                </c:pt>
                <c:pt idx="106758">
                  <c:v>275.015625</c:v>
                </c:pt>
                <c:pt idx="106759">
                  <c:v>275.01822916666669</c:v>
                </c:pt>
                <c:pt idx="106760">
                  <c:v>275.02083333333331</c:v>
                </c:pt>
                <c:pt idx="106761">
                  <c:v>275.0234375</c:v>
                </c:pt>
                <c:pt idx="106762">
                  <c:v>275.02604166666669</c:v>
                </c:pt>
                <c:pt idx="106763">
                  <c:v>275.02864583333331</c:v>
                </c:pt>
                <c:pt idx="106764">
                  <c:v>275.03125</c:v>
                </c:pt>
                <c:pt idx="106765">
                  <c:v>275.03385416666669</c:v>
                </c:pt>
                <c:pt idx="106766">
                  <c:v>275.03645833333331</c:v>
                </c:pt>
                <c:pt idx="106767">
                  <c:v>275.0390625</c:v>
                </c:pt>
                <c:pt idx="106768">
                  <c:v>275.04166666666669</c:v>
                </c:pt>
                <c:pt idx="106769">
                  <c:v>275.04427083333331</c:v>
                </c:pt>
                <c:pt idx="106770">
                  <c:v>275.046875</c:v>
                </c:pt>
                <c:pt idx="106771">
                  <c:v>275.04947916666669</c:v>
                </c:pt>
                <c:pt idx="106772">
                  <c:v>275.05208333333331</c:v>
                </c:pt>
                <c:pt idx="106773">
                  <c:v>275.0546875</c:v>
                </c:pt>
                <c:pt idx="106774">
                  <c:v>275.05729166666669</c:v>
                </c:pt>
                <c:pt idx="106775">
                  <c:v>275.05989583333331</c:v>
                </c:pt>
                <c:pt idx="106776">
                  <c:v>275.0625</c:v>
                </c:pt>
                <c:pt idx="106777">
                  <c:v>275.06510416666669</c:v>
                </c:pt>
                <c:pt idx="106778">
                  <c:v>275.06770833333331</c:v>
                </c:pt>
                <c:pt idx="106779">
                  <c:v>275.0703125</c:v>
                </c:pt>
                <c:pt idx="106780">
                  <c:v>275.07291666666669</c:v>
                </c:pt>
                <c:pt idx="106781">
                  <c:v>275.07552083333331</c:v>
                </c:pt>
                <c:pt idx="106782">
                  <c:v>275.078125</c:v>
                </c:pt>
                <c:pt idx="106783">
                  <c:v>275.08072916666669</c:v>
                </c:pt>
                <c:pt idx="106784">
                  <c:v>275.08333333333331</c:v>
                </c:pt>
                <c:pt idx="106785">
                  <c:v>275.0859375</c:v>
                </c:pt>
                <c:pt idx="106786">
                  <c:v>275.08854166666669</c:v>
                </c:pt>
                <c:pt idx="106787">
                  <c:v>275.09114583333331</c:v>
                </c:pt>
                <c:pt idx="106788">
                  <c:v>275.09375</c:v>
                </c:pt>
                <c:pt idx="106789">
                  <c:v>275.09635416666669</c:v>
                </c:pt>
                <c:pt idx="106790">
                  <c:v>275.09895833333331</c:v>
                </c:pt>
                <c:pt idx="106791">
                  <c:v>275.1015625</c:v>
                </c:pt>
                <c:pt idx="106792">
                  <c:v>275.10416666666669</c:v>
                </c:pt>
                <c:pt idx="106793">
                  <c:v>275.10677083333331</c:v>
                </c:pt>
                <c:pt idx="106794">
                  <c:v>275.109375</c:v>
                </c:pt>
                <c:pt idx="106795">
                  <c:v>275.11197916666669</c:v>
                </c:pt>
                <c:pt idx="106796">
                  <c:v>275.11458333333331</c:v>
                </c:pt>
                <c:pt idx="106797">
                  <c:v>275.1171875</c:v>
                </c:pt>
                <c:pt idx="106798">
                  <c:v>275.11979166666669</c:v>
                </c:pt>
                <c:pt idx="106799">
                  <c:v>275.12239583333331</c:v>
                </c:pt>
                <c:pt idx="106800">
                  <c:v>275.125</c:v>
                </c:pt>
                <c:pt idx="106801">
                  <c:v>275.12760416666669</c:v>
                </c:pt>
                <c:pt idx="106802">
                  <c:v>275.13020833333331</c:v>
                </c:pt>
                <c:pt idx="106803">
                  <c:v>275.1328125</c:v>
                </c:pt>
                <c:pt idx="106804">
                  <c:v>275.13541666666669</c:v>
                </c:pt>
                <c:pt idx="106805">
                  <c:v>275.13802083333331</c:v>
                </c:pt>
                <c:pt idx="106806">
                  <c:v>275.140625</c:v>
                </c:pt>
                <c:pt idx="106807">
                  <c:v>275.14322916666669</c:v>
                </c:pt>
                <c:pt idx="106808">
                  <c:v>275.14583333333331</c:v>
                </c:pt>
                <c:pt idx="106809">
                  <c:v>275.1484375</c:v>
                </c:pt>
                <c:pt idx="106810">
                  <c:v>275.15104166666669</c:v>
                </c:pt>
                <c:pt idx="106811">
                  <c:v>275.15364583333331</c:v>
                </c:pt>
                <c:pt idx="106812">
                  <c:v>275.15625</c:v>
                </c:pt>
                <c:pt idx="106813">
                  <c:v>275.15885416666669</c:v>
                </c:pt>
                <c:pt idx="106814">
                  <c:v>275.16145833333331</c:v>
                </c:pt>
                <c:pt idx="106815">
                  <c:v>275.1640625</c:v>
                </c:pt>
                <c:pt idx="106816">
                  <c:v>275.16666666666669</c:v>
                </c:pt>
                <c:pt idx="106817">
                  <c:v>275.16927083333331</c:v>
                </c:pt>
                <c:pt idx="106818">
                  <c:v>275.171875</c:v>
                </c:pt>
                <c:pt idx="106819">
                  <c:v>275.17447916666669</c:v>
                </c:pt>
                <c:pt idx="106820">
                  <c:v>275.17708333333331</c:v>
                </c:pt>
                <c:pt idx="106821">
                  <c:v>275.1796875</c:v>
                </c:pt>
                <c:pt idx="106822">
                  <c:v>275.18229166666669</c:v>
                </c:pt>
                <c:pt idx="106823">
                  <c:v>275.18489583333331</c:v>
                </c:pt>
                <c:pt idx="106824">
                  <c:v>275.1875</c:v>
                </c:pt>
                <c:pt idx="106825">
                  <c:v>275.19010416666669</c:v>
                </c:pt>
                <c:pt idx="106826">
                  <c:v>275.19270833333331</c:v>
                </c:pt>
                <c:pt idx="106827">
                  <c:v>275.1953125</c:v>
                </c:pt>
                <c:pt idx="106828">
                  <c:v>275.19791666666669</c:v>
                </c:pt>
                <c:pt idx="106829">
                  <c:v>275.20052083333331</c:v>
                </c:pt>
                <c:pt idx="106830">
                  <c:v>275.203125</c:v>
                </c:pt>
                <c:pt idx="106831">
                  <c:v>275.20572916666669</c:v>
                </c:pt>
                <c:pt idx="106832">
                  <c:v>275.20833333333331</c:v>
                </c:pt>
                <c:pt idx="106833">
                  <c:v>275.2109375</c:v>
                </c:pt>
                <c:pt idx="106834">
                  <c:v>275.21354166666669</c:v>
                </c:pt>
                <c:pt idx="106835">
                  <c:v>275.21614583333331</c:v>
                </c:pt>
                <c:pt idx="106836">
                  <c:v>275.21875</c:v>
                </c:pt>
                <c:pt idx="106837">
                  <c:v>275.22135416666669</c:v>
                </c:pt>
                <c:pt idx="106838">
                  <c:v>275.22395833333331</c:v>
                </c:pt>
                <c:pt idx="106839">
                  <c:v>275.2265625</c:v>
                </c:pt>
                <c:pt idx="106840">
                  <c:v>275.22916666666669</c:v>
                </c:pt>
                <c:pt idx="106841">
                  <c:v>275.23177083333331</c:v>
                </c:pt>
                <c:pt idx="106842">
                  <c:v>275.234375</c:v>
                </c:pt>
                <c:pt idx="106843">
                  <c:v>275.23697916666669</c:v>
                </c:pt>
                <c:pt idx="106844">
                  <c:v>275.23958333333331</c:v>
                </c:pt>
                <c:pt idx="106845">
                  <c:v>275.2421875</c:v>
                </c:pt>
                <c:pt idx="106846">
                  <c:v>275.24479166666669</c:v>
                </c:pt>
                <c:pt idx="106847">
                  <c:v>275.24739583333331</c:v>
                </c:pt>
                <c:pt idx="106848">
                  <c:v>275.25</c:v>
                </c:pt>
                <c:pt idx="106849">
                  <c:v>275.25260416666669</c:v>
                </c:pt>
                <c:pt idx="106850">
                  <c:v>275.25520833333331</c:v>
                </c:pt>
                <c:pt idx="106851">
                  <c:v>275.2578125</c:v>
                </c:pt>
                <c:pt idx="106852">
                  <c:v>275.26041666666669</c:v>
                </c:pt>
                <c:pt idx="106853">
                  <c:v>275.26302083333331</c:v>
                </c:pt>
                <c:pt idx="106854">
                  <c:v>275.265625</c:v>
                </c:pt>
                <c:pt idx="106855">
                  <c:v>275.26822916666669</c:v>
                </c:pt>
                <c:pt idx="106856">
                  <c:v>275.27083333333331</c:v>
                </c:pt>
                <c:pt idx="106857">
                  <c:v>275.2734375</c:v>
                </c:pt>
                <c:pt idx="106858">
                  <c:v>275.27604166666669</c:v>
                </c:pt>
                <c:pt idx="106859">
                  <c:v>275.27864583333331</c:v>
                </c:pt>
                <c:pt idx="106860">
                  <c:v>275.28125</c:v>
                </c:pt>
                <c:pt idx="106861">
                  <c:v>275.28385416666669</c:v>
                </c:pt>
                <c:pt idx="106862">
                  <c:v>275.28645833333331</c:v>
                </c:pt>
                <c:pt idx="106863">
                  <c:v>275.2890625</c:v>
                </c:pt>
                <c:pt idx="106864">
                  <c:v>275.29166666666669</c:v>
                </c:pt>
                <c:pt idx="106865">
                  <c:v>275.29427083333331</c:v>
                </c:pt>
                <c:pt idx="106866">
                  <c:v>275.296875</c:v>
                </c:pt>
                <c:pt idx="106867">
                  <c:v>275.29947916666669</c:v>
                </c:pt>
                <c:pt idx="106868">
                  <c:v>275.30208333333331</c:v>
                </c:pt>
                <c:pt idx="106869">
                  <c:v>275.3046875</c:v>
                </c:pt>
                <c:pt idx="106870">
                  <c:v>275.30729166666669</c:v>
                </c:pt>
                <c:pt idx="106871">
                  <c:v>275.30989583333331</c:v>
                </c:pt>
                <c:pt idx="106872">
                  <c:v>275.3125</c:v>
                </c:pt>
                <c:pt idx="106873">
                  <c:v>275.31510416666669</c:v>
                </c:pt>
                <c:pt idx="106874">
                  <c:v>275.31770833333331</c:v>
                </c:pt>
                <c:pt idx="106875">
                  <c:v>275.3203125</c:v>
                </c:pt>
                <c:pt idx="106876">
                  <c:v>275.32291666666669</c:v>
                </c:pt>
                <c:pt idx="106877">
                  <c:v>275.32552083333331</c:v>
                </c:pt>
                <c:pt idx="106878">
                  <c:v>275.328125</c:v>
                </c:pt>
                <c:pt idx="106879">
                  <c:v>275.33072916666669</c:v>
                </c:pt>
                <c:pt idx="106880">
                  <c:v>275.33333333333331</c:v>
                </c:pt>
                <c:pt idx="106881">
                  <c:v>275.3359375</c:v>
                </c:pt>
                <c:pt idx="106882">
                  <c:v>275.33854166666669</c:v>
                </c:pt>
                <c:pt idx="106883">
                  <c:v>275.34114583333331</c:v>
                </c:pt>
                <c:pt idx="106884">
                  <c:v>275.34375</c:v>
                </c:pt>
                <c:pt idx="106885">
                  <c:v>275.34635416666669</c:v>
                </c:pt>
                <c:pt idx="106886">
                  <c:v>275.34895833333331</c:v>
                </c:pt>
                <c:pt idx="106887">
                  <c:v>275.3515625</c:v>
                </c:pt>
                <c:pt idx="106888">
                  <c:v>275.35416666666669</c:v>
                </c:pt>
                <c:pt idx="106889">
                  <c:v>275.35677083333331</c:v>
                </c:pt>
                <c:pt idx="106890">
                  <c:v>275.359375</c:v>
                </c:pt>
                <c:pt idx="106891">
                  <c:v>275.36197916666669</c:v>
                </c:pt>
                <c:pt idx="106892">
                  <c:v>275.36458333333331</c:v>
                </c:pt>
                <c:pt idx="106893">
                  <c:v>275.3671875</c:v>
                </c:pt>
                <c:pt idx="106894">
                  <c:v>275.36979166666669</c:v>
                </c:pt>
                <c:pt idx="106895">
                  <c:v>275.37239583333331</c:v>
                </c:pt>
                <c:pt idx="106896">
                  <c:v>275.375</c:v>
                </c:pt>
                <c:pt idx="106897">
                  <c:v>275.37760416666669</c:v>
                </c:pt>
                <c:pt idx="106898">
                  <c:v>275.38020833333331</c:v>
                </c:pt>
                <c:pt idx="106899">
                  <c:v>275.3828125</c:v>
                </c:pt>
                <c:pt idx="106900">
                  <c:v>275.38541666666669</c:v>
                </c:pt>
                <c:pt idx="106901">
                  <c:v>275.38802083333331</c:v>
                </c:pt>
                <c:pt idx="106902">
                  <c:v>275.390625</c:v>
                </c:pt>
                <c:pt idx="106903">
                  <c:v>275.39322916666669</c:v>
                </c:pt>
                <c:pt idx="106904">
                  <c:v>275.39583333333331</c:v>
                </c:pt>
                <c:pt idx="106905">
                  <c:v>275.3984375</c:v>
                </c:pt>
                <c:pt idx="106906">
                  <c:v>275.40104166666669</c:v>
                </c:pt>
                <c:pt idx="106907">
                  <c:v>275.40364583333331</c:v>
                </c:pt>
                <c:pt idx="106908">
                  <c:v>275.40625</c:v>
                </c:pt>
                <c:pt idx="106909">
                  <c:v>275.40885416666669</c:v>
                </c:pt>
                <c:pt idx="106910">
                  <c:v>275.41145833333331</c:v>
                </c:pt>
                <c:pt idx="106911">
                  <c:v>275.4140625</c:v>
                </c:pt>
                <c:pt idx="106912">
                  <c:v>275.41666666666669</c:v>
                </c:pt>
                <c:pt idx="106913">
                  <c:v>275.41927083333331</c:v>
                </c:pt>
                <c:pt idx="106914">
                  <c:v>275.421875</c:v>
                </c:pt>
                <c:pt idx="106915">
                  <c:v>275.42447916666669</c:v>
                </c:pt>
                <c:pt idx="106916">
                  <c:v>275.42708333333331</c:v>
                </c:pt>
                <c:pt idx="106917">
                  <c:v>275.4296875</c:v>
                </c:pt>
                <c:pt idx="106918">
                  <c:v>275.43229166666669</c:v>
                </c:pt>
                <c:pt idx="106919">
                  <c:v>275.43489583333331</c:v>
                </c:pt>
                <c:pt idx="106920">
                  <c:v>275.4375</c:v>
                </c:pt>
                <c:pt idx="106921">
                  <c:v>275.44010416666669</c:v>
                </c:pt>
                <c:pt idx="106922">
                  <c:v>275.44270833333331</c:v>
                </c:pt>
                <c:pt idx="106923">
                  <c:v>275.4453125</c:v>
                </c:pt>
                <c:pt idx="106924">
                  <c:v>275.44791666666669</c:v>
                </c:pt>
                <c:pt idx="106925">
                  <c:v>275.45052083333331</c:v>
                </c:pt>
                <c:pt idx="106926">
                  <c:v>275.453125</c:v>
                </c:pt>
                <c:pt idx="106927">
                  <c:v>275.45572916666669</c:v>
                </c:pt>
                <c:pt idx="106928">
                  <c:v>275.45833333333331</c:v>
                </c:pt>
                <c:pt idx="106929">
                  <c:v>275.4609375</c:v>
                </c:pt>
                <c:pt idx="106930">
                  <c:v>275.46354166666669</c:v>
                </c:pt>
                <c:pt idx="106931">
                  <c:v>275.46614583333331</c:v>
                </c:pt>
                <c:pt idx="106932">
                  <c:v>275.46875</c:v>
                </c:pt>
                <c:pt idx="106933">
                  <c:v>275.47135416666669</c:v>
                </c:pt>
                <c:pt idx="106934">
                  <c:v>275.47395833333331</c:v>
                </c:pt>
                <c:pt idx="106935">
                  <c:v>275.4765625</c:v>
                </c:pt>
                <c:pt idx="106936">
                  <c:v>275.47916666666669</c:v>
                </c:pt>
                <c:pt idx="106937">
                  <c:v>275.48177083333331</c:v>
                </c:pt>
                <c:pt idx="106938">
                  <c:v>275.484375</c:v>
                </c:pt>
                <c:pt idx="106939">
                  <c:v>275.48697916666669</c:v>
                </c:pt>
                <c:pt idx="106940">
                  <c:v>275.48958333333331</c:v>
                </c:pt>
                <c:pt idx="106941">
                  <c:v>275.4921875</c:v>
                </c:pt>
                <c:pt idx="106942">
                  <c:v>275.49479166666669</c:v>
                </c:pt>
                <c:pt idx="106943">
                  <c:v>275.49739583333331</c:v>
                </c:pt>
                <c:pt idx="106944">
                  <c:v>275.5</c:v>
                </c:pt>
                <c:pt idx="106945">
                  <c:v>275.50260416666669</c:v>
                </c:pt>
                <c:pt idx="106946">
                  <c:v>275.50520833333331</c:v>
                </c:pt>
                <c:pt idx="106947">
                  <c:v>275.5078125</c:v>
                </c:pt>
                <c:pt idx="106948">
                  <c:v>275.51041666666669</c:v>
                </c:pt>
                <c:pt idx="106949">
                  <c:v>275.51302083333331</c:v>
                </c:pt>
                <c:pt idx="106950">
                  <c:v>275.515625</c:v>
                </c:pt>
                <c:pt idx="106951">
                  <c:v>275.51822916666669</c:v>
                </c:pt>
                <c:pt idx="106952">
                  <c:v>275.52083333333331</c:v>
                </c:pt>
                <c:pt idx="106953">
                  <c:v>275.5234375</c:v>
                </c:pt>
                <c:pt idx="106954">
                  <c:v>275.52604166666669</c:v>
                </c:pt>
                <c:pt idx="106955">
                  <c:v>275.52864583333331</c:v>
                </c:pt>
                <c:pt idx="106956">
                  <c:v>275.53125</c:v>
                </c:pt>
                <c:pt idx="106957">
                  <c:v>275.53385416666669</c:v>
                </c:pt>
                <c:pt idx="106958">
                  <c:v>275.53645833333331</c:v>
                </c:pt>
                <c:pt idx="106959">
                  <c:v>275.5390625</c:v>
                </c:pt>
                <c:pt idx="106960">
                  <c:v>275.54166666666669</c:v>
                </c:pt>
                <c:pt idx="106961">
                  <c:v>275.54427083333331</c:v>
                </c:pt>
                <c:pt idx="106962">
                  <c:v>275.546875</c:v>
                </c:pt>
                <c:pt idx="106963">
                  <c:v>275.54947916666669</c:v>
                </c:pt>
                <c:pt idx="106964">
                  <c:v>275.55208333333331</c:v>
                </c:pt>
                <c:pt idx="106965">
                  <c:v>275.5546875</c:v>
                </c:pt>
                <c:pt idx="106966">
                  <c:v>275.55729166666669</c:v>
                </c:pt>
                <c:pt idx="106967">
                  <c:v>275.55989583333331</c:v>
                </c:pt>
                <c:pt idx="106968">
                  <c:v>275.5625</c:v>
                </c:pt>
                <c:pt idx="106969">
                  <c:v>275.56510416666669</c:v>
                </c:pt>
                <c:pt idx="106970">
                  <c:v>275.56770833333331</c:v>
                </c:pt>
                <c:pt idx="106971">
                  <c:v>275.5703125</c:v>
                </c:pt>
                <c:pt idx="106972">
                  <c:v>275.57291666666669</c:v>
                </c:pt>
                <c:pt idx="106973">
                  <c:v>275.57552083333331</c:v>
                </c:pt>
                <c:pt idx="106974">
                  <c:v>275.578125</c:v>
                </c:pt>
                <c:pt idx="106975">
                  <c:v>275.58072916666669</c:v>
                </c:pt>
                <c:pt idx="106976">
                  <c:v>275.58333333333331</c:v>
                </c:pt>
                <c:pt idx="106977">
                  <c:v>275.5859375</c:v>
                </c:pt>
                <c:pt idx="106978">
                  <c:v>275.58854166666669</c:v>
                </c:pt>
                <c:pt idx="106979">
                  <c:v>275.59114583333331</c:v>
                </c:pt>
                <c:pt idx="106980">
                  <c:v>275.59375</c:v>
                </c:pt>
                <c:pt idx="106981">
                  <c:v>275.59635416666669</c:v>
                </c:pt>
                <c:pt idx="106982">
                  <c:v>275.59895833333331</c:v>
                </c:pt>
                <c:pt idx="106983">
                  <c:v>275.6015625</c:v>
                </c:pt>
                <c:pt idx="106984">
                  <c:v>275.60416666666669</c:v>
                </c:pt>
                <c:pt idx="106985">
                  <c:v>275.60677083333331</c:v>
                </c:pt>
                <c:pt idx="106986">
                  <c:v>275.609375</c:v>
                </c:pt>
                <c:pt idx="106987">
                  <c:v>275.61197916666669</c:v>
                </c:pt>
                <c:pt idx="106988">
                  <c:v>275.61458333333331</c:v>
                </c:pt>
                <c:pt idx="106989">
                  <c:v>275.6171875</c:v>
                </c:pt>
                <c:pt idx="106990">
                  <c:v>275.61979166666669</c:v>
                </c:pt>
                <c:pt idx="106991">
                  <c:v>275.62239583333331</c:v>
                </c:pt>
                <c:pt idx="106992">
                  <c:v>275.625</c:v>
                </c:pt>
                <c:pt idx="106993">
                  <c:v>275.62760416666669</c:v>
                </c:pt>
                <c:pt idx="106994">
                  <c:v>275.63020833333331</c:v>
                </c:pt>
                <c:pt idx="106995">
                  <c:v>275.6328125</c:v>
                </c:pt>
                <c:pt idx="106996">
                  <c:v>275.63541666666669</c:v>
                </c:pt>
                <c:pt idx="106997">
                  <c:v>275.63802083333331</c:v>
                </c:pt>
                <c:pt idx="106998">
                  <c:v>275.640625</c:v>
                </c:pt>
                <c:pt idx="106999">
                  <c:v>275.64322916666669</c:v>
                </c:pt>
                <c:pt idx="107000">
                  <c:v>275.64583333333331</c:v>
                </c:pt>
                <c:pt idx="107001">
                  <c:v>275.6484375</c:v>
                </c:pt>
                <c:pt idx="107002">
                  <c:v>275.65104166666669</c:v>
                </c:pt>
                <c:pt idx="107003">
                  <c:v>275.65364583333331</c:v>
                </c:pt>
                <c:pt idx="107004">
                  <c:v>275.65625</c:v>
                </c:pt>
                <c:pt idx="107005">
                  <c:v>275.65885416666669</c:v>
                </c:pt>
                <c:pt idx="107006">
                  <c:v>275.66145833333331</c:v>
                </c:pt>
                <c:pt idx="107007">
                  <c:v>275.6640625</c:v>
                </c:pt>
                <c:pt idx="107008">
                  <c:v>275.66666666666669</c:v>
                </c:pt>
                <c:pt idx="107009">
                  <c:v>275.66927083333331</c:v>
                </c:pt>
                <c:pt idx="107010">
                  <c:v>275.671875</c:v>
                </c:pt>
                <c:pt idx="107011">
                  <c:v>275.67447916666669</c:v>
                </c:pt>
                <c:pt idx="107012">
                  <c:v>275.67708333333331</c:v>
                </c:pt>
                <c:pt idx="107013">
                  <c:v>275.6796875</c:v>
                </c:pt>
                <c:pt idx="107014">
                  <c:v>275.68229166666669</c:v>
                </c:pt>
                <c:pt idx="107015">
                  <c:v>275.68489583333331</c:v>
                </c:pt>
                <c:pt idx="107016">
                  <c:v>275.6875</c:v>
                </c:pt>
                <c:pt idx="107017">
                  <c:v>275.69010416666669</c:v>
                </c:pt>
                <c:pt idx="107018">
                  <c:v>275.69270833333331</c:v>
                </c:pt>
                <c:pt idx="107019">
                  <c:v>275.6953125</c:v>
                </c:pt>
                <c:pt idx="107020">
                  <c:v>275.69791666666669</c:v>
                </c:pt>
                <c:pt idx="107021">
                  <c:v>275.70052083333331</c:v>
                </c:pt>
                <c:pt idx="107022">
                  <c:v>275.703125</c:v>
                </c:pt>
                <c:pt idx="107023">
                  <c:v>275.70572916666669</c:v>
                </c:pt>
                <c:pt idx="107024">
                  <c:v>275.70833333333331</c:v>
                </c:pt>
                <c:pt idx="107025">
                  <c:v>275.7109375</c:v>
                </c:pt>
                <c:pt idx="107026">
                  <c:v>275.71354166666669</c:v>
                </c:pt>
                <c:pt idx="107027">
                  <c:v>275.71614583333331</c:v>
                </c:pt>
                <c:pt idx="107028">
                  <c:v>275.71875</c:v>
                </c:pt>
                <c:pt idx="107029">
                  <c:v>275.72135416666669</c:v>
                </c:pt>
                <c:pt idx="107030">
                  <c:v>275.72395833333331</c:v>
                </c:pt>
                <c:pt idx="107031">
                  <c:v>275.7265625</c:v>
                </c:pt>
                <c:pt idx="107032">
                  <c:v>275.72916666666669</c:v>
                </c:pt>
                <c:pt idx="107033">
                  <c:v>275.73177083333331</c:v>
                </c:pt>
                <c:pt idx="107034">
                  <c:v>275.734375</c:v>
                </c:pt>
                <c:pt idx="107035">
                  <c:v>275.73697916666669</c:v>
                </c:pt>
                <c:pt idx="107036">
                  <c:v>275.73958333333331</c:v>
                </c:pt>
                <c:pt idx="107037">
                  <c:v>275.7421875</c:v>
                </c:pt>
                <c:pt idx="107038">
                  <c:v>275.74479166666669</c:v>
                </c:pt>
                <c:pt idx="107039">
                  <c:v>275.74739583333331</c:v>
                </c:pt>
                <c:pt idx="107040">
                  <c:v>275.75</c:v>
                </c:pt>
                <c:pt idx="107041">
                  <c:v>275.75260416666669</c:v>
                </c:pt>
                <c:pt idx="107042">
                  <c:v>275.75520833333331</c:v>
                </c:pt>
                <c:pt idx="107043">
                  <c:v>275.7578125</c:v>
                </c:pt>
                <c:pt idx="107044">
                  <c:v>275.76041666666669</c:v>
                </c:pt>
                <c:pt idx="107045">
                  <c:v>275.76302083333331</c:v>
                </c:pt>
                <c:pt idx="107046">
                  <c:v>275.765625</c:v>
                </c:pt>
                <c:pt idx="107047">
                  <c:v>275.76822916666669</c:v>
                </c:pt>
                <c:pt idx="107048">
                  <c:v>275.77083333333331</c:v>
                </c:pt>
                <c:pt idx="107049">
                  <c:v>275.7734375</c:v>
                </c:pt>
                <c:pt idx="107050">
                  <c:v>275.77604166666669</c:v>
                </c:pt>
                <c:pt idx="107051">
                  <c:v>275.77864583333331</c:v>
                </c:pt>
                <c:pt idx="107052">
                  <c:v>275.78125</c:v>
                </c:pt>
                <c:pt idx="107053">
                  <c:v>275.78385416666669</c:v>
                </c:pt>
                <c:pt idx="107054">
                  <c:v>275.78645833333331</c:v>
                </c:pt>
                <c:pt idx="107055">
                  <c:v>275.7890625</c:v>
                </c:pt>
                <c:pt idx="107056">
                  <c:v>275.79166666666669</c:v>
                </c:pt>
                <c:pt idx="107057">
                  <c:v>275.79427083333331</c:v>
                </c:pt>
                <c:pt idx="107058">
                  <c:v>275.796875</c:v>
                </c:pt>
                <c:pt idx="107059">
                  <c:v>275.79947916666669</c:v>
                </c:pt>
                <c:pt idx="107060">
                  <c:v>275.80208333333331</c:v>
                </c:pt>
                <c:pt idx="107061">
                  <c:v>275.8046875</c:v>
                </c:pt>
                <c:pt idx="107062">
                  <c:v>275.80729166666669</c:v>
                </c:pt>
                <c:pt idx="107063">
                  <c:v>275.80989583333331</c:v>
                </c:pt>
                <c:pt idx="107064">
                  <c:v>275.8125</c:v>
                </c:pt>
                <c:pt idx="107065">
                  <c:v>275.81510416666669</c:v>
                </c:pt>
                <c:pt idx="107066">
                  <c:v>275.81770833333331</c:v>
                </c:pt>
                <c:pt idx="107067">
                  <c:v>275.8203125</c:v>
                </c:pt>
                <c:pt idx="107068">
                  <c:v>275.82291666666669</c:v>
                </c:pt>
                <c:pt idx="107069">
                  <c:v>275.82552083333331</c:v>
                </c:pt>
                <c:pt idx="107070">
                  <c:v>275.828125</c:v>
                </c:pt>
                <c:pt idx="107071">
                  <c:v>275.83072916666669</c:v>
                </c:pt>
                <c:pt idx="107072">
                  <c:v>275.83333333333331</c:v>
                </c:pt>
                <c:pt idx="107073">
                  <c:v>275.8359375</c:v>
                </c:pt>
                <c:pt idx="107074">
                  <c:v>275.83854166666669</c:v>
                </c:pt>
                <c:pt idx="107075">
                  <c:v>275.84114583333331</c:v>
                </c:pt>
                <c:pt idx="107076">
                  <c:v>275.84375</c:v>
                </c:pt>
                <c:pt idx="107077">
                  <c:v>275.84635416666669</c:v>
                </c:pt>
                <c:pt idx="107078">
                  <c:v>275.84895833333331</c:v>
                </c:pt>
                <c:pt idx="107079">
                  <c:v>275.8515625</c:v>
                </c:pt>
                <c:pt idx="107080">
                  <c:v>275.85416666666669</c:v>
                </c:pt>
                <c:pt idx="107081">
                  <c:v>275.85677083333331</c:v>
                </c:pt>
                <c:pt idx="107082">
                  <c:v>275.859375</c:v>
                </c:pt>
                <c:pt idx="107083">
                  <c:v>275.86197916666669</c:v>
                </c:pt>
                <c:pt idx="107084">
                  <c:v>275.86458333333331</c:v>
                </c:pt>
                <c:pt idx="107085">
                  <c:v>275.8671875</c:v>
                </c:pt>
                <c:pt idx="107086">
                  <c:v>275.86979166666669</c:v>
                </c:pt>
                <c:pt idx="107087">
                  <c:v>275.87239583333331</c:v>
                </c:pt>
                <c:pt idx="107088">
                  <c:v>275.875</c:v>
                </c:pt>
                <c:pt idx="107089">
                  <c:v>275.87760416666669</c:v>
                </c:pt>
                <c:pt idx="107090">
                  <c:v>275.88020833333331</c:v>
                </c:pt>
                <c:pt idx="107091">
                  <c:v>275.8828125</c:v>
                </c:pt>
                <c:pt idx="107092">
                  <c:v>275.88541666666669</c:v>
                </c:pt>
                <c:pt idx="107093">
                  <c:v>275.88802083333331</c:v>
                </c:pt>
                <c:pt idx="107094">
                  <c:v>275.890625</c:v>
                </c:pt>
                <c:pt idx="107095">
                  <c:v>275.89322916666669</c:v>
                </c:pt>
                <c:pt idx="107096">
                  <c:v>275.89583333333331</c:v>
                </c:pt>
                <c:pt idx="107097">
                  <c:v>275.8984375</c:v>
                </c:pt>
                <c:pt idx="107098">
                  <c:v>275.90104166666669</c:v>
                </c:pt>
                <c:pt idx="107099">
                  <c:v>275.90364583333331</c:v>
                </c:pt>
                <c:pt idx="107100">
                  <c:v>275.90625</c:v>
                </c:pt>
                <c:pt idx="107101">
                  <c:v>275.90885416666669</c:v>
                </c:pt>
                <c:pt idx="107102">
                  <c:v>275.91145833333331</c:v>
                </c:pt>
                <c:pt idx="107103">
                  <c:v>275.9140625</c:v>
                </c:pt>
                <c:pt idx="107104">
                  <c:v>275.91666666666669</c:v>
                </c:pt>
                <c:pt idx="107105">
                  <c:v>275.91927083333331</c:v>
                </c:pt>
                <c:pt idx="107106">
                  <c:v>275.921875</c:v>
                </c:pt>
                <c:pt idx="107107">
                  <c:v>275.92447916666669</c:v>
                </c:pt>
                <c:pt idx="107108">
                  <c:v>275.92708333333331</c:v>
                </c:pt>
                <c:pt idx="107109">
                  <c:v>275.9296875</c:v>
                </c:pt>
                <c:pt idx="107110">
                  <c:v>275.93229166666669</c:v>
                </c:pt>
                <c:pt idx="107111">
                  <c:v>275.93489583333331</c:v>
                </c:pt>
                <c:pt idx="107112">
                  <c:v>275.9375</c:v>
                </c:pt>
                <c:pt idx="107113">
                  <c:v>275.94010416666669</c:v>
                </c:pt>
                <c:pt idx="107114">
                  <c:v>275.94270833333331</c:v>
                </c:pt>
                <c:pt idx="107115">
                  <c:v>275.9453125</c:v>
                </c:pt>
                <c:pt idx="107116">
                  <c:v>275.94791666666669</c:v>
                </c:pt>
                <c:pt idx="107117">
                  <c:v>275.95052083333331</c:v>
                </c:pt>
                <c:pt idx="107118">
                  <c:v>275.953125</c:v>
                </c:pt>
                <c:pt idx="107119">
                  <c:v>275.95572916666669</c:v>
                </c:pt>
                <c:pt idx="107120">
                  <c:v>275.95833333333331</c:v>
                </c:pt>
                <c:pt idx="107121">
                  <c:v>275.9609375</c:v>
                </c:pt>
                <c:pt idx="107122">
                  <c:v>275.96354166666669</c:v>
                </c:pt>
                <c:pt idx="107123">
                  <c:v>275.96614583333331</c:v>
                </c:pt>
                <c:pt idx="107124">
                  <c:v>275.96875</c:v>
                </c:pt>
                <c:pt idx="107125">
                  <c:v>275.97135416666669</c:v>
                </c:pt>
                <c:pt idx="107126">
                  <c:v>275.97395833333331</c:v>
                </c:pt>
                <c:pt idx="107127">
                  <c:v>275.9765625</c:v>
                </c:pt>
                <c:pt idx="107128">
                  <c:v>275.97916666666669</c:v>
                </c:pt>
                <c:pt idx="107129">
                  <c:v>275.98177083333331</c:v>
                </c:pt>
                <c:pt idx="107130">
                  <c:v>275.984375</c:v>
                </c:pt>
                <c:pt idx="107131">
                  <c:v>275.98697916666669</c:v>
                </c:pt>
                <c:pt idx="107132">
                  <c:v>275.98958333333331</c:v>
                </c:pt>
                <c:pt idx="107133">
                  <c:v>275.9921875</c:v>
                </c:pt>
                <c:pt idx="107134">
                  <c:v>275.99479166666669</c:v>
                </c:pt>
                <c:pt idx="107135">
                  <c:v>275.99739583333331</c:v>
                </c:pt>
                <c:pt idx="107136">
                  <c:v>276</c:v>
                </c:pt>
                <c:pt idx="107137">
                  <c:v>276.00260416666669</c:v>
                </c:pt>
                <c:pt idx="107138">
                  <c:v>276.00520833333331</c:v>
                </c:pt>
                <c:pt idx="107139">
                  <c:v>276.0078125</c:v>
                </c:pt>
                <c:pt idx="107140">
                  <c:v>276.01041666666669</c:v>
                </c:pt>
                <c:pt idx="107141">
                  <c:v>276.01302083333331</c:v>
                </c:pt>
                <c:pt idx="107142">
                  <c:v>276.015625</c:v>
                </c:pt>
                <c:pt idx="107143">
                  <c:v>276.01822916666669</c:v>
                </c:pt>
                <c:pt idx="107144">
                  <c:v>276.02083333333331</c:v>
                </c:pt>
                <c:pt idx="107145">
                  <c:v>276.0234375</c:v>
                </c:pt>
                <c:pt idx="107146">
                  <c:v>276.02604166666669</c:v>
                </c:pt>
                <c:pt idx="107147">
                  <c:v>276.02864583333331</c:v>
                </c:pt>
                <c:pt idx="107148">
                  <c:v>276.03125</c:v>
                </c:pt>
                <c:pt idx="107149">
                  <c:v>276.03385416666669</c:v>
                </c:pt>
                <c:pt idx="107150">
                  <c:v>276.03645833333331</c:v>
                </c:pt>
                <c:pt idx="107151">
                  <c:v>276.0390625</c:v>
                </c:pt>
                <c:pt idx="107152">
                  <c:v>276.04166666666669</c:v>
                </c:pt>
                <c:pt idx="107153">
                  <c:v>276.04427083333331</c:v>
                </c:pt>
                <c:pt idx="107154">
                  <c:v>276.046875</c:v>
                </c:pt>
                <c:pt idx="107155">
                  <c:v>276.04947916666669</c:v>
                </c:pt>
                <c:pt idx="107156">
                  <c:v>276.05208333333331</c:v>
                </c:pt>
                <c:pt idx="107157">
                  <c:v>276.0546875</c:v>
                </c:pt>
                <c:pt idx="107158">
                  <c:v>276.05729166666669</c:v>
                </c:pt>
                <c:pt idx="107159">
                  <c:v>276.05989583333331</c:v>
                </c:pt>
                <c:pt idx="107160">
                  <c:v>276.0625</c:v>
                </c:pt>
                <c:pt idx="107161">
                  <c:v>276.06510416666669</c:v>
                </c:pt>
                <c:pt idx="107162">
                  <c:v>276.06770833333331</c:v>
                </c:pt>
                <c:pt idx="107163">
                  <c:v>276.0703125</c:v>
                </c:pt>
                <c:pt idx="107164">
                  <c:v>276.07291666666669</c:v>
                </c:pt>
                <c:pt idx="107165">
                  <c:v>276.07552083333331</c:v>
                </c:pt>
                <c:pt idx="107166">
                  <c:v>276.078125</c:v>
                </c:pt>
                <c:pt idx="107167">
                  <c:v>276.08072916666669</c:v>
                </c:pt>
                <c:pt idx="107168">
                  <c:v>276.08333333333331</c:v>
                </c:pt>
                <c:pt idx="107169">
                  <c:v>276.0859375</c:v>
                </c:pt>
                <c:pt idx="107170">
                  <c:v>276.08854166666669</c:v>
                </c:pt>
                <c:pt idx="107171">
                  <c:v>276.09114583333331</c:v>
                </c:pt>
                <c:pt idx="107172">
                  <c:v>276.09375</c:v>
                </c:pt>
                <c:pt idx="107173">
                  <c:v>276.09635416666669</c:v>
                </c:pt>
                <c:pt idx="107174">
                  <c:v>276.09895833333331</c:v>
                </c:pt>
                <c:pt idx="107175">
                  <c:v>276.1015625</c:v>
                </c:pt>
                <c:pt idx="107176">
                  <c:v>276.10416666666669</c:v>
                </c:pt>
                <c:pt idx="107177">
                  <c:v>276.10677083333331</c:v>
                </c:pt>
                <c:pt idx="107178">
                  <c:v>276.109375</c:v>
                </c:pt>
                <c:pt idx="107179">
                  <c:v>276.11197916666669</c:v>
                </c:pt>
                <c:pt idx="107180">
                  <c:v>276.11458333333331</c:v>
                </c:pt>
                <c:pt idx="107181">
                  <c:v>276.1171875</c:v>
                </c:pt>
                <c:pt idx="107182">
                  <c:v>276.11979166666669</c:v>
                </c:pt>
                <c:pt idx="107183">
                  <c:v>276.12239583333331</c:v>
                </c:pt>
                <c:pt idx="107184">
                  <c:v>276.125</c:v>
                </c:pt>
                <c:pt idx="107185">
                  <c:v>276.12760416666669</c:v>
                </c:pt>
                <c:pt idx="107186">
                  <c:v>276.13020833333331</c:v>
                </c:pt>
                <c:pt idx="107187">
                  <c:v>276.1328125</c:v>
                </c:pt>
                <c:pt idx="107188">
                  <c:v>276.13541666666669</c:v>
                </c:pt>
                <c:pt idx="107189">
                  <c:v>276.13802083333331</c:v>
                </c:pt>
                <c:pt idx="107190">
                  <c:v>276.140625</c:v>
                </c:pt>
                <c:pt idx="107191">
                  <c:v>276.14322916666669</c:v>
                </c:pt>
                <c:pt idx="107192">
                  <c:v>276.14583333333331</c:v>
                </c:pt>
                <c:pt idx="107193">
                  <c:v>276.1484375</c:v>
                </c:pt>
                <c:pt idx="107194">
                  <c:v>276.15104166666669</c:v>
                </c:pt>
                <c:pt idx="107195">
                  <c:v>276.15364583333331</c:v>
                </c:pt>
                <c:pt idx="107196">
                  <c:v>276.15625</c:v>
                </c:pt>
                <c:pt idx="107197">
                  <c:v>276.15885416666669</c:v>
                </c:pt>
                <c:pt idx="107198">
                  <c:v>276.16145833333331</c:v>
                </c:pt>
                <c:pt idx="107199">
                  <c:v>276.1640625</c:v>
                </c:pt>
                <c:pt idx="107200">
                  <c:v>276.16666666666669</c:v>
                </c:pt>
                <c:pt idx="107201">
                  <c:v>276.16927083333331</c:v>
                </c:pt>
                <c:pt idx="107202">
                  <c:v>276.171875</c:v>
                </c:pt>
                <c:pt idx="107203">
                  <c:v>276.17447916666669</c:v>
                </c:pt>
                <c:pt idx="107204">
                  <c:v>276.17708333333331</c:v>
                </c:pt>
                <c:pt idx="107205">
                  <c:v>276.1796875</c:v>
                </c:pt>
                <c:pt idx="107206">
                  <c:v>276.18229166666669</c:v>
                </c:pt>
                <c:pt idx="107207">
                  <c:v>276.18489583333331</c:v>
                </c:pt>
                <c:pt idx="107208">
                  <c:v>276.1875</c:v>
                </c:pt>
                <c:pt idx="107209">
                  <c:v>276.19010416666669</c:v>
                </c:pt>
                <c:pt idx="107210">
                  <c:v>276.19270833333331</c:v>
                </c:pt>
                <c:pt idx="107211">
                  <c:v>276.1953125</c:v>
                </c:pt>
                <c:pt idx="107212">
                  <c:v>276.19791666666669</c:v>
                </c:pt>
                <c:pt idx="107213">
                  <c:v>276.20052083333331</c:v>
                </c:pt>
                <c:pt idx="107214">
                  <c:v>276.203125</c:v>
                </c:pt>
                <c:pt idx="107215">
                  <c:v>276.20572916666669</c:v>
                </c:pt>
                <c:pt idx="107216">
                  <c:v>276.20833333333331</c:v>
                </c:pt>
                <c:pt idx="107217">
                  <c:v>276.2109375</c:v>
                </c:pt>
                <c:pt idx="107218">
                  <c:v>276.21354166666669</c:v>
                </c:pt>
                <c:pt idx="107219">
                  <c:v>276.21614583333331</c:v>
                </c:pt>
                <c:pt idx="107220">
                  <c:v>276.21875</c:v>
                </c:pt>
                <c:pt idx="107221">
                  <c:v>276.22135416666669</c:v>
                </c:pt>
                <c:pt idx="107222">
                  <c:v>276.22395833333331</c:v>
                </c:pt>
                <c:pt idx="107223">
                  <c:v>276.2265625</c:v>
                </c:pt>
                <c:pt idx="107224">
                  <c:v>276.22916666666669</c:v>
                </c:pt>
                <c:pt idx="107225">
                  <c:v>276.23177083333331</c:v>
                </c:pt>
                <c:pt idx="107226">
                  <c:v>276.234375</c:v>
                </c:pt>
                <c:pt idx="107227">
                  <c:v>276.23697916666669</c:v>
                </c:pt>
                <c:pt idx="107228">
                  <c:v>276.23958333333331</c:v>
                </c:pt>
                <c:pt idx="107229">
                  <c:v>276.2421875</c:v>
                </c:pt>
                <c:pt idx="107230">
                  <c:v>276.24479166666669</c:v>
                </c:pt>
                <c:pt idx="107231">
                  <c:v>276.24739583333331</c:v>
                </c:pt>
                <c:pt idx="107232">
                  <c:v>276.25</c:v>
                </c:pt>
                <c:pt idx="107233">
                  <c:v>276.25260416666669</c:v>
                </c:pt>
                <c:pt idx="107234">
                  <c:v>276.25520833333331</c:v>
                </c:pt>
                <c:pt idx="107235">
                  <c:v>276.2578125</c:v>
                </c:pt>
                <c:pt idx="107236">
                  <c:v>276.26041666666669</c:v>
                </c:pt>
                <c:pt idx="107237">
                  <c:v>276.26302083333331</c:v>
                </c:pt>
                <c:pt idx="107238">
                  <c:v>276.265625</c:v>
                </c:pt>
                <c:pt idx="107239">
                  <c:v>276.26822916666669</c:v>
                </c:pt>
                <c:pt idx="107240">
                  <c:v>276.27083333333331</c:v>
                </c:pt>
                <c:pt idx="107241">
                  <c:v>276.2734375</c:v>
                </c:pt>
                <c:pt idx="107242">
                  <c:v>276.27604166666669</c:v>
                </c:pt>
                <c:pt idx="107243">
                  <c:v>276.27864583333331</c:v>
                </c:pt>
                <c:pt idx="107244">
                  <c:v>276.28125</c:v>
                </c:pt>
                <c:pt idx="107245">
                  <c:v>276.28385416666669</c:v>
                </c:pt>
                <c:pt idx="107246">
                  <c:v>276.28645833333331</c:v>
                </c:pt>
                <c:pt idx="107247">
                  <c:v>276.2890625</c:v>
                </c:pt>
                <c:pt idx="107248">
                  <c:v>276.29166666666669</c:v>
                </c:pt>
                <c:pt idx="107249">
                  <c:v>276.29427083333331</c:v>
                </c:pt>
                <c:pt idx="107250">
                  <c:v>276.296875</c:v>
                </c:pt>
                <c:pt idx="107251">
                  <c:v>276.29947916666669</c:v>
                </c:pt>
                <c:pt idx="107252">
                  <c:v>276.30208333333331</c:v>
                </c:pt>
                <c:pt idx="107253">
                  <c:v>276.3046875</c:v>
                </c:pt>
                <c:pt idx="107254">
                  <c:v>276.30729166666669</c:v>
                </c:pt>
                <c:pt idx="107255">
                  <c:v>276.30989583333331</c:v>
                </c:pt>
                <c:pt idx="107256">
                  <c:v>276.3125</c:v>
                </c:pt>
                <c:pt idx="107257">
                  <c:v>276.31510416666669</c:v>
                </c:pt>
                <c:pt idx="107258">
                  <c:v>276.31770833333331</c:v>
                </c:pt>
                <c:pt idx="107259">
                  <c:v>276.3203125</c:v>
                </c:pt>
                <c:pt idx="107260">
                  <c:v>276.32291666666669</c:v>
                </c:pt>
                <c:pt idx="107261">
                  <c:v>276.32552083333331</c:v>
                </c:pt>
                <c:pt idx="107262">
                  <c:v>276.328125</c:v>
                </c:pt>
                <c:pt idx="107263">
                  <c:v>276.33072916666669</c:v>
                </c:pt>
                <c:pt idx="107264">
                  <c:v>276.33333333333331</c:v>
                </c:pt>
                <c:pt idx="107265">
                  <c:v>276.3359375</c:v>
                </c:pt>
                <c:pt idx="107266">
                  <c:v>276.33854166666669</c:v>
                </c:pt>
                <c:pt idx="107267">
                  <c:v>276.34114583333331</c:v>
                </c:pt>
                <c:pt idx="107268">
                  <c:v>276.34375</c:v>
                </c:pt>
                <c:pt idx="107269">
                  <c:v>276.34635416666669</c:v>
                </c:pt>
                <c:pt idx="107270">
                  <c:v>276.34895833333331</c:v>
                </c:pt>
                <c:pt idx="107271">
                  <c:v>276.3515625</c:v>
                </c:pt>
                <c:pt idx="107272">
                  <c:v>276.35416666666669</c:v>
                </c:pt>
                <c:pt idx="107273">
                  <c:v>276.35677083333331</c:v>
                </c:pt>
                <c:pt idx="107274">
                  <c:v>276.359375</c:v>
                </c:pt>
                <c:pt idx="107275">
                  <c:v>276.36197916666669</c:v>
                </c:pt>
                <c:pt idx="107276">
                  <c:v>276.36458333333331</c:v>
                </c:pt>
                <c:pt idx="107277">
                  <c:v>276.3671875</c:v>
                </c:pt>
                <c:pt idx="107278">
                  <c:v>276.36979166666669</c:v>
                </c:pt>
                <c:pt idx="107279">
                  <c:v>276.37239583333331</c:v>
                </c:pt>
                <c:pt idx="107280">
                  <c:v>276.375</c:v>
                </c:pt>
                <c:pt idx="107281">
                  <c:v>276.37760416666669</c:v>
                </c:pt>
                <c:pt idx="107282">
                  <c:v>276.38020833333331</c:v>
                </c:pt>
                <c:pt idx="107283">
                  <c:v>276.3828125</c:v>
                </c:pt>
                <c:pt idx="107284">
                  <c:v>276.38541666666669</c:v>
                </c:pt>
                <c:pt idx="107285">
                  <c:v>276.38802083333331</c:v>
                </c:pt>
                <c:pt idx="107286">
                  <c:v>276.390625</c:v>
                </c:pt>
                <c:pt idx="107287">
                  <c:v>276.39322916666669</c:v>
                </c:pt>
                <c:pt idx="107288">
                  <c:v>276.39583333333331</c:v>
                </c:pt>
                <c:pt idx="107289">
                  <c:v>276.3984375</c:v>
                </c:pt>
                <c:pt idx="107290">
                  <c:v>276.40104166666669</c:v>
                </c:pt>
                <c:pt idx="107291">
                  <c:v>276.40364583333331</c:v>
                </c:pt>
                <c:pt idx="107292">
                  <c:v>276.40625</c:v>
                </c:pt>
                <c:pt idx="107293">
                  <c:v>276.40885416666669</c:v>
                </c:pt>
                <c:pt idx="107294">
                  <c:v>276.41145833333331</c:v>
                </c:pt>
                <c:pt idx="107295">
                  <c:v>276.4140625</c:v>
                </c:pt>
                <c:pt idx="107296">
                  <c:v>276.41666666666669</c:v>
                </c:pt>
                <c:pt idx="107297">
                  <c:v>276.41927083333331</c:v>
                </c:pt>
                <c:pt idx="107298">
                  <c:v>276.421875</c:v>
                </c:pt>
                <c:pt idx="107299">
                  <c:v>276.42447916666669</c:v>
                </c:pt>
                <c:pt idx="107300">
                  <c:v>276.42708333333331</c:v>
                </c:pt>
                <c:pt idx="107301">
                  <c:v>276.4296875</c:v>
                </c:pt>
                <c:pt idx="107302">
                  <c:v>276.43229166666669</c:v>
                </c:pt>
                <c:pt idx="107303">
                  <c:v>276.43489583333331</c:v>
                </c:pt>
                <c:pt idx="107304">
                  <c:v>276.4375</c:v>
                </c:pt>
                <c:pt idx="107305">
                  <c:v>276.44010416666669</c:v>
                </c:pt>
                <c:pt idx="107306">
                  <c:v>276.44270833333331</c:v>
                </c:pt>
                <c:pt idx="107307">
                  <c:v>276.4453125</c:v>
                </c:pt>
                <c:pt idx="107308">
                  <c:v>276.44791666666669</c:v>
                </c:pt>
                <c:pt idx="107309">
                  <c:v>276.45052083333331</c:v>
                </c:pt>
                <c:pt idx="107310">
                  <c:v>276.453125</c:v>
                </c:pt>
                <c:pt idx="107311">
                  <c:v>276.45572916666669</c:v>
                </c:pt>
                <c:pt idx="107312">
                  <c:v>276.45833333333331</c:v>
                </c:pt>
                <c:pt idx="107313">
                  <c:v>276.4609375</c:v>
                </c:pt>
                <c:pt idx="107314">
                  <c:v>276.46354166666669</c:v>
                </c:pt>
                <c:pt idx="107315">
                  <c:v>276.46614583333331</c:v>
                </c:pt>
                <c:pt idx="107316">
                  <c:v>276.46875</c:v>
                </c:pt>
                <c:pt idx="107317">
                  <c:v>276.47135416666669</c:v>
                </c:pt>
                <c:pt idx="107318">
                  <c:v>276.47395833333331</c:v>
                </c:pt>
                <c:pt idx="107319">
                  <c:v>276.4765625</c:v>
                </c:pt>
                <c:pt idx="107320">
                  <c:v>276.47916666666669</c:v>
                </c:pt>
                <c:pt idx="107321">
                  <c:v>276.48177083333331</c:v>
                </c:pt>
                <c:pt idx="107322">
                  <c:v>276.484375</c:v>
                </c:pt>
                <c:pt idx="107323">
                  <c:v>276.48697916666669</c:v>
                </c:pt>
                <c:pt idx="107324">
                  <c:v>276.48958333333331</c:v>
                </c:pt>
                <c:pt idx="107325">
                  <c:v>276.4921875</c:v>
                </c:pt>
                <c:pt idx="107326">
                  <c:v>276.49479166666669</c:v>
                </c:pt>
                <c:pt idx="107327">
                  <c:v>276.49739583333331</c:v>
                </c:pt>
                <c:pt idx="107328">
                  <c:v>276.5</c:v>
                </c:pt>
                <c:pt idx="107329">
                  <c:v>276.50260416666669</c:v>
                </c:pt>
                <c:pt idx="107330">
                  <c:v>276.50520833333331</c:v>
                </c:pt>
                <c:pt idx="107331">
                  <c:v>276.5078125</c:v>
                </c:pt>
                <c:pt idx="107332">
                  <c:v>276.51041666666669</c:v>
                </c:pt>
                <c:pt idx="107333">
                  <c:v>276.51302083333331</c:v>
                </c:pt>
                <c:pt idx="107334">
                  <c:v>276.515625</c:v>
                </c:pt>
                <c:pt idx="107335">
                  <c:v>276.51822916666669</c:v>
                </c:pt>
                <c:pt idx="107336">
                  <c:v>276.52083333333331</c:v>
                </c:pt>
                <c:pt idx="107337">
                  <c:v>276.5234375</c:v>
                </c:pt>
                <c:pt idx="107338">
                  <c:v>276.52604166666669</c:v>
                </c:pt>
                <c:pt idx="107339">
                  <c:v>276.52864583333331</c:v>
                </c:pt>
                <c:pt idx="107340">
                  <c:v>276.53125</c:v>
                </c:pt>
                <c:pt idx="107341">
                  <c:v>276.53385416666669</c:v>
                </c:pt>
                <c:pt idx="107342">
                  <c:v>276.53645833333331</c:v>
                </c:pt>
                <c:pt idx="107343">
                  <c:v>276.5390625</c:v>
                </c:pt>
                <c:pt idx="107344">
                  <c:v>276.54166666666669</c:v>
                </c:pt>
                <c:pt idx="107345">
                  <c:v>276.54427083333331</c:v>
                </c:pt>
                <c:pt idx="107346">
                  <c:v>276.546875</c:v>
                </c:pt>
                <c:pt idx="107347">
                  <c:v>276.54947916666669</c:v>
                </c:pt>
                <c:pt idx="107348">
                  <c:v>276.55208333333331</c:v>
                </c:pt>
                <c:pt idx="107349">
                  <c:v>276.5546875</c:v>
                </c:pt>
                <c:pt idx="107350">
                  <c:v>276.55729166666669</c:v>
                </c:pt>
                <c:pt idx="107351">
                  <c:v>276.55989583333331</c:v>
                </c:pt>
                <c:pt idx="107352">
                  <c:v>276.5625</c:v>
                </c:pt>
                <c:pt idx="107353">
                  <c:v>276.56510416666669</c:v>
                </c:pt>
                <c:pt idx="107354">
                  <c:v>276.56770833333331</c:v>
                </c:pt>
                <c:pt idx="107355">
                  <c:v>276.5703125</c:v>
                </c:pt>
                <c:pt idx="107356">
                  <c:v>276.57291666666669</c:v>
                </c:pt>
                <c:pt idx="107357">
                  <c:v>276.57552083333331</c:v>
                </c:pt>
                <c:pt idx="107358">
                  <c:v>276.578125</c:v>
                </c:pt>
                <c:pt idx="107359">
                  <c:v>276.58072916666669</c:v>
                </c:pt>
                <c:pt idx="107360">
                  <c:v>276.58333333333331</c:v>
                </c:pt>
                <c:pt idx="107361">
                  <c:v>276.5859375</c:v>
                </c:pt>
                <c:pt idx="107362">
                  <c:v>276.58854166666669</c:v>
                </c:pt>
                <c:pt idx="107363">
                  <c:v>276.59114583333331</c:v>
                </c:pt>
                <c:pt idx="107364">
                  <c:v>276.59375</c:v>
                </c:pt>
                <c:pt idx="107365">
                  <c:v>276.59635416666669</c:v>
                </c:pt>
                <c:pt idx="107366">
                  <c:v>276.59895833333331</c:v>
                </c:pt>
                <c:pt idx="107367">
                  <c:v>276.6015625</c:v>
                </c:pt>
                <c:pt idx="107368">
                  <c:v>276.60416666666669</c:v>
                </c:pt>
                <c:pt idx="107369">
                  <c:v>276.60677083333331</c:v>
                </c:pt>
                <c:pt idx="107370">
                  <c:v>276.609375</c:v>
                </c:pt>
                <c:pt idx="107371">
                  <c:v>276.61197916666669</c:v>
                </c:pt>
                <c:pt idx="107372">
                  <c:v>276.61458333333331</c:v>
                </c:pt>
                <c:pt idx="107373">
                  <c:v>276.6171875</c:v>
                </c:pt>
                <c:pt idx="107374">
                  <c:v>276.61979166666669</c:v>
                </c:pt>
                <c:pt idx="107375">
                  <c:v>276.62239583333331</c:v>
                </c:pt>
                <c:pt idx="107376">
                  <c:v>276.625</c:v>
                </c:pt>
                <c:pt idx="107377">
                  <c:v>276.62760416666669</c:v>
                </c:pt>
                <c:pt idx="107378">
                  <c:v>276.63020833333331</c:v>
                </c:pt>
                <c:pt idx="107379">
                  <c:v>276.6328125</c:v>
                </c:pt>
                <c:pt idx="107380">
                  <c:v>276.63541666666669</c:v>
                </c:pt>
                <c:pt idx="107381">
                  <c:v>276.63802083333331</c:v>
                </c:pt>
                <c:pt idx="107382">
                  <c:v>276.640625</c:v>
                </c:pt>
                <c:pt idx="107383">
                  <c:v>276.64322916666669</c:v>
                </c:pt>
                <c:pt idx="107384">
                  <c:v>276.64583333333331</c:v>
                </c:pt>
                <c:pt idx="107385">
                  <c:v>276.6484375</c:v>
                </c:pt>
                <c:pt idx="107386">
                  <c:v>276.65104166666669</c:v>
                </c:pt>
                <c:pt idx="107387">
                  <c:v>276.65364583333331</c:v>
                </c:pt>
                <c:pt idx="107388">
                  <c:v>276.65625</c:v>
                </c:pt>
                <c:pt idx="107389">
                  <c:v>276.65885416666669</c:v>
                </c:pt>
                <c:pt idx="107390">
                  <c:v>276.66145833333331</c:v>
                </c:pt>
                <c:pt idx="107391">
                  <c:v>276.6640625</c:v>
                </c:pt>
                <c:pt idx="107392">
                  <c:v>276.66666666666669</c:v>
                </c:pt>
                <c:pt idx="107393">
                  <c:v>276.66927083333331</c:v>
                </c:pt>
                <c:pt idx="107394">
                  <c:v>276.671875</c:v>
                </c:pt>
                <c:pt idx="107395">
                  <c:v>276.67447916666669</c:v>
                </c:pt>
                <c:pt idx="107396">
                  <c:v>276.67708333333331</c:v>
                </c:pt>
                <c:pt idx="107397">
                  <c:v>276.6796875</c:v>
                </c:pt>
                <c:pt idx="107398">
                  <c:v>276.68229166666669</c:v>
                </c:pt>
                <c:pt idx="107399">
                  <c:v>276.68489583333331</c:v>
                </c:pt>
                <c:pt idx="107400">
                  <c:v>276.6875</c:v>
                </c:pt>
                <c:pt idx="107401">
                  <c:v>276.69010416666669</c:v>
                </c:pt>
                <c:pt idx="107402">
                  <c:v>276.69270833333331</c:v>
                </c:pt>
                <c:pt idx="107403">
                  <c:v>276.6953125</c:v>
                </c:pt>
                <c:pt idx="107404">
                  <c:v>276.69791666666669</c:v>
                </c:pt>
                <c:pt idx="107405">
                  <c:v>276.70052083333331</c:v>
                </c:pt>
                <c:pt idx="107406">
                  <c:v>276.703125</c:v>
                </c:pt>
                <c:pt idx="107407">
                  <c:v>276.70572916666669</c:v>
                </c:pt>
                <c:pt idx="107408">
                  <c:v>276.70833333333331</c:v>
                </c:pt>
                <c:pt idx="107409">
                  <c:v>276.7109375</c:v>
                </c:pt>
                <c:pt idx="107410">
                  <c:v>276.71354166666669</c:v>
                </c:pt>
                <c:pt idx="107411">
                  <c:v>276.71614583333331</c:v>
                </c:pt>
                <c:pt idx="107412">
                  <c:v>276.71875</c:v>
                </c:pt>
                <c:pt idx="107413">
                  <c:v>276.72135416666669</c:v>
                </c:pt>
                <c:pt idx="107414">
                  <c:v>276.72395833333331</c:v>
                </c:pt>
                <c:pt idx="107415">
                  <c:v>276.7265625</c:v>
                </c:pt>
                <c:pt idx="107416">
                  <c:v>276.72916666666669</c:v>
                </c:pt>
                <c:pt idx="107417">
                  <c:v>276.73177083333331</c:v>
                </c:pt>
                <c:pt idx="107418">
                  <c:v>276.734375</c:v>
                </c:pt>
                <c:pt idx="107419">
                  <c:v>276.73697916666669</c:v>
                </c:pt>
                <c:pt idx="107420">
                  <c:v>276.73958333333331</c:v>
                </c:pt>
                <c:pt idx="107421">
                  <c:v>276.7421875</c:v>
                </c:pt>
                <c:pt idx="107422">
                  <c:v>276.74479166666669</c:v>
                </c:pt>
                <c:pt idx="107423">
                  <c:v>276.74739583333331</c:v>
                </c:pt>
                <c:pt idx="107424">
                  <c:v>276.75</c:v>
                </c:pt>
                <c:pt idx="107425">
                  <c:v>276.75260416666669</c:v>
                </c:pt>
                <c:pt idx="107426">
                  <c:v>276.75520833333331</c:v>
                </c:pt>
                <c:pt idx="107427">
                  <c:v>276.7578125</c:v>
                </c:pt>
                <c:pt idx="107428">
                  <c:v>276.76041666666669</c:v>
                </c:pt>
                <c:pt idx="107429">
                  <c:v>276.76302083333331</c:v>
                </c:pt>
                <c:pt idx="107430">
                  <c:v>276.765625</c:v>
                </c:pt>
                <c:pt idx="107431">
                  <c:v>276.76822916666669</c:v>
                </c:pt>
                <c:pt idx="107432">
                  <c:v>276.77083333333331</c:v>
                </c:pt>
                <c:pt idx="107433">
                  <c:v>276.7734375</c:v>
                </c:pt>
                <c:pt idx="107434">
                  <c:v>276.77604166666669</c:v>
                </c:pt>
                <c:pt idx="107435">
                  <c:v>276.77864583333331</c:v>
                </c:pt>
                <c:pt idx="107436">
                  <c:v>276.78125</c:v>
                </c:pt>
                <c:pt idx="107437">
                  <c:v>276.78385416666669</c:v>
                </c:pt>
                <c:pt idx="107438">
                  <c:v>276.78645833333331</c:v>
                </c:pt>
                <c:pt idx="107439">
                  <c:v>276.7890625</c:v>
                </c:pt>
                <c:pt idx="107440">
                  <c:v>276.79166666666669</c:v>
                </c:pt>
                <c:pt idx="107441">
                  <c:v>276.79427083333331</c:v>
                </c:pt>
                <c:pt idx="107442">
                  <c:v>276.796875</c:v>
                </c:pt>
                <c:pt idx="107443">
                  <c:v>276.79947916666669</c:v>
                </c:pt>
                <c:pt idx="107444">
                  <c:v>276.80208333333331</c:v>
                </c:pt>
                <c:pt idx="107445">
                  <c:v>276.8046875</c:v>
                </c:pt>
                <c:pt idx="107446">
                  <c:v>276.80729166666669</c:v>
                </c:pt>
                <c:pt idx="107447">
                  <c:v>276.80989583333331</c:v>
                </c:pt>
                <c:pt idx="107448">
                  <c:v>276.8125</c:v>
                </c:pt>
                <c:pt idx="107449">
                  <c:v>276.81510416666669</c:v>
                </c:pt>
                <c:pt idx="107450">
                  <c:v>276.81770833333331</c:v>
                </c:pt>
                <c:pt idx="107451">
                  <c:v>276.8203125</c:v>
                </c:pt>
                <c:pt idx="107452">
                  <c:v>276.82291666666669</c:v>
                </c:pt>
                <c:pt idx="107453">
                  <c:v>276.82552083333331</c:v>
                </c:pt>
                <c:pt idx="107454">
                  <c:v>276.828125</c:v>
                </c:pt>
                <c:pt idx="107455">
                  <c:v>276.83072916666669</c:v>
                </c:pt>
                <c:pt idx="107456">
                  <c:v>276.83333333333331</c:v>
                </c:pt>
                <c:pt idx="107457">
                  <c:v>276.8359375</c:v>
                </c:pt>
                <c:pt idx="107458">
                  <c:v>276.83854166666669</c:v>
                </c:pt>
                <c:pt idx="107459">
                  <c:v>276.84114583333331</c:v>
                </c:pt>
                <c:pt idx="107460">
                  <c:v>276.84375</c:v>
                </c:pt>
                <c:pt idx="107461">
                  <c:v>276.84635416666669</c:v>
                </c:pt>
                <c:pt idx="107462">
                  <c:v>276.84895833333331</c:v>
                </c:pt>
                <c:pt idx="107463">
                  <c:v>276.8515625</c:v>
                </c:pt>
                <c:pt idx="107464">
                  <c:v>276.85416666666669</c:v>
                </c:pt>
                <c:pt idx="107465">
                  <c:v>276.85677083333331</c:v>
                </c:pt>
                <c:pt idx="107466">
                  <c:v>276.859375</c:v>
                </c:pt>
                <c:pt idx="107467">
                  <c:v>276.86197916666669</c:v>
                </c:pt>
                <c:pt idx="107468">
                  <c:v>276.86458333333331</c:v>
                </c:pt>
                <c:pt idx="107469">
                  <c:v>276.8671875</c:v>
                </c:pt>
                <c:pt idx="107470">
                  <c:v>276.86979166666669</c:v>
                </c:pt>
                <c:pt idx="107471">
                  <c:v>276.87239583333331</c:v>
                </c:pt>
                <c:pt idx="107472">
                  <c:v>276.875</c:v>
                </c:pt>
                <c:pt idx="107473">
                  <c:v>276.87760416666669</c:v>
                </c:pt>
                <c:pt idx="107474">
                  <c:v>276.88020833333331</c:v>
                </c:pt>
                <c:pt idx="107475">
                  <c:v>276.8828125</c:v>
                </c:pt>
                <c:pt idx="107476">
                  <c:v>276.88541666666669</c:v>
                </c:pt>
                <c:pt idx="107477">
                  <c:v>276.88802083333331</c:v>
                </c:pt>
                <c:pt idx="107478">
                  <c:v>276.890625</c:v>
                </c:pt>
                <c:pt idx="107479">
                  <c:v>276.89322916666669</c:v>
                </c:pt>
                <c:pt idx="107480">
                  <c:v>276.89583333333331</c:v>
                </c:pt>
                <c:pt idx="107481">
                  <c:v>276.8984375</c:v>
                </c:pt>
                <c:pt idx="107482">
                  <c:v>276.90104166666669</c:v>
                </c:pt>
                <c:pt idx="107483">
                  <c:v>276.90364583333331</c:v>
                </c:pt>
                <c:pt idx="107484">
                  <c:v>276.90625</c:v>
                </c:pt>
                <c:pt idx="107485">
                  <c:v>276.90885416666669</c:v>
                </c:pt>
                <c:pt idx="107486">
                  <c:v>276.91145833333331</c:v>
                </c:pt>
                <c:pt idx="107487">
                  <c:v>276.9140625</c:v>
                </c:pt>
                <c:pt idx="107488">
                  <c:v>276.91666666666669</c:v>
                </c:pt>
                <c:pt idx="107489">
                  <c:v>276.91927083333331</c:v>
                </c:pt>
                <c:pt idx="107490">
                  <c:v>276.921875</c:v>
                </c:pt>
                <c:pt idx="107491">
                  <c:v>276.92447916666669</c:v>
                </c:pt>
                <c:pt idx="107492">
                  <c:v>276.92708333333331</c:v>
                </c:pt>
                <c:pt idx="107493">
                  <c:v>276.9296875</c:v>
                </c:pt>
                <c:pt idx="107494">
                  <c:v>276.93229166666669</c:v>
                </c:pt>
                <c:pt idx="107495">
                  <c:v>276.93489583333331</c:v>
                </c:pt>
                <c:pt idx="107496">
                  <c:v>276.9375</c:v>
                </c:pt>
                <c:pt idx="107497">
                  <c:v>276.94010416666669</c:v>
                </c:pt>
                <c:pt idx="107498">
                  <c:v>276.94270833333331</c:v>
                </c:pt>
                <c:pt idx="107499">
                  <c:v>276.9453125</c:v>
                </c:pt>
                <c:pt idx="107500">
                  <c:v>276.94791666666669</c:v>
                </c:pt>
                <c:pt idx="107501">
                  <c:v>276.95052083333331</c:v>
                </c:pt>
                <c:pt idx="107502">
                  <c:v>276.953125</c:v>
                </c:pt>
                <c:pt idx="107503">
                  <c:v>276.95572916666669</c:v>
                </c:pt>
                <c:pt idx="107504">
                  <c:v>276.95833333333331</c:v>
                </c:pt>
                <c:pt idx="107505">
                  <c:v>276.9609375</c:v>
                </c:pt>
                <c:pt idx="107506">
                  <c:v>276.96354166666669</c:v>
                </c:pt>
                <c:pt idx="107507">
                  <c:v>276.96614583333331</c:v>
                </c:pt>
                <c:pt idx="107508">
                  <c:v>276.96875</c:v>
                </c:pt>
                <c:pt idx="107509">
                  <c:v>276.97135416666669</c:v>
                </c:pt>
                <c:pt idx="107510">
                  <c:v>276.97395833333331</c:v>
                </c:pt>
                <c:pt idx="107511">
                  <c:v>276.9765625</c:v>
                </c:pt>
                <c:pt idx="107512">
                  <c:v>276.97916666666669</c:v>
                </c:pt>
                <c:pt idx="107513">
                  <c:v>276.98177083333331</c:v>
                </c:pt>
                <c:pt idx="107514">
                  <c:v>276.984375</c:v>
                </c:pt>
                <c:pt idx="107515">
                  <c:v>276.98697916666669</c:v>
                </c:pt>
                <c:pt idx="107516">
                  <c:v>276.98958333333331</c:v>
                </c:pt>
                <c:pt idx="107517">
                  <c:v>276.9921875</c:v>
                </c:pt>
                <c:pt idx="107518">
                  <c:v>276.99479166666669</c:v>
                </c:pt>
                <c:pt idx="107519">
                  <c:v>276.99739583333331</c:v>
                </c:pt>
                <c:pt idx="107520">
                  <c:v>277</c:v>
                </c:pt>
                <c:pt idx="107521">
                  <c:v>277.00260416666669</c:v>
                </c:pt>
                <c:pt idx="107522">
                  <c:v>277.00520833333331</c:v>
                </c:pt>
                <c:pt idx="107523">
                  <c:v>277.0078125</c:v>
                </c:pt>
                <c:pt idx="107524">
                  <c:v>277.01041666666669</c:v>
                </c:pt>
                <c:pt idx="107525">
                  <c:v>277.01302083333331</c:v>
                </c:pt>
                <c:pt idx="107526">
                  <c:v>277.015625</c:v>
                </c:pt>
                <c:pt idx="107527">
                  <c:v>277.01822916666669</c:v>
                </c:pt>
                <c:pt idx="107528">
                  <c:v>277.02083333333331</c:v>
                </c:pt>
                <c:pt idx="107529">
                  <c:v>277.0234375</c:v>
                </c:pt>
                <c:pt idx="107530">
                  <c:v>277.02604166666669</c:v>
                </c:pt>
                <c:pt idx="107531">
                  <c:v>277.02864583333331</c:v>
                </c:pt>
                <c:pt idx="107532">
                  <c:v>277.03125</c:v>
                </c:pt>
                <c:pt idx="107533">
                  <c:v>277.03385416666669</c:v>
                </c:pt>
                <c:pt idx="107534">
                  <c:v>277.03645833333331</c:v>
                </c:pt>
                <c:pt idx="107535">
                  <c:v>277.0390625</c:v>
                </c:pt>
                <c:pt idx="107536">
                  <c:v>277.04166666666669</c:v>
                </c:pt>
                <c:pt idx="107537">
                  <c:v>277.04427083333331</c:v>
                </c:pt>
                <c:pt idx="107538">
                  <c:v>277.046875</c:v>
                </c:pt>
                <c:pt idx="107539">
                  <c:v>277.04947916666669</c:v>
                </c:pt>
                <c:pt idx="107540">
                  <c:v>277.05208333333331</c:v>
                </c:pt>
                <c:pt idx="107541">
                  <c:v>277.0546875</c:v>
                </c:pt>
                <c:pt idx="107542">
                  <c:v>277.05729166666669</c:v>
                </c:pt>
                <c:pt idx="107543">
                  <c:v>277.05989583333331</c:v>
                </c:pt>
                <c:pt idx="107544">
                  <c:v>277.0625</c:v>
                </c:pt>
                <c:pt idx="107545">
                  <c:v>277.06510416666669</c:v>
                </c:pt>
                <c:pt idx="107546">
                  <c:v>277.06770833333331</c:v>
                </c:pt>
                <c:pt idx="107547">
                  <c:v>277.0703125</c:v>
                </c:pt>
                <c:pt idx="107548">
                  <c:v>277.07291666666669</c:v>
                </c:pt>
                <c:pt idx="107549">
                  <c:v>277.07552083333331</c:v>
                </c:pt>
                <c:pt idx="107550">
                  <c:v>277.078125</c:v>
                </c:pt>
                <c:pt idx="107551">
                  <c:v>277.08072916666669</c:v>
                </c:pt>
                <c:pt idx="107552">
                  <c:v>277.08333333333331</c:v>
                </c:pt>
                <c:pt idx="107553">
                  <c:v>277.0859375</c:v>
                </c:pt>
                <c:pt idx="107554">
                  <c:v>277.08854166666669</c:v>
                </c:pt>
                <c:pt idx="107555">
                  <c:v>277.09114583333331</c:v>
                </c:pt>
                <c:pt idx="107556">
                  <c:v>277.09375</c:v>
                </c:pt>
                <c:pt idx="107557">
                  <c:v>277.09635416666669</c:v>
                </c:pt>
                <c:pt idx="107558">
                  <c:v>277.09895833333331</c:v>
                </c:pt>
                <c:pt idx="107559">
                  <c:v>277.1015625</c:v>
                </c:pt>
                <c:pt idx="107560">
                  <c:v>277.10416666666669</c:v>
                </c:pt>
                <c:pt idx="107561">
                  <c:v>277.10677083333331</c:v>
                </c:pt>
                <c:pt idx="107562">
                  <c:v>277.109375</c:v>
                </c:pt>
                <c:pt idx="107563">
                  <c:v>277.11197916666669</c:v>
                </c:pt>
                <c:pt idx="107564">
                  <c:v>277.11458333333331</c:v>
                </c:pt>
                <c:pt idx="107565">
                  <c:v>277.1171875</c:v>
                </c:pt>
                <c:pt idx="107566">
                  <c:v>277.11979166666669</c:v>
                </c:pt>
                <c:pt idx="107567">
                  <c:v>277.12239583333331</c:v>
                </c:pt>
                <c:pt idx="107568">
                  <c:v>277.125</c:v>
                </c:pt>
                <c:pt idx="107569">
                  <c:v>277.12760416666669</c:v>
                </c:pt>
                <c:pt idx="107570">
                  <c:v>277.13020833333331</c:v>
                </c:pt>
                <c:pt idx="107571">
                  <c:v>277.1328125</c:v>
                </c:pt>
                <c:pt idx="107572">
                  <c:v>277.13541666666669</c:v>
                </c:pt>
                <c:pt idx="107573">
                  <c:v>277.13802083333331</c:v>
                </c:pt>
                <c:pt idx="107574">
                  <c:v>277.140625</c:v>
                </c:pt>
                <c:pt idx="107575">
                  <c:v>277.14322916666669</c:v>
                </c:pt>
                <c:pt idx="107576">
                  <c:v>277.14583333333331</c:v>
                </c:pt>
                <c:pt idx="107577">
                  <c:v>277.1484375</c:v>
                </c:pt>
                <c:pt idx="107578">
                  <c:v>277.15104166666669</c:v>
                </c:pt>
                <c:pt idx="107579">
                  <c:v>277.15364583333331</c:v>
                </c:pt>
                <c:pt idx="107580">
                  <c:v>277.15625</c:v>
                </c:pt>
                <c:pt idx="107581">
                  <c:v>277.15885416666669</c:v>
                </c:pt>
                <c:pt idx="107582">
                  <c:v>277.16145833333331</c:v>
                </c:pt>
                <c:pt idx="107583">
                  <c:v>277.1640625</c:v>
                </c:pt>
                <c:pt idx="107584">
                  <c:v>277.16666666666669</c:v>
                </c:pt>
                <c:pt idx="107585">
                  <c:v>277.16927083333331</c:v>
                </c:pt>
                <c:pt idx="107586">
                  <c:v>277.171875</c:v>
                </c:pt>
                <c:pt idx="107587">
                  <c:v>277.17447916666669</c:v>
                </c:pt>
                <c:pt idx="107588">
                  <c:v>277.17708333333331</c:v>
                </c:pt>
                <c:pt idx="107589">
                  <c:v>277.1796875</c:v>
                </c:pt>
                <c:pt idx="107590">
                  <c:v>277.18229166666669</c:v>
                </c:pt>
                <c:pt idx="107591">
                  <c:v>277.18489583333331</c:v>
                </c:pt>
                <c:pt idx="107592">
                  <c:v>277.1875</c:v>
                </c:pt>
                <c:pt idx="107593">
                  <c:v>277.19010416666669</c:v>
                </c:pt>
                <c:pt idx="107594">
                  <c:v>277.19270833333331</c:v>
                </c:pt>
                <c:pt idx="107595">
                  <c:v>277.1953125</c:v>
                </c:pt>
                <c:pt idx="107596">
                  <c:v>277.19791666666669</c:v>
                </c:pt>
                <c:pt idx="107597">
                  <c:v>277.20052083333331</c:v>
                </c:pt>
                <c:pt idx="107598">
                  <c:v>277.203125</c:v>
                </c:pt>
                <c:pt idx="107599">
                  <c:v>277.20572916666669</c:v>
                </c:pt>
                <c:pt idx="107600">
                  <c:v>277.20833333333331</c:v>
                </c:pt>
                <c:pt idx="107601">
                  <c:v>277.2109375</c:v>
                </c:pt>
                <c:pt idx="107602">
                  <c:v>277.21354166666669</c:v>
                </c:pt>
                <c:pt idx="107603">
                  <c:v>277.21614583333331</c:v>
                </c:pt>
                <c:pt idx="107604">
                  <c:v>277.21875</c:v>
                </c:pt>
                <c:pt idx="107605">
                  <c:v>277.22135416666669</c:v>
                </c:pt>
                <c:pt idx="107606">
                  <c:v>277.22395833333331</c:v>
                </c:pt>
                <c:pt idx="107607">
                  <c:v>277.2265625</c:v>
                </c:pt>
                <c:pt idx="107608">
                  <c:v>277.22916666666669</c:v>
                </c:pt>
                <c:pt idx="107609">
                  <c:v>277.23177083333331</c:v>
                </c:pt>
                <c:pt idx="107610">
                  <c:v>277.234375</c:v>
                </c:pt>
                <c:pt idx="107611">
                  <c:v>277.23697916666669</c:v>
                </c:pt>
                <c:pt idx="107612">
                  <c:v>277.23958333333331</c:v>
                </c:pt>
                <c:pt idx="107613">
                  <c:v>277.2421875</c:v>
                </c:pt>
                <c:pt idx="107614">
                  <c:v>277.24479166666669</c:v>
                </c:pt>
                <c:pt idx="107615">
                  <c:v>277.24739583333331</c:v>
                </c:pt>
                <c:pt idx="107616">
                  <c:v>277.25</c:v>
                </c:pt>
                <c:pt idx="107617">
                  <c:v>277.25260416666669</c:v>
                </c:pt>
                <c:pt idx="107618">
                  <c:v>277.25520833333331</c:v>
                </c:pt>
                <c:pt idx="107619">
                  <c:v>277.2578125</c:v>
                </c:pt>
                <c:pt idx="107620">
                  <c:v>277.26041666666669</c:v>
                </c:pt>
                <c:pt idx="107621">
                  <c:v>277.26302083333331</c:v>
                </c:pt>
                <c:pt idx="107622">
                  <c:v>277.265625</c:v>
                </c:pt>
                <c:pt idx="107623">
                  <c:v>277.26822916666669</c:v>
                </c:pt>
                <c:pt idx="107624">
                  <c:v>277.27083333333331</c:v>
                </c:pt>
                <c:pt idx="107625">
                  <c:v>277.2734375</c:v>
                </c:pt>
                <c:pt idx="107626">
                  <c:v>277.27604166666669</c:v>
                </c:pt>
                <c:pt idx="107627">
                  <c:v>277.27864583333331</c:v>
                </c:pt>
                <c:pt idx="107628">
                  <c:v>277.28125</c:v>
                </c:pt>
                <c:pt idx="107629">
                  <c:v>277.28385416666669</c:v>
                </c:pt>
                <c:pt idx="107630">
                  <c:v>277.28645833333331</c:v>
                </c:pt>
                <c:pt idx="107631">
                  <c:v>277.2890625</c:v>
                </c:pt>
                <c:pt idx="107632">
                  <c:v>277.29166666666669</c:v>
                </c:pt>
                <c:pt idx="107633">
                  <c:v>277.29427083333331</c:v>
                </c:pt>
                <c:pt idx="107634">
                  <c:v>277.296875</c:v>
                </c:pt>
                <c:pt idx="107635">
                  <c:v>277.29947916666669</c:v>
                </c:pt>
                <c:pt idx="107636">
                  <c:v>277.30208333333331</c:v>
                </c:pt>
                <c:pt idx="107637">
                  <c:v>277.3046875</c:v>
                </c:pt>
                <c:pt idx="107638">
                  <c:v>277.30729166666669</c:v>
                </c:pt>
                <c:pt idx="107639">
                  <c:v>277.30989583333331</c:v>
                </c:pt>
                <c:pt idx="107640">
                  <c:v>277.3125</c:v>
                </c:pt>
                <c:pt idx="107641">
                  <c:v>277.31510416666669</c:v>
                </c:pt>
                <c:pt idx="107642">
                  <c:v>277.31770833333331</c:v>
                </c:pt>
                <c:pt idx="107643">
                  <c:v>277.3203125</c:v>
                </c:pt>
                <c:pt idx="107644">
                  <c:v>277.32291666666669</c:v>
                </c:pt>
                <c:pt idx="107645">
                  <c:v>277.32552083333331</c:v>
                </c:pt>
                <c:pt idx="107646">
                  <c:v>277.328125</c:v>
                </c:pt>
                <c:pt idx="107647">
                  <c:v>277.33072916666669</c:v>
                </c:pt>
                <c:pt idx="107648">
                  <c:v>277.33333333333331</c:v>
                </c:pt>
                <c:pt idx="107649">
                  <c:v>277.3359375</c:v>
                </c:pt>
                <c:pt idx="107650">
                  <c:v>277.33854166666669</c:v>
                </c:pt>
                <c:pt idx="107651">
                  <c:v>277.34114583333331</c:v>
                </c:pt>
                <c:pt idx="107652">
                  <c:v>277.34375</c:v>
                </c:pt>
                <c:pt idx="107653">
                  <c:v>277.34635416666669</c:v>
                </c:pt>
                <c:pt idx="107654">
                  <c:v>277.34895833333331</c:v>
                </c:pt>
                <c:pt idx="107655">
                  <c:v>277.3515625</c:v>
                </c:pt>
                <c:pt idx="107656">
                  <c:v>277.35416666666669</c:v>
                </c:pt>
                <c:pt idx="107657">
                  <c:v>277.35677083333331</c:v>
                </c:pt>
                <c:pt idx="107658">
                  <c:v>277.359375</c:v>
                </c:pt>
                <c:pt idx="107659">
                  <c:v>277.36197916666669</c:v>
                </c:pt>
                <c:pt idx="107660">
                  <c:v>277.36458333333331</c:v>
                </c:pt>
                <c:pt idx="107661">
                  <c:v>277.3671875</c:v>
                </c:pt>
                <c:pt idx="107662">
                  <c:v>277.36979166666669</c:v>
                </c:pt>
                <c:pt idx="107663">
                  <c:v>277.37239583333331</c:v>
                </c:pt>
                <c:pt idx="107664">
                  <c:v>277.375</c:v>
                </c:pt>
                <c:pt idx="107665">
                  <c:v>277.37760416666669</c:v>
                </c:pt>
                <c:pt idx="107666">
                  <c:v>277.38020833333331</c:v>
                </c:pt>
                <c:pt idx="107667">
                  <c:v>277.3828125</c:v>
                </c:pt>
                <c:pt idx="107668">
                  <c:v>277.38541666666669</c:v>
                </c:pt>
                <c:pt idx="107669">
                  <c:v>277.38802083333331</c:v>
                </c:pt>
                <c:pt idx="107670">
                  <c:v>277.390625</c:v>
                </c:pt>
                <c:pt idx="107671">
                  <c:v>277.39322916666669</c:v>
                </c:pt>
                <c:pt idx="107672">
                  <c:v>277.39583333333331</c:v>
                </c:pt>
                <c:pt idx="107673">
                  <c:v>277.3984375</c:v>
                </c:pt>
                <c:pt idx="107674">
                  <c:v>277.40104166666669</c:v>
                </c:pt>
                <c:pt idx="107675">
                  <c:v>277.40364583333331</c:v>
                </c:pt>
                <c:pt idx="107676">
                  <c:v>277.40625</c:v>
                </c:pt>
                <c:pt idx="107677">
                  <c:v>277.40885416666669</c:v>
                </c:pt>
                <c:pt idx="107678">
                  <c:v>277.41145833333331</c:v>
                </c:pt>
                <c:pt idx="107679">
                  <c:v>277.4140625</c:v>
                </c:pt>
                <c:pt idx="107680">
                  <c:v>277.41666666666669</c:v>
                </c:pt>
                <c:pt idx="107681">
                  <c:v>277.41927083333331</c:v>
                </c:pt>
                <c:pt idx="107682">
                  <c:v>277.421875</c:v>
                </c:pt>
                <c:pt idx="107683">
                  <c:v>277.42447916666669</c:v>
                </c:pt>
                <c:pt idx="107684">
                  <c:v>277.42708333333331</c:v>
                </c:pt>
                <c:pt idx="107685">
                  <c:v>277.4296875</c:v>
                </c:pt>
                <c:pt idx="107686">
                  <c:v>277.43229166666669</c:v>
                </c:pt>
                <c:pt idx="107687">
                  <c:v>277.43489583333331</c:v>
                </c:pt>
                <c:pt idx="107688">
                  <c:v>277.4375</c:v>
                </c:pt>
                <c:pt idx="107689">
                  <c:v>277.44010416666669</c:v>
                </c:pt>
                <c:pt idx="107690">
                  <c:v>277.44270833333331</c:v>
                </c:pt>
                <c:pt idx="107691">
                  <c:v>277.4453125</c:v>
                </c:pt>
                <c:pt idx="107692">
                  <c:v>277.44791666666669</c:v>
                </c:pt>
                <c:pt idx="107693">
                  <c:v>277.45052083333331</c:v>
                </c:pt>
                <c:pt idx="107694">
                  <c:v>277.453125</c:v>
                </c:pt>
                <c:pt idx="107695">
                  <c:v>277.45572916666669</c:v>
                </c:pt>
                <c:pt idx="107696">
                  <c:v>277.45833333333331</c:v>
                </c:pt>
                <c:pt idx="107697">
                  <c:v>277.4609375</c:v>
                </c:pt>
                <c:pt idx="107698">
                  <c:v>277.46354166666669</c:v>
                </c:pt>
                <c:pt idx="107699">
                  <c:v>277.46614583333331</c:v>
                </c:pt>
                <c:pt idx="107700">
                  <c:v>277.46875</c:v>
                </c:pt>
                <c:pt idx="107701">
                  <c:v>277.47135416666669</c:v>
                </c:pt>
                <c:pt idx="107702">
                  <c:v>277.47395833333331</c:v>
                </c:pt>
                <c:pt idx="107703">
                  <c:v>277.4765625</c:v>
                </c:pt>
                <c:pt idx="107704">
                  <c:v>277.47916666666669</c:v>
                </c:pt>
                <c:pt idx="107705">
                  <c:v>277.48177083333331</c:v>
                </c:pt>
                <c:pt idx="107706">
                  <c:v>277.484375</c:v>
                </c:pt>
                <c:pt idx="107707">
                  <c:v>277.48697916666669</c:v>
                </c:pt>
                <c:pt idx="107708">
                  <c:v>277.48958333333331</c:v>
                </c:pt>
                <c:pt idx="107709">
                  <c:v>277.4921875</c:v>
                </c:pt>
                <c:pt idx="107710">
                  <c:v>277.49479166666669</c:v>
                </c:pt>
                <c:pt idx="107711">
                  <c:v>277.49739583333331</c:v>
                </c:pt>
                <c:pt idx="107712">
                  <c:v>277.5</c:v>
                </c:pt>
                <c:pt idx="107713">
                  <c:v>277.50260416666669</c:v>
                </c:pt>
                <c:pt idx="107714">
                  <c:v>277.50520833333331</c:v>
                </c:pt>
                <c:pt idx="107715">
                  <c:v>277.5078125</c:v>
                </c:pt>
                <c:pt idx="107716">
                  <c:v>277.51041666666669</c:v>
                </c:pt>
                <c:pt idx="107717">
                  <c:v>277.51302083333331</c:v>
                </c:pt>
                <c:pt idx="107718">
                  <c:v>277.515625</c:v>
                </c:pt>
                <c:pt idx="107719">
                  <c:v>277.51822916666669</c:v>
                </c:pt>
                <c:pt idx="107720">
                  <c:v>277.52083333333331</c:v>
                </c:pt>
                <c:pt idx="107721">
                  <c:v>277.5234375</c:v>
                </c:pt>
                <c:pt idx="107722">
                  <c:v>277.52604166666669</c:v>
                </c:pt>
                <c:pt idx="107723">
                  <c:v>277.52864583333331</c:v>
                </c:pt>
                <c:pt idx="107724">
                  <c:v>277.53125</c:v>
                </c:pt>
                <c:pt idx="107725">
                  <c:v>277.53385416666669</c:v>
                </c:pt>
                <c:pt idx="107726">
                  <c:v>277.53645833333331</c:v>
                </c:pt>
                <c:pt idx="107727">
                  <c:v>277.5390625</c:v>
                </c:pt>
                <c:pt idx="107728">
                  <c:v>277.54166666666669</c:v>
                </c:pt>
                <c:pt idx="107729">
                  <c:v>277.54427083333331</c:v>
                </c:pt>
                <c:pt idx="107730">
                  <c:v>277.546875</c:v>
                </c:pt>
                <c:pt idx="107731">
                  <c:v>277.54947916666669</c:v>
                </c:pt>
                <c:pt idx="107732">
                  <c:v>277.55208333333331</c:v>
                </c:pt>
                <c:pt idx="107733">
                  <c:v>277.5546875</c:v>
                </c:pt>
                <c:pt idx="107734">
                  <c:v>277.55729166666669</c:v>
                </c:pt>
                <c:pt idx="107735">
                  <c:v>277.55989583333331</c:v>
                </c:pt>
                <c:pt idx="107736">
                  <c:v>277.5625</c:v>
                </c:pt>
                <c:pt idx="107737">
                  <c:v>277.56510416666669</c:v>
                </c:pt>
                <c:pt idx="107738">
                  <c:v>277.56770833333331</c:v>
                </c:pt>
                <c:pt idx="107739">
                  <c:v>277.5703125</c:v>
                </c:pt>
                <c:pt idx="107740">
                  <c:v>277.57291666666669</c:v>
                </c:pt>
                <c:pt idx="107741">
                  <c:v>277.57552083333331</c:v>
                </c:pt>
                <c:pt idx="107742">
                  <c:v>277.578125</c:v>
                </c:pt>
                <c:pt idx="107743">
                  <c:v>277.58072916666669</c:v>
                </c:pt>
                <c:pt idx="107744">
                  <c:v>277.58333333333331</c:v>
                </c:pt>
                <c:pt idx="107745">
                  <c:v>277.5859375</c:v>
                </c:pt>
                <c:pt idx="107746">
                  <c:v>277.58854166666669</c:v>
                </c:pt>
                <c:pt idx="107747">
                  <c:v>277.59114583333331</c:v>
                </c:pt>
                <c:pt idx="107748">
                  <c:v>277.59375</c:v>
                </c:pt>
                <c:pt idx="107749">
                  <c:v>277.59635416666669</c:v>
                </c:pt>
                <c:pt idx="107750">
                  <c:v>277.59895833333331</c:v>
                </c:pt>
                <c:pt idx="107751">
                  <c:v>277.6015625</c:v>
                </c:pt>
                <c:pt idx="107752">
                  <c:v>277.60416666666669</c:v>
                </c:pt>
                <c:pt idx="107753">
                  <c:v>277.60677083333331</c:v>
                </c:pt>
                <c:pt idx="107754">
                  <c:v>277.609375</c:v>
                </c:pt>
                <c:pt idx="107755">
                  <c:v>277.61197916666669</c:v>
                </c:pt>
                <c:pt idx="107756">
                  <c:v>277.61458333333331</c:v>
                </c:pt>
                <c:pt idx="107757">
                  <c:v>277.6171875</c:v>
                </c:pt>
                <c:pt idx="107758">
                  <c:v>277.61979166666669</c:v>
                </c:pt>
                <c:pt idx="107759">
                  <c:v>277.62239583333331</c:v>
                </c:pt>
                <c:pt idx="107760">
                  <c:v>277.625</c:v>
                </c:pt>
                <c:pt idx="107761">
                  <c:v>277.62760416666669</c:v>
                </c:pt>
                <c:pt idx="107762">
                  <c:v>277.63020833333331</c:v>
                </c:pt>
                <c:pt idx="107763">
                  <c:v>277.6328125</c:v>
                </c:pt>
                <c:pt idx="107764">
                  <c:v>277.63541666666669</c:v>
                </c:pt>
                <c:pt idx="107765">
                  <c:v>277.63802083333331</c:v>
                </c:pt>
                <c:pt idx="107766">
                  <c:v>277.640625</c:v>
                </c:pt>
                <c:pt idx="107767">
                  <c:v>277.64322916666669</c:v>
                </c:pt>
                <c:pt idx="107768">
                  <c:v>277.64583333333331</c:v>
                </c:pt>
                <c:pt idx="107769">
                  <c:v>277.6484375</c:v>
                </c:pt>
                <c:pt idx="107770">
                  <c:v>277.65104166666669</c:v>
                </c:pt>
                <c:pt idx="107771">
                  <c:v>277.65364583333331</c:v>
                </c:pt>
                <c:pt idx="107772">
                  <c:v>277.65625</c:v>
                </c:pt>
                <c:pt idx="107773">
                  <c:v>277.65885416666669</c:v>
                </c:pt>
                <c:pt idx="107774">
                  <c:v>277.66145833333331</c:v>
                </c:pt>
                <c:pt idx="107775">
                  <c:v>277.6640625</c:v>
                </c:pt>
                <c:pt idx="107776">
                  <c:v>277.66666666666669</c:v>
                </c:pt>
                <c:pt idx="107777">
                  <c:v>277.66927083333331</c:v>
                </c:pt>
                <c:pt idx="107778">
                  <c:v>277.671875</c:v>
                </c:pt>
                <c:pt idx="107779">
                  <c:v>277.67447916666669</c:v>
                </c:pt>
                <c:pt idx="107780">
                  <c:v>277.67708333333331</c:v>
                </c:pt>
                <c:pt idx="107781">
                  <c:v>277.6796875</c:v>
                </c:pt>
                <c:pt idx="107782">
                  <c:v>277.68229166666669</c:v>
                </c:pt>
                <c:pt idx="107783">
                  <c:v>277.68489583333331</c:v>
                </c:pt>
                <c:pt idx="107784">
                  <c:v>277.6875</c:v>
                </c:pt>
                <c:pt idx="107785">
                  <c:v>277.69010416666669</c:v>
                </c:pt>
                <c:pt idx="107786">
                  <c:v>277.69270833333331</c:v>
                </c:pt>
                <c:pt idx="107787">
                  <c:v>277.6953125</c:v>
                </c:pt>
                <c:pt idx="107788">
                  <c:v>277.69791666666669</c:v>
                </c:pt>
                <c:pt idx="107789">
                  <c:v>277.70052083333331</c:v>
                </c:pt>
                <c:pt idx="107790">
                  <c:v>277.703125</c:v>
                </c:pt>
                <c:pt idx="107791">
                  <c:v>277.70572916666669</c:v>
                </c:pt>
                <c:pt idx="107792">
                  <c:v>277.70833333333331</c:v>
                </c:pt>
                <c:pt idx="107793">
                  <c:v>277.7109375</c:v>
                </c:pt>
                <c:pt idx="107794">
                  <c:v>277.71354166666669</c:v>
                </c:pt>
                <c:pt idx="107795">
                  <c:v>277.71614583333331</c:v>
                </c:pt>
                <c:pt idx="107796">
                  <c:v>277.71875</c:v>
                </c:pt>
                <c:pt idx="107797">
                  <c:v>277.72135416666669</c:v>
                </c:pt>
                <c:pt idx="107798">
                  <c:v>277.72395833333331</c:v>
                </c:pt>
                <c:pt idx="107799">
                  <c:v>277.7265625</c:v>
                </c:pt>
                <c:pt idx="107800">
                  <c:v>277.72916666666669</c:v>
                </c:pt>
                <c:pt idx="107801">
                  <c:v>277.73177083333331</c:v>
                </c:pt>
                <c:pt idx="107802">
                  <c:v>277.734375</c:v>
                </c:pt>
                <c:pt idx="107803">
                  <c:v>277.73697916666669</c:v>
                </c:pt>
                <c:pt idx="107804">
                  <c:v>277.73958333333331</c:v>
                </c:pt>
                <c:pt idx="107805">
                  <c:v>277.7421875</c:v>
                </c:pt>
                <c:pt idx="107806">
                  <c:v>277.74479166666669</c:v>
                </c:pt>
                <c:pt idx="107807">
                  <c:v>277.74739583333331</c:v>
                </c:pt>
                <c:pt idx="107808">
                  <c:v>277.75</c:v>
                </c:pt>
                <c:pt idx="107809">
                  <c:v>277.75260416666669</c:v>
                </c:pt>
                <c:pt idx="107810">
                  <c:v>277.75520833333331</c:v>
                </c:pt>
                <c:pt idx="107811">
                  <c:v>277.7578125</c:v>
                </c:pt>
                <c:pt idx="107812">
                  <c:v>277.76041666666669</c:v>
                </c:pt>
                <c:pt idx="107813">
                  <c:v>277.76302083333331</c:v>
                </c:pt>
                <c:pt idx="107814">
                  <c:v>277.765625</c:v>
                </c:pt>
                <c:pt idx="107815">
                  <c:v>277.76822916666669</c:v>
                </c:pt>
                <c:pt idx="107816">
                  <c:v>277.77083333333331</c:v>
                </c:pt>
                <c:pt idx="107817">
                  <c:v>277.7734375</c:v>
                </c:pt>
                <c:pt idx="107818">
                  <c:v>277.77604166666669</c:v>
                </c:pt>
                <c:pt idx="107819">
                  <c:v>277.77864583333331</c:v>
                </c:pt>
                <c:pt idx="107820">
                  <c:v>277.78125</c:v>
                </c:pt>
                <c:pt idx="107821">
                  <c:v>277.78385416666669</c:v>
                </c:pt>
                <c:pt idx="107822">
                  <c:v>277.78645833333331</c:v>
                </c:pt>
                <c:pt idx="107823">
                  <c:v>277.7890625</c:v>
                </c:pt>
                <c:pt idx="107824">
                  <c:v>277.79166666666669</c:v>
                </c:pt>
                <c:pt idx="107825">
                  <c:v>277.79427083333331</c:v>
                </c:pt>
                <c:pt idx="107826">
                  <c:v>277.796875</c:v>
                </c:pt>
                <c:pt idx="107827">
                  <c:v>277.79947916666669</c:v>
                </c:pt>
                <c:pt idx="107828">
                  <c:v>277.80208333333331</c:v>
                </c:pt>
                <c:pt idx="107829">
                  <c:v>277.8046875</c:v>
                </c:pt>
                <c:pt idx="107830">
                  <c:v>277.80729166666669</c:v>
                </c:pt>
                <c:pt idx="107831">
                  <c:v>277.80989583333331</c:v>
                </c:pt>
                <c:pt idx="107832">
                  <c:v>277.8125</c:v>
                </c:pt>
                <c:pt idx="107833">
                  <c:v>277.81510416666669</c:v>
                </c:pt>
                <c:pt idx="107834">
                  <c:v>277.81770833333331</c:v>
                </c:pt>
                <c:pt idx="107835">
                  <c:v>277.8203125</c:v>
                </c:pt>
                <c:pt idx="107836">
                  <c:v>277.82291666666669</c:v>
                </c:pt>
                <c:pt idx="107837">
                  <c:v>277.82552083333331</c:v>
                </c:pt>
                <c:pt idx="107838">
                  <c:v>277.828125</c:v>
                </c:pt>
                <c:pt idx="107839">
                  <c:v>277.83072916666669</c:v>
                </c:pt>
                <c:pt idx="107840">
                  <c:v>277.83333333333331</c:v>
                </c:pt>
                <c:pt idx="107841">
                  <c:v>277.8359375</c:v>
                </c:pt>
                <c:pt idx="107842">
                  <c:v>277.83854166666669</c:v>
                </c:pt>
                <c:pt idx="107843">
                  <c:v>277.84114583333331</c:v>
                </c:pt>
                <c:pt idx="107844">
                  <c:v>277.84375</c:v>
                </c:pt>
                <c:pt idx="107845">
                  <c:v>277.84635416666669</c:v>
                </c:pt>
                <c:pt idx="107846">
                  <c:v>277.84895833333331</c:v>
                </c:pt>
                <c:pt idx="107847">
                  <c:v>277.8515625</c:v>
                </c:pt>
                <c:pt idx="107848">
                  <c:v>277.85416666666669</c:v>
                </c:pt>
                <c:pt idx="107849">
                  <c:v>277.85677083333331</c:v>
                </c:pt>
                <c:pt idx="107850">
                  <c:v>277.859375</c:v>
                </c:pt>
                <c:pt idx="107851">
                  <c:v>277.86197916666669</c:v>
                </c:pt>
                <c:pt idx="107852">
                  <c:v>277.86458333333331</c:v>
                </c:pt>
                <c:pt idx="107853">
                  <c:v>277.8671875</c:v>
                </c:pt>
                <c:pt idx="107854">
                  <c:v>277.86979166666669</c:v>
                </c:pt>
                <c:pt idx="107855">
                  <c:v>277.87239583333331</c:v>
                </c:pt>
                <c:pt idx="107856">
                  <c:v>277.875</c:v>
                </c:pt>
                <c:pt idx="107857">
                  <c:v>277.87760416666669</c:v>
                </c:pt>
                <c:pt idx="107858">
                  <c:v>277.88020833333331</c:v>
                </c:pt>
                <c:pt idx="107859">
                  <c:v>277.8828125</c:v>
                </c:pt>
                <c:pt idx="107860">
                  <c:v>277.88541666666669</c:v>
                </c:pt>
                <c:pt idx="107861">
                  <c:v>277.88802083333331</c:v>
                </c:pt>
                <c:pt idx="107862">
                  <c:v>277.890625</c:v>
                </c:pt>
                <c:pt idx="107863">
                  <c:v>277.89322916666669</c:v>
                </c:pt>
                <c:pt idx="107864">
                  <c:v>277.89583333333331</c:v>
                </c:pt>
                <c:pt idx="107865">
                  <c:v>277.8984375</c:v>
                </c:pt>
                <c:pt idx="107866">
                  <c:v>277.90104166666669</c:v>
                </c:pt>
                <c:pt idx="107867">
                  <c:v>277.90364583333331</c:v>
                </c:pt>
                <c:pt idx="107868">
                  <c:v>277.90625</c:v>
                </c:pt>
                <c:pt idx="107869">
                  <c:v>277.90885416666669</c:v>
                </c:pt>
                <c:pt idx="107870">
                  <c:v>277.91145833333331</c:v>
                </c:pt>
                <c:pt idx="107871">
                  <c:v>277.9140625</c:v>
                </c:pt>
                <c:pt idx="107872">
                  <c:v>277.91666666666669</c:v>
                </c:pt>
                <c:pt idx="107873">
                  <c:v>277.91927083333331</c:v>
                </c:pt>
                <c:pt idx="107874">
                  <c:v>277.921875</c:v>
                </c:pt>
                <c:pt idx="107875">
                  <c:v>277.92447916666669</c:v>
                </c:pt>
                <c:pt idx="107876">
                  <c:v>277.92708333333331</c:v>
                </c:pt>
                <c:pt idx="107877">
                  <c:v>277.9296875</c:v>
                </c:pt>
                <c:pt idx="107878">
                  <c:v>277.93229166666669</c:v>
                </c:pt>
                <c:pt idx="107879">
                  <c:v>277.93489583333331</c:v>
                </c:pt>
                <c:pt idx="107880">
                  <c:v>277.9375</c:v>
                </c:pt>
                <c:pt idx="107881">
                  <c:v>277.94010416666669</c:v>
                </c:pt>
                <c:pt idx="107882">
                  <c:v>277.94270833333331</c:v>
                </c:pt>
                <c:pt idx="107883">
                  <c:v>277.9453125</c:v>
                </c:pt>
                <c:pt idx="107884">
                  <c:v>277.94791666666669</c:v>
                </c:pt>
                <c:pt idx="107885">
                  <c:v>277.95052083333331</c:v>
                </c:pt>
                <c:pt idx="107886">
                  <c:v>277.953125</c:v>
                </c:pt>
                <c:pt idx="107887">
                  <c:v>277.95572916666669</c:v>
                </c:pt>
                <c:pt idx="107888">
                  <c:v>277.95833333333331</c:v>
                </c:pt>
                <c:pt idx="107889">
                  <c:v>277.9609375</c:v>
                </c:pt>
                <c:pt idx="107890">
                  <c:v>277.96354166666669</c:v>
                </c:pt>
                <c:pt idx="107891">
                  <c:v>277.96614583333331</c:v>
                </c:pt>
                <c:pt idx="107892">
                  <c:v>277.96875</c:v>
                </c:pt>
                <c:pt idx="107893">
                  <c:v>277.97135416666669</c:v>
                </c:pt>
                <c:pt idx="107894">
                  <c:v>277.97395833333331</c:v>
                </c:pt>
                <c:pt idx="107895">
                  <c:v>277.9765625</c:v>
                </c:pt>
                <c:pt idx="107896">
                  <c:v>277.97916666666669</c:v>
                </c:pt>
                <c:pt idx="107897">
                  <c:v>277.98177083333331</c:v>
                </c:pt>
                <c:pt idx="107898">
                  <c:v>277.984375</c:v>
                </c:pt>
                <c:pt idx="107899">
                  <c:v>277.98697916666669</c:v>
                </c:pt>
                <c:pt idx="107900">
                  <c:v>277.98958333333331</c:v>
                </c:pt>
                <c:pt idx="107901">
                  <c:v>277.9921875</c:v>
                </c:pt>
                <c:pt idx="107902">
                  <c:v>277.99479166666669</c:v>
                </c:pt>
                <c:pt idx="107903">
                  <c:v>277.99739583333331</c:v>
                </c:pt>
                <c:pt idx="107904">
                  <c:v>278</c:v>
                </c:pt>
                <c:pt idx="107905">
                  <c:v>278.00260416666669</c:v>
                </c:pt>
                <c:pt idx="107906">
                  <c:v>278.00520833333331</c:v>
                </c:pt>
                <c:pt idx="107907">
                  <c:v>278.0078125</c:v>
                </c:pt>
                <c:pt idx="107908">
                  <c:v>278.01041666666669</c:v>
                </c:pt>
                <c:pt idx="107909">
                  <c:v>278.01302083333331</c:v>
                </c:pt>
                <c:pt idx="107910">
                  <c:v>278.015625</c:v>
                </c:pt>
                <c:pt idx="107911">
                  <c:v>278.01822916666669</c:v>
                </c:pt>
                <c:pt idx="107912">
                  <c:v>278.02083333333331</c:v>
                </c:pt>
                <c:pt idx="107913">
                  <c:v>278.0234375</c:v>
                </c:pt>
                <c:pt idx="107914">
                  <c:v>278.02604166666669</c:v>
                </c:pt>
                <c:pt idx="107915">
                  <c:v>278.02864583333331</c:v>
                </c:pt>
                <c:pt idx="107916">
                  <c:v>278.03125</c:v>
                </c:pt>
                <c:pt idx="107917">
                  <c:v>278.03385416666669</c:v>
                </c:pt>
                <c:pt idx="107918">
                  <c:v>278.03645833333331</c:v>
                </c:pt>
                <c:pt idx="107919">
                  <c:v>278.0390625</c:v>
                </c:pt>
                <c:pt idx="107920">
                  <c:v>278.04166666666669</c:v>
                </c:pt>
                <c:pt idx="107921">
                  <c:v>278.04427083333331</c:v>
                </c:pt>
                <c:pt idx="107922">
                  <c:v>278.046875</c:v>
                </c:pt>
                <c:pt idx="107923">
                  <c:v>278.04947916666669</c:v>
                </c:pt>
                <c:pt idx="107924">
                  <c:v>278.05208333333331</c:v>
                </c:pt>
                <c:pt idx="107925">
                  <c:v>278.0546875</c:v>
                </c:pt>
                <c:pt idx="107926">
                  <c:v>278.05729166666669</c:v>
                </c:pt>
                <c:pt idx="107927">
                  <c:v>278.05989583333331</c:v>
                </c:pt>
                <c:pt idx="107928">
                  <c:v>278.0625</c:v>
                </c:pt>
                <c:pt idx="107929">
                  <c:v>278.06510416666669</c:v>
                </c:pt>
                <c:pt idx="107930">
                  <c:v>278.06770833333331</c:v>
                </c:pt>
                <c:pt idx="107931">
                  <c:v>278.0703125</c:v>
                </c:pt>
                <c:pt idx="107932">
                  <c:v>278.07291666666669</c:v>
                </c:pt>
                <c:pt idx="107933">
                  <c:v>278.07552083333331</c:v>
                </c:pt>
                <c:pt idx="107934">
                  <c:v>278.078125</c:v>
                </c:pt>
                <c:pt idx="107935">
                  <c:v>278.08072916666669</c:v>
                </c:pt>
                <c:pt idx="107936">
                  <c:v>278.08333333333331</c:v>
                </c:pt>
                <c:pt idx="107937">
                  <c:v>278.0859375</c:v>
                </c:pt>
                <c:pt idx="107938">
                  <c:v>278.08854166666669</c:v>
                </c:pt>
                <c:pt idx="107939">
                  <c:v>278.09114583333331</c:v>
                </c:pt>
                <c:pt idx="107940">
                  <c:v>278.09375</c:v>
                </c:pt>
                <c:pt idx="107941">
                  <c:v>278.09635416666669</c:v>
                </c:pt>
                <c:pt idx="107942">
                  <c:v>278.09895833333331</c:v>
                </c:pt>
                <c:pt idx="107943">
                  <c:v>278.1015625</c:v>
                </c:pt>
                <c:pt idx="107944">
                  <c:v>278.10416666666669</c:v>
                </c:pt>
                <c:pt idx="107945">
                  <c:v>278.10677083333331</c:v>
                </c:pt>
                <c:pt idx="107946">
                  <c:v>278.109375</c:v>
                </c:pt>
                <c:pt idx="107947">
                  <c:v>278.11197916666669</c:v>
                </c:pt>
                <c:pt idx="107948">
                  <c:v>278.11458333333331</c:v>
                </c:pt>
                <c:pt idx="107949">
                  <c:v>278.1171875</c:v>
                </c:pt>
                <c:pt idx="107950">
                  <c:v>278.11979166666669</c:v>
                </c:pt>
                <c:pt idx="107951">
                  <c:v>278.12239583333331</c:v>
                </c:pt>
                <c:pt idx="107952">
                  <c:v>278.125</c:v>
                </c:pt>
                <c:pt idx="107953">
                  <c:v>278.12760416666669</c:v>
                </c:pt>
                <c:pt idx="107954">
                  <c:v>278.13020833333331</c:v>
                </c:pt>
                <c:pt idx="107955">
                  <c:v>278.1328125</c:v>
                </c:pt>
                <c:pt idx="107956">
                  <c:v>278.13541666666669</c:v>
                </c:pt>
                <c:pt idx="107957">
                  <c:v>278.13802083333331</c:v>
                </c:pt>
                <c:pt idx="107958">
                  <c:v>278.140625</c:v>
                </c:pt>
                <c:pt idx="107959">
                  <c:v>278.14322916666669</c:v>
                </c:pt>
                <c:pt idx="107960">
                  <c:v>278.14583333333331</c:v>
                </c:pt>
                <c:pt idx="107961">
                  <c:v>278.1484375</c:v>
                </c:pt>
                <c:pt idx="107962">
                  <c:v>278.15104166666669</c:v>
                </c:pt>
                <c:pt idx="107963">
                  <c:v>278.15364583333331</c:v>
                </c:pt>
                <c:pt idx="107964">
                  <c:v>278.15625</c:v>
                </c:pt>
                <c:pt idx="107965">
                  <c:v>278.15885416666669</c:v>
                </c:pt>
                <c:pt idx="107966">
                  <c:v>278.16145833333331</c:v>
                </c:pt>
                <c:pt idx="107967">
                  <c:v>278.1640625</c:v>
                </c:pt>
                <c:pt idx="107968">
                  <c:v>278.16666666666669</c:v>
                </c:pt>
                <c:pt idx="107969">
                  <c:v>278.16927083333331</c:v>
                </c:pt>
                <c:pt idx="107970">
                  <c:v>278.171875</c:v>
                </c:pt>
                <c:pt idx="107971">
                  <c:v>278.17447916666669</c:v>
                </c:pt>
                <c:pt idx="107972">
                  <c:v>278.17708333333331</c:v>
                </c:pt>
                <c:pt idx="107973">
                  <c:v>278.1796875</c:v>
                </c:pt>
                <c:pt idx="107974">
                  <c:v>278.18229166666669</c:v>
                </c:pt>
                <c:pt idx="107975">
                  <c:v>278.18489583333331</c:v>
                </c:pt>
                <c:pt idx="107976">
                  <c:v>278.1875</c:v>
                </c:pt>
                <c:pt idx="107977">
                  <c:v>278.19010416666669</c:v>
                </c:pt>
                <c:pt idx="107978">
                  <c:v>278.19270833333331</c:v>
                </c:pt>
                <c:pt idx="107979">
                  <c:v>278.1953125</c:v>
                </c:pt>
                <c:pt idx="107980">
                  <c:v>278.19791666666669</c:v>
                </c:pt>
                <c:pt idx="107981">
                  <c:v>278.20052083333331</c:v>
                </c:pt>
                <c:pt idx="107982">
                  <c:v>278.203125</c:v>
                </c:pt>
                <c:pt idx="107983">
                  <c:v>278.20572916666669</c:v>
                </c:pt>
                <c:pt idx="107984">
                  <c:v>278.20833333333331</c:v>
                </c:pt>
                <c:pt idx="107985">
                  <c:v>278.2109375</c:v>
                </c:pt>
                <c:pt idx="107986">
                  <c:v>278.21354166666669</c:v>
                </c:pt>
                <c:pt idx="107987">
                  <c:v>278.21614583333331</c:v>
                </c:pt>
                <c:pt idx="107988">
                  <c:v>278.21875</c:v>
                </c:pt>
                <c:pt idx="107989">
                  <c:v>278.22135416666669</c:v>
                </c:pt>
                <c:pt idx="107990">
                  <c:v>278.22395833333331</c:v>
                </c:pt>
                <c:pt idx="107991">
                  <c:v>278.2265625</c:v>
                </c:pt>
                <c:pt idx="107992">
                  <c:v>278.22916666666669</c:v>
                </c:pt>
                <c:pt idx="107993">
                  <c:v>278.23177083333331</c:v>
                </c:pt>
                <c:pt idx="107994">
                  <c:v>278.234375</c:v>
                </c:pt>
                <c:pt idx="107995">
                  <c:v>278.23697916666669</c:v>
                </c:pt>
                <c:pt idx="107996">
                  <c:v>278.23958333333331</c:v>
                </c:pt>
                <c:pt idx="107997">
                  <c:v>278.2421875</c:v>
                </c:pt>
                <c:pt idx="107998">
                  <c:v>278.24479166666669</c:v>
                </c:pt>
                <c:pt idx="107999">
                  <c:v>278.24739583333331</c:v>
                </c:pt>
                <c:pt idx="108000">
                  <c:v>278.25</c:v>
                </c:pt>
                <c:pt idx="108001">
                  <c:v>278.25260416666669</c:v>
                </c:pt>
                <c:pt idx="108002">
                  <c:v>278.25520833333331</c:v>
                </c:pt>
                <c:pt idx="108003">
                  <c:v>278.2578125</c:v>
                </c:pt>
                <c:pt idx="108004">
                  <c:v>278.26041666666669</c:v>
                </c:pt>
                <c:pt idx="108005">
                  <c:v>278.26302083333331</c:v>
                </c:pt>
                <c:pt idx="108006">
                  <c:v>278.265625</c:v>
                </c:pt>
                <c:pt idx="108007">
                  <c:v>278.26822916666669</c:v>
                </c:pt>
                <c:pt idx="108008">
                  <c:v>278.27083333333331</c:v>
                </c:pt>
                <c:pt idx="108009">
                  <c:v>278.2734375</c:v>
                </c:pt>
                <c:pt idx="108010">
                  <c:v>278.27604166666669</c:v>
                </c:pt>
                <c:pt idx="108011">
                  <c:v>278.27864583333331</c:v>
                </c:pt>
                <c:pt idx="108012">
                  <c:v>278.28125</c:v>
                </c:pt>
                <c:pt idx="108013">
                  <c:v>278.28385416666669</c:v>
                </c:pt>
                <c:pt idx="108014">
                  <c:v>278.28645833333331</c:v>
                </c:pt>
                <c:pt idx="108015">
                  <c:v>278.2890625</c:v>
                </c:pt>
                <c:pt idx="108016">
                  <c:v>278.29166666666669</c:v>
                </c:pt>
                <c:pt idx="108017">
                  <c:v>278.29427083333331</c:v>
                </c:pt>
                <c:pt idx="108018">
                  <c:v>278.296875</c:v>
                </c:pt>
                <c:pt idx="108019">
                  <c:v>278.29947916666669</c:v>
                </c:pt>
                <c:pt idx="108020">
                  <c:v>278.30208333333331</c:v>
                </c:pt>
                <c:pt idx="108021">
                  <c:v>278.3046875</c:v>
                </c:pt>
                <c:pt idx="108022">
                  <c:v>278.30729166666669</c:v>
                </c:pt>
                <c:pt idx="108023">
                  <c:v>278.30989583333331</c:v>
                </c:pt>
                <c:pt idx="108024">
                  <c:v>278.3125</c:v>
                </c:pt>
                <c:pt idx="108025">
                  <c:v>278.31510416666669</c:v>
                </c:pt>
                <c:pt idx="108026">
                  <c:v>278.31770833333331</c:v>
                </c:pt>
                <c:pt idx="108027">
                  <c:v>278.3203125</c:v>
                </c:pt>
                <c:pt idx="108028">
                  <c:v>278.32291666666669</c:v>
                </c:pt>
                <c:pt idx="108029">
                  <c:v>278.32552083333331</c:v>
                </c:pt>
                <c:pt idx="108030">
                  <c:v>278.328125</c:v>
                </c:pt>
                <c:pt idx="108031">
                  <c:v>278.33072916666669</c:v>
                </c:pt>
                <c:pt idx="108032">
                  <c:v>278.33333333333331</c:v>
                </c:pt>
                <c:pt idx="108033">
                  <c:v>278.3359375</c:v>
                </c:pt>
                <c:pt idx="108034">
                  <c:v>278.33854166666669</c:v>
                </c:pt>
                <c:pt idx="108035">
                  <c:v>278.34114583333331</c:v>
                </c:pt>
                <c:pt idx="108036">
                  <c:v>278.34375</c:v>
                </c:pt>
                <c:pt idx="108037">
                  <c:v>278.34635416666669</c:v>
                </c:pt>
                <c:pt idx="108038">
                  <c:v>278.34895833333331</c:v>
                </c:pt>
                <c:pt idx="108039">
                  <c:v>278.3515625</c:v>
                </c:pt>
                <c:pt idx="108040">
                  <c:v>278.35416666666669</c:v>
                </c:pt>
                <c:pt idx="108041">
                  <c:v>278.35677083333331</c:v>
                </c:pt>
                <c:pt idx="108042">
                  <c:v>278.359375</c:v>
                </c:pt>
                <c:pt idx="108043">
                  <c:v>278.36197916666669</c:v>
                </c:pt>
                <c:pt idx="108044">
                  <c:v>278.36458333333331</c:v>
                </c:pt>
                <c:pt idx="108045">
                  <c:v>278.3671875</c:v>
                </c:pt>
                <c:pt idx="108046">
                  <c:v>278.36979166666669</c:v>
                </c:pt>
                <c:pt idx="108047">
                  <c:v>278.37239583333331</c:v>
                </c:pt>
                <c:pt idx="108048">
                  <c:v>278.375</c:v>
                </c:pt>
                <c:pt idx="108049">
                  <c:v>278.37760416666669</c:v>
                </c:pt>
                <c:pt idx="108050">
                  <c:v>278.38020833333331</c:v>
                </c:pt>
                <c:pt idx="108051">
                  <c:v>278.3828125</c:v>
                </c:pt>
                <c:pt idx="108052">
                  <c:v>278.38541666666669</c:v>
                </c:pt>
                <c:pt idx="108053">
                  <c:v>278.38802083333331</c:v>
                </c:pt>
                <c:pt idx="108054">
                  <c:v>278.390625</c:v>
                </c:pt>
                <c:pt idx="108055">
                  <c:v>278.39322916666669</c:v>
                </c:pt>
                <c:pt idx="108056">
                  <c:v>278.39583333333331</c:v>
                </c:pt>
                <c:pt idx="108057">
                  <c:v>278.3984375</c:v>
                </c:pt>
                <c:pt idx="108058">
                  <c:v>278.40104166666669</c:v>
                </c:pt>
                <c:pt idx="108059">
                  <c:v>278.40364583333331</c:v>
                </c:pt>
                <c:pt idx="108060">
                  <c:v>278.40625</c:v>
                </c:pt>
                <c:pt idx="108061">
                  <c:v>278.40885416666669</c:v>
                </c:pt>
                <c:pt idx="108062">
                  <c:v>278.41145833333331</c:v>
                </c:pt>
                <c:pt idx="108063">
                  <c:v>278.4140625</c:v>
                </c:pt>
                <c:pt idx="108064">
                  <c:v>278.41666666666669</c:v>
                </c:pt>
                <c:pt idx="108065">
                  <c:v>278.41927083333331</c:v>
                </c:pt>
                <c:pt idx="108066">
                  <c:v>278.421875</c:v>
                </c:pt>
                <c:pt idx="108067">
                  <c:v>278.42447916666669</c:v>
                </c:pt>
                <c:pt idx="108068">
                  <c:v>278.42708333333331</c:v>
                </c:pt>
                <c:pt idx="108069">
                  <c:v>278.4296875</c:v>
                </c:pt>
                <c:pt idx="108070">
                  <c:v>278.43229166666669</c:v>
                </c:pt>
                <c:pt idx="108071">
                  <c:v>278.43489583333331</c:v>
                </c:pt>
                <c:pt idx="108072">
                  <c:v>278.4375</c:v>
                </c:pt>
                <c:pt idx="108073">
                  <c:v>278.44010416666669</c:v>
                </c:pt>
                <c:pt idx="108074">
                  <c:v>278.44270833333331</c:v>
                </c:pt>
                <c:pt idx="108075">
                  <c:v>278.4453125</c:v>
                </c:pt>
                <c:pt idx="108076">
                  <c:v>278.44791666666669</c:v>
                </c:pt>
                <c:pt idx="108077">
                  <c:v>278.45052083333331</c:v>
                </c:pt>
                <c:pt idx="108078">
                  <c:v>278.453125</c:v>
                </c:pt>
                <c:pt idx="108079">
                  <c:v>278.45572916666669</c:v>
                </c:pt>
                <c:pt idx="108080">
                  <c:v>278.45833333333331</c:v>
                </c:pt>
                <c:pt idx="108081">
                  <c:v>278.4609375</c:v>
                </c:pt>
                <c:pt idx="108082">
                  <c:v>278.46354166666669</c:v>
                </c:pt>
                <c:pt idx="108083">
                  <c:v>278.46614583333331</c:v>
                </c:pt>
                <c:pt idx="108084">
                  <c:v>278.46875</c:v>
                </c:pt>
                <c:pt idx="108085">
                  <c:v>278.47135416666669</c:v>
                </c:pt>
                <c:pt idx="108086">
                  <c:v>278.47395833333331</c:v>
                </c:pt>
                <c:pt idx="108087">
                  <c:v>278.4765625</c:v>
                </c:pt>
                <c:pt idx="108088">
                  <c:v>278.47916666666669</c:v>
                </c:pt>
                <c:pt idx="108089">
                  <c:v>278.48177083333331</c:v>
                </c:pt>
                <c:pt idx="108090">
                  <c:v>278.484375</c:v>
                </c:pt>
                <c:pt idx="108091">
                  <c:v>278.48697916666669</c:v>
                </c:pt>
                <c:pt idx="108092">
                  <c:v>278.48958333333331</c:v>
                </c:pt>
                <c:pt idx="108093">
                  <c:v>278.4921875</c:v>
                </c:pt>
                <c:pt idx="108094">
                  <c:v>278.49479166666669</c:v>
                </c:pt>
                <c:pt idx="108095">
                  <c:v>278.49739583333331</c:v>
                </c:pt>
                <c:pt idx="108096">
                  <c:v>278.5</c:v>
                </c:pt>
                <c:pt idx="108097">
                  <c:v>278.50260416666669</c:v>
                </c:pt>
                <c:pt idx="108098">
                  <c:v>278.50520833333331</c:v>
                </c:pt>
                <c:pt idx="108099">
                  <c:v>278.5078125</c:v>
                </c:pt>
                <c:pt idx="108100">
                  <c:v>278.51041666666669</c:v>
                </c:pt>
                <c:pt idx="108101">
                  <c:v>278.51302083333331</c:v>
                </c:pt>
                <c:pt idx="108102">
                  <c:v>278.515625</c:v>
                </c:pt>
                <c:pt idx="108103">
                  <c:v>278.51822916666669</c:v>
                </c:pt>
                <c:pt idx="108104">
                  <c:v>278.52083333333331</c:v>
                </c:pt>
                <c:pt idx="108105">
                  <c:v>278.5234375</c:v>
                </c:pt>
                <c:pt idx="108106">
                  <c:v>278.52604166666669</c:v>
                </c:pt>
                <c:pt idx="108107">
                  <c:v>278.52864583333331</c:v>
                </c:pt>
                <c:pt idx="108108">
                  <c:v>278.53125</c:v>
                </c:pt>
                <c:pt idx="108109">
                  <c:v>278.53385416666669</c:v>
                </c:pt>
                <c:pt idx="108110">
                  <c:v>278.53645833333331</c:v>
                </c:pt>
                <c:pt idx="108111">
                  <c:v>278.5390625</c:v>
                </c:pt>
                <c:pt idx="108112">
                  <c:v>278.54166666666669</c:v>
                </c:pt>
                <c:pt idx="108113">
                  <c:v>278.54427083333331</c:v>
                </c:pt>
                <c:pt idx="108114">
                  <c:v>278.546875</c:v>
                </c:pt>
                <c:pt idx="108115">
                  <c:v>278.54947916666669</c:v>
                </c:pt>
                <c:pt idx="108116">
                  <c:v>278.55208333333331</c:v>
                </c:pt>
                <c:pt idx="108117">
                  <c:v>278.5546875</c:v>
                </c:pt>
                <c:pt idx="108118">
                  <c:v>278.55729166666669</c:v>
                </c:pt>
                <c:pt idx="108119">
                  <c:v>278.55989583333331</c:v>
                </c:pt>
                <c:pt idx="108120">
                  <c:v>278.5625</c:v>
                </c:pt>
                <c:pt idx="108121">
                  <c:v>278.56510416666669</c:v>
                </c:pt>
                <c:pt idx="108122">
                  <c:v>278.56770833333331</c:v>
                </c:pt>
                <c:pt idx="108123">
                  <c:v>278.5703125</c:v>
                </c:pt>
                <c:pt idx="108124">
                  <c:v>278.57291666666669</c:v>
                </c:pt>
                <c:pt idx="108125">
                  <c:v>278.57552083333331</c:v>
                </c:pt>
                <c:pt idx="108126">
                  <c:v>278.578125</c:v>
                </c:pt>
                <c:pt idx="108127">
                  <c:v>278.58072916666669</c:v>
                </c:pt>
                <c:pt idx="108128">
                  <c:v>278.58333333333331</c:v>
                </c:pt>
                <c:pt idx="108129">
                  <c:v>278.5859375</c:v>
                </c:pt>
                <c:pt idx="108130">
                  <c:v>278.58854166666669</c:v>
                </c:pt>
                <c:pt idx="108131">
                  <c:v>278.59114583333331</c:v>
                </c:pt>
                <c:pt idx="108132">
                  <c:v>278.59375</c:v>
                </c:pt>
                <c:pt idx="108133">
                  <c:v>278.59635416666669</c:v>
                </c:pt>
                <c:pt idx="108134">
                  <c:v>278.59895833333331</c:v>
                </c:pt>
                <c:pt idx="108135">
                  <c:v>278.6015625</c:v>
                </c:pt>
                <c:pt idx="108136">
                  <c:v>278.60416666666669</c:v>
                </c:pt>
                <c:pt idx="108137">
                  <c:v>278.60677083333331</c:v>
                </c:pt>
                <c:pt idx="108138">
                  <c:v>278.609375</c:v>
                </c:pt>
                <c:pt idx="108139">
                  <c:v>278.61197916666669</c:v>
                </c:pt>
                <c:pt idx="108140">
                  <c:v>278.61458333333331</c:v>
                </c:pt>
                <c:pt idx="108141">
                  <c:v>278.6171875</c:v>
                </c:pt>
                <c:pt idx="108142">
                  <c:v>278.61979166666669</c:v>
                </c:pt>
                <c:pt idx="108143">
                  <c:v>278.62239583333331</c:v>
                </c:pt>
                <c:pt idx="108144">
                  <c:v>278.625</c:v>
                </c:pt>
                <c:pt idx="108145">
                  <c:v>278.62760416666669</c:v>
                </c:pt>
                <c:pt idx="108146">
                  <c:v>278.63020833333331</c:v>
                </c:pt>
                <c:pt idx="108147">
                  <c:v>278.6328125</c:v>
                </c:pt>
                <c:pt idx="108148">
                  <c:v>278.63541666666669</c:v>
                </c:pt>
                <c:pt idx="108149">
                  <c:v>278.63802083333331</c:v>
                </c:pt>
                <c:pt idx="108150">
                  <c:v>278.640625</c:v>
                </c:pt>
                <c:pt idx="108151">
                  <c:v>278.64322916666669</c:v>
                </c:pt>
                <c:pt idx="108152">
                  <c:v>278.64583333333331</c:v>
                </c:pt>
                <c:pt idx="108153">
                  <c:v>278.6484375</c:v>
                </c:pt>
                <c:pt idx="108154">
                  <c:v>278.65104166666669</c:v>
                </c:pt>
                <c:pt idx="108155">
                  <c:v>278.65364583333331</c:v>
                </c:pt>
                <c:pt idx="108156">
                  <c:v>278.65625</c:v>
                </c:pt>
                <c:pt idx="108157">
                  <c:v>278.65885416666669</c:v>
                </c:pt>
                <c:pt idx="108158">
                  <c:v>278.66145833333331</c:v>
                </c:pt>
                <c:pt idx="108159">
                  <c:v>278.6640625</c:v>
                </c:pt>
                <c:pt idx="108160">
                  <c:v>278.66666666666669</c:v>
                </c:pt>
                <c:pt idx="108161">
                  <c:v>278.66927083333331</c:v>
                </c:pt>
                <c:pt idx="108162">
                  <c:v>278.671875</c:v>
                </c:pt>
                <c:pt idx="108163">
                  <c:v>278.67447916666669</c:v>
                </c:pt>
                <c:pt idx="108164">
                  <c:v>278.67708333333331</c:v>
                </c:pt>
                <c:pt idx="108165">
                  <c:v>278.6796875</c:v>
                </c:pt>
                <c:pt idx="108166">
                  <c:v>278.68229166666669</c:v>
                </c:pt>
                <c:pt idx="108167">
                  <c:v>278.68489583333331</c:v>
                </c:pt>
                <c:pt idx="108168">
                  <c:v>278.6875</c:v>
                </c:pt>
                <c:pt idx="108169">
                  <c:v>278.69010416666669</c:v>
                </c:pt>
                <c:pt idx="108170">
                  <c:v>278.69270833333331</c:v>
                </c:pt>
                <c:pt idx="108171">
                  <c:v>278.6953125</c:v>
                </c:pt>
                <c:pt idx="108172">
                  <c:v>278.69791666666669</c:v>
                </c:pt>
                <c:pt idx="108173">
                  <c:v>278.70052083333331</c:v>
                </c:pt>
                <c:pt idx="108174">
                  <c:v>278.703125</c:v>
                </c:pt>
                <c:pt idx="108175">
                  <c:v>278.70572916666669</c:v>
                </c:pt>
                <c:pt idx="108176">
                  <c:v>278.70833333333331</c:v>
                </c:pt>
                <c:pt idx="108177">
                  <c:v>278.7109375</c:v>
                </c:pt>
                <c:pt idx="108178">
                  <c:v>278.71354166666669</c:v>
                </c:pt>
                <c:pt idx="108179">
                  <c:v>278.71614583333331</c:v>
                </c:pt>
                <c:pt idx="108180">
                  <c:v>278.71875</c:v>
                </c:pt>
                <c:pt idx="108181">
                  <c:v>278.72135416666669</c:v>
                </c:pt>
                <c:pt idx="108182">
                  <c:v>278.72395833333331</c:v>
                </c:pt>
                <c:pt idx="108183">
                  <c:v>278.7265625</c:v>
                </c:pt>
                <c:pt idx="108184">
                  <c:v>278.72916666666669</c:v>
                </c:pt>
                <c:pt idx="108185">
                  <c:v>278.73177083333331</c:v>
                </c:pt>
                <c:pt idx="108186">
                  <c:v>278.734375</c:v>
                </c:pt>
                <c:pt idx="108187">
                  <c:v>278.73697916666669</c:v>
                </c:pt>
                <c:pt idx="108188">
                  <c:v>278.73958333333331</c:v>
                </c:pt>
                <c:pt idx="108189">
                  <c:v>278.7421875</c:v>
                </c:pt>
                <c:pt idx="108190">
                  <c:v>278.74479166666669</c:v>
                </c:pt>
                <c:pt idx="108191">
                  <c:v>278.74739583333331</c:v>
                </c:pt>
                <c:pt idx="108192">
                  <c:v>278.75</c:v>
                </c:pt>
                <c:pt idx="108193">
                  <c:v>278.75260416666669</c:v>
                </c:pt>
                <c:pt idx="108194">
                  <c:v>278.75520833333331</c:v>
                </c:pt>
                <c:pt idx="108195">
                  <c:v>278.7578125</c:v>
                </c:pt>
                <c:pt idx="108196">
                  <c:v>278.76041666666669</c:v>
                </c:pt>
                <c:pt idx="108197">
                  <c:v>278.76302083333331</c:v>
                </c:pt>
                <c:pt idx="108198">
                  <c:v>278.765625</c:v>
                </c:pt>
                <c:pt idx="108199">
                  <c:v>278.76822916666669</c:v>
                </c:pt>
                <c:pt idx="108200">
                  <c:v>278.77083333333331</c:v>
                </c:pt>
                <c:pt idx="108201">
                  <c:v>278.7734375</c:v>
                </c:pt>
                <c:pt idx="108202">
                  <c:v>278.77604166666669</c:v>
                </c:pt>
                <c:pt idx="108203">
                  <c:v>278.77864583333331</c:v>
                </c:pt>
                <c:pt idx="108204">
                  <c:v>278.78125</c:v>
                </c:pt>
                <c:pt idx="108205">
                  <c:v>278.78385416666669</c:v>
                </c:pt>
                <c:pt idx="108206">
                  <c:v>278.78645833333331</c:v>
                </c:pt>
                <c:pt idx="108207">
                  <c:v>278.7890625</c:v>
                </c:pt>
                <c:pt idx="108208">
                  <c:v>278.79166666666669</c:v>
                </c:pt>
                <c:pt idx="108209">
                  <c:v>278.79427083333331</c:v>
                </c:pt>
                <c:pt idx="108210">
                  <c:v>278.796875</c:v>
                </c:pt>
                <c:pt idx="108211">
                  <c:v>278.79947916666669</c:v>
                </c:pt>
                <c:pt idx="108212">
                  <c:v>278.80208333333331</c:v>
                </c:pt>
                <c:pt idx="108213">
                  <c:v>278.8046875</c:v>
                </c:pt>
                <c:pt idx="108214">
                  <c:v>278.80729166666669</c:v>
                </c:pt>
                <c:pt idx="108215">
                  <c:v>278.80989583333331</c:v>
                </c:pt>
                <c:pt idx="108216">
                  <c:v>278.8125</c:v>
                </c:pt>
                <c:pt idx="108217">
                  <c:v>278.81510416666669</c:v>
                </c:pt>
                <c:pt idx="108218">
                  <c:v>278.81770833333331</c:v>
                </c:pt>
                <c:pt idx="108219">
                  <c:v>278.8203125</c:v>
                </c:pt>
                <c:pt idx="108220">
                  <c:v>278.82291666666669</c:v>
                </c:pt>
                <c:pt idx="108221">
                  <c:v>278.82552083333331</c:v>
                </c:pt>
                <c:pt idx="108222">
                  <c:v>278.828125</c:v>
                </c:pt>
                <c:pt idx="108223">
                  <c:v>278.83072916666669</c:v>
                </c:pt>
                <c:pt idx="108224">
                  <c:v>278.83333333333331</c:v>
                </c:pt>
                <c:pt idx="108225">
                  <c:v>278.8359375</c:v>
                </c:pt>
                <c:pt idx="108226">
                  <c:v>278.83854166666669</c:v>
                </c:pt>
                <c:pt idx="108227">
                  <c:v>278.84114583333331</c:v>
                </c:pt>
                <c:pt idx="108228">
                  <c:v>278.84375</c:v>
                </c:pt>
                <c:pt idx="108229">
                  <c:v>278.84635416666669</c:v>
                </c:pt>
                <c:pt idx="108230">
                  <c:v>278.84895833333331</c:v>
                </c:pt>
                <c:pt idx="108231">
                  <c:v>278.8515625</c:v>
                </c:pt>
                <c:pt idx="108232">
                  <c:v>278.85416666666669</c:v>
                </c:pt>
                <c:pt idx="108233">
                  <c:v>278.85677083333331</c:v>
                </c:pt>
                <c:pt idx="108234">
                  <c:v>278.859375</c:v>
                </c:pt>
                <c:pt idx="108235">
                  <c:v>278.86197916666669</c:v>
                </c:pt>
                <c:pt idx="108236">
                  <c:v>278.86458333333331</c:v>
                </c:pt>
                <c:pt idx="108237">
                  <c:v>278.8671875</c:v>
                </c:pt>
                <c:pt idx="108238">
                  <c:v>278.86979166666669</c:v>
                </c:pt>
                <c:pt idx="108239">
                  <c:v>278.87239583333331</c:v>
                </c:pt>
                <c:pt idx="108240">
                  <c:v>278.875</c:v>
                </c:pt>
                <c:pt idx="108241">
                  <c:v>278.87760416666669</c:v>
                </c:pt>
                <c:pt idx="108242">
                  <c:v>278.88020833333331</c:v>
                </c:pt>
                <c:pt idx="108243">
                  <c:v>278.8828125</c:v>
                </c:pt>
                <c:pt idx="108244">
                  <c:v>278.88541666666669</c:v>
                </c:pt>
                <c:pt idx="108245">
                  <c:v>278.88802083333331</c:v>
                </c:pt>
                <c:pt idx="108246">
                  <c:v>278.890625</c:v>
                </c:pt>
                <c:pt idx="108247">
                  <c:v>278.89322916666669</c:v>
                </c:pt>
                <c:pt idx="108248">
                  <c:v>278.89583333333331</c:v>
                </c:pt>
                <c:pt idx="108249">
                  <c:v>278.8984375</c:v>
                </c:pt>
                <c:pt idx="108250">
                  <c:v>278.90104166666669</c:v>
                </c:pt>
                <c:pt idx="108251">
                  <c:v>278.90364583333331</c:v>
                </c:pt>
                <c:pt idx="108252">
                  <c:v>278.90625</c:v>
                </c:pt>
                <c:pt idx="108253">
                  <c:v>278.90885416666669</c:v>
                </c:pt>
                <c:pt idx="108254">
                  <c:v>278.91145833333331</c:v>
                </c:pt>
                <c:pt idx="108255">
                  <c:v>278.9140625</c:v>
                </c:pt>
                <c:pt idx="108256">
                  <c:v>278.91666666666669</c:v>
                </c:pt>
                <c:pt idx="108257">
                  <c:v>278.91927083333331</c:v>
                </c:pt>
                <c:pt idx="108258">
                  <c:v>278.921875</c:v>
                </c:pt>
                <c:pt idx="108259">
                  <c:v>278.92447916666669</c:v>
                </c:pt>
                <c:pt idx="108260">
                  <c:v>278.92708333333331</c:v>
                </c:pt>
                <c:pt idx="108261">
                  <c:v>278.9296875</c:v>
                </c:pt>
                <c:pt idx="108262">
                  <c:v>278.93229166666669</c:v>
                </c:pt>
                <c:pt idx="108263">
                  <c:v>278.93489583333331</c:v>
                </c:pt>
                <c:pt idx="108264">
                  <c:v>278.9375</c:v>
                </c:pt>
                <c:pt idx="108265">
                  <c:v>278.94010416666669</c:v>
                </c:pt>
                <c:pt idx="108266">
                  <c:v>278.94270833333331</c:v>
                </c:pt>
                <c:pt idx="108267">
                  <c:v>278.9453125</c:v>
                </c:pt>
                <c:pt idx="108268">
                  <c:v>278.94791666666669</c:v>
                </c:pt>
                <c:pt idx="108269">
                  <c:v>278.95052083333331</c:v>
                </c:pt>
                <c:pt idx="108270">
                  <c:v>278.953125</c:v>
                </c:pt>
                <c:pt idx="108271">
                  <c:v>278.95572916666669</c:v>
                </c:pt>
                <c:pt idx="108272">
                  <c:v>278.95833333333331</c:v>
                </c:pt>
                <c:pt idx="108273">
                  <c:v>278.9609375</c:v>
                </c:pt>
                <c:pt idx="108274">
                  <c:v>278.96354166666669</c:v>
                </c:pt>
                <c:pt idx="108275">
                  <c:v>278.96614583333331</c:v>
                </c:pt>
                <c:pt idx="108276">
                  <c:v>278.96875</c:v>
                </c:pt>
                <c:pt idx="108277">
                  <c:v>278.97135416666669</c:v>
                </c:pt>
                <c:pt idx="108278">
                  <c:v>278.97395833333331</c:v>
                </c:pt>
                <c:pt idx="108279">
                  <c:v>278.9765625</c:v>
                </c:pt>
                <c:pt idx="108280">
                  <c:v>278.97916666666669</c:v>
                </c:pt>
                <c:pt idx="108281">
                  <c:v>278.98177083333331</c:v>
                </c:pt>
                <c:pt idx="108282">
                  <c:v>278.984375</c:v>
                </c:pt>
                <c:pt idx="108283">
                  <c:v>278.98697916666669</c:v>
                </c:pt>
                <c:pt idx="108284">
                  <c:v>278.98958333333331</c:v>
                </c:pt>
                <c:pt idx="108285">
                  <c:v>278.9921875</c:v>
                </c:pt>
                <c:pt idx="108286">
                  <c:v>278.99479166666669</c:v>
                </c:pt>
                <c:pt idx="108287">
                  <c:v>278.99739583333331</c:v>
                </c:pt>
                <c:pt idx="108288">
                  <c:v>279</c:v>
                </c:pt>
                <c:pt idx="108289">
                  <c:v>279.00260416666669</c:v>
                </c:pt>
                <c:pt idx="108290">
                  <c:v>279.00520833333331</c:v>
                </c:pt>
                <c:pt idx="108291">
                  <c:v>279.0078125</c:v>
                </c:pt>
                <c:pt idx="108292">
                  <c:v>279.01041666666669</c:v>
                </c:pt>
                <c:pt idx="108293">
                  <c:v>279.01302083333331</c:v>
                </c:pt>
                <c:pt idx="108294">
                  <c:v>279.015625</c:v>
                </c:pt>
                <c:pt idx="108295">
                  <c:v>279.01822916666669</c:v>
                </c:pt>
                <c:pt idx="108296">
                  <c:v>279.02083333333331</c:v>
                </c:pt>
                <c:pt idx="108297">
                  <c:v>279.0234375</c:v>
                </c:pt>
                <c:pt idx="108298">
                  <c:v>279.02604166666669</c:v>
                </c:pt>
                <c:pt idx="108299">
                  <c:v>279.02864583333331</c:v>
                </c:pt>
                <c:pt idx="108300">
                  <c:v>279.03125</c:v>
                </c:pt>
                <c:pt idx="108301">
                  <c:v>279.03385416666669</c:v>
                </c:pt>
                <c:pt idx="108302">
                  <c:v>279.03645833333331</c:v>
                </c:pt>
                <c:pt idx="108303">
                  <c:v>279.0390625</c:v>
                </c:pt>
                <c:pt idx="108304">
                  <c:v>279.04166666666669</c:v>
                </c:pt>
                <c:pt idx="108305">
                  <c:v>279.04427083333331</c:v>
                </c:pt>
                <c:pt idx="108306">
                  <c:v>279.046875</c:v>
                </c:pt>
                <c:pt idx="108307">
                  <c:v>279.04947916666669</c:v>
                </c:pt>
                <c:pt idx="108308">
                  <c:v>279.05208333333331</c:v>
                </c:pt>
                <c:pt idx="108309">
                  <c:v>279.0546875</c:v>
                </c:pt>
                <c:pt idx="108310">
                  <c:v>279.05729166666669</c:v>
                </c:pt>
                <c:pt idx="108311">
                  <c:v>279.05989583333331</c:v>
                </c:pt>
                <c:pt idx="108312">
                  <c:v>279.0625</c:v>
                </c:pt>
                <c:pt idx="108313">
                  <c:v>279.06510416666669</c:v>
                </c:pt>
                <c:pt idx="108314">
                  <c:v>279.06770833333331</c:v>
                </c:pt>
                <c:pt idx="108315">
                  <c:v>279.0703125</c:v>
                </c:pt>
                <c:pt idx="108316">
                  <c:v>279.07291666666669</c:v>
                </c:pt>
                <c:pt idx="108317">
                  <c:v>279.07552083333331</c:v>
                </c:pt>
                <c:pt idx="108318">
                  <c:v>279.078125</c:v>
                </c:pt>
                <c:pt idx="108319">
                  <c:v>279.08072916666669</c:v>
                </c:pt>
                <c:pt idx="108320">
                  <c:v>279.08333333333331</c:v>
                </c:pt>
                <c:pt idx="108321">
                  <c:v>279.0859375</c:v>
                </c:pt>
                <c:pt idx="108322">
                  <c:v>279.08854166666669</c:v>
                </c:pt>
                <c:pt idx="108323">
                  <c:v>279.09114583333331</c:v>
                </c:pt>
                <c:pt idx="108324">
                  <c:v>279.09375</c:v>
                </c:pt>
                <c:pt idx="108325">
                  <c:v>279.09635416666669</c:v>
                </c:pt>
                <c:pt idx="108326">
                  <c:v>279.09895833333331</c:v>
                </c:pt>
                <c:pt idx="108327">
                  <c:v>279.1015625</c:v>
                </c:pt>
                <c:pt idx="108328">
                  <c:v>279.10416666666669</c:v>
                </c:pt>
                <c:pt idx="108329">
                  <c:v>279.10677083333331</c:v>
                </c:pt>
                <c:pt idx="108330">
                  <c:v>279.109375</c:v>
                </c:pt>
                <c:pt idx="108331">
                  <c:v>279.11197916666669</c:v>
                </c:pt>
                <c:pt idx="108332">
                  <c:v>279.11458333333331</c:v>
                </c:pt>
                <c:pt idx="108333">
                  <c:v>279.1171875</c:v>
                </c:pt>
                <c:pt idx="108334">
                  <c:v>279.11979166666669</c:v>
                </c:pt>
                <c:pt idx="108335">
                  <c:v>279.12239583333331</c:v>
                </c:pt>
                <c:pt idx="108336">
                  <c:v>279.125</c:v>
                </c:pt>
                <c:pt idx="108337">
                  <c:v>279.12760416666669</c:v>
                </c:pt>
                <c:pt idx="108338">
                  <c:v>279.13020833333331</c:v>
                </c:pt>
                <c:pt idx="108339">
                  <c:v>279.1328125</c:v>
                </c:pt>
                <c:pt idx="108340">
                  <c:v>279.13541666666669</c:v>
                </c:pt>
                <c:pt idx="108341">
                  <c:v>279.13802083333331</c:v>
                </c:pt>
                <c:pt idx="108342">
                  <c:v>279.140625</c:v>
                </c:pt>
                <c:pt idx="108343">
                  <c:v>279.14322916666669</c:v>
                </c:pt>
                <c:pt idx="108344">
                  <c:v>279.14583333333331</c:v>
                </c:pt>
                <c:pt idx="108345">
                  <c:v>279.1484375</c:v>
                </c:pt>
                <c:pt idx="108346">
                  <c:v>279.15104166666669</c:v>
                </c:pt>
                <c:pt idx="108347">
                  <c:v>279.15364583333331</c:v>
                </c:pt>
                <c:pt idx="108348">
                  <c:v>279.15625</c:v>
                </c:pt>
                <c:pt idx="108349">
                  <c:v>279.15885416666669</c:v>
                </c:pt>
                <c:pt idx="108350">
                  <c:v>279.16145833333331</c:v>
                </c:pt>
                <c:pt idx="108351">
                  <c:v>279.1640625</c:v>
                </c:pt>
                <c:pt idx="108352">
                  <c:v>279.16666666666669</c:v>
                </c:pt>
                <c:pt idx="108353">
                  <c:v>279.16927083333331</c:v>
                </c:pt>
                <c:pt idx="108354">
                  <c:v>279.171875</c:v>
                </c:pt>
                <c:pt idx="108355">
                  <c:v>279.17447916666669</c:v>
                </c:pt>
                <c:pt idx="108356">
                  <c:v>279.17708333333331</c:v>
                </c:pt>
                <c:pt idx="108357">
                  <c:v>279.1796875</c:v>
                </c:pt>
                <c:pt idx="108358">
                  <c:v>279.18229166666669</c:v>
                </c:pt>
                <c:pt idx="108359">
                  <c:v>279.18489583333331</c:v>
                </c:pt>
                <c:pt idx="108360">
                  <c:v>279.1875</c:v>
                </c:pt>
                <c:pt idx="108361">
                  <c:v>279.19010416666669</c:v>
                </c:pt>
                <c:pt idx="108362">
                  <c:v>279.19270833333331</c:v>
                </c:pt>
                <c:pt idx="108363">
                  <c:v>279.1953125</c:v>
                </c:pt>
                <c:pt idx="108364">
                  <c:v>279.19791666666669</c:v>
                </c:pt>
                <c:pt idx="108365">
                  <c:v>279.20052083333331</c:v>
                </c:pt>
                <c:pt idx="108366">
                  <c:v>279.203125</c:v>
                </c:pt>
                <c:pt idx="108367">
                  <c:v>279.20572916666669</c:v>
                </c:pt>
                <c:pt idx="108368">
                  <c:v>279.20833333333331</c:v>
                </c:pt>
                <c:pt idx="108369">
                  <c:v>279.2109375</c:v>
                </c:pt>
                <c:pt idx="108370">
                  <c:v>279.21354166666669</c:v>
                </c:pt>
                <c:pt idx="108371">
                  <c:v>279.21614583333331</c:v>
                </c:pt>
                <c:pt idx="108372">
                  <c:v>279.21875</c:v>
                </c:pt>
                <c:pt idx="108373">
                  <c:v>279.22135416666669</c:v>
                </c:pt>
                <c:pt idx="108374">
                  <c:v>279.22395833333331</c:v>
                </c:pt>
                <c:pt idx="108375">
                  <c:v>279.2265625</c:v>
                </c:pt>
                <c:pt idx="108376">
                  <c:v>279.22916666666669</c:v>
                </c:pt>
                <c:pt idx="108377">
                  <c:v>279.23177083333331</c:v>
                </c:pt>
                <c:pt idx="108378">
                  <c:v>279.234375</c:v>
                </c:pt>
                <c:pt idx="108379">
                  <c:v>279.23697916666669</c:v>
                </c:pt>
                <c:pt idx="108380">
                  <c:v>279.23958333333331</c:v>
                </c:pt>
                <c:pt idx="108381">
                  <c:v>279.2421875</c:v>
                </c:pt>
                <c:pt idx="108382">
                  <c:v>279.24479166666669</c:v>
                </c:pt>
                <c:pt idx="108383">
                  <c:v>279.24739583333331</c:v>
                </c:pt>
                <c:pt idx="108384">
                  <c:v>279.25</c:v>
                </c:pt>
                <c:pt idx="108385">
                  <c:v>279.25260416666669</c:v>
                </c:pt>
                <c:pt idx="108386">
                  <c:v>279.25520833333331</c:v>
                </c:pt>
                <c:pt idx="108387">
                  <c:v>279.2578125</c:v>
                </c:pt>
                <c:pt idx="108388">
                  <c:v>279.26041666666669</c:v>
                </c:pt>
                <c:pt idx="108389">
                  <c:v>279.26302083333331</c:v>
                </c:pt>
                <c:pt idx="108390">
                  <c:v>279.265625</c:v>
                </c:pt>
                <c:pt idx="108391">
                  <c:v>279.26822916666669</c:v>
                </c:pt>
                <c:pt idx="108392">
                  <c:v>279.27083333333331</c:v>
                </c:pt>
                <c:pt idx="108393">
                  <c:v>279.2734375</c:v>
                </c:pt>
                <c:pt idx="108394">
                  <c:v>279.27604166666669</c:v>
                </c:pt>
                <c:pt idx="108395">
                  <c:v>279.27864583333331</c:v>
                </c:pt>
                <c:pt idx="108396">
                  <c:v>279.28125</c:v>
                </c:pt>
                <c:pt idx="108397">
                  <c:v>279.28385416666669</c:v>
                </c:pt>
                <c:pt idx="108398">
                  <c:v>279.28645833333331</c:v>
                </c:pt>
                <c:pt idx="108399">
                  <c:v>279.2890625</c:v>
                </c:pt>
                <c:pt idx="108400">
                  <c:v>279.29166666666669</c:v>
                </c:pt>
                <c:pt idx="108401">
                  <c:v>279.29427083333331</c:v>
                </c:pt>
                <c:pt idx="108402">
                  <c:v>279.296875</c:v>
                </c:pt>
                <c:pt idx="108403">
                  <c:v>279.29947916666669</c:v>
                </c:pt>
                <c:pt idx="108404">
                  <c:v>279.30208333333331</c:v>
                </c:pt>
                <c:pt idx="108405">
                  <c:v>279.3046875</c:v>
                </c:pt>
                <c:pt idx="108406">
                  <c:v>279.30729166666669</c:v>
                </c:pt>
                <c:pt idx="108407">
                  <c:v>279.30989583333331</c:v>
                </c:pt>
                <c:pt idx="108408">
                  <c:v>279.3125</c:v>
                </c:pt>
                <c:pt idx="108409">
                  <c:v>279.31510416666669</c:v>
                </c:pt>
                <c:pt idx="108410">
                  <c:v>279.31770833333331</c:v>
                </c:pt>
                <c:pt idx="108411">
                  <c:v>279.3203125</c:v>
                </c:pt>
                <c:pt idx="108412">
                  <c:v>279.32291666666669</c:v>
                </c:pt>
                <c:pt idx="108413">
                  <c:v>279.32552083333331</c:v>
                </c:pt>
                <c:pt idx="108414">
                  <c:v>279.328125</c:v>
                </c:pt>
                <c:pt idx="108415">
                  <c:v>279.33072916666669</c:v>
                </c:pt>
                <c:pt idx="108416">
                  <c:v>279.33333333333331</c:v>
                </c:pt>
                <c:pt idx="108417">
                  <c:v>279.3359375</c:v>
                </c:pt>
                <c:pt idx="108418">
                  <c:v>279.33854166666669</c:v>
                </c:pt>
                <c:pt idx="108419">
                  <c:v>279.34114583333331</c:v>
                </c:pt>
                <c:pt idx="108420">
                  <c:v>279.34375</c:v>
                </c:pt>
                <c:pt idx="108421">
                  <c:v>279.34635416666669</c:v>
                </c:pt>
                <c:pt idx="108422">
                  <c:v>279.34895833333331</c:v>
                </c:pt>
                <c:pt idx="108423">
                  <c:v>279.3515625</c:v>
                </c:pt>
                <c:pt idx="108424">
                  <c:v>279.35416666666669</c:v>
                </c:pt>
                <c:pt idx="108425">
                  <c:v>279.35677083333331</c:v>
                </c:pt>
                <c:pt idx="108426">
                  <c:v>279.359375</c:v>
                </c:pt>
                <c:pt idx="108427">
                  <c:v>279.36197916666669</c:v>
                </c:pt>
                <c:pt idx="108428">
                  <c:v>279.36458333333331</c:v>
                </c:pt>
                <c:pt idx="108429">
                  <c:v>279.3671875</c:v>
                </c:pt>
                <c:pt idx="108430">
                  <c:v>279.36979166666669</c:v>
                </c:pt>
                <c:pt idx="108431">
                  <c:v>279.37239583333331</c:v>
                </c:pt>
                <c:pt idx="108432">
                  <c:v>279.375</c:v>
                </c:pt>
                <c:pt idx="108433">
                  <c:v>279.37760416666669</c:v>
                </c:pt>
                <c:pt idx="108434">
                  <c:v>279.38020833333331</c:v>
                </c:pt>
                <c:pt idx="108435">
                  <c:v>279.3828125</c:v>
                </c:pt>
                <c:pt idx="108436">
                  <c:v>279.38541666666669</c:v>
                </c:pt>
                <c:pt idx="108437">
                  <c:v>279.38802083333331</c:v>
                </c:pt>
                <c:pt idx="108438">
                  <c:v>279.390625</c:v>
                </c:pt>
                <c:pt idx="108439">
                  <c:v>279.39322916666669</c:v>
                </c:pt>
                <c:pt idx="108440">
                  <c:v>279.39583333333331</c:v>
                </c:pt>
                <c:pt idx="108441">
                  <c:v>279.3984375</c:v>
                </c:pt>
                <c:pt idx="108442">
                  <c:v>279.40104166666669</c:v>
                </c:pt>
                <c:pt idx="108443">
                  <c:v>279.40364583333331</c:v>
                </c:pt>
                <c:pt idx="108444">
                  <c:v>279.40625</c:v>
                </c:pt>
                <c:pt idx="108445">
                  <c:v>279.40885416666669</c:v>
                </c:pt>
                <c:pt idx="108446">
                  <c:v>279.41145833333331</c:v>
                </c:pt>
                <c:pt idx="108447">
                  <c:v>279.4140625</c:v>
                </c:pt>
                <c:pt idx="108448">
                  <c:v>279.41666666666669</c:v>
                </c:pt>
                <c:pt idx="108449">
                  <c:v>279.41927083333331</c:v>
                </c:pt>
                <c:pt idx="108450">
                  <c:v>279.421875</c:v>
                </c:pt>
                <c:pt idx="108451">
                  <c:v>279.42447916666669</c:v>
                </c:pt>
                <c:pt idx="108452">
                  <c:v>279.42708333333331</c:v>
                </c:pt>
                <c:pt idx="108453">
                  <c:v>279.4296875</c:v>
                </c:pt>
                <c:pt idx="108454">
                  <c:v>279.43229166666669</c:v>
                </c:pt>
                <c:pt idx="108455">
                  <c:v>279.43489583333331</c:v>
                </c:pt>
                <c:pt idx="108456">
                  <c:v>279.4375</c:v>
                </c:pt>
                <c:pt idx="108457">
                  <c:v>279.44010416666669</c:v>
                </c:pt>
                <c:pt idx="108458">
                  <c:v>279.44270833333331</c:v>
                </c:pt>
                <c:pt idx="108459">
                  <c:v>279.4453125</c:v>
                </c:pt>
                <c:pt idx="108460">
                  <c:v>279.44791666666669</c:v>
                </c:pt>
                <c:pt idx="108461">
                  <c:v>279.45052083333331</c:v>
                </c:pt>
                <c:pt idx="108462">
                  <c:v>279.453125</c:v>
                </c:pt>
                <c:pt idx="108463">
                  <c:v>279.45572916666669</c:v>
                </c:pt>
                <c:pt idx="108464">
                  <c:v>279.45833333333331</c:v>
                </c:pt>
                <c:pt idx="108465">
                  <c:v>279.4609375</c:v>
                </c:pt>
                <c:pt idx="108466">
                  <c:v>279.46354166666669</c:v>
                </c:pt>
                <c:pt idx="108467">
                  <c:v>279.46614583333331</c:v>
                </c:pt>
                <c:pt idx="108468">
                  <c:v>279.46875</c:v>
                </c:pt>
                <c:pt idx="108469">
                  <c:v>279.47135416666669</c:v>
                </c:pt>
                <c:pt idx="108470">
                  <c:v>279.47395833333331</c:v>
                </c:pt>
                <c:pt idx="108471">
                  <c:v>279.4765625</c:v>
                </c:pt>
                <c:pt idx="108472">
                  <c:v>279.47916666666669</c:v>
                </c:pt>
                <c:pt idx="108473">
                  <c:v>279.48177083333331</c:v>
                </c:pt>
                <c:pt idx="108474">
                  <c:v>279.484375</c:v>
                </c:pt>
                <c:pt idx="108475">
                  <c:v>279.48697916666669</c:v>
                </c:pt>
                <c:pt idx="108476">
                  <c:v>279.48958333333331</c:v>
                </c:pt>
                <c:pt idx="108477">
                  <c:v>279.4921875</c:v>
                </c:pt>
                <c:pt idx="108478">
                  <c:v>279.49479166666669</c:v>
                </c:pt>
                <c:pt idx="108479">
                  <c:v>279.49739583333331</c:v>
                </c:pt>
                <c:pt idx="108480">
                  <c:v>279.5</c:v>
                </c:pt>
                <c:pt idx="108481">
                  <c:v>279.50260416666669</c:v>
                </c:pt>
                <c:pt idx="108482">
                  <c:v>279.50520833333331</c:v>
                </c:pt>
                <c:pt idx="108483">
                  <c:v>279.5078125</c:v>
                </c:pt>
                <c:pt idx="108484">
                  <c:v>279.51041666666669</c:v>
                </c:pt>
                <c:pt idx="108485">
                  <c:v>279.51302083333331</c:v>
                </c:pt>
                <c:pt idx="108486">
                  <c:v>279.515625</c:v>
                </c:pt>
                <c:pt idx="108487">
                  <c:v>279.51822916666669</c:v>
                </c:pt>
                <c:pt idx="108488">
                  <c:v>279.52083333333331</c:v>
                </c:pt>
                <c:pt idx="108489">
                  <c:v>279.5234375</c:v>
                </c:pt>
                <c:pt idx="108490">
                  <c:v>279.52604166666669</c:v>
                </c:pt>
                <c:pt idx="108491">
                  <c:v>279.52864583333331</c:v>
                </c:pt>
                <c:pt idx="108492">
                  <c:v>279.53125</c:v>
                </c:pt>
                <c:pt idx="108493">
                  <c:v>279.53385416666669</c:v>
                </c:pt>
                <c:pt idx="108494">
                  <c:v>279.53645833333331</c:v>
                </c:pt>
                <c:pt idx="108495">
                  <c:v>279.5390625</c:v>
                </c:pt>
                <c:pt idx="108496">
                  <c:v>279.54166666666669</c:v>
                </c:pt>
                <c:pt idx="108497">
                  <c:v>279.54427083333331</c:v>
                </c:pt>
                <c:pt idx="108498">
                  <c:v>279.546875</c:v>
                </c:pt>
                <c:pt idx="108499">
                  <c:v>279.54947916666669</c:v>
                </c:pt>
                <c:pt idx="108500">
                  <c:v>279.55208333333331</c:v>
                </c:pt>
                <c:pt idx="108501">
                  <c:v>279.5546875</c:v>
                </c:pt>
                <c:pt idx="108502">
                  <c:v>279.55729166666669</c:v>
                </c:pt>
                <c:pt idx="108503">
                  <c:v>279.55989583333331</c:v>
                </c:pt>
                <c:pt idx="108504">
                  <c:v>279.5625</c:v>
                </c:pt>
                <c:pt idx="108505">
                  <c:v>279.56510416666669</c:v>
                </c:pt>
                <c:pt idx="108506">
                  <c:v>279.56770833333331</c:v>
                </c:pt>
                <c:pt idx="108507">
                  <c:v>279.5703125</c:v>
                </c:pt>
                <c:pt idx="108508">
                  <c:v>279.57291666666669</c:v>
                </c:pt>
                <c:pt idx="108509">
                  <c:v>279.57552083333331</c:v>
                </c:pt>
                <c:pt idx="108510">
                  <c:v>279.578125</c:v>
                </c:pt>
                <c:pt idx="108511">
                  <c:v>279.58072916666669</c:v>
                </c:pt>
                <c:pt idx="108512">
                  <c:v>279.58333333333331</c:v>
                </c:pt>
                <c:pt idx="108513">
                  <c:v>279.5859375</c:v>
                </c:pt>
                <c:pt idx="108514">
                  <c:v>279.58854166666669</c:v>
                </c:pt>
                <c:pt idx="108515">
                  <c:v>279.59114583333331</c:v>
                </c:pt>
                <c:pt idx="108516">
                  <c:v>279.59375</c:v>
                </c:pt>
                <c:pt idx="108517">
                  <c:v>279.59635416666669</c:v>
                </c:pt>
                <c:pt idx="108518">
                  <c:v>279.59895833333331</c:v>
                </c:pt>
                <c:pt idx="108519">
                  <c:v>279.6015625</c:v>
                </c:pt>
                <c:pt idx="108520">
                  <c:v>279.60416666666669</c:v>
                </c:pt>
                <c:pt idx="108521">
                  <c:v>279.60677083333331</c:v>
                </c:pt>
                <c:pt idx="108522">
                  <c:v>279.609375</c:v>
                </c:pt>
                <c:pt idx="108523">
                  <c:v>279.61197916666669</c:v>
                </c:pt>
                <c:pt idx="108524">
                  <c:v>279.61458333333331</c:v>
                </c:pt>
                <c:pt idx="108525">
                  <c:v>279.6171875</c:v>
                </c:pt>
                <c:pt idx="108526">
                  <c:v>279.61979166666669</c:v>
                </c:pt>
                <c:pt idx="108527">
                  <c:v>279.62239583333331</c:v>
                </c:pt>
                <c:pt idx="108528">
                  <c:v>279.625</c:v>
                </c:pt>
                <c:pt idx="108529">
                  <c:v>279.62760416666669</c:v>
                </c:pt>
                <c:pt idx="108530">
                  <c:v>279.63020833333331</c:v>
                </c:pt>
                <c:pt idx="108531">
                  <c:v>279.6328125</c:v>
                </c:pt>
                <c:pt idx="108532">
                  <c:v>279.63541666666669</c:v>
                </c:pt>
                <c:pt idx="108533">
                  <c:v>279.63802083333331</c:v>
                </c:pt>
                <c:pt idx="108534">
                  <c:v>279.640625</c:v>
                </c:pt>
                <c:pt idx="108535">
                  <c:v>279.64322916666669</c:v>
                </c:pt>
                <c:pt idx="108536">
                  <c:v>279.64583333333331</c:v>
                </c:pt>
                <c:pt idx="108537">
                  <c:v>279.6484375</c:v>
                </c:pt>
                <c:pt idx="108538">
                  <c:v>279.65104166666669</c:v>
                </c:pt>
                <c:pt idx="108539">
                  <c:v>279.65364583333331</c:v>
                </c:pt>
                <c:pt idx="108540">
                  <c:v>279.65625</c:v>
                </c:pt>
                <c:pt idx="108541">
                  <c:v>279.65885416666669</c:v>
                </c:pt>
                <c:pt idx="108542">
                  <c:v>279.66145833333331</c:v>
                </c:pt>
                <c:pt idx="108543">
                  <c:v>279.6640625</c:v>
                </c:pt>
                <c:pt idx="108544">
                  <c:v>279.66666666666669</c:v>
                </c:pt>
                <c:pt idx="108545">
                  <c:v>279.66927083333331</c:v>
                </c:pt>
                <c:pt idx="108546">
                  <c:v>279.671875</c:v>
                </c:pt>
                <c:pt idx="108547">
                  <c:v>279.67447916666669</c:v>
                </c:pt>
                <c:pt idx="108548">
                  <c:v>279.67708333333331</c:v>
                </c:pt>
                <c:pt idx="108549">
                  <c:v>279.6796875</c:v>
                </c:pt>
                <c:pt idx="108550">
                  <c:v>279.68229166666669</c:v>
                </c:pt>
                <c:pt idx="108551">
                  <c:v>279.68489583333331</c:v>
                </c:pt>
                <c:pt idx="108552">
                  <c:v>279.6875</c:v>
                </c:pt>
                <c:pt idx="108553">
                  <c:v>279.69010416666669</c:v>
                </c:pt>
                <c:pt idx="108554">
                  <c:v>279.69270833333331</c:v>
                </c:pt>
                <c:pt idx="108555">
                  <c:v>279.6953125</c:v>
                </c:pt>
                <c:pt idx="108556">
                  <c:v>279.69791666666669</c:v>
                </c:pt>
                <c:pt idx="108557">
                  <c:v>279.70052083333331</c:v>
                </c:pt>
                <c:pt idx="108558">
                  <c:v>279.703125</c:v>
                </c:pt>
                <c:pt idx="108559">
                  <c:v>279.70572916666669</c:v>
                </c:pt>
                <c:pt idx="108560">
                  <c:v>279.70833333333331</c:v>
                </c:pt>
                <c:pt idx="108561">
                  <c:v>279.7109375</c:v>
                </c:pt>
                <c:pt idx="108562">
                  <c:v>279.71354166666669</c:v>
                </c:pt>
                <c:pt idx="108563">
                  <c:v>279.71614583333331</c:v>
                </c:pt>
                <c:pt idx="108564">
                  <c:v>279.71875</c:v>
                </c:pt>
                <c:pt idx="108565">
                  <c:v>279.72135416666669</c:v>
                </c:pt>
                <c:pt idx="108566">
                  <c:v>279.72395833333331</c:v>
                </c:pt>
                <c:pt idx="108567">
                  <c:v>279.7265625</c:v>
                </c:pt>
                <c:pt idx="108568">
                  <c:v>279.72916666666669</c:v>
                </c:pt>
                <c:pt idx="108569">
                  <c:v>279.73177083333331</c:v>
                </c:pt>
                <c:pt idx="108570">
                  <c:v>279.734375</c:v>
                </c:pt>
                <c:pt idx="108571">
                  <c:v>279.73697916666669</c:v>
                </c:pt>
                <c:pt idx="108572">
                  <c:v>279.73958333333331</c:v>
                </c:pt>
                <c:pt idx="108573">
                  <c:v>279.7421875</c:v>
                </c:pt>
                <c:pt idx="108574">
                  <c:v>279.74479166666669</c:v>
                </c:pt>
                <c:pt idx="108575">
                  <c:v>279.74739583333331</c:v>
                </c:pt>
                <c:pt idx="108576">
                  <c:v>279.75</c:v>
                </c:pt>
                <c:pt idx="108577">
                  <c:v>279.75260416666669</c:v>
                </c:pt>
                <c:pt idx="108578">
                  <c:v>279.75520833333331</c:v>
                </c:pt>
                <c:pt idx="108579">
                  <c:v>279.7578125</c:v>
                </c:pt>
                <c:pt idx="108580">
                  <c:v>279.76041666666669</c:v>
                </c:pt>
                <c:pt idx="108581">
                  <c:v>279.76302083333331</c:v>
                </c:pt>
                <c:pt idx="108582">
                  <c:v>279.765625</c:v>
                </c:pt>
                <c:pt idx="108583">
                  <c:v>279.76822916666669</c:v>
                </c:pt>
                <c:pt idx="108584">
                  <c:v>279.77083333333331</c:v>
                </c:pt>
                <c:pt idx="108585">
                  <c:v>279.7734375</c:v>
                </c:pt>
                <c:pt idx="108586">
                  <c:v>279.77604166666669</c:v>
                </c:pt>
                <c:pt idx="108587">
                  <c:v>279.77864583333331</c:v>
                </c:pt>
                <c:pt idx="108588">
                  <c:v>279.78125</c:v>
                </c:pt>
                <c:pt idx="108589">
                  <c:v>279.78385416666669</c:v>
                </c:pt>
                <c:pt idx="108590">
                  <c:v>279.78645833333331</c:v>
                </c:pt>
                <c:pt idx="108591">
                  <c:v>279.7890625</c:v>
                </c:pt>
                <c:pt idx="108592">
                  <c:v>279.79166666666669</c:v>
                </c:pt>
                <c:pt idx="108593">
                  <c:v>279.79427083333331</c:v>
                </c:pt>
                <c:pt idx="108594">
                  <c:v>279.796875</c:v>
                </c:pt>
                <c:pt idx="108595">
                  <c:v>279.79947916666669</c:v>
                </c:pt>
                <c:pt idx="108596">
                  <c:v>279.80208333333331</c:v>
                </c:pt>
                <c:pt idx="108597">
                  <c:v>279.8046875</c:v>
                </c:pt>
                <c:pt idx="108598">
                  <c:v>279.80729166666669</c:v>
                </c:pt>
                <c:pt idx="108599">
                  <c:v>279.80989583333331</c:v>
                </c:pt>
                <c:pt idx="108600">
                  <c:v>279.8125</c:v>
                </c:pt>
                <c:pt idx="108601">
                  <c:v>279.81510416666669</c:v>
                </c:pt>
                <c:pt idx="108602">
                  <c:v>279.81770833333331</c:v>
                </c:pt>
                <c:pt idx="108603">
                  <c:v>279.8203125</c:v>
                </c:pt>
                <c:pt idx="108604">
                  <c:v>279.82291666666669</c:v>
                </c:pt>
                <c:pt idx="108605">
                  <c:v>279.82552083333331</c:v>
                </c:pt>
                <c:pt idx="108606">
                  <c:v>279.828125</c:v>
                </c:pt>
                <c:pt idx="108607">
                  <c:v>279.83072916666669</c:v>
                </c:pt>
                <c:pt idx="108608">
                  <c:v>279.83333333333331</c:v>
                </c:pt>
                <c:pt idx="108609">
                  <c:v>279.8359375</c:v>
                </c:pt>
                <c:pt idx="108610">
                  <c:v>279.83854166666669</c:v>
                </c:pt>
                <c:pt idx="108611">
                  <c:v>279.84114583333331</c:v>
                </c:pt>
                <c:pt idx="108612">
                  <c:v>279.84375</c:v>
                </c:pt>
                <c:pt idx="108613">
                  <c:v>279.84635416666669</c:v>
                </c:pt>
                <c:pt idx="108614">
                  <c:v>279.84895833333331</c:v>
                </c:pt>
                <c:pt idx="108615">
                  <c:v>279.8515625</c:v>
                </c:pt>
                <c:pt idx="108616">
                  <c:v>279.85416666666669</c:v>
                </c:pt>
                <c:pt idx="108617">
                  <c:v>279.85677083333331</c:v>
                </c:pt>
                <c:pt idx="108618">
                  <c:v>279.859375</c:v>
                </c:pt>
                <c:pt idx="108619">
                  <c:v>279.86197916666669</c:v>
                </c:pt>
                <c:pt idx="108620">
                  <c:v>279.86458333333331</c:v>
                </c:pt>
                <c:pt idx="108621">
                  <c:v>279.8671875</c:v>
                </c:pt>
                <c:pt idx="108622">
                  <c:v>279.86979166666669</c:v>
                </c:pt>
                <c:pt idx="108623">
                  <c:v>279.87239583333331</c:v>
                </c:pt>
                <c:pt idx="108624">
                  <c:v>279.875</c:v>
                </c:pt>
                <c:pt idx="108625">
                  <c:v>279.87760416666669</c:v>
                </c:pt>
                <c:pt idx="108626">
                  <c:v>279.88020833333331</c:v>
                </c:pt>
                <c:pt idx="108627">
                  <c:v>279.8828125</c:v>
                </c:pt>
                <c:pt idx="108628">
                  <c:v>279.88541666666669</c:v>
                </c:pt>
                <c:pt idx="108629">
                  <c:v>279.88802083333331</c:v>
                </c:pt>
                <c:pt idx="108630">
                  <c:v>279.890625</c:v>
                </c:pt>
                <c:pt idx="108631">
                  <c:v>279.89322916666669</c:v>
                </c:pt>
                <c:pt idx="108632">
                  <c:v>279.89583333333331</c:v>
                </c:pt>
                <c:pt idx="108633">
                  <c:v>279.8984375</c:v>
                </c:pt>
                <c:pt idx="108634">
                  <c:v>279.90104166666669</c:v>
                </c:pt>
                <c:pt idx="108635">
                  <c:v>279.90364583333331</c:v>
                </c:pt>
                <c:pt idx="108636">
                  <c:v>279.90625</c:v>
                </c:pt>
                <c:pt idx="108637">
                  <c:v>279.90885416666669</c:v>
                </c:pt>
                <c:pt idx="108638">
                  <c:v>279.91145833333331</c:v>
                </c:pt>
                <c:pt idx="108639">
                  <c:v>279.9140625</c:v>
                </c:pt>
                <c:pt idx="108640">
                  <c:v>279.91666666666669</c:v>
                </c:pt>
                <c:pt idx="108641">
                  <c:v>279.91927083333331</c:v>
                </c:pt>
                <c:pt idx="108642">
                  <c:v>279.921875</c:v>
                </c:pt>
                <c:pt idx="108643">
                  <c:v>279.92447916666669</c:v>
                </c:pt>
                <c:pt idx="108644">
                  <c:v>279.92708333333331</c:v>
                </c:pt>
                <c:pt idx="108645">
                  <c:v>279.9296875</c:v>
                </c:pt>
                <c:pt idx="108646">
                  <c:v>279.93229166666669</c:v>
                </c:pt>
                <c:pt idx="108647">
                  <c:v>279.93489583333331</c:v>
                </c:pt>
                <c:pt idx="108648">
                  <c:v>279.9375</c:v>
                </c:pt>
                <c:pt idx="108649">
                  <c:v>279.94010416666669</c:v>
                </c:pt>
                <c:pt idx="108650">
                  <c:v>279.94270833333331</c:v>
                </c:pt>
                <c:pt idx="108651">
                  <c:v>279.9453125</c:v>
                </c:pt>
                <c:pt idx="108652">
                  <c:v>279.94791666666669</c:v>
                </c:pt>
                <c:pt idx="108653">
                  <c:v>279.95052083333331</c:v>
                </c:pt>
                <c:pt idx="108654">
                  <c:v>279.953125</c:v>
                </c:pt>
                <c:pt idx="108655">
                  <c:v>279.95572916666669</c:v>
                </c:pt>
                <c:pt idx="108656">
                  <c:v>279.95833333333331</c:v>
                </c:pt>
                <c:pt idx="108657">
                  <c:v>279.9609375</c:v>
                </c:pt>
                <c:pt idx="108658">
                  <c:v>279.96354166666669</c:v>
                </c:pt>
                <c:pt idx="108659">
                  <c:v>279.96614583333331</c:v>
                </c:pt>
                <c:pt idx="108660">
                  <c:v>279.96875</c:v>
                </c:pt>
                <c:pt idx="108661">
                  <c:v>279.97135416666669</c:v>
                </c:pt>
                <c:pt idx="108662">
                  <c:v>279.97395833333331</c:v>
                </c:pt>
                <c:pt idx="108663">
                  <c:v>279.9765625</c:v>
                </c:pt>
                <c:pt idx="108664">
                  <c:v>279.97916666666669</c:v>
                </c:pt>
                <c:pt idx="108665">
                  <c:v>279.98177083333331</c:v>
                </c:pt>
                <c:pt idx="108666">
                  <c:v>279.984375</c:v>
                </c:pt>
                <c:pt idx="108667">
                  <c:v>279.98697916666669</c:v>
                </c:pt>
                <c:pt idx="108668">
                  <c:v>279.98958333333331</c:v>
                </c:pt>
                <c:pt idx="108669">
                  <c:v>279.9921875</c:v>
                </c:pt>
                <c:pt idx="108670">
                  <c:v>279.99479166666669</c:v>
                </c:pt>
                <c:pt idx="108671">
                  <c:v>279.99739583333331</c:v>
                </c:pt>
                <c:pt idx="108672">
                  <c:v>280</c:v>
                </c:pt>
                <c:pt idx="108673">
                  <c:v>280.00260416666669</c:v>
                </c:pt>
                <c:pt idx="108674">
                  <c:v>280.00520833333331</c:v>
                </c:pt>
                <c:pt idx="108675">
                  <c:v>280.0078125</c:v>
                </c:pt>
                <c:pt idx="108676">
                  <c:v>280.01041666666669</c:v>
                </c:pt>
                <c:pt idx="108677">
                  <c:v>280.01302083333331</c:v>
                </c:pt>
                <c:pt idx="108678">
                  <c:v>280.015625</c:v>
                </c:pt>
                <c:pt idx="108679">
                  <c:v>280.01822916666669</c:v>
                </c:pt>
                <c:pt idx="108680">
                  <c:v>280.02083333333331</c:v>
                </c:pt>
                <c:pt idx="108681">
                  <c:v>280.0234375</c:v>
                </c:pt>
                <c:pt idx="108682">
                  <c:v>280.02604166666669</c:v>
                </c:pt>
                <c:pt idx="108683">
                  <c:v>280.02864583333331</c:v>
                </c:pt>
                <c:pt idx="108684">
                  <c:v>280.03125</c:v>
                </c:pt>
                <c:pt idx="108685">
                  <c:v>280.03385416666669</c:v>
                </c:pt>
                <c:pt idx="108686">
                  <c:v>280.03645833333331</c:v>
                </c:pt>
                <c:pt idx="108687">
                  <c:v>280.0390625</c:v>
                </c:pt>
                <c:pt idx="108688">
                  <c:v>280.04166666666669</c:v>
                </c:pt>
                <c:pt idx="108689">
                  <c:v>280.04427083333331</c:v>
                </c:pt>
                <c:pt idx="108690">
                  <c:v>280.046875</c:v>
                </c:pt>
                <c:pt idx="108691">
                  <c:v>280.04947916666669</c:v>
                </c:pt>
                <c:pt idx="108692">
                  <c:v>280.05208333333331</c:v>
                </c:pt>
                <c:pt idx="108693">
                  <c:v>280.0546875</c:v>
                </c:pt>
                <c:pt idx="108694">
                  <c:v>280.05729166666669</c:v>
                </c:pt>
                <c:pt idx="108695">
                  <c:v>280.05989583333331</c:v>
                </c:pt>
                <c:pt idx="108696">
                  <c:v>280.0625</c:v>
                </c:pt>
                <c:pt idx="108697">
                  <c:v>280.06510416666669</c:v>
                </c:pt>
                <c:pt idx="108698">
                  <c:v>280.06770833333331</c:v>
                </c:pt>
                <c:pt idx="108699">
                  <c:v>280.0703125</c:v>
                </c:pt>
                <c:pt idx="108700">
                  <c:v>280.07291666666669</c:v>
                </c:pt>
                <c:pt idx="108701">
                  <c:v>280.07552083333331</c:v>
                </c:pt>
                <c:pt idx="108702">
                  <c:v>280.078125</c:v>
                </c:pt>
                <c:pt idx="108703">
                  <c:v>280.08072916666669</c:v>
                </c:pt>
                <c:pt idx="108704">
                  <c:v>280.08333333333331</c:v>
                </c:pt>
                <c:pt idx="108705">
                  <c:v>280.0859375</c:v>
                </c:pt>
                <c:pt idx="108706">
                  <c:v>280.08854166666669</c:v>
                </c:pt>
                <c:pt idx="108707">
                  <c:v>280.09114583333331</c:v>
                </c:pt>
                <c:pt idx="108708">
                  <c:v>280.09375</c:v>
                </c:pt>
                <c:pt idx="108709">
                  <c:v>280.09635416666669</c:v>
                </c:pt>
                <c:pt idx="108710">
                  <c:v>280.09895833333331</c:v>
                </c:pt>
                <c:pt idx="108711">
                  <c:v>280.1015625</c:v>
                </c:pt>
                <c:pt idx="108712">
                  <c:v>280.10416666666669</c:v>
                </c:pt>
                <c:pt idx="108713">
                  <c:v>280.10677083333331</c:v>
                </c:pt>
                <c:pt idx="108714">
                  <c:v>280.109375</c:v>
                </c:pt>
                <c:pt idx="108715">
                  <c:v>280.11197916666669</c:v>
                </c:pt>
                <c:pt idx="108716">
                  <c:v>280.11458333333331</c:v>
                </c:pt>
                <c:pt idx="108717">
                  <c:v>280.1171875</c:v>
                </c:pt>
                <c:pt idx="108718">
                  <c:v>280.11979166666669</c:v>
                </c:pt>
                <c:pt idx="108719">
                  <c:v>280.12239583333331</c:v>
                </c:pt>
                <c:pt idx="108720">
                  <c:v>280.125</c:v>
                </c:pt>
                <c:pt idx="108721">
                  <c:v>280.12760416666669</c:v>
                </c:pt>
                <c:pt idx="108722">
                  <c:v>280.13020833333331</c:v>
                </c:pt>
                <c:pt idx="108723">
                  <c:v>280.1328125</c:v>
                </c:pt>
                <c:pt idx="108724">
                  <c:v>280.13541666666669</c:v>
                </c:pt>
                <c:pt idx="108725">
                  <c:v>280.13802083333331</c:v>
                </c:pt>
                <c:pt idx="108726">
                  <c:v>280.140625</c:v>
                </c:pt>
                <c:pt idx="108727">
                  <c:v>280.14322916666669</c:v>
                </c:pt>
                <c:pt idx="108728">
                  <c:v>280.14583333333331</c:v>
                </c:pt>
                <c:pt idx="108729">
                  <c:v>280.1484375</c:v>
                </c:pt>
                <c:pt idx="108730">
                  <c:v>280.15104166666669</c:v>
                </c:pt>
                <c:pt idx="108731">
                  <c:v>280.15364583333331</c:v>
                </c:pt>
                <c:pt idx="108732">
                  <c:v>280.15625</c:v>
                </c:pt>
                <c:pt idx="108733">
                  <c:v>280.15885416666669</c:v>
                </c:pt>
                <c:pt idx="108734">
                  <c:v>280.16145833333331</c:v>
                </c:pt>
                <c:pt idx="108735">
                  <c:v>280.1640625</c:v>
                </c:pt>
                <c:pt idx="108736">
                  <c:v>280.16666666666669</c:v>
                </c:pt>
                <c:pt idx="108737">
                  <c:v>280.16927083333331</c:v>
                </c:pt>
                <c:pt idx="108738">
                  <c:v>280.171875</c:v>
                </c:pt>
                <c:pt idx="108739">
                  <c:v>280.17447916666669</c:v>
                </c:pt>
                <c:pt idx="108740">
                  <c:v>280.17708333333331</c:v>
                </c:pt>
                <c:pt idx="108741">
                  <c:v>280.1796875</c:v>
                </c:pt>
                <c:pt idx="108742">
                  <c:v>280.18229166666669</c:v>
                </c:pt>
                <c:pt idx="108743">
                  <c:v>280.18489583333331</c:v>
                </c:pt>
                <c:pt idx="108744">
                  <c:v>280.1875</c:v>
                </c:pt>
                <c:pt idx="108745">
                  <c:v>280.19010416666669</c:v>
                </c:pt>
                <c:pt idx="108746">
                  <c:v>280.19270833333331</c:v>
                </c:pt>
                <c:pt idx="108747">
                  <c:v>280.1953125</c:v>
                </c:pt>
                <c:pt idx="108748">
                  <c:v>280.19791666666669</c:v>
                </c:pt>
                <c:pt idx="108749">
                  <c:v>280.20052083333331</c:v>
                </c:pt>
                <c:pt idx="108750">
                  <c:v>280.203125</c:v>
                </c:pt>
                <c:pt idx="108751">
                  <c:v>280.20572916666669</c:v>
                </c:pt>
                <c:pt idx="108752">
                  <c:v>280.20833333333331</c:v>
                </c:pt>
                <c:pt idx="108753">
                  <c:v>280.2109375</c:v>
                </c:pt>
                <c:pt idx="108754">
                  <c:v>280.21354166666669</c:v>
                </c:pt>
                <c:pt idx="108755">
                  <c:v>280.21614583333331</c:v>
                </c:pt>
                <c:pt idx="108756">
                  <c:v>280.21875</c:v>
                </c:pt>
                <c:pt idx="108757">
                  <c:v>280.22135416666669</c:v>
                </c:pt>
                <c:pt idx="108758">
                  <c:v>280.22395833333331</c:v>
                </c:pt>
                <c:pt idx="108759">
                  <c:v>280.2265625</c:v>
                </c:pt>
                <c:pt idx="108760">
                  <c:v>280.22916666666669</c:v>
                </c:pt>
                <c:pt idx="108761">
                  <c:v>280.23177083333331</c:v>
                </c:pt>
                <c:pt idx="108762">
                  <c:v>280.234375</c:v>
                </c:pt>
                <c:pt idx="108763">
                  <c:v>280.23697916666669</c:v>
                </c:pt>
                <c:pt idx="108764">
                  <c:v>280.23958333333331</c:v>
                </c:pt>
                <c:pt idx="108765">
                  <c:v>280.2421875</c:v>
                </c:pt>
                <c:pt idx="108766">
                  <c:v>280.24479166666669</c:v>
                </c:pt>
                <c:pt idx="108767">
                  <c:v>280.24739583333331</c:v>
                </c:pt>
                <c:pt idx="108768">
                  <c:v>280.25</c:v>
                </c:pt>
                <c:pt idx="108769">
                  <c:v>280.25260416666669</c:v>
                </c:pt>
                <c:pt idx="108770">
                  <c:v>280.25520833333331</c:v>
                </c:pt>
                <c:pt idx="108771">
                  <c:v>280.2578125</c:v>
                </c:pt>
                <c:pt idx="108772">
                  <c:v>280.26041666666669</c:v>
                </c:pt>
                <c:pt idx="108773">
                  <c:v>280.26302083333331</c:v>
                </c:pt>
                <c:pt idx="108774">
                  <c:v>280.265625</c:v>
                </c:pt>
                <c:pt idx="108775">
                  <c:v>280.26822916666669</c:v>
                </c:pt>
                <c:pt idx="108776">
                  <c:v>280.27083333333331</c:v>
                </c:pt>
                <c:pt idx="108777">
                  <c:v>280.2734375</c:v>
                </c:pt>
                <c:pt idx="108778">
                  <c:v>280.27604166666669</c:v>
                </c:pt>
                <c:pt idx="108779">
                  <c:v>280.27864583333331</c:v>
                </c:pt>
                <c:pt idx="108780">
                  <c:v>280.28125</c:v>
                </c:pt>
                <c:pt idx="108781">
                  <c:v>280.28385416666669</c:v>
                </c:pt>
                <c:pt idx="108782">
                  <c:v>280.28645833333331</c:v>
                </c:pt>
                <c:pt idx="108783">
                  <c:v>280.2890625</c:v>
                </c:pt>
                <c:pt idx="108784">
                  <c:v>280.29166666666669</c:v>
                </c:pt>
                <c:pt idx="108785">
                  <c:v>280.29427083333331</c:v>
                </c:pt>
                <c:pt idx="108786">
                  <c:v>280.296875</c:v>
                </c:pt>
                <c:pt idx="108787">
                  <c:v>280.29947916666669</c:v>
                </c:pt>
                <c:pt idx="108788">
                  <c:v>280.30208333333331</c:v>
                </c:pt>
                <c:pt idx="108789">
                  <c:v>280.3046875</c:v>
                </c:pt>
                <c:pt idx="108790">
                  <c:v>280.30729166666669</c:v>
                </c:pt>
                <c:pt idx="108791">
                  <c:v>280.30989583333331</c:v>
                </c:pt>
                <c:pt idx="108792">
                  <c:v>280.3125</c:v>
                </c:pt>
                <c:pt idx="108793">
                  <c:v>280.31510416666669</c:v>
                </c:pt>
                <c:pt idx="108794">
                  <c:v>280.31770833333331</c:v>
                </c:pt>
                <c:pt idx="108795">
                  <c:v>280.3203125</c:v>
                </c:pt>
                <c:pt idx="108796">
                  <c:v>280.32291666666669</c:v>
                </c:pt>
                <c:pt idx="108797">
                  <c:v>280.32552083333331</c:v>
                </c:pt>
                <c:pt idx="108798">
                  <c:v>280.328125</c:v>
                </c:pt>
                <c:pt idx="108799">
                  <c:v>280.33072916666669</c:v>
                </c:pt>
                <c:pt idx="108800">
                  <c:v>280.33333333333331</c:v>
                </c:pt>
                <c:pt idx="108801">
                  <c:v>280.3359375</c:v>
                </c:pt>
                <c:pt idx="108802">
                  <c:v>280.33854166666669</c:v>
                </c:pt>
                <c:pt idx="108803">
                  <c:v>280.34114583333331</c:v>
                </c:pt>
                <c:pt idx="108804">
                  <c:v>280.34375</c:v>
                </c:pt>
                <c:pt idx="108805">
                  <c:v>280.34635416666669</c:v>
                </c:pt>
                <c:pt idx="108806">
                  <c:v>280.34895833333331</c:v>
                </c:pt>
                <c:pt idx="108807">
                  <c:v>280.3515625</c:v>
                </c:pt>
                <c:pt idx="108808">
                  <c:v>280.35416666666669</c:v>
                </c:pt>
                <c:pt idx="108809">
                  <c:v>280.35677083333331</c:v>
                </c:pt>
                <c:pt idx="108810">
                  <c:v>280.359375</c:v>
                </c:pt>
                <c:pt idx="108811">
                  <c:v>280.36197916666669</c:v>
                </c:pt>
                <c:pt idx="108812">
                  <c:v>280.36458333333331</c:v>
                </c:pt>
                <c:pt idx="108813">
                  <c:v>280.3671875</c:v>
                </c:pt>
                <c:pt idx="108814">
                  <c:v>280.36979166666669</c:v>
                </c:pt>
                <c:pt idx="108815">
                  <c:v>280.37239583333331</c:v>
                </c:pt>
                <c:pt idx="108816">
                  <c:v>280.375</c:v>
                </c:pt>
                <c:pt idx="108817">
                  <c:v>280.37760416666669</c:v>
                </c:pt>
                <c:pt idx="108818">
                  <c:v>280.38020833333331</c:v>
                </c:pt>
                <c:pt idx="108819">
                  <c:v>280.3828125</c:v>
                </c:pt>
                <c:pt idx="108820">
                  <c:v>280.38541666666669</c:v>
                </c:pt>
                <c:pt idx="108821">
                  <c:v>280.38802083333331</c:v>
                </c:pt>
                <c:pt idx="108822">
                  <c:v>280.390625</c:v>
                </c:pt>
                <c:pt idx="108823">
                  <c:v>280.39322916666669</c:v>
                </c:pt>
                <c:pt idx="108824">
                  <c:v>280.39583333333331</c:v>
                </c:pt>
                <c:pt idx="108825">
                  <c:v>280.3984375</c:v>
                </c:pt>
                <c:pt idx="108826">
                  <c:v>280.40104166666669</c:v>
                </c:pt>
                <c:pt idx="108827">
                  <c:v>280.40364583333331</c:v>
                </c:pt>
                <c:pt idx="108828">
                  <c:v>280.40625</c:v>
                </c:pt>
                <c:pt idx="108829">
                  <c:v>280.40885416666669</c:v>
                </c:pt>
                <c:pt idx="108830">
                  <c:v>280.41145833333331</c:v>
                </c:pt>
                <c:pt idx="108831">
                  <c:v>280.4140625</c:v>
                </c:pt>
                <c:pt idx="108832">
                  <c:v>280.41666666666669</c:v>
                </c:pt>
                <c:pt idx="108833">
                  <c:v>280.41927083333331</c:v>
                </c:pt>
                <c:pt idx="108834">
                  <c:v>280.421875</c:v>
                </c:pt>
                <c:pt idx="108835">
                  <c:v>280.42447916666669</c:v>
                </c:pt>
                <c:pt idx="108836">
                  <c:v>280.42708333333331</c:v>
                </c:pt>
                <c:pt idx="108837">
                  <c:v>280.4296875</c:v>
                </c:pt>
                <c:pt idx="108838">
                  <c:v>280.43229166666669</c:v>
                </c:pt>
                <c:pt idx="108839">
                  <c:v>280.43489583333331</c:v>
                </c:pt>
                <c:pt idx="108840">
                  <c:v>280.4375</c:v>
                </c:pt>
                <c:pt idx="108841">
                  <c:v>280.44010416666669</c:v>
                </c:pt>
                <c:pt idx="108842">
                  <c:v>280.44270833333331</c:v>
                </c:pt>
                <c:pt idx="108843">
                  <c:v>280.4453125</c:v>
                </c:pt>
                <c:pt idx="108844">
                  <c:v>280.44791666666669</c:v>
                </c:pt>
                <c:pt idx="108845">
                  <c:v>280.45052083333331</c:v>
                </c:pt>
                <c:pt idx="108846">
                  <c:v>280.453125</c:v>
                </c:pt>
                <c:pt idx="108847">
                  <c:v>280.45572916666669</c:v>
                </c:pt>
                <c:pt idx="108848">
                  <c:v>280.45833333333331</c:v>
                </c:pt>
                <c:pt idx="108849">
                  <c:v>280.4609375</c:v>
                </c:pt>
                <c:pt idx="108850">
                  <c:v>280.46354166666669</c:v>
                </c:pt>
                <c:pt idx="108851">
                  <c:v>280.46614583333331</c:v>
                </c:pt>
                <c:pt idx="108852">
                  <c:v>280.46875</c:v>
                </c:pt>
                <c:pt idx="108853">
                  <c:v>280.47135416666669</c:v>
                </c:pt>
                <c:pt idx="108854">
                  <c:v>280.47395833333331</c:v>
                </c:pt>
                <c:pt idx="108855">
                  <c:v>280.4765625</c:v>
                </c:pt>
                <c:pt idx="108856">
                  <c:v>280.47916666666669</c:v>
                </c:pt>
                <c:pt idx="108857">
                  <c:v>280.48177083333331</c:v>
                </c:pt>
                <c:pt idx="108858">
                  <c:v>280.484375</c:v>
                </c:pt>
                <c:pt idx="108859">
                  <c:v>280.48697916666669</c:v>
                </c:pt>
                <c:pt idx="108860">
                  <c:v>280.48958333333331</c:v>
                </c:pt>
                <c:pt idx="108861">
                  <c:v>280.4921875</c:v>
                </c:pt>
                <c:pt idx="108862">
                  <c:v>280.49479166666669</c:v>
                </c:pt>
                <c:pt idx="108863">
                  <c:v>280.49739583333331</c:v>
                </c:pt>
                <c:pt idx="108864">
                  <c:v>280.5</c:v>
                </c:pt>
                <c:pt idx="108865">
                  <c:v>280.50260416666669</c:v>
                </c:pt>
                <c:pt idx="108866">
                  <c:v>280.50520833333331</c:v>
                </c:pt>
                <c:pt idx="108867">
                  <c:v>280.5078125</c:v>
                </c:pt>
                <c:pt idx="108868">
                  <c:v>280.51041666666669</c:v>
                </c:pt>
                <c:pt idx="108869">
                  <c:v>280.51302083333331</c:v>
                </c:pt>
                <c:pt idx="108870">
                  <c:v>280.515625</c:v>
                </c:pt>
                <c:pt idx="108871">
                  <c:v>280.51822916666669</c:v>
                </c:pt>
                <c:pt idx="108872">
                  <c:v>280.52083333333331</c:v>
                </c:pt>
                <c:pt idx="108873">
                  <c:v>280.5234375</c:v>
                </c:pt>
                <c:pt idx="108874">
                  <c:v>280.52604166666669</c:v>
                </c:pt>
                <c:pt idx="108875">
                  <c:v>280.52864583333331</c:v>
                </c:pt>
                <c:pt idx="108876">
                  <c:v>280.53125</c:v>
                </c:pt>
                <c:pt idx="108877">
                  <c:v>280.53385416666669</c:v>
                </c:pt>
                <c:pt idx="108878">
                  <c:v>280.53645833333331</c:v>
                </c:pt>
                <c:pt idx="108879">
                  <c:v>280.5390625</c:v>
                </c:pt>
                <c:pt idx="108880">
                  <c:v>280.54166666666669</c:v>
                </c:pt>
                <c:pt idx="108881">
                  <c:v>280.54427083333331</c:v>
                </c:pt>
                <c:pt idx="108882">
                  <c:v>280.546875</c:v>
                </c:pt>
                <c:pt idx="108883">
                  <c:v>280.54947916666669</c:v>
                </c:pt>
                <c:pt idx="108884">
                  <c:v>280.55208333333331</c:v>
                </c:pt>
                <c:pt idx="108885">
                  <c:v>280.5546875</c:v>
                </c:pt>
                <c:pt idx="108886">
                  <c:v>280.55729166666669</c:v>
                </c:pt>
                <c:pt idx="108887">
                  <c:v>280.55989583333331</c:v>
                </c:pt>
                <c:pt idx="108888">
                  <c:v>280.5625</c:v>
                </c:pt>
                <c:pt idx="108889">
                  <c:v>280.56510416666669</c:v>
                </c:pt>
                <c:pt idx="108890">
                  <c:v>280.56770833333331</c:v>
                </c:pt>
                <c:pt idx="108891">
                  <c:v>280.5703125</c:v>
                </c:pt>
                <c:pt idx="108892">
                  <c:v>280.57291666666669</c:v>
                </c:pt>
                <c:pt idx="108893">
                  <c:v>280.57552083333331</c:v>
                </c:pt>
                <c:pt idx="108894">
                  <c:v>280.578125</c:v>
                </c:pt>
                <c:pt idx="108895">
                  <c:v>280.58072916666669</c:v>
                </c:pt>
                <c:pt idx="108896">
                  <c:v>280.58333333333331</c:v>
                </c:pt>
                <c:pt idx="108897">
                  <c:v>280.5859375</c:v>
                </c:pt>
                <c:pt idx="108898">
                  <c:v>280.58854166666669</c:v>
                </c:pt>
                <c:pt idx="108899">
                  <c:v>280.59114583333331</c:v>
                </c:pt>
                <c:pt idx="108900">
                  <c:v>280.59375</c:v>
                </c:pt>
                <c:pt idx="108901">
                  <c:v>280.59635416666669</c:v>
                </c:pt>
                <c:pt idx="108902">
                  <c:v>280.59895833333331</c:v>
                </c:pt>
                <c:pt idx="108903">
                  <c:v>280.6015625</c:v>
                </c:pt>
                <c:pt idx="108904">
                  <c:v>280.60416666666669</c:v>
                </c:pt>
                <c:pt idx="108905">
                  <c:v>280.60677083333331</c:v>
                </c:pt>
                <c:pt idx="108906">
                  <c:v>280.609375</c:v>
                </c:pt>
                <c:pt idx="108907">
                  <c:v>280.61197916666669</c:v>
                </c:pt>
                <c:pt idx="108908">
                  <c:v>280.61458333333331</c:v>
                </c:pt>
                <c:pt idx="108909">
                  <c:v>280.6171875</c:v>
                </c:pt>
                <c:pt idx="108910">
                  <c:v>280.61979166666669</c:v>
                </c:pt>
                <c:pt idx="108911">
                  <c:v>280.62239583333331</c:v>
                </c:pt>
                <c:pt idx="108912">
                  <c:v>280.625</c:v>
                </c:pt>
                <c:pt idx="108913">
                  <c:v>280.62760416666669</c:v>
                </c:pt>
                <c:pt idx="108914">
                  <c:v>280.63020833333331</c:v>
                </c:pt>
                <c:pt idx="108915">
                  <c:v>280.6328125</c:v>
                </c:pt>
                <c:pt idx="108916">
                  <c:v>280.63541666666669</c:v>
                </c:pt>
                <c:pt idx="108917">
                  <c:v>280.63802083333331</c:v>
                </c:pt>
                <c:pt idx="108918">
                  <c:v>280.640625</c:v>
                </c:pt>
                <c:pt idx="108919">
                  <c:v>280.64322916666669</c:v>
                </c:pt>
                <c:pt idx="108920">
                  <c:v>280.64583333333331</c:v>
                </c:pt>
                <c:pt idx="108921">
                  <c:v>280.6484375</c:v>
                </c:pt>
                <c:pt idx="108922">
                  <c:v>280.65104166666669</c:v>
                </c:pt>
                <c:pt idx="108923">
                  <c:v>280.65364583333331</c:v>
                </c:pt>
                <c:pt idx="108924">
                  <c:v>280.65625</c:v>
                </c:pt>
                <c:pt idx="108925">
                  <c:v>280.65885416666669</c:v>
                </c:pt>
                <c:pt idx="108926">
                  <c:v>280.66145833333331</c:v>
                </c:pt>
                <c:pt idx="108927">
                  <c:v>280.6640625</c:v>
                </c:pt>
                <c:pt idx="108928">
                  <c:v>280.66666666666669</c:v>
                </c:pt>
                <c:pt idx="108929">
                  <c:v>280.66927083333331</c:v>
                </c:pt>
                <c:pt idx="108930">
                  <c:v>280.671875</c:v>
                </c:pt>
                <c:pt idx="108931">
                  <c:v>280.67447916666669</c:v>
                </c:pt>
                <c:pt idx="108932">
                  <c:v>280.67708333333331</c:v>
                </c:pt>
                <c:pt idx="108933">
                  <c:v>280.6796875</c:v>
                </c:pt>
                <c:pt idx="108934">
                  <c:v>280.68229166666669</c:v>
                </c:pt>
                <c:pt idx="108935">
                  <c:v>280.68489583333331</c:v>
                </c:pt>
                <c:pt idx="108936">
                  <c:v>280.6875</c:v>
                </c:pt>
                <c:pt idx="108937">
                  <c:v>280.69010416666669</c:v>
                </c:pt>
                <c:pt idx="108938">
                  <c:v>280.69270833333331</c:v>
                </c:pt>
                <c:pt idx="108939">
                  <c:v>280.6953125</c:v>
                </c:pt>
                <c:pt idx="108940">
                  <c:v>280.69791666666669</c:v>
                </c:pt>
                <c:pt idx="108941">
                  <c:v>280.70052083333331</c:v>
                </c:pt>
                <c:pt idx="108942">
                  <c:v>280.703125</c:v>
                </c:pt>
                <c:pt idx="108943">
                  <c:v>280.70572916666669</c:v>
                </c:pt>
                <c:pt idx="108944">
                  <c:v>280.70833333333331</c:v>
                </c:pt>
                <c:pt idx="108945">
                  <c:v>280.7109375</c:v>
                </c:pt>
                <c:pt idx="108946">
                  <c:v>280.71354166666669</c:v>
                </c:pt>
                <c:pt idx="108947">
                  <c:v>280.71614583333331</c:v>
                </c:pt>
                <c:pt idx="108948">
                  <c:v>280.71875</c:v>
                </c:pt>
                <c:pt idx="108949">
                  <c:v>280.72135416666669</c:v>
                </c:pt>
                <c:pt idx="108950">
                  <c:v>280.72395833333331</c:v>
                </c:pt>
                <c:pt idx="108951">
                  <c:v>280.7265625</c:v>
                </c:pt>
                <c:pt idx="108952">
                  <c:v>280.72916666666669</c:v>
                </c:pt>
                <c:pt idx="108953">
                  <c:v>280.73177083333331</c:v>
                </c:pt>
                <c:pt idx="108954">
                  <c:v>280.734375</c:v>
                </c:pt>
                <c:pt idx="108955">
                  <c:v>280.73697916666669</c:v>
                </c:pt>
                <c:pt idx="108956">
                  <c:v>280.73958333333331</c:v>
                </c:pt>
                <c:pt idx="108957">
                  <c:v>280.7421875</c:v>
                </c:pt>
                <c:pt idx="108958">
                  <c:v>280.74479166666669</c:v>
                </c:pt>
                <c:pt idx="108959">
                  <c:v>280.74739583333331</c:v>
                </c:pt>
                <c:pt idx="108960">
                  <c:v>280.75</c:v>
                </c:pt>
                <c:pt idx="108961">
                  <c:v>280.75260416666669</c:v>
                </c:pt>
                <c:pt idx="108962">
                  <c:v>280.75520833333331</c:v>
                </c:pt>
                <c:pt idx="108963">
                  <c:v>280.7578125</c:v>
                </c:pt>
                <c:pt idx="108964">
                  <c:v>280.76041666666669</c:v>
                </c:pt>
                <c:pt idx="108965">
                  <c:v>280.76302083333331</c:v>
                </c:pt>
                <c:pt idx="108966">
                  <c:v>280.765625</c:v>
                </c:pt>
                <c:pt idx="108967">
                  <c:v>280.76822916666669</c:v>
                </c:pt>
                <c:pt idx="108968">
                  <c:v>280.77083333333331</c:v>
                </c:pt>
                <c:pt idx="108969">
                  <c:v>280.7734375</c:v>
                </c:pt>
                <c:pt idx="108970">
                  <c:v>280.77604166666669</c:v>
                </c:pt>
                <c:pt idx="108971">
                  <c:v>280.77864583333331</c:v>
                </c:pt>
                <c:pt idx="108972">
                  <c:v>280.78125</c:v>
                </c:pt>
                <c:pt idx="108973">
                  <c:v>280.78385416666669</c:v>
                </c:pt>
                <c:pt idx="108974">
                  <c:v>280.78645833333331</c:v>
                </c:pt>
                <c:pt idx="108975">
                  <c:v>280.7890625</c:v>
                </c:pt>
                <c:pt idx="108976">
                  <c:v>280.79166666666669</c:v>
                </c:pt>
                <c:pt idx="108977">
                  <c:v>280.79427083333331</c:v>
                </c:pt>
                <c:pt idx="108978">
                  <c:v>280.796875</c:v>
                </c:pt>
                <c:pt idx="108979">
                  <c:v>280.79947916666669</c:v>
                </c:pt>
                <c:pt idx="108980">
                  <c:v>280.80208333333331</c:v>
                </c:pt>
                <c:pt idx="108981">
                  <c:v>280.8046875</c:v>
                </c:pt>
                <c:pt idx="108982">
                  <c:v>280.80729166666669</c:v>
                </c:pt>
                <c:pt idx="108983">
                  <c:v>280.80989583333331</c:v>
                </c:pt>
                <c:pt idx="108984">
                  <c:v>280.8125</c:v>
                </c:pt>
                <c:pt idx="108985">
                  <c:v>280.81510416666669</c:v>
                </c:pt>
                <c:pt idx="108986">
                  <c:v>280.81770833333331</c:v>
                </c:pt>
                <c:pt idx="108987">
                  <c:v>280.8203125</c:v>
                </c:pt>
                <c:pt idx="108988">
                  <c:v>280.82291666666669</c:v>
                </c:pt>
                <c:pt idx="108989">
                  <c:v>280.82552083333331</c:v>
                </c:pt>
                <c:pt idx="108990">
                  <c:v>280.828125</c:v>
                </c:pt>
                <c:pt idx="108991">
                  <c:v>280.83072916666669</c:v>
                </c:pt>
                <c:pt idx="108992">
                  <c:v>280.83333333333331</c:v>
                </c:pt>
                <c:pt idx="108993">
                  <c:v>280.8359375</c:v>
                </c:pt>
                <c:pt idx="108994">
                  <c:v>280.83854166666669</c:v>
                </c:pt>
                <c:pt idx="108995">
                  <c:v>280.84114583333331</c:v>
                </c:pt>
                <c:pt idx="108996">
                  <c:v>280.84375</c:v>
                </c:pt>
                <c:pt idx="108997">
                  <c:v>280.84635416666669</c:v>
                </c:pt>
                <c:pt idx="108998">
                  <c:v>280.84895833333331</c:v>
                </c:pt>
                <c:pt idx="108999">
                  <c:v>280.8515625</c:v>
                </c:pt>
                <c:pt idx="109000">
                  <c:v>280.85416666666669</c:v>
                </c:pt>
                <c:pt idx="109001">
                  <c:v>280.85677083333331</c:v>
                </c:pt>
                <c:pt idx="109002">
                  <c:v>280.859375</c:v>
                </c:pt>
                <c:pt idx="109003">
                  <c:v>280.86197916666669</c:v>
                </c:pt>
                <c:pt idx="109004">
                  <c:v>280.86458333333331</c:v>
                </c:pt>
                <c:pt idx="109005">
                  <c:v>280.8671875</c:v>
                </c:pt>
                <c:pt idx="109006">
                  <c:v>280.86979166666669</c:v>
                </c:pt>
                <c:pt idx="109007">
                  <c:v>280.87239583333331</c:v>
                </c:pt>
                <c:pt idx="109008">
                  <c:v>280.875</c:v>
                </c:pt>
                <c:pt idx="109009">
                  <c:v>280.87760416666669</c:v>
                </c:pt>
                <c:pt idx="109010">
                  <c:v>280.88020833333331</c:v>
                </c:pt>
                <c:pt idx="109011">
                  <c:v>280.8828125</c:v>
                </c:pt>
                <c:pt idx="109012">
                  <c:v>280.88541666666669</c:v>
                </c:pt>
                <c:pt idx="109013">
                  <c:v>280.88802083333331</c:v>
                </c:pt>
                <c:pt idx="109014">
                  <c:v>280.890625</c:v>
                </c:pt>
                <c:pt idx="109015">
                  <c:v>280.89322916666669</c:v>
                </c:pt>
                <c:pt idx="109016">
                  <c:v>280.89583333333331</c:v>
                </c:pt>
                <c:pt idx="109017">
                  <c:v>280.8984375</c:v>
                </c:pt>
                <c:pt idx="109018">
                  <c:v>280.90104166666669</c:v>
                </c:pt>
                <c:pt idx="109019">
                  <c:v>280.90364583333331</c:v>
                </c:pt>
                <c:pt idx="109020">
                  <c:v>280.90625</c:v>
                </c:pt>
                <c:pt idx="109021">
                  <c:v>280.90885416666669</c:v>
                </c:pt>
                <c:pt idx="109022">
                  <c:v>280.91145833333331</c:v>
                </c:pt>
                <c:pt idx="109023">
                  <c:v>280.9140625</c:v>
                </c:pt>
                <c:pt idx="109024">
                  <c:v>280.91666666666669</c:v>
                </c:pt>
                <c:pt idx="109025">
                  <c:v>280.91927083333331</c:v>
                </c:pt>
                <c:pt idx="109026">
                  <c:v>280.921875</c:v>
                </c:pt>
                <c:pt idx="109027">
                  <c:v>280.92447916666669</c:v>
                </c:pt>
                <c:pt idx="109028">
                  <c:v>280.92708333333331</c:v>
                </c:pt>
                <c:pt idx="109029">
                  <c:v>280.9296875</c:v>
                </c:pt>
                <c:pt idx="109030">
                  <c:v>280.93229166666669</c:v>
                </c:pt>
                <c:pt idx="109031">
                  <c:v>280.93489583333331</c:v>
                </c:pt>
                <c:pt idx="109032">
                  <c:v>280.9375</c:v>
                </c:pt>
                <c:pt idx="109033">
                  <c:v>280.94010416666669</c:v>
                </c:pt>
                <c:pt idx="109034">
                  <c:v>280.94270833333331</c:v>
                </c:pt>
                <c:pt idx="109035">
                  <c:v>280.9453125</c:v>
                </c:pt>
                <c:pt idx="109036">
                  <c:v>280.94791666666669</c:v>
                </c:pt>
                <c:pt idx="109037">
                  <c:v>280.95052083333331</c:v>
                </c:pt>
                <c:pt idx="109038">
                  <c:v>280.953125</c:v>
                </c:pt>
                <c:pt idx="109039">
                  <c:v>280.95572916666669</c:v>
                </c:pt>
                <c:pt idx="109040">
                  <c:v>280.95833333333331</c:v>
                </c:pt>
                <c:pt idx="109041">
                  <c:v>280.9609375</c:v>
                </c:pt>
                <c:pt idx="109042">
                  <c:v>280.96354166666669</c:v>
                </c:pt>
                <c:pt idx="109043">
                  <c:v>280.96614583333331</c:v>
                </c:pt>
                <c:pt idx="109044">
                  <c:v>280.96875</c:v>
                </c:pt>
                <c:pt idx="109045">
                  <c:v>280.97135416666669</c:v>
                </c:pt>
                <c:pt idx="109046">
                  <c:v>280.97395833333331</c:v>
                </c:pt>
                <c:pt idx="109047">
                  <c:v>280.9765625</c:v>
                </c:pt>
                <c:pt idx="109048">
                  <c:v>280.97916666666669</c:v>
                </c:pt>
                <c:pt idx="109049">
                  <c:v>280.98177083333331</c:v>
                </c:pt>
                <c:pt idx="109050">
                  <c:v>280.984375</c:v>
                </c:pt>
                <c:pt idx="109051">
                  <c:v>280.98697916666669</c:v>
                </c:pt>
                <c:pt idx="109052">
                  <c:v>280.98958333333331</c:v>
                </c:pt>
                <c:pt idx="109053">
                  <c:v>280.9921875</c:v>
                </c:pt>
                <c:pt idx="109054">
                  <c:v>280.99479166666669</c:v>
                </c:pt>
                <c:pt idx="109055">
                  <c:v>280.99739583333331</c:v>
                </c:pt>
                <c:pt idx="109056">
                  <c:v>281</c:v>
                </c:pt>
                <c:pt idx="109057">
                  <c:v>281.00260416666669</c:v>
                </c:pt>
                <c:pt idx="109058">
                  <c:v>281.00520833333331</c:v>
                </c:pt>
                <c:pt idx="109059">
                  <c:v>281.0078125</c:v>
                </c:pt>
                <c:pt idx="109060">
                  <c:v>281.01041666666669</c:v>
                </c:pt>
                <c:pt idx="109061">
                  <c:v>281.01302083333331</c:v>
                </c:pt>
                <c:pt idx="109062">
                  <c:v>281.015625</c:v>
                </c:pt>
                <c:pt idx="109063">
                  <c:v>281.01822916666669</c:v>
                </c:pt>
                <c:pt idx="109064">
                  <c:v>281.02083333333331</c:v>
                </c:pt>
                <c:pt idx="109065">
                  <c:v>281.0234375</c:v>
                </c:pt>
                <c:pt idx="109066">
                  <c:v>281.02604166666669</c:v>
                </c:pt>
                <c:pt idx="109067">
                  <c:v>281.02864583333331</c:v>
                </c:pt>
                <c:pt idx="109068">
                  <c:v>281.03125</c:v>
                </c:pt>
                <c:pt idx="109069">
                  <c:v>281.03385416666669</c:v>
                </c:pt>
                <c:pt idx="109070">
                  <c:v>281.03645833333331</c:v>
                </c:pt>
                <c:pt idx="109071">
                  <c:v>281.0390625</c:v>
                </c:pt>
                <c:pt idx="109072">
                  <c:v>281.04166666666669</c:v>
                </c:pt>
                <c:pt idx="109073">
                  <c:v>281.04427083333331</c:v>
                </c:pt>
                <c:pt idx="109074">
                  <c:v>281.046875</c:v>
                </c:pt>
                <c:pt idx="109075">
                  <c:v>281.04947916666669</c:v>
                </c:pt>
                <c:pt idx="109076">
                  <c:v>281.05208333333331</c:v>
                </c:pt>
                <c:pt idx="109077">
                  <c:v>281.0546875</c:v>
                </c:pt>
                <c:pt idx="109078">
                  <c:v>281.05729166666669</c:v>
                </c:pt>
                <c:pt idx="109079">
                  <c:v>281.05989583333331</c:v>
                </c:pt>
                <c:pt idx="109080">
                  <c:v>281.0625</c:v>
                </c:pt>
                <c:pt idx="109081">
                  <c:v>281.06510416666669</c:v>
                </c:pt>
                <c:pt idx="109082">
                  <c:v>281.06770833333331</c:v>
                </c:pt>
                <c:pt idx="109083">
                  <c:v>281.0703125</c:v>
                </c:pt>
                <c:pt idx="109084">
                  <c:v>281.07291666666669</c:v>
                </c:pt>
                <c:pt idx="109085">
                  <c:v>281.07552083333331</c:v>
                </c:pt>
                <c:pt idx="109086">
                  <c:v>281.078125</c:v>
                </c:pt>
                <c:pt idx="109087">
                  <c:v>281.08072916666669</c:v>
                </c:pt>
                <c:pt idx="109088">
                  <c:v>281.08333333333331</c:v>
                </c:pt>
                <c:pt idx="109089">
                  <c:v>281.0859375</c:v>
                </c:pt>
                <c:pt idx="109090">
                  <c:v>281.08854166666669</c:v>
                </c:pt>
                <c:pt idx="109091">
                  <c:v>281.09114583333331</c:v>
                </c:pt>
                <c:pt idx="109092">
                  <c:v>281.09375</c:v>
                </c:pt>
                <c:pt idx="109093">
                  <c:v>281.09635416666669</c:v>
                </c:pt>
                <c:pt idx="109094">
                  <c:v>281.09895833333331</c:v>
                </c:pt>
                <c:pt idx="109095">
                  <c:v>281.1015625</c:v>
                </c:pt>
                <c:pt idx="109096">
                  <c:v>281.10416666666669</c:v>
                </c:pt>
                <c:pt idx="109097">
                  <c:v>281.10677083333331</c:v>
                </c:pt>
                <c:pt idx="109098">
                  <c:v>281.109375</c:v>
                </c:pt>
                <c:pt idx="109099">
                  <c:v>281.11197916666669</c:v>
                </c:pt>
                <c:pt idx="109100">
                  <c:v>281.11458333333331</c:v>
                </c:pt>
                <c:pt idx="109101">
                  <c:v>281.1171875</c:v>
                </c:pt>
                <c:pt idx="109102">
                  <c:v>281.11979166666669</c:v>
                </c:pt>
                <c:pt idx="109103">
                  <c:v>281.12239583333331</c:v>
                </c:pt>
                <c:pt idx="109104">
                  <c:v>281.125</c:v>
                </c:pt>
                <c:pt idx="109105">
                  <c:v>281.12760416666669</c:v>
                </c:pt>
                <c:pt idx="109106">
                  <c:v>281.13020833333331</c:v>
                </c:pt>
                <c:pt idx="109107">
                  <c:v>281.1328125</c:v>
                </c:pt>
                <c:pt idx="109108">
                  <c:v>281.13541666666669</c:v>
                </c:pt>
                <c:pt idx="109109">
                  <c:v>281.13802083333331</c:v>
                </c:pt>
                <c:pt idx="109110">
                  <c:v>281.140625</c:v>
                </c:pt>
                <c:pt idx="109111">
                  <c:v>281.14322916666669</c:v>
                </c:pt>
                <c:pt idx="109112">
                  <c:v>281.14583333333331</c:v>
                </c:pt>
                <c:pt idx="109113">
                  <c:v>281.1484375</c:v>
                </c:pt>
                <c:pt idx="109114">
                  <c:v>281.15104166666669</c:v>
                </c:pt>
                <c:pt idx="109115">
                  <c:v>281.15364583333331</c:v>
                </c:pt>
                <c:pt idx="109116">
                  <c:v>281.15625</c:v>
                </c:pt>
                <c:pt idx="109117">
                  <c:v>281.15885416666669</c:v>
                </c:pt>
                <c:pt idx="109118">
                  <c:v>281.16145833333331</c:v>
                </c:pt>
                <c:pt idx="109119">
                  <c:v>281.1640625</c:v>
                </c:pt>
                <c:pt idx="109120">
                  <c:v>281.16666666666669</c:v>
                </c:pt>
                <c:pt idx="109121">
                  <c:v>281.16927083333331</c:v>
                </c:pt>
                <c:pt idx="109122">
                  <c:v>281.171875</c:v>
                </c:pt>
                <c:pt idx="109123">
                  <c:v>281.17447916666669</c:v>
                </c:pt>
                <c:pt idx="109124">
                  <c:v>281.17708333333331</c:v>
                </c:pt>
                <c:pt idx="109125">
                  <c:v>281.1796875</c:v>
                </c:pt>
                <c:pt idx="109126">
                  <c:v>281.18229166666669</c:v>
                </c:pt>
                <c:pt idx="109127">
                  <c:v>281.18489583333331</c:v>
                </c:pt>
                <c:pt idx="109128">
                  <c:v>281.1875</c:v>
                </c:pt>
                <c:pt idx="109129">
                  <c:v>281.19010416666669</c:v>
                </c:pt>
                <c:pt idx="109130">
                  <c:v>281.19270833333331</c:v>
                </c:pt>
                <c:pt idx="109131">
                  <c:v>281.1953125</c:v>
                </c:pt>
                <c:pt idx="109132">
                  <c:v>281.19791666666669</c:v>
                </c:pt>
                <c:pt idx="109133">
                  <c:v>281.20052083333331</c:v>
                </c:pt>
                <c:pt idx="109134">
                  <c:v>281.203125</c:v>
                </c:pt>
                <c:pt idx="109135">
                  <c:v>281.20572916666669</c:v>
                </c:pt>
                <c:pt idx="109136">
                  <c:v>281.20833333333331</c:v>
                </c:pt>
                <c:pt idx="109137">
                  <c:v>281.2109375</c:v>
                </c:pt>
                <c:pt idx="109138">
                  <c:v>281.21354166666669</c:v>
                </c:pt>
                <c:pt idx="109139">
                  <c:v>281.21614583333331</c:v>
                </c:pt>
                <c:pt idx="109140">
                  <c:v>281.21875</c:v>
                </c:pt>
                <c:pt idx="109141">
                  <c:v>281.22135416666669</c:v>
                </c:pt>
                <c:pt idx="109142">
                  <c:v>281.22395833333331</c:v>
                </c:pt>
                <c:pt idx="109143">
                  <c:v>281.2265625</c:v>
                </c:pt>
                <c:pt idx="109144">
                  <c:v>281.22916666666669</c:v>
                </c:pt>
                <c:pt idx="109145">
                  <c:v>281.23177083333331</c:v>
                </c:pt>
                <c:pt idx="109146">
                  <c:v>281.234375</c:v>
                </c:pt>
                <c:pt idx="109147">
                  <c:v>281.23697916666669</c:v>
                </c:pt>
                <c:pt idx="109148">
                  <c:v>281.23958333333331</c:v>
                </c:pt>
                <c:pt idx="109149">
                  <c:v>281.2421875</c:v>
                </c:pt>
                <c:pt idx="109150">
                  <c:v>281.24479166666669</c:v>
                </c:pt>
                <c:pt idx="109151">
                  <c:v>281.24739583333331</c:v>
                </c:pt>
                <c:pt idx="109152">
                  <c:v>281.25</c:v>
                </c:pt>
                <c:pt idx="109153">
                  <c:v>281.25260416666669</c:v>
                </c:pt>
                <c:pt idx="109154">
                  <c:v>281.25520833333331</c:v>
                </c:pt>
                <c:pt idx="109155">
                  <c:v>281.2578125</c:v>
                </c:pt>
                <c:pt idx="109156">
                  <c:v>281.26041666666669</c:v>
                </c:pt>
                <c:pt idx="109157">
                  <c:v>281.26302083333331</c:v>
                </c:pt>
                <c:pt idx="109158">
                  <c:v>281.265625</c:v>
                </c:pt>
                <c:pt idx="109159">
                  <c:v>281.26822916666669</c:v>
                </c:pt>
                <c:pt idx="109160">
                  <c:v>281.27083333333331</c:v>
                </c:pt>
                <c:pt idx="109161">
                  <c:v>281.2734375</c:v>
                </c:pt>
                <c:pt idx="109162">
                  <c:v>281.27604166666669</c:v>
                </c:pt>
                <c:pt idx="109163">
                  <c:v>281.27864583333331</c:v>
                </c:pt>
                <c:pt idx="109164">
                  <c:v>281.28125</c:v>
                </c:pt>
                <c:pt idx="109165">
                  <c:v>281.28385416666669</c:v>
                </c:pt>
                <c:pt idx="109166">
                  <c:v>281.28645833333331</c:v>
                </c:pt>
                <c:pt idx="109167">
                  <c:v>281.2890625</c:v>
                </c:pt>
                <c:pt idx="109168">
                  <c:v>281.29166666666669</c:v>
                </c:pt>
                <c:pt idx="109169">
                  <c:v>281.29427083333331</c:v>
                </c:pt>
                <c:pt idx="109170">
                  <c:v>281.296875</c:v>
                </c:pt>
                <c:pt idx="109171">
                  <c:v>281.29947916666669</c:v>
                </c:pt>
                <c:pt idx="109172">
                  <c:v>281.30208333333331</c:v>
                </c:pt>
                <c:pt idx="109173">
                  <c:v>281.3046875</c:v>
                </c:pt>
                <c:pt idx="109174">
                  <c:v>281.30729166666669</c:v>
                </c:pt>
                <c:pt idx="109175">
                  <c:v>281.30989583333331</c:v>
                </c:pt>
                <c:pt idx="109176">
                  <c:v>281.3125</c:v>
                </c:pt>
                <c:pt idx="109177">
                  <c:v>281.31510416666669</c:v>
                </c:pt>
                <c:pt idx="109178">
                  <c:v>281.31770833333331</c:v>
                </c:pt>
                <c:pt idx="109179">
                  <c:v>281.3203125</c:v>
                </c:pt>
                <c:pt idx="109180">
                  <c:v>281.32291666666669</c:v>
                </c:pt>
                <c:pt idx="109181">
                  <c:v>281.32552083333331</c:v>
                </c:pt>
                <c:pt idx="109182">
                  <c:v>281.328125</c:v>
                </c:pt>
                <c:pt idx="109183">
                  <c:v>281.33072916666669</c:v>
                </c:pt>
                <c:pt idx="109184">
                  <c:v>281.33333333333331</c:v>
                </c:pt>
                <c:pt idx="109185">
                  <c:v>281.3359375</c:v>
                </c:pt>
                <c:pt idx="109186">
                  <c:v>281.33854166666669</c:v>
                </c:pt>
                <c:pt idx="109187">
                  <c:v>281.34114583333331</c:v>
                </c:pt>
                <c:pt idx="109188">
                  <c:v>281.34375</c:v>
                </c:pt>
                <c:pt idx="109189">
                  <c:v>281.34635416666669</c:v>
                </c:pt>
                <c:pt idx="109190">
                  <c:v>281.34895833333331</c:v>
                </c:pt>
                <c:pt idx="109191">
                  <c:v>281.3515625</c:v>
                </c:pt>
                <c:pt idx="109192">
                  <c:v>281.35416666666669</c:v>
                </c:pt>
                <c:pt idx="109193">
                  <c:v>281.35677083333331</c:v>
                </c:pt>
                <c:pt idx="109194">
                  <c:v>281.359375</c:v>
                </c:pt>
                <c:pt idx="109195">
                  <c:v>281.36197916666669</c:v>
                </c:pt>
                <c:pt idx="109196">
                  <c:v>281.36458333333331</c:v>
                </c:pt>
                <c:pt idx="109197">
                  <c:v>281.3671875</c:v>
                </c:pt>
                <c:pt idx="109198">
                  <c:v>281.36979166666669</c:v>
                </c:pt>
                <c:pt idx="109199">
                  <c:v>281.37239583333331</c:v>
                </c:pt>
                <c:pt idx="109200">
                  <c:v>281.375</c:v>
                </c:pt>
                <c:pt idx="109201">
                  <c:v>281.37760416666669</c:v>
                </c:pt>
                <c:pt idx="109202">
                  <c:v>281.38020833333331</c:v>
                </c:pt>
                <c:pt idx="109203">
                  <c:v>281.3828125</c:v>
                </c:pt>
                <c:pt idx="109204">
                  <c:v>281.38541666666669</c:v>
                </c:pt>
                <c:pt idx="109205">
                  <c:v>281.38802083333331</c:v>
                </c:pt>
                <c:pt idx="109206">
                  <c:v>281.390625</c:v>
                </c:pt>
                <c:pt idx="109207">
                  <c:v>281.39322916666669</c:v>
                </c:pt>
                <c:pt idx="109208">
                  <c:v>281.39583333333331</c:v>
                </c:pt>
                <c:pt idx="109209">
                  <c:v>281.3984375</c:v>
                </c:pt>
                <c:pt idx="109210">
                  <c:v>281.40104166666669</c:v>
                </c:pt>
                <c:pt idx="109211">
                  <c:v>281.40364583333331</c:v>
                </c:pt>
                <c:pt idx="109212">
                  <c:v>281.40625</c:v>
                </c:pt>
                <c:pt idx="109213">
                  <c:v>281.40885416666669</c:v>
                </c:pt>
                <c:pt idx="109214">
                  <c:v>281.41145833333331</c:v>
                </c:pt>
                <c:pt idx="109215">
                  <c:v>281.4140625</c:v>
                </c:pt>
                <c:pt idx="109216">
                  <c:v>281.41666666666669</c:v>
                </c:pt>
                <c:pt idx="109217">
                  <c:v>281.41927083333331</c:v>
                </c:pt>
                <c:pt idx="109218">
                  <c:v>281.421875</c:v>
                </c:pt>
                <c:pt idx="109219">
                  <c:v>281.42447916666669</c:v>
                </c:pt>
                <c:pt idx="109220">
                  <c:v>281.42708333333331</c:v>
                </c:pt>
                <c:pt idx="109221">
                  <c:v>281.4296875</c:v>
                </c:pt>
                <c:pt idx="109222">
                  <c:v>281.43229166666669</c:v>
                </c:pt>
                <c:pt idx="109223">
                  <c:v>281.43489583333331</c:v>
                </c:pt>
                <c:pt idx="109224">
                  <c:v>281.4375</c:v>
                </c:pt>
                <c:pt idx="109225">
                  <c:v>281.44010416666669</c:v>
                </c:pt>
                <c:pt idx="109226">
                  <c:v>281.44270833333331</c:v>
                </c:pt>
                <c:pt idx="109227">
                  <c:v>281.4453125</c:v>
                </c:pt>
                <c:pt idx="109228">
                  <c:v>281.44791666666669</c:v>
                </c:pt>
                <c:pt idx="109229">
                  <c:v>281.45052083333331</c:v>
                </c:pt>
                <c:pt idx="109230">
                  <c:v>281.453125</c:v>
                </c:pt>
                <c:pt idx="109231">
                  <c:v>281.45572916666669</c:v>
                </c:pt>
                <c:pt idx="109232">
                  <c:v>281.45833333333331</c:v>
                </c:pt>
                <c:pt idx="109233">
                  <c:v>281.4609375</c:v>
                </c:pt>
                <c:pt idx="109234">
                  <c:v>281.46354166666669</c:v>
                </c:pt>
                <c:pt idx="109235">
                  <c:v>281.46614583333331</c:v>
                </c:pt>
                <c:pt idx="109236">
                  <c:v>281.46875</c:v>
                </c:pt>
                <c:pt idx="109237">
                  <c:v>281.47135416666669</c:v>
                </c:pt>
                <c:pt idx="109238">
                  <c:v>281.47395833333331</c:v>
                </c:pt>
                <c:pt idx="109239">
                  <c:v>281.4765625</c:v>
                </c:pt>
                <c:pt idx="109240">
                  <c:v>281.47916666666669</c:v>
                </c:pt>
                <c:pt idx="109241">
                  <c:v>281.48177083333331</c:v>
                </c:pt>
                <c:pt idx="109242">
                  <c:v>281.484375</c:v>
                </c:pt>
                <c:pt idx="109243">
                  <c:v>281.48697916666669</c:v>
                </c:pt>
                <c:pt idx="109244">
                  <c:v>281.48958333333331</c:v>
                </c:pt>
                <c:pt idx="109245">
                  <c:v>281.4921875</c:v>
                </c:pt>
                <c:pt idx="109246">
                  <c:v>281.49479166666669</c:v>
                </c:pt>
                <c:pt idx="109247">
                  <c:v>281.49739583333331</c:v>
                </c:pt>
                <c:pt idx="109248">
                  <c:v>281.5</c:v>
                </c:pt>
                <c:pt idx="109249">
                  <c:v>281.50260416666669</c:v>
                </c:pt>
                <c:pt idx="109250">
                  <c:v>281.50520833333331</c:v>
                </c:pt>
                <c:pt idx="109251">
                  <c:v>281.5078125</c:v>
                </c:pt>
                <c:pt idx="109252">
                  <c:v>281.51041666666669</c:v>
                </c:pt>
                <c:pt idx="109253">
                  <c:v>281.51302083333331</c:v>
                </c:pt>
                <c:pt idx="109254">
                  <c:v>281.515625</c:v>
                </c:pt>
                <c:pt idx="109255">
                  <c:v>281.51822916666669</c:v>
                </c:pt>
                <c:pt idx="109256">
                  <c:v>281.52083333333331</c:v>
                </c:pt>
                <c:pt idx="109257">
                  <c:v>281.5234375</c:v>
                </c:pt>
                <c:pt idx="109258">
                  <c:v>281.52604166666669</c:v>
                </c:pt>
                <c:pt idx="109259">
                  <c:v>281.52864583333331</c:v>
                </c:pt>
                <c:pt idx="109260">
                  <c:v>281.53125</c:v>
                </c:pt>
                <c:pt idx="109261">
                  <c:v>281.53385416666669</c:v>
                </c:pt>
                <c:pt idx="109262">
                  <c:v>281.53645833333331</c:v>
                </c:pt>
                <c:pt idx="109263">
                  <c:v>281.5390625</c:v>
                </c:pt>
                <c:pt idx="109264">
                  <c:v>281.54166666666669</c:v>
                </c:pt>
                <c:pt idx="109265">
                  <c:v>281.54427083333331</c:v>
                </c:pt>
                <c:pt idx="109266">
                  <c:v>281.546875</c:v>
                </c:pt>
                <c:pt idx="109267">
                  <c:v>281.54947916666669</c:v>
                </c:pt>
                <c:pt idx="109268">
                  <c:v>281.55208333333331</c:v>
                </c:pt>
                <c:pt idx="109269">
                  <c:v>281.5546875</c:v>
                </c:pt>
                <c:pt idx="109270">
                  <c:v>281.55729166666669</c:v>
                </c:pt>
                <c:pt idx="109271">
                  <c:v>281.55989583333331</c:v>
                </c:pt>
                <c:pt idx="109272">
                  <c:v>281.5625</c:v>
                </c:pt>
                <c:pt idx="109273">
                  <c:v>281.56510416666669</c:v>
                </c:pt>
                <c:pt idx="109274">
                  <c:v>281.56770833333331</c:v>
                </c:pt>
                <c:pt idx="109275">
                  <c:v>281.5703125</c:v>
                </c:pt>
                <c:pt idx="109276">
                  <c:v>281.57291666666669</c:v>
                </c:pt>
                <c:pt idx="109277">
                  <c:v>281.57552083333331</c:v>
                </c:pt>
                <c:pt idx="109278">
                  <c:v>281.578125</c:v>
                </c:pt>
                <c:pt idx="109279">
                  <c:v>281.58072916666669</c:v>
                </c:pt>
                <c:pt idx="109280">
                  <c:v>281.58333333333331</c:v>
                </c:pt>
                <c:pt idx="109281">
                  <c:v>281.5859375</c:v>
                </c:pt>
                <c:pt idx="109282">
                  <c:v>281.58854166666669</c:v>
                </c:pt>
                <c:pt idx="109283">
                  <c:v>281.59114583333331</c:v>
                </c:pt>
                <c:pt idx="109284">
                  <c:v>281.59375</c:v>
                </c:pt>
                <c:pt idx="109285">
                  <c:v>281.59635416666669</c:v>
                </c:pt>
                <c:pt idx="109286">
                  <c:v>281.59895833333331</c:v>
                </c:pt>
                <c:pt idx="109287">
                  <c:v>281.6015625</c:v>
                </c:pt>
                <c:pt idx="109288">
                  <c:v>281.60416666666669</c:v>
                </c:pt>
                <c:pt idx="109289">
                  <c:v>281.60677083333331</c:v>
                </c:pt>
                <c:pt idx="109290">
                  <c:v>281.609375</c:v>
                </c:pt>
                <c:pt idx="109291">
                  <c:v>281.61197916666669</c:v>
                </c:pt>
                <c:pt idx="109292">
                  <c:v>281.61458333333331</c:v>
                </c:pt>
                <c:pt idx="109293">
                  <c:v>281.6171875</c:v>
                </c:pt>
                <c:pt idx="109294">
                  <c:v>281.61979166666669</c:v>
                </c:pt>
                <c:pt idx="109295">
                  <c:v>281.62239583333331</c:v>
                </c:pt>
                <c:pt idx="109296">
                  <c:v>281.625</c:v>
                </c:pt>
                <c:pt idx="109297">
                  <c:v>281.62760416666669</c:v>
                </c:pt>
                <c:pt idx="109298">
                  <c:v>281.63020833333331</c:v>
                </c:pt>
                <c:pt idx="109299">
                  <c:v>281.6328125</c:v>
                </c:pt>
                <c:pt idx="109300">
                  <c:v>281.63541666666669</c:v>
                </c:pt>
                <c:pt idx="109301">
                  <c:v>281.63802083333331</c:v>
                </c:pt>
                <c:pt idx="109302">
                  <c:v>281.640625</c:v>
                </c:pt>
                <c:pt idx="109303">
                  <c:v>281.64322916666669</c:v>
                </c:pt>
                <c:pt idx="109304">
                  <c:v>281.64583333333331</c:v>
                </c:pt>
                <c:pt idx="109305">
                  <c:v>281.6484375</c:v>
                </c:pt>
                <c:pt idx="109306">
                  <c:v>281.65104166666669</c:v>
                </c:pt>
                <c:pt idx="109307">
                  <c:v>281.65364583333331</c:v>
                </c:pt>
                <c:pt idx="109308">
                  <c:v>281.65625</c:v>
                </c:pt>
                <c:pt idx="109309">
                  <c:v>281.65885416666669</c:v>
                </c:pt>
                <c:pt idx="109310">
                  <c:v>281.66145833333331</c:v>
                </c:pt>
                <c:pt idx="109311">
                  <c:v>281.6640625</c:v>
                </c:pt>
                <c:pt idx="109312">
                  <c:v>281.66666666666669</c:v>
                </c:pt>
                <c:pt idx="109313">
                  <c:v>281.66927083333331</c:v>
                </c:pt>
                <c:pt idx="109314">
                  <c:v>281.671875</c:v>
                </c:pt>
                <c:pt idx="109315">
                  <c:v>281.67447916666669</c:v>
                </c:pt>
                <c:pt idx="109316">
                  <c:v>281.67708333333331</c:v>
                </c:pt>
                <c:pt idx="109317">
                  <c:v>281.6796875</c:v>
                </c:pt>
                <c:pt idx="109318">
                  <c:v>281.68229166666669</c:v>
                </c:pt>
                <c:pt idx="109319">
                  <c:v>281.68489583333331</c:v>
                </c:pt>
                <c:pt idx="109320">
                  <c:v>281.6875</c:v>
                </c:pt>
                <c:pt idx="109321">
                  <c:v>281.69010416666669</c:v>
                </c:pt>
                <c:pt idx="109322">
                  <c:v>281.69270833333331</c:v>
                </c:pt>
                <c:pt idx="109323">
                  <c:v>281.6953125</c:v>
                </c:pt>
                <c:pt idx="109324">
                  <c:v>281.69791666666669</c:v>
                </c:pt>
                <c:pt idx="109325">
                  <c:v>281.70052083333331</c:v>
                </c:pt>
                <c:pt idx="109326">
                  <c:v>281.703125</c:v>
                </c:pt>
                <c:pt idx="109327">
                  <c:v>281.70572916666669</c:v>
                </c:pt>
                <c:pt idx="109328">
                  <c:v>281.70833333333331</c:v>
                </c:pt>
                <c:pt idx="109329">
                  <c:v>281.7109375</c:v>
                </c:pt>
                <c:pt idx="109330">
                  <c:v>281.71354166666669</c:v>
                </c:pt>
                <c:pt idx="109331">
                  <c:v>281.71614583333331</c:v>
                </c:pt>
                <c:pt idx="109332">
                  <c:v>281.71875</c:v>
                </c:pt>
                <c:pt idx="109333">
                  <c:v>281.72135416666669</c:v>
                </c:pt>
                <c:pt idx="109334">
                  <c:v>281.72395833333331</c:v>
                </c:pt>
                <c:pt idx="109335">
                  <c:v>281.7265625</c:v>
                </c:pt>
                <c:pt idx="109336">
                  <c:v>281.72916666666669</c:v>
                </c:pt>
                <c:pt idx="109337">
                  <c:v>281.73177083333331</c:v>
                </c:pt>
                <c:pt idx="109338">
                  <c:v>281.734375</c:v>
                </c:pt>
                <c:pt idx="109339">
                  <c:v>281.73697916666669</c:v>
                </c:pt>
                <c:pt idx="109340">
                  <c:v>281.73958333333331</c:v>
                </c:pt>
                <c:pt idx="109341">
                  <c:v>281.7421875</c:v>
                </c:pt>
                <c:pt idx="109342">
                  <c:v>281.74479166666669</c:v>
                </c:pt>
                <c:pt idx="109343">
                  <c:v>281.74739583333331</c:v>
                </c:pt>
                <c:pt idx="109344">
                  <c:v>281.75</c:v>
                </c:pt>
                <c:pt idx="109345">
                  <c:v>281.75260416666669</c:v>
                </c:pt>
                <c:pt idx="109346">
                  <c:v>281.75520833333331</c:v>
                </c:pt>
                <c:pt idx="109347">
                  <c:v>281.7578125</c:v>
                </c:pt>
                <c:pt idx="109348">
                  <c:v>281.76041666666669</c:v>
                </c:pt>
                <c:pt idx="109349">
                  <c:v>281.76302083333331</c:v>
                </c:pt>
                <c:pt idx="109350">
                  <c:v>281.765625</c:v>
                </c:pt>
                <c:pt idx="109351">
                  <c:v>281.76822916666669</c:v>
                </c:pt>
                <c:pt idx="109352">
                  <c:v>281.77083333333331</c:v>
                </c:pt>
                <c:pt idx="109353">
                  <c:v>281.7734375</c:v>
                </c:pt>
                <c:pt idx="109354">
                  <c:v>281.77604166666669</c:v>
                </c:pt>
                <c:pt idx="109355">
                  <c:v>281.77864583333331</c:v>
                </c:pt>
                <c:pt idx="109356">
                  <c:v>281.78125</c:v>
                </c:pt>
                <c:pt idx="109357">
                  <c:v>281.78385416666669</c:v>
                </c:pt>
                <c:pt idx="109358">
                  <c:v>281.78645833333331</c:v>
                </c:pt>
                <c:pt idx="109359">
                  <c:v>281.7890625</c:v>
                </c:pt>
                <c:pt idx="109360">
                  <c:v>281.79166666666669</c:v>
                </c:pt>
                <c:pt idx="109361">
                  <c:v>281.79427083333331</c:v>
                </c:pt>
                <c:pt idx="109362">
                  <c:v>281.796875</c:v>
                </c:pt>
                <c:pt idx="109363">
                  <c:v>281.79947916666669</c:v>
                </c:pt>
                <c:pt idx="109364">
                  <c:v>281.80208333333331</c:v>
                </c:pt>
                <c:pt idx="109365">
                  <c:v>281.8046875</c:v>
                </c:pt>
                <c:pt idx="109366">
                  <c:v>281.80729166666669</c:v>
                </c:pt>
                <c:pt idx="109367">
                  <c:v>281.80989583333331</c:v>
                </c:pt>
                <c:pt idx="109368">
                  <c:v>281.8125</c:v>
                </c:pt>
                <c:pt idx="109369">
                  <c:v>281.81510416666669</c:v>
                </c:pt>
                <c:pt idx="109370">
                  <c:v>281.81770833333331</c:v>
                </c:pt>
                <c:pt idx="109371">
                  <c:v>281.8203125</c:v>
                </c:pt>
                <c:pt idx="109372">
                  <c:v>281.82291666666669</c:v>
                </c:pt>
                <c:pt idx="109373">
                  <c:v>281.82552083333331</c:v>
                </c:pt>
                <c:pt idx="109374">
                  <c:v>281.828125</c:v>
                </c:pt>
                <c:pt idx="109375">
                  <c:v>281.83072916666669</c:v>
                </c:pt>
                <c:pt idx="109376">
                  <c:v>281.83333333333331</c:v>
                </c:pt>
                <c:pt idx="109377">
                  <c:v>281.8359375</c:v>
                </c:pt>
                <c:pt idx="109378">
                  <c:v>281.83854166666669</c:v>
                </c:pt>
                <c:pt idx="109379">
                  <c:v>281.84114583333331</c:v>
                </c:pt>
                <c:pt idx="109380">
                  <c:v>281.84375</c:v>
                </c:pt>
                <c:pt idx="109381">
                  <c:v>281.84635416666669</c:v>
                </c:pt>
                <c:pt idx="109382">
                  <c:v>281.84895833333331</c:v>
                </c:pt>
                <c:pt idx="109383">
                  <c:v>281.8515625</c:v>
                </c:pt>
                <c:pt idx="109384">
                  <c:v>281.85416666666669</c:v>
                </c:pt>
                <c:pt idx="109385">
                  <c:v>281.85677083333331</c:v>
                </c:pt>
                <c:pt idx="109386">
                  <c:v>281.859375</c:v>
                </c:pt>
                <c:pt idx="109387">
                  <c:v>281.86197916666669</c:v>
                </c:pt>
                <c:pt idx="109388">
                  <c:v>281.86458333333331</c:v>
                </c:pt>
                <c:pt idx="109389">
                  <c:v>281.8671875</c:v>
                </c:pt>
                <c:pt idx="109390">
                  <c:v>281.86979166666669</c:v>
                </c:pt>
                <c:pt idx="109391">
                  <c:v>281.87239583333331</c:v>
                </c:pt>
                <c:pt idx="109392">
                  <c:v>281.875</c:v>
                </c:pt>
                <c:pt idx="109393">
                  <c:v>281.87760416666669</c:v>
                </c:pt>
                <c:pt idx="109394">
                  <c:v>281.88020833333331</c:v>
                </c:pt>
                <c:pt idx="109395">
                  <c:v>281.8828125</c:v>
                </c:pt>
                <c:pt idx="109396">
                  <c:v>281.88541666666669</c:v>
                </c:pt>
                <c:pt idx="109397">
                  <c:v>281.88802083333331</c:v>
                </c:pt>
                <c:pt idx="109398">
                  <c:v>281.890625</c:v>
                </c:pt>
                <c:pt idx="109399">
                  <c:v>281.89322916666669</c:v>
                </c:pt>
                <c:pt idx="109400">
                  <c:v>281.89583333333331</c:v>
                </c:pt>
                <c:pt idx="109401">
                  <c:v>281.8984375</c:v>
                </c:pt>
                <c:pt idx="109402">
                  <c:v>281.90104166666669</c:v>
                </c:pt>
                <c:pt idx="109403">
                  <c:v>281.90364583333331</c:v>
                </c:pt>
                <c:pt idx="109404">
                  <c:v>281.90625</c:v>
                </c:pt>
                <c:pt idx="109405">
                  <c:v>281.90885416666669</c:v>
                </c:pt>
                <c:pt idx="109406">
                  <c:v>281.91145833333331</c:v>
                </c:pt>
                <c:pt idx="109407">
                  <c:v>281.9140625</c:v>
                </c:pt>
                <c:pt idx="109408">
                  <c:v>281.91666666666669</c:v>
                </c:pt>
                <c:pt idx="109409">
                  <c:v>281.91927083333331</c:v>
                </c:pt>
                <c:pt idx="109410">
                  <c:v>281.921875</c:v>
                </c:pt>
                <c:pt idx="109411">
                  <c:v>281.92447916666669</c:v>
                </c:pt>
                <c:pt idx="109412">
                  <c:v>281.92708333333331</c:v>
                </c:pt>
                <c:pt idx="109413">
                  <c:v>281.9296875</c:v>
                </c:pt>
                <c:pt idx="109414">
                  <c:v>281.93229166666669</c:v>
                </c:pt>
                <c:pt idx="109415">
                  <c:v>281.93489583333331</c:v>
                </c:pt>
                <c:pt idx="109416">
                  <c:v>281.9375</c:v>
                </c:pt>
                <c:pt idx="109417">
                  <c:v>281.94010416666669</c:v>
                </c:pt>
                <c:pt idx="109418">
                  <c:v>281.94270833333331</c:v>
                </c:pt>
                <c:pt idx="109419">
                  <c:v>281.9453125</c:v>
                </c:pt>
                <c:pt idx="109420">
                  <c:v>281.94791666666669</c:v>
                </c:pt>
                <c:pt idx="109421">
                  <c:v>281.95052083333331</c:v>
                </c:pt>
                <c:pt idx="109422">
                  <c:v>281.953125</c:v>
                </c:pt>
                <c:pt idx="109423">
                  <c:v>281.95572916666669</c:v>
                </c:pt>
                <c:pt idx="109424">
                  <c:v>281.95833333333331</c:v>
                </c:pt>
                <c:pt idx="109425">
                  <c:v>281.9609375</c:v>
                </c:pt>
                <c:pt idx="109426">
                  <c:v>281.96354166666669</c:v>
                </c:pt>
                <c:pt idx="109427">
                  <c:v>281.96614583333331</c:v>
                </c:pt>
                <c:pt idx="109428">
                  <c:v>281.96875</c:v>
                </c:pt>
                <c:pt idx="109429">
                  <c:v>281.97135416666669</c:v>
                </c:pt>
                <c:pt idx="109430">
                  <c:v>281.97395833333331</c:v>
                </c:pt>
                <c:pt idx="109431">
                  <c:v>281.9765625</c:v>
                </c:pt>
                <c:pt idx="109432">
                  <c:v>281.97916666666669</c:v>
                </c:pt>
                <c:pt idx="109433">
                  <c:v>281.98177083333331</c:v>
                </c:pt>
                <c:pt idx="109434">
                  <c:v>281.984375</c:v>
                </c:pt>
                <c:pt idx="109435">
                  <c:v>281.98697916666669</c:v>
                </c:pt>
                <c:pt idx="109436">
                  <c:v>281.98958333333331</c:v>
                </c:pt>
                <c:pt idx="109437">
                  <c:v>281.9921875</c:v>
                </c:pt>
                <c:pt idx="109438">
                  <c:v>281.99479166666669</c:v>
                </c:pt>
                <c:pt idx="109439">
                  <c:v>281.99739583333331</c:v>
                </c:pt>
                <c:pt idx="109440">
                  <c:v>282</c:v>
                </c:pt>
                <c:pt idx="109441">
                  <c:v>282.00260416666669</c:v>
                </c:pt>
                <c:pt idx="109442">
                  <c:v>282.00520833333331</c:v>
                </c:pt>
                <c:pt idx="109443">
                  <c:v>282.0078125</c:v>
                </c:pt>
                <c:pt idx="109444">
                  <c:v>282.01041666666669</c:v>
                </c:pt>
                <c:pt idx="109445">
                  <c:v>282.01302083333331</c:v>
                </c:pt>
                <c:pt idx="109446">
                  <c:v>282.015625</c:v>
                </c:pt>
                <c:pt idx="109447">
                  <c:v>282.01822916666669</c:v>
                </c:pt>
                <c:pt idx="109448">
                  <c:v>282.02083333333331</c:v>
                </c:pt>
                <c:pt idx="109449">
                  <c:v>282.0234375</c:v>
                </c:pt>
                <c:pt idx="109450">
                  <c:v>282.02604166666669</c:v>
                </c:pt>
                <c:pt idx="109451">
                  <c:v>282.02864583333331</c:v>
                </c:pt>
                <c:pt idx="109452">
                  <c:v>282.03125</c:v>
                </c:pt>
                <c:pt idx="109453">
                  <c:v>282.03385416666669</c:v>
                </c:pt>
                <c:pt idx="109454">
                  <c:v>282.03645833333331</c:v>
                </c:pt>
                <c:pt idx="109455">
                  <c:v>282.0390625</c:v>
                </c:pt>
                <c:pt idx="109456">
                  <c:v>282.04166666666669</c:v>
                </c:pt>
                <c:pt idx="109457">
                  <c:v>282.04427083333331</c:v>
                </c:pt>
                <c:pt idx="109458">
                  <c:v>282.046875</c:v>
                </c:pt>
                <c:pt idx="109459">
                  <c:v>282.04947916666669</c:v>
                </c:pt>
                <c:pt idx="109460">
                  <c:v>282.05208333333331</c:v>
                </c:pt>
                <c:pt idx="109461">
                  <c:v>282.0546875</c:v>
                </c:pt>
                <c:pt idx="109462">
                  <c:v>282.05729166666669</c:v>
                </c:pt>
                <c:pt idx="109463">
                  <c:v>282.05989583333331</c:v>
                </c:pt>
                <c:pt idx="109464">
                  <c:v>282.0625</c:v>
                </c:pt>
                <c:pt idx="109465">
                  <c:v>282.06510416666669</c:v>
                </c:pt>
                <c:pt idx="109466">
                  <c:v>282.06770833333331</c:v>
                </c:pt>
                <c:pt idx="109467">
                  <c:v>282.0703125</c:v>
                </c:pt>
                <c:pt idx="109468">
                  <c:v>282.07291666666669</c:v>
                </c:pt>
                <c:pt idx="109469">
                  <c:v>282.07552083333331</c:v>
                </c:pt>
                <c:pt idx="109470">
                  <c:v>282.078125</c:v>
                </c:pt>
                <c:pt idx="109471">
                  <c:v>282.08072916666669</c:v>
                </c:pt>
                <c:pt idx="109472">
                  <c:v>282.08333333333331</c:v>
                </c:pt>
                <c:pt idx="109473">
                  <c:v>282.0859375</c:v>
                </c:pt>
                <c:pt idx="109474">
                  <c:v>282.08854166666669</c:v>
                </c:pt>
                <c:pt idx="109475">
                  <c:v>282.09114583333331</c:v>
                </c:pt>
                <c:pt idx="109476">
                  <c:v>282.09375</c:v>
                </c:pt>
                <c:pt idx="109477">
                  <c:v>282.09635416666669</c:v>
                </c:pt>
                <c:pt idx="109478">
                  <c:v>282.09895833333331</c:v>
                </c:pt>
                <c:pt idx="109479">
                  <c:v>282.1015625</c:v>
                </c:pt>
                <c:pt idx="109480">
                  <c:v>282.10416666666669</c:v>
                </c:pt>
                <c:pt idx="109481">
                  <c:v>282.10677083333331</c:v>
                </c:pt>
                <c:pt idx="109482">
                  <c:v>282.109375</c:v>
                </c:pt>
                <c:pt idx="109483">
                  <c:v>282.11197916666669</c:v>
                </c:pt>
                <c:pt idx="109484">
                  <c:v>282.11458333333331</c:v>
                </c:pt>
                <c:pt idx="109485">
                  <c:v>282.1171875</c:v>
                </c:pt>
                <c:pt idx="109486">
                  <c:v>282.11979166666669</c:v>
                </c:pt>
                <c:pt idx="109487">
                  <c:v>282.12239583333331</c:v>
                </c:pt>
                <c:pt idx="109488">
                  <c:v>282.125</c:v>
                </c:pt>
                <c:pt idx="109489">
                  <c:v>282.12760416666669</c:v>
                </c:pt>
                <c:pt idx="109490">
                  <c:v>282.13020833333331</c:v>
                </c:pt>
                <c:pt idx="109491">
                  <c:v>282.1328125</c:v>
                </c:pt>
                <c:pt idx="109492">
                  <c:v>282.13541666666669</c:v>
                </c:pt>
                <c:pt idx="109493">
                  <c:v>282.13802083333331</c:v>
                </c:pt>
                <c:pt idx="109494">
                  <c:v>282.140625</c:v>
                </c:pt>
                <c:pt idx="109495">
                  <c:v>282.14322916666669</c:v>
                </c:pt>
                <c:pt idx="109496">
                  <c:v>282.14583333333331</c:v>
                </c:pt>
                <c:pt idx="109497">
                  <c:v>282.1484375</c:v>
                </c:pt>
                <c:pt idx="109498">
                  <c:v>282.15104166666669</c:v>
                </c:pt>
                <c:pt idx="109499">
                  <c:v>282.15364583333331</c:v>
                </c:pt>
                <c:pt idx="109500">
                  <c:v>282.15625</c:v>
                </c:pt>
                <c:pt idx="109501">
                  <c:v>282.15885416666669</c:v>
                </c:pt>
                <c:pt idx="109502">
                  <c:v>282.16145833333331</c:v>
                </c:pt>
                <c:pt idx="109503">
                  <c:v>282.1640625</c:v>
                </c:pt>
                <c:pt idx="109504">
                  <c:v>282.16666666666669</c:v>
                </c:pt>
                <c:pt idx="109505">
                  <c:v>282.16927083333331</c:v>
                </c:pt>
                <c:pt idx="109506">
                  <c:v>282.171875</c:v>
                </c:pt>
                <c:pt idx="109507">
                  <c:v>282.17447916666669</c:v>
                </c:pt>
                <c:pt idx="109508">
                  <c:v>282.17708333333331</c:v>
                </c:pt>
                <c:pt idx="109509">
                  <c:v>282.1796875</c:v>
                </c:pt>
                <c:pt idx="109510">
                  <c:v>282.18229166666669</c:v>
                </c:pt>
                <c:pt idx="109511">
                  <c:v>282.18489583333331</c:v>
                </c:pt>
                <c:pt idx="109512">
                  <c:v>282.1875</c:v>
                </c:pt>
                <c:pt idx="109513">
                  <c:v>282.19010416666669</c:v>
                </c:pt>
                <c:pt idx="109514">
                  <c:v>282.19270833333331</c:v>
                </c:pt>
                <c:pt idx="109515">
                  <c:v>282.1953125</c:v>
                </c:pt>
                <c:pt idx="109516">
                  <c:v>282.19791666666669</c:v>
                </c:pt>
                <c:pt idx="109517">
                  <c:v>282.20052083333331</c:v>
                </c:pt>
                <c:pt idx="109518">
                  <c:v>282.203125</c:v>
                </c:pt>
                <c:pt idx="109519">
                  <c:v>282.20572916666669</c:v>
                </c:pt>
                <c:pt idx="109520">
                  <c:v>282.20833333333331</c:v>
                </c:pt>
                <c:pt idx="109521">
                  <c:v>282.2109375</c:v>
                </c:pt>
                <c:pt idx="109522">
                  <c:v>282.21354166666669</c:v>
                </c:pt>
                <c:pt idx="109523">
                  <c:v>282.21614583333331</c:v>
                </c:pt>
                <c:pt idx="109524">
                  <c:v>282.21875</c:v>
                </c:pt>
                <c:pt idx="109525">
                  <c:v>282.22135416666669</c:v>
                </c:pt>
                <c:pt idx="109526">
                  <c:v>282.22395833333331</c:v>
                </c:pt>
                <c:pt idx="109527">
                  <c:v>282.2265625</c:v>
                </c:pt>
                <c:pt idx="109528">
                  <c:v>282.22916666666669</c:v>
                </c:pt>
                <c:pt idx="109529">
                  <c:v>282.23177083333331</c:v>
                </c:pt>
                <c:pt idx="109530">
                  <c:v>282.234375</c:v>
                </c:pt>
                <c:pt idx="109531">
                  <c:v>282.23697916666669</c:v>
                </c:pt>
                <c:pt idx="109532">
                  <c:v>282.23958333333331</c:v>
                </c:pt>
                <c:pt idx="109533">
                  <c:v>282.2421875</c:v>
                </c:pt>
                <c:pt idx="109534">
                  <c:v>282.24479166666669</c:v>
                </c:pt>
                <c:pt idx="109535">
                  <c:v>282.24739583333331</c:v>
                </c:pt>
                <c:pt idx="109536">
                  <c:v>282.25</c:v>
                </c:pt>
                <c:pt idx="109537">
                  <c:v>282.25260416666669</c:v>
                </c:pt>
                <c:pt idx="109538">
                  <c:v>282.25520833333331</c:v>
                </c:pt>
                <c:pt idx="109539">
                  <c:v>282.2578125</c:v>
                </c:pt>
                <c:pt idx="109540">
                  <c:v>282.26041666666669</c:v>
                </c:pt>
                <c:pt idx="109541">
                  <c:v>282.26302083333331</c:v>
                </c:pt>
                <c:pt idx="109542">
                  <c:v>282.265625</c:v>
                </c:pt>
                <c:pt idx="109543">
                  <c:v>282.26822916666669</c:v>
                </c:pt>
                <c:pt idx="109544">
                  <c:v>282.27083333333331</c:v>
                </c:pt>
                <c:pt idx="109545">
                  <c:v>282.2734375</c:v>
                </c:pt>
                <c:pt idx="109546">
                  <c:v>282.27604166666669</c:v>
                </c:pt>
                <c:pt idx="109547">
                  <c:v>282.27864583333331</c:v>
                </c:pt>
                <c:pt idx="109548">
                  <c:v>282.28125</c:v>
                </c:pt>
                <c:pt idx="109549">
                  <c:v>282.28385416666669</c:v>
                </c:pt>
                <c:pt idx="109550">
                  <c:v>282.28645833333331</c:v>
                </c:pt>
                <c:pt idx="109551">
                  <c:v>282.2890625</c:v>
                </c:pt>
                <c:pt idx="109552">
                  <c:v>282.29166666666669</c:v>
                </c:pt>
                <c:pt idx="109553">
                  <c:v>282.29427083333331</c:v>
                </c:pt>
                <c:pt idx="109554">
                  <c:v>282.296875</c:v>
                </c:pt>
                <c:pt idx="109555">
                  <c:v>282.29947916666669</c:v>
                </c:pt>
                <c:pt idx="109556">
                  <c:v>282.30208333333331</c:v>
                </c:pt>
                <c:pt idx="109557">
                  <c:v>282.3046875</c:v>
                </c:pt>
                <c:pt idx="109558">
                  <c:v>282.30729166666669</c:v>
                </c:pt>
                <c:pt idx="109559">
                  <c:v>282.30989583333331</c:v>
                </c:pt>
                <c:pt idx="109560">
                  <c:v>282.3125</c:v>
                </c:pt>
                <c:pt idx="109561">
                  <c:v>282.31510416666669</c:v>
                </c:pt>
                <c:pt idx="109562">
                  <c:v>282.31770833333331</c:v>
                </c:pt>
                <c:pt idx="109563">
                  <c:v>282.3203125</c:v>
                </c:pt>
                <c:pt idx="109564">
                  <c:v>282.32291666666669</c:v>
                </c:pt>
                <c:pt idx="109565">
                  <c:v>282.32552083333331</c:v>
                </c:pt>
                <c:pt idx="109566">
                  <c:v>282.328125</c:v>
                </c:pt>
                <c:pt idx="109567">
                  <c:v>282.33072916666669</c:v>
                </c:pt>
                <c:pt idx="109568">
                  <c:v>282.33333333333331</c:v>
                </c:pt>
                <c:pt idx="109569">
                  <c:v>282.3359375</c:v>
                </c:pt>
                <c:pt idx="109570">
                  <c:v>282.33854166666669</c:v>
                </c:pt>
                <c:pt idx="109571">
                  <c:v>282.34114583333331</c:v>
                </c:pt>
                <c:pt idx="109572">
                  <c:v>282.34375</c:v>
                </c:pt>
                <c:pt idx="109573">
                  <c:v>282.34635416666669</c:v>
                </c:pt>
                <c:pt idx="109574">
                  <c:v>282.34895833333331</c:v>
                </c:pt>
                <c:pt idx="109575">
                  <c:v>282.3515625</c:v>
                </c:pt>
                <c:pt idx="109576">
                  <c:v>282.35416666666669</c:v>
                </c:pt>
                <c:pt idx="109577">
                  <c:v>282.35677083333331</c:v>
                </c:pt>
                <c:pt idx="109578">
                  <c:v>282.359375</c:v>
                </c:pt>
                <c:pt idx="109579">
                  <c:v>282.36197916666669</c:v>
                </c:pt>
                <c:pt idx="109580">
                  <c:v>282.36458333333331</c:v>
                </c:pt>
                <c:pt idx="109581">
                  <c:v>282.3671875</c:v>
                </c:pt>
                <c:pt idx="109582">
                  <c:v>282.36979166666669</c:v>
                </c:pt>
                <c:pt idx="109583">
                  <c:v>282.37239583333331</c:v>
                </c:pt>
                <c:pt idx="109584">
                  <c:v>282.375</c:v>
                </c:pt>
                <c:pt idx="109585">
                  <c:v>282.37760416666669</c:v>
                </c:pt>
                <c:pt idx="109586">
                  <c:v>282.38020833333331</c:v>
                </c:pt>
                <c:pt idx="109587">
                  <c:v>282.3828125</c:v>
                </c:pt>
                <c:pt idx="109588">
                  <c:v>282.38541666666669</c:v>
                </c:pt>
                <c:pt idx="109589">
                  <c:v>282.38802083333331</c:v>
                </c:pt>
                <c:pt idx="109590">
                  <c:v>282.390625</c:v>
                </c:pt>
                <c:pt idx="109591">
                  <c:v>282.39322916666669</c:v>
                </c:pt>
                <c:pt idx="109592">
                  <c:v>282.39583333333331</c:v>
                </c:pt>
                <c:pt idx="109593">
                  <c:v>282.3984375</c:v>
                </c:pt>
                <c:pt idx="109594">
                  <c:v>282.40104166666669</c:v>
                </c:pt>
                <c:pt idx="109595">
                  <c:v>282.40364583333331</c:v>
                </c:pt>
                <c:pt idx="109596">
                  <c:v>282.40625</c:v>
                </c:pt>
                <c:pt idx="109597">
                  <c:v>282.40885416666669</c:v>
                </c:pt>
                <c:pt idx="109598">
                  <c:v>282.41145833333331</c:v>
                </c:pt>
                <c:pt idx="109599">
                  <c:v>282.4140625</c:v>
                </c:pt>
                <c:pt idx="109600">
                  <c:v>282.41666666666669</c:v>
                </c:pt>
                <c:pt idx="109601">
                  <c:v>282.41927083333331</c:v>
                </c:pt>
                <c:pt idx="109602">
                  <c:v>282.421875</c:v>
                </c:pt>
                <c:pt idx="109603">
                  <c:v>282.42447916666669</c:v>
                </c:pt>
                <c:pt idx="109604">
                  <c:v>282.42708333333331</c:v>
                </c:pt>
                <c:pt idx="109605">
                  <c:v>282.4296875</c:v>
                </c:pt>
                <c:pt idx="109606">
                  <c:v>282.43229166666669</c:v>
                </c:pt>
                <c:pt idx="109607">
                  <c:v>282.43489583333331</c:v>
                </c:pt>
                <c:pt idx="109608">
                  <c:v>282.4375</c:v>
                </c:pt>
                <c:pt idx="109609">
                  <c:v>282.44010416666669</c:v>
                </c:pt>
                <c:pt idx="109610">
                  <c:v>282.44270833333331</c:v>
                </c:pt>
                <c:pt idx="109611">
                  <c:v>282.4453125</c:v>
                </c:pt>
                <c:pt idx="109612">
                  <c:v>282.44791666666669</c:v>
                </c:pt>
                <c:pt idx="109613">
                  <c:v>282.45052083333331</c:v>
                </c:pt>
                <c:pt idx="109614">
                  <c:v>282.453125</c:v>
                </c:pt>
                <c:pt idx="109615">
                  <c:v>282.45572916666669</c:v>
                </c:pt>
                <c:pt idx="109616">
                  <c:v>282.45833333333331</c:v>
                </c:pt>
                <c:pt idx="109617">
                  <c:v>282.4609375</c:v>
                </c:pt>
                <c:pt idx="109618">
                  <c:v>282.46354166666669</c:v>
                </c:pt>
                <c:pt idx="109619">
                  <c:v>282.46614583333331</c:v>
                </c:pt>
                <c:pt idx="109620">
                  <c:v>282.46875</c:v>
                </c:pt>
                <c:pt idx="109621">
                  <c:v>282.47135416666669</c:v>
                </c:pt>
                <c:pt idx="109622">
                  <c:v>282.47395833333331</c:v>
                </c:pt>
                <c:pt idx="109623">
                  <c:v>282.4765625</c:v>
                </c:pt>
                <c:pt idx="109624">
                  <c:v>282.47916666666669</c:v>
                </c:pt>
                <c:pt idx="109625">
                  <c:v>282.48177083333331</c:v>
                </c:pt>
                <c:pt idx="109626">
                  <c:v>282.484375</c:v>
                </c:pt>
                <c:pt idx="109627">
                  <c:v>282.48697916666669</c:v>
                </c:pt>
                <c:pt idx="109628">
                  <c:v>282.48958333333331</c:v>
                </c:pt>
                <c:pt idx="109629">
                  <c:v>282.4921875</c:v>
                </c:pt>
                <c:pt idx="109630">
                  <c:v>282.49479166666669</c:v>
                </c:pt>
                <c:pt idx="109631">
                  <c:v>282.49739583333331</c:v>
                </c:pt>
                <c:pt idx="109632">
                  <c:v>282.5</c:v>
                </c:pt>
                <c:pt idx="109633">
                  <c:v>282.50260416666669</c:v>
                </c:pt>
                <c:pt idx="109634">
                  <c:v>282.50520833333331</c:v>
                </c:pt>
                <c:pt idx="109635">
                  <c:v>282.5078125</c:v>
                </c:pt>
                <c:pt idx="109636">
                  <c:v>282.51041666666669</c:v>
                </c:pt>
                <c:pt idx="109637">
                  <c:v>282.51302083333331</c:v>
                </c:pt>
                <c:pt idx="109638">
                  <c:v>282.515625</c:v>
                </c:pt>
                <c:pt idx="109639">
                  <c:v>282.51822916666669</c:v>
                </c:pt>
                <c:pt idx="109640">
                  <c:v>282.52083333333331</c:v>
                </c:pt>
                <c:pt idx="109641">
                  <c:v>282.5234375</c:v>
                </c:pt>
                <c:pt idx="109642">
                  <c:v>282.52604166666669</c:v>
                </c:pt>
                <c:pt idx="109643">
                  <c:v>282.52864583333331</c:v>
                </c:pt>
                <c:pt idx="109644">
                  <c:v>282.53125</c:v>
                </c:pt>
                <c:pt idx="109645">
                  <c:v>282.53385416666669</c:v>
                </c:pt>
                <c:pt idx="109646">
                  <c:v>282.53645833333331</c:v>
                </c:pt>
                <c:pt idx="109647">
                  <c:v>282.5390625</c:v>
                </c:pt>
                <c:pt idx="109648">
                  <c:v>282.54166666666669</c:v>
                </c:pt>
                <c:pt idx="109649">
                  <c:v>282.54427083333331</c:v>
                </c:pt>
                <c:pt idx="109650">
                  <c:v>282.546875</c:v>
                </c:pt>
                <c:pt idx="109651">
                  <c:v>282.54947916666669</c:v>
                </c:pt>
                <c:pt idx="109652">
                  <c:v>282.55208333333331</c:v>
                </c:pt>
                <c:pt idx="109653">
                  <c:v>282.5546875</c:v>
                </c:pt>
                <c:pt idx="109654">
                  <c:v>282.55729166666669</c:v>
                </c:pt>
                <c:pt idx="109655">
                  <c:v>282.55989583333331</c:v>
                </c:pt>
                <c:pt idx="109656">
                  <c:v>282.5625</c:v>
                </c:pt>
                <c:pt idx="109657">
                  <c:v>282.56510416666669</c:v>
                </c:pt>
                <c:pt idx="109658">
                  <c:v>282.56770833333331</c:v>
                </c:pt>
                <c:pt idx="109659">
                  <c:v>282.5703125</c:v>
                </c:pt>
                <c:pt idx="109660">
                  <c:v>282.57291666666669</c:v>
                </c:pt>
                <c:pt idx="109661">
                  <c:v>282.57552083333331</c:v>
                </c:pt>
                <c:pt idx="109662">
                  <c:v>282.578125</c:v>
                </c:pt>
                <c:pt idx="109663">
                  <c:v>282.58072916666669</c:v>
                </c:pt>
                <c:pt idx="109664">
                  <c:v>282.58333333333331</c:v>
                </c:pt>
                <c:pt idx="109665">
                  <c:v>282.5859375</c:v>
                </c:pt>
                <c:pt idx="109666">
                  <c:v>282.58854166666669</c:v>
                </c:pt>
                <c:pt idx="109667">
                  <c:v>282.59114583333331</c:v>
                </c:pt>
                <c:pt idx="109668">
                  <c:v>282.59375</c:v>
                </c:pt>
                <c:pt idx="109669">
                  <c:v>282.59635416666669</c:v>
                </c:pt>
                <c:pt idx="109670">
                  <c:v>282.59895833333331</c:v>
                </c:pt>
                <c:pt idx="109671">
                  <c:v>282.6015625</c:v>
                </c:pt>
                <c:pt idx="109672">
                  <c:v>282.60416666666669</c:v>
                </c:pt>
                <c:pt idx="109673">
                  <c:v>282.60677083333331</c:v>
                </c:pt>
                <c:pt idx="109674">
                  <c:v>282.609375</c:v>
                </c:pt>
                <c:pt idx="109675">
                  <c:v>282.61197916666669</c:v>
                </c:pt>
                <c:pt idx="109676">
                  <c:v>282.61458333333331</c:v>
                </c:pt>
                <c:pt idx="109677">
                  <c:v>282.6171875</c:v>
                </c:pt>
                <c:pt idx="109678">
                  <c:v>282.61979166666669</c:v>
                </c:pt>
                <c:pt idx="109679">
                  <c:v>282.62239583333331</c:v>
                </c:pt>
                <c:pt idx="109680">
                  <c:v>282.625</c:v>
                </c:pt>
                <c:pt idx="109681">
                  <c:v>282.62760416666669</c:v>
                </c:pt>
                <c:pt idx="109682">
                  <c:v>282.63020833333331</c:v>
                </c:pt>
                <c:pt idx="109683">
                  <c:v>282.6328125</c:v>
                </c:pt>
                <c:pt idx="109684">
                  <c:v>282.63541666666669</c:v>
                </c:pt>
                <c:pt idx="109685">
                  <c:v>282.63802083333331</c:v>
                </c:pt>
                <c:pt idx="109686">
                  <c:v>282.640625</c:v>
                </c:pt>
                <c:pt idx="109687">
                  <c:v>282.64322916666669</c:v>
                </c:pt>
                <c:pt idx="109688">
                  <c:v>282.64583333333331</c:v>
                </c:pt>
                <c:pt idx="109689">
                  <c:v>282.6484375</c:v>
                </c:pt>
                <c:pt idx="109690">
                  <c:v>282.65104166666669</c:v>
                </c:pt>
                <c:pt idx="109691">
                  <c:v>282.65364583333331</c:v>
                </c:pt>
                <c:pt idx="109692">
                  <c:v>282.65625</c:v>
                </c:pt>
                <c:pt idx="109693">
                  <c:v>282.65885416666669</c:v>
                </c:pt>
                <c:pt idx="109694">
                  <c:v>282.66145833333331</c:v>
                </c:pt>
                <c:pt idx="109695">
                  <c:v>282.6640625</c:v>
                </c:pt>
                <c:pt idx="109696">
                  <c:v>282.66666666666669</c:v>
                </c:pt>
                <c:pt idx="109697">
                  <c:v>282.66927083333331</c:v>
                </c:pt>
                <c:pt idx="109698">
                  <c:v>282.671875</c:v>
                </c:pt>
                <c:pt idx="109699">
                  <c:v>282.67447916666669</c:v>
                </c:pt>
                <c:pt idx="109700">
                  <c:v>282.67708333333331</c:v>
                </c:pt>
                <c:pt idx="109701">
                  <c:v>282.6796875</c:v>
                </c:pt>
                <c:pt idx="109702">
                  <c:v>282.68229166666669</c:v>
                </c:pt>
                <c:pt idx="109703">
                  <c:v>282.68489583333331</c:v>
                </c:pt>
                <c:pt idx="109704">
                  <c:v>282.6875</c:v>
                </c:pt>
                <c:pt idx="109705">
                  <c:v>282.69010416666669</c:v>
                </c:pt>
                <c:pt idx="109706">
                  <c:v>282.69270833333331</c:v>
                </c:pt>
                <c:pt idx="109707">
                  <c:v>282.6953125</c:v>
                </c:pt>
                <c:pt idx="109708">
                  <c:v>282.69791666666669</c:v>
                </c:pt>
                <c:pt idx="109709">
                  <c:v>282.70052083333331</c:v>
                </c:pt>
                <c:pt idx="109710">
                  <c:v>282.703125</c:v>
                </c:pt>
                <c:pt idx="109711">
                  <c:v>282.70572916666669</c:v>
                </c:pt>
                <c:pt idx="109712">
                  <c:v>282.70833333333331</c:v>
                </c:pt>
                <c:pt idx="109713">
                  <c:v>282.7109375</c:v>
                </c:pt>
                <c:pt idx="109714">
                  <c:v>282.71354166666669</c:v>
                </c:pt>
                <c:pt idx="109715">
                  <c:v>282.71614583333331</c:v>
                </c:pt>
                <c:pt idx="109716">
                  <c:v>282.71875</c:v>
                </c:pt>
                <c:pt idx="109717">
                  <c:v>282.72135416666669</c:v>
                </c:pt>
                <c:pt idx="109718">
                  <c:v>282.72395833333331</c:v>
                </c:pt>
                <c:pt idx="109719">
                  <c:v>282.7265625</c:v>
                </c:pt>
                <c:pt idx="109720">
                  <c:v>282.72916666666669</c:v>
                </c:pt>
                <c:pt idx="109721">
                  <c:v>282.73177083333331</c:v>
                </c:pt>
                <c:pt idx="109722">
                  <c:v>282.734375</c:v>
                </c:pt>
                <c:pt idx="109723">
                  <c:v>282.73697916666669</c:v>
                </c:pt>
                <c:pt idx="109724">
                  <c:v>282.73958333333331</c:v>
                </c:pt>
                <c:pt idx="109725">
                  <c:v>282.7421875</c:v>
                </c:pt>
                <c:pt idx="109726">
                  <c:v>282.74479166666669</c:v>
                </c:pt>
                <c:pt idx="109727">
                  <c:v>282.74739583333331</c:v>
                </c:pt>
                <c:pt idx="109728">
                  <c:v>282.75</c:v>
                </c:pt>
                <c:pt idx="109729">
                  <c:v>282.75260416666669</c:v>
                </c:pt>
                <c:pt idx="109730">
                  <c:v>282.75520833333331</c:v>
                </c:pt>
                <c:pt idx="109731">
                  <c:v>282.7578125</c:v>
                </c:pt>
                <c:pt idx="109732">
                  <c:v>282.76041666666669</c:v>
                </c:pt>
                <c:pt idx="109733">
                  <c:v>282.76302083333331</c:v>
                </c:pt>
                <c:pt idx="109734">
                  <c:v>282.765625</c:v>
                </c:pt>
                <c:pt idx="109735">
                  <c:v>282.76822916666669</c:v>
                </c:pt>
                <c:pt idx="109736">
                  <c:v>282.77083333333331</c:v>
                </c:pt>
                <c:pt idx="109737">
                  <c:v>282.7734375</c:v>
                </c:pt>
                <c:pt idx="109738">
                  <c:v>282.77604166666669</c:v>
                </c:pt>
                <c:pt idx="109739">
                  <c:v>282.77864583333331</c:v>
                </c:pt>
                <c:pt idx="109740">
                  <c:v>282.78125</c:v>
                </c:pt>
                <c:pt idx="109741">
                  <c:v>282.78385416666669</c:v>
                </c:pt>
                <c:pt idx="109742">
                  <c:v>282.78645833333331</c:v>
                </c:pt>
                <c:pt idx="109743">
                  <c:v>282.7890625</c:v>
                </c:pt>
                <c:pt idx="109744">
                  <c:v>282.79166666666669</c:v>
                </c:pt>
                <c:pt idx="109745">
                  <c:v>282.79427083333331</c:v>
                </c:pt>
                <c:pt idx="109746">
                  <c:v>282.796875</c:v>
                </c:pt>
                <c:pt idx="109747">
                  <c:v>282.79947916666669</c:v>
                </c:pt>
                <c:pt idx="109748">
                  <c:v>282.80208333333331</c:v>
                </c:pt>
                <c:pt idx="109749">
                  <c:v>282.8046875</c:v>
                </c:pt>
                <c:pt idx="109750">
                  <c:v>282.80729166666669</c:v>
                </c:pt>
                <c:pt idx="109751">
                  <c:v>282.80989583333331</c:v>
                </c:pt>
                <c:pt idx="109752">
                  <c:v>282.8125</c:v>
                </c:pt>
                <c:pt idx="109753">
                  <c:v>282.81510416666669</c:v>
                </c:pt>
                <c:pt idx="109754">
                  <c:v>282.81770833333331</c:v>
                </c:pt>
                <c:pt idx="109755">
                  <c:v>282.8203125</c:v>
                </c:pt>
                <c:pt idx="109756">
                  <c:v>282.82291666666669</c:v>
                </c:pt>
                <c:pt idx="109757">
                  <c:v>282.82552083333331</c:v>
                </c:pt>
                <c:pt idx="109758">
                  <c:v>282.828125</c:v>
                </c:pt>
                <c:pt idx="109759">
                  <c:v>282.83072916666669</c:v>
                </c:pt>
                <c:pt idx="109760">
                  <c:v>282.83333333333331</c:v>
                </c:pt>
                <c:pt idx="109761">
                  <c:v>282.8359375</c:v>
                </c:pt>
                <c:pt idx="109762">
                  <c:v>282.83854166666669</c:v>
                </c:pt>
                <c:pt idx="109763">
                  <c:v>282.84114583333331</c:v>
                </c:pt>
                <c:pt idx="109764">
                  <c:v>282.84375</c:v>
                </c:pt>
                <c:pt idx="109765">
                  <c:v>282.84635416666669</c:v>
                </c:pt>
                <c:pt idx="109766">
                  <c:v>282.84895833333331</c:v>
                </c:pt>
                <c:pt idx="109767">
                  <c:v>282.8515625</c:v>
                </c:pt>
                <c:pt idx="109768">
                  <c:v>282.85416666666669</c:v>
                </c:pt>
                <c:pt idx="109769">
                  <c:v>282.85677083333331</c:v>
                </c:pt>
                <c:pt idx="109770">
                  <c:v>282.859375</c:v>
                </c:pt>
                <c:pt idx="109771">
                  <c:v>282.86197916666669</c:v>
                </c:pt>
                <c:pt idx="109772">
                  <c:v>282.86458333333331</c:v>
                </c:pt>
                <c:pt idx="109773">
                  <c:v>282.8671875</c:v>
                </c:pt>
                <c:pt idx="109774">
                  <c:v>282.86979166666669</c:v>
                </c:pt>
                <c:pt idx="109775">
                  <c:v>282.87239583333331</c:v>
                </c:pt>
                <c:pt idx="109776">
                  <c:v>282.875</c:v>
                </c:pt>
                <c:pt idx="109777">
                  <c:v>282.87760416666669</c:v>
                </c:pt>
                <c:pt idx="109778">
                  <c:v>282.88020833333331</c:v>
                </c:pt>
                <c:pt idx="109779">
                  <c:v>282.8828125</c:v>
                </c:pt>
                <c:pt idx="109780">
                  <c:v>282.88541666666669</c:v>
                </c:pt>
                <c:pt idx="109781">
                  <c:v>282.88802083333331</c:v>
                </c:pt>
                <c:pt idx="109782">
                  <c:v>282.890625</c:v>
                </c:pt>
                <c:pt idx="109783">
                  <c:v>282.89322916666669</c:v>
                </c:pt>
                <c:pt idx="109784">
                  <c:v>282.89583333333331</c:v>
                </c:pt>
                <c:pt idx="109785">
                  <c:v>282.8984375</c:v>
                </c:pt>
                <c:pt idx="109786">
                  <c:v>282.90104166666669</c:v>
                </c:pt>
                <c:pt idx="109787">
                  <c:v>282.90364583333331</c:v>
                </c:pt>
                <c:pt idx="109788">
                  <c:v>282.90625</c:v>
                </c:pt>
                <c:pt idx="109789">
                  <c:v>282.90885416666669</c:v>
                </c:pt>
                <c:pt idx="109790">
                  <c:v>282.91145833333331</c:v>
                </c:pt>
                <c:pt idx="109791">
                  <c:v>282.9140625</c:v>
                </c:pt>
                <c:pt idx="109792">
                  <c:v>282.91666666666669</c:v>
                </c:pt>
                <c:pt idx="109793">
                  <c:v>282.91927083333331</c:v>
                </c:pt>
                <c:pt idx="109794">
                  <c:v>282.921875</c:v>
                </c:pt>
                <c:pt idx="109795">
                  <c:v>282.92447916666669</c:v>
                </c:pt>
                <c:pt idx="109796">
                  <c:v>282.92708333333331</c:v>
                </c:pt>
                <c:pt idx="109797">
                  <c:v>282.9296875</c:v>
                </c:pt>
                <c:pt idx="109798">
                  <c:v>282.93229166666669</c:v>
                </c:pt>
                <c:pt idx="109799">
                  <c:v>282.93489583333331</c:v>
                </c:pt>
                <c:pt idx="109800">
                  <c:v>282.9375</c:v>
                </c:pt>
                <c:pt idx="109801">
                  <c:v>282.94010416666669</c:v>
                </c:pt>
                <c:pt idx="109802">
                  <c:v>282.94270833333331</c:v>
                </c:pt>
                <c:pt idx="109803">
                  <c:v>282.9453125</c:v>
                </c:pt>
                <c:pt idx="109804">
                  <c:v>282.94791666666669</c:v>
                </c:pt>
                <c:pt idx="109805">
                  <c:v>282.95052083333331</c:v>
                </c:pt>
                <c:pt idx="109806">
                  <c:v>282.953125</c:v>
                </c:pt>
                <c:pt idx="109807">
                  <c:v>282.95572916666669</c:v>
                </c:pt>
                <c:pt idx="109808">
                  <c:v>282.95833333333331</c:v>
                </c:pt>
                <c:pt idx="109809">
                  <c:v>282.9609375</c:v>
                </c:pt>
                <c:pt idx="109810">
                  <c:v>282.96354166666669</c:v>
                </c:pt>
                <c:pt idx="109811">
                  <c:v>282.96614583333331</c:v>
                </c:pt>
                <c:pt idx="109812">
                  <c:v>282.96875</c:v>
                </c:pt>
                <c:pt idx="109813">
                  <c:v>282.97135416666669</c:v>
                </c:pt>
                <c:pt idx="109814">
                  <c:v>282.97395833333331</c:v>
                </c:pt>
                <c:pt idx="109815">
                  <c:v>282.9765625</c:v>
                </c:pt>
                <c:pt idx="109816">
                  <c:v>282.97916666666669</c:v>
                </c:pt>
                <c:pt idx="109817">
                  <c:v>282.98177083333331</c:v>
                </c:pt>
                <c:pt idx="109818">
                  <c:v>282.984375</c:v>
                </c:pt>
                <c:pt idx="109819">
                  <c:v>282.98697916666669</c:v>
                </c:pt>
                <c:pt idx="109820">
                  <c:v>282.98958333333331</c:v>
                </c:pt>
                <c:pt idx="109821">
                  <c:v>282.9921875</c:v>
                </c:pt>
                <c:pt idx="109822">
                  <c:v>282.99479166666669</c:v>
                </c:pt>
                <c:pt idx="109823">
                  <c:v>282.99739583333331</c:v>
                </c:pt>
                <c:pt idx="109824">
                  <c:v>283</c:v>
                </c:pt>
                <c:pt idx="109825">
                  <c:v>283.00260416666669</c:v>
                </c:pt>
                <c:pt idx="109826">
                  <c:v>283.00520833333331</c:v>
                </c:pt>
                <c:pt idx="109827">
                  <c:v>283.0078125</c:v>
                </c:pt>
                <c:pt idx="109828">
                  <c:v>283.01041666666669</c:v>
                </c:pt>
                <c:pt idx="109829">
                  <c:v>283.01302083333331</c:v>
                </c:pt>
                <c:pt idx="109830">
                  <c:v>283.015625</c:v>
                </c:pt>
                <c:pt idx="109831">
                  <c:v>283.01822916666669</c:v>
                </c:pt>
                <c:pt idx="109832">
                  <c:v>283.02083333333331</c:v>
                </c:pt>
                <c:pt idx="109833">
                  <c:v>283.0234375</c:v>
                </c:pt>
                <c:pt idx="109834">
                  <c:v>283.02604166666669</c:v>
                </c:pt>
                <c:pt idx="109835">
                  <c:v>283.02864583333331</c:v>
                </c:pt>
                <c:pt idx="109836">
                  <c:v>283.03125</c:v>
                </c:pt>
                <c:pt idx="109837">
                  <c:v>283.03385416666669</c:v>
                </c:pt>
                <c:pt idx="109838">
                  <c:v>283.03645833333331</c:v>
                </c:pt>
                <c:pt idx="109839">
                  <c:v>283.0390625</c:v>
                </c:pt>
                <c:pt idx="109840">
                  <c:v>283.04166666666669</c:v>
                </c:pt>
                <c:pt idx="109841">
                  <c:v>283.04427083333331</c:v>
                </c:pt>
                <c:pt idx="109842">
                  <c:v>283.046875</c:v>
                </c:pt>
                <c:pt idx="109843">
                  <c:v>283.04947916666669</c:v>
                </c:pt>
                <c:pt idx="109844">
                  <c:v>283.05208333333331</c:v>
                </c:pt>
                <c:pt idx="109845">
                  <c:v>283.0546875</c:v>
                </c:pt>
                <c:pt idx="109846">
                  <c:v>283.05729166666669</c:v>
                </c:pt>
                <c:pt idx="109847">
                  <c:v>283.05989583333331</c:v>
                </c:pt>
                <c:pt idx="109848">
                  <c:v>283.0625</c:v>
                </c:pt>
                <c:pt idx="109849">
                  <c:v>283.06510416666669</c:v>
                </c:pt>
                <c:pt idx="109850">
                  <c:v>283.06770833333331</c:v>
                </c:pt>
                <c:pt idx="109851">
                  <c:v>283.0703125</c:v>
                </c:pt>
                <c:pt idx="109852">
                  <c:v>283.07291666666669</c:v>
                </c:pt>
                <c:pt idx="109853">
                  <c:v>283.07552083333331</c:v>
                </c:pt>
                <c:pt idx="109854">
                  <c:v>283.078125</c:v>
                </c:pt>
                <c:pt idx="109855">
                  <c:v>283.08072916666669</c:v>
                </c:pt>
                <c:pt idx="109856">
                  <c:v>283.08333333333331</c:v>
                </c:pt>
                <c:pt idx="109857">
                  <c:v>283.0859375</c:v>
                </c:pt>
                <c:pt idx="109858">
                  <c:v>283.08854166666669</c:v>
                </c:pt>
                <c:pt idx="109859">
                  <c:v>283.09114583333331</c:v>
                </c:pt>
                <c:pt idx="109860">
                  <c:v>283.09375</c:v>
                </c:pt>
                <c:pt idx="109861">
                  <c:v>283.09635416666669</c:v>
                </c:pt>
                <c:pt idx="109862">
                  <c:v>283.09895833333331</c:v>
                </c:pt>
                <c:pt idx="109863">
                  <c:v>283.1015625</c:v>
                </c:pt>
                <c:pt idx="109864">
                  <c:v>283.10416666666669</c:v>
                </c:pt>
                <c:pt idx="109865">
                  <c:v>283.10677083333331</c:v>
                </c:pt>
                <c:pt idx="109866">
                  <c:v>283.109375</c:v>
                </c:pt>
                <c:pt idx="109867">
                  <c:v>283.11197916666669</c:v>
                </c:pt>
                <c:pt idx="109868">
                  <c:v>283.11458333333331</c:v>
                </c:pt>
                <c:pt idx="109869">
                  <c:v>283.1171875</c:v>
                </c:pt>
                <c:pt idx="109870">
                  <c:v>283.11979166666669</c:v>
                </c:pt>
                <c:pt idx="109871">
                  <c:v>283.12239583333331</c:v>
                </c:pt>
                <c:pt idx="109872">
                  <c:v>283.125</c:v>
                </c:pt>
                <c:pt idx="109873">
                  <c:v>283.12760416666669</c:v>
                </c:pt>
                <c:pt idx="109874">
                  <c:v>283.13020833333331</c:v>
                </c:pt>
                <c:pt idx="109875">
                  <c:v>283.1328125</c:v>
                </c:pt>
                <c:pt idx="109876">
                  <c:v>283.13541666666669</c:v>
                </c:pt>
                <c:pt idx="109877">
                  <c:v>283.13802083333331</c:v>
                </c:pt>
                <c:pt idx="109878">
                  <c:v>283.140625</c:v>
                </c:pt>
                <c:pt idx="109879">
                  <c:v>283.14322916666669</c:v>
                </c:pt>
                <c:pt idx="109880">
                  <c:v>283.14583333333331</c:v>
                </c:pt>
                <c:pt idx="109881">
                  <c:v>283.1484375</c:v>
                </c:pt>
                <c:pt idx="109882">
                  <c:v>283.15104166666669</c:v>
                </c:pt>
                <c:pt idx="109883">
                  <c:v>283.15364583333331</c:v>
                </c:pt>
                <c:pt idx="109884">
                  <c:v>283.15625</c:v>
                </c:pt>
                <c:pt idx="109885">
                  <c:v>283.15885416666669</c:v>
                </c:pt>
                <c:pt idx="109886">
                  <c:v>283.16145833333331</c:v>
                </c:pt>
                <c:pt idx="109887">
                  <c:v>283.1640625</c:v>
                </c:pt>
                <c:pt idx="109888">
                  <c:v>283.16666666666669</c:v>
                </c:pt>
                <c:pt idx="109889">
                  <c:v>283.16927083333331</c:v>
                </c:pt>
                <c:pt idx="109890">
                  <c:v>283.171875</c:v>
                </c:pt>
                <c:pt idx="109891">
                  <c:v>283.17447916666669</c:v>
                </c:pt>
                <c:pt idx="109892">
                  <c:v>283.17708333333331</c:v>
                </c:pt>
                <c:pt idx="109893">
                  <c:v>283.1796875</c:v>
                </c:pt>
                <c:pt idx="109894">
                  <c:v>283.18229166666669</c:v>
                </c:pt>
                <c:pt idx="109895">
                  <c:v>283.18489583333331</c:v>
                </c:pt>
                <c:pt idx="109896">
                  <c:v>283.1875</c:v>
                </c:pt>
                <c:pt idx="109897">
                  <c:v>283.19010416666669</c:v>
                </c:pt>
                <c:pt idx="109898">
                  <c:v>283.19270833333331</c:v>
                </c:pt>
                <c:pt idx="109899">
                  <c:v>283.1953125</c:v>
                </c:pt>
                <c:pt idx="109900">
                  <c:v>283.19791666666669</c:v>
                </c:pt>
                <c:pt idx="109901">
                  <c:v>283.20052083333331</c:v>
                </c:pt>
                <c:pt idx="109902">
                  <c:v>283.203125</c:v>
                </c:pt>
                <c:pt idx="109903">
                  <c:v>283.20572916666669</c:v>
                </c:pt>
                <c:pt idx="109904">
                  <c:v>283.20833333333331</c:v>
                </c:pt>
                <c:pt idx="109905">
                  <c:v>283.2109375</c:v>
                </c:pt>
                <c:pt idx="109906">
                  <c:v>283.21354166666669</c:v>
                </c:pt>
                <c:pt idx="109907">
                  <c:v>283.21614583333331</c:v>
                </c:pt>
                <c:pt idx="109908">
                  <c:v>283.21875</c:v>
                </c:pt>
                <c:pt idx="109909">
                  <c:v>283.22135416666669</c:v>
                </c:pt>
                <c:pt idx="109910">
                  <c:v>283.22395833333331</c:v>
                </c:pt>
                <c:pt idx="109911">
                  <c:v>283.2265625</c:v>
                </c:pt>
                <c:pt idx="109912">
                  <c:v>283.22916666666669</c:v>
                </c:pt>
                <c:pt idx="109913">
                  <c:v>283.23177083333331</c:v>
                </c:pt>
                <c:pt idx="109914">
                  <c:v>283.234375</c:v>
                </c:pt>
                <c:pt idx="109915">
                  <c:v>283.23697916666669</c:v>
                </c:pt>
                <c:pt idx="109916">
                  <c:v>283.23958333333331</c:v>
                </c:pt>
                <c:pt idx="109917">
                  <c:v>283.2421875</c:v>
                </c:pt>
                <c:pt idx="109918">
                  <c:v>283.24479166666669</c:v>
                </c:pt>
                <c:pt idx="109919">
                  <c:v>283.24739583333331</c:v>
                </c:pt>
                <c:pt idx="109920">
                  <c:v>283.25</c:v>
                </c:pt>
                <c:pt idx="109921">
                  <c:v>283.25260416666669</c:v>
                </c:pt>
                <c:pt idx="109922">
                  <c:v>283.25520833333331</c:v>
                </c:pt>
                <c:pt idx="109923">
                  <c:v>283.2578125</c:v>
                </c:pt>
                <c:pt idx="109924">
                  <c:v>283.26041666666669</c:v>
                </c:pt>
                <c:pt idx="109925">
                  <c:v>283.26302083333331</c:v>
                </c:pt>
                <c:pt idx="109926">
                  <c:v>283.265625</c:v>
                </c:pt>
                <c:pt idx="109927">
                  <c:v>283.26822916666669</c:v>
                </c:pt>
                <c:pt idx="109928">
                  <c:v>283.27083333333331</c:v>
                </c:pt>
                <c:pt idx="109929">
                  <c:v>283.2734375</c:v>
                </c:pt>
                <c:pt idx="109930">
                  <c:v>283.27604166666669</c:v>
                </c:pt>
                <c:pt idx="109931">
                  <c:v>283.27864583333331</c:v>
                </c:pt>
                <c:pt idx="109932">
                  <c:v>283.28125</c:v>
                </c:pt>
                <c:pt idx="109933">
                  <c:v>283.28385416666669</c:v>
                </c:pt>
                <c:pt idx="109934">
                  <c:v>283.28645833333331</c:v>
                </c:pt>
                <c:pt idx="109935">
                  <c:v>283.2890625</c:v>
                </c:pt>
                <c:pt idx="109936">
                  <c:v>283.29166666666669</c:v>
                </c:pt>
                <c:pt idx="109937">
                  <c:v>283.29427083333331</c:v>
                </c:pt>
                <c:pt idx="109938">
                  <c:v>283.296875</c:v>
                </c:pt>
                <c:pt idx="109939">
                  <c:v>283.29947916666669</c:v>
                </c:pt>
                <c:pt idx="109940">
                  <c:v>283.30208333333331</c:v>
                </c:pt>
                <c:pt idx="109941">
                  <c:v>283.3046875</c:v>
                </c:pt>
                <c:pt idx="109942">
                  <c:v>283.30729166666669</c:v>
                </c:pt>
                <c:pt idx="109943">
                  <c:v>283.30989583333331</c:v>
                </c:pt>
                <c:pt idx="109944">
                  <c:v>283.3125</c:v>
                </c:pt>
                <c:pt idx="109945">
                  <c:v>283.31510416666669</c:v>
                </c:pt>
                <c:pt idx="109946">
                  <c:v>283.31770833333331</c:v>
                </c:pt>
                <c:pt idx="109947">
                  <c:v>283.3203125</c:v>
                </c:pt>
                <c:pt idx="109948">
                  <c:v>283.32291666666669</c:v>
                </c:pt>
                <c:pt idx="109949">
                  <c:v>283.32552083333331</c:v>
                </c:pt>
                <c:pt idx="109950">
                  <c:v>283.328125</c:v>
                </c:pt>
                <c:pt idx="109951">
                  <c:v>283.33072916666669</c:v>
                </c:pt>
                <c:pt idx="109952">
                  <c:v>283.33333333333331</c:v>
                </c:pt>
                <c:pt idx="109953">
                  <c:v>283.3359375</c:v>
                </c:pt>
                <c:pt idx="109954">
                  <c:v>283.33854166666669</c:v>
                </c:pt>
                <c:pt idx="109955">
                  <c:v>283.34114583333331</c:v>
                </c:pt>
                <c:pt idx="109956">
                  <c:v>283.34375</c:v>
                </c:pt>
                <c:pt idx="109957">
                  <c:v>283.34635416666669</c:v>
                </c:pt>
                <c:pt idx="109958">
                  <c:v>283.34895833333331</c:v>
                </c:pt>
                <c:pt idx="109959">
                  <c:v>283.3515625</c:v>
                </c:pt>
                <c:pt idx="109960">
                  <c:v>283.35416666666669</c:v>
                </c:pt>
                <c:pt idx="109961">
                  <c:v>283.35677083333331</c:v>
                </c:pt>
                <c:pt idx="109962">
                  <c:v>283.359375</c:v>
                </c:pt>
                <c:pt idx="109963">
                  <c:v>283.36197916666669</c:v>
                </c:pt>
                <c:pt idx="109964">
                  <c:v>283.36458333333331</c:v>
                </c:pt>
                <c:pt idx="109965">
                  <c:v>283.3671875</c:v>
                </c:pt>
                <c:pt idx="109966">
                  <c:v>283.36979166666669</c:v>
                </c:pt>
                <c:pt idx="109967">
                  <c:v>283.37239583333331</c:v>
                </c:pt>
                <c:pt idx="109968">
                  <c:v>283.375</c:v>
                </c:pt>
                <c:pt idx="109969">
                  <c:v>283.37760416666669</c:v>
                </c:pt>
                <c:pt idx="109970">
                  <c:v>283.38020833333331</c:v>
                </c:pt>
                <c:pt idx="109971">
                  <c:v>283.3828125</c:v>
                </c:pt>
                <c:pt idx="109972">
                  <c:v>283.38541666666669</c:v>
                </c:pt>
                <c:pt idx="109973">
                  <c:v>283.38802083333331</c:v>
                </c:pt>
                <c:pt idx="109974">
                  <c:v>283.390625</c:v>
                </c:pt>
                <c:pt idx="109975">
                  <c:v>283.39322916666669</c:v>
                </c:pt>
                <c:pt idx="109976">
                  <c:v>283.39583333333331</c:v>
                </c:pt>
                <c:pt idx="109977">
                  <c:v>283.3984375</c:v>
                </c:pt>
                <c:pt idx="109978">
                  <c:v>283.40104166666669</c:v>
                </c:pt>
                <c:pt idx="109979">
                  <c:v>283.40364583333331</c:v>
                </c:pt>
                <c:pt idx="109980">
                  <c:v>283.40625</c:v>
                </c:pt>
                <c:pt idx="109981">
                  <c:v>283.40885416666669</c:v>
                </c:pt>
                <c:pt idx="109982">
                  <c:v>283.41145833333331</c:v>
                </c:pt>
                <c:pt idx="109983">
                  <c:v>283.4140625</c:v>
                </c:pt>
                <c:pt idx="109984">
                  <c:v>283.41666666666669</c:v>
                </c:pt>
                <c:pt idx="109985">
                  <c:v>283.41927083333331</c:v>
                </c:pt>
                <c:pt idx="109986">
                  <c:v>283.421875</c:v>
                </c:pt>
                <c:pt idx="109987">
                  <c:v>283.42447916666669</c:v>
                </c:pt>
                <c:pt idx="109988">
                  <c:v>283.42708333333331</c:v>
                </c:pt>
                <c:pt idx="109989">
                  <c:v>283.4296875</c:v>
                </c:pt>
                <c:pt idx="109990">
                  <c:v>283.43229166666669</c:v>
                </c:pt>
                <c:pt idx="109991">
                  <c:v>283.43489583333331</c:v>
                </c:pt>
                <c:pt idx="109992">
                  <c:v>283.4375</c:v>
                </c:pt>
                <c:pt idx="109993">
                  <c:v>283.44010416666669</c:v>
                </c:pt>
                <c:pt idx="109994">
                  <c:v>283.44270833333331</c:v>
                </c:pt>
                <c:pt idx="109995">
                  <c:v>283.4453125</c:v>
                </c:pt>
                <c:pt idx="109996">
                  <c:v>283.44791666666669</c:v>
                </c:pt>
                <c:pt idx="109997">
                  <c:v>283.45052083333331</c:v>
                </c:pt>
                <c:pt idx="109998">
                  <c:v>283.453125</c:v>
                </c:pt>
                <c:pt idx="109999">
                  <c:v>283.45572916666669</c:v>
                </c:pt>
                <c:pt idx="110000">
                  <c:v>283.45833333333331</c:v>
                </c:pt>
                <c:pt idx="110001">
                  <c:v>283.4609375</c:v>
                </c:pt>
                <c:pt idx="110002">
                  <c:v>283.46354166666669</c:v>
                </c:pt>
                <c:pt idx="110003">
                  <c:v>283.46614583333331</c:v>
                </c:pt>
                <c:pt idx="110004">
                  <c:v>283.46875</c:v>
                </c:pt>
                <c:pt idx="110005">
                  <c:v>283.47135416666669</c:v>
                </c:pt>
                <c:pt idx="110006">
                  <c:v>283.47395833333331</c:v>
                </c:pt>
                <c:pt idx="110007">
                  <c:v>283.4765625</c:v>
                </c:pt>
                <c:pt idx="110008">
                  <c:v>283.47916666666669</c:v>
                </c:pt>
                <c:pt idx="110009">
                  <c:v>283.48177083333331</c:v>
                </c:pt>
                <c:pt idx="110010">
                  <c:v>283.484375</c:v>
                </c:pt>
                <c:pt idx="110011">
                  <c:v>283.48697916666669</c:v>
                </c:pt>
                <c:pt idx="110012">
                  <c:v>283.48958333333331</c:v>
                </c:pt>
                <c:pt idx="110013">
                  <c:v>283.4921875</c:v>
                </c:pt>
                <c:pt idx="110014">
                  <c:v>283.49479166666669</c:v>
                </c:pt>
                <c:pt idx="110015">
                  <c:v>283.49739583333331</c:v>
                </c:pt>
                <c:pt idx="110016">
                  <c:v>283.5</c:v>
                </c:pt>
                <c:pt idx="110017">
                  <c:v>283.50260416666669</c:v>
                </c:pt>
                <c:pt idx="110018">
                  <c:v>283.50520833333331</c:v>
                </c:pt>
                <c:pt idx="110019">
                  <c:v>283.5078125</c:v>
                </c:pt>
                <c:pt idx="110020">
                  <c:v>283.51041666666669</c:v>
                </c:pt>
                <c:pt idx="110021">
                  <c:v>283.51302083333331</c:v>
                </c:pt>
                <c:pt idx="110022">
                  <c:v>283.515625</c:v>
                </c:pt>
                <c:pt idx="110023">
                  <c:v>283.51822916666669</c:v>
                </c:pt>
                <c:pt idx="110024">
                  <c:v>283.52083333333331</c:v>
                </c:pt>
                <c:pt idx="110025">
                  <c:v>283.5234375</c:v>
                </c:pt>
                <c:pt idx="110026">
                  <c:v>283.52604166666669</c:v>
                </c:pt>
                <c:pt idx="110027">
                  <c:v>283.52864583333331</c:v>
                </c:pt>
                <c:pt idx="110028">
                  <c:v>283.53125</c:v>
                </c:pt>
                <c:pt idx="110029">
                  <c:v>283.53385416666669</c:v>
                </c:pt>
                <c:pt idx="110030">
                  <c:v>283.53645833333331</c:v>
                </c:pt>
                <c:pt idx="110031">
                  <c:v>283.5390625</c:v>
                </c:pt>
                <c:pt idx="110032">
                  <c:v>283.54166666666669</c:v>
                </c:pt>
                <c:pt idx="110033">
                  <c:v>283.54427083333331</c:v>
                </c:pt>
                <c:pt idx="110034">
                  <c:v>283.546875</c:v>
                </c:pt>
                <c:pt idx="110035">
                  <c:v>283.54947916666669</c:v>
                </c:pt>
                <c:pt idx="110036">
                  <c:v>283.55208333333331</c:v>
                </c:pt>
                <c:pt idx="110037">
                  <c:v>283.5546875</c:v>
                </c:pt>
                <c:pt idx="110038">
                  <c:v>283.55729166666669</c:v>
                </c:pt>
                <c:pt idx="110039">
                  <c:v>283.55989583333331</c:v>
                </c:pt>
                <c:pt idx="110040">
                  <c:v>283.5625</c:v>
                </c:pt>
                <c:pt idx="110041">
                  <c:v>283.56510416666669</c:v>
                </c:pt>
                <c:pt idx="110042">
                  <c:v>283.56770833333331</c:v>
                </c:pt>
                <c:pt idx="110043">
                  <c:v>283.5703125</c:v>
                </c:pt>
                <c:pt idx="110044">
                  <c:v>283.57291666666669</c:v>
                </c:pt>
                <c:pt idx="110045">
                  <c:v>283.57552083333331</c:v>
                </c:pt>
                <c:pt idx="110046">
                  <c:v>283.578125</c:v>
                </c:pt>
                <c:pt idx="110047">
                  <c:v>283.58072916666669</c:v>
                </c:pt>
                <c:pt idx="110048">
                  <c:v>283.58333333333331</c:v>
                </c:pt>
                <c:pt idx="110049">
                  <c:v>283.5859375</c:v>
                </c:pt>
                <c:pt idx="110050">
                  <c:v>283.58854166666669</c:v>
                </c:pt>
                <c:pt idx="110051">
                  <c:v>283.59114583333331</c:v>
                </c:pt>
                <c:pt idx="110052">
                  <c:v>283.59375</c:v>
                </c:pt>
                <c:pt idx="110053">
                  <c:v>283.59635416666669</c:v>
                </c:pt>
                <c:pt idx="110054">
                  <c:v>283.59895833333331</c:v>
                </c:pt>
                <c:pt idx="110055">
                  <c:v>283.6015625</c:v>
                </c:pt>
                <c:pt idx="110056">
                  <c:v>283.60416666666669</c:v>
                </c:pt>
                <c:pt idx="110057">
                  <c:v>283.60677083333331</c:v>
                </c:pt>
                <c:pt idx="110058">
                  <c:v>283.609375</c:v>
                </c:pt>
                <c:pt idx="110059">
                  <c:v>283.61197916666669</c:v>
                </c:pt>
                <c:pt idx="110060">
                  <c:v>283.61458333333331</c:v>
                </c:pt>
                <c:pt idx="110061">
                  <c:v>283.6171875</c:v>
                </c:pt>
                <c:pt idx="110062">
                  <c:v>283.61979166666669</c:v>
                </c:pt>
                <c:pt idx="110063">
                  <c:v>283.62239583333331</c:v>
                </c:pt>
                <c:pt idx="110064">
                  <c:v>283.625</c:v>
                </c:pt>
                <c:pt idx="110065">
                  <c:v>283.62760416666669</c:v>
                </c:pt>
                <c:pt idx="110066">
                  <c:v>283.63020833333331</c:v>
                </c:pt>
                <c:pt idx="110067">
                  <c:v>283.6328125</c:v>
                </c:pt>
                <c:pt idx="110068">
                  <c:v>283.63541666666669</c:v>
                </c:pt>
                <c:pt idx="110069">
                  <c:v>283.63802083333331</c:v>
                </c:pt>
                <c:pt idx="110070">
                  <c:v>283.640625</c:v>
                </c:pt>
                <c:pt idx="110071">
                  <c:v>283.64322916666669</c:v>
                </c:pt>
                <c:pt idx="110072">
                  <c:v>283.64583333333331</c:v>
                </c:pt>
                <c:pt idx="110073">
                  <c:v>283.6484375</c:v>
                </c:pt>
                <c:pt idx="110074">
                  <c:v>283.65104166666669</c:v>
                </c:pt>
                <c:pt idx="110075">
                  <c:v>283.65364583333331</c:v>
                </c:pt>
                <c:pt idx="110076">
                  <c:v>283.65625</c:v>
                </c:pt>
                <c:pt idx="110077">
                  <c:v>283.65885416666669</c:v>
                </c:pt>
                <c:pt idx="110078">
                  <c:v>283.66145833333331</c:v>
                </c:pt>
                <c:pt idx="110079">
                  <c:v>283.6640625</c:v>
                </c:pt>
                <c:pt idx="110080">
                  <c:v>283.66666666666669</c:v>
                </c:pt>
                <c:pt idx="110081">
                  <c:v>283.66927083333331</c:v>
                </c:pt>
                <c:pt idx="110082">
                  <c:v>283.671875</c:v>
                </c:pt>
                <c:pt idx="110083">
                  <c:v>283.67447916666669</c:v>
                </c:pt>
                <c:pt idx="110084">
                  <c:v>283.67708333333331</c:v>
                </c:pt>
                <c:pt idx="110085">
                  <c:v>283.6796875</c:v>
                </c:pt>
                <c:pt idx="110086">
                  <c:v>283.68229166666669</c:v>
                </c:pt>
                <c:pt idx="110087">
                  <c:v>283.68489583333331</c:v>
                </c:pt>
                <c:pt idx="110088">
                  <c:v>283.6875</c:v>
                </c:pt>
                <c:pt idx="110089">
                  <c:v>283.69010416666669</c:v>
                </c:pt>
                <c:pt idx="110090">
                  <c:v>283.69270833333331</c:v>
                </c:pt>
                <c:pt idx="110091">
                  <c:v>283.6953125</c:v>
                </c:pt>
                <c:pt idx="110092">
                  <c:v>283.69791666666669</c:v>
                </c:pt>
                <c:pt idx="110093">
                  <c:v>283.70052083333331</c:v>
                </c:pt>
                <c:pt idx="110094">
                  <c:v>283.703125</c:v>
                </c:pt>
                <c:pt idx="110095">
                  <c:v>283.70572916666669</c:v>
                </c:pt>
                <c:pt idx="110096">
                  <c:v>283.70833333333331</c:v>
                </c:pt>
                <c:pt idx="110097">
                  <c:v>283.7109375</c:v>
                </c:pt>
                <c:pt idx="110098">
                  <c:v>283.71354166666669</c:v>
                </c:pt>
                <c:pt idx="110099">
                  <c:v>283.71614583333331</c:v>
                </c:pt>
                <c:pt idx="110100">
                  <c:v>283.71875</c:v>
                </c:pt>
                <c:pt idx="110101">
                  <c:v>283.72135416666669</c:v>
                </c:pt>
                <c:pt idx="110102">
                  <c:v>283.72395833333331</c:v>
                </c:pt>
                <c:pt idx="110103">
                  <c:v>283.7265625</c:v>
                </c:pt>
                <c:pt idx="110104">
                  <c:v>283.72916666666669</c:v>
                </c:pt>
                <c:pt idx="110105">
                  <c:v>283.73177083333331</c:v>
                </c:pt>
                <c:pt idx="110106">
                  <c:v>283.734375</c:v>
                </c:pt>
                <c:pt idx="110107">
                  <c:v>283.73697916666669</c:v>
                </c:pt>
                <c:pt idx="110108">
                  <c:v>283.73958333333331</c:v>
                </c:pt>
                <c:pt idx="110109">
                  <c:v>283.7421875</c:v>
                </c:pt>
                <c:pt idx="110110">
                  <c:v>283.74479166666669</c:v>
                </c:pt>
                <c:pt idx="110111">
                  <c:v>283.74739583333331</c:v>
                </c:pt>
                <c:pt idx="110112">
                  <c:v>283.75</c:v>
                </c:pt>
                <c:pt idx="110113">
                  <c:v>283.75260416666669</c:v>
                </c:pt>
                <c:pt idx="110114">
                  <c:v>283.75520833333331</c:v>
                </c:pt>
                <c:pt idx="110115">
                  <c:v>283.7578125</c:v>
                </c:pt>
                <c:pt idx="110116">
                  <c:v>283.76041666666669</c:v>
                </c:pt>
                <c:pt idx="110117">
                  <c:v>283.76302083333331</c:v>
                </c:pt>
                <c:pt idx="110118">
                  <c:v>283.765625</c:v>
                </c:pt>
                <c:pt idx="110119">
                  <c:v>283.76822916666669</c:v>
                </c:pt>
                <c:pt idx="110120">
                  <c:v>283.77083333333331</c:v>
                </c:pt>
                <c:pt idx="110121">
                  <c:v>283.7734375</c:v>
                </c:pt>
                <c:pt idx="110122">
                  <c:v>283.77604166666669</c:v>
                </c:pt>
                <c:pt idx="110123">
                  <c:v>283.77864583333331</c:v>
                </c:pt>
                <c:pt idx="110124">
                  <c:v>283.78125</c:v>
                </c:pt>
                <c:pt idx="110125">
                  <c:v>283.78385416666669</c:v>
                </c:pt>
                <c:pt idx="110126">
                  <c:v>283.78645833333331</c:v>
                </c:pt>
                <c:pt idx="110127">
                  <c:v>283.7890625</c:v>
                </c:pt>
                <c:pt idx="110128">
                  <c:v>283.79166666666669</c:v>
                </c:pt>
                <c:pt idx="110129">
                  <c:v>283.79427083333331</c:v>
                </c:pt>
                <c:pt idx="110130">
                  <c:v>283.796875</c:v>
                </c:pt>
                <c:pt idx="110131">
                  <c:v>283.79947916666669</c:v>
                </c:pt>
                <c:pt idx="110132">
                  <c:v>283.80208333333331</c:v>
                </c:pt>
                <c:pt idx="110133">
                  <c:v>283.8046875</c:v>
                </c:pt>
                <c:pt idx="110134">
                  <c:v>283.80729166666669</c:v>
                </c:pt>
                <c:pt idx="110135">
                  <c:v>283.80989583333331</c:v>
                </c:pt>
                <c:pt idx="110136">
                  <c:v>283.8125</c:v>
                </c:pt>
                <c:pt idx="110137">
                  <c:v>283.81510416666669</c:v>
                </c:pt>
                <c:pt idx="110138">
                  <c:v>283.81770833333331</c:v>
                </c:pt>
                <c:pt idx="110139">
                  <c:v>283.8203125</c:v>
                </c:pt>
                <c:pt idx="110140">
                  <c:v>283.82291666666669</c:v>
                </c:pt>
                <c:pt idx="110141">
                  <c:v>283.82552083333331</c:v>
                </c:pt>
                <c:pt idx="110142">
                  <c:v>283.828125</c:v>
                </c:pt>
                <c:pt idx="110143">
                  <c:v>283.83072916666669</c:v>
                </c:pt>
                <c:pt idx="110144">
                  <c:v>283.83333333333331</c:v>
                </c:pt>
                <c:pt idx="110145">
                  <c:v>283.8359375</c:v>
                </c:pt>
                <c:pt idx="110146">
                  <c:v>283.83854166666669</c:v>
                </c:pt>
                <c:pt idx="110147">
                  <c:v>283.84114583333331</c:v>
                </c:pt>
                <c:pt idx="110148">
                  <c:v>283.84375</c:v>
                </c:pt>
                <c:pt idx="110149">
                  <c:v>283.84635416666669</c:v>
                </c:pt>
                <c:pt idx="110150">
                  <c:v>283.84895833333331</c:v>
                </c:pt>
                <c:pt idx="110151">
                  <c:v>283.8515625</c:v>
                </c:pt>
                <c:pt idx="110152">
                  <c:v>283.85416666666669</c:v>
                </c:pt>
                <c:pt idx="110153">
                  <c:v>283.85677083333331</c:v>
                </c:pt>
                <c:pt idx="110154">
                  <c:v>283.859375</c:v>
                </c:pt>
                <c:pt idx="110155">
                  <c:v>283.86197916666669</c:v>
                </c:pt>
                <c:pt idx="110156">
                  <c:v>283.86458333333331</c:v>
                </c:pt>
                <c:pt idx="110157">
                  <c:v>283.8671875</c:v>
                </c:pt>
                <c:pt idx="110158">
                  <c:v>283.86979166666669</c:v>
                </c:pt>
                <c:pt idx="110159">
                  <c:v>283.87239583333331</c:v>
                </c:pt>
                <c:pt idx="110160">
                  <c:v>283.875</c:v>
                </c:pt>
                <c:pt idx="110161">
                  <c:v>283.87760416666669</c:v>
                </c:pt>
                <c:pt idx="110162">
                  <c:v>283.88020833333331</c:v>
                </c:pt>
                <c:pt idx="110163">
                  <c:v>283.8828125</c:v>
                </c:pt>
                <c:pt idx="110164">
                  <c:v>283.88541666666669</c:v>
                </c:pt>
                <c:pt idx="110165">
                  <c:v>283.88802083333331</c:v>
                </c:pt>
                <c:pt idx="110166">
                  <c:v>283.890625</c:v>
                </c:pt>
                <c:pt idx="110167">
                  <c:v>283.89322916666669</c:v>
                </c:pt>
                <c:pt idx="110168">
                  <c:v>283.89583333333331</c:v>
                </c:pt>
                <c:pt idx="110169">
                  <c:v>283.8984375</c:v>
                </c:pt>
                <c:pt idx="110170">
                  <c:v>283.90104166666669</c:v>
                </c:pt>
                <c:pt idx="110171">
                  <c:v>283.90364583333331</c:v>
                </c:pt>
                <c:pt idx="110172">
                  <c:v>283.90625</c:v>
                </c:pt>
                <c:pt idx="110173">
                  <c:v>283.90885416666669</c:v>
                </c:pt>
                <c:pt idx="110174">
                  <c:v>283.91145833333331</c:v>
                </c:pt>
                <c:pt idx="110175">
                  <c:v>283.9140625</c:v>
                </c:pt>
                <c:pt idx="110176">
                  <c:v>283.91666666666669</c:v>
                </c:pt>
                <c:pt idx="110177">
                  <c:v>283.91927083333331</c:v>
                </c:pt>
                <c:pt idx="110178">
                  <c:v>283.921875</c:v>
                </c:pt>
                <c:pt idx="110179">
                  <c:v>283.92447916666669</c:v>
                </c:pt>
                <c:pt idx="110180">
                  <c:v>283.92708333333331</c:v>
                </c:pt>
                <c:pt idx="110181">
                  <c:v>283.9296875</c:v>
                </c:pt>
                <c:pt idx="110182">
                  <c:v>283.93229166666669</c:v>
                </c:pt>
                <c:pt idx="110183">
                  <c:v>283.93489583333331</c:v>
                </c:pt>
                <c:pt idx="110184">
                  <c:v>283.9375</c:v>
                </c:pt>
                <c:pt idx="110185">
                  <c:v>283.94010416666669</c:v>
                </c:pt>
                <c:pt idx="110186">
                  <c:v>283.94270833333331</c:v>
                </c:pt>
                <c:pt idx="110187">
                  <c:v>283.9453125</c:v>
                </c:pt>
                <c:pt idx="110188">
                  <c:v>283.94791666666669</c:v>
                </c:pt>
                <c:pt idx="110189">
                  <c:v>283.95052083333331</c:v>
                </c:pt>
                <c:pt idx="110190">
                  <c:v>283.953125</c:v>
                </c:pt>
                <c:pt idx="110191">
                  <c:v>283.95572916666669</c:v>
                </c:pt>
                <c:pt idx="110192">
                  <c:v>283.95833333333331</c:v>
                </c:pt>
                <c:pt idx="110193">
                  <c:v>283.9609375</c:v>
                </c:pt>
                <c:pt idx="110194">
                  <c:v>283.96354166666669</c:v>
                </c:pt>
                <c:pt idx="110195">
                  <c:v>283.96614583333331</c:v>
                </c:pt>
                <c:pt idx="110196">
                  <c:v>283.96875</c:v>
                </c:pt>
                <c:pt idx="110197">
                  <c:v>283.97135416666669</c:v>
                </c:pt>
                <c:pt idx="110198">
                  <c:v>283.97395833333331</c:v>
                </c:pt>
                <c:pt idx="110199">
                  <c:v>283.9765625</c:v>
                </c:pt>
                <c:pt idx="110200">
                  <c:v>283.97916666666669</c:v>
                </c:pt>
                <c:pt idx="110201">
                  <c:v>283.98177083333331</c:v>
                </c:pt>
                <c:pt idx="110202">
                  <c:v>283.984375</c:v>
                </c:pt>
                <c:pt idx="110203">
                  <c:v>283.98697916666669</c:v>
                </c:pt>
                <c:pt idx="110204">
                  <c:v>283.98958333333331</c:v>
                </c:pt>
                <c:pt idx="110205">
                  <c:v>283.9921875</c:v>
                </c:pt>
                <c:pt idx="110206">
                  <c:v>283.99479166666669</c:v>
                </c:pt>
                <c:pt idx="110207">
                  <c:v>283.99739583333331</c:v>
                </c:pt>
                <c:pt idx="110208">
                  <c:v>284</c:v>
                </c:pt>
                <c:pt idx="110209">
                  <c:v>284.00260416666669</c:v>
                </c:pt>
                <c:pt idx="110210">
                  <c:v>284.00520833333331</c:v>
                </c:pt>
                <c:pt idx="110211">
                  <c:v>284.0078125</c:v>
                </c:pt>
                <c:pt idx="110212">
                  <c:v>284.01041666666669</c:v>
                </c:pt>
                <c:pt idx="110213">
                  <c:v>284.01302083333331</c:v>
                </c:pt>
                <c:pt idx="110214">
                  <c:v>284.015625</c:v>
                </c:pt>
                <c:pt idx="110215">
                  <c:v>284.01822916666669</c:v>
                </c:pt>
                <c:pt idx="110216">
                  <c:v>284.02083333333331</c:v>
                </c:pt>
                <c:pt idx="110217">
                  <c:v>284.0234375</c:v>
                </c:pt>
                <c:pt idx="110218">
                  <c:v>284.02604166666669</c:v>
                </c:pt>
                <c:pt idx="110219">
                  <c:v>284.02864583333331</c:v>
                </c:pt>
                <c:pt idx="110220">
                  <c:v>284.03125</c:v>
                </c:pt>
                <c:pt idx="110221">
                  <c:v>284.03385416666669</c:v>
                </c:pt>
                <c:pt idx="110222">
                  <c:v>284.03645833333331</c:v>
                </c:pt>
                <c:pt idx="110223">
                  <c:v>284.0390625</c:v>
                </c:pt>
                <c:pt idx="110224">
                  <c:v>284.04166666666669</c:v>
                </c:pt>
                <c:pt idx="110225">
                  <c:v>284.04427083333331</c:v>
                </c:pt>
                <c:pt idx="110226">
                  <c:v>284.046875</c:v>
                </c:pt>
                <c:pt idx="110227">
                  <c:v>284.04947916666669</c:v>
                </c:pt>
                <c:pt idx="110228">
                  <c:v>284.05208333333331</c:v>
                </c:pt>
                <c:pt idx="110229">
                  <c:v>284.0546875</c:v>
                </c:pt>
                <c:pt idx="110230">
                  <c:v>284.05729166666669</c:v>
                </c:pt>
                <c:pt idx="110231">
                  <c:v>284.05989583333331</c:v>
                </c:pt>
                <c:pt idx="110232">
                  <c:v>284.0625</c:v>
                </c:pt>
                <c:pt idx="110233">
                  <c:v>284.06510416666669</c:v>
                </c:pt>
                <c:pt idx="110234">
                  <c:v>284.06770833333331</c:v>
                </c:pt>
                <c:pt idx="110235">
                  <c:v>284.0703125</c:v>
                </c:pt>
                <c:pt idx="110236">
                  <c:v>284.07291666666669</c:v>
                </c:pt>
                <c:pt idx="110237">
                  <c:v>284.07552083333331</c:v>
                </c:pt>
                <c:pt idx="110238">
                  <c:v>284.078125</c:v>
                </c:pt>
                <c:pt idx="110239">
                  <c:v>284.08072916666669</c:v>
                </c:pt>
                <c:pt idx="110240">
                  <c:v>284.08333333333331</c:v>
                </c:pt>
                <c:pt idx="110241">
                  <c:v>284.0859375</c:v>
                </c:pt>
                <c:pt idx="110242">
                  <c:v>284.08854166666669</c:v>
                </c:pt>
                <c:pt idx="110243">
                  <c:v>284.09114583333331</c:v>
                </c:pt>
                <c:pt idx="110244">
                  <c:v>284.09375</c:v>
                </c:pt>
                <c:pt idx="110245">
                  <c:v>284.09635416666669</c:v>
                </c:pt>
                <c:pt idx="110246">
                  <c:v>284.09895833333331</c:v>
                </c:pt>
                <c:pt idx="110247">
                  <c:v>284.1015625</c:v>
                </c:pt>
                <c:pt idx="110248">
                  <c:v>284.10416666666669</c:v>
                </c:pt>
                <c:pt idx="110249">
                  <c:v>284.10677083333331</c:v>
                </c:pt>
                <c:pt idx="110250">
                  <c:v>284.109375</c:v>
                </c:pt>
                <c:pt idx="110251">
                  <c:v>284.11197916666669</c:v>
                </c:pt>
                <c:pt idx="110252">
                  <c:v>284.11458333333331</c:v>
                </c:pt>
                <c:pt idx="110253">
                  <c:v>284.1171875</c:v>
                </c:pt>
                <c:pt idx="110254">
                  <c:v>284.11979166666669</c:v>
                </c:pt>
                <c:pt idx="110255">
                  <c:v>284.12239583333331</c:v>
                </c:pt>
                <c:pt idx="110256">
                  <c:v>284.125</c:v>
                </c:pt>
                <c:pt idx="110257">
                  <c:v>284.12760416666669</c:v>
                </c:pt>
                <c:pt idx="110258">
                  <c:v>284.13020833333331</c:v>
                </c:pt>
                <c:pt idx="110259">
                  <c:v>284.1328125</c:v>
                </c:pt>
                <c:pt idx="110260">
                  <c:v>284.13541666666669</c:v>
                </c:pt>
                <c:pt idx="110261">
                  <c:v>284.13802083333331</c:v>
                </c:pt>
                <c:pt idx="110262">
                  <c:v>284.140625</c:v>
                </c:pt>
                <c:pt idx="110263">
                  <c:v>284.14322916666669</c:v>
                </c:pt>
                <c:pt idx="110264">
                  <c:v>284.14583333333331</c:v>
                </c:pt>
                <c:pt idx="110265">
                  <c:v>284.1484375</c:v>
                </c:pt>
                <c:pt idx="110266">
                  <c:v>284.15104166666669</c:v>
                </c:pt>
                <c:pt idx="110267">
                  <c:v>284.15364583333331</c:v>
                </c:pt>
                <c:pt idx="110268">
                  <c:v>284.15625</c:v>
                </c:pt>
                <c:pt idx="110269">
                  <c:v>284.15885416666669</c:v>
                </c:pt>
                <c:pt idx="110270">
                  <c:v>284.16145833333331</c:v>
                </c:pt>
                <c:pt idx="110271">
                  <c:v>284.1640625</c:v>
                </c:pt>
                <c:pt idx="110272">
                  <c:v>284.16666666666669</c:v>
                </c:pt>
                <c:pt idx="110273">
                  <c:v>284.16927083333331</c:v>
                </c:pt>
                <c:pt idx="110274">
                  <c:v>284.171875</c:v>
                </c:pt>
                <c:pt idx="110275">
                  <c:v>284.17447916666669</c:v>
                </c:pt>
                <c:pt idx="110276">
                  <c:v>284.17708333333331</c:v>
                </c:pt>
                <c:pt idx="110277">
                  <c:v>284.1796875</c:v>
                </c:pt>
                <c:pt idx="110278">
                  <c:v>284.18229166666669</c:v>
                </c:pt>
                <c:pt idx="110279">
                  <c:v>284.18489583333331</c:v>
                </c:pt>
                <c:pt idx="110280">
                  <c:v>284.1875</c:v>
                </c:pt>
                <c:pt idx="110281">
                  <c:v>284.19010416666669</c:v>
                </c:pt>
                <c:pt idx="110282">
                  <c:v>284.19270833333331</c:v>
                </c:pt>
                <c:pt idx="110283">
                  <c:v>284.1953125</c:v>
                </c:pt>
                <c:pt idx="110284">
                  <c:v>284.19791666666669</c:v>
                </c:pt>
                <c:pt idx="110285">
                  <c:v>284.20052083333331</c:v>
                </c:pt>
                <c:pt idx="110286">
                  <c:v>284.203125</c:v>
                </c:pt>
                <c:pt idx="110287">
                  <c:v>284.20572916666669</c:v>
                </c:pt>
                <c:pt idx="110288">
                  <c:v>284.20833333333331</c:v>
                </c:pt>
                <c:pt idx="110289">
                  <c:v>284.2109375</c:v>
                </c:pt>
                <c:pt idx="110290">
                  <c:v>284.21354166666669</c:v>
                </c:pt>
                <c:pt idx="110291">
                  <c:v>284.21614583333331</c:v>
                </c:pt>
                <c:pt idx="110292">
                  <c:v>284.21875</c:v>
                </c:pt>
                <c:pt idx="110293">
                  <c:v>284.22135416666669</c:v>
                </c:pt>
                <c:pt idx="110294">
                  <c:v>284.22395833333331</c:v>
                </c:pt>
                <c:pt idx="110295">
                  <c:v>284.2265625</c:v>
                </c:pt>
                <c:pt idx="110296">
                  <c:v>284.22916666666669</c:v>
                </c:pt>
                <c:pt idx="110297">
                  <c:v>284.23177083333331</c:v>
                </c:pt>
                <c:pt idx="110298">
                  <c:v>284.234375</c:v>
                </c:pt>
                <c:pt idx="110299">
                  <c:v>284.23697916666669</c:v>
                </c:pt>
                <c:pt idx="110300">
                  <c:v>284.23958333333331</c:v>
                </c:pt>
                <c:pt idx="110301">
                  <c:v>284.2421875</c:v>
                </c:pt>
                <c:pt idx="110302">
                  <c:v>284.24479166666669</c:v>
                </c:pt>
                <c:pt idx="110303">
                  <c:v>284.24739583333331</c:v>
                </c:pt>
                <c:pt idx="110304">
                  <c:v>284.25</c:v>
                </c:pt>
                <c:pt idx="110305">
                  <c:v>284.25260416666669</c:v>
                </c:pt>
                <c:pt idx="110306">
                  <c:v>284.25520833333331</c:v>
                </c:pt>
                <c:pt idx="110307">
                  <c:v>284.2578125</c:v>
                </c:pt>
                <c:pt idx="110308">
                  <c:v>284.26041666666669</c:v>
                </c:pt>
                <c:pt idx="110309">
                  <c:v>284.26302083333331</c:v>
                </c:pt>
                <c:pt idx="110310">
                  <c:v>284.265625</c:v>
                </c:pt>
                <c:pt idx="110311">
                  <c:v>284.26822916666669</c:v>
                </c:pt>
                <c:pt idx="110312">
                  <c:v>284.27083333333331</c:v>
                </c:pt>
                <c:pt idx="110313">
                  <c:v>284.2734375</c:v>
                </c:pt>
                <c:pt idx="110314">
                  <c:v>284.27604166666669</c:v>
                </c:pt>
                <c:pt idx="110315">
                  <c:v>284.27864583333331</c:v>
                </c:pt>
                <c:pt idx="110316">
                  <c:v>284.28125</c:v>
                </c:pt>
                <c:pt idx="110317">
                  <c:v>284.28385416666669</c:v>
                </c:pt>
                <c:pt idx="110318">
                  <c:v>284.28645833333331</c:v>
                </c:pt>
                <c:pt idx="110319">
                  <c:v>284.2890625</c:v>
                </c:pt>
                <c:pt idx="110320">
                  <c:v>284.29166666666669</c:v>
                </c:pt>
                <c:pt idx="110321">
                  <c:v>284.29427083333331</c:v>
                </c:pt>
                <c:pt idx="110322">
                  <c:v>284.296875</c:v>
                </c:pt>
                <c:pt idx="110323">
                  <c:v>284.29947916666669</c:v>
                </c:pt>
                <c:pt idx="110324">
                  <c:v>284.30208333333331</c:v>
                </c:pt>
                <c:pt idx="110325">
                  <c:v>284.3046875</c:v>
                </c:pt>
                <c:pt idx="110326">
                  <c:v>284.30729166666669</c:v>
                </c:pt>
                <c:pt idx="110327">
                  <c:v>284.30989583333331</c:v>
                </c:pt>
                <c:pt idx="110328">
                  <c:v>284.3125</c:v>
                </c:pt>
                <c:pt idx="110329">
                  <c:v>284.31510416666669</c:v>
                </c:pt>
                <c:pt idx="110330">
                  <c:v>284.31770833333331</c:v>
                </c:pt>
                <c:pt idx="110331">
                  <c:v>284.3203125</c:v>
                </c:pt>
                <c:pt idx="110332">
                  <c:v>284.32291666666669</c:v>
                </c:pt>
                <c:pt idx="110333">
                  <c:v>284.32552083333331</c:v>
                </c:pt>
                <c:pt idx="110334">
                  <c:v>284.328125</c:v>
                </c:pt>
                <c:pt idx="110335">
                  <c:v>284.33072916666669</c:v>
                </c:pt>
                <c:pt idx="110336">
                  <c:v>284.33333333333331</c:v>
                </c:pt>
                <c:pt idx="110337">
                  <c:v>284.3359375</c:v>
                </c:pt>
                <c:pt idx="110338">
                  <c:v>284.33854166666669</c:v>
                </c:pt>
                <c:pt idx="110339">
                  <c:v>284.34114583333331</c:v>
                </c:pt>
                <c:pt idx="110340">
                  <c:v>284.34375</c:v>
                </c:pt>
                <c:pt idx="110341">
                  <c:v>284.34635416666669</c:v>
                </c:pt>
                <c:pt idx="110342">
                  <c:v>284.34895833333331</c:v>
                </c:pt>
                <c:pt idx="110343">
                  <c:v>284.3515625</c:v>
                </c:pt>
                <c:pt idx="110344">
                  <c:v>284.35416666666669</c:v>
                </c:pt>
                <c:pt idx="110345">
                  <c:v>284.35677083333331</c:v>
                </c:pt>
                <c:pt idx="110346">
                  <c:v>284.359375</c:v>
                </c:pt>
                <c:pt idx="110347">
                  <c:v>284.36197916666669</c:v>
                </c:pt>
                <c:pt idx="110348">
                  <c:v>284.36458333333331</c:v>
                </c:pt>
                <c:pt idx="110349">
                  <c:v>284.3671875</c:v>
                </c:pt>
                <c:pt idx="110350">
                  <c:v>284.36979166666669</c:v>
                </c:pt>
                <c:pt idx="110351">
                  <c:v>284.37239583333331</c:v>
                </c:pt>
                <c:pt idx="110352">
                  <c:v>284.375</c:v>
                </c:pt>
                <c:pt idx="110353">
                  <c:v>284.37760416666669</c:v>
                </c:pt>
                <c:pt idx="110354">
                  <c:v>284.38020833333331</c:v>
                </c:pt>
                <c:pt idx="110355">
                  <c:v>284.3828125</c:v>
                </c:pt>
                <c:pt idx="110356">
                  <c:v>284.38541666666669</c:v>
                </c:pt>
                <c:pt idx="110357">
                  <c:v>284.38802083333331</c:v>
                </c:pt>
                <c:pt idx="110358">
                  <c:v>284.390625</c:v>
                </c:pt>
                <c:pt idx="110359">
                  <c:v>284.39322916666669</c:v>
                </c:pt>
                <c:pt idx="110360">
                  <c:v>284.39583333333331</c:v>
                </c:pt>
                <c:pt idx="110361">
                  <c:v>284.3984375</c:v>
                </c:pt>
                <c:pt idx="110362">
                  <c:v>284.40104166666669</c:v>
                </c:pt>
                <c:pt idx="110363">
                  <c:v>284.40364583333331</c:v>
                </c:pt>
                <c:pt idx="110364">
                  <c:v>284.40625</c:v>
                </c:pt>
                <c:pt idx="110365">
                  <c:v>284.40885416666669</c:v>
                </c:pt>
                <c:pt idx="110366">
                  <c:v>284.41145833333331</c:v>
                </c:pt>
                <c:pt idx="110367">
                  <c:v>284.4140625</c:v>
                </c:pt>
                <c:pt idx="110368">
                  <c:v>284.41666666666669</c:v>
                </c:pt>
                <c:pt idx="110369">
                  <c:v>284.41927083333331</c:v>
                </c:pt>
                <c:pt idx="110370">
                  <c:v>284.421875</c:v>
                </c:pt>
                <c:pt idx="110371">
                  <c:v>284.42447916666669</c:v>
                </c:pt>
                <c:pt idx="110372">
                  <c:v>284.42708333333331</c:v>
                </c:pt>
                <c:pt idx="110373">
                  <c:v>284.4296875</c:v>
                </c:pt>
                <c:pt idx="110374">
                  <c:v>284.43229166666669</c:v>
                </c:pt>
                <c:pt idx="110375">
                  <c:v>284.43489583333331</c:v>
                </c:pt>
                <c:pt idx="110376">
                  <c:v>284.4375</c:v>
                </c:pt>
                <c:pt idx="110377">
                  <c:v>284.44010416666669</c:v>
                </c:pt>
                <c:pt idx="110378">
                  <c:v>284.44270833333331</c:v>
                </c:pt>
                <c:pt idx="110379">
                  <c:v>284.4453125</c:v>
                </c:pt>
                <c:pt idx="110380">
                  <c:v>284.44791666666669</c:v>
                </c:pt>
                <c:pt idx="110381">
                  <c:v>284.45052083333331</c:v>
                </c:pt>
                <c:pt idx="110382">
                  <c:v>284.453125</c:v>
                </c:pt>
                <c:pt idx="110383">
                  <c:v>284.45572916666669</c:v>
                </c:pt>
                <c:pt idx="110384">
                  <c:v>284.45833333333331</c:v>
                </c:pt>
                <c:pt idx="110385">
                  <c:v>284.4609375</c:v>
                </c:pt>
                <c:pt idx="110386">
                  <c:v>284.46354166666669</c:v>
                </c:pt>
                <c:pt idx="110387">
                  <c:v>284.46614583333331</c:v>
                </c:pt>
                <c:pt idx="110388">
                  <c:v>284.46875</c:v>
                </c:pt>
                <c:pt idx="110389">
                  <c:v>284.47135416666669</c:v>
                </c:pt>
                <c:pt idx="110390">
                  <c:v>284.47395833333331</c:v>
                </c:pt>
                <c:pt idx="110391">
                  <c:v>284.4765625</c:v>
                </c:pt>
                <c:pt idx="110392">
                  <c:v>284.47916666666669</c:v>
                </c:pt>
                <c:pt idx="110393">
                  <c:v>284.48177083333331</c:v>
                </c:pt>
                <c:pt idx="110394">
                  <c:v>284.484375</c:v>
                </c:pt>
                <c:pt idx="110395">
                  <c:v>284.48697916666669</c:v>
                </c:pt>
                <c:pt idx="110396">
                  <c:v>284.48958333333331</c:v>
                </c:pt>
                <c:pt idx="110397">
                  <c:v>284.4921875</c:v>
                </c:pt>
                <c:pt idx="110398">
                  <c:v>284.49479166666669</c:v>
                </c:pt>
                <c:pt idx="110399">
                  <c:v>284.49739583333331</c:v>
                </c:pt>
                <c:pt idx="110400">
                  <c:v>284.5</c:v>
                </c:pt>
                <c:pt idx="110401">
                  <c:v>284.50260416666669</c:v>
                </c:pt>
                <c:pt idx="110402">
                  <c:v>284.50520833333331</c:v>
                </c:pt>
                <c:pt idx="110403">
                  <c:v>284.5078125</c:v>
                </c:pt>
                <c:pt idx="110404">
                  <c:v>284.51041666666669</c:v>
                </c:pt>
                <c:pt idx="110405">
                  <c:v>284.51302083333331</c:v>
                </c:pt>
                <c:pt idx="110406">
                  <c:v>284.515625</c:v>
                </c:pt>
                <c:pt idx="110407">
                  <c:v>284.51822916666669</c:v>
                </c:pt>
                <c:pt idx="110408">
                  <c:v>284.52083333333331</c:v>
                </c:pt>
                <c:pt idx="110409">
                  <c:v>284.5234375</c:v>
                </c:pt>
                <c:pt idx="110410">
                  <c:v>284.52604166666669</c:v>
                </c:pt>
                <c:pt idx="110411">
                  <c:v>284.52864583333331</c:v>
                </c:pt>
                <c:pt idx="110412">
                  <c:v>284.53125</c:v>
                </c:pt>
                <c:pt idx="110413">
                  <c:v>284.53385416666669</c:v>
                </c:pt>
                <c:pt idx="110414">
                  <c:v>284.53645833333331</c:v>
                </c:pt>
                <c:pt idx="110415">
                  <c:v>284.5390625</c:v>
                </c:pt>
                <c:pt idx="110416">
                  <c:v>284.54166666666669</c:v>
                </c:pt>
                <c:pt idx="110417">
                  <c:v>284.54427083333331</c:v>
                </c:pt>
                <c:pt idx="110418">
                  <c:v>284.546875</c:v>
                </c:pt>
                <c:pt idx="110419">
                  <c:v>284.54947916666669</c:v>
                </c:pt>
                <c:pt idx="110420">
                  <c:v>284.55208333333331</c:v>
                </c:pt>
                <c:pt idx="110421">
                  <c:v>284.5546875</c:v>
                </c:pt>
                <c:pt idx="110422">
                  <c:v>284.55729166666669</c:v>
                </c:pt>
                <c:pt idx="110423">
                  <c:v>284.55989583333331</c:v>
                </c:pt>
                <c:pt idx="110424">
                  <c:v>284.5625</c:v>
                </c:pt>
                <c:pt idx="110425">
                  <c:v>284.56510416666669</c:v>
                </c:pt>
                <c:pt idx="110426">
                  <c:v>284.56770833333331</c:v>
                </c:pt>
                <c:pt idx="110427">
                  <c:v>284.5703125</c:v>
                </c:pt>
                <c:pt idx="110428">
                  <c:v>284.57291666666669</c:v>
                </c:pt>
                <c:pt idx="110429">
                  <c:v>284.57552083333331</c:v>
                </c:pt>
                <c:pt idx="110430">
                  <c:v>284.578125</c:v>
                </c:pt>
                <c:pt idx="110431">
                  <c:v>284.58072916666669</c:v>
                </c:pt>
                <c:pt idx="110432">
                  <c:v>284.58333333333331</c:v>
                </c:pt>
                <c:pt idx="110433">
                  <c:v>284.5859375</c:v>
                </c:pt>
                <c:pt idx="110434">
                  <c:v>284.58854166666669</c:v>
                </c:pt>
                <c:pt idx="110435">
                  <c:v>284.59114583333331</c:v>
                </c:pt>
                <c:pt idx="110436">
                  <c:v>284.59375</c:v>
                </c:pt>
                <c:pt idx="110437">
                  <c:v>284.59635416666669</c:v>
                </c:pt>
                <c:pt idx="110438">
                  <c:v>284.59895833333331</c:v>
                </c:pt>
                <c:pt idx="110439">
                  <c:v>284.6015625</c:v>
                </c:pt>
                <c:pt idx="110440">
                  <c:v>284.60416666666669</c:v>
                </c:pt>
                <c:pt idx="110441">
                  <c:v>284.60677083333331</c:v>
                </c:pt>
                <c:pt idx="110442">
                  <c:v>284.609375</c:v>
                </c:pt>
                <c:pt idx="110443">
                  <c:v>284.61197916666669</c:v>
                </c:pt>
                <c:pt idx="110444">
                  <c:v>284.61458333333331</c:v>
                </c:pt>
                <c:pt idx="110445">
                  <c:v>284.6171875</c:v>
                </c:pt>
                <c:pt idx="110446">
                  <c:v>284.61979166666669</c:v>
                </c:pt>
                <c:pt idx="110447">
                  <c:v>284.62239583333331</c:v>
                </c:pt>
                <c:pt idx="110448">
                  <c:v>284.625</c:v>
                </c:pt>
                <c:pt idx="110449">
                  <c:v>284.62760416666669</c:v>
                </c:pt>
                <c:pt idx="110450">
                  <c:v>284.63020833333331</c:v>
                </c:pt>
                <c:pt idx="110451">
                  <c:v>284.6328125</c:v>
                </c:pt>
                <c:pt idx="110452">
                  <c:v>284.63541666666669</c:v>
                </c:pt>
                <c:pt idx="110453">
                  <c:v>284.63802083333331</c:v>
                </c:pt>
                <c:pt idx="110454">
                  <c:v>284.640625</c:v>
                </c:pt>
                <c:pt idx="110455">
                  <c:v>284.64322916666669</c:v>
                </c:pt>
                <c:pt idx="110456">
                  <c:v>284.64583333333331</c:v>
                </c:pt>
                <c:pt idx="110457">
                  <c:v>284.6484375</c:v>
                </c:pt>
                <c:pt idx="110458">
                  <c:v>284.65104166666669</c:v>
                </c:pt>
                <c:pt idx="110459">
                  <c:v>284.65364583333331</c:v>
                </c:pt>
                <c:pt idx="110460">
                  <c:v>284.65625</c:v>
                </c:pt>
                <c:pt idx="110461">
                  <c:v>284.65885416666669</c:v>
                </c:pt>
                <c:pt idx="110462">
                  <c:v>284.66145833333331</c:v>
                </c:pt>
                <c:pt idx="110463">
                  <c:v>284.6640625</c:v>
                </c:pt>
                <c:pt idx="110464">
                  <c:v>284.66666666666669</c:v>
                </c:pt>
                <c:pt idx="110465">
                  <c:v>284.66927083333331</c:v>
                </c:pt>
                <c:pt idx="110466">
                  <c:v>284.671875</c:v>
                </c:pt>
                <c:pt idx="110467">
                  <c:v>284.67447916666669</c:v>
                </c:pt>
                <c:pt idx="110468">
                  <c:v>284.67708333333331</c:v>
                </c:pt>
                <c:pt idx="110469">
                  <c:v>284.6796875</c:v>
                </c:pt>
                <c:pt idx="110470">
                  <c:v>284.68229166666669</c:v>
                </c:pt>
                <c:pt idx="110471">
                  <c:v>284.68489583333331</c:v>
                </c:pt>
                <c:pt idx="110472">
                  <c:v>284.6875</c:v>
                </c:pt>
                <c:pt idx="110473">
                  <c:v>284.69010416666669</c:v>
                </c:pt>
                <c:pt idx="110474">
                  <c:v>284.69270833333331</c:v>
                </c:pt>
                <c:pt idx="110475">
                  <c:v>284.6953125</c:v>
                </c:pt>
                <c:pt idx="110476">
                  <c:v>284.69791666666669</c:v>
                </c:pt>
                <c:pt idx="110477">
                  <c:v>284.70052083333331</c:v>
                </c:pt>
                <c:pt idx="110478">
                  <c:v>284.703125</c:v>
                </c:pt>
                <c:pt idx="110479">
                  <c:v>284.70572916666669</c:v>
                </c:pt>
                <c:pt idx="110480">
                  <c:v>284.70833333333331</c:v>
                </c:pt>
                <c:pt idx="110481">
                  <c:v>284.7109375</c:v>
                </c:pt>
                <c:pt idx="110482">
                  <c:v>284.71354166666669</c:v>
                </c:pt>
                <c:pt idx="110483">
                  <c:v>284.71614583333331</c:v>
                </c:pt>
                <c:pt idx="110484">
                  <c:v>284.71875</c:v>
                </c:pt>
                <c:pt idx="110485">
                  <c:v>284.72135416666669</c:v>
                </c:pt>
                <c:pt idx="110486">
                  <c:v>284.72395833333331</c:v>
                </c:pt>
                <c:pt idx="110487">
                  <c:v>284.7265625</c:v>
                </c:pt>
                <c:pt idx="110488">
                  <c:v>284.72916666666669</c:v>
                </c:pt>
                <c:pt idx="110489">
                  <c:v>284.73177083333331</c:v>
                </c:pt>
                <c:pt idx="110490">
                  <c:v>284.734375</c:v>
                </c:pt>
                <c:pt idx="110491">
                  <c:v>284.73697916666669</c:v>
                </c:pt>
                <c:pt idx="110492">
                  <c:v>284.73958333333331</c:v>
                </c:pt>
                <c:pt idx="110493">
                  <c:v>284.7421875</c:v>
                </c:pt>
                <c:pt idx="110494">
                  <c:v>284.74479166666669</c:v>
                </c:pt>
                <c:pt idx="110495">
                  <c:v>284.74739583333331</c:v>
                </c:pt>
                <c:pt idx="110496">
                  <c:v>284.75</c:v>
                </c:pt>
                <c:pt idx="110497">
                  <c:v>284.75260416666669</c:v>
                </c:pt>
                <c:pt idx="110498">
                  <c:v>284.75520833333331</c:v>
                </c:pt>
                <c:pt idx="110499">
                  <c:v>284.7578125</c:v>
                </c:pt>
                <c:pt idx="110500">
                  <c:v>284.76041666666669</c:v>
                </c:pt>
                <c:pt idx="110501">
                  <c:v>284.76302083333331</c:v>
                </c:pt>
                <c:pt idx="110502">
                  <c:v>284.765625</c:v>
                </c:pt>
                <c:pt idx="110503">
                  <c:v>284.76822916666669</c:v>
                </c:pt>
                <c:pt idx="110504">
                  <c:v>284.77083333333331</c:v>
                </c:pt>
                <c:pt idx="110505">
                  <c:v>284.7734375</c:v>
                </c:pt>
                <c:pt idx="110506">
                  <c:v>284.77604166666669</c:v>
                </c:pt>
                <c:pt idx="110507">
                  <c:v>284.77864583333331</c:v>
                </c:pt>
                <c:pt idx="110508">
                  <c:v>284.78125</c:v>
                </c:pt>
                <c:pt idx="110509">
                  <c:v>284.78385416666669</c:v>
                </c:pt>
                <c:pt idx="110510">
                  <c:v>284.78645833333331</c:v>
                </c:pt>
                <c:pt idx="110511">
                  <c:v>284.7890625</c:v>
                </c:pt>
                <c:pt idx="110512">
                  <c:v>284.79166666666669</c:v>
                </c:pt>
                <c:pt idx="110513">
                  <c:v>284.79427083333331</c:v>
                </c:pt>
                <c:pt idx="110514">
                  <c:v>284.796875</c:v>
                </c:pt>
                <c:pt idx="110515">
                  <c:v>284.79947916666669</c:v>
                </c:pt>
                <c:pt idx="110516">
                  <c:v>284.80208333333331</c:v>
                </c:pt>
                <c:pt idx="110517">
                  <c:v>284.8046875</c:v>
                </c:pt>
                <c:pt idx="110518">
                  <c:v>284.80729166666669</c:v>
                </c:pt>
                <c:pt idx="110519">
                  <c:v>284.80989583333331</c:v>
                </c:pt>
                <c:pt idx="110520">
                  <c:v>284.8125</c:v>
                </c:pt>
                <c:pt idx="110521">
                  <c:v>284.81510416666669</c:v>
                </c:pt>
                <c:pt idx="110522">
                  <c:v>284.81770833333331</c:v>
                </c:pt>
                <c:pt idx="110523">
                  <c:v>284.8203125</c:v>
                </c:pt>
                <c:pt idx="110524">
                  <c:v>284.82291666666669</c:v>
                </c:pt>
                <c:pt idx="110525">
                  <c:v>284.82552083333331</c:v>
                </c:pt>
                <c:pt idx="110526">
                  <c:v>284.828125</c:v>
                </c:pt>
                <c:pt idx="110527">
                  <c:v>284.83072916666669</c:v>
                </c:pt>
                <c:pt idx="110528">
                  <c:v>284.83333333333331</c:v>
                </c:pt>
                <c:pt idx="110529">
                  <c:v>284.8359375</c:v>
                </c:pt>
                <c:pt idx="110530">
                  <c:v>284.83854166666669</c:v>
                </c:pt>
                <c:pt idx="110531">
                  <c:v>284.84114583333331</c:v>
                </c:pt>
                <c:pt idx="110532">
                  <c:v>284.84375</c:v>
                </c:pt>
                <c:pt idx="110533">
                  <c:v>284.84635416666669</c:v>
                </c:pt>
                <c:pt idx="110534">
                  <c:v>284.84895833333331</c:v>
                </c:pt>
                <c:pt idx="110535">
                  <c:v>284.8515625</c:v>
                </c:pt>
                <c:pt idx="110536">
                  <c:v>284.85416666666669</c:v>
                </c:pt>
                <c:pt idx="110537">
                  <c:v>284.85677083333331</c:v>
                </c:pt>
                <c:pt idx="110538">
                  <c:v>284.859375</c:v>
                </c:pt>
                <c:pt idx="110539">
                  <c:v>284.86197916666669</c:v>
                </c:pt>
                <c:pt idx="110540">
                  <c:v>284.86458333333331</c:v>
                </c:pt>
                <c:pt idx="110541">
                  <c:v>284.8671875</c:v>
                </c:pt>
                <c:pt idx="110542">
                  <c:v>284.86979166666669</c:v>
                </c:pt>
                <c:pt idx="110543">
                  <c:v>284.87239583333331</c:v>
                </c:pt>
                <c:pt idx="110544">
                  <c:v>284.875</c:v>
                </c:pt>
                <c:pt idx="110545">
                  <c:v>284.87760416666669</c:v>
                </c:pt>
                <c:pt idx="110546">
                  <c:v>284.88020833333331</c:v>
                </c:pt>
                <c:pt idx="110547">
                  <c:v>284.8828125</c:v>
                </c:pt>
                <c:pt idx="110548">
                  <c:v>284.88541666666669</c:v>
                </c:pt>
                <c:pt idx="110549">
                  <c:v>284.88802083333331</c:v>
                </c:pt>
                <c:pt idx="110550">
                  <c:v>284.890625</c:v>
                </c:pt>
                <c:pt idx="110551">
                  <c:v>284.89322916666669</c:v>
                </c:pt>
                <c:pt idx="110552">
                  <c:v>284.89583333333331</c:v>
                </c:pt>
                <c:pt idx="110553">
                  <c:v>284.8984375</c:v>
                </c:pt>
                <c:pt idx="110554">
                  <c:v>284.90104166666669</c:v>
                </c:pt>
                <c:pt idx="110555">
                  <c:v>284.90364583333331</c:v>
                </c:pt>
                <c:pt idx="110556">
                  <c:v>284.90625</c:v>
                </c:pt>
                <c:pt idx="110557">
                  <c:v>284.90885416666669</c:v>
                </c:pt>
                <c:pt idx="110558">
                  <c:v>284.91145833333331</c:v>
                </c:pt>
                <c:pt idx="110559">
                  <c:v>284.9140625</c:v>
                </c:pt>
                <c:pt idx="110560">
                  <c:v>284.91666666666669</c:v>
                </c:pt>
                <c:pt idx="110561">
                  <c:v>284.91927083333331</c:v>
                </c:pt>
                <c:pt idx="110562">
                  <c:v>284.921875</c:v>
                </c:pt>
                <c:pt idx="110563">
                  <c:v>284.92447916666669</c:v>
                </c:pt>
                <c:pt idx="110564">
                  <c:v>284.92708333333331</c:v>
                </c:pt>
                <c:pt idx="110565">
                  <c:v>284.9296875</c:v>
                </c:pt>
                <c:pt idx="110566">
                  <c:v>284.93229166666669</c:v>
                </c:pt>
                <c:pt idx="110567">
                  <c:v>284.93489583333331</c:v>
                </c:pt>
                <c:pt idx="110568">
                  <c:v>284.9375</c:v>
                </c:pt>
                <c:pt idx="110569">
                  <c:v>284.94010416666669</c:v>
                </c:pt>
                <c:pt idx="110570">
                  <c:v>284.94270833333331</c:v>
                </c:pt>
                <c:pt idx="110571">
                  <c:v>284.9453125</c:v>
                </c:pt>
                <c:pt idx="110572">
                  <c:v>284.94791666666669</c:v>
                </c:pt>
                <c:pt idx="110573">
                  <c:v>284.95052083333331</c:v>
                </c:pt>
                <c:pt idx="110574">
                  <c:v>284.953125</c:v>
                </c:pt>
                <c:pt idx="110575">
                  <c:v>284.95572916666669</c:v>
                </c:pt>
                <c:pt idx="110576">
                  <c:v>284.95833333333331</c:v>
                </c:pt>
                <c:pt idx="110577">
                  <c:v>284.9609375</c:v>
                </c:pt>
                <c:pt idx="110578">
                  <c:v>284.96354166666669</c:v>
                </c:pt>
                <c:pt idx="110579">
                  <c:v>284.96614583333331</c:v>
                </c:pt>
                <c:pt idx="110580">
                  <c:v>284.96875</c:v>
                </c:pt>
                <c:pt idx="110581">
                  <c:v>284.97135416666669</c:v>
                </c:pt>
                <c:pt idx="110582">
                  <c:v>284.97395833333331</c:v>
                </c:pt>
                <c:pt idx="110583">
                  <c:v>284.9765625</c:v>
                </c:pt>
                <c:pt idx="110584">
                  <c:v>284.97916666666669</c:v>
                </c:pt>
                <c:pt idx="110585">
                  <c:v>284.98177083333331</c:v>
                </c:pt>
                <c:pt idx="110586">
                  <c:v>284.984375</c:v>
                </c:pt>
                <c:pt idx="110587">
                  <c:v>284.98697916666669</c:v>
                </c:pt>
                <c:pt idx="110588">
                  <c:v>284.98958333333331</c:v>
                </c:pt>
                <c:pt idx="110589">
                  <c:v>284.9921875</c:v>
                </c:pt>
                <c:pt idx="110590">
                  <c:v>284.99479166666669</c:v>
                </c:pt>
                <c:pt idx="110591">
                  <c:v>284.99739583333331</c:v>
                </c:pt>
                <c:pt idx="110592">
                  <c:v>285</c:v>
                </c:pt>
                <c:pt idx="110593">
                  <c:v>285.00260416666669</c:v>
                </c:pt>
                <c:pt idx="110594">
                  <c:v>285.00520833333331</c:v>
                </c:pt>
                <c:pt idx="110595">
                  <c:v>285.0078125</c:v>
                </c:pt>
                <c:pt idx="110596">
                  <c:v>285.01041666666669</c:v>
                </c:pt>
                <c:pt idx="110597">
                  <c:v>285.01302083333331</c:v>
                </c:pt>
                <c:pt idx="110598">
                  <c:v>285.015625</c:v>
                </c:pt>
                <c:pt idx="110599">
                  <c:v>285.01822916666669</c:v>
                </c:pt>
                <c:pt idx="110600">
                  <c:v>285.02083333333331</c:v>
                </c:pt>
                <c:pt idx="110601">
                  <c:v>285.0234375</c:v>
                </c:pt>
                <c:pt idx="110602">
                  <c:v>285.02604166666669</c:v>
                </c:pt>
                <c:pt idx="110603">
                  <c:v>285.02864583333331</c:v>
                </c:pt>
                <c:pt idx="110604">
                  <c:v>285.03125</c:v>
                </c:pt>
                <c:pt idx="110605">
                  <c:v>285.03385416666669</c:v>
                </c:pt>
                <c:pt idx="110606">
                  <c:v>285.03645833333331</c:v>
                </c:pt>
                <c:pt idx="110607">
                  <c:v>285.0390625</c:v>
                </c:pt>
                <c:pt idx="110608">
                  <c:v>285.04166666666669</c:v>
                </c:pt>
                <c:pt idx="110609">
                  <c:v>285.04427083333331</c:v>
                </c:pt>
                <c:pt idx="110610">
                  <c:v>285.046875</c:v>
                </c:pt>
                <c:pt idx="110611">
                  <c:v>285.04947916666669</c:v>
                </c:pt>
                <c:pt idx="110612">
                  <c:v>285.05208333333331</c:v>
                </c:pt>
                <c:pt idx="110613">
                  <c:v>285.0546875</c:v>
                </c:pt>
                <c:pt idx="110614">
                  <c:v>285.05729166666669</c:v>
                </c:pt>
                <c:pt idx="110615">
                  <c:v>285.05989583333331</c:v>
                </c:pt>
                <c:pt idx="110616">
                  <c:v>285.0625</c:v>
                </c:pt>
                <c:pt idx="110617">
                  <c:v>285.06510416666669</c:v>
                </c:pt>
                <c:pt idx="110618">
                  <c:v>285.06770833333331</c:v>
                </c:pt>
                <c:pt idx="110619">
                  <c:v>285.0703125</c:v>
                </c:pt>
                <c:pt idx="110620">
                  <c:v>285.07291666666669</c:v>
                </c:pt>
                <c:pt idx="110621">
                  <c:v>285.07552083333331</c:v>
                </c:pt>
                <c:pt idx="110622">
                  <c:v>285.078125</c:v>
                </c:pt>
                <c:pt idx="110623">
                  <c:v>285.08072916666669</c:v>
                </c:pt>
                <c:pt idx="110624">
                  <c:v>285.08333333333331</c:v>
                </c:pt>
                <c:pt idx="110625">
                  <c:v>285.0859375</c:v>
                </c:pt>
                <c:pt idx="110626">
                  <c:v>285.08854166666669</c:v>
                </c:pt>
                <c:pt idx="110627">
                  <c:v>285.09114583333331</c:v>
                </c:pt>
                <c:pt idx="110628">
                  <c:v>285.09375</c:v>
                </c:pt>
                <c:pt idx="110629">
                  <c:v>285.09635416666669</c:v>
                </c:pt>
                <c:pt idx="110630">
                  <c:v>285.09895833333331</c:v>
                </c:pt>
                <c:pt idx="110631">
                  <c:v>285.1015625</c:v>
                </c:pt>
                <c:pt idx="110632">
                  <c:v>285.10416666666669</c:v>
                </c:pt>
                <c:pt idx="110633">
                  <c:v>285.10677083333331</c:v>
                </c:pt>
                <c:pt idx="110634">
                  <c:v>285.109375</c:v>
                </c:pt>
                <c:pt idx="110635">
                  <c:v>285.11197916666669</c:v>
                </c:pt>
                <c:pt idx="110636">
                  <c:v>285.11458333333331</c:v>
                </c:pt>
                <c:pt idx="110637">
                  <c:v>285.1171875</c:v>
                </c:pt>
                <c:pt idx="110638">
                  <c:v>285.11979166666669</c:v>
                </c:pt>
                <c:pt idx="110639">
                  <c:v>285.12239583333331</c:v>
                </c:pt>
                <c:pt idx="110640">
                  <c:v>285.125</c:v>
                </c:pt>
                <c:pt idx="110641">
                  <c:v>285.12760416666669</c:v>
                </c:pt>
                <c:pt idx="110642">
                  <c:v>285.13020833333331</c:v>
                </c:pt>
                <c:pt idx="110643">
                  <c:v>285.1328125</c:v>
                </c:pt>
                <c:pt idx="110644">
                  <c:v>285.13541666666669</c:v>
                </c:pt>
                <c:pt idx="110645">
                  <c:v>285.13802083333331</c:v>
                </c:pt>
                <c:pt idx="110646">
                  <c:v>285.140625</c:v>
                </c:pt>
                <c:pt idx="110647">
                  <c:v>285.14322916666669</c:v>
                </c:pt>
                <c:pt idx="110648">
                  <c:v>285.14583333333331</c:v>
                </c:pt>
                <c:pt idx="110649">
                  <c:v>285.1484375</c:v>
                </c:pt>
                <c:pt idx="110650">
                  <c:v>285.15104166666669</c:v>
                </c:pt>
                <c:pt idx="110651">
                  <c:v>285.15364583333331</c:v>
                </c:pt>
                <c:pt idx="110652">
                  <c:v>285.15625</c:v>
                </c:pt>
                <c:pt idx="110653">
                  <c:v>285.15885416666669</c:v>
                </c:pt>
                <c:pt idx="110654">
                  <c:v>285.16145833333331</c:v>
                </c:pt>
                <c:pt idx="110655">
                  <c:v>285.1640625</c:v>
                </c:pt>
                <c:pt idx="110656">
                  <c:v>285.16666666666669</c:v>
                </c:pt>
                <c:pt idx="110657">
                  <c:v>285.16927083333331</c:v>
                </c:pt>
                <c:pt idx="110658">
                  <c:v>285.171875</c:v>
                </c:pt>
                <c:pt idx="110659">
                  <c:v>285.17447916666669</c:v>
                </c:pt>
                <c:pt idx="110660">
                  <c:v>285.17708333333331</c:v>
                </c:pt>
                <c:pt idx="110661">
                  <c:v>285.1796875</c:v>
                </c:pt>
                <c:pt idx="110662">
                  <c:v>285.18229166666669</c:v>
                </c:pt>
                <c:pt idx="110663">
                  <c:v>285.18489583333331</c:v>
                </c:pt>
                <c:pt idx="110664">
                  <c:v>285.1875</c:v>
                </c:pt>
                <c:pt idx="110665">
                  <c:v>285.19010416666669</c:v>
                </c:pt>
                <c:pt idx="110666">
                  <c:v>285.19270833333331</c:v>
                </c:pt>
                <c:pt idx="110667">
                  <c:v>285.1953125</c:v>
                </c:pt>
                <c:pt idx="110668">
                  <c:v>285.19791666666669</c:v>
                </c:pt>
                <c:pt idx="110669">
                  <c:v>285.20052083333331</c:v>
                </c:pt>
                <c:pt idx="110670">
                  <c:v>285.203125</c:v>
                </c:pt>
                <c:pt idx="110671">
                  <c:v>285.20572916666669</c:v>
                </c:pt>
                <c:pt idx="110672">
                  <c:v>285.20833333333331</c:v>
                </c:pt>
                <c:pt idx="110673">
                  <c:v>285.2109375</c:v>
                </c:pt>
                <c:pt idx="110674">
                  <c:v>285.21354166666669</c:v>
                </c:pt>
                <c:pt idx="110675">
                  <c:v>285.21614583333331</c:v>
                </c:pt>
                <c:pt idx="110676">
                  <c:v>285.21875</c:v>
                </c:pt>
                <c:pt idx="110677">
                  <c:v>285.22135416666669</c:v>
                </c:pt>
                <c:pt idx="110678">
                  <c:v>285.22395833333331</c:v>
                </c:pt>
                <c:pt idx="110679">
                  <c:v>285.2265625</c:v>
                </c:pt>
                <c:pt idx="110680">
                  <c:v>285.22916666666669</c:v>
                </c:pt>
                <c:pt idx="110681">
                  <c:v>285.23177083333331</c:v>
                </c:pt>
                <c:pt idx="110682">
                  <c:v>285.234375</c:v>
                </c:pt>
                <c:pt idx="110683">
                  <c:v>285.23697916666669</c:v>
                </c:pt>
                <c:pt idx="110684">
                  <c:v>285.23958333333331</c:v>
                </c:pt>
                <c:pt idx="110685">
                  <c:v>285.2421875</c:v>
                </c:pt>
                <c:pt idx="110686">
                  <c:v>285.24479166666669</c:v>
                </c:pt>
                <c:pt idx="110687">
                  <c:v>285.24739583333331</c:v>
                </c:pt>
                <c:pt idx="110688">
                  <c:v>285.25</c:v>
                </c:pt>
                <c:pt idx="110689">
                  <c:v>285.25260416666669</c:v>
                </c:pt>
                <c:pt idx="110690">
                  <c:v>285.25520833333331</c:v>
                </c:pt>
                <c:pt idx="110691">
                  <c:v>285.2578125</c:v>
                </c:pt>
                <c:pt idx="110692">
                  <c:v>285.26041666666669</c:v>
                </c:pt>
                <c:pt idx="110693">
                  <c:v>285.26302083333331</c:v>
                </c:pt>
                <c:pt idx="110694">
                  <c:v>285.265625</c:v>
                </c:pt>
                <c:pt idx="110695">
                  <c:v>285.26822916666669</c:v>
                </c:pt>
                <c:pt idx="110696">
                  <c:v>285.27083333333331</c:v>
                </c:pt>
                <c:pt idx="110697">
                  <c:v>285.2734375</c:v>
                </c:pt>
                <c:pt idx="110698">
                  <c:v>285.27604166666669</c:v>
                </c:pt>
                <c:pt idx="110699">
                  <c:v>285.27864583333331</c:v>
                </c:pt>
                <c:pt idx="110700">
                  <c:v>285.28125</c:v>
                </c:pt>
                <c:pt idx="110701">
                  <c:v>285.28385416666669</c:v>
                </c:pt>
                <c:pt idx="110702">
                  <c:v>285.28645833333331</c:v>
                </c:pt>
                <c:pt idx="110703">
                  <c:v>285.2890625</c:v>
                </c:pt>
                <c:pt idx="110704">
                  <c:v>285.29166666666669</c:v>
                </c:pt>
                <c:pt idx="110705">
                  <c:v>285.29427083333331</c:v>
                </c:pt>
                <c:pt idx="110706">
                  <c:v>285.296875</c:v>
                </c:pt>
                <c:pt idx="110707">
                  <c:v>285.29947916666669</c:v>
                </c:pt>
                <c:pt idx="110708">
                  <c:v>285.30208333333331</c:v>
                </c:pt>
                <c:pt idx="110709">
                  <c:v>285.3046875</c:v>
                </c:pt>
                <c:pt idx="110710">
                  <c:v>285.30729166666669</c:v>
                </c:pt>
                <c:pt idx="110711">
                  <c:v>285.30989583333331</c:v>
                </c:pt>
                <c:pt idx="110712">
                  <c:v>285.3125</c:v>
                </c:pt>
                <c:pt idx="110713">
                  <c:v>285.31510416666669</c:v>
                </c:pt>
                <c:pt idx="110714">
                  <c:v>285.31770833333331</c:v>
                </c:pt>
                <c:pt idx="110715">
                  <c:v>285.3203125</c:v>
                </c:pt>
                <c:pt idx="110716">
                  <c:v>285.32291666666669</c:v>
                </c:pt>
                <c:pt idx="110717">
                  <c:v>285.32552083333331</c:v>
                </c:pt>
                <c:pt idx="110718">
                  <c:v>285.328125</c:v>
                </c:pt>
                <c:pt idx="110719">
                  <c:v>285.33072916666669</c:v>
                </c:pt>
                <c:pt idx="110720">
                  <c:v>285.33333333333331</c:v>
                </c:pt>
                <c:pt idx="110721">
                  <c:v>285.3359375</c:v>
                </c:pt>
                <c:pt idx="110722">
                  <c:v>285.33854166666669</c:v>
                </c:pt>
                <c:pt idx="110723">
                  <c:v>285.34114583333331</c:v>
                </c:pt>
                <c:pt idx="110724">
                  <c:v>285.34375</c:v>
                </c:pt>
                <c:pt idx="110725">
                  <c:v>285.34635416666669</c:v>
                </c:pt>
                <c:pt idx="110726">
                  <c:v>285.34895833333331</c:v>
                </c:pt>
                <c:pt idx="110727">
                  <c:v>285.3515625</c:v>
                </c:pt>
                <c:pt idx="110728">
                  <c:v>285.35416666666669</c:v>
                </c:pt>
                <c:pt idx="110729">
                  <c:v>285.35677083333331</c:v>
                </c:pt>
                <c:pt idx="110730">
                  <c:v>285.359375</c:v>
                </c:pt>
                <c:pt idx="110731">
                  <c:v>285.36197916666669</c:v>
                </c:pt>
                <c:pt idx="110732">
                  <c:v>285.36458333333331</c:v>
                </c:pt>
                <c:pt idx="110733">
                  <c:v>285.3671875</c:v>
                </c:pt>
                <c:pt idx="110734">
                  <c:v>285.36979166666669</c:v>
                </c:pt>
                <c:pt idx="110735">
                  <c:v>285.37239583333331</c:v>
                </c:pt>
                <c:pt idx="110736">
                  <c:v>285.375</c:v>
                </c:pt>
                <c:pt idx="110737">
                  <c:v>285.37760416666669</c:v>
                </c:pt>
                <c:pt idx="110738">
                  <c:v>285.38020833333331</c:v>
                </c:pt>
                <c:pt idx="110739">
                  <c:v>285.3828125</c:v>
                </c:pt>
                <c:pt idx="110740">
                  <c:v>285.38541666666669</c:v>
                </c:pt>
                <c:pt idx="110741">
                  <c:v>285.38802083333331</c:v>
                </c:pt>
                <c:pt idx="110742">
                  <c:v>285.390625</c:v>
                </c:pt>
                <c:pt idx="110743">
                  <c:v>285.39322916666669</c:v>
                </c:pt>
                <c:pt idx="110744">
                  <c:v>285.39583333333331</c:v>
                </c:pt>
                <c:pt idx="110745">
                  <c:v>285.3984375</c:v>
                </c:pt>
                <c:pt idx="110746">
                  <c:v>285.40104166666669</c:v>
                </c:pt>
                <c:pt idx="110747">
                  <c:v>285.40364583333331</c:v>
                </c:pt>
                <c:pt idx="110748">
                  <c:v>285.40625</c:v>
                </c:pt>
                <c:pt idx="110749">
                  <c:v>285.40885416666669</c:v>
                </c:pt>
                <c:pt idx="110750">
                  <c:v>285.41145833333331</c:v>
                </c:pt>
                <c:pt idx="110751">
                  <c:v>285.4140625</c:v>
                </c:pt>
                <c:pt idx="110752">
                  <c:v>285.41666666666669</c:v>
                </c:pt>
                <c:pt idx="110753">
                  <c:v>285.41927083333331</c:v>
                </c:pt>
                <c:pt idx="110754">
                  <c:v>285.421875</c:v>
                </c:pt>
                <c:pt idx="110755">
                  <c:v>285.42447916666669</c:v>
                </c:pt>
                <c:pt idx="110756">
                  <c:v>285.42708333333331</c:v>
                </c:pt>
                <c:pt idx="110757">
                  <c:v>285.4296875</c:v>
                </c:pt>
                <c:pt idx="110758">
                  <c:v>285.43229166666669</c:v>
                </c:pt>
                <c:pt idx="110759">
                  <c:v>285.43489583333331</c:v>
                </c:pt>
                <c:pt idx="110760">
                  <c:v>285.4375</c:v>
                </c:pt>
                <c:pt idx="110761">
                  <c:v>285.44010416666669</c:v>
                </c:pt>
                <c:pt idx="110762">
                  <c:v>285.44270833333331</c:v>
                </c:pt>
                <c:pt idx="110763">
                  <c:v>285.4453125</c:v>
                </c:pt>
                <c:pt idx="110764">
                  <c:v>285.44791666666669</c:v>
                </c:pt>
                <c:pt idx="110765">
                  <c:v>285.45052083333331</c:v>
                </c:pt>
                <c:pt idx="110766">
                  <c:v>285.453125</c:v>
                </c:pt>
                <c:pt idx="110767">
                  <c:v>285.45572916666669</c:v>
                </c:pt>
                <c:pt idx="110768">
                  <c:v>285.45833333333331</c:v>
                </c:pt>
                <c:pt idx="110769">
                  <c:v>285.4609375</c:v>
                </c:pt>
                <c:pt idx="110770">
                  <c:v>285.46354166666669</c:v>
                </c:pt>
                <c:pt idx="110771">
                  <c:v>285.46614583333331</c:v>
                </c:pt>
                <c:pt idx="110772">
                  <c:v>285.46875</c:v>
                </c:pt>
                <c:pt idx="110773">
                  <c:v>285.47135416666669</c:v>
                </c:pt>
                <c:pt idx="110774">
                  <c:v>285.47395833333331</c:v>
                </c:pt>
                <c:pt idx="110775">
                  <c:v>285.4765625</c:v>
                </c:pt>
                <c:pt idx="110776">
                  <c:v>285.47916666666669</c:v>
                </c:pt>
                <c:pt idx="110777">
                  <c:v>285.48177083333331</c:v>
                </c:pt>
                <c:pt idx="110778">
                  <c:v>285.484375</c:v>
                </c:pt>
                <c:pt idx="110779">
                  <c:v>285.48697916666669</c:v>
                </c:pt>
                <c:pt idx="110780">
                  <c:v>285.48958333333331</c:v>
                </c:pt>
                <c:pt idx="110781">
                  <c:v>285.4921875</c:v>
                </c:pt>
                <c:pt idx="110782">
                  <c:v>285.49479166666669</c:v>
                </c:pt>
                <c:pt idx="110783">
                  <c:v>285.49739583333331</c:v>
                </c:pt>
                <c:pt idx="110784">
                  <c:v>285.5</c:v>
                </c:pt>
                <c:pt idx="110785">
                  <c:v>285.50260416666669</c:v>
                </c:pt>
                <c:pt idx="110786">
                  <c:v>285.50520833333331</c:v>
                </c:pt>
                <c:pt idx="110787">
                  <c:v>285.5078125</c:v>
                </c:pt>
                <c:pt idx="110788">
                  <c:v>285.51041666666669</c:v>
                </c:pt>
                <c:pt idx="110789">
                  <c:v>285.51302083333331</c:v>
                </c:pt>
                <c:pt idx="110790">
                  <c:v>285.515625</c:v>
                </c:pt>
                <c:pt idx="110791">
                  <c:v>285.51822916666669</c:v>
                </c:pt>
                <c:pt idx="110792">
                  <c:v>285.52083333333331</c:v>
                </c:pt>
                <c:pt idx="110793">
                  <c:v>285.5234375</c:v>
                </c:pt>
                <c:pt idx="110794">
                  <c:v>285.52604166666669</c:v>
                </c:pt>
                <c:pt idx="110795">
                  <c:v>285.52864583333331</c:v>
                </c:pt>
                <c:pt idx="110796">
                  <c:v>285.53125</c:v>
                </c:pt>
                <c:pt idx="110797">
                  <c:v>285.53385416666669</c:v>
                </c:pt>
                <c:pt idx="110798">
                  <c:v>285.53645833333331</c:v>
                </c:pt>
                <c:pt idx="110799">
                  <c:v>285.5390625</c:v>
                </c:pt>
                <c:pt idx="110800">
                  <c:v>285.54166666666669</c:v>
                </c:pt>
                <c:pt idx="110801">
                  <c:v>285.54427083333331</c:v>
                </c:pt>
                <c:pt idx="110802">
                  <c:v>285.546875</c:v>
                </c:pt>
                <c:pt idx="110803">
                  <c:v>285.54947916666669</c:v>
                </c:pt>
                <c:pt idx="110804">
                  <c:v>285.55208333333331</c:v>
                </c:pt>
                <c:pt idx="110805">
                  <c:v>285.5546875</c:v>
                </c:pt>
                <c:pt idx="110806">
                  <c:v>285.55729166666669</c:v>
                </c:pt>
                <c:pt idx="110807">
                  <c:v>285.55989583333331</c:v>
                </c:pt>
                <c:pt idx="110808">
                  <c:v>285.5625</c:v>
                </c:pt>
                <c:pt idx="110809">
                  <c:v>285.56510416666669</c:v>
                </c:pt>
                <c:pt idx="110810">
                  <c:v>285.56770833333331</c:v>
                </c:pt>
                <c:pt idx="110811">
                  <c:v>285.5703125</c:v>
                </c:pt>
                <c:pt idx="110812">
                  <c:v>285.57291666666669</c:v>
                </c:pt>
                <c:pt idx="110813">
                  <c:v>285.57552083333331</c:v>
                </c:pt>
                <c:pt idx="110814">
                  <c:v>285.578125</c:v>
                </c:pt>
                <c:pt idx="110815">
                  <c:v>285.58072916666669</c:v>
                </c:pt>
                <c:pt idx="110816">
                  <c:v>285.58333333333331</c:v>
                </c:pt>
                <c:pt idx="110817">
                  <c:v>285.5859375</c:v>
                </c:pt>
                <c:pt idx="110818">
                  <c:v>285.58854166666669</c:v>
                </c:pt>
                <c:pt idx="110819">
                  <c:v>285.59114583333331</c:v>
                </c:pt>
                <c:pt idx="110820">
                  <c:v>285.59375</c:v>
                </c:pt>
                <c:pt idx="110821">
                  <c:v>285.59635416666669</c:v>
                </c:pt>
                <c:pt idx="110822">
                  <c:v>285.59895833333331</c:v>
                </c:pt>
                <c:pt idx="110823">
                  <c:v>285.6015625</c:v>
                </c:pt>
                <c:pt idx="110824">
                  <c:v>285.60416666666669</c:v>
                </c:pt>
                <c:pt idx="110825">
                  <c:v>285.60677083333331</c:v>
                </c:pt>
                <c:pt idx="110826">
                  <c:v>285.609375</c:v>
                </c:pt>
                <c:pt idx="110827">
                  <c:v>285.61197916666669</c:v>
                </c:pt>
                <c:pt idx="110828">
                  <c:v>285.61458333333331</c:v>
                </c:pt>
                <c:pt idx="110829">
                  <c:v>285.6171875</c:v>
                </c:pt>
                <c:pt idx="110830">
                  <c:v>285.61979166666669</c:v>
                </c:pt>
                <c:pt idx="110831">
                  <c:v>285.62239583333331</c:v>
                </c:pt>
                <c:pt idx="110832">
                  <c:v>285.625</c:v>
                </c:pt>
                <c:pt idx="110833">
                  <c:v>285.62760416666669</c:v>
                </c:pt>
                <c:pt idx="110834">
                  <c:v>285.63020833333331</c:v>
                </c:pt>
                <c:pt idx="110835">
                  <c:v>285.6328125</c:v>
                </c:pt>
                <c:pt idx="110836">
                  <c:v>285.63541666666669</c:v>
                </c:pt>
                <c:pt idx="110837">
                  <c:v>285.63802083333331</c:v>
                </c:pt>
                <c:pt idx="110838">
                  <c:v>285.640625</c:v>
                </c:pt>
                <c:pt idx="110839">
                  <c:v>285.64322916666669</c:v>
                </c:pt>
                <c:pt idx="110840">
                  <c:v>285.64583333333331</c:v>
                </c:pt>
                <c:pt idx="110841">
                  <c:v>285.6484375</c:v>
                </c:pt>
                <c:pt idx="110842">
                  <c:v>285.65104166666669</c:v>
                </c:pt>
                <c:pt idx="110843">
                  <c:v>285.65364583333331</c:v>
                </c:pt>
                <c:pt idx="110844">
                  <c:v>285.65625</c:v>
                </c:pt>
                <c:pt idx="110845">
                  <c:v>285.65885416666669</c:v>
                </c:pt>
                <c:pt idx="110846">
                  <c:v>285.66145833333331</c:v>
                </c:pt>
                <c:pt idx="110847">
                  <c:v>285.6640625</c:v>
                </c:pt>
                <c:pt idx="110848">
                  <c:v>285.66666666666669</c:v>
                </c:pt>
                <c:pt idx="110849">
                  <c:v>285.66927083333331</c:v>
                </c:pt>
                <c:pt idx="110850">
                  <c:v>285.671875</c:v>
                </c:pt>
                <c:pt idx="110851">
                  <c:v>285.67447916666669</c:v>
                </c:pt>
                <c:pt idx="110852">
                  <c:v>285.67708333333331</c:v>
                </c:pt>
                <c:pt idx="110853">
                  <c:v>285.6796875</c:v>
                </c:pt>
                <c:pt idx="110854">
                  <c:v>285.68229166666669</c:v>
                </c:pt>
                <c:pt idx="110855">
                  <c:v>285.68489583333331</c:v>
                </c:pt>
                <c:pt idx="110856">
                  <c:v>285.6875</c:v>
                </c:pt>
                <c:pt idx="110857">
                  <c:v>285.69010416666669</c:v>
                </c:pt>
                <c:pt idx="110858">
                  <c:v>285.69270833333331</c:v>
                </c:pt>
                <c:pt idx="110859">
                  <c:v>285.6953125</c:v>
                </c:pt>
                <c:pt idx="110860">
                  <c:v>285.69791666666669</c:v>
                </c:pt>
                <c:pt idx="110861">
                  <c:v>285.70052083333331</c:v>
                </c:pt>
                <c:pt idx="110862">
                  <c:v>285.703125</c:v>
                </c:pt>
                <c:pt idx="110863">
                  <c:v>285.70572916666669</c:v>
                </c:pt>
                <c:pt idx="110864">
                  <c:v>285.70833333333331</c:v>
                </c:pt>
                <c:pt idx="110865">
                  <c:v>285.7109375</c:v>
                </c:pt>
                <c:pt idx="110866">
                  <c:v>285.71354166666669</c:v>
                </c:pt>
                <c:pt idx="110867">
                  <c:v>285.71614583333331</c:v>
                </c:pt>
                <c:pt idx="110868">
                  <c:v>285.71875</c:v>
                </c:pt>
                <c:pt idx="110869">
                  <c:v>285.72135416666669</c:v>
                </c:pt>
                <c:pt idx="110870">
                  <c:v>285.72395833333331</c:v>
                </c:pt>
                <c:pt idx="110871">
                  <c:v>285.7265625</c:v>
                </c:pt>
                <c:pt idx="110872">
                  <c:v>285.72916666666669</c:v>
                </c:pt>
                <c:pt idx="110873">
                  <c:v>285.73177083333331</c:v>
                </c:pt>
                <c:pt idx="110874">
                  <c:v>285.734375</c:v>
                </c:pt>
                <c:pt idx="110875">
                  <c:v>285.73697916666669</c:v>
                </c:pt>
                <c:pt idx="110876">
                  <c:v>285.73958333333331</c:v>
                </c:pt>
                <c:pt idx="110877">
                  <c:v>285.7421875</c:v>
                </c:pt>
                <c:pt idx="110878">
                  <c:v>285.74479166666669</c:v>
                </c:pt>
                <c:pt idx="110879">
                  <c:v>285.74739583333331</c:v>
                </c:pt>
                <c:pt idx="110880">
                  <c:v>285.75</c:v>
                </c:pt>
                <c:pt idx="110881">
                  <c:v>285.75260416666669</c:v>
                </c:pt>
                <c:pt idx="110882">
                  <c:v>285.75520833333331</c:v>
                </c:pt>
                <c:pt idx="110883">
                  <c:v>285.7578125</c:v>
                </c:pt>
                <c:pt idx="110884">
                  <c:v>285.76041666666669</c:v>
                </c:pt>
                <c:pt idx="110885">
                  <c:v>285.76302083333331</c:v>
                </c:pt>
                <c:pt idx="110886">
                  <c:v>285.765625</c:v>
                </c:pt>
                <c:pt idx="110887">
                  <c:v>285.76822916666669</c:v>
                </c:pt>
                <c:pt idx="110888">
                  <c:v>285.77083333333331</c:v>
                </c:pt>
                <c:pt idx="110889">
                  <c:v>285.7734375</c:v>
                </c:pt>
                <c:pt idx="110890">
                  <c:v>285.77604166666669</c:v>
                </c:pt>
                <c:pt idx="110891">
                  <c:v>285.77864583333331</c:v>
                </c:pt>
                <c:pt idx="110892">
                  <c:v>285.78125</c:v>
                </c:pt>
                <c:pt idx="110893">
                  <c:v>285.78385416666669</c:v>
                </c:pt>
                <c:pt idx="110894">
                  <c:v>285.78645833333331</c:v>
                </c:pt>
                <c:pt idx="110895">
                  <c:v>285.7890625</c:v>
                </c:pt>
                <c:pt idx="110896">
                  <c:v>285.79166666666669</c:v>
                </c:pt>
                <c:pt idx="110897">
                  <c:v>285.79427083333331</c:v>
                </c:pt>
                <c:pt idx="110898">
                  <c:v>285.796875</c:v>
                </c:pt>
                <c:pt idx="110899">
                  <c:v>285.79947916666669</c:v>
                </c:pt>
                <c:pt idx="110900">
                  <c:v>285.80208333333331</c:v>
                </c:pt>
                <c:pt idx="110901">
                  <c:v>285.8046875</c:v>
                </c:pt>
                <c:pt idx="110902">
                  <c:v>285.80729166666669</c:v>
                </c:pt>
                <c:pt idx="110903">
                  <c:v>285.80989583333331</c:v>
                </c:pt>
                <c:pt idx="110904">
                  <c:v>285.8125</c:v>
                </c:pt>
                <c:pt idx="110905">
                  <c:v>285.81510416666669</c:v>
                </c:pt>
                <c:pt idx="110906">
                  <c:v>285.81770833333331</c:v>
                </c:pt>
                <c:pt idx="110907">
                  <c:v>285.8203125</c:v>
                </c:pt>
                <c:pt idx="110908">
                  <c:v>285.82291666666669</c:v>
                </c:pt>
                <c:pt idx="110909">
                  <c:v>285.82552083333331</c:v>
                </c:pt>
                <c:pt idx="110910">
                  <c:v>285.828125</c:v>
                </c:pt>
                <c:pt idx="110911">
                  <c:v>285.83072916666669</c:v>
                </c:pt>
                <c:pt idx="110912">
                  <c:v>285.83333333333331</c:v>
                </c:pt>
                <c:pt idx="110913">
                  <c:v>285.8359375</c:v>
                </c:pt>
                <c:pt idx="110914">
                  <c:v>285.83854166666669</c:v>
                </c:pt>
                <c:pt idx="110915">
                  <c:v>285.84114583333331</c:v>
                </c:pt>
                <c:pt idx="110916">
                  <c:v>285.84375</c:v>
                </c:pt>
                <c:pt idx="110917">
                  <c:v>285.84635416666669</c:v>
                </c:pt>
                <c:pt idx="110918">
                  <c:v>285.84895833333331</c:v>
                </c:pt>
                <c:pt idx="110919">
                  <c:v>285.8515625</c:v>
                </c:pt>
                <c:pt idx="110920">
                  <c:v>285.85416666666669</c:v>
                </c:pt>
                <c:pt idx="110921">
                  <c:v>285.85677083333331</c:v>
                </c:pt>
                <c:pt idx="110922">
                  <c:v>285.859375</c:v>
                </c:pt>
                <c:pt idx="110923">
                  <c:v>285.86197916666669</c:v>
                </c:pt>
                <c:pt idx="110924">
                  <c:v>285.86458333333331</c:v>
                </c:pt>
                <c:pt idx="110925">
                  <c:v>285.8671875</c:v>
                </c:pt>
                <c:pt idx="110926">
                  <c:v>285.86979166666669</c:v>
                </c:pt>
                <c:pt idx="110927">
                  <c:v>285.87239583333331</c:v>
                </c:pt>
                <c:pt idx="110928">
                  <c:v>285.875</c:v>
                </c:pt>
                <c:pt idx="110929">
                  <c:v>285.87760416666669</c:v>
                </c:pt>
                <c:pt idx="110930">
                  <c:v>285.88020833333331</c:v>
                </c:pt>
                <c:pt idx="110931">
                  <c:v>285.8828125</c:v>
                </c:pt>
                <c:pt idx="110932">
                  <c:v>285.88541666666669</c:v>
                </c:pt>
                <c:pt idx="110933">
                  <c:v>285.88802083333331</c:v>
                </c:pt>
                <c:pt idx="110934">
                  <c:v>285.890625</c:v>
                </c:pt>
                <c:pt idx="110935">
                  <c:v>285.89322916666669</c:v>
                </c:pt>
                <c:pt idx="110936">
                  <c:v>285.89583333333331</c:v>
                </c:pt>
                <c:pt idx="110937">
                  <c:v>285.8984375</c:v>
                </c:pt>
                <c:pt idx="110938">
                  <c:v>285.90104166666669</c:v>
                </c:pt>
                <c:pt idx="110939">
                  <c:v>285.90364583333331</c:v>
                </c:pt>
                <c:pt idx="110940">
                  <c:v>285.90625</c:v>
                </c:pt>
                <c:pt idx="110941">
                  <c:v>285.90885416666669</c:v>
                </c:pt>
                <c:pt idx="110942">
                  <c:v>285.91145833333331</c:v>
                </c:pt>
                <c:pt idx="110943">
                  <c:v>285.9140625</c:v>
                </c:pt>
                <c:pt idx="110944">
                  <c:v>285.91666666666669</c:v>
                </c:pt>
                <c:pt idx="110945">
                  <c:v>285.91927083333331</c:v>
                </c:pt>
                <c:pt idx="110946">
                  <c:v>285.921875</c:v>
                </c:pt>
                <c:pt idx="110947">
                  <c:v>285.92447916666669</c:v>
                </c:pt>
                <c:pt idx="110948">
                  <c:v>285.92708333333331</c:v>
                </c:pt>
                <c:pt idx="110949">
                  <c:v>285.9296875</c:v>
                </c:pt>
                <c:pt idx="110950">
                  <c:v>285.93229166666669</c:v>
                </c:pt>
                <c:pt idx="110951">
                  <c:v>285.93489583333331</c:v>
                </c:pt>
                <c:pt idx="110952">
                  <c:v>285.9375</c:v>
                </c:pt>
                <c:pt idx="110953">
                  <c:v>285.94010416666669</c:v>
                </c:pt>
                <c:pt idx="110954">
                  <c:v>285.94270833333331</c:v>
                </c:pt>
                <c:pt idx="110955">
                  <c:v>285.9453125</c:v>
                </c:pt>
                <c:pt idx="110956">
                  <c:v>285.94791666666669</c:v>
                </c:pt>
                <c:pt idx="110957">
                  <c:v>285.95052083333331</c:v>
                </c:pt>
                <c:pt idx="110958">
                  <c:v>285.953125</c:v>
                </c:pt>
                <c:pt idx="110959">
                  <c:v>285.95572916666669</c:v>
                </c:pt>
                <c:pt idx="110960">
                  <c:v>285.95833333333331</c:v>
                </c:pt>
                <c:pt idx="110961">
                  <c:v>285.9609375</c:v>
                </c:pt>
                <c:pt idx="110962">
                  <c:v>285.96354166666669</c:v>
                </c:pt>
                <c:pt idx="110963">
                  <c:v>285.96614583333331</c:v>
                </c:pt>
                <c:pt idx="110964">
                  <c:v>285.96875</c:v>
                </c:pt>
                <c:pt idx="110965">
                  <c:v>285.97135416666669</c:v>
                </c:pt>
                <c:pt idx="110966">
                  <c:v>285.97395833333331</c:v>
                </c:pt>
                <c:pt idx="110967">
                  <c:v>285.9765625</c:v>
                </c:pt>
                <c:pt idx="110968">
                  <c:v>285.97916666666669</c:v>
                </c:pt>
                <c:pt idx="110969">
                  <c:v>285.98177083333331</c:v>
                </c:pt>
                <c:pt idx="110970">
                  <c:v>285.984375</c:v>
                </c:pt>
                <c:pt idx="110971">
                  <c:v>285.98697916666669</c:v>
                </c:pt>
                <c:pt idx="110972">
                  <c:v>285.98958333333331</c:v>
                </c:pt>
                <c:pt idx="110973">
                  <c:v>285.9921875</c:v>
                </c:pt>
                <c:pt idx="110974">
                  <c:v>285.99479166666669</c:v>
                </c:pt>
                <c:pt idx="110975">
                  <c:v>285.99739583333331</c:v>
                </c:pt>
                <c:pt idx="110976">
                  <c:v>286</c:v>
                </c:pt>
                <c:pt idx="110977">
                  <c:v>286.00260416666669</c:v>
                </c:pt>
                <c:pt idx="110978">
                  <c:v>286.00520833333331</c:v>
                </c:pt>
                <c:pt idx="110979">
                  <c:v>286.0078125</c:v>
                </c:pt>
                <c:pt idx="110980">
                  <c:v>286.01041666666669</c:v>
                </c:pt>
                <c:pt idx="110981">
                  <c:v>286.01302083333331</c:v>
                </c:pt>
                <c:pt idx="110982">
                  <c:v>286.015625</c:v>
                </c:pt>
                <c:pt idx="110983">
                  <c:v>286.01822916666669</c:v>
                </c:pt>
                <c:pt idx="110984">
                  <c:v>286.02083333333331</c:v>
                </c:pt>
                <c:pt idx="110985">
                  <c:v>286.0234375</c:v>
                </c:pt>
                <c:pt idx="110986">
                  <c:v>286.02604166666669</c:v>
                </c:pt>
                <c:pt idx="110987">
                  <c:v>286.02864583333331</c:v>
                </c:pt>
                <c:pt idx="110988">
                  <c:v>286.03125</c:v>
                </c:pt>
                <c:pt idx="110989">
                  <c:v>286.03385416666669</c:v>
                </c:pt>
                <c:pt idx="110990">
                  <c:v>286.03645833333331</c:v>
                </c:pt>
                <c:pt idx="110991">
                  <c:v>286.0390625</c:v>
                </c:pt>
                <c:pt idx="110992">
                  <c:v>286.04166666666669</c:v>
                </c:pt>
                <c:pt idx="110993">
                  <c:v>286.04427083333331</c:v>
                </c:pt>
                <c:pt idx="110994">
                  <c:v>286.046875</c:v>
                </c:pt>
                <c:pt idx="110995">
                  <c:v>286.04947916666669</c:v>
                </c:pt>
                <c:pt idx="110996">
                  <c:v>286.05208333333331</c:v>
                </c:pt>
                <c:pt idx="110997">
                  <c:v>286.0546875</c:v>
                </c:pt>
                <c:pt idx="110998">
                  <c:v>286.05729166666669</c:v>
                </c:pt>
                <c:pt idx="110999">
                  <c:v>286.05989583333331</c:v>
                </c:pt>
                <c:pt idx="111000">
                  <c:v>286.0625</c:v>
                </c:pt>
                <c:pt idx="111001">
                  <c:v>286.06510416666669</c:v>
                </c:pt>
                <c:pt idx="111002">
                  <c:v>286.06770833333331</c:v>
                </c:pt>
                <c:pt idx="111003">
                  <c:v>286.0703125</c:v>
                </c:pt>
                <c:pt idx="111004">
                  <c:v>286.07291666666669</c:v>
                </c:pt>
                <c:pt idx="111005">
                  <c:v>286.07552083333331</c:v>
                </c:pt>
                <c:pt idx="111006">
                  <c:v>286.078125</c:v>
                </c:pt>
                <c:pt idx="111007">
                  <c:v>286.08072916666669</c:v>
                </c:pt>
                <c:pt idx="111008">
                  <c:v>286.08333333333331</c:v>
                </c:pt>
                <c:pt idx="111009">
                  <c:v>286.0859375</c:v>
                </c:pt>
                <c:pt idx="111010">
                  <c:v>286.08854166666669</c:v>
                </c:pt>
                <c:pt idx="111011">
                  <c:v>286.09114583333331</c:v>
                </c:pt>
                <c:pt idx="111012">
                  <c:v>286.09375</c:v>
                </c:pt>
                <c:pt idx="111013">
                  <c:v>286.09635416666669</c:v>
                </c:pt>
                <c:pt idx="111014">
                  <c:v>286.09895833333331</c:v>
                </c:pt>
                <c:pt idx="111015">
                  <c:v>286.1015625</c:v>
                </c:pt>
                <c:pt idx="111016">
                  <c:v>286.10416666666669</c:v>
                </c:pt>
                <c:pt idx="111017">
                  <c:v>286.10677083333331</c:v>
                </c:pt>
                <c:pt idx="111018">
                  <c:v>286.109375</c:v>
                </c:pt>
                <c:pt idx="111019">
                  <c:v>286.11197916666669</c:v>
                </c:pt>
                <c:pt idx="111020">
                  <c:v>286.11458333333331</c:v>
                </c:pt>
                <c:pt idx="111021">
                  <c:v>286.1171875</c:v>
                </c:pt>
                <c:pt idx="111022">
                  <c:v>286.11979166666669</c:v>
                </c:pt>
                <c:pt idx="111023">
                  <c:v>286.12239583333331</c:v>
                </c:pt>
                <c:pt idx="111024">
                  <c:v>286.125</c:v>
                </c:pt>
                <c:pt idx="111025">
                  <c:v>286.12760416666669</c:v>
                </c:pt>
                <c:pt idx="111026">
                  <c:v>286.13020833333331</c:v>
                </c:pt>
                <c:pt idx="111027">
                  <c:v>286.1328125</c:v>
                </c:pt>
                <c:pt idx="111028">
                  <c:v>286.13541666666669</c:v>
                </c:pt>
                <c:pt idx="111029">
                  <c:v>286.13802083333331</c:v>
                </c:pt>
                <c:pt idx="111030">
                  <c:v>286.140625</c:v>
                </c:pt>
                <c:pt idx="111031">
                  <c:v>286.14322916666669</c:v>
                </c:pt>
                <c:pt idx="111032">
                  <c:v>286.14583333333331</c:v>
                </c:pt>
                <c:pt idx="111033">
                  <c:v>286.1484375</c:v>
                </c:pt>
                <c:pt idx="111034">
                  <c:v>286.15104166666669</c:v>
                </c:pt>
                <c:pt idx="111035">
                  <c:v>286.15364583333331</c:v>
                </c:pt>
                <c:pt idx="111036">
                  <c:v>286.15625</c:v>
                </c:pt>
                <c:pt idx="111037">
                  <c:v>286.15885416666669</c:v>
                </c:pt>
                <c:pt idx="111038">
                  <c:v>286.16145833333331</c:v>
                </c:pt>
                <c:pt idx="111039">
                  <c:v>286.1640625</c:v>
                </c:pt>
                <c:pt idx="111040">
                  <c:v>286.16666666666669</c:v>
                </c:pt>
                <c:pt idx="111041">
                  <c:v>286.16927083333331</c:v>
                </c:pt>
                <c:pt idx="111042">
                  <c:v>286.171875</c:v>
                </c:pt>
                <c:pt idx="111043">
                  <c:v>286.17447916666669</c:v>
                </c:pt>
                <c:pt idx="111044">
                  <c:v>286.17708333333331</c:v>
                </c:pt>
                <c:pt idx="111045">
                  <c:v>286.1796875</c:v>
                </c:pt>
                <c:pt idx="111046">
                  <c:v>286.18229166666669</c:v>
                </c:pt>
                <c:pt idx="111047">
                  <c:v>286.18489583333331</c:v>
                </c:pt>
                <c:pt idx="111048">
                  <c:v>286.1875</c:v>
                </c:pt>
                <c:pt idx="111049">
                  <c:v>286.19010416666669</c:v>
                </c:pt>
                <c:pt idx="111050">
                  <c:v>286.19270833333331</c:v>
                </c:pt>
                <c:pt idx="111051">
                  <c:v>286.1953125</c:v>
                </c:pt>
                <c:pt idx="111052">
                  <c:v>286.19791666666669</c:v>
                </c:pt>
                <c:pt idx="111053">
                  <c:v>286.20052083333331</c:v>
                </c:pt>
                <c:pt idx="111054">
                  <c:v>286.203125</c:v>
                </c:pt>
                <c:pt idx="111055">
                  <c:v>286.20572916666669</c:v>
                </c:pt>
                <c:pt idx="111056">
                  <c:v>286.20833333333331</c:v>
                </c:pt>
                <c:pt idx="111057">
                  <c:v>286.2109375</c:v>
                </c:pt>
                <c:pt idx="111058">
                  <c:v>286.21354166666669</c:v>
                </c:pt>
                <c:pt idx="111059">
                  <c:v>286.21614583333331</c:v>
                </c:pt>
                <c:pt idx="111060">
                  <c:v>286.21875</c:v>
                </c:pt>
                <c:pt idx="111061">
                  <c:v>286.22135416666669</c:v>
                </c:pt>
                <c:pt idx="111062">
                  <c:v>286.22395833333331</c:v>
                </c:pt>
                <c:pt idx="111063">
                  <c:v>286.2265625</c:v>
                </c:pt>
                <c:pt idx="111064">
                  <c:v>286.22916666666669</c:v>
                </c:pt>
                <c:pt idx="111065">
                  <c:v>286.23177083333331</c:v>
                </c:pt>
                <c:pt idx="111066">
                  <c:v>286.234375</c:v>
                </c:pt>
                <c:pt idx="111067">
                  <c:v>286.23697916666669</c:v>
                </c:pt>
                <c:pt idx="111068">
                  <c:v>286.23958333333331</c:v>
                </c:pt>
                <c:pt idx="111069">
                  <c:v>286.2421875</c:v>
                </c:pt>
                <c:pt idx="111070">
                  <c:v>286.24479166666669</c:v>
                </c:pt>
                <c:pt idx="111071">
                  <c:v>286.24739583333331</c:v>
                </c:pt>
                <c:pt idx="111072">
                  <c:v>286.25</c:v>
                </c:pt>
                <c:pt idx="111073">
                  <c:v>286.25260416666669</c:v>
                </c:pt>
                <c:pt idx="111074">
                  <c:v>286.25520833333331</c:v>
                </c:pt>
                <c:pt idx="111075">
                  <c:v>286.2578125</c:v>
                </c:pt>
                <c:pt idx="111076">
                  <c:v>286.26041666666669</c:v>
                </c:pt>
                <c:pt idx="111077">
                  <c:v>286.26302083333331</c:v>
                </c:pt>
                <c:pt idx="111078">
                  <c:v>286.265625</c:v>
                </c:pt>
                <c:pt idx="111079">
                  <c:v>286.26822916666669</c:v>
                </c:pt>
                <c:pt idx="111080">
                  <c:v>286.27083333333331</c:v>
                </c:pt>
                <c:pt idx="111081">
                  <c:v>286.2734375</c:v>
                </c:pt>
                <c:pt idx="111082">
                  <c:v>286.27604166666669</c:v>
                </c:pt>
                <c:pt idx="111083">
                  <c:v>286.27864583333331</c:v>
                </c:pt>
                <c:pt idx="111084">
                  <c:v>286.28125</c:v>
                </c:pt>
                <c:pt idx="111085">
                  <c:v>286.28385416666669</c:v>
                </c:pt>
                <c:pt idx="111086">
                  <c:v>286.28645833333331</c:v>
                </c:pt>
                <c:pt idx="111087">
                  <c:v>286.2890625</c:v>
                </c:pt>
                <c:pt idx="111088">
                  <c:v>286.29166666666669</c:v>
                </c:pt>
                <c:pt idx="111089">
                  <c:v>286.29427083333331</c:v>
                </c:pt>
                <c:pt idx="111090">
                  <c:v>286.296875</c:v>
                </c:pt>
                <c:pt idx="111091">
                  <c:v>286.29947916666669</c:v>
                </c:pt>
                <c:pt idx="111092">
                  <c:v>286.30208333333331</c:v>
                </c:pt>
                <c:pt idx="111093">
                  <c:v>286.3046875</c:v>
                </c:pt>
                <c:pt idx="111094">
                  <c:v>286.30729166666669</c:v>
                </c:pt>
                <c:pt idx="111095">
                  <c:v>286.30989583333331</c:v>
                </c:pt>
                <c:pt idx="111096">
                  <c:v>286.3125</c:v>
                </c:pt>
                <c:pt idx="111097">
                  <c:v>286.31510416666669</c:v>
                </c:pt>
                <c:pt idx="111098">
                  <c:v>286.31770833333331</c:v>
                </c:pt>
                <c:pt idx="111099">
                  <c:v>286.3203125</c:v>
                </c:pt>
                <c:pt idx="111100">
                  <c:v>286.32291666666669</c:v>
                </c:pt>
                <c:pt idx="111101">
                  <c:v>286.32552083333331</c:v>
                </c:pt>
                <c:pt idx="111102">
                  <c:v>286.328125</c:v>
                </c:pt>
                <c:pt idx="111103">
                  <c:v>286.33072916666669</c:v>
                </c:pt>
                <c:pt idx="111104">
                  <c:v>286.33333333333331</c:v>
                </c:pt>
                <c:pt idx="111105">
                  <c:v>286.3359375</c:v>
                </c:pt>
                <c:pt idx="111106">
                  <c:v>286.33854166666669</c:v>
                </c:pt>
                <c:pt idx="111107">
                  <c:v>286.34114583333331</c:v>
                </c:pt>
                <c:pt idx="111108">
                  <c:v>286.34375</c:v>
                </c:pt>
                <c:pt idx="111109">
                  <c:v>286.34635416666669</c:v>
                </c:pt>
                <c:pt idx="111110">
                  <c:v>286.34895833333331</c:v>
                </c:pt>
                <c:pt idx="111111">
                  <c:v>286.3515625</c:v>
                </c:pt>
                <c:pt idx="111112">
                  <c:v>286.35416666666669</c:v>
                </c:pt>
                <c:pt idx="111113">
                  <c:v>286.35677083333331</c:v>
                </c:pt>
                <c:pt idx="111114">
                  <c:v>286.359375</c:v>
                </c:pt>
                <c:pt idx="111115">
                  <c:v>286.36197916666669</c:v>
                </c:pt>
                <c:pt idx="111116">
                  <c:v>286.36458333333331</c:v>
                </c:pt>
                <c:pt idx="111117">
                  <c:v>286.3671875</c:v>
                </c:pt>
                <c:pt idx="111118">
                  <c:v>286.36979166666669</c:v>
                </c:pt>
                <c:pt idx="111119">
                  <c:v>286.37239583333331</c:v>
                </c:pt>
                <c:pt idx="111120">
                  <c:v>286.375</c:v>
                </c:pt>
                <c:pt idx="111121">
                  <c:v>286.37760416666669</c:v>
                </c:pt>
                <c:pt idx="111122">
                  <c:v>286.38020833333331</c:v>
                </c:pt>
                <c:pt idx="111123">
                  <c:v>286.3828125</c:v>
                </c:pt>
                <c:pt idx="111124">
                  <c:v>286.38541666666669</c:v>
                </c:pt>
                <c:pt idx="111125">
                  <c:v>286.38802083333331</c:v>
                </c:pt>
                <c:pt idx="111126">
                  <c:v>286.390625</c:v>
                </c:pt>
                <c:pt idx="111127">
                  <c:v>286.39322916666669</c:v>
                </c:pt>
                <c:pt idx="111128">
                  <c:v>286.39583333333331</c:v>
                </c:pt>
                <c:pt idx="111129">
                  <c:v>286.3984375</c:v>
                </c:pt>
                <c:pt idx="111130">
                  <c:v>286.40104166666669</c:v>
                </c:pt>
                <c:pt idx="111131">
                  <c:v>286.40364583333331</c:v>
                </c:pt>
                <c:pt idx="111132">
                  <c:v>286.40625</c:v>
                </c:pt>
                <c:pt idx="111133">
                  <c:v>286.40885416666669</c:v>
                </c:pt>
                <c:pt idx="111134">
                  <c:v>286.41145833333331</c:v>
                </c:pt>
                <c:pt idx="111135">
                  <c:v>286.4140625</c:v>
                </c:pt>
                <c:pt idx="111136">
                  <c:v>286.41666666666669</c:v>
                </c:pt>
                <c:pt idx="111137">
                  <c:v>286.41927083333331</c:v>
                </c:pt>
                <c:pt idx="111138">
                  <c:v>286.421875</c:v>
                </c:pt>
                <c:pt idx="111139">
                  <c:v>286.42447916666669</c:v>
                </c:pt>
                <c:pt idx="111140">
                  <c:v>286.42708333333331</c:v>
                </c:pt>
                <c:pt idx="111141">
                  <c:v>286.4296875</c:v>
                </c:pt>
                <c:pt idx="111142">
                  <c:v>286.43229166666669</c:v>
                </c:pt>
                <c:pt idx="111143">
                  <c:v>286.43489583333331</c:v>
                </c:pt>
                <c:pt idx="111144">
                  <c:v>286.4375</c:v>
                </c:pt>
                <c:pt idx="111145">
                  <c:v>286.44010416666669</c:v>
                </c:pt>
                <c:pt idx="111146">
                  <c:v>286.44270833333331</c:v>
                </c:pt>
                <c:pt idx="111147">
                  <c:v>286.4453125</c:v>
                </c:pt>
                <c:pt idx="111148">
                  <c:v>286.44791666666669</c:v>
                </c:pt>
                <c:pt idx="111149">
                  <c:v>286.45052083333331</c:v>
                </c:pt>
                <c:pt idx="111150">
                  <c:v>286.453125</c:v>
                </c:pt>
                <c:pt idx="111151">
                  <c:v>286.45572916666669</c:v>
                </c:pt>
                <c:pt idx="111152">
                  <c:v>286.45833333333331</c:v>
                </c:pt>
                <c:pt idx="111153">
                  <c:v>286.4609375</c:v>
                </c:pt>
                <c:pt idx="111154">
                  <c:v>286.46354166666669</c:v>
                </c:pt>
                <c:pt idx="111155">
                  <c:v>286.46614583333331</c:v>
                </c:pt>
                <c:pt idx="111156">
                  <c:v>286.46875</c:v>
                </c:pt>
                <c:pt idx="111157">
                  <c:v>286.47135416666669</c:v>
                </c:pt>
                <c:pt idx="111158">
                  <c:v>286.47395833333331</c:v>
                </c:pt>
                <c:pt idx="111159">
                  <c:v>286.4765625</c:v>
                </c:pt>
                <c:pt idx="111160">
                  <c:v>286.47916666666669</c:v>
                </c:pt>
                <c:pt idx="111161">
                  <c:v>286.48177083333331</c:v>
                </c:pt>
                <c:pt idx="111162">
                  <c:v>286.484375</c:v>
                </c:pt>
                <c:pt idx="111163">
                  <c:v>286.48697916666669</c:v>
                </c:pt>
                <c:pt idx="111164">
                  <c:v>286.48958333333331</c:v>
                </c:pt>
                <c:pt idx="111165">
                  <c:v>286.4921875</c:v>
                </c:pt>
                <c:pt idx="111166">
                  <c:v>286.49479166666669</c:v>
                </c:pt>
                <c:pt idx="111167">
                  <c:v>286.49739583333331</c:v>
                </c:pt>
                <c:pt idx="111168">
                  <c:v>286.5</c:v>
                </c:pt>
                <c:pt idx="111169">
                  <c:v>286.50260416666669</c:v>
                </c:pt>
                <c:pt idx="111170">
                  <c:v>286.50520833333331</c:v>
                </c:pt>
                <c:pt idx="111171">
                  <c:v>286.5078125</c:v>
                </c:pt>
                <c:pt idx="111172">
                  <c:v>286.51041666666669</c:v>
                </c:pt>
                <c:pt idx="111173">
                  <c:v>286.51302083333331</c:v>
                </c:pt>
                <c:pt idx="111174">
                  <c:v>286.515625</c:v>
                </c:pt>
                <c:pt idx="111175">
                  <c:v>286.51822916666669</c:v>
                </c:pt>
                <c:pt idx="111176">
                  <c:v>286.52083333333331</c:v>
                </c:pt>
                <c:pt idx="111177">
                  <c:v>286.5234375</c:v>
                </c:pt>
                <c:pt idx="111178">
                  <c:v>286.52604166666669</c:v>
                </c:pt>
                <c:pt idx="111179">
                  <c:v>286.52864583333331</c:v>
                </c:pt>
                <c:pt idx="111180">
                  <c:v>286.53125</c:v>
                </c:pt>
                <c:pt idx="111181">
                  <c:v>286.53385416666669</c:v>
                </c:pt>
                <c:pt idx="111182">
                  <c:v>286.53645833333331</c:v>
                </c:pt>
                <c:pt idx="111183">
                  <c:v>286.5390625</c:v>
                </c:pt>
                <c:pt idx="111184">
                  <c:v>286.54166666666669</c:v>
                </c:pt>
                <c:pt idx="111185">
                  <c:v>286.54427083333331</c:v>
                </c:pt>
                <c:pt idx="111186">
                  <c:v>286.546875</c:v>
                </c:pt>
                <c:pt idx="111187">
                  <c:v>286.54947916666669</c:v>
                </c:pt>
                <c:pt idx="111188">
                  <c:v>286.55208333333331</c:v>
                </c:pt>
                <c:pt idx="111189">
                  <c:v>286.5546875</c:v>
                </c:pt>
                <c:pt idx="111190">
                  <c:v>286.55729166666669</c:v>
                </c:pt>
                <c:pt idx="111191">
                  <c:v>286.55989583333331</c:v>
                </c:pt>
                <c:pt idx="111192">
                  <c:v>286.5625</c:v>
                </c:pt>
                <c:pt idx="111193">
                  <c:v>286.56510416666669</c:v>
                </c:pt>
                <c:pt idx="111194">
                  <c:v>286.56770833333331</c:v>
                </c:pt>
                <c:pt idx="111195">
                  <c:v>286.5703125</c:v>
                </c:pt>
                <c:pt idx="111196">
                  <c:v>286.57291666666669</c:v>
                </c:pt>
                <c:pt idx="111197">
                  <c:v>286.57552083333331</c:v>
                </c:pt>
                <c:pt idx="111198">
                  <c:v>286.578125</c:v>
                </c:pt>
                <c:pt idx="111199">
                  <c:v>286.58072916666669</c:v>
                </c:pt>
                <c:pt idx="111200">
                  <c:v>286.58333333333331</c:v>
                </c:pt>
                <c:pt idx="111201">
                  <c:v>286.5859375</c:v>
                </c:pt>
                <c:pt idx="111202">
                  <c:v>286.58854166666669</c:v>
                </c:pt>
                <c:pt idx="111203">
                  <c:v>286.59114583333331</c:v>
                </c:pt>
                <c:pt idx="111204">
                  <c:v>286.59375</c:v>
                </c:pt>
                <c:pt idx="111205">
                  <c:v>286.59635416666669</c:v>
                </c:pt>
                <c:pt idx="111206">
                  <c:v>286.59895833333331</c:v>
                </c:pt>
                <c:pt idx="111207">
                  <c:v>286.6015625</c:v>
                </c:pt>
                <c:pt idx="111208">
                  <c:v>286.60416666666669</c:v>
                </c:pt>
                <c:pt idx="111209">
                  <c:v>286.60677083333331</c:v>
                </c:pt>
                <c:pt idx="111210">
                  <c:v>286.609375</c:v>
                </c:pt>
                <c:pt idx="111211">
                  <c:v>286.61197916666669</c:v>
                </c:pt>
                <c:pt idx="111212">
                  <c:v>286.61458333333331</c:v>
                </c:pt>
                <c:pt idx="111213">
                  <c:v>286.6171875</c:v>
                </c:pt>
                <c:pt idx="111214">
                  <c:v>286.61979166666669</c:v>
                </c:pt>
                <c:pt idx="111215">
                  <c:v>286.62239583333331</c:v>
                </c:pt>
                <c:pt idx="111216">
                  <c:v>286.625</c:v>
                </c:pt>
                <c:pt idx="111217">
                  <c:v>286.62760416666669</c:v>
                </c:pt>
                <c:pt idx="111218">
                  <c:v>286.63020833333331</c:v>
                </c:pt>
                <c:pt idx="111219">
                  <c:v>286.6328125</c:v>
                </c:pt>
                <c:pt idx="111220">
                  <c:v>286.63541666666669</c:v>
                </c:pt>
                <c:pt idx="111221">
                  <c:v>286.63802083333331</c:v>
                </c:pt>
                <c:pt idx="111222">
                  <c:v>286.640625</c:v>
                </c:pt>
                <c:pt idx="111223">
                  <c:v>286.64322916666669</c:v>
                </c:pt>
                <c:pt idx="111224">
                  <c:v>286.64583333333331</c:v>
                </c:pt>
                <c:pt idx="111225">
                  <c:v>286.6484375</c:v>
                </c:pt>
                <c:pt idx="111226">
                  <c:v>286.65104166666669</c:v>
                </c:pt>
                <c:pt idx="111227">
                  <c:v>286.65364583333331</c:v>
                </c:pt>
                <c:pt idx="111228">
                  <c:v>286.65625</c:v>
                </c:pt>
                <c:pt idx="111229">
                  <c:v>286.65885416666669</c:v>
                </c:pt>
                <c:pt idx="111230">
                  <c:v>286.66145833333331</c:v>
                </c:pt>
                <c:pt idx="111231">
                  <c:v>286.6640625</c:v>
                </c:pt>
                <c:pt idx="111232">
                  <c:v>286.66666666666669</c:v>
                </c:pt>
                <c:pt idx="111233">
                  <c:v>286.66927083333331</c:v>
                </c:pt>
                <c:pt idx="111234">
                  <c:v>286.671875</c:v>
                </c:pt>
                <c:pt idx="111235">
                  <c:v>286.67447916666669</c:v>
                </c:pt>
                <c:pt idx="111236">
                  <c:v>286.67708333333331</c:v>
                </c:pt>
                <c:pt idx="111237">
                  <c:v>286.6796875</c:v>
                </c:pt>
                <c:pt idx="111238">
                  <c:v>286.68229166666669</c:v>
                </c:pt>
                <c:pt idx="111239">
                  <c:v>286.68489583333331</c:v>
                </c:pt>
                <c:pt idx="111240">
                  <c:v>286.6875</c:v>
                </c:pt>
                <c:pt idx="111241">
                  <c:v>286.69010416666669</c:v>
                </c:pt>
                <c:pt idx="111242">
                  <c:v>286.69270833333331</c:v>
                </c:pt>
                <c:pt idx="111243">
                  <c:v>286.6953125</c:v>
                </c:pt>
                <c:pt idx="111244">
                  <c:v>286.69791666666669</c:v>
                </c:pt>
                <c:pt idx="111245">
                  <c:v>286.70052083333331</c:v>
                </c:pt>
                <c:pt idx="111246">
                  <c:v>286.703125</c:v>
                </c:pt>
                <c:pt idx="111247">
                  <c:v>286.70572916666669</c:v>
                </c:pt>
                <c:pt idx="111248">
                  <c:v>286.70833333333331</c:v>
                </c:pt>
                <c:pt idx="111249">
                  <c:v>286.7109375</c:v>
                </c:pt>
                <c:pt idx="111250">
                  <c:v>286.71354166666669</c:v>
                </c:pt>
                <c:pt idx="111251">
                  <c:v>286.71614583333331</c:v>
                </c:pt>
                <c:pt idx="111252">
                  <c:v>286.71875</c:v>
                </c:pt>
                <c:pt idx="111253">
                  <c:v>286.72135416666669</c:v>
                </c:pt>
                <c:pt idx="111254">
                  <c:v>286.72395833333331</c:v>
                </c:pt>
                <c:pt idx="111255">
                  <c:v>286.7265625</c:v>
                </c:pt>
                <c:pt idx="111256">
                  <c:v>286.72916666666669</c:v>
                </c:pt>
                <c:pt idx="111257">
                  <c:v>286.73177083333331</c:v>
                </c:pt>
                <c:pt idx="111258">
                  <c:v>286.734375</c:v>
                </c:pt>
                <c:pt idx="111259">
                  <c:v>286.73697916666669</c:v>
                </c:pt>
                <c:pt idx="111260">
                  <c:v>286.73958333333331</c:v>
                </c:pt>
                <c:pt idx="111261">
                  <c:v>286.7421875</c:v>
                </c:pt>
                <c:pt idx="111262">
                  <c:v>286.74479166666669</c:v>
                </c:pt>
                <c:pt idx="111263">
                  <c:v>286.74739583333331</c:v>
                </c:pt>
                <c:pt idx="111264">
                  <c:v>286.75</c:v>
                </c:pt>
                <c:pt idx="111265">
                  <c:v>286.75260416666669</c:v>
                </c:pt>
                <c:pt idx="111266">
                  <c:v>286.75520833333331</c:v>
                </c:pt>
                <c:pt idx="111267">
                  <c:v>286.7578125</c:v>
                </c:pt>
                <c:pt idx="111268">
                  <c:v>286.76041666666669</c:v>
                </c:pt>
                <c:pt idx="111269">
                  <c:v>286.76302083333331</c:v>
                </c:pt>
                <c:pt idx="111270">
                  <c:v>286.765625</c:v>
                </c:pt>
                <c:pt idx="111271">
                  <c:v>286.76822916666669</c:v>
                </c:pt>
                <c:pt idx="111272">
                  <c:v>286.77083333333331</c:v>
                </c:pt>
                <c:pt idx="111273">
                  <c:v>286.7734375</c:v>
                </c:pt>
                <c:pt idx="111274">
                  <c:v>286.77604166666669</c:v>
                </c:pt>
                <c:pt idx="111275">
                  <c:v>286.77864583333331</c:v>
                </c:pt>
                <c:pt idx="111276">
                  <c:v>286.78125</c:v>
                </c:pt>
                <c:pt idx="111277">
                  <c:v>286.78385416666669</c:v>
                </c:pt>
                <c:pt idx="111278">
                  <c:v>286.78645833333331</c:v>
                </c:pt>
                <c:pt idx="111279">
                  <c:v>286.7890625</c:v>
                </c:pt>
                <c:pt idx="111280">
                  <c:v>286.79166666666669</c:v>
                </c:pt>
                <c:pt idx="111281">
                  <c:v>286.79427083333331</c:v>
                </c:pt>
                <c:pt idx="111282">
                  <c:v>286.796875</c:v>
                </c:pt>
                <c:pt idx="111283">
                  <c:v>286.79947916666669</c:v>
                </c:pt>
                <c:pt idx="111284">
                  <c:v>286.80208333333331</c:v>
                </c:pt>
                <c:pt idx="111285">
                  <c:v>286.8046875</c:v>
                </c:pt>
                <c:pt idx="111286">
                  <c:v>286.80729166666669</c:v>
                </c:pt>
                <c:pt idx="111287">
                  <c:v>286.80989583333331</c:v>
                </c:pt>
                <c:pt idx="111288">
                  <c:v>286.8125</c:v>
                </c:pt>
                <c:pt idx="111289">
                  <c:v>286.81510416666669</c:v>
                </c:pt>
                <c:pt idx="111290">
                  <c:v>286.81770833333331</c:v>
                </c:pt>
                <c:pt idx="111291">
                  <c:v>286.8203125</c:v>
                </c:pt>
                <c:pt idx="111292">
                  <c:v>286.82291666666669</c:v>
                </c:pt>
                <c:pt idx="111293">
                  <c:v>286.82552083333331</c:v>
                </c:pt>
                <c:pt idx="111294">
                  <c:v>286.828125</c:v>
                </c:pt>
                <c:pt idx="111295">
                  <c:v>286.83072916666669</c:v>
                </c:pt>
                <c:pt idx="111296">
                  <c:v>286.83333333333331</c:v>
                </c:pt>
                <c:pt idx="111297">
                  <c:v>286.8359375</c:v>
                </c:pt>
                <c:pt idx="111298">
                  <c:v>286.83854166666669</c:v>
                </c:pt>
                <c:pt idx="111299">
                  <c:v>286.84114583333331</c:v>
                </c:pt>
                <c:pt idx="111300">
                  <c:v>286.84375</c:v>
                </c:pt>
                <c:pt idx="111301">
                  <c:v>286.84635416666669</c:v>
                </c:pt>
                <c:pt idx="111302">
                  <c:v>286.84895833333331</c:v>
                </c:pt>
                <c:pt idx="111303">
                  <c:v>286.8515625</c:v>
                </c:pt>
                <c:pt idx="111304">
                  <c:v>286.85416666666669</c:v>
                </c:pt>
                <c:pt idx="111305">
                  <c:v>286.85677083333331</c:v>
                </c:pt>
                <c:pt idx="111306">
                  <c:v>286.859375</c:v>
                </c:pt>
                <c:pt idx="111307">
                  <c:v>286.86197916666669</c:v>
                </c:pt>
                <c:pt idx="111308">
                  <c:v>286.86458333333331</c:v>
                </c:pt>
                <c:pt idx="111309">
                  <c:v>286.8671875</c:v>
                </c:pt>
                <c:pt idx="111310">
                  <c:v>286.86979166666669</c:v>
                </c:pt>
                <c:pt idx="111311">
                  <c:v>286.87239583333331</c:v>
                </c:pt>
                <c:pt idx="111312">
                  <c:v>286.875</c:v>
                </c:pt>
                <c:pt idx="111313">
                  <c:v>286.87760416666669</c:v>
                </c:pt>
                <c:pt idx="111314">
                  <c:v>286.88020833333331</c:v>
                </c:pt>
                <c:pt idx="111315">
                  <c:v>286.8828125</c:v>
                </c:pt>
                <c:pt idx="111316">
                  <c:v>286.88541666666669</c:v>
                </c:pt>
                <c:pt idx="111317">
                  <c:v>286.88802083333331</c:v>
                </c:pt>
                <c:pt idx="111318">
                  <c:v>286.890625</c:v>
                </c:pt>
                <c:pt idx="111319">
                  <c:v>286.89322916666669</c:v>
                </c:pt>
                <c:pt idx="111320">
                  <c:v>286.89583333333331</c:v>
                </c:pt>
                <c:pt idx="111321">
                  <c:v>286.8984375</c:v>
                </c:pt>
                <c:pt idx="111322">
                  <c:v>286.90104166666669</c:v>
                </c:pt>
                <c:pt idx="111323">
                  <c:v>286.90364583333331</c:v>
                </c:pt>
                <c:pt idx="111324">
                  <c:v>286.90625</c:v>
                </c:pt>
                <c:pt idx="111325">
                  <c:v>286.90885416666669</c:v>
                </c:pt>
                <c:pt idx="111326">
                  <c:v>286.91145833333331</c:v>
                </c:pt>
                <c:pt idx="111327">
                  <c:v>286.9140625</c:v>
                </c:pt>
                <c:pt idx="111328">
                  <c:v>286.91666666666669</c:v>
                </c:pt>
                <c:pt idx="111329">
                  <c:v>286.91927083333331</c:v>
                </c:pt>
                <c:pt idx="111330">
                  <c:v>286.921875</c:v>
                </c:pt>
                <c:pt idx="111331">
                  <c:v>286.92447916666669</c:v>
                </c:pt>
                <c:pt idx="111332">
                  <c:v>286.92708333333331</c:v>
                </c:pt>
                <c:pt idx="111333">
                  <c:v>286.9296875</c:v>
                </c:pt>
                <c:pt idx="111334">
                  <c:v>286.93229166666669</c:v>
                </c:pt>
                <c:pt idx="111335">
                  <c:v>286.93489583333331</c:v>
                </c:pt>
                <c:pt idx="111336">
                  <c:v>286.9375</c:v>
                </c:pt>
                <c:pt idx="111337">
                  <c:v>286.94010416666669</c:v>
                </c:pt>
                <c:pt idx="111338">
                  <c:v>286.94270833333331</c:v>
                </c:pt>
                <c:pt idx="111339">
                  <c:v>286.9453125</c:v>
                </c:pt>
                <c:pt idx="111340">
                  <c:v>286.94791666666669</c:v>
                </c:pt>
                <c:pt idx="111341">
                  <c:v>286.95052083333331</c:v>
                </c:pt>
                <c:pt idx="111342">
                  <c:v>286.953125</c:v>
                </c:pt>
                <c:pt idx="111343">
                  <c:v>286.95572916666669</c:v>
                </c:pt>
                <c:pt idx="111344">
                  <c:v>286.95833333333331</c:v>
                </c:pt>
                <c:pt idx="111345">
                  <c:v>286.9609375</c:v>
                </c:pt>
                <c:pt idx="111346">
                  <c:v>286.96354166666669</c:v>
                </c:pt>
                <c:pt idx="111347">
                  <c:v>286.96614583333331</c:v>
                </c:pt>
                <c:pt idx="111348">
                  <c:v>286.96875</c:v>
                </c:pt>
                <c:pt idx="111349">
                  <c:v>286.97135416666669</c:v>
                </c:pt>
                <c:pt idx="111350">
                  <c:v>286.97395833333331</c:v>
                </c:pt>
                <c:pt idx="111351">
                  <c:v>286.9765625</c:v>
                </c:pt>
                <c:pt idx="111352">
                  <c:v>286.97916666666669</c:v>
                </c:pt>
                <c:pt idx="111353">
                  <c:v>286.98177083333331</c:v>
                </c:pt>
                <c:pt idx="111354">
                  <c:v>286.984375</c:v>
                </c:pt>
                <c:pt idx="111355">
                  <c:v>286.98697916666669</c:v>
                </c:pt>
                <c:pt idx="111356">
                  <c:v>286.98958333333331</c:v>
                </c:pt>
                <c:pt idx="111357">
                  <c:v>286.9921875</c:v>
                </c:pt>
                <c:pt idx="111358">
                  <c:v>286.99479166666669</c:v>
                </c:pt>
                <c:pt idx="111359">
                  <c:v>286.99739583333331</c:v>
                </c:pt>
                <c:pt idx="111360">
                  <c:v>287</c:v>
                </c:pt>
                <c:pt idx="111361">
                  <c:v>287.00260416666669</c:v>
                </c:pt>
                <c:pt idx="111362">
                  <c:v>287.00520833333331</c:v>
                </c:pt>
                <c:pt idx="111363">
                  <c:v>287.0078125</c:v>
                </c:pt>
                <c:pt idx="111364">
                  <c:v>287.01041666666669</c:v>
                </c:pt>
                <c:pt idx="111365">
                  <c:v>287.01302083333331</c:v>
                </c:pt>
                <c:pt idx="111366">
                  <c:v>287.015625</c:v>
                </c:pt>
                <c:pt idx="111367">
                  <c:v>287.01822916666669</c:v>
                </c:pt>
                <c:pt idx="111368">
                  <c:v>287.02083333333331</c:v>
                </c:pt>
                <c:pt idx="111369">
                  <c:v>287.0234375</c:v>
                </c:pt>
                <c:pt idx="111370">
                  <c:v>287.02604166666669</c:v>
                </c:pt>
                <c:pt idx="111371">
                  <c:v>287.02864583333331</c:v>
                </c:pt>
                <c:pt idx="111372">
                  <c:v>287.03125</c:v>
                </c:pt>
                <c:pt idx="111373">
                  <c:v>287.03385416666669</c:v>
                </c:pt>
                <c:pt idx="111374">
                  <c:v>287.03645833333331</c:v>
                </c:pt>
                <c:pt idx="111375">
                  <c:v>287.0390625</c:v>
                </c:pt>
                <c:pt idx="111376">
                  <c:v>287.04166666666669</c:v>
                </c:pt>
                <c:pt idx="111377">
                  <c:v>287.04427083333331</c:v>
                </c:pt>
                <c:pt idx="111378">
                  <c:v>287.046875</c:v>
                </c:pt>
                <c:pt idx="111379">
                  <c:v>287.04947916666669</c:v>
                </c:pt>
                <c:pt idx="111380">
                  <c:v>287.05208333333331</c:v>
                </c:pt>
                <c:pt idx="111381">
                  <c:v>287.0546875</c:v>
                </c:pt>
                <c:pt idx="111382">
                  <c:v>287.05729166666669</c:v>
                </c:pt>
                <c:pt idx="111383">
                  <c:v>287.05989583333331</c:v>
                </c:pt>
                <c:pt idx="111384">
                  <c:v>287.0625</c:v>
                </c:pt>
                <c:pt idx="111385">
                  <c:v>287.06510416666669</c:v>
                </c:pt>
                <c:pt idx="111386">
                  <c:v>287.06770833333331</c:v>
                </c:pt>
                <c:pt idx="111387">
                  <c:v>287.0703125</c:v>
                </c:pt>
                <c:pt idx="111388">
                  <c:v>287.07291666666669</c:v>
                </c:pt>
                <c:pt idx="111389">
                  <c:v>287.07552083333331</c:v>
                </c:pt>
                <c:pt idx="111390">
                  <c:v>287.078125</c:v>
                </c:pt>
                <c:pt idx="111391">
                  <c:v>287.08072916666669</c:v>
                </c:pt>
                <c:pt idx="111392">
                  <c:v>287.08333333333331</c:v>
                </c:pt>
                <c:pt idx="111393">
                  <c:v>287.0859375</c:v>
                </c:pt>
                <c:pt idx="111394">
                  <c:v>287.08854166666669</c:v>
                </c:pt>
                <c:pt idx="111395">
                  <c:v>287.09114583333331</c:v>
                </c:pt>
                <c:pt idx="111396">
                  <c:v>287.09375</c:v>
                </c:pt>
                <c:pt idx="111397">
                  <c:v>287.09635416666669</c:v>
                </c:pt>
                <c:pt idx="111398">
                  <c:v>287.09895833333331</c:v>
                </c:pt>
                <c:pt idx="111399">
                  <c:v>287.1015625</c:v>
                </c:pt>
                <c:pt idx="111400">
                  <c:v>287.10416666666669</c:v>
                </c:pt>
                <c:pt idx="111401">
                  <c:v>287.10677083333331</c:v>
                </c:pt>
                <c:pt idx="111402">
                  <c:v>287.109375</c:v>
                </c:pt>
                <c:pt idx="111403">
                  <c:v>287.11197916666669</c:v>
                </c:pt>
                <c:pt idx="111404">
                  <c:v>287.11458333333331</c:v>
                </c:pt>
                <c:pt idx="111405">
                  <c:v>287.1171875</c:v>
                </c:pt>
                <c:pt idx="111406">
                  <c:v>287.11979166666669</c:v>
                </c:pt>
                <c:pt idx="111407">
                  <c:v>287.12239583333331</c:v>
                </c:pt>
                <c:pt idx="111408">
                  <c:v>287.125</c:v>
                </c:pt>
                <c:pt idx="111409">
                  <c:v>287.12760416666669</c:v>
                </c:pt>
                <c:pt idx="111410">
                  <c:v>287.13020833333331</c:v>
                </c:pt>
                <c:pt idx="111411">
                  <c:v>287.1328125</c:v>
                </c:pt>
                <c:pt idx="111412">
                  <c:v>287.13541666666669</c:v>
                </c:pt>
                <c:pt idx="111413">
                  <c:v>287.13802083333331</c:v>
                </c:pt>
                <c:pt idx="111414">
                  <c:v>287.140625</c:v>
                </c:pt>
                <c:pt idx="111415">
                  <c:v>287.14322916666669</c:v>
                </c:pt>
                <c:pt idx="111416">
                  <c:v>287.14583333333331</c:v>
                </c:pt>
                <c:pt idx="111417">
                  <c:v>287.1484375</c:v>
                </c:pt>
                <c:pt idx="111418">
                  <c:v>287.15104166666669</c:v>
                </c:pt>
                <c:pt idx="111419">
                  <c:v>287.15364583333331</c:v>
                </c:pt>
                <c:pt idx="111420">
                  <c:v>287.15625</c:v>
                </c:pt>
                <c:pt idx="111421">
                  <c:v>287.15885416666669</c:v>
                </c:pt>
                <c:pt idx="111422">
                  <c:v>287.16145833333331</c:v>
                </c:pt>
                <c:pt idx="111423">
                  <c:v>287.1640625</c:v>
                </c:pt>
                <c:pt idx="111424">
                  <c:v>287.16666666666669</c:v>
                </c:pt>
                <c:pt idx="111425">
                  <c:v>287.16927083333331</c:v>
                </c:pt>
                <c:pt idx="111426">
                  <c:v>287.171875</c:v>
                </c:pt>
                <c:pt idx="111427">
                  <c:v>287.17447916666669</c:v>
                </c:pt>
                <c:pt idx="111428">
                  <c:v>287.17708333333331</c:v>
                </c:pt>
                <c:pt idx="111429">
                  <c:v>287.1796875</c:v>
                </c:pt>
                <c:pt idx="111430">
                  <c:v>287.18229166666669</c:v>
                </c:pt>
                <c:pt idx="111431">
                  <c:v>287.18489583333331</c:v>
                </c:pt>
                <c:pt idx="111432">
                  <c:v>287.1875</c:v>
                </c:pt>
                <c:pt idx="111433">
                  <c:v>287.19010416666669</c:v>
                </c:pt>
                <c:pt idx="111434">
                  <c:v>287.19270833333331</c:v>
                </c:pt>
                <c:pt idx="111435">
                  <c:v>287.1953125</c:v>
                </c:pt>
                <c:pt idx="111436">
                  <c:v>287.19791666666669</c:v>
                </c:pt>
                <c:pt idx="111437">
                  <c:v>287.20052083333331</c:v>
                </c:pt>
                <c:pt idx="111438">
                  <c:v>287.203125</c:v>
                </c:pt>
                <c:pt idx="111439">
                  <c:v>287.20572916666669</c:v>
                </c:pt>
                <c:pt idx="111440">
                  <c:v>287.20833333333331</c:v>
                </c:pt>
                <c:pt idx="111441">
                  <c:v>287.2109375</c:v>
                </c:pt>
                <c:pt idx="111442">
                  <c:v>287.21354166666669</c:v>
                </c:pt>
                <c:pt idx="111443">
                  <c:v>287.21614583333331</c:v>
                </c:pt>
                <c:pt idx="111444">
                  <c:v>287.21875</c:v>
                </c:pt>
                <c:pt idx="111445">
                  <c:v>287.22135416666669</c:v>
                </c:pt>
                <c:pt idx="111446">
                  <c:v>287.22395833333331</c:v>
                </c:pt>
                <c:pt idx="111447">
                  <c:v>287.2265625</c:v>
                </c:pt>
                <c:pt idx="111448">
                  <c:v>287.22916666666669</c:v>
                </c:pt>
                <c:pt idx="111449">
                  <c:v>287.23177083333331</c:v>
                </c:pt>
                <c:pt idx="111450">
                  <c:v>287.234375</c:v>
                </c:pt>
                <c:pt idx="111451">
                  <c:v>287.23697916666669</c:v>
                </c:pt>
                <c:pt idx="111452">
                  <c:v>287.23958333333331</c:v>
                </c:pt>
                <c:pt idx="111453">
                  <c:v>287.2421875</c:v>
                </c:pt>
                <c:pt idx="111454">
                  <c:v>287.24479166666669</c:v>
                </c:pt>
                <c:pt idx="111455">
                  <c:v>287.24739583333331</c:v>
                </c:pt>
                <c:pt idx="111456">
                  <c:v>287.25</c:v>
                </c:pt>
                <c:pt idx="111457">
                  <c:v>287.25260416666669</c:v>
                </c:pt>
                <c:pt idx="111458">
                  <c:v>287.25520833333331</c:v>
                </c:pt>
                <c:pt idx="111459">
                  <c:v>287.2578125</c:v>
                </c:pt>
                <c:pt idx="111460">
                  <c:v>287.26041666666669</c:v>
                </c:pt>
                <c:pt idx="111461">
                  <c:v>287.26302083333331</c:v>
                </c:pt>
                <c:pt idx="111462">
                  <c:v>287.265625</c:v>
                </c:pt>
                <c:pt idx="111463">
                  <c:v>287.26822916666669</c:v>
                </c:pt>
                <c:pt idx="111464">
                  <c:v>287.27083333333331</c:v>
                </c:pt>
                <c:pt idx="111465">
                  <c:v>287.2734375</c:v>
                </c:pt>
                <c:pt idx="111466">
                  <c:v>287.27604166666669</c:v>
                </c:pt>
                <c:pt idx="111467">
                  <c:v>287.27864583333331</c:v>
                </c:pt>
                <c:pt idx="111468">
                  <c:v>287.28125</c:v>
                </c:pt>
                <c:pt idx="111469">
                  <c:v>287.28385416666669</c:v>
                </c:pt>
                <c:pt idx="111470">
                  <c:v>287.28645833333331</c:v>
                </c:pt>
                <c:pt idx="111471">
                  <c:v>287.2890625</c:v>
                </c:pt>
                <c:pt idx="111472">
                  <c:v>287.29166666666669</c:v>
                </c:pt>
                <c:pt idx="111473">
                  <c:v>287.29427083333331</c:v>
                </c:pt>
                <c:pt idx="111474">
                  <c:v>287.296875</c:v>
                </c:pt>
                <c:pt idx="111475">
                  <c:v>287.29947916666669</c:v>
                </c:pt>
                <c:pt idx="111476">
                  <c:v>287.30208333333331</c:v>
                </c:pt>
                <c:pt idx="111477">
                  <c:v>287.3046875</c:v>
                </c:pt>
                <c:pt idx="111478">
                  <c:v>287.30729166666669</c:v>
                </c:pt>
                <c:pt idx="111479">
                  <c:v>287.30989583333331</c:v>
                </c:pt>
                <c:pt idx="111480">
                  <c:v>287.3125</c:v>
                </c:pt>
                <c:pt idx="111481">
                  <c:v>287.31510416666669</c:v>
                </c:pt>
                <c:pt idx="111482">
                  <c:v>287.31770833333331</c:v>
                </c:pt>
                <c:pt idx="111483">
                  <c:v>287.3203125</c:v>
                </c:pt>
                <c:pt idx="111484">
                  <c:v>287.32291666666669</c:v>
                </c:pt>
                <c:pt idx="111485">
                  <c:v>287.32552083333331</c:v>
                </c:pt>
                <c:pt idx="111486">
                  <c:v>287.328125</c:v>
                </c:pt>
                <c:pt idx="111487">
                  <c:v>287.33072916666669</c:v>
                </c:pt>
                <c:pt idx="111488">
                  <c:v>287.33333333333331</c:v>
                </c:pt>
                <c:pt idx="111489">
                  <c:v>287.3359375</c:v>
                </c:pt>
                <c:pt idx="111490">
                  <c:v>287.33854166666669</c:v>
                </c:pt>
                <c:pt idx="111491">
                  <c:v>287.34114583333331</c:v>
                </c:pt>
                <c:pt idx="111492">
                  <c:v>287.34375</c:v>
                </c:pt>
                <c:pt idx="111493">
                  <c:v>287.34635416666669</c:v>
                </c:pt>
                <c:pt idx="111494">
                  <c:v>287.34895833333331</c:v>
                </c:pt>
                <c:pt idx="111495">
                  <c:v>287.3515625</c:v>
                </c:pt>
                <c:pt idx="111496">
                  <c:v>287.35416666666669</c:v>
                </c:pt>
                <c:pt idx="111497">
                  <c:v>287.35677083333331</c:v>
                </c:pt>
                <c:pt idx="111498">
                  <c:v>287.359375</c:v>
                </c:pt>
                <c:pt idx="111499">
                  <c:v>287.36197916666669</c:v>
                </c:pt>
                <c:pt idx="111500">
                  <c:v>287.36458333333331</c:v>
                </c:pt>
                <c:pt idx="111501">
                  <c:v>287.3671875</c:v>
                </c:pt>
                <c:pt idx="111502">
                  <c:v>287.36979166666669</c:v>
                </c:pt>
                <c:pt idx="111503">
                  <c:v>287.37239583333331</c:v>
                </c:pt>
                <c:pt idx="111504">
                  <c:v>287.375</c:v>
                </c:pt>
                <c:pt idx="111505">
                  <c:v>287.37760416666669</c:v>
                </c:pt>
                <c:pt idx="111506">
                  <c:v>287.38020833333331</c:v>
                </c:pt>
                <c:pt idx="111507">
                  <c:v>287.3828125</c:v>
                </c:pt>
                <c:pt idx="111508">
                  <c:v>287.38541666666669</c:v>
                </c:pt>
                <c:pt idx="111509">
                  <c:v>287.38802083333331</c:v>
                </c:pt>
                <c:pt idx="111510">
                  <c:v>287.390625</c:v>
                </c:pt>
                <c:pt idx="111511">
                  <c:v>287.39322916666669</c:v>
                </c:pt>
                <c:pt idx="111512">
                  <c:v>287.39583333333331</c:v>
                </c:pt>
                <c:pt idx="111513">
                  <c:v>287.3984375</c:v>
                </c:pt>
                <c:pt idx="111514">
                  <c:v>287.40104166666669</c:v>
                </c:pt>
                <c:pt idx="111515">
                  <c:v>287.40364583333331</c:v>
                </c:pt>
                <c:pt idx="111516">
                  <c:v>287.40625</c:v>
                </c:pt>
                <c:pt idx="111517">
                  <c:v>287.40885416666669</c:v>
                </c:pt>
                <c:pt idx="111518">
                  <c:v>287.41145833333331</c:v>
                </c:pt>
                <c:pt idx="111519">
                  <c:v>287.4140625</c:v>
                </c:pt>
                <c:pt idx="111520">
                  <c:v>287.41666666666669</c:v>
                </c:pt>
                <c:pt idx="111521">
                  <c:v>287.41927083333331</c:v>
                </c:pt>
                <c:pt idx="111522">
                  <c:v>287.421875</c:v>
                </c:pt>
                <c:pt idx="111523">
                  <c:v>287.42447916666669</c:v>
                </c:pt>
                <c:pt idx="111524">
                  <c:v>287.42708333333331</c:v>
                </c:pt>
                <c:pt idx="111525">
                  <c:v>287.4296875</c:v>
                </c:pt>
                <c:pt idx="111526">
                  <c:v>287.43229166666669</c:v>
                </c:pt>
                <c:pt idx="111527">
                  <c:v>287.43489583333331</c:v>
                </c:pt>
                <c:pt idx="111528">
                  <c:v>287.4375</c:v>
                </c:pt>
                <c:pt idx="111529">
                  <c:v>287.44010416666669</c:v>
                </c:pt>
                <c:pt idx="111530">
                  <c:v>287.44270833333331</c:v>
                </c:pt>
                <c:pt idx="111531">
                  <c:v>287.4453125</c:v>
                </c:pt>
                <c:pt idx="111532">
                  <c:v>287.44791666666669</c:v>
                </c:pt>
                <c:pt idx="111533">
                  <c:v>287.45052083333331</c:v>
                </c:pt>
                <c:pt idx="111534">
                  <c:v>287.453125</c:v>
                </c:pt>
                <c:pt idx="111535">
                  <c:v>287.45572916666669</c:v>
                </c:pt>
                <c:pt idx="111536">
                  <c:v>287.45833333333331</c:v>
                </c:pt>
                <c:pt idx="111537">
                  <c:v>287.4609375</c:v>
                </c:pt>
                <c:pt idx="111538">
                  <c:v>287.46354166666669</c:v>
                </c:pt>
                <c:pt idx="111539">
                  <c:v>287.46614583333331</c:v>
                </c:pt>
                <c:pt idx="111540">
                  <c:v>287.46875</c:v>
                </c:pt>
                <c:pt idx="111541">
                  <c:v>287.47135416666669</c:v>
                </c:pt>
                <c:pt idx="111542">
                  <c:v>287.47395833333331</c:v>
                </c:pt>
                <c:pt idx="111543">
                  <c:v>287.4765625</c:v>
                </c:pt>
                <c:pt idx="111544">
                  <c:v>287.47916666666669</c:v>
                </c:pt>
                <c:pt idx="111545">
                  <c:v>287.48177083333331</c:v>
                </c:pt>
                <c:pt idx="111546">
                  <c:v>287.484375</c:v>
                </c:pt>
                <c:pt idx="111547">
                  <c:v>287.48697916666669</c:v>
                </c:pt>
                <c:pt idx="111548">
                  <c:v>287.48958333333331</c:v>
                </c:pt>
                <c:pt idx="111549">
                  <c:v>287.4921875</c:v>
                </c:pt>
                <c:pt idx="111550">
                  <c:v>287.49479166666669</c:v>
                </c:pt>
                <c:pt idx="111551">
                  <c:v>287.49739583333331</c:v>
                </c:pt>
                <c:pt idx="111552">
                  <c:v>287.5</c:v>
                </c:pt>
                <c:pt idx="111553">
                  <c:v>287.50260416666669</c:v>
                </c:pt>
                <c:pt idx="111554">
                  <c:v>287.50520833333331</c:v>
                </c:pt>
                <c:pt idx="111555">
                  <c:v>287.5078125</c:v>
                </c:pt>
                <c:pt idx="111556">
                  <c:v>287.51041666666669</c:v>
                </c:pt>
                <c:pt idx="111557">
                  <c:v>287.51302083333331</c:v>
                </c:pt>
                <c:pt idx="111558">
                  <c:v>287.515625</c:v>
                </c:pt>
                <c:pt idx="111559">
                  <c:v>287.51822916666669</c:v>
                </c:pt>
                <c:pt idx="111560">
                  <c:v>287.52083333333331</c:v>
                </c:pt>
                <c:pt idx="111561">
                  <c:v>287.5234375</c:v>
                </c:pt>
                <c:pt idx="111562">
                  <c:v>287.52604166666669</c:v>
                </c:pt>
                <c:pt idx="111563">
                  <c:v>287.52864583333331</c:v>
                </c:pt>
                <c:pt idx="111564">
                  <c:v>287.53125</c:v>
                </c:pt>
                <c:pt idx="111565">
                  <c:v>287.53385416666669</c:v>
                </c:pt>
                <c:pt idx="111566">
                  <c:v>287.53645833333331</c:v>
                </c:pt>
                <c:pt idx="111567">
                  <c:v>287.5390625</c:v>
                </c:pt>
                <c:pt idx="111568">
                  <c:v>287.54166666666669</c:v>
                </c:pt>
                <c:pt idx="111569">
                  <c:v>287.54427083333331</c:v>
                </c:pt>
                <c:pt idx="111570">
                  <c:v>287.546875</c:v>
                </c:pt>
                <c:pt idx="111571">
                  <c:v>287.54947916666669</c:v>
                </c:pt>
                <c:pt idx="111572">
                  <c:v>287.55208333333331</c:v>
                </c:pt>
                <c:pt idx="111573">
                  <c:v>287.5546875</c:v>
                </c:pt>
                <c:pt idx="111574">
                  <c:v>287.55729166666669</c:v>
                </c:pt>
                <c:pt idx="111575">
                  <c:v>287.55989583333331</c:v>
                </c:pt>
                <c:pt idx="111576">
                  <c:v>287.5625</c:v>
                </c:pt>
                <c:pt idx="111577">
                  <c:v>287.56510416666669</c:v>
                </c:pt>
                <c:pt idx="111578">
                  <c:v>287.56770833333331</c:v>
                </c:pt>
                <c:pt idx="111579">
                  <c:v>287.5703125</c:v>
                </c:pt>
                <c:pt idx="111580">
                  <c:v>287.57291666666669</c:v>
                </c:pt>
                <c:pt idx="111581">
                  <c:v>287.57552083333331</c:v>
                </c:pt>
                <c:pt idx="111582">
                  <c:v>287.578125</c:v>
                </c:pt>
                <c:pt idx="111583">
                  <c:v>287.58072916666669</c:v>
                </c:pt>
                <c:pt idx="111584">
                  <c:v>287.58333333333331</c:v>
                </c:pt>
                <c:pt idx="111585">
                  <c:v>287.5859375</c:v>
                </c:pt>
                <c:pt idx="111586">
                  <c:v>287.58854166666669</c:v>
                </c:pt>
                <c:pt idx="111587">
                  <c:v>287.59114583333331</c:v>
                </c:pt>
                <c:pt idx="111588">
                  <c:v>287.59375</c:v>
                </c:pt>
                <c:pt idx="111589">
                  <c:v>287.59635416666669</c:v>
                </c:pt>
                <c:pt idx="111590">
                  <c:v>287.59895833333331</c:v>
                </c:pt>
                <c:pt idx="111591">
                  <c:v>287.6015625</c:v>
                </c:pt>
                <c:pt idx="111592">
                  <c:v>287.60416666666669</c:v>
                </c:pt>
                <c:pt idx="111593">
                  <c:v>287.60677083333331</c:v>
                </c:pt>
                <c:pt idx="111594">
                  <c:v>287.609375</c:v>
                </c:pt>
                <c:pt idx="111595">
                  <c:v>287.61197916666669</c:v>
                </c:pt>
                <c:pt idx="111596">
                  <c:v>287.61458333333331</c:v>
                </c:pt>
                <c:pt idx="111597">
                  <c:v>287.6171875</c:v>
                </c:pt>
                <c:pt idx="111598">
                  <c:v>287.61979166666669</c:v>
                </c:pt>
                <c:pt idx="111599">
                  <c:v>287.62239583333331</c:v>
                </c:pt>
                <c:pt idx="111600">
                  <c:v>287.625</c:v>
                </c:pt>
                <c:pt idx="111601">
                  <c:v>287.62760416666669</c:v>
                </c:pt>
                <c:pt idx="111602">
                  <c:v>287.63020833333331</c:v>
                </c:pt>
                <c:pt idx="111603">
                  <c:v>287.6328125</c:v>
                </c:pt>
                <c:pt idx="111604">
                  <c:v>287.63541666666669</c:v>
                </c:pt>
                <c:pt idx="111605">
                  <c:v>287.63802083333331</c:v>
                </c:pt>
                <c:pt idx="111606">
                  <c:v>287.640625</c:v>
                </c:pt>
                <c:pt idx="111607">
                  <c:v>287.64322916666669</c:v>
                </c:pt>
                <c:pt idx="111608">
                  <c:v>287.64583333333331</c:v>
                </c:pt>
                <c:pt idx="111609">
                  <c:v>287.6484375</c:v>
                </c:pt>
                <c:pt idx="111610">
                  <c:v>287.65104166666669</c:v>
                </c:pt>
                <c:pt idx="111611">
                  <c:v>287.65364583333331</c:v>
                </c:pt>
                <c:pt idx="111612">
                  <c:v>287.65625</c:v>
                </c:pt>
                <c:pt idx="111613">
                  <c:v>287.65885416666669</c:v>
                </c:pt>
                <c:pt idx="111614">
                  <c:v>287.66145833333331</c:v>
                </c:pt>
                <c:pt idx="111615">
                  <c:v>287.6640625</c:v>
                </c:pt>
                <c:pt idx="111616">
                  <c:v>287.66666666666669</c:v>
                </c:pt>
                <c:pt idx="111617">
                  <c:v>287.66927083333331</c:v>
                </c:pt>
                <c:pt idx="111618">
                  <c:v>287.671875</c:v>
                </c:pt>
                <c:pt idx="111619">
                  <c:v>287.67447916666669</c:v>
                </c:pt>
                <c:pt idx="111620">
                  <c:v>287.67708333333331</c:v>
                </c:pt>
                <c:pt idx="111621">
                  <c:v>287.6796875</c:v>
                </c:pt>
                <c:pt idx="111622">
                  <c:v>287.68229166666669</c:v>
                </c:pt>
                <c:pt idx="111623">
                  <c:v>287.68489583333331</c:v>
                </c:pt>
                <c:pt idx="111624">
                  <c:v>287.6875</c:v>
                </c:pt>
                <c:pt idx="111625">
                  <c:v>287.69010416666669</c:v>
                </c:pt>
                <c:pt idx="111626">
                  <c:v>287.69270833333331</c:v>
                </c:pt>
                <c:pt idx="111627">
                  <c:v>287.6953125</c:v>
                </c:pt>
                <c:pt idx="111628">
                  <c:v>287.69791666666669</c:v>
                </c:pt>
                <c:pt idx="111629">
                  <c:v>287.70052083333331</c:v>
                </c:pt>
                <c:pt idx="111630">
                  <c:v>287.703125</c:v>
                </c:pt>
                <c:pt idx="111631">
                  <c:v>287.70572916666669</c:v>
                </c:pt>
                <c:pt idx="111632">
                  <c:v>287.70833333333331</c:v>
                </c:pt>
                <c:pt idx="111633">
                  <c:v>287.7109375</c:v>
                </c:pt>
                <c:pt idx="111634">
                  <c:v>287.71354166666669</c:v>
                </c:pt>
                <c:pt idx="111635">
                  <c:v>287.71614583333331</c:v>
                </c:pt>
                <c:pt idx="111636">
                  <c:v>287.71875</c:v>
                </c:pt>
                <c:pt idx="111637">
                  <c:v>287.72135416666669</c:v>
                </c:pt>
                <c:pt idx="111638">
                  <c:v>287.72395833333331</c:v>
                </c:pt>
                <c:pt idx="111639">
                  <c:v>287.7265625</c:v>
                </c:pt>
                <c:pt idx="111640">
                  <c:v>287.72916666666669</c:v>
                </c:pt>
                <c:pt idx="111641">
                  <c:v>287.73177083333331</c:v>
                </c:pt>
                <c:pt idx="111642">
                  <c:v>287.734375</c:v>
                </c:pt>
                <c:pt idx="111643">
                  <c:v>287.73697916666669</c:v>
                </c:pt>
                <c:pt idx="111644">
                  <c:v>287.73958333333331</c:v>
                </c:pt>
                <c:pt idx="111645">
                  <c:v>287.7421875</c:v>
                </c:pt>
                <c:pt idx="111646">
                  <c:v>287.74479166666669</c:v>
                </c:pt>
                <c:pt idx="111647">
                  <c:v>287.74739583333331</c:v>
                </c:pt>
                <c:pt idx="111648">
                  <c:v>287.75</c:v>
                </c:pt>
                <c:pt idx="111649">
                  <c:v>287.75260416666669</c:v>
                </c:pt>
                <c:pt idx="111650">
                  <c:v>287.75520833333331</c:v>
                </c:pt>
                <c:pt idx="111651">
                  <c:v>287.7578125</c:v>
                </c:pt>
                <c:pt idx="111652">
                  <c:v>287.76041666666669</c:v>
                </c:pt>
                <c:pt idx="111653">
                  <c:v>287.76302083333331</c:v>
                </c:pt>
                <c:pt idx="111654">
                  <c:v>287.765625</c:v>
                </c:pt>
                <c:pt idx="111655">
                  <c:v>287.76822916666669</c:v>
                </c:pt>
                <c:pt idx="111656">
                  <c:v>287.77083333333331</c:v>
                </c:pt>
                <c:pt idx="111657">
                  <c:v>287.7734375</c:v>
                </c:pt>
                <c:pt idx="111658">
                  <c:v>287.77604166666669</c:v>
                </c:pt>
                <c:pt idx="111659">
                  <c:v>287.77864583333331</c:v>
                </c:pt>
                <c:pt idx="111660">
                  <c:v>287.78125</c:v>
                </c:pt>
                <c:pt idx="111661">
                  <c:v>287.78385416666669</c:v>
                </c:pt>
                <c:pt idx="111662">
                  <c:v>287.78645833333331</c:v>
                </c:pt>
                <c:pt idx="111663">
                  <c:v>287.7890625</c:v>
                </c:pt>
                <c:pt idx="111664">
                  <c:v>287.79166666666669</c:v>
                </c:pt>
                <c:pt idx="111665">
                  <c:v>287.79427083333331</c:v>
                </c:pt>
                <c:pt idx="111666">
                  <c:v>287.796875</c:v>
                </c:pt>
                <c:pt idx="111667">
                  <c:v>287.79947916666669</c:v>
                </c:pt>
                <c:pt idx="111668">
                  <c:v>287.80208333333331</c:v>
                </c:pt>
                <c:pt idx="111669">
                  <c:v>287.8046875</c:v>
                </c:pt>
                <c:pt idx="111670">
                  <c:v>287.80729166666669</c:v>
                </c:pt>
                <c:pt idx="111671">
                  <c:v>287.80989583333331</c:v>
                </c:pt>
                <c:pt idx="111672">
                  <c:v>287.8125</c:v>
                </c:pt>
                <c:pt idx="111673">
                  <c:v>287.81510416666669</c:v>
                </c:pt>
                <c:pt idx="111674">
                  <c:v>287.81770833333331</c:v>
                </c:pt>
                <c:pt idx="111675">
                  <c:v>287.8203125</c:v>
                </c:pt>
                <c:pt idx="111676">
                  <c:v>287.82291666666669</c:v>
                </c:pt>
                <c:pt idx="111677">
                  <c:v>287.82552083333331</c:v>
                </c:pt>
                <c:pt idx="111678">
                  <c:v>287.828125</c:v>
                </c:pt>
                <c:pt idx="111679">
                  <c:v>287.83072916666669</c:v>
                </c:pt>
                <c:pt idx="111680">
                  <c:v>287.83333333333331</c:v>
                </c:pt>
                <c:pt idx="111681">
                  <c:v>287.8359375</c:v>
                </c:pt>
                <c:pt idx="111682">
                  <c:v>287.83854166666669</c:v>
                </c:pt>
                <c:pt idx="111683">
                  <c:v>287.84114583333331</c:v>
                </c:pt>
                <c:pt idx="111684">
                  <c:v>287.84375</c:v>
                </c:pt>
                <c:pt idx="111685">
                  <c:v>287.84635416666669</c:v>
                </c:pt>
                <c:pt idx="111686">
                  <c:v>287.84895833333331</c:v>
                </c:pt>
                <c:pt idx="111687">
                  <c:v>287.8515625</c:v>
                </c:pt>
                <c:pt idx="111688">
                  <c:v>287.85416666666669</c:v>
                </c:pt>
                <c:pt idx="111689">
                  <c:v>287.85677083333331</c:v>
                </c:pt>
                <c:pt idx="111690">
                  <c:v>287.859375</c:v>
                </c:pt>
                <c:pt idx="111691">
                  <c:v>287.86197916666669</c:v>
                </c:pt>
                <c:pt idx="111692">
                  <c:v>287.86458333333331</c:v>
                </c:pt>
                <c:pt idx="111693">
                  <c:v>287.8671875</c:v>
                </c:pt>
                <c:pt idx="111694">
                  <c:v>287.86979166666669</c:v>
                </c:pt>
                <c:pt idx="111695">
                  <c:v>287.87239583333331</c:v>
                </c:pt>
                <c:pt idx="111696">
                  <c:v>287.875</c:v>
                </c:pt>
                <c:pt idx="111697">
                  <c:v>287.87760416666669</c:v>
                </c:pt>
                <c:pt idx="111698">
                  <c:v>287.88020833333331</c:v>
                </c:pt>
                <c:pt idx="111699">
                  <c:v>287.8828125</c:v>
                </c:pt>
                <c:pt idx="111700">
                  <c:v>287.88541666666669</c:v>
                </c:pt>
                <c:pt idx="111701">
                  <c:v>287.88802083333331</c:v>
                </c:pt>
                <c:pt idx="111702">
                  <c:v>287.890625</c:v>
                </c:pt>
                <c:pt idx="111703">
                  <c:v>287.89322916666669</c:v>
                </c:pt>
                <c:pt idx="111704">
                  <c:v>287.89583333333331</c:v>
                </c:pt>
                <c:pt idx="111705">
                  <c:v>287.8984375</c:v>
                </c:pt>
                <c:pt idx="111706">
                  <c:v>287.90104166666669</c:v>
                </c:pt>
                <c:pt idx="111707">
                  <c:v>287.90364583333331</c:v>
                </c:pt>
                <c:pt idx="111708">
                  <c:v>287.90625</c:v>
                </c:pt>
                <c:pt idx="111709">
                  <c:v>287.90885416666669</c:v>
                </c:pt>
                <c:pt idx="111710">
                  <c:v>287.91145833333331</c:v>
                </c:pt>
                <c:pt idx="111711">
                  <c:v>287.9140625</c:v>
                </c:pt>
                <c:pt idx="111712">
                  <c:v>287.91666666666669</c:v>
                </c:pt>
                <c:pt idx="111713">
                  <c:v>287.91927083333331</c:v>
                </c:pt>
                <c:pt idx="111714">
                  <c:v>287.921875</c:v>
                </c:pt>
                <c:pt idx="111715">
                  <c:v>287.92447916666669</c:v>
                </c:pt>
                <c:pt idx="111716">
                  <c:v>287.92708333333331</c:v>
                </c:pt>
                <c:pt idx="111717">
                  <c:v>287.9296875</c:v>
                </c:pt>
                <c:pt idx="111718">
                  <c:v>287.93229166666669</c:v>
                </c:pt>
                <c:pt idx="111719">
                  <c:v>287.93489583333331</c:v>
                </c:pt>
                <c:pt idx="111720">
                  <c:v>287.9375</c:v>
                </c:pt>
                <c:pt idx="111721">
                  <c:v>287.94010416666669</c:v>
                </c:pt>
                <c:pt idx="111722">
                  <c:v>287.94270833333331</c:v>
                </c:pt>
                <c:pt idx="111723">
                  <c:v>287.9453125</c:v>
                </c:pt>
                <c:pt idx="111724">
                  <c:v>287.94791666666669</c:v>
                </c:pt>
                <c:pt idx="111725">
                  <c:v>287.95052083333331</c:v>
                </c:pt>
                <c:pt idx="111726">
                  <c:v>287.953125</c:v>
                </c:pt>
                <c:pt idx="111727">
                  <c:v>287.95572916666669</c:v>
                </c:pt>
                <c:pt idx="111728">
                  <c:v>287.95833333333331</c:v>
                </c:pt>
                <c:pt idx="111729">
                  <c:v>287.9609375</c:v>
                </c:pt>
                <c:pt idx="111730">
                  <c:v>287.96354166666669</c:v>
                </c:pt>
                <c:pt idx="111731">
                  <c:v>287.96614583333331</c:v>
                </c:pt>
                <c:pt idx="111732">
                  <c:v>287.96875</c:v>
                </c:pt>
                <c:pt idx="111733">
                  <c:v>287.97135416666669</c:v>
                </c:pt>
                <c:pt idx="111734">
                  <c:v>287.97395833333331</c:v>
                </c:pt>
                <c:pt idx="111735">
                  <c:v>287.9765625</c:v>
                </c:pt>
                <c:pt idx="111736">
                  <c:v>287.97916666666669</c:v>
                </c:pt>
                <c:pt idx="111737">
                  <c:v>287.98177083333331</c:v>
                </c:pt>
                <c:pt idx="111738">
                  <c:v>287.984375</c:v>
                </c:pt>
                <c:pt idx="111739">
                  <c:v>287.98697916666669</c:v>
                </c:pt>
                <c:pt idx="111740">
                  <c:v>287.98958333333331</c:v>
                </c:pt>
                <c:pt idx="111741">
                  <c:v>287.9921875</c:v>
                </c:pt>
                <c:pt idx="111742">
                  <c:v>287.99479166666669</c:v>
                </c:pt>
                <c:pt idx="111743">
                  <c:v>287.99739583333331</c:v>
                </c:pt>
                <c:pt idx="111744">
                  <c:v>288</c:v>
                </c:pt>
                <c:pt idx="111745">
                  <c:v>288.00260416666669</c:v>
                </c:pt>
                <c:pt idx="111746">
                  <c:v>288.00520833333331</c:v>
                </c:pt>
                <c:pt idx="111747">
                  <c:v>288.0078125</c:v>
                </c:pt>
                <c:pt idx="111748">
                  <c:v>288.01041666666669</c:v>
                </c:pt>
                <c:pt idx="111749">
                  <c:v>288.01302083333331</c:v>
                </c:pt>
                <c:pt idx="111750">
                  <c:v>288.015625</c:v>
                </c:pt>
                <c:pt idx="111751">
                  <c:v>288.01822916666669</c:v>
                </c:pt>
                <c:pt idx="111752">
                  <c:v>288.02083333333331</c:v>
                </c:pt>
                <c:pt idx="111753">
                  <c:v>288.0234375</c:v>
                </c:pt>
                <c:pt idx="111754">
                  <c:v>288.02604166666669</c:v>
                </c:pt>
                <c:pt idx="111755">
                  <c:v>288.02864583333331</c:v>
                </c:pt>
                <c:pt idx="111756">
                  <c:v>288.03125</c:v>
                </c:pt>
                <c:pt idx="111757">
                  <c:v>288.03385416666669</c:v>
                </c:pt>
                <c:pt idx="111758">
                  <c:v>288.03645833333331</c:v>
                </c:pt>
                <c:pt idx="111759">
                  <c:v>288.0390625</c:v>
                </c:pt>
                <c:pt idx="111760">
                  <c:v>288.04166666666669</c:v>
                </c:pt>
                <c:pt idx="111761">
                  <c:v>288.04427083333331</c:v>
                </c:pt>
                <c:pt idx="111762">
                  <c:v>288.046875</c:v>
                </c:pt>
                <c:pt idx="111763">
                  <c:v>288.04947916666669</c:v>
                </c:pt>
                <c:pt idx="111764">
                  <c:v>288.05208333333331</c:v>
                </c:pt>
                <c:pt idx="111765">
                  <c:v>288.0546875</c:v>
                </c:pt>
                <c:pt idx="111766">
                  <c:v>288.05729166666669</c:v>
                </c:pt>
                <c:pt idx="111767">
                  <c:v>288.05989583333331</c:v>
                </c:pt>
                <c:pt idx="111768">
                  <c:v>288.0625</c:v>
                </c:pt>
                <c:pt idx="111769">
                  <c:v>288.06510416666669</c:v>
                </c:pt>
                <c:pt idx="111770">
                  <c:v>288.06770833333331</c:v>
                </c:pt>
                <c:pt idx="111771">
                  <c:v>288.0703125</c:v>
                </c:pt>
                <c:pt idx="111772">
                  <c:v>288.07291666666669</c:v>
                </c:pt>
                <c:pt idx="111773">
                  <c:v>288.07552083333331</c:v>
                </c:pt>
                <c:pt idx="111774">
                  <c:v>288.078125</c:v>
                </c:pt>
                <c:pt idx="111775">
                  <c:v>288.08072916666669</c:v>
                </c:pt>
                <c:pt idx="111776">
                  <c:v>288.08333333333331</c:v>
                </c:pt>
                <c:pt idx="111777">
                  <c:v>288.0859375</c:v>
                </c:pt>
                <c:pt idx="111778">
                  <c:v>288.08854166666669</c:v>
                </c:pt>
                <c:pt idx="111779">
                  <c:v>288.09114583333331</c:v>
                </c:pt>
                <c:pt idx="111780">
                  <c:v>288.09375</c:v>
                </c:pt>
                <c:pt idx="111781">
                  <c:v>288.09635416666669</c:v>
                </c:pt>
                <c:pt idx="111782">
                  <c:v>288.09895833333331</c:v>
                </c:pt>
                <c:pt idx="111783">
                  <c:v>288.1015625</c:v>
                </c:pt>
                <c:pt idx="111784">
                  <c:v>288.10416666666669</c:v>
                </c:pt>
                <c:pt idx="111785">
                  <c:v>288.10677083333331</c:v>
                </c:pt>
                <c:pt idx="111786">
                  <c:v>288.109375</c:v>
                </c:pt>
                <c:pt idx="111787">
                  <c:v>288.11197916666669</c:v>
                </c:pt>
                <c:pt idx="111788">
                  <c:v>288.11458333333331</c:v>
                </c:pt>
                <c:pt idx="111789">
                  <c:v>288.1171875</c:v>
                </c:pt>
                <c:pt idx="111790">
                  <c:v>288.11979166666669</c:v>
                </c:pt>
                <c:pt idx="111791">
                  <c:v>288.12239583333331</c:v>
                </c:pt>
                <c:pt idx="111792">
                  <c:v>288.125</c:v>
                </c:pt>
                <c:pt idx="111793">
                  <c:v>288.12760416666669</c:v>
                </c:pt>
                <c:pt idx="111794">
                  <c:v>288.13020833333331</c:v>
                </c:pt>
                <c:pt idx="111795">
                  <c:v>288.1328125</c:v>
                </c:pt>
                <c:pt idx="111796">
                  <c:v>288.13541666666669</c:v>
                </c:pt>
                <c:pt idx="111797">
                  <c:v>288.13802083333331</c:v>
                </c:pt>
                <c:pt idx="111798">
                  <c:v>288.140625</c:v>
                </c:pt>
                <c:pt idx="111799">
                  <c:v>288.14322916666669</c:v>
                </c:pt>
                <c:pt idx="111800">
                  <c:v>288.14583333333331</c:v>
                </c:pt>
                <c:pt idx="111801">
                  <c:v>288.1484375</c:v>
                </c:pt>
                <c:pt idx="111802">
                  <c:v>288.15104166666669</c:v>
                </c:pt>
                <c:pt idx="111803">
                  <c:v>288.15364583333331</c:v>
                </c:pt>
                <c:pt idx="111804">
                  <c:v>288.15625</c:v>
                </c:pt>
                <c:pt idx="111805">
                  <c:v>288.15885416666669</c:v>
                </c:pt>
                <c:pt idx="111806">
                  <c:v>288.16145833333331</c:v>
                </c:pt>
                <c:pt idx="111807">
                  <c:v>288.1640625</c:v>
                </c:pt>
                <c:pt idx="111808">
                  <c:v>288.16666666666669</c:v>
                </c:pt>
                <c:pt idx="111809">
                  <c:v>288.16927083333331</c:v>
                </c:pt>
                <c:pt idx="111810">
                  <c:v>288.171875</c:v>
                </c:pt>
                <c:pt idx="111811">
                  <c:v>288.17447916666669</c:v>
                </c:pt>
                <c:pt idx="111812">
                  <c:v>288.17708333333331</c:v>
                </c:pt>
                <c:pt idx="111813">
                  <c:v>288.1796875</c:v>
                </c:pt>
                <c:pt idx="111814">
                  <c:v>288.18229166666669</c:v>
                </c:pt>
                <c:pt idx="111815">
                  <c:v>288.18489583333331</c:v>
                </c:pt>
                <c:pt idx="111816">
                  <c:v>288.1875</c:v>
                </c:pt>
                <c:pt idx="111817">
                  <c:v>288.19010416666669</c:v>
                </c:pt>
                <c:pt idx="111818">
                  <c:v>288.19270833333331</c:v>
                </c:pt>
                <c:pt idx="111819">
                  <c:v>288.1953125</c:v>
                </c:pt>
                <c:pt idx="111820">
                  <c:v>288.19791666666669</c:v>
                </c:pt>
                <c:pt idx="111821">
                  <c:v>288.20052083333331</c:v>
                </c:pt>
                <c:pt idx="111822">
                  <c:v>288.203125</c:v>
                </c:pt>
                <c:pt idx="111823">
                  <c:v>288.20572916666669</c:v>
                </c:pt>
                <c:pt idx="111824">
                  <c:v>288.20833333333331</c:v>
                </c:pt>
                <c:pt idx="111825">
                  <c:v>288.2109375</c:v>
                </c:pt>
                <c:pt idx="111826">
                  <c:v>288.21354166666669</c:v>
                </c:pt>
                <c:pt idx="111827">
                  <c:v>288.21614583333331</c:v>
                </c:pt>
                <c:pt idx="111828">
                  <c:v>288.21875</c:v>
                </c:pt>
                <c:pt idx="111829">
                  <c:v>288.22135416666669</c:v>
                </c:pt>
                <c:pt idx="111830">
                  <c:v>288.22395833333331</c:v>
                </c:pt>
                <c:pt idx="111831">
                  <c:v>288.2265625</c:v>
                </c:pt>
                <c:pt idx="111832">
                  <c:v>288.22916666666669</c:v>
                </c:pt>
                <c:pt idx="111833">
                  <c:v>288.23177083333331</c:v>
                </c:pt>
                <c:pt idx="111834">
                  <c:v>288.234375</c:v>
                </c:pt>
                <c:pt idx="111835">
                  <c:v>288.23697916666669</c:v>
                </c:pt>
                <c:pt idx="111836">
                  <c:v>288.23958333333331</c:v>
                </c:pt>
                <c:pt idx="111837">
                  <c:v>288.2421875</c:v>
                </c:pt>
                <c:pt idx="111838">
                  <c:v>288.24479166666669</c:v>
                </c:pt>
                <c:pt idx="111839">
                  <c:v>288.24739583333331</c:v>
                </c:pt>
                <c:pt idx="111840">
                  <c:v>288.25</c:v>
                </c:pt>
                <c:pt idx="111841">
                  <c:v>288.25260416666669</c:v>
                </c:pt>
                <c:pt idx="111842">
                  <c:v>288.25520833333331</c:v>
                </c:pt>
                <c:pt idx="111843">
                  <c:v>288.2578125</c:v>
                </c:pt>
                <c:pt idx="111844">
                  <c:v>288.26041666666669</c:v>
                </c:pt>
                <c:pt idx="111845">
                  <c:v>288.26302083333331</c:v>
                </c:pt>
                <c:pt idx="111846">
                  <c:v>288.265625</c:v>
                </c:pt>
                <c:pt idx="111847">
                  <c:v>288.26822916666669</c:v>
                </c:pt>
                <c:pt idx="111848">
                  <c:v>288.27083333333331</c:v>
                </c:pt>
                <c:pt idx="111849">
                  <c:v>288.2734375</c:v>
                </c:pt>
                <c:pt idx="111850">
                  <c:v>288.27604166666669</c:v>
                </c:pt>
                <c:pt idx="111851">
                  <c:v>288.27864583333331</c:v>
                </c:pt>
                <c:pt idx="111852">
                  <c:v>288.28125</c:v>
                </c:pt>
                <c:pt idx="111853">
                  <c:v>288.28385416666669</c:v>
                </c:pt>
                <c:pt idx="111854">
                  <c:v>288.28645833333331</c:v>
                </c:pt>
                <c:pt idx="111855">
                  <c:v>288.2890625</c:v>
                </c:pt>
                <c:pt idx="111856">
                  <c:v>288.29166666666669</c:v>
                </c:pt>
                <c:pt idx="111857">
                  <c:v>288.29427083333331</c:v>
                </c:pt>
                <c:pt idx="111858">
                  <c:v>288.296875</c:v>
                </c:pt>
                <c:pt idx="111859">
                  <c:v>288.29947916666669</c:v>
                </c:pt>
                <c:pt idx="111860">
                  <c:v>288.30208333333331</c:v>
                </c:pt>
                <c:pt idx="111861">
                  <c:v>288.3046875</c:v>
                </c:pt>
                <c:pt idx="111862">
                  <c:v>288.30729166666669</c:v>
                </c:pt>
                <c:pt idx="111863">
                  <c:v>288.30989583333331</c:v>
                </c:pt>
                <c:pt idx="111864">
                  <c:v>288.3125</c:v>
                </c:pt>
                <c:pt idx="111865">
                  <c:v>288.31510416666669</c:v>
                </c:pt>
                <c:pt idx="111866">
                  <c:v>288.31770833333331</c:v>
                </c:pt>
                <c:pt idx="111867">
                  <c:v>288.3203125</c:v>
                </c:pt>
                <c:pt idx="111868">
                  <c:v>288.32291666666669</c:v>
                </c:pt>
                <c:pt idx="111869">
                  <c:v>288.32552083333331</c:v>
                </c:pt>
                <c:pt idx="111870">
                  <c:v>288.328125</c:v>
                </c:pt>
                <c:pt idx="111871">
                  <c:v>288.33072916666669</c:v>
                </c:pt>
                <c:pt idx="111872">
                  <c:v>288.33333333333331</c:v>
                </c:pt>
                <c:pt idx="111873">
                  <c:v>288.3359375</c:v>
                </c:pt>
                <c:pt idx="111874">
                  <c:v>288.33854166666669</c:v>
                </c:pt>
                <c:pt idx="111875">
                  <c:v>288.34114583333331</c:v>
                </c:pt>
                <c:pt idx="111876">
                  <c:v>288.34375</c:v>
                </c:pt>
                <c:pt idx="111877">
                  <c:v>288.34635416666669</c:v>
                </c:pt>
                <c:pt idx="111878">
                  <c:v>288.34895833333331</c:v>
                </c:pt>
                <c:pt idx="111879">
                  <c:v>288.3515625</c:v>
                </c:pt>
                <c:pt idx="111880">
                  <c:v>288.35416666666669</c:v>
                </c:pt>
                <c:pt idx="111881">
                  <c:v>288.35677083333331</c:v>
                </c:pt>
                <c:pt idx="111882">
                  <c:v>288.359375</c:v>
                </c:pt>
                <c:pt idx="111883">
                  <c:v>288.36197916666669</c:v>
                </c:pt>
                <c:pt idx="111884">
                  <c:v>288.36458333333331</c:v>
                </c:pt>
                <c:pt idx="111885">
                  <c:v>288.3671875</c:v>
                </c:pt>
                <c:pt idx="111886">
                  <c:v>288.36979166666669</c:v>
                </c:pt>
                <c:pt idx="111887">
                  <c:v>288.37239583333331</c:v>
                </c:pt>
                <c:pt idx="111888">
                  <c:v>288.375</c:v>
                </c:pt>
                <c:pt idx="111889">
                  <c:v>288.37760416666669</c:v>
                </c:pt>
                <c:pt idx="111890">
                  <c:v>288.38020833333331</c:v>
                </c:pt>
                <c:pt idx="111891">
                  <c:v>288.3828125</c:v>
                </c:pt>
                <c:pt idx="111892">
                  <c:v>288.38541666666669</c:v>
                </c:pt>
                <c:pt idx="111893">
                  <c:v>288.38802083333331</c:v>
                </c:pt>
                <c:pt idx="111894">
                  <c:v>288.390625</c:v>
                </c:pt>
                <c:pt idx="111895">
                  <c:v>288.39322916666669</c:v>
                </c:pt>
                <c:pt idx="111896">
                  <c:v>288.39583333333331</c:v>
                </c:pt>
                <c:pt idx="111897">
                  <c:v>288.3984375</c:v>
                </c:pt>
                <c:pt idx="111898">
                  <c:v>288.40104166666669</c:v>
                </c:pt>
                <c:pt idx="111899">
                  <c:v>288.40364583333331</c:v>
                </c:pt>
                <c:pt idx="111900">
                  <c:v>288.40625</c:v>
                </c:pt>
                <c:pt idx="111901">
                  <c:v>288.40885416666669</c:v>
                </c:pt>
                <c:pt idx="111902">
                  <c:v>288.41145833333331</c:v>
                </c:pt>
                <c:pt idx="111903">
                  <c:v>288.4140625</c:v>
                </c:pt>
                <c:pt idx="111904">
                  <c:v>288.41666666666669</c:v>
                </c:pt>
                <c:pt idx="111905">
                  <c:v>288.41927083333331</c:v>
                </c:pt>
                <c:pt idx="111906">
                  <c:v>288.421875</c:v>
                </c:pt>
                <c:pt idx="111907">
                  <c:v>288.42447916666669</c:v>
                </c:pt>
                <c:pt idx="111908">
                  <c:v>288.42708333333331</c:v>
                </c:pt>
                <c:pt idx="111909">
                  <c:v>288.4296875</c:v>
                </c:pt>
                <c:pt idx="111910">
                  <c:v>288.43229166666669</c:v>
                </c:pt>
                <c:pt idx="111911">
                  <c:v>288.43489583333331</c:v>
                </c:pt>
                <c:pt idx="111912">
                  <c:v>288.4375</c:v>
                </c:pt>
                <c:pt idx="111913">
                  <c:v>288.44010416666669</c:v>
                </c:pt>
                <c:pt idx="111914">
                  <c:v>288.44270833333331</c:v>
                </c:pt>
                <c:pt idx="111915">
                  <c:v>288.4453125</c:v>
                </c:pt>
                <c:pt idx="111916">
                  <c:v>288.44791666666669</c:v>
                </c:pt>
                <c:pt idx="111917">
                  <c:v>288.45052083333331</c:v>
                </c:pt>
                <c:pt idx="111918">
                  <c:v>288.453125</c:v>
                </c:pt>
                <c:pt idx="111919">
                  <c:v>288.45572916666669</c:v>
                </c:pt>
                <c:pt idx="111920">
                  <c:v>288.45833333333331</c:v>
                </c:pt>
                <c:pt idx="111921">
                  <c:v>288.4609375</c:v>
                </c:pt>
                <c:pt idx="111922">
                  <c:v>288.46354166666669</c:v>
                </c:pt>
                <c:pt idx="111923">
                  <c:v>288.46614583333331</c:v>
                </c:pt>
                <c:pt idx="111924">
                  <c:v>288.46875</c:v>
                </c:pt>
                <c:pt idx="111925">
                  <c:v>288.47135416666669</c:v>
                </c:pt>
                <c:pt idx="111926">
                  <c:v>288.47395833333331</c:v>
                </c:pt>
                <c:pt idx="111927">
                  <c:v>288.4765625</c:v>
                </c:pt>
                <c:pt idx="111928">
                  <c:v>288.47916666666669</c:v>
                </c:pt>
                <c:pt idx="111929">
                  <c:v>288.48177083333331</c:v>
                </c:pt>
                <c:pt idx="111930">
                  <c:v>288.484375</c:v>
                </c:pt>
                <c:pt idx="111931">
                  <c:v>288.48697916666669</c:v>
                </c:pt>
                <c:pt idx="111932">
                  <c:v>288.48958333333331</c:v>
                </c:pt>
                <c:pt idx="111933">
                  <c:v>288.4921875</c:v>
                </c:pt>
                <c:pt idx="111934">
                  <c:v>288.49479166666669</c:v>
                </c:pt>
                <c:pt idx="111935">
                  <c:v>288.49739583333331</c:v>
                </c:pt>
                <c:pt idx="111936">
                  <c:v>288.5</c:v>
                </c:pt>
                <c:pt idx="111937">
                  <c:v>288.50260416666669</c:v>
                </c:pt>
                <c:pt idx="111938">
                  <c:v>288.50520833333331</c:v>
                </c:pt>
                <c:pt idx="111939">
                  <c:v>288.5078125</c:v>
                </c:pt>
                <c:pt idx="111940">
                  <c:v>288.51041666666669</c:v>
                </c:pt>
                <c:pt idx="111941">
                  <c:v>288.51302083333331</c:v>
                </c:pt>
                <c:pt idx="111942">
                  <c:v>288.515625</c:v>
                </c:pt>
                <c:pt idx="111943">
                  <c:v>288.51822916666669</c:v>
                </c:pt>
                <c:pt idx="111944">
                  <c:v>288.52083333333331</c:v>
                </c:pt>
                <c:pt idx="111945">
                  <c:v>288.5234375</c:v>
                </c:pt>
                <c:pt idx="111946">
                  <c:v>288.52604166666669</c:v>
                </c:pt>
                <c:pt idx="111947">
                  <c:v>288.52864583333331</c:v>
                </c:pt>
                <c:pt idx="111948">
                  <c:v>288.53125</c:v>
                </c:pt>
                <c:pt idx="111949">
                  <c:v>288.53385416666669</c:v>
                </c:pt>
                <c:pt idx="111950">
                  <c:v>288.53645833333331</c:v>
                </c:pt>
                <c:pt idx="111951">
                  <c:v>288.5390625</c:v>
                </c:pt>
                <c:pt idx="111952">
                  <c:v>288.54166666666669</c:v>
                </c:pt>
                <c:pt idx="111953">
                  <c:v>288.54427083333331</c:v>
                </c:pt>
                <c:pt idx="111954">
                  <c:v>288.546875</c:v>
                </c:pt>
                <c:pt idx="111955">
                  <c:v>288.54947916666669</c:v>
                </c:pt>
                <c:pt idx="111956">
                  <c:v>288.55208333333331</c:v>
                </c:pt>
                <c:pt idx="111957">
                  <c:v>288.5546875</c:v>
                </c:pt>
                <c:pt idx="111958">
                  <c:v>288.55729166666669</c:v>
                </c:pt>
                <c:pt idx="111959">
                  <c:v>288.55989583333331</c:v>
                </c:pt>
                <c:pt idx="111960">
                  <c:v>288.5625</c:v>
                </c:pt>
                <c:pt idx="111961">
                  <c:v>288.56510416666669</c:v>
                </c:pt>
                <c:pt idx="111962">
                  <c:v>288.56770833333331</c:v>
                </c:pt>
                <c:pt idx="111963">
                  <c:v>288.5703125</c:v>
                </c:pt>
                <c:pt idx="111964">
                  <c:v>288.57291666666669</c:v>
                </c:pt>
                <c:pt idx="111965">
                  <c:v>288.57552083333331</c:v>
                </c:pt>
                <c:pt idx="111966">
                  <c:v>288.578125</c:v>
                </c:pt>
                <c:pt idx="111967">
                  <c:v>288.58072916666669</c:v>
                </c:pt>
                <c:pt idx="111968">
                  <c:v>288.58333333333331</c:v>
                </c:pt>
                <c:pt idx="111969">
                  <c:v>288.5859375</c:v>
                </c:pt>
                <c:pt idx="111970">
                  <c:v>288.58854166666669</c:v>
                </c:pt>
                <c:pt idx="111971">
                  <c:v>288.59114583333331</c:v>
                </c:pt>
                <c:pt idx="111972">
                  <c:v>288.59375</c:v>
                </c:pt>
                <c:pt idx="111973">
                  <c:v>288.59635416666669</c:v>
                </c:pt>
                <c:pt idx="111974">
                  <c:v>288.59895833333331</c:v>
                </c:pt>
                <c:pt idx="111975">
                  <c:v>288.6015625</c:v>
                </c:pt>
                <c:pt idx="111976">
                  <c:v>288.60416666666669</c:v>
                </c:pt>
                <c:pt idx="111977">
                  <c:v>288.60677083333331</c:v>
                </c:pt>
                <c:pt idx="111978">
                  <c:v>288.609375</c:v>
                </c:pt>
                <c:pt idx="111979">
                  <c:v>288.61197916666669</c:v>
                </c:pt>
                <c:pt idx="111980">
                  <c:v>288.61458333333331</c:v>
                </c:pt>
                <c:pt idx="111981">
                  <c:v>288.6171875</c:v>
                </c:pt>
                <c:pt idx="111982">
                  <c:v>288.61979166666669</c:v>
                </c:pt>
                <c:pt idx="111983">
                  <c:v>288.62239583333331</c:v>
                </c:pt>
                <c:pt idx="111984">
                  <c:v>288.625</c:v>
                </c:pt>
                <c:pt idx="111985">
                  <c:v>288.62760416666669</c:v>
                </c:pt>
                <c:pt idx="111986">
                  <c:v>288.63020833333331</c:v>
                </c:pt>
                <c:pt idx="111987">
                  <c:v>288.6328125</c:v>
                </c:pt>
                <c:pt idx="111988">
                  <c:v>288.63541666666669</c:v>
                </c:pt>
                <c:pt idx="111989">
                  <c:v>288.63802083333331</c:v>
                </c:pt>
                <c:pt idx="111990">
                  <c:v>288.640625</c:v>
                </c:pt>
                <c:pt idx="111991">
                  <c:v>288.64322916666669</c:v>
                </c:pt>
                <c:pt idx="111992">
                  <c:v>288.64583333333331</c:v>
                </c:pt>
                <c:pt idx="111993">
                  <c:v>288.6484375</c:v>
                </c:pt>
                <c:pt idx="111994">
                  <c:v>288.65104166666669</c:v>
                </c:pt>
                <c:pt idx="111995">
                  <c:v>288.65364583333331</c:v>
                </c:pt>
                <c:pt idx="111996">
                  <c:v>288.65625</c:v>
                </c:pt>
                <c:pt idx="111997">
                  <c:v>288.65885416666669</c:v>
                </c:pt>
                <c:pt idx="111998">
                  <c:v>288.66145833333331</c:v>
                </c:pt>
                <c:pt idx="111999">
                  <c:v>288.6640625</c:v>
                </c:pt>
                <c:pt idx="112000">
                  <c:v>288.66666666666669</c:v>
                </c:pt>
                <c:pt idx="112001">
                  <c:v>288.66927083333331</c:v>
                </c:pt>
                <c:pt idx="112002">
                  <c:v>288.671875</c:v>
                </c:pt>
                <c:pt idx="112003">
                  <c:v>288.67447916666669</c:v>
                </c:pt>
                <c:pt idx="112004">
                  <c:v>288.67708333333331</c:v>
                </c:pt>
                <c:pt idx="112005">
                  <c:v>288.6796875</c:v>
                </c:pt>
                <c:pt idx="112006">
                  <c:v>288.68229166666669</c:v>
                </c:pt>
                <c:pt idx="112007">
                  <c:v>288.68489583333331</c:v>
                </c:pt>
                <c:pt idx="112008">
                  <c:v>288.6875</c:v>
                </c:pt>
                <c:pt idx="112009">
                  <c:v>288.69010416666669</c:v>
                </c:pt>
                <c:pt idx="112010">
                  <c:v>288.69270833333331</c:v>
                </c:pt>
                <c:pt idx="112011">
                  <c:v>288.6953125</c:v>
                </c:pt>
                <c:pt idx="112012">
                  <c:v>288.69791666666669</c:v>
                </c:pt>
                <c:pt idx="112013">
                  <c:v>288.70052083333331</c:v>
                </c:pt>
                <c:pt idx="112014">
                  <c:v>288.703125</c:v>
                </c:pt>
                <c:pt idx="112015">
                  <c:v>288.70572916666669</c:v>
                </c:pt>
                <c:pt idx="112016">
                  <c:v>288.70833333333331</c:v>
                </c:pt>
                <c:pt idx="112017">
                  <c:v>288.7109375</c:v>
                </c:pt>
                <c:pt idx="112018">
                  <c:v>288.71354166666669</c:v>
                </c:pt>
                <c:pt idx="112019">
                  <c:v>288.71614583333331</c:v>
                </c:pt>
                <c:pt idx="112020">
                  <c:v>288.71875</c:v>
                </c:pt>
                <c:pt idx="112021">
                  <c:v>288.72135416666669</c:v>
                </c:pt>
                <c:pt idx="112022">
                  <c:v>288.72395833333331</c:v>
                </c:pt>
                <c:pt idx="112023">
                  <c:v>288.7265625</c:v>
                </c:pt>
                <c:pt idx="112024">
                  <c:v>288.72916666666669</c:v>
                </c:pt>
                <c:pt idx="112025">
                  <c:v>288.73177083333331</c:v>
                </c:pt>
                <c:pt idx="112026">
                  <c:v>288.734375</c:v>
                </c:pt>
                <c:pt idx="112027">
                  <c:v>288.73697916666669</c:v>
                </c:pt>
                <c:pt idx="112028">
                  <c:v>288.73958333333331</c:v>
                </c:pt>
                <c:pt idx="112029">
                  <c:v>288.7421875</c:v>
                </c:pt>
                <c:pt idx="112030">
                  <c:v>288.74479166666669</c:v>
                </c:pt>
                <c:pt idx="112031">
                  <c:v>288.74739583333331</c:v>
                </c:pt>
                <c:pt idx="112032">
                  <c:v>288.75</c:v>
                </c:pt>
                <c:pt idx="112033">
                  <c:v>288.75260416666669</c:v>
                </c:pt>
                <c:pt idx="112034">
                  <c:v>288.75520833333331</c:v>
                </c:pt>
                <c:pt idx="112035">
                  <c:v>288.7578125</c:v>
                </c:pt>
                <c:pt idx="112036">
                  <c:v>288.76041666666669</c:v>
                </c:pt>
                <c:pt idx="112037">
                  <c:v>288.76302083333331</c:v>
                </c:pt>
                <c:pt idx="112038">
                  <c:v>288.765625</c:v>
                </c:pt>
                <c:pt idx="112039">
                  <c:v>288.76822916666669</c:v>
                </c:pt>
                <c:pt idx="112040">
                  <c:v>288.77083333333331</c:v>
                </c:pt>
                <c:pt idx="112041">
                  <c:v>288.7734375</c:v>
                </c:pt>
                <c:pt idx="112042">
                  <c:v>288.77604166666669</c:v>
                </c:pt>
                <c:pt idx="112043">
                  <c:v>288.77864583333331</c:v>
                </c:pt>
                <c:pt idx="112044">
                  <c:v>288.78125</c:v>
                </c:pt>
                <c:pt idx="112045">
                  <c:v>288.78385416666669</c:v>
                </c:pt>
                <c:pt idx="112046">
                  <c:v>288.78645833333331</c:v>
                </c:pt>
                <c:pt idx="112047">
                  <c:v>288.7890625</c:v>
                </c:pt>
                <c:pt idx="112048">
                  <c:v>288.79166666666669</c:v>
                </c:pt>
                <c:pt idx="112049">
                  <c:v>288.79427083333331</c:v>
                </c:pt>
                <c:pt idx="112050">
                  <c:v>288.796875</c:v>
                </c:pt>
                <c:pt idx="112051">
                  <c:v>288.79947916666669</c:v>
                </c:pt>
                <c:pt idx="112052">
                  <c:v>288.80208333333331</c:v>
                </c:pt>
                <c:pt idx="112053">
                  <c:v>288.8046875</c:v>
                </c:pt>
                <c:pt idx="112054">
                  <c:v>288.80729166666669</c:v>
                </c:pt>
                <c:pt idx="112055">
                  <c:v>288.80989583333331</c:v>
                </c:pt>
                <c:pt idx="112056">
                  <c:v>288.8125</c:v>
                </c:pt>
                <c:pt idx="112057">
                  <c:v>288.81510416666669</c:v>
                </c:pt>
                <c:pt idx="112058">
                  <c:v>288.81770833333331</c:v>
                </c:pt>
                <c:pt idx="112059">
                  <c:v>288.8203125</c:v>
                </c:pt>
                <c:pt idx="112060">
                  <c:v>288.82291666666669</c:v>
                </c:pt>
                <c:pt idx="112061">
                  <c:v>288.82552083333331</c:v>
                </c:pt>
                <c:pt idx="112062">
                  <c:v>288.828125</c:v>
                </c:pt>
                <c:pt idx="112063">
                  <c:v>288.83072916666669</c:v>
                </c:pt>
                <c:pt idx="112064">
                  <c:v>288.83333333333331</c:v>
                </c:pt>
                <c:pt idx="112065">
                  <c:v>288.8359375</c:v>
                </c:pt>
                <c:pt idx="112066">
                  <c:v>288.83854166666669</c:v>
                </c:pt>
                <c:pt idx="112067">
                  <c:v>288.84114583333331</c:v>
                </c:pt>
                <c:pt idx="112068">
                  <c:v>288.84375</c:v>
                </c:pt>
                <c:pt idx="112069">
                  <c:v>288.84635416666669</c:v>
                </c:pt>
                <c:pt idx="112070">
                  <c:v>288.84895833333331</c:v>
                </c:pt>
                <c:pt idx="112071">
                  <c:v>288.8515625</c:v>
                </c:pt>
                <c:pt idx="112072">
                  <c:v>288.85416666666669</c:v>
                </c:pt>
                <c:pt idx="112073">
                  <c:v>288.85677083333331</c:v>
                </c:pt>
                <c:pt idx="112074">
                  <c:v>288.859375</c:v>
                </c:pt>
                <c:pt idx="112075">
                  <c:v>288.86197916666669</c:v>
                </c:pt>
                <c:pt idx="112076">
                  <c:v>288.86458333333331</c:v>
                </c:pt>
                <c:pt idx="112077">
                  <c:v>288.8671875</c:v>
                </c:pt>
                <c:pt idx="112078">
                  <c:v>288.86979166666669</c:v>
                </c:pt>
                <c:pt idx="112079">
                  <c:v>288.87239583333331</c:v>
                </c:pt>
                <c:pt idx="112080">
                  <c:v>288.875</c:v>
                </c:pt>
                <c:pt idx="112081">
                  <c:v>288.87760416666669</c:v>
                </c:pt>
                <c:pt idx="112082">
                  <c:v>288.88020833333331</c:v>
                </c:pt>
                <c:pt idx="112083">
                  <c:v>288.8828125</c:v>
                </c:pt>
                <c:pt idx="112084">
                  <c:v>288.88541666666669</c:v>
                </c:pt>
                <c:pt idx="112085">
                  <c:v>288.88802083333331</c:v>
                </c:pt>
                <c:pt idx="112086">
                  <c:v>288.890625</c:v>
                </c:pt>
                <c:pt idx="112087">
                  <c:v>288.89322916666669</c:v>
                </c:pt>
                <c:pt idx="112088">
                  <c:v>288.89583333333331</c:v>
                </c:pt>
                <c:pt idx="112089">
                  <c:v>288.8984375</c:v>
                </c:pt>
                <c:pt idx="112090">
                  <c:v>288.90104166666669</c:v>
                </c:pt>
                <c:pt idx="112091">
                  <c:v>288.90364583333331</c:v>
                </c:pt>
                <c:pt idx="112092">
                  <c:v>288.90625</c:v>
                </c:pt>
                <c:pt idx="112093">
                  <c:v>288.90885416666669</c:v>
                </c:pt>
                <c:pt idx="112094">
                  <c:v>288.91145833333331</c:v>
                </c:pt>
                <c:pt idx="112095">
                  <c:v>288.9140625</c:v>
                </c:pt>
                <c:pt idx="112096">
                  <c:v>288.91666666666669</c:v>
                </c:pt>
                <c:pt idx="112097">
                  <c:v>288.91927083333331</c:v>
                </c:pt>
                <c:pt idx="112098">
                  <c:v>288.921875</c:v>
                </c:pt>
                <c:pt idx="112099">
                  <c:v>288.92447916666669</c:v>
                </c:pt>
                <c:pt idx="112100">
                  <c:v>288.92708333333331</c:v>
                </c:pt>
                <c:pt idx="112101">
                  <c:v>288.9296875</c:v>
                </c:pt>
                <c:pt idx="112102">
                  <c:v>288.93229166666669</c:v>
                </c:pt>
                <c:pt idx="112103">
                  <c:v>288.93489583333331</c:v>
                </c:pt>
                <c:pt idx="112104">
                  <c:v>288.9375</c:v>
                </c:pt>
                <c:pt idx="112105">
                  <c:v>288.94010416666669</c:v>
                </c:pt>
                <c:pt idx="112106">
                  <c:v>288.94270833333331</c:v>
                </c:pt>
                <c:pt idx="112107">
                  <c:v>288.9453125</c:v>
                </c:pt>
                <c:pt idx="112108">
                  <c:v>288.94791666666669</c:v>
                </c:pt>
                <c:pt idx="112109">
                  <c:v>288.95052083333331</c:v>
                </c:pt>
                <c:pt idx="112110">
                  <c:v>288.953125</c:v>
                </c:pt>
                <c:pt idx="112111">
                  <c:v>288.95572916666669</c:v>
                </c:pt>
                <c:pt idx="112112">
                  <c:v>288.95833333333331</c:v>
                </c:pt>
                <c:pt idx="112113">
                  <c:v>288.9609375</c:v>
                </c:pt>
                <c:pt idx="112114">
                  <c:v>288.96354166666669</c:v>
                </c:pt>
                <c:pt idx="112115">
                  <c:v>288.96614583333331</c:v>
                </c:pt>
                <c:pt idx="112116">
                  <c:v>288.96875</c:v>
                </c:pt>
                <c:pt idx="112117">
                  <c:v>288.97135416666669</c:v>
                </c:pt>
                <c:pt idx="112118">
                  <c:v>288.97395833333331</c:v>
                </c:pt>
                <c:pt idx="112119">
                  <c:v>288.9765625</c:v>
                </c:pt>
                <c:pt idx="112120">
                  <c:v>288.97916666666669</c:v>
                </c:pt>
                <c:pt idx="112121">
                  <c:v>288.98177083333331</c:v>
                </c:pt>
                <c:pt idx="112122">
                  <c:v>288.984375</c:v>
                </c:pt>
                <c:pt idx="112123">
                  <c:v>288.98697916666669</c:v>
                </c:pt>
                <c:pt idx="112124">
                  <c:v>288.98958333333331</c:v>
                </c:pt>
                <c:pt idx="112125">
                  <c:v>288.9921875</c:v>
                </c:pt>
                <c:pt idx="112126">
                  <c:v>288.99479166666669</c:v>
                </c:pt>
                <c:pt idx="112127">
                  <c:v>288.99739583333331</c:v>
                </c:pt>
                <c:pt idx="112128">
                  <c:v>289</c:v>
                </c:pt>
                <c:pt idx="112129">
                  <c:v>289.00260416666669</c:v>
                </c:pt>
                <c:pt idx="112130">
                  <c:v>289.00520833333331</c:v>
                </c:pt>
                <c:pt idx="112131">
                  <c:v>289.0078125</c:v>
                </c:pt>
                <c:pt idx="112132">
                  <c:v>289.01041666666669</c:v>
                </c:pt>
                <c:pt idx="112133">
                  <c:v>289.01302083333331</c:v>
                </c:pt>
                <c:pt idx="112134">
                  <c:v>289.015625</c:v>
                </c:pt>
                <c:pt idx="112135">
                  <c:v>289.01822916666669</c:v>
                </c:pt>
                <c:pt idx="112136">
                  <c:v>289.02083333333331</c:v>
                </c:pt>
                <c:pt idx="112137">
                  <c:v>289.0234375</c:v>
                </c:pt>
                <c:pt idx="112138">
                  <c:v>289.02604166666669</c:v>
                </c:pt>
                <c:pt idx="112139">
                  <c:v>289.02864583333331</c:v>
                </c:pt>
                <c:pt idx="112140">
                  <c:v>289.03125</c:v>
                </c:pt>
                <c:pt idx="112141">
                  <c:v>289.03385416666669</c:v>
                </c:pt>
                <c:pt idx="112142">
                  <c:v>289.03645833333331</c:v>
                </c:pt>
                <c:pt idx="112143">
                  <c:v>289.0390625</c:v>
                </c:pt>
                <c:pt idx="112144">
                  <c:v>289.04166666666669</c:v>
                </c:pt>
                <c:pt idx="112145">
                  <c:v>289.04427083333331</c:v>
                </c:pt>
                <c:pt idx="112146">
                  <c:v>289.046875</c:v>
                </c:pt>
                <c:pt idx="112147">
                  <c:v>289.04947916666669</c:v>
                </c:pt>
                <c:pt idx="112148">
                  <c:v>289.05208333333331</c:v>
                </c:pt>
                <c:pt idx="112149">
                  <c:v>289.0546875</c:v>
                </c:pt>
                <c:pt idx="112150">
                  <c:v>289.05729166666669</c:v>
                </c:pt>
                <c:pt idx="112151">
                  <c:v>289.05989583333331</c:v>
                </c:pt>
                <c:pt idx="112152">
                  <c:v>289.0625</c:v>
                </c:pt>
                <c:pt idx="112153">
                  <c:v>289.06510416666669</c:v>
                </c:pt>
                <c:pt idx="112154">
                  <c:v>289.06770833333331</c:v>
                </c:pt>
                <c:pt idx="112155">
                  <c:v>289.0703125</c:v>
                </c:pt>
                <c:pt idx="112156">
                  <c:v>289.07291666666669</c:v>
                </c:pt>
                <c:pt idx="112157">
                  <c:v>289.07552083333331</c:v>
                </c:pt>
                <c:pt idx="112158">
                  <c:v>289.078125</c:v>
                </c:pt>
                <c:pt idx="112159">
                  <c:v>289.08072916666669</c:v>
                </c:pt>
                <c:pt idx="112160">
                  <c:v>289.08333333333331</c:v>
                </c:pt>
                <c:pt idx="112161">
                  <c:v>289.0859375</c:v>
                </c:pt>
                <c:pt idx="112162">
                  <c:v>289.08854166666669</c:v>
                </c:pt>
                <c:pt idx="112163">
                  <c:v>289.09114583333331</c:v>
                </c:pt>
                <c:pt idx="112164">
                  <c:v>289.09375</c:v>
                </c:pt>
                <c:pt idx="112165">
                  <c:v>289.09635416666669</c:v>
                </c:pt>
                <c:pt idx="112166">
                  <c:v>289.09895833333331</c:v>
                </c:pt>
                <c:pt idx="112167">
                  <c:v>289.1015625</c:v>
                </c:pt>
                <c:pt idx="112168">
                  <c:v>289.10416666666669</c:v>
                </c:pt>
                <c:pt idx="112169">
                  <c:v>289.10677083333331</c:v>
                </c:pt>
                <c:pt idx="112170">
                  <c:v>289.109375</c:v>
                </c:pt>
                <c:pt idx="112171">
                  <c:v>289.11197916666669</c:v>
                </c:pt>
                <c:pt idx="112172">
                  <c:v>289.11458333333331</c:v>
                </c:pt>
                <c:pt idx="112173">
                  <c:v>289.1171875</c:v>
                </c:pt>
                <c:pt idx="112174">
                  <c:v>289.11979166666669</c:v>
                </c:pt>
                <c:pt idx="112175">
                  <c:v>289.12239583333331</c:v>
                </c:pt>
                <c:pt idx="112176">
                  <c:v>289.125</c:v>
                </c:pt>
                <c:pt idx="112177">
                  <c:v>289.12760416666669</c:v>
                </c:pt>
                <c:pt idx="112178">
                  <c:v>289.13020833333331</c:v>
                </c:pt>
                <c:pt idx="112179">
                  <c:v>289.1328125</c:v>
                </c:pt>
                <c:pt idx="112180">
                  <c:v>289.13541666666669</c:v>
                </c:pt>
                <c:pt idx="112181">
                  <c:v>289.13802083333331</c:v>
                </c:pt>
                <c:pt idx="112182">
                  <c:v>289.140625</c:v>
                </c:pt>
                <c:pt idx="112183">
                  <c:v>289.14322916666669</c:v>
                </c:pt>
                <c:pt idx="112184">
                  <c:v>289.14583333333331</c:v>
                </c:pt>
                <c:pt idx="112185">
                  <c:v>289.1484375</c:v>
                </c:pt>
                <c:pt idx="112186">
                  <c:v>289.15104166666669</c:v>
                </c:pt>
                <c:pt idx="112187">
                  <c:v>289.15364583333331</c:v>
                </c:pt>
                <c:pt idx="112188">
                  <c:v>289.15625</c:v>
                </c:pt>
                <c:pt idx="112189">
                  <c:v>289.15885416666669</c:v>
                </c:pt>
                <c:pt idx="112190">
                  <c:v>289.16145833333331</c:v>
                </c:pt>
                <c:pt idx="112191">
                  <c:v>289.1640625</c:v>
                </c:pt>
                <c:pt idx="112192">
                  <c:v>289.16666666666669</c:v>
                </c:pt>
                <c:pt idx="112193">
                  <c:v>289.16927083333331</c:v>
                </c:pt>
                <c:pt idx="112194">
                  <c:v>289.171875</c:v>
                </c:pt>
                <c:pt idx="112195">
                  <c:v>289.17447916666669</c:v>
                </c:pt>
                <c:pt idx="112196">
                  <c:v>289.17708333333331</c:v>
                </c:pt>
                <c:pt idx="112197">
                  <c:v>289.1796875</c:v>
                </c:pt>
                <c:pt idx="112198">
                  <c:v>289.18229166666669</c:v>
                </c:pt>
                <c:pt idx="112199">
                  <c:v>289.18489583333331</c:v>
                </c:pt>
                <c:pt idx="112200">
                  <c:v>289.1875</c:v>
                </c:pt>
                <c:pt idx="112201">
                  <c:v>289.19010416666669</c:v>
                </c:pt>
                <c:pt idx="112202">
                  <c:v>289.19270833333331</c:v>
                </c:pt>
                <c:pt idx="112203">
                  <c:v>289.1953125</c:v>
                </c:pt>
                <c:pt idx="112204">
                  <c:v>289.19791666666669</c:v>
                </c:pt>
                <c:pt idx="112205">
                  <c:v>289.20052083333331</c:v>
                </c:pt>
                <c:pt idx="112206">
                  <c:v>289.203125</c:v>
                </c:pt>
                <c:pt idx="112207">
                  <c:v>289.20572916666669</c:v>
                </c:pt>
                <c:pt idx="112208">
                  <c:v>289.20833333333331</c:v>
                </c:pt>
                <c:pt idx="112209">
                  <c:v>289.2109375</c:v>
                </c:pt>
                <c:pt idx="112210">
                  <c:v>289.21354166666669</c:v>
                </c:pt>
                <c:pt idx="112211">
                  <c:v>289.21614583333331</c:v>
                </c:pt>
                <c:pt idx="112212">
                  <c:v>289.21875</c:v>
                </c:pt>
                <c:pt idx="112213">
                  <c:v>289.22135416666669</c:v>
                </c:pt>
                <c:pt idx="112214">
                  <c:v>289.22395833333331</c:v>
                </c:pt>
                <c:pt idx="112215">
                  <c:v>289.2265625</c:v>
                </c:pt>
                <c:pt idx="112216">
                  <c:v>289.22916666666669</c:v>
                </c:pt>
                <c:pt idx="112217">
                  <c:v>289.23177083333331</c:v>
                </c:pt>
                <c:pt idx="112218">
                  <c:v>289.234375</c:v>
                </c:pt>
                <c:pt idx="112219">
                  <c:v>289.23697916666669</c:v>
                </c:pt>
                <c:pt idx="112220">
                  <c:v>289.23958333333331</c:v>
                </c:pt>
                <c:pt idx="112221">
                  <c:v>289.2421875</c:v>
                </c:pt>
                <c:pt idx="112222">
                  <c:v>289.24479166666669</c:v>
                </c:pt>
                <c:pt idx="112223">
                  <c:v>289.24739583333331</c:v>
                </c:pt>
                <c:pt idx="112224">
                  <c:v>289.25</c:v>
                </c:pt>
                <c:pt idx="112225">
                  <c:v>289.25260416666669</c:v>
                </c:pt>
                <c:pt idx="112226">
                  <c:v>289.25520833333331</c:v>
                </c:pt>
                <c:pt idx="112227">
                  <c:v>289.2578125</c:v>
                </c:pt>
                <c:pt idx="112228">
                  <c:v>289.26041666666669</c:v>
                </c:pt>
                <c:pt idx="112229">
                  <c:v>289.26302083333331</c:v>
                </c:pt>
                <c:pt idx="112230">
                  <c:v>289.265625</c:v>
                </c:pt>
                <c:pt idx="112231">
                  <c:v>289.26822916666669</c:v>
                </c:pt>
                <c:pt idx="112232">
                  <c:v>289.27083333333331</c:v>
                </c:pt>
                <c:pt idx="112233">
                  <c:v>289.2734375</c:v>
                </c:pt>
                <c:pt idx="112234">
                  <c:v>289.27604166666669</c:v>
                </c:pt>
                <c:pt idx="112235">
                  <c:v>289.27864583333331</c:v>
                </c:pt>
                <c:pt idx="112236">
                  <c:v>289.28125</c:v>
                </c:pt>
                <c:pt idx="112237">
                  <c:v>289.28385416666669</c:v>
                </c:pt>
                <c:pt idx="112238">
                  <c:v>289.28645833333331</c:v>
                </c:pt>
                <c:pt idx="112239">
                  <c:v>289.2890625</c:v>
                </c:pt>
                <c:pt idx="112240">
                  <c:v>289.29166666666669</c:v>
                </c:pt>
                <c:pt idx="112241">
                  <c:v>289.29427083333331</c:v>
                </c:pt>
                <c:pt idx="112242">
                  <c:v>289.296875</c:v>
                </c:pt>
                <c:pt idx="112243">
                  <c:v>289.29947916666669</c:v>
                </c:pt>
                <c:pt idx="112244">
                  <c:v>289.30208333333331</c:v>
                </c:pt>
                <c:pt idx="112245">
                  <c:v>289.3046875</c:v>
                </c:pt>
                <c:pt idx="112246">
                  <c:v>289.30729166666669</c:v>
                </c:pt>
                <c:pt idx="112247">
                  <c:v>289.30989583333331</c:v>
                </c:pt>
                <c:pt idx="112248">
                  <c:v>289.3125</c:v>
                </c:pt>
                <c:pt idx="112249">
                  <c:v>289.31510416666669</c:v>
                </c:pt>
                <c:pt idx="112250">
                  <c:v>289.31770833333331</c:v>
                </c:pt>
                <c:pt idx="112251">
                  <c:v>289.3203125</c:v>
                </c:pt>
                <c:pt idx="112252">
                  <c:v>289.32291666666669</c:v>
                </c:pt>
                <c:pt idx="112253">
                  <c:v>289.32552083333331</c:v>
                </c:pt>
                <c:pt idx="112254">
                  <c:v>289.328125</c:v>
                </c:pt>
                <c:pt idx="112255">
                  <c:v>289.33072916666669</c:v>
                </c:pt>
                <c:pt idx="112256">
                  <c:v>289.33333333333331</c:v>
                </c:pt>
                <c:pt idx="112257">
                  <c:v>289.3359375</c:v>
                </c:pt>
                <c:pt idx="112258">
                  <c:v>289.33854166666669</c:v>
                </c:pt>
                <c:pt idx="112259">
                  <c:v>289.34114583333331</c:v>
                </c:pt>
                <c:pt idx="112260">
                  <c:v>289.34375</c:v>
                </c:pt>
                <c:pt idx="112261">
                  <c:v>289.34635416666669</c:v>
                </c:pt>
                <c:pt idx="112262">
                  <c:v>289.34895833333331</c:v>
                </c:pt>
                <c:pt idx="112263">
                  <c:v>289.3515625</c:v>
                </c:pt>
                <c:pt idx="112264">
                  <c:v>289.35416666666669</c:v>
                </c:pt>
                <c:pt idx="112265">
                  <c:v>289.35677083333331</c:v>
                </c:pt>
                <c:pt idx="112266">
                  <c:v>289.359375</c:v>
                </c:pt>
                <c:pt idx="112267">
                  <c:v>289.36197916666669</c:v>
                </c:pt>
                <c:pt idx="112268">
                  <c:v>289.36458333333331</c:v>
                </c:pt>
                <c:pt idx="112269">
                  <c:v>289.3671875</c:v>
                </c:pt>
                <c:pt idx="112270">
                  <c:v>289.36979166666669</c:v>
                </c:pt>
                <c:pt idx="112271">
                  <c:v>289.37239583333331</c:v>
                </c:pt>
                <c:pt idx="112272">
                  <c:v>289.375</c:v>
                </c:pt>
                <c:pt idx="112273">
                  <c:v>289.37760416666669</c:v>
                </c:pt>
                <c:pt idx="112274">
                  <c:v>289.38020833333331</c:v>
                </c:pt>
                <c:pt idx="112275">
                  <c:v>289.3828125</c:v>
                </c:pt>
                <c:pt idx="112276">
                  <c:v>289.38541666666669</c:v>
                </c:pt>
                <c:pt idx="112277">
                  <c:v>289.38802083333331</c:v>
                </c:pt>
                <c:pt idx="112278">
                  <c:v>289.390625</c:v>
                </c:pt>
                <c:pt idx="112279">
                  <c:v>289.39322916666669</c:v>
                </c:pt>
                <c:pt idx="112280">
                  <c:v>289.39583333333331</c:v>
                </c:pt>
                <c:pt idx="112281">
                  <c:v>289.3984375</c:v>
                </c:pt>
                <c:pt idx="112282">
                  <c:v>289.40104166666669</c:v>
                </c:pt>
                <c:pt idx="112283">
                  <c:v>289.40364583333331</c:v>
                </c:pt>
                <c:pt idx="112284">
                  <c:v>289.40625</c:v>
                </c:pt>
                <c:pt idx="112285">
                  <c:v>289.40885416666669</c:v>
                </c:pt>
                <c:pt idx="112286">
                  <c:v>289.41145833333331</c:v>
                </c:pt>
                <c:pt idx="112287">
                  <c:v>289.4140625</c:v>
                </c:pt>
                <c:pt idx="112288">
                  <c:v>289.41666666666669</c:v>
                </c:pt>
                <c:pt idx="112289">
                  <c:v>289.41927083333331</c:v>
                </c:pt>
                <c:pt idx="112290">
                  <c:v>289.421875</c:v>
                </c:pt>
                <c:pt idx="112291">
                  <c:v>289.42447916666669</c:v>
                </c:pt>
                <c:pt idx="112292">
                  <c:v>289.42708333333331</c:v>
                </c:pt>
                <c:pt idx="112293">
                  <c:v>289.4296875</c:v>
                </c:pt>
                <c:pt idx="112294">
                  <c:v>289.43229166666669</c:v>
                </c:pt>
                <c:pt idx="112295">
                  <c:v>289.43489583333331</c:v>
                </c:pt>
                <c:pt idx="112296">
                  <c:v>289.4375</c:v>
                </c:pt>
                <c:pt idx="112297">
                  <c:v>289.44010416666669</c:v>
                </c:pt>
                <c:pt idx="112298">
                  <c:v>289.44270833333331</c:v>
                </c:pt>
                <c:pt idx="112299">
                  <c:v>289.4453125</c:v>
                </c:pt>
                <c:pt idx="112300">
                  <c:v>289.44791666666669</c:v>
                </c:pt>
                <c:pt idx="112301">
                  <c:v>289.45052083333331</c:v>
                </c:pt>
                <c:pt idx="112302">
                  <c:v>289.453125</c:v>
                </c:pt>
                <c:pt idx="112303">
                  <c:v>289.45572916666669</c:v>
                </c:pt>
                <c:pt idx="112304">
                  <c:v>289.45833333333331</c:v>
                </c:pt>
                <c:pt idx="112305">
                  <c:v>289.4609375</c:v>
                </c:pt>
                <c:pt idx="112306">
                  <c:v>289.46354166666669</c:v>
                </c:pt>
                <c:pt idx="112307">
                  <c:v>289.46614583333331</c:v>
                </c:pt>
                <c:pt idx="112308">
                  <c:v>289.46875</c:v>
                </c:pt>
                <c:pt idx="112309">
                  <c:v>289.47135416666669</c:v>
                </c:pt>
                <c:pt idx="112310">
                  <c:v>289.47395833333331</c:v>
                </c:pt>
                <c:pt idx="112311">
                  <c:v>289.4765625</c:v>
                </c:pt>
                <c:pt idx="112312">
                  <c:v>289.47916666666669</c:v>
                </c:pt>
                <c:pt idx="112313">
                  <c:v>289.48177083333331</c:v>
                </c:pt>
                <c:pt idx="112314">
                  <c:v>289.484375</c:v>
                </c:pt>
                <c:pt idx="112315">
                  <c:v>289.48697916666669</c:v>
                </c:pt>
                <c:pt idx="112316">
                  <c:v>289.48958333333331</c:v>
                </c:pt>
                <c:pt idx="112317">
                  <c:v>289.4921875</c:v>
                </c:pt>
                <c:pt idx="112318">
                  <c:v>289.49479166666669</c:v>
                </c:pt>
                <c:pt idx="112319">
                  <c:v>289.49739583333331</c:v>
                </c:pt>
                <c:pt idx="112320">
                  <c:v>289.5</c:v>
                </c:pt>
                <c:pt idx="112321">
                  <c:v>289.50260416666669</c:v>
                </c:pt>
                <c:pt idx="112322">
                  <c:v>289.50520833333331</c:v>
                </c:pt>
                <c:pt idx="112323">
                  <c:v>289.5078125</c:v>
                </c:pt>
                <c:pt idx="112324">
                  <c:v>289.51041666666669</c:v>
                </c:pt>
                <c:pt idx="112325">
                  <c:v>289.51302083333331</c:v>
                </c:pt>
                <c:pt idx="112326">
                  <c:v>289.515625</c:v>
                </c:pt>
                <c:pt idx="112327">
                  <c:v>289.51822916666669</c:v>
                </c:pt>
                <c:pt idx="112328">
                  <c:v>289.52083333333331</c:v>
                </c:pt>
                <c:pt idx="112329">
                  <c:v>289.5234375</c:v>
                </c:pt>
                <c:pt idx="112330">
                  <c:v>289.52604166666669</c:v>
                </c:pt>
                <c:pt idx="112331">
                  <c:v>289.52864583333331</c:v>
                </c:pt>
                <c:pt idx="112332">
                  <c:v>289.53125</c:v>
                </c:pt>
                <c:pt idx="112333">
                  <c:v>289.53385416666669</c:v>
                </c:pt>
                <c:pt idx="112334">
                  <c:v>289.53645833333331</c:v>
                </c:pt>
                <c:pt idx="112335">
                  <c:v>289.5390625</c:v>
                </c:pt>
                <c:pt idx="112336">
                  <c:v>289.54166666666669</c:v>
                </c:pt>
                <c:pt idx="112337">
                  <c:v>289.54427083333331</c:v>
                </c:pt>
                <c:pt idx="112338">
                  <c:v>289.546875</c:v>
                </c:pt>
                <c:pt idx="112339">
                  <c:v>289.54947916666669</c:v>
                </c:pt>
                <c:pt idx="112340">
                  <c:v>289.55208333333331</c:v>
                </c:pt>
                <c:pt idx="112341">
                  <c:v>289.5546875</c:v>
                </c:pt>
                <c:pt idx="112342">
                  <c:v>289.55729166666669</c:v>
                </c:pt>
                <c:pt idx="112343">
                  <c:v>289.55989583333331</c:v>
                </c:pt>
                <c:pt idx="112344">
                  <c:v>289.5625</c:v>
                </c:pt>
                <c:pt idx="112345">
                  <c:v>289.56510416666669</c:v>
                </c:pt>
                <c:pt idx="112346">
                  <c:v>289.56770833333331</c:v>
                </c:pt>
                <c:pt idx="112347">
                  <c:v>289.5703125</c:v>
                </c:pt>
                <c:pt idx="112348">
                  <c:v>289.57291666666669</c:v>
                </c:pt>
                <c:pt idx="112349">
                  <c:v>289.57552083333331</c:v>
                </c:pt>
                <c:pt idx="112350">
                  <c:v>289.578125</c:v>
                </c:pt>
                <c:pt idx="112351">
                  <c:v>289.58072916666669</c:v>
                </c:pt>
                <c:pt idx="112352">
                  <c:v>289.58333333333331</c:v>
                </c:pt>
                <c:pt idx="112353">
                  <c:v>289.5859375</c:v>
                </c:pt>
                <c:pt idx="112354">
                  <c:v>289.58854166666669</c:v>
                </c:pt>
                <c:pt idx="112355">
                  <c:v>289.59114583333331</c:v>
                </c:pt>
                <c:pt idx="112356">
                  <c:v>289.59375</c:v>
                </c:pt>
                <c:pt idx="112357">
                  <c:v>289.59635416666669</c:v>
                </c:pt>
                <c:pt idx="112358">
                  <c:v>289.59895833333331</c:v>
                </c:pt>
                <c:pt idx="112359">
                  <c:v>289.6015625</c:v>
                </c:pt>
                <c:pt idx="112360">
                  <c:v>289.60416666666669</c:v>
                </c:pt>
                <c:pt idx="112361">
                  <c:v>289.60677083333331</c:v>
                </c:pt>
                <c:pt idx="112362">
                  <c:v>289.609375</c:v>
                </c:pt>
                <c:pt idx="112363">
                  <c:v>289.61197916666669</c:v>
                </c:pt>
                <c:pt idx="112364">
                  <c:v>289.61458333333331</c:v>
                </c:pt>
                <c:pt idx="112365">
                  <c:v>289.6171875</c:v>
                </c:pt>
                <c:pt idx="112366">
                  <c:v>289.61979166666669</c:v>
                </c:pt>
                <c:pt idx="112367">
                  <c:v>289.62239583333331</c:v>
                </c:pt>
                <c:pt idx="112368">
                  <c:v>289.625</c:v>
                </c:pt>
                <c:pt idx="112369">
                  <c:v>289.62760416666669</c:v>
                </c:pt>
                <c:pt idx="112370">
                  <c:v>289.63020833333331</c:v>
                </c:pt>
                <c:pt idx="112371">
                  <c:v>289.6328125</c:v>
                </c:pt>
                <c:pt idx="112372">
                  <c:v>289.63541666666669</c:v>
                </c:pt>
                <c:pt idx="112373">
                  <c:v>289.63802083333331</c:v>
                </c:pt>
                <c:pt idx="112374">
                  <c:v>289.640625</c:v>
                </c:pt>
                <c:pt idx="112375">
                  <c:v>289.64322916666669</c:v>
                </c:pt>
                <c:pt idx="112376">
                  <c:v>289.64583333333331</c:v>
                </c:pt>
                <c:pt idx="112377">
                  <c:v>289.6484375</c:v>
                </c:pt>
                <c:pt idx="112378">
                  <c:v>289.65104166666669</c:v>
                </c:pt>
                <c:pt idx="112379">
                  <c:v>289.65364583333331</c:v>
                </c:pt>
                <c:pt idx="112380">
                  <c:v>289.65625</c:v>
                </c:pt>
                <c:pt idx="112381">
                  <c:v>289.65885416666669</c:v>
                </c:pt>
                <c:pt idx="112382">
                  <c:v>289.66145833333331</c:v>
                </c:pt>
                <c:pt idx="112383">
                  <c:v>289.6640625</c:v>
                </c:pt>
                <c:pt idx="112384">
                  <c:v>289.66666666666669</c:v>
                </c:pt>
                <c:pt idx="112385">
                  <c:v>289.66927083333331</c:v>
                </c:pt>
                <c:pt idx="112386">
                  <c:v>289.671875</c:v>
                </c:pt>
                <c:pt idx="112387">
                  <c:v>289.67447916666669</c:v>
                </c:pt>
                <c:pt idx="112388">
                  <c:v>289.67708333333331</c:v>
                </c:pt>
                <c:pt idx="112389">
                  <c:v>289.6796875</c:v>
                </c:pt>
                <c:pt idx="112390">
                  <c:v>289.68229166666669</c:v>
                </c:pt>
                <c:pt idx="112391">
                  <c:v>289.68489583333331</c:v>
                </c:pt>
                <c:pt idx="112392">
                  <c:v>289.6875</c:v>
                </c:pt>
                <c:pt idx="112393">
                  <c:v>289.69010416666669</c:v>
                </c:pt>
                <c:pt idx="112394">
                  <c:v>289.69270833333331</c:v>
                </c:pt>
                <c:pt idx="112395">
                  <c:v>289.6953125</c:v>
                </c:pt>
                <c:pt idx="112396">
                  <c:v>289.69791666666669</c:v>
                </c:pt>
                <c:pt idx="112397">
                  <c:v>289.70052083333331</c:v>
                </c:pt>
                <c:pt idx="112398">
                  <c:v>289.703125</c:v>
                </c:pt>
                <c:pt idx="112399">
                  <c:v>289.70572916666669</c:v>
                </c:pt>
                <c:pt idx="112400">
                  <c:v>289.70833333333331</c:v>
                </c:pt>
                <c:pt idx="112401">
                  <c:v>289.7109375</c:v>
                </c:pt>
                <c:pt idx="112402">
                  <c:v>289.71354166666669</c:v>
                </c:pt>
                <c:pt idx="112403">
                  <c:v>289.71614583333331</c:v>
                </c:pt>
                <c:pt idx="112404">
                  <c:v>289.71875</c:v>
                </c:pt>
                <c:pt idx="112405">
                  <c:v>289.72135416666669</c:v>
                </c:pt>
                <c:pt idx="112406">
                  <c:v>289.72395833333331</c:v>
                </c:pt>
                <c:pt idx="112407">
                  <c:v>289.7265625</c:v>
                </c:pt>
                <c:pt idx="112408">
                  <c:v>289.72916666666669</c:v>
                </c:pt>
                <c:pt idx="112409">
                  <c:v>289.73177083333331</c:v>
                </c:pt>
                <c:pt idx="112410">
                  <c:v>289.734375</c:v>
                </c:pt>
                <c:pt idx="112411">
                  <c:v>289.73697916666669</c:v>
                </c:pt>
                <c:pt idx="112412">
                  <c:v>289.73958333333331</c:v>
                </c:pt>
                <c:pt idx="112413">
                  <c:v>289.7421875</c:v>
                </c:pt>
                <c:pt idx="112414">
                  <c:v>289.74479166666669</c:v>
                </c:pt>
                <c:pt idx="112415">
                  <c:v>289.74739583333331</c:v>
                </c:pt>
                <c:pt idx="112416">
                  <c:v>289.75</c:v>
                </c:pt>
                <c:pt idx="112417">
                  <c:v>289.75260416666669</c:v>
                </c:pt>
                <c:pt idx="112418">
                  <c:v>289.75520833333331</c:v>
                </c:pt>
                <c:pt idx="112419">
                  <c:v>289.7578125</c:v>
                </c:pt>
                <c:pt idx="112420">
                  <c:v>289.76041666666669</c:v>
                </c:pt>
                <c:pt idx="112421">
                  <c:v>289.76302083333331</c:v>
                </c:pt>
                <c:pt idx="112422">
                  <c:v>289.765625</c:v>
                </c:pt>
                <c:pt idx="112423">
                  <c:v>289.76822916666669</c:v>
                </c:pt>
                <c:pt idx="112424">
                  <c:v>289.77083333333331</c:v>
                </c:pt>
                <c:pt idx="112425">
                  <c:v>289.7734375</c:v>
                </c:pt>
                <c:pt idx="112426">
                  <c:v>289.77604166666669</c:v>
                </c:pt>
                <c:pt idx="112427">
                  <c:v>289.77864583333331</c:v>
                </c:pt>
                <c:pt idx="112428">
                  <c:v>289.78125</c:v>
                </c:pt>
                <c:pt idx="112429">
                  <c:v>289.78385416666669</c:v>
                </c:pt>
                <c:pt idx="112430">
                  <c:v>289.78645833333331</c:v>
                </c:pt>
                <c:pt idx="112431">
                  <c:v>289.7890625</c:v>
                </c:pt>
                <c:pt idx="112432">
                  <c:v>289.79166666666669</c:v>
                </c:pt>
                <c:pt idx="112433">
                  <c:v>289.79427083333331</c:v>
                </c:pt>
                <c:pt idx="112434">
                  <c:v>289.796875</c:v>
                </c:pt>
                <c:pt idx="112435">
                  <c:v>289.79947916666669</c:v>
                </c:pt>
                <c:pt idx="112436">
                  <c:v>289.80208333333331</c:v>
                </c:pt>
                <c:pt idx="112437">
                  <c:v>289.8046875</c:v>
                </c:pt>
                <c:pt idx="112438">
                  <c:v>289.80729166666669</c:v>
                </c:pt>
                <c:pt idx="112439">
                  <c:v>289.80989583333331</c:v>
                </c:pt>
                <c:pt idx="112440">
                  <c:v>289.8125</c:v>
                </c:pt>
                <c:pt idx="112441">
                  <c:v>289.81510416666669</c:v>
                </c:pt>
                <c:pt idx="112442">
                  <c:v>289.81770833333331</c:v>
                </c:pt>
                <c:pt idx="112443">
                  <c:v>289.8203125</c:v>
                </c:pt>
                <c:pt idx="112444">
                  <c:v>289.82291666666669</c:v>
                </c:pt>
                <c:pt idx="112445">
                  <c:v>289.82552083333331</c:v>
                </c:pt>
                <c:pt idx="112446">
                  <c:v>289.828125</c:v>
                </c:pt>
                <c:pt idx="112447">
                  <c:v>289.83072916666669</c:v>
                </c:pt>
                <c:pt idx="112448">
                  <c:v>289.83333333333331</c:v>
                </c:pt>
                <c:pt idx="112449">
                  <c:v>289.8359375</c:v>
                </c:pt>
                <c:pt idx="112450">
                  <c:v>289.83854166666669</c:v>
                </c:pt>
                <c:pt idx="112451">
                  <c:v>289.84114583333331</c:v>
                </c:pt>
                <c:pt idx="112452">
                  <c:v>289.84375</c:v>
                </c:pt>
                <c:pt idx="112453">
                  <c:v>289.84635416666669</c:v>
                </c:pt>
                <c:pt idx="112454">
                  <c:v>289.84895833333331</c:v>
                </c:pt>
                <c:pt idx="112455">
                  <c:v>289.8515625</c:v>
                </c:pt>
                <c:pt idx="112456">
                  <c:v>289.85416666666669</c:v>
                </c:pt>
                <c:pt idx="112457">
                  <c:v>289.85677083333331</c:v>
                </c:pt>
                <c:pt idx="112458">
                  <c:v>289.859375</c:v>
                </c:pt>
                <c:pt idx="112459">
                  <c:v>289.86197916666669</c:v>
                </c:pt>
                <c:pt idx="112460">
                  <c:v>289.86458333333331</c:v>
                </c:pt>
                <c:pt idx="112461">
                  <c:v>289.8671875</c:v>
                </c:pt>
                <c:pt idx="112462">
                  <c:v>289.86979166666669</c:v>
                </c:pt>
                <c:pt idx="112463">
                  <c:v>289.87239583333331</c:v>
                </c:pt>
                <c:pt idx="112464">
                  <c:v>289.875</c:v>
                </c:pt>
                <c:pt idx="112465">
                  <c:v>289.87760416666669</c:v>
                </c:pt>
                <c:pt idx="112466">
                  <c:v>289.88020833333331</c:v>
                </c:pt>
                <c:pt idx="112467">
                  <c:v>289.8828125</c:v>
                </c:pt>
                <c:pt idx="112468">
                  <c:v>289.88541666666669</c:v>
                </c:pt>
                <c:pt idx="112469">
                  <c:v>289.88802083333331</c:v>
                </c:pt>
                <c:pt idx="112470">
                  <c:v>289.890625</c:v>
                </c:pt>
                <c:pt idx="112471">
                  <c:v>289.89322916666669</c:v>
                </c:pt>
                <c:pt idx="112472">
                  <c:v>289.89583333333331</c:v>
                </c:pt>
                <c:pt idx="112473">
                  <c:v>289.8984375</c:v>
                </c:pt>
                <c:pt idx="112474">
                  <c:v>289.90104166666669</c:v>
                </c:pt>
                <c:pt idx="112475">
                  <c:v>289.90364583333331</c:v>
                </c:pt>
                <c:pt idx="112476">
                  <c:v>289.90625</c:v>
                </c:pt>
                <c:pt idx="112477">
                  <c:v>289.90885416666669</c:v>
                </c:pt>
                <c:pt idx="112478">
                  <c:v>289.91145833333331</c:v>
                </c:pt>
                <c:pt idx="112479">
                  <c:v>289.9140625</c:v>
                </c:pt>
                <c:pt idx="112480">
                  <c:v>289.91666666666669</c:v>
                </c:pt>
                <c:pt idx="112481">
                  <c:v>289.91927083333331</c:v>
                </c:pt>
                <c:pt idx="112482">
                  <c:v>289.921875</c:v>
                </c:pt>
                <c:pt idx="112483">
                  <c:v>289.92447916666669</c:v>
                </c:pt>
                <c:pt idx="112484">
                  <c:v>289.92708333333331</c:v>
                </c:pt>
                <c:pt idx="112485">
                  <c:v>289.9296875</c:v>
                </c:pt>
                <c:pt idx="112486">
                  <c:v>289.93229166666669</c:v>
                </c:pt>
                <c:pt idx="112487">
                  <c:v>289.93489583333331</c:v>
                </c:pt>
                <c:pt idx="112488">
                  <c:v>289.9375</c:v>
                </c:pt>
                <c:pt idx="112489">
                  <c:v>289.94010416666669</c:v>
                </c:pt>
                <c:pt idx="112490">
                  <c:v>289.94270833333331</c:v>
                </c:pt>
                <c:pt idx="112491">
                  <c:v>289.9453125</c:v>
                </c:pt>
                <c:pt idx="112492">
                  <c:v>289.94791666666669</c:v>
                </c:pt>
                <c:pt idx="112493">
                  <c:v>289.95052083333331</c:v>
                </c:pt>
                <c:pt idx="112494">
                  <c:v>289.953125</c:v>
                </c:pt>
                <c:pt idx="112495">
                  <c:v>289.95572916666669</c:v>
                </c:pt>
                <c:pt idx="112496">
                  <c:v>289.95833333333331</c:v>
                </c:pt>
                <c:pt idx="112497">
                  <c:v>289.9609375</c:v>
                </c:pt>
                <c:pt idx="112498">
                  <c:v>289.96354166666669</c:v>
                </c:pt>
                <c:pt idx="112499">
                  <c:v>289.96614583333331</c:v>
                </c:pt>
                <c:pt idx="112500">
                  <c:v>289.96875</c:v>
                </c:pt>
                <c:pt idx="112501">
                  <c:v>289.97135416666669</c:v>
                </c:pt>
                <c:pt idx="112502">
                  <c:v>289.97395833333331</c:v>
                </c:pt>
                <c:pt idx="112503">
                  <c:v>289.9765625</c:v>
                </c:pt>
                <c:pt idx="112504">
                  <c:v>289.97916666666669</c:v>
                </c:pt>
                <c:pt idx="112505">
                  <c:v>289.98177083333331</c:v>
                </c:pt>
                <c:pt idx="112506">
                  <c:v>289.984375</c:v>
                </c:pt>
                <c:pt idx="112507">
                  <c:v>289.98697916666669</c:v>
                </c:pt>
                <c:pt idx="112508">
                  <c:v>289.98958333333331</c:v>
                </c:pt>
                <c:pt idx="112509">
                  <c:v>289.9921875</c:v>
                </c:pt>
                <c:pt idx="112510">
                  <c:v>289.99479166666669</c:v>
                </c:pt>
                <c:pt idx="112511">
                  <c:v>289.99739583333331</c:v>
                </c:pt>
                <c:pt idx="112512">
                  <c:v>290</c:v>
                </c:pt>
                <c:pt idx="112513">
                  <c:v>290.00260416666669</c:v>
                </c:pt>
                <c:pt idx="112514">
                  <c:v>290.00520833333331</c:v>
                </c:pt>
                <c:pt idx="112515">
                  <c:v>290.0078125</c:v>
                </c:pt>
                <c:pt idx="112516">
                  <c:v>290.01041666666669</c:v>
                </c:pt>
                <c:pt idx="112517">
                  <c:v>290.01302083333331</c:v>
                </c:pt>
                <c:pt idx="112518">
                  <c:v>290.015625</c:v>
                </c:pt>
                <c:pt idx="112519">
                  <c:v>290.01822916666669</c:v>
                </c:pt>
                <c:pt idx="112520">
                  <c:v>290.02083333333331</c:v>
                </c:pt>
                <c:pt idx="112521">
                  <c:v>290.0234375</c:v>
                </c:pt>
                <c:pt idx="112522">
                  <c:v>290.02604166666669</c:v>
                </c:pt>
                <c:pt idx="112523">
                  <c:v>290.02864583333331</c:v>
                </c:pt>
                <c:pt idx="112524">
                  <c:v>290.03125</c:v>
                </c:pt>
                <c:pt idx="112525">
                  <c:v>290.03385416666669</c:v>
                </c:pt>
                <c:pt idx="112526">
                  <c:v>290.03645833333331</c:v>
                </c:pt>
                <c:pt idx="112527">
                  <c:v>290.0390625</c:v>
                </c:pt>
                <c:pt idx="112528">
                  <c:v>290.04166666666669</c:v>
                </c:pt>
                <c:pt idx="112529">
                  <c:v>290.04427083333331</c:v>
                </c:pt>
                <c:pt idx="112530">
                  <c:v>290.046875</c:v>
                </c:pt>
                <c:pt idx="112531">
                  <c:v>290.04947916666669</c:v>
                </c:pt>
                <c:pt idx="112532">
                  <c:v>290.05208333333331</c:v>
                </c:pt>
                <c:pt idx="112533">
                  <c:v>290.0546875</c:v>
                </c:pt>
                <c:pt idx="112534">
                  <c:v>290.05729166666669</c:v>
                </c:pt>
                <c:pt idx="112535">
                  <c:v>290.05989583333331</c:v>
                </c:pt>
                <c:pt idx="112536">
                  <c:v>290.0625</c:v>
                </c:pt>
                <c:pt idx="112537">
                  <c:v>290.06510416666669</c:v>
                </c:pt>
                <c:pt idx="112538">
                  <c:v>290.06770833333331</c:v>
                </c:pt>
                <c:pt idx="112539">
                  <c:v>290.0703125</c:v>
                </c:pt>
                <c:pt idx="112540">
                  <c:v>290.07291666666669</c:v>
                </c:pt>
                <c:pt idx="112541">
                  <c:v>290.07552083333331</c:v>
                </c:pt>
                <c:pt idx="112542">
                  <c:v>290.078125</c:v>
                </c:pt>
                <c:pt idx="112543">
                  <c:v>290.08072916666669</c:v>
                </c:pt>
                <c:pt idx="112544">
                  <c:v>290.08333333333331</c:v>
                </c:pt>
                <c:pt idx="112545">
                  <c:v>290.0859375</c:v>
                </c:pt>
                <c:pt idx="112546">
                  <c:v>290.08854166666669</c:v>
                </c:pt>
                <c:pt idx="112547">
                  <c:v>290.09114583333331</c:v>
                </c:pt>
                <c:pt idx="112548">
                  <c:v>290.09375</c:v>
                </c:pt>
                <c:pt idx="112549">
                  <c:v>290.09635416666669</c:v>
                </c:pt>
                <c:pt idx="112550">
                  <c:v>290.09895833333331</c:v>
                </c:pt>
                <c:pt idx="112551">
                  <c:v>290.1015625</c:v>
                </c:pt>
                <c:pt idx="112552">
                  <c:v>290.10416666666669</c:v>
                </c:pt>
                <c:pt idx="112553">
                  <c:v>290.10677083333331</c:v>
                </c:pt>
                <c:pt idx="112554">
                  <c:v>290.109375</c:v>
                </c:pt>
                <c:pt idx="112555">
                  <c:v>290.11197916666669</c:v>
                </c:pt>
                <c:pt idx="112556">
                  <c:v>290.11458333333331</c:v>
                </c:pt>
                <c:pt idx="112557">
                  <c:v>290.1171875</c:v>
                </c:pt>
                <c:pt idx="112558">
                  <c:v>290.11979166666669</c:v>
                </c:pt>
                <c:pt idx="112559">
                  <c:v>290.12239583333331</c:v>
                </c:pt>
                <c:pt idx="112560">
                  <c:v>290.125</c:v>
                </c:pt>
                <c:pt idx="112561">
                  <c:v>290.12760416666669</c:v>
                </c:pt>
                <c:pt idx="112562">
                  <c:v>290.13020833333331</c:v>
                </c:pt>
                <c:pt idx="112563">
                  <c:v>290.1328125</c:v>
                </c:pt>
                <c:pt idx="112564">
                  <c:v>290.13541666666669</c:v>
                </c:pt>
                <c:pt idx="112565">
                  <c:v>290.13802083333331</c:v>
                </c:pt>
                <c:pt idx="112566">
                  <c:v>290.140625</c:v>
                </c:pt>
                <c:pt idx="112567">
                  <c:v>290.14322916666669</c:v>
                </c:pt>
                <c:pt idx="112568">
                  <c:v>290.14583333333331</c:v>
                </c:pt>
                <c:pt idx="112569">
                  <c:v>290.1484375</c:v>
                </c:pt>
                <c:pt idx="112570">
                  <c:v>290.15104166666669</c:v>
                </c:pt>
                <c:pt idx="112571">
                  <c:v>290.15364583333331</c:v>
                </c:pt>
                <c:pt idx="112572">
                  <c:v>290.15625</c:v>
                </c:pt>
                <c:pt idx="112573">
                  <c:v>290.15885416666669</c:v>
                </c:pt>
                <c:pt idx="112574">
                  <c:v>290.16145833333331</c:v>
                </c:pt>
                <c:pt idx="112575">
                  <c:v>290.1640625</c:v>
                </c:pt>
                <c:pt idx="112576">
                  <c:v>290.16666666666669</c:v>
                </c:pt>
                <c:pt idx="112577">
                  <c:v>290.16927083333331</c:v>
                </c:pt>
                <c:pt idx="112578">
                  <c:v>290.171875</c:v>
                </c:pt>
                <c:pt idx="112579">
                  <c:v>290.17447916666669</c:v>
                </c:pt>
                <c:pt idx="112580">
                  <c:v>290.17708333333331</c:v>
                </c:pt>
                <c:pt idx="112581">
                  <c:v>290.1796875</c:v>
                </c:pt>
                <c:pt idx="112582">
                  <c:v>290.18229166666669</c:v>
                </c:pt>
                <c:pt idx="112583">
                  <c:v>290.18489583333331</c:v>
                </c:pt>
                <c:pt idx="112584">
                  <c:v>290.1875</c:v>
                </c:pt>
                <c:pt idx="112585">
                  <c:v>290.19010416666669</c:v>
                </c:pt>
                <c:pt idx="112586">
                  <c:v>290.19270833333331</c:v>
                </c:pt>
                <c:pt idx="112587">
                  <c:v>290.1953125</c:v>
                </c:pt>
                <c:pt idx="112588">
                  <c:v>290.19791666666669</c:v>
                </c:pt>
                <c:pt idx="112589">
                  <c:v>290.20052083333331</c:v>
                </c:pt>
                <c:pt idx="112590">
                  <c:v>290.203125</c:v>
                </c:pt>
                <c:pt idx="112591">
                  <c:v>290.20572916666669</c:v>
                </c:pt>
                <c:pt idx="112592">
                  <c:v>290.20833333333331</c:v>
                </c:pt>
                <c:pt idx="112593">
                  <c:v>290.2109375</c:v>
                </c:pt>
                <c:pt idx="112594">
                  <c:v>290.21354166666669</c:v>
                </c:pt>
                <c:pt idx="112595">
                  <c:v>290.21614583333331</c:v>
                </c:pt>
                <c:pt idx="112596">
                  <c:v>290.21875</c:v>
                </c:pt>
                <c:pt idx="112597">
                  <c:v>290.22135416666669</c:v>
                </c:pt>
                <c:pt idx="112598">
                  <c:v>290.22395833333331</c:v>
                </c:pt>
                <c:pt idx="112599">
                  <c:v>290.2265625</c:v>
                </c:pt>
                <c:pt idx="112600">
                  <c:v>290.22916666666669</c:v>
                </c:pt>
                <c:pt idx="112601">
                  <c:v>290.23177083333331</c:v>
                </c:pt>
                <c:pt idx="112602">
                  <c:v>290.234375</c:v>
                </c:pt>
                <c:pt idx="112603">
                  <c:v>290.23697916666669</c:v>
                </c:pt>
                <c:pt idx="112604">
                  <c:v>290.23958333333331</c:v>
                </c:pt>
                <c:pt idx="112605">
                  <c:v>290.2421875</c:v>
                </c:pt>
                <c:pt idx="112606">
                  <c:v>290.24479166666669</c:v>
                </c:pt>
                <c:pt idx="112607">
                  <c:v>290.24739583333331</c:v>
                </c:pt>
                <c:pt idx="112608">
                  <c:v>290.25</c:v>
                </c:pt>
                <c:pt idx="112609">
                  <c:v>290.25260416666669</c:v>
                </c:pt>
                <c:pt idx="112610">
                  <c:v>290.25520833333331</c:v>
                </c:pt>
                <c:pt idx="112611">
                  <c:v>290.2578125</c:v>
                </c:pt>
                <c:pt idx="112612">
                  <c:v>290.26041666666669</c:v>
                </c:pt>
                <c:pt idx="112613">
                  <c:v>290.26302083333331</c:v>
                </c:pt>
                <c:pt idx="112614">
                  <c:v>290.265625</c:v>
                </c:pt>
                <c:pt idx="112615">
                  <c:v>290.26822916666669</c:v>
                </c:pt>
                <c:pt idx="112616">
                  <c:v>290.27083333333331</c:v>
                </c:pt>
                <c:pt idx="112617">
                  <c:v>290.2734375</c:v>
                </c:pt>
                <c:pt idx="112618">
                  <c:v>290.27604166666669</c:v>
                </c:pt>
                <c:pt idx="112619">
                  <c:v>290.27864583333331</c:v>
                </c:pt>
                <c:pt idx="112620">
                  <c:v>290.28125</c:v>
                </c:pt>
                <c:pt idx="112621">
                  <c:v>290.28385416666669</c:v>
                </c:pt>
                <c:pt idx="112622">
                  <c:v>290.28645833333331</c:v>
                </c:pt>
                <c:pt idx="112623">
                  <c:v>290.2890625</c:v>
                </c:pt>
                <c:pt idx="112624">
                  <c:v>290.29166666666669</c:v>
                </c:pt>
                <c:pt idx="112625">
                  <c:v>290.29427083333331</c:v>
                </c:pt>
                <c:pt idx="112626">
                  <c:v>290.296875</c:v>
                </c:pt>
                <c:pt idx="112627">
                  <c:v>290.29947916666669</c:v>
                </c:pt>
                <c:pt idx="112628">
                  <c:v>290.30208333333331</c:v>
                </c:pt>
                <c:pt idx="112629">
                  <c:v>290.3046875</c:v>
                </c:pt>
                <c:pt idx="112630">
                  <c:v>290.30729166666669</c:v>
                </c:pt>
                <c:pt idx="112631">
                  <c:v>290.30989583333331</c:v>
                </c:pt>
                <c:pt idx="112632">
                  <c:v>290.3125</c:v>
                </c:pt>
                <c:pt idx="112633">
                  <c:v>290.31510416666669</c:v>
                </c:pt>
                <c:pt idx="112634">
                  <c:v>290.31770833333331</c:v>
                </c:pt>
                <c:pt idx="112635">
                  <c:v>290.3203125</c:v>
                </c:pt>
                <c:pt idx="112636">
                  <c:v>290.32291666666669</c:v>
                </c:pt>
                <c:pt idx="112637">
                  <c:v>290.32552083333331</c:v>
                </c:pt>
                <c:pt idx="112638">
                  <c:v>290.328125</c:v>
                </c:pt>
                <c:pt idx="112639">
                  <c:v>290.33072916666669</c:v>
                </c:pt>
                <c:pt idx="112640">
                  <c:v>290.33333333333331</c:v>
                </c:pt>
                <c:pt idx="112641">
                  <c:v>290.3359375</c:v>
                </c:pt>
                <c:pt idx="112642">
                  <c:v>290.33854166666669</c:v>
                </c:pt>
                <c:pt idx="112643">
                  <c:v>290.34114583333331</c:v>
                </c:pt>
                <c:pt idx="112644">
                  <c:v>290.34375</c:v>
                </c:pt>
                <c:pt idx="112645">
                  <c:v>290.34635416666669</c:v>
                </c:pt>
                <c:pt idx="112646">
                  <c:v>290.34895833333331</c:v>
                </c:pt>
                <c:pt idx="112647">
                  <c:v>290.3515625</c:v>
                </c:pt>
                <c:pt idx="112648">
                  <c:v>290.35416666666669</c:v>
                </c:pt>
                <c:pt idx="112649">
                  <c:v>290.35677083333331</c:v>
                </c:pt>
                <c:pt idx="112650">
                  <c:v>290.359375</c:v>
                </c:pt>
                <c:pt idx="112651">
                  <c:v>290.36197916666669</c:v>
                </c:pt>
                <c:pt idx="112652">
                  <c:v>290.36458333333331</c:v>
                </c:pt>
                <c:pt idx="112653">
                  <c:v>290.3671875</c:v>
                </c:pt>
                <c:pt idx="112654">
                  <c:v>290.36979166666669</c:v>
                </c:pt>
                <c:pt idx="112655">
                  <c:v>290.37239583333331</c:v>
                </c:pt>
                <c:pt idx="112656">
                  <c:v>290.375</c:v>
                </c:pt>
                <c:pt idx="112657">
                  <c:v>290.37760416666669</c:v>
                </c:pt>
                <c:pt idx="112658">
                  <c:v>290.38020833333331</c:v>
                </c:pt>
                <c:pt idx="112659">
                  <c:v>290.3828125</c:v>
                </c:pt>
                <c:pt idx="112660">
                  <c:v>290.38541666666669</c:v>
                </c:pt>
                <c:pt idx="112661">
                  <c:v>290.38802083333331</c:v>
                </c:pt>
                <c:pt idx="112662">
                  <c:v>290.390625</c:v>
                </c:pt>
                <c:pt idx="112663">
                  <c:v>290.39322916666669</c:v>
                </c:pt>
                <c:pt idx="112664">
                  <c:v>290.39583333333331</c:v>
                </c:pt>
                <c:pt idx="112665">
                  <c:v>290.3984375</c:v>
                </c:pt>
                <c:pt idx="112666">
                  <c:v>290.40104166666669</c:v>
                </c:pt>
                <c:pt idx="112667">
                  <c:v>290.40364583333331</c:v>
                </c:pt>
                <c:pt idx="112668">
                  <c:v>290.40625</c:v>
                </c:pt>
                <c:pt idx="112669">
                  <c:v>290.40885416666669</c:v>
                </c:pt>
                <c:pt idx="112670">
                  <c:v>290.41145833333331</c:v>
                </c:pt>
                <c:pt idx="112671">
                  <c:v>290.4140625</c:v>
                </c:pt>
                <c:pt idx="112672">
                  <c:v>290.41666666666669</c:v>
                </c:pt>
                <c:pt idx="112673">
                  <c:v>290.41927083333331</c:v>
                </c:pt>
                <c:pt idx="112674">
                  <c:v>290.421875</c:v>
                </c:pt>
                <c:pt idx="112675">
                  <c:v>290.42447916666669</c:v>
                </c:pt>
                <c:pt idx="112676">
                  <c:v>290.42708333333331</c:v>
                </c:pt>
                <c:pt idx="112677">
                  <c:v>290.4296875</c:v>
                </c:pt>
                <c:pt idx="112678">
                  <c:v>290.43229166666669</c:v>
                </c:pt>
                <c:pt idx="112679">
                  <c:v>290.43489583333331</c:v>
                </c:pt>
                <c:pt idx="112680">
                  <c:v>290.4375</c:v>
                </c:pt>
                <c:pt idx="112681">
                  <c:v>290.44010416666669</c:v>
                </c:pt>
                <c:pt idx="112682">
                  <c:v>290.44270833333331</c:v>
                </c:pt>
                <c:pt idx="112683">
                  <c:v>290.4453125</c:v>
                </c:pt>
                <c:pt idx="112684">
                  <c:v>290.44791666666669</c:v>
                </c:pt>
                <c:pt idx="112685">
                  <c:v>290.45052083333331</c:v>
                </c:pt>
                <c:pt idx="112686">
                  <c:v>290.453125</c:v>
                </c:pt>
                <c:pt idx="112687">
                  <c:v>290.45572916666669</c:v>
                </c:pt>
                <c:pt idx="112688">
                  <c:v>290.45833333333331</c:v>
                </c:pt>
                <c:pt idx="112689">
                  <c:v>290.4609375</c:v>
                </c:pt>
                <c:pt idx="112690">
                  <c:v>290.46354166666669</c:v>
                </c:pt>
                <c:pt idx="112691">
                  <c:v>290.46614583333331</c:v>
                </c:pt>
                <c:pt idx="112692">
                  <c:v>290.46875</c:v>
                </c:pt>
                <c:pt idx="112693">
                  <c:v>290.47135416666669</c:v>
                </c:pt>
                <c:pt idx="112694">
                  <c:v>290.47395833333331</c:v>
                </c:pt>
                <c:pt idx="112695">
                  <c:v>290.4765625</c:v>
                </c:pt>
                <c:pt idx="112696">
                  <c:v>290.47916666666669</c:v>
                </c:pt>
                <c:pt idx="112697">
                  <c:v>290.48177083333331</c:v>
                </c:pt>
                <c:pt idx="112698">
                  <c:v>290.484375</c:v>
                </c:pt>
                <c:pt idx="112699">
                  <c:v>290.48697916666669</c:v>
                </c:pt>
                <c:pt idx="112700">
                  <c:v>290.48958333333331</c:v>
                </c:pt>
                <c:pt idx="112701">
                  <c:v>290.4921875</c:v>
                </c:pt>
                <c:pt idx="112702">
                  <c:v>290.49479166666669</c:v>
                </c:pt>
                <c:pt idx="112703">
                  <c:v>290.49739583333331</c:v>
                </c:pt>
                <c:pt idx="112704">
                  <c:v>290.5</c:v>
                </c:pt>
                <c:pt idx="112705">
                  <c:v>290.50260416666669</c:v>
                </c:pt>
                <c:pt idx="112706">
                  <c:v>290.50520833333331</c:v>
                </c:pt>
                <c:pt idx="112707">
                  <c:v>290.5078125</c:v>
                </c:pt>
                <c:pt idx="112708">
                  <c:v>290.51041666666669</c:v>
                </c:pt>
                <c:pt idx="112709">
                  <c:v>290.51302083333331</c:v>
                </c:pt>
                <c:pt idx="112710">
                  <c:v>290.515625</c:v>
                </c:pt>
                <c:pt idx="112711">
                  <c:v>290.51822916666669</c:v>
                </c:pt>
                <c:pt idx="112712">
                  <c:v>290.52083333333331</c:v>
                </c:pt>
                <c:pt idx="112713">
                  <c:v>290.5234375</c:v>
                </c:pt>
                <c:pt idx="112714">
                  <c:v>290.52604166666669</c:v>
                </c:pt>
                <c:pt idx="112715">
                  <c:v>290.52864583333331</c:v>
                </c:pt>
                <c:pt idx="112716">
                  <c:v>290.53125</c:v>
                </c:pt>
                <c:pt idx="112717">
                  <c:v>290.53385416666669</c:v>
                </c:pt>
                <c:pt idx="112718">
                  <c:v>290.53645833333331</c:v>
                </c:pt>
                <c:pt idx="112719">
                  <c:v>290.5390625</c:v>
                </c:pt>
                <c:pt idx="112720">
                  <c:v>290.54166666666669</c:v>
                </c:pt>
                <c:pt idx="112721">
                  <c:v>290.54427083333331</c:v>
                </c:pt>
                <c:pt idx="112722">
                  <c:v>290.546875</c:v>
                </c:pt>
                <c:pt idx="112723">
                  <c:v>290.54947916666669</c:v>
                </c:pt>
                <c:pt idx="112724">
                  <c:v>290.55208333333331</c:v>
                </c:pt>
                <c:pt idx="112725">
                  <c:v>290.5546875</c:v>
                </c:pt>
                <c:pt idx="112726">
                  <c:v>290.55729166666669</c:v>
                </c:pt>
                <c:pt idx="112727">
                  <c:v>290.55989583333331</c:v>
                </c:pt>
                <c:pt idx="112728">
                  <c:v>290.5625</c:v>
                </c:pt>
                <c:pt idx="112729">
                  <c:v>290.56510416666669</c:v>
                </c:pt>
                <c:pt idx="112730">
                  <c:v>290.56770833333331</c:v>
                </c:pt>
                <c:pt idx="112731">
                  <c:v>290.5703125</c:v>
                </c:pt>
                <c:pt idx="112732">
                  <c:v>290.57291666666669</c:v>
                </c:pt>
                <c:pt idx="112733">
                  <c:v>290.57552083333331</c:v>
                </c:pt>
                <c:pt idx="112734">
                  <c:v>290.578125</c:v>
                </c:pt>
                <c:pt idx="112735">
                  <c:v>290.58072916666669</c:v>
                </c:pt>
                <c:pt idx="112736">
                  <c:v>290.58333333333331</c:v>
                </c:pt>
                <c:pt idx="112737">
                  <c:v>290.5859375</c:v>
                </c:pt>
                <c:pt idx="112738">
                  <c:v>290.58854166666669</c:v>
                </c:pt>
                <c:pt idx="112739">
                  <c:v>290.59114583333331</c:v>
                </c:pt>
                <c:pt idx="112740">
                  <c:v>290.59375</c:v>
                </c:pt>
                <c:pt idx="112741">
                  <c:v>290.59635416666669</c:v>
                </c:pt>
                <c:pt idx="112742">
                  <c:v>290.59895833333331</c:v>
                </c:pt>
                <c:pt idx="112743">
                  <c:v>290.6015625</c:v>
                </c:pt>
                <c:pt idx="112744">
                  <c:v>290.60416666666669</c:v>
                </c:pt>
                <c:pt idx="112745">
                  <c:v>290.60677083333331</c:v>
                </c:pt>
                <c:pt idx="112746">
                  <c:v>290.609375</c:v>
                </c:pt>
                <c:pt idx="112747">
                  <c:v>290.61197916666669</c:v>
                </c:pt>
                <c:pt idx="112748">
                  <c:v>290.61458333333331</c:v>
                </c:pt>
                <c:pt idx="112749">
                  <c:v>290.6171875</c:v>
                </c:pt>
                <c:pt idx="112750">
                  <c:v>290.61979166666669</c:v>
                </c:pt>
                <c:pt idx="112751">
                  <c:v>290.62239583333331</c:v>
                </c:pt>
                <c:pt idx="112752">
                  <c:v>290.625</c:v>
                </c:pt>
                <c:pt idx="112753">
                  <c:v>290.62760416666669</c:v>
                </c:pt>
                <c:pt idx="112754">
                  <c:v>290.63020833333331</c:v>
                </c:pt>
                <c:pt idx="112755">
                  <c:v>290.6328125</c:v>
                </c:pt>
                <c:pt idx="112756">
                  <c:v>290.63541666666669</c:v>
                </c:pt>
                <c:pt idx="112757">
                  <c:v>290.63802083333331</c:v>
                </c:pt>
                <c:pt idx="112758">
                  <c:v>290.640625</c:v>
                </c:pt>
                <c:pt idx="112759">
                  <c:v>290.64322916666669</c:v>
                </c:pt>
                <c:pt idx="112760">
                  <c:v>290.64583333333331</c:v>
                </c:pt>
                <c:pt idx="112761">
                  <c:v>290.6484375</c:v>
                </c:pt>
                <c:pt idx="112762">
                  <c:v>290.65104166666669</c:v>
                </c:pt>
                <c:pt idx="112763">
                  <c:v>290.65364583333331</c:v>
                </c:pt>
                <c:pt idx="112764">
                  <c:v>290.65625</c:v>
                </c:pt>
                <c:pt idx="112765">
                  <c:v>290.65885416666669</c:v>
                </c:pt>
                <c:pt idx="112766">
                  <c:v>290.66145833333331</c:v>
                </c:pt>
                <c:pt idx="112767">
                  <c:v>290.6640625</c:v>
                </c:pt>
                <c:pt idx="112768">
                  <c:v>290.66666666666669</c:v>
                </c:pt>
                <c:pt idx="112769">
                  <c:v>290.66927083333331</c:v>
                </c:pt>
                <c:pt idx="112770">
                  <c:v>290.671875</c:v>
                </c:pt>
                <c:pt idx="112771">
                  <c:v>290.67447916666669</c:v>
                </c:pt>
                <c:pt idx="112772">
                  <c:v>290.67708333333331</c:v>
                </c:pt>
                <c:pt idx="112773">
                  <c:v>290.6796875</c:v>
                </c:pt>
                <c:pt idx="112774">
                  <c:v>290.68229166666669</c:v>
                </c:pt>
                <c:pt idx="112775">
                  <c:v>290.68489583333331</c:v>
                </c:pt>
                <c:pt idx="112776">
                  <c:v>290.6875</c:v>
                </c:pt>
                <c:pt idx="112777">
                  <c:v>290.69010416666669</c:v>
                </c:pt>
                <c:pt idx="112778">
                  <c:v>290.69270833333331</c:v>
                </c:pt>
                <c:pt idx="112779">
                  <c:v>290.6953125</c:v>
                </c:pt>
                <c:pt idx="112780">
                  <c:v>290.69791666666669</c:v>
                </c:pt>
                <c:pt idx="112781">
                  <c:v>290.70052083333331</c:v>
                </c:pt>
                <c:pt idx="112782">
                  <c:v>290.703125</c:v>
                </c:pt>
                <c:pt idx="112783">
                  <c:v>290.70572916666669</c:v>
                </c:pt>
                <c:pt idx="112784">
                  <c:v>290.70833333333331</c:v>
                </c:pt>
                <c:pt idx="112785">
                  <c:v>290.7109375</c:v>
                </c:pt>
                <c:pt idx="112786">
                  <c:v>290.71354166666669</c:v>
                </c:pt>
                <c:pt idx="112787">
                  <c:v>290.71614583333331</c:v>
                </c:pt>
                <c:pt idx="112788">
                  <c:v>290.71875</c:v>
                </c:pt>
                <c:pt idx="112789">
                  <c:v>290.72135416666669</c:v>
                </c:pt>
                <c:pt idx="112790">
                  <c:v>290.72395833333331</c:v>
                </c:pt>
                <c:pt idx="112791">
                  <c:v>290.7265625</c:v>
                </c:pt>
                <c:pt idx="112792">
                  <c:v>290.72916666666669</c:v>
                </c:pt>
                <c:pt idx="112793">
                  <c:v>290.73177083333331</c:v>
                </c:pt>
                <c:pt idx="112794">
                  <c:v>290.734375</c:v>
                </c:pt>
                <c:pt idx="112795">
                  <c:v>290.73697916666669</c:v>
                </c:pt>
                <c:pt idx="112796">
                  <c:v>290.73958333333331</c:v>
                </c:pt>
                <c:pt idx="112797">
                  <c:v>290.7421875</c:v>
                </c:pt>
                <c:pt idx="112798">
                  <c:v>290.74479166666669</c:v>
                </c:pt>
                <c:pt idx="112799">
                  <c:v>290.74739583333331</c:v>
                </c:pt>
                <c:pt idx="112800">
                  <c:v>290.75</c:v>
                </c:pt>
                <c:pt idx="112801">
                  <c:v>290.75260416666669</c:v>
                </c:pt>
                <c:pt idx="112802">
                  <c:v>290.75520833333331</c:v>
                </c:pt>
                <c:pt idx="112803">
                  <c:v>290.7578125</c:v>
                </c:pt>
                <c:pt idx="112804">
                  <c:v>290.76041666666669</c:v>
                </c:pt>
                <c:pt idx="112805">
                  <c:v>290.76302083333331</c:v>
                </c:pt>
                <c:pt idx="112806">
                  <c:v>290.765625</c:v>
                </c:pt>
                <c:pt idx="112807">
                  <c:v>290.76822916666669</c:v>
                </c:pt>
                <c:pt idx="112808">
                  <c:v>290.77083333333331</c:v>
                </c:pt>
                <c:pt idx="112809">
                  <c:v>290.7734375</c:v>
                </c:pt>
                <c:pt idx="112810">
                  <c:v>290.77604166666669</c:v>
                </c:pt>
                <c:pt idx="112811">
                  <c:v>290.77864583333331</c:v>
                </c:pt>
                <c:pt idx="112812">
                  <c:v>290.78125</c:v>
                </c:pt>
                <c:pt idx="112813">
                  <c:v>290.78385416666669</c:v>
                </c:pt>
                <c:pt idx="112814">
                  <c:v>290.78645833333331</c:v>
                </c:pt>
                <c:pt idx="112815">
                  <c:v>290.7890625</c:v>
                </c:pt>
                <c:pt idx="112816">
                  <c:v>290.79166666666669</c:v>
                </c:pt>
                <c:pt idx="112817">
                  <c:v>290.79427083333331</c:v>
                </c:pt>
                <c:pt idx="112818">
                  <c:v>290.796875</c:v>
                </c:pt>
                <c:pt idx="112819">
                  <c:v>290.79947916666669</c:v>
                </c:pt>
                <c:pt idx="112820">
                  <c:v>290.80208333333331</c:v>
                </c:pt>
                <c:pt idx="112821">
                  <c:v>290.8046875</c:v>
                </c:pt>
                <c:pt idx="112822">
                  <c:v>290.80729166666669</c:v>
                </c:pt>
                <c:pt idx="112823">
                  <c:v>290.80989583333331</c:v>
                </c:pt>
                <c:pt idx="112824">
                  <c:v>290.8125</c:v>
                </c:pt>
                <c:pt idx="112825">
                  <c:v>290.81510416666669</c:v>
                </c:pt>
                <c:pt idx="112826">
                  <c:v>290.81770833333331</c:v>
                </c:pt>
                <c:pt idx="112827">
                  <c:v>290.8203125</c:v>
                </c:pt>
                <c:pt idx="112828">
                  <c:v>290.82291666666669</c:v>
                </c:pt>
                <c:pt idx="112829">
                  <c:v>290.82552083333331</c:v>
                </c:pt>
                <c:pt idx="112830">
                  <c:v>290.828125</c:v>
                </c:pt>
                <c:pt idx="112831">
                  <c:v>290.83072916666669</c:v>
                </c:pt>
                <c:pt idx="112832">
                  <c:v>290.83333333333331</c:v>
                </c:pt>
                <c:pt idx="112833">
                  <c:v>290.8359375</c:v>
                </c:pt>
                <c:pt idx="112834">
                  <c:v>290.83854166666669</c:v>
                </c:pt>
                <c:pt idx="112835">
                  <c:v>290.84114583333331</c:v>
                </c:pt>
                <c:pt idx="112836">
                  <c:v>290.84375</c:v>
                </c:pt>
                <c:pt idx="112837">
                  <c:v>290.84635416666669</c:v>
                </c:pt>
                <c:pt idx="112838">
                  <c:v>290.84895833333331</c:v>
                </c:pt>
                <c:pt idx="112839">
                  <c:v>290.8515625</c:v>
                </c:pt>
                <c:pt idx="112840">
                  <c:v>290.85416666666669</c:v>
                </c:pt>
                <c:pt idx="112841">
                  <c:v>290.85677083333331</c:v>
                </c:pt>
                <c:pt idx="112842">
                  <c:v>290.859375</c:v>
                </c:pt>
                <c:pt idx="112843">
                  <c:v>290.86197916666669</c:v>
                </c:pt>
                <c:pt idx="112844">
                  <c:v>290.86458333333331</c:v>
                </c:pt>
                <c:pt idx="112845">
                  <c:v>290.8671875</c:v>
                </c:pt>
                <c:pt idx="112846">
                  <c:v>290.86979166666669</c:v>
                </c:pt>
                <c:pt idx="112847">
                  <c:v>290.87239583333331</c:v>
                </c:pt>
                <c:pt idx="112848">
                  <c:v>290.875</c:v>
                </c:pt>
                <c:pt idx="112849">
                  <c:v>290.87760416666669</c:v>
                </c:pt>
                <c:pt idx="112850">
                  <c:v>290.88020833333331</c:v>
                </c:pt>
                <c:pt idx="112851">
                  <c:v>290.8828125</c:v>
                </c:pt>
                <c:pt idx="112852">
                  <c:v>290.88541666666669</c:v>
                </c:pt>
                <c:pt idx="112853">
                  <c:v>290.88802083333331</c:v>
                </c:pt>
                <c:pt idx="112854">
                  <c:v>290.890625</c:v>
                </c:pt>
                <c:pt idx="112855">
                  <c:v>290.89322916666669</c:v>
                </c:pt>
                <c:pt idx="112856">
                  <c:v>290.89583333333331</c:v>
                </c:pt>
                <c:pt idx="112857">
                  <c:v>290.8984375</c:v>
                </c:pt>
                <c:pt idx="112858">
                  <c:v>290.90104166666669</c:v>
                </c:pt>
                <c:pt idx="112859">
                  <c:v>290.90364583333331</c:v>
                </c:pt>
                <c:pt idx="112860">
                  <c:v>290.90625</c:v>
                </c:pt>
                <c:pt idx="112861">
                  <c:v>290.90885416666669</c:v>
                </c:pt>
                <c:pt idx="112862">
                  <c:v>290.91145833333331</c:v>
                </c:pt>
                <c:pt idx="112863">
                  <c:v>290.9140625</c:v>
                </c:pt>
                <c:pt idx="112864">
                  <c:v>290.91666666666669</c:v>
                </c:pt>
                <c:pt idx="112865">
                  <c:v>290.91927083333331</c:v>
                </c:pt>
                <c:pt idx="112866">
                  <c:v>290.921875</c:v>
                </c:pt>
                <c:pt idx="112867">
                  <c:v>290.92447916666669</c:v>
                </c:pt>
                <c:pt idx="112868">
                  <c:v>290.92708333333331</c:v>
                </c:pt>
                <c:pt idx="112869">
                  <c:v>290.9296875</c:v>
                </c:pt>
                <c:pt idx="112870">
                  <c:v>290.93229166666669</c:v>
                </c:pt>
                <c:pt idx="112871">
                  <c:v>290.93489583333331</c:v>
                </c:pt>
                <c:pt idx="112872">
                  <c:v>290.9375</c:v>
                </c:pt>
                <c:pt idx="112873">
                  <c:v>290.94010416666669</c:v>
                </c:pt>
                <c:pt idx="112874">
                  <c:v>290.94270833333331</c:v>
                </c:pt>
                <c:pt idx="112875">
                  <c:v>290.9453125</c:v>
                </c:pt>
                <c:pt idx="112876">
                  <c:v>290.94791666666669</c:v>
                </c:pt>
                <c:pt idx="112877">
                  <c:v>290.95052083333331</c:v>
                </c:pt>
                <c:pt idx="112878">
                  <c:v>290.953125</c:v>
                </c:pt>
                <c:pt idx="112879">
                  <c:v>290.95572916666669</c:v>
                </c:pt>
                <c:pt idx="112880">
                  <c:v>290.95833333333331</c:v>
                </c:pt>
                <c:pt idx="112881">
                  <c:v>290.9609375</c:v>
                </c:pt>
                <c:pt idx="112882">
                  <c:v>290.96354166666669</c:v>
                </c:pt>
                <c:pt idx="112883">
                  <c:v>290.96614583333331</c:v>
                </c:pt>
                <c:pt idx="112884">
                  <c:v>290.96875</c:v>
                </c:pt>
                <c:pt idx="112885">
                  <c:v>290.97135416666669</c:v>
                </c:pt>
                <c:pt idx="112886">
                  <c:v>290.97395833333331</c:v>
                </c:pt>
                <c:pt idx="112887">
                  <c:v>290.9765625</c:v>
                </c:pt>
                <c:pt idx="112888">
                  <c:v>290.97916666666669</c:v>
                </c:pt>
                <c:pt idx="112889">
                  <c:v>290.98177083333331</c:v>
                </c:pt>
                <c:pt idx="112890">
                  <c:v>290.984375</c:v>
                </c:pt>
                <c:pt idx="112891">
                  <c:v>290.98697916666669</c:v>
                </c:pt>
                <c:pt idx="112892">
                  <c:v>290.98958333333331</c:v>
                </c:pt>
                <c:pt idx="112893">
                  <c:v>290.9921875</c:v>
                </c:pt>
                <c:pt idx="112894">
                  <c:v>290.99479166666669</c:v>
                </c:pt>
                <c:pt idx="112895">
                  <c:v>290.99739583333331</c:v>
                </c:pt>
                <c:pt idx="112896">
                  <c:v>291</c:v>
                </c:pt>
                <c:pt idx="112897">
                  <c:v>291.00260416666669</c:v>
                </c:pt>
                <c:pt idx="112898">
                  <c:v>291.00520833333331</c:v>
                </c:pt>
                <c:pt idx="112899">
                  <c:v>291.0078125</c:v>
                </c:pt>
                <c:pt idx="112900">
                  <c:v>291.01041666666669</c:v>
                </c:pt>
                <c:pt idx="112901">
                  <c:v>291.01302083333331</c:v>
                </c:pt>
                <c:pt idx="112902">
                  <c:v>291.015625</c:v>
                </c:pt>
                <c:pt idx="112903">
                  <c:v>291.01822916666669</c:v>
                </c:pt>
                <c:pt idx="112904">
                  <c:v>291.02083333333331</c:v>
                </c:pt>
                <c:pt idx="112905">
                  <c:v>291.0234375</c:v>
                </c:pt>
                <c:pt idx="112906">
                  <c:v>291.02604166666669</c:v>
                </c:pt>
                <c:pt idx="112907">
                  <c:v>291.02864583333331</c:v>
                </c:pt>
                <c:pt idx="112908">
                  <c:v>291.03125</c:v>
                </c:pt>
                <c:pt idx="112909">
                  <c:v>291.03385416666669</c:v>
                </c:pt>
                <c:pt idx="112910">
                  <c:v>291.03645833333331</c:v>
                </c:pt>
                <c:pt idx="112911">
                  <c:v>291.0390625</c:v>
                </c:pt>
                <c:pt idx="112912">
                  <c:v>291.04166666666669</c:v>
                </c:pt>
                <c:pt idx="112913">
                  <c:v>291.04427083333331</c:v>
                </c:pt>
                <c:pt idx="112914">
                  <c:v>291.046875</c:v>
                </c:pt>
                <c:pt idx="112915">
                  <c:v>291.04947916666669</c:v>
                </c:pt>
                <c:pt idx="112916">
                  <c:v>291.05208333333331</c:v>
                </c:pt>
                <c:pt idx="112917">
                  <c:v>291.0546875</c:v>
                </c:pt>
                <c:pt idx="112918">
                  <c:v>291.05729166666669</c:v>
                </c:pt>
                <c:pt idx="112919">
                  <c:v>291.05989583333331</c:v>
                </c:pt>
                <c:pt idx="112920">
                  <c:v>291.0625</c:v>
                </c:pt>
                <c:pt idx="112921">
                  <c:v>291.06510416666669</c:v>
                </c:pt>
                <c:pt idx="112922">
                  <c:v>291.06770833333331</c:v>
                </c:pt>
                <c:pt idx="112923">
                  <c:v>291.0703125</c:v>
                </c:pt>
                <c:pt idx="112924">
                  <c:v>291.07291666666669</c:v>
                </c:pt>
                <c:pt idx="112925">
                  <c:v>291.07552083333331</c:v>
                </c:pt>
                <c:pt idx="112926">
                  <c:v>291.078125</c:v>
                </c:pt>
                <c:pt idx="112927">
                  <c:v>291.08072916666669</c:v>
                </c:pt>
                <c:pt idx="112928">
                  <c:v>291.08333333333331</c:v>
                </c:pt>
                <c:pt idx="112929">
                  <c:v>291.0859375</c:v>
                </c:pt>
                <c:pt idx="112930">
                  <c:v>291.08854166666669</c:v>
                </c:pt>
                <c:pt idx="112931">
                  <c:v>291.09114583333331</c:v>
                </c:pt>
                <c:pt idx="112932">
                  <c:v>291.09375</c:v>
                </c:pt>
                <c:pt idx="112933">
                  <c:v>291.09635416666669</c:v>
                </c:pt>
                <c:pt idx="112934">
                  <c:v>291.09895833333331</c:v>
                </c:pt>
                <c:pt idx="112935">
                  <c:v>291.1015625</c:v>
                </c:pt>
                <c:pt idx="112936">
                  <c:v>291.10416666666669</c:v>
                </c:pt>
                <c:pt idx="112937">
                  <c:v>291.10677083333331</c:v>
                </c:pt>
                <c:pt idx="112938">
                  <c:v>291.109375</c:v>
                </c:pt>
                <c:pt idx="112939">
                  <c:v>291.11197916666669</c:v>
                </c:pt>
                <c:pt idx="112940">
                  <c:v>291.11458333333331</c:v>
                </c:pt>
                <c:pt idx="112941">
                  <c:v>291.1171875</c:v>
                </c:pt>
                <c:pt idx="112942">
                  <c:v>291.11979166666669</c:v>
                </c:pt>
                <c:pt idx="112943">
                  <c:v>291.12239583333331</c:v>
                </c:pt>
                <c:pt idx="112944">
                  <c:v>291.125</c:v>
                </c:pt>
                <c:pt idx="112945">
                  <c:v>291.12760416666669</c:v>
                </c:pt>
                <c:pt idx="112946">
                  <c:v>291.13020833333331</c:v>
                </c:pt>
                <c:pt idx="112947">
                  <c:v>291.1328125</c:v>
                </c:pt>
                <c:pt idx="112948">
                  <c:v>291.13541666666669</c:v>
                </c:pt>
                <c:pt idx="112949">
                  <c:v>291.13802083333331</c:v>
                </c:pt>
                <c:pt idx="112950">
                  <c:v>291.140625</c:v>
                </c:pt>
                <c:pt idx="112951">
                  <c:v>291.14322916666669</c:v>
                </c:pt>
                <c:pt idx="112952">
                  <c:v>291.14583333333331</c:v>
                </c:pt>
                <c:pt idx="112953">
                  <c:v>291.1484375</c:v>
                </c:pt>
                <c:pt idx="112954">
                  <c:v>291.15104166666669</c:v>
                </c:pt>
                <c:pt idx="112955">
                  <c:v>291.15364583333331</c:v>
                </c:pt>
                <c:pt idx="112956">
                  <c:v>291.15625</c:v>
                </c:pt>
                <c:pt idx="112957">
                  <c:v>291.15885416666669</c:v>
                </c:pt>
                <c:pt idx="112958">
                  <c:v>291.16145833333331</c:v>
                </c:pt>
                <c:pt idx="112959">
                  <c:v>291.1640625</c:v>
                </c:pt>
                <c:pt idx="112960">
                  <c:v>291.16666666666669</c:v>
                </c:pt>
                <c:pt idx="112961">
                  <c:v>291.16927083333331</c:v>
                </c:pt>
                <c:pt idx="112962">
                  <c:v>291.171875</c:v>
                </c:pt>
                <c:pt idx="112963">
                  <c:v>291.17447916666669</c:v>
                </c:pt>
                <c:pt idx="112964">
                  <c:v>291.17708333333331</c:v>
                </c:pt>
                <c:pt idx="112965">
                  <c:v>291.1796875</c:v>
                </c:pt>
                <c:pt idx="112966">
                  <c:v>291.18229166666669</c:v>
                </c:pt>
                <c:pt idx="112967">
                  <c:v>291.18489583333331</c:v>
                </c:pt>
                <c:pt idx="112968">
                  <c:v>291.1875</c:v>
                </c:pt>
                <c:pt idx="112969">
                  <c:v>291.19010416666669</c:v>
                </c:pt>
                <c:pt idx="112970">
                  <c:v>291.19270833333331</c:v>
                </c:pt>
                <c:pt idx="112971">
                  <c:v>291.1953125</c:v>
                </c:pt>
                <c:pt idx="112972">
                  <c:v>291.19791666666669</c:v>
                </c:pt>
                <c:pt idx="112973">
                  <c:v>291.20052083333331</c:v>
                </c:pt>
                <c:pt idx="112974">
                  <c:v>291.203125</c:v>
                </c:pt>
                <c:pt idx="112975">
                  <c:v>291.20572916666669</c:v>
                </c:pt>
                <c:pt idx="112976">
                  <c:v>291.20833333333331</c:v>
                </c:pt>
                <c:pt idx="112977">
                  <c:v>291.2109375</c:v>
                </c:pt>
                <c:pt idx="112978">
                  <c:v>291.21354166666669</c:v>
                </c:pt>
                <c:pt idx="112979">
                  <c:v>291.21614583333331</c:v>
                </c:pt>
                <c:pt idx="112980">
                  <c:v>291.21875</c:v>
                </c:pt>
                <c:pt idx="112981">
                  <c:v>291.22135416666669</c:v>
                </c:pt>
                <c:pt idx="112982">
                  <c:v>291.22395833333331</c:v>
                </c:pt>
                <c:pt idx="112983">
                  <c:v>291.2265625</c:v>
                </c:pt>
                <c:pt idx="112984">
                  <c:v>291.22916666666669</c:v>
                </c:pt>
                <c:pt idx="112985">
                  <c:v>291.23177083333331</c:v>
                </c:pt>
                <c:pt idx="112986">
                  <c:v>291.234375</c:v>
                </c:pt>
                <c:pt idx="112987">
                  <c:v>291.23697916666669</c:v>
                </c:pt>
                <c:pt idx="112988">
                  <c:v>291.23958333333331</c:v>
                </c:pt>
                <c:pt idx="112989">
                  <c:v>291.2421875</c:v>
                </c:pt>
                <c:pt idx="112990">
                  <c:v>291.24479166666669</c:v>
                </c:pt>
                <c:pt idx="112991">
                  <c:v>291.24739583333331</c:v>
                </c:pt>
                <c:pt idx="112992">
                  <c:v>291.25</c:v>
                </c:pt>
                <c:pt idx="112993">
                  <c:v>291.25260416666669</c:v>
                </c:pt>
                <c:pt idx="112994">
                  <c:v>291.25520833333331</c:v>
                </c:pt>
                <c:pt idx="112995">
                  <c:v>291.2578125</c:v>
                </c:pt>
                <c:pt idx="112996">
                  <c:v>291.26041666666669</c:v>
                </c:pt>
                <c:pt idx="112997">
                  <c:v>291.26302083333331</c:v>
                </c:pt>
                <c:pt idx="112998">
                  <c:v>291.265625</c:v>
                </c:pt>
                <c:pt idx="112999">
                  <c:v>291.26822916666669</c:v>
                </c:pt>
                <c:pt idx="113000">
                  <c:v>291.27083333333331</c:v>
                </c:pt>
                <c:pt idx="113001">
                  <c:v>291.2734375</c:v>
                </c:pt>
                <c:pt idx="113002">
                  <c:v>291.27604166666669</c:v>
                </c:pt>
                <c:pt idx="113003">
                  <c:v>291.27864583333331</c:v>
                </c:pt>
                <c:pt idx="113004">
                  <c:v>291.28125</c:v>
                </c:pt>
                <c:pt idx="113005">
                  <c:v>291.28385416666669</c:v>
                </c:pt>
                <c:pt idx="113006">
                  <c:v>291.28645833333331</c:v>
                </c:pt>
                <c:pt idx="113007">
                  <c:v>291.2890625</c:v>
                </c:pt>
                <c:pt idx="113008">
                  <c:v>291.29166666666669</c:v>
                </c:pt>
                <c:pt idx="113009">
                  <c:v>291.29427083333331</c:v>
                </c:pt>
                <c:pt idx="113010">
                  <c:v>291.296875</c:v>
                </c:pt>
                <c:pt idx="113011">
                  <c:v>291.29947916666669</c:v>
                </c:pt>
                <c:pt idx="113012">
                  <c:v>291.30208333333331</c:v>
                </c:pt>
                <c:pt idx="113013">
                  <c:v>291.3046875</c:v>
                </c:pt>
                <c:pt idx="113014">
                  <c:v>291.30729166666669</c:v>
                </c:pt>
                <c:pt idx="113015">
                  <c:v>291.30989583333331</c:v>
                </c:pt>
                <c:pt idx="113016">
                  <c:v>291.3125</c:v>
                </c:pt>
                <c:pt idx="113017">
                  <c:v>291.31510416666669</c:v>
                </c:pt>
                <c:pt idx="113018">
                  <c:v>291.31770833333331</c:v>
                </c:pt>
                <c:pt idx="113019">
                  <c:v>291.3203125</c:v>
                </c:pt>
                <c:pt idx="113020">
                  <c:v>291.32291666666669</c:v>
                </c:pt>
                <c:pt idx="113021">
                  <c:v>291.32552083333331</c:v>
                </c:pt>
                <c:pt idx="113022">
                  <c:v>291.328125</c:v>
                </c:pt>
                <c:pt idx="113023">
                  <c:v>291.33072916666669</c:v>
                </c:pt>
                <c:pt idx="113024">
                  <c:v>291.33333333333331</c:v>
                </c:pt>
                <c:pt idx="113025">
                  <c:v>291.3359375</c:v>
                </c:pt>
                <c:pt idx="113026">
                  <c:v>291.33854166666669</c:v>
                </c:pt>
                <c:pt idx="113027">
                  <c:v>291.34114583333331</c:v>
                </c:pt>
                <c:pt idx="113028">
                  <c:v>291.34375</c:v>
                </c:pt>
                <c:pt idx="113029">
                  <c:v>291.34635416666669</c:v>
                </c:pt>
                <c:pt idx="113030">
                  <c:v>291.34895833333331</c:v>
                </c:pt>
                <c:pt idx="113031">
                  <c:v>291.3515625</c:v>
                </c:pt>
                <c:pt idx="113032">
                  <c:v>291.35416666666669</c:v>
                </c:pt>
                <c:pt idx="113033">
                  <c:v>291.35677083333331</c:v>
                </c:pt>
                <c:pt idx="113034">
                  <c:v>291.359375</c:v>
                </c:pt>
                <c:pt idx="113035">
                  <c:v>291.36197916666669</c:v>
                </c:pt>
                <c:pt idx="113036">
                  <c:v>291.36458333333331</c:v>
                </c:pt>
                <c:pt idx="113037">
                  <c:v>291.3671875</c:v>
                </c:pt>
                <c:pt idx="113038">
                  <c:v>291.36979166666669</c:v>
                </c:pt>
                <c:pt idx="113039">
                  <c:v>291.37239583333331</c:v>
                </c:pt>
                <c:pt idx="113040">
                  <c:v>291.375</c:v>
                </c:pt>
                <c:pt idx="113041">
                  <c:v>291.37760416666669</c:v>
                </c:pt>
                <c:pt idx="113042">
                  <c:v>291.38020833333331</c:v>
                </c:pt>
                <c:pt idx="113043">
                  <c:v>291.3828125</c:v>
                </c:pt>
                <c:pt idx="113044">
                  <c:v>291.38541666666669</c:v>
                </c:pt>
                <c:pt idx="113045">
                  <c:v>291.38802083333331</c:v>
                </c:pt>
                <c:pt idx="113046">
                  <c:v>291.390625</c:v>
                </c:pt>
                <c:pt idx="113047">
                  <c:v>291.39322916666669</c:v>
                </c:pt>
                <c:pt idx="113048">
                  <c:v>291.39583333333331</c:v>
                </c:pt>
                <c:pt idx="113049">
                  <c:v>291.3984375</c:v>
                </c:pt>
                <c:pt idx="113050">
                  <c:v>291.40104166666669</c:v>
                </c:pt>
                <c:pt idx="113051">
                  <c:v>291.40364583333331</c:v>
                </c:pt>
                <c:pt idx="113052">
                  <c:v>291.40625</c:v>
                </c:pt>
                <c:pt idx="113053">
                  <c:v>291.40885416666669</c:v>
                </c:pt>
                <c:pt idx="113054">
                  <c:v>291.41145833333331</c:v>
                </c:pt>
                <c:pt idx="113055">
                  <c:v>291.4140625</c:v>
                </c:pt>
                <c:pt idx="113056">
                  <c:v>291.41666666666669</c:v>
                </c:pt>
                <c:pt idx="113057">
                  <c:v>291.41927083333331</c:v>
                </c:pt>
                <c:pt idx="113058">
                  <c:v>291.421875</c:v>
                </c:pt>
                <c:pt idx="113059">
                  <c:v>291.42447916666669</c:v>
                </c:pt>
                <c:pt idx="113060">
                  <c:v>291.42708333333331</c:v>
                </c:pt>
                <c:pt idx="113061">
                  <c:v>291.4296875</c:v>
                </c:pt>
                <c:pt idx="113062">
                  <c:v>291.43229166666669</c:v>
                </c:pt>
                <c:pt idx="113063">
                  <c:v>291.43489583333331</c:v>
                </c:pt>
                <c:pt idx="113064">
                  <c:v>291.4375</c:v>
                </c:pt>
                <c:pt idx="113065">
                  <c:v>291.44010416666669</c:v>
                </c:pt>
                <c:pt idx="113066">
                  <c:v>291.44270833333331</c:v>
                </c:pt>
                <c:pt idx="113067">
                  <c:v>291.4453125</c:v>
                </c:pt>
                <c:pt idx="113068">
                  <c:v>291.44791666666669</c:v>
                </c:pt>
                <c:pt idx="113069">
                  <c:v>291.45052083333331</c:v>
                </c:pt>
                <c:pt idx="113070">
                  <c:v>291.453125</c:v>
                </c:pt>
                <c:pt idx="113071">
                  <c:v>291.45572916666669</c:v>
                </c:pt>
                <c:pt idx="113072">
                  <c:v>291.45833333333331</c:v>
                </c:pt>
                <c:pt idx="113073">
                  <c:v>291.4609375</c:v>
                </c:pt>
                <c:pt idx="113074">
                  <c:v>291.46354166666669</c:v>
                </c:pt>
                <c:pt idx="113075">
                  <c:v>291.46614583333331</c:v>
                </c:pt>
                <c:pt idx="113076">
                  <c:v>291.46875</c:v>
                </c:pt>
                <c:pt idx="113077">
                  <c:v>291.47135416666669</c:v>
                </c:pt>
                <c:pt idx="113078">
                  <c:v>291.47395833333331</c:v>
                </c:pt>
                <c:pt idx="113079">
                  <c:v>291.4765625</c:v>
                </c:pt>
                <c:pt idx="113080">
                  <c:v>291.47916666666669</c:v>
                </c:pt>
                <c:pt idx="113081">
                  <c:v>291.48177083333331</c:v>
                </c:pt>
                <c:pt idx="113082">
                  <c:v>291.484375</c:v>
                </c:pt>
                <c:pt idx="113083">
                  <c:v>291.48697916666669</c:v>
                </c:pt>
                <c:pt idx="113084">
                  <c:v>291.48958333333331</c:v>
                </c:pt>
                <c:pt idx="113085">
                  <c:v>291.4921875</c:v>
                </c:pt>
                <c:pt idx="113086">
                  <c:v>291.49479166666669</c:v>
                </c:pt>
                <c:pt idx="113087">
                  <c:v>291.49739583333331</c:v>
                </c:pt>
                <c:pt idx="113088">
                  <c:v>291.5</c:v>
                </c:pt>
                <c:pt idx="113089">
                  <c:v>291.50260416666669</c:v>
                </c:pt>
                <c:pt idx="113090">
                  <c:v>291.50520833333331</c:v>
                </c:pt>
                <c:pt idx="113091">
                  <c:v>291.5078125</c:v>
                </c:pt>
                <c:pt idx="113092">
                  <c:v>291.51041666666669</c:v>
                </c:pt>
                <c:pt idx="113093">
                  <c:v>291.51302083333331</c:v>
                </c:pt>
                <c:pt idx="113094">
                  <c:v>291.515625</c:v>
                </c:pt>
                <c:pt idx="113095">
                  <c:v>291.51822916666669</c:v>
                </c:pt>
                <c:pt idx="113096">
                  <c:v>291.52083333333331</c:v>
                </c:pt>
                <c:pt idx="113097">
                  <c:v>291.5234375</c:v>
                </c:pt>
                <c:pt idx="113098">
                  <c:v>291.52604166666669</c:v>
                </c:pt>
                <c:pt idx="113099">
                  <c:v>291.52864583333331</c:v>
                </c:pt>
                <c:pt idx="113100">
                  <c:v>291.53125</c:v>
                </c:pt>
                <c:pt idx="113101">
                  <c:v>291.53385416666669</c:v>
                </c:pt>
                <c:pt idx="113102">
                  <c:v>291.53645833333331</c:v>
                </c:pt>
                <c:pt idx="113103">
                  <c:v>291.5390625</c:v>
                </c:pt>
                <c:pt idx="113104">
                  <c:v>291.54166666666669</c:v>
                </c:pt>
                <c:pt idx="113105">
                  <c:v>291.54427083333331</c:v>
                </c:pt>
                <c:pt idx="113106">
                  <c:v>291.546875</c:v>
                </c:pt>
                <c:pt idx="113107">
                  <c:v>291.54947916666669</c:v>
                </c:pt>
                <c:pt idx="113108">
                  <c:v>291.55208333333331</c:v>
                </c:pt>
                <c:pt idx="113109">
                  <c:v>291.5546875</c:v>
                </c:pt>
                <c:pt idx="113110">
                  <c:v>291.55729166666669</c:v>
                </c:pt>
                <c:pt idx="113111">
                  <c:v>291.55989583333331</c:v>
                </c:pt>
                <c:pt idx="113112">
                  <c:v>291.5625</c:v>
                </c:pt>
                <c:pt idx="113113">
                  <c:v>291.56510416666669</c:v>
                </c:pt>
                <c:pt idx="113114">
                  <c:v>291.56770833333331</c:v>
                </c:pt>
                <c:pt idx="113115">
                  <c:v>291.5703125</c:v>
                </c:pt>
                <c:pt idx="113116">
                  <c:v>291.57291666666669</c:v>
                </c:pt>
                <c:pt idx="113117">
                  <c:v>291.57552083333331</c:v>
                </c:pt>
                <c:pt idx="113118">
                  <c:v>291.578125</c:v>
                </c:pt>
                <c:pt idx="113119">
                  <c:v>291.58072916666669</c:v>
                </c:pt>
                <c:pt idx="113120">
                  <c:v>291.58333333333331</c:v>
                </c:pt>
                <c:pt idx="113121">
                  <c:v>291.5859375</c:v>
                </c:pt>
                <c:pt idx="113122">
                  <c:v>291.58854166666669</c:v>
                </c:pt>
                <c:pt idx="113123">
                  <c:v>291.59114583333331</c:v>
                </c:pt>
                <c:pt idx="113124">
                  <c:v>291.59375</c:v>
                </c:pt>
                <c:pt idx="113125">
                  <c:v>291.59635416666669</c:v>
                </c:pt>
                <c:pt idx="113126">
                  <c:v>291.59895833333331</c:v>
                </c:pt>
                <c:pt idx="113127">
                  <c:v>291.6015625</c:v>
                </c:pt>
                <c:pt idx="113128">
                  <c:v>291.60416666666669</c:v>
                </c:pt>
                <c:pt idx="113129">
                  <c:v>291.60677083333331</c:v>
                </c:pt>
                <c:pt idx="113130">
                  <c:v>291.609375</c:v>
                </c:pt>
                <c:pt idx="113131">
                  <c:v>291.61197916666669</c:v>
                </c:pt>
                <c:pt idx="113132">
                  <c:v>291.61458333333331</c:v>
                </c:pt>
                <c:pt idx="113133">
                  <c:v>291.6171875</c:v>
                </c:pt>
                <c:pt idx="113134">
                  <c:v>291.61979166666669</c:v>
                </c:pt>
                <c:pt idx="113135">
                  <c:v>291.62239583333331</c:v>
                </c:pt>
                <c:pt idx="113136">
                  <c:v>291.625</c:v>
                </c:pt>
                <c:pt idx="113137">
                  <c:v>291.62760416666669</c:v>
                </c:pt>
                <c:pt idx="113138">
                  <c:v>291.63020833333331</c:v>
                </c:pt>
                <c:pt idx="113139">
                  <c:v>291.6328125</c:v>
                </c:pt>
                <c:pt idx="113140">
                  <c:v>291.63541666666669</c:v>
                </c:pt>
                <c:pt idx="113141">
                  <c:v>291.63802083333331</c:v>
                </c:pt>
                <c:pt idx="113142">
                  <c:v>291.640625</c:v>
                </c:pt>
                <c:pt idx="113143">
                  <c:v>291.64322916666669</c:v>
                </c:pt>
                <c:pt idx="113144">
                  <c:v>291.64583333333331</c:v>
                </c:pt>
                <c:pt idx="113145">
                  <c:v>291.6484375</c:v>
                </c:pt>
                <c:pt idx="113146">
                  <c:v>291.65104166666669</c:v>
                </c:pt>
                <c:pt idx="113147">
                  <c:v>291.65364583333331</c:v>
                </c:pt>
                <c:pt idx="113148">
                  <c:v>291.65625</c:v>
                </c:pt>
                <c:pt idx="113149">
                  <c:v>291.65885416666669</c:v>
                </c:pt>
                <c:pt idx="113150">
                  <c:v>291.66145833333331</c:v>
                </c:pt>
                <c:pt idx="113151">
                  <c:v>291.6640625</c:v>
                </c:pt>
                <c:pt idx="113152">
                  <c:v>291.66666666666669</c:v>
                </c:pt>
                <c:pt idx="113153">
                  <c:v>291.66927083333331</c:v>
                </c:pt>
                <c:pt idx="113154">
                  <c:v>291.671875</c:v>
                </c:pt>
                <c:pt idx="113155">
                  <c:v>291.67447916666669</c:v>
                </c:pt>
                <c:pt idx="113156">
                  <c:v>291.67708333333331</c:v>
                </c:pt>
                <c:pt idx="113157">
                  <c:v>291.6796875</c:v>
                </c:pt>
                <c:pt idx="113158">
                  <c:v>291.68229166666669</c:v>
                </c:pt>
                <c:pt idx="113159">
                  <c:v>291.68489583333331</c:v>
                </c:pt>
                <c:pt idx="113160">
                  <c:v>291.6875</c:v>
                </c:pt>
                <c:pt idx="113161">
                  <c:v>291.69010416666669</c:v>
                </c:pt>
                <c:pt idx="113162">
                  <c:v>291.69270833333331</c:v>
                </c:pt>
                <c:pt idx="113163">
                  <c:v>291.6953125</c:v>
                </c:pt>
                <c:pt idx="113164">
                  <c:v>291.69791666666669</c:v>
                </c:pt>
                <c:pt idx="113165">
                  <c:v>291.70052083333331</c:v>
                </c:pt>
                <c:pt idx="113166">
                  <c:v>291.703125</c:v>
                </c:pt>
                <c:pt idx="113167">
                  <c:v>291.70572916666669</c:v>
                </c:pt>
                <c:pt idx="113168">
                  <c:v>291.70833333333331</c:v>
                </c:pt>
                <c:pt idx="113169">
                  <c:v>291.7109375</c:v>
                </c:pt>
                <c:pt idx="113170">
                  <c:v>291.71354166666669</c:v>
                </c:pt>
                <c:pt idx="113171">
                  <c:v>291.71614583333331</c:v>
                </c:pt>
                <c:pt idx="113172">
                  <c:v>291.71875</c:v>
                </c:pt>
                <c:pt idx="113173">
                  <c:v>291.72135416666669</c:v>
                </c:pt>
                <c:pt idx="113174">
                  <c:v>291.72395833333331</c:v>
                </c:pt>
                <c:pt idx="113175">
                  <c:v>291.7265625</c:v>
                </c:pt>
                <c:pt idx="113176">
                  <c:v>291.72916666666669</c:v>
                </c:pt>
                <c:pt idx="113177">
                  <c:v>291.73177083333331</c:v>
                </c:pt>
                <c:pt idx="113178">
                  <c:v>291.734375</c:v>
                </c:pt>
                <c:pt idx="113179">
                  <c:v>291.73697916666669</c:v>
                </c:pt>
                <c:pt idx="113180">
                  <c:v>291.73958333333331</c:v>
                </c:pt>
                <c:pt idx="113181">
                  <c:v>291.7421875</c:v>
                </c:pt>
                <c:pt idx="113182">
                  <c:v>291.74479166666669</c:v>
                </c:pt>
                <c:pt idx="113183">
                  <c:v>291.74739583333331</c:v>
                </c:pt>
                <c:pt idx="113184">
                  <c:v>291.75</c:v>
                </c:pt>
                <c:pt idx="113185">
                  <c:v>291.75260416666669</c:v>
                </c:pt>
                <c:pt idx="113186">
                  <c:v>291.75520833333331</c:v>
                </c:pt>
                <c:pt idx="113187">
                  <c:v>291.7578125</c:v>
                </c:pt>
                <c:pt idx="113188">
                  <c:v>291.76041666666669</c:v>
                </c:pt>
                <c:pt idx="113189">
                  <c:v>291.76302083333331</c:v>
                </c:pt>
                <c:pt idx="113190">
                  <c:v>291.765625</c:v>
                </c:pt>
                <c:pt idx="113191">
                  <c:v>291.76822916666669</c:v>
                </c:pt>
                <c:pt idx="113192">
                  <c:v>291.77083333333331</c:v>
                </c:pt>
                <c:pt idx="113193">
                  <c:v>291.7734375</c:v>
                </c:pt>
                <c:pt idx="113194">
                  <c:v>291.77604166666669</c:v>
                </c:pt>
                <c:pt idx="113195">
                  <c:v>291.77864583333331</c:v>
                </c:pt>
                <c:pt idx="113196">
                  <c:v>291.78125</c:v>
                </c:pt>
                <c:pt idx="113197">
                  <c:v>291.78385416666669</c:v>
                </c:pt>
                <c:pt idx="113198">
                  <c:v>291.78645833333331</c:v>
                </c:pt>
                <c:pt idx="113199">
                  <c:v>291.7890625</c:v>
                </c:pt>
                <c:pt idx="113200">
                  <c:v>291.79166666666669</c:v>
                </c:pt>
                <c:pt idx="113201">
                  <c:v>291.79427083333331</c:v>
                </c:pt>
                <c:pt idx="113202">
                  <c:v>291.796875</c:v>
                </c:pt>
                <c:pt idx="113203">
                  <c:v>291.79947916666669</c:v>
                </c:pt>
                <c:pt idx="113204">
                  <c:v>291.80208333333331</c:v>
                </c:pt>
                <c:pt idx="113205">
                  <c:v>291.8046875</c:v>
                </c:pt>
                <c:pt idx="113206">
                  <c:v>291.80729166666669</c:v>
                </c:pt>
                <c:pt idx="113207">
                  <c:v>291.80989583333331</c:v>
                </c:pt>
                <c:pt idx="113208">
                  <c:v>291.8125</c:v>
                </c:pt>
                <c:pt idx="113209">
                  <c:v>291.81510416666669</c:v>
                </c:pt>
                <c:pt idx="113210">
                  <c:v>291.81770833333331</c:v>
                </c:pt>
                <c:pt idx="113211">
                  <c:v>291.8203125</c:v>
                </c:pt>
                <c:pt idx="113212">
                  <c:v>291.82291666666669</c:v>
                </c:pt>
                <c:pt idx="113213">
                  <c:v>291.82552083333331</c:v>
                </c:pt>
                <c:pt idx="113214">
                  <c:v>291.828125</c:v>
                </c:pt>
                <c:pt idx="113215">
                  <c:v>291.83072916666669</c:v>
                </c:pt>
                <c:pt idx="113216">
                  <c:v>291.83333333333331</c:v>
                </c:pt>
                <c:pt idx="113217">
                  <c:v>291.8359375</c:v>
                </c:pt>
                <c:pt idx="113218">
                  <c:v>291.83854166666669</c:v>
                </c:pt>
                <c:pt idx="113219">
                  <c:v>291.84114583333331</c:v>
                </c:pt>
                <c:pt idx="113220">
                  <c:v>291.84375</c:v>
                </c:pt>
                <c:pt idx="113221">
                  <c:v>291.84635416666669</c:v>
                </c:pt>
                <c:pt idx="113222">
                  <c:v>291.84895833333331</c:v>
                </c:pt>
                <c:pt idx="113223">
                  <c:v>291.8515625</c:v>
                </c:pt>
                <c:pt idx="113224">
                  <c:v>291.85416666666669</c:v>
                </c:pt>
                <c:pt idx="113225">
                  <c:v>291.85677083333331</c:v>
                </c:pt>
                <c:pt idx="113226">
                  <c:v>291.859375</c:v>
                </c:pt>
                <c:pt idx="113227">
                  <c:v>291.86197916666669</c:v>
                </c:pt>
                <c:pt idx="113228">
                  <c:v>291.86458333333331</c:v>
                </c:pt>
                <c:pt idx="113229">
                  <c:v>291.8671875</c:v>
                </c:pt>
                <c:pt idx="113230">
                  <c:v>291.86979166666669</c:v>
                </c:pt>
                <c:pt idx="113231">
                  <c:v>291.87239583333331</c:v>
                </c:pt>
                <c:pt idx="113232">
                  <c:v>291.875</c:v>
                </c:pt>
                <c:pt idx="113233">
                  <c:v>291.87760416666669</c:v>
                </c:pt>
                <c:pt idx="113234">
                  <c:v>291.88020833333331</c:v>
                </c:pt>
                <c:pt idx="113235">
                  <c:v>291.8828125</c:v>
                </c:pt>
                <c:pt idx="113236">
                  <c:v>291.88541666666669</c:v>
                </c:pt>
                <c:pt idx="113237">
                  <c:v>291.88802083333331</c:v>
                </c:pt>
                <c:pt idx="113238">
                  <c:v>291.890625</c:v>
                </c:pt>
                <c:pt idx="113239">
                  <c:v>291.89322916666669</c:v>
                </c:pt>
                <c:pt idx="113240">
                  <c:v>291.89583333333331</c:v>
                </c:pt>
                <c:pt idx="113241">
                  <c:v>291.8984375</c:v>
                </c:pt>
                <c:pt idx="113242">
                  <c:v>291.90104166666669</c:v>
                </c:pt>
                <c:pt idx="113243">
                  <c:v>291.90364583333331</c:v>
                </c:pt>
                <c:pt idx="113244">
                  <c:v>291.90625</c:v>
                </c:pt>
                <c:pt idx="113245">
                  <c:v>291.90885416666669</c:v>
                </c:pt>
                <c:pt idx="113246">
                  <c:v>291.91145833333331</c:v>
                </c:pt>
                <c:pt idx="113247">
                  <c:v>291.9140625</c:v>
                </c:pt>
                <c:pt idx="113248">
                  <c:v>291.91666666666669</c:v>
                </c:pt>
                <c:pt idx="113249">
                  <c:v>291.91927083333331</c:v>
                </c:pt>
                <c:pt idx="113250">
                  <c:v>291.921875</c:v>
                </c:pt>
                <c:pt idx="113251">
                  <c:v>291.92447916666669</c:v>
                </c:pt>
                <c:pt idx="113252">
                  <c:v>291.92708333333331</c:v>
                </c:pt>
                <c:pt idx="113253">
                  <c:v>291.9296875</c:v>
                </c:pt>
                <c:pt idx="113254">
                  <c:v>291.93229166666669</c:v>
                </c:pt>
                <c:pt idx="113255">
                  <c:v>291.93489583333331</c:v>
                </c:pt>
                <c:pt idx="113256">
                  <c:v>291.9375</c:v>
                </c:pt>
                <c:pt idx="113257">
                  <c:v>291.94010416666669</c:v>
                </c:pt>
                <c:pt idx="113258">
                  <c:v>291.94270833333331</c:v>
                </c:pt>
                <c:pt idx="113259">
                  <c:v>291.9453125</c:v>
                </c:pt>
                <c:pt idx="113260">
                  <c:v>291.94791666666669</c:v>
                </c:pt>
                <c:pt idx="113261">
                  <c:v>291.95052083333331</c:v>
                </c:pt>
                <c:pt idx="113262">
                  <c:v>291.953125</c:v>
                </c:pt>
                <c:pt idx="113263">
                  <c:v>291.95572916666669</c:v>
                </c:pt>
                <c:pt idx="113264">
                  <c:v>291.95833333333331</c:v>
                </c:pt>
                <c:pt idx="113265">
                  <c:v>291.9609375</c:v>
                </c:pt>
                <c:pt idx="113266">
                  <c:v>291.96354166666669</c:v>
                </c:pt>
                <c:pt idx="113267">
                  <c:v>291.96614583333331</c:v>
                </c:pt>
                <c:pt idx="113268">
                  <c:v>291.96875</c:v>
                </c:pt>
                <c:pt idx="113269">
                  <c:v>291.97135416666669</c:v>
                </c:pt>
                <c:pt idx="113270">
                  <c:v>291.97395833333331</c:v>
                </c:pt>
                <c:pt idx="113271">
                  <c:v>291.9765625</c:v>
                </c:pt>
                <c:pt idx="113272">
                  <c:v>291.97916666666669</c:v>
                </c:pt>
                <c:pt idx="113273">
                  <c:v>291.98177083333331</c:v>
                </c:pt>
                <c:pt idx="113274">
                  <c:v>291.984375</c:v>
                </c:pt>
                <c:pt idx="113275">
                  <c:v>291.98697916666669</c:v>
                </c:pt>
                <c:pt idx="113276">
                  <c:v>291.98958333333331</c:v>
                </c:pt>
                <c:pt idx="113277">
                  <c:v>291.9921875</c:v>
                </c:pt>
                <c:pt idx="113278">
                  <c:v>291.99479166666669</c:v>
                </c:pt>
                <c:pt idx="113279">
                  <c:v>291.99739583333331</c:v>
                </c:pt>
                <c:pt idx="113280">
                  <c:v>292</c:v>
                </c:pt>
                <c:pt idx="113281">
                  <c:v>292.00260416666669</c:v>
                </c:pt>
                <c:pt idx="113282">
                  <c:v>292.00520833333331</c:v>
                </c:pt>
                <c:pt idx="113283">
                  <c:v>292.0078125</c:v>
                </c:pt>
                <c:pt idx="113284">
                  <c:v>292.01041666666669</c:v>
                </c:pt>
                <c:pt idx="113285">
                  <c:v>292.01302083333331</c:v>
                </c:pt>
                <c:pt idx="113286">
                  <c:v>292.015625</c:v>
                </c:pt>
                <c:pt idx="113287">
                  <c:v>292.01822916666669</c:v>
                </c:pt>
                <c:pt idx="113288">
                  <c:v>292.02083333333331</c:v>
                </c:pt>
                <c:pt idx="113289">
                  <c:v>292.0234375</c:v>
                </c:pt>
                <c:pt idx="113290">
                  <c:v>292.02604166666669</c:v>
                </c:pt>
                <c:pt idx="113291">
                  <c:v>292.02864583333331</c:v>
                </c:pt>
                <c:pt idx="113292">
                  <c:v>292.03125</c:v>
                </c:pt>
                <c:pt idx="113293">
                  <c:v>292.03385416666669</c:v>
                </c:pt>
                <c:pt idx="113294">
                  <c:v>292.03645833333331</c:v>
                </c:pt>
                <c:pt idx="113295">
                  <c:v>292.0390625</c:v>
                </c:pt>
                <c:pt idx="113296">
                  <c:v>292.04166666666669</c:v>
                </c:pt>
                <c:pt idx="113297">
                  <c:v>292.04427083333331</c:v>
                </c:pt>
                <c:pt idx="113298">
                  <c:v>292.046875</c:v>
                </c:pt>
                <c:pt idx="113299">
                  <c:v>292.04947916666669</c:v>
                </c:pt>
                <c:pt idx="113300">
                  <c:v>292.05208333333331</c:v>
                </c:pt>
                <c:pt idx="113301">
                  <c:v>292.0546875</c:v>
                </c:pt>
                <c:pt idx="113302">
                  <c:v>292.05729166666669</c:v>
                </c:pt>
                <c:pt idx="113303">
                  <c:v>292.05989583333331</c:v>
                </c:pt>
                <c:pt idx="113304">
                  <c:v>292.0625</c:v>
                </c:pt>
                <c:pt idx="113305">
                  <c:v>292.06510416666669</c:v>
                </c:pt>
                <c:pt idx="113306">
                  <c:v>292.06770833333331</c:v>
                </c:pt>
                <c:pt idx="113307">
                  <c:v>292.0703125</c:v>
                </c:pt>
                <c:pt idx="113308">
                  <c:v>292.07291666666669</c:v>
                </c:pt>
                <c:pt idx="113309">
                  <c:v>292.07552083333331</c:v>
                </c:pt>
                <c:pt idx="113310">
                  <c:v>292.078125</c:v>
                </c:pt>
                <c:pt idx="113311">
                  <c:v>292.08072916666669</c:v>
                </c:pt>
                <c:pt idx="113312">
                  <c:v>292.08333333333331</c:v>
                </c:pt>
                <c:pt idx="113313">
                  <c:v>292.0859375</c:v>
                </c:pt>
                <c:pt idx="113314">
                  <c:v>292.08854166666669</c:v>
                </c:pt>
                <c:pt idx="113315">
                  <c:v>292.09114583333331</c:v>
                </c:pt>
                <c:pt idx="113316">
                  <c:v>292.09375</c:v>
                </c:pt>
                <c:pt idx="113317">
                  <c:v>292.09635416666669</c:v>
                </c:pt>
                <c:pt idx="113318">
                  <c:v>292.09895833333331</c:v>
                </c:pt>
                <c:pt idx="113319">
                  <c:v>292.1015625</c:v>
                </c:pt>
                <c:pt idx="113320">
                  <c:v>292.10416666666669</c:v>
                </c:pt>
                <c:pt idx="113321">
                  <c:v>292.10677083333331</c:v>
                </c:pt>
                <c:pt idx="113322">
                  <c:v>292.109375</c:v>
                </c:pt>
                <c:pt idx="113323">
                  <c:v>292.11197916666669</c:v>
                </c:pt>
                <c:pt idx="113324">
                  <c:v>292.11458333333331</c:v>
                </c:pt>
                <c:pt idx="113325">
                  <c:v>292.1171875</c:v>
                </c:pt>
                <c:pt idx="113326">
                  <c:v>292.11979166666669</c:v>
                </c:pt>
                <c:pt idx="113327">
                  <c:v>292.12239583333331</c:v>
                </c:pt>
                <c:pt idx="113328">
                  <c:v>292.125</c:v>
                </c:pt>
                <c:pt idx="113329">
                  <c:v>292.12760416666669</c:v>
                </c:pt>
                <c:pt idx="113330">
                  <c:v>292.13020833333331</c:v>
                </c:pt>
                <c:pt idx="113331">
                  <c:v>292.1328125</c:v>
                </c:pt>
                <c:pt idx="113332">
                  <c:v>292.13541666666669</c:v>
                </c:pt>
                <c:pt idx="113333">
                  <c:v>292.13802083333331</c:v>
                </c:pt>
                <c:pt idx="113334">
                  <c:v>292.140625</c:v>
                </c:pt>
                <c:pt idx="113335">
                  <c:v>292.14322916666669</c:v>
                </c:pt>
                <c:pt idx="113336">
                  <c:v>292.14583333333331</c:v>
                </c:pt>
                <c:pt idx="113337">
                  <c:v>292.1484375</c:v>
                </c:pt>
                <c:pt idx="113338">
                  <c:v>292.15104166666669</c:v>
                </c:pt>
                <c:pt idx="113339">
                  <c:v>292.15364583333331</c:v>
                </c:pt>
                <c:pt idx="113340">
                  <c:v>292.15625</c:v>
                </c:pt>
                <c:pt idx="113341">
                  <c:v>292.15885416666669</c:v>
                </c:pt>
                <c:pt idx="113342">
                  <c:v>292.16145833333331</c:v>
                </c:pt>
                <c:pt idx="113343">
                  <c:v>292.1640625</c:v>
                </c:pt>
                <c:pt idx="113344">
                  <c:v>292.16666666666669</c:v>
                </c:pt>
                <c:pt idx="113345">
                  <c:v>292.16927083333331</c:v>
                </c:pt>
                <c:pt idx="113346">
                  <c:v>292.171875</c:v>
                </c:pt>
                <c:pt idx="113347">
                  <c:v>292.17447916666669</c:v>
                </c:pt>
                <c:pt idx="113348">
                  <c:v>292.17708333333331</c:v>
                </c:pt>
                <c:pt idx="113349">
                  <c:v>292.1796875</c:v>
                </c:pt>
                <c:pt idx="113350">
                  <c:v>292.18229166666669</c:v>
                </c:pt>
                <c:pt idx="113351">
                  <c:v>292.18489583333331</c:v>
                </c:pt>
                <c:pt idx="113352">
                  <c:v>292.1875</c:v>
                </c:pt>
                <c:pt idx="113353">
                  <c:v>292.19010416666669</c:v>
                </c:pt>
                <c:pt idx="113354">
                  <c:v>292.19270833333331</c:v>
                </c:pt>
                <c:pt idx="113355">
                  <c:v>292.1953125</c:v>
                </c:pt>
                <c:pt idx="113356">
                  <c:v>292.19791666666669</c:v>
                </c:pt>
                <c:pt idx="113357">
                  <c:v>292.20052083333331</c:v>
                </c:pt>
                <c:pt idx="113358">
                  <c:v>292.203125</c:v>
                </c:pt>
                <c:pt idx="113359">
                  <c:v>292.20572916666669</c:v>
                </c:pt>
                <c:pt idx="113360">
                  <c:v>292.20833333333331</c:v>
                </c:pt>
                <c:pt idx="113361">
                  <c:v>292.2109375</c:v>
                </c:pt>
                <c:pt idx="113362">
                  <c:v>292.21354166666669</c:v>
                </c:pt>
                <c:pt idx="113363">
                  <c:v>292.21614583333331</c:v>
                </c:pt>
                <c:pt idx="113364">
                  <c:v>292.21875</c:v>
                </c:pt>
                <c:pt idx="113365">
                  <c:v>292.22135416666669</c:v>
                </c:pt>
                <c:pt idx="113366">
                  <c:v>292.22395833333331</c:v>
                </c:pt>
                <c:pt idx="113367">
                  <c:v>292.2265625</c:v>
                </c:pt>
                <c:pt idx="113368">
                  <c:v>292.22916666666669</c:v>
                </c:pt>
                <c:pt idx="113369">
                  <c:v>292.23177083333331</c:v>
                </c:pt>
                <c:pt idx="113370">
                  <c:v>292.234375</c:v>
                </c:pt>
                <c:pt idx="113371">
                  <c:v>292.23697916666669</c:v>
                </c:pt>
                <c:pt idx="113372">
                  <c:v>292.23958333333331</c:v>
                </c:pt>
                <c:pt idx="113373">
                  <c:v>292.2421875</c:v>
                </c:pt>
                <c:pt idx="113374">
                  <c:v>292.24479166666669</c:v>
                </c:pt>
                <c:pt idx="113375">
                  <c:v>292.24739583333331</c:v>
                </c:pt>
                <c:pt idx="113376">
                  <c:v>292.25</c:v>
                </c:pt>
                <c:pt idx="113377">
                  <c:v>292.25260416666669</c:v>
                </c:pt>
                <c:pt idx="113378">
                  <c:v>292.25520833333331</c:v>
                </c:pt>
                <c:pt idx="113379">
                  <c:v>292.2578125</c:v>
                </c:pt>
                <c:pt idx="113380">
                  <c:v>292.26041666666669</c:v>
                </c:pt>
                <c:pt idx="113381">
                  <c:v>292.26302083333331</c:v>
                </c:pt>
                <c:pt idx="113382">
                  <c:v>292.265625</c:v>
                </c:pt>
                <c:pt idx="113383">
                  <c:v>292.26822916666669</c:v>
                </c:pt>
                <c:pt idx="113384">
                  <c:v>292.27083333333331</c:v>
                </c:pt>
                <c:pt idx="113385">
                  <c:v>292.2734375</c:v>
                </c:pt>
                <c:pt idx="113386">
                  <c:v>292.27604166666669</c:v>
                </c:pt>
                <c:pt idx="113387">
                  <c:v>292.27864583333331</c:v>
                </c:pt>
                <c:pt idx="113388">
                  <c:v>292.28125</c:v>
                </c:pt>
                <c:pt idx="113389">
                  <c:v>292.28385416666669</c:v>
                </c:pt>
                <c:pt idx="113390">
                  <c:v>292.28645833333331</c:v>
                </c:pt>
                <c:pt idx="113391">
                  <c:v>292.2890625</c:v>
                </c:pt>
                <c:pt idx="113392">
                  <c:v>292.29166666666669</c:v>
                </c:pt>
                <c:pt idx="113393">
                  <c:v>292.29427083333331</c:v>
                </c:pt>
                <c:pt idx="113394">
                  <c:v>292.296875</c:v>
                </c:pt>
                <c:pt idx="113395">
                  <c:v>292.29947916666669</c:v>
                </c:pt>
                <c:pt idx="113396">
                  <c:v>292.30208333333331</c:v>
                </c:pt>
                <c:pt idx="113397">
                  <c:v>292.3046875</c:v>
                </c:pt>
                <c:pt idx="113398">
                  <c:v>292.30729166666669</c:v>
                </c:pt>
                <c:pt idx="113399">
                  <c:v>292.30989583333331</c:v>
                </c:pt>
                <c:pt idx="113400">
                  <c:v>292.3125</c:v>
                </c:pt>
                <c:pt idx="113401">
                  <c:v>292.31510416666669</c:v>
                </c:pt>
                <c:pt idx="113402">
                  <c:v>292.31770833333331</c:v>
                </c:pt>
                <c:pt idx="113403">
                  <c:v>292.3203125</c:v>
                </c:pt>
                <c:pt idx="113404">
                  <c:v>292.32291666666669</c:v>
                </c:pt>
                <c:pt idx="113405">
                  <c:v>292.32552083333331</c:v>
                </c:pt>
                <c:pt idx="113406">
                  <c:v>292.328125</c:v>
                </c:pt>
                <c:pt idx="113407">
                  <c:v>292.33072916666669</c:v>
                </c:pt>
                <c:pt idx="113408">
                  <c:v>292.33333333333331</c:v>
                </c:pt>
                <c:pt idx="113409">
                  <c:v>292.3359375</c:v>
                </c:pt>
                <c:pt idx="113410">
                  <c:v>292.33854166666669</c:v>
                </c:pt>
                <c:pt idx="113411">
                  <c:v>292.34114583333331</c:v>
                </c:pt>
                <c:pt idx="113412">
                  <c:v>292.34375</c:v>
                </c:pt>
                <c:pt idx="113413">
                  <c:v>292.34635416666669</c:v>
                </c:pt>
                <c:pt idx="113414">
                  <c:v>292.34895833333331</c:v>
                </c:pt>
                <c:pt idx="113415">
                  <c:v>292.3515625</c:v>
                </c:pt>
                <c:pt idx="113416">
                  <c:v>292.35416666666669</c:v>
                </c:pt>
                <c:pt idx="113417">
                  <c:v>292.35677083333331</c:v>
                </c:pt>
                <c:pt idx="113418">
                  <c:v>292.359375</c:v>
                </c:pt>
                <c:pt idx="113419">
                  <c:v>292.36197916666669</c:v>
                </c:pt>
                <c:pt idx="113420">
                  <c:v>292.36458333333331</c:v>
                </c:pt>
                <c:pt idx="113421">
                  <c:v>292.3671875</c:v>
                </c:pt>
                <c:pt idx="113422">
                  <c:v>292.36979166666669</c:v>
                </c:pt>
                <c:pt idx="113423">
                  <c:v>292.37239583333331</c:v>
                </c:pt>
                <c:pt idx="113424">
                  <c:v>292.375</c:v>
                </c:pt>
                <c:pt idx="113425">
                  <c:v>292.37760416666669</c:v>
                </c:pt>
                <c:pt idx="113426">
                  <c:v>292.38020833333331</c:v>
                </c:pt>
                <c:pt idx="113427">
                  <c:v>292.3828125</c:v>
                </c:pt>
                <c:pt idx="113428">
                  <c:v>292.38541666666669</c:v>
                </c:pt>
                <c:pt idx="113429">
                  <c:v>292.38802083333331</c:v>
                </c:pt>
                <c:pt idx="113430">
                  <c:v>292.390625</c:v>
                </c:pt>
                <c:pt idx="113431">
                  <c:v>292.39322916666669</c:v>
                </c:pt>
                <c:pt idx="113432">
                  <c:v>292.39583333333331</c:v>
                </c:pt>
                <c:pt idx="113433">
                  <c:v>292.3984375</c:v>
                </c:pt>
                <c:pt idx="113434">
                  <c:v>292.40104166666669</c:v>
                </c:pt>
                <c:pt idx="113435">
                  <c:v>292.40364583333331</c:v>
                </c:pt>
                <c:pt idx="113436">
                  <c:v>292.40625</c:v>
                </c:pt>
                <c:pt idx="113437">
                  <c:v>292.40885416666669</c:v>
                </c:pt>
                <c:pt idx="113438">
                  <c:v>292.41145833333331</c:v>
                </c:pt>
                <c:pt idx="113439">
                  <c:v>292.4140625</c:v>
                </c:pt>
                <c:pt idx="113440">
                  <c:v>292.41666666666669</c:v>
                </c:pt>
                <c:pt idx="113441">
                  <c:v>292.41927083333331</c:v>
                </c:pt>
                <c:pt idx="113442">
                  <c:v>292.421875</c:v>
                </c:pt>
                <c:pt idx="113443">
                  <c:v>292.42447916666669</c:v>
                </c:pt>
                <c:pt idx="113444">
                  <c:v>292.42708333333331</c:v>
                </c:pt>
                <c:pt idx="113445">
                  <c:v>292.4296875</c:v>
                </c:pt>
                <c:pt idx="113446">
                  <c:v>292.43229166666669</c:v>
                </c:pt>
                <c:pt idx="113447">
                  <c:v>292.43489583333331</c:v>
                </c:pt>
                <c:pt idx="113448">
                  <c:v>292.4375</c:v>
                </c:pt>
                <c:pt idx="113449">
                  <c:v>292.44010416666669</c:v>
                </c:pt>
                <c:pt idx="113450">
                  <c:v>292.44270833333331</c:v>
                </c:pt>
                <c:pt idx="113451">
                  <c:v>292.4453125</c:v>
                </c:pt>
                <c:pt idx="113452">
                  <c:v>292.44791666666669</c:v>
                </c:pt>
                <c:pt idx="113453">
                  <c:v>292.45052083333331</c:v>
                </c:pt>
                <c:pt idx="113454">
                  <c:v>292.453125</c:v>
                </c:pt>
                <c:pt idx="113455">
                  <c:v>292.45572916666669</c:v>
                </c:pt>
                <c:pt idx="113456">
                  <c:v>292.45833333333331</c:v>
                </c:pt>
                <c:pt idx="113457">
                  <c:v>292.4609375</c:v>
                </c:pt>
                <c:pt idx="113458">
                  <c:v>292.46354166666669</c:v>
                </c:pt>
                <c:pt idx="113459">
                  <c:v>292.46614583333331</c:v>
                </c:pt>
                <c:pt idx="113460">
                  <c:v>292.46875</c:v>
                </c:pt>
                <c:pt idx="113461">
                  <c:v>292.47135416666669</c:v>
                </c:pt>
                <c:pt idx="113462">
                  <c:v>292.47395833333331</c:v>
                </c:pt>
                <c:pt idx="113463">
                  <c:v>292.4765625</c:v>
                </c:pt>
                <c:pt idx="113464">
                  <c:v>292.47916666666669</c:v>
                </c:pt>
                <c:pt idx="113465">
                  <c:v>292.48177083333331</c:v>
                </c:pt>
                <c:pt idx="113466">
                  <c:v>292.484375</c:v>
                </c:pt>
                <c:pt idx="113467">
                  <c:v>292.48697916666669</c:v>
                </c:pt>
                <c:pt idx="113468">
                  <c:v>292.48958333333331</c:v>
                </c:pt>
                <c:pt idx="113469">
                  <c:v>292.4921875</c:v>
                </c:pt>
                <c:pt idx="113470">
                  <c:v>292.49479166666669</c:v>
                </c:pt>
                <c:pt idx="113471">
                  <c:v>292.49739583333331</c:v>
                </c:pt>
                <c:pt idx="113472">
                  <c:v>292.5</c:v>
                </c:pt>
                <c:pt idx="113473">
                  <c:v>292.50260416666669</c:v>
                </c:pt>
                <c:pt idx="113474">
                  <c:v>292.50520833333331</c:v>
                </c:pt>
                <c:pt idx="113475">
                  <c:v>292.5078125</c:v>
                </c:pt>
                <c:pt idx="113476">
                  <c:v>292.51041666666669</c:v>
                </c:pt>
                <c:pt idx="113477">
                  <c:v>292.51302083333331</c:v>
                </c:pt>
                <c:pt idx="113478">
                  <c:v>292.515625</c:v>
                </c:pt>
                <c:pt idx="113479">
                  <c:v>292.51822916666669</c:v>
                </c:pt>
                <c:pt idx="113480">
                  <c:v>292.52083333333331</c:v>
                </c:pt>
                <c:pt idx="113481">
                  <c:v>292.5234375</c:v>
                </c:pt>
                <c:pt idx="113482">
                  <c:v>292.52604166666669</c:v>
                </c:pt>
                <c:pt idx="113483">
                  <c:v>292.52864583333331</c:v>
                </c:pt>
                <c:pt idx="113484">
                  <c:v>292.53125</c:v>
                </c:pt>
                <c:pt idx="113485">
                  <c:v>292.53385416666669</c:v>
                </c:pt>
                <c:pt idx="113486">
                  <c:v>292.53645833333331</c:v>
                </c:pt>
                <c:pt idx="113487">
                  <c:v>292.5390625</c:v>
                </c:pt>
                <c:pt idx="113488">
                  <c:v>292.54166666666669</c:v>
                </c:pt>
                <c:pt idx="113489">
                  <c:v>292.54427083333331</c:v>
                </c:pt>
                <c:pt idx="113490">
                  <c:v>292.546875</c:v>
                </c:pt>
                <c:pt idx="113491">
                  <c:v>292.54947916666669</c:v>
                </c:pt>
                <c:pt idx="113492">
                  <c:v>292.55208333333331</c:v>
                </c:pt>
                <c:pt idx="113493">
                  <c:v>292.5546875</c:v>
                </c:pt>
                <c:pt idx="113494">
                  <c:v>292.55729166666669</c:v>
                </c:pt>
                <c:pt idx="113495">
                  <c:v>292.55989583333331</c:v>
                </c:pt>
                <c:pt idx="113496">
                  <c:v>292.5625</c:v>
                </c:pt>
                <c:pt idx="113497">
                  <c:v>292.56510416666669</c:v>
                </c:pt>
                <c:pt idx="113498">
                  <c:v>292.56770833333331</c:v>
                </c:pt>
                <c:pt idx="113499">
                  <c:v>292.5703125</c:v>
                </c:pt>
                <c:pt idx="113500">
                  <c:v>292.57291666666669</c:v>
                </c:pt>
                <c:pt idx="113501">
                  <c:v>292.57552083333331</c:v>
                </c:pt>
                <c:pt idx="113502">
                  <c:v>292.578125</c:v>
                </c:pt>
                <c:pt idx="113503">
                  <c:v>292.58072916666669</c:v>
                </c:pt>
                <c:pt idx="113504">
                  <c:v>292.58333333333331</c:v>
                </c:pt>
                <c:pt idx="113505">
                  <c:v>292.5859375</c:v>
                </c:pt>
                <c:pt idx="113506">
                  <c:v>292.58854166666669</c:v>
                </c:pt>
                <c:pt idx="113507">
                  <c:v>292.59114583333331</c:v>
                </c:pt>
                <c:pt idx="113508">
                  <c:v>292.59375</c:v>
                </c:pt>
                <c:pt idx="113509">
                  <c:v>292.59635416666669</c:v>
                </c:pt>
                <c:pt idx="113510">
                  <c:v>292.59895833333331</c:v>
                </c:pt>
                <c:pt idx="113511">
                  <c:v>292.6015625</c:v>
                </c:pt>
                <c:pt idx="113512">
                  <c:v>292.60416666666669</c:v>
                </c:pt>
                <c:pt idx="113513">
                  <c:v>292.60677083333331</c:v>
                </c:pt>
                <c:pt idx="113514">
                  <c:v>292.609375</c:v>
                </c:pt>
                <c:pt idx="113515">
                  <c:v>292.61197916666669</c:v>
                </c:pt>
                <c:pt idx="113516">
                  <c:v>292.61458333333331</c:v>
                </c:pt>
                <c:pt idx="113517">
                  <c:v>292.6171875</c:v>
                </c:pt>
                <c:pt idx="113518">
                  <c:v>292.61979166666669</c:v>
                </c:pt>
                <c:pt idx="113519">
                  <c:v>292.62239583333331</c:v>
                </c:pt>
                <c:pt idx="113520">
                  <c:v>292.625</c:v>
                </c:pt>
                <c:pt idx="113521">
                  <c:v>292.62760416666669</c:v>
                </c:pt>
                <c:pt idx="113522">
                  <c:v>292.63020833333331</c:v>
                </c:pt>
                <c:pt idx="113523">
                  <c:v>292.6328125</c:v>
                </c:pt>
                <c:pt idx="113524">
                  <c:v>292.63541666666669</c:v>
                </c:pt>
                <c:pt idx="113525">
                  <c:v>292.63802083333331</c:v>
                </c:pt>
                <c:pt idx="113526">
                  <c:v>292.640625</c:v>
                </c:pt>
                <c:pt idx="113527">
                  <c:v>292.64322916666669</c:v>
                </c:pt>
                <c:pt idx="113528">
                  <c:v>292.64583333333331</c:v>
                </c:pt>
                <c:pt idx="113529">
                  <c:v>292.6484375</c:v>
                </c:pt>
                <c:pt idx="113530">
                  <c:v>292.65104166666669</c:v>
                </c:pt>
                <c:pt idx="113531">
                  <c:v>292.65364583333331</c:v>
                </c:pt>
                <c:pt idx="113532">
                  <c:v>292.65625</c:v>
                </c:pt>
                <c:pt idx="113533">
                  <c:v>292.65885416666669</c:v>
                </c:pt>
                <c:pt idx="113534">
                  <c:v>292.66145833333331</c:v>
                </c:pt>
                <c:pt idx="113535">
                  <c:v>292.6640625</c:v>
                </c:pt>
                <c:pt idx="113536">
                  <c:v>292.66666666666669</c:v>
                </c:pt>
                <c:pt idx="113537">
                  <c:v>292.66927083333331</c:v>
                </c:pt>
                <c:pt idx="113538">
                  <c:v>292.671875</c:v>
                </c:pt>
                <c:pt idx="113539">
                  <c:v>292.67447916666669</c:v>
                </c:pt>
                <c:pt idx="113540">
                  <c:v>292.67708333333331</c:v>
                </c:pt>
                <c:pt idx="113541">
                  <c:v>292.6796875</c:v>
                </c:pt>
                <c:pt idx="113542">
                  <c:v>292.68229166666669</c:v>
                </c:pt>
                <c:pt idx="113543">
                  <c:v>292.68489583333331</c:v>
                </c:pt>
                <c:pt idx="113544">
                  <c:v>292.6875</c:v>
                </c:pt>
                <c:pt idx="113545">
                  <c:v>292.69010416666669</c:v>
                </c:pt>
                <c:pt idx="113546">
                  <c:v>292.69270833333331</c:v>
                </c:pt>
                <c:pt idx="113547">
                  <c:v>292.6953125</c:v>
                </c:pt>
                <c:pt idx="113548">
                  <c:v>292.69791666666669</c:v>
                </c:pt>
                <c:pt idx="113549">
                  <c:v>292.70052083333331</c:v>
                </c:pt>
                <c:pt idx="113550">
                  <c:v>292.703125</c:v>
                </c:pt>
                <c:pt idx="113551">
                  <c:v>292.70572916666669</c:v>
                </c:pt>
                <c:pt idx="113552">
                  <c:v>292.70833333333331</c:v>
                </c:pt>
                <c:pt idx="113553">
                  <c:v>292.7109375</c:v>
                </c:pt>
                <c:pt idx="113554">
                  <c:v>292.71354166666669</c:v>
                </c:pt>
                <c:pt idx="113555">
                  <c:v>292.71614583333331</c:v>
                </c:pt>
                <c:pt idx="113556">
                  <c:v>292.71875</c:v>
                </c:pt>
                <c:pt idx="113557">
                  <c:v>292.72135416666669</c:v>
                </c:pt>
                <c:pt idx="113558">
                  <c:v>292.72395833333331</c:v>
                </c:pt>
                <c:pt idx="113559">
                  <c:v>292.7265625</c:v>
                </c:pt>
                <c:pt idx="113560">
                  <c:v>292.72916666666669</c:v>
                </c:pt>
                <c:pt idx="113561">
                  <c:v>292.73177083333331</c:v>
                </c:pt>
                <c:pt idx="113562">
                  <c:v>292.734375</c:v>
                </c:pt>
                <c:pt idx="113563">
                  <c:v>292.73697916666669</c:v>
                </c:pt>
                <c:pt idx="113564">
                  <c:v>292.73958333333331</c:v>
                </c:pt>
                <c:pt idx="113565">
                  <c:v>292.7421875</c:v>
                </c:pt>
                <c:pt idx="113566">
                  <c:v>292.74479166666669</c:v>
                </c:pt>
                <c:pt idx="113567">
                  <c:v>292.74739583333331</c:v>
                </c:pt>
                <c:pt idx="113568">
                  <c:v>292.75</c:v>
                </c:pt>
                <c:pt idx="113569">
                  <c:v>292.75260416666669</c:v>
                </c:pt>
                <c:pt idx="113570">
                  <c:v>292.75520833333331</c:v>
                </c:pt>
                <c:pt idx="113571">
                  <c:v>292.7578125</c:v>
                </c:pt>
                <c:pt idx="113572">
                  <c:v>292.76041666666669</c:v>
                </c:pt>
                <c:pt idx="113573">
                  <c:v>292.76302083333331</c:v>
                </c:pt>
                <c:pt idx="113574">
                  <c:v>292.765625</c:v>
                </c:pt>
                <c:pt idx="113575">
                  <c:v>292.76822916666669</c:v>
                </c:pt>
                <c:pt idx="113576">
                  <c:v>292.77083333333331</c:v>
                </c:pt>
                <c:pt idx="113577">
                  <c:v>292.7734375</c:v>
                </c:pt>
                <c:pt idx="113578">
                  <c:v>292.77604166666669</c:v>
                </c:pt>
                <c:pt idx="113579">
                  <c:v>292.77864583333331</c:v>
                </c:pt>
                <c:pt idx="113580">
                  <c:v>292.78125</c:v>
                </c:pt>
                <c:pt idx="113581">
                  <c:v>292.78385416666669</c:v>
                </c:pt>
                <c:pt idx="113582">
                  <c:v>292.78645833333331</c:v>
                </c:pt>
                <c:pt idx="113583">
                  <c:v>292.7890625</c:v>
                </c:pt>
                <c:pt idx="113584">
                  <c:v>292.79166666666669</c:v>
                </c:pt>
                <c:pt idx="113585">
                  <c:v>292.79427083333331</c:v>
                </c:pt>
                <c:pt idx="113586">
                  <c:v>292.796875</c:v>
                </c:pt>
                <c:pt idx="113587">
                  <c:v>292.79947916666669</c:v>
                </c:pt>
                <c:pt idx="113588">
                  <c:v>292.80208333333331</c:v>
                </c:pt>
                <c:pt idx="113589">
                  <c:v>292.8046875</c:v>
                </c:pt>
                <c:pt idx="113590">
                  <c:v>292.80729166666669</c:v>
                </c:pt>
                <c:pt idx="113591">
                  <c:v>292.80989583333331</c:v>
                </c:pt>
                <c:pt idx="113592">
                  <c:v>292.8125</c:v>
                </c:pt>
                <c:pt idx="113593">
                  <c:v>292.81510416666669</c:v>
                </c:pt>
                <c:pt idx="113594">
                  <c:v>292.81770833333331</c:v>
                </c:pt>
                <c:pt idx="113595">
                  <c:v>292.8203125</c:v>
                </c:pt>
                <c:pt idx="113596">
                  <c:v>292.82291666666669</c:v>
                </c:pt>
                <c:pt idx="113597">
                  <c:v>292.82552083333331</c:v>
                </c:pt>
                <c:pt idx="113598">
                  <c:v>292.828125</c:v>
                </c:pt>
                <c:pt idx="113599">
                  <c:v>292.83072916666669</c:v>
                </c:pt>
                <c:pt idx="113600">
                  <c:v>292.83333333333331</c:v>
                </c:pt>
                <c:pt idx="113601">
                  <c:v>292.8359375</c:v>
                </c:pt>
                <c:pt idx="113602">
                  <c:v>292.83854166666669</c:v>
                </c:pt>
                <c:pt idx="113603">
                  <c:v>292.84114583333331</c:v>
                </c:pt>
                <c:pt idx="113604">
                  <c:v>292.84375</c:v>
                </c:pt>
                <c:pt idx="113605">
                  <c:v>292.84635416666669</c:v>
                </c:pt>
                <c:pt idx="113606">
                  <c:v>292.84895833333331</c:v>
                </c:pt>
                <c:pt idx="113607">
                  <c:v>292.8515625</c:v>
                </c:pt>
                <c:pt idx="113608">
                  <c:v>292.85416666666669</c:v>
                </c:pt>
                <c:pt idx="113609">
                  <c:v>292.85677083333331</c:v>
                </c:pt>
                <c:pt idx="113610">
                  <c:v>292.859375</c:v>
                </c:pt>
                <c:pt idx="113611">
                  <c:v>292.86197916666669</c:v>
                </c:pt>
                <c:pt idx="113612">
                  <c:v>292.86458333333331</c:v>
                </c:pt>
                <c:pt idx="113613">
                  <c:v>292.8671875</c:v>
                </c:pt>
                <c:pt idx="113614">
                  <c:v>292.86979166666669</c:v>
                </c:pt>
                <c:pt idx="113615">
                  <c:v>292.87239583333331</c:v>
                </c:pt>
                <c:pt idx="113616">
                  <c:v>292.875</c:v>
                </c:pt>
                <c:pt idx="113617">
                  <c:v>292.87760416666669</c:v>
                </c:pt>
                <c:pt idx="113618">
                  <c:v>292.88020833333331</c:v>
                </c:pt>
                <c:pt idx="113619">
                  <c:v>292.8828125</c:v>
                </c:pt>
                <c:pt idx="113620">
                  <c:v>292.88541666666669</c:v>
                </c:pt>
                <c:pt idx="113621">
                  <c:v>292.88802083333331</c:v>
                </c:pt>
                <c:pt idx="113622">
                  <c:v>292.890625</c:v>
                </c:pt>
                <c:pt idx="113623">
                  <c:v>292.89322916666669</c:v>
                </c:pt>
                <c:pt idx="113624">
                  <c:v>292.89583333333331</c:v>
                </c:pt>
                <c:pt idx="113625">
                  <c:v>292.8984375</c:v>
                </c:pt>
                <c:pt idx="113626">
                  <c:v>292.90104166666669</c:v>
                </c:pt>
                <c:pt idx="113627">
                  <c:v>292.90364583333331</c:v>
                </c:pt>
                <c:pt idx="113628">
                  <c:v>292.90625</c:v>
                </c:pt>
                <c:pt idx="113629">
                  <c:v>292.90885416666669</c:v>
                </c:pt>
                <c:pt idx="113630">
                  <c:v>292.91145833333331</c:v>
                </c:pt>
                <c:pt idx="113631">
                  <c:v>292.9140625</c:v>
                </c:pt>
                <c:pt idx="113632">
                  <c:v>292.91666666666669</c:v>
                </c:pt>
                <c:pt idx="113633">
                  <c:v>292.91927083333331</c:v>
                </c:pt>
                <c:pt idx="113634">
                  <c:v>292.921875</c:v>
                </c:pt>
                <c:pt idx="113635">
                  <c:v>292.92447916666669</c:v>
                </c:pt>
                <c:pt idx="113636">
                  <c:v>292.92708333333331</c:v>
                </c:pt>
                <c:pt idx="113637">
                  <c:v>292.9296875</c:v>
                </c:pt>
                <c:pt idx="113638">
                  <c:v>292.93229166666669</c:v>
                </c:pt>
                <c:pt idx="113639">
                  <c:v>292.93489583333331</c:v>
                </c:pt>
                <c:pt idx="113640">
                  <c:v>292.9375</c:v>
                </c:pt>
                <c:pt idx="113641">
                  <c:v>292.94010416666669</c:v>
                </c:pt>
                <c:pt idx="113642">
                  <c:v>292.94270833333331</c:v>
                </c:pt>
                <c:pt idx="113643">
                  <c:v>292.9453125</c:v>
                </c:pt>
                <c:pt idx="113644">
                  <c:v>292.94791666666669</c:v>
                </c:pt>
                <c:pt idx="113645">
                  <c:v>292.95052083333331</c:v>
                </c:pt>
                <c:pt idx="113646">
                  <c:v>292.953125</c:v>
                </c:pt>
                <c:pt idx="113647">
                  <c:v>292.95572916666669</c:v>
                </c:pt>
                <c:pt idx="113648">
                  <c:v>292.95833333333331</c:v>
                </c:pt>
                <c:pt idx="113649">
                  <c:v>292.9609375</c:v>
                </c:pt>
                <c:pt idx="113650">
                  <c:v>292.96354166666669</c:v>
                </c:pt>
                <c:pt idx="113651">
                  <c:v>292.96614583333331</c:v>
                </c:pt>
                <c:pt idx="113652">
                  <c:v>292.96875</c:v>
                </c:pt>
                <c:pt idx="113653">
                  <c:v>292.97135416666669</c:v>
                </c:pt>
                <c:pt idx="113654">
                  <c:v>292.97395833333331</c:v>
                </c:pt>
                <c:pt idx="113655">
                  <c:v>292.9765625</c:v>
                </c:pt>
                <c:pt idx="113656">
                  <c:v>292.97916666666669</c:v>
                </c:pt>
                <c:pt idx="113657">
                  <c:v>292.98177083333331</c:v>
                </c:pt>
                <c:pt idx="113658">
                  <c:v>292.984375</c:v>
                </c:pt>
                <c:pt idx="113659">
                  <c:v>292.98697916666669</c:v>
                </c:pt>
                <c:pt idx="113660">
                  <c:v>292.98958333333331</c:v>
                </c:pt>
                <c:pt idx="113661">
                  <c:v>292.9921875</c:v>
                </c:pt>
                <c:pt idx="113662">
                  <c:v>292.99479166666669</c:v>
                </c:pt>
                <c:pt idx="113663">
                  <c:v>292.99739583333331</c:v>
                </c:pt>
                <c:pt idx="113664">
                  <c:v>293</c:v>
                </c:pt>
                <c:pt idx="113665">
                  <c:v>293.00260416666669</c:v>
                </c:pt>
                <c:pt idx="113666">
                  <c:v>293.00520833333331</c:v>
                </c:pt>
                <c:pt idx="113667">
                  <c:v>293.0078125</c:v>
                </c:pt>
                <c:pt idx="113668">
                  <c:v>293.01041666666669</c:v>
                </c:pt>
                <c:pt idx="113669">
                  <c:v>293.01302083333331</c:v>
                </c:pt>
                <c:pt idx="113670">
                  <c:v>293.015625</c:v>
                </c:pt>
                <c:pt idx="113671">
                  <c:v>293.01822916666669</c:v>
                </c:pt>
                <c:pt idx="113672">
                  <c:v>293.02083333333331</c:v>
                </c:pt>
                <c:pt idx="113673">
                  <c:v>293.0234375</c:v>
                </c:pt>
                <c:pt idx="113674">
                  <c:v>293.02604166666669</c:v>
                </c:pt>
                <c:pt idx="113675">
                  <c:v>293.02864583333331</c:v>
                </c:pt>
                <c:pt idx="113676">
                  <c:v>293.03125</c:v>
                </c:pt>
                <c:pt idx="113677">
                  <c:v>293.03385416666669</c:v>
                </c:pt>
                <c:pt idx="113678">
                  <c:v>293.03645833333331</c:v>
                </c:pt>
                <c:pt idx="113679">
                  <c:v>293.0390625</c:v>
                </c:pt>
                <c:pt idx="113680">
                  <c:v>293.04166666666669</c:v>
                </c:pt>
                <c:pt idx="113681">
                  <c:v>293.04427083333331</c:v>
                </c:pt>
                <c:pt idx="113682">
                  <c:v>293.046875</c:v>
                </c:pt>
                <c:pt idx="113683">
                  <c:v>293.04947916666669</c:v>
                </c:pt>
                <c:pt idx="113684">
                  <c:v>293.05208333333331</c:v>
                </c:pt>
                <c:pt idx="113685">
                  <c:v>293.0546875</c:v>
                </c:pt>
                <c:pt idx="113686">
                  <c:v>293.05729166666669</c:v>
                </c:pt>
                <c:pt idx="113687">
                  <c:v>293.05989583333331</c:v>
                </c:pt>
                <c:pt idx="113688">
                  <c:v>293.0625</c:v>
                </c:pt>
                <c:pt idx="113689">
                  <c:v>293.06510416666669</c:v>
                </c:pt>
                <c:pt idx="113690">
                  <c:v>293.06770833333331</c:v>
                </c:pt>
                <c:pt idx="113691">
                  <c:v>293.0703125</c:v>
                </c:pt>
                <c:pt idx="113692">
                  <c:v>293.07291666666669</c:v>
                </c:pt>
                <c:pt idx="113693">
                  <c:v>293.07552083333331</c:v>
                </c:pt>
                <c:pt idx="113694">
                  <c:v>293.078125</c:v>
                </c:pt>
                <c:pt idx="113695">
                  <c:v>293.08072916666669</c:v>
                </c:pt>
                <c:pt idx="113696">
                  <c:v>293.08333333333331</c:v>
                </c:pt>
                <c:pt idx="113697">
                  <c:v>293.0859375</c:v>
                </c:pt>
                <c:pt idx="113698">
                  <c:v>293.08854166666669</c:v>
                </c:pt>
                <c:pt idx="113699">
                  <c:v>293.09114583333331</c:v>
                </c:pt>
                <c:pt idx="113700">
                  <c:v>293.09375</c:v>
                </c:pt>
                <c:pt idx="113701">
                  <c:v>293.09635416666669</c:v>
                </c:pt>
                <c:pt idx="113702">
                  <c:v>293.09895833333331</c:v>
                </c:pt>
                <c:pt idx="113703">
                  <c:v>293.1015625</c:v>
                </c:pt>
                <c:pt idx="113704">
                  <c:v>293.10416666666669</c:v>
                </c:pt>
                <c:pt idx="113705">
                  <c:v>293.10677083333331</c:v>
                </c:pt>
                <c:pt idx="113706">
                  <c:v>293.109375</c:v>
                </c:pt>
                <c:pt idx="113707">
                  <c:v>293.11197916666669</c:v>
                </c:pt>
                <c:pt idx="113708">
                  <c:v>293.11458333333331</c:v>
                </c:pt>
                <c:pt idx="113709">
                  <c:v>293.1171875</c:v>
                </c:pt>
                <c:pt idx="113710">
                  <c:v>293.11979166666669</c:v>
                </c:pt>
                <c:pt idx="113711">
                  <c:v>293.12239583333331</c:v>
                </c:pt>
                <c:pt idx="113712">
                  <c:v>293.125</c:v>
                </c:pt>
                <c:pt idx="113713">
                  <c:v>293.12760416666669</c:v>
                </c:pt>
                <c:pt idx="113714">
                  <c:v>293.13020833333331</c:v>
                </c:pt>
                <c:pt idx="113715">
                  <c:v>293.1328125</c:v>
                </c:pt>
                <c:pt idx="113716">
                  <c:v>293.13541666666669</c:v>
                </c:pt>
                <c:pt idx="113717">
                  <c:v>293.13802083333331</c:v>
                </c:pt>
                <c:pt idx="113718">
                  <c:v>293.140625</c:v>
                </c:pt>
                <c:pt idx="113719">
                  <c:v>293.14322916666669</c:v>
                </c:pt>
                <c:pt idx="113720">
                  <c:v>293.14583333333331</c:v>
                </c:pt>
                <c:pt idx="113721">
                  <c:v>293.1484375</c:v>
                </c:pt>
                <c:pt idx="113722">
                  <c:v>293.15104166666669</c:v>
                </c:pt>
                <c:pt idx="113723">
                  <c:v>293.15364583333331</c:v>
                </c:pt>
                <c:pt idx="113724">
                  <c:v>293.15625</c:v>
                </c:pt>
                <c:pt idx="113725">
                  <c:v>293.15885416666669</c:v>
                </c:pt>
                <c:pt idx="113726">
                  <c:v>293.16145833333331</c:v>
                </c:pt>
                <c:pt idx="113727">
                  <c:v>293.1640625</c:v>
                </c:pt>
                <c:pt idx="113728">
                  <c:v>293.16666666666669</c:v>
                </c:pt>
                <c:pt idx="113729">
                  <c:v>293.16927083333331</c:v>
                </c:pt>
                <c:pt idx="113730">
                  <c:v>293.171875</c:v>
                </c:pt>
                <c:pt idx="113731">
                  <c:v>293.17447916666669</c:v>
                </c:pt>
                <c:pt idx="113732">
                  <c:v>293.17708333333331</c:v>
                </c:pt>
                <c:pt idx="113733">
                  <c:v>293.1796875</c:v>
                </c:pt>
                <c:pt idx="113734">
                  <c:v>293.18229166666669</c:v>
                </c:pt>
                <c:pt idx="113735">
                  <c:v>293.18489583333331</c:v>
                </c:pt>
                <c:pt idx="113736">
                  <c:v>293.1875</c:v>
                </c:pt>
                <c:pt idx="113737">
                  <c:v>293.19010416666669</c:v>
                </c:pt>
                <c:pt idx="113738">
                  <c:v>293.19270833333331</c:v>
                </c:pt>
                <c:pt idx="113739">
                  <c:v>293.1953125</c:v>
                </c:pt>
                <c:pt idx="113740">
                  <c:v>293.19791666666669</c:v>
                </c:pt>
                <c:pt idx="113741">
                  <c:v>293.20052083333331</c:v>
                </c:pt>
                <c:pt idx="113742">
                  <c:v>293.203125</c:v>
                </c:pt>
                <c:pt idx="113743">
                  <c:v>293.20572916666669</c:v>
                </c:pt>
                <c:pt idx="113744">
                  <c:v>293.20833333333331</c:v>
                </c:pt>
                <c:pt idx="113745">
                  <c:v>293.2109375</c:v>
                </c:pt>
                <c:pt idx="113746">
                  <c:v>293.21354166666669</c:v>
                </c:pt>
                <c:pt idx="113747">
                  <c:v>293.21614583333331</c:v>
                </c:pt>
                <c:pt idx="113748">
                  <c:v>293.21875</c:v>
                </c:pt>
                <c:pt idx="113749">
                  <c:v>293.22135416666669</c:v>
                </c:pt>
                <c:pt idx="113750">
                  <c:v>293.22395833333331</c:v>
                </c:pt>
                <c:pt idx="113751">
                  <c:v>293.2265625</c:v>
                </c:pt>
                <c:pt idx="113752">
                  <c:v>293.22916666666669</c:v>
                </c:pt>
                <c:pt idx="113753">
                  <c:v>293.23177083333331</c:v>
                </c:pt>
                <c:pt idx="113754">
                  <c:v>293.234375</c:v>
                </c:pt>
                <c:pt idx="113755">
                  <c:v>293.23697916666669</c:v>
                </c:pt>
                <c:pt idx="113756">
                  <c:v>293.23958333333331</c:v>
                </c:pt>
                <c:pt idx="113757">
                  <c:v>293.2421875</c:v>
                </c:pt>
                <c:pt idx="113758">
                  <c:v>293.24479166666669</c:v>
                </c:pt>
                <c:pt idx="113759">
                  <c:v>293.24739583333331</c:v>
                </c:pt>
                <c:pt idx="113760">
                  <c:v>293.25</c:v>
                </c:pt>
                <c:pt idx="113761">
                  <c:v>293.25260416666669</c:v>
                </c:pt>
                <c:pt idx="113762">
                  <c:v>293.25520833333331</c:v>
                </c:pt>
                <c:pt idx="113763">
                  <c:v>293.2578125</c:v>
                </c:pt>
                <c:pt idx="113764">
                  <c:v>293.26041666666669</c:v>
                </c:pt>
                <c:pt idx="113765">
                  <c:v>293.26302083333331</c:v>
                </c:pt>
                <c:pt idx="113766">
                  <c:v>293.265625</c:v>
                </c:pt>
                <c:pt idx="113767">
                  <c:v>293.26822916666669</c:v>
                </c:pt>
                <c:pt idx="113768">
                  <c:v>293.27083333333331</c:v>
                </c:pt>
                <c:pt idx="113769">
                  <c:v>293.2734375</c:v>
                </c:pt>
                <c:pt idx="113770">
                  <c:v>293.27604166666669</c:v>
                </c:pt>
                <c:pt idx="113771">
                  <c:v>293.27864583333331</c:v>
                </c:pt>
                <c:pt idx="113772">
                  <c:v>293.28125</c:v>
                </c:pt>
                <c:pt idx="113773">
                  <c:v>293.28385416666669</c:v>
                </c:pt>
                <c:pt idx="113774">
                  <c:v>293.28645833333331</c:v>
                </c:pt>
                <c:pt idx="113775">
                  <c:v>293.2890625</c:v>
                </c:pt>
                <c:pt idx="113776">
                  <c:v>293.29166666666669</c:v>
                </c:pt>
                <c:pt idx="113777">
                  <c:v>293.29427083333331</c:v>
                </c:pt>
                <c:pt idx="113778">
                  <c:v>293.296875</c:v>
                </c:pt>
                <c:pt idx="113779">
                  <c:v>293.29947916666669</c:v>
                </c:pt>
                <c:pt idx="113780">
                  <c:v>293.30208333333331</c:v>
                </c:pt>
                <c:pt idx="113781">
                  <c:v>293.3046875</c:v>
                </c:pt>
                <c:pt idx="113782">
                  <c:v>293.30729166666669</c:v>
                </c:pt>
                <c:pt idx="113783">
                  <c:v>293.30989583333331</c:v>
                </c:pt>
                <c:pt idx="113784">
                  <c:v>293.3125</c:v>
                </c:pt>
                <c:pt idx="113785">
                  <c:v>293.31510416666669</c:v>
                </c:pt>
                <c:pt idx="113786">
                  <c:v>293.31770833333331</c:v>
                </c:pt>
                <c:pt idx="113787">
                  <c:v>293.3203125</c:v>
                </c:pt>
                <c:pt idx="113788">
                  <c:v>293.32291666666669</c:v>
                </c:pt>
                <c:pt idx="113789">
                  <c:v>293.32552083333331</c:v>
                </c:pt>
                <c:pt idx="113790">
                  <c:v>293.328125</c:v>
                </c:pt>
                <c:pt idx="113791">
                  <c:v>293.33072916666669</c:v>
                </c:pt>
                <c:pt idx="113792">
                  <c:v>293.33333333333331</c:v>
                </c:pt>
                <c:pt idx="113793">
                  <c:v>293.3359375</c:v>
                </c:pt>
                <c:pt idx="113794">
                  <c:v>293.33854166666669</c:v>
                </c:pt>
                <c:pt idx="113795">
                  <c:v>293.34114583333331</c:v>
                </c:pt>
                <c:pt idx="113796">
                  <c:v>293.34375</c:v>
                </c:pt>
                <c:pt idx="113797">
                  <c:v>293.34635416666669</c:v>
                </c:pt>
                <c:pt idx="113798">
                  <c:v>293.34895833333331</c:v>
                </c:pt>
                <c:pt idx="113799">
                  <c:v>293.3515625</c:v>
                </c:pt>
                <c:pt idx="113800">
                  <c:v>293.35416666666669</c:v>
                </c:pt>
                <c:pt idx="113801">
                  <c:v>293.35677083333331</c:v>
                </c:pt>
                <c:pt idx="113802">
                  <c:v>293.359375</c:v>
                </c:pt>
                <c:pt idx="113803">
                  <c:v>293.36197916666669</c:v>
                </c:pt>
                <c:pt idx="113804">
                  <c:v>293.36458333333331</c:v>
                </c:pt>
                <c:pt idx="113805">
                  <c:v>293.3671875</c:v>
                </c:pt>
                <c:pt idx="113806">
                  <c:v>293.36979166666669</c:v>
                </c:pt>
                <c:pt idx="113807">
                  <c:v>293.37239583333331</c:v>
                </c:pt>
                <c:pt idx="113808">
                  <c:v>293.375</c:v>
                </c:pt>
                <c:pt idx="113809">
                  <c:v>293.37760416666669</c:v>
                </c:pt>
                <c:pt idx="113810">
                  <c:v>293.38020833333331</c:v>
                </c:pt>
                <c:pt idx="113811">
                  <c:v>293.3828125</c:v>
                </c:pt>
                <c:pt idx="113812">
                  <c:v>293.38541666666669</c:v>
                </c:pt>
                <c:pt idx="113813">
                  <c:v>293.38802083333331</c:v>
                </c:pt>
                <c:pt idx="113814">
                  <c:v>293.390625</c:v>
                </c:pt>
                <c:pt idx="113815">
                  <c:v>293.39322916666669</c:v>
                </c:pt>
                <c:pt idx="113816">
                  <c:v>293.39583333333331</c:v>
                </c:pt>
                <c:pt idx="113817">
                  <c:v>293.3984375</c:v>
                </c:pt>
                <c:pt idx="113818">
                  <c:v>293.40104166666669</c:v>
                </c:pt>
                <c:pt idx="113819">
                  <c:v>293.40364583333331</c:v>
                </c:pt>
                <c:pt idx="113820">
                  <c:v>293.40625</c:v>
                </c:pt>
                <c:pt idx="113821">
                  <c:v>293.40885416666669</c:v>
                </c:pt>
                <c:pt idx="113822">
                  <c:v>293.41145833333331</c:v>
                </c:pt>
                <c:pt idx="113823">
                  <c:v>293.4140625</c:v>
                </c:pt>
                <c:pt idx="113824">
                  <c:v>293.41666666666669</c:v>
                </c:pt>
                <c:pt idx="113825">
                  <c:v>293.41927083333331</c:v>
                </c:pt>
                <c:pt idx="113826">
                  <c:v>293.421875</c:v>
                </c:pt>
                <c:pt idx="113827">
                  <c:v>293.42447916666669</c:v>
                </c:pt>
                <c:pt idx="113828">
                  <c:v>293.42708333333331</c:v>
                </c:pt>
                <c:pt idx="113829">
                  <c:v>293.4296875</c:v>
                </c:pt>
                <c:pt idx="113830">
                  <c:v>293.43229166666669</c:v>
                </c:pt>
                <c:pt idx="113831">
                  <c:v>293.43489583333331</c:v>
                </c:pt>
                <c:pt idx="113832">
                  <c:v>293.4375</c:v>
                </c:pt>
                <c:pt idx="113833">
                  <c:v>293.44010416666669</c:v>
                </c:pt>
                <c:pt idx="113834">
                  <c:v>293.44270833333331</c:v>
                </c:pt>
                <c:pt idx="113835">
                  <c:v>293.4453125</c:v>
                </c:pt>
                <c:pt idx="113836">
                  <c:v>293.44791666666669</c:v>
                </c:pt>
                <c:pt idx="113837">
                  <c:v>293.45052083333331</c:v>
                </c:pt>
                <c:pt idx="113838">
                  <c:v>293.453125</c:v>
                </c:pt>
                <c:pt idx="113839">
                  <c:v>293.45572916666669</c:v>
                </c:pt>
                <c:pt idx="113840">
                  <c:v>293.45833333333331</c:v>
                </c:pt>
                <c:pt idx="113841">
                  <c:v>293.4609375</c:v>
                </c:pt>
                <c:pt idx="113842">
                  <c:v>293.46354166666669</c:v>
                </c:pt>
                <c:pt idx="113843">
                  <c:v>293.46614583333331</c:v>
                </c:pt>
                <c:pt idx="113844">
                  <c:v>293.46875</c:v>
                </c:pt>
                <c:pt idx="113845">
                  <c:v>293.47135416666669</c:v>
                </c:pt>
                <c:pt idx="113846">
                  <c:v>293.47395833333331</c:v>
                </c:pt>
                <c:pt idx="113847">
                  <c:v>293.4765625</c:v>
                </c:pt>
                <c:pt idx="113848">
                  <c:v>293.47916666666669</c:v>
                </c:pt>
                <c:pt idx="113849">
                  <c:v>293.48177083333331</c:v>
                </c:pt>
                <c:pt idx="113850">
                  <c:v>293.484375</c:v>
                </c:pt>
                <c:pt idx="113851">
                  <c:v>293.48697916666669</c:v>
                </c:pt>
                <c:pt idx="113852">
                  <c:v>293.48958333333331</c:v>
                </c:pt>
                <c:pt idx="113853">
                  <c:v>293.4921875</c:v>
                </c:pt>
                <c:pt idx="113854">
                  <c:v>293.49479166666669</c:v>
                </c:pt>
                <c:pt idx="113855">
                  <c:v>293.49739583333331</c:v>
                </c:pt>
                <c:pt idx="113856">
                  <c:v>293.5</c:v>
                </c:pt>
                <c:pt idx="113857">
                  <c:v>293.50260416666669</c:v>
                </c:pt>
                <c:pt idx="113858">
                  <c:v>293.50520833333331</c:v>
                </c:pt>
                <c:pt idx="113859">
                  <c:v>293.5078125</c:v>
                </c:pt>
                <c:pt idx="113860">
                  <c:v>293.51041666666669</c:v>
                </c:pt>
                <c:pt idx="113861">
                  <c:v>293.51302083333331</c:v>
                </c:pt>
                <c:pt idx="113862">
                  <c:v>293.515625</c:v>
                </c:pt>
                <c:pt idx="113863">
                  <c:v>293.51822916666669</c:v>
                </c:pt>
                <c:pt idx="113864">
                  <c:v>293.52083333333331</c:v>
                </c:pt>
                <c:pt idx="113865">
                  <c:v>293.5234375</c:v>
                </c:pt>
                <c:pt idx="113866">
                  <c:v>293.52604166666669</c:v>
                </c:pt>
                <c:pt idx="113867">
                  <c:v>293.52864583333331</c:v>
                </c:pt>
                <c:pt idx="113868">
                  <c:v>293.53125</c:v>
                </c:pt>
                <c:pt idx="113869">
                  <c:v>293.53385416666669</c:v>
                </c:pt>
                <c:pt idx="113870">
                  <c:v>293.53645833333331</c:v>
                </c:pt>
                <c:pt idx="113871">
                  <c:v>293.5390625</c:v>
                </c:pt>
                <c:pt idx="113872">
                  <c:v>293.54166666666669</c:v>
                </c:pt>
                <c:pt idx="113873">
                  <c:v>293.54427083333331</c:v>
                </c:pt>
                <c:pt idx="113874">
                  <c:v>293.546875</c:v>
                </c:pt>
                <c:pt idx="113875">
                  <c:v>293.54947916666669</c:v>
                </c:pt>
                <c:pt idx="113876">
                  <c:v>293.55208333333331</c:v>
                </c:pt>
                <c:pt idx="113877">
                  <c:v>293.5546875</c:v>
                </c:pt>
                <c:pt idx="113878">
                  <c:v>293.55729166666669</c:v>
                </c:pt>
                <c:pt idx="113879">
                  <c:v>293.55989583333331</c:v>
                </c:pt>
                <c:pt idx="113880">
                  <c:v>293.5625</c:v>
                </c:pt>
                <c:pt idx="113881">
                  <c:v>293.56510416666669</c:v>
                </c:pt>
                <c:pt idx="113882">
                  <c:v>293.56770833333331</c:v>
                </c:pt>
                <c:pt idx="113883">
                  <c:v>293.5703125</c:v>
                </c:pt>
                <c:pt idx="113884">
                  <c:v>293.57291666666669</c:v>
                </c:pt>
                <c:pt idx="113885">
                  <c:v>293.57552083333331</c:v>
                </c:pt>
                <c:pt idx="113886">
                  <c:v>293.578125</c:v>
                </c:pt>
                <c:pt idx="113887">
                  <c:v>293.58072916666669</c:v>
                </c:pt>
                <c:pt idx="113888">
                  <c:v>293.58333333333331</c:v>
                </c:pt>
                <c:pt idx="113889">
                  <c:v>293.5859375</c:v>
                </c:pt>
                <c:pt idx="113890">
                  <c:v>293.58854166666669</c:v>
                </c:pt>
                <c:pt idx="113891">
                  <c:v>293.59114583333331</c:v>
                </c:pt>
                <c:pt idx="113892">
                  <c:v>293.59375</c:v>
                </c:pt>
                <c:pt idx="113893">
                  <c:v>293.59635416666669</c:v>
                </c:pt>
                <c:pt idx="113894">
                  <c:v>293.59895833333331</c:v>
                </c:pt>
                <c:pt idx="113895">
                  <c:v>293.6015625</c:v>
                </c:pt>
                <c:pt idx="113896">
                  <c:v>293.60416666666669</c:v>
                </c:pt>
                <c:pt idx="113897">
                  <c:v>293.60677083333331</c:v>
                </c:pt>
                <c:pt idx="113898">
                  <c:v>293.609375</c:v>
                </c:pt>
                <c:pt idx="113899">
                  <c:v>293.61197916666669</c:v>
                </c:pt>
                <c:pt idx="113900">
                  <c:v>293.61458333333331</c:v>
                </c:pt>
                <c:pt idx="113901">
                  <c:v>293.6171875</c:v>
                </c:pt>
                <c:pt idx="113902">
                  <c:v>293.61979166666669</c:v>
                </c:pt>
                <c:pt idx="113903">
                  <c:v>293.62239583333331</c:v>
                </c:pt>
                <c:pt idx="113904">
                  <c:v>293.625</c:v>
                </c:pt>
                <c:pt idx="113905">
                  <c:v>293.62760416666669</c:v>
                </c:pt>
                <c:pt idx="113906">
                  <c:v>293.63020833333331</c:v>
                </c:pt>
                <c:pt idx="113907">
                  <c:v>293.6328125</c:v>
                </c:pt>
                <c:pt idx="113908">
                  <c:v>293.63541666666669</c:v>
                </c:pt>
                <c:pt idx="113909">
                  <c:v>293.63802083333331</c:v>
                </c:pt>
                <c:pt idx="113910">
                  <c:v>293.640625</c:v>
                </c:pt>
                <c:pt idx="113911">
                  <c:v>293.64322916666669</c:v>
                </c:pt>
                <c:pt idx="113912">
                  <c:v>293.64583333333331</c:v>
                </c:pt>
                <c:pt idx="113913">
                  <c:v>293.6484375</c:v>
                </c:pt>
                <c:pt idx="113914">
                  <c:v>293.65104166666669</c:v>
                </c:pt>
                <c:pt idx="113915">
                  <c:v>293.65364583333331</c:v>
                </c:pt>
                <c:pt idx="113916">
                  <c:v>293.65625</c:v>
                </c:pt>
                <c:pt idx="113917">
                  <c:v>293.65885416666669</c:v>
                </c:pt>
                <c:pt idx="113918">
                  <c:v>293.66145833333331</c:v>
                </c:pt>
                <c:pt idx="113919">
                  <c:v>293.6640625</c:v>
                </c:pt>
                <c:pt idx="113920">
                  <c:v>293.66666666666669</c:v>
                </c:pt>
                <c:pt idx="113921">
                  <c:v>293.66927083333331</c:v>
                </c:pt>
                <c:pt idx="113922">
                  <c:v>293.671875</c:v>
                </c:pt>
                <c:pt idx="113923">
                  <c:v>293.67447916666669</c:v>
                </c:pt>
                <c:pt idx="113924">
                  <c:v>293.67708333333331</c:v>
                </c:pt>
                <c:pt idx="113925">
                  <c:v>293.6796875</c:v>
                </c:pt>
                <c:pt idx="113926">
                  <c:v>293.68229166666669</c:v>
                </c:pt>
                <c:pt idx="113927">
                  <c:v>293.68489583333331</c:v>
                </c:pt>
                <c:pt idx="113928">
                  <c:v>293.6875</c:v>
                </c:pt>
                <c:pt idx="113929">
                  <c:v>293.69010416666669</c:v>
                </c:pt>
                <c:pt idx="113930">
                  <c:v>293.69270833333331</c:v>
                </c:pt>
                <c:pt idx="113931">
                  <c:v>293.6953125</c:v>
                </c:pt>
                <c:pt idx="113932">
                  <c:v>293.69791666666669</c:v>
                </c:pt>
                <c:pt idx="113933">
                  <c:v>293.70052083333331</c:v>
                </c:pt>
                <c:pt idx="113934">
                  <c:v>293.703125</c:v>
                </c:pt>
                <c:pt idx="113935">
                  <c:v>293.70572916666669</c:v>
                </c:pt>
                <c:pt idx="113936">
                  <c:v>293.70833333333331</c:v>
                </c:pt>
                <c:pt idx="113937">
                  <c:v>293.7109375</c:v>
                </c:pt>
                <c:pt idx="113938">
                  <c:v>293.71354166666669</c:v>
                </c:pt>
                <c:pt idx="113939">
                  <c:v>293.71614583333331</c:v>
                </c:pt>
                <c:pt idx="113940">
                  <c:v>293.71875</c:v>
                </c:pt>
                <c:pt idx="113941">
                  <c:v>293.72135416666669</c:v>
                </c:pt>
                <c:pt idx="113942">
                  <c:v>293.72395833333331</c:v>
                </c:pt>
                <c:pt idx="113943">
                  <c:v>293.7265625</c:v>
                </c:pt>
                <c:pt idx="113944">
                  <c:v>293.72916666666669</c:v>
                </c:pt>
                <c:pt idx="113945">
                  <c:v>293.73177083333331</c:v>
                </c:pt>
                <c:pt idx="113946">
                  <c:v>293.734375</c:v>
                </c:pt>
                <c:pt idx="113947">
                  <c:v>293.73697916666669</c:v>
                </c:pt>
                <c:pt idx="113948">
                  <c:v>293.73958333333331</c:v>
                </c:pt>
                <c:pt idx="113949">
                  <c:v>293.7421875</c:v>
                </c:pt>
                <c:pt idx="113950">
                  <c:v>293.74479166666669</c:v>
                </c:pt>
                <c:pt idx="113951">
                  <c:v>293.74739583333331</c:v>
                </c:pt>
                <c:pt idx="113952">
                  <c:v>293.75</c:v>
                </c:pt>
                <c:pt idx="113953">
                  <c:v>293.75260416666669</c:v>
                </c:pt>
                <c:pt idx="113954">
                  <c:v>293.75520833333331</c:v>
                </c:pt>
                <c:pt idx="113955">
                  <c:v>293.7578125</c:v>
                </c:pt>
                <c:pt idx="113956">
                  <c:v>293.76041666666669</c:v>
                </c:pt>
                <c:pt idx="113957">
                  <c:v>293.76302083333331</c:v>
                </c:pt>
                <c:pt idx="113958">
                  <c:v>293.765625</c:v>
                </c:pt>
                <c:pt idx="113959">
                  <c:v>293.76822916666669</c:v>
                </c:pt>
                <c:pt idx="113960">
                  <c:v>293.77083333333331</c:v>
                </c:pt>
                <c:pt idx="113961">
                  <c:v>293.7734375</c:v>
                </c:pt>
                <c:pt idx="113962">
                  <c:v>293.77604166666669</c:v>
                </c:pt>
                <c:pt idx="113963">
                  <c:v>293.77864583333331</c:v>
                </c:pt>
                <c:pt idx="113964">
                  <c:v>293.78125</c:v>
                </c:pt>
                <c:pt idx="113965">
                  <c:v>293.78385416666669</c:v>
                </c:pt>
                <c:pt idx="113966">
                  <c:v>293.78645833333331</c:v>
                </c:pt>
                <c:pt idx="113967">
                  <c:v>293.7890625</c:v>
                </c:pt>
                <c:pt idx="113968">
                  <c:v>293.79166666666669</c:v>
                </c:pt>
                <c:pt idx="113969">
                  <c:v>293.79427083333331</c:v>
                </c:pt>
                <c:pt idx="113970">
                  <c:v>293.796875</c:v>
                </c:pt>
                <c:pt idx="113971">
                  <c:v>293.79947916666669</c:v>
                </c:pt>
                <c:pt idx="113972">
                  <c:v>293.80208333333331</c:v>
                </c:pt>
                <c:pt idx="113973">
                  <c:v>293.8046875</c:v>
                </c:pt>
                <c:pt idx="113974">
                  <c:v>293.80729166666669</c:v>
                </c:pt>
                <c:pt idx="113975">
                  <c:v>293.80989583333331</c:v>
                </c:pt>
                <c:pt idx="113976">
                  <c:v>293.8125</c:v>
                </c:pt>
                <c:pt idx="113977">
                  <c:v>293.81510416666669</c:v>
                </c:pt>
                <c:pt idx="113978">
                  <c:v>293.81770833333331</c:v>
                </c:pt>
                <c:pt idx="113979">
                  <c:v>293.8203125</c:v>
                </c:pt>
                <c:pt idx="113980">
                  <c:v>293.82291666666669</c:v>
                </c:pt>
                <c:pt idx="113981">
                  <c:v>293.82552083333331</c:v>
                </c:pt>
                <c:pt idx="113982">
                  <c:v>293.828125</c:v>
                </c:pt>
                <c:pt idx="113983">
                  <c:v>293.83072916666669</c:v>
                </c:pt>
                <c:pt idx="113984">
                  <c:v>293.83333333333331</c:v>
                </c:pt>
                <c:pt idx="113985">
                  <c:v>293.8359375</c:v>
                </c:pt>
                <c:pt idx="113986">
                  <c:v>293.83854166666669</c:v>
                </c:pt>
                <c:pt idx="113987">
                  <c:v>293.84114583333331</c:v>
                </c:pt>
                <c:pt idx="113988">
                  <c:v>293.84375</c:v>
                </c:pt>
                <c:pt idx="113989">
                  <c:v>293.84635416666669</c:v>
                </c:pt>
                <c:pt idx="113990">
                  <c:v>293.84895833333331</c:v>
                </c:pt>
                <c:pt idx="113991">
                  <c:v>293.8515625</c:v>
                </c:pt>
                <c:pt idx="113992">
                  <c:v>293.85416666666669</c:v>
                </c:pt>
                <c:pt idx="113993">
                  <c:v>293.85677083333331</c:v>
                </c:pt>
                <c:pt idx="113994">
                  <c:v>293.859375</c:v>
                </c:pt>
                <c:pt idx="113995">
                  <c:v>293.86197916666669</c:v>
                </c:pt>
                <c:pt idx="113996">
                  <c:v>293.86458333333331</c:v>
                </c:pt>
                <c:pt idx="113997">
                  <c:v>293.8671875</c:v>
                </c:pt>
                <c:pt idx="113998">
                  <c:v>293.86979166666669</c:v>
                </c:pt>
                <c:pt idx="113999">
                  <c:v>293.87239583333331</c:v>
                </c:pt>
                <c:pt idx="114000">
                  <c:v>293.875</c:v>
                </c:pt>
                <c:pt idx="114001">
                  <c:v>293.87760416666669</c:v>
                </c:pt>
                <c:pt idx="114002">
                  <c:v>293.88020833333331</c:v>
                </c:pt>
                <c:pt idx="114003">
                  <c:v>293.8828125</c:v>
                </c:pt>
                <c:pt idx="114004">
                  <c:v>293.88541666666669</c:v>
                </c:pt>
                <c:pt idx="114005">
                  <c:v>293.88802083333331</c:v>
                </c:pt>
                <c:pt idx="114006">
                  <c:v>293.890625</c:v>
                </c:pt>
                <c:pt idx="114007">
                  <c:v>293.89322916666669</c:v>
                </c:pt>
                <c:pt idx="114008">
                  <c:v>293.89583333333331</c:v>
                </c:pt>
                <c:pt idx="114009">
                  <c:v>293.8984375</c:v>
                </c:pt>
                <c:pt idx="114010">
                  <c:v>293.90104166666669</c:v>
                </c:pt>
                <c:pt idx="114011">
                  <c:v>293.90364583333331</c:v>
                </c:pt>
                <c:pt idx="114012">
                  <c:v>293.90625</c:v>
                </c:pt>
                <c:pt idx="114013">
                  <c:v>293.90885416666669</c:v>
                </c:pt>
                <c:pt idx="114014">
                  <c:v>293.91145833333331</c:v>
                </c:pt>
                <c:pt idx="114015">
                  <c:v>293.9140625</c:v>
                </c:pt>
                <c:pt idx="114016">
                  <c:v>293.91666666666669</c:v>
                </c:pt>
                <c:pt idx="114017">
                  <c:v>293.91927083333331</c:v>
                </c:pt>
                <c:pt idx="114018">
                  <c:v>293.921875</c:v>
                </c:pt>
                <c:pt idx="114019">
                  <c:v>293.92447916666669</c:v>
                </c:pt>
                <c:pt idx="114020">
                  <c:v>293.92708333333331</c:v>
                </c:pt>
                <c:pt idx="114021">
                  <c:v>293.9296875</c:v>
                </c:pt>
                <c:pt idx="114022">
                  <c:v>293.93229166666669</c:v>
                </c:pt>
                <c:pt idx="114023">
                  <c:v>293.93489583333331</c:v>
                </c:pt>
                <c:pt idx="114024">
                  <c:v>293.9375</c:v>
                </c:pt>
                <c:pt idx="114025">
                  <c:v>293.94010416666669</c:v>
                </c:pt>
                <c:pt idx="114026">
                  <c:v>293.94270833333331</c:v>
                </c:pt>
                <c:pt idx="114027">
                  <c:v>293.9453125</c:v>
                </c:pt>
                <c:pt idx="114028">
                  <c:v>293.94791666666669</c:v>
                </c:pt>
                <c:pt idx="114029">
                  <c:v>293.95052083333331</c:v>
                </c:pt>
                <c:pt idx="114030">
                  <c:v>293.953125</c:v>
                </c:pt>
                <c:pt idx="114031">
                  <c:v>293.95572916666669</c:v>
                </c:pt>
                <c:pt idx="114032">
                  <c:v>293.95833333333331</c:v>
                </c:pt>
                <c:pt idx="114033">
                  <c:v>293.9609375</c:v>
                </c:pt>
                <c:pt idx="114034">
                  <c:v>293.96354166666669</c:v>
                </c:pt>
                <c:pt idx="114035">
                  <c:v>293.96614583333331</c:v>
                </c:pt>
                <c:pt idx="114036">
                  <c:v>293.96875</c:v>
                </c:pt>
                <c:pt idx="114037">
                  <c:v>293.97135416666669</c:v>
                </c:pt>
                <c:pt idx="114038">
                  <c:v>293.97395833333331</c:v>
                </c:pt>
                <c:pt idx="114039">
                  <c:v>293.9765625</c:v>
                </c:pt>
                <c:pt idx="114040">
                  <c:v>293.97916666666669</c:v>
                </c:pt>
                <c:pt idx="114041">
                  <c:v>293.98177083333331</c:v>
                </c:pt>
                <c:pt idx="114042">
                  <c:v>293.984375</c:v>
                </c:pt>
                <c:pt idx="114043">
                  <c:v>293.98697916666669</c:v>
                </c:pt>
                <c:pt idx="114044">
                  <c:v>293.98958333333331</c:v>
                </c:pt>
                <c:pt idx="114045">
                  <c:v>293.9921875</c:v>
                </c:pt>
                <c:pt idx="114046">
                  <c:v>293.99479166666669</c:v>
                </c:pt>
                <c:pt idx="114047">
                  <c:v>293.99739583333331</c:v>
                </c:pt>
                <c:pt idx="114048">
                  <c:v>294</c:v>
                </c:pt>
                <c:pt idx="114049">
                  <c:v>294.00260416666669</c:v>
                </c:pt>
                <c:pt idx="114050">
                  <c:v>294.00520833333331</c:v>
                </c:pt>
                <c:pt idx="114051">
                  <c:v>294.0078125</c:v>
                </c:pt>
                <c:pt idx="114052">
                  <c:v>294.01041666666669</c:v>
                </c:pt>
                <c:pt idx="114053">
                  <c:v>294.01302083333331</c:v>
                </c:pt>
                <c:pt idx="114054">
                  <c:v>294.015625</c:v>
                </c:pt>
                <c:pt idx="114055">
                  <c:v>294.01822916666669</c:v>
                </c:pt>
                <c:pt idx="114056">
                  <c:v>294.02083333333331</c:v>
                </c:pt>
                <c:pt idx="114057">
                  <c:v>294.0234375</c:v>
                </c:pt>
                <c:pt idx="114058">
                  <c:v>294.02604166666669</c:v>
                </c:pt>
                <c:pt idx="114059">
                  <c:v>294.02864583333331</c:v>
                </c:pt>
                <c:pt idx="114060">
                  <c:v>294.03125</c:v>
                </c:pt>
                <c:pt idx="114061">
                  <c:v>294.03385416666669</c:v>
                </c:pt>
                <c:pt idx="114062">
                  <c:v>294.03645833333331</c:v>
                </c:pt>
                <c:pt idx="114063">
                  <c:v>294.0390625</c:v>
                </c:pt>
                <c:pt idx="114064">
                  <c:v>294.04166666666669</c:v>
                </c:pt>
                <c:pt idx="114065">
                  <c:v>294.04427083333331</c:v>
                </c:pt>
                <c:pt idx="114066">
                  <c:v>294.046875</c:v>
                </c:pt>
                <c:pt idx="114067">
                  <c:v>294.04947916666669</c:v>
                </c:pt>
                <c:pt idx="114068">
                  <c:v>294.05208333333331</c:v>
                </c:pt>
                <c:pt idx="114069">
                  <c:v>294.0546875</c:v>
                </c:pt>
                <c:pt idx="114070">
                  <c:v>294.05729166666669</c:v>
                </c:pt>
                <c:pt idx="114071">
                  <c:v>294.05989583333331</c:v>
                </c:pt>
                <c:pt idx="114072">
                  <c:v>294.0625</c:v>
                </c:pt>
                <c:pt idx="114073">
                  <c:v>294.06510416666669</c:v>
                </c:pt>
                <c:pt idx="114074">
                  <c:v>294.06770833333331</c:v>
                </c:pt>
                <c:pt idx="114075">
                  <c:v>294.0703125</c:v>
                </c:pt>
                <c:pt idx="114076">
                  <c:v>294.07291666666669</c:v>
                </c:pt>
                <c:pt idx="114077">
                  <c:v>294.07552083333331</c:v>
                </c:pt>
                <c:pt idx="114078">
                  <c:v>294.078125</c:v>
                </c:pt>
                <c:pt idx="114079">
                  <c:v>294.08072916666669</c:v>
                </c:pt>
                <c:pt idx="114080">
                  <c:v>294.08333333333331</c:v>
                </c:pt>
                <c:pt idx="114081">
                  <c:v>294.0859375</c:v>
                </c:pt>
                <c:pt idx="114082">
                  <c:v>294.08854166666669</c:v>
                </c:pt>
                <c:pt idx="114083">
                  <c:v>294.09114583333331</c:v>
                </c:pt>
                <c:pt idx="114084">
                  <c:v>294.09375</c:v>
                </c:pt>
                <c:pt idx="114085">
                  <c:v>294.09635416666669</c:v>
                </c:pt>
                <c:pt idx="114086">
                  <c:v>294.09895833333331</c:v>
                </c:pt>
                <c:pt idx="114087">
                  <c:v>294.1015625</c:v>
                </c:pt>
                <c:pt idx="114088">
                  <c:v>294.10416666666669</c:v>
                </c:pt>
                <c:pt idx="114089">
                  <c:v>294.10677083333331</c:v>
                </c:pt>
                <c:pt idx="114090">
                  <c:v>294.109375</c:v>
                </c:pt>
                <c:pt idx="114091">
                  <c:v>294.11197916666669</c:v>
                </c:pt>
                <c:pt idx="114092">
                  <c:v>294.11458333333331</c:v>
                </c:pt>
                <c:pt idx="114093">
                  <c:v>294.1171875</c:v>
                </c:pt>
                <c:pt idx="114094">
                  <c:v>294.11979166666669</c:v>
                </c:pt>
                <c:pt idx="114095">
                  <c:v>294.12239583333331</c:v>
                </c:pt>
                <c:pt idx="114096">
                  <c:v>294.125</c:v>
                </c:pt>
                <c:pt idx="114097">
                  <c:v>294.12760416666669</c:v>
                </c:pt>
                <c:pt idx="114098">
                  <c:v>294.13020833333331</c:v>
                </c:pt>
                <c:pt idx="114099">
                  <c:v>294.1328125</c:v>
                </c:pt>
                <c:pt idx="114100">
                  <c:v>294.13541666666669</c:v>
                </c:pt>
                <c:pt idx="114101">
                  <c:v>294.13802083333331</c:v>
                </c:pt>
                <c:pt idx="114102">
                  <c:v>294.140625</c:v>
                </c:pt>
                <c:pt idx="114103">
                  <c:v>294.14322916666669</c:v>
                </c:pt>
                <c:pt idx="114104">
                  <c:v>294.14583333333331</c:v>
                </c:pt>
                <c:pt idx="114105">
                  <c:v>294.1484375</c:v>
                </c:pt>
                <c:pt idx="114106">
                  <c:v>294.15104166666669</c:v>
                </c:pt>
                <c:pt idx="114107">
                  <c:v>294.15364583333331</c:v>
                </c:pt>
                <c:pt idx="114108">
                  <c:v>294.15625</c:v>
                </c:pt>
                <c:pt idx="114109">
                  <c:v>294.15885416666669</c:v>
                </c:pt>
                <c:pt idx="114110">
                  <c:v>294.16145833333331</c:v>
                </c:pt>
                <c:pt idx="114111">
                  <c:v>294.1640625</c:v>
                </c:pt>
                <c:pt idx="114112">
                  <c:v>294.16666666666669</c:v>
                </c:pt>
                <c:pt idx="114113">
                  <c:v>294.16927083333331</c:v>
                </c:pt>
                <c:pt idx="114114">
                  <c:v>294.171875</c:v>
                </c:pt>
                <c:pt idx="114115">
                  <c:v>294.17447916666669</c:v>
                </c:pt>
                <c:pt idx="114116">
                  <c:v>294.17708333333331</c:v>
                </c:pt>
                <c:pt idx="114117">
                  <c:v>294.1796875</c:v>
                </c:pt>
                <c:pt idx="114118">
                  <c:v>294.18229166666669</c:v>
                </c:pt>
                <c:pt idx="114119">
                  <c:v>294.18489583333331</c:v>
                </c:pt>
                <c:pt idx="114120">
                  <c:v>294.1875</c:v>
                </c:pt>
                <c:pt idx="114121">
                  <c:v>294.19010416666669</c:v>
                </c:pt>
                <c:pt idx="114122">
                  <c:v>294.19270833333331</c:v>
                </c:pt>
                <c:pt idx="114123">
                  <c:v>294.1953125</c:v>
                </c:pt>
                <c:pt idx="114124">
                  <c:v>294.19791666666669</c:v>
                </c:pt>
                <c:pt idx="114125">
                  <c:v>294.20052083333331</c:v>
                </c:pt>
                <c:pt idx="114126">
                  <c:v>294.203125</c:v>
                </c:pt>
                <c:pt idx="114127">
                  <c:v>294.20572916666669</c:v>
                </c:pt>
                <c:pt idx="114128">
                  <c:v>294.20833333333331</c:v>
                </c:pt>
                <c:pt idx="114129">
                  <c:v>294.2109375</c:v>
                </c:pt>
                <c:pt idx="114130">
                  <c:v>294.21354166666669</c:v>
                </c:pt>
                <c:pt idx="114131">
                  <c:v>294.21614583333331</c:v>
                </c:pt>
                <c:pt idx="114132">
                  <c:v>294.21875</c:v>
                </c:pt>
                <c:pt idx="114133">
                  <c:v>294.22135416666669</c:v>
                </c:pt>
                <c:pt idx="114134">
                  <c:v>294.22395833333331</c:v>
                </c:pt>
                <c:pt idx="114135">
                  <c:v>294.2265625</c:v>
                </c:pt>
                <c:pt idx="114136">
                  <c:v>294.22916666666669</c:v>
                </c:pt>
                <c:pt idx="114137">
                  <c:v>294.23177083333331</c:v>
                </c:pt>
                <c:pt idx="114138">
                  <c:v>294.234375</c:v>
                </c:pt>
                <c:pt idx="114139">
                  <c:v>294.23697916666669</c:v>
                </c:pt>
                <c:pt idx="114140">
                  <c:v>294.23958333333331</c:v>
                </c:pt>
                <c:pt idx="114141">
                  <c:v>294.2421875</c:v>
                </c:pt>
                <c:pt idx="114142">
                  <c:v>294.24479166666669</c:v>
                </c:pt>
                <c:pt idx="114143">
                  <c:v>294.24739583333331</c:v>
                </c:pt>
                <c:pt idx="114144">
                  <c:v>294.25</c:v>
                </c:pt>
                <c:pt idx="114145">
                  <c:v>294.25260416666669</c:v>
                </c:pt>
                <c:pt idx="114146">
                  <c:v>294.25520833333331</c:v>
                </c:pt>
                <c:pt idx="114147">
                  <c:v>294.2578125</c:v>
                </c:pt>
                <c:pt idx="114148">
                  <c:v>294.26041666666669</c:v>
                </c:pt>
                <c:pt idx="114149">
                  <c:v>294.26302083333331</c:v>
                </c:pt>
                <c:pt idx="114150">
                  <c:v>294.265625</c:v>
                </c:pt>
                <c:pt idx="114151">
                  <c:v>294.26822916666669</c:v>
                </c:pt>
                <c:pt idx="114152">
                  <c:v>294.27083333333331</c:v>
                </c:pt>
                <c:pt idx="114153">
                  <c:v>294.2734375</c:v>
                </c:pt>
                <c:pt idx="114154">
                  <c:v>294.27604166666669</c:v>
                </c:pt>
                <c:pt idx="114155">
                  <c:v>294.27864583333331</c:v>
                </c:pt>
                <c:pt idx="114156">
                  <c:v>294.28125</c:v>
                </c:pt>
                <c:pt idx="114157">
                  <c:v>294.28385416666669</c:v>
                </c:pt>
                <c:pt idx="114158">
                  <c:v>294.28645833333331</c:v>
                </c:pt>
                <c:pt idx="114159">
                  <c:v>294.2890625</c:v>
                </c:pt>
                <c:pt idx="114160">
                  <c:v>294.29166666666669</c:v>
                </c:pt>
                <c:pt idx="114161">
                  <c:v>294.29427083333331</c:v>
                </c:pt>
                <c:pt idx="114162">
                  <c:v>294.296875</c:v>
                </c:pt>
                <c:pt idx="114163">
                  <c:v>294.29947916666669</c:v>
                </c:pt>
                <c:pt idx="114164">
                  <c:v>294.30208333333331</c:v>
                </c:pt>
                <c:pt idx="114165">
                  <c:v>294.3046875</c:v>
                </c:pt>
                <c:pt idx="114166">
                  <c:v>294.30729166666669</c:v>
                </c:pt>
                <c:pt idx="114167">
                  <c:v>294.30989583333331</c:v>
                </c:pt>
                <c:pt idx="114168">
                  <c:v>294.3125</c:v>
                </c:pt>
                <c:pt idx="114169">
                  <c:v>294.31510416666669</c:v>
                </c:pt>
                <c:pt idx="114170">
                  <c:v>294.31770833333331</c:v>
                </c:pt>
                <c:pt idx="114171">
                  <c:v>294.3203125</c:v>
                </c:pt>
                <c:pt idx="114172">
                  <c:v>294.32291666666669</c:v>
                </c:pt>
                <c:pt idx="114173">
                  <c:v>294.32552083333331</c:v>
                </c:pt>
                <c:pt idx="114174">
                  <c:v>294.328125</c:v>
                </c:pt>
                <c:pt idx="114175">
                  <c:v>294.33072916666669</c:v>
                </c:pt>
                <c:pt idx="114176">
                  <c:v>294.33333333333331</c:v>
                </c:pt>
                <c:pt idx="114177">
                  <c:v>294.3359375</c:v>
                </c:pt>
                <c:pt idx="114178">
                  <c:v>294.33854166666669</c:v>
                </c:pt>
                <c:pt idx="114179">
                  <c:v>294.34114583333331</c:v>
                </c:pt>
                <c:pt idx="114180">
                  <c:v>294.34375</c:v>
                </c:pt>
                <c:pt idx="114181">
                  <c:v>294.34635416666669</c:v>
                </c:pt>
                <c:pt idx="114182">
                  <c:v>294.34895833333331</c:v>
                </c:pt>
                <c:pt idx="114183">
                  <c:v>294.3515625</c:v>
                </c:pt>
                <c:pt idx="114184">
                  <c:v>294.35416666666669</c:v>
                </c:pt>
                <c:pt idx="114185">
                  <c:v>294.35677083333331</c:v>
                </c:pt>
                <c:pt idx="114186">
                  <c:v>294.359375</c:v>
                </c:pt>
                <c:pt idx="114187">
                  <c:v>294.36197916666669</c:v>
                </c:pt>
                <c:pt idx="114188">
                  <c:v>294.36458333333331</c:v>
                </c:pt>
                <c:pt idx="114189">
                  <c:v>294.3671875</c:v>
                </c:pt>
                <c:pt idx="114190">
                  <c:v>294.36979166666669</c:v>
                </c:pt>
                <c:pt idx="114191">
                  <c:v>294.37239583333331</c:v>
                </c:pt>
                <c:pt idx="114192">
                  <c:v>294.375</c:v>
                </c:pt>
                <c:pt idx="114193">
                  <c:v>294.37760416666669</c:v>
                </c:pt>
                <c:pt idx="114194">
                  <c:v>294.38020833333331</c:v>
                </c:pt>
                <c:pt idx="114195">
                  <c:v>294.3828125</c:v>
                </c:pt>
                <c:pt idx="114196">
                  <c:v>294.38541666666669</c:v>
                </c:pt>
                <c:pt idx="114197">
                  <c:v>294.38802083333331</c:v>
                </c:pt>
                <c:pt idx="114198">
                  <c:v>294.390625</c:v>
                </c:pt>
                <c:pt idx="114199">
                  <c:v>294.39322916666669</c:v>
                </c:pt>
                <c:pt idx="114200">
                  <c:v>294.39583333333331</c:v>
                </c:pt>
                <c:pt idx="114201">
                  <c:v>294.3984375</c:v>
                </c:pt>
                <c:pt idx="114202">
                  <c:v>294.40104166666669</c:v>
                </c:pt>
                <c:pt idx="114203">
                  <c:v>294.40364583333331</c:v>
                </c:pt>
                <c:pt idx="114204">
                  <c:v>294.40625</c:v>
                </c:pt>
                <c:pt idx="114205">
                  <c:v>294.40885416666669</c:v>
                </c:pt>
                <c:pt idx="114206">
                  <c:v>294.41145833333331</c:v>
                </c:pt>
                <c:pt idx="114207">
                  <c:v>294.4140625</c:v>
                </c:pt>
                <c:pt idx="114208">
                  <c:v>294.41666666666669</c:v>
                </c:pt>
                <c:pt idx="114209">
                  <c:v>294.41927083333331</c:v>
                </c:pt>
                <c:pt idx="114210">
                  <c:v>294.421875</c:v>
                </c:pt>
                <c:pt idx="114211">
                  <c:v>294.42447916666669</c:v>
                </c:pt>
                <c:pt idx="114212">
                  <c:v>294.42708333333331</c:v>
                </c:pt>
                <c:pt idx="114213">
                  <c:v>294.4296875</c:v>
                </c:pt>
                <c:pt idx="114214">
                  <c:v>294.43229166666669</c:v>
                </c:pt>
                <c:pt idx="114215">
                  <c:v>294.43489583333331</c:v>
                </c:pt>
                <c:pt idx="114216">
                  <c:v>294.4375</c:v>
                </c:pt>
                <c:pt idx="114217">
                  <c:v>294.44010416666669</c:v>
                </c:pt>
                <c:pt idx="114218">
                  <c:v>294.44270833333331</c:v>
                </c:pt>
                <c:pt idx="114219">
                  <c:v>294.4453125</c:v>
                </c:pt>
                <c:pt idx="114220">
                  <c:v>294.44791666666669</c:v>
                </c:pt>
                <c:pt idx="114221">
                  <c:v>294.45052083333331</c:v>
                </c:pt>
                <c:pt idx="114222">
                  <c:v>294.453125</c:v>
                </c:pt>
                <c:pt idx="114223">
                  <c:v>294.45572916666669</c:v>
                </c:pt>
                <c:pt idx="114224">
                  <c:v>294.45833333333331</c:v>
                </c:pt>
                <c:pt idx="114225">
                  <c:v>294.4609375</c:v>
                </c:pt>
                <c:pt idx="114226">
                  <c:v>294.46354166666669</c:v>
                </c:pt>
                <c:pt idx="114227">
                  <c:v>294.46614583333331</c:v>
                </c:pt>
                <c:pt idx="114228">
                  <c:v>294.46875</c:v>
                </c:pt>
                <c:pt idx="114229">
                  <c:v>294.47135416666669</c:v>
                </c:pt>
                <c:pt idx="114230">
                  <c:v>294.47395833333331</c:v>
                </c:pt>
                <c:pt idx="114231">
                  <c:v>294.4765625</c:v>
                </c:pt>
                <c:pt idx="114232">
                  <c:v>294.47916666666669</c:v>
                </c:pt>
                <c:pt idx="114233">
                  <c:v>294.48177083333331</c:v>
                </c:pt>
                <c:pt idx="114234">
                  <c:v>294.484375</c:v>
                </c:pt>
                <c:pt idx="114235">
                  <c:v>294.48697916666669</c:v>
                </c:pt>
                <c:pt idx="114236">
                  <c:v>294.48958333333331</c:v>
                </c:pt>
                <c:pt idx="114237">
                  <c:v>294.4921875</c:v>
                </c:pt>
                <c:pt idx="114238">
                  <c:v>294.49479166666669</c:v>
                </c:pt>
                <c:pt idx="114239">
                  <c:v>294.49739583333331</c:v>
                </c:pt>
                <c:pt idx="114240">
                  <c:v>294.5</c:v>
                </c:pt>
                <c:pt idx="114241">
                  <c:v>294.50260416666669</c:v>
                </c:pt>
                <c:pt idx="114242">
                  <c:v>294.50520833333331</c:v>
                </c:pt>
                <c:pt idx="114243">
                  <c:v>294.5078125</c:v>
                </c:pt>
                <c:pt idx="114244">
                  <c:v>294.51041666666669</c:v>
                </c:pt>
                <c:pt idx="114245">
                  <c:v>294.51302083333331</c:v>
                </c:pt>
                <c:pt idx="114246">
                  <c:v>294.515625</c:v>
                </c:pt>
                <c:pt idx="114247">
                  <c:v>294.51822916666669</c:v>
                </c:pt>
                <c:pt idx="114248">
                  <c:v>294.52083333333331</c:v>
                </c:pt>
                <c:pt idx="114249">
                  <c:v>294.5234375</c:v>
                </c:pt>
                <c:pt idx="114250">
                  <c:v>294.52604166666669</c:v>
                </c:pt>
                <c:pt idx="114251">
                  <c:v>294.52864583333331</c:v>
                </c:pt>
                <c:pt idx="114252">
                  <c:v>294.53125</c:v>
                </c:pt>
                <c:pt idx="114253">
                  <c:v>294.53385416666669</c:v>
                </c:pt>
                <c:pt idx="114254">
                  <c:v>294.53645833333331</c:v>
                </c:pt>
                <c:pt idx="114255">
                  <c:v>294.5390625</c:v>
                </c:pt>
                <c:pt idx="114256">
                  <c:v>294.54166666666669</c:v>
                </c:pt>
                <c:pt idx="114257">
                  <c:v>294.54427083333331</c:v>
                </c:pt>
                <c:pt idx="114258">
                  <c:v>294.546875</c:v>
                </c:pt>
                <c:pt idx="114259">
                  <c:v>294.54947916666669</c:v>
                </c:pt>
                <c:pt idx="114260">
                  <c:v>294.55208333333331</c:v>
                </c:pt>
                <c:pt idx="114261">
                  <c:v>294.5546875</c:v>
                </c:pt>
                <c:pt idx="114262">
                  <c:v>294.55729166666669</c:v>
                </c:pt>
                <c:pt idx="114263">
                  <c:v>294.55989583333331</c:v>
                </c:pt>
                <c:pt idx="114264">
                  <c:v>294.5625</c:v>
                </c:pt>
                <c:pt idx="114265">
                  <c:v>294.56510416666669</c:v>
                </c:pt>
                <c:pt idx="114266">
                  <c:v>294.56770833333331</c:v>
                </c:pt>
                <c:pt idx="114267">
                  <c:v>294.5703125</c:v>
                </c:pt>
                <c:pt idx="114268">
                  <c:v>294.57291666666669</c:v>
                </c:pt>
                <c:pt idx="114269">
                  <c:v>294.57552083333331</c:v>
                </c:pt>
                <c:pt idx="114270">
                  <c:v>294.578125</c:v>
                </c:pt>
                <c:pt idx="114271">
                  <c:v>294.58072916666669</c:v>
                </c:pt>
                <c:pt idx="114272">
                  <c:v>294.58333333333331</c:v>
                </c:pt>
                <c:pt idx="114273">
                  <c:v>294.5859375</c:v>
                </c:pt>
                <c:pt idx="114274">
                  <c:v>294.58854166666669</c:v>
                </c:pt>
                <c:pt idx="114275">
                  <c:v>294.59114583333331</c:v>
                </c:pt>
                <c:pt idx="114276">
                  <c:v>294.59375</c:v>
                </c:pt>
                <c:pt idx="114277">
                  <c:v>294.59635416666669</c:v>
                </c:pt>
                <c:pt idx="114278">
                  <c:v>294.59895833333331</c:v>
                </c:pt>
                <c:pt idx="114279">
                  <c:v>294.6015625</c:v>
                </c:pt>
                <c:pt idx="114280">
                  <c:v>294.60416666666669</c:v>
                </c:pt>
                <c:pt idx="114281">
                  <c:v>294.60677083333331</c:v>
                </c:pt>
                <c:pt idx="114282">
                  <c:v>294.609375</c:v>
                </c:pt>
                <c:pt idx="114283">
                  <c:v>294.61197916666669</c:v>
                </c:pt>
                <c:pt idx="114284">
                  <c:v>294.61458333333331</c:v>
                </c:pt>
                <c:pt idx="114285">
                  <c:v>294.6171875</c:v>
                </c:pt>
                <c:pt idx="114286">
                  <c:v>294.61979166666669</c:v>
                </c:pt>
                <c:pt idx="114287">
                  <c:v>294.62239583333331</c:v>
                </c:pt>
                <c:pt idx="114288">
                  <c:v>294.625</c:v>
                </c:pt>
                <c:pt idx="114289">
                  <c:v>294.62760416666669</c:v>
                </c:pt>
                <c:pt idx="114290">
                  <c:v>294.63020833333331</c:v>
                </c:pt>
                <c:pt idx="114291">
                  <c:v>294.6328125</c:v>
                </c:pt>
                <c:pt idx="114292">
                  <c:v>294.63541666666669</c:v>
                </c:pt>
                <c:pt idx="114293">
                  <c:v>294.63802083333331</c:v>
                </c:pt>
                <c:pt idx="114294">
                  <c:v>294.640625</c:v>
                </c:pt>
                <c:pt idx="114295">
                  <c:v>294.64322916666669</c:v>
                </c:pt>
                <c:pt idx="114296">
                  <c:v>294.64583333333331</c:v>
                </c:pt>
                <c:pt idx="114297">
                  <c:v>294.6484375</c:v>
                </c:pt>
                <c:pt idx="114298">
                  <c:v>294.65104166666669</c:v>
                </c:pt>
                <c:pt idx="114299">
                  <c:v>294.65364583333331</c:v>
                </c:pt>
                <c:pt idx="114300">
                  <c:v>294.65625</c:v>
                </c:pt>
                <c:pt idx="114301">
                  <c:v>294.65885416666669</c:v>
                </c:pt>
                <c:pt idx="114302">
                  <c:v>294.66145833333331</c:v>
                </c:pt>
                <c:pt idx="114303">
                  <c:v>294.6640625</c:v>
                </c:pt>
                <c:pt idx="114304">
                  <c:v>294.66666666666669</c:v>
                </c:pt>
                <c:pt idx="114305">
                  <c:v>294.66927083333331</c:v>
                </c:pt>
                <c:pt idx="114306">
                  <c:v>294.671875</c:v>
                </c:pt>
                <c:pt idx="114307">
                  <c:v>294.67447916666669</c:v>
                </c:pt>
                <c:pt idx="114308">
                  <c:v>294.67708333333331</c:v>
                </c:pt>
                <c:pt idx="114309">
                  <c:v>294.6796875</c:v>
                </c:pt>
                <c:pt idx="114310">
                  <c:v>294.68229166666669</c:v>
                </c:pt>
                <c:pt idx="114311">
                  <c:v>294.68489583333331</c:v>
                </c:pt>
                <c:pt idx="114312">
                  <c:v>294.6875</c:v>
                </c:pt>
                <c:pt idx="114313">
                  <c:v>294.69010416666669</c:v>
                </c:pt>
                <c:pt idx="114314">
                  <c:v>294.69270833333331</c:v>
                </c:pt>
                <c:pt idx="114315">
                  <c:v>294.6953125</c:v>
                </c:pt>
                <c:pt idx="114316">
                  <c:v>294.69791666666669</c:v>
                </c:pt>
                <c:pt idx="114317">
                  <c:v>294.70052083333331</c:v>
                </c:pt>
                <c:pt idx="114318">
                  <c:v>294.703125</c:v>
                </c:pt>
                <c:pt idx="114319">
                  <c:v>294.70572916666669</c:v>
                </c:pt>
                <c:pt idx="114320">
                  <c:v>294.70833333333331</c:v>
                </c:pt>
                <c:pt idx="114321">
                  <c:v>294.7109375</c:v>
                </c:pt>
                <c:pt idx="114322">
                  <c:v>294.71354166666669</c:v>
                </c:pt>
                <c:pt idx="114323">
                  <c:v>294.71614583333331</c:v>
                </c:pt>
                <c:pt idx="114324">
                  <c:v>294.71875</c:v>
                </c:pt>
                <c:pt idx="114325">
                  <c:v>294.72135416666669</c:v>
                </c:pt>
                <c:pt idx="114326">
                  <c:v>294.72395833333331</c:v>
                </c:pt>
                <c:pt idx="114327">
                  <c:v>294.7265625</c:v>
                </c:pt>
                <c:pt idx="114328">
                  <c:v>294.72916666666669</c:v>
                </c:pt>
                <c:pt idx="114329">
                  <c:v>294.73177083333331</c:v>
                </c:pt>
                <c:pt idx="114330">
                  <c:v>294.734375</c:v>
                </c:pt>
                <c:pt idx="114331">
                  <c:v>294.73697916666669</c:v>
                </c:pt>
                <c:pt idx="114332">
                  <c:v>294.73958333333331</c:v>
                </c:pt>
                <c:pt idx="114333">
                  <c:v>294.7421875</c:v>
                </c:pt>
                <c:pt idx="114334">
                  <c:v>294.74479166666669</c:v>
                </c:pt>
                <c:pt idx="114335">
                  <c:v>294.74739583333331</c:v>
                </c:pt>
                <c:pt idx="114336">
                  <c:v>294.75</c:v>
                </c:pt>
                <c:pt idx="114337">
                  <c:v>294.75260416666669</c:v>
                </c:pt>
                <c:pt idx="114338">
                  <c:v>294.75520833333331</c:v>
                </c:pt>
                <c:pt idx="114339">
                  <c:v>294.7578125</c:v>
                </c:pt>
                <c:pt idx="114340">
                  <c:v>294.76041666666669</c:v>
                </c:pt>
                <c:pt idx="114341">
                  <c:v>294.76302083333331</c:v>
                </c:pt>
                <c:pt idx="114342">
                  <c:v>294.765625</c:v>
                </c:pt>
                <c:pt idx="114343">
                  <c:v>294.76822916666669</c:v>
                </c:pt>
                <c:pt idx="114344">
                  <c:v>294.77083333333331</c:v>
                </c:pt>
                <c:pt idx="114345">
                  <c:v>294.7734375</c:v>
                </c:pt>
                <c:pt idx="114346">
                  <c:v>294.77604166666669</c:v>
                </c:pt>
                <c:pt idx="114347">
                  <c:v>294.77864583333331</c:v>
                </c:pt>
                <c:pt idx="114348">
                  <c:v>294.78125</c:v>
                </c:pt>
                <c:pt idx="114349">
                  <c:v>294.78385416666669</c:v>
                </c:pt>
                <c:pt idx="114350">
                  <c:v>294.78645833333331</c:v>
                </c:pt>
                <c:pt idx="114351">
                  <c:v>294.7890625</c:v>
                </c:pt>
                <c:pt idx="114352">
                  <c:v>294.79166666666669</c:v>
                </c:pt>
                <c:pt idx="114353">
                  <c:v>294.79427083333331</c:v>
                </c:pt>
                <c:pt idx="114354">
                  <c:v>294.796875</c:v>
                </c:pt>
                <c:pt idx="114355">
                  <c:v>294.79947916666669</c:v>
                </c:pt>
                <c:pt idx="114356">
                  <c:v>294.80208333333331</c:v>
                </c:pt>
                <c:pt idx="114357">
                  <c:v>294.8046875</c:v>
                </c:pt>
                <c:pt idx="114358">
                  <c:v>294.80729166666669</c:v>
                </c:pt>
                <c:pt idx="114359">
                  <c:v>294.80989583333331</c:v>
                </c:pt>
                <c:pt idx="114360">
                  <c:v>294.8125</c:v>
                </c:pt>
                <c:pt idx="114361">
                  <c:v>294.81510416666669</c:v>
                </c:pt>
                <c:pt idx="114362">
                  <c:v>294.81770833333331</c:v>
                </c:pt>
                <c:pt idx="114363">
                  <c:v>294.8203125</c:v>
                </c:pt>
                <c:pt idx="114364">
                  <c:v>294.82291666666669</c:v>
                </c:pt>
                <c:pt idx="114365">
                  <c:v>294.82552083333331</c:v>
                </c:pt>
                <c:pt idx="114366">
                  <c:v>294.828125</c:v>
                </c:pt>
                <c:pt idx="114367">
                  <c:v>294.83072916666669</c:v>
                </c:pt>
                <c:pt idx="114368">
                  <c:v>294.83333333333331</c:v>
                </c:pt>
                <c:pt idx="114369">
                  <c:v>294.8359375</c:v>
                </c:pt>
                <c:pt idx="114370">
                  <c:v>294.83854166666669</c:v>
                </c:pt>
                <c:pt idx="114371">
                  <c:v>294.84114583333331</c:v>
                </c:pt>
                <c:pt idx="114372">
                  <c:v>294.84375</c:v>
                </c:pt>
                <c:pt idx="114373">
                  <c:v>294.84635416666669</c:v>
                </c:pt>
                <c:pt idx="114374">
                  <c:v>294.84895833333331</c:v>
                </c:pt>
                <c:pt idx="114375">
                  <c:v>294.8515625</c:v>
                </c:pt>
                <c:pt idx="114376">
                  <c:v>294.85416666666669</c:v>
                </c:pt>
                <c:pt idx="114377">
                  <c:v>294.85677083333331</c:v>
                </c:pt>
                <c:pt idx="114378">
                  <c:v>294.859375</c:v>
                </c:pt>
                <c:pt idx="114379">
                  <c:v>294.86197916666669</c:v>
                </c:pt>
                <c:pt idx="114380">
                  <c:v>294.86458333333331</c:v>
                </c:pt>
                <c:pt idx="114381">
                  <c:v>294.8671875</c:v>
                </c:pt>
                <c:pt idx="114382">
                  <c:v>294.86979166666669</c:v>
                </c:pt>
                <c:pt idx="114383">
                  <c:v>294.87239583333331</c:v>
                </c:pt>
                <c:pt idx="114384">
                  <c:v>294.875</c:v>
                </c:pt>
                <c:pt idx="114385">
                  <c:v>294.87760416666669</c:v>
                </c:pt>
                <c:pt idx="114386">
                  <c:v>294.88020833333331</c:v>
                </c:pt>
                <c:pt idx="114387">
                  <c:v>294.8828125</c:v>
                </c:pt>
                <c:pt idx="114388">
                  <c:v>294.88541666666669</c:v>
                </c:pt>
                <c:pt idx="114389">
                  <c:v>294.88802083333331</c:v>
                </c:pt>
                <c:pt idx="114390">
                  <c:v>294.890625</c:v>
                </c:pt>
                <c:pt idx="114391">
                  <c:v>294.89322916666669</c:v>
                </c:pt>
                <c:pt idx="114392">
                  <c:v>294.89583333333331</c:v>
                </c:pt>
                <c:pt idx="114393">
                  <c:v>294.8984375</c:v>
                </c:pt>
                <c:pt idx="114394">
                  <c:v>294.90104166666669</c:v>
                </c:pt>
                <c:pt idx="114395">
                  <c:v>294.90364583333331</c:v>
                </c:pt>
                <c:pt idx="114396">
                  <c:v>294.90625</c:v>
                </c:pt>
                <c:pt idx="114397">
                  <c:v>294.90885416666669</c:v>
                </c:pt>
                <c:pt idx="114398">
                  <c:v>294.91145833333331</c:v>
                </c:pt>
                <c:pt idx="114399">
                  <c:v>294.9140625</c:v>
                </c:pt>
                <c:pt idx="114400">
                  <c:v>294.91666666666669</c:v>
                </c:pt>
                <c:pt idx="114401">
                  <c:v>294.91927083333331</c:v>
                </c:pt>
                <c:pt idx="114402">
                  <c:v>294.921875</c:v>
                </c:pt>
                <c:pt idx="114403">
                  <c:v>294.92447916666669</c:v>
                </c:pt>
                <c:pt idx="114404">
                  <c:v>294.92708333333331</c:v>
                </c:pt>
                <c:pt idx="114405">
                  <c:v>294.9296875</c:v>
                </c:pt>
                <c:pt idx="114406">
                  <c:v>294.93229166666669</c:v>
                </c:pt>
                <c:pt idx="114407">
                  <c:v>294.93489583333331</c:v>
                </c:pt>
                <c:pt idx="114408">
                  <c:v>294.9375</c:v>
                </c:pt>
                <c:pt idx="114409">
                  <c:v>294.94010416666669</c:v>
                </c:pt>
                <c:pt idx="114410">
                  <c:v>294.94270833333331</c:v>
                </c:pt>
                <c:pt idx="114411">
                  <c:v>294.9453125</c:v>
                </c:pt>
                <c:pt idx="114412">
                  <c:v>294.94791666666669</c:v>
                </c:pt>
                <c:pt idx="114413">
                  <c:v>294.95052083333331</c:v>
                </c:pt>
                <c:pt idx="114414">
                  <c:v>294.953125</c:v>
                </c:pt>
                <c:pt idx="114415">
                  <c:v>294.95572916666669</c:v>
                </c:pt>
                <c:pt idx="114416">
                  <c:v>294.95833333333331</c:v>
                </c:pt>
                <c:pt idx="114417">
                  <c:v>294.9609375</c:v>
                </c:pt>
                <c:pt idx="114418">
                  <c:v>294.96354166666669</c:v>
                </c:pt>
                <c:pt idx="114419">
                  <c:v>294.96614583333331</c:v>
                </c:pt>
                <c:pt idx="114420">
                  <c:v>294.96875</c:v>
                </c:pt>
                <c:pt idx="114421">
                  <c:v>294.97135416666669</c:v>
                </c:pt>
                <c:pt idx="114422">
                  <c:v>294.97395833333331</c:v>
                </c:pt>
                <c:pt idx="114423">
                  <c:v>294.9765625</c:v>
                </c:pt>
                <c:pt idx="114424">
                  <c:v>294.97916666666669</c:v>
                </c:pt>
                <c:pt idx="114425">
                  <c:v>294.98177083333331</c:v>
                </c:pt>
                <c:pt idx="114426">
                  <c:v>294.984375</c:v>
                </c:pt>
                <c:pt idx="114427">
                  <c:v>294.98697916666669</c:v>
                </c:pt>
                <c:pt idx="114428">
                  <c:v>294.98958333333331</c:v>
                </c:pt>
                <c:pt idx="114429">
                  <c:v>294.9921875</c:v>
                </c:pt>
                <c:pt idx="114430">
                  <c:v>294.99479166666669</c:v>
                </c:pt>
                <c:pt idx="114431">
                  <c:v>294.99739583333331</c:v>
                </c:pt>
                <c:pt idx="114432">
                  <c:v>295</c:v>
                </c:pt>
                <c:pt idx="114433">
                  <c:v>295.00260416666669</c:v>
                </c:pt>
                <c:pt idx="114434">
                  <c:v>295.00520833333331</c:v>
                </c:pt>
                <c:pt idx="114435">
                  <c:v>295.0078125</c:v>
                </c:pt>
                <c:pt idx="114436">
                  <c:v>295.01041666666669</c:v>
                </c:pt>
                <c:pt idx="114437">
                  <c:v>295.01302083333331</c:v>
                </c:pt>
                <c:pt idx="114438">
                  <c:v>295.015625</c:v>
                </c:pt>
                <c:pt idx="114439">
                  <c:v>295.01822916666669</c:v>
                </c:pt>
                <c:pt idx="114440">
                  <c:v>295.02083333333331</c:v>
                </c:pt>
                <c:pt idx="114441">
                  <c:v>295.0234375</c:v>
                </c:pt>
                <c:pt idx="114442">
                  <c:v>295.02604166666669</c:v>
                </c:pt>
                <c:pt idx="114443">
                  <c:v>295.02864583333331</c:v>
                </c:pt>
                <c:pt idx="114444">
                  <c:v>295.03125</c:v>
                </c:pt>
                <c:pt idx="114445">
                  <c:v>295.03385416666669</c:v>
                </c:pt>
                <c:pt idx="114446">
                  <c:v>295.03645833333331</c:v>
                </c:pt>
                <c:pt idx="114447">
                  <c:v>295.0390625</c:v>
                </c:pt>
                <c:pt idx="114448">
                  <c:v>295.04166666666669</c:v>
                </c:pt>
                <c:pt idx="114449">
                  <c:v>295.04427083333331</c:v>
                </c:pt>
                <c:pt idx="114450">
                  <c:v>295.046875</c:v>
                </c:pt>
                <c:pt idx="114451">
                  <c:v>295.04947916666669</c:v>
                </c:pt>
                <c:pt idx="114452">
                  <c:v>295.05208333333331</c:v>
                </c:pt>
                <c:pt idx="114453">
                  <c:v>295.0546875</c:v>
                </c:pt>
                <c:pt idx="114454">
                  <c:v>295.05729166666669</c:v>
                </c:pt>
                <c:pt idx="114455">
                  <c:v>295.05989583333331</c:v>
                </c:pt>
                <c:pt idx="114456">
                  <c:v>295.0625</c:v>
                </c:pt>
                <c:pt idx="114457">
                  <c:v>295.06510416666669</c:v>
                </c:pt>
                <c:pt idx="114458">
                  <c:v>295.06770833333331</c:v>
                </c:pt>
                <c:pt idx="114459">
                  <c:v>295.0703125</c:v>
                </c:pt>
                <c:pt idx="114460">
                  <c:v>295.07291666666669</c:v>
                </c:pt>
                <c:pt idx="114461">
                  <c:v>295.07552083333331</c:v>
                </c:pt>
                <c:pt idx="114462">
                  <c:v>295.078125</c:v>
                </c:pt>
                <c:pt idx="114463">
                  <c:v>295.08072916666669</c:v>
                </c:pt>
                <c:pt idx="114464">
                  <c:v>295.08333333333331</c:v>
                </c:pt>
                <c:pt idx="114465">
                  <c:v>295.0859375</c:v>
                </c:pt>
                <c:pt idx="114466">
                  <c:v>295.08854166666669</c:v>
                </c:pt>
                <c:pt idx="114467">
                  <c:v>295.09114583333331</c:v>
                </c:pt>
                <c:pt idx="114468">
                  <c:v>295.09375</c:v>
                </c:pt>
                <c:pt idx="114469">
                  <c:v>295.09635416666669</c:v>
                </c:pt>
                <c:pt idx="114470">
                  <c:v>295.09895833333331</c:v>
                </c:pt>
                <c:pt idx="114471">
                  <c:v>295.1015625</c:v>
                </c:pt>
                <c:pt idx="114472">
                  <c:v>295.10416666666669</c:v>
                </c:pt>
                <c:pt idx="114473">
                  <c:v>295.10677083333331</c:v>
                </c:pt>
                <c:pt idx="114474">
                  <c:v>295.109375</c:v>
                </c:pt>
                <c:pt idx="114475">
                  <c:v>295.11197916666669</c:v>
                </c:pt>
                <c:pt idx="114476">
                  <c:v>295.11458333333331</c:v>
                </c:pt>
                <c:pt idx="114477">
                  <c:v>295.1171875</c:v>
                </c:pt>
                <c:pt idx="114478">
                  <c:v>295.11979166666669</c:v>
                </c:pt>
                <c:pt idx="114479">
                  <c:v>295.12239583333331</c:v>
                </c:pt>
                <c:pt idx="114480">
                  <c:v>295.125</c:v>
                </c:pt>
                <c:pt idx="114481">
                  <c:v>295.12760416666669</c:v>
                </c:pt>
                <c:pt idx="114482">
                  <c:v>295.13020833333331</c:v>
                </c:pt>
                <c:pt idx="114483">
                  <c:v>295.1328125</c:v>
                </c:pt>
                <c:pt idx="114484">
                  <c:v>295.13541666666669</c:v>
                </c:pt>
                <c:pt idx="114485">
                  <c:v>295.13802083333331</c:v>
                </c:pt>
                <c:pt idx="114486">
                  <c:v>295.140625</c:v>
                </c:pt>
                <c:pt idx="114487">
                  <c:v>295.14322916666669</c:v>
                </c:pt>
                <c:pt idx="114488">
                  <c:v>295.14583333333331</c:v>
                </c:pt>
                <c:pt idx="114489">
                  <c:v>295.1484375</c:v>
                </c:pt>
                <c:pt idx="114490">
                  <c:v>295.15104166666669</c:v>
                </c:pt>
                <c:pt idx="114491">
                  <c:v>295.15364583333331</c:v>
                </c:pt>
                <c:pt idx="114492">
                  <c:v>295.15625</c:v>
                </c:pt>
                <c:pt idx="114493">
                  <c:v>295.15885416666669</c:v>
                </c:pt>
                <c:pt idx="114494">
                  <c:v>295.16145833333331</c:v>
                </c:pt>
                <c:pt idx="114495">
                  <c:v>295.1640625</c:v>
                </c:pt>
                <c:pt idx="114496">
                  <c:v>295.16666666666669</c:v>
                </c:pt>
                <c:pt idx="114497">
                  <c:v>295.16927083333331</c:v>
                </c:pt>
                <c:pt idx="114498">
                  <c:v>295.171875</c:v>
                </c:pt>
                <c:pt idx="114499">
                  <c:v>295.17447916666669</c:v>
                </c:pt>
                <c:pt idx="114500">
                  <c:v>295.17708333333331</c:v>
                </c:pt>
                <c:pt idx="114501">
                  <c:v>295.1796875</c:v>
                </c:pt>
                <c:pt idx="114502">
                  <c:v>295.18229166666669</c:v>
                </c:pt>
                <c:pt idx="114503">
                  <c:v>295.18489583333331</c:v>
                </c:pt>
                <c:pt idx="114504">
                  <c:v>295.1875</c:v>
                </c:pt>
                <c:pt idx="114505">
                  <c:v>295.19010416666669</c:v>
                </c:pt>
                <c:pt idx="114506">
                  <c:v>295.19270833333331</c:v>
                </c:pt>
                <c:pt idx="114507">
                  <c:v>295.1953125</c:v>
                </c:pt>
                <c:pt idx="114508">
                  <c:v>295.19791666666669</c:v>
                </c:pt>
                <c:pt idx="114509">
                  <c:v>295.20052083333331</c:v>
                </c:pt>
                <c:pt idx="114510">
                  <c:v>295.203125</c:v>
                </c:pt>
                <c:pt idx="114511">
                  <c:v>295.20572916666669</c:v>
                </c:pt>
                <c:pt idx="114512">
                  <c:v>295.20833333333331</c:v>
                </c:pt>
                <c:pt idx="114513">
                  <c:v>295.2109375</c:v>
                </c:pt>
                <c:pt idx="114514">
                  <c:v>295.21354166666669</c:v>
                </c:pt>
                <c:pt idx="114515">
                  <c:v>295.21614583333331</c:v>
                </c:pt>
                <c:pt idx="114516">
                  <c:v>295.21875</c:v>
                </c:pt>
                <c:pt idx="114517">
                  <c:v>295.22135416666669</c:v>
                </c:pt>
                <c:pt idx="114518">
                  <c:v>295.22395833333331</c:v>
                </c:pt>
                <c:pt idx="114519">
                  <c:v>295.2265625</c:v>
                </c:pt>
                <c:pt idx="114520">
                  <c:v>295.22916666666669</c:v>
                </c:pt>
                <c:pt idx="114521">
                  <c:v>295.23177083333331</c:v>
                </c:pt>
                <c:pt idx="114522">
                  <c:v>295.234375</c:v>
                </c:pt>
                <c:pt idx="114523">
                  <c:v>295.23697916666669</c:v>
                </c:pt>
                <c:pt idx="114524">
                  <c:v>295.23958333333331</c:v>
                </c:pt>
                <c:pt idx="114525">
                  <c:v>295.2421875</c:v>
                </c:pt>
                <c:pt idx="114526">
                  <c:v>295.24479166666669</c:v>
                </c:pt>
                <c:pt idx="114527">
                  <c:v>295.24739583333331</c:v>
                </c:pt>
                <c:pt idx="114528">
                  <c:v>295.25</c:v>
                </c:pt>
                <c:pt idx="114529">
                  <c:v>295.25260416666669</c:v>
                </c:pt>
                <c:pt idx="114530">
                  <c:v>295.25520833333331</c:v>
                </c:pt>
                <c:pt idx="114531">
                  <c:v>295.2578125</c:v>
                </c:pt>
                <c:pt idx="114532">
                  <c:v>295.26041666666669</c:v>
                </c:pt>
                <c:pt idx="114533">
                  <c:v>295.26302083333331</c:v>
                </c:pt>
                <c:pt idx="114534">
                  <c:v>295.265625</c:v>
                </c:pt>
                <c:pt idx="114535">
                  <c:v>295.26822916666669</c:v>
                </c:pt>
                <c:pt idx="114536">
                  <c:v>295.27083333333331</c:v>
                </c:pt>
                <c:pt idx="114537">
                  <c:v>295.2734375</c:v>
                </c:pt>
                <c:pt idx="114538">
                  <c:v>295.27604166666669</c:v>
                </c:pt>
                <c:pt idx="114539">
                  <c:v>295.27864583333331</c:v>
                </c:pt>
                <c:pt idx="114540">
                  <c:v>295.28125</c:v>
                </c:pt>
                <c:pt idx="114541">
                  <c:v>295.28385416666669</c:v>
                </c:pt>
                <c:pt idx="114542">
                  <c:v>295.28645833333331</c:v>
                </c:pt>
                <c:pt idx="114543">
                  <c:v>295.2890625</c:v>
                </c:pt>
                <c:pt idx="114544">
                  <c:v>295.29166666666669</c:v>
                </c:pt>
                <c:pt idx="114545">
                  <c:v>295.29427083333331</c:v>
                </c:pt>
                <c:pt idx="114546">
                  <c:v>295.296875</c:v>
                </c:pt>
                <c:pt idx="114547">
                  <c:v>295.29947916666669</c:v>
                </c:pt>
                <c:pt idx="114548">
                  <c:v>295.30208333333331</c:v>
                </c:pt>
                <c:pt idx="114549">
                  <c:v>295.3046875</c:v>
                </c:pt>
                <c:pt idx="114550">
                  <c:v>295.30729166666669</c:v>
                </c:pt>
                <c:pt idx="114551">
                  <c:v>295.30989583333331</c:v>
                </c:pt>
                <c:pt idx="114552">
                  <c:v>295.3125</c:v>
                </c:pt>
                <c:pt idx="114553">
                  <c:v>295.31510416666669</c:v>
                </c:pt>
                <c:pt idx="114554">
                  <c:v>295.31770833333331</c:v>
                </c:pt>
                <c:pt idx="114555">
                  <c:v>295.3203125</c:v>
                </c:pt>
                <c:pt idx="114556">
                  <c:v>295.32291666666669</c:v>
                </c:pt>
                <c:pt idx="114557">
                  <c:v>295.32552083333331</c:v>
                </c:pt>
                <c:pt idx="114558">
                  <c:v>295.328125</c:v>
                </c:pt>
                <c:pt idx="114559">
                  <c:v>295.33072916666669</c:v>
                </c:pt>
                <c:pt idx="114560">
                  <c:v>295.33333333333331</c:v>
                </c:pt>
                <c:pt idx="114561">
                  <c:v>295.3359375</c:v>
                </c:pt>
                <c:pt idx="114562">
                  <c:v>295.33854166666669</c:v>
                </c:pt>
                <c:pt idx="114563">
                  <c:v>295.34114583333331</c:v>
                </c:pt>
                <c:pt idx="114564">
                  <c:v>295.34375</c:v>
                </c:pt>
                <c:pt idx="114565">
                  <c:v>295.34635416666669</c:v>
                </c:pt>
                <c:pt idx="114566">
                  <c:v>295.34895833333331</c:v>
                </c:pt>
                <c:pt idx="114567">
                  <c:v>295.3515625</c:v>
                </c:pt>
                <c:pt idx="114568">
                  <c:v>295.35416666666669</c:v>
                </c:pt>
                <c:pt idx="114569">
                  <c:v>295.35677083333331</c:v>
                </c:pt>
                <c:pt idx="114570">
                  <c:v>295.359375</c:v>
                </c:pt>
                <c:pt idx="114571">
                  <c:v>295.36197916666669</c:v>
                </c:pt>
                <c:pt idx="114572">
                  <c:v>295.36458333333331</c:v>
                </c:pt>
                <c:pt idx="114573">
                  <c:v>295.3671875</c:v>
                </c:pt>
                <c:pt idx="114574">
                  <c:v>295.36979166666669</c:v>
                </c:pt>
                <c:pt idx="114575">
                  <c:v>295.37239583333331</c:v>
                </c:pt>
                <c:pt idx="114576">
                  <c:v>295.375</c:v>
                </c:pt>
                <c:pt idx="114577">
                  <c:v>295.37760416666669</c:v>
                </c:pt>
                <c:pt idx="114578">
                  <c:v>295.38020833333331</c:v>
                </c:pt>
                <c:pt idx="114579">
                  <c:v>295.3828125</c:v>
                </c:pt>
                <c:pt idx="114580">
                  <c:v>295.38541666666669</c:v>
                </c:pt>
                <c:pt idx="114581">
                  <c:v>295.38802083333331</c:v>
                </c:pt>
                <c:pt idx="114582">
                  <c:v>295.390625</c:v>
                </c:pt>
                <c:pt idx="114583">
                  <c:v>295.39322916666669</c:v>
                </c:pt>
                <c:pt idx="114584">
                  <c:v>295.39583333333331</c:v>
                </c:pt>
                <c:pt idx="114585">
                  <c:v>295.3984375</c:v>
                </c:pt>
                <c:pt idx="114586">
                  <c:v>295.40104166666669</c:v>
                </c:pt>
                <c:pt idx="114587">
                  <c:v>295.40364583333331</c:v>
                </c:pt>
                <c:pt idx="114588">
                  <c:v>295.40625</c:v>
                </c:pt>
                <c:pt idx="114589">
                  <c:v>295.40885416666669</c:v>
                </c:pt>
                <c:pt idx="114590">
                  <c:v>295.41145833333331</c:v>
                </c:pt>
                <c:pt idx="114591">
                  <c:v>295.4140625</c:v>
                </c:pt>
                <c:pt idx="114592">
                  <c:v>295.41666666666669</c:v>
                </c:pt>
                <c:pt idx="114593">
                  <c:v>295.41927083333331</c:v>
                </c:pt>
                <c:pt idx="114594">
                  <c:v>295.421875</c:v>
                </c:pt>
                <c:pt idx="114595">
                  <c:v>295.42447916666669</c:v>
                </c:pt>
                <c:pt idx="114596">
                  <c:v>295.42708333333331</c:v>
                </c:pt>
                <c:pt idx="114597">
                  <c:v>295.4296875</c:v>
                </c:pt>
                <c:pt idx="114598">
                  <c:v>295.43229166666669</c:v>
                </c:pt>
                <c:pt idx="114599">
                  <c:v>295.43489583333331</c:v>
                </c:pt>
                <c:pt idx="114600">
                  <c:v>295.4375</c:v>
                </c:pt>
                <c:pt idx="114601">
                  <c:v>295.44010416666669</c:v>
                </c:pt>
                <c:pt idx="114602">
                  <c:v>295.44270833333331</c:v>
                </c:pt>
                <c:pt idx="114603">
                  <c:v>295.4453125</c:v>
                </c:pt>
                <c:pt idx="114604">
                  <c:v>295.44791666666669</c:v>
                </c:pt>
                <c:pt idx="114605">
                  <c:v>295.45052083333331</c:v>
                </c:pt>
                <c:pt idx="114606">
                  <c:v>295.453125</c:v>
                </c:pt>
                <c:pt idx="114607">
                  <c:v>295.45572916666669</c:v>
                </c:pt>
                <c:pt idx="114608">
                  <c:v>295.45833333333331</c:v>
                </c:pt>
                <c:pt idx="114609">
                  <c:v>295.4609375</c:v>
                </c:pt>
                <c:pt idx="114610">
                  <c:v>295.46354166666669</c:v>
                </c:pt>
                <c:pt idx="114611">
                  <c:v>295.46614583333331</c:v>
                </c:pt>
                <c:pt idx="114612">
                  <c:v>295.46875</c:v>
                </c:pt>
                <c:pt idx="114613">
                  <c:v>295.47135416666669</c:v>
                </c:pt>
                <c:pt idx="114614">
                  <c:v>295.47395833333331</c:v>
                </c:pt>
                <c:pt idx="114615">
                  <c:v>295.4765625</c:v>
                </c:pt>
                <c:pt idx="114616">
                  <c:v>295.47916666666669</c:v>
                </c:pt>
                <c:pt idx="114617">
                  <c:v>295.48177083333331</c:v>
                </c:pt>
                <c:pt idx="114618">
                  <c:v>295.484375</c:v>
                </c:pt>
                <c:pt idx="114619">
                  <c:v>295.48697916666669</c:v>
                </c:pt>
                <c:pt idx="114620">
                  <c:v>295.48958333333331</c:v>
                </c:pt>
                <c:pt idx="114621">
                  <c:v>295.4921875</c:v>
                </c:pt>
                <c:pt idx="114622">
                  <c:v>295.49479166666669</c:v>
                </c:pt>
                <c:pt idx="114623">
                  <c:v>295.49739583333331</c:v>
                </c:pt>
                <c:pt idx="114624">
                  <c:v>295.5</c:v>
                </c:pt>
                <c:pt idx="114625">
                  <c:v>295.50260416666669</c:v>
                </c:pt>
                <c:pt idx="114626">
                  <c:v>295.50520833333331</c:v>
                </c:pt>
                <c:pt idx="114627">
                  <c:v>295.5078125</c:v>
                </c:pt>
                <c:pt idx="114628">
                  <c:v>295.51041666666669</c:v>
                </c:pt>
                <c:pt idx="114629">
                  <c:v>295.51302083333331</c:v>
                </c:pt>
                <c:pt idx="114630">
                  <c:v>295.515625</c:v>
                </c:pt>
                <c:pt idx="114631">
                  <c:v>295.51822916666669</c:v>
                </c:pt>
                <c:pt idx="114632">
                  <c:v>295.52083333333331</c:v>
                </c:pt>
                <c:pt idx="114633">
                  <c:v>295.5234375</c:v>
                </c:pt>
                <c:pt idx="114634">
                  <c:v>295.52604166666669</c:v>
                </c:pt>
                <c:pt idx="114635">
                  <c:v>295.52864583333331</c:v>
                </c:pt>
                <c:pt idx="114636">
                  <c:v>295.53125</c:v>
                </c:pt>
                <c:pt idx="114637">
                  <c:v>295.53385416666669</c:v>
                </c:pt>
                <c:pt idx="114638">
                  <c:v>295.53645833333331</c:v>
                </c:pt>
                <c:pt idx="114639">
                  <c:v>295.5390625</c:v>
                </c:pt>
                <c:pt idx="114640">
                  <c:v>295.54166666666669</c:v>
                </c:pt>
                <c:pt idx="114641">
                  <c:v>295.54427083333331</c:v>
                </c:pt>
                <c:pt idx="114642">
                  <c:v>295.546875</c:v>
                </c:pt>
                <c:pt idx="114643">
                  <c:v>295.54947916666669</c:v>
                </c:pt>
                <c:pt idx="114644">
                  <c:v>295.55208333333331</c:v>
                </c:pt>
                <c:pt idx="114645">
                  <c:v>295.5546875</c:v>
                </c:pt>
                <c:pt idx="114646">
                  <c:v>295.55729166666669</c:v>
                </c:pt>
                <c:pt idx="114647">
                  <c:v>295.55989583333331</c:v>
                </c:pt>
                <c:pt idx="114648">
                  <c:v>295.5625</c:v>
                </c:pt>
                <c:pt idx="114649">
                  <c:v>295.56510416666669</c:v>
                </c:pt>
                <c:pt idx="114650">
                  <c:v>295.56770833333331</c:v>
                </c:pt>
                <c:pt idx="114651">
                  <c:v>295.5703125</c:v>
                </c:pt>
                <c:pt idx="114652">
                  <c:v>295.57291666666669</c:v>
                </c:pt>
                <c:pt idx="114653">
                  <c:v>295.57552083333331</c:v>
                </c:pt>
                <c:pt idx="114654">
                  <c:v>295.578125</c:v>
                </c:pt>
                <c:pt idx="114655">
                  <c:v>295.58072916666669</c:v>
                </c:pt>
                <c:pt idx="114656">
                  <c:v>295.58333333333331</c:v>
                </c:pt>
                <c:pt idx="114657">
                  <c:v>295.5859375</c:v>
                </c:pt>
                <c:pt idx="114658">
                  <c:v>295.58854166666669</c:v>
                </c:pt>
                <c:pt idx="114659">
                  <c:v>295.59114583333331</c:v>
                </c:pt>
                <c:pt idx="114660">
                  <c:v>295.59375</c:v>
                </c:pt>
                <c:pt idx="114661">
                  <c:v>295.59635416666669</c:v>
                </c:pt>
                <c:pt idx="114662">
                  <c:v>295.59895833333331</c:v>
                </c:pt>
                <c:pt idx="114663">
                  <c:v>295.6015625</c:v>
                </c:pt>
                <c:pt idx="114664">
                  <c:v>295.60416666666669</c:v>
                </c:pt>
                <c:pt idx="114665">
                  <c:v>295.60677083333331</c:v>
                </c:pt>
                <c:pt idx="114666">
                  <c:v>295.609375</c:v>
                </c:pt>
                <c:pt idx="114667">
                  <c:v>295.61197916666669</c:v>
                </c:pt>
                <c:pt idx="114668">
                  <c:v>295.61458333333331</c:v>
                </c:pt>
                <c:pt idx="114669">
                  <c:v>295.6171875</c:v>
                </c:pt>
                <c:pt idx="114670">
                  <c:v>295.61979166666669</c:v>
                </c:pt>
                <c:pt idx="114671">
                  <c:v>295.62239583333331</c:v>
                </c:pt>
                <c:pt idx="114672">
                  <c:v>295.625</c:v>
                </c:pt>
                <c:pt idx="114673">
                  <c:v>295.62760416666669</c:v>
                </c:pt>
                <c:pt idx="114674">
                  <c:v>295.63020833333331</c:v>
                </c:pt>
                <c:pt idx="114675">
                  <c:v>295.6328125</c:v>
                </c:pt>
                <c:pt idx="114676">
                  <c:v>295.63541666666669</c:v>
                </c:pt>
                <c:pt idx="114677">
                  <c:v>295.63802083333331</c:v>
                </c:pt>
                <c:pt idx="114678">
                  <c:v>295.640625</c:v>
                </c:pt>
                <c:pt idx="114679">
                  <c:v>295.64322916666669</c:v>
                </c:pt>
                <c:pt idx="114680">
                  <c:v>295.64583333333331</c:v>
                </c:pt>
                <c:pt idx="114681">
                  <c:v>295.6484375</c:v>
                </c:pt>
                <c:pt idx="114682">
                  <c:v>295.65104166666669</c:v>
                </c:pt>
                <c:pt idx="114683">
                  <c:v>295.65364583333331</c:v>
                </c:pt>
                <c:pt idx="114684">
                  <c:v>295.65625</c:v>
                </c:pt>
                <c:pt idx="114685">
                  <c:v>295.65885416666669</c:v>
                </c:pt>
                <c:pt idx="114686">
                  <c:v>295.66145833333331</c:v>
                </c:pt>
                <c:pt idx="114687">
                  <c:v>295.6640625</c:v>
                </c:pt>
                <c:pt idx="114688">
                  <c:v>295.66666666666669</c:v>
                </c:pt>
                <c:pt idx="114689">
                  <c:v>295.66927083333331</c:v>
                </c:pt>
                <c:pt idx="114690">
                  <c:v>295.671875</c:v>
                </c:pt>
                <c:pt idx="114691">
                  <c:v>295.67447916666669</c:v>
                </c:pt>
                <c:pt idx="114692">
                  <c:v>295.67708333333331</c:v>
                </c:pt>
                <c:pt idx="114693">
                  <c:v>295.6796875</c:v>
                </c:pt>
                <c:pt idx="114694">
                  <c:v>295.68229166666669</c:v>
                </c:pt>
                <c:pt idx="114695">
                  <c:v>295.68489583333331</c:v>
                </c:pt>
                <c:pt idx="114696">
                  <c:v>295.6875</c:v>
                </c:pt>
                <c:pt idx="114697">
                  <c:v>295.69010416666669</c:v>
                </c:pt>
                <c:pt idx="114698">
                  <c:v>295.69270833333331</c:v>
                </c:pt>
                <c:pt idx="114699">
                  <c:v>295.6953125</c:v>
                </c:pt>
                <c:pt idx="114700">
                  <c:v>295.69791666666669</c:v>
                </c:pt>
                <c:pt idx="114701">
                  <c:v>295.70052083333331</c:v>
                </c:pt>
                <c:pt idx="114702">
                  <c:v>295.703125</c:v>
                </c:pt>
                <c:pt idx="114703">
                  <c:v>295.70572916666669</c:v>
                </c:pt>
                <c:pt idx="114704">
                  <c:v>295.70833333333331</c:v>
                </c:pt>
                <c:pt idx="114705">
                  <c:v>295.7109375</c:v>
                </c:pt>
                <c:pt idx="114706">
                  <c:v>295.71354166666669</c:v>
                </c:pt>
                <c:pt idx="114707">
                  <c:v>295.71614583333331</c:v>
                </c:pt>
                <c:pt idx="114708">
                  <c:v>295.71875</c:v>
                </c:pt>
                <c:pt idx="114709">
                  <c:v>295.72135416666669</c:v>
                </c:pt>
                <c:pt idx="114710">
                  <c:v>295.72395833333331</c:v>
                </c:pt>
                <c:pt idx="114711">
                  <c:v>295.7265625</c:v>
                </c:pt>
                <c:pt idx="114712">
                  <c:v>295.72916666666669</c:v>
                </c:pt>
                <c:pt idx="114713">
                  <c:v>295.73177083333331</c:v>
                </c:pt>
                <c:pt idx="114714">
                  <c:v>295.734375</c:v>
                </c:pt>
                <c:pt idx="114715">
                  <c:v>295.73697916666669</c:v>
                </c:pt>
                <c:pt idx="114716">
                  <c:v>295.73958333333331</c:v>
                </c:pt>
                <c:pt idx="114717">
                  <c:v>295.7421875</c:v>
                </c:pt>
                <c:pt idx="114718">
                  <c:v>295.74479166666669</c:v>
                </c:pt>
                <c:pt idx="114719">
                  <c:v>295.74739583333331</c:v>
                </c:pt>
                <c:pt idx="114720">
                  <c:v>295.75</c:v>
                </c:pt>
                <c:pt idx="114721">
                  <c:v>295.75260416666669</c:v>
                </c:pt>
                <c:pt idx="114722">
                  <c:v>295.75520833333331</c:v>
                </c:pt>
                <c:pt idx="114723">
                  <c:v>295.7578125</c:v>
                </c:pt>
                <c:pt idx="114724">
                  <c:v>295.76041666666669</c:v>
                </c:pt>
                <c:pt idx="114725">
                  <c:v>295.76302083333331</c:v>
                </c:pt>
                <c:pt idx="114726">
                  <c:v>295.765625</c:v>
                </c:pt>
                <c:pt idx="114727">
                  <c:v>295.76822916666669</c:v>
                </c:pt>
                <c:pt idx="114728">
                  <c:v>295.77083333333331</c:v>
                </c:pt>
                <c:pt idx="114729">
                  <c:v>295.7734375</c:v>
                </c:pt>
                <c:pt idx="114730">
                  <c:v>295.77604166666669</c:v>
                </c:pt>
                <c:pt idx="114731">
                  <c:v>295.77864583333331</c:v>
                </c:pt>
                <c:pt idx="114732">
                  <c:v>295.78125</c:v>
                </c:pt>
                <c:pt idx="114733">
                  <c:v>295.78385416666669</c:v>
                </c:pt>
                <c:pt idx="114734">
                  <c:v>295.78645833333331</c:v>
                </c:pt>
                <c:pt idx="114735">
                  <c:v>295.7890625</c:v>
                </c:pt>
                <c:pt idx="114736">
                  <c:v>295.79166666666669</c:v>
                </c:pt>
                <c:pt idx="114737">
                  <c:v>295.79427083333331</c:v>
                </c:pt>
                <c:pt idx="114738">
                  <c:v>295.796875</c:v>
                </c:pt>
                <c:pt idx="114739">
                  <c:v>295.79947916666669</c:v>
                </c:pt>
                <c:pt idx="114740">
                  <c:v>295.80208333333331</c:v>
                </c:pt>
                <c:pt idx="114741">
                  <c:v>295.8046875</c:v>
                </c:pt>
                <c:pt idx="114742">
                  <c:v>295.80729166666669</c:v>
                </c:pt>
                <c:pt idx="114743">
                  <c:v>295.80989583333331</c:v>
                </c:pt>
                <c:pt idx="114744">
                  <c:v>295.8125</c:v>
                </c:pt>
                <c:pt idx="114745">
                  <c:v>295.81510416666669</c:v>
                </c:pt>
                <c:pt idx="114746">
                  <c:v>295.81770833333331</c:v>
                </c:pt>
                <c:pt idx="114747">
                  <c:v>295.8203125</c:v>
                </c:pt>
                <c:pt idx="114748">
                  <c:v>295.82291666666669</c:v>
                </c:pt>
                <c:pt idx="114749">
                  <c:v>295.82552083333331</c:v>
                </c:pt>
                <c:pt idx="114750">
                  <c:v>295.828125</c:v>
                </c:pt>
                <c:pt idx="114751">
                  <c:v>295.83072916666669</c:v>
                </c:pt>
                <c:pt idx="114752">
                  <c:v>295.83333333333331</c:v>
                </c:pt>
                <c:pt idx="114753">
                  <c:v>295.8359375</c:v>
                </c:pt>
                <c:pt idx="114754">
                  <c:v>295.83854166666669</c:v>
                </c:pt>
                <c:pt idx="114755">
                  <c:v>295.84114583333331</c:v>
                </c:pt>
                <c:pt idx="114756">
                  <c:v>295.84375</c:v>
                </c:pt>
                <c:pt idx="114757">
                  <c:v>295.84635416666669</c:v>
                </c:pt>
                <c:pt idx="114758">
                  <c:v>295.84895833333331</c:v>
                </c:pt>
                <c:pt idx="114759">
                  <c:v>295.8515625</c:v>
                </c:pt>
                <c:pt idx="114760">
                  <c:v>295.85416666666669</c:v>
                </c:pt>
                <c:pt idx="114761">
                  <c:v>295.85677083333331</c:v>
                </c:pt>
                <c:pt idx="114762">
                  <c:v>295.859375</c:v>
                </c:pt>
                <c:pt idx="114763">
                  <c:v>295.86197916666669</c:v>
                </c:pt>
                <c:pt idx="114764">
                  <c:v>295.86458333333331</c:v>
                </c:pt>
                <c:pt idx="114765">
                  <c:v>295.8671875</c:v>
                </c:pt>
                <c:pt idx="114766">
                  <c:v>295.86979166666669</c:v>
                </c:pt>
                <c:pt idx="114767">
                  <c:v>295.87239583333331</c:v>
                </c:pt>
                <c:pt idx="114768">
                  <c:v>295.875</c:v>
                </c:pt>
                <c:pt idx="114769">
                  <c:v>295.87760416666669</c:v>
                </c:pt>
                <c:pt idx="114770">
                  <c:v>295.88020833333331</c:v>
                </c:pt>
                <c:pt idx="114771">
                  <c:v>295.8828125</c:v>
                </c:pt>
                <c:pt idx="114772">
                  <c:v>295.88541666666669</c:v>
                </c:pt>
                <c:pt idx="114773">
                  <c:v>295.88802083333331</c:v>
                </c:pt>
                <c:pt idx="114774">
                  <c:v>295.890625</c:v>
                </c:pt>
                <c:pt idx="114775">
                  <c:v>295.89322916666669</c:v>
                </c:pt>
                <c:pt idx="114776">
                  <c:v>295.89583333333331</c:v>
                </c:pt>
                <c:pt idx="114777">
                  <c:v>295.8984375</c:v>
                </c:pt>
                <c:pt idx="114778">
                  <c:v>295.90104166666669</c:v>
                </c:pt>
                <c:pt idx="114779">
                  <c:v>295.90364583333331</c:v>
                </c:pt>
                <c:pt idx="114780">
                  <c:v>295.90625</c:v>
                </c:pt>
                <c:pt idx="114781">
                  <c:v>295.90885416666669</c:v>
                </c:pt>
                <c:pt idx="114782">
                  <c:v>295.91145833333331</c:v>
                </c:pt>
                <c:pt idx="114783">
                  <c:v>295.9140625</c:v>
                </c:pt>
                <c:pt idx="114784">
                  <c:v>295.91666666666669</c:v>
                </c:pt>
                <c:pt idx="114785">
                  <c:v>295.91927083333331</c:v>
                </c:pt>
                <c:pt idx="114786">
                  <c:v>295.921875</c:v>
                </c:pt>
                <c:pt idx="114787">
                  <c:v>295.92447916666669</c:v>
                </c:pt>
                <c:pt idx="114788">
                  <c:v>295.92708333333331</c:v>
                </c:pt>
                <c:pt idx="114789">
                  <c:v>295.9296875</c:v>
                </c:pt>
                <c:pt idx="114790">
                  <c:v>295.93229166666669</c:v>
                </c:pt>
                <c:pt idx="114791">
                  <c:v>295.93489583333331</c:v>
                </c:pt>
                <c:pt idx="114792">
                  <c:v>295.9375</c:v>
                </c:pt>
                <c:pt idx="114793">
                  <c:v>295.94010416666669</c:v>
                </c:pt>
                <c:pt idx="114794">
                  <c:v>295.94270833333331</c:v>
                </c:pt>
                <c:pt idx="114795">
                  <c:v>295.9453125</c:v>
                </c:pt>
                <c:pt idx="114796">
                  <c:v>295.94791666666669</c:v>
                </c:pt>
                <c:pt idx="114797">
                  <c:v>295.95052083333331</c:v>
                </c:pt>
                <c:pt idx="114798">
                  <c:v>295.953125</c:v>
                </c:pt>
                <c:pt idx="114799">
                  <c:v>295.95572916666669</c:v>
                </c:pt>
                <c:pt idx="114800">
                  <c:v>295.95833333333331</c:v>
                </c:pt>
                <c:pt idx="114801">
                  <c:v>295.9609375</c:v>
                </c:pt>
                <c:pt idx="114802">
                  <c:v>295.96354166666669</c:v>
                </c:pt>
                <c:pt idx="114803">
                  <c:v>295.96614583333331</c:v>
                </c:pt>
                <c:pt idx="114804">
                  <c:v>295.96875</c:v>
                </c:pt>
                <c:pt idx="114805">
                  <c:v>295.97135416666669</c:v>
                </c:pt>
                <c:pt idx="114806">
                  <c:v>295.97395833333331</c:v>
                </c:pt>
                <c:pt idx="114807">
                  <c:v>295.9765625</c:v>
                </c:pt>
                <c:pt idx="114808">
                  <c:v>295.97916666666669</c:v>
                </c:pt>
                <c:pt idx="114809">
                  <c:v>295.98177083333331</c:v>
                </c:pt>
                <c:pt idx="114810">
                  <c:v>295.984375</c:v>
                </c:pt>
                <c:pt idx="114811">
                  <c:v>295.98697916666669</c:v>
                </c:pt>
                <c:pt idx="114812">
                  <c:v>295.98958333333331</c:v>
                </c:pt>
                <c:pt idx="114813">
                  <c:v>295.9921875</c:v>
                </c:pt>
                <c:pt idx="114814">
                  <c:v>295.99479166666669</c:v>
                </c:pt>
                <c:pt idx="114815">
                  <c:v>295.99739583333331</c:v>
                </c:pt>
                <c:pt idx="114816">
                  <c:v>296</c:v>
                </c:pt>
                <c:pt idx="114817">
                  <c:v>296.00260416666669</c:v>
                </c:pt>
                <c:pt idx="114818">
                  <c:v>296.00520833333331</c:v>
                </c:pt>
                <c:pt idx="114819">
                  <c:v>296.0078125</c:v>
                </c:pt>
                <c:pt idx="114820">
                  <c:v>296.01041666666669</c:v>
                </c:pt>
                <c:pt idx="114821">
                  <c:v>296.01302083333331</c:v>
                </c:pt>
                <c:pt idx="114822">
                  <c:v>296.015625</c:v>
                </c:pt>
                <c:pt idx="114823">
                  <c:v>296.01822916666669</c:v>
                </c:pt>
                <c:pt idx="114824">
                  <c:v>296.02083333333331</c:v>
                </c:pt>
                <c:pt idx="114825">
                  <c:v>296.0234375</c:v>
                </c:pt>
                <c:pt idx="114826">
                  <c:v>296.02604166666669</c:v>
                </c:pt>
                <c:pt idx="114827">
                  <c:v>296.02864583333331</c:v>
                </c:pt>
                <c:pt idx="114828">
                  <c:v>296.03125</c:v>
                </c:pt>
                <c:pt idx="114829">
                  <c:v>296.03385416666669</c:v>
                </c:pt>
                <c:pt idx="114830">
                  <c:v>296.03645833333331</c:v>
                </c:pt>
                <c:pt idx="114831">
                  <c:v>296.0390625</c:v>
                </c:pt>
                <c:pt idx="114832">
                  <c:v>296.04166666666669</c:v>
                </c:pt>
                <c:pt idx="114833">
                  <c:v>296.04427083333331</c:v>
                </c:pt>
                <c:pt idx="114834">
                  <c:v>296.046875</c:v>
                </c:pt>
                <c:pt idx="114835">
                  <c:v>296.04947916666669</c:v>
                </c:pt>
                <c:pt idx="114836">
                  <c:v>296.05208333333331</c:v>
                </c:pt>
                <c:pt idx="114837">
                  <c:v>296.0546875</c:v>
                </c:pt>
                <c:pt idx="114838">
                  <c:v>296.05729166666669</c:v>
                </c:pt>
                <c:pt idx="114839">
                  <c:v>296.05989583333331</c:v>
                </c:pt>
                <c:pt idx="114840">
                  <c:v>296.0625</c:v>
                </c:pt>
                <c:pt idx="114841">
                  <c:v>296.06510416666669</c:v>
                </c:pt>
                <c:pt idx="114842">
                  <c:v>296.06770833333331</c:v>
                </c:pt>
                <c:pt idx="114843">
                  <c:v>296.0703125</c:v>
                </c:pt>
                <c:pt idx="114844">
                  <c:v>296.07291666666669</c:v>
                </c:pt>
                <c:pt idx="114845">
                  <c:v>296.07552083333331</c:v>
                </c:pt>
                <c:pt idx="114846">
                  <c:v>296.078125</c:v>
                </c:pt>
                <c:pt idx="114847">
                  <c:v>296.08072916666669</c:v>
                </c:pt>
                <c:pt idx="114848">
                  <c:v>296.08333333333331</c:v>
                </c:pt>
                <c:pt idx="114849">
                  <c:v>296.0859375</c:v>
                </c:pt>
                <c:pt idx="114850">
                  <c:v>296.08854166666669</c:v>
                </c:pt>
                <c:pt idx="114851">
                  <c:v>296.09114583333331</c:v>
                </c:pt>
                <c:pt idx="114852">
                  <c:v>296.09375</c:v>
                </c:pt>
                <c:pt idx="114853">
                  <c:v>296.09635416666669</c:v>
                </c:pt>
                <c:pt idx="114854">
                  <c:v>296.09895833333331</c:v>
                </c:pt>
                <c:pt idx="114855">
                  <c:v>296.1015625</c:v>
                </c:pt>
                <c:pt idx="114856">
                  <c:v>296.10416666666669</c:v>
                </c:pt>
                <c:pt idx="114857">
                  <c:v>296.10677083333331</c:v>
                </c:pt>
                <c:pt idx="114858">
                  <c:v>296.109375</c:v>
                </c:pt>
                <c:pt idx="114859">
                  <c:v>296.11197916666669</c:v>
                </c:pt>
                <c:pt idx="114860">
                  <c:v>296.11458333333331</c:v>
                </c:pt>
                <c:pt idx="114861">
                  <c:v>296.1171875</c:v>
                </c:pt>
                <c:pt idx="114862">
                  <c:v>296.11979166666669</c:v>
                </c:pt>
                <c:pt idx="114863">
                  <c:v>296.12239583333331</c:v>
                </c:pt>
                <c:pt idx="114864">
                  <c:v>296.125</c:v>
                </c:pt>
                <c:pt idx="114865">
                  <c:v>296.12760416666669</c:v>
                </c:pt>
                <c:pt idx="114866">
                  <c:v>296.13020833333331</c:v>
                </c:pt>
                <c:pt idx="114867">
                  <c:v>296.1328125</c:v>
                </c:pt>
                <c:pt idx="114868">
                  <c:v>296.13541666666669</c:v>
                </c:pt>
                <c:pt idx="114869">
                  <c:v>296.13802083333331</c:v>
                </c:pt>
                <c:pt idx="114870">
                  <c:v>296.140625</c:v>
                </c:pt>
                <c:pt idx="114871">
                  <c:v>296.14322916666669</c:v>
                </c:pt>
                <c:pt idx="114872">
                  <c:v>296.14583333333331</c:v>
                </c:pt>
                <c:pt idx="114873">
                  <c:v>296.1484375</c:v>
                </c:pt>
                <c:pt idx="114874">
                  <c:v>296.15104166666669</c:v>
                </c:pt>
                <c:pt idx="114875">
                  <c:v>296.15364583333331</c:v>
                </c:pt>
                <c:pt idx="114876">
                  <c:v>296.15625</c:v>
                </c:pt>
                <c:pt idx="114877">
                  <c:v>296.15885416666669</c:v>
                </c:pt>
                <c:pt idx="114878">
                  <c:v>296.16145833333331</c:v>
                </c:pt>
                <c:pt idx="114879">
                  <c:v>296.1640625</c:v>
                </c:pt>
                <c:pt idx="114880">
                  <c:v>296.16666666666669</c:v>
                </c:pt>
                <c:pt idx="114881">
                  <c:v>296.16927083333331</c:v>
                </c:pt>
                <c:pt idx="114882">
                  <c:v>296.171875</c:v>
                </c:pt>
                <c:pt idx="114883">
                  <c:v>296.17447916666669</c:v>
                </c:pt>
                <c:pt idx="114884">
                  <c:v>296.17708333333331</c:v>
                </c:pt>
                <c:pt idx="114885">
                  <c:v>296.1796875</c:v>
                </c:pt>
                <c:pt idx="114886">
                  <c:v>296.18229166666669</c:v>
                </c:pt>
                <c:pt idx="114887">
                  <c:v>296.18489583333331</c:v>
                </c:pt>
                <c:pt idx="114888">
                  <c:v>296.1875</c:v>
                </c:pt>
                <c:pt idx="114889">
                  <c:v>296.19010416666669</c:v>
                </c:pt>
                <c:pt idx="114890">
                  <c:v>296.19270833333331</c:v>
                </c:pt>
                <c:pt idx="114891">
                  <c:v>296.1953125</c:v>
                </c:pt>
                <c:pt idx="114892">
                  <c:v>296.19791666666669</c:v>
                </c:pt>
                <c:pt idx="114893">
                  <c:v>296.20052083333331</c:v>
                </c:pt>
                <c:pt idx="114894">
                  <c:v>296.203125</c:v>
                </c:pt>
                <c:pt idx="114895">
                  <c:v>296.20572916666669</c:v>
                </c:pt>
                <c:pt idx="114896">
                  <c:v>296.20833333333331</c:v>
                </c:pt>
                <c:pt idx="114897">
                  <c:v>296.2109375</c:v>
                </c:pt>
                <c:pt idx="114898">
                  <c:v>296.21354166666669</c:v>
                </c:pt>
                <c:pt idx="114899">
                  <c:v>296.21614583333331</c:v>
                </c:pt>
                <c:pt idx="114900">
                  <c:v>296.21875</c:v>
                </c:pt>
                <c:pt idx="114901">
                  <c:v>296.22135416666669</c:v>
                </c:pt>
                <c:pt idx="114902">
                  <c:v>296.22395833333331</c:v>
                </c:pt>
                <c:pt idx="114903">
                  <c:v>296.2265625</c:v>
                </c:pt>
                <c:pt idx="114904">
                  <c:v>296.22916666666669</c:v>
                </c:pt>
                <c:pt idx="114905">
                  <c:v>296.23177083333331</c:v>
                </c:pt>
                <c:pt idx="114906">
                  <c:v>296.234375</c:v>
                </c:pt>
                <c:pt idx="114907">
                  <c:v>296.23697916666669</c:v>
                </c:pt>
                <c:pt idx="114908">
                  <c:v>296.23958333333331</c:v>
                </c:pt>
                <c:pt idx="114909">
                  <c:v>296.2421875</c:v>
                </c:pt>
                <c:pt idx="114910">
                  <c:v>296.24479166666669</c:v>
                </c:pt>
                <c:pt idx="114911">
                  <c:v>296.24739583333331</c:v>
                </c:pt>
                <c:pt idx="114912">
                  <c:v>296.25</c:v>
                </c:pt>
                <c:pt idx="114913">
                  <c:v>296.25260416666669</c:v>
                </c:pt>
                <c:pt idx="114914">
                  <c:v>296.25520833333331</c:v>
                </c:pt>
                <c:pt idx="114915">
                  <c:v>296.2578125</c:v>
                </c:pt>
                <c:pt idx="114916">
                  <c:v>296.26041666666669</c:v>
                </c:pt>
                <c:pt idx="114917">
                  <c:v>296.26302083333331</c:v>
                </c:pt>
                <c:pt idx="114918">
                  <c:v>296.265625</c:v>
                </c:pt>
                <c:pt idx="114919">
                  <c:v>296.26822916666669</c:v>
                </c:pt>
                <c:pt idx="114920">
                  <c:v>296.27083333333331</c:v>
                </c:pt>
                <c:pt idx="114921">
                  <c:v>296.2734375</c:v>
                </c:pt>
                <c:pt idx="114922">
                  <c:v>296.27604166666669</c:v>
                </c:pt>
                <c:pt idx="114923">
                  <c:v>296.27864583333331</c:v>
                </c:pt>
                <c:pt idx="114924">
                  <c:v>296.28125</c:v>
                </c:pt>
                <c:pt idx="114925">
                  <c:v>296.28385416666669</c:v>
                </c:pt>
                <c:pt idx="114926">
                  <c:v>296.28645833333331</c:v>
                </c:pt>
                <c:pt idx="114927">
                  <c:v>296.2890625</c:v>
                </c:pt>
                <c:pt idx="114928">
                  <c:v>296.29166666666669</c:v>
                </c:pt>
                <c:pt idx="114929">
                  <c:v>296.29427083333331</c:v>
                </c:pt>
                <c:pt idx="114930">
                  <c:v>296.296875</c:v>
                </c:pt>
                <c:pt idx="114931">
                  <c:v>296.29947916666669</c:v>
                </c:pt>
                <c:pt idx="114932">
                  <c:v>296.30208333333331</c:v>
                </c:pt>
                <c:pt idx="114933">
                  <c:v>296.3046875</c:v>
                </c:pt>
                <c:pt idx="114934">
                  <c:v>296.30729166666669</c:v>
                </c:pt>
                <c:pt idx="114935">
                  <c:v>296.30989583333331</c:v>
                </c:pt>
                <c:pt idx="114936">
                  <c:v>296.3125</c:v>
                </c:pt>
                <c:pt idx="114937">
                  <c:v>296.31510416666669</c:v>
                </c:pt>
                <c:pt idx="114938">
                  <c:v>296.31770833333331</c:v>
                </c:pt>
                <c:pt idx="114939">
                  <c:v>296.3203125</c:v>
                </c:pt>
                <c:pt idx="114940">
                  <c:v>296.32291666666669</c:v>
                </c:pt>
                <c:pt idx="114941">
                  <c:v>296.32552083333331</c:v>
                </c:pt>
                <c:pt idx="114942">
                  <c:v>296.328125</c:v>
                </c:pt>
                <c:pt idx="114943">
                  <c:v>296.33072916666669</c:v>
                </c:pt>
                <c:pt idx="114944">
                  <c:v>296.33333333333331</c:v>
                </c:pt>
                <c:pt idx="114945">
                  <c:v>296.3359375</c:v>
                </c:pt>
                <c:pt idx="114946">
                  <c:v>296.33854166666669</c:v>
                </c:pt>
                <c:pt idx="114947">
                  <c:v>296.34114583333331</c:v>
                </c:pt>
                <c:pt idx="114948">
                  <c:v>296.34375</c:v>
                </c:pt>
                <c:pt idx="114949">
                  <c:v>296.34635416666669</c:v>
                </c:pt>
                <c:pt idx="114950">
                  <c:v>296.34895833333331</c:v>
                </c:pt>
                <c:pt idx="114951">
                  <c:v>296.3515625</c:v>
                </c:pt>
                <c:pt idx="114952">
                  <c:v>296.35416666666669</c:v>
                </c:pt>
                <c:pt idx="114953">
                  <c:v>296.35677083333331</c:v>
                </c:pt>
                <c:pt idx="114954">
                  <c:v>296.359375</c:v>
                </c:pt>
                <c:pt idx="114955">
                  <c:v>296.36197916666669</c:v>
                </c:pt>
                <c:pt idx="114956">
                  <c:v>296.36458333333331</c:v>
                </c:pt>
                <c:pt idx="114957">
                  <c:v>296.3671875</c:v>
                </c:pt>
                <c:pt idx="114958">
                  <c:v>296.36979166666669</c:v>
                </c:pt>
                <c:pt idx="114959">
                  <c:v>296.37239583333331</c:v>
                </c:pt>
                <c:pt idx="114960">
                  <c:v>296.375</c:v>
                </c:pt>
                <c:pt idx="114961">
                  <c:v>296.37760416666669</c:v>
                </c:pt>
                <c:pt idx="114962">
                  <c:v>296.38020833333331</c:v>
                </c:pt>
                <c:pt idx="114963">
                  <c:v>296.3828125</c:v>
                </c:pt>
                <c:pt idx="114964">
                  <c:v>296.38541666666669</c:v>
                </c:pt>
                <c:pt idx="114965">
                  <c:v>296.38802083333331</c:v>
                </c:pt>
                <c:pt idx="114966">
                  <c:v>296.390625</c:v>
                </c:pt>
                <c:pt idx="114967">
                  <c:v>296.39322916666669</c:v>
                </c:pt>
                <c:pt idx="114968">
                  <c:v>296.39583333333331</c:v>
                </c:pt>
                <c:pt idx="114969">
                  <c:v>296.3984375</c:v>
                </c:pt>
                <c:pt idx="114970">
                  <c:v>296.40104166666669</c:v>
                </c:pt>
                <c:pt idx="114971">
                  <c:v>296.40364583333331</c:v>
                </c:pt>
                <c:pt idx="114972">
                  <c:v>296.40625</c:v>
                </c:pt>
                <c:pt idx="114973">
                  <c:v>296.40885416666669</c:v>
                </c:pt>
                <c:pt idx="114974">
                  <c:v>296.41145833333331</c:v>
                </c:pt>
                <c:pt idx="114975">
                  <c:v>296.4140625</c:v>
                </c:pt>
                <c:pt idx="114976">
                  <c:v>296.41666666666669</c:v>
                </c:pt>
                <c:pt idx="114977">
                  <c:v>296.41927083333331</c:v>
                </c:pt>
                <c:pt idx="114978">
                  <c:v>296.421875</c:v>
                </c:pt>
                <c:pt idx="114979">
                  <c:v>296.42447916666669</c:v>
                </c:pt>
                <c:pt idx="114980">
                  <c:v>296.42708333333331</c:v>
                </c:pt>
                <c:pt idx="114981">
                  <c:v>296.4296875</c:v>
                </c:pt>
                <c:pt idx="114982">
                  <c:v>296.43229166666669</c:v>
                </c:pt>
                <c:pt idx="114983">
                  <c:v>296.43489583333331</c:v>
                </c:pt>
                <c:pt idx="114984">
                  <c:v>296.4375</c:v>
                </c:pt>
                <c:pt idx="114985">
                  <c:v>296.44010416666669</c:v>
                </c:pt>
                <c:pt idx="114986">
                  <c:v>296.44270833333331</c:v>
                </c:pt>
                <c:pt idx="114987">
                  <c:v>296.4453125</c:v>
                </c:pt>
                <c:pt idx="114988">
                  <c:v>296.44791666666669</c:v>
                </c:pt>
                <c:pt idx="114989">
                  <c:v>296.45052083333331</c:v>
                </c:pt>
                <c:pt idx="114990">
                  <c:v>296.453125</c:v>
                </c:pt>
                <c:pt idx="114991">
                  <c:v>296.45572916666669</c:v>
                </c:pt>
                <c:pt idx="114992">
                  <c:v>296.45833333333331</c:v>
                </c:pt>
                <c:pt idx="114993">
                  <c:v>296.4609375</c:v>
                </c:pt>
                <c:pt idx="114994">
                  <c:v>296.46354166666669</c:v>
                </c:pt>
                <c:pt idx="114995">
                  <c:v>296.46614583333331</c:v>
                </c:pt>
                <c:pt idx="114996">
                  <c:v>296.46875</c:v>
                </c:pt>
                <c:pt idx="114997">
                  <c:v>296.47135416666669</c:v>
                </c:pt>
                <c:pt idx="114998">
                  <c:v>296.47395833333331</c:v>
                </c:pt>
                <c:pt idx="114999">
                  <c:v>296.4765625</c:v>
                </c:pt>
                <c:pt idx="115000">
                  <c:v>296.47916666666669</c:v>
                </c:pt>
                <c:pt idx="115001">
                  <c:v>296.48177083333331</c:v>
                </c:pt>
                <c:pt idx="115002">
                  <c:v>296.484375</c:v>
                </c:pt>
                <c:pt idx="115003">
                  <c:v>296.48697916666669</c:v>
                </c:pt>
                <c:pt idx="115004">
                  <c:v>296.48958333333331</c:v>
                </c:pt>
                <c:pt idx="115005">
                  <c:v>296.4921875</c:v>
                </c:pt>
                <c:pt idx="115006">
                  <c:v>296.49479166666669</c:v>
                </c:pt>
                <c:pt idx="115007">
                  <c:v>296.49739583333331</c:v>
                </c:pt>
                <c:pt idx="115008">
                  <c:v>296.5</c:v>
                </c:pt>
                <c:pt idx="115009">
                  <c:v>296.50260416666669</c:v>
                </c:pt>
                <c:pt idx="115010">
                  <c:v>296.50520833333331</c:v>
                </c:pt>
                <c:pt idx="115011">
                  <c:v>296.5078125</c:v>
                </c:pt>
                <c:pt idx="115012">
                  <c:v>296.51041666666669</c:v>
                </c:pt>
                <c:pt idx="115013">
                  <c:v>296.51302083333331</c:v>
                </c:pt>
                <c:pt idx="115014">
                  <c:v>296.515625</c:v>
                </c:pt>
                <c:pt idx="115015">
                  <c:v>296.51822916666669</c:v>
                </c:pt>
                <c:pt idx="115016">
                  <c:v>296.52083333333331</c:v>
                </c:pt>
                <c:pt idx="115017">
                  <c:v>296.5234375</c:v>
                </c:pt>
                <c:pt idx="115018">
                  <c:v>296.52604166666669</c:v>
                </c:pt>
                <c:pt idx="115019">
                  <c:v>296.52864583333331</c:v>
                </c:pt>
                <c:pt idx="115020">
                  <c:v>296.53125</c:v>
                </c:pt>
                <c:pt idx="115021">
                  <c:v>296.53385416666669</c:v>
                </c:pt>
                <c:pt idx="115022">
                  <c:v>296.53645833333331</c:v>
                </c:pt>
                <c:pt idx="115023">
                  <c:v>296.5390625</c:v>
                </c:pt>
                <c:pt idx="115024">
                  <c:v>296.54166666666669</c:v>
                </c:pt>
                <c:pt idx="115025">
                  <c:v>296.54427083333331</c:v>
                </c:pt>
                <c:pt idx="115026">
                  <c:v>296.546875</c:v>
                </c:pt>
                <c:pt idx="115027">
                  <c:v>296.54947916666669</c:v>
                </c:pt>
                <c:pt idx="115028">
                  <c:v>296.55208333333331</c:v>
                </c:pt>
                <c:pt idx="115029">
                  <c:v>296.5546875</c:v>
                </c:pt>
                <c:pt idx="115030">
                  <c:v>296.55729166666669</c:v>
                </c:pt>
                <c:pt idx="115031">
                  <c:v>296.55989583333331</c:v>
                </c:pt>
                <c:pt idx="115032">
                  <c:v>296.5625</c:v>
                </c:pt>
                <c:pt idx="115033">
                  <c:v>296.56510416666669</c:v>
                </c:pt>
                <c:pt idx="115034">
                  <c:v>296.56770833333331</c:v>
                </c:pt>
                <c:pt idx="115035">
                  <c:v>296.5703125</c:v>
                </c:pt>
                <c:pt idx="115036">
                  <c:v>296.57291666666669</c:v>
                </c:pt>
                <c:pt idx="115037">
                  <c:v>296.57552083333331</c:v>
                </c:pt>
                <c:pt idx="115038">
                  <c:v>296.578125</c:v>
                </c:pt>
                <c:pt idx="115039">
                  <c:v>296.58072916666669</c:v>
                </c:pt>
                <c:pt idx="115040">
                  <c:v>296.58333333333331</c:v>
                </c:pt>
                <c:pt idx="115041">
                  <c:v>296.5859375</c:v>
                </c:pt>
                <c:pt idx="115042">
                  <c:v>296.58854166666669</c:v>
                </c:pt>
                <c:pt idx="115043">
                  <c:v>296.59114583333331</c:v>
                </c:pt>
                <c:pt idx="115044">
                  <c:v>296.59375</c:v>
                </c:pt>
                <c:pt idx="115045">
                  <c:v>296.59635416666669</c:v>
                </c:pt>
                <c:pt idx="115046">
                  <c:v>296.59895833333331</c:v>
                </c:pt>
                <c:pt idx="115047">
                  <c:v>296.6015625</c:v>
                </c:pt>
                <c:pt idx="115048">
                  <c:v>296.60416666666669</c:v>
                </c:pt>
                <c:pt idx="115049">
                  <c:v>296.60677083333331</c:v>
                </c:pt>
                <c:pt idx="115050">
                  <c:v>296.609375</c:v>
                </c:pt>
                <c:pt idx="115051">
                  <c:v>296.61197916666669</c:v>
                </c:pt>
                <c:pt idx="115052">
                  <c:v>296.61458333333331</c:v>
                </c:pt>
                <c:pt idx="115053">
                  <c:v>296.6171875</c:v>
                </c:pt>
                <c:pt idx="115054">
                  <c:v>296.61979166666669</c:v>
                </c:pt>
                <c:pt idx="115055">
                  <c:v>296.62239583333331</c:v>
                </c:pt>
                <c:pt idx="115056">
                  <c:v>296.625</c:v>
                </c:pt>
                <c:pt idx="115057">
                  <c:v>296.62760416666669</c:v>
                </c:pt>
                <c:pt idx="115058">
                  <c:v>296.63020833333331</c:v>
                </c:pt>
                <c:pt idx="115059">
                  <c:v>296.6328125</c:v>
                </c:pt>
                <c:pt idx="115060">
                  <c:v>296.63541666666669</c:v>
                </c:pt>
                <c:pt idx="115061">
                  <c:v>296.63802083333331</c:v>
                </c:pt>
                <c:pt idx="115062">
                  <c:v>296.640625</c:v>
                </c:pt>
                <c:pt idx="115063">
                  <c:v>296.64322916666669</c:v>
                </c:pt>
                <c:pt idx="115064">
                  <c:v>296.64583333333331</c:v>
                </c:pt>
                <c:pt idx="115065">
                  <c:v>296.6484375</c:v>
                </c:pt>
                <c:pt idx="115066">
                  <c:v>296.65104166666669</c:v>
                </c:pt>
                <c:pt idx="115067">
                  <c:v>296.65364583333331</c:v>
                </c:pt>
                <c:pt idx="115068">
                  <c:v>296.65625</c:v>
                </c:pt>
                <c:pt idx="115069">
                  <c:v>296.65885416666669</c:v>
                </c:pt>
                <c:pt idx="115070">
                  <c:v>296.66145833333331</c:v>
                </c:pt>
                <c:pt idx="115071">
                  <c:v>296.6640625</c:v>
                </c:pt>
                <c:pt idx="115072">
                  <c:v>296.66666666666669</c:v>
                </c:pt>
                <c:pt idx="115073">
                  <c:v>296.66927083333331</c:v>
                </c:pt>
                <c:pt idx="115074">
                  <c:v>296.671875</c:v>
                </c:pt>
                <c:pt idx="115075">
                  <c:v>296.67447916666669</c:v>
                </c:pt>
                <c:pt idx="115076">
                  <c:v>296.67708333333331</c:v>
                </c:pt>
                <c:pt idx="115077">
                  <c:v>296.6796875</c:v>
                </c:pt>
                <c:pt idx="115078">
                  <c:v>296.68229166666669</c:v>
                </c:pt>
                <c:pt idx="115079">
                  <c:v>296.68489583333331</c:v>
                </c:pt>
                <c:pt idx="115080">
                  <c:v>296.6875</c:v>
                </c:pt>
                <c:pt idx="115081">
                  <c:v>296.69010416666669</c:v>
                </c:pt>
                <c:pt idx="115082">
                  <c:v>296.69270833333331</c:v>
                </c:pt>
                <c:pt idx="115083">
                  <c:v>296.6953125</c:v>
                </c:pt>
                <c:pt idx="115084">
                  <c:v>296.69791666666669</c:v>
                </c:pt>
                <c:pt idx="115085">
                  <c:v>296.70052083333331</c:v>
                </c:pt>
                <c:pt idx="115086">
                  <c:v>296.703125</c:v>
                </c:pt>
                <c:pt idx="115087">
                  <c:v>296.70572916666669</c:v>
                </c:pt>
                <c:pt idx="115088">
                  <c:v>296.70833333333331</c:v>
                </c:pt>
                <c:pt idx="115089">
                  <c:v>296.7109375</c:v>
                </c:pt>
                <c:pt idx="115090">
                  <c:v>296.71354166666669</c:v>
                </c:pt>
                <c:pt idx="115091">
                  <c:v>296.71614583333331</c:v>
                </c:pt>
                <c:pt idx="115092">
                  <c:v>296.71875</c:v>
                </c:pt>
                <c:pt idx="115093">
                  <c:v>296.72135416666669</c:v>
                </c:pt>
                <c:pt idx="115094">
                  <c:v>296.72395833333331</c:v>
                </c:pt>
                <c:pt idx="115095">
                  <c:v>296.7265625</c:v>
                </c:pt>
                <c:pt idx="115096">
                  <c:v>296.72916666666669</c:v>
                </c:pt>
                <c:pt idx="115097">
                  <c:v>296.73177083333331</c:v>
                </c:pt>
                <c:pt idx="115098">
                  <c:v>296.734375</c:v>
                </c:pt>
                <c:pt idx="115099">
                  <c:v>296.73697916666669</c:v>
                </c:pt>
                <c:pt idx="115100">
                  <c:v>296.73958333333331</c:v>
                </c:pt>
                <c:pt idx="115101">
                  <c:v>296.7421875</c:v>
                </c:pt>
                <c:pt idx="115102">
                  <c:v>296.74479166666669</c:v>
                </c:pt>
                <c:pt idx="115103">
                  <c:v>296.74739583333331</c:v>
                </c:pt>
                <c:pt idx="115104">
                  <c:v>296.75</c:v>
                </c:pt>
                <c:pt idx="115105">
                  <c:v>296.75260416666669</c:v>
                </c:pt>
                <c:pt idx="115106">
                  <c:v>296.75520833333331</c:v>
                </c:pt>
                <c:pt idx="115107">
                  <c:v>296.7578125</c:v>
                </c:pt>
                <c:pt idx="115108">
                  <c:v>296.76041666666669</c:v>
                </c:pt>
                <c:pt idx="115109">
                  <c:v>296.76302083333331</c:v>
                </c:pt>
                <c:pt idx="115110">
                  <c:v>296.765625</c:v>
                </c:pt>
                <c:pt idx="115111">
                  <c:v>296.76822916666669</c:v>
                </c:pt>
                <c:pt idx="115112">
                  <c:v>296.77083333333331</c:v>
                </c:pt>
                <c:pt idx="115113">
                  <c:v>296.7734375</c:v>
                </c:pt>
                <c:pt idx="115114">
                  <c:v>296.77604166666669</c:v>
                </c:pt>
                <c:pt idx="115115">
                  <c:v>296.77864583333331</c:v>
                </c:pt>
                <c:pt idx="115116">
                  <c:v>296.78125</c:v>
                </c:pt>
                <c:pt idx="115117">
                  <c:v>296.78385416666669</c:v>
                </c:pt>
                <c:pt idx="115118">
                  <c:v>296.78645833333331</c:v>
                </c:pt>
                <c:pt idx="115119">
                  <c:v>296.7890625</c:v>
                </c:pt>
                <c:pt idx="115120">
                  <c:v>296.79166666666669</c:v>
                </c:pt>
                <c:pt idx="115121">
                  <c:v>296.79427083333331</c:v>
                </c:pt>
                <c:pt idx="115122">
                  <c:v>296.796875</c:v>
                </c:pt>
                <c:pt idx="115123">
                  <c:v>296.79947916666669</c:v>
                </c:pt>
                <c:pt idx="115124">
                  <c:v>296.80208333333331</c:v>
                </c:pt>
                <c:pt idx="115125">
                  <c:v>296.8046875</c:v>
                </c:pt>
                <c:pt idx="115126">
                  <c:v>296.80729166666669</c:v>
                </c:pt>
                <c:pt idx="115127">
                  <c:v>296.80989583333331</c:v>
                </c:pt>
                <c:pt idx="115128">
                  <c:v>296.8125</c:v>
                </c:pt>
                <c:pt idx="115129">
                  <c:v>296.81510416666669</c:v>
                </c:pt>
                <c:pt idx="115130">
                  <c:v>296.81770833333331</c:v>
                </c:pt>
                <c:pt idx="115131">
                  <c:v>296.8203125</c:v>
                </c:pt>
                <c:pt idx="115132">
                  <c:v>296.82291666666669</c:v>
                </c:pt>
                <c:pt idx="115133">
                  <c:v>296.82552083333331</c:v>
                </c:pt>
                <c:pt idx="115134">
                  <c:v>296.828125</c:v>
                </c:pt>
                <c:pt idx="115135">
                  <c:v>296.83072916666669</c:v>
                </c:pt>
                <c:pt idx="115136">
                  <c:v>296.83333333333331</c:v>
                </c:pt>
                <c:pt idx="115137">
                  <c:v>296.8359375</c:v>
                </c:pt>
                <c:pt idx="115138">
                  <c:v>296.83854166666669</c:v>
                </c:pt>
                <c:pt idx="115139">
                  <c:v>296.84114583333331</c:v>
                </c:pt>
                <c:pt idx="115140">
                  <c:v>296.84375</c:v>
                </c:pt>
                <c:pt idx="115141">
                  <c:v>296.84635416666669</c:v>
                </c:pt>
                <c:pt idx="115142">
                  <c:v>296.84895833333331</c:v>
                </c:pt>
                <c:pt idx="115143">
                  <c:v>296.8515625</c:v>
                </c:pt>
                <c:pt idx="115144">
                  <c:v>296.85416666666669</c:v>
                </c:pt>
                <c:pt idx="115145">
                  <c:v>296.85677083333331</c:v>
                </c:pt>
                <c:pt idx="115146">
                  <c:v>296.859375</c:v>
                </c:pt>
                <c:pt idx="115147">
                  <c:v>296.86197916666669</c:v>
                </c:pt>
                <c:pt idx="115148">
                  <c:v>296.86458333333331</c:v>
                </c:pt>
                <c:pt idx="115149">
                  <c:v>296.8671875</c:v>
                </c:pt>
                <c:pt idx="115150">
                  <c:v>296.86979166666669</c:v>
                </c:pt>
                <c:pt idx="115151">
                  <c:v>296.87239583333331</c:v>
                </c:pt>
                <c:pt idx="115152">
                  <c:v>296.875</c:v>
                </c:pt>
                <c:pt idx="115153">
                  <c:v>296.87760416666669</c:v>
                </c:pt>
                <c:pt idx="115154">
                  <c:v>296.88020833333331</c:v>
                </c:pt>
                <c:pt idx="115155">
                  <c:v>296.8828125</c:v>
                </c:pt>
                <c:pt idx="115156">
                  <c:v>296.88541666666669</c:v>
                </c:pt>
                <c:pt idx="115157">
                  <c:v>296.88802083333331</c:v>
                </c:pt>
                <c:pt idx="115158">
                  <c:v>296.890625</c:v>
                </c:pt>
                <c:pt idx="115159">
                  <c:v>296.89322916666669</c:v>
                </c:pt>
                <c:pt idx="115160">
                  <c:v>296.89583333333331</c:v>
                </c:pt>
                <c:pt idx="115161">
                  <c:v>296.8984375</c:v>
                </c:pt>
                <c:pt idx="115162">
                  <c:v>296.90104166666669</c:v>
                </c:pt>
                <c:pt idx="115163">
                  <c:v>296.90364583333331</c:v>
                </c:pt>
                <c:pt idx="115164">
                  <c:v>296.90625</c:v>
                </c:pt>
                <c:pt idx="115165">
                  <c:v>296.90885416666669</c:v>
                </c:pt>
                <c:pt idx="115166">
                  <c:v>296.91145833333331</c:v>
                </c:pt>
                <c:pt idx="115167">
                  <c:v>296.9140625</c:v>
                </c:pt>
                <c:pt idx="115168">
                  <c:v>296.91666666666669</c:v>
                </c:pt>
                <c:pt idx="115169">
                  <c:v>296.91927083333331</c:v>
                </c:pt>
                <c:pt idx="115170">
                  <c:v>296.921875</c:v>
                </c:pt>
                <c:pt idx="115171">
                  <c:v>296.92447916666669</c:v>
                </c:pt>
                <c:pt idx="115172">
                  <c:v>296.92708333333331</c:v>
                </c:pt>
                <c:pt idx="115173">
                  <c:v>296.9296875</c:v>
                </c:pt>
                <c:pt idx="115174">
                  <c:v>296.93229166666669</c:v>
                </c:pt>
                <c:pt idx="115175">
                  <c:v>296.93489583333331</c:v>
                </c:pt>
                <c:pt idx="115176">
                  <c:v>296.9375</c:v>
                </c:pt>
                <c:pt idx="115177">
                  <c:v>296.94010416666669</c:v>
                </c:pt>
                <c:pt idx="115178">
                  <c:v>296.94270833333331</c:v>
                </c:pt>
                <c:pt idx="115179">
                  <c:v>296.9453125</c:v>
                </c:pt>
                <c:pt idx="115180">
                  <c:v>296.94791666666669</c:v>
                </c:pt>
                <c:pt idx="115181">
                  <c:v>296.95052083333331</c:v>
                </c:pt>
                <c:pt idx="115182">
                  <c:v>296.953125</c:v>
                </c:pt>
                <c:pt idx="115183">
                  <c:v>296.95572916666669</c:v>
                </c:pt>
                <c:pt idx="115184">
                  <c:v>296.95833333333331</c:v>
                </c:pt>
                <c:pt idx="115185">
                  <c:v>296.9609375</c:v>
                </c:pt>
                <c:pt idx="115186">
                  <c:v>296.96354166666669</c:v>
                </c:pt>
                <c:pt idx="115187">
                  <c:v>296.96614583333331</c:v>
                </c:pt>
                <c:pt idx="115188">
                  <c:v>296.96875</c:v>
                </c:pt>
                <c:pt idx="115189">
                  <c:v>296.97135416666669</c:v>
                </c:pt>
                <c:pt idx="115190">
                  <c:v>296.97395833333331</c:v>
                </c:pt>
                <c:pt idx="115191">
                  <c:v>296.9765625</c:v>
                </c:pt>
                <c:pt idx="115192">
                  <c:v>296.97916666666669</c:v>
                </c:pt>
                <c:pt idx="115193">
                  <c:v>296.98177083333331</c:v>
                </c:pt>
                <c:pt idx="115194">
                  <c:v>296.984375</c:v>
                </c:pt>
                <c:pt idx="115195">
                  <c:v>296.98697916666669</c:v>
                </c:pt>
                <c:pt idx="115196">
                  <c:v>296.98958333333331</c:v>
                </c:pt>
                <c:pt idx="115197">
                  <c:v>296.9921875</c:v>
                </c:pt>
                <c:pt idx="115198">
                  <c:v>296.99479166666669</c:v>
                </c:pt>
                <c:pt idx="115199">
                  <c:v>296.99739583333331</c:v>
                </c:pt>
                <c:pt idx="115200">
                  <c:v>297</c:v>
                </c:pt>
                <c:pt idx="115201">
                  <c:v>297.00260416666669</c:v>
                </c:pt>
                <c:pt idx="115202">
                  <c:v>297.00520833333331</c:v>
                </c:pt>
                <c:pt idx="115203">
                  <c:v>297.0078125</c:v>
                </c:pt>
                <c:pt idx="115204">
                  <c:v>297.01041666666669</c:v>
                </c:pt>
                <c:pt idx="115205">
                  <c:v>297.01302083333331</c:v>
                </c:pt>
                <c:pt idx="115206">
                  <c:v>297.015625</c:v>
                </c:pt>
                <c:pt idx="115207">
                  <c:v>297.01822916666669</c:v>
                </c:pt>
                <c:pt idx="115208">
                  <c:v>297.02083333333331</c:v>
                </c:pt>
                <c:pt idx="115209">
                  <c:v>297.0234375</c:v>
                </c:pt>
                <c:pt idx="115210">
                  <c:v>297.02604166666669</c:v>
                </c:pt>
                <c:pt idx="115211">
                  <c:v>297.02864583333331</c:v>
                </c:pt>
                <c:pt idx="115212">
                  <c:v>297.03125</c:v>
                </c:pt>
                <c:pt idx="115213">
                  <c:v>297.03385416666669</c:v>
                </c:pt>
                <c:pt idx="115214">
                  <c:v>297.03645833333331</c:v>
                </c:pt>
                <c:pt idx="115215">
                  <c:v>297.0390625</c:v>
                </c:pt>
                <c:pt idx="115216">
                  <c:v>297.04166666666669</c:v>
                </c:pt>
                <c:pt idx="115217">
                  <c:v>297.04427083333331</c:v>
                </c:pt>
                <c:pt idx="115218">
                  <c:v>297.046875</c:v>
                </c:pt>
                <c:pt idx="115219">
                  <c:v>297.04947916666669</c:v>
                </c:pt>
                <c:pt idx="115220">
                  <c:v>297.05208333333331</c:v>
                </c:pt>
                <c:pt idx="115221">
                  <c:v>297.0546875</c:v>
                </c:pt>
                <c:pt idx="115222">
                  <c:v>297.05729166666669</c:v>
                </c:pt>
                <c:pt idx="115223">
                  <c:v>297.05989583333331</c:v>
                </c:pt>
                <c:pt idx="115224">
                  <c:v>297.0625</c:v>
                </c:pt>
                <c:pt idx="115225">
                  <c:v>297.06510416666669</c:v>
                </c:pt>
                <c:pt idx="115226">
                  <c:v>297.06770833333331</c:v>
                </c:pt>
                <c:pt idx="115227">
                  <c:v>297.0703125</c:v>
                </c:pt>
                <c:pt idx="115228">
                  <c:v>297.07291666666669</c:v>
                </c:pt>
                <c:pt idx="115229">
                  <c:v>297.07552083333331</c:v>
                </c:pt>
                <c:pt idx="115230">
                  <c:v>297.078125</c:v>
                </c:pt>
                <c:pt idx="115231">
                  <c:v>297.08072916666669</c:v>
                </c:pt>
                <c:pt idx="115232">
                  <c:v>297.08333333333331</c:v>
                </c:pt>
                <c:pt idx="115233">
                  <c:v>297.0859375</c:v>
                </c:pt>
                <c:pt idx="115234">
                  <c:v>297.08854166666669</c:v>
                </c:pt>
                <c:pt idx="115235">
                  <c:v>297.09114583333331</c:v>
                </c:pt>
                <c:pt idx="115236">
                  <c:v>297.09375</c:v>
                </c:pt>
                <c:pt idx="115237">
                  <c:v>297.09635416666669</c:v>
                </c:pt>
                <c:pt idx="115238">
                  <c:v>297.09895833333331</c:v>
                </c:pt>
                <c:pt idx="115239">
                  <c:v>297.1015625</c:v>
                </c:pt>
                <c:pt idx="115240">
                  <c:v>297.10416666666669</c:v>
                </c:pt>
                <c:pt idx="115241">
                  <c:v>297.10677083333331</c:v>
                </c:pt>
                <c:pt idx="115242">
                  <c:v>297.109375</c:v>
                </c:pt>
                <c:pt idx="115243">
                  <c:v>297.11197916666669</c:v>
                </c:pt>
                <c:pt idx="115244">
                  <c:v>297.11458333333331</c:v>
                </c:pt>
                <c:pt idx="115245">
                  <c:v>297.1171875</c:v>
                </c:pt>
                <c:pt idx="115246">
                  <c:v>297.11979166666669</c:v>
                </c:pt>
                <c:pt idx="115247">
                  <c:v>297.12239583333331</c:v>
                </c:pt>
                <c:pt idx="115248">
                  <c:v>297.125</c:v>
                </c:pt>
                <c:pt idx="115249">
                  <c:v>297.12760416666669</c:v>
                </c:pt>
                <c:pt idx="115250">
                  <c:v>297.13020833333331</c:v>
                </c:pt>
                <c:pt idx="115251">
                  <c:v>297.1328125</c:v>
                </c:pt>
                <c:pt idx="115252">
                  <c:v>297.13541666666669</c:v>
                </c:pt>
                <c:pt idx="115253">
                  <c:v>297.13802083333331</c:v>
                </c:pt>
                <c:pt idx="115254">
                  <c:v>297.140625</c:v>
                </c:pt>
                <c:pt idx="115255">
                  <c:v>297.14322916666669</c:v>
                </c:pt>
                <c:pt idx="115256">
                  <c:v>297.14583333333331</c:v>
                </c:pt>
                <c:pt idx="115257">
                  <c:v>297.1484375</c:v>
                </c:pt>
                <c:pt idx="115258">
                  <c:v>297.15104166666669</c:v>
                </c:pt>
                <c:pt idx="115259">
                  <c:v>297.15364583333331</c:v>
                </c:pt>
                <c:pt idx="115260">
                  <c:v>297.15625</c:v>
                </c:pt>
                <c:pt idx="115261">
                  <c:v>297.15885416666669</c:v>
                </c:pt>
                <c:pt idx="115262">
                  <c:v>297.16145833333331</c:v>
                </c:pt>
                <c:pt idx="115263">
                  <c:v>297.1640625</c:v>
                </c:pt>
                <c:pt idx="115264">
                  <c:v>297.16666666666669</c:v>
                </c:pt>
                <c:pt idx="115265">
                  <c:v>297.16927083333331</c:v>
                </c:pt>
                <c:pt idx="115266">
                  <c:v>297.171875</c:v>
                </c:pt>
                <c:pt idx="115267">
                  <c:v>297.17447916666669</c:v>
                </c:pt>
                <c:pt idx="115268">
                  <c:v>297.17708333333331</c:v>
                </c:pt>
                <c:pt idx="115269">
                  <c:v>297.1796875</c:v>
                </c:pt>
                <c:pt idx="115270">
                  <c:v>297.18229166666669</c:v>
                </c:pt>
                <c:pt idx="115271">
                  <c:v>297.18489583333331</c:v>
                </c:pt>
                <c:pt idx="115272">
                  <c:v>297.1875</c:v>
                </c:pt>
                <c:pt idx="115273">
                  <c:v>297.19010416666669</c:v>
                </c:pt>
                <c:pt idx="115274">
                  <c:v>297.19270833333331</c:v>
                </c:pt>
                <c:pt idx="115275">
                  <c:v>297.1953125</c:v>
                </c:pt>
                <c:pt idx="115276">
                  <c:v>297.19791666666669</c:v>
                </c:pt>
                <c:pt idx="115277">
                  <c:v>297.20052083333331</c:v>
                </c:pt>
                <c:pt idx="115278">
                  <c:v>297.203125</c:v>
                </c:pt>
                <c:pt idx="115279">
                  <c:v>297.20572916666669</c:v>
                </c:pt>
                <c:pt idx="115280">
                  <c:v>297.20833333333331</c:v>
                </c:pt>
                <c:pt idx="115281">
                  <c:v>297.2109375</c:v>
                </c:pt>
                <c:pt idx="115282">
                  <c:v>297.21354166666669</c:v>
                </c:pt>
                <c:pt idx="115283">
                  <c:v>297.21614583333331</c:v>
                </c:pt>
                <c:pt idx="115284">
                  <c:v>297.21875</c:v>
                </c:pt>
                <c:pt idx="115285">
                  <c:v>297.22135416666669</c:v>
                </c:pt>
                <c:pt idx="115286">
                  <c:v>297.22395833333331</c:v>
                </c:pt>
                <c:pt idx="115287">
                  <c:v>297.2265625</c:v>
                </c:pt>
                <c:pt idx="115288">
                  <c:v>297.22916666666669</c:v>
                </c:pt>
                <c:pt idx="115289">
                  <c:v>297.23177083333331</c:v>
                </c:pt>
                <c:pt idx="115290">
                  <c:v>297.234375</c:v>
                </c:pt>
                <c:pt idx="115291">
                  <c:v>297.23697916666669</c:v>
                </c:pt>
                <c:pt idx="115292">
                  <c:v>297.23958333333331</c:v>
                </c:pt>
                <c:pt idx="115293">
                  <c:v>297.2421875</c:v>
                </c:pt>
                <c:pt idx="115294">
                  <c:v>297.24479166666669</c:v>
                </c:pt>
                <c:pt idx="115295">
                  <c:v>297.24739583333331</c:v>
                </c:pt>
                <c:pt idx="115296">
                  <c:v>297.25</c:v>
                </c:pt>
                <c:pt idx="115297">
                  <c:v>297.25260416666669</c:v>
                </c:pt>
                <c:pt idx="115298">
                  <c:v>297.25520833333331</c:v>
                </c:pt>
                <c:pt idx="115299">
                  <c:v>297.2578125</c:v>
                </c:pt>
                <c:pt idx="115300">
                  <c:v>297.26041666666669</c:v>
                </c:pt>
                <c:pt idx="115301">
                  <c:v>297.26302083333331</c:v>
                </c:pt>
                <c:pt idx="115302">
                  <c:v>297.265625</c:v>
                </c:pt>
                <c:pt idx="115303">
                  <c:v>297.26822916666669</c:v>
                </c:pt>
                <c:pt idx="115304">
                  <c:v>297.27083333333331</c:v>
                </c:pt>
                <c:pt idx="115305">
                  <c:v>297.2734375</c:v>
                </c:pt>
                <c:pt idx="115306">
                  <c:v>297.27604166666669</c:v>
                </c:pt>
                <c:pt idx="115307">
                  <c:v>297.27864583333331</c:v>
                </c:pt>
                <c:pt idx="115308">
                  <c:v>297.28125</c:v>
                </c:pt>
                <c:pt idx="115309">
                  <c:v>297.28385416666669</c:v>
                </c:pt>
                <c:pt idx="115310">
                  <c:v>297.28645833333331</c:v>
                </c:pt>
                <c:pt idx="115311">
                  <c:v>297.2890625</c:v>
                </c:pt>
                <c:pt idx="115312">
                  <c:v>297.29166666666669</c:v>
                </c:pt>
                <c:pt idx="115313">
                  <c:v>297.29427083333331</c:v>
                </c:pt>
                <c:pt idx="115314">
                  <c:v>297.296875</c:v>
                </c:pt>
                <c:pt idx="115315">
                  <c:v>297.29947916666669</c:v>
                </c:pt>
                <c:pt idx="115316">
                  <c:v>297.30208333333331</c:v>
                </c:pt>
                <c:pt idx="115317">
                  <c:v>297.3046875</c:v>
                </c:pt>
                <c:pt idx="115318">
                  <c:v>297.30729166666669</c:v>
                </c:pt>
                <c:pt idx="115319">
                  <c:v>297.30989583333331</c:v>
                </c:pt>
                <c:pt idx="115320">
                  <c:v>297.3125</c:v>
                </c:pt>
                <c:pt idx="115321">
                  <c:v>297.31510416666669</c:v>
                </c:pt>
                <c:pt idx="115322">
                  <c:v>297.31770833333331</c:v>
                </c:pt>
                <c:pt idx="115323">
                  <c:v>297.3203125</c:v>
                </c:pt>
                <c:pt idx="115324">
                  <c:v>297.32291666666669</c:v>
                </c:pt>
                <c:pt idx="115325">
                  <c:v>297.32552083333331</c:v>
                </c:pt>
                <c:pt idx="115326">
                  <c:v>297.328125</c:v>
                </c:pt>
                <c:pt idx="115327">
                  <c:v>297.33072916666669</c:v>
                </c:pt>
                <c:pt idx="115328">
                  <c:v>297.33333333333331</c:v>
                </c:pt>
                <c:pt idx="115329">
                  <c:v>297.3359375</c:v>
                </c:pt>
                <c:pt idx="115330">
                  <c:v>297.33854166666669</c:v>
                </c:pt>
                <c:pt idx="115331">
                  <c:v>297.34114583333331</c:v>
                </c:pt>
                <c:pt idx="115332">
                  <c:v>297.34375</c:v>
                </c:pt>
                <c:pt idx="115333">
                  <c:v>297.34635416666669</c:v>
                </c:pt>
                <c:pt idx="115334">
                  <c:v>297.34895833333331</c:v>
                </c:pt>
                <c:pt idx="115335">
                  <c:v>297.3515625</c:v>
                </c:pt>
                <c:pt idx="115336">
                  <c:v>297.35416666666669</c:v>
                </c:pt>
                <c:pt idx="115337">
                  <c:v>297.35677083333331</c:v>
                </c:pt>
                <c:pt idx="115338">
                  <c:v>297.359375</c:v>
                </c:pt>
                <c:pt idx="115339">
                  <c:v>297.36197916666669</c:v>
                </c:pt>
                <c:pt idx="115340">
                  <c:v>297.36458333333331</c:v>
                </c:pt>
                <c:pt idx="115341">
                  <c:v>297.3671875</c:v>
                </c:pt>
                <c:pt idx="115342">
                  <c:v>297.36979166666669</c:v>
                </c:pt>
                <c:pt idx="115343">
                  <c:v>297.37239583333331</c:v>
                </c:pt>
                <c:pt idx="115344">
                  <c:v>297.375</c:v>
                </c:pt>
                <c:pt idx="115345">
                  <c:v>297.37760416666669</c:v>
                </c:pt>
                <c:pt idx="115346">
                  <c:v>297.38020833333331</c:v>
                </c:pt>
                <c:pt idx="115347">
                  <c:v>297.3828125</c:v>
                </c:pt>
                <c:pt idx="115348">
                  <c:v>297.38541666666669</c:v>
                </c:pt>
                <c:pt idx="115349">
                  <c:v>297.38802083333331</c:v>
                </c:pt>
                <c:pt idx="115350">
                  <c:v>297.390625</c:v>
                </c:pt>
                <c:pt idx="115351">
                  <c:v>297.39322916666669</c:v>
                </c:pt>
                <c:pt idx="115352">
                  <c:v>297.39583333333331</c:v>
                </c:pt>
                <c:pt idx="115353">
                  <c:v>297.3984375</c:v>
                </c:pt>
                <c:pt idx="115354">
                  <c:v>297.40104166666669</c:v>
                </c:pt>
                <c:pt idx="115355">
                  <c:v>297.40364583333331</c:v>
                </c:pt>
                <c:pt idx="115356">
                  <c:v>297.40625</c:v>
                </c:pt>
                <c:pt idx="115357">
                  <c:v>297.40885416666669</c:v>
                </c:pt>
                <c:pt idx="115358">
                  <c:v>297.41145833333331</c:v>
                </c:pt>
                <c:pt idx="115359">
                  <c:v>297.4140625</c:v>
                </c:pt>
                <c:pt idx="115360">
                  <c:v>297.41666666666669</c:v>
                </c:pt>
                <c:pt idx="115361">
                  <c:v>297.41927083333331</c:v>
                </c:pt>
                <c:pt idx="115362">
                  <c:v>297.421875</c:v>
                </c:pt>
                <c:pt idx="115363">
                  <c:v>297.42447916666669</c:v>
                </c:pt>
                <c:pt idx="115364">
                  <c:v>297.42708333333331</c:v>
                </c:pt>
                <c:pt idx="115365">
                  <c:v>297.4296875</c:v>
                </c:pt>
                <c:pt idx="115366">
                  <c:v>297.43229166666669</c:v>
                </c:pt>
                <c:pt idx="115367">
                  <c:v>297.43489583333331</c:v>
                </c:pt>
                <c:pt idx="115368">
                  <c:v>297.4375</c:v>
                </c:pt>
                <c:pt idx="115369">
                  <c:v>297.44010416666669</c:v>
                </c:pt>
                <c:pt idx="115370">
                  <c:v>297.44270833333331</c:v>
                </c:pt>
                <c:pt idx="115371">
                  <c:v>297.4453125</c:v>
                </c:pt>
                <c:pt idx="115372">
                  <c:v>297.44791666666669</c:v>
                </c:pt>
                <c:pt idx="115373">
                  <c:v>297.45052083333331</c:v>
                </c:pt>
                <c:pt idx="115374">
                  <c:v>297.453125</c:v>
                </c:pt>
                <c:pt idx="115375">
                  <c:v>297.45572916666669</c:v>
                </c:pt>
                <c:pt idx="115376">
                  <c:v>297.45833333333331</c:v>
                </c:pt>
                <c:pt idx="115377">
                  <c:v>297.4609375</c:v>
                </c:pt>
                <c:pt idx="115378">
                  <c:v>297.46354166666669</c:v>
                </c:pt>
                <c:pt idx="115379">
                  <c:v>297.46614583333331</c:v>
                </c:pt>
                <c:pt idx="115380">
                  <c:v>297.46875</c:v>
                </c:pt>
                <c:pt idx="115381">
                  <c:v>297.47135416666669</c:v>
                </c:pt>
                <c:pt idx="115382">
                  <c:v>297.47395833333331</c:v>
                </c:pt>
                <c:pt idx="115383">
                  <c:v>297.4765625</c:v>
                </c:pt>
                <c:pt idx="115384">
                  <c:v>297.47916666666669</c:v>
                </c:pt>
                <c:pt idx="115385">
                  <c:v>297.48177083333331</c:v>
                </c:pt>
                <c:pt idx="115386">
                  <c:v>297.484375</c:v>
                </c:pt>
                <c:pt idx="115387">
                  <c:v>297.48697916666669</c:v>
                </c:pt>
                <c:pt idx="115388">
                  <c:v>297.48958333333331</c:v>
                </c:pt>
                <c:pt idx="115389">
                  <c:v>297.4921875</c:v>
                </c:pt>
                <c:pt idx="115390">
                  <c:v>297.49479166666669</c:v>
                </c:pt>
                <c:pt idx="115391">
                  <c:v>297.49739583333331</c:v>
                </c:pt>
                <c:pt idx="115392">
                  <c:v>297.5</c:v>
                </c:pt>
                <c:pt idx="115393">
                  <c:v>297.50260416666669</c:v>
                </c:pt>
                <c:pt idx="115394">
                  <c:v>297.50520833333331</c:v>
                </c:pt>
                <c:pt idx="115395">
                  <c:v>297.5078125</c:v>
                </c:pt>
                <c:pt idx="115396">
                  <c:v>297.51041666666669</c:v>
                </c:pt>
                <c:pt idx="115397">
                  <c:v>297.51302083333331</c:v>
                </c:pt>
                <c:pt idx="115398">
                  <c:v>297.515625</c:v>
                </c:pt>
                <c:pt idx="115399">
                  <c:v>297.51822916666669</c:v>
                </c:pt>
                <c:pt idx="115400">
                  <c:v>297.52083333333331</c:v>
                </c:pt>
                <c:pt idx="115401">
                  <c:v>297.5234375</c:v>
                </c:pt>
                <c:pt idx="115402">
                  <c:v>297.52604166666669</c:v>
                </c:pt>
                <c:pt idx="115403">
                  <c:v>297.52864583333331</c:v>
                </c:pt>
                <c:pt idx="115404">
                  <c:v>297.53125</c:v>
                </c:pt>
                <c:pt idx="115405">
                  <c:v>297.53385416666669</c:v>
                </c:pt>
                <c:pt idx="115406">
                  <c:v>297.53645833333331</c:v>
                </c:pt>
                <c:pt idx="115407">
                  <c:v>297.5390625</c:v>
                </c:pt>
                <c:pt idx="115408">
                  <c:v>297.54166666666669</c:v>
                </c:pt>
                <c:pt idx="115409">
                  <c:v>297.54427083333331</c:v>
                </c:pt>
                <c:pt idx="115410">
                  <c:v>297.546875</c:v>
                </c:pt>
                <c:pt idx="115411">
                  <c:v>297.54947916666669</c:v>
                </c:pt>
                <c:pt idx="115412">
                  <c:v>297.55208333333331</c:v>
                </c:pt>
                <c:pt idx="115413">
                  <c:v>297.5546875</c:v>
                </c:pt>
                <c:pt idx="115414">
                  <c:v>297.55729166666669</c:v>
                </c:pt>
                <c:pt idx="115415">
                  <c:v>297.55989583333331</c:v>
                </c:pt>
                <c:pt idx="115416">
                  <c:v>297.5625</c:v>
                </c:pt>
                <c:pt idx="115417">
                  <c:v>297.56510416666669</c:v>
                </c:pt>
                <c:pt idx="115418">
                  <c:v>297.56770833333331</c:v>
                </c:pt>
                <c:pt idx="115419">
                  <c:v>297.5703125</c:v>
                </c:pt>
                <c:pt idx="115420">
                  <c:v>297.57291666666669</c:v>
                </c:pt>
                <c:pt idx="115421">
                  <c:v>297.57552083333331</c:v>
                </c:pt>
                <c:pt idx="115422">
                  <c:v>297.578125</c:v>
                </c:pt>
                <c:pt idx="115423">
                  <c:v>297.58072916666669</c:v>
                </c:pt>
                <c:pt idx="115424">
                  <c:v>297.58333333333331</c:v>
                </c:pt>
                <c:pt idx="115425">
                  <c:v>297.5859375</c:v>
                </c:pt>
                <c:pt idx="115426">
                  <c:v>297.58854166666669</c:v>
                </c:pt>
                <c:pt idx="115427">
                  <c:v>297.59114583333331</c:v>
                </c:pt>
                <c:pt idx="115428">
                  <c:v>297.59375</c:v>
                </c:pt>
                <c:pt idx="115429">
                  <c:v>297.59635416666669</c:v>
                </c:pt>
                <c:pt idx="115430">
                  <c:v>297.59895833333331</c:v>
                </c:pt>
                <c:pt idx="115431">
                  <c:v>297.6015625</c:v>
                </c:pt>
                <c:pt idx="115432">
                  <c:v>297.60416666666669</c:v>
                </c:pt>
                <c:pt idx="115433">
                  <c:v>297.60677083333331</c:v>
                </c:pt>
                <c:pt idx="115434">
                  <c:v>297.609375</c:v>
                </c:pt>
                <c:pt idx="115435">
                  <c:v>297.61197916666669</c:v>
                </c:pt>
                <c:pt idx="115436">
                  <c:v>297.61458333333331</c:v>
                </c:pt>
                <c:pt idx="115437">
                  <c:v>297.6171875</c:v>
                </c:pt>
                <c:pt idx="115438">
                  <c:v>297.61979166666669</c:v>
                </c:pt>
                <c:pt idx="115439">
                  <c:v>297.62239583333331</c:v>
                </c:pt>
                <c:pt idx="115440">
                  <c:v>297.625</c:v>
                </c:pt>
                <c:pt idx="115441">
                  <c:v>297.62760416666669</c:v>
                </c:pt>
                <c:pt idx="115442">
                  <c:v>297.63020833333331</c:v>
                </c:pt>
                <c:pt idx="115443">
                  <c:v>297.6328125</c:v>
                </c:pt>
                <c:pt idx="115444">
                  <c:v>297.63541666666669</c:v>
                </c:pt>
                <c:pt idx="115445">
                  <c:v>297.63802083333331</c:v>
                </c:pt>
                <c:pt idx="115446">
                  <c:v>297.640625</c:v>
                </c:pt>
                <c:pt idx="115447">
                  <c:v>297.64322916666669</c:v>
                </c:pt>
                <c:pt idx="115448">
                  <c:v>297.64583333333331</c:v>
                </c:pt>
                <c:pt idx="115449">
                  <c:v>297.6484375</c:v>
                </c:pt>
                <c:pt idx="115450">
                  <c:v>297.65104166666669</c:v>
                </c:pt>
                <c:pt idx="115451">
                  <c:v>297.65364583333331</c:v>
                </c:pt>
                <c:pt idx="115452">
                  <c:v>297.65625</c:v>
                </c:pt>
                <c:pt idx="115453">
                  <c:v>297.65885416666669</c:v>
                </c:pt>
                <c:pt idx="115454">
                  <c:v>297.66145833333331</c:v>
                </c:pt>
                <c:pt idx="115455">
                  <c:v>297.6640625</c:v>
                </c:pt>
                <c:pt idx="115456">
                  <c:v>297.66666666666669</c:v>
                </c:pt>
                <c:pt idx="115457">
                  <c:v>297.66927083333331</c:v>
                </c:pt>
                <c:pt idx="115458">
                  <c:v>297.671875</c:v>
                </c:pt>
                <c:pt idx="115459">
                  <c:v>297.67447916666669</c:v>
                </c:pt>
                <c:pt idx="115460">
                  <c:v>297.67708333333331</c:v>
                </c:pt>
                <c:pt idx="115461">
                  <c:v>297.6796875</c:v>
                </c:pt>
                <c:pt idx="115462">
                  <c:v>297.68229166666669</c:v>
                </c:pt>
                <c:pt idx="115463">
                  <c:v>297.68489583333331</c:v>
                </c:pt>
                <c:pt idx="115464">
                  <c:v>297.6875</c:v>
                </c:pt>
                <c:pt idx="115465">
                  <c:v>297.69010416666669</c:v>
                </c:pt>
                <c:pt idx="115466">
                  <c:v>297.69270833333331</c:v>
                </c:pt>
                <c:pt idx="115467">
                  <c:v>297.6953125</c:v>
                </c:pt>
                <c:pt idx="115468">
                  <c:v>297.69791666666669</c:v>
                </c:pt>
                <c:pt idx="115469">
                  <c:v>297.70052083333331</c:v>
                </c:pt>
                <c:pt idx="115470">
                  <c:v>297.703125</c:v>
                </c:pt>
                <c:pt idx="115471">
                  <c:v>297.70572916666669</c:v>
                </c:pt>
                <c:pt idx="115472">
                  <c:v>297.70833333333331</c:v>
                </c:pt>
                <c:pt idx="115473">
                  <c:v>297.7109375</c:v>
                </c:pt>
                <c:pt idx="115474">
                  <c:v>297.71354166666669</c:v>
                </c:pt>
                <c:pt idx="115475">
                  <c:v>297.71614583333331</c:v>
                </c:pt>
                <c:pt idx="115476">
                  <c:v>297.71875</c:v>
                </c:pt>
                <c:pt idx="115477">
                  <c:v>297.72135416666669</c:v>
                </c:pt>
                <c:pt idx="115478">
                  <c:v>297.72395833333331</c:v>
                </c:pt>
                <c:pt idx="115479">
                  <c:v>297.7265625</c:v>
                </c:pt>
                <c:pt idx="115480">
                  <c:v>297.72916666666669</c:v>
                </c:pt>
                <c:pt idx="115481">
                  <c:v>297.73177083333331</c:v>
                </c:pt>
                <c:pt idx="115482">
                  <c:v>297.734375</c:v>
                </c:pt>
                <c:pt idx="115483">
                  <c:v>297.73697916666669</c:v>
                </c:pt>
                <c:pt idx="115484">
                  <c:v>297.73958333333331</c:v>
                </c:pt>
                <c:pt idx="115485">
                  <c:v>297.7421875</c:v>
                </c:pt>
                <c:pt idx="115486">
                  <c:v>297.74479166666669</c:v>
                </c:pt>
                <c:pt idx="115487">
                  <c:v>297.74739583333331</c:v>
                </c:pt>
                <c:pt idx="115488">
                  <c:v>297.75</c:v>
                </c:pt>
                <c:pt idx="115489">
                  <c:v>297.75260416666669</c:v>
                </c:pt>
                <c:pt idx="115490">
                  <c:v>297.75520833333331</c:v>
                </c:pt>
                <c:pt idx="115491">
                  <c:v>297.7578125</c:v>
                </c:pt>
                <c:pt idx="115492">
                  <c:v>297.76041666666669</c:v>
                </c:pt>
                <c:pt idx="115493">
                  <c:v>297.76302083333331</c:v>
                </c:pt>
                <c:pt idx="115494">
                  <c:v>297.765625</c:v>
                </c:pt>
                <c:pt idx="115495">
                  <c:v>297.76822916666669</c:v>
                </c:pt>
                <c:pt idx="115496">
                  <c:v>297.77083333333331</c:v>
                </c:pt>
                <c:pt idx="115497">
                  <c:v>297.7734375</c:v>
                </c:pt>
                <c:pt idx="115498">
                  <c:v>297.77604166666669</c:v>
                </c:pt>
                <c:pt idx="115499">
                  <c:v>297.77864583333331</c:v>
                </c:pt>
                <c:pt idx="115500">
                  <c:v>297.78125</c:v>
                </c:pt>
                <c:pt idx="115501">
                  <c:v>297.78385416666669</c:v>
                </c:pt>
                <c:pt idx="115502">
                  <c:v>297.78645833333331</c:v>
                </c:pt>
                <c:pt idx="115503">
                  <c:v>297.7890625</c:v>
                </c:pt>
                <c:pt idx="115504">
                  <c:v>297.79166666666669</c:v>
                </c:pt>
                <c:pt idx="115505">
                  <c:v>297.79427083333331</c:v>
                </c:pt>
                <c:pt idx="115506">
                  <c:v>297.796875</c:v>
                </c:pt>
                <c:pt idx="115507">
                  <c:v>297.79947916666669</c:v>
                </c:pt>
                <c:pt idx="115508">
                  <c:v>297.80208333333331</c:v>
                </c:pt>
                <c:pt idx="115509">
                  <c:v>297.8046875</c:v>
                </c:pt>
                <c:pt idx="115510">
                  <c:v>297.80729166666669</c:v>
                </c:pt>
                <c:pt idx="115511">
                  <c:v>297.80989583333331</c:v>
                </c:pt>
                <c:pt idx="115512">
                  <c:v>297.8125</c:v>
                </c:pt>
                <c:pt idx="115513">
                  <c:v>297.81510416666669</c:v>
                </c:pt>
                <c:pt idx="115514">
                  <c:v>297.81770833333331</c:v>
                </c:pt>
                <c:pt idx="115515">
                  <c:v>297.8203125</c:v>
                </c:pt>
                <c:pt idx="115516">
                  <c:v>297.82291666666669</c:v>
                </c:pt>
                <c:pt idx="115517">
                  <c:v>297.82552083333331</c:v>
                </c:pt>
                <c:pt idx="115518">
                  <c:v>297.828125</c:v>
                </c:pt>
                <c:pt idx="115519">
                  <c:v>297.83072916666669</c:v>
                </c:pt>
                <c:pt idx="115520">
                  <c:v>297.83333333333331</c:v>
                </c:pt>
                <c:pt idx="115521">
                  <c:v>297.8359375</c:v>
                </c:pt>
                <c:pt idx="115522">
                  <c:v>297.83854166666669</c:v>
                </c:pt>
                <c:pt idx="115523">
                  <c:v>297.84114583333331</c:v>
                </c:pt>
                <c:pt idx="115524">
                  <c:v>297.84375</c:v>
                </c:pt>
                <c:pt idx="115525">
                  <c:v>297.84635416666669</c:v>
                </c:pt>
                <c:pt idx="115526">
                  <c:v>297.84895833333331</c:v>
                </c:pt>
                <c:pt idx="115527">
                  <c:v>297.8515625</c:v>
                </c:pt>
                <c:pt idx="115528">
                  <c:v>297.85416666666669</c:v>
                </c:pt>
                <c:pt idx="115529">
                  <c:v>297.85677083333331</c:v>
                </c:pt>
                <c:pt idx="115530">
                  <c:v>297.859375</c:v>
                </c:pt>
                <c:pt idx="115531">
                  <c:v>297.86197916666669</c:v>
                </c:pt>
                <c:pt idx="115532">
                  <c:v>297.86458333333331</c:v>
                </c:pt>
                <c:pt idx="115533">
                  <c:v>297.8671875</c:v>
                </c:pt>
                <c:pt idx="115534">
                  <c:v>297.86979166666669</c:v>
                </c:pt>
                <c:pt idx="115535">
                  <c:v>297.87239583333331</c:v>
                </c:pt>
                <c:pt idx="115536">
                  <c:v>297.875</c:v>
                </c:pt>
                <c:pt idx="115537">
                  <c:v>297.87760416666669</c:v>
                </c:pt>
                <c:pt idx="115538">
                  <c:v>297.88020833333331</c:v>
                </c:pt>
                <c:pt idx="115539">
                  <c:v>297.8828125</c:v>
                </c:pt>
                <c:pt idx="115540">
                  <c:v>297.88541666666669</c:v>
                </c:pt>
                <c:pt idx="115541">
                  <c:v>297.88802083333331</c:v>
                </c:pt>
                <c:pt idx="115542">
                  <c:v>297.890625</c:v>
                </c:pt>
                <c:pt idx="115543">
                  <c:v>297.89322916666669</c:v>
                </c:pt>
                <c:pt idx="115544">
                  <c:v>297.89583333333331</c:v>
                </c:pt>
                <c:pt idx="115545">
                  <c:v>297.8984375</c:v>
                </c:pt>
                <c:pt idx="115546">
                  <c:v>297.90104166666669</c:v>
                </c:pt>
                <c:pt idx="115547">
                  <c:v>297.90364583333331</c:v>
                </c:pt>
                <c:pt idx="115548">
                  <c:v>297.90625</c:v>
                </c:pt>
                <c:pt idx="115549">
                  <c:v>297.90885416666669</c:v>
                </c:pt>
                <c:pt idx="115550">
                  <c:v>297.91145833333331</c:v>
                </c:pt>
                <c:pt idx="115551">
                  <c:v>297.9140625</c:v>
                </c:pt>
                <c:pt idx="115552">
                  <c:v>297.91666666666669</c:v>
                </c:pt>
                <c:pt idx="115553">
                  <c:v>297.91927083333331</c:v>
                </c:pt>
                <c:pt idx="115554">
                  <c:v>297.921875</c:v>
                </c:pt>
                <c:pt idx="115555">
                  <c:v>297.92447916666669</c:v>
                </c:pt>
                <c:pt idx="115556">
                  <c:v>297.92708333333331</c:v>
                </c:pt>
                <c:pt idx="115557">
                  <c:v>297.9296875</c:v>
                </c:pt>
                <c:pt idx="115558">
                  <c:v>297.93229166666669</c:v>
                </c:pt>
                <c:pt idx="115559">
                  <c:v>297.93489583333331</c:v>
                </c:pt>
                <c:pt idx="115560">
                  <c:v>297.9375</c:v>
                </c:pt>
                <c:pt idx="115561">
                  <c:v>297.94010416666669</c:v>
                </c:pt>
                <c:pt idx="115562">
                  <c:v>297.94270833333331</c:v>
                </c:pt>
                <c:pt idx="115563">
                  <c:v>297.9453125</c:v>
                </c:pt>
                <c:pt idx="115564">
                  <c:v>297.94791666666669</c:v>
                </c:pt>
                <c:pt idx="115565">
                  <c:v>297.95052083333331</c:v>
                </c:pt>
                <c:pt idx="115566">
                  <c:v>297.953125</c:v>
                </c:pt>
                <c:pt idx="115567">
                  <c:v>297.95572916666669</c:v>
                </c:pt>
                <c:pt idx="115568">
                  <c:v>297.95833333333331</c:v>
                </c:pt>
                <c:pt idx="115569">
                  <c:v>297.9609375</c:v>
                </c:pt>
                <c:pt idx="115570">
                  <c:v>297.96354166666669</c:v>
                </c:pt>
                <c:pt idx="115571">
                  <c:v>297.96614583333331</c:v>
                </c:pt>
                <c:pt idx="115572">
                  <c:v>297.96875</c:v>
                </c:pt>
                <c:pt idx="115573">
                  <c:v>297.97135416666669</c:v>
                </c:pt>
                <c:pt idx="115574">
                  <c:v>297.97395833333331</c:v>
                </c:pt>
                <c:pt idx="115575">
                  <c:v>297.9765625</c:v>
                </c:pt>
                <c:pt idx="115576">
                  <c:v>297.97916666666669</c:v>
                </c:pt>
                <c:pt idx="115577">
                  <c:v>297.98177083333331</c:v>
                </c:pt>
                <c:pt idx="115578">
                  <c:v>297.984375</c:v>
                </c:pt>
                <c:pt idx="115579">
                  <c:v>297.98697916666669</c:v>
                </c:pt>
                <c:pt idx="115580">
                  <c:v>297.98958333333331</c:v>
                </c:pt>
                <c:pt idx="115581">
                  <c:v>297.9921875</c:v>
                </c:pt>
                <c:pt idx="115582">
                  <c:v>297.99479166666669</c:v>
                </c:pt>
                <c:pt idx="115583">
                  <c:v>297.99739583333331</c:v>
                </c:pt>
                <c:pt idx="115584">
                  <c:v>298</c:v>
                </c:pt>
                <c:pt idx="115585">
                  <c:v>298.00260416666669</c:v>
                </c:pt>
                <c:pt idx="115586">
                  <c:v>298.00520833333331</c:v>
                </c:pt>
                <c:pt idx="115587">
                  <c:v>298.0078125</c:v>
                </c:pt>
                <c:pt idx="115588">
                  <c:v>298.01041666666669</c:v>
                </c:pt>
                <c:pt idx="115589">
                  <c:v>298.01302083333331</c:v>
                </c:pt>
                <c:pt idx="115590">
                  <c:v>298.015625</c:v>
                </c:pt>
                <c:pt idx="115591">
                  <c:v>298.01822916666669</c:v>
                </c:pt>
                <c:pt idx="115592">
                  <c:v>298.02083333333331</c:v>
                </c:pt>
                <c:pt idx="115593">
                  <c:v>298.0234375</c:v>
                </c:pt>
                <c:pt idx="115594">
                  <c:v>298.02604166666669</c:v>
                </c:pt>
                <c:pt idx="115595">
                  <c:v>298.02864583333331</c:v>
                </c:pt>
                <c:pt idx="115596">
                  <c:v>298.03125</c:v>
                </c:pt>
                <c:pt idx="115597">
                  <c:v>298.03385416666669</c:v>
                </c:pt>
                <c:pt idx="115598">
                  <c:v>298.03645833333331</c:v>
                </c:pt>
                <c:pt idx="115599">
                  <c:v>298.0390625</c:v>
                </c:pt>
                <c:pt idx="115600">
                  <c:v>298.04166666666669</c:v>
                </c:pt>
                <c:pt idx="115601">
                  <c:v>298.04427083333331</c:v>
                </c:pt>
                <c:pt idx="115602">
                  <c:v>298.046875</c:v>
                </c:pt>
                <c:pt idx="115603">
                  <c:v>298.04947916666669</c:v>
                </c:pt>
                <c:pt idx="115604">
                  <c:v>298.05208333333331</c:v>
                </c:pt>
                <c:pt idx="115605">
                  <c:v>298.0546875</c:v>
                </c:pt>
                <c:pt idx="115606">
                  <c:v>298.05729166666669</c:v>
                </c:pt>
                <c:pt idx="115607">
                  <c:v>298.05989583333331</c:v>
                </c:pt>
                <c:pt idx="115608">
                  <c:v>298.0625</c:v>
                </c:pt>
                <c:pt idx="115609">
                  <c:v>298.06510416666669</c:v>
                </c:pt>
                <c:pt idx="115610">
                  <c:v>298.06770833333331</c:v>
                </c:pt>
                <c:pt idx="115611">
                  <c:v>298.0703125</c:v>
                </c:pt>
                <c:pt idx="115612">
                  <c:v>298.07291666666669</c:v>
                </c:pt>
                <c:pt idx="115613">
                  <c:v>298.07552083333331</c:v>
                </c:pt>
                <c:pt idx="115614">
                  <c:v>298.078125</c:v>
                </c:pt>
                <c:pt idx="115615">
                  <c:v>298.08072916666669</c:v>
                </c:pt>
                <c:pt idx="115616">
                  <c:v>298.08333333333331</c:v>
                </c:pt>
                <c:pt idx="115617">
                  <c:v>298.0859375</c:v>
                </c:pt>
                <c:pt idx="115618">
                  <c:v>298.08854166666669</c:v>
                </c:pt>
                <c:pt idx="115619">
                  <c:v>298.09114583333331</c:v>
                </c:pt>
                <c:pt idx="115620">
                  <c:v>298.09375</c:v>
                </c:pt>
                <c:pt idx="115621">
                  <c:v>298.09635416666669</c:v>
                </c:pt>
                <c:pt idx="115622">
                  <c:v>298.09895833333331</c:v>
                </c:pt>
                <c:pt idx="115623">
                  <c:v>298.1015625</c:v>
                </c:pt>
                <c:pt idx="115624">
                  <c:v>298.10416666666669</c:v>
                </c:pt>
                <c:pt idx="115625">
                  <c:v>298.10677083333331</c:v>
                </c:pt>
                <c:pt idx="115626">
                  <c:v>298.109375</c:v>
                </c:pt>
                <c:pt idx="115627">
                  <c:v>298.11197916666669</c:v>
                </c:pt>
                <c:pt idx="115628">
                  <c:v>298.11458333333331</c:v>
                </c:pt>
                <c:pt idx="115629">
                  <c:v>298.1171875</c:v>
                </c:pt>
                <c:pt idx="115630">
                  <c:v>298.11979166666669</c:v>
                </c:pt>
                <c:pt idx="115631">
                  <c:v>298.12239583333331</c:v>
                </c:pt>
                <c:pt idx="115632">
                  <c:v>298.125</c:v>
                </c:pt>
                <c:pt idx="115633">
                  <c:v>298.12760416666669</c:v>
                </c:pt>
                <c:pt idx="115634">
                  <c:v>298.13020833333331</c:v>
                </c:pt>
                <c:pt idx="115635">
                  <c:v>298.1328125</c:v>
                </c:pt>
                <c:pt idx="115636">
                  <c:v>298.13541666666669</c:v>
                </c:pt>
                <c:pt idx="115637">
                  <c:v>298.13802083333331</c:v>
                </c:pt>
                <c:pt idx="115638">
                  <c:v>298.140625</c:v>
                </c:pt>
                <c:pt idx="115639">
                  <c:v>298.14322916666669</c:v>
                </c:pt>
                <c:pt idx="115640">
                  <c:v>298.14583333333331</c:v>
                </c:pt>
                <c:pt idx="115641">
                  <c:v>298.1484375</c:v>
                </c:pt>
                <c:pt idx="115642">
                  <c:v>298.15104166666669</c:v>
                </c:pt>
                <c:pt idx="115643">
                  <c:v>298.15364583333331</c:v>
                </c:pt>
                <c:pt idx="115644">
                  <c:v>298.15625</c:v>
                </c:pt>
                <c:pt idx="115645">
                  <c:v>298.15885416666669</c:v>
                </c:pt>
                <c:pt idx="115646">
                  <c:v>298.16145833333331</c:v>
                </c:pt>
                <c:pt idx="115647">
                  <c:v>298.1640625</c:v>
                </c:pt>
                <c:pt idx="115648">
                  <c:v>298.16666666666669</c:v>
                </c:pt>
                <c:pt idx="115649">
                  <c:v>298.16927083333331</c:v>
                </c:pt>
                <c:pt idx="115650">
                  <c:v>298.171875</c:v>
                </c:pt>
                <c:pt idx="115651">
                  <c:v>298.17447916666669</c:v>
                </c:pt>
                <c:pt idx="115652">
                  <c:v>298.17708333333331</c:v>
                </c:pt>
                <c:pt idx="115653">
                  <c:v>298.1796875</c:v>
                </c:pt>
                <c:pt idx="115654">
                  <c:v>298.18229166666669</c:v>
                </c:pt>
                <c:pt idx="115655">
                  <c:v>298.18489583333331</c:v>
                </c:pt>
                <c:pt idx="115656">
                  <c:v>298.1875</c:v>
                </c:pt>
                <c:pt idx="115657">
                  <c:v>298.19010416666669</c:v>
                </c:pt>
                <c:pt idx="115658">
                  <c:v>298.19270833333331</c:v>
                </c:pt>
                <c:pt idx="115659">
                  <c:v>298.1953125</c:v>
                </c:pt>
                <c:pt idx="115660">
                  <c:v>298.19791666666669</c:v>
                </c:pt>
                <c:pt idx="115661">
                  <c:v>298.20052083333331</c:v>
                </c:pt>
                <c:pt idx="115662">
                  <c:v>298.203125</c:v>
                </c:pt>
                <c:pt idx="115663">
                  <c:v>298.20572916666669</c:v>
                </c:pt>
                <c:pt idx="115664">
                  <c:v>298.20833333333331</c:v>
                </c:pt>
                <c:pt idx="115665">
                  <c:v>298.2109375</c:v>
                </c:pt>
                <c:pt idx="115666">
                  <c:v>298.21354166666669</c:v>
                </c:pt>
                <c:pt idx="115667">
                  <c:v>298.21614583333331</c:v>
                </c:pt>
                <c:pt idx="115668">
                  <c:v>298.21875</c:v>
                </c:pt>
                <c:pt idx="115669">
                  <c:v>298.22135416666669</c:v>
                </c:pt>
                <c:pt idx="115670">
                  <c:v>298.22395833333331</c:v>
                </c:pt>
                <c:pt idx="115671">
                  <c:v>298.2265625</c:v>
                </c:pt>
                <c:pt idx="115672">
                  <c:v>298.22916666666669</c:v>
                </c:pt>
                <c:pt idx="115673">
                  <c:v>298.23177083333331</c:v>
                </c:pt>
                <c:pt idx="115674">
                  <c:v>298.234375</c:v>
                </c:pt>
                <c:pt idx="115675">
                  <c:v>298.23697916666669</c:v>
                </c:pt>
                <c:pt idx="115676">
                  <c:v>298.23958333333331</c:v>
                </c:pt>
                <c:pt idx="115677">
                  <c:v>298.2421875</c:v>
                </c:pt>
                <c:pt idx="115678">
                  <c:v>298.24479166666669</c:v>
                </c:pt>
                <c:pt idx="115679">
                  <c:v>298.24739583333331</c:v>
                </c:pt>
                <c:pt idx="115680">
                  <c:v>298.25</c:v>
                </c:pt>
                <c:pt idx="115681">
                  <c:v>298.25260416666669</c:v>
                </c:pt>
                <c:pt idx="115682">
                  <c:v>298.25520833333331</c:v>
                </c:pt>
                <c:pt idx="115683">
                  <c:v>298.2578125</c:v>
                </c:pt>
                <c:pt idx="115684">
                  <c:v>298.26041666666669</c:v>
                </c:pt>
                <c:pt idx="115685">
                  <c:v>298.26302083333331</c:v>
                </c:pt>
                <c:pt idx="115686">
                  <c:v>298.265625</c:v>
                </c:pt>
                <c:pt idx="115687">
                  <c:v>298.26822916666669</c:v>
                </c:pt>
                <c:pt idx="115688">
                  <c:v>298.27083333333331</c:v>
                </c:pt>
                <c:pt idx="115689">
                  <c:v>298.2734375</c:v>
                </c:pt>
                <c:pt idx="115690">
                  <c:v>298.27604166666669</c:v>
                </c:pt>
                <c:pt idx="115691">
                  <c:v>298.27864583333331</c:v>
                </c:pt>
                <c:pt idx="115692">
                  <c:v>298.28125</c:v>
                </c:pt>
                <c:pt idx="115693">
                  <c:v>298.28385416666669</c:v>
                </c:pt>
                <c:pt idx="115694">
                  <c:v>298.28645833333331</c:v>
                </c:pt>
                <c:pt idx="115695">
                  <c:v>298.2890625</c:v>
                </c:pt>
                <c:pt idx="115696">
                  <c:v>298.29166666666669</c:v>
                </c:pt>
                <c:pt idx="115697">
                  <c:v>298.29427083333331</c:v>
                </c:pt>
                <c:pt idx="115698">
                  <c:v>298.296875</c:v>
                </c:pt>
                <c:pt idx="115699">
                  <c:v>298.29947916666669</c:v>
                </c:pt>
                <c:pt idx="115700">
                  <c:v>298.30208333333331</c:v>
                </c:pt>
                <c:pt idx="115701">
                  <c:v>298.3046875</c:v>
                </c:pt>
                <c:pt idx="115702">
                  <c:v>298.30729166666669</c:v>
                </c:pt>
                <c:pt idx="115703">
                  <c:v>298.30989583333331</c:v>
                </c:pt>
                <c:pt idx="115704">
                  <c:v>298.3125</c:v>
                </c:pt>
                <c:pt idx="115705">
                  <c:v>298.31510416666669</c:v>
                </c:pt>
                <c:pt idx="115706">
                  <c:v>298.31770833333331</c:v>
                </c:pt>
                <c:pt idx="115707">
                  <c:v>298.3203125</c:v>
                </c:pt>
                <c:pt idx="115708">
                  <c:v>298.32291666666669</c:v>
                </c:pt>
                <c:pt idx="115709">
                  <c:v>298.32552083333331</c:v>
                </c:pt>
                <c:pt idx="115710">
                  <c:v>298.328125</c:v>
                </c:pt>
                <c:pt idx="115711">
                  <c:v>298.33072916666669</c:v>
                </c:pt>
                <c:pt idx="115712">
                  <c:v>298.33333333333331</c:v>
                </c:pt>
                <c:pt idx="115713">
                  <c:v>298.3359375</c:v>
                </c:pt>
                <c:pt idx="115714">
                  <c:v>298.33854166666669</c:v>
                </c:pt>
                <c:pt idx="115715">
                  <c:v>298.34114583333331</c:v>
                </c:pt>
                <c:pt idx="115716">
                  <c:v>298.34375</c:v>
                </c:pt>
                <c:pt idx="115717">
                  <c:v>298.34635416666669</c:v>
                </c:pt>
                <c:pt idx="115718">
                  <c:v>298.34895833333331</c:v>
                </c:pt>
                <c:pt idx="115719">
                  <c:v>298.3515625</c:v>
                </c:pt>
                <c:pt idx="115720">
                  <c:v>298.35416666666669</c:v>
                </c:pt>
                <c:pt idx="115721">
                  <c:v>298.35677083333331</c:v>
                </c:pt>
                <c:pt idx="115722">
                  <c:v>298.359375</c:v>
                </c:pt>
                <c:pt idx="115723">
                  <c:v>298.36197916666669</c:v>
                </c:pt>
                <c:pt idx="115724">
                  <c:v>298.36458333333331</c:v>
                </c:pt>
                <c:pt idx="115725">
                  <c:v>298.3671875</c:v>
                </c:pt>
                <c:pt idx="115726">
                  <c:v>298.36979166666669</c:v>
                </c:pt>
                <c:pt idx="115727">
                  <c:v>298.37239583333331</c:v>
                </c:pt>
                <c:pt idx="115728">
                  <c:v>298.375</c:v>
                </c:pt>
                <c:pt idx="115729">
                  <c:v>298.37760416666669</c:v>
                </c:pt>
                <c:pt idx="115730">
                  <c:v>298.38020833333331</c:v>
                </c:pt>
                <c:pt idx="115731">
                  <c:v>298.3828125</c:v>
                </c:pt>
                <c:pt idx="115732">
                  <c:v>298.38541666666669</c:v>
                </c:pt>
                <c:pt idx="115733">
                  <c:v>298.38802083333331</c:v>
                </c:pt>
                <c:pt idx="115734">
                  <c:v>298.390625</c:v>
                </c:pt>
                <c:pt idx="115735">
                  <c:v>298.39322916666669</c:v>
                </c:pt>
                <c:pt idx="115736">
                  <c:v>298.39583333333331</c:v>
                </c:pt>
                <c:pt idx="115737">
                  <c:v>298.3984375</c:v>
                </c:pt>
                <c:pt idx="115738">
                  <c:v>298.40104166666669</c:v>
                </c:pt>
                <c:pt idx="115739">
                  <c:v>298.40364583333331</c:v>
                </c:pt>
                <c:pt idx="115740">
                  <c:v>298.40625</c:v>
                </c:pt>
                <c:pt idx="115741">
                  <c:v>298.40885416666669</c:v>
                </c:pt>
                <c:pt idx="115742">
                  <c:v>298.41145833333331</c:v>
                </c:pt>
                <c:pt idx="115743">
                  <c:v>298.4140625</c:v>
                </c:pt>
                <c:pt idx="115744">
                  <c:v>298.41666666666669</c:v>
                </c:pt>
                <c:pt idx="115745">
                  <c:v>298.41927083333331</c:v>
                </c:pt>
                <c:pt idx="115746">
                  <c:v>298.421875</c:v>
                </c:pt>
                <c:pt idx="115747">
                  <c:v>298.42447916666669</c:v>
                </c:pt>
                <c:pt idx="115748">
                  <c:v>298.42708333333331</c:v>
                </c:pt>
                <c:pt idx="115749">
                  <c:v>298.4296875</c:v>
                </c:pt>
                <c:pt idx="115750">
                  <c:v>298.43229166666669</c:v>
                </c:pt>
                <c:pt idx="115751">
                  <c:v>298.43489583333331</c:v>
                </c:pt>
                <c:pt idx="115752">
                  <c:v>298.4375</c:v>
                </c:pt>
                <c:pt idx="115753">
                  <c:v>298.44010416666669</c:v>
                </c:pt>
                <c:pt idx="115754">
                  <c:v>298.44270833333331</c:v>
                </c:pt>
                <c:pt idx="115755">
                  <c:v>298.4453125</c:v>
                </c:pt>
                <c:pt idx="115756">
                  <c:v>298.44791666666669</c:v>
                </c:pt>
                <c:pt idx="115757">
                  <c:v>298.45052083333331</c:v>
                </c:pt>
                <c:pt idx="115758">
                  <c:v>298.453125</c:v>
                </c:pt>
                <c:pt idx="115759">
                  <c:v>298.45572916666669</c:v>
                </c:pt>
                <c:pt idx="115760">
                  <c:v>298.45833333333331</c:v>
                </c:pt>
                <c:pt idx="115761">
                  <c:v>298.4609375</c:v>
                </c:pt>
                <c:pt idx="115762">
                  <c:v>298.46354166666669</c:v>
                </c:pt>
                <c:pt idx="115763">
                  <c:v>298.46614583333331</c:v>
                </c:pt>
                <c:pt idx="115764">
                  <c:v>298.46875</c:v>
                </c:pt>
                <c:pt idx="115765">
                  <c:v>298.47135416666669</c:v>
                </c:pt>
                <c:pt idx="115766">
                  <c:v>298.47395833333331</c:v>
                </c:pt>
                <c:pt idx="115767">
                  <c:v>298.4765625</c:v>
                </c:pt>
                <c:pt idx="115768">
                  <c:v>298.47916666666669</c:v>
                </c:pt>
                <c:pt idx="115769">
                  <c:v>298.48177083333331</c:v>
                </c:pt>
                <c:pt idx="115770">
                  <c:v>298.484375</c:v>
                </c:pt>
                <c:pt idx="115771">
                  <c:v>298.48697916666669</c:v>
                </c:pt>
                <c:pt idx="115772">
                  <c:v>298.48958333333331</c:v>
                </c:pt>
                <c:pt idx="115773">
                  <c:v>298.4921875</c:v>
                </c:pt>
                <c:pt idx="115774">
                  <c:v>298.49479166666669</c:v>
                </c:pt>
                <c:pt idx="115775">
                  <c:v>298.49739583333331</c:v>
                </c:pt>
                <c:pt idx="115776">
                  <c:v>298.5</c:v>
                </c:pt>
                <c:pt idx="115777">
                  <c:v>298.50260416666669</c:v>
                </c:pt>
                <c:pt idx="115778">
                  <c:v>298.50520833333331</c:v>
                </c:pt>
                <c:pt idx="115779">
                  <c:v>298.5078125</c:v>
                </c:pt>
                <c:pt idx="115780">
                  <c:v>298.51041666666669</c:v>
                </c:pt>
                <c:pt idx="115781">
                  <c:v>298.51302083333331</c:v>
                </c:pt>
                <c:pt idx="115782">
                  <c:v>298.515625</c:v>
                </c:pt>
                <c:pt idx="115783">
                  <c:v>298.51822916666669</c:v>
                </c:pt>
                <c:pt idx="115784">
                  <c:v>298.52083333333331</c:v>
                </c:pt>
                <c:pt idx="115785">
                  <c:v>298.5234375</c:v>
                </c:pt>
                <c:pt idx="115786">
                  <c:v>298.52604166666669</c:v>
                </c:pt>
                <c:pt idx="115787">
                  <c:v>298.52864583333331</c:v>
                </c:pt>
                <c:pt idx="115788">
                  <c:v>298.53125</c:v>
                </c:pt>
                <c:pt idx="115789">
                  <c:v>298.53385416666669</c:v>
                </c:pt>
                <c:pt idx="115790">
                  <c:v>298.53645833333331</c:v>
                </c:pt>
                <c:pt idx="115791">
                  <c:v>298.5390625</c:v>
                </c:pt>
                <c:pt idx="115792">
                  <c:v>298.54166666666669</c:v>
                </c:pt>
                <c:pt idx="115793">
                  <c:v>298.54427083333331</c:v>
                </c:pt>
                <c:pt idx="115794">
                  <c:v>298.546875</c:v>
                </c:pt>
                <c:pt idx="115795">
                  <c:v>298.54947916666669</c:v>
                </c:pt>
                <c:pt idx="115796">
                  <c:v>298.55208333333331</c:v>
                </c:pt>
                <c:pt idx="115797">
                  <c:v>298.5546875</c:v>
                </c:pt>
                <c:pt idx="115798">
                  <c:v>298.55729166666669</c:v>
                </c:pt>
                <c:pt idx="115799">
                  <c:v>298.55989583333331</c:v>
                </c:pt>
                <c:pt idx="115800">
                  <c:v>298.5625</c:v>
                </c:pt>
                <c:pt idx="115801">
                  <c:v>298.56510416666669</c:v>
                </c:pt>
                <c:pt idx="115802">
                  <c:v>298.56770833333331</c:v>
                </c:pt>
                <c:pt idx="115803">
                  <c:v>298.5703125</c:v>
                </c:pt>
                <c:pt idx="115804">
                  <c:v>298.57291666666669</c:v>
                </c:pt>
                <c:pt idx="115805">
                  <c:v>298.57552083333331</c:v>
                </c:pt>
                <c:pt idx="115806">
                  <c:v>298.578125</c:v>
                </c:pt>
                <c:pt idx="115807">
                  <c:v>298.58072916666669</c:v>
                </c:pt>
                <c:pt idx="115808">
                  <c:v>298.58333333333331</c:v>
                </c:pt>
                <c:pt idx="115809">
                  <c:v>298.5859375</c:v>
                </c:pt>
                <c:pt idx="115810">
                  <c:v>298.58854166666669</c:v>
                </c:pt>
                <c:pt idx="115811">
                  <c:v>298.59114583333331</c:v>
                </c:pt>
                <c:pt idx="115812">
                  <c:v>298.59375</c:v>
                </c:pt>
                <c:pt idx="115813">
                  <c:v>298.59635416666669</c:v>
                </c:pt>
                <c:pt idx="115814">
                  <c:v>298.59895833333331</c:v>
                </c:pt>
                <c:pt idx="115815">
                  <c:v>298.6015625</c:v>
                </c:pt>
                <c:pt idx="115816">
                  <c:v>298.60416666666669</c:v>
                </c:pt>
                <c:pt idx="115817">
                  <c:v>298.60677083333331</c:v>
                </c:pt>
                <c:pt idx="115818">
                  <c:v>298.609375</c:v>
                </c:pt>
                <c:pt idx="115819">
                  <c:v>298.61197916666669</c:v>
                </c:pt>
                <c:pt idx="115820">
                  <c:v>298.61458333333331</c:v>
                </c:pt>
                <c:pt idx="115821">
                  <c:v>298.6171875</c:v>
                </c:pt>
                <c:pt idx="115822">
                  <c:v>298.61979166666669</c:v>
                </c:pt>
                <c:pt idx="115823">
                  <c:v>298.62239583333331</c:v>
                </c:pt>
                <c:pt idx="115824">
                  <c:v>298.625</c:v>
                </c:pt>
                <c:pt idx="115825">
                  <c:v>298.62760416666669</c:v>
                </c:pt>
                <c:pt idx="115826">
                  <c:v>298.63020833333331</c:v>
                </c:pt>
                <c:pt idx="115827">
                  <c:v>298.6328125</c:v>
                </c:pt>
                <c:pt idx="115828">
                  <c:v>298.63541666666669</c:v>
                </c:pt>
                <c:pt idx="115829">
                  <c:v>298.63802083333331</c:v>
                </c:pt>
                <c:pt idx="115830">
                  <c:v>298.640625</c:v>
                </c:pt>
                <c:pt idx="115831">
                  <c:v>298.64322916666669</c:v>
                </c:pt>
                <c:pt idx="115832">
                  <c:v>298.64583333333331</c:v>
                </c:pt>
                <c:pt idx="115833">
                  <c:v>298.6484375</c:v>
                </c:pt>
                <c:pt idx="115834">
                  <c:v>298.65104166666669</c:v>
                </c:pt>
                <c:pt idx="115835">
                  <c:v>298.65364583333331</c:v>
                </c:pt>
                <c:pt idx="115836">
                  <c:v>298.65625</c:v>
                </c:pt>
                <c:pt idx="115837">
                  <c:v>298.65885416666669</c:v>
                </c:pt>
                <c:pt idx="115838">
                  <c:v>298.66145833333331</c:v>
                </c:pt>
                <c:pt idx="115839">
                  <c:v>298.6640625</c:v>
                </c:pt>
                <c:pt idx="115840">
                  <c:v>298.66666666666669</c:v>
                </c:pt>
                <c:pt idx="115841">
                  <c:v>298.66927083333331</c:v>
                </c:pt>
                <c:pt idx="115842">
                  <c:v>298.671875</c:v>
                </c:pt>
                <c:pt idx="115843">
                  <c:v>298.67447916666669</c:v>
                </c:pt>
                <c:pt idx="115844">
                  <c:v>298.67708333333331</c:v>
                </c:pt>
                <c:pt idx="115845">
                  <c:v>298.6796875</c:v>
                </c:pt>
                <c:pt idx="115846">
                  <c:v>298.68229166666669</c:v>
                </c:pt>
                <c:pt idx="115847">
                  <c:v>298.68489583333331</c:v>
                </c:pt>
                <c:pt idx="115848">
                  <c:v>298.6875</c:v>
                </c:pt>
                <c:pt idx="115849">
                  <c:v>298.69010416666669</c:v>
                </c:pt>
                <c:pt idx="115850">
                  <c:v>298.69270833333331</c:v>
                </c:pt>
                <c:pt idx="115851">
                  <c:v>298.6953125</c:v>
                </c:pt>
                <c:pt idx="115852">
                  <c:v>298.69791666666669</c:v>
                </c:pt>
                <c:pt idx="115853">
                  <c:v>298.70052083333331</c:v>
                </c:pt>
                <c:pt idx="115854">
                  <c:v>298.703125</c:v>
                </c:pt>
                <c:pt idx="115855">
                  <c:v>298.70572916666669</c:v>
                </c:pt>
                <c:pt idx="115856">
                  <c:v>298.70833333333331</c:v>
                </c:pt>
                <c:pt idx="115857">
                  <c:v>298.7109375</c:v>
                </c:pt>
                <c:pt idx="115858">
                  <c:v>298.71354166666669</c:v>
                </c:pt>
                <c:pt idx="115859">
                  <c:v>298.71614583333331</c:v>
                </c:pt>
                <c:pt idx="115860">
                  <c:v>298.71875</c:v>
                </c:pt>
                <c:pt idx="115861">
                  <c:v>298.72135416666669</c:v>
                </c:pt>
                <c:pt idx="115862">
                  <c:v>298.72395833333331</c:v>
                </c:pt>
                <c:pt idx="115863">
                  <c:v>298.7265625</c:v>
                </c:pt>
                <c:pt idx="115864">
                  <c:v>298.72916666666669</c:v>
                </c:pt>
                <c:pt idx="115865">
                  <c:v>298.73177083333331</c:v>
                </c:pt>
                <c:pt idx="115866">
                  <c:v>298.734375</c:v>
                </c:pt>
                <c:pt idx="115867">
                  <c:v>298.73697916666669</c:v>
                </c:pt>
                <c:pt idx="115868">
                  <c:v>298.73958333333331</c:v>
                </c:pt>
                <c:pt idx="115869">
                  <c:v>298.7421875</c:v>
                </c:pt>
                <c:pt idx="115870">
                  <c:v>298.74479166666669</c:v>
                </c:pt>
                <c:pt idx="115871">
                  <c:v>298.74739583333331</c:v>
                </c:pt>
                <c:pt idx="115872">
                  <c:v>298.75</c:v>
                </c:pt>
                <c:pt idx="115873">
                  <c:v>298.75260416666669</c:v>
                </c:pt>
                <c:pt idx="115874">
                  <c:v>298.75520833333331</c:v>
                </c:pt>
                <c:pt idx="115875">
                  <c:v>298.7578125</c:v>
                </c:pt>
                <c:pt idx="115876">
                  <c:v>298.76041666666669</c:v>
                </c:pt>
                <c:pt idx="115877">
                  <c:v>298.76302083333331</c:v>
                </c:pt>
                <c:pt idx="115878">
                  <c:v>298.765625</c:v>
                </c:pt>
                <c:pt idx="115879">
                  <c:v>298.76822916666669</c:v>
                </c:pt>
                <c:pt idx="115880">
                  <c:v>298.77083333333331</c:v>
                </c:pt>
                <c:pt idx="115881">
                  <c:v>298.7734375</c:v>
                </c:pt>
                <c:pt idx="115882">
                  <c:v>298.77604166666669</c:v>
                </c:pt>
                <c:pt idx="115883">
                  <c:v>298.77864583333331</c:v>
                </c:pt>
                <c:pt idx="115884">
                  <c:v>298.78125</c:v>
                </c:pt>
                <c:pt idx="115885">
                  <c:v>298.78385416666669</c:v>
                </c:pt>
                <c:pt idx="115886">
                  <c:v>298.78645833333331</c:v>
                </c:pt>
                <c:pt idx="115887">
                  <c:v>298.7890625</c:v>
                </c:pt>
                <c:pt idx="115888">
                  <c:v>298.79166666666669</c:v>
                </c:pt>
                <c:pt idx="115889">
                  <c:v>298.79427083333331</c:v>
                </c:pt>
                <c:pt idx="115890">
                  <c:v>298.796875</c:v>
                </c:pt>
                <c:pt idx="115891">
                  <c:v>298.79947916666669</c:v>
                </c:pt>
                <c:pt idx="115892">
                  <c:v>298.80208333333331</c:v>
                </c:pt>
                <c:pt idx="115893">
                  <c:v>298.8046875</c:v>
                </c:pt>
                <c:pt idx="115894">
                  <c:v>298.80729166666669</c:v>
                </c:pt>
                <c:pt idx="115895">
                  <c:v>298.80989583333331</c:v>
                </c:pt>
                <c:pt idx="115896">
                  <c:v>298.8125</c:v>
                </c:pt>
                <c:pt idx="115897">
                  <c:v>298.81510416666669</c:v>
                </c:pt>
                <c:pt idx="115898">
                  <c:v>298.81770833333331</c:v>
                </c:pt>
                <c:pt idx="115899">
                  <c:v>298.8203125</c:v>
                </c:pt>
                <c:pt idx="115900">
                  <c:v>298.82291666666669</c:v>
                </c:pt>
                <c:pt idx="115901">
                  <c:v>298.82552083333331</c:v>
                </c:pt>
                <c:pt idx="115902">
                  <c:v>298.828125</c:v>
                </c:pt>
                <c:pt idx="115903">
                  <c:v>298.83072916666669</c:v>
                </c:pt>
                <c:pt idx="115904">
                  <c:v>298.83333333333331</c:v>
                </c:pt>
                <c:pt idx="115905">
                  <c:v>298.8359375</c:v>
                </c:pt>
                <c:pt idx="115906">
                  <c:v>298.83854166666669</c:v>
                </c:pt>
                <c:pt idx="115907">
                  <c:v>298.84114583333331</c:v>
                </c:pt>
                <c:pt idx="115908">
                  <c:v>298.84375</c:v>
                </c:pt>
                <c:pt idx="115909">
                  <c:v>298.84635416666669</c:v>
                </c:pt>
                <c:pt idx="115910">
                  <c:v>298.84895833333331</c:v>
                </c:pt>
                <c:pt idx="115911">
                  <c:v>298.8515625</c:v>
                </c:pt>
                <c:pt idx="115912">
                  <c:v>298.85416666666669</c:v>
                </c:pt>
                <c:pt idx="115913">
                  <c:v>298.85677083333331</c:v>
                </c:pt>
                <c:pt idx="115914">
                  <c:v>298.859375</c:v>
                </c:pt>
                <c:pt idx="115915">
                  <c:v>298.86197916666669</c:v>
                </c:pt>
                <c:pt idx="115916">
                  <c:v>298.86458333333331</c:v>
                </c:pt>
                <c:pt idx="115917">
                  <c:v>298.8671875</c:v>
                </c:pt>
                <c:pt idx="115918">
                  <c:v>298.86979166666669</c:v>
                </c:pt>
                <c:pt idx="115919">
                  <c:v>298.87239583333331</c:v>
                </c:pt>
                <c:pt idx="115920">
                  <c:v>298.875</c:v>
                </c:pt>
                <c:pt idx="115921">
                  <c:v>298.87760416666669</c:v>
                </c:pt>
                <c:pt idx="115922">
                  <c:v>298.88020833333331</c:v>
                </c:pt>
                <c:pt idx="115923">
                  <c:v>298.8828125</c:v>
                </c:pt>
                <c:pt idx="115924">
                  <c:v>298.88541666666669</c:v>
                </c:pt>
                <c:pt idx="115925">
                  <c:v>298.88802083333331</c:v>
                </c:pt>
                <c:pt idx="115926">
                  <c:v>298.890625</c:v>
                </c:pt>
                <c:pt idx="115927">
                  <c:v>298.89322916666669</c:v>
                </c:pt>
                <c:pt idx="115928">
                  <c:v>298.89583333333331</c:v>
                </c:pt>
                <c:pt idx="115929">
                  <c:v>298.8984375</c:v>
                </c:pt>
                <c:pt idx="115930">
                  <c:v>298.90104166666669</c:v>
                </c:pt>
                <c:pt idx="115931">
                  <c:v>298.90364583333331</c:v>
                </c:pt>
                <c:pt idx="115932">
                  <c:v>298.90625</c:v>
                </c:pt>
                <c:pt idx="115933">
                  <c:v>298.90885416666669</c:v>
                </c:pt>
                <c:pt idx="115934">
                  <c:v>298.91145833333331</c:v>
                </c:pt>
                <c:pt idx="115935">
                  <c:v>298.9140625</c:v>
                </c:pt>
                <c:pt idx="115936">
                  <c:v>298.91666666666669</c:v>
                </c:pt>
                <c:pt idx="115937">
                  <c:v>298.91927083333331</c:v>
                </c:pt>
                <c:pt idx="115938">
                  <c:v>298.921875</c:v>
                </c:pt>
                <c:pt idx="115939">
                  <c:v>298.92447916666669</c:v>
                </c:pt>
                <c:pt idx="115940">
                  <c:v>298.92708333333331</c:v>
                </c:pt>
                <c:pt idx="115941">
                  <c:v>298.9296875</c:v>
                </c:pt>
                <c:pt idx="115942">
                  <c:v>298.93229166666669</c:v>
                </c:pt>
                <c:pt idx="115943">
                  <c:v>298.93489583333331</c:v>
                </c:pt>
                <c:pt idx="115944">
                  <c:v>298.9375</c:v>
                </c:pt>
                <c:pt idx="115945">
                  <c:v>298.94010416666669</c:v>
                </c:pt>
                <c:pt idx="115946">
                  <c:v>298.94270833333331</c:v>
                </c:pt>
                <c:pt idx="115947">
                  <c:v>298.9453125</c:v>
                </c:pt>
                <c:pt idx="115948">
                  <c:v>298.94791666666669</c:v>
                </c:pt>
                <c:pt idx="115949">
                  <c:v>298.95052083333331</c:v>
                </c:pt>
                <c:pt idx="115950">
                  <c:v>298.953125</c:v>
                </c:pt>
                <c:pt idx="115951">
                  <c:v>298.95572916666669</c:v>
                </c:pt>
                <c:pt idx="115952">
                  <c:v>298.95833333333331</c:v>
                </c:pt>
                <c:pt idx="115953">
                  <c:v>298.9609375</c:v>
                </c:pt>
                <c:pt idx="115954">
                  <c:v>298.96354166666669</c:v>
                </c:pt>
                <c:pt idx="115955">
                  <c:v>298.96614583333331</c:v>
                </c:pt>
                <c:pt idx="115956">
                  <c:v>298.96875</c:v>
                </c:pt>
                <c:pt idx="115957">
                  <c:v>298.97135416666669</c:v>
                </c:pt>
                <c:pt idx="115958">
                  <c:v>298.97395833333331</c:v>
                </c:pt>
                <c:pt idx="115959">
                  <c:v>298.9765625</c:v>
                </c:pt>
                <c:pt idx="115960">
                  <c:v>298.97916666666669</c:v>
                </c:pt>
                <c:pt idx="115961">
                  <c:v>298.98177083333331</c:v>
                </c:pt>
                <c:pt idx="115962">
                  <c:v>298.984375</c:v>
                </c:pt>
                <c:pt idx="115963">
                  <c:v>298.98697916666669</c:v>
                </c:pt>
                <c:pt idx="115964">
                  <c:v>298.98958333333331</c:v>
                </c:pt>
                <c:pt idx="115965">
                  <c:v>298.9921875</c:v>
                </c:pt>
                <c:pt idx="115966">
                  <c:v>298.99479166666669</c:v>
                </c:pt>
                <c:pt idx="115967">
                  <c:v>298.99739583333331</c:v>
                </c:pt>
                <c:pt idx="115968">
                  <c:v>299</c:v>
                </c:pt>
                <c:pt idx="115969">
                  <c:v>299.00260416666669</c:v>
                </c:pt>
                <c:pt idx="115970">
                  <c:v>299.00520833333331</c:v>
                </c:pt>
                <c:pt idx="115971">
                  <c:v>299.0078125</c:v>
                </c:pt>
                <c:pt idx="115972">
                  <c:v>299.01041666666669</c:v>
                </c:pt>
                <c:pt idx="115973">
                  <c:v>299.01302083333331</c:v>
                </c:pt>
                <c:pt idx="115974">
                  <c:v>299.015625</c:v>
                </c:pt>
                <c:pt idx="115975">
                  <c:v>299.01822916666669</c:v>
                </c:pt>
                <c:pt idx="115976">
                  <c:v>299.02083333333331</c:v>
                </c:pt>
                <c:pt idx="115977">
                  <c:v>299.0234375</c:v>
                </c:pt>
                <c:pt idx="115978">
                  <c:v>299.02604166666669</c:v>
                </c:pt>
                <c:pt idx="115979">
                  <c:v>299.02864583333331</c:v>
                </c:pt>
                <c:pt idx="115980">
                  <c:v>299.03125</c:v>
                </c:pt>
                <c:pt idx="115981">
                  <c:v>299.03385416666669</c:v>
                </c:pt>
                <c:pt idx="115982">
                  <c:v>299.03645833333331</c:v>
                </c:pt>
                <c:pt idx="115983">
                  <c:v>299.0390625</c:v>
                </c:pt>
                <c:pt idx="115984">
                  <c:v>299.04166666666669</c:v>
                </c:pt>
                <c:pt idx="115985">
                  <c:v>299.04427083333331</c:v>
                </c:pt>
                <c:pt idx="115986">
                  <c:v>299.046875</c:v>
                </c:pt>
                <c:pt idx="115987">
                  <c:v>299.04947916666669</c:v>
                </c:pt>
                <c:pt idx="115988">
                  <c:v>299.05208333333331</c:v>
                </c:pt>
                <c:pt idx="115989">
                  <c:v>299.0546875</c:v>
                </c:pt>
                <c:pt idx="115990">
                  <c:v>299.05729166666669</c:v>
                </c:pt>
                <c:pt idx="115991">
                  <c:v>299.05989583333331</c:v>
                </c:pt>
                <c:pt idx="115992">
                  <c:v>299.0625</c:v>
                </c:pt>
                <c:pt idx="115993">
                  <c:v>299.06510416666669</c:v>
                </c:pt>
                <c:pt idx="115994">
                  <c:v>299.06770833333331</c:v>
                </c:pt>
                <c:pt idx="115995">
                  <c:v>299.0703125</c:v>
                </c:pt>
                <c:pt idx="115996">
                  <c:v>299.07291666666669</c:v>
                </c:pt>
                <c:pt idx="115997">
                  <c:v>299.07552083333331</c:v>
                </c:pt>
                <c:pt idx="115998">
                  <c:v>299.078125</c:v>
                </c:pt>
                <c:pt idx="115999">
                  <c:v>299.08072916666669</c:v>
                </c:pt>
                <c:pt idx="116000">
                  <c:v>299.08333333333331</c:v>
                </c:pt>
                <c:pt idx="116001">
                  <c:v>299.0859375</c:v>
                </c:pt>
                <c:pt idx="116002">
                  <c:v>299.08854166666669</c:v>
                </c:pt>
                <c:pt idx="116003">
                  <c:v>299.09114583333331</c:v>
                </c:pt>
                <c:pt idx="116004">
                  <c:v>299.09375</c:v>
                </c:pt>
                <c:pt idx="116005">
                  <c:v>299.09635416666669</c:v>
                </c:pt>
                <c:pt idx="116006">
                  <c:v>299.09895833333331</c:v>
                </c:pt>
                <c:pt idx="116007">
                  <c:v>299.1015625</c:v>
                </c:pt>
                <c:pt idx="116008">
                  <c:v>299.10416666666669</c:v>
                </c:pt>
                <c:pt idx="116009">
                  <c:v>299.10677083333331</c:v>
                </c:pt>
                <c:pt idx="116010">
                  <c:v>299.109375</c:v>
                </c:pt>
                <c:pt idx="116011">
                  <c:v>299.11197916666669</c:v>
                </c:pt>
                <c:pt idx="116012">
                  <c:v>299.11458333333331</c:v>
                </c:pt>
                <c:pt idx="116013">
                  <c:v>299.1171875</c:v>
                </c:pt>
                <c:pt idx="116014">
                  <c:v>299.11979166666669</c:v>
                </c:pt>
                <c:pt idx="116015">
                  <c:v>299.12239583333331</c:v>
                </c:pt>
                <c:pt idx="116016">
                  <c:v>299.125</c:v>
                </c:pt>
                <c:pt idx="116017">
                  <c:v>299.12760416666669</c:v>
                </c:pt>
                <c:pt idx="116018">
                  <c:v>299.13020833333331</c:v>
                </c:pt>
                <c:pt idx="116019">
                  <c:v>299.1328125</c:v>
                </c:pt>
                <c:pt idx="116020">
                  <c:v>299.13541666666669</c:v>
                </c:pt>
                <c:pt idx="116021">
                  <c:v>299.13802083333331</c:v>
                </c:pt>
                <c:pt idx="116022">
                  <c:v>299.140625</c:v>
                </c:pt>
                <c:pt idx="116023">
                  <c:v>299.14322916666669</c:v>
                </c:pt>
                <c:pt idx="116024">
                  <c:v>299.14583333333331</c:v>
                </c:pt>
                <c:pt idx="116025">
                  <c:v>299.1484375</c:v>
                </c:pt>
                <c:pt idx="116026">
                  <c:v>299.15104166666669</c:v>
                </c:pt>
                <c:pt idx="116027">
                  <c:v>299.15364583333331</c:v>
                </c:pt>
                <c:pt idx="116028">
                  <c:v>299.15625</c:v>
                </c:pt>
                <c:pt idx="116029">
                  <c:v>299.15885416666669</c:v>
                </c:pt>
                <c:pt idx="116030">
                  <c:v>299.16145833333331</c:v>
                </c:pt>
                <c:pt idx="116031">
                  <c:v>299.1640625</c:v>
                </c:pt>
                <c:pt idx="116032">
                  <c:v>299.16666666666669</c:v>
                </c:pt>
                <c:pt idx="116033">
                  <c:v>299.16927083333331</c:v>
                </c:pt>
                <c:pt idx="116034">
                  <c:v>299.171875</c:v>
                </c:pt>
                <c:pt idx="116035">
                  <c:v>299.17447916666669</c:v>
                </c:pt>
                <c:pt idx="116036">
                  <c:v>299.17708333333331</c:v>
                </c:pt>
                <c:pt idx="116037">
                  <c:v>299.1796875</c:v>
                </c:pt>
                <c:pt idx="116038">
                  <c:v>299.18229166666669</c:v>
                </c:pt>
                <c:pt idx="116039">
                  <c:v>299.18489583333331</c:v>
                </c:pt>
                <c:pt idx="116040">
                  <c:v>299.1875</c:v>
                </c:pt>
                <c:pt idx="116041">
                  <c:v>299.19010416666669</c:v>
                </c:pt>
                <c:pt idx="116042">
                  <c:v>299.19270833333331</c:v>
                </c:pt>
                <c:pt idx="116043">
                  <c:v>299.1953125</c:v>
                </c:pt>
                <c:pt idx="116044">
                  <c:v>299.19791666666669</c:v>
                </c:pt>
                <c:pt idx="116045">
                  <c:v>299.20052083333331</c:v>
                </c:pt>
                <c:pt idx="116046">
                  <c:v>299.203125</c:v>
                </c:pt>
                <c:pt idx="116047">
                  <c:v>299.20572916666669</c:v>
                </c:pt>
                <c:pt idx="116048">
                  <c:v>299.20833333333331</c:v>
                </c:pt>
                <c:pt idx="116049">
                  <c:v>299.2109375</c:v>
                </c:pt>
                <c:pt idx="116050">
                  <c:v>299.21354166666669</c:v>
                </c:pt>
                <c:pt idx="116051">
                  <c:v>299.21614583333331</c:v>
                </c:pt>
                <c:pt idx="116052">
                  <c:v>299.21875</c:v>
                </c:pt>
                <c:pt idx="116053">
                  <c:v>299.22135416666669</c:v>
                </c:pt>
                <c:pt idx="116054">
                  <c:v>299.22395833333331</c:v>
                </c:pt>
                <c:pt idx="116055">
                  <c:v>299.2265625</c:v>
                </c:pt>
                <c:pt idx="116056">
                  <c:v>299.22916666666669</c:v>
                </c:pt>
                <c:pt idx="116057">
                  <c:v>299.23177083333331</c:v>
                </c:pt>
                <c:pt idx="116058">
                  <c:v>299.234375</c:v>
                </c:pt>
                <c:pt idx="116059">
                  <c:v>299.23697916666669</c:v>
                </c:pt>
                <c:pt idx="116060">
                  <c:v>299.23958333333331</c:v>
                </c:pt>
                <c:pt idx="116061">
                  <c:v>299.2421875</c:v>
                </c:pt>
                <c:pt idx="116062">
                  <c:v>299.24479166666669</c:v>
                </c:pt>
                <c:pt idx="116063">
                  <c:v>299.24739583333331</c:v>
                </c:pt>
                <c:pt idx="116064">
                  <c:v>299.25</c:v>
                </c:pt>
                <c:pt idx="116065">
                  <c:v>299.25260416666669</c:v>
                </c:pt>
                <c:pt idx="116066">
                  <c:v>299.25520833333331</c:v>
                </c:pt>
                <c:pt idx="116067">
                  <c:v>299.2578125</c:v>
                </c:pt>
                <c:pt idx="116068">
                  <c:v>299.26041666666669</c:v>
                </c:pt>
                <c:pt idx="116069">
                  <c:v>299.26302083333331</c:v>
                </c:pt>
                <c:pt idx="116070">
                  <c:v>299.265625</c:v>
                </c:pt>
                <c:pt idx="116071">
                  <c:v>299.26822916666669</c:v>
                </c:pt>
                <c:pt idx="116072">
                  <c:v>299.27083333333331</c:v>
                </c:pt>
                <c:pt idx="116073">
                  <c:v>299.2734375</c:v>
                </c:pt>
                <c:pt idx="116074">
                  <c:v>299.27604166666669</c:v>
                </c:pt>
                <c:pt idx="116075">
                  <c:v>299.27864583333331</c:v>
                </c:pt>
                <c:pt idx="116076">
                  <c:v>299.28125</c:v>
                </c:pt>
                <c:pt idx="116077">
                  <c:v>299.28385416666669</c:v>
                </c:pt>
                <c:pt idx="116078">
                  <c:v>299.28645833333331</c:v>
                </c:pt>
                <c:pt idx="116079">
                  <c:v>299.2890625</c:v>
                </c:pt>
                <c:pt idx="116080">
                  <c:v>299.29166666666669</c:v>
                </c:pt>
                <c:pt idx="116081">
                  <c:v>299.29427083333331</c:v>
                </c:pt>
                <c:pt idx="116082">
                  <c:v>299.296875</c:v>
                </c:pt>
                <c:pt idx="116083">
                  <c:v>299.29947916666669</c:v>
                </c:pt>
                <c:pt idx="116084">
                  <c:v>299.30208333333331</c:v>
                </c:pt>
                <c:pt idx="116085">
                  <c:v>299.3046875</c:v>
                </c:pt>
                <c:pt idx="116086">
                  <c:v>299.30729166666669</c:v>
                </c:pt>
                <c:pt idx="116087">
                  <c:v>299.30989583333331</c:v>
                </c:pt>
                <c:pt idx="116088">
                  <c:v>299.3125</c:v>
                </c:pt>
                <c:pt idx="116089">
                  <c:v>299.31510416666669</c:v>
                </c:pt>
                <c:pt idx="116090">
                  <c:v>299.31770833333331</c:v>
                </c:pt>
                <c:pt idx="116091">
                  <c:v>299.3203125</c:v>
                </c:pt>
                <c:pt idx="116092">
                  <c:v>299.32291666666669</c:v>
                </c:pt>
                <c:pt idx="116093">
                  <c:v>299.32552083333331</c:v>
                </c:pt>
                <c:pt idx="116094">
                  <c:v>299.328125</c:v>
                </c:pt>
                <c:pt idx="116095">
                  <c:v>299.33072916666669</c:v>
                </c:pt>
                <c:pt idx="116096">
                  <c:v>299.33333333333331</c:v>
                </c:pt>
                <c:pt idx="116097">
                  <c:v>299.3359375</c:v>
                </c:pt>
                <c:pt idx="116098">
                  <c:v>299.33854166666669</c:v>
                </c:pt>
                <c:pt idx="116099">
                  <c:v>299.34114583333331</c:v>
                </c:pt>
                <c:pt idx="116100">
                  <c:v>299.34375</c:v>
                </c:pt>
                <c:pt idx="116101">
                  <c:v>299.34635416666669</c:v>
                </c:pt>
                <c:pt idx="116102">
                  <c:v>299.34895833333331</c:v>
                </c:pt>
                <c:pt idx="116103">
                  <c:v>299.3515625</c:v>
                </c:pt>
                <c:pt idx="116104">
                  <c:v>299.35416666666669</c:v>
                </c:pt>
                <c:pt idx="116105">
                  <c:v>299.35677083333331</c:v>
                </c:pt>
                <c:pt idx="116106">
                  <c:v>299.359375</c:v>
                </c:pt>
                <c:pt idx="116107">
                  <c:v>299.36197916666669</c:v>
                </c:pt>
                <c:pt idx="116108">
                  <c:v>299.36458333333331</c:v>
                </c:pt>
                <c:pt idx="116109">
                  <c:v>299.3671875</c:v>
                </c:pt>
                <c:pt idx="116110">
                  <c:v>299.36979166666669</c:v>
                </c:pt>
                <c:pt idx="116111">
                  <c:v>299.37239583333331</c:v>
                </c:pt>
                <c:pt idx="116112">
                  <c:v>299.375</c:v>
                </c:pt>
                <c:pt idx="116113">
                  <c:v>299.37760416666669</c:v>
                </c:pt>
                <c:pt idx="116114">
                  <c:v>299.38020833333331</c:v>
                </c:pt>
                <c:pt idx="116115">
                  <c:v>299.3828125</c:v>
                </c:pt>
                <c:pt idx="116116">
                  <c:v>299.38541666666669</c:v>
                </c:pt>
                <c:pt idx="116117">
                  <c:v>299.38802083333331</c:v>
                </c:pt>
                <c:pt idx="116118">
                  <c:v>299.390625</c:v>
                </c:pt>
                <c:pt idx="116119">
                  <c:v>299.39322916666669</c:v>
                </c:pt>
                <c:pt idx="116120">
                  <c:v>299.39583333333331</c:v>
                </c:pt>
                <c:pt idx="116121">
                  <c:v>299.3984375</c:v>
                </c:pt>
                <c:pt idx="116122">
                  <c:v>299.40104166666669</c:v>
                </c:pt>
                <c:pt idx="116123">
                  <c:v>299.40364583333331</c:v>
                </c:pt>
                <c:pt idx="116124">
                  <c:v>299.40625</c:v>
                </c:pt>
                <c:pt idx="116125">
                  <c:v>299.40885416666669</c:v>
                </c:pt>
                <c:pt idx="116126">
                  <c:v>299.41145833333331</c:v>
                </c:pt>
                <c:pt idx="116127">
                  <c:v>299.4140625</c:v>
                </c:pt>
                <c:pt idx="116128">
                  <c:v>299.41666666666669</c:v>
                </c:pt>
                <c:pt idx="116129">
                  <c:v>299.41927083333331</c:v>
                </c:pt>
                <c:pt idx="116130">
                  <c:v>299.421875</c:v>
                </c:pt>
                <c:pt idx="116131">
                  <c:v>299.42447916666669</c:v>
                </c:pt>
                <c:pt idx="116132">
                  <c:v>299.42708333333331</c:v>
                </c:pt>
                <c:pt idx="116133">
                  <c:v>299.4296875</c:v>
                </c:pt>
                <c:pt idx="116134">
                  <c:v>299.43229166666669</c:v>
                </c:pt>
                <c:pt idx="116135">
                  <c:v>299.43489583333331</c:v>
                </c:pt>
                <c:pt idx="116136">
                  <c:v>299.4375</c:v>
                </c:pt>
                <c:pt idx="116137">
                  <c:v>299.44010416666669</c:v>
                </c:pt>
                <c:pt idx="116138">
                  <c:v>299.44270833333331</c:v>
                </c:pt>
                <c:pt idx="116139">
                  <c:v>299.4453125</c:v>
                </c:pt>
                <c:pt idx="116140">
                  <c:v>299.44791666666669</c:v>
                </c:pt>
                <c:pt idx="116141">
                  <c:v>299.45052083333331</c:v>
                </c:pt>
                <c:pt idx="116142">
                  <c:v>299.453125</c:v>
                </c:pt>
                <c:pt idx="116143">
                  <c:v>299.45572916666669</c:v>
                </c:pt>
                <c:pt idx="116144">
                  <c:v>299.45833333333331</c:v>
                </c:pt>
                <c:pt idx="116145">
                  <c:v>299.4609375</c:v>
                </c:pt>
                <c:pt idx="116146">
                  <c:v>299.46354166666669</c:v>
                </c:pt>
                <c:pt idx="116147">
                  <c:v>299.46614583333331</c:v>
                </c:pt>
                <c:pt idx="116148">
                  <c:v>299.46875</c:v>
                </c:pt>
                <c:pt idx="116149">
                  <c:v>299.47135416666669</c:v>
                </c:pt>
                <c:pt idx="116150">
                  <c:v>299.47395833333331</c:v>
                </c:pt>
                <c:pt idx="116151">
                  <c:v>299.4765625</c:v>
                </c:pt>
                <c:pt idx="116152">
                  <c:v>299.47916666666669</c:v>
                </c:pt>
                <c:pt idx="116153">
                  <c:v>299.48177083333331</c:v>
                </c:pt>
                <c:pt idx="116154">
                  <c:v>299.484375</c:v>
                </c:pt>
                <c:pt idx="116155">
                  <c:v>299.48697916666669</c:v>
                </c:pt>
                <c:pt idx="116156">
                  <c:v>299.48958333333331</c:v>
                </c:pt>
                <c:pt idx="116157">
                  <c:v>299.4921875</c:v>
                </c:pt>
                <c:pt idx="116158">
                  <c:v>299.49479166666669</c:v>
                </c:pt>
                <c:pt idx="116159">
                  <c:v>299.49739583333331</c:v>
                </c:pt>
                <c:pt idx="116160">
                  <c:v>299.5</c:v>
                </c:pt>
                <c:pt idx="116161">
                  <c:v>299.50260416666669</c:v>
                </c:pt>
                <c:pt idx="116162">
                  <c:v>299.50520833333331</c:v>
                </c:pt>
                <c:pt idx="116163">
                  <c:v>299.5078125</c:v>
                </c:pt>
                <c:pt idx="116164">
                  <c:v>299.51041666666669</c:v>
                </c:pt>
                <c:pt idx="116165">
                  <c:v>299.51302083333331</c:v>
                </c:pt>
                <c:pt idx="116166">
                  <c:v>299.515625</c:v>
                </c:pt>
                <c:pt idx="116167">
                  <c:v>299.51822916666669</c:v>
                </c:pt>
                <c:pt idx="116168">
                  <c:v>299.52083333333331</c:v>
                </c:pt>
                <c:pt idx="116169">
                  <c:v>299.5234375</c:v>
                </c:pt>
                <c:pt idx="116170">
                  <c:v>299.52604166666669</c:v>
                </c:pt>
                <c:pt idx="116171">
                  <c:v>299.52864583333331</c:v>
                </c:pt>
                <c:pt idx="116172">
                  <c:v>299.53125</c:v>
                </c:pt>
                <c:pt idx="116173">
                  <c:v>299.53385416666669</c:v>
                </c:pt>
                <c:pt idx="116174">
                  <c:v>299.53645833333331</c:v>
                </c:pt>
                <c:pt idx="116175">
                  <c:v>299.5390625</c:v>
                </c:pt>
                <c:pt idx="116176">
                  <c:v>299.54166666666669</c:v>
                </c:pt>
                <c:pt idx="116177">
                  <c:v>299.54427083333331</c:v>
                </c:pt>
                <c:pt idx="116178">
                  <c:v>299.546875</c:v>
                </c:pt>
                <c:pt idx="116179">
                  <c:v>299.54947916666669</c:v>
                </c:pt>
                <c:pt idx="116180">
                  <c:v>299.55208333333331</c:v>
                </c:pt>
                <c:pt idx="116181">
                  <c:v>299.5546875</c:v>
                </c:pt>
                <c:pt idx="116182">
                  <c:v>299.55729166666669</c:v>
                </c:pt>
                <c:pt idx="116183">
                  <c:v>299.55989583333331</c:v>
                </c:pt>
                <c:pt idx="116184">
                  <c:v>299.5625</c:v>
                </c:pt>
                <c:pt idx="116185">
                  <c:v>299.56510416666669</c:v>
                </c:pt>
                <c:pt idx="116186">
                  <c:v>299.56770833333331</c:v>
                </c:pt>
                <c:pt idx="116187">
                  <c:v>299.5703125</c:v>
                </c:pt>
                <c:pt idx="116188">
                  <c:v>299.57291666666669</c:v>
                </c:pt>
                <c:pt idx="116189">
                  <c:v>299.57552083333331</c:v>
                </c:pt>
                <c:pt idx="116190">
                  <c:v>299.578125</c:v>
                </c:pt>
                <c:pt idx="116191">
                  <c:v>299.58072916666669</c:v>
                </c:pt>
                <c:pt idx="116192">
                  <c:v>299.58333333333331</c:v>
                </c:pt>
                <c:pt idx="116193">
                  <c:v>299.5859375</c:v>
                </c:pt>
                <c:pt idx="116194">
                  <c:v>299.58854166666669</c:v>
                </c:pt>
                <c:pt idx="116195">
                  <c:v>299.59114583333331</c:v>
                </c:pt>
                <c:pt idx="116196">
                  <c:v>299.59375</c:v>
                </c:pt>
                <c:pt idx="116197">
                  <c:v>299.59635416666669</c:v>
                </c:pt>
                <c:pt idx="116198">
                  <c:v>299.59895833333331</c:v>
                </c:pt>
                <c:pt idx="116199">
                  <c:v>299.6015625</c:v>
                </c:pt>
                <c:pt idx="116200">
                  <c:v>299.60416666666669</c:v>
                </c:pt>
                <c:pt idx="116201">
                  <c:v>299.60677083333331</c:v>
                </c:pt>
                <c:pt idx="116202">
                  <c:v>299.609375</c:v>
                </c:pt>
                <c:pt idx="116203">
                  <c:v>299.61197916666669</c:v>
                </c:pt>
                <c:pt idx="116204">
                  <c:v>299.61458333333331</c:v>
                </c:pt>
                <c:pt idx="116205">
                  <c:v>299.6171875</c:v>
                </c:pt>
                <c:pt idx="116206">
                  <c:v>299.61979166666669</c:v>
                </c:pt>
                <c:pt idx="116207">
                  <c:v>299.62239583333331</c:v>
                </c:pt>
                <c:pt idx="116208">
                  <c:v>299.625</c:v>
                </c:pt>
                <c:pt idx="116209">
                  <c:v>299.62760416666669</c:v>
                </c:pt>
                <c:pt idx="116210">
                  <c:v>299.63020833333331</c:v>
                </c:pt>
                <c:pt idx="116211">
                  <c:v>299.6328125</c:v>
                </c:pt>
                <c:pt idx="116212">
                  <c:v>299.63541666666669</c:v>
                </c:pt>
                <c:pt idx="116213">
                  <c:v>299.63802083333331</c:v>
                </c:pt>
                <c:pt idx="116214">
                  <c:v>299.640625</c:v>
                </c:pt>
                <c:pt idx="116215">
                  <c:v>299.64322916666669</c:v>
                </c:pt>
                <c:pt idx="116216">
                  <c:v>299.64583333333331</c:v>
                </c:pt>
                <c:pt idx="116217">
                  <c:v>299.6484375</c:v>
                </c:pt>
                <c:pt idx="116218">
                  <c:v>299.65104166666669</c:v>
                </c:pt>
                <c:pt idx="116219">
                  <c:v>299.65364583333331</c:v>
                </c:pt>
                <c:pt idx="116220">
                  <c:v>299.65625</c:v>
                </c:pt>
                <c:pt idx="116221">
                  <c:v>299.65885416666669</c:v>
                </c:pt>
                <c:pt idx="116222">
                  <c:v>299.66145833333331</c:v>
                </c:pt>
                <c:pt idx="116223">
                  <c:v>299.6640625</c:v>
                </c:pt>
                <c:pt idx="116224">
                  <c:v>299.66666666666669</c:v>
                </c:pt>
                <c:pt idx="116225">
                  <c:v>299.66927083333331</c:v>
                </c:pt>
                <c:pt idx="116226">
                  <c:v>299.671875</c:v>
                </c:pt>
                <c:pt idx="116227">
                  <c:v>299.67447916666669</c:v>
                </c:pt>
                <c:pt idx="116228">
                  <c:v>299.67708333333331</c:v>
                </c:pt>
                <c:pt idx="116229">
                  <c:v>299.6796875</c:v>
                </c:pt>
                <c:pt idx="116230">
                  <c:v>299.68229166666669</c:v>
                </c:pt>
                <c:pt idx="116231">
                  <c:v>299.68489583333331</c:v>
                </c:pt>
                <c:pt idx="116232">
                  <c:v>299.6875</c:v>
                </c:pt>
                <c:pt idx="116233">
                  <c:v>299.69010416666669</c:v>
                </c:pt>
                <c:pt idx="116234">
                  <c:v>299.69270833333331</c:v>
                </c:pt>
                <c:pt idx="116235">
                  <c:v>299.6953125</c:v>
                </c:pt>
                <c:pt idx="116236">
                  <c:v>299.69791666666669</c:v>
                </c:pt>
                <c:pt idx="116237">
                  <c:v>299.70052083333331</c:v>
                </c:pt>
                <c:pt idx="116238">
                  <c:v>299.703125</c:v>
                </c:pt>
                <c:pt idx="116239">
                  <c:v>299.70572916666669</c:v>
                </c:pt>
                <c:pt idx="116240">
                  <c:v>299.70833333333331</c:v>
                </c:pt>
                <c:pt idx="116241">
                  <c:v>299.7109375</c:v>
                </c:pt>
                <c:pt idx="116242">
                  <c:v>299.71354166666669</c:v>
                </c:pt>
                <c:pt idx="116243">
                  <c:v>299.71614583333331</c:v>
                </c:pt>
                <c:pt idx="116244">
                  <c:v>299.71875</c:v>
                </c:pt>
                <c:pt idx="116245">
                  <c:v>299.72135416666669</c:v>
                </c:pt>
                <c:pt idx="116246">
                  <c:v>299.72395833333331</c:v>
                </c:pt>
                <c:pt idx="116247">
                  <c:v>299.7265625</c:v>
                </c:pt>
                <c:pt idx="116248">
                  <c:v>299.72916666666669</c:v>
                </c:pt>
                <c:pt idx="116249">
                  <c:v>299.73177083333331</c:v>
                </c:pt>
                <c:pt idx="116250">
                  <c:v>299.734375</c:v>
                </c:pt>
                <c:pt idx="116251">
                  <c:v>299.73697916666669</c:v>
                </c:pt>
                <c:pt idx="116252">
                  <c:v>299.73958333333331</c:v>
                </c:pt>
                <c:pt idx="116253">
                  <c:v>299.7421875</c:v>
                </c:pt>
                <c:pt idx="116254">
                  <c:v>299.74479166666669</c:v>
                </c:pt>
                <c:pt idx="116255">
                  <c:v>299.74739583333331</c:v>
                </c:pt>
                <c:pt idx="116256">
                  <c:v>299.75</c:v>
                </c:pt>
                <c:pt idx="116257">
                  <c:v>299.75260416666669</c:v>
                </c:pt>
                <c:pt idx="116258">
                  <c:v>299.75520833333331</c:v>
                </c:pt>
                <c:pt idx="116259">
                  <c:v>299.7578125</c:v>
                </c:pt>
                <c:pt idx="116260">
                  <c:v>299.76041666666669</c:v>
                </c:pt>
                <c:pt idx="116261">
                  <c:v>299.76302083333331</c:v>
                </c:pt>
                <c:pt idx="116262">
                  <c:v>299.765625</c:v>
                </c:pt>
                <c:pt idx="116263">
                  <c:v>299.76822916666669</c:v>
                </c:pt>
                <c:pt idx="116264">
                  <c:v>299.77083333333331</c:v>
                </c:pt>
                <c:pt idx="116265">
                  <c:v>299.7734375</c:v>
                </c:pt>
                <c:pt idx="116266">
                  <c:v>299.77604166666669</c:v>
                </c:pt>
                <c:pt idx="116267">
                  <c:v>299.77864583333331</c:v>
                </c:pt>
                <c:pt idx="116268">
                  <c:v>299.78125</c:v>
                </c:pt>
                <c:pt idx="116269">
                  <c:v>299.78385416666669</c:v>
                </c:pt>
                <c:pt idx="116270">
                  <c:v>299.78645833333331</c:v>
                </c:pt>
                <c:pt idx="116271">
                  <c:v>299.7890625</c:v>
                </c:pt>
                <c:pt idx="116272">
                  <c:v>299.79166666666669</c:v>
                </c:pt>
                <c:pt idx="116273">
                  <c:v>299.79427083333331</c:v>
                </c:pt>
                <c:pt idx="116274">
                  <c:v>299.796875</c:v>
                </c:pt>
                <c:pt idx="116275">
                  <c:v>299.79947916666669</c:v>
                </c:pt>
                <c:pt idx="116276">
                  <c:v>299.80208333333331</c:v>
                </c:pt>
                <c:pt idx="116277">
                  <c:v>299.8046875</c:v>
                </c:pt>
                <c:pt idx="116278">
                  <c:v>299.80729166666669</c:v>
                </c:pt>
                <c:pt idx="116279">
                  <c:v>299.80989583333331</c:v>
                </c:pt>
                <c:pt idx="116280">
                  <c:v>299.8125</c:v>
                </c:pt>
                <c:pt idx="116281">
                  <c:v>299.81510416666669</c:v>
                </c:pt>
                <c:pt idx="116282">
                  <c:v>299.81770833333331</c:v>
                </c:pt>
                <c:pt idx="116283">
                  <c:v>299.8203125</c:v>
                </c:pt>
                <c:pt idx="116284">
                  <c:v>299.82291666666669</c:v>
                </c:pt>
                <c:pt idx="116285">
                  <c:v>299.82552083333331</c:v>
                </c:pt>
                <c:pt idx="116286">
                  <c:v>299.828125</c:v>
                </c:pt>
                <c:pt idx="116287">
                  <c:v>299.83072916666669</c:v>
                </c:pt>
                <c:pt idx="116288">
                  <c:v>299.83333333333331</c:v>
                </c:pt>
                <c:pt idx="116289">
                  <c:v>299.8359375</c:v>
                </c:pt>
                <c:pt idx="116290">
                  <c:v>299.83854166666669</c:v>
                </c:pt>
                <c:pt idx="116291">
                  <c:v>299.84114583333331</c:v>
                </c:pt>
                <c:pt idx="116292">
                  <c:v>299.84375</c:v>
                </c:pt>
                <c:pt idx="116293">
                  <c:v>299.84635416666669</c:v>
                </c:pt>
                <c:pt idx="116294">
                  <c:v>299.84895833333331</c:v>
                </c:pt>
                <c:pt idx="116295">
                  <c:v>299.8515625</c:v>
                </c:pt>
                <c:pt idx="116296">
                  <c:v>299.85416666666669</c:v>
                </c:pt>
                <c:pt idx="116297">
                  <c:v>299.85677083333331</c:v>
                </c:pt>
                <c:pt idx="116298">
                  <c:v>299.859375</c:v>
                </c:pt>
                <c:pt idx="116299">
                  <c:v>299.86197916666669</c:v>
                </c:pt>
                <c:pt idx="116300">
                  <c:v>299.86458333333331</c:v>
                </c:pt>
                <c:pt idx="116301">
                  <c:v>299.8671875</c:v>
                </c:pt>
                <c:pt idx="116302">
                  <c:v>299.86979166666669</c:v>
                </c:pt>
                <c:pt idx="116303">
                  <c:v>299.87239583333331</c:v>
                </c:pt>
                <c:pt idx="116304">
                  <c:v>299.875</c:v>
                </c:pt>
                <c:pt idx="116305">
                  <c:v>299.87760416666669</c:v>
                </c:pt>
                <c:pt idx="116306">
                  <c:v>299.88020833333331</c:v>
                </c:pt>
                <c:pt idx="116307">
                  <c:v>299.8828125</c:v>
                </c:pt>
                <c:pt idx="116308">
                  <c:v>299.88541666666669</c:v>
                </c:pt>
                <c:pt idx="116309">
                  <c:v>299.88802083333331</c:v>
                </c:pt>
                <c:pt idx="116310">
                  <c:v>299.890625</c:v>
                </c:pt>
                <c:pt idx="116311">
                  <c:v>299.89322916666669</c:v>
                </c:pt>
                <c:pt idx="116312">
                  <c:v>299.89583333333331</c:v>
                </c:pt>
                <c:pt idx="116313">
                  <c:v>299.8984375</c:v>
                </c:pt>
                <c:pt idx="116314">
                  <c:v>299.90104166666669</c:v>
                </c:pt>
                <c:pt idx="116315">
                  <c:v>299.90364583333331</c:v>
                </c:pt>
                <c:pt idx="116316">
                  <c:v>299.90625</c:v>
                </c:pt>
                <c:pt idx="116317">
                  <c:v>299.90885416666669</c:v>
                </c:pt>
                <c:pt idx="116318">
                  <c:v>299.91145833333331</c:v>
                </c:pt>
                <c:pt idx="116319">
                  <c:v>299.9140625</c:v>
                </c:pt>
                <c:pt idx="116320">
                  <c:v>299.91666666666669</c:v>
                </c:pt>
                <c:pt idx="116321">
                  <c:v>299.91927083333331</c:v>
                </c:pt>
                <c:pt idx="116322">
                  <c:v>299.921875</c:v>
                </c:pt>
                <c:pt idx="116323">
                  <c:v>299.92447916666669</c:v>
                </c:pt>
                <c:pt idx="116324">
                  <c:v>299.92708333333331</c:v>
                </c:pt>
                <c:pt idx="116325">
                  <c:v>299.9296875</c:v>
                </c:pt>
                <c:pt idx="116326">
                  <c:v>299.93229166666669</c:v>
                </c:pt>
                <c:pt idx="116327">
                  <c:v>299.93489583333331</c:v>
                </c:pt>
                <c:pt idx="116328">
                  <c:v>299.9375</c:v>
                </c:pt>
                <c:pt idx="116329">
                  <c:v>299.94010416666669</c:v>
                </c:pt>
                <c:pt idx="116330">
                  <c:v>299.94270833333331</c:v>
                </c:pt>
                <c:pt idx="116331">
                  <c:v>299.9453125</c:v>
                </c:pt>
                <c:pt idx="116332">
                  <c:v>299.94791666666669</c:v>
                </c:pt>
                <c:pt idx="116333">
                  <c:v>299.95052083333331</c:v>
                </c:pt>
                <c:pt idx="116334">
                  <c:v>299.953125</c:v>
                </c:pt>
                <c:pt idx="116335">
                  <c:v>299.95572916666669</c:v>
                </c:pt>
                <c:pt idx="116336">
                  <c:v>299.95833333333331</c:v>
                </c:pt>
                <c:pt idx="116337">
                  <c:v>299.9609375</c:v>
                </c:pt>
                <c:pt idx="116338">
                  <c:v>299.96354166666669</c:v>
                </c:pt>
                <c:pt idx="116339">
                  <c:v>299.96614583333331</c:v>
                </c:pt>
                <c:pt idx="116340">
                  <c:v>299.96875</c:v>
                </c:pt>
                <c:pt idx="116341">
                  <c:v>299.97135416666669</c:v>
                </c:pt>
                <c:pt idx="116342">
                  <c:v>299.97395833333331</c:v>
                </c:pt>
                <c:pt idx="116343">
                  <c:v>299.9765625</c:v>
                </c:pt>
                <c:pt idx="116344">
                  <c:v>299.97916666666669</c:v>
                </c:pt>
                <c:pt idx="116345">
                  <c:v>299.98177083333331</c:v>
                </c:pt>
                <c:pt idx="116346">
                  <c:v>299.984375</c:v>
                </c:pt>
                <c:pt idx="116347">
                  <c:v>299.98697916666669</c:v>
                </c:pt>
                <c:pt idx="116348">
                  <c:v>299.98958333333331</c:v>
                </c:pt>
                <c:pt idx="116349">
                  <c:v>299.9921875</c:v>
                </c:pt>
                <c:pt idx="116350">
                  <c:v>299.99479166666669</c:v>
                </c:pt>
                <c:pt idx="116351">
                  <c:v>299.99739583333331</c:v>
                </c:pt>
                <c:pt idx="116352">
                  <c:v>300</c:v>
                </c:pt>
                <c:pt idx="116353">
                  <c:v>300.00260416666669</c:v>
                </c:pt>
                <c:pt idx="116354">
                  <c:v>300.00520833333331</c:v>
                </c:pt>
                <c:pt idx="116355">
                  <c:v>300.0078125</c:v>
                </c:pt>
                <c:pt idx="116356">
                  <c:v>300.01041666666669</c:v>
                </c:pt>
                <c:pt idx="116357">
                  <c:v>300.01302083333331</c:v>
                </c:pt>
                <c:pt idx="116358">
                  <c:v>300.015625</c:v>
                </c:pt>
                <c:pt idx="116359">
                  <c:v>300.01822916666669</c:v>
                </c:pt>
                <c:pt idx="116360">
                  <c:v>300.02083333333331</c:v>
                </c:pt>
                <c:pt idx="116361">
                  <c:v>300.0234375</c:v>
                </c:pt>
                <c:pt idx="116362">
                  <c:v>300.02604166666669</c:v>
                </c:pt>
                <c:pt idx="116363">
                  <c:v>300.02864583333331</c:v>
                </c:pt>
                <c:pt idx="116364">
                  <c:v>300.03125</c:v>
                </c:pt>
                <c:pt idx="116365">
                  <c:v>300.03385416666669</c:v>
                </c:pt>
                <c:pt idx="116366">
                  <c:v>300.03645833333331</c:v>
                </c:pt>
                <c:pt idx="116367">
                  <c:v>300.0390625</c:v>
                </c:pt>
                <c:pt idx="116368">
                  <c:v>300.04166666666669</c:v>
                </c:pt>
                <c:pt idx="116369">
                  <c:v>300.04427083333331</c:v>
                </c:pt>
                <c:pt idx="116370">
                  <c:v>300.046875</c:v>
                </c:pt>
                <c:pt idx="116371">
                  <c:v>300.04947916666669</c:v>
                </c:pt>
                <c:pt idx="116372">
                  <c:v>300.05208333333331</c:v>
                </c:pt>
                <c:pt idx="116373">
                  <c:v>300.0546875</c:v>
                </c:pt>
                <c:pt idx="116374">
                  <c:v>300.05729166666669</c:v>
                </c:pt>
                <c:pt idx="116375">
                  <c:v>300.05989583333331</c:v>
                </c:pt>
                <c:pt idx="116376">
                  <c:v>300.0625</c:v>
                </c:pt>
                <c:pt idx="116377">
                  <c:v>300.06510416666669</c:v>
                </c:pt>
                <c:pt idx="116378">
                  <c:v>300.06770833333331</c:v>
                </c:pt>
                <c:pt idx="116379">
                  <c:v>300.0703125</c:v>
                </c:pt>
                <c:pt idx="116380">
                  <c:v>300.07291666666669</c:v>
                </c:pt>
                <c:pt idx="116381">
                  <c:v>300.07552083333331</c:v>
                </c:pt>
                <c:pt idx="116382">
                  <c:v>300.078125</c:v>
                </c:pt>
                <c:pt idx="116383">
                  <c:v>300.08072916666669</c:v>
                </c:pt>
                <c:pt idx="116384">
                  <c:v>300.08333333333331</c:v>
                </c:pt>
                <c:pt idx="116385">
                  <c:v>300.0859375</c:v>
                </c:pt>
                <c:pt idx="116386">
                  <c:v>300.08854166666669</c:v>
                </c:pt>
                <c:pt idx="116387">
                  <c:v>300.09114583333331</c:v>
                </c:pt>
                <c:pt idx="116388">
                  <c:v>300.09375</c:v>
                </c:pt>
                <c:pt idx="116389">
                  <c:v>300.09635416666669</c:v>
                </c:pt>
                <c:pt idx="116390">
                  <c:v>300.09895833333331</c:v>
                </c:pt>
                <c:pt idx="116391">
                  <c:v>300.1015625</c:v>
                </c:pt>
                <c:pt idx="116392">
                  <c:v>300.10416666666669</c:v>
                </c:pt>
                <c:pt idx="116393">
                  <c:v>300.10677083333331</c:v>
                </c:pt>
                <c:pt idx="116394">
                  <c:v>300.109375</c:v>
                </c:pt>
                <c:pt idx="116395">
                  <c:v>300.11197916666669</c:v>
                </c:pt>
                <c:pt idx="116396">
                  <c:v>300.11458333333331</c:v>
                </c:pt>
                <c:pt idx="116397">
                  <c:v>300.1171875</c:v>
                </c:pt>
                <c:pt idx="116398">
                  <c:v>300.11979166666669</c:v>
                </c:pt>
                <c:pt idx="116399">
                  <c:v>300.12239583333331</c:v>
                </c:pt>
                <c:pt idx="116400">
                  <c:v>300.125</c:v>
                </c:pt>
                <c:pt idx="116401">
                  <c:v>300.12760416666669</c:v>
                </c:pt>
                <c:pt idx="116402">
                  <c:v>300.13020833333331</c:v>
                </c:pt>
                <c:pt idx="116403">
                  <c:v>300.1328125</c:v>
                </c:pt>
                <c:pt idx="116404">
                  <c:v>300.13541666666669</c:v>
                </c:pt>
                <c:pt idx="116405">
                  <c:v>300.13802083333331</c:v>
                </c:pt>
                <c:pt idx="116406">
                  <c:v>300.140625</c:v>
                </c:pt>
                <c:pt idx="116407">
                  <c:v>300.14322916666669</c:v>
                </c:pt>
                <c:pt idx="116408">
                  <c:v>300.14583333333331</c:v>
                </c:pt>
                <c:pt idx="116409">
                  <c:v>300.1484375</c:v>
                </c:pt>
                <c:pt idx="116410">
                  <c:v>300.15104166666669</c:v>
                </c:pt>
                <c:pt idx="116411">
                  <c:v>300.15364583333331</c:v>
                </c:pt>
                <c:pt idx="116412">
                  <c:v>300.15625</c:v>
                </c:pt>
                <c:pt idx="116413">
                  <c:v>300.15885416666669</c:v>
                </c:pt>
                <c:pt idx="116414">
                  <c:v>300.16145833333331</c:v>
                </c:pt>
                <c:pt idx="116415">
                  <c:v>300.1640625</c:v>
                </c:pt>
                <c:pt idx="116416">
                  <c:v>300.16666666666669</c:v>
                </c:pt>
                <c:pt idx="116417">
                  <c:v>300.16927083333331</c:v>
                </c:pt>
                <c:pt idx="116418">
                  <c:v>300.171875</c:v>
                </c:pt>
                <c:pt idx="116419">
                  <c:v>300.17447916666669</c:v>
                </c:pt>
                <c:pt idx="116420">
                  <c:v>300.17708333333331</c:v>
                </c:pt>
                <c:pt idx="116421">
                  <c:v>300.1796875</c:v>
                </c:pt>
                <c:pt idx="116422">
                  <c:v>300.18229166666669</c:v>
                </c:pt>
                <c:pt idx="116423">
                  <c:v>300.18489583333331</c:v>
                </c:pt>
                <c:pt idx="116424">
                  <c:v>300.1875</c:v>
                </c:pt>
                <c:pt idx="116425">
                  <c:v>300.19010416666669</c:v>
                </c:pt>
                <c:pt idx="116426">
                  <c:v>300.19270833333331</c:v>
                </c:pt>
                <c:pt idx="116427">
                  <c:v>300.1953125</c:v>
                </c:pt>
                <c:pt idx="116428">
                  <c:v>300.19791666666669</c:v>
                </c:pt>
                <c:pt idx="116429">
                  <c:v>300.20052083333331</c:v>
                </c:pt>
                <c:pt idx="116430">
                  <c:v>300.203125</c:v>
                </c:pt>
                <c:pt idx="116431">
                  <c:v>300.20572916666669</c:v>
                </c:pt>
                <c:pt idx="116432">
                  <c:v>300.20833333333331</c:v>
                </c:pt>
                <c:pt idx="116433">
                  <c:v>300.2109375</c:v>
                </c:pt>
                <c:pt idx="116434">
                  <c:v>300.21354166666669</c:v>
                </c:pt>
                <c:pt idx="116435">
                  <c:v>300.21614583333331</c:v>
                </c:pt>
                <c:pt idx="116436">
                  <c:v>300.21875</c:v>
                </c:pt>
                <c:pt idx="116437">
                  <c:v>300.22135416666669</c:v>
                </c:pt>
                <c:pt idx="116438">
                  <c:v>300.22395833333331</c:v>
                </c:pt>
                <c:pt idx="116439">
                  <c:v>300.2265625</c:v>
                </c:pt>
                <c:pt idx="116440">
                  <c:v>300.22916666666669</c:v>
                </c:pt>
                <c:pt idx="116441">
                  <c:v>300.23177083333331</c:v>
                </c:pt>
                <c:pt idx="116442">
                  <c:v>300.234375</c:v>
                </c:pt>
                <c:pt idx="116443">
                  <c:v>300.23697916666669</c:v>
                </c:pt>
                <c:pt idx="116444">
                  <c:v>300.23958333333331</c:v>
                </c:pt>
                <c:pt idx="116445">
                  <c:v>300.2421875</c:v>
                </c:pt>
                <c:pt idx="116446">
                  <c:v>300.24479166666669</c:v>
                </c:pt>
                <c:pt idx="116447">
                  <c:v>300.24739583333331</c:v>
                </c:pt>
                <c:pt idx="116448">
                  <c:v>300.25</c:v>
                </c:pt>
                <c:pt idx="116449">
                  <c:v>300.25260416666669</c:v>
                </c:pt>
                <c:pt idx="116450">
                  <c:v>300.25520833333331</c:v>
                </c:pt>
                <c:pt idx="116451">
                  <c:v>300.2578125</c:v>
                </c:pt>
                <c:pt idx="116452">
                  <c:v>300.26041666666669</c:v>
                </c:pt>
                <c:pt idx="116453">
                  <c:v>300.26302083333331</c:v>
                </c:pt>
                <c:pt idx="116454">
                  <c:v>300.265625</c:v>
                </c:pt>
                <c:pt idx="116455">
                  <c:v>300.26822916666669</c:v>
                </c:pt>
                <c:pt idx="116456">
                  <c:v>300.27083333333331</c:v>
                </c:pt>
                <c:pt idx="116457">
                  <c:v>300.2734375</c:v>
                </c:pt>
                <c:pt idx="116458">
                  <c:v>300.27604166666669</c:v>
                </c:pt>
                <c:pt idx="116459">
                  <c:v>300.27864583333331</c:v>
                </c:pt>
                <c:pt idx="116460">
                  <c:v>300.28125</c:v>
                </c:pt>
                <c:pt idx="116461">
                  <c:v>300.28385416666669</c:v>
                </c:pt>
                <c:pt idx="116462">
                  <c:v>300.28645833333331</c:v>
                </c:pt>
                <c:pt idx="116463">
                  <c:v>300.2890625</c:v>
                </c:pt>
                <c:pt idx="116464">
                  <c:v>300.29166666666669</c:v>
                </c:pt>
                <c:pt idx="116465">
                  <c:v>300.29427083333331</c:v>
                </c:pt>
                <c:pt idx="116466">
                  <c:v>300.296875</c:v>
                </c:pt>
                <c:pt idx="116467">
                  <c:v>300.29947916666669</c:v>
                </c:pt>
                <c:pt idx="116468">
                  <c:v>300.30208333333331</c:v>
                </c:pt>
                <c:pt idx="116469">
                  <c:v>300.3046875</c:v>
                </c:pt>
                <c:pt idx="116470">
                  <c:v>300.30729166666669</c:v>
                </c:pt>
                <c:pt idx="116471">
                  <c:v>300.30989583333331</c:v>
                </c:pt>
                <c:pt idx="116472">
                  <c:v>300.3125</c:v>
                </c:pt>
                <c:pt idx="116473">
                  <c:v>300.31510416666669</c:v>
                </c:pt>
                <c:pt idx="116474">
                  <c:v>300.31770833333331</c:v>
                </c:pt>
                <c:pt idx="116475">
                  <c:v>300.3203125</c:v>
                </c:pt>
                <c:pt idx="116476">
                  <c:v>300.32291666666669</c:v>
                </c:pt>
                <c:pt idx="116477">
                  <c:v>300.32552083333331</c:v>
                </c:pt>
                <c:pt idx="116478">
                  <c:v>300.328125</c:v>
                </c:pt>
                <c:pt idx="116479">
                  <c:v>300.33072916666669</c:v>
                </c:pt>
                <c:pt idx="116480">
                  <c:v>300.33333333333331</c:v>
                </c:pt>
                <c:pt idx="116481">
                  <c:v>300.3359375</c:v>
                </c:pt>
                <c:pt idx="116482">
                  <c:v>300.33854166666669</c:v>
                </c:pt>
                <c:pt idx="116483">
                  <c:v>300.34114583333331</c:v>
                </c:pt>
                <c:pt idx="116484">
                  <c:v>300.34375</c:v>
                </c:pt>
                <c:pt idx="116485">
                  <c:v>300.34635416666669</c:v>
                </c:pt>
                <c:pt idx="116486">
                  <c:v>300.34895833333331</c:v>
                </c:pt>
                <c:pt idx="116487">
                  <c:v>300.3515625</c:v>
                </c:pt>
                <c:pt idx="116488">
                  <c:v>300.35416666666669</c:v>
                </c:pt>
                <c:pt idx="116489">
                  <c:v>300.35677083333331</c:v>
                </c:pt>
                <c:pt idx="116490">
                  <c:v>300.359375</c:v>
                </c:pt>
                <c:pt idx="116491">
                  <c:v>300.36197916666669</c:v>
                </c:pt>
                <c:pt idx="116492">
                  <c:v>300.36458333333331</c:v>
                </c:pt>
                <c:pt idx="116493">
                  <c:v>300.3671875</c:v>
                </c:pt>
                <c:pt idx="116494">
                  <c:v>300.36979166666669</c:v>
                </c:pt>
                <c:pt idx="116495">
                  <c:v>300.37239583333331</c:v>
                </c:pt>
                <c:pt idx="116496">
                  <c:v>300.375</c:v>
                </c:pt>
                <c:pt idx="116497">
                  <c:v>300.37760416666669</c:v>
                </c:pt>
                <c:pt idx="116498">
                  <c:v>300.38020833333331</c:v>
                </c:pt>
                <c:pt idx="116499">
                  <c:v>300.3828125</c:v>
                </c:pt>
                <c:pt idx="116500">
                  <c:v>300.38541666666669</c:v>
                </c:pt>
                <c:pt idx="116501">
                  <c:v>300.38802083333331</c:v>
                </c:pt>
                <c:pt idx="116502">
                  <c:v>300.390625</c:v>
                </c:pt>
                <c:pt idx="116503">
                  <c:v>300.39322916666669</c:v>
                </c:pt>
                <c:pt idx="116504">
                  <c:v>300.39583333333331</c:v>
                </c:pt>
                <c:pt idx="116505">
                  <c:v>300.3984375</c:v>
                </c:pt>
                <c:pt idx="116506">
                  <c:v>300.40104166666669</c:v>
                </c:pt>
                <c:pt idx="116507">
                  <c:v>300.40364583333331</c:v>
                </c:pt>
                <c:pt idx="116508">
                  <c:v>300.40625</c:v>
                </c:pt>
                <c:pt idx="116509">
                  <c:v>300.40885416666669</c:v>
                </c:pt>
                <c:pt idx="116510">
                  <c:v>300.41145833333331</c:v>
                </c:pt>
                <c:pt idx="116511">
                  <c:v>300.4140625</c:v>
                </c:pt>
                <c:pt idx="116512">
                  <c:v>300.41666666666669</c:v>
                </c:pt>
                <c:pt idx="116513">
                  <c:v>300.41927083333331</c:v>
                </c:pt>
                <c:pt idx="116514">
                  <c:v>300.421875</c:v>
                </c:pt>
                <c:pt idx="116515">
                  <c:v>300.42447916666669</c:v>
                </c:pt>
                <c:pt idx="116516">
                  <c:v>300.42708333333331</c:v>
                </c:pt>
                <c:pt idx="116517">
                  <c:v>300.4296875</c:v>
                </c:pt>
                <c:pt idx="116518">
                  <c:v>300.43229166666669</c:v>
                </c:pt>
                <c:pt idx="116519">
                  <c:v>300.43489583333331</c:v>
                </c:pt>
                <c:pt idx="116520">
                  <c:v>300.4375</c:v>
                </c:pt>
                <c:pt idx="116521">
                  <c:v>300.44010416666669</c:v>
                </c:pt>
                <c:pt idx="116522">
                  <c:v>300.44270833333331</c:v>
                </c:pt>
                <c:pt idx="116523">
                  <c:v>300.4453125</c:v>
                </c:pt>
                <c:pt idx="116524">
                  <c:v>300.44791666666669</c:v>
                </c:pt>
                <c:pt idx="116525">
                  <c:v>300.45052083333331</c:v>
                </c:pt>
                <c:pt idx="116526">
                  <c:v>300.453125</c:v>
                </c:pt>
                <c:pt idx="116527">
                  <c:v>300.45572916666669</c:v>
                </c:pt>
                <c:pt idx="116528">
                  <c:v>300.45833333333331</c:v>
                </c:pt>
                <c:pt idx="116529">
                  <c:v>300.4609375</c:v>
                </c:pt>
                <c:pt idx="116530">
                  <c:v>300.46354166666669</c:v>
                </c:pt>
                <c:pt idx="116531">
                  <c:v>300.46614583333331</c:v>
                </c:pt>
                <c:pt idx="116532">
                  <c:v>300.46875</c:v>
                </c:pt>
                <c:pt idx="116533">
                  <c:v>300.47135416666669</c:v>
                </c:pt>
                <c:pt idx="116534">
                  <c:v>300.47395833333331</c:v>
                </c:pt>
                <c:pt idx="116535">
                  <c:v>300.4765625</c:v>
                </c:pt>
                <c:pt idx="116536">
                  <c:v>300.47916666666669</c:v>
                </c:pt>
                <c:pt idx="116537">
                  <c:v>300.48177083333331</c:v>
                </c:pt>
                <c:pt idx="116538">
                  <c:v>300.484375</c:v>
                </c:pt>
                <c:pt idx="116539">
                  <c:v>300.48697916666669</c:v>
                </c:pt>
                <c:pt idx="116540">
                  <c:v>300.48958333333331</c:v>
                </c:pt>
                <c:pt idx="116541">
                  <c:v>300.4921875</c:v>
                </c:pt>
                <c:pt idx="116542">
                  <c:v>300.49479166666669</c:v>
                </c:pt>
                <c:pt idx="116543">
                  <c:v>300.49739583333331</c:v>
                </c:pt>
                <c:pt idx="116544">
                  <c:v>300.5</c:v>
                </c:pt>
                <c:pt idx="116545">
                  <c:v>300.50260416666669</c:v>
                </c:pt>
                <c:pt idx="116546">
                  <c:v>300.50520833333331</c:v>
                </c:pt>
                <c:pt idx="116547">
                  <c:v>300.5078125</c:v>
                </c:pt>
                <c:pt idx="116548">
                  <c:v>300.51041666666669</c:v>
                </c:pt>
                <c:pt idx="116549">
                  <c:v>300.51302083333331</c:v>
                </c:pt>
                <c:pt idx="116550">
                  <c:v>300.515625</c:v>
                </c:pt>
                <c:pt idx="116551">
                  <c:v>300.51822916666669</c:v>
                </c:pt>
                <c:pt idx="116552">
                  <c:v>300.52083333333331</c:v>
                </c:pt>
                <c:pt idx="116553">
                  <c:v>300.5234375</c:v>
                </c:pt>
                <c:pt idx="116554">
                  <c:v>300.52604166666669</c:v>
                </c:pt>
                <c:pt idx="116555">
                  <c:v>300.52864583333331</c:v>
                </c:pt>
                <c:pt idx="116556">
                  <c:v>300.53125</c:v>
                </c:pt>
                <c:pt idx="116557">
                  <c:v>300.53385416666669</c:v>
                </c:pt>
                <c:pt idx="116558">
                  <c:v>300.53645833333331</c:v>
                </c:pt>
                <c:pt idx="116559">
                  <c:v>300.5390625</c:v>
                </c:pt>
                <c:pt idx="116560">
                  <c:v>300.54166666666669</c:v>
                </c:pt>
                <c:pt idx="116561">
                  <c:v>300.54427083333331</c:v>
                </c:pt>
                <c:pt idx="116562">
                  <c:v>300.546875</c:v>
                </c:pt>
                <c:pt idx="116563">
                  <c:v>300.54947916666669</c:v>
                </c:pt>
                <c:pt idx="116564">
                  <c:v>300.55208333333331</c:v>
                </c:pt>
                <c:pt idx="116565">
                  <c:v>300.5546875</c:v>
                </c:pt>
                <c:pt idx="116566">
                  <c:v>300.55729166666669</c:v>
                </c:pt>
                <c:pt idx="116567">
                  <c:v>300.55989583333331</c:v>
                </c:pt>
                <c:pt idx="116568">
                  <c:v>300.5625</c:v>
                </c:pt>
                <c:pt idx="116569">
                  <c:v>300.56510416666669</c:v>
                </c:pt>
                <c:pt idx="116570">
                  <c:v>300.56770833333331</c:v>
                </c:pt>
                <c:pt idx="116571">
                  <c:v>300.5703125</c:v>
                </c:pt>
                <c:pt idx="116572">
                  <c:v>300.57291666666669</c:v>
                </c:pt>
                <c:pt idx="116573">
                  <c:v>300.57552083333331</c:v>
                </c:pt>
                <c:pt idx="116574">
                  <c:v>300.578125</c:v>
                </c:pt>
                <c:pt idx="116575">
                  <c:v>300.58072916666669</c:v>
                </c:pt>
                <c:pt idx="116576">
                  <c:v>300.58333333333331</c:v>
                </c:pt>
                <c:pt idx="116577">
                  <c:v>300.5859375</c:v>
                </c:pt>
                <c:pt idx="116578">
                  <c:v>300.58854166666669</c:v>
                </c:pt>
                <c:pt idx="116579">
                  <c:v>300.59114583333331</c:v>
                </c:pt>
                <c:pt idx="116580">
                  <c:v>300.59375</c:v>
                </c:pt>
                <c:pt idx="116581">
                  <c:v>300.59635416666669</c:v>
                </c:pt>
                <c:pt idx="116582">
                  <c:v>300.59895833333331</c:v>
                </c:pt>
                <c:pt idx="116583">
                  <c:v>300.6015625</c:v>
                </c:pt>
                <c:pt idx="116584">
                  <c:v>300.60416666666669</c:v>
                </c:pt>
                <c:pt idx="116585">
                  <c:v>300.60677083333331</c:v>
                </c:pt>
                <c:pt idx="116586">
                  <c:v>300.609375</c:v>
                </c:pt>
                <c:pt idx="116587">
                  <c:v>300.61197916666669</c:v>
                </c:pt>
                <c:pt idx="116588">
                  <c:v>300.61458333333331</c:v>
                </c:pt>
                <c:pt idx="116589">
                  <c:v>300.6171875</c:v>
                </c:pt>
                <c:pt idx="116590">
                  <c:v>300.61979166666669</c:v>
                </c:pt>
                <c:pt idx="116591">
                  <c:v>300.62239583333331</c:v>
                </c:pt>
                <c:pt idx="116592">
                  <c:v>300.625</c:v>
                </c:pt>
                <c:pt idx="116593">
                  <c:v>300.62760416666669</c:v>
                </c:pt>
                <c:pt idx="116594">
                  <c:v>300.63020833333331</c:v>
                </c:pt>
                <c:pt idx="116595">
                  <c:v>300.6328125</c:v>
                </c:pt>
                <c:pt idx="116596">
                  <c:v>300.63541666666669</c:v>
                </c:pt>
                <c:pt idx="116597">
                  <c:v>300.63802083333331</c:v>
                </c:pt>
                <c:pt idx="116598">
                  <c:v>300.640625</c:v>
                </c:pt>
                <c:pt idx="116599">
                  <c:v>300.64322916666669</c:v>
                </c:pt>
                <c:pt idx="116600">
                  <c:v>300.64583333333331</c:v>
                </c:pt>
                <c:pt idx="116601">
                  <c:v>300.6484375</c:v>
                </c:pt>
                <c:pt idx="116602">
                  <c:v>300.65104166666669</c:v>
                </c:pt>
                <c:pt idx="116603">
                  <c:v>300.65364583333331</c:v>
                </c:pt>
                <c:pt idx="116604">
                  <c:v>300.65625</c:v>
                </c:pt>
                <c:pt idx="116605">
                  <c:v>300.65885416666669</c:v>
                </c:pt>
                <c:pt idx="116606">
                  <c:v>300.66145833333331</c:v>
                </c:pt>
                <c:pt idx="116607">
                  <c:v>300.6640625</c:v>
                </c:pt>
                <c:pt idx="116608">
                  <c:v>300.66666666666669</c:v>
                </c:pt>
                <c:pt idx="116609">
                  <c:v>300.66927083333331</c:v>
                </c:pt>
                <c:pt idx="116610">
                  <c:v>300.671875</c:v>
                </c:pt>
                <c:pt idx="116611">
                  <c:v>300.67447916666669</c:v>
                </c:pt>
                <c:pt idx="116612">
                  <c:v>300.67708333333331</c:v>
                </c:pt>
                <c:pt idx="116613">
                  <c:v>300.6796875</c:v>
                </c:pt>
                <c:pt idx="116614">
                  <c:v>300.68229166666669</c:v>
                </c:pt>
                <c:pt idx="116615">
                  <c:v>300.68489583333331</c:v>
                </c:pt>
                <c:pt idx="116616">
                  <c:v>300.6875</c:v>
                </c:pt>
                <c:pt idx="116617">
                  <c:v>300.69010416666669</c:v>
                </c:pt>
                <c:pt idx="116618">
                  <c:v>300.69270833333331</c:v>
                </c:pt>
                <c:pt idx="116619">
                  <c:v>300.6953125</c:v>
                </c:pt>
                <c:pt idx="116620">
                  <c:v>300.69791666666669</c:v>
                </c:pt>
                <c:pt idx="116621">
                  <c:v>300.70052083333331</c:v>
                </c:pt>
                <c:pt idx="116622">
                  <c:v>300.703125</c:v>
                </c:pt>
                <c:pt idx="116623">
                  <c:v>300.70572916666669</c:v>
                </c:pt>
                <c:pt idx="116624">
                  <c:v>300.70833333333331</c:v>
                </c:pt>
                <c:pt idx="116625">
                  <c:v>300.7109375</c:v>
                </c:pt>
                <c:pt idx="116626">
                  <c:v>300.71354166666669</c:v>
                </c:pt>
                <c:pt idx="116627">
                  <c:v>300.71614583333331</c:v>
                </c:pt>
                <c:pt idx="116628">
                  <c:v>300.71875</c:v>
                </c:pt>
                <c:pt idx="116629">
                  <c:v>300.72135416666669</c:v>
                </c:pt>
                <c:pt idx="116630">
                  <c:v>300.72395833333331</c:v>
                </c:pt>
                <c:pt idx="116631">
                  <c:v>300.7265625</c:v>
                </c:pt>
                <c:pt idx="116632">
                  <c:v>300.72916666666669</c:v>
                </c:pt>
                <c:pt idx="116633">
                  <c:v>300.73177083333331</c:v>
                </c:pt>
                <c:pt idx="116634">
                  <c:v>300.734375</c:v>
                </c:pt>
                <c:pt idx="116635">
                  <c:v>300.73697916666669</c:v>
                </c:pt>
                <c:pt idx="116636">
                  <c:v>300.73958333333331</c:v>
                </c:pt>
                <c:pt idx="116637">
                  <c:v>300.7421875</c:v>
                </c:pt>
                <c:pt idx="116638">
                  <c:v>300.74479166666669</c:v>
                </c:pt>
                <c:pt idx="116639">
                  <c:v>300.74739583333331</c:v>
                </c:pt>
                <c:pt idx="116640">
                  <c:v>300.75</c:v>
                </c:pt>
                <c:pt idx="116641">
                  <c:v>300.75260416666669</c:v>
                </c:pt>
                <c:pt idx="116642">
                  <c:v>300.75520833333331</c:v>
                </c:pt>
                <c:pt idx="116643">
                  <c:v>300.7578125</c:v>
                </c:pt>
                <c:pt idx="116644">
                  <c:v>300.76041666666669</c:v>
                </c:pt>
                <c:pt idx="116645">
                  <c:v>300.76302083333331</c:v>
                </c:pt>
                <c:pt idx="116646">
                  <c:v>300.765625</c:v>
                </c:pt>
                <c:pt idx="116647">
                  <c:v>300.76822916666669</c:v>
                </c:pt>
                <c:pt idx="116648">
                  <c:v>300.77083333333331</c:v>
                </c:pt>
                <c:pt idx="116649">
                  <c:v>300.7734375</c:v>
                </c:pt>
                <c:pt idx="116650">
                  <c:v>300.77604166666669</c:v>
                </c:pt>
                <c:pt idx="116651">
                  <c:v>300.77864583333331</c:v>
                </c:pt>
                <c:pt idx="116652">
                  <c:v>300.78125</c:v>
                </c:pt>
                <c:pt idx="116653">
                  <c:v>300.78385416666669</c:v>
                </c:pt>
                <c:pt idx="116654">
                  <c:v>300.78645833333331</c:v>
                </c:pt>
                <c:pt idx="116655">
                  <c:v>300.7890625</c:v>
                </c:pt>
                <c:pt idx="116656">
                  <c:v>300.79166666666669</c:v>
                </c:pt>
                <c:pt idx="116657">
                  <c:v>300.79427083333331</c:v>
                </c:pt>
                <c:pt idx="116658">
                  <c:v>300.796875</c:v>
                </c:pt>
                <c:pt idx="116659">
                  <c:v>300.79947916666669</c:v>
                </c:pt>
                <c:pt idx="116660">
                  <c:v>300.80208333333331</c:v>
                </c:pt>
                <c:pt idx="116661">
                  <c:v>300.8046875</c:v>
                </c:pt>
                <c:pt idx="116662">
                  <c:v>300.80729166666669</c:v>
                </c:pt>
                <c:pt idx="116663">
                  <c:v>300.80989583333331</c:v>
                </c:pt>
                <c:pt idx="116664">
                  <c:v>300.8125</c:v>
                </c:pt>
                <c:pt idx="116665">
                  <c:v>300.81510416666669</c:v>
                </c:pt>
                <c:pt idx="116666">
                  <c:v>300.81770833333331</c:v>
                </c:pt>
                <c:pt idx="116667">
                  <c:v>300.8203125</c:v>
                </c:pt>
                <c:pt idx="116668">
                  <c:v>300.82291666666669</c:v>
                </c:pt>
                <c:pt idx="116669">
                  <c:v>300.82552083333331</c:v>
                </c:pt>
                <c:pt idx="116670">
                  <c:v>300.828125</c:v>
                </c:pt>
                <c:pt idx="116671">
                  <c:v>300.83072916666669</c:v>
                </c:pt>
                <c:pt idx="116672">
                  <c:v>300.83333333333331</c:v>
                </c:pt>
                <c:pt idx="116673">
                  <c:v>300.8359375</c:v>
                </c:pt>
                <c:pt idx="116674">
                  <c:v>300.83854166666669</c:v>
                </c:pt>
                <c:pt idx="116675">
                  <c:v>300.84114583333331</c:v>
                </c:pt>
                <c:pt idx="116676">
                  <c:v>300.84375</c:v>
                </c:pt>
                <c:pt idx="116677">
                  <c:v>300.84635416666669</c:v>
                </c:pt>
                <c:pt idx="116678">
                  <c:v>300.84895833333331</c:v>
                </c:pt>
                <c:pt idx="116679">
                  <c:v>300.8515625</c:v>
                </c:pt>
                <c:pt idx="116680">
                  <c:v>300.85416666666669</c:v>
                </c:pt>
                <c:pt idx="116681">
                  <c:v>300.85677083333331</c:v>
                </c:pt>
                <c:pt idx="116682">
                  <c:v>300.859375</c:v>
                </c:pt>
                <c:pt idx="116683">
                  <c:v>300.86197916666669</c:v>
                </c:pt>
                <c:pt idx="116684">
                  <c:v>300.86458333333331</c:v>
                </c:pt>
                <c:pt idx="116685">
                  <c:v>300.8671875</c:v>
                </c:pt>
                <c:pt idx="116686">
                  <c:v>300.86979166666669</c:v>
                </c:pt>
                <c:pt idx="116687">
                  <c:v>300.87239583333331</c:v>
                </c:pt>
                <c:pt idx="116688">
                  <c:v>300.875</c:v>
                </c:pt>
                <c:pt idx="116689">
                  <c:v>300.87760416666669</c:v>
                </c:pt>
                <c:pt idx="116690">
                  <c:v>300.88020833333331</c:v>
                </c:pt>
                <c:pt idx="116691">
                  <c:v>300.8828125</c:v>
                </c:pt>
                <c:pt idx="116692">
                  <c:v>300.88541666666669</c:v>
                </c:pt>
                <c:pt idx="116693">
                  <c:v>300.88802083333331</c:v>
                </c:pt>
                <c:pt idx="116694">
                  <c:v>300.890625</c:v>
                </c:pt>
                <c:pt idx="116695">
                  <c:v>300.89322916666669</c:v>
                </c:pt>
                <c:pt idx="116696">
                  <c:v>300.89583333333331</c:v>
                </c:pt>
                <c:pt idx="116697">
                  <c:v>300.8984375</c:v>
                </c:pt>
                <c:pt idx="116698">
                  <c:v>300.90104166666669</c:v>
                </c:pt>
                <c:pt idx="116699">
                  <c:v>300.90364583333331</c:v>
                </c:pt>
                <c:pt idx="116700">
                  <c:v>300.90625</c:v>
                </c:pt>
                <c:pt idx="116701">
                  <c:v>300.90885416666669</c:v>
                </c:pt>
                <c:pt idx="116702">
                  <c:v>300.91145833333331</c:v>
                </c:pt>
                <c:pt idx="116703">
                  <c:v>300.9140625</c:v>
                </c:pt>
                <c:pt idx="116704">
                  <c:v>300.91666666666669</c:v>
                </c:pt>
                <c:pt idx="116705">
                  <c:v>300.91927083333331</c:v>
                </c:pt>
                <c:pt idx="116706">
                  <c:v>300.921875</c:v>
                </c:pt>
                <c:pt idx="116707">
                  <c:v>300.92447916666669</c:v>
                </c:pt>
                <c:pt idx="116708">
                  <c:v>300.92708333333331</c:v>
                </c:pt>
                <c:pt idx="116709">
                  <c:v>300.9296875</c:v>
                </c:pt>
                <c:pt idx="116710">
                  <c:v>300.93229166666669</c:v>
                </c:pt>
                <c:pt idx="116711">
                  <c:v>300.93489583333331</c:v>
                </c:pt>
                <c:pt idx="116712">
                  <c:v>300.9375</c:v>
                </c:pt>
                <c:pt idx="116713">
                  <c:v>300.94010416666669</c:v>
                </c:pt>
                <c:pt idx="116714">
                  <c:v>300.94270833333331</c:v>
                </c:pt>
                <c:pt idx="116715">
                  <c:v>300.9453125</c:v>
                </c:pt>
                <c:pt idx="116716">
                  <c:v>300.94791666666669</c:v>
                </c:pt>
                <c:pt idx="116717">
                  <c:v>300.95052083333331</c:v>
                </c:pt>
                <c:pt idx="116718">
                  <c:v>300.953125</c:v>
                </c:pt>
                <c:pt idx="116719">
                  <c:v>300.95572916666669</c:v>
                </c:pt>
                <c:pt idx="116720">
                  <c:v>300.95833333333331</c:v>
                </c:pt>
                <c:pt idx="116721">
                  <c:v>300.9609375</c:v>
                </c:pt>
                <c:pt idx="116722">
                  <c:v>300.96354166666669</c:v>
                </c:pt>
                <c:pt idx="116723">
                  <c:v>300.96614583333331</c:v>
                </c:pt>
                <c:pt idx="116724">
                  <c:v>300.96875</c:v>
                </c:pt>
                <c:pt idx="116725">
                  <c:v>300.97135416666669</c:v>
                </c:pt>
                <c:pt idx="116726">
                  <c:v>300.97395833333331</c:v>
                </c:pt>
                <c:pt idx="116727">
                  <c:v>300.9765625</c:v>
                </c:pt>
                <c:pt idx="116728">
                  <c:v>300.97916666666669</c:v>
                </c:pt>
                <c:pt idx="116729">
                  <c:v>300.98177083333331</c:v>
                </c:pt>
                <c:pt idx="116730">
                  <c:v>300.984375</c:v>
                </c:pt>
                <c:pt idx="116731">
                  <c:v>300.98697916666669</c:v>
                </c:pt>
                <c:pt idx="116732">
                  <c:v>300.98958333333331</c:v>
                </c:pt>
                <c:pt idx="116733">
                  <c:v>300.9921875</c:v>
                </c:pt>
                <c:pt idx="116734">
                  <c:v>300.99479166666669</c:v>
                </c:pt>
                <c:pt idx="116735">
                  <c:v>300.99739583333331</c:v>
                </c:pt>
                <c:pt idx="116736">
                  <c:v>301</c:v>
                </c:pt>
                <c:pt idx="116737">
                  <c:v>301.00260416666669</c:v>
                </c:pt>
                <c:pt idx="116738">
                  <c:v>301.00520833333331</c:v>
                </c:pt>
                <c:pt idx="116739">
                  <c:v>301.0078125</c:v>
                </c:pt>
                <c:pt idx="116740">
                  <c:v>301.01041666666669</c:v>
                </c:pt>
                <c:pt idx="116741">
                  <c:v>301.01302083333331</c:v>
                </c:pt>
                <c:pt idx="116742">
                  <c:v>301.015625</c:v>
                </c:pt>
                <c:pt idx="116743">
                  <c:v>301.01822916666669</c:v>
                </c:pt>
                <c:pt idx="116744">
                  <c:v>301.02083333333331</c:v>
                </c:pt>
                <c:pt idx="116745">
                  <c:v>301.0234375</c:v>
                </c:pt>
                <c:pt idx="116746">
                  <c:v>301.02604166666669</c:v>
                </c:pt>
                <c:pt idx="116747">
                  <c:v>301.02864583333331</c:v>
                </c:pt>
                <c:pt idx="116748">
                  <c:v>301.03125</c:v>
                </c:pt>
                <c:pt idx="116749">
                  <c:v>301.03385416666669</c:v>
                </c:pt>
                <c:pt idx="116750">
                  <c:v>301.03645833333331</c:v>
                </c:pt>
                <c:pt idx="116751">
                  <c:v>301.0390625</c:v>
                </c:pt>
                <c:pt idx="116752">
                  <c:v>301.04166666666669</c:v>
                </c:pt>
                <c:pt idx="116753">
                  <c:v>301.04427083333331</c:v>
                </c:pt>
                <c:pt idx="116754">
                  <c:v>301.046875</c:v>
                </c:pt>
                <c:pt idx="116755">
                  <c:v>301.04947916666669</c:v>
                </c:pt>
                <c:pt idx="116756">
                  <c:v>301.05208333333331</c:v>
                </c:pt>
                <c:pt idx="116757">
                  <c:v>301.0546875</c:v>
                </c:pt>
                <c:pt idx="116758">
                  <c:v>301.05729166666669</c:v>
                </c:pt>
                <c:pt idx="116759">
                  <c:v>301.05989583333331</c:v>
                </c:pt>
                <c:pt idx="116760">
                  <c:v>301.0625</c:v>
                </c:pt>
                <c:pt idx="116761">
                  <c:v>301.06510416666669</c:v>
                </c:pt>
                <c:pt idx="116762">
                  <c:v>301.06770833333331</c:v>
                </c:pt>
                <c:pt idx="116763">
                  <c:v>301.0703125</c:v>
                </c:pt>
                <c:pt idx="116764">
                  <c:v>301.07291666666669</c:v>
                </c:pt>
                <c:pt idx="116765">
                  <c:v>301.07552083333331</c:v>
                </c:pt>
                <c:pt idx="116766">
                  <c:v>301.078125</c:v>
                </c:pt>
                <c:pt idx="116767">
                  <c:v>301.08072916666669</c:v>
                </c:pt>
                <c:pt idx="116768">
                  <c:v>301.08333333333331</c:v>
                </c:pt>
                <c:pt idx="116769">
                  <c:v>301.0859375</c:v>
                </c:pt>
                <c:pt idx="116770">
                  <c:v>301.08854166666669</c:v>
                </c:pt>
                <c:pt idx="116771">
                  <c:v>301.09114583333331</c:v>
                </c:pt>
                <c:pt idx="116772">
                  <c:v>301.09375</c:v>
                </c:pt>
                <c:pt idx="116773">
                  <c:v>301.09635416666669</c:v>
                </c:pt>
                <c:pt idx="116774">
                  <c:v>301.09895833333331</c:v>
                </c:pt>
                <c:pt idx="116775">
                  <c:v>301.1015625</c:v>
                </c:pt>
                <c:pt idx="116776">
                  <c:v>301.10416666666669</c:v>
                </c:pt>
                <c:pt idx="116777">
                  <c:v>301.10677083333331</c:v>
                </c:pt>
                <c:pt idx="116778">
                  <c:v>301.109375</c:v>
                </c:pt>
                <c:pt idx="116779">
                  <c:v>301.11197916666669</c:v>
                </c:pt>
                <c:pt idx="116780">
                  <c:v>301.11458333333331</c:v>
                </c:pt>
                <c:pt idx="116781">
                  <c:v>301.1171875</c:v>
                </c:pt>
                <c:pt idx="116782">
                  <c:v>301.11979166666669</c:v>
                </c:pt>
                <c:pt idx="116783">
                  <c:v>301.12239583333331</c:v>
                </c:pt>
                <c:pt idx="116784">
                  <c:v>301.125</c:v>
                </c:pt>
                <c:pt idx="116785">
                  <c:v>301.12760416666669</c:v>
                </c:pt>
                <c:pt idx="116786">
                  <c:v>301.13020833333331</c:v>
                </c:pt>
                <c:pt idx="116787">
                  <c:v>301.1328125</c:v>
                </c:pt>
                <c:pt idx="116788">
                  <c:v>301.13541666666669</c:v>
                </c:pt>
                <c:pt idx="116789">
                  <c:v>301.13802083333331</c:v>
                </c:pt>
                <c:pt idx="116790">
                  <c:v>301.140625</c:v>
                </c:pt>
                <c:pt idx="116791">
                  <c:v>301.14322916666669</c:v>
                </c:pt>
                <c:pt idx="116792">
                  <c:v>301.14583333333331</c:v>
                </c:pt>
                <c:pt idx="116793">
                  <c:v>301.1484375</c:v>
                </c:pt>
                <c:pt idx="116794">
                  <c:v>301.15104166666669</c:v>
                </c:pt>
                <c:pt idx="116795">
                  <c:v>301.15364583333331</c:v>
                </c:pt>
                <c:pt idx="116796">
                  <c:v>301.15625</c:v>
                </c:pt>
                <c:pt idx="116797">
                  <c:v>301.15885416666669</c:v>
                </c:pt>
                <c:pt idx="116798">
                  <c:v>301.16145833333331</c:v>
                </c:pt>
                <c:pt idx="116799">
                  <c:v>301.1640625</c:v>
                </c:pt>
                <c:pt idx="116800">
                  <c:v>301.16666666666669</c:v>
                </c:pt>
                <c:pt idx="116801">
                  <c:v>301.16927083333331</c:v>
                </c:pt>
                <c:pt idx="116802">
                  <c:v>301.171875</c:v>
                </c:pt>
                <c:pt idx="116803">
                  <c:v>301.17447916666669</c:v>
                </c:pt>
                <c:pt idx="116804">
                  <c:v>301.17708333333331</c:v>
                </c:pt>
                <c:pt idx="116805">
                  <c:v>301.1796875</c:v>
                </c:pt>
                <c:pt idx="116806">
                  <c:v>301.18229166666669</c:v>
                </c:pt>
                <c:pt idx="116807">
                  <c:v>301.18489583333331</c:v>
                </c:pt>
                <c:pt idx="116808">
                  <c:v>301.1875</c:v>
                </c:pt>
                <c:pt idx="116809">
                  <c:v>301.19010416666669</c:v>
                </c:pt>
                <c:pt idx="116810">
                  <c:v>301.19270833333331</c:v>
                </c:pt>
                <c:pt idx="116811">
                  <c:v>301.1953125</c:v>
                </c:pt>
                <c:pt idx="116812">
                  <c:v>301.19791666666669</c:v>
                </c:pt>
                <c:pt idx="116813">
                  <c:v>301.20052083333331</c:v>
                </c:pt>
                <c:pt idx="116814">
                  <c:v>301.203125</c:v>
                </c:pt>
                <c:pt idx="116815">
                  <c:v>301.20572916666669</c:v>
                </c:pt>
                <c:pt idx="116816">
                  <c:v>301.20833333333331</c:v>
                </c:pt>
                <c:pt idx="116817">
                  <c:v>301.2109375</c:v>
                </c:pt>
                <c:pt idx="116818">
                  <c:v>301.21354166666669</c:v>
                </c:pt>
                <c:pt idx="116819">
                  <c:v>301.21614583333331</c:v>
                </c:pt>
                <c:pt idx="116820">
                  <c:v>301.21875</c:v>
                </c:pt>
                <c:pt idx="116821">
                  <c:v>301.22135416666669</c:v>
                </c:pt>
                <c:pt idx="116822">
                  <c:v>301.22395833333331</c:v>
                </c:pt>
                <c:pt idx="116823">
                  <c:v>301.2265625</c:v>
                </c:pt>
                <c:pt idx="116824">
                  <c:v>301.22916666666669</c:v>
                </c:pt>
                <c:pt idx="116825">
                  <c:v>301.23177083333331</c:v>
                </c:pt>
                <c:pt idx="116826">
                  <c:v>301.234375</c:v>
                </c:pt>
                <c:pt idx="116827">
                  <c:v>301.23697916666669</c:v>
                </c:pt>
                <c:pt idx="116828">
                  <c:v>301.23958333333331</c:v>
                </c:pt>
                <c:pt idx="116829">
                  <c:v>301.2421875</c:v>
                </c:pt>
                <c:pt idx="116830">
                  <c:v>301.24479166666669</c:v>
                </c:pt>
                <c:pt idx="116831">
                  <c:v>301.24739583333331</c:v>
                </c:pt>
                <c:pt idx="116832">
                  <c:v>301.25</c:v>
                </c:pt>
                <c:pt idx="116833">
                  <c:v>301.25260416666669</c:v>
                </c:pt>
                <c:pt idx="116834">
                  <c:v>301.25520833333331</c:v>
                </c:pt>
                <c:pt idx="116835">
                  <c:v>301.2578125</c:v>
                </c:pt>
                <c:pt idx="116836">
                  <c:v>301.26041666666669</c:v>
                </c:pt>
                <c:pt idx="116837">
                  <c:v>301.26302083333331</c:v>
                </c:pt>
                <c:pt idx="116838">
                  <c:v>301.265625</c:v>
                </c:pt>
                <c:pt idx="116839">
                  <c:v>301.26822916666669</c:v>
                </c:pt>
                <c:pt idx="116840">
                  <c:v>301.27083333333331</c:v>
                </c:pt>
                <c:pt idx="116841">
                  <c:v>301.2734375</c:v>
                </c:pt>
                <c:pt idx="116842">
                  <c:v>301.27604166666669</c:v>
                </c:pt>
                <c:pt idx="116843">
                  <c:v>301.27864583333331</c:v>
                </c:pt>
                <c:pt idx="116844">
                  <c:v>301.28125</c:v>
                </c:pt>
                <c:pt idx="116845">
                  <c:v>301.28385416666669</c:v>
                </c:pt>
                <c:pt idx="116846">
                  <c:v>301.28645833333331</c:v>
                </c:pt>
                <c:pt idx="116847">
                  <c:v>301.2890625</c:v>
                </c:pt>
                <c:pt idx="116848">
                  <c:v>301.29166666666669</c:v>
                </c:pt>
                <c:pt idx="116849">
                  <c:v>301.29427083333331</c:v>
                </c:pt>
                <c:pt idx="116850">
                  <c:v>301.296875</c:v>
                </c:pt>
                <c:pt idx="116851">
                  <c:v>301.29947916666669</c:v>
                </c:pt>
                <c:pt idx="116852">
                  <c:v>301.30208333333331</c:v>
                </c:pt>
                <c:pt idx="116853">
                  <c:v>301.3046875</c:v>
                </c:pt>
                <c:pt idx="116854">
                  <c:v>301.30729166666669</c:v>
                </c:pt>
                <c:pt idx="116855">
                  <c:v>301.30989583333331</c:v>
                </c:pt>
                <c:pt idx="116856">
                  <c:v>301.3125</c:v>
                </c:pt>
                <c:pt idx="116857">
                  <c:v>301.31510416666669</c:v>
                </c:pt>
                <c:pt idx="116858">
                  <c:v>301.31770833333331</c:v>
                </c:pt>
                <c:pt idx="116859">
                  <c:v>301.3203125</c:v>
                </c:pt>
                <c:pt idx="116860">
                  <c:v>301.32291666666669</c:v>
                </c:pt>
                <c:pt idx="116861">
                  <c:v>301.32552083333331</c:v>
                </c:pt>
                <c:pt idx="116862">
                  <c:v>301.328125</c:v>
                </c:pt>
                <c:pt idx="116863">
                  <c:v>301.33072916666669</c:v>
                </c:pt>
                <c:pt idx="116864">
                  <c:v>301.33333333333331</c:v>
                </c:pt>
                <c:pt idx="116865">
                  <c:v>301.3359375</c:v>
                </c:pt>
                <c:pt idx="116866">
                  <c:v>301.33854166666669</c:v>
                </c:pt>
                <c:pt idx="116867">
                  <c:v>301.34114583333331</c:v>
                </c:pt>
                <c:pt idx="116868">
                  <c:v>301.34375</c:v>
                </c:pt>
                <c:pt idx="116869">
                  <c:v>301.34635416666669</c:v>
                </c:pt>
                <c:pt idx="116870">
                  <c:v>301.34895833333331</c:v>
                </c:pt>
                <c:pt idx="116871">
                  <c:v>301.3515625</c:v>
                </c:pt>
                <c:pt idx="116872">
                  <c:v>301.35416666666669</c:v>
                </c:pt>
                <c:pt idx="116873">
                  <c:v>301.35677083333331</c:v>
                </c:pt>
                <c:pt idx="116874">
                  <c:v>301.359375</c:v>
                </c:pt>
                <c:pt idx="116875">
                  <c:v>301.36197916666669</c:v>
                </c:pt>
                <c:pt idx="116876">
                  <c:v>301.36458333333331</c:v>
                </c:pt>
                <c:pt idx="116877">
                  <c:v>301.3671875</c:v>
                </c:pt>
                <c:pt idx="116878">
                  <c:v>301.36979166666669</c:v>
                </c:pt>
                <c:pt idx="116879">
                  <c:v>301.37239583333331</c:v>
                </c:pt>
                <c:pt idx="116880">
                  <c:v>301.375</c:v>
                </c:pt>
                <c:pt idx="116881">
                  <c:v>301.37760416666669</c:v>
                </c:pt>
                <c:pt idx="116882">
                  <c:v>301.38020833333331</c:v>
                </c:pt>
                <c:pt idx="116883">
                  <c:v>301.3828125</c:v>
                </c:pt>
                <c:pt idx="116884">
                  <c:v>301.38541666666669</c:v>
                </c:pt>
                <c:pt idx="116885">
                  <c:v>301.38802083333331</c:v>
                </c:pt>
                <c:pt idx="116886">
                  <c:v>301.390625</c:v>
                </c:pt>
                <c:pt idx="116887">
                  <c:v>301.39322916666669</c:v>
                </c:pt>
                <c:pt idx="116888">
                  <c:v>301.39583333333331</c:v>
                </c:pt>
                <c:pt idx="116889">
                  <c:v>301.3984375</c:v>
                </c:pt>
                <c:pt idx="116890">
                  <c:v>301.40104166666669</c:v>
                </c:pt>
                <c:pt idx="116891">
                  <c:v>301.40364583333331</c:v>
                </c:pt>
                <c:pt idx="116892">
                  <c:v>301.40625</c:v>
                </c:pt>
                <c:pt idx="116893">
                  <c:v>301.40885416666669</c:v>
                </c:pt>
                <c:pt idx="116894">
                  <c:v>301.41145833333331</c:v>
                </c:pt>
                <c:pt idx="116895">
                  <c:v>301.4140625</c:v>
                </c:pt>
                <c:pt idx="116896">
                  <c:v>301.41666666666669</c:v>
                </c:pt>
                <c:pt idx="116897">
                  <c:v>301.41927083333331</c:v>
                </c:pt>
                <c:pt idx="116898">
                  <c:v>301.421875</c:v>
                </c:pt>
                <c:pt idx="116899">
                  <c:v>301.42447916666669</c:v>
                </c:pt>
                <c:pt idx="116900">
                  <c:v>301.42708333333331</c:v>
                </c:pt>
                <c:pt idx="116901">
                  <c:v>301.4296875</c:v>
                </c:pt>
                <c:pt idx="116902">
                  <c:v>301.43229166666669</c:v>
                </c:pt>
                <c:pt idx="116903">
                  <c:v>301.43489583333331</c:v>
                </c:pt>
                <c:pt idx="116904">
                  <c:v>301.4375</c:v>
                </c:pt>
                <c:pt idx="116905">
                  <c:v>301.44010416666669</c:v>
                </c:pt>
                <c:pt idx="116906">
                  <c:v>301.44270833333331</c:v>
                </c:pt>
                <c:pt idx="116907">
                  <c:v>301.4453125</c:v>
                </c:pt>
                <c:pt idx="116908">
                  <c:v>301.44791666666669</c:v>
                </c:pt>
                <c:pt idx="116909">
                  <c:v>301.45052083333331</c:v>
                </c:pt>
                <c:pt idx="116910">
                  <c:v>301.453125</c:v>
                </c:pt>
                <c:pt idx="116911">
                  <c:v>301.45572916666669</c:v>
                </c:pt>
                <c:pt idx="116912">
                  <c:v>301.45833333333331</c:v>
                </c:pt>
                <c:pt idx="116913">
                  <c:v>301.4609375</c:v>
                </c:pt>
                <c:pt idx="116914">
                  <c:v>301.46354166666669</c:v>
                </c:pt>
                <c:pt idx="116915">
                  <c:v>301.46614583333331</c:v>
                </c:pt>
                <c:pt idx="116916">
                  <c:v>301.46875</c:v>
                </c:pt>
                <c:pt idx="116917">
                  <c:v>301.47135416666669</c:v>
                </c:pt>
                <c:pt idx="116918">
                  <c:v>301.47395833333331</c:v>
                </c:pt>
                <c:pt idx="116919">
                  <c:v>301.4765625</c:v>
                </c:pt>
                <c:pt idx="116920">
                  <c:v>301.47916666666669</c:v>
                </c:pt>
                <c:pt idx="116921">
                  <c:v>301.48177083333331</c:v>
                </c:pt>
                <c:pt idx="116922">
                  <c:v>301.484375</c:v>
                </c:pt>
                <c:pt idx="116923">
                  <c:v>301.48697916666669</c:v>
                </c:pt>
                <c:pt idx="116924">
                  <c:v>301.48958333333331</c:v>
                </c:pt>
                <c:pt idx="116925">
                  <c:v>301.4921875</c:v>
                </c:pt>
                <c:pt idx="116926">
                  <c:v>301.49479166666669</c:v>
                </c:pt>
                <c:pt idx="116927">
                  <c:v>301.49739583333331</c:v>
                </c:pt>
                <c:pt idx="116928">
                  <c:v>301.5</c:v>
                </c:pt>
                <c:pt idx="116929">
                  <c:v>301.50260416666669</c:v>
                </c:pt>
                <c:pt idx="116930">
                  <c:v>301.50520833333331</c:v>
                </c:pt>
                <c:pt idx="116931">
                  <c:v>301.5078125</c:v>
                </c:pt>
                <c:pt idx="116932">
                  <c:v>301.51041666666669</c:v>
                </c:pt>
                <c:pt idx="116933">
                  <c:v>301.51302083333331</c:v>
                </c:pt>
                <c:pt idx="116934">
                  <c:v>301.515625</c:v>
                </c:pt>
                <c:pt idx="116935">
                  <c:v>301.51822916666669</c:v>
                </c:pt>
                <c:pt idx="116936">
                  <c:v>301.52083333333331</c:v>
                </c:pt>
                <c:pt idx="116937">
                  <c:v>301.5234375</c:v>
                </c:pt>
                <c:pt idx="116938">
                  <c:v>301.52604166666669</c:v>
                </c:pt>
                <c:pt idx="116939">
                  <c:v>301.52864583333331</c:v>
                </c:pt>
                <c:pt idx="116940">
                  <c:v>301.53125</c:v>
                </c:pt>
                <c:pt idx="116941">
                  <c:v>301.53385416666669</c:v>
                </c:pt>
                <c:pt idx="116942">
                  <c:v>301.53645833333331</c:v>
                </c:pt>
                <c:pt idx="116943">
                  <c:v>301.5390625</c:v>
                </c:pt>
                <c:pt idx="116944">
                  <c:v>301.54166666666669</c:v>
                </c:pt>
                <c:pt idx="116945">
                  <c:v>301.54427083333331</c:v>
                </c:pt>
                <c:pt idx="116946">
                  <c:v>301.546875</c:v>
                </c:pt>
                <c:pt idx="116947">
                  <c:v>301.54947916666669</c:v>
                </c:pt>
                <c:pt idx="116948">
                  <c:v>301.55208333333331</c:v>
                </c:pt>
                <c:pt idx="116949">
                  <c:v>301.5546875</c:v>
                </c:pt>
                <c:pt idx="116950">
                  <c:v>301.55729166666669</c:v>
                </c:pt>
                <c:pt idx="116951">
                  <c:v>301.55989583333331</c:v>
                </c:pt>
                <c:pt idx="116952">
                  <c:v>301.5625</c:v>
                </c:pt>
                <c:pt idx="116953">
                  <c:v>301.56510416666669</c:v>
                </c:pt>
                <c:pt idx="116954">
                  <c:v>301.56770833333331</c:v>
                </c:pt>
                <c:pt idx="116955">
                  <c:v>301.5703125</c:v>
                </c:pt>
                <c:pt idx="116956">
                  <c:v>301.57291666666669</c:v>
                </c:pt>
                <c:pt idx="116957">
                  <c:v>301.57552083333331</c:v>
                </c:pt>
                <c:pt idx="116958">
                  <c:v>301.578125</c:v>
                </c:pt>
                <c:pt idx="116959">
                  <c:v>301.58072916666669</c:v>
                </c:pt>
                <c:pt idx="116960">
                  <c:v>301.58333333333331</c:v>
                </c:pt>
                <c:pt idx="116961">
                  <c:v>301.5859375</c:v>
                </c:pt>
                <c:pt idx="116962">
                  <c:v>301.58854166666669</c:v>
                </c:pt>
                <c:pt idx="116963">
                  <c:v>301.59114583333331</c:v>
                </c:pt>
                <c:pt idx="116964">
                  <c:v>301.59375</c:v>
                </c:pt>
                <c:pt idx="116965">
                  <c:v>301.59635416666669</c:v>
                </c:pt>
                <c:pt idx="116966">
                  <c:v>301.59895833333331</c:v>
                </c:pt>
                <c:pt idx="116967">
                  <c:v>301.6015625</c:v>
                </c:pt>
                <c:pt idx="116968">
                  <c:v>301.60416666666669</c:v>
                </c:pt>
                <c:pt idx="116969">
                  <c:v>301.60677083333331</c:v>
                </c:pt>
                <c:pt idx="116970">
                  <c:v>301.609375</c:v>
                </c:pt>
                <c:pt idx="116971">
                  <c:v>301.61197916666669</c:v>
                </c:pt>
                <c:pt idx="116972">
                  <c:v>301.61458333333331</c:v>
                </c:pt>
                <c:pt idx="116973">
                  <c:v>301.6171875</c:v>
                </c:pt>
                <c:pt idx="116974">
                  <c:v>301.61979166666669</c:v>
                </c:pt>
                <c:pt idx="116975">
                  <c:v>301.62239583333331</c:v>
                </c:pt>
                <c:pt idx="116976">
                  <c:v>301.625</c:v>
                </c:pt>
                <c:pt idx="116977">
                  <c:v>301.62760416666669</c:v>
                </c:pt>
                <c:pt idx="116978">
                  <c:v>301.63020833333331</c:v>
                </c:pt>
                <c:pt idx="116979">
                  <c:v>301.6328125</c:v>
                </c:pt>
                <c:pt idx="116980">
                  <c:v>301.63541666666669</c:v>
                </c:pt>
                <c:pt idx="116981">
                  <c:v>301.63802083333331</c:v>
                </c:pt>
                <c:pt idx="116982">
                  <c:v>301.640625</c:v>
                </c:pt>
                <c:pt idx="116983">
                  <c:v>301.64322916666669</c:v>
                </c:pt>
                <c:pt idx="116984">
                  <c:v>301.64583333333331</c:v>
                </c:pt>
                <c:pt idx="116985">
                  <c:v>301.6484375</c:v>
                </c:pt>
                <c:pt idx="116986">
                  <c:v>301.65104166666669</c:v>
                </c:pt>
                <c:pt idx="116987">
                  <c:v>301.65364583333331</c:v>
                </c:pt>
                <c:pt idx="116988">
                  <c:v>301.65625</c:v>
                </c:pt>
                <c:pt idx="116989">
                  <c:v>301.65885416666669</c:v>
                </c:pt>
                <c:pt idx="116990">
                  <c:v>301.66145833333331</c:v>
                </c:pt>
                <c:pt idx="116991">
                  <c:v>301.6640625</c:v>
                </c:pt>
                <c:pt idx="116992">
                  <c:v>301.66666666666669</c:v>
                </c:pt>
                <c:pt idx="116993">
                  <c:v>301.66927083333331</c:v>
                </c:pt>
                <c:pt idx="116994">
                  <c:v>301.671875</c:v>
                </c:pt>
                <c:pt idx="116995">
                  <c:v>301.67447916666669</c:v>
                </c:pt>
                <c:pt idx="116996">
                  <c:v>301.67708333333331</c:v>
                </c:pt>
                <c:pt idx="116997">
                  <c:v>301.6796875</c:v>
                </c:pt>
                <c:pt idx="116998">
                  <c:v>301.68229166666669</c:v>
                </c:pt>
                <c:pt idx="116999">
                  <c:v>301.68489583333331</c:v>
                </c:pt>
                <c:pt idx="117000">
                  <c:v>301.6875</c:v>
                </c:pt>
                <c:pt idx="117001">
                  <c:v>301.69010416666669</c:v>
                </c:pt>
                <c:pt idx="117002">
                  <c:v>301.69270833333331</c:v>
                </c:pt>
                <c:pt idx="117003">
                  <c:v>301.6953125</c:v>
                </c:pt>
                <c:pt idx="117004">
                  <c:v>301.69791666666669</c:v>
                </c:pt>
                <c:pt idx="117005">
                  <c:v>301.70052083333331</c:v>
                </c:pt>
                <c:pt idx="117006">
                  <c:v>301.703125</c:v>
                </c:pt>
                <c:pt idx="117007">
                  <c:v>301.70572916666669</c:v>
                </c:pt>
                <c:pt idx="117008">
                  <c:v>301.70833333333331</c:v>
                </c:pt>
                <c:pt idx="117009">
                  <c:v>301.7109375</c:v>
                </c:pt>
                <c:pt idx="117010">
                  <c:v>301.71354166666669</c:v>
                </c:pt>
                <c:pt idx="117011">
                  <c:v>301.71614583333331</c:v>
                </c:pt>
                <c:pt idx="117012">
                  <c:v>301.71875</c:v>
                </c:pt>
                <c:pt idx="117013">
                  <c:v>301.72135416666669</c:v>
                </c:pt>
                <c:pt idx="117014">
                  <c:v>301.72395833333331</c:v>
                </c:pt>
                <c:pt idx="117015">
                  <c:v>301.7265625</c:v>
                </c:pt>
                <c:pt idx="117016">
                  <c:v>301.72916666666669</c:v>
                </c:pt>
                <c:pt idx="117017">
                  <c:v>301.73177083333331</c:v>
                </c:pt>
                <c:pt idx="117018">
                  <c:v>301.734375</c:v>
                </c:pt>
                <c:pt idx="117019">
                  <c:v>301.73697916666669</c:v>
                </c:pt>
                <c:pt idx="117020">
                  <c:v>301.73958333333331</c:v>
                </c:pt>
                <c:pt idx="117021">
                  <c:v>301.7421875</c:v>
                </c:pt>
                <c:pt idx="117022">
                  <c:v>301.74479166666669</c:v>
                </c:pt>
                <c:pt idx="117023">
                  <c:v>301.74739583333331</c:v>
                </c:pt>
                <c:pt idx="117024">
                  <c:v>301.75</c:v>
                </c:pt>
                <c:pt idx="117025">
                  <c:v>301.75260416666669</c:v>
                </c:pt>
                <c:pt idx="117026">
                  <c:v>301.75520833333331</c:v>
                </c:pt>
                <c:pt idx="117027">
                  <c:v>301.7578125</c:v>
                </c:pt>
                <c:pt idx="117028">
                  <c:v>301.76041666666669</c:v>
                </c:pt>
                <c:pt idx="117029">
                  <c:v>301.76302083333331</c:v>
                </c:pt>
                <c:pt idx="117030">
                  <c:v>301.765625</c:v>
                </c:pt>
                <c:pt idx="117031">
                  <c:v>301.76822916666669</c:v>
                </c:pt>
                <c:pt idx="117032">
                  <c:v>301.77083333333331</c:v>
                </c:pt>
                <c:pt idx="117033">
                  <c:v>301.7734375</c:v>
                </c:pt>
                <c:pt idx="117034">
                  <c:v>301.77604166666669</c:v>
                </c:pt>
                <c:pt idx="117035">
                  <c:v>301.77864583333331</c:v>
                </c:pt>
                <c:pt idx="117036">
                  <c:v>301.78125</c:v>
                </c:pt>
                <c:pt idx="117037">
                  <c:v>301.78385416666669</c:v>
                </c:pt>
                <c:pt idx="117038">
                  <c:v>301.78645833333331</c:v>
                </c:pt>
                <c:pt idx="117039">
                  <c:v>301.7890625</c:v>
                </c:pt>
                <c:pt idx="117040">
                  <c:v>301.79166666666669</c:v>
                </c:pt>
                <c:pt idx="117041">
                  <c:v>301.79427083333331</c:v>
                </c:pt>
                <c:pt idx="117042">
                  <c:v>301.796875</c:v>
                </c:pt>
                <c:pt idx="117043">
                  <c:v>301.79947916666669</c:v>
                </c:pt>
                <c:pt idx="117044">
                  <c:v>301.80208333333331</c:v>
                </c:pt>
                <c:pt idx="117045">
                  <c:v>301.8046875</c:v>
                </c:pt>
                <c:pt idx="117046">
                  <c:v>301.80729166666669</c:v>
                </c:pt>
                <c:pt idx="117047">
                  <c:v>301.80989583333331</c:v>
                </c:pt>
                <c:pt idx="117048">
                  <c:v>301.8125</c:v>
                </c:pt>
                <c:pt idx="117049">
                  <c:v>301.81510416666669</c:v>
                </c:pt>
                <c:pt idx="117050">
                  <c:v>301.81770833333331</c:v>
                </c:pt>
                <c:pt idx="117051">
                  <c:v>301.8203125</c:v>
                </c:pt>
                <c:pt idx="117052">
                  <c:v>301.82291666666669</c:v>
                </c:pt>
                <c:pt idx="117053">
                  <c:v>301.82552083333331</c:v>
                </c:pt>
                <c:pt idx="117054">
                  <c:v>301.828125</c:v>
                </c:pt>
                <c:pt idx="117055">
                  <c:v>301.83072916666669</c:v>
                </c:pt>
                <c:pt idx="117056">
                  <c:v>301.83333333333331</c:v>
                </c:pt>
                <c:pt idx="117057">
                  <c:v>301.8359375</c:v>
                </c:pt>
                <c:pt idx="117058">
                  <c:v>301.83854166666669</c:v>
                </c:pt>
                <c:pt idx="117059">
                  <c:v>301.84114583333331</c:v>
                </c:pt>
                <c:pt idx="117060">
                  <c:v>301.84375</c:v>
                </c:pt>
                <c:pt idx="117061">
                  <c:v>301.84635416666669</c:v>
                </c:pt>
                <c:pt idx="117062">
                  <c:v>301.84895833333331</c:v>
                </c:pt>
                <c:pt idx="117063">
                  <c:v>301.8515625</c:v>
                </c:pt>
                <c:pt idx="117064">
                  <c:v>301.85416666666669</c:v>
                </c:pt>
                <c:pt idx="117065">
                  <c:v>301.85677083333331</c:v>
                </c:pt>
                <c:pt idx="117066">
                  <c:v>301.859375</c:v>
                </c:pt>
                <c:pt idx="117067">
                  <c:v>301.86197916666669</c:v>
                </c:pt>
                <c:pt idx="117068">
                  <c:v>301.86458333333331</c:v>
                </c:pt>
                <c:pt idx="117069">
                  <c:v>301.8671875</c:v>
                </c:pt>
                <c:pt idx="117070">
                  <c:v>301.86979166666669</c:v>
                </c:pt>
                <c:pt idx="117071">
                  <c:v>301.87239583333331</c:v>
                </c:pt>
                <c:pt idx="117072">
                  <c:v>301.875</c:v>
                </c:pt>
                <c:pt idx="117073">
                  <c:v>301.87760416666669</c:v>
                </c:pt>
                <c:pt idx="117074">
                  <c:v>301.88020833333331</c:v>
                </c:pt>
                <c:pt idx="117075">
                  <c:v>301.8828125</c:v>
                </c:pt>
                <c:pt idx="117076">
                  <c:v>301.88541666666669</c:v>
                </c:pt>
                <c:pt idx="117077">
                  <c:v>301.88802083333331</c:v>
                </c:pt>
                <c:pt idx="117078">
                  <c:v>301.890625</c:v>
                </c:pt>
                <c:pt idx="117079">
                  <c:v>301.89322916666669</c:v>
                </c:pt>
                <c:pt idx="117080">
                  <c:v>301.89583333333331</c:v>
                </c:pt>
                <c:pt idx="117081">
                  <c:v>301.8984375</c:v>
                </c:pt>
                <c:pt idx="117082">
                  <c:v>301.90104166666669</c:v>
                </c:pt>
                <c:pt idx="117083">
                  <c:v>301.90364583333331</c:v>
                </c:pt>
                <c:pt idx="117084">
                  <c:v>301.90625</c:v>
                </c:pt>
                <c:pt idx="117085">
                  <c:v>301.90885416666669</c:v>
                </c:pt>
                <c:pt idx="117086">
                  <c:v>301.91145833333331</c:v>
                </c:pt>
                <c:pt idx="117087">
                  <c:v>301.9140625</c:v>
                </c:pt>
                <c:pt idx="117088">
                  <c:v>301.91666666666669</c:v>
                </c:pt>
                <c:pt idx="117089">
                  <c:v>301.91927083333331</c:v>
                </c:pt>
                <c:pt idx="117090">
                  <c:v>301.921875</c:v>
                </c:pt>
                <c:pt idx="117091">
                  <c:v>301.92447916666669</c:v>
                </c:pt>
                <c:pt idx="117092">
                  <c:v>301.92708333333331</c:v>
                </c:pt>
                <c:pt idx="117093">
                  <c:v>301.9296875</c:v>
                </c:pt>
                <c:pt idx="117094">
                  <c:v>301.93229166666669</c:v>
                </c:pt>
                <c:pt idx="117095">
                  <c:v>301.93489583333331</c:v>
                </c:pt>
                <c:pt idx="117096">
                  <c:v>301.9375</c:v>
                </c:pt>
                <c:pt idx="117097">
                  <c:v>301.94010416666669</c:v>
                </c:pt>
                <c:pt idx="117098">
                  <c:v>301.94270833333331</c:v>
                </c:pt>
                <c:pt idx="117099">
                  <c:v>301.9453125</c:v>
                </c:pt>
                <c:pt idx="117100">
                  <c:v>301.94791666666669</c:v>
                </c:pt>
                <c:pt idx="117101">
                  <c:v>301.95052083333331</c:v>
                </c:pt>
                <c:pt idx="117102">
                  <c:v>301.953125</c:v>
                </c:pt>
                <c:pt idx="117103">
                  <c:v>301.95572916666669</c:v>
                </c:pt>
                <c:pt idx="117104">
                  <c:v>301.95833333333331</c:v>
                </c:pt>
                <c:pt idx="117105">
                  <c:v>301.9609375</c:v>
                </c:pt>
                <c:pt idx="117106">
                  <c:v>301.96354166666669</c:v>
                </c:pt>
                <c:pt idx="117107">
                  <c:v>301.96614583333331</c:v>
                </c:pt>
                <c:pt idx="117108">
                  <c:v>301.96875</c:v>
                </c:pt>
                <c:pt idx="117109">
                  <c:v>301.97135416666669</c:v>
                </c:pt>
                <c:pt idx="117110">
                  <c:v>301.97395833333331</c:v>
                </c:pt>
                <c:pt idx="117111">
                  <c:v>301.9765625</c:v>
                </c:pt>
                <c:pt idx="117112">
                  <c:v>301.97916666666669</c:v>
                </c:pt>
                <c:pt idx="117113">
                  <c:v>301.98177083333331</c:v>
                </c:pt>
                <c:pt idx="117114">
                  <c:v>301.984375</c:v>
                </c:pt>
                <c:pt idx="117115">
                  <c:v>301.98697916666669</c:v>
                </c:pt>
                <c:pt idx="117116">
                  <c:v>301.98958333333331</c:v>
                </c:pt>
                <c:pt idx="117117">
                  <c:v>301.9921875</c:v>
                </c:pt>
                <c:pt idx="117118">
                  <c:v>301.99479166666669</c:v>
                </c:pt>
                <c:pt idx="117119">
                  <c:v>301.99739583333331</c:v>
                </c:pt>
                <c:pt idx="117120">
                  <c:v>302</c:v>
                </c:pt>
                <c:pt idx="117121">
                  <c:v>302.00260416666669</c:v>
                </c:pt>
                <c:pt idx="117122">
                  <c:v>302.00520833333331</c:v>
                </c:pt>
                <c:pt idx="117123">
                  <c:v>302.0078125</c:v>
                </c:pt>
                <c:pt idx="117124">
                  <c:v>302.01041666666669</c:v>
                </c:pt>
                <c:pt idx="117125">
                  <c:v>302.01302083333331</c:v>
                </c:pt>
                <c:pt idx="117126">
                  <c:v>302.015625</c:v>
                </c:pt>
                <c:pt idx="117127">
                  <c:v>302.01822916666669</c:v>
                </c:pt>
                <c:pt idx="117128">
                  <c:v>302.02083333333331</c:v>
                </c:pt>
                <c:pt idx="117129">
                  <c:v>302.0234375</c:v>
                </c:pt>
                <c:pt idx="117130">
                  <c:v>302.02604166666669</c:v>
                </c:pt>
                <c:pt idx="117131">
                  <c:v>302.02864583333331</c:v>
                </c:pt>
                <c:pt idx="117132">
                  <c:v>302.03125</c:v>
                </c:pt>
                <c:pt idx="117133">
                  <c:v>302.03385416666669</c:v>
                </c:pt>
                <c:pt idx="117134">
                  <c:v>302.03645833333331</c:v>
                </c:pt>
                <c:pt idx="117135">
                  <c:v>302.0390625</c:v>
                </c:pt>
                <c:pt idx="117136">
                  <c:v>302.04166666666669</c:v>
                </c:pt>
                <c:pt idx="117137">
                  <c:v>302.04427083333331</c:v>
                </c:pt>
                <c:pt idx="117138">
                  <c:v>302.046875</c:v>
                </c:pt>
                <c:pt idx="117139">
                  <c:v>302.04947916666669</c:v>
                </c:pt>
                <c:pt idx="117140">
                  <c:v>302.05208333333331</c:v>
                </c:pt>
                <c:pt idx="117141">
                  <c:v>302.0546875</c:v>
                </c:pt>
                <c:pt idx="117142">
                  <c:v>302.05729166666669</c:v>
                </c:pt>
                <c:pt idx="117143">
                  <c:v>302.05989583333331</c:v>
                </c:pt>
                <c:pt idx="117144">
                  <c:v>302.0625</c:v>
                </c:pt>
                <c:pt idx="117145">
                  <c:v>302.06510416666669</c:v>
                </c:pt>
                <c:pt idx="117146">
                  <c:v>302.06770833333331</c:v>
                </c:pt>
                <c:pt idx="117147">
                  <c:v>302.0703125</c:v>
                </c:pt>
                <c:pt idx="117148">
                  <c:v>302.07291666666669</c:v>
                </c:pt>
                <c:pt idx="117149">
                  <c:v>302.07552083333331</c:v>
                </c:pt>
                <c:pt idx="117150">
                  <c:v>302.078125</c:v>
                </c:pt>
                <c:pt idx="117151">
                  <c:v>302.08072916666669</c:v>
                </c:pt>
                <c:pt idx="117152">
                  <c:v>302.08333333333331</c:v>
                </c:pt>
                <c:pt idx="117153">
                  <c:v>302.0859375</c:v>
                </c:pt>
                <c:pt idx="117154">
                  <c:v>302.08854166666669</c:v>
                </c:pt>
                <c:pt idx="117155">
                  <c:v>302.09114583333331</c:v>
                </c:pt>
                <c:pt idx="117156">
                  <c:v>302.09375</c:v>
                </c:pt>
                <c:pt idx="117157">
                  <c:v>302.09635416666669</c:v>
                </c:pt>
                <c:pt idx="117158">
                  <c:v>302.09895833333331</c:v>
                </c:pt>
                <c:pt idx="117159">
                  <c:v>302.1015625</c:v>
                </c:pt>
                <c:pt idx="117160">
                  <c:v>302.10416666666669</c:v>
                </c:pt>
                <c:pt idx="117161">
                  <c:v>302.10677083333331</c:v>
                </c:pt>
                <c:pt idx="117162">
                  <c:v>302.109375</c:v>
                </c:pt>
                <c:pt idx="117163">
                  <c:v>302.11197916666669</c:v>
                </c:pt>
                <c:pt idx="117164">
                  <c:v>302.11458333333331</c:v>
                </c:pt>
                <c:pt idx="117165">
                  <c:v>302.1171875</c:v>
                </c:pt>
                <c:pt idx="117166">
                  <c:v>302.11979166666669</c:v>
                </c:pt>
                <c:pt idx="117167">
                  <c:v>302.12239583333331</c:v>
                </c:pt>
                <c:pt idx="117168">
                  <c:v>302.125</c:v>
                </c:pt>
                <c:pt idx="117169">
                  <c:v>302.12760416666669</c:v>
                </c:pt>
                <c:pt idx="117170">
                  <c:v>302.13020833333331</c:v>
                </c:pt>
                <c:pt idx="117171">
                  <c:v>302.1328125</c:v>
                </c:pt>
                <c:pt idx="117172">
                  <c:v>302.13541666666669</c:v>
                </c:pt>
                <c:pt idx="117173">
                  <c:v>302.13802083333331</c:v>
                </c:pt>
                <c:pt idx="117174">
                  <c:v>302.140625</c:v>
                </c:pt>
                <c:pt idx="117175">
                  <c:v>302.14322916666669</c:v>
                </c:pt>
                <c:pt idx="117176">
                  <c:v>302.14583333333331</c:v>
                </c:pt>
                <c:pt idx="117177">
                  <c:v>302.1484375</c:v>
                </c:pt>
                <c:pt idx="117178">
                  <c:v>302.15104166666669</c:v>
                </c:pt>
                <c:pt idx="117179">
                  <c:v>302.15364583333331</c:v>
                </c:pt>
                <c:pt idx="117180">
                  <c:v>302.15625</c:v>
                </c:pt>
                <c:pt idx="117181">
                  <c:v>302.15885416666669</c:v>
                </c:pt>
                <c:pt idx="117182">
                  <c:v>302.16145833333331</c:v>
                </c:pt>
                <c:pt idx="117183">
                  <c:v>302.1640625</c:v>
                </c:pt>
                <c:pt idx="117184">
                  <c:v>302.16666666666669</c:v>
                </c:pt>
                <c:pt idx="117185">
                  <c:v>302.16927083333331</c:v>
                </c:pt>
                <c:pt idx="117186">
                  <c:v>302.171875</c:v>
                </c:pt>
                <c:pt idx="117187">
                  <c:v>302.17447916666669</c:v>
                </c:pt>
                <c:pt idx="117188">
                  <c:v>302.17708333333331</c:v>
                </c:pt>
                <c:pt idx="117189">
                  <c:v>302.1796875</c:v>
                </c:pt>
                <c:pt idx="117190">
                  <c:v>302.18229166666669</c:v>
                </c:pt>
                <c:pt idx="117191">
                  <c:v>302.18489583333331</c:v>
                </c:pt>
                <c:pt idx="117192">
                  <c:v>302.1875</c:v>
                </c:pt>
                <c:pt idx="117193">
                  <c:v>302.19010416666669</c:v>
                </c:pt>
                <c:pt idx="117194">
                  <c:v>302.19270833333331</c:v>
                </c:pt>
                <c:pt idx="117195">
                  <c:v>302.1953125</c:v>
                </c:pt>
                <c:pt idx="117196">
                  <c:v>302.19791666666669</c:v>
                </c:pt>
                <c:pt idx="117197">
                  <c:v>302.20052083333331</c:v>
                </c:pt>
                <c:pt idx="117198">
                  <c:v>302.203125</c:v>
                </c:pt>
                <c:pt idx="117199">
                  <c:v>302.20572916666669</c:v>
                </c:pt>
                <c:pt idx="117200">
                  <c:v>302.20833333333331</c:v>
                </c:pt>
                <c:pt idx="117201">
                  <c:v>302.2109375</c:v>
                </c:pt>
                <c:pt idx="117202">
                  <c:v>302.21354166666669</c:v>
                </c:pt>
                <c:pt idx="117203">
                  <c:v>302.21614583333331</c:v>
                </c:pt>
                <c:pt idx="117204">
                  <c:v>302.21875</c:v>
                </c:pt>
                <c:pt idx="117205">
                  <c:v>302.22135416666669</c:v>
                </c:pt>
                <c:pt idx="117206">
                  <c:v>302.22395833333331</c:v>
                </c:pt>
                <c:pt idx="117207">
                  <c:v>302.2265625</c:v>
                </c:pt>
                <c:pt idx="117208">
                  <c:v>302.22916666666669</c:v>
                </c:pt>
                <c:pt idx="117209">
                  <c:v>302.23177083333331</c:v>
                </c:pt>
                <c:pt idx="117210">
                  <c:v>302.234375</c:v>
                </c:pt>
                <c:pt idx="117211">
                  <c:v>302.23697916666669</c:v>
                </c:pt>
                <c:pt idx="117212">
                  <c:v>302.23958333333331</c:v>
                </c:pt>
                <c:pt idx="117213">
                  <c:v>302.2421875</c:v>
                </c:pt>
                <c:pt idx="117214">
                  <c:v>302.24479166666669</c:v>
                </c:pt>
                <c:pt idx="117215">
                  <c:v>302.24739583333331</c:v>
                </c:pt>
                <c:pt idx="117216">
                  <c:v>302.25</c:v>
                </c:pt>
                <c:pt idx="117217">
                  <c:v>302.25260416666669</c:v>
                </c:pt>
                <c:pt idx="117218">
                  <c:v>302.25520833333331</c:v>
                </c:pt>
                <c:pt idx="117219">
                  <c:v>302.2578125</c:v>
                </c:pt>
                <c:pt idx="117220">
                  <c:v>302.26041666666669</c:v>
                </c:pt>
                <c:pt idx="117221">
                  <c:v>302.26302083333331</c:v>
                </c:pt>
                <c:pt idx="117222">
                  <c:v>302.265625</c:v>
                </c:pt>
                <c:pt idx="117223">
                  <c:v>302.26822916666669</c:v>
                </c:pt>
                <c:pt idx="117224">
                  <c:v>302.27083333333331</c:v>
                </c:pt>
                <c:pt idx="117225">
                  <c:v>302.2734375</c:v>
                </c:pt>
                <c:pt idx="117226">
                  <c:v>302.27604166666669</c:v>
                </c:pt>
                <c:pt idx="117227">
                  <c:v>302.27864583333331</c:v>
                </c:pt>
                <c:pt idx="117228">
                  <c:v>302.28125</c:v>
                </c:pt>
                <c:pt idx="117229">
                  <c:v>302.28385416666669</c:v>
                </c:pt>
                <c:pt idx="117230">
                  <c:v>302.28645833333331</c:v>
                </c:pt>
                <c:pt idx="117231">
                  <c:v>302.2890625</c:v>
                </c:pt>
                <c:pt idx="117232">
                  <c:v>302.29166666666669</c:v>
                </c:pt>
                <c:pt idx="117233">
                  <c:v>302.29427083333331</c:v>
                </c:pt>
                <c:pt idx="117234">
                  <c:v>302.296875</c:v>
                </c:pt>
                <c:pt idx="117235">
                  <c:v>302.29947916666669</c:v>
                </c:pt>
                <c:pt idx="117236">
                  <c:v>302.30208333333331</c:v>
                </c:pt>
                <c:pt idx="117237">
                  <c:v>302.3046875</c:v>
                </c:pt>
                <c:pt idx="117238">
                  <c:v>302.30729166666669</c:v>
                </c:pt>
                <c:pt idx="117239">
                  <c:v>302.30989583333331</c:v>
                </c:pt>
                <c:pt idx="117240">
                  <c:v>302.3125</c:v>
                </c:pt>
                <c:pt idx="117241">
                  <c:v>302.31510416666669</c:v>
                </c:pt>
                <c:pt idx="117242">
                  <c:v>302.31770833333331</c:v>
                </c:pt>
                <c:pt idx="117243">
                  <c:v>302.3203125</c:v>
                </c:pt>
                <c:pt idx="117244">
                  <c:v>302.32291666666669</c:v>
                </c:pt>
                <c:pt idx="117245">
                  <c:v>302.32552083333331</c:v>
                </c:pt>
                <c:pt idx="117246">
                  <c:v>302.328125</c:v>
                </c:pt>
                <c:pt idx="117247">
                  <c:v>302.33072916666669</c:v>
                </c:pt>
                <c:pt idx="117248">
                  <c:v>302.33333333333331</c:v>
                </c:pt>
                <c:pt idx="117249">
                  <c:v>302.3359375</c:v>
                </c:pt>
                <c:pt idx="117250">
                  <c:v>302.33854166666669</c:v>
                </c:pt>
                <c:pt idx="117251">
                  <c:v>302.34114583333331</c:v>
                </c:pt>
                <c:pt idx="117252">
                  <c:v>302.34375</c:v>
                </c:pt>
                <c:pt idx="117253">
                  <c:v>302.34635416666669</c:v>
                </c:pt>
                <c:pt idx="117254">
                  <c:v>302.34895833333331</c:v>
                </c:pt>
                <c:pt idx="117255">
                  <c:v>302.3515625</c:v>
                </c:pt>
                <c:pt idx="117256">
                  <c:v>302.35416666666669</c:v>
                </c:pt>
                <c:pt idx="117257">
                  <c:v>302.35677083333331</c:v>
                </c:pt>
                <c:pt idx="117258">
                  <c:v>302.359375</c:v>
                </c:pt>
                <c:pt idx="117259">
                  <c:v>302.36197916666669</c:v>
                </c:pt>
                <c:pt idx="117260">
                  <c:v>302.36458333333331</c:v>
                </c:pt>
                <c:pt idx="117261">
                  <c:v>302.3671875</c:v>
                </c:pt>
                <c:pt idx="117262">
                  <c:v>302.36979166666669</c:v>
                </c:pt>
                <c:pt idx="117263">
                  <c:v>302.37239583333331</c:v>
                </c:pt>
                <c:pt idx="117264">
                  <c:v>302.375</c:v>
                </c:pt>
                <c:pt idx="117265">
                  <c:v>302.37760416666669</c:v>
                </c:pt>
                <c:pt idx="117266">
                  <c:v>302.38020833333331</c:v>
                </c:pt>
                <c:pt idx="117267">
                  <c:v>302.3828125</c:v>
                </c:pt>
                <c:pt idx="117268">
                  <c:v>302.38541666666669</c:v>
                </c:pt>
                <c:pt idx="117269">
                  <c:v>302.38802083333331</c:v>
                </c:pt>
                <c:pt idx="117270">
                  <c:v>302.390625</c:v>
                </c:pt>
                <c:pt idx="117271">
                  <c:v>302.39322916666669</c:v>
                </c:pt>
                <c:pt idx="117272">
                  <c:v>302.39583333333331</c:v>
                </c:pt>
                <c:pt idx="117273">
                  <c:v>302.3984375</c:v>
                </c:pt>
                <c:pt idx="117274">
                  <c:v>302.40104166666669</c:v>
                </c:pt>
                <c:pt idx="117275">
                  <c:v>302.40364583333331</c:v>
                </c:pt>
                <c:pt idx="117276">
                  <c:v>302.40625</c:v>
                </c:pt>
                <c:pt idx="117277">
                  <c:v>302.40885416666669</c:v>
                </c:pt>
                <c:pt idx="117278">
                  <c:v>302.41145833333331</c:v>
                </c:pt>
                <c:pt idx="117279">
                  <c:v>302.4140625</c:v>
                </c:pt>
                <c:pt idx="117280">
                  <c:v>302.41666666666669</c:v>
                </c:pt>
                <c:pt idx="117281">
                  <c:v>302.41927083333331</c:v>
                </c:pt>
                <c:pt idx="117282">
                  <c:v>302.421875</c:v>
                </c:pt>
                <c:pt idx="117283">
                  <c:v>302.42447916666669</c:v>
                </c:pt>
                <c:pt idx="117284">
                  <c:v>302.42708333333331</c:v>
                </c:pt>
                <c:pt idx="117285">
                  <c:v>302.4296875</c:v>
                </c:pt>
                <c:pt idx="117286">
                  <c:v>302.43229166666669</c:v>
                </c:pt>
                <c:pt idx="117287">
                  <c:v>302.43489583333331</c:v>
                </c:pt>
                <c:pt idx="117288">
                  <c:v>302.4375</c:v>
                </c:pt>
                <c:pt idx="117289">
                  <c:v>302.44010416666669</c:v>
                </c:pt>
                <c:pt idx="117290">
                  <c:v>302.44270833333331</c:v>
                </c:pt>
                <c:pt idx="117291">
                  <c:v>302.4453125</c:v>
                </c:pt>
                <c:pt idx="117292">
                  <c:v>302.44791666666669</c:v>
                </c:pt>
                <c:pt idx="117293">
                  <c:v>302.45052083333331</c:v>
                </c:pt>
                <c:pt idx="117294">
                  <c:v>302.453125</c:v>
                </c:pt>
                <c:pt idx="117295">
                  <c:v>302.45572916666669</c:v>
                </c:pt>
                <c:pt idx="117296">
                  <c:v>302.45833333333331</c:v>
                </c:pt>
                <c:pt idx="117297">
                  <c:v>302.4609375</c:v>
                </c:pt>
                <c:pt idx="117298">
                  <c:v>302.46354166666669</c:v>
                </c:pt>
                <c:pt idx="117299">
                  <c:v>302.46614583333331</c:v>
                </c:pt>
                <c:pt idx="117300">
                  <c:v>302.46875</c:v>
                </c:pt>
                <c:pt idx="117301">
                  <c:v>302.47135416666669</c:v>
                </c:pt>
                <c:pt idx="117302">
                  <c:v>302.47395833333331</c:v>
                </c:pt>
                <c:pt idx="117303">
                  <c:v>302.4765625</c:v>
                </c:pt>
                <c:pt idx="117304">
                  <c:v>302.47916666666669</c:v>
                </c:pt>
                <c:pt idx="117305">
                  <c:v>302.48177083333331</c:v>
                </c:pt>
                <c:pt idx="117306">
                  <c:v>302.484375</c:v>
                </c:pt>
                <c:pt idx="117307">
                  <c:v>302.48697916666669</c:v>
                </c:pt>
                <c:pt idx="117308">
                  <c:v>302.48958333333331</c:v>
                </c:pt>
                <c:pt idx="117309">
                  <c:v>302.4921875</c:v>
                </c:pt>
                <c:pt idx="117310">
                  <c:v>302.49479166666669</c:v>
                </c:pt>
                <c:pt idx="117311">
                  <c:v>302.49739583333331</c:v>
                </c:pt>
                <c:pt idx="117312">
                  <c:v>302.5</c:v>
                </c:pt>
                <c:pt idx="117313">
                  <c:v>302.50260416666669</c:v>
                </c:pt>
                <c:pt idx="117314">
                  <c:v>302.50520833333331</c:v>
                </c:pt>
                <c:pt idx="117315">
                  <c:v>302.5078125</c:v>
                </c:pt>
                <c:pt idx="117316">
                  <c:v>302.51041666666669</c:v>
                </c:pt>
                <c:pt idx="117317">
                  <c:v>302.51302083333331</c:v>
                </c:pt>
                <c:pt idx="117318">
                  <c:v>302.515625</c:v>
                </c:pt>
                <c:pt idx="117319">
                  <c:v>302.51822916666669</c:v>
                </c:pt>
                <c:pt idx="117320">
                  <c:v>302.52083333333331</c:v>
                </c:pt>
                <c:pt idx="117321">
                  <c:v>302.5234375</c:v>
                </c:pt>
                <c:pt idx="117322">
                  <c:v>302.52604166666669</c:v>
                </c:pt>
                <c:pt idx="117323">
                  <c:v>302.52864583333331</c:v>
                </c:pt>
                <c:pt idx="117324">
                  <c:v>302.53125</c:v>
                </c:pt>
                <c:pt idx="117325">
                  <c:v>302.53385416666669</c:v>
                </c:pt>
                <c:pt idx="117326">
                  <c:v>302.53645833333331</c:v>
                </c:pt>
                <c:pt idx="117327">
                  <c:v>302.5390625</c:v>
                </c:pt>
                <c:pt idx="117328">
                  <c:v>302.54166666666669</c:v>
                </c:pt>
                <c:pt idx="117329">
                  <c:v>302.54427083333331</c:v>
                </c:pt>
                <c:pt idx="117330">
                  <c:v>302.546875</c:v>
                </c:pt>
                <c:pt idx="117331">
                  <c:v>302.54947916666669</c:v>
                </c:pt>
                <c:pt idx="117332">
                  <c:v>302.55208333333331</c:v>
                </c:pt>
                <c:pt idx="117333">
                  <c:v>302.5546875</c:v>
                </c:pt>
                <c:pt idx="117334">
                  <c:v>302.55729166666669</c:v>
                </c:pt>
                <c:pt idx="117335">
                  <c:v>302.55989583333331</c:v>
                </c:pt>
                <c:pt idx="117336">
                  <c:v>302.5625</c:v>
                </c:pt>
                <c:pt idx="117337">
                  <c:v>302.56510416666669</c:v>
                </c:pt>
                <c:pt idx="117338">
                  <c:v>302.56770833333331</c:v>
                </c:pt>
                <c:pt idx="117339">
                  <c:v>302.5703125</c:v>
                </c:pt>
                <c:pt idx="117340">
                  <c:v>302.57291666666669</c:v>
                </c:pt>
                <c:pt idx="117341">
                  <c:v>302.57552083333331</c:v>
                </c:pt>
                <c:pt idx="117342">
                  <c:v>302.578125</c:v>
                </c:pt>
                <c:pt idx="117343">
                  <c:v>302.58072916666669</c:v>
                </c:pt>
                <c:pt idx="117344">
                  <c:v>302.58333333333331</c:v>
                </c:pt>
                <c:pt idx="117345">
                  <c:v>302.5859375</c:v>
                </c:pt>
                <c:pt idx="117346">
                  <c:v>302.58854166666669</c:v>
                </c:pt>
                <c:pt idx="117347">
                  <c:v>302.59114583333331</c:v>
                </c:pt>
                <c:pt idx="117348">
                  <c:v>302.59375</c:v>
                </c:pt>
                <c:pt idx="117349">
                  <c:v>302.59635416666669</c:v>
                </c:pt>
                <c:pt idx="117350">
                  <c:v>302.59895833333331</c:v>
                </c:pt>
                <c:pt idx="117351">
                  <c:v>302.6015625</c:v>
                </c:pt>
                <c:pt idx="117352">
                  <c:v>302.60416666666669</c:v>
                </c:pt>
                <c:pt idx="117353">
                  <c:v>302.60677083333331</c:v>
                </c:pt>
                <c:pt idx="117354">
                  <c:v>302.609375</c:v>
                </c:pt>
                <c:pt idx="117355">
                  <c:v>302.61197916666669</c:v>
                </c:pt>
                <c:pt idx="117356">
                  <c:v>302.61458333333331</c:v>
                </c:pt>
                <c:pt idx="117357">
                  <c:v>302.6171875</c:v>
                </c:pt>
                <c:pt idx="117358">
                  <c:v>302.61979166666669</c:v>
                </c:pt>
                <c:pt idx="117359">
                  <c:v>302.62239583333331</c:v>
                </c:pt>
                <c:pt idx="117360">
                  <c:v>302.625</c:v>
                </c:pt>
                <c:pt idx="117361">
                  <c:v>302.62760416666669</c:v>
                </c:pt>
                <c:pt idx="117362">
                  <c:v>302.63020833333331</c:v>
                </c:pt>
                <c:pt idx="117363">
                  <c:v>302.6328125</c:v>
                </c:pt>
                <c:pt idx="117364">
                  <c:v>302.63541666666669</c:v>
                </c:pt>
                <c:pt idx="117365">
                  <c:v>302.63802083333331</c:v>
                </c:pt>
                <c:pt idx="117366">
                  <c:v>302.640625</c:v>
                </c:pt>
                <c:pt idx="117367">
                  <c:v>302.64322916666669</c:v>
                </c:pt>
                <c:pt idx="117368">
                  <c:v>302.64583333333331</c:v>
                </c:pt>
                <c:pt idx="117369">
                  <c:v>302.6484375</c:v>
                </c:pt>
                <c:pt idx="117370">
                  <c:v>302.65104166666669</c:v>
                </c:pt>
                <c:pt idx="117371">
                  <c:v>302.65364583333331</c:v>
                </c:pt>
                <c:pt idx="117372">
                  <c:v>302.65625</c:v>
                </c:pt>
                <c:pt idx="117373">
                  <c:v>302.65885416666669</c:v>
                </c:pt>
                <c:pt idx="117374">
                  <c:v>302.66145833333331</c:v>
                </c:pt>
                <c:pt idx="117375">
                  <c:v>302.6640625</c:v>
                </c:pt>
                <c:pt idx="117376">
                  <c:v>302.66666666666669</c:v>
                </c:pt>
                <c:pt idx="117377">
                  <c:v>302.66927083333331</c:v>
                </c:pt>
                <c:pt idx="117378">
                  <c:v>302.671875</c:v>
                </c:pt>
                <c:pt idx="117379">
                  <c:v>302.67447916666669</c:v>
                </c:pt>
                <c:pt idx="117380">
                  <c:v>302.67708333333331</c:v>
                </c:pt>
                <c:pt idx="117381">
                  <c:v>302.6796875</c:v>
                </c:pt>
                <c:pt idx="117382">
                  <c:v>302.68229166666669</c:v>
                </c:pt>
                <c:pt idx="117383">
                  <c:v>302.68489583333331</c:v>
                </c:pt>
                <c:pt idx="117384">
                  <c:v>302.6875</c:v>
                </c:pt>
                <c:pt idx="117385">
                  <c:v>302.69010416666669</c:v>
                </c:pt>
                <c:pt idx="117386">
                  <c:v>302.69270833333331</c:v>
                </c:pt>
                <c:pt idx="117387">
                  <c:v>302.6953125</c:v>
                </c:pt>
                <c:pt idx="117388">
                  <c:v>302.69791666666669</c:v>
                </c:pt>
                <c:pt idx="117389">
                  <c:v>302.70052083333331</c:v>
                </c:pt>
                <c:pt idx="117390">
                  <c:v>302.703125</c:v>
                </c:pt>
                <c:pt idx="117391">
                  <c:v>302.70572916666669</c:v>
                </c:pt>
                <c:pt idx="117392">
                  <c:v>302.70833333333331</c:v>
                </c:pt>
                <c:pt idx="117393">
                  <c:v>302.7109375</c:v>
                </c:pt>
                <c:pt idx="117394">
                  <c:v>302.71354166666669</c:v>
                </c:pt>
                <c:pt idx="117395">
                  <c:v>302.71614583333331</c:v>
                </c:pt>
                <c:pt idx="117396">
                  <c:v>302.71875</c:v>
                </c:pt>
                <c:pt idx="117397">
                  <c:v>302.72135416666669</c:v>
                </c:pt>
                <c:pt idx="117398">
                  <c:v>302.72395833333331</c:v>
                </c:pt>
                <c:pt idx="117399">
                  <c:v>302.7265625</c:v>
                </c:pt>
                <c:pt idx="117400">
                  <c:v>302.72916666666669</c:v>
                </c:pt>
                <c:pt idx="117401">
                  <c:v>302.73177083333331</c:v>
                </c:pt>
                <c:pt idx="117402">
                  <c:v>302.734375</c:v>
                </c:pt>
                <c:pt idx="117403">
                  <c:v>302.73697916666669</c:v>
                </c:pt>
                <c:pt idx="117404">
                  <c:v>302.73958333333331</c:v>
                </c:pt>
                <c:pt idx="117405">
                  <c:v>302.7421875</c:v>
                </c:pt>
                <c:pt idx="117406">
                  <c:v>302.74479166666669</c:v>
                </c:pt>
                <c:pt idx="117407">
                  <c:v>302.74739583333331</c:v>
                </c:pt>
                <c:pt idx="117408">
                  <c:v>302.75</c:v>
                </c:pt>
                <c:pt idx="117409">
                  <c:v>302.75260416666669</c:v>
                </c:pt>
                <c:pt idx="117410">
                  <c:v>302.75520833333331</c:v>
                </c:pt>
                <c:pt idx="117411">
                  <c:v>302.7578125</c:v>
                </c:pt>
                <c:pt idx="117412">
                  <c:v>302.76041666666669</c:v>
                </c:pt>
                <c:pt idx="117413">
                  <c:v>302.76302083333331</c:v>
                </c:pt>
                <c:pt idx="117414">
                  <c:v>302.765625</c:v>
                </c:pt>
                <c:pt idx="117415">
                  <c:v>302.76822916666669</c:v>
                </c:pt>
                <c:pt idx="117416">
                  <c:v>302.77083333333331</c:v>
                </c:pt>
                <c:pt idx="117417">
                  <c:v>302.7734375</c:v>
                </c:pt>
                <c:pt idx="117418">
                  <c:v>302.77604166666669</c:v>
                </c:pt>
                <c:pt idx="117419">
                  <c:v>302.77864583333331</c:v>
                </c:pt>
                <c:pt idx="117420">
                  <c:v>302.78125</c:v>
                </c:pt>
                <c:pt idx="117421">
                  <c:v>302.78385416666669</c:v>
                </c:pt>
                <c:pt idx="117422">
                  <c:v>302.78645833333331</c:v>
                </c:pt>
                <c:pt idx="117423">
                  <c:v>302.7890625</c:v>
                </c:pt>
                <c:pt idx="117424">
                  <c:v>302.79166666666669</c:v>
                </c:pt>
                <c:pt idx="117425">
                  <c:v>302.79427083333331</c:v>
                </c:pt>
                <c:pt idx="117426">
                  <c:v>302.796875</c:v>
                </c:pt>
                <c:pt idx="117427">
                  <c:v>302.79947916666669</c:v>
                </c:pt>
                <c:pt idx="117428">
                  <c:v>302.80208333333331</c:v>
                </c:pt>
                <c:pt idx="117429">
                  <c:v>302.8046875</c:v>
                </c:pt>
                <c:pt idx="117430">
                  <c:v>302.80729166666669</c:v>
                </c:pt>
                <c:pt idx="117431">
                  <c:v>302.80989583333331</c:v>
                </c:pt>
                <c:pt idx="117432">
                  <c:v>302.8125</c:v>
                </c:pt>
                <c:pt idx="117433">
                  <c:v>302.81510416666669</c:v>
                </c:pt>
                <c:pt idx="117434">
                  <c:v>302.81770833333331</c:v>
                </c:pt>
                <c:pt idx="117435">
                  <c:v>302.8203125</c:v>
                </c:pt>
                <c:pt idx="117436">
                  <c:v>302.82291666666669</c:v>
                </c:pt>
                <c:pt idx="117437">
                  <c:v>302.82552083333331</c:v>
                </c:pt>
                <c:pt idx="117438">
                  <c:v>302.828125</c:v>
                </c:pt>
                <c:pt idx="117439">
                  <c:v>302.83072916666669</c:v>
                </c:pt>
                <c:pt idx="117440">
                  <c:v>302.83333333333331</c:v>
                </c:pt>
                <c:pt idx="117441">
                  <c:v>302.8359375</c:v>
                </c:pt>
                <c:pt idx="117442">
                  <c:v>302.83854166666669</c:v>
                </c:pt>
                <c:pt idx="117443">
                  <c:v>302.84114583333331</c:v>
                </c:pt>
                <c:pt idx="117444">
                  <c:v>302.84375</c:v>
                </c:pt>
                <c:pt idx="117445">
                  <c:v>302.84635416666669</c:v>
                </c:pt>
                <c:pt idx="117446">
                  <c:v>302.84895833333331</c:v>
                </c:pt>
                <c:pt idx="117447">
                  <c:v>302.8515625</c:v>
                </c:pt>
                <c:pt idx="117448">
                  <c:v>302.85416666666669</c:v>
                </c:pt>
                <c:pt idx="117449">
                  <c:v>302.85677083333331</c:v>
                </c:pt>
                <c:pt idx="117450">
                  <c:v>302.859375</c:v>
                </c:pt>
                <c:pt idx="117451">
                  <c:v>302.86197916666669</c:v>
                </c:pt>
                <c:pt idx="117452">
                  <c:v>302.86458333333331</c:v>
                </c:pt>
                <c:pt idx="117453">
                  <c:v>302.8671875</c:v>
                </c:pt>
                <c:pt idx="117454">
                  <c:v>302.86979166666669</c:v>
                </c:pt>
                <c:pt idx="117455">
                  <c:v>302.87239583333331</c:v>
                </c:pt>
                <c:pt idx="117456">
                  <c:v>302.875</c:v>
                </c:pt>
                <c:pt idx="117457">
                  <c:v>302.87760416666669</c:v>
                </c:pt>
                <c:pt idx="117458">
                  <c:v>302.88020833333331</c:v>
                </c:pt>
                <c:pt idx="117459">
                  <c:v>302.8828125</c:v>
                </c:pt>
                <c:pt idx="117460">
                  <c:v>302.88541666666669</c:v>
                </c:pt>
                <c:pt idx="117461">
                  <c:v>302.88802083333331</c:v>
                </c:pt>
                <c:pt idx="117462">
                  <c:v>302.890625</c:v>
                </c:pt>
                <c:pt idx="117463">
                  <c:v>302.89322916666669</c:v>
                </c:pt>
                <c:pt idx="117464">
                  <c:v>302.89583333333331</c:v>
                </c:pt>
                <c:pt idx="117465">
                  <c:v>302.8984375</c:v>
                </c:pt>
                <c:pt idx="117466">
                  <c:v>302.90104166666669</c:v>
                </c:pt>
                <c:pt idx="117467">
                  <c:v>302.90364583333331</c:v>
                </c:pt>
                <c:pt idx="117468">
                  <c:v>302.90625</c:v>
                </c:pt>
                <c:pt idx="117469">
                  <c:v>302.90885416666669</c:v>
                </c:pt>
                <c:pt idx="117470">
                  <c:v>302.91145833333331</c:v>
                </c:pt>
                <c:pt idx="117471">
                  <c:v>302.9140625</c:v>
                </c:pt>
                <c:pt idx="117472">
                  <c:v>302.91666666666669</c:v>
                </c:pt>
                <c:pt idx="117473">
                  <c:v>302.91927083333331</c:v>
                </c:pt>
                <c:pt idx="117474">
                  <c:v>302.921875</c:v>
                </c:pt>
                <c:pt idx="117475">
                  <c:v>302.92447916666669</c:v>
                </c:pt>
                <c:pt idx="117476">
                  <c:v>302.92708333333331</c:v>
                </c:pt>
                <c:pt idx="117477">
                  <c:v>302.9296875</c:v>
                </c:pt>
                <c:pt idx="117478">
                  <c:v>302.93229166666669</c:v>
                </c:pt>
                <c:pt idx="117479">
                  <c:v>302.93489583333331</c:v>
                </c:pt>
                <c:pt idx="117480">
                  <c:v>302.9375</c:v>
                </c:pt>
                <c:pt idx="117481">
                  <c:v>302.94010416666669</c:v>
                </c:pt>
                <c:pt idx="117482">
                  <c:v>302.94270833333331</c:v>
                </c:pt>
                <c:pt idx="117483">
                  <c:v>302.9453125</c:v>
                </c:pt>
                <c:pt idx="117484">
                  <c:v>302.94791666666669</c:v>
                </c:pt>
                <c:pt idx="117485">
                  <c:v>302.95052083333331</c:v>
                </c:pt>
                <c:pt idx="117486">
                  <c:v>302.953125</c:v>
                </c:pt>
                <c:pt idx="117487">
                  <c:v>302.95572916666669</c:v>
                </c:pt>
                <c:pt idx="117488">
                  <c:v>302.95833333333331</c:v>
                </c:pt>
                <c:pt idx="117489">
                  <c:v>302.9609375</c:v>
                </c:pt>
                <c:pt idx="117490">
                  <c:v>302.96354166666669</c:v>
                </c:pt>
                <c:pt idx="117491">
                  <c:v>302.96614583333331</c:v>
                </c:pt>
                <c:pt idx="117492">
                  <c:v>302.96875</c:v>
                </c:pt>
                <c:pt idx="117493">
                  <c:v>302.97135416666669</c:v>
                </c:pt>
                <c:pt idx="117494">
                  <c:v>302.97395833333331</c:v>
                </c:pt>
                <c:pt idx="117495">
                  <c:v>302.9765625</c:v>
                </c:pt>
                <c:pt idx="117496">
                  <c:v>302.97916666666669</c:v>
                </c:pt>
                <c:pt idx="117497">
                  <c:v>302.98177083333331</c:v>
                </c:pt>
                <c:pt idx="117498">
                  <c:v>302.984375</c:v>
                </c:pt>
                <c:pt idx="117499">
                  <c:v>302.98697916666669</c:v>
                </c:pt>
                <c:pt idx="117500">
                  <c:v>302.98958333333331</c:v>
                </c:pt>
                <c:pt idx="117501">
                  <c:v>302.9921875</c:v>
                </c:pt>
                <c:pt idx="117502">
                  <c:v>302.99479166666669</c:v>
                </c:pt>
                <c:pt idx="117503">
                  <c:v>302.99739583333331</c:v>
                </c:pt>
                <c:pt idx="117504">
                  <c:v>303</c:v>
                </c:pt>
                <c:pt idx="117505">
                  <c:v>303.00260416666669</c:v>
                </c:pt>
                <c:pt idx="117506">
                  <c:v>303.00520833333331</c:v>
                </c:pt>
                <c:pt idx="117507">
                  <c:v>303.0078125</c:v>
                </c:pt>
                <c:pt idx="117508">
                  <c:v>303.01041666666669</c:v>
                </c:pt>
                <c:pt idx="117509">
                  <c:v>303.01302083333331</c:v>
                </c:pt>
                <c:pt idx="117510">
                  <c:v>303.015625</c:v>
                </c:pt>
                <c:pt idx="117511">
                  <c:v>303.01822916666669</c:v>
                </c:pt>
                <c:pt idx="117512">
                  <c:v>303.02083333333331</c:v>
                </c:pt>
                <c:pt idx="117513">
                  <c:v>303.0234375</c:v>
                </c:pt>
                <c:pt idx="117514">
                  <c:v>303.02604166666669</c:v>
                </c:pt>
                <c:pt idx="117515">
                  <c:v>303.02864583333331</c:v>
                </c:pt>
                <c:pt idx="117516">
                  <c:v>303.03125</c:v>
                </c:pt>
                <c:pt idx="117517">
                  <c:v>303.03385416666669</c:v>
                </c:pt>
                <c:pt idx="117518">
                  <c:v>303.03645833333331</c:v>
                </c:pt>
                <c:pt idx="117519">
                  <c:v>303.0390625</c:v>
                </c:pt>
                <c:pt idx="117520">
                  <c:v>303.04166666666669</c:v>
                </c:pt>
                <c:pt idx="117521">
                  <c:v>303.04427083333331</c:v>
                </c:pt>
                <c:pt idx="117522">
                  <c:v>303.046875</c:v>
                </c:pt>
                <c:pt idx="117523">
                  <c:v>303.04947916666669</c:v>
                </c:pt>
                <c:pt idx="117524">
                  <c:v>303.05208333333331</c:v>
                </c:pt>
                <c:pt idx="117525">
                  <c:v>303.0546875</c:v>
                </c:pt>
                <c:pt idx="117526">
                  <c:v>303.05729166666669</c:v>
                </c:pt>
                <c:pt idx="117527">
                  <c:v>303.05989583333331</c:v>
                </c:pt>
                <c:pt idx="117528">
                  <c:v>303.0625</c:v>
                </c:pt>
                <c:pt idx="117529">
                  <c:v>303.06510416666669</c:v>
                </c:pt>
                <c:pt idx="117530">
                  <c:v>303.06770833333331</c:v>
                </c:pt>
                <c:pt idx="117531">
                  <c:v>303.0703125</c:v>
                </c:pt>
                <c:pt idx="117532">
                  <c:v>303.07291666666669</c:v>
                </c:pt>
                <c:pt idx="117533">
                  <c:v>303.07552083333331</c:v>
                </c:pt>
                <c:pt idx="117534">
                  <c:v>303.078125</c:v>
                </c:pt>
                <c:pt idx="117535">
                  <c:v>303.08072916666669</c:v>
                </c:pt>
                <c:pt idx="117536">
                  <c:v>303.08333333333331</c:v>
                </c:pt>
                <c:pt idx="117537">
                  <c:v>303.0859375</c:v>
                </c:pt>
                <c:pt idx="117538">
                  <c:v>303.08854166666669</c:v>
                </c:pt>
                <c:pt idx="117539">
                  <c:v>303.09114583333331</c:v>
                </c:pt>
                <c:pt idx="117540">
                  <c:v>303.09375</c:v>
                </c:pt>
                <c:pt idx="117541">
                  <c:v>303.09635416666669</c:v>
                </c:pt>
                <c:pt idx="117542">
                  <c:v>303.09895833333331</c:v>
                </c:pt>
                <c:pt idx="117543">
                  <c:v>303.1015625</c:v>
                </c:pt>
                <c:pt idx="117544">
                  <c:v>303.10416666666669</c:v>
                </c:pt>
                <c:pt idx="117545">
                  <c:v>303.10677083333331</c:v>
                </c:pt>
                <c:pt idx="117546">
                  <c:v>303.109375</c:v>
                </c:pt>
                <c:pt idx="117547">
                  <c:v>303.11197916666669</c:v>
                </c:pt>
                <c:pt idx="117548">
                  <c:v>303.11458333333331</c:v>
                </c:pt>
                <c:pt idx="117549">
                  <c:v>303.1171875</c:v>
                </c:pt>
                <c:pt idx="117550">
                  <c:v>303.11979166666669</c:v>
                </c:pt>
                <c:pt idx="117551">
                  <c:v>303.12239583333331</c:v>
                </c:pt>
                <c:pt idx="117552">
                  <c:v>303.125</c:v>
                </c:pt>
                <c:pt idx="117553">
                  <c:v>303.12760416666669</c:v>
                </c:pt>
                <c:pt idx="117554">
                  <c:v>303.13020833333331</c:v>
                </c:pt>
                <c:pt idx="117555">
                  <c:v>303.1328125</c:v>
                </c:pt>
                <c:pt idx="117556">
                  <c:v>303.13541666666669</c:v>
                </c:pt>
                <c:pt idx="117557">
                  <c:v>303.13802083333331</c:v>
                </c:pt>
                <c:pt idx="117558">
                  <c:v>303.140625</c:v>
                </c:pt>
                <c:pt idx="117559">
                  <c:v>303.14322916666669</c:v>
                </c:pt>
                <c:pt idx="117560">
                  <c:v>303.14583333333331</c:v>
                </c:pt>
                <c:pt idx="117561">
                  <c:v>303.1484375</c:v>
                </c:pt>
                <c:pt idx="117562">
                  <c:v>303.15104166666669</c:v>
                </c:pt>
                <c:pt idx="117563">
                  <c:v>303.15364583333331</c:v>
                </c:pt>
                <c:pt idx="117564">
                  <c:v>303.15625</c:v>
                </c:pt>
                <c:pt idx="117565">
                  <c:v>303.15885416666669</c:v>
                </c:pt>
                <c:pt idx="117566">
                  <c:v>303.16145833333331</c:v>
                </c:pt>
                <c:pt idx="117567">
                  <c:v>303.1640625</c:v>
                </c:pt>
                <c:pt idx="117568">
                  <c:v>303.16666666666669</c:v>
                </c:pt>
                <c:pt idx="117569">
                  <c:v>303.16927083333331</c:v>
                </c:pt>
                <c:pt idx="117570">
                  <c:v>303.171875</c:v>
                </c:pt>
                <c:pt idx="117571">
                  <c:v>303.17447916666669</c:v>
                </c:pt>
                <c:pt idx="117572">
                  <c:v>303.17708333333331</c:v>
                </c:pt>
                <c:pt idx="117573">
                  <c:v>303.1796875</c:v>
                </c:pt>
                <c:pt idx="117574">
                  <c:v>303.18229166666669</c:v>
                </c:pt>
                <c:pt idx="117575">
                  <c:v>303.18489583333331</c:v>
                </c:pt>
                <c:pt idx="117576">
                  <c:v>303.1875</c:v>
                </c:pt>
                <c:pt idx="117577">
                  <c:v>303.19010416666669</c:v>
                </c:pt>
                <c:pt idx="117578">
                  <c:v>303.19270833333331</c:v>
                </c:pt>
                <c:pt idx="117579">
                  <c:v>303.1953125</c:v>
                </c:pt>
                <c:pt idx="117580">
                  <c:v>303.19791666666669</c:v>
                </c:pt>
                <c:pt idx="117581">
                  <c:v>303.20052083333331</c:v>
                </c:pt>
                <c:pt idx="117582">
                  <c:v>303.203125</c:v>
                </c:pt>
                <c:pt idx="117583">
                  <c:v>303.20572916666669</c:v>
                </c:pt>
                <c:pt idx="117584">
                  <c:v>303.20833333333331</c:v>
                </c:pt>
                <c:pt idx="117585">
                  <c:v>303.2109375</c:v>
                </c:pt>
                <c:pt idx="117586">
                  <c:v>303.21354166666669</c:v>
                </c:pt>
                <c:pt idx="117587">
                  <c:v>303.21614583333331</c:v>
                </c:pt>
                <c:pt idx="117588">
                  <c:v>303.21875</c:v>
                </c:pt>
                <c:pt idx="117589">
                  <c:v>303.22135416666669</c:v>
                </c:pt>
                <c:pt idx="117590">
                  <c:v>303.22395833333331</c:v>
                </c:pt>
                <c:pt idx="117591">
                  <c:v>303.2265625</c:v>
                </c:pt>
                <c:pt idx="117592">
                  <c:v>303.22916666666669</c:v>
                </c:pt>
                <c:pt idx="117593">
                  <c:v>303.23177083333331</c:v>
                </c:pt>
                <c:pt idx="117594">
                  <c:v>303.234375</c:v>
                </c:pt>
                <c:pt idx="117595">
                  <c:v>303.23697916666669</c:v>
                </c:pt>
                <c:pt idx="117596">
                  <c:v>303.23958333333331</c:v>
                </c:pt>
                <c:pt idx="117597">
                  <c:v>303.2421875</c:v>
                </c:pt>
                <c:pt idx="117598">
                  <c:v>303.24479166666669</c:v>
                </c:pt>
                <c:pt idx="117599">
                  <c:v>303.24739583333331</c:v>
                </c:pt>
                <c:pt idx="117600">
                  <c:v>303.25</c:v>
                </c:pt>
                <c:pt idx="117601">
                  <c:v>303.25260416666669</c:v>
                </c:pt>
                <c:pt idx="117602">
                  <c:v>303.25520833333331</c:v>
                </c:pt>
                <c:pt idx="117603">
                  <c:v>303.2578125</c:v>
                </c:pt>
                <c:pt idx="117604">
                  <c:v>303.26041666666669</c:v>
                </c:pt>
                <c:pt idx="117605">
                  <c:v>303.26302083333331</c:v>
                </c:pt>
                <c:pt idx="117606">
                  <c:v>303.265625</c:v>
                </c:pt>
                <c:pt idx="117607">
                  <c:v>303.26822916666669</c:v>
                </c:pt>
                <c:pt idx="117608">
                  <c:v>303.27083333333331</c:v>
                </c:pt>
                <c:pt idx="117609">
                  <c:v>303.2734375</c:v>
                </c:pt>
                <c:pt idx="117610">
                  <c:v>303.27604166666669</c:v>
                </c:pt>
                <c:pt idx="117611">
                  <c:v>303.27864583333331</c:v>
                </c:pt>
                <c:pt idx="117612">
                  <c:v>303.28125</c:v>
                </c:pt>
                <c:pt idx="117613">
                  <c:v>303.28385416666669</c:v>
                </c:pt>
                <c:pt idx="117614">
                  <c:v>303.28645833333331</c:v>
                </c:pt>
                <c:pt idx="117615">
                  <c:v>303.2890625</c:v>
                </c:pt>
                <c:pt idx="117616">
                  <c:v>303.29166666666669</c:v>
                </c:pt>
                <c:pt idx="117617">
                  <c:v>303.29427083333331</c:v>
                </c:pt>
                <c:pt idx="117618">
                  <c:v>303.296875</c:v>
                </c:pt>
                <c:pt idx="117619">
                  <c:v>303.29947916666669</c:v>
                </c:pt>
                <c:pt idx="117620">
                  <c:v>303.30208333333331</c:v>
                </c:pt>
                <c:pt idx="117621">
                  <c:v>303.3046875</c:v>
                </c:pt>
                <c:pt idx="117622">
                  <c:v>303.30729166666669</c:v>
                </c:pt>
                <c:pt idx="117623">
                  <c:v>303.30989583333331</c:v>
                </c:pt>
                <c:pt idx="117624">
                  <c:v>303.3125</c:v>
                </c:pt>
                <c:pt idx="117625">
                  <c:v>303.31510416666669</c:v>
                </c:pt>
                <c:pt idx="117626">
                  <c:v>303.31770833333331</c:v>
                </c:pt>
                <c:pt idx="117627">
                  <c:v>303.3203125</c:v>
                </c:pt>
                <c:pt idx="117628">
                  <c:v>303.32291666666669</c:v>
                </c:pt>
                <c:pt idx="117629">
                  <c:v>303.32552083333331</c:v>
                </c:pt>
                <c:pt idx="117630">
                  <c:v>303.328125</c:v>
                </c:pt>
                <c:pt idx="117631">
                  <c:v>303.33072916666669</c:v>
                </c:pt>
                <c:pt idx="117632">
                  <c:v>303.33333333333331</c:v>
                </c:pt>
                <c:pt idx="117633">
                  <c:v>303.3359375</c:v>
                </c:pt>
                <c:pt idx="117634">
                  <c:v>303.33854166666669</c:v>
                </c:pt>
                <c:pt idx="117635">
                  <c:v>303.34114583333331</c:v>
                </c:pt>
                <c:pt idx="117636">
                  <c:v>303.34375</c:v>
                </c:pt>
                <c:pt idx="117637">
                  <c:v>303.34635416666669</c:v>
                </c:pt>
                <c:pt idx="117638">
                  <c:v>303.34895833333331</c:v>
                </c:pt>
                <c:pt idx="117639">
                  <c:v>303.3515625</c:v>
                </c:pt>
                <c:pt idx="117640">
                  <c:v>303.35416666666669</c:v>
                </c:pt>
                <c:pt idx="117641">
                  <c:v>303.35677083333331</c:v>
                </c:pt>
                <c:pt idx="117642">
                  <c:v>303.359375</c:v>
                </c:pt>
                <c:pt idx="117643">
                  <c:v>303.36197916666669</c:v>
                </c:pt>
                <c:pt idx="117644">
                  <c:v>303.36458333333331</c:v>
                </c:pt>
                <c:pt idx="117645">
                  <c:v>303.3671875</c:v>
                </c:pt>
                <c:pt idx="117646">
                  <c:v>303.36979166666669</c:v>
                </c:pt>
                <c:pt idx="117647">
                  <c:v>303.37239583333331</c:v>
                </c:pt>
                <c:pt idx="117648">
                  <c:v>303.375</c:v>
                </c:pt>
                <c:pt idx="117649">
                  <c:v>303.37760416666669</c:v>
                </c:pt>
                <c:pt idx="117650">
                  <c:v>303.38020833333331</c:v>
                </c:pt>
                <c:pt idx="117651">
                  <c:v>303.3828125</c:v>
                </c:pt>
                <c:pt idx="117652">
                  <c:v>303.38541666666669</c:v>
                </c:pt>
                <c:pt idx="117653">
                  <c:v>303.38802083333331</c:v>
                </c:pt>
                <c:pt idx="117654">
                  <c:v>303.390625</c:v>
                </c:pt>
                <c:pt idx="117655">
                  <c:v>303.39322916666669</c:v>
                </c:pt>
                <c:pt idx="117656">
                  <c:v>303.39583333333331</c:v>
                </c:pt>
                <c:pt idx="117657">
                  <c:v>303.3984375</c:v>
                </c:pt>
                <c:pt idx="117658">
                  <c:v>303.40104166666669</c:v>
                </c:pt>
                <c:pt idx="117659">
                  <c:v>303.40364583333331</c:v>
                </c:pt>
                <c:pt idx="117660">
                  <c:v>303.40625</c:v>
                </c:pt>
                <c:pt idx="117661">
                  <c:v>303.40885416666669</c:v>
                </c:pt>
                <c:pt idx="117662">
                  <c:v>303.41145833333331</c:v>
                </c:pt>
                <c:pt idx="117663">
                  <c:v>303.4140625</c:v>
                </c:pt>
                <c:pt idx="117664">
                  <c:v>303.41666666666669</c:v>
                </c:pt>
                <c:pt idx="117665">
                  <c:v>303.41927083333331</c:v>
                </c:pt>
                <c:pt idx="117666">
                  <c:v>303.421875</c:v>
                </c:pt>
                <c:pt idx="117667">
                  <c:v>303.42447916666669</c:v>
                </c:pt>
                <c:pt idx="117668">
                  <c:v>303.42708333333331</c:v>
                </c:pt>
                <c:pt idx="117669">
                  <c:v>303.4296875</c:v>
                </c:pt>
                <c:pt idx="117670">
                  <c:v>303.43229166666669</c:v>
                </c:pt>
                <c:pt idx="117671">
                  <c:v>303.43489583333331</c:v>
                </c:pt>
                <c:pt idx="117672">
                  <c:v>303.4375</c:v>
                </c:pt>
                <c:pt idx="117673">
                  <c:v>303.44010416666669</c:v>
                </c:pt>
                <c:pt idx="117674">
                  <c:v>303.44270833333331</c:v>
                </c:pt>
                <c:pt idx="117675">
                  <c:v>303.4453125</c:v>
                </c:pt>
                <c:pt idx="117676">
                  <c:v>303.44791666666669</c:v>
                </c:pt>
                <c:pt idx="117677">
                  <c:v>303.45052083333331</c:v>
                </c:pt>
                <c:pt idx="117678">
                  <c:v>303.453125</c:v>
                </c:pt>
                <c:pt idx="117679">
                  <c:v>303.45572916666669</c:v>
                </c:pt>
                <c:pt idx="117680">
                  <c:v>303.45833333333331</c:v>
                </c:pt>
                <c:pt idx="117681">
                  <c:v>303.4609375</c:v>
                </c:pt>
                <c:pt idx="117682">
                  <c:v>303.46354166666669</c:v>
                </c:pt>
                <c:pt idx="117683">
                  <c:v>303.46614583333331</c:v>
                </c:pt>
                <c:pt idx="117684">
                  <c:v>303.46875</c:v>
                </c:pt>
                <c:pt idx="117685">
                  <c:v>303.47135416666669</c:v>
                </c:pt>
                <c:pt idx="117686">
                  <c:v>303.47395833333331</c:v>
                </c:pt>
                <c:pt idx="117687">
                  <c:v>303.4765625</c:v>
                </c:pt>
                <c:pt idx="117688">
                  <c:v>303.47916666666669</c:v>
                </c:pt>
                <c:pt idx="117689">
                  <c:v>303.48177083333331</c:v>
                </c:pt>
                <c:pt idx="117690">
                  <c:v>303.484375</c:v>
                </c:pt>
                <c:pt idx="117691">
                  <c:v>303.48697916666669</c:v>
                </c:pt>
                <c:pt idx="117692">
                  <c:v>303.48958333333331</c:v>
                </c:pt>
                <c:pt idx="117693">
                  <c:v>303.4921875</c:v>
                </c:pt>
                <c:pt idx="117694">
                  <c:v>303.49479166666669</c:v>
                </c:pt>
                <c:pt idx="117695">
                  <c:v>303.49739583333331</c:v>
                </c:pt>
                <c:pt idx="117696">
                  <c:v>303.5</c:v>
                </c:pt>
                <c:pt idx="117697">
                  <c:v>303.50260416666669</c:v>
                </c:pt>
                <c:pt idx="117698">
                  <c:v>303.50520833333331</c:v>
                </c:pt>
                <c:pt idx="117699">
                  <c:v>303.5078125</c:v>
                </c:pt>
                <c:pt idx="117700">
                  <c:v>303.51041666666669</c:v>
                </c:pt>
                <c:pt idx="117701">
                  <c:v>303.51302083333331</c:v>
                </c:pt>
                <c:pt idx="117702">
                  <c:v>303.515625</c:v>
                </c:pt>
                <c:pt idx="117703">
                  <c:v>303.51822916666669</c:v>
                </c:pt>
                <c:pt idx="117704">
                  <c:v>303.52083333333331</c:v>
                </c:pt>
                <c:pt idx="117705">
                  <c:v>303.5234375</c:v>
                </c:pt>
                <c:pt idx="117706">
                  <c:v>303.52604166666669</c:v>
                </c:pt>
                <c:pt idx="117707">
                  <c:v>303.52864583333331</c:v>
                </c:pt>
                <c:pt idx="117708">
                  <c:v>303.53125</c:v>
                </c:pt>
                <c:pt idx="117709">
                  <c:v>303.53385416666669</c:v>
                </c:pt>
                <c:pt idx="117710">
                  <c:v>303.53645833333331</c:v>
                </c:pt>
                <c:pt idx="117711">
                  <c:v>303.5390625</c:v>
                </c:pt>
                <c:pt idx="117712">
                  <c:v>303.54166666666669</c:v>
                </c:pt>
                <c:pt idx="117713">
                  <c:v>303.54427083333331</c:v>
                </c:pt>
                <c:pt idx="117714">
                  <c:v>303.546875</c:v>
                </c:pt>
                <c:pt idx="117715">
                  <c:v>303.54947916666669</c:v>
                </c:pt>
                <c:pt idx="117716">
                  <c:v>303.55208333333331</c:v>
                </c:pt>
                <c:pt idx="117717">
                  <c:v>303.5546875</c:v>
                </c:pt>
                <c:pt idx="117718">
                  <c:v>303.55729166666669</c:v>
                </c:pt>
                <c:pt idx="117719">
                  <c:v>303.55989583333331</c:v>
                </c:pt>
                <c:pt idx="117720">
                  <c:v>303.5625</c:v>
                </c:pt>
                <c:pt idx="117721">
                  <c:v>303.56510416666669</c:v>
                </c:pt>
                <c:pt idx="117722">
                  <c:v>303.56770833333331</c:v>
                </c:pt>
                <c:pt idx="117723">
                  <c:v>303.5703125</c:v>
                </c:pt>
                <c:pt idx="117724">
                  <c:v>303.57291666666669</c:v>
                </c:pt>
                <c:pt idx="117725">
                  <c:v>303.57552083333331</c:v>
                </c:pt>
                <c:pt idx="117726">
                  <c:v>303.578125</c:v>
                </c:pt>
                <c:pt idx="117727">
                  <c:v>303.58072916666669</c:v>
                </c:pt>
                <c:pt idx="117728">
                  <c:v>303.58333333333331</c:v>
                </c:pt>
                <c:pt idx="117729">
                  <c:v>303.5859375</c:v>
                </c:pt>
                <c:pt idx="117730">
                  <c:v>303.58854166666669</c:v>
                </c:pt>
                <c:pt idx="117731">
                  <c:v>303.59114583333331</c:v>
                </c:pt>
                <c:pt idx="117732">
                  <c:v>303.59375</c:v>
                </c:pt>
                <c:pt idx="117733">
                  <c:v>303.59635416666669</c:v>
                </c:pt>
                <c:pt idx="117734">
                  <c:v>303.59895833333331</c:v>
                </c:pt>
                <c:pt idx="117735">
                  <c:v>303.6015625</c:v>
                </c:pt>
                <c:pt idx="117736">
                  <c:v>303.60416666666669</c:v>
                </c:pt>
                <c:pt idx="117737">
                  <c:v>303.60677083333331</c:v>
                </c:pt>
                <c:pt idx="117738">
                  <c:v>303.609375</c:v>
                </c:pt>
                <c:pt idx="117739">
                  <c:v>303.61197916666669</c:v>
                </c:pt>
                <c:pt idx="117740">
                  <c:v>303.61458333333331</c:v>
                </c:pt>
                <c:pt idx="117741">
                  <c:v>303.6171875</c:v>
                </c:pt>
                <c:pt idx="117742">
                  <c:v>303.61979166666669</c:v>
                </c:pt>
                <c:pt idx="117743">
                  <c:v>303.62239583333331</c:v>
                </c:pt>
                <c:pt idx="117744">
                  <c:v>303.625</c:v>
                </c:pt>
                <c:pt idx="117745">
                  <c:v>303.62760416666669</c:v>
                </c:pt>
                <c:pt idx="117746">
                  <c:v>303.63020833333331</c:v>
                </c:pt>
                <c:pt idx="117747">
                  <c:v>303.6328125</c:v>
                </c:pt>
                <c:pt idx="117748">
                  <c:v>303.63541666666669</c:v>
                </c:pt>
                <c:pt idx="117749">
                  <c:v>303.63802083333331</c:v>
                </c:pt>
                <c:pt idx="117750">
                  <c:v>303.640625</c:v>
                </c:pt>
                <c:pt idx="117751">
                  <c:v>303.64322916666669</c:v>
                </c:pt>
                <c:pt idx="117752">
                  <c:v>303.64583333333331</c:v>
                </c:pt>
                <c:pt idx="117753">
                  <c:v>303.6484375</c:v>
                </c:pt>
                <c:pt idx="117754">
                  <c:v>303.65104166666669</c:v>
                </c:pt>
                <c:pt idx="117755">
                  <c:v>303.65364583333331</c:v>
                </c:pt>
                <c:pt idx="117756">
                  <c:v>303.65625</c:v>
                </c:pt>
                <c:pt idx="117757">
                  <c:v>303.65885416666669</c:v>
                </c:pt>
                <c:pt idx="117758">
                  <c:v>303.66145833333331</c:v>
                </c:pt>
                <c:pt idx="117759">
                  <c:v>303.6640625</c:v>
                </c:pt>
                <c:pt idx="117760">
                  <c:v>303.66666666666669</c:v>
                </c:pt>
                <c:pt idx="117761">
                  <c:v>303.66927083333331</c:v>
                </c:pt>
                <c:pt idx="117762">
                  <c:v>303.671875</c:v>
                </c:pt>
                <c:pt idx="117763">
                  <c:v>303.67447916666669</c:v>
                </c:pt>
                <c:pt idx="117764">
                  <c:v>303.67708333333331</c:v>
                </c:pt>
                <c:pt idx="117765">
                  <c:v>303.6796875</c:v>
                </c:pt>
                <c:pt idx="117766">
                  <c:v>303.68229166666669</c:v>
                </c:pt>
                <c:pt idx="117767">
                  <c:v>303.68489583333331</c:v>
                </c:pt>
                <c:pt idx="117768">
                  <c:v>303.6875</c:v>
                </c:pt>
                <c:pt idx="117769">
                  <c:v>303.69010416666669</c:v>
                </c:pt>
                <c:pt idx="117770">
                  <c:v>303.69270833333331</c:v>
                </c:pt>
                <c:pt idx="117771">
                  <c:v>303.6953125</c:v>
                </c:pt>
                <c:pt idx="117772">
                  <c:v>303.69791666666669</c:v>
                </c:pt>
                <c:pt idx="117773">
                  <c:v>303.70052083333331</c:v>
                </c:pt>
                <c:pt idx="117774">
                  <c:v>303.703125</c:v>
                </c:pt>
                <c:pt idx="117775">
                  <c:v>303.70572916666669</c:v>
                </c:pt>
                <c:pt idx="117776">
                  <c:v>303.70833333333331</c:v>
                </c:pt>
                <c:pt idx="117777">
                  <c:v>303.7109375</c:v>
                </c:pt>
                <c:pt idx="117778">
                  <c:v>303.71354166666669</c:v>
                </c:pt>
                <c:pt idx="117779">
                  <c:v>303.71614583333331</c:v>
                </c:pt>
                <c:pt idx="117780">
                  <c:v>303.71875</c:v>
                </c:pt>
                <c:pt idx="117781">
                  <c:v>303.72135416666669</c:v>
                </c:pt>
                <c:pt idx="117782">
                  <c:v>303.72395833333331</c:v>
                </c:pt>
                <c:pt idx="117783">
                  <c:v>303.7265625</c:v>
                </c:pt>
                <c:pt idx="117784">
                  <c:v>303.72916666666669</c:v>
                </c:pt>
                <c:pt idx="117785">
                  <c:v>303.73177083333331</c:v>
                </c:pt>
                <c:pt idx="117786">
                  <c:v>303.734375</c:v>
                </c:pt>
                <c:pt idx="117787">
                  <c:v>303.73697916666669</c:v>
                </c:pt>
                <c:pt idx="117788">
                  <c:v>303.73958333333331</c:v>
                </c:pt>
                <c:pt idx="117789">
                  <c:v>303.7421875</c:v>
                </c:pt>
                <c:pt idx="117790">
                  <c:v>303.74479166666669</c:v>
                </c:pt>
                <c:pt idx="117791">
                  <c:v>303.74739583333331</c:v>
                </c:pt>
                <c:pt idx="117792">
                  <c:v>303.75</c:v>
                </c:pt>
                <c:pt idx="117793">
                  <c:v>303.75260416666669</c:v>
                </c:pt>
                <c:pt idx="117794">
                  <c:v>303.75520833333331</c:v>
                </c:pt>
                <c:pt idx="117795">
                  <c:v>303.7578125</c:v>
                </c:pt>
                <c:pt idx="117796">
                  <c:v>303.76041666666669</c:v>
                </c:pt>
                <c:pt idx="117797">
                  <c:v>303.76302083333331</c:v>
                </c:pt>
                <c:pt idx="117798">
                  <c:v>303.765625</c:v>
                </c:pt>
                <c:pt idx="117799">
                  <c:v>303.76822916666669</c:v>
                </c:pt>
                <c:pt idx="117800">
                  <c:v>303.77083333333331</c:v>
                </c:pt>
                <c:pt idx="117801">
                  <c:v>303.7734375</c:v>
                </c:pt>
                <c:pt idx="117802">
                  <c:v>303.77604166666669</c:v>
                </c:pt>
                <c:pt idx="117803">
                  <c:v>303.77864583333331</c:v>
                </c:pt>
                <c:pt idx="117804">
                  <c:v>303.78125</c:v>
                </c:pt>
                <c:pt idx="117805">
                  <c:v>303.78385416666669</c:v>
                </c:pt>
                <c:pt idx="117806">
                  <c:v>303.78645833333331</c:v>
                </c:pt>
                <c:pt idx="117807">
                  <c:v>303.7890625</c:v>
                </c:pt>
                <c:pt idx="117808">
                  <c:v>303.79166666666669</c:v>
                </c:pt>
                <c:pt idx="117809">
                  <c:v>303.79427083333331</c:v>
                </c:pt>
                <c:pt idx="117810">
                  <c:v>303.796875</c:v>
                </c:pt>
                <c:pt idx="117811">
                  <c:v>303.79947916666669</c:v>
                </c:pt>
                <c:pt idx="117812">
                  <c:v>303.80208333333331</c:v>
                </c:pt>
                <c:pt idx="117813">
                  <c:v>303.8046875</c:v>
                </c:pt>
                <c:pt idx="117814">
                  <c:v>303.80729166666669</c:v>
                </c:pt>
                <c:pt idx="117815">
                  <c:v>303.80989583333331</c:v>
                </c:pt>
                <c:pt idx="117816">
                  <c:v>303.8125</c:v>
                </c:pt>
                <c:pt idx="117817">
                  <c:v>303.81510416666669</c:v>
                </c:pt>
                <c:pt idx="117818">
                  <c:v>303.81770833333331</c:v>
                </c:pt>
                <c:pt idx="117819">
                  <c:v>303.8203125</c:v>
                </c:pt>
                <c:pt idx="117820">
                  <c:v>303.82291666666669</c:v>
                </c:pt>
                <c:pt idx="117821">
                  <c:v>303.82552083333331</c:v>
                </c:pt>
                <c:pt idx="117822">
                  <c:v>303.828125</c:v>
                </c:pt>
                <c:pt idx="117823">
                  <c:v>303.83072916666669</c:v>
                </c:pt>
                <c:pt idx="117824">
                  <c:v>303.83333333333331</c:v>
                </c:pt>
                <c:pt idx="117825">
                  <c:v>303.8359375</c:v>
                </c:pt>
                <c:pt idx="117826">
                  <c:v>303.83854166666669</c:v>
                </c:pt>
                <c:pt idx="117827">
                  <c:v>303.84114583333331</c:v>
                </c:pt>
                <c:pt idx="117828">
                  <c:v>303.84375</c:v>
                </c:pt>
                <c:pt idx="117829">
                  <c:v>303.84635416666669</c:v>
                </c:pt>
                <c:pt idx="117830">
                  <c:v>303.84895833333331</c:v>
                </c:pt>
                <c:pt idx="117831">
                  <c:v>303.8515625</c:v>
                </c:pt>
                <c:pt idx="117832">
                  <c:v>303.85416666666669</c:v>
                </c:pt>
                <c:pt idx="117833">
                  <c:v>303.85677083333331</c:v>
                </c:pt>
                <c:pt idx="117834">
                  <c:v>303.859375</c:v>
                </c:pt>
                <c:pt idx="117835">
                  <c:v>303.86197916666669</c:v>
                </c:pt>
                <c:pt idx="117836">
                  <c:v>303.86458333333331</c:v>
                </c:pt>
                <c:pt idx="117837">
                  <c:v>303.8671875</c:v>
                </c:pt>
                <c:pt idx="117838">
                  <c:v>303.86979166666669</c:v>
                </c:pt>
                <c:pt idx="117839">
                  <c:v>303.87239583333331</c:v>
                </c:pt>
                <c:pt idx="117840">
                  <c:v>303.875</c:v>
                </c:pt>
                <c:pt idx="117841">
                  <c:v>303.87760416666669</c:v>
                </c:pt>
                <c:pt idx="117842">
                  <c:v>303.88020833333331</c:v>
                </c:pt>
                <c:pt idx="117843">
                  <c:v>303.8828125</c:v>
                </c:pt>
                <c:pt idx="117844">
                  <c:v>303.88541666666669</c:v>
                </c:pt>
                <c:pt idx="117845">
                  <c:v>303.88802083333331</c:v>
                </c:pt>
                <c:pt idx="117846">
                  <c:v>303.890625</c:v>
                </c:pt>
                <c:pt idx="117847">
                  <c:v>303.89322916666669</c:v>
                </c:pt>
                <c:pt idx="117848">
                  <c:v>303.89583333333331</c:v>
                </c:pt>
                <c:pt idx="117849">
                  <c:v>303.8984375</c:v>
                </c:pt>
                <c:pt idx="117850">
                  <c:v>303.90104166666669</c:v>
                </c:pt>
                <c:pt idx="117851">
                  <c:v>303.90364583333331</c:v>
                </c:pt>
                <c:pt idx="117852">
                  <c:v>303.90625</c:v>
                </c:pt>
                <c:pt idx="117853">
                  <c:v>303.90885416666669</c:v>
                </c:pt>
                <c:pt idx="117854">
                  <c:v>303.91145833333331</c:v>
                </c:pt>
                <c:pt idx="117855">
                  <c:v>303.9140625</c:v>
                </c:pt>
                <c:pt idx="117856">
                  <c:v>303.91666666666669</c:v>
                </c:pt>
                <c:pt idx="117857">
                  <c:v>303.91927083333331</c:v>
                </c:pt>
                <c:pt idx="117858">
                  <c:v>303.921875</c:v>
                </c:pt>
                <c:pt idx="117859">
                  <c:v>303.92447916666669</c:v>
                </c:pt>
                <c:pt idx="117860">
                  <c:v>303.92708333333331</c:v>
                </c:pt>
                <c:pt idx="117861">
                  <c:v>303.9296875</c:v>
                </c:pt>
                <c:pt idx="117862">
                  <c:v>303.93229166666669</c:v>
                </c:pt>
                <c:pt idx="117863">
                  <c:v>303.93489583333331</c:v>
                </c:pt>
                <c:pt idx="117864">
                  <c:v>303.9375</c:v>
                </c:pt>
                <c:pt idx="117865">
                  <c:v>303.94010416666669</c:v>
                </c:pt>
                <c:pt idx="117866">
                  <c:v>303.94270833333331</c:v>
                </c:pt>
                <c:pt idx="117867">
                  <c:v>303.9453125</c:v>
                </c:pt>
                <c:pt idx="117868">
                  <c:v>303.94791666666669</c:v>
                </c:pt>
                <c:pt idx="117869">
                  <c:v>303.95052083333331</c:v>
                </c:pt>
                <c:pt idx="117870">
                  <c:v>303.953125</c:v>
                </c:pt>
                <c:pt idx="117871">
                  <c:v>303.95572916666669</c:v>
                </c:pt>
                <c:pt idx="117872">
                  <c:v>303.95833333333331</c:v>
                </c:pt>
                <c:pt idx="117873">
                  <c:v>303.9609375</c:v>
                </c:pt>
                <c:pt idx="117874">
                  <c:v>303.96354166666669</c:v>
                </c:pt>
                <c:pt idx="117875">
                  <c:v>303.96614583333331</c:v>
                </c:pt>
                <c:pt idx="117876">
                  <c:v>303.96875</c:v>
                </c:pt>
                <c:pt idx="117877">
                  <c:v>303.97135416666669</c:v>
                </c:pt>
                <c:pt idx="117878">
                  <c:v>303.97395833333331</c:v>
                </c:pt>
                <c:pt idx="117879">
                  <c:v>303.9765625</c:v>
                </c:pt>
                <c:pt idx="117880">
                  <c:v>303.97916666666669</c:v>
                </c:pt>
                <c:pt idx="117881">
                  <c:v>303.98177083333331</c:v>
                </c:pt>
                <c:pt idx="117882">
                  <c:v>303.984375</c:v>
                </c:pt>
                <c:pt idx="117883">
                  <c:v>303.98697916666669</c:v>
                </c:pt>
                <c:pt idx="117884">
                  <c:v>303.98958333333331</c:v>
                </c:pt>
                <c:pt idx="117885">
                  <c:v>303.9921875</c:v>
                </c:pt>
                <c:pt idx="117886">
                  <c:v>303.99479166666669</c:v>
                </c:pt>
                <c:pt idx="117887">
                  <c:v>303.99739583333331</c:v>
                </c:pt>
                <c:pt idx="117888">
                  <c:v>304</c:v>
                </c:pt>
                <c:pt idx="117889">
                  <c:v>304.00260416666669</c:v>
                </c:pt>
                <c:pt idx="117890">
                  <c:v>304.00520833333331</c:v>
                </c:pt>
                <c:pt idx="117891">
                  <c:v>304.0078125</c:v>
                </c:pt>
                <c:pt idx="117892">
                  <c:v>304.01041666666669</c:v>
                </c:pt>
                <c:pt idx="117893">
                  <c:v>304.01302083333331</c:v>
                </c:pt>
                <c:pt idx="117894">
                  <c:v>304.015625</c:v>
                </c:pt>
                <c:pt idx="117895">
                  <c:v>304.01822916666669</c:v>
                </c:pt>
                <c:pt idx="117896">
                  <c:v>304.02083333333331</c:v>
                </c:pt>
                <c:pt idx="117897">
                  <c:v>304.0234375</c:v>
                </c:pt>
                <c:pt idx="117898">
                  <c:v>304.02604166666669</c:v>
                </c:pt>
                <c:pt idx="117899">
                  <c:v>304.02864583333331</c:v>
                </c:pt>
                <c:pt idx="117900">
                  <c:v>304.03125</c:v>
                </c:pt>
                <c:pt idx="117901">
                  <c:v>304.03385416666669</c:v>
                </c:pt>
                <c:pt idx="117902">
                  <c:v>304.03645833333331</c:v>
                </c:pt>
                <c:pt idx="117903">
                  <c:v>304.0390625</c:v>
                </c:pt>
                <c:pt idx="117904">
                  <c:v>304.04166666666669</c:v>
                </c:pt>
                <c:pt idx="117905">
                  <c:v>304.04427083333331</c:v>
                </c:pt>
                <c:pt idx="117906">
                  <c:v>304.046875</c:v>
                </c:pt>
                <c:pt idx="117907">
                  <c:v>304.04947916666669</c:v>
                </c:pt>
                <c:pt idx="117908">
                  <c:v>304.05208333333331</c:v>
                </c:pt>
                <c:pt idx="117909">
                  <c:v>304.0546875</c:v>
                </c:pt>
                <c:pt idx="117910">
                  <c:v>304.05729166666669</c:v>
                </c:pt>
                <c:pt idx="117911">
                  <c:v>304.05989583333331</c:v>
                </c:pt>
                <c:pt idx="117912">
                  <c:v>304.0625</c:v>
                </c:pt>
                <c:pt idx="117913">
                  <c:v>304.06510416666669</c:v>
                </c:pt>
                <c:pt idx="117914">
                  <c:v>304.06770833333331</c:v>
                </c:pt>
                <c:pt idx="117915">
                  <c:v>304.0703125</c:v>
                </c:pt>
                <c:pt idx="117916">
                  <c:v>304.07291666666669</c:v>
                </c:pt>
                <c:pt idx="117917">
                  <c:v>304.07552083333331</c:v>
                </c:pt>
                <c:pt idx="117918">
                  <c:v>304.078125</c:v>
                </c:pt>
                <c:pt idx="117919">
                  <c:v>304.08072916666669</c:v>
                </c:pt>
                <c:pt idx="117920">
                  <c:v>304.08333333333331</c:v>
                </c:pt>
                <c:pt idx="117921">
                  <c:v>304.0859375</c:v>
                </c:pt>
                <c:pt idx="117922">
                  <c:v>304.08854166666669</c:v>
                </c:pt>
                <c:pt idx="117923">
                  <c:v>304.09114583333331</c:v>
                </c:pt>
                <c:pt idx="117924">
                  <c:v>304.09375</c:v>
                </c:pt>
                <c:pt idx="117925">
                  <c:v>304.09635416666669</c:v>
                </c:pt>
                <c:pt idx="117926">
                  <c:v>304.09895833333331</c:v>
                </c:pt>
                <c:pt idx="117927">
                  <c:v>304.1015625</c:v>
                </c:pt>
                <c:pt idx="117928">
                  <c:v>304.10416666666669</c:v>
                </c:pt>
                <c:pt idx="117929">
                  <c:v>304.10677083333331</c:v>
                </c:pt>
                <c:pt idx="117930">
                  <c:v>304.109375</c:v>
                </c:pt>
                <c:pt idx="117931">
                  <c:v>304.11197916666669</c:v>
                </c:pt>
                <c:pt idx="117932">
                  <c:v>304.11458333333331</c:v>
                </c:pt>
                <c:pt idx="117933">
                  <c:v>304.1171875</c:v>
                </c:pt>
                <c:pt idx="117934">
                  <c:v>304.11979166666669</c:v>
                </c:pt>
                <c:pt idx="117935">
                  <c:v>304.12239583333331</c:v>
                </c:pt>
                <c:pt idx="117936">
                  <c:v>304.125</c:v>
                </c:pt>
                <c:pt idx="117937">
                  <c:v>304.12760416666669</c:v>
                </c:pt>
                <c:pt idx="117938">
                  <c:v>304.13020833333331</c:v>
                </c:pt>
                <c:pt idx="117939">
                  <c:v>304.1328125</c:v>
                </c:pt>
                <c:pt idx="117940">
                  <c:v>304.13541666666669</c:v>
                </c:pt>
                <c:pt idx="117941">
                  <c:v>304.13802083333331</c:v>
                </c:pt>
                <c:pt idx="117942">
                  <c:v>304.140625</c:v>
                </c:pt>
                <c:pt idx="117943">
                  <c:v>304.14322916666669</c:v>
                </c:pt>
                <c:pt idx="117944">
                  <c:v>304.14583333333331</c:v>
                </c:pt>
                <c:pt idx="117945">
                  <c:v>304.1484375</c:v>
                </c:pt>
                <c:pt idx="117946">
                  <c:v>304.15104166666669</c:v>
                </c:pt>
                <c:pt idx="117947">
                  <c:v>304.15364583333331</c:v>
                </c:pt>
                <c:pt idx="117948">
                  <c:v>304.15625</c:v>
                </c:pt>
                <c:pt idx="117949">
                  <c:v>304.15885416666669</c:v>
                </c:pt>
                <c:pt idx="117950">
                  <c:v>304.16145833333331</c:v>
                </c:pt>
                <c:pt idx="117951">
                  <c:v>304.1640625</c:v>
                </c:pt>
                <c:pt idx="117952">
                  <c:v>304.16666666666669</c:v>
                </c:pt>
                <c:pt idx="117953">
                  <c:v>304.16927083333331</c:v>
                </c:pt>
                <c:pt idx="117954">
                  <c:v>304.171875</c:v>
                </c:pt>
                <c:pt idx="117955">
                  <c:v>304.17447916666669</c:v>
                </c:pt>
                <c:pt idx="117956">
                  <c:v>304.17708333333331</c:v>
                </c:pt>
                <c:pt idx="117957">
                  <c:v>304.1796875</c:v>
                </c:pt>
                <c:pt idx="117958">
                  <c:v>304.18229166666669</c:v>
                </c:pt>
                <c:pt idx="117959">
                  <c:v>304.18489583333331</c:v>
                </c:pt>
                <c:pt idx="117960">
                  <c:v>304.1875</c:v>
                </c:pt>
                <c:pt idx="117961">
                  <c:v>304.19010416666669</c:v>
                </c:pt>
                <c:pt idx="117962">
                  <c:v>304.19270833333331</c:v>
                </c:pt>
                <c:pt idx="117963">
                  <c:v>304.1953125</c:v>
                </c:pt>
                <c:pt idx="117964">
                  <c:v>304.19791666666669</c:v>
                </c:pt>
                <c:pt idx="117965">
                  <c:v>304.20052083333331</c:v>
                </c:pt>
                <c:pt idx="117966">
                  <c:v>304.203125</c:v>
                </c:pt>
                <c:pt idx="117967">
                  <c:v>304.20572916666669</c:v>
                </c:pt>
                <c:pt idx="117968">
                  <c:v>304.20833333333331</c:v>
                </c:pt>
                <c:pt idx="117969">
                  <c:v>304.2109375</c:v>
                </c:pt>
                <c:pt idx="117970">
                  <c:v>304.21354166666669</c:v>
                </c:pt>
                <c:pt idx="117971">
                  <c:v>304.21614583333331</c:v>
                </c:pt>
                <c:pt idx="117972">
                  <c:v>304.21875</c:v>
                </c:pt>
                <c:pt idx="117973">
                  <c:v>304.22135416666669</c:v>
                </c:pt>
                <c:pt idx="117974">
                  <c:v>304.22395833333331</c:v>
                </c:pt>
                <c:pt idx="117975">
                  <c:v>304.2265625</c:v>
                </c:pt>
                <c:pt idx="117976">
                  <c:v>304.22916666666669</c:v>
                </c:pt>
                <c:pt idx="117977">
                  <c:v>304.23177083333331</c:v>
                </c:pt>
                <c:pt idx="117978">
                  <c:v>304.234375</c:v>
                </c:pt>
                <c:pt idx="117979">
                  <c:v>304.23697916666669</c:v>
                </c:pt>
                <c:pt idx="117980">
                  <c:v>304.23958333333331</c:v>
                </c:pt>
                <c:pt idx="117981">
                  <c:v>304.2421875</c:v>
                </c:pt>
                <c:pt idx="117982">
                  <c:v>304.24479166666669</c:v>
                </c:pt>
                <c:pt idx="117983">
                  <c:v>304.24739583333331</c:v>
                </c:pt>
                <c:pt idx="117984">
                  <c:v>304.25</c:v>
                </c:pt>
                <c:pt idx="117985">
                  <c:v>304.25260416666669</c:v>
                </c:pt>
                <c:pt idx="117986">
                  <c:v>304.25520833333331</c:v>
                </c:pt>
                <c:pt idx="117987">
                  <c:v>304.2578125</c:v>
                </c:pt>
                <c:pt idx="117988">
                  <c:v>304.26041666666669</c:v>
                </c:pt>
                <c:pt idx="117989">
                  <c:v>304.26302083333331</c:v>
                </c:pt>
                <c:pt idx="117990">
                  <c:v>304.265625</c:v>
                </c:pt>
                <c:pt idx="117991">
                  <c:v>304.26822916666669</c:v>
                </c:pt>
                <c:pt idx="117992">
                  <c:v>304.27083333333331</c:v>
                </c:pt>
                <c:pt idx="117993">
                  <c:v>304.2734375</c:v>
                </c:pt>
                <c:pt idx="117994">
                  <c:v>304.27604166666669</c:v>
                </c:pt>
                <c:pt idx="117995">
                  <c:v>304.27864583333331</c:v>
                </c:pt>
                <c:pt idx="117996">
                  <c:v>304.28125</c:v>
                </c:pt>
                <c:pt idx="117997">
                  <c:v>304.28385416666669</c:v>
                </c:pt>
                <c:pt idx="117998">
                  <c:v>304.28645833333331</c:v>
                </c:pt>
                <c:pt idx="117999">
                  <c:v>304.2890625</c:v>
                </c:pt>
                <c:pt idx="118000">
                  <c:v>304.29166666666669</c:v>
                </c:pt>
                <c:pt idx="118001">
                  <c:v>304.29427083333331</c:v>
                </c:pt>
                <c:pt idx="118002">
                  <c:v>304.296875</c:v>
                </c:pt>
                <c:pt idx="118003">
                  <c:v>304.29947916666669</c:v>
                </c:pt>
                <c:pt idx="118004">
                  <c:v>304.30208333333331</c:v>
                </c:pt>
                <c:pt idx="118005">
                  <c:v>304.3046875</c:v>
                </c:pt>
                <c:pt idx="118006">
                  <c:v>304.30729166666669</c:v>
                </c:pt>
                <c:pt idx="118007">
                  <c:v>304.30989583333331</c:v>
                </c:pt>
                <c:pt idx="118008">
                  <c:v>304.3125</c:v>
                </c:pt>
                <c:pt idx="118009">
                  <c:v>304.31510416666669</c:v>
                </c:pt>
                <c:pt idx="118010">
                  <c:v>304.31770833333331</c:v>
                </c:pt>
                <c:pt idx="118011">
                  <c:v>304.3203125</c:v>
                </c:pt>
                <c:pt idx="118012">
                  <c:v>304.32291666666669</c:v>
                </c:pt>
                <c:pt idx="118013">
                  <c:v>304.32552083333331</c:v>
                </c:pt>
                <c:pt idx="118014">
                  <c:v>304.328125</c:v>
                </c:pt>
                <c:pt idx="118015">
                  <c:v>304.33072916666669</c:v>
                </c:pt>
                <c:pt idx="118016">
                  <c:v>304.33333333333331</c:v>
                </c:pt>
                <c:pt idx="118017">
                  <c:v>304.3359375</c:v>
                </c:pt>
                <c:pt idx="118018">
                  <c:v>304.33854166666669</c:v>
                </c:pt>
                <c:pt idx="118019">
                  <c:v>304.34114583333331</c:v>
                </c:pt>
                <c:pt idx="118020">
                  <c:v>304.34375</c:v>
                </c:pt>
                <c:pt idx="118021">
                  <c:v>304.34635416666669</c:v>
                </c:pt>
                <c:pt idx="118022">
                  <c:v>304.34895833333331</c:v>
                </c:pt>
                <c:pt idx="118023">
                  <c:v>304.3515625</c:v>
                </c:pt>
                <c:pt idx="118024">
                  <c:v>304.35416666666669</c:v>
                </c:pt>
                <c:pt idx="118025">
                  <c:v>304.35677083333331</c:v>
                </c:pt>
                <c:pt idx="118026">
                  <c:v>304.359375</c:v>
                </c:pt>
                <c:pt idx="118027">
                  <c:v>304.36197916666669</c:v>
                </c:pt>
                <c:pt idx="118028">
                  <c:v>304.36458333333331</c:v>
                </c:pt>
                <c:pt idx="118029">
                  <c:v>304.3671875</c:v>
                </c:pt>
                <c:pt idx="118030">
                  <c:v>304.36979166666669</c:v>
                </c:pt>
                <c:pt idx="118031">
                  <c:v>304.37239583333331</c:v>
                </c:pt>
                <c:pt idx="118032">
                  <c:v>304.375</c:v>
                </c:pt>
                <c:pt idx="118033">
                  <c:v>304.37760416666669</c:v>
                </c:pt>
                <c:pt idx="118034">
                  <c:v>304.38020833333331</c:v>
                </c:pt>
                <c:pt idx="118035">
                  <c:v>304.3828125</c:v>
                </c:pt>
                <c:pt idx="118036">
                  <c:v>304.38541666666669</c:v>
                </c:pt>
                <c:pt idx="118037">
                  <c:v>304.38802083333331</c:v>
                </c:pt>
                <c:pt idx="118038">
                  <c:v>304.390625</c:v>
                </c:pt>
                <c:pt idx="118039">
                  <c:v>304.39322916666669</c:v>
                </c:pt>
                <c:pt idx="118040">
                  <c:v>304.39583333333331</c:v>
                </c:pt>
                <c:pt idx="118041">
                  <c:v>304.3984375</c:v>
                </c:pt>
                <c:pt idx="118042">
                  <c:v>304.40104166666669</c:v>
                </c:pt>
                <c:pt idx="118043">
                  <c:v>304.40364583333331</c:v>
                </c:pt>
                <c:pt idx="118044">
                  <c:v>304.40625</c:v>
                </c:pt>
                <c:pt idx="118045">
                  <c:v>304.40885416666669</c:v>
                </c:pt>
                <c:pt idx="118046">
                  <c:v>304.41145833333331</c:v>
                </c:pt>
                <c:pt idx="118047">
                  <c:v>304.4140625</c:v>
                </c:pt>
                <c:pt idx="118048">
                  <c:v>304.41666666666669</c:v>
                </c:pt>
                <c:pt idx="118049">
                  <c:v>304.41927083333331</c:v>
                </c:pt>
                <c:pt idx="118050">
                  <c:v>304.421875</c:v>
                </c:pt>
                <c:pt idx="118051">
                  <c:v>304.42447916666669</c:v>
                </c:pt>
                <c:pt idx="118052">
                  <c:v>304.42708333333331</c:v>
                </c:pt>
                <c:pt idx="118053">
                  <c:v>304.4296875</c:v>
                </c:pt>
                <c:pt idx="118054">
                  <c:v>304.43229166666669</c:v>
                </c:pt>
                <c:pt idx="118055">
                  <c:v>304.43489583333331</c:v>
                </c:pt>
                <c:pt idx="118056">
                  <c:v>304.4375</c:v>
                </c:pt>
                <c:pt idx="118057">
                  <c:v>304.44010416666669</c:v>
                </c:pt>
                <c:pt idx="118058">
                  <c:v>304.44270833333331</c:v>
                </c:pt>
                <c:pt idx="118059">
                  <c:v>304.4453125</c:v>
                </c:pt>
                <c:pt idx="118060">
                  <c:v>304.44791666666669</c:v>
                </c:pt>
                <c:pt idx="118061">
                  <c:v>304.45052083333331</c:v>
                </c:pt>
                <c:pt idx="118062">
                  <c:v>304.453125</c:v>
                </c:pt>
                <c:pt idx="118063">
                  <c:v>304.45572916666669</c:v>
                </c:pt>
                <c:pt idx="118064">
                  <c:v>304.45833333333331</c:v>
                </c:pt>
                <c:pt idx="118065">
                  <c:v>304.4609375</c:v>
                </c:pt>
                <c:pt idx="118066">
                  <c:v>304.46354166666669</c:v>
                </c:pt>
                <c:pt idx="118067">
                  <c:v>304.46614583333331</c:v>
                </c:pt>
                <c:pt idx="118068">
                  <c:v>304.46875</c:v>
                </c:pt>
                <c:pt idx="118069">
                  <c:v>304.47135416666669</c:v>
                </c:pt>
                <c:pt idx="118070">
                  <c:v>304.47395833333331</c:v>
                </c:pt>
                <c:pt idx="118071">
                  <c:v>304.4765625</c:v>
                </c:pt>
                <c:pt idx="118072">
                  <c:v>304.47916666666669</c:v>
                </c:pt>
                <c:pt idx="118073">
                  <c:v>304.48177083333331</c:v>
                </c:pt>
                <c:pt idx="118074">
                  <c:v>304.484375</c:v>
                </c:pt>
                <c:pt idx="118075">
                  <c:v>304.48697916666669</c:v>
                </c:pt>
                <c:pt idx="118076">
                  <c:v>304.48958333333331</c:v>
                </c:pt>
                <c:pt idx="118077">
                  <c:v>304.4921875</c:v>
                </c:pt>
                <c:pt idx="118078">
                  <c:v>304.49479166666669</c:v>
                </c:pt>
                <c:pt idx="118079">
                  <c:v>304.49739583333331</c:v>
                </c:pt>
                <c:pt idx="118080">
                  <c:v>304.5</c:v>
                </c:pt>
                <c:pt idx="118081">
                  <c:v>304.50260416666669</c:v>
                </c:pt>
                <c:pt idx="118082">
                  <c:v>304.50520833333331</c:v>
                </c:pt>
                <c:pt idx="118083">
                  <c:v>304.5078125</c:v>
                </c:pt>
                <c:pt idx="118084">
                  <c:v>304.51041666666669</c:v>
                </c:pt>
                <c:pt idx="118085">
                  <c:v>304.51302083333331</c:v>
                </c:pt>
                <c:pt idx="118086">
                  <c:v>304.515625</c:v>
                </c:pt>
                <c:pt idx="118087">
                  <c:v>304.51822916666669</c:v>
                </c:pt>
                <c:pt idx="118088">
                  <c:v>304.52083333333331</c:v>
                </c:pt>
                <c:pt idx="118089">
                  <c:v>304.5234375</c:v>
                </c:pt>
                <c:pt idx="118090">
                  <c:v>304.52604166666669</c:v>
                </c:pt>
                <c:pt idx="118091">
                  <c:v>304.52864583333331</c:v>
                </c:pt>
                <c:pt idx="118092">
                  <c:v>304.53125</c:v>
                </c:pt>
                <c:pt idx="118093">
                  <c:v>304.53385416666669</c:v>
                </c:pt>
                <c:pt idx="118094">
                  <c:v>304.53645833333331</c:v>
                </c:pt>
                <c:pt idx="118095">
                  <c:v>304.5390625</c:v>
                </c:pt>
                <c:pt idx="118096">
                  <c:v>304.54166666666669</c:v>
                </c:pt>
                <c:pt idx="118097">
                  <c:v>304.54427083333331</c:v>
                </c:pt>
                <c:pt idx="118098">
                  <c:v>304.546875</c:v>
                </c:pt>
                <c:pt idx="118099">
                  <c:v>304.54947916666669</c:v>
                </c:pt>
                <c:pt idx="118100">
                  <c:v>304.55208333333331</c:v>
                </c:pt>
                <c:pt idx="118101">
                  <c:v>304.5546875</c:v>
                </c:pt>
                <c:pt idx="118102">
                  <c:v>304.55729166666669</c:v>
                </c:pt>
                <c:pt idx="118103">
                  <c:v>304.55989583333331</c:v>
                </c:pt>
                <c:pt idx="118104">
                  <c:v>304.5625</c:v>
                </c:pt>
                <c:pt idx="118105">
                  <c:v>304.56510416666669</c:v>
                </c:pt>
                <c:pt idx="118106">
                  <c:v>304.56770833333331</c:v>
                </c:pt>
                <c:pt idx="118107">
                  <c:v>304.5703125</c:v>
                </c:pt>
                <c:pt idx="118108">
                  <c:v>304.57291666666669</c:v>
                </c:pt>
                <c:pt idx="118109">
                  <c:v>304.57552083333331</c:v>
                </c:pt>
                <c:pt idx="118110">
                  <c:v>304.578125</c:v>
                </c:pt>
                <c:pt idx="118111">
                  <c:v>304.58072916666669</c:v>
                </c:pt>
                <c:pt idx="118112">
                  <c:v>304.58333333333331</c:v>
                </c:pt>
                <c:pt idx="118113">
                  <c:v>304.5859375</c:v>
                </c:pt>
                <c:pt idx="118114">
                  <c:v>304.58854166666669</c:v>
                </c:pt>
                <c:pt idx="118115">
                  <c:v>304.59114583333331</c:v>
                </c:pt>
                <c:pt idx="118116">
                  <c:v>304.59375</c:v>
                </c:pt>
                <c:pt idx="118117">
                  <c:v>304.59635416666669</c:v>
                </c:pt>
                <c:pt idx="118118">
                  <c:v>304.59895833333331</c:v>
                </c:pt>
                <c:pt idx="118119">
                  <c:v>304.6015625</c:v>
                </c:pt>
                <c:pt idx="118120">
                  <c:v>304.60416666666669</c:v>
                </c:pt>
                <c:pt idx="118121">
                  <c:v>304.60677083333331</c:v>
                </c:pt>
                <c:pt idx="118122">
                  <c:v>304.609375</c:v>
                </c:pt>
                <c:pt idx="118123">
                  <c:v>304.61197916666669</c:v>
                </c:pt>
                <c:pt idx="118124">
                  <c:v>304.61458333333331</c:v>
                </c:pt>
                <c:pt idx="118125">
                  <c:v>304.6171875</c:v>
                </c:pt>
                <c:pt idx="118126">
                  <c:v>304.61979166666669</c:v>
                </c:pt>
                <c:pt idx="118127">
                  <c:v>304.62239583333331</c:v>
                </c:pt>
                <c:pt idx="118128">
                  <c:v>304.625</c:v>
                </c:pt>
                <c:pt idx="118129">
                  <c:v>304.62760416666669</c:v>
                </c:pt>
                <c:pt idx="118130">
                  <c:v>304.63020833333331</c:v>
                </c:pt>
                <c:pt idx="118131">
                  <c:v>304.6328125</c:v>
                </c:pt>
                <c:pt idx="118132">
                  <c:v>304.63541666666669</c:v>
                </c:pt>
                <c:pt idx="118133">
                  <c:v>304.63802083333331</c:v>
                </c:pt>
                <c:pt idx="118134">
                  <c:v>304.640625</c:v>
                </c:pt>
                <c:pt idx="118135">
                  <c:v>304.64322916666669</c:v>
                </c:pt>
                <c:pt idx="118136">
                  <c:v>304.64583333333331</c:v>
                </c:pt>
                <c:pt idx="118137">
                  <c:v>304.6484375</c:v>
                </c:pt>
                <c:pt idx="118138">
                  <c:v>304.65104166666669</c:v>
                </c:pt>
                <c:pt idx="118139">
                  <c:v>304.65364583333331</c:v>
                </c:pt>
                <c:pt idx="118140">
                  <c:v>304.65625</c:v>
                </c:pt>
                <c:pt idx="118141">
                  <c:v>304.65885416666669</c:v>
                </c:pt>
                <c:pt idx="118142">
                  <c:v>304.66145833333331</c:v>
                </c:pt>
                <c:pt idx="118143">
                  <c:v>304.6640625</c:v>
                </c:pt>
                <c:pt idx="118144">
                  <c:v>304.66666666666669</c:v>
                </c:pt>
                <c:pt idx="118145">
                  <c:v>304.66927083333331</c:v>
                </c:pt>
                <c:pt idx="118146">
                  <c:v>304.671875</c:v>
                </c:pt>
                <c:pt idx="118147">
                  <c:v>304.67447916666669</c:v>
                </c:pt>
                <c:pt idx="118148">
                  <c:v>304.67708333333331</c:v>
                </c:pt>
                <c:pt idx="118149">
                  <c:v>304.6796875</c:v>
                </c:pt>
                <c:pt idx="118150">
                  <c:v>304.68229166666669</c:v>
                </c:pt>
                <c:pt idx="118151">
                  <c:v>304.68489583333331</c:v>
                </c:pt>
                <c:pt idx="118152">
                  <c:v>304.6875</c:v>
                </c:pt>
                <c:pt idx="118153">
                  <c:v>304.69010416666669</c:v>
                </c:pt>
                <c:pt idx="118154">
                  <c:v>304.69270833333331</c:v>
                </c:pt>
                <c:pt idx="118155">
                  <c:v>304.6953125</c:v>
                </c:pt>
                <c:pt idx="118156">
                  <c:v>304.69791666666669</c:v>
                </c:pt>
                <c:pt idx="118157">
                  <c:v>304.70052083333331</c:v>
                </c:pt>
                <c:pt idx="118158">
                  <c:v>304.703125</c:v>
                </c:pt>
                <c:pt idx="118159">
                  <c:v>304.70572916666669</c:v>
                </c:pt>
                <c:pt idx="118160">
                  <c:v>304.70833333333331</c:v>
                </c:pt>
                <c:pt idx="118161">
                  <c:v>304.7109375</c:v>
                </c:pt>
                <c:pt idx="118162">
                  <c:v>304.71354166666669</c:v>
                </c:pt>
                <c:pt idx="118163">
                  <c:v>304.71614583333331</c:v>
                </c:pt>
                <c:pt idx="118164">
                  <c:v>304.71875</c:v>
                </c:pt>
                <c:pt idx="118165">
                  <c:v>304.72135416666669</c:v>
                </c:pt>
                <c:pt idx="118166">
                  <c:v>304.72395833333331</c:v>
                </c:pt>
                <c:pt idx="118167">
                  <c:v>304.7265625</c:v>
                </c:pt>
                <c:pt idx="118168">
                  <c:v>304.72916666666669</c:v>
                </c:pt>
                <c:pt idx="118169">
                  <c:v>304.73177083333331</c:v>
                </c:pt>
                <c:pt idx="118170">
                  <c:v>304.734375</c:v>
                </c:pt>
                <c:pt idx="118171">
                  <c:v>304.73697916666669</c:v>
                </c:pt>
                <c:pt idx="118172">
                  <c:v>304.73958333333331</c:v>
                </c:pt>
                <c:pt idx="118173">
                  <c:v>304.7421875</c:v>
                </c:pt>
                <c:pt idx="118174">
                  <c:v>304.74479166666669</c:v>
                </c:pt>
                <c:pt idx="118175">
                  <c:v>304.74739583333331</c:v>
                </c:pt>
                <c:pt idx="118176">
                  <c:v>304.75</c:v>
                </c:pt>
                <c:pt idx="118177">
                  <c:v>304.75260416666669</c:v>
                </c:pt>
                <c:pt idx="118178">
                  <c:v>304.75520833333331</c:v>
                </c:pt>
                <c:pt idx="118179">
                  <c:v>304.7578125</c:v>
                </c:pt>
                <c:pt idx="118180">
                  <c:v>304.76041666666669</c:v>
                </c:pt>
                <c:pt idx="118181">
                  <c:v>304.76302083333331</c:v>
                </c:pt>
                <c:pt idx="118182">
                  <c:v>304.765625</c:v>
                </c:pt>
                <c:pt idx="118183">
                  <c:v>304.76822916666669</c:v>
                </c:pt>
                <c:pt idx="118184">
                  <c:v>304.77083333333331</c:v>
                </c:pt>
                <c:pt idx="118185">
                  <c:v>304.7734375</c:v>
                </c:pt>
                <c:pt idx="118186">
                  <c:v>304.77604166666669</c:v>
                </c:pt>
                <c:pt idx="118187">
                  <c:v>304.77864583333331</c:v>
                </c:pt>
                <c:pt idx="118188">
                  <c:v>304.78125</c:v>
                </c:pt>
                <c:pt idx="118189">
                  <c:v>304.78385416666669</c:v>
                </c:pt>
                <c:pt idx="118190">
                  <c:v>304.78645833333331</c:v>
                </c:pt>
                <c:pt idx="118191">
                  <c:v>304.7890625</c:v>
                </c:pt>
                <c:pt idx="118192">
                  <c:v>304.79166666666669</c:v>
                </c:pt>
                <c:pt idx="118193">
                  <c:v>304.79427083333331</c:v>
                </c:pt>
                <c:pt idx="118194">
                  <c:v>304.796875</c:v>
                </c:pt>
                <c:pt idx="118195">
                  <c:v>304.79947916666669</c:v>
                </c:pt>
                <c:pt idx="118196">
                  <c:v>304.80208333333331</c:v>
                </c:pt>
                <c:pt idx="118197">
                  <c:v>304.8046875</c:v>
                </c:pt>
                <c:pt idx="118198">
                  <c:v>304.80729166666669</c:v>
                </c:pt>
                <c:pt idx="118199">
                  <c:v>304.80989583333331</c:v>
                </c:pt>
                <c:pt idx="118200">
                  <c:v>304.8125</c:v>
                </c:pt>
                <c:pt idx="118201">
                  <c:v>304.81510416666669</c:v>
                </c:pt>
                <c:pt idx="118202">
                  <c:v>304.81770833333331</c:v>
                </c:pt>
                <c:pt idx="118203">
                  <c:v>304.8203125</c:v>
                </c:pt>
                <c:pt idx="118204">
                  <c:v>304.82291666666669</c:v>
                </c:pt>
                <c:pt idx="118205">
                  <c:v>304.82552083333331</c:v>
                </c:pt>
                <c:pt idx="118206">
                  <c:v>304.828125</c:v>
                </c:pt>
                <c:pt idx="118207">
                  <c:v>304.83072916666669</c:v>
                </c:pt>
                <c:pt idx="118208">
                  <c:v>304.83333333333331</c:v>
                </c:pt>
                <c:pt idx="118209">
                  <c:v>304.8359375</c:v>
                </c:pt>
                <c:pt idx="118210">
                  <c:v>304.83854166666669</c:v>
                </c:pt>
                <c:pt idx="118211">
                  <c:v>304.84114583333331</c:v>
                </c:pt>
                <c:pt idx="118212">
                  <c:v>304.84375</c:v>
                </c:pt>
                <c:pt idx="118213">
                  <c:v>304.84635416666669</c:v>
                </c:pt>
                <c:pt idx="118214">
                  <c:v>304.84895833333331</c:v>
                </c:pt>
                <c:pt idx="118215">
                  <c:v>304.8515625</c:v>
                </c:pt>
                <c:pt idx="118216">
                  <c:v>304.85416666666669</c:v>
                </c:pt>
                <c:pt idx="118217">
                  <c:v>304.85677083333331</c:v>
                </c:pt>
                <c:pt idx="118218">
                  <c:v>304.859375</c:v>
                </c:pt>
                <c:pt idx="118219">
                  <c:v>304.86197916666669</c:v>
                </c:pt>
                <c:pt idx="118220">
                  <c:v>304.86458333333331</c:v>
                </c:pt>
                <c:pt idx="118221">
                  <c:v>304.8671875</c:v>
                </c:pt>
                <c:pt idx="118222">
                  <c:v>304.86979166666669</c:v>
                </c:pt>
                <c:pt idx="118223">
                  <c:v>304.87239583333331</c:v>
                </c:pt>
                <c:pt idx="118224">
                  <c:v>304.875</c:v>
                </c:pt>
                <c:pt idx="118225">
                  <c:v>304.87760416666669</c:v>
                </c:pt>
                <c:pt idx="118226">
                  <c:v>304.88020833333331</c:v>
                </c:pt>
                <c:pt idx="118227">
                  <c:v>304.8828125</c:v>
                </c:pt>
                <c:pt idx="118228">
                  <c:v>304.88541666666669</c:v>
                </c:pt>
                <c:pt idx="118229">
                  <c:v>304.88802083333331</c:v>
                </c:pt>
                <c:pt idx="118230">
                  <c:v>304.890625</c:v>
                </c:pt>
                <c:pt idx="118231">
                  <c:v>304.89322916666669</c:v>
                </c:pt>
                <c:pt idx="118232">
                  <c:v>304.89583333333331</c:v>
                </c:pt>
                <c:pt idx="118233">
                  <c:v>304.8984375</c:v>
                </c:pt>
                <c:pt idx="118234">
                  <c:v>304.90104166666669</c:v>
                </c:pt>
                <c:pt idx="118235">
                  <c:v>304.90364583333331</c:v>
                </c:pt>
                <c:pt idx="118236">
                  <c:v>304.90625</c:v>
                </c:pt>
                <c:pt idx="118237">
                  <c:v>304.90885416666669</c:v>
                </c:pt>
                <c:pt idx="118238">
                  <c:v>304.91145833333331</c:v>
                </c:pt>
                <c:pt idx="118239">
                  <c:v>304.9140625</c:v>
                </c:pt>
                <c:pt idx="118240">
                  <c:v>304.91666666666669</c:v>
                </c:pt>
                <c:pt idx="118241">
                  <c:v>304.91927083333331</c:v>
                </c:pt>
                <c:pt idx="118242">
                  <c:v>304.921875</c:v>
                </c:pt>
                <c:pt idx="118243">
                  <c:v>304.92447916666669</c:v>
                </c:pt>
                <c:pt idx="118244">
                  <c:v>304.92708333333331</c:v>
                </c:pt>
                <c:pt idx="118245">
                  <c:v>304.9296875</c:v>
                </c:pt>
                <c:pt idx="118246">
                  <c:v>304.93229166666669</c:v>
                </c:pt>
                <c:pt idx="118247">
                  <c:v>304.93489583333331</c:v>
                </c:pt>
                <c:pt idx="118248">
                  <c:v>304.9375</c:v>
                </c:pt>
                <c:pt idx="118249">
                  <c:v>304.94010416666669</c:v>
                </c:pt>
                <c:pt idx="118250">
                  <c:v>304.94270833333331</c:v>
                </c:pt>
                <c:pt idx="118251">
                  <c:v>304.9453125</c:v>
                </c:pt>
                <c:pt idx="118252">
                  <c:v>304.94791666666669</c:v>
                </c:pt>
                <c:pt idx="118253">
                  <c:v>304.95052083333331</c:v>
                </c:pt>
                <c:pt idx="118254">
                  <c:v>304.953125</c:v>
                </c:pt>
                <c:pt idx="118255">
                  <c:v>304.95572916666669</c:v>
                </c:pt>
                <c:pt idx="118256">
                  <c:v>304.95833333333331</c:v>
                </c:pt>
                <c:pt idx="118257">
                  <c:v>304.9609375</c:v>
                </c:pt>
                <c:pt idx="118258">
                  <c:v>304.96354166666669</c:v>
                </c:pt>
                <c:pt idx="118259">
                  <c:v>304.96614583333331</c:v>
                </c:pt>
                <c:pt idx="118260">
                  <c:v>304.96875</c:v>
                </c:pt>
                <c:pt idx="118261">
                  <c:v>304.97135416666669</c:v>
                </c:pt>
                <c:pt idx="118262">
                  <c:v>304.97395833333331</c:v>
                </c:pt>
                <c:pt idx="118263">
                  <c:v>304.9765625</c:v>
                </c:pt>
                <c:pt idx="118264">
                  <c:v>304.97916666666669</c:v>
                </c:pt>
                <c:pt idx="118265">
                  <c:v>304.98177083333331</c:v>
                </c:pt>
                <c:pt idx="118266">
                  <c:v>304.984375</c:v>
                </c:pt>
                <c:pt idx="118267">
                  <c:v>304.98697916666669</c:v>
                </c:pt>
                <c:pt idx="118268">
                  <c:v>304.98958333333331</c:v>
                </c:pt>
                <c:pt idx="118269">
                  <c:v>304.9921875</c:v>
                </c:pt>
                <c:pt idx="118270">
                  <c:v>304.99479166666669</c:v>
                </c:pt>
                <c:pt idx="118271">
                  <c:v>304.99739583333331</c:v>
                </c:pt>
                <c:pt idx="118272">
                  <c:v>305</c:v>
                </c:pt>
                <c:pt idx="118273">
                  <c:v>305.00260416666669</c:v>
                </c:pt>
                <c:pt idx="118274">
                  <c:v>305.00520833333331</c:v>
                </c:pt>
                <c:pt idx="118275">
                  <c:v>305.0078125</c:v>
                </c:pt>
                <c:pt idx="118276">
                  <c:v>305.01041666666669</c:v>
                </c:pt>
                <c:pt idx="118277">
                  <c:v>305.01302083333331</c:v>
                </c:pt>
                <c:pt idx="118278">
                  <c:v>305.015625</c:v>
                </c:pt>
                <c:pt idx="118279">
                  <c:v>305.01822916666669</c:v>
                </c:pt>
                <c:pt idx="118280">
                  <c:v>305.02083333333331</c:v>
                </c:pt>
                <c:pt idx="118281">
                  <c:v>305.0234375</c:v>
                </c:pt>
                <c:pt idx="118282">
                  <c:v>305.02604166666669</c:v>
                </c:pt>
                <c:pt idx="118283">
                  <c:v>305.02864583333331</c:v>
                </c:pt>
                <c:pt idx="118284">
                  <c:v>305.03125</c:v>
                </c:pt>
                <c:pt idx="118285">
                  <c:v>305.03385416666669</c:v>
                </c:pt>
                <c:pt idx="118286">
                  <c:v>305.03645833333331</c:v>
                </c:pt>
                <c:pt idx="118287">
                  <c:v>305.0390625</c:v>
                </c:pt>
                <c:pt idx="118288">
                  <c:v>305.04166666666669</c:v>
                </c:pt>
                <c:pt idx="118289">
                  <c:v>305.04427083333331</c:v>
                </c:pt>
                <c:pt idx="118290">
                  <c:v>305.046875</c:v>
                </c:pt>
                <c:pt idx="118291">
                  <c:v>305.04947916666669</c:v>
                </c:pt>
                <c:pt idx="118292">
                  <c:v>305.05208333333331</c:v>
                </c:pt>
                <c:pt idx="118293">
                  <c:v>305.0546875</c:v>
                </c:pt>
                <c:pt idx="118294">
                  <c:v>305.05729166666669</c:v>
                </c:pt>
                <c:pt idx="118295">
                  <c:v>305.05989583333331</c:v>
                </c:pt>
                <c:pt idx="118296">
                  <c:v>305.0625</c:v>
                </c:pt>
                <c:pt idx="118297">
                  <c:v>305.06510416666669</c:v>
                </c:pt>
                <c:pt idx="118298">
                  <c:v>305.06770833333331</c:v>
                </c:pt>
                <c:pt idx="118299">
                  <c:v>305.0703125</c:v>
                </c:pt>
                <c:pt idx="118300">
                  <c:v>305.07291666666669</c:v>
                </c:pt>
                <c:pt idx="118301">
                  <c:v>305.07552083333331</c:v>
                </c:pt>
                <c:pt idx="118302">
                  <c:v>305.078125</c:v>
                </c:pt>
                <c:pt idx="118303">
                  <c:v>305.08072916666669</c:v>
                </c:pt>
                <c:pt idx="118304">
                  <c:v>305.08333333333331</c:v>
                </c:pt>
                <c:pt idx="118305">
                  <c:v>305.0859375</c:v>
                </c:pt>
                <c:pt idx="118306">
                  <c:v>305.08854166666669</c:v>
                </c:pt>
                <c:pt idx="118307">
                  <c:v>305.09114583333331</c:v>
                </c:pt>
                <c:pt idx="118308">
                  <c:v>305.09375</c:v>
                </c:pt>
                <c:pt idx="118309">
                  <c:v>305.09635416666669</c:v>
                </c:pt>
                <c:pt idx="118310">
                  <c:v>305.09895833333331</c:v>
                </c:pt>
                <c:pt idx="118311">
                  <c:v>305.1015625</c:v>
                </c:pt>
                <c:pt idx="118312">
                  <c:v>305.10416666666669</c:v>
                </c:pt>
                <c:pt idx="118313">
                  <c:v>305.10677083333331</c:v>
                </c:pt>
                <c:pt idx="118314">
                  <c:v>305.109375</c:v>
                </c:pt>
                <c:pt idx="118315">
                  <c:v>305.11197916666669</c:v>
                </c:pt>
                <c:pt idx="118316">
                  <c:v>305.11458333333331</c:v>
                </c:pt>
                <c:pt idx="118317">
                  <c:v>305.1171875</c:v>
                </c:pt>
                <c:pt idx="118318">
                  <c:v>305.11979166666669</c:v>
                </c:pt>
                <c:pt idx="118319">
                  <c:v>305.12239583333331</c:v>
                </c:pt>
                <c:pt idx="118320">
                  <c:v>305.125</c:v>
                </c:pt>
                <c:pt idx="118321">
                  <c:v>305.12760416666669</c:v>
                </c:pt>
                <c:pt idx="118322">
                  <c:v>305.13020833333331</c:v>
                </c:pt>
                <c:pt idx="118323">
                  <c:v>305.1328125</c:v>
                </c:pt>
                <c:pt idx="118324">
                  <c:v>305.13541666666669</c:v>
                </c:pt>
                <c:pt idx="118325">
                  <c:v>305.13802083333331</c:v>
                </c:pt>
                <c:pt idx="118326">
                  <c:v>305.140625</c:v>
                </c:pt>
                <c:pt idx="118327">
                  <c:v>305.14322916666669</c:v>
                </c:pt>
                <c:pt idx="118328">
                  <c:v>305.14583333333331</c:v>
                </c:pt>
                <c:pt idx="118329">
                  <c:v>305.1484375</c:v>
                </c:pt>
                <c:pt idx="118330">
                  <c:v>305.15104166666669</c:v>
                </c:pt>
                <c:pt idx="118331">
                  <c:v>305.15364583333331</c:v>
                </c:pt>
                <c:pt idx="118332">
                  <c:v>305.15625</c:v>
                </c:pt>
                <c:pt idx="118333">
                  <c:v>305.15885416666669</c:v>
                </c:pt>
                <c:pt idx="118334">
                  <c:v>305.16145833333331</c:v>
                </c:pt>
                <c:pt idx="118335">
                  <c:v>305.1640625</c:v>
                </c:pt>
                <c:pt idx="118336">
                  <c:v>305.16666666666669</c:v>
                </c:pt>
                <c:pt idx="118337">
                  <c:v>305.16927083333331</c:v>
                </c:pt>
                <c:pt idx="118338">
                  <c:v>305.171875</c:v>
                </c:pt>
                <c:pt idx="118339">
                  <c:v>305.17447916666669</c:v>
                </c:pt>
                <c:pt idx="118340">
                  <c:v>305.17708333333331</c:v>
                </c:pt>
                <c:pt idx="118341">
                  <c:v>305.1796875</c:v>
                </c:pt>
                <c:pt idx="118342">
                  <c:v>305.18229166666669</c:v>
                </c:pt>
                <c:pt idx="118343">
                  <c:v>305.18489583333331</c:v>
                </c:pt>
                <c:pt idx="118344">
                  <c:v>305.1875</c:v>
                </c:pt>
                <c:pt idx="118345">
                  <c:v>305.19010416666669</c:v>
                </c:pt>
                <c:pt idx="118346">
                  <c:v>305.19270833333331</c:v>
                </c:pt>
                <c:pt idx="118347">
                  <c:v>305.1953125</c:v>
                </c:pt>
                <c:pt idx="118348">
                  <c:v>305.19791666666669</c:v>
                </c:pt>
                <c:pt idx="118349">
                  <c:v>305.20052083333331</c:v>
                </c:pt>
                <c:pt idx="118350">
                  <c:v>305.203125</c:v>
                </c:pt>
                <c:pt idx="118351">
                  <c:v>305.20572916666669</c:v>
                </c:pt>
                <c:pt idx="118352">
                  <c:v>305.20833333333331</c:v>
                </c:pt>
                <c:pt idx="118353">
                  <c:v>305.2109375</c:v>
                </c:pt>
                <c:pt idx="118354">
                  <c:v>305.21354166666669</c:v>
                </c:pt>
                <c:pt idx="118355">
                  <c:v>305.21614583333331</c:v>
                </c:pt>
                <c:pt idx="118356">
                  <c:v>305.21875</c:v>
                </c:pt>
                <c:pt idx="118357">
                  <c:v>305.22135416666669</c:v>
                </c:pt>
                <c:pt idx="118358">
                  <c:v>305.22395833333331</c:v>
                </c:pt>
                <c:pt idx="118359">
                  <c:v>305.2265625</c:v>
                </c:pt>
                <c:pt idx="118360">
                  <c:v>305.22916666666669</c:v>
                </c:pt>
                <c:pt idx="118361">
                  <c:v>305.23177083333331</c:v>
                </c:pt>
                <c:pt idx="118362">
                  <c:v>305.234375</c:v>
                </c:pt>
                <c:pt idx="118363">
                  <c:v>305.23697916666669</c:v>
                </c:pt>
                <c:pt idx="118364">
                  <c:v>305.23958333333331</c:v>
                </c:pt>
                <c:pt idx="118365">
                  <c:v>305.2421875</c:v>
                </c:pt>
                <c:pt idx="118366">
                  <c:v>305.24479166666669</c:v>
                </c:pt>
                <c:pt idx="118367">
                  <c:v>305.24739583333331</c:v>
                </c:pt>
                <c:pt idx="118368">
                  <c:v>305.25</c:v>
                </c:pt>
                <c:pt idx="118369">
                  <c:v>305.25260416666669</c:v>
                </c:pt>
                <c:pt idx="118370">
                  <c:v>305.25520833333331</c:v>
                </c:pt>
                <c:pt idx="118371">
                  <c:v>305.2578125</c:v>
                </c:pt>
                <c:pt idx="118372">
                  <c:v>305.26041666666669</c:v>
                </c:pt>
                <c:pt idx="118373">
                  <c:v>305.26302083333331</c:v>
                </c:pt>
                <c:pt idx="118374">
                  <c:v>305.265625</c:v>
                </c:pt>
                <c:pt idx="118375">
                  <c:v>305.26822916666669</c:v>
                </c:pt>
                <c:pt idx="118376">
                  <c:v>305.27083333333331</c:v>
                </c:pt>
                <c:pt idx="118377">
                  <c:v>305.2734375</c:v>
                </c:pt>
                <c:pt idx="118378">
                  <c:v>305.27604166666669</c:v>
                </c:pt>
                <c:pt idx="118379">
                  <c:v>305.27864583333331</c:v>
                </c:pt>
                <c:pt idx="118380">
                  <c:v>305.28125</c:v>
                </c:pt>
                <c:pt idx="118381">
                  <c:v>305.28385416666669</c:v>
                </c:pt>
                <c:pt idx="118382">
                  <c:v>305.28645833333331</c:v>
                </c:pt>
                <c:pt idx="118383">
                  <c:v>305.2890625</c:v>
                </c:pt>
                <c:pt idx="118384">
                  <c:v>305.29166666666669</c:v>
                </c:pt>
                <c:pt idx="118385">
                  <c:v>305.29427083333331</c:v>
                </c:pt>
                <c:pt idx="118386">
                  <c:v>305.296875</c:v>
                </c:pt>
                <c:pt idx="118387">
                  <c:v>305.29947916666669</c:v>
                </c:pt>
                <c:pt idx="118388">
                  <c:v>305.30208333333331</c:v>
                </c:pt>
                <c:pt idx="118389">
                  <c:v>305.3046875</c:v>
                </c:pt>
                <c:pt idx="118390">
                  <c:v>305.30729166666669</c:v>
                </c:pt>
                <c:pt idx="118391">
                  <c:v>305.30989583333331</c:v>
                </c:pt>
                <c:pt idx="118392">
                  <c:v>305.3125</c:v>
                </c:pt>
                <c:pt idx="118393">
                  <c:v>305.31510416666669</c:v>
                </c:pt>
                <c:pt idx="118394">
                  <c:v>305.31770833333331</c:v>
                </c:pt>
                <c:pt idx="118395">
                  <c:v>305.3203125</c:v>
                </c:pt>
                <c:pt idx="118396">
                  <c:v>305.32291666666669</c:v>
                </c:pt>
                <c:pt idx="118397">
                  <c:v>305.32552083333331</c:v>
                </c:pt>
                <c:pt idx="118398">
                  <c:v>305.328125</c:v>
                </c:pt>
                <c:pt idx="118399">
                  <c:v>305.33072916666669</c:v>
                </c:pt>
                <c:pt idx="118400">
                  <c:v>305.33333333333331</c:v>
                </c:pt>
                <c:pt idx="118401">
                  <c:v>305.3359375</c:v>
                </c:pt>
                <c:pt idx="118402">
                  <c:v>305.33854166666669</c:v>
                </c:pt>
                <c:pt idx="118403">
                  <c:v>305.34114583333331</c:v>
                </c:pt>
                <c:pt idx="118404">
                  <c:v>305.34375</c:v>
                </c:pt>
                <c:pt idx="118405">
                  <c:v>305.34635416666669</c:v>
                </c:pt>
                <c:pt idx="118406">
                  <c:v>305.34895833333331</c:v>
                </c:pt>
                <c:pt idx="118407">
                  <c:v>305.3515625</c:v>
                </c:pt>
                <c:pt idx="118408">
                  <c:v>305.35416666666669</c:v>
                </c:pt>
                <c:pt idx="118409">
                  <c:v>305.35677083333331</c:v>
                </c:pt>
                <c:pt idx="118410">
                  <c:v>305.359375</c:v>
                </c:pt>
                <c:pt idx="118411">
                  <c:v>305.36197916666669</c:v>
                </c:pt>
                <c:pt idx="118412">
                  <c:v>305.36458333333331</c:v>
                </c:pt>
                <c:pt idx="118413">
                  <c:v>305.3671875</c:v>
                </c:pt>
                <c:pt idx="118414">
                  <c:v>305.36979166666669</c:v>
                </c:pt>
                <c:pt idx="118415">
                  <c:v>305.37239583333331</c:v>
                </c:pt>
                <c:pt idx="118416">
                  <c:v>305.375</c:v>
                </c:pt>
                <c:pt idx="118417">
                  <c:v>305.37760416666669</c:v>
                </c:pt>
                <c:pt idx="118418">
                  <c:v>305.38020833333331</c:v>
                </c:pt>
                <c:pt idx="118419">
                  <c:v>305.3828125</c:v>
                </c:pt>
                <c:pt idx="118420">
                  <c:v>305.38541666666669</c:v>
                </c:pt>
                <c:pt idx="118421">
                  <c:v>305.38802083333331</c:v>
                </c:pt>
                <c:pt idx="118422">
                  <c:v>305.390625</c:v>
                </c:pt>
                <c:pt idx="118423">
                  <c:v>305.39322916666669</c:v>
                </c:pt>
                <c:pt idx="118424">
                  <c:v>305.39583333333331</c:v>
                </c:pt>
                <c:pt idx="118425">
                  <c:v>305.3984375</c:v>
                </c:pt>
                <c:pt idx="118426">
                  <c:v>305.40104166666669</c:v>
                </c:pt>
                <c:pt idx="118427">
                  <c:v>305.40364583333331</c:v>
                </c:pt>
                <c:pt idx="118428">
                  <c:v>305.40625</c:v>
                </c:pt>
                <c:pt idx="118429">
                  <c:v>305.40885416666669</c:v>
                </c:pt>
                <c:pt idx="118430">
                  <c:v>305.41145833333331</c:v>
                </c:pt>
                <c:pt idx="118431">
                  <c:v>305.4140625</c:v>
                </c:pt>
                <c:pt idx="118432">
                  <c:v>305.41666666666669</c:v>
                </c:pt>
                <c:pt idx="118433">
                  <c:v>305.41927083333331</c:v>
                </c:pt>
                <c:pt idx="118434">
                  <c:v>305.421875</c:v>
                </c:pt>
                <c:pt idx="118435">
                  <c:v>305.42447916666669</c:v>
                </c:pt>
                <c:pt idx="118436">
                  <c:v>305.42708333333331</c:v>
                </c:pt>
                <c:pt idx="118437">
                  <c:v>305.4296875</c:v>
                </c:pt>
                <c:pt idx="118438">
                  <c:v>305.43229166666669</c:v>
                </c:pt>
                <c:pt idx="118439">
                  <c:v>305.43489583333331</c:v>
                </c:pt>
                <c:pt idx="118440">
                  <c:v>305.4375</c:v>
                </c:pt>
                <c:pt idx="118441">
                  <c:v>305.44010416666669</c:v>
                </c:pt>
                <c:pt idx="118442">
                  <c:v>305.44270833333331</c:v>
                </c:pt>
                <c:pt idx="118443">
                  <c:v>305.4453125</c:v>
                </c:pt>
                <c:pt idx="118444">
                  <c:v>305.44791666666669</c:v>
                </c:pt>
                <c:pt idx="118445">
                  <c:v>305.45052083333331</c:v>
                </c:pt>
                <c:pt idx="118446">
                  <c:v>305.453125</c:v>
                </c:pt>
                <c:pt idx="118447">
                  <c:v>305.45572916666669</c:v>
                </c:pt>
                <c:pt idx="118448">
                  <c:v>305.45833333333331</c:v>
                </c:pt>
                <c:pt idx="118449">
                  <c:v>305.4609375</c:v>
                </c:pt>
                <c:pt idx="118450">
                  <c:v>305.46354166666669</c:v>
                </c:pt>
                <c:pt idx="118451">
                  <c:v>305.46614583333331</c:v>
                </c:pt>
                <c:pt idx="118452">
                  <c:v>305.46875</c:v>
                </c:pt>
                <c:pt idx="118453">
                  <c:v>305.47135416666669</c:v>
                </c:pt>
                <c:pt idx="118454">
                  <c:v>305.47395833333331</c:v>
                </c:pt>
                <c:pt idx="118455">
                  <c:v>305.4765625</c:v>
                </c:pt>
                <c:pt idx="118456">
                  <c:v>305.47916666666669</c:v>
                </c:pt>
                <c:pt idx="118457">
                  <c:v>305.48177083333331</c:v>
                </c:pt>
                <c:pt idx="118458">
                  <c:v>305.484375</c:v>
                </c:pt>
                <c:pt idx="118459">
                  <c:v>305.48697916666669</c:v>
                </c:pt>
                <c:pt idx="118460">
                  <c:v>305.48958333333331</c:v>
                </c:pt>
                <c:pt idx="118461">
                  <c:v>305.4921875</c:v>
                </c:pt>
                <c:pt idx="118462">
                  <c:v>305.49479166666669</c:v>
                </c:pt>
                <c:pt idx="118463">
                  <c:v>305.49739583333331</c:v>
                </c:pt>
                <c:pt idx="118464">
                  <c:v>305.5</c:v>
                </c:pt>
                <c:pt idx="118465">
                  <c:v>305.50260416666669</c:v>
                </c:pt>
                <c:pt idx="118466">
                  <c:v>305.50520833333331</c:v>
                </c:pt>
                <c:pt idx="118467">
                  <c:v>305.5078125</c:v>
                </c:pt>
                <c:pt idx="118468">
                  <c:v>305.51041666666669</c:v>
                </c:pt>
                <c:pt idx="118469">
                  <c:v>305.51302083333331</c:v>
                </c:pt>
                <c:pt idx="118470">
                  <c:v>305.515625</c:v>
                </c:pt>
                <c:pt idx="118471">
                  <c:v>305.51822916666669</c:v>
                </c:pt>
                <c:pt idx="118472">
                  <c:v>305.52083333333331</c:v>
                </c:pt>
                <c:pt idx="118473">
                  <c:v>305.5234375</c:v>
                </c:pt>
                <c:pt idx="118474">
                  <c:v>305.52604166666669</c:v>
                </c:pt>
                <c:pt idx="118475">
                  <c:v>305.52864583333331</c:v>
                </c:pt>
                <c:pt idx="118476">
                  <c:v>305.53125</c:v>
                </c:pt>
                <c:pt idx="118477">
                  <c:v>305.53385416666669</c:v>
                </c:pt>
                <c:pt idx="118478">
                  <c:v>305.53645833333331</c:v>
                </c:pt>
                <c:pt idx="118479">
                  <c:v>305.5390625</c:v>
                </c:pt>
                <c:pt idx="118480">
                  <c:v>305.54166666666669</c:v>
                </c:pt>
                <c:pt idx="118481">
                  <c:v>305.54427083333331</c:v>
                </c:pt>
                <c:pt idx="118482">
                  <c:v>305.546875</c:v>
                </c:pt>
                <c:pt idx="118483">
                  <c:v>305.54947916666669</c:v>
                </c:pt>
                <c:pt idx="118484">
                  <c:v>305.55208333333331</c:v>
                </c:pt>
                <c:pt idx="118485">
                  <c:v>305.5546875</c:v>
                </c:pt>
                <c:pt idx="118486">
                  <c:v>305.55729166666669</c:v>
                </c:pt>
                <c:pt idx="118487">
                  <c:v>305.55989583333331</c:v>
                </c:pt>
                <c:pt idx="118488">
                  <c:v>305.5625</c:v>
                </c:pt>
                <c:pt idx="118489">
                  <c:v>305.56510416666669</c:v>
                </c:pt>
                <c:pt idx="118490">
                  <c:v>305.56770833333331</c:v>
                </c:pt>
                <c:pt idx="118491">
                  <c:v>305.5703125</c:v>
                </c:pt>
                <c:pt idx="118492">
                  <c:v>305.57291666666669</c:v>
                </c:pt>
                <c:pt idx="118493">
                  <c:v>305.57552083333331</c:v>
                </c:pt>
                <c:pt idx="118494">
                  <c:v>305.578125</c:v>
                </c:pt>
                <c:pt idx="118495">
                  <c:v>305.58072916666669</c:v>
                </c:pt>
                <c:pt idx="118496">
                  <c:v>305.58333333333331</c:v>
                </c:pt>
                <c:pt idx="118497">
                  <c:v>305.5859375</c:v>
                </c:pt>
                <c:pt idx="118498">
                  <c:v>305.58854166666669</c:v>
                </c:pt>
                <c:pt idx="118499">
                  <c:v>305.59114583333331</c:v>
                </c:pt>
                <c:pt idx="118500">
                  <c:v>305.59375</c:v>
                </c:pt>
                <c:pt idx="118501">
                  <c:v>305.59635416666669</c:v>
                </c:pt>
                <c:pt idx="118502">
                  <c:v>305.59895833333331</c:v>
                </c:pt>
                <c:pt idx="118503">
                  <c:v>305.6015625</c:v>
                </c:pt>
                <c:pt idx="118504">
                  <c:v>305.60416666666669</c:v>
                </c:pt>
                <c:pt idx="118505">
                  <c:v>305.60677083333331</c:v>
                </c:pt>
                <c:pt idx="118506">
                  <c:v>305.609375</c:v>
                </c:pt>
                <c:pt idx="118507">
                  <c:v>305.61197916666669</c:v>
                </c:pt>
                <c:pt idx="118508">
                  <c:v>305.61458333333331</c:v>
                </c:pt>
                <c:pt idx="118509">
                  <c:v>305.6171875</c:v>
                </c:pt>
                <c:pt idx="118510">
                  <c:v>305.61979166666669</c:v>
                </c:pt>
                <c:pt idx="118511">
                  <c:v>305.62239583333331</c:v>
                </c:pt>
                <c:pt idx="118512">
                  <c:v>305.625</c:v>
                </c:pt>
                <c:pt idx="118513">
                  <c:v>305.62760416666669</c:v>
                </c:pt>
                <c:pt idx="118514">
                  <c:v>305.63020833333331</c:v>
                </c:pt>
                <c:pt idx="118515">
                  <c:v>305.6328125</c:v>
                </c:pt>
                <c:pt idx="118516">
                  <c:v>305.63541666666669</c:v>
                </c:pt>
                <c:pt idx="118517">
                  <c:v>305.63802083333331</c:v>
                </c:pt>
                <c:pt idx="118518">
                  <c:v>305.640625</c:v>
                </c:pt>
                <c:pt idx="118519">
                  <c:v>305.64322916666669</c:v>
                </c:pt>
                <c:pt idx="118520">
                  <c:v>305.64583333333331</c:v>
                </c:pt>
                <c:pt idx="118521">
                  <c:v>305.6484375</c:v>
                </c:pt>
                <c:pt idx="118522">
                  <c:v>305.65104166666669</c:v>
                </c:pt>
                <c:pt idx="118523">
                  <c:v>305.65364583333331</c:v>
                </c:pt>
                <c:pt idx="118524">
                  <c:v>305.65625</c:v>
                </c:pt>
                <c:pt idx="118525">
                  <c:v>305.65885416666669</c:v>
                </c:pt>
                <c:pt idx="118526">
                  <c:v>305.66145833333331</c:v>
                </c:pt>
                <c:pt idx="118527">
                  <c:v>305.6640625</c:v>
                </c:pt>
                <c:pt idx="118528">
                  <c:v>305.66666666666669</c:v>
                </c:pt>
                <c:pt idx="118529">
                  <c:v>305.66927083333331</c:v>
                </c:pt>
                <c:pt idx="118530">
                  <c:v>305.671875</c:v>
                </c:pt>
                <c:pt idx="118531">
                  <c:v>305.67447916666669</c:v>
                </c:pt>
                <c:pt idx="118532">
                  <c:v>305.67708333333331</c:v>
                </c:pt>
                <c:pt idx="118533">
                  <c:v>305.6796875</c:v>
                </c:pt>
                <c:pt idx="118534">
                  <c:v>305.68229166666669</c:v>
                </c:pt>
                <c:pt idx="118535">
                  <c:v>305.68489583333331</c:v>
                </c:pt>
                <c:pt idx="118536">
                  <c:v>305.6875</c:v>
                </c:pt>
                <c:pt idx="118537">
                  <c:v>305.69010416666669</c:v>
                </c:pt>
                <c:pt idx="118538">
                  <c:v>305.69270833333331</c:v>
                </c:pt>
                <c:pt idx="118539">
                  <c:v>305.6953125</c:v>
                </c:pt>
                <c:pt idx="118540">
                  <c:v>305.69791666666669</c:v>
                </c:pt>
                <c:pt idx="118541">
                  <c:v>305.70052083333331</c:v>
                </c:pt>
                <c:pt idx="118542">
                  <c:v>305.703125</c:v>
                </c:pt>
                <c:pt idx="118543">
                  <c:v>305.70572916666669</c:v>
                </c:pt>
                <c:pt idx="118544">
                  <c:v>305.70833333333331</c:v>
                </c:pt>
                <c:pt idx="118545">
                  <c:v>305.7109375</c:v>
                </c:pt>
                <c:pt idx="118546">
                  <c:v>305.71354166666669</c:v>
                </c:pt>
                <c:pt idx="118547">
                  <c:v>305.71614583333331</c:v>
                </c:pt>
                <c:pt idx="118548">
                  <c:v>305.71875</c:v>
                </c:pt>
                <c:pt idx="118549">
                  <c:v>305.72135416666669</c:v>
                </c:pt>
                <c:pt idx="118550">
                  <c:v>305.72395833333331</c:v>
                </c:pt>
                <c:pt idx="118551">
                  <c:v>305.7265625</c:v>
                </c:pt>
                <c:pt idx="118552">
                  <c:v>305.72916666666669</c:v>
                </c:pt>
                <c:pt idx="118553">
                  <c:v>305.73177083333331</c:v>
                </c:pt>
                <c:pt idx="118554">
                  <c:v>305.734375</c:v>
                </c:pt>
                <c:pt idx="118555">
                  <c:v>305.73697916666669</c:v>
                </c:pt>
                <c:pt idx="118556">
                  <c:v>305.73958333333331</c:v>
                </c:pt>
                <c:pt idx="118557">
                  <c:v>305.7421875</c:v>
                </c:pt>
                <c:pt idx="118558">
                  <c:v>305.74479166666669</c:v>
                </c:pt>
                <c:pt idx="118559">
                  <c:v>305.74739583333331</c:v>
                </c:pt>
                <c:pt idx="118560">
                  <c:v>305.75</c:v>
                </c:pt>
                <c:pt idx="118561">
                  <c:v>305.75260416666669</c:v>
                </c:pt>
                <c:pt idx="118562">
                  <c:v>305.75520833333331</c:v>
                </c:pt>
                <c:pt idx="118563">
                  <c:v>305.7578125</c:v>
                </c:pt>
                <c:pt idx="118564">
                  <c:v>305.76041666666669</c:v>
                </c:pt>
                <c:pt idx="118565">
                  <c:v>305.76302083333331</c:v>
                </c:pt>
                <c:pt idx="118566">
                  <c:v>305.765625</c:v>
                </c:pt>
                <c:pt idx="118567">
                  <c:v>305.76822916666669</c:v>
                </c:pt>
                <c:pt idx="118568">
                  <c:v>305.77083333333331</c:v>
                </c:pt>
                <c:pt idx="118569">
                  <c:v>305.7734375</c:v>
                </c:pt>
                <c:pt idx="118570">
                  <c:v>305.77604166666669</c:v>
                </c:pt>
                <c:pt idx="118571">
                  <c:v>305.77864583333331</c:v>
                </c:pt>
                <c:pt idx="118572">
                  <c:v>305.78125</c:v>
                </c:pt>
                <c:pt idx="118573">
                  <c:v>305.78385416666669</c:v>
                </c:pt>
                <c:pt idx="118574">
                  <c:v>305.78645833333331</c:v>
                </c:pt>
                <c:pt idx="118575">
                  <c:v>305.7890625</c:v>
                </c:pt>
                <c:pt idx="118576">
                  <c:v>305.79166666666669</c:v>
                </c:pt>
                <c:pt idx="118577">
                  <c:v>305.79427083333331</c:v>
                </c:pt>
                <c:pt idx="118578">
                  <c:v>305.796875</c:v>
                </c:pt>
                <c:pt idx="118579">
                  <c:v>305.79947916666669</c:v>
                </c:pt>
                <c:pt idx="118580">
                  <c:v>305.80208333333331</c:v>
                </c:pt>
                <c:pt idx="118581">
                  <c:v>305.8046875</c:v>
                </c:pt>
                <c:pt idx="118582">
                  <c:v>305.80729166666669</c:v>
                </c:pt>
                <c:pt idx="118583">
                  <c:v>305.80989583333331</c:v>
                </c:pt>
                <c:pt idx="118584">
                  <c:v>305.8125</c:v>
                </c:pt>
                <c:pt idx="118585">
                  <c:v>305.81510416666669</c:v>
                </c:pt>
                <c:pt idx="118586">
                  <c:v>305.81770833333331</c:v>
                </c:pt>
                <c:pt idx="118587">
                  <c:v>305.8203125</c:v>
                </c:pt>
                <c:pt idx="118588">
                  <c:v>305.82291666666669</c:v>
                </c:pt>
                <c:pt idx="118589">
                  <c:v>305.82552083333331</c:v>
                </c:pt>
                <c:pt idx="118590">
                  <c:v>305.828125</c:v>
                </c:pt>
                <c:pt idx="118591">
                  <c:v>305.83072916666669</c:v>
                </c:pt>
                <c:pt idx="118592">
                  <c:v>305.83333333333331</c:v>
                </c:pt>
                <c:pt idx="118593">
                  <c:v>305.8359375</c:v>
                </c:pt>
                <c:pt idx="118594">
                  <c:v>305.83854166666669</c:v>
                </c:pt>
                <c:pt idx="118595">
                  <c:v>305.84114583333331</c:v>
                </c:pt>
                <c:pt idx="118596">
                  <c:v>305.84375</c:v>
                </c:pt>
                <c:pt idx="118597">
                  <c:v>305.84635416666669</c:v>
                </c:pt>
                <c:pt idx="118598">
                  <c:v>305.84895833333331</c:v>
                </c:pt>
                <c:pt idx="118599">
                  <c:v>305.8515625</c:v>
                </c:pt>
                <c:pt idx="118600">
                  <c:v>305.85416666666669</c:v>
                </c:pt>
                <c:pt idx="118601">
                  <c:v>305.85677083333331</c:v>
                </c:pt>
                <c:pt idx="118602">
                  <c:v>305.859375</c:v>
                </c:pt>
                <c:pt idx="118603">
                  <c:v>305.86197916666669</c:v>
                </c:pt>
                <c:pt idx="118604">
                  <c:v>305.86458333333331</c:v>
                </c:pt>
                <c:pt idx="118605">
                  <c:v>305.8671875</c:v>
                </c:pt>
                <c:pt idx="118606">
                  <c:v>305.86979166666669</c:v>
                </c:pt>
                <c:pt idx="118607">
                  <c:v>305.87239583333331</c:v>
                </c:pt>
                <c:pt idx="118608">
                  <c:v>305.875</c:v>
                </c:pt>
                <c:pt idx="118609">
                  <c:v>305.87760416666669</c:v>
                </c:pt>
                <c:pt idx="118610">
                  <c:v>305.88020833333331</c:v>
                </c:pt>
                <c:pt idx="118611">
                  <c:v>305.8828125</c:v>
                </c:pt>
                <c:pt idx="118612">
                  <c:v>305.88541666666669</c:v>
                </c:pt>
                <c:pt idx="118613">
                  <c:v>305.88802083333331</c:v>
                </c:pt>
                <c:pt idx="118614">
                  <c:v>305.890625</c:v>
                </c:pt>
                <c:pt idx="118615">
                  <c:v>305.89322916666669</c:v>
                </c:pt>
                <c:pt idx="118616">
                  <c:v>305.89583333333331</c:v>
                </c:pt>
                <c:pt idx="118617">
                  <c:v>305.8984375</c:v>
                </c:pt>
                <c:pt idx="118618">
                  <c:v>305.90104166666669</c:v>
                </c:pt>
                <c:pt idx="118619">
                  <c:v>305.90364583333331</c:v>
                </c:pt>
                <c:pt idx="118620">
                  <c:v>305.90625</c:v>
                </c:pt>
                <c:pt idx="118621">
                  <c:v>305.90885416666669</c:v>
                </c:pt>
                <c:pt idx="118622">
                  <c:v>305.91145833333331</c:v>
                </c:pt>
                <c:pt idx="118623">
                  <c:v>305.9140625</c:v>
                </c:pt>
                <c:pt idx="118624">
                  <c:v>305.91666666666669</c:v>
                </c:pt>
                <c:pt idx="118625">
                  <c:v>305.91927083333331</c:v>
                </c:pt>
                <c:pt idx="118626">
                  <c:v>305.921875</c:v>
                </c:pt>
                <c:pt idx="118627">
                  <c:v>305.92447916666669</c:v>
                </c:pt>
                <c:pt idx="118628">
                  <c:v>305.92708333333331</c:v>
                </c:pt>
                <c:pt idx="118629">
                  <c:v>305.9296875</c:v>
                </c:pt>
                <c:pt idx="118630">
                  <c:v>305.93229166666669</c:v>
                </c:pt>
                <c:pt idx="118631">
                  <c:v>305.93489583333331</c:v>
                </c:pt>
                <c:pt idx="118632">
                  <c:v>305.9375</c:v>
                </c:pt>
                <c:pt idx="118633">
                  <c:v>305.94010416666669</c:v>
                </c:pt>
                <c:pt idx="118634">
                  <c:v>305.94270833333331</c:v>
                </c:pt>
                <c:pt idx="118635">
                  <c:v>305.9453125</c:v>
                </c:pt>
                <c:pt idx="118636">
                  <c:v>305.94791666666669</c:v>
                </c:pt>
                <c:pt idx="118637">
                  <c:v>305.95052083333331</c:v>
                </c:pt>
                <c:pt idx="118638">
                  <c:v>305.953125</c:v>
                </c:pt>
                <c:pt idx="118639">
                  <c:v>305.95572916666669</c:v>
                </c:pt>
                <c:pt idx="118640">
                  <c:v>305.95833333333331</c:v>
                </c:pt>
                <c:pt idx="118641">
                  <c:v>305.9609375</c:v>
                </c:pt>
                <c:pt idx="118642">
                  <c:v>305.96354166666669</c:v>
                </c:pt>
                <c:pt idx="118643">
                  <c:v>305.96614583333331</c:v>
                </c:pt>
                <c:pt idx="118644">
                  <c:v>305.96875</c:v>
                </c:pt>
                <c:pt idx="118645">
                  <c:v>305.97135416666669</c:v>
                </c:pt>
                <c:pt idx="118646">
                  <c:v>305.97395833333331</c:v>
                </c:pt>
                <c:pt idx="118647">
                  <c:v>305.9765625</c:v>
                </c:pt>
                <c:pt idx="118648">
                  <c:v>305.97916666666669</c:v>
                </c:pt>
                <c:pt idx="118649">
                  <c:v>305.98177083333331</c:v>
                </c:pt>
                <c:pt idx="118650">
                  <c:v>305.984375</c:v>
                </c:pt>
                <c:pt idx="118651">
                  <c:v>305.98697916666669</c:v>
                </c:pt>
                <c:pt idx="118652">
                  <c:v>305.98958333333331</c:v>
                </c:pt>
                <c:pt idx="118653">
                  <c:v>305.9921875</c:v>
                </c:pt>
                <c:pt idx="118654">
                  <c:v>305.99479166666669</c:v>
                </c:pt>
                <c:pt idx="118655">
                  <c:v>305.99739583333331</c:v>
                </c:pt>
                <c:pt idx="118656">
                  <c:v>306</c:v>
                </c:pt>
                <c:pt idx="118657">
                  <c:v>306.00260416666669</c:v>
                </c:pt>
                <c:pt idx="118658">
                  <c:v>306.00520833333331</c:v>
                </c:pt>
                <c:pt idx="118659">
                  <c:v>306.0078125</c:v>
                </c:pt>
                <c:pt idx="118660">
                  <c:v>306.01041666666669</c:v>
                </c:pt>
                <c:pt idx="118661">
                  <c:v>306.01302083333331</c:v>
                </c:pt>
                <c:pt idx="118662">
                  <c:v>306.015625</c:v>
                </c:pt>
                <c:pt idx="118663">
                  <c:v>306.01822916666669</c:v>
                </c:pt>
                <c:pt idx="118664">
                  <c:v>306.02083333333331</c:v>
                </c:pt>
                <c:pt idx="118665">
                  <c:v>306.0234375</c:v>
                </c:pt>
                <c:pt idx="118666">
                  <c:v>306.02604166666669</c:v>
                </c:pt>
                <c:pt idx="118667">
                  <c:v>306.02864583333331</c:v>
                </c:pt>
                <c:pt idx="118668">
                  <c:v>306.03125</c:v>
                </c:pt>
                <c:pt idx="118669">
                  <c:v>306.03385416666669</c:v>
                </c:pt>
                <c:pt idx="118670">
                  <c:v>306.03645833333331</c:v>
                </c:pt>
                <c:pt idx="118671">
                  <c:v>306.0390625</c:v>
                </c:pt>
                <c:pt idx="118672">
                  <c:v>306.04166666666669</c:v>
                </c:pt>
                <c:pt idx="118673">
                  <c:v>306.04427083333331</c:v>
                </c:pt>
                <c:pt idx="118674">
                  <c:v>306.046875</c:v>
                </c:pt>
                <c:pt idx="118675">
                  <c:v>306.04947916666669</c:v>
                </c:pt>
                <c:pt idx="118676">
                  <c:v>306.05208333333331</c:v>
                </c:pt>
                <c:pt idx="118677">
                  <c:v>306.0546875</c:v>
                </c:pt>
                <c:pt idx="118678">
                  <c:v>306.05729166666669</c:v>
                </c:pt>
                <c:pt idx="118679">
                  <c:v>306.05989583333331</c:v>
                </c:pt>
                <c:pt idx="118680">
                  <c:v>306.0625</c:v>
                </c:pt>
                <c:pt idx="118681">
                  <c:v>306.06510416666669</c:v>
                </c:pt>
                <c:pt idx="118682">
                  <c:v>306.06770833333331</c:v>
                </c:pt>
                <c:pt idx="118683">
                  <c:v>306.0703125</c:v>
                </c:pt>
                <c:pt idx="118684">
                  <c:v>306.07291666666669</c:v>
                </c:pt>
                <c:pt idx="118685">
                  <c:v>306.07552083333331</c:v>
                </c:pt>
                <c:pt idx="118686">
                  <c:v>306.078125</c:v>
                </c:pt>
                <c:pt idx="118687">
                  <c:v>306.08072916666669</c:v>
                </c:pt>
                <c:pt idx="118688">
                  <c:v>306.08333333333331</c:v>
                </c:pt>
                <c:pt idx="118689">
                  <c:v>306.0859375</c:v>
                </c:pt>
                <c:pt idx="118690">
                  <c:v>306.08854166666669</c:v>
                </c:pt>
                <c:pt idx="118691">
                  <c:v>306.09114583333331</c:v>
                </c:pt>
                <c:pt idx="118692">
                  <c:v>306.09375</c:v>
                </c:pt>
                <c:pt idx="118693">
                  <c:v>306.09635416666669</c:v>
                </c:pt>
                <c:pt idx="118694">
                  <c:v>306.09895833333331</c:v>
                </c:pt>
                <c:pt idx="118695">
                  <c:v>306.1015625</c:v>
                </c:pt>
                <c:pt idx="118696">
                  <c:v>306.10416666666669</c:v>
                </c:pt>
                <c:pt idx="118697">
                  <c:v>306.10677083333331</c:v>
                </c:pt>
                <c:pt idx="118698">
                  <c:v>306.109375</c:v>
                </c:pt>
                <c:pt idx="118699">
                  <c:v>306.11197916666669</c:v>
                </c:pt>
                <c:pt idx="118700">
                  <c:v>306.11458333333331</c:v>
                </c:pt>
                <c:pt idx="118701">
                  <c:v>306.1171875</c:v>
                </c:pt>
                <c:pt idx="118702">
                  <c:v>306.11979166666669</c:v>
                </c:pt>
                <c:pt idx="118703">
                  <c:v>306.12239583333331</c:v>
                </c:pt>
                <c:pt idx="118704">
                  <c:v>306.125</c:v>
                </c:pt>
                <c:pt idx="118705">
                  <c:v>306.12760416666669</c:v>
                </c:pt>
                <c:pt idx="118706">
                  <c:v>306.13020833333331</c:v>
                </c:pt>
                <c:pt idx="118707">
                  <c:v>306.1328125</c:v>
                </c:pt>
                <c:pt idx="118708">
                  <c:v>306.13541666666669</c:v>
                </c:pt>
                <c:pt idx="118709">
                  <c:v>306.13802083333331</c:v>
                </c:pt>
                <c:pt idx="118710">
                  <c:v>306.140625</c:v>
                </c:pt>
                <c:pt idx="118711">
                  <c:v>306.14322916666669</c:v>
                </c:pt>
                <c:pt idx="118712">
                  <c:v>306.14583333333331</c:v>
                </c:pt>
                <c:pt idx="118713">
                  <c:v>306.1484375</c:v>
                </c:pt>
                <c:pt idx="118714">
                  <c:v>306.15104166666669</c:v>
                </c:pt>
                <c:pt idx="118715">
                  <c:v>306.15364583333331</c:v>
                </c:pt>
                <c:pt idx="118716">
                  <c:v>306.15625</c:v>
                </c:pt>
                <c:pt idx="118717">
                  <c:v>306.15885416666669</c:v>
                </c:pt>
                <c:pt idx="118718">
                  <c:v>306.16145833333331</c:v>
                </c:pt>
                <c:pt idx="118719">
                  <c:v>306.1640625</c:v>
                </c:pt>
                <c:pt idx="118720">
                  <c:v>306.16666666666669</c:v>
                </c:pt>
                <c:pt idx="118721">
                  <c:v>306.16927083333331</c:v>
                </c:pt>
                <c:pt idx="118722">
                  <c:v>306.171875</c:v>
                </c:pt>
                <c:pt idx="118723">
                  <c:v>306.17447916666669</c:v>
                </c:pt>
                <c:pt idx="118724">
                  <c:v>306.17708333333331</c:v>
                </c:pt>
                <c:pt idx="118725">
                  <c:v>306.1796875</c:v>
                </c:pt>
                <c:pt idx="118726">
                  <c:v>306.18229166666669</c:v>
                </c:pt>
                <c:pt idx="118727">
                  <c:v>306.18489583333331</c:v>
                </c:pt>
                <c:pt idx="118728">
                  <c:v>306.1875</c:v>
                </c:pt>
                <c:pt idx="118729">
                  <c:v>306.19010416666669</c:v>
                </c:pt>
                <c:pt idx="118730">
                  <c:v>306.19270833333331</c:v>
                </c:pt>
                <c:pt idx="118731">
                  <c:v>306.1953125</c:v>
                </c:pt>
                <c:pt idx="118732">
                  <c:v>306.19791666666669</c:v>
                </c:pt>
                <c:pt idx="118733">
                  <c:v>306.20052083333331</c:v>
                </c:pt>
                <c:pt idx="118734">
                  <c:v>306.203125</c:v>
                </c:pt>
                <c:pt idx="118735">
                  <c:v>306.20572916666669</c:v>
                </c:pt>
                <c:pt idx="118736">
                  <c:v>306.20833333333331</c:v>
                </c:pt>
                <c:pt idx="118737">
                  <c:v>306.2109375</c:v>
                </c:pt>
                <c:pt idx="118738">
                  <c:v>306.21354166666669</c:v>
                </c:pt>
                <c:pt idx="118739">
                  <c:v>306.21614583333331</c:v>
                </c:pt>
                <c:pt idx="118740">
                  <c:v>306.21875</c:v>
                </c:pt>
                <c:pt idx="118741">
                  <c:v>306.22135416666669</c:v>
                </c:pt>
                <c:pt idx="118742">
                  <c:v>306.22395833333331</c:v>
                </c:pt>
                <c:pt idx="118743">
                  <c:v>306.2265625</c:v>
                </c:pt>
                <c:pt idx="118744">
                  <c:v>306.22916666666669</c:v>
                </c:pt>
                <c:pt idx="118745">
                  <c:v>306.23177083333331</c:v>
                </c:pt>
                <c:pt idx="118746">
                  <c:v>306.234375</c:v>
                </c:pt>
                <c:pt idx="118747">
                  <c:v>306.23697916666669</c:v>
                </c:pt>
                <c:pt idx="118748">
                  <c:v>306.23958333333331</c:v>
                </c:pt>
                <c:pt idx="118749">
                  <c:v>306.2421875</c:v>
                </c:pt>
                <c:pt idx="118750">
                  <c:v>306.24479166666669</c:v>
                </c:pt>
                <c:pt idx="118751">
                  <c:v>306.24739583333331</c:v>
                </c:pt>
                <c:pt idx="118752">
                  <c:v>306.25</c:v>
                </c:pt>
                <c:pt idx="118753">
                  <c:v>306.25260416666669</c:v>
                </c:pt>
                <c:pt idx="118754">
                  <c:v>306.25520833333331</c:v>
                </c:pt>
                <c:pt idx="118755">
                  <c:v>306.2578125</c:v>
                </c:pt>
                <c:pt idx="118756">
                  <c:v>306.26041666666669</c:v>
                </c:pt>
                <c:pt idx="118757">
                  <c:v>306.26302083333331</c:v>
                </c:pt>
                <c:pt idx="118758">
                  <c:v>306.265625</c:v>
                </c:pt>
                <c:pt idx="118759">
                  <c:v>306.26822916666669</c:v>
                </c:pt>
                <c:pt idx="118760">
                  <c:v>306.27083333333331</c:v>
                </c:pt>
                <c:pt idx="118761">
                  <c:v>306.2734375</c:v>
                </c:pt>
                <c:pt idx="118762">
                  <c:v>306.27604166666669</c:v>
                </c:pt>
                <c:pt idx="118763">
                  <c:v>306.27864583333331</c:v>
                </c:pt>
                <c:pt idx="118764">
                  <c:v>306.28125</c:v>
                </c:pt>
                <c:pt idx="118765">
                  <c:v>306.28385416666669</c:v>
                </c:pt>
                <c:pt idx="118766">
                  <c:v>306.28645833333331</c:v>
                </c:pt>
                <c:pt idx="118767">
                  <c:v>306.2890625</c:v>
                </c:pt>
                <c:pt idx="118768">
                  <c:v>306.29166666666669</c:v>
                </c:pt>
                <c:pt idx="118769">
                  <c:v>306.29427083333331</c:v>
                </c:pt>
                <c:pt idx="118770">
                  <c:v>306.296875</c:v>
                </c:pt>
                <c:pt idx="118771">
                  <c:v>306.29947916666669</c:v>
                </c:pt>
                <c:pt idx="118772">
                  <c:v>306.30208333333331</c:v>
                </c:pt>
                <c:pt idx="118773">
                  <c:v>306.3046875</c:v>
                </c:pt>
                <c:pt idx="118774">
                  <c:v>306.30729166666669</c:v>
                </c:pt>
                <c:pt idx="118775">
                  <c:v>306.30989583333331</c:v>
                </c:pt>
                <c:pt idx="118776">
                  <c:v>306.3125</c:v>
                </c:pt>
                <c:pt idx="118777">
                  <c:v>306.31510416666669</c:v>
                </c:pt>
                <c:pt idx="118778">
                  <c:v>306.31770833333331</c:v>
                </c:pt>
                <c:pt idx="118779">
                  <c:v>306.3203125</c:v>
                </c:pt>
                <c:pt idx="118780">
                  <c:v>306.32291666666669</c:v>
                </c:pt>
                <c:pt idx="118781">
                  <c:v>306.32552083333331</c:v>
                </c:pt>
                <c:pt idx="118782">
                  <c:v>306.328125</c:v>
                </c:pt>
                <c:pt idx="118783">
                  <c:v>306.33072916666669</c:v>
                </c:pt>
                <c:pt idx="118784">
                  <c:v>306.33333333333331</c:v>
                </c:pt>
                <c:pt idx="118785">
                  <c:v>306.3359375</c:v>
                </c:pt>
                <c:pt idx="118786">
                  <c:v>306.33854166666669</c:v>
                </c:pt>
                <c:pt idx="118787">
                  <c:v>306.34114583333331</c:v>
                </c:pt>
                <c:pt idx="118788">
                  <c:v>306.34375</c:v>
                </c:pt>
                <c:pt idx="118789">
                  <c:v>306.34635416666669</c:v>
                </c:pt>
                <c:pt idx="118790">
                  <c:v>306.34895833333331</c:v>
                </c:pt>
                <c:pt idx="118791">
                  <c:v>306.3515625</c:v>
                </c:pt>
                <c:pt idx="118792">
                  <c:v>306.35416666666669</c:v>
                </c:pt>
                <c:pt idx="118793">
                  <c:v>306.35677083333331</c:v>
                </c:pt>
                <c:pt idx="118794">
                  <c:v>306.359375</c:v>
                </c:pt>
                <c:pt idx="118795">
                  <c:v>306.36197916666669</c:v>
                </c:pt>
                <c:pt idx="118796">
                  <c:v>306.36458333333331</c:v>
                </c:pt>
                <c:pt idx="118797">
                  <c:v>306.3671875</c:v>
                </c:pt>
                <c:pt idx="118798">
                  <c:v>306.36979166666669</c:v>
                </c:pt>
                <c:pt idx="118799">
                  <c:v>306.37239583333331</c:v>
                </c:pt>
                <c:pt idx="118800">
                  <c:v>306.375</c:v>
                </c:pt>
                <c:pt idx="118801">
                  <c:v>306.37760416666669</c:v>
                </c:pt>
                <c:pt idx="118802">
                  <c:v>306.38020833333331</c:v>
                </c:pt>
                <c:pt idx="118803">
                  <c:v>306.3828125</c:v>
                </c:pt>
                <c:pt idx="118804">
                  <c:v>306.38541666666669</c:v>
                </c:pt>
                <c:pt idx="118805">
                  <c:v>306.38802083333331</c:v>
                </c:pt>
                <c:pt idx="118806">
                  <c:v>306.390625</c:v>
                </c:pt>
                <c:pt idx="118807">
                  <c:v>306.39322916666669</c:v>
                </c:pt>
                <c:pt idx="118808">
                  <c:v>306.39583333333331</c:v>
                </c:pt>
                <c:pt idx="118809">
                  <c:v>306.3984375</c:v>
                </c:pt>
                <c:pt idx="118810">
                  <c:v>306.40104166666669</c:v>
                </c:pt>
                <c:pt idx="118811">
                  <c:v>306.40364583333331</c:v>
                </c:pt>
                <c:pt idx="118812">
                  <c:v>306.40625</c:v>
                </c:pt>
                <c:pt idx="118813">
                  <c:v>306.40885416666669</c:v>
                </c:pt>
                <c:pt idx="118814">
                  <c:v>306.41145833333331</c:v>
                </c:pt>
                <c:pt idx="118815">
                  <c:v>306.4140625</c:v>
                </c:pt>
                <c:pt idx="118816">
                  <c:v>306.41666666666669</c:v>
                </c:pt>
                <c:pt idx="118817">
                  <c:v>306.41927083333331</c:v>
                </c:pt>
                <c:pt idx="118818">
                  <c:v>306.421875</c:v>
                </c:pt>
                <c:pt idx="118819">
                  <c:v>306.42447916666669</c:v>
                </c:pt>
                <c:pt idx="118820">
                  <c:v>306.42708333333331</c:v>
                </c:pt>
                <c:pt idx="118821">
                  <c:v>306.4296875</c:v>
                </c:pt>
                <c:pt idx="118822">
                  <c:v>306.43229166666669</c:v>
                </c:pt>
                <c:pt idx="118823">
                  <c:v>306.43489583333331</c:v>
                </c:pt>
                <c:pt idx="118824">
                  <c:v>306.4375</c:v>
                </c:pt>
                <c:pt idx="118825">
                  <c:v>306.44010416666669</c:v>
                </c:pt>
                <c:pt idx="118826">
                  <c:v>306.44270833333331</c:v>
                </c:pt>
                <c:pt idx="118827">
                  <c:v>306.4453125</c:v>
                </c:pt>
                <c:pt idx="118828">
                  <c:v>306.44791666666669</c:v>
                </c:pt>
                <c:pt idx="118829">
                  <c:v>306.45052083333331</c:v>
                </c:pt>
                <c:pt idx="118830">
                  <c:v>306.453125</c:v>
                </c:pt>
                <c:pt idx="118831">
                  <c:v>306.45572916666669</c:v>
                </c:pt>
                <c:pt idx="118832">
                  <c:v>306.45833333333331</c:v>
                </c:pt>
                <c:pt idx="118833">
                  <c:v>306.4609375</c:v>
                </c:pt>
                <c:pt idx="118834">
                  <c:v>306.46354166666669</c:v>
                </c:pt>
                <c:pt idx="118835">
                  <c:v>306.46614583333331</c:v>
                </c:pt>
                <c:pt idx="118836">
                  <c:v>306.46875</c:v>
                </c:pt>
                <c:pt idx="118837">
                  <c:v>306.47135416666669</c:v>
                </c:pt>
                <c:pt idx="118838">
                  <c:v>306.47395833333331</c:v>
                </c:pt>
                <c:pt idx="118839">
                  <c:v>306.4765625</c:v>
                </c:pt>
                <c:pt idx="118840">
                  <c:v>306.47916666666669</c:v>
                </c:pt>
                <c:pt idx="118841">
                  <c:v>306.48177083333331</c:v>
                </c:pt>
                <c:pt idx="118842">
                  <c:v>306.484375</c:v>
                </c:pt>
                <c:pt idx="118843">
                  <c:v>306.48697916666669</c:v>
                </c:pt>
                <c:pt idx="118844">
                  <c:v>306.48958333333331</c:v>
                </c:pt>
                <c:pt idx="118845">
                  <c:v>306.4921875</c:v>
                </c:pt>
                <c:pt idx="118846">
                  <c:v>306.49479166666669</c:v>
                </c:pt>
                <c:pt idx="118847">
                  <c:v>306.49739583333331</c:v>
                </c:pt>
                <c:pt idx="118848">
                  <c:v>306.5</c:v>
                </c:pt>
                <c:pt idx="118849">
                  <c:v>306.50260416666669</c:v>
                </c:pt>
                <c:pt idx="118850">
                  <c:v>306.50520833333331</c:v>
                </c:pt>
                <c:pt idx="118851">
                  <c:v>306.5078125</c:v>
                </c:pt>
                <c:pt idx="118852">
                  <c:v>306.51041666666669</c:v>
                </c:pt>
                <c:pt idx="118853">
                  <c:v>306.51302083333331</c:v>
                </c:pt>
                <c:pt idx="118854">
                  <c:v>306.515625</c:v>
                </c:pt>
                <c:pt idx="118855">
                  <c:v>306.51822916666669</c:v>
                </c:pt>
                <c:pt idx="118856">
                  <c:v>306.52083333333331</c:v>
                </c:pt>
                <c:pt idx="118857">
                  <c:v>306.5234375</c:v>
                </c:pt>
                <c:pt idx="118858">
                  <c:v>306.52604166666669</c:v>
                </c:pt>
                <c:pt idx="118859">
                  <c:v>306.52864583333331</c:v>
                </c:pt>
                <c:pt idx="118860">
                  <c:v>306.53125</c:v>
                </c:pt>
                <c:pt idx="118861">
                  <c:v>306.53385416666669</c:v>
                </c:pt>
                <c:pt idx="118862">
                  <c:v>306.53645833333331</c:v>
                </c:pt>
                <c:pt idx="118863">
                  <c:v>306.5390625</c:v>
                </c:pt>
                <c:pt idx="118864">
                  <c:v>306.54166666666669</c:v>
                </c:pt>
                <c:pt idx="118865">
                  <c:v>306.54427083333331</c:v>
                </c:pt>
                <c:pt idx="118866">
                  <c:v>306.546875</c:v>
                </c:pt>
                <c:pt idx="118867">
                  <c:v>306.54947916666669</c:v>
                </c:pt>
                <c:pt idx="118868">
                  <c:v>306.55208333333331</c:v>
                </c:pt>
                <c:pt idx="118869">
                  <c:v>306.5546875</c:v>
                </c:pt>
                <c:pt idx="118870">
                  <c:v>306.55729166666669</c:v>
                </c:pt>
                <c:pt idx="118871">
                  <c:v>306.55989583333331</c:v>
                </c:pt>
                <c:pt idx="118872">
                  <c:v>306.5625</c:v>
                </c:pt>
                <c:pt idx="118873">
                  <c:v>306.56510416666669</c:v>
                </c:pt>
                <c:pt idx="118874">
                  <c:v>306.56770833333331</c:v>
                </c:pt>
                <c:pt idx="118875">
                  <c:v>306.5703125</c:v>
                </c:pt>
                <c:pt idx="118876">
                  <c:v>306.57291666666669</c:v>
                </c:pt>
                <c:pt idx="118877">
                  <c:v>306.57552083333331</c:v>
                </c:pt>
                <c:pt idx="118878">
                  <c:v>306.578125</c:v>
                </c:pt>
                <c:pt idx="118879">
                  <c:v>306.58072916666669</c:v>
                </c:pt>
                <c:pt idx="118880">
                  <c:v>306.58333333333331</c:v>
                </c:pt>
                <c:pt idx="118881">
                  <c:v>306.5859375</c:v>
                </c:pt>
                <c:pt idx="118882">
                  <c:v>306.58854166666669</c:v>
                </c:pt>
                <c:pt idx="118883">
                  <c:v>306.59114583333331</c:v>
                </c:pt>
                <c:pt idx="118884">
                  <c:v>306.59375</c:v>
                </c:pt>
                <c:pt idx="118885">
                  <c:v>306.59635416666669</c:v>
                </c:pt>
                <c:pt idx="118886">
                  <c:v>306.59895833333331</c:v>
                </c:pt>
                <c:pt idx="118887">
                  <c:v>306.6015625</c:v>
                </c:pt>
                <c:pt idx="118888">
                  <c:v>306.60416666666669</c:v>
                </c:pt>
                <c:pt idx="118889">
                  <c:v>306.60677083333331</c:v>
                </c:pt>
                <c:pt idx="118890">
                  <c:v>306.609375</c:v>
                </c:pt>
                <c:pt idx="118891">
                  <c:v>306.61197916666669</c:v>
                </c:pt>
                <c:pt idx="118892">
                  <c:v>306.61458333333331</c:v>
                </c:pt>
                <c:pt idx="118893">
                  <c:v>306.6171875</c:v>
                </c:pt>
                <c:pt idx="118894">
                  <c:v>306.61979166666669</c:v>
                </c:pt>
                <c:pt idx="118895">
                  <c:v>306.62239583333331</c:v>
                </c:pt>
                <c:pt idx="118896">
                  <c:v>306.625</c:v>
                </c:pt>
                <c:pt idx="118897">
                  <c:v>306.62760416666669</c:v>
                </c:pt>
                <c:pt idx="118898">
                  <c:v>306.63020833333331</c:v>
                </c:pt>
                <c:pt idx="118899">
                  <c:v>306.6328125</c:v>
                </c:pt>
                <c:pt idx="118900">
                  <c:v>306.63541666666669</c:v>
                </c:pt>
                <c:pt idx="118901">
                  <c:v>306.63802083333331</c:v>
                </c:pt>
                <c:pt idx="118902">
                  <c:v>306.640625</c:v>
                </c:pt>
                <c:pt idx="118903">
                  <c:v>306.64322916666669</c:v>
                </c:pt>
                <c:pt idx="118904">
                  <c:v>306.64583333333331</c:v>
                </c:pt>
                <c:pt idx="118905">
                  <c:v>306.6484375</c:v>
                </c:pt>
                <c:pt idx="118906">
                  <c:v>306.65104166666669</c:v>
                </c:pt>
                <c:pt idx="118907">
                  <c:v>306.65364583333331</c:v>
                </c:pt>
                <c:pt idx="118908">
                  <c:v>306.65625</c:v>
                </c:pt>
                <c:pt idx="118909">
                  <c:v>306.65885416666669</c:v>
                </c:pt>
                <c:pt idx="118910">
                  <c:v>306.66145833333331</c:v>
                </c:pt>
                <c:pt idx="118911">
                  <c:v>306.6640625</c:v>
                </c:pt>
                <c:pt idx="118912">
                  <c:v>306.66666666666669</c:v>
                </c:pt>
                <c:pt idx="118913">
                  <c:v>306.66927083333331</c:v>
                </c:pt>
                <c:pt idx="118914">
                  <c:v>306.671875</c:v>
                </c:pt>
                <c:pt idx="118915">
                  <c:v>306.67447916666669</c:v>
                </c:pt>
                <c:pt idx="118916">
                  <c:v>306.67708333333331</c:v>
                </c:pt>
                <c:pt idx="118917">
                  <c:v>306.6796875</c:v>
                </c:pt>
                <c:pt idx="118918">
                  <c:v>306.68229166666669</c:v>
                </c:pt>
                <c:pt idx="118919">
                  <c:v>306.68489583333331</c:v>
                </c:pt>
                <c:pt idx="118920">
                  <c:v>306.6875</c:v>
                </c:pt>
                <c:pt idx="118921">
                  <c:v>306.69010416666669</c:v>
                </c:pt>
                <c:pt idx="118922">
                  <c:v>306.69270833333331</c:v>
                </c:pt>
                <c:pt idx="118923">
                  <c:v>306.6953125</c:v>
                </c:pt>
                <c:pt idx="118924">
                  <c:v>306.69791666666669</c:v>
                </c:pt>
                <c:pt idx="118925">
                  <c:v>306.70052083333331</c:v>
                </c:pt>
                <c:pt idx="118926">
                  <c:v>306.703125</c:v>
                </c:pt>
                <c:pt idx="118927">
                  <c:v>306.70572916666669</c:v>
                </c:pt>
                <c:pt idx="118928">
                  <c:v>306.70833333333331</c:v>
                </c:pt>
                <c:pt idx="118929">
                  <c:v>306.7109375</c:v>
                </c:pt>
                <c:pt idx="118930">
                  <c:v>306.71354166666669</c:v>
                </c:pt>
                <c:pt idx="118931">
                  <c:v>306.71614583333331</c:v>
                </c:pt>
                <c:pt idx="118932">
                  <c:v>306.71875</c:v>
                </c:pt>
                <c:pt idx="118933">
                  <c:v>306.72135416666669</c:v>
                </c:pt>
                <c:pt idx="118934">
                  <c:v>306.72395833333331</c:v>
                </c:pt>
                <c:pt idx="118935">
                  <c:v>306.7265625</c:v>
                </c:pt>
                <c:pt idx="118936">
                  <c:v>306.72916666666669</c:v>
                </c:pt>
                <c:pt idx="118937">
                  <c:v>306.73177083333331</c:v>
                </c:pt>
                <c:pt idx="118938">
                  <c:v>306.734375</c:v>
                </c:pt>
                <c:pt idx="118939">
                  <c:v>306.73697916666669</c:v>
                </c:pt>
                <c:pt idx="118940">
                  <c:v>306.73958333333331</c:v>
                </c:pt>
                <c:pt idx="118941">
                  <c:v>306.7421875</c:v>
                </c:pt>
                <c:pt idx="118942">
                  <c:v>306.74479166666669</c:v>
                </c:pt>
                <c:pt idx="118943">
                  <c:v>306.74739583333331</c:v>
                </c:pt>
                <c:pt idx="118944">
                  <c:v>306.75</c:v>
                </c:pt>
                <c:pt idx="118945">
                  <c:v>306.75260416666669</c:v>
                </c:pt>
                <c:pt idx="118946">
                  <c:v>306.75520833333331</c:v>
                </c:pt>
                <c:pt idx="118947">
                  <c:v>306.7578125</c:v>
                </c:pt>
                <c:pt idx="118948">
                  <c:v>306.76041666666669</c:v>
                </c:pt>
                <c:pt idx="118949">
                  <c:v>306.76302083333331</c:v>
                </c:pt>
                <c:pt idx="118950">
                  <c:v>306.765625</c:v>
                </c:pt>
                <c:pt idx="118951">
                  <c:v>306.76822916666669</c:v>
                </c:pt>
                <c:pt idx="118952">
                  <c:v>306.77083333333331</c:v>
                </c:pt>
                <c:pt idx="118953">
                  <c:v>306.7734375</c:v>
                </c:pt>
                <c:pt idx="118954">
                  <c:v>306.77604166666669</c:v>
                </c:pt>
                <c:pt idx="118955">
                  <c:v>306.77864583333331</c:v>
                </c:pt>
                <c:pt idx="118956">
                  <c:v>306.78125</c:v>
                </c:pt>
                <c:pt idx="118957">
                  <c:v>306.78385416666669</c:v>
                </c:pt>
                <c:pt idx="118958">
                  <c:v>306.78645833333331</c:v>
                </c:pt>
                <c:pt idx="118959">
                  <c:v>306.7890625</c:v>
                </c:pt>
                <c:pt idx="118960">
                  <c:v>306.79166666666669</c:v>
                </c:pt>
                <c:pt idx="118961">
                  <c:v>306.79427083333331</c:v>
                </c:pt>
                <c:pt idx="118962">
                  <c:v>306.796875</c:v>
                </c:pt>
                <c:pt idx="118963">
                  <c:v>306.79947916666669</c:v>
                </c:pt>
                <c:pt idx="118964">
                  <c:v>306.80208333333331</c:v>
                </c:pt>
                <c:pt idx="118965">
                  <c:v>306.8046875</c:v>
                </c:pt>
                <c:pt idx="118966">
                  <c:v>306.80729166666669</c:v>
                </c:pt>
                <c:pt idx="118967">
                  <c:v>306.80989583333331</c:v>
                </c:pt>
                <c:pt idx="118968">
                  <c:v>306.8125</c:v>
                </c:pt>
                <c:pt idx="118969">
                  <c:v>306.81510416666669</c:v>
                </c:pt>
                <c:pt idx="118970">
                  <c:v>306.81770833333331</c:v>
                </c:pt>
                <c:pt idx="118971">
                  <c:v>306.8203125</c:v>
                </c:pt>
                <c:pt idx="118972">
                  <c:v>306.82291666666669</c:v>
                </c:pt>
                <c:pt idx="118973">
                  <c:v>306.82552083333331</c:v>
                </c:pt>
                <c:pt idx="118974">
                  <c:v>306.828125</c:v>
                </c:pt>
                <c:pt idx="118975">
                  <c:v>306.83072916666669</c:v>
                </c:pt>
                <c:pt idx="118976">
                  <c:v>306.83333333333331</c:v>
                </c:pt>
                <c:pt idx="118977">
                  <c:v>306.8359375</c:v>
                </c:pt>
                <c:pt idx="118978">
                  <c:v>306.83854166666669</c:v>
                </c:pt>
                <c:pt idx="118979">
                  <c:v>306.84114583333331</c:v>
                </c:pt>
                <c:pt idx="118980">
                  <c:v>306.84375</c:v>
                </c:pt>
                <c:pt idx="118981">
                  <c:v>306.84635416666669</c:v>
                </c:pt>
                <c:pt idx="118982">
                  <c:v>306.84895833333331</c:v>
                </c:pt>
                <c:pt idx="118983">
                  <c:v>306.8515625</c:v>
                </c:pt>
                <c:pt idx="118984">
                  <c:v>306.85416666666669</c:v>
                </c:pt>
                <c:pt idx="118985">
                  <c:v>306.85677083333331</c:v>
                </c:pt>
                <c:pt idx="118986">
                  <c:v>306.859375</c:v>
                </c:pt>
                <c:pt idx="118987">
                  <c:v>306.86197916666669</c:v>
                </c:pt>
                <c:pt idx="118988">
                  <c:v>306.86458333333331</c:v>
                </c:pt>
                <c:pt idx="118989">
                  <c:v>306.8671875</c:v>
                </c:pt>
                <c:pt idx="118990">
                  <c:v>306.86979166666669</c:v>
                </c:pt>
                <c:pt idx="118991">
                  <c:v>306.87239583333331</c:v>
                </c:pt>
                <c:pt idx="118992">
                  <c:v>306.875</c:v>
                </c:pt>
                <c:pt idx="118993">
                  <c:v>306.87760416666669</c:v>
                </c:pt>
                <c:pt idx="118994">
                  <c:v>306.88020833333331</c:v>
                </c:pt>
                <c:pt idx="118995">
                  <c:v>306.8828125</c:v>
                </c:pt>
                <c:pt idx="118996">
                  <c:v>306.88541666666669</c:v>
                </c:pt>
                <c:pt idx="118997">
                  <c:v>306.88802083333331</c:v>
                </c:pt>
                <c:pt idx="118998">
                  <c:v>306.890625</c:v>
                </c:pt>
                <c:pt idx="118999">
                  <c:v>306.89322916666669</c:v>
                </c:pt>
                <c:pt idx="119000">
                  <c:v>306.89583333333331</c:v>
                </c:pt>
                <c:pt idx="119001">
                  <c:v>306.8984375</c:v>
                </c:pt>
                <c:pt idx="119002">
                  <c:v>306.90104166666669</c:v>
                </c:pt>
                <c:pt idx="119003">
                  <c:v>306.90364583333331</c:v>
                </c:pt>
                <c:pt idx="119004">
                  <c:v>306.90625</c:v>
                </c:pt>
                <c:pt idx="119005">
                  <c:v>306.90885416666669</c:v>
                </c:pt>
                <c:pt idx="119006">
                  <c:v>306.91145833333331</c:v>
                </c:pt>
                <c:pt idx="119007">
                  <c:v>306.9140625</c:v>
                </c:pt>
                <c:pt idx="119008">
                  <c:v>306.91666666666669</c:v>
                </c:pt>
                <c:pt idx="119009">
                  <c:v>306.91927083333331</c:v>
                </c:pt>
                <c:pt idx="119010">
                  <c:v>306.921875</c:v>
                </c:pt>
                <c:pt idx="119011">
                  <c:v>306.92447916666669</c:v>
                </c:pt>
                <c:pt idx="119012">
                  <c:v>306.92708333333331</c:v>
                </c:pt>
                <c:pt idx="119013">
                  <c:v>306.9296875</c:v>
                </c:pt>
                <c:pt idx="119014">
                  <c:v>306.93229166666669</c:v>
                </c:pt>
                <c:pt idx="119015">
                  <c:v>306.93489583333331</c:v>
                </c:pt>
                <c:pt idx="119016">
                  <c:v>306.9375</c:v>
                </c:pt>
                <c:pt idx="119017">
                  <c:v>306.94010416666669</c:v>
                </c:pt>
                <c:pt idx="119018">
                  <c:v>306.94270833333331</c:v>
                </c:pt>
                <c:pt idx="119019">
                  <c:v>306.9453125</c:v>
                </c:pt>
                <c:pt idx="119020">
                  <c:v>306.94791666666669</c:v>
                </c:pt>
                <c:pt idx="119021">
                  <c:v>306.95052083333331</c:v>
                </c:pt>
                <c:pt idx="119022">
                  <c:v>306.953125</c:v>
                </c:pt>
                <c:pt idx="119023">
                  <c:v>306.95572916666669</c:v>
                </c:pt>
                <c:pt idx="119024">
                  <c:v>306.95833333333331</c:v>
                </c:pt>
                <c:pt idx="119025">
                  <c:v>306.9609375</c:v>
                </c:pt>
                <c:pt idx="119026">
                  <c:v>306.96354166666669</c:v>
                </c:pt>
                <c:pt idx="119027">
                  <c:v>306.96614583333331</c:v>
                </c:pt>
                <c:pt idx="119028">
                  <c:v>306.96875</c:v>
                </c:pt>
                <c:pt idx="119029">
                  <c:v>306.97135416666669</c:v>
                </c:pt>
                <c:pt idx="119030">
                  <c:v>306.97395833333331</c:v>
                </c:pt>
                <c:pt idx="119031">
                  <c:v>306.9765625</c:v>
                </c:pt>
                <c:pt idx="119032">
                  <c:v>306.97916666666669</c:v>
                </c:pt>
                <c:pt idx="119033">
                  <c:v>306.98177083333331</c:v>
                </c:pt>
                <c:pt idx="119034">
                  <c:v>306.984375</c:v>
                </c:pt>
                <c:pt idx="119035">
                  <c:v>306.98697916666669</c:v>
                </c:pt>
                <c:pt idx="119036">
                  <c:v>306.98958333333331</c:v>
                </c:pt>
                <c:pt idx="119037">
                  <c:v>306.9921875</c:v>
                </c:pt>
                <c:pt idx="119038">
                  <c:v>306.99479166666669</c:v>
                </c:pt>
                <c:pt idx="119039">
                  <c:v>306.99739583333331</c:v>
                </c:pt>
                <c:pt idx="119040">
                  <c:v>307</c:v>
                </c:pt>
                <c:pt idx="119041">
                  <c:v>307.00260416666669</c:v>
                </c:pt>
                <c:pt idx="119042">
                  <c:v>307.00520833333331</c:v>
                </c:pt>
                <c:pt idx="119043">
                  <c:v>307.0078125</c:v>
                </c:pt>
                <c:pt idx="119044">
                  <c:v>307.01041666666669</c:v>
                </c:pt>
                <c:pt idx="119045">
                  <c:v>307.01302083333331</c:v>
                </c:pt>
                <c:pt idx="119046">
                  <c:v>307.015625</c:v>
                </c:pt>
                <c:pt idx="119047">
                  <c:v>307.01822916666669</c:v>
                </c:pt>
                <c:pt idx="119048">
                  <c:v>307.02083333333331</c:v>
                </c:pt>
                <c:pt idx="119049">
                  <c:v>307.0234375</c:v>
                </c:pt>
                <c:pt idx="119050">
                  <c:v>307.02604166666669</c:v>
                </c:pt>
                <c:pt idx="119051">
                  <c:v>307.02864583333331</c:v>
                </c:pt>
                <c:pt idx="119052">
                  <c:v>307.03125</c:v>
                </c:pt>
                <c:pt idx="119053">
                  <c:v>307.03385416666669</c:v>
                </c:pt>
                <c:pt idx="119054">
                  <c:v>307.03645833333331</c:v>
                </c:pt>
                <c:pt idx="119055">
                  <c:v>307.0390625</c:v>
                </c:pt>
                <c:pt idx="119056">
                  <c:v>307.04166666666669</c:v>
                </c:pt>
                <c:pt idx="119057">
                  <c:v>307.04427083333331</c:v>
                </c:pt>
                <c:pt idx="119058">
                  <c:v>307.046875</c:v>
                </c:pt>
                <c:pt idx="119059">
                  <c:v>307.04947916666669</c:v>
                </c:pt>
                <c:pt idx="119060">
                  <c:v>307.05208333333331</c:v>
                </c:pt>
                <c:pt idx="119061">
                  <c:v>307.0546875</c:v>
                </c:pt>
                <c:pt idx="119062">
                  <c:v>307.05729166666669</c:v>
                </c:pt>
                <c:pt idx="119063">
                  <c:v>307.05989583333331</c:v>
                </c:pt>
                <c:pt idx="119064">
                  <c:v>307.0625</c:v>
                </c:pt>
                <c:pt idx="119065">
                  <c:v>307.06510416666669</c:v>
                </c:pt>
                <c:pt idx="119066">
                  <c:v>307.06770833333331</c:v>
                </c:pt>
                <c:pt idx="119067">
                  <c:v>307.0703125</c:v>
                </c:pt>
                <c:pt idx="119068">
                  <c:v>307.07291666666669</c:v>
                </c:pt>
                <c:pt idx="119069">
                  <c:v>307.07552083333331</c:v>
                </c:pt>
                <c:pt idx="119070">
                  <c:v>307.078125</c:v>
                </c:pt>
                <c:pt idx="119071">
                  <c:v>307.08072916666669</c:v>
                </c:pt>
                <c:pt idx="119072">
                  <c:v>307.08333333333331</c:v>
                </c:pt>
                <c:pt idx="119073">
                  <c:v>307.0859375</c:v>
                </c:pt>
                <c:pt idx="119074">
                  <c:v>307.08854166666669</c:v>
                </c:pt>
                <c:pt idx="119075">
                  <c:v>307.09114583333331</c:v>
                </c:pt>
                <c:pt idx="119076">
                  <c:v>307.09375</c:v>
                </c:pt>
                <c:pt idx="119077">
                  <c:v>307.09635416666669</c:v>
                </c:pt>
                <c:pt idx="119078">
                  <c:v>307.09895833333331</c:v>
                </c:pt>
                <c:pt idx="119079">
                  <c:v>307.1015625</c:v>
                </c:pt>
                <c:pt idx="119080">
                  <c:v>307.10416666666669</c:v>
                </c:pt>
                <c:pt idx="119081">
                  <c:v>307.10677083333331</c:v>
                </c:pt>
                <c:pt idx="119082">
                  <c:v>307.109375</c:v>
                </c:pt>
                <c:pt idx="119083">
                  <c:v>307.11197916666669</c:v>
                </c:pt>
                <c:pt idx="119084">
                  <c:v>307.11458333333331</c:v>
                </c:pt>
                <c:pt idx="119085">
                  <c:v>307.1171875</c:v>
                </c:pt>
                <c:pt idx="119086">
                  <c:v>307.11979166666669</c:v>
                </c:pt>
                <c:pt idx="119087">
                  <c:v>307.12239583333331</c:v>
                </c:pt>
                <c:pt idx="119088">
                  <c:v>307.125</c:v>
                </c:pt>
                <c:pt idx="119089">
                  <c:v>307.12760416666669</c:v>
                </c:pt>
                <c:pt idx="119090">
                  <c:v>307.13020833333331</c:v>
                </c:pt>
                <c:pt idx="119091">
                  <c:v>307.1328125</c:v>
                </c:pt>
                <c:pt idx="119092">
                  <c:v>307.13541666666669</c:v>
                </c:pt>
                <c:pt idx="119093">
                  <c:v>307.13802083333331</c:v>
                </c:pt>
                <c:pt idx="119094">
                  <c:v>307.140625</c:v>
                </c:pt>
                <c:pt idx="119095">
                  <c:v>307.14322916666669</c:v>
                </c:pt>
                <c:pt idx="119096">
                  <c:v>307.14583333333331</c:v>
                </c:pt>
                <c:pt idx="119097">
                  <c:v>307.1484375</c:v>
                </c:pt>
                <c:pt idx="119098">
                  <c:v>307.15104166666669</c:v>
                </c:pt>
                <c:pt idx="119099">
                  <c:v>307.15364583333331</c:v>
                </c:pt>
                <c:pt idx="119100">
                  <c:v>307.15625</c:v>
                </c:pt>
                <c:pt idx="119101">
                  <c:v>307.15885416666669</c:v>
                </c:pt>
                <c:pt idx="119102">
                  <c:v>307.16145833333331</c:v>
                </c:pt>
                <c:pt idx="119103">
                  <c:v>307.1640625</c:v>
                </c:pt>
                <c:pt idx="119104">
                  <c:v>307.16666666666669</c:v>
                </c:pt>
                <c:pt idx="119105">
                  <c:v>307.16927083333331</c:v>
                </c:pt>
                <c:pt idx="119106">
                  <c:v>307.171875</c:v>
                </c:pt>
                <c:pt idx="119107">
                  <c:v>307.17447916666669</c:v>
                </c:pt>
                <c:pt idx="119108">
                  <c:v>307.17708333333331</c:v>
                </c:pt>
                <c:pt idx="119109">
                  <c:v>307.1796875</c:v>
                </c:pt>
                <c:pt idx="119110">
                  <c:v>307.18229166666669</c:v>
                </c:pt>
                <c:pt idx="119111">
                  <c:v>307.18489583333331</c:v>
                </c:pt>
                <c:pt idx="119112">
                  <c:v>307.1875</c:v>
                </c:pt>
                <c:pt idx="119113">
                  <c:v>307.19010416666669</c:v>
                </c:pt>
                <c:pt idx="119114">
                  <c:v>307.19270833333331</c:v>
                </c:pt>
                <c:pt idx="119115">
                  <c:v>307.1953125</c:v>
                </c:pt>
                <c:pt idx="119116">
                  <c:v>307.19791666666669</c:v>
                </c:pt>
                <c:pt idx="119117">
                  <c:v>307.20052083333331</c:v>
                </c:pt>
                <c:pt idx="119118">
                  <c:v>307.203125</c:v>
                </c:pt>
                <c:pt idx="119119">
                  <c:v>307.20572916666669</c:v>
                </c:pt>
                <c:pt idx="119120">
                  <c:v>307.20833333333331</c:v>
                </c:pt>
                <c:pt idx="119121">
                  <c:v>307.2109375</c:v>
                </c:pt>
                <c:pt idx="119122">
                  <c:v>307.21354166666669</c:v>
                </c:pt>
                <c:pt idx="119123">
                  <c:v>307.21614583333331</c:v>
                </c:pt>
                <c:pt idx="119124">
                  <c:v>307.21875</c:v>
                </c:pt>
                <c:pt idx="119125">
                  <c:v>307.22135416666669</c:v>
                </c:pt>
                <c:pt idx="119126">
                  <c:v>307.22395833333331</c:v>
                </c:pt>
                <c:pt idx="119127">
                  <c:v>307.2265625</c:v>
                </c:pt>
                <c:pt idx="119128">
                  <c:v>307.22916666666669</c:v>
                </c:pt>
                <c:pt idx="119129">
                  <c:v>307.23177083333331</c:v>
                </c:pt>
                <c:pt idx="119130">
                  <c:v>307.234375</c:v>
                </c:pt>
                <c:pt idx="119131">
                  <c:v>307.23697916666669</c:v>
                </c:pt>
                <c:pt idx="119132">
                  <c:v>307.23958333333331</c:v>
                </c:pt>
                <c:pt idx="119133">
                  <c:v>307.2421875</c:v>
                </c:pt>
                <c:pt idx="119134">
                  <c:v>307.24479166666669</c:v>
                </c:pt>
                <c:pt idx="119135">
                  <c:v>307.24739583333331</c:v>
                </c:pt>
                <c:pt idx="119136">
                  <c:v>307.25</c:v>
                </c:pt>
                <c:pt idx="119137">
                  <c:v>307.25260416666669</c:v>
                </c:pt>
                <c:pt idx="119138">
                  <c:v>307.25520833333331</c:v>
                </c:pt>
                <c:pt idx="119139">
                  <c:v>307.2578125</c:v>
                </c:pt>
                <c:pt idx="119140">
                  <c:v>307.26041666666669</c:v>
                </c:pt>
                <c:pt idx="119141">
                  <c:v>307.26302083333331</c:v>
                </c:pt>
                <c:pt idx="119142">
                  <c:v>307.265625</c:v>
                </c:pt>
                <c:pt idx="119143">
                  <c:v>307.26822916666669</c:v>
                </c:pt>
                <c:pt idx="119144">
                  <c:v>307.27083333333331</c:v>
                </c:pt>
                <c:pt idx="119145">
                  <c:v>307.2734375</c:v>
                </c:pt>
                <c:pt idx="119146">
                  <c:v>307.27604166666669</c:v>
                </c:pt>
                <c:pt idx="119147">
                  <c:v>307.27864583333331</c:v>
                </c:pt>
                <c:pt idx="119148">
                  <c:v>307.28125</c:v>
                </c:pt>
                <c:pt idx="119149">
                  <c:v>307.28385416666669</c:v>
                </c:pt>
                <c:pt idx="119150">
                  <c:v>307.28645833333331</c:v>
                </c:pt>
                <c:pt idx="119151">
                  <c:v>307.2890625</c:v>
                </c:pt>
                <c:pt idx="119152">
                  <c:v>307.29166666666669</c:v>
                </c:pt>
                <c:pt idx="119153">
                  <c:v>307.29427083333331</c:v>
                </c:pt>
                <c:pt idx="119154">
                  <c:v>307.296875</c:v>
                </c:pt>
                <c:pt idx="119155">
                  <c:v>307.29947916666669</c:v>
                </c:pt>
                <c:pt idx="119156">
                  <c:v>307.30208333333331</c:v>
                </c:pt>
                <c:pt idx="119157">
                  <c:v>307.3046875</c:v>
                </c:pt>
                <c:pt idx="119158">
                  <c:v>307.30729166666669</c:v>
                </c:pt>
                <c:pt idx="119159">
                  <c:v>307.30989583333331</c:v>
                </c:pt>
                <c:pt idx="119160">
                  <c:v>307.3125</c:v>
                </c:pt>
                <c:pt idx="119161">
                  <c:v>307.31510416666669</c:v>
                </c:pt>
                <c:pt idx="119162">
                  <c:v>307.31770833333331</c:v>
                </c:pt>
                <c:pt idx="119163">
                  <c:v>307.3203125</c:v>
                </c:pt>
                <c:pt idx="119164">
                  <c:v>307.32291666666669</c:v>
                </c:pt>
                <c:pt idx="119165">
                  <c:v>307.32552083333331</c:v>
                </c:pt>
                <c:pt idx="119166">
                  <c:v>307.328125</c:v>
                </c:pt>
                <c:pt idx="119167">
                  <c:v>307.33072916666669</c:v>
                </c:pt>
                <c:pt idx="119168">
                  <c:v>307.33333333333331</c:v>
                </c:pt>
                <c:pt idx="119169">
                  <c:v>307.3359375</c:v>
                </c:pt>
                <c:pt idx="119170">
                  <c:v>307.33854166666669</c:v>
                </c:pt>
                <c:pt idx="119171">
                  <c:v>307.34114583333331</c:v>
                </c:pt>
                <c:pt idx="119172">
                  <c:v>307.34375</c:v>
                </c:pt>
                <c:pt idx="119173">
                  <c:v>307.34635416666669</c:v>
                </c:pt>
                <c:pt idx="119174">
                  <c:v>307.34895833333331</c:v>
                </c:pt>
                <c:pt idx="119175">
                  <c:v>307.3515625</c:v>
                </c:pt>
                <c:pt idx="119176">
                  <c:v>307.35416666666669</c:v>
                </c:pt>
                <c:pt idx="119177">
                  <c:v>307.35677083333331</c:v>
                </c:pt>
                <c:pt idx="119178">
                  <c:v>307.359375</c:v>
                </c:pt>
                <c:pt idx="119179">
                  <c:v>307.36197916666669</c:v>
                </c:pt>
                <c:pt idx="119180">
                  <c:v>307.36458333333331</c:v>
                </c:pt>
                <c:pt idx="119181">
                  <c:v>307.3671875</c:v>
                </c:pt>
                <c:pt idx="119182">
                  <c:v>307.36979166666669</c:v>
                </c:pt>
                <c:pt idx="119183">
                  <c:v>307.37239583333331</c:v>
                </c:pt>
                <c:pt idx="119184">
                  <c:v>307.375</c:v>
                </c:pt>
                <c:pt idx="119185">
                  <c:v>307.37760416666669</c:v>
                </c:pt>
                <c:pt idx="119186">
                  <c:v>307.38020833333331</c:v>
                </c:pt>
                <c:pt idx="119187">
                  <c:v>307.3828125</c:v>
                </c:pt>
                <c:pt idx="119188">
                  <c:v>307.38541666666669</c:v>
                </c:pt>
                <c:pt idx="119189">
                  <c:v>307.38802083333331</c:v>
                </c:pt>
                <c:pt idx="119190">
                  <c:v>307.390625</c:v>
                </c:pt>
                <c:pt idx="119191">
                  <c:v>307.39322916666669</c:v>
                </c:pt>
                <c:pt idx="119192">
                  <c:v>307.39583333333331</c:v>
                </c:pt>
                <c:pt idx="119193">
                  <c:v>307.3984375</c:v>
                </c:pt>
                <c:pt idx="119194">
                  <c:v>307.40104166666669</c:v>
                </c:pt>
                <c:pt idx="119195">
                  <c:v>307.40364583333331</c:v>
                </c:pt>
                <c:pt idx="119196">
                  <c:v>307.40625</c:v>
                </c:pt>
                <c:pt idx="119197">
                  <c:v>307.40885416666669</c:v>
                </c:pt>
                <c:pt idx="119198">
                  <c:v>307.41145833333331</c:v>
                </c:pt>
                <c:pt idx="119199">
                  <c:v>307.4140625</c:v>
                </c:pt>
                <c:pt idx="119200">
                  <c:v>307.41666666666669</c:v>
                </c:pt>
                <c:pt idx="119201">
                  <c:v>307.41927083333331</c:v>
                </c:pt>
                <c:pt idx="119202">
                  <c:v>307.421875</c:v>
                </c:pt>
                <c:pt idx="119203">
                  <c:v>307.42447916666669</c:v>
                </c:pt>
                <c:pt idx="119204">
                  <c:v>307.42708333333331</c:v>
                </c:pt>
                <c:pt idx="119205">
                  <c:v>307.4296875</c:v>
                </c:pt>
                <c:pt idx="119206">
                  <c:v>307.43229166666669</c:v>
                </c:pt>
                <c:pt idx="119207">
                  <c:v>307.43489583333331</c:v>
                </c:pt>
                <c:pt idx="119208">
                  <c:v>307.4375</c:v>
                </c:pt>
                <c:pt idx="119209">
                  <c:v>307.44010416666669</c:v>
                </c:pt>
                <c:pt idx="119210">
                  <c:v>307.44270833333331</c:v>
                </c:pt>
                <c:pt idx="119211">
                  <c:v>307.4453125</c:v>
                </c:pt>
                <c:pt idx="119212">
                  <c:v>307.44791666666669</c:v>
                </c:pt>
                <c:pt idx="119213">
                  <c:v>307.45052083333331</c:v>
                </c:pt>
                <c:pt idx="119214">
                  <c:v>307.453125</c:v>
                </c:pt>
                <c:pt idx="119215">
                  <c:v>307.45572916666669</c:v>
                </c:pt>
                <c:pt idx="119216">
                  <c:v>307.45833333333331</c:v>
                </c:pt>
                <c:pt idx="119217">
                  <c:v>307.4609375</c:v>
                </c:pt>
                <c:pt idx="119218">
                  <c:v>307.46354166666669</c:v>
                </c:pt>
                <c:pt idx="119219">
                  <c:v>307.46614583333331</c:v>
                </c:pt>
                <c:pt idx="119220">
                  <c:v>307.46875</c:v>
                </c:pt>
                <c:pt idx="119221">
                  <c:v>307.47135416666669</c:v>
                </c:pt>
                <c:pt idx="119222">
                  <c:v>307.47395833333331</c:v>
                </c:pt>
                <c:pt idx="119223">
                  <c:v>307.4765625</c:v>
                </c:pt>
                <c:pt idx="119224">
                  <c:v>307.47916666666669</c:v>
                </c:pt>
                <c:pt idx="119225">
                  <c:v>307.48177083333331</c:v>
                </c:pt>
                <c:pt idx="119226">
                  <c:v>307.484375</c:v>
                </c:pt>
                <c:pt idx="119227">
                  <c:v>307.48697916666669</c:v>
                </c:pt>
                <c:pt idx="119228">
                  <c:v>307.48958333333331</c:v>
                </c:pt>
                <c:pt idx="119229">
                  <c:v>307.4921875</c:v>
                </c:pt>
                <c:pt idx="119230">
                  <c:v>307.49479166666669</c:v>
                </c:pt>
                <c:pt idx="119231">
                  <c:v>307.49739583333331</c:v>
                </c:pt>
                <c:pt idx="119232">
                  <c:v>307.5</c:v>
                </c:pt>
                <c:pt idx="119233">
                  <c:v>307.50260416666669</c:v>
                </c:pt>
                <c:pt idx="119234">
                  <c:v>307.50520833333331</c:v>
                </c:pt>
                <c:pt idx="119235">
                  <c:v>307.5078125</c:v>
                </c:pt>
                <c:pt idx="119236">
                  <c:v>307.51041666666669</c:v>
                </c:pt>
                <c:pt idx="119237">
                  <c:v>307.51302083333331</c:v>
                </c:pt>
                <c:pt idx="119238">
                  <c:v>307.515625</c:v>
                </c:pt>
                <c:pt idx="119239">
                  <c:v>307.51822916666669</c:v>
                </c:pt>
                <c:pt idx="119240">
                  <c:v>307.52083333333331</c:v>
                </c:pt>
                <c:pt idx="119241">
                  <c:v>307.5234375</c:v>
                </c:pt>
                <c:pt idx="119242">
                  <c:v>307.52604166666669</c:v>
                </c:pt>
                <c:pt idx="119243">
                  <c:v>307.52864583333331</c:v>
                </c:pt>
                <c:pt idx="119244">
                  <c:v>307.53125</c:v>
                </c:pt>
                <c:pt idx="119245">
                  <c:v>307.53385416666669</c:v>
                </c:pt>
                <c:pt idx="119246">
                  <c:v>307.53645833333331</c:v>
                </c:pt>
                <c:pt idx="119247">
                  <c:v>307.5390625</c:v>
                </c:pt>
                <c:pt idx="119248">
                  <c:v>307.54166666666669</c:v>
                </c:pt>
                <c:pt idx="119249">
                  <c:v>307.54427083333331</c:v>
                </c:pt>
                <c:pt idx="119250">
                  <c:v>307.546875</c:v>
                </c:pt>
                <c:pt idx="119251">
                  <c:v>307.54947916666669</c:v>
                </c:pt>
                <c:pt idx="119252">
                  <c:v>307.55208333333331</c:v>
                </c:pt>
                <c:pt idx="119253">
                  <c:v>307.5546875</c:v>
                </c:pt>
                <c:pt idx="119254">
                  <c:v>307.55729166666669</c:v>
                </c:pt>
                <c:pt idx="119255">
                  <c:v>307.55989583333331</c:v>
                </c:pt>
                <c:pt idx="119256">
                  <c:v>307.5625</c:v>
                </c:pt>
                <c:pt idx="119257">
                  <c:v>307.56510416666669</c:v>
                </c:pt>
                <c:pt idx="119258">
                  <c:v>307.56770833333331</c:v>
                </c:pt>
                <c:pt idx="119259">
                  <c:v>307.5703125</c:v>
                </c:pt>
                <c:pt idx="119260">
                  <c:v>307.57291666666669</c:v>
                </c:pt>
                <c:pt idx="119261">
                  <c:v>307.57552083333331</c:v>
                </c:pt>
                <c:pt idx="119262">
                  <c:v>307.578125</c:v>
                </c:pt>
                <c:pt idx="119263">
                  <c:v>307.58072916666669</c:v>
                </c:pt>
                <c:pt idx="119264">
                  <c:v>307.58333333333331</c:v>
                </c:pt>
                <c:pt idx="119265">
                  <c:v>307.5859375</c:v>
                </c:pt>
                <c:pt idx="119266">
                  <c:v>307.58854166666669</c:v>
                </c:pt>
                <c:pt idx="119267">
                  <c:v>307.59114583333331</c:v>
                </c:pt>
                <c:pt idx="119268">
                  <c:v>307.59375</c:v>
                </c:pt>
                <c:pt idx="119269">
                  <c:v>307.59635416666669</c:v>
                </c:pt>
                <c:pt idx="119270">
                  <c:v>307.59895833333331</c:v>
                </c:pt>
                <c:pt idx="119271">
                  <c:v>307.6015625</c:v>
                </c:pt>
                <c:pt idx="119272">
                  <c:v>307.60416666666669</c:v>
                </c:pt>
                <c:pt idx="119273">
                  <c:v>307.60677083333331</c:v>
                </c:pt>
                <c:pt idx="119274">
                  <c:v>307.609375</c:v>
                </c:pt>
                <c:pt idx="119275">
                  <c:v>307.61197916666669</c:v>
                </c:pt>
                <c:pt idx="119276">
                  <c:v>307.61458333333331</c:v>
                </c:pt>
                <c:pt idx="119277">
                  <c:v>307.6171875</c:v>
                </c:pt>
                <c:pt idx="119278">
                  <c:v>307.61979166666669</c:v>
                </c:pt>
                <c:pt idx="119279">
                  <c:v>307.62239583333331</c:v>
                </c:pt>
                <c:pt idx="119280">
                  <c:v>307.625</c:v>
                </c:pt>
                <c:pt idx="119281">
                  <c:v>307.62760416666669</c:v>
                </c:pt>
                <c:pt idx="119282">
                  <c:v>307.63020833333331</c:v>
                </c:pt>
                <c:pt idx="119283">
                  <c:v>307.6328125</c:v>
                </c:pt>
                <c:pt idx="119284">
                  <c:v>307.63541666666669</c:v>
                </c:pt>
                <c:pt idx="119285">
                  <c:v>307.63802083333331</c:v>
                </c:pt>
                <c:pt idx="119286">
                  <c:v>307.640625</c:v>
                </c:pt>
                <c:pt idx="119287">
                  <c:v>307.64322916666669</c:v>
                </c:pt>
                <c:pt idx="119288">
                  <c:v>307.64583333333331</c:v>
                </c:pt>
                <c:pt idx="119289">
                  <c:v>307.6484375</c:v>
                </c:pt>
                <c:pt idx="119290">
                  <c:v>307.65104166666669</c:v>
                </c:pt>
                <c:pt idx="119291">
                  <c:v>307.65364583333331</c:v>
                </c:pt>
                <c:pt idx="119292">
                  <c:v>307.65625</c:v>
                </c:pt>
                <c:pt idx="119293">
                  <c:v>307.65885416666669</c:v>
                </c:pt>
                <c:pt idx="119294">
                  <c:v>307.66145833333331</c:v>
                </c:pt>
                <c:pt idx="119295">
                  <c:v>307.6640625</c:v>
                </c:pt>
                <c:pt idx="119296">
                  <c:v>307.66666666666669</c:v>
                </c:pt>
                <c:pt idx="119297">
                  <c:v>307.66927083333331</c:v>
                </c:pt>
                <c:pt idx="119298">
                  <c:v>307.671875</c:v>
                </c:pt>
                <c:pt idx="119299">
                  <c:v>307.67447916666669</c:v>
                </c:pt>
                <c:pt idx="119300">
                  <c:v>307.67708333333331</c:v>
                </c:pt>
                <c:pt idx="119301">
                  <c:v>307.6796875</c:v>
                </c:pt>
                <c:pt idx="119302">
                  <c:v>307.68229166666669</c:v>
                </c:pt>
                <c:pt idx="119303">
                  <c:v>307.68489583333331</c:v>
                </c:pt>
                <c:pt idx="119304">
                  <c:v>307.6875</c:v>
                </c:pt>
                <c:pt idx="119305">
                  <c:v>307.69010416666669</c:v>
                </c:pt>
                <c:pt idx="119306">
                  <c:v>307.69270833333331</c:v>
                </c:pt>
                <c:pt idx="119307">
                  <c:v>307.6953125</c:v>
                </c:pt>
                <c:pt idx="119308">
                  <c:v>307.69791666666669</c:v>
                </c:pt>
                <c:pt idx="119309">
                  <c:v>307.70052083333331</c:v>
                </c:pt>
                <c:pt idx="119310">
                  <c:v>307.703125</c:v>
                </c:pt>
                <c:pt idx="119311">
                  <c:v>307.70572916666669</c:v>
                </c:pt>
                <c:pt idx="119312">
                  <c:v>307.70833333333331</c:v>
                </c:pt>
                <c:pt idx="119313">
                  <c:v>307.7109375</c:v>
                </c:pt>
                <c:pt idx="119314">
                  <c:v>307.71354166666669</c:v>
                </c:pt>
                <c:pt idx="119315">
                  <c:v>307.71614583333331</c:v>
                </c:pt>
                <c:pt idx="119316">
                  <c:v>307.71875</c:v>
                </c:pt>
                <c:pt idx="119317">
                  <c:v>307.72135416666669</c:v>
                </c:pt>
                <c:pt idx="119318">
                  <c:v>307.72395833333331</c:v>
                </c:pt>
                <c:pt idx="119319">
                  <c:v>307.7265625</c:v>
                </c:pt>
                <c:pt idx="119320">
                  <c:v>307.72916666666669</c:v>
                </c:pt>
                <c:pt idx="119321">
                  <c:v>307.73177083333331</c:v>
                </c:pt>
                <c:pt idx="119322">
                  <c:v>307.734375</c:v>
                </c:pt>
                <c:pt idx="119323">
                  <c:v>307.73697916666669</c:v>
                </c:pt>
                <c:pt idx="119324">
                  <c:v>307.73958333333331</c:v>
                </c:pt>
                <c:pt idx="119325">
                  <c:v>307.7421875</c:v>
                </c:pt>
                <c:pt idx="119326">
                  <c:v>307.74479166666669</c:v>
                </c:pt>
                <c:pt idx="119327">
                  <c:v>307.74739583333331</c:v>
                </c:pt>
                <c:pt idx="119328">
                  <c:v>307.75</c:v>
                </c:pt>
                <c:pt idx="119329">
                  <c:v>307.75260416666669</c:v>
                </c:pt>
                <c:pt idx="119330">
                  <c:v>307.75520833333331</c:v>
                </c:pt>
                <c:pt idx="119331">
                  <c:v>307.7578125</c:v>
                </c:pt>
                <c:pt idx="119332">
                  <c:v>307.76041666666669</c:v>
                </c:pt>
                <c:pt idx="119333">
                  <c:v>307.76302083333331</c:v>
                </c:pt>
                <c:pt idx="119334">
                  <c:v>307.765625</c:v>
                </c:pt>
                <c:pt idx="119335">
                  <c:v>307.76822916666669</c:v>
                </c:pt>
                <c:pt idx="119336">
                  <c:v>307.77083333333331</c:v>
                </c:pt>
                <c:pt idx="119337">
                  <c:v>307.7734375</c:v>
                </c:pt>
                <c:pt idx="119338">
                  <c:v>307.77604166666669</c:v>
                </c:pt>
                <c:pt idx="119339">
                  <c:v>307.77864583333331</c:v>
                </c:pt>
                <c:pt idx="119340">
                  <c:v>307.78125</c:v>
                </c:pt>
                <c:pt idx="119341">
                  <c:v>307.78385416666669</c:v>
                </c:pt>
                <c:pt idx="119342">
                  <c:v>307.78645833333331</c:v>
                </c:pt>
                <c:pt idx="119343">
                  <c:v>307.7890625</c:v>
                </c:pt>
                <c:pt idx="119344">
                  <c:v>307.79166666666669</c:v>
                </c:pt>
                <c:pt idx="119345">
                  <c:v>307.79427083333331</c:v>
                </c:pt>
                <c:pt idx="119346">
                  <c:v>307.796875</c:v>
                </c:pt>
                <c:pt idx="119347">
                  <c:v>307.79947916666669</c:v>
                </c:pt>
                <c:pt idx="119348">
                  <c:v>307.80208333333331</c:v>
                </c:pt>
                <c:pt idx="119349">
                  <c:v>307.8046875</c:v>
                </c:pt>
                <c:pt idx="119350">
                  <c:v>307.80729166666669</c:v>
                </c:pt>
                <c:pt idx="119351">
                  <c:v>307.80989583333331</c:v>
                </c:pt>
                <c:pt idx="119352">
                  <c:v>307.8125</c:v>
                </c:pt>
                <c:pt idx="119353">
                  <c:v>307.81510416666669</c:v>
                </c:pt>
                <c:pt idx="119354">
                  <c:v>307.81770833333331</c:v>
                </c:pt>
                <c:pt idx="119355">
                  <c:v>307.8203125</c:v>
                </c:pt>
                <c:pt idx="119356">
                  <c:v>307.82291666666669</c:v>
                </c:pt>
                <c:pt idx="119357">
                  <c:v>307.82552083333331</c:v>
                </c:pt>
                <c:pt idx="119358">
                  <c:v>307.828125</c:v>
                </c:pt>
                <c:pt idx="119359">
                  <c:v>307.83072916666669</c:v>
                </c:pt>
                <c:pt idx="119360">
                  <c:v>307.83333333333331</c:v>
                </c:pt>
                <c:pt idx="119361">
                  <c:v>307.8359375</c:v>
                </c:pt>
                <c:pt idx="119362">
                  <c:v>307.83854166666669</c:v>
                </c:pt>
                <c:pt idx="119363">
                  <c:v>307.84114583333331</c:v>
                </c:pt>
                <c:pt idx="119364">
                  <c:v>307.84375</c:v>
                </c:pt>
                <c:pt idx="119365">
                  <c:v>307.84635416666669</c:v>
                </c:pt>
                <c:pt idx="119366">
                  <c:v>307.84895833333331</c:v>
                </c:pt>
                <c:pt idx="119367">
                  <c:v>307.8515625</c:v>
                </c:pt>
                <c:pt idx="119368">
                  <c:v>307.85416666666669</c:v>
                </c:pt>
                <c:pt idx="119369">
                  <c:v>307.85677083333331</c:v>
                </c:pt>
                <c:pt idx="119370">
                  <c:v>307.859375</c:v>
                </c:pt>
                <c:pt idx="119371">
                  <c:v>307.86197916666669</c:v>
                </c:pt>
                <c:pt idx="119372">
                  <c:v>307.86458333333331</c:v>
                </c:pt>
                <c:pt idx="119373">
                  <c:v>307.8671875</c:v>
                </c:pt>
                <c:pt idx="119374">
                  <c:v>307.86979166666669</c:v>
                </c:pt>
                <c:pt idx="119375">
                  <c:v>307.87239583333331</c:v>
                </c:pt>
                <c:pt idx="119376">
                  <c:v>307.875</c:v>
                </c:pt>
                <c:pt idx="119377">
                  <c:v>307.87760416666669</c:v>
                </c:pt>
                <c:pt idx="119378">
                  <c:v>307.88020833333331</c:v>
                </c:pt>
                <c:pt idx="119379">
                  <c:v>307.8828125</c:v>
                </c:pt>
                <c:pt idx="119380">
                  <c:v>307.88541666666669</c:v>
                </c:pt>
                <c:pt idx="119381">
                  <c:v>307.88802083333331</c:v>
                </c:pt>
                <c:pt idx="119382">
                  <c:v>307.890625</c:v>
                </c:pt>
                <c:pt idx="119383">
                  <c:v>307.89322916666669</c:v>
                </c:pt>
                <c:pt idx="119384">
                  <c:v>307.89583333333331</c:v>
                </c:pt>
                <c:pt idx="119385">
                  <c:v>307.8984375</c:v>
                </c:pt>
                <c:pt idx="119386">
                  <c:v>307.90104166666669</c:v>
                </c:pt>
                <c:pt idx="119387">
                  <c:v>307.90364583333331</c:v>
                </c:pt>
                <c:pt idx="119388">
                  <c:v>307.90625</c:v>
                </c:pt>
                <c:pt idx="119389">
                  <c:v>307.90885416666669</c:v>
                </c:pt>
                <c:pt idx="119390">
                  <c:v>307.91145833333331</c:v>
                </c:pt>
                <c:pt idx="119391">
                  <c:v>307.9140625</c:v>
                </c:pt>
                <c:pt idx="119392">
                  <c:v>307.91666666666669</c:v>
                </c:pt>
                <c:pt idx="119393">
                  <c:v>307.91927083333331</c:v>
                </c:pt>
                <c:pt idx="119394">
                  <c:v>307.921875</c:v>
                </c:pt>
                <c:pt idx="119395">
                  <c:v>307.92447916666669</c:v>
                </c:pt>
                <c:pt idx="119396">
                  <c:v>307.92708333333331</c:v>
                </c:pt>
                <c:pt idx="119397">
                  <c:v>307.9296875</c:v>
                </c:pt>
                <c:pt idx="119398">
                  <c:v>307.93229166666669</c:v>
                </c:pt>
                <c:pt idx="119399">
                  <c:v>307.93489583333331</c:v>
                </c:pt>
                <c:pt idx="119400">
                  <c:v>307.9375</c:v>
                </c:pt>
                <c:pt idx="119401">
                  <c:v>307.94010416666669</c:v>
                </c:pt>
                <c:pt idx="119402">
                  <c:v>307.94270833333331</c:v>
                </c:pt>
                <c:pt idx="119403">
                  <c:v>307.9453125</c:v>
                </c:pt>
                <c:pt idx="119404">
                  <c:v>307.94791666666669</c:v>
                </c:pt>
                <c:pt idx="119405">
                  <c:v>307.95052083333331</c:v>
                </c:pt>
                <c:pt idx="119406">
                  <c:v>307.953125</c:v>
                </c:pt>
                <c:pt idx="119407">
                  <c:v>307.95572916666669</c:v>
                </c:pt>
                <c:pt idx="119408">
                  <c:v>307.95833333333331</c:v>
                </c:pt>
                <c:pt idx="119409">
                  <c:v>307.9609375</c:v>
                </c:pt>
                <c:pt idx="119410">
                  <c:v>307.96354166666669</c:v>
                </c:pt>
                <c:pt idx="119411">
                  <c:v>307.96614583333331</c:v>
                </c:pt>
                <c:pt idx="119412">
                  <c:v>307.96875</c:v>
                </c:pt>
                <c:pt idx="119413">
                  <c:v>307.97135416666669</c:v>
                </c:pt>
                <c:pt idx="119414">
                  <c:v>307.97395833333331</c:v>
                </c:pt>
                <c:pt idx="119415">
                  <c:v>307.9765625</c:v>
                </c:pt>
                <c:pt idx="119416">
                  <c:v>307.97916666666669</c:v>
                </c:pt>
                <c:pt idx="119417">
                  <c:v>307.98177083333331</c:v>
                </c:pt>
                <c:pt idx="119418">
                  <c:v>307.984375</c:v>
                </c:pt>
                <c:pt idx="119419">
                  <c:v>307.98697916666669</c:v>
                </c:pt>
                <c:pt idx="119420">
                  <c:v>307.98958333333331</c:v>
                </c:pt>
                <c:pt idx="119421">
                  <c:v>307.9921875</c:v>
                </c:pt>
                <c:pt idx="119422">
                  <c:v>307.99479166666669</c:v>
                </c:pt>
                <c:pt idx="119423">
                  <c:v>307.99739583333331</c:v>
                </c:pt>
                <c:pt idx="119424">
                  <c:v>308</c:v>
                </c:pt>
                <c:pt idx="119425">
                  <c:v>308.00260416666669</c:v>
                </c:pt>
                <c:pt idx="119426">
                  <c:v>308.00520833333331</c:v>
                </c:pt>
                <c:pt idx="119427">
                  <c:v>308.0078125</c:v>
                </c:pt>
                <c:pt idx="119428">
                  <c:v>308.01041666666669</c:v>
                </c:pt>
                <c:pt idx="119429">
                  <c:v>308.01302083333331</c:v>
                </c:pt>
                <c:pt idx="119430">
                  <c:v>308.015625</c:v>
                </c:pt>
                <c:pt idx="119431">
                  <c:v>308.01822916666669</c:v>
                </c:pt>
                <c:pt idx="119432">
                  <c:v>308.02083333333331</c:v>
                </c:pt>
                <c:pt idx="119433">
                  <c:v>308.0234375</c:v>
                </c:pt>
                <c:pt idx="119434">
                  <c:v>308.02604166666669</c:v>
                </c:pt>
                <c:pt idx="119435">
                  <c:v>308.02864583333331</c:v>
                </c:pt>
                <c:pt idx="119436">
                  <c:v>308.03125</c:v>
                </c:pt>
                <c:pt idx="119437">
                  <c:v>308.03385416666669</c:v>
                </c:pt>
                <c:pt idx="119438">
                  <c:v>308.03645833333331</c:v>
                </c:pt>
                <c:pt idx="119439">
                  <c:v>308.0390625</c:v>
                </c:pt>
                <c:pt idx="119440">
                  <c:v>308.04166666666669</c:v>
                </c:pt>
                <c:pt idx="119441">
                  <c:v>308.04427083333331</c:v>
                </c:pt>
                <c:pt idx="119442">
                  <c:v>308.046875</c:v>
                </c:pt>
                <c:pt idx="119443">
                  <c:v>308.04947916666669</c:v>
                </c:pt>
                <c:pt idx="119444">
                  <c:v>308.05208333333331</c:v>
                </c:pt>
                <c:pt idx="119445">
                  <c:v>308.0546875</c:v>
                </c:pt>
                <c:pt idx="119446">
                  <c:v>308.05729166666669</c:v>
                </c:pt>
                <c:pt idx="119447">
                  <c:v>308.05989583333331</c:v>
                </c:pt>
                <c:pt idx="119448">
                  <c:v>308.0625</c:v>
                </c:pt>
                <c:pt idx="119449">
                  <c:v>308.06510416666669</c:v>
                </c:pt>
                <c:pt idx="119450">
                  <c:v>308.06770833333331</c:v>
                </c:pt>
                <c:pt idx="119451">
                  <c:v>308.0703125</c:v>
                </c:pt>
                <c:pt idx="119452">
                  <c:v>308.07291666666669</c:v>
                </c:pt>
                <c:pt idx="119453">
                  <c:v>308.07552083333331</c:v>
                </c:pt>
                <c:pt idx="119454">
                  <c:v>308.078125</c:v>
                </c:pt>
                <c:pt idx="119455">
                  <c:v>308.08072916666669</c:v>
                </c:pt>
                <c:pt idx="119456">
                  <c:v>308.08333333333331</c:v>
                </c:pt>
                <c:pt idx="119457">
                  <c:v>308.0859375</c:v>
                </c:pt>
                <c:pt idx="119458">
                  <c:v>308.08854166666669</c:v>
                </c:pt>
                <c:pt idx="119459">
                  <c:v>308.09114583333331</c:v>
                </c:pt>
                <c:pt idx="119460">
                  <c:v>308.09375</c:v>
                </c:pt>
                <c:pt idx="119461">
                  <c:v>308.09635416666669</c:v>
                </c:pt>
                <c:pt idx="119462">
                  <c:v>308.09895833333331</c:v>
                </c:pt>
                <c:pt idx="119463">
                  <c:v>308.1015625</c:v>
                </c:pt>
                <c:pt idx="119464">
                  <c:v>308.10416666666669</c:v>
                </c:pt>
                <c:pt idx="119465">
                  <c:v>308.10677083333331</c:v>
                </c:pt>
                <c:pt idx="119466">
                  <c:v>308.109375</c:v>
                </c:pt>
                <c:pt idx="119467">
                  <c:v>308.11197916666669</c:v>
                </c:pt>
                <c:pt idx="119468">
                  <c:v>308.11458333333331</c:v>
                </c:pt>
                <c:pt idx="119469">
                  <c:v>308.1171875</c:v>
                </c:pt>
                <c:pt idx="119470">
                  <c:v>308.11979166666669</c:v>
                </c:pt>
                <c:pt idx="119471">
                  <c:v>308.12239583333331</c:v>
                </c:pt>
                <c:pt idx="119472">
                  <c:v>308.125</c:v>
                </c:pt>
                <c:pt idx="119473">
                  <c:v>308.12760416666669</c:v>
                </c:pt>
                <c:pt idx="119474">
                  <c:v>308.13020833333331</c:v>
                </c:pt>
                <c:pt idx="119475">
                  <c:v>308.1328125</c:v>
                </c:pt>
                <c:pt idx="119476">
                  <c:v>308.13541666666669</c:v>
                </c:pt>
                <c:pt idx="119477">
                  <c:v>308.13802083333331</c:v>
                </c:pt>
                <c:pt idx="119478">
                  <c:v>308.140625</c:v>
                </c:pt>
                <c:pt idx="119479">
                  <c:v>308.14322916666669</c:v>
                </c:pt>
                <c:pt idx="119480">
                  <c:v>308.14583333333331</c:v>
                </c:pt>
                <c:pt idx="119481">
                  <c:v>308.1484375</c:v>
                </c:pt>
                <c:pt idx="119482">
                  <c:v>308.15104166666669</c:v>
                </c:pt>
                <c:pt idx="119483">
                  <c:v>308.15364583333331</c:v>
                </c:pt>
                <c:pt idx="119484">
                  <c:v>308.15625</c:v>
                </c:pt>
                <c:pt idx="119485">
                  <c:v>308.15885416666669</c:v>
                </c:pt>
                <c:pt idx="119486">
                  <c:v>308.16145833333331</c:v>
                </c:pt>
                <c:pt idx="119487">
                  <c:v>308.1640625</c:v>
                </c:pt>
                <c:pt idx="119488">
                  <c:v>308.16666666666669</c:v>
                </c:pt>
                <c:pt idx="119489">
                  <c:v>308.16927083333331</c:v>
                </c:pt>
                <c:pt idx="119490">
                  <c:v>308.171875</c:v>
                </c:pt>
                <c:pt idx="119491">
                  <c:v>308.17447916666669</c:v>
                </c:pt>
                <c:pt idx="119492">
                  <c:v>308.17708333333331</c:v>
                </c:pt>
                <c:pt idx="119493">
                  <c:v>308.1796875</c:v>
                </c:pt>
                <c:pt idx="119494">
                  <c:v>308.18229166666669</c:v>
                </c:pt>
                <c:pt idx="119495">
                  <c:v>308.18489583333331</c:v>
                </c:pt>
                <c:pt idx="119496">
                  <c:v>308.1875</c:v>
                </c:pt>
                <c:pt idx="119497">
                  <c:v>308.19010416666669</c:v>
                </c:pt>
                <c:pt idx="119498">
                  <c:v>308.19270833333331</c:v>
                </c:pt>
                <c:pt idx="119499">
                  <c:v>308.1953125</c:v>
                </c:pt>
                <c:pt idx="119500">
                  <c:v>308.19791666666669</c:v>
                </c:pt>
                <c:pt idx="119501">
                  <c:v>308.20052083333331</c:v>
                </c:pt>
                <c:pt idx="119502">
                  <c:v>308.203125</c:v>
                </c:pt>
                <c:pt idx="119503">
                  <c:v>308.20572916666669</c:v>
                </c:pt>
                <c:pt idx="119504">
                  <c:v>308.20833333333331</c:v>
                </c:pt>
                <c:pt idx="119505">
                  <c:v>308.2109375</c:v>
                </c:pt>
                <c:pt idx="119506">
                  <c:v>308.21354166666669</c:v>
                </c:pt>
                <c:pt idx="119507">
                  <c:v>308.21614583333331</c:v>
                </c:pt>
                <c:pt idx="119508">
                  <c:v>308.21875</c:v>
                </c:pt>
                <c:pt idx="119509">
                  <c:v>308.22135416666669</c:v>
                </c:pt>
                <c:pt idx="119510">
                  <c:v>308.22395833333331</c:v>
                </c:pt>
                <c:pt idx="119511">
                  <c:v>308.2265625</c:v>
                </c:pt>
                <c:pt idx="119512">
                  <c:v>308.22916666666669</c:v>
                </c:pt>
                <c:pt idx="119513">
                  <c:v>308.23177083333331</c:v>
                </c:pt>
                <c:pt idx="119514">
                  <c:v>308.234375</c:v>
                </c:pt>
                <c:pt idx="119515">
                  <c:v>308.23697916666669</c:v>
                </c:pt>
                <c:pt idx="119516">
                  <c:v>308.23958333333331</c:v>
                </c:pt>
                <c:pt idx="119517">
                  <c:v>308.2421875</c:v>
                </c:pt>
                <c:pt idx="119518">
                  <c:v>308.24479166666669</c:v>
                </c:pt>
                <c:pt idx="119519">
                  <c:v>308.24739583333331</c:v>
                </c:pt>
                <c:pt idx="119520">
                  <c:v>308.25</c:v>
                </c:pt>
                <c:pt idx="119521">
                  <c:v>308.25260416666669</c:v>
                </c:pt>
                <c:pt idx="119522">
                  <c:v>308.25520833333331</c:v>
                </c:pt>
                <c:pt idx="119523">
                  <c:v>308.2578125</c:v>
                </c:pt>
                <c:pt idx="119524">
                  <c:v>308.26041666666669</c:v>
                </c:pt>
                <c:pt idx="119525">
                  <c:v>308.26302083333331</c:v>
                </c:pt>
                <c:pt idx="119526">
                  <c:v>308.265625</c:v>
                </c:pt>
                <c:pt idx="119527">
                  <c:v>308.26822916666669</c:v>
                </c:pt>
                <c:pt idx="119528">
                  <c:v>308.27083333333331</c:v>
                </c:pt>
                <c:pt idx="119529">
                  <c:v>308.2734375</c:v>
                </c:pt>
                <c:pt idx="119530">
                  <c:v>308.27604166666669</c:v>
                </c:pt>
                <c:pt idx="119531">
                  <c:v>308.27864583333331</c:v>
                </c:pt>
                <c:pt idx="119532">
                  <c:v>308.28125</c:v>
                </c:pt>
                <c:pt idx="119533">
                  <c:v>308.28385416666669</c:v>
                </c:pt>
                <c:pt idx="119534">
                  <c:v>308.28645833333331</c:v>
                </c:pt>
                <c:pt idx="119535">
                  <c:v>308.2890625</c:v>
                </c:pt>
                <c:pt idx="119536">
                  <c:v>308.29166666666669</c:v>
                </c:pt>
                <c:pt idx="119537">
                  <c:v>308.29427083333331</c:v>
                </c:pt>
                <c:pt idx="119538">
                  <c:v>308.296875</c:v>
                </c:pt>
                <c:pt idx="119539">
                  <c:v>308.29947916666669</c:v>
                </c:pt>
                <c:pt idx="119540">
                  <c:v>308.30208333333331</c:v>
                </c:pt>
                <c:pt idx="119541">
                  <c:v>308.3046875</c:v>
                </c:pt>
                <c:pt idx="119542">
                  <c:v>308.30729166666669</c:v>
                </c:pt>
                <c:pt idx="119543">
                  <c:v>308.30989583333331</c:v>
                </c:pt>
                <c:pt idx="119544">
                  <c:v>308.3125</c:v>
                </c:pt>
                <c:pt idx="119545">
                  <c:v>308.31510416666669</c:v>
                </c:pt>
                <c:pt idx="119546">
                  <c:v>308.31770833333331</c:v>
                </c:pt>
                <c:pt idx="119547">
                  <c:v>308.3203125</c:v>
                </c:pt>
                <c:pt idx="119548">
                  <c:v>308.32291666666669</c:v>
                </c:pt>
                <c:pt idx="119549">
                  <c:v>308.32552083333331</c:v>
                </c:pt>
                <c:pt idx="119550">
                  <c:v>308.328125</c:v>
                </c:pt>
                <c:pt idx="119551">
                  <c:v>308.33072916666669</c:v>
                </c:pt>
                <c:pt idx="119552">
                  <c:v>308.33333333333331</c:v>
                </c:pt>
                <c:pt idx="119553">
                  <c:v>308.3359375</c:v>
                </c:pt>
                <c:pt idx="119554">
                  <c:v>308.33854166666669</c:v>
                </c:pt>
                <c:pt idx="119555">
                  <c:v>308.34114583333331</c:v>
                </c:pt>
                <c:pt idx="119556">
                  <c:v>308.34375</c:v>
                </c:pt>
                <c:pt idx="119557">
                  <c:v>308.34635416666669</c:v>
                </c:pt>
                <c:pt idx="119558">
                  <c:v>308.34895833333331</c:v>
                </c:pt>
                <c:pt idx="119559">
                  <c:v>308.3515625</c:v>
                </c:pt>
                <c:pt idx="119560">
                  <c:v>308.35416666666669</c:v>
                </c:pt>
                <c:pt idx="119561">
                  <c:v>308.35677083333331</c:v>
                </c:pt>
                <c:pt idx="119562">
                  <c:v>308.359375</c:v>
                </c:pt>
                <c:pt idx="119563">
                  <c:v>308.36197916666669</c:v>
                </c:pt>
                <c:pt idx="119564">
                  <c:v>308.36458333333331</c:v>
                </c:pt>
                <c:pt idx="119565">
                  <c:v>308.3671875</c:v>
                </c:pt>
                <c:pt idx="119566">
                  <c:v>308.36979166666669</c:v>
                </c:pt>
                <c:pt idx="119567">
                  <c:v>308.37239583333331</c:v>
                </c:pt>
                <c:pt idx="119568">
                  <c:v>308.375</c:v>
                </c:pt>
                <c:pt idx="119569">
                  <c:v>308.37760416666669</c:v>
                </c:pt>
                <c:pt idx="119570">
                  <c:v>308.38020833333331</c:v>
                </c:pt>
                <c:pt idx="119571">
                  <c:v>308.3828125</c:v>
                </c:pt>
                <c:pt idx="119572">
                  <c:v>308.38541666666669</c:v>
                </c:pt>
                <c:pt idx="119573">
                  <c:v>308.38802083333331</c:v>
                </c:pt>
                <c:pt idx="119574">
                  <c:v>308.390625</c:v>
                </c:pt>
                <c:pt idx="119575">
                  <c:v>308.39322916666669</c:v>
                </c:pt>
                <c:pt idx="119576">
                  <c:v>308.39583333333331</c:v>
                </c:pt>
                <c:pt idx="119577">
                  <c:v>308.3984375</c:v>
                </c:pt>
                <c:pt idx="119578">
                  <c:v>308.40104166666669</c:v>
                </c:pt>
                <c:pt idx="119579">
                  <c:v>308.40364583333331</c:v>
                </c:pt>
                <c:pt idx="119580">
                  <c:v>308.40625</c:v>
                </c:pt>
                <c:pt idx="119581">
                  <c:v>308.40885416666669</c:v>
                </c:pt>
                <c:pt idx="119582">
                  <c:v>308.41145833333331</c:v>
                </c:pt>
                <c:pt idx="119583">
                  <c:v>308.4140625</c:v>
                </c:pt>
                <c:pt idx="119584">
                  <c:v>308.41666666666669</c:v>
                </c:pt>
                <c:pt idx="119585">
                  <c:v>308.41927083333331</c:v>
                </c:pt>
                <c:pt idx="119586">
                  <c:v>308.421875</c:v>
                </c:pt>
                <c:pt idx="119587">
                  <c:v>308.42447916666669</c:v>
                </c:pt>
                <c:pt idx="119588">
                  <c:v>308.42708333333331</c:v>
                </c:pt>
                <c:pt idx="119589">
                  <c:v>308.4296875</c:v>
                </c:pt>
                <c:pt idx="119590">
                  <c:v>308.43229166666669</c:v>
                </c:pt>
                <c:pt idx="119591">
                  <c:v>308.43489583333331</c:v>
                </c:pt>
                <c:pt idx="119592">
                  <c:v>308.4375</c:v>
                </c:pt>
                <c:pt idx="119593">
                  <c:v>308.44010416666669</c:v>
                </c:pt>
                <c:pt idx="119594">
                  <c:v>308.44270833333331</c:v>
                </c:pt>
                <c:pt idx="119595">
                  <c:v>308.4453125</c:v>
                </c:pt>
                <c:pt idx="119596">
                  <c:v>308.44791666666669</c:v>
                </c:pt>
                <c:pt idx="119597">
                  <c:v>308.45052083333331</c:v>
                </c:pt>
                <c:pt idx="119598">
                  <c:v>308.453125</c:v>
                </c:pt>
                <c:pt idx="119599">
                  <c:v>308.45572916666669</c:v>
                </c:pt>
                <c:pt idx="119600">
                  <c:v>308.45833333333331</c:v>
                </c:pt>
                <c:pt idx="119601">
                  <c:v>308.4609375</c:v>
                </c:pt>
                <c:pt idx="119602">
                  <c:v>308.46354166666669</c:v>
                </c:pt>
                <c:pt idx="119603">
                  <c:v>308.46614583333331</c:v>
                </c:pt>
                <c:pt idx="119604">
                  <c:v>308.46875</c:v>
                </c:pt>
                <c:pt idx="119605">
                  <c:v>308.47135416666669</c:v>
                </c:pt>
                <c:pt idx="119606">
                  <c:v>308.47395833333331</c:v>
                </c:pt>
                <c:pt idx="119607">
                  <c:v>308.4765625</c:v>
                </c:pt>
                <c:pt idx="119608">
                  <c:v>308.47916666666669</c:v>
                </c:pt>
                <c:pt idx="119609">
                  <c:v>308.48177083333331</c:v>
                </c:pt>
                <c:pt idx="119610">
                  <c:v>308.484375</c:v>
                </c:pt>
                <c:pt idx="119611">
                  <c:v>308.48697916666669</c:v>
                </c:pt>
                <c:pt idx="119612">
                  <c:v>308.48958333333331</c:v>
                </c:pt>
                <c:pt idx="119613">
                  <c:v>308.4921875</c:v>
                </c:pt>
                <c:pt idx="119614">
                  <c:v>308.49479166666669</c:v>
                </c:pt>
                <c:pt idx="119615">
                  <c:v>308.49739583333331</c:v>
                </c:pt>
                <c:pt idx="119616">
                  <c:v>308.5</c:v>
                </c:pt>
                <c:pt idx="119617">
                  <c:v>308.50260416666669</c:v>
                </c:pt>
                <c:pt idx="119618">
                  <c:v>308.50520833333331</c:v>
                </c:pt>
                <c:pt idx="119619">
                  <c:v>308.5078125</c:v>
                </c:pt>
                <c:pt idx="119620">
                  <c:v>308.51041666666669</c:v>
                </c:pt>
                <c:pt idx="119621">
                  <c:v>308.51302083333331</c:v>
                </c:pt>
                <c:pt idx="119622">
                  <c:v>308.515625</c:v>
                </c:pt>
                <c:pt idx="119623">
                  <c:v>308.51822916666669</c:v>
                </c:pt>
                <c:pt idx="119624">
                  <c:v>308.52083333333331</c:v>
                </c:pt>
                <c:pt idx="119625">
                  <c:v>308.5234375</c:v>
                </c:pt>
                <c:pt idx="119626">
                  <c:v>308.52604166666669</c:v>
                </c:pt>
                <c:pt idx="119627">
                  <c:v>308.52864583333331</c:v>
                </c:pt>
                <c:pt idx="119628">
                  <c:v>308.53125</c:v>
                </c:pt>
                <c:pt idx="119629">
                  <c:v>308.53385416666669</c:v>
                </c:pt>
                <c:pt idx="119630">
                  <c:v>308.53645833333331</c:v>
                </c:pt>
                <c:pt idx="119631">
                  <c:v>308.5390625</c:v>
                </c:pt>
                <c:pt idx="119632">
                  <c:v>308.54166666666669</c:v>
                </c:pt>
                <c:pt idx="119633">
                  <c:v>308.54427083333331</c:v>
                </c:pt>
                <c:pt idx="119634">
                  <c:v>308.546875</c:v>
                </c:pt>
                <c:pt idx="119635">
                  <c:v>308.54947916666669</c:v>
                </c:pt>
                <c:pt idx="119636">
                  <c:v>308.55208333333331</c:v>
                </c:pt>
                <c:pt idx="119637">
                  <c:v>308.5546875</c:v>
                </c:pt>
                <c:pt idx="119638">
                  <c:v>308.55729166666669</c:v>
                </c:pt>
                <c:pt idx="119639">
                  <c:v>308.55989583333331</c:v>
                </c:pt>
                <c:pt idx="119640">
                  <c:v>308.5625</c:v>
                </c:pt>
                <c:pt idx="119641">
                  <c:v>308.56510416666669</c:v>
                </c:pt>
                <c:pt idx="119642">
                  <c:v>308.56770833333331</c:v>
                </c:pt>
                <c:pt idx="119643">
                  <c:v>308.5703125</c:v>
                </c:pt>
                <c:pt idx="119644">
                  <c:v>308.57291666666669</c:v>
                </c:pt>
                <c:pt idx="119645">
                  <c:v>308.57552083333331</c:v>
                </c:pt>
                <c:pt idx="119646">
                  <c:v>308.578125</c:v>
                </c:pt>
                <c:pt idx="119647">
                  <c:v>308.58072916666669</c:v>
                </c:pt>
                <c:pt idx="119648">
                  <c:v>308.58333333333331</c:v>
                </c:pt>
                <c:pt idx="119649">
                  <c:v>308.5859375</c:v>
                </c:pt>
                <c:pt idx="119650">
                  <c:v>308.58854166666669</c:v>
                </c:pt>
                <c:pt idx="119651">
                  <c:v>308.59114583333331</c:v>
                </c:pt>
                <c:pt idx="119652">
                  <c:v>308.59375</c:v>
                </c:pt>
                <c:pt idx="119653">
                  <c:v>308.59635416666669</c:v>
                </c:pt>
                <c:pt idx="119654">
                  <c:v>308.59895833333331</c:v>
                </c:pt>
                <c:pt idx="119655">
                  <c:v>308.6015625</c:v>
                </c:pt>
                <c:pt idx="119656">
                  <c:v>308.60416666666669</c:v>
                </c:pt>
                <c:pt idx="119657">
                  <c:v>308.60677083333331</c:v>
                </c:pt>
                <c:pt idx="119658">
                  <c:v>308.609375</c:v>
                </c:pt>
                <c:pt idx="119659">
                  <c:v>308.61197916666669</c:v>
                </c:pt>
                <c:pt idx="119660">
                  <c:v>308.61458333333331</c:v>
                </c:pt>
                <c:pt idx="119661">
                  <c:v>308.6171875</c:v>
                </c:pt>
                <c:pt idx="119662">
                  <c:v>308.61979166666669</c:v>
                </c:pt>
                <c:pt idx="119663">
                  <c:v>308.62239583333331</c:v>
                </c:pt>
                <c:pt idx="119664">
                  <c:v>308.625</c:v>
                </c:pt>
                <c:pt idx="119665">
                  <c:v>308.62760416666669</c:v>
                </c:pt>
                <c:pt idx="119666">
                  <c:v>308.63020833333331</c:v>
                </c:pt>
                <c:pt idx="119667">
                  <c:v>308.6328125</c:v>
                </c:pt>
                <c:pt idx="119668">
                  <c:v>308.63541666666669</c:v>
                </c:pt>
                <c:pt idx="119669">
                  <c:v>308.63802083333331</c:v>
                </c:pt>
                <c:pt idx="119670">
                  <c:v>308.640625</c:v>
                </c:pt>
                <c:pt idx="119671">
                  <c:v>308.64322916666669</c:v>
                </c:pt>
                <c:pt idx="119672">
                  <c:v>308.64583333333331</c:v>
                </c:pt>
                <c:pt idx="119673">
                  <c:v>308.6484375</c:v>
                </c:pt>
                <c:pt idx="119674">
                  <c:v>308.65104166666669</c:v>
                </c:pt>
                <c:pt idx="119675">
                  <c:v>308.65364583333331</c:v>
                </c:pt>
                <c:pt idx="119676">
                  <c:v>308.65625</c:v>
                </c:pt>
                <c:pt idx="119677">
                  <c:v>308.65885416666669</c:v>
                </c:pt>
                <c:pt idx="119678">
                  <c:v>308.66145833333331</c:v>
                </c:pt>
                <c:pt idx="119679">
                  <c:v>308.6640625</c:v>
                </c:pt>
                <c:pt idx="119680">
                  <c:v>308.66666666666669</c:v>
                </c:pt>
                <c:pt idx="119681">
                  <c:v>308.66927083333331</c:v>
                </c:pt>
                <c:pt idx="119682">
                  <c:v>308.671875</c:v>
                </c:pt>
                <c:pt idx="119683">
                  <c:v>308.67447916666669</c:v>
                </c:pt>
                <c:pt idx="119684">
                  <c:v>308.67708333333331</c:v>
                </c:pt>
                <c:pt idx="119685">
                  <c:v>308.6796875</c:v>
                </c:pt>
                <c:pt idx="119686">
                  <c:v>308.68229166666669</c:v>
                </c:pt>
                <c:pt idx="119687">
                  <c:v>308.68489583333331</c:v>
                </c:pt>
                <c:pt idx="119688">
                  <c:v>308.6875</c:v>
                </c:pt>
                <c:pt idx="119689">
                  <c:v>308.69010416666669</c:v>
                </c:pt>
                <c:pt idx="119690">
                  <c:v>308.69270833333331</c:v>
                </c:pt>
                <c:pt idx="119691">
                  <c:v>308.6953125</c:v>
                </c:pt>
                <c:pt idx="119692">
                  <c:v>308.69791666666669</c:v>
                </c:pt>
                <c:pt idx="119693">
                  <c:v>308.70052083333331</c:v>
                </c:pt>
                <c:pt idx="119694">
                  <c:v>308.703125</c:v>
                </c:pt>
                <c:pt idx="119695">
                  <c:v>308.70572916666669</c:v>
                </c:pt>
                <c:pt idx="119696">
                  <c:v>308.70833333333331</c:v>
                </c:pt>
                <c:pt idx="119697">
                  <c:v>308.7109375</c:v>
                </c:pt>
                <c:pt idx="119698">
                  <c:v>308.71354166666669</c:v>
                </c:pt>
                <c:pt idx="119699">
                  <c:v>308.71614583333331</c:v>
                </c:pt>
                <c:pt idx="119700">
                  <c:v>308.71875</c:v>
                </c:pt>
                <c:pt idx="119701">
                  <c:v>308.72135416666669</c:v>
                </c:pt>
                <c:pt idx="119702">
                  <c:v>308.72395833333331</c:v>
                </c:pt>
                <c:pt idx="119703">
                  <c:v>308.7265625</c:v>
                </c:pt>
                <c:pt idx="119704">
                  <c:v>308.72916666666669</c:v>
                </c:pt>
                <c:pt idx="119705">
                  <c:v>308.73177083333331</c:v>
                </c:pt>
                <c:pt idx="119706">
                  <c:v>308.734375</c:v>
                </c:pt>
                <c:pt idx="119707">
                  <c:v>308.73697916666669</c:v>
                </c:pt>
                <c:pt idx="119708">
                  <c:v>308.73958333333331</c:v>
                </c:pt>
                <c:pt idx="119709">
                  <c:v>308.7421875</c:v>
                </c:pt>
                <c:pt idx="119710">
                  <c:v>308.74479166666669</c:v>
                </c:pt>
                <c:pt idx="119711">
                  <c:v>308.74739583333331</c:v>
                </c:pt>
                <c:pt idx="119712">
                  <c:v>308.75</c:v>
                </c:pt>
                <c:pt idx="119713">
                  <c:v>308.75260416666669</c:v>
                </c:pt>
                <c:pt idx="119714">
                  <c:v>308.75520833333331</c:v>
                </c:pt>
                <c:pt idx="119715">
                  <c:v>308.7578125</c:v>
                </c:pt>
                <c:pt idx="119716">
                  <c:v>308.76041666666669</c:v>
                </c:pt>
                <c:pt idx="119717">
                  <c:v>308.76302083333331</c:v>
                </c:pt>
                <c:pt idx="119718">
                  <c:v>308.765625</c:v>
                </c:pt>
                <c:pt idx="119719">
                  <c:v>308.76822916666669</c:v>
                </c:pt>
                <c:pt idx="119720">
                  <c:v>308.77083333333331</c:v>
                </c:pt>
                <c:pt idx="119721">
                  <c:v>308.7734375</c:v>
                </c:pt>
                <c:pt idx="119722">
                  <c:v>308.77604166666669</c:v>
                </c:pt>
                <c:pt idx="119723">
                  <c:v>308.77864583333331</c:v>
                </c:pt>
                <c:pt idx="119724">
                  <c:v>308.78125</c:v>
                </c:pt>
                <c:pt idx="119725">
                  <c:v>308.78385416666669</c:v>
                </c:pt>
                <c:pt idx="119726">
                  <c:v>308.78645833333331</c:v>
                </c:pt>
                <c:pt idx="119727">
                  <c:v>308.7890625</c:v>
                </c:pt>
                <c:pt idx="119728">
                  <c:v>308.79166666666669</c:v>
                </c:pt>
                <c:pt idx="119729">
                  <c:v>308.79427083333331</c:v>
                </c:pt>
                <c:pt idx="119730">
                  <c:v>308.796875</c:v>
                </c:pt>
                <c:pt idx="119731">
                  <c:v>308.79947916666669</c:v>
                </c:pt>
                <c:pt idx="119732">
                  <c:v>308.80208333333331</c:v>
                </c:pt>
                <c:pt idx="119733">
                  <c:v>308.8046875</c:v>
                </c:pt>
                <c:pt idx="119734">
                  <c:v>308.80729166666669</c:v>
                </c:pt>
                <c:pt idx="119735">
                  <c:v>308.80989583333331</c:v>
                </c:pt>
                <c:pt idx="119736">
                  <c:v>308.8125</c:v>
                </c:pt>
                <c:pt idx="119737">
                  <c:v>308.81510416666669</c:v>
                </c:pt>
                <c:pt idx="119738">
                  <c:v>308.81770833333331</c:v>
                </c:pt>
                <c:pt idx="119739">
                  <c:v>308.8203125</c:v>
                </c:pt>
                <c:pt idx="119740">
                  <c:v>308.82291666666669</c:v>
                </c:pt>
                <c:pt idx="119741">
                  <c:v>308.82552083333331</c:v>
                </c:pt>
                <c:pt idx="119742">
                  <c:v>308.828125</c:v>
                </c:pt>
                <c:pt idx="119743">
                  <c:v>308.83072916666669</c:v>
                </c:pt>
                <c:pt idx="119744">
                  <c:v>308.83333333333331</c:v>
                </c:pt>
                <c:pt idx="119745">
                  <c:v>308.8359375</c:v>
                </c:pt>
                <c:pt idx="119746">
                  <c:v>308.83854166666669</c:v>
                </c:pt>
                <c:pt idx="119747">
                  <c:v>308.84114583333331</c:v>
                </c:pt>
                <c:pt idx="119748">
                  <c:v>308.84375</c:v>
                </c:pt>
                <c:pt idx="119749">
                  <c:v>308.84635416666669</c:v>
                </c:pt>
                <c:pt idx="119750">
                  <c:v>308.84895833333331</c:v>
                </c:pt>
                <c:pt idx="119751">
                  <c:v>308.8515625</c:v>
                </c:pt>
                <c:pt idx="119752">
                  <c:v>308.85416666666669</c:v>
                </c:pt>
                <c:pt idx="119753">
                  <c:v>308.85677083333331</c:v>
                </c:pt>
                <c:pt idx="119754">
                  <c:v>308.859375</c:v>
                </c:pt>
                <c:pt idx="119755">
                  <c:v>308.86197916666669</c:v>
                </c:pt>
                <c:pt idx="119756">
                  <c:v>308.86458333333331</c:v>
                </c:pt>
                <c:pt idx="119757">
                  <c:v>308.8671875</c:v>
                </c:pt>
                <c:pt idx="119758">
                  <c:v>308.86979166666669</c:v>
                </c:pt>
                <c:pt idx="119759">
                  <c:v>308.87239583333331</c:v>
                </c:pt>
                <c:pt idx="119760">
                  <c:v>308.875</c:v>
                </c:pt>
                <c:pt idx="119761">
                  <c:v>308.87760416666669</c:v>
                </c:pt>
                <c:pt idx="119762">
                  <c:v>308.88020833333331</c:v>
                </c:pt>
                <c:pt idx="119763">
                  <c:v>308.8828125</c:v>
                </c:pt>
                <c:pt idx="119764">
                  <c:v>308.88541666666669</c:v>
                </c:pt>
                <c:pt idx="119765">
                  <c:v>308.88802083333331</c:v>
                </c:pt>
                <c:pt idx="119766">
                  <c:v>308.890625</c:v>
                </c:pt>
                <c:pt idx="119767">
                  <c:v>308.89322916666669</c:v>
                </c:pt>
                <c:pt idx="119768">
                  <c:v>308.89583333333331</c:v>
                </c:pt>
                <c:pt idx="119769">
                  <c:v>308.8984375</c:v>
                </c:pt>
                <c:pt idx="119770">
                  <c:v>308.90104166666669</c:v>
                </c:pt>
                <c:pt idx="119771">
                  <c:v>308.90364583333331</c:v>
                </c:pt>
                <c:pt idx="119772">
                  <c:v>308.90625</c:v>
                </c:pt>
                <c:pt idx="119773">
                  <c:v>308.90885416666669</c:v>
                </c:pt>
                <c:pt idx="119774">
                  <c:v>308.91145833333331</c:v>
                </c:pt>
                <c:pt idx="119775">
                  <c:v>308.9140625</c:v>
                </c:pt>
                <c:pt idx="119776">
                  <c:v>308.91666666666669</c:v>
                </c:pt>
                <c:pt idx="119777">
                  <c:v>308.91927083333331</c:v>
                </c:pt>
                <c:pt idx="119778">
                  <c:v>308.921875</c:v>
                </c:pt>
                <c:pt idx="119779">
                  <c:v>308.92447916666669</c:v>
                </c:pt>
                <c:pt idx="119780">
                  <c:v>308.92708333333331</c:v>
                </c:pt>
                <c:pt idx="119781">
                  <c:v>308.9296875</c:v>
                </c:pt>
                <c:pt idx="119782">
                  <c:v>308.93229166666669</c:v>
                </c:pt>
                <c:pt idx="119783">
                  <c:v>308.93489583333331</c:v>
                </c:pt>
                <c:pt idx="119784">
                  <c:v>308.9375</c:v>
                </c:pt>
                <c:pt idx="119785">
                  <c:v>308.94010416666669</c:v>
                </c:pt>
                <c:pt idx="119786">
                  <c:v>308.94270833333331</c:v>
                </c:pt>
                <c:pt idx="119787">
                  <c:v>308.9453125</c:v>
                </c:pt>
                <c:pt idx="119788">
                  <c:v>308.94791666666669</c:v>
                </c:pt>
                <c:pt idx="119789">
                  <c:v>308.95052083333331</c:v>
                </c:pt>
                <c:pt idx="119790">
                  <c:v>308.953125</c:v>
                </c:pt>
                <c:pt idx="119791">
                  <c:v>308.95572916666669</c:v>
                </c:pt>
                <c:pt idx="119792">
                  <c:v>308.95833333333331</c:v>
                </c:pt>
                <c:pt idx="119793">
                  <c:v>308.9609375</c:v>
                </c:pt>
                <c:pt idx="119794">
                  <c:v>308.96354166666669</c:v>
                </c:pt>
                <c:pt idx="119795">
                  <c:v>308.96614583333331</c:v>
                </c:pt>
                <c:pt idx="119796">
                  <c:v>308.96875</c:v>
                </c:pt>
                <c:pt idx="119797">
                  <c:v>308.97135416666669</c:v>
                </c:pt>
                <c:pt idx="119798">
                  <c:v>308.97395833333331</c:v>
                </c:pt>
                <c:pt idx="119799">
                  <c:v>308.9765625</c:v>
                </c:pt>
                <c:pt idx="119800">
                  <c:v>308.97916666666669</c:v>
                </c:pt>
                <c:pt idx="119801">
                  <c:v>308.98177083333331</c:v>
                </c:pt>
                <c:pt idx="119802">
                  <c:v>308.984375</c:v>
                </c:pt>
                <c:pt idx="119803">
                  <c:v>308.98697916666669</c:v>
                </c:pt>
                <c:pt idx="119804">
                  <c:v>308.98958333333331</c:v>
                </c:pt>
                <c:pt idx="119805">
                  <c:v>308.9921875</c:v>
                </c:pt>
                <c:pt idx="119806">
                  <c:v>308.99479166666669</c:v>
                </c:pt>
                <c:pt idx="119807">
                  <c:v>308.99739583333331</c:v>
                </c:pt>
                <c:pt idx="119808">
                  <c:v>309</c:v>
                </c:pt>
                <c:pt idx="119809">
                  <c:v>309.00260416666669</c:v>
                </c:pt>
                <c:pt idx="119810">
                  <c:v>309.00520833333331</c:v>
                </c:pt>
                <c:pt idx="119811">
                  <c:v>309.0078125</c:v>
                </c:pt>
                <c:pt idx="119812">
                  <c:v>309.01041666666669</c:v>
                </c:pt>
                <c:pt idx="119813">
                  <c:v>309.01302083333331</c:v>
                </c:pt>
                <c:pt idx="119814">
                  <c:v>309.015625</c:v>
                </c:pt>
                <c:pt idx="119815">
                  <c:v>309.01822916666669</c:v>
                </c:pt>
                <c:pt idx="119816">
                  <c:v>309.02083333333331</c:v>
                </c:pt>
                <c:pt idx="119817">
                  <c:v>309.0234375</c:v>
                </c:pt>
                <c:pt idx="119818">
                  <c:v>309.02604166666669</c:v>
                </c:pt>
                <c:pt idx="119819">
                  <c:v>309.02864583333331</c:v>
                </c:pt>
                <c:pt idx="119820">
                  <c:v>309.03125</c:v>
                </c:pt>
                <c:pt idx="119821">
                  <c:v>309.03385416666669</c:v>
                </c:pt>
                <c:pt idx="119822">
                  <c:v>309.03645833333331</c:v>
                </c:pt>
                <c:pt idx="119823">
                  <c:v>309.0390625</c:v>
                </c:pt>
                <c:pt idx="119824">
                  <c:v>309.04166666666669</c:v>
                </c:pt>
                <c:pt idx="119825">
                  <c:v>309.04427083333331</c:v>
                </c:pt>
                <c:pt idx="119826">
                  <c:v>309.046875</c:v>
                </c:pt>
                <c:pt idx="119827">
                  <c:v>309.04947916666669</c:v>
                </c:pt>
                <c:pt idx="119828">
                  <c:v>309.05208333333331</c:v>
                </c:pt>
                <c:pt idx="119829">
                  <c:v>309.0546875</c:v>
                </c:pt>
                <c:pt idx="119830">
                  <c:v>309.05729166666669</c:v>
                </c:pt>
                <c:pt idx="119831">
                  <c:v>309.05989583333331</c:v>
                </c:pt>
                <c:pt idx="119832">
                  <c:v>309.0625</c:v>
                </c:pt>
                <c:pt idx="119833">
                  <c:v>309.06510416666669</c:v>
                </c:pt>
                <c:pt idx="119834">
                  <c:v>309.06770833333331</c:v>
                </c:pt>
                <c:pt idx="119835">
                  <c:v>309.0703125</c:v>
                </c:pt>
                <c:pt idx="119836">
                  <c:v>309.07291666666669</c:v>
                </c:pt>
                <c:pt idx="119837">
                  <c:v>309.07552083333331</c:v>
                </c:pt>
                <c:pt idx="119838">
                  <c:v>309.078125</c:v>
                </c:pt>
                <c:pt idx="119839">
                  <c:v>309.08072916666669</c:v>
                </c:pt>
                <c:pt idx="119840">
                  <c:v>309.08333333333331</c:v>
                </c:pt>
                <c:pt idx="119841">
                  <c:v>309.0859375</c:v>
                </c:pt>
                <c:pt idx="119842">
                  <c:v>309.08854166666669</c:v>
                </c:pt>
                <c:pt idx="119843">
                  <c:v>309.09114583333331</c:v>
                </c:pt>
                <c:pt idx="119844">
                  <c:v>309.09375</c:v>
                </c:pt>
                <c:pt idx="119845">
                  <c:v>309.09635416666669</c:v>
                </c:pt>
                <c:pt idx="119846">
                  <c:v>309.09895833333331</c:v>
                </c:pt>
                <c:pt idx="119847">
                  <c:v>309.1015625</c:v>
                </c:pt>
                <c:pt idx="119848">
                  <c:v>309.10416666666669</c:v>
                </c:pt>
                <c:pt idx="119849">
                  <c:v>309.10677083333331</c:v>
                </c:pt>
                <c:pt idx="119850">
                  <c:v>309.109375</c:v>
                </c:pt>
                <c:pt idx="119851">
                  <c:v>309.11197916666669</c:v>
                </c:pt>
                <c:pt idx="119852">
                  <c:v>309.11458333333331</c:v>
                </c:pt>
                <c:pt idx="119853">
                  <c:v>309.1171875</c:v>
                </c:pt>
                <c:pt idx="119854">
                  <c:v>309.11979166666669</c:v>
                </c:pt>
                <c:pt idx="119855">
                  <c:v>309.12239583333331</c:v>
                </c:pt>
                <c:pt idx="119856">
                  <c:v>309.125</c:v>
                </c:pt>
                <c:pt idx="119857">
                  <c:v>309.12760416666669</c:v>
                </c:pt>
                <c:pt idx="119858">
                  <c:v>309.13020833333331</c:v>
                </c:pt>
                <c:pt idx="119859">
                  <c:v>309.1328125</c:v>
                </c:pt>
                <c:pt idx="119860">
                  <c:v>309.13541666666669</c:v>
                </c:pt>
                <c:pt idx="119861">
                  <c:v>309.13802083333331</c:v>
                </c:pt>
                <c:pt idx="119862">
                  <c:v>309.140625</c:v>
                </c:pt>
                <c:pt idx="119863">
                  <c:v>309.14322916666669</c:v>
                </c:pt>
                <c:pt idx="119864">
                  <c:v>309.14583333333331</c:v>
                </c:pt>
                <c:pt idx="119865">
                  <c:v>309.1484375</c:v>
                </c:pt>
                <c:pt idx="119866">
                  <c:v>309.15104166666669</c:v>
                </c:pt>
                <c:pt idx="119867">
                  <c:v>309.15364583333331</c:v>
                </c:pt>
                <c:pt idx="119868">
                  <c:v>309.15625</c:v>
                </c:pt>
                <c:pt idx="119869">
                  <c:v>309.15885416666669</c:v>
                </c:pt>
                <c:pt idx="119870">
                  <c:v>309.16145833333331</c:v>
                </c:pt>
                <c:pt idx="119871">
                  <c:v>309.1640625</c:v>
                </c:pt>
                <c:pt idx="119872">
                  <c:v>309.16666666666669</c:v>
                </c:pt>
                <c:pt idx="119873">
                  <c:v>309.16927083333331</c:v>
                </c:pt>
                <c:pt idx="119874">
                  <c:v>309.171875</c:v>
                </c:pt>
                <c:pt idx="119875">
                  <c:v>309.17447916666669</c:v>
                </c:pt>
                <c:pt idx="119876">
                  <c:v>309.17708333333331</c:v>
                </c:pt>
                <c:pt idx="119877">
                  <c:v>309.1796875</c:v>
                </c:pt>
                <c:pt idx="119878">
                  <c:v>309.18229166666669</c:v>
                </c:pt>
                <c:pt idx="119879">
                  <c:v>309.18489583333331</c:v>
                </c:pt>
                <c:pt idx="119880">
                  <c:v>309.1875</c:v>
                </c:pt>
                <c:pt idx="119881">
                  <c:v>309.19010416666669</c:v>
                </c:pt>
                <c:pt idx="119882">
                  <c:v>309.19270833333331</c:v>
                </c:pt>
                <c:pt idx="119883">
                  <c:v>309.1953125</c:v>
                </c:pt>
                <c:pt idx="119884">
                  <c:v>309.19791666666669</c:v>
                </c:pt>
                <c:pt idx="119885">
                  <c:v>309.20052083333331</c:v>
                </c:pt>
                <c:pt idx="119886">
                  <c:v>309.203125</c:v>
                </c:pt>
                <c:pt idx="119887">
                  <c:v>309.20572916666669</c:v>
                </c:pt>
                <c:pt idx="119888">
                  <c:v>309.20833333333331</c:v>
                </c:pt>
                <c:pt idx="119889">
                  <c:v>309.2109375</c:v>
                </c:pt>
                <c:pt idx="119890">
                  <c:v>309.21354166666669</c:v>
                </c:pt>
                <c:pt idx="119891">
                  <c:v>309.21614583333331</c:v>
                </c:pt>
                <c:pt idx="119892">
                  <c:v>309.21875</c:v>
                </c:pt>
                <c:pt idx="119893">
                  <c:v>309.22135416666669</c:v>
                </c:pt>
                <c:pt idx="119894">
                  <c:v>309.22395833333331</c:v>
                </c:pt>
                <c:pt idx="119895">
                  <c:v>309.2265625</c:v>
                </c:pt>
                <c:pt idx="119896">
                  <c:v>309.22916666666669</c:v>
                </c:pt>
                <c:pt idx="119897">
                  <c:v>309.23177083333331</c:v>
                </c:pt>
                <c:pt idx="119898">
                  <c:v>309.234375</c:v>
                </c:pt>
                <c:pt idx="119899">
                  <c:v>309.23697916666669</c:v>
                </c:pt>
                <c:pt idx="119900">
                  <c:v>309.23958333333331</c:v>
                </c:pt>
                <c:pt idx="119901">
                  <c:v>309.2421875</c:v>
                </c:pt>
                <c:pt idx="119902">
                  <c:v>309.24479166666669</c:v>
                </c:pt>
                <c:pt idx="119903">
                  <c:v>309.24739583333331</c:v>
                </c:pt>
                <c:pt idx="119904">
                  <c:v>309.25</c:v>
                </c:pt>
                <c:pt idx="119905">
                  <c:v>309.25260416666669</c:v>
                </c:pt>
                <c:pt idx="119906">
                  <c:v>309.25520833333331</c:v>
                </c:pt>
                <c:pt idx="119907">
                  <c:v>309.2578125</c:v>
                </c:pt>
                <c:pt idx="119908">
                  <c:v>309.26041666666669</c:v>
                </c:pt>
                <c:pt idx="119909">
                  <c:v>309.26302083333331</c:v>
                </c:pt>
                <c:pt idx="119910">
                  <c:v>309.265625</c:v>
                </c:pt>
                <c:pt idx="119911">
                  <c:v>309.26822916666669</c:v>
                </c:pt>
                <c:pt idx="119912">
                  <c:v>309.27083333333331</c:v>
                </c:pt>
                <c:pt idx="119913">
                  <c:v>309.2734375</c:v>
                </c:pt>
                <c:pt idx="119914">
                  <c:v>309.27604166666669</c:v>
                </c:pt>
                <c:pt idx="119915">
                  <c:v>309.27864583333331</c:v>
                </c:pt>
                <c:pt idx="119916">
                  <c:v>309.28125</c:v>
                </c:pt>
                <c:pt idx="119917">
                  <c:v>309.28385416666669</c:v>
                </c:pt>
                <c:pt idx="119918">
                  <c:v>309.28645833333331</c:v>
                </c:pt>
                <c:pt idx="119919">
                  <c:v>309.2890625</c:v>
                </c:pt>
                <c:pt idx="119920">
                  <c:v>309.29166666666669</c:v>
                </c:pt>
                <c:pt idx="119921">
                  <c:v>309.29427083333331</c:v>
                </c:pt>
                <c:pt idx="119922">
                  <c:v>309.296875</c:v>
                </c:pt>
                <c:pt idx="119923">
                  <c:v>309.29947916666669</c:v>
                </c:pt>
                <c:pt idx="119924">
                  <c:v>309.30208333333331</c:v>
                </c:pt>
                <c:pt idx="119925">
                  <c:v>309.3046875</c:v>
                </c:pt>
                <c:pt idx="119926">
                  <c:v>309.30729166666669</c:v>
                </c:pt>
                <c:pt idx="119927">
                  <c:v>309.30989583333331</c:v>
                </c:pt>
                <c:pt idx="119928">
                  <c:v>309.3125</c:v>
                </c:pt>
                <c:pt idx="119929">
                  <c:v>309.31510416666669</c:v>
                </c:pt>
                <c:pt idx="119930">
                  <c:v>309.31770833333331</c:v>
                </c:pt>
                <c:pt idx="119931">
                  <c:v>309.3203125</c:v>
                </c:pt>
                <c:pt idx="119932">
                  <c:v>309.32291666666669</c:v>
                </c:pt>
                <c:pt idx="119933">
                  <c:v>309.32552083333331</c:v>
                </c:pt>
                <c:pt idx="119934">
                  <c:v>309.328125</c:v>
                </c:pt>
                <c:pt idx="119935">
                  <c:v>309.33072916666669</c:v>
                </c:pt>
                <c:pt idx="119936">
                  <c:v>309.33333333333331</c:v>
                </c:pt>
                <c:pt idx="119937">
                  <c:v>309.3359375</c:v>
                </c:pt>
                <c:pt idx="119938">
                  <c:v>309.33854166666669</c:v>
                </c:pt>
                <c:pt idx="119939">
                  <c:v>309.34114583333331</c:v>
                </c:pt>
                <c:pt idx="119940">
                  <c:v>309.34375</c:v>
                </c:pt>
                <c:pt idx="119941">
                  <c:v>309.34635416666669</c:v>
                </c:pt>
                <c:pt idx="119942">
                  <c:v>309.34895833333331</c:v>
                </c:pt>
                <c:pt idx="119943">
                  <c:v>309.3515625</c:v>
                </c:pt>
                <c:pt idx="119944">
                  <c:v>309.35416666666669</c:v>
                </c:pt>
                <c:pt idx="119945">
                  <c:v>309.35677083333331</c:v>
                </c:pt>
                <c:pt idx="119946">
                  <c:v>309.359375</c:v>
                </c:pt>
                <c:pt idx="119947">
                  <c:v>309.36197916666669</c:v>
                </c:pt>
                <c:pt idx="119948">
                  <c:v>309.36458333333331</c:v>
                </c:pt>
                <c:pt idx="119949">
                  <c:v>309.3671875</c:v>
                </c:pt>
                <c:pt idx="119950">
                  <c:v>309.36979166666669</c:v>
                </c:pt>
                <c:pt idx="119951">
                  <c:v>309.37239583333331</c:v>
                </c:pt>
                <c:pt idx="119952">
                  <c:v>309.375</c:v>
                </c:pt>
                <c:pt idx="119953">
                  <c:v>309.37760416666669</c:v>
                </c:pt>
                <c:pt idx="119954">
                  <c:v>309.38020833333331</c:v>
                </c:pt>
                <c:pt idx="119955">
                  <c:v>309.3828125</c:v>
                </c:pt>
                <c:pt idx="119956">
                  <c:v>309.38541666666669</c:v>
                </c:pt>
                <c:pt idx="119957">
                  <c:v>309.38802083333331</c:v>
                </c:pt>
                <c:pt idx="119958">
                  <c:v>309.390625</c:v>
                </c:pt>
                <c:pt idx="119959">
                  <c:v>309.39322916666669</c:v>
                </c:pt>
                <c:pt idx="119960">
                  <c:v>309.39583333333331</c:v>
                </c:pt>
                <c:pt idx="119961">
                  <c:v>309.3984375</c:v>
                </c:pt>
                <c:pt idx="119962">
                  <c:v>309.40104166666669</c:v>
                </c:pt>
                <c:pt idx="119963">
                  <c:v>309.40364583333331</c:v>
                </c:pt>
                <c:pt idx="119964">
                  <c:v>309.40625</c:v>
                </c:pt>
                <c:pt idx="119965">
                  <c:v>309.40885416666669</c:v>
                </c:pt>
                <c:pt idx="119966">
                  <c:v>309.41145833333331</c:v>
                </c:pt>
                <c:pt idx="119967">
                  <c:v>309.4140625</c:v>
                </c:pt>
                <c:pt idx="119968">
                  <c:v>309.41666666666669</c:v>
                </c:pt>
                <c:pt idx="119969">
                  <c:v>309.41927083333331</c:v>
                </c:pt>
                <c:pt idx="119970">
                  <c:v>309.421875</c:v>
                </c:pt>
                <c:pt idx="119971">
                  <c:v>309.42447916666669</c:v>
                </c:pt>
                <c:pt idx="119972">
                  <c:v>309.42708333333331</c:v>
                </c:pt>
                <c:pt idx="119973">
                  <c:v>309.4296875</c:v>
                </c:pt>
                <c:pt idx="119974">
                  <c:v>309.43229166666669</c:v>
                </c:pt>
                <c:pt idx="119975">
                  <c:v>309.43489583333331</c:v>
                </c:pt>
                <c:pt idx="119976">
                  <c:v>309.4375</c:v>
                </c:pt>
                <c:pt idx="119977">
                  <c:v>309.44010416666669</c:v>
                </c:pt>
                <c:pt idx="119978">
                  <c:v>309.44270833333331</c:v>
                </c:pt>
                <c:pt idx="119979">
                  <c:v>309.4453125</c:v>
                </c:pt>
                <c:pt idx="119980">
                  <c:v>309.44791666666669</c:v>
                </c:pt>
                <c:pt idx="119981">
                  <c:v>309.45052083333331</c:v>
                </c:pt>
                <c:pt idx="119982">
                  <c:v>309.453125</c:v>
                </c:pt>
                <c:pt idx="119983">
                  <c:v>309.45572916666669</c:v>
                </c:pt>
                <c:pt idx="119984">
                  <c:v>309.45833333333331</c:v>
                </c:pt>
                <c:pt idx="119985">
                  <c:v>309.4609375</c:v>
                </c:pt>
                <c:pt idx="119986">
                  <c:v>309.46354166666669</c:v>
                </c:pt>
                <c:pt idx="119987">
                  <c:v>309.46614583333331</c:v>
                </c:pt>
                <c:pt idx="119988">
                  <c:v>309.46875</c:v>
                </c:pt>
                <c:pt idx="119989">
                  <c:v>309.47135416666669</c:v>
                </c:pt>
                <c:pt idx="119990">
                  <c:v>309.47395833333331</c:v>
                </c:pt>
                <c:pt idx="119991">
                  <c:v>309.4765625</c:v>
                </c:pt>
                <c:pt idx="119992">
                  <c:v>309.47916666666669</c:v>
                </c:pt>
                <c:pt idx="119993">
                  <c:v>309.48177083333331</c:v>
                </c:pt>
                <c:pt idx="119994">
                  <c:v>309.484375</c:v>
                </c:pt>
                <c:pt idx="119995">
                  <c:v>309.48697916666669</c:v>
                </c:pt>
                <c:pt idx="119996">
                  <c:v>309.48958333333331</c:v>
                </c:pt>
                <c:pt idx="119997">
                  <c:v>309.4921875</c:v>
                </c:pt>
                <c:pt idx="119998">
                  <c:v>309.49479166666669</c:v>
                </c:pt>
                <c:pt idx="119999">
                  <c:v>309.49739583333331</c:v>
                </c:pt>
                <c:pt idx="120000">
                  <c:v>309.5</c:v>
                </c:pt>
                <c:pt idx="120001">
                  <c:v>309.50260416666669</c:v>
                </c:pt>
                <c:pt idx="120002">
                  <c:v>309.50520833333331</c:v>
                </c:pt>
                <c:pt idx="120003">
                  <c:v>309.5078125</c:v>
                </c:pt>
                <c:pt idx="120004">
                  <c:v>309.51041666666669</c:v>
                </c:pt>
                <c:pt idx="120005">
                  <c:v>309.51302083333331</c:v>
                </c:pt>
                <c:pt idx="120006">
                  <c:v>309.515625</c:v>
                </c:pt>
                <c:pt idx="120007">
                  <c:v>309.51822916666669</c:v>
                </c:pt>
                <c:pt idx="120008">
                  <c:v>309.52083333333331</c:v>
                </c:pt>
                <c:pt idx="120009">
                  <c:v>309.5234375</c:v>
                </c:pt>
                <c:pt idx="120010">
                  <c:v>309.52604166666669</c:v>
                </c:pt>
                <c:pt idx="120011">
                  <c:v>309.52864583333331</c:v>
                </c:pt>
                <c:pt idx="120012">
                  <c:v>309.53125</c:v>
                </c:pt>
                <c:pt idx="120013">
                  <c:v>309.53385416666669</c:v>
                </c:pt>
                <c:pt idx="120014">
                  <c:v>309.53645833333331</c:v>
                </c:pt>
                <c:pt idx="120015">
                  <c:v>309.5390625</c:v>
                </c:pt>
                <c:pt idx="120016">
                  <c:v>309.54166666666669</c:v>
                </c:pt>
                <c:pt idx="120017">
                  <c:v>309.54427083333331</c:v>
                </c:pt>
                <c:pt idx="120018">
                  <c:v>309.546875</c:v>
                </c:pt>
                <c:pt idx="120019">
                  <c:v>309.54947916666669</c:v>
                </c:pt>
                <c:pt idx="120020">
                  <c:v>309.55208333333331</c:v>
                </c:pt>
                <c:pt idx="120021">
                  <c:v>309.5546875</c:v>
                </c:pt>
                <c:pt idx="120022">
                  <c:v>309.55729166666669</c:v>
                </c:pt>
                <c:pt idx="120023">
                  <c:v>309.55989583333331</c:v>
                </c:pt>
                <c:pt idx="120024">
                  <c:v>309.5625</c:v>
                </c:pt>
                <c:pt idx="120025">
                  <c:v>309.56510416666669</c:v>
                </c:pt>
                <c:pt idx="120026">
                  <c:v>309.56770833333331</c:v>
                </c:pt>
                <c:pt idx="120027">
                  <c:v>309.5703125</c:v>
                </c:pt>
                <c:pt idx="120028">
                  <c:v>309.57291666666669</c:v>
                </c:pt>
                <c:pt idx="120029">
                  <c:v>309.57552083333331</c:v>
                </c:pt>
                <c:pt idx="120030">
                  <c:v>309.578125</c:v>
                </c:pt>
                <c:pt idx="120031">
                  <c:v>309.58072916666669</c:v>
                </c:pt>
                <c:pt idx="120032">
                  <c:v>309.58333333333331</c:v>
                </c:pt>
                <c:pt idx="120033">
                  <c:v>309.5859375</c:v>
                </c:pt>
                <c:pt idx="120034">
                  <c:v>309.58854166666669</c:v>
                </c:pt>
                <c:pt idx="120035">
                  <c:v>309.59114583333331</c:v>
                </c:pt>
                <c:pt idx="120036">
                  <c:v>309.59375</c:v>
                </c:pt>
                <c:pt idx="120037">
                  <c:v>309.59635416666669</c:v>
                </c:pt>
                <c:pt idx="120038">
                  <c:v>309.59895833333331</c:v>
                </c:pt>
                <c:pt idx="120039">
                  <c:v>309.6015625</c:v>
                </c:pt>
                <c:pt idx="120040">
                  <c:v>309.60416666666669</c:v>
                </c:pt>
                <c:pt idx="120041">
                  <c:v>309.60677083333331</c:v>
                </c:pt>
                <c:pt idx="120042">
                  <c:v>309.609375</c:v>
                </c:pt>
                <c:pt idx="120043">
                  <c:v>309.61197916666669</c:v>
                </c:pt>
                <c:pt idx="120044">
                  <c:v>309.61458333333331</c:v>
                </c:pt>
                <c:pt idx="120045">
                  <c:v>309.6171875</c:v>
                </c:pt>
                <c:pt idx="120046">
                  <c:v>309.61979166666669</c:v>
                </c:pt>
                <c:pt idx="120047">
                  <c:v>309.62239583333331</c:v>
                </c:pt>
                <c:pt idx="120048">
                  <c:v>309.625</c:v>
                </c:pt>
                <c:pt idx="120049">
                  <c:v>309.62760416666669</c:v>
                </c:pt>
                <c:pt idx="120050">
                  <c:v>309.63020833333331</c:v>
                </c:pt>
                <c:pt idx="120051">
                  <c:v>309.6328125</c:v>
                </c:pt>
                <c:pt idx="120052">
                  <c:v>309.63541666666669</c:v>
                </c:pt>
                <c:pt idx="120053">
                  <c:v>309.63802083333331</c:v>
                </c:pt>
                <c:pt idx="120054">
                  <c:v>309.640625</c:v>
                </c:pt>
                <c:pt idx="120055">
                  <c:v>309.64322916666669</c:v>
                </c:pt>
                <c:pt idx="120056">
                  <c:v>309.64583333333331</c:v>
                </c:pt>
                <c:pt idx="120057">
                  <c:v>309.6484375</c:v>
                </c:pt>
                <c:pt idx="120058">
                  <c:v>309.65104166666669</c:v>
                </c:pt>
                <c:pt idx="120059">
                  <c:v>309.65364583333331</c:v>
                </c:pt>
                <c:pt idx="120060">
                  <c:v>309.65625</c:v>
                </c:pt>
                <c:pt idx="120061">
                  <c:v>309.65885416666669</c:v>
                </c:pt>
                <c:pt idx="120062">
                  <c:v>309.66145833333331</c:v>
                </c:pt>
                <c:pt idx="120063">
                  <c:v>309.6640625</c:v>
                </c:pt>
                <c:pt idx="120064">
                  <c:v>309.66666666666669</c:v>
                </c:pt>
                <c:pt idx="120065">
                  <c:v>309.66927083333331</c:v>
                </c:pt>
                <c:pt idx="120066">
                  <c:v>309.671875</c:v>
                </c:pt>
                <c:pt idx="120067">
                  <c:v>309.67447916666669</c:v>
                </c:pt>
                <c:pt idx="120068">
                  <c:v>309.67708333333331</c:v>
                </c:pt>
                <c:pt idx="120069">
                  <c:v>309.6796875</c:v>
                </c:pt>
                <c:pt idx="120070">
                  <c:v>309.68229166666669</c:v>
                </c:pt>
                <c:pt idx="120071">
                  <c:v>309.68489583333331</c:v>
                </c:pt>
                <c:pt idx="120072">
                  <c:v>309.6875</c:v>
                </c:pt>
                <c:pt idx="120073">
                  <c:v>309.69010416666669</c:v>
                </c:pt>
                <c:pt idx="120074">
                  <c:v>309.69270833333331</c:v>
                </c:pt>
                <c:pt idx="120075">
                  <c:v>309.6953125</c:v>
                </c:pt>
                <c:pt idx="120076">
                  <c:v>309.69791666666669</c:v>
                </c:pt>
                <c:pt idx="120077">
                  <c:v>309.70052083333331</c:v>
                </c:pt>
                <c:pt idx="120078">
                  <c:v>309.703125</c:v>
                </c:pt>
                <c:pt idx="120079">
                  <c:v>309.70572916666669</c:v>
                </c:pt>
                <c:pt idx="120080">
                  <c:v>309.70833333333331</c:v>
                </c:pt>
                <c:pt idx="120081">
                  <c:v>309.7109375</c:v>
                </c:pt>
                <c:pt idx="120082">
                  <c:v>309.71354166666669</c:v>
                </c:pt>
                <c:pt idx="120083">
                  <c:v>309.71614583333331</c:v>
                </c:pt>
                <c:pt idx="120084">
                  <c:v>309.71875</c:v>
                </c:pt>
                <c:pt idx="120085">
                  <c:v>309.72135416666669</c:v>
                </c:pt>
                <c:pt idx="120086">
                  <c:v>309.72395833333331</c:v>
                </c:pt>
                <c:pt idx="120087">
                  <c:v>309.7265625</c:v>
                </c:pt>
                <c:pt idx="120088">
                  <c:v>309.72916666666669</c:v>
                </c:pt>
                <c:pt idx="120089">
                  <c:v>309.73177083333331</c:v>
                </c:pt>
                <c:pt idx="120090">
                  <c:v>309.734375</c:v>
                </c:pt>
                <c:pt idx="120091">
                  <c:v>309.73697916666669</c:v>
                </c:pt>
                <c:pt idx="120092">
                  <c:v>309.73958333333331</c:v>
                </c:pt>
                <c:pt idx="120093">
                  <c:v>309.7421875</c:v>
                </c:pt>
                <c:pt idx="120094">
                  <c:v>309.74479166666669</c:v>
                </c:pt>
                <c:pt idx="120095">
                  <c:v>309.74739583333331</c:v>
                </c:pt>
                <c:pt idx="120096">
                  <c:v>309.75</c:v>
                </c:pt>
                <c:pt idx="120097">
                  <c:v>309.75260416666669</c:v>
                </c:pt>
                <c:pt idx="120098">
                  <c:v>309.75520833333331</c:v>
                </c:pt>
                <c:pt idx="120099">
                  <c:v>309.7578125</c:v>
                </c:pt>
                <c:pt idx="120100">
                  <c:v>309.76041666666669</c:v>
                </c:pt>
                <c:pt idx="120101">
                  <c:v>309.76302083333331</c:v>
                </c:pt>
                <c:pt idx="120102">
                  <c:v>309.765625</c:v>
                </c:pt>
                <c:pt idx="120103">
                  <c:v>309.76822916666669</c:v>
                </c:pt>
                <c:pt idx="120104">
                  <c:v>309.77083333333331</c:v>
                </c:pt>
                <c:pt idx="120105">
                  <c:v>309.7734375</c:v>
                </c:pt>
                <c:pt idx="120106">
                  <c:v>309.77604166666669</c:v>
                </c:pt>
                <c:pt idx="120107">
                  <c:v>309.77864583333331</c:v>
                </c:pt>
                <c:pt idx="120108">
                  <c:v>309.78125</c:v>
                </c:pt>
                <c:pt idx="120109">
                  <c:v>309.78385416666669</c:v>
                </c:pt>
                <c:pt idx="120110">
                  <c:v>309.78645833333331</c:v>
                </c:pt>
                <c:pt idx="120111">
                  <c:v>309.7890625</c:v>
                </c:pt>
                <c:pt idx="120112">
                  <c:v>309.79166666666669</c:v>
                </c:pt>
                <c:pt idx="120113">
                  <c:v>309.79427083333331</c:v>
                </c:pt>
                <c:pt idx="120114">
                  <c:v>309.796875</c:v>
                </c:pt>
                <c:pt idx="120115">
                  <c:v>309.79947916666669</c:v>
                </c:pt>
                <c:pt idx="120116">
                  <c:v>309.80208333333331</c:v>
                </c:pt>
                <c:pt idx="120117">
                  <c:v>309.8046875</c:v>
                </c:pt>
                <c:pt idx="120118">
                  <c:v>309.80729166666669</c:v>
                </c:pt>
                <c:pt idx="120119">
                  <c:v>309.80989583333331</c:v>
                </c:pt>
                <c:pt idx="120120">
                  <c:v>309.8125</c:v>
                </c:pt>
                <c:pt idx="120121">
                  <c:v>309.81510416666669</c:v>
                </c:pt>
                <c:pt idx="120122">
                  <c:v>309.81770833333331</c:v>
                </c:pt>
                <c:pt idx="120123">
                  <c:v>309.8203125</c:v>
                </c:pt>
                <c:pt idx="120124">
                  <c:v>309.82291666666669</c:v>
                </c:pt>
                <c:pt idx="120125">
                  <c:v>309.82552083333331</c:v>
                </c:pt>
                <c:pt idx="120126">
                  <c:v>309.828125</c:v>
                </c:pt>
                <c:pt idx="120127">
                  <c:v>309.83072916666669</c:v>
                </c:pt>
                <c:pt idx="120128">
                  <c:v>309.83333333333331</c:v>
                </c:pt>
                <c:pt idx="120129">
                  <c:v>309.8359375</c:v>
                </c:pt>
                <c:pt idx="120130">
                  <c:v>309.83854166666669</c:v>
                </c:pt>
                <c:pt idx="120131">
                  <c:v>309.84114583333331</c:v>
                </c:pt>
                <c:pt idx="120132">
                  <c:v>309.84375</c:v>
                </c:pt>
                <c:pt idx="120133">
                  <c:v>309.84635416666669</c:v>
                </c:pt>
                <c:pt idx="120134">
                  <c:v>309.84895833333331</c:v>
                </c:pt>
                <c:pt idx="120135">
                  <c:v>309.8515625</c:v>
                </c:pt>
                <c:pt idx="120136">
                  <c:v>309.85416666666669</c:v>
                </c:pt>
                <c:pt idx="120137">
                  <c:v>309.85677083333331</c:v>
                </c:pt>
                <c:pt idx="120138">
                  <c:v>309.859375</c:v>
                </c:pt>
                <c:pt idx="120139">
                  <c:v>309.86197916666669</c:v>
                </c:pt>
                <c:pt idx="120140">
                  <c:v>309.86458333333331</c:v>
                </c:pt>
                <c:pt idx="120141">
                  <c:v>309.8671875</c:v>
                </c:pt>
                <c:pt idx="120142">
                  <c:v>309.86979166666669</c:v>
                </c:pt>
                <c:pt idx="120143">
                  <c:v>309.87239583333331</c:v>
                </c:pt>
                <c:pt idx="120144">
                  <c:v>309.875</c:v>
                </c:pt>
                <c:pt idx="120145">
                  <c:v>309.87760416666669</c:v>
                </c:pt>
                <c:pt idx="120146">
                  <c:v>309.88020833333331</c:v>
                </c:pt>
                <c:pt idx="120147">
                  <c:v>309.8828125</c:v>
                </c:pt>
                <c:pt idx="120148">
                  <c:v>309.88541666666669</c:v>
                </c:pt>
                <c:pt idx="120149">
                  <c:v>309.88802083333331</c:v>
                </c:pt>
                <c:pt idx="120150">
                  <c:v>309.890625</c:v>
                </c:pt>
                <c:pt idx="120151">
                  <c:v>309.89322916666669</c:v>
                </c:pt>
                <c:pt idx="120152">
                  <c:v>309.89583333333331</c:v>
                </c:pt>
                <c:pt idx="120153">
                  <c:v>309.8984375</c:v>
                </c:pt>
                <c:pt idx="120154">
                  <c:v>309.90104166666669</c:v>
                </c:pt>
                <c:pt idx="120155">
                  <c:v>309.90364583333331</c:v>
                </c:pt>
                <c:pt idx="120156">
                  <c:v>309.90625</c:v>
                </c:pt>
                <c:pt idx="120157">
                  <c:v>309.90885416666669</c:v>
                </c:pt>
                <c:pt idx="120158">
                  <c:v>309.91145833333331</c:v>
                </c:pt>
                <c:pt idx="120159">
                  <c:v>309.9140625</c:v>
                </c:pt>
                <c:pt idx="120160">
                  <c:v>309.91666666666669</c:v>
                </c:pt>
                <c:pt idx="120161">
                  <c:v>309.91927083333331</c:v>
                </c:pt>
                <c:pt idx="120162">
                  <c:v>309.921875</c:v>
                </c:pt>
                <c:pt idx="120163">
                  <c:v>309.92447916666669</c:v>
                </c:pt>
                <c:pt idx="120164">
                  <c:v>309.92708333333331</c:v>
                </c:pt>
                <c:pt idx="120165">
                  <c:v>309.9296875</c:v>
                </c:pt>
                <c:pt idx="120166">
                  <c:v>309.93229166666669</c:v>
                </c:pt>
                <c:pt idx="120167">
                  <c:v>309.93489583333331</c:v>
                </c:pt>
                <c:pt idx="120168">
                  <c:v>309.9375</c:v>
                </c:pt>
                <c:pt idx="120169">
                  <c:v>309.94010416666669</c:v>
                </c:pt>
                <c:pt idx="120170">
                  <c:v>309.94270833333331</c:v>
                </c:pt>
                <c:pt idx="120171">
                  <c:v>309.9453125</c:v>
                </c:pt>
                <c:pt idx="120172">
                  <c:v>309.94791666666669</c:v>
                </c:pt>
                <c:pt idx="120173">
                  <c:v>309.95052083333331</c:v>
                </c:pt>
                <c:pt idx="120174">
                  <c:v>309.953125</c:v>
                </c:pt>
                <c:pt idx="120175">
                  <c:v>309.95572916666669</c:v>
                </c:pt>
                <c:pt idx="120176">
                  <c:v>309.95833333333331</c:v>
                </c:pt>
                <c:pt idx="120177">
                  <c:v>309.9609375</c:v>
                </c:pt>
                <c:pt idx="120178">
                  <c:v>309.96354166666669</c:v>
                </c:pt>
                <c:pt idx="120179">
                  <c:v>309.96614583333331</c:v>
                </c:pt>
                <c:pt idx="120180">
                  <c:v>309.96875</c:v>
                </c:pt>
                <c:pt idx="120181">
                  <c:v>309.97135416666669</c:v>
                </c:pt>
                <c:pt idx="120182">
                  <c:v>309.97395833333331</c:v>
                </c:pt>
                <c:pt idx="120183">
                  <c:v>309.9765625</c:v>
                </c:pt>
                <c:pt idx="120184">
                  <c:v>309.97916666666669</c:v>
                </c:pt>
                <c:pt idx="120185">
                  <c:v>309.98177083333331</c:v>
                </c:pt>
                <c:pt idx="120186">
                  <c:v>309.984375</c:v>
                </c:pt>
                <c:pt idx="120187">
                  <c:v>309.98697916666669</c:v>
                </c:pt>
                <c:pt idx="120188">
                  <c:v>309.98958333333331</c:v>
                </c:pt>
                <c:pt idx="120189">
                  <c:v>309.9921875</c:v>
                </c:pt>
                <c:pt idx="120190">
                  <c:v>309.99479166666669</c:v>
                </c:pt>
                <c:pt idx="120191">
                  <c:v>309.99739583333331</c:v>
                </c:pt>
                <c:pt idx="120192">
                  <c:v>310</c:v>
                </c:pt>
                <c:pt idx="120193">
                  <c:v>310.00260416666669</c:v>
                </c:pt>
                <c:pt idx="120194">
                  <c:v>310.00520833333331</c:v>
                </c:pt>
                <c:pt idx="120195">
                  <c:v>310.0078125</c:v>
                </c:pt>
                <c:pt idx="120196">
                  <c:v>310.01041666666669</c:v>
                </c:pt>
                <c:pt idx="120197">
                  <c:v>310.01302083333331</c:v>
                </c:pt>
                <c:pt idx="120198">
                  <c:v>310.015625</c:v>
                </c:pt>
                <c:pt idx="120199">
                  <c:v>310.01822916666669</c:v>
                </c:pt>
                <c:pt idx="120200">
                  <c:v>310.02083333333331</c:v>
                </c:pt>
                <c:pt idx="120201">
                  <c:v>310.0234375</c:v>
                </c:pt>
                <c:pt idx="120202">
                  <c:v>310.02604166666669</c:v>
                </c:pt>
                <c:pt idx="120203">
                  <c:v>310.02864583333331</c:v>
                </c:pt>
                <c:pt idx="120204">
                  <c:v>310.03125</c:v>
                </c:pt>
                <c:pt idx="120205">
                  <c:v>310.03385416666669</c:v>
                </c:pt>
                <c:pt idx="120206">
                  <c:v>310.03645833333331</c:v>
                </c:pt>
                <c:pt idx="120207">
                  <c:v>310.0390625</c:v>
                </c:pt>
                <c:pt idx="120208">
                  <c:v>310.04166666666669</c:v>
                </c:pt>
                <c:pt idx="120209">
                  <c:v>310.04427083333331</c:v>
                </c:pt>
                <c:pt idx="120210">
                  <c:v>310.046875</c:v>
                </c:pt>
                <c:pt idx="120211">
                  <c:v>310.04947916666669</c:v>
                </c:pt>
                <c:pt idx="120212">
                  <c:v>310.05208333333331</c:v>
                </c:pt>
                <c:pt idx="120213">
                  <c:v>310.0546875</c:v>
                </c:pt>
                <c:pt idx="120214">
                  <c:v>310.05729166666669</c:v>
                </c:pt>
                <c:pt idx="120215">
                  <c:v>310.05989583333331</c:v>
                </c:pt>
                <c:pt idx="120216">
                  <c:v>310.0625</c:v>
                </c:pt>
                <c:pt idx="120217">
                  <c:v>310.06510416666669</c:v>
                </c:pt>
                <c:pt idx="120218">
                  <c:v>310.06770833333331</c:v>
                </c:pt>
                <c:pt idx="120219">
                  <c:v>310.0703125</c:v>
                </c:pt>
                <c:pt idx="120220">
                  <c:v>310.07291666666669</c:v>
                </c:pt>
                <c:pt idx="120221">
                  <c:v>310.07552083333331</c:v>
                </c:pt>
                <c:pt idx="120222">
                  <c:v>310.078125</c:v>
                </c:pt>
                <c:pt idx="120223">
                  <c:v>310.08072916666669</c:v>
                </c:pt>
                <c:pt idx="120224">
                  <c:v>310.08333333333331</c:v>
                </c:pt>
                <c:pt idx="120225">
                  <c:v>310.0859375</c:v>
                </c:pt>
                <c:pt idx="120226">
                  <c:v>310.08854166666669</c:v>
                </c:pt>
                <c:pt idx="120227">
                  <c:v>310.09114583333331</c:v>
                </c:pt>
                <c:pt idx="120228">
                  <c:v>310.09375</c:v>
                </c:pt>
                <c:pt idx="120229">
                  <c:v>310.09635416666669</c:v>
                </c:pt>
                <c:pt idx="120230">
                  <c:v>310.09895833333331</c:v>
                </c:pt>
                <c:pt idx="120231">
                  <c:v>310.1015625</c:v>
                </c:pt>
                <c:pt idx="120232">
                  <c:v>310.10416666666669</c:v>
                </c:pt>
                <c:pt idx="120233">
                  <c:v>310.10677083333331</c:v>
                </c:pt>
                <c:pt idx="120234">
                  <c:v>310.109375</c:v>
                </c:pt>
                <c:pt idx="120235">
                  <c:v>310.11197916666669</c:v>
                </c:pt>
                <c:pt idx="120236">
                  <c:v>310.11458333333331</c:v>
                </c:pt>
                <c:pt idx="120237">
                  <c:v>310.1171875</c:v>
                </c:pt>
                <c:pt idx="120238">
                  <c:v>310.11979166666669</c:v>
                </c:pt>
                <c:pt idx="120239">
                  <c:v>310.12239583333331</c:v>
                </c:pt>
                <c:pt idx="120240">
                  <c:v>310.125</c:v>
                </c:pt>
                <c:pt idx="120241">
                  <c:v>310.12760416666669</c:v>
                </c:pt>
                <c:pt idx="120242">
                  <c:v>310.13020833333331</c:v>
                </c:pt>
                <c:pt idx="120243">
                  <c:v>310.1328125</c:v>
                </c:pt>
                <c:pt idx="120244">
                  <c:v>310.13541666666669</c:v>
                </c:pt>
                <c:pt idx="120245">
                  <c:v>310.13802083333331</c:v>
                </c:pt>
                <c:pt idx="120246">
                  <c:v>310.140625</c:v>
                </c:pt>
                <c:pt idx="120247">
                  <c:v>310.14322916666669</c:v>
                </c:pt>
                <c:pt idx="120248">
                  <c:v>310.14583333333331</c:v>
                </c:pt>
                <c:pt idx="120249">
                  <c:v>310.1484375</c:v>
                </c:pt>
                <c:pt idx="120250">
                  <c:v>310.15104166666669</c:v>
                </c:pt>
                <c:pt idx="120251">
                  <c:v>310.15364583333331</c:v>
                </c:pt>
                <c:pt idx="120252">
                  <c:v>310.15625</c:v>
                </c:pt>
                <c:pt idx="120253">
                  <c:v>310.15885416666669</c:v>
                </c:pt>
                <c:pt idx="120254">
                  <c:v>310.16145833333331</c:v>
                </c:pt>
                <c:pt idx="120255">
                  <c:v>310.1640625</c:v>
                </c:pt>
                <c:pt idx="120256">
                  <c:v>310.16666666666669</c:v>
                </c:pt>
                <c:pt idx="120257">
                  <c:v>310.16927083333331</c:v>
                </c:pt>
                <c:pt idx="120258">
                  <c:v>310.171875</c:v>
                </c:pt>
                <c:pt idx="120259">
                  <c:v>310.17447916666669</c:v>
                </c:pt>
                <c:pt idx="120260">
                  <c:v>310.17708333333331</c:v>
                </c:pt>
                <c:pt idx="120261">
                  <c:v>310.1796875</c:v>
                </c:pt>
                <c:pt idx="120262">
                  <c:v>310.18229166666669</c:v>
                </c:pt>
                <c:pt idx="120263">
                  <c:v>310.18489583333331</c:v>
                </c:pt>
                <c:pt idx="120264">
                  <c:v>310.1875</c:v>
                </c:pt>
                <c:pt idx="120265">
                  <c:v>310.19010416666669</c:v>
                </c:pt>
                <c:pt idx="120266">
                  <c:v>310.19270833333331</c:v>
                </c:pt>
                <c:pt idx="120267">
                  <c:v>310.1953125</c:v>
                </c:pt>
                <c:pt idx="120268">
                  <c:v>310.19791666666669</c:v>
                </c:pt>
                <c:pt idx="120269">
                  <c:v>310.20052083333331</c:v>
                </c:pt>
                <c:pt idx="120270">
                  <c:v>310.203125</c:v>
                </c:pt>
                <c:pt idx="120271">
                  <c:v>310.20572916666669</c:v>
                </c:pt>
                <c:pt idx="120272">
                  <c:v>310.20833333333331</c:v>
                </c:pt>
                <c:pt idx="120273">
                  <c:v>310.2109375</c:v>
                </c:pt>
                <c:pt idx="120274">
                  <c:v>310.21354166666669</c:v>
                </c:pt>
                <c:pt idx="120275">
                  <c:v>310.21614583333331</c:v>
                </c:pt>
                <c:pt idx="120276">
                  <c:v>310.21875</c:v>
                </c:pt>
                <c:pt idx="120277">
                  <c:v>310.22135416666669</c:v>
                </c:pt>
                <c:pt idx="120278">
                  <c:v>310.22395833333331</c:v>
                </c:pt>
                <c:pt idx="120279">
                  <c:v>310.2265625</c:v>
                </c:pt>
                <c:pt idx="120280">
                  <c:v>310.22916666666669</c:v>
                </c:pt>
                <c:pt idx="120281">
                  <c:v>310.23177083333331</c:v>
                </c:pt>
                <c:pt idx="120282">
                  <c:v>310.234375</c:v>
                </c:pt>
                <c:pt idx="120283">
                  <c:v>310.23697916666669</c:v>
                </c:pt>
                <c:pt idx="120284">
                  <c:v>310.23958333333331</c:v>
                </c:pt>
                <c:pt idx="120285">
                  <c:v>310.2421875</c:v>
                </c:pt>
                <c:pt idx="120286">
                  <c:v>310.24479166666669</c:v>
                </c:pt>
                <c:pt idx="120287">
                  <c:v>310.24739583333331</c:v>
                </c:pt>
                <c:pt idx="120288">
                  <c:v>310.25</c:v>
                </c:pt>
                <c:pt idx="120289">
                  <c:v>310.25260416666669</c:v>
                </c:pt>
                <c:pt idx="120290">
                  <c:v>310.25520833333331</c:v>
                </c:pt>
                <c:pt idx="120291">
                  <c:v>310.2578125</c:v>
                </c:pt>
                <c:pt idx="120292">
                  <c:v>310.26041666666669</c:v>
                </c:pt>
                <c:pt idx="120293">
                  <c:v>310.26302083333331</c:v>
                </c:pt>
                <c:pt idx="120294">
                  <c:v>310.265625</c:v>
                </c:pt>
                <c:pt idx="120295">
                  <c:v>310.26822916666669</c:v>
                </c:pt>
                <c:pt idx="120296">
                  <c:v>310.27083333333331</c:v>
                </c:pt>
                <c:pt idx="120297">
                  <c:v>310.2734375</c:v>
                </c:pt>
                <c:pt idx="120298">
                  <c:v>310.27604166666669</c:v>
                </c:pt>
                <c:pt idx="120299">
                  <c:v>310.27864583333331</c:v>
                </c:pt>
                <c:pt idx="120300">
                  <c:v>310.28125</c:v>
                </c:pt>
                <c:pt idx="120301">
                  <c:v>310.28385416666669</c:v>
                </c:pt>
                <c:pt idx="120302">
                  <c:v>310.28645833333331</c:v>
                </c:pt>
                <c:pt idx="120303">
                  <c:v>310.2890625</c:v>
                </c:pt>
                <c:pt idx="120304">
                  <c:v>310.29166666666669</c:v>
                </c:pt>
                <c:pt idx="120305">
                  <c:v>310.29427083333331</c:v>
                </c:pt>
                <c:pt idx="120306">
                  <c:v>310.296875</c:v>
                </c:pt>
                <c:pt idx="120307">
                  <c:v>310.29947916666669</c:v>
                </c:pt>
                <c:pt idx="120308">
                  <c:v>310.30208333333331</c:v>
                </c:pt>
                <c:pt idx="120309">
                  <c:v>310.3046875</c:v>
                </c:pt>
                <c:pt idx="120310">
                  <c:v>310.30729166666669</c:v>
                </c:pt>
                <c:pt idx="120311">
                  <c:v>310.30989583333331</c:v>
                </c:pt>
                <c:pt idx="120312">
                  <c:v>310.3125</c:v>
                </c:pt>
                <c:pt idx="120313">
                  <c:v>310.31510416666669</c:v>
                </c:pt>
                <c:pt idx="120314">
                  <c:v>310.31770833333331</c:v>
                </c:pt>
                <c:pt idx="120315">
                  <c:v>310.3203125</c:v>
                </c:pt>
                <c:pt idx="120316">
                  <c:v>310.32291666666669</c:v>
                </c:pt>
                <c:pt idx="120317">
                  <c:v>310.32552083333331</c:v>
                </c:pt>
                <c:pt idx="120318">
                  <c:v>310.328125</c:v>
                </c:pt>
                <c:pt idx="120319">
                  <c:v>310.33072916666669</c:v>
                </c:pt>
                <c:pt idx="120320">
                  <c:v>310.33333333333331</c:v>
                </c:pt>
                <c:pt idx="120321">
                  <c:v>310.3359375</c:v>
                </c:pt>
                <c:pt idx="120322">
                  <c:v>310.33854166666669</c:v>
                </c:pt>
                <c:pt idx="120323">
                  <c:v>310.34114583333331</c:v>
                </c:pt>
                <c:pt idx="120324">
                  <c:v>310.34375</c:v>
                </c:pt>
                <c:pt idx="120325">
                  <c:v>310.34635416666669</c:v>
                </c:pt>
                <c:pt idx="120326">
                  <c:v>310.34895833333331</c:v>
                </c:pt>
                <c:pt idx="120327">
                  <c:v>310.3515625</c:v>
                </c:pt>
                <c:pt idx="120328">
                  <c:v>310.35416666666669</c:v>
                </c:pt>
                <c:pt idx="120329">
                  <c:v>310.35677083333331</c:v>
                </c:pt>
                <c:pt idx="120330">
                  <c:v>310.359375</c:v>
                </c:pt>
                <c:pt idx="120331">
                  <c:v>310.36197916666669</c:v>
                </c:pt>
                <c:pt idx="120332">
                  <c:v>310.36458333333331</c:v>
                </c:pt>
                <c:pt idx="120333">
                  <c:v>310.3671875</c:v>
                </c:pt>
                <c:pt idx="120334">
                  <c:v>310.36979166666669</c:v>
                </c:pt>
                <c:pt idx="120335">
                  <c:v>310.37239583333331</c:v>
                </c:pt>
                <c:pt idx="120336">
                  <c:v>310.375</c:v>
                </c:pt>
                <c:pt idx="120337">
                  <c:v>310.37760416666669</c:v>
                </c:pt>
                <c:pt idx="120338">
                  <c:v>310.38020833333331</c:v>
                </c:pt>
                <c:pt idx="120339">
                  <c:v>310.3828125</c:v>
                </c:pt>
                <c:pt idx="120340">
                  <c:v>310.38541666666669</c:v>
                </c:pt>
                <c:pt idx="120341">
                  <c:v>310.38802083333331</c:v>
                </c:pt>
                <c:pt idx="120342">
                  <c:v>310.390625</c:v>
                </c:pt>
                <c:pt idx="120343">
                  <c:v>310.39322916666669</c:v>
                </c:pt>
                <c:pt idx="120344">
                  <c:v>310.39583333333331</c:v>
                </c:pt>
                <c:pt idx="120345">
                  <c:v>310.3984375</c:v>
                </c:pt>
                <c:pt idx="120346">
                  <c:v>310.40104166666669</c:v>
                </c:pt>
                <c:pt idx="120347">
                  <c:v>310.40364583333331</c:v>
                </c:pt>
                <c:pt idx="120348">
                  <c:v>310.40625</c:v>
                </c:pt>
                <c:pt idx="120349">
                  <c:v>310.40885416666669</c:v>
                </c:pt>
                <c:pt idx="120350">
                  <c:v>310.41145833333331</c:v>
                </c:pt>
                <c:pt idx="120351">
                  <c:v>310.4140625</c:v>
                </c:pt>
                <c:pt idx="120352">
                  <c:v>310.41666666666669</c:v>
                </c:pt>
                <c:pt idx="120353">
                  <c:v>310.41927083333331</c:v>
                </c:pt>
                <c:pt idx="120354">
                  <c:v>310.421875</c:v>
                </c:pt>
                <c:pt idx="120355">
                  <c:v>310.42447916666669</c:v>
                </c:pt>
                <c:pt idx="120356">
                  <c:v>310.42708333333331</c:v>
                </c:pt>
                <c:pt idx="120357">
                  <c:v>310.4296875</c:v>
                </c:pt>
                <c:pt idx="120358">
                  <c:v>310.43229166666669</c:v>
                </c:pt>
                <c:pt idx="120359">
                  <c:v>310.43489583333331</c:v>
                </c:pt>
                <c:pt idx="120360">
                  <c:v>310.4375</c:v>
                </c:pt>
                <c:pt idx="120361">
                  <c:v>310.44010416666669</c:v>
                </c:pt>
                <c:pt idx="120362">
                  <c:v>310.44270833333331</c:v>
                </c:pt>
                <c:pt idx="120363">
                  <c:v>310.4453125</c:v>
                </c:pt>
                <c:pt idx="120364">
                  <c:v>310.44791666666669</c:v>
                </c:pt>
                <c:pt idx="120365">
                  <c:v>310.45052083333331</c:v>
                </c:pt>
                <c:pt idx="120366">
                  <c:v>310.453125</c:v>
                </c:pt>
                <c:pt idx="120367">
                  <c:v>310.45572916666669</c:v>
                </c:pt>
                <c:pt idx="120368">
                  <c:v>310.45833333333331</c:v>
                </c:pt>
                <c:pt idx="120369">
                  <c:v>310.4609375</c:v>
                </c:pt>
                <c:pt idx="120370">
                  <c:v>310.46354166666669</c:v>
                </c:pt>
                <c:pt idx="120371">
                  <c:v>310.46614583333331</c:v>
                </c:pt>
                <c:pt idx="120372">
                  <c:v>310.46875</c:v>
                </c:pt>
                <c:pt idx="120373">
                  <c:v>310.47135416666669</c:v>
                </c:pt>
                <c:pt idx="120374">
                  <c:v>310.47395833333331</c:v>
                </c:pt>
                <c:pt idx="120375">
                  <c:v>310.4765625</c:v>
                </c:pt>
                <c:pt idx="120376">
                  <c:v>310.47916666666669</c:v>
                </c:pt>
                <c:pt idx="120377">
                  <c:v>310.48177083333331</c:v>
                </c:pt>
                <c:pt idx="120378">
                  <c:v>310.484375</c:v>
                </c:pt>
                <c:pt idx="120379">
                  <c:v>310.48697916666669</c:v>
                </c:pt>
                <c:pt idx="120380">
                  <c:v>310.48958333333331</c:v>
                </c:pt>
                <c:pt idx="120381">
                  <c:v>310.4921875</c:v>
                </c:pt>
                <c:pt idx="120382">
                  <c:v>310.49479166666669</c:v>
                </c:pt>
                <c:pt idx="120383">
                  <c:v>310.49739583333331</c:v>
                </c:pt>
                <c:pt idx="120384">
                  <c:v>310.5</c:v>
                </c:pt>
                <c:pt idx="120385">
                  <c:v>310.50260416666669</c:v>
                </c:pt>
                <c:pt idx="120386">
                  <c:v>310.50520833333331</c:v>
                </c:pt>
                <c:pt idx="120387">
                  <c:v>310.5078125</c:v>
                </c:pt>
                <c:pt idx="120388">
                  <c:v>310.51041666666669</c:v>
                </c:pt>
                <c:pt idx="120389">
                  <c:v>310.51302083333331</c:v>
                </c:pt>
                <c:pt idx="120390">
                  <c:v>310.515625</c:v>
                </c:pt>
                <c:pt idx="120391">
                  <c:v>310.51822916666669</c:v>
                </c:pt>
                <c:pt idx="120392">
                  <c:v>310.52083333333331</c:v>
                </c:pt>
                <c:pt idx="120393">
                  <c:v>310.5234375</c:v>
                </c:pt>
                <c:pt idx="120394">
                  <c:v>310.52604166666669</c:v>
                </c:pt>
                <c:pt idx="120395">
                  <c:v>310.52864583333331</c:v>
                </c:pt>
                <c:pt idx="120396">
                  <c:v>310.53125</c:v>
                </c:pt>
                <c:pt idx="120397">
                  <c:v>310.53385416666669</c:v>
                </c:pt>
                <c:pt idx="120398">
                  <c:v>310.53645833333331</c:v>
                </c:pt>
                <c:pt idx="120399">
                  <c:v>310.5390625</c:v>
                </c:pt>
                <c:pt idx="120400">
                  <c:v>310.54166666666669</c:v>
                </c:pt>
                <c:pt idx="120401">
                  <c:v>310.54427083333331</c:v>
                </c:pt>
                <c:pt idx="120402">
                  <c:v>310.546875</c:v>
                </c:pt>
                <c:pt idx="120403">
                  <c:v>310.54947916666669</c:v>
                </c:pt>
                <c:pt idx="120404">
                  <c:v>310.55208333333331</c:v>
                </c:pt>
                <c:pt idx="120405">
                  <c:v>310.5546875</c:v>
                </c:pt>
                <c:pt idx="120406">
                  <c:v>310.55729166666669</c:v>
                </c:pt>
                <c:pt idx="120407">
                  <c:v>310.55989583333331</c:v>
                </c:pt>
                <c:pt idx="120408">
                  <c:v>310.5625</c:v>
                </c:pt>
                <c:pt idx="120409">
                  <c:v>310.56510416666669</c:v>
                </c:pt>
                <c:pt idx="120410">
                  <c:v>310.56770833333331</c:v>
                </c:pt>
                <c:pt idx="120411">
                  <c:v>310.5703125</c:v>
                </c:pt>
                <c:pt idx="120412">
                  <c:v>310.57291666666669</c:v>
                </c:pt>
                <c:pt idx="120413">
                  <c:v>310.57552083333331</c:v>
                </c:pt>
                <c:pt idx="120414">
                  <c:v>310.578125</c:v>
                </c:pt>
                <c:pt idx="120415">
                  <c:v>310.58072916666669</c:v>
                </c:pt>
                <c:pt idx="120416">
                  <c:v>310.58333333333331</c:v>
                </c:pt>
                <c:pt idx="120417">
                  <c:v>310.5859375</c:v>
                </c:pt>
                <c:pt idx="120418">
                  <c:v>310.58854166666669</c:v>
                </c:pt>
                <c:pt idx="120419">
                  <c:v>310.59114583333331</c:v>
                </c:pt>
                <c:pt idx="120420">
                  <c:v>310.59375</c:v>
                </c:pt>
                <c:pt idx="120421">
                  <c:v>310.59635416666669</c:v>
                </c:pt>
                <c:pt idx="120422">
                  <c:v>310.59895833333331</c:v>
                </c:pt>
                <c:pt idx="120423">
                  <c:v>310.6015625</c:v>
                </c:pt>
                <c:pt idx="120424">
                  <c:v>310.60416666666669</c:v>
                </c:pt>
                <c:pt idx="120425">
                  <c:v>310.60677083333331</c:v>
                </c:pt>
                <c:pt idx="120426">
                  <c:v>310.609375</c:v>
                </c:pt>
                <c:pt idx="120427">
                  <c:v>310.61197916666669</c:v>
                </c:pt>
                <c:pt idx="120428">
                  <c:v>310.61458333333331</c:v>
                </c:pt>
                <c:pt idx="120429">
                  <c:v>310.6171875</c:v>
                </c:pt>
                <c:pt idx="120430">
                  <c:v>310.61979166666669</c:v>
                </c:pt>
                <c:pt idx="120431">
                  <c:v>310.62239583333331</c:v>
                </c:pt>
                <c:pt idx="120432">
                  <c:v>310.625</c:v>
                </c:pt>
                <c:pt idx="120433">
                  <c:v>310.62760416666669</c:v>
                </c:pt>
                <c:pt idx="120434">
                  <c:v>310.63020833333331</c:v>
                </c:pt>
                <c:pt idx="120435">
                  <c:v>310.6328125</c:v>
                </c:pt>
                <c:pt idx="120436">
                  <c:v>310.63541666666669</c:v>
                </c:pt>
                <c:pt idx="120437">
                  <c:v>310.63802083333331</c:v>
                </c:pt>
                <c:pt idx="120438">
                  <c:v>310.640625</c:v>
                </c:pt>
                <c:pt idx="120439">
                  <c:v>310.64322916666669</c:v>
                </c:pt>
                <c:pt idx="120440">
                  <c:v>310.64583333333331</c:v>
                </c:pt>
                <c:pt idx="120441">
                  <c:v>310.6484375</c:v>
                </c:pt>
                <c:pt idx="120442">
                  <c:v>310.65104166666669</c:v>
                </c:pt>
                <c:pt idx="120443">
                  <c:v>310.65364583333331</c:v>
                </c:pt>
                <c:pt idx="120444">
                  <c:v>310.65625</c:v>
                </c:pt>
                <c:pt idx="120445">
                  <c:v>310.65885416666669</c:v>
                </c:pt>
                <c:pt idx="120446">
                  <c:v>310.66145833333331</c:v>
                </c:pt>
                <c:pt idx="120447">
                  <c:v>310.6640625</c:v>
                </c:pt>
                <c:pt idx="120448">
                  <c:v>310.66666666666669</c:v>
                </c:pt>
                <c:pt idx="120449">
                  <c:v>310.66927083333331</c:v>
                </c:pt>
                <c:pt idx="120450">
                  <c:v>310.671875</c:v>
                </c:pt>
                <c:pt idx="120451">
                  <c:v>310.67447916666669</c:v>
                </c:pt>
                <c:pt idx="120452">
                  <c:v>310.67708333333331</c:v>
                </c:pt>
                <c:pt idx="120453">
                  <c:v>310.6796875</c:v>
                </c:pt>
                <c:pt idx="120454">
                  <c:v>310.68229166666669</c:v>
                </c:pt>
                <c:pt idx="120455">
                  <c:v>310.68489583333331</c:v>
                </c:pt>
                <c:pt idx="120456">
                  <c:v>310.6875</c:v>
                </c:pt>
                <c:pt idx="120457">
                  <c:v>310.69010416666669</c:v>
                </c:pt>
                <c:pt idx="120458">
                  <c:v>310.69270833333331</c:v>
                </c:pt>
                <c:pt idx="120459">
                  <c:v>310.6953125</c:v>
                </c:pt>
                <c:pt idx="120460">
                  <c:v>310.69791666666669</c:v>
                </c:pt>
                <c:pt idx="120461">
                  <c:v>310.70052083333331</c:v>
                </c:pt>
                <c:pt idx="120462">
                  <c:v>310.703125</c:v>
                </c:pt>
                <c:pt idx="120463">
                  <c:v>310.70572916666669</c:v>
                </c:pt>
                <c:pt idx="120464">
                  <c:v>310.70833333333331</c:v>
                </c:pt>
                <c:pt idx="120465">
                  <c:v>310.7109375</c:v>
                </c:pt>
                <c:pt idx="120466">
                  <c:v>310.71354166666669</c:v>
                </c:pt>
                <c:pt idx="120467">
                  <c:v>310.71614583333331</c:v>
                </c:pt>
                <c:pt idx="120468">
                  <c:v>310.71875</c:v>
                </c:pt>
                <c:pt idx="120469">
                  <c:v>310.72135416666669</c:v>
                </c:pt>
                <c:pt idx="120470">
                  <c:v>310.72395833333331</c:v>
                </c:pt>
                <c:pt idx="120471">
                  <c:v>310.7265625</c:v>
                </c:pt>
                <c:pt idx="120472">
                  <c:v>310.72916666666669</c:v>
                </c:pt>
                <c:pt idx="120473">
                  <c:v>310.73177083333331</c:v>
                </c:pt>
                <c:pt idx="120474">
                  <c:v>310.734375</c:v>
                </c:pt>
                <c:pt idx="120475">
                  <c:v>310.73697916666669</c:v>
                </c:pt>
                <c:pt idx="120476">
                  <c:v>310.73958333333331</c:v>
                </c:pt>
                <c:pt idx="120477">
                  <c:v>310.7421875</c:v>
                </c:pt>
                <c:pt idx="120478">
                  <c:v>310.74479166666669</c:v>
                </c:pt>
                <c:pt idx="120479">
                  <c:v>310.74739583333331</c:v>
                </c:pt>
                <c:pt idx="120480">
                  <c:v>310.75</c:v>
                </c:pt>
                <c:pt idx="120481">
                  <c:v>310.75260416666669</c:v>
                </c:pt>
                <c:pt idx="120482">
                  <c:v>310.75520833333331</c:v>
                </c:pt>
                <c:pt idx="120483">
                  <c:v>310.7578125</c:v>
                </c:pt>
                <c:pt idx="120484">
                  <c:v>310.76041666666669</c:v>
                </c:pt>
                <c:pt idx="120485">
                  <c:v>310.76302083333331</c:v>
                </c:pt>
                <c:pt idx="120486">
                  <c:v>310.765625</c:v>
                </c:pt>
                <c:pt idx="120487">
                  <c:v>310.76822916666669</c:v>
                </c:pt>
                <c:pt idx="120488">
                  <c:v>310.77083333333331</c:v>
                </c:pt>
                <c:pt idx="120489">
                  <c:v>310.7734375</c:v>
                </c:pt>
                <c:pt idx="120490">
                  <c:v>310.77604166666669</c:v>
                </c:pt>
                <c:pt idx="120491">
                  <c:v>310.77864583333331</c:v>
                </c:pt>
                <c:pt idx="120492">
                  <c:v>310.78125</c:v>
                </c:pt>
                <c:pt idx="120493">
                  <c:v>310.78385416666669</c:v>
                </c:pt>
                <c:pt idx="120494">
                  <c:v>310.78645833333331</c:v>
                </c:pt>
                <c:pt idx="120495">
                  <c:v>310.7890625</c:v>
                </c:pt>
                <c:pt idx="120496">
                  <c:v>310.79166666666669</c:v>
                </c:pt>
                <c:pt idx="120497">
                  <c:v>310.79427083333331</c:v>
                </c:pt>
                <c:pt idx="120498">
                  <c:v>310.796875</c:v>
                </c:pt>
                <c:pt idx="120499">
                  <c:v>310.79947916666669</c:v>
                </c:pt>
                <c:pt idx="120500">
                  <c:v>310.80208333333331</c:v>
                </c:pt>
                <c:pt idx="120501">
                  <c:v>310.8046875</c:v>
                </c:pt>
                <c:pt idx="120502">
                  <c:v>310.80729166666669</c:v>
                </c:pt>
                <c:pt idx="120503">
                  <c:v>310.80989583333331</c:v>
                </c:pt>
                <c:pt idx="120504">
                  <c:v>310.8125</c:v>
                </c:pt>
                <c:pt idx="120505">
                  <c:v>310.81510416666669</c:v>
                </c:pt>
                <c:pt idx="120506">
                  <c:v>310.81770833333331</c:v>
                </c:pt>
                <c:pt idx="120507">
                  <c:v>310.8203125</c:v>
                </c:pt>
                <c:pt idx="120508">
                  <c:v>310.82291666666669</c:v>
                </c:pt>
                <c:pt idx="120509">
                  <c:v>310.82552083333331</c:v>
                </c:pt>
                <c:pt idx="120510">
                  <c:v>310.828125</c:v>
                </c:pt>
                <c:pt idx="120511">
                  <c:v>310.83072916666669</c:v>
                </c:pt>
                <c:pt idx="120512">
                  <c:v>310.83333333333331</c:v>
                </c:pt>
                <c:pt idx="120513">
                  <c:v>310.8359375</c:v>
                </c:pt>
                <c:pt idx="120514">
                  <c:v>310.83854166666669</c:v>
                </c:pt>
                <c:pt idx="120515">
                  <c:v>310.84114583333331</c:v>
                </c:pt>
                <c:pt idx="120516">
                  <c:v>310.84375</c:v>
                </c:pt>
                <c:pt idx="120517">
                  <c:v>310.84635416666669</c:v>
                </c:pt>
                <c:pt idx="120518">
                  <c:v>310.84895833333331</c:v>
                </c:pt>
                <c:pt idx="120519">
                  <c:v>310.8515625</c:v>
                </c:pt>
                <c:pt idx="120520">
                  <c:v>310.85416666666669</c:v>
                </c:pt>
                <c:pt idx="120521">
                  <c:v>310.85677083333331</c:v>
                </c:pt>
                <c:pt idx="120522">
                  <c:v>310.859375</c:v>
                </c:pt>
                <c:pt idx="120523">
                  <c:v>310.86197916666669</c:v>
                </c:pt>
                <c:pt idx="120524">
                  <c:v>310.86458333333331</c:v>
                </c:pt>
                <c:pt idx="120525">
                  <c:v>310.8671875</c:v>
                </c:pt>
                <c:pt idx="120526">
                  <c:v>310.86979166666669</c:v>
                </c:pt>
                <c:pt idx="120527">
                  <c:v>310.87239583333331</c:v>
                </c:pt>
                <c:pt idx="120528">
                  <c:v>310.875</c:v>
                </c:pt>
                <c:pt idx="120529">
                  <c:v>310.87760416666669</c:v>
                </c:pt>
                <c:pt idx="120530">
                  <c:v>310.88020833333331</c:v>
                </c:pt>
                <c:pt idx="120531">
                  <c:v>310.8828125</c:v>
                </c:pt>
                <c:pt idx="120532">
                  <c:v>310.88541666666669</c:v>
                </c:pt>
                <c:pt idx="120533">
                  <c:v>310.88802083333331</c:v>
                </c:pt>
                <c:pt idx="120534">
                  <c:v>310.890625</c:v>
                </c:pt>
                <c:pt idx="120535">
                  <c:v>310.89322916666669</c:v>
                </c:pt>
                <c:pt idx="120536">
                  <c:v>310.89583333333331</c:v>
                </c:pt>
                <c:pt idx="120537">
                  <c:v>310.8984375</c:v>
                </c:pt>
                <c:pt idx="120538">
                  <c:v>310.90104166666669</c:v>
                </c:pt>
                <c:pt idx="120539">
                  <c:v>310.90364583333331</c:v>
                </c:pt>
                <c:pt idx="120540">
                  <c:v>310.90625</c:v>
                </c:pt>
                <c:pt idx="120541">
                  <c:v>310.90885416666669</c:v>
                </c:pt>
                <c:pt idx="120542">
                  <c:v>310.91145833333331</c:v>
                </c:pt>
                <c:pt idx="120543">
                  <c:v>310.9140625</c:v>
                </c:pt>
                <c:pt idx="120544">
                  <c:v>310.91666666666669</c:v>
                </c:pt>
                <c:pt idx="120545">
                  <c:v>310.91927083333331</c:v>
                </c:pt>
                <c:pt idx="120546">
                  <c:v>310.921875</c:v>
                </c:pt>
                <c:pt idx="120547">
                  <c:v>310.92447916666669</c:v>
                </c:pt>
                <c:pt idx="120548">
                  <c:v>310.92708333333331</c:v>
                </c:pt>
                <c:pt idx="120549">
                  <c:v>310.9296875</c:v>
                </c:pt>
                <c:pt idx="120550">
                  <c:v>310.93229166666669</c:v>
                </c:pt>
                <c:pt idx="120551">
                  <c:v>310.93489583333331</c:v>
                </c:pt>
                <c:pt idx="120552">
                  <c:v>310.9375</c:v>
                </c:pt>
                <c:pt idx="120553">
                  <c:v>310.94010416666669</c:v>
                </c:pt>
                <c:pt idx="120554">
                  <c:v>310.94270833333331</c:v>
                </c:pt>
                <c:pt idx="120555">
                  <c:v>310.9453125</c:v>
                </c:pt>
                <c:pt idx="120556">
                  <c:v>310.94791666666669</c:v>
                </c:pt>
                <c:pt idx="120557">
                  <c:v>310.95052083333331</c:v>
                </c:pt>
                <c:pt idx="120558">
                  <c:v>310.953125</c:v>
                </c:pt>
                <c:pt idx="120559">
                  <c:v>310.95572916666669</c:v>
                </c:pt>
                <c:pt idx="120560">
                  <c:v>310.95833333333331</c:v>
                </c:pt>
                <c:pt idx="120561">
                  <c:v>310.9609375</c:v>
                </c:pt>
                <c:pt idx="120562">
                  <c:v>310.96354166666669</c:v>
                </c:pt>
                <c:pt idx="120563">
                  <c:v>310.96614583333331</c:v>
                </c:pt>
                <c:pt idx="120564">
                  <c:v>310.96875</c:v>
                </c:pt>
                <c:pt idx="120565">
                  <c:v>310.97135416666669</c:v>
                </c:pt>
                <c:pt idx="120566">
                  <c:v>310.97395833333331</c:v>
                </c:pt>
                <c:pt idx="120567">
                  <c:v>310.9765625</c:v>
                </c:pt>
                <c:pt idx="120568">
                  <c:v>310.97916666666669</c:v>
                </c:pt>
                <c:pt idx="120569">
                  <c:v>310.98177083333331</c:v>
                </c:pt>
                <c:pt idx="120570">
                  <c:v>310.984375</c:v>
                </c:pt>
                <c:pt idx="120571">
                  <c:v>310.98697916666669</c:v>
                </c:pt>
                <c:pt idx="120572">
                  <c:v>310.98958333333331</c:v>
                </c:pt>
                <c:pt idx="120573">
                  <c:v>310.9921875</c:v>
                </c:pt>
                <c:pt idx="120574">
                  <c:v>310.99479166666669</c:v>
                </c:pt>
                <c:pt idx="120575">
                  <c:v>310.99739583333331</c:v>
                </c:pt>
                <c:pt idx="120576">
                  <c:v>311</c:v>
                </c:pt>
                <c:pt idx="120577">
                  <c:v>311.00260416666669</c:v>
                </c:pt>
                <c:pt idx="120578">
                  <c:v>311.00520833333331</c:v>
                </c:pt>
                <c:pt idx="120579">
                  <c:v>311.0078125</c:v>
                </c:pt>
                <c:pt idx="120580">
                  <c:v>311.01041666666669</c:v>
                </c:pt>
                <c:pt idx="120581">
                  <c:v>311.01302083333331</c:v>
                </c:pt>
                <c:pt idx="120582">
                  <c:v>311.015625</c:v>
                </c:pt>
                <c:pt idx="120583">
                  <c:v>311.01822916666669</c:v>
                </c:pt>
                <c:pt idx="120584">
                  <c:v>311.02083333333331</c:v>
                </c:pt>
                <c:pt idx="120585">
                  <c:v>311.0234375</c:v>
                </c:pt>
                <c:pt idx="120586">
                  <c:v>311.02604166666669</c:v>
                </c:pt>
                <c:pt idx="120587">
                  <c:v>311.02864583333331</c:v>
                </c:pt>
                <c:pt idx="120588">
                  <c:v>311.03125</c:v>
                </c:pt>
                <c:pt idx="120589">
                  <c:v>311.03385416666669</c:v>
                </c:pt>
                <c:pt idx="120590">
                  <c:v>311.03645833333331</c:v>
                </c:pt>
                <c:pt idx="120591">
                  <c:v>311.0390625</c:v>
                </c:pt>
                <c:pt idx="120592">
                  <c:v>311.04166666666669</c:v>
                </c:pt>
                <c:pt idx="120593">
                  <c:v>311.04427083333331</c:v>
                </c:pt>
                <c:pt idx="120594">
                  <c:v>311.046875</c:v>
                </c:pt>
                <c:pt idx="120595">
                  <c:v>311.04947916666669</c:v>
                </c:pt>
                <c:pt idx="120596">
                  <c:v>311.05208333333331</c:v>
                </c:pt>
                <c:pt idx="120597">
                  <c:v>311.0546875</c:v>
                </c:pt>
                <c:pt idx="120598">
                  <c:v>311.05729166666669</c:v>
                </c:pt>
                <c:pt idx="120599">
                  <c:v>311.05989583333331</c:v>
                </c:pt>
                <c:pt idx="120600">
                  <c:v>311.0625</c:v>
                </c:pt>
                <c:pt idx="120601">
                  <c:v>311.06510416666669</c:v>
                </c:pt>
                <c:pt idx="120602">
                  <c:v>311.06770833333331</c:v>
                </c:pt>
                <c:pt idx="120603">
                  <c:v>311.0703125</c:v>
                </c:pt>
                <c:pt idx="120604">
                  <c:v>311.07291666666669</c:v>
                </c:pt>
                <c:pt idx="120605">
                  <c:v>311.07552083333331</c:v>
                </c:pt>
                <c:pt idx="120606">
                  <c:v>311.078125</c:v>
                </c:pt>
                <c:pt idx="120607">
                  <c:v>311.08072916666669</c:v>
                </c:pt>
                <c:pt idx="120608">
                  <c:v>311.08333333333331</c:v>
                </c:pt>
                <c:pt idx="120609">
                  <c:v>311.0859375</c:v>
                </c:pt>
                <c:pt idx="120610">
                  <c:v>311.08854166666669</c:v>
                </c:pt>
                <c:pt idx="120611">
                  <c:v>311.09114583333331</c:v>
                </c:pt>
                <c:pt idx="120612">
                  <c:v>311.09375</c:v>
                </c:pt>
                <c:pt idx="120613">
                  <c:v>311.09635416666669</c:v>
                </c:pt>
                <c:pt idx="120614">
                  <c:v>311.09895833333331</c:v>
                </c:pt>
                <c:pt idx="120615">
                  <c:v>311.1015625</c:v>
                </c:pt>
                <c:pt idx="120616">
                  <c:v>311.10416666666669</c:v>
                </c:pt>
                <c:pt idx="120617">
                  <c:v>311.10677083333331</c:v>
                </c:pt>
                <c:pt idx="120618">
                  <c:v>311.109375</c:v>
                </c:pt>
                <c:pt idx="120619">
                  <c:v>311.11197916666669</c:v>
                </c:pt>
                <c:pt idx="120620">
                  <c:v>311.11458333333331</c:v>
                </c:pt>
                <c:pt idx="120621">
                  <c:v>311.1171875</c:v>
                </c:pt>
                <c:pt idx="120622">
                  <c:v>311.11979166666669</c:v>
                </c:pt>
                <c:pt idx="120623">
                  <c:v>311.12239583333331</c:v>
                </c:pt>
                <c:pt idx="120624">
                  <c:v>311.125</c:v>
                </c:pt>
                <c:pt idx="120625">
                  <c:v>311.12760416666669</c:v>
                </c:pt>
                <c:pt idx="120626">
                  <c:v>311.13020833333331</c:v>
                </c:pt>
                <c:pt idx="120627">
                  <c:v>311.1328125</c:v>
                </c:pt>
                <c:pt idx="120628">
                  <c:v>311.13541666666669</c:v>
                </c:pt>
                <c:pt idx="120629">
                  <c:v>311.13802083333331</c:v>
                </c:pt>
                <c:pt idx="120630">
                  <c:v>311.140625</c:v>
                </c:pt>
                <c:pt idx="120631">
                  <c:v>311.14322916666669</c:v>
                </c:pt>
                <c:pt idx="120632">
                  <c:v>311.14583333333331</c:v>
                </c:pt>
                <c:pt idx="120633">
                  <c:v>311.1484375</c:v>
                </c:pt>
                <c:pt idx="120634">
                  <c:v>311.15104166666669</c:v>
                </c:pt>
                <c:pt idx="120635">
                  <c:v>311.15364583333331</c:v>
                </c:pt>
                <c:pt idx="120636">
                  <c:v>311.15625</c:v>
                </c:pt>
                <c:pt idx="120637">
                  <c:v>311.15885416666669</c:v>
                </c:pt>
                <c:pt idx="120638">
                  <c:v>311.16145833333331</c:v>
                </c:pt>
                <c:pt idx="120639">
                  <c:v>311.1640625</c:v>
                </c:pt>
                <c:pt idx="120640">
                  <c:v>311.16666666666669</c:v>
                </c:pt>
                <c:pt idx="120641">
                  <c:v>311.16927083333331</c:v>
                </c:pt>
                <c:pt idx="120642">
                  <c:v>311.171875</c:v>
                </c:pt>
                <c:pt idx="120643">
                  <c:v>311.17447916666669</c:v>
                </c:pt>
                <c:pt idx="120644">
                  <c:v>311.17708333333331</c:v>
                </c:pt>
                <c:pt idx="120645">
                  <c:v>311.1796875</c:v>
                </c:pt>
                <c:pt idx="120646">
                  <c:v>311.18229166666669</c:v>
                </c:pt>
                <c:pt idx="120647">
                  <c:v>311.18489583333331</c:v>
                </c:pt>
                <c:pt idx="120648">
                  <c:v>311.1875</c:v>
                </c:pt>
                <c:pt idx="120649">
                  <c:v>311.19010416666669</c:v>
                </c:pt>
                <c:pt idx="120650">
                  <c:v>311.19270833333331</c:v>
                </c:pt>
                <c:pt idx="120651">
                  <c:v>311.1953125</c:v>
                </c:pt>
                <c:pt idx="120652">
                  <c:v>311.19791666666669</c:v>
                </c:pt>
                <c:pt idx="120653">
                  <c:v>311.20052083333331</c:v>
                </c:pt>
                <c:pt idx="120654">
                  <c:v>311.203125</c:v>
                </c:pt>
                <c:pt idx="120655">
                  <c:v>311.20572916666669</c:v>
                </c:pt>
                <c:pt idx="120656">
                  <c:v>311.20833333333331</c:v>
                </c:pt>
                <c:pt idx="120657">
                  <c:v>311.2109375</c:v>
                </c:pt>
                <c:pt idx="120658">
                  <c:v>311.21354166666669</c:v>
                </c:pt>
                <c:pt idx="120659">
                  <c:v>311.21614583333331</c:v>
                </c:pt>
                <c:pt idx="120660">
                  <c:v>311.21875</c:v>
                </c:pt>
                <c:pt idx="120661">
                  <c:v>311.22135416666669</c:v>
                </c:pt>
                <c:pt idx="120662">
                  <c:v>311.22395833333331</c:v>
                </c:pt>
                <c:pt idx="120663">
                  <c:v>311.2265625</c:v>
                </c:pt>
                <c:pt idx="120664">
                  <c:v>311.22916666666669</c:v>
                </c:pt>
                <c:pt idx="120665">
                  <c:v>311.23177083333331</c:v>
                </c:pt>
                <c:pt idx="120666">
                  <c:v>311.234375</c:v>
                </c:pt>
                <c:pt idx="120667">
                  <c:v>311.23697916666669</c:v>
                </c:pt>
                <c:pt idx="120668">
                  <c:v>311.23958333333331</c:v>
                </c:pt>
                <c:pt idx="120669">
                  <c:v>311.2421875</c:v>
                </c:pt>
                <c:pt idx="120670">
                  <c:v>311.24479166666669</c:v>
                </c:pt>
                <c:pt idx="120671">
                  <c:v>311.24739583333331</c:v>
                </c:pt>
                <c:pt idx="120672">
                  <c:v>311.25</c:v>
                </c:pt>
                <c:pt idx="120673">
                  <c:v>311.25260416666669</c:v>
                </c:pt>
                <c:pt idx="120674">
                  <c:v>311.25520833333331</c:v>
                </c:pt>
                <c:pt idx="120675">
                  <c:v>311.2578125</c:v>
                </c:pt>
                <c:pt idx="120676">
                  <c:v>311.26041666666669</c:v>
                </c:pt>
                <c:pt idx="120677">
                  <c:v>311.26302083333331</c:v>
                </c:pt>
                <c:pt idx="120678">
                  <c:v>311.265625</c:v>
                </c:pt>
                <c:pt idx="120679">
                  <c:v>311.26822916666669</c:v>
                </c:pt>
                <c:pt idx="120680">
                  <c:v>311.27083333333331</c:v>
                </c:pt>
                <c:pt idx="120681">
                  <c:v>311.2734375</c:v>
                </c:pt>
                <c:pt idx="120682">
                  <c:v>311.27604166666669</c:v>
                </c:pt>
                <c:pt idx="120683">
                  <c:v>311.27864583333331</c:v>
                </c:pt>
                <c:pt idx="120684">
                  <c:v>311.28125</c:v>
                </c:pt>
                <c:pt idx="120685">
                  <c:v>311.28385416666669</c:v>
                </c:pt>
                <c:pt idx="120686">
                  <c:v>311.28645833333331</c:v>
                </c:pt>
                <c:pt idx="120687">
                  <c:v>311.2890625</c:v>
                </c:pt>
                <c:pt idx="120688">
                  <c:v>311.29166666666669</c:v>
                </c:pt>
                <c:pt idx="120689">
                  <c:v>311.29427083333331</c:v>
                </c:pt>
                <c:pt idx="120690">
                  <c:v>311.296875</c:v>
                </c:pt>
                <c:pt idx="120691">
                  <c:v>311.29947916666669</c:v>
                </c:pt>
                <c:pt idx="120692">
                  <c:v>311.30208333333331</c:v>
                </c:pt>
                <c:pt idx="120693">
                  <c:v>311.3046875</c:v>
                </c:pt>
                <c:pt idx="120694">
                  <c:v>311.30729166666669</c:v>
                </c:pt>
                <c:pt idx="120695">
                  <c:v>311.30989583333331</c:v>
                </c:pt>
                <c:pt idx="120696">
                  <c:v>311.3125</c:v>
                </c:pt>
                <c:pt idx="120697">
                  <c:v>311.31510416666669</c:v>
                </c:pt>
                <c:pt idx="120698">
                  <c:v>311.31770833333331</c:v>
                </c:pt>
                <c:pt idx="120699">
                  <c:v>311.3203125</c:v>
                </c:pt>
                <c:pt idx="120700">
                  <c:v>311.32291666666669</c:v>
                </c:pt>
                <c:pt idx="120701">
                  <c:v>311.32552083333331</c:v>
                </c:pt>
                <c:pt idx="120702">
                  <c:v>311.328125</c:v>
                </c:pt>
                <c:pt idx="120703">
                  <c:v>311.33072916666669</c:v>
                </c:pt>
                <c:pt idx="120704">
                  <c:v>311.33333333333331</c:v>
                </c:pt>
                <c:pt idx="120705">
                  <c:v>311.3359375</c:v>
                </c:pt>
                <c:pt idx="120706">
                  <c:v>311.33854166666669</c:v>
                </c:pt>
                <c:pt idx="120707">
                  <c:v>311.34114583333331</c:v>
                </c:pt>
                <c:pt idx="120708">
                  <c:v>311.34375</c:v>
                </c:pt>
                <c:pt idx="120709">
                  <c:v>311.34635416666669</c:v>
                </c:pt>
                <c:pt idx="120710">
                  <c:v>311.34895833333331</c:v>
                </c:pt>
                <c:pt idx="120711">
                  <c:v>311.3515625</c:v>
                </c:pt>
                <c:pt idx="120712">
                  <c:v>311.35416666666669</c:v>
                </c:pt>
                <c:pt idx="120713">
                  <c:v>311.35677083333331</c:v>
                </c:pt>
                <c:pt idx="120714">
                  <c:v>311.359375</c:v>
                </c:pt>
                <c:pt idx="120715">
                  <c:v>311.36197916666669</c:v>
                </c:pt>
                <c:pt idx="120716">
                  <c:v>311.36458333333331</c:v>
                </c:pt>
                <c:pt idx="120717">
                  <c:v>311.3671875</c:v>
                </c:pt>
                <c:pt idx="120718">
                  <c:v>311.36979166666669</c:v>
                </c:pt>
                <c:pt idx="120719">
                  <c:v>311.37239583333331</c:v>
                </c:pt>
                <c:pt idx="120720">
                  <c:v>311.375</c:v>
                </c:pt>
                <c:pt idx="120721">
                  <c:v>311.37760416666669</c:v>
                </c:pt>
                <c:pt idx="120722">
                  <c:v>311.38020833333331</c:v>
                </c:pt>
                <c:pt idx="120723">
                  <c:v>311.3828125</c:v>
                </c:pt>
                <c:pt idx="120724">
                  <c:v>311.38541666666669</c:v>
                </c:pt>
                <c:pt idx="120725">
                  <c:v>311.38802083333331</c:v>
                </c:pt>
                <c:pt idx="120726">
                  <c:v>311.390625</c:v>
                </c:pt>
                <c:pt idx="120727">
                  <c:v>311.39322916666669</c:v>
                </c:pt>
                <c:pt idx="120728">
                  <c:v>311.39583333333331</c:v>
                </c:pt>
                <c:pt idx="120729">
                  <c:v>311.3984375</c:v>
                </c:pt>
                <c:pt idx="120730">
                  <c:v>311.40104166666669</c:v>
                </c:pt>
                <c:pt idx="120731">
                  <c:v>311.40364583333331</c:v>
                </c:pt>
                <c:pt idx="120732">
                  <c:v>311.40625</c:v>
                </c:pt>
                <c:pt idx="120733">
                  <c:v>311.40885416666669</c:v>
                </c:pt>
                <c:pt idx="120734">
                  <c:v>311.41145833333331</c:v>
                </c:pt>
                <c:pt idx="120735">
                  <c:v>311.4140625</c:v>
                </c:pt>
                <c:pt idx="120736">
                  <c:v>311.41666666666669</c:v>
                </c:pt>
                <c:pt idx="120737">
                  <c:v>311.41927083333331</c:v>
                </c:pt>
                <c:pt idx="120738">
                  <c:v>311.421875</c:v>
                </c:pt>
                <c:pt idx="120739">
                  <c:v>311.42447916666669</c:v>
                </c:pt>
                <c:pt idx="120740">
                  <c:v>311.42708333333331</c:v>
                </c:pt>
                <c:pt idx="120741">
                  <c:v>311.4296875</c:v>
                </c:pt>
                <c:pt idx="120742">
                  <c:v>311.43229166666669</c:v>
                </c:pt>
                <c:pt idx="120743">
                  <c:v>311.43489583333331</c:v>
                </c:pt>
                <c:pt idx="120744">
                  <c:v>311.4375</c:v>
                </c:pt>
                <c:pt idx="120745">
                  <c:v>311.44010416666669</c:v>
                </c:pt>
                <c:pt idx="120746">
                  <c:v>311.44270833333331</c:v>
                </c:pt>
                <c:pt idx="120747">
                  <c:v>311.4453125</c:v>
                </c:pt>
                <c:pt idx="120748">
                  <c:v>311.44791666666669</c:v>
                </c:pt>
                <c:pt idx="120749">
                  <c:v>311.45052083333331</c:v>
                </c:pt>
                <c:pt idx="120750">
                  <c:v>311.453125</c:v>
                </c:pt>
                <c:pt idx="120751">
                  <c:v>311.45572916666669</c:v>
                </c:pt>
                <c:pt idx="120752">
                  <c:v>311.45833333333331</c:v>
                </c:pt>
                <c:pt idx="120753">
                  <c:v>311.4609375</c:v>
                </c:pt>
                <c:pt idx="120754">
                  <c:v>311.46354166666669</c:v>
                </c:pt>
                <c:pt idx="120755">
                  <c:v>311.46614583333331</c:v>
                </c:pt>
                <c:pt idx="120756">
                  <c:v>311.46875</c:v>
                </c:pt>
                <c:pt idx="120757">
                  <c:v>311.47135416666669</c:v>
                </c:pt>
                <c:pt idx="120758">
                  <c:v>311.47395833333331</c:v>
                </c:pt>
                <c:pt idx="120759">
                  <c:v>311.4765625</c:v>
                </c:pt>
                <c:pt idx="120760">
                  <c:v>311.47916666666669</c:v>
                </c:pt>
                <c:pt idx="120761">
                  <c:v>311.48177083333331</c:v>
                </c:pt>
                <c:pt idx="120762">
                  <c:v>311.484375</c:v>
                </c:pt>
                <c:pt idx="120763">
                  <c:v>311.48697916666669</c:v>
                </c:pt>
                <c:pt idx="120764">
                  <c:v>311.48958333333331</c:v>
                </c:pt>
                <c:pt idx="120765">
                  <c:v>311.4921875</c:v>
                </c:pt>
                <c:pt idx="120766">
                  <c:v>311.49479166666669</c:v>
                </c:pt>
                <c:pt idx="120767">
                  <c:v>311.49739583333331</c:v>
                </c:pt>
                <c:pt idx="120768">
                  <c:v>311.5</c:v>
                </c:pt>
                <c:pt idx="120769">
                  <c:v>311.50260416666669</c:v>
                </c:pt>
                <c:pt idx="120770">
                  <c:v>311.50520833333331</c:v>
                </c:pt>
                <c:pt idx="120771">
                  <c:v>311.5078125</c:v>
                </c:pt>
                <c:pt idx="120772">
                  <c:v>311.51041666666669</c:v>
                </c:pt>
                <c:pt idx="120773">
                  <c:v>311.51302083333331</c:v>
                </c:pt>
                <c:pt idx="120774">
                  <c:v>311.515625</c:v>
                </c:pt>
                <c:pt idx="120775">
                  <c:v>311.51822916666669</c:v>
                </c:pt>
                <c:pt idx="120776">
                  <c:v>311.52083333333331</c:v>
                </c:pt>
                <c:pt idx="120777">
                  <c:v>311.5234375</c:v>
                </c:pt>
                <c:pt idx="120778">
                  <c:v>311.52604166666669</c:v>
                </c:pt>
                <c:pt idx="120779">
                  <c:v>311.52864583333331</c:v>
                </c:pt>
                <c:pt idx="120780">
                  <c:v>311.53125</c:v>
                </c:pt>
                <c:pt idx="120781">
                  <c:v>311.53385416666669</c:v>
                </c:pt>
                <c:pt idx="120782">
                  <c:v>311.53645833333331</c:v>
                </c:pt>
                <c:pt idx="120783">
                  <c:v>311.5390625</c:v>
                </c:pt>
                <c:pt idx="120784">
                  <c:v>311.54166666666669</c:v>
                </c:pt>
                <c:pt idx="120785">
                  <c:v>311.54427083333331</c:v>
                </c:pt>
                <c:pt idx="120786">
                  <c:v>311.546875</c:v>
                </c:pt>
                <c:pt idx="120787">
                  <c:v>311.54947916666669</c:v>
                </c:pt>
                <c:pt idx="120788">
                  <c:v>311.55208333333331</c:v>
                </c:pt>
                <c:pt idx="120789">
                  <c:v>311.5546875</c:v>
                </c:pt>
                <c:pt idx="120790">
                  <c:v>311.55729166666669</c:v>
                </c:pt>
                <c:pt idx="120791">
                  <c:v>311.55989583333331</c:v>
                </c:pt>
                <c:pt idx="120792">
                  <c:v>311.5625</c:v>
                </c:pt>
                <c:pt idx="120793">
                  <c:v>311.56510416666669</c:v>
                </c:pt>
                <c:pt idx="120794">
                  <c:v>311.56770833333331</c:v>
                </c:pt>
                <c:pt idx="120795">
                  <c:v>311.5703125</c:v>
                </c:pt>
                <c:pt idx="120796">
                  <c:v>311.57291666666669</c:v>
                </c:pt>
                <c:pt idx="120797">
                  <c:v>311.57552083333331</c:v>
                </c:pt>
                <c:pt idx="120798">
                  <c:v>311.578125</c:v>
                </c:pt>
                <c:pt idx="120799">
                  <c:v>311.58072916666669</c:v>
                </c:pt>
                <c:pt idx="120800">
                  <c:v>311.58333333333331</c:v>
                </c:pt>
                <c:pt idx="120801">
                  <c:v>311.5859375</c:v>
                </c:pt>
                <c:pt idx="120802">
                  <c:v>311.58854166666669</c:v>
                </c:pt>
                <c:pt idx="120803">
                  <c:v>311.59114583333331</c:v>
                </c:pt>
                <c:pt idx="120804">
                  <c:v>311.59375</c:v>
                </c:pt>
                <c:pt idx="120805">
                  <c:v>311.59635416666669</c:v>
                </c:pt>
                <c:pt idx="120806">
                  <c:v>311.59895833333331</c:v>
                </c:pt>
                <c:pt idx="120807">
                  <c:v>311.6015625</c:v>
                </c:pt>
                <c:pt idx="120808">
                  <c:v>311.60416666666669</c:v>
                </c:pt>
                <c:pt idx="120809">
                  <c:v>311.60677083333331</c:v>
                </c:pt>
                <c:pt idx="120810">
                  <c:v>311.609375</c:v>
                </c:pt>
                <c:pt idx="120811">
                  <c:v>311.61197916666669</c:v>
                </c:pt>
                <c:pt idx="120812">
                  <c:v>311.61458333333331</c:v>
                </c:pt>
                <c:pt idx="120813">
                  <c:v>311.6171875</c:v>
                </c:pt>
                <c:pt idx="120814">
                  <c:v>311.61979166666669</c:v>
                </c:pt>
                <c:pt idx="120815">
                  <c:v>311.62239583333331</c:v>
                </c:pt>
                <c:pt idx="120816">
                  <c:v>311.625</c:v>
                </c:pt>
                <c:pt idx="120817">
                  <c:v>311.62760416666669</c:v>
                </c:pt>
                <c:pt idx="120818">
                  <c:v>311.63020833333331</c:v>
                </c:pt>
                <c:pt idx="120819">
                  <c:v>311.6328125</c:v>
                </c:pt>
                <c:pt idx="120820">
                  <c:v>311.63541666666669</c:v>
                </c:pt>
                <c:pt idx="120821">
                  <c:v>311.63802083333331</c:v>
                </c:pt>
                <c:pt idx="120822">
                  <c:v>311.640625</c:v>
                </c:pt>
                <c:pt idx="120823">
                  <c:v>311.64322916666669</c:v>
                </c:pt>
                <c:pt idx="120824">
                  <c:v>311.64583333333331</c:v>
                </c:pt>
                <c:pt idx="120825">
                  <c:v>311.6484375</c:v>
                </c:pt>
                <c:pt idx="120826">
                  <c:v>311.65104166666669</c:v>
                </c:pt>
                <c:pt idx="120827">
                  <c:v>311.65364583333331</c:v>
                </c:pt>
                <c:pt idx="120828">
                  <c:v>311.65625</c:v>
                </c:pt>
                <c:pt idx="120829">
                  <c:v>311.65885416666669</c:v>
                </c:pt>
                <c:pt idx="120830">
                  <c:v>311.66145833333331</c:v>
                </c:pt>
                <c:pt idx="120831">
                  <c:v>311.6640625</c:v>
                </c:pt>
                <c:pt idx="120832">
                  <c:v>311.66666666666669</c:v>
                </c:pt>
                <c:pt idx="120833">
                  <c:v>311.66927083333331</c:v>
                </c:pt>
                <c:pt idx="120834">
                  <c:v>311.671875</c:v>
                </c:pt>
                <c:pt idx="120835">
                  <c:v>311.67447916666669</c:v>
                </c:pt>
                <c:pt idx="120836">
                  <c:v>311.67708333333331</c:v>
                </c:pt>
                <c:pt idx="120837">
                  <c:v>311.6796875</c:v>
                </c:pt>
                <c:pt idx="120838">
                  <c:v>311.68229166666669</c:v>
                </c:pt>
                <c:pt idx="120839">
                  <c:v>311.68489583333331</c:v>
                </c:pt>
                <c:pt idx="120840">
                  <c:v>311.6875</c:v>
                </c:pt>
                <c:pt idx="120841">
                  <c:v>311.69010416666669</c:v>
                </c:pt>
                <c:pt idx="120842">
                  <c:v>311.69270833333331</c:v>
                </c:pt>
                <c:pt idx="120843">
                  <c:v>311.6953125</c:v>
                </c:pt>
                <c:pt idx="120844">
                  <c:v>311.69791666666669</c:v>
                </c:pt>
                <c:pt idx="120845">
                  <c:v>311.70052083333331</c:v>
                </c:pt>
                <c:pt idx="120846">
                  <c:v>311.703125</c:v>
                </c:pt>
                <c:pt idx="120847">
                  <c:v>311.70572916666669</c:v>
                </c:pt>
                <c:pt idx="120848">
                  <c:v>311.70833333333331</c:v>
                </c:pt>
                <c:pt idx="120849">
                  <c:v>311.7109375</c:v>
                </c:pt>
                <c:pt idx="120850">
                  <c:v>311.71354166666669</c:v>
                </c:pt>
                <c:pt idx="120851">
                  <c:v>311.71614583333331</c:v>
                </c:pt>
                <c:pt idx="120852">
                  <c:v>311.71875</c:v>
                </c:pt>
                <c:pt idx="120853">
                  <c:v>311.72135416666669</c:v>
                </c:pt>
                <c:pt idx="120854">
                  <c:v>311.72395833333331</c:v>
                </c:pt>
                <c:pt idx="120855">
                  <c:v>311.7265625</c:v>
                </c:pt>
                <c:pt idx="120856">
                  <c:v>311.72916666666669</c:v>
                </c:pt>
                <c:pt idx="120857">
                  <c:v>311.73177083333331</c:v>
                </c:pt>
                <c:pt idx="120858">
                  <c:v>311.734375</c:v>
                </c:pt>
                <c:pt idx="120859">
                  <c:v>311.73697916666669</c:v>
                </c:pt>
                <c:pt idx="120860">
                  <c:v>311.73958333333331</c:v>
                </c:pt>
                <c:pt idx="120861">
                  <c:v>311.7421875</c:v>
                </c:pt>
                <c:pt idx="120862">
                  <c:v>311.74479166666669</c:v>
                </c:pt>
                <c:pt idx="120863">
                  <c:v>311.74739583333331</c:v>
                </c:pt>
                <c:pt idx="120864">
                  <c:v>311.75</c:v>
                </c:pt>
                <c:pt idx="120865">
                  <c:v>311.75260416666669</c:v>
                </c:pt>
                <c:pt idx="120866">
                  <c:v>311.75520833333331</c:v>
                </c:pt>
                <c:pt idx="120867">
                  <c:v>311.7578125</c:v>
                </c:pt>
                <c:pt idx="120868">
                  <c:v>311.76041666666669</c:v>
                </c:pt>
                <c:pt idx="120869">
                  <c:v>311.76302083333331</c:v>
                </c:pt>
                <c:pt idx="120870">
                  <c:v>311.765625</c:v>
                </c:pt>
                <c:pt idx="120871">
                  <c:v>311.76822916666669</c:v>
                </c:pt>
                <c:pt idx="120872">
                  <c:v>311.77083333333331</c:v>
                </c:pt>
                <c:pt idx="120873">
                  <c:v>311.7734375</c:v>
                </c:pt>
                <c:pt idx="120874">
                  <c:v>311.77604166666669</c:v>
                </c:pt>
                <c:pt idx="120875">
                  <c:v>311.77864583333331</c:v>
                </c:pt>
                <c:pt idx="120876">
                  <c:v>311.78125</c:v>
                </c:pt>
                <c:pt idx="120877">
                  <c:v>311.78385416666669</c:v>
                </c:pt>
                <c:pt idx="120878">
                  <c:v>311.78645833333331</c:v>
                </c:pt>
                <c:pt idx="120879">
                  <c:v>311.7890625</c:v>
                </c:pt>
                <c:pt idx="120880">
                  <c:v>311.79166666666669</c:v>
                </c:pt>
                <c:pt idx="120881">
                  <c:v>311.79427083333331</c:v>
                </c:pt>
                <c:pt idx="120882">
                  <c:v>311.796875</c:v>
                </c:pt>
                <c:pt idx="120883">
                  <c:v>311.79947916666669</c:v>
                </c:pt>
                <c:pt idx="120884">
                  <c:v>311.80208333333331</c:v>
                </c:pt>
                <c:pt idx="120885">
                  <c:v>311.8046875</c:v>
                </c:pt>
                <c:pt idx="120886">
                  <c:v>311.80729166666669</c:v>
                </c:pt>
                <c:pt idx="120887">
                  <c:v>311.80989583333331</c:v>
                </c:pt>
                <c:pt idx="120888">
                  <c:v>311.8125</c:v>
                </c:pt>
                <c:pt idx="120889">
                  <c:v>311.81510416666669</c:v>
                </c:pt>
                <c:pt idx="120890">
                  <c:v>311.81770833333331</c:v>
                </c:pt>
                <c:pt idx="120891">
                  <c:v>311.8203125</c:v>
                </c:pt>
                <c:pt idx="120892">
                  <c:v>311.82291666666669</c:v>
                </c:pt>
                <c:pt idx="120893">
                  <c:v>311.82552083333331</c:v>
                </c:pt>
                <c:pt idx="120894">
                  <c:v>311.828125</c:v>
                </c:pt>
                <c:pt idx="120895">
                  <c:v>311.83072916666669</c:v>
                </c:pt>
                <c:pt idx="120896">
                  <c:v>311.83333333333331</c:v>
                </c:pt>
                <c:pt idx="120897">
                  <c:v>311.8359375</c:v>
                </c:pt>
                <c:pt idx="120898">
                  <c:v>311.83854166666669</c:v>
                </c:pt>
                <c:pt idx="120899">
                  <c:v>311.84114583333331</c:v>
                </c:pt>
                <c:pt idx="120900">
                  <c:v>311.84375</c:v>
                </c:pt>
                <c:pt idx="120901">
                  <c:v>311.84635416666669</c:v>
                </c:pt>
                <c:pt idx="120902">
                  <c:v>311.84895833333331</c:v>
                </c:pt>
                <c:pt idx="120903">
                  <c:v>311.8515625</c:v>
                </c:pt>
                <c:pt idx="120904">
                  <c:v>311.85416666666669</c:v>
                </c:pt>
                <c:pt idx="120905">
                  <c:v>311.85677083333331</c:v>
                </c:pt>
                <c:pt idx="120906">
                  <c:v>311.859375</c:v>
                </c:pt>
                <c:pt idx="120907">
                  <c:v>311.86197916666669</c:v>
                </c:pt>
                <c:pt idx="120908">
                  <c:v>311.86458333333331</c:v>
                </c:pt>
                <c:pt idx="120909">
                  <c:v>311.8671875</c:v>
                </c:pt>
                <c:pt idx="120910">
                  <c:v>311.86979166666669</c:v>
                </c:pt>
                <c:pt idx="120911">
                  <c:v>311.87239583333331</c:v>
                </c:pt>
                <c:pt idx="120912">
                  <c:v>311.875</c:v>
                </c:pt>
                <c:pt idx="120913">
                  <c:v>311.87760416666669</c:v>
                </c:pt>
                <c:pt idx="120914">
                  <c:v>311.88020833333331</c:v>
                </c:pt>
                <c:pt idx="120915">
                  <c:v>311.8828125</c:v>
                </c:pt>
                <c:pt idx="120916">
                  <c:v>311.88541666666669</c:v>
                </c:pt>
                <c:pt idx="120917">
                  <c:v>311.88802083333331</c:v>
                </c:pt>
                <c:pt idx="120918">
                  <c:v>311.890625</c:v>
                </c:pt>
                <c:pt idx="120919">
                  <c:v>311.89322916666669</c:v>
                </c:pt>
                <c:pt idx="120920">
                  <c:v>311.89583333333331</c:v>
                </c:pt>
                <c:pt idx="120921">
                  <c:v>311.8984375</c:v>
                </c:pt>
                <c:pt idx="120922">
                  <c:v>311.90104166666669</c:v>
                </c:pt>
                <c:pt idx="120923">
                  <c:v>311.90364583333331</c:v>
                </c:pt>
                <c:pt idx="120924">
                  <c:v>311.90625</c:v>
                </c:pt>
                <c:pt idx="120925">
                  <c:v>311.90885416666669</c:v>
                </c:pt>
                <c:pt idx="120926">
                  <c:v>311.91145833333331</c:v>
                </c:pt>
                <c:pt idx="120927">
                  <c:v>311.9140625</c:v>
                </c:pt>
                <c:pt idx="120928">
                  <c:v>311.91666666666669</c:v>
                </c:pt>
                <c:pt idx="120929">
                  <c:v>311.91927083333331</c:v>
                </c:pt>
                <c:pt idx="120930">
                  <c:v>311.921875</c:v>
                </c:pt>
                <c:pt idx="120931">
                  <c:v>311.92447916666669</c:v>
                </c:pt>
                <c:pt idx="120932">
                  <c:v>311.92708333333331</c:v>
                </c:pt>
                <c:pt idx="120933">
                  <c:v>311.9296875</c:v>
                </c:pt>
                <c:pt idx="120934">
                  <c:v>311.93229166666669</c:v>
                </c:pt>
                <c:pt idx="120935">
                  <c:v>311.93489583333331</c:v>
                </c:pt>
                <c:pt idx="120936">
                  <c:v>311.9375</c:v>
                </c:pt>
                <c:pt idx="120937">
                  <c:v>311.94010416666669</c:v>
                </c:pt>
                <c:pt idx="120938">
                  <c:v>311.94270833333331</c:v>
                </c:pt>
                <c:pt idx="120939">
                  <c:v>311.9453125</c:v>
                </c:pt>
                <c:pt idx="120940">
                  <c:v>311.94791666666669</c:v>
                </c:pt>
                <c:pt idx="120941">
                  <c:v>311.95052083333331</c:v>
                </c:pt>
                <c:pt idx="120942">
                  <c:v>311.953125</c:v>
                </c:pt>
                <c:pt idx="120943">
                  <c:v>311.95572916666669</c:v>
                </c:pt>
                <c:pt idx="120944">
                  <c:v>311.95833333333331</c:v>
                </c:pt>
                <c:pt idx="120945">
                  <c:v>311.9609375</c:v>
                </c:pt>
                <c:pt idx="120946">
                  <c:v>311.96354166666669</c:v>
                </c:pt>
                <c:pt idx="120947">
                  <c:v>311.96614583333331</c:v>
                </c:pt>
                <c:pt idx="120948">
                  <c:v>311.96875</c:v>
                </c:pt>
                <c:pt idx="120949">
                  <c:v>311.97135416666669</c:v>
                </c:pt>
                <c:pt idx="120950">
                  <c:v>311.97395833333331</c:v>
                </c:pt>
                <c:pt idx="120951">
                  <c:v>311.9765625</c:v>
                </c:pt>
                <c:pt idx="120952">
                  <c:v>311.97916666666669</c:v>
                </c:pt>
                <c:pt idx="120953">
                  <c:v>311.98177083333331</c:v>
                </c:pt>
                <c:pt idx="120954">
                  <c:v>311.984375</c:v>
                </c:pt>
                <c:pt idx="120955">
                  <c:v>311.98697916666669</c:v>
                </c:pt>
                <c:pt idx="120956">
                  <c:v>311.98958333333331</c:v>
                </c:pt>
                <c:pt idx="120957">
                  <c:v>311.9921875</c:v>
                </c:pt>
                <c:pt idx="120958">
                  <c:v>311.99479166666669</c:v>
                </c:pt>
                <c:pt idx="120959">
                  <c:v>311.99739583333331</c:v>
                </c:pt>
                <c:pt idx="120960">
                  <c:v>312</c:v>
                </c:pt>
                <c:pt idx="120961">
                  <c:v>312.00260416666669</c:v>
                </c:pt>
                <c:pt idx="120962">
                  <c:v>312.00520833333331</c:v>
                </c:pt>
                <c:pt idx="120963">
                  <c:v>312.0078125</c:v>
                </c:pt>
                <c:pt idx="120964">
                  <c:v>312.01041666666669</c:v>
                </c:pt>
                <c:pt idx="120965">
                  <c:v>312.01302083333331</c:v>
                </c:pt>
                <c:pt idx="120966">
                  <c:v>312.015625</c:v>
                </c:pt>
                <c:pt idx="120967">
                  <c:v>312.01822916666669</c:v>
                </c:pt>
                <c:pt idx="120968">
                  <c:v>312.02083333333331</c:v>
                </c:pt>
                <c:pt idx="120969">
                  <c:v>312.0234375</c:v>
                </c:pt>
                <c:pt idx="120970">
                  <c:v>312.02604166666669</c:v>
                </c:pt>
                <c:pt idx="120971">
                  <c:v>312.02864583333331</c:v>
                </c:pt>
                <c:pt idx="120972">
                  <c:v>312.03125</c:v>
                </c:pt>
                <c:pt idx="120973">
                  <c:v>312.03385416666669</c:v>
                </c:pt>
                <c:pt idx="120974">
                  <c:v>312.03645833333331</c:v>
                </c:pt>
                <c:pt idx="120975">
                  <c:v>312.0390625</c:v>
                </c:pt>
                <c:pt idx="120976">
                  <c:v>312.04166666666669</c:v>
                </c:pt>
                <c:pt idx="120977">
                  <c:v>312.04427083333331</c:v>
                </c:pt>
                <c:pt idx="120978">
                  <c:v>312.046875</c:v>
                </c:pt>
                <c:pt idx="120979">
                  <c:v>312.04947916666669</c:v>
                </c:pt>
                <c:pt idx="120980">
                  <c:v>312.05208333333331</c:v>
                </c:pt>
                <c:pt idx="120981">
                  <c:v>312.0546875</c:v>
                </c:pt>
                <c:pt idx="120982">
                  <c:v>312.05729166666669</c:v>
                </c:pt>
                <c:pt idx="120983">
                  <c:v>312.05989583333331</c:v>
                </c:pt>
                <c:pt idx="120984">
                  <c:v>312.0625</c:v>
                </c:pt>
                <c:pt idx="120985">
                  <c:v>312.06510416666669</c:v>
                </c:pt>
                <c:pt idx="120986">
                  <c:v>312.06770833333331</c:v>
                </c:pt>
                <c:pt idx="120987">
                  <c:v>312.0703125</c:v>
                </c:pt>
                <c:pt idx="120988">
                  <c:v>312.07291666666669</c:v>
                </c:pt>
                <c:pt idx="120989">
                  <c:v>312.07552083333331</c:v>
                </c:pt>
                <c:pt idx="120990">
                  <c:v>312.078125</c:v>
                </c:pt>
                <c:pt idx="120991">
                  <c:v>312.08072916666669</c:v>
                </c:pt>
                <c:pt idx="120992">
                  <c:v>312.08333333333331</c:v>
                </c:pt>
                <c:pt idx="120993">
                  <c:v>312.0859375</c:v>
                </c:pt>
                <c:pt idx="120994">
                  <c:v>312.08854166666669</c:v>
                </c:pt>
                <c:pt idx="120995">
                  <c:v>312.09114583333331</c:v>
                </c:pt>
                <c:pt idx="120996">
                  <c:v>312.09375</c:v>
                </c:pt>
                <c:pt idx="120997">
                  <c:v>312.09635416666669</c:v>
                </c:pt>
                <c:pt idx="120998">
                  <c:v>312.09895833333331</c:v>
                </c:pt>
                <c:pt idx="120999">
                  <c:v>312.1015625</c:v>
                </c:pt>
                <c:pt idx="121000">
                  <c:v>312.10416666666669</c:v>
                </c:pt>
                <c:pt idx="121001">
                  <c:v>312.10677083333331</c:v>
                </c:pt>
                <c:pt idx="121002">
                  <c:v>312.109375</c:v>
                </c:pt>
                <c:pt idx="121003">
                  <c:v>312.11197916666669</c:v>
                </c:pt>
                <c:pt idx="121004">
                  <c:v>312.11458333333331</c:v>
                </c:pt>
                <c:pt idx="121005">
                  <c:v>312.1171875</c:v>
                </c:pt>
                <c:pt idx="121006">
                  <c:v>312.11979166666669</c:v>
                </c:pt>
                <c:pt idx="121007">
                  <c:v>312.12239583333331</c:v>
                </c:pt>
                <c:pt idx="121008">
                  <c:v>312.125</c:v>
                </c:pt>
                <c:pt idx="121009">
                  <c:v>312.12760416666669</c:v>
                </c:pt>
                <c:pt idx="121010">
                  <c:v>312.13020833333331</c:v>
                </c:pt>
                <c:pt idx="121011">
                  <c:v>312.1328125</c:v>
                </c:pt>
                <c:pt idx="121012">
                  <c:v>312.13541666666669</c:v>
                </c:pt>
                <c:pt idx="121013">
                  <c:v>312.13802083333331</c:v>
                </c:pt>
                <c:pt idx="121014">
                  <c:v>312.140625</c:v>
                </c:pt>
                <c:pt idx="121015">
                  <c:v>312.14322916666669</c:v>
                </c:pt>
                <c:pt idx="121016">
                  <c:v>312.14583333333331</c:v>
                </c:pt>
                <c:pt idx="121017">
                  <c:v>312.1484375</c:v>
                </c:pt>
                <c:pt idx="121018">
                  <c:v>312.15104166666669</c:v>
                </c:pt>
                <c:pt idx="121019">
                  <c:v>312.15364583333331</c:v>
                </c:pt>
                <c:pt idx="121020">
                  <c:v>312.15625</c:v>
                </c:pt>
                <c:pt idx="121021">
                  <c:v>312.15885416666669</c:v>
                </c:pt>
                <c:pt idx="121022">
                  <c:v>312.16145833333331</c:v>
                </c:pt>
                <c:pt idx="121023">
                  <c:v>312.1640625</c:v>
                </c:pt>
                <c:pt idx="121024">
                  <c:v>312.16666666666669</c:v>
                </c:pt>
                <c:pt idx="121025">
                  <c:v>312.16927083333331</c:v>
                </c:pt>
                <c:pt idx="121026">
                  <c:v>312.171875</c:v>
                </c:pt>
                <c:pt idx="121027">
                  <c:v>312.17447916666669</c:v>
                </c:pt>
                <c:pt idx="121028">
                  <c:v>312.17708333333331</c:v>
                </c:pt>
                <c:pt idx="121029">
                  <c:v>312.1796875</c:v>
                </c:pt>
                <c:pt idx="121030">
                  <c:v>312.18229166666669</c:v>
                </c:pt>
                <c:pt idx="121031">
                  <c:v>312.18489583333331</c:v>
                </c:pt>
                <c:pt idx="121032">
                  <c:v>312.1875</c:v>
                </c:pt>
                <c:pt idx="121033">
                  <c:v>312.19010416666669</c:v>
                </c:pt>
                <c:pt idx="121034">
                  <c:v>312.19270833333331</c:v>
                </c:pt>
                <c:pt idx="121035">
                  <c:v>312.1953125</c:v>
                </c:pt>
                <c:pt idx="121036">
                  <c:v>312.19791666666669</c:v>
                </c:pt>
                <c:pt idx="121037">
                  <c:v>312.20052083333331</c:v>
                </c:pt>
                <c:pt idx="121038">
                  <c:v>312.203125</c:v>
                </c:pt>
                <c:pt idx="121039">
                  <c:v>312.20572916666669</c:v>
                </c:pt>
                <c:pt idx="121040">
                  <c:v>312.20833333333331</c:v>
                </c:pt>
                <c:pt idx="121041">
                  <c:v>312.2109375</c:v>
                </c:pt>
                <c:pt idx="121042">
                  <c:v>312.21354166666669</c:v>
                </c:pt>
                <c:pt idx="121043">
                  <c:v>312.21614583333331</c:v>
                </c:pt>
                <c:pt idx="121044">
                  <c:v>312.21875</c:v>
                </c:pt>
                <c:pt idx="121045">
                  <c:v>312.22135416666669</c:v>
                </c:pt>
                <c:pt idx="121046">
                  <c:v>312.22395833333331</c:v>
                </c:pt>
                <c:pt idx="121047">
                  <c:v>312.2265625</c:v>
                </c:pt>
                <c:pt idx="121048">
                  <c:v>312.22916666666669</c:v>
                </c:pt>
                <c:pt idx="121049">
                  <c:v>312.23177083333331</c:v>
                </c:pt>
                <c:pt idx="121050">
                  <c:v>312.234375</c:v>
                </c:pt>
                <c:pt idx="121051">
                  <c:v>312.23697916666669</c:v>
                </c:pt>
                <c:pt idx="121052">
                  <c:v>312.23958333333331</c:v>
                </c:pt>
                <c:pt idx="121053">
                  <c:v>312.2421875</c:v>
                </c:pt>
                <c:pt idx="121054">
                  <c:v>312.24479166666669</c:v>
                </c:pt>
                <c:pt idx="121055">
                  <c:v>312.24739583333331</c:v>
                </c:pt>
                <c:pt idx="121056">
                  <c:v>312.25</c:v>
                </c:pt>
                <c:pt idx="121057">
                  <c:v>312.25260416666669</c:v>
                </c:pt>
                <c:pt idx="121058">
                  <c:v>312.25520833333331</c:v>
                </c:pt>
                <c:pt idx="121059">
                  <c:v>312.2578125</c:v>
                </c:pt>
                <c:pt idx="121060">
                  <c:v>312.26041666666669</c:v>
                </c:pt>
                <c:pt idx="121061">
                  <c:v>312.26302083333331</c:v>
                </c:pt>
                <c:pt idx="121062">
                  <c:v>312.265625</c:v>
                </c:pt>
                <c:pt idx="121063">
                  <c:v>312.26822916666669</c:v>
                </c:pt>
                <c:pt idx="121064">
                  <c:v>312.27083333333331</c:v>
                </c:pt>
                <c:pt idx="121065">
                  <c:v>312.2734375</c:v>
                </c:pt>
                <c:pt idx="121066">
                  <c:v>312.27604166666669</c:v>
                </c:pt>
                <c:pt idx="121067">
                  <c:v>312.27864583333331</c:v>
                </c:pt>
                <c:pt idx="121068">
                  <c:v>312.28125</c:v>
                </c:pt>
                <c:pt idx="121069">
                  <c:v>312.28385416666669</c:v>
                </c:pt>
                <c:pt idx="121070">
                  <c:v>312.28645833333331</c:v>
                </c:pt>
                <c:pt idx="121071">
                  <c:v>312.2890625</c:v>
                </c:pt>
                <c:pt idx="121072">
                  <c:v>312.29166666666669</c:v>
                </c:pt>
                <c:pt idx="121073">
                  <c:v>312.29427083333331</c:v>
                </c:pt>
                <c:pt idx="121074">
                  <c:v>312.296875</c:v>
                </c:pt>
                <c:pt idx="121075">
                  <c:v>312.29947916666669</c:v>
                </c:pt>
                <c:pt idx="121076">
                  <c:v>312.30208333333331</c:v>
                </c:pt>
                <c:pt idx="121077">
                  <c:v>312.3046875</c:v>
                </c:pt>
                <c:pt idx="121078">
                  <c:v>312.30729166666669</c:v>
                </c:pt>
                <c:pt idx="121079">
                  <c:v>312.30989583333331</c:v>
                </c:pt>
                <c:pt idx="121080">
                  <c:v>312.3125</c:v>
                </c:pt>
                <c:pt idx="121081">
                  <c:v>312.31510416666669</c:v>
                </c:pt>
                <c:pt idx="121082">
                  <c:v>312.31770833333331</c:v>
                </c:pt>
                <c:pt idx="121083">
                  <c:v>312.3203125</c:v>
                </c:pt>
                <c:pt idx="121084">
                  <c:v>312.32291666666669</c:v>
                </c:pt>
                <c:pt idx="121085">
                  <c:v>312.32552083333331</c:v>
                </c:pt>
                <c:pt idx="121086">
                  <c:v>312.328125</c:v>
                </c:pt>
                <c:pt idx="121087">
                  <c:v>312.33072916666669</c:v>
                </c:pt>
                <c:pt idx="121088">
                  <c:v>312.33333333333331</c:v>
                </c:pt>
                <c:pt idx="121089">
                  <c:v>312.3359375</c:v>
                </c:pt>
                <c:pt idx="121090">
                  <c:v>312.33854166666669</c:v>
                </c:pt>
                <c:pt idx="121091">
                  <c:v>312.34114583333331</c:v>
                </c:pt>
                <c:pt idx="121092">
                  <c:v>312.34375</c:v>
                </c:pt>
                <c:pt idx="121093">
                  <c:v>312.34635416666669</c:v>
                </c:pt>
                <c:pt idx="121094">
                  <c:v>312.34895833333331</c:v>
                </c:pt>
                <c:pt idx="121095">
                  <c:v>312.3515625</c:v>
                </c:pt>
                <c:pt idx="121096">
                  <c:v>312.35416666666669</c:v>
                </c:pt>
                <c:pt idx="121097">
                  <c:v>312.35677083333331</c:v>
                </c:pt>
                <c:pt idx="121098">
                  <c:v>312.359375</c:v>
                </c:pt>
                <c:pt idx="121099">
                  <c:v>312.36197916666669</c:v>
                </c:pt>
                <c:pt idx="121100">
                  <c:v>312.36458333333331</c:v>
                </c:pt>
                <c:pt idx="121101">
                  <c:v>312.3671875</c:v>
                </c:pt>
                <c:pt idx="121102">
                  <c:v>312.36979166666669</c:v>
                </c:pt>
                <c:pt idx="121103">
                  <c:v>312.37239583333331</c:v>
                </c:pt>
                <c:pt idx="121104">
                  <c:v>312.375</c:v>
                </c:pt>
                <c:pt idx="121105">
                  <c:v>312.37760416666669</c:v>
                </c:pt>
                <c:pt idx="121106">
                  <c:v>312.38020833333331</c:v>
                </c:pt>
                <c:pt idx="121107">
                  <c:v>312.3828125</c:v>
                </c:pt>
                <c:pt idx="121108">
                  <c:v>312.38541666666669</c:v>
                </c:pt>
                <c:pt idx="121109">
                  <c:v>312.38802083333331</c:v>
                </c:pt>
                <c:pt idx="121110">
                  <c:v>312.390625</c:v>
                </c:pt>
                <c:pt idx="121111">
                  <c:v>312.39322916666669</c:v>
                </c:pt>
                <c:pt idx="121112">
                  <c:v>312.39583333333331</c:v>
                </c:pt>
                <c:pt idx="121113">
                  <c:v>312.3984375</c:v>
                </c:pt>
                <c:pt idx="121114">
                  <c:v>312.40104166666669</c:v>
                </c:pt>
                <c:pt idx="121115">
                  <c:v>312.40364583333331</c:v>
                </c:pt>
                <c:pt idx="121116">
                  <c:v>312.40625</c:v>
                </c:pt>
                <c:pt idx="121117">
                  <c:v>312.40885416666669</c:v>
                </c:pt>
                <c:pt idx="121118">
                  <c:v>312.41145833333331</c:v>
                </c:pt>
                <c:pt idx="121119">
                  <c:v>312.4140625</c:v>
                </c:pt>
                <c:pt idx="121120">
                  <c:v>312.41666666666669</c:v>
                </c:pt>
                <c:pt idx="121121">
                  <c:v>312.41927083333331</c:v>
                </c:pt>
                <c:pt idx="121122">
                  <c:v>312.421875</c:v>
                </c:pt>
                <c:pt idx="121123">
                  <c:v>312.42447916666669</c:v>
                </c:pt>
                <c:pt idx="121124">
                  <c:v>312.42708333333331</c:v>
                </c:pt>
                <c:pt idx="121125">
                  <c:v>312.4296875</c:v>
                </c:pt>
                <c:pt idx="121126">
                  <c:v>312.43229166666669</c:v>
                </c:pt>
                <c:pt idx="121127">
                  <c:v>312.43489583333331</c:v>
                </c:pt>
                <c:pt idx="121128">
                  <c:v>312.4375</c:v>
                </c:pt>
                <c:pt idx="121129">
                  <c:v>312.44010416666669</c:v>
                </c:pt>
                <c:pt idx="121130">
                  <c:v>312.44270833333331</c:v>
                </c:pt>
                <c:pt idx="121131">
                  <c:v>312.4453125</c:v>
                </c:pt>
                <c:pt idx="121132">
                  <c:v>312.44791666666669</c:v>
                </c:pt>
                <c:pt idx="121133">
                  <c:v>312.45052083333331</c:v>
                </c:pt>
                <c:pt idx="121134">
                  <c:v>312.453125</c:v>
                </c:pt>
                <c:pt idx="121135">
                  <c:v>312.45572916666669</c:v>
                </c:pt>
                <c:pt idx="121136">
                  <c:v>312.45833333333331</c:v>
                </c:pt>
                <c:pt idx="121137">
                  <c:v>312.4609375</c:v>
                </c:pt>
                <c:pt idx="121138">
                  <c:v>312.46354166666669</c:v>
                </c:pt>
                <c:pt idx="121139">
                  <c:v>312.46614583333331</c:v>
                </c:pt>
                <c:pt idx="121140">
                  <c:v>312.46875</c:v>
                </c:pt>
                <c:pt idx="121141">
                  <c:v>312.47135416666669</c:v>
                </c:pt>
                <c:pt idx="121142">
                  <c:v>312.47395833333331</c:v>
                </c:pt>
                <c:pt idx="121143">
                  <c:v>312.4765625</c:v>
                </c:pt>
                <c:pt idx="121144">
                  <c:v>312.47916666666669</c:v>
                </c:pt>
                <c:pt idx="121145">
                  <c:v>312.48177083333331</c:v>
                </c:pt>
                <c:pt idx="121146">
                  <c:v>312.484375</c:v>
                </c:pt>
                <c:pt idx="121147">
                  <c:v>312.48697916666669</c:v>
                </c:pt>
                <c:pt idx="121148">
                  <c:v>312.48958333333331</c:v>
                </c:pt>
                <c:pt idx="121149">
                  <c:v>312.4921875</c:v>
                </c:pt>
                <c:pt idx="121150">
                  <c:v>312.49479166666669</c:v>
                </c:pt>
                <c:pt idx="121151">
                  <c:v>312.49739583333331</c:v>
                </c:pt>
                <c:pt idx="121152">
                  <c:v>312.5</c:v>
                </c:pt>
                <c:pt idx="121153">
                  <c:v>312.50260416666669</c:v>
                </c:pt>
                <c:pt idx="121154">
                  <c:v>312.50520833333331</c:v>
                </c:pt>
                <c:pt idx="121155">
                  <c:v>312.5078125</c:v>
                </c:pt>
                <c:pt idx="121156">
                  <c:v>312.51041666666669</c:v>
                </c:pt>
                <c:pt idx="121157">
                  <c:v>312.51302083333331</c:v>
                </c:pt>
                <c:pt idx="121158">
                  <c:v>312.515625</c:v>
                </c:pt>
                <c:pt idx="121159">
                  <c:v>312.51822916666669</c:v>
                </c:pt>
                <c:pt idx="121160">
                  <c:v>312.52083333333331</c:v>
                </c:pt>
                <c:pt idx="121161">
                  <c:v>312.5234375</c:v>
                </c:pt>
                <c:pt idx="121162">
                  <c:v>312.52604166666669</c:v>
                </c:pt>
                <c:pt idx="121163">
                  <c:v>312.52864583333331</c:v>
                </c:pt>
                <c:pt idx="121164">
                  <c:v>312.53125</c:v>
                </c:pt>
                <c:pt idx="121165">
                  <c:v>312.53385416666669</c:v>
                </c:pt>
                <c:pt idx="121166">
                  <c:v>312.53645833333331</c:v>
                </c:pt>
                <c:pt idx="121167">
                  <c:v>312.5390625</c:v>
                </c:pt>
                <c:pt idx="121168">
                  <c:v>312.54166666666669</c:v>
                </c:pt>
                <c:pt idx="121169">
                  <c:v>312.54427083333331</c:v>
                </c:pt>
                <c:pt idx="121170">
                  <c:v>312.546875</c:v>
                </c:pt>
                <c:pt idx="121171">
                  <c:v>312.54947916666669</c:v>
                </c:pt>
                <c:pt idx="121172">
                  <c:v>312.55208333333331</c:v>
                </c:pt>
                <c:pt idx="121173">
                  <c:v>312.5546875</c:v>
                </c:pt>
                <c:pt idx="121174">
                  <c:v>312.55729166666669</c:v>
                </c:pt>
                <c:pt idx="121175">
                  <c:v>312.55989583333331</c:v>
                </c:pt>
                <c:pt idx="121176">
                  <c:v>312.5625</c:v>
                </c:pt>
                <c:pt idx="121177">
                  <c:v>312.56510416666669</c:v>
                </c:pt>
                <c:pt idx="121178">
                  <c:v>312.56770833333331</c:v>
                </c:pt>
                <c:pt idx="121179">
                  <c:v>312.5703125</c:v>
                </c:pt>
                <c:pt idx="121180">
                  <c:v>312.57291666666669</c:v>
                </c:pt>
                <c:pt idx="121181">
                  <c:v>312.57552083333331</c:v>
                </c:pt>
                <c:pt idx="121182">
                  <c:v>312.578125</c:v>
                </c:pt>
                <c:pt idx="121183">
                  <c:v>312.58072916666669</c:v>
                </c:pt>
                <c:pt idx="121184">
                  <c:v>312.58333333333331</c:v>
                </c:pt>
                <c:pt idx="121185">
                  <c:v>312.5859375</c:v>
                </c:pt>
                <c:pt idx="121186">
                  <c:v>312.58854166666669</c:v>
                </c:pt>
                <c:pt idx="121187">
                  <c:v>312.59114583333331</c:v>
                </c:pt>
                <c:pt idx="121188">
                  <c:v>312.59375</c:v>
                </c:pt>
                <c:pt idx="121189">
                  <c:v>312.59635416666669</c:v>
                </c:pt>
                <c:pt idx="121190">
                  <c:v>312.59895833333331</c:v>
                </c:pt>
                <c:pt idx="121191">
                  <c:v>312.6015625</c:v>
                </c:pt>
                <c:pt idx="121192">
                  <c:v>312.60416666666669</c:v>
                </c:pt>
                <c:pt idx="121193">
                  <c:v>312.60677083333331</c:v>
                </c:pt>
                <c:pt idx="121194">
                  <c:v>312.609375</c:v>
                </c:pt>
                <c:pt idx="121195">
                  <c:v>312.61197916666669</c:v>
                </c:pt>
                <c:pt idx="121196">
                  <c:v>312.61458333333331</c:v>
                </c:pt>
                <c:pt idx="121197">
                  <c:v>312.6171875</c:v>
                </c:pt>
                <c:pt idx="121198">
                  <c:v>312.61979166666669</c:v>
                </c:pt>
                <c:pt idx="121199">
                  <c:v>312.62239583333331</c:v>
                </c:pt>
                <c:pt idx="121200">
                  <c:v>312.625</c:v>
                </c:pt>
                <c:pt idx="121201">
                  <c:v>312.62760416666669</c:v>
                </c:pt>
                <c:pt idx="121202">
                  <c:v>312.63020833333331</c:v>
                </c:pt>
                <c:pt idx="121203">
                  <c:v>312.6328125</c:v>
                </c:pt>
                <c:pt idx="121204">
                  <c:v>312.63541666666669</c:v>
                </c:pt>
                <c:pt idx="121205">
                  <c:v>312.63802083333331</c:v>
                </c:pt>
                <c:pt idx="121206">
                  <c:v>312.640625</c:v>
                </c:pt>
                <c:pt idx="121207">
                  <c:v>312.64322916666669</c:v>
                </c:pt>
                <c:pt idx="121208">
                  <c:v>312.64583333333331</c:v>
                </c:pt>
                <c:pt idx="121209">
                  <c:v>312.6484375</c:v>
                </c:pt>
                <c:pt idx="121210">
                  <c:v>312.65104166666669</c:v>
                </c:pt>
                <c:pt idx="121211">
                  <c:v>312.65364583333331</c:v>
                </c:pt>
                <c:pt idx="121212">
                  <c:v>312.65625</c:v>
                </c:pt>
                <c:pt idx="121213">
                  <c:v>312.65885416666669</c:v>
                </c:pt>
                <c:pt idx="121214">
                  <c:v>312.66145833333331</c:v>
                </c:pt>
                <c:pt idx="121215">
                  <c:v>312.6640625</c:v>
                </c:pt>
                <c:pt idx="121216">
                  <c:v>312.66666666666669</c:v>
                </c:pt>
                <c:pt idx="121217">
                  <c:v>312.66927083333331</c:v>
                </c:pt>
                <c:pt idx="121218">
                  <c:v>312.671875</c:v>
                </c:pt>
                <c:pt idx="121219">
                  <c:v>312.67447916666669</c:v>
                </c:pt>
                <c:pt idx="121220">
                  <c:v>312.67708333333331</c:v>
                </c:pt>
                <c:pt idx="121221">
                  <c:v>312.6796875</c:v>
                </c:pt>
                <c:pt idx="121222">
                  <c:v>312.68229166666669</c:v>
                </c:pt>
                <c:pt idx="121223">
                  <c:v>312.68489583333331</c:v>
                </c:pt>
                <c:pt idx="121224">
                  <c:v>312.6875</c:v>
                </c:pt>
                <c:pt idx="121225">
                  <c:v>312.69010416666669</c:v>
                </c:pt>
                <c:pt idx="121226">
                  <c:v>312.69270833333331</c:v>
                </c:pt>
                <c:pt idx="121227">
                  <c:v>312.6953125</c:v>
                </c:pt>
                <c:pt idx="121228">
                  <c:v>312.69791666666669</c:v>
                </c:pt>
                <c:pt idx="121229">
                  <c:v>312.70052083333331</c:v>
                </c:pt>
                <c:pt idx="121230">
                  <c:v>312.703125</c:v>
                </c:pt>
                <c:pt idx="121231">
                  <c:v>312.70572916666669</c:v>
                </c:pt>
                <c:pt idx="121232">
                  <c:v>312.70833333333331</c:v>
                </c:pt>
                <c:pt idx="121233">
                  <c:v>312.7109375</c:v>
                </c:pt>
                <c:pt idx="121234">
                  <c:v>312.71354166666669</c:v>
                </c:pt>
                <c:pt idx="121235">
                  <c:v>312.71614583333331</c:v>
                </c:pt>
                <c:pt idx="121236">
                  <c:v>312.71875</c:v>
                </c:pt>
                <c:pt idx="121237">
                  <c:v>312.72135416666669</c:v>
                </c:pt>
                <c:pt idx="121238">
                  <c:v>312.72395833333331</c:v>
                </c:pt>
                <c:pt idx="121239">
                  <c:v>312.7265625</c:v>
                </c:pt>
                <c:pt idx="121240">
                  <c:v>312.72916666666669</c:v>
                </c:pt>
                <c:pt idx="121241">
                  <c:v>312.73177083333331</c:v>
                </c:pt>
                <c:pt idx="121242">
                  <c:v>312.734375</c:v>
                </c:pt>
                <c:pt idx="121243">
                  <c:v>312.73697916666669</c:v>
                </c:pt>
                <c:pt idx="121244">
                  <c:v>312.73958333333331</c:v>
                </c:pt>
                <c:pt idx="121245">
                  <c:v>312.7421875</c:v>
                </c:pt>
                <c:pt idx="121246">
                  <c:v>312.74479166666669</c:v>
                </c:pt>
                <c:pt idx="121247">
                  <c:v>312.74739583333331</c:v>
                </c:pt>
                <c:pt idx="121248">
                  <c:v>312.75</c:v>
                </c:pt>
                <c:pt idx="121249">
                  <c:v>312.75260416666669</c:v>
                </c:pt>
                <c:pt idx="121250">
                  <c:v>312.75520833333331</c:v>
                </c:pt>
                <c:pt idx="121251">
                  <c:v>312.7578125</c:v>
                </c:pt>
                <c:pt idx="121252">
                  <c:v>312.76041666666669</c:v>
                </c:pt>
                <c:pt idx="121253">
                  <c:v>312.76302083333331</c:v>
                </c:pt>
                <c:pt idx="121254">
                  <c:v>312.765625</c:v>
                </c:pt>
                <c:pt idx="121255">
                  <c:v>312.76822916666669</c:v>
                </c:pt>
                <c:pt idx="121256">
                  <c:v>312.77083333333331</c:v>
                </c:pt>
                <c:pt idx="121257">
                  <c:v>312.7734375</c:v>
                </c:pt>
                <c:pt idx="121258">
                  <c:v>312.77604166666669</c:v>
                </c:pt>
                <c:pt idx="121259">
                  <c:v>312.77864583333331</c:v>
                </c:pt>
                <c:pt idx="121260">
                  <c:v>312.78125</c:v>
                </c:pt>
                <c:pt idx="121261">
                  <c:v>312.78385416666669</c:v>
                </c:pt>
                <c:pt idx="121262">
                  <c:v>312.78645833333331</c:v>
                </c:pt>
                <c:pt idx="121263">
                  <c:v>312.7890625</c:v>
                </c:pt>
                <c:pt idx="121264">
                  <c:v>312.79166666666669</c:v>
                </c:pt>
                <c:pt idx="121265">
                  <c:v>312.79427083333331</c:v>
                </c:pt>
                <c:pt idx="121266">
                  <c:v>312.796875</c:v>
                </c:pt>
                <c:pt idx="121267">
                  <c:v>312.79947916666669</c:v>
                </c:pt>
                <c:pt idx="121268">
                  <c:v>312.80208333333331</c:v>
                </c:pt>
                <c:pt idx="121269">
                  <c:v>312.8046875</c:v>
                </c:pt>
                <c:pt idx="121270">
                  <c:v>312.80729166666669</c:v>
                </c:pt>
                <c:pt idx="121271">
                  <c:v>312.80989583333331</c:v>
                </c:pt>
                <c:pt idx="121272">
                  <c:v>312.8125</c:v>
                </c:pt>
                <c:pt idx="121273">
                  <c:v>312.81510416666669</c:v>
                </c:pt>
                <c:pt idx="121274">
                  <c:v>312.81770833333331</c:v>
                </c:pt>
                <c:pt idx="121275">
                  <c:v>312.8203125</c:v>
                </c:pt>
                <c:pt idx="121276">
                  <c:v>312.82291666666669</c:v>
                </c:pt>
                <c:pt idx="121277">
                  <c:v>312.82552083333331</c:v>
                </c:pt>
                <c:pt idx="121278">
                  <c:v>312.828125</c:v>
                </c:pt>
                <c:pt idx="121279">
                  <c:v>312.83072916666669</c:v>
                </c:pt>
                <c:pt idx="121280">
                  <c:v>312.83333333333331</c:v>
                </c:pt>
                <c:pt idx="121281">
                  <c:v>312.8359375</c:v>
                </c:pt>
                <c:pt idx="121282">
                  <c:v>312.83854166666669</c:v>
                </c:pt>
                <c:pt idx="121283">
                  <c:v>312.84114583333331</c:v>
                </c:pt>
                <c:pt idx="121284">
                  <c:v>312.84375</c:v>
                </c:pt>
                <c:pt idx="121285">
                  <c:v>312.84635416666669</c:v>
                </c:pt>
                <c:pt idx="121286">
                  <c:v>312.84895833333331</c:v>
                </c:pt>
                <c:pt idx="121287">
                  <c:v>312.8515625</c:v>
                </c:pt>
                <c:pt idx="121288">
                  <c:v>312.85416666666669</c:v>
                </c:pt>
                <c:pt idx="121289">
                  <c:v>312.85677083333331</c:v>
                </c:pt>
                <c:pt idx="121290">
                  <c:v>312.859375</c:v>
                </c:pt>
                <c:pt idx="121291">
                  <c:v>312.86197916666669</c:v>
                </c:pt>
                <c:pt idx="121292">
                  <c:v>312.86458333333331</c:v>
                </c:pt>
                <c:pt idx="121293">
                  <c:v>312.8671875</c:v>
                </c:pt>
                <c:pt idx="121294">
                  <c:v>312.86979166666669</c:v>
                </c:pt>
                <c:pt idx="121295">
                  <c:v>312.87239583333331</c:v>
                </c:pt>
                <c:pt idx="121296">
                  <c:v>312.875</c:v>
                </c:pt>
                <c:pt idx="121297">
                  <c:v>312.87760416666669</c:v>
                </c:pt>
                <c:pt idx="121298">
                  <c:v>312.88020833333331</c:v>
                </c:pt>
                <c:pt idx="121299">
                  <c:v>312.8828125</c:v>
                </c:pt>
                <c:pt idx="121300">
                  <c:v>312.88541666666669</c:v>
                </c:pt>
                <c:pt idx="121301">
                  <c:v>312.88802083333331</c:v>
                </c:pt>
                <c:pt idx="121302">
                  <c:v>312.890625</c:v>
                </c:pt>
                <c:pt idx="121303">
                  <c:v>312.89322916666669</c:v>
                </c:pt>
                <c:pt idx="121304">
                  <c:v>312.89583333333331</c:v>
                </c:pt>
                <c:pt idx="121305">
                  <c:v>312.8984375</c:v>
                </c:pt>
                <c:pt idx="121306">
                  <c:v>312.90104166666669</c:v>
                </c:pt>
                <c:pt idx="121307">
                  <c:v>312.90364583333331</c:v>
                </c:pt>
                <c:pt idx="121308">
                  <c:v>312.90625</c:v>
                </c:pt>
                <c:pt idx="121309">
                  <c:v>312.90885416666669</c:v>
                </c:pt>
                <c:pt idx="121310">
                  <c:v>312.91145833333331</c:v>
                </c:pt>
                <c:pt idx="121311">
                  <c:v>312.9140625</c:v>
                </c:pt>
                <c:pt idx="121312">
                  <c:v>312.91666666666669</c:v>
                </c:pt>
                <c:pt idx="121313">
                  <c:v>312.91927083333331</c:v>
                </c:pt>
                <c:pt idx="121314">
                  <c:v>312.921875</c:v>
                </c:pt>
                <c:pt idx="121315">
                  <c:v>312.92447916666669</c:v>
                </c:pt>
                <c:pt idx="121316">
                  <c:v>312.92708333333331</c:v>
                </c:pt>
                <c:pt idx="121317">
                  <c:v>312.9296875</c:v>
                </c:pt>
                <c:pt idx="121318">
                  <c:v>312.93229166666669</c:v>
                </c:pt>
                <c:pt idx="121319">
                  <c:v>312.93489583333331</c:v>
                </c:pt>
                <c:pt idx="121320">
                  <c:v>312.9375</c:v>
                </c:pt>
                <c:pt idx="121321">
                  <c:v>312.94010416666669</c:v>
                </c:pt>
                <c:pt idx="121322">
                  <c:v>312.94270833333331</c:v>
                </c:pt>
                <c:pt idx="121323">
                  <c:v>312.9453125</c:v>
                </c:pt>
                <c:pt idx="121324">
                  <c:v>312.94791666666669</c:v>
                </c:pt>
                <c:pt idx="121325">
                  <c:v>312.95052083333331</c:v>
                </c:pt>
                <c:pt idx="121326">
                  <c:v>312.953125</c:v>
                </c:pt>
                <c:pt idx="121327">
                  <c:v>312.95572916666669</c:v>
                </c:pt>
                <c:pt idx="121328">
                  <c:v>312.95833333333331</c:v>
                </c:pt>
                <c:pt idx="121329">
                  <c:v>312.9609375</c:v>
                </c:pt>
                <c:pt idx="121330">
                  <c:v>312.96354166666669</c:v>
                </c:pt>
                <c:pt idx="121331">
                  <c:v>312.96614583333331</c:v>
                </c:pt>
                <c:pt idx="121332">
                  <c:v>312.96875</c:v>
                </c:pt>
                <c:pt idx="121333">
                  <c:v>312.97135416666669</c:v>
                </c:pt>
                <c:pt idx="121334">
                  <c:v>312.97395833333331</c:v>
                </c:pt>
                <c:pt idx="121335">
                  <c:v>312.9765625</c:v>
                </c:pt>
                <c:pt idx="121336">
                  <c:v>312.97916666666669</c:v>
                </c:pt>
                <c:pt idx="121337">
                  <c:v>312.98177083333331</c:v>
                </c:pt>
                <c:pt idx="121338">
                  <c:v>312.984375</c:v>
                </c:pt>
                <c:pt idx="121339">
                  <c:v>312.98697916666669</c:v>
                </c:pt>
                <c:pt idx="121340">
                  <c:v>312.98958333333331</c:v>
                </c:pt>
                <c:pt idx="121341">
                  <c:v>312.9921875</c:v>
                </c:pt>
                <c:pt idx="121342">
                  <c:v>312.99479166666669</c:v>
                </c:pt>
                <c:pt idx="121343">
                  <c:v>312.99739583333331</c:v>
                </c:pt>
                <c:pt idx="121344">
                  <c:v>313</c:v>
                </c:pt>
                <c:pt idx="121345">
                  <c:v>313.00260416666669</c:v>
                </c:pt>
                <c:pt idx="121346">
                  <c:v>313.00520833333331</c:v>
                </c:pt>
                <c:pt idx="121347">
                  <c:v>313.0078125</c:v>
                </c:pt>
                <c:pt idx="121348">
                  <c:v>313.01041666666669</c:v>
                </c:pt>
                <c:pt idx="121349">
                  <c:v>313.01302083333331</c:v>
                </c:pt>
                <c:pt idx="121350">
                  <c:v>313.015625</c:v>
                </c:pt>
                <c:pt idx="121351">
                  <c:v>313.01822916666669</c:v>
                </c:pt>
                <c:pt idx="121352">
                  <c:v>313.02083333333331</c:v>
                </c:pt>
                <c:pt idx="121353">
                  <c:v>313.0234375</c:v>
                </c:pt>
                <c:pt idx="121354">
                  <c:v>313.02604166666669</c:v>
                </c:pt>
                <c:pt idx="121355">
                  <c:v>313.02864583333331</c:v>
                </c:pt>
                <c:pt idx="121356">
                  <c:v>313.03125</c:v>
                </c:pt>
                <c:pt idx="121357">
                  <c:v>313.03385416666669</c:v>
                </c:pt>
                <c:pt idx="121358">
                  <c:v>313.03645833333331</c:v>
                </c:pt>
                <c:pt idx="121359">
                  <c:v>313.0390625</c:v>
                </c:pt>
                <c:pt idx="121360">
                  <c:v>313.04166666666669</c:v>
                </c:pt>
                <c:pt idx="121361">
                  <c:v>313.04427083333331</c:v>
                </c:pt>
                <c:pt idx="121362">
                  <c:v>313.046875</c:v>
                </c:pt>
                <c:pt idx="121363">
                  <c:v>313.04947916666669</c:v>
                </c:pt>
                <c:pt idx="121364">
                  <c:v>313.05208333333331</c:v>
                </c:pt>
                <c:pt idx="121365">
                  <c:v>313.0546875</c:v>
                </c:pt>
                <c:pt idx="121366">
                  <c:v>313.05729166666669</c:v>
                </c:pt>
                <c:pt idx="121367">
                  <c:v>313.05989583333331</c:v>
                </c:pt>
                <c:pt idx="121368">
                  <c:v>313.0625</c:v>
                </c:pt>
                <c:pt idx="121369">
                  <c:v>313.06510416666669</c:v>
                </c:pt>
                <c:pt idx="121370">
                  <c:v>313.06770833333331</c:v>
                </c:pt>
                <c:pt idx="121371">
                  <c:v>313.0703125</c:v>
                </c:pt>
                <c:pt idx="121372">
                  <c:v>313.07291666666669</c:v>
                </c:pt>
                <c:pt idx="121373">
                  <c:v>313.07552083333331</c:v>
                </c:pt>
                <c:pt idx="121374">
                  <c:v>313.078125</c:v>
                </c:pt>
                <c:pt idx="121375">
                  <c:v>313.08072916666669</c:v>
                </c:pt>
                <c:pt idx="121376">
                  <c:v>313.08333333333331</c:v>
                </c:pt>
                <c:pt idx="121377">
                  <c:v>313.0859375</c:v>
                </c:pt>
                <c:pt idx="121378">
                  <c:v>313.08854166666669</c:v>
                </c:pt>
                <c:pt idx="121379">
                  <c:v>313.09114583333331</c:v>
                </c:pt>
                <c:pt idx="121380">
                  <c:v>313.09375</c:v>
                </c:pt>
                <c:pt idx="121381">
                  <c:v>313.09635416666669</c:v>
                </c:pt>
                <c:pt idx="121382">
                  <c:v>313.09895833333331</c:v>
                </c:pt>
                <c:pt idx="121383">
                  <c:v>313.1015625</c:v>
                </c:pt>
                <c:pt idx="121384">
                  <c:v>313.10416666666669</c:v>
                </c:pt>
                <c:pt idx="121385">
                  <c:v>313.10677083333331</c:v>
                </c:pt>
                <c:pt idx="121386">
                  <c:v>313.109375</c:v>
                </c:pt>
                <c:pt idx="121387">
                  <c:v>313.11197916666669</c:v>
                </c:pt>
                <c:pt idx="121388">
                  <c:v>313.11458333333331</c:v>
                </c:pt>
                <c:pt idx="121389">
                  <c:v>313.1171875</c:v>
                </c:pt>
                <c:pt idx="121390">
                  <c:v>313.11979166666669</c:v>
                </c:pt>
                <c:pt idx="121391">
                  <c:v>313.12239583333331</c:v>
                </c:pt>
                <c:pt idx="121392">
                  <c:v>313.125</c:v>
                </c:pt>
                <c:pt idx="121393">
                  <c:v>313.12760416666669</c:v>
                </c:pt>
                <c:pt idx="121394">
                  <c:v>313.13020833333331</c:v>
                </c:pt>
                <c:pt idx="121395">
                  <c:v>313.1328125</c:v>
                </c:pt>
                <c:pt idx="121396">
                  <c:v>313.13541666666669</c:v>
                </c:pt>
                <c:pt idx="121397">
                  <c:v>313.13802083333331</c:v>
                </c:pt>
                <c:pt idx="121398">
                  <c:v>313.140625</c:v>
                </c:pt>
                <c:pt idx="121399">
                  <c:v>313.14322916666669</c:v>
                </c:pt>
                <c:pt idx="121400">
                  <c:v>313.14583333333331</c:v>
                </c:pt>
                <c:pt idx="121401">
                  <c:v>313.1484375</c:v>
                </c:pt>
                <c:pt idx="121402">
                  <c:v>313.15104166666669</c:v>
                </c:pt>
                <c:pt idx="121403">
                  <c:v>313.15364583333331</c:v>
                </c:pt>
                <c:pt idx="121404">
                  <c:v>313.15625</c:v>
                </c:pt>
                <c:pt idx="121405">
                  <c:v>313.15885416666669</c:v>
                </c:pt>
                <c:pt idx="121406">
                  <c:v>313.16145833333331</c:v>
                </c:pt>
                <c:pt idx="121407">
                  <c:v>313.1640625</c:v>
                </c:pt>
                <c:pt idx="121408">
                  <c:v>313.16666666666669</c:v>
                </c:pt>
                <c:pt idx="121409">
                  <c:v>313.16927083333331</c:v>
                </c:pt>
                <c:pt idx="121410">
                  <c:v>313.171875</c:v>
                </c:pt>
                <c:pt idx="121411">
                  <c:v>313.17447916666669</c:v>
                </c:pt>
                <c:pt idx="121412">
                  <c:v>313.17708333333331</c:v>
                </c:pt>
                <c:pt idx="121413">
                  <c:v>313.1796875</c:v>
                </c:pt>
                <c:pt idx="121414">
                  <c:v>313.18229166666669</c:v>
                </c:pt>
                <c:pt idx="121415">
                  <c:v>313.18489583333331</c:v>
                </c:pt>
                <c:pt idx="121416">
                  <c:v>313.1875</c:v>
                </c:pt>
                <c:pt idx="121417">
                  <c:v>313.19010416666669</c:v>
                </c:pt>
                <c:pt idx="121418">
                  <c:v>313.19270833333331</c:v>
                </c:pt>
                <c:pt idx="121419">
                  <c:v>313.1953125</c:v>
                </c:pt>
                <c:pt idx="121420">
                  <c:v>313.19791666666669</c:v>
                </c:pt>
                <c:pt idx="121421">
                  <c:v>313.20052083333331</c:v>
                </c:pt>
                <c:pt idx="121422">
                  <c:v>313.203125</c:v>
                </c:pt>
                <c:pt idx="121423">
                  <c:v>313.20572916666669</c:v>
                </c:pt>
                <c:pt idx="121424">
                  <c:v>313.20833333333331</c:v>
                </c:pt>
                <c:pt idx="121425">
                  <c:v>313.2109375</c:v>
                </c:pt>
                <c:pt idx="121426">
                  <c:v>313.21354166666669</c:v>
                </c:pt>
                <c:pt idx="121427">
                  <c:v>313.21614583333331</c:v>
                </c:pt>
                <c:pt idx="121428">
                  <c:v>313.21875</c:v>
                </c:pt>
                <c:pt idx="121429">
                  <c:v>313.22135416666669</c:v>
                </c:pt>
                <c:pt idx="121430">
                  <c:v>313.22395833333331</c:v>
                </c:pt>
                <c:pt idx="121431">
                  <c:v>313.2265625</c:v>
                </c:pt>
                <c:pt idx="121432">
                  <c:v>313.22916666666669</c:v>
                </c:pt>
                <c:pt idx="121433">
                  <c:v>313.23177083333331</c:v>
                </c:pt>
                <c:pt idx="121434">
                  <c:v>313.234375</c:v>
                </c:pt>
                <c:pt idx="121435">
                  <c:v>313.23697916666669</c:v>
                </c:pt>
                <c:pt idx="121436">
                  <c:v>313.23958333333331</c:v>
                </c:pt>
                <c:pt idx="121437">
                  <c:v>313.2421875</c:v>
                </c:pt>
                <c:pt idx="121438">
                  <c:v>313.24479166666669</c:v>
                </c:pt>
                <c:pt idx="121439">
                  <c:v>313.24739583333331</c:v>
                </c:pt>
                <c:pt idx="121440">
                  <c:v>313.25</c:v>
                </c:pt>
                <c:pt idx="121441">
                  <c:v>313.25260416666669</c:v>
                </c:pt>
                <c:pt idx="121442">
                  <c:v>313.25520833333331</c:v>
                </c:pt>
                <c:pt idx="121443">
                  <c:v>313.2578125</c:v>
                </c:pt>
                <c:pt idx="121444">
                  <c:v>313.26041666666669</c:v>
                </c:pt>
                <c:pt idx="121445">
                  <c:v>313.26302083333331</c:v>
                </c:pt>
                <c:pt idx="121446">
                  <c:v>313.265625</c:v>
                </c:pt>
                <c:pt idx="121447">
                  <c:v>313.26822916666669</c:v>
                </c:pt>
                <c:pt idx="121448">
                  <c:v>313.27083333333331</c:v>
                </c:pt>
                <c:pt idx="121449">
                  <c:v>313.2734375</c:v>
                </c:pt>
                <c:pt idx="121450">
                  <c:v>313.27604166666669</c:v>
                </c:pt>
                <c:pt idx="121451">
                  <c:v>313.27864583333331</c:v>
                </c:pt>
                <c:pt idx="121452">
                  <c:v>313.28125</c:v>
                </c:pt>
                <c:pt idx="121453">
                  <c:v>313.28385416666669</c:v>
                </c:pt>
                <c:pt idx="121454">
                  <c:v>313.28645833333331</c:v>
                </c:pt>
                <c:pt idx="121455">
                  <c:v>313.2890625</c:v>
                </c:pt>
                <c:pt idx="121456">
                  <c:v>313.29166666666669</c:v>
                </c:pt>
                <c:pt idx="121457">
                  <c:v>313.29427083333331</c:v>
                </c:pt>
                <c:pt idx="121458">
                  <c:v>313.296875</c:v>
                </c:pt>
                <c:pt idx="121459">
                  <c:v>313.29947916666669</c:v>
                </c:pt>
                <c:pt idx="121460">
                  <c:v>313.30208333333331</c:v>
                </c:pt>
                <c:pt idx="121461">
                  <c:v>313.3046875</c:v>
                </c:pt>
                <c:pt idx="121462">
                  <c:v>313.30729166666669</c:v>
                </c:pt>
                <c:pt idx="121463">
                  <c:v>313.30989583333331</c:v>
                </c:pt>
                <c:pt idx="121464">
                  <c:v>313.3125</c:v>
                </c:pt>
                <c:pt idx="121465">
                  <c:v>313.31510416666669</c:v>
                </c:pt>
                <c:pt idx="121466">
                  <c:v>313.31770833333331</c:v>
                </c:pt>
                <c:pt idx="121467">
                  <c:v>313.3203125</c:v>
                </c:pt>
                <c:pt idx="121468">
                  <c:v>313.32291666666669</c:v>
                </c:pt>
                <c:pt idx="121469">
                  <c:v>313.32552083333331</c:v>
                </c:pt>
                <c:pt idx="121470">
                  <c:v>313.328125</c:v>
                </c:pt>
                <c:pt idx="121471">
                  <c:v>313.33072916666669</c:v>
                </c:pt>
                <c:pt idx="121472">
                  <c:v>313.33333333333331</c:v>
                </c:pt>
                <c:pt idx="121473">
                  <c:v>313.3359375</c:v>
                </c:pt>
                <c:pt idx="121474">
                  <c:v>313.33854166666669</c:v>
                </c:pt>
                <c:pt idx="121475">
                  <c:v>313.34114583333331</c:v>
                </c:pt>
                <c:pt idx="121476">
                  <c:v>313.34375</c:v>
                </c:pt>
                <c:pt idx="121477">
                  <c:v>313.34635416666669</c:v>
                </c:pt>
                <c:pt idx="121478">
                  <c:v>313.34895833333331</c:v>
                </c:pt>
                <c:pt idx="121479">
                  <c:v>313.3515625</c:v>
                </c:pt>
                <c:pt idx="121480">
                  <c:v>313.35416666666669</c:v>
                </c:pt>
                <c:pt idx="121481">
                  <c:v>313.35677083333331</c:v>
                </c:pt>
                <c:pt idx="121482">
                  <c:v>313.359375</c:v>
                </c:pt>
                <c:pt idx="121483">
                  <c:v>313.36197916666669</c:v>
                </c:pt>
                <c:pt idx="121484">
                  <c:v>313.36458333333331</c:v>
                </c:pt>
                <c:pt idx="121485">
                  <c:v>313.3671875</c:v>
                </c:pt>
                <c:pt idx="121486">
                  <c:v>313.36979166666669</c:v>
                </c:pt>
                <c:pt idx="121487">
                  <c:v>313.37239583333331</c:v>
                </c:pt>
                <c:pt idx="121488">
                  <c:v>313.375</c:v>
                </c:pt>
                <c:pt idx="121489">
                  <c:v>313.37760416666669</c:v>
                </c:pt>
                <c:pt idx="121490">
                  <c:v>313.38020833333331</c:v>
                </c:pt>
                <c:pt idx="121491">
                  <c:v>313.3828125</c:v>
                </c:pt>
                <c:pt idx="121492">
                  <c:v>313.38541666666669</c:v>
                </c:pt>
                <c:pt idx="121493">
                  <c:v>313.38802083333331</c:v>
                </c:pt>
                <c:pt idx="121494">
                  <c:v>313.390625</c:v>
                </c:pt>
                <c:pt idx="121495">
                  <c:v>313.39322916666669</c:v>
                </c:pt>
                <c:pt idx="121496">
                  <c:v>313.39583333333331</c:v>
                </c:pt>
                <c:pt idx="121497">
                  <c:v>313.3984375</c:v>
                </c:pt>
                <c:pt idx="121498">
                  <c:v>313.40104166666669</c:v>
                </c:pt>
                <c:pt idx="121499">
                  <c:v>313.40364583333331</c:v>
                </c:pt>
                <c:pt idx="121500">
                  <c:v>313.40625</c:v>
                </c:pt>
                <c:pt idx="121501">
                  <c:v>313.40885416666669</c:v>
                </c:pt>
                <c:pt idx="121502">
                  <c:v>313.41145833333331</c:v>
                </c:pt>
                <c:pt idx="121503">
                  <c:v>313.4140625</c:v>
                </c:pt>
                <c:pt idx="121504">
                  <c:v>313.41666666666669</c:v>
                </c:pt>
                <c:pt idx="121505">
                  <c:v>313.41927083333331</c:v>
                </c:pt>
                <c:pt idx="121506">
                  <c:v>313.421875</c:v>
                </c:pt>
                <c:pt idx="121507">
                  <c:v>313.42447916666669</c:v>
                </c:pt>
                <c:pt idx="121508">
                  <c:v>313.42708333333331</c:v>
                </c:pt>
                <c:pt idx="121509">
                  <c:v>313.4296875</c:v>
                </c:pt>
                <c:pt idx="121510">
                  <c:v>313.43229166666669</c:v>
                </c:pt>
                <c:pt idx="121511">
                  <c:v>313.43489583333331</c:v>
                </c:pt>
                <c:pt idx="121512">
                  <c:v>313.4375</c:v>
                </c:pt>
                <c:pt idx="121513">
                  <c:v>313.44010416666669</c:v>
                </c:pt>
                <c:pt idx="121514">
                  <c:v>313.44270833333331</c:v>
                </c:pt>
                <c:pt idx="121515">
                  <c:v>313.4453125</c:v>
                </c:pt>
                <c:pt idx="121516">
                  <c:v>313.44791666666669</c:v>
                </c:pt>
                <c:pt idx="121517">
                  <c:v>313.45052083333331</c:v>
                </c:pt>
                <c:pt idx="121518">
                  <c:v>313.453125</c:v>
                </c:pt>
                <c:pt idx="121519">
                  <c:v>313.45572916666669</c:v>
                </c:pt>
                <c:pt idx="121520">
                  <c:v>313.45833333333331</c:v>
                </c:pt>
                <c:pt idx="121521">
                  <c:v>313.4609375</c:v>
                </c:pt>
                <c:pt idx="121522">
                  <c:v>313.46354166666669</c:v>
                </c:pt>
                <c:pt idx="121523">
                  <c:v>313.46614583333331</c:v>
                </c:pt>
                <c:pt idx="121524">
                  <c:v>313.46875</c:v>
                </c:pt>
                <c:pt idx="121525">
                  <c:v>313.47135416666669</c:v>
                </c:pt>
                <c:pt idx="121526">
                  <c:v>313.47395833333331</c:v>
                </c:pt>
                <c:pt idx="121527">
                  <c:v>313.4765625</c:v>
                </c:pt>
                <c:pt idx="121528">
                  <c:v>313.47916666666669</c:v>
                </c:pt>
                <c:pt idx="121529">
                  <c:v>313.48177083333331</c:v>
                </c:pt>
                <c:pt idx="121530">
                  <c:v>313.484375</c:v>
                </c:pt>
                <c:pt idx="121531">
                  <c:v>313.48697916666669</c:v>
                </c:pt>
                <c:pt idx="121532">
                  <c:v>313.48958333333331</c:v>
                </c:pt>
                <c:pt idx="121533">
                  <c:v>313.4921875</c:v>
                </c:pt>
                <c:pt idx="121534">
                  <c:v>313.49479166666669</c:v>
                </c:pt>
                <c:pt idx="121535">
                  <c:v>313.49739583333331</c:v>
                </c:pt>
                <c:pt idx="121536">
                  <c:v>313.5</c:v>
                </c:pt>
                <c:pt idx="121537">
                  <c:v>313.50260416666669</c:v>
                </c:pt>
                <c:pt idx="121538">
                  <c:v>313.50520833333331</c:v>
                </c:pt>
                <c:pt idx="121539">
                  <c:v>313.5078125</c:v>
                </c:pt>
                <c:pt idx="121540">
                  <c:v>313.51041666666669</c:v>
                </c:pt>
                <c:pt idx="121541">
                  <c:v>313.51302083333331</c:v>
                </c:pt>
                <c:pt idx="121542">
                  <c:v>313.515625</c:v>
                </c:pt>
                <c:pt idx="121543">
                  <c:v>313.51822916666669</c:v>
                </c:pt>
                <c:pt idx="121544">
                  <c:v>313.52083333333331</c:v>
                </c:pt>
                <c:pt idx="121545">
                  <c:v>313.5234375</c:v>
                </c:pt>
                <c:pt idx="121546">
                  <c:v>313.52604166666669</c:v>
                </c:pt>
                <c:pt idx="121547">
                  <c:v>313.52864583333331</c:v>
                </c:pt>
                <c:pt idx="121548">
                  <c:v>313.53125</c:v>
                </c:pt>
                <c:pt idx="121549">
                  <c:v>313.53385416666669</c:v>
                </c:pt>
                <c:pt idx="121550">
                  <c:v>313.53645833333331</c:v>
                </c:pt>
                <c:pt idx="121551">
                  <c:v>313.5390625</c:v>
                </c:pt>
                <c:pt idx="121552">
                  <c:v>313.54166666666669</c:v>
                </c:pt>
                <c:pt idx="121553">
                  <c:v>313.54427083333331</c:v>
                </c:pt>
                <c:pt idx="121554">
                  <c:v>313.546875</c:v>
                </c:pt>
                <c:pt idx="121555">
                  <c:v>313.54947916666669</c:v>
                </c:pt>
                <c:pt idx="121556">
                  <c:v>313.55208333333331</c:v>
                </c:pt>
                <c:pt idx="121557">
                  <c:v>313.5546875</c:v>
                </c:pt>
                <c:pt idx="121558">
                  <c:v>313.55729166666669</c:v>
                </c:pt>
                <c:pt idx="121559">
                  <c:v>313.55989583333331</c:v>
                </c:pt>
                <c:pt idx="121560">
                  <c:v>313.5625</c:v>
                </c:pt>
                <c:pt idx="121561">
                  <c:v>313.56510416666669</c:v>
                </c:pt>
                <c:pt idx="121562">
                  <c:v>313.56770833333331</c:v>
                </c:pt>
                <c:pt idx="121563">
                  <c:v>313.5703125</c:v>
                </c:pt>
                <c:pt idx="121564">
                  <c:v>313.57291666666669</c:v>
                </c:pt>
                <c:pt idx="121565">
                  <c:v>313.57552083333331</c:v>
                </c:pt>
                <c:pt idx="121566">
                  <c:v>313.578125</c:v>
                </c:pt>
                <c:pt idx="121567">
                  <c:v>313.58072916666669</c:v>
                </c:pt>
                <c:pt idx="121568">
                  <c:v>313.58333333333331</c:v>
                </c:pt>
                <c:pt idx="121569">
                  <c:v>313.5859375</c:v>
                </c:pt>
                <c:pt idx="121570">
                  <c:v>313.58854166666669</c:v>
                </c:pt>
                <c:pt idx="121571">
                  <c:v>313.59114583333331</c:v>
                </c:pt>
                <c:pt idx="121572">
                  <c:v>313.59375</c:v>
                </c:pt>
                <c:pt idx="121573">
                  <c:v>313.59635416666669</c:v>
                </c:pt>
                <c:pt idx="121574">
                  <c:v>313.59895833333331</c:v>
                </c:pt>
                <c:pt idx="121575">
                  <c:v>313.6015625</c:v>
                </c:pt>
                <c:pt idx="121576">
                  <c:v>313.60416666666669</c:v>
                </c:pt>
                <c:pt idx="121577">
                  <c:v>313.60677083333331</c:v>
                </c:pt>
                <c:pt idx="121578">
                  <c:v>313.609375</c:v>
                </c:pt>
                <c:pt idx="121579">
                  <c:v>313.61197916666669</c:v>
                </c:pt>
                <c:pt idx="121580">
                  <c:v>313.61458333333331</c:v>
                </c:pt>
                <c:pt idx="121581">
                  <c:v>313.6171875</c:v>
                </c:pt>
                <c:pt idx="121582">
                  <c:v>313.61979166666669</c:v>
                </c:pt>
                <c:pt idx="121583">
                  <c:v>313.62239583333331</c:v>
                </c:pt>
                <c:pt idx="121584">
                  <c:v>313.625</c:v>
                </c:pt>
                <c:pt idx="121585">
                  <c:v>313.62760416666669</c:v>
                </c:pt>
                <c:pt idx="121586">
                  <c:v>313.63020833333331</c:v>
                </c:pt>
                <c:pt idx="121587">
                  <c:v>313.6328125</c:v>
                </c:pt>
                <c:pt idx="121588">
                  <c:v>313.63541666666669</c:v>
                </c:pt>
                <c:pt idx="121589">
                  <c:v>313.63802083333331</c:v>
                </c:pt>
                <c:pt idx="121590">
                  <c:v>313.640625</c:v>
                </c:pt>
                <c:pt idx="121591">
                  <c:v>313.64322916666669</c:v>
                </c:pt>
                <c:pt idx="121592">
                  <c:v>313.64583333333331</c:v>
                </c:pt>
                <c:pt idx="121593">
                  <c:v>313.6484375</c:v>
                </c:pt>
                <c:pt idx="121594">
                  <c:v>313.65104166666669</c:v>
                </c:pt>
                <c:pt idx="121595">
                  <c:v>313.65364583333331</c:v>
                </c:pt>
                <c:pt idx="121596">
                  <c:v>313.65625</c:v>
                </c:pt>
                <c:pt idx="121597">
                  <c:v>313.65885416666669</c:v>
                </c:pt>
                <c:pt idx="121598">
                  <c:v>313.66145833333331</c:v>
                </c:pt>
                <c:pt idx="121599">
                  <c:v>313.6640625</c:v>
                </c:pt>
                <c:pt idx="121600">
                  <c:v>313.66666666666669</c:v>
                </c:pt>
                <c:pt idx="121601">
                  <c:v>313.66927083333331</c:v>
                </c:pt>
                <c:pt idx="121602">
                  <c:v>313.671875</c:v>
                </c:pt>
                <c:pt idx="121603">
                  <c:v>313.67447916666669</c:v>
                </c:pt>
                <c:pt idx="121604">
                  <c:v>313.67708333333331</c:v>
                </c:pt>
                <c:pt idx="121605">
                  <c:v>313.6796875</c:v>
                </c:pt>
                <c:pt idx="121606">
                  <c:v>313.68229166666669</c:v>
                </c:pt>
                <c:pt idx="121607">
                  <c:v>313.68489583333331</c:v>
                </c:pt>
                <c:pt idx="121608">
                  <c:v>313.6875</c:v>
                </c:pt>
                <c:pt idx="121609">
                  <c:v>313.69010416666669</c:v>
                </c:pt>
                <c:pt idx="121610">
                  <c:v>313.69270833333331</c:v>
                </c:pt>
                <c:pt idx="121611">
                  <c:v>313.6953125</c:v>
                </c:pt>
                <c:pt idx="121612">
                  <c:v>313.69791666666669</c:v>
                </c:pt>
                <c:pt idx="121613">
                  <c:v>313.70052083333331</c:v>
                </c:pt>
                <c:pt idx="121614">
                  <c:v>313.703125</c:v>
                </c:pt>
                <c:pt idx="121615">
                  <c:v>313.70572916666669</c:v>
                </c:pt>
                <c:pt idx="121616">
                  <c:v>313.70833333333331</c:v>
                </c:pt>
                <c:pt idx="121617">
                  <c:v>313.7109375</c:v>
                </c:pt>
                <c:pt idx="121618">
                  <c:v>313.71354166666669</c:v>
                </c:pt>
                <c:pt idx="121619">
                  <c:v>313.71614583333331</c:v>
                </c:pt>
                <c:pt idx="121620">
                  <c:v>313.71875</c:v>
                </c:pt>
                <c:pt idx="121621">
                  <c:v>313.72135416666669</c:v>
                </c:pt>
                <c:pt idx="121622">
                  <c:v>313.72395833333331</c:v>
                </c:pt>
                <c:pt idx="121623">
                  <c:v>313.7265625</c:v>
                </c:pt>
                <c:pt idx="121624">
                  <c:v>313.72916666666669</c:v>
                </c:pt>
                <c:pt idx="121625">
                  <c:v>313.73177083333331</c:v>
                </c:pt>
                <c:pt idx="121626">
                  <c:v>313.734375</c:v>
                </c:pt>
                <c:pt idx="121627">
                  <c:v>313.73697916666669</c:v>
                </c:pt>
                <c:pt idx="121628">
                  <c:v>313.73958333333331</c:v>
                </c:pt>
                <c:pt idx="121629">
                  <c:v>313.7421875</c:v>
                </c:pt>
                <c:pt idx="121630">
                  <c:v>313.74479166666669</c:v>
                </c:pt>
                <c:pt idx="121631">
                  <c:v>313.74739583333331</c:v>
                </c:pt>
                <c:pt idx="121632">
                  <c:v>313.75</c:v>
                </c:pt>
                <c:pt idx="121633">
                  <c:v>313.75260416666669</c:v>
                </c:pt>
                <c:pt idx="121634">
                  <c:v>313.75520833333331</c:v>
                </c:pt>
                <c:pt idx="121635">
                  <c:v>313.7578125</c:v>
                </c:pt>
                <c:pt idx="121636">
                  <c:v>313.76041666666669</c:v>
                </c:pt>
                <c:pt idx="121637">
                  <c:v>313.76302083333331</c:v>
                </c:pt>
                <c:pt idx="121638">
                  <c:v>313.765625</c:v>
                </c:pt>
                <c:pt idx="121639">
                  <c:v>313.76822916666669</c:v>
                </c:pt>
                <c:pt idx="121640">
                  <c:v>313.77083333333331</c:v>
                </c:pt>
                <c:pt idx="121641">
                  <c:v>313.7734375</c:v>
                </c:pt>
                <c:pt idx="121642">
                  <c:v>313.77604166666669</c:v>
                </c:pt>
                <c:pt idx="121643">
                  <c:v>313.77864583333331</c:v>
                </c:pt>
                <c:pt idx="121644">
                  <c:v>313.78125</c:v>
                </c:pt>
                <c:pt idx="121645">
                  <c:v>313.78385416666669</c:v>
                </c:pt>
                <c:pt idx="121646">
                  <c:v>313.78645833333331</c:v>
                </c:pt>
                <c:pt idx="121647">
                  <c:v>313.7890625</c:v>
                </c:pt>
                <c:pt idx="121648">
                  <c:v>313.79166666666669</c:v>
                </c:pt>
                <c:pt idx="121649">
                  <c:v>313.79427083333331</c:v>
                </c:pt>
                <c:pt idx="121650">
                  <c:v>313.796875</c:v>
                </c:pt>
                <c:pt idx="121651">
                  <c:v>313.79947916666669</c:v>
                </c:pt>
                <c:pt idx="121652">
                  <c:v>313.80208333333331</c:v>
                </c:pt>
                <c:pt idx="121653">
                  <c:v>313.8046875</c:v>
                </c:pt>
                <c:pt idx="121654">
                  <c:v>313.80729166666669</c:v>
                </c:pt>
                <c:pt idx="121655">
                  <c:v>313.80989583333331</c:v>
                </c:pt>
                <c:pt idx="121656">
                  <c:v>313.8125</c:v>
                </c:pt>
                <c:pt idx="121657">
                  <c:v>313.81510416666669</c:v>
                </c:pt>
                <c:pt idx="121658">
                  <c:v>313.81770833333331</c:v>
                </c:pt>
                <c:pt idx="121659">
                  <c:v>313.8203125</c:v>
                </c:pt>
                <c:pt idx="121660">
                  <c:v>313.82291666666669</c:v>
                </c:pt>
                <c:pt idx="121661">
                  <c:v>313.82552083333331</c:v>
                </c:pt>
                <c:pt idx="121662">
                  <c:v>313.828125</c:v>
                </c:pt>
                <c:pt idx="121663">
                  <c:v>313.83072916666669</c:v>
                </c:pt>
                <c:pt idx="121664">
                  <c:v>313.83333333333331</c:v>
                </c:pt>
                <c:pt idx="121665">
                  <c:v>313.8359375</c:v>
                </c:pt>
                <c:pt idx="121666">
                  <c:v>313.83854166666669</c:v>
                </c:pt>
                <c:pt idx="121667">
                  <c:v>313.84114583333331</c:v>
                </c:pt>
                <c:pt idx="121668">
                  <c:v>313.84375</c:v>
                </c:pt>
                <c:pt idx="121669">
                  <c:v>313.84635416666669</c:v>
                </c:pt>
                <c:pt idx="121670">
                  <c:v>313.84895833333331</c:v>
                </c:pt>
                <c:pt idx="121671">
                  <c:v>313.8515625</c:v>
                </c:pt>
                <c:pt idx="121672">
                  <c:v>313.85416666666669</c:v>
                </c:pt>
                <c:pt idx="121673">
                  <c:v>313.85677083333331</c:v>
                </c:pt>
                <c:pt idx="121674">
                  <c:v>313.859375</c:v>
                </c:pt>
                <c:pt idx="121675">
                  <c:v>313.86197916666669</c:v>
                </c:pt>
                <c:pt idx="121676">
                  <c:v>313.86458333333331</c:v>
                </c:pt>
                <c:pt idx="121677">
                  <c:v>313.8671875</c:v>
                </c:pt>
                <c:pt idx="121678">
                  <c:v>313.86979166666669</c:v>
                </c:pt>
                <c:pt idx="121679">
                  <c:v>313.87239583333331</c:v>
                </c:pt>
                <c:pt idx="121680">
                  <c:v>313.875</c:v>
                </c:pt>
                <c:pt idx="121681">
                  <c:v>313.87760416666669</c:v>
                </c:pt>
                <c:pt idx="121682">
                  <c:v>313.88020833333331</c:v>
                </c:pt>
                <c:pt idx="121683">
                  <c:v>313.8828125</c:v>
                </c:pt>
                <c:pt idx="121684">
                  <c:v>313.88541666666669</c:v>
                </c:pt>
                <c:pt idx="121685">
                  <c:v>313.88802083333331</c:v>
                </c:pt>
                <c:pt idx="121686">
                  <c:v>313.890625</c:v>
                </c:pt>
                <c:pt idx="121687">
                  <c:v>313.89322916666669</c:v>
                </c:pt>
                <c:pt idx="121688">
                  <c:v>313.89583333333331</c:v>
                </c:pt>
                <c:pt idx="121689">
                  <c:v>313.8984375</c:v>
                </c:pt>
                <c:pt idx="121690">
                  <c:v>313.90104166666669</c:v>
                </c:pt>
                <c:pt idx="121691">
                  <c:v>313.90364583333331</c:v>
                </c:pt>
                <c:pt idx="121692">
                  <c:v>313.90625</c:v>
                </c:pt>
                <c:pt idx="121693">
                  <c:v>313.90885416666669</c:v>
                </c:pt>
                <c:pt idx="121694">
                  <c:v>313.91145833333331</c:v>
                </c:pt>
                <c:pt idx="121695">
                  <c:v>313.9140625</c:v>
                </c:pt>
                <c:pt idx="121696">
                  <c:v>313.91666666666669</c:v>
                </c:pt>
                <c:pt idx="121697">
                  <c:v>313.91927083333331</c:v>
                </c:pt>
                <c:pt idx="121698">
                  <c:v>313.921875</c:v>
                </c:pt>
                <c:pt idx="121699">
                  <c:v>313.92447916666669</c:v>
                </c:pt>
                <c:pt idx="121700">
                  <c:v>313.92708333333331</c:v>
                </c:pt>
                <c:pt idx="121701">
                  <c:v>313.9296875</c:v>
                </c:pt>
                <c:pt idx="121702">
                  <c:v>313.93229166666669</c:v>
                </c:pt>
                <c:pt idx="121703">
                  <c:v>313.93489583333331</c:v>
                </c:pt>
                <c:pt idx="121704">
                  <c:v>313.9375</c:v>
                </c:pt>
                <c:pt idx="121705">
                  <c:v>313.94010416666669</c:v>
                </c:pt>
                <c:pt idx="121706">
                  <c:v>313.94270833333331</c:v>
                </c:pt>
                <c:pt idx="121707">
                  <c:v>313.9453125</c:v>
                </c:pt>
                <c:pt idx="121708">
                  <c:v>313.94791666666669</c:v>
                </c:pt>
                <c:pt idx="121709">
                  <c:v>313.95052083333331</c:v>
                </c:pt>
                <c:pt idx="121710">
                  <c:v>313.953125</c:v>
                </c:pt>
                <c:pt idx="121711">
                  <c:v>313.95572916666669</c:v>
                </c:pt>
                <c:pt idx="121712">
                  <c:v>313.95833333333331</c:v>
                </c:pt>
                <c:pt idx="121713">
                  <c:v>313.9609375</c:v>
                </c:pt>
                <c:pt idx="121714">
                  <c:v>313.96354166666669</c:v>
                </c:pt>
                <c:pt idx="121715">
                  <c:v>313.96614583333331</c:v>
                </c:pt>
                <c:pt idx="121716">
                  <c:v>313.96875</c:v>
                </c:pt>
                <c:pt idx="121717">
                  <c:v>313.97135416666669</c:v>
                </c:pt>
                <c:pt idx="121718">
                  <c:v>313.97395833333331</c:v>
                </c:pt>
                <c:pt idx="121719">
                  <c:v>313.9765625</c:v>
                </c:pt>
                <c:pt idx="121720">
                  <c:v>313.97916666666669</c:v>
                </c:pt>
                <c:pt idx="121721">
                  <c:v>313.98177083333331</c:v>
                </c:pt>
                <c:pt idx="121722">
                  <c:v>313.984375</c:v>
                </c:pt>
                <c:pt idx="121723">
                  <c:v>313.98697916666669</c:v>
                </c:pt>
                <c:pt idx="121724">
                  <c:v>313.98958333333331</c:v>
                </c:pt>
                <c:pt idx="121725">
                  <c:v>313.9921875</c:v>
                </c:pt>
                <c:pt idx="121726">
                  <c:v>313.99479166666669</c:v>
                </c:pt>
                <c:pt idx="121727">
                  <c:v>313.99739583333331</c:v>
                </c:pt>
                <c:pt idx="121728">
                  <c:v>314</c:v>
                </c:pt>
                <c:pt idx="121729">
                  <c:v>314.00260416666669</c:v>
                </c:pt>
                <c:pt idx="121730">
                  <c:v>314.00520833333331</c:v>
                </c:pt>
                <c:pt idx="121731">
                  <c:v>314.0078125</c:v>
                </c:pt>
                <c:pt idx="121732">
                  <c:v>314.01041666666669</c:v>
                </c:pt>
                <c:pt idx="121733">
                  <c:v>314.01302083333331</c:v>
                </c:pt>
                <c:pt idx="121734">
                  <c:v>314.015625</c:v>
                </c:pt>
                <c:pt idx="121735">
                  <c:v>314.01822916666669</c:v>
                </c:pt>
                <c:pt idx="121736">
                  <c:v>314.02083333333331</c:v>
                </c:pt>
                <c:pt idx="121737">
                  <c:v>314.0234375</c:v>
                </c:pt>
                <c:pt idx="121738">
                  <c:v>314.02604166666669</c:v>
                </c:pt>
                <c:pt idx="121739">
                  <c:v>314.02864583333331</c:v>
                </c:pt>
                <c:pt idx="121740">
                  <c:v>314.03125</c:v>
                </c:pt>
                <c:pt idx="121741">
                  <c:v>314.03385416666669</c:v>
                </c:pt>
                <c:pt idx="121742">
                  <c:v>314.03645833333331</c:v>
                </c:pt>
                <c:pt idx="121743">
                  <c:v>314.0390625</c:v>
                </c:pt>
                <c:pt idx="121744">
                  <c:v>314.04166666666669</c:v>
                </c:pt>
                <c:pt idx="121745">
                  <c:v>314.04427083333331</c:v>
                </c:pt>
                <c:pt idx="121746">
                  <c:v>314.046875</c:v>
                </c:pt>
                <c:pt idx="121747">
                  <c:v>314.04947916666669</c:v>
                </c:pt>
                <c:pt idx="121748">
                  <c:v>314.05208333333331</c:v>
                </c:pt>
                <c:pt idx="121749">
                  <c:v>314.0546875</c:v>
                </c:pt>
                <c:pt idx="121750">
                  <c:v>314.05729166666669</c:v>
                </c:pt>
                <c:pt idx="121751">
                  <c:v>314.05989583333331</c:v>
                </c:pt>
                <c:pt idx="121752">
                  <c:v>314.0625</c:v>
                </c:pt>
                <c:pt idx="121753">
                  <c:v>314.06510416666669</c:v>
                </c:pt>
                <c:pt idx="121754">
                  <c:v>314.06770833333331</c:v>
                </c:pt>
                <c:pt idx="121755">
                  <c:v>314.0703125</c:v>
                </c:pt>
                <c:pt idx="121756">
                  <c:v>314.07291666666669</c:v>
                </c:pt>
                <c:pt idx="121757">
                  <c:v>314.07552083333331</c:v>
                </c:pt>
                <c:pt idx="121758">
                  <c:v>314.078125</c:v>
                </c:pt>
                <c:pt idx="121759">
                  <c:v>314.08072916666669</c:v>
                </c:pt>
                <c:pt idx="121760">
                  <c:v>314.08333333333331</c:v>
                </c:pt>
                <c:pt idx="121761">
                  <c:v>314.0859375</c:v>
                </c:pt>
                <c:pt idx="121762">
                  <c:v>314.08854166666669</c:v>
                </c:pt>
                <c:pt idx="121763">
                  <c:v>314.09114583333331</c:v>
                </c:pt>
                <c:pt idx="121764">
                  <c:v>314.09375</c:v>
                </c:pt>
                <c:pt idx="121765">
                  <c:v>314.09635416666669</c:v>
                </c:pt>
                <c:pt idx="121766">
                  <c:v>314.09895833333331</c:v>
                </c:pt>
                <c:pt idx="121767">
                  <c:v>314.1015625</c:v>
                </c:pt>
                <c:pt idx="121768">
                  <c:v>314.10416666666669</c:v>
                </c:pt>
                <c:pt idx="121769">
                  <c:v>314.10677083333331</c:v>
                </c:pt>
                <c:pt idx="121770">
                  <c:v>314.109375</c:v>
                </c:pt>
                <c:pt idx="121771">
                  <c:v>314.11197916666669</c:v>
                </c:pt>
                <c:pt idx="121772">
                  <c:v>314.11458333333331</c:v>
                </c:pt>
                <c:pt idx="121773">
                  <c:v>314.1171875</c:v>
                </c:pt>
                <c:pt idx="121774">
                  <c:v>314.11979166666669</c:v>
                </c:pt>
                <c:pt idx="121775">
                  <c:v>314.12239583333331</c:v>
                </c:pt>
                <c:pt idx="121776">
                  <c:v>314.125</c:v>
                </c:pt>
                <c:pt idx="121777">
                  <c:v>314.12760416666669</c:v>
                </c:pt>
                <c:pt idx="121778">
                  <c:v>314.13020833333331</c:v>
                </c:pt>
                <c:pt idx="121779">
                  <c:v>314.1328125</c:v>
                </c:pt>
                <c:pt idx="121780">
                  <c:v>314.13541666666669</c:v>
                </c:pt>
                <c:pt idx="121781">
                  <c:v>314.13802083333331</c:v>
                </c:pt>
                <c:pt idx="121782">
                  <c:v>314.140625</c:v>
                </c:pt>
                <c:pt idx="121783">
                  <c:v>314.14322916666669</c:v>
                </c:pt>
                <c:pt idx="121784">
                  <c:v>314.14583333333331</c:v>
                </c:pt>
                <c:pt idx="121785">
                  <c:v>314.1484375</c:v>
                </c:pt>
                <c:pt idx="121786">
                  <c:v>314.15104166666669</c:v>
                </c:pt>
                <c:pt idx="121787">
                  <c:v>314.15364583333331</c:v>
                </c:pt>
                <c:pt idx="121788">
                  <c:v>314.15625</c:v>
                </c:pt>
                <c:pt idx="121789">
                  <c:v>314.15885416666669</c:v>
                </c:pt>
                <c:pt idx="121790">
                  <c:v>314.16145833333331</c:v>
                </c:pt>
                <c:pt idx="121791">
                  <c:v>314.1640625</c:v>
                </c:pt>
                <c:pt idx="121792">
                  <c:v>314.16666666666669</c:v>
                </c:pt>
                <c:pt idx="121793">
                  <c:v>314.16927083333331</c:v>
                </c:pt>
                <c:pt idx="121794">
                  <c:v>314.171875</c:v>
                </c:pt>
                <c:pt idx="121795">
                  <c:v>314.17447916666669</c:v>
                </c:pt>
                <c:pt idx="121796">
                  <c:v>314.17708333333331</c:v>
                </c:pt>
                <c:pt idx="121797">
                  <c:v>314.1796875</c:v>
                </c:pt>
                <c:pt idx="121798">
                  <c:v>314.18229166666669</c:v>
                </c:pt>
                <c:pt idx="121799">
                  <c:v>314.18489583333331</c:v>
                </c:pt>
                <c:pt idx="121800">
                  <c:v>314.1875</c:v>
                </c:pt>
                <c:pt idx="121801">
                  <c:v>314.19010416666669</c:v>
                </c:pt>
                <c:pt idx="121802">
                  <c:v>314.19270833333331</c:v>
                </c:pt>
                <c:pt idx="121803">
                  <c:v>314.1953125</c:v>
                </c:pt>
                <c:pt idx="121804">
                  <c:v>314.19791666666669</c:v>
                </c:pt>
                <c:pt idx="121805">
                  <c:v>314.20052083333331</c:v>
                </c:pt>
                <c:pt idx="121806">
                  <c:v>314.203125</c:v>
                </c:pt>
                <c:pt idx="121807">
                  <c:v>314.20572916666669</c:v>
                </c:pt>
                <c:pt idx="121808">
                  <c:v>314.20833333333331</c:v>
                </c:pt>
                <c:pt idx="121809">
                  <c:v>314.2109375</c:v>
                </c:pt>
                <c:pt idx="121810">
                  <c:v>314.21354166666669</c:v>
                </c:pt>
                <c:pt idx="121811">
                  <c:v>314.21614583333331</c:v>
                </c:pt>
                <c:pt idx="121812">
                  <c:v>314.21875</c:v>
                </c:pt>
                <c:pt idx="121813">
                  <c:v>314.22135416666669</c:v>
                </c:pt>
                <c:pt idx="121814">
                  <c:v>314.22395833333331</c:v>
                </c:pt>
                <c:pt idx="121815">
                  <c:v>314.2265625</c:v>
                </c:pt>
                <c:pt idx="121816">
                  <c:v>314.22916666666669</c:v>
                </c:pt>
                <c:pt idx="121817">
                  <c:v>314.23177083333331</c:v>
                </c:pt>
                <c:pt idx="121818">
                  <c:v>314.234375</c:v>
                </c:pt>
                <c:pt idx="121819">
                  <c:v>314.23697916666669</c:v>
                </c:pt>
                <c:pt idx="121820">
                  <c:v>314.23958333333331</c:v>
                </c:pt>
                <c:pt idx="121821">
                  <c:v>314.2421875</c:v>
                </c:pt>
                <c:pt idx="121822">
                  <c:v>314.24479166666669</c:v>
                </c:pt>
                <c:pt idx="121823">
                  <c:v>314.24739583333331</c:v>
                </c:pt>
                <c:pt idx="121824">
                  <c:v>314.25</c:v>
                </c:pt>
                <c:pt idx="121825">
                  <c:v>314.25260416666669</c:v>
                </c:pt>
                <c:pt idx="121826">
                  <c:v>314.25520833333331</c:v>
                </c:pt>
                <c:pt idx="121827">
                  <c:v>314.2578125</c:v>
                </c:pt>
                <c:pt idx="121828">
                  <c:v>314.26041666666669</c:v>
                </c:pt>
                <c:pt idx="121829">
                  <c:v>314.26302083333331</c:v>
                </c:pt>
                <c:pt idx="121830">
                  <c:v>314.265625</c:v>
                </c:pt>
                <c:pt idx="121831">
                  <c:v>314.26822916666669</c:v>
                </c:pt>
                <c:pt idx="121832">
                  <c:v>314.27083333333331</c:v>
                </c:pt>
                <c:pt idx="121833">
                  <c:v>314.2734375</c:v>
                </c:pt>
                <c:pt idx="121834">
                  <c:v>314.27604166666669</c:v>
                </c:pt>
                <c:pt idx="121835">
                  <c:v>314.27864583333331</c:v>
                </c:pt>
                <c:pt idx="121836">
                  <c:v>314.28125</c:v>
                </c:pt>
                <c:pt idx="121837">
                  <c:v>314.28385416666669</c:v>
                </c:pt>
                <c:pt idx="121838">
                  <c:v>314.28645833333331</c:v>
                </c:pt>
                <c:pt idx="121839">
                  <c:v>314.2890625</c:v>
                </c:pt>
                <c:pt idx="121840">
                  <c:v>314.29166666666669</c:v>
                </c:pt>
                <c:pt idx="121841">
                  <c:v>314.29427083333331</c:v>
                </c:pt>
                <c:pt idx="121842">
                  <c:v>314.296875</c:v>
                </c:pt>
                <c:pt idx="121843">
                  <c:v>314.29947916666669</c:v>
                </c:pt>
                <c:pt idx="121844">
                  <c:v>314.30208333333331</c:v>
                </c:pt>
                <c:pt idx="121845">
                  <c:v>314.3046875</c:v>
                </c:pt>
                <c:pt idx="121846">
                  <c:v>314.30729166666669</c:v>
                </c:pt>
                <c:pt idx="121847">
                  <c:v>314.30989583333331</c:v>
                </c:pt>
                <c:pt idx="121848">
                  <c:v>314.3125</c:v>
                </c:pt>
                <c:pt idx="121849">
                  <c:v>314.31510416666669</c:v>
                </c:pt>
                <c:pt idx="121850">
                  <c:v>314.31770833333331</c:v>
                </c:pt>
                <c:pt idx="121851">
                  <c:v>314.3203125</c:v>
                </c:pt>
                <c:pt idx="121852">
                  <c:v>314.32291666666669</c:v>
                </c:pt>
                <c:pt idx="121853">
                  <c:v>314.32552083333331</c:v>
                </c:pt>
                <c:pt idx="121854">
                  <c:v>314.328125</c:v>
                </c:pt>
                <c:pt idx="121855">
                  <c:v>314.33072916666669</c:v>
                </c:pt>
                <c:pt idx="121856">
                  <c:v>314.33333333333331</c:v>
                </c:pt>
                <c:pt idx="121857">
                  <c:v>314.3359375</c:v>
                </c:pt>
                <c:pt idx="121858">
                  <c:v>314.33854166666669</c:v>
                </c:pt>
                <c:pt idx="121859">
                  <c:v>314.34114583333331</c:v>
                </c:pt>
                <c:pt idx="121860">
                  <c:v>314.34375</c:v>
                </c:pt>
                <c:pt idx="121861">
                  <c:v>314.34635416666669</c:v>
                </c:pt>
                <c:pt idx="121862">
                  <c:v>314.34895833333331</c:v>
                </c:pt>
                <c:pt idx="121863">
                  <c:v>314.3515625</c:v>
                </c:pt>
                <c:pt idx="121864">
                  <c:v>314.35416666666669</c:v>
                </c:pt>
                <c:pt idx="121865">
                  <c:v>314.35677083333331</c:v>
                </c:pt>
                <c:pt idx="121866">
                  <c:v>314.359375</c:v>
                </c:pt>
                <c:pt idx="121867">
                  <c:v>314.36197916666669</c:v>
                </c:pt>
                <c:pt idx="121868">
                  <c:v>314.36458333333331</c:v>
                </c:pt>
                <c:pt idx="121869">
                  <c:v>314.3671875</c:v>
                </c:pt>
                <c:pt idx="121870">
                  <c:v>314.36979166666669</c:v>
                </c:pt>
                <c:pt idx="121871">
                  <c:v>314.37239583333331</c:v>
                </c:pt>
                <c:pt idx="121872">
                  <c:v>314.375</c:v>
                </c:pt>
                <c:pt idx="121873">
                  <c:v>314.37760416666669</c:v>
                </c:pt>
                <c:pt idx="121874">
                  <c:v>314.38020833333331</c:v>
                </c:pt>
                <c:pt idx="121875">
                  <c:v>314.3828125</c:v>
                </c:pt>
                <c:pt idx="121876">
                  <c:v>314.38541666666669</c:v>
                </c:pt>
                <c:pt idx="121877">
                  <c:v>314.38802083333331</c:v>
                </c:pt>
                <c:pt idx="121878">
                  <c:v>314.390625</c:v>
                </c:pt>
                <c:pt idx="121879">
                  <c:v>314.39322916666669</c:v>
                </c:pt>
                <c:pt idx="121880">
                  <c:v>314.39583333333331</c:v>
                </c:pt>
                <c:pt idx="121881">
                  <c:v>314.3984375</c:v>
                </c:pt>
                <c:pt idx="121882">
                  <c:v>314.40104166666669</c:v>
                </c:pt>
                <c:pt idx="121883">
                  <c:v>314.40364583333331</c:v>
                </c:pt>
                <c:pt idx="121884">
                  <c:v>314.40625</c:v>
                </c:pt>
                <c:pt idx="121885">
                  <c:v>314.40885416666669</c:v>
                </c:pt>
                <c:pt idx="121886">
                  <c:v>314.41145833333331</c:v>
                </c:pt>
                <c:pt idx="121887">
                  <c:v>314.4140625</c:v>
                </c:pt>
                <c:pt idx="121888">
                  <c:v>314.41666666666669</c:v>
                </c:pt>
                <c:pt idx="121889">
                  <c:v>314.41927083333331</c:v>
                </c:pt>
                <c:pt idx="121890">
                  <c:v>314.421875</c:v>
                </c:pt>
                <c:pt idx="121891">
                  <c:v>314.42447916666669</c:v>
                </c:pt>
                <c:pt idx="121892">
                  <c:v>314.42708333333331</c:v>
                </c:pt>
                <c:pt idx="121893">
                  <c:v>314.4296875</c:v>
                </c:pt>
                <c:pt idx="121894">
                  <c:v>314.43229166666669</c:v>
                </c:pt>
                <c:pt idx="121895">
                  <c:v>314.43489583333331</c:v>
                </c:pt>
                <c:pt idx="121896">
                  <c:v>314.4375</c:v>
                </c:pt>
                <c:pt idx="121897">
                  <c:v>314.44010416666669</c:v>
                </c:pt>
                <c:pt idx="121898">
                  <c:v>314.44270833333331</c:v>
                </c:pt>
                <c:pt idx="121899">
                  <c:v>314.4453125</c:v>
                </c:pt>
                <c:pt idx="121900">
                  <c:v>314.44791666666669</c:v>
                </c:pt>
                <c:pt idx="121901">
                  <c:v>314.45052083333331</c:v>
                </c:pt>
                <c:pt idx="121902">
                  <c:v>314.453125</c:v>
                </c:pt>
                <c:pt idx="121903">
                  <c:v>314.45572916666669</c:v>
                </c:pt>
                <c:pt idx="121904">
                  <c:v>314.45833333333331</c:v>
                </c:pt>
                <c:pt idx="121905">
                  <c:v>314.4609375</c:v>
                </c:pt>
                <c:pt idx="121906">
                  <c:v>314.46354166666669</c:v>
                </c:pt>
                <c:pt idx="121907">
                  <c:v>314.46614583333331</c:v>
                </c:pt>
                <c:pt idx="121908">
                  <c:v>314.46875</c:v>
                </c:pt>
                <c:pt idx="121909">
                  <c:v>314.47135416666669</c:v>
                </c:pt>
                <c:pt idx="121910">
                  <c:v>314.47395833333331</c:v>
                </c:pt>
                <c:pt idx="121911">
                  <c:v>314.4765625</c:v>
                </c:pt>
                <c:pt idx="121912">
                  <c:v>314.47916666666669</c:v>
                </c:pt>
                <c:pt idx="121913">
                  <c:v>314.48177083333331</c:v>
                </c:pt>
                <c:pt idx="121914">
                  <c:v>314.484375</c:v>
                </c:pt>
                <c:pt idx="121915">
                  <c:v>314.48697916666669</c:v>
                </c:pt>
                <c:pt idx="121916">
                  <c:v>314.48958333333331</c:v>
                </c:pt>
                <c:pt idx="121917">
                  <c:v>314.4921875</c:v>
                </c:pt>
                <c:pt idx="121918">
                  <c:v>314.49479166666669</c:v>
                </c:pt>
                <c:pt idx="121919">
                  <c:v>314.49739583333331</c:v>
                </c:pt>
                <c:pt idx="121920">
                  <c:v>314.5</c:v>
                </c:pt>
                <c:pt idx="121921">
                  <c:v>314.50260416666669</c:v>
                </c:pt>
                <c:pt idx="121922">
                  <c:v>314.50520833333331</c:v>
                </c:pt>
                <c:pt idx="121923">
                  <c:v>314.5078125</c:v>
                </c:pt>
                <c:pt idx="121924">
                  <c:v>314.51041666666669</c:v>
                </c:pt>
                <c:pt idx="121925">
                  <c:v>314.51302083333331</c:v>
                </c:pt>
                <c:pt idx="121926">
                  <c:v>314.515625</c:v>
                </c:pt>
                <c:pt idx="121927">
                  <c:v>314.51822916666669</c:v>
                </c:pt>
                <c:pt idx="121928">
                  <c:v>314.52083333333331</c:v>
                </c:pt>
                <c:pt idx="121929">
                  <c:v>314.5234375</c:v>
                </c:pt>
                <c:pt idx="121930">
                  <c:v>314.52604166666669</c:v>
                </c:pt>
                <c:pt idx="121931">
                  <c:v>314.52864583333331</c:v>
                </c:pt>
                <c:pt idx="121932">
                  <c:v>314.53125</c:v>
                </c:pt>
                <c:pt idx="121933">
                  <c:v>314.53385416666669</c:v>
                </c:pt>
                <c:pt idx="121934">
                  <c:v>314.53645833333331</c:v>
                </c:pt>
                <c:pt idx="121935">
                  <c:v>314.5390625</c:v>
                </c:pt>
                <c:pt idx="121936">
                  <c:v>314.54166666666669</c:v>
                </c:pt>
                <c:pt idx="121937">
                  <c:v>314.54427083333331</c:v>
                </c:pt>
                <c:pt idx="121938">
                  <c:v>314.546875</c:v>
                </c:pt>
                <c:pt idx="121939">
                  <c:v>314.54947916666669</c:v>
                </c:pt>
                <c:pt idx="121940">
                  <c:v>314.55208333333331</c:v>
                </c:pt>
                <c:pt idx="121941">
                  <c:v>314.5546875</c:v>
                </c:pt>
                <c:pt idx="121942">
                  <c:v>314.55729166666669</c:v>
                </c:pt>
                <c:pt idx="121943">
                  <c:v>314.55989583333331</c:v>
                </c:pt>
                <c:pt idx="121944">
                  <c:v>314.5625</c:v>
                </c:pt>
                <c:pt idx="121945">
                  <c:v>314.56510416666669</c:v>
                </c:pt>
                <c:pt idx="121946">
                  <c:v>314.56770833333331</c:v>
                </c:pt>
                <c:pt idx="121947">
                  <c:v>314.5703125</c:v>
                </c:pt>
                <c:pt idx="121948">
                  <c:v>314.57291666666669</c:v>
                </c:pt>
                <c:pt idx="121949">
                  <c:v>314.57552083333331</c:v>
                </c:pt>
                <c:pt idx="121950">
                  <c:v>314.578125</c:v>
                </c:pt>
                <c:pt idx="121951">
                  <c:v>314.58072916666669</c:v>
                </c:pt>
                <c:pt idx="121952">
                  <c:v>314.58333333333331</c:v>
                </c:pt>
                <c:pt idx="121953">
                  <c:v>314.5859375</c:v>
                </c:pt>
                <c:pt idx="121954">
                  <c:v>314.58854166666669</c:v>
                </c:pt>
                <c:pt idx="121955">
                  <c:v>314.59114583333331</c:v>
                </c:pt>
                <c:pt idx="121956">
                  <c:v>314.59375</c:v>
                </c:pt>
                <c:pt idx="121957">
                  <c:v>314.59635416666669</c:v>
                </c:pt>
                <c:pt idx="121958">
                  <c:v>314.59895833333331</c:v>
                </c:pt>
                <c:pt idx="121959">
                  <c:v>314.6015625</c:v>
                </c:pt>
                <c:pt idx="121960">
                  <c:v>314.60416666666669</c:v>
                </c:pt>
                <c:pt idx="121961">
                  <c:v>314.60677083333331</c:v>
                </c:pt>
                <c:pt idx="121962">
                  <c:v>314.609375</c:v>
                </c:pt>
                <c:pt idx="121963">
                  <c:v>314.61197916666669</c:v>
                </c:pt>
                <c:pt idx="121964">
                  <c:v>314.61458333333331</c:v>
                </c:pt>
                <c:pt idx="121965">
                  <c:v>314.6171875</c:v>
                </c:pt>
                <c:pt idx="121966">
                  <c:v>314.61979166666669</c:v>
                </c:pt>
                <c:pt idx="121967">
                  <c:v>314.62239583333331</c:v>
                </c:pt>
                <c:pt idx="121968">
                  <c:v>314.625</c:v>
                </c:pt>
                <c:pt idx="121969">
                  <c:v>314.62760416666669</c:v>
                </c:pt>
                <c:pt idx="121970">
                  <c:v>314.63020833333331</c:v>
                </c:pt>
                <c:pt idx="121971">
                  <c:v>314.6328125</c:v>
                </c:pt>
                <c:pt idx="121972">
                  <c:v>314.63541666666669</c:v>
                </c:pt>
                <c:pt idx="121973">
                  <c:v>314.63802083333331</c:v>
                </c:pt>
                <c:pt idx="121974">
                  <c:v>314.640625</c:v>
                </c:pt>
                <c:pt idx="121975">
                  <c:v>314.64322916666669</c:v>
                </c:pt>
                <c:pt idx="121976">
                  <c:v>314.64583333333331</c:v>
                </c:pt>
                <c:pt idx="121977">
                  <c:v>314.6484375</c:v>
                </c:pt>
                <c:pt idx="121978">
                  <c:v>314.65104166666669</c:v>
                </c:pt>
                <c:pt idx="121979">
                  <c:v>314.65364583333331</c:v>
                </c:pt>
                <c:pt idx="121980">
                  <c:v>314.65625</c:v>
                </c:pt>
                <c:pt idx="121981">
                  <c:v>314.65885416666669</c:v>
                </c:pt>
                <c:pt idx="121982">
                  <c:v>314.66145833333331</c:v>
                </c:pt>
                <c:pt idx="121983">
                  <c:v>314.6640625</c:v>
                </c:pt>
                <c:pt idx="121984">
                  <c:v>314.66666666666669</c:v>
                </c:pt>
                <c:pt idx="121985">
                  <c:v>314.66927083333331</c:v>
                </c:pt>
                <c:pt idx="121986">
                  <c:v>314.671875</c:v>
                </c:pt>
                <c:pt idx="121987">
                  <c:v>314.67447916666669</c:v>
                </c:pt>
                <c:pt idx="121988">
                  <c:v>314.67708333333331</c:v>
                </c:pt>
                <c:pt idx="121989">
                  <c:v>314.6796875</c:v>
                </c:pt>
                <c:pt idx="121990">
                  <c:v>314.68229166666669</c:v>
                </c:pt>
                <c:pt idx="121991">
                  <c:v>314.68489583333331</c:v>
                </c:pt>
                <c:pt idx="121992">
                  <c:v>314.6875</c:v>
                </c:pt>
                <c:pt idx="121993">
                  <c:v>314.69010416666669</c:v>
                </c:pt>
                <c:pt idx="121994">
                  <c:v>314.69270833333331</c:v>
                </c:pt>
                <c:pt idx="121995">
                  <c:v>314.6953125</c:v>
                </c:pt>
                <c:pt idx="121996">
                  <c:v>314.69791666666669</c:v>
                </c:pt>
                <c:pt idx="121997">
                  <c:v>314.70052083333331</c:v>
                </c:pt>
                <c:pt idx="121998">
                  <c:v>314.703125</c:v>
                </c:pt>
                <c:pt idx="121999">
                  <c:v>314.70572916666669</c:v>
                </c:pt>
                <c:pt idx="122000">
                  <c:v>314.70833333333331</c:v>
                </c:pt>
                <c:pt idx="122001">
                  <c:v>314.7109375</c:v>
                </c:pt>
                <c:pt idx="122002">
                  <c:v>314.71354166666669</c:v>
                </c:pt>
                <c:pt idx="122003">
                  <c:v>314.71614583333331</c:v>
                </c:pt>
                <c:pt idx="122004">
                  <c:v>314.71875</c:v>
                </c:pt>
                <c:pt idx="122005">
                  <c:v>314.72135416666669</c:v>
                </c:pt>
                <c:pt idx="122006">
                  <c:v>314.72395833333331</c:v>
                </c:pt>
                <c:pt idx="122007">
                  <c:v>314.7265625</c:v>
                </c:pt>
                <c:pt idx="122008">
                  <c:v>314.72916666666669</c:v>
                </c:pt>
                <c:pt idx="122009">
                  <c:v>314.73177083333331</c:v>
                </c:pt>
                <c:pt idx="122010">
                  <c:v>314.734375</c:v>
                </c:pt>
                <c:pt idx="122011">
                  <c:v>314.73697916666669</c:v>
                </c:pt>
                <c:pt idx="122012">
                  <c:v>314.73958333333331</c:v>
                </c:pt>
                <c:pt idx="122013">
                  <c:v>314.7421875</c:v>
                </c:pt>
                <c:pt idx="122014">
                  <c:v>314.74479166666669</c:v>
                </c:pt>
                <c:pt idx="122015">
                  <c:v>314.74739583333331</c:v>
                </c:pt>
                <c:pt idx="122016">
                  <c:v>314.75</c:v>
                </c:pt>
                <c:pt idx="122017">
                  <c:v>314.75260416666669</c:v>
                </c:pt>
                <c:pt idx="122018">
                  <c:v>314.75520833333331</c:v>
                </c:pt>
                <c:pt idx="122019">
                  <c:v>314.7578125</c:v>
                </c:pt>
                <c:pt idx="122020">
                  <c:v>314.76041666666669</c:v>
                </c:pt>
                <c:pt idx="122021">
                  <c:v>314.76302083333331</c:v>
                </c:pt>
                <c:pt idx="122022">
                  <c:v>314.765625</c:v>
                </c:pt>
                <c:pt idx="122023">
                  <c:v>314.76822916666669</c:v>
                </c:pt>
                <c:pt idx="122024">
                  <c:v>314.77083333333331</c:v>
                </c:pt>
                <c:pt idx="122025">
                  <c:v>314.7734375</c:v>
                </c:pt>
                <c:pt idx="122026">
                  <c:v>314.77604166666669</c:v>
                </c:pt>
                <c:pt idx="122027">
                  <c:v>314.77864583333331</c:v>
                </c:pt>
                <c:pt idx="122028">
                  <c:v>314.78125</c:v>
                </c:pt>
                <c:pt idx="122029">
                  <c:v>314.78385416666669</c:v>
                </c:pt>
                <c:pt idx="122030">
                  <c:v>314.78645833333331</c:v>
                </c:pt>
                <c:pt idx="122031">
                  <c:v>314.7890625</c:v>
                </c:pt>
                <c:pt idx="122032">
                  <c:v>314.79166666666669</c:v>
                </c:pt>
                <c:pt idx="122033">
                  <c:v>314.79427083333331</c:v>
                </c:pt>
                <c:pt idx="122034">
                  <c:v>314.796875</c:v>
                </c:pt>
                <c:pt idx="122035">
                  <c:v>314.79947916666669</c:v>
                </c:pt>
                <c:pt idx="122036">
                  <c:v>314.80208333333331</c:v>
                </c:pt>
                <c:pt idx="122037">
                  <c:v>314.8046875</c:v>
                </c:pt>
                <c:pt idx="122038">
                  <c:v>314.80729166666669</c:v>
                </c:pt>
                <c:pt idx="122039">
                  <c:v>314.80989583333331</c:v>
                </c:pt>
                <c:pt idx="122040">
                  <c:v>314.8125</c:v>
                </c:pt>
                <c:pt idx="122041">
                  <c:v>314.81510416666669</c:v>
                </c:pt>
                <c:pt idx="122042">
                  <c:v>314.81770833333331</c:v>
                </c:pt>
                <c:pt idx="122043">
                  <c:v>314.8203125</c:v>
                </c:pt>
                <c:pt idx="122044">
                  <c:v>314.82291666666669</c:v>
                </c:pt>
                <c:pt idx="122045">
                  <c:v>314.82552083333331</c:v>
                </c:pt>
                <c:pt idx="122046">
                  <c:v>314.828125</c:v>
                </c:pt>
                <c:pt idx="122047">
                  <c:v>314.83072916666669</c:v>
                </c:pt>
                <c:pt idx="122048">
                  <c:v>314.83333333333331</c:v>
                </c:pt>
                <c:pt idx="122049">
                  <c:v>314.8359375</c:v>
                </c:pt>
                <c:pt idx="122050">
                  <c:v>314.83854166666669</c:v>
                </c:pt>
                <c:pt idx="122051">
                  <c:v>314.84114583333331</c:v>
                </c:pt>
                <c:pt idx="122052">
                  <c:v>314.84375</c:v>
                </c:pt>
                <c:pt idx="122053">
                  <c:v>314.84635416666669</c:v>
                </c:pt>
                <c:pt idx="122054">
                  <c:v>314.84895833333331</c:v>
                </c:pt>
                <c:pt idx="122055">
                  <c:v>314.8515625</c:v>
                </c:pt>
                <c:pt idx="122056">
                  <c:v>314.85416666666669</c:v>
                </c:pt>
                <c:pt idx="122057">
                  <c:v>314.85677083333331</c:v>
                </c:pt>
                <c:pt idx="122058">
                  <c:v>314.859375</c:v>
                </c:pt>
                <c:pt idx="122059">
                  <c:v>314.86197916666669</c:v>
                </c:pt>
                <c:pt idx="122060">
                  <c:v>314.86458333333331</c:v>
                </c:pt>
                <c:pt idx="122061">
                  <c:v>314.8671875</c:v>
                </c:pt>
                <c:pt idx="122062">
                  <c:v>314.86979166666669</c:v>
                </c:pt>
                <c:pt idx="122063">
                  <c:v>314.87239583333331</c:v>
                </c:pt>
                <c:pt idx="122064">
                  <c:v>314.875</c:v>
                </c:pt>
                <c:pt idx="122065">
                  <c:v>314.87760416666669</c:v>
                </c:pt>
                <c:pt idx="122066">
                  <c:v>314.88020833333331</c:v>
                </c:pt>
                <c:pt idx="122067">
                  <c:v>314.8828125</c:v>
                </c:pt>
                <c:pt idx="122068">
                  <c:v>314.88541666666669</c:v>
                </c:pt>
                <c:pt idx="122069">
                  <c:v>314.88802083333331</c:v>
                </c:pt>
                <c:pt idx="122070">
                  <c:v>314.890625</c:v>
                </c:pt>
                <c:pt idx="122071">
                  <c:v>314.89322916666669</c:v>
                </c:pt>
                <c:pt idx="122072">
                  <c:v>314.89583333333331</c:v>
                </c:pt>
                <c:pt idx="122073">
                  <c:v>314.8984375</c:v>
                </c:pt>
                <c:pt idx="122074">
                  <c:v>314.90104166666669</c:v>
                </c:pt>
                <c:pt idx="122075">
                  <c:v>314.90364583333331</c:v>
                </c:pt>
                <c:pt idx="122076">
                  <c:v>314.90625</c:v>
                </c:pt>
                <c:pt idx="122077">
                  <c:v>314.90885416666669</c:v>
                </c:pt>
                <c:pt idx="122078">
                  <c:v>314.91145833333331</c:v>
                </c:pt>
                <c:pt idx="122079">
                  <c:v>314.9140625</c:v>
                </c:pt>
                <c:pt idx="122080">
                  <c:v>314.91666666666669</c:v>
                </c:pt>
                <c:pt idx="122081">
                  <c:v>314.91927083333331</c:v>
                </c:pt>
                <c:pt idx="122082">
                  <c:v>314.921875</c:v>
                </c:pt>
                <c:pt idx="122083">
                  <c:v>314.92447916666669</c:v>
                </c:pt>
                <c:pt idx="122084">
                  <c:v>314.92708333333331</c:v>
                </c:pt>
                <c:pt idx="122085">
                  <c:v>314.9296875</c:v>
                </c:pt>
                <c:pt idx="122086">
                  <c:v>314.93229166666669</c:v>
                </c:pt>
                <c:pt idx="122087">
                  <c:v>314.93489583333331</c:v>
                </c:pt>
                <c:pt idx="122088">
                  <c:v>314.9375</c:v>
                </c:pt>
                <c:pt idx="122089">
                  <c:v>314.94010416666669</c:v>
                </c:pt>
                <c:pt idx="122090">
                  <c:v>314.94270833333331</c:v>
                </c:pt>
                <c:pt idx="122091">
                  <c:v>314.9453125</c:v>
                </c:pt>
                <c:pt idx="122092">
                  <c:v>314.94791666666669</c:v>
                </c:pt>
                <c:pt idx="122093">
                  <c:v>314.95052083333331</c:v>
                </c:pt>
                <c:pt idx="122094">
                  <c:v>314.953125</c:v>
                </c:pt>
                <c:pt idx="122095">
                  <c:v>314.95572916666669</c:v>
                </c:pt>
                <c:pt idx="122096">
                  <c:v>314.95833333333331</c:v>
                </c:pt>
                <c:pt idx="122097">
                  <c:v>314.9609375</c:v>
                </c:pt>
                <c:pt idx="122098">
                  <c:v>314.96354166666669</c:v>
                </c:pt>
                <c:pt idx="122099">
                  <c:v>314.96614583333331</c:v>
                </c:pt>
                <c:pt idx="122100">
                  <c:v>314.96875</c:v>
                </c:pt>
                <c:pt idx="122101">
                  <c:v>314.97135416666669</c:v>
                </c:pt>
                <c:pt idx="122102">
                  <c:v>314.97395833333331</c:v>
                </c:pt>
                <c:pt idx="122103">
                  <c:v>314.9765625</c:v>
                </c:pt>
                <c:pt idx="122104">
                  <c:v>314.97916666666669</c:v>
                </c:pt>
                <c:pt idx="122105">
                  <c:v>314.98177083333331</c:v>
                </c:pt>
                <c:pt idx="122106">
                  <c:v>314.984375</c:v>
                </c:pt>
                <c:pt idx="122107">
                  <c:v>314.98697916666669</c:v>
                </c:pt>
                <c:pt idx="122108">
                  <c:v>314.98958333333331</c:v>
                </c:pt>
                <c:pt idx="122109">
                  <c:v>314.9921875</c:v>
                </c:pt>
                <c:pt idx="122110">
                  <c:v>314.99479166666669</c:v>
                </c:pt>
                <c:pt idx="122111">
                  <c:v>314.99739583333331</c:v>
                </c:pt>
                <c:pt idx="122112">
                  <c:v>315</c:v>
                </c:pt>
                <c:pt idx="122113">
                  <c:v>315.00260416666669</c:v>
                </c:pt>
                <c:pt idx="122114">
                  <c:v>315.00520833333331</c:v>
                </c:pt>
                <c:pt idx="122115">
                  <c:v>315.0078125</c:v>
                </c:pt>
                <c:pt idx="122116">
                  <c:v>315.01041666666669</c:v>
                </c:pt>
                <c:pt idx="122117">
                  <c:v>315.01302083333331</c:v>
                </c:pt>
                <c:pt idx="122118">
                  <c:v>315.015625</c:v>
                </c:pt>
                <c:pt idx="122119">
                  <c:v>315.01822916666669</c:v>
                </c:pt>
                <c:pt idx="122120">
                  <c:v>315.02083333333331</c:v>
                </c:pt>
                <c:pt idx="122121">
                  <c:v>315.0234375</c:v>
                </c:pt>
                <c:pt idx="122122">
                  <c:v>315.02604166666669</c:v>
                </c:pt>
                <c:pt idx="122123">
                  <c:v>315.02864583333331</c:v>
                </c:pt>
                <c:pt idx="122124">
                  <c:v>315.03125</c:v>
                </c:pt>
                <c:pt idx="122125">
                  <c:v>315.03385416666669</c:v>
                </c:pt>
                <c:pt idx="122126">
                  <c:v>315.03645833333331</c:v>
                </c:pt>
                <c:pt idx="122127">
                  <c:v>315.0390625</c:v>
                </c:pt>
                <c:pt idx="122128">
                  <c:v>315.04166666666669</c:v>
                </c:pt>
                <c:pt idx="122129">
                  <c:v>315.04427083333331</c:v>
                </c:pt>
                <c:pt idx="122130">
                  <c:v>315.046875</c:v>
                </c:pt>
                <c:pt idx="122131">
                  <c:v>315.04947916666669</c:v>
                </c:pt>
                <c:pt idx="122132">
                  <c:v>315.05208333333331</c:v>
                </c:pt>
                <c:pt idx="122133">
                  <c:v>315.0546875</c:v>
                </c:pt>
                <c:pt idx="122134">
                  <c:v>315.05729166666669</c:v>
                </c:pt>
                <c:pt idx="122135">
                  <c:v>315.05989583333331</c:v>
                </c:pt>
                <c:pt idx="122136">
                  <c:v>315.0625</c:v>
                </c:pt>
                <c:pt idx="122137">
                  <c:v>315.06510416666669</c:v>
                </c:pt>
                <c:pt idx="122138">
                  <c:v>315.06770833333331</c:v>
                </c:pt>
                <c:pt idx="122139">
                  <c:v>315.0703125</c:v>
                </c:pt>
                <c:pt idx="122140">
                  <c:v>315.07291666666669</c:v>
                </c:pt>
                <c:pt idx="122141">
                  <c:v>315.07552083333331</c:v>
                </c:pt>
                <c:pt idx="122142">
                  <c:v>315.078125</c:v>
                </c:pt>
                <c:pt idx="122143">
                  <c:v>315.08072916666669</c:v>
                </c:pt>
                <c:pt idx="122144">
                  <c:v>315.08333333333331</c:v>
                </c:pt>
                <c:pt idx="122145">
                  <c:v>315.0859375</c:v>
                </c:pt>
                <c:pt idx="122146">
                  <c:v>315.08854166666669</c:v>
                </c:pt>
                <c:pt idx="122147">
                  <c:v>315.09114583333331</c:v>
                </c:pt>
                <c:pt idx="122148">
                  <c:v>315.09375</c:v>
                </c:pt>
                <c:pt idx="122149">
                  <c:v>315.09635416666669</c:v>
                </c:pt>
                <c:pt idx="122150">
                  <c:v>315.09895833333331</c:v>
                </c:pt>
                <c:pt idx="122151">
                  <c:v>315.1015625</c:v>
                </c:pt>
                <c:pt idx="122152">
                  <c:v>315.10416666666669</c:v>
                </c:pt>
                <c:pt idx="122153">
                  <c:v>315.10677083333331</c:v>
                </c:pt>
                <c:pt idx="122154">
                  <c:v>315.109375</c:v>
                </c:pt>
                <c:pt idx="122155">
                  <c:v>315.11197916666669</c:v>
                </c:pt>
                <c:pt idx="122156">
                  <c:v>315.11458333333331</c:v>
                </c:pt>
                <c:pt idx="122157">
                  <c:v>315.1171875</c:v>
                </c:pt>
                <c:pt idx="122158">
                  <c:v>315.11979166666669</c:v>
                </c:pt>
                <c:pt idx="122159">
                  <c:v>315.12239583333331</c:v>
                </c:pt>
                <c:pt idx="122160">
                  <c:v>315.125</c:v>
                </c:pt>
                <c:pt idx="122161">
                  <c:v>315.12760416666669</c:v>
                </c:pt>
                <c:pt idx="122162">
                  <c:v>315.13020833333331</c:v>
                </c:pt>
                <c:pt idx="122163">
                  <c:v>315.1328125</c:v>
                </c:pt>
                <c:pt idx="122164">
                  <c:v>315.13541666666669</c:v>
                </c:pt>
                <c:pt idx="122165">
                  <c:v>315.13802083333331</c:v>
                </c:pt>
                <c:pt idx="122166">
                  <c:v>315.140625</c:v>
                </c:pt>
                <c:pt idx="122167">
                  <c:v>315.14322916666669</c:v>
                </c:pt>
                <c:pt idx="122168">
                  <c:v>315.14583333333331</c:v>
                </c:pt>
                <c:pt idx="122169">
                  <c:v>315.1484375</c:v>
                </c:pt>
                <c:pt idx="122170">
                  <c:v>315.15104166666669</c:v>
                </c:pt>
                <c:pt idx="122171">
                  <c:v>315.15364583333331</c:v>
                </c:pt>
                <c:pt idx="122172">
                  <c:v>315.15625</c:v>
                </c:pt>
                <c:pt idx="122173">
                  <c:v>315.15885416666669</c:v>
                </c:pt>
                <c:pt idx="122174">
                  <c:v>315.16145833333331</c:v>
                </c:pt>
                <c:pt idx="122175">
                  <c:v>315.1640625</c:v>
                </c:pt>
                <c:pt idx="122176">
                  <c:v>315.16666666666669</c:v>
                </c:pt>
                <c:pt idx="122177">
                  <c:v>315.16927083333331</c:v>
                </c:pt>
                <c:pt idx="122178">
                  <c:v>315.171875</c:v>
                </c:pt>
                <c:pt idx="122179">
                  <c:v>315.17447916666669</c:v>
                </c:pt>
                <c:pt idx="122180">
                  <c:v>315.17708333333331</c:v>
                </c:pt>
                <c:pt idx="122181">
                  <c:v>315.1796875</c:v>
                </c:pt>
                <c:pt idx="122182">
                  <c:v>315.18229166666669</c:v>
                </c:pt>
                <c:pt idx="122183">
                  <c:v>315.18489583333331</c:v>
                </c:pt>
                <c:pt idx="122184">
                  <c:v>315.1875</c:v>
                </c:pt>
                <c:pt idx="122185">
                  <c:v>315.19010416666669</c:v>
                </c:pt>
                <c:pt idx="122186">
                  <c:v>315.19270833333331</c:v>
                </c:pt>
                <c:pt idx="122187">
                  <c:v>315.1953125</c:v>
                </c:pt>
                <c:pt idx="122188">
                  <c:v>315.19791666666669</c:v>
                </c:pt>
                <c:pt idx="122189">
                  <c:v>315.20052083333331</c:v>
                </c:pt>
                <c:pt idx="122190">
                  <c:v>315.203125</c:v>
                </c:pt>
                <c:pt idx="122191">
                  <c:v>315.20572916666669</c:v>
                </c:pt>
                <c:pt idx="122192">
                  <c:v>315.20833333333331</c:v>
                </c:pt>
                <c:pt idx="122193">
                  <c:v>315.2109375</c:v>
                </c:pt>
                <c:pt idx="122194">
                  <c:v>315.21354166666669</c:v>
                </c:pt>
                <c:pt idx="122195">
                  <c:v>315.21614583333331</c:v>
                </c:pt>
                <c:pt idx="122196">
                  <c:v>315.21875</c:v>
                </c:pt>
                <c:pt idx="122197">
                  <c:v>315.22135416666669</c:v>
                </c:pt>
                <c:pt idx="122198">
                  <c:v>315.22395833333331</c:v>
                </c:pt>
                <c:pt idx="122199">
                  <c:v>315.2265625</c:v>
                </c:pt>
                <c:pt idx="122200">
                  <c:v>315.22916666666669</c:v>
                </c:pt>
                <c:pt idx="122201">
                  <c:v>315.23177083333331</c:v>
                </c:pt>
                <c:pt idx="122202">
                  <c:v>315.234375</c:v>
                </c:pt>
                <c:pt idx="122203">
                  <c:v>315.23697916666669</c:v>
                </c:pt>
                <c:pt idx="122204">
                  <c:v>315.23958333333331</c:v>
                </c:pt>
                <c:pt idx="122205">
                  <c:v>315.2421875</c:v>
                </c:pt>
                <c:pt idx="122206">
                  <c:v>315.24479166666669</c:v>
                </c:pt>
                <c:pt idx="122207">
                  <c:v>315.24739583333331</c:v>
                </c:pt>
                <c:pt idx="122208">
                  <c:v>315.25</c:v>
                </c:pt>
                <c:pt idx="122209">
                  <c:v>315.25260416666669</c:v>
                </c:pt>
                <c:pt idx="122210">
                  <c:v>315.25520833333331</c:v>
                </c:pt>
                <c:pt idx="122211">
                  <c:v>315.2578125</c:v>
                </c:pt>
                <c:pt idx="122212">
                  <c:v>315.26041666666669</c:v>
                </c:pt>
                <c:pt idx="122213">
                  <c:v>315.26302083333331</c:v>
                </c:pt>
                <c:pt idx="122214">
                  <c:v>315.265625</c:v>
                </c:pt>
                <c:pt idx="122215">
                  <c:v>315.26822916666669</c:v>
                </c:pt>
                <c:pt idx="122216">
                  <c:v>315.27083333333331</c:v>
                </c:pt>
                <c:pt idx="122217">
                  <c:v>315.2734375</c:v>
                </c:pt>
                <c:pt idx="122218">
                  <c:v>315.27604166666669</c:v>
                </c:pt>
                <c:pt idx="122219">
                  <c:v>315.27864583333331</c:v>
                </c:pt>
                <c:pt idx="122220">
                  <c:v>315.28125</c:v>
                </c:pt>
                <c:pt idx="122221">
                  <c:v>315.28385416666669</c:v>
                </c:pt>
                <c:pt idx="122222">
                  <c:v>315.28645833333331</c:v>
                </c:pt>
                <c:pt idx="122223">
                  <c:v>315.2890625</c:v>
                </c:pt>
                <c:pt idx="122224">
                  <c:v>315.29166666666669</c:v>
                </c:pt>
                <c:pt idx="122225">
                  <c:v>315.29427083333331</c:v>
                </c:pt>
                <c:pt idx="122226">
                  <c:v>315.296875</c:v>
                </c:pt>
                <c:pt idx="122227">
                  <c:v>315.29947916666669</c:v>
                </c:pt>
                <c:pt idx="122228">
                  <c:v>315.30208333333331</c:v>
                </c:pt>
                <c:pt idx="122229">
                  <c:v>315.3046875</c:v>
                </c:pt>
                <c:pt idx="122230">
                  <c:v>315.30729166666669</c:v>
                </c:pt>
                <c:pt idx="122231">
                  <c:v>315.30989583333331</c:v>
                </c:pt>
                <c:pt idx="122232">
                  <c:v>315.3125</c:v>
                </c:pt>
                <c:pt idx="122233">
                  <c:v>315.31510416666669</c:v>
                </c:pt>
                <c:pt idx="122234">
                  <c:v>315.31770833333331</c:v>
                </c:pt>
                <c:pt idx="122235">
                  <c:v>315.3203125</c:v>
                </c:pt>
                <c:pt idx="122236">
                  <c:v>315.32291666666669</c:v>
                </c:pt>
                <c:pt idx="122237">
                  <c:v>315.32552083333331</c:v>
                </c:pt>
                <c:pt idx="122238">
                  <c:v>315.328125</c:v>
                </c:pt>
                <c:pt idx="122239">
                  <c:v>315.33072916666669</c:v>
                </c:pt>
                <c:pt idx="122240">
                  <c:v>315.33333333333331</c:v>
                </c:pt>
                <c:pt idx="122241">
                  <c:v>315.3359375</c:v>
                </c:pt>
                <c:pt idx="122242">
                  <c:v>315.33854166666669</c:v>
                </c:pt>
                <c:pt idx="122243">
                  <c:v>315.34114583333331</c:v>
                </c:pt>
                <c:pt idx="122244">
                  <c:v>315.34375</c:v>
                </c:pt>
                <c:pt idx="122245">
                  <c:v>315.34635416666669</c:v>
                </c:pt>
                <c:pt idx="122246">
                  <c:v>315.34895833333331</c:v>
                </c:pt>
                <c:pt idx="122247">
                  <c:v>315.3515625</c:v>
                </c:pt>
                <c:pt idx="122248">
                  <c:v>315.35416666666669</c:v>
                </c:pt>
                <c:pt idx="122249">
                  <c:v>315.35677083333331</c:v>
                </c:pt>
                <c:pt idx="122250">
                  <c:v>315.359375</c:v>
                </c:pt>
                <c:pt idx="122251">
                  <c:v>315.36197916666669</c:v>
                </c:pt>
                <c:pt idx="122252">
                  <c:v>315.36458333333331</c:v>
                </c:pt>
                <c:pt idx="122253">
                  <c:v>315.3671875</c:v>
                </c:pt>
                <c:pt idx="122254">
                  <c:v>315.36979166666669</c:v>
                </c:pt>
                <c:pt idx="122255">
                  <c:v>315.37239583333331</c:v>
                </c:pt>
                <c:pt idx="122256">
                  <c:v>315.375</c:v>
                </c:pt>
                <c:pt idx="122257">
                  <c:v>315.37760416666669</c:v>
                </c:pt>
                <c:pt idx="122258">
                  <c:v>315.38020833333331</c:v>
                </c:pt>
                <c:pt idx="122259">
                  <c:v>315.3828125</c:v>
                </c:pt>
                <c:pt idx="122260">
                  <c:v>315.38541666666669</c:v>
                </c:pt>
                <c:pt idx="122261">
                  <c:v>315.38802083333331</c:v>
                </c:pt>
                <c:pt idx="122262">
                  <c:v>315.390625</c:v>
                </c:pt>
                <c:pt idx="122263">
                  <c:v>315.39322916666669</c:v>
                </c:pt>
                <c:pt idx="122264">
                  <c:v>315.39583333333331</c:v>
                </c:pt>
                <c:pt idx="122265">
                  <c:v>315.3984375</c:v>
                </c:pt>
                <c:pt idx="122266">
                  <c:v>315.40104166666669</c:v>
                </c:pt>
                <c:pt idx="122267">
                  <c:v>315.40364583333331</c:v>
                </c:pt>
                <c:pt idx="122268">
                  <c:v>315.40625</c:v>
                </c:pt>
                <c:pt idx="122269">
                  <c:v>315.40885416666669</c:v>
                </c:pt>
                <c:pt idx="122270">
                  <c:v>315.41145833333331</c:v>
                </c:pt>
                <c:pt idx="122271">
                  <c:v>315.4140625</c:v>
                </c:pt>
                <c:pt idx="122272">
                  <c:v>315.41666666666669</c:v>
                </c:pt>
                <c:pt idx="122273">
                  <c:v>315.41927083333331</c:v>
                </c:pt>
                <c:pt idx="122274">
                  <c:v>315.421875</c:v>
                </c:pt>
                <c:pt idx="122275">
                  <c:v>315.42447916666669</c:v>
                </c:pt>
                <c:pt idx="122276">
                  <c:v>315.42708333333331</c:v>
                </c:pt>
                <c:pt idx="122277">
                  <c:v>315.4296875</c:v>
                </c:pt>
                <c:pt idx="122278">
                  <c:v>315.43229166666669</c:v>
                </c:pt>
                <c:pt idx="122279">
                  <c:v>315.43489583333331</c:v>
                </c:pt>
                <c:pt idx="122280">
                  <c:v>315.4375</c:v>
                </c:pt>
                <c:pt idx="122281">
                  <c:v>315.44010416666669</c:v>
                </c:pt>
                <c:pt idx="122282">
                  <c:v>315.44270833333331</c:v>
                </c:pt>
                <c:pt idx="122283">
                  <c:v>315.4453125</c:v>
                </c:pt>
                <c:pt idx="122284">
                  <c:v>315.44791666666669</c:v>
                </c:pt>
                <c:pt idx="122285">
                  <c:v>315.45052083333331</c:v>
                </c:pt>
                <c:pt idx="122286">
                  <c:v>315.453125</c:v>
                </c:pt>
                <c:pt idx="122287">
                  <c:v>315.45572916666669</c:v>
                </c:pt>
                <c:pt idx="122288">
                  <c:v>315.45833333333331</c:v>
                </c:pt>
                <c:pt idx="122289">
                  <c:v>315.4609375</c:v>
                </c:pt>
                <c:pt idx="122290">
                  <c:v>315.46354166666669</c:v>
                </c:pt>
                <c:pt idx="122291">
                  <c:v>315.46614583333331</c:v>
                </c:pt>
                <c:pt idx="122292">
                  <c:v>315.46875</c:v>
                </c:pt>
                <c:pt idx="122293">
                  <c:v>315.47135416666669</c:v>
                </c:pt>
                <c:pt idx="122294">
                  <c:v>315.47395833333331</c:v>
                </c:pt>
                <c:pt idx="122295">
                  <c:v>315.4765625</c:v>
                </c:pt>
                <c:pt idx="122296">
                  <c:v>315.47916666666669</c:v>
                </c:pt>
                <c:pt idx="122297">
                  <c:v>315.48177083333331</c:v>
                </c:pt>
                <c:pt idx="122298">
                  <c:v>315.484375</c:v>
                </c:pt>
                <c:pt idx="122299">
                  <c:v>315.48697916666669</c:v>
                </c:pt>
                <c:pt idx="122300">
                  <c:v>315.48958333333331</c:v>
                </c:pt>
                <c:pt idx="122301">
                  <c:v>315.4921875</c:v>
                </c:pt>
                <c:pt idx="122302">
                  <c:v>315.49479166666669</c:v>
                </c:pt>
                <c:pt idx="122303">
                  <c:v>315.49739583333331</c:v>
                </c:pt>
                <c:pt idx="122304">
                  <c:v>315.5</c:v>
                </c:pt>
                <c:pt idx="122305">
                  <c:v>315.50260416666669</c:v>
                </c:pt>
                <c:pt idx="122306">
                  <c:v>315.50520833333331</c:v>
                </c:pt>
                <c:pt idx="122307">
                  <c:v>315.5078125</c:v>
                </c:pt>
                <c:pt idx="122308">
                  <c:v>315.51041666666669</c:v>
                </c:pt>
                <c:pt idx="122309">
                  <c:v>315.51302083333331</c:v>
                </c:pt>
                <c:pt idx="122310">
                  <c:v>315.515625</c:v>
                </c:pt>
                <c:pt idx="122311">
                  <c:v>315.51822916666669</c:v>
                </c:pt>
                <c:pt idx="122312">
                  <c:v>315.52083333333331</c:v>
                </c:pt>
                <c:pt idx="122313">
                  <c:v>315.5234375</c:v>
                </c:pt>
                <c:pt idx="122314">
                  <c:v>315.52604166666669</c:v>
                </c:pt>
                <c:pt idx="122315">
                  <c:v>315.52864583333331</c:v>
                </c:pt>
                <c:pt idx="122316">
                  <c:v>315.53125</c:v>
                </c:pt>
                <c:pt idx="122317">
                  <c:v>315.53385416666669</c:v>
                </c:pt>
                <c:pt idx="122318">
                  <c:v>315.53645833333331</c:v>
                </c:pt>
                <c:pt idx="122319">
                  <c:v>315.5390625</c:v>
                </c:pt>
                <c:pt idx="122320">
                  <c:v>315.54166666666669</c:v>
                </c:pt>
                <c:pt idx="122321">
                  <c:v>315.54427083333331</c:v>
                </c:pt>
                <c:pt idx="122322">
                  <c:v>315.546875</c:v>
                </c:pt>
                <c:pt idx="122323">
                  <c:v>315.54947916666669</c:v>
                </c:pt>
                <c:pt idx="122324">
                  <c:v>315.55208333333331</c:v>
                </c:pt>
                <c:pt idx="122325">
                  <c:v>315.5546875</c:v>
                </c:pt>
                <c:pt idx="122326">
                  <c:v>315.55729166666669</c:v>
                </c:pt>
                <c:pt idx="122327">
                  <c:v>315.55989583333331</c:v>
                </c:pt>
                <c:pt idx="122328">
                  <c:v>315.5625</c:v>
                </c:pt>
                <c:pt idx="122329">
                  <c:v>315.56510416666669</c:v>
                </c:pt>
                <c:pt idx="122330">
                  <c:v>315.56770833333331</c:v>
                </c:pt>
                <c:pt idx="122331">
                  <c:v>315.5703125</c:v>
                </c:pt>
                <c:pt idx="122332">
                  <c:v>315.57291666666669</c:v>
                </c:pt>
                <c:pt idx="122333">
                  <c:v>315.57552083333331</c:v>
                </c:pt>
                <c:pt idx="122334">
                  <c:v>315.578125</c:v>
                </c:pt>
                <c:pt idx="122335">
                  <c:v>315.58072916666669</c:v>
                </c:pt>
                <c:pt idx="122336">
                  <c:v>315.58333333333331</c:v>
                </c:pt>
                <c:pt idx="122337">
                  <c:v>315.5859375</c:v>
                </c:pt>
                <c:pt idx="122338">
                  <c:v>315.58854166666669</c:v>
                </c:pt>
                <c:pt idx="122339">
                  <c:v>315.59114583333331</c:v>
                </c:pt>
                <c:pt idx="122340">
                  <c:v>315.59375</c:v>
                </c:pt>
                <c:pt idx="122341">
                  <c:v>315.59635416666669</c:v>
                </c:pt>
                <c:pt idx="122342">
                  <c:v>315.59895833333331</c:v>
                </c:pt>
                <c:pt idx="122343">
                  <c:v>315.6015625</c:v>
                </c:pt>
                <c:pt idx="122344">
                  <c:v>315.60416666666669</c:v>
                </c:pt>
                <c:pt idx="122345">
                  <c:v>315.60677083333331</c:v>
                </c:pt>
                <c:pt idx="122346">
                  <c:v>315.609375</c:v>
                </c:pt>
                <c:pt idx="122347">
                  <c:v>315.61197916666669</c:v>
                </c:pt>
                <c:pt idx="122348">
                  <c:v>315.61458333333331</c:v>
                </c:pt>
                <c:pt idx="122349">
                  <c:v>315.6171875</c:v>
                </c:pt>
                <c:pt idx="122350">
                  <c:v>315.61979166666669</c:v>
                </c:pt>
                <c:pt idx="122351">
                  <c:v>315.62239583333331</c:v>
                </c:pt>
                <c:pt idx="122352">
                  <c:v>315.625</c:v>
                </c:pt>
                <c:pt idx="122353">
                  <c:v>315.62760416666669</c:v>
                </c:pt>
                <c:pt idx="122354">
                  <c:v>315.63020833333331</c:v>
                </c:pt>
                <c:pt idx="122355">
                  <c:v>315.6328125</c:v>
                </c:pt>
                <c:pt idx="122356">
                  <c:v>315.63541666666669</c:v>
                </c:pt>
                <c:pt idx="122357">
                  <c:v>315.63802083333331</c:v>
                </c:pt>
                <c:pt idx="122358">
                  <c:v>315.640625</c:v>
                </c:pt>
                <c:pt idx="122359">
                  <c:v>315.64322916666669</c:v>
                </c:pt>
                <c:pt idx="122360">
                  <c:v>315.64583333333331</c:v>
                </c:pt>
                <c:pt idx="122361">
                  <c:v>315.6484375</c:v>
                </c:pt>
                <c:pt idx="122362">
                  <c:v>315.65104166666669</c:v>
                </c:pt>
                <c:pt idx="122363">
                  <c:v>315.65364583333331</c:v>
                </c:pt>
                <c:pt idx="122364">
                  <c:v>315.65625</c:v>
                </c:pt>
                <c:pt idx="122365">
                  <c:v>315.65885416666669</c:v>
                </c:pt>
                <c:pt idx="122366">
                  <c:v>315.66145833333331</c:v>
                </c:pt>
                <c:pt idx="122367">
                  <c:v>315.6640625</c:v>
                </c:pt>
                <c:pt idx="122368">
                  <c:v>315.66666666666669</c:v>
                </c:pt>
                <c:pt idx="122369">
                  <c:v>315.66927083333331</c:v>
                </c:pt>
                <c:pt idx="122370">
                  <c:v>315.671875</c:v>
                </c:pt>
                <c:pt idx="122371">
                  <c:v>315.67447916666669</c:v>
                </c:pt>
                <c:pt idx="122372">
                  <c:v>315.67708333333331</c:v>
                </c:pt>
                <c:pt idx="122373">
                  <c:v>315.6796875</c:v>
                </c:pt>
                <c:pt idx="122374">
                  <c:v>315.68229166666669</c:v>
                </c:pt>
                <c:pt idx="122375">
                  <c:v>315.68489583333331</c:v>
                </c:pt>
                <c:pt idx="122376">
                  <c:v>315.6875</c:v>
                </c:pt>
                <c:pt idx="122377">
                  <c:v>315.69010416666669</c:v>
                </c:pt>
                <c:pt idx="122378">
                  <c:v>315.69270833333331</c:v>
                </c:pt>
                <c:pt idx="122379">
                  <c:v>315.6953125</c:v>
                </c:pt>
                <c:pt idx="122380">
                  <c:v>315.69791666666669</c:v>
                </c:pt>
                <c:pt idx="122381">
                  <c:v>315.70052083333331</c:v>
                </c:pt>
                <c:pt idx="122382">
                  <c:v>315.703125</c:v>
                </c:pt>
                <c:pt idx="122383">
                  <c:v>315.70572916666669</c:v>
                </c:pt>
                <c:pt idx="122384">
                  <c:v>315.70833333333331</c:v>
                </c:pt>
                <c:pt idx="122385">
                  <c:v>315.7109375</c:v>
                </c:pt>
                <c:pt idx="122386">
                  <c:v>315.71354166666669</c:v>
                </c:pt>
                <c:pt idx="122387">
                  <c:v>315.71614583333331</c:v>
                </c:pt>
                <c:pt idx="122388">
                  <c:v>315.71875</c:v>
                </c:pt>
                <c:pt idx="122389">
                  <c:v>315.72135416666669</c:v>
                </c:pt>
                <c:pt idx="122390">
                  <c:v>315.72395833333331</c:v>
                </c:pt>
                <c:pt idx="122391">
                  <c:v>315.7265625</c:v>
                </c:pt>
                <c:pt idx="122392">
                  <c:v>315.72916666666669</c:v>
                </c:pt>
                <c:pt idx="122393">
                  <c:v>315.73177083333331</c:v>
                </c:pt>
                <c:pt idx="122394">
                  <c:v>315.734375</c:v>
                </c:pt>
                <c:pt idx="122395">
                  <c:v>315.73697916666669</c:v>
                </c:pt>
                <c:pt idx="122396">
                  <c:v>315.73958333333331</c:v>
                </c:pt>
                <c:pt idx="122397">
                  <c:v>315.7421875</c:v>
                </c:pt>
                <c:pt idx="122398">
                  <c:v>315.74479166666669</c:v>
                </c:pt>
                <c:pt idx="122399">
                  <c:v>315.74739583333331</c:v>
                </c:pt>
                <c:pt idx="122400">
                  <c:v>315.75</c:v>
                </c:pt>
                <c:pt idx="122401">
                  <c:v>315.75260416666669</c:v>
                </c:pt>
                <c:pt idx="122402">
                  <c:v>315.75520833333331</c:v>
                </c:pt>
                <c:pt idx="122403">
                  <c:v>315.7578125</c:v>
                </c:pt>
                <c:pt idx="122404">
                  <c:v>315.76041666666669</c:v>
                </c:pt>
                <c:pt idx="122405">
                  <c:v>315.76302083333331</c:v>
                </c:pt>
                <c:pt idx="122406">
                  <c:v>315.765625</c:v>
                </c:pt>
                <c:pt idx="122407">
                  <c:v>315.76822916666669</c:v>
                </c:pt>
                <c:pt idx="122408">
                  <c:v>315.77083333333331</c:v>
                </c:pt>
                <c:pt idx="122409">
                  <c:v>315.7734375</c:v>
                </c:pt>
                <c:pt idx="122410">
                  <c:v>315.77604166666669</c:v>
                </c:pt>
                <c:pt idx="122411">
                  <c:v>315.77864583333331</c:v>
                </c:pt>
                <c:pt idx="122412">
                  <c:v>315.78125</c:v>
                </c:pt>
                <c:pt idx="122413">
                  <c:v>315.78385416666669</c:v>
                </c:pt>
                <c:pt idx="122414">
                  <c:v>315.78645833333331</c:v>
                </c:pt>
                <c:pt idx="122415">
                  <c:v>315.7890625</c:v>
                </c:pt>
                <c:pt idx="122416">
                  <c:v>315.79166666666669</c:v>
                </c:pt>
                <c:pt idx="122417">
                  <c:v>315.79427083333331</c:v>
                </c:pt>
                <c:pt idx="122418">
                  <c:v>315.796875</c:v>
                </c:pt>
                <c:pt idx="122419">
                  <c:v>315.79947916666669</c:v>
                </c:pt>
                <c:pt idx="122420">
                  <c:v>315.80208333333331</c:v>
                </c:pt>
                <c:pt idx="122421">
                  <c:v>315.8046875</c:v>
                </c:pt>
                <c:pt idx="122422">
                  <c:v>315.80729166666669</c:v>
                </c:pt>
                <c:pt idx="122423">
                  <c:v>315.80989583333331</c:v>
                </c:pt>
                <c:pt idx="122424">
                  <c:v>315.8125</c:v>
                </c:pt>
                <c:pt idx="122425">
                  <c:v>315.81510416666669</c:v>
                </c:pt>
                <c:pt idx="122426">
                  <c:v>315.81770833333331</c:v>
                </c:pt>
                <c:pt idx="122427">
                  <c:v>315.8203125</c:v>
                </c:pt>
                <c:pt idx="122428">
                  <c:v>315.82291666666669</c:v>
                </c:pt>
                <c:pt idx="122429">
                  <c:v>315.82552083333331</c:v>
                </c:pt>
                <c:pt idx="122430">
                  <c:v>315.828125</c:v>
                </c:pt>
                <c:pt idx="122431">
                  <c:v>315.83072916666669</c:v>
                </c:pt>
                <c:pt idx="122432">
                  <c:v>315.83333333333331</c:v>
                </c:pt>
                <c:pt idx="122433">
                  <c:v>315.8359375</c:v>
                </c:pt>
                <c:pt idx="122434">
                  <c:v>315.83854166666669</c:v>
                </c:pt>
                <c:pt idx="122435">
                  <c:v>315.84114583333331</c:v>
                </c:pt>
                <c:pt idx="122436">
                  <c:v>315.84375</c:v>
                </c:pt>
                <c:pt idx="122437">
                  <c:v>315.84635416666669</c:v>
                </c:pt>
                <c:pt idx="122438">
                  <c:v>315.84895833333331</c:v>
                </c:pt>
                <c:pt idx="122439">
                  <c:v>315.8515625</c:v>
                </c:pt>
                <c:pt idx="122440">
                  <c:v>315.85416666666669</c:v>
                </c:pt>
                <c:pt idx="122441">
                  <c:v>315.85677083333331</c:v>
                </c:pt>
                <c:pt idx="122442">
                  <c:v>315.859375</c:v>
                </c:pt>
                <c:pt idx="122443">
                  <c:v>315.86197916666669</c:v>
                </c:pt>
                <c:pt idx="122444">
                  <c:v>315.86458333333331</c:v>
                </c:pt>
                <c:pt idx="122445">
                  <c:v>315.8671875</c:v>
                </c:pt>
                <c:pt idx="122446">
                  <c:v>315.86979166666669</c:v>
                </c:pt>
                <c:pt idx="122447">
                  <c:v>315.87239583333331</c:v>
                </c:pt>
                <c:pt idx="122448">
                  <c:v>315.875</c:v>
                </c:pt>
                <c:pt idx="122449">
                  <c:v>315.87760416666669</c:v>
                </c:pt>
                <c:pt idx="122450">
                  <c:v>315.88020833333331</c:v>
                </c:pt>
                <c:pt idx="122451">
                  <c:v>315.8828125</c:v>
                </c:pt>
                <c:pt idx="122452">
                  <c:v>315.88541666666669</c:v>
                </c:pt>
                <c:pt idx="122453">
                  <c:v>315.88802083333331</c:v>
                </c:pt>
                <c:pt idx="122454">
                  <c:v>315.890625</c:v>
                </c:pt>
                <c:pt idx="122455">
                  <c:v>315.89322916666669</c:v>
                </c:pt>
                <c:pt idx="122456">
                  <c:v>315.89583333333331</c:v>
                </c:pt>
                <c:pt idx="122457">
                  <c:v>315.8984375</c:v>
                </c:pt>
                <c:pt idx="122458">
                  <c:v>315.90104166666669</c:v>
                </c:pt>
                <c:pt idx="122459">
                  <c:v>315.90364583333331</c:v>
                </c:pt>
                <c:pt idx="122460">
                  <c:v>315.90625</c:v>
                </c:pt>
                <c:pt idx="122461">
                  <c:v>315.90885416666669</c:v>
                </c:pt>
                <c:pt idx="122462">
                  <c:v>315.91145833333331</c:v>
                </c:pt>
                <c:pt idx="122463">
                  <c:v>315.9140625</c:v>
                </c:pt>
                <c:pt idx="122464">
                  <c:v>315.91666666666669</c:v>
                </c:pt>
                <c:pt idx="122465">
                  <c:v>315.91927083333331</c:v>
                </c:pt>
                <c:pt idx="122466">
                  <c:v>315.921875</c:v>
                </c:pt>
                <c:pt idx="122467">
                  <c:v>315.92447916666669</c:v>
                </c:pt>
                <c:pt idx="122468">
                  <c:v>315.92708333333331</c:v>
                </c:pt>
                <c:pt idx="122469">
                  <c:v>315.9296875</c:v>
                </c:pt>
                <c:pt idx="122470">
                  <c:v>315.93229166666669</c:v>
                </c:pt>
                <c:pt idx="122471">
                  <c:v>315.93489583333331</c:v>
                </c:pt>
                <c:pt idx="122472">
                  <c:v>315.9375</c:v>
                </c:pt>
                <c:pt idx="122473">
                  <c:v>315.94010416666669</c:v>
                </c:pt>
                <c:pt idx="122474">
                  <c:v>315.94270833333331</c:v>
                </c:pt>
                <c:pt idx="122475">
                  <c:v>315.9453125</c:v>
                </c:pt>
                <c:pt idx="122476">
                  <c:v>315.94791666666669</c:v>
                </c:pt>
                <c:pt idx="122477">
                  <c:v>315.95052083333331</c:v>
                </c:pt>
                <c:pt idx="122478">
                  <c:v>315.953125</c:v>
                </c:pt>
                <c:pt idx="122479">
                  <c:v>315.95572916666669</c:v>
                </c:pt>
                <c:pt idx="122480">
                  <c:v>315.95833333333331</c:v>
                </c:pt>
                <c:pt idx="122481">
                  <c:v>315.9609375</c:v>
                </c:pt>
                <c:pt idx="122482">
                  <c:v>315.96354166666669</c:v>
                </c:pt>
                <c:pt idx="122483">
                  <c:v>315.96614583333331</c:v>
                </c:pt>
                <c:pt idx="122484">
                  <c:v>315.96875</c:v>
                </c:pt>
                <c:pt idx="122485">
                  <c:v>315.97135416666669</c:v>
                </c:pt>
                <c:pt idx="122486">
                  <c:v>315.97395833333331</c:v>
                </c:pt>
                <c:pt idx="122487">
                  <c:v>315.9765625</c:v>
                </c:pt>
                <c:pt idx="122488">
                  <c:v>315.97916666666669</c:v>
                </c:pt>
                <c:pt idx="122489">
                  <c:v>315.98177083333331</c:v>
                </c:pt>
                <c:pt idx="122490">
                  <c:v>315.984375</c:v>
                </c:pt>
                <c:pt idx="122491">
                  <c:v>315.98697916666669</c:v>
                </c:pt>
                <c:pt idx="122492">
                  <c:v>315.98958333333331</c:v>
                </c:pt>
                <c:pt idx="122493">
                  <c:v>315.9921875</c:v>
                </c:pt>
                <c:pt idx="122494">
                  <c:v>315.99479166666669</c:v>
                </c:pt>
                <c:pt idx="122495">
                  <c:v>315.99739583333331</c:v>
                </c:pt>
                <c:pt idx="122496">
                  <c:v>316</c:v>
                </c:pt>
                <c:pt idx="122497">
                  <c:v>316.00260416666669</c:v>
                </c:pt>
                <c:pt idx="122498">
                  <c:v>316.00520833333331</c:v>
                </c:pt>
                <c:pt idx="122499">
                  <c:v>316.0078125</c:v>
                </c:pt>
                <c:pt idx="122500">
                  <c:v>316.01041666666669</c:v>
                </c:pt>
                <c:pt idx="122501">
                  <c:v>316.01302083333331</c:v>
                </c:pt>
                <c:pt idx="122502">
                  <c:v>316.015625</c:v>
                </c:pt>
                <c:pt idx="122503">
                  <c:v>316.01822916666669</c:v>
                </c:pt>
                <c:pt idx="122504">
                  <c:v>316.02083333333331</c:v>
                </c:pt>
                <c:pt idx="122505">
                  <c:v>316.0234375</c:v>
                </c:pt>
                <c:pt idx="122506">
                  <c:v>316.02604166666669</c:v>
                </c:pt>
                <c:pt idx="122507">
                  <c:v>316.02864583333331</c:v>
                </c:pt>
                <c:pt idx="122508">
                  <c:v>316.03125</c:v>
                </c:pt>
                <c:pt idx="122509">
                  <c:v>316.03385416666669</c:v>
                </c:pt>
                <c:pt idx="122510">
                  <c:v>316.03645833333331</c:v>
                </c:pt>
                <c:pt idx="122511">
                  <c:v>316.0390625</c:v>
                </c:pt>
                <c:pt idx="122512">
                  <c:v>316.04166666666669</c:v>
                </c:pt>
                <c:pt idx="122513">
                  <c:v>316.04427083333331</c:v>
                </c:pt>
                <c:pt idx="122514">
                  <c:v>316.046875</c:v>
                </c:pt>
                <c:pt idx="122515">
                  <c:v>316.04947916666669</c:v>
                </c:pt>
                <c:pt idx="122516">
                  <c:v>316.05208333333331</c:v>
                </c:pt>
                <c:pt idx="122517">
                  <c:v>316.0546875</c:v>
                </c:pt>
                <c:pt idx="122518">
                  <c:v>316.05729166666669</c:v>
                </c:pt>
                <c:pt idx="122519">
                  <c:v>316.05989583333331</c:v>
                </c:pt>
                <c:pt idx="122520">
                  <c:v>316.0625</c:v>
                </c:pt>
                <c:pt idx="122521">
                  <c:v>316.06510416666669</c:v>
                </c:pt>
                <c:pt idx="122522">
                  <c:v>316.06770833333331</c:v>
                </c:pt>
                <c:pt idx="122523">
                  <c:v>316.0703125</c:v>
                </c:pt>
                <c:pt idx="122524">
                  <c:v>316.07291666666669</c:v>
                </c:pt>
                <c:pt idx="122525">
                  <c:v>316.07552083333331</c:v>
                </c:pt>
                <c:pt idx="122526">
                  <c:v>316.078125</c:v>
                </c:pt>
                <c:pt idx="122527">
                  <c:v>316.08072916666669</c:v>
                </c:pt>
                <c:pt idx="122528">
                  <c:v>316.08333333333331</c:v>
                </c:pt>
                <c:pt idx="122529">
                  <c:v>316.0859375</c:v>
                </c:pt>
                <c:pt idx="122530">
                  <c:v>316.08854166666669</c:v>
                </c:pt>
                <c:pt idx="122531">
                  <c:v>316.09114583333331</c:v>
                </c:pt>
                <c:pt idx="122532">
                  <c:v>316.09375</c:v>
                </c:pt>
                <c:pt idx="122533">
                  <c:v>316.09635416666669</c:v>
                </c:pt>
                <c:pt idx="122534">
                  <c:v>316.09895833333331</c:v>
                </c:pt>
                <c:pt idx="122535">
                  <c:v>316.1015625</c:v>
                </c:pt>
                <c:pt idx="122536">
                  <c:v>316.10416666666669</c:v>
                </c:pt>
                <c:pt idx="122537">
                  <c:v>316.10677083333331</c:v>
                </c:pt>
                <c:pt idx="122538">
                  <c:v>316.109375</c:v>
                </c:pt>
                <c:pt idx="122539">
                  <c:v>316.11197916666669</c:v>
                </c:pt>
                <c:pt idx="122540">
                  <c:v>316.11458333333331</c:v>
                </c:pt>
                <c:pt idx="122541">
                  <c:v>316.1171875</c:v>
                </c:pt>
                <c:pt idx="122542">
                  <c:v>316.11979166666669</c:v>
                </c:pt>
                <c:pt idx="122543">
                  <c:v>316.12239583333331</c:v>
                </c:pt>
                <c:pt idx="122544">
                  <c:v>316.125</c:v>
                </c:pt>
                <c:pt idx="122545">
                  <c:v>316.12760416666669</c:v>
                </c:pt>
                <c:pt idx="122546">
                  <c:v>316.13020833333331</c:v>
                </c:pt>
                <c:pt idx="122547">
                  <c:v>316.1328125</c:v>
                </c:pt>
                <c:pt idx="122548">
                  <c:v>316.13541666666669</c:v>
                </c:pt>
                <c:pt idx="122549">
                  <c:v>316.13802083333331</c:v>
                </c:pt>
                <c:pt idx="122550">
                  <c:v>316.140625</c:v>
                </c:pt>
                <c:pt idx="122551">
                  <c:v>316.14322916666669</c:v>
                </c:pt>
                <c:pt idx="122552">
                  <c:v>316.14583333333331</c:v>
                </c:pt>
                <c:pt idx="122553">
                  <c:v>316.1484375</c:v>
                </c:pt>
                <c:pt idx="122554">
                  <c:v>316.15104166666669</c:v>
                </c:pt>
                <c:pt idx="122555">
                  <c:v>316.15364583333331</c:v>
                </c:pt>
                <c:pt idx="122556">
                  <c:v>316.15625</c:v>
                </c:pt>
                <c:pt idx="122557">
                  <c:v>316.15885416666669</c:v>
                </c:pt>
                <c:pt idx="122558">
                  <c:v>316.16145833333331</c:v>
                </c:pt>
                <c:pt idx="122559">
                  <c:v>316.1640625</c:v>
                </c:pt>
                <c:pt idx="122560">
                  <c:v>316.16666666666669</c:v>
                </c:pt>
                <c:pt idx="122561">
                  <c:v>316.16927083333331</c:v>
                </c:pt>
                <c:pt idx="122562">
                  <c:v>316.171875</c:v>
                </c:pt>
                <c:pt idx="122563">
                  <c:v>316.17447916666669</c:v>
                </c:pt>
                <c:pt idx="122564">
                  <c:v>316.17708333333331</c:v>
                </c:pt>
                <c:pt idx="122565">
                  <c:v>316.1796875</c:v>
                </c:pt>
                <c:pt idx="122566">
                  <c:v>316.18229166666669</c:v>
                </c:pt>
                <c:pt idx="122567">
                  <c:v>316.18489583333331</c:v>
                </c:pt>
                <c:pt idx="122568">
                  <c:v>316.1875</c:v>
                </c:pt>
                <c:pt idx="122569">
                  <c:v>316.19010416666669</c:v>
                </c:pt>
                <c:pt idx="122570">
                  <c:v>316.19270833333331</c:v>
                </c:pt>
                <c:pt idx="122571">
                  <c:v>316.1953125</c:v>
                </c:pt>
                <c:pt idx="122572">
                  <c:v>316.19791666666669</c:v>
                </c:pt>
                <c:pt idx="122573">
                  <c:v>316.20052083333331</c:v>
                </c:pt>
                <c:pt idx="122574">
                  <c:v>316.203125</c:v>
                </c:pt>
                <c:pt idx="122575">
                  <c:v>316.20572916666669</c:v>
                </c:pt>
                <c:pt idx="122576">
                  <c:v>316.20833333333331</c:v>
                </c:pt>
                <c:pt idx="122577">
                  <c:v>316.2109375</c:v>
                </c:pt>
                <c:pt idx="122578">
                  <c:v>316.21354166666669</c:v>
                </c:pt>
                <c:pt idx="122579">
                  <c:v>316.21614583333331</c:v>
                </c:pt>
                <c:pt idx="122580">
                  <c:v>316.21875</c:v>
                </c:pt>
                <c:pt idx="122581">
                  <c:v>316.22135416666669</c:v>
                </c:pt>
                <c:pt idx="122582">
                  <c:v>316.22395833333331</c:v>
                </c:pt>
                <c:pt idx="122583">
                  <c:v>316.2265625</c:v>
                </c:pt>
                <c:pt idx="122584">
                  <c:v>316.22916666666669</c:v>
                </c:pt>
                <c:pt idx="122585">
                  <c:v>316.23177083333331</c:v>
                </c:pt>
                <c:pt idx="122586">
                  <c:v>316.234375</c:v>
                </c:pt>
                <c:pt idx="122587">
                  <c:v>316.23697916666669</c:v>
                </c:pt>
                <c:pt idx="122588">
                  <c:v>316.23958333333331</c:v>
                </c:pt>
                <c:pt idx="122589">
                  <c:v>316.2421875</c:v>
                </c:pt>
                <c:pt idx="122590">
                  <c:v>316.24479166666669</c:v>
                </c:pt>
                <c:pt idx="122591">
                  <c:v>316.24739583333331</c:v>
                </c:pt>
                <c:pt idx="122592">
                  <c:v>316.25</c:v>
                </c:pt>
                <c:pt idx="122593">
                  <c:v>316.25260416666669</c:v>
                </c:pt>
                <c:pt idx="122594">
                  <c:v>316.25520833333331</c:v>
                </c:pt>
                <c:pt idx="122595">
                  <c:v>316.2578125</c:v>
                </c:pt>
                <c:pt idx="122596">
                  <c:v>316.26041666666669</c:v>
                </c:pt>
                <c:pt idx="122597">
                  <c:v>316.26302083333331</c:v>
                </c:pt>
                <c:pt idx="122598">
                  <c:v>316.265625</c:v>
                </c:pt>
                <c:pt idx="122599">
                  <c:v>316.26822916666669</c:v>
                </c:pt>
                <c:pt idx="122600">
                  <c:v>316.27083333333331</c:v>
                </c:pt>
                <c:pt idx="122601">
                  <c:v>316.2734375</c:v>
                </c:pt>
                <c:pt idx="122602">
                  <c:v>316.27604166666669</c:v>
                </c:pt>
                <c:pt idx="122603">
                  <c:v>316.27864583333331</c:v>
                </c:pt>
                <c:pt idx="122604">
                  <c:v>316.28125</c:v>
                </c:pt>
                <c:pt idx="122605">
                  <c:v>316.28385416666669</c:v>
                </c:pt>
                <c:pt idx="122606">
                  <c:v>316.28645833333331</c:v>
                </c:pt>
                <c:pt idx="122607">
                  <c:v>316.2890625</c:v>
                </c:pt>
                <c:pt idx="122608">
                  <c:v>316.29166666666669</c:v>
                </c:pt>
                <c:pt idx="122609">
                  <c:v>316.29427083333331</c:v>
                </c:pt>
                <c:pt idx="122610">
                  <c:v>316.296875</c:v>
                </c:pt>
                <c:pt idx="122611">
                  <c:v>316.29947916666669</c:v>
                </c:pt>
                <c:pt idx="122612">
                  <c:v>316.30208333333331</c:v>
                </c:pt>
                <c:pt idx="122613">
                  <c:v>316.3046875</c:v>
                </c:pt>
                <c:pt idx="122614">
                  <c:v>316.30729166666669</c:v>
                </c:pt>
                <c:pt idx="122615">
                  <c:v>316.30989583333331</c:v>
                </c:pt>
                <c:pt idx="122616">
                  <c:v>316.3125</c:v>
                </c:pt>
                <c:pt idx="122617">
                  <c:v>316.31510416666669</c:v>
                </c:pt>
                <c:pt idx="122618">
                  <c:v>316.31770833333331</c:v>
                </c:pt>
                <c:pt idx="122619">
                  <c:v>316.3203125</c:v>
                </c:pt>
                <c:pt idx="122620">
                  <c:v>316.32291666666669</c:v>
                </c:pt>
                <c:pt idx="122621">
                  <c:v>316.32552083333331</c:v>
                </c:pt>
                <c:pt idx="122622">
                  <c:v>316.328125</c:v>
                </c:pt>
                <c:pt idx="122623">
                  <c:v>316.33072916666669</c:v>
                </c:pt>
                <c:pt idx="122624">
                  <c:v>316.33333333333331</c:v>
                </c:pt>
                <c:pt idx="122625">
                  <c:v>316.3359375</c:v>
                </c:pt>
                <c:pt idx="122626">
                  <c:v>316.33854166666669</c:v>
                </c:pt>
                <c:pt idx="122627">
                  <c:v>316.34114583333331</c:v>
                </c:pt>
                <c:pt idx="122628">
                  <c:v>316.34375</c:v>
                </c:pt>
                <c:pt idx="122629">
                  <c:v>316.34635416666669</c:v>
                </c:pt>
                <c:pt idx="122630">
                  <c:v>316.34895833333331</c:v>
                </c:pt>
                <c:pt idx="122631">
                  <c:v>316.3515625</c:v>
                </c:pt>
                <c:pt idx="122632">
                  <c:v>316.35416666666669</c:v>
                </c:pt>
                <c:pt idx="122633">
                  <c:v>316.35677083333331</c:v>
                </c:pt>
                <c:pt idx="122634">
                  <c:v>316.359375</c:v>
                </c:pt>
                <c:pt idx="122635">
                  <c:v>316.36197916666669</c:v>
                </c:pt>
                <c:pt idx="122636">
                  <c:v>316.36458333333331</c:v>
                </c:pt>
                <c:pt idx="122637">
                  <c:v>316.3671875</c:v>
                </c:pt>
                <c:pt idx="122638">
                  <c:v>316.36979166666669</c:v>
                </c:pt>
                <c:pt idx="122639">
                  <c:v>316.37239583333331</c:v>
                </c:pt>
                <c:pt idx="122640">
                  <c:v>316.375</c:v>
                </c:pt>
                <c:pt idx="122641">
                  <c:v>316.37760416666669</c:v>
                </c:pt>
                <c:pt idx="122642">
                  <c:v>316.38020833333331</c:v>
                </c:pt>
                <c:pt idx="122643">
                  <c:v>316.3828125</c:v>
                </c:pt>
                <c:pt idx="122644">
                  <c:v>316.38541666666669</c:v>
                </c:pt>
                <c:pt idx="122645">
                  <c:v>316.38802083333331</c:v>
                </c:pt>
                <c:pt idx="122646">
                  <c:v>316.390625</c:v>
                </c:pt>
                <c:pt idx="122647">
                  <c:v>316.39322916666669</c:v>
                </c:pt>
                <c:pt idx="122648">
                  <c:v>316.39583333333331</c:v>
                </c:pt>
                <c:pt idx="122649">
                  <c:v>316.3984375</c:v>
                </c:pt>
                <c:pt idx="122650">
                  <c:v>316.40104166666669</c:v>
                </c:pt>
                <c:pt idx="122651">
                  <c:v>316.40364583333331</c:v>
                </c:pt>
                <c:pt idx="122652">
                  <c:v>316.40625</c:v>
                </c:pt>
                <c:pt idx="122653">
                  <c:v>316.40885416666669</c:v>
                </c:pt>
                <c:pt idx="122654">
                  <c:v>316.41145833333331</c:v>
                </c:pt>
                <c:pt idx="122655">
                  <c:v>316.4140625</c:v>
                </c:pt>
                <c:pt idx="122656">
                  <c:v>316.41666666666669</c:v>
                </c:pt>
                <c:pt idx="122657">
                  <c:v>316.41927083333331</c:v>
                </c:pt>
                <c:pt idx="122658">
                  <c:v>316.421875</c:v>
                </c:pt>
                <c:pt idx="122659">
                  <c:v>316.42447916666669</c:v>
                </c:pt>
                <c:pt idx="122660">
                  <c:v>316.42708333333331</c:v>
                </c:pt>
                <c:pt idx="122661">
                  <c:v>316.4296875</c:v>
                </c:pt>
                <c:pt idx="122662">
                  <c:v>316.43229166666669</c:v>
                </c:pt>
                <c:pt idx="122663">
                  <c:v>316.43489583333331</c:v>
                </c:pt>
                <c:pt idx="122664">
                  <c:v>316.4375</c:v>
                </c:pt>
                <c:pt idx="122665">
                  <c:v>316.44010416666669</c:v>
                </c:pt>
                <c:pt idx="122666">
                  <c:v>316.44270833333331</c:v>
                </c:pt>
                <c:pt idx="122667">
                  <c:v>316.4453125</c:v>
                </c:pt>
                <c:pt idx="122668">
                  <c:v>316.44791666666669</c:v>
                </c:pt>
                <c:pt idx="122669">
                  <c:v>316.45052083333331</c:v>
                </c:pt>
                <c:pt idx="122670">
                  <c:v>316.453125</c:v>
                </c:pt>
                <c:pt idx="122671">
                  <c:v>316.45572916666669</c:v>
                </c:pt>
                <c:pt idx="122672">
                  <c:v>316.45833333333331</c:v>
                </c:pt>
                <c:pt idx="122673">
                  <c:v>316.4609375</c:v>
                </c:pt>
                <c:pt idx="122674">
                  <c:v>316.46354166666669</c:v>
                </c:pt>
                <c:pt idx="122675">
                  <c:v>316.46614583333331</c:v>
                </c:pt>
                <c:pt idx="122676">
                  <c:v>316.46875</c:v>
                </c:pt>
                <c:pt idx="122677">
                  <c:v>316.47135416666669</c:v>
                </c:pt>
                <c:pt idx="122678">
                  <c:v>316.47395833333331</c:v>
                </c:pt>
                <c:pt idx="122679">
                  <c:v>316.4765625</c:v>
                </c:pt>
                <c:pt idx="122680">
                  <c:v>316.47916666666669</c:v>
                </c:pt>
                <c:pt idx="122681">
                  <c:v>316.48177083333331</c:v>
                </c:pt>
                <c:pt idx="122682">
                  <c:v>316.484375</c:v>
                </c:pt>
                <c:pt idx="122683">
                  <c:v>316.48697916666669</c:v>
                </c:pt>
                <c:pt idx="122684">
                  <c:v>316.48958333333331</c:v>
                </c:pt>
                <c:pt idx="122685">
                  <c:v>316.4921875</c:v>
                </c:pt>
                <c:pt idx="122686">
                  <c:v>316.49479166666669</c:v>
                </c:pt>
                <c:pt idx="122687">
                  <c:v>316.49739583333331</c:v>
                </c:pt>
                <c:pt idx="122688">
                  <c:v>316.5</c:v>
                </c:pt>
                <c:pt idx="122689">
                  <c:v>316.50260416666669</c:v>
                </c:pt>
                <c:pt idx="122690">
                  <c:v>316.50520833333331</c:v>
                </c:pt>
                <c:pt idx="122691">
                  <c:v>316.5078125</c:v>
                </c:pt>
                <c:pt idx="122692">
                  <c:v>316.51041666666669</c:v>
                </c:pt>
                <c:pt idx="122693">
                  <c:v>316.51302083333331</c:v>
                </c:pt>
                <c:pt idx="122694">
                  <c:v>316.515625</c:v>
                </c:pt>
                <c:pt idx="122695">
                  <c:v>316.51822916666669</c:v>
                </c:pt>
                <c:pt idx="122696">
                  <c:v>316.52083333333331</c:v>
                </c:pt>
                <c:pt idx="122697">
                  <c:v>316.5234375</c:v>
                </c:pt>
                <c:pt idx="122698">
                  <c:v>316.52604166666669</c:v>
                </c:pt>
                <c:pt idx="122699">
                  <c:v>316.52864583333331</c:v>
                </c:pt>
                <c:pt idx="122700">
                  <c:v>316.53125</c:v>
                </c:pt>
                <c:pt idx="122701">
                  <c:v>316.53385416666669</c:v>
                </c:pt>
                <c:pt idx="122702">
                  <c:v>316.53645833333331</c:v>
                </c:pt>
                <c:pt idx="122703">
                  <c:v>316.5390625</c:v>
                </c:pt>
                <c:pt idx="122704">
                  <c:v>316.54166666666669</c:v>
                </c:pt>
                <c:pt idx="122705">
                  <c:v>316.54427083333331</c:v>
                </c:pt>
                <c:pt idx="122706">
                  <c:v>316.546875</c:v>
                </c:pt>
                <c:pt idx="122707">
                  <c:v>316.54947916666669</c:v>
                </c:pt>
                <c:pt idx="122708">
                  <c:v>316.55208333333331</c:v>
                </c:pt>
                <c:pt idx="122709">
                  <c:v>316.5546875</c:v>
                </c:pt>
                <c:pt idx="122710">
                  <c:v>316.55729166666669</c:v>
                </c:pt>
                <c:pt idx="122711">
                  <c:v>316.55989583333331</c:v>
                </c:pt>
                <c:pt idx="122712">
                  <c:v>316.5625</c:v>
                </c:pt>
                <c:pt idx="122713">
                  <c:v>316.56510416666669</c:v>
                </c:pt>
                <c:pt idx="122714">
                  <c:v>316.56770833333331</c:v>
                </c:pt>
                <c:pt idx="122715">
                  <c:v>316.5703125</c:v>
                </c:pt>
                <c:pt idx="122716">
                  <c:v>316.57291666666669</c:v>
                </c:pt>
                <c:pt idx="122717">
                  <c:v>316.57552083333331</c:v>
                </c:pt>
                <c:pt idx="122718">
                  <c:v>316.578125</c:v>
                </c:pt>
                <c:pt idx="122719">
                  <c:v>316.58072916666669</c:v>
                </c:pt>
                <c:pt idx="122720">
                  <c:v>316.58333333333331</c:v>
                </c:pt>
                <c:pt idx="122721">
                  <c:v>316.5859375</c:v>
                </c:pt>
                <c:pt idx="122722">
                  <c:v>316.58854166666669</c:v>
                </c:pt>
                <c:pt idx="122723">
                  <c:v>316.59114583333331</c:v>
                </c:pt>
                <c:pt idx="122724">
                  <c:v>316.59375</c:v>
                </c:pt>
                <c:pt idx="122725">
                  <c:v>316.59635416666669</c:v>
                </c:pt>
                <c:pt idx="122726">
                  <c:v>316.59895833333331</c:v>
                </c:pt>
                <c:pt idx="122727">
                  <c:v>316.6015625</c:v>
                </c:pt>
                <c:pt idx="122728">
                  <c:v>316.60416666666669</c:v>
                </c:pt>
                <c:pt idx="122729">
                  <c:v>316.60677083333331</c:v>
                </c:pt>
                <c:pt idx="122730">
                  <c:v>316.609375</c:v>
                </c:pt>
                <c:pt idx="122731">
                  <c:v>316.61197916666669</c:v>
                </c:pt>
                <c:pt idx="122732">
                  <c:v>316.61458333333331</c:v>
                </c:pt>
                <c:pt idx="122733">
                  <c:v>316.6171875</c:v>
                </c:pt>
                <c:pt idx="122734">
                  <c:v>316.61979166666669</c:v>
                </c:pt>
                <c:pt idx="122735">
                  <c:v>316.62239583333331</c:v>
                </c:pt>
                <c:pt idx="122736">
                  <c:v>316.625</c:v>
                </c:pt>
                <c:pt idx="122737">
                  <c:v>316.62760416666669</c:v>
                </c:pt>
                <c:pt idx="122738">
                  <c:v>316.63020833333331</c:v>
                </c:pt>
                <c:pt idx="122739">
                  <c:v>316.6328125</c:v>
                </c:pt>
                <c:pt idx="122740">
                  <c:v>316.63541666666669</c:v>
                </c:pt>
                <c:pt idx="122741">
                  <c:v>316.63802083333331</c:v>
                </c:pt>
                <c:pt idx="122742">
                  <c:v>316.640625</c:v>
                </c:pt>
                <c:pt idx="122743">
                  <c:v>316.64322916666669</c:v>
                </c:pt>
                <c:pt idx="122744">
                  <c:v>316.64583333333331</c:v>
                </c:pt>
                <c:pt idx="122745">
                  <c:v>316.6484375</c:v>
                </c:pt>
                <c:pt idx="122746">
                  <c:v>316.65104166666669</c:v>
                </c:pt>
                <c:pt idx="122747">
                  <c:v>316.65364583333331</c:v>
                </c:pt>
                <c:pt idx="122748">
                  <c:v>316.65625</c:v>
                </c:pt>
                <c:pt idx="122749">
                  <c:v>316.65885416666669</c:v>
                </c:pt>
                <c:pt idx="122750">
                  <c:v>316.66145833333331</c:v>
                </c:pt>
                <c:pt idx="122751">
                  <c:v>316.6640625</c:v>
                </c:pt>
                <c:pt idx="122752">
                  <c:v>316.66666666666669</c:v>
                </c:pt>
                <c:pt idx="122753">
                  <c:v>316.66927083333331</c:v>
                </c:pt>
                <c:pt idx="122754">
                  <c:v>316.671875</c:v>
                </c:pt>
                <c:pt idx="122755">
                  <c:v>316.67447916666669</c:v>
                </c:pt>
                <c:pt idx="122756">
                  <c:v>316.67708333333331</c:v>
                </c:pt>
                <c:pt idx="122757">
                  <c:v>316.6796875</c:v>
                </c:pt>
                <c:pt idx="122758">
                  <c:v>316.68229166666669</c:v>
                </c:pt>
                <c:pt idx="122759">
                  <c:v>316.68489583333331</c:v>
                </c:pt>
                <c:pt idx="122760">
                  <c:v>316.6875</c:v>
                </c:pt>
                <c:pt idx="122761">
                  <c:v>316.69010416666669</c:v>
                </c:pt>
                <c:pt idx="122762">
                  <c:v>316.69270833333331</c:v>
                </c:pt>
                <c:pt idx="122763">
                  <c:v>316.6953125</c:v>
                </c:pt>
                <c:pt idx="122764">
                  <c:v>316.69791666666669</c:v>
                </c:pt>
                <c:pt idx="122765">
                  <c:v>316.70052083333331</c:v>
                </c:pt>
                <c:pt idx="122766">
                  <c:v>316.703125</c:v>
                </c:pt>
                <c:pt idx="122767">
                  <c:v>316.70572916666669</c:v>
                </c:pt>
                <c:pt idx="122768">
                  <c:v>316.70833333333331</c:v>
                </c:pt>
                <c:pt idx="122769">
                  <c:v>316.7109375</c:v>
                </c:pt>
                <c:pt idx="122770">
                  <c:v>316.71354166666669</c:v>
                </c:pt>
                <c:pt idx="122771">
                  <c:v>316.71614583333331</c:v>
                </c:pt>
                <c:pt idx="122772">
                  <c:v>316.71875</c:v>
                </c:pt>
                <c:pt idx="122773">
                  <c:v>316.72135416666669</c:v>
                </c:pt>
                <c:pt idx="122774">
                  <c:v>316.72395833333331</c:v>
                </c:pt>
                <c:pt idx="122775">
                  <c:v>316.7265625</c:v>
                </c:pt>
                <c:pt idx="122776">
                  <c:v>316.72916666666669</c:v>
                </c:pt>
                <c:pt idx="122777">
                  <c:v>316.73177083333331</c:v>
                </c:pt>
                <c:pt idx="122778">
                  <c:v>316.734375</c:v>
                </c:pt>
                <c:pt idx="122779">
                  <c:v>316.73697916666669</c:v>
                </c:pt>
                <c:pt idx="122780">
                  <c:v>316.73958333333331</c:v>
                </c:pt>
                <c:pt idx="122781">
                  <c:v>316.7421875</c:v>
                </c:pt>
                <c:pt idx="122782">
                  <c:v>316.74479166666669</c:v>
                </c:pt>
                <c:pt idx="122783">
                  <c:v>316.74739583333331</c:v>
                </c:pt>
                <c:pt idx="122784">
                  <c:v>316.75</c:v>
                </c:pt>
                <c:pt idx="122785">
                  <c:v>316.75260416666669</c:v>
                </c:pt>
                <c:pt idx="122786">
                  <c:v>316.75520833333331</c:v>
                </c:pt>
                <c:pt idx="122787">
                  <c:v>316.7578125</c:v>
                </c:pt>
                <c:pt idx="122788">
                  <c:v>316.76041666666669</c:v>
                </c:pt>
                <c:pt idx="122789">
                  <c:v>316.76302083333331</c:v>
                </c:pt>
                <c:pt idx="122790">
                  <c:v>316.765625</c:v>
                </c:pt>
                <c:pt idx="122791">
                  <c:v>316.76822916666669</c:v>
                </c:pt>
                <c:pt idx="122792">
                  <c:v>316.77083333333331</c:v>
                </c:pt>
                <c:pt idx="122793">
                  <c:v>316.7734375</c:v>
                </c:pt>
                <c:pt idx="122794">
                  <c:v>316.77604166666669</c:v>
                </c:pt>
                <c:pt idx="122795">
                  <c:v>316.77864583333331</c:v>
                </c:pt>
                <c:pt idx="122796">
                  <c:v>316.78125</c:v>
                </c:pt>
                <c:pt idx="122797">
                  <c:v>316.78385416666669</c:v>
                </c:pt>
                <c:pt idx="122798">
                  <c:v>316.78645833333331</c:v>
                </c:pt>
                <c:pt idx="122799">
                  <c:v>316.7890625</c:v>
                </c:pt>
                <c:pt idx="122800">
                  <c:v>316.79166666666669</c:v>
                </c:pt>
                <c:pt idx="122801">
                  <c:v>316.79427083333331</c:v>
                </c:pt>
                <c:pt idx="122802">
                  <c:v>316.796875</c:v>
                </c:pt>
                <c:pt idx="122803">
                  <c:v>316.79947916666669</c:v>
                </c:pt>
                <c:pt idx="122804">
                  <c:v>316.80208333333331</c:v>
                </c:pt>
                <c:pt idx="122805">
                  <c:v>316.8046875</c:v>
                </c:pt>
                <c:pt idx="122806">
                  <c:v>316.80729166666669</c:v>
                </c:pt>
                <c:pt idx="122807">
                  <c:v>316.80989583333331</c:v>
                </c:pt>
                <c:pt idx="122808">
                  <c:v>316.8125</c:v>
                </c:pt>
                <c:pt idx="122809">
                  <c:v>316.81510416666669</c:v>
                </c:pt>
                <c:pt idx="122810">
                  <c:v>316.81770833333331</c:v>
                </c:pt>
                <c:pt idx="122811">
                  <c:v>316.8203125</c:v>
                </c:pt>
                <c:pt idx="122812">
                  <c:v>316.82291666666669</c:v>
                </c:pt>
                <c:pt idx="122813">
                  <c:v>316.82552083333331</c:v>
                </c:pt>
                <c:pt idx="122814">
                  <c:v>316.828125</c:v>
                </c:pt>
                <c:pt idx="122815">
                  <c:v>316.83072916666669</c:v>
                </c:pt>
                <c:pt idx="122816">
                  <c:v>316.83333333333331</c:v>
                </c:pt>
                <c:pt idx="122817">
                  <c:v>316.8359375</c:v>
                </c:pt>
                <c:pt idx="122818">
                  <c:v>316.83854166666669</c:v>
                </c:pt>
                <c:pt idx="122819">
                  <c:v>316.84114583333331</c:v>
                </c:pt>
                <c:pt idx="122820">
                  <c:v>316.84375</c:v>
                </c:pt>
                <c:pt idx="122821">
                  <c:v>316.84635416666669</c:v>
                </c:pt>
                <c:pt idx="122822">
                  <c:v>316.84895833333331</c:v>
                </c:pt>
                <c:pt idx="122823">
                  <c:v>316.8515625</c:v>
                </c:pt>
                <c:pt idx="122824">
                  <c:v>316.85416666666669</c:v>
                </c:pt>
                <c:pt idx="122825">
                  <c:v>316.85677083333331</c:v>
                </c:pt>
                <c:pt idx="122826">
                  <c:v>316.859375</c:v>
                </c:pt>
                <c:pt idx="122827">
                  <c:v>316.86197916666669</c:v>
                </c:pt>
                <c:pt idx="122828">
                  <c:v>316.86458333333331</c:v>
                </c:pt>
                <c:pt idx="122829">
                  <c:v>316.8671875</c:v>
                </c:pt>
                <c:pt idx="122830">
                  <c:v>316.86979166666669</c:v>
                </c:pt>
                <c:pt idx="122831">
                  <c:v>316.87239583333331</c:v>
                </c:pt>
                <c:pt idx="122832">
                  <c:v>316.875</c:v>
                </c:pt>
                <c:pt idx="122833">
                  <c:v>316.87760416666669</c:v>
                </c:pt>
                <c:pt idx="122834">
                  <c:v>316.88020833333331</c:v>
                </c:pt>
                <c:pt idx="122835">
                  <c:v>316.8828125</c:v>
                </c:pt>
                <c:pt idx="122836">
                  <c:v>316.88541666666669</c:v>
                </c:pt>
                <c:pt idx="122837">
                  <c:v>316.88802083333331</c:v>
                </c:pt>
                <c:pt idx="122838">
                  <c:v>316.890625</c:v>
                </c:pt>
                <c:pt idx="122839">
                  <c:v>316.89322916666669</c:v>
                </c:pt>
                <c:pt idx="122840">
                  <c:v>316.89583333333331</c:v>
                </c:pt>
                <c:pt idx="122841">
                  <c:v>316.8984375</c:v>
                </c:pt>
                <c:pt idx="122842">
                  <c:v>316.90104166666669</c:v>
                </c:pt>
                <c:pt idx="122843">
                  <c:v>316.90364583333331</c:v>
                </c:pt>
                <c:pt idx="122844">
                  <c:v>316.90625</c:v>
                </c:pt>
                <c:pt idx="122845">
                  <c:v>316.90885416666669</c:v>
                </c:pt>
                <c:pt idx="122846">
                  <c:v>316.91145833333331</c:v>
                </c:pt>
                <c:pt idx="122847">
                  <c:v>316.9140625</c:v>
                </c:pt>
                <c:pt idx="122848">
                  <c:v>316.91666666666669</c:v>
                </c:pt>
                <c:pt idx="122849">
                  <c:v>316.91927083333331</c:v>
                </c:pt>
                <c:pt idx="122850">
                  <c:v>316.921875</c:v>
                </c:pt>
                <c:pt idx="122851">
                  <c:v>316.92447916666669</c:v>
                </c:pt>
                <c:pt idx="122852">
                  <c:v>316.92708333333331</c:v>
                </c:pt>
                <c:pt idx="122853">
                  <c:v>316.9296875</c:v>
                </c:pt>
                <c:pt idx="122854">
                  <c:v>316.93229166666669</c:v>
                </c:pt>
                <c:pt idx="122855">
                  <c:v>316.93489583333331</c:v>
                </c:pt>
                <c:pt idx="122856">
                  <c:v>316.9375</c:v>
                </c:pt>
                <c:pt idx="122857">
                  <c:v>316.94010416666669</c:v>
                </c:pt>
                <c:pt idx="122858">
                  <c:v>316.94270833333331</c:v>
                </c:pt>
                <c:pt idx="122859">
                  <c:v>316.9453125</c:v>
                </c:pt>
                <c:pt idx="122860">
                  <c:v>316.94791666666669</c:v>
                </c:pt>
                <c:pt idx="122861">
                  <c:v>316.95052083333331</c:v>
                </c:pt>
                <c:pt idx="122862">
                  <c:v>316.953125</c:v>
                </c:pt>
                <c:pt idx="122863">
                  <c:v>316.95572916666669</c:v>
                </c:pt>
                <c:pt idx="122864">
                  <c:v>316.95833333333331</c:v>
                </c:pt>
                <c:pt idx="122865">
                  <c:v>316.9609375</c:v>
                </c:pt>
                <c:pt idx="122866">
                  <c:v>316.96354166666669</c:v>
                </c:pt>
                <c:pt idx="122867">
                  <c:v>316.96614583333331</c:v>
                </c:pt>
                <c:pt idx="122868">
                  <c:v>316.96875</c:v>
                </c:pt>
                <c:pt idx="122869">
                  <c:v>316.97135416666669</c:v>
                </c:pt>
                <c:pt idx="122870">
                  <c:v>316.97395833333331</c:v>
                </c:pt>
                <c:pt idx="122871">
                  <c:v>316.9765625</c:v>
                </c:pt>
                <c:pt idx="122872">
                  <c:v>316.97916666666669</c:v>
                </c:pt>
                <c:pt idx="122873">
                  <c:v>316.98177083333331</c:v>
                </c:pt>
                <c:pt idx="122874">
                  <c:v>316.984375</c:v>
                </c:pt>
                <c:pt idx="122875">
                  <c:v>316.98697916666669</c:v>
                </c:pt>
                <c:pt idx="122876">
                  <c:v>316.98958333333331</c:v>
                </c:pt>
                <c:pt idx="122877">
                  <c:v>316.9921875</c:v>
                </c:pt>
                <c:pt idx="122878">
                  <c:v>316.99479166666669</c:v>
                </c:pt>
                <c:pt idx="122879">
                  <c:v>316.99739583333331</c:v>
                </c:pt>
                <c:pt idx="122880">
                  <c:v>317</c:v>
                </c:pt>
                <c:pt idx="122881">
                  <c:v>317.00260416666669</c:v>
                </c:pt>
                <c:pt idx="122882">
                  <c:v>317.00520833333331</c:v>
                </c:pt>
                <c:pt idx="122883">
                  <c:v>317.0078125</c:v>
                </c:pt>
                <c:pt idx="122884">
                  <c:v>317.01041666666669</c:v>
                </c:pt>
                <c:pt idx="122885">
                  <c:v>317.01302083333331</c:v>
                </c:pt>
                <c:pt idx="122886">
                  <c:v>317.015625</c:v>
                </c:pt>
                <c:pt idx="122887">
                  <c:v>317.01822916666669</c:v>
                </c:pt>
                <c:pt idx="122888">
                  <c:v>317.02083333333331</c:v>
                </c:pt>
                <c:pt idx="122889">
                  <c:v>317.0234375</c:v>
                </c:pt>
                <c:pt idx="122890">
                  <c:v>317.02604166666669</c:v>
                </c:pt>
                <c:pt idx="122891">
                  <c:v>317.02864583333331</c:v>
                </c:pt>
                <c:pt idx="122892">
                  <c:v>317.03125</c:v>
                </c:pt>
                <c:pt idx="122893">
                  <c:v>317.03385416666669</c:v>
                </c:pt>
                <c:pt idx="122894">
                  <c:v>317.03645833333331</c:v>
                </c:pt>
                <c:pt idx="122895">
                  <c:v>317.0390625</c:v>
                </c:pt>
                <c:pt idx="122896">
                  <c:v>317.04166666666669</c:v>
                </c:pt>
                <c:pt idx="122897">
                  <c:v>317.04427083333331</c:v>
                </c:pt>
                <c:pt idx="122898">
                  <c:v>317.046875</c:v>
                </c:pt>
                <c:pt idx="122899">
                  <c:v>317.04947916666669</c:v>
                </c:pt>
                <c:pt idx="122900">
                  <c:v>317.05208333333331</c:v>
                </c:pt>
                <c:pt idx="122901">
                  <c:v>317.0546875</c:v>
                </c:pt>
                <c:pt idx="122902">
                  <c:v>317.05729166666669</c:v>
                </c:pt>
                <c:pt idx="122903">
                  <c:v>317.05989583333331</c:v>
                </c:pt>
                <c:pt idx="122904">
                  <c:v>317.0625</c:v>
                </c:pt>
                <c:pt idx="122905">
                  <c:v>317.06510416666669</c:v>
                </c:pt>
                <c:pt idx="122906">
                  <c:v>317.06770833333331</c:v>
                </c:pt>
                <c:pt idx="122907">
                  <c:v>317.0703125</c:v>
                </c:pt>
                <c:pt idx="122908">
                  <c:v>317.07291666666669</c:v>
                </c:pt>
                <c:pt idx="122909">
                  <c:v>317.07552083333331</c:v>
                </c:pt>
                <c:pt idx="122910">
                  <c:v>317.078125</c:v>
                </c:pt>
                <c:pt idx="122911">
                  <c:v>317.08072916666669</c:v>
                </c:pt>
                <c:pt idx="122912">
                  <c:v>317.08333333333331</c:v>
                </c:pt>
                <c:pt idx="122913">
                  <c:v>317.0859375</c:v>
                </c:pt>
                <c:pt idx="122914">
                  <c:v>317.08854166666669</c:v>
                </c:pt>
                <c:pt idx="122915">
                  <c:v>317.09114583333331</c:v>
                </c:pt>
                <c:pt idx="122916">
                  <c:v>317.09375</c:v>
                </c:pt>
                <c:pt idx="122917">
                  <c:v>317.09635416666669</c:v>
                </c:pt>
                <c:pt idx="122918">
                  <c:v>317.09895833333331</c:v>
                </c:pt>
                <c:pt idx="122919">
                  <c:v>317.1015625</c:v>
                </c:pt>
                <c:pt idx="122920">
                  <c:v>317.10416666666669</c:v>
                </c:pt>
                <c:pt idx="122921">
                  <c:v>317.10677083333331</c:v>
                </c:pt>
                <c:pt idx="122922">
                  <c:v>317.109375</c:v>
                </c:pt>
                <c:pt idx="122923">
                  <c:v>317.11197916666669</c:v>
                </c:pt>
                <c:pt idx="122924">
                  <c:v>317.11458333333331</c:v>
                </c:pt>
                <c:pt idx="122925">
                  <c:v>317.1171875</c:v>
                </c:pt>
                <c:pt idx="122926">
                  <c:v>317.11979166666669</c:v>
                </c:pt>
                <c:pt idx="122927">
                  <c:v>317.12239583333331</c:v>
                </c:pt>
                <c:pt idx="122928">
                  <c:v>317.125</c:v>
                </c:pt>
                <c:pt idx="122929">
                  <c:v>317.12760416666669</c:v>
                </c:pt>
                <c:pt idx="122930">
                  <c:v>317.13020833333331</c:v>
                </c:pt>
                <c:pt idx="122931">
                  <c:v>317.1328125</c:v>
                </c:pt>
                <c:pt idx="122932">
                  <c:v>317.13541666666669</c:v>
                </c:pt>
                <c:pt idx="122933">
                  <c:v>317.13802083333331</c:v>
                </c:pt>
                <c:pt idx="122934">
                  <c:v>317.140625</c:v>
                </c:pt>
                <c:pt idx="122935">
                  <c:v>317.14322916666669</c:v>
                </c:pt>
                <c:pt idx="122936">
                  <c:v>317.14583333333331</c:v>
                </c:pt>
                <c:pt idx="122937">
                  <c:v>317.1484375</c:v>
                </c:pt>
                <c:pt idx="122938">
                  <c:v>317.15104166666669</c:v>
                </c:pt>
                <c:pt idx="122939">
                  <c:v>317.15364583333331</c:v>
                </c:pt>
                <c:pt idx="122940">
                  <c:v>317.15625</c:v>
                </c:pt>
                <c:pt idx="122941">
                  <c:v>317.15885416666669</c:v>
                </c:pt>
                <c:pt idx="122942">
                  <c:v>317.16145833333331</c:v>
                </c:pt>
                <c:pt idx="122943">
                  <c:v>317.1640625</c:v>
                </c:pt>
                <c:pt idx="122944">
                  <c:v>317.16666666666669</c:v>
                </c:pt>
                <c:pt idx="122945">
                  <c:v>317.16927083333331</c:v>
                </c:pt>
                <c:pt idx="122946">
                  <c:v>317.171875</c:v>
                </c:pt>
                <c:pt idx="122947">
                  <c:v>317.17447916666669</c:v>
                </c:pt>
                <c:pt idx="122948">
                  <c:v>317.17708333333331</c:v>
                </c:pt>
                <c:pt idx="122949">
                  <c:v>317.1796875</c:v>
                </c:pt>
                <c:pt idx="122950">
                  <c:v>317.18229166666669</c:v>
                </c:pt>
                <c:pt idx="122951">
                  <c:v>317.18489583333331</c:v>
                </c:pt>
                <c:pt idx="122952">
                  <c:v>317.1875</c:v>
                </c:pt>
                <c:pt idx="122953">
                  <c:v>317.19010416666669</c:v>
                </c:pt>
                <c:pt idx="122954">
                  <c:v>317.19270833333331</c:v>
                </c:pt>
                <c:pt idx="122955">
                  <c:v>317.1953125</c:v>
                </c:pt>
                <c:pt idx="122956">
                  <c:v>317.19791666666669</c:v>
                </c:pt>
                <c:pt idx="122957">
                  <c:v>317.20052083333331</c:v>
                </c:pt>
                <c:pt idx="122958">
                  <c:v>317.203125</c:v>
                </c:pt>
                <c:pt idx="122959">
                  <c:v>317.20572916666669</c:v>
                </c:pt>
                <c:pt idx="122960">
                  <c:v>317.20833333333331</c:v>
                </c:pt>
                <c:pt idx="122961">
                  <c:v>317.2109375</c:v>
                </c:pt>
                <c:pt idx="122962">
                  <c:v>317.21354166666669</c:v>
                </c:pt>
                <c:pt idx="122963">
                  <c:v>317.21614583333331</c:v>
                </c:pt>
                <c:pt idx="122964">
                  <c:v>317.21875</c:v>
                </c:pt>
                <c:pt idx="122965">
                  <c:v>317.22135416666669</c:v>
                </c:pt>
                <c:pt idx="122966">
                  <c:v>317.22395833333331</c:v>
                </c:pt>
                <c:pt idx="122967">
                  <c:v>317.2265625</c:v>
                </c:pt>
                <c:pt idx="122968">
                  <c:v>317.22916666666669</c:v>
                </c:pt>
                <c:pt idx="122969">
                  <c:v>317.23177083333331</c:v>
                </c:pt>
                <c:pt idx="122970">
                  <c:v>317.234375</c:v>
                </c:pt>
                <c:pt idx="122971">
                  <c:v>317.23697916666669</c:v>
                </c:pt>
                <c:pt idx="122972">
                  <c:v>317.23958333333331</c:v>
                </c:pt>
                <c:pt idx="122973">
                  <c:v>317.2421875</c:v>
                </c:pt>
                <c:pt idx="122974">
                  <c:v>317.24479166666669</c:v>
                </c:pt>
                <c:pt idx="122975">
                  <c:v>317.24739583333331</c:v>
                </c:pt>
                <c:pt idx="122976">
                  <c:v>317.25</c:v>
                </c:pt>
                <c:pt idx="122977">
                  <c:v>317.25260416666669</c:v>
                </c:pt>
                <c:pt idx="122978">
                  <c:v>317.25520833333331</c:v>
                </c:pt>
                <c:pt idx="122979">
                  <c:v>317.2578125</c:v>
                </c:pt>
                <c:pt idx="122980">
                  <c:v>317.26041666666669</c:v>
                </c:pt>
                <c:pt idx="122981">
                  <c:v>317.26302083333331</c:v>
                </c:pt>
                <c:pt idx="122982">
                  <c:v>317.265625</c:v>
                </c:pt>
                <c:pt idx="122983">
                  <c:v>317.26822916666669</c:v>
                </c:pt>
                <c:pt idx="122984">
                  <c:v>317.27083333333331</c:v>
                </c:pt>
                <c:pt idx="122985">
                  <c:v>317.2734375</c:v>
                </c:pt>
                <c:pt idx="122986">
                  <c:v>317.27604166666669</c:v>
                </c:pt>
                <c:pt idx="122987">
                  <c:v>317.27864583333331</c:v>
                </c:pt>
                <c:pt idx="122988">
                  <c:v>317.28125</c:v>
                </c:pt>
                <c:pt idx="122989">
                  <c:v>317.28385416666669</c:v>
                </c:pt>
                <c:pt idx="122990">
                  <c:v>317.28645833333331</c:v>
                </c:pt>
                <c:pt idx="122991">
                  <c:v>317.2890625</c:v>
                </c:pt>
                <c:pt idx="122992">
                  <c:v>317.29166666666669</c:v>
                </c:pt>
                <c:pt idx="122993">
                  <c:v>317.29427083333331</c:v>
                </c:pt>
                <c:pt idx="122994">
                  <c:v>317.296875</c:v>
                </c:pt>
                <c:pt idx="122995">
                  <c:v>317.29947916666669</c:v>
                </c:pt>
                <c:pt idx="122996">
                  <c:v>317.30208333333331</c:v>
                </c:pt>
                <c:pt idx="122997">
                  <c:v>317.3046875</c:v>
                </c:pt>
                <c:pt idx="122998">
                  <c:v>317.30729166666669</c:v>
                </c:pt>
                <c:pt idx="122999">
                  <c:v>317.30989583333331</c:v>
                </c:pt>
                <c:pt idx="123000">
                  <c:v>317.3125</c:v>
                </c:pt>
                <c:pt idx="123001">
                  <c:v>317.31510416666669</c:v>
                </c:pt>
                <c:pt idx="123002">
                  <c:v>317.31770833333331</c:v>
                </c:pt>
                <c:pt idx="123003">
                  <c:v>317.3203125</c:v>
                </c:pt>
                <c:pt idx="123004">
                  <c:v>317.32291666666669</c:v>
                </c:pt>
                <c:pt idx="123005">
                  <c:v>317.32552083333331</c:v>
                </c:pt>
                <c:pt idx="123006">
                  <c:v>317.328125</c:v>
                </c:pt>
                <c:pt idx="123007">
                  <c:v>317.33072916666669</c:v>
                </c:pt>
                <c:pt idx="123008">
                  <c:v>317.33333333333331</c:v>
                </c:pt>
                <c:pt idx="123009">
                  <c:v>317.3359375</c:v>
                </c:pt>
                <c:pt idx="123010">
                  <c:v>317.33854166666669</c:v>
                </c:pt>
                <c:pt idx="123011">
                  <c:v>317.34114583333331</c:v>
                </c:pt>
                <c:pt idx="123012">
                  <c:v>317.34375</c:v>
                </c:pt>
                <c:pt idx="123013">
                  <c:v>317.34635416666669</c:v>
                </c:pt>
                <c:pt idx="123014">
                  <c:v>317.34895833333331</c:v>
                </c:pt>
                <c:pt idx="123015">
                  <c:v>317.3515625</c:v>
                </c:pt>
                <c:pt idx="123016">
                  <c:v>317.35416666666669</c:v>
                </c:pt>
                <c:pt idx="123017">
                  <c:v>317.35677083333331</c:v>
                </c:pt>
                <c:pt idx="123018">
                  <c:v>317.359375</c:v>
                </c:pt>
                <c:pt idx="123019">
                  <c:v>317.36197916666669</c:v>
                </c:pt>
                <c:pt idx="123020">
                  <c:v>317.36458333333331</c:v>
                </c:pt>
                <c:pt idx="123021">
                  <c:v>317.3671875</c:v>
                </c:pt>
                <c:pt idx="123022">
                  <c:v>317.36979166666669</c:v>
                </c:pt>
                <c:pt idx="123023">
                  <c:v>317.37239583333331</c:v>
                </c:pt>
                <c:pt idx="123024">
                  <c:v>317.375</c:v>
                </c:pt>
                <c:pt idx="123025">
                  <c:v>317.37760416666669</c:v>
                </c:pt>
                <c:pt idx="123026">
                  <c:v>317.38020833333331</c:v>
                </c:pt>
                <c:pt idx="123027">
                  <c:v>317.3828125</c:v>
                </c:pt>
                <c:pt idx="123028">
                  <c:v>317.38541666666669</c:v>
                </c:pt>
                <c:pt idx="123029">
                  <c:v>317.38802083333331</c:v>
                </c:pt>
                <c:pt idx="123030">
                  <c:v>317.390625</c:v>
                </c:pt>
                <c:pt idx="123031">
                  <c:v>317.39322916666669</c:v>
                </c:pt>
                <c:pt idx="123032">
                  <c:v>317.39583333333331</c:v>
                </c:pt>
                <c:pt idx="123033">
                  <c:v>317.3984375</c:v>
                </c:pt>
                <c:pt idx="123034">
                  <c:v>317.40104166666669</c:v>
                </c:pt>
                <c:pt idx="123035">
                  <c:v>317.40364583333331</c:v>
                </c:pt>
                <c:pt idx="123036">
                  <c:v>317.40625</c:v>
                </c:pt>
                <c:pt idx="123037">
                  <c:v>317.40885416666669</c:v>
                </c:pt>
                <c:pt idx="123038">
                  <c:v>317.41145833333331</c:v>
                </c:pt>
                <c:pt idx="123039">
                  <c:v>317.4140625</c:v>
                </c:pt>
                <c:pt idx="123040">
                  <c:v>317.41666666666669</c:v>
                </c:pt>
                <c:pt idx="123041">
                  <c:v>317.41927083333331</c:v>
                </c:pt>
                <c:pt idx="123042">
                  <c:v>317.421875</c:v>
                </c:pt>
                <c:pt idx="123043">
                  <c:v>317.42447916666669</c:v>
                </c:pt>
                <c:pt idx="123044">
                  <c:v>317.42708333333331</c:v>
                </c:pt>
                <c:pt idx="123045">
                  <c:v>317.4296875</c:v>
                </c:pt>
                <c:pt idx="123046">
                  <c:v>317.43229166666669</c:v>
                </c:pt>
                <c:pt idx="123047">
                  <c:v>317.43489583333331</c:v>
                </c:pt>
                <c:pt idx="123048">
                  <c:v>317.4375</c:v>
                </c:pt>
                <c:pt idx="123049">
                  <c:v>317.44010416666669</c:v>
                </c:pt>
                <c:pt idx="123050">
                  <c:v>317.44270833333331</c:v>
                </c:pt>
                <c:pt idx="123051">
                  <c:v>317.4453125</c:v>
                </c:pt>
                <c:pt idx="123052">
                  <c:v>317.44791666666669</c:v>
                </c:pt>
                <c:pt idx="123053">
                  <c:v>317.45052083333331</c:v>
                </c:pt>
                <c:pt idx="123054">
                  <c:v>317.453125</c:v>
                </c:pt>
                <c:pt idx="123055">
                  <c:v>317.45572916666669</c:v>
                </c:pt>
                <c:pt idx="123056">
                  <c:v>317.45833333333331</c:v>
                </c:pt>
                <c:pt idx="123057">
                  <c:v>317.4609375</c:v>
                </c:pt>
                <c:pt idx="123058">
                  <c:v>317.46354166666669</c:v>
                </c:pt>
                <c:pt idx="123059">
                  <c:v>317.46614583333331</c:v>
                </c:pt>
                <c:pt idx="123060">
                  <c:v>317.46875</c:v>
                </c:pt>
                <c:pt idx="123061">
                  <c:v>317.47135416666669</c:v>
                </c:pt>
                <c:pt idx="123062">
                  <c:v>317.47395833333331</c:v>
                </c:pt>
                <c:pt idx="123063">
                  <c:v>317.4765625</c:v>
                </c:pt>
                <c:pt idx="123064">
                  <c:v>317.47916666666669</c:v>
                </c:pt>
                <c:pt idx="123065">
                  <c:v>317.48177083333331</c:v>
                </c:pt>
                <c:pt idx="123066">
                  <c:v>317.484375</c:v>
                </c:pt>
                <c:pt idx="123067">
                  <c:v>317.48697916666669</c:v>
                </c:pt>
                <c:pt idx="123068">
                  <c:v>317.48958333333331</c:v>
                </c:pt>
                <c:pt idx="123069">
                  <c:v>317.4921875</c:v>
                </c:pt>
                <c:pt idx="123070">
                  <c:v>317.49479166666669</c:v>
                </c:pt>
                <c:pt idx="123071">
                  <c:v>317.49739583333331</c:v>
                </c:pt>
                <c:pt idx="123072">
                  <c:v>317.5</c:v>
                </c:pt>
                <c:pt idx="123073">
                  <c:v>317.50260416666669</c:v>
                </c:pt>
                <c:pt idx="123074">
                  <c:v>317.50520833333331</c:v>
                </c:pt>
                <c:pt idx="123075">
                  <c:v>317.5078125</c:v>
                </c:pt>
                <c:pt idx="123076">
                  <c:v>317.51041666666669</c:v>
                </c:pt>
                <c:pt idx="123077">
                  <c:v>317.51302083333331</c:v>
                </c:pt>
                <c:pt idx="123078">
                  <c:v>317.515625</c:v>
                </c:pt>
                <c:pt idx="123079">
                  <c:v>317.51822916666669</c:v>
                </c:pt>
                <c:pt idx="123080">
                  <c:v>317.52083333333331</c:v>
                </c:pt>
                <c:pt idx="123081">
                  <c:v>317.5234375</c:v>
                </c:pt>
                <c:pt idx="123082">
                  <c:v>317.52604166666669</c:v>
                </c:pt>
                <c:pt idx="123083">
                  <c:v>317.52864583333331</c:v>
                </c:pt>
                <c:pt idx="123084">
                  <c:v>317.53125</c:v>
                </c:pt>
                <c:pt idx="123085">
                  <c:v>317.53385416666669</c:v>
                </c:pt>
                <c:pt idx="123086">
                  <c:v>317.53645833333331</c:v>
                </c:pt>
                <c:pt idx="123087">
                  <c:v>317.5390625</c:v>
                </c:pt>
                <c:pt idx="123088">
                  <c:v>317.54166666666669</c:v>
                </c:pt>
                <c:pt idx="123089">
                  <c:v>317.54427083333331</c:v>
                </c:pt>
                <c:pt idx="123090">
                  <c:v>317.546875</c:v>
                </c:pt>
                <c:pt idx="123091">
                  <c:v>317.54947916666669</c:v>
                </c:pt>
                <c:pt idx="123092">
                  <c:v>317.55208333333331</c:v>
                </c:pt>
                <c:pt idx="123093">
                  <c:v>317.5546875</c:v>
                </c:pt>
                <c:pt idx="123094">
                  <c:v>317.55729166666669</c:v>
                </c:pt>
                <c:pt idx="123095">
                  <c:v>317.55989583333331</c:v>
                </c:pt>
                <c:pt idx="123096">
                  <c:v>317.5625</c:v>
                </c:pt>
                <c:pt idx="123097">
                  <c:v>317.56510416666669</c:v>
                </c:pt>
                <c:pt idx="123098">
                  <c:v>317.56770833333331</c:v>
                </c:pt>
                <c:pt idx="123099">
                  <c:v>317.5703125</c:v>
                </c:pt>
                <c:pt idx="123100">
                  <c:v>317.57291666666669</c:v>
                </c:pt>
                <c:pt idx="123101">
                  <c:v>317.57552083333331</c:v>
                </c:pt>
                <c:pt idx="123102">
                  <c:v>317.578125</c:v>
                </c:pt>
                <c:pt idx="123103">
                  <c:v>317.58072916666669</c:v>
                </c:pt>
                <c:pt idx="123104">
                  <c:v>317.58333333333331</c:v>
                </c:pt>
                <c:pt idx="123105">
                  <c:v>317.5859375</c:v>
                </c:pt>
                <c:pt idx="123106">
                  <c:v>317.58854166666669</c:v>
                </c:pt>
                <c:pt idx="123107">
                  <c:v>317.59114583333331</c:v>
                </c:pt>
                <c:pt idx="123108">
                  <c:v>317.59375</c:v>
                </c:pt>
                <c:pt idx="123109">
                  <c:v>317.59635416666669</c:v>
                </c:pt>
                <c:pt idx="123110">
                  <c:v>317.59895833333331</c:v>
                </c:pt>
                <c:pt idx="123111">
                  <c:v>317.6015625</c:v>
                </c:pt>
                <c:pt idx="123112">
                  <c:v>317.60416666666669</c:v>
                </c:pt>
                <c:pt idx="123113">
                  <c:v>317.60677083333331</c:v>
                </c:pt>
                <c:pt idx="123114">
                  <c:v>317.609375</c:v>
                </c:pt>
                <c:pt idx="123115">
                  <c:v>317.61197916666669</c:v>
                </c:pt>
                <c:pt idx="123116">
                  <c:v>317.61458333333331</c:v>
                </c:pt>
                <c:pt idx="123117">
                  <c:v>317.6171875</c:v>
                </c:pt>
                <c:pt idx="123118">
                  <c:v>317.61979166666669</c:v>
                </c:pt>
                <c:pt idx="123119">
                  <c:v>317.62239583333331</c:v>
                </c:pt>
                <c:pt idx="123120">
                  <c:v>317.625</c:v>
                </c:pt>
                <c:pt idx="123121">
                  <c:v>317.62760416666669</c:v>
                </c:pt>
                <c:pt idx="123122">
                  <c:v>317.63020833333331</c:v>
                </c:pt>
                <c:pt idx="123123">
                  <c:v>317.6328125</c:v>
                </c:pt>
                <c:pt idx="123124">
                  <c:v>317.63541666666669</c:v>
                </c:pt>
                <c:pt idx="123125">
                  <c:v>317.63802083333331</c:v>
                </c:pt>
                <c:pt idx="123126">
                  <c:v>317.640625</c:v>
                </c:pt>
                <c:pt idx="123127">
                  <c:v>317.64322916666669</c:v>
                </c:pt>
                <c:pt idx="123128">
                  <c:v>317.64583333333331</c:v>
                </c:pt>
                <c:pt idx="123129">
                  <c:v>317.6484375</c:v>
                </c:pt>
                <c:pt idx="123130">
                  <c:v>317.65104166666669</c:v>
                </c:pt>
                <c:pt idx="123131">
                  <c:v>317.65364583333331</c:v>
                </c:pt>
                <c:pt idx="123132">
                  <c:v>317.65625</c:v>
                </c:pt>
                <c:pt idx="123133">
                  <c:v>317.65885416666669</c:v>
                </c:pt>
                <c:pt idx="123134">
                  <c:v>317.66145833333331</c:v>
                </c:pt>
                <c:pt idx="123135">
                  <c:v>317.6640625</c:v>
                </c:pt>
                <c:pt idx="123136">
                  <c:v>317.66666666666669</c:v>
                </c:pt>
                <c:pt idx="123137">
                  <c:v>317.66927083333331</c:v>
                </c:pt>
                <c:pt idx="123138">
                  <c:v>317.671875</c:v>
                </c:pt>
                <c:pt idx="123139">
                  <c:v>317.67447916666669</c:v>
                </c:pt>
                <c:pt idx="123140">
                  <c:v>317.67708333333331</c:v>
                </c:pt>
                <c:pt idx="123141">
                  <c:v>317.6796875</c:v>
                </c:pt>
                <c:pt idx="123142">
                  <c:v>317.68229166666669</c:v>
                </c:pt>
                <c:pt idx="123143">
                  <c:v>317.68489583333331</c:v>
                </c:pt>
                <c:pt idx="123144">
                  <c:v>317.6875</c:v>
                </c:pt>
                <c:pt idx="123145">
                  <c:v>317.69010416666669</c:v>
                </c:pt>
                <c:pt idx="123146">
                  <c:v>317.69270833333331</c:v>
                </c:pt>
                <c:pt idx="123147">
                  <c:v>317.6953125</c:v>
                </c:pt>
                <c:pt idx="123148">
                  <c:v>317.69791666666669</c:v>
                </c:pt>
                <c:pt idx="123149">
                  <c:v>317.70052083333331</c:v>
                </c:pt>
                <c:pt idx="123150">
                  <c:v>317.703125</c:v>
                </c:pt>
                <c:pt idx="123151">
                  <c:v>317.70572916666669</c:v>
                </c:pt>
                <c:pt idx="123152">
                  <c:v>317.70833333333331</c:v>
                </c:pt>
                <c:pt idx="123153">
                  <c:v>317.7109375</c:v>
                </c:pt>
                <c:pt idx="123154">
                  <c:v>317.71354166666669</c:v>
                </c:pt>
                <c:pt idx="123155">
                  <c:v>317.71614583333331</c:v>
                </c:pt>
                <c:pt idx="123156">
                  <c:v>317.71875</c:v>
                </c:pt>
                <c:pt idx="123157">
                  <c:v>317.72135416666669</c:v>
                </c:pt>
                <c:pt idx="123158">
                  <c:v>317.72395833333331</c:v>
                </c:pt>
                <c:pt idx="123159">
                  <c:v>317.7265625</c:v>
                </c:pt>
                <c:pt idx="123160">
                  <c:v>317.72916666666669</c:v>
                </c:pt>
                <c:pt idx="123161">
                  <c:v>317.73177083333331</c:v>
                </c:pt>
                <c:pt idx="123162">
                  <c:v>317.734375</c:v>
                </c:pt>
                <c:pt idx="123163">
                  <c:v>317.73697916666669</c:v>
                </c:pt>
                <c:pt idx="123164">
                  <c:v>317.73958333333331</c:v>
                </c:pt>
                <c:pt idx="123165">
                  <c:v>317.7421875</c:v>
                </c:pt>
                <c:pt idx="123166">
                  <c:v>317.74479166666669</c:v>
                </c:pt>
                <c:pt idx="123167">
                  <c:v>317.74739583333331</c:v>
                </c:pt>
                <c:pt idx="123168">
                  <c:v>317.75</c:v>
                </c:pt>
                <c:pt idx="123169">
                  <c:v>317.75260416666669</c:v>
                </c:pt>
                <c:pt idx="123170">
                  <c:v>317.75520833333331</c:v>
                </c:pt>
                <c:pt idx="123171">
                  <c:v>317.7578125</c:v>
                </c:pt>
                <c:pt idx="123172">
                  <c:v>317.76041666666669</c:v>
                </c:pt>
                <c:pt idx="123173">
                  <c:v>317.76302083333331</c:v>
                </c:pt>
                <c:pt idx="123174">
                  <c:v>317.765625</c:v>
                </c:pt>
                <c:pt idx="123175">
                  <c:v>317.76822916666669</c:v>
                </c:pt>
                <c:pt idx="123176">
                  <c:v>317.77083333333331</c:v>
                </c:pt>
                <c:pt idx="123177">
                  <c:v>317.7734375</c:v>
                </c:pt>
                <c:pt idx="123178">
                  <c:v>317.77604166666669</c:v>
                </c:pt>
                <c:pt idx="123179">
                  <c:v>317.77864583333331</c:v>
                </c:pt>
                <c:pt idx="123180">
                  <c:v>317.78125</c:v>
                </c:pt>
                <c:pt idx="123181">
                  <c:v>317.78385416666669</c:v>
                </c:pt>
                <c:pt idx="123182">
                  <c:v>317.78645833333331</c:v>
                </c:pt>
                <c:pt idx="123183">
                  <c:v>317.7890625</c:v>
                </c:pt>
                <c:pt idx="123184">
                  <c:v>317.79166666666669</c:v>
                </c:pt>
                <c:pt idx="123185">
                  <c:v>317.79427083333331</c:v>
                </c:pt>
                <c:pt idx="123186">
                  <c:v>317.796875</c:v>
                </c:pt>
                <c:pt idx="123187">
                  <c:v>317.79947916666669</c:v>
                </c:pt>
                <c:pt idx="123188">
                  <c:v>317.80208333333331</c:v>
                </c:pt>
                <c:pt idx="123189">
                  <c:v>317.8046875</c:v>
                </c:pt>
                <c:pt idx="123190">
                  <c:v>317.80729166666669</c:v>
                </c:pt>
                <c:pt idx="123191">
                  <c:v>317.80989583333331</c:v>
                </c:pt>
                <c:pt idx="123192">
                  <c:v>317.8125</c:v>
                </c:pt>
                <c:pt idx="123193">
                  <c:v>317.81510416666669</c:v>
                </c:pt>
                <c:pt idx="123194">
                  <c:v>317.81770833333331</c:v>
                </c:pt>
                <c:pt idx="123195">
                  <c:v>317.8203125</c:v>
                </c:pt>
                <c:pt idx="123196">
                  <c:v>317.82291666666669</c:v>
                </c:pt>
                <c:pt idx="123197">
                  <c:v>317.82552083333331</c:v>
                </c:pt>
                <c:pt idx="123198">
                  <c:v>317.828125</c:v>
                </c:pt>
                <c:pt idx="123199">
                  <c:v>317.83072916666669</c:v>
                </c:pt>
                <c:pt idx="123200">
                  <c:v>317.83333333333331</c:v>
                </c:pt>
                <c:pt idx="123201">
                  <c:v>317.8359375</c:v>
                </c:pt>
                <c:pt idx="123202">
                  <c:v>317.83854166666669</c:v>
                </c:pt>
                <c:pt idx="123203">
                  <c:v>317.84114583333331</c:v>
                </c:pt>
                <c:pt idx="123204">
                  <c:v>317.84375</c:v>
                </c:pt>
                <c:pt idx="123205">
                  <c:v>317.84635416666669</c:v>
                </c:pt>
                <c:pt idx="123206">
                  <c:v>317.84895833333331</c:v>
                </c:pt>
                <c:pt idx="123207">
                  <c:v>317.8515625</c:v>
                </c:pt>
                <c:pt idx="123208">
                  <c:v>317.85416666666669</c:v>
                </c:pt>
                <c:pt idx="123209">
                  <c:v>317.85677083333331</c:v>
                </c:pt>
                <c:pt idx="123210">
                  <c:v>317.859375</c:v>
                </c:pt>
                <c:pt idx="123211">
                  <c:v>317.86197916666669</c:v>
                </c:pt>
                <c:pt idx="123212">
                  <c:v>317.86458333333331</c:v>
                </c:pt>
                <c:pt idx="123213">
                  <c:v>317.8671875</c:v>
                </c:pt>
                <c:pt idx="123214">
                  <c:v>317.86979166666669</c:v>
                </c:pt>
                <c:pt idx="123215">
                  <c:v>317.87239583333331</c:v>
                </c:pt>
                <c:pt idx="123216">
                  <c:v>317.875</c:v>
                </c:pt>
                <c:pt idx="123217">
                  <c:v>317.87760416666669</c:v>
                </c:pt>
                <c:pt idx="123218">
                  <c:v>317.88020833333331</c:v>
                </c:pt>
                <c:pt idx="123219">
                  <c:v>317.8828125</c:v>
                </c:pt>
                <c:pt idx="123220">
                  <c:v>317.88541666666669</c:v>
                </c:pt>
                <c:pt idx="123221">
                  <c:v>317.88802083333331</c:v>
                </c:pt>
                <c:pt idx="123222">
                  <c:v>317.890625</c:v>
                </c:pt>
                <c:pt idx="123223">
                  <c:v>317.89322916666669</c:v>
                </c:pt>
                <c:pt idx="123224">
                  <c:v>317.89583333333331</c:v>
                </c:pt>
                <c:pt idx="123225">
                  <c:v>317.8984375</c:v>
                </c:pt>
                <c:pt idx="123226">
                  <c:v>317.90104166666669</c:v>
                </c:pt>
                <c:pt idx="123227">
                  <c:v>317.90364583333331</c:v>
                </c:pt>
                <c:pt idx="123228">
                  <c:v>317.90625</c:v>
                </c:pt>
                <c:pt idx="123229">
                  <c:v>317.90885416666669</c:v>
                </c:pt>
                <c:pt idx="123230">
                  <c:v>317.91145833333331</c:v>
                </c:pt>
                <c:pt idx="123231">
                  <c:v>317.9140625</c:v>
                </c:pt>
                <c:pt idx="123232">
                  <c:v>317.91666666666669</c:v>
                </c:pt>
                <c:pt idx="123233">
                  <c:v>317.91927083333331</c:v>
                </c:pt>
                <c:pt idx="123234">
                  <c:v>317.921875</c:v>
                </c:pt>
                <c:pt idx="123235">
                  <c:v>317.92447916666669</c:v>
                </c:pt>
                <c:pt idx="123236">
                  <c:v>317.92708333333331</c:v>
                </c:pt>
                <c:pt idx="123237">
                  <c:v>317.9296875</c:v>
                </c:pt>
                <c:pt idx="123238">
                  <c:v>317.93229166666669</c:v>
                </c:pt>
                <c:pt idx="123239">
                  <c:v>317.93489583333331</c:v>
                </c:pt>
                <c:pt idx="123240">
                  <c:v>317.9375</c:v>
                </c:pt>
                <c:pt idx="123241">
                  <c:v>317.94010416666669</c:v>
                </c:pt>
                <c:pt idx="123242">
                  <c:v>317.94270833333331</c:v>
                </c:pt>
                <c:pt idx="123243">
                  <c:v>317.9453125</c:v>
                </c:pt>
                <c:pt idx="123244">
                  <c:v>317.94791666666669</c:v>
                </c:pt>
                <c:pt idx="123245">
                  <c:v>317.95052083333331</c:v>
                </c:pt>
                <c:pt idx="123246">
                  <c:v>317.953125</c:v>
                </c:pt>
                <c:pt idx="123247">
                  <c:v>317.95572916666669</c:v>
                </c:pt>
                <c:pt idx="123248">
                  <c:v>317.95833333333331</c:v>
                </c:pt>
                <c:pt idx="123249">
                  <c:v>317.9609375</c:v>
                </c:pt>
                <c:pt idx="123250">
                  <c:v>317.96354166666669</c:v>
                </c:pt>
                <c:pt idx="123251">
                  <c:v>317.96614583333331</c:v>
                </c:pt>
                <c:pt idx="123252">
                  <c:v>317.96875</c:v>
                </c:pt>
                <c:pt idx="123253">
                  <c:v>317.97135416666669</c:v>
                </c:pt>
                <c:pt idx="123254">
                  <c:v>317.97395833333331</c:v>
                </c:pt>
                <c:pt idx="123255">
                  <c:v>317.9765625</c:v>
                </c:pt>
                <c:pt idx="123256">
                  <c:v>317.97916666666669</c:v>
                </c:pt>
                <c:pt idx="123257">
                  <c:v>317.98177083333331</c:v>
                </c:pt>
                <c:pt idx="123258">
                  <c:v>317.984375</c:v>
                </c:pt>
                <c:pt idx="123259">
                  <c:v>317.98697916666669</c:v>
                </c:pt>
                <c:pt idx="123260">
                  <c:v>317.98958333333331</c:v>
                </c:pt>
                <c:pt idx="123261">
                  <c:v>317.9921875</c:v>
                </c:pt>
                <c:pt idx="123262">
                  <c:v>317.99479166666669</c:v>
                </c:pt>
                <c:pt idx="123263">
                  <c:v>317.99739583333331</c:v>
                </c:pt>
                <c:pt idx="123264">
                  <c:v>318</c:v>
                </c:pt>
                <c:pt idx="123265">
                  <c:v>318.00260416666669</c:v>
                </c:pt>
                <c:pt idx="123266">
                  <c:v>318.00520833333331</c:v>
                </c:pt>
                <c:pt idx="123267">
                  <c:v>318.0078125</c:v>
                </c:pt>
                <c:pt idx="123268">
                  <c:v>318.01041666666669</c:v>
                </c:pt>
                <c:pt idx="123269">
                  <c:v>318.01302083333331</c:v>
                </c:pt>
                <c:pt idx="123270">
                  <c:v>318.015625</c:v>
                </c:pt>
                <c:pt idx="123271">
                  <c:v>318.01822916666669</c:v>
                </c:pt>
                <c:pt idx="123272">
                  <c:v>318.02083333333331</c:v>
                </c:pt>
                <c:pt idx="123273">
                  <c:v>318.0234375</c:v>
                </c:pt>
                <c:pt idx="123274">
                  <c:v>318.02604166666669</c:v>
                </c:pt>
                <c:pt idx="123275">
                  <c:v>318.02864583333331</c:v>
                </c:pt>
                <c:pt idx="123276">
                  <c:v>318.03125</c:v>
                </c:pt>
                <c:pt idx="123277">
                  <c:v>318.03385416666669</c:v>
                </c:pt>
                <c:pt idx="123278">
                  <c:v>318.03645833333331</c:v>
                </c:pt>
                <c:pt idx="123279">
                  <c:v>318.0390625</c:v>
                </c:pt>
                <c:pt idx="123280">
                  <c:v>318.04166666666669</c:v>
                </c:pt>
                <c:pt idx="123281">
                  <c:v>318.04427083333331</c:v>
                </c:pt>
                <c:pt idx="123282">
                  <c:v>318.046875</c:v>
                </c:pt>
                <c:pt idx="123283">
                  <c:v>318.04947916666669</c:v>
                </c:pt>
                <c:pt idx="123284">
                  <c:v>318.05208333333331</c:v>
                </c:pt>
                <c:pt idx="123285">
                  <c:v>318.0546875</c:v>
                </c:pt>
                <c:pt idx="123286">
                  <c:v>318.05729166666669</c:v>
                </c:pt>
                <c:pt idx="123287">
                  <c:v>318.05989583333331</c:v>
                </c:pt>
                <c:pt idx="123288">
                  <c:v>318.0625</c:v>
                </c:pt>
                <c:pt idx="123289">
                  <c:v>318.06510416666669</c:v>
                </c:pt>
                <c:pt idx="123290">
                  <c:v>318.06770833333331</c:v>
                </c:pt>
                <c:pt idx="123291">
                  <c:v>318.0703125</c:v>
                </c:pt>
                <c:pt idx="123292">
                  <c:v>318.07291666666669</c:v>
                </c:pt>
                <c:pt idx="123293">
                  <c:v>318.07552083333331</c:v>
                </c:pt>
                <c:pt idx="123294">
                  <c:v>318.078125</c:v>
                </c:pt>
                <c:pt idx="123295">
                  <c:v>318.08072916666669</c:v>
                </c:pt>
                <c:pt idx="123296">
                  <c:v>318.08333333333331</c:v>
                </c:pt>
                <c:pt idx="123297">
                  <c:v>318.0859375</c:v>
                </c:pt>
                <c:pt idx="123298">
                  <c:v>318.08854166666669</c:v>
                </c:pt>
                <c:pt idx="123299">
                  <c:v>318.09114583333331</c:v>
                </c:pt>
                <c:pt idx="123300">
                  <c:v>318.09375</c:v>
                </c:pt>
                <c:pt idx="123301">
                  <c:v>318.09635416666669</c:v>
                </c:pt>
                <c:pt idx="123302">
                  <c:v>318.09895833333331</c:v>
                </c:pt>
                <c:pt idx="123303">
                  <c:v>318.1015625</c:v>
                </c:pt>
                <c:pt idx="123304">
                  <c:v>318.10416666666669</c:v>
                </c:pt>
                <c:pt idx="123305">
                  <c:v>318.10677083333331</c:v>
                </c:pt>
                <c:pt idx="123306">
                  <c:v>318.109375</c:v>
                </c:pt>
                <c:pt idx="123307">
                  <c:v>318.11197916666669</c:v>
                </c:pt>
                <c:pt idx="123308">
                  <c:v>318.11458333333331</c:v>
                </c:pt>
                <c:pt idx="123309">
                  <c:v>318.1171875</c:v>
                </c:pt>
                <c:pt idx="123310">
                  <c:v>318.11979166666669</c:v>
                </c:pt>
                <c:pt idx="123311">
                  <c:v>318.12239583333331</c:v>
                </c:pt>
                <c:pt idx="123312">
                  <c:v>318.125</c:v>
                </c:pt>
                <c:pt idx="123313">
                  <c:v>318.12760416666669</c:v>
                </c:pt>
                <c:pt idx="123314">
                  <c:v>318.13020833333331</c:v>
                </c:pt>
                <c:pt idx="123315">
                  <c:v>318.1328125</c:v>
                </c:pt>
                <c:pt idx="123316">
                  <c:v>318.13541666666669</c:v>
                </c:pt>
                <c:pt idx="123317">
                  <c:v>318.13802083333331</c:v>
                </c:pt>
                <c:pt idx="123318">
                  <c:v>318.140625</c:v>
                </c:pt>
                <c:pt idx="123319">
                  <c:v>318.14322916666669</c:v>
                </c:pt>
                <c:pt idx="123320">
                  <c:v>318.14583333333331</c:v>
                </c:pt>
                <c:pt idx="123321">
                  <c:v>318.1484375</c:v>
                </c:pt>
                <c:pt idx="123322">
                  <c:v>318.15104166666669</c:v>
                </c:pt>
                <c:pt idx="123323">
                  <c:v>318.15364583333331</c:v>
                </c:pt>
                <c:pt idx="123324">
                  <c:v>318.15625</c:v>
                </c:pt>
                <c:pt idx="123325">
                  <c:v>318.15885416666669</c:v>
                </c:pt>
                <c:pt idx="123326">
                  <c:v>318.16145833333331</c:v>
                </c:pt>
                <c:pt idx="123327">
                  <c:v>318.1640625</c:v>
                </c:pt>
                <c:pt idx="123328">
                  <c:v>318.16666666666669</c:v>
                </c:pt>
                <c:pt idx="123329">
                  <c:v>318.16927083333331</c:v>
                </c:pt>
                <c:pt idx="123330">
                  <c:v>318.171875</c:v>
                </c:pt>
                <c:pt idx="123331">
                  <c:v>318.17447916666669</c:v>
                </c:pt>
                <c:pt idx="123332">
                  <c:v>318.17708333333331</c:v>
                </c:pt>
                <c:pt idx="123333">
                  <c:v>318.1796875</c:v>
                </c:pt>
                <c:pt idx="123334">
                  <c:v>318.18229166666669</c:v>
                </c:pt>
                <c:pt idx="123335">
                  <c:v>318.18489583333331</c:v>
                </c:pt>
                <c:pt idx="123336">
                  <c:v>318.1875</c:v>
                </c:pt>
                <c:pt idx="123337">
                  <c:v>318.19010416666669</c:v>
                </c:pt>
                <c:pt idx="123338">
                  <c:v>318.19270833333331</c:v>
                </c:pt>
                <c:pt idx="123339">
                  <c:v>318.1953125</c:v>
                </c:pt>
                <c:pt idx="123340">
                  <c:v>318.19791666666669</c:v>
                </c:pt>
                <c:pt idx="123341">
                  <c:v>318.20052083333331</c:v>
                </c:pt>
                <c:pt idx="123342">
                  <c:v>318.203125</c:v>
                </c:pt>
                <c:pt idx="123343">
                  <c:v>318.20572916666669</c:v>
                </c:pt>
                <c:pt idx="123344">
                  <c:v>318.20833333333331</c:v>
                </c:pt>
                <c:pt idx="123345">
                  <c:v>318.2109375</c:v>
                </c:pt>
                <c:pt idx="123346">
                  <c:v>318.21354166666669</c:v>
                </c:pt>
                <c:pt idx="123347">
                  <c:v>318.21614583333331</c:v>
                </c:pt>
                <c:pt idx="123348">
                  <c:v>318.21875</c:v>
                </c:pt>
                <c:pt idx="123349">
                  <c:v>318.22135416666669</c:v>
                </c:pt>
                <c:pt idx="123350">
                  <c:v>318.22395833333331</c:v>
                </c:pt>
                <c:pt idx="123351">
                  <c:v>318.2265625</c:v>
                </c:pt>
                <c:pt idx="123352">
                  <c:v>318.22916666666669</c:v>
                </c:pt>
                <c:pt idx="123353">
                  <c:v>318.23177083333331</c:v>
                </c:pt>
                <c:pt idx="123354">
                  <c:v>318.234375</c:v>
                </c:pt>
                <c:pt idx="123355">
                  <c:v>318.23697916666669</c:v>
                </c:pt>
                <c:pt idx="123356">
                  <c:v>318.23958333333331</c:v>
                </c:pt>
                <c:pt idx="123357">
                  <c:v>318.2421875</c:v>
                </c:pt>
                <c:pt idx="123358">
                  <c:v>318.24479166666669</c:v>
                </c:pt>
                <c:pt idx="123359">
                  <c:v>318.24739583333331</c:v>
                </c:pt>
                <c:pt idx="123360">
                  <c:v>318.25</c:v>
                </c:pt>
                <c:pt idx="123361">
                  <c:v>318.25260416666669</c:v>
                </c:pt>
                <c:pt idx="123362">
                  <c:v>318.25520833333331</c:v>
                </c:pt>
                <c:pt idx="123363">
                  <c:v>318.2578125</c:v>
                </c:pt>
                <c:pt idx="123364">
                  <c:v>318.26041666666669</c:v>
                </c:pt>
                <c:pt idx="123365">
                  <c:v>318.26302083333331</c:v>
                </c:pt>
                <c:pt idx="123366">
                  <c:v>318.265625</c:v>
                </c:pt>
                <c:pt idx="123367">
                  <c:v>318.26822916666669</c:v>
                </c:pt>
                <c:pt idx="123368">
                  <c:v>318.27083333333331</c:v>
                </c:pt>
                <c:pt idx="123369">
                  <c:v>318.2734375</c:v>
                </c:pt>
                <c:pt idx="123370">
                  <c:v>318.27604166666669</c:v>
                </c:pt>
                <c:pt idx="123371">
                  <c:v>318.27864583333331</c:v>
                </c:pt>
                <c:pt idx="123372">
                  <c:v>318.28125</c:v>
                </c:pt>
                <c:pt idx="123373">
                  <c:v>318.28385416666669</c:v>
                </c:pt>
                <c:pt idx="123374">
                  <c:v>318.28645833333331</c:v>
                </c:pt>
                <c:pt idx="123375">
                  <c:v>318.2890625</c:v>
                </c:pt>
                <c:pt idx="123376">
                  <c:v>318.29166666666669</c:v>
                </c:pt>
                <c:pt idx="123377">
                  <c:v>318.29427083333331</c:v>
                </c:pt>
                <c:pt idx="123378">
                  <c:v>318.296875</c:v>
                </c:pt>
                <c:pt idx="123379">
                  <c:v>318.29947916666669</c:v>
                </c:pt>
                <c:pt idx="123380">
                  <c:v>318.30208333333331</c:v>
                </c:pt>
                <c:pt idx="123381">
                  <c:v>318.3046875</c:v>
                </c:pt>
                <c:pt idx="123382">
                  <c:v>318.30729166666669</c:v>
                </c:pt>
                <c:pt idx="123383">
                  <c:v>318.30989583333331</c:v>
                </c:pt>
                <c:pt idx="123384">
                  <c:v>318.3125</c:v>
                </c:pt>
                <c:pt idx="123385">
                  <c:v>318.31510416666669</c:v>
                </c:pt>
                <c:pt idx="123386">
                  <c:v>318.31770833333331</c:v>
                </c:pt>
                <c:pt idx="123387">
                  <c:v>318.3203125</c:v>
                </c:pt>
                <c:pt idx="123388">
                  <c:v>318.32291666666669</c:v>
                </c:pt>
                <c:pt idx="123389">
                  <c:v>318.32552083333331</c:v>
                </c:pt>
                <c:pt idx="123390">
                  <c:v>318.328125</c:v>
                </c:pt>
                <c:pt idx="123391">
                  <c:v>318.33072916666669</c:v>
                </c:pt>
                <c:pt idx="123392">
                  <c:v>318.33333333333331</c:v>
                </c:pt>
                <c:pt idx="123393">
                  <c:v>318.3359375</c:v>
                </c:pt>
                <c:pt idx="123394">
                  <c:v>318.33854166666669</c:v>
                </c:pt>
                <c:pt idx="123395">
                  <c:v>318.34114583333331</c:v>
                </c:pt>
                <c:pt idx="123396">
                  <c:v>318.34375</c:v>
                </c:pt>
                <c:pt idx="123397">
                  <c:v>318.34635416666669</c:v>
                </c:pt>
                <c:pt idx="123398">
                  <c:v>318.34895833333331</c:v>
                </c:pt>
                <c:pt idx="123399">
                  <c:v>318.3515625</c:v>
                </c:pt>
                <c:pt idx="123400">
                  <c:v>318.35416666666669</c:v>
                </c:pt>
                <c:pt idx="123401">
                  <c:v>318.35677083333331</c:v>
                </c:pt>
                <c:pt idx="123402">
                  <c:v>318.359375</c:v>
                </c:pt>
                <c:pt idx="123403">
                  <c:v>318.36197916666669</c:v>
                </c:pt>
                <c:pt idx="123404">
                  <c:v>318.36458333333331</c:v>
                </c:pt>
                <c:pt idx="123405">
                  <c:v>318.3671875</c:v>
                </c:pt>
                <c:pt idx="123406">
                  <c:v>318.36979166666669</c:v>
                </c:pt>
                <c:pt idx="123407">
                  <c:v>318.37239583333331</c:v>
                </c:pt>
                <c:pt idx="123408">
                  <c:v>318.375</c:v>
                </c:pt>
                <c:pt idx="123409">
                  <c:v>318.37760416666669</c:v>
                </c:pt>
                <c:pt idx="123410">
                  <c:v>318.38020833333331</c:v>
                </c:pt>
                <c:pt idx="123411">
                  <c:v>318.3828125</c:v>
                </c:pt>
                <c:pt idx="123412">
                  <c:v>318.38541666666669</c:v>
                </c:pt>
                <c:pt idx="123413">
                  <c:v>318.38802083333331</c:v>
                </c:pt>
                <c:pt idx="123414">
                  <c:v>318.390625</c:v>
                </c:pt>
                <c:pt idx="123415">
                  <c:v>318.39322916666669</c:v>
                </c:pt>
                <c:pt idx="123416">
                  <c:v>318.39583333333331</c:v>
                </c:pt>
                <c:pt idx="123417">
                  <c:v>318.3984375</c:v>
                </c:pt>
                <c:pt idx="123418">
                  <c:v>318.40104166666669</c:v>
                </c:pt>
                <c:pt idx="123419">
                  <c:v>318.40364583333331</c:v>
                </c:pt>
                <c:pt idx="123420">
                  <c:v>318.40625</c:v>
                </c:pt>
                <c:pt idx="123421">
                  <c:v>318.40885416666669</c:v>
                </c:pt>
                <c:pt idx="123422">
                  <c:v>318.41145833333331</c:v>
                </c:pt>
                <c:pt idx="123423">
                  <c:v>318.4140625</c:v>
                </c:pt>
                <c:pt idx="123424">
                  <c:v>318.41666666666669</c:v>
                </c:pt>
                <c:pt idx="123425">
                  <c:v>318.41927083333331</c:v>
                </c:pt>
                <c:pt idx="123426">
                  <c:v>318.421875</c:v>
                </c:pt>
                <c:pt idx="123427">
                  <c:v>318.42447916666669</c:v>
                </c:pt>
                <c:pt idx="123428">
                  <c:v>318.42708333333331</c:v>
                </c:pt>
                <c:pt idx="123429">
                  <c:v>318.4296875</c:v>
                </c:pt>
                <c:pt idx="123430">
                  <c:v>318.43229166666669</c:v>
                </c:pt>
                <c:pt idx="123431">
                  <c:v>318.43489583333331</c:v>
                </c:pt>
                <c:pt idx="123432">
                  <c:v>318.4375</c:v>
                </c:pt>
                <c:pt idx="123433">
                  <c:v>318.44010416666669</c:v>
                </c:pt>
                <c:pt idx="123434">
                  <c:v>318.44270833333331</c:v>
                </c:pt>
                <c:pt idx="123435">
                  <c:v>318.4453125</c:v>
                </c:pt>
                <c:pt idx="123436">
                  <c:v>318.44791666666669</c:v>
                </c:pt>
                <c:pt idx="123437">
                  <c:v>318.45052083333331</c:v>
                </c:pt>
                <c:pt idx="123438">
                  <c:v>318.453125</c:v>
                </c:pt>
                <c:pt idx="123439">
                  <c:v>318.45572916666669</c:v>
                </c:pt>
                <c:pt idx="123440">
                  <c:v>318.45833333333331</c:v>
                </c:pt>
                <c:pt idx="123441">
                  <c:v>318.4609375</c:v>
                </c:pt>
                <c:pt idx="123442">
                  <c:v>318.46354166666669</c:v>
                </c:pt>
                <c:pt idx="123443">
                  <c:v>318.46614583333331</c:v>
                </c:pt>
                <c:pt idx="123444">
                  <c:v>318.46875</c:v>
                </c:pt>
                <c:pt idx="123445">
                  <c:v>318.47135416666669</c:v>
                </c:pt>
                <c:pt idx="123446">
                  <c:v>318.47395833333331</c:v>
                </c:pt>
                <c:pt idx="123447">
                  <c:v>318.4765625</c:v>
                </c:pt>
                <c:pt idx="123448">
                  <c:v>318.47916666666669</c:v>
                </c:pt>
                <c:pt idx="123449">
                  <c:v>318.48177083333331</c:v>
                </c:pt>
                <c:pt idx="123450">
                  <c:v>318.484375</c:v>
                </c:pt>
                <c:pt idx="123451">
                  <c:v>318.48697916666669</c:v>
                </c:pt>
                <c:pt idx="123452">
                  <c:v>318.48958333333331</c:v>
                </c:pt>
                <c:pt idx="123453">
                  <c:v>318.4921875</c:v>
                </c:pt>
                <c:pt idx="123454">
                  <c:v>318.49479166666669</c:v>
                </c:pt>
                <c:pt idx="123455">
                  <c:v>318.49739583333331</c:v>
                </c:pt>
                <c:pt idx="123456">
                  <c:v>318.5</c:v>
                </c:pt>
                <c:pt idx="123457">
                  <c:v>318.50260416666669</c:v>
                </c:pt>
                <c:pt idx="123458">
                  <c:v>318.50520833333331</c:v>
                </c:pt>
                <c:pt idx="123459">
                  <c:v>318.5078125</c:v>
                </c:pt>
                <c:pt idx="123460">
                  <c:v>318.51041666666669</c:v>
                </c:pt>
                <c:pt idx="123461">
                  <c:v>318.51302083333331</c:v>
                </c:pt>
                <c:pt idx="123462">
                  <c:v>318.515625</c:v>
                </c:pt>
                <c:pt idx="123463">
                  <c:v>318.51822916666669</c:v>
                </c:pt>
                <c:pt idx="123464">
                  <c:v>318.52083333333331</c:v>
                </c:pt>
                <c:pt idx="123465">
                  <c:v>318.5234375</c:v>
                </c:pt>
                <c:pt idx="123466">
                  <c:v>318.52604166666669</c:v>
                </c:pt>
                <c:pt idx="123467">
                  <c:v>318.52864583333331</c:v>
                </c:pt>
                <c:pt idx="123468">
                  <c:v>318.53125</c:v>
                </c:pt>
                <c:pt idx="123469">
                  <c:v>318.53385416666669</c:v>
                </c:pt>
                <c:pt idx="123470">
                  <c:v>318.53645833333331</c:v>
                </c:pt>
                <c:pt idx="123471">
                  <c:v>318.5390625</c:v>
                </c:pt>
                <c:pt idx="123472">
                  <c:v>318.54166666666669</c:v>
                </c:pt>
                <c:pt idx="123473">
                  <c:v>318.54427083333331</c:v>
                </c:pt>
                <c:pt idx="123474">
                  <c:v>318.546875</c:v>
                </c:pt>
                <c:pt idx="123475">
                  <c:v>318.54947916666669</c:v>
                </c:pt>
                <c:pt idx="123476">
                  <c:v>318.55208333333331</c:v>
                </c:pt>
                <c:pt idx="123477">
                  <c:v>318.5546875</c:v>
                </c:pt>
                <c:pt idx="123478">
                  <c:v>318.55729166666669</c:v>
                </c:pt>
                <c:pt idx="123479">
                  <c:v>318.55989583333331</c:v>
                </c:pt>
                <c:pt idx="123480">
                  <c:v>318.5625</c:v>
                </c:pt>
                <c:pt idx="123481">
                  <c:v>318.56510416666669</c:v>
                </c:pt>
                <c:pt idx="123482">
                  <c:v>318.56770833333331</c:v>
                </c:pt>
                <c:pt idx="123483">
                  <c:v>318.5703125</c:v>
                </c:pt>
                <c:pt idx="123484">
                  <c:v>318.57291666666669</c:v>
                </c:pt>
                <c:pt idx="123485">
                  <c:v>318.57552083333331</c:v>
                </c:pt>
                <c:pt idx="123486">
                  <c:v>318.578125</c:v>
                </c:pt>
                <c:pt idx="123487">
                  <c:v>318.58072916666669</c:v>
                </c:pt>
                <c:pt idx="123488">
                  <c:v>318.58333333333331</c:v>
                </c:pt>
                <c:pt idx="123489">
                  <c:v>318.5859375</c:v>
                </c:pt>
                <c:pt idx="123490">
                  <c:v>318.58854166666669</c:v>
                </c:pt>
                <c:pt idx="123491">
                  <c:v>318.59114583333331</c:v>
                </c:pt>
                <c:pt idx="123492">
                  <c:v>318.59375</c:v>
                </c:pt>
                <c:pt idx="123493">
                  <c:v>318.59635416666669</c:v>
                </c:pt>
                <c:pt idx="123494">
                  <c:v>318.59895833333331</c:v>
                </c:pt>
                <c:pt idx="123495">
                  <c:v>318.6015625</c:v>
                </c:pt>
                <c:pt idx="123496">
                  <c:v>318.60416666666669</c:v>
                </c:pt>
                <c:pt idx="123497">
                  <c:v>318.60677083333331</c:v>
                </c:pt>
                <c:pt idx="123498">
                  <c:v>318.609375</c:v>
                </c:pt>
                <c:pt idx="123499">
                  <c:v>318.61197916666669</c:v>
                </c:pt>
                <c:pt idx="123500">
                  <c:v>318.61458333333331</c:v>
                </c:pt>
                <c:pt idx="123501">
                  <c:v>318.6171875</c:v>
                </c:pt>
                <c:pt idx="123502">
                  <c:v>318.61979166666669</c:v>
                </c:pt>
                <c:pt idx="123503">
                  <c:v>318.62239583333331</c:v>
                </c:pt>
                <c:pt idx="123504">
                  <c:v>318.625</c:v>
                </c:pt>
                <c:pt idx="123505">
                  <c:v>318.62760416666669</c:v>
                </c:pt>
                <c:pt idx="123506">
                  <c:v>318.63020833333331</c:v>
                </c:pt>
                <c:pt idx="123507">
                  <c:v>318.6328125</c:v>
                </c:pt>
                <c:pt idx="123508">
                  <c:v>318.63541666666669</c:v>
                </c:pt>
                <c:pt idx="123509">
                  <c:v>318.63802083333331</c:v>
                </c:pt>
                <c:pt idx="123510">
                  <c:v>318.640625</c:v>
                </c:pt>
                <c:pt idx="123511">
                  <c:v>318.64322916666669</c:v>
                </c:pt>
                <c:pt idx="123512">
                  <c:v>318.64583333333331</c:v>
                </c:pt>
                <c:pt idx="123513">
                  <c:v>318.6484375</c:v>
                </c:pt>
                <c:pt idx="123514">
                  <c:v>318.65104166666669</c:v>
                </c:pt>
                <c:pt idx="123515">
                  <c:v>318.65364583333331</c:v>
                </c:pt>
                <c:pt idx="123516">
                  <c:v>318.65625</c:v>
                </c:pt>
                <c:pt idx="123517">
                  <c:v>318.65885416666669</c:v>
                </c:pt>
                <c:pt idx="123518">
                  <c:v>318.66145833333331</c:v>
                </c:pt>
                <c:pt idx="123519">
                  <c:v>318.6640625</c:v>
                </c:pt>
                <c:pt idx="123520">
                  <c:v>318.66666666666669</c:v>
                </c:pt>
                <c:pt idx="123521">
                  <c:v>318.66927083333331</c:v>
                </c:pt>
                <c:pt idx="123522">
                  <c:v>318.671875</c:v>
                </c:pt>
                <c:pt idx="123523">
                  <c:v>318.67447916666669</c:v>
                </c:pt>
                <c:pt idx="123524">
                  <c:v>318.67708333333331</c:v>
                </c:pt>
                <c:pt idx="123525">
                  <c:v>318.6796875</c:v>
                </c:pt>
                <c:pt idx="123526">
                  <c:v>318.68229166666669</c:v>
                </c:pt>
                <c:pt idx="123527">
                  <c:v>318.68489583333331</c:v>
                </c:pt>
                <c:pt idx="123528">
                  <c:v>318.6875</c:v>
                </c:pt>
                <c:pt idx="123529">
                  <c:v>318.69010416666669</c:v>
                </c:pt>
                <c:pt idx="123530">
                  <c:v>318.69270833333331</c:v>
                </c:pt>
                <c:pt idx="123531">
                  <c:v>318.6953125</c:v>
                </c:pt>
                <c:pt idx="123532">
                  <c:v>318.69791666666669</c:v>
                </c:pt>
                <c:pt idx="123533">
                  <c:v>318.70052083333331</c:v>
                </c:pt>
                <c:pt idx="123534">
                  <c:v>318.703125</c:v>
                </c:pt>
                <c:pt idx="123535">
                  <c:v>318.70572916666669</c:v>
                </c:pt>
                <c:pt idx="123536">
                  <c:v>318.70833333333331</c:v>
                </c:pt>
                <c:pt idx="123537">
                  <c:v>318.7109375</c:v>
                </c:pt>
                <c:pt idx="123538">
                  <c:v>318.71354166666669</c:v>
                </c:pt>
                <c:pt idx="123539">
                  <c:v>318.71614583333331</c:v>
                </c:pt>
                <c:pt idx="123540">
                  <c:v>318.71875</c:v>
                </c:pt>
                <c:pt idx="123541">
                  <c:v>318.72135416666669</c:v>
                </c:pt>
                <c:pt idx="123542">
                  <c:v>318.72395833333331</c:v>
                </c:pt>
                <c:pt idx="123543">
                  <c:v>318.7265625</c:v>
                </c:pt>
                <c:pt idx="123544">
                  <c:v>318.72916666666669</c:v>
                </c:pt>
                <c:pt idx="123545">
                  <c:v>318.73177083333331</c:v>
                </c:pt>
                <c:pt idx="123546">
                  <c:v>318.734375</c:v>
                </c:pt>
                <c:pt idx="123547">
                  <c:v>318.73697916666669</c:v>
                </c:pt>
                <c:pt idx="123548">
                  <c:v>318.73958333333331</c:v>
                </c:pt>
                <c:pt idx="123549">
                  <c:v>318.7421875</c:v>
                </c:pt>
                <c:pt idx="123550">
                  <c:v>318.74479166666669</c:v>
                </c:pt>
                <c:pt idx="123551">
                  <c:v>318.74739583333331</c:v>
                </c:pt>
                <c:pt idx="123552">
                  <c:v>318.75</c:v>
                </c:pt>
                <c:pt idx="123553">
                  <c:v>318.75260416666669</c:v>
                </c:pt>
                <c:pt idx="123554">
                  <c:v>318.75520833333331</c:v>
                </c:pt>
                <c:pt idx="123555">
                  <c:v>318.7578125</c:v>
                </c:pt>
                <c:pt idx="123556">
                  <c:v>318.76041666666669</c:v>
                </c:pt>
                <c:pt idx="123557">
                  <c:v>318.76302083333331</c:v>
                </c:pt>
                <c:pt idx="123558">
                  <c:v>318.765625</c:v>
                </c:pt>
                <c:pt idx="123559">
                  <c:v>318.76822916666669</c:v>
                </c:pt>
                <c:pt idx="123560">
                  <c:v>318.77083333333331</c:v>
                </c:pt>
                <c:pt idx="123561">
                  <c:v>318.7734375</c:v>
                </c:pt>
                <c:pt idx="123562">
                  <c:v>318.77604166666669</c:v>
                </c:pt>
                <c:pt idx="123563">
                  <c:v>318.77864583333331</c:v>
                </c:pt>
                <c:pt idx="123564">
                  <c:v>318.78125</c:v>
                </c:pt>
                <c:pt idx="123565">
                  <c:v>318.78385416666669</c:v>
                </c:pt>
                <c:pt idx="123566">
                  <c:v>318.78645833333331</c:v>
                </c:pt>
                <c:pt idx="123567">
                  <c:v>318.7890625</c:v>
                </c:pt>
                <c:pt idx="123568">
                  <c:v>318.79166666666669</c:v>
                </c:pt>
                <c:pt idx="123569">
                  <c:v>318.79427083333331</c:v>
                </c:pt>
                <c:pt idx="123570">
                  <c:v>318.796875</c:v>
                </c:pt>
                <c:pt idx="123571">
                  <c:v>318.79947916666669</c:v>
                </c:pt>
                <c:pt idx="123572">
                  <c:v>318.80208333333331</c:v>
                </c:pt>
                <c:pt idx="123573">
                  <c:v>318.8046875</c:v>
                </c:pt>
                <c:pt idx="123574">
                  <c:v>318.80729166666669</c:v>
                </c:pt>
                <c:pt idx="123575">
                  <c:v>318.80989583333331</c:v>
                </c:pt>
                <c:pt idx="123576">
                  <c:v>318.8125</c:v>
                </c:pt>
                <c:pt idx="123577">
                  <c:v>318.81510416666669</c:v>
                </c:pt>
                <c:pt idx="123578">
                  <c:v>318.81770833333331</c:v>
                </c:pt>
                <c:pt idx="123579">
                  <c:v>318.8203125</c:v>
                </c:pt>
                <c:pt idx="123580">
                  <c:v>318.82291666666669</c:v>
                </c:pt>
                <c:pt idx="123581">
                  <c:v>318.82552083333331</c:v>
                </c:pt>
                <c:pt idx="123582">
                  <c:v>318.828125</c:v>
                </c:pt>
                <c:pt idx="123583">
                  <c:v>318.83072916666669</c:v>
                </c:pt>
                <c:pt idx="123584">
                  <c:v>318.83333333333331</c:v>
                </c:pt>
                <c:pt idx="123585">
                  <c:v>318.8359375</c:v>
                </c:pt>
                <c:pt idx="123586">
                  <c:v>318.83854166666669</c:v>
                </c:pt>
                <c:pt idx="123587">
                  <c:v>318.84114583333331</c:v>
                </c:pt>
                <c:pt idx="123588">
                  <c:v>318.84375</c:v>
                </c:pt>
                <c:pt idx="123589">
                  <c:v>318.84635416666669</c:v>
                </c:pt>
                <c:pt idx="123590">
                  <c:v>318.84895833333331</c:v>
                </c:pt>
                <c:pt idx="123591">
                  <c:v>318.8515625</c:v>
                </c:pt>
                <c:pt idx="123592">
                  <c:v>318.85416666666669</c:v>
                </c:pt>
                <c:pt idx="123593">
                  <c:v>318.85677083333331</c:v>
                </c:pt>
                <c:pt idx="123594">
                  <c:v>318.859375</c:v>
                </c:pt>
                <c:pt idx="123595">
                  <c:v>318.86197916666669</c:v>
                </c:pt>
                <c:pt idx="123596">
                  <c:v>318.86458333333331</c:v>
                </c:pt>
                <c:pt idx="123597">
                  <c:v>318.8671875</c:v>
                </c:pt>
                <c:pt idx="123598">
                  <c:v>318.86979166666669</c:v>
                </c:pt>
                <c:pt idx="123599">
                  <c:v>318.87239583333331</c:v>
                </c:pt>
                <c:pt idx="123600">
                  <c:v>318.875</c:v>
                </c:pt>
                <c:pt idx="123601">
                  <c:v>318.87760416666669</c:v>
                </c:pt>
                <c:pt idx="123602">
                  <c:v>318.88020833333331</c:v>
                </c:pt>
                <c:pt idx="123603">
                  <c:v>318.8828125</c:v>
                </c:pt>
                <c:pt idx="123604">
                  <c:v>318.88541666666669</c:v>
                </c:pt>
                <c:pt idx="123605">
                  <c:v>318.88802083333331</c:v>
                </c:pt>
                <c:pt idx="123606">
                  <c:v>318.890625</c:v>
                </c:pt>
                <c:pt idx="123607">
                  <c:v>318.89322916666669</c:v>
                </c:pt>
                <c:pt idx="123608">
                  <c:v>318.89583333333331</c:v>
                </c:pt>
                <c:pt idx="123609">
                  <c:v>318.8984375</c:v>
                </c:pt>
                <c:pt idx="123610">
                  <c:v>318.90104166666669</c:v>
                </c:pt>
                <c:pt idx="123611">
                  <c:v>318.90364583333331</c:v>
                </c:pt>
                <c:pt idx="123612">
                  <c:v>318.90625</c:v>
                </c:pt>
                <c:pt idx="123613">
                  <c:v>318.90885416666669</c:v>
                </c:pt>
                <c:pt idx="123614">
                  <c:v>318.91145833333331</c:v>
                </c:pt>
                <c:pt idx="123615">
                  <c:v>318.9140625</c:v>
                </c:pt>
                <c:pt idx="123616">
                  <c:v>318.91666666666669</c:v>
                </c:pt>
                <c:pt idx="123617">
                  <c:v>318.91927083333331</c:v>
                </c:pt>
                <c:pt idx="123618">
                  <c:v>318.921875</c:v>
                </c:pt>
                <c:pt idx="123619">
                  <c:v>318.92447916666669</c:v>
                </c:pt>
                <c:pt idx="123620">
                  <c:v>318.92708333333331</c:v>
                </c:pt>
                <c:pt idx="123621">
                  <c:v>318.9296875</c:v>
                </c:pt>
                <c:pt idx="123622">
                  <c:v>318.93229166666669</c:v>
                </c:pt>
                <c:pt idx="123623">
                  <c:v>318.93489583333331</c:v>
                </c:pt>
                <c:pt idx="123624">
                  <c:v>318.9375</c:v>
                </c:pt>
                <c:pt idx="123625">
                  <c:v>318.94010416666669</c:v>
                </c:pt>
                <c:pt idx="123626">
                  <c:v>318.94270833333331</c:v>
                </c:pt>
                <c:pt idx="123627">
                  <c:v>318.9453125</c:v>
                </c:pt>
                <c:pt idx="123628">
                  <c:v>318.94791666666669</c:v>
                </c:pt>
                <c:pt idx="123629">
                  <c:v>318.95052083333331</c:v>
                </c:pt>
                <c:pt idx="123630">
                  <c:v>318.953125</c:v>
                </c:pt>
                <c:pt idx="123631">
                  <c:v>318.95572916666669</c:v>
                </c:pt>
                <c:pt idx="123632">
                  <c:v>318.95833333333331</c:v>
                </c:pt>
                <c:pt idx="123633">
                  <c:v>318.9609375</c:v>
                </c:pt>
                <c:pt idx="123634">
                  <c:v>318.96354166666669</c:v>
                </c:pt>
                <c:pt idx="123635">
                  <c:v>318.96614583333331</c:v>
                </c:pt>
                <c:pt idx="123636">
                  <c:v>318.96875</c:v>
                </c:pt>
                <c:pt idx="123637">
                  <c:v>318.97135416666669</c:v>
                </c:pt>
                <c:pt idx="123638">
                  <c:v>318.97395833333331</c:v>
                </c:pt>
                <c:pt idx="123639">
                  <c:v>318.9765625</c:v>
                </c:pt>
                <c:pt idx="123640">
                  <c:v>318.97916666666669</c:v>
                </c:pt>
                <c:pt idx="123641">
                  <c:v>318.98177083333331</c:v>
                </c:pt>
                <c:pt idx="123642">
                  <c:v>318.984375</c:v>
                </c:pt>
                <c:pt idx="123643">
                  <c:v>318.98697916666669</c:v>
                </c:pt>
                <c:pt idx="123644">
                  <c:v>318.98958333333331</c:v>
                </c:pt>
                <c:pt idx="123645">
                  <c:v>318.9921875</c:v>
                </c:pt>
                <c:pt idx="123646">
                  <c:v>318.99479166666669</c:v>
                </c:pt>
                <c:pt idx="123647">
                  <c:v>318.99739583333331</c:v>
                </c:pt>
                <c:pt idx="123648">
                  <c:v>319</c:v>
                </c:pt>
                <c:pt idx="123649">
                  <c:v>319.00260416666669</c:v>
                </c:pt>
                <c:pt idx="123650">
                  <c:v>319.00520833333331</c:v>
                </c:pt>
                <c:pt idx="123651">
                  <c:v>319.0078125</c:v>
                </c:pt>
                <c:pt idx="123652">
                  <c:v>319.01041666666669</c:v>
                </c:pt>
                <c:pt idx="123653">
                  <c:v>319.01302083333331</c:v>
                </c:pt>
                <c:pt idx="123654">
                  <c:v>319.015625</c:v>
                </c:pt>
                <c:pt idx="123655">
                  <c:v>319.01822916666669</c:v>
                </c:pt>
                <c:pt idx="123656">
                  <c:v>319.02083333333331</c:v>
                </c:pt>
                <c:pt idx="123657">
                  <c:v>319.0234375</c:v>
                </c:pt>
                <c:pt idx="123658">
                  <c:v>319.02604166666669</c:v>
                </c:pt>
                <c:pt idx="123659">
                  <c:v>319.02864583333331</c:v>
                </c:pt>
                <c:pt idx="123660">
                  <c:v>319.03125</c:v>
                </c:pt>
                <c:pt idx="123661">
                  <c:v>319.03385416666669</c:v>
                </c:pt>
                <c:pt idx="123662">
                  <c:v>319.03645833333331</c:v>
                </c:pt>
                <c:pt idx="123663">
                  <c:v>319.0390625</c:v>
                </c:pt>
                <c:pt idx="123664">
                  <c:v>319.04166666666669</c:v>
                </c:pt>
                <c:pt idx="123665">
                  <c:v>319.04427083333331</c:v>
                </c:pt>
                <c:pt idx="123666">
                  <c:v>319.046875</c:v>
                </c:pt>
                <c:pt idx="123667">
                  <c:v>319.04947916666669</c:v>
                </c:pt>
                <c:pt idx="123668">
                  <c:v>319.05208333333331</c:v>
                </c:pt>
                <c:pt idx="123669">
                  <c:v>319.0546875</c:v>
                </c:pt>
                <c:pt idx="123670">
                  <c:v>319.05729166666669</c:v>
                </c:pt>
                <c:pt idx="123671">
                  <c:v>319.05989583333331</c:v>
                </c:pt>
                <c:pt idx="123672">
                  <c:v>319.0625</c:v>
                </c:pt>
                <c:pt idx="123673">
                  <c:v>319.06510416666669</c:v>
                </c:pt>
                <c:pt idx="123674">
                  <c:v>319.06770833333331</c:v>
                </c:pt>
                <c:pt idx="123675">
                  <c:v>319.0703125</c:v>
                </c:pt>
                <c:pt idx="123676">
                  <c:v>319.07291666666669</c:v>
                </c:pt>
                <c:pt idx="123677">
                  <c:v>319.07552083333331</c:v>
                </c:pt>
                <c:pt idx="123678">
                  <c:v>319.078125</c:v>
                </c:pt>
                <c:pt idx="123679">
                  <c:v>319.08072916666669</c:v>
                </c:pt>
                <c:pt idx="123680">
                  <c:v>319.08333333333331</c:v>
                </c:pt>
                <c:pt idx="123681">
                  <c:v>319.0859375</c:v>
                </c:pt>
                <c:pt idx="123682">
                  <c:v>319.08854166666669</c:v>
                </c:pt>
                <c:pt idx="123683">
                  <c:v>319.09114583333331</c:v>
                </c:pt>
                <c:pt idx="123684">
                  <c:v>319.09375</c:v>
                </c:pt>
                <c:pt idx="123685">
                  <c:v>319.09635416666669</c:v>
                </c:pt>
                <c:pt idx="123686">
                  <c:v>319.09895833333331</c:v>
                </c:pt>
                <c:pt idx="123687">
                  <c:v>319.1015625</c:v>
                </c:pt>
                <c:pt idx="123688">
                  <c:v>319.10416666666669</c:v>
                </c:pt>
                <c:pt idx="123689">
                  <c:v>319.10677083333331</c:v>
                </c:pt>
                <c:pt idx="123690">
                  <c:v>319.109375</c:v>
                </c:pt>
                <c:pt idx="123691">
                  <c:v>319.11197916666669</c:v>
                </c:pt>
                <c:pt idx="123692">
                  <c:v>319.11458333333331</c:v>
                </c:pt>
                <c:pt idx="123693">
                  <c:v>319.1171875</c:v>
                </c:pt>
                <c:pt idx="123694">
                  <c:v>319.11979166666669</c:v>
                </c:pt>
                <c:pt idx="123695">
                  <c:v>319.12239583333331</c:v>
                </c:pt>
                <c:pt idx="123696">
                  <c:v>319.125</c:v>
                </c:pt>
                <c:pt idx="123697">
                  <c:v>319.12760416666669</c:v>
                </c:pt>
                <c:pt idx="123698">
                  <c:v>319.13020833333331</c:v>
                </c:pt>
                <c:pt idx="123699">
                  <c:v>319.1328125</c:v>
                </c:pt>
                <c:pt idx="123700">
                  <c:v>319.13541666666669</c:v>
                </c:pt>
                <c:pt idx="123701">
                  <c:v>319.13802083333331</c:v>
                </c:pt>
                <c:pt idx="123702">
                  <c:v>319.140625</c:v>
                </c:pt>
                <c:pt idx="123703">
                  <c:v>319.14322916666669</c:v>
                </c:pt>
                <c:pt idx="123704">
                  <c:v>319.14583333333331</c:v>
                </c:pt>
                <c:pt idx="123705">
                  <c:v>319.1484375</c:v>
                </c:pt>
                <c:pt idx="123706">
                  <c:v>319.15104166666669</c:v>
                </c:pt>
                <c:pt idx="123707">
                  <c:v>319.15364583333331</c:v>
                </c:pt>
                <c:pt idx="123708">
                  <c:v>319.15625</c:v>
                </c:pt>
                <c:pt idx="123709">
                  <c:v>319.15885416666669</c:v>
                </c:pt>
                <c:pt idx="123710">
                  <c:v>319.16145833333331</c:v>
                </c:pt>
                <c:pt idx="123711">
                  <c:v>319.1640625</c:v>
                </c:pt>
                <c:pt idx="123712">
                  <c:v>319.16666666666669</c:v>
                </c:pt>
                <c:pt idx="123713">
                  <c:v>319.16927083333331</c:v>
                </c:pt>
                <c:pt idx="123714">
                  <c:v>319.171875</c:v>
                </c:pt>
                <c:pt idx="123715">
                  <c:v>319.17447916666669</c:v>
                </c:pt>
                <c:pt idx="123716">
                  <c:v>319.17708333333331</c:v>
                </c:pt>
                <c:pt idx="123717">
                  <c:v>319.1796875</c:v>
                </c:pt>
                <c:pt idx="123718">
                  <c:v>319.18229166666669</c:v>
                </c:pt>
                <c:pt idx="123719">
                  <c:v>319.18489583333331</c:v>
                </c:pt>
                <c:pt idx="123720">
                  <c:v>319.1875</c:v>
                </c:pt>
                <c:pt idx="123721">
                  <c:v>319.19010416666669</c:v>
                </c:pt>
                <c:pt idx="123722">
                  <c:v>319.19270833333331</c:v>
                </c:pt>
                <c:pt idx="123723">
                  <c:v>319.1953125</c:v>
                </c:pt>
                <c:pt idx="123724">
                  <c:v>319.19791666666669</c:v>
                </c:pt>
                <c:pt idx="123725">
                  <c:v>319.20052083333331</c:v>
                </c:pt>
                <c:pt idx="123726">
                  <c:v>319.203125</c:v>
                </c:pt>
                <c:pt idx="123727">
                  <c:v>319.20572916666669</c:v>
                </c:pt>
                <c:pt idx="123728">
                  <c:v>319.20833333333331</c:v>
                </c:pt>
                <c:pt idx="123729">
                  <c:v>319.2109375</c:v>
                </c:pt>
                <c:pt idx="123730">
                  <c:v>319.21354166666669</c:v>
                </c:pt>
                <c:pt idx="123731">
                  <c:v>319.21614583333331</c:v>
                </c:pt>
                <c:pt idx="123732">
                  <c:v>319.21875</c:v>
                </c:pt>
                <c:pt idx="123733">
                  <c:v>319.22135416666669</c:v>
                </c:pt>
                <c:pt idx="123734">
                  <c:v>319.22395833333331</c:v>
                </c:pt>
                <c:pt idx="123735">
                  <c:v>319.2265625</c:v>
                </c:pt>
                <c:pt idx="123736">
                  <c:v>319.22916666666669</c:v>
                </c:pt>
                <c:pt idx="123737">
                  <c:v>319.23177083333331</c:v>
                </c:pt>
                <c:pt idx="123738">
                  <c:v>319.234375</c:v>
                </c:pt>
                <c:pt idx="123739">
                  <c:v>319.23697916666669</c:v>
                </c:pt>
                <c:pt idx="123740">
                  <c:v>319.23958333333331</c:v>
                </c:pt>
                <c:pt idx="123741">
                  <c:v>319.2421875</c:v>
                </c:pt>
                <c:pt idx="123742">
                  <c:v>319.24479166666669</c:v>
                </c:pt>
                <c:pt idx="123743">
                  <c:v>319.24739583333331</c:v>
                </c:pt>
                <c:pt idx="123744">
                  <c:v>319.25</c:v>
                </c:pt>
                <c:pt idx="123745">
                  <c:v>319.25260416666669</c:v>
                </c:pt>
                <c:pt idx="123746">
                  <c:v>319.25520833333331</c:v>
                </c:pt>
                <c:pt idx="123747">
                  <c:v>319.2578125</c:v>
                </c:pt>
                <c:pt idx="123748">
                  <c:v>319.26041666666669</c:v>
                </c:pt>
                <c:pt idx="123749">
                  <c:v>319.26302083333331</c:v>
                </c:pt>
                <c:pt idx="123750">
                  <c:v>319.265625</c:v>
                </c:pt>
                <c:pt idx="123751">
                  <c:v>319.26822916666669</c:v>
                </c:pt>
                <c:pt idx="123752">
                  <c:v>319.27083333333331</c:v>
                </c:pt>
                <c:pt idx="123753">
                  <c:v>319.2734375</c:v>
                </c:pt>
                <c:pt idx="123754">
                  <c:v>319.27604166666669</c:v>
                </c:pt>
                <c:pt idx="123755">
                  <c:v>319.27864583333331</c:v>
                </c:pt>
                <c:pt idx="123756">
                  <c:v>319.28125</c:v>
                </c:pt>
                <c:pt idx="123757">
                  <c:v>319.28385416666669</c:v>
                </c:pt>
                <c:pt idx="123758">
                  <c:v>319.28645833333331</c:v>
                </c:pt>
                <c:pt idx="123759">
                  <c:v>319.2890625</c:v>
                </c:pt>
                <c:pt idx="123760">
                  <c:v>319.29166666666669</c:v>
                </c:pt>
                <c:pt idx="123761">
                  <c:v>319.29427083333331</c:v>
                </c:pt>
                <c:pt idx="123762">
                  <c:v>319.296875</c:v>
                </c:pt>
                <c:pt idx="123763">
                  <c:v>319.29947916666669</c:v>
                </c:pt>
                <c:pt idx="123764">
                  <c:v>319.30208333333331</c:v>
                </c:pt>
                <c:pt idx="123765">
                  <c:v>319.3046875</c:v>
                </c:pt>
                <c:pt idx="123766">
                  <c:v>319.30729166666669</c:v>
                </c:pt>
                <c:pt idx="123767">
                  <c:v>319.30989583333331</c:v>
                </c:pt>
                <c:pt idx="123768">
                  <c:v>319.3125</c:v>
                </c:pt>
                <c:pt idx="123769">
                  <c:v>319.31510416666669</c:v>
                </c:pt>
                <c:pt idx="123770">
                  <c:v>319.31770833333331</c:v>
                </c:pt>
                <c:pt idx="123771">
                  <c:v>319.3203125</c:v>
                </c:pt>
                <c:pt idx="123772">
                  <c:v>319.32291666666669</c:v>
                </c:pt>
                <c:pt idx="123773">
                  <c:v>319.32552083333331</c:v>
                </c:pt>
                <c:pt idx="123774">
                  <c:v>319.328125</c:v>
                </c:pt>
                <c:pt idx="123775">
                  <c:v>319.33072916666669</c:v>
                </c:pt>
                <c:pt idx="123776">
                  <c:v>319.33333333333331</c:v>
                </c:pt>
                <c:pt idx="123777">
                  <c:v>319.3359375</c:v>
                </c:pt>
                <c:pt idx="123778">
                  <c:v>319.33854166666669</c:v>
                </c:pt>
                <c:pt idx="123779">
                  <c:v>319.34114583333331</c:v>
                </c:pt>
                <c:pt idx="123780">
                  <c:v>319.34375</c:v>
                </c:pt>
                <c:pt idx="123781">
                  <c:v>319.34635416666669</c:v>
                </c:pt>
                <c:pt idx="123782">
                  <c:v>319.34895833333331</c:v>
                </c:pt>
                <c:pt idx="123783">
                  <c:v>319.3515625</c:v>
                </c:pt>
                <c:pt idx="123784">
                  <c:v>319.35416666666669</c:v>
                </c:pt>
                <c:pt idx="123785">
                  <c:v>319.35677083333331</c:v>
                </c:pt>
                <c:pt idx="123786">
                  <c:v>319.359375</c:v>
                </c:pt>
                <c:pt idx="123787">
                  <c:v>319.36197916666669</c:v>
                </c:pt>
                <c:pt idx="123788">
                  <c:v>319.36458333333331</c:v>
                </c:pt>
                <c:pt idx="123789">
                  <c:v>319.3671875</c:v>
                </c:pt>
                <c:pt idx="123790">
                  <c:v>319.36979166666669</c:v>
                </c:pt>
                <c:pt idx="123791">
                  <c:v>319.37239583333331</c:v>
                </c:pt>
                <c:pt idx="123792">
                  <c:v>319.375</c:v>
                </c:pt>
                <c:pt idx="123793">
                  <c:v>319.37760416666669</c:v>
                </c:pt>
                <c:pt idx="123794">
                  <c:v>319.38020833333331</c:v>
                </c:pt>
                <c:pt idx="123795">
                  <c:v>319.3828125</c:v>
                </c:pt>
                <c:pt idx="123796">
                  <c:v>319.38541666666669</c:v>
                </c:pt>
                <c:pt idx="123797">
                  <c:v>319.38802083333331</c:v>
                </c:pt>
                <c:pt idx="123798">
                  <c:v>319.390625</c:v>
                </c:pt>
                <c:pt idx="123799">
                  <c:v>319.39322916666669</c:v>
                </c:pt>
                <c:pt idx="123800">
                  <c:v>319.39583333333331</c:v>
                </c:pt>
                <c:pt idx="123801">
                  <c:v>319.3984375</c:v>
                </c:pt>
                <c:pt idx="123802">
                  <c:v>319.40104166666669</c:v>
                </c:pt>
                <c:pt idx="123803">
                  <c:v>319.40364583333331</c:v>
                </c:pt>
                <c:pt idx="123804">
                  <c:v>319.40625</c:v>
                </c:pt>
                <c:pt idx="123805">
                  <c:v>319.40885416666669</c:v>
                </c:pt>
                <c:pt idx="123806">
                  <c:v>319.41145833333331</c:v>
                </c:pt>
                <c:pt idx="123807">
                  <c:v>319.4140625</c:v>
                </c:pt>
                <c:pt idx="123808">
                  <c:v>319.41666666666669</c:v>
                </c:pt>
                <c:pt idx="123809">
                  <c:v>319.41927083333331</c:v>
                </c:pt>
                <c:pt idx="123810">
                  <c:v>319.421875</c:v>
                </c:pt>
                <c:pt idx="123811">
                  <c:v>319.42447916666669</c:v>
                </c:pt>
                <c:pt idx="123812">
                  <c:v>319.42708333333331</c:v>
                </c:pt>
                <c:pt idx="123813">
                  <c:v>319.4296875</c:v>
                </c:pt>
                <c:pt idx="123814">
                  <c:v>319.43229166666669</c:v>
                </c:pt>
                <c:pt idx="123815">
                  <c:v>319.43489583333331</c:v>
                </c:pt>
                <c:pt idx="123816">
                  <c:v>319.4375</c:v>
                </c:pt>
                <c:pt idx="123817">
                  <c:v>319.44010416666669</c:v>
                </c:pt>
                <c:pt idx="123818">
                  <c:v>319.44270833333331</c:v>
                </c:pt>
                <c:pt idx="123819">
                  <c:v>319.4453125</c:v>
                </c:pt>
                <c:pt idx="123820">
                  <c:v>319.44791666666669</c:v>
                </c:pt>
                <c:pt idx="123821">
                  <c:v>319.45052083333331</c:v>
                </c:pt>
                <c:pt idx="123822">
                  <c:v>319.453125</c:v>
                </c:pt>
                <c:pt idx="123823">
                  <c:v>319.45572916666669</c:v>
                </c:pt>
                <c:pt idx="123824">
                  <c:v>319.45833333333331</c:v>
                </c:pt>
                <c:pt idx="123825">
                  <c:v>319.4609375</c:v>
                </c:pt>
                <c:pt idx="123826">
                  <c:v>319.46354166666669</c:v>
                </c:pt>
                <c:pt idx="123827">
                  <c:v>319.46614583333331</c:v>
                </c:pt>
                <c:pt idx="123828">
                  <c:v>319.46875</c:v>
                </c:pt>
                <c:pt idx="123829">
                  <c:v>319.47135416666669</c:v>
                </c:pt>
                <c:pt idx="123830">
                  <c:v>319.47395833333331</c:v>
                </c:pt>
                <c:pt idx="123831">
                  <c:v>319.4765625</c:v>
                </c:pt>
                <c:pt idx="123832">
                  <c:v>319.47916666666669</c:v>
                </c:pt>
                <c:pt idx="123833">
                  <c:v>319.48177083333331</c:v>
                </c:pt>
                <c:pt idx="123834">
                  <c:v>319.484375</c:v>
                </c:pt>
                <c:pt idx="123835">
                  <c:v>319.48697916666669</c:v>
                </c:pt>
                <c:pt idx="123836">
                  <c:v>319.48958333333331</c:v>
                </c:pt>
                <c:pt idx="123837">
                  <c:v>319.4921875</c:v>
                </c:pt>
                <c:pt idx="123838">
                  <c:v>319.49479166666669</c:v>
                </c:pt>
                <c:pt idx="123839">
                  <c:v>319.49739583333331</c:v>
                </c:pt>
                <c:pt idx="123840">
                  <c:v>319.5</c:v>
                </c:pt>
                <c:pt idx="123841">
                  <c:v>319.50260416666669</c:v>
                </c:pt>
                <c:pt idx="123842">
                  <c:v>319.50520833333331</c:v>
                </c:pt>
                <c:pt idx="123843">
                  <c:v>319.5078125</c:v>
                </c:pt>
                <c:pt idx="123844">
                  <c:v>319.51041666666669</c:v>
                </c:pt>
                <c:pt idx="123845">
                  <c:v>319.51302083333331</c:v>
                </c:pt>
                <c:pt idx="123846">
                  <c:v>319.515625</c:v>
                </c:pt>
                <c:pt idx="123847">
                  <c:v>319.51822916666669</c:v>
                </c:pt>
                <c:pt idx="123848">
                  <c:v>319.52083333333331</c:v>
                </c:pt>
                <c:pt idx="123849">
                  <c:v>319.5234375</c:v>
                </c:pt>
                <c:pt idx="123850">
                  <c:v>319.52604166666669</c:v>
                </c:pt>
                <c:pt idx="123851">
                  <c:v>319.52864583333331</c:v>
                </c:pt>
                <c:pt idx="123852">
                  <c:v>319.53125</c:v>
                </c:pt>
                <c:pt idx="123853">
                  <c:v>319.53385416666669</c:v>
                </c:pt>
                <c:pt idx="123854">
                  <c:v>319.53645833333331</c:v>
                </c:pt>
                <c:pt idx="123855">
                  <c:v>319.5390625</c:v>
                </c:pt>
                <c:pt idx="123856">
                  <c:v>319.54166666666669</c:v>
                </c:pt>
                <c:pt idx="123857">
                  <c:v>319.54427083333331</c:v>
                </c:pt>
                <c:pt idx="123858">
                  <c:v>319.546875</c:v>
                </c:pt>
                <c:pt idx="123859">
                  <c:v>319.54947916666669</c:v>
                </c:pt>
                <c:pt idx="123860">
                  <c:v>319.55208333333331</c:v>
                </c:pt>
                <c:pt idx="123861">
                  <c:v>319.5546875</c:v>
                </c:pt>
                <c:pt idx="123862">
                  <c:v>319.55729166666669</c:v>
                </c:pt>
                <c:pt idx="123863">
                  <c:v>319.55989583333331</c:v>
                </c:pt>
                <c:pt idx="123864">
                  <c:v>319.5625</c:v>
                </c:pt>
                <c:pt idx="123865">
                  <c:v>319.56510416666669</c:v>
                </c:pt>
                <c:pt idx="123866">
                  <c:v>319.56770833333331</c:v>
                </c:pt>
                <c:pt idx="123867">
                  <c:v>319.5703125</c:v>
                </c:pt>
                <c:pt idx="123868">
                  <c:v>319.57291666666669</c:v>
                </c:pt>
                <c:pt idx="123869">
                  <c:v>319.57552083333331</c:v>
                </c:pt>
                <c:pt idx="123870">
                  <c:v>319.578125</c:v>
                </c:pt>
                <c:pt idx="123871">
                  <c:v>319.58072916666669</c:v>
                </c:pt>
                <c:pt idx="123872">
                  <c:v>319.58333333333331</c:v>
                </c:pt>
                <c:pt idx="123873">
                  <c:v>319.5859375</c:v>
                </c:pt>
                <c:pt idx="123874">
                  <c:v>319.58854166666669</c:v>
                </c:pt>
                <c:pt idx="123875">
                  <c:v>319.59114583333331</c:v>
                </c:pt>
                <c:pt idx="123876">
                  <c:v>319.59375</c:v>
                </c:pt>
                <c:pt idx="123877">
                  <c:v>319.59635416666669</c:v>
                </c:pt>
                <c:pt idx="123878">
                  <c:v>319.59895833333331</c:v>
                </c:pt>
                <c:pt idx="123879">
                  <c:v>319.6015625</c:v>
                </c:pt>
                <c:pt idx="123880">
                  <c:v>319.60416666666669</c:v>
                </c:pt>
                <c:pt idx="123881">
                  <c:v>319.60677083333331</c:v>
                </c:pt>
                <c:pt idx="123882">
                  <c:v>319.609375</c:v>
                </c:pt>
                <c:pt idx="123883">
                  <c:v>319.61197916666669</c:v>
                </c:pt>
                <c:pt idx="123884">
                  <c:v>319.61458333333331</c:v>
                </c:pt>
                <c:pt idx="123885">
                  <c:v>319.6171875</c:v>
                </c:pt>
                <c:pt idx="123886">
                  <c:v>319.61979166666669</c:v>
                </c:pt>
                <c:pt idx="123887">
                  <c:v>319.62239583333331</c:v>
                </c:pt>
                <c:pt idx="123888">
                  <c:v>319.625</c:v>
                </c:pt>
                <c:pt idx="123889">
                  <c:v>319.62760416666669</c:v>
                </c:pt>
                <c:pt idx="123890">
                  <c:v>319.63020833333331</c:v>
                </c:pt>
                <c:pt idx="123891">
                  <c:v>319.6328125</c:v>
                </c:pt>
                <c:pt idx="123892">
                  <c:v>319.63541666666669</c:v>
                </c:pt>
                <c:pt idx="123893">
                  <c:v>319.63802083333331</c:v>
                </c:pt>
                <c:pt idx="123894">
                  <c:v>319.640625</c:v>
                </c:pt>
                <c:pt idx="123895">
                  <c:v>319.64322916666669</c:v>
                </c:pt>
                <c:pt idx="123896">
                  <c:v>319.64583333333331</c:v>
                </c:pt>
                <c:pt idx="123897">
                  <c:v>319.6484375</c:v>
                </c:pt>
                <c:pt idx="123898">
                  <c:v>319.65104166666669</c:v>
                </c:pt>
                <c:pt idx="123899">
                  <c:v>319.65364583333331</c:v>
                </c:pt>
                <c:pt idx="123900">
                  <c:v>319.65625</c:v>
                </c:pt>
                <c:pt idx="123901">
                  <c:v>319.65885416666669</c:v>
                </c:pt>
                <c:pt idx="123902">
                  <c:v>319.66145833333331</c:v>
                </c:pt>
                <c:pt idx="123903">
                  <c:v>319.6640625</c:v>
                </c:pt>
                <c:pt idx="123904">
                  <c:v>319.66666666666669</c:v>
                </c:pt>
                <c:pt idx="123905">
                  <c:v>319.66927083333331</c:v>
                </c:pt>
                <c:pt idx="123906">
                  <c:v>319.671875</c:v>
                </c:pt>
                <c:pt idx="123907">
                  <c:v>319.67447916666669</c:v>
                </c:pt>
                <c:pt idx="123908">
                  <c:v>319.67708333333331</c:v>
                </c:pt>
                <c:pt idx="123909">
                  <c:v>319.6796875</c:v>
                </c:pt>
                <c:pt idx="123910">
                  <c:v>319.68229166666669</c:v>
                </c:pt>
                <c:pt idx="123911">
                  <c:v>319.68489583333331</c:v>
                </c:pt>
                <c:pt idx="123912">
                  <c:v>319.6875</c:v>
                </c:pt>
                <c:pt idx="123913">
                  <c:v>319.69010416666669</c:v>
                </c:pt>
                <c:pt idx="123914">
                  <c:v>319.69270833333331</c:v>
                </c:pt>
                <c:pt idx="123915">
                  <c:v>319.6953125</c:v>
                </c:pt>
                <c:pt idx="123916">
                  <c:v>319.69791666666669</c:v>
                </c:pt>
                <c:pt idx="123917">
                  <c:v>319.70052083333331</c:v>
                </c:pt>
                <c:pt idx="123918">
                  <c:v>319.703125</c:v>
                </c:pt>
                <c:pt idx="123919">
                  <c:v>319.70572916666669</c:v>
                </c:pt>
                <c:pt idx="123920">
                  <c:v>319.70833333333331</c:v>
                </c:pt>
                <c:pt idx="123921">
                  <c:v>319.7109375</c:v>
                </c:pt>
                <c:pt idx="123922">
                  <c:v>319.71354166666669</c:v>
                </c:pt>
                <c:pt idx="123923">
                  <c:v>319.71614583333331</c:v>
                </c:pt>
                <c:pt idx="123924">
                  <c:v>319.71875</c:v>
                </c:pt>
                <c:pt idx="123925">
                  <c:v>319.72135416666669</c:v>
                </c:pt>
                <c:pt idx="123926">
                  <c:v>319.72395833333331</c:v>
                </c:pt>
                <c:pt idx="123927">
                  <c:v>319.7265625</c:v>
                </c:pt>
                <c:pt idx="123928">
                  <c:v>319.72916666666669</c:v>
                </c:pt>
                <c:pt idx="123929">
                  <c:v>319.73177083333331</c:v>
                </c:pt>
                <c:pt idx="123930">
                  <c:v>319.734375</c:v>
                </c:pt>
                <c:pt idx="123931">
                  <c:v>319.73697916666669</c:v>
                </c:pt>
                <c:pt idx="123932">
                  <c:v>319.73958333333331</c:v>
                </c:pt>
                <c:pt idx="123933">
                  <c:v>319.7421875</c:v>
                </c:pt>
                <c:pt idx="123934">
                  <c:v>319.74479166666669</c:v>
                </c:pt>
                <c:pt idx="123935">
                  <c:v>319.74739583333331</c:v>
                </c:pt>
                <c:pt idx="123936">
                  <c:v>319.75</c:v>
                </c:pt>
                <c:pt idx="123937">
                  <c:v>319.75260416666669</c:v>
                </c:pt>
                <c:pt idx="123938">
                  <c:v>319.75520833333331</c:v>
                </c:pt>
                <c:pt idx="123939">
                  <c:v>319.7578125</c:v>
                </c:pt>
                <c:pt idx="123940">
                  <c:v>319.76041666666669</c:v>
                </c:pt>
                <c:pt idx="123941">
                  <c:v>319.76302083333331</c:v>
                </c:pt>
                <c:pt idx="123942">
                  <c:v>319.765625</c:v>
                </c:pt>
                <c:pt idx="123943">
                  <c:v>319.76822916666669</c:v>
                </c:pt>
                <c:pt idx="123944">
                  <c:v>319.77083333333331</c:v>
                </c:pt>
                <c:pt idx="123945">
                  <c:v>319.7734375</c:v>
                </c:pt>
                <c:pt idx="123946">
                  <c:v>319.77604166666669</c:v>
                </c:pt>
                <c:pt idx="123947">
                  <c:v>319.77864583333331</c:v>
                </c:pt>
                <c:pt idx="123948">
                  <c:v>319.78125</c:v>
                </c:pt>
                <c:pt idx="123949">
                  <c:v>319.78385416666669</c:v>
                </c:pt>
                <c:pt idx="123950">
                  <c:v>319.78645833333331</c:v>
                </c:pt>
                <c:pt idx="123951">
                  <c:v>319.7890625</c:v>
                </c:pt>
                <c:pt idx="123952">
                  <c:v>319.79166666666669</c:v>
                </c:pt>
                <c:pt idx="123953">
                  <c:v>319.79427083333331</c:v>
                </c:pt>
                <c:pt idx="123954">
                  <c:v>319.796875</c:v>
                </c:pt>
                <c:pt idx="123955">
                  <c:v>319.79947916666669</c:v>
                </c:pt>
                <c:pt idx="123956">
                  <c:v>319.80208333333331</c:v>
                </c:pt>
                <c:pt idx="123957">
                  <c:v>319.8046875</c:v>
                </c:pt>
                <c:pt idx="123958">
                  <c:v>319.80729166666669</c:v>
                </c:pt>
                <c:pt idx="123959">
                  <c:v>319.80989583333331</c:v>
                </c:pt>
                <c:pt idx="123960">
                  <c:v>319.8125</c:v>
                </c:pt>
                <c:pt idx="123961">
                  <c:v>319.81510416666669</c:v>
                </c:pt>
                <c:pt idx="123962">
                  <c:v>319.81770833333331</c:v>
                </c:pt>
                <c:pt idx="123963">
                  <c:v>319.8203125</c:v>
                </c:pt>
                <c:pt idx="123964">
                  <c:v>319.82291666666669</c:v>
                </c:pt>
                <c:pt idx="123965">
                  <c:v>319.82552083333331</c:v>
                </c:pt>
                <c:pt idx="123966">
                  <c:v>319.828125</c:v>
                </c:pt>
                <c:pt idx="123967">
                  <c:v>319.83072916666669</c:v>
                </c:pt>
                <c:pt idx="123968">
                  <c:v>319.83333333333331</c:v>
                </c:pt>
                <c:pt idx="123969">
                  <c:v>319.8359375</c:v>
                </c:pt>
                <c:pt idx="123970">
                  <c:v>319.83854166666669</c:v>
                </c:pt>
                <c:pt idx="123971">
                  <c:v>319.84114583333331</c:v>
                </c:pt>
                <c:pt idx="123972">
                  <c:v>319.84375</c:v>
                </c:pt>
                <c:pt idx="123973">
                  <c:v>319.84635416666669</c:v>
                </c:pt>
                <c:pt idx="123974">
                  <c:v>319.84895833333331</c:v>
                </c:pt>
                <c:pt idx="123975">
                  <c:v>319.8515625</c:v>
                </c:pt>
                <c:pt idx="123976">
                  <c:v>319.85416666666669</c:v>
                </c:pt>
                <c:pt idx="123977">
                  <c:v>319.85677083333331</c:v>
                </c:pt>
                <c:pt idx="123978">
                  <c:v>319.859375</c:v>
                </c:pt>
                <c:pt idx="123979">
                  <c:v>319.86197916666669</c:v>
                </c:pt>
                <c:pt idx="123980">
                  <c:v>319.86458333333331</c:v>
                </c:pt>
                <c:pt idx="123981">
                  <c:v>319.8671875</c:v>
                </c:pt>
                <c:pt idx="123982">
                  <c:v>319.86979166666669</c:v>
                </c:pt>
                <c:pt idx="123983">
                  <c:v>319.87239583333331</c:v>
                </c:pt>
                <c:pt idx="123984">
                  <c:v>319.875</c:v>
                </c:pt>
                <c:pt idx="123985">
                  <c:v>319.87760416666669</c:v>
                </c:pt>
                <c:pt idx="123986">
                  <c:v>319.88020833333331</c:v>
                </c:pt>
                <c:pt idx="123987">
                  <c:v>319.8828125</c:v>
                </c:pt>
                <c:pt idx="123988">
                  <c:v>319.88541666666669</c:v>
                </c:pt>
                <c:pt idx="123989">
                  <c:v>319.88802083333331</c:v>
                </c:pt>
                <c:pt idx="123990">
                  <c:v>319.890625</c:v>
                </c:pt>
                <c:pt idx="123991">
                  <c:v>319.89322916666669</c:v>
                </c:pt>
                <c:pt idx="123992">
                  <c:v>319.89583333333331</c:v>
                </c:pt>
                <c:pt idx="123993">
                  <c:v>319.8984375</c:v>
                </c:pt>
                <c:pt idx="123994">
                  <c:v>319.90104166666669</c:v>
                </c:pt>
                <c:pt idx="123995">
                  <c:v>319.90364583333331</c:v>
                </c:pt>
                <c:pt idx="123996">
                  <c:v>319.90625</c:v>
                </c:pt>
                <c:pt idx="123997">
                  <c:v>319.90885416666669</c:v>
                </c:pt>
                <c:pt idx="123998">
                  <c:v>319.91145833333331</c:v>
                </c:pt>
                <c:pt idx="123999">
                  <c:v>319.9140625</c:v>
                </c:pt>
                <c:pt idx="124000">
                  <c:v>319.91666666666669</c:v>
                </c:pt>
                <c:pt idx="124001">
                  <c:v>319.91927083333331</c:v>
                </c:pt>
                <c:pt idx="124002">
                  <c:v>319.921875</c:v>
                </c:pt>
                <c:pt idx="124003">
                  <c:v>319.92447916666669</c:v>
                </c:pt>
                <c:pt idx="124004">
                  <c:v>319.92708333333331</c:v>
                </c:pt>
                <c:pt idx="124005">
                  <c:v>319.9296875</c:v>
                </c:pt>
                <c:pt idx="124006">
                  <c:v>319.93229166666669</c:v>
                </c:pt>
                <c:pt idx="124007">
                  <c:v>319.93489583333331</c:v>
                </c:pt>
                <c:pt idx="124008">
                  <c:v>319.9375</c:v>
                </c:pt>
                <c:pt idx="124009">
                  <c:v>319.94010416666669</c:v>
                </c:pt>
                <c:pt idx="124010">
                  <c:v>319.94270833333331</c:v>
                </c:pt>
                <c:pt idx="124011">
                  <c:v>319.9453125</c:v>
                </c:pt>
                <c:pt idx="124012">
                  <c:v>319.94791666666669</c:v>
                </c:pt>
                <c:pt idx="124013">
                  <c:v>319.95052083333331</c:v>
                </c:pt>
                <c:pt idx="124014">
                  <c:v>319.953125</c:v>
                </c:pt>
                <c:pt idx="124015">
                  <c:v>319.95572916666669</c:v>
                </c:pt>
                <c:pt idx="124016">
                  <c:v>319.95833333333331</c:v>
                </c:pt>
                <c:pt idx="124017">
                  <c:v>319.9609375</c:v>
                </c:pt>
                <c:pt idx="124018">
                  <c:v>319.96354166666669</c:v>
                </c:pt>
                <c:pt idx="124019">
                  <c:v>319.96614583333331</c:v>
                </c:pt>
                <c:pt idx="124020">
                  <c:v>319.96875</c:v>
                </c:pt>
                <c:pt idx="124021">
                  <c:v>319.97135416666669</c:v>
                </c:pt>
                <c:pt idx="124022">
                  <c:v>319.97395833333331</c:v>
                </c:pt>
                <c:pt idx="124023">
                  <c:v>319.9765625</c:v>
                </c:pt>
                <c:pt idx="124024">
                  <c:v>319.97916666666669</c:v>
                </c:pt>
                <c:pt idx="124025">
                  <c:v>319.98177083333331</c:v>
                </c:pt>
                <c:pt idx="124026">
                  <c:v>319.984375</c:v>
                </c:pt>
                <c:pt idx="124027">
                  <c:v>319.98697916666669</c:v>
                </c:pt>
                <c:pt idx="124028">
                  <c:v>319.98958333333331</c:v>
                </c:pt>
                <c:pt idx="124029">
                  <c:v>319.9921875</c:v>
                </c:pt>
                <c:pt idx="124030">
                  <c:v>319.99479166666669</c:v>
                </c:pt>
                <c:pt idx="124031">
                  <c:v>319.99739583333331</c:v>
                </c:pt>
                <c:pt idx="124032">
                  <c:v>320</c:v>
                </c:pt>
                <c:pt idx="124033">
                  <c:v>320.00260416666669</c:v>
                </c:pt>
                <c:pt idx="124034">
                  <c:v>320.00520833333331</c:v>
                </c:pt>
                <c:pt idx="124035">
                  <c:v>320.0078125</c:v>
                </c:pt>
                <c:pt idx="124036">
                  <c:v>320.01041666666669</c:v>
                </c:pt>
                <c:pt idx="124037">
                  <c:v>320.01302083333331</c:v>
                </c:pt>
                <c:pt idx="124038">
                  <c:v>320.015625</c:v>
                </c:pt>
                <c:pt idx="124039">
                  <c:v>320.01822916666669</c:v>
                </c:pt>
                <c:pt idx="124040">
                  <c:v>320.02083333333331</c:v>
                </c:pt>
                <c:pt idx="124041">
                  <c:v>320.0234375</c:v>
                </c:pt>
                <c:pt idx="124042">
                  <c:v>320.02604166666669</c:v>
                </c:pt>
                <c:pt idx="124043">
                  <c:v>320.02864583333331</c:v>
                </c:pt>
                <c:pt idx="124044">
                  <c:v>320.03125</c:v>
                </c:pt>
                <c:pt idx="124045">
                  <c:v>320.03385416666669</c:v>
                </c:pt>
                <c:pt idx="124046">
                  <c:v>320.03645833333331</c:v>
                </c:pt>
                <c:pt idx="124047">
                  <c:v>320.0390625</c:v>
                </c:pt>
                <c:pt idx="124048">
                  <c:v>320.04166666666669</c:v>
                </c:pt>
                <c:pt idx="124049">
                  <c:v>320.04427083333331</c:v>
                </c:pt>
                <c:pt idx="124050">
                  <c:v>320.046875</c:v>
                </c:pt>
                <c:pt idx="124051">
                  <c:v>320.04947916666669</c:v>
                </c:pt>
                <c:pt idx="124052">
                  <c:v>320.05208333333331</c:v>
                </c:pt>
                <c:pt idx="124053">
                  <c:v>320.0546875</c:v>
                </c:pt>
                <c:pt idx="124054">
                  <c:v>320.05729166666669</c:v>
                </c:pt>
                <c:pt idx="124055">
                  <c:v>320.05989583333331</c:v>
                </c:pt>
                <c:pt idx="124056">
                  <c:v>320.0625</c:v>
                </c:pt>
                <c:pt idx="124057">
                  <c:v>320.06510416666669</c:v>
                </c:pt>
                <c:pt idx="124058">
                  <c:v>320.06770833333331</c:v>
                </c:pt>
                <c:pt idx="124059">
                  <c:v>320.0703125</c:v>
                </c:pt>
                <c:pt idx="124060">
                  <c:v>320.07291666666669</c:v>
                </c:pt>
                <c:pt idx="124061">
                  <c:v>320.07552083333331</c:v>
                </c:pt>
                <c:pt idx="124062">
                  <c:v>320.078125</c:v>
                </c:pt>
                <c:pt idx="124063">
                  <c:v>320.08072916666669</c:v>
                </c:pt>
                <c:pt idx="124064">
                  <c:v>320.08333333333331</c:v>
                </c:pt>
                <c:pt idx="124065">
                  <c:v>320.0859375</c:v>
                </c:pt>
                <c:pt idx="124066">
                  <c:v>320.08854166666669</c:v>
                </c:pt>
                <c:pt idx="124067">
                  <c:v>320.09114583333331</c:v>
                </c:pt>
                <c:pt idx="124068">
                  <c:v>320.09375</c:v>
                </c:pt>
                <c:pt idx="124069">
                  <c:v>320.09635416666669</c:v>
                </c:pt>
                <c:pt idx="124070">
                  <c:v>320.09895833333331</c:v>
                </c:pt>
                <c:pt idx="124071">
                  <c:v>320.1015625</c:v>
                </c:pt>
                <c:pt idx="124072">
                  <c:v>320.10416666666669</c:v>
                </c:pt>
                <c:pt idx="124073">
                  <c:v>320.10677083333331</c:v>
                </c:pt>
                <c:pt idx="124074">
                  <c:v>320.109375</c:v>
                </c:pt>
                <c:pt idx="124075">
                  <c:v>320.11197916666669</c:v>
                </c:pt>
                <c:pt idx="124076">
                  <c:v>320.11458333333331</c:v>
                </c:pt>
                <c:pt idx="124077">
                  <c:v>320.1171875</c:v>
                </c:pt>
                <c:pt idx="124078">
                  <c:v>320.11979166666669</c:v>
                </c:pt>
                <c:pt idx="124079">
                  <c:v>320.12239583333331</c:v>
                </c:pt>
                <c:pt idx="124080">
                  <c:v>320.125</c:v>
                </c:pt>
                <c:pt idx="124081">
                  <c:v>320.12760416666669</c:v>
                </c:pt>
                <c:pt idx="124082">
                  <c:v>320.13020833333331</c:v>
                </c:pt>
                <c:pt idx="124083">
                  <c:v>320.1328125</c:v>
                </c:pt>
                <c:pt idx="124084">
                  <c:v>320.13541666666669</c:v>
                </c:pt>
                <c:pt idx="124085">
                  <c:v>320.13802083333331</c:v>
                </c:pt>
                <c:pt idx="124086">
                  <c:v>320.140625</c:v>
                </c:pt>
                <c:pt idx="124087">
                  <c:v>320.14322916666669</c:v>
                </c:pt>
                <c:pt idx="124088">
                  <c:v>320.14583333333331</c:v>
                </c:pt>
                <c:pt idx="124089">
                  <c:v>320.1484375</c:v>
                </c:pt>
                <c:pt idx="124090">
                  <c:v>320.15104166666669</c:v>
                </c:pt>
                <c:pt idx="124091">
                  <c:v>320.15364583333331</c:v>
                </c:pt>
                <c:pt idx="124092">
                  <c:v>320.15625</c:v>
                </c:pt>
                <c:pt idx="124093">
                  <c:v>320.15885416666669</c:v>
                </c:pt>
                <c:pt idx="124094">
                  <c:v>320.16145833333331</c:v>
                </c:pt>
                <c:pt idx="124095">
                  <c:v>320.1640625</c:v>
                </c:pt>
                <c:pt idx="124096">
                  <c:v>320.16666666666669</c:v>
                </c:pt>
                <c:pt idx="124097">
                  <c:v>320.16927083333331</c:v>
                </c:pt>
                <c:pt idx="124098">
                  <c:v>320.171875</c:v>
                </c:pt>
                <c:pt idx="124099">
                  <c:v>320.17447916666669</c:v>
                </c:pt>
                <c:pt idx="124100">
                  <c:v>320.17708333333331</c:v>
                </c:pt>
                <c:pt idx="124101">
                  <c:v>320.1796875</c:v>
                </c:pt>
                <c:pt idx="124102">
                  <c:v>320.18229166666669</c:v>
                </c:pt>
                <c:pt idx="124103">
                  <c:v>320.18489583333331</c:v>
                </c:pt>
                <c:pt idx="124104">
                  <c:v>320.1875</c:v>
                </c:pt>
                <c:pt idx="124105">
                  <c:v>320.19010416666669</c:v>
                </c:pt>
                <c:pt idx="124106">
                  <c:v>320.19270833333331</c:v>
                </c:pt>
                <c:pt idx="124107">
                  <c:v>320.1953125</c:v>
                </c:pt>
                <c:pt idx="124108">
                  <c:v>320.19791666666669</c:v>
                </c:pt>
                <c:pt idx="124109">
                  <c:v>320.20052083333331</c:v>
                </c:pt>
                <c:pt idx="124110">
                  <c:v>320.203125</c:v>
                </c:pt>
                <c:pt idx="124111">
                  <c:v>320.20572916666669</c:v>
                </c:pt>
                <c:pt idx="124112">
                  <c:v>320.20833333333331</c:v>
                </c:pt>
                <c:pt idx="124113">
                  <c:v>320.2109375</c:v>
                </c:pt>
                <c:pt idx="124114">
                  <c:v>320.21354166666669</c:v>
                </c:pt>
                <c:pt idx="124115">
                  <c:v>320.21614583333331</c:v>
                </c:pt>
                <c:pt idx="124116">
                  <c:v>320.21875</c:v>
                </c:pt>
                <c:pt idx="124117">
                  <c:v>320.22135416666669</c:v>
                </c:pt>
                <c:pt idx="124118">
                  <c:v>320.22395833333331</c:v>
                </c:pt>
                <c:pt idx="124119">
                  <c:v>320.2265625</c:v>
                </c:pt>
                <c:pt idx="124120">
                  <c:v>320.22916666666669</c:v>
                </c:pt>
                <c:pt idx="124121">
                  <c:v>320.23177083333331</c:v>
                </c:pt>
                <c:pt idx="124122">
                  <c:v>320.234375</c:v>
                </c:pt>
                <c:pt idx="124123">
                  <c:v>320.23697916666669</c:v>
                </c:pt>
                <c:pt idx="124124">
                  <c:v>320.23958333333331</c:v>
                </c:pt>
                <c:pt idx="124125">
                  <c:v>320.2421875</c:v>
                </c:pt>
                <c:pt idx="124126">
                  <c:v>320.24479166666669</c:v>
                </c:pt>
                <c:pt idx="124127">
                  <c:v>320.24739583333331</c:v>
                </c:pt>
                <c:pt idx="124128">
                  <c:v>320.25</c:v>
                </c:pt>
                <c:pt idx="124129">
                  <c:v>320.25260416666669</c:v>
                </c:pt>
                <c:pt idx="124130">
                  <c:v>320.25520833333331</c:v>
                </c:pt>
                <c:pt idx="124131">
                  <c:v>320.2578125</c:v>
                </c:pt>
                <c:pt idx="124132">
                  <c:v>320.26041666666669</c:v>
                </c:pt>
                <c:pt idx="124133">
                  <c:v>320.26302083333331</c:v>
                </c:pt>
                <c:pt idx="124134">
                  <c:v>320.265625</c:v>
                </c:pt>
                <c:pt idx="124135">
                  <c:v>320.26822916666669</c:v>
                </c:pt>
                <c:pt idx="124136">
                  <c:v>320.27083333333331</c:v>
                </c:pt>
                <c:pt idx="124137">
                  <c:v>320.2734375</c:v>
                </c:pt>
                <c:pt idx="124138">
                  <c:v>320.27604166666669</c:v>
                </c:pt>
                <c:pt idx="124139">
                  <c:v>320.27864583333331</c:v>
                </c:pt>
                <c:pt idx="124140">
                  <c:v>320.28125</c:v>
                </c:pt>
                <c:pt idx="124141">
                  <c:v>320.28385416666669</c:v>
                </c:pt>
                <c:pt idx="124142">
                  <c:v>320.28645833333331</c:v>
                </c:pt>
                <c:pt idx="124143">
                  <c:v>320.2890625</c:v>
                </c:pt>
                <c:pt idx="124144">
                  <c:v>320.29166666666669</c:v>
                </c:pt>
                <c:pt idx="124145">
                  <c:v>320.29427083333331</c:v>
                </c:pt>
                <c:pt idx="124146">
                  <c:v>320.296875</c:v>
                </c:pt>
                <c:pt idx="124147">
                  <c:v>320.29947916666669</c:v>
                </c:pt>
                <c:pt idx="124148">
                  <c:v>320.30208333333331</c:v>
                </c:pt>
                <c:pt idx="124149">
                  <c:v>320.3046875</c:v>
                </c:pt>
                <c:pt idx="124150">
                  <c:v>320.30729166666669</c:v>
                </c:pt>
                <c:pt idx="124151">
                  <c:v>320.30989583333331</c:v>
                </c:pt>
                <c:pt idx="124152">
                  <c:v>320.3125</c:v>
                </c:pt>
                <c:pt idx="124153">
                  <c:v>320.31510416666669</c:v>
                </c:pt>
                <c:pt idx="124154">
                  <c:v>320.31770833333331</c:v>
                </c:pt>
                <c:pt idx="124155">
                  <c:v>320.3203125</c:v>
                </c:pt>
                <c:pt idx="124156">
                  <c:v>320.32291666666669</c:v>
                </c:pt>
                <c:pt idx="124157">
                  <c:v>320.32552083333331</c:v>
                </c:pt>
                <c:pt idx="124158">
                  <c:v>320.328125</c:v>
                </c:pt>
                <c:pt idx="124159">
                  <c:v>320.33072916666669</c:v>
                </c:pt>
                <c:pt idx="124160">
                  <c:v>320.33333333333331</c:v>
                </c:pt>
                <c:pt idx="124161">
                  <c:v>320.3359375</c:v>
                </c:pt>
                <c:pt idx="124162">
                  <c:v>320.33854166666669</c:v>
                </c:pt>
                <c:pt idx="124163">
                  <c:v>320.34114583333331</c:v>
                </c:pt>
                <c:pt idx="124164">
                  <c:v>320.34375</c:v>
                </c:pt>
                <c:pt idx="124165">
                  <c:v>320.34635416666669</c:v>
                </c:pt>
                <c:pt idx="124166">
                  <c:v>320.34895833333331</c:v>
                </c:pt>
                <c:pt idx="124167">
                  <c:v>320.3515625</c:v>
                </c:pt>
                <c:pt idx="124168">
                  <c:v>320.35416666666669</c:v>
                </c:pt>
                <c:pt idx="124169">
                  <c:v>320.35677083333331</c:v>
                </c:pt>
                <c:pt idx="124170">
                  <c:v>320.359375</c:v>
                </c:pt>
                <c:pt idx="124171">
                  <c:v>320.36197916666669</c:v>
                </c:pt>
                <c:pt idx="124172">
                  <c:v>320.36458333333331</c:v>
                </c:pt>
                <c:pt idx="124173">
                  <c:v>320.3671875</c:v>
                </c:pt>
                <c:pt idx="124174">
                  <c:v>320.36979166666669</c:v>
                </c:pt>
                <c:pt idx="124175">
                  <c:v>320.37239583333331</c:v>
                </c:pt>
                <c:pt idx="124176">
                  <c:v>320.375</c:v>
                </c:pt>
                <c:pt idx="124177">
                  <c:v>320.37760416666669</c:v>
                </c:pt>
                <c:pt idx="124178">
                  <c:v>320.38020833333331</c:v>
                </c:pt>
                <c:pt idx="124179">
                  <c:v>320.3828125</c:v>
                </c:pt>
                <c:pt idx="124180">
                  <c:v>320.38541666666669</c:v>
                </c:pt>
                <c:pt idx="124181">
                  <c:v>320.38802083333331</c:v>
                </c:pt>
                <c:pt idx="124182">
                  <c:v>320.390625</c:v>
                </c:pt>
                <c:pt idx="124183">
                  <c:v>320.39322916666669</c:v>
                </c:pt>
                <c:pt idx="124184">
                  <c:v>320.39583333333331</c:v>
                </c:pt>
                <c:pt idx="124185">
                  <c:v>320.3984375</c:v>
                </c:pt>
                <c:pt idx="124186">
                  <c:v>320.40104166666669</c:v>
                </c:pt>
                <c:pt idx="124187">
                  <c:v>320.40364583333331</c:v>
                </c:pt>
                <c:pt idx="124188">
                  <c:v>320.40625</c:v>
                </c:pt>
                <c:pt idx="124189">
                  <c:v>320.40885416666669</c:v>
                </c:pt>
                <c:pt idx="124190">
                  <c:v>320.41145833333331</c:v>
                </c:pt>
                <c:pt idx="124191">
                  <c:v>320.4140625</c:v>
                </c:pt>
                <c:pt idx="124192">
                  <c:v>320.41666666666669</c:v>
                </c:pt>
                <c:pt idx="124193">
                  <c:v>320.41927083333331</c:v>
                </c:pt>
                <c:pt idx="124194">
                  <c:v>320.421875</c:v>
                </c:pt>
                <c:pt idx="124195">
                  <c:v>320.42447916666669</c:v>
                </c:pt>
                <c:pt idx="124196">
                  <c:v>320.42708333333331</c:v>
                </c:pt>
                <c:pt idx="124197">
                  <c:v>320.4296875</c:v>
                </c:pt>
                <c:pt idx="124198">
                  <c:v>320.43229166666669</c:v>
                </c:pt>
                <c:pt idx="124199">
                  <c:v>320.43489583333331</c:v>
                </c:pt>
                <c:pt idx="124200">
                  <c:v>320.4375</c:v>
                </c:pt>
                <c:pt idx="124201">
                  <c:v>320.44010416666669</c:v>
                </c:pt>
                <c:pt idx="124202">
                  <c:v>320.44270833333331</c:v>
                </c:pt>
                <c:pt idx="124203">
                  <c:v>320.4453125</c:v>
                </c:pt>
                <c:pt idx="124204">
                  <c:v>320.44791666666669</c:v>
                </c:pt>
                <c:pt idx="124205">
                  <c:v>320.45052083333331</c:v>
                </c:pt>
                <c:pt idx="124206">
                  <c:v>320.453125</c:v>
                </c:pt>
                <c:pt idx="124207">
                  <c:v>320.45572916666669</c:v>
                </c:pt>
                <c:pt idx="124208">
                  <c:v>320.45833333333331</c:v>
                </c:pt>
                <c:pt idx="124209">
                  <c:v>320.4609375</c:v>
                </c:pt>
                <c:pt idx="124210">
                  <c:v>320.46354166666669</c:v>
                </c:pt>
                <c:pt idx="124211">
                  <c:v>320.46614583333331</c:v>
                </c:pt>
                <c:pt idx="124212">
                  <c:v>320.46875</c:v>
                </c:pt>
                <c:pt idx="124213">
                  <c:v>320.47135416666669</c:v>
                </c:pt>
                <c:pt idx="124214">
                  <c:v>320.47395833333331</c:v>
                </c:pt>
                <c:pt idx="124215">
                  <c:v>320.4765625</c:v>
                </c:pt>
                <c:pt idx="124216">
                  <c:v>320.47916666666669</c:v>
                </c:pt>
                <c:pt idx="124217">
                  <c:v>320.48177083333331</c:v>
                </c:pt>
                <c:pt idx="124218">
                  <c:v>320.484375</c:v>
                </c:pt>
                <c:pt idx="124219">
                  <c:v>320.48697916666669</c:v>
                </c:pt>
                <c:pt idx="124220">
                  <c:v>320.48958333333331</c:v>
                </c:pt>
                <c:pt idx="124221">
                  <c:v>320.4921875</c:v>
                </c:pt>
                <c:pt idx="124222">
                  <c:v>320.49479166666669</c:v>
                </c:pt>
                <c:pt idx="124223">
                  <c:v>320.49739583333331</c:v>
                </c:pt>
                <c:pt idx="124224">
                  <c:v>320.5</c:v>
                </c:pt>
                <c:pt idx="124225">
                  <c:v>320.50260416666669</c:v>
                </c:pt>
                <c:pt idx="124226">
                  <c:v>320.50520833333331</c:v>
                </c:pt>
                <c:pt idx="124227">
                  <c:v>320.5078125</c:v>
                </c:pt>
                <c:pt idx="124228">
                  <c:v>320.51041666666669</c:v>
                </c:pt>
                <c:pt idx="124229">
                  <c:v>320.51302083333331</c:v>
                </c:pt>
                <c:pt idx="124230">
                  <c:v>320.515625</c:v>
                </c:pt>
                <c:pt idx="124231">
                  <c:v>320.51822916666669</c:v>
                </c:pt>
                <c:pt idx="124232">
                  <c:v>320.52083333333331</c:v>
                </c:pt>
                <c:pt idx="124233">
                  <c:v>320.5234375</c:v>
                </c:pt>
                <c:pt idx="124234">
                  <c:v>320.52604166666669</c:v>
                </c:pt>
                <c:pt idx="124235">
                  <c:v>320.52864583333331</c:v>
                </c:pt>
                <c:pt idx="124236">
                  <c:v>320.53125</c:v>
                </c:pt>
                <c:pt idx="124237">
                  <c:v>320.53385416666669</c:v>
                </c:pt>
                <c:pt idx="124238">
                  <c:v>320.53645833333331</c:v>
                </c:pt>
                <c:pt idx="124239">
                  <c:v>320.5390625</c:v>
                </c:pt>
                <c:pt idx="124240">
                  <c:v>320.54166666666669</c:v>
                </c:pt>
                <c:pt idx="124241">
                  <c:v>320.54427083333331</c:v>
                </c:pt>
                <c:pt idx="124242">
                  <c:v>320.546875</c:v>
                </c:pt>
                <c:pt idx="124243">
                  <c:v>320.54947916666669</c:v>
                </c:pt>
                <c:pt idx="124244">
                  <c:v>320.55208333333331</c:v>
                </c:pt>
                <c:pt idx="124245">
                  <c:v>320.5546875</c:v>
                </c:pt>
                <c:pt idx="124246">
                  <c:v>320.55729166666669</c:v>
                </c:pt>
                <c:pt idx="124247">
                  <c:v>320.55989583333331</c:v>
                </c:pt>
                <c:pt idx="124248">
                  <c:v>320.5625</c:v>
                </c:pt>
                <c:pt idx="124249">
                  <c:v>320.56510416666669</c:v>
                </c:pt>
                <c:pt idx="124250">
                  <c:v>320.56770833333331</c:v>
                </c:pt>
                <c:pt idx="124251">
                  <c:v>320.5703125</c:v>
                </c:pt>
                <c:pt idx="124252">
                  <c:v>320.57291666666669</c:v>
                </c:pt>
                <c:pt idx="124253">
                  <c:v>320.57552083333331</c:v>
                </c:pt>
                <c:pt idx="124254">
                  <c:v>320.578125</c:v>
                </c:pt>
                <c:pt idx="124255">
                  <c:v>320.58072916666669</c:v>
                </c:pt>
                <c:pt idx="124256">
                  <c:v>320.58333333333331</c:v>
                </c:pt>
                <c:pt idx="124257">
                  <c:v>320.5859375</c:v>
                </c:pt>
                <c:pt idx="124258">
                  <c:v>320.58854166666669</c:v>
                </c:pt>
                <c:pt idx="124259">
                  <c:v>320.59114583333331</c:v>
                </c:pt>
                <c:pt idx="124260">
                  <c:v>320.59375</c:v>
                </c:pt>
                <c:pt idx="124261">
                  <c:v>320.59635416666669</c:v>
                </c:pt>
                <c:pt idx="124262">
                  <c:v>320.59895833333331</c:v>
                </c:pt>
                <c:pt idx="124263">
                  <c:v>320.6015625</c:v>
                </c:pt>
                <c:pt idx="124264">
                  <c:v>320.60416666666669</c:v>
                </c:pt>
                <c:pt idx="124265">
                  <c:v>320.60677083333331</c:v>
                </c:pt>
                <c:pt idx="124266">
                  <c:v>320.609375</c:v>
                </c:pt>
                <c:pt idx="124267">
                  <c:v>320.61197916666669</c:v>
                </c:pt>
                <c:pt idx="124268">
                  <c:v>320.61458333333331</c:v>
                </c:pt>
                <c:pt idx="124269">
                  <c:v>320.6171875</c:v>
                </c:pt>
                <c:pt idx="124270">
                  <c:v>320.61979166666669</c:v>
                </c:pt>
                <c:pt idx="124271">
                  <c:v>320.62239583333331</c:v>
                </c:pt>
                <c:pt idx="124272">
                  <c:v>320.625</c:v>
                </c:pt>
                <c:pt idx="124273">
                  <c:v>320.62760416666669</c:v>
                </c:pt>
                <c:pt idx="124274">
                  <c:v>320.63020833333331</c:v>
                </c:pt>
                <c:pt idx="124275">
                  <c:v>320.6328125</c:v>
                </c:pt>
                <c:pt idx="124276">
                  <c:v>320.63541666666669</c:v>
                </c:pt>
                <c:pt idx="124277">
                  <c:v>320.63802083333331</c:v>
                </c:pt>
                <c:pt idx="124278">
                  <c:v>320.640625</c:v>
                </c:pt>
                <c:pt idx="124279">
                  <c:v>320.64322916666669</c:v>
                </c:pt>
                <c:pt idx="124280">
                  <c:v>320.64583333333331</c:v>
                </c:pt>
                <c:pt idx="124281">
                  <c:v>320.6484375</c:v>
                </c:pt>
                <c:pt idx="124282">
                  <c:v>320.65104166666669</c:v>
                </c:pt>
                <c:pt idx="124283">
                  <c:v>320.65364583333331</c:v>
                </c:pt>
                <c:pt idx="124284">
                  <c:v>320.65625</c:v>
                </c:pt>
                <c:pt idx="124285">
                  <c:v>320.65885416666669</c:v>
                </c:pt>
                <c:pt idx="124286">
                  <c:v>320.66145833333331</c:v>
                </c:pt>
                <c:pt idx="124287">
                  <c:v>320.6640625</c:v>
                </c:pt>
                <c:pt idx="124288">
                  <c:v>320.66666666666669</c:v>
                </c:pt>
                <c:pt idx="124289">
                  <c:v>320.66927083333331</c:v>
                </c:pt>
                <c:pt idx="124290">
                  <c:v>320.671875</c:v>
                </c:pt>
                <c:pt idx="124291">
                  <c:v>320.67447916666669</c:v>
                </c:pt>
                <c:pt idx="124292">
                  <c:v>320.67708333333331</c:v>
                </c:pt>
                <c:pt idx="124293">
                  <c:v>320.6796875</c:v>
                </c:pt>
                <c:pt idx="124294">
                  <c:v>320.68229166666669</c:v>
                </c:pt>
                <c:pt idx="124295">
                  <c:v>320.68489583333331</c:v>
                </c:pt>
                <c:pt idx="124296">
                  <c:v>320.6875</c:v>
                </c:pt>
                <c:pt idx="124297">
                  <c:v>320.69010416666669</c:v>
                </c:pt>
                <c:pt idx="124298">
                  <c:v>320.69270833333331</c:v>
                </c:pt>
                <c:pt idx="124299">
                  <c:v>320.6953125</c:v>
                </c:pt>
                <c:pt idx="124300">
                  <c:v>320.69791666666669</c:v>
                </c:pt>
                <c:pt idx="124301">
                  <c:v>320.70052083333331</c:v>
                </c:pt>
                <c:pt idx="124302">
                  <c:v>320.703125</c:v>
                </c:pt>
                <c:pt idx="124303">
                  <c:v>320.70572916666669</c:v>
                </c:pt>
                <c:pt idx="124304">
                  <c:v>320.70833333333331</c:v>
                </c:pt>
                <c:pt idx="124305">
                  <c:v>320.7109375</c:v>
                </c:pt>
                <c:pt idx="124306">
                  <c:v>320.71354166666669</c:v>
                </c:pt>
                <c:pt idx="124307">
                  <c:v>320.71614583333331</c:v>
                </c:pt>
                <c:pt idx="124308">
                  <c:v>320.71875</c:v>
                </c:pt>
                <c:pt idx="124309">
                  <c:v>320.72135416666669</c:v>
                </c:pt>
                <c:pt idx="124310">
                  <c:v>320.72395833333331</c:v>
                </c:pt>
                <c:pt idx="124311">
                  <c:v>320.7265625</c:v>
                </c:pt>
                <c:pt idx="124312">
                  <c:v>320.72916666666669</c:v>
                </c:pt>
                <c:pt idx="124313">
                  <c:v>320.73177083333331</c:v>
                </c:pt>
                <c:pt idx="124314">
                  <c:v>320.734375</c:v>
                </c:pt>
                <c:pt idx="124315">
                  <c:v>320.73697916666669</c:v>
                </c:pt>
                <c:pt idx="124316">
                  <c:v>320.73958333333331</c:v>
                </c:pt>
                <c:pt idx="124317">
                  <c:v>320.7421875</c:v>
                </c:pt>
                <c:pt idx="124318">
                  <c:v>320.74479166666669</c:v>
                </c:pt>
                <c:pt idx="124319">
                  <c:v>320.74739583333331</c:v>
                </c:pt>
                <c:pt idx="124320">
                  <c:v>320.75</c:v>
                </c:pt>
                <c:pt idx="124321">
                  <c:v>320.75260416666669</c:v>
                </c:pt>
                <c:pt idx="124322">
                  <c:v>320.75520833333331</c:v>
                </c:pt>
                <c:pt idx="124323">
                  <c:v>320.7578125</c:v>
                </c:pt>
                <c:pt idx="124324">
                  <c:v>320.76041666666669</c:v>
                </c:pt>
                <c:pt idx="124325">
                  <c:v>320.76302083333331</c:v>
                </c:pt>
                <c:pt idx="124326">
                  <c:v>320.765625</c:v>
                </c:pt>
                <c:pt idx="124327">
                  <c:v>320.76822916666669</c:v>
                </c:pt>
                <c:pt idx="124328">
                  <c:v>320.77083333333331</c:v>
                </c:pt>
                <c:pt idx="124329">
                  <c:v>320.7734375</c:v>
                </c:pt>
                <c:pt idx="124330">
                  <c:v>320.77604166666669</c:v>
                </c:pt>
                <c:pt idx="124331">
                  <c:v>320.77864583333331</c:v>
                </c:pt>
                <c:pt idx="124332">
                  <c:v>320.78125</c:v>
                </c:pt>
                <c:pt idx="124333">
                  <c:v>320.78385416666669</c:v>
                </c:pt>
                <c:pt idx="124334">
                  <c:v>320.78645833333331</c:v>
                </c:pt>
                <c:pt idx="124335">
                  <c:v>320.7890625</c:v>
                </c:pt>
                <c:pt idx="124336">
                  <c:v>320.79166666666669</c:v>
                </c:pt>
                <c:pt idx="124337">
                  <c:v>320.79427083333331</c:v>
                </c:pt>
                <c:pt idx="124338">
                  <c:v>320.796875</c:v>
                </c:pt>
                <c:pt idx="124339">
                  <c:v>320.79947916666669</c:v>
                </c:pt>
                <c:pt idx="124340">
                  <c:v>320.80208333333331</c:v>
                </c:pt>
                <c:pt idx="124341">
                  <c:v>320.8046875</c:v>
                </c:pt>
                <c:pt idx="124342">
                  <c:v>320.80729166666669</c:v>
                </c:pt>
                <c:pt idx="124343">
                  <c:v>320.80989583333331</c:v>
                </c:pt>
                <c:pt idx="124344">
                  <c:v>320.8125</c:v>
                </c:pt>
                <c:pt idx="124345">
                  <c:v>320.81510416666669</c:v>
                </c:pt>
                <c:pt idx="124346">
                  <c:v>320.81770833333331</c:v>
                </c:pt>
                <c:pt idx="124347">
                  <c:v>320.8203125</c:v>
                </c:pt>
                <c:pt idx="124348">
                  <c:v>320.82291666666669</c:v>
                </c:pt>
                <c:pt idx="124349">
                  <c:v>320.82552083333331</c:v>
                </c:pt>
                <c:pt idx="124350">
                  <c:v>320.828125</c:v>
                </c:pt>
                <c:pt idx="124351">
                  <c:v>320.83072916666669</c:v>
                </c:pt>
                <c:pt idx="124352">
                  <c:v>320.83333333333331</c:v>
                </c:pt>
                <c:pt idx="124353">
                  <c:v>320.8359375</c:v>
                </c:pt>
                <c:pt idx="124354">
                  <c:v>320.83854166666669</c:v>
                </c:pt>
                <c:pt idx="124355">
                  <c:v>320.84114583333331</c:v>
                </c:pt>
                <c:pt idx="124356">
                  <c:v>320.84375</c:v>
                </c:pt>
                <c:pt idx="124357">
                  <c:v>320.84635416666669</c:v>
                </c:pt>
                <c:pt idx="124358">
                  <c:v>320.84895833333331</c:v>
                </c:pt>
                <c:pt idx="124359">
                  <c:v>320.8515625</c:v>
                </c:pt>
                <c:pt idx="124360">
                  <c:v>320.85416666666669</c:v>
                </c:pt>
                <c:pt idx="124361">
                  <c:v>320.85677083333331</c:v>
                </c:pt>
                <c:pt idx="124362">
                  <c:v>320.859375</c:v>
                </c:pt>
                <c:pt idx="124363">
                  <c:v>320.86197916666669</c:v>
                </c:pt>
                <c:pt idx="124364">
                  <c:v>320.86458333333331</c:v>
                </c:pt>
                <c:pt idx="124365">
                  <c:v>320.8671875</c:v>
                </c:pt>
                <c:pt idx="124366">
                  <c:v>320.86979166666669</c:v>
                </c:pt>
                <c:pt idx="124367">
                  <c:v>320.87239583333331</c:v>
                </c:pt>
                <c:pt idx="124368">
                  <c:v>320.875</c:v>
                </c:pt>
                <c:pt idx="124369">
                  <c:v>320.87760416666669</c:v>
                </c:pt>
                <c:pt idx="124370">
                  <c:v>320.88020833333331</c:v>
                </c:pt>
                <c:pt idx="124371">
                  <c:v>320.8828125</c:v>
                </c:pt>
                <c:pt idx="124372">
                  <c:v>320.88541666666669</c:v>
                </c:pt>
                <c:pt idx="124373">
                  <c:v>320.88802083333331</c:v>
                </c:pt>
                <c:pt idx="124374">
                  <c:v>320.890625</c:v>
                </c:pt>
                <c:pt idx="124375">
                  <c:v>320.89322916666669</c:v>
                </c:pt>
                <c:pt idx="124376">
                  <c:v>320.89583333333331</c:v>
                </c:pt>
                <c:pt idx="124377">
                  <c:v>320.8984375</c:v>
                </c:pt>
                <c:pt idx="124378">
                  <c:v>320.90104166666669</c:v>
                </c:pt>
                <c:pt idx="124379">
                  <c:v>320.90364583333331</c:v>
                </c:pt>
                <c:pt idx="124380">
                  <c:v>320.90625</c:v>
                </c:pt>
                <c:pt idx="124381">
                  <c:v>320.90885416666669</c:v>
                </c:pt>
                <c:pt idx="124382">
                  <c:v>320.91145833333331</c:v>
                </c:pt>
                <c:pt idx="124383">
                  <c:v>320.9140625</c:v>
                </c:pt>
                <c:pt idx="124384">
                  <c:v>320.91666666666669</c:v>
                </c:pt>
                <c:pt idx="124385">
                  <c:v>320.91927083333331</c:v>
                </c:pt>
                <c:pt idx="124386">
                  <c:v>320.921875</c:v>
                </c:pt>
                <c:pt idx="124387">
                  <c:v>320.92447916666669</c:v>
                </c:pt>
                <c:pt idx="124388">
                  <c:v>320.92708333333331</c:v>
                </c:pt>
                <c:pt idx="124389">
                  <c:v>320.9296875</c:v>
                </c:pt>
                <c:pt idx="124390">
                  <c:v>320.93229166666669</c:v>
                </c:pt>
                <c:pt idx="124391">
                  <c:v>320.93489583333331</c:v>
                </c:pt>
                <c:pt idx="124392">
                  <c:v>320.9375</c:v>
                </c:pt>
                <c:pt idx="124393">
                  <c:v>320.94010416666669</c:v>
                </c:pt>
                <c:pt idx="124394">
                  <c:v>320.94270833333331</c:v>
                </c:pt>
                <c:pt idx="124395">
                  <c:v>320.9453125</c:v>
                </c:pt>
                <c:pt idx="124396">
                  <c:v>320.94791666666669</c:v>
                </c:pt>
                <c:pt idx="124397">
                  <c:v>320.95052083333331</c:v>
                </c:pt>
                <c:pt idx="124398">
                  <c:v>320.953125</c:v>
                </c:pt>
                <c:pt idx="124399">
                  <c:v>320.95572916666669</c:v>
                </c:pt>
                <c:pt idx="124400">
                  <c:v>320.95833333333331</c:v>
                </c:pt>
                <c:pt idx="124401">
                  <c:v>320.9609375</c:v>
                </c:pt>
                <c:pt idx="124402">
                  <c:v>320.96354166666669</c:v>
                </c:pt>
                <c:pt idx="124403">
                  <c:v>320.96614583333331</c:v>
                </c:pt>
                <c:pt idx="124404">
                  <c:v>320.96875</c:v>
                </c:pt>
                <c:pt idx="124405">
                  <c:v>320.97135416666669</c:v>
                </c:pt>
                <c:pt idx="124406">
                  <c:v>320.97395833333331</c:v>
                </c:pt>
                <c:pt idx="124407">
                  <c:v>320.9765625</c:v>
                </c:pt>
                <c:pt idx="124408">
                  <c:v>320.97916666666669</c:v>
                </c:pt>
                <c:pt idx="124409">
                  <c:v>320.98177083333331</c:v>
                </c:pt>
                <c:pt idx="124410">
                  <c:v>320.984375</c:v>
                </c:pt>
                <c:pt idx="124411">
                  <c:v>320.98697916666669</c:v>
                </c:pt>
                <c:pt idx="124412">
                  <c:v>320.98958333333331</c:v>
                </c:pt>
                <c:pt idx="124413">
                  <c:v>320.9921875</c:v>
                </c:pt>
                <c:pt idx="124414">
                  <c:v>320.99479166666669</c:v>
                </c:pt>
                <c:pt idx="124415">
                  <c:v>320.99739583333331</c:v>
                </c:pt>
                <c:pt idx="124416">
                  <c:v>321</c:v>
                </c:pt>
                <c:pt idx="124417">
                  <c:v>321.00260416666669</c:v>
                </c:pt>
                <c:pt idx="124418">
                  <c:v>321.00520833333331</c:v>
                </c:pt>
                <c:pt idx="124419">
                  <c:v>321.0078125</c:v>
                </c:pt>
                <c:pt idx="124420">
                  <c:v>321.01041666666669</c:v>
                </c:pt>
                <c:pt idx="124421">
                  <c:v>321.01302083333331</c:v>
                </c:pt>
                <c:pt idx="124422">
                  <c:v>321.015625</c:v>
                </c:pt>
                <c:pt idx="124423">
                  <c:v>321.01822916666669</c:v>
                </c:pt>
                <c:pt idx="124424">
                  <c:v>321.02083333333331</c:v>
                </c:pt>
                <c:pt idx="124425">
                  <c:v>321.0234375</c:v>
                </c:pt>
                <c:pt idx="124426">
                  <c:v>321.02604166666669</c:v>
                </c:pt>
                <c:pt idx="124427">
                  <c:v>321.02864583333331</c:v>
                </c:pt>
                <c:pt idx="124428">
                  <c:v>321.03125</c:v>
                </c:pt>
                <c:pt idx="124429">
                  <c:v>321.03385416666669</c:v>
                </c:pt>
                <c:pt idx="124430">
                  <c:v>321.03645833333331</c:v>
                </c:pt>
                <c:pt idx="124431">
                  <c:v>321.0390625</c:v>
                </c:pt>
                <c:pt idx="124432">
                  <c:v>321.04166666666669</c:v>
                </c:pt>
                <c:pt idx="124433">
                  <c:v>321.04427083333331</c:v>
                </c:pt>
                <c:pt idx="124434">
                  <c:v>321.046875</c:v>
                </c:pt>
                <c:pt idx="124435">
                  <c:v>321.04947916666669</c:v>
                </c:pt>
                <c:pt idx="124436">
                  <c:v>321.05208333333331</c:v>
                </c:pt>
                <c:pt idx="124437">
                  <c:v>321.0546875</c:v>
                </c:pt>
                <c:pt idx="124438">
                  <c:v>321.05729166666669</c:v>
                </c:pt>
                <c:pt idx="124439">
                  <c:v>321.05989583333331</c:v>
                </c:pt>
                <c:pt idx="124440">
                  <c:v>321.0625</c:v>
                </c:pt>
                <c:pt idx="124441">
                  <c:v>321.06510416666669</c:v>
                </c:pt>
                <c:pt idx="124442">
                  <c:v>321.06770833333331</c:v>
                </c:pt>
                <c:pt idx="124443">
                  <c:v>321.0703125</c:v>
                </c:pt>
                <c:pt idx="124444">
                  <c:v>321.07291666666669</c:v>
                </c:pt>
                <c:pt idx="124445">
                  <c:v>321.07552083333331</c:v>
                </c:pt>
                <c:pt idx="124446">
                  <c:v>321.078125</c:v>
                </c:pt>
                <c:pt idx="124447">
                  <c:v>321.08072916666669</c:v>
                </c:pt>
                <c:pt idx="124448">
                  <c:v>321.08333333333331</c:v>
                </c:pt>
                <c:pt idx="124449">
                  <c:v>321.0859375</c:v>
                </c:pt>
                <c:pt idx="124450">
                  <c:v>321.08854166666669</c:v>
                </c:pt>
                <c:pt idx="124451">
                  <c:v>321.09114583333331</c:v>
                </c:pt>
                <c:pt idx="124452">
                  <c:v>321.09375</c:v>
                </c:pt>
                <c:pt idx="124453">
                  <c:v>321.09635416666669</c:v>
                </c:pt>
                <c:pt idx="124454">
                  <c:v>321.09895833333331</c:v>
                </c:pt>
                <c:pt idx="124455">
                  <c:v>321.1015625</c:v>
                </c:pt>
                <c:pt idx="124456">
                  <c:v>321.10416666666669</c:v>
                </c:pt>
                <c:pt idx="124457">
                  <c:v>321.10677083333331</c:v>
                </c:pt>
                <c:pt idx="124458">
                  <c:v>321.109375</c:v>
                </c:pt>
                <c:pt idx="124459">
                  <c:v>321.11197916666669</c:v>
                </c:pt>
                <c:pt idx="124460">
                  <c:v>321.11458333333331</c:v>
                </c:pt>
                <c:pt idx="124461">
                  <c:v>321.1171875</c:v>
                </c:pt>
                <c:pt idx="124462">
                  <c:v>321.11979166666669</c:v>
                </c:pt>
                <c:pt idx="124463">
                  <c:v>321.12239583333331</c:v>
                </c:pt>
                <c:pt idx="124464">
                  <c:v>321.125</c:v>
                </c:pt>
                <c:pt idx="124465">
                  <c:v>321.12760416666669</c:v>
                </c:pt>
                <c:pt idx="124466">
                  <c:v>321.13020833333331</c:v>
                </c:pt>
                <c:pt idx="124467">
                  <c:v>321.1328125</c:v>
                </c:pt>
                <c:pt idx="124468">
                  <c:v>321.13541666666669</c:v>
                </c:pt>
                <c:pt idx="124469">
                  <c:v>321.13802083333331</c:v>
                </c:pt>
                <c:pt idx="124470">
                  <c:v>321.140625</c:v>
                </c:pt>
                <c:pt idx="124471">
                  <c:v>321.14322916666669</c:v>
                </c:pt>
                <c:pt idx="124472">
                  <c:v>321.14583333333331</c:v>
                </c:pt>
                <c:pt idx="124473">
                  <c:v>321.1484375</c:v>
                </c:pt>
                <c:pt idx="124474">
                  <c:v>321.15104166666669</c:v>
                </c:pt>
                <c:pt idx="124475">
                  <c:v>321.15364583333331</c:v>
                </c:pt>
                <c:pt idx="124476">
                  <c:v>321.15625</c:v>
                </c:pt>
                <c:pt idx="124477">
                  <c:v>321.15885416666669</c:v>
                </c:pt>
                <c:pt idx="124478">
                  <c:v>321.16145833333331</c:v>
                </c:pt>
                <c:pt idx="124479">
                  <c:v>321.1640625</c:v>
                </c:pt>
                <c:pt idx="124480">
                  <c:v>321.16666666666669</c:v>
                </c:pt>
                <c:pt idx="124481">
                  <c:v>321.16927083333331</c:v>
                </c:pt>
                <c:pt idx="124482">
                  <c:v>321.171875</c:v>
                </c:pt>
                <c:pt idx="124483">
                  <c:v>321.17447916666669</c:v>
                </c:pt>
                <c:pt idx="124484">
                  <c:v>321.17708333333331</c:v>
                </c:pt>
                <c:pt idx="124485">
                  <c:v>321.1796875</c:v>
                </c:pt>
                <c:pt idx="124486">
                  <c:v>321.18229166666669</c:v>
                </c:pt>
                <c:pt idx="124487">
                  <c:v>321.18489583333331</c:v>
                </c:pt>
                <c:pt idx="124488">
                  <c:v>321.1875</c:v>
                </c:pt>
                <c:pt idx="124489">
                  <c:v>321.19010416666669</c:v>
                </c:pt>
                <c:pt idx="124490">
                  <c:v>321.19270833333331</c:v>
                </c:pt>
                <c:pt idx="124491">
                  <c:v>321.1953125</c:v>
                </c:pt>
                <c:pt idx="124492">
                  <c:v>321.19791666666669</c:v>
                </c:pt>
                <c:pt idx="124493">
                  <c:v>321.20052083333331</c:v>
                </c:pt>
                <c:pt idx="124494">
                  <c:v>321.203125</c:v>
                </c:pt>
                <c:pt idx="124495">
                  <c:v>321.20572916666669</c:v>
                </c:pt>
                <c:pt idx="124496">
                  <c:v>321.20833333333331</c:v>
                </c:pt>
                <c:pt idx="124497">
                  <c:v>321.2109375</c:v>
                </c:pt>
                <c:pt idx="124498">
                  <c:v>321.21354166666669</c:v>
                </c:pt>
                <c:pt idx="124499">
                  <c:v>321.21614583333331</c:v>
                </c:pt>
                <c:pt idx="124500">
                  <c:v>321.21875</c:v>
                </c:pt>
                <c:pt idx="124501">
                  <c:v>321.22135416666669</c:v>
                </c:pt>
                <c:pt idx="124502">
                  <c:v>321.22395833333331</c:v>
                </c:pt>
                <c:pt idx="124503">
                  <c:v>321.2265625</c:v>
                </c:pt>
                <c:pt idx="124504">
                  <c:v>321.22916666666669</c:v>
                </c:pt>
                <c:pt idx="124505">
                  <c:v>321.23177083333331</c:v>
                </c:pt>
                <c:pt idx="124506">
                  <c:v>321.234375</c:v>
                </c:pt>
                <c:pt idx="124507">
                  <c:v>321.23697916666669</c:v>
                </c:pt>
                <c:pt idx="124508">
                  <c:v>321.23958333333331</c:v>
                </c:pt>
                <c:pt idx="124509">
                  <c:v>321.2421875</c:v>
                </c:pt>
                <c:pt idx="124510">
                  <c:v>321.24479166666669</c:v>
                </c:pt>
                <c:pt idx="124511">
                  <c:v>321.24739583333331</c:v>
                </c:pt>
                <c:pt idx="124512">
                  <c:v>321.25</c:v>
                </c:pt>
                <c:pt idx="124513">
                  <c:v>321.25260416666669</c:v>
                </c:pt>
                <c:pt idx="124514">
                  <c:v>321.25520833333331</c:v>
                </c:pt>
                <c:pt idx="124515">
                  <c:v>321.2578125</c:v>
                </c:pt>
                <c:pt idx="124516">
                  <c:v>321.26041666666669</c:v>
                </c:pt>
                <c:pt idx="124517">
                  <c:v>321.26302083333331</c:v>
                </c:pt>
                <c:pt idx="124518">
                  <c:v>321.265625</c:v>
                </c:pt>
                <c:pt idx="124519">
                  <c:v>321.26822916666669</c:v>
                </c:pt>
                <c:pt idx="124520">
                  <c:v>321.27083333333331</c:v>
                </c:pt>
                <c:pt idx="124521">
                  <c:v>321.2734375</c:v>
                </c:pt>
                <c:pt idx="124522">
                  <c:v>321.27604166666669</c:v>
                </c:pt>
                <c:pt idx="124523">
                  <c:v>321.27864583333331</c:v>
                </c:pt>
                <c:pt idx="124524">
                  <c:v>321.28125</c:v>
                </c:pt>
                <c:pt idx="124525">
                  <c:v>321.28385416666669</c:v>
                </c:pt>
                <c:pt idx="124526">
                  <c:v>321.28645833333331</c:v>
                </c:pt>
                <c:pt idx="124527">
                  <c:v>321.2890625</c:v>
                </c:pt>
                <c:pt idx="124528">
                  <c:v>321.29166666666669</c:v>
                </c:pt>
                <c:pt idx="124529">
                  <c:v>321.29427083333331</c:v>
                </c:pt>
                <c:pt idx="124530">
                  <c:v>321.296875</c:v>
                </c:pt>
                <c:pt idx="124531">
                  <c:v>321.29947916666669</c:v>
                </c:pt>
                <c:pt idx="124532">
                  <c:v>321.30208333333331</c:v>
                </c:pt>
                <c:pt idx="124533">
                  <c:v>321.3046875</c:v>
                </c:pt>
                <c:pt idx="124534">
                  <c:v>321.30729166666669</c:v>
                </c:pt>
                <c:pt idx="124535">
                  <c:v>321.30989583333331</c:v>
                </c:pt>
                <c:pt idx="124536">
                  <c:v>321.3125</c:v>
                </c:pt>
                <c:pt idx="124537">
                  <c:v>321.31510416666669</c:v>
                </c:pt>
                <c:pt idx="124538">
                  <c:v>321.31770833333331</c:v>
                </c:pt>
                <c:pt idx="124539">
                  <c:v>321.3203125</c:v>
                </c:pt>
                <c:pt idx="124540">
                  <c:v>321.32291666666669</c:v>
                </c:pt>
                <c:pt idx="124541">
                  <c:v>321.32552083333331</c:v>
                </c:pt>
                <c:pt idx="124542">
                  <c:v>321.328125</c:v>
                </c:pt>
                <c:pt idx="124543">
                  <c:v>321.33072916666669</c:v>
                </c:pt>
                <c:pt idx="124544">
                  <c:v>321.33333333333331</c:v>
                </c:pt>
                <c:pt idx="124545">
                  <c:v>321.3359375</c:v>
                </c:pt>
                <c:pt idx="124546">
                  <c:v>321.33854166666669</c:v>
                </c:pt>
                <c:pt idx="124547">
                  <c:v>321.34114583333331</c:v>
                </c:pt>
                <c:pt idx="124548">
                  <c:v>321.34375</c:v>
                </c:pt>
                <c:pt idx="124549">
                  <c:v>321.34635416666669</c:v>
                </c:pt>
                <c:pt idx="124550">
                  <c:v>321.34895833333331</c:v>
                </c:pt>
                <c:pt idx="124551">
                  <c:v>321.3515625</c:v>
                </c:pt>
                <c:pt idx="124552">
                  <c:v>321.35416666666669</c:v>
                </c:pt>
                <c:pt idx="124553">
                  <c:v>321.35677083333331</c:v>
                </c:pt>
                <c:pt idx="124554">
                  <c:v>321.359375</c:v>
                </c:pt>
                <c:pt idx="124555">
                  <c:v>321.36197916666669</c:v>
                </c:pt>
                <c:pt idx="124556">
                  <c:v>321.36458333333331</c:v>
                </c:pt>
                <c:pt idx="124557">
                  <c:v>321.3671875</c:v>
                </c:pt>
                <c:pt idx="124558">
                  <c:v>321.36979166666669</c:v>
                </c:pt>
                <c:pt idx="124559">
                  <c:v>321.37239583333331</c:v>
                </c:pt>
                <c:pt idx="124560">
                  <c:v>321.375</c:v>
                </c:pt>
                <c:pt idx="124561">
                  <c:v>321.37760416666669</c:v>
                </c:pt>
                <c:pt idx="124562">
                  <c:v>321.38020833333331</c:v>
                </c:pt>
                <c:pt idx="124563">
                  <c:v>321.3828125</c:v>
                </c:pt>
                <c:pt idx="124564">
                  <c:v>321.38541666666669</c:v>
                </c:pt>
                <c:pt idx="124565">
                  <c:v>321.38802083333331</c:v>
                </c:pt>
                <c:pt idx="124566">
                  <c:v>321.390625</c:v>
                </c:pt>
                <c:pt idx="124567">
                  <c:v>321.39322916666669</c:v>
                </c:pt>
                <c:pt idx="124568">
                  <c:v>321.39583333333331</c:v>
                </c:pt>
                <c:pt idx="124569">
                  <c:v>321.3984375</c:v>
                </c:pt>
                <c:pt idx="124570">
                  <c:v>321.40104166666669</c:v>
                </c:pt>
                <c:pt idx="124571">
                  <c:v>321.40364583333331</c:v>
                </c:pt>
                <c:pt idx="124572">
                  <c:v>321.40625</c:v>
                </c:pt>
                <c:pt idx="124573">
                  <c:v>321.40885416666669</c:v>
                </c:pt>
                <c:pt idx="124574">
                  <c:v>321.41145833333331</c:v>
                </c:pt>
                <c:pt idx="124575">
                  <c:v>321.4140625</c:v>
                </c:pt>
                <c:pt idx="124576">
                  <c:v>321.41666666666669</c:v>
                </c:pt>
                <c:pt idx="124577">
                  <c:v>321.41927083333331</c:v>
                </c:pt>
                <c:pt idx="124578">
                  <c:v>321.421875</c:v>
                </c:pt>
                <c:pt idx="124579">
                  <c:v>321.42447916666669</c:v>
                </c:pt>
                <c:pt idx="124580">
                  <c:v>321.42708333333331</c:v>
                </c:pt>
                <c:pt idx="124581">
                  <c:v>321.4296875</c:v>
                </c:pt>
                <c:pt idx="124582">
                  <c:v>321.43229166666669</c:v>
                </c:pt>
                <c:pt idx="124583">
                  <c:v>321.43489583333331</c:v>
                </c:pt>
                <c:pt idx="124584">
                  <c:v>321.4375</c:v>
                </c:pt>
                <c:pt idx="124585">
                  <c:v>321.44010416666669</c:v>
                </c:pt>
                <c:pt idx="124586">
                  <c:v>321.44270833333331</c:v>
                </c:pt>
                <c:pt idx="124587">
                  <c:v>321.4453125</c:v>
                </c:pt>
                <c:pt idx="124588">
                  <c:v>321.44791666666669</c:v>
                </c:pt>
                <c:pt idx="124589">
                  <c:v>321.45052083333331</c:v>
                </c:pt>
                <c:pt idx="124590">
                  <c:v>321.453125</c:v>
                </c:pt>
                <c:pt idx="124591">
                  <c:v>321.45572916666669</c:v>
                </c:pt>
                <c:pt idx="124592">
                  <c:v>321.45833333333331</c:v>
                </c:pt>
                <c:pt idx="124593">
                  <c:v>321.4609375</c:v>
                </c:pt>
                <c:pt idx="124594">
                  <c:v>321.46354166666669</c:v>
                </c:pt>
                <c:pt idx="124595">
                  <c:v>321.46614583333331</c:v>
                </c:pt>
                <c:pt idx="124596">
                  <c:v>321.46875</c:v>
                </c:pt>
                <c:pt idx="124597">
                  <c:v>321.47135416666669</c:v>
                </c:pt>
                <c:pt idx="124598">
                  <c:v>321.47395833333331</c:v>
                </c:pt>
                <c:pt idx="124599">
                  <c:v>321.4765625</c:v>
                </c:pt>
                <c:pt idx="124600">
                  <c:v>321.47916666666669</c:v>
                </c:pt>
                <c:pt idx="124601">
                  <c:v>321.48177083333331</c:v>
                </c:pt>
                <c:pt idx="124602">
                  <c:v>321.484375</c:v>
                </c:pt>
                <c:pt idx="124603">
                  <c:v>321.48697916666669</c:v>
                </c:pt>
                <c:pt idx="124604">
                  <c:v>321.48958333333331</c:v>
                </c:pt>
                <c:pt idx="124605">
                  <c:v>321.4921875</c:v>
                </c:pt>
                <c:pt idx="124606">
                  <c:v>321.49479166666669</c:v>
                </c:pt>
                <c:pt idx="124607">
                  <c:v>321.49739583333331</c:v>
                </c:pt>
                <c:pt idx="124608">
                  <c:v>321.5</c:v>
                </c:pt>
                <c:pt idx="124609">
                  <c:v>321.50260416666669</c:v>
                </c:pt>
                <c:pt idx="124610">
                  <c:v>321.50520833333331</c:v>
                </c:pt>
                <c:pt idx="124611">
                  <c:v>321.5078125</c:v>
                </c:pt>
                <c:pt idx="124612">
                  <c:v>321.51041666666669</c:v>
                </c:pt>
                <c:pt idx="124613">
                  <c:v>321.51302083333331</c:v>
                </c:pt>
                <c:pt idx="124614">
                  <c:v>321.515625</c:v>
                </c:pt>
                <c:pt idx="124615">
                  <c:v>321.51822916666669</c:v>
                </c:pt>
                <c:pt idx="124616">
                  <c:v>321.52083333333331</c:v>
                </c:pt>
                <c:pt idx="124617">
                  <c:v>321.5234375</c:v>
                </c:pt>
                <c:pt idx="124618">
                  <c:v>321.52604166666669</c:v>
                </c:pt>
                <c:pt idx="124619">
                  <c:v>321.52864583333331</c:v>
                </c:pt>
                <c:pt idx="124620">
                  <c:v>321.53125</c:v>
                </c:pt>
                <c:pt idx="124621">
                  <c:v>321.53385416666669</c:v>
                </c:pt>
                <c:pt idx="124622">
                  <c:v>321.53645833333331</c:v>
                </c:pt>
                <c:pt idx="124623">
                  <c:v>321.5390625</c:v>
                </c:pt>
                <c:pt idx="124624">
                  <c:v>321.54166666666669</c:v>
                </c:pt>
                <c:pt idx="124625">
                  <c:v>321.54427083333331</c:v>
                </c:pt>
                <c:pt idx="124626">
                  <c:v>321.546875</c:v>
                </c:pt>
                <c:pt idx="124627">
                  <c:v>321.54947916666669</c:v>
                </c:pt>
                <c:pt idx="124628">
                  <c:v>321.55208333333331</c:v>
                </c:pt>
                <c:pt idx="124629">
                  <c:v>321.5546875</c:v>
                </c:pt>
                <c:pt idx="124630">
                  <c:v>321.55729166666669</c:v>
                </c:pt>
                <c:pt idx="124631">
                  <c:v>321.55989583333331</c:v>
                </c:pt>
                <c:pt idx="124632">
                  <c:v>321.5625</c:v>
                </c:pt>
                <c:pt idx="124633">
                  <c:v>321.56510416666669</c:v>
                </c:pt>
                <c:pt idx="124634">
                  <c:v>321.56770833333331</c:v>
                </c:pt>
                <c:pt idx="124635">
                  <c:v>321.5703125</c:v>
                </c:pt>
                <c:pt idx="124636">
                  <c:v>321.57291666666669</c:v>
                </c:pt>
                <c:pt idx="124637">
                  <c:v>321.57552083333331</c:v>
                </c:pt>
                <c:pt idx="124638">
                  <c:v>321.578125</c:v>
                </c:pt>
                <c:pt idx="124639">
                  <c:v>321.58072916666669</c:v>
                </c:pt>
                <c:pt idx="124640">
                  <c:v>321.58333333333331</c:v>
                </c:pt>
                <c:pt idx="124641">
                  <c:v>321.5859375</c:v>
                </c:pt>
                <c:pt idx="124642">
                  <c:v>321.58854166666669</c:v>
                </c:pt>
                <c:pt idx="124643">
                  <c:v>321.59114583333331</c:v>
                </c:pt>
                <c:pt idx="124644">
                  <c:v>321.59375</c:v>
                </c:pt>
                <c:pt idx="124645">
                  <c:v>321.59635416666669</c:v>
                </c:pt>
                <c:pt idx="124646">
                  <c:v>321.59895833333331</c:v>
                </c:pt>
                <c:pt idx="124647">
                  <c:v>321.6015625</c:v>
                </c:pt>
                <c:pt idx="124648">
                  <c:v>321.60416666666669</c:v>
                </c:pt>
                <c:pt idx="124649">
                  <c:v>321.60677083333331</c:v>
                </c:pt>
                <c:pt idx="124650">
                  <c:v>321.609375</c:v>
                </c:pt>
                <c:pt idx="124651">
                  <c:v>321.61197916666669</c:v>
                </c:pt>
                <c:pt idx="124652">
                  <c:v>321.61458333333331</c:v>
                </c:pt>
                <c:pt idx="124653">
                  <c:v>321.6171875</c:v>
                </c:pt>
                <c:pt idx="124654">
                  <c:v>321.61979166666669</c:v>
                </c:pt>
                <c:pt idx="124655">
                  <c:v>321.62239583333331</c:v>
                </c:pt>
                <c:pt idx="124656">
                  <c:v>321.625</c:v>
                </c:pt>
                <c:pt idx="124657">
                  <c:v>321.62760416666669</c:v>
                </c:pt>
                <c:pt idx="124658">
                  <c:v>321.63020833333331</c:v>
                </c:pt>
                <c:pt idx="124659">
                  <c:v>321.6328125</c:v>
                </c:pt>
                <c:pt idx="124660">
                  <c:v>321.63541666666669</c:v>
                </c:pt>
                <c:pt idx="124661">
                  <c:v>321.63802083333331</c:v>
                </c:pt>
                <c:pt idx="124662">
                  <c:v>321.640625</c:v>
                </c:pt>
                <c:pt idx="124663">
                  <c:v>321.64322916666669</c:v>
                </c:pt>
                <c:pt idx="124664">
                  <c:v>321.64583333333331</c:v>
                </c:pt>
                <c:pt idx="124665">
                  <c:v>321.6484375</c:v>
                </c:pt>
                <c:pt idx="124666">
                  <c:v>321.65104166666669</c:v>
                </c:pt>
                <c:pt idx="124667">
                  <c:v>321.65364583333331</c:v>
                </c:pt>
                <c:pt idx="124668">
                  <c:v>321.65625</c:v>
                </c:pt>
                <c:pt idx="124669">
                  <c:v>321.65885416666669</c:v>
                </c:pt>
                <c:pt idx="124670">
                  <c:v>321.66145833333331</c:v>
                </c:pt>
                <c:pt idx="124671">
                  <c:v>321.6640625</c:v>
                </c:pt>
                <c:pt idx="124672">
                  <c:v>321.66666666666669</c:v>
                </c:pt>
                <c:pt idx="124673">
                  <c:v>321.66927083333331</c:v>
                </c:pt>
                <c:pt idx="124674">
                  <c:v>321.671875</c:v>
                </c:pt>
                <c:pt idx="124675">
                  <c:v>321.67447916666669</c:v>
                </c:pt>
                <c:pt idx="124676">
                  <c:v>321.67708333333331</c:v>
                </c:pt>
                <c:pt idx="124677">
                  <c:v>321.6796875</c:v>
                </c:pt>
                <c:pt idx="124678">
                  <c:v>321.68229166666669</c:v>
                </c:pt>
                <c:pt idx="124679">
                  <c:v>321.68489583333331</c:v>
                </c:pt>
                <c:pt idx="124680">
                  <c:v>321.6875</c:v>
                </c:pt>
                <c:pt idx="124681">
                  <c:v>321.69010416666669</c:v>
                </c:pt>
                <c:pt idx="124682">
                  <c:v>321.69270833333331</c:v>
                </c:pt>
                <c:pt idx="124683">
                  <c:v>321.6953125</c:v>
                </c:pt>
                <c:pt idx="124684">
                  <c:v>321.69791666666669</c:v>
                </c:pt>
                <c:pt idx="124685">
                  <c:v>321.70052083333331</c:v>
                </c:pt>
                <c:pt idx="124686">
                  <c:v>321.703125</c:v>
                </c:pt>
                <c:pt idx="124687">
                  <c:v>321.70572916666669</c:v>
                </c:pt>
                <c:pt idx="124688">
                  <c:v>321.70833333333331</c:v>
                </c:pt>
                <c:pt idx="124689">
                  <c:v>321.7109375</c:v>
                </c:pt>
                <c:pt idx="124690">
                  <c:v>321.71354166666669</c:v>
                </c:pt>
                <c:pt idx="124691">
                  <c:v>321.71614583333331</c:v>
                </c:pt>
                <c:pt idx="124692">
                  <c:v>321.71875</c:v>
                </c:pt>
                <c:pt idx="124693">
                  <c:v>321.72135416666669</c:v>
                </c:pt>
                <c:pt idx="124694">
                  <c:v>321.72395833333331</c:v>
                </c:pt>
                <c:pt idx="124695">
                  <c:v>321.7265625</c:v>
                </c:pt>
                <c:pt idx="124696">
                  <c:v>321.72916666666669</c:v>
                </c:pt>
                <c:pt idx="124697">
                  <c:v>321.73177083333331</c:v>
                </c:pt>
                <c:pt idx="124698">
                  <c:v>321.734375</c:v>
                </c:pt>
                <c:pt idx="124699">
                  <c:v>321.73697916666669</c:v>
                </c:pt>
                <c:pt idx="124700">
                  <c:v>321.73958333333331</c:v>
                </c:pt>
                <c:pt idx="124701">
                  <c:v>321.7421875</c:v>
                </c:pt>
                <c:pt idx="124702">
                  <c:v>321.74479166666669</c:v>
                </c:pt>
                <c:pt idx="124703">
                  <c:v>321.74739583333331</c:v>
                </c:pt>
                <c:pt idx="124704">
                  <c:v>321.75</c:v>
                </c:pt>
                <c:pt idx="124705">
                  <c:v>321.75260416666669</c:v>
                </c:pt>
                <c:pt idx="124706">
                  <c:v>321.75520833333331</c:v>
                </c:pt>
                <c:pt idx="124707">
                  <c:v>321.7578125</c:v>
                </c:pt>
                <c:pt idx="124708">
                  <c:v>321.76041666666669</c:v>
                </c:pt>
                <c:pt idx="124709">
                  <c:v>321.76302083333331</c:v>
                </c:pt>
                <c:pt idx="124710">
                  <c:v>321.765625</c:v>
                </c:pt>
                <c:pt idx="124711">
                  <c:v>321.76822916666669</c:v>
                </c:pt>
                <c:pt idx="124712">
                  <c:v>321.77083333333331</c:v>
                </c:pt>
                <c:pt idx="124713">
                  <c:v>321.7734375</c:v>
                </c:pt>
                <c:pt idx="124714">
                  <c:v>321.77604166666669</c:v>
                </c:pt>
                <c:pt idx="124715">
                  <c:v>321.77864583333331</c:v>
                </c:pt>
                <c:pt idx="124716">
                  <c:v>321.78125</c:v>
                </c:pt>
                <c:pt idx="124717">
                  <c:v>321.78385416666669</c:v>
                </c:pt>
                <c:pt idx="124718">
                  <c:v>321.78645833333331</c:v>
                </c:pt>
                <c:pt idx="124719">
                  <c:v>321.7890625</c:v>
                </c:pt>
                <c:pt idx="124720">
                  <c:v>321.79166666666669</c:v>
                </c:pt>
                <c:pt idx="124721">
                  <c:v>321.79427083333331</c:v>
                </c:pt>
                <c:pt idx="124722">
                  <c:v>321.796875</c:v>
                </c:pt>
                <c:pt idx="124723">
                  <c:v>321.79947916666669</c:v>
                </c:pt>
                <c:pt idx="124724">
                  <c:v>321.80208333333331</c:v>
                </c:pt>
                <c:pt idx="124725">
                  <c:v>321.8046875</c:v>
                </c:pt>
                <c:pt idx="124726">
                  <c:v>321.80729166666669</c:v>
                </c:pt>
                <c:pt idx="124727">
                  <c:v>321.80989583333331</c:v>
                </c:pt>
                <c:pt idx="124728">
                  <c:v>321.8125</c:v>
                </c:pt>
                <c:pt idx="124729">
                  <c:v>321.81510416666669</c:v>
                </c:pt>
                <c:pt idx="124730">
                  <c:v>321.81770833333331</c:v>
                </c:pt>
                <c:pt idx="124731">
                  <c:v>321.8203125</c:v>
                </c:pt>
                <c:pt idx="124732">
                  <c:v>321.82291666666669</c:v>
                </c:pt>
                <c:pt idx="124733">
                  <c:v>321.82552083333331</c:v>
                </c:pt>
                <c:pt idx="124734">
                  <c:v>321.828125</c:v>
                </c:pt>
                <c:pt idx="124735">
                  <c:v>321.83072916666669</c:v>
                </c:pt>
                <c:pt idx="124736">
                  <c:v>321.83333333333331</c:v>
                </c:pt>
                <c:pt idx="124737">
                  <c:v>321.8359375</c:v>
                </c:pt>
                <c:pt idx="124738">
                  <c:v>321.83854166666669</c:v>
                </c:pt>
                <c:pt idx="124739">
                  <c:v>321.84114583333331</c:v>
                </c:pt>
                <c:pt idx="124740">
                  <c:v>321.84375</c:v>
                </c:pt>
                <c:pt idx="124741">
                  <c:v>321.84635416666669</c:v>
                </c:pt>
                <c:pt idx="124742">
                  <c:v>321.84895833333331</c:v>
                </c:pt>
                <c:pt idx="124743">
                  <c:v>321.8515625</c:v>
                </c:pt>
                <c:pt idx="124744">
                  <c:v>321.85416666666669</c:v>
                </c:pt>
                <c:pt idx="124745">
                  <c:v>321.85677083333331</c:v>
                </c:pt>
                <c:pt idx="124746">
                  <c:v>321.859375</c:v>
                </c:pt>
                <c:pt idx="124747">
                  <c:v>321.86197916666669</c:v>
                </c:pt>
                <c:pt idx="124748">
                  <c:v>321.86458333333331</c:v>
                </c:pt>
                <c:pt idx="124749">
                  <c:v>321.8671875</c:v>
                </c:pt>
                <c:pt idx="124750">
                  <c:v>321.86979166666669</c:v>
                </c:pt>
                <c:pt idx="124751">
                  <c:v>321.87239583333331</c:v>
                </c:pt>
                <c:pt idx="124752">
                  <c:v>321.875</c:v>
                </c:pt>
                <c:pt idx="124753">
                  <c:v>321.87760416666669</c:v>
                </c:pt>
                <c:pt idx="124754">
                  <c:v>321.88020833333331</c:v>
                </c:pt>
                <c:pt idx="124755">
                  <c:v>321.8828125</c:v>
                </c:pt>
                <c:pt idx="124756">
                  <c:v>321.88541666666669</c:v>
                </c:pt>
                <c:pt idx="124757">
                  <c:v>321.88802083333331</c:v>
                </c:pt>
                <c:pt idx="124758">
                  <c:v>321.890625</c:v>
                </c:pt>
                <c:pt idx="124759">
                  <c:v>321.89322916666669</c:v>
                </c:pt>
                <c:pt idx="124760">
                  <c:v>321.89583333333331</c:v>
                </c:pt>
                <c:pt idx="124761">
                  <c:v>321.8984375</c:v>
                </c:pt>
                <c:pt idx="124762">
                  <c:v>321.90104166666669</c:v>
                </c:pt>
                <c:pt idx="124763">
                  <c:v>321.90364583333331</c:v>
                </c:pt>
                <c:pt idx="124764">
                  <c:v>321.90625</c:v>
                </c:pt>
                <c:pt idx="124765">
                  <c:v>321.90885416666669</c:v>
                </c:pt>
                <c:pt idx="124766">
                  <c:v>321.91145833333331</c:v>
                </c:pt>
                <c:pt idx="124767">
                  <c:v>321.9140625</c:v>
                </c:pt>
                <c:pt idx="124768">
                  <c:v>321.91666666666669</c:v>
                </c:pt>
                <c:pt idx="124769">
                  <c:v>321.91927083333331</c:v>
                </c:pt>
                <c:pt idx="124770">
                  <c:v>321.921875</c:v>
                </c:pt>
                <c:pt idx="124771">
                  <c:v>321.92447916666669</c:v>
                </c:pt>
                <c:pt idx="124772">
                  <c:v>321.92708333333331</c:v>
                </c:pt>
                <c:pt idx="124773">
                  <c:v>321.9296875</c:v>
                </c:pt>
                <c:pt idx="124774">
                  <c:v>321.93229166666669</c:v>
                </c:pt>
                <c:pt idx="124775">
                  <c:v>321.93489583333331</c:v>
                </c:pt>
                <c:pt idx="124776">
                  <c:v>321.9375</c:v>
                </c:pt>
                <c:pt idx="124777">
                  <c:v>321.94010416666669</c:v>
                </c:pt>
                <c:pt idx="124778">
                  <c:v>321.94270833333331</c:v>
                </c:pt>
                <c:pt idx="124779">
                  <c:v>321.9453125</c:v>
                </c:pt>
                <c:pt idx="124780">
                  <c:v>321.94791666666669</c:v>
                </c:pt>
                <c:pt idx="124781">
                  <c:v>321.95052083333331</c:v>
                </c:pt>
                <c:pt idx="124782">
                  <c:v>321.953125</c:v>
                </c:pt>
                <c:pt idx="124783">
                  <c:v>321.95572916666669</c:v>
                </c:pt>
                <c:pt idx="124784">
                  <c:v>321.95833333333331</c:v>
                </c:pt>
                <c:pt idx="124785">
                  <c:v>321.9609375</c:v>
                </c:pt>
                <c:pt idx="124786">
                  <c:v>321.96354166666669</c:v>
                </c:pt>
                <c:pt idx="124787">
                  <c:v>321.96614583333331</c:v>
                </c:pt>
                <c:pt idx="124788">
                  <c:v>321.96875</c:v>
                </c:pt>
                <c:pt idx="124789">
                  <c:v>321.97135416666669</c:v>
                </c:pt>
                <c:pt idx="124790">
                  <c:v>321.97395833333331</c:v>
                </c:pt>
                <c:pt idx="124791">
                  <c:v>321.9765625</c:v>
                </c:pt>
                <c:pt idx="124792">
                  <c:v>321.97916666666669</c:v>
                </c:pt>
                <c:pt idx="124793">
                  <c:v>321.98177083333331</c:v>
                </c:pt>
                <c:pt idx="124794">
                  <c:v>321.984375</c:v>
                </c:pt>
                <c:pt idx="124795">
                  <c:v>321.98697916666669</c:v>
                </c:pt>
                <c:pt idx="124796">
                  <c:v>321.98958333333331</c:v>
                </c:pt>
                <c:pt idx="124797">
                  <c:v>321.9921875</c:v>
                </c:pt>
                <c:pt idx="124798">
                  <c:v>321.99479166666669</c:v>
                </c:pt>
                <c:pt idx="124799">
                  <c:v>321.99739583333331</c:v>
                </c:pt>
                <c:pt idx="124800">
                  <c:v>322</c:v>
                </c:pt>
                <c:pt idx="124801">
                  <c:v>322.00260416666669</c:v>
                </c:pt>
                <c:pt idx="124802">
                  <c:v>322.00520833333331</c:v>
                </c:pt>
                <c:pt idx="124803">
                  <c:v>322.0078125</c:v>
                </c:pt>
                <c:pt idx="124804">
                  <c:v>322.01041666666669</c:v>
                </c:pt>
                <c:pt idx="124805">
                  <c:v>322.01302083333331</c:v>
                </c:pt>
                <c:pt idx="124806">
                  <c:v>322.015625</c:v>
                </c:pt>
                <c:pt idx="124807">
                  <c:v>322.01822916666669</c:v>
                </c:pt>
                <c:pt idx="124808">
                  <c:v>322.02083333333331</c:v>
                </c:pt>
                <c:pt idx="124809">
                  <c:v>322.0234375</c:v>
                </c:pt>
                <c:pt idx="124810">
                  <c:v>322.02604166666669</c:v>
                </c:pt>
                <c:pt idx="124811">
                  <c:v>322.02864583333331</c:v>
                </c:pt>
                <c:pt idx="124812">
                  <c:v>322.03125</c:v>
                </c:pt>
                <c:pt idx="124813">
                  <c:v>322.03385416666669</c:v>
                </c:pt>
                <c:pt idx="124814">
                  <c:v>322.03645833333331</c:v>
                </c:pt>
                <c:pt idx="124815">
                  <c:v>322.0390625</c:v>
                </c:pt>
                <c:pt idx="124816">
                  <c:v>322.04166666666669</c:v>
                </c:pt>
                <c:pt idx="124817">
                  <c:v>322.04427083333331</c:v>
                </c:pt>
                <c:pt idx="124818">
                  <c:v>322.046875</c:v>
                </c:pt>
                <c:pt idx="124819">
                  <c:v>322.04947916666669</c:v>
                </c:pt>
                <c:pt idx="124820">
                  <c:v>322.05208333333331</c:v>
                </c:pt>
                <c:pt idx="124821">
                  <c:v>322.0546875</c:v>
                </c:pt>
                <c:pt idx="124822">
                  <c:v>322.05729166666669</c:v>
                </c:pt>
                <c:pt idx="124823">
                  <c:v>322.05989583333331</c:v>
                </c:pt>
                <c:pt idx="124824">
                  <c:v>322.0625</c:v>
                </c:pt>
                <c:pt idx="124825">
                  <c:v>322.06510416666669</c:v>
                </c:pt>
                <c:pt idx="124826">
                  <c:v>322.06770833333331</c:v>
                </c:pt>
                <c:pt idx="124827">
                  <c:v>322.0703125</c:v>
                </c:pt>
                <c:pt idx="124828">
                  <c:v>322.07291666666669</c:v>
                </c:pt>
                <c:pt idx="124829">
                  <c:v>322.07552083333331</c:v>
                </c:pt>
                <c:pt idx="124830">
                  <c:v>322.078125</c:v>
                </c:pt>
                <c:pt idx="124831">
                  <c:v>322.08072916666669</c:v>
                </c:pt>
                <c:pt idx="124832">
                  <c:v>322.08333333333331</c:v>
                </c:pt>
                <c:pt idx="124833">
                  <c:v>322.0859375</c:v>
                </c:pt>
                <c:pt idx="124834">
                  <c:v>322.08854166666669</c:v>
                </c:pt>
                <c:pt idx="124835">
                  <c:v>322.09114583333331</c:v>
                </c:pt>
                <c:pt idx="124836">
                  <c:v>322.09375</c:v>
                </c:pt>
                <c:pt idx="124837">
                  <c:v>322.09635416666669</c:v>
                </c:pt>
                <c:pt idx="124838">
                  <c:v>322.09895833333331</c:v>
                </c:pt>
                <c:pt idx="124839">
                  <c:v>322.1015625</c:v>
                </c:pt>
                <c:pt idx="124840">
                  <c:v>322.10416666666669</c:v>
                </c:pt>
                <c:pt idx="124841">
                  <c:v>322.10677083333331</c:v>
                </c:pt>
                <c:pt idx="124842">
                  <c:v>322.109375</c:v>
                </c:pt>
                <c:pt idx="124843">
                  <c:v>322.11197916666669</c:v>
                </c:pt>
                <c:pt idx="124844">
                  <c:v>322.11458333333331</c:v>
                </c:pt>
                <c:pt idx="124845">
                  <c:v>322.1171875</c:v>
                </c:pt>
                <c:pt idx="124846">
                  <c:v>322.11979166666669</c:v>
                </c:pt>
                <c:pt idx="124847">
                  <c:v>322.12239583333331</c:v>
                </c:pt>
                <c:pt idx="124848">
                  <c:v>322.125</c:v>
                </c:pt>
                <c:pt idx="124849">
                  <c:v>322.12760416666669</c:v>
                </c:pt>
                <c:pt idx="124850">
                  <c:v>322.13020833333331</c:v>
                </c:pt>
                <c:pt idx="124851">
                  <c:v>322.1328125</c:v>
                </c:pt>
                <c:pt idx="124852">
                  <c:v>322.13541666666669</c:v>
                </c:pt>
                <c:pt idx="124853">
                  <c:v>322.13802083333331</c:v>
                </c:pt>
                <c:pt idx="124854">
                  <c:v>322.140625</c:v>
                </c:pt>
                <c:pt idx="124855">
                  <c:v>322.14322916666669</c:v>
                </c:pt>
                <c:pt idx="124856">
                  <c:v>322.14583333333331</c:v>
                </c:pt>
                <c:pt idx="124857">
                  <c:v>322.1484375</c:v>
                </c:pt>
                <c:pt idx="124858">
                  <c:v>322.15104166666669</c:v>
                </c:pt>
                <c:pt idx="124859">
                  <c:v>322.15364583333331</c:v>
                </c:pt>
                <c:pt idx="124860">
                  <c:v>322.15625</c:v>
                </c:pt>
                <c:pt idx="124861">
                  <c:v>322.15885416666669</c:v>
                </c:pt>
                <c:pt idx="124862">
                  <c:v>322.16145833333331</c:v>
                </c:pt>
                <c:pt idx="124863">
                  <c:v>322.1640625</c:v>
                </c:pt>
                <c:pt idx="124864">
                  <c:v>322.16666666666669</c:v>
                </c:pt>
                <c:pt idx="124865">
                  <c:v>322.16927083333331</c:v>
                </c:pt>
                <c:pt idx="124866">
                  <c:v>322.171875</c:v>
                </c:pt>
                <c:pt idx="124867">
                  <c:v>322.17447916666669</c:v>
                </c:pt>
                <c:pt idx="124868">
                  <c:v>322.17708333333331</c:v>
                </c:pt>
                <c:pt idx="124869">
                  <c:v>322.1796875</c:v>
                </c:pt>
                <c:pt idx="124870">
                  <c:v>322.18229166666669</c:v>
                </c:pt>
                <c:pt idx="124871">
                  <c:v>322.18489583333331</c:v>
                </c:pt>
                <c:pt idx="124872">
                  <c:v>322.1875</c:v>
                </c:pt>
                <c:pt idx="124873">
                  <c:v>322.19010416666669</c:v>
                </c:pt>
                <c:pt idx="124874">
                  <c:v>322.19270833333331</c:v>
                </c:pt>
                <c:pt idx="124875">
                  <c:v>322.1953125</c:v>
                </c:pt>
                <c:pt idx="124876">
                  <c:v>322.19791666666669</c:v>
                </c:pt>
                <c:pt idx="124877">
                  <c:v>322.20052083333331</c:v>
                </c:pt>
                <c:pt idx="124878">
                  <c:v>322.203125</c:v>
                </c:pt>
                <c:pt idx="124879">
                  <c:v>322.20572916666669</c:v>
                </c:pt>
                <c:pt idx="124880">
                  <c:v>322.20833333333331</c:v>
                </c:pt>
                <c:pt idx="124881">
                  <c:v>322.2109375</c:v>
                </c:pt>
                <c:pt idx="124882">
                  <c:v>322.21354166666669</c:v>
                </c:pt>
                <c:pt idx="124883">
                  <c:v>322.21614583333331</c:v>
                </c:pt>
                <c:pt idx="124884">
                  <c:v>322.21875</c:v>
                </c:pt>
                <c:pt idx="124885">
                  <c:v>322.22135416666669</c:v>
                </c:pt>
                <c:pt idx="124886">
                  <c:v>322.22395833333331</c:v>
                </c:pt>
                <c:pt idx="124887">
                  <c:v>322.2265625</c:v>
                </c:pt>
                <c:pt idx="124888">
                  <c:v>322.22916666666669</c:v>
                </c:pt>
                <c:pt idx="124889">
                  <c:v>322.23177083333331</c:v>
                </c:pt>
                <c:pt idx="124890">
                  <c:v>322.234375</c:v>
                </c:pt>
                <c:pt idx="124891">
                  <c:v>322.23697916666669</c:v>
                </c:pt>
                <c:pt idx="124892">
                  <c:v>322.23958333333331</c:v>
                </c:pt>
                <c:pt idx="124893">
                  <c:v>322.2421875</c:v>
                </c:pt>
                <c:pt idx="124894">
                  <c:v>322.24479166666669</c:v>
                </c:pt>
                <c:pt idx="124895">
                  <c:v>322.24739583333331</c:v>
                </c:pt>
                <c:pt idx="124896">
                  <c:v>322.25</c:v>
                </c:pt>
                <c:pt idx="124897">
                  <c:v>322.25260416666669</c:v>
                </c:pt>
                <c:pt idx="124898">
                  <c:v>322.25520833333331</c:v>
                </c:pt>
                <c:pt idx="124899">
                  <c:v>322.2578125</c:v>
                </c:pt>
                <c:pt idx="124900">
                  <c:v>322.26041666666669</c:v>
                </c:pt>
                <c:pt idx="124901">
                  <c:v>322.26302083333331</c:v>
                </c:pt>
                <c:pt idx="124902">
                  <c:v>322.265625</c:v>
                </c:pt>
                <c:pt idx="124903">
                  <c:v>322.26822916666669</c:v>
                </c:pt>
                <c:pt idx="124904">
                  <c:v>322.27083333333331</c:v>
                </c:pt>
                <c:pt idx="124905">
                  <c:v>322.2734375</c:v>
                </c:pt>
                <c:pt idx="124906">
                  <c:v>322.27604166666669</c:v>
                </c:pt>
                <c:pt idx="124907">
                  <c:v>322.27864583333331</c:v>
                </c:pt>
                <c:pt idx="124908">
                  <c:v>322.28125</c:v>
                </c:pt>
                <c:pt idx="124909">
                  <c:v>322.28385416666669</c:v>
                </c:pt>
                <c:pt idx="124910">
                  <c:v>322.28645833333331</c:v>
                </c:pt>
                <c:pt idx="124911">
                  <c:v>322.2890625</c:v>
                </c:pt>
                <c:pt idx="124912">
                  <c:v>322.29166666666669</c:v>
                </c:pt>
                <c:pt idx="124913">
                  <c:v>322.29427083333331</c:v>
                </c:pt>
                <c:pt idx="124914">
                  <c:v>322.296875</c:v>
                </c:pt>
                <c:pt idx="124915">
                  <c:v>322.29947916666669</c:v>
                </c:pt>
                <c:pt idx="124916">
                  <c:v>322.30208333333331</c:v>
                </c:pt>
                <c:pt idx="124917">
                  <c:v>322.3046875</c:v>
                </c:pt>
                <c:pt idx="124918">
                  <c:v>322.30729166666669</c:v>
                </c:pt>
                <c:pt idx="124919">
                  <c:v>322.30989583333331</c:v>
                </c:pt>
                <c:pt idx="124920">
                  <c:v>322.3125</c:v>
                </c:pt>
                <c:pt idx="124921">
                  <c:v>322.31510416666669</c:v>
                </c:pt>
                <c:pt idx="124922">
                  <c:v>322.31770833333331</c:v>
                </c:pt>
                <c:pt idx="124923">
                  <c:v>322.3203125</c:v>
                </c:pt>
                <c:pt idx="124924">
                  <c:v>322.32291666666669</c:v>
                </c:pt>
                <c:pt idx="124925">
                  <c:v>322.32552083333331</c:v>
                </c:pt>
                <c:pt idx="124926">
                  <c:v>322.328125</c:v>
                </c:pt>
                <c:pt idx="124927">
                  <c:v>322.33072916666669</c:v>
                </c:pt>
                <c:pt idx="124928">
                  <c:v>322.33333333333331</c:v>
                </c:pt>
                <c:pt idx="124929">
                  <c:v>322.3359375</c:v>
                </c:pt>
                <c:pt idx="124930">
                  <c:v>322.33854166666669</c:v>
                </c:pt>
                <c:pt idx="124931">
                  <c:v>322.34114583333331</c:v>
                </c:pt>
                <c:pt idx="124932">
                  <c:v>322.34375</c:v>
                </c:pt>
                <c:pt idx="124933">
                  <c:v>322.34635416666669</c:v>
                </c:pt>
                <c:pt idx="124934">
                  <c:v>322.34895833333331</c:v>
                </c:pt>
                <c:pt idx="124935">
                  <c:v>322.3515625</c:v>
                </c:pt>
                <c:pt idx="124936">
                  <c:v>322.35416666666669</c:v>
                </c:pt>
                <c:pt idx="124937">
                  <c:v>322.35677083333331</c:v>
                </c:pt>
                <c:pt idx="124938">
                  <c:v>322.359375</c:v>
                </c:pt>
                <c:pt idx="124939">
                  <c:v>322.36197916666669</c:v>
                </c:pt>
                <c:pt idx="124940">
                  <c:v>322.36458333333331</c:v>
                </c:pt>
                <c:pt idx="124941">
                  <c:v>322.3671875</c:v>
                </c:pt>
                <c:pt idx="124942">
                  <c:v>322.36979166666669</c:v>
                </c:pt>
                <c:pt idx="124943">
                  <c:v>322.37239583333331</c:v>
                </c:pt>
                <c:pt idx="124944">
                  <c:v>322.375</c:v>
                </c:pt>
                <c:pt idx="124945">
                  <c:v>322.37760416666669</c:v>
                </c:pt>
                <c:pt idx="124946">
                  <c:v>322.38020833333331</c:v>
                </c:pt>
                <c:pt idx="124947">
                  <c:v>322.3828125</c:v>
                </c:pt>
                <c:pt idx="124948">
                  <c:v>322.38541666666669</c:v>
                </c:pt>
                <c:pt idx="124949">
                  <c:v>322.38802083333331</c:v>
                </c:pt>
                <c:pt idx="124950">
                  <c:v>322.390625</c:v>
                </c:pt>
                <c:pt idx="124951">
                  <c:v>322.39322916666669</c:v>
                </c:pt>
                <c:pt idx="124952">
                  <c:v>322.39583333333331</c:v>
                </c:pt>
                <c:pt idx="124953">
                  <c:v>322.3984375</c:v>
                </c:pt>
                <c:pt idx="124954">
                  <c:v>322.40104166666669</c:v>
                </c:pt>
                <c:pt idx="124955">
                  <c:v>322.40364583333331</c:v>
                </c:pt>
                <c:pt idx="124956">
                  <c:v>322.40625</c:v>
                </c:pt>
                <c:pt idx="124957">
                  <c:v>322.40885416666669</c:v>
                </c:pt>
                <c:pt idx="124958">
                  <c:v>322.41145833333331</c:v>
                </c:pt>
                <c:pt idx="124959">
                  <c:v>322.4140625</c:v>
                </c:pt>
                <c:pt idx="124960">
                  <c:v>322.41666666666669</c:v>
                </c:pt>
                <c:pt idx="124961">
                  <c:v>322.41927083333331</c:v>
                </c:pt>
                <c:pt idx="124962">
                  <c:v>322.421875</c:v>
                </c:pt>
                <c:pt idx="124963">
                  <c:v>322.42447916666669</c:v>
                </c:pt>
                <c:pt idx="124964">
                  <c:v>322.42708333333331</c:v>
                </c:pt>
                <c:pt idx="124965">
                  <c:v>322.4296875</c:v>
                </c:pt>
                <c:pt idx="124966">
                  <c:v>322.43229166666669</c:v>
                </c:pt>
                <c:pt idx="124967">
                  <c:v>322.43489583333331</c:v>
                </c:pt>
                <c:pt idx="124968">
                  <c:v>322.4375</c:v>
                </c:pt>
                <c:pt idx="124969">
                  <c:v>322.44010416666669</c:v>
                </c:pt>
                <c:pt idx="124970">
                  <c:v>322.44270833333331</c:v>
                </c:pt>
                <c:pt idx="124971">
                  <c:v>322.4453125</c:v>
                </c:pt>
                <c:pt idx="124972">
                  <c:v>322.44791666666669</c:v>
                </c:pt>
                <c:pt idx="124973">
                  <c:v>322.45052083333331</c:v>
                </c:pt>
                <c:pt idx="124974">
                  <c:v>322.453125</c:v>
                </c:pt>
                <c:pt idx="124975">
                  <c:v>322.45572916666669</c:v>
                </c:pt>
                <c:pt idx="124976">
                  <c:v>322.45833333333331</c:v>
                </c:pt>
                <c:pt idx="124977">
                  <c:v>322.4609375</c:v>
                </c:pt>
                <c:pt idx="124978">
                  <c:v>322.46354166666669</c:v>
                </c:pt>
                <c:pt idx="124979">
                  <c:v>322.46614583333331</c:v>
                </c:pt>
                <c:pt idx="124980">
                  <c:v>322.46875</c:v>
                </c:pt>
                <c:pt idx="124981">
                  <c:v>322.47135416666669</c:v>
                </c:pt>
                <c:pt idx="124982">
                  <c:v>322.47395833333331</c:v>
                </c:pt>
                <c:pt idx="124983">
                  <c:v>322.4765625</c:v>
                </c:pt>
                <c:pt idx="124984">
                  <c:v>322.47916666666669</c:v>
                </c:pt>
                <c:pt idx="124985">
                  <c:v>322.48177083333331</c:v>
                </c:pt>
                <c:pt idx="124986">
                  <c:v>322.484375</c:v>
                </c:pt>
                <c:pt idx="124987">
                  <c:v>322.48697916666669</c:v>
                </c:pt>
                <c:pt idx="124988">
                  <c:v>322.48958333333331</c:v>
                </c:pt>
                <c:pt idx="124989">
                  <c:v>322.4921875</c:v>
                </c:pt>
                <c:pt idx="124990">
                  <c:v>322.49479166666669</c:v>
                </c:pt>
                <c:pt idx="124991">
                  <c:v>322.49739583333331</c:v>
                </c:pt>
                <c:pt idx="124992">
                  <c:v>322.5</c:v>
                </c:pt>
                <c:pt idx="124993">
                  <c:v>322.50260416666669</c:v>
                </c:pt>
                <c:pt idx="124994">
                  <c:v>322.50520833333331</c:v>
                </c:pt>
                <c:pt idx="124995">
                  <c:v>322.5078125</c:v>
                </c:pt>
                <c:pt idx="124996">
                  <c:v>322.51041666666669</c:v>
                </c:pt>
                <c:pt idx="124997">
                  <c:v>322.51302083333331</c:v>
                </c:pt>
                <c:pt idx="124998">
                  <c:v>322.515625</c:v>
                </c:pt>
                <c:pt idx="124999">
                  <c:v>322.51822916666669</c:v>
                </c:pt>
                <c:pt idx="125000">
                  <c:v>322.52083333333331</c:v>
                </c:pt>
                <c:pt idx="125001">
                  <c:v>322.5234375</c:v>
                </c:pt>
                <c:pt idx="125002">
                  <c:v>322.52604166666669</c:v>
                </c:pt>
                <c:pt idx="125003">
                  <c:v>322.52864583333331</c:v>
                </c:pt>
                <c:pt idx="125004">
                  <c:v>322.53125</c:v>
                </c:pt>
                <c:pt idx="125005">
                  <c:v>322.53385416666669</c:v>
                </c:pt>
                <c:pt idx="125006">
                  <c:v>322.53645833333331</c:v>
                </c:pt>
                <c:pt idx="125007">
                  <c:v>322.5390625</c:v>
                </c:pt>
                <c:pt idx="125008">
                  <c:v>322.54166666666669</c:v>
                </c:pt>
                <c:pt idx="125009">
                  <c:v>322.54427083333331</c:v>
                </c:pt>
                <c:pt idx="125010">
                  <c:v>322.546875</c:v>
                </c:pt>
                <c:pt idx="125011">
                  <c:v>322.54947916666669</c:v>
                </c:pt>
                <c:pt idx="125012">
                  <c:v>322.55208333333331</c:v>
                </c:pt>
                <c:pt idx="125013">
                  <c:v>322.5546875</c:v>
                </c:pt>
                <c:pt idx="125014">
                  <c:v>322.55729166666669</c:v>
                </c:pt>
                <c:pt idx="125015">
                  <c:v>322.55989583333331</c:v>
                </c:pt>
                <c:pt idx="125016">
                  <c:v>322.5625</c:v>
                </c:pt>
                <c:pt idx="125017">
                  <c:v>322.56510416666669</c:v>
                </c:pt>
                <c:pt idx="125018">
                  <c:v>322.56770833333331</c:v>
                </c:pt>
                <c:pt idx="125019">
                  <c:v>322.5703125</c:v>
                </c:pt>
                <c:pt idx="125020">
                  <c:v>322.57291666666669</c:v>
                </c:pt>
                <c:pt idx="125021">
                  <c:v>322.57552083333331</c:v>
                </c:pt>
                <c:pt idx="125022">
                  <c:v>322.578125</c:v>
                </c:pt>
                <c:pt idx="125023">
                  <c:v>322.58072916666669</c:v>
                </c:pt>
                <c:pt idx="125024">
                  <c:v>322.58333333333331</c:v>
                </c:pt>
                <c:pt idx="125025">
                  <c:v>322.5859375</c:v>
                </c:pt>
                <c:pt idx="125026">
                  <c:v>322.58854166666669</c:v>
                </c:pt>
                <c:pt idx="125027">
                  <c:v>322.59114583333331</c:v>
                </c:pt>
                <c:pt idx="125028">
                  <c:v>322.59375</c:v>
                </c:pt>
                <c:pt idx="125029">
                  <c:v>322.59635416666669</c:v>
                </c:pt>
                <c:pt idx="125030">
                  <c:v>322.59895833333331</c:v>
                </c:pt>
                <c:pt idx="125031">
                  <c:v>322.6015625</c:v>
                </c:pt>
                <c:pt idx="125032">
                  <c:v>322.60416666666669</c:v>
                </c:pt>
                <c:pt idx="125033">
                  <c:v>322.60677083333331</c:v>
                </c:pt>
                <c:pt idx="125034">
                  <c:v>322.609375</c:v>
                </c:pt>
                <c:pt idx="125035">
                  <c:v>322.61197916666669</c:v>
                </c:pt>
                <c:pt idx="125036">
                  <c:v>322.61458333333331</c:v>
                </c:pt>
                <c:pt idx="125037">
                  <c:v>322.6171875</c:v>
                </c:pt>
                <c:pt idx="125038">
                  <c:v>322.61979166666669</c:v>
                </c:pt>
                <c:pt idx="125039">
                  <c:v>322.62239583333331</c:v>
                </c:pt>
                <c:pt idx="125040">
                  <c:v>322.625</c:v>
                </c:pt>
                <c:pt idx="125041">
                  <c:v>322.62760416666669</c:v>
                </c:pt>
                <c:pt idx="125042">
                  <c:v>322.63020833333331</c:v>
                </c:pt>
                <c:pt idx="125043">
                  <c:v>322.6328125</c:v>
                </c:pt>
                <c:pt idx="125044">
                  <c:v>322.63541666666669</c:v>
                </c:pt>
                <c:pt idx="125045">
                  <c:v>322.63802083333331</c:v>
                </c:pt>
                <c:pt idx="125046">
                  <c:v>322.640625</c:v>
                </c:pt>
                <c:pt idx="125047">
                  <c:v>322.64322916666669</c:v>
                </c:pt>
                <c:pt idx="125048">
                  <c:v>322.64583333333331</c:v>
                </c:pt>
                <c:pt idx="125049">
                  <c:v>322.6484375</c:v>
                </c:pt>
                <c:pt idx="125050">
                  <c:v>322.65104166666669</c:v>
                </c:pt>
                <c:pt idx="125051">
                  <c:v>322.65364583333331</c:v>
                </c:pt>
                <c:pt idx="125052">
                  <c:v>322.65625</c:v>
                </c:pt>
                <c:pt idx="125053">
                  <c:v>322.65885416666669</c:v>
                </c:pt>
                <c:pt idx="125054">
                  <c:v>322.66145833333331</c:v>
                </c:pt>
                <c:pt idx="125055">
                  <c:v>322.6640625</c:v>
                </c:pt>
                <c:pt idx="125056">
                  <c:v>322.66666666666669</c:v>
                </c:pt>
                <c:pt idx="125057">
                  <c:v>322.66927083333331</c:v>
                </c:pt>
                <c:pt idx="125058">
                  <c:v>322.671875</c:v>
                </c:pt>
                <c:pt idx="125059">
                  <c:v>322.67447916666669</c:v>
                </c:pt>
                <c:pt idx="125060">
                  <c:v>322.67708333333331</c:v>
                </c:pt>
                <c:pt idx="125061">
                  <c:v>322.6796875</c:v>
                </c:pt>
                <c:pt idx="125062">
                  <c:v>322.68229166666669</c:v>
                </c:pt>
                <c:pt idx="125063">
                  <c:v>322.68489583333331</c:v>
                </c:pt>
                <c:pt idx="125064">
                  <c:v>322.6875</c:v>
                </c:pt>
                <c:pt idx="125065">
                  <c:v>322.69010416666669</c:v>
                </c:pt>
                <c:pt idx="125066">
                  <c:v>322.69270833333331</c:v>
                </c:pt>
                <c:pt idx="125067">
                  <c:v>322.6953125</c:v>
                </c:pt>
                <c:pt idx="125068">
                  <c:v>322.69791666666669</c:v>
                </c:pt>
                <c:pt idx="125069">
                  <c:v>322.70052083333331</c:v>
                </c:pt>
                <c:pt idx="125070">
                  <c:v>322.703125</c:v>
                </c:pt>
                <c:pt idx="125071">
                  <c:v>322.70572916666669</c:v>
                </c:pt>
                <c:pt idx="125072">
                  <c:v>322.70833333333331</c:v>
                </c:pt>
                <c:pt idx="125073">
                  <c:v>322.7109375</c:v>
                </c:pt>
                <c:pt idx="125074">
                  <c:v>322.71354166666669</c:v>
                </c:pt>
                <c:pt idx="125075">
                  <c:v>322.71614583333331</c:v>
                </c:pt>
                <c:pt idx="125076">
                  <c:v>322.71875</c:v>
                </c:pt>
                <c:pt idx="125077">
                  <c:v>322.72135416666669</c:v>
                </c:pt>
                <c:pt idx="125078">
                  <c:v>322.72395833333331</c:v>
                </c:pt>
                <c:pt idx="125079">
                  <c:v>322.7265625</c:v>
                </c:pt>
                <c:pt idx="125080">
                  <c:v>322.72916666666669</c:v>
                </c:pt>
                <c:pt idx="125081">
                  <c:v>322.73177083333331</c:v>
                </c:pt>
                <c:pt idx="125082">
                  <c:v>322.734375</c:v>
                </c:pt>
                <c:pt idx="125083">
                  <c:v>322.73697916666669</c:v>
                </c:pt>
                <c:pt idx="125084">
                  <c:v>322.73958333333331</c:v>
                </c:pt>
                <c:pt idx="125085">
                  <c:v>322.7421875</c:v>
                </c:pt>
                <c:pt idx="125086">
                  <c:v>322.74479166666669</c:v>
                </c:pt>
                <c:pt idx="125087">
                  <c:v>322.74739583333331</c:v>
                </c:pt>
                <c:pt idx="125088">
                  <c:v>322.75</c:v>
                </c:pt>
                <c:pt idx="125089">
                  <c:v>322.75260416666669</c:v>
                </c:pt>
                <c:pt idx="125090">
                  <c:v>322.75520833333331</c:v>
                </c:pt>
                <c:pt idx="125091">
                  <c:v>322.7578125</c:v>
                </c:pt>
                <c:pt idx="125092">
                  <c:v>322.76041666666669</c:v>
                </c:pt>
                <c:pt idx="125093">
                  <c:v>322.76302083333331</c:v>
                </c:pt>
                <c:pt idx="125094">
                  <c:v>322.765625</c:v>
                </c:pt>
                <c:pt idx="125095">
                  <c:v>322.76822916666669</c:v>
                </c:pt>
                <c:pt idx="125096">
                  <c:v>322.77083333333331</c:v>
                </c:pt>
                <c:pt idx="125097">
                  <c:v>322.7734375</c:v>
                </c:pt>
                <c:pt idx="125098">
                  <c:v>322.77604166666669</c:v>
                </c:pt>
                <c:pt idx="125099">
                  <c:v>322.77864583333331</c:v>
                </c:pt>
                <c:pt idx="125100">
                  <c:v>322.78125</c:v>
                </c:pt>
                <c:pt idx="125101">
                  <c:v>322.78385416666669</c:v>
                </c:pt>
                <c:pt idx="125102">
                  <c:v>322.78645833333331</c:v>
                </c:pt>
                <c:pt idx="125103">
                  <c:v>322.7890625</c:v>
                </c:pt>
                <c:pt idx="125104">
                  <c:v>322.79166666666669</c:v>
                </c:pt>
                <c:pt idx="125105">
                  <c:v>322.79427083333331</c:v>
                </c:pt>
                <c:pt idx="125106">
                  <c:v>322.796875</c:v>
                </c:pt>
                <c:pt idx="125107">
                  <c:v>322.79947916666669</c:v>
                </c:pt>
                <c:pt idx="125108">
                  <c:v>322.80208333333331</c:v>
                </c:pt>
                <c:pt idx="125109">
                  <c:v>322.8046875</c:v>
                </c:pt>
                <c:pt idx="125110">
                  <c:v>322.80729166666669</c:v>
                </c:pt>
                <c:pt idx="125111">
                  <c:v>322.80989583333331</c:v>
                </c:pt>
                <c:pt idx="125112">
                  <c:v>322.8125</c:v>
                </c:pt>
                <c:pt idx="125113">
                  <c:v>322.81510416666669</c:v>
                </c:pt>
                <c:pt idx="125114">
                  <c:v>322.81770833333331</c:v>
                </c:pt>
                <c:pt idx="125115">
                  <c:v>322.8203125</c:v>
                </c:pt>
                <c:pt idx="125116">
                  <c:v>322.82291666666669</c:v>
                </c:pt>
                <c:pt idx="125117">
                  <c:v>322.82552083333331</c:v>
                </c:pt>
                <c:pt idx="125118">
                  <c:v>322.828125</c:v>
                </c:pt>
                <c:pt idx="125119">
                  <c:v>322.83072916666669</c:v>
                </c:pt>
                <c:pt idx="125120">
                  <c:v>322.83333333333331</c:v>
                </c:pt>
                <c:pt idx="125121">
                  <c:v>322.8359375</c:v>
                </c:pt>
                <c:pt idx="125122">
                  <c:v>322.83854166666669</c:v>
                </c:pt>
                <c:pt idx="125123">
                  <c:v>322.84114583333331</c:v>
                </c:pt>
                <c:pt idx="125124">
                  <c:v>322.84375</c:v>
                </c:pt>
                <c:pt idx="125125">
                  <c:v>322.84635416666669</c:v>
                </c:pt>
                <c:pt idx="125126">
                  <c:v>322.84895833333331</c:v>
                </c:pt>
                <c:pt idx="125127">
                  <c:v>322.8515625</c:v>
                </c:pt>
                <c:pt idx="125128">
                  <c:v>322.85416666666669</c:v>
                </c:pt>
                <c:pt idx="125129">
                  <c:v>322.85677083333331</c:v>
                </c:pt>
                <c:pt idx="125130">
                  <c:v>322.859375</c:v>
                </c:pt>
                <c:pt idx="125131">
                  <c:v>322.86197916666669</c:v>
                </c:pt>
                <c:pt idx="125132">
                  <c:v>322.86458333333331</c:v>
                </c:pt>
                <c:pt idx="125133">
                  <c:v>322.8671875</c:v>
                </c:pt>
                <c:pt idx="125134">
                  <c:v>322.86979166666669</c:v>
                </c:pt>
                <c:pt idx="125135">
                  <c:v>322.87239583333331</c:v>
                </c:pt>
                <c:pt idx="125136">
                  <c:v>322.875</c:v>
                </c:pt>
                <c:pt idx="125137">
                  <c:v>322.87760416666669</c:v>
                </c:pt>
                <c:pt idx="125138">
                  <c:v>322.88020833333331</c:v>
                </c:pt>
                <c:pt idx="125139">
                  <c:v>322.8828125</c:v>
                </c:pt>
                <c:pt idx="125140">
                  <c:v>322.88541666666669</c:v>
                </c:pt>
                <c:pt idx="125141">
                  <c:v>322.88802083333331</c:v>
                </c:pt>
                <c:pt idx="125142">
                  <c:v>322.890625</c:v>
                </c:pt>
                <c:pt idx="125143">
                  <c:v>322.89322916666669</c:v>
                </c:pt>
                <c:pt idx="125144">
                  <c:v>322.89583333333331</c:v>
                </c:pt>
                <c:pt idx="125145">
                  <c:v>322.8984375</c:v>
                </c:pt>
                <c:pt idx="125146">
                  <c:v>322.90104166666669</c:v>
                </c:pt>
                <c:pt idx="125147">
                  <c:v>322.90364583333331</c:v>
                </c:pt>
                <c:pt idx="125148">
                  <c:v>322.90625</c:v>
                </c:pt>
                <c:pt idx="125149">
                  <c:v>322.90885416666669</c:v>
                </c:pt>
                <c:pt idx="125150">
                  <c:v>322.91145833333331</c:v>
                </c:pt>
                <c:pt idx="125151">
                  <c:v>322.9140625</c:v>
                </c:pt>
                <c:pt idx="125152">
                  <c:v>322.91666666666669</c:v>
                </c:pt>
                <c:pt idx="125153">
                  <c:v>322.91927083333331</c:v>
                </c:pt>
                <c:pt idx="125154">
                  <c:v>322.921875</c:v>
                </c:pt>
                <c:pt idx="125155">
                  <c:v>322.92447916666669</c:v>
                </c:pt>
                <c:pt idx="125156">
                  <c:v>322.92708333333331</c:v>
                </c:pt>
                <c:pt idx="125157">
                  <c:v>322.9296875</c:v>
                </c:pt>
                <c:pt idx="125158">
                  <c:v>322.93229166666669</c:v>
                </c:pt>
                <c:pt idx="125159">
                  <c:v>322.93489583333331</c:v>
                </c:pt>
                <c:pt idx="125160">
                  <c:v>322.9375</c:v>
                </c:pt>
                <c:pt idx="125161">
                  <c:v>322.94010416666669</c:v>
                </c:pt>
                <c:pt idx="125162">
                  <c:v>322.94270833333331</c:v>
                </c:pt>
                <c:pt idx="125163">
                  <c:v>322.9453125</c:v>
                </c:pt>
                <c:pt idx="125164">
                  <c:v>322.94791666666669</c:v>
                </c:pt>
                <c:pt idx="125165">
                  <c:v>322.95052083333331</c:v>
                </c:pt>
                <c:pt idx="125166">
                  <c:v>322.953125</c:v>
                </c:pt>
                <c:pt idx="125167">
                  <c:v>322.95572916666669</c:v>
                </c:pt>
                <c:pt idx="125168">
                  <c:v>322.95833333333331</c:v>
                </c:pt>
                <c:pt idx="125169">
                  <c:v>322.9609375</c:v>
                </c:pt>
                <c:pt idx="125170">
                  <c:v>322.96354166666669</c:v>
                </c:pt>
                <c:pt idx="125171">
                  <c:v>322.96614583333331</c:v>
                </c:pt>
                <c:pt idx="125172">
                  <c:v>322.96875</c:v>
                </c:pt>
                <c:pt idx="125173">
                  <c:v>322.97135416666669</c:v>
                </c:pt>
                <c:pt idx="125174">
                  <c:v>322.97395833333331</c:v>
                </c:pt>
                <c:pt idx="125175">
                  <c:v>322.9765625</c:v>
                </c:pt>
                <c:pt idx="125176">
                  <c:v>322.97916666666669</c:v>
                </c:pt>
                <c:pt idx="125177">
                  <c:v>322.98177083333331</c:v>
                </c:pt>
                <c:pt idx="125178">
                  <c:v>322.984375</c:v>
                </c:pt>
                <c:pt idx="125179">
                  <c:v>322.98697916666669</c:v>
                </c:pt>
                <c:pt idx="125180">
                  <c:v>322.98958333333331</c:v>
                </c:pt>
                <c:pt idx="125181">
                  <c:v>322.9921875</c:v>
                </c:pt>
                <c:pt idx="125182">
                  <c:v>322.99479166666669</c:v>
                </c:pt>
                <c:pt idx="125183">
                  <c:v>322.99739583333331</c:v>
                </c:pt>
                <c:pt idx="125184">
                  <c:v>323</c:v>
                </c:pt>
                <c:pt idx="125185">
                  <c:v>323.00260416666669</c:v>
                </c:pt>
                <c:pt idx="125186">
                  <c:v>323.00520833333331</c:v>
                </c:pt>
                <c:pt idx="125187">
                  <c:v>323.0078125</c:v>
                </c:pt>
                <c:pt idx="125188">
                  <c:v>323.01041666666669</c:v>
                </c:pt>
                <c:pt idx="125189">
                  <c:v>323.01302083333331</c:v>
                </c:pt>
                <c:pt idx="125190">
                  <c:v>323.015625</c:v>
                </c:pt>
                <c:pt idx="125191">
                  <c:v>323.01822916666669</c:v>
                </c:pt>
                <c:pt idx="125192">
                  <c:v>323.02083333333331</c:v>
                </c:pt>
                <c:pt idx="125193">
                  <c:v>323.0234375</c:v>
                </c:pt>
                <c:pt idx="125194">
                  <c:v>323.02604166666669</c:v>
                </c:pt>
                <c:pt idx="125195">
                  <c:v>323.02864583333331</c:v>
                </c:pt>
                <c:pt idx="125196">
                  <c:v>323.03125</c:v>
                </c:pt>
                <c:pt idx="125197">
                  <c:v>323.03385416666669</c:v>
                </c:pt>
                <c:pt idx="125198">
                  <c:v>323.03645833333331</c:v>
                </c:pt>
                <c:pt idx="125199">
                  <c:v>323.0390625</c:v>
                </c:pt>
                <c:pt idx="125200">
                  <c:v>323.04166666666669</c:v>
                </c:pt>
                <c:pt idx="125201">
                  <c:v>323.04427083333331</c:v>
                </c:pt>
                <c:pt idx="125202">
                  <c:v>323.046875</c:v>
                </c:pt>
                <c:pt idx="125203">
                  <c:v>323.04947916666669</c:v>
                </c:pt>
                <c:pt idx="125204">
                  <c:v>323.05208333333331</c:v>
                </c:pt>
                <c:pt idx="125205">
                  <c:v>323.0546875</c:v>
                </c:pt>
                <c:pt idx="125206">
                  <c:v>323.05729166666669</c:v>
                </c:pt>
                <c:pt idx="125207">
                  <c:v>323.05989583333331</c:v>
                </c:pt>
                <c:pt idx="125208">
                  <c:v>323.0625</c:v>
                </c:pt>
                <c:pt idx="125209">
                  <c:v>323.06510416666669</c:v>
                </c:pt>
                <c:pt idx="125210">
                  <c:v>323.06770833333331</c:v>
                </c:pt>
                <c:pt idx="125211">
                  <c:v>323.0703125</c:v>
                </c:pt>
                <c:pt idx="125212">
                  <c:v>323.07291666666669</c:v>
                </c:pt>
                <c:pt idx="125213">
                  <c:v>323.07552083333331</c:v>
                </c:pt>
                <c:pt idx="125214">
                  <c:v>323.078125</c:v>
                </c:pt>
                <c:pt idx="125215">
                  <c:v>323.08072916666669</c:v>
                </c:pt>
                <c:pt idx="125216">
                  <c:v>323.08333333333331</c:v>
                </c:pt>
                <c:pt idx="125217">
                  <c:v>323.0859375</c:v>
                </c:pt>
                <c:pt idx="125218">
                  <c:v>323.08854166666669</c:v>
                </c:pt>
                <c:pt idx="125219">
                  <c:v>323.09114583333331</c:v>
                </c:pt>
                <c:pt idx="125220">
                  <c:v>323.09375</c:v>
                </c:pt>
                <c:pt idx="125221">
                  <c:v>323.09635416666669</c:v>
                </c:pt>
                <c:pt idx="125222">
                  <c:v>323.09895833333331</c:v>
                </c:pt>
                <c:pt idx="125223">
                  <c:v>323.1015625</c:v>
                </c:pt>
                <c:pt idx="125224">
                  <c:v>323.10416666666669</c:v>
                </c:pt>
                <c:pt idx="125225">
                  <c:v>323.10677083333331</c:v>
                </c:pt>
                <c:pt idx="125226">
                  <c:v>323.109375</c:v>
                </c:pt>
                <c:pt idx="125227">
                  <c:v>323.11197916666669</c:v>
                </c:pt>
                <c:pt idx="125228">
                  <c:v>323.11458333333331</c:v>
                </c:pt>
                <c:pt idx="125229">
                  <c:v>323.1171875</c:v>
                </c:pt>
                <c:pt idx="125230">
                  <c:v>323.11979166666669</c:v>
                </c:pt>
                <c:pt idx="125231">
                  <c:v>323.12239583333331</c:v>
                </c:pt>
                <c:pt idx="125232">
                  <c:v>323.125</c:v>
                </c:pt>
                <c:pt idx="125233">
                  <c:v>323.12760416666669</c:v>
                </c:pt>
                <c:pt idx="125234">
                  <c:v>323.13020833333331</c:v>
                </c:pt>
                <c:pt idx="125235">
                  <c:v>323.1328125</c:v>
                </c:pt>
                <c:pt idx="125236">
                  <c:v>323.13541666666669</c:v>
                </c:pt>
                <c:pt idx="125237">
                  <c:v>323.13802083333331</c:v>
                </c:pt>
                <c:pt idx="125238">
                  <c:v>323.140625</c:v>
                </c:pt>
                <c:pt idx="125239">
                  <c:v>323.14322916666669</c:v>
                </c:pt>
                <c:pt idx="125240">
                  <c:v>323.14583333333331</c:v>
                </c:pt>
                <c:pt idx="125241">
                  <c:v>323.1484375</c:v>
                </c:pt>
                <c:pt idx="125242">
                  <c:v>323.15104166666669</c:v>
                </c:pt>
                <c:pt idx="125243">
                  <c:v>323.15364583333331</c:v>
                </c:pt>
                <c:pt idx="125244">
                  <c:v>323.15625</c:v>
                </c:pt>
                <c:pt idx="125245">
                  <c:v>323.15885416666669</c:v>
                </c:pt>
                <c:pt idx="125246">
                  <c:v>323.16145833333331</c:v>
                </c:pt>
                <c:pt idx="125247">
                  <c:v>323.1640625</c:v>
                </c:pt>
                <c:pt idx="125248">
                  <c:v>323.16666666666669</c:v>
                </c:pt>
                <c:pt idx="125249">
                  <c:v>323.16927083333331</c:v>
                </c:pt>
                <c:pt idx="125250">
                  <c:v>323.171875</c:v>
                </c:pt>
                <c:pt idx="125251">
                  <c:v>323.17447916666669</c:v>
                </c:pt>
                <c:pt idx="125252">
                  <c:v>323.17708333333331</c:v>
                </c:pt>
                <c:pt idx="125253">
                  <c:v>323.1796875</c:v>
                </c:pt>
                <c:pt idx="125254">
                  <c:v>323.18229166666669</c:v>
                </c:pt>
                <c:pt idx="125255">
                  <c:v>323.18489583333331</c:v>
                </c:pt>
                <c:pt idx="125256">
                  <c:v>323.1875</c:v>
                </c:pt>
                <c:pt idx="125257">
                  <c:v>323.19010416666669</c:v>
                </c:pt>
                <c:pt idx="125258">
                  <c:v>323.19270833333331</c:v>
                </c:pt>
                <c:pt idx="125259">
                  <c:v>323.1953125</c:v>
                </c:pt>
                <c:pt idx="125260">
                  <c:v>323.19791666666669</c:v>
                </c:pt>
                <c:pt idx="125261">
                  <c:v>323.20052083333331</c:v>
                </c:pt>
                <c:pt idx="125262">
                  <c:v>323.203125</c:v>
                </c:pt>
                <c:pt idx="125263">
                  <c:v>323.20572916666669</c:v>
                </c:pt>
                <c:pt idx="125264">
                  <c:v>323.20833333333331</c:v>
                </c:pt>
                <c:pt idx="125265">
                  <c:v>323.2109375</c:v>
                </c:pt>
                <c:pt idx="125266">
                  <c:v>323.21354166666669</c:v>
                </c:pt>
                <c:pt idx="125267">
                  <c:v>323.21614583333331</c:v>
                </c:pt>
                <c:pt idx="125268">
                  <c:v>323.21875</c:v>
                </c:pt>
                <c:pt idx="125269">
                  <c:v>323.22135416666669</c:v>
                </c:pt>
                <c:pt idx="125270">
                  <c:v>323.22395833333331</c:v>
                </c:pt>
                <c:pt idx="125271">
                  <c:v>323.2265625</c:v>
                </c:pt>
                <c:pt idx="125272">
                  <c:v>323.22916666666669</c:v>
                </c:pt>
                <c:pt idx="125273">
                  <c:v>323.23177083333331</c:v>
                </c:pt>
                <c:pt idx="125274">
                  <c:v>323.234375</c:v>
                </c:pt>
                <c:pt idx="125275">
                  <c:v>323.23697916666669</c:v>
                </c:pt>
                <c:pt idx="125276">
                  <c:v>323.23958333333331</c:v>
                </c:pt>
                <c:pt idx="125277">
                  <c:v>323.2421875</c:v>
                </c:pt>
                <c:pt idx="125278">
                  <c:v>323.24479166666669</c:v>
                </c:pt>
                <c:pt idx="125279">
                  <c:v>323.24739583333331</c:v>
                </c:pt>
                <c:pt idx="125280">
                  <c:v>323.25</c:v>
                </c:pt>
                <c:pt idx="125281">
                  <c:v>323.25260416666669</c:v>
                </c:pt>
                <c:pt idx="125282">
                  <c:v>323.25520833333331</c:v>
                </c:pt>
                <c:pt idx="125283">
                  <c:v>323.2578125</c:v>
                </c:pt>
                <c:pt idx="125284">
                  <c:v>323.26041666666669</c:v>
                </c:pt>
                <c:pt idx="125285">
                  <c:v>323.26302083333331</c:v>
                </c:pt>
                <c:pt idx="125286">
                  <c:v>323.265625</c:v>
                </c:pt>
                <c:pt idx="125287">
                  <c:v>323.26822916666669</c:v>
                </c:pt>
                <c:pt idx="125288">
                  <c:v>323.27083333333331</c:v>
                </c:pt>
                <c:pt idx="125289">
                  <c:v>323.2734375</c:v>
                </c:pt>
                <c:pt idx="125290">
                  <c:v>323.27604166666669</c:v>
                </c:pt>
                <c:pt idx="125291">
                  <c:v>323.27864583333331</c:v>
                </c:pt>
                <c:pt idx="125292">
                  <c:v>323.28125</c:v>
                </c:pt>
                <c:pt idx="125293">
                  <c:v>323.28385416666669</c:v>
                </c:pt>
                <c:pt idx="125294">
                  <c:v>323.28645833333331</c:v>
                </c:pt>
                <c:pt idx="125295">
                  <c:v>323.2890625</c:v>
                </c:pt>
                <c:pt idx="125296">
                  <c:v>323.29166666666669</c:v>
                </c:pt>
                <c:pt idx="125297">
                  <c:v>323.29427083333331</c:v>
                </c:pt>
                <c:pt idx="125298">
                  <c:v>323.296875</c:v>
                </c:pt>
                <c:pt idx="125299">
                  <c:v>323.29947916666669</c:v>
                </c:pt>
                <c:pt idx="125300">
                  <c:v>323.30208333333331</c:v>
                </c:pt>
                <c:pt idx="125301">
                  <c:v>323.3046875</c:v>
                </c:pt>
                <c:pt idx="125302">
                  <c:v>323.30729166666669</c:v>
                </c:pt>
                <c:pt idx="125303">
                  <c:v>323.30989583333331</c:v>
                </c:pt>
                <c:pt idx="125304">
                  <c:v>323.3125</c:v>
                </c:pt>
                <c:pt idx="125305">
                  <c:v>323.31510416666669</c:v>
                </c:pt>
                <c:pt idx="125306">
                  <c:v>323.31770833333331</c:v>
                </c:pt>
                <c:pt idx="125307">
                  <c:v>323.3203125</c:v>
                </c:pt>
                <c:pt idx="125308">
                  <c:v>323.32291666666669</c:v>
                </c:pt>
                <c:pt idx="125309">
                  <c:v>323.32552083333331</c:v>
                </c:pt>
                <c:pt idx="125310">
                  <c:v>323.328125</c:v>
                </c:pt>
                <c:pt idx="125311">
                  <c:v>323.33072916666669</c:v>
                </c:pt>
                <c:pt idx="125312">
                  <c:v>323.33333333333331</c:v>
                </c:pt>
                <c:pt idx="125313">
                  <c:v>323.3359375</c:v>
                </c:pt>
                <c:pt idx="125314">
                  <c:v>323.33854166666669</c:v>
                </c:pt>
                <c:pt idx="125315">
                  <c:v>323.34114583333331</c:v>
                </c:pt>
                <c:pt idx="125316">
                  <c:v>323.34375</c:v>
                </c:pt>
                <c:pt idx="125317">
                  <c:v>323.34635416666669</c:v>
                </c:pt>
                <c:pt idx="125318">
                  <c:v>323.34895833333331</c:v>
                </c:pt>
                <c:pt idx="125319">
                  <c:v>323.3515625</c:v>
                </c:pt>
                <c:pt idx="125320">
                  <c:v>323.35416666666669</c:v>
                </c:pt>
                <c:pt idx="125321">
                  <c:v>323.35677083333331</c:v>
                </c:pt>
                <c:pt idx="125322">
                  <c:v>323.359375</c:v>
                </c:pt>
                <c:pt idx="125323">
                  <c:v>323.36197916666669</c:v>
                </c:pt>
                <c:pt idx="125324">
                  <c:v>323.36458333333331</c:v>
                </c:pt>
                <c:pt idx="125325">
                  <c:v>323.3671875</c:v>
                </c:pt>
                <c:pt idx="125326">
                  <c:v>323.36979166666669</c:v>
                </c:pt>
                <c:pt idx="125327">
                  <c:v>323.37239583333331</c:v>
                </c:pt>
                <c:pt idx="125328">
                  <c:v>323.375</c:v>
                </c:pt>
                <c:pt idx="125329">
                  <c:v>323.37760416666669</c:v>
                </c:pt>
                <c:pt idx="125330">
                  <c:v>323.38020833333331</c:v>
                </c:pt>
                <c:pt idx="125331">
                  <c:v>323.3828125</c:v>
                </c:pt>
                <c:pt idx="125332">
                  <c:v>323.38541666666669</c:v>
                </c:pt>
                <c:pt idx="125333">
                  <c:v>323.38802083333331</c:v>
                </c:pt>
                <c:pt idx="125334">
                  <c:v>323.390625</c:v>
                </c:pt>
                <c:pt idx="125335">
                  <c:v>323.39322916666669</c:v>
                </c:pt>
                <c:pt idx="125336">
                  <c:v>323.39583333333331</c:v>
                </c:pt>
                <c:pt idx="125337">
                  <c:v>323.3984375</c:v>
                </c:pt>
                <c:pt idx="125338">
                  <c:v>323.40104166666669</c:v>
                </c:pt>
                <c:pt idx="125339">
                  <c:v>323.40364583333331</c:v>
                </c:pt>
                <c:pt idx="125340">
                  <c:v>323.40625</c:v>
                </c:pt>
                <c:pt idx="125341">
                  <c:v>323.40885416666669</c:v>
                </c:pt>
                <c:pt idx="125342">
                  <c:v>323.41145833333331</c:v>
                </c:pt>
                <c:pt idx="125343">
                  <c:v>323.4140625</c:v>
                </c:pt>
                <c:pt idx="125344">
                  <c:v>323.41666666666669</c:v>
                </c:pt>
                <c:pt idx="125345">
                  <c:v>323.41927083333331</c:v>
                </c:pt>
                <c:pt idx="125346">
                  <c:v>323.421875</c:v>
                </c:pt>
                <c:pt idx="125347">
                  <c:v>323.42447916666669</c:v>
                </c:pt>
                <c:pt idx="125348">
                  <c:v>323.42708333333331</c:v>
                </c:pt>
                <c:pt idx="125349">
                  <c:v>323.4296875</c:v>
                </c:pt>
                <c:pt idx="125350">
                  <c:v>323.43229166666669</c:v>
                </c:pt>
                <c:pt idx="125351">
                  <c:v>323.43489583333331</c:v>
                </c:pt>
                <c:pt idx="125352">
                  <c:v>323.4375</c:v>
                </c:pt>
                <c:pt idx="125353">
                  <c:v>323.44010416666669</c:v>
                </c:pt>
                <c:pt idx="125354">
                  <c:v>323.44270833333331</c:v>
                </c:pt>
                <c:pt idx="125355">
                  <c:v>323.4453125</c:v>
                </c:pt>
                <c:pt idx="125356">
                  <c:v>323.44791666666669</c:v>
                </c:pt>
                <c:pt idx="125357">
                  <c:v>323.45052083333331</c:v>
                </c:pt>
                <c:pt idx="125358">
                  <c:v>323.453125</c:v>
                </c:pt>
                <c:pt idx="125359">
                  <c:v>323.45572916666669</c:v>
                </c:pt>
                <c:pt idx="125360">
                  <c:v>323.45833333333331</c:v>
                </c:pt>
                <c:pt idx="125361">
                  <c:v>323.4609375</c:v>
                </c:pt>
                <c:pt idx="125362">
                  <c:v>323.46354166666669</c:v>
                </c:pt>
                <c:pt idx="125363">
                  <c:v>323.46614583333331</c:v>
                </c:pt>
                <c:pt idx="125364">
                  <c:v>323.46875</c:v>
                </c:pt>
                <c:pt idx="125365">
                  <c:v>323.47135416666669</c:v>
                </c:pt>
                <c:pt idx="125366">
                  <c:v>323.47395833333331</c:v>
                </c:pt>
                <c:pt idx="125367">
                  <c:v>323.4765625</c:v>
                </c:pt>
                <c:pt idx="125368">
                  <c:v>323.47916666666669</c:v>
                </c:pt>
                <c:pt idx="125369">
                  <c:v>323.48177083333331</c:v>
                </c:pt>
                <c:pt idx="125370">
                  <c:v>323.484375</c:v>
                </c:pt>
                <c:pt idx="125371">
                  <c:v>323.48697916666669</c:v>
                </c:pt>
                <c:pt idx="125372">
                  <c:v>323.48958333333331</c:v>
                </c:pt>
                <c:pt idx="125373">
                  <c:v>323.4921875</c:v>
                </c:pt>
                <c:pt idx="125374">
                  <c:v>323.49479166666669</c:v>
                </c:pt>
                <c:pt idx="125375">
                  <c:v>323.49739583333331</c:v>
                </c:pt>
                <c:pt idx="125376">
                  <c:v>323.5</c:v>
                </c:pt>
                <c:pt idx="125377">
                  <c:v>323.50260416666669</c:v>
                </c:pt>
                <c:pt idx="125378">
                  <c:v>323.50520833333331</c:v>
                </c:pt>
                <c:pt idx="125379">
                  <c:v>323.5078125</c:v>
                </c:pt>
                <c:pt idx="125380">
                  <c:v>323.51041666666669</c:v>
                </c:pt>
                <c:pt idx="125381">
                  <c:v>323.51302083333331</c:v>
                </c:pt>
                <c:pt idx="125382">
                  <c:v>323.515625</c:v>
                </c:pt>
                <c:pt idx="125383">
                  <c:v>323.51822916666669</c:v>
                </c:pt>
                <c:pt idx="125384">
                  <c:v>323.52083333333331</c:v>
                </c:pt>
                <c:pt idx="125385">
                  <c:v>323.5234375</c:v>
                </c:pt>
                <c:pt idx="125386">
                  <c:v>323.52604166666669</c:v>
                </c:pt>
                <c:pt idx="125387">
                  <c:v>323.52864583333331</c:v>
                </c:pt>
                <c:pt idx="125388">
                  <c:v>323.53125</c:v>
                </c:pt>
                <c:pt idx="125389">
                  <c:v>323.53385416666669</c:v>
                </c:pt>
                <c:pt idx="125390">
                  <c:v>323.53645833333331</c:v>
                </c:pt>
                <c:pt idx="125391">
                  <c:v>323.5390625</c:v>
                </c:pt>
                <c:pt idx="125392">
                  <c:v>323.54166666666669</c:v>
                </c:pt>
                <c:pt idx="125393">
                  <c:v>323.54427083333331</c:v>
                </c:pt>
                <c:pt idx="125394">
                  <c:v>323.546875</c:v>
                </c:pt>
                <c:pt idx="125395">
                  <c:v>323.54947916666669</c:v>
                </c:pt>
                <c:pt idx="125396">
                  <c:v>323.55208333333331</c:v>
                </c:pt>
                <c:pt idx="125397">
                  <c:v>323.5546875</c:v>
                </c:pt>
                <c:pt idx="125398">
                  <c:v>323.55729166666669</c:v>
                </c:pt>
                <c:pt idx="125399">
                  <c:v>323.55989583333331</c:v>
                </c:pt>
                <c:pt idx="125400">
                  <c:v>323.5625</c:v>
                </c:pt>
                <c:pt idx="125401">
                  <c:v>323.56510416666669</c:v>
                </c:pt>
                <c:pt idx="125402">
                  <c:v>323.56770833333331</c:v>
                </c:pt>
                <c:pt idx="125403">
                  <c:v>323.5703125</c:v>
                </c:pt>
                <c:pt idx="125404">
                  <c:v>323.57291666666669</c:v>
                </c:pt>
                <c:pt idx="125405">
                  <c:v>323.57552083333331</c:v>
                </c:pt>
                <c:pt idx="125406">
                  <c:v>323.578125</c:v>
                </c:pt>
                <c:pt idx="125407">
                  <c:v>323.58072916666669</c:v>
                </c:pt>
                <c:pt idx="125408">
                  <c:v>323.58333333333331</c:v>
                </c:pt>
                <c:pt idx="125409">
                  <c:v>323.5859375</c:v>
                </c:pt>
                <c:pt idx="125410">
                  <c:v>323.58854166666669</c:v>
                </c:pt>
                <c:pt idx="125411">
                  <c:v>323.59114583333331</c:v>
                </c:pt>
                <c:pt idx="125412">
                  <c:v>323.59375</c:v>
                </c:pt>
                <c:pt idx="125413">
                  <c:v>323.59635416666669</c:v>
                </c:pt>
                <c:pt idx="125414">
                  <c:v>323.59895833333331</c:v>
                </c:pt>
                <c:pt idx="125415">
                  <c:v>323.6015625</c:v>
                </c:pt>
                <c:pt idx="125416">
                  <c:v>323.60416666666669</c:v>
                </c:pt>
                <c:pt idx="125417">
                  <c:v>323.60677083333331</c:v>
                </c:pt>
                <c:pt idx="125418">
                  <c:v>323.609375</c:v>
                </c:pt>
                <c:pt idx="125419">
                  <c:v>323.61197916666669</c:v>
                </c:pt>
                <c:pt idx="125420">
                  <c:v>323.61458333333331</c:v>
                </c:pt>
                <c:pt idx="125421">
                  <c:v>323.6171875</c:v>
                </c:pt>
                <c:pt idx="125422">
                  <c:v>323.61979166666669</c:v>
                </c:pt>
                <c:pt idx="125423">
                  <c:v>323.62239583333331</c:v>
                </c:pt>
                <c:pt idx="125424">
                  <c:v>323.625</c:v>
                </c:pt>
                <c:pt idx="125425">
                  <c:v>323.62760416666669</c:v>
                </c:pt>
                <c:pt idx="125426">
                  <c:v>323.63020833333331</c:v>
                </c:pt>
                <c:pt idx="125427">
                  <c:v>323.6328125</c:v>
                </c:pt>
                <c:pt idx="125428">
                  <c:v>323.63541666666669</c:v>
                </c:pt>
                <c:pt idx="125429">
                  <c:v>323.63802083333331</c:v>
                </c:pt>
                <c:pt idx="125430">
                  <c:v>323.640625</c:v>
                </c:pt>
                <c:pt idx="125431">
                  <c:v>323.64322916666669</c:v>
                </c:pt>
                <c:pt idx="125432">
                  <c:v>323.64583333333331</c:v>
                </c:pt>
                <c:pt idx="125433">
                  <c:v>323.6484375</c:v>
                </c:pt>
                <c:pt idx="125434">
                  <c:v>323.65104166666669</c:v>
                </c:pt>
                <c:pt idx="125435">
                  <c:v>323.65364583333331</c:v>
                </c:pt>
                <c:pt idx="125436">
                  <c:v>323.65625</c:v>
                </c:pt>
                <c:pt idx="125437">
                  <c:v>323.65885416666669</c:v>
                </c:pt>
                <c:pt idx="125438">
                  <c:v>323.66145833333331</c:v>
                </c:pt>
                <c:pt idx="125439">
                  <c:v>323.6640625</c:v>
                </c:pt>
                <c:pt idx="125440">
                  <c:v>323.66666666666669</c:v>
                </c:pt>
                <c:pt idx="125441">
                  <c:v>323.66927083333331</c:v>
                </c:pt>
                <c:pt idx="125442">
                  <c:v>323.671875</c:v>
                </c:pt>
                <c:pt idx="125443">
                  <c:v>323.67447916666669</c:v>
                </c:pt>
                <c:pt idx="125444">
                  <c:v>323.67708333333331</c:v>
                </c:pt>
                <c:pt idx="125445">
                  <c:v>323.6796875</c:v>
                </c:pt>
                <c:pt idx="125446">
                  <c:v>323.68229166666669</c:v>
                </c:pt>
                <c:pt idx="125447">
                  <c:v>323.68489583333331</c:v>
                </c:pt>
                <c:pt idx="125448">
                  <c:v>323.6875</c:v>
                </c:pt>
                <c:pt idx="125449">
                  <c:v>323.69010416666669</c:v>
                </c:pt>
                <c:pt idx="125450">
                  <c:v>323.69270833333331</c:v>
                </c:pt>
                <c:pt idx="125451">
                  <c:v>323.6953125</c:v>
                </c:pt>
                <c:pt idx="125452">
                  <c:v>323.69791666666669</c:v>
                </c:pt>
                <c:pt idx="125453">
                  <c:v>323.70052083333331</c:v>
                </c:pt>
                <c:pt idx="125454">
                  <c:v>323.703125</c:v>
                </c:pt>
                <c:pt idx="125455">
                  <c:v>323.70572916666669</c:v>
                </c:pt>
                <c:pt idx="125456">
                  <c:v>323.70833333333331</c:v>
                </c:pt>
                <c:pt idx="125457">
                  <c:v>323.7109375</c:v>
                </c:pt>
                <c:pt idx="125458">
                  <c:v>323.71354166666669</c:v>
                </c:pt>
                <c:pt idx="125459">
                  <c:v>323.71614583333331</c:v>
                </c:pt>
                <c:pt idx="125460">
                  <c:v>323.71875</c:v>
                </c:pt>
                <c:pt idx="125461">
                  <c:v>323.72135416666669</c:v>
                </c:pt>
                <c:pt idx="125462">
                  <c:v>323.72395833333331</c:v>
                </c:pt>
                <c:pt idx="125463">
                  <c:v>323.7265625</c:v>
                </c:pt>
                <c:pt idx="125464">
                  <c:v>323.72916666666669</c:v>
                </c:pt>
                <c:pt idx="125465">
                  <c:v>323.73177083333331</c:v>
                </c:pt>
                <c:pt idx="125466">
                  <c:v>323.734375</c:v>
                </c:pt>
                <c:pt idx="125467">
                  <c:v>323.73697916666669</c:v>
                </c:pt>
                <c:pt idx="125468">
                  <c:v>323.73958333333331</c:v>
                </c:pt>
                <c:pt idx="125469">
                  <c:v>323.7421875</c:v>
                </c:pt>
                <c:pt idx="125470">
                  <c:v>323.74479166666669</c:v>
                </c:pt>
                <c:pt idx="125471">
                  <c:v>323.74739583333331</c:v>
                </c:pt>
                <c:pt idx="125472">
                  <c:v>323.75</c:v>
                </c:pt>
                <c:pt idx="125473">
                  <c:v>323.75260416666669</c:v>
                </c:pt>
                <c:pt idx="125474">
                  <c:v>323.75520833333331</c:v>
                </c:pt>
                <c:pt idx="125475">
                  <c:v>323.7578125</c:v>
                </c:pt>
                <c:pt idx="125476">
                  <c:v>323.76041666666669</c:v>
                </c:pt>
                <c:pt idx="125477">
                  <c:v>323.76302083333331</c:v>
                </c:pt>
                <c:pt idx="125478">
                  <c:v>323.765625</c:v>
                </c:pt>
                <c:pt idx="125479">
                  <c:v>323.76822916666669</c:v>
                </c:pt>
                <c:pt idx="125480">
                  <c:v>323.77083333333331</c:v>
                </c:pt>
                <c:pt idx="125481">
                  <c:v>323.7734375</c:v>
                </c:pt>
                <c:pt idx="125482">
                  <c:v>323.77604166666669</c:v>
                </c:pt>
                <c:pt idx="125483">
                  <c:v>323.77864583333331</c:v>
                </c:pt>
                <c:pt idx="125484">
                  <c:v>323.78125</c:v>
                </c:pt>
                <c:pt idx="125485">
                  <c:v>323.78385416666669</c:v>
                </c:pt>
                <c:pt idx="125486">
                  <c:v>323.78645833333331</c:v>
                </c:pt>
                <c:pt idx="125487">
                  <c:v>323.7890625</c:v>
                </c:pt>
                <c:pt idx="125488">
                  <c:v>323.79166666666669</c:v>
                </c:pt>
                <c:pt idx="125489">
                  <c:v>323.79427083333331</c:v>
                </c:pt>
                <c:pt idx="125490">
                  <c:v>323.796875</c:v>
                </c:pt>
                <c:pt idx="125491">
                  <c:v>323.79947916666669</c:v>
                </c:pt>
                <c:pt idx="125492">
                  <c:v>323.80208333333331</c:v>
                </c:pt>
                <c:pt idx="125493">
                  <c:v>323.8046875</c:v>
                </c:pt>
                <c:pt idx="125494">
                  <c:v>323.80729166666669</c:v>
                </c:pt>
                <c:pt idx="125495">
                  <c:v>323.80989583333331</c:v>
                </c:pt>
                <c:pt idx="125496">
                  <c:v>323.8125</c:v>
                </c:pt>
                <c:pt idx="125497">
                  <c:v>323.81510416666669</c:v>
                </c:pt>
                <c:pt idx="125498">
                  <c:v>323.81770833333331</c:v>
                </c:pt>
                <c:pt idx="125499">
                  <c:v>323.8203125</c:v>
                </c:pt>
                <c:pt idx="125500">
                  <c:v>323.82291666666669</c:v>
                </c:pt>
                <c:pt idx="125501">
                  <c:v>323.82552083333331</c:v>
                </c:pt>
                <c:pt idx="125502">
                  <c:v>323.828125</c:v>
                </c:pt>
                <c:pt idx="125503">
                  <c:v>323.83072916666669</c:v>
                </c:pt>
                <c:pt idx="125504">
                  <c:v>323.83333333333331</c:v>
                </c:pt>
                <c:pt idx="125505">
                  <c:v>323.8359375</c:v>
                </c:pt>
                <c:pt idx="125506">
                  <c:v>323.83854166666669</c:v>
                </c:pt>
                <c:pt idx="125507">
                  <c:v>323.84114583333331</c:v>
                </c:pt>
                <c:pt idx="125508">
                  <c:v>323.84375</c:v>
                </c:pt>
                <c:pt idx="125509">
                  <c:v>323.84635416666669</c:v>
                </c:pt>
                <c:pt idx="125510">
                  <c:v>323.84895833333331</c:v>
                </c:pt>
                <c:pt idx="125511">
                  <c:v>323.8515625</c:v>
                </c:pt>
                <c:pt idx="125512">
                  <c:v>323.85416666666669</c:v>
                </c:pt>
                <c:pt idx="125513">
                  <c:v>323.85677083333331</c:v>
                </c:pt>
                <c:pt idx="125514">
                  <c:v>323.859375</c:v>
                </c:pt>
                <c:pt idx="125515">
                  <c:v>323.86197916666669</c:v>
                </c:pt>
                <c:pt idx="125516">
                  <c:v>323.86458333333331</c:v>
                </c:pt>
                <c:pt idx="125517">
                  <c:v>323.8671875</c:v>
                </c:pt>
                <c:pt idx="125518">
                  <c:v>323.86979166666669</c:v>
                </c:pt>
                <c:pt idx="125519">
                  <c:v>323.87239583333331</c:v>
                </c:pt>
                <c:pt idx="125520">
                  <c:v>323.875</c:v>
                </c:pt>
                <c:pt idx="125521">
                  <c:v>323.87760416666669</c:v>
                </c:pt>
                <c:pt idx="125522">
                  <c:v>323.88020833333331</c:v>
                </c:pt>
                <c:pt idx="125523">
                  <c:v>323.8828125</c:v>
                </c:pt>
                <c:pt idx="125524">
                  <c:v>323.88541666666669</c:v>
                </c:pt>
                <c:pt idx="125525">
                  <c:v>323.88802083333331</c:v>
                </c:pt>
                <c:pt idx="125526">
                  <c:v>323.890625</c:v>
                </c:pt>
                <c:pt idx="125527">
                  <c:v>323.89322916666669</c:v>
                </c:pt>
                <c:pt idx="125528">
                  <c:v>323.89583333333331</c:v>
                </c:pt>
                <c:pt idx="125529">
                  <c:v>323.8984375</c:v>
                </c:pt>
                <c:pt idx="125530">
                  <c:v>323.90104166666669</c:v>
                </c:pt>
                <c:pt idx="125531">
                  <c:v>323.90364583333331</c:v>
                </c:pt>
                <c:pt idx="125532">
                  <c:v>323.90625</c:v>
                </c:pt>
                <c:pt idx="125533">
                  <c:v>323.90885416666669</c:v>
                </c:pt>
                <c:pt idx="125534">
                  <c:v>323.91145833333331</c:v>
                </c:pt>
                <c:pt idx="125535">
                  <c:v>323.9140625</c:v>
                </c:pt>
                <c:pt idx="125536">
                  <c:v>323.91666666666669</c:v>
                </c:pt>
                <c:pt idx="125537">
                  <c:v>323.91927083333331</c:v>
                </c:pt>
                <c:pt idx="125538">
                  <c:v>323.921875</c:v>
                </c:pt>
                <c:pt idx="125539">
                  <c:v>323.92447916666669</c:v>
                </c:pt>
                <c:pt idx="125540">
                  <c:v>323.92708333333331</c:v>
                </c:pt>
                <c:pt idx="125541">
                  <c:v>323.9296875</c:v>
                </c:pt>
                <c:pt idx="125542">
                  <c:v>323.93229166666669</c:v>
                </c:pt>
                <c:pt idx="125543">
                  <c:v>323.93489583333331</c:v>
                </c:pt>
                <c:pt idx="125544">
                  <c:v>323.9375</c:v>
                </c:pt>
                <c:pt idx="125545">
                  <c:v>323.94010416666669</c:v>
                </c:pt>
                <c:pt idx="125546">
                  <c:v>323.94270833333331</c:v>
                </c:pt>
                <c:pt idx="125547">
                  <c:v>323.9453125</c:v>
                </c:pt>
                <c:pt idx="125548">
                  <c:v>323.94791666666669</c:v>
                </c:pt>
                <c:pt idx="125549">
                  <c:v>323.95052083333331</c:v>
                </c:pt>
                <c:pt idx="125550">
                  <c:v>323.953125</c:v>
                </c:pt>
                <c:pt idx="125551">
                  <c:v>323.95572916666669</c:v>
                </c:pt>
                <c:pt idx="125552">
                  <c:v>323.95833333333331</c:v>
                </c:pt>
                <c:pt idx="125553">
                  <c:v>323.9609375</c:v>
                </c:pt>
                <c:pt idx="125554">
                  <c:v>323.96354166666669</c:v>
                </c:pt>
                <c:pt idx="125555">
                  <c:v>323.96614583333331</c:v>
                </c:pt>
                <c:pt idx="125556">
                  <c:v>323.96875</c:v>
                </c:pt>
                <c:pt idx="125557">
                  <c:v>323.97135416666669</c:v>
                </c:pt>
                <c:pt idx="125558">
                  <c:v>323.97395833333331</c:v>
                </c:pt>
                <c:pt idx="125559">
                  <c:v>323.9765625</c:v>
                </c:pt>
                <c:pt idx="125560">
                  <c:v>323.97916666666669</c:v>
                </c:pt>
                <c:pt idx="125561">
                  <c:v>323.98177083333331</c:v>
                </c:pt>
                <c:pt idx="125562">
                  <c:v>323.984375</c:v>
                </c:pt>
                <c:pt idx="125563">
                  <c:v>323.98697916666669</c:v>
                </c:pt>
                <c:pt idx="125564">
                  <c:v>323.98958333333331</c:v>
                </c:pt>
                <c:pt idx="125565">
                  <c:v>323.9921875</c:v>
                </c:pt>
                <c:pt idx="125566">
                  <c:v>323.99479166666669</c:v>
                </c:pt>
                <c:pt idx="125567">
                  <c:v>323.99739583333331</c:v>
                </c:pt>
                <c:pt idx="125568">
                  <c:v>324</c:v>
                </c:pt>
                <c:pt idx="125569">
                  <c:v>324.00260416666669</c:v>
                </c:pt>
                <c:pt idx="125570">
                  <c:v>324.00520833333331</c:v>
                </c:pt>
                <c:pt idx="125571">
                  <c:v>324.0078125</c:v>
                </c:pt>
                <c:pt idx="125572">
                  <c:v>324.01041666666669</c:v>
                </c:pt>
                <c:pt idx="125573">
                  <c:v>324.01302083333331</c:v>
                </c:pt>
                <c:pt idx="125574">
                  <c:v>324.015625</c:v>
                </c:pt>
                <c:pt idx="125575">
                  <c:v>324.01822916666669</c:v>
                </c:pt>
                <c:pt idx="125576">
                  <c:v>324.02083333333331</c:v>
                </c:pt>
                <c:pt idx="125577">
                  <c:v>324.0234375</c:v>
                </c:pt>
                <c:pt idx="125578">
                  <c:v>324.02604166666669</c:v>
                </c:pt>
                <c:pt idx="125579">
                  <c:v>324.02864583333331</c:v>
                </c:pt>
                <c:pt idx="125580">
                  <c:v>324.03125</c:v>
                </c:pt>
                <c:pt idx="125581">
                  <c:v>324.03385416666669</c:v>
                </c:pt>
                <c:pt idx="125582">
                  <c:v>324.03645833333331</c:v>
                </c:pt>
                <c:pt idx="125583">
                  <c:v>324.0390625</c:v>
                </c:pt>
                <c:pt idx="125584">
                  <c:v>324.04166666666669</c:v>
                </c:pt>
                <c:pt idx="125585">
                  <c:v>324.04427083333331</c:v>
                </c:pt>
                <c:pt idx="125586">
                  <c:v>324.046875</c:v>
                </c:pt>
                <c:pt idx="125587">
                  <c:v>324.04947916666669</c:v>
                </c:pt>
                <c:pt idx="125588">
                  <c:v>324.05208333333331</c:v>
                </c:pt>
                <c:pt idx="125589">
                  <c:v>324.0546875</c:v>
                </c:pt>
                <c:pt idx="125590">
                  <c:v>324.05729166666669</c:v>
                </c:pt>
                <c:pt idx="125591">
                  <c:v>324.05989583333331</c:v>
                </c:pt>
                <c:pt idx="125592">
                  <c:v>324.0625</c:v>
                </c:pt>
                <c:pt idx="125593">
                  <c:v>324.06510416666669</c:v>
                </c:pt>
                <c:pt idx="125594">
                  <c:v>324.06770833333331</c:v>
                </c:pt>
                <c:pt idx="125595">
                  <c:v>324.0703125</c:v>
                </c:pt>
                <c:pt idx="125596">
                  <c:v>324.07291666666669</c:v>
                </c:pt>
                <c:pt idx="125597">
                  <c:v>324.07552083333331</c:v>
                </c:pt>
                <c:pt idx="125598">
                  <c:v>324.078125</c:v>
                </c:pt>
                <c:pt idx="125599">
                  <c:v>324.08072916666669</c:v>
                </c:pt>
                <c:pt idx="125600">
                  <c:v>324.08333333333331</c:v>
                </c:pt>
                <c:pt idx="125601">
                  <c:v>324.0859375</c:v>
                </c:pt>
                <c:pt idx="125602">
                  <c:v>324.08854166666669</c:v>
                </c:pt>
                <c:pt idx="125603">
                  <c:v>324.09114583333331</c:v>
                </c:pt>
                <c:pt idx="125604">
                  <c:v>324.09375</c:v>
                </c:pt>
                <c:pt idx="125605">
                  <c:v>324.09635416666669</c:v>
                </c:pt>
                <c:pt idx="125606">
                  <c:v>324.09895833333331</c:v>
                </c:pt>
                <c:pt idx="125607">
                  <c:v>324.1015625</c:v>
                </c:pt>
                <c:pt idx="125608">
                  <c:v>324.10416666666669</c:v>
                </c:pt>
                <c:pt idx="125609">
                  <c:v>324.10677083333331</c:v>
                </c:pt>
                <c:pt idx="125610">
                  <c:v>324.109375</c:v>
                </c:pt>
                <c:pt idx="125611">
                  <c:v>324.11197916666669</c:v>
                </c:pt>
                <c:pt idx="125612">
                  <c:v>324.11458333333331</c:v>
                </c:pt>
                <c:pt idx="125613">
                  <c:v>324.1171875</c:v>
                </c:pt>
                <c:pt idx="125614">
                  <c:v>324.11979166666669</c:v>
                </c:pt>
                <c:pt idx="125615">
                  <c:v>324.12239583333331</c:v>
                </c:pt>
                <c:pt idx="125616">
                  <c:v>324.125</c:v>
                </c:pt>
                <c:pt idx="125617">
                  <c:v>324.12760416666669</c:v>
                </c:pt>
                <c:pt idx="125618">
                  <c:v>324.13020833333331</c:v>
                </c:pt>
                <c:pt idx="125619">
                  <c:v>324.1328125</c:v>
                </c:pt>
                <c:pt idx="125620">
                  <c:v>324.13541666666669</c:v>
                </c:pt>
                <c:pt idx="125621">
                  <c:v>324.13802083333331</c:v>
                </c:pt>
                <c:pt idx="125622">
                  <c:v>324.140625</c:v>
                </c:pt>
                <c:pt idx="125623">
                  <c:v>324.14322916666669</c:v>
                </c:pt>
                <c:pt idx="125624">
                  <c:v>324.14583333333331</c:v>
                </c:pt>
                <c:pt idx="125625">
                  <c:v>324.1484375</c:v>
                </c:pt>
                <c:pt idx="125626">
                  <c:v>324.15104166666669</c:v>
                </c:pt>
                <c:pt idx="125627">
                  <c:v>324.15364583333331</c:v>
                </c:pt>
                <c:pt idx="125628">
                  <c:v>324.15625</c:v>
                </c:pt>
                <c:pt idx="125629">
                  <c:v>324.15885416666669</c:v>
                </c:pt>
                <c:pt idx="125630">
                  <c:v>324.16145833333331</c:v>
                </c:pt>
                <c:pt idx="125631">
                  <c:v>324.1640625</c:v>
                </c:pt>
                <c:pt idx="125632">
                  <c:v>324.16666666666669</c:v>
                </c:pt>
                <c:pt idx="125633">
                  <c:v>324.16927083333331</c:v>
                </c:pt>
                <c:pt idx="125634">
                  <c:v>324.171875</c:v>
                </c:pt>
                <c:pt idx="125635">
                  <c:v>324.17447916666669</c:v>
                </c:pt>
                <c:pt idx="125636">
                  <c:v>324.17708333333331</c:v>
                </c:pt>
                <c:pt idx="125637">
                  <c:v>324.1796875</c:v>
                </c:pt>
                <c:pt idx="125638">
                  <c:v>324.18229166666669</c:v>
                </c:pt>
                <c:pt idx="125639">
                  <c:v>324.18489583333331</c:v>
                </c:pt>
                <c:pt idx="125640">
                  <c:v>324.1875</c:v>
                </c:pt>
                <c:pt idx="125641">
                  <c:v>324.19010416666669</c:v>
                </c:pt>
                <c:pt idx="125642">
                  <c:v>324.19270833333331</c:v>
                </c:pt>
                <c:pt idx="125643">
                  <c:v>324.1953125</c:v>
                </c:pt>
                <c:pt idx="125644">
                  <c:v>324.19791666666669</c:v>
                </c:pt>
                <c:pt idx="125645">
                  <c:v>324.20052083333331</c:v>
                </c:pt>
                <c:pt idx="125646">
                  <c:v>324.203125</c:v>
                </c:pt>
                <c:pt idx="125647">
                  <c:v>324.20572916666669</c:v>
                </c:pt>
                <c:pt idx="125648">
                  <c:v>324.20833333333331</c:v>
                </c:pt>
                <c:pt idx="125649">
                  <c:v>324.2109375</c:v>
                </c:pt>
                <c:pt idx="125650">
                  <c:v>324.21354166666669</c:v>
                </c:pt>
                <c:pt idx="125651">
                  <c:v>324.21614583333331</c:v>
                </c:pt>
                <c:pt idx="125652">
                  <c:v>324.21875</c:v>
                </c:pt>
                <c:pt idx="125653">
                  <c:v>324.22135416666669</c:v>
                </c:pt>
                <c:pt idx="125654">
                  <c:v>324.22395833333331</c:v>
                </c:pt>
                <c:pt idx="125655">
                  <c:v>324.2265625</c:v>
                </c:pt>
                <c:pt idx="125656">
                  <c:v>324.22916666666669</c:v>
                </c:pt>
                <c:pt idx="125657">
                  <c:v>324.23177083333331</c:v>
                </c:pt>
                <c:pt idx="125658">
                  <c:v>324.234375</c:v>
                </c:pt>
                <c:pt idx="125659">
                  <c:v>324.23697916666669</c:v>
                </c:pt>
                <c:pt idx="125660">
                  <c:v>324.23958333333331</c:v>
                </c:pt>
                <c:pt idx="125661">
                  <c:v>324.2421875</c:v>
                </c:pt>
                <c:pt idx="125662">
                  <c:v>324.24479166666669</c:v>
                </c:pt>
                <c:pt idx="125663">
                  <c:v>324.24739583333331</c:v>
                </c:pt>
                <c:pt idx="125664">
                  <c:v>324.25</c:v>
                </c:pt>
                <c:pt idx="125665">
                  <c:v>324.25260416666669</c:v>
                </c:pt>
                <c:pt idx="125666">
                  <c:v>324.25520833333331</c:v>
                </c:pt>
                <c:pt idx="125667">
                  <c:v>324.2578125</c:v>
                </c:pt>
                <c:pt idx="125668">
                  <c:v>324.26041666666669</c:v>
                </c:pt>
                <c:pt idx="125669">
                  <c:v>324.26302083333331</c:v>
                </c:pt>
                <c:pt idx="125670">
                  <c:v>324.265625</c:v>
                </c:pt>
                <c:pt idx="125671">
                  <c:v>324.26822916666669</c:v>
                </c:pt>
                <c:pt idx="125672">
                  <c:v>324.27083333333331</c:v>
                </c:pt>
                <c:pt idx="125673">
                  <c:v>324.2734375</c:v>
                </c:pt>
                <c:pt idx="125674">
                  <c:v>324.27604166666669</c:v>
                </c:pt>
                <c:pt idx="125675">
                  <c:v>324.27864583333331</c:v>
                </c:pt>
                <c:pt idx="125676">
                  <c:v>324.28125</c:v>
                </c:pt>
                <c:pt idx="125677">
                  <c:v>324.28385416666669</c:v>
                </c:pt>
                <c:pt idx="125678">
                  <c:v>324.28645833333331</c:v>
                </c:pt>
                <c:pt idx="125679">
                  <c:v>324.2890625</c:v>
                </c:pt>
                <c:pt idx="125680">
                  <c:v>324.29166666666669</c:v>
                </c:pt>
                <c:pt idx="125681">
                  <c:v>324.29427083333331</c:v>
                </c:pt>
                <c:pt idx="125682">
                  <c:v>324.296875</c:v>
                </c:pt>
                <c:pt idx="125683">
                  <c:v>324.29947916666669</c:v>
                </c:pt>
                <c:pt idx="125684">
                  <c:v>324.30208333333331</c:v>
                </c:pt>
                <c:pt idx="125685">
                  <c:v>324.3046875</c:v>
                </c:pt>
                <c:pt idx="125686">
                  <c:v>324.30729166666669</c:v>
                </c:pt>
                <c:pt idx="125687">
                  <c:v>324.30989583333331</c:v>
                </c:pt>
                <c:pt idx="125688">
                  <c:v>324.3125</c:v>
                </c:pt>
                <c:pt idx="125689">
                  <c:v>324.31510416666669</c:v>
                </c:pt>
                <c:pt idx="125690">
                  <c:v>324.31770833333331</c:v>
                </c:pt>
                <c:pt idx="125691">
                  <c:v>324.3203125</c:v>
                </c:pt>
                <c:pt idx="125692">
                  <c:v>324.32291666666669</c:v>
                </c:pt>
                <c:pt idx="125693">
                  <c:v>324.32552083333331</c:v>
                </c:pt>
                <c:pt idx="125694">
                  <c:v>324.328125</c:v>
                </c:pt>
                <c:pt idx="125695">
                  <c:v>324.33072916666669</c:v>
                </c:pt>
                <c:pt idx="125696">
                  <c:v>324.33333333333331</c:v>
                </c:pt>
                <c:pt idx="125697">
                  <c:v>324.3359375</c:v>
                </c:pt>
                <c:pt idx="125698">
                  <c:v>324.33854166666669</c:v>
                </c:pt>
                <c:pt idx="125699">
                  <c:v>324.34114583333331</c:v>
                </c:pt>
                <c:pt idx="125700">
                  <c:v>324.34375</c:v>
                </c:pt>
                <c:pt idx="125701">
                  <c:v>324.34635416666669</c:v>
                </c:pt>
                <c:pt idx="125702">
                  <c:v>324.34895833333331</c:v>
                </c:pt>
                <c:pt idx="125703">
                  <c:v>324.3515625</c:v>
                </c:pt>
                <c:pt idx="125704">
                  <c:v>324.35416666666669</c:v>
                </c:pt>
                <c:pt idx="125705">
                  <c:v>324.35677083333331</c:v>
                </c:pt>
                <c:pt idx="125706">
                  <c:v>324.359375</c:v>
                </c:pt>
                <c:pt idx="125707">
                  <c:v>324.36197916666669</c:v>
                </c:pt>
                <c:pt idx="125708">
                  <c:v>324.36458333333331</c:v>
                </c:pt>
                <c:pt idx="125709">
                  <c:v>324.3671875</c:v>
                </c:pt>
                <c:pt idx="125710">
                  <c:v>324.36979166666669</c:v>
                </c:pt>
                <c:pt idx="125711">
                  <c:v>324.37239583333331</c:v>
                </c:pt>
                <c:pt idx="125712">
                  <c:v>324.375</c:v>
                </c:pt>
                <c:pt idx="125713">
                  <c:v>324.37760416666669</c:v>
                </c:pt>
                <c:pt idx="125714">
                  <c:v>324.38020833333331</c:v>
                </c:pt>
                <c:pt idx="125715">
                  <c:v>324.3828125</c:v>
                </c:pt>
                <c:pt idx="125716">
                  <c:v>324.38541666666669</c:v>
                </c:pt>
                <c:pt idx="125717">
                  <c:v>324.38802083333331</c:v>
                </c:pt>
                <c:pt idx="125718">
                  <c:v>324.390625</c:v>
                </c:pt>
                <c:pt idx="125719">
                  <c:v>324.39322916666669</c:v>
                </c:pt>
                <c:pt idx="125720">
                  <c:v>324.39583333333331</c:v>
                </c:pt>
                <c:pt idx="125721">
                  <c:v>324.3984375</c:v>
                </c:pt>
                <c:pt idx="125722">
                  <c:v>324.40104166666669</c:v>
                </c:pt>
                <c:pt idx="125723">
                  <c:v>324.40364583333331</c:v>
                </c:pt>
                <c:pt idx="125724">
                  <c:v>324.40625</c:v>
                </c:pt>
                <c:pt idx="125725">
                  <c:v>324.40885416666669</c:v>
                </c:pt>
                <c:pt idx="125726">
                  <c:v>324.41145833333331</c:v>
                </c:pt>
                <c:pt idx="125727">
                  <c:v>324.4140625</c:v>
                </c:pt>
                <c:pt idx="125728">
                  <c:v>324.41666666666669</c:v>
                </c:pt>
                <c:pt idx="125729">
                  <c:v>324.41927083333331</c:v>
                </c:pt>
                <c:pt idx="125730">
                  <c:v>324.421875</c:v>
                </c:pt>
                <c:pt idx="125731">
                  <c:v>324.42447916666669</c:v>
                </c:pt>
                <c:pt idx="125732">
                  <c:v>324.42708333333331</c:v>
                </c:pt>
                <c:pt idx="125733">
                  <c:v>324.4296875</c:v>
                </c:pt>
                <c:pt idx="125734">
                  <c:v>324.43229166666669</c:v>
                </c:pt>
                <c:pt idx="125735">
                  <c:v>324.43489583333331</c:v>
                </c:pt>
                <c:pt idx="125736">
                  <c:v>324.4375</c:v>
                </c:pt>
                <c:pt idx="125737">
                  <c:v>324.44010416666669</c:v>
                </c:pt>
                <c:pt idx="125738">
                  <c:v>324.44270833333331</c:v>
                </c:pt>
                <c:pt idx="125739">
                  <c:v>324.4453125</c:v>
                </c:pt>
                <c:pt idx="125740">
                  <c:v>324.44791666666669</c:v>
                </c:pt>
                <c:pt idx="125741">
                  <c:v>324.45052083333331</c:v>
                </c:pt>
                <c:pt idx="125742">
                  <c:v>324.453125</c:v>
                </c:pt>
                <c:pt idx="125743">
                  <c:v>324.45572916666669</c:v>
                </c:pt>
                <c:pt idx="125744">
                  <c:v>324.45833333333331</c:v>
                </c:pt>
                <c:pt idx="125745">
                  <c:v>324.4609375</c:v>
                </c:pt>
                <c:pt idx="125746">
                  <c:v>324.46354166666669</c:v>
                </c:pt>
                <c:pt idx="125747">
                  <c:v>324.46614583333331</c:v>
                </c:pt>
                <c:pt idx="125748">
                  <c:v>324.46875</c:v>
                </c:pt>
                <c:pt idx="125749">
                  <c:v>324.47135416666669</c:v>
                </c:pt>
                <c:pt idx="125750">
                  <c:v>324.47395833333331</c:v>
                </c:pt>
                <c:pt idx="125751">
                  <c:v>324.4765625</c:v>
                </c:pt>
                <c:pt idx="125752">
                  <c:v>324.47916666666669</c:v>
                </c:pt>
                <c:pt idx="125753">
                  <c:v>324.48177083333331</c:v>
                </c:pt>
                <c:pt idx="125754">
                  <c:v>324.484375</c:v>
                </c:pt>
                <c:pt idx="125755">
                  <c:v>324.48697916666669</c:v>
                </c:pt>
                <c:pt idx="125756">
                  <c:v>324.48958333333331</c:v>
                </c:pt>
                <c:pt idx="125757">
                  <c:v>324.4921875</c:v>
                </c:pt>
                <c:pt idx="125758">
                  <c:v>324.49479166666669</c:v>
                </c:pt>
                <c:pt idx="125759">
                  <c:v>324.49739583333331</c:v>
                </c:pt>
                <c:pt idx="125760">
                  <c:v>324.5</c:v>
                </c:pt>
                <c:pt idx="125761">
                  <c:v>324.50260416666669</c:v>
                </c:pt>
                <c:pt idx="125762">
                  <c:v>324.50520833333331</c:v>
                </c:pt>
                <c:pt idx="125763">
                  <c:v>324.5078125</c:v>
                </c:pt>
                <c:pt idx="125764">
                  <c:v>324.51041666666669</c:v>
                </c:pt>
                <c:pt idx="125765">
                  <c:v>324.51302083333331</c:v>
                </c:pt>
                <c:pt idx="125766">
                  <c:v>324.515625</c:v>
                </c:pt>
                <c:pt idx="125767">
                  <c:v>324.51822916666669</c:v>
                </c:pt>
                <c:pt idx="125768">
                  <c:v>324.52083333333331</c:v>
                </c:pt>
                <c:pt idx="125769">
                  <c:v>324.5234375</c:v>
                </c:pt>
                <c:pt idx="125770">
                  <c:v>324.52604166666669</c:v>
                </c:pt>
                <c:pt idx="125771">
                  <c:v>324.52864583333331</c:v>
                </c:pt>
                <c:pt idx="125772">
                  <c:v>324.53125</c:v>
                </c:pt>
                <c:pt idx="125773">
                  <c:v>324.53385416666669</c:v>
                </c:pt>
                <c:pt idx="125774">
                  <c:v>324.53645833333331</c:v>
                </c:pt>
                <c:pt idx="125775">
                  <c:v>324.5390625</c:v>
                </c:pt>
                <c:pt idx="125776">
                  <c:v>324.54166666666669</c:v>
                </c:pt>
                <c:pt idx="125777">
                  <c:v>324.54427083333331</c:v>
                </c:pt>
                <c:pt idx="125778">
                  <c:v>324.546875</c:v>
                </c:pt>
                <c:pt idx="125779">
                  <c:v>324.54947916666669</c:v>
                </c:pt>
                <c:pt idx="125780">
                  <c:v>324.55208333333331</c:v>
                </c:pt>
                <c:pt idx="125781">
                  <c:v>324.5546875</c:v>
                </c:pt>
                <c:pt idx="125782">
                  <c:v>324.55729166666669</c:v>
                </c:pt>
                <c:pt idx="125783">
                  <c:v>324.55989583333331</c:v>
                </c:pt>
                <c:pt idx="125784">
                  <c:v>324.5625</c:v>
                </c:pt>
                <c:pt idx="125785">
                  <c:v>324.56510416666669</c:v>
                </c:pt>
                <c:pt idx="125786">
                  <c:v>324.56770833333331</c:v>
                </c:pt>
                <c:pt idx="125787">
                  <c:v>324.5703125</c:v>
                </c:pt>
                <c:pt idx="125788">
                  <c:v>324.57291666666669</c:v>
                </c:pt>
                <c:pt idx="125789">
                  <c:v>324.57552083333331</c:v>
                </c:pt>
                <c:pt idx="125790">
                  <c:v>324.578125</c:v>
                </c:pt>
                <c:pt idx="125791">
                  <c:v>324.58072916666669</c:v>
                </c:pt>
                <c:pt idx="125792">
                  <c:v>324.58333333333331</c:v>
                </c:pt>
                <c:pt idx="125793">
                  <c:v>324.5859375</c:v>
                </c:pt>
                <c:pt idx="125794">
                  <c:v>324.58854166666669</c:v>
                </c:pt>
                <c:pt idx="125795">
                  <c:v>324.59114583333331</c:v>
                </c:pt>
                <c:pt idx="125796">
                  <c:v>324.59375</c:v>
                </c:pt>
                <c:pt idx="125797">
                  <c:v>324.59635416666669</c:v>
                </c:pt>
                <c:pt idx="125798">
                  <c:v>324.59895833333331</c:v>
                </c:pt>
                <c:pt idx="125799">
                  <c:v>324.6015625</c:v>
                </c:pt>
                <c:pt idx="125800">
                  <c:v>324.60416666666669</c:v>
                </c:pt>
                <c:pt idx="125801">
                  <c:v>324.60677083333331</c:v>
                </c:pt>
                <c:pt idx="125802">
                  <c:v>324.609375</c:v>
                </c:pt>
                <c:pt idx="125803">
                  <c:v>324.61197916666669</c:v>
                </c:pt>
                <c:pt idx="125804">
                  <c:v>324.61458333333331</c:v>
                </c:pt>
                <c:pt idx="125805">
                  <c:v>324.6171875</c:v>
                </c:pt>
                <c:pt idx="125806">
                  <c:v>324.61979166666669</c:v>
                </c:pt>
                <c:pt idx="125807">
                  <c:v>324.62239583333331</c:v>
                </c:pt>
                <c:pt idx="125808">
                  <c:v>324.625</c:v>
                </c:pt>
                <c:pt idx="125809">
                  <c:v>324.62760416666669</c:v>
                </c:pt>
                <c:pt idx="125810">
                  <c:v>324.63020833333331</c:v>
                </c:pt>
                <c:pt idx="125811">
                  <c:v>324.6328125</c:v>
                </c:pt>
                <c:pt idx="125812">
                  <c:v>324.63541666666669</c:v>
                </c:pt>
                <c:pt idx="125813">
                  <c:v>324.63802083333331</c:v>
                </c:pt>
                <c:pt idx="125814">
                  <c:v>324.640625</c:v>
                </c:pt>
                <c:pt idx="125815">
                  <c:v>324.64322916666669</c:v>
                </c:pt>
                <c:pt idx="125816">
                  <c:v>324.64583333333331</c:v>
                </c:pt>
                <c:pt idx="125817">
                  <c:v>324.6484375</c:v>
                </c:pt>
                <c:pt idx="125818">
                  <c:v>324.65104166666669</c:v>
                </c:pt>
                <c:pt idx="125819">
                  <c:v>324.65364583333331</c:v>
                </c:pt>
                <c:pt idx="125820">
                  <c:v>324.65625</c:v>
                </c:pt>
                <c:pt idx="125821">
                  <c:v>324.65885416666669</c:v>
                </c:pt>
                <c:pt idx="125822">
                  <c:v>324.66145833333331</c:v>
                </c:pt>
                <c:pt idx="125823">
                  <c:v>324.6640625</c:v>
                </c:pt>
                <c:pt idx="125824">
                  <c:v>324.66666666666669</c:v>
                </c:pt>
                <c:pt idx="125825">
                  <c:v>324.66927083333331</c:v>
                </c:pt>
                <c:pt idx="125826">
                  <c:v>324.671875</c:v>
                </c:pt>
                <c:pt idx="125827">
                  <c:v>324.67447916666669</c:v>
                </c:pt>
                <c:pt idx="125828">
                  <c:v>324.67708333333331</c:v>
                </c:pt>
                <c:pt idx="125829">
                  <c:v>324.6796875</c:v>
                </c:pt>
                <c:pt idx="125830">
                  <c:v>324.68229166666669</c:v>
                </c:pt>
                <c:pt idx="125831">
                  <c:v>324.68489583333331</c:v>
                </c:pt>
                <c:pt idx="125832">
                  <c:v>324.6875</c:v>
                </c:pt>
                <c:pt idx="125833">
                  <c:v>324.69010416666669</c:v>
                </c:pt>
                <c:pt idx="125834">
                  <c:v>324.69270833333331</c:v>
                </c:pt>
                <c:pt idx="125835">
                  <c:v>324.6953125</c:v>
                </c:pt>
                <c:pt idx="125836">
                  <c:v>324.69791666666669</c:v>
                </c:pt>
                <c:pt idx="125837">
                  <c:v>324.70052083333331</c:v>
                </c:pt>
                <c:pt idx="125838">
                  <c:v>324.703125</c:v>
                </c:pt>
                <c:pt idx="125839">
                  <c:v>324.70572916666669</c:v>
                </c:pt>
                <c:pt idx="125840">
                  <c:v>324.70833333333331</c:v>
                </c:pt>
                <c:pt idx="125841">
                  <c:v>324.7109375</c:v>
                </c:pt>
                <c:pt idx="125842">
                  <c:v>324.71354166666669</c:v>
                </c:pt>
                <c:pt idx="125843">
                  <c:v>324.71614583333331</c:v>
                </c:pt>
                <c:pt idx="125844">
                  <c:v>324.71875</c:v>
                </c:pt>
                <c:pt idx="125845">
                  <c:v>324.72135416666669</c:v>
                </c:pt>
                <c:pt idx="125846">
                  <c:v>324.72395833333331</c:v>
                </c:pt>
                <c:pt idx="125847">
                  <c:v>324.7265625</c:v>
                </c:pt>
                <c:pt idx="125848">
                  <c:v>324.72916666666669</c:v>
                </c:pt>
                <c:pt idx="125849">
                  <c:v>324.73177083333331</c:v>
                </c:pt>
                <c:pt idx="125850">
                  <c:v>324.734375</c:v>
                </c:pt>
                <c:pt idx="125851">
                  <c:v>324.73697916666669</c:v>
                </c:pt>
                <c:pt idx="125852">
                  <c:v>324.73958333333331</c:v>
                </c:pt>
                <c:pt idx="125853">
                  <c:v>324.7421875</c:v>
                </c:pt>
                <c:pt idx="125854">
                  <c:v>324.74479166666669</c:v>
                </c:pt>
                <c:pt idx="125855">
                  <c:v>324.74739583333331</c:v>
                </c:pt>
                <c:pt idx="125856">
                  <c:v>324.75</c:v>
                </c:pt>
                <c:pt idx="125857">
                  <c:v>324.75260416666669</c:v>
                </c:pt>
                <c:pt idx="125858">
                  <c:v>324.75520833333331</c:v>
                </c:pt>
                <c:pt idx="125859">
                  <c:v>324.7578125</c:v>
                </c:pt>
                <c:pt idx="125860">
                  <c:v>324.76041666666669</c:v>
                </c:pt>
                <c:pt idx="125861">
                  <c:v>324.76302083333331</c:v>
                </c:pt>
                <c:pt idx="125862">
                  <c:v>324.765625</c:v>
                </c:pt>
                <c:pt idx="125863">
                  <c:v>324.76822916666669</c:v>
                </c:pt>
                <c:pt idx="125864">
                  <c:v>324.77083333333331</c:v>
                </c:pt>
                <c:pt idx="125865">
                  <c:v>324.7734375</c:v>
                </c:pt>
                <c:pt idx="125866">
                  <c:v>324.77604166666669</c:v>
                </c:pt>
                <c:pt idx="125867">
                  <c:v>324.77864583333331</c:v>
                </c:pt>
                <c:pt idx="125868">
                  <c:v>324.78125</c:v>
                </c:pt>
                <c:pt idx="125869">
                  <c:v>324.78385416666669</c:v>
                </c:pt>
                <c:pt idx="125870">
                  <c:v>324.78645833333331</c:v>
                </c:pt>
                <c:pt idx="125871">
                  <c:v>324.7890625</c:v>
                </c:pt>
                <c:pt idx="125872">
                  <c:v>324.79166666666669</c:v>
                </c:pt>
                <c:pt idx="125873">
                  <c:v>324.79427083333331</c:v>
                </c:pt>
                <c:pt idx="125874">
                  <c:v>324.796875</c:v>
                </c:pt>
                <c:pt idx="125875">
                  <c:v>324.79947916666669</c:v>
                </c:pt>
                <c:pt idx="125876">
                  <c:v>324.80208333333331</c:v>
                </c:pt>
                <c:pt idx="125877">
                  <c:v>324.8046875</c:v>
                </c:pt>
                <c:pt idx="125878">
                  <c:v>324.80729166666669</c:v>
                </c:pt>
                <c:pt idx="125879">
                  <c:v>324.80989583333331</c:v>
                </c:pt>
                <c:pt idx="125880">
                  <c:v>324.8125</c:v>
                </c:pt>
                <c:pt idx="125881">
                  <c:v>324.81510416666669</c:v>
                </c:pt>
                <c:pt idx="125882">
                  <c:v>324.81770833333331</c:v>
                </c:pt>
                <c:pt idx="125883">
                  <c:v>324.8203125</c:v>
                </c:pt>
                <c:pt idx="125884">
                  <c:v>324.82291666666669</c:v>
                </c:pt>
                <c:pt idx="125885">
                  <c:v>324.82552083333331</c:v>
                </c:pt>
                <c:pt idx="125886">
                  <c:v>324.828125</c:v>
                </c:pt>
                <c:pt idx="125887">
                  <c:v>324.83072916666669</c:v>
                </c:pt>
                <c:pt idx="125888">
                  <c:v>324.83333333333331</c:v>
                </c:pt>
                <c:pt idx="125889">
                  <c:v>324.8359375</c:v>
                </c:pt>
                <c:pt idx="125890">
                  <c:v>324.83854166666669</c:v>
                </c:pt>
                <c:pt idx="125891">
                  <c:v>324.84114583333331</c:v>
                </c:pt>
                <c:pt idx="125892">
                  <c:v>324.84375</c:v>
                </c:pt>
                <c:pt idx="125893">
                  <c:v>324.84635416666669</c:v>
                </c:pt>
                <c:pt idx="125894">
                  <c:v>324.84895833333331</c:v>
                </c:pt>
                <c:pt idx="125895">
                  <c:v>324.8515625</c:v>
                </c:pt>
                <c:pt idx="125896">
                  <c:v>324.85416666666669</c:v>
                </c:pt>
                <c:pt idx="125897">
                  <c:v>324.85677083333331</c:v>
                </c:pt>
                <c:pt idx="125898">
                  <c:v>324.859375</c:v>
                </c:pt>
                <c:pt idx="125899">
                  <c:v>324.86197916666669</c:v>
                </c:pt>
                <c:pt idx="125900">
                  <c:v>324.86458333333331</c:v>
                </c:pt>
                <c:pt idx="125901">
                  <c:v>324.8671875</c:v>
                </c:pt>
                <c:pt idx="125902">
                  <c:v>324.86979166666669</c:v>
                </c:pt>
                <c:pt idx="125903">
                  <c:v>324.87239583333331</c:v>
                </c:pt>
                <c:pt idx="125904">
                  <c:v>324.875</c:v>
                </c:pt>
                <c:pt idx="125905">
                  <c:v>324.87760416666669</c:v>
                </c:pt>
                <c:pt idx="125906">
                  <c:v>324.88020833333331</c:v>
                </c:pt>
                <c:pt idx="125907">
                  <c:v>324.8828125</c:v>
                </c:pt>
                <c:pt idx="125908">
                  <c:v>324.88541666666669</c:v>
                </c:pt>
                <c:pt idx="125909">
                  <c:v>324.88802083333331</c:v>
                </c:pt>
                <c:pt idx="125910">
                  <c:v>324.890625</c:v>
                </c:pt>
                <c:pt idx="125911">
                  <c:v>324.89322916666669</c:v>
                </c:pt>
                <c:pt idx="125912">
                  <c:v>324.89583333333331</c:v>
                </c:pt>
                <c:pt idx="125913">
                  <c:v>324.8984375</c:v>
                </c:pt>
                <c:pt idx="125914">
                  <c:v>324.90104166666669</c:v>
                </c:pt>
                <c:pt idx="125915">
                  <c:v>324.90364583333331</c:v>
                </c:pt>
                <c:pt idx="125916">
                  <c:v>324.90625</c:v>
                </c:pt>
                <c:pt idx="125917">
                  <c:v>324.90885416666669</c:v>
                </c:pt>
                <c:pt idx="125918">
                  <c:v>324.91145833333331</c:v>
                </c:pt>
                <c:pt idx="125919">
                  <c:v>324.9140625</c:v>
                </c:pt>
                <c:pt idx="125920">
                  <c:v>324.91666666666669</c:v>
                </c:pt>
                <c:pt idx="125921">
                  <c:v>324.91927083333331</c:v>
                </c:pt>
                <c:pt idx="125922">
                  <c:v>324.921875</c:v>
                </c:pt>
                <c:pt idx="125923">
                  <c:v>324.92447916666669</c:v>
                </c:pt>
                <c:pt idx="125924">
                  <c:v>324.92708333333331</c:v>
                </c:pt>
                <c:pt idx="125925">
                  <c:v>324.9296875</c:v>
                </c:pt>
                <c:pt idx="125926">
                  <c:v>324.93229166666669</c:v>
                </c:pt>
                <c:pt idx="125927">
                  <c:v>324.93489583333331</c:v>
                </c:pt>
                <c:pt idx="125928">
                  <c:v>324.9375</c:v>
                </c:pt>
                <c:pt idx="125929">
                  <c:v>324.94010416666669</c:v>
                </c:pt>
                <c:pt idx="125930">
                  <c:v>324.94270833333331</c:v>
                </c:pt>
                <c:pt idx="125931">
                  <c:v>324.9453125</c:v>
                </c:pt>
                <c:pt idx="125932">
                  <c:v>324.94791666666669</c:v>
                </c:pt>
                <c:pt idx="125933">
                  <c:v>324.95052083333331</c:v>
                </c:pt>
                <c:pt idx="125934">
                  <c:v>324.953125</c:v>
                </c:pt>
                <c:pt idx="125935">
                  <c:v>324.95572916666669</c:v>
                </c:pt>
                <c:pt idx="125936">
                  <c:v>324.95833333333331</c:v>
                </c:pt>
                <c:pt idx="125937">
                  <c:v>324.9609375</c:v>
                </c:pt>
                <c:pt idx="125938">
                  <c:v>324.96354166666669</c:v>
                </c:pt>
                <c:pt idx="125939">
                  <c:v>324.96614583333331</c:v>
                </c:pt>
                <c:pt idx="125940">
                  <c:v>324.96875</c:v>
                </c:pt>
                <c:pt idx="125941">
                  <c:v>324.97135416666669</c:v>
                </c:pt>
                <c:pt idx="125942">
                  <c:v>324.97395833333331</c:v>
                </c:pt>
                <c:pt idx="125943">
                  <c:v>324.9765625</c:v>
                </c:pt>
                <c:pt idx="125944">
                  <c:v>324.97916666666669</c:v>
                </c:pt>
                <c:pt idx="125945">
                  <c:v>324.98177083333331</c:v>
                </c:pt>
                <c:pt idx="125946">
                  <c:v>324.984375</c:v>
                </c:pt>
                <c:pt idx="125947">
                  <c:v>324.98697916666669</c:v>
                </c:pt>
                <c:pt idx="125948">
                  <c:v>324.98958333333331</c:v>
                </c:pt>
                <c:pt idx="125949">
                  <c:v>324.9921875</c:v>
                </c:pt>
                <c:pt idx="125950">
                  <c:v>324.99479166666669</c:v>
                </c:pt>
                <c:pt idx="125951">
                  <c:v>324.99739583333331</c:v>
                </c:pt>
                <c:pt idx="125952">
                  <c:v>325</c:v>
                </c:pt>
                <c:pt idx="125953">
                  <c:v>325.00260416666669</c:v>
                </c:pt>
                <c:pt idx="125954">
                  <c:v>325.00520833333331</c:v>
                </c:pt>
                <c:pt idx="125955">
                  <c:v>325.0078125</c:v>
                </c:pt>
                <c:pt idx="125956">
                  <c:v>325.01041666666669</c:v>
                </c:pt>
                <c:pt idx="125957">
                  <c:v>325.01302083333331</c:v>
                </c:pt>
                <c:pt idx="125958">
                  <c:v>325.015625</c:v>
                </c:pt>
                <c:pt idx="125959">
                  <c:v>325.01822916666669</c:v>
                </c:pt>
                <c:pt idx="125960">
                  <c:v>325.02083333333331</c:v>
                </c:pt>
                <c:pt idx="125961">
                  <c:v>325.0234375</c:v>
                </c:pt>
                <c:pt idx="125962">
                  <c:v>325.02604166666669</c:v>
                </c:pt>
                <c:pt idx="125963">
                  <c:v>325.02864583333331</c:v>
                </c:pt>
                <c:pt idx="125964">
                  <c:v>325.03125</c:v>
                </c:pt>
                <c:pt idx="125965">
                  <c:v>325.03385416666669</c:v>
                </c:pt>
                <c:pt idx="125966">
                  <c:v>325.03645833333331</c:v>
                </c:pt>
                <c:pt idx="125967">
                  <c:v>325.0390625</c:v>
                </c:pt>
                <c:pt idx="125968">
                  <c:v>325.04166666666669</c:v>
                </c:pt>
                <c:pt idx="125969">
                  <c:v>325.04427083333331</c:v>
                </c:pt>
                <c:pt idx="125970">
                  <c:v>325.046875</c:v>
                </c:pt>
                <c:pt idx="125971">
                  <c:v>325.04947916666669</c:v>
                </c:pt>
                <c:pt idx="125972">
                  <c:v>325.05208333333331</c:v>
                </c:pt>
                <c:pt idx="125973">
                  <c:v>325.0546875</c:v>
                </c:pt>
                <c:pt idx="125974">
                  <c:v>325.05729166666669</c:v>
                </c:pt>
                <c:pt idx="125975">
                  <c:v>325.05989583333331</c:v>
                </c:pt>
                <c:pt idx="125976">
                  <c:v>325.0625</c:v>
                </c:pt>
                <c:pt idx="125977">
                  <c:v>325.06510416666669</c:v>
                </c:pt>
                <c:pt idx="125978">
                  <c:v>325.06770833333331</c:v>
                </c:pt>
                <c:pt idx="125979">
                  <c:v>325.0703125</c:v>
                </c:pt>
                <c:pt idx="125980">
                  <c:v>325.07291666666669</c:v>
                </c:pt>
                <c:pt idx="125981">
                  <c:v>325.07552083333331</c:v>
                </c:pt>
                <c:pt idx="125982">
                  <c:v>325.078125</c:v>
                </c:pt>
                <c:pt idx="125983">
                  <c:v>325.08072916666669</c:v>
                </c:pt>
                <c:pt idx="125984">
                  <c:v>325.08333333333331</c:v>
                </c:pt>
                <c:pt idx="125985">
                  <c:v>325.0859375</c:v>
                </c:pt>
                <c:pt idx="125986">
                  <c:v>325.08854166666669</c:v>
                </c:pt>
                <c:pt idx="125987">
                  <c:v>325.09114583333331</c:v>
                </c:pt>
                <c:pt idx="125988">
                  <c:v>325.09375</c:v>
                </c:pt>
                <c:pt idx="125989">
                  <c:v>325.09635416666669</c:v>
                </c:pt>
                <c:pt idx="125990">
                  <c:v>325.09895833333331</c:v>
                </c:pt>
                <c:pt idx="125991">
                  <c:v>325.1015625</c:v>
                </c:pt>
                <c:pt idx="125992">
                  <c:v>325.10416666666669</c:v>
                </c:pt>
                <c:pt idx="125993">
                  <c:v>325.10677083333331</c:v>
                </c:pt>
                <c:pt idx="125994">
                  <c:v>325.109375</c:v>
                </c:pt>
                <c:pt idx="125995">
                  <c:v>325.11197916666669</c:v>
                </c:pt>
                <c:pt idx="125996">
                  <c:v>325.11458333333331</c:v>
                </c:pt>
                <c:pt idx="125997">
                  <c:v>325.1171875</c:v>
                </c:pt>
                <c:pt idx="125998">
                  <c:v>325.11979166666669</c:v>
                </c:pt>
                <c:pt idx="125999">
                  <c:v>325.12239583333331</c:v>
                </c:pt>
                <c:pt idx="126000">
                  <c:v>325.125</c:v>
                </c:pt>
                <c:pt idx="126001">
                  <c:v>325.12760416666669</c:v>
                </c:pt>
                <c:pt idx="126002">
                  <c:v>325.13020833333331</c:v>
                </c:pt>
                <c:pt idx="126003">
                  <c:v>325.1328125</c:v>
                </c:pt>
                <c:pt idx="126004">
                  <c:v>325.13541666666669</c:v>
                </c:pt>
                <c:pt idx="126005">
                  <c:v>325.13802083333331</c:v>
                </c:pt>
                <c:pt idx="126006">
                  <c:v>325.140625</c:v>
                </c:pt>
                <c:pt idx="126007">
                  <c:v>325.14322916666669</c:v>
                </c:pt>
                <c:pt idx="126008">
                  <c:v>325.14583333333331</c:v>
                </c:pt>
                <c:pt idx="126009">
                  <c:v>325.1484375</c:v>
                </c:pt>
                <c:pt idx="126010">
                  <c:v>325.15104166666669</c:v>
                </c:pt>
                <c:pt idx="126011">
                  <c:v>325.15364583333331</c:v>
                </c:pt>
                <c:pt idx="126012">
                  <c:v>325.15625</c:v>
                </c:pt>
                <c:pt idx="126013">
                  <c:v>325.15885416666669</c:v>
                </c:pt>
                <c:pt idx="126014">
                  <c:v>325.16145833333331</c:v>
                </c:pt>
                <c:pt idx="126015">
                  <c:v>325.1640625</c:v>
                </c:pt>
                <c:pt idx="126016">
                  <c:v>325.16666666666669</c:v>
                </c:pt>
                <c:pt idx="126017">
                  <c:v>325.16927083333331</c:v>
                </c:pt>
                <c:pt idx="126018">
                  <c:v>325.171875</c:v>
                </c:pt>
                <c:pt idx="126019">
                  <c:v>325.17447916666669</c:v>
                </c:pt>
                <c:pt idx="126020">
                  <c:v>325.17708333333331</c:v>
                </c:pt>
                <c:pt idx="126021">
                  <c:v>325.1796875</c:v>
                </c:pt>
                <c:pt idx="126022">
                  <c:v>325.18229166666669</c:v>
                </c:pt>
                <c:pt idx="126023">
                  <c:v>325.18489583333331</c:v>
                </c:pt>
                <c:pt idx="126024">
                  <c:v>325.1875</c:v>
                </c:pt>
                <c:pt idx="126025">
                  <c:v>325.19010416666669</c:v>
                </c:pt>
                <c:pt idx="126026">
                  <c:v>325.19270833333331</c:v>
                </c:pt>
                <c:pt idx="126027">
                  <c:v>325.1953125</c:v>
                </c:pt>
                <c:pt idx="126028">
                  <c:v>325.19791666666669</c:v>
                </c:pt>
                <c:pt idx="126029">
                  <c:v>325.20052083333331</c:v>
                </c:pt>
                <c:pt idx="126030">
                  <c:v>325.203125</c:v>
                </c:pt>
                <c:pt idx="126031">
                  <c:v>325.20572916666669</c:v>
                </c:pt>
                <c:pt idx="126032">
                  <c:v>325.20833333333331</c:v>
                </c:pt>
                <c:pt idx="126033">
                  <c:v>325.2109375</c:v>
                </c:pt>
                <c:pt idx="126034">
                  <c:v>325.21354166666669</c:v>
                </c:pt>
                <c:pt idx="126035">
                  <c:v>325.21614583333331</c:v>
                </c:pt>
                <c:pt idx="126036">
                  <c:v>325.21875</c:v>
                </c:pt>
                <c:pt idx="126037">
                  <c:v>325.22135416666669</c:v>
                </c:pt>
                <c:pt idx="126038">
                  <c:v>325.22395833333331</c:v>
                </c:pt>
                <c:pt idx="126039">
                  <c:v>325.2265625</c:v>
                </c:pt>
                <c:pt idx="126040">
                  <c:v>325.22916666666669</c:v>
                </c:pt>
                <c:pt idx="126041">
                  <c:v>325.23177083333331</c:v>
                </c:pt>
                <c:pt idx="126042">
                  <c:v>325.234375</c:v>
                </c:pt>
                <c:pt idx="126043">
                  <c:v>325.23697916666669</c:v>
                </c:pt>
                <c:pt idx="126044">
                  <c:v>325.23958333333331</c:v>
                </c:pt>
                <c:pt idx="126045">
                  <c:v>325.2421875</c:v>
                </c:pt>
                <c:pt idx="126046">
                  <c:v>325.24479166666669</c:v>
                </c:pt>
                <c:pt idx="126047">
                  <c:v>325.24739583333331</c:v>
                </c:pt>
                <c:pt idx="126048">
                  <c:v>325.25</c:v>
                </c:pt>
                <c:pt idx="126049">
                  <c:v>325.25260416666669</c:v>
                </c:pt>
                <c:pt idx="126050">
                  <c:v>325.25520833333331</c:v>
                </c:pt>
                <c:pt idx="126051">
                  <c:v>325.2578125</c:v>
                </c:pt>
                <c:pt idx="126052">
                  <c:v>325.26041666666669</c:v>
                </c:pt>
                <c:pt idx="126053">
                  <c:v>325.26302083333331</c:v>
                </c:pt>
                <c:pt idx="126054">
                  <c:v>325.265625</c:v>
                </c:pt>
                <c:pt idx="126055">
                  <c:v>325.26822916666669</c:v>
                </c:pt>
                <c:pt idx="126056">
                  <c:v>325.27083333333331</c:v>
                </c:pt>
                <c:pt idx="126057">
                  <c:v>325.2734375</c:v>
                </c:pt>
                <c:pt idx="126058">
                  <c:v>325.27604166666669</c:v>
                </c:pt>
                <c:pt idx="126059">
                  <c:v>325.27864583333331</c:v>
                </c:pt>
                <c:pt idx="126060">
                  <c:v>325.28125</c:v>
                </c:pt>
                <c:pt idx="126061">
                  <c:v>325.28385416666669</c:v>
                </c:pt>
                <c:pt idx="126062">
                  <c:v>325.28645833333331</c:v>
                </c:pt>
                <c:pt idx="126063">
                  <c:v>325.2890625</c:v>
                </c:pt>
                <c:pt idx="126064">
                  <c:v>325.29166666666669</c:v>
                </c:pt>
                <c:pt idx="126065">
                  <c:v>325.29427083333331</c:v>
                </c:pt>
                <c:pt idx="126066">
                  <c:v>325.296875</c:v>
                </c:pt>
                <c:pt idx="126067">
                  <c:v>325.29947916666669</c:v>
                </c:pt>
                <c:pt idx="126068">
                  <c:v>325.30208333333331</c:v>
                </c:pt>
                <c:pt idx="126069">
                  <c:v>325.3046875</c:v>
                </c:pt>
                <c:pt idx="126070">
                  <c:v>325.30729166666669</c:v>
                </c:pt>
                <c:pt idx="126071">
                  <c:v>325.30989583333331</c:v>
                </c:pt>
                <c:pt idx="126072">
                  <c:v>325.3125</c:v>
                </c:pt>
                <c:pt idx="126073">
                  <c:v>325.31510416666669</c:v>
                </c:pt>
                <c:pt idx="126074">
                  <c:v>325.31770833333331</c:v>
                </c:pt>
                <c:pt idx="126075">
                  <c:v>325.3203125</c:v>
                </c:pt>
                <c:pt idx="126076">
                  <c:v>325.32291666666669</c:v>
                </c:pt>
                <c:pt idx="126077">
                  <c:v>325.32552083333331</c:v>
                </c:pt>
                <c:pt idx="126078">
                  <c:v>325.328125</c:v>
                </c:pt>
                <c:pt idx="126079">
                  <c:v>325.33072916666669</c:v>
                </c:pt>
                <c:pt idx="126080">
                  <c:v>325.33333333333331</c:v>
                </c:pt>
                <c:pt idx="126081">
                  <c:v>325.3359375</c:v>
                </c:pt>
                <c:pt idx="126082">
                  <c:v>325.33854166666669</c:v>
                </c:pt>
                <c:pt idx="126083">
                  <c:v>325.34114583333331</c:v>
                </c:pt>
                <c:pt idx="126084">
                  <c:v>325.34375</c:v>
                </c:pt>
                <c:pt idx="126085">
                  <c:v>325.34635416666669</c:v>
                </c:pt>
                <c:pt idx="126086">
                  <c:v>325.34895833333331</c:v>
                </c:pt>
                <c:pt idx="126087">
                  <c:v>325.3515625</c:v>
                </c:pt>
                <c:pt idx="126088">
                  <c:v>325.35416666666669</c:v>
                </c:pt>
                <c:pt idx="126089">
                  <c:v>325.35677083333331</c:v>
                </c:pt>
                <c:pt idx="126090">
                  <c:v>325.359375</c:v>
                </c:pt>
                <c:pt idx="126091">
                  <c:v>325.36197916666669</c:v>
                </c:pt>
                <c:pt idx="126092">
                  <c:v>325.36458333333331</c:v>
                </c:pt>
                <c:pt idx="126093">
                  <c:v>325.3671875</c:v>
                </c:pt>
                <c:pt idx="126094">
                  <c:v>325.36979166666669</c:v>
                </c:pt>
                <c:pt idx="126095">
                  <c:v>325.37239583333331</c:v>
                </c:pt>
                <c:pt idx="126096">
                  <c:v>325.375</c:v>
                </c:pt>
                <c:pt idx="126097">
                  <c:v>325.37760416666669</c:v>
                </c:pt>
                <c:pt idx="126098">
                  <c:v>325.38020833333331</c:v>
                </c:pt>
                <c:pt idx="126099">
                  <c:v>325.3828125</c:v>
                </c:pt>
                <c:pt idx="126100">
                  <c:v>325.38541666666669</c:v>
                </c:pt>
                <c:pt idx="126101">
                  <c:v>325.38802083333331</c:v>
                </c:pt>
                <c:pt idx="126102">
                  <c:v>325.390625</c:v>
                </c:pt>
                <c:pt idx="126103">
                  <c:v>325.39322916666669</c:v>
                </c:pt>
                <c:pt idx="126104">
                  <c:v>325.39583333333331</c:v>
                </c:pt>
                <c:pt idx="126105">
                  <c:v>325.3984375</c:v>
                </c:pt>
                <c:pt idx="126106">
                  <c:v>325.40104166666669</c:v>
                </c:pt>
                <c:pt idx="126107">
                  <c:v>325.40364583333331</c:v>
                </c:pt>
                <c:pt idx="126108">
                  <c:v>325.40625</c:v>
                </c:pt>
                <c:pt idx="126109">
                  <c:v>325.40885416666669</c:v>
                </c:pt>
                <c:pt idx="126110">
                  <c:v>325.41145833333331</c:v>
                </c:pt>
                <c:pt idx="126111">
                  <c:v>325.4140625</c:v>
                </c:pt>
                <c:pt idx="126112">
                  <c:v>325.41666666666669</c:v>
                </c:pt>
                <c:pt idx="126113">
                  <c:v>325.41927083333331</c:v>
                </c:pt>
                <c:pt idx="126114">
                  <c:v>325.421875</c:v>
                </c:pt>
                <c:pt idx="126115">
                  <c:v>325.42447916666669</c:v>
                </c:pt>
                <c:pt idx="126116">
                  <c:v>325.42708333333331</c:v>
                </c:pt>
                <c:pt idx="126117">
                  <c:v>325.4296875</c:v>
                </c:pt>
                <c:pt idx="126118">
                  <c:v>325.43229166666669</c:v>
                </c:pt>
                <c:pt idx="126119">
                  <c:v>325.43489583333331</c:v>
                </c:pt>
                <c:pt idx="126120">
                  <c:v>325.4375</c:v>
                </c:pt>
                <c:pt idx="126121">
                  <c:v>325.44010416666669</c:v>
                </c:pt>
                <c:pt idx="126122">
                  <c:v>325.44270833333331</c:v>
                </c:pt>
                <c:pt idx="126123">
                  <c:v>325.4453125</c:v>
                </c:pt>
                <c:pt idx="126124">
                  <c:v>325.44791666666669</c:v>
                </c:pt>
                <c:pt idx="126125">
                  <c:v>325.45052083333331</c:v>
                </c:pt>
                <c:pt idx="126126">
                  <c:v>325.453125</c:v>
                </c:pt>
                <c:pt idx="126127">
                  <c:v>325.45572916666669</c:v>
                </c:pt>
                <c:pt idx="126128">
                  <c:v>325.45833333333331</c:v>
                </c:pt>
                <c:pt idx="126129">
                  <c:v>325.4609375</c:v>
                </c:pt>
                <c:pt idx="126130">
                  <c:v>325.46354166666669</c:v>
                </c:pt>
                <c:pt idx="126131">
                  <c:v>325.46614583333331</c:v>
                </c:pt>
                <c:pt idx="126132">
                  <c:v>325.46875</c:v>
                </c:pt>
                <c:pt idx="126133">
                  <c:v>325.47135416666669</c:v>
                </c:pt>
                <c:pt idx="126134">
                  <c:v>325.47395833333331</c:v>
                </c:pt>
                <c:pt idx="126135">
                  <c:v>325.4765625</c:v>
                </c:pt>
                <c:pt idx="126136">
                  <c:v>325.47916666666669</c:v>
                </c:pt>
                <c:pt idx="126137">
                  <c:v>325.48177083333331</c:v>
                </c:pt>
                <c:pt idx="126138">
                  <c:v>325.484375</c:v>
                </c:pt>
                <c:pt idx="126139">
                  <c:v>325.48697916666669</c:v>
                </c:pt>
                <c:pt idx="126140">
                  <c:v>325.48958333333331</c:v>
                </c:pt>
                <c:pt idx="126141">
                  <c:v>325.4921875</c:v>
                </c:pt>
                <c:pt idx="126142">
                  <c:v>325.49479166666669</c:v>
                </c:pt>
                <c:pt idx="126143">
                  <c:v>325.49739583333331</c:v>
                </c:pt>
                <c:pt idx="126144">
                  <c:v>325.5</c:v>
                </c:pt>
                <c:pt idx="126145">
                  <c:v>325.50260416666669</c:v>
                </c:pt>
                <c:pt idx="126146">
                  <c:v>325.50520833333331</c:v>
                </c:pt>
                <c:pt idx="126147">
                  <c:v>325.5078125</c:v>
                </c:pt>
                <c:pt idx="126148">
                  <c:v>325.51041666666669</c:v>
                </c:pt>
                <c:pt idx="126149">
                  <c:v>325.51302083333331</c:v>
                </c:pt>
                <c:pt idx="126150">
                  <c:v>325.515625</c:v>
                </c:pt>
                <c:pt idx="126151">
                  <c:v>325.51822916666669</c:v>
                </c:pt>
                <c:pt idx="126152">
                  <c:v>325.52083333333331</c:v>
                </c:pt>
                <c:pt idx="126153">
                  <c:v>325.5234375</c:v>
                </c:pt>
                <c:pt idx="126154">
                  <c:v>325.52604166666669</c:v>
                </c:pt>
                <c:pt idx="126155">
                  <c:v>325.52864583333331</c:v>
                </c:pt>
                <c:pt idx="126156">
                  <c:v>325.53125</c:v>
                </c:pt>
                <c:pt idx="126157">
                  <c:v>325.53385416666669</c:v>
                </c:pt>
                <c:pt idx="126158">
                  <c:v>325.53645833333331</c:v>
                </c:pt>
                <c:pt idx="126159">
                  <c:v>325.5390625</c:v>
                </c:pt>
                <c:pt idx="126160">
                  <c:v>325.54166666666669</c:v>
                </c:pt>
                <c:pt idx="126161">
                  <c:v>325.54427083333331</c:v>
                </c:pt>
                <c:pt idx="126162">
                  <c:v>325.546875</c:v>
                </c:pt>
                <c:pt idx="126163">
                  <c:v>325.54947916666669</c:v>
                </c:pt>
                <c:pt idx="126164">
                  <c:v>325.55208333333331</c:v>
                </c:pt>
                <c:pt idx="126165">
                  <c:v>325.5546875</c:v>
                </c:pt>
                <c:pt idx="126166">
                  <c:v>325.55729166666669</c:v>
                </c:pt>
                <c:pt idx="126167">
                  <c:v>325.55989583333331</c:v>
                </c:pt>
                <c:pt idx="126168">
                  <c:v>325.5625</c:v>
                </c:pt>
                <c:pt idx="126169">
                  <c:v>325.56510416666669</c:v>
                </c:pt>
                <c:pt idx="126170">
                  <c:v>325.56770833333331</c:v>
                </c:pt>
                <c:pt idx="126171">
                  <c:v>325.5703125</c:v>
                </c:pt>
                <c:pt idx="126172">
                  <c:v>325.57291666666669</c:v>
                </c:pt>
                <c:pt idx="126173">
                  <c:v>325.57552083333331</c:v>
                </c:pt>
                <c:pt idx="126174">
                  <c:v>325.578125</c:v>
                </c:pt>
                <c:pt idx="126175">
                  <c:v>325.58072916666669</c:v>
                </c:pt>
                <c:pt idx="126176">
                  <c:v>325.58333333333331</c:v>
                </c:pt>
                <c:pt idx="126177">
                  <c:v>325.5859375</c:v>
                </c:pt>
                <c:pt idx="126178">
                  <c:v>325.58854166666669</c:v>
                </c:pt>
                <c:pt idx="126179">
                  <c:v>325.59114583333331</c:v>
                </c:pt>
                <c:pt idx="126180">
                  <c:v>325.59375</c:v>
                </c:pt>
                <c:pt idx="126181">
                  <c:v>325.59635416666669</c:v>
                </c:pt>
                <c:pt idx="126182">
                  <c:v>325.59895833333331</c:v>
                </c:pt>
                <c:pt idx="126183">
                  <c:v>325.6015625</c:v>
                </c:pt>
                <c:pt idx="126184">
                  <c:v>325.60416666666669</c:v>
                </c:pt>
                <c:pt idx="126185">
                  <c:v>325.60677083333331</c:v>
                </c:pt>
                <c:pt idx="126186">
                  <c:v>325.609375</c:v>
                </c:pt>
                <c:pt idx="126187">
                  <c:v>325.61197916666669</c:v>
                </c:pt>
                <c:pt idx="126188">
                  <c:v>325.61458333333331</c:v>
                </c:pt>
                <c:pt idx="126189">
                  <c:v>325.6171875</c:v>
                </c:pt>
                <c:pt idx="126190">
                  <c:v>325.61979166666669</c:v>
                </c:pt>
                <c:pt idx="126191">
                  <c:v>325.62239583333331</c:v>
                </c:pt>
                <c:pt idx="126192">
                  <c:v>325.625</c:v>
                </c:pt>
                <c:pt idx="126193">
                  <c:v>325.62760416666669</c:v>
                </c:pt>
                <c:pt idx="126194">
                  <c:v>325.63020833333331</c:v>
                </c:pt>
                <c:pt idx="126195">
                  <c:v>325.6328125</c:v>
                </c:pt>
                <c:pt idx="126196">
                  <c:v>325.63541666666669</c:v>
                </c:pt>
                <c:pt idx="126197">
                  <c:v>325.63802083333331</c:v>
                </c:pt>
                <c:pt idx="126198">
                  <c:v>325.640625</c:v>
                </c:pt>
                <c:pt idx="126199">
                  <c:v>325.64322916666669</c:v>
                </c:pt>
                <c:pt idx="126200">
                  <c:v>325.64583333333331</c:v>
                </c:pt>
                <c:pt idx="126201">
                  <c:v>325.6484375</c:v>
                </c:pt>
                <c:pt idx="126202">
                  <c:v>325.65104166666669</c:v>
                </c:pt>
                <c:pt idx="126203">
                  <c:v>325.65364583333331</c:v>
                </c:pt>
                <c:pt idx="126204">
                  <c:v>325.65625</c:v>
                </c:pt>
                <c:pt idx="126205">
                  <c:v>325.65885416666669</c:v>
                </c:pt>
                <c:pt idx="126206">
                  <c:v>325.66145833333331</c:v>
                </c:pt>
                <c:pt idx="126207">
                  <c:v>325.6640625</c:v>
                </c:pt>
                <c:pt idx="126208">
                  <c:v>325.66666666666669</c:v>
                </c:pt>
                <c:pt idx="126209">
                  <c:v>325.66927083333331</c:v>
                </c:pt>
                <c:pt idx="126210">
                  <c:v>325.671875</c:v>
                </c:pt>
                <c:pt idx="126211">
                  <c:v>325.67447916666669</c:v>
                </c:pt>
                <c:pt idx="126212">
                  <c:v>325.67708333333331</c:v>
                </c:pt>
                <c:pt idx="126213">
                  <c:v>325.6796875</c:v>
                </c:pt>
                <c:pt idx="126214">
                  <c:v>325.68229166666669</c:v>
                </c:pt>
                <c:pt idx="126215">
                  <c:v>325.68489583333331</c:v>
                </c:pt>
                <c:pt idx="126216">
                  <c:v>325.6875</c:v>
                </c:pt>
                <c:pt idx="126217">
                  <c:v>325.69010416666669</c:v>
                </c:pt>
                <c:pt idx="126218">
                  <c:v>325.69270833333331</c:v>
                </c:pt>
                <c:pt idx="126219">
                  <c:v>325.6953125</c:v>
                </c:pt>
                <c:pt idx="126220">
                  <c:v>325.69791666666669</c:v>
                </c:pt>
                <c:pt idx="126221">
                  <c:v>325.70052083333331</c:v>
                </c:pt>
                <c:pt idx="126222">
                  <c:v>325.703125</c:v>
                </c:pt>
                <c:pt idx="126223">
                  <c:v>325.70572916666669</c:v>
                </c:pt>
                <c:pt idx="126224">
                  <c:v>325.70833333333331</c:v>
                </c:pt>
                <c:pt idx="126225">
                  <c:v>325.7109375</c:v>
                </c:pt>
                <c:pt idx="126226">
                  <c:v>325.71354166666669</c:v>
                </c:pt>
                <c:pt idx="126227">
                  <c:v>325.71614583333331</c:v>
                </c:pt>
                <c:pt idx="126228">
                  <c:v>325.71875</c:v>
                </c:pt>
                <c:pt idx="126229">
                  <c:v>325.72135416666669</c:v>
                </c:pt>
                <c:pt idx="126230">
                  <c:v>325.72395833333331</c:v>
                </c:pt>
                <c:pt idx="126231">
                  <c:v>325.7265625</c:v>
                </c:pt>
                <c:pt idx="126232">
                  <c:v>325.72916666666669</c:v>
                </c:pt>
                <c:pt idx="126233">
                  <c:v>325.73177083333331</c:v>
                </c:pt>
                <c:pt idx="126234">
                  <c:v>325.734375</c:v>
                </c:pt>
                <c:pt idx="126235">
                  <c:v>325.73697916666669</c:v>
                </c:pt>
                <c:pt idx="126236">
                  <c:v>325.73958333333331</c:v>
                </c:pt>
                <c:pt idx="126237">
                  <c:v>325.7421875</c:v>
                </c:pt>
                <c:pt idx="126238">
                  <c:v>325.74479166666669</c:v>
                </c:pt>
                <c:pt idx="126239">
                  <c:v>325.74739583333331</c:v>
                </c:pt>
                <c:pt idx="126240">
                  <c:v>325.75</c:v>
                </c:pt>
                <c:pt idx="126241">
                  <c:v>325.75260416666669</c:v>
                </c:pt>
                <c:pt idx="126242">
                  <c:v>325.75520833333331</c:v>
                </c:pt>
                <c:pt idx="126243">
                  <c:v>325.7578125</c:v>
                </c:pt>
                <c:pt idx="126244">
                  <c:v>325.76041666666669</c:v>
                </c:pt>
                <c:pt idx="126245">
                  <c:v>325.76302083333331</c:v>
                </c:pt>
                <c:pt idx="126246">
                  <c:v>325.765625</c:v>
                </c:pt>
                <c:pt idx="126247">
                  <c:v>325.76822916666669</c:v>
                </c:pt>
                <c:pt idx="126248">
                  <c:v>325.77083333333331</c:v>
                </c:pt>
                <c:pt idx="126249">
                  <c:v>325.7734375</c:v>
                </c:pt>
                <c:pt idx="126250">
                  <c:v>325.77604166666669</c:v>
                </c:pt>
                <c:pt idx="126251">
                  <c:v>325.77864583333331</c:v>
                </c:pt>
                <c:pt idx="126252">
                  <c:v>325.78125</c:v>
                </c:pt>
                <c:pt idx="126253">
                  <c:v>325.78385416666669</c:v>
                </c:pt>
                <c:pt idx="126254">
                  <c:v>325.78645833333331</c:v>
                </c:pt>
                <c:pt idx="126255">
                  <c:v>325.7890625</c:v>
                </c:pt>
                <c:pt idx="126256">
                  <c:v>325.79166666666669</c:v>
                </c:pt>
                <c:pt idx="126257">
                  <c:v>325.79427083333331</c:v>
                </c:pt>
                <c:pt idx="126258">
                  <c:v>325.796875</c:v>
                </c:pt>
                <c:pt idx="126259">
                  <c:v>325.79947916666669</c:v>
                </c:pt>
                <c:pt idx="126260">
                  <c:v>325.80208333333331</c:v>
                </c:pt>
                <c:pt idx="126261">
                  <c:v>325.8046875</c:v>
                </c:pt>
                <c:pt idx="126262">
                  <c:v>325.80729166666669</c:v>
                </c:pt>
                <c:pt idx="126263">
                  <c:v>325.80989583333331</c:v>
                </c:pt>
                <c:pt idx="126264">
                  <c:v>325.8125</c:v>
                </c:pt>
                <c:pt idx="126265">
                  <c:v>325.81510416666669</c:v>
                </c:pt>
                <c:pt idx="126266">
                  <c:v>325.81770833333331</c:v>
                </c:pt>
                <c:pt idx="126267">
                  <c:v>325.8203125</c:v>
                </c:pt>
                <c:pt idx="126268">
                  <c:v>325.82291666666669</c:v>
                </c:pt>
                <c:pt idx="126269">
                  <c:v>325.82552083333331</c:v>
                </c:pt>
                <c:pt idx="126270">
                  <c:v>325.828125</c:v>
                </c:pt>
                <c:pt idx="126271">
                  <c:v>325.83072916666669</c:v>
                </c:pt>
                <c:pt idx="126272">
                  <c:v>325.83333333333331</c:v>
                </c:pt>
                <c:pt idx="126273">
                  <c:v>325.8359375</c:v>
                </c:pt>
                <c:pt idx="126274">
                  <c:v>325.83854166666669</c:v>
                </c:pt>
                <c:pt idx="126275">
                  <c:v>325.84114583333331</c:v>
                </c:pt>
                <c:pt idx="126276">
                  <c:v>325.84375</c:v>
                </c:pt>
                <c:pt idx="126277">
                  <c:v>325.84635416666669</c:v>
                </c:pt>
                <c:pt idx="126278">
                  <c:v>325.84895833333331</c:v>
                </c:pt>
                <c:pt idx="126279">
                  <c:v>325.8515625</c:v>
                </c:pt>
                <c:pt idx="126280">
                  <c:v>325.85416666666669</c:v>
                </c:pt>
                <c:pt idx="126281">
                  <c:v>325.85677083333331</c:v>
                </c:pt>
                <c:pt idx="126282">
                  <c:v>325.859375</c:v>
                </c:pt>
                <c:pt idx="126283">
                  <c:v>325.86197916666669</c:v>
                </c:pt>
                <c:pt idx="126284">
                  <c:v>325.86458333333331</c:v>
                </c:pt>
                <c:pt idx="126285">
                  <c:v>325.8671875</c:v>
                </c:pt>
                <c:pt idx="126286">
                  <c:v>325.86979166666669</c:v>
                </c:pt>
                <c:pt idx="126287">
                  <c:v>325.87239583333331</c:v>
                </c:pt>
                <c:pt idx="126288">
                  <c:v>325.875</c:v>
                </c:pt>
                <c:pt idx="126289">
                  <c:v>325.87760416666669</c:v>
                </c:pt>
                <c:pt idx="126290">
                  <c:v>325.88020833333331</c:v>
                </c:pt>
                <c:pt idx="126291">
                  <c:v>325.8828125</c:v>
                </c:pt>
                <c:pt idx="126292">
                  <c:v>325.88541666666669</c:v>
                </c:pt>
                <c:pt idx="126293">
                  <c:v>325.88802083333331</c:v>
                </c:pt>
                <c:pt idx="126294">
                  <c:v>325.890625</c:v>
                </c:pt>
                <c:pt idx="126295">
                  <c:v>325.89322916666669</c:v>
                </c:pt>
                <c:pt idx="126296">
                  <c:v>325.89583333333331</c:v>
                </c:pt>
                <c:pt idx="126297">
                  <c:v>325.8984375</c:v>
                </c:pt>
                <c:pt idx="126298">
                  <c:v>325.90104166666669</c:v>
                </c:pt>
                <c:pt idx="126299">
                  <c:v>325.90364583333331</c:v>
                </c:pt>
                <c:pt idx="126300">
                  <c:v>325.90625</c:v>
                </c:pt>
                <c:pt idx="126301">
                  <c:v>325.90885416666669</c:v>
                </c:pt>
                <c:pt idx="126302">
                  <c:v>325.91145833333331</c:v>
                </c:pt>
                <c:pt idx="126303">
                  <c:v>325.9140625</c:v>
                </c:pt>
                <c:pt idx="126304">
                  <c:v>325.91666666666669</c:v>
                </c:pt>
                <c:pt idx="126305">
                  <c:v>325.91927083333331</c:v>
                </c:pt>
                <c:pt idx="126306">
                  <c:v>325.921875</c:v>
                </c:pt>
                <c:pt idx="126307">
                  <c:v>325.92447916666669</c:v>
                </c:pt>
                <c:pt idx="126308">
                  <c:v>325.92708333333331</c:v>
                </c:pt>
                <c:pt idx="126309">
                  <c:v>325.9296875</c:v>
                </c:pt>
                <c:pt idx="126310">
                  <c:v>325.93229166666669</c:v>
                </c:pt>
                <c:pt idx="126311">
                  <c:v>325.93489583333331</c:v>
                </c:pt>
                <c:pt idx="126312">
                  <c:v>325.9375</c:v>
                </c:pt>
                <c:pt idx="126313">
                  <c:v>325.94010416666669</c:v>
                </c:pt>
                <c:pt idx="126314">
                  <c:v>325.94270833333331</c:v>
                </c:pt>
                <c:pt idx="126315">
                  <c:v>325.9453125</c:v>
                </c:pt>
                <c:pt idx="126316">
                  <c:v>325.94791666666669</c:v>
                </c:pt>
                <c:pt idx="126317">
                  <c:v>325.95052083333331</c:v>
                </c:pt>
                <c:pt idx="126318">
                  <c:v>325.953125</c:v>
                </c:pt>
                <c:pt idx="126319">
                  <c:v>325.95572916666669</c:v>
                </c:pt>
                <c:pt idx="126320">
                  <c:v>325.95833333333331</c:v>
                </c:pt>
                <c:pt idx="126321">
                  <c:v>325.9609375</c:v>
                </c:pt>
                <c:pt idx="126322">
                  <c:v>325.96354166666669</c:v>
                </c:pt>
                <c:pt idx="126323">
                  <c:v>325.96614583333331</c:v>
                </c:pt>
                <c:pt idx="126324">
                  <c:v>325.96875</c:v>
                </c:pt>
                <c:pt idx="126325">
                  <c:v>325.97135416666669</c:v>
                </c:pt>
                <c:pt idx="126326">
                  <c:v>325.97395833333331</c:v>
                </c:pt>
                <c:pt idx="126327">
                  <c:v>325.9765625</c:v>
                </c:pt>
                <c:pt idx="126328">
                  <c:v>325.97916666666669</c:v>
                </c:pt>
                <c:pt idx="126329">
                  <c:v>325.98177083333331</c:v>
                </c:pt>
                <c:pt idx="126330">
                  <c:v>325.984375</c:v>
                </c:pt>
                <c:pt idx="126331">
                  <c:v>325.98697916666669</c:v>
                </c:pt>
                <c:pt idx="126332">
                  <c:v>325.98958333333331</c:v>
                </c:pt>
                <c:pt idx="126333">
                  <c:v>325.9921875</c:v>
                </c:pt>
                <c:pt idx="126334">
                  <c:v>325.99479166666669</c:v>
                </c:pt>
                <c:pt idx="126335">
                  <c:v>325.99739583333331</c:v>
                </c:pt>
                <c:pt idx="126336">
                  <c:v>326</c:v>
                </c:pt>
                <c:pt idx="126337">
                  <c:v>326.00260416666669</c:v>
                </c:pt>
                <c:pt idx="126338">
                  <c:v>326.00520833333331</c:v>
                </c:pt>
                <c:pt idx="126339">
                  <c:v>326.0078125</c:v>
                </c:pt>
                <c:pt idx="126340">
                  <c:v>326.01041666666669</c:v>
                </c:pt>
                <c:pt idx="126341">
                  <c:v>326.01302083333331</c:v>
                </c:pt>
                <c:pt idx="126342">
                  <c:v>326.015625</c:v>
                </c:pt>
                <c:pt idx="126343">
                  <c:v>326.01822916666669</c:v>
                </c:pt>
                <c:pt idx="126344">
                  <c:v>326.02083333333331</c:v>
                </c:pt>
                <c:pt idx="126345">
                  <c:v>326.0234375</c:v>
                </c:pt>
                <c:pt idx="126346">
                  <c:v>326.02604166666669</c:v>
                </c:pt>
                <c:pt idx="126347">
                  <c:v>326.02864583333331</c:v>
                </c:pt>
                <c:pt idx="126348">
                  <c:v>326.03125</c:v>
                </c:pt>
                <c:pt idx="126349">
                  <c:v>326.03385416666669</c:v>
                </c:pt>
                <c:pt idx="126350">
                  <c:v>326.03645833333331</c:v>
                </c:pt>
                <c:pt idx="126351">
                  <c:v>326.0390625</c:v>
                </c:pt>
                <c:pt idx="126352">
                  <c:v>326.04166666666669</c:v>
                </c:pt>
                <c:pt idx="126353">
                  <c:v>326.04427083333331</c:v>
                </c:pt>
                <c:pt idx="126354">
                  <c:v>326.046875</c:v>
                </c:pt>
                <c:pt idx="126355">
                  <c:v>326.04947916666669</c:v>
                </c:pt>
                <c:pt idx="126356">
                  <c:v>326.05208333333331</c:v>
                </c:pt>
                <c:pt idx="126357">
                  <c:v>326.0546875</c:v>
                </c:pt>
                <c:pt idx="126358">
                  <c:v>326.05729166666669</c:v>
                </c:pt>
                <c:pt idx="126359">
                  <c:v>326.05989583333331</c:v>
                </c:pt>
                <c:pt idx="126360">
                  <c:v>326.0625</c:v>
                </c:pt>
                <c:pt idx="126361">
                  <c:v>326.06510416666669</c:v>
                </c:pt>
                <c:pt idx="126362">
                  <c:v>326.06770833333331</c:v>
                </c:pt>
                <c:pt idx="126363">
                  <c:v>326.0703125</c:v>
                </c:pt>
                <c:pt idx="126364">
                  <c:v>326.07291666666669</c:v>
                </c:pt>
                <c:pt idx="126365">
                  <c:v>326.07552083333331</c:v>
                </c:pt>
                <c:pt idx="126366">
                  <c:v>326.078125</c:v>
                </c:pt>
                <c:pt idx="126367">
                  <c:v>326.08072916666669</c:v>
                </c:pt>
                <c:pt idx="126368">
                  <c:v>326.08333333333331</c:v>
                </c:pt>
                <c:pt idx="126369">
                  <c:v>326.0859375</c:v>
                </c:pt>
                <c:pt idx="126370">
                  <c:v>326.08854166666669</c:v>
                </c:pt>
                <c:pt idx="126371">
                  <c:v>326.09114583333331</c:v>
                </c:pt>
                <c:pt idx="126372">
                  <c:v>326.09375</c:v>
                </c:pt>
                <c:pt idx="126373">
                  <c:v>326.09635416666669</c:v>
                </c:pt>
                <c:pt idx="126374">
                  <c:v>326.09895833333331</c:v>
                </c:pt>
                <c:pt idx="126375">
                  <c:v>326.1015625</c:v>
                </c:pt>
                <c:pt idx="126376">
                  <c:v>326.10416666666669</c:v>
                </c:pt>
                <c:pt idx="126377">
                  <c:v>326.10677083333331</c:v>
                </c:pt>
                <c:pt idx="126378">
                  <c:v>326.109375</c:v>
                </c:pt>
                <c:pt idx="126379">
                  <c:v>326.11197916666669</c:v>
                </c:pt>
                <c:pt idx="126380">
                  <c:v>326.11458333333331</c:v>
                </c:pt>
                <c:pt idx="126381">
                  <c:v>326.1171875</c:v>
                </c:pt>
                <c:pt idx="126382">
                  <c:v>326.11979166666669</c:v>
                </c:pt>
                <c:pt idx="126383">
                  <c:v>326.12239583333331</c:v>
                </c:pt>
                <c:pt idx="126384">
                  <c:v>326.125</c:v>
                </c:pt>
                <c:pt idx="126385">
                  <c:v>326.12760416666669</c:v>
                </c:pt>
                <c:pt idx="126386">
                  <c:v>326.13020833333331</c:v>
                </c:pt>
                <c:pt idx="126387">
                  <c:v>326.1328125</c:v>
                </c:pt>
                <c:pt idx="126388">
                  <c:v>326.13541666666669</c:v>
                </c:pt>
                <c:pt idx="126389">
                  <c:v>326.13802083333331</c:v>
                </c:pt>
                <c:pt idx="126390">
                  <c:v>326.140625</c:v>
                </c:pt>
                <c:pt idx="126391">
                  <c:v>326.14322916666669</c:v>
                </c:pt>
                <c:pt idx="126392">
                  <c:v>326.14583333333331</c:v>
                </c:pt>
                <c:pt idx="126393">
                  <c:v>326.1484375</c:v>
                </c:pt>
                <c:pt idx="126394">
                  <c:v>326.15104166666669</c:v>
                </c:pt>
                <c:pt idx="126395">
                  <c:v>326.15364583333331</c:v>
                </c:pt>
                <c:pt idx="126396">
                  <c:v>326.15625</c:v>
                </c:pt>
                <c:pt idx="126397">
                  <c:v>326.15885416666669</c:v>
                </c:pt>
                <c:pt idx="126398">
                  <c:v>326.16145833333331</c:v>
                </c:pt>
                <c:pt idx="126399">
                  <c:v>326.1640625</c:v>
                </c:pt>
                <c:pt idx="126400">
                  <c:v>326.16666666666669</c:v>
                </c:pt>
                <c:pt idx="126401">
                  <c:v>326.16927083333331</c:v>
                </c:pt>
                <c:pt idx="126402">
                  <c:v>326.171875</c:v>
                </c:pt>
                <c:pt idx="126403">
                  <c:v>326.17447916666669</c:v>
                </c:pt>
                <c:pt idx="126404">
                  <c:v>326.17708333333331</c:v>
                </c:pt>
                <c:pt idx="126405">
                  <c:v>326.1796875</c:v>
                </c:pt>
                <c:pt idx="126406">
                  <c:v>326.18229166666669</c:v>
                </c:pt>
                <c:pt idx="126407">
                  <c:v>326.18489583333331</c:v>
                </c:pt>
                <c:pt idx="126408">
                  <c:v>326.1875</c:v>
                </c:pt>
                <c:pt idx="126409">
                  <c:v>326.19010416666669</c:v>
                </c:pt>
                <c:pt idx="126410">
                  <c:v>326.19270833333331</c:v>
                </c:pt>
                <c:pt idx="126411">
                  <c:v>326.1953125</c:v>
                </c:pt>
                <c:pt idx="126412">
                  <c:v>326.19791666666669</c:v>
                </c:pt>
                <c:pt idx="126413">
                  <c:v>326.20052083333331</c:v>
                </c:pt>
                <c:pt idx="126414">
                  <c:v>326.203125</c:v>
                </c:pt>
                <c:pt idx="126415">
                  <c:v>326.20572916666669</c:v>
                </c:pt>
                <c:pt idx="126416">
                  <c:v>326.20833333333331</c:v>
                </c:pt>
                <c:pt idx="126417">
                  <c:v>326.2109375</c:v>
                </c:pt>
                <c:pt idx="126418">
                  <c:v>326.21354166666669</c:v>
                </c:pt>
                <c:pt idx="126419">
                  <c:v>326.21614583333331</c:v>
                </c:pt>
                <c:pt idx="126420">
                  <c:v>326.21875</c:v>
                </c:pt>
                <c:pt idx="126421">
                  <c:v>326.22135416666669</c:v>
                </c:pt>
                <c:pt idx="126422">
                  <c:v>326.22395833333331</c:v>
                </c:pt>
                <c:pt idx="126423">
                  <c:v>326.2265625</c:v>
                </c:pt>
                <c:pt idx="126424">
                  <c:v>326.22916666666669</c:v>
                </c:pt>
                <c:pt idx="126425">
                  <c:v>326.23177083333331</c:v>
                </c:pt>
                <c:pt idx="126426">
                  <c:v>326.234375</c:v>
                </c:pt>
                <c:pt idx="126427">
                  <c:v>326.23697916666669</c:v>
                </c:pt>
                <c:pt idx="126428">
                  <c:v>326.23958333333331</c:v>
                </c:pt>
                <c:pt idx="126429">
                  <c:v>326.2421875</c:v>
                </c:pt>
                <c:pt idx="126430">
                  <c:v>326.24479166666669</c:v>
                </c:pt>
                <c:pt idx="126431">
                  <c:v>326.24739583333331</c:v>
                </c:pt>
                <c:pt idx="126432">
                  <c:v>326.25</c:v>
                </c:pt>
                <c:pt idx="126433">
                  <c:v>326.25260416666669</c:v>
                </c:pt>
                <c:pt idx="126434">
                  <c:v>326.25520833333331</c:v>
                </c:pt>
                <c:pt idx="126435">
                  <c:v>326.2578125</c:v>
                </c:pt>
                <c:pt idx="126436">
                  <c:v>326.26041666666669</c:v>
                </c:pt>
                <c:pt idx="126437">
                  <c:v>326.26302083333331</c:v>
                </c:pt>
                <c:pt idx="126438">
                  <c:v>326.265625</c:v>
                </c:pt>
                <c:pt idx="126439">
                  <c:v>326.26822916666669</c:v>
                </c:pt>
                <c:pt idx="126440">
                  <c:v>326.27083333333331</c:v>
                </c:pt>
                <c:pt idx="126441">
                  <c:v>326.2734375</c:v>
                </c:pt>
                <c:pt idx="126442">
                  <c:v>326.27604166666669</c:v>
                </c:pt>
                <c:pt idx="126443">
                  <c:v>326.27864583333331</c:v>
                </c:pt>
                <c:pt idx="126444">
                  <c:v>326.28125</c:v>
                </c:pt>
                <c:pt idx="126445">
                  <c:v>326.28385416666669</c:v>
                </c:pt>
                <c:pt idx="126446">
                  <c:v>326.28645833333331</c:v>
                </c:pt>
                <c:pt idx="126447">
                  <c:v>326.2890625</c:v>
                </c:pt>
                <c:pt idx="126448">
                  <c:v>326.29166666666669</c:v>
                </c:pt>
                <c:pt idx="126449">
                  <c:v>326.29427083333331</c:v>
                </c:pt>
                <c:pt idx="126450">
                  <c:v>326.296875</c:v>
                </c:pt>
                <c:pt idx="126451">
                  <c:v>326.29947916666669</c:v>
                </c:pt>
                <c:pt idx="126452">
                  <c:v>326.30208333333331</c:v>
                </c:pt>
                <c:pt idx="126453">
                  <c:v>326.3046875</c:v>
                </c:pt>
                <c:pt idx="126454">
                  <c:v>326.30729166666669</c:v>
                </c:pt>
                <c:pt idx="126455">
                  <c:v>326.30989583333331</c:v>
                </c:pt>
                <c:pt idx="126456">
                  <c:v>326.3125</c:v>
                </c:pt>
                <c:pt idx="126457">
                  <c:v>326.31510416666669</c:v>
                </c:pt>
                <c:pt idx="126458">
                  <c:v>326.31770833333331</c:v>
                </c:pt>
                <c:pt idx="126459">
                  <c:v>326.3203125</c:v>
                </c:pt>
                <c:pt idx="126460">
                  <c:v>326.32291666666669</c:v>
                </c:pt>
                <c:pt idx="126461">
                  <c:v>326.32552083333331</c:v>
                </c:pt>
                <c:pt idx="126462">
                  <c:v>326.328125</c:v>
                </c:pt>
                <c:pt idx="126463">
                  <c:v>326.33072916666669</c:v>
                </c:pt>
                <c:pt idx="126464">
                  <c:v>326.33333333333331</c:v>
                </c:pt>
                <c:pt idx="126465">
                  <c:v>326.3359375</c:v>
                </c:pt>
                <c:pt idx="126466">
                  <c:v>326.33854166666669</c:v>
                </c:pt>
                <c:pt idx="126467">
                  <c:v>326.34114583333331</c:v>
                </c:pt>
                <c:pt idx="126468">
                  <c:v>326.34375</c:v>
                </c:pt>
                <c:pt idx="126469">
                  <c:v>326.34635416666669</c:v>
                </c:pt>
                <c:pt idx="126470">
                  <c:v>326.34895833333331</c:v>
                </c:pt>
                <c:pt idx="126471">
                  <c:v>326.3515625</c:v>
                </c:pt>
                <c:pt idx="126472">
                  <c:v>326.35416666666669</c:v>
                </c:pt>
                <c:pt idx="126473">
                  <c:v>326.35677083333331</c:v>
                </c:pt>
                <c:pt idx="126474">
                  <c:v>326.359375</c:v>
                </c:pt>
                <c:pt idx="126475">
                  <c:v>326.36197916666669</c:v>
                </c:pt>
                <c:pt idx="126476">
                  <c:v>326.36458333333331</c:v>
                </c:pt>
                <c:pt idx="126477">
                  <c:v>326.3671875</c:v>
                </c:pt>
                <c:pt idx="126478">
                  <c:v>326.36979166666669</c:v>
                </c:pt>
                <c:pt idx="126479">
                  <c:v>326.37239583333331</c:v>
                </c:pt>
                <c:pt idx="126480">
                  <c:v>326.375</c:v>
                </c:pt>
                <c:pt idx="126481">
                  <c:v>326.37760416666669</c:v>
                </c:pt>
                <c:pt idx="126482">
                  <c:v>326.38020833333331</c:v>
                </c:pt>
                <c:pt idx="126483">
                  <c:v>326.3828125</c:v>
                </c:pt>
                <c:pt idx="126484">
                  <c:v>326.38541666666669</c:v>
                </c:pt>
                <c:pt idx="126485">
                  <c:v>326.38802083333331</c:v>
                </c:pt>
                <c:pt idx="126486">
                  <c:v>326.390625</c:v>
                </c:pt>
                <c:pt idx="126487">
                  <c:v>326.39322916666669</c:v>
                </c:pt>
                <c:pt idx="126488">
                  <c:v>326.39583333333331</c:v>
                </c:pt>
                <c:pt idx="126489">
                  <c:v>326.3984375</c:v>
                </c:pt>
                <c:pt idx="126490">
                  <c:v>326.40104166666669</c:v>
                </c:pt>
                <c:pt idx="126491">
                  <c:v>326.40364583333331</c:v>
                </c:pt>
                <c:pt idx="126492">
                  <c:v>326.40625</c:v>
                </c:pt>
                <c:pt idx="126493">
                  <c:v>326.40885416666669</c:v>
                </c:pt>
                <c:pt idx="126494">
                  <c:v>326.41145833333331</c:v>
                </c:pt>
                <c:pt idx="126495">
                  <c:v>326.4140625</c:v>
                </c:pt>
                <c:pt idx="126496">
                  <c:v>326.41666666666669</c:v>
                </c:pt>
                <c:pt idx="126497">
                  <c:v>326.41927083333331</c:v>
                </c:pt>
                <c:pt idx="126498">
                  <c:v>326.421875</c:v>
                </c:pt>
                <c:pt idx="126499">
                  <c:v>326.42447916666669</c:v>
                </c:pt>
                <c:pt idx="126500">
                  <c:v>326.42708333333331</c:v>
                </c:pt>
                <c:pt idx="126501">
                  <c:v>326.4296875</c:v>
                </c:pt>
                <c:pt idx="126502">
                  <c:v>326.43229166666669</c:v>
                </c:pt>
                <c:pt idx="126503">
                  <c:v>326.43489583333331</c:v>
                </c:pt>
                <c:pt idx="126504">
                  <c:v>326.4375</c:v>
                </c:pt>
                <c:pt idx="126505">
                  <c:v>326.44010416666669</c:v>
                </c:pt>
                <c:pt idx="126506">
                  <c:v>326.44270833333331</c:v>
                </c:pt>
                <c:pt idx="126507">
                  <c:v>326.4453125</c:v>
                </c:pt>
                <c:pt idx="126508">
                  <c:v>326.44791666666669</c:v>
                </c:pt>
                <c:pt idx="126509">
                  <c:v>326.45052083333331</c:v>
                </c:pt>
                <c:pt idx="126510">
                  <c:v>326.453125</c:v>
                </c:pt>
                <c:pt idx="126511">
                  <c:v>326.45572916666669</c:v>
                </c:pt>
                <c:pt idx="126512">
                  <c:v>326.45833333333331</c:v>
                </c:pt>
                <c:pt idx="126513">
                  <c:v>326.4609375</c:v>
                </c:pt>
                <c:pt idx="126514">
                  <c:v>326.46354166666669</c:v>
                </c:pt>
                <c:pt idx="126515">
                  <c:v>326.46614583333331</c:v>
                </c:pt>
                <c:pt idx="126516">
                  <c:v>326.46875</c:v>
                </c:pt>
                <c:pt idx="126517">
                  <c:v>326.47135416666669</c:v>
                </c:pt>
                <c:pt idx="126518">
                  <c:v>326.47395833333331</c:v>
                </c:pt>
                <c:pt idx="126519">
                  <c:v>326.4765625</c:v>
                </c:pt>
                <c:pt idx="126520">
                  <c:v>326.47916666666669</c:v>
                </c:pt>
                <c:pt idx="126521">
                  <c:v>326.48177083333331</c:v>
                </c:pt>
                <c:pt idx="126522">
                  <c:v>326.484375</c:v>
                </c:pt>
                <c:pt idx="126523">
                  <c:v>326.48697916666669</c:v>
                </c:pt>
                <c:pt idx="126524">
                  <c:v>326.48958333333331</c:v>
                </c:pt>
                <c:pt idx="126525">
                  <c:v>326.4921875</c:v>
                </c:pt>
                <c:pt idx="126526">
                  <c:v>326.49479166666669</c:v>
                </c:pt>
                <c:pt idx="126527">
                  <c:v>326.49739583333331</c:v>
                </c:pt>
                <c:pt idx="126528">
                  <c:v>326.5</c:v>
                </c:pt>
                <c:pt idx="126529">
                  <c:v>326.50260416666669</c:v>
                </c:pt>
                <c:pt idx="126530">
                  <c:v>326.50520833333331</c:v>
                </c:pt>
                <c:pt idx="126531">
                  <c:v>326.5078125</c:v>
                </c:pt>
                <c:pt idx="126532">
                  <c:v>326.51041666666669</c:v>
                </c:pt>
                <c:pt idx="126533">
                  <c:v>326.51302083333331</c:v>
                </c:pt>
                <c:pt idx="126534">
                  <c:v>326.515625</c:v>
                </c:pt>
                <c:pt idx="126535">
                  <c:v>326.51822916666669</c:v>
                </c:pt>
                <c:pt idx="126536">
                  <c:v>326.52083333333331</c:v>
                </c:pt>
                <c:pt idx="126537">
                  <c:v>326.5234375</c:v>
                </c:pt>
                <c:pt idx="126538">
                  <c:v>326.52604166666669</c:v>
                </c:pt>
                <c:pt idx="126539">
                  <c:v>326.52864583333331</c:v>
                </c:pt>
                <c:pt idx="126540">
                  <c:v>326.53125</c:v>
                </c:pt>
                <c:pt idx="126541">
                  <c:v>326.53385416666669</c:v>
                </c:pt>
                <c:pt idx="126542">
                  <c:v>326.53645833333331</c:v>
                </c:pt>
                <c:pt idx="126543">
                  <c:v>326.5390625</c:v>
                </c:pt>
                <c:pt idx="126544">
                  <c:v>326.54166666666669</c:v>
                </c:pt>
                <c:pt idx="126545">
                  <c:v>326.54427083333331</c:v>
                </c:pt>
                <c:pt idx="126546">
                  <c:v>326.546875</c:v>
                </c:pt>
                <c:pt idx="126547">
                  <c:v>326.54947916666669</c:v>
                </c:pt>
                <c:pt idx="126548">
                  <c:v>326.55208333333331</c:v>
                </c:pt>
                <c:pt idx="126549">
                  <c:v>326.5546875</c:v>
                </c:pt>
                <c:pt idx="126550">
                  <c:v>326.55729166666669</c:v>
                </c:pt>
                <c:pt idx="126551">
                  <c:v>326.55989583333331</c:v>
                </c:pt>
                <c:pt idx="126552">
                  <c:v>326.5625</c:v>
                </c:pt>
                <c:pt idx="126553">
                  <c:v>326.56510416666669</c:v>
                </c:pt>
                <c:pt idx="126554">
                  <c:v>326.56770833333331</c:v>
                </c:pt>
                <c:pt idx="126555">
                  <c:v>326.5703125</c:v>
                </c:pt>
                <c:pt idx="126556">
                  <c:v>326.57291666666669</c:v>
                </c:pt>
                <c:pt idx="126557">
                  <c:v>326.57552083333331</c:v>
                </c:pt>
                <c:pt idx="126558">
                  <c:v>326.578125</c:v>
                </c:pt>
                <c:pt idx="126559">
                  <c:v>326.58072916666669</c:v>
                </c:pt>
                <c:pt idx="126560">
                  <c:v>326.58333333333331</c:v>
                </c:pt>
                <c:pt idx="126561">
                  <c:v>326.5859375</c:v>
                </c:pt>
                <c:pt idx="126562">
                  <c:v>326.58854166666669</c:v>
                </c:pt>
                <c:pt idx="126563">
                  <c:v>326.59114583333331</c:v>
                </c:pt>
                <c:pt idx="126564">
                  <c:v>326.59375</c:v>
                </c:pt>
                <c:pt idx="126565">
                  <c:v>326.59635416666669</c:v>
                </c:pt>
                <c:pt idx="126566">
                  <c:v>326.59895833333331</c:v>
                </c:pt>
                <c:pt idx="126567">
                  <c:v>326.6015625</c:v>
                </c:pt>
                <c:pt idx="126568">
                  <c:v>326.60416666666669</c:v>
                </c:pt>
                <c:pt idx="126569">
                  <c:v>326.60677083333331</c:v>
                </c:pt>
                <c:pt idx="126570">
                  <c:v>326.609375</c:v>
                </c:pt>
                <c:pt idx="126571">
                  <c:v>326.61197916666669</c:v>
                </c:pt>
                <c:pt idx="126572">
                  <c:v>326.61458333333331</c:v>
                </c:pt>
                <c:pt idx="126573">
                  <c:v>326.6171875</c:v>
                </c:pt>
                <c:pt idx="126574">
                  <c:v>326.61979166666669</c:v>
                </c:pt>
                <c:pt idx="126575">
                  <c:v>326.62239583333331</c:v>
                </c:pt>
                <c:pt idx="126576">
                  <c:v>326.625</c:v>
                </c:pt>
                <c:pt idx="126577">
                  <c:v>326.62760416666669</c:v>
                </c:pt>
                <c:pt idx="126578">
                  <c:v>326.63020833333331</c:v>
                </c:pt>
                <c:pt idx="126579">
                  <c:v>326.6328125</c:v>
                </c:pt>
                <c:pt idx="126580">
                  <c:v>326.63541666666669</c:v>
                </c:pt>
                <c:pt idx="126581">
                  <c:v>326.63802083333331</c:v>
                </c:pt>
                <c:pt idx="126582">
                  <c:v>326.640625</c:v>
                </c:pt>
                <c:pt idx="126583">
                  <c:v>326.64322916666669</c:v>
                </c:pt>
                <c:pt idx="126584">
                  <c:v>326.64583333333331</c:v>
                </c:pt>
                <c:pt idx="126585">
                  <c:v>326.6484375</c:v>
                </c:pt>
                <c:pt idx="126586">
                  <c:v>326.65104166666669</c:v>
                </c:pt>
                <c:pt idx="126587">
                  <c:v>326.65364583333331</c:v>
                </c:pt>
                <c:pt idx="126588">
                  <c:v>326.65625</c:v>
                </c:pt>
                <c:pt idx="126589">
                  <c:v>326.65885416666669</c:v>
                </c:pt>
                <c:pt idx="126590">
                  <c:v>326.66145833333331</c:v>
                </c:pt>
                <c:pt idx="126591">
                  <c:v>326.6640625</c:v>
                </c:pt>
                <c:pt idx="126592">
                  <c:v>326.66666666666669</c:v>
                </c:pt>
                <c:pt idx="126593">
                  <c:v>326.66927083333331</c:v>
                </c:pt>
                <c:pt idx="126594">
                  <c:v>326.671875</c:v>
                </c:pt>
                <c:pt idx="126595">
                  <c:v>326.67447916666669</c:v>
                </c:pt>
                <c:pt idx="126596">
                  <c:v>326.67708333333331</c:v>
                </c:pt>
                <c:pt idx="126597">
                  <c:v>326.6796875</c:v>
                </c:pt>
                <c:pt idx="126598">
                  <c:v>326.68229166666669</c:v>
                </c:pt>
                <c:pt idx="126599">
                  <c:v>326.68489583333331</c:v>
                </c:pt>
                <c:pt idx="126600">
                  <c:v>326.6875</c:v>
                </c:pt>
                <c:pt idx="126601">
                  <c:v>326.69010416666669</c:v>
                </c:pt>
                <c:pt idx="126602">
                  <c:v>326.69270833333331</c:v>
                </c:pt>
                <c:pt idx="126603">
                  <c:v>326.6953125</c:v>
                </c:pt>
                <c:pt idx="126604">
                  <c:v>326.69791666666669</c:v>
                </c:pt>
                <c:pt idx="126605">
                  <c:v>326.70052083333331</c:v>
                </c:pt>
                <c:pt idx="126606">
                  <c:v>326.703125</c:v>
                </c:pt>
                <c:pt idx="126607">
                  <c:v>326.70572916666669</c:v>
                </c:pt>
                <c:pt idx="126608">
                  <c:v>326.70833333333331</c:v>
                </c:pt>
                <c:pt idx="126609">
                  <c:v>326.7109375</c:v>
                </c:pt>
                <c:pt idx="126610">
                  <c:v>326.71354166666669</c:v>
                </c:pt>
                <c:pt idx="126611">
                  <c:v>326.71614583333331</c:v>
                </c:pt>
                <c:pt idx="126612">
                  <c:v>326.71875</c:v>
                </c:pt>
                <c:pt idx="126613">
                  <c:v>326.72135416666669</c:v>
                </c:pt>
                <c:pt idx="126614">
                  <c:v>326.72395833333331</c:v>
                </c:pt>
                <c:pt idx="126615">
                  <c:v>326.7265625</c:v>
                </c:pt>
                <c:pt idx="126616">
                  <c:v>326.72916666666669</c:v>
                </c:pt>
                <c:pt idx="126617">
                  <c:v>326.73177083333331</c:v>
                </c:pt>
                <c:pt idx="126618">
                  <c:v>326.734375</c:v>
                </c:pt>
                <c:pt idx="126619">
                  <c:v>326.73697916666669</c:v>
                </c:pt>
                <c:pt idx="126620">
                  <c:v>326.73958333333331</c:v>
                </c:pt>
                <c:pt idx="126621">
                  <c:v>326.7421875</c:v>
                </c:pt>
                <c:pt idx="126622">
                  <c:v>326.74479166666669</c:v>
                </c:pt>
                <c:pt idx="126623">
                  <c:v>326.74739583333331</c:v>
                </c:pt>
                <c:pt idx="126624">
                  <c:v>326.75</c:v>
                </c:pt>
                <c:pt idx="126625">
                  <c:v>326.75260416666669</c:v>
                </c:pt>
                <c:pt idx="126626">
                  <c:v>326.75520833333331</c:v>
                </c:pt>
                <c:pt idx="126627">
                  <c:v>326.7578125</c:v>
                </c:pt>
                <c:pt idx="126628">
                  <c:v>326.76041666666669</c:v>
                </c:pt>
                <c:pt idx="126629">
                  <c:v>326.76302083333331</c:v>
                </c:pt>
                <c:pt idx="126630">
                  <c:v>326.765625</c:v>
                </c:pt>
                <c:pt idx="126631">
                  <c:v>326.76822916666669</c:v>
                </c:pt>
                <c:pt idx="126632">
                  <c:v>326.77083333333331</c:v>
                </c:pt>
                <c:pt idx="126633">
                  <c:v>326.7734375</c:v>
                </c:pt>
                <c:pt idx="126634">
                  <c:v>326.77604166666669</c:v>
                </c:pt>
                <c:pt idx="126635">
                  <c:v>326.77864583333331</c:v>
                </c:pt>
                <c:pt idx="126636">
                  <c:v>326.78125</c:v>
                </c:pt>
                <c:pt idx="126637">
                  <c:v>326.78385416666669</c:v>
                </c:pt>
                <c:pt idx="126638">
                  <c:v>326.78645833333331</c:v>
                </c:pt>
                <c:pt idx="126639">
                  <c:v>326.7890625</c:v>
                </c:pt>
                <c:pt idx="126640">
                  <c:v>326.79166666666669</c:v>
                </c:pt>
                <c:pt idx="126641">
                  <c:v>326.79427083333331</c:v>
                </c:pt>
                <c:pt idx="126642">
                  <c:v>326.796875</c:v>
                </c:pt>
                <c:pt idx="126643">
                  <c:v>326.79947916666669</c:v>
                </c:pt>
                <c:pt idx="126644">
                  <c:v>326.80208333333331</c:v>
                </c:pt>
                <c:pt idx="126645">
                  <c:v>326.8046875</c:v>
                </c:pt>
                <c:pt idx="126646">
                  <c:v>326.80729166666669</c:v>
                </c:pt>
                <c:pt idx="126647">
                  <c:v>326.80989583333331</c:v>
                </c:pt>
                <c:pt idx="126648">
                  <c:v>326.8125</c:v>
                </c:pt>
                <c:pt idx="126649">
                  <c:v>326.81510416666669</c:v>
                </c:pt>
                <c:pt idx="126650">
                  <c:v>326.81770833333331</c:v>
                </c:pt>
                <c:pt idx="126651">
                  <c:v>326.8203125</c:v>
                </c:pt>
                <c:pt idx="126652">
                  <c:v>326.82291666666669</c:v>
                </c:pt>
                <c:pt idx="126653">
                  <c:v>326.82552083333331</c:v>
                </c:pt>
                <c:pt idx="126654">
                  <c:v>326.828125</c:v>
                </c:pt>
                <c:pt idx="126655">
                  <c:v>326.83072916666669</c:v>
                </c:pt>
                <c:pt idx="126656">
                  <c:v>326.83333333333331</c:v>
                </c:pt>
                <c:pt idx="126657">
                  <c:v>326.8359375</c:v>
                </c:pt>
                <c:pt idx="126658">
                  <c:v>326.83854166666669</c:v>
                </c:pt>
                <c:pt idx="126659">
                  <c:v>326.84114583333331</c:v>
                </c:pt>
                <c:pt idx="126660">
                  <c:v>326.84375</c:v>
                </c:pt>
                <c:pt idx="126661">
                  <c:v>326.84635416666669</c:v>
                </c:pt>
                <c:pt idx="126662">
                  <c:v>326.84895833333331</c:v>
                </c:pt>
                <c:pt idx="126663">
                  <c:v>326.8515625</c:v>
                </c:pt>
                <c:pt idx="126664">
                  <c:v>326.85416666666669</c:v>
                </c:pt>
                <c:pt idx="126665">
                  <c:v>326.85677083333331</c:v>
                </c:pt>
                <c:pt idx="126666">
                  <c:v>326.859375</c:v>
                </c:pt>
                <c:pt idx="126667">
                  <c:v>326.86197916666669</c:v>
                </c:pt>
                <c:pt idx="126668">
                  <c:v>326.86458333333331</c:v>
                </c:pt>
                <c:pt idx="126669">
                  <c:v>326.8671875</c:v>
                </c:pt>
                <c:pt idx="126670">
                  <c:v>326.86979166666669</c:v>
                </c:pt>
                <c:pt idx="126671">
                  <c:v>326.87239583333331</c:v>
                </c:pt>
                <c:pt idx="126672">
                  <c:v>326.875</c:v>
                </c:pt>
                <c:pt idx="126673">
                  <c:v>326.87760416666669</c:v>
                </c:pt>
                <c:pt idx="126674">
                  <c:v>326.88020833333331</c:v>
                </c:pt>
                <c:pt idx="126675">
                  <c:v>326.8828125</c:v>
                </c:pt>
                <c:pt idx="126676">
                  <c:v>326.88541666666669</c:v>
                </c:pt>
                <c:pt idx="126677">
                  <c:v>326.88802083333331</c:v>
                </c:pt>
                <c:pt idx="126678">
                  <c:v>326.890625</c:v>
                </c:pt>
                <c:pt idx="126679">
                  <c:v>326.89322916666669</c:v>
                </c:pt>
                <c:pt idx="126680">
                  <c:v>326.89583333333331</c:v>
                </c:pt>
                <c:pt idx="126681">
                  <c:v>326.8984375</c:v>
                </c:pt>
                <c:pt idx="126682">
                  <c:v>326.90104166666669</c:v>
                </c:pt>
                <c:pt idx="126683">
                  <c:v>326.90364583333331</c:v>
                </c:pt>
                <c:pt idx="126684">
                  <c:v>326.90625</c:v>
                </c:pt>
                <c:pt idx="126685">
                  <c:v>326.90885416666669</c:v>
                </c:pt>
                <c:pt idx="126686">
                  <c:v>326.91145833333331</c:v>
                </c:pt>
                <c:pt idx="126687">
                  <c:v>326.9140625</c:v>
                </c:pt>
                <c:pt idx="126688">
                  <c:v>326.91666666666669</c:v>
                </c:pt>
                <c:pt idx="126689">
                  <c:v>326.91927083333331</c:v>
                </c:pt>
                <c:pt idx="126690">
                  <c:v>326.921875</c:v>
                </c:pt>
                <c:pt idx="126691">
                  <c:v>326.92447916666669</c:v>
                </c:pt>
                <c:pt idx="126692">
                  <c:v>326.92708333333331</c:v>
                </c:pt>
                <c:pt idx="126693">
                  <c:v>326.9296875</c:v>
                </c:pt>
                <c:pt idx="126694">
                  <c:v>326.93229166666669</c:v>
                </c:pt>
                <c:pt idx="126695">
                  <c:v>326.93489583333331</c:v>
                </c:pt>
                <c:pt idx="126696">
                  <c:v>326.9375</c:v>
                </c:pt>
                <c:pt idx="126697">
                  <c:v>326.94010416666669</c:v>
                </c:pt>
                <c:pt idx="126698">
                  <c:v>326.94270833333331</c:v>
                </c:pt>
                <c:pt idx="126699">
                  <c:v>326.9453125</c:v>
                </c:pt>
                <c:pt idx="126700">
                  <c:v>326.94791666666669</c:v>
                </c:pt>
                <c:pt idx="126701">
                  <c:v>326.95052083333331</c:v>
                </c:pt>
                <c:pt idx="126702">
                  <c:v>326.953125</c:v>
                </c:pt>
                <c:pt idx="126703">
                  <c:v>326.95572916666669</c:v>
                </c:pt>
                <c:pt idx="126704">
                  <c:v>326.95833333333331</c:v>
                </c:pt>
                <c:pt idx="126705">
                  <c:v>326.9609375</c:v>
                </c:pt>
                <c:pt idx="126706">
                  <c:v>326.96354166666669</c:v>
                </c:pt>
                <c:pt idx="126707">
                  <c:v>326.96614583333331</c:v>
                </c:pt>
                <c:pt idx="126708">
                  <c:v>326.96875</c:v>
                </c:pt>
                <c:pt idx="126709">
                  <c:v>326.97135416666669</c:v>
                </c:pt>
                <c:pt idx="126710">
                  <c:v>326.97395833333331</c:v>
                </c:pt>
                <c:pt idx="126711">
                  <c:v>326.9765625</c:v>
                </c:pt>
                <c:pt idx="126712">
                  <c:v>326.97916666666669</c:v>
                </c:pt>
                <c:pt idx="126713">
                  <c:v>326.98177083333331</c:v>
                </c:pt>
                <c:pt idx="126714">
                  <c:v>326.984375</c:v>
                </c:pt>
                <c:pt idx="126715">
                  <c:v>326.98697916666669</c:v>
                </c:pt>
                <c:pt idx="126716">
                  <c:v>326.98958333333331</c:v>
                </c:pt>
                <c:pt idx="126717">
                  <c:v>326.9921875</c:v>
                </c:pt>
                <c:pt idx="126718">
                  <c:v>326.99479166666669</c:v>
                </c:pt>
                <c:pt idx="126719">
                  <c:v>326.99739583333331</c:v>
                </c:pt>
                <c:pt idx="126720">
                  <c:v>327</c:v>
                </c:pt>
                <c:pt idx="126721">
                  <c:v>327.00260416666669</c:v>
                </c:pt>
                <c:pt idx="126722">
                  <c:v>327.00520833333331</c:v>
                </c:pt>
                <c:pt idx="126723">
                  <c:v>327.0078125</c:v>
                </c:pt>
                <c:pt idx="126724">
                  <c:v>327.01041666666669</c:v>
                </c:pt>
                <c:pt idx="126725">
                  <c:v>327.01302083333331</c:v>
                </c:pt>
                <c:pt idx="126726">
                  <c:v>327.015625</c:v>
                </c:pt>
                <c:pt idx="126727">
                  <c:v>327.01822916666669</c:v>
                </c:pt>
                <c:pt idx="126728">
                  <c:v>327.02083333333331</c:v>
                </c:pt>
                <c:pt idx="126729">
                  <c:v>327.0234375</c:v>
                </c:pt>
                <c:pt idx="126730">
                  <c:v>327.02604166666669</c:v>
                </c:pt>
                <c:pt idx="126731">
                  <c:v>327.02864583333331</c:v>
                </c:pt>
                <c:pt idx="126732">
                  <c:v>327.03125</c:v>
                </c:pt>
                <c:pt idx="126733">
                  <c:v>327.03385416666669</c:v>
                </c:pt>
                <c:pt idx="126734">
                  <c:v>327.03645833333331</c:v>
                </c:pt>
                <c:pt idx="126735">
                  <c:v>327.0390625</c:v>
                </c:pt>
                <c:pt idx="126736">
                  <c:v>327.04166666666669</c:v>
                </c:pt>
                <c:pt idx="126737">
                  <c:v>327.04427083333331</c:v>
                </c:pt>
                <c:pt idx="126738">
                  <c:v>327.046875</c:v>
                </c:pt>
                <c:pt idx="126739">
                  <c:v>327.04947916666669</c:v>
                </c:pt>
                <c:pt idx="126740">
                  <c:v>327.05208333333331</c:v>
                </c:pt>
                <c:pt idx="126741">
                  <c:v>327.0546875</c:v>
                </c:pt>
                <c:pt idx="126742">
                  <c:v>327.05729166666669</c:v>
                </c:pt>
                <c:pt idx="126743">
                  <c:v>327.05989583333331</c:v>
                </c:pt>
                <c:pt idx="126744">
                  <c:v>327.0625</c:v>
                </c:pt>
                <c:pt idx="126745">
                  <c:v>327.06510416666669</c:v>
                </c:pt>
                <c:pt idx="126746">
                  <c:v>327.06770833333331</c:v>
                </c:pt>
                <c:pt idx="126747">
                  <c:v>327.0703125</c:v>
                </c:pt>
                <c:pt idx="126748">
                  <c:v>327.07291666666669</c:v>
                </c:pt>
                <c:pt idx="126749">
                  <c:v>327.07552083333331</c:v>
                </c:pt>
                <c:pt idx="126750">
                  <c:v>327.078125</c:v>
                </c:pt>
                <c:pt idx="126751">
                  <c:v>327.08072916666669</c:v>
                </c:pt>
                <c:pt idx="126752">
                  <c:v>327.08333333333331</c:v>
                </c:pt>
                <c:pt idx="126753">
                  <c:v>327.0859375</c:v>
                </c:pt>
                <c:pt idx="126754">
                  <c:v>327.08854166666669</c:v>
                </c:pt>
                <c:pt idx="126755">
                  <c:v>327.09114583333331</c:v>
                </c:pt>
                <c:pt idx="126756">
                  <c:v>327.09375</c:v>
                </c:pt>
                <c:pt idx="126757">
                  <c:v>327.09635416666669</c:v>
                </c:pt>
                <c:pt idx="126758">
                  <c:v>327.09895833333331</c:v>
                </c:pt>
                <c:pt idx="126759">
                  <c:v>327.1015625</c:v>
                </c:pt>
                <c:pt idx="126760">
                  <c:v>327.10416666666669</c:v>
                </c:pt>
                <c:pt idx="126761">
                  <c:v>327.10677083333331</c:v>
                </c:pt>
                <c:pt idx="126762">
                  <c:v>327.109375</c:v>
                </c:pt>
                <c:pt idx="126763">
                  <c:v>327.11197916666669</c:v>
                </c:pt>
                <c:pt idx="126764">
                  <c:v>327.11458333333331</c:v>
                </c:pt>
                <c:pt idx="126765">
                  <c:v>327.1171875</c:v>
                </c:pt>
                <c:pt idx="126766">
                  <c:v>327.11979166666669</c:v>
                </c:pt>
                <c:pt idx="126767">
                  <c:v>327.12239583333331</c:v>
                </c:pt>
                <c:pt idx="126768">
                  <c:v>327.125</c:v>
                </c:pt>
                <c:pt idx="126769">
                  <c:v>327.12760416666669</c:v>
                </c:pt>
                <c:pt idx="126770">
                  <c:v>327.13020833333331</c:v>
                </c:pt>
                <c:pt idx="126771">
                  <c:v>327.1328125</c:v>
                </c:pt>
                <c:pt idx="126772">
                  <c:v>327.13541666666669</c:v>
                </c:pt>
                <c:pt idx="126773">
                  <c:v>327.13802083333331</c:v>
                </c:pt>
                <c:pt idx="126774">
                  <c:v>327.140625</c:v>
                </c:pt>
                <c:pt idx="126775">
                  <c:v>327.14322916666669</c:v>
                </c:pt>
                <c:pt idx="126776">
                  <c:v>327.14583333333331</c:v>
                </c:pt>
                <c:pt idx="126777">
                  <c:v>327.1484375</c:v>
                </c:pt>
                <c:pt idx="126778">
                  <c:v>327.15104166666669</c:v>
                </c:pt>
                <c:pt idx="126779">
                  <c:v>327.15364583333331</c:v>
                </c:pt>
                <c:pt idx="126780">
                  <c:v>327.15625</c:v>
                </c:pt>
                <c:pt idx="126781">
                  <c:v>327.15885416666669</c:v>
                </c:pt>
                <c:pt idx="126782">
                  <c:v>327.16145833333331</c:v>
                </c:pt>
                <c:pt idx="126783">
                  <c:v>327.1640625</c:v>
                </c:pt>
                <c:pt idx="126784">
                  <c:v>327.16666666666669</c:v>
                </c:pt>
                <c:pt idx="126785">
                  <c:v>327.16927083333331</c:v>
                </c:pt>
                <c:pt idx="126786">
                  <c:v>327.171875</c:v>
                </c:pt>
                <c:pt idx="126787">
                  <c:v>327.17447916666669</c:v>
                </c:pt>
                <c:pt idx="126788">
                  <c:v>327.17708333333331</c:v>
                </c:pt>
                <c:pt idx="126789">
                  <c:v>327.1796875</c:v>
                </c:pt>
                <c:pt idx="126790">
                  <c:v>327.18229166666669</c:v>
                </c:pt>
                <c:pt idx="126791">
                  <c:v>327.18489583333331</c:v>
                </c:pt>
                <c:pt idx="126792">
                  <c:v>327.1875</c:v>
                </c:pt>
                <c:pt idx="126793">
                  <c:v>327.19010416666669</c:v>
                </c:pt>
                <c:pt idx="126794">
                  <c:v>327.19270833333331</c:v>
                </c:pt>
                <c:pt idx="126795">
                  <c:v>327.1953125</c:v>
                </c:pt>
                <c:pt idx="126796">
                  <c:v>327.19791666666669</c:v>
                </c:pt>
                <c:pt idx="126797">
                  <c:v>327.20052083333331</c:v>
                </c:pt>
                <c:pt idx="126798">
                  <c:v>327.203125</c:v>
                </c:pt>
                <c:pt idx="126799">
                  <c:v>327.20572916666669</c:v>
                </c:pt>
                <c:pt idx="126800">
                  <c:v>327.20833333333331</c:v>
                </c:pt>
                <c:pt idx="126801">
                  <c:v>327.2109375</c:v>
                </c:pt>
                <c:pt idx="126802">
                  <c:v>327.21354166666669</c:v>
                </c:pt>
                <c:pt idx="126803">
                  <c:v>327.21614583333331</c:v>
                </c:pt>
                <c:pt idx="126804">
                  <c:v>327.21875</c:v>
                </c:pt>
                <c:pt idx="126805">
                  <c:v>327.22135416666669</c:v>
                </c:pt>
                <c:pt idx="126806">
                  <c:v>327.22395833333331</c:v>
                </c:pt>
                <c:pt idx="126807">
                  <c:v>327.2265625</c:v>
                </c:pt>
                <c:pt idx="126808">
                  <c:v>327.22916666666669</c:v>
                </c:pt>
                <c:pt idx="126809">
                  <c:v>327.23177083333331</c:v>
                </c:pt>
                <c:pt idx="126810">
                  <c:v>327.234375</c:v>
                </c:pt>
                <c:pt idx="126811">
                  <c:v>327.23697916666669</c:v>
                </c:pt>
                <c:pt idx="126812">
                  <c:v>327.23958333333331</c:v>
                </c:pt>
                <c:pt idx="126813">
                  <c:v>327.2421875</c:v>
                </c:pt>
                <c:pt idx="126814">
                  <c:v>327.24479166666669</c:v>
                </c:pt>
                <c:pt idx="126815">
                  <c:v>327.24739583333331</c:v>
                </c:pt>
                <c:pt idx="126816">
                  <c:v>327.25</c:v>
                </c:pt>
                <c:pt idx="126817">
                  <c:v>327.25260416666669</c:v>
                </c:pt>
                <c:pt idx="126818">
                  <c:v>327.25520833333331</c:v>
                </c:pt>
                <c:pt idx="126819">
                  <c:v>327.2578125</c:v>
                </c:pt>
                <c:pt idx="126820">
                  <c:v>327.26041666666669</c:v>
                </c:pt>
                <c:pt idx="126821">
                  <c:v>327.26302083333331</c:v>
                </c:pt>
                <c:pt idx="126822">
                  <c:v>327.265625</c:v>
                </c:pt>
                <c:pt idx="126823">
                  <c:v>327.26822916666669</c:v>
                </c:pt>
                <c:pt idx="126824">
                  <c:v>327.27083333333331</c:v>
                </c:pt>
                <c:pt idx="126825">
                  <c:v>327.2734375</c:v>
                </c:pt>
                <c:pt idx="126826">
                  <c:v>327.27604166666669</c:v>
                </c:pt>
                <c:pt idx="126827">
                  <c:v>327.27864583333331</c:v>
                </c:pt>
                <c:pt idx="126828">
                  <c:v>327.28125</c:v>
                </c:pt>
                <c:pt idx="126829">
                  <c:v>327.28385416666669</c:v>
                </c:pt>
                <c:pt idx="126830">
                  <c:v>327.28645833333331</c:v>
                </c:pt>
                <c:pt idx="126831">
                  <c:v>327.2890625</c:v>
                </c:pt>
                <c:pt idx="126832">
                  <c:v>327.29166666666669</c:v>
                </c:pt>
                <c:pt idx="126833">
                  <c:v>327.29427083333331</c:v>
                </c:pt>
                <c:pt idx="126834">
                  <c:v>327.296875</c:v>
                </c:pt>
                <c:pt idx="126835">
                  <c:v>327.29947916666669</c:v>
                </c:pt>
                <c:pt idx="126836">
                  <c:v>327.30208333333331</c:v>
                </c:pt>
                <c:pt idx="126837">
                  <c:v>327.3046875</c:v>
                </c:pt>
                <c:pt idx="126838">
                  <c:v>327.30729166666669</c:v>
                </c:pt>
                <c:pt idx="126839">
                  <c:v>327.30989583333331</c:v>
                </c:pt>
                <c:pt idx="126840">
                  <c:v>327.3125</c:v>
                </c:pt>
                <c:pt idx="126841">
                  <c:v>327.31510416666669</c:v>
                </c:pt>
                <c:pt idx="126842">
                  <c:v>327.31770833333331</c:v>
                </c:pt>
                <c:pt idx="126843">
                  <c:v>327.3203125</c:v>
                </c:pt>
                <c:pt idx="126844">
                  <c:v>327.32291666666669</c:v>
                </c:pt>
                <c:pt idx="126845">
                  <c:v>327.32552083333331</c:v>
                </c:pt>
                <c:pt idx="126846">
                  <c:v>327.328125</c:v>
                </c:pt>
                <c:pt idx="126847">
                  <c:v>327.33072916666669</c:v>
                </c:pt>
                <c:pt idx="126848">
                  <c:v>327.33333333333331</c:v>
                </c:pt>
                <c:pt idx="126849">
                  <c:v>327.3359375</c:v>
                </c:pt>
                <c:pt idx="126850">
                  <c:v>327.33854166666669</c:v>
                </c:pt>
                <c:pt idx="126851">
                  <c:v>327.34114583333331</c:v>
                </c:pt>
                <c:pt idx="126852">
                  <c:v>327.34375</c:v>
                </c:pt>
                <c:pt idx="126853">
                  <c:v>327.34635416666669</c:v>
                </c:pt>
                <c:pt idx="126854">
                  <c:v>327.34895833333331</c:v>
                </c:pt>
                <c:pt idx="126855">
                  <c:v>327.3515625</c:v>
                </c:pt>
                <c:pt idx="126856">
                  <c:v>327.35416666666669</c:v>
                </c:pt>
                <c:pt idx="126857">
                  <c:v>327.35677083333331</c:v>
                </c:pt>
                <c:pt idx="126858">
                  <c:v>327.359375</c:v>
                </c:pt>
                <c:pt idx="126859">
                  <c:v>327.36197916666669</c:v>
                </c:pt>
                <c:pt idx="126860">
                  <c:v>327.36458333333331</c:v>
                </c:pt>
                <c:pt idx="126861">
                  <c:v>327.3671875</c:v>
                </c:pt>
                <c:pt idx="126862">
                  <c:v>327.36979166666669</c:v>
                </c:pt>
                <c:pt idx="126863">
                  <c:v>327.37239583333331</c:v>
                </c:pt>
                <c:pt idx="126864">
                  <c:v>327.375</c:v>
                </c:pt>
                <c:pt idx="126865">
                  <c:v>327.37760416666669</c:v>
                </c:pt>
                <c:pt idx="126866">
                  <c:v>327.38020833333331</c:v>
                </c:pt>
                <c:pt idx="126867">
                  <c:v>327.3828125</c:v>
                </c:pt>
                <c:pt idx="126868">
                  <c:v>327.38541666666669</c:v>
                </c:pt>
                <c:pt idx="126869">
                  <c:v>327.38802083333331</c:v>
                </c:pt>
                <c:pt idx="126870">
                  <c:v>327.390625</c:v>
                </c:pt>
                <c:pt idx="126871">
                  <c:v>327.39322916666669</c:v>
                </c:pt>
                <c:pt idx="126872">
                  <c:v>327.39583333333331</c:v>
                </c:pt>
                <c:pt idx="126873">
                  <c:v>327.3984375</c:v>
                </c:pt>
                <c:pt idx="126874">
                  <c:v>327.40104166666669</c:v>
                </c:pt>
                <c:pt idx="126875">
                  <c:v>327.40364583333331</c:v>
                </c:pt>
                <c:pt idx="126876">
                  <c:v>327.40625</c:v>
                </c:pt>
                <c:pt idx="126877">
                  <c:v>327.40885416666669</c:v>
                </c:pt>
                <c:pt idx="126878">
                  <c:v>327.41145833333331</c:v>
                </c:pt>
                <c:pt idx="126879">
                  <c:v>327.4140625</c:v>
                </c:pt>
                <c:pt idx="126880">
                  <c:v>327.41666666666669</c:v>
                </c:pt>
                <c:pt idx="126881">
                  <c:v>327.41927083333331</c:v>
                </c:pt>
                <c:pt idx="126882">
                  <c:v>327.421875</c:v>
                </c:pt>
                <c:pt idx="126883">
                  <c:v>327.42447916666669</c:v>
                </c:pt>
                <c:pt idx="126884">
                  <c:v>327.42708333333331</c:v>
                </c:pt>
                <c:pt idx="126885">
                  <c:v>327.4296875</c:v>
                </c:pt>
                <c:pt idx="126886">
                  <c:v>327.43229166666669</c:v>
                </c:pt>
                <c:pt idx="126887">
                  <c:v>327.43489583333331</c:v>
                </c:pt>
                <c:pt idx="126888">
                  <c:v>327.4375</c:v>
                </c:pt>
                <c:pt idx="126889">
                  <c:v>327.44010416666669</c:v>
                </c:pt>
                <c:pt idx="126890">
                  <c:v>327.44270833333331</c:v>
                </c:pt>
                <c:pt idx="126891">
                  <c:v>327.4453125</c:v>
                </c:pt>
                <c:pt idx="126892">
                  <c:v>327.44791666666669</c:v>
                </c:pt>
                <c:pt idx="126893">
                  <c:v>327.45052083333331</c:v>
                </c:pt>
                <c:pt idx="126894">
                  <c:v>327.453125</c:v>
                </c:pt>
                <c:pt idx="126895">
                  <c:v>327.45572916666669</c:v>
                </c:pt>
                <c:pt idx="126896">
                  <c:v>327.45833333333331</c:v>
                </c:pt>
                <c:pt idx="126897">
                  <c:v>327.4609375</c:v>
                </c:pt>
                <c:pt idx="126898">
                  <c:v>327.46354166666669</c:v>
                </c:pt>
                <c:pt idx="126899">
                  <c:v>327.46614583333331</c:v>
                </c:pt>
                <c:pt idx="126900">
                  <c:v>327.46875</c:v>
                </c:pt>
                <c:pt idx="126901">
                  <c:v>327.47135416666669</c:v>
                </c:pt>
                <c:pt idx="126902">
                  <c:v>327.47395833333331</c:v>
                </c:pt>
                <c:pt idx="126903">
                  <c:v>327.4765625</c:v>
                </c:pt>
                <c:pt idx="126904">
                  <c:v>327.47916666666669</c:v>
                </c:pt>
                <c:pt idx="126905">
                  <c:v>327.48177083333331</c:v>
                </c:pt>
                <c:pt idx="126906">
                  <c:v>327.484375</c:v>
                </c:pt>
                <c:pt idx="126907">
                  <c:v>327.48697916666669</c:v>
                </c:pt>
                <c:pt idx="126908">
                  <c:v>327.48958333333331</c:v>
                </c:pt>
                <c:pt idx="126909">
                  <c:v>327.4921875</c:v>
                </c:pt>
                <c:pt idx="126910">
                  <c:v>327.49479166666669</c:v>
                </c:pt>
                <c:pt idx="126911">
                  <c:v>327.49739583333331</c:v>
                </c:pt>
                <c:pt idx="126912">
                  <c:v>327.5</c:v>
                </c:pt>
                <c:pt idx="126913">
                  <c:v>327.50260416666669</c:v>
                </c:pt>
                <c:pt idx="126914">
                  <c:v>327.50520833333331</c:v>
                </c:pt>
                <c:pt idx="126915">
                  <c:v>327.5078125</c:v>
                </c:pt>
                <c:pt idx="126916">
                  <c:v>327.51041666666669</c:v>
                </c:pt>
                <c:pt idx="126917">
                  <c:v>327.51302083333331</c:v>
                </c:pt>
                <c:pt idx="126918">
                  <c:v>327.515625</c:v>
                </c:pt>
                <c:pt idx="126919">
                  <c:v>327.51822916666669</c:v>
                </c:pt>
                <c:pt idx="126920">
                  <c:v>327.52083333333331</c:v>
                </c:pt>
                <c:pt idx="126921">
                  <c:v>327.5234375</c:v>
                </c:pt>
                <c:pt idx="126922">
                  <c:v>327.52604166666669</c:v>
                </c:pt>
                <c:pt idx="126923">
                  <c:v>327.52864583333331</c:v>
                </c:pt>
                <c:pt idx="126924">
                  <c:v>327.53125</c:v>
                </c:pt>
                <c:pt idx="126925">
                  <c:v>327.53385416666669</c:v>
                </c:pt>
                <c:pt idx="126926">
                  <c:v>327.53645833333331</c:v>
                </c:pt>
                <c:pt idx="126927">
                  <c:v>327.5390625</c:v>
                </c:pt>
                <c:pt idx="126928">
                  <c:v>327.54166666666669</c:v>
                </c:pt>
                <c:pt idx="126929">
                  <c:v>327.54427083333331</c:v>
                </c:pt>
                <c:pt idx="126930">
                  <c:v>327.546875</c:v>
                </c:pt>
                <c:pt idx="126931">
                  <c:v>327.54947916666669</c:v>
                </c:pt>
                <c:pt idx="126932">
                  <c:v>327.55208333333331</c:v>
                </c:pt>
                <c:pt idx="126933">
                  <c:v>327.5546875</c:v>
                </c:pt>
                <c:pt idx="126934">
                  <c:v>327.55729166666669</c:v>
                </c:pt>
                <c:pt idx="126935">
                  <c:v>327.55989583333331</c:v>
                </c:pt>
                <c:pt idx="126936">
                  <c:v>327.5625</c:v>
                </c:pt>
                <c:pt idx="126937">
                  <c:v>327.56510416666669</c:v>
                </c:pt>
                <c:pt idx="126938">
                  <c:v>327.56770833333331</c:v>
                </c:pt>
                <c:pt idx="126939">
                  <c:v>327.5703125</c:v>
                </c:pt>
                <c:pt idx="126940">
                  <c:v>327.57291666666669</c:v>
                </c:pt>
                <c:pt idx="126941">
                  <c:v>327.57552083333331</c:v>
                </c:pt>
                <c:pt idx="126942">
                  <c:v>327.578125</c:v>
                </c:pt>
                <c:pt idx="126943">
                  <c:v>327.58072916666669</c:v>
                </c:pt>
                <c:pt idx="126944">
                  <c:v>327.58333333333331</c:v>
                </c:pt>
                <c:pt idx="126945">
                  <c:v>327.5859375</c:v>
                </c:pt>
                <c:pt idx="126946">
                  <c:v>327.58854166666669</c:v>
                </c:pt>
                <c:pt idx="126947">
                  <c:v>327.59114583333331</c:v>
                </c:pt>
                <c:pt idx="126948">
                  <c:v>327.59375</c:v>
                </c:pt>
                <c:pt idx="126949">
                  <c:v>327.59635416666669</c:v>
                </c:pt>
                <c:pt idx="126950">
                  <c:v>327.59895833333331</c:v>
                </c:pt>
                <c:pt idx="126951">
                  <c:v>327.6015625</c:v>
                </c:pt>
                <c:pt idx="126952">
                  <c:v>327.60416666666669</c:v>
                </c:pt>
                <c:pt idx="126953">
                  <c:v>327.60677083333331</c:v>
                </c:pt>
                <c:pt idx="126954">
                  <c:v>327.609375</c:v>
                </c:pt>
                <c:pt idx="126955">
                  <c:v>327.61197916666669</c:v>
                </c:pt>
                <c:pt idx="126956">
                  <c:v>327.61458333333331</c:v>
                </c:pt>
                <c:pt idx="126957">
                  <c:v>327.6171875</c:v>
                </c:pt>
                <c:pt idx="126958">
                  <c:v>327.61979166666669</c:v>
                </c:pt>
                <c:pt idx="126959">
                  <c:v>327.62239583333331</c:v>
                </c:pt>
                <c:pt idx="126960">
                  <c:v>327.625</c:v>
                </c:pt>
                <c:pt idx="126961">
                  <c:v>327.62760416666669</c:v>
                </c:pt>
                <c:pt idx="126962">
                  <c:v>327.63020833333331</c:v>
                </c:pt>
                <c:pt idx="126963">
                  <c:v>327.6328125</c:v>
                </c:pt>
                <c:pt idx="126964">
                  <c:v>327.63541666666669</c:v>
                </c:pt>
                <c:pt idx="126965">
                  <c:v>327.63802083333331</c:v>
                </c:pt>
                <c:pt idx="126966">
                  <c:v>327.640625</c:v>
                </c:pt>
                <c:pt idx="126967">
                  <c:v>327.64322916666669</c:v>
                </c:pt>
                <c:pt idx="126968">
                  <c:v>327.64583333333331</c:v>
                </c:pt>
                <c:pt idx="126969">
                  <c:v>327.6484375</c:v>
                </c:pt>
                <c:pt idx="126970">
                  <c:v>327.65104166666669</c:v>
                </c:pt>
                <c:pt idx="126971">
                  <c:v>327.65364583333331</c:v>
                </c:pt>
                <c:pt idx="126972">
                  <c:v>327.65625</c:v>
                </c:pt>
                <c:pt idx="126973">
                  <c:v>327.65885416666669</c:v>
                </c:pt>
                <c:pt idx="126974">
                  <c:v>327.66145833333331</c:v>
                </c:pt>
                <c:pt idx="126975">
                  <c:v>327.6640625</c:v>
                </c:pt>
                <c:pt idx="126976">
                  <c:v>327.66666666666669</c:v>
                </c:pt>
                <c:pt idx="126977">
                  <c:v>327.66927083333331</c:v>
                </c:pt>
                <c:pt idx="126978">
                  <c:v>327.671875</c:v>
                </c:pt>
                <c:pt idx="126979">
                  <c:v>327.67447916666669</c:v>
                </c:pt>
                <c:pt idx="126980">
                  <c:v>327.67708333333331</c:v>
                </c:pt>
                <c:pt idx="126981">
                  <c:v>327.6796875</c:v>
                </c:pt>
                <c:pt idx="126982">
                  <c:v>327.68229166666669</c:v>
                </c:pt>
                <c:pt idx="126983">
                  <c:v>327.68489583333331</c:v>
                </c:pt>
                <c:pt idx="126984">
                  <c:v>327.6875</c:v>
                </c:pt>
                <c:pt idx="126985">
                  <c:v>327.69010416666669</c:v>
                </c:pt>
                <c:pt idx="126986">
                  <c:v>327.69270833333331</c:v>
                </c:pt>
                <c:pt idx="126987">
                  <c:v>327.6953125</c:v>
                </c:pt>
                <c:pt idx="126988">
                  <c:v>327.69791666666669</c:v>
                </c:pt>
                <c:pt idx="126989">
                  <c:v>327.70052083333331</c:v>
                </c:pt>
                <c:pt idx="126990">
                  <c:v>327.703125</c:v>
                </c:pt>
                <c:pt idx="126991">
                  <c:v>327.70572916666669</c:v>
                </c:pt>
                <c:pt idx="126992">
                  <c:v>327.70833333333331</c:v>
                </c:pt>
                <c:pt idx="126993">
                  <c:v>327.7109375</c:v>
                </c:pt>
                <c:pt idx="126994">
                  <c:v>327.71354166666669</c:v>
                </c:pt>
                <c:pt idx="126995">
                  <c:v>327.71614583333331</c:v>
                </c:pt>
                <c:pt idx="126996">
                  <c:v>327.71875</c:v>
                </c:pt>
                <c:pt idx="126997">
                  <c:v>327.72135416666669</c:v>
                </c:pt>
                <c:pt idx="126998">
                  <c:v>327.72395833333331</c:v>
                </c:pt>
                <c:pt idx="126999">
                  <c:v>327.7265625</c:v>
                </c:pt>
                <c:pt idx="127000">
                  <c:v>327.72916666666669</c:v>
                </c:pt>
                <c:pt idx="127001">
                  <c:v>327.73177083333331</c:v>
                </c:pt>
                <c:pt idx="127002">
                  <c:v>327.734375</c:v>
                </c:pt>
                <c:pt idx="127003">
                  <c:v>327.73697916666669</c:v>
                </c:pt>
                <c:pt idx="127004">
                  <c:v>327.73958333333331</c:v>
                </c:pt>
                <c:pt idx="127005">
                  <c:v>327.7421875</c:v>
                </c:pt>
                <c:pt idx="127006">
                  <c:v>327.74479166666669</c:v>
                </c:pt>
                <c:pt idx="127007">
                  <c:v>327.74739583333331</c:v>
                </c:pt>
                <c:pt idx="127008">
                  <c:v>327.75</c:v>
                </c:pt>
                <c:pt idx="127009">
                  <c:v>327.75260416666669</c:v>
                </c:pt>
                <c:pt idx="127010">
                  <c:v>327.75520833333331</c:v>
                </c:pt>
                <c:pt idx="127011">
                  <c:v>327.7578125</c:v>
                </c:pt>
                <c:pt idx="127012">
                  <c:v>327.76041666666669</c:v>
                </c:pt>
                <c:pt idx="127013">
                  <c:v>327.76302083333331</c:v>
                </c:pt>
                <c:pt idx="127014">
                  <c:v>327.765625</c:v>
                </c:pt>
                <c:pt idx="127015">
                  <c:v>327.76822916666669</c:v>
                </c:pt>
                <c:pt idx="127016">
                  <c:v>327.77083333333331</c:v>
                </c:pt>
                <c:pt idx="127017">
                  <c:v>327.7734375</c:v>
                </c:pt>
                <c:pt idx="127018">
                  <c:v>327.77604166666669</c:v>
                </c:pt>
                <c:pt idx="127019">
                  <c:v>327.77864583333331</c:v>
                </c:pt>
                <c:pt idx="127020">
                  <c:v>327.78125</c:v>
                </c:pt>
                <c:pt idx="127021">
                  <c:v>327.78385416666669</c:v>
                </c:pt>
                <c:pt idx="127022">
                  <c:v>327.78645833333331</c:v>
                </c:pt>
                <c:pt idx="127023">
                  <c:v>327.7890625</c:v>
                </c:pt>
                <c:pt idx="127024">
                  <c:v>327.79166666666669</c:v>
                </c:pt>
                <c:pt idx="127025">
                  <c:v>327.79427083333331</c:v>
                </c:pt>
                <c:pt idx="127026">
                  <c:v>327.796875</c:v>
                </c:pt>
                <c:pt idx="127027">
                  <c:v>327.79947916666669</c:v>
                </c:pt>
                <c:pt idx="127028">
                  <c:v>327.80208333333331</c:v>
                </c:pt>
                <c:pt idx="127029">
                  <c:v>327.8046875</c:v>
                </c:pt>
                <c:pt idx="127030">
                  <c:v>327.80729166666669</c:v>
                </c:pt>
                <c:pt idx="127031">
                  <c:v>327.80989583333331</c:v>
                </c:pt>
                <c:pt idx="127032">
                  <c:v>327.8125</c:v>
                </c:pt>
                <c:pt idx="127033">
                  <c:v>327.81510416666669</c:v>
                </c:pt>
                <c:pt idx="127034">
                  <c:v>327.81770833333331</c:v>
                </c:pt>
                <c:pt idx="127035">
                  <c:v>327.8203125</c:v>
                </c:pt>
                <c:pt idx="127036">
                  <c:v>327.82291666666669</c:v>
                </c:pt>
                <c:pt idx="127037">
                  <c:v>327.82552083333331</c:v>
                </c:pt>
                <c:pt idx="127038">
                  <c:v>327.828125</c:v>
                </c:pt>
                <c:pt idx="127039">
                  <c:v>327.83072916666669</c:v>
                </c:pt>
                <c:pt idx="127040">
                  <c:v>327.83333333333331</c:v>
                </c:pt>
                <c:pt idx="127041">
                  <c:v>327.8359375</c:v>
                </c:pt>
                <c:pt idx="127042">
                  <c:v>327.83854166666669</c:v>
                </c:pt>
                <c:pt idx="127043">
                  <c:v>327.84114583333331</c:v>
                </c:pt>
                <c:pt idx="127044">
                  <c:v>327.84375</c:v>
                </c:pt>
                <c:pt idx="127045">
                  <c:v>327.84635416666669</c:v>
                </c:pt>
                <c:pt idx="127046">
                  <c:v>327.84895833333331</c:v>
                </c:pt>
                <c:pt idx="127047">
                  <c:v>327.8515625</c:v>
                </c:pt>
                <c:pt idx="127048">
                  <c:v>327.85416666666669</c:v>
                </c:pt>
                <c:pt idx="127049">
                  <c:v>327.85677083333331</c:v>
                </c:pt>
                <c:pt idx="127050">
                  <c:v>327.859375</c:v>
                </c:pt>
                <c:pt idx="127051">
                  <c:v>327.86197916666669</c:v>
                </c:pt>
                <c:pt idx="127052">
                  <c:v>327.86458333333331</c:v>
                </c:pt>
                <c:pt idx="127053">
                  <c:v>327.8671875</c:v>
                </c:pt>
                <c:pt idx="127054">
                  <c:v>327.86979166666669</c:v>
                </c:pt>
                <c:pt idx="127055">
                  <c:v>327.87239583333331</c:v>
                </c:pt>
                <c:pt idx="127056">
                  <c:v>327.875</c:v>
                </c:pt>
                <c:pt idx="127057">
                  <c:v>327.87760416666669</c:v>
                </c:pt>
                <c:pt idx="127058">
                  <c:v>327.88020833333331</c:v>
                </c:pt>
                <c:pt idx="127059">
                  <c:v>327.8828125</c:v>
                </c:pt>
                <c:pt idx="127060">
                  <c:v>327.88541666666669</c:v>
                </c:pt>
                <c:pt idx="127061">
                  <c:v>327.88802083333331</c:v>
                </c:pt>
                <c:pt idx="127062">
                  <c:v>327.890625</c:v>
                </c:pt>
                <c:pt idx="127063">
                  <c:v>327.89322916666669</c:v>
                </c:pt>
                <c:pt idx="127064">
                  <c:v>327.89583333333331</c:v>
                </c:pt>
                <c:pt idx="127065">
                  <c:v>327.8984375</c:v>
                </c:pt>
                <c:pt idx="127066">
                  <c:v>327.90104166666669</c:v>
                </c:pt>
                <c:pt idx="127067">
                  <c:v>327.90364583333331</c:v>
                </c:pt>
                <c:pt idx="127068">
                  <c:v>327.90625</c:v>
                </c:pt>
                <c:pt idx="127069">
                  <c:v>327.90885416666669</c:v>
                </c:pt>
                <c:pt idx="127070">
                  <c:v>327.91145833333331</c:v>
                </c:pt>
                <c:pt idx="127071">
                  <c:v>327.9140625</c:v>
                </c:pt>
                <c:pt idx="127072">
                  <c:v>327.91666666666669</c:v>
                </c:pt>
                <c:pt idx="127073">
                  <c:v>327.91927083333331</c:v>
                </c:pt>
                <c:pt idx="127074">
                  <c:v>327.921875</c:v>
                </c:pt>
                <c:pt idx="127075">
                  <c:v>327.92447916666669</c:v>
                </c:pt>
                <c:pt idx="127076">
                  <c:v>327.92708333333331</c:v>
                </c:pt>
                <c:pt idx="127077">
                  <c:v>327.9296875</c:v>
                </c:pt>
                <c:pt idx="127078">
                  <c:v>327.93229166666669</c:v>
                </c:pt>
                <c:pt idx="127079">
                  <c:v>327.93489583333331</c:v>
                </c:pt>
                <c:pt idx="127080">
                  <c:v>327.9375</c:v>
                </c:pt>
                <c:pt idx="127081">
                  <c:v>327.94010416666669</c:v>
                </c:pt>
                <c:pt idx="127082">
                  <c:v>327.94270833333331</c:v>
                </c:pt>
                <c:pt idx="127083">
                  <c:v>327.9453125</c:v>
                </c:pt>
                <c:pt idx="127084">
                  <c:v>327.94791666666669</c:v>
                </c:pt>
                <c:pt idx="127085">
                  <c:v>327.95052083333331</c:v>
                </c:pt>
                <c:pt idx="127086">
                  <c:v>327.953125</c:v>
                </c:pt>
                <c:pt idx="127087">
                  <c:v>327.95572916666669</c:v>
                </c:pt>
                <c:pt idx="127088">
                  <c:v>327.95833333333331</c:v>
                </c:pt>
                <c:pt idx="127089">
                  <c:v>327.9609375</c:v>
                </c:pt>
                <c:pt idx="127090">
                  <c:v>327.96354166666669</c:v>
                </c:pt>
                <c:pt idx="127091">
                  <c:v>327.96614583333331</c:v>
                </c:pt>
                <c:pt idx="127092">
                  <c:v>327.96875</c:v>
                </c:pt>
                <c:pt idx="127093">
                  <c:v>327.97135416666669</c:v>
                </c:pt>
                <c:pt idx="127094">
                  <c:v>327.97395833333331</c:v>
                </c:pt>
                <c:pt idx="127095">
                  <c:v>327.9765625</c:v>
                </c:pt>
                <c:pt idx="127096">
                  <c:v>327.97916666666669</c:v>
                </c:pt>
                <c:pt idx="127097">
                  <c:v>327.98177083333331</c:v>
                </c:pt>
                <c:pt idx="127098">
                  <c:v>327.984375</c:v>
                </c:pt>
                <c:pt idx="127099">
                  <c:v>327.98697916666669</c:v>
                </c:pt>
                <c:pt idx="127100">
                  <c:v>327.98958333333331</c:v>
                </c:pt>
                <c:pt idx="127101">
                  <c:v>327.9921875</c:v>
                </c:pt>
                <c:pt idx="127102">
                  <c:v>327.99479166666669</c:v>
                </c:pt>
                <c:pt idx="127103">
                  <c:v>327.99739583333331</c:v>
                </c:pt>
                <c:pt idx="127104">
                  <c:v>328</c:v>
                </c:pt>
                <c:pt idx="127105">
                  <c:v>328.00260416666669</c:v>
                </c:pt>
                <c:pt idx="127106">
                  <c:v>328.00520833333331</c:v>
                </c:pt>
                <c:pt idx="127107">
                  <c:v>328.0078125</c:v>
                </c:pt>
                <c:pt idx="127108">
                  <c:v>328.01041666666669</c:v>
                </c:pt>
                <c:pt idx="127109">
                  <c:v>328.01302083333331</c:v>
                </c:pt>
                <c:pt idx="127110">
                  <c:v>328.015625</c:v>
                </c:pt>
                <c:pt idx="127111">
                  <c:v>328.01822916666669</c:v>
                </c:pt>
                <c:pt idx="127112">
                  <c:v>328.02083333333331</c:v>
                </c:pt>
                <c:pt idx="127113">
                  <c:v>328.0234375</c:v>
                </c:pt>
                <c:pt idx="127114">
                  <c:v>328.02604166666669</c:v>
                </c:pt>
                <c:pt idx="127115">
                  <c:v>328.02864583333331</c:v>
                </c:pt>
                <c:pt idx="127116">
                  <c:v>328.03125</c:v>
                </c:pt>
                <c:pt idx="127117">
                  <c:v>328.03385416666669</c:v>
                </c:pt>
                <c:pt idx="127118">
                  <c:v>328.03645833333331</c:v>
                </c:pt>
                <c:pt idx="127119">
                  <c:v>328.0390625</c:v>
                </c:pt>
                <c:pt idx="127120">
                  <c:v>328.04166666666669</c:v>
                </c:pt>
                <c:pt idx="127121">
                  <c:v>328.04427083333331</c:v>
                </c:pt>
                <c:pt idx="127122">
                  <c:v>328.046875</c:v>
                </c:pt>
                <c:pt idx="127123">
                  <c:v>328.04947916666669</c:v>
                </c:pt>
                <c:pt idx="127124">
                  <c:v>328.05208333333331</c:v>
                </c:pt>
                <c:pt idx="127125">
                  <c:v>328.0546875</c:v>
                </c:pt>
                <c:pt idx="127126">
                  <c:v>328.05729166666669</c:v>
                </c:pt>
                <c:pt idx="127127">
                  <c:v>328.05989583333331</c:v>
                </c:pt>
                <c:pt idx="127128">
                  <c:v>328.0625</c:v>
                </c:pt>
                <c:pt idx="127129">
                  <c:v>328.06510416666669</c:v>
                </c:pt>
                <c:pt idx="127130">
                  <c:v>328.06770833333331</c:v>
                </c:pt>
                <c:pt idx="127131">
                  <c:v>328.0703125</c:v>
                </c:pt>
                <c:pt idx="127132">
                  <c:v>328.07291666666669</c:v>
                </c:pt>
                <c:pt idx="127133">
                  <c:v>328.07552083333331</c:v>
                </c:pt>
                <c:pt idx="127134">
                  <c:v>328.078125</c:v>
                </c:pt>
                <c:pt idx="127135">
                  <c:v>328.08072916666669</c:v>
                </c:pt>
                <c:pt idx="127136">
                  <c:v>328.08333333333331</c:v>
                </c:pt>
                <c:pt idx="127137">
                  <c:v>328.0859375</c:v>
                </c:pt>
                <c:pt idx="127138">
                  <c:v>328.08854166666669</c:v>
                </c:pt>
                <c:pt idx="127139">
                  <c:v>328.09114583333331</c:v>
                </c:pt>
                <c:pt idx="127140">
                  <c:v>328.09375</c:v>
                </c:pt>
                <c:pt idx="127141">
                  <c:v>328.09635416666669</c:v>
                </c:pt>
                <c:pt idx="127142">
                  <c:v>328.09895833333331</c:v>
                </c:pt>
                <c:pt idx="127143">
                  <c:v>328.1015625</c:v>
                </c:pt>
                <c:pt idx="127144">
                  <c:v>328.10416666666669</c:v>
                </c:pt>
                <c:pt idx="127145">
                  <c:v>328.10677083333331</c:v>
                </c:pt>
                <c:pt idx="127146">
                  <c:v>328.109375</c:v>
                </c:pt>
                <c:pt idx="127147">
                  <c:v>328.11197916666669</c:v>
                </c:pt>
                <c:pt idx="127148">
                  <c:v>328.11458333333331</c:v>
                </c:pt>
                <c:pt idx="127149">
                  <c:v>328.1171875</c:v>
                </c:pt>
                <c:pt idx="127150">
                  <c:v>328.11979166666669</c:v>
                </c:pt>
                <c:pt idx="127151">
                  <c:v>328.12239583333331</c:v>
                </c:pt>
                <c:pt idx="127152">
                  <c:v>328.125</c:v>
                </c:pt>
                <c:pt idx="127153">
                  <c:v>328.12760416666669</c:v>
                </c:pt>
                <c:pt idx="127154">
                  <c:v>328.13020833333331</c:v>
                </c:pt>
                <c:pt idx="127155">
                  <c:v>328.1328125</c:v>
                </c:pt>
                <c:pt idx="127156">
                  <c:v>328.13541666666669</c:v>
                </c:pt>
                <c:pt idx="127157">
                  <c:v>328.13802083333331</c:v>
                </c:pt>
                <c:pt idx="127158">
                  <c:v>328.140625</c:v>
                </c:pt>
                <c:pt idx="127159">
                  <c:v>328.14322916666669</c:v>
                </c:pt>
                <c:pt idx="127160">
                  <c:v>328.14583333333331</c:v>
                </c:pt>
                <c:pt idx="127161">
                  <c:v>328.1484375</c:v>
                </c:pt>
                <c:pt idx="127162">
                  <c:v>328.15104166666669</c:v>
                </c:pt>
                <c:pt idx="127163">
                  <c:v>328.15364583333331</c:v>
                </c:pt>
                <c:pt idx="127164">
                  <c:v>328.15625</c:v>
                </c:pt>
                <c:pt idx="127165">
                  <c:v>328.15885416666669</c:v>
                </c:pt>
                <c:pt idx="127166">
                  <c:v>328.16145833333331</c:v>
                </c:pt>
                <c:pt idx="127167">
                  <c:v>328.1640625</c:v>
                </c:pt>
                <c:pt idx="127168">
                  <c:v>328.16666666666669</c:v>
                </c:pt>
                <c:pt idx="127169">
                  <c:v>328.16927083333331</c:v>
                </c:pt>
                <c:pt idx="127170">
                  <c:v>328.171875</c:v>
                </c:pt>
                <c:pt idx="127171">
                  <c:v>328.17447916666669</c:v>
                </c:pt>
                <c:pt idx="127172">
                  <c:v>328.17708333333331</c:v>
                </c:pt>
                <c:pt idx="127173">
                  <c:v>328.1796875</c:v>
                </c:pt>
                <c:pt idx="127174">
                  <c:v>328.18229166666669</c:v>
                </c:pt>
                <c:pt idx="127175">
                  <c:v>328.18489583333331</c:v>
                </c:pt>
                <c:pt idx="127176">
                  <c:v>328.1875</c:v>
                </c:pt>
                <c:pt idx="127177">
                  <c:v>328.19010416666669</c:v>
                </c:pt>
                <c:pt idx="127178">
                  <c:v>328.19270833333331</c:v>
                </c:pt>
                <c:pt idx="127179">
                  <c:v>328.1953125</c:v>
                </c:pt>
                <c:pt idx="127180">
                  <c:v>328.19791666666669</c:v>
                </c:pt>
                <c:pt idx="127181">
                  <c:v>328.20052083333331</c:v>
                </c:pt>
                <c:pt idx="127182">
                  <c:v>328.203125</c:v>
                </c:pt>
                <c:pt idx="127183">
                  <c:v>328.20572916666669</c:v>
                </c:pt>
                <c:pt idx="127184">
                  <c:v>328.20833333333331</c:v>
                </c:pt>
                <c:pt idx="127185">
                  <c:v>328.2109375</c:v>
                </c:pt>
                <c:pt idx="127186">
                  <c:v>328.21354166666669</c:v>
                </c:pt>
                <c:pt idx="127187">
                  <c:v>328.21614583333331</c:v>
                </c:pt>
                <c:pt idx="127188">
                  <c:v>328.21875</c:v>
                </c:pt>
                <c:pt idx="127189">
                  <c:v>328.22135416666669</c:v>
                </c:pt>
                <c:pt idx="127190">
                  <c:v>328.22395833333331</c:v>
                </c:pt>
                <c:pt idx="127191">
                  <c:v>328.2265625</c:v>
                </c:pt>
                <c:pt idx="127192">
                  <c:v>328.22916666666669</c:v>
                </c:pt>
                <c:pt idx="127193">
                  <c:v>328.23177083333331</c:v>
                </c:pt>
                <c:pt idx="127194">
                  <c:v>328.234375</c:v>
                </c:pt>
                <c:pt idx="127195">
                  <c:v>328.23697916666669</c:v>
                </c:pt>
                <c:pt idx="127196">
                  <c:v>328.23958333333331</c:v>
                </c:pt>
                <c:pt idx="127197">
                  <c:v>328.2421875</c:v>
                </c:pt>
                <c:pt idx="127198">
                  <c:v>328.24479166666669</c:v>
                </c:pt>
                <c:pt idx="127199">
                  <c:v>328.24739583333331</c:v>
                </c:pt>
                <c:pt idx="127200">
                  <c:v>328.25</c:v>
                </c:pt>
                <c:pt idx="127201">
                  <c:v>328.25260416666669</c:v>
                </c:pt>
                <c:pt idx="127202">
                  <c:v>328.25520833333331</c:v>
                </c:pt>
                <c:pt idx="127203">
                  <c:v>328.2578125</c:v>
                </c:pt>
                <c:pt idx="127204">
                  <c:v>328.26041666666669</c:v>
                </c:pt>
                <c:pt idx="127205">
                  <c:v>328.26302083333331</c:v>
                </c:pt>
                <c:pt idx="127206">
                  <c:v>328.265625</c:v>
                </c:pt>
                <c:pt idx="127207">
                  <c:v>328.26822916666669</c:v>
                </c:pt>
                <c:pt idx="127208">
                  <c:v>328.27083333333331</c:v>
                </c:pt>
                <c:pt idx="127209">
                  <c:v>328.2734375</c:v>
                </c:pt>
                <c:pt idx="127210">
                  <c:v>328.27604166666669</c:v>
                </c:pt>
                <c:pt idx="127211">
                  <c:v>328.27864583333331</c:v>
                </c:pt>
                <c:pt idx="127212">
                  <c:v>328.28125</c:v>
                </c:pt>
                <c:pt idx="127213">
                  <c:v>328.28385416666669</c:v>
                </c:pt>
                <c:pt idx="127214">
                  <c:v>328.28645833333331</c:v>
                </c:pt>
                <c:pt idx="127215">
                  <c:v>328.2890625</c:v>
                </c:pt>
                <c:pt idx="127216">
                  <c:v>328.29166666666669</c:v>
                </c:pt>
                <c:pt idx="127217">
                  <c:v>328.29427083333331</c:v>
                </c:pt>
                <c:pt idx="127218">
                  <c:v>328.296875</c:v>
                </c:pt>
                <c:pt idx="127219">
                  <c:v>328.29947916666669</c:v>
                </c:pt>
                <c:pt idx="127220">
                  <c:v>328.30208333333331</c:v>
                </c:pt>
                <c:pt idx="127221">
                  <c:v>328.3046875</c:v>
                </c:pt>
                <c:pt idx="127222">
                  <c:v>328.30729166666669</c:v>
                </c:pt>
                <c:pt idx="127223">
                  <c:v>328.30989583333331</c:v>
                </c:pt>
                <c:pt idx="127224">
                  <c:v>328.3125</c:v>
                </c:pt>
                <c:pt idx="127225">
                  <c:v>328.31510416666669</c:v>
                </c:pt>
                <c:pt idx="127226">
                  <c:v>328.31770833333331</c:v>
                </c:pt>
                <c:pt idx="127227">
                  <c:v>328.3203125</c:v>
                </c:pt>
                <c:pt idx="127228">
                  <c:v>328.32291666666669</c:v>
                </c:pt>
                <c:pt idx="127229">
                  <c:v>328.32552083333331</c:v>
                </c:pt>
                <c:pt idx="127230">
                  <c:v>328.328125</c:v>
                </c:pt>
                <c:pt idx="127231">
                  <c:v>328.33072916666669</c:v>
                </c:pt>
                <c:pt idx="127232">
                  <c:v>328.33333333333331</c:v>
                </c:pt>
                <c:pt idx="127233">
                  <c:v>328.3359375</c:v>
                </c:pt>
                <c:pt idx="127234">
                  <c:v>328.33854166666669</c:v>
                </c:pt>
                <c:pt idx="127235">
                  <c:v>328.34114583333331</c:v>
                </c:pt>
                <c:pt idx="127236">
                  <c:v>328.34375</c:v>
                </c:pt>
                <c:pt idx="127237">
                  <c:v>328.34635416666669</c:v>
                </c:pt>
                <c:pt idx="127238">
                  <c:v>328.34895833333331</c:v>
                </c:pt>
                <c:pt idx="127239">
                  <c:v>328.3515625</c:v>
                </c:pt>
                <c:pt idx="127240">
                  <c:v>328.35416666666669</c:v>
                </c:pt>
                <c:pt idx="127241">
                  <c:v>328.35677083333331</c:v>
                </c:pt>
                <c:pt idx="127242">
                  <c:v>328.359375</c:v>
                </c:pt>
                <c:pt idx="127243">
                  <c:v>328.36197916666669</c:v>
                </c:pt>
                <c:pt idx="127244">
                  <c:v>328.36458333333331</c:v>
                </c:pt>
                <c:pt idx="127245">
                  <c:v>328.3671875</c:v>
                </c:pt>
                <c:pt idx="127246">
                  <c:v>328.36979166666669</c:v>
                </c:pt>
                <c:pt idx="127247">
                  <c:v>328.37239583333331</c:v>
                </c:pt>
                <c:pt idx="127248">
                  <c:v>328.375</c:v>
                </c:pt>
                <c:pt idx="127249">
                  <c:v>328.37760416666669</c:v>
                </c:pt>
                <c:pt idx="127250">
                  <c:v>328.38020833333331</c:v>
                </c:pt>
                <c:pt idx="127251">
                  <c:v>328.3828125</c:v>
                </c:pt>
                <c:pt idx="127252">
                  <c:v>328.38541666666669</c:v>
                </c:pt>
                <c:pt idx="127253">
                  <c:v>328.38802083333331</c:v>
                </c:pt>
                <c:pt idx="127254">
                  <c:v>328.390625</c:v>
                </c:pt>
                <c:pt idx="127255">
                  <c:v>328.39322916666669</c:v>
                </c:pt>
                <c:pt idx="127256">
                  <c:v>328.39583333333331</c:v>
                </c:pt>
                <c:pt idx="127257">
                  <c:v>328.3984375</c:v>
                </c:pt>
                <c:pt idx="127258">
                  <c:v>328.40104166666669</c:v>
                </c:pt>
                <c:pt idx="127259">
                  <c:v>328.40364583333331</c:v>
                </c:pt>
                <c:pt idx="127260">
                  <c:v>328.40625</c:v>
                </c:pt>
                <c:pt idx="127261">
                  <c:v>328.40885416666669</c:v>
                </c:pt>
                <c:pt idx="127262">
                  <c:v>328.41145833333331</c:v>
                </c:pt>
                <c:pt idx="127263">
                  <c:v>328.4140625</c:v>
                </c:pt>
                <c:pt idx="127264">
                  <c:v>328.41666666666669</c:v>
                </c:pt>
                <c:pt idx="127265">
                  <c:v>328.41927083333331</c:v>
                </c:pt>
                <c:pt idx="127266">
                  <c:v>328.421875</c:v>
                </c:pt>
                <c:pt idx="127267">
                  <c:v>328.42447916666669</c:v>
                </c:pt>
                <c:pt idx="127268">
                  <c:v>328.42708333333331</c:v>
                </c:pt>
                <c:pt idx="127269">
                  <c:v>328.4296875</c:v>
                </c:pt>
                <c:pt idx="127270">
                  <c:v>328.43229166666669</c:v>
                </c:pt>
                <c:pt idx="127271">
                  <c:v>328.43489583333331</c:v>
                </c:pt>
                <c:pt idx="127272">
                  <c:v>328.4375</c:v>
                </c:pt>
                <c:pt idx="127273">
                  <c:v>328.44010416666669</c:v>
                </c:pt>
                <c:pt idx="127274">
                  <c:v>328.44270833333331</c:v>
                </c:pt>
                <c:pt idx="127275">
                  <c:v>328.4453125</c:v>
                </c:pt>
                <c:pt idx="127276">
                  <c:v>328.44791666666669</c:v>
                </c:pt>
                <c:pt idx="127277">
                  <c:v>328.45052083333331</c:v>
                </c:pt>
                <c:pt idx="127278">
                  <c:v>328.453125</c:v>
                </c:pt>
                <c:pt idx="127279">
                  <c:v>328.45572916666669</c:v>
                </c:pt>
                <c:pt idx="127280">
                  <c:v>328.45833333333331</c:v>
                </c:pt>
                <c:pt idx="127281">
                  <c:v>328.4609375</c:v>
                </c:pt>
                <c:pt idx="127282">
                  <c:v>328.46354166666669</c:v>
                </c:pt>
                <c:pt idx="127283">
                  <c:v>328.46614583333331</c:v>
                </c:pt>
                <c:pt idx="127284">
                  <c:v>328.46875</c:v>
                </c:pt>
                <c:pt idx="127285">
                  <c:v>328.47135416666669</c:v>
                </c:pt>
                <c:pt idx="127286">
                  <c:v>328.47395833333331</c:v>
                </c:pt>
                <c:pt idx="127287">
                  <c:v>328.4765625</c:v>
                </c:pt>
                <c:pt idx="127288">
                  <c:v>328.47916666666669</c:v>
                </c:pt>
                <c:pt idx="127289">
                  <c:v>328.48177083333331</c:v>
                </c:pt>
                <c:pt idx="127290">
                  <c:v>328.484375</c:v>
                </c:pt>
                <c:pt idx="127291">
                  <c:v>328.48697916666669</c:v>
                </c:pt>
                <c:pt idx="127292">
                  <c:v>328.48958333333331</c:v>
                </c:pt>
                <c:pt idx="127293">
                  <c:v>328.4921875</c:v>
                </c:pt>
                <c:pt idx="127294">
                  <c:v>328.49479166666669</c:v>
                </c:pt>
                <c:pt idx="127295">
                  <c:v>328.49739583333331</c:v>
                </c:pt>
                <c:pt idx="127296">
                  <c:v>328.5</c:v>
                </c:pt>
                <c:pt idx="127297">
                  <c:v>328.50260416666669</c:v>
                </c:pt>
                <c:pt idx="127298">
                  <c:v>328.50520833333331</c:v>
                </c:pt>
                <c:pt idx="127299">
                  <c:v>328.5078125</c:v>
                </c:pt>
                <c:pt idx="127300">
                  <c:v>328.51041666666669</c:v>
                </c:pt>
                <c:pt idx="127301">
                  <c:v>328.51302083333331</c:v>
                </c:pt>
                <c:pt idx="127302">
                  <c:v>328.515625</c:v>
                </c:pt>
                <c:pt idx="127303">
                  <c:v>328.51822916666669</c:v>
                </c:pt>
                <c:pt idx="127304">
                  <c:v>328.52083333333331</c:v>
                </c:pt>
                <c:pt idx="127305">
                  <c:v>328.5234375</c:v>
                </c:pt>
                <c:pt idx="127306">
                  <c:v>328.52604166666669</c:v>
                </c:pt>
                <c:pt idx="127307">
                  <c:v>328.52864583333331</c:v>
                </c:pt>
                <c:pt idx="127308">
                  <c:v>328.53125</c:v>
                </c:pt>
                <c:pt idx="127309">
                  <c:v>328.53385416666669</c:v>
                </c:pt>
                <c:pt idx="127310">
                  <c:v>328.53645833333331</c:v>
                </c:pt>
                <c:pt idx="127311">
                  <c:v>328.5390625</c:v>
                </c:pt>
                <c:pt idx="127312">
                  <c:v>328.54166666666669</c:v>
                </c:pt>
                <c:pt idx="127313">
                  <c:v>328.54427083333331</c:v>
                </c:pt>
                <c:pt idx="127314">
                  <c:v>328.546875</c:v>
                </c:pt>
                <c:pt idx="127315">
                  <c:v>328.54947916666669</c:v>
                </c:pt>
                <c:pt idx="127316">
                  <c:v>328.55208333333331</c:v>
                </c:pt>
                <c:pt idx="127317">
                  <c:v>328.5546875</c:v>
                </c:pt>
                <c:pt idx="127318">
                  <c:v>328.55729166666669</c:v>
                </c:pt>
                <c:pt idx="127319">
                  <c:v>328.55989583333331</c:v>
                </c:pt>
                <c:pt idx="127320">
                  <c:v>328.5625</c:v>
                </c:pt>
                <c:pt idx="127321">
                  <c:v>328.56510416666669</c:v>
                </c:pt>
                <c:pt idx="127322">
                  <c:v>328.56770833333331</c:v>
                </c:pt>
                <c:pt idx="127323">
                  <c:v>328.5703125</c:v>
                </c:pt>
                <c:pt idx="127324">
                  <c:v>328.57291666666669</c:v>
                </c:pt>
                <c:pt idx="127325">
                  <c:v>328.57552083333331</c:v>
                </c:pt>
                <c:pt idx="127326">
                  <c:v>328.578125</c:v>
                </c:pt>
                <c:pt idx="127327">
                  <c:v>328.58072916666669</c:v>
                </c:pt>
                <c:pt idx="127328">
                  <c:v>328.58333333333331</c:v>
                </c:pt>
                <c:pt idx="127329">
                  <c:v>328.5859375</c:v>
                </c:pt>
                <c:pt idx="127330">
                  <c:v>328.58854166666669</c:v>
                </c:pt>
                <c:pt idx="127331">
                  <c:v>328.59114583333331</c:v>
                </c:pt>
                <c:pt idx="127332">
                  <c:v>328.59375</c:v>
                </c:pt>
                <c:pt idx="127333">
                  <c:v>328.59635416666669</c:v>
                </c:pt>
                <c:pt idx="127334">
                  <c:v>328.59895833333331</c:v>
                </c:pt>
                <c:pt idx="127335">
                  <c:v>328.6015625</c:v>
                </c:pt>
                <c:pt idx="127336">
                  <c:v>328.60416666666669</c:v>
                </c:pt>
                <c:pt idx="127337">
                  <c:v>328.60677083333331</c:v>
                </c:pt>
                <c:pt idx="127338">
                  <c:v>328.609375</c:v>
                </c:pt>
                <c:pt idx="127339">
                  <c:v>328.61197916666669</c:v>
                </c:pt>
                <c:pt idx="127340">
                  <c:v>328.61458333333331</c:v>
                </c:pt>
                <c:pt idx="127341">
                  <c:v>328.6171875</c:v>
                </c:pt>
                <c:pt idx="127342">
                  <c:v>328.61979166666669</c:v>
                </c:pt>
                <c:pt idx="127343">
                  <c:v>328.62239583333331</c:v>
                </c:pt>
                <c:pt idx="127344">
                  <c:v>328.625</c:v>
                </c:pt>
                <c:pt idx="127345">
                  <c:v>328.62760416666669</c:v>
                </c:pt>
                <c:pt idx="127346">
                  <c:v>328.63020833333331</c:v>
                </c:pt>
                <c:pt idx="127347">
                  <c:v>328.6328125</c:v>
                </c:pt>
                <c:pt idx="127348">
                  <c:v>328.63541666666669</c:v>
                </c:pt>
                <c:pt idx="127349">
                  <c:v>328.63802083333331</c:v>
                </c:pt>
                <c:pt idx="127350">
                  <c:v>328.640625</c:v>
                </c:pt>
                <c:pt idx="127351">
                  <c:v>328.64322916666669</c:v>
                </c:pt>
                <c:pt idx="127352">
                  <c:v>328.64583333333331</c:v>
                </c:pt>
                <c:pt idx="127353">
                  <c:v>328.6484375</c:v>
                </c:pt>
                <c:pt idx="127354">
                  <c:v>328.65104166666669</c:v>
                </c:pt>
                <c:pt idx="127355">
                  <c:v>328.65364583333331</c:v>
                </c:pt>
                <c:pt idx="127356">
                  <c:v>328.65625</c:v>
                </c:pt>
                <c:pt idx="127357">
                  <c:v>328.65885416666669</c:v>
                </c:pt>
                <c:pt idx="127358">
                  <c:v>328.66145833333331</c:v>
                </c:pt>
                <c:pt idx="127359">
                  <c:v>328.6640625</c:v>
                </c:pt>
                <c:pt idx="127360">
                  <c:v>328.66666666666669</c:v>
                </c:pt>
                <c:pt idx="127361">
                  <c:v>328.66927083333331</c:v>
                </c:pt>
                <c:pt idx="127362">
                  <c:v>328.671875</c:v>
                </c:pt>
                <c:pt idx="127363">
                  <c:v>328.67447916666669</c:v>
                </c:pt>
                <c:pt idx="127364">
                  <c:v>328.67708333333331</c:v>
                </c:pt>
                <c:pt idx="127365">
                  <c:v>328.6796875</c:v>
                </c:pt>
                <c:pt idx="127366">
                  <c:v>328.68229166666669</c:v>
                </c:pt>
                <c:pt idx="127367">
                  <c:v>328.68489583333331</c:v>
                </c:pt>
                <c:pt idx="127368">
                  <c:v>328.6875</c:v>
                </c:pt>
                <c:pt idx="127369">
                  <c:v>328.69010416666669</c:v>
                </c:pt>
                <c:pt idx="127370">
                  <c:v>328.69270833333331</c:v>
                </c:pt>
                <c:pt idx="127371">
                  <c:v>328.6953125</c:v>
                </c:pt>
                <c:pt idx="127372">
                  <c:v>328.69791666666669</c:v>
                </c:pt>
                <c:pt idx="127373">
                  <c:v>328.70052083333331</c:v>
                </c:pt>
                <c:pt idx="127374">
                  <c:v>328.703125</c:v>
                </c:pt>
                <c:pt idx="127375">
                  <c:v>328.70572916666669</c:v>
                </c:pt>
                <c:pt idx="127376">
                  <c:v>328.70833333333331</c:v>
                </c:pt>
                <c:pt idx="127377">
                  <c:v>328.7109375</c:v>
                </c:pt>
                <c:pt idx="127378">
                  <c:v>328.71354166666669</c:v>
                </c:pt>
                <c:pt idx="127379">
                  <c:v>328.71614583333331</c:v>
                </c:pt>
                <c:pt idx="127380">
                  <c:v>328.71875</c:v>
                </c:pt>
                <c:pt idx="127381">
                  <c:v>328.72135416666669</c:v>
                </c:pt>
                <c:pt idx="127382">
                  <c:v>328.72395833333331</c:v>
                </c:pt>
                <c:pt idx="127383">
                  <c:v>328.7265625</c:v>
                </c:pt>
                <c:pt idx="127384">
                  <c:v>328.72916666666669</c:v>
                </c:pt>
                <c:pt idx="127385">
                  <c:v>328.73177083333331</c:v>
                </c:pt>
                <c:pt idx="127386">
                  <c:v>328.734375</c:v>
                </c:pt>
                <c:pt idx="127387">
                  <c:v>328.73697916666669</c:v>
                </c:pt>
                <c:pt idx="127388">
                  <c:v>328.73958333333331</c:v>
                </c:pt>
                <c:pt idx="127389">
                  <c:v>328.7421875</c:v>
                </c:pt>
                <c:pt idx="127390">
                  <c:v>328.74479166666669</c:v>
                </c:pt>
                <c:pt idx="127391">
                  <c:v>328.74739583333331</c:v>
                </c:pt>
                <c:pt idx="127392">
                  <c:v>328.75</c:v>
                </c:pt>
                <c:pt idx="127393">
                  <c:v>328.75260416666669</c:v>
                </c:pt>
                <c:pt idx="127394">
                  <c:v>328.75520833333331</c:v>
                </c:pt>
                <c:pt idx="127395">
                  <c:v>328.7578125</c:v>
                </c:pt>
                <c:pt idx="127396">
                  <c:v>328.76041666666669</c:v>
                </c:pt>
                <c:pt idx="127397">
                  <c:v>328.76302083333331</c:v>
                </c:pt>
                <c:pt idx="127398">
                  <c:v>328.765625</c:v>
                </c:pt>
                <c:pt idx="127399">
                  <c:v>328.76822916666669</c:v>
                </c:pt>
                <c:pt idx="127400">
                  <c:v>328.77083333333331</c:v>
                </c:pt>
                <c:pt idx="127401">
                  <c:v>328.7734375</c:v>
                </c:pt>
                <c:pt idx="127402">
                  <c:v>328.77604166666669</c:v>
                </c:pt>
                <c:pt idx="127403">
                  <c:v>328.77864583333331</c:v>
                </c:pt>
                <c:pt idx="127404">
                  <c:v>328.78125</c:v>
                </c:pt>
                <c:pt idx="127405">
                  <c:v>328.78385416666669</c:v>
                </c:pt>
                <c:pt idx="127406">
                  <c:v>328.78645833333331</c:v>
                </c:pt>
                <c:pt idx="127407">
                  <c:v>328.7890625</c:v>
                </c:pt>
                <c:pt idx="127408">
                  <c:v>328.79166666666669</c:v>
                </c:pt>
                <c:pt idx="127409">
                  <c:v>328.79427083333331</c:v>
                </c:pt>
                <c:pt idx="127410">
                  <c:v>328.796875</c:v>
                </c:pt>
                <c:pt idx="127411">
                  <c:v>328.79947916666669</c:v>
                </c:pt>
                <c:pt idx="127412">
                  <c:v>328.80208333333331</c:v>
                </c:pt>
                <c:pt idx="127413">
                  <c:v>328.8046875</c:v>
                </c:pt>
                <c:pt idx="127414">
                  <c:v>328.80729166666669</c:v>
                </c:pt>
                <c:pt idx="127415">
                  <c:v>328.80989583333331</c:v>
                </c:pt>
                <c:pt idx="127416">
                  <c:v>328.8125</c:v>
                </c:pt>
                <c:pt idx="127417">
                  <c:v>328.81510416666669</c:v>
                </c:pt>
                <c:pt idx="127418">
                  <c:v>328.81770833333331</c:v>
                </c:pt>
                <c:pt idx="127419">
                  <c:v>328.8203125</c:v>
                </c:pt>
                <c:pt idx="127420">
                  <c:v>328.82291666666669</c:v>
                </c:pt>
                <c:pt idx="127421">
                  <c:v>328.82552083333331</c:v>
                </c:pt>
                <c:pt idx="127422">
                  <c:v>328.828125</c:v>
                </c:pt>
                <c:pt idx="127423">
                  <c:v>328.83072916666669</c:v>
                </c:pt>
                <c:pt idx="127424">
                  <c:v>328.83333333333331</c:v>
                </c:pt>
                <c:pt idx="127425">
                  <c:v>328.8359375</c:v>
                </c:pt>
                <c:pt idx="127426">
                  <c:v>328.83854166666669</c:v>
                </c:pt>
                <c:pt idx="127427">
                  <c:v>328.84114583333331</c:v>
                </c:pt>
                <c:pt idx="127428">
                  <c:v>328.84375</c:v>
                </c:pt>
                <c:pt idx="127429">
                  <c:v>328.84635416666669</c:v>
                </c:pt>
                <c:pt idx="127430">
                  <c:v>328.84895833333331</c:v>
                </c:pt>
                <c:pt idx="127431">
                  <c:v>328.8515625</c:v>
                </c:pt>
                <c:pt idx="127432">
                  <c:v>328.85416666666669</c:v>
                </c:pt>
                <c:pt idx="127433">
                  <c:v>328.85677083333331</c:v>
                </c:pt>
                <c:pt idx="127434">
                  <c:v>328.859375</c:v>
                </c:pt>
                <c:pt idx="127435">
                  <c:v>328.86197916666669</c:v>
                </c:pt>
                <c:pt idx="127436">
                  <c:v>328.86458333333331</c:v>
                </c:pt>
                <c:pt idx="127437">
                  <c:v>328.8671875</c:v>
                </c:pt>
                <c:pt idx="127438">
                  <c:v>328.86979166666669</c:v>
                </c:pt>
                <c:pt idx="127439">
                  <c:v>328.87239583333331</c:v>
                </c:pt>
                <c:pt idx="127440">
                  <c:v>328.875</c:v>
                </c:pt>
                <c:pt idx="127441">
                  <c:v>328.87760416666669</c:v>
                </c:pt>
                <c:pt idx="127442">
                  <c:v>328.88020833333331</c:v>
                </c:pt>
                <c:pt idx="127443">
                  <c:v>328.8828125</c:v>
                </c:pt>
                <c:pt idx="127444">
                  <c:v>328.88541666666669</c:v>
                </c:pt>
                <c:pt idx="127445">
                  <c:v>328.88802083333331</c:v>
                </c:pt>
                <c:pt idx="127446">
                  <c:v>328.890625</c:v>
                </c:pt>
                <c:pt idx="127447">
                  <c:v>328.89322916666669</c:v>
                </c:pt>
                <c:pt idx="127448">
                  <c:v>328.89583333333331</c:v>
                </c:pt>
                <c:pt idx="127449">
                  <c:v>328.8984375</c:v>
                </c:pt>
                <c:pt idx="127450">
                  <c:v>328.90104166666669</c:v>
                </c:pt>
                <c:pt idx="127451">
                  <c:v>328.90364583333331</c:v>
                </c:pt>
                <c:pt idx="127452">
                  <c:v>328.90625</c:v>
                </c:pt>
                <c:pt idx="127453">
                  <c:v>328.90885416666669</c:v>
                </c:pt>
                <c:pt idx="127454">
                  <c:v>328.91145833333331</c:v>
                </c:pt>
                <c:pt idx="127455">
                  <c:v>328.9140625</c:v>
                </c:pt>
                <c:pt idx="127456">
                  <c:v>328.91666666666669</c:v>
                </c:pt>
                <c:pt idx="127457">
                  <c:v>328.91927083333331</c:v>
                </c:pt>
                <c:pt idx="127458">
                  <c:v>328.921875</c:v>
                </c:pt>
                <c:pt idx="127459">
                  <c:v>328.92447916666669</c:v>
                </c:pt>
                <c:pt idx="127460">
                  <c:v>328.92708333333331</c:v>
                </c:pt>
                <c:pt idx="127461">
                  <c:v>328.9296875</c:v>
                </c:pt>
                <c:pt idx="127462">
                  <c:v>328.93229166666669</c:v>
                </c:pt>
                <c:pt idx="127463">
                  <c:v>328.93489583333331</c:v>
                </c:pt>
                <c:pt idx="127464">
                  <c:v>328.9375</c:v>
                </c:pt>
                <c:pt idx="127465">
                  <c:v>328.94010416666669</c:v>
                </c:pt>
                <c:pt idx="127466">
                  <c:v>328.94270833333331</c:v>
                </c:pt>
                <c:pt idx="127467">
                  <c:v>328.9453125</c:v>
                </c:pt>
                <c:pt idx="127468">
                  <c:v>328.94791666666669</c:v>
                </c:pt>
                <c:pt idx="127469">
                  <c:v>328.95052083333331</c:v>
                </c:pt>
                <c:pt idx="127470">
                  <c:v>328.953125</c:v>
                </c:pt>
                <c:pt idx="127471">
                  <c:v>328.95572916666669</c:v>
                </c:pt>
                <c:pt idx="127472">
                  <c:v>328.95833333333331</c:v>
                </c:pt>
                <c:pt idx="127473">
                  <c:v>328.9609375</c:v>
                </c:pt>
                <c:pt idx="127474">
                  <c:v>328.96354166666669</c:v>
                </c:pt>
                <c:pt idx="127475">
                  <c:v>328.96614583333331</c:v>
                </c:pt>
                <c:pt idx="127476">
                  <c:v>328.96875</c:v>
                </c:pt>
                <c:pt idx="127477">
                  <c:v>328.97135416666669</c:v>
                </c:pt>
                <c:pt idx="127478">
                  <c:v>328.97395833333331</c:v>
                </c:pt>
                <c:pt idx="127479">
                  <c:v>328.9765625</c:v>
                </c:pt>
                <c:pt idx="127480">
                  <c:v>328.97916666666669</c:v>
                </c:pt>
                <c:pt idx="127481">
                  <c:v>328.98177083333331</c:v>
                </c:pt>
                <c:pt idx="127482">
                  <c:v>328.984375</c:v>
                </c:pt>
                <c:pt idx="127483">
                  <c:v>328.98697916666669</c:v>
                </c:pt>
                <c:pt idx="127484">
                  <c:v>328.98958333333331</c:v>
                </c:pt>
                <c:pt idx="127485">
                  <c:v>328.9921875</c:v>
                </c:pt>
                <c:pt idx="127486">
                  <c:v>328.99479166666669</c:v>
                </c:pt>
                <c:pt idx="127487">
                  <c:v>328.99739583333331</c:v>
                </c:pt>
                <c:pt idx="127488">
                  <c:v>329</c:v>
                </c:pt>
                <c:pt idx="127489">
                  <c:v>329.00260416666669</c:v>
                </c:pt>
                <c:pt idx="127490">
                  <c:v>329.00520833333331</c:v>
                </c:pt>
                <c:pt idx="127491">
                  <c:v>329.0078125</c:v>
                </c:pt>
                <c:pt idx="127492">
                  <c:v>329.01041666666669</c:v>
                </c:pt>
                <c:pt idx="127493">
                  <c:v>329.01302083333331</c:v>
                </c:pt>
                <c:pt idx="127494">
                  <c:v>329.015625</c:v>
                </c:pt>
                <c:pt idx="127495">
                  <c:v>329.01822916666669</c:v>
                </c:pt>
                <c:pt idx="127496">
                  <c:v>329.02083333333331</c:v>
                </c:pt>
                <c:pt idx="127497">
                  <c:v>329.0234375</c:v>
                </c:pt>
                <c:pt idx="127498">
                  <c:v>329.02604166666669</c:v>
                </c:pt>
                <c:pt idx="127499">
                  <c:v>329.02864583333331</c:v>
                </c:pt>
                <c:pt idx="127500">
                  <c:v>329.03125</c:v>
                </c:pt>
                <c:pt idx="127501">
                  <c:v>329.03385416666669</c:v>
                </c:pt>
                <c:pt idx="127502">
                  <c:v>329.03645833333331</c:v>
                </c:pt>
                <c:pt idx="127503">
                  <c:v>329.0390625</c:v>
                </c:pt>
                <c:pt idx="127504">
                  <c:v>329.04166666666669</c:v>
                </c:pt>
                <c:pt idx="127505">
                  <c:v>329.04427083333331</c:v>
                </c:pt>
                <c:pt idx="127506">
                  <c:v>329.046875</c:v>
                </c:pt>
                <c:pt idx="127507">
                  <c:v>329.04947916666669</c:v>
                </c:pt>
                <c:pt idx="127508">
                  <c:v>329.05208333333331</c:v>
                </c:pt>
                <c:pt idx="127509">
                  <c:v>329.0546875</c:v>
                </c:pt>
                <c:pt idx="127510">
                  <c:v>329.05729166666669</c:v>
                </c:pt>
                <c:pt idx="127511">
                  <c:v>329.05989583333331</c:v>
                </c:pt>
                <c:pt idx="127512">
                  <c:v>329.0625</c:v>
                </c:pt>
                <c:pt idx="127513">
                  <c:v>329.06510416666669</c:v>
                </c:pt>
                <c:pt idx="127514">
                  <c:v>329.06770833333331</c:v>
                </c:pt>
                <c:pt idx="127515">
                  <c:v>329.0703125</c:v>
                </c:pt>
                <c:pt idx="127516">
                  <c:v>329.07291666666669</c:v>
                </c:pt>
                <c:pt idx="127517">
                  <c:v>329.07552083333331</c:v>
                </c:pt>
                <c:pt idx="127518">
                  <c:v>329.078125</c:v>
                </c:pt>
                <c:pt idx="127519">
                  <c:v>329.08072916666669</c:v>
                </c:pt>
                <c:pt idx="127520">
                  <c:v>329.08333333333331</c:v>
                </c:pt>
                <c:pt idx="127521">
                  <c:v>329.0859375</c:v>
                </c:pt>
                <c:pt idx="127522">
                  <c:v>329.08854166666669</c:v>
                </c:pt>
                <c:pt idx="127523">
                  <c:v>329.09114583333331</c:v>
                </c:pt>
                <c:pt idx="127524">
                  <c:v>329.09375</c:v>
                </c:pt>
                <c:pt idx="127525">
                  <c:v>329.09635416666669</c:v>
                </c:pt>
                <c:pt idx="127526">
                  <c:v>329.09895833333331</c:v>
                </c:pt>
                <c:pt idx="127527">
                  <c:v>329.1015625</c:v>
                </c:pt>
                <c:pt idx="127528">
                  <c:v>329.10416666666669</c:v>
                </c:pt>
                <c:pt idx="127529">
                  <c:v>329.10677083333331</c:v>
                </c:pt>
                <c:pt idx="127530">
                  <c:v>329.109375</c:v>
                </c:pt>
                <c:pt idx="127531">
                  <c:v>329.11197916666669</c:v>
                </c:pt>
                <c:pt idx="127532">
                  <c:v>329.11458333333331</c:v>
                </c:pt>
                <c:pt idx="127533">
                  <c:v>329.1171875</c:v>
                </c:pt>
                <c:pt idx="127534">
                  <c:v>329.11979166666669</c:v>
                </c:pt>
                <c:pt idx="127535">
                  <c:v>329.12239583333331</c:v>
                </c:pt>
                <c:pt idx="127536">
                  <c:v>329.125</c:v>
                </c:pt>
                <c:pt idx="127537">
                  <c:v>329.12760416666669</c:v>
                </c:pt>
                <c:pt idx="127538">
                  <c:v>329.13020833333331</c:v>
                </c:pt>
                <c:pt idx="127539">
                  <c:v>329.1328125</c:v>
                </c:pt>
                <c:pt idx="127540">
                  <c:v>329.13541666666669</c:v>
                </c:pt>
                <c:pt idx="127541">
                  <c:v>329.13802083333331</c:v>
                </c:pt>
                <c:pt idx="127542">
                  <c:v>329.140625</c:v>
                </c:pt>
                <c:pt idx="127543">
                  <c:v>329.14322916666669</c:v>
                </c:pt>
                <c:pt idx="127544">
                  <c:v>329.14583333333331</c:v>
                </c:pt>
                <c:pt idx="127545">
                  <c:v>329.1484375</c:v>
                </c:pt>
                <c:pt idx="127546">
                  <c:v>329.15104166666669</c:v>
                </c:pt>
                <c:pt idx="127547">
                  <c:v>329.15364583333331</c:v>
                </c:pt>
                <c:pt idx="127548">
                  <c:v>329.15625</c:v>
                </c:pt>
                <c:pt idx="127549">
                  <c:v>329.15885416666669</c:v>
                </c:pt>
                <c:pt idx="127550">
                  <c:v>329.16145833333331</c:v>
                </c:pt>
                <c:pt idx="127551">
                  <c:v>329.1640625</c:v>
                </c:pt>
                <c:pt idx="127552">
                  <c:v>329.16666666666669</c:v>
                </c:pt>
                <c:pt idx="127553">
                  <c:v>329.16927083333331</c:v>
                </c:pt>
                <c:pt idx="127554">
                  <c:v>329.171875</c:v>
                </c:pt>
                <c:pt idx="127555">
                  <c:v>329.17447916666669</c:v>
                </c:pt>
                <c:pt idx="127556">
                  <c:v>329.17708333333331</c:v>
                </c:pt>
                <c:pt idx="127557">
                  <c:v>329.1796875</c:v>
                </c:pt>
                <c:pt idx="127558">
                  <c:v>329.18229166666669</c:v>
                </c:pt>
                <c:pt idx="127559">
                  <c:v>329.18489583333331</c:v>
                </c:pt>
                <c:pt idx="127560">
                  <c:v>329.1875</c:v>
                </c:pt>
                <c:pt idx="127561">
                  <c:v>329.19010416666669</c:v>
                </c:pt>
                <c:pt idx="127562">
                  <c:v>329.19270833333331</c:v>
                </c:pt>
                <c:pt idx="127563">
                  <c:v>329.1953125</c:v>
                </c:pt>
                <c:pt idx="127564">
                  <c:v>329.19791666666669</c:v>
                </c:pt>
                <c:pt idx="127565">
                  <c:v>329.20052083333331</c:v>
                </c:pt>
                <c:pt idx="127566">
                  <c:v>329.203125</c:v>
                </c:pt>
                <c:pt idx="127567">
                  <c:v>329.20572916666669</c:v>
                </c:pt>
                <c:pt idx="127568">
                  <c:v>329.20833333333331</c:v>
                </c:pt>
                <c:pt idx="127569">
                  <c:v>329.2109375</c:v>
                </c:pt>
                <c:pt idx="127570">
                  <c:v>329.21354166666669</c:v>
                </c:pt>
                <c:pt idx="127571">
                  <c:v>329.21614583333331</c:v>
                </c:pt>
                <c:pt idx="127572">
                  <c:v>329.21875</c:v>
                </c:pt>
                <c:pt idx="127573">
                  <c:v>329.22135416666669</c:v>
                </c:pt>
                <c:pt idx="127574">
                  <c:v>329.22395833333331</c:v>
                </c:pt>
                <c:pt idx="127575">
                  <c:v>329.2265625</c:v>
                </c:pt>
                <c:pt idx="127576">
                  <c:v>329.22916666666669</c:v>
                </c:pt>
                <c:pt idx="127577">
                  <c:v>329.23177083333331</c:v>
                </c:pt>
                <c:pt idx="127578">
                  <c:v>329.234375</c:v>
                </c:pt>
                <c:pt idx="127579">
                  <c:v>329.23697916666669</c:v>
                </c:pt>
                <c:pt idx="127580">
                  <c:v>329.23958333333331</c:v>
                </c:pt>
                <c:pt idx="127581">
                  <c:v>329.2421875</c:v>
                </c:pt>
                <c:pt idx="127582">
                  <c:v>329.24479166666669</c:v>
                </c:pt>
                <c:pt idx="127583">
                  <c:v>329.24739583333331</c:v>
                </c:pt>
                <c:pt idx="127584">
                  <c:v>329.25</c:v>
                </c:pt>
                <c:pt idx="127585">
                  <c:v>329.25260416666669</c:v>
                </c:pt>
                <c:pt idx="127586">
                  <c:v>329.25520833333331</c:v>
                </c:pt>
                <c:pt idx="127587">
                  <c:v>329.2578125</c:v>
                </c:pt>
                <c:pt idx="127588">
                  <c:v>329.26041666666669</c:v>
                </c:pt>
                <c:pt idx="127589">
                  <c:v>329.26302083333331</c:v>
                </c:pt>
                <c:pt idx="127590">
                  <c:v>329.265625</c:v>
                </c:pt>
                <c:pt idx="127591">
                  <c:v>329.26822916666669</c:v>
                </c:pt>
                <c:pt idx="127592">
                  <c:v>329.27083333333331</c:v>
                </c:pt>
                <c:pt idx="127593">
                  <c:v>329.2734375</c:v>
                </c:pt>
                <c:pt idx="127594">
                  <c:v>329.27604166666669</c:v>
                </c:pt>
                <c:pt idx="127595">
                  <c:v>329.27864583333331</c:v>
                </c:pt>
                <c:pt idx="127596">
                  <c:v>329.28125</c:v>
                </c:pt>
                <c:pt idx="127597">
                  <c:v>329.28385416666669</c:v>
                </c:pt>
                <c:pt idx="127598">
                  <c:v>329.28645833333331</c:v>
                </c:pt>
                <c:pt idx="127599">
                  <c:v>329.2890625</c:v>
                </c:pt>
                <c:pt idx="127600">
                  <c:v>329.29166666666669</c:v>
                </c:pt>
                <c:pt idx="127601">
                  <c:v>329.29427083333331</c:v>
                </c:pt>
                <c:pt idx="127602">
                  <c:v>329.296875</c:v>
                </c:pt>
                <c:pt idx="127603">
                  <c:v>329.29947916666669</c:v>
                </c:pt>
                <c:pt idx="127604">
                  <c:v>329.30208333333331</c:v>
                </c:pt>
                <c:pt idx="127605">
                  <c:v>329.3046875</c:v>
                </c:pt>
                <c:pt idx="127606">
                  <c:v>329.30729166666669</c:v>
                </c:pt>
                <c:pt idx="127607">
                  <c:v>329.30989583333331</c:v>
                </c:pt>
                <c:pt idx="127608">
                  <c:v>329.3125</c:v>
                </c:pt>
                <c:pt idx="127609">
                  <c:v>329.31510416666669</c:v>
                </c:pt>
                <c:pt idx="127610">
                  <c:v>329.31770833333331</c:v>
                </c:pt>
                <c:pt idx="127611">
                  <c:v>329.3203125</c:v>
                </c:pt>
                <c:pt idx="127612">
                  <c:v>329.32291666666669</c:v>
                </c:pt>
                <c:pt idx="127613">
                  <c:v>329.32552083333331</c:v>
                </c:pt>
                <c:pt idx="127614">
                  <c:v>329.328125</c:v>
                </c:pt>
                <c:pt idx="127615">
                  <c:v>329.33072916666669</c:v>
                </c:pt>
                <c:pt idx="127616">
                  <c:v>329.33333333333331</c:v>
                </c:pt>
                <c:pt idx="127617">
                  <c:v>329.3359375</c:v>
                </c:pt>
                <c:pt idx="127618">
                  <c:v>329.33854166666669</c:v>
                </c:pt>
                <c:pt idx="127619">
                  <c:v>329.34114583333331</c:v>
                </c:pt>
                <c:pt idx="127620">
                  <c:v>329.34375</c:v>
                </c:pt>
                <c:pt idx="127621">
                  <c:v>329.34635416666669</c:v>
                </c:pt>
                <c:pt idx="127622">
                  <c:v>329.34895833333331</c:v>
                </c:pt>
                <c:pt idx="127623">
                  <c:v>329.3515625</c:v>
                </c:pt>
                <c:pt idx="127624">
                  <c:v>329.35416666666669</c:v>
                </c:pt>
                <c:pt idx="127625">
                  <c:v>329.35677083333331</c:v>
                </c:pt>
                <c:pt idx="127626">
                  <c:v>329.359375</c:v>
                </c:pt>
                <c:pt idx="127627">
                  <c:v>329.36197916666669</c:v>
                </c:pt>
                <c:pt idx="127628">
                  <c:v>329.36458333333331</c:v>
                </c:pt>
                <c:pt idx="127629">
                  <c:v>329.3671875</c:v>
                </c:pt>
                <c:pt idx="127630">
                  <c:v>329.36979166666669</c:v>
                </c:pt>
                <c:pt idx="127631">
                  <c:v>329.37239583333331</c:v>
                </c:pt>
                <c:pt idx="127632">
                  <c:v>329.375</c:v>
                </c:pt>
                <c:pt idx="127633">
                  <c:v>329.37760416666669</c:v>
                </c:pt>
                <c:pt idx="127634">
                  <c:v>329.38020833333331</c:v>
                </c:pt>
                <c:pt idx="127635">
                  <c:v>329.3828125</c:v>
                </c:pt>
                <c:pt idx="127636">
                  <c:v>329.38541666666669</c:v>
                </c:pt>
                <c:pt idx="127637">
                  <c:v>329.38802083333331</c:v>
                </c:pt>
                <c:pt idx="127638">
                  <c:v>329.390625</c:v>
                </c:pt>
                <c:pt idx="127639">
                  <c:v>329.39322916666669</c:v>
                </c:pt>
                <c:pt idx="127640">
                  <c:v>329.39583333333331</c:v>
                </c:pt>
                <c:pt idx="127641">
                  <c:v>329.3984375</c:v>
                </c:pt>
                <c:pt idx="127642">
                  <c:v>329.40104166666669</c:v>
                </c:pt>
                <c:pt idx="127643">
                  <c:v>329.40364583333331</c:v>
                </c:pt>
                <c:pt idx="127644">
                  <c:v>329.40625</c:v>
                </c:pt>
                <c:pt idx="127645">
                  <c:v>329.40885416666669</c:v>
                </c:pt>
                <c:pt idx="127646">
                  <c:v>329.41145833333331</c:v>
                </c:pt>
                <c:pt idx="127647">
                  <c:v>329.4140625</c:v>
                </c:pt>
                <c:pt idx="127648">
                  <c:v>329.41666666666669</c:v>
                </c:pt>
                <c:pt idx="127649">
                  <c:v>329.41927083333331</c:v>
                </c:pt>
                <c:pt idx="127650">
                  <c:v>329.421875</c:v>
                </c:pt>
                <c:pt idx="127651">
                  <c:v>329.42447916666669</c:v>
                </c:pt>
                <c:pt idx="127652">
                  <c:v>329.42708333333331</c:v>
                </c:pt>
                <c:pt idx="127653">
                  <c:v>329.4296875</c:v>
                </c:pt>
                <c:pt idx="127654">
                  <c:v>329.43229166666669</c:v>
                </c:pt>
                <c:pt idx="127655">
                  <c:v>329.43489583333331</c:v>
                </c:pt>
                <c:pt idx="127656">
                  <c:v>329.4375</c:v>
                </c:pt>
                <c:pt idx="127657">
                  <c:v>329.44010416666669</c:v>
                </c:pt>
                <c:pt idx="127658">
                  <c:v>329.44270833333331</c:v>
                </c:pt>
                <c:pt idx="127659">
                  <c:v>329.4453125</c:v>
                </c:pt>
                <c:pt idx="127660">
                  <c:v>329.44791666666669</c:v>
                </c:pt>
                <c:pt idx="127661">
                  <c:v>329.45052083333331</c:v>
                </c:pt>
                <c:pt idx="127662">
                  <c:v>329.453125</c:v>
                </c:pt>
                <c:pt idx="127663">
                  <c:v>329.45572916666669</c:v>
                </c:pt>
                <c:pt idx="127664">
                  <c:v>329.45833333333331</c:v>
                </c:pt>
                <c:pt idx="127665">
                  <c:v>329.4609375</c:v>
                </c:pt>
                <c:pt idx="127666">
                  <c:v>329.46354166666669</c:v>
                </c:pt>
                <c:pt idx="127667">
                  <c:v>329.46614583333331</c:v>
                </c:pt>
                <c:pt idx="127668">
                  <c:v>329.46875</c:v>
                </c:pt>
                <c:pt idx="127669">
                  <c:v>329.47135416666669</c:v>
                </c:pt>
                <c:pt idx="127670">
                  <c:v>329.47395833333331</c:v>
                </c:pt>
                <c:pt idx="127671">
                  <c:v>329.4765625</c:v>
                </c:pt>
                <c:pt idx="127672">
                  <c:v>329.47916666666669</c:v>
                </c:pt>
                <c:pt idx="127673">
                  <c:v>329.48177083333331</c:v>
                </c:pt>
                <c:pt idx="127674">
                  <c:v>329.484375</c:v>
                </c:pt>
                <c:pt idx="127675">
                  <c:v>329.48697916666669</c:v>
                </c:pt>
                <c:pt idx="127676">
                  <c:v>329.48958333333331</c:v>
                </c:pt>
                <c:pt idx="127677">
                  <c:v>329.4921875</c:v>
                </c:pt>
                <c:pt idx="127678">
                  <c:v>329.49479166666669</c:v>
                </c:pt>
                <c:pt idx="127679">
                  <c:v>329.49739583333331</c:v>
                </c:pt>
                <c:pt idx="127680">
                  <c:v>329.5</c:v>
                </c:pt>
                <c:pt idx="127681">
                  <c:v>329.50260416666669</c:v>
                </c:pt>
                <c:pt idx="127682">
                  <c:v>329.50520833333331</c:v>
                </c:pt>
                <c:pt idx="127683">
                  <c:v>329.5078125</c:v>
                </c:pt>
                <c:pt idx="127684">
                  <c:v>329.51041666666669</c:v>
                </c:pt>
                <c:pt idx="127685">
                  <c:v>329.51302083333331</c:v>
                </c:pt>
                <c:pt idx="127686">
                  <c:v>329.515625</c:v>
                </c:pt>
                <c:pt idx="127687">
                  <c:v>329.51822916666669</c:v>
                </c:pt>
                <c:pt idx="127688">
                  <c:v>329.52083333333331</c:v>
                </c:pt>
                <c:pt idx="127689">
                  <c:v>329.5234375</c:v>
                </c:pt>
                <c:pt idx="127690">
                  <c:v>329.52604166666669</c:v>
                </c:pt>
                <c:pt idx="127691">
                  <c:v>329.52864583333331</c:v>
                </c:pt>
                <c:pt idx="127692">
                  <c:v>329.53125</c:v>
                </c:pt>
                <c:pt idx="127693">
                  <c:v>329.53385416666669</c:v>
                </c:pt>
                <c:pt idx="127694">
                  <c:v>329.53645833333331</c:v>
                </c:pt>
                <c:pt idx="127695">
                  <c:v>329.5390625</c:v>
                </c:pt>
                <c:pt idx="127696">
                  <c:v>329.54166666666669</c:v>
                </c:pt>
                <c:pt idx="127697">
                  <c:v>329.54427083333331</c:v>
                </c:pt>
                <c:pt idx="127698">
                  <c:v>329.546875</c:v>
                </c:pt>
                <c:pt idx="127699">
                  <c:v>329.54947916666669</c:v>
                </c:pt>
                <c:pt idx="127700">
                  <c:v>329.55208333333331</c:v>
                </c:pt>
                <c:pt idx="127701">
                  <c:v>329.5546875</c:v>
                </c:pt>
                <c:pt idx="127702">
                  <c:v>329.55729166666669</c:v>
                </c:pt>
                <c:pt idx="127703">
                  <c:v>329.55989583333331</c:v>
                </c:pt>
                <c:pt idx="127704">
                  <c:v>329.5625</c:v>
                </c:pt>
                <c:pt idx="127705">
                  <c:v>329.56510416666669</c:v>
                </c:pt>
                <c:pt idx="127706">
                  <c:v>329.56770833333331</c:v>
                </c:pt>
                <c:pt idx="127707">
                  <c:v>329.5703125</c:v>
                </c:pt>
                <c:pt idx="127708">
                  <c:v>329.57291666666669</c:v>
                </c:pt>
                <c:pt idx="127709">
                  <c:v>329.57552083333331</c:v>
                </c:pt>
                <c:pt idx="127710">
                  <c:v>329.578125</c:v>
                </c:pt>
                <c:pt idx="127711">
                  <c:v>329.58072916666669</c:v>
                </c:pt>
                <c:pt idx="127712">
                  <c:v>329.58333333333331</c:v>
                </c:pt>
                <c:pt idx="127713">
                  <c:v>329.5859375</c:v>
                </c:pt>
                <c:pt idx="127714">
                  <c:v>329.58854166666669</c:v>
                </c:pt>
                <c:pt idx="127715">
                  <c:v>329.59114583333331</c:v>
                </c:pt>
                <c:pt idx="127716">
                  <c:v>329.59375</c:v>
                </c:pt>
                <c:pt idx="127717">
                  <c:v>329.59635416666669</c:v>
                </c:pt>
                <c:pt idx="127718">
                  <c:v>329.59895833333331</c:v>
                </c:pt>
                <c:pt idx="127719">
                  <c:v>329.6015625</c:v>
                </c:pt>
                <c:pt idx="127720">
                  <c:v>329.60416666666669</c:v>
                </c:pt>
                <c:pt idx="127721">
                  <c:v>329.60677083333331</c:v>
                </c:pt>
                <c:pt idx="127722">
                  <c:v>329.609375</c:v>
                </c:pt>
                <c:pt idx="127723">
                  <c:v>329.61197916666669</c:v>
                </c:pt>
                <c:pt idx="127724">
                  <c:v>329.61458333333331</c:v>
                </c:pt>
                <c:pt idx="127725">
                  <c:v>329.6171875</c:v>
                </c:pt>
                <c:pt idx="127726">
                  <c:v>329.61979166666669</c:v>
                </c:pt>
                <c:pt idx="127727">
                  <c:v>329.62239583333331</c:v>
                </c:pt>
                <c:pt idx="127728">
                  <c:v>329.625</c:v>
                </c:pt>
                <c:pt idx="127729">
                  <c:v>329.62760416666669</c:v>
                </c:pt>
                <c:pt idx="127730">
                  <c:v>329.63020833333331</c:v>
                </c:pt>
                <c:pt idx="127731">
                  <c:v>329.6328125</c:v>
                </c:pt>
                <c:pt idx="127732">
                  <c:v>329.63541666666669</c:v>
                </c:pt>
                <c:pt idx="127733">
                  <c:v>329.63802083333331</c:v>
                </c:pt>
                <c:pt idx="127734">
                  <c:v>329.640625</c:v>
                </c:pt>
                <c:pt idx="127735">
                  <c:v>329.64322916666669</c:v>
                </c:pt>
                <c:pt idx="127736">
                  <c:v>329.64583333333331</c:v>
                </c:pt>
                <c:pt idx="127737">
                  <c:v>329.6484375</c:v>
                </c:pt>
                <c:pt idx="127738">
                  <c:v>329.65104166666669</c:v>
                </c:pt>
                <c:pt idx="127739">
                  <c:v>329.65364583333331</c:v>
                </c:pt>
                <c:pt idx="127740">
                  <c:v>329.65625</c:v>
                </c:pt>
                <c:pt idx="127741">
                  <c:v>329.65885416666669</c:v>
                </c:pt>
                <c:pt idx="127742">
                  <c:v>329.66145833333331</c:v>
                </c:pt>
                <c:pt idx="127743">
                  <c:v>329.6640625</c:v>
                </c:pt>
                <c:pt idx="127744">
                  <c:v>329.66666666666669</c:v>
                </c:pt>
                <c:pt idx="127745">
                  <c:v>329.66927083333331</c:v>
                </c:pt>
                <c:pt idx="127746">
                  <c:v>329.671875</c:v>
                </c:pt>
                <c:pt idx="127747">
                  <c:v>329.67447916666669</c:v>
                </c:pt>
                <c:pt idx="127748">
                  <c:v>329.67708333333331</c:v>
                </c:pt>
                <c:pt idx="127749">
                  <c:v>329.6796875</c:v>
                </c:pt>
                <c:pt idx="127750">
                  <c:v>329.68229166666669</c:v>
                </c:pt>
                <c:pt idx="127751">
                  <c:v>329.68489583333331</c:v>
                </c:pt>
                <c:pt idx="127752">
                  <c:v>329.6875</c:v>
                </c:pt>
                <c:pt idx="127753">
                  <c:v>329.69010416666669</c:v>
                </c:pt>
                <c:pt idx="127754">
                  <c:v>329.69270833333331</c:v>
                </c:pt>
                <c:pt idx="127755">
                  <c:v>329.6953125</c:v>
                </c:pt>
                <c:pt idx="127756">
                  <c:v>329.69791666666669</c:v>
                </c:pt>
                <c:pt idx="127757">
                  <c:v>329.70052083333331</c:v>
                </c:pt>
                <c:pt idx="127758">
                  <c:v>329.703125</c:v>
                </c:pt>
                <c:pt idx="127759">
                  <c:v>329.70572916666669</c:v>
                </c:pt>
                <c:pt idx="127760">
                  <c:v>329.70833333333331</c:v>
                </c:pt>
                <c:pt idx="127761">
                  <c:v>329.7109375</c:v>
                </c:pt>
                <c:pt idx="127762">
                  <c:v>329.71354166666669</c:v>
                </c:pt>
                <c:pt idx="127763">
                  <c:v>329.71614583333331</c:v>
                </c:pt>
                <c:pt idx="127764">
                  <c:v>329.71875</c:v>
                </c:pt>
                <c:pt idx="127765">
                  <c:v>329.72135416666669</c:v>
                </c:pt>
                <c:pt idx="127766">
                  <c:v>329.72395833333331</c:v>
                </c:pt>
                <c:pt idx="127767">
                  <c:v>329.7265625</c:v>
                </c:pt>
                <c:pt idx="127768">
                  <c:v>329.72916666666669</c:v>
                </c:pt>
                <c:pt idx="127769">
                  <c:v>329.73177083333331</c:v>
                </c:pt>
                <c:pt idx="127770">
                  <c:v>329.734375</c:v>
                </c:pt>
                <c:pt idx="127771">
                  <c:v>329.73697916666669</c:v>
                </c:pt>
                <c:pt idx="127772">
                  <c:v>329.73958333333331</c:v>
                </c:pt>
                <c:pt idx="127773">
                  <c:v>329.7421875</c:v>
                </c:pt>
                <c:pt idx="127774">
                  <c:v>329.74479166666669</c:v>
                </c:pt>
                <c:pt idx="127775">
                  <c:v>329.74739583333331</c:v>
                </c:pt>
                <c:pt idx="127776">
                  <c:v>329.75</c:v>
                </c:pt>
                <c:pt idx="127777">
                  <c:v>329.75260416666669</c:v>
                </c:pt>
                <c:pt idx="127778">
                  <c:v>329.75520833333331</c:v>
                </c:pt>
                <c:pt idx="127779">
                  <c:v>329.7578125</c:v>
                </c:pt>
                <c:pt idx="127780">
                  <c:v>329.76041666666669</c:v>
                </c:pt>
                <c:pt idx="127781">
                  <c:v>329.76302083333331</c:v>
                </c:pt>
                <c:pt idx="127782">
                  <c:v>329.765625</c:v>
                </c:pt>
                <c:pt idx="127783">
                  <c:v>329.76822916666669</c:v>
                </c:pt>
                <c:pt idx="127784">
                  <c:v>329.77083333333331</c:v>
                </c:pt>
                <c:pt idx="127785">
                  <c:v>329.7734375</c:v>
                </c:pt>
                <c:pt idx="127786">
                  <c:v>329.77604166666669</c:v>
                </c:pt>
                <c:pt idx="127787">
                  <c:v>329.77864583333331</c:v>
                </c:pt>
                <c:pt idx="127788">
                  <c:v>329.78125</c:v>
                </c:pt>
                <c:pt idx="127789">
                  <c:v>329.78385416666669</c:v>
                </c:pt>
                <c:pt idx="127790">
                  <c:v>329.78645833333331</c:v>
                </c:pt>
                <c:pt idx="127791">
                  <c:v>329.7890625</c:v>
                </c:pt>
                <c:pt idx="127792">
                  <c:v>329.79166666666669</c:v>
                </c:pt>
                <c:pt idx="127793">
                  <c:v>329.79427083333331</c:v>
                </c:pt>
                <c:pt idx="127794">
                  <c:v>329.796875</c:v>
                </c:pt>
                <c:pt idx="127795">
                  <c:v>329.79947916666669</c:v>
                </c:pt>
                <c:pt idx="127796">
                  <c:v>329.80208333333331</c:v>
                </c:pt>
                <c:pt idx="127797">
                  <c:v>329.8046875</c:v>
                </c:pt>
                <c:pt idx="127798">
                  <c:v>329.80729166666669</c:v>
                </c:pt>
                <c:pt idx="127799">
                  <c:v>329.80989583333331</c:v>
                </c:pt>
                <c:pt idx="127800">
                  <c:v>329.8125</c:v>
                </c:pt>
                <c:pt idx="127801">
                  <c:v>329.81510416666669</c:v>
                </c:pt>
                <c:pt idx="127802">
                  <c:v>329.81770833333331</c:v>
                </c:pt>
                <c:pt idx="127803">
                  <c:v>329.8203125</c:v>
                </c:pt>
                <c:pt idx="127804">
                  <c:v>329.82291666666669</c:v>
                </c:pt>
                <c:pt idx="127805">
                  <c:v>329.82552083333331</c:v>
                </c:pt>
                <c:pt idx="127806">
                  <c:v>329.828125</c:v>
                </c:pt>
                <c:pt idx="127807">
                  <c:v>329.83072916666669</c:v>
                </c:pt>
                <c:pt idx="127808">
                  <c:v>329.83333333333331</c:v>
                </c:pt>
                <c:pt idx="127809">
                  <c:v>329.8359375</c:v>
                </c:pt>
                <c:pt idx="127810">
                  <c:v>329.83854166666669</c:v>
                </c:pt>
                <c:pt idx="127811">
                  <c:v>329.84114583333331</c:v>
                </c:pt>
                <c:pt idx="127812">
                  <c:v>329.84375</c:v>
                </c:pt>
                <c:pt idx="127813">
                  <c:v>329.84635416666669</c:v>
                </c:pt>
                <c:pt idx="127814">
                  <c:v>329.84895833333331</c:v>
                </c:pt>
                <c:pt idx="127815">
                  <c:v>329.8515625</c:v>
                </c:pt>
                <c:pt idx="127816">
                  <c:v>329.85416666666669</c:v>
                </c:pt>
                <c:pt idx="127817">
                  <c:v>329.85677083333331</c:v>
                </c:pt>
                <c:pt idx="127818">
                  <c:v>329.859375</c:v>
                </c:pt>
                <c:pt idx="127819">
                  <c:v>329.86197916666669</c:v>
                </c:pt>
                <c:pt idx="127820">
                  <c:v>329.86458333333331</c:v>
                </c:pt>
                <c:pt idx="127821">
                  <c:v>329.8671875</c:v>
                </c:pt>
                <c:pt idx="127822">
                  <c:v>329.86979166666669</c:v>
                </c:pt>
                <c:pt idx="127823">
                  <c:v>329.87239583333331</c:v>
                </c:pt>
                <c:pt idx="127824">
                  <c:v>329.875</c:v>
                </c:pt>
                <c:pt idx="127825">
                  <c:v>329.87760416666669</c:v>
                </c:pt>
                <c:pt idx="127826">
                  <c:v>329.88020833333331</c:v>
                </c:pt>
                <c:pt idx="127827">
                  <c:v>329.8828125</c:v>
                </c:pt>
                <c:pt idx="127828">
                  <c:v>329.88541666666669</c:v>
                </c:pt>
                <c:pt idx="127829">
                  <c:v>329.88802083333331</c:v>
                </c:pt>
                <c:pt idx="127830">
                  <c:v>329.890625</c:v>
                </c:pt>
                <c:pt idx="127831">
                  <c:v>329.89322916666669</c:v>
                </c:pt>
                <c:pt idx="127832">
                  <c:v>329.89583333333331</c:v>
                </c:pt>
                <c:pt idx="127833">
                  <c:v>329.8984375</c:v>
                </c:pt>
                <c:pt idx="127834">
                  <c:v>329.90104166666669</c:v>
                </c:pt>
                <c:pt idx="127835">
                  <c:v>329.90364583333331</c:v>
                </c:pt>
                <c:pt idx="127836">
                  <c:v>329.90625</c:v>
                </c:pt>
                <c:pt idx="127837">
                  <c:v>329.90885416666669</c:v>
                </c:pt>
                <c:pt idx="127838">
                  <c:v>329.91145833333331</c:v>
                </c:pt>
                <c:pt idx="127839">
                  <c:v>329.9140625</c:v>
                </c:pt>
                <c:pt idx="127840">
                  <c:v>329.91666666666669</c:v>
                </c:pt>
                <c:pt idx="127841">
                  <c:v>329.91927083333331</c:v>
                </c:pt>
                <c:pt idx="127842">
                  <c:v>329.921875</c:v>
                </c:pt>
                <c:pt idx="127843">
                  <c:v>329.92447916666669</c:v>
                </c:pt>
                <c:pt idx="127844">
                  <c:v>329.92708333333331</c:v>
                </c:pt>
                <c:pt idx="127845">
                  <c:v>329.9296875</c:v>
                </c:pt>
                <c:pt idx="127846">
                  <c:v>329.93229166666669</c:v>
                </c:pt>
                <c:pt idx="127847">
                  <c:v>329.93489583333331</c:v>
                </c:pt>
                <c:pt idx="127848">
                  <c:v>329.9375</c:v>
                </c:pt>
                <c:pt idx="127849">
                  <c:v>329.94010416666669</c:v>
                </c:pt>
                <c:pt idx="127850">
                  <c:v>329.94270833333331</c:v>
                </c:pt>
                <c:pt idx="127851">
                  <c:v>329.9453125</c:v>
                </c:pt>
                <c:pt idx="127852">
                  <c:v>329.94791666666669</c:v>
                </c:pt>
                <c:pt idx="127853">
                  <c:v>329.95052083333331</c:v>
                </c:pt>
                <c:pt idx="127854">
                  <c:v>329.953125</c:v>
                </c:pt>
                <c:pt idx="127855">
                  <c:v>329.95572916666669</c:v>
                </c:pt>
                <c:pt idx="127856">
                  <c:v>329.95833333333331</c:v>
                </c:pt>
                <c:pt idx="127857">
                  <c:v>329.9609375</c:v>
                </c:pt>
                <c:pt idx="127858">
                  <c:v>329.96354166666669</c:v>
                </c:pt>
                <c:pt idx="127859">
                  <c:v>329.96614583333331</c:v>
                </c:pt>
                <c:pt idx="127860">
                  <c:v>329.96875</c:v>
                </c:pt>
                <c:pt idx="127861">
                  <c:v>329.97135416666669</c:v>
                </c:pt>
                <c:pt idx="127862">
                  <c:v>329.97395833333331</c:v>
                </c:pt>
                <c:pt idx="127863">
                  <c:v>329.9765625</c:v>
                </c:pt>
                <c:pt idx="127864">
                  <c:v>329.97916666666669</c:v>
                </c:pt>
                <c:pt idx="127865">
                  <c:v>329.98177083333331</c:v>
                </c:pt>
                <c:pt idx="127866">
                  <c:v>329.984375</c:v>
                </c:pt>
                <c:pt idx="127867">
                  <c:v>329.98697916666669</c:v>
                </c:pt>
                <c:pt idx="127868">
                  <c:v>329.98958333333331</c:v>
                </c:pt>
                <c:pt idx="127869">
                  <c:v>329.9921875</c:v>
                </c:pt>
                <c:pt idx="127870">
                  <c:v>329.99479166666669</c:v>
                </c:pt>
                <c:pt idx="127871">
                  <c:v>329.99739583333331</c:v>
                </c:pt>
                <c:pt idx="127872">
                  <c:v>330</c:v>
                </c:pt>
                <c:pt idx="127873">
                  <c:v>330.00260416666669</c:v>
                </c:pt>
                <c:pt idx="127874">
                  <c:v>330.00520833333331</c:v>
                </c:pt>
                <c:pt idx="127875">
                  <c:v>330.0078125</c:v>
                </c:pt>
                <c:pt idx="127876">
                  <c:v>330.01041666666669</c:v>
                </c:pt>
                <c:pt idx="127877">
                  <c:v>330.01302083333331</c:v>
                </c:pt>
                <c:pt idx="127878">
                  <c:v>330.015625</c:v>
                </c:pt>
                <c:pt idx="127879">
                  <c:v>330.01822916666669</c:v>
                </c:pt>
                <c:pt idx="127880">
                  <c:v>330.02083333333331</c:v>
                </c:pt>
                <c:pt idx="127881">
                  <c:v>330.0234375</c:v>
                </c:pt>
                <c:pt idx="127882">
                  <c:v>330.02604166666669</c:v>
                </c:pt>
                <c:pt idx="127883">
                  <c:v>330.02864583333331</c:v>
                </c:pt>
                <c:pt idx="127884">
                  <c:v>330.03125</c:v>
                </c:pt>
                <c:pt idx="127885">
                  <c:v>330.03385416666669</c:v>
                </c:pt>
                <c:pt idx="127886">
                  <c:v>330.03645833333331</c:v>
                </c:pt>
                <c:pt idx="127887">
                  <c:v>330.0390625</c:v>
                </c:pt>
                <c:pt idx="127888">
                  <c:v>330.04166666666669</c:v>
                </c:pt>
                <c:pt idx="127889">
                  <c:v>330.04427083333331</c:v>
                </c:pt>
                <c:pt idx="127890">
                  <c:v>330.046875</c:v>
                </c:pt>
                <c:pt idx="127891">
                  <c:v>330.04947916666669</c:v>
                </c:pt>
                <c:pt idx="127892">
                  <c:v>330.05208333333331</c:v>
                </c:pt>
                <c:pt idx="127893">
                  <c:v>330.0546875</c:v>
                </c:pt>
                <c:pt idx="127894">
                  <c:v>330.05729166666669</c:v>
                </c:pt>
                <c:pt idx="127895">
                  <c:v>330.05989583333331</c:v>
                </c:pt>
                <c:pt idx="127896">
                  <c:v>330.0625</c:v>
                </c:pt>
                <c:pt idx="127897">
                  <c:v>330.06510416666669</c:v>
                </c:pt>
                <c:pt idx="127898">
                  <c:v>330.06770833333331</c:v>
                </c:pt>
                <c:pt idx="127899">
                  <c:v>330.0703125</c:v>
                </c:pt>
                <c:pt idx="127900">
                  <c:v>330.07291666666669</c:v>
                </c:pt>
                <c:pt idx="127901">
                  <c:v>330.07552083333331</c:v>
                </c:pt>
                <c:pt idx="127902">
                  <c:v>330.078125</c:v>
                </c:pt>
                <c:pt idx="127903">
                  <c:v>330.08072916666669</c:v>
                </c:pt>
                <c:pt idx="127904">
                  <c:v>330.08333333333331</c:v>
                </c:pt>
                <c:pt idx="127905">
                  <c:v>330.0859375</c:v>
                </c:pt>
                <c:pt idx="127906">
                  <c:v>330.08854166666669</c:v>
                </c:pt>
                <c:pt idx="127907">
                  <c:v>330.09114583333331</c:v>
                </c:pt>
                <c:pt idx="127908">
                  <c:v>330.09375</c:v>
                </c:pt>
                <c:pt idx="127909">
                  <c:v>330.09635416666669</c:v>
                </c:pt>
                <c:pt idx="127910">
                  <c:v>330.09895833333331</c:v>
                </c:pt>
                <c:pt idx="127911">
                  <c:v>330.1015625</c:v>
                </c:pt>
                <c:pt idx="127912">
                  <c:v>330.10416666666669</c:v>
                </c:pt>
                <c:pt idx="127913">
                  <c:v>330.10677083333331</c:v>
                </c:pt>
                <c:pt idx="127914">
                  <c:v>330.109375</c:v>
                </c:pt>
                <c:pt idx="127915">
                  <c:v>330.11197916666669</c:v>
                </c:pt>
                <c:pt idx="127916">
                  <c:v>330.11458333333331</c:v>
                </c:pt>
                <c:pt idx="127917">
                  <c:v>330.1171875</c:v>
                </c:pt>
                <c:pt idx="127918">
                  <c:v>330.11979166666669</c:v>
                </c:pt>
                <c:pt idx="127919">
                  <c:v>330.12239583333331</c:v>
                </c:pt>
                <c:pt idx="127920">
                  <c:v>330.125</c:v>
                </c:pt>
                <c:pt idx="127921">
                  <c:v>330.12760416666669</c:v>
                </c:pt>
                <c:pt idx="127922">
                  <c:v>330.13020833333331</c:v>
                </c:pt>
                <c:pt idx="127923">
                  <c:v>330.1328125</c:v>
                </c:pt>
                <c:pt idx="127924">
                  <c:v>330.13541666666669</c:v>
                </c:pt>
                <c:pt idx="127925">
                  <c:v>330.13802083333331</c:v>
                </c:pt>
                <c:pt idx="127926">
                  <c:v>330.140625</c:v>
                </c:pt>
                <c:pt idx="127927">
                  <c:v>330.14322916666669</c:v>
                </c:pt>
                <c:pt idx="127928">
                  <c:v>330.14583333333331</c:v>
                </c:pt>
                <c:pt idx="127929">
                  <c:v>330.1484375</c:v>
                </c:pt>
                <c:pt idx="127930">
                  <c:v>330.15104166666669</c:v>
                </c:pt>
                <c:pt idx="127931">
                  <c:v>330.15364583333331</c:v>
                </c:pt>
                <c:pt idx="127932">
                  <c:v>330.15625</c:v>
                </c:pt>
                <c:pt idx="127933">
                  <c:v>330.15885416666669</c:v>
                </c:pt>
                <c:pt idx="127934">
                  <c:v>330.16145833333331</c:v>
                </c:pt>
                <c:pt idx="127935">
                  <c:v>330.1640625</c:v>
                </c:pt>
                <c:pt idx="127936">
                  <c:v>330.16666666666669</c:v>
                </c:pt>
                <c:pt idx="127937">
                  <c:v>330.16927083333331</c:v>
                </c:pt>
                <c:pt idx="127938">
                  <c:v>330.171875</c:v>
                </c:pt>
                <c:pt idx="127939">
                  <c:v>330.17447916666669</c:v>
                </c:pt>
                <c:pt idx="127940">
                  <c:v>330.17708333333331</c:v>
                </c:pt>
                <c:pt idx="127941">
                  <c:v>330.1796875</c:v>
                </c:pt>
                <c:pt idx="127942">
                  <c:v>330.18229166666669</c:v>
                </c:pt>
                <c:pt idx="127943">
                  <c:v>330.18489583333331</c:v>
                </c:pt>
                <c:pt idx="127944">
                  <c:v>330.1875</c:v>
                </c:pt>
                <c:pt idx="127945">
                  <c:v>330.19010416666669</c:v>
                </c:pt>
                <c:pt idx="127946">
                  <c:v>330.19270833333331</c:v>
                </c:pt>
                <c:pt idx="127947">
                  <c:v>330.1953125</c:v>
                </c:pt>
                <c:pt idx="127948">
                  <c:v>330.19791666666669</c:v>
                </c:pt>
                <c:pt idx="127949">
                  <c:v>330.20052083333331</c:v>
                </c:pt>
                <c:pt idx="127950">
                  <c:v>330.203125</c:v>
                </c:pt>
                <c:pt idx="127951">
                  <c:v>330.20572916666669</c:v>
                </c:pt>
                <c:pt idx="127952">
                  <c:v>330.20833333333331</c:v>
                </c:pt>
                <c:pt idx="127953">
                  <c:v>330.2109375</c:v>
                </c:pt>
                <c:pt idx="127954">
                  <c:v>330.21354166666669</c:v>
                </c:pt>
                <c:pt idx="127955">
                  <c:v>330.21614583333331</c:v>
                </c:pt>
                <c:pt idx="127956">
                  <c:v>330.21875</c:v>
                </c:pt>
                <c:pt idx="127957">
                  <c:v>330.22135416666669</c:v>
                </c:pt>
                <c:pt idx="127958">
                  <c:v>330.22395833333331</c:v>
                </c:pt>
                <c:pt idx="127959">
                  <c:v>330.2265625</c:v>
                </c:pt>
                <c:pt idx="127960">
                  <c:v>330.22916666666669</c:v>
                </c:pt>
                <c:pt idx="127961">
                  <c:v>330.23177083333331</c:v>
                </c:pt>
                <c:pt idx="127962">
                  <c:v>330.234375</c:v>
                </c:pt>
                <c:pt idx="127963">
                  <c:v>330.23697916666669</c:v>
                </c:pt>
                <c:pt idx="127964">
                  <c:v>330.23958333333331</c:v>
                </c:pt>
                <c:pt idx="127965">
                  <c:v>330.2421875</c:v>
                </c:pt>
                <c:pt idx="127966">
                  <c:v>330.24479166666669</c:v>
                </c:pt>
                <c:pt idx="127967">
                  <c:v>330.24739583333331</c:v>
                </c:pt>
                <c:pt idx="127968">
                  <c:v>330.25</c:v>
                </c:pt>
                <c:pt idx="127969">
                  <c:v>330.25260416666669</c:v>
                </c:pt>
                <c:pt idx="127970">
                  <c:v>330.25520833333331</c:v>
                </c:pt>
                <c:pt idx="127971">
                  <c:v>330.2578125</c:v>
                </c:pt>
                <c:pt idx="127972">
                  <c:v>330.26041666666669</c:v>
                </c:pt>
                <c:pt idx="127973">
                  <c:v>330.26302083333331</c:v>
                </c:pt>
                <c:pt idx="127974">
                  <c:v>330.265625</c:v>
                </c:pt>
                <c:pt idx="127975">
                  <c:v>330.26822916666669</c:v>
                </c:pt>
                <c:pt idx="127976">
                  <c:v>330.27083333333331</c:v>
                </c:pt>
                <c:pt idx="127977">
                  <c:v>330.2734375</c:v>
                </c:pt>
                <c:pt idx="127978">
                  <c:v>330.27604166666669</c:v>
                </c:pt>
                <c:pt idx="127979">
                  <c:v>330.27864583333331</c:v>
                </c:pt>
                <c:pt idx="127980">
                  <c:v>330.28125</c:v>
                </c:pt>
                <c:pt idx="127981">
                  <c:v>330.28385416666669</c:v>
                </c:pt>
                <c:pt idx="127982">
                  <c:v>330.28645833333331</c:v>
                </c:pt>
                <c:pt idx="127983">
                  <c:v>330.2890625</c:v>
                </c:pt>
                <c:pt idx="127984">
                  <c:v>330.29166666666669</c:v>
                </c:pt>
                <c:pt idx="127985">
                  <c:v>330.29427083333331</c:v>
                </c:pt>
                <c:pt idx="127986">
                  <c:v>330.296875</c:v>
                </c:pt>
                <c:pt idx="127987">
                  <c:v>330.29947916666669</c:v>
                </c:pt>
                <c:pt idx="127988">
                  <c:v>330.30208333333331</c:v>
                </c:pt>
                <c:pt idx="127989">
                  <c:v>330.3046875</c:v>
                </c:pt>
                <c:pt idx="127990">
                  <c:v>330.30729166666669</c:v>
                </c:pt>
                <c:pt idx="127991">
                  <c:v>330.30989583333331</c:v>
                </c:pt>
                <c:pt idx="127992">
                  <c:v>330.3125</c:v>
                </c:pt>
                <c:pt idx="127993">
                  <c:v>330.31510416666669</c:v>
                </c:pt>
                <c:pt idx="127994">
                  <c:v>330.31770833333331</c:v>
                </c:pt>
                <c:pt idx="127995">
                  <c:v>330.3203125</c:v>
                </c:pt>
                <c:pt idx="127996">
                  <c:v>330.32291666666669</c:v>
                </c:pt>
                <c:pt idx="127997">
                  <c:v>330.32552083333331</c:v>
                </c:pt>
                <c:pt idx="127998">
                  <c:v>330.328125</c:v>
                </c:pt>
                <c:pt idx="127999">
                  <c:v>330.33072916666669</c:v>
                </c:pt>
                <c:pt idx="128000">
                  <c:v>330.33333333333331</c:v>
                </c:pt>
                <c:pt idx="128001">
                  <c:v>330.3359375</c:v>
                </c:pt>
                <c:pt idx="128002">
                  <c:v>330.33854166666669</c:v>
                </c:pt>
                <c:pt idx="128003">
                  <c:v>330.34114583333331</c:v>
                </c:pt>
                <c:pt idx="128004">
                  <c:v>330.34375</c:v>
                </c:pt>
                <c:pt idx="128005">
                  <c:v>330.34635416666669</c:v>
                </c:pt>
                <c:pt idx="128006">
                  <c:v>330.34895833333331</c:v>
                </c:pt>
                <c:pt idx="128007">
                  <c:v>330.3515625</c:v>
                </c:pt>
                <c:pt idx="128008">
                  <c:v>330.35416666666669</c:v>
                </c:pt>
                <c:pt idx="128009">
                  <c:v>330.35677083333331</c:v>
                </c:pt>
                <c:pt idx="128010">
                  <c:v>330.359375</c:v>
                </c:pt>
                <c:pt idx="128011">
                  <c:v>330.36197916666669</c:v>
                </c:pt>
                <c:pt idx="128012">
                  <c:v>330.36458333333331</c:v>
                </c:pt>
                <c:pt idx="128013">
                  <c:v>330.3671875</c:v>
                </c:pt>
                <c:pt idx="128014">
                  <c:v>330.36979166666669</c:v>
                </c:pt>
                <c:pt idx="128015">
                  <c:v>330.37239583333331</c:v>
                </c:pt>
                <c:pt idx="128016">
                  <c:v>330.375</c:v>
                </c:pt>
                <c:pt idx="128017">
                  <c:v>330.37760416666669</c:v>
                </c:pt>
                <c:pt idx="128018">
                  <c:v>330.38020833333331</c:v>
                </c:pt>
                <c:pt idx="128019">
                  <c:v>330.3828125</c:v>
                </c:pt>
                <c:pt idx="128020">
                  <c:v>330.38541666666669</c:v>
                </c:pt>
                <c:pt idx="128021">
                  <c:v>330.38802083333331</c:v>
                </c:pt>
                <c:pt idx="128022">
                  <c:v>330.390625</c:v>
                </c:pt>
                <c:pt idx="128023">
                  <c:v>330.39322916666669</c:v>
                </c:pt>
                <c:pt idx="128024">
                  <c:v>330.39583333333331</c:v>
                </c:pt>
                <c:pt idx="128025">
                  <c:v>330.3984375</c:v>
                </c:pt>
                <c:pt idx="128026">
                  <c:v>330.40104166666669</c:v>
                </c:pt>
                <c:pt idx="128027">
                  <c:v>330.40364583333331</c:v>
                </c:pt>
                <c:pt idx="128028">
                  <c:v>330.40625</c:v>
                </c:pt>
                <c:pt idx="128029">
                  <c:v>330.40885416666669</c:v>
                </c:pt>
                <c:pt idx="128030">
                  <c:v>330.41145833333331</c:v>
                </c:pt>
                <c:pt idx="128031">
                  <c:v>330.4140625</c:v>
                </c:pt>
                <c:pt idx="128032">
                  <c:v>330.41666666666669</c:v>
                </c:pt>
                <c:pt idx="128033">
                  <c:v>330.41927083333331</c:v>
                </c:pt>
                <c:pt idx="128034">
                  <c:v>330.421875</c:v>
                </c:pt>
                <c:pt idx="128035">
                  <c:v>330.42447916666669</c:v>
                </c:pt>
                <c:pt idx="128036">
                  <c:v>330.42708333333331</c:v>
                </c:pt>
                <c:pt idx="128037">
                  <c:v>330.4296875</c:v>
                </c:pt>
                <c:pt idx="128038">
                  <c:v>330.43229166666669</c:v>
                </c:pt>
                <c:pt idx="128039">
                  <c:v>330.43489583333331</c:v>
                </c:pt>
                <c:pt idx="128040">
                  <c:v>330.4375</c:v>
                </c:pt>
                <c:pt idx="128041">
                  <c:v>330.44010416666669</c:v>
                </c:pt>
                <c:pt idx="128042">
                  <c:v>330.44270833333331</c:v>
                </c:pt>
                <c:pt idx="128043">
                  <c:v>330.4453125</c:v>
                </c:pt>
                <c:pt idx="128044">
                  <c:v>330.44791666666669</c:v>
                </c:pt>
                <c:pt idx="128045">
                  <c:v>330.45052083333331</c:v>
                </c:pt>
                <c:pt idx="128046">
                  <c:v>330.453125</c:v>
                </c:pt>
                <c:pt idx="128047">
                  <c:v>330.45572916666669</c:v>
                </c:pt>
                <c:pt idx="128048">
                  <c:v>330.45833333333331</c:v>
                </c:pt>
                <c:pt idx="128049">
                  <c:v>330.4609375</c:v>
                </c:pt>
                <c:pt idx="128050">
                  <c:v>330.46354166666669</c:v>
                </c:pt>
                <c:pt idx="128051">
                  <c:v>330.46614583333331</c:v>
                </c:pt>
                <c:pt idx="128052">
                  <c:v>330.46875</c:v>
                </c:pt>
                <c:pt idx="128053">
                  <c:v>330.47135416666669</c:v>
                </c:pt>
                <c:pt idx="128054">
                  <c:v>330.47395833333331</c:v>
                </c:pt>
                <c:pt idx="128055">
                  <c:v>330.4765625</c:v>
                </c:pt>
                <c:pt idx="128056">
                  <c:v>330.47916666666669</c:v>
                </c:pt>
                <c:pt idx="128057">
                  <c:v>330.48177083333331</c:v>
                </c:pt>
                <c:pt idx="128058">
                  <c:v>330.484375</c:v>
                </c:pt>
                <c:pt idx="128059">
                  <c:v>330.48697916666669</c:v>
                </c:pt>
                <c:pt idx="128060">
                  <c:v>330.48958333333331</c:v>
                </c:pt>
                <c:pt idx="128061">
                  <c:v>330.4921875</c:v>
                </c:pt>
                <c:pt idx="128062">
                  <c:v>330.49479166666669</c:v>
                </c:pt>
                <c:pt idx="128063">
                  <c:v>330.49739583333331</c:v>
                </c:pt>
                <c:pt idx="128064">
                  <c:v>330.5</c:v>
                </c:pt>
                <c:pt idx="128065">
                  <c:v>330.50260416666669</c:v>
                </c:pt>
                <c:pt idx="128066">
                  <c:v>330.50520833333331</c:v>
                </c:pt>
                <c:pt idx="128067">
                  <c:v>330.5078125</c:v>
                </c:pt>
                <c:pt idx="128068">
                  <c:v>330.51041666666669</c:v>
                </c:pt>
                <c:pt idx="128069">
                  <c:v>330.51302083333331</c:v>
                </c:pt>
                <c:pt idx="128070">
                  <c:v>330.515625</c:v>
                </c:pt>
                <c:pt idx="128071">
                  <c:v>330.51822916666669</c:v>
                </c:pt>
                <c:pt idx="128072">
                  <c:v>330.52083333333331</c:v>
                </c:pt>
                <c:pt idx="128073">
                  <c:v>330.5234375</c:v>
                </c:pt>
                <c:pt idx="128074">
                  <c:v>330.52604166666669</c:v>
                </c:pt>
                <c:pt idx="128075">
                  <c:v>330.52864583333331</c:v>
                </c:pt>
                <c:pt idx="128076">
                  <c:v>330.53125</c:v>
                </c:pt>
                <c:pt idx="128077">
                  <c:v>330.53385416666669</c:v>
                </c:pt>
                <c:pt idx="128078">
                  <c:v>330.53645833333331</c:v>
                </c:pt>
                <c:pt idx="128079">
                  <c:v>330.5390625</c:v>
                </c:pt>
                <c:pt idx="128080">
                  <c:v>330.54166666666669</c:v>
                </c:pt>
                <c:pt idx="128081">
                  <c:v>330.54427083333331</c:v>
                </c:pt>
                <c:pt idx="128082">
                  <c:v>330.546875</c:v>
                </c:pt>
                <c:pt idx="128083">
                  <c:v>330.54947916666669</c:v>
                </c:pt>
                <c:pt idx="128084">
                  <c:v>330.55208333333331</c:v>
                </c:pt>
                <c:pt idx="128085">
                  <c:v>330.5546875</c:v>
                </c:pt>
                <c:pt idx="128086">
                  <c:v>330.55729166666669</c:v>
                </c:pt>
                <c:pt idx="128087">
                  <c:v>330.55989583333331</c:v>
                </c:pt>
                <c:pt idx="128088">
                  <c:v>330.5625</c:v>
                </c:pt>
                <c:pt idx="128089">
                  <c:v>330.56510416666669</c:v>
                </c:pt>
                <c:pt idx="128090">
                  <c:v>330.56770833333331</c:v>
                </c:pt>
                <c:pt idx="128091">
                  <c:v>330.5703125</c:v>
                </c:pt>
                <c:pt idx="128092">
                  <c:v>330.57291666666669</c:v>
                </c:pt>
                <c:pt idx="128093">
                  <c:v>330.57552083333331</c:v>
                </c:pt>
                <c:pt idx="128094">
                  <c:v>330.578125</c:v>
                </c:pt>
                <c:pt idx="128095">
                  <c:v>330.58072916666669</c:v>
                </c:pt>
                <c:pt idx="128096">
                  <c:v>330.58333333333331</c:v>
                </c:pt>
                <c:pt idx="128097">
                  <c:v>330.5859375</c:v>
                </c:pt>
                <c:pt idx="128098">
                  <c:v>330.58854166666669</c:v>
                </c:pt>
                <c:pt idx="128099">
                  <c:v>330.59114583333331</c:v>
                </c:pt>
                <c:pt idx="128100">
                  <c:v>330.59375</c:v>
                </c:pt>
                <c:pt idx="128101">
                  <c:v>330.59635416666669</c:v>
                </c:pt>
                <c:pt idx="128102">
                  <c:v>330.59895833333331</c:v>
                </c:pt>
                <c:pt idx="128103">
                  <c:v>330.6015625</c:v>
                </c:pt>
                <c:pt idx="128104">
                  <c:v>330.60416666666669</c:v>
                </c:pt>
                <c:pt idx="128105">
                  <c:v>330.60677083333331</c:v>
                </c:pt>
                <c:pt idx="128106">
                  <c:v>330.609375</c:v>
                </c:pt>
                <c:pt idx="128107">
                  <c:v>330.61197916666669</c:v>
                </c:pt>
                <c:pt idx="128108">
                  <c:v>330.61458333333331</c:v>
                </c:pt>
                <c:pt idx="128109">
                  <c:v>330.6171875</c:v>
                </c:pt>
                <c:pt idx="128110">
                  <c:v>330.61979166666669</c:v>
                </c:pt>
                <c:pt idx="128111">
                  <c:v>330.62239583333331</c:v>
                </c:pt>
                <c:pt idx="128112">
                  <c:v>330.625</c:v>
                </c:pt>
                <c:pt idx="128113">
                  <c:v>330.62760416666669</c:v>
                </c:pt>
                <c:pt idx="128114">
                  <c:v>330.63020833333331</c:v>
                </c:pt>
                <c:pt idx="128115">
                  <c:v>330.6328125</c:v>
                </c:pt>
                <c:pt idx="128116">
                  <c:v>330.63541666666669</c:v>
                </c:pt>
                <c:pt idx="128117">
                  <c:v>330.63802083333331</c:v>
                </c:pt>
                <c:pt idx="128118">
                  <c:v>330.640625</c:v>
                </c:pt>
                <c:pt idx="128119">
                  <c:v>330.64322916666669</c:v>
                </c:pt>
                <c:pt idx="128120">
                  <c:v>330.64583333333331</c:v>
                </c:pt>
                <c:pt idx="128121">
                  <c:v>330.6484375</c:v>
                </c:pt>
                <c:pt idx="128122">
                  <c:v>330.65104166666669</c:v>
                </c:pt>
                <c:pt idx="128123">
                  <c:v>330.65364583333331</c:v>
                </c:pt>
                <c:pt idx="128124">
                  <c:v>330.65625</c:v>
                </c:pt>
                <c:pt idx="128125">
                  <c:v>330.65885416666669</c:v>
                </c:pt>
                <c:pt idx="128126">
                  <c:v>330.66145833333331</c:v>
                </c:pt>
                <c:pt idx="128127">
                  <c:v>330.6640625</c:v>
                </c:pt>
                <c:pt idx="128128">
                  <c:v>330.66666666666669</c:v>
                </c:pt>
                <c:pt idx="128129">
                  <c:v>330.66927083333331</c:v>
                </c:pt>
                <c:pt idx="128130">
                  <c:v>330.671875</c:v>
                </c:pt>
                <c:pt idx="128131">
                  <c:v>330.67447916666669</c:v>
                </c:pt>
                <c:pt idx="128132">
                  <c:v>330.67708333333331</c:v>
                </c:pt>
                <c:pt idx="128133">
                  <c:v>330.6796875</c:v>
                </c:pt>
                <c:pt idx="128134">
                  <c:v>330.68229166666669</c:v>
                </c:pt>
                <c:pt idx="128135">
                  <c:v>330.68489583333331</c:v>
                </c:pt>
                <c:pt idx="128136">
                  <c:v>330.6875</c:v>
                </c:pt>
                <c:pt idx="128137">
                  <c:v>330.69010416666669</c:v>
                </c:pt>
                <c:pt idx="128138">
                  <c:v>330.69270833333331</c:v>
                </c:pt>
                <c:pt idx="128139">
                  <c:v>330.6953125</c:v>
                </c:pt>
                <c:pt idx="128140">
                  <c:v>330.69791666666669</c:v>
                </c:pt>
                <c:pt idx="128141">
                  <c:v>330.70052083333331</c:v>
                </c:pt>
                <c:pt idx="128142">
                  <c:v>330.703125</c:v>
                </c:pt>
                <c:pt idx="128143">
                  <c:v>330.70572916666669</c:v>
                </c:pt>
                <c:pt idx="128144">
                  <c:v>330.70833333333331</c:v>
                </c:pt>
                <c:pt idx="128145">
                  <c:v>330.7109375</c:v>
                </c:pt>
                <c:pt idx="128146">
                  <c:v>330.71354166666669</c:v>
                </c:pt>
                <c:pt idx="128147">
                  <c:v>330.71614583333331</c:v>
                </c:pt>
                <c:pt idx="128148">
                  <c:v>330.71875</c:v>
                </c:pt>
                <c:pt idx="128149">
                  <c:v>330.72135416666669</c:v>
                </c:pt>
                <c:pt idx="128150">
                  <c:v>330.72395833333331</c:v>
                </c:pt>
                <c:pt idx="128151">
                  <c:v>330.7265625</c:v>
                </c:pt>
                <c:pt idx="128152">
                  <c:v>330.72916666666669</c:v>
                </c:pt>
                <c:pt idx="128153">
                  <c:v>330.73177083333331</c:v>
                </c:pt>
                <c:pt idx="128154">
                  <c:v>330.734375</c:v>
                </c:pt>
                <c:pt idx="128155">
                  <c:v>330.73697916666669</c:v>
                </c:pt>
                <c:pt idx="128156">
                  <c:v>330.73958333333331</c:v>
                </c:pt>
                <c:pt idx="128157">
                  <c:v>330.7421875</c:v>
                </c:pt>
                <c:pt idx="128158">
                  <c:v>330.74479166666669</c:v>
                </c:pt>
                <c:pt idx="128159">
                  <c:v>330.74739583333331</c:v>
                </c:pt>
                <c:pt idx="128160">
                  <c:v>330.75</c:v>
                </c:pt>
                <c:pt idx="128161">
                  <c:v>330.75260416666669</c:v>
                </c:pt>
                <c:pt idx="128162">
                  <c:v>330.75520833333331</c:v>
                </c:pt>
                <c:pt idx="128163">
                  <c:v>330.7578125</c:v>
                </c:pt>
                <c:pt idx="128164">
                  <c:v>330.76041666666669</c:v>
                </c:pt>
                <c:pt idx="128165">
                  <c:v>330.76302083333331</c:v>
                </c:pt>
                <c:pt idx="128166">
                  <c:v>330.765625</c:v>
                </c:pt>
                <c:pt idx="128167">
                  <c:v>330.76822916666669</c:v>
                </c:pt>
                <c:pt idx="128168">
                  <c:v>330.77083333333331</c:v>
                </c:pt>
                <c:pt idx="128169">
                  <c:v>330.7734375</c:v>
                </c:pt>
                <c:pt idx="128170">
                  <c:v>330.77604166666669</c:v>
                </c:pt>
                <c:pt idx="128171">
                  <c:v>330.77864583333331</c:v>
                </c:pt>
                <c:pt idx="128172">
                  <c:v>330.78125</c:v>
                </c:pt>
                <c:pt idx="128173">
                  <c:v>330.78385416666669</c:v>
                </c:pt>
                <c:pt idx="128174">
                  <c:v>330.78645833333331</c:v>
                </c:pt>
                <c:pt idx="128175">
                  <c:v>330.7890625</c:v>
                </c:pt>
                <c:pt idx="128176">
                  <c:v>330.79166666666669</c:v>
                </c:pt>
                <c:pt idx="128177">
                  <c:v>330.79427083333331</c:v>
                </c:pt>
                <c:pt idx="128178">
                  <c:v>330.796875</c:v>
                </c:pt>
                <c:pt idx="128179">
                  <c:v>330.79947916666669</c:v>
                </c:pt>
                <c:pt idx="128180">
                  <c:v>330.80208333333331</c:v>
                </c:pt>
                <c:pt idx="128181">
                  <c:v>330.8046875</c:v>
                </c:pt>
                <c:pt idx="128182">
                  <c:v>330.80729166666669</c:v>
                </c:pt>
                <c:pt idx="128183">
                  <c:v>330.80989583333331</c:v>
                </c:pt>
                <c:pt idx="128184">
                  <c:v>330.8125</c:v>
                </c:pt>
                <c:pt idx="128185">
                  <c:v>330.81510416666669</c:v>
                </c:pt>
                <c:pt idx="128186">
                  <c:v>330.81770833333331</c:v>
                </c:pt>
                <c:pt idx="128187">
                  <c:v>330.8203125</c:v>
                </c:pt>
                <c:pt idx="128188">
                  <c:v>330.82291666666669</c:v>
                </c:pt>
                <c:pt idx="128189">
                  <c:v>330.82552083333331</c:v>
                </c:pt>
                <c:pt idx="128190">
                  <c:v>330.828125</c:v>
                </c:pt>
                <c:pt idx="128191">
                  <c:v>330.83072916666669</c:v>
                </c:pt>
                <c:pt idx="128192">
                  <c:v>330.83333333333331</c:v>
                </c:pt>
                <c:pt idx="128193">
                  <c:v>330.8359375</c:v>
                </c:pt>
                <c:pt idx="128194">
                  <c:v>330.83854166666669</c:v>
                </c:pt>
                <c:pt idx="128195">
                  <c:v>330.84114583333331</c:v>
                </c:pt>
                <c:pt idx="128196">
                  <c:v>330.84375</c:v>
                </c:pt>
                <c:pt idx="128197">
                  <c:v>330.84635416666669</c:v>
                </c:pt>
                <c:pt idx="128198">
                  <c:v>330.84895833333331</c:v>
                </c:pt>
                <c:pt idx="128199">
                  <c:v>330.8515625</c:v>
                </c:pt>
                <c:pt idx="128200">
                  <c:v>330.85416666666669</c:v>
                </c:pt>
                <c:pt idx="128201">
                  <c:v>330.85677083333331</c:v>
                </c:pt>
                <c:pt idx="128202">
                  <c:v>330.859375</c:v>
                </c:pt>
                <c:pt idx="128203">
                  <c:v>330.86197916666669</c:v>
                </c:pt>
                <c:pt idx="128204">
                  <c:v>330.86458333333331</c:v>
                </c:pt>
                <c:pt idx="128205">
                  <c:v>330.8671875</c:v>
                </c:pt>
                <c:pt idx="128206">
                  <c:v>330.86979166666669</c:v>
                </c:pt>
                <c:pt idx="128207">
                  <c:v>330.87239583333331</c:v>
                </c:pt>
                <c:pt idx="128208">
                  <c:v>330.875</c:v>
                </c:pt>
                <c:pt idx="128209">
                  <c:v>330.87760416666669</c:v>
                </c:pt>
                <c:pt idx="128210">
                  <c:v>330.88020833333331</c:v>
                </c:pt>
                <c:pt idx="128211">
                  <c:v>330.8828125</c:v>
                </c:pt>
                <c:pt idx="128212">
                  <c:v>330.88541666666669</c:v>
                </c:pt>
                <c:pt idx="128213">
                  <c:v>330.88802083333331</c:v>
                </c:pt>
                <c:pt idx="128214">
                  <c:v>330.890625</c:v>
                </c:pt>
                <c:pt idx="128215">
                  <c:v>330.89322916666669</c:v>
                </c:pt>
                <c:pt idx="128216">
                  <c:v>330.89583333333331</c:v>
                </c:pt>
                <c:pt idx="128217">
                  <c:v>330.8984375</c:v>
                </c:pt>
                <c:pt idx="128218">
                  <c:v>330.90104166666669</c:v>
                </c:pt>
                <c:pt idx="128219">
                  <c:v>330.90364583333331</c:v>
                </c:pt>
                <c:pt idx="128220">
                  <c:v>330.90625</c:v>
                </c:pt>
                <c:pt idx="128221">
                  <c:v>330.90885416666669</c:v>
                </c:pt>
                <c:pt idx="128222">
                  <c:v>330.91145833333331</c:v>
                </c:pt>
                <c:pt idx="128223">
                  <c:v>330.9140625</c:v>
                </c:pt>
                <c:pt idx="128224">
                  <c:v>330.91666666666669</c:v>
                </c:pt>
                <c:pt idx="128225">
                  <c:v>330.91927083333331</c:v>
                </c:pt>
                <c:pt idx="128226">
                  <c:v>330.921875</c:v>
                </c:pt>
                <c:pt idx="128227">
                  <c:v>330.92447916666669</c:v>
                </c:pt>
                <c:pt idx="128228">
                  <c:v>330.92708333333331</c:v>
                </c:pt>
                <c:pt idx="128229">
                  <c:v>330.9296875</c:v>
                </c:pt>
                <c:pt idx="128230">
                  <c:v>330.93229166666669</c:v>
                </c:pt>
                <c:pt idx="128231">
                  <c:v>330.93489583333331</c:v>
                </c:pt>
                <c:pt idx="128232">
                  <c:v>330.9375</c:v>
                </c:pt>
                <c:pt idx="128233">
                  <c:v>330.94010416666669</c:v>
                </c:pt>
                <c:pt idx="128234">
                  <c:v>330.94270833333331</c:v>
                </c:pt>
                <c:pt idx="128235">
                  <c:v>330.9453125</c:v>
                </c:pt>
                <c:pt idx="128236">
                  <c:v>330.94791666666669</c:v>
                </c:pt>
                <c:pt idx="128237">
                  <c:v>330.95052083333331</c:v>
                </c:pt>
                <c:pt idx="128238">
                  <c:v>330.953125</c:v>
                </c:pt>
                <c:pt idx="128239">
                  <c:v>330.95572916666669</c:v>
                </c:pt>
                <c:pt idx="128240">
                  <c:v>330.95833333333331</c:v>
                </c:pt>
                <c:pt idx="128241">
                  <c:v>330.9609375</c:v>
                </c:pt>
                <c:pt idx="128242">
                  <c:v>330.96354166666669</c:v>
                </c:pt>
                <c:pt idx="128243">
                  <c:v>330.96614583333331</c:v>
                </c:pt>
                <c:pt idx="128244">
                  <c:v>330.96875</c:v>
                </c:pt>
                <c:pt idx="128245">
                  <c:v>330.97135416666669</c:v>
                </c:pt>
                <c:pt idx="128246">
                  <c:v>330.97395833333331</c:v>
                </c:pt>
                <c:pt idx="128247">
                  <c:v>330.9765625</c:v>
                </c:pt>
                <c:pt idx="128248">
                  <c:v>330.97916666666669</c:v>
                </c:pt>
                <c:pt idx="128249">
                  <c:v>330.98177083333331</c:v>
                </c:pt>
                <c:pt idx="128250">
                  <c:v>330.984375</c:v>
                </c:pt>
                <c:pt idx="128251">
                  <c:v>330.98697916666669</c:v>
                </c:pt>
                <c:pt idx="128252">
                  <c:v>330.98958333333331</c:v>
                </c:pt>
                <c:pt idx="128253">
                  <c:v>330.9921875</c:v>
                </c:pt>
                <c:pt idx="128254">
                  <c:v>330.99479166666669</c:v>
                </c:pt>
                <c:pt idx="128255">
                  <c:v>330.99739583333331</c:v>
                </c:pt>
                <c:pt idx="128256">
                  <c:v>331</c:v>
                </c:pt>
                <c:pt idx="128257">
                  <c:v>331.00260416666669</c:v>
                </c:pt>
                <c:pt idx="128258">
                  <c:v>331.00520833333331</c:v>
                </c:pt>
                <c:pt idx="128259">
                  <c:v>331.0078125</c:v>
                </c:pt>
                <c:pt idx="128260">
                  <c:v>331.01041666666669</c:v>
                </c:pt>
                <c:pt idx="128261">
                  <c:v>331.01302083333331</c:v>
                </c:pt>
                <c:pt idx="128262">
                  <c:v>331.015625</c:v>
                </c:pt>
                <c:pt idx="128263">
                  <c:v>331.01822916666669</c:v>
                </c:pt>
                <c:pt idx="128264">
                  <c:v>331.02083333333331</c:v>
                </c:pt>
                <c:pt idx="128265">
                  <c:v>331.0234375</c:v>
                </c:pt>
                <c:pt idx="128266">
                  <c:v>331.02604166666669</c:v>
                </c:pt>
                <c:pt idx="128267">
                  <c:v>331.02864583333331</c:v>
                </c:pt>
                <c:pt idx="128268">
                  <c:v>331.03125</c:v>
                </c:pt>
                <c:pt idx="128269">
                  <c:v>331.03385416666669</c:v>
                </c:pt>
                <c:pt idx="128270">
                  <c:v>331.03645833333331</c:v>
                </c:pt>
                <c:pt idx="128271">
                  <c:v>331.0390625</c:v>
                </c:pt>
                <c:pt idx="128272">
                  <c:v>331.04166666666669</c:v>
                </c:pt>
                <c:pt idx="128273">
                  <c:v>331.04427083333331</c:v>
                </c:pt>
                <c:pt idx="128274">
                  <c:v>331.046875</c:v>
                </c:pt>
                <c:pt idx="128275">
                  <c:v>331.04947916666669</c:v>
                </c:pt>
                <c:pt idx="128276">
                  <c:v>331.05208333333331</c:v>
                </c:pt>
                <c:pt idx="128277">
                  <c:v>331.0546875</c:v>
                </c:pt>
                <c:pt idx="128278">
                  <c:v>331.05729166666669</c:v>
                </c:pt>
                <c:pt idx="128279">
                  <c:v>331.05989583333331</c:v>
                </c:pt>
                <c:pt idx="128280">
                  <c:v>331.0625</c:v>
                </c:pt>
                <c:pt idx="128281">
                  <c:v>331.06510416666669</c:v>
                </c:pt>
                <c:pt idx="128282">
                  <c:v>331.06770833333331</c:v>
                </c:pt>
                <c:pt idx="128283">
                  <c:v>331.0703125</c:v>
                </c:pt>
                <c:pt idx="128284">
                  <c:v>331.07291666666669</c:v>
                </c:pt>
                <c:pt idx="128285">
                  <c:v>331.07552083333331</c:v>
                </c:pt>
                <c:pt idx="128286">
                  <c:v>331.078125</c:v>
                </c:pt>
                <c:pt idx="128287">
                  <c:v>331.08072916666669</c:v>
                </c:pt>
                <c:pt idx="128288">
                  <c:v>331.08333333333331</c:v>
                </c:pt>
                <c:pt idx="128289">
                  <c:v>331.0859375</c:v>
                </c:pt>
                <c:pt idx="128290">
                  <c:v>331.08854166666669</c:v>
                </c:pt>
                <c:pt idx="128291">
                  <c:v>331.09114583333331</c:v>
                </c:pt>
                <c:pt idx="128292">
                  <c:v>331.09375</c:v>
                </c:pt>
                <c:pt idx="128293">
                  <c:v>331.09635416666669</c:v>
                </c:pt>
                <c:pt idx="128294">
                  <c:v>331.09895833333331</c:v>
                </c:pt>
                <c:pt idx="128295">
                  <c:v>331.1015625</c:v>
                </c:pt>
                <c:pt idx="128296">
                  <c:v>331.10416666666669</c:v>
                </c:pt>
                <c:pt idx="128297">
                  <c:v>331.10677083333331</c:v>
                </c:pt>
                <c:pt idx="128298">
                  <c:v>331.109375</c:v>
                </c:pt>
                <c:pt idx="128299">
                  <c:v>331.11197916666669</c:v>
                </c:pt>
                <c:pt idx="128300">
                  <c:v>331.11458333333331</c:v>
                </c:pt>
                <c:pt idx="128301">
                  <c:v>331.1171875</c:v>
                </c:pt>
                <c:pt idx="128302">
                  <c:v>331.11979166666669</c:v>
                </c:pt>
                <c:pt idx="128303">
                  <c:v>331.12239583333331</c:v>
                </c:pt>
                <c:pt idx="128304">
                  <c:v>331.125</c:v>
                </c:pt>
                <c:pt idx="128305">
                  <c:v>331.12760416666669</c:v>
                </c:pt>
                <c:pt idx="128306">
                  <c:v>331.13020833333331</c:v>
                </c:pt>
                <c:pt idx="128307">
                  <c:v>331.1328125</c:v>
                </c:pt>
                <c:pt idx="128308">
                  <c:v>331.13541666666669</c:v>
                </c:pt>
                <c:pt idx="128309">
                  <c:v>331.13802083333331</c:v>
                </c:pt>
                <c:pt idx="128310">
                  <c:v>331.140625</c:v>
                </c:pt>
                <c:pt idx="128311">
                  <c:v>331.14322916666669</c:v>
                </c:pt>
                <c:pt idx="128312">
                  <c:v>331.14583333333331</c:v>
                </c:pt>
                <c:pt idx="128313">
                  <c:v>331.1484375</c:v>
                </c:pt>
                <c:pt idx="128314">
                  <c:v>331.15104166666669</c:v>
                </c:pt>
                <c:pt idx="128315">
                  <c:v>331.15364583333331</c:v>
                </c:pt>
                <c:pt idx="128316">
                  <c:v>331.15625</c:v>
                </c:pt>
                <c:pt idx="128317">
                  <c:v>331.15885416666669</c:v>
                </c:pt>
                <c:pt idx="128318">
                  <c:v>331.16145833333331</c:v>
                </c:pt>
                <c:pt idx="128319">
                  <c:v>331.1640625</c:v>
                </c:pt>
                <c:pt idx="128320">
                  <c:v>331.16666666666669</c:v>
                </c:pt>
                <c:pt idx="128321">
                  <c:v>331.16927083333331</c:v>
                </c:pt>
                <c:pt idx="128322">
                  <c:v>331.171875</c:v>
                </c:pt>
                <c:pt idx="128323">
                  <c:v>331.17447916666669</c:v>
                </c:pt>
                <c:pt idx="128324">
                  <c:v>331.17708333333331</c:v>
                </c:pt>
                <c:pt idx="128325">
                  <c:v>331.1796875</c:v>
                </c:pt>
                <c:pt idx="128326">
                  <c:v>331.18229166666669</c:v>
                </c:pt>
                <c:pt idx="128327">
                  <c:v>331.18489583333331</c:v>
                </c:pt>
                <c:pt idx="128328">
                  <c:v>331.1875</c:v>
                </c:pt>
                <c:pt idx="128329">
                  <c:v>331.19010416666669</c:v>
                </c:pt>
                <c:pt idx="128330">
                  <c:v>331.19270833333331</c:v>
                </c:pt>
                <c:pt idx="128331">
                  <c:v>331.1953125</c:v>
                </c:pt>
                <c:pt idx="128332">
                  <c:v>331.19791666666669</c:v>
                </c:pt>
                <c:pt idx="128333">
                  <c:v>331.20052083333331</c:v>
                </c:pt>
                <c:pt idx="128334">
                  <c:v>331.203125</c:v>
                </c:pt>
                <c:pt idx="128335">
                  <c:v>331.20572916666669</c:v>
                </c:pt>
                <c:pt idx="128336">
                  <c:v>331.20833333333331</c:v>
                </c:pt>
                <c:pt idx="128337">
                  <c:v>331.2109375</c:v>
                </c:pt>
                <c:pt idx="128338">
                  <c:v>331.21354166666669</c:v>
                </c:pt>
                <c:pt idx="128339">
                  <c:v>331.21614583333331</c:v>
                </c:pt>
                <c:pt idx="128340">
                  <c:v>331.21875</c:v>
                </c:pt>
                <c:pt idx="128341">
                  <c:v>331.22135416666669</c:v>
                </c:pt>
                <c:pt idx="128342">
                  <c:v>331.22395833333331</c:v>
                </c:pt>
                <c:pt idx="128343">
                  <c:v>331.2265625</c:v>
                </c:pt>
                <c:pt idx="128344">
                  <c:v>331.22916666666669</c:v>
                </c:pt>
                <c:pt idx="128345">
                  <c:v>331.23177083333331</c:v>
                </c:pt>
                <c:pt idx="128346">
                  <c:v>331.234375</c:v>
                </c:pt>
                <c:pt idx="128347">
                  <c:v>331.23697916666669</c:v>
                </c:pt>
                <c:pt idx="128348">
                  <c:v>331.23958333333331</c:v>
                </c:pt>
                <c:pt idx="128349">
                  <c:v>331.2421875</c:v>
                </c:pt>
                <c:pt idx="128350">
                  <c:v>331.24479166666669</c:v>
                </c:pt>
                <c:pt idx="128351">
                  <c:v>331.24739583333331</c:v>
                </c:pt>
                <c:pt idx="128352">
                  <c:v>331.25</c:v>
                </c:pt>
                <c:pt idx="128353">
                  <c:v>331.25260416666669</c:v>
                </c:pt>
                <c:pt idx="128354">
                  <c:v>331.25520833333331</c:v>
                </c:pt>
                <c:pt idx="128355">
                  <c:v>331.2578125</c:v>
                </c:pt>
                <c:pt idx="128356">
                  <c:v>331.26041666666669</c:v>
                </c:pt>
                <c:pt idx="128357">
                  <c:v>331.26302083333331</c:v>
                </c:pt>
                <c:pt idx="128358">
                  <c:v>331.265625</c:v>
                </c:pt>
                <c:pt idx="128359">
                  <c:v>331.26822916666669</c:v>
                </c:pt>
                <c:pt idx="128360">
                  <c:v>331.27083333333331</c:v>
                </c:pt>
                <c:pt idx="128361">
                  <c:v>331.2734375</c:v>
                </c:pt>
                <c:pt idx="128362">
                  <c:v>331.27604166666669</c:v>
                </c:pt>
                <c:pt idx="128363">
                  <c:v>331.27864583333331</c:v>
                </c:pt>
                <c:pt idx="128364">
                  <c:v>331.28125</c:v>
                </c:pt>
                <c:pt idx="128365">
                  <c:v>331.28385416666669</c:v>
                </c:pt>
                <c:pt idx="128366">
                  <c:v>331.28645833333331</c:v>
                </c:pt>
                <c:pt idx="128367">
                  <c:v>331.2890625</c:v>
                </c:pt>
                <c:pt idx="128368">
                  <c:v>331.29166666666669</c:v>
                </c:pt>
                <c:pt idx="128369">
                  <c:v>331.29427083333331</c:v>
                </c:pt>
                <c:pt idx="128370">
                  <c:v>331.296875</c:v>
                </c:pt>
                <c:pt idx="128371">
                  <c:v>331.29947916666669</c:v>
                </c:pt>
                <c:pt idx="128372">
                  <c:v>331.30208333333331</c:v>
                </c:pt>
                <c:pt idx="128373">
                  <c:v>331.3046875</c:v>
                </c:pt>
                <c:pt idx="128374">
                  <c:v>331.30729166666669</c:v>
                </c:pt>
                <c:pt idx="128375">
                  <c:v>331.30989583333331</c:v>
                </c:pt>
                <c:pt idx="128376">
                  <c:v>331.3125</c:v>
                </c:pt>
                <c:pt idx="128377">
                  <c:v>331.31510416666669</c:v>
                </c:pt>
                <c:pt idx="128378">
                  <c:v>331.31770833333331</c:v>
                </c:pt>
                <c:pt idx="128379">
                  <c:v>331.3203125</c:v>
                </c:pt>
                <c:pt idx="128380">
                  <c:v>331.32291666666669</c:v>
                </c:pt>
                <c:pt idx="128381">
                  <c:v>331.32552083333331</c:v>
                </c:pt>
                <c:pt idx="128382">
                  <c:v>331.328125</c:v>
                </c:pt>
                <c:pt idx="128383">
                  <c:v>331.33072916666669</c:v>
                </c:pt>
                <c:pt idx="128384">
                  <c:v>331.33333333333331</c:v>
                </c:pt>
                <c:pt idx="128385">
                  <c:v>331.3359375</c:v>
                </c:pt>
                <c:pt idx="128386">
                  <c:v>331.33854166666669</c:v>
                </c:pt>
                <c:pt idx="128387">
                  <c:v>331.34114583333331</c:v>
                </c:pt>
                <c:pt idx="128388">
                  <c:v>331.34375</c:v>
                </c:pt>
                <c:pt idx="128389">
                  <c:v>331.34635416666669</c:v>
                </c:pt>
                <c:pt idx="128390">
                  <c:v>331.34895833333331</c:v>
                </c:pt>
                <c:pt idx="128391">
                  <c:v>331.3515625</c:v>
                </c:pt>
                <c:pt idx="128392">
                  <c:v>331.35416666666669</c:v>
                </c:pt>
                <c:pt idx="128393">
                  <c:v>331.35677083333331</c:v>
                </c:pt>
                <c:pt idx="128394">
                  <c:v>331.359375</c:v>
                </c:pt>
                <c:pt idx="128395">
                  <c:v>331.36197916666669</c:v>
                </c:pt>
                <c:pt idx="128396">
                  <c:v>331.36458333333331</c:v>
                </c:pt>
                <c:pt idx="128397">
                  <c:v>331.3671875</c:v>
                </c:pt>
                <c:pt idx="128398">
                  <c:v>331.36979166666669</c:v>
                </c:pt>
                <c:pt idx="128399">
                  <c:v>331.37239583333331</c:v>
                </c:pt>
                <c:pt idx="128400">
                  <c:v>331.375</c:v>
                </c:pt>
                <c:pt idx="128401">
                  <c:v>331.37760416666669</c:v>
                </c:pt>
                <c:pt idx="128402">
                  <c:v>331.38020833333331</c:v>
                </c:pt>
                <c:pt idx="128403">
                  <c:v>331.3828125</c:v>
                </c:pt>
                <c:pt idx="128404">
                  <c:v>331.38541666666669</c:v>
                </c:pt>
                <c:pt idx="128405">
                  <c:v>331.38802083333331</c:v>
                </c:pt>
                <c:pt idx="128406">
                  <c:v>331.390625</c:v>
                </c:pt>
                <c:pt idx="128407">
                  <c:v>331.39322916666669</c:v>
                </c:pt>
                <c:pt idx="128408">
                  <c:v>331.39583333333331</c:v>
                </c:pt>
                <c:pt idx="128409">
                  <c:v>331.3984375</c:v>
                </c:pt>
                <c:pt idx="128410">
                  <c:v>331.40104166666669</c:v>
                </c:pt>
                <c:pt idx="128411">
                  <c:v>331.40364583333331</c:v>
                </c:pt>
                <c:pt idx="128412">
                  <c:v>331.40625</c:v>
                </c:pt>
                <c:pt idx="128413">
                  <c:v>331.40885416666669</c:v>
                </c:pt>
                <c:pt idx="128414">
                  <c:v>331.41145833333331</c:v>
                </c:pt>
                <c:pt idx="128415">
                  <c:v>331.4140625</c:v>
                </c:pt>
                <c:pt idx="128416">
                  <c:v>331.41666666666669</c:v>
                </c:pt>
                <c:pt idx="128417">
                  <c:v>331.41927083333331</c:v>
                </c:pt>
                <c:pt idx="128418">
                  <c:v>331.421875</c:v>
                </c:pt>
                <c:pt idx="128419">
                  <c:v>331.42447916666669</c:v>
                </c:pt>
                <c:pt idx="128420">
                  <c:v>331.42708333333331</c:v>
                </c:pt>
                <c:pt idx="128421">
                  <c:v>331.4296875</c:v>
                </c:pt>
                <c:pt idx="128422">
                  <c:v>331.43229166666669</c:v>
                </c:pt>
                <c:pt idx="128423">
                  <c:v>331.43489583333331</c:v>
                </c:pt>
                <c:pt idx="128424">
                  <c:v>331.4375</c:v>
                </c:pt>
                <c:pt idx="128425">
                  <c:v>331.44010416666669</c:v>
                </c:pt>
                <c:pt idx="128426">
                  <c:v>331.44270833333331</c:v>
                </c:pt>
                <c:pt idx="128427">
                  <c:v>331.4453125</c:v>
                </c:pt>
                <c:pt idx="128428">
                  <c:v>331.44791666666669</c:v>
                </c:pt>
                <c:pt idx="128429">
                  <c:v>331.45052083333331</c:v>
                </c:pt>
                <c:pt idx="128430">
                  <c:v>331.453125</c:v>
                </c:pt>
                <c:pt idx="128431">
                  <c:v>331.45572916666669</c:v>
                </c:pt>
                <c:pt idx="128432">
                  <c:v>331.45833333333331</c:v>
                </c:pt>
                <c:pt idx="128433">
                  <c:v>331.4609375</c:v>
                </c:pt>
                <c:pt idx="128434">
                  <c:v>331.46354166666669</c:v>
                </c:pt>
                <c:pt idx="128435">
                  <c:v>331.46614583333331</c:v>
                </c:pt>
                <c:pt idx="128436">
                  <c:v>331.46875</c:v>
                </c:pt>
                <c:pt idx="128437">
                  <c:v>331.47135416666669</c:v>
                </c:pt>
                <c:pt idx="128438">
                  <c:v>331.47395833333331</c:v>
                </c:pt>
                <c:pt idx="128439">
                  <c:v>331.4765625</c:v>
                </c:pt>
                <c:pt idx="128440">
                  <c:v>331.47916666666669</c:v>
                </c:pt>
                <c:pt idx="128441">
                  <c:v>331.48177083333331</c:v>
                </c:pt>
                <c:pt idx="128442">
                  <c:v>331.484375</c:v>
                </c:pt>
                <c:pt idx="128443">
                  <c:v>331.48697916666669</c:v>
                </c:pt>
                <c:pt idx="128444">
                  <c:v>331.48958333333331</c:v>
                </c:pt>
                <c:pt idx="128445">
                  <c:v>331.4921875</c:v>
                </c:pt>
                <c:pt idx="128446">
                  <c:v>331.49479166666669</c:v>
                </c:pt>
                <c:pt idx="128447">
                  <c:v>331.49739583333331</c:v>
                </c:pt>
                <c:pt idx="128448">
                  <c:v>331.5</c:v>
                </c:pt>
                <c:pt idx="128449">
                  <c:v>331.50260416666669</c:v>
                </c:pt>
                <c:pt idx="128450">
                  <c:v>331.50520833333331</c:v>
                </c:pt>
                <c:pt idx="128451">
                  <c:v>331.5078125</c:v>
                </c:pt>
                <c:pt idx="128452">
                  <c:v>331.51041666666669</c:v>
                </c:pt>
                <c:pt idx="128453">
                  <c:v>331.51302083333331</c:v>
                </c:pt>
                <c:pt idx="128454">
                  <c:v>331.515625</c:v>
                </c:pt>
                <c:pt idx="128455">
                  <c:v>331.51822916666669</c:v>
                </c:pt>
                <c:pt idx="128456">
                  <c:v>331.52083333333331</c:v>
                </c:pt>
                <c:pt idx="128457">
                  <c:v>331.5234375</c:v>
                </c:pt>
                <c:pt idx="128458">
                  <c:v>331.52604166666669</c:v>
                </c:pt>
                <c:pt idx="128459">
                  <c:v>331.52864583333331</c:v>
                </c:pt>
                <c:pt idx="128460">
                  <c:v>331.53125</c:v>
                </c:pt>
                <c:pt idx="128461">
                  <c:v>331.53385416666669</c:v>
                </c:pt>
                <c:pt idx="128462">
                  <c:v>331.53645833333331</c:v>
                </c:pt>
                <c:pt idx="128463">
                  <c:v>331.5390625</c:v>
                </c:pt>
                <c:pt idx="128464">
                  <c:v>331.54166666666669</c:v>
                </c:pt>
                <c:pt idx="128465">
                  <c:v>331.54427083333331</c:v>
                </c:pt>
                <c:pt idx="128466">
                  <c:v>331.546875</c:v>
                </c:pt>
                <c:pt idx="128467">
                  <c:v>331.54947916666669</c:v>
                </c:pt>
                <c:pt idx="128468">
                  <c:v>331.55208333333331</c:v>
                </c:pt>
                <c:pt idx="128469">
                  <c:v>331.5546875</c:v>
                </c:pt>
                <c:pt idx="128470">
                  <c:v>331.55729166666669</c:v>
                </c:pt>
                <c:pt idx="128471">
                  <c:v>331.55989583333331</c:v>
                </c:pt>
                <c:pt idx="128472">
                  <c:v>331.5625</c:v>
                </c:pt>
                <c:pt idx="128473">
                  <c:v>331.56510416666669</c:v>
                </c:pt>
                <c:pt idx="128474">
                  <c:v>331.56770833333331</c:v>
                </c:pt>
                <c:pt idx="128475">
                  <c:v>331.5703125</c:v>
                </c:pt>
                <c:pt idx="128476">
                  <c:v>331.57291666666669</c:v>
                </c:pt>
                <c:pt idx="128477">
                  <c:v>331.57552083333331</c:v>
                </c:pt>
                <c:pt idx="128478">
                  <c:v>331.578125</c:v>
                </c:pt>
                <c:pt idx="128479">
                  <c:v>331.58072916666669</c:v>
                </c:pt>
                <c:pt idx="128480">
                  <c:v>331.58333333333331</c:v>
                </c:pt>
                <c:pt idx="128481">
                  <c:v>331.5859375</c:v>
                </c:pt>
                <c:pt idx="128482">
                  <c:v>331.58854166666669</c:v>
                </c:pt>
                <c:pt idx="128483">
                  <c:v>331.59114583333331</c:v>
                </c:pt>
                <c:pt idx="128484">
                  <c:v>331.59375</c:v>
                </c:pt>
                <c:pt idx="128485">
                  <c:v>331.59635416666669</c:v>
                </c:pt>
                <c:pt idx="128486">
                  <c:v>331.59895833333331</c:v>
                </c:pt>
                <c:pt idx="128487">
                  <c:v>331.6015625</c:v>
                </c:pt>
                <c:pt idx="128488">
                  <c:v>331.60416666666669</c:v>
                </c:pt>
                <c:pt idx="128489">
                  <c:v>331.60677083333331</c:v>
                </c:pt>
                <c:pt idx="128490">
                  <c:v>331.609375</c:v>
                </c:pt>
                <c:pt idx="128491">
                  <c:v>331.61197916666669</c:v>
                </c:pt>
                <c:pt idx="128492">
                  <c:v>331.61458333333331</c:v>
                </c:pt>
                <c:pt idx="128493">
                  <c:v>331.6171875</c:v>
                </c:pt>
                <c:pt idx="128494">
                  <c:v>331.61979166666669</c:v>
                </c:pt>
                <c:pt idx="128495">
                  <c:v>331.62239583333331</c:v>
                </c:pt>
                <c:pt idx="128496">
                  <c:v>331.625</c:v>
                </c:pt>
                <c:pt idx="128497">
                  <c:v>331.62760416666669</c:v>
                </c:pt>
                <c:pt idx="128498">
                  <c:v>331.63020833333331</c:v>
                </c:pt>
                <c:pt idx="128499">
                  <c:v>331.6328125</c:v>
                </c:pt>
                <c:pt idx="128500">
                  <c:v>331.63541666666669</c:v>
                </c:pt>
                <c:pt idx="128501">
                  <c:v>331.63802083333331</c:v>
                </c:pt>
                <c:pt idx="128502">
                  <c:v>331.640625</c:v>
                </c:pt>
                <c:pt idx="128503">
                  <c:v>331.64322916666669</c:v>
                </c:pt>
                <c:pt idx="128504">
                  <c:v>331.64583333333331</c:v>
                </c:pt>
                <c:pt idx="128505">
                  <c:v>331.6484375</c:v>
                </c:pt>
                <c:pt idx="128506">
                  <c:v>331.65104166666669</c:v>
                </c:pt>
                <c:pt idx="128507">
                  <c:v>331.65364583333331</c:v>
                </c:pt>
                <c:pt idx="128508">
                  <c:v>331.65625</c:v>
                </c:pt>
                <c:pt idx="128509">
                  <c:v>331.65885416666669</c:v>
                </c:pt>
                <c:pt idx="128510">
                  <c:v>331.66145833333331</c:v>
                </c:pt>
                <c:pt idx="128511">
                  <c:v>331.6640625</c:v>
                </c:pt>
                <c:pt idx="128512">
                  <c:v>331.66666666666669</c:v>
                </c:pt>
                <c:pt idx="128513">
                  <c:v>331.66927083333331</c:v>
                </c:pt>
                <c:pt idx="128514">
                  <c:v>331.671875</c:v>
                </c:pt>
                <c:pt idx="128515">
                  <c:v>331.67447916666669</c:v>
                </c:pt>
                <c:pt idx="128516">
                  <c:v>331.67708333333331</c:v>
                </c:pt>
                <c:pt idx="128517">
                  <c:v>331.6796875</c:v>
                </c:pt>
                <c:pt idx="128518">
                  <c:v>331.68229166666669</c:v>
                </c:pt>
                <c:pt idx="128519">
                  <c:v>331.68489583333331</c:v>
                </c:pt>
                <c:pt idx="128520">
                  <c:v>331.6875</c:v>
                </c:pt>
                <c:pt idx="128521">
                  <c:v>331.69010416666669</c:v>
                </c:pt>
                <c:pt idx="128522">
                  <c:v>331.69270833333331</c:v>
                </c:pt>
                <c:pt idx="128523">
                  <c:v>331.6953125</c:v>
                </c:pt>
                <c:pt idx="128524">
                  <c:v>331.69791666666669</c:v>
                </c:pt>
                <c:pt idx="128525">
                  <c:v>331.70052083333331</c:v>
                </c:pt>
                <c:pt idx="128526">
                  <c:v>331.703125</c:v>
                </c:pt>
                <c:pt idx="128527">
                  <c:v>331.70572916666669</c:v>
                </c:pt>
                <c:pt idx="128528">
                  <c:v>331.70833333333331</c:v>
                </c:pt>
                <c:pt idx="128529">
                  <c:v>331.7109375</c:v>
                </c:pt>
                <c:pt idx="128530">
                  <c:v>331.71354166666669</c:v>
                </c:pt>
                <c:pt idx="128531">
                  <c:v>331.71614583333331</c:v>
                </c:pt>
                <c:pt idx="128532">
                  <c:v>331.71875</c:v>
                </c:pt>
                <c:pt idx="128533">
                  <c:v>331.72135416666669</c:v>
                </c:pt>
                <c:pt idx="128534">
                  <c:v>331.72395833333331</c:v>
                </c:pt>
                <c:pt idx="128535">
                  <c:v>331.7265625</c:v>
                </c:pt>
                <c:pt idx="128536">
                  <c:v>331.72916666666669</c:v>
                </c:pt>
                <c:pt idx="128537">
                  <c:v>331.73177083333331</c:v>
                </c:pt>
                <c:pt idx="128538">
                  <c:v>331.734375</c:v>
                </c:pt>
                <c:pt idx="128539">
                  <c:v>331.73697916666669</c:v>
                </c:pt>
                <c:pt idx="128540">
                  <c:v>331.73958333333331</c:v>
                </c:pt>
                <c:pt idx="128541">
                  <c:v>331.7421875</c:v>
                </c:pt>
                <c:pt idx="128542">
                  <c:v>331.74479166666669</c:v>
                </c:pt>
                <c:pt idx="128543">
                  <c:v>331.74739583333331</c:v>
                </c:pt>
                <c:pt idx="128544">
                  <c:v>331.75</c:v>
                </c:pt>
                <c:pt idx="128545">
                  <c:v>331.75260416666669</c:v>
                </c:pt>
                <c:pt idx="128546">
                  <c:v>331.75520833333331</c:v>
                </c:pt>
                <c:pt idx="128547">
                  <c:v>331.7578125</c:v>
                </c:pt>
                <c:pt idx="128548">
                  <c:v>331.76041666666669</c:v>
                </c:pt>
                <c:pt idx="128549">
                  <c:v>331.76302083333331</c:v>
                </c:pt>
                <c:pt idx="128550">
                  <c:v>331.765625</c:v>
                </c:pt>
                <c:pt idx="128551">
                  <c:v>331.76822916666669</c:v>
                </c:pt>
                <c:pt idx="128552">
                  <c:v>331.77083333333331</c:v>
                </c:pt>
                <c:pt idx="128553">
                  <c:v>331.7734375</c:v>
                </c:pt>
                <c:pt idx="128554">
                  <c:v>331.77604166666669</c:v>
                </c:pt>
                <c:pt idx="128555">
                  <c:v>331.77864583333331</c:v>
                </c:pt>
                <c:pt idx="128556">
                  <c:v>331.78125</c:v>
                </c:pt>
                <c:pt idx="128557">
                  <c:v>331.78385416666669</c:v>
                </c:pt>
                <c:pt idx="128558">
                  <c:v>331.78645833333331</c:v>
                </c:pt>
                <c:pt idx="128559">
                  <c:v>331.7890625</c:v>
                </c:pt>
                <c:pt idx="128560">
                  <c:v>331.79166666666669</c:v>
                </c:pt>
                <c:pt idx="128561">
                  <c:v>331.79427083333331</c:v>
                </c:pt>
                <c:pt idx="128562">
                  <c:v>331.796875</c:v>
                </c:pt>
                <c:pt idx="128563">
                  <c:v>331.79947916666669</c:v>
                </c:pt>
                <c:pt idx="128564">
                  <c:v>331.80208333333331</c:v>
                </c:pt>
                <c:pt idx="128565">
                  <c:v>331.8046875</c:v>
                </c:pt>
                <c:pt idx="128566">
                  <c:v>331.80729166666669</c:v>
                </c:pt>
                <c:pt idx="128567">
                  <c:v>331.80989583333331</c:v>
                </c:pt>
                <c:pt idx="128568">
                  <c:v>331.8125</c:v>
                </c:pt>
                <c:pt idx="128569">
                  <c:v>331.81510416666669</c:v>
                </c:pt>
                <c:pt idx="128570">
                  <c:v>331.81770833333331</c:v>
                </c:pt>
                <c:pt idx="128571">
                  <c:v>331.8203125</c:v>
                </c:pt>
                <c:pt idx="128572">
                  <c:v>331.82291666666669</c:v>
                </c:pt>
                <c:pt idx="128573">
                  <c:v>331.82552083333331</c:v>
                </c:pt>
                <c:pt idx="128574">
                  <c:v>331.828125</c:v>
                </c:pt>
                <c:pt idx="128575">
                  <c:v>331.83072916666669</c:v>
                </c:pt>
                <c:pt idx="128576">
                  <c:v>331.83333333333331</c:v>
                </c:pt>
                <c:pt idx="128577">
                  <c:v>331.8359375</c:v>
                </c:pt>
                <c:pt idx="128578">
                  <c:v>331.83854166666669</c:v>
                </c:pt>
                <c:pt idx="128579">
                  <c:v>331.84114583333331</c:v>
                </c:pt>
                <c:pt idx="128580">
                  <c:v>331.84375</c:v>
                </c:pt>
                <c:pt idx="128581">
                  <c:v>331.84635416666669</c:v>
                </c:pt>
                <c:pt idx="128582">
                  <c:v>331.84895833333331</c:v>
                </c:pt>
                <c:pt idx="128583">
                  <c:v>331.8515625</c:v>
                </c:pt>
                <c:pt idx="128584">
                  <c:v>331.85416666666669</c:v>
                </c:pt>
                <c:pt idx="128585">
                  <c:v>331.85677083333331</c:v>
                </c:pt>
                <c:pt idx="128586">
                  <c:v>331.859375</c:v>
                </c:pt>
                <c:pt idx="128587">
                  <c:v>331.86197916666669</c:v>
                </c:pt>
                <c:pt idx="128588">
                  <c:v>331.86458333333331</c:v>
                </c:pt>
                <c:pt idx="128589">
                  <c:v>331.8671875</c:v>
                </c:pt>
                <c:pt idx="128590">
                  <c:v>331.86979166666669</c:v>
                </c:pt>
                <c:pt idx="128591">
                  <c:v>331.87239583333331</c:v>
                </c:pt>
                <c:pt idx="128592">
                  <c:v>331.875</c:v>
                </c:pt>
                <c:pt idx="128593">
                  <c:v>331.87760416666669</c:v>
                </c:pt>
                <c:pt idx="128594">
                  <c:v>331.88020833333331</c:v>
                </c:pt>
                <c:pt idx="128595">
                  <c:v>331.8828125</c:v>
                </c:pt>
                <c:pt idx="128596">
                  <c:v>331.88541666666669</c:v>
                </c:pt>
                <c:pt idx="128597">
                  <c:v>331.88802083333331</c:v>
                </c:pt>
                <c:pt idx="128598">
                  <c:v>331.890625</c:v>
                </c:pt>
                <c:pt idx="128599">
                  <c:v>331.89322916666669</c:v>
                </c:pt>
                <c:pt idx="128600">
                  <c:v>331.89583333333331</c:v>
                </c:pt>
                <c:pt idx="128601">
                  <c:v>331.8984375</c:v>
                </c:pt>
                <c:pt idx="128602">
                  <c:v>331.90104166666669</c:v>
                </c:pt>
                <c:pt idx="128603">
                  <c:v>331.90364583333331</c:v>
                </c:pt>
                <c:pt idx="128604">
                  <c:v>331.90625</c:v>
                </c:pt>
                <c:pt idx="128605">
                  <c:v>331.90885416666669</c:v>
                </c:pt>
                <c:pt idx="128606">
                  <c:v>331.91145833333331</c:v>
                </c:pt>
                <c:pt idx="128607">
                  <c:v>331.9140625</c:v>
                </c:pt>
                <c:pt idx="128608">
                  <c:v>331.91666666666669</c:v>
                </c:pt>
                <c:pt idx="128609">
                  <c:v>331.91927083333331</c:v>
                </c:pt>
                <c:pt idx="128610">
                  <c:v>331.921875</c:v>
                </c:pt>
                <c:pt idx="128611">
                  <c:v>331.92447916666669</c:v>
                </c:pt>
                <c:pt idx="128612">
                  <c:v>331.92708333333331</c:v>
                </c:pt>
                <c:pt idx="128613">
                  <c:v>331.9296875</c:v>
                </c:pt>
                <c:pt idx="128614">
                  <c:v>331.93229166666669</c:v>
                </c:pt>
                <c:pt idx="128615">
                  <c:v>331.93489583333331</c:v>
                </c:pt>
                <c:pt idx="128616">
                  <c:v>331.9375</c:v>
                </c:pt>
                <c:pt idx="128617">
                  <c:v>331.94010416666669</c:v>
                </c:pt>
                <c:pt idx="128618">
                  <c:v>331.94270833333331</c:v>
                </c:pt>
                <c:pt idx="128619">
                  <c:v>331.9453125</c:v>
                </c:pt>
                <c:pt idx="128620">
                  <c:v>331.94791666666669</c:v>
                </c:pt>
                <c:pt idx="128621">
                  <c:v>331.95052083333331</c:v>
                </c:pt>
                <c:pt idx="128622">
                  <c:v>331.953125</c:v>
                </c:pt>
                <c:pt idx="128623">
                  <c:v>331.95572916666669</c:v>
                </c:pt>
                <c:pt idx="128624">
                  <c:v>331.95833333333331</c:v>
                </c:pt>
                <c:pt idx="128625">
                  <c:v>331.9609375</c:v>
                </c:pt>
                <c:pt idx="128626">
                  <c:v>331.96354166666669</c:v>
                </c:pt>
                <c:pt idx="128627">
                  <c:v>331.96614583333331</c:v>
                </c:pt>
                <c:pt idx="128628">
                  <c:v>331.96875</c:v>
                </c:pt>
                <c:pt idx="128629">
                  <c:v>331.97135416666669</c:v>
                </c:pt>
                <c:pt idx="128630">
                  <c:v>331.97395833333331</c:v>
                </c:pt>
                <c:pt idx="128631">
                  <c:v>331.9765625</c:v>
                </c:pt>
                <c:pt idx="128632">
                  <c:v>331.97916666666669</c:v>
                </c:pt>
                <c:pt idx="128633">
                  <c:v>331.98177083333331</c:v>
                </c:pt>
                <c:pt idx="128634">
                  <c:v>331.984375</c:v>
                </c:pt>
                <c:pt idx="128635">
                  <c:v>331.98697916666669</c:v>
                </c:pt>
                <c:pt idx="128636">
                  <c:v>331.98958333333331</c:v>
                </c:pt>
                <c:pt idx="128637">
                  <c:v>331.9921875</c:v>
                </c:pt>
                <c:pt idx="128638">
                  <c:v>331.99479166666669</c:v>
                </c:pt>
                <c:pt idx="128639">
                  <c:v>331.99739583333331</c:v>
                </c:pt>
                <c:pt idx="128640">
                  <c:v>332</c:v>
                </c:pt>
                <c:pt idx="128641">
                  <c:v>332.00260416666669</c:v>
                </c:pt>
                <c:pt idx="128642">
                  <c:v>332.00520833333331</c:v>
                </c:pt>
                <c:pt idx="128643">
                  <c:v>332.0078125</c:v>
                </c:pt>
                <c:pt idx="128644">
                  <c:v>332.01041666666669</c:v>
                </c:pt>
                <c:pt idx="128645">
                  <c:v>332.01302083333331</c:v>
                </c:pt>
                <c:pt idx="128646">
                  <c:v>332.015625</c:v>
                </c:pt>
                <c:pt idx="128647">
                  <c:v>332.01822916666669</c:v>
                </c:pt>
                <c:pt idx="128648">
                  <c:v>332.02083333333331</c:v>
                </c:pt>
                <c:pt idx="128649">
                  <c:v>332.0234375</c:v>
                </c:pt>
                <c:pt idx="128650">
                  <c:v>332.02604166666669</c:v>
                </c:pt>
                <c:pt idx="128651">
                  <c:v>332.02864583333331</c:v>
                </c:pt>
                <c:pt idx="128652">
                  <c:v>332.03125</c:v>
                </c:pt>
                <c:pt idx="128653">
                  <c:v>332.03385416666669</c:v>
                </c:pt>
                <c:pt idx="128654">
                  <c:v>332.03645833333331</c:v>
                </c:pt>
                <c:pt idx="128655">
                  <c:v>332.0390625</c:v>
                </c:pt>
                <c:pt idx="128656">
                  <c:v>332.04166666666669</c:v>
                </c:pt>
                <c:pt idx="128657">
                  <c:v>332.04427083333331</c:v>
                </c:pt>
                <c:pt idx="128658">
                  <c:v>332.046875</c:v>
                </c:pt>
                <c:pt idx="128659">
                  <c:v>332.04947916666669</c:v>
                </c:pt>
                <c:pt idx="128660">
                  <c:v>332.05208333333331</c:v>
                </c:pt>
                <c:pt idx="128661">
                  <c:v>332.0546875</c:v>
                </c:pt>
                <c:pt idx="128662">
                  <c:v>332.05729166666669</c:v>
                </c:pt>
                <c:pt idx="128663">
                  <c:v>332.05989583333331</c:v>
                </c:pt>
                <c:pt idx="128664">
                  <c:v>332.0625</c:v>
                </c:pt>
                <c:pt idx="128665">
                  <c:v>332.06510416666669</c:v>
                </c:pt>
                <c:pt idx="128666">
                  <c:v>332.06770833333331</c:v>
                </c:pt>
                <c:pt idx="128667">
                  <c:v>332.0703125</c:v>
                </c:pt>
                <c:pt idx="128668">
                  <c:v>332.07291666666669</c:v>
                </c:pt>
                <c:pt idx="128669">
                  <c:v>332.07552083333331</c:v>
                </c:pt>
                <c:pt idx="128670">
                  <c:v>332.078125</c:v>
                </c:pt>
                <c:pt idx="128671">
                  <c:v>332.08072916666669</c:v>
                </c:pt>
                <c:pt idx="128672">
                  <c:v>332.08333333333331</c:v>
                </c:pt>
                <c:pt idx="128673">
                  <c:v>332.0859375</c:v>
                </c:pt>
                <c:pt idx="128674">
                  <c:v>332.08854166666669</c:v>
                </c:pt>
                <c:pt idx="128675">
                  <c:v>332.09114583333331</c:v>
                </c:pt>
                <c:pt idx="128676">
                  <c:v>332.09375</c:v>
                </c:pt>
                <c:pt idx="128677">
                  <c:v>332.09635416666669</c:v>
                </c:pt>
                <c:pt idx="128678">
                  <c:v>332.09895833333331</c:v>
                </c:pt>
                <c:pt idx="128679">
                  <c:v>332.1015625</c:v>
                </c:pt>
                <c:pt idx="128680">
                  <c:v>332.10416666666669</c:v>
                </c:pt>
                <c:pt idx="128681">
                  <c:v>332.10677083333331</c:v>
                </c:pt>
                <c:pt idx="128682">
                  <c:v>332.109375</c:v>
                </c:pt>
                <c:pt idx="128683">
                  <c:v>332.11197916666669</c:v>
                </c:pt>
                <c:pt idx="128684">
                  <c:v>332.11458333333331</c:v>
                </c:pt>
                <c:pt idx="128685">
                  <c:v>332.1171875</c:v>
                </c:pt>
                <c:pt idx="128686">
                  <c:v>332.11979166666669</c:v>
                </c:pt>
                <c:pt idx="128687">
                  <c:v>332.12239583333331</c:v>
                </c:pt>
                <c:pt idx="128688">
                  <c:v>332.125</c:v>
                </c:pt>
                <c:pt idx="128689">
                  <c:v>332.12760416666669</c:v>
                </c:pt>
                <c:pt idx="128690">
                  <c:v>332.13020833333331</c:v>
                </c:pt>
                <c:pt idx="128691">
                  <c:v>332.1328125</c:v>
                </c:pt>
                <c:pt idx="128692">
                  <c:v>332.13541666666669</c:v>
                </c:pt>
                <c:pt idx="128693">
                  <c:v>332.13802083333331</c:v>
                </c:pt>
                <c:pt idx="128694">
                  <c:v>332.140625</c:v>
                </c:pt>
                <c:pt idx="128695">
                  <c:v>332.14322916666669</c:v>
                </c:pt>
                <c:pt idx="128696">
                  <c:v>332.14583333333331</c:v>
                </c:pt>
                <c:pt idx="128697">
                  <c:v>332.1484375</c:v>
                </c:pt>
                <c:pt idx="128698">
                  <c:v>332.15104166666669</c:v>
                </c:pt>
                <c:pt idx="128699">
                  <c:v>332.15364583333331</c:v>
                </c:pt>
                <c:pt idx="128700">
                  <c:v>332.15625</c:v>
                </c:pt>
                <c:pt idx="128701">
                  <c:v>332.15885416666669</c:v>
                </c:pt>
                <c:pt idx="128702">
                  <c:v>332.16145833333331</c:v>
                </c:pt>
                <c:pt idx="128703">
                  <c:v>332.1640625</c:v>
                </c:pt>
                <c:pt idx="128704">
                  <c:v>332.16666666666669</c:v>
                </c:pt>
                <c:pt idx="128705">
                  <c:v>332.16927083333331</c:v>
                </c:pt>
                <c:pt idx="128706">
                  <c:v>332.171875</c:v>
                </c:pt>
                <c:pt idx="128707">
                  <c:v>332.17447916666669</c:v>
                </c:pt>
                <c:pt idx="128708">
                  <c:v>332.17708333333331</c:v>
                </c:pt>
                <c:pt idx="128709">
                  <c:v>332.1796875</c:v>
                </c:pt>
                <c:pt idx="128710">
                  <c:v>332.18229166666669</c:v>
                </c:pt>
                <c:pt idx="128711">
                  <c:v>332.18489583333331</c:v>
                </c:pt>
                <c:pt idx="128712">
                  <c:v>332.1875</c:v>
                </c:pt>
                <c:pt idx="128713">
                  <c:v>332.19010416666669</c:v>
                </c:pt>
                <c:pt idx="128714">
                  <c:v>332.19270833333331</c:v>
                </c:pt>
                <c:pt idx="128715">
                  <c:v>332.1953125</c:v>
                </c:pt>
                <c:pt idx="128716">
                  <c:v>332.19791666666669</c:v>
                </c:pt>
                <c:pt idx="128717">
                  <c:v>332.20052083333331</c:v>
                </c:pt>
                <c:pt idx="128718">
                  <c:v>332.203125</c:v>
                </c:pt>
                <c:pt idx="128719">
                  <c:v>332.20572916666669</c:v>
                </c:pt>
                <c:pt idx="128720">
                  <c:v>332.20833333333331</c:v>
                </c:pt>
                <c:pt idx="128721">
                  <c:v>332.2109375</c:v>
                </c:pt>
                <c:pt idx="128722">
                  <c:v>332.21354166666669</c:v>
                </c:pt>
                <c:pt idx="128723">
                  <c:v>332.21614583333331</c:v>
                </c:pt>
                <c:pt idx="128724">
                  <c:v>332.21875</c:v>
                </c:pt>
                <c:pt idx="128725">
                  <c:v>332.22135416666669</c:v>
                </c:pt>
                <c:pt idx="128726">
                  <c:v>332.22395833333331</c:v>
                </c:pt>
                <c:pt idx="128727">
                  <c:v>332.2265625</c:v>
                </c:pt>
                <c:pt idx="128728">
                  <c:v>332.22916666666669</c:v>
                </c:pt>
                <c:pt idx="128729">
                  <c:v>332.23177083333331</c:v>
                </c:pt>
                <c:pt idx="128730">
                  <c:v>332.234375</c:v>
                </c:pt>
                <c:pt idx="128731">
                  <c:v>332.23697916666669</c:v>
                </c:pt>
                <c:pt idx="128732">
                  <c:v>332.23958333333331</c:v>
                </c:pt>
                <c:pt idx="128733">
                  <c:v>332.2421875</c:v>
                </c:pt>
                <c:pt idx="128734">
                  <c:v>332.24479166666669</c:v>
                </c:pt>
                <c:pt idx="128735">
                  <c:v>332.24739583333331</c:v>
                </c:pt>
                <c:pt idx="128736">
                  <c:v>332.25</c:v>
                </c:pt>
                <c:pt idx="128737">
                  <c:v>332.25260416666669</c:v>
                </c:pt>
                <c:pt idx="128738">
                  <c:v>332.25520833333331</c:v>
                </c:pt>
                <c:pt idx="128739">
                  <c:v>332.2578125</c:v>
                </c:pt>
                <c:pt idx="128740">
                  <c:v>332.26041666666669</c:v>
                </c:pt>
                <c:pt idx="128741">
                  <c:v>332.26302083333331</c:v>
                </c:pt>
                <c:pt idx="128742">
                  <c:v>332.265625</c:v>
                </c:pt>
                <c:pt idx="128743">
                  <c:v>332.26822916666669</c:v>
                </c:pt>
                <c:pt idx="128744">
                  <c:v>332.27083333333331</c:v>
                </c:pt>
                <c:pt idx="128745">
                  <c:v>332.2734375</c:v>
                </c:pt>
                <c:pt idx="128746">
                  <c:v>332.27604166666669</c:v>
                </c:pt>
                <c:pt idx="128747">
                  <c:v>332.27864583333331</c:v>
                </c:pt>
                <c:pt idx="128748">
                  <c:v>332.28125</c:v>
                </c:pt>
                <c:pt idx="128749">
                  <c:v>332.28385416666669</c:v>
                </c:pt>
                <c:pt idx="128750">
                  <c:v>332.28645833333331</c:v>
                </c:pt>
                <c:pt idx="128751">
                  <c:v>332.2890625</c:v>
                </c:pt>
                <c:pt idx="128752">
                  <c:v>332.29166666666669</c:v>
                </c:pt>
                <c:pt idx="128753">
                  <c:v>332.29427083333331</c:v>
                </c:pt>
                <c:pt idx="128754">
                  <c:v>332.296875</c:v>
                </c:pt>
                <c:pt idx="128755">
                  <c:v>332.29947916666669</c:v>
                </c:pt>
                <c:pt idx="128756">
                  <c:v>332.30208333333331</c:v>
                </c:pt>
                <c:pt idx="128757">
                  <c:v>332.3046875</c:v>
                </c:pt>
                <c:pt idx="128758">
                  <c:v>332.30729166666669</c:v>
                </c:pt>
                <c:pt idx="128759">
                  <c:v>332.30989583333331</c:v>
                </c:pt>
                <c:pt idx="128760">
                  <c:v>332.3125</c:v>
                </c:pt>
                <c:pt idx="128761">
                  <c:v>332.31510416666669</c:v>
                </c:pt>
                <c:pt idx="128762">
                  <c:v>332.31770833333331</c:v>
                </c:pt>
                <c:pt idx="128763">
                  <c:v>332.3203125</c:v>
                </c:pt>
                <c:pt idx="128764">
                  <c:v>332.32291666666669</c:v>
                </c:pt>
                <c:pt idx="128765">
                  <c:v>332.32552083333331</c:v>
                </c:pt>
                <c:pt idx="128766">
                  <c:v>332.328125</c:v>
                </c:pt>
                <c:pt idx="128767">
                  <c:v>332.33072916666669</c:v>
                </c:pt>
                <c:pt idx="128768">
                  <c:v>332.33333333333331</c:v>
                </c:pt>
                <c:pt idx="128769">
                  <c:v>332.3359375</c:v>
                </c:pt>
                <c:pt idx="128770">
                  <c:v>332.33854166666669</c:v>
                </c:pt>
                <c:pt idx="128771">
                  <c:v>332.34114583333331</c:v>
                </c:pt>
                <c:pt idx="128772">
                  <c:v>332.34375</c:v>
                </c:pt>
                <c:pt idx="128773">
                  <c:v>332.34635416666669</c:v>
                </c:pt>
                <c:pt idx="128774">
                  <c:v>332.34895833333331</c:v>
                </c:pt>
                <c:pt idx="128775">
                  <c:v>332.3515625</c:v>
                </c:pt>
                <c:pt idx="128776">
                  <c:v>332.35416666666669</c:v>
                </c:pt>
                <c:pt idx="128777">
                  <c:v>332.35677083333331</c:v>
                </c:pt>
                <c:pt idx="128778">
                  <c:v>332.359375</c:v>
                </c:pt>
                <c:pt idx="128779">
                  <c:v>332.36197916666669</c:v>
                </c:pt>
                <c:pt idx="128780">
                  <c:v>332.36458333333331</c:v>
                </c:pt>
                <c:pt idx="128781">
                  <c:v>332.3671875</c:v>
                </c:pt>
                <c:pt idx="128782">
                  <c:v>332.36979166666669</c:v>
                </c:pt>
                <c:pt idx="128783">
                  <c:v>332.37239583333331</c:v>
                </c:pt>
                <c:pt idx="128784">
                  <c:v>332.375</c:v>
                </c:pt>
                <c:pt idx="128785">
                  <c:v>332.37760416666669</c:v>
                </c:pt>
                <c:pt idx="128786">
                  <c:v>332.38020833333331</c:v>
                </c:pt>
                <c:pt idx="128787">
                  <c:v>332.3828125</c:v>
                </c:pt>
                <c:pt idx="128788">
                  <c:v>332.38541666666669</c:v>
                </c:pt>
                <c:pt idx="128789">
                  <c:v>332.38802083333331</c:v>
                </c:pt>
                <c:pt idx="128790">
                  <c:v>332.390625</c:v>
                </c:pt>
                <c:pt idx="128791">
                  <c:v>332.39322916666669</c:v>
                </c:pt>
                <c:pt idx="128792">
                  <c:v>332.39583333333331</c:v>
                </c:pt>
                <c:pt idx="128793">
                  <c:v>332.3984375</c:v>
                </c:pt>
                <c:pt idx="128794">
                  <c:v>332.40104166666669</c:v>
                </c:pt>
                <c:pt idx="128795">
                  <c:v>332.40364583333331</c:v>
                </c:pt>
                <c:pt idx="128796">
                  <c:v>332.40625</c:v>
                </c:pt>
                <c:pt idx="128797">
                  <c:v>332.40885416666669</c:v>
                </c:pt>
                <c:pt idx="128798">
                  <c:v>332.41145833333331</c:v>
                </c:pt>
                <c:pt idx="128799">
                  <c:v>332.4140625</c:v>
                </c:pt>
                <c:pt idx="128800">
                  <c:v>332.41666666666669</c:v>
                </c:pt>
                <c:pt idx="128801">
                  <c:v>332.41927083333331</c:v>
                </c:pt>
                <c:pt idx="128802">
                  <c:v>332.421875</c:v>
                </c:pt>
                <c:pt idx="128803">
                  <c:v>332.42447916666669</c:v>
                </c:pt>
                <c:pt idx="128804">
                  <c:v>332.42708333333331</c:v>
                </c:pt>
                <c:pt idx="128805">
                  <c:v>332.4296875</c:v>
                </c:pt>
                <c:pt idx="128806">
                  <c:v>332.43229166666669</c:v>
                </c:pt>
                <c:pt idx="128807">
                  <c:v>332.43489583333331</c:v>
                </c:pt>
                <c:pt idx="128808">
                  <c:v>332.4375</c:v>
                </c:pt>
                <c:pt idx="128809">
                  <c:v>332.44010416666669</c:v>
                </c:pt>
                <c:pt idx="128810">
                  <c:v>332.44270833333331</c:v>
                </c:pt>
                <c:pt idx="128811">
                  <c:v>332.4453125</c:v>
                </c:pt>
                <c:pt idx="128812">
                  <c:v>332.44791666666669</c:v>
                </c:pt>
                <c:pt idx="128813">
                  <c:v>332.45052083333331</c:v>
                </c:pt>
                <c:pt idx="128814">
                  <c:v>332.453125</c:v>
                </c:pt>
                <c:pt idx="128815">
                  <c:v>332.45572916666669</c:v>
                </c:pt>
                <c:pt idx="128816">
                  <c:v>332.45833333333331</c:v>
                </c:pt>
                <c:pt idx="128817">
                  <c:v>332.4609375</c:v>
                </c:pt>
                <c:pt idx="128818">
                  <c:v>332.46354166666669</c:v>
                </c:pt>
                <c:pt idx="128819">
                  <c:v>332.46614583333331</c:v>
                </c:pt>
                <c:pt idx="128820">
                  <c:v>332.46875</c:v>
                </c:pt>
                <c:pt idx="128821">
                  <c:v>332.47135416666669</c:v>
                </c:pt>
                <c:pt idx="128822">
                  <c:v>332.47395833333331</c:v>
                </c:pt>
                <c:pt idx="128823">
                  <c:v>332.4765625</c:v>
                </c:pt>
                <c:pt idx="128824">
                  <c:v>332.47916666666669</c:v>
                </c:pt>
                <c:pt idx="128825">
                  <c:v>332.48177083333331</c:v>
                </c:pt>
                <c:pt idx="128826">
                  <c:v>332.484375</c:v>
                </c:pt>
                <c:pt idx="128827">
                  <c:v>332.48697916666669</c:v>
                </c:pt>
                <c:pt idx="128828">
                  <c:v>332.48958333333331</c:v>
                </c:pt>
                <c:pt idx="128829">
                  <c:v>332.4921875</c:v>
                </c:pt>
                <c:pt idx="128830">
                  <c:v>332.49479166666669</c:v>
                </c:pt>
                <c:pt idx="128831">
                  <c:v>332.49739583333331</c:v>
                </c:pt>
                <c:pt idx="128832">
                  <c:v>332.5</c:v>
                </c:pt>
                <c:pt idx="128833">
                  <c:v>332.50260416666669</c:v>
                </c:pt>
                <c:pt idx="128834">
                  <c:v>332.50520833333331</c:v>
                </c:pt>
                <c:pt idx="128835">
                  <c:v>332.5078125</c:v>
                </c:pt>
                <c:pt idx="128836">
                  <c:v>332.51041666666669</c:v>
                </c:pt>
                <c:pt idx="128837">
                  <c:v>332.51302083333331</c:v>
                </c:pt>
                <c:pt idx="128838">
                  <c:v>332.515625</c:v>
                </c:pt>
                <c:pt idx="128839">
                  <c:v>332.51822916666669</c:v>
                </c:pt>
                <c:pt idx="128840">
                  <c:v>332.52083333333331</c:v>
                </c:pt>
                <c:pt idx="128841">
                  <c:v>332.5234375</c:v>
                </c:pt>
                <c:pt idx="128842">
                  <c:v>332.52604166666669</c:v>
                </c:pt>
                <c:pt idx="128843">
                  <c:v>332.52864583333331</c:v>
                </c:pt>
                <c:pt idx="128844">
                  <c:v>332.53125</c:v>
                </c:pt>
                <c:pt idx="128845">
                  <c:v>332.53385416666669</c:v>
                </c:pt>
                <c:pt idx="128846">
                  <c:v>332.53645833333331</c:v>
                </c:pt>
                <c:pt idx="128847">
                  <c:v>332.5390625</c:v>
                </c:pt>
                <c:pt idx="128848">
                  <c:v>332.54166666666669</c:v>
                </c:pt>
                <c:pt idx="128849">
                  <c:v>332.54427083333331</c:v>
                </c:pt>
                <c:pt idx="128850">
                  <c:v>332.546875</c:v>
                </c:pt>
                <c:pt idx="128851">
                  <c:v>332.54947916666669</c:v>
                </c:pt>
                <c:pt idx="128852">
                  <c:v>332.55208333333331</c:v>
                </c:pt>
                <c:pt idx="128853">
                  <c:v>332.5546875</c:v>
                </c:pt>
                <c:pt idx="128854">
                  <c:v>332.55729166666669</c:v>
                </c:pt>
                <c:pt idx="128855">
                  <c:v>332.55989583333331</c:v>
                </c:pt>
                <c:pt idx="128856">
                  <c:v>332.5625</c:v>
                </c:pt>
                <c:pt idx="128857">
                  <c:v>332.56510416666669</c:v>
                </c:pt>
                <c:pt idx="128858">
                  <c:v>332.56770833333331</c:v>
                </c:pt>
                <c:pt idx="128859">
                  <c:v>332.5703125</c:v>
                </c:pt>
                <c:pt idx="128860">
                  <c:v>332.57291666666669</c:v>
                </c:pt>
                <c:pt idx="128861">
                  <c:v>332.57552083333331</c:v>
                </c:pt>
                <c:pt idx="128862">
                  <c:v>332.578125</c:v>
                </c:pt>
                <c:pt idx="128863">
                  <c:v>332.58072916666669</c:v>
                </c:pt>
                <c:pt idx="128864">
                  <c:v>332.58333333333331</c:v>
                </c:pt>
                <c:pt idx="128865">
                  <c:v>332.5859375</c:v>
                </c:pt>
                <c:pt idx="128866">
                  <c:v>332.58854166666669</c:v>
                </c:pt>
                <c:pt idx="128867">
                  <c:v>332.59114583333331</c:v>
                </c:pt>
                <c:pt idx="128868">
                  <c:v>332.59375</c:v>
                </c:pt>
                <c:pt idx="128869">
                  <c:v>332.59635416666669</c:v>
                </c:pt>
                <c:pt idx="128870">
                  <c:v>332.59895833333331</c:v>
                </c:pt>
                <c:pt idx="128871">
                  <c:v>332.6015625</c:v>
                </c:pt>
                <c:pt idx="128872">
                  <c:v>332.60416666666669</c:v>
                </c:pt>
                <c:pt idx="128873">
                  <c:v>332.60677083333331</c:v>
                </c:pt>
                <c:pt idx="128874">
                  <c:v>332.609375</c:v>
                </c:pt>
                <c:pt idx="128875">
                  <c:v>332.61197916666669</c:v>
                </c:pt>
                <c:pt idx="128876">
                  <c:v>332.61458333333331</c:v>
                </c:pt>
                <c:pt idx="128877">
                  <c:v>332.6171875</c:v>
                </c:pt>
                <c:pt idx="128878">
                  <c:v>332.61979166666669</c:v>
                </c:pt>
                <c:pt idx="128879">
                  <c:v>332.62239583333331</c:v>
                </c:pt>
                <c:pt idx="128880">
                  <c:v>332.625</c:v>
                </c:pt>
                <c:pt idx="128881">
                  <c:v>332.62760416666669</c:v>
                </c:pt>
                <c:pt idx="128882">
                  <c:v>332.63020833333331</c:v>
                </c:pt>
                <c:pt idx="128883">
                  <c:v>332.6328125</c:v>
                </c:pt>
                <c:pt idx="128884">
                  <c:v>332.63541666666669</c:v>
                </c:pt>
                <c:pt idx="128885">
                  <c:v>332.63802083333331</c:v>
                </c:pt>
                <c:pt idx="128886">
                  <c:v>332.640625</c:v>
                </c:pt>
                <c:pt idx="128887">
                  <c:v>332.64322916666669</c:v>
                </c:pt>
                <c:pt idx="128888">
                  <c:v>332.64583333333331</c:v>
                </c:pt>
                <c:pt idx="128889">
                  <c:v>332.6484375</c:v>
                </c:pt>
                <c:pt idx="128890">
                  <c:v>332.65104166666669</c:v>
                </c:pt>
                <c:pt idx="128891">
                  <c:v>332.65364583333331</c:v>
                </c:pt>
                <c:pt idx="128892">
                  <c:v>332.65625</c:v>
                </c:pt>
                <c:pt idx="128893">
                  <c:v>332.65885416666669</c:v>
                </c:pt>
                <c:pt idx="128894">
                  <c:v>332.66145833333331</c:v>
                </c:pt>
                <c:pt idx="128895">
                  <c:v>332.6640625</c:v>
                </c:pt>
                <c:pt idx="128896">
                  <c:v>332.66666666666669</c:v>
                </c:pt>
                <c:pt idx="128897">
                  <c:v>332.66927083333331</c:v>
                </c:pt>
                <c:pt idx="128898">
                  <c:v>332.671875</c:v>
                </c:pt>
                <c:pt idx="128899">
                  <c:v>332.67447916666669</c:v>
                </c:pt>
                <c:pt idx="128900">
                  <c:v>332.67708333333331</c:v>
                </c:pt>
                <c:pt idx="128901">
                  <c:v>332.6796875</c:v>
                </c:pt>
                <c:pt idx="128902">
                  <c:v>332.68229166666669</c:v>
                </c:pt>
                <c:pt idx="128903">
                  <c:v>332.68489583333331</c:v>
                </c:pt>
                <c:pt idx="128904">
                  <c:v>332.6875</c:v>
                </c:pt>
                <c:pt idx="128905">
                  <c:v>332.69010416666669</c:v>
                </c:pt>
                <c:pt idx="128906">
                  <c:v>332.69270833333331</c:v>
                </c:pt>
                <c:pt idx="128907">
                  <c:v>332.6953125</c:v>
                </c:pt>
                <c:pt idx="128908">
                  <c:v>332.69791666666669</c:v>
                </c:pt>
                <c:pt idx="128909">
                  <c:v>332.70052083333331</c:v>
                </c:pt>
                <c:pt idx="128910">
                  <c:v>332.703125</c:v>
                </c:pt>
                <c:pt idx="128911">
                  <c:v>332.70572916666669</c:v>
                </c:pt>
                <c:pt idx="128912">
                  <c:v>332.70833333333331</c:v>
                </c:pt>
                <c:pt idx="128913">
                  <c:v>332.7109375</c:v>
                </c:pt>
                <c:pt idx="128914">
                  <c:v>332.71354166666669</c:v>
                </c:pt>
                <c:pt idx="128915">
                  <c:v>332.71614583333331</c:v>
                </c:pt>
                <c:pt idx="128916">
                  <c:v>332.71875</c:v>
                </c:pt>
                <c:pt idx="128917">
                  <c:v>332.72135416666669</c:v>
                </c:pt>
                <c:pt idx="128918">
                  <c:v>332.72395833333331</c:v>
                </c:pt>
                <c:pt idx="128919">
                  <c:v>332.7265625</c:v>
                </c:pt>
                <c:pt idx="128920">
                  <c:v>332.72916666666669</c:v>
                </c:pt>
                <c:pt idx="128921">
                  <c:v>332.73177083333331</c:v>
                </c:pt>
                <c:pt idx="128922">
                  <c:v>332.734375</c:v>
                </c:pt>
                <c:pt idx="128923">
                  <c:v>332.73697916666669</c:v>
                </c:pt>
                <c:pt idx="128924">
                  <c:v>332.73958333333331</c:v>
                </c:pt>
                <c:pt idx="128925">
                  <c:v>332.7421875</c:v>
                </c:pt>
                <c:pt idx="128926">
                  <c:v>332.74479166666669</c:v>
                </c:pt>
                <c:pt idx="128927">
                  <c:v>332.74739583333331</c:v>
                </c:pt>
                <c:pt idx="128928">
                  <c:v>332.75</c:v>
                </c:pt>
                <c:pt idx="128929">
                  <c:v>332.75260416666669</c:v>
                </c:pt>
                <c:pt idx="128930">
                  <c:v>332.75520833333331</c:v>
                </c:pt>
                <c:pt idx="128931">
                  <c:v>332.7578125</c:v>
                </c:pt>
                <c:pt idx="128932">
                  <c:v>332.76041666666669</c:v>
                </c:pt>
                <c:pt idx="128933">
                  <c:v>332.76302083333331</c:v>
                </c:pt>
                <c:pt idx="128934">
                  <c:v>332.765625</c:v>
                </c:pt>
                <c:pt idx="128935">
                  <c:v>332.76822916666669</c:v>
                </c:pt>
                <c:pt idx="128936">
                  <c:v>332.77083333333331</c:v>
                </c:pt>
                <c:pt idx="128937">
                  <c:v>332.7734375</c:v>
                </c:pt>
                <c:pt idx="128938">
                  <c:v>332.77604166666669</c:v>
                </c:pt>
                <c:pt idx="128939">
                  <c:v>332.77864583333331</c:v>
                </c:pt>
                <c:pt idx="128940">
                  <c:v>332.78125</c:v>
                </c:pt>
                <c:pt idx="128941">
                  <c:v>332.78385416666669</c:v>
                </c:pt>
                <c:pt idx="128942">
                  <c:v>332.78645833333331</c:v>
                </c:pt>
                <c:pt idx="128943">
                  <c:v>332.7890625</c:v>
                </c:pt>
                <c:pt idx="128944">
                  <c:v>332.79166666666669</c:v>
                </c:pt>
                <c:pt idx="128945">
                  <c:v>332.79427083333331</c:v>
                </c:pt>
                <c:pt idx="128946">
                  <c:v>332.796875</c:v>
                </c:pt>
                <c:pt idx="128947">
                  <c:v>332.79947916666669</c:v>
                </c:pt>
                <c:pt idx="128948">
                  <c:v>332.80208333333331</c:v>
                </c:pt>
                <c:pt idx="128949">
                  <c:v>332.8046875</c:v>
                </c:pt>
                <c:pt idx="128950">
                  <c:v>332.80729166666669</c:v>
                </c:pt>
                <c:pt idx="128951">
                  <c:v>332.80989583333331</c:v>
                </c:pt>
                <c:pt idx="128952">
                  <c:v>332.8125</c:v>
                </c:pt>
                <c:pt idx="128953">
                  <c:v>332.81510416666669</c:v>
                </c:pt>
                <c:pt idx="128954">
                  <c:v>332.81770833333331</c:v>
                </c:pt>
                <c:pt idx="128955">
                  <c:v>332.8203125</c:v>
                </c:pt>
                <c:pt idx="128956">
                  <c:v>332.82291666666669</c:v>
                </c:pt>
                <c:pt idx="128957">
                  <c:v>332.82552083333331</c:v>
                </c:pt>
                <c:pt idx="128958">
                  <c:v>332.828125</c:v>
                </c:pt>
                <c:pt idx="128959">
                  <c:v>332.83072916666669</c:v>
                </c:pt>
                <c:pt idx="128960">
                  <c:v>332.83333333333331</c:v>
                </c:pt>
                <c:pt idx="128961">
                  <c:v>332.8359375</c:v>
                </c:pt>
                <c:pt idx="128962">
                  <c:v>332.83854166666669</c:v>
                </c:pt>
                <c:pt idx="128963">
                  <c:v>332.84114583333331</c:v>
                </c:pt>
                <c:pt idx="128964">
                  <c:v>332.84375</c:v>
                </c:pt>
                <c:pt idx="128965">
                  <c:v>332.84635416666669</c:v>
                </c:pt>
                <c:pt idx="128966">
                  <c:v>332.84895833333331</c:v>
                </c:pt>
                <c:pt idx="128967">
                  <c:v>332.8515625</c:v>
                </c:pt>
                <c:pt idx="128968">
                  <c:v>332.85416666666669</c:v>
                </c:pt>
                <c:pt idx="128969">
                  <c:v>332.85677083333331</c:v>
                </c:pt>
                <c:pt idx="128970">
                  <c:v>332.859375</c:v>
                </c:pt>
                <c:pt idx="128971">
                  <c:v>332.86197916666669</c:v>
                </c:pt>
                <c:pt idx="128972">
                  <c:v>332.86458333333331</c:v>
                </c:pt>
                <c:pt idx="128973">
                  <c:v>332.8671875</c:v>
                </c:pt>
                <c:pt idx="128974">
                  <c:v>332.86979166666669</c:v>
                </c:pt>
                <c:pt idx="128975">
                  <c:v>332.87239583333331</c:v>
                </c:pt>
                <c:pt idx="128976">
                  <c:v>332.875</c:v>
                </c:pt>
                <c:pt idx="128977">
                  <c:v>332.87760416666669</c:v>
                </c:pt>
                <c:pt idx="128978">
                  <c:v>332.88020833333331</c:v>
                </c:pt>
                <c:pt idx="128979">
                  <c:v>332.8828125</c:v>
                </c:pt>
                <c:pt idx="128980">
                  <c:v>332.88541666666669</c:v>
                </c:pt>
                <c:pt idx="128981">
                  <c:v>332.88802083333331</c:v>
                </c:pt>
                <c:pt idx="128982">
                  <c:v>332.890625</c:v>
                </c:pt>
                <c:pt idx="128983">
                  <c:v>332.89322916666669</c:v>
                </c:pt>
                <c:pt idx="128984">
                  <c:v>332.89583333333331</c:v>
                </c:pt>
                <c:pt idx="128985">
                  <c:v>332.8984375</c:v>
                </c:pt>
                <c:pt idx="128986">
                  <c:v>332.90104166666669</c:v>
                </c:pt>
                <c:pt idx="128987">
                  <c:v>332.90364583333331</c:v>
                </c:pt>
                <c:pt idx="128988">
                  <c:v>332.90625</c:v>
                </c:pt>
                <c:pt idx="128989">
                  <c:v>332.90885416666669</c:v>
                </c:pt>
                <c:pt idx="128990">
                  <c:v>332.91145833333331</c:v>
                </c:pt>
                <c:pt idx="128991">
                  <c:v>332.9140625</c:v>
                </c:pt>
                <c:pt idx="128992">
                  <c:v>332.91666666666669</c:v>
                </c:pt>
                <c:pt idx="128993">
                  <c:v>332.91927083333331</c:v>
                </c:pt>
                <c:pt idx="128994">
                  <c:v>332.921875</c:v>
                </c:pt>
                <c:pt idx="128995">
                  <c:v>332.92447916666669</c:v>
                </c:pt>
                <c:pt idx="128996">
                  <c:v>332.92708333333331</c:v>
                </c:pt>
                <c:pt idx="128997">
                  <c:v>332.9296875</c:v>
                </c:pt>
                <c:pt idx="128998">
                  <c:v>332.93229166666669</c:v>
                </c:pt>
                <c:pt idx="128999">
                  <c:v>332.93489583333331</c:v>
                </c:pt>
                <c:pt idx="129000">
                  <c:v>332.9375</c:v>
                </c:pt>
                <c:pt idx="129001">
                  <c:v>332.94010416666669</c:v>
                </c:pt>
                <c:pt idx="129002">
                  <c:v>332.94270833333331</c:v>
                </c:pt>
                <c:pt idx="129003">
                  <c:v>332.9453125</c:v>
                </c:pt>
                <c:pt idx="129004">
                  <c:v>332.94791666666669</c:v>
                </c:pt>
                <c:pt idx="129005">
                  <c:v>332.95052083333331</c:v>
                </c:pt>
                <c:pt idx="129006">
                  <c:v>332.953125</c:v>
                </c:pt>
                <c:pt idx="129007">
                  <c:v>332.95572916666669</c:v>
                </c:pt>
                <c:pt idx="129008">
                  <c:v>332.95833333333331</c:v>
                </c:pt>
                <c:pt idx="129009">
                  <c:v>332.9609375</c:v>
                </c:pt>
                <c:pt idx="129010">
                  <c:v>332.96354166666669</c:v>
                </c:pt>
                <c:pt idx="129011">
                  <c:v>332.96614583333331</c:v>
                </c:pt>
                <c:pt idx="129012">
                  <c:v>332.96875</c:v>
                </c:pt>
                <c:pt idx="129013">
                  <c:v>332.97135416666669</c:v>
                </c:pt>
                <c:pt idx="129014">
                  <c:v>332.97395833333331</c:v>
                </c:pt>
                <c:pt idx="129015">
                  <c:v>332.9765625</c:v>
                </c:pt>
                <c:pt idx="129016">
                  <c:v>332.97916666666669</c:v>
                </c:pt>
                <c:pt idx="129017">
                  <c:v>332.98177083333331</c:v>
                </c:pt>
                <c:pt idx="129018">
                  <c:v>332.984375</c:v>
                </c:pt>
                <c:pt idx="129019">
                  <c:v>332.98697916666669</c:v>
                </c:pt>
                <c:pt idx="129020">
                  <c:v>332.98958333333331</c:v>
                </c:pt>
                <c:pt idx="129021">
                  <c:v>332.9921875</c:v>
                </c:pt>
                <c:pt idx="129022">
                  <c:v>332.99479166666669</c:v>
                </c:pt>
                <c:pt idx="129023">
                  <c:v>332.99739583333331</c:v>
                </c:pt>
                <c:pt idx="129024">
                  <c:v>333</c:v>
                </c:pt>
                <c:pt idx="129025">
                  <c:v>333.00260416666669</c:v>
                </c:pt>
                <c:pt idx="129026">
                  <c:v>333.00520833333331</c:v>
                </c:pt>
                <c:pt idx="129027">
                  <c:v>333.0078125</c:v>
                </c:pt>
                <c:pt idx="129028">
                  <c:v>333.01041666666669</c:v>
                </c:pt>
                <c:pt idx="129029">
                  <c:v>333.01302083333331</c:v>
                </c:pt>
                <c:pt idx="129030">
                  <c:v>333.015625</c:v>
                </c:pt>
                <c:pt idx="129031">
                  <c:v>333.01822916666669</c:v>
                </c:pt>
                <c:pt idx="129032">
                  <c:v>333.02083333333331</c:v>
                </c:pt>
                <c:pt idx="129033">
                  <c:v>333.0234375</c:v>
                </c:pt>
                <c:pt idx="129034">
                  <c:v>333.02604166666669</c:v>
                </c:pt>
                <c:pt idx="129035">
                  <c:v>333.02864583333331</c:v>
                </c:pt>
                <c:pt idx="129036">
                  <c:v>333.03125</c:v>
                </c:pt>
                <c:pt idx="129037">
                  <c:v>333.03385416666669</c:v>
                </c:pt>
                <c:pt idx="129038">
                  <c:v>333.03645833333331</c:v>
                </c:pt>
                <c:pt idx="129039">
                  <c:v>333.0390625</c:v>
                </c:pt>
                <c:pt idx="129040">
                  <c:v>333.04166666666669</c:v>
                </c:pt>
                <c:pt idx="129041">
                  <c:v>333.04427083333331</c:v>
                </c:pt>
                <c:pt idx="129042">
                  <c:v>333.046875</c:v>
                </c:pt>
                <c:pt idx="129043">
                  <c:v>333.04947916666669</c:v>
                </c:pt>
                <c:pt idx="129044">
                  <c:v>333.05208333333331</c:v>
                </c:pt>
                <c:pt idx="129045">
                  <c:v>333.0546875</c:v>
                </c:pt>
                <c:pt idx="129046">
                  <c:v>333.05729166666669</c:v>
                </c:pt>
                <c:pt idx="129047">
                  <c:v>333.05989583333331</c:v>
                </c:pt>
                <c:pt idx="129048">
                  <c:v>333.0625</c:v>
                </c:pt>
                <c:pt idx="129049">
                  <c:v>333.06510416666669</c:v>
                </c:pt>
                <c:pt idx="129050">
                  <c:v>333.06770833333331</c:v>
                </c:pt>
                <c:pt idx="129051">
                  <c:v>333.0703125</c:v>
                </c:pt>
                <c:pt idx="129052">
                  <c:v>333.07291666666669</c:v>
                </c:pt>
                <c:pt idx="129053">
                  <c:v>333.07552083333331</c:v>
                </c:pt>
                <c:pt idx="129054">
                  <c:v>333.078125</c:v>
                </c:pt>
                <c:pt idx="129055">
                  <c:v>333.08072916666669</c:v>
                </c:pt>
                <c:pt idx="129056">
                  <c:v>333.08333333333331</c:v>
                </c:pt>
                <c:pt idx="129057">
                  <c:v>333.0859375</c:v>
                </c:pt>
                <c:pt idx="129058">
                  <c:v>333.08854166666669</c:v>
                </c:pt>
                <c:pt idx="129059">
                  <c:v>333.09114583333331</c:v>
                </c:pt>
                <c:pt idx="129060">
                  <c:v>333.09375</c:v>
                </c:pt>
                <c:pt idx="129061">
                  <c:v>333.09635416666669</c:v>
                </c:pt>
                <c:pt idx="129062">
                  <c:v>333.09895833333331</c:v>
                </c:pt>
                <c:pt idx="129063">
                  <c:v>333.1015625</c:v>
                </c:pt>
                <c:pt idx="129064">
                  <c:v>333.10416666666669</c:v>
                </c:pt>
                <c:pt idx="129065">
                  <c:v>333.10677083333331</c:v>
                </c:pt>
                <c:pt idx="129066">
                  <c:v>333.109375</c:v>
                </c:pt>
                <c:pt idx="129067">
                  <c:v>333.11197916666669</c:v>
                </c:pt>
                <c:pt idx="129068">
                  <c:v>333.11458333333331</c:v>
                </c:pt>
                <c:pt idx="129069">
                  <c:v>333.1171875</c:v>
                </c:pt>
                <c:pt idx="129070">
                  <c:v>333.11979166666669</c:v>
                </c:pt>
                <c:pt idx="129071">
                  <c:v>333.12239583333331</c:v>
                </c:pt>
                <c:pt idx="129072">
                  <c:v>333.125</c:v>
                </c:pt>
                <c:pt idx="129073">
                  <c:v>333.12760416666669</c:v>
                </c:pt>
                <c:pt idx="129074">
                  <c:v>333.13020833333331</c:v>
                </c:pt>
                <c:pt idx="129075">
                  <c:v>333.1328125</c:v>
                </c:pt>
                <c:pt idx="129076">
                  <c:v>333.13541666666669</c:v>
                </c:pt>
                <c:pt idx="129077">
                  <c:v>333.13802083333331</c:v>
                </c:pt>
                <c:pt idx="129078">
                  <c:v>333.140625</c:v>
                </c:pt>
                <c:pt idx="129079">
                  <c:v>333.14322916666669</c:v>
                </c:pt>
                <c:pt idx="129080">
                  <c:v>333.14583333333331</c:v>
                </c:pt>
                <c:pt idx="129081">
                  <c:v>333.1484375</c:v>
                </c:pt>
                <c:pt idx="129082">
                  <c:v>333.15104166666669</c:v>
                </c:pt>
                <c:pt idx="129083">
                  <c:v>333.15364583333331</c:v>
                </c:pt>
                <c:pt idx="129084">
                  <c:v>333.15625</c:v>
                </c:pt>
                <c:pt idx="129085">
                  <c:v>333.15885416666669</c:v>
                </c:pt>
                <c:pt idx="129086">
                  <c:v>333.16145833333331</c:v>
                </c:pt>
                <c:pt idx="129087">
                  <c:v>333.1640625</c:v>
                </c:pt>
                <c:pt idx="129088">
                  <c:v>333.16666666666669</c:v>
                </c:pt>
                <c:pt idx="129089">
                  <c:v>333.16927083333331</c:v>
                </c:pt>
                <c:pt idx="129090">
                  <c:v>333.171875</c:v>
                </c:pt>
                <c:pt idx="129091">
                  <c:v>333.17447916666669</c:v>
                </c:pt>
                <c:pt idx="129092">
                  <c:v>333.17708333333331</c:v>
                </c:pt>
                <c:pt idx="129093">
                  <c:v>333.1796875</c:v>
                </c:pt>
                <c:pt idx="129094">
                  <c:v>333.18229166666669</c:v>
                </c:pt>
                <c:pt idx="129095">
                  <c:v>333.18489583333331</c:v>
                </c:pt>
                <c:pt idx="129096">
                  <c:v>333.1875</c:v>
                </c:pt>
                <c:pt idx="129097">
                  <c:v>333.19010416666669</c:v>
                </c:pt>
                <c:pt idx="129098">
                  <c:v>333.19270833333331</c:v>
                </c:pt>
                <c:pt idx="129099">
                  <c:v>333.1953125</c:v>
                </c:pt>
                <c:pt idx="129100">
                  <c:v>333.19791666666669</c:v>
                </c:pt>
                <c:pt idx="129101">
                  <c:v>333.20052083333331</c:v>
                </c:pt>
                <c:pt idx="129102">
                  <c:v>333.203125</c:v>
                </c:pt>
                <c:pt idx="129103">
                  <c:v>333.20572916666669</c:v>
                </c:pt>
                <c:pt idx="129104">
                  <c:v>333.20833333333331</c:v>
                </c:pt>
                <c:pt idx="129105">
                  <c:v>333.2109375</c:v>
                </c:pt>
                <c:pt idx="129106">
                  <c:v>333.21354166666669</c:v>
                </c:pt>
                <c:pt idx="129107">
                  <c:v>333.21614583333331</c:v>
                </c:pt>
                <c:pt idx="129108">
                  <c:v>333.21875</c:v>
                </c:pt>
                <c:pt idx="129109">
                  <c:v>333.22135416666669</c:v>
                </c:pt>
                <c:pt idx="129110">
                  <c:v>333.22395833333331</c:v>
                </c:pt>
                <c:pt idx="129111">
                  <c:v>333.2265625</c:v>
                </c:pt>
                <c:pt idx="129112">
                  <c:v>333.22916666666669</c:v>
                </c:pt>
                <c:pt idx="129113">
                  <c:v>333.23177083333331</c:v>
                </c:pt>
                <c:pt idx="129114">
                  <c:v>333.234375</c:v>
                </c:pt>
                <c:pt idx="129115">
                  <c:v>333.23697916666669</c:v>
                </c:pt>
                <c:pt idx="129116">
                  <c:v>333.23958333333331</c:v>
                </c:pt>
                <c:pt idx="129117">
                  <c:v>333.2421875</c:v>
                </c:pt>
                <c:pt idx="129118">
                  <c:v>333.24479166666669</c:v>
                </c:pt>
                <c:pt idx="129119">
                  <c:v>333.24739583333331</c:v>
                </c:pt>
                <c:pt idx="129120">
                  <c:v>333.25</c:v>
                </c:pt>
                <c:pt idx="129121">
                  <c:v>333.25260416666669</c:v>
                </c:pt>
                <c:pt idx="129122">
                  <c:v>333.25520833333331</c:v>
                </c:pt>
                <c:pt idx="129123">
                  <c:v>333.2578125</c:v>
                </c:pt>
                <c:pt idx="129124">
                  <c:v>333.26041666666669</c:v>
                </c:pt>
                <c:pt idx="129125">
                  <c:v>333.26302083333331</c:v>
                </c:pt>
                <c:pt idx="129126">
                  <c:v>333.265625</c:v>
                </c:pt>
                <c:pt idx="129127">
                  <c:v>333.26822916666669</c:v>
                </c:pt>
                <c:pt idx="129128">
                  <c:v>333.27083333333331</c:v>
                </c:pt>
                <c:pt idx="129129">
                  <c:v>333.2734375</c:v>
                </c:pt>
                <c:pt idx="129130">
                  <c:v>333.27604166666669</c:v>
                </c:pt>
                <c:pt idx="129131">
                  <c:v>333.27864583333331</c:v>
                </c:pt>
                <c:pt idx="129132">
                  <c:v>333.28125</c:v>
                </c:pt>
                <c:pt idx="129133">
                  <c:v>333.28385416666669</c:v>
                </c:pt>
                <c:pt idx="129134">
                  <c:v>333.28645833333331</c:v>
                </c:pt>
                <c:pt idx="129135">
                  <c:v>333.2890625</c:v>
                </c:pt>
                <c:pt idx="129136">
                  <c:v>333.29166666666669</c:v>
                </c:pt>
                <c:pt idx="129137">
                  <c:v>333.29427083333331</c:v>
                </c:pt>
                <c:pt idx="129138">
                  <c:v>333.296875</c:v>
                </c:pt>
                <c:pt idx="129139">
                  <c:v>333.29947916666669</c:v>
                </c:pt>
                <c:pt idx="129140">
                  <c:v>333.30208333333331</c:v>
                </c:pt>
                <c:pt idx="129141">
                  <c:v>333.3046875</c:v>
                </c:pt>
                <c:pt idx="129142">
                  <c:v>333.30729166666669</c:v>
                </c:pt>
                <c:pt idx="129143">
                  <c:v>333.30989583333331</c:v>
                </c:pt>
                <c:pt idx="129144">
                  <c:v>333.3125</c:v>
                </c:pt>
                <c:pt idx="129145">
                  <c:v>333.31510416666669</c:v>
                </c:pt>
                <c:pt idx="129146">
                  <c:v>333.31770833333331</c:v>
                </c:pt>
                <c:pt idx="129147">
                  <c:v>333.3203125</c:v>
                </c:pt>
                <c:pt idx="129148">
                  <c:v>333.32291666666669</c:v>
                </c:pt>
                <c:pt idx="129149">
                  <c:v>333.32552083333331</c:v>
                </c:pt>
                <c:pt idx="129150">
                  <c:v>333.328125</c:v>
                </c:pt>
                <c:pt idx="129151">
                  <c:v>333.33072916666669</c:v>
                </c:pt>
                <c:pt idx="129152">
                  <c:v>333.33333333333331</c:v>
                </c:pt>
                <c:pt idx="129153">
                  <c:v>333.3359375</c:v>
                </c:pt>
                <c:pt idx="129154">
                  <c:v>333.33854166666669</c:v>
                </c:pt>
                <c:pt idx="129155">
                  <c:v>333.34114583333331</c:v>
                </c:pt>
                <c:pt idx="129156">
                  <c:v>333.34375</c:v>
                </c:pt>
                <c:pt idx="129157">
                  <c:v>333.34635416666669</c:v>
                </c:pt>
                <c:pt idx="129158">
                  <c:v>333.34895833333331</c:v>
                </c:pt>
                <c:pt idx="129159">
                  <c:v>333.3515625</c:v>
                </c:pt>
                <c:pt idx="129160">
                  <c:v>333.35416666666669</c:v>
                </c:pt>
                <c:pt idx="129161">
                  <c:v>333.35677083333331</c:v>
                </c:pt>
                <c:pt idx="129162">
                  <c:v>333.359375</c:v>
                </c:pt>
                <c:pt idx="129163">
                  <c:v>333.36197916666669</c:v>
                </c:pt>
                <c:pt idx="129164">
                  <c:v>333.36458333333331</c:v>
                </c:pt>
                <c:pt idx="129165">
                  <c:v>333.3671875</c:v>
                </c:pt>
                <c:pt idx="129166">
                  <c:v>333.36979166666669</c:v>
                </c:pt>
                <c:pt idx="129167">
                  <c:v>333.37239583333331</c:v>
                </c:pt>
                <c:pt idx="129168">
                  <c:v>333.375</c:v>
                </c:pt>
                <c:pt idx="129169">
                  <c:v>333.37760416666669</c:v>
                </c:pt>
                <c:pt idx="129170">
                  <c:v>333.38020833333331</c:v>
                </c:pt>
                <c:pt idx="129171">
                  <c:v>333.3828125</c:v>
                </c:pt>
                <c:pt idx="129172">
                  <c:v>333.38541666666669</c:v>
                </c:pt>
                <c:pt idx="129173">
                  <c:v>333.38802083333331</c:v>
                </c:pt>
                <c:pt idx="129174">
                  <c:v>333.390625</c:v>
                </c:pt>
                <c:pt idx="129175">
                  <c:v>333.39322916666669</c:v>
                </c:pt>
                <c:pt idx="129176">
                  <c:v>333.39583333333331</c:v>
                </c:pt>
                <c:pt idx="129177">
                  <c:v>333.3984375</c:v>
                </c:pt>
                <c:pt idx="129178">
                  <c:v>333.40104166666669</c:v>
                </c:pt>
                <c:pt idx="129179">
                  <c:v>333.40364583333331</c:v>
                </c:pt>
                <c:pt idx="129180">
                  <c:v>333.40625</c:v>
                </c:pt>
                <c:pt idx="129181">
                  <c:v>333.40885416666669</c:v>
                </c:pt>
                <c:pt idx="129182">
                  <c:v>333.41145833333331</c:v>
                </c:pt>
                <c:pt idx="129183">
                  <c:v>333.4140625</c:v>
                </c:pt>
                <c:pt idx="129184">
                  <c:v>333.41666666666669</c:v>
                </c:pt>
                <c:pt idx="129185">
                  <c:v>333.41927083333331</c:v>
                </c:pt>
                <c:pt idx="129186">
                  <c:v>333.421875</c:v>
                </c:pt>
                <c:pt idx="129187">
                  <c:v>333.42447916666669</c:v>
                </c:pt>
                <c:pt idx="129188">
                  <c:v>333.42708333333331</c:v>
                </c:pt>
                <c:pt idx="129189">
                  <c:v>333.4296875</c:v>
                </c:pt>
                <c:pt idx="129190">
                  <c:v>333.43229166666669</c:v>
                </c:pt>
                <c:pt idx="129191">
                  <c:v>333.43489583333331</c:v>
                </c:pt>
                <c:pt idx="129192">
                  <c:v>333.4375</c:v>
                </c:pt>
                <c:pt idx="129193">
                  <c:v>333.44010416666669</c:v>
                </c:pt>
                <c:pt idx="129194">
                  <c:v>333.44270833333331</c:v>
                </c:pt>
                <c:pt idx="129195">
                  <c:v>333.4453125</c:v>
                </c:pt>
                <c:pt idx="129196">
                  <c:v>333.44791666666669</c:v>
                </c:pt>
                <c:pt idx="129197">
                  <c:v>333.45052083333331</c:v>
                </c:pt>
                <c:pt idx="129198">
                  <c:v>333.453125</c:v>
                </c:pt>
                <c:pt idx="129199">
                  <c:v>333.45572916666669</c:v>
                </c:pt>
                <c:pt idx="129200">
                  <c:v>333.45833333333331</c:v>
                </c:pt>
                <c:pt idx="129201">
                  <c:v>333.4609375</c:v>
                </c:pt>
                <c:pt idx="129202">
                  <c:v>333.46354166666669</c:v>
                </c:pt>
                <c:pt idx="129203">
                  <c:v>333.46614583333331</c:v>
                </c:pt>
                <c:pt idx="129204">
                  <c:v>333.46875</c:v>
                </c:pt>
                <c:pt idx="129205">
                  <c:v>333.47135416666669</c:v>
                </c:pt>
                <c:pt idx="129206">
                  <c:v>333.47395833333331</c:v>
                </c:pt>
                <c:pt idx="129207">
                  <c:v>333.4765625</c:v>
                </c:pt>
                <c:pt idx="129208">
                  <c:v>333.47916666666669</c:v>
                </c:pt>
                <c:pt idx="129209">
                  <c:v>333.48177083333331</c:v>
                </c:pt>
                <c:pt idx="129210">
                  <c:v>333.484375</c:v>
                </c:pt>
                <c:pt idx="129211">
                  <c:v>333.48697916666669</c:v>
                </c:pt>
                <c:pt idx="129212">
                  <c:v>333.48958333333331</c:v>
                </c:pt>
                <c:pt idx="129213">
                  <c:v>333.4921875</c:v>
                </c:pt>
                <c:pt idx="129214">
                  <c:v>333.49479166666669</c:v>
                </c:pt>
                <c:pt idx="129215">
                  <c:v>333.49739583333331</c:v>
                </c:pt>
                <c:pt idx="129216">
                  <c:v>333.5</c:v>
                </c:pt>
                <c:pt idx="129217">
                  <c:v>333.50260416666669</c:v>
                </c:pt>
                <c:pt idx="129218">
                  <c:v>333.50520833333331</c:v>
                </c:pt>
                <c:pt idx="129219">
                  <c:v>333.5078125</c:v>
                </c:pt>
                <c:pt idx="129220">
                  <c:v>333.51041666666669</c:v>
                </c:pt>
                <c:pt idx="129221">
                  <c:v>333.51302083333331</c:v>
                </c:pt>
                <c:pt idx="129222">
                  <c:v>333.515625</c:v>
                </c:pt>
                <c:pt idx="129223">
                  <c:v>333.51822916666669</c:v>
                </c:pt>
                <c:pt idx="129224">
                  <c:v>333.52083333333331</c:v>
                </c:pt>
                <c:pt idx="129225">
                  <c:v>333.5234375</c:v>
                </c:pt>
                <c:pt idx="129226">
                  <c:v>333.52604166666669</c:v>
                </c:pt>
                <c:pt idx="129227">
                  <c:v>333.52864583333331</c:v>
                </c:pt>
                <c:pt idx="129228">
                  <c:v>333.53125</c:v>
                </c:pt>
                <c:pt idx="129229">
                  <c:v>333.53385416666669</c:v>
                </c:pt>
                <c:pt idx="129230">
                  <c:v>333.53645833333331</c:v>
                </c:pt>
                <c:pt idx="129231">
                  <c:v>333.5390625</c:v>
                </c:pt>
                <c:pt idx="129232">
                  <c:v>333.54166666666669</c:v>
                </c:pt>
                <c:pt idx="129233">
                  <c:v>333.54427083333331</c:v>
                </c:pt>
                <c:pt idx="129234">
                  <c:v>333.546875</c:v>
                </c:pt>
                <c:pt idx="129235">
                  <c:v>333.54947916666669</c:v>
                </c:pt>
                <c:pt idx="129236">
                  <c:v>333.55208333333331</c:v>
                </c:pt>
                <c:pt idx="129237">
                  <c:v>333.5546875</c:v>
                </c:pt>
                <c:pt idx="129238">
                  <c:v>333.55729166666669</c:v>
                </c:pt>
                <c:pt idx="129239">
                  <c:v>333.55989583333331</c:v>
                </c:pt>
                <c:pt idx="129240">
                  <c:v>333.5625</c:v>
                </c:pt>
                <c:pt idx="129241">
                  <c:v>333.56510416666669</c:v>
                </c:pt>
                <c:pt idx="129242">
                  <c:v>333.56770833333331</c:v>
                </c:pt>
                <c:pt idx="129243">
                  <c:v>333.5703125</c:v>
                </c:pt>
                <c:pt idx="129244">
                  <c:v>333.57291666666669</c:v>
                </c:pt>
                <c:pt idx="129245">
                  <c:v>333.57552083333331</c:v>
                </c:pt>
                <c:pt idx="129246">
                  <c:v>333.578125</c:v>
                </c:pt>
                <c:pt idx="129247">
                  <c:v>333.58072916666669</c:v>
                </c:pt>
                <c:pt idx="129248">
                  <c:v>333.58333333333331</c:v>
                </c:pt>
                <c:pt idx="129249">
                  <c:v>333.5859375</c:v>
                </c:pt>
                <c:pt idx="129250">
                  <c:v>333.58854166666669</c:v>
                </c:pt>
                <c:pt idx="129251">
                  <c:v>333.59114583333331</c:v>
                </c:pt>
                <c:pt idx="129252">
                  <c:v>333.59375</c:v>
                </c:pt>
                <c:pt idx="129253">
                  <c:v>333.59635416666669</c:v>
                </c:pt>
                <c:pt idx="129254">
                  <c:v>333.59895833333331</c:v>
                </c:pt>
                <c:pt idx="129255">
                  <c:v>333.6015625</c:v>
                </c:pt>
                <c:pt idx="129256">
                  <c:v>333.60416666666669</c:v>
                </c:pt>
                <c:pt idx="129257">
                  <c:v>333.60677083333331</c:v>
                </c:pt>
                <c:pt idx="129258">
                  <c:v>333.609375</c:v>
                </c:pt>
                <c:pt idx="129259">
                  <c:v>333.61197916666669</c:v>
                </c:pt>
                <c:pt idx="129260">
                  <c:v>333.61458333333331</c:v>
                </c:pt>
                <c:pt idx="129261">
                  <c:v>333.6171875</c:v>
                </c:pt>
                <c:pt idx="129262">
                  <c:v>333.61979166666669</c:v>
                </c:pt>
                <c:pt idx="129263">
                  <c:v>333.62239583333331</c:v>
                </c:pt>
                <c:pt idx="129264">
                  <c:v>333.625</c:v>
                </c:pt>
                <c:pt idx="129265">
                  <c:v>333.62760416666669</c:v>
                </c:pt>
                <c:pt idx="129266">
                  <c:v>333.63020833333331</c:v>
                </c:pt>
                <c:pt idx="129267">
                  <c:v>333.6328125</c:v>
                </c:pt>
                <c:pt idx="129268">
                  <c:v>333.63541666666669</c:v>
                </c:pt>
                <c:pt idx="129269">
                  <c:v>333.63802083333331</c:v>
                </c:pt>
                <c:pt idx="129270">
                  <c:v>333.640625</c:v>
                </c:pt>
                <c:pt idx="129271">
                  <c:v>333.64322916666669</c:v>
                </c:pt>
                <c:pt idx="129272">
                  <c:v>333.64583333333331</c:v>
                </c:pt>
                <c:pt idx="129273">
                  <c:v>333.6484375</c:v>
                </c:pt>
                <c:pt idx="129274">
                  <c:v>333.65104166666669</c:v>
                </c:pt>
                <c:pt idx="129275">
                  <c:v>333.65364583333331</c:v>
                </c:pt>
                <c:pt idx="129276">
                  <c:v>333.65625</c:v>
                </c:pt>
                <c:pt idx="129277">
                  <c:v>333.65885416666669</c:v>
                </c:pt>
                <c:pt idx="129278">
                  <c:v>333.66145833333331</c:v>
                </c:pt>
                <c:pt idx="129279">
                  <c:v>333.6640625</c:v>
                </c:pt>
                <c:pt idx="129280">
                  <c:v>333.66666666666669</c:v>
                </c:pt>
                <c:pt idx="129281">
                  <c:v>333.66927083333331</c:v>
                </c:pt>
                <c:pt idx="129282">
                  <c:v>333.671875</c:v>
                </c:pt>
                <c:pt idx="129283">
                  <c:v>333.67447916666669</c:v>
                </c:pt>
                <c:pt idx="129284">
                  <c:v>333.67708333333331</c:v>
                </c:pt>
                <c:pt idx="129285">
                  <c:v>333.6796875</c:v>
                </c:pt>
                <c:pt idx="129286">
                  <c:v>333.68229166666669</c:v>
                </c:pt>
                <c:pt idx="129287">
                  <c:v>333.68489583333331</c:v>
                </c:pt>
                <c:pt idx="129288">
                  <c:v>333.6875</c:v>
                </c:pt>
                <c:pt idx="129289">
                  <c:v>333.69010416666669</c:v>
                </c:pt>
                <c:pt idx="129290">
                  <c:v>333.69270833333331</c:v>
                </c:pt>
                <c:pt idx="129291">
                  <c:v>333.6953125</c:v>
                </c:pt>
                <c:pt idx="129292">
                  <c:v>333.69791666666669</c:v>
                </c:pt>
                <c:pt idx="129293">
                  <c:v>333.70052083333331</c:v>
                </c:pt>
                <c:pt idx="129294">
                  <c:v>333.703125</c:v>
                </c:pt>
                <c:pt idx="129295">
                  <c:v>333.70572916666669</c:v>
                </c:pt>
                <c:pt idx="129296">
                  <c:v>333.70833333333331</c:v>
                </c:pt>
                <c:pt idx="129297">
                  <c:v>333.7109375</c:v>
                </c:pt>
                <c:pt idx="129298">
                  <c:v>333.71354166666669</c:v>
                </c:pt>
                <c:pt idx="129299">
                  <c:v>333.71614583333331</c:v>
                </c:pt>
                <c:pt idx="129300">
                  <c:v>333.71875</c:v>
                </c:pt>
                <c:pt idx="129301">
                  <c:v>333.72135416666669</c:v>
                </c:pt>
                <c:pt idx="129302">
                  <c:v>333.72395833333331</c:v>
                </c:pt>
                <c:pt idx="129303">
                  <c:v>333.7265625</c:v>
                </c:pt>
                <c:pt idx="129304">
                  <c:v>333.72916666666669</c:v>
                </c:pt>
                <c:pt idx="129305">
                  <c:v>333.73177083333331</c:v>
                </c:pt>
                <c:pt idx="129306">
                  <c:v>333.734375</c:v>
                </c:pt>
                <c:pt idx="129307">
                  <c:v>333.73697916666669</c:v>
                </c:pt>
                <c:pt idx="129308">
                  <c:v>333.73958333333331</c:v>
                </c:pt>
                <c:pt idx="129309">
                  <c:v>333.7421875</c:v>
                </c:pt>
                <c:pt idx="129310">
                  <c:v>333.74479166666669</c:v>
                </c:pt>
                <c:pt idx="129311">
                  <c:v>333.74739583333331</c:v>
                </c:pt>
                <c:pt idx="129312">
                  <c:v>333.75</c:v>
                </c:pt>
                <c:pt idx="129313">
                  <c:v>333.75260416666669</c:v>
                </c:pt>
                <c:pt idx="129314">
                  <c:v>333.75520833333331</c:v>
                </c:pt>
                <c:pt idx="129315">
                  <c:v>333.7578125</c:v>
                </c:pt>
                <c:pt idx="129316">
                  <c:v>333.76041666666669</c:v>
                </c:pt>
                <c:pt idx="129317">
                  <c:v>333.76302083333331</c:v>
                </c:pt>
                <c:pt idx="129318">
                  <c:v>333.765625</c:v>
                </c:pt>
                <c:pt idx="129319">
                  <c:v>333.76822916666669</c:v>
                </c:pt>
                <c:pt idx="129320">
                  <c:v>333.77083333333331</c:v>
                </c:pt>
                <c:pt idx="129321">
                  <c:v>333.7734375</c:v>
                </c:pt>
                <c:pt idx="129322">
                  <c:v>333.77604166666669</c:v>
                </c:pt>
                <c:pt idx="129323">
                  <c:v>333.77864583333331</c:v>
                </c:pt>
                <c:pt idx="129324">
                  <c:v>333.78125</c:v>
                </c:pt>
                <c:pt idx="129325">
                  <c:v>333.78385416666669</c:v>
                </c:pt>
                <c:pt idx="129326">
                  <c:v>333.78645833333331</c:v>
                </c:pt>
                <c:pt idx="129327">
                  <c:v>333.7890625</c:v>
                </c:pt>
                <c:pt idx="129328">
                  <c:v>333.79166666666669</c:v>
                </c:pt>
                <c:pt idx="129329">
                  <c:v>333.79427083333331</c:v>
                </c:pt>
                <c:pt idx="129330">
                  <c:v>333.796875</c:v>
                </c:pt>
                <c:pt idx="129331">
                  <c:v>333.79947916666669</c:v>
                </c:pt>
                <c:pt idx="129332">
                  <c:v>333.80208333333331</c:v>
                </c:pt>
                <c:pt idx="129333">
                  <c:v>333.8046875</c:v>
                </c:pt>
                <c:pt idx="129334">
                  <c:v>333.80729166666669</c:v>
                </c:pt>
                <c:pt idx="129335">
                  <c:v>333.80989583333331</c:v>
                </c:pt>
                <c:pt idx="129336">
                  <c:v>333.8125</c:v>
                </c:pt>
                <c:pt idx="129337">
                  <c:v>333.81510416666669</c:v>
                </c:pt>
                <c:pt idx="129338">
                  <c:v>333.81770833333331</c:v>
                </c:pt>
                <c:pt idx="129339">
                  <c:v>333.8203125</c:v>
                </c:pt>
                <c:pt idx="129340">
                  <c:v>333.82291666666669</c:v>
                </c:pt>
                <c:pt idx="129341">
                  <c:v>333.82552083333331</c:v>
                </c:pt>
                <c:pt idx="129342">
                  <c:v>333.828125</c:v>
                </c:pt>
                <c:pt idx="129343">
                  <c:v>333.83072916666669</c:v>
                </c:pt>
                <c:pt idx="129344">
                  <c:v>333.83333333333331</c:v>
                </c:pt>
                <c:pt idx="129345">
                  <c:v>333.8359375</c:v>
                </c:pt>
                <c:pt idx="129346">
                  <c:v>333.83854166666669</c:v>
                </c:pt>
                <c:pt idx="129347">
                  <c:v>333.84114583333331</c:v>
                </c:pt>
                <c:pt idx="129348">
                  <c:v>333.84375</c:v>
                </c:pt>
                <c:pt idx="129349">
                  <c:v>333.84635416666669</c:v>
                </c:pt>
                <c:pt idx="129350">
                  <c:v>333.84895833333331</c:v>
                </c:pt>
                <c:pt idx="129351">
                  <c:v>333.8515625</c:v>
                </c:pt>
                <c:pt idx="129352">
                  <c:v>333.85416666666669</c:v>
                </c:pt>
                <c:pt idx="129353">
                  <c:v>333.85677083333331</c:v>
                </c:pt>
                <c:pt idx="129354">
                  <c:v>333.859375</c:v>
                </c:pt>
                <c:pt idx="129355">
                  <c:v>333.86197916666669</c:v>
                </c:pt>
                <c:pt idx="129356">
                  <c:v>333.86458333333331</c:v>
                </c:pt>
                <c:pt idx="129357">
                  <c:v>333.8671875</c:v>
                </c:pt>
                <c:pt idx="129358">
                  <c:v>333.86979166666669</c:v>
                </c:pt>
                <c:pt idx="129359">
                  <c:v>333.87239583333331</c:v>
                </c:pt>
                <c:pt idx="129360">
                  <c:v>333.875</c:v>
                </c:pt>
                <c:pt idx="129361">
                  <c:v>333.87760416666669</c:v>
                </c:pt>
                <c:pt idx="129362">
                  <c:v>333.88020833333331</c:v>
                </c:pt>
                <c:pt idx="129363">
                  <c:v>333.8828125</c:v>
                </c:pt>
                <c:pt idx="129364">
                  <c:v>333.88541666666669</c:v>
                </c:pt>
                <c:pt idx="129365">
                  <c:v>333.88802083333331</c:v>
                </c:pt>
                <c:pt idx="129366">
                  <c:v>333.890625</c:v>
                </c:pt>
                <c:pt idx="129367">
                  <c:v>333.89322916666669</c:v>
                </c:pt>
                <c:pt idx="129368">
                  <c:v>333.89583333333331</c:v>
                </c:pt>
                <c:pt idx="129369">
                  <c:v>333.8984375</c:v>
                </c:pt>
                <c:pt idx="129370">
                  <c:v>333.90104166666669</c:v>
                </c:pt>
                <c:pt idx="129371">
                  <c:v>333.90364583333331</c:v>
                </c:pt>
                <c:pt idx="129372">
                  <c:v>333.90625</c:v>
                </c:pt>
                <c:pt idx="129373">
                  <c:v>333.90885416666669</c:v>
                </c:pt>
                <c:pt idx="129374">
                  <c:v>333.91145833333331</c:v>
                </c:pt>
                <c:pt idx="129375">
                  <c:v>333.9140625</c:v>
                </c:pt>
                <c:pt idx="129376">
                  <c:v>333.91666666666669</c:v>
                </c:pt>
                <c:pt idx="129377">
                  <c:v>333.91927083333331</c:v>
                </c:pt>
                <c:pt idx="129378">
                  <c:v>333.921875</c:v>
                </c:pt>
                <c:pt idx="129379">
                  <c:v>333.92447916666669</c:v>
                </c:pt>
                <c:pt idx="129380">
                  <c:v>333.92708333333331</c:v>
                </c:pt>
                <c:pt idx="129381">
                  <c:v>333.9296875</c:v>
                </c:pt>
                <c:pt idx="129382">
                  <c:v>333.93229166666669</c:v>
                </c:pt>
                <c:pt idx="129383">
                  <c:v>333.93489583333331</c:v>
                </c:pt>
                <c:pt idx="129384">
                  <c:v>333.9375</c:v>
                </c:pt>
                <c:pt idx="129385">
                  <c:v>333.94010416666669</c:v>
                </c:pt>
                <c:pt idx="129386">
                  <c:v>333.94270833333331</c:v>
                </c:pt>
                <c:pt idx="129387">
                  <c:v>333.9453125</c:v>
                </c:pt>
                <c:pt idx="129388">
                  <c:v>333.94791666666669</c:v>
                </c:pt>
                <c:pt idx="129389">
                  <c:v>333.95052083333331</c:v>
                </c:pt>
                <c:pt idx="129390">
                  <c:v>333.953125</c:v>
                </c:pt>
                <c:pt idx="129391">
                  <c:v>333.95572916666669</c:v>
                </c:pt>
                <c:pt idx="129392">
                  <c:v>333.95833333333331</c:v>
                </c:pt>
                <c:pt idx="129393">
                  <c:v>333.9609375</c:v>
                </c:pt>
                <c:pt idx="129394">
                  <c:v>333.96354166666669</c:v>
                </c:pt>
                <c:pt idx="129395">
                  <c:v>333.96614583333331</c:v>
                </c:pt>
                <c:pt idx="129396">
                  <c:v>333.96875</c:v>
                </c:pt>
                <c:pt idx="129397">
                  <c:v>333.97135416666669</c:v>
                </c:pt>
                <c:pt idx="129398">
                  <c:v>333.97395833333331</c:v>
                </c:pt>
                <c:pt idx="129399">
                  <c:v>333.9765625</c:v>
                </c:pt>
                <c:pt idx="129400">
                  <c:v>333.97916666666669</c:v>
                </c:pt>
                <c:pt idx="129401">
                  <c:v>333.98177083333331</c:v>
                </c:pt>
                <c:pt idx="129402">
                  <c:v>333.984375</c:v>
                </c:pt>
                <c:pt idx="129403">
                  <c:v>333.98697916666669</c:v>
                </c:pt>
                <c:pt idx="129404">
                  <c:v>333.98958333333331</c:v>
                </c:pt>
                <c:pt idx="129405">
                  <c:v>333.9921875</c:v>
                </c:pt>
                <c:pt idx="129406">
                  <c:v>333.99479166666669</c:v>
                </c:pt>
                <c:pt idx="129407">
                  <c:v>333.99739583333331</c:v>
                </c:pt>
                <c:pt idx="129408">
                  <c:v>334</c:v>
                </c:pt>
                <c:pt idx="129409">
                  <c:v>334.00260416666669</c:v>
                </c:pt>
                <c:pt idx="129410">
                  <c:v>334.00520833333331</c:v>
                </c:pt>
                <c:pt idx="129411">
                  <c:v>334.0078125</c:v>
                </c:pt>
                <c:pt idx="129412">
                  <c:v>334.01041666666669</c:v>
                </c:pt>
                <c:pt idx="129413">
                  <c:v>334.01302083333331</c:v>
                </c:pt>
                <c:pt idx="129414">
                  <c:v>334.015625</c:v>
                </c:pt>
                <c:pt idx="129415">
                  <c:v>334.01822916666669</c:v>
                </c:pt>
                <c:pt idx="129416">
                  <c:v>334.02083333333331</c:v>
                </c:pt>
                <c:pt idx="129417">
                  <c:v>334.0234375</c:v>
                </c:pt>
                <c:pt idx="129418">
                  <c:v>334.02604166666669</c:v>
                </c:pt>
                <c:pt idx="129419">
                  <c:v>334.02864583333331</c:v>
                </c:pt>
                <c:pt idx="129420">
                  <c:v>334.03125</c:v>
                </c:pt>
                <c:pt idx="129421">
                  <c:v>334.03385416666669</c:v>
                </c:pt>
                <c:pt idx="129422">
                  <c:v>334.03645833333331</c:v>
                </c:pt>
                <c:pt idx="129423">
                  <c:v>334.0390625</c:v>
                </c:pt>
                <c:pt idx="129424">
                  <c:v>334.04166666666669</c:v>
                </c:pt>
                <c:pt idx="129425">
                  <c:v>334.04427083333331</c:v>
                </c:pt>
                <c:pt idx="129426">
                  <c:v>334.046875</c:v>
                </c:pt>
                <c:pt idx="129427">
                  <c:v>334.04947916666669</c:v>
                </c:pt>
                <c:pt idx="129428">
                  <c:v>334.05208333333331</c:v>
                </c:pt>
                <c:pt idx="129429">
                  <c:v>334.0546875</c:v>
                </c:pt>
                <c:pt idx="129430">
                  <c:v>334.05729166666669</c:v>
                </c:pt>
                <c:pt idx="129431">
                  <c:v>334.05989583333331</c:v>
                </c:pt>
                <c:pt idx="129432">
                  <c:v>334.0625</c:v>
                </c:pt>
                <c:pt idx="129433">
                  <c:v>334.06510416666669</c:v>
                </c:pt>
                <c:pt idx="129434">
                  <c:v>334.06770833333331</c:v>
                </c:pt>
                <c:pt idx="129435">
                  <c:v>334.0703125</c:v>
                </c:pt>
                <c:pt idx="129436">
                  <c:v>334.07291666666669</c:v>
                </c:pt>
                <c:pt idx="129437">
                  <c:v>334.07552083333331</c:v>
                </c:pt>
                <c:pt idx="129438">
                  <c:v>334.078125</c:v>
                </c:pt>
                <c:pt idx="129439">
                  <c:v>334.08072916666669</c:v>
                </c:pt>
                <c:pt idx="129440">
                  <c:v>334.08333333333331</c:v>
                </c:pt>
                <c:pt idx="129441">
                  <c:v>334.0859375</c:v>
                </c:pt>
                <c:pt idx="129442">
                  <c:v>334.08854166666669</c:v>
                </c:pt>
                <c:pt idx="129443">
                  <c:v>334.09114583333331</c:v>
                </c:pt>
                <c:pt idx="129444">
                  <c:v>334.09375</c:v>
                </c:pt>
                <c:pt idx="129445">
                  <c:v>334.09635416666669</c:v>
                </c:pt>
                <c:pt idx="129446">
                  <c:v>334.09895833333331</c:v>
                </c:pt>
                <c:pt idx="129447">
                  <c:v>334.1015625</c:v>
                </c:pt>
                <c:pt idx="129448">
                  <c:v>334.10416666666669</c:v>
                </c:pt>
                <c:pt idx="129449">
                  <c:v>334.10677083333331</c:v>
                </c:pt>
                <c:pt idx="129450">
                  <c:v>334.109375</c:v>
                </c:pt>
                <c:pt idx="129451">
                  <c:v>334.11197916666669</c:v>
                </c:pt>
                <c:pt idx="129452">
                  <c:v>334.11458333333331</c:v>
                </c:pt>
                <c:pt idx="129453">
                  <c:v>334.1171875</c:v>
                </c:pt>
                <c:pt idx="129454">
                  <c:v>334.11979166666669</c:v>
                </c:pt>
                <c:pt idx="129455">
                  <c:v>334.12239583333331</c:v>
                </c:pt>
                <c:pt idx="129456">
                  <c:v>334.125</c:v>
                </c:pt>
                <c:pt idx="129457">
                  <c:v>334.12760416666669</c:v>
                </c:pt>
                <c:pt idx="129458">
                  <c:v>334.13020833333331</c:v>
                </c:pt>
                <c:pt idx="129459">
                  <c:v>334.1328125</c:v>
                </c:pt>
                <c:pt idx="129460">
                  <c:v>334.13541666666669</c:v>
                </c:pt>
                <c:pt idx="129461">
                  <c:v>334.13802083333331</c:v>
                </c:pt>
                <c:pt idx="129462">
                  <c:v>334.140625</c:v>
                </c:pt>
                <c:pt idx="129463">
                  <c:v>334.14322916666669</c:v>
                </c:pt>
                <c:pt idx="129464">
                  <c:v>334.14583333333331</c:v>
                </c:pt>
                <c:pt idx="129465">
                  <c:v>334.1484375</c:v>
                </c:pt>
                <c:pt idx="129466">
                  <c:v>334.15104166666669</c:v>
                </c:pt>
                <c:pt idx="129467">
                  <c:v>334.15364583333331</c:v>
                </c:pt>
                <c:pt idx="129468">
                  <c:v>334.15625</c:v>
                </c:pt>
                <c:pt idx="129469">
                  <c:v>334.15885416666669</c:v>
                </c:pt>
                <c:pt idx="129470">
                  <c:v>334.16145833333331</c:v>
                </c:pt>
                <c:pt idx="129471">
                  <c:v>334.1640625</c:v>
                </c:pt>
                <c:pt idx="129472">
                  <c:v>334.16666666666669</c:v>
                </c:pt>
                <c:pt idx="129473">
                  <c:v>334.16927083333331</c:v>
                </c:pt>
                <c:pt idx="129474">
                  <c:v>334.171875</c:v>
                </c:pt>
                <c:pt idx="129475">
                  <c:v>334.17447916666669</c:v>
                </c:pt>
                <c:pt idx="129476">
                  <c:v>334.17708333333331</c:v>
                </c:pt>
                <c:pt idx="129477">
                  <c:v>334.1796875</c:v>
                </c:pt>
                <c:pt idx="129478">
                  <c:v>334.18229166666669</c:v>
                </c:pt>
                <c:pt idx="129479">
                  <c:v>334.18489583333331</c:v>
                </c:pt>
                <c:pt idx="129480">
                  <c:v>334.1875</c:v>
                </c:pt>
                <c:pt idx="129481">
                  <c:v>334.19010416666669</c:v>
                </c:pt>
                <c:pt idx="129482">
                  <c:v>334.19270833333331</c:v>
                </c:pt>
                <c:pt idx="129483">
                  <c:v>334.1953125</c:v>
                </c:pt>
                <c:pt idx="129484">
                  <c:v>334.19791666666669</c:v>
                </c:pt>
                <c:pt idx="129485">
                  <c:v>334.20052083333331</c:v>
                </c:pt>
                <c:pt idx="129486">
                  <c:v>334.203125</c:v>
                </c:pt>
                <c:pt idx="129487">
                  <c:v>334.20572916666669</c:v>
                </c:pt>
                <c:pt idx="129488">
                  <c:v>334.20833333333331</c:v>
                </c:pt>
                <c:pt idx="129489">
                  <c:v>334.2109375</c:v>
                </c:pt>
                <c:pt idx="129490">
                  <c:v>334.21354166666669</c:v>
                </c:pt>
                <c:pt idx="129491">
                  <c:v>334.21614583333331</c:v>
                </c:pt>
                <c:pt idx="129492">
                  <c:v>334.21875</c:v>
                </c:pt>
                <c:pt idx="129493">
                  <c:v>334.22135416666669</c:v>
                </c:pt>
                <c:pt idx="129494">
                  <c:v>334.22395833333331</c:v>
                </c:pt>
                <c:pt idx="129495">
                  <c:v>334.2265625</c:v>
                </c:pt>
                <c:pt idx="129496">
                  <c:v>334.22916666666669</c:v>
                </c:pt>
                <c:pt idx="129497">
                  <c:v>334.23177083333331</c:v>
                </c:pt>
                <c:pt idx="129498">
                  <c:v>334.234375</c:v>
                </c:pt>
                <c:pt idx="129499">
                  <c:v>334.23697916666669</c:v>
                </c:pt>
                <c:pt idx="129500">
                  <c:v>334.23958333333331</c:v>
                </c:pt>
                <c:pt idx="129501">
                  <c:v>334.2421875</c:v>
                </c:pt>
                <c:pt idx="129502">
                  <c:v>334.24479166666669</c:v>
                </c:pt>
                <c:pt idx="129503">
                  <c:v>334.24739583333331</c:v>
                </c:pt>
                <c:pt idx="129504">
                  <c:v>334.25</c:v>
                </c:pt>
                <c:pt idx="129505">
                  <c:v>334.25260416666669</c:v>
                </c:pt>
                <c:pt idx="129506">
                  <c:v>334.25520833333331</c:v>
                </c:pt>
                <c:pt idx="129507">
                  <c:v>334.2578125</c:v>
                </c:pt>
                <c:pt idx="129508">
                  <c:v>334.26041666666669</c:v>
                </c:pt>
                <c:pt idx="129509">
                  <c:v>334.26302083333331</c:v>
                </c:pt>
                <c:pt idx="129510">
                  <c:v>334.265625</c:v>
                </c:pt>
                <c:pt idx="129511">
                  <c:v>334.26822916666669</c:v>
                </c:pt>
                <c:pt idx="129512">
                  <c:v>334.27083333333331</c:v>
                </c:pt>
                <c:pt idx="129513">
                  <c:v>334.2734375</c:v>
                </c:pt>
                <c:pt idx="129514">
                  <c:v>334.27604166666669</c:v>
                </c:pt>
                <c:pt idx="129515">
                  <c:v>334.27864583333331</c:v>
                </c:pt>
                <c:pt idx="129516">
                  <c:v>334.28125</c:v>
                </c:pt>
                <c:pt idx="129517">
                  <c:v>334.28385416666669</c:v>
                </c:pt>
                <c:pt idx="129518">
                  <c:v>334.28645833333331</c:v>
                </c:pt>
                <c:pt idx="129519">
                  <c:v>334.2890625</c:v>
                </c:pt>
                <c:pt idx="129520">
                  <c:v>334.29166666666669</c:v>
                </c:pt>
                <c:pt idx="129521">
                  <c:v>334.29427083333331</c:v>
                </c:pt>
                <c:pt idx="129522">
                  <c:v>334.296875</c:v>
                </c:pt>
                <c:pt idx="129523">
                  <c:v>334.29947916666669</c:v>
                </c:pt>
                <c:pt idx="129524">
                  <c:v>334.30208333333331</c:v>
                </c:pt>
                <c:pt idx="129525">
                  <c:v>334.3046875</c:v>
                </c:pt>
                <c:pt idx="129526">
                  <c:v>334.30729166666669</c:v>
                </c:pt>
                <c:pt idx="129527">
                  <c:v>334.30989583333331</c:v>
                </c:pt>
                <c:pt idx="129528">
                  <c:v>334.3125</c:v>
                </c:pt>
                <c:pt idx="129529">
                  <c:v>334.31510416666669</c:v>
                </c:pt>
                <c:pt idx="129530">
                  <c:v>334.31770833333331</c:v>
                </c:pt>
                <c:pt idx="129531">
                  <c:v>334.3203125</c:v>
                </c:pt>
                <c:pt idx="129532">
                  <c:v>334.32291666666669</c:v>
                </c:pt>
                <c:pt idx="129533">
                  <c:v>334.32552083333331</c:v>
                </c:pt>
                <c:pt idx="129534">
                  <c:v>334.328125</c:v>
                </c:pt>
                <c:pt idx="129535">
                  <c:v>334.33072916666669</c:v>
                </c:pt>
                <c:pt idx="129536">
                  <c:v>334.33333333333331</c:v>
                </c:pt>
                <c:pt idx="129537">
                  <c:v>334.3359375</c:v>
                </c:pt>
                <c:pt idx="129538">
                  <c:v>334.33854166666669</c:v>
                </c:pt>
                <c:pt idx="129539">
                  <c:v>334.34114583333331</c:v>
                </c:pt>
                <c:pt idx="129540">
                  <c:v>334.34375</c:v>
                </c:pt>
                <c:pt idx="129541">
                  <c:v>334.34635416666669</c:v>
                </c:pt>
                <c:pt idx="129542">
                  <c:v>334.34895833333331</c:v>
                </c:pt>
                <c:pt idx="129543">
                  <c:v>334.3515625</c:v>
                </c:pt>
                <c:pt idx="129544">
                  <c:v>334.35416666666669</c:v>
                </c:pt>
                <c:pt idx="129545">
                  <c:v>334.35677083333331</c:v>
                </c:pt>
                <c:pt idx="129546">
                  <c:v>334.359375</c:v>
                </c:pt>
                <c:pt idx="129547">
                  <c:v>334.36197916666669</c:v>
                </c:pt>
                <c:pt idx="129548">
                  <c:v>334.36458333333331</c:v>
                </c:pt>
                <c:pt idx="129549">
                  <c:v>334.3671875</c:v>
                </c:pt>
                <c:pt idx="129550">
                  <c:v>334.36979166666669</c:v>
                </c:pt>
                <c:pt idx="129551">
                  <c:v>334.37239583333331</c:v>
                </c:pt>
                <c:pt idx="129552">
                  <c:v>334.375</c:v>
                </c:pt>
                <c:pt idx="129553">
                  <c:v>334.37760416666669</c:v>
                </c:pt>
                <c:pt idx="129554">
                  <c:v>334.38020833333331</c:v>
                </c:pt>
                <c:pt idx="129555">
                  <c:v>334.3828125</c:v>
                </c:pt>
                <c:pt idx="129556">
                  <c:v>334.38541666666669</c:v>
                </c:pt>
                <c:pt idx="129557">
                  <c:v>334.38802083333331</c:v>
                </c:pt>
                <c:pt idx="129558">
                  <c:v>334.390625</c:v>
                </c:pt>
                <c:pt idx="129559">
                  <c:v>334.39322916666669</c:v>
                </c:pt>
                <c:pt idx="129560">
                  <c:v>334.39583333333331</c:v>
                </c:pt>
                <c:pt idx="129561">
                  <c:v>334.3984375</c:v>
                </c:pt>
                <c:pt idx="129562">
                  <c:v>334.40104166666669</c:v>
                </c:pt>
                <c:pt idx="129563">
                  <c:v>334.40364583333331</c:v>
                </c:pt>
                <c:pt idx="129564">
                  <c:v>334.40625</c:v>
                </c:pt>
                <c:pt idx="129565">
                  <c:v>334.40885416666669</c:v>
                </c:pt>
                <c:pt idx="129566">
                  <c:v>334.41145833333331</c:v>
                </c:pt>
                <c:pt idx="129567">
                  <c:v>334.4140625</c:v>
                </c:pt>
                <c:pt idx="129568">
                  <c:v>334.41666666666669</c:v>
                </c:pt>
                <c:pt idx="129569">
                  <c:v>334.41927083333331</c:v>
                </c:pt>
                <c:pt idx="129570">
                  <c:v>334.421875</c:v>
                </c:pt>
                <c:pt idx="129571">
                  <c:v>334.42447916666669</c:v>
                </c:pt>
                <c:pt idx="129572">
                  <c:v>334.42708333333331</c:v>
                </c:pt>
                <c:pt idx="129573">
                  <c:v>334.4296875</c:v>
                </c:pt>
                <c:pt idx="129574">
                  <c:v>334.43229166666669</c:v>
                </c:pt>
                <c:pt idx="129575">
                  <c:v>334.43489583333331</c:v>
                </c:pt>
                <c:pt idx="129576">
                  <c:v>334.4375</c:v>
                </c:pt>
                <c:pt idx="129577">
                  <c:v>334.44010416666669</c:v>
                </c:pt>
                <c:pt idx="129578">
                  <c:v>334.44270833333331</c:v>
                </c:pt>
                <c:pt idx="129579">
                  <c:v>334.4453125</c:v>
                </c:pt>
                <c:pt idx="129580">
                  <c:v>334.44791666666669</c:v>
                </c:pt>
                <c:pt idx="129581">
                  <c:v>334.45052083333331</c:v>
                </c:pt>
                <c:pt idx="129582">
                  <c:v>334.453125</c:v>
                </c:pt>
                <c:pt idx="129583">
                  <c:v>334.45572916666669</c:v>
                </c:pt>
                <c:pt idx="129584">
                  <c:v>334.45833333333331</c:v>
                </c:pt>
                <c:pt idx="129585">
                  <c:v>334.4609375</c:v>
                </c:pt>
                <c:pt idx="129586">
                  <c:v>334.46354166666669</c:v>
                </c:pt>
                <c:pt idx="129587">
                  <c:v>334.46614583333331</c:v>
                </c:pt>
                <c:pt idx="129588">
                  <c:v>334.46875</c:v>
                </c:pt>
                <c:pt idx="129589">
                  <c:v>334.47135416666669</c:v>
                </c:pt>
                <c:pt idx="129590">
                  <c:v>334.47395833333331</c:v>
                </c:pt>
                <c:pt idx="129591">
                  <c:v>334.4765625</c:v>
                </c:pt>
                <c:pt idx="129592">
                  <c:v>334.47916666666669</c:v>
                </c:pt>
                <c:pt idx="129593">
                  <c:v>334.48177083333331</c:v>
                </c:pt>
                <c:pt idx="129594">
                  <c:v>334.484375</c:v>
                </c:pt>
                <c:pt idx="129595">
                  <c:v>334.48697916666669</c:v>
                </c:pt>
                <c:pt idx="129596">
                  <c:v>334.48958333333331</c:v>
                </c:pt>
                <c:pt idx="129597">
                  <c:v>334.4921875</c:v>
                </c:pt>
                <c:pt idx="129598">
                  <c:v>334.49479166666669</c:v>
                </c:pt>
                <c:pt idx="129599">
                  <c:v>334.49739583333331</c:v>
                </c:pt>
                <c:pt idx="129600">
                  <c:v>334.5</c:v>
                </c:pt>
                <c:pt idx="129601">
                  <c:v>334.50260416666669</c:v>
                </c:pt>
                <c:pt idx="129602">
                  <c:v>334.50520833333331</c:v>
                </c:pt>
                <c:pt idx="129603">
                  <c:v>334.5078125</c:v>
                </c:pt>
                <c:pt idx="129604">
                  <c:v>334.51041666666669</c:v>
                </c:pt>
                <c:pt idx="129605">
                  <c:v>334.51302083333331</c:v>
                </c:pt>
                <c:pt idx="129606">
                  <c:v>334.515625</c:v>
                </c:pt>
                <c:pt idx="129607">
                  <c:v>334.51822916666669</c:v>
                </c:pt>
                <c:pt idx="129608">
                  <c:v>334.52083333333331</c:v>
                </c:pt>
                <c:pt idx="129609">
                  <c:v>334.5234375</c:v>
                </c:pt>
                <c:pt idx="129610">
                  <c:v>334.52604166666669</c:v>
                </c:pt>
                <c:pt idx="129611">
                  <c:v>334.52864583333331</c:v>
                </c:pt>
                <c:pt idx="129612">
                  <c:v>334.53125</c:v>
                </c:pt>
                <c:pt idx="129613">
                  <c:v>334.53385416666669</c:v>
                </c:pt>
                <c:pt idx="129614">
                  <c:v>334.53645833333331</c:v>
                </c:pt>
                <c:pt idx="129615">
                  <c:v>334.5390625</c:v>
                </c:pt>
                <c:pt idx="129616">
                  <c:v>334.54166666666669</c:v>
                </c:pt>
                <c:pt idx="129617">
                  <c:v>334.54427083333331</c:v>
                </c:pt>
                <c:pt idx="129618">
                  <c:v>334.546875</c:v>
                </c:pt>
                <c:pt idx="129619">
                  <c:v>334.54947916666669</c:v>
                </c:pt>
                <c:pt idx="129620">
                  <c:v>334.55208333333331</c:v>
                </c:pt>
                <c:pt idx="129621">
                  <c:v>334.5546875</c:v>
                </c:pt>
                <c:pt idx="129622">
                  <c:v>334.55729166666669</c:v>
                </c:pt>
                <c:pt idx="129623">
                  <c:v>334.55989583333331</c:v>
                </c:pt>
                <c:pt idx="129624">
                  <c:v>334.5625</c:v>
                </c:pt>
                <c:pt idx="129625">
                  <c:v>334.56510416666669</c:v>
                </c:pt>
                <c:pt idx="129626">
                  <c:v>334.56770833333331</c:v>
                </c:pt>
                <c:pt idx="129627">
                  <c:v>334.5703125</c:v>
                </c:pt>
                <c:pt idx="129628">
                  <c:v>334.57291666666669</c:v>
                </c:pt>
                <c:pt idx="129629">
                  <c:v>334.57552083333331</c:v>
                </c:pt>
                <c:pt idx="129630">
                  <c:v>334.578125</c:v>
                </c:pt>
                <c:pt idx="129631">
                  <c:v>334.58072916666669</c:v>
                </c:pt>
                <c:pt idx="129632">
                  <c:v>334.58333333333331</c:v>
                </c:pt>
                <c:pt idx="129633">
                  <c:v>334.5859375</c:v>
                </c:pt>
                <c:pt idx="129634">
                  <c:v>334.58854166666669</c:v>
                </c:pt>
                <c:pt idx="129635">
                  <c:v>334.59114583333331</c:v>
                </c:pt>
                <c:pt idx="129636">
                  <c:v>334.59375</c:v>
                </c:pt>
                <c:pt idx="129637">
                  <c:v>334.59635416666669</c:v>
                </c:pt>
                <c:pt idx="129638">
                  <c:v>334.59895833333331</c:v>
                </c:pt>
                <c:pt idx="129639">
                  <c:v>334.6015625</c:v>
                </c:pt>
                <c:pt idx="129640">
                  <c:v>334.60416666666669</c:v>
                </c:pt>
                <c:pt idx="129641">
                  <c:v>334.60677083333331</c:v>
                </c:pt>
                <c:pt idx="129642">
                  <c:v>334.609375</c:v>
                </c:pt>
                <c:pt idx="129643">
                  <c:v>334.61197916666669</c:v>
                </c:pt>
                <c:pt idx="129644">
                  <c:v>334.61458333333331</c:v>
                </c:pt>
                <c:pt idx="129645">
                  <c:v>334.6171875</c:v>
                </c:pt>
                <c:pt idx="129646">
                  <c:v>334.61979166666669</c:v>
                </c:pt>
                <c:pt idx="129647">
                  <c:v>334.62239583333331</c:v>
                </c:pt>
                <c:pt idx="129648">
                  <c:v>334.625</c:v>
                </c:pt>
                <c:pt idx="129649">
                  <c:v>334.62760416666669</c:v>
                </c:pt>
                <c:pt idx="129650">
                  <c:v>334.63020833333331</c:v>
                </c:pt>
                <c:pt idx="129651">
                  <c:v>334.6328125</c:v>
                </c:pt>
                <c:pt idx="129652">
                  <c:v>334.63541666666669</c:v>
                </c:pt>
                <c:pt idx="129653">
                  <c:v>334.63802083333331</c:v>
                </c:pt>
                <c:pt idx="129654">
                  <c:v>334.640625</c:v>
                </c:pt>
                <c:pt idx="129655">
                  <c:v>334.64322916666669</c:v>
                </c:pt>
                <c:pt idx="129656">
                  <c:v>334.64583333333331</c:v>
                </c:pt>
                <c:pt idx="129657">
                  <c:v>334.6484375</c:v>
                </c:pt>
                <c:pt idx="129658">
                  <c:v>334.65104166666669</c:v>
                </c:pt>
                <c:pt idx="129659">
                  <c:v>334.65364583333331</c:v>
                </c:pt>
                <c:pt idx="129660">
                  <c:v>334.65625</c:v>
                </c:pt>
                <c:pt idx="129661">
                  <c:v>334.65885416666669</c:v>
                </c:pt>
                <c:pt idx="129662">
                  <c:v>334.66145833333331</c:v>
                </c:pt>
                <c:pt idx="129663">
                  <c:v>334.6640625</c:v>
                </c:pt>
                <c:pt idx="129664">
                  <c:v>334.66666666666669</c:v>
                </c:pt>
                <c:pt idx="129665">
                  <c:v>334.66927083333331</c:v>
                </c:pt>
                <c:pt idx="129666">
                  <c:v>334.671875</c:v>
                </c:pt>
                <c:pt idx="129667">
                  <c:v>334.67447916666669</c:v>
                </c:pt>
                <c:pt idx="129668">
                  <c:v>334.67708333333331</c:v>
                </c:pt>
                <c:pt idx="129669">
                  <c:v>334.6796875</c:v>
                </c:pt>
                <c:pt idx="129670">
                  <c:v>334.68229166666669</c:v>
                </c:pt>
                <c:pt idx="129671">
                  <c:v>334.68489583333331</c:v>
                </c:pt>
                <c:pt idx="129672">
                  <c:v>334.6875</c:v>
                </c:pt>
                <c:pt idx="129673">
                  <c:v>334.69010416666669</c:v>
                </c:pt>
                <c:pt idx="129674">
                  <c:v>334.69270833333331</c:v>
                </c:pt>
                <c:pt idx="129675">
                  <c:v>334.6953125</c:v>
                </c:pt>
                <c:pt idx="129676">
                  <c:v>334.69791666666669</c:v>
                </c:pt>
                <c:pt idx="129677">
                  <c:v>334.70052083333331</c:v>
                </c:pt>
                <c:pt idx="129678">
                  <c:v>334.703125</c:v>
                </c:pt>
                <c:pt idx="129679">
                  <c:v>334.70572916666669</c:v>
                </c:pt>
                <c:pt idx="129680">
                  <c:v>334.70833333333331</c:v>
                </c:pt>
                <c:pt idx="129681">
                  <c:v>334.7109375</c:v>
                </c:pt>
                <c:pt idx="129682">
                  <c:v>334.71354166666669</c:v>
                </c:pt>
                <c:pt idx="129683">
                  <c:v>334.71614583333331</c:v>
                </c:pt>
                <c:pt idx="129684">
                  <c:v>334.71875</c:v>
                </c:pt>
                <c:pt idx="129685">
                  <c:v>334.72135416666669</c:v>
                </c:pt>
                <c:pt idx="129686">
                  <c:v>334.72395833333331</c:v>
                </c:pt>
                <c:pt idx="129687">
                  <c:v>334.7265625</c:v>
                </c:pt>
                <c:pt idx="129688">
                  <c:v>334.72916666666669</c:v>
                </c:pt>
                <c:pt idx="129689">
                  <c:v>334.73177083333331</c:v>
                </c:pt>
                <c:pt idx="129690">
                  <c:v>334.734375</c:v>
                </c:pt>
                <c:pt idx="129691">
                  <c:v>334.73697916666669</c:v>
                </c:pt>
                <c:pt idx="129692">
                  <c:v>334.73958333333331</c:v>
                </c:pt>
                <c:pt idx="129693">
                  <c:v>334.7421875</c:v>
                </c:pt>
                <c:pt idx="129694">
                  <c:v>334.74479166666669</c:v>
                </c:pt>
                <c:pt idx="129695">
                  <c:v>334.74739583333331</c:v>
                </c:pt>
                <c:pt idx="129696">
                  <c:v>334.75</c:v>
                </c:pt>
                <c:pt idx="129697">
                  <c:v>334.75260416666669</c:v>
                </c:pt>
                <c:pt idx="129698">
                  <c:v>334.75520833333331</c:v>
                </c:pt>
                <c:pt idx="129699">
                  <c:v>334.7578125</c:v>
                </c:pt>
                <c:pt idx="129700">
                  <c:v>334.76041666666669</c:v>
                </c:pt>
                <c:pt idx="129701">
                  <c:v>334.76302083333331</c:v>
                </c:pt>
                <c:pt idx="129702">
                  <c:v>334.765625</c:v>
                </c:pt>
                <c:pt idx="129703">
                  <c:v>334.76822916666669</c:v>
                </c:pt>
                <c:pt idx="129704">
                  <c:v>334.77083333333331</c:v>
                </c:pt>
                <c:pt idx="129705">
                  <c:v>334.7734375</c:v>
                </c:pt>
                <c:pt idx="129706">
                  <c:v>334.77604166666669</c:v>
                </c:pt>
                <c:pt idx="129707">
                  <c:v>334.77864583333331</c:v>
                </c:pt>
                <c:pt idx="129708">
                  <c:v>334.78125</c:v>
                </c:pt>
                <c:pt idx="129709">
                  <c:v>334.78385416666669</c:v>
                </c:pt>
                <c:pt idx="129710">
                  <c:v>334.78645833333331</c:v>
                </c:pt>
                <c:pt idx="129711">
                  <c:v>334.7890625</c:v>
                </c:pt>
                <c:pt idx="129712">
                  <c:v>334.79166666666669</c:v>
                </c:pt>
                <c:pt idx="129713">
                  <c:v>334.79427083333331</c:v>
                </c:pt>
                <c:pt idx="129714">
                  <c:v>334.796875</c:v>
                </c:pt>
                <c:pt idx="129715">
                  <c:v>334.79947916666669</c:v>
                </c:pt>
                <c:pt idx="129716">
                  <c:v>334.80208333333331</c:v>
                </c:pt>
                <c:pt idx="129717">
                  <c:v>334.8046875</c:v>
                </c:pt>
                <c:pt idx="129718">
                  <c:v>334.80729166666669</c:v>
                </c:pt>
                <c:pt idx="129719">
                  <c:v>334.80989583333331</c:v>
                </c:pt>
                <c:pt idx="129720">
                  <c:v>334.8125</c:v>
                </c:pt>
                <c:pt idx="129721">
                  <c:v>334.81510416666669</c:v>
                </c:pt>
                <c:pt idx="129722">
                  <c:v>334.81770833333331</c:v>
                </c:pt>
                <c:pt idx="129723">
                  <c:v>334.8203125</c:v>
                </c:pt>
                <c:pt idx="129724">
                  <c:v>334.82291666666669</c:v>
                </c:pt>
                <c:pt idx="129725">
                  <c:v>334.82552083333331</c:v>
                </c:pt>
                <c:pt idx="129726">
                  <c:v>334.828125</c:v>
                </c:pt>
                <c:pt idx="129727">
                  <c:v>334.83072916666669</c:v>
                </c:pt>
                <c:pt idx="129728">
                  <c:v>334.83333333333331</c:v>
                </c:pt>
                <c:pt idx="129729">
                  <c:v>334.8359375</c:v>
                </c:pt>
                <c:pt idx="129730">
                  <c:v>334.83854166666669</c:v>
                </c:pt>
                <c:pt idx="129731">
                  <c:v>334.84114583333331</c:v>
                </c:pt>
                <c:pt idx="129732">
                  <c:v>334.84375</c:v>
                </c:pt>
                <c:pt idx="129733">
                  <c:v>334.84635416666669</c:v>
                </c:pt>
                <c:pt idx="129734">
                  <c:v>334.84895833333331</c:v>
                </c:pt>
                <c:pt idx="129735">
                  <c:v>334.8515625</c:v>
                </c:pt>
                <c:pt idx="129736">
                  <c:v>334.85416666666669</c:v>
                </c:pt>
                <c:pt idx="129737">
                  <c:v>334.85677083333331</c:v>
                </c:pt>
                <c:pt idx="129738">
                  <c:v>334.859375</c:v>
                </c:pt>
                <c:pt idx="129739">
                  <c:v>334.86197916666669</c:v>
                </c:pt>
                <c:pt idx="129740">
                  <c:v>334.86458333333331</c:v>
                </c:pt>
                <c:pt idx="129741">
                  <c:v>334.8671875</c:v>
                </c:pt>
                <c:pt idx="129742">
                  <c:v>334.86979166666669</c:v>
                </c:pt>
                <c:pt idx="129743">
                  <c:v>334.87239583333331</c:v>
                </c:pt>
                <c:pt idx="129744">
                  <c:v>334.875</c:v>
                </c:pt>
                <c:pt idx="129745">
                  <c:v>334.87760416666669</c:v>
                </c:pt>
                <c:pt idx="129746">
                  <c:v>334.88020833333331</c:v>
                </c:pt>
                <c:pt idx="129747">
                  <c:v>334.8828125</c:v>
                </c:pt>
                <c:pt idx="129748">
                  <c:v>334.88541666666669</c:v>
                </c:pt>
                <c:pt idx="129749">
                  <c:v>334.88802083333331</c:v>
                </c:pt>
                <c:pt idx="129750">
                  <c:v>334.890625</c:v>
                </c:pt>
                <c:pt idx="129751">
                  <c:v>334.89322916666669</c:v>
                </c:pt>
                <c:pt idx="129752">
                  <c:v>334.89583333333331</c:v>
                </c:pt>
                <c:pt idx="129753">
                  <c:v>334.8984375</c:v>
                </c:pt>
                <c:pt idx="129754">
                  <c:v>334.90104166666669</c:v>
                </c:pt>
                <c:pt idx="129755">
                  <c:v>334.90364583333331</c:v>
                </c:pt>
                <c:pt idx="129756">
                  <c:v>334.90625</c:v>
                </c:pt>
                <c:pt idx="129757">
                  <c:v>334.90885416666669</c:v>
                </c:pt>
                <c:pt idx="129758">
                  <c:v>334.91145833333331</c:v>
                </c:pt>
                <c:pt idx="129759">
                  <c:v>334.9140625</c:v>
                </c:pt>
                <c:pt idx="129760">
                  <c:v>334.91666666666669</c:v>
                </c:pt>
                <c:pt idx="129761">
                  <c:v>334.91927083333331</c:v>
                </c:pt>
                <c:pt idx="129762">
                  <c:v>334.921875</c:v>
                </c:pt>
                <c:pt idx="129763">
                  <c:v>334.92447916666669</c:v>
                </c:pt>
                <c:pt idx="129764">
                  <c:v>334.92708333333331</c:v>
                </c:pt>
                <c:pt idx="129765">
                  <c:v>334.9296875</c:v>
                </c:pt>
                <c:pt idx="129766">
                  <c:v>334.93229166666669</c:v>
                </c:pt>
                <c:pt idx="129767">
                  <c:v>334.93489583333331</c:v>
                </c:pt>
                <c:pt idx="129768">
                  <c:v>334.9375</c:v>
                </c:pt>
                <c:pt idx="129769">
                  <c:v>334.94010416666669</c:v>
                </c:pt>
                <c:pt idx="129770">
                  <c:v>334.94270833333331</c:v>
                </c:pt>
                <c:pt idx="129771">
                  <c:v>334.9453125</c:v>
                </c:pt>
                <c:pt idx="129772">
                  <c:v>334.94791666666669</c:v>
                </c:pt>
                <c:pt idx="129773">
                  <c:v>334.95052083333331</c:v>
                </c:pt>
                <c:pt idx="129774">
                  <c:v>334.953125</c:v>
                </c:pt>
                <c:pt idx="129775">
                  <c:v>334.95572916666669</c:v>
                </c:pt>
                <c:pt idx="129776">
                  <c:v>334.95833333333331</c:v>
                </c:pt>
                <c:pt idx="129777">
                  <c:v>334.9609375</c:v>
                </c:pt>
                <c:pt idx="129778">
                  <c:v>334.96354166666669</c:v>
                </c:pt>
                <c:pt idx="129779">
                  <c:v>334.96614583333331</c:v>
                </c:pt>
                <c:pt idx="129780">
                  <c:v>334.96875</c:v>
                </c:pt>
                <c:pt idx="129781">
                  <c:v>334.97135416666669</c:v>
                </c:pt>
                <c:pt idx="129782">
                  <c:v>334.97395833333331</c:v>
                </c:pt>
                <c:pt idx="129783">
                  <c:v>334.9765625</c:v>
                </c:pt>
                <c:pt idx="129784">
                  <c:v>334.97916666666669</c:v>
                </c:pt>
                <c:pt idx="129785">
                  <c:v>334.98177083333331</c:v>
                </c:pt>
                <c:pt idx="129786">
                  <c:v>334.984375</c:v>
                </c:pt>
                <c:pt idx="129787">
                  <c:v>334.98697916666669</c:v>
                </c:pt>
                <c:pt idx="129788">
                  <c:v>334.98958333333331</c:v>
                </c:pt>
                <c:pt idx="129789">
                  <c:v>334.9921875</c:v>
                </c:pt>
                <c:pt idx="129790">
                  <c:v>334.99479166666669</c:v>
                </c:pt>
                <c:pt idx="129791">
                  <c:v>334.99739583333331</c:v>
                </c:pt>
                <c:pt idx="129792">
                  <c:v>335</c:v>
                </c:pt>
                <c:pt idx="129793">
                  <c:v>335.00260416666669</c:v>
                </c:pt>
                <c:pt idx="129794">
                  <c:v>335.00520833333331</c:v>
                </c:pt>
                <c:pt idx="129795">
                  <c:v>335.0078125</c:v>
                </c:pt>
                <c:pt idx="129796">
                  <c:v>335.01041666666669</c:v>
                </c:pt>
                <c:pt idx="129797">
                  <c:v>335.01302083333331</c:v>
                </c:pt>
                <c:pt idx="129798">
                  <c:v>335.015625</c:v>
                </c:pt>
                <c:pt idx="129799">
                  <c:v>335.01822916666669</c:v>
                </c:pt>
                <c:pt idx="129800">
                  <c:v>335.02083333333331</c:v>
                </c:pt>
                <c:pt idx="129801">
                  <c:v>335.0234375</c:v>
                </c:pt>
                <c:pt idx="129802">
                  <c:v>335.02604166666669</c:v>
                </c:pt>
                <c:pt idx="129803">
                  <c:v>335.02864583333331</c:v>
                </c:pt>
                <c:pt idx="129804">
                  <c:v>335.03125</c:v>
                </c:pt>
                <c:pt idx="129805">
                  <c:v>335.03385416666669</c:v>
                </c:pt>
                <c:pt idx="129806">
                  <c:v>335.03645833333331</c:v>
                </c:pt>
                <c:pt idx="129807">
                  <c:v>335.0390625</c:v>
                </c:pt>
                <c:pt idx="129808">
                  <c:v>335.04166666666669</c:v>
                </c:pt>
                <c:pt idx="129809">
                  <c:v>335.04427083333331</c:v>
                </c:pt>
                <c:pt idx="129810">
                  <c:v>335.046875</c:v>
                </c:pt>
                <c:pt idx="129811">
                  <c:v>335.04947916666669</c:v>
                </c:pt>
                <c:pt idx="129812">
                  <c:v>335.05208333333331</c:v>
                </c:pt>
                <c:pt idx="129813">
                  <c:v>335.0546875</c:v>
                </c:pt>
                <c:pt idx="129814">
                  <c:v>335.05729166666669</c:v>
                </c:pt>
                <c:pt idx="129815">
                  <c:v>335.05989583333331</c:v>
                </c:pt>
                <c:pt idx="129816">
                  <c:v>335.0625</c:v>
                </c:pt>
                <c:pt idx="129817">
                  <c:v>335.06510416666669</c:v>
                </c:pt>
                <c:pt idx="129818">
                  <c:v>335.06770833333331</c:v>
                </c:pt>
                <c:pt idx="129819">
                  <c:v>335.0703125</c:v>
                </c:pt>
                <c:pt idx="129820">
                  <c:v>335.07291666666669</c:v>
                </c:pt>
                <c:pt idx="129821">
                  <c:v>335.07552083333331</c:v>
                </c:pt>
                <c:pt idx="129822">
                  <c:v>335.078125</c:v>
                </c:pt>
                <c:pt idx="129823">
                  <c:v>335.08072916666669</c:v>
                </c:pt>
                <c:pt idx="129824">
                  <c:v>335.08333333333331</c:v>
                </c:pt>
                <c:pt idx="129825">
                  <c:v>335.0859375</c:v>
                </c:pt>
                <c:pt idx="129826">
                  <c:v>335.08854166666669</c:v>
                </c:pt>
                <c:pt idx="129827">
                  <c:v>335.09114583333331</c:v>
                </c:pt>
                <c:pt idx="129828">
                  <c:v>335.09375</c:v>
                </c:pt>
                <c:pt idx="129829">
                  <c:v>335.09635416666669</c:v>
                </c:pt>
                <c:pt idx="129830">
                  <c:v>335.09895833333331</c:v>
                </c:pt>
                <c:pt idx="129831">
                  <c:v>335.1015625</c:v>
                </c:pt>
                <c:pt idx="129832">
                  <c:v>335.10416666666669</c:v>
                </c:pt>
                <c:pt idx="129833">
                  <c:v>335.10677083333331</c:v>
                </c:pt>
                <c:pt idx="129834">
                  <c:v>335.109375</c:v>
                </c:pt>
                <c:pt idx="129835">
                  <c:v>335.11197916666669</c:v>
                </c:pt>
                <c:pt idx="129836">
                  <c:v>335.11458333333331</c:v>
                </c:pt>
                <c:pt idx="129837">
                  <c:v>335.1171875</c:v>
                </c:pt>
                <c:pt idx="129838">
                  <c:v>335.11979166666669</c:v>
                </c:pt>
                <c:pt idx="129839">
                  <c:v>335.12239583333331</c:v>
                </c:pt>
                <c:pt idx="129840">
                  <c:v>335.125</c:v>
                </c:pt>
                <c:pt idx="129841">
                  <c:v>335.12760416666669</c:v>
                </c:pt>
                <c:pt idx="129842">
                  <c:v>335.13020833333331</c:v>
                </c:pt>
                <c:pt idx="129843">
                  <c:v>335.1328125</c:v>
                </c:pt>
                <c:pt idx="129844">
                  <c:v>335.13541666666669</c:v>
                </c:pt>
                <c:pt idx="129845">
                  <c:v>335.13802083333331</c:v>
                </c:pt>
                <c:pt idx="129846">
                  <c:v>335.140625</c:v>
                </c:pt>
                <c:pt idx="129847">
                  <c:v>335.14322916666669</c:v>
                </c:pt>
                <c:pt idx="129848">
                  <c:v>335.14583333333331</c:v>
                </c:pt>
                <c:pt idx="129849">
                  <c:v>335.1484375</c:v>
                </c:pt>
                <c:pt idx="129850">
                  <c:v>335.15104166666669</c:v>
                </c:pt>
                <c:pt idx="129851">
                  <c:v>335.15364583333331</c:v>
                </c:pt>
                <c:pt idx="129852">
                  <c:v>335.15625</c:v>
                </c:pt>
                <c:pt idx="129853">
                  <c:v>335.15885416666669</c:v>
                </c:pt>
                <c:pt idx="129854">
                  <c:v>335.16145833333331</c:v>
                </c:pt>
                <c:pt idx="129855">
                  <c:v>335.1640625</c:v>
                </c:pt>
                <c:pt idx="129856">
                  <c:v>335.16666666666669</c:v>
                </c:pt>
                <c:pt idx="129857">
                  <c:v>335.16927083333331</c:v>
                </c:pt>
                <c:pt idx="129858">
                  <c:v>335.171875</c:v>
                </c:pt>
                <c:pt idx="129859">
                  <c:v>335.17447916666669</c:v>
                </c:pt>
                <c:pt idx="129860">
                  <c:v>335.17708333333331</c:v>
                </c:pt>
                <c:pt idx="129861">
                  <c:v>335.1796875</c:v>
                </c:pt>
                <c:pt idx="129862">
                  <c:v>335.18229166666669</c:v>
                </c:pt>
                <c:pt idx="129863">
                  <c:v>335.18489583333331</c:v>
                </c:pt>
                <c:pt idx="129864">
                  <c:v>335.1875</c:v>
                </c:pt>
                <c:pt idx="129865">
                  <c:v>335.19010416666669</c:v>
                </c:pt>
                <c:pt idx="129866">
                  <c:v>335.19270833333331</c:v>
                </c:pt>
                <c:pt idx="129867">
                  <c:v>335.1953125</c:v>
                </c:pt>
                <c:pt idx="129868">
                  <c:v>335.19791666666669</c:v>
                </c:pt>
                <c:pt idx="129869">
                  <c:v>335.20052083333331</c:v>
                </c:pt>
                <c:pt idx="129870">
                  <c:v>335.203125</c:v>
                </c:pt>
                <c:pt idx="129871">
                  <c:v>335.20572916666669</c:v>
                </c:pt>
                <c:pt idx="129872">
                  <c:v>335.20833333333331</c:v>
                </c:pt>
                <c:pt idx="129873">
                  <c:v>335.2109375</c:v>
                </c:pt>
                <c:pt idx="129874">
                  <c:v>335.21354166666669</c:v>
                </c:pt>
                <c:pt idx="129875">
                  <c:v>335.21614583333331</c:v>
                </c:pt>
                <c:pt idx="129876">
                  <c:v>335.21875</c:v>
                </c:pt>
                <c:pt idx="129877">
                  <c:v>335.22135416666669</c:v>
                </c:pt>
                <c:pt idx="129878">
                  <c:v>335.22395833333331</c:v>
                </c:pt>
                <c:pt idx="129879">
                  <c:v>335.2265625</c:v>
                </c:pt>
                <c:pt idx="129880">
                  <c:v>335.22916666666669</c:v>
                </c:pt>
                <c:pt idx="129881">
                  <c:v>335.23177083333331</c:v>
                </c:pt>
                <c:pt idx="129882">
                  <c:v>335.234375</c:v>
                </c:pt>
                <c:pt idx="129883">
                  <c:v>335.23697916666669</c:v>
                </c:pt>
                <c:pt idx="129884">
                  <c:v>335.23958333333331</c:v>
                </c:pt>
                <c:pt idx="129885">
                  <c:v>335.2421875</c:v>
                </c:pt>
                <c:pt idx="129886">
                  <c:v>335.24479166666669</c:v>
                </c:pt>
                <c:pt idx="129887">
                  <c:v>335.24739583333331</c:v>
                </c:pt>
                <c:pt idx="129888">
                  <c:v>335.25</c:v>
                </c:pt>
                <c:pt idx="129889">
                  <c:v>335.25260416666669</c:v>
                </c:pt>
                <c:pt idx="129890">
                  <c:v>335.25520833333331</c:v>
                </c:pt>
                <c:pt idx="129891">
                  <c:v>335.2578125</c:v>
                </c:pt>
                <c:pt idx="129892">
                  <c:v>335.26041666666669</c:v>
                </c:pt>
                <c:pt idx="129893">
                  <c:v>335.26302083333331</c:v>
                </c:pt>
                <c:pt idx="129894">
                  <c:v>335.265625</c:v>
                </c:pt>
                <c:pt idx="129895">
                  <c:v>335.26822916666669</c:v>
                </c:pt>
                <c:pt idx="129896">
                  <c:v>335.27083333333331</c:v>
                </c:pt>
                <c:pt idx="129897">
                  <c:v>335.2734375</c:v>
                </c:pt>
                <c:pt idx="129898">
                  <c:v>335.27604166666669</c:v>
                </c:pt>
                <c:pt idx="129899">
                  <c:v>335.27864583333331</c:v>
                </c:pt>
                <c:pt idx="129900">
                  <c:v>335.28125</c:v>
                </c:pt>
                <c:pt idx="129901">
                  <c:v>335.28385416666669</c:v>
                </c:pt>
                <c:pt idx="129902">
                  <c:v>335.28645833333331</c:v>
                </c:pt>
                <c:pt idx="129903">
                  <c:v>335.2890625</c:v>
                </c:pt>
                <c:pt idx="129904">
                  <c:v>335.29166666666669</c:v>
                </c:pt>
                <c:pt idx="129905">
                  <c:v>335.29427083333331</c:v>
                </c:pt>
                <c:pt idx="129906">
                  <c:v>335.296875</c:v>
                </c:pt>
                <c:pt idx="129907">
                  <c:v>335.29947916666669</c:v>
                </c:pt>
                <c:pt idx="129908">
                  <c:v>335.30208333333331</c:v>
                </c:pt>
                <c:pt idx="129909">
                  <c:v>335.3046875</c:v>
                </c:pt>
                <c:pt idx="129910">
                  <c:v>335.30729166666669</c:v>
                </c:pt>
                <c:pt idx="129911">
                  <c:v>335.30989583333331</c:v>
                </c:pt>
                <c:pt idx="129912">
                  <c:v>335.3125</c:v>
                </c:pt>
                <c:pt idx="129913">
                  <c:v>335.31510416666669</c:v>
                </c:pt>
                <c:pt idx="129914">
                  <c:v>335.31770833333331</c:v>
                </c:pt>
                <c:pt idx="129915">
                  <c:v>335.3203125</c:v>
                </c:pt>
                <c:pt idx="129916">
                  <c:v>335.32291666666669</c:v>
                </c:pt>
                <c:pt idx="129917">
                  <c:v>335.32552083333331</c:v>
                </c:pt>
                <c:pt idx="129918">
                  <c:v>335.328125</c:v>
                </c:pt>
                <c:pt idx="129919">
                  <c:v>335.33072916666669</c:v>
                </c:pt>
                <c:pt idx="129920">
                  <c:v>335.33333333333331</c:v>
                </c:pt>
                <c:pt idx="129921">
                  <c:v>335.3359375</c:v>
                </c:pt>
                <c:pt idx="129922">
                  <c:v>335.33854166666669</c:v>
                </c:pt>
                <c:pt idx="129923">
                  <c:v>335.34114583333331</c:v>
                </c:pt>
                <c:pt idx="129924">
                  <c:v>335.34375</c:v>
                </c:pt>
                <c:pt idx="129925">
                  <c:v>335.34635416666669</c:v>
                </c:pt>
                <c:pt idx="129926">
                  <c:v>335.34895833333331</c:v>
                </c:pt>
                <c:pt idx="129927">
                  <c:v>335.3515625</c:v>
                </c:pt>
                <c:pt idx="129928">
                  <c:v>335.35416666666669</c:v>
                </c:pt>
                <c:pt idx="129929">
                  <c:v>335.35677083333331</c:v>
                </c:pt>
                <c:pt idx="129930">
                  <c:v>335.359375</c:v>
                </c:pt>
                <c:pt idx="129931">
                  <c:v>335.36197916666669</c:v>
                </c:pt>
                <c:pt idx="129932">
                  <c:v>335.36458333333331</c:v>
                </c:pt>
                <c:pt idx="129933">
                  <c:v>335.3671875</c:v>
                </c:pt>
                <c:pt idx="129934">
                  <c:v>335.36979166666669</c:v>
                </c:pt>
                <c:pt idx="129935">
                  <c:v>335.37239583333331</c:v>
                </c:pt>
                <c:pt idx="129936">
                  <c:v>335.375</c:v>
                </c:pt>
                <c:pt idx="129937">
                  <c:v>335.37760416666669</c:v>
                </c:pt>
                <c:pt idx="129938">
                  <c:v>335.38020833333331</c:v>
                </c:pt>
                <c:pt idx="129939">
                  <c:v>335.3828125</c:v>
                </c:pt>
                <c:pt idx="129940">
                  <c:v>335.38541666666669</c:v>
                </c:pt>
                <c:pt idx="129941">
                  <c:v>335.38802083333331</c:v>
                </c:pt>
                <c:pt idx="129942">
                  <c:v>335.390625</c:v>
                </c:pt>
                <c:pt idx="129943">
                  <c:v>335.39322916666669</c:v>
                </c:pt>
                <c:pt idx="129944">
                  <c:v>335.39583333333331</c:v>
                </c:pt>
                <c:pt idx="129945">
                  <c:v>335.3984375</c:v>
                </c:pt>
                <c:pt idx="129946">
                  <c:v>335.40104166666669</c:v>
                </c:pt>
                <c:pt idx="129947">
                  <c:v>335.40364583333331</c:v>
                </c:pt>
                <c:pt idx="129948">
                  <c:v>335.40625</c:v>
                </c:pt>
                <c:pt idx="129949">
                  <c:v>335.40885416666669</c:v>
                </c:pt>
                <c:pt idx="129950">
                  <c:v>335.41145833333331</c:v>
                </c:pt>
                <c:pt idx="129951">
                  <c:v>335.4140625</c:v>
                </c:pt>
                <c:pt idx="129952">
                  <c:v>335.41666666666669</c:v>
                </c:pt>
                <c:pt idx="129953">
                  <c:v>335.41927083333331</c:v>
                </c:pt>
                <c:pt idx="129954">
                  <c:v>335.421875</c:v>
                </c:pt>
                <c:pt idx="129955">
                  <c:v>335.42447916666669</c:v>
                </c:pt>
                <c:pt idx="129956">
                  <c:v>335.42708333333331</c:v>
                </c:pt>
                <c:pt idx="129957">
                  <c:v>335.4296875</c:v>
                </c:pt>
                <c:pt idx="129958">
                  <c:v>335.43229166666669</c:v>
                </c:pt>
                <c:pt idx="129959">
                  <c:v>335.43489583333331</c:v>
                </c:pt>
                <c:pt idx="129960">
                  <c:v>335.4375</c:v>
                </c:pt>
                <c:pt idx="129961">
                  <c:v>335.44010416666669</c:v>
                </c:pt>
                <c:pt idx="129962">
                  <c:v>335.44270833333331</c:v>
                </c:pt>
                <c:pt idx="129963">
                  <c:v>335.4453125</c:v>
                </c:pt>
                <c:pt idx="129964">
                  <c:v>335.44791666666669</c:v>
                </c:pt>
                <c:pt idx="129965">
                  <c:v>335.45052083333331</c:v>
                </c:pt>
                <c:pt idx="129966">
                  <c:v>335.453125</c:v>
                </c:pt>
                <c:pt idx="129967">
                  <c:v>335.45572916666669</c:v>
                </c:pt>
                <c:pt idx="129968">
                  <c:v>335.45833333333331</c:v>
                </c:pt>
                <c:pt idx="129969">
                  <c:v>335.4609375</c:v>
                </c:pt>
                <c:pt idx="129970">
                  <c:v>335.46354166666669</c:v>
                </c:pt>
                <c:pt idx="129971">
                  <c:v>335.46614583333331</c:v>
                </c:pt>
                <c:pt idx="129972">
                  <c:v>335.46875</c:v>
                </c:pt>
                <c:pt idx="129973">
                  <c:v>335.47135416666669</c:v>
                </c:pt>
                <c:pt idx="129974">
                  <c:v>335.47395833333331</c:v>
                </c:pt>
                <c:pt idx="129975">
                  <c:v>335.4765625</c:v>
                </c:pt>
                <c:pt idx="129976">
                  <c:v>335.47916666666669</c:v>
                </c:pt>
                <c:pt idx="129977">
                  <c:v>335.48177083333331</c:v>
                </c:pt>
                <c:pt idx="129978">
                  <c:v>335.484375</c:v>
                </c:pt>
                <c:pt idx="129979">
                  <c:v>335.48697916666669</c:v>
                </c:pt>
                <c:pt idx="129980">
                  <c:v>335.48958333333331</c:v>
                </c:pt>
                <c:pt idx="129981">
                  <c:v>335.4921875</c:v>
                </c:pt>
                <c:pt idx="129982">
                  <c:v>335.49479166666669</c:v>
                </c:pt>
                <c:pt idx="129983">
                  <c:v>335.49739583333331</c:v>
                </c:pt>
                <c:pt idx="129984">
                  <c:v>335.5</c:v>
                </c:pt>
                <c:pt idx="129985">
                  <c:v>335.50260416666669</c:v>
                </c:pt>
                <c:pt idx="129986">
                  <c:v>335.50520833333331</c:v>
                </c:pt>
                <c:pt idx="129987">
                  <c:v>335.5078125</c:v>
                </c:pt>
                <c:pt idx="129988">
                  <c:v>335.51041666666669</c:v>
                </c:pt>
                <c:pt idx="129989">
                  <c:v>335.51302083333331</c:v>
                </c:pt>
                <c:pt idx="129990">
                  <c:v>335.515625</c:v>
                </c:pt>
                <c:pt idx="129991">
                  <c:v>335.51822916666669</c:v>
                </c:pt>
                <c:pt idx="129992">
                  <c:v>335.52083333333331</c:v>
                </c:pt>
                <c:pt idx="129993">
                  <c:v>335.5234375</c:v>
                </c:pt>
                <c:pt idx="129994">
                  <c:v>335.52604166666669</c:v>
                </c:pt>
                <c:pt idx="129995">
                  <c:v>335.52864583333331</c:v>
                </c:pt>
                <c:pt idx="129996">
                  <c:v>335.53125</c:v>
                </c:pt>
                <c:pt idx="129997">
                  <c:v>335.53385416666669</c:v>
                </c:pt>
                <c:pt idx="129998">
                  <c:v>335.53645833333331</c:v>
                </c:pt>
                <c:pt idx="129999">
                  <c:v>335.5390625</c:v>
                </c:pt>
                <c:pt idx="130000">
                  <c:v>335.54166666666669</c:v>
                </c:pt>
                <c:pt idx="130001">
                  <c:v>335.54427083333331</c:v>
                </c:pt>
                <c:pt idx="130002">
                  <c:v>335.546875</c:v>
                </c:pt>
                <c:pt idx="130003">
                  <c:v>335.54947916666669</c:v>
                </c:pt>
                <c:pt idx="130004">
                  <c:v>335.55208333333331</c:v>
                </c:pt>
                <c:pt idx="130005">
                  <c:v>335.5546875</c:v>
                </c:pt>
                <c:pt idx="130006">
                  <c:v>335.55729166666669</c:v>
                </c:pt>
                <c:pt idx="130007">
                  <c:v>335.55989583333331</c:v>
                </c:pt>
                <c:pt idx="130008">
                  <c:v>335.5625</c:v>
                </c:pt>
                <c:pt idx="130009">
                  <c:v>335.56510416666669</c:v>
                </c:pt>
                <c:pt idx="130010">
                  <c:v>335.56770833333331</c:v>
                </c:pt>
                <c:pt idx="130011">
                  <c:v>335.5703125</c:v>
                </c:pt>
                <c:pt idx="130012">
                  <c:v>335.57291666666669</c:v>
                </c:pt>
                <c:pt idx="130013">
                  <c:v>335.57552083333331</c:v>
                </c:pt>
                <c:pt idx="130014">
                  <c:v>335.578125</c:v>
                </c:pt>
                <c:pt idx="130015">
                  <c:v>335.58072916666669</c:v>
                </c:pt>
                <c:pt idx="130016">
                  <c:v>335.58333333333331</c:v>
                </c:pt>
                <c:pt idx="130017">
                  <c:v>335.5859375</c:v>
                </c:pt>
                <c:pt idx="130018">
                  <c:v>335.58854166666669</c:v>
                </c:pt>
                <c:pt idx="130019">
                  <c:v>335.59114583333331</c:v>
                </c:pt>
                <c:pt idx="130020">
                  <c:v>335.59375</c:v>
                </c:pt>
                <c:pt idx="130021">
                  <c:v>335.59635416666669</c:v>
                </c:pt>
                <c:pt idx="130022">
                  <c:v>335.59895833333331</c:v>
                </c:pt>
                <c:pt idx="130023">
                  <c:v>335.6015625</c:v>
                </c:pt>
                <c:pt idx="130024">
                  <c:v>335.60416666666669</c:v>
                </c:pt>
                <c:pt idx="130025">
                  <c:v>335.60677083333331</c:v>
                </c:pt>
                <c:pt idx="130026">
                  <c:v>335.609375</c:v>
                </c:pt>
                <c:pt idx="130027">
                  <c:v>335.61197916666669</c:v>
                </c:pt>
                <c:pt idx="130028">
                  <c:v>335.61458333333331</c:v>
                </c:pt>
                <c:pt idx="130029">
                  <c:v>335.6171875</c:v>
                </c:pt>
                <c:pt idx="130030">
                  <c:v>335.61979166666669</c:v>
                </c:pt>
                <c:pt idx="130031">
                  <c:v>335.62239583333331</c:v>
                </c:pt>
                <c:pt idx="130032">
                  <c:v>335.625</c:v>
                </c:pt>
                <c:pt idx="130033">
                  <c:v>335.62760416666669</c:v>
                </c:pt>
                <c:pt idx="130034">
                  <c:v>335.63020833333331</c:v>
                </c:pt>
                <c:pt idx="130035">
                  <c:v>335.6328125</c:v>
                </c:pt>
                <c:pt idx="130036">
                  <c:v>335.63541666666669</c:v>
                </c:pt>
                <c:pt idx="130037">
                  <c:v>335.63802083333331</c:v>
                </c:pt>
                <c:pt idx="130038">
                  <c:v>335.640625</c:v>
                </c:pt>
                <c:pt idx="130039">
                  <c:v>335.64322916666669</c:v>
                </c:pt>
                <c:pt idx="130040">
                  <c:v>335.64583333333331</c:v>
                </c:pt>
                <c:pt idx="130041">
                  <c:v>335.6484375</c:v>
                </c:pt>
                <c:pt idx="130042">
                  <c:v>335.65104166666669</c:v>
                </c:pt>
                <c:pt idx="130043">
                  <c:v>335.65364583333331</c:v>
                </c:pt>
                <c:pt idx="130044">
                  <c:v>335.65625</c:v>
                </c:pt>
                <c:pt idx="130045">
                  <c:v>335.65885416666669</c:v>
                </c:pt>
                <c:pt idx="130046">
                  <c:v>335.66145833333331</c:v>
                </c:pt>
                <c:pt idx="130047">
                  <c:v>335.6640625</c:v>
                </c:pt>
                <c:pt idx="130048">
                  <c:v>335.66666666666669</c:v>
                </c:pt>
                <c:pt idx="130049">
                  <c:v>335.66927083333331</c:v>
                </c:pt>
                <c:pt idx="130050">
                  <c:v>335.671875</c:v>
                </c:pt>
                <c:pt idx="130051">
                  <c:v>335.67447916666669</c:v>
                </c:pt>
                <c:pt idx="130052">
                  <c:v>335.67708333333331</c:v>
                </c:pt>
                <c:pt idx="130053">
                  <c:v>335.6796875</c:v>
                </c:pt>
                <c:pt idx="130054">
                  <c:v>335.68229166666669</c:v>
                </c:pt>
                <c:pt idx="130055">
                  <c:v>335.68489583333331</c:v>
                </c:pt>
                <c:pt idx="130056">
                  <c:v>335.6875</c:v>
                </c:pt>
                <c:pt idx="130057">
                  <c:v>335.69010416666669</c:v>
                </c:pt>
                <c:pt idx="130058">
                  <c:v>335.69270833333331</c:v>
                </c:pt>
                <c:pt idx="130059">
                  <c:v>335.6953125</c:v>
                </c:pt>
                <c:pt idx="130060">
                  <c:v>335.69791666666669</c:v>
                </c:pt>
                <c:pt idx="130061">
                  <c:v>335.70052083333331</c:v>
                </c:pt>
                <c:pt idx="130062">
                  <c:v>335.703125</c:v>
                </c:pt>
                <c:pt idx="130063">
                  <c:v>335.70572916666669</c:v>
                </c:pt>
                <c:pt idx="130064">
                  <c:v>335.70833333333331</c:v>
                </c:pt>
                <c:pt idx="130065">
                  <c:v>335.7109375</c:v>
                </c:pt>
                <c:pt idx="130066">
                  <c:v>335.71354166666669</c:v>
                </c:pt>
                <c:pt idx="130067">
                  <c:v>335.71614583333331</c:v>
                </c:pt>
                <c:pt idx="130068">
                  <c:v>335.71875</c:v>
                </c:pt>
                <c:pt idx="130069">
                  <c:v>335.72135416666669</c:v>
                </c:pt>
                <c:pt idx="130070">
                  <c:v>335.72395833333331</c:v>
                </c:pt>
                <c:pt idx="130071">
                  <c:v>335.7265625</c:v>
                </c:pt>
                <c:pt idx="130072">
                  <c:v>335.72916666666669</c:v>
                </c:pt>
                <c:pt idx="130073">
                  <c:v>335.73177083333331</c:v>
                </c:pt>
                <c:pt idx="130074">
                  <c:v>335.734375</c:v>
                </c:pt>
                <c:pt idx="130075">
                  <c:v>335.73697916666669</c:v>
                </c:pt>
                <c:pt idx="130076">
                  <c:v>335.73958333333331</c:v>
                </c:pt>
                <c:pt idx="130077">
                  <c:v>335.7421875</c:v>
                </c:pt>
                <c:pt idx="130078">
                  <c:v>335.74479166666669</c:v>
                </c:pt>
                <c:pt idx="130079">
                  <c:v>335.74739583333331</c:v>
                </c:pt>
                <c:pt idx="130080">
                  <c:v>335.75</c:v>
                </c:pt>
                <c:pt idx="130081">
                  <c:v>335.75260416666669</c:v>
                </c:pt>
                <c:pt idx="130082">
                  <c:v>335.75520833333331</c:v>
                </c:pt>
                <c:pt idx="130083">
                  <c:v>335.7578125</c:v>
                </c:pt>
                <c:pt idx="130084">
                  <c:v>335.76041666666669</c:v>
                </c:pt>
                <c:pt idx="130085">
                  <c:v>335.76302083333331</c:v>
                </c:pt>
                <c:pt idx="130086">
                  <c:v>335.765625</c:v>
                </c:pt>
                <c:pt idx="130087">
                  <c:v>335.76822916666669</c:v>
                </c:pt>
                <c:pt idx="130088">
                  <c:v>335.77083333333331</c:v>
                </c:pt>
                <c:pt idx="130089">
                  <c:v>335.7734375</c:v>
                </c:pt>
                <c:pt idx="130090">
                  <c:v>335.77604166666669</c:v>
                </c:pt>
                <c:pt idx="130091">
                  <c:v>335.77864583333331</c:v>
                </c:pt>
                <c:pt idx="130092">
                  <c:v>335.78125</c:v>
                </c:pt>
                <c:pt idx="130093">
                  <c:v>335.78385416666669</c:v>
                </c:pt>
                <c:pt idx="130094">
                  <c:v>335.78645833333331</c:v>
                </c:pt>
                <c:pt idx="130095">
                  <c:v>335.7890625</c:v>
                </c:pt>
                <c:pt idx="130096">
                  <c:v>335.79166666666669</c:v>
                </c:pt>
                <c:pt idx="130097">
                  <c:v>335.79427083333331</c:v>
                </c:pt>
                <c:pt idx="130098">
                  <c:v>335.796875</c:v>
                </c:pt>
                <c:pt idx="130099">
                  <c:v>335.79947916666669</c:v>
                </c:pt>
                <c:pt idx="130100">
                  <c:v>335.80208333333331</c:v>
                </c:pt>
                <c:pt idx="130101">
                  <c:v>335.8046875</c:v>
                </c:pt>
                <c:pt idx="130102">
                  <c:v>335.80729166666669</c:v>
                </c:pt>
                <c:pt idx="130103">
                  <c:v>335.80989583333331</c:v>
                </c:pt>
                <c:pt idx="130104">
                  <c:v>335.8125</c:v>
                </c:pt>
                <c:pt idx="130105">
                  <c:v>335.81510416666669</c:v>
                </c:pt>
                <c:pt idx="130106">
                  <c:v>335.81770833333331</c:v>
                </c:pt>
                <c:pt idx="130107">
                  <c:v>335.8203125</c:v>
                </c:pt>
                <c:pt idx="130108">
                  <c:v>335.82291666666669</c:v>
                </c:pt>
                <c:pt idx="130109">
                  <c:v>335.82552083333331</c:v>
                </c:pt>
                <c:pt idx="130110">
                  <c:v>335.828125</c:v>
                </c:pt>
                <c:pt idx="130111">
                  <c:v>335.83072916666669</c:v>
                </c:pt>
                <c:pt idx="130112">
                  <c:v>335.83333333333331</c:v>
                </c:pt>
                <c:pt idx="130113">
                  <c:v>335.8359375</c:v>
                </c:pt>
                <c:pt idx="130114">
                  <c:v>335.83854166666669</c:v>
                </c:pt>
                <c:pt idx="130115">
                  <c:v>335.84114583333331</c:v>
                </c:pt>
                <c:pt idx="130116">
                  <c:v>335.84375</c:v>
                </c:pt>
                <c:pt idx="130117">
                  <c:v>335.84635416666669</c:v>
                </c:pt>
                <c:pt idx="130118">
                  <c:v>335.84895833333331</c:v>
                </c:pt>
                <c:pt idx="130119">
                  <c:v>335.8515625</c:v>
                </c:pt>
                <c:pt idx="130120">
                  <c:v>335.85416666666669</c:v>
                </c:pt>
                <c:pt idx="130121">
                  <c:v>335.85677083333331</c:v>
                </c:pt>
                <c:pt idx="130122">
                  <c:v>335.859375</c:v>
                </c:pt>
                <c:pt idx="130123">
                  <c:v>335.86197916666669</c:v>
                </c:pt>
                <c:pt idx="130124">
                  <c:v>335.86458333333331</c:v>
                </c:pt>
                <c:pt idx="130125">
                  <c:v>335.8671875</c:v>
                </c:pt>
                <c:pt idx="130126">
                  <c:v>335.86979166666669</c:v>
                </c:pt>
                <c:pt idx="130127">
                  <c:v>335.87239583333331</c:v>
                </c:pt>
                <c:pt idx="130128">
                  <c:v>335.875</c:v>
                </c:pt>
                <c:pt idx="130129">
                  <c:v>335.87760416666669</c:v>
                </c:pt>
                <c:pt idx="130130">
                  <c:v>335.88020833333331</c:v>
                </c:pt>
                <c:pt idx="130131">
                  <c:v>335.8828125</c:v>
                </c:pt>
                <c:pt idx="130132">
                  <c:v>335.88541666666669</c:v>
                </c:pt>
                <c:pt idx="130133">
                  <c:v>335.88802083333331</c:v>
                </c:pt>
                <c:pt idx="130134">
                  <c:v>335.890625</c:v>
                </c:pt>
                <c:pt idx="130135">
                  <c:v>335.89322916666669</c:v>
                </c:pt>
                <c:pt idx="130136">
                  <c:v>335.89583333333331</c:v>
                </c:pt>
                <c:pt idx="130137">
                  <c:v>335.8984375</c:v>
                </c:pt>
                <c:pt idx="130138">
                  <c:v>335.90104166666669</c:v>
                </c:pt>
                <c:pt idx="130139">
                  <c:v>335.90364583333331</c:v>
                </c:pt>
                <c:pt idx="130140">
                  <c:v>335.90625</c:v>
                </c:pt>
                <c:pt idx="130141">
                  <c:v>335.90885416666669</c:v>
                </c:pt>
                <c:pt idx="130142">
                  <c:v>335.91145833333331</c:v>
                </c:pt>
                <c:pt idx="130143">
                  <c:v>335.9140625</c:v>
                </c:pt>
                <c:pt idx="130144">
                  <c:v>335.91666666666669</c:v>
                </c:pt>
                <c:pt idx="130145">
                  <c:v>335.91927083333331</c:v>
                </c:pt>
                <c:pt idx="130146">
                  <c:v>335.921875</c:v>
                </c:pt>
                <c:pt idx="130147">
                  <c:v>335.92447916666669</c:v>
                </c:pt>
                <c:pt idx="130148">
                  <c:v>335.92708333333331</c:v>
                </c:pt>
                <c:pt idx="130149">
                  <c:v>335.9296875</c:v>
                </c:pt>
                <c:pt idx="130150">
                  <c:v>335.93229166666669</c:v>
                </c:pt>
                <c:pt idx="130151">
                  <c:v>335.93489583333331</c:v>
                </c:pt>
                <c:pt idx="130152">
                  <c:v>335.9375</c:v>
                </c:pt>
                <c:pt idx="130153">
                  <c:v>335.94010416666669</c:v>
                </c:pt>
                <c:pt idx="130154">
                  <c:v>335.94270833333331</c:v>
                </c:pt>
                <c:pt idx="130155">
                  <c:v>335.9453125</c:v>
                </c:pt>
                <c:pt idx="130156">
                  <c:v>335.94791666666669</c:v>
                </c:pt>
                <c:pt idx="130157">
                  <c:v>335.95052083333331</c:v>
                </c:pt>
                <c:pt idx="130158">
                  <c:v>335.953125</c:v>
                </c:pt>
                <c:pt idx="130159">
                  <c:v>335.95572916666669</c:v>
                </c:pt>
                <c:pt idx="130160">
                  <c:v>335.95833333333331</c:v>
                </c:pt>
                <c:pt idx="130161">
                  <c:v>335.9609375</c:v>
                </c:pt>
                <c:pt idx="130162">
                  <c:v>335.96354166666669</c:v>
                </c:pt>
                <c:pt idx="130163">
                  <c:v>335.96614583333331</c:v>
                </c:pt>
                <c:pt idx="130164">
                  <c:v>335.96875</c:v>
                </c:pt>
                <c:pt idx="130165">
                  <c:v>335.97135416666669</c:v>
                </c:pt>
                <c:pt idx="130166">
                  <c:v>335.97395833333331</c:v>
                </c:pt>
                <c:pt idx="130167">
                  <c:v>335.9765625</c:v>
                </c:pt>
                <c:pt idx="130168">
                  <c:v>335.97916666666669</c:v>
                </c:pt>
                <c:pt idx="130169">
                  <c:v>335.98177083333331</c:v>
                </c:pt>
                <c:pt idx="130170">
                  <c:v>335.984375</c:v>
                </c:pt>
                <c:pt idx="130171">
                  <c:v>335.98697916666669</c:v>
                </c:pt>
                <c:pt idx="130172">
                  <c:v>335.98958333333331</c:v>
                </c:pt>
                <c:pt idx="130173">
                  <c:v>335.9921875</c:v>
                </c:pt>
                <c:pt idx="130174">
                  <c:v>335.99479166666669</c:v>
                </c:pt>
                <c:pt idx="130175">
                  <c:v>335.99739583333331</c:v>
                </c:pt>
                <c:pt idx="130176">
                  <c:v>336</c:v>
                </c:pt>
                <c:pt idx="130177">
                  <c:v>336.00260416666669</c:v>
                </c:pt>
                <c:pt idx="130178">
                  <c:v>336.00520833333331</c:v>
                </c:pt>
                <c:pt idx="130179">
                  <c:v>336.0078125</c:v>
                </c:pt>
                <c:pt idx="130180">
                  <c:v>336.01041666666669</c:v>
                </c:pt>
                <c:pt idx="130181">
                  <c:v>336.01302083333331</c:v>
                </c:pt>
                <c:pt idx="130182">
                  <c:v>336.015625</c:v>
                </c:pt>
                <c:pt idx="130183">
                  <c:v>336.01822916666669</c:v>
                </c:pt>
                <c:pt idx="130184">
                  <c:v>336.02083333333331</c:v>
                </c:pt>
                <c:pt idx="130185">
                  <c:v>336.0234375</c:v>
                </c:pt>
                <c:pt idx="130186">
                  <c:v>336.02604166666669</c:v>
                </c:pt>
                <c:pt idx="130187">
                  <c:v>336.02864583333331</c:v>
                </c:pt>
                <c:pt idx="130188">
                  <c:v>336.03125</c:v>
                </c:pt>
                <c:pt idx="130189">
                  <c:v>336.03385416666669</c:v>
                </c:pt>
                <c:pt idx="130190">
                  <c:v>336.03645833333331</c:v>
                </c:pt>
                <c:pt idx="130191">
                  <c:v>336.0390625</c:v>
                </c:pt>
                <c:pt idx="130192">
                  <c:v>336.04166666666669</c:v>
                </c:pt>
                <c:pt idx="130193">
                  <c:v>336.04427083333331</c:v>
                </c:pt>
                <c:pt idx="130194">
                  <c:v>336.046875</c:v>
                </c:pt>
                <c:pt idx="130195">
                  <c:v>336.04947916666669</c:v>
                </c:pt>
                <c:pt idx="130196">
                  <c:v>336.05208333333331</c:v>
                </c:pt>
                <c:pt idx="130197">
                  <c:v>336.0546875</c:v>
                </c:pt>
                <c:pt idx="130198">
                  <c:v>336.05729166666669</c:v>
                </c:pt>
                <c:pt idx="130199">
                  <c:v>336.05989583333331</c:v>
                </c:pt>
                <c:pt idx="130200">
                  <c:v>336.0625</c:v>
                </c:pt>
                <c:pt idx="130201">
                  <c:v>336.06510416666669</c:v>
                </c:pt>
                <c:pt idx="130202">
                  <c:v>336.06770833333331</c:v>
                </c:pt>
                <c:pt idx="130203">
                  <c:v>336.0703125</c:v>
                </c:pt>
                <c:pt idx="130204">
                  <c:v>336.07291666666669</c:v>
                </c:pt>
                <c:pt idx="130205">
                  <c:v>336.07552083333331</c:v>
                </c:pt>
                <c:pt idx="130206">
                  <c:v>336.078125</c:v>
                </c:pt>
                <c:pt idx="130207">
                  <c:v>336.08072916666669</c:v>
                </c:pt>
                <c:pt idx="130208">
                  <c:v>336.08333333333331</c:v>
                </c:pt>
                <c:pt idx="130209">
                  <c:v>336.0859375</c:v>
                </c:pt>
                <c:pt idx="130210">
                  <c:v>336.08854166666669</c:v>
                </c:pt>
                <c:pt idx="130211">
                  <c:v>336.09114583333331</c:v>
                </c:pt>
                <c:pt idx="130212">
                  <c:v>336.09375</c:v>
                </c:pt>
                <c:pt idx="130213">
                  <c:v>336.09635416666669</c:v>
                </c:pt>
                <c:pt idx="130214">
                  <c:v>336.09895833333331</c:v>
                </c:pt>
                <c:pt idx="130215">
                  <c:v>336.1015625</c:v>
                </c:pt>
                <c:pt idx="130216">
                  <c:v>336.10416666666669</c:v>
                </c:pt>
                <c:pt idx="130217">
                  <c:v>336.10677083333331</c:v>
                </c:pt>
                <c:pt idx="130218">
                  <c:v>336.109375</c:v>
                </c:pt>
                <c:pt idx="130219">
                  <c:v>336.11197916666669</c:v>
                </c:pt>
                <c:pt idx="130220">
                  <c:v>336.11458333333331</c:v>
                </c:pt>
                <c:pt idx="130221">
                  <c:v>336.1171875</c:v>
                </c:pt>
                <c:pt idx="130222">
                  <c:v>336.11979166666669</c:v>
                </c:pt>
                <c:pt idx="130223">
                  <c:v>336.12239583333331</c:v>
                </c:pt>
                <c:pt idx="130224">
                  <c:v>336.125</c:v>
                </c:pt>
                <c:pt idx="130225">
                  <c:v>336.12760416666669</c:v>
                </c:pt>
                <c:pt idx="130226">
                  <c:v>336.13020833333331</c:v>
                </c:pt>
                <c:pt idx="130227">
                  <c:v>336.1328125</c:v>
                </c:pt>
                <c:pt idx="130228">
                  <c:v>336.13541666666669</c:v>
                </c:pt>
                <c:pt idx="130229">
                  <c:v>336.13802083333331</c:v>
                </c:pt>
                <c:pt idx="130230">
                  <c:v>336.140625</c:v>
                </c:pt>
                <c:pt idx="130231">
                  <c:v>336.14322916666669</c:v>
                </c:pt>
                <c:pt idx="130232">
                  <c:v>336.14583333333331</c:v>
                </c:pt>
                <c:pt idx="130233">
                  <c:v>336.1484375</c:v>
                </c:pt>
                <c:pt idx="130234">
                  <c:v>336.15104166666669</c:v>
                </c:pt>
                <c:pt idx="130235">
                  <c:v>336.15364583333331</c:v>
                </c:pt>
                <c:pt idx="130236">
                  <c:v>336.15625</c:v>
                </c:pt>
                <c:pt idx="130237">
                  <c:v>336.15885416666669</c:v>
                </c:pt>
                <c:pt idx="130238">
                  <c:v>336.16145833333331</c:v>
                </c:pt>
                <c:pt idx="130239">
                  <c:v>336.1640625</c:v>
                </c:pt>
                <c:pt idx="130240">
                  <c:v>336.16666666666669</c:v>
                </c:pt>
                <c:pt idx="130241">
                  <c:v>336.16927083333331</c:v>
                </c:pt>
                <c:pt idx="130242">
                  <c:v>336.171875</c:v>
                </c:pt>
                <c:pt idx="130243">
                  <c:v>336.17447916666669</c:v>
                </c:pt>
                <c:pt idx="130244">
                  <c:v>336.17708333333331</c:v>
                </c:pt>
                <c:pt idx="130245">
                  <c:v>336.1796875</c:v>
                </c:pt>
                <c:pt idx="130246">
                  <c:v>336.18229166666669</c:v>
                </c:pt>
                <c:pt idx="130247">
                  <c:v>336.18489583333331</c:v>
                </c:pt>
                <c:pt idx="130248">
                  <c:v>336.1875</c:v>
                </c:pt>
                <c:pt idx="130249">
                  <c:v>336.19010416666669</c:v>
                </c:pt>
                <c:pt idx="130250">
                  <c:v>336.19270833333331</c:v>
                </c:pt>
                <c:pt idx="130251">
                  <c:v>336.1953125</c:v>
                </c:pt>
                <c:pt idx="130252">
                  <c:v>336.19791666666669</c:v>
                </c:pt>
                <c:pt idx="130253">
                  <c:v>336.20052083333331</c:v>
                </c:pt>
                <c:pt idx="130254">
                  <c:v>336.203125</c:v>
                </c:pt>
                <c:pt idx="130255">
                  <c:v>336.20572916666669</c:v>
                </c:pt>
                <c:pt idx="130256">
                  <c:v>336.20833333333331</c:v>
                </c:pt>
                <c:pt idx="130257">
                  <c:v>336.2109375</c:v>
                </c:pt>
                <c:pt idx="130258">
                  <c:v>336.21354166666669</c:v>
                </c:pt>
                <c:pt idx="130259">
                  <c:v>336.21614583333331</c:v>
                </c:pt>
                <c:pt idx="130260">
                  <c:v>336.21875</c:v>
                </c:pt>
                <c:pt idx="130261">
                  <c:v>336.22135416666669</c:v>
                </c:pt>
                <c:pt idx="130262">
                  <c:v>336.22395833333331</c:v>
                </c:pt>
                <c:pt idx="130263">
                  <c:v>336.2265625</c:v>
                </c:pt>
                <c:pt idx="130264">
                  <c:v>336.22916666666669</c:v>
                </c:pt>
                <c:pt idx="130265">
                  <c:v>336.23177083333331</c:v>
                </c:pt>
                <c:pt idx="130266">
                  <c:v>336.234375</c:v>
                </c:pt>
                <c:pt idx="130267">
                  <c:v>336.23697916666669</c:v>
                </c:pt>
                <c:pt idx="130268">
                  <c:v>336.23958333333331</c:v>
                </c:pt>
                <c:pt idx="130269">
                  <c:v>336.2421875</c:v>
                </c:pt>
                <c:pt idx="130270">
                  <c:v>336.24479166666669</c:v>
                </c:pt>
                <c:pt idx="130271">
                  <c:v>336.24739583333331</c:v>
                </c:pt>
                <c:pt idx="130272">
                  <c:v>336.25</c:v>
                </c:pt>
                <c:pt idx="130273">
                  <c:v>336.25260416666669</c:v>
                </c:pt>
                <c:pt idx="130274">
                  <c:v>336.25520833333331</c:v>
                </c:pt>
                <c:pt idx="130275">
                  <c:v>336.2578125</c:v>
                </c:pt>
                <c:pt idx="130276">
                  <c:v>336.26041666666669</c:v>
                </c:pt>
                <c:pt idx="130277">
                  <c:v>336.26302083333331</c:v>
                </c:pt>
                <c:pt idx="130278">
                  <c:v>336.265625</c:v>
                </c:pt>
                <c:pt idx="130279">
                  <c:v>336.26822916666669</c:v>
                </c:pt>
                <c:pt idx="130280">
                  <c:v>336.27083333333331</c:v>
                </c:pt>
                <c:pt idx="130281">
                  <c:v>336.2734375</c:v>
                </c:pt>
                <c:pt idx="130282">
                  <c:v>336.27604166666669</c:v>
                </c:pt>
                <c:pt idx="130283">
                  <c:v>336.27864583333331</c:v>
                </c:pt>
                <c:pt idx="130284">
                  <c:v>336.28125</c:v>
                </c:pt>
                <c:pt idx="130285">
                  <c:v>336.28385416666669</c:v>
                </c:pt>
                <c:pt idx="130286">
                  <c:v>336.28645833333331</c:v>
                </c:pt>
                <c:pt idx="130287">
                  <c:v>336.2890625</c:v>
                </c:pt>
                <c:pt idx="130288">
                  <c:v>336.29166666666669</c:v>
                </c:pt>
                <c:pt idx="130289">
                  <c:v>336.29427083333331</c:v>
                </c:pt>
                <c:pt idx="130290">
                  <c:v>336.296875</c:v>
                </c:pt>
                <c:pt idx="130291">
                  <c:v>336.29947916666669</c:v>
                </c:pt>
                <c:pt idx="130292">
                  <c:v>336.30208333333331</c:v>
                </c:pt>
                <c:pt idx="130293">
                  <c:v>336.3046875</c:v>
                </c:pt>
                <c:pt idx="130294">
                  <c:v>336.30729166666669</c:v>
                </c:pt>
                <c:pt idx="130295">
                  <c:v>336.30989583333331</c:v>
                </c:pt>
                <c:pt idx="130296">
                  <c:v>336.3125</c:v>
                </c:pt>
                <c:pt idx="130297">
                  <c:v>336.31510416666669</c:v>
                </c:pt>
                <c:pt idx="130298">
                  <c:v>336.31770833333331</c:v>
                </c:pt>
                <c:pt idx="130299">
                  <c:v>336.3203125</c:v>
                </c:pt>
                <c:pt idx="130300">
                  <c:v>336.32291666666669</c:v>
                </c:pt>
                <c:pt idx="130301">
                  <c:v>336.32552083333331</c:v>
                </c:pt>
                <c:pt idx="130302">
                  <c:v>336.328125</c:v>
                </c:pt>
                <c:pt idx="130303">
                  <c:v>336.33072916666669</c:v>
                </c:pt>
                <c:pt idx="130304">
                  <c:v>336.33333333333331</c:v>
                </c:pt>
                <c:pt idx="130305">
                  <c:v>336.3359375</c:v>
                </c:pt>
                <c:pt idx="130306">
                  <c:v>336.33854166666669</c:v>
                </c:pt>
                <c:pt idx="130307">
                  <c:v>336.34114583333331</c:v>
                </c:pt>
                <c:pt idx="130308">
                  <c:v>336.34375</c:v>
                </c:pt>
                <c:pt idx="130309">
                  <c:v>336.34635416666669</c:v>
                </c:pt>
                <c:pt idx="130310">
                  <c:v>336.34895833333331</c:v>
                </c:pt>
                <c:pt idx="130311">
                  <c:v>336.3515625</c:v>
                </c:pt>
                <c:pt idx="130312">
                  <c:v>336.35416666666669</c:v>
                </c:pt>
                <c:pt idx="130313">
                  <c:v>336.35677083333331</c:v>
                </c:pt>
                <c:pt idx="130314">
                  <c:v>336.359375</c:v>
                </c:pt>
                <c:pt idx="130315">
                  <c:v>336.36197916666669</c:v>
                </c:pt>
                <c:pt idx="130316">
                  <c:v>336.36458333333331</c:v>
                </c:pt>
                <c:pt idx="130317">
                  <c:v>336.3671875</c:v>
                </c:pt>
                <c:pt idx="130318">
                  <c:v>336.36979166666669</c:v>
                </c:pt>
                <c:pt idx="130319">
                  <c:v>336.37239583333331</c:v>
                </c:pt>
                <c:pt idx="130320">
                  <c:v>336.375</c:v>
                </c:pt>
                <c:pt idx="130321">
                  <c:v>336.37760416666669</c:v>
                </c:pt>
                <c:pt idx="130322">
                  <c:v>336.38020833333331</c:v>
                </c:pt>
                <c:pt idx="130323">
                  <c:v>336.3828125</c:v>
                </c:pt>
                <c:pt idx="130324">
                  <c:v>336.38541666666669</c:v>
                </c:pt>
                <c:pt idx="130325">
                  <c:v>336.38802083333331</c:v>
                </c:pt>
                <c:pt idx="130326">
                  <c:v>336.390625</c:v>
                </c:pt>
                <c:pt idx="130327">
                  <c:v>336.39322916666669</c:v>
                </c:pt>
                <c:pt idx="130328">
                  <c:v>336.39583333333331</c:v>
                </c:pt>
                <c:pt idx="130329">
                  <c:v>336.3984375</c:v>
                </c:pt>
                <c:pt idx="130330">
                  <c:v>336.40104166666669</c:v>
                </c:pt>
                <c:pt idx="130331">
                  <c:v>336.40364583333331</c:v>
                </c:pt>
                <c:pt idx="130332">
                  <c:v>336.40625</c:v>
                </c:pt>
                <c:pt idx="130333">
                  <c:v>336.40885416666669</c:v>
                </c:pt>
                <c:pt idx="130334">
                  <c:v>336.41145833333331</c:v>
                </c:pt>
                <c:pt idx="130335">
                  <c:v>336.4140625</c:v>
                </c:pt>
                <c:pt idx="130336">
                  <c:v>336.41666666666669</c:v>
                </c:pt>
                <c:pt idx="130337">
                  <c:v>336.41927083333331</c:v>
                </c:pt>
                <c:pt idx="130338">
                  <c:v>336.421875</c:v>
                </c:pt>
                <c:pt idx="130339">
                  <c:v>336.42447916666669</c:v>
                </c:pt>
                <c:pt idx="130340">
                  <c:v>336.42708333333331</c:v>
                </c:pt>
                <c:pt idx="130341">
                  <c:v>336.4296875</c:v>
                </c:pt>
                <c:pt idx="130342">
                  <c:v>336.43229166666669</c:v>
                </c:pt>
                <c:pt idx="130343">
                  <c:v>336.43489583333331</c:v>
                </c:pt>
                <c:pt idx="130344">
                  <c:v>336.4375</c:v>
                </c:pt>
                <c:pt idx="130345">
                  <c:v>336.44010416666669</c:v>
                </c:pt>
                <c:pt idx="130346">
                  <c:v>336.44270833333331</c:v>
                </c:pt>
                <c:pt idx="130347">
                  <c:v>336.4453125</c:v>
                </c:pt>
                <c:pt idx="130348">
                  <c:v>336.44791666666669</c:v>
                </c:pt>
                <c:pt idx="130349">
                  <c:v>336.45052083333331</c:v>
                </c:pt>
                <c:pt idx="130350">
                  <c:v>336.453125</c:v>
                </c:pt>
                <c:pt idx="130351">
                  <c:v>336.45572916666669</c:v>
                </c:pt>
                <c:pt idx="130352">
                  <c:v>336.45833333333331</c:v>
                </c:pt>
                <c:pt idx="130353">
                  <c:v>336.4609375</c:v>
                </c:pt>
                <c:pt idx="130354">
                  <c:v>336.46354166666669</c:v>
                </c:pt>
                <c:pt idx="130355">
                  <c:v>336.46614583333331</c:v>
                </c:pt>
                <c:pt idx="130356">
                  <c:v>336.46875</c:v>
                </c:pt>
                <c:pt idx="130357">
                  <c:v>336.47135416666669</c:v>
                </c:pt>
                <c:pt idx="130358">
                  <c:v>336.47395833333331</c:v>
                </c:pt>
                <c:pt idx="130359">
                  <c:v>336.4765625</c:v>
                </c:pt>
                <c:pt idx="130360">
                  <c:v>336.47916666666669</c:v>
                </c:pt>
                <c:pt idx="130361">
                  <c:v>336.48177083333331</c:v>
                </c:pt>
                <c:pt idx="130362">
                  <c:v>336.484375</c:v>
                </c:pt>
                <c:pt idx="130363">
                  <c:v>336.48697916666669</c:v>
                </c:pt>
                <c:pt idx="130364">
                  <c:v>336.48958333333331</c:v>
                </c:pt>
                <c:pt idx="130365">
                  <c:v>336.4921875</c:v>
                </c:pt>
                <c:pt idx="130366">
                  <c:v>336.49479166666669</c:v>
                </c:pt>
                <c:pt idx="130367">
                  <c:v>336.49739583333331</c:v>
                </c:pt>
                <c:pt idx="130368">
                  <c:v>336.5</c:v>
                </c:pt>
                <c:pt idx="130369">
                  <c:v>336.50260416666669</c:v>
                </c:pt>
                <c:pt idx="130370">
                  <c:v>336.50520833333331</c:v>
                </c:pt>
                <c:pt idx="130371">
                  <c:v>336.5078125</c:v>
                </c:pt>
                <c:pt idx="130372">
                  <c:v>336.51041666666669</c:v>
                </c:pt>
                <c:pt idx="130373">
                  <c:v>336.51302083333331</c:v>
                </c:pt>
                <c:pt idx="130374">
                  <c:v>336.515625</c:v>
                </c:pt>
                <c:pt idx="130375">
                  <c:v>336.51822916666669</c:v>
                </c:pt>
                <c:pt idx="130376">
                  <c:v>336.52083333333331</c:v>
                </c:pt>
                <c:pt idx="130377">
                  <c:v>336.5234375</c:v>
                </c:pt>
                <c:pt idx="130378">
                  <c:v>336.52604166666669</c:v>
                </c:pt>
                <c:pt idx="130379">
                  <c:v>336.52864583333331</c:v>
                </c:pt>
                <c:pt idx="130380">
                  <c:v>336.53125</c:v>
                </c:pt>
                <c:pt idx="130381">
                  <c:v>336.53385416666669</c:v>
                </c:pt>
                <c:pt idx="130382">
                  <c:v>336.53645833333331</c:v>
                </c:pt>
                <c:pt idx="130383">
                  <c:v>336.5390625</c:v>
                </c:pt>
                <c:pt idx="130384">
                  <c:v>336.54166666666669</c:v>
                </c:pt>
                <c:pt idx="130385">
                  <c:v>336.54427083333331</c:v>
                </c:pt>
                <c:pt idx="130386">
                  <c:v>336.546875</c:v>
                </c:pt>
                <c:pt idx="130387">
                  <c:v>336.54947916666669</c:v>
                </c:pt>
                <c:pt idx="130388">
                  <c:v>336.55208333333331</c:v>
                </c:pt>
                <c:pt idx="130389">
                  <c:v>336.5546875</c:v>
                </c:pt>
                <c:pt idx="130390">
                  <c:v>336.55729166666669</c:v>
                </c:pt>
                <c:pt idx="130391">
                  <c:v>336.55989583333331</c:v>
                </c:pt>
                <c:pt idx="130392">
                  <c:v>336.5625</c:v>
                </c:pt>
                <c:pt idx="130393">
                  <c:v>336.56510416666669</c:v>
                </c:pt>
                <c:pt idx="130394">
                  <c:v>336.56770833333331</c:v>
                </c:pt>
                <c:pt idx="130395">
                  <c:v>336.5703125</c:v>
                </c:pt>
                <c:pt idx="130396">
                  <c:v>336.57291666666669</c:v>
                </c:pt>
                <c:pt idx="130397">
                  <c:v>336.57552083333331</c:v>
                </c:pt>
                <c:pt idx="130398">
                  <c:v>336.578125</c:v>
                </c:pt>
                <c:pt idx="130399">
                  <c:v>336.58072916666669</c:v>
                </c:pt>
                <c:pt idx="130400">
                  <c:v>336.58333333333331</c:v>
                </c:pt>
                <c:pt idx="130401">
                  <c:v>336.5859375</c:v>
                </c:pt>
                <c:pt idx="130402">
                  <c:v>336.58854166666669</c:v>
                </c:pt>
                <c:pt idx="130403">
                  <c:v>336.59114583333331</c:v>
                </c:pt>
                <c:pt idx="130404">
                  <c:v>336.59375</c:v>
                </c:pt>
                <c:pt idx="130405">
                  <c:v>336.59635416666669</c:v>
                </c:pt>
                <c:pt idx="130406">
                  <c:v>336.59895833333331</c:v>
                </c:pt>
                <c:pt idx="130407">
                  <c:v>336.6015625</c:v>
                </c:pt>
                <c:pt idx="130408">
                  <c:v>336.60416666666669</c:v>
                </c:pt>
                <c:pt idx="130409">
                  <c:v>336.60677083333331</c:v>
                </c:pt>
                <c:pt idx="130410">
                  <c:v>336.609375</c:v>
                </c:pt>
                <c:pt idx="130411">
                  <c:v>336.61197916666669</c:v>
                </c:pt>
                <c:pt idx="130412">
                  <c:v>336.61458333333331</c:v>
                </c:pt>
                <c:pt idx="130413">
                  <c:v>336.6171875</c:v>
                </c:pt>
                <c:pt idx="130414">
                  <c:v>336.61979166666669</c:v>
                </c:pt>
                <c:pt idx="130415">
                  <c:v>336.62239583333331</c:v>
                </c:pt>
                <c:pt idx="130416">
                  <c:v>336.625</c:v>
                </c:pt>
                <c:pt idx="130417">
                  <c:v>336.62760416666669</c:v>
                </c:pt>
                <c:pt idx="130418">
                  <c:v>336.63020833333331</c:v>
                </c:pt>
                <c:pt idx="130419">
                  <c:v>336.6328125</c:v>
                </c:pt>
                <c:pt idx="130420">
                  <c:v>336.63541666666669</c:v>
                </c:pt>
                <c:pt idx="130421">
                  <c:v>336.63802083333331</c:v>
                </c:pt>
                <c:pt idx="130422">
                  <c:v>336.640625</c:v>
                </c:pt>
                <c:pt idx="130423">
                  <c:v>336.64322916666669</c:v>
                </c:pt>
                <c:pt idx="130424">
                  <c:v>336.64583333333331</c:v>
                </c:pt>
                <c:pt idx="130425">
                  <c:v>336.6484375</c:v>
                </c:pt>
                <c:pt idx="130426">
                  <c:v>336.65104166666669</c:v>
                </c:pt>
                <c:pt idx="130427">
                  <c:v>336.65364583333331</c:v>
                </c:pt>
                <c:pt idx="130428">
                  <c:v>336.65625</c:v>
                </c:pt>
                <c:pt idx="130429">
                  <c:v>336.65885416666669</c:v>
                </c:pt>
                <c:pt idx="130430">
                  <c:v>336.66145833333331</c:v>
                </c:pt>
                <c:pt idx="130431">
                  <c:v>336.6640625</c:v>
                </c:pt>
                <c:pt idx="130432">
                  <c:v>336.66666666666669</c:v>
                </c:pt>
                <c:pt idx="130433">
                  <c:v>336.66927083333331</c:v>
                </c:pt>
                <c:pt idx="130434">
                  <c:v>336.671875</c:v>
                </c:pt>
                <c:pt idx="130435">
                  <c:v>336.67447916666669</c:v>
                </c:pt>
                <c:pt idx="130436">
                  <c:v>336.67708333333331</c:v>
                </c:pt>
                <c:pt idx="130437">
                  <c:v>336.6796875</c:v>
                </c:pt>
                <c:pt idx="130438">
                  <c:v>336.68229166666669</c:v>
                </c:pt>
                <c:pt idx="130439">
                  <c:v>336.68489583333331</c:v>
                </c:pt>
                <c:pt idx="130440">
                  <c:v>336.6875</c:v>
                </c:pt>
                <c:pt idx="130441">
                  <c:v>336.69010416666669</c:v>
                </c:pt>
                <c:pt idx="130442">
                  <c:v>336.69270833333331</c:v>
                </c:pt>
                <c:pt idx="130443">
                  <c:v>336.6953125</c:v>
                </c:pt>
                <c:pt idx="130444">
                  <c:v>336.69791666666669</c:v>
                </c:pt>
                <c:pt idx="130445">
                  <c:v>336.70052083333331</c:v>
                </c:pt>
                <c:pt idx="130446">
                  <c:v>336.703125</c:v>
                </c:pt>
                <c:pt idx="130447">
                  <c:v>336.70572916666669</c:v>
                </c:pt>
                <c:pt idx="130448">
                  <c:v>336.70833333333331</c:v>
                </c:pt>
                <c:pt idx="130449">
                  <c:v>336.7109375</c:v>
                </c:pt>
                <c:pt idx="130450">
                  <c:v>336.71354166666669</c:v>
                </c:pt>
                <c:pt idx="130451">
                  <c:v>336.71614583333331</c:v>
                </c:pt>
                <c:pt idx="130452">
                  <c:v>336.71875</c:v>
                </c:pt>
                <c:pt idx="130453">
                  <c:v>336.72135416666669</c:v>
                </c:pt>
                <c:pt idx="130454">
                  <c:v>336.72395833333331</c:v>
                </c:pt>
                <c:pt idx="130455">
                  <c:v>336.7265625</c:v>
                </c:pt>
                <c:pt idx="130456">
                  <c:v>336.72916666666669</c:v>
                </c:pt>
                <c:pt idx="130457">
                  <c:v>336.73177083333331</c:v>
                </c:pt>
                <c:pt idx="130458">
                  <c:v>336.734375</c:v>
                </c:pt>
                <c:pt idx="130459">
                  <c:v>336.73697916666669</c:v>
                </c:pt>
                <c:pt idx="130460">
                  <c:v>336.73958333333331</c:v>
                </c:pt>
                <c:pt idx="130461">
                  <c:v>336.7421875</c:v>
                </c:pt>
                <c:pt idx="130462">
                  <c:v>336.74479166666669</c:v>
                </c:pt>
                <c:pt idx="130463">
                  <c:v>336.74739583333331</c:v>
                </c:pt>
                <c:pt idx="130464">
                  <c:v>336.75</c:v>
                </c:pt>
                <c:pt idx="130465">
                  <c:v>336.75260416666669</c:v>
                </c:pt>
                <c:pt idx="130466">
                  <c:v>336.75520833333331</c:v>
                </c:pt>
                <c:pt idx="130467">
                  <c:v>336.7578125</c:v>
                </c:pt>
                <c:pt idx="130468">
                  <c:v>336.76041666666669</c:v>
                </c:pt>
                <c:pt idx="130469">
                  <c:v>336.76302083333331</c:v>
                </c:pt>
                <c:pt idx="130470">
                  <c:v>336.765625</c:v>
                </c:pt>
                <c:pt idx="130471">
                  <c:v>336.76822916666669</c:v>
                </c:pt>
                <c:pt idx="130472">
                  <c:v>336.77083333333331</c:v>
                </c:pt>
                <c:pt idx="130473">
                  <c:v>336.7734375</c:v>
                </c:pt>
                <c:pt idx="130474">
                  <c:v>336.77604166666669</c:v>
                </c:pt>
                <c:pt idx="130475">
                  <c:v>336.77864583333331</c:v>
                </c:pt>
                <c:pt idx="130476">
                  <c:v>336.78125</c:v>
                </c:pt>
                <c:pt idx="130477">
                  <c:v>336.78385416666669</c:v>
                </c:pt>
                <c:pt idx="130478">
                  <c:v>336.78645833333331</c:v>
                </c:pt>
                <c:pt idx="130479">
                  <c:v>336.7890625</c:v>
                </c:pt>
                <c:pt idx="130480">
                  <c:v>336.79166666666669</c:v>
                </c:pt>
                <c:pt idx="130481">
                  <c:v>336.79427083333331</c:v>
                </c:pt>
                <c:pt idx="130482">
                  <c:v>336.796875</c:v>
                </c:pt>
                <c:pt idx="130483">
                  <c:v>336.79947916666669</c:v>
                </c:pt>
                <c:pt idx="130484">
                  <c:v>336.80208333333331</c:v>
                </c:pt>
                <c:pt idx="130485">
                  <c:v>336.8046875</c:v>
                </c:pt>
                <c:pt idx="130486">
                  <c:v>336.80729166666669</c:v>
                </c:pt>
                <c:pt idx="130487">
                  <c:v>336.80989583333331</c:v>
                </c:pt>
                <c:pt idx="130488">
                  <c:v>336.8125</c:v>
                </c:pt>
                <c:pt idx="130489">
                  <c:v>336.81510416666669</c:v>
                </c:pt>
                <c:pt idx="130490">
                  <c:v>336.81770833333331</c:v>
                </c:pt>
                <c:pt idx="130491">
                  <c:v>336.8203125</c:v>
                </c:pt>
                <c:pt idx="130492">
                  <c:v>336.82291666666669</c:v>
                </c:pt>
                <c:pt idx="130493">
                  <c:v>336.82552083333331</c:v>
                </c:pt>
                <c:pt idx="130494">
                  <c:v>336.828125</c:v>
                </c:pt>
                <c:pt idx="130495">
                  <c:v>336.83072916666669</c:v>
                </c:pt>
                <c:pt idx="130496">
                  <c:v>336.83333333333331</c:v>
                </c:pt>
                <c:pt idx="130497">
                  <c:v>336.8359375</c:v>
                </c:pt>
                <c:pt idx="130498">
                  <c:v>336.83854166666669</c:v>
                </c:pt>
                <c:pt idx="130499">
                  <c:v>336.84114583333331</c:v>
                </c:pt>
                <c:pt idx="130500">
                  <c:v>336.84375</c:v>
                </c:pt>
                <c:pt idx="130501">
                  <c:v>336.84635416666669</c:v>
                </c:pt>
                <c:pt idx="130502">
                  <c:v>336.84895833333331</c:v>
                </c:pt>
                <c:pt idx="130503">
                  <c:v>336.8515625</c:v>
                </c:pt>
                <c:pt idx="130504">
                  <c:v>336.85416666666669</c:v>
                </c:pt>
                <c:pt idx="130505">
                  <c:v>336.85677083333331</c:v>
                </c:pt>
                <c:pt idx="130506">
                  <c:v>336.859375</c:v>
                </c:pt>
                <c:pt idx="130507">
                  <c:v>336.86197916666669</c:v>
                </c:pt>
                <c:pt idx="130508">
                  <c:v>336.86458333333331</c:v>
                </c:pt>
                <c:pt idx="130509">
                  <c:v>336.8671875</c:v>
                </c:pt>
                <c:pt idx="130510">
                  <c:v>336.86979166666669</c:v>
                </c:pt>
                <c:pt idx="130511">
                  <c:v>336.87239583333331</c:v>
                </c:pt>
                <c:pt idx="130512">
                  <c:v>336.875</c:v>
                </c:pt>
                <c:pt idx="130513">
                  <c:v>336.87760416666669</c:v>
                </c:pt>
                <c:pt idx="130514">
                  <c:v>336.88020833333331</c:v>
                </c:pt>
                <c:pt idx="130515">
                  <c:v>336.8828125</c:v>
                </c:pt>
                <c:pt idx="130516">
                  <c:v>336.88541666666669</c:v>
                </c:pt>
                <c:pt idx="130517">
                  <c:v>336.88802083333331</c:v>
                </c:pt>
                <c:pt idx="130518">
                  <c:v>336.890625</c:v>
                </c:pt>
                <c:pt idx="130519">
                  <c:v>336.89322916666669</c:v>
                </c:pt>
                <c:pt idx="130520">
                  <c:v>336.89583333333331</c:v>
                </c:pt>
                <c:pt idx="130521">
                  <c:v>336.8984375</c:v>
                </c:pt>
                <c:pt idx="130522">
                  <c:v>336.90104166666669</c:v>
                </c:pt>
                <c:pt idx="130523">
                  <c:v>336.90364583333331</c:v>
                </c:pt>
                <c:pt idx="130524">
                  <c:v>336.90625</c:v>
                </c:pt>
                <c:pt idx="130525">
                  <c:v>336.90885416666669</c:v>
                </c:pt>
                <c:pt idx="130526">
                  <c:v>336.91145833333331</c:v>
                </c:pt>
                <c:pt idx="130527">
                  <c:v>336.9140625</c:v>
                </c:pt>
                <c:pt idx="130528">
                  <c:v>336.91666666666669</c:v>
                </c:pt>
                <c:pt idx="130529">
                  <c:v>336.91927083333331</c:v>
                </c:pt>
                <c:pt idx="130530">
                  <c:v>336.921875</c:v>
                </c:pt>
                <c:pt idx="130531">
                  <c:v>336.92447916666669</c:v>
                </c:pt>
                <c:pt idx="130532">
                  <c:v>336.92708333333331</c:v>
                </c:pt>
                <c:pt idx="130533">
                  <c:v>336.9296875</c:v>
                </c:pt>
                <c:pt idx="130534">
                  <c:v>336.93229166666669</c:v>
                </c:pt>
                <c:pt idx="130535">
                  <c:v>336.93489583333331</c:v>
                </c:pt>
                <c:pt idx="130536">
                  <c:v>336.9375</c:v>
                </c:pt>
                <c:pt idx="130537">
                  <c:v>336.94010416666669</c:v>
                </c:pt>
                <c:pt idx="130538">
                  <c:v>336.94270833333331</c:v>
                </c:pt>
                <c:pt idx="130539">
                  <c:v>336.9453125</c:v>
                </c:pt>
                <c:pt idx="130540">
                  <c:v>336.94791666666669</c:v>
                </c:pt>
                <c:pt idx="130541">
                  <c:v>336.95052083333331</c:v>
                </c:pt>
                <c:pt idx="130542">
                  <c:v>336.953125</c:v>
                </c:pt>
                <c:pt idx="130543">
                  <c:v>336.95572916666669</c:v>
                </c:pt>
                <c:pt idx="130544">
                  <c:v>336.95833333333331</c:v>
                </c:pt>
                <c:pt idx="130545">
                  <c:v>336.9609375</c:v>
                </c:pt>
                <c:pt idx="130546">
                  <c:v>336.96354166666669</c:v>
                </c:pt>
                <c:pt idx="130547">
                  <c:v>336.96614583333331</c:v>
                </c:pt>
                <c:pt idx="130548">
                  <c:v>336.96875</c:v>
                </c:pt>
                <c:pt idx="130549">
                  <c:v>336.97135416666669</c:v>
                </c:pt>
                <c:pt idx="130550">
                  <c:v>336.97395833333331</c:v>
                </c:pt>
                <c:pt idx="130551">
                  <c:v>336.9765625</c:v>
                </c:pt>
                <c:pt idx="130552">
                  <c:v>336.97916666666669</c:v>
                </c:pt>
                <c:pt idx="130553">
                  <c:v>336.98177083333331</c:v>
                </c:pt>
                <c:pt idx="130554">
                  <c:v>336.984375</c:v>
                </c:pt>
                <c:pt idx="130555">
                  <c:v>336.98697916666669</c:v>
                </c:pt>
                <c:pt idx="130556">
                  <c:v>336.98958333333331</c:v>
                </c:pt>
                <c:pt idx="130557">
                  <c:v>336.9921875</c:v>
                </c:pt>
                <c:pt idx="130558">
                  <c:v>336.99479166666669</c:v>
                </c:pt>
                <c:pt idx="130559">
                  <c:v>336.99739583333331</c:v>
                </c:pt>
                <c:pt idx="130560">
                  <c:v>337</c:v>
                </c:pt>
                <c:pt idx="130561">
                  <c:v>337.00260416666669</c:v>
                </c:pt>
                <c:pt idx="130562">
                  <c:v>337.00520833333331</c:v>
                </c:pt>
                <c:pt idx="130563">
                  <c:v>337.0078125</c:v>
                </c:pt>
                <c:pt idx="130564">
                  <c:v>337.01041666666669</c:v>
                </c:pt>
                <c:pt idx="130565">
                  <c:v>337.01302083333331</c:v>
                </c:pt>
                <c:pt idx="130566">
                  <c:v>337.015625</c:v>
                </c:pt>
                <c:pt idx="130567">
                  <c:v>337.01822916666669</c:v>
                </c:pt>
                <c:pt idx="130568">
                  <c:v>337.02083333333331</c:v>
                </c:pt>
                <c:pt idx="130569">
                  <c:v>337.0234375</c:v>
                </c:pt>
                <c:pt idx="130570">
                  <c:v>337.02604166666669</c:v>
                </c:pt>
                <c:pt idx="130571">
                  <c:v>337.02864583333331</c:v>
                </c:pt>
                <c:pt idx="130572">
                  <c:v>337.03125</c:v>
                </c:pt>
                <c:pt idx="130573">
                  <c:v>337.03385416666669</c:v>
                </c:pt>
                <c:pt idx="130574">
                  <c:v>337.03645833333331</c:v>
                </c:pt>
                <c:pt idx="130575">
                  <c:v>337.0390625</c:v>
                </c:pt>
                <c:pt idx="130576">
                  <c:v>337.04166666666669</c:v>
                </c:pt>
                <c:pt idx="130577">
                  <c:v>337.04427083333331</c:v>
                </c:pt>
                <c:pt idx="130578">
                  <c:v>337.046875</c:v>
                </c:pt>
                <c:pt idx="130579">
                  <c:v>337.04947916666669</c:v>
                </c:pt>
                <c:pt idx="130580">
                  <c:v>337.05208333333331</c:v>
                </c:pt>
                <c:pt idx="130581">
                  <c:v>337.0546875</c:v>
                </c:pt>
                <c:pt idx="130582">
                  <c:v>337.05729166666669</c:v>
                </c:pt>
                <c:pt idx="130583">
                  <c:v>337.05989583333331</c:v>
                </c:pt>
                <c:pt idx="130584">
                  <c:v>337.0625</c:v>
                </c:pt>
                <c:pt idx="130585">
                  <c:v>337.06510416666669</c:v>
                </c:pt>
                <c:pt idx="130586">
                  <c:v>337.06770833333331</c:v>
                </c:pt>
                <c:pt idx="130587">
                  <c:v>337.0703125</c:v>
                </c:pt>
                <c:pt idx="130588">
                  <c:v>337.07291666666669</c:v>
                </c:pt>
                <c:pt idx="130589">
                  <c:v>337.07552083333331</c:v>
                </c:pt>
                <c:pt idx="130590">
                  <c:v>337.078125</c:v>
                </c:pt>
                <c:pt idx="130591">
                  <c:v>337.08072916666669</c:v>
                </c:pt>
                <c:pt idx="130592">
                  <c:v>337.08333333333331</c:v>
                </c:pt>
                <c:pt idx="130593">
                  <c:v>337.0859375</c:v>
                </c:pt>
                <c:pt idx="130594">
                  <c:v>337.08854166666669</c:v>
                </c:pt>
                <c:pt idx="130595">
                  <c:v>337.09114583333331</c:v>
                </c:pt>
                <c:pt idx="130596">
                  <c:v>337.09375</c:v>
                </c:pt>
                <c:pt idx="130597">
                  <c:v>337.09635416666669</c:v>
                </c:pt>
                <c:pt idx="130598">
                  <c:v>337.09895833333331</c:v>
                </c:pt>
                <c:pt idx="130599">
                  <c:v>337.1015625</c:v>
                </c:pt>
                <c:pt idx="130600">
                  <c:v>337.10416666666669</c:v>
                </c:pt>
                <c:pt idx="130601">
                  <c:v>337.10677083333331</c:v>
                </c:pt>
                <c:pt idx="130602">
                  <c:v>337.109375</c:v>
                </c:pt>
                <c:pt idx="130603">
                  <c:v>337.11197916666669</c:v>
                </c:pt>
                <c:pt idx="130604">
                  <c:v>337.11458333333331</c:v>
                </c:pt>
                <c:pt idx="130605">
                  <c:v>337.1171875</c:v>
                </c:pt>
                <c:pt idx="130606">
                  <c:v>337.11979166666669</c:v>
                </c:pt>
                <c:pt idx="130607">
                  <c:v>337.12239583333331</c:v>
                </c:pt>
                <c:pt idx="130608">
                  <c:v>337.125</c:v>
                </c:pt>
                <c:pt idx="130609">
                  <c:v>337.12760416666669</c:v>
                </c:pt>
                <c:pt idx="130610">
                  <c:v>337.13020833333331</c:v>
                </c:pt>
                <c:pt idx="130611">
                  <c:v>337.1328125</c:v>
                </c:pt>
                <c:pt idx="130612">
                  <c:v>337.13541666666669</c:v>
                </c:pt>
                <c:pt idx="130613">
                  <c:v>337.13802083333331</c:v>
                </c:pt>
                <c:pt idx="130614">
                  <c:v>337.140625</c:v>
                </c:pt>
                <c:pt idx="130615">
                  <c:v>337.14322916666669</c:v>
                </c:pt>
                <c:pt idx="130616">
                  <c:v>337.14583333333331</c:v>
                </c:pt>
                <c:pt idx="130617">
                  <c:v>337.1484375</c:v>
                </c:pt>
                <c:pt idx="130618">
                  <c:v>337.15104166666669</c:v>
                </c:pt>
                <c:pt idx="130619">
                  <c:v>337.15364583333331</c:v>
                </c:pt>
                <c:pt idx="130620">
                  <c:v>337.15625</c:v>
                </c:pt>
                <c:pt idx="130621">
                  <c:v>337.15885416666669</c:v>
                </c:pt>
                <c:pt idx="130622">
                  <c:v>337.16145833333331</c:v>
                </c:pt>
                <c:pt idx="130623">
                  <c:v>337.1640625</c:v>
                </c:pt>
                <c:pt idx="130624">
                  <c:v>337.16666666666669</c:v>
                </c:pt>
                <c:pt idx="130625">
                  <c:v>337.16927083333331</c:v>
                </c:pt>
                <c:pt idx="130626">
                  <c:v>337.171875</c:v>
                </c:pt>
                <c:pt idx="130627">
                  <c:v>337.17447916666669</c:v>
                </c:pt>
                <c:pt idx="130628">
                  <c:v>337.17708333333331</c:v>
                </c:pt>
                <c:pt idx="130629">
                  <c:v>337.1796875</c:v>
                </c:pt>
                <c:pt idx="130630">
                  <c:v>337.18229166666669</c:v>
                </c:pt>
                <c:pt idx="130631">
                  <c:v>337.18489583333331</c:v>
                </c:pt>
                <c:pt idx="130632">
                  <c:v>337.1875</c:v>
                </c:pt>
                <c:pt idx="130633">
                  <c:v>337.19010416666669</c:v>
                </c:pt>
                <c:pt idx="130634">
                  <c:v>337.19270833333331</c:v>
                </c:pt>
                <c:pt idx="130635">
                  <c:v>337.1953125</c:v>
                </c:pt>
                <c:pt idx="130636">
                  <c:v>337.19791666666669</c:v>
                </c:pt>
                <c:pt idx="130637">
                  <c:v>337.20052083333331</c:v>
                </c:pt>
                <c:pt idx="130638">
                  <c:v>337.203125</c:v>
                </c:pt>
                <c:pt idx="130639">
                  <c:v>337.20572916666669</c:v>
                </c:pt>
                <c:pt idx="130640">
                  <c:v>337.20833333333331</c:v>
                </c:pt>
                <c:pt idx="130641">
                  <c:v>337.2109375</c:v>
                </c:pt>
                <c:pt idx="130642">
                  <c:v>337.21354166666669</c:v>
                </c:pt>
                <c:pt idx="130643">
                  <c:v>337.21614583333331</c:v>
                </c:pt>
                <c:pt idx="130644">
                  <c:v>337.21875</c:v>
                </c:pt>
                <c:pt idx="130645">
                  <c:v>337.22135416666669</c:v>
                </c:pt>
                <c:pt idx="130646">
                  <c:v>337.22395833333331</c:v>
                </c:pt>
                <c:pt idx="130647">
                  <c:v>337.2265625</c:v>
                </c:pt>
                <c:pt idx="130648">
                  <c:v>337.22916666666669</c:v>
                </c:pt>
                <c:pt idx="130649">
                  <c:v>337.23177083333331</c:v>
                </c:pt>
                <c:pt idx="130650">
                  <c:v>337.234375</c:v>
                </c:pt>
                <c:pt idx="130651">
                  <c:v>337.23697916666669</c:v>
                </c:pt>
                <c:pt idx="130652">
                  <c:v>337.23958333333331</c:v>
                </c:pt>
                <c:pt idx="130653">
                  <c:v>337.2421875</c:v>
                </c:pt>
                <c:pt idx="130654">
                  <c:v>337.24479166666669</c:v>
                </c:pt>
                <c:pt idx="130655">
                  <c:v>337.24739583333331</c:v>
                </c:pt>
                <c:pt idx="130656">
                  <c:v>337.25</c:v>
                </c:pt>
                <c:pt idx="130657">
                  <c:v>337.25260416666669</c:v>
                </c:pt>
                <c:pt idx="130658">
                  <c:v>337.25520833333331</c:v>
                </c:pt>
                <c:pt idx="130659">
                  <c:v>337.2578125</c:v>
                </c:pt>
                <c:pt idx="130660">
                  <c:v>337.26041666666669</c:v>
                </c:pt>
                <c:pt idx="130661">
                  <c:v>337.26302083333331</c:v>
                </c:pt>
                <c:pt idx="130662">
                  <c:v>337.265625</c:v>
                </c:pt>
                <c:pt idx="130663">
                  <c:v>337.26822916666669</c:v>
                </c:pt>
                <c:pt idx="130664">
                  <c:v>337.27083333333331</c:v>
                </c:pt>
                <c:pt idx="130665">
                  <c:v>337.2734375</c:v>
                </c:pt>
                <c:pt idx="130666">
                  <c:v>337.27604166666669</c:v>
                </c:pt>
                <c:pt idx="130667">
                  <c:v>337.27864583333331</c:v>
                </c:pt>
                <c:pt idx="130668">
                  <c:v>337.28125</c:v>
                </c:pt>
                <c:pt idx="130669">
                  <c:v>337.28385416666669</c:v>
                </c:pt>
                <c:pt idx="130670">
                  <c:v>337.28645833333331</c:v>
                </c:pt>
                <c:pt idx="130671">
                  <c:v>337.2890625</c:v>
                </c:pt>
                <c:pt idx="130672">
                  <c:v>337.29166666666669</c:v>
                </c:pt>
                <c:pt idx="130673">
                  <c:v>337.29427083333331</c:v>
                </c:pt>
                <c:pt idx="130674">
                  <c:v>337.296875</c:v>
                </c:pt>
                <c:pt idx="130675">
                  <c:v>337.29947916666669</c:v>
                </c:pt>
                <c:pt idx="130676">
                  <c:v>337.30208333333331</c:v>
                </c:pt>
                <c:pt idx="130677">
                  <c:v>337.3046875</c:v>
                </c:pt>
                <c:pt idx="130678">
                  <c:v>337.30729166666669</c:v>
                </c:pt>
                <c:pt idx="130679">
                  <c:v>337.30989583333331</c:v>
                </c:pt>
                <c:pt idx="130680">
                  <c:v>337.3125</c:v>
                </c:pt>
                <c:pt idx="130681">
                  <c:v>337.31510416666669</c:v>
                </c:pt>
                <c:pt idx="130682">
                  <c:v>337.31770833333331</c:v>
                </c:pt>
                <c:pt idx="130683">
                  <c:v>337.3203125</c:v>
                </c:pt>
                <c:pt idx="130684">
                  <c:v>337.32291666666669</c:v>
                </c:pt>
                <c:pt idx="130685">
                  <c:v>337.32552083333331</c:v>
                </c:pt>
                <c:pt idx="130686">
                  <c:v>337.328125</c:v>
                </c:pt>
                <c:pt idx="130687">
                  <c:v>337.33072916666669</c:v>
                </c:pt>
                <c:pt idx="130688">
                  <c:v>337.33333333333331</c:v>
                </c:pt>
                <c:pt idx="130689">
                  <c:v>337.3359375</c:v>
                </c:pt>
                <c:pt idx="130690">
                  <c:v>337.33854166666669</c:v>
                </c:pt>
                <c:pt idx="130691">
                  <c:v>337.34114583333331</c:v>
                </c:pt>
                <c:pt idx="130692">
                  <c:v>337.34375</c:v>
                </c:pt>
                <c:pt idx="130693">
                  <c:v>337.34635416666669</c:v>
                </c:pt>
                <c:pt idx="130694">
                  <c:v>337.34895833333331</c:v>
                </c:pt>
                <c:pt idx="130695">
                  <c:v>337.3515625</c:v>
                </c:pt>
                <c:pt idx="130696">
                  <c:v>337.35416666666669</c:v>
                </c:pt>
                <c:pt idx="130697">
                  <c:v>337.35677083333331</c:v>
                </c:pt>
                <c:pt idx="130698">
                  <c:v>337.359375</c:v>
                </c:pt>
                <c:pt idx="130699">
                  <c:v>337.36197916666669</c:v>
                </c:pt>
                <c:pt idx="130700">
                  <c:v>337.36458333333331</c:v>
                </c:pt>
                <c:pt idx="130701">
                  <c:v>337.3671875</c:v>
                </c:pt>
                <c:pt idx="130702">
                  <c:v>337.36979166666669</c:v>
                </c:pt>
                <c:pt idx="130703">
                  <c:v>337.37239583333331</c:v>
                </c:pt>
                <c:pt idx="130704">
                  <c:v>337.375</c:v>
                </c:pt>
                <c:pt idx="130705">
                  <c:v>337.37760416666669</c:v>
                </c:pt>
                <c:pt idx="130706">
                  <c:v>337.38020833333331</c:v>
                </c:pt>
                <c:pt idx="130707">
                  <c:v>337.3828125</c:v>
                </c:pt>
                <c:pt idx="130708">
                  <c:v>337.38541666666669</c:v>
                </c:pt>
                <c:pt idx="130709">
                  <c:v>337.38802083333331</c:v>
                </c:pt>
                <c:pt idx="130710">
                  <c:v>337.390625</c:v>
                </c:pt>
                <c:pt idx="130711">
                  <c:v>337.39322916666669</c:v>
                </c:pt>
                <c:pt idx="130712">
                  <c:v>337.39583333333331</c:v>
                </c:pt>
                <c:pt idx="130713">
                  <c:v>337.3984375</c:v>
                </c:pt>
                <c:pt idx="130714">
                  <c:v>337.40104166666669</c:v>
                </c:pt>
                <c:pt idx="130715">
                  <c:v>337.40364583333331</c:v>
                </c:pt>
                <c:pt idx="130716">
                  <c:v>337.40625</c:v>
                </c:pt>
                <c:pt idx="130717">
                  <c:v>337.40885416666669</c:v>
                </c:pt>
                <c:pt idx="130718">
                  <c:v>337.41145833333331</c:v>
                </c:pt>
                <c:pt idx="130719">
                  <c:v>337.4140625</c:v>
                </c:pt>
                <c:pt idx="130720">
                  <c:v>337.41666666666669</c:v>
                </c:pt>
                <c:pt idx="130721">
                  <c:v>337.41927083333331</c:v>
                </c:pt>
                <c:pt idx="130722">
                  <c:v>337.421875</c:v>
                </c:pt>
                <c:pt idx="130723">
                  <c:v>337.42447916666669</c:v>
                </c:pt>
                <c:pt idx="130724">
                  <c:v>337.42708333333331</c:v>
                </c:pt>
                <c:pt idx="130725">
                  <c:v>337.4296875</c:v>
                </c:pt>
                <c:pt idx="130726">
                  <c:v>337.43229166666669</c:v>
                </c:pt>
                <c:pt idx="130727">
                  <c:v>337.43489583333331</c:v>
                </c:pt>
                <c:pt idx="130728">
                  <c:v>337.4375</c:v>
                </c:pt>
                <c:pt idx="130729">
                  <c:v>337.44010416666669</c:v>
                </c:pt>
                <c:pt idx="130730">
                  <c:v>337.44270833333331</c:v>
                </c:pt>
                <c:pt idx="130731">
                  <c:v>337.4453125</c:v>
                </c:pt>
                <c:pt idx="130732">
                  <c:v>337.44791666666669</c:v>
                </c:pt>
                <c:pt idx="130733">
                  <c:v>337.45052083333331</c:v>
                </c:pt>
                <c:pt idx="130734">
                  <c:v>337.453125</c:v>
                </c:pt>
                <c:pt idx="130735">
                  <c:v>337.45572916666669</c:v>
                </c:pt>
                <c:pt idx="130736">
                  <c:v>337.45833333333331</c:v>
                </c:pt>
                <c:pt idx="130737">
                  <c:v>337.4609375</c:v>
                </c:pt>
                <c:pt idx="130738">
                  <c:v>337.46354166666669</c:v>
                </c:pt>
                <c:pt idx="130739">
                  <c:v>337.46614583333331</c:v>
                </c:pt>
                <c:pt idx="130740">
                  <c:v>337.46875</c:v>
                </c:pt>
                <c:pt idx="130741">
                  <c:v>337.47135416666669</c:v>
                </c:pt>
                <c:pt idx="130742">
                  <c:v>337.47395833333331</c:v>
                </c:pt>
                <c:pt idx="130743">
                  <c:v>337.4765625</c:v>
                </c:pt>
                <c:pt idx="130744">
                  <c:v>337.47916666666669</c:v>
                </c:pt>
                <c:pt idx="130745">
                  <c:v>337.48177083333331</c:v>
                </c:pt>
                <c:pt idx="130746">
                  <c:v>337.484375</c:v>
                </c:pt>
                <c:pt idx="130747">
                  <c:v>337.48697916666669</c:v>
                </c:pt>
                <c:pt idx="130748">
                  <c:v>337.48958333333331</c:v>
                </c:pt>
                <c:pt idx="130749">
                  <c:v>337.4921875</c:v>
                </c:pt>
                <c:pt idx="130750">
                  <c:v>337.49479166666669</c:v>
                </c:pt>
                <c:pt idx="130751">
                  <c:v>337.49739583333331</c:v>
                </c:pt>
                <c:pt idx="130752">
                  <c:v>337.5</c:v>
                </c:pt>
                <c:pt idx="130753">
                  <c:v>337.50260416666669</c:v>
                </c:pt>
                <c:pt idx="130754">
                  <c:v>337.50520833333331</c:v>
                </c:pt>
                <c:pt idx="130755">
                  <c:v>337.5078125</c:v>
                </c:pt>
                <c:pt idx="130756">
                  <c:v>337.51041666666669</c:v>
                </c:pt>
                <c:pt idx="130757">
                  <c:v>337.51302083333331</c:v>
                </c:pt>
                <c:pt idx="130758">
                  <c:v>337.515625</c:v>
                </c:pt>
                <c:pt idx="130759">
                  <c:v>337.51822916666669</c:v>
                </c:pt>
                <c:pt idx="130760">
                  <c:v>337.52083333333331</c:v>
                </c:pt>
                <c:pt idx="130761">
                  <c:v>337.5234375</c:v>
                </c:pt>
                <c:pt idx="130762">
                  <c:v>337.52604166666669</c:v>
                </c:pt>
                <c:pt idx="130763">
                  <c:v>337.52864583333331</c:v>
                </c:pt>
                <c:pt idx="130764">
                  <c:v>337.53125</c:v>
                </c:pt>
                <c:pt idx="130765">
                  <c:v>337.53385416666669</c:v>
                </c:pt>
                <c:pt idx="130766">
                  <c:v>337.53645833333331</c:v>
                </c:pt>
                <c:pt idx="130767">
                  <c:v>337.5390625</c:v>
                </c:pt>
                <c:pt idx="130768">
                  <c:v>337.54166666666669</c:v>
                </c:pt>
                <c:pt idx="130769">
                  <c:v>337.54427083333331</c:v>
                </c:pt>
                <c:pt idx="130770">
                  <c:v>337.546875</c:v>
                </c:pt>
                <c:pt idx="130771">
                  <c:v>337.54947916666669</c:v>
                </c:pt>
                <c:pt idx="130772">
                  <c:v>337.55208333333331</c:v>
                </c:pt>
                <c:pt idx="130773">
                  <c:v>337.5546875</c:v>
                </c:pt>
                <c:pt idx="130774">
                  <c:v>337.55729166666669</c:v>
                </c:pt>
                <c:pt idx="130775">
                  <c:v>337.55989583333331</c:v>
                </c:pt>
                <c:pt idx="130776">
                  <c:v>337.5625</c:v>
                </c:pt>
                <c:pt idx="130777">
                  <c:v>337.56510416666669</c:v>
                </c:pt>
                <c:pt idx="130778">
                  <c:v>337.56770833333331</c:v>
                </c:pt>
                <c:pt idx="130779">
                  <c:v>337.5703125</c:v>
                </c:pt>
                <c:pt idx="130780">
                  <c:v>337.57291666666669</c:v>
                </c:pt>
                <c:pt idx="130781">
                  <c:v>337.57552083333331</c:v>
                </c:pt>
                <c:pt idx="130782">
                  <c:v>337.578125</c:v>
                </c:pt>
                <c:pt idx="130783">
                  <c:v>337.58072916666669</c:v>
                </c:pt>
                <c:pt idx="130784">
                  <c:v>337.58333333333331</c:v>
                </c:pt>
                <c:pt idx="130785">
                  <c:v>337.5859375</c:v>
                </c:pt>
                <c:pt idx="130786">
                  <c:v>337.58854166666669</c:v>
                </c:pt>
                <c:pt idx="130787">
                  <c:v>337.59114583333331</c:v>
                </c:pt>
                <c:pt idx="130788">
                  <c:v>337.59375</c:v>
                </c:pt>
                <c:pt idx="130789">
                  <c:v>337.59635416666669</c:v>
                </c:pt>
                <c:pt idx="130790">
                  <c:v>337.59895833333331</c:v>
                </c:pt>
                <c:pt idx="130791">
                  <c:v>337.6015625</c:v>
                </c:pt>
                <c:pt idx="130792">
                  <c:v>337.60416666666669</c:v>
                </c:pt>
                <c:pt idx="130793">
                  <c:v>337.60677083333331</c:v>
                </c:pt>
                <c:pt idx="130794">
                  <c:v>337.609375</c:v>
                </c:pt>
                <c:pt idx="130795">
                  <c:v>337.61197916666669</c:v>
                </c:pt>
                <c:pt idx="130796">
                  <c:v>337.61458333333331</c:v>
                </c:pt>
                <c:pt idx="130797">
                  <c:v>337.6171875</c:v>
                </c:pt>
                <c:pt idx="130798">
                  <c:v>337.61979166666669</c:v>
                </c:pt>
                <c:pt idx="130799">
                  <c:v>337.62239583333331</c:v>
                </c:pt>
                <c:pt idx="130800">
                  <c:v>337.625</c:v>
                </c:pt>
                <c:pt idx="130801">
                  <c:v>337.62760416666669</c:v>
                </c:pt>
                <c:pt idx="130802">
                  <c:v>337.63020833333331</c:v>
                </c:pt>
                <c:pt idx="130803">
                  <c:v>337.6328125</c:v>
                </c:pt>
                <c:pt idx="130804">
                  <c:v>337.63541666666669</c:v>
                </c:pt>
                <c:pt idx="130805">
                  <c:v>337.63802083333331</c:v>
                </c:pt>
                <c:pt idx="130806">
                  <c:v>337.640625</c:v>
                </c:pt>
                <c:pt idx="130807">
                  <c:v>337.64322916666669</c:v>
                </c:pt>
                <c:pt idx="130808">
                  <c:v>337.64583333333331</c:v>
                </c:pt>
                <c:pt idx="130809">
                  <c:v>337.6484375</c:v>
                </c:pt>
                <c:pt idx="130810">
                  <c:v>337.65104166666669</c:v>
                </c:pt>
                <c:pt idx="130811">
                  <c:v>337.65364583333331</c:v>
                </c:pt>
                <c:pt idx="130812">
                  <c:v>337.65625</c:v>
                </c:pt>
                <c:pt idx="130813">
                  <c:v>337.65885416666669</c:v>
                </c:pt>
                <c:pt idx="130814">
                  <c:v>337.66145833333331</c:v>
                </c:pt>
                <c:pt idx="130815">
                  <c:v>337.6640625</c:v>
                </c:pt>
                <c:pt idx="130816">
                  <c:v>337.66666666666669</c:v>
                </c:pt>
                <c:pt idx="130817">
                  <c:v>337.66927083333331</c:v>
                </c:pt>
                <c:pt idx="130818">
                  <c:v>337.671875</c:v>
                </c:pt>
                <c:pt idx="130819">
                  <c:v>337.67447916666669</c:v>
                </c:pt>
                <c:pt idx="130820">
                  <c:v>337.67708333333331</c:v>
                </c:pt>
                <c:pt idx="130821">
                  <c:v>337.6796875</c:v>
                </c:pt>
                <c:pt idx="130822">
                  <c:v>337.68229166666669</c:v>
                </c:pt>
                <c:pt idx="130823">
                  <c:v>337.68489583333331</c:v>
                </c:pt>
                <c:pt idx="130824">
                  <c:v>337.6875</c:v>
                </c:pt>
                <c:pt idx="130825">
                  <c:v>337.69010416666669</c:v>
                </c:pt>
                <c:pt idx="130826">
                  <c:v>337.69270833333331</c:v>
                </c:pt>
                <c:pt idx="130827">
                  <c:v>337.6953125</c:v>
                </c:pt>
                <c:pt idx="130828">
                  <c:v>337.69791666666669</c:v>
                </c:pt>
                <c:pt idx="130829">
                  <c:v>337.70052083333331</c:v>
                </c:pt>
                <c:pt idx="130830">
                  <c:v>337.703125</c:v>
                </c:pt>
                <c:pt idx="130831">
                  <c:v>337.70572916666669</c:v>
                </c:pt>
                <c:pt idx="130832">
                  <c:v>337.70833333333331</c:v>
                </c:pt>
                <c:pt idx="130833">
                  <c:v>337.7109375</c:v>
                </c:pt>
                <c:pt idx="130834">
                  <c:v>337.71354166666669</c:v>
                </c:pt>
                <c:pt idx="130835">
                  <c:v>337.71614583333331</c:v>
                </c:pt>
                <c:pt idx="130836">
                  <c:v>337.71875</c:v>
                </c:pt>
                <c:pt idx="130837">
                  <c:v>337.72135416666669</c:v>
                </c:pt>
                <c:pt idx="130838">
                  <c:v>337.72395833333331</c:v>
                </c:pt>
                <c:pt idx="130839">
                  <c:v>337.7265625</c:v>
                </c:pt>
                <c:pt idx="130840">
                  <c:v>337.72916666666669</c:v>
                </c:pt>
                <c:pt idx="130841">
                  <c:v>337.73177083333331</c:v>
                </c:pt>
                <c:pt idx="130842">
                  <c:v>337.734375</c:v>
                </c:pt>
                <c:pt idx="130843">
                  <c:v>337.73697916666669</c:v>
                </c:pt>
                <c:pt idx="130844">
                  <c:v>337.73958333333331</c:v>
                </c:pt>
                <c:pt idx="130845">
                  <c:v>337.7421875</c:v>
                </c:pt>
                <c:pt idx="130846">
                  <c:v>337.74479166666669</c:v>
                </c:pt>
                <c:pt idx="130847">
                  <c:v>337.74739583333331</c:v>
                </c:pt>
                <c:pt idx="130848">
                  <c:v>337.75</c:v>
                </c:pt>
                <c:pt idx="130849">
                  <c:v>337.75260416666669</c:v>
                </c:pt>
                <c:pt idx="130850">
                  <c:v>337.75520833333331</c:v>
                </c:pt>
                <c:pt idx="130851">
                  <c:v>337.7578125</c:v>
                </c:pt>
                <c:pt idx="130852">
                  <c:v>337.76041666666669</c:v>
                </c:pt>
                <c:pt idx="130853">
                  <c:v>337.76302083333331</c:v>
                </c:pt>
                <c:pt idx="130854">
                  <c:v>337.765625</c:v>
                </c:pt>
                <c:pt idx="130855">
                  <c:v>337.76822916666669</c:v>
                </c:pt>
                <c:pt idx="130856">
                  <c:v>337.77083333333331</c:v>
                </c:pt>
                <c:pt idx="130857">
                  <c:v>337.7734375</c:v>
                </c:pt>
                <c:pt idx="130858">
                  <c:v>337.77604166666669</c:v>
                </c:pt>
                <c:pt idx="130859">
                  <c:v>337.77864583333331</c:v>
                </c:pt>
                <c:pt idx="130860">
                  <c:v>337.78125</c:v>
                </c:pt>
                <c:pt idx="130861">
                  <c:v>337.78385416666669</c:v>
                </c:pt>
                <c:pt idx="130862">
                  <c:v>337.78645833333331</c:v>
                </c:pt>
                <c:pt idx="130863">
                  <c:v>337.7890625</c:v>
                </c:pt>
                <c:pt idx="130864">
                  <c:v>337.79166666666669</c:v>
                </c:pt>
                <c:pt idx="130865">
                  <c:v>337.79427083333331</c:v>
                </c:pt>
                <c:pt idx="130866">
                  <c:v>337.796875</c:v>
                </c:pt>
                <c:pt idx="130867">
                  <c:v>337.79947916666669</c:v>
                </c:pt>
                <c:pt idx="130868">
                  <c:v>337.80208333333331</c:v>
                </c:pt>
                <c:pt idx="130869">
                  <c:v>337.8046875</c:v>
                </c:pt>
                <c:pt idx="130870">
                  <c:v>337.80729166666669</c:v>
                </c:pt>
                <c:pt idx="130871">
                  <c:v>337.80989583333331</c:v>
                </c:pt>
                <c:pt idx="130872">
                  <c:v>337.8125</c:v>
                </c:pt>
                <c:pt idx="130873">
                  <c:v>337.81510416666669</c:v>
                </c:pt>
                <c:pt idx="130874">
                  <c:v>337.81770833333331</c:v>
                </c:pt>
                <c:pt idx="130875">
                  <c:v>337.8203125</c:v>
                </c:pt>
                <c:pt idx="130876">
                  <c:v>337.82291666666669</c:v>
                </c:pt>
                <c:pt idx="130877">
                  <c:v>337.82552083333331</c:v>
                </c:pt>
                <c:pt idx="130878">
                  <c:v>337.828125</c:v>
                </c:pt>
                <c:pt idx="130879">
                  <c:v>337.83072916666669</c:v>
                </c:pt>
                <c:pt idx="130880">
                  <c:v>337.83333333333331</c:v>
                </c:pt>
                <c:pt idx="130881">
                  <c:v>337.8359375</c:v>
                </c:pt>
                <c:pt idx="130882">
                  <c:v>337.83854166666669</c:v>
                </c:pt>
                <c:pt idx="130883">
                  <c:v>337.84114583333331</c:v>
                </c:pt>
                <c:pt idx="130884">
                  <c:v>337.84375</c:v>
                </c:pt>
                <c:pt idx="130885">
                  <c:v>337.84635416666669</c:v>
                </c:pt>
                <c:pt idx="130886">
                  <c:v>337.84895833333331</c:v>
                </c:pt>
                <c:pt idx="130887">
                  <c:v>337.8515625</c:v>
                </c:pt>
                <c:pt idx="130888">
                  <c:v>337.85416666666669</c:v>
                </c:pt>
                <c:pt idx="130889">
                  <c:v>337.85677083333331</c:v>
                </c:pt>
                <c:pt idx="130890">
                  <c:v>337.859375</c:v>
                </c:pt>
                <c:pt idx="130891">
                  <c:v>337.86197916666669</c:v>
                </c:pt>
                <c:pt idx="130892">
                  <c:v>337.86458333333331</c:v>
                </c:pt>
                <c:pt idx="130893">
                  <c:v>337.8671875</c:v>
                </c:pt>
                <c:pt idx="130894">
                  <c:v>337.86979166666669</c:v>
                </c:pt>
                <c:pt idx="130895">
                  <c:v>337.87239583333331</c:v>
                </c:pt>
                <c:pt idx="130896">
                  <c:v>337.875</c:v>
                </c:pt>
                <c:pt idx="130897">
                  <c:v>337.87760416666669</c:v>
                </c:pt>
                <c:pt idx="130898">
                  <c:v>337.88020833333331</c:v>
                </c:pt>
                <c:pt idx="130899">
                  <c:v>337.8828125</c:v>
                </c:pt>
                <c:pt idx="130900">
                  <c:v>337.88541666666669</c:v>
                </c:pt>
                <c:pt idx="130901">
                  <c:v>337.88802083333331</c:v>
                </c:pt>
                <c:pt idx="130902">
                  <c:v>337.890625</c:v>
                </c:pt>
                <c:pt idx="130903">
                  <c:v>337.89322916666669</c:v>
                </c:pt>
                <c:pt idx="130904">
                  <c:v>337.89583333333331</c:v>
                </c:pt>
                <c:pt idx="130905">
                  <c:v>337.8984375</c:v>
                </c:pt>
                <c:pt idx="130906">
                  <c:v>337.90104166666669</c:v>
                </c:pt>
                <c:pt idx="130907">
                  <c:v>337.90364583333331</c:v>
                </c:pt>
                <c:pt idx="130908">
                  <c:v>337.90625</c:v>
                </c:pt>
                <c:pt idx="130909">
                  <c:v>337.90885416666669</c:v>
                </c:pt>
                <c:pt idx="130910">
                  <c:v>337.91145833333331</c:v>
                </c:pt>
                <c:pt idx="130911">
                  <c:v>337.9140625</c:v>
                </c:pt>
                <c:pt idx="130912">
                  <c:v>337.91666666666669</c:v>
                </c:pt>
                <c:pt idx="130913">
                  <c:v>337.91927083333331</c:v>
                </c:pt>
                <c:pt idx="130914">
                  <c:v>337.921875</c:v>
                </c:pt>
                <c:pt idx="130915">
                  <c:v>337.92447916666669</c:v>
                </c:pt>
                <c:pt idx="130916">
                  <c:v>337.92708333333331</c:v>
                </c:pt>
                <c:pt idx="130917">
                  <c:v>337.9296875</c:v>
                </c:pt>
                <c:pt idx="130918">
                  <c:v>337.93229166666669</c:v>
                </c:pt>
                <c:pt idx="130919">
                  <c:v>337.93489583333331</c:v>
                </c:pt>
                <c:pt idx="130920">
                  <c:v>337.9375</c:v>
                </c:pt>
                <c:pt idx="130921">
                  <c:v>337.94010416666669</c:v>
                </c:pt>
                <c:pt idx="130922">
                  <c:v>337.94270833333331</c:v>
                </c:pt>
                <c:pt idx="130923">
                  <c:v>337.9453125</c:v>
                </c:pt>
                <c:pt idx="130924">
                  <c:v>337.94791666666669</c:v>
                </c:pt>
                <c:pt idx="130925">
                  <c:v>337.95052083333331</c:v>
                </c:pt>
                <c:pt idx="130926">
                  <c:v>337.953125</c:v>
                </c:pt>
                <c:pt idx="130927">
                  <c:v>337.95572916666669</c:v>
                </c:pt>
                <c:pt idx="130928">
                  <c:v>337.95833333333331</c:v>
                </c:pt>
                <c:pt idx="130929">
                  <c:v>337.9609375</c:v>
                </c:pt>
                <c:pt idx="130930">
                  <c:v>337.96354166666669</c:v>
                </c:pt>
                <c:pt idx="130931">
                  <c:v>337.96614583333331</c:v>
                </c:pt>
                <c:pt idx="130932">
                  <c:v>337.96875</c:v>
                </c:pt>
                <c:pt idx="130933">
                  <c:v>337.97135416666669</c:v>
                </c:pt>
                <c:pt idx="130934">
                  <c:v>337.97395833333331</c:v>
                </c:pt>
                <c:pt idx="130935">
                  <c:v>337.9765625</c:v>
                </c:pt>
                <c:pt idx="130936">
                  <c:v>337.97916666666669</c:v>
                </c:pt>
                <c:pt idx="130937">
                  <c:v>337.98177083333331</c:v>
                </c:pt>
                <c:pt idx="130938">
                  <c:v>337.984375</c:v>
                </c:pt>
                <c:pt idx="130939">
                  <c:v>337.98697916666669</c:v>
                </c:pt>
                <c:pt idx="130940">
                  <c:v>337.98958333333331</c:v>
                </c:pt>
                <c:pt idx="130941">
                  <c:v>337.9921875</c:v>
                </c:pt>
                <c:pt idx="130942">
                  <c:v>337.99479166666669</c:v>
                </c:pt>
                <c:pt idx="130943">
                  <c:v>337.99739583333331</c:v>
                </c:pt>
                <c:pt idx="130944">
                  <c:v>338</c:v>
                </c:pt>
                <c:pt idx="130945">
                  <c:v>338.00260416666669</c:v>
                </c:pt>
                <c:pt idx="130946">
                  <c:v>338.00520833333331</c:v>
                </c:pt>
                <c:pt idx="130947">
                  <c:v>338.0078125</c:v>
                </c:pt>
                <c:pt idx="130948">
                  <c:v>338.01041666666669</c:v>
                </c:pt>
                <c:pt idx="130949">
                  <c:v>338.01302083333331</c:v>
                </c:pt>
                <c:pt idx="130950">
                  <c:v>338.015625</c:v>
                </c:pt>
                <c:pt idx="130951">
                  <c:v>338.01822916666669</c:v>
                </c:pt>
                <c:pt idx="130952">
                  <c:v>338.02083333333331</c:v>
                </c:pt>
                <c:pt idx="130953">
                  <c:v>338.0234375</c:v>
                </c:pt>
                <c:pt idx="130954">
                  <c:v>338.02604166666669</c:v>
                </c:pt>
                <c:pt idx="130955">
                  <c:v>338.02864583333331</c:v>
                </c:pt>
                <c:pt idx="130956">
                  <c:v>338.03125</c:v>
                </c:pt>
                <c:pt idx="130957">
                  <c:v>338.03385416666669</c:v>
                </c:pt>
                <c:pt idx="130958">
                  <c:v>338.03645833333331</c:v>
                </c:pt>
                <c:pt idx="130959">
                  <c:v>338.0390625</c:v>
                </c:pt>
                <c:pt idx="130960">
                  <c:v>338.04166666666669</c:v>
                </c:pt>
                <c:pt idx="130961">
                  <c:v>338.04427083333331</c:v>
                </c:pt>
                <c:pt idx="130962">
                  <c:v>338.046875</c:v>
                </c:pt>
                <c:pt idx="130963">
                  <c:v>338.04947916666669</c:v>
                </c:pt>
                <c:pt idx="130964">
                  <c:v>338.05208333333331</c:v>
                </c:pt>
                <c:pt idx="130965">
                  <c:v>338.0546875</c:v>
                </c:pt>
                <c:pt idx="130966">
                  <c:v>338.05729166666669</c:v>
                </c:pt>
                <c:pt idx="130967">
                  <c:v>338.05989583333331</c:v>
                </c:pt>
                <c:pt idx="130968">
                  <c:v>338.0625</c:v>
                </c:pt>
                <c:pt idx="130969">
                  <c:v>338.06510416666669</c:v>
                </c:pt>
                <c:pt idx="130970">
                  <c:v>338.06770833333331</c:v>
                </c:pt>
                <c:pt idx="130971">
                  <c:v>338.0703125</c:v>
                </c:pt>
                <c:pt idx="130972">
                  <c:v>338.07291666666669</c:v>
                </c:pt>
                <c:pt idx="130973">
                  <c:v>338.07552083333331</c:v>
                </c:pt>
                <c:pt idx="130974">
                  <c:v>338.078125</c:v>
                </c:pt>
                <c:pt idx="130975">
                  <c:v>338.08072916666669</c:v>
                </c:pt>
                <c:pt idx="130976">
                  <c:v>338.08333333333331</c:v>
                </c:pt>
                <c:pt idx="130977">
                  <c:v>338.0859375</c:v>
                </c:pt>
                <c:pt idx="130978">
                  <c:v>338.08854166666669</c:v>
                </c:pt>
                <c:pt idx="130979">
                  <c:v>338.09114583333331</c:v>
                </c:pt>
                <c:pt idx="130980">
                  <c:v>338.09375</c:v>
                </c:pt>
                <c:pt idx="130981">
                  <c:v>338.09635416666669</c:v>
                </c:pt>
                <c:pt idx="130982">
                  <c:v>338.09895833333331</c:v>
                </c:pt>
                <c:pt idx="130983">
                  <c:v>338.1015625</c:v>
                </c:pt>
                <c:pt idx="130984">
                  <c:v>338.10416666666669</c:v>
                </c:pt>
                <c:pt idx="130985">
                  <c:v>338.10677083333331</c:v>
                </c:pt>
                <c:pt idx="130986">
                  <c:v>338.109375</c:v>
                </c:pt>
                <c:pt idx="130987">
                  <c:v>338.11197916666669</c:v>
                </c:pt>
                <c:pt idx="130988">
                  <c:v>338.11458333333331</c:v>
                </c:pt>
                <c:pt idx="130989">
                  <c:v>338.1171875</c:v>
                </c:pt>
                <c:pt idx="130990">
                  <c:v>338.11979166666669</c:v>
                </c:pt>
                <c:pt idx="130991">
                  <c:v>338.12239583333331</c:v>
                </c:pt>
                <c:pt idx="130992">
                  <c:v>338.125</c:v>
                </c:pt>
                <c:pt idx="130993">
                  <c:v>338.12760416666669</c:v>
                </c:pt>
                <c:pt idx="130994">
                  <c:v>338.13020833333331</c:v>
                </c:pt>
                <c:pt idx="130995">
                  <c:v>338.1328125</c:v>
                </c:pt>
                <c:pt idx="130996">
                  <c:v>338.13541666666669</c:v>
                </c:pt>
                <c:pt idx="130997">
                  <c:v>338.13802083333331</c:v>
                </c:pt>
                <c:pt idx="130998">
                  <c:v>338.140625</c:v>
                </c:pt>
                <c:pt idx="130999">
                  <c:v>338.14322916666669</c:v>
                </c:pt>
                <c:pt idx="131000">
                  <c:v>338.14583333333331</c:v>
                </c:pt>
                <c:pt idx="131001">
                  <c:v>338.1484375</c:v>
                </c:pt>
                <c:pt idx="131002">
                  <c:v>338.15104166666669</c:v>
                </c:pt>
                <c:pt idx="131003">
                  <c:v>338.15364583333331</c:v>
                </c:pt>
                <c:pt idx="131004">
                  <c:v>338.15625</c:v>
                </c:pt>
                <c:pt idx="131005">
                  <c:v>338.15885416666669</c:v>
                </c:pt>
                <c:pt idx="131006">
                  <c:v>338.16145833333331</c:v>
                </c:pt>
                <c:pt idx="131007">
                  <c:v>338.1640625</c:v>
                </c:pt>
                <c:pt idx="131008">
                  <c:v>338.16666666666669</c:v>
                </c:pt>
                <c:pt idx="131009">
                  <c:v>338.16927083333331</c:v>
                </c:pt>
                <c:pt idx="131010">
                  <c:v>338.171875</c:v>
                </c:pt>
                <c:pt idx="131011">
                  <c:v>338.17447916666669</c:v>
                </c:pt>
                <c:pt idx="131012">
                  <c:v>338.17708333333331</c:v>
                </c:pt>
                <c:pt idx="131013">
                  <c:v>338.1796875</c:v>
                </c:pt>
                <c:pt idx="131014">
                  <c:v>338.18229166666669</c:v>
                </c:pt>
                <c:pt idx="131015">
                  <c:v>338.18489583333331</c:v>
                </c:pt>
                <c:pt idx="131016">
                  <c:v>338.1875</c:v>
                </c:pt>
                <c:pt idx="131017">
                  <c:v>338.19010416666669</c:v>
                </c:pt>
                <c:pt idx="131018">
                  <c:v>338.19270833333331</c:v>
                </c:pt>
                <c:pt idx="131019">
                  <c:v>338.1953125</c:v>
                </c:pt>
                <c:pt idx="131020">
                  <c:v>338.19791666666669</c:v>
                </c:pt>
                <c:pt idx="131021">
                  <c:v>338.20052083333331</c:v>
                </c:pt>
                <c:pt idx="131022">
                  <c:v>338.203125</c:v>
                </c:pt>
                <c:pt idx="131023">
                  <c:v>338.20572916666669</c:v>
                </c:pt>
                <c:pt idx="131024">
                  <c:v>338.20833333333331</c:v>
                </c:pt>
                <c:pt idx="131025">
                  <c:v>338.2109375</c:v>
                </c:pt>
                <c:pt idx="131026">
                  <c:v>338.21354166666669</c:v>
                </c:pt>
                <c:pt idx="131027">
                  <c:v>338.21614583333331</c:v>
                </c:pt>
                <c:pt idx="131028">
                  <c:v>338.21875</c:v>
                </c:pt>
                <c:pt idx="131029">
                  <c:v>338.22135416666669</c:v>
                </c:pt>
                <c:pt idx="131030">
                  <c:v>338.22395833333331</c:v>
                </c:pt>
                <c:pt idx="131031">
                  <c:v>338.2265625</c:v>
                </c:pt>
                <c:pt idx="131032">
                  <c:v>338.22916666666669</c:v>
                </c:pt>
                <c:pt idx="131033">
                  <c:v>338.23177083333331</c:v>
                </c:pt>
                <c:pt idx="131034">
                  <c:v>338.234375</c:v>
                </c:pt>
                <c:pt idx="131035">
                  <c:v>338.23697916666669</c:v>
                </c:pt>
                <c:pt idx="131036">
                  <c:v>338.23958333333331</c:v>
                </c:pt>
                <c:pt idx="131037">
                  <c:v>338.2421875</c:v>
                </c:pt>
                <c:pt idx="131038">
                  <c:v>338.24479166666669</c:v>
                </c:pt>
                <c:pt idx="131039">
                  <c:v>338.24739583333331</c:v>
                </c:pt>
                <c:pt idx="131040">
                  <c:v>338.25</c:v>
                </c:pt>
                <c:pt idx="131041">
                  <c:v>338.25260416666669</c:v>
                </c:pt>
                <c:pt idx="131042">
                  <c:v>338.25520833333331</c:v>
                </c:pt>
                <c:pt idx="131043">
                  <c:v>338.2578125</c:v>
                </c:pt>
                <c:pt idx="131044">
                  <c:v>338.26041666666669</c:v>
                </c:pt>
                <c:pt idx="131045">
                  <c:v>338.26302083333331</c:v>
                </c:pt>
                <c:pt idx="131046">
                  <c:v>338.265625</c:v>
                </c:pt>
                <c:pt idx="131047">
                  <c:v>338.26822916666669</c:v>
                </c:pt>
                <c:pt idx="131048">
                  <c:v>338.27083333333331</c:v>
                </c:pt>
                <c:pt idx="131049">
                  <c:v>338.2734375</c:v>
                </c:pt>
                <c:pt idx="131050">
                  <c:v>338.27604166666669</c:v>
                </c:pt>
                <c:pt idx="131051">
                  <c:v>338.27864583333331</c:v>
                </c:pt>
                <c:pt idx="131052">
                  <c:v>338.28125</c:v>
                </c:pt>
                <c:pt idx="131053">
                  <c:v>338.28385416666669</c:v>
                </c:pt>
                <c:pt idx="131054">
                  <c:v>338.28645833333331</c:v>
                </c:pt>
                <c:pt idx="131055">
                  <c:v>338.2890625</c:v>
                </c:pt>
                <c:pt idx="131056">
                  <c:v>338.29166666666669</c:v>
                </c:pt>
                <c:pt idx="131057">
                  <c:v>338.29427083333331</c:v>
                </c:pt>
                <c:pt idx="131058">
                  <c:v>338.296875</c:v>
                </c:pt>
                <c:pt idx="131059">
                  <c:v>338.29947916666669</c:v>
                </c:pt>
                <c:pt idx="131060">
                  <c:v>338.30208333333331</c:v>
                </c:pt>
                <c:pt idx="131061">
                  <c:v>338.3046875</c:v>
                </c:pt>
                <c:pt idx="131062">
                  <c:v>338.30729166666669</c:v>
                </c:pt>
                <c:pt idx="131063">
                  <c:v>338.30989583333331</c:v>
                </c:pt>
                <c:pt idx="131064">
                  <c:v>338.3125</c:v>
                </c:pt>
                <c:pt idx="131065">
                  <c:v>338.31510416666669</c:v>
                </c:pt>
                <c:pt idx="131066">
                  <c:v>338.31770833333331</c:v>
                </c:pt>
                <c:pt idx="131067">
                  <c:v>338.3203125</c:v>
                </c:pt>
                <c:pt idx="131068">
                  <c:v>338.32291666666669</c:v>
                </c:pt>
                <c:pt idx="131069">
                  <c:v>338.32552083333331</c:v>
                </c:pt>
                <c:pt idx="131070">
                  <c:v>338.328125</c:v>
                </c:pt>
                <c:pt idx="131071">
                  <c:v>338.33072916666669</c:v>
                </c:pt>
                <c:pt idx="131072">
                  <c:v>338.33333333333331</c:v>
                </c:pt>
                <c:pt idx="131073">
                  <c:v>338.3359375</c:v>
                </c:pt>
                <c:pt idx="131074">
                  <c:v>338.33854166666669</c:v>
                </c:pt>
                <c:pt idx="131075">
                  <c:v>338.34114583333331</c:v>
                </c:pt>
                <c:pt idx="131076">
                  <c:v>338.34375</c:v>
                </c:pt>
                <c:pt idx="131077">
                  <c:v>338.34635416666669</c:v>
                </c:pt>
                <c:pt idx="131078">
                  <c:v>338.34895833333331</c:v>
                </c:pt>
                <c:pt idx="131079">
                  <c:v>338.3515625</c:v>
                </c:pt>
                <c:pt idx="131080">
                  <c:v>338.35416666666669</c:v>
                </c:pt>
                <c:pt idx="131081">
                  <c:v>338.35677083333331</c:v>
                </c:pt>
                <c:pt idx="131082">
                  <c:v>338.359375</c:v>
                </c:pt>
                <c:pt idx="131083">
                  <c:v>338.36197916666669</c:v>
                </c:pt>
                <c:pt idx="131084">
                  <c:v>338.36458333333331</c:v>
                </c:pt>
                <c:pt idx="131085">
                  <c:v>338.3671875</c:v>
                </c:pt>
                <c:pt idx="131086">
                  <c:v>338.36979166666669</c:v>
                </c:pt>
                <c:pt idx="131087">
                  <c:v>338.37239583333331</c:v>
                </c:pt>
                <c:pt idx="131088">
                  <c:v>338.375</c:v>
                </c:pt>
                <c:pt idx="131089">
                  <c:v>338.37760416666669</c:v>
                </c:pt>
                <c:pt idx="131090">
                  <c:v>338.38020833333331</c:v>
                </c:pt>
                <c:pt idx="131091">
                  <c:v>338.3828125</c:v>
                </c:pt>
                <c:pt idx="131092">
                  <c:v>338.38541666666669</c:v>
                </c:pt>
                <c:pt idx="131093">
                  <c:v>338.38802083333331</c:v>
                </c:pt>
                <c:pt idx="131094">
                  <c:v>338.390625</c:v>
                </c:pt>
                <c:pt idx="131095">
                  <c:v>338.39322916666669</c:v>
                </c:pt>
                <c:pt idx="131096">
                  <c:v>338.39583333333331</c:v>
                </c:pt>
                <c:pt idx="131097">
                  <c:v>338.3984375</c:v>
                </c:pt>
                <c:pt idx="131098">
                  <c:v>338.40104166666669</c:v>
                </c:pt>
                <c:pt idx="131099">
                  <c:v>338.40364583333331</c:v>
                </c:pt>
                <c:pt idx="131100">
                  <c:v>338.40625</c:v>
                </c:pt>
                <c:pt idx="131101">
                  <c:v>338.40885416666669</c:v>
                </c:pt>
                <c:pt idx="131102">
                  <c:v>338.41145833333331</c:v>
                </c:pt>
                <c:pt idx="131103">
                  <c:v>338.4140625</c:v>
                </c:pt>
                <c:pt idx="131104">
                  <c:v>338.41666666666669</c:v>
                </c:pt>
                <c:pt idx="131105">
                  <c:v>338.41927083333331</c:v>
                </c:pt>
                <c:pt idx="131106">
                  <c:v>338.421875</c:v>
                </c:pt>
                <c:pt idx="131107">
                  <c:v>338.42447916666669</c:v>
                </c:pt>
                <c:pt idx="131108">
                  <c:v>338.42708333333331</c:v>
                </c:pt>
                <c:pt idx="131109">
                  <c:v>338.4296875</c:v>
                </c:pt>
                <c:pt idx="131110">
                  <c:v>338.43229166666669</c:v>
                </c:pt>
                <c:pt idx="131111">
                  <c:v>338.43489583333331</c:v>
                </c:pt>
                <c:pt idx="131112">
                  <c:v>338.4375</c:v>
                </c:pt>
                <c:pt idx="131113">
                  <c:v>338.44010416666669</c:v>
                </c:pt>
                <c:pt idx="131114">
                  <c:v>338.44270833333331</c:v>
                </c:pt>
                <c:pt idx="131115">
                  <c:v>338.4453125</c:v>
                </c:pt>
                <c:pt idx="131116">
                  <c:v>338.44791666666669</c:v>
                </c:pt>
                <c:pt idx="131117">
                  <c:v>338.45052083333331</c:v>
                </c:pt>
                <c:pt idx="131118">
                  <c:v>338.453125</c:v>
                </c:pt>
                <c:pt idx="131119">
                  <c:v>338.45572916666669</c:v>
                </c:pt>
                <c:pt idx="131120">
                  <c:v>338.45833333333331</c:v>
                </c:pt>
                <c:pt idx="131121">
                  <c:v>338.4609375</c:v>
                </c:pt>
                <c:pt idx="131122">
                  <c:v>338.46354166666669</c:v>
                </c:pt>
                <c:pt idx="131123">
                  <c:v>338.46614583333331</c:v>
                </c:pt>
                <c:pt idx="131124">
                  <c:v>338.46875</c:v>
                </c:pt>
                <c:pt idx="131125">
                  <c:v>338.47135416666669</c:v>
                </c:pt>
                <c:pt idx="131126">
                  <c:v>338.47395833333331</c:v>
                </c:pt>
                <c:pt idx="131127">
                  <c:v>338.4765625</c:v>
                </c:pt>
                <c:pt idx="131128">
                  <c:v>338.47916666666669</c:v>
                </c:pt>
                <c:pt idx="131129">
                  <c:v>338.48177083333331</c:v>
                </c:pt>
                <c:pt idx="131130">
                  <c:v>338.484375</c:v>
                </c:pt>
                <c:pt idx="131131">
                  <c:v>338.48697916666669</c:v>
                </c:pt>
                <c:pt idx="131132">
                  <c:v>338.48958333333331</c:v>
                </c:pt>
                <c:pt idx="131133">
                  <c:v>338.4921875</c:v>
                </c:pt>
                <c:pt idx="131134">
                  <c:v>338.49479166666669</c:v>
                </c:pt>
                <c:pt idx="131135">
                  <c:v>338.49739583333331</c:v>
                </c:pt>
                <c:pt idx="131136">
                  <c:v>338.5</c:v>
                </c:pt>
                <c:pt idx="131137">
                  <c:v>338.50260416666669</c:v>
                </c:pt>
                <c:pt idx="131138">
                  <c:v>338.50520833333331</c:v>
                </c:pt>
                <c:pt idx="131139">
                  <c:v>338.5078125</c:v>
                </c:pt>
                <c:pt idx="131140">
                  <c:v>338.51041666666669</c:v>
                </c:pt>
                <c:pt idx="131141">
                  <c:v>338.51302083333331</c:v>
                </c:pt>
                <c:pt idx="131142">
                  <c:v>338.515625</c:v>
                </c:pt>
                <c:pt idx="131143">
                  <c:v>338.51822916666669</c:v>
                </c:pt>
                <c:pt idx="131144">
                  <c:v>338.52083333333331</c:v>
                </c:pt>
                <c:pt idx="131145">
                  <c:v>338.5234375</c:v>
                </c:pt>
                <c:pt idx="131146">
                  <c:v>338.52604166666669</c:v>
                </c:pt>
                <c:pt idx="131147">
                  <c:v>338.52864583333331</c:v>
                </c:pt>
                <c:pt idx="131148">
                  <c:v>338.53125</c:v>
                </c:pt>
                <c:pt idx="131149">
                  <c:v>338.53385416666669</c:v>
                </c:pt>
                <c:pt idx="131150">
                  <c:v>338.53645833333331</c:v>
                </c:pt>
                <c:pt idx="131151">
                  <c:v>338.5390625</c:v>
                </c:pt>
                <c:pt idx="131152">
                  <c:v>338.54166666666669</c:v>
                </c:pt>
                <c:pt idx="131153">
                  <c:v>338.54427083333331</c:v>
                </c:pt>
                <c:pt idx="131154">
                  <c:v>338.546875</c:v>
                </c:pt>
                <c:pt idx="131155">
                  <c:v>338.54947916666669</c:v>
                </c:pt>
                <c:pt idx="131156">
                  <c:v>338.55208333333331</c:v>
                </c:pt>
                <c:pt idx="131157">
                  <c:v>338.5546875</c:v>
                </c:pt>
                <c:pt idx="131158">
                  <c:v>338.55729166666669</c:v>
                </c:pt>
                <c:pt idx="131159">
                  <c:v>338.55989583333331</c:v>
                </c:pt>
                <c:pt idx="131160">
                  <c:v>338.5625</c:v>
                </c:pt>
                <c:pt idx="131161">
                  <c:v>338.56510416666669</c:v>
                </c:pt>
                <c:pt idx="131162">
                  <c:v>338.56770833333331</c:v>
                </c:pt>
                <c:pt idx="131163">
                  <c:v>338.5703125</c:v>
                </c:pt>
                <c:pt idx="131164">
                  <c:v>338.57291666666669</c:v>
                </c:pt>
                <c:pt idx="131165">
                  <c:v>338.57552083333331</c:v>
                </c:pt>
                <c:pt idx="131166">
                  <c:v>338.578125</c:v>
                </c:pt>
                <c:pt idx="131167">
                  <c:v>338.58072916666669</c:v>
                </c:pt>
                <c:pt idx="131168">
                  <c:v>338.58333333333331</c:v>
                </c:pt>
                <c:pt idx="131169">
                  <c:v>338.5859375</c:v>
                </c:pt>
                <c:pt idx="131170">
                  <c:v>338.58854166666669</c:v>
                </c:pt>
                <c:pt idx="131171">
                  <c:v>338.59114583333331</c:v>
                </c:pt>
                <c:pt idx="131172">
                  <c:v>338.59375</c:v>
                </c:pt>
                <c:pt idx="131173">
                  <c:v>338.59635416666669</c:v>
                </c:pt>
                <c:pt idx="131174">
                  <c:v>338.59895833333331</c:v>
                </c:pt>
                <c:pt idx="131175">
                  <c:v>338.6015625</c:v>
                </c:pt>
                <c:pt idx="131176">
                  <c:v>338.60416666666669</c:v>
                </c:pt>
                <c:pt idx="131177">
                  <c:v>338.60677083333331</c:v>
                </c:pt>
                <c:pt idx="131178">
                  <c:v>338.609375</c:v>
                </c:pt>
                <c:pt idx="131179">
                  <c:v>338.61197916666669</c:v>
                </c:pt>
                <c:pt idx="131180">
                  <c:v>338.61458333333331</c:v>
                </c:pt>
                <c:pt idx="131181">
                  <c:v>338.6171875</c:v>
                </c:pt>
                <c:pt idx="131182">
                  <c:v>338.61979166666669</c:v>
                </c:pt>
                <c:pt idx="131183">
                  <c:v>338.62239583333331</c:v>
                </c:pt>
                <c:pt idx="131184">
                  <c:v>338.625</c:v>
                </c:pt>
                <c:pt idx="131185">
                  <c:v>338.62760416666669</c:v>
                </c:pt>
                <c:pt idx="131186">
                  <c:v>338.63020833333331</c:v>
                </c:pt>
                <c:pt idx="131187">
                  <c:v>338.6328125</c:v>
                </c:pt>
                <c:pt idx="131188">
                  <c:v>338.63541666666669</c:v>
                </c:pt>
                <c:pt idx="131189">
                  <c:v>338.63802083333331</c:v>
                </c:pt>
                <c:pt idx="131190">
                  <c:v>338.640625</c:v>
                </c:pt>
                <c:pt idx="131191">
                  <c:v>338.64322916666669</c:v>
                </c:pt>
                <c:pt idx="131192">
                  <c:v>338.64583333333331</c:v>
                </c:pt>
                <c:pt idx="131193">
                  <c:v>338.6484375</c:v>
                </c:pt>
                <c:pt idx="131194">
                  <c:v>338.65104166666669</c:v>
                </c:pt>
                <c:pt idx="131195">
                  <c:v>338.65364583333331</c:v>
                </c:pt>
                <c:pt idx="131196">
                  <c:v>338.65625</c:v>
                </c:pt>
                <c:pt idx="131197">
                  <c:v>338.65885416666669</c:v>
                </c:pt>
                <c:pt idx="131198">
                  <c:v>338.66145833333331</c:v>
                </c:pt>
                <c:pt idx="131199">
                  <c:v>338.6640625</c:v>
                </c:pt>
                <c:pt idx="131200">
                  <c:v>338.66666666666669</c:v>
                </c:pt>
                <c:pt idx="131201">
                  <c:v>338.66927083333331</c:v>
                </c:pt>
                <c:pt idx="131202">
                  <c:v>338.671875</c:v>
                </c:pt>
                <c:pt idx="131203">
                  <c:v>338.67447916666669</c:v>
                </c:pt>
                <c:pt idx="131204">
                  <c:v>338.67708333333331</c:v>
                </c:pt>
                <c:pt idx="131205">
                  <c:v>338.6796875</c:v>
                </c:pt>
                <c:pt idx="131206">
                  <c:v>338.68229166666669</c:v>
                </c:pt>
                <c:pt idx="131207">
                  <c:v>338.68489583333331</c:v>
                </c:pt>
                <c:pt idx="131208">
                  <c:v>338.6875</c:v>
                </c:pt>
                <c:pt idx="131209">
                  <c:v>338.69010416666669</c:v>
                </c:pt>
                <c:pt idx="131210">
                  <c:v>338.69270833333331</c:v>
                </c:pt>
                <c:pt idx="131211">
                  <c:v>338.6953125</c:v>
                </c:pt>
                <c:pt idx="131212">
                  <c:v>338.69791666666669</c:v>
                </c:pt>
                <c:pt idx="131213">
                  <c:v>338.70052083333331</c:v>
                </c:pt>
                <c:pt idx="131214">
                  <c:v>338.703125</c:v>
                </c:pt>
                <c:pt idx="131215">
                  <c:v>338.70572916666669</c:v>
                </c:pt>
                <c:pt idx="131216">
                  <c:v>338.70833333333331</c:v>
                </c:pt>
                <c:pt idx="131217">
                  <c:v>338.7109375</c:v>
                </c:pt>
                <c:pt idx="131218">
                  <c:v>338.71354166666669</c:v>
                </c:pt>
                <c:pt idx="131219">
                  <c:v>338.71614583333331</c:v>
                </c:pt>
                <c:pt idx="131220">
                  <c:v>338.71875</c:v>
                </c:pt>
                <c:pt idx="131221">
                  <c:v>338.72135416666669</c:v>
                </c:pt>
                <c:pt idx="131222">
                  <c:v>338.72395833333331</c:v>
                </c:pt>
                <c:pt idx="131223">
                  <c:v>338.7265625</c:v>
                </c:pt>
                <c:pt idx="131224">
                  <c:v>338.72916666666669</c:v>
                </c:pt>
                <c:pt idx="131225">
                  <c:v>338.73177083333331</c:v>
                </c:pt>
                <c:pt idx="131226">
                  <c:v>338.734375</c:v>
                </c:pt>
                <c:pt idx="131227">
                  <c:v>338.73697916666669</c:v>
                </c:pt>
                <c:pt idx="131228">
                  <c:v>338.73958333333331</c:v>
                </c:pt>
                <c:pt idx="131229">
                  <c:v>338.7421875</c:v>
                </c:pt>
                <c:pt idx="131230">
                  <c:v>338.74479166666669</c:v>
                </c:pt>
                <c:pt idx="131231">
                  <c:v>338.74739583333331</c:v>
                </c:pt>
                <c:pt idx="131232">
                  <c:v>338.75</c:v>
                </c:pt>
                <c:pt idx="131233">
                  <c:v>338.75260416666669</c:v>
                </c:pt>
                <c:pt idx="131234">
                  <c:v>338.75520833333331</c:v>
                </c:pt>
                <c:pt idx="131235">
                  <c:v>338.7578125</c:v>
                </c:pt>
                <c:pt idx="131236">
                  <c:v>338.76041666666669</c:v>
                </c:pt>
                <c:pt idx="131237">
                  <c:v>338.76302083333331</c:v>
                </c:pt>
                <c:pt idx="131238">
                  <c:v>338.765625</c:v>
                </c:pt>
                <c:pt idx="131239">
                  <c:v>338.76822916666669</c:v>
                </c:pt>
                <c:pt idx="131240">
                  <c:v>338.77083333333331</c:v>
                </c:pt>
                <c:pt idx="131241">
                  <c:v>338.7734375</c:v>
                </c:pt>
                <c:pt idx="131242">
                  <c:v>338.77604166666669</c:v>
                </c:pt>
                <c:pt idx="131243">
                  <c:v>338.77864583333331</c:v>
                </c:pt>
                <c:pt idx="131244">
                  <c:v>338.78125</c:v>
                </c:pt>
                <c:pt idx="131245">
                  <c:v>338.78385416666669</c:v>
                </c:pt>
                <c:pt idx="131246">
                  <c:v>338.78645833333331</c:v>
                </c:pt>
                <c:pt idx="131247">
                  <c:v>338.7890625</c:v>
                </c:pt>
                <c:pt idx="131248">
                  <c:v>338.79166666666669</c:v>
                </c:pt>
                <c:pt idx="131249">
                  <c:v>338.79427083333331</c:v>
                </c:pt>
                <c:pt idx="131250">
                  <c:v>338.796875</c:v>
                </c:pt>
                <c:pt idx="131251">
                  <c:v>338.79947916666669</c:v>
                </c:pt>
                <c:pt idx="131252">
                  <c:v>338.80208333333331</c:v>
                </c:pt>
                <c:pt idx="131253">
                  <c:v>338.8046875</c:v>
                </c:pt>
                <c:pt idx="131254">
                  <c:v>338.80729166666669</c:v>
                </c:pt>
                <c:pt idx="131255">
                  <c:v>338.80989583333331</c:v>
                </c:pt>
                <c:pt idx="131256">
                  <c:v>338.8125</c:v>
                </c:pt>
                <c:pt idx="131257">
                  <c:v>338.81510416666669</c:v>
                </c:pt>
                <c:pt idx="131258">
                  <c:v>338.81770833333331</c:v>
                </c:pt>
                <c:pt idx="131259">
                  <c:v>338.8203125</c:v>
                </c:pt>
                <c:pt idx="131260">
                  <c:v>338.82291666666669</c:v>
                </c:pt>
                <c:pt idx="131261">
                  <c:v>338.82552083333331</c:v>
                </c:pt>
                <c:pt idx="131262">
                  <c:v>338.828125</c:v>
                </c:pt>
                <c:pt idx="131263">
                  <c:v>338.83072916666669</c:v>
                </c:pt>
                <c:pt idx="131264">
                  <c:v>338.83333333333331</c:v>
                </c:pt>
                <c:pt idx="131265">
                  <c:v>338.8359375</c:v>
                </c:pt>
                <c:pt idx="131266">
                  <c:v>338.83854166666669</c:v>
                </c:pt>
                <c:pt idx="131267">
                  <c:v>338.84114583333331</c:v>
                </c:pt>
                <c:pt idx="131268">
                  <c:v>338.84375</c:v>
                </c:pt>
                <c:pt idx="131269">
                  <c:v>338.84635416666669</c:v>
                </c:pt>
                <c:pt idx="131270">
                  <c:v>338.84895833333331</c:v>
                </c:pt>
                <c:pt idx="131271">
                  <c:v>338.8515625</c:v>
                </c:pt>
                <c:pt idx="131272">
                  <c:v>338.85416666666669</c:v>
                </c:pt>
                <c:pt idx="131273">
                  <c:v>338.85677083333331</c:v>
                </c:pt>
                <c:pt idx="131274">
                  <c:v>338.859375</c:v>
                </c:pt>
                <c:pt idx="131275">
                  <c:v>338.86197916666669</c:v>
                </c:pt>
                <c:pt idx="131276">
                  <c:v>338.86458333333331</c:v>
                </c:pt>
                <c:pt idx="131277">
                  <c:v>338.8671875</c:v>
                </c:pt>
                <c:pt idx="131278">
                  <c:v>338.86979166666669</c:v>
                </c:pt>
                <c:pt idx="131279">
                  <c:v>338.87239583333331</c:v>
                </c:pt>
                <c:pt idx="131280">
                  <c:v>338.875</c:v>
                </c:pt>
                <c:pt idx="131281">
                  <c:v>338.87760416666669</c:v>
                </c:pt>
                <c:pt idx="131282">
                  <c:v>338.88020833333331</c:v>
                </c:pt>
                <c:pt idx="131283">
                  <c:v>338.8828125</c:v>
                </c:pt>
                <c:pt idx="131284">
                  <c:v>338.88541666666669</c:v>
                </c:pt>
                <c:pt idx="131285">
                  <c:v>338.88802083333331</c:v>
                </c:pt>
                <c:pt idx="131286">
                  <c:v>338.890625</c:v>
                </c:pt>
                <c:pt idx="131287">
                  <c:v>338.89322916666669</c:v>
                </c:pt>
                <c:pt idx="131288">
                  <c:v>338.89583333333331</c:v>
                </c:pt>
                <c:pt idx="131289">
                  <c:v>338.8984375</c:v>
                </c:pt>
                <c:pt idx="131290">
                  <c:v>338.90104166666669</c:v>
                </c:pt>
                <c:pt idx="131291">
                  <c:v>338.90364583333331</c:v>
                </c:pt>
                <c:pt idx="131292">
                  <c:v>338.90625</c:v>
                </c:pt>
                <c:pt idx="131293">
                  <c:v>338.90885416666669</c:v>
                </c:pt>
                <c:pt idx="131294">
                  <c:v>338.91145833333331</c:v>
                </c:pt>
                <c:pt idx="131295">
                  <c:v>338.9140625</c:v>
                </c:pt>
                <c:pt idx="131296">
                  <c:v>338.91666666666669</c:v>
                </c:pt>
                <c:pt idx="131297">
                  <c:v>338.91927083333331</c:v>
                </c:pt>
                <c:pt idx="131298">
                  <c:v>338.921875</c:v>
                </c:pt>
                <c:pt idx="131299">
                  <c:v>338.92447916666669</c:v>
                </c:pt>
                <c:pt idx="131300">
                  <c:v>338.92708333333331</c:v>
                </c:pt>
                <c:pt idx="131301">
                  <c:v>338.9296875</c:v>
                </c:pt>
                <c:pt idx="131302">
                  <c:v>338.93229166666669</c:v>
                </c:pt>
                <c:pt idx="131303">
                  <c:v>338.93489583333331</c:v>
                </c:pt>
                <c:pt idx="131304">
                  <c:v>338.9375</c:v>
                </c:pt>
                <c:pt idx="131305">
                  <c:v>338.94010416666669</c:v>
                </c:pt>
                <c:pt idx="131306">
                  <c:v>338.94270833333331</c:v>
                </c:pt>
                <c:pt idx="131307">
                  <c:v>338.9453125</c:v>
                </c:pt>
                <c:pt idx="131308">
                  <c:v>338.94791666666669</c:v>
                </c:pt>
                <c:pt idx="131309">
                  <c:v>338.95052083333331</c:v>
                </c:pt>
                <c:pt idx="131310">
                  <c:v>338.953125</c:v>
                </c:pt>
                <c:pt idx="131311">
                  <c:v>338.95572916666669</c:v>
                </c:pt>
                <c:pt idx="131312">
                  <c:v>338.95833333333331</c:v>
                </c:pt>
                <c:pt idx="131313">
                  <c:v>338.9609375</c:v>
                </c:pt>
                <c:pt idx="131314">
                  <c:v>338.96354166666669</c:v>
                </c:pt>
                <c:pt idx="131315">
                  <c:v>338.96614583333331</c:v>
                </c:pt>
                <c:pt idx="131316">
                  <c:v>338.96875</c:v>
                </c:pt>
                <c:pt idx="131317">
                  <c:v>338.97135416666669</c:v>
                </c:pt>
                <c:pt idx="131318">
                  <c:v>338.97395833333331</c:v>
                </c:pt>
                <c:pt idx="131319">
                  <c:v>338.9765625</c:v>
                </c:pt>
                <c:pt idx="131320">
                  <c:v>338.97916666666669</c:v>
                </c:pt>
                <c:pt idx="131321">
                  <c:v>338.98177083333331</c:v>
                </c:pt>
                <c:pt idx="131322">
                  <c:v>338.984375</c:v>
                </c:pt>
                <c:pt idx="131323">
                  <c:v>338.98697916666669</c:v>
                </c:pt>
                <c:pt idx="131324">
                  <c:v>338.98958333333331</c:v>
                </c:pt>
                <c:pt idx="131325">
                  <c:v>338.9921875</c:v>
                </c:pt>
                <c:pt idx="131326">
                  <c:v>338.99479166666669</c:v>
                </c:pt>
                <c:pt idx="131327">
                  <c:v>338.99739583333331</c:v>
                </c:pt>
                <c:pt idx="131328">
                  <c:v>339</c:v>
                </c:pt>
                <c:pt idx="131329">
                  <c:v>339.00260416666669</c:v>
                </c:pt>
                <c:pt idx="131330">
                  <c:v>339.00520833333331</c:v>
                </c:pt>
                <c:pt idx="131331">
                  <c:v>339.0078125</c:v>
                </c:pt>
                <c:pt idx="131332">
                  <c:v>339.01041666666669</c:v>
                </c:pt>
                <c:pt idx="131333">
                  <c:v>339.01302083333331</c:v>
                </c:pt>
                <c:pt idx="131334">
                  <c:v>339.015625</c:v>
                </c:pt>
                <c:pt idx="131335">
                  <c:v>339.01822916666669</c:v>
                </c:pt>
                <c:pt idx="131336">
                  <c:v>339.02083333333331</c:v>
                </c:pt>
                <c:pt idx="131337">
                  <c:v>339.0234375</c:v>
                </c:pt>
                <c:pt idx="131338">
                  <c:v>339.02604166666669</c:v>
                </c:pt>
                <c:pt idx="131339">
                  <c:v>339.02864583333331</c:v>
                </c:pt>
                <c:pt idx="131340">
                  <c:v>339.03125</c:v>
                </c:pt>
                <c:pt idx="131341">
                  <c:v>339.03385416666669</c:v>
                </c:pt>
                <c:pt idx="131342">
                  <c:v>339.03645833333331</c:v>
                </c:pt>
                <c:pt idx="131343">
                  <c:v>339.0390625</c:v>
                </c:pt>
                <c:pt idx="131344">
                  <c:v>339.04166666666669</c:v>
                </c:pt>
                <c:pt idx="131345">
                  <c:v>339.04427083333331</c:v>
                </c:pt>
                <c:pt idx="131346">
                  <c:v>339.046875</c:v>
                </c:pt>
                <c:pt idx="131347">
                  <c:v>339.04947916666669</c:v>
                </c:pt>
                <c:pt idx="131348">
                  <c:v>339.05208333333331</c:v>
                </c:pt>
                <c:pt idx="131349">
                  <c:v>339.0546875</c:v>
                </c:pt>
                <c:pt idx="131350">
                  <c:v>339.05729166666669</c:v>
                </c:pt>
                <c:pt idx="131351">
                  <c:v>339.05989583333331</c:v>
                </c:pt>
                <c:pt idx="131352">
                  <c:v>339.0625</c:v>
                </c:pt>
                <c:pt idx="131353">
                  <c:v>339.06510416666669</c:v>
                </c:pt>
                <c:pt idx="131354">
                  <c:v>339.06770833333331</c:v>
                </c:pt>
                <c:pt idx="131355">
                  <c:v>339.0703125</c:v>
                </c:pt>
                <c:pt idx="131356">
                  <c:v>339.07291666666669</c:v>
                </c:pt>
                <c:pt idx="131357">
                  <c:v>339.07552083333331</c:v>
                </c:pt>
                <c:pt idx="131358">
                  <c:v>339.078125</c:v>
                </c:pt>
                <c:pt idx="131359">
                  <c:v>339.08072916666669</c:v>
                </c:pt>
                <c:pt idx="131360">
                  <c:v>339.08333333333331</c:v>
                </c:pt>
                <c:pt idx="131361">
                  <c:v>339.0859375</c:v>
                </c:pt>
                <c:pt idx="131362">
                  <c:v>339.08854166666669</c:v>
                </c:pt>
                <c:pt idx="131363">
                  <c:v>339.09114583333331</c:v>
                </c:pt>
                <c:pt idx="131364">
                  <c:v>339.09375</c:v>
                </c:pt>
                <c:pt idx="131365">
                  <c:v>339.09635416666669</c:v>
                </c:pt>
                <c:pt idx="131366">
                  <c:v>339.09895833333331</c:v>
                </c:pt>
                <c:pt idx="131367">
                  <c:v>339.1015625</c:v>
                </c:pt>
                <c:pt idx="131368">
                  <c:v>339.10416666666669</c:v>
                </c:pt>
                <c:pt idx="131369">
                  <c:v>339.10677083333331</c:v>
                </c:pt>
                <c:pt idx="131370">
                  <c:v>339.109375</c:v>
                </c:pt>
                <c:pt idx="131371">
                  <c:v>339.11197916666669</c:v>
                </c:pt>
                <c:pt idx="131372">
                  <c:v>339.11458333333331</c:v>
                </c:pt>
                <c:pt idx="131373">
                  <c:v>339.1171875</c:v>
                </c:pt>
                <c:pt idx="131374">
                  <c:v>339.11979166666669</c:v>
                </c:pt>
                <c:pt idx="131375">
                  <c:v>339.12239583333331</c:v>
                </c:pt>
                <c:pt idx="131376">
                  <c:v>339.125</c:v>
                </c:pt>
                <c:pt idx="131377">
                  <c:v>339.12760416666669</c:v>
                </c:pt>
                <c:pt idx="131378">
                  <c:v>339.13020833333331</c:v>
                </c:pt>
                <c:pt idx="131379">
                  <c:v>339.1328125</c:v>
                </c:pt>
                <c:pt idx="131380">
                  <c:v>339.13541666666669</c:v>
                </c:pt>
                <c:pt idx="131381">
                  <c:v>339.13802083333331</c:v>
                </c:pt>
                <c:pt idx="131382">
                  <c:v>339.140625</c:v>
                </c:pt>
                <c:pt idx="131383">
                  <c:v>339.14322916666669</c:v>
                </c:pt>
                <c:pt idx="131384">
                  <c:v>339.14583333333331</c:v>
                </c:pt>
                <c:pt idx="131385">
                  <c:v>339.1484375</c:v>
                </c:pt>
                <c:pt idx="131386">
                  <c:v>339.15104166666669</c:v>
                </c:pt>
                <c:pt idx="131387">
                  <c:v>339.15364583333331</c:v>
                </c:pt>
                <c:pt idx="131388">
                  <c:v>339.15625</c:v>
                </c:pt>
                <c:pt idx="131389">
                  <c:v>339.15885416666669</c:v>
                </c:pt>
                <c:pt idx="131390">
                  <c:v>339.16145833333331</c:v>
                </c:pt>
                <c:pt idx="131391">
                  <c:v>339.1640625</c:v>
                </c:pt>
                <c:pt idx="131392">
                  <c:v>339.16666666666669</c:v>
                </c:pt>
                <c:pt idx="131393">
                  <c:v>339.16927083333331</c:v>
                </c:pt>
                <c:pt idx="131394">
                  <c:v>339.171875</c:v>
                </c:pt>
                <c:pt idx="131395">
                  <c:v>339.17447916666669</c:v>
                </c:pt>
                <c:pt idx="131396">
                  <c:v>339.17708333333331</c:v>
                </c:pt>
                <c:pt idx="131397">
                  <c:v>339.1796875</c:v>
                </c:pt>
                <c:pt idx="131398">
                  <c:v>339.18229166666669</c:v>
                </c:pt>
                <c:pt idx="131399">
                  <c:v>339.18489583333331</c:v>
                </c:pt>
                <c:pt idx="131400">
                  <c:v>339.1875</c:v>
                </c:pt>
                <c:pt idx="131401">
                  <c:v>339.19010416666669</c:v>
                </c:pt>
                <c:pt idx="131402">
                  <c:v>339.19270833333331</c:v>
                </c:pt>
                <c:pt idx="131403">
                  <c:v>339.1953125</c:v>
                </c:pt>
                <c:pt idx="131404">
                  <c:v>339.19791666666669</c:v>
                </c:pt>
                <c:pt idx="131405">
                  <c:v>339.20052083333331</c:v>
                </c:pt>
                <c:pt idx="131406">
                  <c:v>339.203125</c:v>
                </c:pt>
                <c:pt idx="131407">
                  <c:v>339.20572916666669</c:v>
                </c:pt>
                <c:pt idx="131408">
                  <c:v>339.20833333333331</c:v>
                </c:pt>
                <c:pt idx="131409">
                  <c:v>339.2109375</c:v>
                </c:pt>
                <c:pt idx="131410">
                  <c:v>339.21354166666669</c:v>
                </c:pt>
                <c:pt idx="131411">
                  <c:v>339.21614583333331</c:v>
                </c:pt>
                <c:pt idx="131412">
                  <c:v>339.21875</c:v>
                </c:pt>
                <c:pt idx="131413">
                  <c:v>339.22135416666669</c:v>
                </c:pt>
                <c:pt idx="131414">
                  <c:v>339.22395833333331</c:v>
                </c:pt>
                <c:pt idx="131415">
                  <c:v>339.2265625</c:v>
                </c:pt>
                <c:pt idx="131416">
                  <c:v>339.22916666666669</c:v>
                </c:pt>
                <c:pt idx="131417">
                  <c:v>339.23177083333331</c:v>
                </c:pt>
                <c:pt idx="131418">
                  <c:v>339.234375</c:v>
                </c:pt>
                <c:pt idx="131419">
                  <c:v>339.23697916666669</c:v>
                </c:pt>
                <c:pt idx="131420">
                  <c:v>339.23958333333331</c:v>
                </c:pt>
                <c:pt idx="131421">
                  <c:v>339.2421875</c:v>
                </c:pt>
                <c:pt idx="131422">
                  <c:v>339.24479166666669</c:v>
                </c:pt>
                <c:pt idx="131423">
                  <c:v>339.24739583333331</c:v>
                </c:pt>
                <c:pt idx="131424">
                  <c:v>339.25</c:v>
                </c:pt>
                <c:pt idx="131425">
                  <c:v>339.25260416666669</c:v>
                </c:pt>
                <c:pt idx="131426">
                  <c:v>339.25520833333331</c:v>
                </c:pt>
                <c:pt idx="131427">
                  <c:v>339.2578125</c:v>
                </c:pt>
                <c:pt idx="131428">
                  <c:v>339.26041666666669</c:v>
                </c:pt>
                <c:pt idx="131429">
                  <c:v>339.26302083333331</c:v>
                </c:pt>
                <c:pt idx="131430">
                  <c:v>339.265625</c:v>
                </c:pt>
                <c:pt idx="131431">
                  <c:v>339.26822916666669</c:v>
                </c:pt>
                <c:pt idx="131432">
                  <c:v>339.27083333333331</c:v>
                </c:pt>
                <c:pt idx="131433">
                  <c:v>339.2734375</c:v>
                </c:pt>
                <c:pt idx="131434">
                  <c:v>339.27604166666669</c:v>
                </c:pt>
                <c:pt idx="131435">
                  <c:v>339.27864583333331</c:v>
                </c:pt>
                <c:pt idx="131436">
                  <c:v>339.28125</c:v>
                </c:pt>
                <c:pt idx="131437">
                  <c:v>339.28385416666669</c:v>
                </c:pt>
                <c:pt idx="131438">
                  <c:v>339.28645833333331</c:v>
                </c:pt>
                <c:pt idx="131439">
                  <c:v>339.2890625</c:v>
                </c:pt>
                <c:pt idx="131440">
                  <c:v>339.29166666666669</c:v>
                </c:pt>
                <c:pt idx="131441">
                  <c:v>339.29427083333331</c:v>
                </c:pt>
                <c:pt idx="131442">
                  <c:v>339.296875</c:v>
                </c:pt>
                <c:pt idx="131443">
                  <c:v>339.29947916666669</c:v>
                </c:pt>
                <c:pt idx="131444">
                  <c:v>339.30208333333331</c:v>
                </c:pt>
                <c:pt idx="131445">
                  <c:v>339.3046875</c:v>
                </c:pt>
                <c:pt idx="131446">
                  <c:v>339.30729166666669</c:v>
                </c:pt>
                <c:pt idx="131447">
                  <c:v>339.30989583333331</c:v>
                </c:pt>
                <c:pt idx="131448">
                  <c:v>339.3125</c:v>
                </c:pt>
                <c:pt idx="131449">
                  <c:v>339.31510416666669</c:v>
                </c:pt>
                <c:pt idx="131450">
                  <c:v>339.31770833333331</c:v>
                </c:pt>
                <c:pt idx="131451">
                  <c:v>339.3203125</c:v>
                </c:pt>
                <c:pt idx="131452">
                  <c:v>339.32291666666669</c:v>
                </c:pt>
                <c:pt idx="131453">
                  <c:v>339.32552083333331</c:v>
                </c:pt>
                <c:pt idx="131454">
                  <c:v>339.328125</c:v>
                </c:pt>
                <c:pt idx="131455">
                  <c:v>339.33072916666669</c:v>
                </c:pt>
                <c:pt idx="131456">
                  <c:v>339.33333333333331</c:v>
                </c:pt>
                <c:pt idx="131457">
                  <c:v>339.3359375</c:v>
                </c:pt>
                <c:pt idx="131458">
                  <c:v>339.33854166666669</c:v>
                </c:pt>
                <c:pt idx="131459">
                  <c:v>339.34114583333331</c:v>
                </c:pt>
                <c:pt idx="131460">
                  <c:v>339.34375</c:v>
                </c:pt>
                <c:pt idx="131461">
                  <c:v>339.34635416666669</c:v>
                </c:pt>
                <c:pt idx="131462">
                  <c:v>339.34895833333331</c:v>
                </c:pt>
                <c:pt idx="131463">
                  <c:v>339.3515625</c:v>
                </c:pt>
                <c:pt idx="131464">
                  <c:v>339.35416666666669</c:v>
                </c:pt>
                <c:pt idx="131465">
                  <c:v>339.35677083333331</c:v>
                </c:pt>
                <c:pt idx="131466">
                  <c:v>339.359375</c:v>
                </c:pt>
                <c:pt idx="131467">
                  <c:v>339.36197916666669</c:v>
                </c:pt>
                <c:pt idx="131468">
                  <c:v>339.36458333333331</c:v>
                </c:pt>
                <c:pt idx="131469">
                  <c:v>339.3671875</c:v>
                </c:pt>
                <c:pt idx="131470">
                  <c:v>339.36979166666669</c:v>
                </c:pt>
                <c:pt idx="131471">
                  <c:v>339.37239583333331</c:v>
                </c:pt>
                <c:pt idx="131472">
                  <c:v>339.375</c:v>
                </c:pt>
                <c:pt idx="131473">
                  <c:v>339.37760416666669</c:v>
                </c:pt>
                <c:pt idx="131474">
                  <c:v>339.38020833333331</c:v>
                </c:pt>
                <c:pt idx="131475">
                  <c:v>339.3828125</c:v>
                </c:pt>
                <c:pt idx="131476">
                  <c:v>339.38541666666669</c:v>
                </c:pt>
                <c:pt idx="131477">
                  <c:v>339.38802083333331</c:v>
                </c:pt>
                <c:pt idx="131478">
                  <c:v>339.390625</c:v>
                </c:pt>
                <c:pt idx="131479">
                  <c:v>339.39322916666669</c:v>
                </c:pt>
                <c:pt idx="131480">
                  <c:v>339.39583333333331</c:v>
                </c:pt>
                <c:pt idx="131481">
                  <c:v>339.3984375</c:v>
                </c:pt>
                <c:pt idx="131482">
                  <c:v>339.40104166666669</c:v>
                </c:pt>
                <c:pt idx="131483">
                  <c:v>339.40364583333331</c:v>
                </c:pt>
                <c:pt idx="131484">
                  <c:v>339.40625</c:v>
                </c:pt>
                <c:pt idx="131485">
                  <c:v>339.40885416666669</c:v>
                </c:pt>
                <c:pt idx="131486">
                  <c:v>339.41145833333331</c:v>
                </c:pt>
                <c:pt idx="131487">
                  <c:v>339.4140625</c:v>
                </c:pt>
                <c:pt idx="131488">
                  <c:v>339.41666666666669</c:v>
                </c:pt>
                <c:pt idx="131489">
                  <c:v>339.41927083333331</c:v>
                </c:pt>
                <c:pt idx="131490">
                  <c:v>339.421875</c:v>
                </c:pt>
                <c:pt idx="131491">
                  <c:v>339.42447916666669</c:v>
                </c:pt>
                <c:pt idx="131492">
                  <c:v>339.42708333333331</c:v>
                </c:pt>
                <c:pt idx="131493">
                  <c:v>339.4296875</c:v>
                </c:pt>
                <c:pt idx="131494">
                  <c:v>339.43229166666669</c:v>
                </c:pt>
                <c:pt idx="131495">
                  <c:v>339.43489583333331</c:v>
                </c:pt>
                <c:pt idx="131496">
                  <c:v>339.4375</c:v>
                </c:pt>
                <c:pt idx="131497">
                  <c:v>339.44010416666669</c:v>
                </c:pt>
                <c:pt idx="131498">
                  <c:v>339.44270833333331</c:v>
                </c:pt>
                <c:pt idx="131499">
                  <c:v>339.4453125</c:v>
                </c:pt>
                <c:pt idx="131500">
                  <c:v>339.44791666666669</c:v>
                </c:pt>
                <c:pt idx="131501">
                  <c:v>339.45052083333331</c:v>
                </c:pt>
                <c:pt idx="131502">
                  <c:v>339.453125</c:v>
                </c:pt>
                <c:pt idx="131503">
                  <c:v>339.45572916666669</c:v>
                </c:pt>
                <c:pt idx="131504">
                  <c:v>339.45833333333331</c:v>
                </c:pt>
                <c:pt idx="131505">
                  <c:v>339.4609375</c:v>
                </c:pt>
                <c:pt idx="131506">
                  <c:v>339.46354166666669</c:v>
                </c:pt>
                <c:pt idx="131507">
                  <c:v>339.46614583333331</c:v>
                </c:pt>
                <c:pt idx="131508">
                  <c:v>339.46875</c:v>
                </c:pt>
                <c:pt idx="131509">
                  <c:v>339.47135416666669</c:v>
                </c:pt>
                <c:pt idx="131510">
                  <c:v>339.47395833333331</c:v>
                </c:pt>
                <c:pt idx="131511">
                  <c:v>339.4765625</c:v>
                </c:pt>
                <c:pt idx="131512">
                  <c:v>339.47916666666669</c:v>
                </c:pt>
                <c:pt idx="131513">
                  <c:v>339.48177083333331</c:v>
                </c:pt>
                <c:pt idx="131514">
                  <c:v>339.484375</c:v>
                </c:pt>
                <c:pt idx="131515">
                  <c:v>339.48697916666669</c:v>
                </c:pt>
                <c:pt idx="131516">
                  <c:v>339.48958333333331</c:v>
                </c:pt>
                <c:pt idx="131517">
                  <c:v>339.4921875</c:v>
                </c:pt>
                <c:pt idx="131518">
                  <c:v>339.49479166666669</c:v>
                </c:pt>
                <c:pt idx="131519">
                  <c:v>339.49739583333331</c:v>
                </c:pt>
                <c:pt idx="131520">
                  <c:v>339.5</c:v>
                </c:pt>
                <c:pt idx="131521">
                  <c:v>339.50260416666669</c:v>
                </c:pt>
                <c:pt idx="131522">
                  <c:v>339.50520833333331</c:v>
                </c:pt>
                <c:pt idx="131523">
                  <c:v>339.5078125</c:v>
                </c:pt>
                <c:pt idx="131524">
                  <c:v>339.51041666666669</c:v>
                </c:pt>
                <c:pt idx="131525">
                  <c:v>339.51302083333331</c:v>
                </c:pt>
                <c:pt idx="131526">
                  <c:v>339.515625</c:v>
                </c:pt>
                <c:pt idx="131527">
                  <c:v>339.51822916666669</c:v>
                </c:pt>
                <c:pt idx="131528">
                  <c:v>339.52083333333331</c:v>
                </c:pt>
                <c:pt idx="131529">
                  <c:v>339.5234375</c:v>
                </c:pt>
                <c:pt idx="131530">
                  <c:v>339.52604166666669</c:v>
                </c:pt>
                <c:pt idx="131531">
                  <c:v>339.52864583333331</c:v>
                </c:pt>
                <c:pt idx="131532">
                  <c:v>339.53125</c:v>
                </c:pt>
                <c:pt idx="131533">
                  <c:v>339.53385416666669</c:v>
                </c:pt>
                <c:pt idx="131534">
                  <c:v>339.53645833333331</c:v>
                </c:pt>
                <c:pt idx="131535">
                  <c:v>339.5390625</c:v>
                </c:pt>
                <c:pt idx="131536">
                  <c:v>339.54166666666669</c:v>
                </c:pt>
                <c:pt idx="131537">
                  <c:v>339.54427083333331</c:v>
                </c:pt>
                <c:pt idx="131538">
                  <c:v>339.546875</c:v>
                </c:pt>
                <c:pt idx="131539">
                  <c:v>339.54947916666669</c:v>
                </c:pt>
                <c:pt idx="131540">
                  <c:v>339.55208333333331</c:v>
                </c:pt>
                <c:pt idx="131541">
                  <c:v>339.5546875</c:v>
                </c:pt>
                <c:pt idx="131542">
                  <c:v>339.55729166666669</c:v>
                </c:pt>
                <c:pt idx="131543">
                  <c:v>339.55989583333331</c:v>
                </c:pt>
                <c:pt idx="131544">
                  <c:v>339.5625</c:v>
                </c:pt>
                <c:pt idx="131545">
                  <c:v>339.56510416666669</c:v>
                </c:pt>
                <c:pt idx="131546">
                  <c:v>339.56770833333331</c:v>
                </c:pt>
                <c:pt idx="131547">
                  <c:v>339.5703125</c:v>
                </c:pt>
                <c:pt idx="131548">
                  <c:v>339.57291666666669</c:v>
                </c:pt>
                <c:pt idx="131549">
                  <c:v>339.57552083333331</c:v>
                </c:pt>
                <c:pt idx="131550">
                  <c:v>339.578125</c:v>
                </c:pt>
                <c:pt idx="131551">
                  <c:v>339.58072916666669</c:v>
                </c:pt>
                <c:pt idx="131552">
                  <c:v>339.58333333333331</c:v>
                </c:pt>
                <c:pt idx="131553">
                  <c:v>339.5859375</c:v>
                </c:pt>
                <c:pt idx="131554">
                  <c:v>339.58854166666669</c:v>
                </c:pt>
                <c:pt idx="131555">
                  <c:v>339.59114583333331</c:v>
                </c:pt>
                <c:pt idx="131556">
                  <c:v>339.59375</c:v>
                </c:pt>
                <c:pt idx="131557">
                  <c:v>339.59635416666669</c:v>
                </c:pt>
                <c:pt idx="131558">
                  <c:v>339.59895833333331</c:v>
                </c:pt>
                <c:pt idx="131559">
                  <c:v>339.6015625</c:v>
                </c:pt>
                <c:pt idx="131560">
                  <c:v>339.60416666666669</c:v>
                </c:pt>
                <c:pt idx="131561">
                  <c:v>339.60677083333331</c:v>
                </c:pt>
                <c:pt idx="131562">
                  <c:v>339.609375</c:v>
                </c:pt>
                <c:pt idx="131563">
                  <c:v>339.61197916666669</c:v>
                </c:pt>
                <c:pt idx="131564">
                  <c:v>339.61458333333331</c:v>
                </c:pt>
                <c:pt idx="131565">
                  <c:v>339.6171875</c:v>
                </c:pt>
                <c:pt idx="131566">
                  <c:v>339.61979166666669</c:v>
                </c:pt>
                <c:pt idx="131567">
                  <c:v>339.62239583333331</c:v>
                </c:pt>
                <c:pt idx="131568">
                  <c:v>339.625</c:v>
                </c:pt>
                <c:pt idx="131569">
                  <c:v>339.62760416666669</c:v>
                </c:pt>
                <c:pt idx="131570">
                  <c:v>339.63020833333331</c:v>
                </c:pt>
                <c:pt idx="131571">
                  <c:v>339.6328125</c:v>
                </c:pt>
                <c:pt idx="131572">
                  <c:v>339.63541666666669</c:v>
                </c:pt>
                <c:pt idx="131573">
                  <c:v>339.63802083333331</c:v>
                </c:pt>
                <c:pt idx="131574">
                  <c:v>339.640625</c:v>
                </c:pt>
                <c:pt idx="131575">
                  <c:v>339.64322916666669</c:v>
                </c:pt>
                <c:pt idx="131576">
                  <c:v>339.64583333333331</c:v>
                </c:pt>
                <c:pt idx="131577">
                  <c:v>339.6484375</c:v>
                </c:pt>
                <c:pt idx="131578">
                  <c:v>339.65104166666669</c:v>
                </c:pt>
                <c:pt idx="131579">
                  <c:v>339.65364583333331</c:v>
                </c:pt>
                <c:pt idx="131580">
                  <c:v>339.65625</c:v>
                </c:pt>
                <c:pt idx="131581">
                  <c:v>339.65885416666669</c:v>
                </c:pt>
                <c:pt idx="131582">
                  <c:v>339.66145833333331</c:v>
                </c:pt>
                <c:pt idx="131583">
                  <c:v>339.6640625</c:v>
                </c:pt>
                <c:pt idx="131584">
                  <c:v>339.66666666666669</c:v>
                </c:pt>
                <c:pt idx="131585">
                  <c:v>339.66927083333331</c:v>
                </c:pt>
                <c:pt idx="131586">
                  <c:v>339.671875</c:v>
                </c:pt>
                <c:pt idx="131587">
                  <c:v>339.67447916666669</c:v>
                </c:pt>
                <c:pt idx="131588">
                  <c:v>339.67708333333331</c:v>
                </c:pt>
                <c:pt idx="131589">
                  <c:v>339.6796875</c:v>
                </c:pt>
                <c:pt idx="131590">
                  <c:v>339.68229166666669</c:v>
                </c:pt>
                <c:pt idx="131591">
                  <c:v>339.68489583333331</c:v>
                </c:pt>
                <c:pt idx="131592">
                  <c:v>339.6875</c:v>
                </c:pt>
                <c:pt idx="131593">
                  <c:v>339.69010416666669</c:v>
                </c:pt>
                <c:pt idx="131594">
                  <c:v>339.69270833333331</c:v>
                </c:pt>
                <c:pt idx="131595">
                  <c:v>339.6953125</c:v>
                </c:pt>
                <c:pt idx="131596">
                  <c:v>339.69791666666669</c:v>
                </c:pt>
                <c:pt idx="131597">
                  <c:v>339.70052083333331</c:v>
                </c:pt>
                <c:pt idx="131598">
                  <c:v>339.703125</c:v>
                </c:pt>
                <c:pt idx="131599">
                  <c:v>339.70572916666669</c:v>
                </c:pt>
                <c:pt idx="131600">
                  <c:v>339.70833333333331</c:v>
                </c:pt>
                <c:pt idx="131601">
                  <c:v>339.7109375</c:v>
                </c:pt>
                <c:pt idx="131602">
                  <c:v>339.71354166666669</c:v>
                </c:pt>
                <c:pt idx="131603">
                  <c:v>339.71614583333331</c:v>
                </c:pt>
                <c:pt idx="131604">
                  <c:v>339.71875</c:v>
                </c:pt>
                <c:pt idx="131605">
                  <c:v>339.72135416666669</c:v>
                </c:pt>
                <c:pt idx="131606">
                  <c:v>339.72395833333331</c:v>
                </c:pt>
                <c:pt idx="131607">
                  <c:v>339.7265625</c:v>
                </c:pt>
                <c:pt idx="131608">
                  <c:v>339.72916666666669</c:v>
                </c:pt>
                <c:pt idx="131609">
                  <c:v>339.73177083333331</c:v>
                </c:pt>
                <c:pt idx="131610">
                  <c:v>339.734375</c:v>
                </c:pt>
                <c:pt idx="131611">
                  <c:v>339.73697916666669</c:v>
                </c:pt>
                <c:pt idx="131612">
                  <c:v>339.73958333333331</c:v>
                </c:pt>
                <c:pt idx="131613">
                  <c:v>339.7421875</c:v>
                </c:pt>
                <c:pt idx="131614">
                  <c:v>339.74479166666669</c:v>
                </c:pt>
                <c:pt idx="131615">
                  <c:v>339.74739583333331</c:v>
                </c:pt>
                <c:pt idx="131616">
                  <c:v>339.75</c:v>
                </c:pt>
                <c:pt idx="131617">
                  <c:v>339.75260416666669</c:v>
                </c:pt>
                <c:pt idx="131618">
                  <c:v>339.75520833333331</c:v>
                </c:pt>
                <c:pt idx="131619">
                  <c:v>339.7578125</c:v>
                </c:pt>
                <c:pt idx="131620">
                  <c:v>339.76041666666669</c:v>
                </c:pt>
                <c:pt idx="131621">
                  <c:v>339.76302083333331</c:v>
                </c:pt>
                <c:pt idx="131622">
                  <c:v>339.765625</c:v>
                </c:pt>
                <c:pt idx="131623">
                  <c:v>339.76822916666669</c:v>
                </c:pt>
                <c:pt idx="131624">
                  <c:v>339.77083333333331</c:v>
                </c:pt>
                <c:pt idx="131625">
                  <c:v>339.7734375</c:v>
                </c:pt>
                <c:pt idx="131626">
                  <c:v>339.77604166666669</c:v>
                </c:pt>
                <c:pt idx="131627">
                  <c:v>339.77864583333331</c:v>
                </c:pt>
                <c:pt idx="131628">
                  <c:v>339.78125</c:v>
                </c:pt>
                <c:pt idx="131629">
                  <c:v>339.78385416666669</c:v>
                </c:pt>
                <c:pt idx="131630">
                  <c:v>339.78645833333331</c:v>
                </c:pt>
                <c:pt idx="131631">
                  <c:v>339.7890625</c:v>
                </c:pt>
                <c:pt idx="131632">
                  <c:v>339.79166666666669</c:v>
                </c:pt>
                <c:pt idx="131633">
                  <c:v>339.79427083333331</c:v>
                </c:pt>
                <c:pt idx="131634">
                  <c:v>339.796875</c:v>
                </c:pt>
                <c:pt idx="131635">
                  <c:v>339.79947916666669</c:v>
                </c:pt>
                <c:pt idx="131636">
                  <c:v>339.80208333333331</c:v>
                </c:pt>
                <c:pt idx="131637">
                  <c:v>339.8046875</c:v>
                </c:pt>
                <c:pt idx="131638">
                  <c:v>339.80729166666669</c:v>
                </c:pt>
                <c:pt idx="131639">
                  <c:v>339.80989583333331</c:v>
                </c:pt>
                <c:pt idx="131640">
                  <c:v>339.8125</c:v>
                </c:pt>
                <c:pt idx="131641">
                  <c:v>339.81510416666669</c:v>
                </c:pt>
                <c:pt idx="131642">
                  <c:v>339.81770833333331</c:v>
                </c:pt>
                <c:pt idx="131643">
                  <c:v>339.8203125</c:v>
                </c:pt>
                <c:pt idx="131644">
                  <c:v>339.82291666666669</c:v>
                </c:pt>
                <c:pt idx="131645">
                  <c:v>339.82552083333331</c:v>
                </c:pt>
                <c:pt idx="131646">
                  <c:v>339.828125</c:v>
                </c:pt>
                <c:pt idx="131647">
                  <c:v>339.83072916666669</c:v>
                </c:pt>
                <c:pt idx="131648">
                  <c:v>339.83333333333331</c:v>
                </c:pt>
                <c:pt idx="131649">
                  <c:v>339.8359375</c:v>
                </c:pt>
                <c:pt idx="131650">
                  <c:v>339.83854166666669</c:v>
                </c:pt>
                <c:pt idx="131651">
                  <c:v>339.84114583333331</c:v>
                </c:pt>
                <c:pt idx="131652">
                  <c:v>339.84375</c:v>
                </c:pt>
                <c:pt idx="131653">
                  <c:v>339.84635416666669</c:v>
                </c:pt>
                <c:pt idx="131654">
                  <c:v>339.84895833333331</c:v>
                </c:pt>
                <c:pt idx="131655">
                  <c:v>339.8515625</c:v>
                </c:pt>
                <c:pt idx="131656">
                  <c:v>339.85416666666669</c:v>
                </c:pt>
                <c:pt idx="131657">
                  <c:v>339.85677083333331</c:v>
                </c:pt>
                <c:pt idx="131658">
                  <c:v>339.859375</c:v>
                </c:pt>
                <c:pt idx="131659">
                  <c:v>339.86197916666669</c:v>
                </c:pt>
                <c:pt idx="131660">
                  <c:v>339.86458333333331</c:v>
                </c:pt>
                <c:pt idx="131661">
                  <c:v>339.8671875</c:v>
                </c:pt>
                <c:pt idx="131662">
                  <c:v>339.86979166666669</c:v>
                </c:pt>
                <c:pt idx="131663">
                  <c:v>339.87239583333331</c:v>
                </c:pt>
                <c:pt idx="131664">
                  <c:v>339.875</c:v>
                </c:pt>
                <c:pt idx="131665">
                  <c:v>339.87760416666669</c:v>
                </c:pt>
                <c:pt idx="131666">
                  <c:v>339.88020833333331</c:v>
                </c:pt>
                <c:pt idx="131667">
                  <c:v>339.8828125</c:v>
                </c:pt>
                <c:pt idx="131668">
                  <c:v>339.88541666666669</c:v>
                </c:pt>
                <c:pt idx="131669">
                  <c:v>339.88802083333331</c:v>
                </c:pt>
                <c:pt idx="131670">
                  <c:v>339.890625</c:v>
                </c:pt>
                <c:pt idx="131671">
                  <c:v>339.89322916666669</c:v>
                </c:pt>
                <c:pt idx="131672">
                  <c:v>339.89583333333331</c:v>
                </c:pt>
                <c:pt idx="131673">
                  <c:v>339.8984375</c:v>
                </c:pt>
                <c:pt idx="131674">
                  <c:v>339.90104166666669</c:v>
                </c:pt>
                <c:pt idx="131675">
                  <c:v>339.90364583333331</c:v>
                </c:pt>
                <c:pt idx="131676">
                  <c:v>339.90625</c:v>
                </c:pt>
                <c:pt idx="131677">
                  <c:v>339.90885416666669</c:v>
                </c:pt>
                <c:pt idx="131678">
                  <c:v>339.91145833333331</c:v>
                </c:pt>
                <c:pt idx="131679">
                  <c:v>339.9140625</c:v>
                </c:pt>
                <c:pt idx="131680">
                  <c:v>339.91666666666669</c:v>
                </c:pt>
                <c:pt idx="131681">
                  <c:v>339.91927083333331</c:v>
                </c:pt>
                <c:pt idx="131682">
                  <c:v>339.921875</c:v>
                </c:pt>
                <c:pt idx="131683">
                  <c:v>339.92447916666669</c:v>
                </c:pt>
                <c:pt idx="131684">
                  <c:v>339.92708333333331</c:v>
                </c:pt>
                <c:pt idx="131685">
                  <c:v>339.9296875</c:v>
                </c:pt>
                <c:pt idx="131686">
                  <c:v>339.93229166666669</c:v>
                </c:pt>
                <c:pt idx="131687">
                  <c:v>339.93489583333331</c:v>
                </c:pt>
                <c:pt idx="131688">
                  <c:v>339.9375</c:v>
                </c:pt>
                <c:pt idx="131689">
                  <c:v>339.94010416666669</c:v>
                </c:pt>
                <c:pt idx="131690">
                  <c:v>339.94270833333331</c:v>
                </c:pt>
                <c:pt idx="131691">
                  <c:v>339.9453125</c:v>
                </c:pt>
                <c:pt idx="131692">
                  <c:v>339.94791666666669</c:v>
                </c:pt>
                <c:pt idx="131693">
                  <c:v>339.95052083333331</c:v>
                </c:pt>
                <c:pt idx="131694">
                  <c:v>339.953125</c:v>
                </c:pt>
                <c:pt idx="131695">
                  <c:v>339.95572916666669</c:v>
                </c:pt>
                <c:pt idx="131696">
                  <c:v>339.95833333333331</c:v>
                </c:pt>
                <c:pt idx="131697">
                  <c:v>339.9609375</c:v>
                </c:pt>
                <c:pt idx="131698">
                  <c:v>339.96354166666669</c:v>
                </c:pt>
                <c:pt idx="131699">
                  <c:v>339.96614583333331</c:v>
                </c:pt>
                <c:pt idx="131700">
                  <c:v>339.96875</c:v>
                </c:pt>
                <c:pt idx="131701">
                  <c:v>339.97135416666669</c:v>
                </c:pt>
                <c:pt idx="131702">
                  <c:v>339.97395833333331</c:v>
                </c:pt>
                <c:pt idx="131703">
                  <c:v>339.9765625</c:v>
                </c:pt>
                <c:pt idx="131704">
                  <c:v>339.97916666666669</c:v>
                </c:pt>
                <c:pt idx="131705">
                  <c:v>339.98177083333331</c:v>
                </c:pt>
                <c:pt idx="131706">
                  <c:v>339.984375</c:v>
                </c:pt>
                <c:pt idx="131707">
                  <c:v>339.98697916666669</c:v>
                </c:pt>
                <c:pt idx="131708">
                  <c:v>339.98958333333331</c:v>
                </c:pt>
                <c:pt idx="131709">
                  <c:v>339.9921875</c:v>
                </c:pt>
                <c:pt idx="131710">
                  <c:v>339.99479166666669</c:v>
                </c:pt>
                <c:pt idx="131711">
                  <c:v>339.99739583333331</c:v>
                </c:pt>
                <c:pt idx="131712">
                  <c:v>340</c:v>
                </c:pt>
                <c:pt idx="131713">
                  <c:v>340.00260416666669</c:v>
                </c:pt>
                <c:pt idx="131714">
                  <c:v>340.00520833333331</c:v>
                </c:pt>
                <c:pt idx="131715">
                  <c:v>340.0078125</c:v>
                </c:pt>
                <c:pt idx="131716">
                  <c:v>340.01041666666669</c:v>
                </c:pt>
                <c:pt idx="131717">
                  <c:v>340.01302083333331</c:v>
                </c:pt>
                <c:pt idx="131718">
                  <c:v>340.015625</c:v>
                </c:pt>
                <c:pt idx="131719">
                  <c:v>340.01822916666669</c:v>
                </c:pt>
                <c:pt idx="131720">
                  <c:v>340.02083333333331</c:v>
                </c:pt>
                <c:pt idx="131721">
                  <c:v>340.0234375</c:v>
                </c:pt>
                <c:pt idx="131722">
                  <c:v>340.02604166666669</c:v>
                </c:pt>
                <c:pt idx="131723">
                  <c:v>340.02864583333331</c:v>
                </c:pt>
                <c:pt idx="131724">
                  <c:v>340.03125</c:v>
                </c:pt>
                <c:pt idx="131725">
                  <c:v>340.03385416666669</c:v>
                </c:pt>
                <c:pt idx="131726">
                  <c:v>340.03645833333331</c:v>
                </c:pt>
                <c:pt idx="131727">
                  <c:v>340.0390625</c:v>
                </c:pt>
                <c:pt idx="131728">
                  <c:v>340.04166666666669</c:v>
                </c:pt>
                <c:pt idx="131729">
                  <c:v>340.04427083333331</c:v>
                </c:pt>
                <c:pt idx="131730">
                  <c:v>340.046875</c:v>
                </c:pt>
                <c:pt idx="131731">
                  <c:v>340.04947916666669</c:v>
                </c:pt>
                <c:pt idx="131732">
                  <c:v>340.05208333333331</c:v>
                </c:pt>
                <c:pt idx="131733">
                  <c:v>340.0546875</c:v>
                </c:pt>
                <c:pt idx="131734">
                  <c:v>340.05729166666669</c:v>
                </c:pt>
                <c:pt idx="131735">
                  <c:v>340.05989583333331</c:v>
                </c:pt>
                <c:pt idx="131736">
                  <c:v>340.0625</c:v>
                </c:pt>
                <c:pt idx="131737">
                  <c:v>340.06510416666669</c:v>
                </c:pt>
                <c:pt idx="131738">
                  <c:v>340.06770833333331</c:v>
                </c:pt>
                <c:pt idx="131739">
                  <c:v>340.0703125</c:v>
                </c:pt>
                <c:pt idx="131740">
                  <c:v>340.07291666666669</c:v>
                </c:pt>
                <c:pt idx="131741">
                  <c:v>340.07552083333331</c:v>
                </c:pt>
                <c:pt idx="131742">
                  <c:v>340.078125</c:v>
                </c:pt>
                <c:pt idx="131743">
                  <c:v>340.08072916666669</c:v>
                </c:pt>
                <c:pt idx="131744">
                  <c:v>340.08333333333331</c:v>
                </c:pt>
                <c:pt idx="131745">
                  <c:v>340.0859375</c:v>
                </c:pt>
                <c:pt idx="131746">
                  <c:v>340.08854166666669</c:v>
                </c:pt>
                <c:pt idx="131747">
                  <c:v>340.09114583333331</c:v>
                </c:pt>
                <c:pt idx="131748">
                  <c:v>340.09375</c:v>
                </c:pt>
                <c:pt idx="131749">
                  <c:v>340.09635416666669</c:v>
                </c:pt>
                <c:pt idx="131750">
                  <c:v>340.09895833333331</c:v>
                </c:pt>
                <c:pt idx="131751">
                  <c:v>340.1015625</c:v>
                </c:pt>
                <c:pt idx="131752">
                  <c:v>340.10416666666669</c:v>
                </c:pt>
                <c:pt idx="131753">
                  <c:v>340.10677083333331</c:v>
                </c:pt>
                <c:pt idx="131754">
                  <c:v>340.109375</c:v>
                </c:pt>
                <c:pt idx="131755">
                  <c:v>340.11197916666669</c:v>
                </c:pt>
                <c:pt idx="131756">
                  <c:v>340.11458333333331</c:v>
                </c:pt>
                <c:pt idx="131757">
                  <c:v>340.1171875</c:v>
                </c:pt>
                <c:pt idx="131758">
                  <c:v>340.11979166666669</c:v>
                </c:pt>
                <c:pt idx="131759">
                  <c:v>340.12239583333331</c:v>
                </c:pt>
                <c:pt idx="131760">
                  <c:v>340.125</c:v>
                </c:pt>
                <c:pt idx="131761">
                  <c:v>340.12760416666669</c:v>
                </c:pt>
                <c:pt idx="131762">
                  <c:v>340.13020833333331</c:v>
                </c:pt>
                <c:pt idx="131763">
                  <c:v>340.1328125</c:v>
                </c:pt>
                <c:pt idx="131764">
                  <c:v>340.13541666666669</c:v>
                </c:pt>
                <c:pt idx="131765">
                  <c:v>340.13802083333331</c:v>
                </c:pt>
                <c:pt idx="131766">
                  <c:v>340.140625</c:v>
                </c:pt>
                <c:pt idx="131767">
                  <c:v>340.14322916666669</c:v>
                </c:pt>
                <c:pt idx="131768">
                  <c:v>340.14583333333331</c:v>
                </c:pt>
                <c:pt idx="131769">
                  <c:v>340.1484375</c:v>
                </c:pt>
                <c:pt idx="131770">
                  <c:v>340.15104166666669</c:v>
                </c:pt>
                <c:pt idx="131771">
                  <c:v>340.15364583333331</c:v>
                </c:pt>
                <c:pt idx="131772">
                  <c:v>340.15625</c:v>
                </c:pt>
                <c:pt idx="131773">
                  <c:v>340.15885416666669</c:v>
                </c:pt>
                <c:pt idx="131774">
                  <c:v>340.16145833333331</c:v>
                </c:pt>
                <c:pt idx="131775">
                  <c:v>340.1640625</c:v>
                </c:pt>
                <c:pt idx="131776">
                  <c:v>340.16666666666669</c:v>
                </c:pt>
                <c:pt idx="131777">
                  <c:v>340.16927083333331</c:v>
                </c:pt>
                <c:pt idx="131778">
                  <c:v>340.171875</c:v>
                </c:pt>
                <c:pt idx="131779">
                  <c:v>340.17447916666669</c:v>
                </c:pt>
                <c:pt idx="131780">
                  <c:v>340.17708333333331</c:v>
                </c:pt>
                <c:pt idx="131781">
                  <c:v>340.1796875</c:v>
                </c:pt>
                <c:pt idx="131782">
                  <c:v>340.18229166666669</c:v>
                </c:pt>
                <c:pt idx="131783">
                  <c:v>340.18489583333331</c:v>
                </c:pt>
                <c:pt idx="131784">
                  <c:v>340.1875</c:v>
                </c:pt>
                <c:pt idx="131785">
                  <c:v>340.19010416666669</c:v>
                </c:pt>
                <c:pt idx="131786">
                  <c:v>340.19270833333331</c:v>
                </c:pt>
                <c:pt idx="131787">
                  <c:v>340.1953125</c:v>
                </c:pt>
                <c:pt idx="131788">
                  <c:v>340.19791666666669</c:v>
                </c:pt>
                <c:pt idx="131789">
                  <c:v>340.20052083333331</c:v>
                </c:pt>
                <c:pt idx="131790">
                  <c:v>340.203125</c:v>
                </c:pt>
                <c:pt idx="131791">
                  <c:v>340.20572916666669</c:v>
                </c:pt>
                <c:pt idx="131792">
                  <c:v>340.20833333333331</c:v>
                </c:pt>
                <c:pt idx="131793">
                  <c:v>340.2109375</c:v>
                </c:pt>
                <c:pt idx="131794">
                  <c:v>340.21354166666669</c:v>
                </c:pt>
                <c:pt idx="131795">
                  <c:v>340.21614583333331</c:v>
                </c:pt>
                <c:pt idx="131796">
                  <c:v>340.21875</c:v>
                </c:pt>
                <c:pt idx="131797">
                  <c:v>340.22135416666669</c:v>
                </c:pt>
                <c:pt idx="131798">
                  <c:v>340.22395833333331</c:v>
                </c:pt>
                <c:pt idx="131799">
                  <c:v>340.2265625</c:v>
                </c:pt>
                <c:pt idx="131800">
                  <c:v>340.22916666666669</c:v>
                </c:pt>
                <c:pt idx="131801">
                  <c:v>340.23177083333331</c:v>
                </c:pt>
                <c:pt idx="131802">
                  <c:v>340.234375</c:v>
                </c:pt>
                <c:pt idx="131803">
                  <c:v>340.23697916666669</c:v>
                </c:pt>
                <c:pt idx="131804">
                  <c:v>340.23958333333331</c:v>
                </c:pt>
                <c:pt idx="131805">
                  <c:v>340.2421875</c:v>
                </c:pt>
                <c:pt idx="131806">
                  <c:v>340.24479166666669</c:v>
                </c:pt>
                <c:pt idx="131807">
                  <c:v>340.24739583333331</c:v>
                </c:pt>
                <c:pt idx="131808">
                  <c:v>340.25</c:v>
                </c:pt>
                <c:pt idx="131809">
                  <c:v>340.25260416666669</c:v>
                </c:pt>
                <c:pt idx="131810">
                  <c:v>340.25520833333331</c:v>
                </c:pt>
                <c:pt idx="131811">
                  <c:v>340.2578125</c:v>
                </c:pt>
                <c:pt idx="131812">
                  <c:v>340.26041666666669</c:v>
                </c:pt>
                <c:pt idx="131813">
                  <c:v>340.26302083333331</c:v>
                </c:pt>
                <c:pt idx="131814">
                  <c:v>340.265625</c:v>
                </c:pt>
                <c:pt idx="131815">
                  <c:v>340.26822916666669</c:v>
                </c:pt>
                <c:pt idx="131816">
                  <c:v>340.27083333333331</c:v>
                </c:pt>
                <c:pt idx="131817">
                  <c:v>340.2734375</c:v>
                </c:pt>
                <c:pt idx="131818">
                  <c:v>340.27604166666669</c:v>
                </c:pt>
                <c:pt idx="131819">
                  <c:v>340.27864583333331</c:v>
                </c:pt>
                <c:pt idx="131820">
                  <c:v>340.28125</c:v>
                </c:pt>
                <c:pt idx="131821">
                  <c:v>340.28385416666669</c:v>
                </c:pt>
                <c:pt idx="131822">
                  <c:v>340.28645833333331</c:v>
                </c:pt>
                <c:pt idx="131823">
                  <c:v>340.2890625</c:v>
                </c:pt>
                <c:pt idx="131824">
                  <c:v>340.29166666666669</c:v>
                </c:pt>
                <c:pt idx="131825">
                  <c:v>340.29427083333331</c:v>
                </c:pt>
                <c:pt idx="131826">
                  <c:v>340.296875</c:v>
                </c:pt>
                <c:pt idx="131827">
                  <c:v>340.29947916666669</c:v>
                </c:pt>
                <c:pt idx="131828">
                  <c:v>340.30208333333331</c:v>
                </c:pt>
                <c:pt idx="131829">
                  <c:v>340.3046875</c:v>
                </c:pt>
                <c:pt idx="131830">
                  <c:v>340.30729166666669</c:v>
                </c:pt>
                <c:pt idx="131831">
                  <c:v>340.30989583333331</c:v>
                </c:pt>
                <c:pt idx="131832">
                  <c:v>340.3125</c:v>
                </c:pt>
                <c:pt idx="131833">
                  <c:v>340.31510416666669</c:v>
                </c:pt>
                <c:pt idx="131834">
                  <c:v>340.31770833333331</c:v>
                </c:pt>
                <c:pt idx="131835">
                  <c:v>340.3203125</c:v>
                </c:pt>
                <c:pt idx="131836">
                  <c:v>340.32291666666669</c:v>
                </c:pt>
                <c:pt idx="131837">
                  <c:v>340.32552083333331</c:v>
                </c:pt>
                <c:pt idx="131838">
                  <c:v>340.328125</c:v>
                </c:pt>
                <c:pt idx="131839">
                  <c:v>340.33072916666669</c:v>
                </c:pt>
                <c:pt idx="131840">
                  <c:v>340.33333333333331</c:v>
                </c:pt>
                <c:pt idx="131841">
                  <c:v>340.3359375</c:v>
                </c:pt>
                <c:pt idx="131842">
                  <c:v>340.33854166666669</c:v>
                </c:pt>
                <c:pt idx="131843">
                  <c:v>340.34114583333331</c:v>
                </c:pt>
                <c:pt idx="131844">
                  <c:v>340.34375</c:v>
                </c:pt>
                <c:pt idx="131845">
                  <c:v>340.34635416666669</c:v>
                </c:pt>
                <c:pt idx="131846">
                  <c:v>340.34895833333331</c:v>
                </c:pt>
                <c:pt idx="131847">
                  <c:v>340.3515625</c:v>
                </c:pt>
                <c:pt idx="131848">
                  <c:v>340.35416666666669</c:v>
                </c:pt>
                <c:pt idx="131849">
                  <c:v>340.35677083333331</c:v>
                </c:pt>
                <c:pt idx="131850">
                  <c:v>340.359375</c:v>
                </c:pt>
                <c:pt idx="131851">
                  <c:v>340.36197916666669</c:v>
                </c:pt>
                <c:pt idx="131852">
                  <c:v>340.36458333333331</c:v>
                </c:pt>
                <c:pt idx="131853">
                  <c:v>340.3671875</c:v>
                </c:pt>
                <c:pt idx="131854">
                  <c:v>340.36979166666669</c:v>
                </c:pt>
                <c:pt idx="131855">
                  <c:v>340.37239583333331</c:v>
                </c:pt>
                <c:pt idx="131856">
                  <c:v>340.375</c:v>
                </c:pt>
                <c:pt idx="131857">
                  <c:v>340.37760416666669</c:v>
                </c:pt>
                <c:pt idx="131858">
                  <c:v>340.38020833333331</c:v>
                </c:pt>
                <c:pt idx="131859">
                  <c:v>340.3828125</c:v>
                </c:pt>
                <c:pt idx="131860">
                  <c:v>340.38541666666669</c:v>
                </c:pt>
                <c:pt idx="131861">
                  <c:v>340.38802083333331</c:v>
                </c:pt>
                <c:pt idx="131862">
                  <c:v>340.390625</c:v>
                </c:pt>
                <c:pt idx="131863">
                  <c:v>340.39322916666669</c:v>
                </c:pt>
                <c:pt idx="131864">
                  <c:v>340.39583333333331</c:v>
                </c:pt>
                <c:pt idx="131865">
                  <c:v>340.3984375</c:v>
                </c:pt>
                <c:pt idx="131866">
                  <c:v>340.40104166666669</c:v>
                </c:pt>
                <c:pt idx="131867">
                  <c:v>340.40364583333331</c:v>
                </c:pt>
                <c:pt idx="131868">
                  <c:v>340.40625</c:v>
                </c:pt>
                <c:pt idx="131869">
                  <c:v>340.40885416666669</c:v>
                </c:pt>
                <c:pt idx="131870">
                  <c:v>340.41145833333331</c:v>
                </c:pt>
                <c:pt idx="131871">
                  <c:v>340.4140625</c:v>
                </c:pt>
                <c:pt idx="131872">
                  <c:v>340.41666666666669</c:v>
                </c:pt>
                <c:pt idx="131873">
                  <c:v>340.41927083333331</c:v>
                </c:pt>
                <c:pt idx="131874">
                  <c:v>340.421875</c:v>
                </c:pt>
                <c:pt idx="131875">
                  <c:v>340.42447916666669</c:v>
                </c:pt>
                <c:pt idx="131876">
                  <c:v>340.42708333333331</c:v>
                </c:pt>
                <c:pt idx="131877">
                  <c:v>340.4296875</c:v>
                </c:pt>
                <c:pt idx="131878">
                  <c:v>340.43229166666669</c:v>
                </c:pt>
                <c:pt idx="131879">
                  <c:v>340.43489583333331</c:v>
                </c:pt>
                <c:pt idx="131880">
                  <c:v>340.4375</c:v>
                </c:pt>
                <c:pt idx="131881">
                  <c:v>340.44010416666669</c:v>
                </c:pt>
                <c:pt idx="131882">
                  <c:v>340.44270833333331</c:v>
                </c:pt>
                <c:pt idx="131883">
                  <c:v>340.4453125</c:v>
                </c:pt>
                <c:pt idx="131884">
                  <c:v>340.44791666666669</c:v>
                </c:pt>
                <c:pt idx="131885">
                  <c:v>340.45052083333331</c:v>
                </c:pt>
                <c:pt idx="131886">
                  <c:v>340.453125</c:v>
                </c:pt>
                <c:pt idx="131887">
                  <c:v>340.45572916666669</c:v>
                </c:pt>
                <c:pt idx="131888">
                  <c:v>340.45833333333331</c:v>
                </c:pt>
                <c:pt idx="131889">
                  <c:v>340.4609375</c:v>
                </c:pt>
                <c:pt idx="131890">
                  <c:v>340.46354166666669</c:v>
                </c:pt>
                <c:pt idx="131891">
                  <c:v>340.46614583333331</c:v>
                </c:pt>
                <c:pt idx="131892">
                  <c:v>340.46875</c:v>
                </c:pt>
                <c:pt idx="131893">
                  <c:v>340.47135416666669</c:v>
                </c:pt>
                <c:pt idx="131894">
                  <c:v>340.47395833333331</c:v>
                </c:pt>
                <c:pt idx="131895">
                  <c:v>340.4765625</c:v>
                </c:pt>
                <c:pt idx="131896">
                  <c:v>340.47916666666669</c:v>
                </c:pt>
                <c:pt idx="131897">
                  <c:v>340.48177083333331</c:v>
                </c:pt>
                <c:pt idx="131898">
                  <c:v>340.484375</c:v>
                </c:pt>
                <c:pt idx="131899">
                  <c:v>340.48697916666669</c:v>
                </c:pt>
                <c:pt idx="131900">
                  <c:v>340.48958333333331</c:v>
                </c:pt>
                <c:pt idx="131901">
                  <c:v>340.4921875</c:v>
                </c:pt>
                <c:pt idx="131902">
                  <c:v>340.49479166666669</c:v>
                </c:pt>
                <c:pt idx="131903">
                  <c:v>340.49739583333331</c:v>
                </c:pt>
                <c:pt idx="131904">
                  <c:v>340.5</c:v>
                </c:pt>
                <c:pt idx="131905">
                  <c:v>340.50260416666669</c:v>
                </c:pt>
                <c:pt idx="131906">
                  <c:v>340.50520833333331</c:v>
                </c:pt>
                <c:pt idx="131907">
                  <c:v>340.5078125</c:v>
                </c:pt>
                <c:pt idx="131908">
                  <c:v>340.51041666666669</c:v>
                </c:pt>
                <c:pt idx="131909">
                  <c:v>340.51302083333331</c:v>
                </c:pt>
                <c:pt idx="131910">
                  <c:v>340.515625</c:v>
                </c:pt>
                <c:pt idx="131911">
                  <c:v>340.51822916666669</c:v>
                </c:pt>
                <c:pt idx="131912">
                  <c:v>340.52083333333331</c:v>
                </c:pt>
                <c:pt idx="131913">
                  <c:v>340.5234375</c:v>
                </c:pt>
                <c:pt idx="131914">
                  <c:v>340.52604166666669</c:v>
                </c:pt>
                <c:pt idx="131915">
                  <c:v>340.52864583333331</c:v>
                </c:pt>
                <c:pt idx="131916">
                  <c:v>340.53125</c:v>
                </c:pt>
                <c:pt idx="131917">
                  <c:v>340.53385416666669</c:v>
                </c:pt>
                <c:pt idx="131918">
                  <c:v>340.53645833333331</c:v>
                </c:pt>
                <c:pt idx="131919">
                  <c:v>340.5390625</c:v>
                </c:pt>
                <c:pt idx="131920">
                  <c:v>340.54166666666669</c:v>
                </c:pt>
                <c:pt idx="131921">
                  <c:v>340.54427083333331</c:v>
                </c:pt>
                <c:pt idx="131922">
                  <c:v>340.546875</c:v>
                </c:pt>
                <c:pt idx="131923">
                  <c:v>340.54947916666669</c:v>
                </c:pt>
                <c:pt idx="131924">
                  <c:v>340.55208333333331</c:v>
                </c:pt>
                <c:pt idx="131925">
                  <c:v>340.5546875</c:v>
                </c:pt>
                <c:pt idx="131926">
                  <c:v>340.55729166666669</c:v>
                </c:pt>
                <c:pt idx="131927">
                  <c:v>340.55989583333331</c:v>
                </c:pt>
                <c:pt idx="131928">
                  <c:v>340.5625</c:v>
                </c:pt>
                <c:pt idx="131929">
                  <c:v>340.56510416666669</c:v>
                </c:pt>
                <c:pt idx="131930">
                  <c:v>340.56770833333331</c:v>
                </c:pt>
                <c:pt idx="131931">
                  <c:v>340.5703125</c:v>
                </c:pt>
                <c:pt idx="131932">
                  <c:v>340.57291666666669</c:v>
                </c:pt>
                <c:pt idx="131933">
                  <c:v>340.57552083333331</c:v>
                </c:pt>
                <c:pt idx="131934">
                  <c:v>340.578125</c:v>
                </c:pt>
                <c:pt idx="131935">
                  <c:v>340.58072916666669</c:v>
                </c:pt>
                <c:pt idx="131936">
                  <c:v>340.58333333333331</c:v>
                </c:pt>
                <c:pt idx="131937">
                  <c:v>340.5859375</c:v>
                </c:pt>
                <c:pt idx="131938">
                  <c:v>340.58854166666669</c:v>
                </c:pt>
                <c:pt idx="131939">
                  <c:v>340.59114583333331</c:v>
                </c:pt>
                <c:pt idx="131940">
                  <c:v>340.59375</c:v>
                </c:pt>
                <c:pt idx="131941">
                  <c:v>340.59635416666669</c:v>
                </c:pt>
                <c:pt idx="131942">
                  <c:v>340.59895833333331</c:v>
                </c:pt>
                <c:pt idx="131943">
                  <c:v>340.6015625</c:v>
                </c:pt>
                <c:pt idx="131944">
                  <c:v>340.60416666666669</c:v>
                </c:pt>
                <c:pt idx="131945">
                  <c:v>340.60677083333331</c:v>
                </c:pt>
                <c:pt idx="131946">
                  <c:v>340.609375</c:v>
                </c:pt>
                <c:pt idx="131947">
                  <c:v>340.61197916666669</c:v>
                </c:pt>
                <c:pt idx="131948">
                  <c:v>340.61458333333331</c:v>
                </c:pt>
                <c:pt idx="131949">
                  <c:v>340.6171875</c:v>
                </c:pt>
                <c:pt idx="131950">
                  <c:v>340.61979166666669</c:v>
                </c:pt>
                <c:pt idx="131951">
                  <c:v>340.62239583333331</c:v>
                </c:pt>
                <c:pt idx="131952">
                  <c:v>340.625</c:v>
                </c:pt>
                <c:pt idx="131953">
                  <c:v>340.62760416666669</c:v>
                </c:pt>
                <c:pt idx="131954">
                  <c:v>340.63020833333331</c:v>
                </c:pt>
                <c:pt idx="131955">
                  <c:v>340.6328125</c:v>
                </c:pt>
                <c:pt idx="131956">
                  <c:v>340.63541666666669</c:v>
                </c:pt>
                <c:pt idx="131957">
                  <c:v>340.63802083333331</c:v>
                </c:pt>
                <c:pt idx="131958">
                  <c:v>340.640625</c:v>
                </c:pt>
                <c:pt idx="131959">
                  <c:v>340.64322916666669</c:v>
                </c:pt>
                <c:pt idx="131960">
                  <c:v>340.64583333333331</c:v>
                </c:pt>
                <c:pt idx="131961">
                  <c:v>340.6484375</c:v>
                </c:pt>
                <c:pt idx="131962">
                  <c:v>340.65104166666669</c:v>
                </c:pt>
                <c:pt idx="131963">
                  <c:v>340.65364583333331</c:v>
                </c:pt>
                <c:pt idx="131964">
                  <c:v>340.65625</c:v>
                </c:pt>
                <c:pt idx="131965">
                  <c:v>340.65885416666669</c:v>
                </c:pt>
                <c:pt idx="131966">
                  <c:v>340.66145833333331</c:v>
                </c:pt>
                <c:pt idx="131967">
                  <c:v>340.6640625</c:v>
                </c:pt>
                <c:pt idx="131968">
                  <c:v>340.66666666666669</c:v>
                </c:pt>
                <c:pt idx="131969">
                  <c:v>340.66927083333331</c:v>
                </c:pt>
                <c:pt idx="131970">
                  <c:v>340.671875</c:v>
                </c:pt>
                <c:pt idx="131971">
                  <c:v>340.67447916666669</c:v>
                </c:pt>
                <c:pt idx="131972">
                  <c:v>340.67708333333331</c:v>
                </c:pt>
                <c:pt idx="131973">
                  <c:v>340.6796875</c:v>
                </c:pt>
                <c:pt idx="131974">
                  <c:v>340.68229166666669</c:v>
                </c:pt>
                <c:pt idx="131975">
                  <c:v>340.68489583333331</c:v>
                </c:pt>
                <c:pt idx="131976">
                  <c:v>340.6875</c:v>
                </c:pt>
                <c:pt idx="131977">
                  <c:v>340.69010416666669</c:v>
                </c:pt>
                <c:pt idx="131978">
                  <c:v>340.69270833333331</c:v>
                </c:pt>
                <c:pt idx="131979">
                  <c:v>340.6953125</c:v>
                </c:pt>
                <c:pt idx="131980">
                  <c:v>340.69791666666669</c:v>
                </c:pt>
                <c:pt idx="131981">
                  <c:v>340.70052083333331</c:v>
                </c:pt>
                <c:pt idx="131982">
                  <c:v>340.703125</c:v>
                </c:pt>
                <c:pt idx="131983">
                  <c:v>340.70572916666669</c:v>
                </c:pt>
                <c:pt idx="131984">
                  <c:v>340.70833333333331</c:v>
                </c:pt>
                <c:pt idx="131985">
                  <c:v>340.7109375</c:v>
                </c:pt>
                <c:pt idx="131986">
                  <c:v>340.71354166666669</c:v>
                </c:pt>
                <c:pt idx="131987">
                  <c:v>340.71614583333331</c:v>
                </c:pt>
                <c:pt idx="131988">
                  <c:v>340.71875</c:v>
                </c:pt>
                <c:pt idx="131989">
                  <c:v>340.72135416666669</c:v>
                </c:pt>
                <c:pt idx="131990">
                  <c:v>340.72395833333331</c:v>
                </c:pt>
                <c:pt idx="131991">
                  <c:v>340.7265625</c:v>
                </c:pt>
                <c:pt idx="131992">
                  <c:v>340.72916666666669</c:v>
                </c:pt>
                <c:pt idx="131993">
                  <c:v>340.73177083333331</c:v>
                </c:pt>
                <c:pt idx="131994">
                  <c:v>340.734375</c:v>
                </c:pt>
                <c:pt idx="131995">
                  <c:v>340.73697916666669</c:v>
                </c:pt>
                <c:pt idx="131996">
                  <c:v>340.73958333333331</c:v>
                </c:pt>
                <c:pt idx="131997">
                  <c:v>340.7421875</c:v>
                </c:pt>
                <c:pt idx="131998">
                  <c:v>340.74479166666669</c:v>
                </c:pt>
                <c:pt idx="131999">
                  <c:v>340.74739583333331</c:v>
                </c:pt>
                <c:pt idx="132000">
                  <c:v>340.75</c:v>
                </c:pt>
                <c:pt idx="132001">
                  <c:v>340.75260416666669</c:v>
                </c:pt>
                <c:pt idx="132002">
                  <c:v>340.75520833333331</c:v>
                </c:pt>
                <c:pt idx="132003">
                  <c:v>340.7578125</c:v>
                </c:pt>
                <c:pt idx="132004">
                  <c:v>340.76041666666669</c:v>
                </c:pt>
                <c:pt idx="132005">
                  <c:v>340.76302083333331</c:v>
                </c:pt>
                <c:pt idx="132006">
                  <c:v>340.765625</c:v>
                </c:pt>
                <c:pt idx="132007">
                  <c:v>340.76822916666669</c:v>
                </c:pt>
                <c:pt idx="132008">
                  <c:v>340.77083333333331</c:v>
                </c:pt>
                <c:pt idx="132009">
                  <c:v>340.7734375</c:v>
                </c:pt>
                <c:pt idx="132010">
                  <c:v>340.77604166666669</c:v>
                </c:pt>
                <c:pt idx="132011">
                  <c:v>340.77864583333331</c:v>
                </c:pt>
                <c:pt idx="132012">
                  <c:v>340.78125</c:v>
                </c:pt>
                <c:pt idx="132013">
                  <c:v>340.78385416666669</c:v>
                </c:pt>
                <c:pt idx="132014">
                  <c:v>340.78645833333331</c:v>
                </c:pt>
                <c:pt idx="132015">
                  <c:v>340.7890625</c:v>
                </c:pt>
                <c:pt idx="132016">
                  <c:v>340.79166666666669</c:v>
                </c:pt>
                <c:pt idx="132017">
                  <c:v>340.79427083333331</c:v>
                </c:pt>
                <c:pt idx="132018">
                  <c:v>340.796875</c:v>
                </c:pt>
                <c:pt idx="132019">
                  <c:v>340.79947916666669</c:v>
                </c:pt>
                <c:pt idx="132020">
                  <c:v>340.80208333333331</c:v>
                </c:pt>
                <c:pt idx="132021">
                  <c:v>340.8046875</c:v>
                </c:pt>
                <c:pt idx="132022">
                  <c:v>340.80729166666669</c:v>
                </c:pt>
                <c:pt idx="132023">
                  <c:v>340.80989583333331</c:v>
                </c:pt>
                <c:pt idx="132024">
                  <c:v>340.8125</c:v>
                </c:pt>
                <c:pt idx="132025">
                  <c:v>340.81510416666669</c:v>
                </c:pt>
                <c:pt idx="132026">
                  <c:v>340.81770833333331</c:v>
                </c:pt>
                <c:pt idx="132027">
                  <c:v>340.8203125</c:v>
                </c:pt>
                <c:pt idx="132028">
                  <c:v>340.82291666666669</c:v>
                </c:pt>
                <c:pt idx="132029">
                  <c:v>340.82552083333331</c:v>
                </c:pt>
                <c:pt idx="132030">
                  <c:v>340.828125</c:v>
                </c:pt>
                <c:pt idx="132031">
                  <c:v>340.83072916666669</c:v>
                </c:pt>
                <c:pt idx="132032">
                  <c:v>340.83333333333331</c:v>
                </c:pt>
                <c:pt idx="132033">
                  <c:v>340.8359375</c:v>
                </c:pt>
                <c:pt idx="132034">
                  <c:v>340.83854166666669</c:v>
                </c:pt>
                <c:pt idx="132035">
                  <c:v>340.84114583333331</c:v>
                </c:pt>
                <c:pt idx="132036">
                  <c:v>340.84375</c:v>
                </c:pt>
                <c:pt idx="132037">
                  <c:v>340.84635416666669</c:v>
                </c:pt>
                <c:pt idx="132038">
                  <c:v>340.84895833333331</c:v>
                </c:pt>
                <c:pt idx="132039">
                  <c:v>340.8515625</c:v>
                </c:pt>
                <c:pt idx="132040">
                  <c:v>340.85416666666669</c:v>
                </c:pt>
                <c:pt idx="132041">
                  <c:v>340.85677083333331</c:v>
                </c:pt>
                <c:pt idx="132042">
                  <c:v>340.859375</c:v>
                </c:pt>
                <c:pt idx="132043">
                  <c:v>340.86197916666669</c:v>
                </c:pt>
                <c:pt idx="132044">
                  <c:v>340.86458333333331</c:v>
                </c:pt>
                <c:pt idx="132045">
                  <c:v>340.8671875</c:v>
                </c:pt>
                <c:pt idx="132046">
                  <c:v>340.86979166666669</c:v>
                </c:pt>
                <c:pt idx="132047">
                  <c:v>340.87239583333331</c:v>
                </c:pt>
                <c:pt idx="132048">
                  <c:v>340.875</c:v>
                </c:pt>
                <c:pt idx="132049">
                  <c:v>340.87760416666669</c:v>
                </c:pt>
                <c:pt idx="132050">
                  <c:v>340.88020833333331</c:v>
                </c:pt>
                <c:pt idx="132051">
                  <c:v>340.8828125</c:v>
                </c:pt>
                <c:pt idx="132052">
                  <c:v>340.88541666666669</c:v>
                </c:pt>
                <c:pt idx="132053">
                  <c:v>340.88802083333331</c:v>
                </c:pt>
                <c:pt idx="132054">
                  <c:v>340.890625</c:v>
                </c:pt>
                <c:pt idx="132055">
                  <c:v>340.89322916666669</c:v>
                </c:pt>
                <c:pt idx="132056">
                  <c:v>340.89583333333331</c:v>
                </c:pt>
                <c:pt idx="132057">
                  <c:v>340.8984375</c:v>
                </c:pt>
                <c:pt idx="132058">
                  <c:v>340.90104166666669</c:v>
                </c:pt>
                <c:pt idx="132059">
                  <c:v>340.90364583333331</c:v>
                </c:pt>
                <c:pt idx="132060">
                  <c:v>340.90625</c:v>
                </c:pt>
                <c:pt idx="132061">
                  <c:v>340.90885416666669</c:v>
                </c:pt>
                <c:pt idx="132062">
                  <c:v>340.91145833333331</c:v>
                </c:pt>
                <c:pt idx="132063">
                  <c:v>340.9140625</c:v>
                </c:pt>
                <c:pt idx="132064">
                  <c:v>340.91666666666669</c:v>
                </c:pt>
                <c:pt idx="132065">
                  <c:v>340.91927083333331</c:v>
                </c:pt>
                <c:pt idx="132066">
                  <c:v>340.921875</c:v>
                </c:pt>
                <c:pt idx="132067">
                  <c:v>340.92447916666669</c:v>
                </c:pt>
                <c:pt idx="132068">
                  <c:v>340.92708333333331</c:v>
                </c:pt>
                <c:pt idx="132069">
                  <c:v>340.9296875</c:v>
                </c:pt>
                <c:pt idx="132070">
                  <c:v>340.93229166666669</c:v>
                </c:pt>
                <c:pt idx="132071">
                  <c:v>340.93489583333331</c:v>
                </c:pt>
                <c:pt idx="132072">
                  <c:v>340.9375</c:v>
                </c:pt>
                <c:pt idx="132073">
                  <c:v>340.94010416666669</c:v>
                </c:pt>
                <c:pt idx="132074">
                  <c:v>340.94270833333331</c:v>
                </c:pt>
                <c:pt idx="132075">
                  <c:v>340.9453125</c:v>
                </c:pt>
                <c:pt idx="132076">
                  <c:v>340.94791666666669</c:v>
                </c:pt>
                <c:pt idx="132077">
                  <c:v>340.95052083333331</c:v>
                </c:pt>
                <c:pt idx="132078">
                  <c:v>340.953125</c:v>
                </c:pt>
                <c:pt idx="132079">
                  <c:v>340.95572916666669</c:v>
                </c:pt>
                <c:pt idx="132080">
                  <c:v>340.95833333333331</c:v>
                </c:pt>
                <c:pt idx="132081">
                  <c:v>340.9609375</c:v>
                </c:pt>
                <c:pt idx="132082">
                  <c:v>340.96354166666669</c:v>
                </c:pt>
                <c:pt idx="132083">
                  <c:v>340.96614583333331</c:v>
                </c:pt>
                <c:pt idx="132084">
                  <c:v>340.96875</c:v>
                </c:pt>
                <c:pt idx="132085">
                  <c:v>340.97135416666669</c:v>
                </c:pt>
                <c:pt idx="132086">
                  <c:v>340.97395833333331</c:v>
                </c:pt>
                <c:pt idx="132087">
                  <c:v>340.9765625</c:v>
                </c:pt>
                <c:pt idx="132088">
                  <c:v>340.97916666666669</c:v>
                </c:pt>
                <c:pt idx="132089">
                  <c:v>340.98177083333331</c:v>
                </c:pt>
                <c:pt idx="132090">
                  <c:v>340.984375</c:v>
                </c:pt>
                <c:pt idx="132091">
                  <c:v>340.98697916666669</c:v>
                </c:pt>
                <c:pt idx="132092">
                  <c:v>340.98958333333331</c:v>
                </c:pt>
                <c:pt idx="132093">
                  <c:v>340.9921875</c:v>
                </c:pt>
                <c:pt idx="132094">
                  <c:v>340.99479166666669</c:v>
                </c:pt>
                <c:pt idx="132095">
                  <c:v>340.99739583333331</c:v>
                </c:pt>
                <c:pt idx="132096">
                  <c:v>341</c:v>
                </c:pt>
                <c:pt idx="132097">
                  <c:v>341.00260416666669</c:v>
                </c:pt>
                <c:pt idx="132098">
                  <c:v>341.00520833333331</c:v>
                </c:pt>
                <c:pt idx="132099">
                  <c:v>341.0078125</c:v>
                </c:pt>
                <c:pt idx="132100">
                  <c:v>341.01041666666669</c:v>
                </c:pt>
                <c:pt idx="132101">
                  <c:v>341.01302083333331</c:v>
                </c:pt>
                <c:pt idx="132102">
                  <c:v>341.015625</c:v>
                </c:pt>
                <c:pt idx="132103">
                  <c:v>341.01822916666669</c:v>
                </c:pt>
                <c:pt idx="132104">
                  <c:v>341.02083333333331</c:v>
                </c:pt>
                <c:pt idx="132105">
                  <c:v>341.0234375</c:v>
                </c:pt>
                <c:pt idx="132106">
                  <c:v>341.02604166666669</c:v>
                </c:pt>
                <c:pt idx="132107">
                  <c:v>341.02864583333331</c:v>
                </c:pt>
                <c:pt idx="132108">
                  <c:v>341.03125</c:v>
                </c:pt>
                <c:pt idx="132109">
                  <c:v>341.03385416666669</c:v>
                </c:pt>
                <c:pt idx="132110">
                  <c:v>341.03645833333331</c:v>
                </c:pt>
                <c:pt idx="132111">
                  <c:v>341.0390625</c:v>
                </c:pt>
                <c:pt idx="132112">
                  <c:v>341.04166666666669</c:v>
                </c:pt>
                <c:pt idx="132113">
                  <c:v>341.04427083333331</c:v>
                </c:pt>
                <c:pt idx="132114">
                  <c:v>341.046875</c:v>
                </c:pt>
                <c:pt idx="132115">
                  <c:v>341.04947916666669</c:v>
                </c:pt>
                <c:pt idx="132116">
                  <c:v>341.05208333333331</c:v>
                </c:pt>
                <c:pt idx="132117">
                  <c:v>341.0546875</c:v>
                </c:pt>
                <c:pt idx="132118">
                  <c:v>341.05729166666669</c:v>
                </c:pt>
                <c:pt idx="132119">
                  <c:v>341.05989583333331</c:v>
                </c:pt>
                <c:pt idx="132120">
                  <c:v>341.0625</c:v>
                </c:pt>
                <c:pt idx="132121">
                  <c:v>341.06510416666669</c:v>
                </c:pt>
                <c:pt idx="132122">
                  <c:v>341.06770833333331</c:v>
                </c:pt>
                <c:pt idx="132123">
                  <c:v>341.0703125</c:v>
                </c:pt>
                <c:pt idx="132124">
                  <c:v>341.07291666666669</c:v>
                </c:pt>
                <c:pt idx="132125">
                  <c:v>341.07552083333331</c:v>
                </c:pt>
                <c:pt idx="132126">
                  <c:v>341.078125</c:v>
                </c:pt>
                <c:pt idx="132127">
                  <c:v>341.08072916666669</c:v>
                </c:pt>
                <c:pt idx="132128">
                  <c:v>341.08333333333331</c:v>
                </c:pt>
                <c:pt idx="132129">
                  <c:v>341.0859375</c:v>
                </c:pt>
                <c:pt idx="132130">
                  <c:v>341.08854166666669</c:v>
                </c:pt>
                <c:pt idx="132131">
                  <c:v>341.09114583333331</c:v>
                </c:pt>
                <c:pt idx="132132">
                  <c:v>341.09375</c:v>
                </c:pt>
                <c:pt idx="132133">
                  <c:v>341.09635416666669</c:v>
                </c:pt>
                <c:pt idx="132134">
                  <c:v>341.09895833333331</c:v>
                </c:pt>
                <c:pt idx="132135">
                  <c:v>341.1015625</c:v>
                </c:pt>
                <c:pt idx="132136">
                  <c:v>341.10416666666669</c:v>
                </c:pt>
                <c:pt idx="132137">
                  <c:v>341.10677083333331</c:v>
                </c:pt>
                <c:pt idx="132138">
                  <c:v>341.109375</c:v>
                </c:pt>
                <c:pt idx="132139">
                  <c:v>341.11197916666669</c:v>
                </c:pt>
                <c:pt idx="132140">
                  <c:v>341.11458333333331</c:v>
                </c:pt>
                <c:pt idx="132141">
                  <c:v>341.1171875</c:v>
                </c:pt>
                <c:pt idx="132142">
                  <c:v>341.11979166666669</c:v>
                </c:pt>
                <c:pt idx="132143">
                  <c:v>341.12239583333331</c:v>
                </c:pt>
                <c:pt idx="132144">
                  <c:v>341.125</c:v>
                </c:pt>
                <c:pt idx="132145">
                  <c:v>341.12760416666669</c:v>
                </c:pt>
                <c:pt idx="132146">
                  <c:v>341.13020833333331</c:v>
                </c:pt>
                <c:pt idx="132147">
                  <c:v>341.1328125</c:v>
                </c:pt>
                <c:pt idx="132148">
                  <c:v>341.13541666666669</c:v>
                </c:pt>
                <c:pt idx="132149">
                  <c:v>341.13802083333331</c:v>
                </c:pt>
                <c:pt idx="132150">
                  <c:v>341.140625</c:v>
                </c:pt>
                <c:pt idx="132151">
                  <c:v>341.14322916666669</c:v>
                </c:pt>
                <c:pt idx="132152">
                  <c:v>341.14583333333331</c:v>
                </c:pt>
                <c:pt idx="132153">
                  <c:v>341.1484375</c:v>
                </c:pt>
                <c:pt idx="132154">
                  <c:v>341.15104166666669</c:v>
                </c:pt>
                <c:pt idx="132155">
                  <c:v>341.15364583333331</c:v>
                </c:pt>
                <c:pt idx="132156">
                  <c:v>341.15625</c:v>
                </c:pt>
                <c:pt idx="132157">
                  <c:v>341.15885416666669</c:v>
                </c:pt>
                <c:pt idx="132158">
                  <c:v>341.16145833333331</c:v>
                </c:pt>
                <c:pt idx="132159">
                  <c:v>341.1640625</c:v>
                </c:pt>
                <c:pt idx="132160">
                  <c:v>341.16666666666669</c:v>
                </c:pt>
                <c:pt idx="132161">
                  <c:v>341.16927083333331</c:v>
                </c:pt>
                <c:pt idx="132162">
                  <c:v>341.171875</c:v>
                </c:pt>
                <c:pt idx="132163">
                  <c:v>341.17447916666669</c:v>
                </c:pt>
                <c:pt idx="132164">
                  <c:v>341.17708333333331</c:v>
                </c:pt>
                <c:pt idx="132165">
                  <c:v>341.1796875</c:v>
                </c:pt>
                <c:pt idx="132166">
                  <c:v>341.18229166666669</c:v>
                </c:pt>
                <c:pt idx="132167">
                  <c:v>341.18489583333331</c:v>
                </c:pt>
                <c:pt idx="132168">
                  <c:v>341.1875</c:v>
                </c:pt>
                <c:pt idx="132169">
                  <c:v>341.19010416666669</c:v>
                </c:pt>
                <c:pt idx="132170">
                  <c:v>341.19270833333331</c:v>
                </c:pt>
                <c:pt idx="132171">
                  <c:v>341.1953125</c:v>
                </c:pt>
                <c:pt idx="132172">
                  <c:v>341.19791666666669</c:v>
                </c:pt>
                <c:pt idx="132173">
                  <c:v>341.20052083333331</c:v>
                </c:pt>
                <c:pt idx="132174">
                  <c:v>341.203125</c:v>
                </c:pt>
                <c:pt idx="132175">
                  <c:v>341.20572916666669</c:v>
                </c:pt>
                <c:pt idx="132176">
                  <c:v>341.20833333333331</c:v>
                </c:pt>
                <c:pt idx="132177">
                  <c:v>341.2109375</c:v>
                </c:pt>
                <c:pt idx="132178">
                  <c:v>341.21354166666669</c:v>
                </c:pt>
                <c:pt idx="132179">
                  <c:v>341.21614583333331</c:v>
                </c:pt>
                <c:pt idx="132180">
                  <c:v>341.21875</c:v>
                </c:pt>
                <c:pt idx="132181">
                  <c:v>341.22135416666669</c:v>
                </c:pt>
                <c:pt idx="132182">
                  <c:v>341.22395833333331</c:v>
                </c:pt>
                <c:pt idx="132183">
                  <c:v>341.2265625</c:v>
                </c:pt>
                <c:pt idx="132184">
                  <c:v>341.22916666666669</c:v>
                </c:pt>
                <c:pt idx="132185">
                  <c:v>341.23177083333331</c:v>
                </c:pt>
                <c:pt idx="132186">
                  <c:v>341.234375</c:v>
                </c:pt>
                <c:pt idx="132187">
                  <c:v>341.23697916666669</c:v>
                </c:pt>
                <c:pt idx="132188">
                  <c:v>341.23958333333331</c:v>
                </c:pt>
                <c:pt idx="132189">
                  <c:v>341.2421875</c:v>
                </c:pt>
                <c:pt idx="132190">
                  <c:v>341.24479166666669</c:v>
                </c:pt>
                <c:pt idx="132191">
                  <c:v>341.24739583333331</c:v>
                </c:pt>
                <c:pt idx="132192">
                  <c:v>341.25</c:v>
                </c:pt>
                <c:pt idx="132193">
                  <c:v>341.25260416666669</c:v>
                </c:pt>
                <c:pt idx="132194">
                  <c:v>341.25520833333331</c:v>
                </c:pt>
                <c:pt idx="132195">
                  <c:v>341.2578125</c:v>
                </c:pt>
                <c:pt idx="132196">
                  <c:v>341.26041666666669</c:v>
                </c:pt>
                <c:pt idx="132197">
                  <c:v>341.26302083333331</c:v>
                </c:pt>
                <c:pt idx="132198">
                  <c:v>341.265625</c:v>
                </c:pt>
                <c:pt idx="132199">
                  <c:v>341.26822916666669</c:v>
                </c:pt>
                <c:pt idx="132200">
                  <c:v>341.27083333333331</c:v>
                </c:pt>
                <c:pt idx="132201">
                  <c:v>341.2734375</c:v>
                </c:pt>
                <c:pt idx="132202">
                  <c:v>341.27604166666669</c:v>
                </c:pt>
                <c:pt idx="132203">
                  <c:v>341.27864583333331</c:v>
                </c:pt>
                <c:pt idx="132204">
                  <c:v>341.28125</c:v>
                </c:pt>
                <c:pt idx="132205">
                  <c:v>341.28385416666669</c:v>
                </c:pt>
                <c:pt idx="132206">
                  <c:v>341.28645833333331</c:v>
                </c:pt>
                <c:pt idx="132207">
                  <c:v>341.2890625</c:v>
                </c:pt>
                <c:pt idx="132208">
                  <c:v>341.29166666666669</c:v>
                </c:pt>
                <c:pt idx="132209">
                  <c:v>341.29427083333331</c:v>
                </c:pt>
                <c:pt idx="132210">
                  <c:v>341.296875</c:v>
                </c:pt>
                <c:pt idx="132211">
                  <c:v>341.29947916666669</c:v>
                </c:pt>
                <c:pt idx="132212">
                  <c:v>341.30208333333331</c:v>
                </c:pt>
                <c:pt idx="132213">
                  <c:v>341.3046875</c:v>
                </c:pt>
                <c:pt idx="132214">
                  <c:v>341.30729166666669</c:v>
                </c:pt>
                <c:pt idx="132215">
                  <c:v>341.30989583333331</c:v>
                </c:pt>
                <c:pt idx="132216">
                  <c:v>341.3125</c:v>
                </c:pt>
                <c:pt idx="132217">
                  <c:v>341.31510416666669</c:v>
                </c:pt>
                <c:pt idx="132218">
                  <c:v>341.31770833333331</c:v>
                </c:pt>
                <c:pt idx="132219">
                  <c:v>341.3203125</c:v>
                </c:pt>
                <c:pt idx="132220">
                  <c:v>341.32291666666669</c:v>
                </c:pt>
                <c:pt idx="132221">
                  <c:v>341.32552083333331</c:v>
                </c:pt>
                <c:pt idx="132222">
                  <c:v>341.328125</c:v>
                </c:pt>
                <c:pt idx="132223">
                  <c:v>341.33072916666669</c:v>
                </c:pt>
                <c:pt idx="132224">
                  <c:v>341.33333333333331</c:v>
                </c:pt>
                <c:pt idx="132225">
                  <c:v>341.3359375</c:v>
                </c:pt>
                <c:pt idx="132226">
                  <c:v>341.33854166666669</c:v>
                </c:pt>
                <c:pt idx="132227">
                  <c:v>341.34114583333331</c:v>
                </c:pt>
                <c:pt idx="132228">
                  <c:v>341.34375</c:v>
                </c:pt>
                <c:pt idx="132229">
                  <c:v>341.34635416666669</c:v>
                </c:pt>
                <c:pt idx="132230">
                  <c:v>341.34895833333331</c:v>
                </c:pt>
                <c:pt idx="132231">
                  <c:v>341.3515625</c:v>
                </c:pt>
                <c:pt idx="132232">
                  <c:v>341.35416666666669</c:v>
                </c:pt>
                <c:pt idx="132233">
                  <c:v>341.35677083333331</c:v>
                </c:pt>
                <c:pt idx="132234">
                  <c:v>341.359375</c:v>
                </c:pt>
                <c:pt idx="132235">
                  <c:v>341.36197916666669</c:v>
                </c:pt>
                <c:pt idx="132236">
                  <c:v>341.36458333333331</c:v>
                </c:pt>
                <c:pt idx="132237">
                  <c:v>341.3671875</c:v>
                </c:pt>
                <c:pt idx="132238">
                  <c:v>341.36979166666669</c:v>
                </c:pt>
                <c:pt idx="132239">
                  <c:v>341.37239583333331</c:v>
                </c:pt>
                <c:pt idx="132240">
                  <c:v>341.375</c:v>
                </c:pt>
                <c:pt idx="132241">
                  <c:v>341.37760416666669</c:v>
                </c:pt>
                <c:pt idx="132242">
                  <c:v>341.38020833333331</c:v>
                </c:pt>
                <c:pt idx="132243">
                  <c:v>341.3828125</c:v>
                </c:pt>
                <c:pt idx="132244">
                  <c:v>341.38541666666669</c:v>
                </c:pt>
                <c:pt idx="132245">
                  <c:v>341.38802083333331</c:v>
                </c:pt>
                <c:pt idx="132246">
                  <c:v>341.390625</c:v>
                </c:pt>
                <c:pt idx="132247">
                  <c:v>341.39322916666669</c:v>
                </c:pt>
                <c:pt idx="132248">
                  <c:v>341.39583333333331</c:v>
                </c:pt>
                <c:pt idx="132249">
                  <c:v>341.3984375</c:v>
                </c:pt>
                <c:pt idx="132250">
                  <c:v>341.40104166666669</c:v>
                </c:pt>
                <c:pt idx="132251">
                  <c:v>341.40364583333331</c:v>
                </c:pt>
                <c:pt idx="132252">
                  <c:v>341.40625</c:v>
                </c:pt>
                <c:pt idx="132253">
                  <c:v>341.40885416666669</c:v>
                </c:pt>
                <c:pt idx="132254">
                  <c:v>341.41145833333331</c:v>
                </c:pt>
                <c:pt idx="132255">
                  <c:v>341.4140625</c:v>
                </c:pt>
                <c:pt idx="132256">
                  <c:v>341.41666666666669</c:v>
                </c:pt>
                <c:pt idx="132257">
                  <c:v>341.41927083333331</c:v>
                </c:pt>
                <c:pt idx="132258">
                  <c:v>341.421875</c:v>
                </c:pt>
                <c:pt idx="132259">
                  <c:v>341.42447916666669</c:v>
                </c:pt>
                <c:pt idx="132260">
                  <c:v>341.42708333333331</c:v>
                </c:pt>
                <c:pt idx="132261">
                  <c:v>341.4296875</c:v>
                </c:pt>
                <c:pt idx="132262">
                  <c:v>341.43229166666669</c:v>
                </c:pt>
                <c:pt idx="132263">
                  <c:v>341.43489583333331</c:v>
                </c:pt>
                <c:pt idx="132264">
                  <c:v>341.4375</c:v>
                </c:pt>
                <c:pt idx="132265">
                  <c:v>341.44010416666669</c:v>
                </c:pt>
                <c:pt idx="132266">
                  <c:v>341.44270833333331</c:v>
                </c:pt>
                <c:pt idx="132267">
                  <c:v>341.4453125</c:v>
                </c:pt>
                <c:pt idx="132268">
                  <c:v>341.44791666666669</c:v>
                </c:pt>
                <c:pt idx="132269">
                  <c:v>341.45052083333331</c:v>
                </c:pt>
                <c:pt idx="132270">
                  <c:v>341.453125</c:v>
                </c:pt>
                <c:pt idx="132271">
                  <c:v>341.45572916666669</c:v>
                </c:pt>
                <c:pt idx="132272">
                  <c:v>341.45833333333331</c:v>
                </c:pt>
                <c:pt idx="132273">
                  <c:v>341.4609375</c:v>
                </c:pt>
                <c:pt idx="132274">
                  <c:v>341.46354166666669</c:v>
                </c:pt>
                <c:pt idx="132275">
                  <c:v>341.46614583333331</c:v>
                </c:pt>
                <c:pt idx="132276">
                  <c:v>341.46875</c:v>
                </c:pt>
                <c:pt idx="132277">
                  <c:v>341.47135416666669</c:v>
                </c:pt>
                <c:pt idx="132278">
                  <c:v>341.47395833333331</c:v>
                </c:pt>
                <c:pt idx="132279">
                  <c:v>341.4765625</c:v>
                </c:pt>
                <c:pt idx="132280">
                  <c:v>341.47916666666669</c:v>
                </c:pt>
                <c:pt idx="132281">
                  <c:v>341.48177083333331</c:v>
                </c:pt>
                <c:pt idx="132282">
                  <c:v>341.484375</c:v>
                </c:pt>
                <c:pt idx="132283">
                  <c:v>341.48697916666669</c:v>
                </c:pt>
                <c:pt idx="132284">
                  <c:v>341.48958333333331</c:v>
                </c:pt>
                <c:pt idx="132285">
                  <c:v>341.4921875</c:v>
                </c:pt>
                <c:pt idx="132286">
                  <c:v>341.49479166666669</c:v>
                </c:pt>
                <c:pt idx="132287">
                  <c:v>341.49739583333331</c:v>
                </c:pt>
                <c:pt idx="132288">
                  <c:v>341.5</c:v>
                </c:pt>
                <c:pt idx="132289">
                  <c:v>341.50260416666669</c:v>
                </c:pt>
                <c:pt idx="132290">
                  <c:v>341.50520833333331</c:v>
                </c:pt>
                <c:pt idx="132291">
                  <c:v>341.5078125</c:v>
                </c:pt>
                <c:pt idx="132292">
                  <c:v>341.51041666666669</c:v>
                </c:pt>
                <c:pt idx="132293">
                  <c:v>341.51302083333331</c:v>
                </c:pt>
                <c:pt idx="132294">
                  <c:v>341.515625</c:v>
                </c:pt>
                <c:pt idx="132295">
                  <c:v>341.51822916666669</c:v>
                </c:pt>
                <c:pt idx="132296">
                  <c:v>341.52083333333331</c:v>
                </c:pt>
                <c:pt idx="132297">
                  <c:v>341.5234375</c:v>
                </c:pt>
                <c:pt idx="132298">
                  <c:v>341.52604166666669</c:v>
                </c:pt>
                <c:pt idx="132299">
                  <c:v>341.52864583333331</c:v>
                </c:pt>
                <c:pt idx="132300">
                  <c:v>341.53125</c:v>
                </c:pt>
                <c:pt idx="132301">
                  <c:v>341.53385416666669</c:v>
                </c:pt>
                <c:pt idx="132302">
                  <c:v>341.53645833333331</c:v>
                </c:pt>
                <c:pt idx="132303">
                  <c:v>341.5390625</c:v>
                </c:pt>
                <c:pt idx="132304">
                  <c:v>341.54166666666669</c:v>
                </c:pt>
                <c:pt idx="132305">
                  <c:v>341.54427083333331</c:v>
                </c:pt>
                <c:pt idx="132306">
                  <c:v>341.546875</c:v>
                </c:pt>
                <c:pt idx="132307">
                  <c:v>341.54947916666669</c:v>
                </c:pt>
                <c:pt idx="132308">
                  <c:v>341.55208333333331</c:v>
                </c:pt>
                <c:pt idx="132309">
                  <c:v>341.5546875</c:v>
                </c:pt>
                <c:pt idx="132310">
                  <c:v>341.55729166666669</c:v>
                </c:pt>
                <c:pt idx="132311">
                  <c:v>341.55989583333331</c:v>
                </c:pt>
                <c:pt idx="132312">
                  <c:v>341.5625</c:v>
                </c:pt>
                <c:pt idx="132313">
                  <c:v>341.56510416666669</c:v>
                </c:pt>
                <c:pt idx="132314">
                  <c:v>341.56770833333331</c:v>
                </c:pt>
                <c:pt idx="132315">
                  <c:v>341.5703125</c:v>
                </c:pt>
                <c:pt idx="132316">
                  <c:v>341.57291666666669</c:v>
                </c:pt>
                <c:pt idx="132317">
                  <c:v>341.57552083333331</c:v>
                </c:pt>
                <c:pt idx="132318">
                  <c:v>341.578125</c:v>
                </c:pt>
                <c:pt idx="132319">
                  <c:v>341.58072916666669</c:v>
                </c:pt>
                <c:pt idx="132320">
                  <c:v>341.58333333333331</c:v>
                </c:pt>
                <c:pt idx="132321">
                  <c:v>341.5859375</c:v>
                </c:pt>
                <c:pt idx="132322">
                  <c:v>341.58854166666669</c:v>
                </c:pt>
                <c:pt idx="132323">
                  <c:v>341.59114583333331</c:v>
                </c:pt>
                <c:pt idx="132324">
                  <c:v>341.59375</c:v>
                </c:pt>
                <c:pt idx="132325">
                  <c:v>341.59635416666669</c:v>
                </c:pt>
                <c:pt idx="132326">
                  <c:v>341.59895833333331</c:v>
                </c:pt>
                <c:pt idx="132327">
                  <c:v>341.6015625</c:v>
                </c:pt>
                <c:pt idx="132328">
                  <c:v>341.60416666666669</c:v>
                </c:pt>
                <c:pt idx="132329">
                  <c:v>341.60677083333331</c:v>
                </c:pt>
                <c:pt idx="132330">
                  <c:v>341.609375</c:v>
                </c:pt>
                <c:pt idx="132331">
                  <c:v>341.61197916666669</c:v>
                </c:pt>
                <c:pt idx="132332">
                  <c:v>341.61458333333331</c:v>
                </c:pt>
                <c:pt idx="132333">
                  <c:v>341.6171875</c:v>
                </c:pt>
                <c:pt idx="132334">
                  <c:v>341.61979166666669</c:v>
                </c:pt>
                <c:pt idx="132335">
                  <c:v>341.62239583333331</c:v>
                </c:pt>
                <c:pt idx="132336">
                  <c:v>341.625</c:v>
                </c:pt>
                <c:pt idx="132337">
                  <c:v>341.62760416666669</c:v>
                </c:pt>
                <c:pt idx="132338">
                  <c:v>341.63020833333331</c:v>
                </c:pt>
                <c:pt idx="132339">
                  <c:v>341.6328125</c:v>
                </c:pt>
                <c:pt idx="132340">
                  <c:v>341.63541666666669</c:v>
                </c:pt>
                <c:pt idx="132341">
                  <c:v>341.63802083333331</c:v>
                </c:pt>
                <c:pt idx="132342">
                  <c:v>341.640625</c:v>
                </c:pt>
                <c:pt idx="132343">
                  <c:v>341.64322916666669</c:v>
                </c:pt>
                <c:pt idx="132344">
                  <c:v>341.64583333333331</c:v>
                </c:pt>
                <c:pt idx="132345">
                  <c:v>341.6484375</c:v>
                </c:pt>
                <c:pt idx="132346">
                  <c:v>341.65104166666669</c:v>
                </c:pt>
                <c:pt idx="132347">
                  <c:v>341.65364583333331</c:v>
                </c:pt>
                <c:pt idx="132348">
                  <c:v>341.65625</c:v>
                </c:pt>
                <c:pt idx="132349">
                  <c:v>341.65885416666669</c:v>
                </c:pt>
                <c:pt idx="132350">
                  <c:v>341.66145833333331</c:v>
                </c:pt>
                <c:pt idx="132351">
                  <c:v>341.6640625</c:v>
                </c:pt>
                <c:pt idx="132352">
                  <c:v>341.66666666666669</c:v>
                </c:pt>
                <c:pt idx="132353">
                  <c:v>341.66927083333331</c:v>
                </c:pt>
                <c:pt idx="132354">
                  <c:v>341.671875</c:v>
                </c:pt>
                <c:pt idx="132355">
                  <c:v>341.67447916666669</c:v>
                </c:pt>
                <c:pt idx="132356">
                  <c:v>341.67708333333331</c:v>
                </c:pt>
                <c:pt idx="132357">
                  <c:v>341.6796875</c:v>
                </c:pt>
                <c:pt idx="132358">
                  <c:v>341.68229166666669</c:v>
                </c:pt>
                <c:pt idx="132359">
                  <c:v>341.68489583333331</c:v>
                </c:pt>
                <c:pt idx="132360">
                  <c:v>341.6875</c:v>
                </c:pt>
                <c:pt idx="132361">
                  <c:v>341.69010416666669</c:v>
                </c:pt>
                <c:pt idx="132362">
                  <c:v>341.69270833333331</c:v>
                </c:pt>
                <c:pt idx="132363">
                  <c:v>341.6953125</c:v>
                </c:pt>
                <c:pt idx="132364">
                  <c:v>341.69791666666669</c:v>
                </c:pt>
                <c:pt idx="132365">
                  <c:v>341.70052083333331</c:v>
                </c:pt>
                <c:pt idx="132366">
                  <c:v>341.703125</c:v>
                </c:pt>
                <c:pt idx="132367">
                  <c:v>341.70572916666669</c:v>
                </c:pt>
                <c:pt idx="132368">
                  <c:v>341.70833333333331</c:v>
                </c:pt>
                <c:pt idx="132369">
                  <c:v>341.7109375</c:v>
                </c:pt>
                <c:pt idx="132370">
                  <c:v>341.71354166666669</c:v>
                </c:pt>
                <c:pt idx="132371">
                  <c:v>341.71614583333331</c:v>
                </c:pt>
                <c:pt idx="132372">
                  <c:v>341.71875</c:v>
                </c:pt>
                <c:pt idx="132373">
                  <c:v>341.72135416666669</c:v>
                </c:pt>
                <c:pt idx="132374">
                  <c:v>341.72395833333331</c:v>
                </c:pt>
                <c:pt idx="132375">
                  <c:v>341.7265625</c:v>
                </c:pt>
                <c:pt idx="132376">
                  <c:v>341.72916666666669</c:v>
                </c:pt>
                <c:pt idx="132377">
                  <c:v>341.73177083333331</c:v>
                </c:pt>
                <c:pt idx="132378">
                  <c:v>341.734375</c:v>
                </c:pt>
                <c:pt idx="132379">
                  <c:v>341.73697916666669</c:v>
                </c:pt>
                <c:pt idx="132380">
                  <c:v>341.73958333333331</c:v>
                </c:pt>
                <c:pt idx="132381">
                  <c:v>341.7421875</c:v>
                </c:pt>
                <c:pt idx="132382">
                  <c:v>341.74479166666669</c:v>
                </c:pt>
                <c:pt idx="132383">
                  <c:v>341.74739583333331</c:v>
                </c:pt>
                <c:pt idx="132384">
                  <c:v>341.75</c:v>
                </c:pt>
                <c:pt idx="132385">
                  <c:v>341.75260416666669</c:v>
                </c:pt>
                <c:pt idx="132386">
                  <c:v>341.75520833333331</c:v>
                </c:pt>
                <c:pt idx="132387">
                  <c:v>341.7578125</c:v>
                </c:pt>
                <c:pt idx="132388">
                  <c:v>341.76041666666669</c:v>
                </c:pt>
                <c:pt idx="132389">
                  <c:v>341.76302083333331</c:v>
                </c:pt>
                <c:pt idx="132390">
                  <c:v>341.765625</c:v>
                </c:pt>
                <c:pt idx="132391">
                  <c:v>341.76822916666669</c:v>
                </c:pt>
                <c:pt idx="132392">
                  <c:v>341.77083333333331</c:v>
                </c:pt>
                <c:pt idx="132393">
                  <c:v>341.7734375</c:v>
                </c:pt>
                <c:pt idx="132394">
                  <c:v>341.77604166666669</c:v>
                </c:pt>
                <c:pt idx="132395">
                  <c:v>341.77864583333331</c:v>
                </c:pt>
                <c:pt idx="132396">
                  <c:v>341.78125</c:v>
                </c:pt>
                <c:pt idx="132397">
                  <c:v>341.78385416666669</c:v>
                </c:pt>
                <c:pt idx="132398">
                  <c:v>341.78645833333331</c:v>
                </c:pt>
                <c:pt idx="132399">
                  <c:v>341.7890625</c:v>
                </c:pt>
                <c:pt idx="132400">
                  <c:v>341.79166666666669</c:v>
                </c:pt>
                <c:pt idx="132401">
                  <c:v>341.79427083333331</c:v>
                </c:pt>
                <c:pt idx="132402">
                  <c:v>341.796875</c:v>
                </c:pt>
                <c:pt idx="132403">
                  <c:v>341.79947916666669</c:v>
                </c:pt>
                <c:pt idx="132404">
                  <c:v>341.80208333333331</c:v>
                </c:pt>
                <c:pt idx="132405">
                  <c:v>341.8046875</c:v>
                </c:pt>
                <c:pt idx="132406">
                  <c:v>341.80729166666669</c:v>
                </c:pt>
                <c:pt idx="132407">
                  <c:v>341.80989583333331</c:v>
                </c:pt>
                <c:pt idx="132408">
                  <c:v>341.8125</c:v>
                </c:pt>
                <c:pt idx="132409">
                  <c:v>341.81510416666669</c:v>
                </c:pt>
                <c:pt idx="132410">
                  <c:v>341.81770833333331</c:v>
                </c:pt>
                <c:pt idx="132411">
                  <c:v>341.8203125</c:v>
                </c:pt>
                <c:pt idx="132412">
                  <c:v>341.82291666666669</c:v>
                </c:pt>
                <c:pt idx="132413">
                  <c:v>341.82552083333331</c:v>
                </c:pt>
                <c:pt idx="132414">
                  <c:v>341.828125</c:v>
                </c:pt>
                <c:pt idx="132415">
                  <c:v>341.83072916666669</c:v>
                </c:pt>
                <c:pt idx="132416">
                  <c:v>341.83333333333331</c:v>
                </c:pt>
                <c:pt idx="132417">
                  <c:v>341.8359375</c:v>
                </c:pt>
                <c:pt idx="132418">
                  <c:v>341.83854166666669</c:v>
                </c:pt>
                <c:pt idx="132419">
                  <c:v>341.84114583333331</c:v>
                </c:pt>
                <c:pt idx="132420">
                  <c:v>341.84375</c:v>
                </c:pt>
                <c:pt idx="132421">
                  <c:v>341.84635416666669</c:v>
                </c:pt>
                <c:pt idx="132422">
                  <c:v>341.84895833333331</c:v>
                </c:pt>
                <c:pt idx="132423">
                  <c:v>341.8515625</c:v>
                </c:pt>
                <c:pt idx="132424">
                  <c:v>341.85416666666669</c:v>
                </c:pt>
                <c:pt idx="132425">
                  <c:v>341.85677083333331</c:v>
                </c:pt>
                <c:pt idx="132426">
                  <c:v>341.859375</c:v>
                </c:pt>
                <c:pt idx="132427">
                  <c:v>341.86197916666669</c:v>
                </c:pt>
                <c:pt idx="132428">
                  <c:v>341.86458333333331</c:v>
                </c:pt>
                <c:pt idx="132429">
                  <c:v>341.8671875</c:v>
                </c:pt>
                <c:pt idx="132430">
                  <c:v>341.86979166666669</c:v>
                </c:pt>
                <c:pt idx="132431">
                  <c:v>341.87239583333331</c:v>
                </c:pt>
                <c:pt idx="132432">
                  <c:v>341.875</c:v>
                </c:pt>
                <c:pt idx="132433">
                  <c:v>341.87760416666669</c:v>
                </c:pt>
                <c:pt idx="132434">
                  <c:v>341.88020833333331</c:v>
                </c:pt>
                <c:pt idx="132435">
                  <c:v>341.8828125</c:v>
                </c:pt>
                <c:pt idx="132436">
                  <c:v>341.88541666666669</c:v>
                </c:pt>
                <c:pt idx="132437">
                  <c:v>341.88802083333331</c:v>
                </c:pt>
                <c:pt idx="132438">
                  <c:v>341.890625</c:v>
                </c:pt>
                <c:pt idx="132439">
                  <c:v>341.89322916666669</c:v>
                </c:pt>
                <c:pt idx="132440">
                  <c:v>341.89583333333331</c:v>
                </c:pt>
                <c:pt idx="132441">
                  <c:v>341.8984375</c:v>
                </c:pt>
                <c:pt idx="132442">
                  <c:v>341.90104166666669</c:v>
                </c:pt>
                <c:pt idx="132443">
                  <c:v>341.90364583333331</c:v>
                </c:pt>
                <c:pt idx="132444">
                  <c:v>341.90625</c:v>
                </c:pt>
                <c:pt idx="132445">
                  <c:v>341.90885416666669</c:v>
                </c:pt>
                <c:pt idx="132446">
                  <c:v>341.91145833333331</c:v>
                </c:pt>
                <c:pt idx="132447">
                  <c:v>341.9140625</c:v>
                </c:pt>
                <c:pt idx="132448">
                  <c:v>341.91666666666669</c:v>
                </c:pt>
                <c:pt idx="132449">
                  <c:v>341.91927083333331</c:v>
                </c:pt>
                <c:pt idx="132450">
                  <c:v>341.921875</c:v>
                </c:pt>
                <c:pt idx="132451">
                  <c:v>341.92447916666669</c:v>
                </c:pt>
                <c:pt idx="132452">
                  <c:v>341.92708333333331</c:v>
                </c:pt>
                <c:pt idx="132453">
                  <c:v>341.9296875</c:v>
                </c:pt>
                <c:pt idx="132454">
                  <c:v>341.93229166666669</c:v>
                </c:pt>
                <c:pt idx="132455">
                  <c:v>341.93489583333331</c:v>
                </c:pt>
                <c:pt idx="132456">
                  <c:v>341.9375</c:v>
                </c:pt>
                <c:pt idx="132457">
                  <c:v>341.94010416666669</c:v>
                </c:pt>
                <c:pt idx="132458">
                  <c:v>341.94270833333331</c:v>
                </c:pt>
                <c:pt idx="132459">
                  <c:v>341.9453125</c:v>
                </c:pt>
                <c:pt idx="132460">
                  <c:v>341.94791666666669</c:v>
                </c:pt>
                <c:pt idx="132461">
                  <c:v>341.95052083333331</c:v>
                </c:pt>
                <c:pt idx="132462">
                  <c:v>341.953125</c:v>
                </c:pt>
                <c:pt idx="132463">
                  <c:v>341.95572916666669</c:v>
                </c:pt>
                <c:pt idx="132464">
                  <c:v>341.95833333333331</c:v>
                </c:pt>
                <c:pt idx="132465">
                  <c:v>341.9609375</c:v>
                </c:pt>
                <c:pt idx="132466">
                  <c:v>341.96354166666669</c:v>
                </c:pt>
                <c:pt idx="132467">
                  <c:v>341.96614583333331</c:v>
                </c:pt>
                <c:pt idx="132468">
                  <c:v>341.96875</c:v>
                </c:pt>
                <c:pt idx="132469">
                  <c:v>341.97135416666669</c:v>
                </c:pt>
                <c:pt idx="132470">
                  <c:v>341.97395833333331</c:v>
                </c:pt>
                <c:pt idx="132471">
                  <c:v>341.9765625</c:v>
                </c:pt>
                <c:pt idx="132472">
                  <c:v>341.97916666666669</c:v>
                </c:pt>
                <c:pt idx="132473">
                  <c:v>341.98177083333331</c:v>
                </c:pt>
                <c:pt idx="132474">
                  <c:v>341.984375</c:v>
                </c:pt>
                <c:pt idx="132475">
                  <c:v>341.98697916666669</c:v>
                </c:pt>
                <c:pt idx="132476">
                  <c:v>341.98958333333331</c:v>
                </c:pt>
                <c:pt idx="132477">
                  <c:v>341.9921875</c:v>
                </c:pt>
                <c:pt idx="132478">
                  <c:v>341.99479166666669</c:v>
                </c:pt>
                <c:pt idx="132479">
                  <c:v>341.99739583333331</c:v>
                </c:pt>
                <c:pt idx="132480">
                  <c:v>342</c:v>
                </c:pt>
                <c:pt idx="132481">
                  <c:v>342.00260416666669</c:v>
                </c:pt>
                <c:pt idx="132482">
                  <c:v>342.00520833333331</c:v>
                </c:pt>
                <c:pt idx="132483">
                  <c:v>342.0078125</c:v>
                </c:pt>
                <c:pt idx="132484">
                  <c:v>342.01041666666669</c:v>
                </c:pt>
                <c:pt idx="132485">
                  <c:v>342.01302083333331</c:v>
                </c:pt>
                <c:pt idx="132486">
                  <c:v>342.015625</c:v>
                </c:pt>
                <c:pt idx="132487">
                  <c:v>342.01822916666669</c:v>
                </c:pt>
                <c:pt idx="132488">
                  <c:v>342.02083333333331</c:v>
                </c:pt>
                <c:pt idx="132489">
                  <c:v>342.0234375</c:v>
                </c:pt>
                <c:pt idx="132490">
                  <c:v>342.02604166666669</c:v>
                </c:pt>
                <c:pt idx="132491">
                  <c:v>342.02864583333331</c:v>
                </c:pt>
                <c:pt idx="132492">
                  <c:v>342.03125</c:v>
                </c:pt>
                <c:pt idx="132493">
                  <c:v>342.03385416666669</c:v>
                </c:pt>
                <c:pt idx="132494">
                  <c:v>342.03645833333331</c:v>
                </c:pt>
                <c:pt idx="132495">
                  <c:v>342.0390625</c:v>
                </c:pt>
                <c:pt idx="132496">
                  <c:v>342.04166666666669</c:v>
                </c:pt>
                <c:pt idx="132497">
                  <c:v>342.04427083333331</c:v>
                </c:pt>
                <c:pt idx="132498">
                  <c:v>342.046875</c:v>
                </c:pt>
                <c:pt idx="132499">
                  <c:v>342.04947916666669</c:v>
                </c:pt>
                <c:pt idx="132500">
                  <c:v>342.05208333333331</c:v>
                </c:pt>
                <c:pt idx="132501">
                  <c:v>342.0546875</c:v>
                </c:pt>
                <c:pt idx="132502">
                  <c:v>342.05729166666669</c:v>
                </c:pt>
                <c:pt idx="132503">
                  <c:v>342.05989583333331</c:v>
                </c:pt>
                <c:pt idx="132504">
                  <c:v>342.0625</c:v>
                </c:pt>
                <c:pt idx="132505">
                  <c:v>342.06510416666669</c:v>
                </c:pt>
                <c:pt idx="132506">
                  <c:v>342.06770833333331</c:v>
                </c:pt>
                <c:pt idx="132507">
                  <c:v>342.0703125</c:v>
                </c:pt>
                <c:pt idx="132508">
                  <c:v>342.07291666666669</c:v>
                </c:pt>
                <c:pt idx="132509">
                  <c:v>342.07552083333331</c:v>
                </c:pt>
                <c:pt idx="132510">
                  <c:v>342.078125</c:v>
                </c:pt>
                <c:pt idx="132511">
                  <c:v>342.08072916666669</c:v>
                </c:pt>
                <c:pt idx="132512">
                  <c:v>342.08333333333331</c:v>
                </c:pt>
                <c:pt idx="132513">
                  <c:v>342.0859375</c:v>
                </c:pt>
                <c:pt idx="132514">
                  <c:v>342.08854166666669</c:v>
                </c:pt>
                <c:pt idx="132515">
                  <c:v>342.09114583333331</c:v>
                </c:pt>
                <c:pt idx="132516">
                  <c:v>342.09375</c:v>
                </c:pt>
                <c:pt idx="132517">
                  <c:v>342.09635416666669</c:v>
                </c:pt>
                <c:pt idx="132518">
                  <c:v>342.09895833333331</c:v>
                </c:pt>
                <c:pt idx="132519">
                  <c:v>342.1015625</c:v>
                </c:pt>
                <c:pt idx="132520">
                  <c:v>342.10416666666669</c:v>
                </c:pt>
                <c:pt idx="132521">
                  <c:v>342.10677083333331</c:v>
                </c:pt>
                <c:pt idx="132522">
                  <c:v>342.109375</c:v>
                </c:pt>
                <c:pt idx="132523">
                  <c:v>342.11197916666669</c:v>
                </c:pt>
                <c:pt idx="132524">
                  <c:v>342.11458333333331</c:v>
                </c:pt>
                <c:pt idx="132525">
                  <c:v>342.1171875</c:v>
                </c:pt>
                <c:pt idx="132526">
                  <c:v>342.11979166666669</c:v>
                </c:pt>
                <c:pt idx="132527">
                  <c:v>342.12239583333331</c:v>
                </c:pt>
                <c:pt idx="132528">
                  <c:v>342.125</c:v>
                </c:pt>
                <c:pt idx="132529">
                  <c:v>342.12760416666669</c:v>
                </c:pt>
                <c:pt idx="132530">
                  <c:v>342.13020833333331</c:v>
                </c:pt>
                <c:pt idx="132531">
                  <c:v>342.1328125</c:v>
                </c:pt>
                <c:pt idx="132532">
                  <c:v>342.13541666666669</c:v>
                </c:pt>
                <c:pt idx="132533">
                  <c:v>342.13802083333331</c:v>
                </c:pt>
                <c:pt idx="132534">
                  <c:v>342.140625</c:v>
                </c:pt>
                <c:pt idx="132535">
                  <c:v>342.14322916666669</c:v>
                </c:pt>
                <c:pt idx="132536">
                  <c:v>342.14583333333331</c:v>
                </c:pt>
                <c:pt idx="132537">
                  <c:v>342.1484375</c:v>
                </c:pt>
                <c:pt idx="132538">
                  <c:v>342.15104166666669</c:v>
                </c:pt>
                <c:pt idx="132539">
                  <c:v>342.15364583333331</c:v>
                </c:pt>
                <c:pt idx="132540">
                  <c:v>342.15625</c:v>
                </c:pt>
                <c:pt idx="132541">
                  <c:v>342.15885416666669</c:v>
                </c:pt>
                <c:pt idx="132542">
                  <c:v>342.16145833333331</c:v>
                </c:pt>
                <c:pt idx="132543">
                  <c:v>342.1640625</c:v>
                </c:pt>
                <c:pt idx="132544">
                  <c:v>342.16666666666669</c:v>
                </c:pt>
                <c:pt idx="132545">
                  <c:v>342.16927083333331</c:v>
                </c:pt>
                <c:pt idx="132546">
                  <c:v>342.171875</c:v>
                </c:pt>
                <c:pt idx="132547">
                  <c:v>342.17447916666669</c:v>
                </c:pt>
                <c:pt idx="132548">
                  <c:v>342.17708333333331</c:v>
                </c:pt>
                <c:pt idx="132549">
                  <c:v>342.1796875</c:v>
                </c:pt>
                <c:pt idx="132550">
                  <c:v>342.18229166666669</c:v>
                </c:pt>
                <c:pt idx="132551">
                  <c:v>342.18489583333331</c:v>
                </c:pt>
                <c:pt idx="132552">
                  <c:v>342.1875</c:v>
                </c:pt>
                <c:pt idx="132553">
                  <c:v>342.19010416666669</c:v>
                </c:pt>
                <c:pt idx="132554">
                  <c:v>342.19270833333331</c:v>
                </c:pt>
                <c:pt idx="132555">
                  <c:v>342.1953125</c:v>
                </c:pt>
                <c:pt idx="132556">
                  <c:v>342.19791666666669</c:v>
                </c:pt>
                <c:pt idx="132557">
                  <c:v>342.20052083333331</c:v>
                </c:pt>
                <c:pt idx="132558">
                  <c:v>342.203125</c:v>
                </c:pt>
                <c:pt idx="132559">
                  <c:v>342.20572916666669</c:v>
                </c:pt>
                <c:pt idx="132560">
                  <c:v>342.20833333333331</c:v>
                </c:pt>
                <c:pt idx="132561">
                  <c:v>342.2109375</c:v>
                </c:pt>
                <c:pt idx="132562">
                  <c:v>342.21354166666669</c:v>
                </c:pt>
                <c:pt idx="132563">
                  <c:v>342.21614583333331</c:v>
                </c:pt>
                <c:pt idx="132564">
                  <c:v>342.21875</c:v>
                </c:pt>
                <c:pt idx="132565">
                  <c:v>342.22135416666669</c:v>
                </c:pt>
                <c:pt idx="132566">
                  <c:v>342.22395833333331</c:v>
                </c:pt>
                <c:pt idx="132567">
                  <c:v>342.2265625</c:v>
                </c:pt>
                <c:pt idx="132568">
                  <c:v>342.22916666666669</c:v>
                </c:pt>
                <c:pt idx="132569">
                  <c:v>342.23177083333331</c:v>
                </c:pt>
                <c:pt idx="132570">
                  <c:v>342.234375</c:v>
                </c:pt>
                <c:pt idx="132571">
                  <c:v>342.23697916666669</c:v>
                </c:pt>
                <c:pt idx="132572">
                  <c:v>342.23958333333331</c:v>
                </c:pt>
                <c:pt idx="132573">
                  <c:v>342.2421875</c:v>
                </c:pt>
                <c:pt idx="132574">
                  <c:v>342.24479166666669</c:v>
                </c:pt>
                <c:pt idx="132575">
                  <c:v>342.24739583333331</c:v>
                </c:pt>
                <c:pt idx="132576">
                  <c:v>342.25</c:v>
                </c:pt>
                <c:pt idx="132577">
                  <c:v>342.25260416666669</c:v>
                </c:pt>
                <c:pt idx="132578">
                  <c:v>342.25520833333331</c:v>
                </c:pt>
                <c:pt idx="132579">
                  <c:v>342.2578125</c:v>
                </c:pt>
                <c:pt idx="132580">
                  <c:v>342.26041666666669</c:v>
                </c:pt>
                <c:pt idx="132581">
                  <c:v>342.26302083333331</c:v>
                </c:pt>
                <c:pt idx="132582">
                  <c:v>342.265625</c:v>
                </c:pt>
                <c:pt idx="132583">
                  <c:v>342.26822916666669</c:v>
                </c:pt>
                <c:pt idx="132584">
                  <c:v>342.27083333333331</c:v>
                </c:pt>
                <c:pt idx="132585">
                  <c:v>342.2734375</c:v>
                </c:pt>
                <c:pt idx="132586">
                  <c:v>342.27604166666669</c:v>
                </c:pt>
                <c:pt idx="132587">
                  <c:v>342.27864583333331</c:v>
                </c:pt>
                <c:pt idx="132588">
                  <c:v>342.28125</c:v>
                </c:pt>
                <c:pt idx="132589">
                  <c:v>342.28385416666669</c:v>
                </c:pt>
                <c:pt idx="132590">
                  <c:v>342.28645833333331</c:v>
                </c:pt>
                <c:pt idx="132591">
                  <c:v>342.2890625</c:v>
                </c:pt>
                <c:pt idx="132592">
                  <c:v>342.29166666666669</c:v>
                </c:pt>
                <c:pt idx="132593">
                  <c:v>342.29427083333331</c:v>
                </c:pt>
                <c:pt idx="132594">
                  <c:v>342.296875</c:v>
                </c:pt>
                <c:pt idx="132595">
                  <c:v>342.29947916666669</c:v>
                </c:pt>
                <c:pt idx="132596">
                  <c:v>342.30208333333331</c:v>
                </c:pt>
                <c:pt idx="132597">
                  <c:v>342.3046875</c:v>
                </c:pt>
                <c:pt idx="132598">
                  <c:v>342.30729166666669</c:v>
                </c:pt>
                <c:pt idx="132599">
                  <c:v>342.30989583333331</c:v>
                </c:pt>
                <c:pt idx="132600">
                  <c:v>342.3125</c:v>
                </c:pt>
                <c:pt idx="132601">
                  <c:v>342.31510416666669</c:v>
                </c:pt>
                <c:pt idx="132602">
                  <c:v>342.31770833333331</c:v>
                </c:pt>
                <c:pt idx="132603">
                  <c:v>342.3203125</c:v>
                </c:pt>
                <c:pt idx="132604">
                  <c:v>342.32291666666669</c:v>
                </c:pt>
                <c:pt idx="132605">
                  <c:v>342.32552083333331</c:v>
                </c:pt>
                <c:pt idx="132606">
                  <c:v>342.328125</c:v>
                </c:pt>
                <c:pt idx="132607">
                  <c:v>342.33072916666669</c:v>
                </c:pt>
                <c:pt idx="132608">
                  <c:v>342.33333333333331</c:v>
                </c:pt>
                <c:pt idx="132609">
                  <c:v>342.3359375</c:v>
                </c:pt>
                <c:pt idx="132610">
                  <c:v>342.33854166666669</c:v>
                </c:pt>
                <c:pt idx="132611">
                  <c:v>342.34114583333331</c:v>
                </c:pt>
                <c:pt idx="132612">
                  <c:v>342.34375</c:v>
                </c:pt>
                <c:pt idx="132613">
                  <c:v>342.34635416666669</c:v>
                </c:pt>
                <c:pt idx="132614">
                  <c:v>342.34895833333331</c:v>
                </c:pt>
                <c:pt idx="132615">
                  <c:v>342.3515625</c:v>
                </c:pt>
                <c:pt idx="132616">
                  <c:v>342.35416666666669</c:v>
                </c:pt>
                <c:pt idx="132617">
                  <c:v>342.35677083333331</c:v>
                </c:pt>
                <c:pt idx="132618">
                  <c:v>342.359375</c:v>
                </c:pt>
                <c:pt idx="132619">
                  <c:v>342.36197916666669</c:v>
                </c:pt>
                <c:pt idx="132620">
                  <c:v>342.36458333333331</c:v>
                </c:pt>
                <c:pt idx="132621">
                  <c:v>342.3671875</c:v>
                </c:pt>
                <c:pt idx="132622">
                  <c:v>342.36979166666669</c:v>
                </c:pt>
                <c:pt idx="132623">
                  <c:v>342.37239583333331</c:v>
                </c:pt>
                <c:pt idx="132624">
                  <c:v>342.375</c:v>
                </c:pt>
                <c:pt idx="132625">
                  <c:v>342.37760416666669</c:v>
                </c:pt>
                <c:pt idx="132626">
                  <c:v>342.38020833333331</c:v>
                </c:pt>
                <c:pt idx="132627">
                  <c:v>342.3828125</c:v>
                </c:pt>
                <c:pt idx="132628">
                  <c:v>342.38541666666669</c:v>
                </c:pt>
                <c:pt idx="132629">
                  <c:v>342.38802083333331</c:v>
                </c:pt>
                <c:pt idx="132630">
                  <c:v>342.390625</c:v>
                </c:pt>
                <c:pt idx="132631">
                  <c:v>342.39322916666669</c:v>
                </c:pt>
                <c:pt idx="132632">
                  <c:v>342.39583333333331</c:v>
                </c:pt>
                <c:pt idx="132633">
                  <c:v>342.3984375</c:v>
                </c:pt>
                <c:pt idx="132634">
                  <c:v>342.40104166666669</c:v>
                </c:pt>
                <c:pt idx="132635">
                  <c:v>342.40364583333331</c:v>
                </c:pt>
                <c:pt idx="132636">
                  <c:v>342.40625</c:v>
                </c:pt>
                <c:pt idx="132637">
                  <c:v>342.40885416666669</c:v>
                </c:pt>
                <c:pt idx="132638">
                  <c:v>342.41145833333331</c:v>
                </c:pt>
                <c:pt idx="132639">
                  <c:v>342.4140625</c:v>
                </c:pt>
                <c:pt idx="132640">
                  <c:v>342.41666666666669</c:v>
                </c:pt>
                <c:pt idx="132641">
                  <c:v>342.41927083333331</c:v>
                </c:pt>
                <c:pt idx="132642">
                  <c:v>342.421875</c:v>
                </c:pt>
                <c:pt idx="132643">
                  <c:v>342.42447916666669</c:v>
                </c:pt>
                <c:pt idx="132644">
                  <c:v>342.42708333333331</c:v>
                </c:pt>
                <c:pt idx="132645">
                  <c:v>342.4296875</c:v>
                </c:pt>
                <c:pt idx="132646">
                  <c:v>342.43229166666669</c:v>
                </c:pt>
                <c:pt idx="132647">
                  <c:v>342.43489583333331</c:v>
                </c:pt>
                <c:pt idx="132648">
                  <c:v>342.4375</c:v>
                </c:pt>
                <c:pt idx="132649">
                  <c:v>342.44010416666669</c:v>
                </c:pt>
                <c:pt idx="132650">
                  <c:v>342.44270833333331</c:v>
                </c:pt>
                <c:pt idx="132651">
                  <c:v>342.4453125</c:v>
                </c:pt>
                <c:pt idx="132652">
                  <c:v>342.44791666666669</c:v>
                </c:pt>
                <c:pt idx="132653">
                  <c:v>342.45052083333331</c:v>
                </c:pt>
                <c:pt idx="132654">
                  <c:v>342.453125</c:v>
                </c:pt>
                <c:pt idx="132655">
                  <c:v>342.45572916666669</c:v>
                </c:pt>
                <c:pt idx="132656">
                  <c:v>342.45833333333331</c:v>
                </c:pt>
                <c:pt idx="132657">
                  <c:v>342.4609375</c:v>
                </c:pt>
                <c:pt idx="132658">
                  <c:v>342.46354166666669</c:v>
                </c:pt>
                <c:pt idx="132659">
                  <c:v>342.46614583333331</c:v>
                </c:pt>
                <c:pt idx="132660">
                  <c:v>342.46875</c:v>
                </c:pt>
                <c:pt idx="132661">
                  <c:v>342.47135416666669</c:v>
                </c:pt>
                <c:pt idx="132662">
                  <c:v>342.47395833333331</c:v>
                </c:pt>
                <c:pt idx="132663">
                  <c:v>342.4765625</c:v>
                </c:pt>
                <c:pt idx="132664">
                  <c:v>342.47916666666669</c:v>
                </c:pt>
                <c:pt idx="132665">
                  <c:v>342.48177083333331</c:v>
                </c:pt>
                <c:pt idx="132666">
                  <c:v>342.484375</c:v>
                </c:pt>
                <c:pt idx="132667">
                  <c:v>342.48697916666669</c:v>
                </c:pt>
                <c:pt idx="132668">
                  <c:v>342.48958333333331</c:v>
                </c:pt>
                <c:pt idx="132669">
                  <c:v>342.4921875</c:v>
                </c:pt>
                <c:pt idx="132670">
                  <c:v>342.49479166666669</c:v>
                </c:pt>
                <c:pt idx="132671">
                  <c:v>342.49739583333331</c:v>
                </c:pt>
                <c:pt idx="132672">
                  <c:v>342.5</c:v>
                </c:pt>
                <c:pt idx="132673">
                  <c:v>342.50260416666669</c:v>
                </c:pt>
                <c:pt idx="132674">
                  <c:v>342.50520833333331</c:v>
                </c:pt>
                <c:pt idx="132675">
                  <c:v>342.5078125</c:v>
                </c:pt>
                <c:pt idx="132676">
                  <c:v>342.51041666666669</c:v>
                </c:pt>
                <c:pt idx="132677">
                  <c:v>342.51302083333331</c:v>
                </c:pt>
                <c:pt idx="132678">
                  <c:v>342.515625</c:v>
                </c:pt>
                <c:pt idx="132679">
                  <c:v>342.51822916666669</c:v>
                </c:pt>
                <c:pt idx="132680">
                  <c:v>342.52083333333331</c:v>
                </c:pt>
                <c:pt idx="132681">
                  <c:v>342.5234375</c:v>
                </c:pt>
                <c:pt idx="132682">
                  <c:v>342.52604166666669</c:v>
                </c:pt>
                <c:pt idx="132683">
                  <c:v>342.52864583333331</c:v>
                </c:pt>
                <c:pt idx="132684">
                  <c:v>342.53125</c:v>
                </c:pt>
                <c:pt idx="132685">
                  <c:v>342.53385416666669</c:v>
                </c:pt>
                <c:pt idx="132686">
                  <c:v>342.53645833333331</c:v>
                </c:pt>
                <c:pt idx="132687">
                  <c:v>342.5390625</c:v>
                </c:pt>
                <c:pt idx="132688">
                  <c:v>342.54166666666669</c:v>
                </c:pt>
                <c:pt idx="132689">
                  <c:v>342.54427083333331</c:v>
                </c:pt>
                <c:pt idx="132690">
                  <c:v>342.546875</c:v>
                </c:pt>
                <c:pt idx="132691">
                  <c:v>342.54947916666669</c:v>
                </c:pt>
                <c:pt idx="132692">
                  <c:v>342.55208333333331</c:v>
                </c:pt>
                <c:pt idx="132693">
                  <c:v>342.5546875</c:v>
                </c:pt>
                <c:pt idx="132694">
                  <c:v>342.55729166666669</c:v>
                </c:pt>
                <c:pt idx="132695">
                  <c:v>342.55989583333331</c:v>
                </c:pt>
                <c:pt idx="132696">
                  <c:v>342.5625</c:v>
                </c:pt>
                <c:pt idx="132697">
                  <c:v>342.56510416666669</c:v>
                </c:pt>
                <c:pt idx="132698">
                  <c:v>342.56770833333331</c:v>
                </c:pt>
                <c:pt idx="132699">
                  <c:v>342.5703125</c:v>
                </c:pt>
                <c:pt idx="132700">
                  <c:v>342.57291666666669</c:v>
                </c:pt>
                <c:pt idx="132701">
                  <c:v>342.57552083333331</c:v>
                </c:pt>
                <c:pt idx="132702">
                  <c:v>342.578125</c:v>
                </c:pt>
                <c:pt idx="132703">
                  <c:v>342.58072916666669</c:v>
                </c:pt>
                <c:pt idx="132704">
                  <c:v>342.58333333333331</c:v>
                </c:pt>
                <c:pt idx="132705">
                  <c:v>342.5859375</c:v>
                </c:pt>
                <c:pt idx="132706">
                  <c:v>342.58854166666669</c:v>
                </c:pt>
                <c:pt idx="132707">
                  <c:v>342.59114583333331</c:v>
                </c:pt>
                <c:pt idx="132708">
                  <c:v>342.59375</c:v>
                </c:pt>
                <c:pt idx="132709">
                  <c:v>342.59635416666669</c:v>
                </c:pt>
                <c:pt idx="132710">
                  <c:v>342.59895833333331</c:v>
                </c:pt>
                <c:pt idx="132711">
                  <c:v>342.6015625</c:v>
                </c:pt>
                <c:pt idx="132712">
                  <c:v>342.60416666666669</c:v>
                </c:pt>
                <c:pt idx="132713">
                  <c:v>342.60677083333331</c:v>
                </c:pt>
                <c:pt idx="132714">
                  <c:v>342.609375</c:v>
                </c:pt>
                <c:pt idx="132715">
                  <c:v>342.61197916666669</c:v>
                </c:pt>
                <c:pt idx="132716">
                  <c:v>342.61458333333331</c:v>
                </c:pt>
                <c:pt idx="132717">
                  <c:v>342.6171875</c:v>
                </c:pt>
                <c:pt idx="132718">
                  <c:v>342.61979166666669</c:v>
                </c:pt>
                <c:pt idx="132719">
                  <c:v>342.62239583333331</c:v>
                </c:pt>
                <c:pt idx="132720">
                  <c:v>342.625</c:v>
                </c:pt>
                <c:pt idx="132721">
                  <c:v>342.62760416666669</c:v>
                </c:pt>
                <c:pt idx="132722">
                  <c:v>342.63020833333331</c:v>
                </c:pt>
                <c:pt idx="132723">
                  <c:v>342.6328125</c:v>
                </c:pt>
                <c:pt idx="132724">
                  <c:v>342.63541666666669</c:v>
                </c:pt>
                <c:pt idx="132725">
                  <c:v>342.63802083333331</c:v>
                </c:pt>
                <c:pt idx="132726">
                  <c:v>342.640625</c:v>
                </c:pt>
                <c:pt idx="132727">
                  <c:v>342.64322916666669</c:v>
                </c:pt>
                <c:pt idx="132728">
                  <c:v>342.64583333333331</c:v>
                </c:pt>
                <c:pt idx="132729">
                  <c:v>342.6484375</c:v>
                </c:pt>
                <c:pt idx="132730">
                  <c:v>342.65104166666669</c:v>
                </c:pt>
                <c:pt idx="132731">
                  <c:v>342.65364583333331</c:v>
                </c:pt>
                <c:pt idx="132732">
                  <c:v>342.65625</c:v>
                </c:pt>
                <c:pt idx="132733">
                  <c:v>342.65885416666669</c:v>
                </c:pt>
                <c:pt idx="132734">
                  <c:v>342.66145833333331</c:v>
                </c:pt>
                <c:pt idx="132735">
                  <c:v>342.6640625</c:v>
                </c:pt>
                <c:pt idx="132736">
                  <c:v>342.66666666666669</c:v>
                </c:pt>
                <c:pt idx="132737">
                  <c:v>342.66927083333331</c:v>
                </c:pt>
                <c:pt idx="132738">
                  <c:v>342.671875</c:v>
                </c:pt>
                <c:pt idx="132739">
                  <c:v>342.67447916666669</c:v>
                </c:pt>
                <c:pt idx="132740">
                  <c:v>342.67708333333331</c:v>
                </c:pt>
                <c:pt idx="132741">
                  <c:v>342.6796875</c:v>
                </c:pt>
                <c:pt idx="132742">
                  <c:v>342.68229166666669</c:v>
                </c:pt>
                <c:pt idx="132743">
                  <c:v>342.68489583333331</c:v>
                </c:pt>
                <c:pt idx="132744">
                  <c:v>342.6875</c:v>
                </c:pt>
                <c:pt idx="132745">
                  <c:v>342.69010416666669</c:v>
                </c:pt>
                <c:pt idx="132746">
                  <c:v>342.69270833333331</c:v>
                </c:pt>
                <c:pt idx="132747">
                  <c:v>342.6953125</c:v>
                </c:pt>
                <c:pt idx="132748">
                  <c:v>342.69791666666669</c:v>
                </c:pt>
                <c:pt idx="132749">
                  <c:v>342.70052083333331</c:v>
                </c:pt>
                <c:pt idx="132750">
                  <c:v>342.703125</c:v>
                </c:pt>
                <c:pt idx="132751">
                  <c:v>342.70572916666669</c:v>
                </c:pt>
                <c:pt idx="132752">
                  <c:v>342.70833333333331</c:v>
                </c:pt>
                <c:pt idx="132753">
                  <c:v>342.7109375</c:v>
                </c:pt>
                <c:pt idx="132754">
                  <c:v>342.71354166666669</c:v>
                </c:pt>
                <c:pt idx="132755">
                  <c:v>342.71614583333331</c:v>
                </c:pt>
                <c:pt idx="132756">
                  <c:v>342.71875</c:v>
                </c:pt>
                <c:pt idx="132757">
                  <c:v>342.72135416666669</c:v>
                </c:pt>
                <c:pt idx="132758">
                  <c:v>342.72395833333331</c:v>
                </c:pt>
                <c:pt idx="132759">
                  <c:v>342.7265625</c:v>
                </c:pt>
                <c:pt idx="132760">
                  <c:v>342.72916666666669</c:v>
                </c:pt>
                <c:pt idx="132761">
                  <c:v>342.73177083333331</c:v>
                </c:pt>
                <c:pt idx="132762">
                  <c:v>342.734375</c:v>
                </c:pt>
                <c:pt idx="132763">
                  <c:v>342.73697916666669</c:v>
                </c:pt>
                <c:pt idx="132764">
                  <c:v>342.73958333333331</c:v>
                </c:pt>
                <c:pt idx="132765">
                  <c:v>342.7421875</c:v>
                </c:pt>
                <c:pt idx="132766">
                  <c:v>342.74479166666669</c:v>
                </c:pt>
                <c:pt idx="132767">
                  <c:v>342.74739583333331</c:v>
                </c:pt>
                <c:pt idx="132768">
                  <c:v>342.75</c:v>
                </c:pt>
                <c:pt idx="132769">
                  <c:v>342.75260416666669</c:v>
                </c:pt>
                <c:pt idx="132770">
                  <c:v>342.75520833333331</c:v>
                </c:pt>
                <c:pt idx="132771">
                  <c:v>342.7578125</c:v>
                </c:pt>
                <c:pt idx="132772">
                  <c:v>342.76041666666669</c:v>
                </c:pt>
                <c:pt idx="132773">
                  <c:v>342.76302083333331</c:v>
                </c:pt>
                <c:pt idx="132774">
                  <c:v>342.765625</c:v>
                </c:pt>
                <c:pt idx="132775">
                  <c:v>342.76822916666669</c:v>
                </c:pt>
                <c:pt idx="132776">
                  <c:v>342.77083333333331</c:v>
                </c:pt>
                <c:pt idx="132777">
                  <c:v>342.7734375</c:v>
                </c:pt>
                <c:pt idx="132778">
                  <c:v>342.77604166666669</c:v>
                </c:pt>
                <c:pt idx="132779">
                  <c:v>342.77864583333331</c:v>
                </c:pt>
                <c:pt idx="132780">
                  <c:v>342.78125</c:v>
                </c:pt>
                <c:pt idx="132781">
                  <c:v>342.78385416666669</c:v>
                </c:pt>
                <c:pt idx="132782">
                  <c:v>342.78645833333331</c:v>
                </c:pt>
                <c:pt idx="132783">
                  <c:v>342.7890625</c:v>
                </c:pt>
                <c:pt idx="132784">
                  <c:v>342.79166666666669</c:v>
                </c:pt>
                <c:pt idx="132785">
                  <c:v>342.79427083333331</c:v>
                </c:pt>
                <c:pt idx="132786">
                  <c:v>342.796875</c:v>
                </c:pt>
                <c:pt idx="132787">
                  <c:v>342.79947916666669</c:v>
                </c:pt>
                <c:pt idx="132788">
                  <c:v>342.80208333333331</c:v>
                </c:pt>
                <c:pt idx="132789">
                  <c:v>342.8046875</c:v>
                </c:pt>
                <c:pt idx="132790">
                  <c:v>342.80729166666669</c:v>
                </c:pt>
                <c:pt idx="132791">
                  <c:v>342.80989583333331</c:v>
                </c:pt>
                <c:pt idx="132792">
                  <c:v>342.8125</c:v>
                </c:pt>
                <c:pt idx="132793">
                  <c:v>342.81510416666669</c:v>
                </c:pt>
                <c:pt idx="132794">
                  <c:v>342.81770833333331</c:v>
                </c:pt>
                <c:pt idx="132795">
                  <c:v>342.8203125</c:v>
                </c:pt>
                <c:pt idx="132796">
                  <c:v>342.82291666666669</c:v>
                </c:pt>
                <c:pt idx="132797">
                  <c:v>342.82552083333331</c:v>
                </c:pt>
                <c:pt idx="132798">
                  <c:v>342.828125</c:v>
                </c:pt>
                <c:pt idx="132799">
                  <c:v>342.83072916666669</c:v>
                </c:pt>
                <c:pt idx="132800">
                  <c:v>342.83333333333331</c:v>
                </c:pt>
                <c:pt idx="132801">
                  <c:v>342.8359375</c:v>
                </c:pt>
                <c:pt idx="132802">
                  <c:v>342.83854166666669</c:v>
                </c:pt>
                <c:pt idx="132803">
                  <c:v>342.84114583333331</c:v>
                </c:pt>
                <c:pt idx="132804">
                  <c:v>342.84375</c:v>
                </c:pt>
                <c:pt idx="132805">
                  <c:v>342.84635416666669</c:v>
                </c:pt>
                <c:pt idx="132806">
                  <c:v>342.84895833333331</c:v>
                </c:pt>
                <c:pt idx="132807">
                  <c:v>342.8515625</c:v>
                </c:pt>
                <c:pt idx="132808">
                  <c:v>342.85416666666669</c:v>
                </c:pt>
                <c:pt idx="132809">
                  <c:v>342.85677083333331</c:v>
                </c:pt>
                <c:pt idx="132810">
                  <c:v>342.859375</c:v>
                </c:pt>
                <c:pt idx="132811">
                  <c:v>342.86197916666669</c:v>
                </c:pt>
                <c:pt idx="132812">
                  <c:v>342.86458333333331</c:v>
                </c:pt>
                <c:pt idx="132813">
                  <c:v>342.8671875</c:v>
                </c:pt>
                <c:pt idx="132814">
                  <c:v>342.86979166666669</c:v>
                </c:pt>
                <c:pt idx="132815">
                  <c:v>342.87239583333331</c:v>
                </c:pt>
                <c:pt idx="132816">
                  <c:v>342.875</c:v>
                </c:pt>
                <c:pt idx="132817">
                  <c:v>342.87760416666669</c:v>
                </c:pt>
                <c:pt idx="132818">
                  <c:v>342.88020833333331</c:v>
                </c:pt>
                <c:pt idx="132819">
                  <c:v>342.8828125</c:v>
                </c:pt>
                <c:pt idx="132820">
                  <c:v>342.88541666666669</c:v>
                </c:pt>
                <c:pt idx="132821">
                  <c:v>342.88802083333331</c:v>
                </c:pt>
                <c:pt idx="132822">
                  <c:v>342.890625</c:v>
                </c:pt>
                <c:pt idx="132823">
                  <c:v>342.89322916666669</c:v>
                </c:pt>
                <c:pt idx="132824">
                  <c:v>342.89583333333331</c:v>
                </c:pt>
                <c:pt idx="132825">
                  <c:v>342.8984375</c:v>
                </c:pt>
                <c:pt idx="132826">
                  <c:v>342.90104166666669</c:v>
                </c:pt>
                <c:pt idx="132827">
                  <c:v>342.90364583333331</c:v>
                </c:pt>
                <c:pt idx="132828">
                  <c:v>342.90625</c:v>
                </c:pt>
                <c:pt idx="132829">
                  <c:v>342.90885416666669</c:v>
                </c:pt>
                <c:pt idx="132830">
                  <c:v>342.91145833333331</c:v>
                </c:pt>
                <c:pt idx="132831">
                  <c:v>342.9140625</c:v>
                </c:pt>
                <c:pt idx="132832">
                  <c:v>342.91666666666669</c:v>
                </c:pt>
                <c:pt idx="132833">
                  <c:v>342.91927083333331</c:v>
                </c:pt>
                <c:pt idx="132834">
                  <c:v>342.921875</c:v>
                </c:pt>
                <c:pt idx="132835">
                  <c:v>342.92447916666669</c:v>
                </c:pt>
                <c:pt idx="132836">
                  <c:v>342.92708333333331</c:v>
                </c:pt>
                <c:pt idx="132837">
                  <c:v>342.9296875</c:v>
                </c:pt>
                <c:pt idx="132838">
                  <c:v>342.93229166666669</c:v>
                </c:pt>
                <c:pt idx="132839">
                  <c:v>342.93489583333331</c:v>
                </c:pt>
                <c:pt idx="132840">
                  <c:v>342.9375</c:v>
                </c:pt>
                <c:pt idx="132841">
                  <c:v>342.94010416666669</c:v>
                </c:pt>
                <c:pt idx="132842">
                  <c:v>342.94270833333331</c:v>
                </c:pt>
                <c:pt idx="132843">
                  <c:v>342.9453125</c:v>
                </c:pt>
                <c:pt idx="132844">
                  <c:v>342.94791666666669</c:v>
                </c:pt>
                <c:pt idx="132845">
                  <c:v>342.95052083333331</c:v>
                </c:pt>
                <c:pt idx="132846">
                  <c:v>342.953125</c:v>
                </c:pt>
                <c:pt idx="132847">
                  <c:v>342.95572916666669</c:v>
                </c:pt>
                <c:pt idx="132848">
                  <c:v>342.95833333333331</c:v>
                </c:pt>
                <c:pt idx="132849">
                  <c:v>342.9609375</c:v>
                </c:pt>
                <c:pt idx="132850">
                  <c:v>342.96354166666669</c:v>
                </c:pt>
                <c:pt idx="132851">
                  <c:v>342.96614583333331</c:v>
                </c:pt>
                <c:pt idx="132852">
                  <c:v>342.96875</c:v>
                </c:pt>
                <c:pt idx="132853">
                  <c:v>342.97135416666669</c:v>
                </c:pt>
                <c:pt idx="132854">
                  <c:v>342.97395833333331</c:v>
                </c:pt>
                <c:pt idx="132855">
                  <c:v>342.9765625</c:v>
                </c:pt>
                <c:pt idx="132856">
                  <c:v>342.97916666666669</c:v>
                </c:pt>
                <c:pt idx="132857">
                  <c:v>342.98177083333331</c:v>
                </c:pt>
                <c:pt idx="132858">
                  <c:v>342.984375</c:v>
                </c:pt>
                <c:pt idx="132859">
                  <c:v>342.98697916666669</c:v>
                </c:pt>
                <c:pt idx="132860">
                  <c:v>342.98958333333331</c:v>
                </c:pt>
                <c:pt idx="132861">
                  <c:v>342.9921875</c:v>
                </c:pt>
                <c:pt idx="132862">
                  <c:v>342.99479166666669</c:v>
                </c:pt>
                <c:pt idx="132863">
                  <c:v>342.99739583333331</c:v>
                </c:pt>
                <c:pt idx="132864">
                  <c:v>343</c:v>
                </c:pt>
                <c:pt idx="132865">
                  <c:v>343.00260416666669</c:v>
                </c:pt>
                <c:pt idx="132866">
                  <c:v>343.00520833333331</c:v>
                </c:pt>
                <c:pt idx="132867">
                  <c:v>343.0078125</c:v>
                </c:pt>
                <c:pt idx="132868">
                  <c:v>343.01041666666669</c:v>
                </c:pt>
                <c:pt idx="132869">
                  <c:v>343.01302083333331</c:v>
                </c:pt>
                <c:pt idx="132870">
                  <c:v>343.015625</c:v>
                </c:pt>
                <c:pt idx="132871">
                  <c:v>343.01822916666669</c:v>
                </c:pt>
                <c:pt idx="132872">
                  <c:v>343.02083333333331</c:v>
                </c:pt>
                <c:pt idx="132873">
                  <c:v>343.0234375</c:v>
                </c:pt>
                <c:pt idx="132874">
                  <c:v>343.02604166666669</c:v>
                </c:pt>
                <c:pt idx="132875">
                  <c:v>343.02864583333331</c:v>
                </c:pt>
                <c:pt idx="132876">
                  <c:v>343.03125</c:v>
                </c:pt>
                <c:pt idx="132877">
                  <c:v>343.03385416666669</c:v>
                </c:pt>
                <c:pt idx="132878">
                  <c:v>343.03645833333331</c:v>
                </c:pt>
                <c:pt idx="132879">
                  <c:v>343.0390625</c:v>
                </c:pt>
                <c:pt idx="132880">
                  <c:v>343.04166666666669</c:v>
                </c:pt>
                <c:pt idx="132881">
                  <c:v>343.04427083333331</c:v>
                </c:pt>
                <c:pt idx="132882">
                  <c:v>343.046875</c:v>
                </c:pt>
                <c:pt idx="132883">
                  <c:v>343.04947916666669</c:v>
                </c:pt>
                <c:pt idx="132884">
                  <c:v>343.05208333333331</c:v>
                </c:pt>
                <c:pt idx="132885">
                  <c:v>343.0546875</c:v>
                </c:pt>
                <c:pt idx="132886">
                  <c:v>343.05729166666669</c:v>
                </c:pt>
                <c:pt idx="132887">
                  <c:v>343.05989583333331</c:v>
                </c:pt>
                <c:pt idx="132888">
                  <c:v>343.0625</c:v>
                </c:pt>
                <c:pt idx="132889">
                  <c:v>343.06510416666669</c:v>
                </c:pt>
                <c:pt idx="132890">
                  <c:v>343.06770833333331</c:v>
                </c:pt>
                <c:pt idx="132891">
                  <c:v>343.0703125</c:v>
                </c:pt>
                <c:pt idx="132892">
                  <c:v>343.07291666666669</c:v>
                </c:pt>
                <c:pt idx="132893">
                  <c:v>343.07552083333331</c:v>
                </c:pt>
                <c:pt idx="132894">
                  <c:v>343.078125</c:v>
                </c:pt>
                <c:pt idx="132895">
                  <c:v>343.08072916666669</c:v>
                </c:pt>
                <c:pt idx="132896">
                  <c:v>343.08333333333331</c:v>
                </c:pt>
                <c:pt idx="132897">
                  <c:v>343.0859375</c:v>
                </c:pt>
                <c:pt idx="132898">
                  <c:v>343.08854166666669</c:v>
                </c:pt>
                <c:pt idx="132899">
                  <c:v>343.09114583333331</c:v>
                </c:pt>
                <c:pt idx="132900">
                  <c:v>343.09375</c:v>
                </c:pt>
                <c:pt idx="132901">
                  <c:v>343.09635416666669</c:v>
                </c:pt>
                <c:pt idx="132902">
                  <c:v>343.09895833333331</c:v>
                </c:pt>
                <c:pt idx="132903">
                  <c:v>343.1015625</c:v>
                </c:pt>
                <c:pt idx="132904">
                  <c:v>343.10416666666669</c:v>
                </c:pt>
                <c:pt idx="132905">
                  <c:v>343.10677083333331</c:v>
                </c:pt>
                <c:pt idx="132906">
                  <c:v>343.109375</c:v>
                </c:pt>
                <c:pt idx="132907">
                  <c:v>343.11197916666669</c:v>
                </c:pt>
                <c:pt idx="132908">
                  <c:v>343.11458333333331</c:v>
                </c:pt>
                <c:pt idx="132909">
                  <c:v>343.1171875</c:v>
                </c:pt>
                <c:pt idx="132910">
                  <c:v>343.11979166666669</c:v>
                </c:pt>
                <c:pt idx="132911">
                  <c:v>343.12239583333331</c:v>
                </c:pt>
                <c:pt idx="132912">
                  <c:v>343.125</c:v>
                </c:pt>
                <c:pt idx="132913">
                  <c:v>343.12760416666669</c:v>
                </c:pt>
                <c:pt idx="132914">
                  <c:v>343.13020833333331</c:v>
                </c:pt>
                <c:pt idx="132915">
                  <c:v>343.1328125</c:v>
                </c:pt>
                <c:pt idx="132916">
                  <c:v>343.13541666666669</c:v>
                </c:pt>
                <c:pt idx="132917">
                  <c:v>343.13802083333331</c:v>
                </c:pt>
                <c:pt idx="132918">
                  <c:v>343.140625</c:v>
                </c:pt>
                <c:pt idx="132919">
                  <c:v>343.14322916666669</c:v>
                </c:pt>
                <c:pt idx="132920">
                  <c:v>343.14583333333331</c:v>
                </c:pt>
                <c:pt idx="132921">
                  <c:v>343.1484375</c:v>
                </c:pt>
                <c:pt idx="132922">
                  <c:v>343.15104166666669</c:v>
                </c:pt>
                <c:pt idx="132923">
                  <c:v>343.15364583333331</c:v>
                </c:pt>
                <c:pt idx="132924">
                  <c:v>343.15625</c:v>
                </c:pt>
                <c:pt idx="132925">
                  <c:v>343.15885416666669</c:v>
                </c:pt>
                <c:pt idx="132926">
                  <c:v>343.16145833333331</c:v>
                </c:pt>
                <c:pt idx="132927">
                  <c:v>343.1640625</c:v>
                </c:pt>
                <c:pt idx="132928">
                  <c:v>343.16666666666669</c:v>
                </c:pt>
                <c:pt idx="132929">
                  <c:v>343.16927083333331</c:v>
                </c:pt>
                <c:pt idx="132930">
                  <c:v>343.171875</c:v>
                </c:pt>
                <c:pt idx="132931">
                  <c:v>343.17447916666669</c:v>
                </c:pt>
                <c:pt idx="132932">
                  <c:v>343.17708333333331</c:v>
                </c:pt>
                <c:pt idx="132933">
                  <c:v>343.1796875</c:v>
                </c:pt>
                <c:pt idx="132934">
                  <c:v>343.18229166666669</c:v>
                </c:pt>
                <c:pt idx="132935">
                  <c:v>343.18489583333331</c:v>
                </c:pt>
                <c:pt idx="132936">
                  <c:v>343.1875</c:v>
                </c:pt>
                <c:pt idx="132937">
                  <c:v>343.19010416666669</c:v>
                </c:pt>
                <c:pt idx="132938">
                  <c:v>343.19270833333331</c:v>
                </c:pt>
                <c:pt idx="132939">
                  <c:v>343.1953125</c:v>
                </c:pt>
                <c:pt idx="132940">
                  <c:v>343.19791666666669</c:v>
                </c:pt>
                <c:pt idx="132941">
                  <c:v>343.20052083333331</c:v>
                </c:pt>
                <c:pt idx="132942">
                  <c:v>343.203125</c:v>
                </c:pt>
                <c:pt idx="132943">
                  <c:v>343.20572916666669</c:v>
                </c:pt>
                <c:pt idx="132944">
                  <c:v>343.20833333333331</c:v>
                </c:pt>
                <c:pt idx="132945">
                  <c:v>343.2109375</c:v>
                </c:pt>
                <c:pt idx="132946">
                  <c:v>343.21354166666669</c:v>
                </c:pt>
                <c:pt idx="132947">
                  <c:v>343.21614583333331</c:v>
                </c:pt>
                <c:pt idx="132948">
                  <c:v>343.21875</c:v>
                </c:pt>
                <c:pt idx="132949">
                  <c:v>343.22135416666669</c:v>
                </c:pt>
                <c:pt idx="132950">
                  <c:v>343.22395833333331</c:v>
                </c:pt>
                <c:pt idx="132951">
                  <c:v>343.2265625</c:v>
                </c:pt>
                <c:pt idx="132952">
                  <c:v>343.22916666666669</c:v>
                </c:pt>
                <c:pt idx="132953">
                  <c:v>343.23177083333331</c:v>
                </c:pt>
                <c:pt idx="132954">
                  <c:v>343.234375</c:v>
                </c:pt>
                <c:pt idx="132955">
                  <c:v>343.23697916666669</c:v>
                </c:pt>
                <c:pt idx="132956">
                  <c:v>343.23958333333331</c:v>
                </c:pt>
                <c:pt idx="132957">
                  <c:v>343.2421875</c:v>
                </c:pt>
                <c:pt idx="132958">
                  <c:v>343.24479166666669</c:v>
                </c:pt>
                <c:pt idx="132959">
                  <c:v>343.24739583333331</c:v>
                </c:pt>
                <c:pt idx="132960">
                  <c:v>343.25</c:v>
                </c:pt>
                <c:pt idx="132961">
                  <c:v>343.25260416666669</c:v>
                </c:pt>
                <c:pt idx="132962">
                  <c:v>343.25520833333331</c:v>
                </c:pt>
                <c:pt idx="132963">
                  <c:v>343.2578125</c:v>
                </c:pt>
                <c:pt idx="132964">
                  <c:v>343.26041666666669</c:v>
                </c:pt>
                <c:pt idx="132965">
                  <c:v>343.26302083333331</c:v>
                </c:pt>
                <c:pt idx="132966">
                  <c:v>343.265625</c:v>
                </c:pt>
                <c:pt idx="132967">
                  <c:v>343.26822916666669</c:v>
                </c:pt>
                <c:pt idx="132968">
                  <c:v>343.27083333333331</c:v>
                </c:pt>
                <c:pt idx="132969">
                  <c:v>343.2734375</c:v>
                </c:pt>
                <c:pt idx="132970">
                  <c:v>343.27604166666669</c:v>
                </c:pt>
                <c:pt idx="132971">
                  <c:v>343.27864583333331</c:v>
                </c:pt>
                <c:pt idx="132972">
                  <c:v>343.28125</c:v>
                </c:pt>
                <c:pt idx="132973">
                  <c:v>343.28385416666669</c:v>
                </c:pt>
                <c:pt idx="132974">
                  <c:v>343.28645833333331</c:v>
                </c:pt>
                <c:pt idx="132975">
                  <c:v>343.2890625</c:v>
                </c:pt>
                <c:pt idx="132976">
                  <c:v>343.29166666666669</c:v>
                </c:pt>
                <c:pt idx="132977">
                  <c:v>343.29427083333331</c:v>
                </c:pt>
                <c:pt idx="132978">
                  <c:v>343.296875</c:v>
                </c:pt>
                <c:pt idx="132979">
                  <c:v>343.29947916666669</c:v>
                </c:pt>
                <c:pt idx="132980">
                  <c:v>343.30208333333331</c:v>
                </c:pt>
                <c:pt idx="132981">
                  <c:v>343.3046875</c:v>
                </c:pt>
                <c:pt idx="132982">
                  <c:v>343.30729166666669</c:v>
                </c:pt>
                <c:pt idx="132983">
                  <c:v>343.30989583333331</c:v>
                </c:pt>
                <c:pt idx="132984">
                  <c:v>343.3125</c:v>
                </c:pt>
                <c:pt idx="132985">
                  <c:v>343.31510416666669</c:v>
                </c:pt>
                <c:pt idx="132986">
                  <c:v>343.31770833333331</c:v>
                </c:pt>
                <c:pt idx="132987">
                  <c:v>343.3203125</c:v>
                </c:pt>
                <c:pt idx="132988">
                  <c:v>343.32291666666669</c:v>
                </c:pt>
                <c:pt idx="132989">
                  <c:v>343.32552083333331</c:v>
                </c:pt>
                <c:pt idx="132990">
                  <c:v>343.328125</c:v>
                </c:pt>
                <c:pt idx="132991">
                  <c:v>343.33072916666669</c:v>
                </c:pt>
                <c:pt idx="132992">
                  <c:v>343.33333333333331</c:v>
                </c:pt>
                <c:pt idx="132993">
                  <c:v>343.3359375</c:v>
                </c:pt>
                <c:pt idx="132994">
                  <c:v>343.33854166666669</c:v>
                </c:pt>
                <c:pt idx="132995">
                  <c:v>343.34114583333331</c:v>
                </c:pt>
                <c:pt idx="132996">
                  <c:v>343.34375</c:v>
                </c:pt>
                <c:pt idx="132997">
                  <c:v>343.34635416666669</c:v>
                </c:pt>
                <c:pt idx="132998">
                  <c:v>343.34895833333331</c:v>
                </c:pt>
                <c:pt idx="132999">
                  <c:v>343.3515625</c:v>
                </c:pt>
                <c:pt idx="133000">
                  <c:v>343.35416666666669</c:v>
                </c:pt>
                <c:pt idx="133001">
                  <c:v>343.35677083333331</c:v>
                </c:pt>
                <c:pt idx="133002">
                  <c:v>343.359375</c:v>
                </c:pt>
                <c:pt idx="133003">
                  <c:v>343.36197916666669</c:v>
                </c:pt>
                <c:pt idx="133004">
                  <c:v>343.36458333333331</c:v>
                </c:pt>
                <c:pt idx="133005">
                  <c:v>343.3671875</c:v>
                </c:pt>
                <c:pt idx="133006">
                  <c:v>343.36979166666669</c:v>
                </c:pt>
                <c:pt idx="133007">
                  <c:v>343.37239583333331</c:v>
                </c:pt>
                <c:pt idx="133008">
                  <c:v>343.375</c:v>
                </c:pt>
                <c:pt idx="133009">
                  <c:v>343.37760416666669</c:v>
                </c:pt>
                <c:pt idx="133010">
                  <c:v>343.38020833333331</c:v>
                </c:pt>
                <c:pt idx="133011">
                  <c:v>343.3828125</c:v>
                </c:pt>
                <c:pt idx="133012">
                  <c:v>343.38541666666669</c:v>
                </c:pt>
                <c:pt idx="133013">
                  <c:v>343.38802083333331</c:v>
                </c:pt>
                <c:pt idx="133014">
                  <c:v>343.390625</c:v>
                </c:pt>
                <c:pt idx="133015">
                  <c:v>343.39322916666669</c:v>
                </c:pt>
                <c:pt idx="133016">
                  <c:v>343.39583333333331</c:v>
                </c:pt>
                <c:pt idx="133017">
                  <c:v>343.3984375</c:v>
                </c:pt>
                <c:pt idx="133018">
                  <c:v>343.40104166666669</c:v>
                </c:pt>
                <c:pt idx="133019">
                  <c:v>343.40364583333331</c:v>
                </c:pt>
                <c:pt idx="133020">
                  <c:v>343.40625</c:v>
                </c:pt>
                <c:pt idx="133021">
                  <c:v>343.40885416666669</c:v>
                </c:pt>
                <c:pt idx="133022">
                  <c:v>343.41145833333331</c:v>
                </c:pt>
                <c:pt idx="133023">
                  <c:v>343.4140625</c:v>
                </c:pt>
                <c:pt idx="133024">
                  <c:v>343.41666666666669</c:v>
                </c:pt>
                <c:pt idx="133025">
                  <c:v>343.41927083333331</c:v>
                </c:pt>
                <c:pt idx="133026">
                  <c:v>343.421875</c:v>
                </c:pt>
                <c:pt idx="133027">
                  <c:v>343.42447916666669</c:v>
                </c:pt>
                <c:pt idx="133028">
                  <c:v>343.42708333333331</c:v>
                </c:pt>
                <c:pt idx="133029">
                  <c:v>343.4296875</c:v>
                </c:pt>
                <c:pt idx="133030">
                  <c:v>343.43229166666669</c:v>
                </c:pt>
                <c:pt idx="133031">
                  <c:v>343.43489583333331</c:v>
                </c:pt>
                <c:pt idx="133032">
                  <c:v>343.4375</c:v>
                </c:pt>
                <c:pt idx="133033">
                  <c:v>343.44010416666669</c:v>
                </c:pt>
                <c:pt idx="133034">
                  <c:v>343.44270833333331</c:v>
                </c:pt>
                <c:pt idx="133035">
                  <c:v>343.4453125</c:v>
                </c:pt>
                <c:pt idx="133036">
                  <c:v>343.44791666666669</c:v>
                </c:pt>
                <c:pt idx="133037">
                  <c:v>343.45052083333331</c:v>
                </c:pt>
                <c:pt idx="133038">
                  <c:v>343.453125</c:v>
                </c:pt>
                <c:pt idx="133039">
                  <c:v>343.45572916666669</c:v>
                </c:pt>
                <c:pt idx="133040">
                  <c:v>343.45833333333331</c:v>
                </c:pt>
                <c:pt idx="133041">
                  <c:v>343.4609375</c:v>
                </c:pt>
                <c:pt idx="133042">
                  <c:v>343.46354166666669</c:v>
                </c:pt>
                <c:pt idx="133043">
                  <c:v>343.46614583333331</c:v>
                </c:pt>
                <c:pt idx="133044">
                  <c:v>343.46875</c:v>
                </c:pt>
                <c:pt idx="133045">
                  <c:v>343.47135416666669</c:v>
                </c:pt>
                <c:pt idx="133046">
                  <c:v>343.47395833333331</c:v>
                </c:pt>
                <c:pt idx="133047">
                  <c:v>343.4765625</c:v>
                </c:pt>
                <c:pt idx="133048">
                  <c:v>343.47916666666669</c:v>
                </c:pt>
                <c:pt idx="133049">
                  <c:v>343.48177083333331</c:v>
                </c:pt>
                <c:pt idx="133050">
                  <c:v>343.484375</c:v>
                </c:pt>
                <c:pt idx="133051">
                  <c:v>343.48697916666669</c:v>
                </c:pt>
                <c:pt idx="133052">
                  <c:v>343.48958333333331</c:v>
                </c:pt>
                <c:pt idx="133053">
                  <c:v>343.4921875</c:v>
                </c:pt>
                <c:pt idx="133054">
                  <c:v>343.49479166666669</c:v>
                </c:pt>
                <c:pt idx="133055">
                  <c:v>343.49739583333331</c:v>
                </c:pt>
                <c:pt idx="133056">
                  <c:v>343.5</c:v>
                </c:pt>
                <c:pt idx="133057">
                  <c:v>343.50260416666669</c:v>
                </c:pt>
                <c:pt idx="133058">
                  <c:v>343.50520833333331</c:v>
                </c:pt>
                <c:pt idx="133059">
                  <c:v>343.5078125</c:v>
                </c:pt>
                <c:pt idx="133060">
                  <c:v>343.51041666666669</c:v>
                </c:pt>
                <c:pt idx="133061">
                  <c:v>343.51302083333331</c:v>
                </c:pt>
                <c:pt idx="133062">
                  <c:v>343.515625</c:v>
                </c:pt>
                <c:pt idx="133063">
                  <c:v>343.51822916666669</c:v>
                </c:pt>
                <c:pt idx="133064">
                  <c:v>343.52083333333331</c:v>
                </c:pt>
                <c:pt idx="133065">
                  <c:v>343.5234375</c:v>
                </c:pt>
                <c:pt idx="133066">
                  <c:v>343.52604166666669</c:v>
                </c:pt>
                <c:pt idx="133067">
                  <c:v>343.52864583333331</c:v>
                </c:pt>
                <c:pt idx="133068">
                  <c:v>343.53125</c:v>
                </c:pt>
                <c:pt idx="133069">
                  <c:v>343.53385416666669</c:v>
                </c:pt>
                <c:pt idx="133070">
                  <c:v>343.53645833333331</c:v>
                </c:pt>
                <c:pt idx="133071">
                  <c:v>343.5390625</c:v>
                </c:pt>
                <c:pt idx="133072">
                  <c:v>343.54166666666669</c:v>
                </c:pt>
                <c:pt idx="133073">
                  <c:v>343.54427083333331</c:v>
                </c:pt>
                <c:pt idx="133074">
                  <c:v>343.546875</c:v>
                </c:pt>
                <c:pt idx="133075">
                  <c:v>343.54947916666669</c:v>
                </c:pt>
                <c:pt idx="133076">
                  <c:v>343.55208333333331</c:v>
                </c:pt>
                <c:pt idx="133077">
                  <c:v>343.5546875</c:v>
                </c:pt>
                <c:pt idx="133078">
                  <c:v>343.55729166666669</c:v>
                </c:pt>
                <c:pt idx="133079">
                  <c:v>343.55989583333331</c:v>
                </c:pt>
                <c:pt idx="133080">
                  <c:v>343.5625</c:v>
                </c:pt>
                <c:pt idx="133081">
                  <c:v>343.56510416666669</c:v>
                </c:pt>
                <c:pt idx="133082">
                  <c:v>343.56770833333331</c:v>
                </c:pt>
                <c:pt idx="133083">
                  <c:v>343.5703125</c:v>
                </c:pt>
                <c:pt idx="133084">
                  <c:v>343.57291666666669</c:v>
                </c:pt>
                <c:pt idx="133085">
                  <c:v>343.57552083333331</c:v>
                </c:pt>
                <c:pt idx="133086">
                  <c:v>343.578125</c:v>
                </c:pt>
                <c:pt idx="133087">
                  <c:v>343.58072916666669</c:v>
                </c:pt>
                <c:pt idx="133088">
                  <c:v>343.58333333333331</c:v>
                </c:pt>
                <c:pt idx="133089">
                  <c:v>343.5859375</c:v>
                </c:pt>
                <c:pt idx="133090">
                  <c:v>343.58854166666669</c:v>
                </c:pt>
                <c:pt idx="133091">
                  <c:v>343.59114583333331</c:v>
                </c:pt>
                <c:pt idx="133092">
                  <c:v>343.59375</c:v>
                </c:pt>
                <c:pt idx="133093">
                  <c:v>343.59635416666669</c:v>
                </c:pt>
                <c:pt idx="133094">
                  <c:v>343.59895833333331</c:v>
                </c:pt>
                <c:pt idx="133095">
                  <c:v>343.6015625</c:v>
                </c:pt>
                <c:pt idx="133096">
                  <c:v>343.60416666666669</c:v>
                </c:pt>
                <c:pt idx="133097">
                  <c:v>343.60677083333331</c:v>
                </c:pt>
                <c:pt idx="133098">
                  <c:v>343.609375</c:v>
                </c:pt>
                <c:pt idx="133099">
                  <c:v>343.61197916666669</c:v>
                </c:pt>
                <c:pt idx="133100">
                  <c:v>343.61458333333331</c:v>
                </c:pt>
                <c:pt idx="133101">
                  <c:v>343.6171875</c:v>
                </c:pt>
                <c:pt idx="133102">
                  <c:v>343.61979166666669</c:v>
                </c:pt>
                <c:pt idx="133103">
                  <c:v>343.62239583333331</c:v>
                </c:pt>
                <c:pt idx="133104">
                  <c:v>343.625</c:v>
                </c:pt>
                <c:pt idx="133105">
                  <c:v>343.62760416666669</c:v>
                </c:pt>
                <c:pt idx="133106">
                  <c:v>343.63020833333331</c:v>
                </c:pt>
                <c:pt idx="133107">
                  <c:v>343.6328125</c:v>
                </c:pt>
                <c:pt idx="133108">
                  <c:v>343.63541666666669</c:v>
                </c:pt>
                <c:pt idx="133109">
                  <c:v>343.63802083333331</c:v>
                </c:pt>
                <c:pt idx="133110">
                  <c:v>343.640625</c:v>
                </c:pt>
                <c:pt idx="133111">
                  <c:v>343.64322916666669</c:v>
                </c:pt>
                <c:pt idx="133112">
                  <c:v>343.64583333333331</c:v>
                </c:pt>
                <c:pt idx="133113">
                  <c:v>343.6484375</c:v>
                </c:pt>
                <c:pt idx="133114">
                  <c:v>343.65104166666669</c:v>
                </c:pt>
                <c:pt idx="133115">
                  <c:v>343.65364583333331</c:v>
                </c:pt>
                <c:pt idx="133116">
                  <c:v>343.65625</c:v>
                </c:pt>
                <c:pt idx="133117">
                  <c:v>343.65885416666669</c:v>
                </c:pt>
                <c:pt idx="133118">
                  <c:v>343.66145833333331</c:v>
                </c:pt>
                <c:pt idx="133119">
                  <c:v>343.6640625</c:v>
                </c:pt>
                <c:pt idx="133120">
                  <c:v>343.66666666666669</c:v>
                </c:pt>
                <c:pt idx="133121">
                  <c:v>343.66927083333331</c:v>
                </c:pt>
                <c:pt idx="133122">
                  <c:v>343.671875</c:v>
                </c:pt>
                <c:pt idx="133123">
                  <c:v>343.67447916666669</c:v>
                </c:pt>
                <c:pt idx="133124">
                  <c:v>343.67708333333331</c:v>
                </c:pt>
                <c:pt idx="133125">
                  <c:v>343.6796875</c:v>
                </c:pt>
                <c:pt idx="133126">
                  <c:v>343.68229166666669</c:v>
                </c:pt>
                <c:pt idx="133127">
                  <c:v>343.68489583333331</c:v>
                </c:pt>
                <c:pt idx="133128">
                  <c:v>343.6875</c:v>
                </c:pt>
                <c:pt idx="133129">
                  <c:v>343.69010416666669</c:v>
                </c:pt>
                <c:pt idx="133130">
                  <c:v>343.69270833333331</c:v>
                </c:pt>
                <c:pt idx="133131">
                  <c:v>343.6953125</c:v>
                </c:pt>
                <c:pt idx="133132">
                  <c:v>343.69791666666669</c:v>
                </c:pt>
                <c:pt idx="133133">
                  <c:v>343.70052083333331</c:v>
                </c:pt>
                <c:pt idx="133134">
                  <c:v>343.703125</c:v>
                </c:pt>
                <c:pt idx="133135">
                  <c:v>343.70572916666669</c:v>
                </c:pt>
                <c:pt idx="133136">
                  <c:v>343.70833333333331</c:v>
                </c:pt>
                <c:pt idx="133137">
                  <c:v>343.7109375</c:v>
                </c:pt>
                <c:pt idx="133138">
                  <c:v>343.71354166666669</c:v>
                </c:pt>
                <c:pt idx="133139">
                  <c:v>343.71614583333331</c:v>
                </c:pt>
                <c:pt idx="133140">
                  <c:v>343.71875</c:v>
                </c:pt>
                <c:pt idx="133141">
                  <c:v>343.72135416666669</c:v>
                </c:pt>
                <c:pt idx="133142">
                  <c:v>343.72395833333331</c:v>
                </c:pt>
                <c:pt idx="133143">
                  <c:v>343.7265625</c:v>
                </c:pt>
                <c:pt idx="133144">
                  <c:v>343.72916666666669</c:v>
                </c:pt>
                <c:pt idx="133145">
                  <c:v>343.73177083333331</c:v>
                </c:pt>
                <c:pt idx="133146">
                  <c:v>343.734375</c:v>
                </c:pt>
                <c:pt idx="133147">
                  <c:v>343.73697916666669</c:v>
                </c:pt>
                <c:pt idx="133148">
                  <c:v>343.73958333333331</c:v>
                </c:pt>
                <c:pt idx="133149">
                  <c:v>343.7421875</c:v>
                </c:pt>
                <c:pt idx="133150">
                  <c:v>343.74479166666669</c:v>
                </c:pt>
                <c:pt idx="133151">
                  <c:v>343.74739583333331</c:v>
                </c:pt>
                <c:pt idx="133152">
                  <c:v>343.75</c:v>
                </c:pt>
                <c:pt idx="133153">
                  <c:v>343.75260416666669</c:v>
                </c:pt>
                <c:pt idx="133154">
                  <c:v>343.75520833333331</c:v>
                </c:pt>
                <c:pt idx="133155">
                  <c:v>343.7578125</c:v>
                </c:pt>
                <c:pt idx="133156">
                  <c:v>343.76041666666669</c:v>
                </c:pt>
                <c:pt idx="133157">
                  <c:v>343.76302083333331</c:v>
                </c:pt>
                <c:pt idx="133158">
                  <c:v>343.765625</c:v>
                </c:pt>
                <c:pt idx="133159">
                  <c:v>343.76822916666669</c:v>
                </c:pt>
                <c:pt idx="133160">
                  <c:v>343.77083333333331</c:v>
                </c:pt>
                <c:pt idx="133161">
                  <c:v>343.7734375</c:v>
                </c:pt>
                <c:pt idx="133162">
                  <c:v>343.77604166666669</c:v>
                </c:pt>
                <c:pt idx="133163">
                  <c:v>343.77864583333331</c:v>
                </c:pt>
                <c:pt idx="133164">
                  <c:v>343.78125</c:v>
                </c:pt>
                <c:pt idx="133165">
                  <c:v>343.78385416666669</c:v>
                </c:pt>
                <c:pt idx="133166">
                  <c:v>343.78645833333331</c:v>
                </c:pt>
                <c:pt idx="133167">
                  <c:v>343.7890625</c:v>
                </c:pt>
                <c:pt idx="133168">
                  <c:v>343.79166666666669</c:v>
                </c:pt>
                <c:pt idx="133169">
                  <c:v>343.79427083333331</c:v>
                </c:pt>
                <c:pt idx="133170">
                  <c:v>343.796875</c:v>
                </c:pt>
                <c:pt idx="133171">
                  <c:v>343.79947916666669</c:v>
                </c:pt>
                <c:pt idx="133172">
                  <c:v>343.80208333333331</c:v>
                </c:pt>
                <c:pt idx="133173">
                  <c:v>343.8046875</c:v>
                </c:pt>
                <c:pt idx="133174">
                  <c:v>343.80729166666669</c:v>
                </c:pt>
                <c:pt idx="133175">
                  <c:v>343.80989583333331</c:v>
                </c:pt>
                <c:pt idx="133176">
                  <c:v>343.8125</c:v>
                </c:pt>
                <c:pt idx="133177">
                  <c:v>343.81510416666669</c:v>
                </c:pt>
                <c:pt idx="133178">
                  <c:v>343.81770833333331</c:v>
                </c:pt>
                <c:pt idx="133179">
                  <c:v>343.8203125</c:v>
                </c:pt>
                <c:pt idx="133180">
                  <c:v>343.82291666666669</c:v>
                </c:pt>
                <c:pt idx="133181">
                  <c:v>343.82552083333331</c:v>
                </c:pt>
                <c:pt idx="133182">
                  <c:v>343.828125</c:v>
                </c:pt>
                <c:pt idx="133183">
                  <c:v>343.83072916666669</c:v>
                </c:pt>
                <c:pt idx="133184">
                  <c:v>343.83333333333331</c:v>
                </c:pt>
                <c:pt idx="133185">
                  <c:v>343.8359375</c:v>
                </c:pt>
                <c:pt idx="133186">
                  <c:v>343.83854166666669</c:v>
                </c:pt>
                <c:pt idx="133187">
                  <c:v>343.84114583333331</c:v>
                </c:pt>
                <c:pt idx="133188">
                  <c:v>343.84375</c:v>
                </c:pt>
                <c:pt idx="133189">
                  <c:v>343.84635416666669</c:v>
                </c:pt>
                <c:pt idx="133190">
                  <c:v>343.84895833333331</c:v>
                </c:pt>
                <c:pt idx="133191">
                  <c:v>343.8515625</c:v>
                </c:pt>
                <c:pt idx="133192">
                  <c:v>343.85416666666669</c:v>
                </c:pt>
                <c:pt idx="133193">
                  <c:v>343.85677083333331</c:v>
                </c:pt>
                <c:pt idx="133194">
                  <c:v>343.859375</c:v>
                </c:pt>
                <c:pt idx="133195">
                  <c:v>343.86197916666669</c:v>
                </c:pt>
                <c:pt idx="133196">
                  <c:v>343.86458333333331</c:v>
                </c:pt>
                <c:pt idx="133197">
                  <c:v>343.8671875</c:v>
                </c:pt>
                <c:pt idx="133198">
                  <c:v>343.86979166666669</c:v>
                </c:pt>
                <c:pt idx="133199">
                  <c:v>343.87239583333331</c:v>
                </c:pt>
                <c:pt idx="133200">
                  <c:v>343.875</c:v>
                </c:pt>
                <c:pt idx="133201">
                  <c:v>343.87760416666669</c:v>
                </c:pt>
                <c:pt idx="133202">
                  <c:v>343.88020833333331</c:v>
                </c:pt>
                <c:pt idx="133203">
                  <c:v>343.8828125</c:v>
                </c:pt>
                <c:pt idx="133204">
                  <c:v>343.88541666666669</c:v>
                </c:pt>
                <c:pt idx="133205">
                  <c:v>343.88802083333331</c:v>
                </c:pt>
                <c:pt idx="133206">
                  <c:v>343.890625</c:v>
                </c:pt>
                <c:pt idx="133207">
                  <c:v>343.89322916666669</c:v>
                </c:pt>
                <c:pt idx="133208">
                  <c:v>343.89583333333331</c:v>
                </c:pt>
                <c:pt idx="133209">
                  <c:v>343.8984375</c:v>
                </c:pt>
                <c:pt idx="133210">
                  <c:v>343.90104166666669</c:v>
                </c:pt>
                <c:pt idx="133211">
                  <c:v>343.90364583333331</c:v>
                </c:pt>
                <c:pt idx="133212">
                  <c:v>343.90625</c:v>
                </c:pt>
                <c:pt idx="133213">
                  <c:v>343.90885416666669</c:v>
                </c:pt>
                <c:pt idx="133214">
                  <c:v>343.91145833333331</c:v>
                </c:pt>
                <c:pt idx="133215">
                  <c:v>343.9140625</c:v>
                </c:pt>
                <c:pt idx="133216">
                  <c:v>343.91666666666669</c:v>
                </c:pt>
                <c:pt idx="133217">
                  <c:v>343.91927083333331</c:v>
                </c:pt>
                <c:pt idx="133218">
                  <c:v>343.921875</c:v>
                </c:pt>
                <c:pt idx="133219">
                  <c:v>343.92447916666669</c:v>
                </c:pt>
                <c:pt idx="133220">
                  <c:v>343.92708333333331</c:v>
                </c:pt>
                <c:pt idx="133221">
                  <c:v>343.9296875</c:v>
                </c:pt>
                <c:pt idx="133222">
                  <c:v>343.93229166666669</c:v>
                </c:pt>
                <c:pt idx="133223">
                  <c:v>343.93489583333331</c:v>
                </c:pt>
                <c:pt idx="133224">
                  <c:v>343.9375</c:v>
                </c:pt>
                <c:pt idx="133225">
                  <c:v>343.94010416666669</c:v>
                </c:pt>
                <c:pt idx="133226">
                  <c:v>343.94270833333331</c:v>
                </c:pt>
                <c:pt idx="133227">
                  <c:v>343.9453125</c:v>
                </c:pt>
                <c:pt idx="133228">
                  <c:v>343.94791666666669</c:v>
                </c:pt>
                <c:pt idx="133229">
                  <c:v>343.95052083333331</c:v>
                </c:pt>
                <c:pt idx="133230">
                  <c:v>343.953125</c:v>
                </c:pt>
                <c:pt idx="133231">
                  <c:v>343.95572916666669</c:v>
                </c:pt>
                <c:pt idx="133232">
                  <c:v>343.95833333333331</c:v>
                </c:pt>
                <c:pt idx="133233">
                  <c:v>343.9609375</c:v>
                </c:pt>
                <c:pt idx="133234">
                  <c:v>343.96354166666669</c:v>
                </c:pt>
                <c:pt idx="133235">
                  <c:v>343.96614583333331</c:v>
                </c:pt>
                <c:pt idx="133236">
                  <c:v>343.96875</c:v>
                </c:pt>
                <c:pt idx="133237">
                  <c:v>343.97135416666669</c:v>
                </c:pt>
                <c:pt idx="133238">
                  <c:v>343.97395833333331</c:v>
                </c:pt>
                <c:pt idx="133239">
                  <c:v>343.9765625</c:v>
                </c:pt>
                <c:pt idx="133240">
                  <c:v>343.97916666666669</c:v>
                </c:pt>
                <c:pt idx="133241">
                  <c:v>343.98177083333331</c:v>
                </c:pt>
                <c:pt idx="133242">
                  <c:v>343.984375</c:v>
                </c:pt>
                <c:pt idx="133243">
                  <c:v>343.98697916666669</c:v>
                </c:pt>
                <c:pt idx="133244">
                  <c:v>343.98958333333331</c:v>
                </c:pt>
                <c:pt idx="133245">
                  <c:v>343.9921875</c:v>
                </c:pt>
                <c:pt idx="133246">
                  <c:v>343.99479166666669</c:v>
                </c:pt>
                <c:pt idx="133247">
                  <c:v>343.99739583333331</c:v>
                </c:pt>
                <c:pt idx="133248">
                  <c:v>344</c:v>
                </c:pt>
                <c:pt idx="133249">
                  <c:v>344.00260416666669</c:v>
                </c:pt>
                <c:pt idx="133250">
                  <c:v>344.00520833333331</c:v>
                </c:pt>
                <c:pt idx="133251">
                  <c:v>344.0078125</c:v>
                </c:pt>
                <c:pt idx="133252">
                  <c:v>344.01041666666669</c:v>
                </c:pt>
                <c:pt idx="133253">
                  <c:v>344.01302083333331</c:v>
                </c:pt>
                <c:pt idx="133254">
                  <c:v>344.015625</c:v>
                </c:pt>
                <c:pt idx="133255">
                  <c:v>344.01822916666669</c:v>
                </c:pt>
                <c:pt idx="133256">
                  <c:v>344.02083333333331</c:v>
                </c:pt>
                <c:pt idx="133257">
                  <c:v>344.0234375</c:v>
                </c:pt>
                <c:pt idx="133258">
                  <c:v>344.02604166666669</c:v>
                </c:pt>
                <c:pt idx="133259">
                  <c:v>344.02864583333331</c:v>
                </c:pt>
                <c:pt idx="133260">
                  <c:v>344.03125</c:v>
                </c:pt>
                <c:pt idx="133261">
                  <c:v>344.03385416666669</c:v>
                </c:pt>
                <c:pt idx="133262">
                  <c:v>344.03645833333331</c:v>
                </c:pt>
                <c:pt idx="133263">
                  <c:v>344.0390625</c:v>
                </c:pt>
                <c:pt idx="133264">
                  <c:v>344.04166666666669</c:v>
                </c:pt>
                <c:pt idx="133265">
                  <c:v>344.04427083333331</c:v>
                </c:pt>
                <c:pt idx="133266">
                  <c:v>344.046875</c:v>
                </c:pt>
                <c:pt idx="133267">
                  <c:v>344.04947916666669</c:v>
                </c:pt>
                <c:pt idx="133268">
                  <c:v>344.05208333333331</c:v>
                </c:pt>
                <c:pt idx="133269">
                  <c:v>344.0546875</c:v>
                </c:pt>
                <c:pt idx="133270">
                  <c:v>344.05729166666669</c:v>
                </c:pt>
                <c:pt idx="133271">
                  <c:v>344.05989583333331</c:v>
                </c:pt>
                <c:pt idx="133272">
                  <c:v>344.0625</c:v>
                </c:pt>
                <c:pt idx="133273">
                  <c:v>344.06510416666669</c:v>
                </c:pt>
                <c:pt idx="133274">
                  <c:v>344.06770833333331</c:v>
                </c:pt>
                <c:pt idx="133275">
                  <c:v>344.0703125</c:v>
                </c:pt>
                <c:pt idx="133276">
                  <c:v>344.07291666666669</c:v>
                </c:pt>
                <c:pt idx="133277">
                  <c:v>344.07552083333331</c:v>
                </c:pt>
                <c:pt idx="133278">
                  <c:v>344.078125</c:v>
                </c:pt>
                <c:pt idx="133279">
                  <c:v>344.08072916666669</c:v>
                </c:pt>
                <c:pt idx="133280">
                  <c:v>344.08333333333331</c:v>
                </c:pt>
                <c:pt idx="133281">
                  <c:v>344.0859375</c:v>
                </c:pt>
                <c:pt idx="133282">
                  <c:v>344.08854166666669</c:v>
                </c:pt>
                <c:pt idx="133283">
                  <c:v>344.09114583333331</c:v>
                </c:pt>
                <c:pt idx="133284">
                  <c:v>344.09375</c:v>
                </c:pt>
                <c:pt idx="133285">
                  <c:v>344.09635416666669</c:v>
                </c:pt>
                <c:pt idx="133286">
                  <c:v>344.09895833333331</c:v>
                </c:pt>
                <c:pt idx="133287">
                  <c:v>344.1015625</c:v>
                </c:pt>
                <c:pt idx="133288">
                  <c:v>344.10416666666669</c:v>
                </c:pt>
                <c:pt idx="133289">
                  <c:v>344.10677083333331</c:v>
                </c:pt>
                <c:pt idx="133290">
                  <c:v>344.109375</c:v>
                </c:pt>
                <c:pt idx="133291">
                  <c:v>344.11197916666669</c:v>
                </c:pt>
                <c:pt idx="133292">
                  <c:v>344.11458333333331</c:v>
                </c:pt>
                <c:pt idx="133293">
                  <c:v>344.1171875</c:v>
                </c:pt>
                <c:pt idx="133294">
                  <c:v>344.11979166666669</c:v>
                </c:pt>
                <c:pt idx="133295">
                  <c:v>344.12239583333331</c:v>
                </c:pt>
                <c:pt idx="133296">
                  <c:v>344.125</c:v>
                </c:pt>
                <c:pt idx="133297">
                  <c:v>344.12760416666669</c:v>
                </c:pt>
                <c:pt idx="133298">
                  <c:v>344.13020833333331</c:v>
                </c:pt>
                <c:pt idx="133299">
                  <c:v>344.1328125</c:v>
                </c:pt>
                <c:pt idx="133300">
                  <c:v>344.13541666666669</c:v>
                </c:pt>
                <c:pt idx="133301">
                  <c:v>344.13802083333331</c:v>
                </c:pt>
                <c:pt idx="133302">
                  <c:v>344.140625</c:v>
                </c:pt>
                <c:pt idx="133303">
                  <c:v>344.14322916666669</c:v>
                </c:pt>
                <c:pt idx="133304">
                  <c:v>344.14583333333331</c:v>
                </c:pt>
                <c:pt idx="133305">
                  <c:v>344.1484375</c:v>
                </c:pt>
                <c:pt idx="133306">
                  <c:v>344.15104166666669</c:v>
                </c:pt>
                <c:pt idx="133307">
                  <c:v>344.15364583333331</c:v>
                </c:pt>
                <c:pt idx="133308">
                  <c:v>344.15625</c:v>
                </c:pt>
                <c:pt idx="133309">
                  <c:v>344.15885416666669</c:v>
                </c:pt>
                <c:pt idx="133310">
                  <c:v>344.16145833333331</c:v>
                </c:pt>
                <c:pt idx="133311">
                  <c:v>344.1640625</c:v>
                </c:pt>
                <c:pt idx="133312">
                  <c:v>344.16666666666669</c:v>
                </c:pt>
                <c:pt idx="133313">
                  <c:v>344.16927083333331</c:v>
                </c:pt>
                <c:pt idx="133314">
                  <c:v>344.171875</c:v>
                </c:pt>
                <c:pt idx="133315">
                  <c:v>344.17447916666669</c:v>
                </c:pt>
                <c:pt idx="133316">
                  <c:v>344.17708333333331</c:v>
                </c:pt>
                <c:pt idx="133317">
                  <c:v>344.1796875</c:v>
                </c:pt>
                <c:pt idx="133318">
                  <c:v>344.18229166666669</c:v>
                </c:pt>
                <c:pt idx="133319">
                  <c:v>344.18489583333331</c:v>
                </c:pt>
                <c:pt idx="133320">
                  <c:v>344.1875</c:v>
                </c:pt>
                <c:pt idx="133321">
                  <c:v>344.19010416666669</c:v>
                </c:pt>
                <c:pt idx="133322">
                  <c:v>344.19270833333331</c:v>
                </c:pt>
                <c:pt idx="133323">
                  <c:v>344.1953125</c:v>
                </c:pt>
                <c:pt idx="133324">
                  <c:v>344.19791666666669</c:v>
                </c:pt>
                <c:pt idx="133325">
                  <c:v>344.20052083333331</c:v>
                </c:pt>
                <c:pt idx="133326">
                  <c:v>344.203125</c:v>
                </c:pt>
                <c:pt idx="133327">
                  <c:v>344.20572916666669</c:v>
                </c:pt>
                <c:pt idx="133328">
                  <c:v>344.20833333333331</c:v>
                </c:pt>
                <c:pt idx="133329">
                  <c:v>344.2109375</c:v>
                </c:pt>
                <c:pt idx="133330">
                  <c:v>344.21354166666669</c:v>
                </c:pt>
                <c:pt idx="133331">
                  <c:v>344.21614583333331</c:v>
                </c:pt>
                <c:pt idx="133332">
                  <c:v>344.21875</c:v>
                </c:pt>
                <c:pt idx="133333">
                  <c:v>344.22135416666669</c:v>
                </c:pt>
                <c:pt idx="133334">
                  <c:v>344.22395833333331</c:v>
                </c:pt>
                <c:pt idx="133335">
                  <c:v>344.2265625</c:v>
                </c:pt>
                <c:pt idx="133336">
                  <c:v>344.22916666666669</c:v>
                </c:pt>
                <c:pt idx="133337">
                  <c:v>344.23177083333331</c:v>
                </c:pt>
                <c:pt idx="133338">
                  <c:v>344.234375</c:v>
                </c:pt>
                <c:pt idx="133339">
                  <c:v>344.23697916666669</c:v>
                </c:pt>
                <c:pt idx="133340">
                  <c:v>344.23958333333331</c:v>
                </c:pt>
                <c:pt idx="133341">
                  <c:v>344.2421875</c:v>
                </c:pt>
                <c:pt idx="133342">
                  <c:v>344.24479166666669</c:v>
                </c:pt>
                <c:pt idx="133343">
                  <c:v>344.24739583333331</c:v>
                </c:pt>
                <c:pt idx="133344">
                  <c:v>344.25</c:v>
                </c:pt>
                <c:pt idx="133345">
                  <c:v>344.25260416666669</c:v>
                </c:pt>
                <c:pt idx="133346">
                  <c:v>344.25520833333331</c:v>
                </c:pt>
                <c:pt idx="133347">
                  <c:v>344.2578125</c:v>
                </c:pt>
                <c:pt idx="133348">
                  <c:v>344.26041666666669</c:v>
                </c:pt>
                <c:pt idx="133349">
                  <c:v>344.26302083333331</c:v>
                </c:pt>
                <c:pt idx="133350">
                  <c:v>344.265625</c:v>
                </c:pt>
                <c:pt idx="133351">
                  <c:v>344.26822916666669</c:v>
                </c:pt>
                <c:pt idx="133352">
                  <c:v>344.27083333333331</c:v>
                </c:pt>
                <c:pt idx="133353">
                  <c:v>344.2734375</c:v>
                </c:pt>
                <c:pt idx="133354">
                  <c:v>344.27604166666669</c:v>
                </c:pt>
                <c:pt idx="133355">
                  <c:v>344.27864583333331</c:v>
                </c:pt>
                <c:pt idx="133356">
                  <c:v>344.28125</c:v>
                </c:pt>
                <c:pt idx="133357">
                  <c:v>344.28385416666669</c:v>
                </c:pt>
                <c:pt idx="133358">
                  <c:v>344.28645833333331</c:v>
                </c:pt>
                <c:pt idx="133359">
                  <c:v>344.2890625</c:v>
                </c:pt>
                <c:pt idx="133360">
                  <c:v>344.29166666666669</c:v>
                </c:pt>
                <c:pt idx="133361">
                  <c:v>344.29427083333331</c:v>
                </c:pt>
                <c:pt idx="133362">
                  <c:v>344.296875</c:v>
                </c:pt>
                <c:pt idx="133363">
                  <c:v>344.29947916666669</c:v>
                </c:pt>
                <c:pt idx="133364">
                  <c:v>344.30208333333331</c:v>
                </c:pt>
                <c:pt idx="133365">
                  <c:v>344.3046875</c:v>
                </c:pt>
                <c:pt idx="133366">
                  <c:v>344.30729166666669</c:v>
                </c:pt>
                <c:pt idx="133367">
                  <c:v>344.30989583333331</c:v>
                </c:pt>
                <c:pt idx="133368">
                  <c:v>344.3125</c:v>
                </c:pt>
                <c:pt idx="133369">
                  <c:v>344.31510416666669</c:v>
                </c:pt>
                <c:pt idx="133370">
                  <c:v>344.31770833333331</c:v>
                </c:pt>
                <c:pt idx="133371">
                  <c:v>344.3203125</c:v>
                </c:pt>
                <c:pt idx="133372">
                  <c:v>344.32291666666669</c:v>
                </c:pt>
                <c:pt idx="133373">
                  <c:v>344.32552083333331</c:v>
                </c:pt>
                <c:pt idx="133374">
                  <c:v>344.328125</c:v>
                </c:pt>
                <c:pt idx="133375">
                  <c:v>344.33072916666669</c:v>
                </c:pt>
                <c:pt idx="133376">
                  <c:v>344.33333333333331</c:v>
                </c:pt>
                <c:pt idx="133377">
                  <c:v>344.3359375</c:v>
                </c:pt>
                <c:pt idx="133378">
                  <c:v>344.33854166666669</c:v>
                </c:pt>
                <c:pt idx="133379">
                  <c:v>344.34114583333331</c:v>
                </c:pt>
                <c:pt idx="133380">
                  <c:v>344.34375</c:v>
                </c:pt>
                <c:pt idx="133381">
                  <c:v>344.34635416666669</c:v>
                </c:pt>
                <c:pt idx="133382">
                  <c:v>344.34895833333331</c:v>
                </c:pt>
                <c:pt idx="133383">
                  <c:v>344.3515625</c:v>
                </c:pt>
                <c:pt idx="133384">
                  <c:v>344.35416666666669</c:v>
                </c:pt>
                <c:pt idx="133385">
                  <c:v>344.35677083333331</c:v>
                </c:pt>
                <c:pt idx="133386">
                  <c:v>344.359375</c:v>
                </c:pt>
                <c:pt idx="133387">
                  <c:v>344.36197916666669</c:v>
                </c:pt>
                <c:pt idx="133388">
                  <c:v>344.36458333333331</c:v>
                </c:pt>
                <c:pt idx="133389">
                  <c:v>344.3671875</c:v>
                </c:pt>
                <c:pt idx="133390">
                  <c:v>344.36979166666669</c:v>
                </c:pt>
                <c:pt idx="133391">
                  <c:v>344.37239583333331</c:v>
                </c:pt>
                <c:pt idx="133392">
                  <c:v>344.375</c:v>
                </c:pt>
                <c:pt idx="133393">
                  <c:v>344.37760416666669</c:v>
                </c:pt>
                <c:pt idx="133394">
                  <c:v>344.38020833333331</c:v>
                </c:pt>
                <c:pt idx="133395">
                  <c:v>344.3828125</c:v>
                </c:pt>
                <c:pt idx="133396">
                  <c:v>344.38541666666669</c:v>
                </c:pt>
                <c:pt idx="133397">
                  <c:v>344.38802083333331</c:v>
                </c:pt>
                <c:pt idx="133398">
                  <c:v>344.390625</c:v>
                </c:pt>
                <c:pt idx="133399">
                  <c:v>344.39322916666669</c:v>
                </c:pt>
                <c:pt idx="133400">
                  <c:v>344.39583333333331</c:v>
                </c:pt>
                <c:pt idx="133401">
                  <c:v>344.3984375</c:v>
                </c:pt>
                <c:pt idx="133402">
                  <c:v>344.40104166666669</c:v>
                </c:pt>
                <c:pt idx="133403">
                  <c:v>344.40364583333331</c:v>
                </c:pt>
                <c:pt idx="133404">
                  <c:v>344.40625</c:v>
                </c:pt>
                <c:pt idx="133405">
                  <c:v>344.40885416666669</c:v>
                </c:pt>
                <c:pt idx="133406">
                  <c:v>344.41145833333331</c:v>
                </c:pt>
                <c:pt idx="133407">
                  <c:v>344.4140625</c:v>
                </c:pt>
                <c:pt idx="133408">
                  <c:v>344.41666666666669</c:v>
                </c:pt>
                <c:pt idx="133409">
                  <c:v>344.41927083333331</c:v>
                </c:pt>
                <c:pt idx="133410">
                  <c:v>344.421875</c:v>
                </c:pt>
                <c:pt idx="133411">
                  <c:v>344.42447916666669</c:v>
                </c:pt>
                <c:pt idx="133412">
                  <c:v>344.42708333333331</c:v>
                </c:pt>
                <c:pt idx="133413">
                  <c:v>344.4296875</c:v>
                </c:pt>
                <c:pt idx="133414">
                  <c:v>344.43229166666669</c:v>
                </c:pt>
                <c:pt idx="133415">
                  <c:v>344.43489583333331</c:v>
                </c:pt>
                <c:pt idx="133416">
                  <c:v>344.4375</c:v>
                </c:pt>
                <c:pt idx="133417">
                  <c:v>344.44010416666669</c:v>
                </c:pt>
                <c:pt idx="133418">
                  <c:v>344.44270833333331</c:v>
                </c:pt>
                <c:pt idx="133419">
                  <c:v>344.4453125</c:v>
                </c:pt>
                <c:pt idx="133420">
                  <c:v>344.44791666666669</c:v>
                </c:pt>
                <c:pt idx="133421">
                  <c:v>344.45052083333331</c:v>
                </c:pt>
                <c:pt idx="133422">
                  <c:v>344.453125</c:v>
                </c:pt>
                <c:pt idx="133423">
                  <c:v>344.45572916666669</c:v>
                </c:pt>
                <c:pt idx="133424">
                  <c:v>344.45833333333331</c:v>
                </c:pt>
                <c:pt idx="133425">
                  <c:v>344.4609375</c:v>
                </c:pt>
                <c:pt idx="133426">
                  <c:v>344.46354166666669</c:v>
                </c:pt>
                <c:pt idx="133427">
                  <c:v>344.46614583333331</c:v>
                </c:pt>
                <c:pt idx="133428">
                  <c:v>344.46875</c:v>
                </c:pt>
                <c:pt idx="133429">
                  <c:v>344.47135416666669</c:v>
                </c:pt>
                <c:pt idx="133430">
                  <c:v>344.47395833333331</c:v>
                </c:pt>
                <c:pt idx="133431">
                  <c:v>344.4765625</c:v>
                </c:pt>
                <c:pt idx="133432">
                  <c:v>344.47916666666669</c:v>
                </c:pt>
                <c:pt idx="133433">
                  <c:v>344.48177083333331</c:v>
                </c:pt>
                <c:pt idx="133434">
                  <c:v>344.484375</c:v>
                </c:pt>
                <c:pt idx="133435">
                  <c:v>344.48697916666669</c:v>
                </c:pt>
                <c:pt idx="133436">
                  <c:v>344.48958333333331</c:v>
                </c:pt>
                <c:pt idx="133437">
                  <c:v>344.4921875</c:v>
                </c:pt>
                <c:pt idx="133438">
                  <c:v>344.49479166666669</c:v>
                </c:pt>
                <c:pt idx="133439">
                  <c:v>344.49739583333331</c:v>
                </c:pt>
                <c:pt idx="133440">
                  <c:v>344.5</c:v>
                </c:pt>
                <c:pt idx="133441">
                  <c:v>344.50260416666669</c:v>
                </c:pt>
                <c:pt idx="133442">
                  <c:v>344.50520833333331</c:v>
                </c:pt>
                <c:pt idx="133443">
                  <c:v>344.5078125</c:v>
                </c:pt>
                <c:pt idx="133444">
                  <c:v>344.51041666666669</c:v>
                </c:pt>
                <c:pt idx="133445">
                  <c:v>344.51302083333331</c:v>
                </c:pt>
                <c:pt idx="133446">
                  <c:v>344.515625</c:v>
                </c:pt>
                <c:pt idx="133447">
                  <c:v>344.51822916666669</c:v>
                </c:pt>
                <c:pt idx="133448">
                  <c:v>344.52083333333331</c:v>
                </c:pt>
                <c:pt idx="133449">
                  <c:v>344.5234375</c:v>
                </c:pt>
                <c:pt idx="133450">
                  <c:v>344.52604166666669</c:v>
                </c:pt>
                <c:pt idx="133451">
                  <c:v>344.52864583333331</c:v>
                </c:pt>
                <c:pt idx="133452">
                  <c:v>344.53125</c:v>
                </c:pt>
                <c:pt idx="133453">
                  <c:v>344.53385416666669</c:v>
                </c:pt>
                <c:pt idx="133454">
                  <c:v>344.53645833333331</c:v>
                </c:pt>
                <c:pt idx="133455">
                  <c:v>344.5390625</c:v>
                </c:pt>
                <c:pt idx="133456">
                  <c:v>344.54166666666669</c:v>
                </c:pt>
                <c:pt idx="133457">
                  <c:v>344.54427083333331</c:v>
                </c:pt>
                <c:pt idx="133458">
                  <c:v>344.546875</c:v>
                </c:pt>
                <c:pt idx="133459">
                  <c:v>344.54947916666669</c:v>
                </c:pt>
                <c:pt idx="133460">
                  <c:v>344.55208333333331</c:v>
                </c:pt>
                <c:pt idx="133461">
                  <c:v>344.5546875</c:v>
                </c:pt>
                <c:pt idx="133462">
                  <c:v>344.55729166666669</c:v>
                </c:pt>
                <c:pt idx="133463">
                  <c:v>344.55989583333331</c:v>
                </c:pt>
                <c:pt idx="133464">
                  <c:v>344.5625</c:v>
                </c:pt>
                <c:pt idx="133465">
                  <c:v>344.56510416666669</c:v>
                </c:pt>
                <c:pt idx="133466">
                  <c:v>344.56770833333331</c:v>
                </c:pt>
                <c:pt idx="133467">
                  <c:v>344.5703125</c:v>
                </c:pt>
                <c:pt idx="133468">
                  <c:v>344.57291666666669</c:v>
                </c:pt>
                <c:pt idx="133469">
                  <c:v>344.57552083333331</c:v>
                </c:pt>
                <c:pt idx="133470">
                  <c:v>344.578125</c:v>
                </c:pt>
                <c:pt idx="133471">
                  <c:v>344.58072916666669</c:v>
                </c:pt>
                <c:pt idx="133472">
                  <c:v>344.58333333333331</c:v>
                </c:pt>
                <c:pt idx="133473">
                  <c:v>344.5859375</c:v>
                </c:pt>
                <c:pt idx="133474">
                  <c:v>344.58854166666669</c:v>
                </c:pt>
                <c:pt idx="133475">
                  <c:v>344.59114583333331</c:v>
                </c:pt>
                <c:pt idx="133476">
                  <c:v>344.59375</c:v>
                </c:pt>
                <c:pt idx="133477">
                  <c:v>344.59635416666669</c:v>
                </c:pt>
                <c:pt idx="133478">
                  <c:v>344.59895833333331</c:v>
                </c:pt>
                <c:pt idx="133479">
                  <c:v>344.6015625</c:v>
                </c:pt>
                <c:pt idx="133480">
                  <c:v>344.60416666666669</c:v>
                </c:pt>
                <c:pt idx="133481">
                  <c:v>344.60677083333331</c:v>
                </c:pt>
                <c:pt idx="133482">
                  <c:v>344.609375</c:v>
                </c:pt>
                <c:pt idx="133483">
                  <c:v>344.61197916666669</c:v>
                </c:pt>
                <c:pt idx="133484">
                  <c:v>344.61458333333331</c:v>
                </c:pt>
                <c:pt idx="133485">
                  <c:v>344.6171875</c:v>
                </c:pt>
                <c:pt idx="133486">
                  <c:v>344.61979166666669</c:v>
                </c:pt>
                <c:pt idx="133487">
                  <c:v>344.62239583333331</c:v>
                </c:pt>
                <c:pt idx="133488">
                  <c:v>344.625</c:v>
                </c:pt>
                <c:pt idx="133489">
                  <c:v>344.62760416666669</c:v>
                </c:pt>
                <c:pt idx="133490">
                  <c:v>344.63020833333331</c:v>
                </c:pt>
                <c:pt idx="133491">
                  <c:v>344.6328125</c:v>
                </c:pt>
                <c:pt idx="133492">
                  <c:v>344.63541666666669</c:v>
                </c:pt>
                <c:pt idx="133493">
                  <c:v>344.63802083333331</c:v>
                </c:pt>
                <c:pt idx="133494">
                  <c:v>344.640625</c:v>
                </c:pt>
                <c:pt idx="133495">
                  <c:v>344.64322916666669</c:v>
                </c:pt>
                <c:pt idx="133496">
                  <c:v>344.64583333333331</c:v>
                </c:pt>
                <c:pt idx="133497">
                  <c:v>344.6484375</c:v>
                </c:pt>
                <c:pt idx="133498">
                  <c:v>344.65104166666669</c:v>
                </c:pt>
                <c:pt idx="133499">
                  <c:v>344.65364583333331</c:v>
                </c:pt>
                <c:pt idx="133500">
                  <c:v>344.65625</c:v>
                </c:pt>
                <c:pt idx="133501">
                  <c:v>344.65885416666669</c:v>
                </c:pt>
                <c:pt idx="133502">
                  <c:v>344.66145833333331</c:v>
                </c:pt>
                <c:pt idx="133503">
                  <c:v>344.6640625</c:v>
                </c:pt>
                <c:pt idx="133504">
                  <c:v>344.66666666666669</c:v>
                </c:pt>
                <c:pt idx="133505">
                  <c:v>344.66927083333331</c:v>
                </c:pt>
                <c:pt idx="133506">
                  <c:v>344.671875</c:v>
                </c:pt>
                <c:pt idx="133507">
                  <c:v>344.67447916666669</c:v>
                </c:pt>
                <c:pt idx="133508">
                  <c:v>344.67708333333331</c:v>
                </c:pt>
                <c:pt idx="133509">
                  <c:v>344.6796875</c:v>
                </c:pt>
                <c:pt idx="133510">
                  <c:v>344.68229166666669</c:v>
                </c:pt>
                <c:pt idx="133511">
                  <c:v>344.68489583333331</c:v>
                </c:pt>
                <c:pt idx="133512">
                  <c:v>344.6875</c:v>
                </c:pt>
                <c:pt idx="133513">
                  <c:v>344.69010416666669</c:v>
                </c:pt>
                <c:pt idx="133514">
                  <c:v>344.69270833333331</c:v>
                </c:pt>
                <c:pt idx="133515">
                  <c:v>344.6953125</c:v>
                </c:pt>
                <c:pt idx="133516">
                  <c:v>344.69791666666669</c:v>
                </c:pt>
                <c:pt idx="133517">
                  <c:v>344.70052083333331</c:v>
                </c:pt>
                <c:pt idx="133518">
                  <c:v>344.703125</c:v>
                </c:pt>
                <c:pt idx="133519">
                  <c:v>344.70572916666669</c:v>
                </c:pt>
                <c:pt idx="133520">
                  <c:v>344.70833333333331</c:v>
                </c:pt>
                <c:pt idx="133521">
                  <c:v>344.7109375</c:v>
                </c:pt>
                <c:pt idx="133522">
                  <c:v>344.71354166666669</c:v>
                </c:pt>
                <c:pt idx="133523">
                  <c:v>344.71614583333331</c:v>
                </c:pt>
                <c:pt idx="133524">
                  <c:v>344.71875</c:v>
                </c:pt>
                <c:pt idx="133525">
                  <c:v>344.72135416666669</c:v>
                </c:pt>
                <c:pt idx="133526">
                  <c:v>344.72395833333331</c:v>
                </c:pt>
                <c:pt idx="133527">
                  <c:v>344.7265625</c:v>
                </c:pt>
                <c:pt idx="133528">
                  <c:v>344.72916666666669</c:v>
                </c:pt>
                <c:pt idx="133529">
                  <c:v>344.73177083333331</c:v>
                </c:pt>
                <c:pt idx="133530">
                  <c:v>344.734375</c:v>
                </c:pt>
                <c:pt idx="133531">
                  <c:v>344.73697916666669</c:v>
                </c:pt>
                <c:pt idx="133532">
                  <c:v>344.73958333333331</c:v>
                </c:pt>
                <c:pt idx="133533">
                  <c:v>344.7421875</c:v>
                </c:pt>
                <c:pt idx="133534">
                  <c:v>344.74479166666669</c:v>
                </c:pt>
                <c:pt idx="133535">
                  <c:v>344.74739583333331</c:v>
                </c:pt>
                <c:pt idx="133536">
                  <c:v>344.75</c:v>
                </c:pt>
                <c:pt idx="133537">
                  <c:v>344.75260416666669</c:v>
                </c:pt>
                <c:pt idx="133538">
                  <c:v>344.75520833333331</c:v>
                </c:pt>
                <c:pt idx="133539">
                  <c:v>344.7578125</c:v>
                </c:pt>
                <c:pt idx="133540">
                  <c:v>344.76041666666669</c:v>
                </c:pt>
                <c:pt idx="133541">
                  <c:v>344.76302083333331</c:v>
                </c:pt>
                <c:pt idx="133542">
                  <c:v>344.765625</c:v>
                </c:pt>
                <c:pt idx="133543">
                  <c:v>344.76822916666669</c:v>
                </c:pt>
                <c:pt idx="133544">
                  <c:v>344.77083333333331</c:v>
                </c:pt>
                <c:pt idx="133545">
                  <c:v>344.7734375</c:v>
                </c:pt>
                <c:pt idx="133546">
                  <c:v>344.77604166666669</c:v>
                </c:pt>
                <c:pt idx="133547">
                  <c:v>344.77864583333331</c:v>
                </c:pt>
                <c:pt idx="133548">
                  <c:v>344.78125</c:v>
                </c:pt>
                <c:pt idx="133549">
                  <c:v>344.78385416666669</c:v>
                </c:pt>
                <c:pt idx="133550">
                  <c:v>344.78645833333331</c:v>
                </c:pt>
                <c:pt idx="133551">
                  <c:v>344.7890625</c:v>
                </c:pt>
                <c:pt idx="133552">
                  <c:v>344.79166666666669</c:v>
                </c:pt>
                <c:pt idx="133553">
                  <c:v>344.79427083333331</c:v>
                </c:pt>
                <c:pt idx="133554">
                  <c:v>344.796875</c:v>
                </c:pt>
                <c:pt idx="133555">
                  <c:v>344.79947916666669</c:v>
                </c:pt>
                <c:pt idx="133556">
                  <c:v>344.80208333333331</c:v>
                </c:pt>
                <c:pt idx="133557">
                  <c:v>344.8046875</c:v>
                </c:pt>
                <c:pt idx="133558">
                  <c:v>344.80729166666669</c:v>
                </c:pt>
                <c:pt idx="133559">
                  <c:v>344.80989583333331</c:v>
                </c:pt>
                <c:pt idx="133560">
                  <c:v>344.8125</c:v>
                </c:pt>
                <c:pt idx="133561">
                  <c:v>344.81510416666669</c:v>
                </c:pt>
                <c:pt idx="133562">
                  <c:v>344.81770833333331</c:v>
                </c:pt>
                <c:pt idx="133563">
                  <c:v>344.8203125</c:v>
                </c:pt>
                <c:pt idx="133564">
                  <c:v>344.82291666666669</c:v>
                </c:pt>
                <c:pt idx="133565">
                  <c:v>344.82552083333331</c:v>
                </c:pt>
                <c:pt idx="133566">
                  <c:v>344.828125</c:v>
                </c:pt>
                <c:pt idx="133567">
                  <c:v>344.83072916666669</c:v>
                </c:pt>
                <c:pt idx="133568">
                  <c:v>344.83333333333331</c:v>
                </c:pt>
                <c:pt idx="133569">
                  <c:v>344.8359375</c:v>
                </c:pt>
                <c:pt idx="133570">
                  <c:v>344.83854166666669</c:v>
                </c:pt>
                <c:pt idx="133571">
                  <c:v>344.84114583333331</c:v>
                </c:pt>
                <c:pt idx="133572">
                  <c:v>344.84375</c:v>
                </c:pt>
                <c:pt idx="133573">
                  <c:v>344.84635416666669</c:v>
                </c:pt>
                <c:pt idx="133574">
                  <c:v>344.84895833333331</c:v>
                </c:pt>
                <c:pt idx="133575">
                  <c:v>344.8515625</c:v>
                </c:pt>
                <c:pt idx="133576">
                  <c:v>344.85416666666669</c:v>
                </c:pt>
                <c:pt idx="133577">
                  <c:v>344.85677083333331</c:v>
                </c:pt>
                <c:pt idx="133578">
                  <c:v>344.859375</c:v>
                </c:pt>
                <c:pt idx="133579">
                  <c:v>344.86197916666669</c:v>
                </c:pt>
                <c:pt idx="133580">
                  <c:v>344.86458333333331</c:v>
                </c:pt>
                <c:pt idx="133581">
                  <c:v>344.8671875</c:v>
                </c:pt>
                <c:pt idx="133582">
                  <c:v>344.86979166666669</c:v>
                </c:pt>
                <c:pt idx="133583">
                  <c:v>344.87239583333331</c:v>
                </c:pt>
                <c:pt idx="133584">
                  <c:v>344.875</c:v>
                </c:pt>
                <c:pt idx="133585">
                  <c:v>344.87760416666669</c:v>
                </c:pt>
                <c:pt idx="133586">
                  <c:v>344.88020833333331</c:v>
                </c:pt>
                <c:pt idx="133587">
                  <c:v>344.8828125</c:v>
                </c:pt>
                <c:pt idx="133588">
                  <c:v>344.88541666666669</c:v>
                </c:pt>
                <c:pt idx="133589">
                  <c:v>344.88802083333331</c:v>
                </c:pt>
                <c:pt idx="133590">
                  <c:v>344.890625</c:v>
                </c:pt>
                <c:pt idx="133591">
                  <c:v>344.89322916666669</c:v>
                </c:pt>
                <c:pt idx="133592">
                  <c:v>344.89583333333331</c:v>
                </c:pt>
                <c:pt idx="133593">
                  <c:v>344.8984375</c:v>
                </c:pt>
                <c:pt idx="133594">
                  <c:v>344.90104166666669</c:v>
                </c:pt>
                <c:pt idx="133595">
                  <c:v>344.90364583333331</c:v>
                </c:pt>
                <c:pt idx="133596">
                  <c:v>344.90625</c:v>
                </c:pt>
                <c:pt idx="133597">
                  <c:v>344.90885416666669</c:v>
                </c:pt>
                <c:pt idx="133598">
                  <c:v>344.91145833333331</c:v>
                </c:pt>
                <c:pt idx="133599">
                  <c:v>344.9140625</c:v>
                </c:pt>
                <c:pt idx="133600">
                  <c:v>344.91666666666669</c:v>
                </c:pt>
                <c:pt idx="133601">
                  <c:v>344.91927083333331</c:v>
                </c:pt>
                <c:pt idx="133602">
                  <c:v>344.921875</c:v>
                </c:pt>
                <c:pt idx="133603">
                  <c:v>344.92447916666669</c:v>
                </c:pt>
                <c:pt idx="133604">
                  <c:v>344.92708333333331</c:v>
                </c:pt>
                <c:pt idx="133605">
                  <c:v>344.9296875</c:v>
                </c:pt>
                <c:pt idx="133606">
                  <c:v>344.93229166666669</c:v>
                </c:pt>
                <c:pt idx="133607">
                  <c:v>344.93489583333331</c:v>
                </c:pt>
                <c:pt idx="133608">
                  <c:v>344.9375</c:v>
                </c:pt>
                <c:pt idx="133609">
                  <c:v>344.94010416666669</c:v>
                </c:pt>
                <c:pt idx="133610">
                  <c:v>344.94270833333331</c:v>
                </c:pt>
                <c:pt idx="133611">
                  <c:v>344.9453125</c:v>
                </c:pt>
                <c:pt idx="133612">
                  <c:v>344.94791666666669</c:v>
                </c:pt>
                <c:pt idx="133613">
                  <c:v>344.95052083333331</c:v>
                </c:pt>
                <c:pt idx="133614">
                  <c:v>344.953125</c:v>
                </c:pt>
                <c:pt idx="133615">
                  <c:v>344.95572916666669</c:v>
                </c:pt>
                <c:pt idx="133616">
                  <c:v>344.95833333333331</c:v>
                </c:pt>
                <c:pt idx="133617">
                  <c:v>344.9609375</c:v>
                </c:pt>
                <c:pt idx="133618">
                  <c:v>344.96354166666669</c:v>
                </c:pt>
                <c:pt idx="133619">
                  <c:v>344.96614583333331</c:v>
                </c:pt>
                <c:pt idx="133620">
                  <c:v>344.96875</c:v>
                </c:pt>
                <c:pt idx="133621">
                  <c:v>344.97135416666669</c:v>
                </c:pt>
                <c:pt idx="133622">
                  <c:v>344.97395833333331</c:v>
                </c:pt>
                <c:pt idx="133623">
                  <c:v>344.9765625</c:v>
                </c:pt>
                <c:pt idx="133624">
                  <c:v>344.97916666666669</c:v>
                </c:pt>
                <c:pt idx="133625">
                  <c:v>344.98177083333331</c:v>
                </c:pt>
                <c:pt idx="133626">
                  <c:v>344.984375</c:v>
                </c:pt>
                <c:pt idx="133627">
                  <c:v>344.98697916666669</c:v>
                </c:pt>
                <c:pt idx="133628">
                  <c:v>344.98958333333331</c:v>
                </c:pt>
                <c:pt idx="133629">
                  <c:v>344.9921875</c:v>
                </c:pt>
                <c:pt idx="133630">
                  <c:v>344.99479166666669</c:v>
                </c:pt>
                <c:pt idx="133631">
                  <c:v>344.99739583333331</c:v>
                </c:pt>
                <c:pt idx="133632">
                  <c:v>345</c:v>
                </c:pt>
                <c:pt idx="133633">
                  <c:v>345.00260416666669</c:v>
                </c:pt>
                <c:pt idx="133634">
                  <c:v>345.00520833333331</c:v>
                </c:pt>
                <c:pt idx="133635">
                  <c:v>345.0078125</c:v>
                </c:pt>
                <c:pt idx="133636">
                  <c:v>345.01041666666669</c:v>
                </c:pt>
                <c:pt idx="133637">
                  <c:v>345.01302083333331</c:v>
                </c:pt>
                <c:pt idx="133638">
                  <c:v>345.015625</c:v>
                </c:pt>
                <c:pt idx="133639">
                  <c:v>345.01822916666669</c:v>
                </c:pt>
                <c:pt idx="133640">
                  <c:v>345.02083333333331</c:v>
                </c:pt>
                <c:pt idx="133641">
                  <c:v>345.0234375</c:v>
                </c:pt>
                <c:pt idx="133642">
                  <c:v>345.02604166666669</c:v>
                </c:pt>
                <c:pt idx="133643">
                  <c:v>345.02864583333331</c:v>
                </c:pt>
                <c:pt idx="133644">
                  <c:v>345.03125</c:v>
                </c:pt>
                <c:pt idx="133645">
                  <c:v>345.03385416666669</c:v>
                </c:pt>
                <c:pt idx="133646">
                  <c:v>345.03645833333331</c:v>
                </c:pt>
                <c:pt idx="133647">
                  <c:v>345.0390625</c:v>
                </c:pt>
                <c:pt idx="133648">
                  <c:v>345.04166666666669</c:v>
                </c:pt>
                <c:pt idx="133649">
                  <c:v>345.04427083333331</c:v>
                </c:pt>
                <c:pt idx="133650">
                  <c:v>345.046875</c:v>
                </c:pt>
                <c:pt idx="133651">
                  <c:v>345.04947916666669</c:v>
                </c:pt>
                <c:pt idx="133652">
                  <c:v>345.05208333333331</c:v>
                </c:pt>
                <c:pt idx="133653">
                  <c:v>345.0546875</c:v>
                </c:pt>
                <c:pt idx="133654">
                  <c:v>345.05729166666669</c:v>
                </c:pt>
                <c:pt idx="133655">
                  <c:v>345.05989583333331</c:v>
                </c:pt>
                <c:pt idx="133656">
                  <c:v>345.0625</c:v>
                </c:pt>
                <c:pt idx="133657">
                  <c:v>345.06510416666669</c:v>
                </c:pt>
                <c:pt idx="133658">
                  <c:v>345.06770833333331</c:v>
                </c:pt>
                <c:pt idx="133659">
                  <c:v>345.0703125</c:v>
                </c:pt>
                <c:pt idx="133660">
                  <c:v>345.07291666666669</c:v>
                </c:pt>
                <c:pt idx="133661">
                  <c:v>345.07552083333331</c:v>
                </c:pt>
                <c:pt idx="133662">
                  <c:v>345.078125</c:v>
                </c:pt>
                <c:pt idx="133663">
                  <c:v>345.08072916666669</c:v>
                </c:pt>
                <c:pt idx="133664">
                  <c:v>345.08333333333331</c:v>
                </c:pt>
                <c:pt idx="133665">
                  <c:v>345.0859375</c:v>
                </c:pt>
                <c:pt idx="133666">
                  <c:v>345.08854166666669</c:v>
                </c:pt>
                <c:pt idx="133667">
                  <c:v>345.09114583333331</c:v>
                </c:pt>
                <c:pt idx="133668">
                  <c:v>345.09375</c:v>
                </c:pt>
                <c:pt idx="133669">
                  <c:v>345.09635416666669</c:v>
                </c:pt>
                <c:pt idx="133670">
                  <c:v>345.09895833333331</c:v>
                </c:pt>
                <c:pt idx="133671">
                  <c:v>345.1015625</c:v>
                </c:pt>
                <c:pt idx="133672">
                  <c:v>345.10416666666669</c:v>
                </c:pt>
                <c:pt idx="133673">
                  <c:v>345.10677083333331</c:v>
                </c:pt>
                <c:pt idx="133674">
                  <c:v>345.109375</c:v>
                </c:pt>
                <c:pt idx="133675">
                  <c:v>345.11197916666669</c:v>
                </c:pt>
                <c:pt idx="133676">
                  <c:v>345.11458333333331</c:v>
                </c:pt>
                <c:pt idx="133677">
                  <c:v>345.1171875</c:v>
                </c:pt>
                <c:pt idx="133678">
                  <c:v>345.11979166666669</c:v>
                </c:pt>
                <c:pt idx="133679">
                  <c:v>345.12239583333331</c:v>
                </c:pt>
                <c:pt idx="133680">
                  <c:v>345.125</c:v>
                </c:pt>
                <c:pt idx="133681">
                  <c:v>345.12760416666669</c:v>
                </c:pt>
                <c:pt idx="133682">
                  <c:v>345.13020833333331</c:v>
                </c:pt>
                <c:pt idx="133683">
                  <c:v>345.1328125</c:v>
                </c:pt>
                <c:pt idx="133684">
                  <c:v>345.13541666666669</c:v>
                </c:pt>
                <c:pt idx="133685">
                  <c:v>345.13802083333331</c:v>
                </c:pt>
                <c:pt idx="133686">
                  <c:v>345.140625</c:v>
                </c:pt>
                <c:pt idx="133687">
                  <c:v>345.14322916666669</c:v>
                </c:pt>
                <c:pt idx="133688">
                  <c:v>345.14583333333331</c:v>
                </c:pt>
                <c:pt idx="133689">
                  <c:v>345.1484375</c:v>
                </c:pt>
                <c:pt idx="133690">
                  <c:v>345.15104166666669</c:v>
                </c:pt>
                <c:pt idx="133691">
                  <c:v>345.15364583333331</c:v>
                </c:pt>
                <c:pt idx="133692">
                  <c:v>345.15625</c:v>
                </c:pt>
                <c:pt idx="133693">
                  <c:v>345.15885416666669</c:v>
                </c:pt>
                <c:pt idx="133694">
                  <c:v>345.16145833333331</c:v>
                </c:pt>
                <c:pt idx="133695">
                  <c:v>345.1640625</c:v>
                </c:pt>
                <c:pt idx="133696">
                  <c:v>345.16666666666669</c:v>
                </c:pt>
                <c:pt idx="133697">
                  <c:v>345.16927083333331</c:v>
                </c:pt>
                <c:pt idx="133698">
                  <c:v>345.171875</c:v>
                </c:pt>
                <c:pt idx="133699">
                  <c:v>345.17447916666669</c:v>
                </c:pt>
                <c:pt idx="133700">
                  <c:v>345.17708333333331</c:v>
                </c:pt>
                <c:pt idx="133701">
                  <c:v>345.1796875</c:v>
                </c:pt>
                <c:pt idx="133702">
                  <c:v>345.18229166666669</c:v>
                </c:pt>
                <c:pt idx="133703">
                  <c:v>345.18489583333331</c:v>
                </c:pt>
                <c:pt idx="133704">
                  <c:v>345.1875</c:v>
                </c:pt>
                <c:pt idx="133705">
                  <c:v>345.19010416666669</c:v>
                </c:pt>
                <c:pt idx="133706">
                  <c:v>345.19270833333331</c:v>
                </c:pt>
                <c:pt idx="133707">
                  <c:v>345.1953125</c:v>
                </c:pt>
                <c:pt idx="133708">
                  <c:v>345.19791666666669</c:v>
                </c:pt>
                <c:pt idx="133709">
                  <c:v>345.20052083333331</c:v>
                </c:pt>
                <c:pt idx="133710">
                  <c:v>345.203125</c:v>
                </c:pt>
                <c:pt idx="133711">
                  <c:v>345.20572916666669</c:v>
                </c:pt>
                <c:pt idx="133712">
                  <c:v>345.20833333333331</c:v>
                </c:pt>
                <c:pt idx="133713">
                  <c:v>345.2109375</c:v>
                </c:pt>
                <c:pt idx="133714">
                  <c:v>345.21354166666669</c:v>
                </c:pt>
                <c:pt idx="133715">
                  <c:v>345.21614583333331</c:v>
                </c:pt>
                <c:pt idx="133716">
                  <c:v>345.21875</c:v>
                </c:pt>
                <c:pt idx="133717">
                  <c:v>345.22135416666669</c:v>
                </c:pt>
                <c:pt idx="133718">
                  <c:v>345.22395833333331</c:v>
                </c:pt>
                <c:pt idx="133719">
                  <c:v>345.2265625</c:v>
                </c:pt>
                <c:pt idx="133720">
                  <c:v>345.22916666666669</c:v>
                </c:pt>
                <c:pt idx="133721">
                  <c:v>345.23177083333331</c:v>
                </c:pt>
                <c:pt idx="133722">
                  <c:v>345.234375</c:v>
                </c:pt>
                <c:pt idx="133723">
                  <c:v>345.23697916666669</c:v>
                </c:pt>
                <c:pt idx="133724">
                  <c:v>345.23958333333331</c:v>
                </c:pt>
                <c:pt idx="133725">
                  <c:v>345.2421875</c:v>
                </c:pt>
                <c:pt idx="133726">
                  <c:v>345.24479166666669</c:v>
                </c:pt>
                <c:pt idx="133727">
                  <c:v>345.24739583333331</c:v>
                </c:pt>
                <c:pt idx="133728">
                  <c:v>345.25</c:v>
                </c:pt>
                <c:pt idx="133729">
                  <c:v>345.25260416666669</c:v>
                </c:pt>
                <c:pt idx="133730">
                  <c:v>345.25520833333331</c:v>
                </c:pt>
                <c:pt idx="133731">
                  <c:v>345.2578125</c:v>
                </c:pt>
                <c:pt idx="133732">
                  <c:v>345.26041666666669</c:v>
                </c:pt>
                <c:pt idx="133733">
                  <c:v>345.26302083333331</c:v>
                </c:pt>
                <c:pt idx="133734">
                  <c:v>345.265625</c:v>
                </c:pt>
                <c:pt idx="133735">
                  <c:v>345.26822916666669</c:v>
                </c:pt>
                <c:pt idx="133736">
                  <c:v>345.27083333333331</c:v>
                </c:pt>
                <c:pt idx="133737">
                  <c:v>345.2734375</c:v>
                </c:pt>
                <c:pt idx="133738">
                  <c:v>345.27604166666669</c:v>
                </c:pt>
                <c:pt idx="133739">
                  <c:v>345.27864583333331</c:v>
                </c:pt>
                <c:pt idx="133740">
                  <c:v>345.28125</c:v>
                </c:pt>
                <c:pt idx="133741">
                  <c:v>345.28385416666669</c:v>
                </c:pt>
                <c:pt idx="133742">
                  <c:v>345.28645833333331</c:v>
                </c:pt>
                <c:pt idx="133743">
                  <c:v>345.2890625</c:v>
                </c:pt>
                <c:pt idx="133744">
                  <c:v>345.29166666666669</c:v>
                </c:pt>
                <c:pt idx="133745">
                  <c:v>345.29427083333331</c:v>
                </c:pt>
                <c:pt idx="133746">
                  <c:v>345.296875</c:v>
                </c:pt>
                <c:pt idx="133747">
                  <c:v>345.29947916666669</c:v>
                </c:pt>
                <c:pt idx="133748">
                  <c:v>345.30208333333331</c:v>
                </c:pt>
                <c:pt idx="133749">
                  <c:v>345.3046875</c:v>
                </c:pt>
                <c:pt idx="133750">
                  <c:v>345.30729166666669</c:v>
                </c:pt>
                <c:pt idx="133751">
                  <c:v>345.30989583333331</c:v>
                </c:pt>
                <c:pt idx="133752">
                  <c:v>345.3125</c:v>
                </c:pt>
                <c:pt idx="133753">
                  <c:v>345.31510416666669</c:v>
                </c:pt>
                <c:pt idx="133754">
                  <c:v>345.31770833333331</c:v>
                </c:pt>
                <c:pt idx="133755">
                  <c:v>345.3203125</c:v>
                </c:pt>
                <c:pt idx="133756">
                  <c:v>345.32291666666669</c:v>
                </c:pt>
                <c:pt idx="133757">
                  <c:v>345.32552083333331</c:v>
                </c:pt>
                <c:pt idx="133758">
                  <c:v>345.328125</c:v>
                </c:pt>
                <c:pt idx="133759">
                  <c:v>345.33072916666669</c:v>
                </c:pt>
                <c:pt idx="133760">
                  <c:v>345.33333333333331</c:v>
                </c:pt>
                <c:pt idx="133761">
                  <c:v>345.3359375</c:v>
                </c:pt>
                <c:pt idx="133762">
                  <c:v>345.33854166666669</c:v>
                </c:pt>
                <c:pt idx="133763">
                  <c:v>345.34114583333331</c:v>
                </c:pt>
                <c:pt idx="133764">
                  <c:v>345.34375</c:v>
                </c:pt>
                <c:pt idx="133765">
                  <c:v>345.34635416666669</c:v>
                </c:pt>
                <c:pt idx="133766">
                  <c:v>345.34895833333331</c:v>
                </c:pt>
                <c:pt idx="133767">
                  <c:v>345.3515625</c:v>
                </c:pt>
                <c:pt idx="133768">
                  <c:v>345.35416666666669</c:v>
                </c:pt>
                <c:pt idx="133769">
                  <c:v>345.35677083333331</c:v>
                </c:pt>
                <c:pt idx="133770">
                  <c:v>345.359375</c:v>
                </c:pt>
                <c:pt idx="133771">
                  <c:v>345.36197916666669</c:v>
                </c:pt>
                <c:pt idx="133772">
                  <c:v>345.36458333333331</c:v>
                </c:pt>
                <c:pt idx="133773">
                  <c:v>345.3671875</c:v>
                </c:pt>
                <c:pt idx="133774">
                  <c:v>345.36979166666669</c:v>
                </c:pt>
                <c:pt idx="133775">
                  <c:v>345.37239583333331</c:v>
                </c:pt>
                <c:pt idx="133776">
                  <c:v>345.375</c:v>
                </c:pt>
                <c:pt idx="133777">
                  <c:v>345.37760416666669</c:v>
                </c:pt>
                <c:pt idx="133778">
                  <c:v>345.38020833333331</c:v>
                </c:pt>
                <c:pt idx="133779">
                  <c:v>345.3828125</c:v>
                </c:pt>
                <c:pt idx="133780">
                  <c:v>345.38541666666669</c:v>
                </c:pt>
                <c:pt idx="133781">
                  <c:v>345.38802083333331</c:v>
                </c:pt>
                <c:pt idx="133782">
                  <c:v>345.390625</c:v>
                </c:pt>
                <c:pt idx="133783">
                  <c:v>345.39322916666669</c:v>
                </c:pt>
                <c:pt idx="133784">
                  <c:v>345.39583333333331</c:v>
                </c:pt>
                <c:pt idx="133785">
                  <c:v>345.3984375</c:v>
                </c:pt>
                <c:pt idx="133786">
                  <c:v>345.40104166666669</c:v>
                </c:pt>
                <c:pt idx="133787">
                  <c:v>345.40364583333331</c:v>
                </c:pt>
                <c:pt idx="133788">
                  <c:v>345.40625</c:v>
                </c:pt>
                <c:pt idx="133789">
                  <c:v>345.40885416666669</c:v>
                </c:pt>
                <c:pt idx="133790">
                  <c:v>345.41145833333331</c:v>
                </c:pt>
                <c:pt idx="133791">
                  <c:v>345.4140625</c:v>
                </c:pt>
                <c:pt idx="133792">
                  <c:v>345.41666666666669</c:v>
                </c:pt>
                <c:pt idx="133793">
                  <c:v>345.41927083333331</c:v>
                </c:pt>
                <c:pt idx="133794">
                  <c:v>345.421875</c:v>
                </c:pt>
                <c:pt idx="133795">
                  <c:v>345.42447916666669</c:v>
                </c:pt>
                <c:pt idx="133796">
                  <c:v>345.42708333333331</c:v>
                </c:pt>
                <c:pt idx="133797">
                  <c:v>345.4296875</c:v>
                </c:pt>
                <c:pt idx="133798">
                  <c:v>345.43229166666669</c:v>
                </c:pt>
                <c:pt idx="133799">
                  <c:v>345.43489583333331</c:v>
                </c:pt>
                <c:pt idx="133800">
                  <c:v>345.4375</c:v>
                </c:pt>
                <c:pt idx="133801">
                  <c:v>345.44010416666669</c:v>
                </c:pt>
                <c:pt idx="133802">
                  <c:v>345.44270833333331</c:v>
                </c:pt>
                <c:pt idx="133803">
                  <c:v>345.4453125</c:v>
                </c:pt>
                <c:pt idx="133804">
                  <c:v>345.44791666666669</c:v>
                </c:pt>
                <c:pt idx="133805">
                  <c:v>345.45052083333331</c:v>
                </c:pt>
                <c:pt idx="133806">
                  <c:v>345.453125</c:v>
                </c:pt>
                <c:pt idx="133807">
                  <c:v>345.45572916666669</c:v>
                </c:pt>
                <c:pt idx="133808">
                  <c:v>345.45833333333331</c:v>
                </c:pt>
                <c:pt idx="133809">
                  <c:v>345.4609375</c:v>
                </c:pt>
                <c:pt idx="133810">
                  <c:v>345.46354166666669</c:v>
                </c:pt>
                <c:pt idx="133811">
                  <c:v>345.46614583333331</c:v>
                </c:pt>
                <c:pt idx="133812">
                  <c:v>345.46875</c:v>
                </c:pt>
                <c:pt idx="133813">
                  <c:v>345.47135416666669</c:v>
                </c:pt>
                <c:pt idx="133814">
                  <c:v>345.47395833333331</c:v>
                </c:pt>
                <c:pt idx="133815">
                  <c:v>345.4765625</c:v>
                </c:pt>
                <c:pt idx="133816">
                  <c:v>345.47916666666669</c:v>
                </c:pt>
                <c:pt idx="133817">
                  <c:v>345.48177083333331</c:v>
                </c:pt>
                <c:pt idx="133818">
                  <c:v>345.484375</c:v>
                </c:pt>
                <c:pt idx="133819">
                  <c:v>345.48697916666669</c:v>
                </c:pt>
                <c:pt idx="133820">
                  <c:v>345.48958333333331</c:v>
                </c:pt>
                <c:pt idx="133821">
                  <c:v>345.4921875</c:v>
                </c:pt>
                <c:pt idx="133822">
                  <c:v>345.49479166666669</c:v>
                </c:pt>
                <c:pt idx="133823">
                  <c:v>345.49739583333331</c:v>
                </c:pt>
                <c:pt idx="133824">
                  <c:v>345.5</c:v>
                </c:pt>
                <c:pt idx="133825">
                  <c:v>345.50260416666669</c:v>
                </c:pt>
                <c:pt idx="133826">
                  <c:v>345.50520833333331</c:v>
                </c:pt>
                <c:pt idx="133827">
                  <c:v>345.5078125</c:v>
                </c:pt>
                <c:pt idx="133828">
                  <c:v>345.51041666666669</c:v>
                </c:pt>
                <c:pt idx="133829">
                  <c:v>345.51302083333331</c:v>
                </c:pt>
                <c:pt idx="133830">
                  <c:v>345.515625</c:v>
                </c:pt>
                <c:pt idx="133831">
                  <c:v>345.51822916666669</c:v>
                </c:pt>
                <c:pt idx="133832">
                  <c:v>345.52083333333331</c:v>
                </c:pt>
                <c:pt idx="133833">
                  <c:v>345.5234375</c:v>
                </c:pt>
                <c:pt idx="133834">
                  <c:v>345.52604166666669</c:v>
                </c:pt>
                <c:pt idx="133835">
                  <c:v>345.52864583333331</c:v>
                </c:pt>
                <c:pt idx="133836">
                  <c:v>345.53125</c:v>
                </c:pt>
                <c:pt idx="133837">
                  <c:v>345.53385416666669</c:v>
                </c:pt>
                <c:pt idx="133838">
                  <c:v>345.53645833333331</c:v>
                </c:pt>
                <c:pt idx="133839">
                  <c:v>345.5390625</c:v>
                </c:pt>
                <c:pt idx="133840">
                  <c:v>345.54166666666669</c:v>
                </c:pt>
                <c:pt idx="133841">
                  <c:v>345.54427083333331</c:v>
                </c:pt>
                <c:pt idx="133842">
                  <c:v>345.546875</c:v>
                </c:pt>
                <c:pt idx="133843">
                  <c:v>345.54947916666669</c:v>
                </c:pt>
                <c:pt idx="133844">
                  <c:v>345.55208333333331</c:v>
                </c:pt>
                <c:pt idx="133845">
                  <c:v>345.5546875</c:v>
                </c:pt>
                <c:pt idx="133846">
                  <c:v>345.55729166666669</c:v>
                </c:pt>
                <c:pt idx="133847">
                  <c:v>345.55989583333331</c:v>
                </c:pt>
                <c:pt idx="133848">
                  <c:v>345.5625</c:v>
                </c:pt>
                <c:pt idx="133849">
                  <c:v>345.56510416666669</c:v>
                </c:pt>
                <c:pt idx="133850">
                  <c:v>345.56770833333331</c:v>
                </c:pt>
                <c:pt idx="133851">
                  <c:v>345.5703125</c:v>
                </c:pt>
                <c:pt idx="133852">
                  <c:v>345.57291666666669</c:v>
                </c:pt>
                <c:pt idx="133853">
                  <c:v>345.57552083333331</c:v>
                </c:pt>
                <c:pt idx="133854">
                  <c:v>345.578125</c:v>
                </c:pt>
                <c:pt idx="133855">
                  <c:v>345.58072916666669</c:v>
                </c:pt>
                <c:pt idx="133856">
                  <c:v>345.58333333333331</c:v>
                </c:pt>
                <c:pt idx="133857">
                  <c:v>345.5859375</c:v>
                </c:pt>
                <c:pt idx="133858">
                  <c:v>345.58854166666669</c:v>
                </c:pt>
                <c:pt idx="133859">
                  <c:v>345.59114583333331</c:v>
                </c:pt>
                <c:pt idx="133860">
                  <c:v>345.59375</c:v>
                </c:pt>
                <c:pt idx="133861">
                  <c:v>345.59635416666669</c:v>
                </c:pt>
                <c:pt idx="133862">
                  <c:v>345.59895833333331</c:v>
                </c:pt>
                <c:pt idx="133863">
                  <c:v>345.6015625</c:v>
                </c:pt>
                <c:pt idx="133864">
                  <c:v>345.60416666666669</c:v>
                </c:pt>
                <c:pt idx="133865">
                  <c:v>345.60677083333331</c:v>
                </c:pt>
                <c:pt idx="133866">
                  <c:v>345.609375</c:v>
                </c:pt>
                <c:pt idx="133867">
                  <c:v>345.61197916666669</c:v>
                </c:pt>
                <c:pt idx="133868">
                  <c:v>345.61458333333331</c:v>
                </c:pt>
                <c:pt idx="133869">
                  <c:v>345.6171875</c:v>
                </c:pt>
                <c:pt idx="133870">
                  <c:v>345.61979166666669</c:v>
                </c:pt>
                <c:pt idx="133871">
                  <c:v>345.62239583333331</c:v>
                </c:pt>
                <c:pt idx="133872">
                  <c:v>345.625</c:v>
                </c:pt>
                <c:pt idx="133873">
                  <c:v>345.62760416666669</c:v>
                </c:pt>
                <c:pt idx="133874">
                  <c:v>345.63020833333331</c:v>
                </c:pt>
                <c:pt idx="133875">
                  <c:v>345.6328125</c:v>
                </c:pt>
                <c:pt idx="133876">
                  <c:v>345.63541666666669</c:v>
                </c:pt>
                <c:pt idx="133877">
                  <c:v>345.63802083333331</c:v>
                </c:pt>
                <c:pt idx="133878">
                  <c:v>345.640625</c:v>
                </c:pt>
                <c:pt idx="133879">
                  <c:v>345.64322916666669</c:v>
                </c:pt>
                <c:pt idx="133880">
                  <c:v>345.64583333333331</c:v>
                </c:pt>
                <c:pt idx="133881">
                  <c:v>345.6484375</c:v>
                </c:pt>
                <c:pt idx="133882">
                  <c:v>345.65104166666669</c:v>
                </c:pt>
                <c:pt idx="133883">
                  <c:v>345.65364583333331</c:v>
                </c:pt>
                <c:pt idx="133884">
                  <c:v>345.65625</c:v>
                </c:pt>
                <c:pt idx="133885">
                  <c:v>345.65885416666669</c:v>
                </c:pt>
                <c:pt idx="133886">
                  <c:v>345.66145833333331</c:v>
                </c:pt>
                <c:pt idx="133887">
                  <c:v>345.6640625</c:v>
                </c:pt>
                <c:pt idx="133888">
                  <c:v>345.66666666666669</c:v>
                </c:pt>
                <c:pt idx="133889">
                  <c:v>345.66927083333331</c:v>
                </c:pt>
                <c:pt idx="133890">
                  <c:v>345.671875</c:v>
                </c:pt>
                <c:pt idx="133891">
                  <c:v>345.67447916666669</c:v>
                </c:pt>
                <c:pt idx="133892">
                  <c:v>345.67708333333331</c:v>
                </c:pt>
                <c:pt idx="133893">
                  <c:v>345.6796875</c:v>
                </c:pt>
                <c:pt idx="133894">
                  <c:v>345.68229166666669</c:v>
                </c:pt>
                <c:pt idx="133895">
                  <c:v>345.68489583333331</c:v>
                </c:pt>
                <c:pt idx="133896">
                  <c:v>345.6875</c:v>
                </c:pt>
                <c:pt idx="133897">
                  <c:v>345.69010416666669</c:v>
                </c:pt>
                <c:pt idx="133898">
                  <c:v>345.69270833333331</c:v>
                </c:pt>
                <c:pt idx="133899">
                  <c:v>345.6953125</c:v>
                </c:pt>
                <c:pt idx="133900">
                  <c:v>345.69791666666669</c:v>
                </c:pt>
                <c:pt idx="133901">
                  <c:v>345.70052083333331</c:v>
                </c:pt>
                <c:pt idx="133902">
                  <c:v>345.703125</c:v>
                </c:pt>
                <c:pt idx="133903">
                  <c:v>345.70572916666669</c:v>
                </c:pt>
                <c:pt idx="133904">
                  <c:v>345.70833333333331</c:v>
                </c:pt>
                <c:pt idx="133905">
                  <c:v>345.7109375</c:v>
                </c:pt>
                <c:pt idx="133906">
                  <c:v>345.71354166666669</c:v>
                </c:pt>
                <c:pt idx="133907">
                  <c:v>345.71614583333331</c:v>
                </c:pt>
                <c:pt idx="133908">
                  <c:v>345.71875</c:v>
                </c:pt>
                <c:pt idx="133909">
                  <c:v>345.72135416666669</c:v>
                </c:pt>
                <c:pt idx="133910">
                  <c:v>345.72395833333331</c:v>
                </c:pt>
                <c:pt idx="133911">
                  <c:v>345.7265625</c:v>
                </c:pt>
                <c:pt idx="133912">
                  <c:v>345.72916666666669</c:v>
                </c:pt>
                <c:pt idx="133913">
                  <c:v>345.73177083333331</c:v>
                </c:pt>
                <c:pt idx="133914">
                  <c:v>345.734375</c:v>
                </c:pt>
                <c:pt idx="133915">
                  <c:v>345.73697916666669</c:v>
                </c:pt>
                <c:pt idx="133916">
                  <c:v>345.73958333333331</c:v>
                </c:pt>
                <c:pt idx="133917">
                  <c:v>345.7421875</c:v>
                </c:pt>
                <c:pt idx="133918">
                  <c:v>345.74479166666669</c:v>
                </c:pt>
                <c:pt idx="133919">
                  <c:v>345.74739583333331</c:v>
                </c:pt>
                <c:pt idx="133920">
                  <c:v>345.75</c:v>
                </c:pt>
                <c:pt idx="133921">
                  <c:v>345.75260416666669</c:v>
                </c:pt>
                <c:pt idx="133922">
                  <c:v>345.75520833333331</c:v>
                </c:pt>
                <c:pt idx="133923">
                  <c:v>345.7578125</c:v>
                </c:pt>
                <c:pt idx="133924">
                  <c:v>345.76041666666669</c:v>
                </c:pt>
                <c:pt idx="133925">
                  <c:v>345.76302083333331</c:v>
                </c:pt>
                <c:pt idx="133926">
                  <c:v>345.765625</c:v>
                </c:pt>
                <c:pt idx="133927">
                  <c:v>345.76822916666669</c:v>
                </c:pt>
                <c:pt idx="133928">
                  <c:v>345.77083333333331</c:v>
                </c:pt>
                <c:pt idx="133929">
                  <c:v>345.7734375</c:v>
                </c:pt>
                <c:pt idx="133930">
                  <c:v>345.77604166666669</c:v>
                </c:pt>
                <c:pt idx="133931">
                  <c:v>345.77864583333331</c:v>
                </c:pt>
                <c:pt idx="133932">
                  <c:v>345.78125</c:v>
                </c:pt>
                <c:pt idx="133933">
                  <c:v>345.78385416666669</c:v>
                </c:pt>
                <c:pt idx="133934">
                  <c:v>345.78645833333331</c:v>
                </c:pt>
                <c:pt idx="133935">
                  <c:v>345.7890625</c:v>
                </c:pt>
                <c:pt idx="133936">
                  <c:v>345.79166666666669</c:v>
                </c:pt>
                <c:pt idx="133937">
                  <c:v>345.79427083333331</c:v>
                </c:pt>
                <c:pt idx="133938">
                  <c:v>345.796875</c:v>
                </c:pt>
                <c:pt idx="133939">
                  <c:v>345.79947916666669</c:v>
                </c:pt>
                <c:pt idx="133940">
                  <c:v>345.80208333333331</c:v>
                </c:pt>
                <c:pt idx="133941">
                  <c:v>345.8046875</c:v>
                </c:pt>
                <c:pt idx="133942">
                  <c:v>345.80729166666669</c:v>
                </c:pt>
                <c:pt idx="133943">
                  <c:v>345.80989583333331</c:v>
                </c:pt>
                <c:pt idx="133944">
                  <c:v>345.8125</c:v>
                </c:pt>
                <c:pt idx="133945">
                  <c:v>345.81510416666669</c:v>
                </c:pt>
                <c:pt idx="133946">
                  <c:v>345.81770833333331</c:v>
                </c:pt>
                <c:pt idx="133947">
                  <c:v>345.8203125</c:v>
                </c:pt>
                <c:pt idx="133948">
                  <c:v>345.82291666666669</c:v>
                </c:pt>
                <c:pt idx="133949">
                  <c:v>345.82552083333331</c:v>
                </c:pt>
                <c:pt idx="133950">
                  <c:v>345.828125</c:v>
                </c:pt>
                <c:pt idx="133951">
                  <c:v>345.83072916666669</c:v>
                </c:pt>
                <c:pt idx="133952">
                  <c:v>345.83333333333331</c:v>
                </c:pt>
                <c:pt idx="133953">
                  <c:v>345.8359375</c:v>
                </c:pt>
                <c:pt idx="133954">
                  <c:v>345.83854166666669</c:v>
                </c:pt>
                <c:pt idx="133955">
                  <c:v>345.84114583333331</c:v>
                </c:pt>
                <c:pt idx="133956">
                  <c:v>345.84375</c:v>
                </c:pt>
                <c:pt idx="133957">
                  <c:v>345.84635416666669</c:v>
                </c:pt>
                <c:pt idx="133958">
                  <c:v>345.84895833333331</c:v>
                </c:pt>
                <c:pt idx="133959">
                  <c:v>345.8515625</c:v>
                </c:pt>
                <c:pt idx="133960">
                  <c:v>345.85416666666669</c:v>
                </c:pt>
                <c:pt idx="133961">
                  <c:v>345.85677083333331</c:v>
                </c:pt>
                <c:pt idx="133962">
                  <c:v>345.859375</c:v>
                </c:pt>
                <c:pt idx="133963">
                  <c:v>345.86197916666669</c:v>
                </c:pt>
                <c:pt idx="133964">
                  <c:v>345.86458333333331</c:v>
                </c:pt>
                <c:pt idx="133965">
                  <c:v>345.8671875</c:v>
                </c:pt>
                <c:pt idx="133966">
                  <c:v>345.86979166666669</c:v>
                </c:pt>
                <c:pt idx="133967">
                  <c:v>345.87239583333331</c:v>
                </c:pt>
                <c:pt idx="133968">
                  <c:v>345.875</c:v>
                </c:pt>
                <c:pt idx="133969">
                  <c:v>345.87760416666669</c:v>
                </c:pt>
                <c:pt idx="133970">
                  <c:v>345.88020833333331</c:v>
                </c:pt>
                <c:pt idx="133971">
                  <c:v>345.8828125</c:v>
                </c:pt>
                <c:pt idx="133972">
                  <c:v>345.88541666666669</c:v>
                </c:pt>
                <c:pt idx="133973">
                  <c:v>345.88802083333331</c:v>
                </c:pt>
                <c:pt idx="133974">
                  <c:v>345.890625</c:v>
                </c:pt>
                <c:pt idx="133975">
                  <c:v>345.89322916666669</c:v>
                </c:pt>
                <c:pt idx="133976">
                  <c:v>345.89583333333331</c:v>
                </c:pt>
                <c:pt idx="133977">
                  <c:v>345.8984375</c:v>
                </c:pt>
                <c:pt idx="133978">
                  <c:v>345.90104166666669</c:v>
                </c:pt>
                <c:pt idx="133979">
                  <c:v>345.90364583333331</c:v>
                </c:pt>
                <c:pt idx="133980">
                  <c:v>345.90625</c:v>
                </c:pt>
                <c:pt idx="133981">
                  <c:v>345.90885416666669</c:v>
                </c:pt>
                <c:pt idx="133982">
                  <c:v>345.91145833333331</c:v>
                </c:pt>
                <c:pt idx="133983">
                  <c:v>345.9140625</c:v>
                </c:pt>
                <c:pt idx="133984">
                  <c:v>345.91666666666669</c:v>
                </c:pt>
                <c:pt idx="133985">
                  <c:v>345.91927083333331</c:v>
                </c:pt>
                <c:pt idx="133986">
                  <c:v>345.921875</c:v>
                </c:pt>
                <c:pt idx="133987">
                  <c:v>345.92447916666669</c:v>
                </c:pt>
                <c:pt idx="133988">
                  <c:v>345.92708333333331</c:v>
                </c:pt>
                <c:pt idx="133989">
                  <c:v>345.9296875</c:v>
                </c:pt>
                <c:pt idx="133990">
                  <c:v>345.93229166666669</c:v>
                </c:pt>
                <c:pt idx="133991">
                  <c:v>345.93489583333331</c:v>
                </c:pt>
                <c:pt idx="133992">
                  <c:v>345.9375</c:v>
                </c:pt>
                <c:pt idx="133993">
                  <c:v>345.94010416666669</c:v>
                </c:pt>
                <c:pt idx="133994">
                  <c:v>345.94270833333331</c:v>
                </c:pt>
                <c:pt idx="133995">
                  <c:v>345.9453125</c:v>
                </c:pt>
                <c:pt idx="133996">
                  <c:v>345.94791666666669</c:v>
                </c:pt>
                <c:pt idx="133997">
                  <c:v>345.95052083333331</c:v>
                </c:pt>
                <c:pt idx="133998">
                  <c:v>345.953125</c:v>
                </c:pt>
                <c:pt idx="133999">
                  <c:v>345.95572916666669</c:v>
                </c:pt>
                <c:pt idx="134000">
                  <c:v>345.95833333333331</c:v>
                </c:pt>
                <c:pt idx="134001">
                  <c:v>345.9609375</c:v>
                </c:pt>
                <c:pt idx="134002">
                  <c:v>345.96354166666669</c:v>
                </c:pt>
                <c:pt idx="134003">
                  <c:v>345.96614583333331</c:v>
                </c:pt>
                <c:pt idx="134004">
                  <c:v>345.96875</c:v>
                </c:pt>
                <c:pt idx="134005">
                  <c:v>345.97135416666669</c:v>
                </c:pt>
                <c:pt idx="134006">
                  <c:v>345.97395833333331</c:v>
                </c:pt>
                <c:pt idx="134007">
                  <c:v>345.9765625</c:v>
                </c:pt>
                <c:pt idx="134008">
                  <c:v>345.97916666666669</c:v>
                </c:pt>
                <c:pt idx="134009">
                  <c:v>345.98177083333331</c:v>
                </c:pt>
                <c:pt idx="134010">
                  <c:v>345.984375</c:v>
                </c:pt>
                <c:pt idx="134011">
                  <c:v>345.98697916666669</c:v>
                </c:pt>
                <c:pt idx="134012">
                  <c:v>345.98958333333331</c:v>
                </c:pt>
                <c:pt idx="134013">
                  <c:v>345.9921875</c:v>
                </c:pt>
                <c:pt idx="134014">
                  <c:v>345.99479166666669</c:v>
                </c:pt>
                <c:pt idx="134015">
                  <c:v>345.99739583333331</c:v>
                </c:pt>
                <c:pt idx="134016">
                  <c:v>346</c:v>
                </c:pt>
                <c:pt idx="134017">
                  <c:v>346.00260416666669</c:v>
                </c:pt>
                <c:pt idx="134018">
                  <c:v>346.00520833333331</c:v>
                </c:pt>
                <c:pt idx="134019">
                  <c:v>346.0078125</c:v>
                </c:pt>
                <c:pt idx="134020">
                  <c:v>346.01041666666669</c:v>
                </c:pt>
                <c:pt idx="134021">
                  <c:v>346.01302083333331</c:v>
                </c:pt>
                <c:pt idx="134022">
                  <c:v>346.015625</c:v>
                </c:pt>
                <c:pt idx="134023">
                  <c:v>346.01822916666669</c:v>
                </c:pt>
                <c:pt idx="134024">
                  <c:v>346.02083333333331</c:v>
                </c:pt>
                <c:pt idx="134025">
                  <c:v>346.0234375</c:v>
                </c:pt>
                <c:pt idx="134026">
                  <c:v>346.02604166666669</c:v>
                </c:pt>
                <c:pt idx="134027">
                  <c:v>346.02864583333331</c:v>
                </c:pt>
                <c:pt idx="134028">
                  <c:v>346.03125</c:v>
                </c:pt>
                <c:pt idx="134029">
                  <c:v>346.03385416666669</c:v>
                </c:pt>
                <c:pt idx="134030">
                  <c:v>346.03645833333331</c:v>
                </c:pt>
                <c:pt idx="134031">
                  <c:v>346.0390625</c:v>
                </c:pt>
                <c:pt idx="134032">
                  <c:v>346.04166666666669</c:v>
                </c:pt>
                <c:pt idx="134033">
                  <c:v>346.04427083333331</c:v>
                </c:pt>
                <c:pt idx="134034">
                  <c:v>346.046875</c:v>
                </c:pt>
                <c:pt idx="134035">
                  <c:v>346.04947916666669</c:v>
                </c:pt>
                <c:pt idx="134036">
                  <c:v>346.05208333333331</c:v>
                </c:pt>
                <c:pt idx="134037">
                  <c:v>346.0546875</c:v>
                </c:pt>
                <c:pt idx="134038">
                  <c:v>346.05729166666669</c:v>
                </c:pt>
                <c:pt idx="134039">
                  <c:v>346.05989583333331</c:v>
                </c:pt>
                <c:pt idx="134040">
                  <c:v>346.0625</c:v>
                </c:pt>
                <c:pt idx="134041">
                  <c:v>346.06510416666669</c:v>
                </c:pt>
                <c:pt idx="134042">
                  <c:v>346.06770833333331</c:v>
                </c:pt>
                <c:pt idx="134043">
                  <c:v>346.0703125</c:v>
                </c:pt>
                <c:pt idx="134044">
                  <c:v>346.07291666666669</c:v>
                </c:pt>
                <c:pt idx="134045">
                  <c:v>346.07552083333331</c:v>
                </c:pt>
                <c:pt idx="134046">
                  <c:v>346.078125</c:v>
                </c:pt>
                <c:pt idx="134047">
                  <c:v>346.08072916666669</c:v>
                </c:pt>
                <c:pt idx="134048">
                  <c:v>346.08333333333331</c:v>
                </c:pt>
                <c:pt idx="134049">
                  <c:v>346.0859375</c:v>
                </c:pt>
                <c:pt idx="134050">
                  <c:v>346.08854166666669</c:v>
                </c:pt>
                <c:pt idx="134051">
                  <c:v>346.09114583333331</c:v>
                </c:pt>
                <c:pt idx="134052">
                  <c:v>346.09375</c:v>
                </c:pt>
                <c:pt idx="134053">
                  <c:v>346.09635416666669</c:v>
                </c:pt>
                <c:pt idx="134054">
                  <c:v>346.09895833333331</c:v>
                </c:pt>
                <c:pt idx="134055">
                  <c:v>346.1015625</c:v>
                </c:pt>
                <c:pt idx="134056">
                  <c:v>346.10416666666669</c:v>
                </c:pt>
                <c:pt idx="134057">
                  <c:v>346.10677083333331</c:v>
                </c:pt>
                <c:pt idx="134058">
                  <c:v>346.109375</c:v>
                </c:pt>
                <c:pt idx="134059">
                  <c:v>346.11197916666669</c:v>
                </c:pt>
                <c:pt idx="134060">
                  <c:v>346.11458333333331</c:v>
                </c:pt>
                <c:pt idx="134061">
                  <c:v>346.1171875</c:v>
                </c:pt>
                <c:pt idx="134062">
                  <c:v>346.11979166666669</c:v>
                </c:pt>
                <c:pt idx="134063">
                  <c:v>346.12239583333331</c:v>
                </c:pt>
                <c:pt idx="134064">
                  <c:v>346.125</c:v>
                </c:pt>
                <c:pt idx="134065">
                  <c:v>346.12760416666669</c:v>
                </c:pt>
                <c:pt idx="134066">
                  <c:v>346.13020833333331</c:v>
                </c:pt>
                <c:pt idx="134067">
                  <c:v>346.1328125</c:v>
                </c:pt>
                <c:pt idx="134068">
                  <c:v>346.13541666666669</c:v>
                </c:pt>
                <c:pt idx="134069">
                  <c:v>346.13802083333331</c:v>
                </c:pt>
                <c:pt idx="134070">
                  <c:v>346.140625</c:v>
                </c:pt>
                <c:pt idx="134071">
                  <c:v>346.14322916666669</c:v>
                </c:pt>
                <c:pt idx="134072">
                  <c:v>346.14583333333331</c:v>
                </c:pt>
                <c:pt idx="134073">
                  <c:v>346.1484375</c:v>
                </c:pt>
                <c:pt idx="134074">
                  <c:v>346.15104166666669</c:v>
                </c:pt>
                <c:pt idx="134075">
                  <c:v>346.15364583333331</c:v>
                </c:pt>
                <c:pt idx="134076">
                  <c:v>346.15625</c:v>
                </c:pt>
                <c:pt idx="134077">
                  <c:v>346.15885416666669</c:v>
                </c:pt>
                <c:pt idx="134078">
                  <c:v>346.16145833333331</c:v>
                </c:pt>
                <c:pt idx="134079">
                  <c:v>346.1640625</c:v>
                </c:pt>
                <c:pt idx="134080">
                  <c:v>346.16666666666669</c:v>
                </c:pt>
                <c:pt idx="134081">
                  <c:v>346.16927083333331</c:v>
                </c:pt>
                <c:pt idx="134082">
                  <c:v>346.171875</c:v>
                </c:pt>
                <c:pt idx="134083">
                  <c:v>346.17447916666669</c:v>
                </c:pt>
                <c:pt idx="134084">
                  <c:v>346.17708333333331</c:v>
                </c:pt>
                <c:pt idx="134085">
                  <c:v>346.1796875</c:v>
                </c:pt>
                <c:pt idx="134086">
                  <c:v>346.18229166666669</c:v>
                </c:pt>
                <c:pt idx="134087">
                  <c:v>346.18489583333331</c:v>
                </c:pt>
                <c:pt idx="134088">
                  <c:v>346.1875</c:v>
                </c:pt>
                <c:pt idx="134089">
                  <c:v>346.19010416666669</c:v>
                </c:pt>
                <c:pt idx="134090">
                  <c:v>346.19270833333331</c:v>
                </c:pt>
                <c:pt idx="134091">
                  <c:v>346.1953125</c:v>
                </c:pt>
                <c:pt idx="134092">
                  <c:v>346.19791666666669</c:v>
                </c:pt>
                <c:pt idx="134093">
                  <c:v>346.20052083333331</c:v>
                </c:pt>
                <c:pt idx="134094">
                  <c:v>346.203125</c:v>
                </c:pt>
                <c:pt idx="134095">
                  <c:v>346.20572916666669</c:v>
                </c:pt>
                <c:pt idx="134096">
                  <c:v>346.20833333333331</c:v>
                </c:pt>
                <c:pt idx="134097">
                  <c:v>346.2109375</c:v>
                </c:pt>
                <c:pt idx="134098">
                  <c:v>346.21354166666669</c:v>
                </c:pt>
                <c:pt idx="134099">
                  <c:v>346.21614583333331</c:v>
                </c:pt>
                <c:pt idx="134100">
                  <c:v>346.21875</c:v>
                </c:pt>
                <c:pt idx="134101">
                  <c:v>346.22135416666669</c:v>
                </c:pt>
                <c:pt idx="134102">
                  <c:v>346.22395833333331</c:v>
                </c:pt>
                <c:pt idx="134103">
                  <c:v>346.2265625</c:v>
                </c:pt>
                <c:pt idx="134104">
                  <c:v>346.22916666666669</c:v>
                </c:pt>
                <c:pt idx="134105">
                  <c:v>346.23177083333331</c:v>
                </c:pt>
                <c:pt idx="134106">
                  <c:v>346.234375</c:v>
                </c:pt>
                <c:pt idx="134107">
                  <c:v>346.23697916666669</c:v>
                </c:pt>
                <c:pt idx="134108">
                  <c:v>346.23958333333331</c:v>
                </c:pt>
                <c:pt idx="134109">
                  <c:v>346.2421875</c:v>
                </c:pt>
                <c:pt idx="134110">
                  <c:v>346.24479166666669</c:v>
                </c:pt>
                <c:pt idx="134111">
                  <c:v>346.24739583333331</c:v>
                </c:pt>
                <c:pt idx="134112">
                  <c:v>346.25</c:v>
                </c:pt>
                <c:pt idx="134113">
                  <c:v>346.25260416666669</c:v>
                </c:pt>
                <c:pt idx="134114">
                  <c:v>346.25520833333331</c:v>
                </c:pt>
                <c:pt idx="134115">
                  <c:v>346.2578125</c:v>
                </c:pt>
                <c:pt idx="134116">
                  <c:v>346.26041666666669</c:v>
                </c:pt>
                <c:pt idx="134117">
                  <c:v>346.26302083333331</c:v>
                </c:pt>
                <c:pt idx="134118">
                  <c:v>346.265625</c:v>
                </c:pt>
                <c:pt idx="134119">
                  <c:v>346.26822916666669</c:v>
                </c:pt>
                <c:pt idx="134120">
                  <c:v>346.27083333333331</c:v>
                </c:pt>
                <c:pt idx="134121">
                  <c:v>346.2734375</c:v>
                </c:pt>
                <c:pt idx="134122">
                  <c:v>346.27604166666669</c:v>
                </c:pt>
                <c:pt idx="134123">
                  <c:v>346.27864583333331</c:v>
                </c:pt>
                <c:pt idx="134124">
                  <c:v>346.28125</c:v>
                </c:pt>
                <c:pt idx="134125">
                  <c:v>346.28385416666669</c:v>
                </c:pt>
                <c:pt idx="134126">
                  <c:v>346.28645833333331</c:v>
                </c:pt>
                <c:pt idx="134127">
                  <c:v>346.2890625</c:v>
                </c:pt>
                <c:pt idx="134128">
                  <c:v>346.29166666666669</c:v>
                </c:pt>
                <c:pt idx="134129">
                  <c:v>346.29427083333331</c:v>
                </c:pt>
                <c:pt idx="134130">
                  <c:v>346.296875</c:v>
                </c:pt>
                <c:pt idx="134131">
                  <c:v>346.29947916666669</c:v>
                </c:pt>
                <c:pt idx="134132">
                  <c:v>346.30208333333331</c:v>
                </c:pt>
                <c:pt idx="134133">
                  <c:v>346.3046875</c:v>
                </c:pt>
                <c:pt idx="134134">
                  <c:v>346.30729166666669</c:v>
                </c:pt>
                <c:pt idx="134135">
                  <c:v>346.30989583333331</c:v>
                </c:pt>
                <c:pt idx="134136">
                  <c:v>346.3125</c:v>
                </c:pt>
                <c:pt idx="134137">
                  <c:v>346.31510416666669</c:v>
                </c:pt>
                <c:pt idx="134138">
                  <c:v>346.31770833333331</c:v>
                </c:pt>
                <c:pt idx="134139">
                  <c:v>346.3203125</c:v>
                </c:pt>
                <c:pt idx="134140">
                  <c:v>346.32291666666669</c:v>
                </c:pt>
                <c:pt idx="134141">
                  <c:v>346.32552083333331</c:v>
                </c:pt>
                <c:pt idx="134142">
                  <c:v>346.328125</c:v>
                </c:pt>
                <c:pt idx="134143">
                  <c:v>346.33072916666669</c:v>
                </c:pt>
                <c:pt idx="134144">
                  <c:v>346.33333333333331</c:v>
                </c:pt>
                <c:pt idx="134145">
                  <c:v>346.3359375</c:v>
                </c:pt>
                <c:pt idx="134146">
                  <c:v>346.33854166666669</c:v>
                </c:pt>
                <c:pt idx="134147">
                  <c:v>346.34114583333331</c:v>
                </c:pt>
                <c:pt idx="134148">
                  <c:v>346.34375</c:v>
                </c:pt>
                <c:pt idx="134149">
                  <c:v>346.34635416666669</c:v>
                </c:pt>
                <c:pt idx="134150">
                  <c:v>346.34895833333331</c:v>
                </c:pt>
                <c:pt idx="134151">
                  <c:v>346.3515625</c:v>
                </c:pt>
                <c:pt idx="134152">
                  <c:v>346.35416666666669</c:v>
                </c:pt>
                <c:pt idx="134153">
                  <c:v>346.35677083333331</c:v>
                </c:pt>
                <c:pt idx="134154">
                  <c:v>346.359375</c:v>
                </c:pt>
                <c:pt idx="134155">
                  <c:v>346.36197916666669</c:v>
                </c:pt>
                <c:pt idx="134156">
                  <c:v>346.36458333333331</c:v>
                </c:pt>
                <c:pt idx="134157">
                  <c:v>346.3671875</c:v>
                </c:pt>
                <c:pt idx="134158">
                  <c:v>346.36979166666669</c:v>
                </c:pt>
                <c:pt idx="134159">
                  <c:v>346.37239583333331</c:v>
                </c:pt>
                <c:pt idx="134160">
                  <c:v>346.375</c:v>
                </c:pt>
                <c:pt idx="134161">
                  <c:v>346.37760416666669</c:v>
                </c:pt>
                <c:pt idx="134162">
                  <c:v>346.38020833333331</c:v>
                </c:pt>
                <c:pt idx="134163">
                  <c:v>346.3828125</c:v>
                </c:pt>
                <c:pt idx="134164">
                  <c:v>346.38541666666669</c:v>
                </c:pt>
                <c:pt idx="134165">
                  <c:v>346.38802083333331</c:v>
                </c:pt>
                <c:pt idx="134166">
                  <c:v>346.390625</c:v>
                </c:pt>
                <c:pt idx="134167">
                  <c:v>346.39322916666669</c:v>
                </c:pt>
                <c:pt idx="134168">
                  <c:v>346.39583333333331</c:v>
                </c:pt>
                <c:pt idx="134169">
                  <c:v>346.3984375</c:v>
                </c:pt>
                <c:pt idx="134170">
                  <c:v>346.40104166666669</c:v>
                </c:pt>
                <c:pt idx="134171">
                  <c:v>346.40364583333331</c:v>
                </c:pt>
                <c:pt idx="134172">
                  <c:v>346.40625</c:v>
                </c:pt>
                <c:pt idx="134173">
                  <c:v>346.40885416666669</c:v>
                </c:pt>
                <c:pt idx="134174">
                  <c:v>346.41145833333331</c:v>
                </c:pt>
                <c:pt idx="134175">
                  <c:v>346.4140625</c:v>
                </c:pt>
                <c:pt idx="134176">
                  <c:v>346.41666666666669</c:v>
                </c:pt>
                <c:pt idx="134177">
                  <c:v>346.41927083333331</c:v>
                </c:pt>
                <c:pt idx="134178">
                  <c:v>346.421875</c:v>
                </c:pt>
                <c:pt idx="134179">
                  <c:v>346.42447916666669</c:v>
                </c:pt>
                <c:pt idx="134180">
                  <c:v>346.42708333333331</c:v>
                </c:pt>
                <c:pt idx="134181">
                  <c:v>346.4296875</c:v>
                </c:pt>
                <c:pt idx="134182">
                  <c:v>346.43229166666669</c:v>
                </c:pt>
                <c:pt idx="134183">
                  <c:v>346.43489583333331</c:v>
                </c:pt>
                <c:pt idx="134184">
                  <c:v>346.4375</c:v>
                </c:pt>
                <c:pt idx="134185">
                  <c:v>346.44010416666669</c:v>
                </c:pt>
                <c:pt idx="134186">
                  <c:v>346.44270833333331</c:v>
                </c:pt>
                <c:pt idx="134187">
                  <c:v>346.4453125</c:v>
                </c:pt>
                <c:pt idx="134188">
                  <c:v>346.44791666666669</c:v>
                </c:pt>
                <c:pt idx="134189">
                  <c:v>346.45052083333331</c:v>
                </c:pt>
                <c:pt idx="134190">
                  <c:v>346.453125</c:v>
                </c:pt>
                <c:pt idx="134191">
                  <c:v>346.45572916666669</c:v>
                </c:pt>
                <c:pt idx="134192">
                  <c:v>346.45833333333331</c:v>
                </c:pt>
                <c:pt idx="134193">
                  <c:v>346.4609375</c:v>
                </c:pt>
                <c:pt idx="134194">
                  <c:v>346.46354166666669</c:v>
                </c:pt>
                <c:pt idx="134195">
                  <c:v>346.46614583333331</c:v>
                </c:pt>
                <c:pt idx="134196">
                  <c:v>346.46875</c:v>
                </c:pt>
                <c:pt idx="134197">
                  <c:v>346.47135416666669</c:v>
                </c:pt>
                <c:pt idx="134198">
                  <c:v>346.47395833333331</c:v>
                </c:pt>
                <c:pt idx="134199">
                  <c:v>346.4765625</c:v>
                </c:pt>
                <c:pt idx="134200">
                  <c:v>346.47916666666669</c:v>
                </c:pt>
                <c:pt idx="134201">
                  <c:v>346.48177083333331</c:v>
                </c:pt>
                <c:pt idx="134202">
                  <c:v>346.484375</c:v>
                </c:pt>
                <c:pt idx="134203">
                  <c:v>346.48697916666669</c:v>
                </c:pt>
                <c:pt idx="134204">
                  <c:v>346.48958333333331</c:v>
                </c:pt>
                <c:pt idx="134205">
                  <c:v>346.4921875</c:v>
                </c:pt>
                <c:pt idx="134206">
                  <c:v>346.49479166666669</c:v>
                </c:pt>
                <c:pt idx="134207">
                  <c:v>346.49739583333331</c:v>
                </c:pt>
                <c:pt idx="134208">
                  <c:v>346.5</c:v>
                </c:pt>
                <c:pt idx="134209">
                  <c:v>346.50260416666669</c:v>
                </c:pt>
                <c:pt idx="134210">
                  <c:v>346.50520833333331</c:v>
                </c:pt>
                <c:pt idx="134211">
                  <c:v>346.5078125</c:v>
                </c:pt>
                <c:pt idx="134212">
                  <c:v>346.51041666666669</c:v>
                </c:pt>
                <c:pt idx="134213">
                  <c:v>346.51302083333331</c:v>
                </c:pt>
                <c:pt idx="134214">
                  <c:v>346.515625</c:v>
                </c:pt>
                <c:pt idx="134215">
                  <c:v>346.51822916666669</c:v>
                </c:pt>
                <c:pt idx="134216">
                  <c:v>346.52083333333331</c:v>
                </c:pt>
                <c:pt idx="134217">
                  <c:v>346.5234375</c:v>
                </c:pt>
                <c:pt idx="134218">
                  <c:v>346.52604166666669</c:v>
                </c:pt>
                <c:pt idx="134219">
                  <c:v>346.52864583333331</c:v>
                </c:pt>
                <c:pt idx="134220">
                  <c:v>346.53125</c:v>
                </c:pt>
                <c:pt idx="134221">
                  <c:v>346.53385416666669</c:v>
                </c:pt>
                <c:pt idx="134222">
                  <c:v>346.53645833333331</c:v>
                </c:pt>
                <c:pt idx="134223">
                  <c:v>346.5390625</c:v>
                </c:pt>
                <c:pt idx="134224">
                  <c:v>346.54166666666669</c:v>
                </c:pt>
                <c:pt idx="134225">
                  <c:v>346.54427083333331</c:v>
                </c:pt>
                <c:pt idx="134226">
                  <c:v>346.546875</c:v>
                </c:pt>
                <c:pt idx="134227">
                  <c:v>346.54947916666669</c:v>
                </c:pt>
                <c:pt idx="134228">
                  <c:v>346.55208333333331</c:v>
                </c:pt>
                <c:pt idx="134229">
                  <c:v>346.5546875</c:v>
                </c:pt>
                <c:pt idx="134230">
                  <c:v>346.55729166666669</c:v>
                </c:pt>
                <c:pt idx="134231">
                  <c:v>346.55989583333331</c:v>
                </c:pt>
                <c:pt idx="134232">
                  <c:v>346.5625</c:v>
                </c:pt>
                <c:pt idx="134233">
                  <c:v>346.56510416666669</c:v>
                </c:pt>
                <c:pt idx="134234">
                  <c:v>346.56770833333331</c:v>
                </c:pt>
                <c:pt idx="134235">
                  <c:v>346.5703125</c:v>
                </c:pt>
                <c:pt idx="134236">
                  <c:v>346.57291666666669</c:v>
                </c:pt>
                <c:pt idx="134237">
                  <c:v>346.57552083333331</c:v>
                </c:pt>
                <c:pt idx="134238">
                  <c:v>346.578125</c:v>
                </c:pt>
                <c:pt idx="134239">
                  <c:v>346.58072916666669</c:v>
                </c:pt>
                <c:pt idx="134240">
                  <c:v>346.58333333333331</c:v>
                </c:pt>
                <c:pt idx="134241">
                  <c:v>346.5859375</c:v>
                </c:pt>
                <c:pt idx="134242">
                  <c:v>346.58854166666669</c:v>
                </c:pt>
                <c:pt idx="134243">
                  <c:v>346.59114583333331</c:v>
                </c:pt>
                <c:pt idx="134244">
                  <c:v>346.59375</c:v>
                </c:pt>
                <c:pt idx="134245">
                  <c:v>346.59635416666669</c:v>
                </c:pt>
                <c:pt idx="134246">
                  <c:v>346.59895833333331</c:v>
                </c:pt>
                <c:pt idx="134247">
                  <c:v>346.6015625</c:v>
                </c:pt>
                <c:pt idx="134248">
                  <c:v>346.60416666666669</c:v>
                </c:pt>
                <c:pt idx="134249">
                  <c:v>346.60677083333331</c:v>
                </c:pt>
                <c:pt idx="134250">
                  <c:v>346.609375</c:v>
                </c:pt>
                <c:pt idx="134251">
                  <c:v>346.61197916666669</c:v>
                </c:pt>
                <c:pt idx="134252">
                  <c:v>346.61458333333331</c:v>
                </c:pt>
                <c:pt idx="134253">
                  <c:v>346.6171875</c:v>
                </c:pt>
                <c:pt idx="134254">
                  <c:v>346.61979166666669</c:v>
                </c:pt>
                <c:pt idx="134255">
                  <c:v>346.62239583333331</c:v>
                </c:pt>
                <c:pt idx="134256">
                  <c:v>346.625</c:v>
                </c:pt>
                <c:pt idx="134257">
                  <c:v>346.62760416666669</c:v>
                </c:pt>
                <c:pt idx="134258">
                  <c:v>346.63020833333331</c:v>
                </c:pt>
                <c:pt idx="134259">
                  <c:v>346.6328125</c:v>
                </c:pt>
                <c:pt idx="134260">
                  <c:v>346.63541666666669</c:v>
                </c:pt>
                <c:pt idx="134261">
                  <c:v>346.63802083333331</c:v>
                </c:pt>
                <c:pt idx="134262">
                  <c:v>346.640625</c:v>
                </c:pt>
                <c:pt idx="134263">
                  <c:v>346.64322916666669</c:v>
                </c:pt>
                <c:pt idx="134264">
                  <c:v>346.64583333333331</c:v>
                </c:pt>
                <c:pt idx="134265">
                  <c:v>346.6484375</c:v>
                </c:pt>
                <c:pt idx="134266">
                  <c:v>346.65104166666669</c:v>
                </c:pt>
                <c:pt idx="134267">
                  <c:v>346.65364583333331</c:v>
                </c:pt>
                <c:pt idx="134268">
                  <c:v>346.65625</c:v>
                </c:pt>
                <c:pt idx="134269">
                  <c:v>346.65885416666669</c:v>
                </c:pt>
                <c:pt idx="134270">
                  <c:v>346.66145833333331</c:v>
                </c:pt>
                <c:pt idx="134271">
                  <c:v>346.6640625</c:v>
                </c:pt>
                <c:pt idx="134272">
                  <c:v>346.66666666666669</c:v>
                </c:pt>
                <c:pt idx="134273">
                  <c:v>346.66927083333331</c:v>
                </c:pt>
                <c:pt idx="134274">
                  <c:v>346.671875</c:v>
                </c:pt>
                <c:pt idx="134275">
                  <c:v>346.67447916666669</c:v>
                </c:pt>
                <c:pt idx="134276">
                  <c:v>346.67708333333331</c:v>
                </c:pt>
                <c:pt idx="134277">
                  <c:v>346.6796875</c:v>
                </c:pt>
                <c:pt idx="134278">
                  <c:v>346.68229166666669</c:v>
                </c:pt>
                <c:pt idx="134279">
                  <c:v>346.68489583333331</c:v>
                </c:pt>
                <c:pt idx="134280">
                  <c:v>346.6875</c:v>
                </c:pt>
                <c:pt idx="134281">
                  <c:v>346.69010416666669</c:v>
                </c:pt>
                <c:pt idx="134282">
                  <c:v>346.69270833333331</c:v>
                </c:pt>
                <c:pt idx="134283">
                  <c:v>346.6953125</c:v>
                </c:pt>
                <c:pt idx="134284">
                  <c:v>346.69791666666669</c:v>
                </c:pt>
                <c:pt idx="134285">
                  <c:v>346.70052083333331</c:v>
                </c:pt>
                <c:pt idx="134286">
                  <c:v>346.703125</c:v>
                </c:pt>
                <c:pt idx="134287">
                  <c:v>346.70572916666669</c:v>
                </c:pt>
                <c:pt idx="134288">
                  <c:v>346.70833333333331</c:v>
                </c:pt>
                <c:pt idx="134289">
                  <c:v>346.7109375</c:v>
                </c:pt>
                <c:pt idx="134290">
                  <c:v>346.71354166666669</c:v>
                </c:pt>
                <c:pt idx="134291">
                  <c:v>346.71614583333331</c:v>
                </c:pt>
                <c:pt idx="134292">
                  <c:v>346.71875</c:v>
                </c:pt>
                <c:pt idx="134293">
                  <c:v>346.72135416666669</c:v>
                </c:pt>
                <c:pt idx="134294">
                  <c:v>346.72395833333331</c:v>
                </c:pt>
                <c:pt idx="134295">
                  <c:v>346.7265625</c:v>
                </c:pt>
                <c:pt idx="134296">
                  <c:v>346.72916666666669</c:v>
                </c:pt>
                <c:pt idx="134297">
                  <c:v>346.73177083333331</c:v>
                </c:pt>
                <c:pt idx="134298">
                  <c:v>346.734375</c:v>
                </c:pt>
                <c:pt idx="134299">
                  <c:v>346.73697916666669</c:v>
                </c:pt>
                <c:pt idx="134300">
                  <c:v>346.73958333333331</c:v>
                </c:pt>
                <c:pt idx="134301">
                  <c:v>346.7421875</c:v>
                </c:pt>
                <c:pt idx="134302">
                  <c:v>346.74479166666669</c:v>
                </c:pt>
                <c:pt idx="134303">
                  <c:v>346.74739583333331</c:v>
                </c:pt>
                <c:pt idx="134304">
                  <c:v>346.75</c:v>
                </c:pt>
                <c:pt idx="134305">
                  <c:v>346.75260416666669</c:v>
                </c:pt>
                <c:pt idx="134306">
                  <c:v>346.75520833333331</c:v>
                </c:pt>
                <c:pt idx="134307">
                  <c:v>346.7578125</c:v>
                </c:pt>
                <c:pt idx="134308">
                  <c:v>346.76041666666669</c:v>
                </c:pt>
                <c:pt idx="134309">
                  <c:v>346.76302083333331</c:v>
                </c:pt>
                <c:pt idx="134310">
                  <c:v>346.765625</c:v>
                </c:pt>
                <c:pt idx="134311">
                  <c:v>346.76822916666669</c:v>
                </c:pt>
                <c:pt idx="134312">
                  <c:v>346.77083333333331</c:v>
                </c:pt>
                <c:pt idx="134313">
                  <c:v>346.7734375</c:v>
                </c:pt>
                <c:pt idx="134314">
                  <c:v>346.77604166666669</c:v>
                </c:pt>
                <c:pt idx="134315">
                  <c:v>346.77864583333331</c:v>
                </c:pt>
                <c:pt idx="134316">
                  <c:v>346.78125</c:v>
                </c:pt>
                <c:pt idx="134317">
                  <c:v>346.78385416666669</c:v>
                </c:pt>
                <c:pt idx="134318">
                  <c:v>346.78645833333331</c:v>
                </c:pt>
                <c:pt idx="134319">
                  <c:v>346.7890625</c:v>
                </c:pt>
                <c:pt idx="134320">
                  <c:v>346.79166666666669</c:v>
                </c:pt>
                <c:pt idx="134321">
                  <c:v>346.79427083333331</c:v>
                </c:pt>
                <c:pt idx="134322">
                  <c:v>346.796875</c:v>
                </c:pt>
                <c:pt idx="134323">
                  <c:v>346.79947916666669</c:v>
                </c:pt>
                <c:pt idx="134324">
                  <c:v>346.80208333333331</c:v>
                </c:pt>
                <c:pt idx="134325">
                  <c:v>346.8046875</c:v>
                </c:pt>
                <c:pt idx="134326">
                  <c:v>346.80729166666669</c:v>
                </c:pt>
                <c:pt idx="134327">
                  <c:v>346.80989583333331</c:v>
                </c:pt>
                <c:pt idx="134328">
                  <c:v>346.8125</c:v>
                </c:pt>
                <c:pt idx="134329">
                  <c:v>346.81510416666669</c:v>
                </c:pt>
                <c:pt idx="134330">
                  <c:v>346.81770833333331</c:v>
                </c:pt>
                <c:pt idx="134331">
                  <c:v>346.8203125</c:v>
                </c:pt>
                <c:pt idx="134332">
                  <c:v>346.82291666666669</c:v>
                </c:pt>
                <c:pt idx="134333">
                  <c:v>346.82552083333331</c:v>
                </c:pt>
                <c:pt idx="134334">
                  <c:v>346.828125</c:v>
                </c:pt>
                <c:pt idx="134335">
                  <c:v>346.83072916666669</c:v>
                </c:pt>
                <c:pt idx="134336">
                  <c:v>346.83333333333331</c:v>
                </c:pt>
                <c:pt idx="134337">
                  <c:v>346.8359375</c:v>
                </c:pt>
                <c:pt idx="134338">
                  <c:v>346.83854166666669</c:v>
                </c:pt>
                <c:pt idx="134339">
                  <c:v>346.84114583333331</c:v>
                </c:pt>
                <c:pt idx="134340">
                  <c:v>346.84375</c:v>
                </c:pt>
                <c:pt idx="134341">
                  <c:v>346.84635416666669</c:v>
                </c:pt>
                <c:pt idx="134342">
                  <c:v>346.84895833333331</c:v>
                </c:pt>
                <c:pt idx="134343">
                  <c:v>346.8515625</c:v>
                </c:pt>
                <c:pt idx="134344">
                  <c:v>346.85416666666669</c:v>
                </c:pt>
                <c:pt idx="134345">
                  <c:v>346.85677083333331</c:v>
                </c:pt>
                <c:pt idx="134346">
                  <c:v>346.859375</c:v>
                </c:pt>
                <c:pt idx="134347">
                  <c:v>346.86197916666669</c:v>
                </c:pt>
                <c:pt idx="134348">
                  <c:v>346.86458333333331</c:v>
                </c:pt>
                <c:pt idx="134349">
                  <c:v>346.8671875</c:v>
                </c:pt>
                <c:pt idx="134350">
                  <c:v>346.86979166666669</c:v>
                </c:pt>
                <c:pt idx="134351">
                  <c:v>346.87239583333331</c:v>
                </c:pt>
                <c:pt idx="134352">
                  <c:v>346.875</c:v>
                </c:pt>
                <c:pt idx="134353">
                  <c:v>346.87760416666669</c:v>
                </c:pt>
                <c:pt idx="134354">
                  <c:v>346.88020833333331</c:v>
                </c:pt>
                <c:pt idx="134355">
                  <c:v>346.8828125</c:v>
                </c:pt>
                <c:pt idx="134356">
                  <c:v>346.88541666666669</c:v>
                </c:pt>
                <c:pt idx="134357">
                  <c:v>346.88802083333331</c:v>
                </c:pt>
                <c:pt idx="134358">
                  <c:v>346.890625</c:v>
                </c:pt>
                <c:pt idx="134359">
                  <c:v>346.89322916666669</c:v>
                </c:pt>
                <c:pt idx="134360">
                  <c:v>346.89583333333331</c:v>
                </c:pt>
                <c:pt idx="134361">
                  <c:v>346.8984375</c:v>
                </c:pt>
                <c:pt idx="134362">
                  <c:v>346.90104166666669</c:v>
                </c:pt>
                <c:pt idx="134363">
                  <c:v>346.90364583333331</c:v>
                </c:pt>
                <c:pt idx="134364">
                  <c:v>346.90625</c:v>
                </c:pt>
                <c:pt idx="134365">
                  <c:v>346.90885416666669</c:v>
                </c:pt>
                <c:pt idx="134366">
                  <c:v>346.91145833333331</c:v>
                </c:pt>
                <c:pt idx="134367">
                  <c:v>346.9140625</c:v>
                </c:pt>
                <c:pt idx="134368">
                  <c:v>346.91666666666669</c:v>
                </c:pt>
                <c:pt idx="134369">
                  <c:v>346.91927083333331</c:v>
                </c:pt>
                <c:pt idx="134370">
                  <c:v>346.921875</c:v>
                </c:pt>
                <c:pt idx="134371">
                  <c:v>346.92447916666669</c:v>
                </c:pt>
                <c:pt idx="134372">
                  <c:v>346.92708333333331</c:v>
                </c:pt>
                <c:pt idx="134373">
                  <c:v>346.9296875</c:v>
                </c:pt>
                <c:pt idx="134374">
                  <c:v>346.93229166666669</c:v>
                </c:pt>
                <c:pt idx="134375">
                  <c:v>346.93489583333331</c:v>
                </c:pt>
                <c:pt idx="134376">
                  <c:v>346.9375</c:v>
                </c:pt>
                <c:pt idx="134377">
                  <c:v>346.94010416666669</c:v>
                </c:pt>
                <c:pt idx="134378">
                  <c:v>346.94270833333331</c:v>
                </c:pt>
                <c:pt idx="134379">
                  <c:v>346.9453125</c:v>
                </c:pt>
                <c:pt idx="134380">
                  <c:v>346.94791666666669</c:v>
                </c:pt>
                <c:pt idx="134381">
                  <c:v>346.95052083333331</c:v>
                </c:pt>
                <c:pt idx="134382">
                  <c:v>346.953125</c:v>
                </c:pt>
                <c:pt idx="134383">
                  <c:v>346.95572916666669</c:v>
                </c:pt>
                <c:pt idx="134384">
                  <c:v>346.95833333333331</c:v>
                </c:pt>
                <c:pt idx="134385">
                  <c:v>346.9609375</c:v>
                </c:pt>
                <c:pt idx="134386">
                  <c:v>346.96354166666669</c:v>
                </c:pt>
                <c:pt idx="134387">
                  <c:v>346.96614583333331</c:v>
                </c:pt>
                <c:pt idx="134388">
                  <c:v>346.96875</c:v>
                </c:pt>
                <c:pt idx="134389">
                  <c:v>346.97135416666669</c:v>
                </c:pt>
                <c:pt idx="134390">
                  <c:v>346.97395833333331</c:v>
                </c:pt>
                <c:pt idx="134391">
                  <c:v>346.9765625</c:v>
                </c:pt>
                <c:pt idx="134392">
                  <c:v>346.97916666666669</c:v>
                </c:pt>
                <c:pt idx="134393">
                  <c:v>346.98177083333331</c:v>
                </c:pt>
                <c:pt idx="134394">
                  <c:v>346.984375</c:v>
                </c:pt>
                <c:pt idx="134395">
                  <c:v>346.98697916666669</c:v>
                </c:pt>
                <c:pt idx="134396">
                  <c:v>346.98958333333331</c:v>
                </c:pt>
                <c:pt idx="134397">
                  <c:v>346.9921875</c:v>
                </c:pt>
                <c:pt idx="134398">
                  <c:v>346.99479166666669</c:v>
                </c:pt>
                <c:pt idx="134399">
                  <c:v>346.99739583333331</c:v>
                </c:pt>
                <c:pt idx="134400">
                  <c:v>347</c:v>
                </c:pt>
                <c:pt idx="134401">
                  <c:v>347.00260416666669</c:v>
                </c:pt>
                <c:pt idx="134402">
                  <c:v>347.00520833333331</c:v>
                </c:pt>
                <c:pt idx="134403">
                  <c:v>347.0078125</c:v>
                </c:pt>
                <c:pt idx="134404">
                  <c:v>347.01041666666669</c:v>
                </c:pt>
                <c:pt idx="134405">
                  <c:v>347.01302083333331</c:v>
                </c:pt>
                <c:pt idx="134406">
                  <c:v>347.015625</c:v>
                </c:pt>
                <c:pt idx="134407">
                  <c:v>347.01822916666669</c:v>
                </c:pt>
                <c:pt idx="134408">
                  <c:v>347.02083333333331</c:v>
                </c:pt>
                <c:pt idx="134409">
                  <c:v>347.0234375</c:v>
                </c:pt>
                <c:pt idx="134410">
                  <c:v>347.02604166666669</c:v>
                </c:pt>
                <c:pt idx="134411">
                  <c:v>347.02864583333331</c:v>
                </c:pt>
                <c:pt idx="134412">
                  <c:v>347.03125</c:v>
                </c:pt>
                <c:pt idx="134413">
                  <c:v>347.03385416666669</c:v>
                </c:pt>
                <c:pt idx="134414">
                  <c:v>347.03645833333331</c:v>
                </c:pt>
                <c:pt idx="134415">
                  <c:v>347.0390625</c:v>
                </c:pt>
                <c:pt idx="134416">
                  <c:v>347.04166666666669</c:v>
                </c:pt>
                <c:pt idx="134417">
                  <c:v>347.04427083333331</c:v>
                </c:pt>
                <c:pt idx="134418">
                  <c:v>347.046875</c:v>
                </c:pt>
                <c:pt idx="134419">
                  <c:v>347.04947916666669</c:v>
                </c:pt>
                <c:pt idx="134420">
                  <c:v>347.05208333333331</c:v>
                </c:pt>
                <c:pt idx="134421">
                  <c:v>347.0546875</c:v>
                </c:pt>
                <c:pt idx="134422">
                  <c:v>347.05729166666669</c:v>
                </c:pt>
                <c:pt idx="134423">
                  <c:v>347.05989583333331</c:v>
                </c:pt>
                <c:pt idx="134424">
                  <c:v>347.0625</c:v>
                </c:pt>
                <c:pt idx="134425">
                  <c:v>347.06510416666669</c:v>
                </c:pt>
                <c:pt idx="134426">
                  <c:v>347.06770833333331</c:v>
                </c:pt>
                <c:pt idx="134427">
                  <c:v>347.0703125</c:v>
                </c:pt>
                <c:pt idx="134428">
                  <c:v>347.07291666666669</c:v>
                </c:pt>
                <c:pt idx="134429">
                  <c:v>347.07552083333331</c:v>
                </c:pt>
                <c:pt idx="134430">
                  <c:v>347.078125</c:v>
                </c:pt>
                <c:pt idx="134431">
                  <c:v>347.08072916666669</c:v>
                </c:pt>
                <c:pt idx="134432">
                  <c:v>347.08333333333331</c:v>
                </c:pt>
                <c:pt idx="134433">
                  <c:v>347.0859375</c:v>
                </c:pt>
                <c:pt idx="134434">
                  <c:v>347.08854166666669</c:v>
                </c:pt>
                <c:pt idx="134435">
                  <c:v>347.09114583333331</c:v>
                </c:pt>
                <c:pt idx="134436">
                  <c:v>347.09375</c:v>
                </c:pt>
                <c:pt idx="134437">
                  <c:v>347.09635416666669</c:v>
                </c:pt>
                <c:pt idx="134438">
                  <c:v>347.09895833333331</c:v>
                </c:pt>
                <c:pt idx="134439">
                  <c:v>347.1015625</c:v>
                </c:pt>
                <c:pt idx="134440">
                  <c:v>347.10416666666669</c:v>
                </c:pt>
                <c:pt idx="134441">
                  <c:v>347.10677083333331</c:v>
                </c:pt>
                <c:pt idx="134442">
                  <c:v>347.109375</c:v>
                </c:pt>
                <c:pt idx="134443">
                  <c:v>347.11197916666669</c:v>
                </c:pt>
                <c:pt idx="134444">
                  <c:v>347.11458333333331</c:v>
                </c:pt>
                <c:pt idx="134445">
                  <c:v>347.1171875</c:v>
                </c:pt>
                <c:pt idx="134446">
                  <c:v>347.11979166666669</c:v>
                </c:pt>
                <c:pt idx="134447">
                  <c:v>347.12239583333331</c:v>
                </c:pt>
                <c:pt idx="134448">
                  <c:v>347.125</c:v>
                </c:pt>
                <c:pt idx="134449">
                  <c:v>347.12760416666669</c:v>
                </c:pt>
                <c:pt idx="134450">
                  <c:v>347.13020833333331</c:v>
                </c:pt>
                <c:pt idx="134451">
                  <c:v>347.1328125</c:v>
                </c:pt>
                <c:pt idx="134452">
                  <c:v>347.13541666666669</c:v>
                </c:pt>
                <c:pt idx="134453">
                  <c:v>347.13802083333331</c:v>
                </c:pt>
                <c:pt idx="134454">
                  <c:v>347.140625</c:v>
                </c:pt>
                <c:pt idx="134455">
                  <c:v>347.14322916666669</c:v>
                </c:pt>
                <c:pt idx="134456">
                  <c:v>347.14583333333331</c:v>
                </c:pt>
                <c:pt idx="134457">
                  <c:v>347.1484375</c:v>
                </c:pt>
                <c:pt idx="134458">
                  <c:v>347.15104166666669</c:v>
                </c:pt>
                <c:pt idx="134459">
                  <c:v>347.15364583333331</c:v>
                </c:pt>
                <c:pt idx="134460">
                  <c:v>347.15625</c:v>
                </c:pt>
                <c:pt idx="134461">
                  <c:v>347.15885416666669</c:v>
                </c:pt>
                <c:pt idx="134462">
                  <c:v>347.16145833333331</c:v>
                </c:pt>
                <c:pt idx="134463">
                  <c:v>347.1640625</c:v>
                </c:pt>
                <c:pt idx="134464">
                  <c:v>347.16666666666669</c:v>
                </c:pt>
                <c:pt idx="134465">
                  <c:v>347.16927083333331</c:v>
                </c:pt>
                <c:pt idx="134466">
                  <c:v>347.171875</c:v>
                </c:pt>
                <c:pt idx="134467">
                  <c:v>347.17447916666669</c:v>
                </c:pt>
                <c:pt idx="134468">
                  <c:v>347.17708333333331</c:v>
                </c:pt>
                <c:pt idx="134469">
                  <c:v>347.1796875</c:v>
                </c:pt>
                <c:pt idx="134470">
                  <c:v>347.18229166666669</c:v>
                </c:pt>
                <c:pt idx="134471">
                  <c:v>347.18489583333331</c:v>
                </c:pt>
                <c:pt idx="134472">
                  <c:v>347.1875</c:v>
                </c:pt>
                <c:pt idx="134473">
                  <c:v>347.19010416666669</c:v>
                </c:pt>
                <c:pt idx="134474">
                  <c:v>347.19270833333331</c:v>
                </c:pt>
                <c:pt idx="134475">
                  <c:v>347.1953125</c:v>
                </c:pt>
                <c:pt idx="134476">
                  <c:v>347.19791666666669</c:v>
                </c:pt>
                <c:pt idx="134477">
                  <c:v>347.20052083333331</c:v>
                </c:pt>
                <c:pt idx="134478">
                  <c:v>347.203125</c:v>
                </c:pt>
                <c:pt idx="134479">
                  <c:v>347.20572916666669</c:v>
                </c:pt>
                <c:pt idx="134480">
                  <c:v>347.20833333333331</c:v>
                </c:pt>
                <c:pt idx="134481">
                  <c:v>347.2109375</c:v>
                </c:pt>
                <c:pt idx="134482">
                  <c:v>347.21354166666669</c:v>
                </c:pt>
                <c:pt idx="134483">
                  <c:v>347.21614583333331</c:v>
                </c:pt>
                <c:pt idx="134484">
                  <c:v>347.21875</c:v>
                </c:pt>
                <c:pt idx="134485">
                  <c:v>347.22135416666669</c:v>
                </c:pt>
                <c:pt idx="134486">
                  <c:v>347.22395833333331</c:v>
                </c:pt>
                <c:pt idx="134487">
                  <c:v>347.2265625</c:v>
                </c:pt>
                <c:pt idx="134488">
                  <c:v>347.22916666666669</c:v>
                </c:pt>
                <c:pt idx="134489">
                  <c:v>347.23177083333331</c:v>
                </c:pt>
                <c:pt idx="134490">
                  <c:v>347.234375</c:v>
                </c:pt>
                <c:pt idx="134491">
                  <c:v>347.23697916666669</c:v>
                </c:pt>
                <c:pt idx="134492">
                  <c:v>347.23958333333331</c:v>
                </c:pt>
                <c:pt idx="134493">
                  <c:v>347.2421875</c:v>
                </c:pt>
                <c:pt idx="134494">
                  <c:v>347.24479166666669</c:v>
                </c:pt>
                <c:pt idx="134495">
                  <c:v>347.24739583333331</c:v>
                </c:pt>
                <c:pt idx="134496">
                  <c:v>347.25</c:v>
                </c:pt>
                <c:pt idx="134497">
                  <c:v>347.25260416666669</c:v>
                </c:pt>
                <c:pt idx="134498">
                  <c:v>347.25520833333331</c:v>
                </c:pt>
                <c:pt idx="134499">
                  <c:v>347.2578125</c:v>
                </c:pt>
                <c:pt idx="134500">
                  <c:v>347.26041666666669</c:v>
                </c:pt>
                <c:pt idx="134501">
                  <c:v>347.26302083333331</c:v>
                </c:pt>
                <c:pt idx="134502">
                  <c:v>347.265625</c:v>
                </c:pt>
                <c:pt idx="134503">
                  <c:v>347.26822916666669</c:v>
                </c:pt>
                <c:pt idx="134504">
                  <c:v>347.27083333333331</c:v>
                </c:pt>
                <c:pt idx="134505">
                  <c:v>347.2734375</c:v>
                </c:pt>
                <c:pt idx="134506">
                  <c:v>347.27604166666669</c:v>
                </c:pt>
                <c:pt idx="134507">
                  <c:v>347.27864583333331</c:v>
                </c:pt>
                <c:pt idx="134508">
                  <c:v>347.28125</c:v>
                </c:pt>
                <c:pt idx="134509">
                  <c:v>347.28385416666669</c:v>
                </c:pt>
                <c:pt idx="134510">
                  <c:v>347.28645833333331</c:v>
                </c:pt>
                <c:pt idx="134511">
                  <c:v>347.2890625</c:v>
                </c:pt>
                <c:pt idx="134512">
                  <c:v>347.29166666666669</c:v>
                </c:pt>
                <c:pt idx="134513">
                  <c:v>347.29427083333331</c:v>
                </c:pt>
                <c:pt idx="134514">
                  <c:v>347.296875</c:v>
                </c:pt>
                <c:pt idx="134515">
                  <c:v>347.29947916666669</c:v>
                </c:pt>
                <c:pt idx="134516">
                  <c:v>347.30208333333331</c:v>
                </c:pt>
                <c:pt idx="134517">
                  <c:v>347.3046875</c:v>
                </c:pt>
                <c:pt idx="134518">
                  <c:v>347.30729166666669</c:v>
                </c:pt>
                <c:pt idx="134519">
                  <c:v>347.30989583333331</c:v>
                </c:pt>
                <c:pt idx="134520">
                  <c:v>347.3125</c:v>
                </c:pt>
                <c:pt idx="134521">
                  <c:v>347.31510416666669</c:v>
                </c:pt>
                <c:pt idx="134522">
                  <c:v>347.31770833333331</c:v>
                </c:pt>
                <c:pt idx="134523">
                  <c:v>347.3203125</c:v>
                </c:pt>
                <c:pt idx="134524">
                  <c:v>347.32291666666669</c:v>
                </c:pt>
                <c:pt idx="134525">
                  <c:v>347.32552083333331</c:v>
                </c:pt>
                <c:pt idx="134526">
                  <c:v>347.328125</c:v>
                </c:pt>
                <c:pt idx="134527">
                  <c:v>347.33072916666669</c:v>
                </c:pt>
                <c:pt idx="134528">
                  <c:v>347.33333333333331</c:v>
                </c:pt>
                <c:pt idx="134529">
                  <c:v>347.3359375</c:v>
                </c:pt>
                <c:pt idx="134530">
                  <c:v>347.33854166666669</c:v>
                </c:pt>
                <c:pt idx="134531">
                  <c:v>347.34114583333331</c:v>
                </c:pt>
                <c:pt idx="134532">
                  <c:v>347.34375</c:v>
                </c:pt>
                <c:pt idx="134533">
                  <c:v>347.34635416666669</c:v>
                </c:pt>
                <c:pt idx="134534">
                  <c:v>347.34895833333331</c:v>
                </c:pt>
                <c:pt idx="134535">
                  <c:v>347.3515625</c:v>
                </c:pt>
                <c:pt idx="134536">
                  <c:v>347.35416666666669</c:v>
                </c:pt>
                <c:pt idx="134537">
                  <c:v>347.35677083333331</c:v>
                </c:pt>
                <c:pt idx="134538">
                  <c:v>347.359375</c:v>
                </c:pt>
                <c:pt idx="134539">
                  <c:v>347.36197916666669</c:v>
                </c:pt>
                <c:pt idx="134540">
                  <c:v>347.36458333333331</c:v>
                </c:pt>
                <c:pt idx="134541">
                  <c:v>347.3671875</c:v>
                </c:pt>
                <c:pt idx="134542">
                  <c:v>347.36979166666669</c:v>
                </c:pt>
                <c:pt idx="134543">
                  <c:v>347.37239583333331</c:v>
                </c:pt>
                <c:pt idx="134544">
                  <c:v>347.375</c:v>
                </c:pt>
                <c:pt idx="134545">
                  <c:v>347.37760416666669</c:v>
                </c:pt>
                <c:pt idx="134546">
                  <c:v>347.38020833333331</c:v>
                </c:pt>
                <c:pt idx="134547">
                  <c:v>347.3828125</c:v>
                </c:pt>
                <c:pt idx="134548">
                  <c:v>347.38541666666669</c:v>
                </c:pt>
                <c:pt idx="134549">
                  <c:v>347.38802083333331</c:v>
                </c:pt>
                <c:pt idx="134550">
                  <c:v>347.390625</c:v>
                </c:pt>
                <c:pt idx="134551">
                  <c:v>347.39322916666669</c:v>
                </c:pt>
                <c:pt idx="134552">
                  <c:v>347.39583333333331</c:v>
                </c:pt>
                <c:pt idx="134553">
                  <c:v>347.3984375</c:v>
                </c:pt>
                <c:pt idx="134554">
                  <c:v>347.40104166666669</c:v>
                </c:pt>
                <c:pt idx="134555">
                  <c:v>347.40364583333331</c:v>
                </c:pt>
                <c:pt idx="134556">
                  <c:v>347.40625</c:v>
                </c:pt>
                <c:pt idx="134557">
                  <c:v>347.40885416666669</c:v>
                </c:pt>
                <c:pt idx="134558">
                  <c:v>347.41145833333331</c:v>
                </c:pt>
                <c:pt idx="134559">
                  <c:v>347.4140625</c:v>
                </c:pt>
                <c:pt idx="134560">
                  <c:v>347.41666666666669</c:v>
                </c:pt>
                <c:pt idx="134561">
                  <c:v>347.41927083333331</c:v>
                </c:pt>
                <c:pt idx="134562">
                  <c:v>347.421875</c:v>
                </c:pt>
                <c:pt idx="134563">
                  <c:v>347.42447916666669</c:v>
                </c:pt>
                <c:pt idx="134564">
                  <c:v>347.42708333333331</c:v>
                </c:pt>
                <c:pt idx="134565">
                  <c:v>347.4296875</c:v>
                </c:pt>
                <c:pt idx="134566">
                  <c:v>347.43229166666669</c:v>
                </c:pt>
                <c:pt idx="134567">
                  <c:v>347.43489583333331</c:v>
                </c:pt>
                <c:pt idx="134568">
                  <c:v>347.4375</c:v>
                </c:pt>
                <c:pt idx="134569">
                  <c:v>347.44010416666669</c:v>
                </c:pt>
                <c:pt idx="134570">
                  <c:v>347.44270833333331</c:v>
                </c:pt>
                <c:pt idx="134571">
                  <c:v>347.4453125</c:v>
                </c:pt>
                <c:pt idx="134572">
                  <c:v>347.44791666666669</c:v>
                </c:pt>
                <c:pt idx="134573">
                  <c:v>347.45052083333331</c:v>
                </c:pt>
                <c:pt idx="134574">
                  <c:v>347.453125</c:v>
                </c:pt>
                <c:pt idx="134575">
                  <c:v>347.45572916666669</c:v>
                </c:pt>
                <c:pt idx="134576">
                  <c:v>347.45833333333331</c:v>
                </c:pt>
                <c:pt idx="134577">
                  <c:v>347.4609375</c:v>
                </c:pt>
                <c:pt idx="134578">
                  <c:v>347.46354166666669</c:v>
                </c:pt>
                <c:pt idx="134579">
                  <c:v>347.46614583333331</c:v>
                </c:pt>
                <c:pt idx="134580">
                  <c:v>347.46875</c:v>
                </c:pt>
                <c:pt idx="134581">
                  <c:v>347.47135416666669</c:v>
                </c:pt>
                <c:pt idx="134582">
                  <c:v>347.47395833333331</c:v>
                </c:pt>
                <c:pt idx="134583">
                  <c:v>347.4765625</c:v>
                </c:pt>
                <c:pt idx="134584">
                  <c:v>347.47916666666669</c:v>
                </c:pt>
                <c:pt idx="134585">
                  <c:v>347.48177083333331</c:v>
                </c:pt>
                <c:pt idx="134586">
                  <c:v>347.484375</c:v>
                </c:pt>
                <c:pt idx="134587">
                  <c:v>347.48697916666669</c:v>
                </c:pt>
                <c:pt idx="134588">
                  <c:v>347.48958333333331</c:v>
                </c:pt>
                <c:pt idx="134589">
                  <c:v>347.4921875</c:v>
                </c:pt>
                <c:pt idx="134590">
                  <c:v>347.49479166666669</c:v>
                </c:pt>
                <c:pt idx="134591">
                  <c:v>347.49739583333331</c:v>
                </c:pt>
                <c:pt idx="134592">
                  <c:v>347.5</c:v>
                </c:pt>
                <c:pt idx="134593">
                  <c:v>347.50260416666669</c:v>
                </c:pt>
                <c:pt idx="134594">
                  <c:v>347.50520833333331</c:v>
                </c:pt>
                <c:pt idx="134595">
                  <c:v>347.5078125</c:v>
                </c:pt>
                <c:pt idx="134596">
                  <c:v>347.51041666666669</c:v>
                </c:pt>
                <c:pt idx="134597">
                  <c:v>347.51302083333331</c:v>
                </c:pt>
                <c:pt idx="134598">
                  <c:v>347.515625</c:v>
                </c:pt>
                <c:pt idx="134599">
                  <c:v>347.51822916666669</c:v>
                </c:pt>
                <c:pt idx="134600">
                  <c:v>347.52083333333331</c:v>
                </c:pt>
                <c:pt idx="134601">
                  <c:v>347.5234375</c:v>
                </c:pt>
                <c:pt idx="134602">
                  <c:v>347.52604166666669</c:v>
                </c:pt>
                <c:pt idx="134603">
                  <c:v>347.52864583333331</c:v>
                </c:pt>
                <c:pt idx="134604">
                  <c:v>347.53125</c:v>
                </c:pt>
                <c:pt idx="134605">
                  <c:v>347.53385416666669</c:v>
                </c:pt>
                <c:pt idx="134606">
                  <c:v>347.53645833333331</c:v>
                </c:pt>
                <c:pt idx="134607">
                  <c:v>347.5390625</c:v>
                </c:pt>
                <c:pt idx="134608">
                  <c:v>347.54166666666669</c:v>
                </c:pt>
                <c:pt idx="134609">
                  <c:v>347.54427083333331</c:v>
                </c:pt>
                <c:pt idx="134610">
                  <c:v>347.546875</c:v>
                </c:pt>
                <c:pt idx="134611">
                  <c:v>347.54947916666669</c:v>
                </c:pt>
                <c:pt idx="134612">
                  <c:v>347.55208333333331</c:v>
                </c:pt>
                <c:pt idx="134613">
                  <c:v>347.5546875</c:v>
                </c:pt>
                <c:pt idx="134614">
                  <c:v>347.55729166666669</c:v>
                </c:pt>
                <c:pt idx="134615">
                  <c:v>347.55989583333331</c:v>
                </c:pt>
                <c:pt idx="134616">
                  <c:v>347.5625</c:v>
                </c:pt>
                <c:pt idx="134617">
                  <c:v>347.56510416666669</c:v>
                </c:pt>
                <c:pt idx="134618">
                  <c:v>347.56770833333331</c:v>
                </c:pt>
                <c:pt idx="134619">
                  <c:v>347.5703125</c:v>
                </c:pt>
                <c:pt idx="134620">
                  <c:v>347.57291666666669</c:v>
                </c:pt>
                <c:pt idx="134621">
                  <c:v>347.57552083333331</c:v>
                </c:pt>
                <c:pt idx="134622">
                  <c:v>347.578125</c:v>
                </c:pt>
                <c:pt idx="134623">
                  <c:v>347.58072916666669</c:v>
                </c:pt>
                <c:pt idx="134624">
                  <c:v>347.58333333333331</c:v>
                </c:pt>
                <c:pt idx="134625">
                  <c:v>347.5859375</c:v>
                </c:pt>
                <c:pt idx="134626">
                  <c:v>347.58854166666669</c:v>
                </c:pt>
                <c:pt idx="134627">
                  <c:v>347.59114583333331</c:v>
                </c:pt>
                <c:pt idx="134628">
                  <c:v>347.59375</c:v>
                </c:pt>
                <c:pt idx="134629">
                  <c:v>347.59635416666669</c:v>
                </c:pt>
                <c:pt idx="134630">
                  <c:v>347.59895833333331</c:v>
                </c:pt>
                <c:pt idx="134631">
                  <c:v>347.6015625</c:v>
                </c:pt>
                <c:pt idx="134632">
                  <c:v>347.60416666666669</c:v>
                </c:pt>
                <c:pt idx="134633">
                  <c:v>347.60677083333331</c:v>
                </c:pt>
                <c:pt idx="134634">
                  <c:v>347.609375</c:v>
                </c:pt>
                <c:pt idx="134635">
                  <c:v>347.61197916666669</c:v>
                </c:pt>
                <c:pt idx="134636">
                  <c:v>347.61458333333331</c:v>
                </c:pt>
                <c:pt idx="134637">
                  <c:v>347.6171875</c:v>
                </c:pt>
                <c:pt idx="134638">
                  <c:v>347.61979166666669</c:v>
                </c:pt>
                <c:pt idx="134639">
                  <c:v>347.62239583333331</c:v>
                </c:pt>
                <c:pt idx="134640">
                  <c:v>347.625</c:v>
                </c:pt>
                <c:pt idx="134641">
                  <c:v>347.62760416666669</c:v>
                </c:pt>
                <c:pt idx="134642">
                  <c:v>347.63020833333331</c:v>
                </c:pt>
                <c:pt idx="134643">
                  <c:v>347.6328125</c:v>
                </c:pt>
                <c:pt idx="134644">
                  <c:v>347.63541666666669</c:v>
                </c:pt>
                <c:pt idx="134645">
                  <c:v>347.63802083333331</c:v>
                </c:pt>
                <c:pt idx="134646">
                  <c:v>347.640625</c:v>
                </c:pt>
                <c:pt idx="134647">
                  <c:v>347.64322916666669</c:v>
                </c:pt>
                <c:pt idx="134648">
                  <c:v>347.64583333333331</c:v>
                </c:pt>
                <c:pt idx="134649">
                  <c:v>347.6484375</c:v>
                </c:pt>
                <c:pt idx="134650">
                  <c:v>347.65104166666669</c:v>
                </c:pt>
                <c:pt idx="134651">
                  <c:v>347.65364583333331</c:v>
                </c:pt>
                <c:pt idx="134652">
                  <c:v>347.65625</c:v>
                </c:pt>
                <c:pt idx="134653">
                  <c:v>347.65885416666669</c:v>
                </c:pt>
                <c:pt idx="134654">
                  <c:v>347.66145833333331</c:v>
                </c:pt>
                <c:pt idx="134655">
                  <c:v>347.6640625</c:v>
                </c:pt>
                <c:pt idx="134656">
                  <c:v>347.66666666666669</c:v>
                </c:pt>
                <c:pt idx="134657">
                  <c:v>347.66927083333331</c:v>
                </c:pt>
                <c:pt idx="134658">
                  <c:v>347.671875</c:v>
                </c:pt>
                <c:pt idx="134659">
                  <c:v>347.67447916666669</c:v>
                </c:pt>
                <c:pt idx="134660">
                  <c:v>347.67708333333331</c:v>
                </c:pt>
                <c:pt idx="134661">
                  <c:v>347.6796875</c:v>
                </c:pt>
                <c:pt idx="134662">
                  <c:v>347.68229166666669</c:v>
                </c:pt>
                <c:pt idx="134663">
                  <c:v>347.68489583333331</c:v>
                </c:pt>
                <c:pt idx="134664">
                  <c:v>347.6875</c:v>
                </c:pt>
                <c:pt idx="134665">
                  <c:v>347.69010416666669</c:v>
                </c:pt>
                <c:pt idx="134666">
                  <c:v>347.69270833333331</c:v>
                </c:pt>
                <c:pt idx="134667">
                  <c:v>347.6953125</c:v>
                </c:pt>
                <c:pt idx="134668">
                  <c:v>347.69791666666669</c:v>
                </c:pt>
                <c:pt idx="134669">
                  <c:v>347.70052083333331</c:v>
                </c:pt>
                <c:pt idx="134670">
                  <c:v>347.703125</c:v>
                </c:pt>
                <c:pt idx="134671">
                  <c:v>347.70572916666669</c:v>
                </c:pt>
                <c:pt idx="134672">
                  <c:v>347.70833333333331</c:v>
                </c:pt>
                <c:pt idx="134673">
                  <c:v>347.7109375</c:v>
                </c:pt>
                <c:pt idx="134674">
                  <c:v>347.71354166666669</c:v>
                </c:pt>
                <c:pt idx="134675">
                  <c:v>347.71614583333331</c:v>
                </c:pt>
                <c:pt idx="134676">
                  <c:v>347.71875</c:v>
                </c:pt>
                <c:pt idx="134677">
                  <c:v>347.72135416666669</c:v>
                </c:pt>
                <c:pt idx="134678">
                  <c:v>347.72395833333331</c:v>
                </c:pt>
                <c:pt idx="134679">
                  <c:v>347.7265625</c:v>
                </c:pt>
                <c:pt idx="134680">
                  <c:v>347.72916666666669</c:v>
                </c:pt>
                <c:pt idx="134681">
                  <c:v>347.73177083333331</c:v>
                </c:pt>
                <c:pt idx="134682">
                  <c:v>347.734375</c:v>
                </c:pt>
                <c:pt idx="134683">
                  <c:v>347.73697916666669</c:v>
                </c:pt>
                <c:pt idx="134684">
                  <c:v>347.73958333333331</c:v>
                </c:pt>
                <c:pt idx="134685">
                  <c:v>347.7421875</c:v>
                </c:pt>
                <c:pt idx="134686">
                  <c:v>347.74479166666669</c:v>
                </c:pt>
                <c:pt idx="134687">
                  <c:v>347.74739583333331</c:v>
                </c:pt>
                <c:pt idx="134688">
                  <c:v>347.75</c:v>
                </c:pt>
                <c:pt idx="134689">
                  <c:v>347.75260416666669</c:v>
                </c:pt>
                <c:pt idx="134690">
                  <c:v>347.75520833333331</c:v>
                </c:pt>
                <c:pt idx="134691">
                  <c:v>347.7578125</c:v>
                </c:pt>
                <c:pt idx="134692">
                  <c:v>347.76041666666669</c:v>
                </c:pt>
                <c:pt idx="134693">
                  <c:v>347.76302083333331</c:v>
                </c:pt>
                <c:pt idx="134694">
                  <c:v>347.765625</c:v>
                </c:pt>
                <c:pt idx="134695">
                  <c:v>347.76822916666669</c:v>
                </c:pt>
                <c:pt idx="134696">
                  <c:v>347.77083333333331</c:v>
                </c:pt>
                <c:pt idx="134697">
                  <c:v>347.7734375</c:v>
                </c:pt>
                <c:pt idx="134698">
                  <c:v>347.77604166666669</c:v>
                </c:pt>
                <c:pt idx="134699">
                  <c:v>347.77864583333331</c:v>
                </c:pt>
                <c:pt idx="134700">
                  <c:v>347.78125</c:v>
                </c:pt>
                <c:pt idx="134701">
                  <c:v>347.78385416666669</c:v>
                </c:pt>
                <c:pt idx="134702">
                  <c:v>347.78645833333331</c:v>
                </c:pt>
                <c:pt idx="134703">
                  <c:v>347.7890625</c:v>
                </c:pt>
                <c:pt idx="134704">
                  <c:v>347.79166666666669</c:v>
                </c:pt>
                <c:pt idx="134705">
                  <c:v>347.79427083333331</c:v>
                </c:pt>
                <c:pt idx="134706">
                  <c:v>347.796875</c:v>
                </c:pt>
                <c:pt idx="134707">
                  <c:v>347.79947916666669</c:v>
                </c:pt>
                <c:pt idx="134708">
                  <c:v>347.80208333333331</c:v>
                </c:pt>
                <c:pt idx="134709">
                  <c:v>347.8046875</c:v>
                </c:pt>
                <c:pt idx="134710">
                  <c:v>347.80729166666669</c:v>
                </c:pt>
                <c:pt idx="134711">
                  <c:v>347.80989583333331</c:v>
                </c:pt>
                <c:pt idx="134712">
                  <c:v>347.8125</c:v>
                </c:pt>
                <c:pt idx="134713">
                  <c:v>347.81510416666669</c:v>
                </c:pt>
                <c:pt idx="134714">
                  <c:v>347.81770833333331</c:v>
                </c:pt>
                <c:pt idx="134715">
                  <c:v>347.8203125</c:v>
                </c:pt>
                <c:pt idx="134716">
                  <c:v>347.82291666666669</c:v>
                </c:pt>
                <c:pt idx="134717">
                  <c:v>347.82552083333331</c:v>
                </c:pt>
                <c:pt idx="134718">
                  <c:v>347.828125</c:v>
                </c:pt>
                <c:pt idx="134719">
                  <c:v>347.83072916666669</c:v>
                </c:pt>
                <c:pt idx="134720">
                  <c:v>347.83333333333331</c:v>
                </c:pt>
                <c:pt idx="134721">
                  <c:v>347.8359375</c:v>
                </c:pt>
                <c:pt idx="134722">
                  <c:v>347.83854166666669</c:v>
                </c:pt>
                <c:pt idx="134723">
                  <c:v>347.84114583333331</c:v>
                </c:pt>
                <c:pt idx="134724">
                  <c:v>347.84375</c:v>
                </c:pt>
                <c:pt idx="134725">
                  <c:v>347.84635416666669</c:v>
                </c:pt>
                <c:pt idx="134726">
                  <c:v>347.84895833333331</c:v>
                </c:pt>
                <c:pt idx="134727">
                  <c:v>347.8515625</c:v>
                </c:pt>
                <c:pt idx="134728">
                  <c:v>347.85416666666669</c:v>
                </c:pt>
                <c:pt idx="134729">
                  <c:v>347.85677083333331</c:v>
                </c:pt>
                <c:pt idx="134730">
                  <c:v>347.859375</c:v>
                </c:pt>
                <c:pt idx="134731">
                  <c:v>347.86197916666669</c:v>
                </c:pt>
                <c:pt idx="134732">
                  <c:v>347.86458333333331</c:v>
                </c:pt>
                <c:pt idx="134733">
                  <c:v>347.8671875</c:v>
                </c:pt>
                <c:pt idx="134734">
                  <c:v>347.86979166666669</c:v>
                </c:pt>
                <c:pt idx="134735">
                  <c:v>347.87239583333331</c:v>
                </c:pt>
                <c:pt idx="134736">
                  <c:v>347.875</c:v>
                </c:pt>
                <c:pt idx="134737">
                  <c:v>347.87760416666669</c:v>
                </c:pt>
                <c:pt idx="134738">
                  <c:v>347.88020833333331</c:v>
                </c:pt>
                <c:pt idx="134739">
                  <c:v>347.8828125</c:v>
                </c:pt>
                <c:pt idx="134740">
                  <c:v>347.88541666666669</c:v>
                </c:pt>
                <c:pt idx="134741">
                  <c:v>347.88802083333331</c:v>
                </c:pt>
                <c:pt idx="134742">
                  <c:v>347.890625</c:v>
                </c:pt>
                <c:pt idx="134743">
                  <c:v>347.89322916666669</c:v>
                </c:pt>
                <c:pt idx="134744">
                  <c:v>347.89583333333331</c:v>
                </c:pt>
                <c:pt idx="134745">
                  <c:v>347.8984375</c:v>
                </c:pt>
                <c:pt idx="134746">
                  <c:v>347.90104166666669</c:v>
                </c:pt>
                <c:pt idx="134747">
                  <c:v>347.90364583333331</c:v>
                </c:pt>
                <c:pt idx="134748">
                  <c:v>347.90625</c:v>
                </c:pt>
                <c:pt idx="134749">
                  <c:v>347.90885416666669</c:v>
                </c:pt>
                <c:pt idx="134750">
                  <c:v>347.91145833333331</c:v>
                </c:pt>
                <c:pt idx="134751">
                  <c:v>347.9140625</c:v>
                </c:pt>
                <c:pt idx="134752">
                  <c:v>347.91666666666669</c:v>
                </c:pt>
                <c:pt idx="134753">
                  <c:v>347.91927083333331</c:v>
                </c:pt>
                <c:pt idx="134754">
                  <c:v>347.921875</c:v>
                </c:pt>
                <c:pt idx="134755">
                  <c:v>347.92447916666669</c:v>
                </c:pt>
                <c:pt idx="134756">
                  <c:v>347.92708333333331</c:v>
                </c:pt>
                <c:pt idx="134757">
                  <c:v>347.9296875</c:v>
                </c:pt>
                <c:pt idx="134758">
                  <c:v>347.93229166666669</c:v>
                </c:pt>
                <c:pt idx="134759">
                  <c:v>347.93489583333331</c:v>
                </c:pt>
                <c:pt idx="134760">
                  <c:v>347.9375</c:v>
                </c:pt>
                <c:pt idx="134761">
                  <c:v>347.94010416666669</c:v>
                </c:pt>
                <c:pt idx="134762">
                  <c:v>347.94270833333331</c:v>
                </c:pt>
                <c:pt idx="134763">
                  <c:v>347.9453125</c:v>
                </c:pt>
                <c:pt idx="134764">
                  <c:v>347.94791666666669</c:v>
                </c:pt>
                <c:pt idx="134765">
                  <c:v>347.95052083333331</c:v>
                </c:pt>
                <c:pt idx="134766">
                  <c:v>347.953125</c:v>
                </c:pt>
                <c:pt idx="134767">
                  <c:v>347.95572916666669</c:v>
                </c:pt>
                <c:pt idx="134768">
                  <c:v>347.95833333333331</c:v>
                </c:pt>
                <c:pt idx="134769">
                  <c:v>347.9609375</c:v>
                </c:pt>
                <c:pt idx="134770">
                  <c:v>347.96354166666669</c:v>
                </c:pt>
                <c:pt idx="134771">
                  <c:v>347.96614583333331</c:v>
                </c:pt>
                <c:pt idx="134772">
                  <c:v>347.96875</c:v>
                </c:pt>
                <c:pt idx="134773">
                  <c:v>347.97135416666669</c:v>
                </c:pt>
                <c:pt idx="134774">
                  <c:v>347.97395833333331</c:v>
                </c:pt>
                <c:pt idx="134775">
                  <c:v>347.9765625</c:v>
                </c:pt>
                <c:pt idx="134776">
                  <c:v>347.97916666666669</c:v>
                </c:pt>
                <c:pt idx="134777">
                  <c:v>347.98177083333331</c:v>
                </c:pt>
                <c:pt idx="134778">
                  <c:v>347.984375</c:v>
                </c:pt>
                <c:pt idx="134779">
                  <c:v>347.98697916666669</c:v>
                </c:pt>
                <c:pt idx="134780">
                  <c:v>347.98958333333331</c:v>
                </c:pt>
                <c:pt idx="134781">
                  <c:v>347.9921875</c:v>
                </c:pt>
                <c:pt idx="134782">
                  <c:v>347.99479166666669</c:v>
                </c:pt>
                <c:pt idx="134783">
                  <c:v>347.99739583333331</c:v>
                </c:pt>
                <c:pt idx="134784">
                  <c:v>348</c:v>
                </c:pt>
                <c:pt idx="134785">
                  <c:v>348.00260416666669</c:v>
                </c:pt>
                <c:pt idx="134786">
                  <c:v>348.00520833333331</c:v>
                </c:pt>
                <c:pt idx="134787">
                  <c:v>348.0078125</c:v>
                </c:pt>
                <c:pt idx="134788">
                  <c:v>348.01041666666669</c:v>
                </c:pt>
                <c:pt idx="134789">
                  <c:v>348.01302083333331</c:v>
                </c:pt>
                <c:pt idx="134790">
                  <c:v>348.015625</c:v>
                </c:pt>
                <c:pt idx="134791">
                  <c:v>348.01822916666669</c:v>
                </c:pt>
                <c:pt idx="134792">
                  <c:v>348.02083333333331</c:v>
                </c:pt>
                <c:pt idx="134793">
                  <c:v>348.0234375</c:v>
                </c:pt>
                <c:pt idx="134794">
                  <c:v>348.02604166666669</c:v>
                </c:pt>
                <c:pt idx="134795">
                  <c:v>348.02864583333331</c:v>
                </c:pt>
                <c:pt idx="134796">
                  <c:v>348.03125</c:v>
                </c:pt>
                <c:pt idx="134797">
                  <c:v>348.03385416666669</c:v>
                </c:pt>
                <c:pt idx="134798">
                  <c:v>348.03645833333331</c:v>
                </c:pt>
                <c:pt idx="134799">
                  <c:v>348.0390625</c:v>
                </c:pt>
                <c:pt idx="134800">
                  <c:v>348.04166666666669</c:v>
                </c:pt>
                <c:pt idx="134801">
                  <c:v>348.04427083333331</c:v>
                </c:pt>
                <c:pt idx="134802">
                  <c:v>348.046875</c:v>
                </c:pt>
                <c:pt idx="134803">
                  <c:v>348.04947916666669</c:v>
                </c:pt>
                <c:pt idx="134804">
                  <c:v>348.05208333333331</c:v>
                </c:pt>
                <c:pt idx="134805">
                  <c:v>348.0546875</c:v>
                </c:pt>
                <c:pt idx="134806">
                  <c:v>348.05729166666669</c:v>
                </c:pt>
                <c:pt idx="134807">
                  <c:v>348.05989583333331</c:v>
                </c:pt>
                <c:pt idx="134808">
                  <c:v>348.0625</c:v>
                </c:pt>
                <c:pt idx="134809">
                  <c:v>348.06510416666669</c:v>
                </c:pt>
                <c:pt idx="134810">
                  <c:v>348.06770833333331</c:v>
                </c:pt>
                <c:pt idx="134811">
                  <c:v>348.0703125</c:v>
                </c:pt>
                <c:pt idx="134812">
                  <c:v>348.07291666666669</c:v>
                </c:pt>
                <c:pt idx="134813">
                  <c:v>348.07552083333331</c:v>
                </c:pt>
                <c:pt idx="134814">
                  <c:v>348.078125</c:v>
                </c:pt>
                <c:pt idx="134815">
                  <c:v>348.08072916666669</c:v>
                </c:pt>
                <c:pt idx="134816">
                  <c:v>348.08333333333331</c:v>
                </c:pt>
                <c:pt idx="134817">
                  <c:v>348.0859375</c:v>
                </c:pt>
                <c:pt idx="134818">
                  <c:v>348.08854166666669</c:v>
                </c:pt>
                <c:pt idx="134819">
                  <c:v>348.09114583333331</c:v>
                </c:pt>
                <c:pt idx="134820">
                  <c:v>348.09375</c:v>
                </c:pt>
                <c:pt idx="134821">
                  <c:v>348.09635416666669</c:v>
                </c:pt>
                <c:pt idx="134822">
                  <c:v>348.09895833333331</c:v>
                </c:pt>
                <c:pt idx="134823">
                  <c:v>348.1015625</c:v>
                </c:pt>
                <c:pt idx="134824">
                  <c:v>348.10416666666669</c:v>
                </c:pt>
                <c:pt idx="134825">
                  <c:v>348.10677083333331</c:v>
                </c:pt>
                <c:pt idx="134826">
                  <c:v>348.109375</c:v>
                </c:pt>
                <c:pt idx="134827">
                  <c:v>348.11197916666669</c:v>
                </c:pt>
                <c:pt idx="134828">
                  <c:v>348.11458333333331</c:v>
                </c:pt>
                <c:pt idx="134829">
                  <c:v>348.1171875</c:v>
                </c:pt>
                <c:pt idx="134830">
                  <c:v>348.11979166666669</c:v>
                </c:pt>
                <c:pt idx="134831">
                  <c:v>348.12239583333331</c:v>
                </c:pt>
                <c:pt idx="134832">
                  <c:v>348.125</c:v>
                </c:pt>
                <c:pt idx="134833">
                  <c:v>348.12760416666669</c:v>
                </c:pt>
                <c:pt idx="134834">
                  <c:v>348.13020833333331</c:v>
                </c:pt>
                <c:pt idx="134835">
                  <c:v>348.1328125</c:v>
                </c:pt>
                <c:pt idx="134836">
                  <c:v>348.13541666666669</c:v>
                </c:pt>
                <c:pt idx="134837">
                  <c:v>348.13802083333331</c:v>
                </c:pt>
                <c:pt idx="134838">
                  <c:v>348.140625</c:v>
                </c:pt>
                <c:pt idx="134839">
                  <c:v>348.14322916666669</c:v>
                </c:pt>
                <c:pt idx="134840">
                  <c:v>348.14583333333331</c:v>
                </c:pt>
                <c:pt idx="134841">
                  <c:v>348.1484375</c:v>
                </c:pt>
                <c:pt idx="134842">
                  <c:v>348.15104166666669</c:v>
                </c:pt>
                <c:pt idx="134843">
                  <c:v>348.15364583333331</c:v>
                </c:pt>
                <c:pt idx="134844">
                  <c:v>348.15625</c:v>
                </c:pt>
                <c:pt idx="134845">
                  <c:v>348.15885416666669</c:v>
                </c:pt>
                <c:pt idx="134846">
                  <c:v>348.16145833333331</c:v>
                </c:pt>
                <c:pt idx="134847">
                  <c:v>348.1640625</c:v>
                </c:pt>
                <c:pt idx="134848">
                  <c:v>348.16666666666669</c:v>
                </c:pt>
                <c:pt idx="134849">
                  <c:v>348.16927083333331</c:v>
                </c:pt>
                <c:pt idx="134850">
                  <c:v>348.171875</c:v>
                </c:pt>
                <c:pt idx="134851">
                  <c:v>348.17447916666669</c:v>
                </c:pt>
                <c:pt idx="134852">
                  <c:v>348.17708333333331</c:v>
                </c:pt>
                <c:pt idx="134853">
                  <c:v>348.1796875</c:v>
                </c:pt>
                <c:pt idx="134854">
                  <c:v>348.18229166666669</c:v>
                </c:pt>
                <c:pt idx="134855">
                  <c:v>348.18489583333331</c:v>
                </c:pt>
                <c:pt idx="134856">
                  <c:v>348.1875</c:v>
                </c:pt>
                <c:pt idx="134857">
                  <c:v>348.19010416666669</c:v>
                </c:pt>
                <c:pt idx="134858">
                  <c:v>348.19270833333331</c:v>
                </c:pt>
                <c:pt idx="134859">
                  <c:v>348.1953125</c:v>
                </c:pt>
                <c:pt idx="134860">
                  <c:v>348.19791666666669</c:v>
                </c:pt>
                <c:pt idx="134861">
                  <c:v>348.20052083333331</c:v>
                </c:pt>
                <c:pt idx="134862">
                  <c:v>348.203125</c:v>
                </c:pt>
                <c:pt idx="134863">
                  <c:v>348.20572916666669</c:v>
                </c:pt>
                <c:pt idx="134864">
                  <c:v>348.20833333333331</c:v>
                </c:pt>
                <c:pt idx="134865">
                  <c:v>348.2109375</c:v>
                </c:pt>
                <c:pt idx="134866">
                  <c:v>348.21354166666669</c:v>
                </c:pt>
                <c:pt idx="134867">
                  <c:v>348.21614583333331</c:v>
                </c:pt>
                <c:pt idx="134868">
                  <c:v>348.21875</c:v>
                </c:pt>
                <c:pt idx="134869">
                  <c:v>348.22135416666669</c:v>
                </c:pt>
                <c:pt idx="134870">
                  <c:v>348.22395833333331</c:v>
                </c:pt>
                <c:pt idx="134871">
                  <c:v>348.2265625</c:v>
                </c:pt>
                <c:pt idx="134872">
                  <c:v>348.22916666666669</c:v>
                </c:pt>
                <c:pt idx="134873">
                  <c:v>348.23177083333331</c:v>
                </c:pt>
                <c:pt idx="134874">
                  <c:v>348.234375</c:v>
                </c:pt>
                <c:pt idx="134875">
                  <c:v>348.23697916666669</c:v>
                </c:pt>
                <c:pt idx="134876">
                  <c:v>348.23958333333331</c:v>
                </c:pt>
                <c:pt idx="134877">
                  <c:v>348.2421875</c:v>
                </c:pt>
                <c:pt idx="134878">
                  <c:v>348.24479166666669</c:v>
                </c:pt>
                <c:pt idx="134879">
                  <c:v>348.24739583333331</c:v>
                </c:pt>
                <c:pt idx="134880">
                  <c:v>348.25</c:v>
                </c:pt>
                <c:pt idx="134881">
                  <c:v>348.25260416666669</c:v>
                </c:pt>
                <c:pt idx="134882">
                  <c:v>348.25520833333331</c:v>
                </c:pt>
                <c:pt idx="134883">
                  <c:v>348.2578125</c:v>
                </c:pt>
                <c:pt idx="134884">
                  <c:v>348.26041666666669</c:v>
                </c:pt>
                <c:pt idx="134885">
                  <c:v>348.26302083333331</c:v>
                </c:pt>
                <c:pt idx="134886">
                  <c:v>348.265625</c:v>
                </c:pt>
                <c:pt idx="134887">
                  <c:v>348.26822916666669</c:v>
                </c:pt>
                <c:pt idx="134888">
                  <c:v>348.27083333333331</c:v>
                </c:pt>
                <c:pt idx="134889">
                  <c:v>348.2734375</c:v>
                </c:pt>
                <c:pt idx="134890">
                  <c:v>348.27604166666669</c:v>
                </c:pt>
                <c:pt idx="134891">
                  <c:v>348.27864583333331</c:v>
                </c:pt>
                <c:pt idx="134892">
                  <c:v>348.28125</c:v>
                </c:pt>
                <c:pt idx="134893">
                  <c:v>348.28385416666669</c:v>
                </c:pt>
                <c:pt idx="134894">
                  <c:v>348.28645833333331</c:v>
                </c:pt>
                <c:pt idx="134895">
                  <c:v>348.2890625</c:v>
                </c:pt>
                <c:pt idx="134896">
                  <c:v>348.29166666666669</c:v>
                </c:pt>
                <c:pt idx="134897">
                  <c:v>348.29427083333331</c:v>
                </c:pt>
                <c:pt idx="134898">
                  <c:v>348.296875</c:v>
                </c:pt>
                <c:pt idx="134899">
                  <c:v>348.29947916666669</c:v>
                </c:pt>
                <c:pt idx="134900">
                  <c:v>348.30208333333331</c:v>
                </c:pt>
                <c:pt idx="134901">
                  <c:v>348.3046875</c:v>
                </c:pt>
                <c:pt idx="134902">
                  <c:v>348.30729166666669</c:v>
                </c:pt>
                <c:pt idx="134903">
                  <c:v>348.30989583333331</c:v>
                </c:pt>
                <c:pt idx="134904">
                  <c:v>348.3125</c:v>
                </c:pt>
                <c:pt idx="134905">
                  <c:v>348.31510416666669</c:v>
                </c:pt>
                <c:pt idx="134906">
                  <c:v>348.31770833333331</c:v>
                </c:pt>
                <c:pt idx="134907">
                  <c:v>348.3203125</c:v>
                </c:pt>
                <c:pt idx="134908">
                  <c:v>348.32291666666669</c:v>
                </c:pt>
                <c:pt idx="134909">
                  <c:v>348.32552083333331</c:v>
                </c:pt>
                <c:pt idx="134910">
                  <c:v>348.328125</c:v>
                </c:pt>
                <c:pt idx="134911">
                  <c:v>348.33072916666669</c:v>
                </c:pt>
                <c:pt idx="134912">
                  <c:v>348.33333333333331</c:v>
                </c:pt>
                <c:pt idx="134913">
                  <c:v>348.3359375</c:v>
                </c:pt>
                <c:pt idx="134914">
                  <c:v>348.33854166666669</c:v>
                </c:pt>
                <c:pt idx="134915">
                  <c:v>348.34114583333331</c:v>
                </c:pt>
                <c:pt idx="134916">
                  <c:v>348.34375</c:v>
                </c:pt>
                <c:pt idx="134917">
                  <c:v>348.34635416666669</c:v>
                </c:pt>
                <c:pt idx="134918">
                  <c:v>348.34895833333331</c:v>
                </c:pt>
                <c:pt idx="134919">
                  <c:v>348.3515625</c:v>
                </c:pt>
                <c:pt idx="134920">
                  <c:v>348.35416666666669</c:v>
                </c:pt>
                <c:pt idx="134921">
                  <c:v>348.35677083333331</c:v>
                </c:pt>
                <c:pt idx="134922">
                  <c:v>348.359375</c:v>
                </c:pt>
                <c:pt idx="134923">
                  <c:v>348.36197916666669</c:v>
                </c:pt>
                <c:pt idx="134924">
                  <c:v>348.36458333333331</c:v>
                </c:pt>
                <c:pt idx="134925">
                  <c:v>348.3671875</c:v>
                </c:pt>
                <c:pt idx="134926">
                  <c:v>348.36979166666669</c:v>
                </c:pt>
                <c:pt idx="134927">
                  <c:v>348.37239583333331</c:v>
                </c:pt>
                <c:pt idx="134928">
                  <c:v>348.375</c:v>
                </c:pt>
                <c:pt idx="134929">
                  <c:v>348.37760416666669</c:v>
                </c:pt>
                <c:pt idx="134930">
                  <c:v>348.38020833333331</c:v>
                </c:pt>
                <c:pt idx="134931">
                  <c:v>348.3828125</c:v>
                </c:pt>
                <c:pt idx="134932">
                  <c:v>348.38541666666669</c:v>
                </c:pt>
                <c:pt idx="134933">
                  <c:v>348.38802083333331</c:v>
                </c:pt>
                <c:pt idx="134934">
                  <c:v>348.390625</c:v>
                </c:pt>
                <c:pt idx="134935">
                  <c:v>348.39322916666669</c:v>
                </c:pt>
                <c:pt idx="134936">
                  <c:v>348.39583333333331</c:v>
                </c:pt>
                <c:pt idx="134937">
                  <c:v>348.3984375</c:v>
                </c:pt>
                <c:pt idx="134938">
                  <c:v>348.40104166666669</c:v>
                </c:pt>
                <c:pt idx="134939">
                  <c:v>348.40364583333331</c:v>
                </c:pt>
                <c:pt idx="134940">
                  <c:v>348.40625</c:v>
                </c:pt>
                <c:pt idx="134941">
                  <c:v>348.40885416666669</c:v>
                </c:pt>
                <c:pt idx="134942">
                  <c:v>348.41145833333331</c:v>
                </c:pt>
                <c:pt idx="134943">
                  <c:v>348.4140625</c:v>
                </c:pt>
                <c:pt idx="134944">
                  <c:v>348.41666666666669</c:v>
                </c:pt>
                <c:pt idx="134945">
                  <c:v>348.41927083333331</c:v>
                </c:pt>
                <c:pt idx="134946">
                  <c:v>348.421875</c:v>
                </c:pt>
                <c:pt idx="134947">
                  <c:v>348.42447916666669</c:v>
                </c:pt>
                <c:pt idx="134948">
                  <c:v>348.42708333333331</c:v>
                </c:pt>
                <c:pt idx="134949">
                  <c:v>348.4296875</c:v>
                </c:pt>
                <c:pt idx="134950">
                  <c:v>348.43229166666669</c:v>
                </c:pt>
                <c:pt idx="134951">
                  <c:v>348.43489583333331</c:v>
                </c:pt>
                <c:pt idx="134952">
                  <c:v>348.4375</c:v>
                </c:pt>
                <c:pt idx="134953">
                  <c:v>348.44010416666669</c:v>
                </c:pt>
                <c:pt idx="134954">
                  <c:v>348.44270833333331</c:v>
                </c:pt>
                <c:pt idx="134955">
                  <c:v>348.4453125</c:v>
                </c:pt>
                <c:pt idx="134956">
                  <c:v>348.44791666666669</c:v>
                </c:pt>
                <c:pt idx="134957">
                  <c:v>348.45052083333331</c:v>
                </c:pt>
                <c:pt idx="134958">
                  <c:v>348.453125</c:v>
                </c:pt>
                <c:pt idx="134959">
                  <c:v>348.45572916666669</c:v>
                </c:pt>
                <c:pt idx="134960">
                  <c:v>348.45833333333331</c:v>
                </c:pt>
                <c:pt idx="134961">
                  <c:v>348.4609375</c:v>
                </c:pt>
                <c:pt idx="134962">
                  <c:v>348.46354166666669</c:v>
                </c:pt>
                <c:pt idx="134963">
                  <c:v>348.46614583333331</c:v>
                </c:pt>
                <c:pt idx="134964">
                  <c:v>348.46875</c:v>
                </c:pt>
                <c:pt idx="134965">
                  <c:v>348.47135416666669</c:v>
                </c:pt>
                <c:pt idx="134966">
                  <c:v>348.47395833333331</c:v>
                </c:pt>
                <c:pt idx="134967">
                  <c:v>348.4765625</c:v>
                </c:pt>
                <c:pt idx="134968">
                  <c:v>348.47916666666669</c:v>
                </c:pt>
                <c:pt idx="134969">
                  <c:v>348.48177083333331</c:v>
                </c:pt>
                <c:pt idx="134970">
                  <c:v>348.484375</c:v>
                </c:pt>
                <c:pt idx="134971">
                  <c:v>348.48697916666669</c:v>
                </c:pt>
                <c:pt idx="134972">
                  <c:v>348.48958333333331</c:v>
                </c:pt>
                <c:pt idx="134973">
                  <c:v>348.4921875</c:v>
                </c:pt>
                <c:pt idx="134974">
                  <c:v>348.49479166666669</c:v>
                </c:pt>
                <c:pt idx="134975">
                  <c:v>348.49739583333331</c:v>
                </c:pt>
                <c:pt idx="134976">
                  <c:v>348.5</c:v>
                </c:pt>
                <c:pt idx="134977">
                  <c:v>348.50260416666669</c:v>
                </c:pt>
                <c:pt idx="134978">
                  <c:v>348.50520833333331</c:v>
                </c:pt>
                <c:pt idx="134979">
                  <c:v>348.5078125</c:v>
                </c:pt>
                <c:pt idx="134980">
                  <c:v>348.51041666666669</c:v>
                </c:pt>
                <c:pt idx="134981">
                  <c:v>348.51302083333331</c:v>
                </c:pt>
                <c:pt idx="134982">
                  <c:v>348.515625</c:v>
                </c:pt>
                <c:pt idx="134983">
                  <c:v>348.51822916666669</c:v>
                </c:pt>
                <c:pt idx="134984">
                  <c:v>348.52083333333331</c:v>
                </c:pt>
                <c:pt idx="134985">
                  <c:v>348.5234375</c:v>
                </c:pt>
                <c:pt idx="134986">
                  <c:v>348.52604166666669</c:v>
                </c:pt>
                <c:pt idx="134987">
                  <c:v>348.52864583333331</c:v>
                </c:pt>
                <c:pt idx="134988">
                  <c:v>348.53125</c:v>
                </c:pt>
                <c:pt idx="134989">
                  <c:v>348.53385416666669</c:v>
                </c:pt>
                <c:pt idx="134990">
                  <c:v>348.53645833333331</c:v>
                </c:pt>
                <c:pt idx="134991">
                  <c:v>348.5390625</c:v>
                </c:pt>
                <c:pt idx="134992">
                  <c:v>348.54166666666669</c:v>
                </c:pt>
                <c:pt idx="134993">
                  <c:v>348.54427083333331</c:v>
                </c:pt>
                <c:pt idx="134994">
                  <c:v>348.546875</c:v>
                </c:pt>
                <c:pt idx="134995">
                  <c:v>348.54947916666669</c:v>
                </c:pt>
                <c:pt idx="134996">
                  <c:v>348.55208333333331</c:v>
                </c:pt>
                <c:pt idx="134997">
                  <c:v>348.5546875</c:v>
                </c:pt>
                <c:pt idx="134998">
                  <c:v>348.55729166666669</c:v>
                </c:pt>
                <c:pt idx="134999">
                  <c:v>348.55989583333331</c:v>
                </c:pt>
                <c:pt idx="135000">
                  <c:v>348.5625</c:v>
                </c:pt>
                <c:pt idx="135001">
                  <c:v>348.56510416666669</c:v>
                </c:pt>
                <c:pt idx="135002">
                  <c:v>348.56770833333331</c:v>
                </c:pt>
                <c:pt idx="135003">
                  <c:v>348.5703125</c:v>
                </c:pt>
                <c:pt idx="135004">
                  <c:v>348.57291666666669</c:v>
                </c:pt>
                <c:pt idx="135005">
                  <c:v>348.57552083333331</c:v>
                </c:pt>
                <c:pt idx="135006">
                  <c:v>348.578125</c:v>
                </c:pt>
                <c:pt idx="135007">
                  <c:v>348.58072916666669</c:v>
                </c:pt>
                <c:pt idx="135008">
                  <c:v>348.58333333333331</c:v>
                </c:pt>
                <c:pt idx="135009">
                  <c:v>348.5859375</c:v>
                </c:pt>
                <c:pt idx="135010">
                  <c:v>348.58854166666669</c:v>
                </c:pt>
                <c:pt idx="135011">
                  <c:v>348.59114583333331</c:v>
                </c:pt>
                <c:pt idx="135012">
                  <c:v>348.59375</c:v>
                </c:pt>
                <c:pt idx="135013">
                  <c:v>348.59635416666669</c:v>
                </c:pt>
                <c:pt idx="135014">
                  <c:v>348.59895833333331</c:v>
                </c:pt>
                <c:pt idx="135015">
                  <c:v>348.6015625</c:v>
                </c:pt>
                <c:pt idx="135016">
                  <c:v>348.60416666666669</c:v>
                </c:pt>
                <c:pt idx="135017">
                  <c:v>348.60677083333331</c:v>
                </c:pt>
                <c:pt idx="135018">
                  <c:v>348.609375</c:v>
                </c:pt>
                <c:pt idx="135019">
                  <c:v>348.61197916666669</c:v>
                </c:pt>
                <c:pt idx="135020">
                  <c:v>348.61458333333331</c:v>
                </c:pt>
                <c:pt idx="135021">
                  <c:v>348.6171875</c:v>
                </c:pt>
                <c:pt idx="135022">
                  <c:v>348.61979166666669</c:v>
                </c:pt>
                <c:pt idx="135023">
                  <c:v>348.62239583333331</c:v>
                </c:pt>
                <c:pt idx="135024">
                  <c:v>348.625</c:v>
                </c:pt>
                <c:pt idx="135025">
                  <c:v>348.62760416666669</c:v>
                </c:pt>
                <c:pt idx="135026">
                  <c:v>348.63020833333331</c:v>
                </c:pt>
                <c:pt idx="135027">
                  <c:v>348.6328125</c:v>
                </c:pt>
                <c:pt idx="135028">
                  <c:v>348.63541666666669</c:v>
                </c:pt>
                <c:pt idx="135029">
                  <c:v>348.63802083333331</c:v>
                </c:pt>
                <c:pt idx="135030">
                  <c:v>348.640625</c:v>
                </c:pt>
                <c:pt idx="135031">
                  <c:v>348.64322916666669</c:v>
                </c:pt>
                <c:pt idx="135032">
                  <c:v>348.64583333333331</c:v>
                </c:pt>
                <c:pt idx="135033">
                  <c:v>348.6484375</c:v>
                </c:pt>
                <c:pt idx="135034">
                  <c:v>348.65104166666669</c:v>
                </c:pt>
                <c:pt idx="135035">
                  <c:v>348.65364583333331</c:v>
                </c:pt>
                <c:pt idx="135036">
                  <c:v>348.65625</c:v>
                </c:pt>
                <c:pt idx="135037">
                  <c:v>348.65885416666669</c:v>
                </c:pt>
                <c:pt idx="135038">
                  <c:v>348.66145833333331</c:v>
                </c:pt>
                <c:pt idx="135039">
                  <c:v>348.6640625</c:v>
                </c:pt>
                <c:pt idx="135040">
                  <c:v>348.66666666666669</c:v>
                </c:pt>
                <c:pt idx="135041">
                  <c:v>348.66927083333331</c:v>
                </c:pt>
                <c:pt idx="135042">
                  <c:v>348.671875</c:v>
                </c:pt>
                <c:pt idx="135043">
                  <c:v>348.67447916666669</c:v>
                </c:pt>
                <c:pt idx="135044">
                  <c:v>348.67708333333331</c:v>
                </c:pt>
                <c:pt idx="135045">
                  <c:v>348.6796875</c:v>
                </c:pt>
                <c:pt idx="135046">
                  <c:v>348.68229166666669</c:v>
                </c:pt>
                <c:pt idx="135047">
                  <c:v>348.68489583333331</c:v>
                </c:pt>
                <c:pt idx="135048">
                  <c:v>348.6875</c:v>
                </c:pt>
                <c:pt idx="135049">
                  <c:v>348.69010416666669</c:v>
                </c:pt>
                <c:pt idx="135050">
                  <c:v>348.69270833333331</c:v>
                </c:pt>
                <c:pt idx="135051">
                  <c:v>348.6953125</c:v>
                </c:pt>
                <c:pt idx="135052">
                  <c:v>348.69791666666669</c:v>
                </c:pt>
                <c:pt idx="135053">
                  <c:v>348.70052083333331</c:v>
                </c:pt>
                <c:pt idx="135054">
                  <c:v>348.703125</c:v>
                </c:pt>
                <c:pt idx="135055">
                  <c:v>348.70572916666669</c:v>
                </c:pt>
                <c:pt idx="135056">
                  <c:v>348.70833333333331</c:v>
                </c:pt>
                <c:pt idx="135057">
                  <c:v>348.7109375</c:v>
                </c:pt>
                <c:pt idx="135058">
                  <c:v>348.71354166666669</c:v>
                </c:pt>
                <c:pt idx="135059">
                  <c:v>348.71614583333331</c:v>
                </c:pt>
                <c:pt idx="135060">
                  <c:v>348.71875</c:v>
                </c:pt>
                <c:pt idx="135061">
                  <c:v>348.72135416666669</c:v>
                </c:pt>
                <c:pt idx="135062">
                  <c:v>348.72395833333331</c:v>
                </c:pt>
                <c:pt idx="135063">
                  <c:v>348.7265625</c:v>
                </c:pt>
                <c:pt idx="135064">
                  <c:v>348.72916666666669</c:v>
                </c:pt>
                <c:pt idx="135065">
                  <c:v>348.73177083333331</c:v>
                </c:pt>
                <c:pt idx="135066">
                  <c:v>348.734375</c:v>
                </c:pt>
                <c:pt idx="135067">
                  <c:v>348.73697916666669</c:v>
                </c:pt>
                <c:pt idx="135068">
                  <c:v>348.73958333333331</c:v>
                </c:pt>
                <c:pt idx="135069">
                  <c:v>348.7421875</c:v>
                </c:pt>
                <c:pt idx="135070">
                  <c:v>348.74479166666669</c:v>
                </c:pt>
                <c:pt idx="135071">
                  <c:v>348.74739583333331</c:v>
                </c:pt>
                <c:pt idx="135072">
                  <c:v>348.75</c:v>
                </c:pt>
                <c:pt idx="135073">
                  <c:v>348.75260416666669</c:v>
                </c:pt>
                <c:pt idx="135074">
                  <c:v>348.75520833333331</c:v>
                </c:pt>
                <c:pt idx="135075">
                  <c:v>348.7578125</c:v>
                </c:pt>
                <c:pt idx="135076">
                  <c:v>348.76041666666669</c:v>
                </c:pt>
                <c:pt idx="135077">
                  <c:v>348.76302083333331</c:v>
                </c:pt>
                <c:pt idx="135078">
                  <c:v>348.765625</c:v>
                </c:pt>
                <c:pt idx="135079">
                  <c:v>348.76822916666669</c:v>
                </c:pt>
                <c:pt idx="135080">
                  <c:v>348.77083333333331</c:v>
                </c:pt>
                <c:pt idx="135081">
                  <c:v>348.7734375</c:v>
                </c:pt>
                <c:pt idx="135082">
                  <c:v>348.77604166666669</c:v>
                </c:pt>
                <c:pt idx="135083">
                  <c:v>348.77864583333331</c:v>
                </c:pt>
                <c:pt idx="135084">
                  <c:v>348.78125</c:v>
                </c:pt>
                <c:pt idx="135085">
                  <c:v>348.78385416666669</c:v>
                </c:pt>
                <c:pt idx="135086">
                  <c:v>348.78645833333331</c:v>
                </c:pt>
                <c:pt idx="135087">
                  <c:v>348.7890625</c:v>
                </c:pt>
                <c:pt idx="135088">
                  <c:v>348.79166666666669</c:v>
                </c:pt>
                <c:pt idx="135089">
                  <c:v>348.79427083333331</c:v>
                </c:pt>
                <c:pt idx="135090">
                  <c:v>348.796875</c:v>
                </c:pt>
                <c:pt idx="135091">
                  <c:v>348.79947916666669</c:v>
                </c:pt>
                <c:pt idx="135092">
                  <c:v>348.80208333333331</c:v>
                </c:pt>
                <c:pt idx="135093">
                  <c:v>348.8046875</c:v>
                </c:pt>
                <c:pt idx="135094">
                  <c:v>348.80729166666669</c:v>
                </c:pt>
                <c:pt idx="135095">
                  <c:v>348.80989583333331</c:v>
                </c:pt>
                <c:pt idx="135096">
                  <c:v>348.8125</c:v>
                </c:pt>
                <c:pt idx="135097">
                  <c:v>348.81510416666669</c:v>
                </c:pt>
                <c:pt idx="135098">
                  <c:v>348.81770833333331</c:v>
                </c:pt>
                <c:pt idx="135099">
                  <c:v>348.8203125</c:v>
                </c:pt>
                <c:pt idx="135100">
                  <c:v>348.82291666666669</c:v>
                </c:pt>
                <c:pt idx="135101">
                  <c:v>348.82552083333331</c:v>
                </c:pt>
                <c:pt idx="135102">
                  <c:v>348.828125</c:v>
                </c:pt>
                <c:pt idx="135103">
                  <c:v>348.83072916666669</c:v>
                </c:pt>
                <c:pt idx="135104">
                  <c:v>348.83333333333331</c:v>
                </c:pt>
                <c:pt idx="135105">
                  <c:v>348.8359375</c:v>
                </c:pt>
                <c:pt idx="135106">
                  <c:v>348.83854166666669</c:v>
                </c:pt>
                <c:pt idx="135107">
                  <c:v>348.84114583333331</c:v>
                </c:pt>
                <c:pt idx="135108">
                  <c:v>348.84375</c:v>
                </c:pt>
                <c:pt idx="135109">
                  <c:v>348.84635416666669</c:v>
                </c:pt>
                <c:pt idx="135110">
                  <c:v>348.84895833333331</c:v>
                </c:pt>
                <c:pt idx="135111">
                  <c:v>348.8515625</c:v>
                </c:pt>
                <c:pt idx="135112">
                  <c:v>348.85416666666669</c:v>
                </c:pt>
                <c:pt idx="135113">
                  <c:v>348.85677083333331</c:v>
                </c:pt>
                <c:pt idx="135114">
                  <c:v>348.859375</c:v>
                </c:pt>
                <c:pt idx="135115">
                  <c:v>348.86197916666669</c:v>
                </c:pt>
                <c:pt idx="135116">
                  <c:v>348.86458333333331</c:v>
                </c:pt>
                <c:pt idx="135117">
                  <c:v>348.8671875</c:v>
                </c:pt>
                <c:pt idx="135118">
                  <c:v>348.86979166666669</c:v>
                </c:pt>
                <c:pt idx="135119">
                  <c:v>348.87239583333331</c:v>
                </c:pt>
                <c:pt idx="135120">
                  <c:v>348.875</c:v>
                </c:pt>
                <c:pt idx="135121">
                  <c:v>348.87760416666669</c:v>
                </c:pt>
                <c:pt idx="135122">
                  <c:v>348.88020833333331</c:v>
                </c:pt>
                <c:pt idx="135123">
                  <c:v>348.8828125</c:v>
                </c:pt>
                <c:pt idx="135124">
                  <c:v>348.88541666666669</c:v>
                </c:pt>
                <c:pt idx="135125">
                  <c:v>348.88802083333331</c:v>
                </c:pt>
                <c:pt idx="135126">
                  <c:v>348.890625</c:v>
                </c:pt>
                <c:pt idx="135127">
                  <c:v>348.89322916666669</c:v>
                </c:pt>
                <c:pt idx="135128">
                  <c:v>348.89583333333331</c:v>
                </c:pt>
                <c:pt idx="135129">
                  <c:v>348.8984375</c:v>
                </c:pt>
                <c:pt idx="135130">
                  <c:v>348.90104166666669</c:v>
                </c:pt>
                <c:pt idx="135131">
                  <c:v>348.90364583333331</c:v>
                </c:pt>
                <c:pt idx="135132">
                  <c:v>348.90625</c:v>
                </c:pt>
                <c:pt idx="135133">
                  <c:v>348.90885416666669</c:v>
                </c:pt>
                <c:pt idx="135134">
                  <c:v>348.91145833333331</c:v>
                </c:pt>
                <c:pt idx="135135">
                  <c:v>348.9140625</c:v>
                </c:pt>
                <c:pt idx="135136">
                  <c:v>348.91666666666669</c:v>
                </c:pt>
                <c:pt idx="135137">
                  <c:v>348.91927083333331</c:v>
                </c:pt>
                <c:pt idx="135138">
                  <c:v>348.921875</c:v>
                </c:pt>
                <c:pt idx="135139">
                  <c:v>348.92447916666669</c:v>
                </c:pt>
                <c:pt idx="135140">
                  <c:v>348.92708333333331</c:v>
                </c:pt>
                <c:pt idx="135141">
                  <c:v>348.9296875</c:v>
                </c:pt>
                <c:pt idx="135142">
                  <c:v>348.93229166666669</c:v>
                </c:pt>
                <c:pt idx="135143">
                  <c:v>348.93489583333331</c:v>
                </c:pt>
                <c:pt idx="135144">
                  <c:v>348.9375</c:v>
                </c:pt>
                <c:pt idx="135145">
                  <c:v>348.94010416666669</c:v>
                </c:pt>
                <c:pt idx="135146">
                  <c:v>348.94270833333331</c:v>
                </c:pt>
                <c:pt idx="135147">
                  <c:v>348.9453125</c:v>
                </c:pt>
                <c:pt idx="135148">
                  <c:v>348.94791666666669</c:v>
                </c:pt>
                <c:pt idx="135149">
                  <c:v>348.95052083333331</c:v>
                </c:pt>
                <c:pt idx="135150">
                  <c:v>348.953125</c:v>
                </c:pt>
                <c:pt idx="135151">
                  <c:v>348.95572916666669</c:v>
                </c:pt>
                <c:pt idx="135152">
                  <c:v>348.95833333333331</c:v>
                </c:pt>
                <c:pt idx="135153">
                  <c:v>348.9609375</c:v>
                </c:pt>
                <c:pt idx="135154">
                  <c:v>348.96354166666669</c:v>
                </c:pt>
                <c:pt idx="135155">
                  <c:v>348.96614583333331</c:v>
                </c:pt>
                <c:pt idx="135156">
                  <c:v>348.96875</c:v>
                </c:pt>
                <c:pt idx="135157">
                  <c:v>348.97135416666669</c:v>
                </c:pt>
                <c:pt idx="135158">
                  <c:v>348.97395833333331</c:v>
                </c:pt>
                <c:pt idx="135159">
                  <c:v>348.9765625</c:v>
                </c:pt>
                <c:pt idx="135160">
                  <c:v>348.97916666666669</c:v>
                </c:pt>
                <c:pt idx="135161">
                  <c:v>348.98177083333331</c:v>
                </c:pt>
                <c:pt idx="135162">
                  <c:v>348.984375</c:v>
                </c:pt>
                <c:pt idx="135163">
                  <c:v>348.98697916666669</c:v>
                </c:pt>
                <c:pt idx="135164">
                  <c:v>348.98958333333331</c:v>
                </c:pt>
                <c:pt idx="135165">
                  <c:v>348.9921875</c:v>
                </c:pt>
                <c:pt idx="135166">
                  <c:v>348.99479166666669</c:v>
                </c:pt>
                <c:pt idx="135167">
                  <c:v>348.99739583333331</c:v>
                </c:pt>
                <c:pt idx="135168">
                  <c:v>349</c:v>
                </c:pt>
                <c:pt idx="135169">
                  <c:v>349.00260416666669</c:v>
                </c:pt>
                <c:pt idx="135170">
                  <c:v>349.00520833333331</c:v>
                </c:pt>
                <c:pt idx="135171">
                  <c:v>349.0078125</c:v>
                </c:pt>
                <c:pt idx="135172">
                  <c:v>349.01041666666669</c:v>
                </c:pt>
                <c:pt idx="135173">
                  <c:v>349.01302083333331</c:v>
                </c:pt>
                <c:pt idx="135174">
                  <c:v>349.015625</c:v>
                </c:pt>
                <c:pt idx="135175">
                  <c:v>349.01822916666669</c:v>
                </c:pt>
                <c:pt idx="135176">
                  <c:v>349.02083333333331</c:v>
                </c:pt>
                <c:pt idx="135177">
                  <c:v>349.0234375</c:v>
                </c:pt>
                <c:pt idx="135178">
                  <c:v>349.02604166666669</c:v>
                </c:pt>
                <c:pt idx="135179">
                  <c:v>349.02864583333331</c:v>
                </c:pt>
                <c:pt idx="135180">
                  <c:v>349.03125</c:v>
                </c:pt>
                <c:pt idx="135181">
                  <c:v>349.03385416666669</c:v>
                </c:pt>
                <c:pt idx="135182">
                  <c:v>349.03645833333331</c:v>
                </c:pt>
                <c:pt idx="135183">
                  <c:v>349.0390625</c:v>
                </c:pt>
                <c:pt idx="135184">
                  <c:v>349.04166666666669</c:v>
                </c:pt>
                <c:pt idx="135185">
                  <c:v>349.04427083333331</c:v>
                </c:pt>
                <c:pt idx="135186">
                  <c:v>349.046875</c:v>
                </c:pt>
                <c:pt idx="135187">
                  <c:v>349.04947916666669</c:v>
                </c:pt>
                <c:pt idx="135188">
                  <c:v>349.05208333333331</c:v>
                </c:pt>
                <c:pt idx="135189">
                  <c:v>349.0546875</c:v>
                </c:pt>
                <c:pt idx="135190">
                  <c:v>349.05729166666669</c:v>
                </c:pt>
                <c:pt idx="135191">
                  <c:v>349.05989583333331</c:v>
                </c:pt>
                <c:pt idx="135192">
                  <c:v>349.0625</c:v>
                </c:pt>
                <c:pt idx="135193">
                  <c:v>349.06510416666669</c:v>
                </c:pt>
                <c:pt idx="135194">
                  <c:v>349.06770833333331</c:v>
                </c:pt>
                <c:pt idx="135195">
                  <c:v>349.0703125</c:v>
                </c:pt>
                <c:pt idx="135196">
                  <c:v>349.07291666666669</c:v>
                </c:pt>
                <c:pt idx="135197">
                  <c:v>349.07552083333331</c:v>
                </c:pt>
                <c:pt idx="135198">
                  <c:v>349.078125</c:v>
                </c:pt>
                <c:pt idx="135199">
                  <c:v>349.08072916666669</c:v>
                </c:pt>
                <c:pt idx="135200">
                  <c:v>349.08333333333331</c:v>
                </c:pt>
                <c:pt idx="135201">
                  <c:v>349.0859375</c:v>
                </c:pt>
                <c:pt idx="135202">
                  <c:v>349.08854166666669</c:v>
                </c:pt>
                <c:pt idx="135203">
                  <c:v>349.09114583333331</c:v>
                </c:pt>
                <c:pt idx="135204">
                  <c:v>349.09375</c:v>
                </c:pt>
                <c:pt idx="135205">
                  <c:v>349.09635416666669</c:v>
                </c:pt>
                <c:pt idx="135206">
                  <c:v>349.09895833333331</c:v>
                </c:pt>
                <c:pt idx="135207">
                  <c:v>349.1015625</c:v>
                </c:pt>
                <c:pt idx="135208">
                  <c:v>349.10416666666669</c:v>
                </c:pt>
                <c:pt idx="135209">
                  <c:v>349.10677083333331</c:v>
                </c:pt>
                <c:pt idx="135210">
                  <c:v>349.109375</c:v>
                </c:pt>
                <c:pt idx="135211">
                  <c:v>349.11197916666669</c:v>
                </c:pt>
                <c:pt idx="135212">
                  <c:v>349.11458333333331</c:v>
                </c:pt>
                <c:pt idx="135213">
                  <c:v>349.1171875</c:v>
                </c:pt>
                <c:pt idx="135214">
                  <c:v>349.11979166666669</c:v>
                </c:pt>
                <c:pt idx="135215">
                  <c:v>349.12239583333331</c:v>
                </c:pt>
                <c:pt idx="135216">
                  <c:v>349.125</c:v>
                </c:pt>
                <c:pt idx="135217">
                  <c:v>349.12760416666669</c:v>
                </c:pt>
                <c:pt idx="135218">
                  <c:v>349.13020833333331</c:v>
                </c:pt>
                <c:pt idx="135219">
                  <c:v>349.1328125</c:v>
                </c:pt>
                <c:pt idx="135220">
                  <c:v>349.13541666666669</c:v>
                </c:pt>
                <c:pt idx="135221">
                  <c:v>349.13802083333331</c:v>
                </c:pt>
                <c:pt idx="135222">
                  <c:v>349.140625</c:v>
                </c:pt>
                <c:pt idx="135223">
                  <c:v>349.14322916666669</c:v>
                </c:pt>
                <c:pt idx="135224">
                  <c:v>349.14583333333331</c:v>
                </c:pt>
                <c:pt idx="135225">
                  <c:v>349.1484375</c:v>
                </c:pt>
                <c:pt idx="135226">
                  <c:v>349.15104166666669</c:v>
                </c:pt>
                <c:pt idx="135227">
                  <c:v>349.15364583333331</c:v>
                </c:pt>
                <c:pt idx="135228">
                  <c:v>349.15625</c:v>
                </c:pt>
                <c:pt idx="135229">
                  <c:v>349.15885416666669</c:v>
                </c:pt>
                <c:pt idx="135230">
                  <c:v>349.16145833333331</c:v>
                </c:pt>
                <c:pt idx="135231">
                  <c:v>349.1640625</c:v>
                </c:pt>
                <c:pt idx="135232">
                  <c:v>349.16666666666669</c:v>
                </c:pt>
                <c:pt idx="135233">
                  <c:v>349.16927083333331</c:v>
                </c:pt>
                <c:pt idx="135234">
                  <c:v>349.171875</c:v>
                </c:pt>
                <c:pt idx="135235">
                  <c:v>349.17447916666669</c:v>
                </c:pt>
                <c:pt idx="135236">
                  <c:v>349.17708333333331</c:v>
                </c:pt>
                <c:pt idx="135237">
                  <c:v>349.1796875</c:v>
                </c:pt>
                <c:pt idx="135238">
                  <c:v>349.18229166666669</c:v>
                </c:pt>
                <c:pt idx="135239">
                  <c:v>349.18489583333331</c:v>
                </c:pt>
                <c:pt idx="135240">
                  <c:v>349.1875</c:v>
                </c:pt>
                <c:pt idx="135241">
                  <c:v>349.19010416666669</c:v>
                </c:pt>
                <c:pt idx="135242">
                  <c:v>349.19270833333331</c:v>
                </c:pt>
                <c:pt idx="135243">
                  <c:v>349.1953125</c:v>
                </c:pt>
                <c:pt idx="135244">
                  <c:v>349.19791666666669</c:v>
                </c:pt>
                <c:pt idx="135245">
                  <c:v>349.20052083333331</c:v>
                </c:pt>
                <c:pt idx="135246">
                  <c:v>349.203125</c:v>
                </c:pt>
                <c:pt idx="135247">
                  <c:v>349.20572916666669</c:v>
                </c:pt>
                <c:pt idx="135248">
                  <c:v>349.20833333333331</c:v>
                </c:pt>
                <c:pt idx="135249">
                  <c:v>349.2109375</c:v>
                </c:pt>
                <c:pt idx="135250">
                  <c:v>349.21354166666669</c:v>
                </c:pt>
                <c:pt idx="135251">
                  <c:v>349.21614583333331</c:v>
                </c:pt>
                <c:pt idx="135252">
                  <c:v>349.21875</c:v>
                </c:pt>
                <c:pt idx="135253">
                  <c:v>349.22135416666669</c:v>
                </c:pt>
                <c:pt idx="135254">
                  <c:v>349.22395833333331</c:v>
                </c:pt>
                <c:pt idx="135255">
                  <c:v>349.2265625</c:v>
                </c:pt>
                <c:pt idx="135256">
                  <c:v>349.22916666666669</c:v>
                </c:pt>
                <c:pt idx="135257">
                  <c:v>349.23177083333331</c:v>
                </c:pt>
                <c:pt idx="135258">
                  <c:v>349.234375</c:v>
                </c:pt>
                <c:pt idx="135259">
                  <c:v>349.23697916666669</c:v>
                </c:pt>
                <c:pt idx="135260">
                  <c:v>349.23958333333331</c:v>
                </c:pt>
                <c:pt idx="135261">
                  <c:v>349.2421875</c:v>
                </c:pt>
                <c:pt idx="135262">
                  <c:v>349.24479166666669</c:v>
                </c:pt>
                <c:pt idx="135263">
                  <c:v>349.24739583333331</c:v>
                </c:pt>
                <c:pt idx="135264">
                  <c:v>349.25</c:v>
                </c:pt>
                <c:pt idx="135265">
                  <c:v>349.25260416666669</c:v>
                </c:pt>
                <c:pt idx="135266">
                  <c:v>349.25520833333331</c:v>
                </c:pt>
                <c:pt idx="135267">
                  <c:v>349.2578125</c:v>
                </c:pt>
                <c:pt idx="135268">
                  <c:v>349.26041666666669</c:v>
                </c:pt>
                <c:pt idx="135269">
                  <c:v>349.26302083333331</c:v>
                </c:pt>
                <c:pt idx="135270">
                  <c:v>349.265625</c:v>
                </c:pt>
                <c:pt idx="135271">
                  <c:v>349.26822916666669</c:v>
                </c:pt>
                <c:pt idx="135272">
                  <c:v>349.27083333333331</c:v>
                </c:pt>
                <c:pt idx="135273">
                  <c:v>349.2734375</c:v>
                </c:pt>
                <c:pt idx="135274">
                  <c:v>349.27604166666669</c:v>
                </c:pt>
                <c:pt idx="135275">
                  <c:v>349.27864583333331</c:v>
                </c:pt>
                <c:pt idx="135276">
                  <c:v>349.28125</c:v>
                </c:pt>
                <c:pt idx="135277">
                  <c:v>349.28385416666669</c:v>
                </c:pt>
                <c:pt idx="135278">
                  <c:v>349.28645833333331</c:v>
                </c:pt>
                <c:pt idx="135279">
                  <c:v>349.2890625</c:v>
                </c:pt>
                <c:pt idx="135280">
                  <c:v>349.29166666666669</c:v>
                </c:pt>
                <c:pt idx="135281">
                  <c:v>349.29427083333331</c:v>
                </c:pt>
                <c:pt idx="135282">
                  <c:v>349.296875</c:v>
                </c:pt>
                <c:pt idx="135283">
                  <c:v>349.29947916666669</c:v>
                </c:pt>
                <c:pt idx="135284">
                  <c:v>349.30208333333331</c:v>
                </c:pt>
                <c:pt idx="135285">
                  <c:v>349.3046875</c:v>
                </c:pt>
                <c:pt idx="135286">
                  <c:v>349.30729166666669</c:v>
                </c:pt>
                <c:pt idx="135287">
                  <c:v>349.30989583333331</c:v>
                </c:pt>
                <c:pt idx="135288">
                  <c:v>349.3125</c:v>
                </c:pt>
                <c:pt idx="135289">
                  <c:v>349.31510416666669</c:v>
                </c:pt>
                <c:pt idx="135290">
                  <c:v>349.31770833333331</c:v>
                </c:pt>
                <c:pt idx="135291">
                  <c:v>349.3203125</c:v>
                </c:pt>
                <c:pt idx="135292">
                  <c:v>349.32291666666669</c:v>
                </c:pt>
                <c:pt idx="135293">
                  <c:v>349.32552083333331</c:v>
                </c:pt>
                <c:pt idx="135294">
                  <c:v>349.328125</c:v>
                </c:pt>
                <c:pt idx="135295">
                  <c:v>349.33072916666669</c:v>
                </c:pt>
                <c:pt idx="135296">
                  <c:v>349.33333333333331</c:v>
                </c:pt>
                <c:pt idx="135297">
                  <c:v>349.3359375</c:v>
                </c:pt>
                <c:pt idx="135298">
                  <c:v>349.33854166666669</c:v>
                </c:pt>
                <c:pt idx="135299">
                  <c:v>349.34114583333331</c:v>
                </c:pt>
                <c:pt idx="135300">
                  <c:v>349.34375</c:v>
                </c:pt>
                <c:pt idx="135301">
                  <c:v>349.34635416666669</c:v>
                </c:pt>
                <c:pt idx="135302">
                  <c:v>349.34895833333331</c:v>
                </c:pt>
                <c:pt idx="135303">
                  <c:v>349.3515625</c:v>
                </c:pt>
                <c:pt idx="135304">
                  <c:v>349.35416666666669</c:v>
                </c:pt>
                <c:pt idx="135305">
                  <c:v>349.35677083333331</c:v>
                </c:pt>
                <c:pt idx="135306">
                  <c:v>349.359375</c:v>
                </c:pt>
                <c:pt idx="135307">
                  <c:v>349.36197916666669</c:v>
                </c:pt>
                <c:pt idx="135308">
                  <c:v>349.36458333333331</c:v>
                </c:pt>
                <c:pt idx="135309">
                  <c:v>349.3671875</c:v>
                </c:pt>
                <c:pt idx="135310">
                  <c:v>349.36979166666669</c:v>
                </c:pt>
                <c:pt idx="135311">
                  <c:v>349.37239583333331</c:v>
                </c:pt>
                <c:pt idx="135312">
                  <c:v>349.375</c:v>
                </c:pt>
                <c:pt idx="135313">
                  <c:v>349.37760416666669</c:v>
                </c:pt>
                <c:pt idx="135314">
                  <c:v>349.38020833333331</c:v>
                </c:pt>
                <c:pt idx="135315">
                  <c:v>349.3828125</c:v>
                </c:pt>
                <c:pt idx="135316">
                  <c:v>349.38541666666669</c:v>
                </c:pt>
                <c:pt idx="135317">
                  <c:v>349.38802083333331</c:v>
                </c:pt>
                <c:pt idx="135318">
                  <c:v>349.390625</c:v>
                </c:pt>
                <c:pt idx="135319">
                  <c:v>349.39322916666669</c:v>
                </c:pt>
                <c:pt idx="135320">
                  <c:v>349.39583333333331</c:v>
                </c:pt>
                <c:pt idx="135321">
                  <c:v>349.3984375</c:v>
                </c:pt>
                <c:pt idx="135322">
                  <c:v>349.40104166666669</c:v>
                </c:pt>
                <c:pt idx="135323">
                  <c:v>349.40364583333331</c:v>
                </c:pt>
                <c:pt idx="135324">
                  <c:v>349.40625</c:v>
                </c:pt>
                <c:pt idx="135325">
                  <c:v>349.40885416666669</c:v>
                </c:pt>
                <c:pt idx="135326">
                  <c:v>349.41145833333331</c:v>
                </c:pt>
                <c:pt idx="135327">
                  <c:v>349.4140625</c:v>
                </c:pt>
                <c:pt idx="135328">
                  <c:v>349.41666666666669</c:v>
                </c:pt>
                <c:pt idx="135329">
                  <c:v>349.41927083333331</c:v>
                </c:pt>
                <c:pt idx="135330">
                  <c:v>349.421875</c:v>
                </c:pt>
                <c:pt idx="135331">
                  <c:v>349.42447916666669</c:v>
                </c:pt>
                <c:pt idx="135332">
                  <c:v>349.42708333333331</c:v>
                </c:pt>
                <c:pt idx="135333">
                  <c:v>349.4296875</c:v>
                </c:pt>
                <c:pt idx="135334">
                  <c:v>349.43229166666669</c:v>
                </c:pt>
                <c:pt idx="135335">
                  <c:v>349.43489583333331</c:v>
                </c:pt>
                <c:pt idx="135336">
                  <c:v>349.4375</c:v>
                </c:pt>
                <c:pt idx="135337">
                  <c:v>349.44010416666669</c:v>
                </c:pt>
                <c:pt idx="135338">
                  <c:v>349.44270833333331</c:v>
                </c:pt>
                <c:pt idx="135339">
                  <c:v>349.4453125</c:v>
                </c:pt>
                <c:pt idx="135340">
                  <c:v>349.44791666666669</c:v>
                </c:pt>
                <c:pt idx="135341">
                  <c:v>349.45052083333331</c:v>
                </c:pt>
                <c:pt idx="135342">
                  <c:v>349.453125</c:v>
                </c:pt>
                <c:pt idx="135343">
                  <c:v>349.45572916666669</c:v>
                </c:pt>
                <c:pt idx="135344">
                  <c:v>349.45833333333331</c:v>
                </c:pt>
                <c:pt idx="135345">
                  <c:v>349.4609375</c:v>
                </c:pt>
                <c:pt idx="135346">
                  <c:v>349.46354166666669</c:v>
                </c:pt>
                <c:pt idx="135347">
                  <c:v>349.46614583333331</c:v>
                </c:pt>
                <c:pt idx="135348">
                  <c:v>349.46875</c:v>
                </c:pt>
                <c:pt idx="135349">
                  <c:v>349.47135416666669</c:v>
                </c:pt>
                <c:pt idx="135350">
                  <c:v>349.47395833333331</c:v>
                </c:pt>
                <c:pt idx="135351">
                  <c:v>349.4765625</c:v>
                </c:pt>
                <c:pt idx="135352">
                  <c:v>349.47916666666669</c:v>
                </c:pt>
                <c:pt idx="135353">
                  <c:v>349.48177083333331</c:v>
                </c:pt>
                <c:pt idx="135354">
                  <c:v>349.484375</c:v>
                </c:pt>
                <c:pt idx="135355">
                  <c:v>349.48697916666669</c:v>
                </c:pt>
                <c:pt idx="135356">
                  <c:v>349.48958333333331</c:v>
                </c:pt>
                <c:pt idx="135357">
                  <c:v>349.4921875</c:v>
                </c:pt>
                <c:pt idx="135358">
                  <c:v>349.49479166666669</c:v>
                </c:pt>
                <c:pt idx="135359">
                  <c:v>349.49739583333331</c:v>
                </c:pt>
                <c:pt idx="135360">
                  <c:v>349.5</c:v>
                </c:pt>
                <c:pt idx="135361">
                  <c:v>349.50260416666669</c:v>
                </c:pt>
                <c:pt idx="135362">
                  <c:v>349.50520833333331</c:v>
                </c:pt>
                <c:pt idx="135363">
                  <c:v>349.5078125</c:v>
                </c:pt>
                <c:pt idx="135364">
                  <c:v>349.51041666666669</c:v>
                </c:pt>
                <c:pt idx="135365">
                  <c:v>349.51302083333331</c:v>
                </c:pt>
                <c:pt idx="135366">
                  <c:v>349.515625</c:v>
                </c:pt>
                <c:pt idx="135367">
                  <c:v>349.51822916666669</c:v>
                </c:pt>
                <c:pt idx="135368">
                  <c:v>349.52083333333331</c:v>
                </c:pt>
                <c:pt idx="135369">
                  <c:v>349.5234375</c:v>
                </c:pt>
                <c:pt idx="135370">
                  <c:v>349.52604166666669</c:v>
                </c:pt>
                <c:pt idx="135371">
                  <c:v>349.52864583333331</c:v>
                </c:pt>
                <c:pt idx="135372">
                  <c:v>349.53125</c:v>
                </c:pt>
                <c:pt idx="135373">
                  <c:v>349.53385416666669</c:v>
                </c:pt>
                <c:pt idx="135374">
                  <c:v>349.53645833333331</c:v>
                </c:pt>
                <c:pt idx="135375">
                  <c:v>349.5390625</c:v>
                </c:pt>
                <c:pt idx="135376">
                  <c:v>349.54166666666669</c:v>
                </c:pt>
                <c:pt idx="135377">
                  <c:v>349.54427083333331</c:v>
                </c:pt>
                <c:pt idx="135378">
                  <c:v>349.546875</c:v>
                </c:pt>
                <c:pt idx="135379">
                  <c:v>349.54947916666669</c:v>
                </c:pt>
                <c:pt idx="135380">
                  <c:v>349.55208333333331</c:v>
                </c:pt>
                <c:pt idx="135381">
                  <c:v>349.5546875</c:v>
                </c:pt>
                <c:pt idx="135382">
                  <c:v>349.55729166666669</c:v>
                </c:pt>
                <c:pt idx="135383">
                  <c:v>349.55989583333331</c:v>
                </c:pt>
                <c:pt idx="135384">
                  <c:v>349.5625</c:v>
                </c:pt>
                <c:pt idx="135385">
                  <c:v>349.56510416666669</c:v>
                </c:pt>
                <c:pt idx="135386">
                  <c:v>349.56770833333331</c:v>
                </c:pt>
                <c:pt idx="135387">
                  <c:v>349.5703125</c:v>
                </c:pt>
                <c:pt idx="135388">
                  <c:v>349.57291666666669</c:v>
                </c:pt>
                <c:pt idx="135389">
                  <c:v>349.57552083333331</c:v>
                </c:pt>
                <c:pt idx="135390">
                  <c:v>349.578125</c:v>
                </c:pt>
                <c:pt idx="135391">
                  <c:v>349.58072916666669</c:v>
                </c:pt>
                <c:pt idx="135392">
                  <c:v>349.58333333333331</c:v>
                </c:pt>
                <c:pt idx="135393">
                  <c:v>349.5859375</c:v>
                </c:pt>
                <c:pt idx="135394">
                  <c:v>349.58854166666669</c:v>
                </c:pt>
                <c:pt idx="135395">
                  <c:v>349.59114583333331</c:v>
                </c:pt>
                <c:pt idx="135396">
                  <c:v>349.59375</c:v>
                </c:pt>
                <c:pt idx="135397">
                  <c:v>349.59635416666669</c:v>
                </c:pt>
                <c:pt idx="135398">
                  <c:v>349.59895833333331</c:v>
                </c:pt>
                <c:pt idx="135399">
                  <c:v>349.6015625</c:v>
                </c:pt>
                <c:pt idx="135400">
                  <c:v>349.60416666666669</c:v>
                </c:pt>
                <c:pt idx="135401">
                  <c:v>349.60677083333331</c:v>
                </c:pt>
                <c:pt idx="135402">
                  <c:v>349.609375</c:v>
                </c:pt>
                <c:pt idx="135403">
                  <c:v>349.61197916666669</c:v>
                </c:pt>
                <c:pt idx="135404">
                  <c:v>349.61458333333331</c:v>
                </c:pt>
                <c:pt idx="135405">
                  <c:v>349.6171875</c:v>
                </c:pt>
                <c:pt idx="135406">
                  <c:v>349.61979166666669</c:v>
                </c:pt>
                <c:pt idx="135407">
                  <c:v>349.62239583333331</c:v>
                </c:pt>
                <c:pt idx="135408">
                  <c:v>349.625</c:v>
                </c:pt>
                <c:pt idx="135409">
                  <c:v>349.62760416666669</c:v>
                </c:pt>
                <c:pt idx="135410">
                  <c:v>349.63020833333331</c:v>
                </c:pt>
                <c:pt idx="135411">
                  <c:v>349.6328125</c:v>
                </c:pt>
                <c:pt idx="135412">
                  <c:v>349.63541666666669</c:v>
                </c:pt>
                <c:pt idx="135413">
                  <c:v>349.63802083333331</c:v>
                </c:pt>
                <c:pt idx="135414">
                  <c:v>349.640625</c:v>
                </c:pt>
                <c:pt idx="135415">
                  <c:v>349.64322916666669</c:v>
                </c:pt>
                <c:pt idx="135416">
                  <c:v>349.64583333333331</c:v>
                </c:pt>
                <c:pt idx="135417">
                  <c:v>349.6484375</c:v>
                </c:pt>
                <c:pt idx="135418">
                  <c:v>349.65104166666669</c:v>
                </c:pt>
                <c:pt idx="135419">
                  <c:v>349.65364583333331</c:v>
                </c:pt>
                <c:pt idx="135420">
                  <c:v>349.65625</c:v>
                </c:pt>
                <c:pt idx="135421">
                  <c:v>349.65885416666669</c:v>
                </c:pt>
                <c:pt idx="135422">
                  <c:v>349.66145833333331</c:v>
                </c:pt>
                <c:pt idx="135423">
                  <c:v>349.6640625</c:v>
                </c:pt>
                <c:pt idx="135424">
                  <c:v>349.66666666666669</c:v>
                </c:pt>
                <c:pt idx="135425">
                  <c:v>349.66927083333331</c:v>
                </c:pt>
                <c:pt idx="135426">
                  <c:v>349.671875</c:v>
                </c:pt>
                <c:pt idx="135427">
                  <c:v>349.67447916666669</c:v>
                </c:pt>
                <c:pt idx="135428">
                  <c:v>349.67708333333331</c:v>
                </c:pt>
                <c:pt idx="135429">
                  <c:v>349.6796875</c:v>
                </c:pt>
                <c:pt idx="135430">
                  <c:v>349.68229166666669</c:v>
                </c:pt>
                <c:pt idx="135431">
                  <c:v>349.68489583333331</c:v>
                </c:pt>
                <c:pt idx="135432">
                  <c:v>349.6875</c:v>
                </c:pt>
                <c:pt idx="135433">
                  <c:v>349.69010416666669</c:v>
                </c:pt>
                <c:pt idx="135434">
                  <c:v>349.69270833333331</c:v>
                </c:pt>
                <c:pt idx="135435">
                  <c:v>349.6953125</c:v>
                </c:pt>
                <c:pt idx="135436">
                  <c:v>349.69791666666669</c:v>
                </c:pt>
                <c:pt idx="135437">
                  <c:v>349.70052083333331</c:v>
                </c:pt>
                <c:pt idx="135438">
                  <c:v>349.703125</c:v>
                </c:pt>
                <c:pt idx="135439">
                  <c:v>349.70572916666669</c:v>
                </c:pt>
                <c:pt idx="135440">
                  <c:v>349.70833333333331</c:v>
                </c:pt>
                <c:pt idx="135441">
                  <c:v>349.7109375</c:v>
                </c:pt>
                <c:pt idx="135442">
                  <c:v>349.71354166666669</c:v>
                </c:pt>
                <c:pt idx="135443">
                  <c:v>349.71614583333331</c:v>
                </c:pt>
                <c:pt idx="135444">
                  <c:v>349.71875</c:v>
                </c:pt>
                <c:pt idx="135445">
                  <c:v>349.72135416666669</c:v>
                </c:pt>
                <c:pt idx="135446">
                  <c:v>349.72395833333331</c:v>
                </c:pt>
                <c:pt idx="135447">
                  <c:v>349.7265625</c:v>
                </c:pt>
                <c:pt idx="135448">
                  <c:v>349.72916666666669</c:v>
                </c:pt>
                <c:pt idx="135449">
                  <c:v>349.73177083333331</c:v>
                </c:pt>
                <c:pt idx="135450">
                  <c:v>349.734375</c:v>
                </c:pt>
                <c:pt idx="135451">
                  <c:v>349.73697916666669</c:v>
                </c:pt>
                <c:pt idx="135452">
                  <c:v>349.73958333333331</c:v>
                </c:pt>
                <c:pt idx="135453">
                  <c:v>349.7421875</c:v>
                </c:pt>
                <c:pt idx="135454">
                  <c:v>349.74479166666669</c:v>
                </c:pt>
                <c:pt idx="135455">
                  <c:v>349.74739583333331</c:v>
                </c:pt>
                <c:pt idx="135456">
                  <c:v>349.75</c:v>
                </c:pt>
                <c:pt idx="135457">
                  <c:v>349.75260416666669</c:v>
                </c:pt>
                <c:pt idx="135458">
                  <c:v>349.75520833333331</c:v>
                </c:pt>
                <c:pt idx="135459">
                  <c:v>349.7578125</c:v>
                </c:pt>
                <c:pt idx="135460">
                  <c:v>349.76041666666669</c:v>
                </c:pt>
                <c:pt idx="135461">
                  <c:v>349.76302083333331</c:v>
                </c:pt>
                <c:pt idx="135462">
                  <c:v>349.765625</c:v>
                </c:pt>
                <c:pt idx="135463">
                  <c:v>349.76822916666669</c:v>
                </c:pt>
                <c:pt idx="135464">
                  <c:v>349.77083333333331</c:v>
                </c:pt>
                <c:pt idx="135465">
                  <c:v>349.7734375</c:v>
                </c:pt>
                <c:pt idx="135466">
                  <c:v>349.77604166666669</c:v>
                </c:pt>
                <c:pt idx="135467">
                  <c:v>349.77864583333331</c:v>
                </c:pt>
                <c:pt idx="135468">
                  <c:v>349.78125</c:v>
                </c:pt>
                <c:pt idx="135469">
                  <c:v>349.78385416666669</c:v>
                </c:pt>
                <c:pt idx="135470">
                  <c:v>349.78645833333331</c:v>
                </c:pt>
                <c:pt idx="135471">
                  <c:v>349.7890625</c:v>
                </c:pt>
                <c:pt idx="135472">
                  <c:v>349.79166666666669</c:v>
                </c:pt>
                <c:pt idx="135473">
                  <c:v>349.79427083333331</c:v>
                </c:pt>
                <c:pt idx="135474">
                  <c:v>349.796875</c:v>
                </c:pt>
                <c:pt idx="135475">
                  <c:v>349.79947916666669</c:v>
                </c:pt>
                <c:pt idx="135476">
                  <c:v>349.80208333333331</c:v>
                </c:pt>
                <c:pt idx="135477">
                  <c:v>349.8046875</c:v>
                </c:pt>
                <c:pt idx="135478">
                  <c:v>349.80729166666669</c:v>
                </c:pt>
                <c:pt idx="135479">
                  <c:v>349.80989583333331</c:v>
                </c:pt>
                <c:pt idx="135480">
                  <c:v>349.8125</c:v>
                </c:pt>
                <c:pt idx="135481">
                  <c:v>349.81510416666669</c:v>
                </c:pt>
                <c:pt idx="135482">
                  <c:v>349.81770833333331</c:v>
                </c:pt>
                <c:pt idx="135483">
                  <c:v>349.8203125</c:v>
                </c:pt>
                <c:pt idx="135484">
                  <c:v>349.82291666666669</c:v>
                </c:pt>
                <c:pt idx="135485">
                  <c:v>349.82552083333331</c:v>
                </c:pt>
                <c:pt idx="135486">
                  <c:v>349.828125</c:v>
                </c:pt>
                <c:pt idx="135487">
                  <c:v>349.83072916666669</c:v>
                </c:pt>
                <c:pt idx="135488">
                  <c:v>349.83333333333331</c:v>
                </c:pt>
                <c:pt idx="135489">
                  <c:v>349.8359375</c:v>
                </c:pt>
                <c:pt idx="135490">
                  <c:v>349.83854166666669</c:v>
                </c:pt>
                <c:pt idx="135491">
                  <c:v>349.84114583333331</c:v>
                </c:pt>
                <c:pt idx="135492">
                  <c:v>349.84375</c:v>
                </c:pt>
                <c:pt idx="135493">
                  <c:v>349.84635416666669</c:v>
                </c:pt>
                <c:pt idx="135494">
                  <c:v>349.84895833333331</c:v>
                </c:pt>
                <c:pt idx="135495">
                  <c:v>349.8515625</c:v>
                </c:pt>
                <c:pt idx="135496">
                  <c:v>349.85416666666669</c:v>
                </c:pt>
                <c:pt idx="135497">
                  <c:v>349.85677083333331</c:v>
                </c:pt>
                <c:pt idx="135498">
                  <c:v>349.859375</c:v>
                </c:pt>
                <c:pt idx="135499">
                  <c:v>349.86197916666669</c:v>
                </c:pt>
                <c:pt idx="135500">
                  <c:v>349.86458333333331</c:v>
                </c:pt>
                <c:pt idx="135501">
                  <c:v>349.8671875</c:v>
                </c:pt>
                <c:pt idx="135502">
                  <c:v>349.86979166666669</c:v>
                </c:pt>
                <c:pt idx="135503">
                  <c:v>349.87239583333331</c:v>
                </c:pt>
                <c:pt idx="135504">
                  <c:v>349.875</c:v>
                </c:pt>
                <c:pt idx="135505">
                  <c:v>349.87760416666669</c:v>
                </c:pt>
                <c:pt idx="135506">
                  <c:v>349.88020833333331</c:v>
                </c:pt>
                <c:pt idx="135507">
                  <c:v>349.8828125</c:v>
                </c:pt>
                <c:pt idx="135508">
                  <c:v>349.88541666666669</c:v>
                </c:pt>
                <c:pt idx="135509">
                  <c:v>349.88802083333331</c:v>
                </c:pt>
                <c:pt idx="135510">
                  <c:v>349.890625</c:v>
                </c:pt>
                <c:pt idx="135511">
                  <c:v>349.89322916666669</c:v>
                </c:pt>
                <c:pt idx="135512">
                  <c:v>349.89583333333331</c:v>
                </c:pt>
                <c:pt idx="135513">
                  <c:v>349.8984375</c:v>
                </c:pt>
                <c:pt idx="135514">
                  <c:v>349.90104166666669</c:v>
                </c:pt>
                <c:pt idx="135515">
                  <c:v>349.90364583333331</c:v>
                </c:pt>
                <c:pt idx="135516">
                  <c:v>349.90625</c:v>
                </c:pt>
                <c:pt idx="135517">
                  <c:v>349.90885416666669</c:v>
                </c:pt>
                <c:pt idx="135518">
                  <c:v>349.91145833333331</c:v>
                </c:pt>
                <c:pt idx="135519">
                  <c:v>349.9140625</c:v>
                </c:pt>
                <c:pt idx="135520">
                  <c:v>349.91666666666669</c:v>
                </c:pt>
                <c:pt idx="135521">
                  <c:v>349.91927083333331</c:v>
                </c:pt>
                <c:pt idx="135522">
                  <c:v>349.921875</c:v>
                </c:pt>
                <c:pt idx="135523">
                  <c:v>349.92447916666669</c:v>
                </c:pt>
                <c:pt idx="135524">
                  <c:v>349.92708333333331</c:v>
                </c:pt>
                <c:pt idx="135525">
                  <c:v>349.9296875</c:v>
                </c:pt>
                <c:pt idx="135526">
                  <c:v>349.93229166666669</c:v>
                </c:pt>
                <c:pt idx="135527">
                  <c:v>349.93489583333331</c:v>
                </c:pt>
                <c:pt idx="135528">
                  <c:v>349.9375</c:v>
                </c:pt>
                <c:pt idx="135529">
                  <c:v>349.94010416666669</c:v>
                </c:pt>
                <c:pt idx="135530">
                  <c:v>349.94270833333331</c:v>
                </c:pt>
                <c:pt idx="135531">
                  <c:v>349.9453125</c:v>
                </c:pt>
                <c:pt idx="135532">
                  <c:v>349.94791666666669</c:v>
                </c:pt>
                <c:pt idx="135533">
                  <c:v>349.95052083333331</c:v>
                </c:pt>
                <c:pt idx="135534">
                  <c:v>349.953125</c:v>
                </c:pt>
                <c:pt idx="135535">
                  <c:v>349.95572916666669</c:v>
                </c:pt>
                <c:pt idx="135536">
                  <c:v>349.95833333333331</c:v>
                </c:pt>
                <c:pt idx="135537">
                  <c:v>349.9609375</c:v>
                </c:pt>
                <c:pt idx="135538">
                  <c:v>349.96354166666669</c:v>
                </c:pt>
                <c:pt idx="135539">
                  <c:v>349.96614583333331</c:v>
                </c:pt>
                <c:pt idx="135540">
                  <c:v>349.96875</c:v>
                </c:pt>
                <c:pt idx="135541">
                  <c:v>349.97135416666669</c:v>
                </c:pt>
                <c:pt idx="135542">
                  <c:v>349.97395833333331</c:v>
                </c:pt>
                <c:pt idx="135543">
                  <c:v>349.9765625</c:v>
                </c:pt>
                <c:pt idx="135544">
                  <c:v>349.97916666666669</c:v>
                </c:pt>
                <c:pt idx="135545">
                  <c:v>349.98177083333331</c:v>
                </c:pt>
                <c:pt idx="135546">
                  <c:v>349.984375</c:v>
                </c:pt>
                <c:pt idx="135547">
                  <c:v>349.98697916666669</c:v>
                </c:pt>
                <c:pt idx="135548">
                  <c:v>349.98958333333331</c:v>
                </c:pt>
                <c:pt idx="135549">
                  <c:v>349.9921875</c:v>
                </c:pt>
                <c:pt idx="135550">
                  <c:v>349.99479166666669</c:v>
                </c:pt>
                <c:pt idx="135551">
                  <c:v>349.99739583333331</c:v>
                </c:pt>
                <c:pt idx="135552">
                  <c:v>350</c:v>
                </c:pt>
                <c:pt idx="135553">
                  <c:v>350.00260416666669</c:v>
                </c:pt>
                <c:pt idx="135554">
                  <c:v>350.00520833333331</c:v>
                </c:pt>
                <c:pt idx="135555">
                  <c:v>350.0078125</c:v>
                </c:pt>
                <c:pt idx="135556">
                  <c:v>350.01041666666669</c:v>
                </c:pt>
                <c:pt idx="135557">
                  <c:v>350.01302083333331</c:v>
                </c:pt>
                <c:pt idx="135558">
                  <c:v>350.015625</c:v>
                </c:pt>
                <c:pt idx="135559">
                  <c:v>350.01822916666669</c:v>
                </c:pt>
                <c:pt idx="135560">
                  <c:v>350.02083333333331</c:v>
                </c:pt>
                <c:pt idx="135561">
                  <c:v>350.0234375</c:v>
                </c:pt>
                <c:pt idx="135562">
                  <c:v>350.02604166666669</c:v>
                </c:pt>
                <c:pt idx="135563">
                  <c:v>350.02864583333331</c:v>
                </c:pt>
                <c:pt idx="135564">
                  <c:v>350.03125</c:v>
                </c:pt>
                <c:pt idx="135565">
                  <c:v>350.03385416666669</c:v>
                </c:pt>
                <c:pt idx="135566">
                  <c:v>350.03645833333331</c:v>
                </c:pt>
                <c:pt idx="135567">
                  <c:v>350.0390625</c:v>
                </c:pt>
                <c:pt idx="135568">
                  <c:v>350.04166666666669</c:v>
                </c:pt>
                <c:pt idx="135569">
                  <c:v>350.04427083333331</c:v>
                </c:pt>
                <c:pt idx="135570">
                  <c:v>350.046875</c:v>
                </c:pt>
                <c:pt idx="135571">
                  <c:v>350.04947916666669</c:v>
                </c:pt>
                <c:pt idx="135572">
                  <c:v>350.05208333333331</c:v>
                </c:pt>
                <c:pt idx="135573">
                  <c:v>350.0546875</c:v>
                </c:pt>
                <c:pt idx="135574">
                  <c:v>350.05729166666669</c:v>
                </c:pt>
                <c:pt idx="135575">
                  <c:v>350.05989583333331</c:v>
                </c:pt>
                <c:pt idx="135576">
                  <c:v>350.0625</c:v>
                </c:pt>
                <c:pt idx="135577">
                  <c:v>350.06510416666669</c:v>
                </c:pt>
                <c:pt idx="135578">
                  <c:v>350.06770833333331</c:v>
                </c:pt>
                <c:pt idx="135579">
                  <c:v>350.0703125</c:v>
                </c:pt>
                <c:pt idx="135580">
                  <c:v>350.07291666666669</c:v>
                </c:pt>
                <c:pt idx="135581">
                  <c:v>350.07552083333331</c:v>
                </c:pt>
                <c:pt idx="135582">
                  <c:v>350.078125</c:v>
                </c:pt>
                <c:pt idx="135583">
                  <c:v>350.08072916666669</c:v>
                </c:pt>
                <c:pt idx="135584">
                  <c:v>350.08333333333331</c:v>
                </c:pt>
                <c:pt idx="135585">
                  <c:v>350.0859375</c:v>
                </c:pt>
                <c:pt idx="135586">
                  <c:v>350.08854166666669</c:v>
                </c:pt>
                <c:pt idx="135587">
                  <c:v>350.09114583333331</c:v>
                </c:pt>
                <c:pt idx="135588">
                  <c:v>350.09375</c:v>
                </c:pt>
                <c:pt idx="135589">
                  <c:v>350.09635416666669</c:v>
                </c:pt>
                <c:pt idx="135590">
                  <c:v>350.09895833333331</c:v>
                </c:pt>
                <c:pt idx="135591">
                  <c:v>350.1015625</c:v>
                </c:pt>
                <c:pt idx="135592">
                  <c:v>350.10416666666669</c:v>
                </c:pt>
                <c:pt idx="135593">
                  <c:v>350.10677083333331</c:v>
                </c:pt>
                <c:pt idx="135594">
                  <c:v>350.109375</c:v>
                </c:pt>
                <c:pt idx="135595">
                  <c:v>350.11197916666669</c:v>
                </c:pt>
                <c:pt idx="135596">
                  <c:v>350.11458333333331</c:v>
                </c:pt>
                <c:pt idx="135597">
                  <c:v>350.1171875</c:v>
                </c:pt>
                <c:pt idx="135598">
                  <c:v>350.11979166666669</c:v>
                </c:pt>
                <c:pt idx="135599">
                  <c:v>350.12239583333331</c:v>
                </c:pt>
                <c:pt idx="135600">
                  <c:v>350.125</c:v>
                </c:pt>
                <c:pt idx="135601">
                  <c:v>350.12760416666669</c:v>
                </c:pt>
                <c:pt idx="135602">
                  <c:v>350.13020833333331</c:v>
                </c:pt>
                <c:pt idx="135603">
                  <c:v>350.1328125</c:v>
                </c:pt>
                <c:pt idx="135604">
                  <c:v>350.13541666666669</c:v>
                </c:pt>
                <c:pt idx="135605">
                  <c:v>350.13802083333331</c:v>
                </c:pt>
                <c:pt idx="135606">
                  <c:v>350.140625</c:v>
                </c:pt>
                <c:pt idx="135607">
                  <c:v>350.14322916666669</c:v>
                </c:pt>
                <c:pt idx="135608">
                  <c:v>350.14583333333331</c:v>
                </c:pt>
                <c:pt idx="135609">
                  <c:v>350.1484375</c:v>
                </c:pt>
                <c:pt idx="135610">
                  <c:v>350.15104166666669</c:v>
                </c:pt>
                <c:pt idx="135611">
                  <c:v>350.15364583333331</c:v>
                </c:pt>
                <c:pt idx="135612">
                  <c:v>350.15625</c:v>
                </c:pt>
                <c:pt idx="135613">
                  <c:v>350.15885416666669</c:v>
                </c:pt>
                <c:pt idx="135614">
                  <c:v>350.16145833333331</c:v>
                </c:pt>
                <c:pt idx="135615">
                  <c:v>350.1640625</c:v>
                </c:pt>
                <c:pt idx="135616">
                  <c:v>350.16666666666669</c:v>
                </c:pt>
                <c:pt idx="135617">
                  <c:v>350.16927083333331</c:v>
                </c:pt>
                <c:pt idx="135618">
                  <c:v>350.171875</c:v>
                </c:pt>
                <c:pt idx="135619">
                  <c:v>350.17447916666669</c:v>
                </c:pt>
                <c:pt idx="135620">
                  <c:v>350.17708333333331</c:v>
                </c:pt>
                <c:pt idx="135621">
                  <c:v>350.1796875</c:v>
                </c:pt>
                <c:pt idx="135622">
                  <c:v>350.18229166666669</c:v>
                </c:pt>
                <c:pt idx="135623">
                  <c:v>350.18489583333331</c:v>
                </c:pt>
                <c:pt idx="135624">
                  <c:v>350.1875</c:v>
                </c:pt>
                <c:pt idx="135625">
                  <c:v>350.19010416666669</c:v>
                </c:pt>
                <c:pt idx="135626">
                  <c:v>350.19270833333331</c:v>
                </c:pt>
                <c:pt idx="135627">
                  <c:v>350.1953125</c:v>
                </c:pt>
                <c:pt idx="135628">
                  <c:v>350.19791666666669</c:v>
                </c:pt>
                <c:pt idx="135629">
                  <c:v>350.20052083333331</c:v>
                </c:pt>
                <c:pt idx="135630">
                  <c:v>350.203125</c:v>
                </c:pt>
                <c:pt idx="135631">
                  <c:v>350.20572916666669</c:v>
                </c:pt>
                <c:pt idx="135632">
                  <c:v>350.20833333333331</c:v>
                </c:pt>
                <c:pt idx="135633">
                  <c:v>350.2109375</c:v>
                </c:pt>
                <c:pt idx="135634">
                  <c:v>350.21354166666669</c:v>
                </c:pt>
                <c:pt idx="135635">
                  <c:v>350.21614583333331</c:v>
                </c:pt>
                <c:pt idx="135636">
                  <c:v>350.21875</c:v>
                </c:pt>
                <c:pt idx="135637">
                  <c:v>350.22135416666669</c:v>
                </c:pt>
                <c:pt idx="135638">
                  <c:v>350.22395833333331</c:v>
                </c:pt>
                <c:pt idx="135639">
                  <c:v>350.2265625</c:v>
                </c:pt>
                <c:pt idx="135640">
                  <c:v>350.22916666666669</c:v>
                </c:pt>
                <c:pt idx="135641">
                  <c:v>350.23177083333331</c:v>
                </c:pt>
                <c:pt idx="135642">
                  <c:v>350.234375</c:v>
                </c:pt>
                <c:pt idx="135643">
                  <c:v>350.23697916666669</c:v>
                </c:pt>
                <c:pt idx="135644">
                  <c:v>350.23958333333331</c:v>
                </c:pt>
                <c:pt idx="135645">
                  <c:v>350.2421875</c:v>
                </c:pt>
                <c:pt idx="135646">
                  <c:v>350.24479166666669</c:v>
                </c:pt>
                <c:pt idx="135647">
                  <c:v>350.24739583333331</c:v>
                </c:pt>
                <c:pt idx="135648">
                  <c:v>350.25</c:v>
                </c:pt>
                <c:pt idx="135649">
                  <c:v>350.25260416666669</c:v>
                </c:pt>
                <c:pt idx="135650">
                  <c:v>350.25520833333331</c:v>
                </c:pt>
                <c:pt idx="135651">
                  <c:v>350.2578125</c:v>
                </c:pt>
                <c:pt idx="135652">
                  <c:v>350.26041666666669</c:v>
                </c:pt>
                <c:pt idx="135653">
                  <c:v>350.26302083333331</c:v>
                </c:pt>
                <c:pt idx="135654">
                  <c:v>350.265625</c:v>
                </c:pt>
                <c:pt idx="135655">
                  <c:v>350.26822916666669</c:v>
                </c:pt>
                <c:pt idx="135656">
                  <c:v>350.27083333333331</c:v>
                </c:pt>
                <c:pt idx="135657">
                  <c:v>350.2734375</c:v>
                </c:pt>
                <c:pt idx="135658">
                  <c:v>350.27604166666669</c:v>
                </c:pt>
                <c:pt idx="135659">
                  <c:v>350.27864583333331</c:v>
                </c:pt>
                <c:pt idx="135660">
                  <c:v>350.28125</c:v>
                </c:pt>
                <c:pt idx="135661">
                  <c:v>350.28385416666669</c:v>
                </c:pt>
                <c:pt idx="135662">
                  <c:v>350.28645833333331</c:v>
                </c:pt>
                <c:pt idx="135663">
                  <c:v>350.2890625</c:v>
                </c:pt>
                <c:pt idx="135664">
                  <c:v>350.29166666666669</c:v>
                </c:pt>
                <c:pt idx="135665">
                  <c:v>350.29427083333331</c:v>
                </c:pt>
                <c:pt idx="135666">
                  <c:v>350.296875</c:v>
                </c:pt>
                <c:pt idx="135667">
                  <c:v>350.29947916666669</c:v>
                </c:pt>
                <c:pt idx="135668">
                  <c:v>350.30208333333331</c:v>
                </c:pt>
                <c:pt idx="135669">
                  <c:v>350.3046875</c:v>
                </c:pt>
                <c:pt idx="135670">
                  <c:v>350.30729166666669</c:v>
                </c:pt>
                <c:pt idx="135671">
                  <c:v>350.30989583333331</c:v>
                </c:pt>
                <c:pt idx="135672">
                  <c:v>350.3125</c:v>
                </c:pt>
                <c:pt idx="135673">
                  <c:v>350.31510416666669</c:v>
                </c:pt>
                <c:pt idx="135674">
                  <c:v>350.31770833333331</c:v>
                </c:pt>
                <c:pt idx="135675">
                  <c:v>350.3203125</c:v>
                </c:pt>
                <c:pt idx="135676">
                  <c:v>350.32291666666669</c:v>
                </c:pt>
                <c:pt idx="135677">
                  <c:v>350.32552083333331</c:v>
                </c:pt>
                <c:pt idx="135678">
                  <c:v>350.328125</c:v>
                </c:pt>
                <c:pt idx="135679">
                  <c:v>350.33072916666669</c:v>
                </c:pt>
                <c:pt idx="135680">
                  <c:v>350.33333333333331</c:v>
                </c:pt>
                <c:pt idx="135681">
                  <c:v>350.3359375</c:v>
                </c:pt>
                <c:pt idx="135682">
                  <c:v>350.33854166666669</c:v>
                </c:pt>
                <c:pt idx="135683">
                  <c:v>350.34114583333331</c:v>
                </c:pt>
                <c:pt idx="135684">
                  <c:v>350.34375</c:v>
                </c:pt>
                <c:pt idx="135685">
                  <c:v>350.34635416666669</c:v>
                </c:pt>
                <c:pt idx="135686">
                  <c:v>350.34895833333331</c:v>
                </c:pt>
                <c:pt idx="135687">
                  <c:v>350.3515625</c:v>
                </c:pt>
                <c:pt idx="135688">
                  <c:v>350.35416666666669</c:v>
                </c:pt>
                <c:pt idx="135689">
                  <c:v>350.35677083333331</c:v>
                </c:pt>
                <c:pt idx="135690">
                  <c:v>350.359375</c:v>
                </c:pt>
                <c:pt idx="135691">
                  <c:v>350.36197916666669</c:v>
                </c:pt>
                <c:pt idx="135692">
                  <c:v>350.36458333333331</c:v>
                </c:pt>
                <c:pt idx="135693">
                  <c:v>350.3671875</c:v>
                </c:pt>
                <c:pt idx="135694">
                  <c:v>350.36979166666669</c:v>
                </c:pt>
                <c:pt idx="135695">
                  <c:v>350.37239583333331</c:v>
                </c:pt>
                <c:pt idx="135696">
                  <c:v>350.375</c:v>
                </c:pt>
                <c:pt idx="135697">
                  <c:v>350.37760416666669</c:v>
                </c:pt>
                <c:pt idx="135698">
                  <c:v>350.38020833333331</c:v>
                </c:pt>
                <c:pt idx="135699">
                  <c:v>350.3828125</c:v>
                </c:pt>
                <c:pt idx="135700">
                  <c:v>350.38541666666669</c:v>
                </c:pt>
                <c:pt idx="135701">
                  <c:v>350.38802083333331</c:v>
                </c:pt>
                <c:pt idx="135702">
                  <c:v>350.390625</c:v>
                </c:pt>
                <c:pt idx="135703">
                  <c:v>350.39322916666669</c:v>
                </c:pt>
                <c:pt idx="135704">
                  <c:v>350.39583333333331</c:v>
                </c:pt>
                <c:pt idx="135705">
                  <c:v>350.3984375</c:v>
                </c:pt>
                <c:pt idx="135706">
                  <c:v>350.40104166666669</c:v>
                </c:pt>
                <c:pt idx="135707">
                  <c:v>350.40364583333331</c:v>
                </c:pt>
                <c:pt idx="135708">
                  <c:v>350.40625</c:v>
                </c:pt>
                <c:pt idx="135709">
                  <c:v>350.40885416666669</c:v>
                </c:pt>
                <c:pt idx="135710">
                  <c:v>350.41145833333331</c:v>
                </c:pt>
                <c:pt idx="135711">
                  <c:v>350.4140625</c:v>
                </c:pt>
                <c:pt idx="135712">
                  <c:v>350.41666666666669</c:v>
                </c:pt>
                <c:pt idx="135713">
                  <c:v>350.41927083333331</c:v>
                </c:pt>
                <c:pt idx="135714">
                  <c:v>350.421875</c:v>
                </c:pt>
                <c:pt idx="135715">
                  <c:v>350.42447916666669</c:v>
                </c:pt>
                <c:pt idx="135716">
                  <c:v>350.42708333333331</c:v>
                </c:pt>
                <c:pt idx="135717">
                  <c:v>350.4296875</c:v>
                </c:pt>
                <c:pt idx="135718">
                  <c:v>350.43229166666669</c:v>
                </c:pt>
                <c:pt idx="135719">
                  <c:v>350.43489583333331</c:v>
                </c:pt>
                <c:pt idx="135720">
                  <c:v>350.4375</c:v>
                </c:pt>
                <c:pt idx="135721">
                  <c:v>350.44010416666669</c:v>
                </c:pt>
                <c:pt idx="135722">
                  <c:v>350.44270833333331</c:v>
                </c:pt>
                <c:pt idx="135723">
                  <c:v>350.4453125</c:v>
                </c:pt>
                <c:pt idx="135724">
                  <c:v>350.44791666666669</c:v>
                </c:pt>
                <c:pt idx="135725">
                  <c:v>350.45052083333331</c:v>
                </c:pt>
                <c:pt idx="135726">
                  <c:v>350.453125</c:v>
                </c:pt>
                <c:pt idx="135727">
                  <c:v>350.45572916666669</c:v>
                </c:pt>
                <c:pt idx="135728">
                  <c:v>350.45833333333331</c:v>
                </c:pt>
                <c:pt idx="135729">
                  <c:v>350.4609375</c:v>
                </c:pt>
                <c:pt idx="135730">
                  <c:v>350.46354166666669</c:v>
                </c:pt>
                <c:pt idx="135731">
                  <c:v>350.46614583333331</c:v>
                </c:pt>
                <c:pt idx="135732">
                  <c:v>350.46875</c:v>
                </c:pt>
                <c:pt idx="135733">
                  <c:v>350.47135416666669</c:v>
                </c:pt>
                <c:pt idx="135734">
                  <c:v>350.47395833333331</c:v>
                </c:pt>
                <c:pt idx="135735">
                  <c:v>350.4765625</c:v>
                </c:pt>
                <c:pt idx="135736">
                  <c:v>350.47916666666669</c:v>
                </c:pt>
                <c:pt idx="135737">
                  <c:v>350.48177083333331</c:v>
                </c:pt>
                <c:pt idx="135738">
                  <c:v>350.484375</c:v>
                </c:pt>
                <c:pt idx="135739">
                  <c:v>350.48697916666669</c:v>
                </c:pt>
                <c:pt idx="135740">
                  <c:v>350.48958333333331</c:v>
                </c:pt>
                <c:pt idx="135741">
                  <c:v>350.4921875</c:v>
                </c:pt>
                <c:pt idx="135742">
                  <c:v>350.49479166666669</c:v>
                </c:pt>
                <c:pt idx="135743">
                  <c:v>350.49739583333331</c:v>
                </c:pt>
                <c:pt idx="135744">
                  <c:v>350.5</c:v>
                </c:pt>
                <c:pt idx="135745">
                  <c:v>350.50260416666669</c:v>
                </c:pt>
                <c:pt idx="135746">
                  <c:v>350.50520833333331</c:v>
                </c:pt>
                <c:pt idx="135747">
                  <c:v>350.5078125</c:v>
                </c:pt>
                <c:pt idx="135748">
                  <c:v>350.51041666666669</c:v>
                </c:pt>
                <c:pt idx="135749">
                  <c:v>350.51302083333331</c:v>
                </c:pt>
                <c:pt idx="135750">
                  <c:v>350.515625</c:v>
                </c:pt>
                <c:pt idx="135751">
                  <c:v>350.51822916666669</c:v>
                </c:pt>
                <c:pt idx="135752">
                  <c:v>350.52083333333331</c:v>
                </c:pt>
                <c:pt idx="135753">
                  <c:v>350.5234375</c:v>
                </c:pt>
                <c:pt idx="135754">
                  <c:v>350.52604166666669</c:v>
                </c:pt>
                <c:pt idx="135755">
                  <c:v>350.52864583333331</c:v>
                </c:pt>
                <c:pt idx="135756">
                  <c:v>350.53125</c:v>
                </c:pt>
                <c:pt idx="135757">
                  <c:v>350.53385416666669</c:v>
                </c:pt>
                <c:pt idx="135758">
                  <c:v>350.53645833333331</c:v>
                </c:pt>
                <c:pt idx="135759">
                  <c:v>350.5390625</c:v>
                </c:pt>
                <c:pt idx="135760">
                  <c:v>350.54166666666669</c:v>
                </c:pt>
                <c:pt idx="135761">
                  <c:v>350.54427083333331</c:v>
                </c:pt>
                <c:pt idx="135762">
                  <c:v>350.546875</c:v>
                </c:pt>
                <c:pt idx="135763">
                  <c:v>350.54947916666669</c:v>
                </c:pt>
                <c:pt idx="135764">
                  <c:v>350.55208333333331</c:v>
                </c:pt>
                <c:pt idx="135765">
                  <c:v>350.5546875</c:v>
                </c:pt>
                <c:pt idx="135766">
                  <c:v>350.55729166666669</c:v>
                </c:pt>
                <c:pt idx="135767">
                  <c:v>350.55989583333331</c:v>
                </c:pt>
                <c:pt idx="135768">
                  <c:v>350.5625</c:v>
                </c:pt>
                <c:pt idx="135769">
                  <c:v>350.56510416666669</c:v>
                </c:pt>
                <c:pt idx="135770">
                  <c:v>350.56770833333331</c:v>
                </c:pt>
                <c:pt idx="135771">
                  <c:v>350.5703125</c:v>
                </c:pt>
                <c:pt idx="135772">
                  <c:v>350.57291666666669</c:v>
                </c:pt>
                <c:pt idx="135773">
                  <c:v>350.57552083333331</c:v>
                </c:pt>
                <c:pt idx="135774">
                  <c:v>350.578125</c:v>
                </c:pt>
                <c:pt idx="135775">
                  <c:v>350.58072916666669</c:v>
                </c:pt>
                <c:pt idx="135776">
                  <c:v>350.58333333333331</c:v>
                </c:pt>
                <c:pt idx="135777">
                  <c:v>350.5859375</c:v>
                </c:pt>
                <c:pt idx="135778">
                  <c:v>350.58854166666669</c:v>
                </c:pt>
                <c:pt idx="135779">
                  <c:v>350.59114583333331</c:v>
                </c:pt>
                <c:pt idx="135780">
                  <c:v>350.59375</c:v>
                </c:pt>
                <c:pt idx="135781">
                  <c:v>350.59635416666669</c:v>
                </c:pt>
                <c:pt idx="135782">
                  <c:v>350.59895833333331</c:v>
                </c:pt>
                <c:pt idx="135783">
                  <c:v>350.6015625</c:v>
                </c:pt>
                <c:pt idx="135784">
                  <c:v>350.60416666666669</c:v>
                </c:pt>
                <c:pt idx="135785">
                  <c:v>350.60677083333331</c:v>
                </c:pt>
                <c:pt idx="135786">
                  <c:v>350.609375</c:v>
                </c:pt>
                <c:pt idx="135787">
                  <c:v>350.61197916666669</c:v>
                </c:pt>
                <c:pt idx="135788">
                  <c:v>350.61458333333331</c:v>
                </c:pt>
                <c:pt idx="135789">
                  <c:v>350.6171875</c:v>
                </c:pt>
                <c:pt idx="135790">
                  <c:v>350.61979166666669</c:v>
                </c:pt>
                <c:pt idx="135791">
                  <c:v>350.62239583333331</c:v>
                </c:pt>
                <c:pt idx="135792">
                  <c:v>350.625</c:v>
                </c:pt>
                <c:pt idx="135793">
                  <c:v>350.62760416666669</c:v>
                </c:pt>
                <c:pt idx="135794">
                  <c:v>350.63020833333331</c:v>
                </c:pt>
                <c:pt idx="135795">
                  <c:v>350.6328125</c:v>
                </c:pt>
                <c:pt idx="135796">
                  <c:v>350.63541666666669</c:v>
                </c:pt>
                <c:pt idx="135797">
                  <c:v>350.63802083333331</c:v>
                </c:pt>
                <c:pt idx="135798">
                  <c:v>350.640625</c:v>
                </c:pt>
                <c:pt idx="135799">
                  <c:v>350.64322916666669</c:v>
                </c:pt>
                <c:pt idx="135800">
                  <c:v>350.64583333333331</c:v>
                </c:pt>
                <c:pt idx="135801">
                  <c:v>350.6484375</c:v>
                </c:pt>
                <c:pt idx="135802">
                  <c:v>350.65104166666669</c:v>
                </c:pt>
                <c:pt idx="135803">
                  <c:v>350.65364583333331</c:v>
                </c:pt>
                <c:pt idx="135804">
                  <c:v>350.65625</c:v>
                </c:pt>
                <c:pt idx="135805">
                  <c:v>350.65885416666669</c:v>
                </c:pt>
                <c:pt idx="135806">
                  <c:v>350.66145833333331</c:v>
                </c:pt>
                <c:pt idx="135807">
                  <c:v>350.6640625</c:v>
                </c:pt>
                <c:pt idx="135808">
                  <c:v>350.66666666666669</c:v>
                </c:pt>
                <c:pt idx="135809">
                  <c:v>350.66927083333331</c:v>
                </c:pt>
                <c:pt idx="135810">
                  <c:v>350.671875</c:v>
                </c:pt>
                <c:pt idx="135811">
                  <c:v>350.67447916666669</c:v>
                </c:pt>
                <c:pt idx="135812">
                  <c:v>350.67708333333331</c:v>
                </c:pt>
                <c:pt idx="135813">
                  <c:v>350.6796875</c:v>
                </c:pt>
                <c:pt idx="135814">
                  <c:v>350.68229166666669</c:v>
                </c:pt>
                <c:pt idx="135815">
                  <c:v>350.68489583333331</c:v>
                </c:pt>
                <c:pt idx="135816">
                  <c:v>350.6875</c:v>
                </c:pt>
                <c:pt idx="135817">
                  <c:v>350.69010416666669</c:v>
                </c:pt>
                <c:pt idx="135818">
                  <c:v>350.69270833333331</c:v>
                </c:pt>
                <c:pt idx="135819">
                  <c:v>350.6953125</c:v>
                </c:pt>
                <c:pt idx="135820">
                  <c:v>350.69791666666669</c:v>
                </c:pt>
                <c:pt idx="135821">
                  <c:v>350.70052083333331</c:v>
                </c:pt>
                <c:pt idx="135822">
                  <c:v>350.703125</c:v>
                </c:pt>
                <c:pt idx="135823">
                  <c:v>350.70572916666669</c:v>
                </c:pt>
                <c:pt idx="135824">
                  <c:v>350.70833333333331</c:v>
                </c:pt>
                <c:pt idx="135825">
                  <c:v>350.7109375</c:v>
                </c:pt>
                <c:pt idx="135826">
                  <c:v>350.71354166666669</c:v>
                </c:pt>
                <c:pt idx="135827">
                  <c:v>350.71614583333331</c:v>
                </c:pt>
                <c:pt idx="135828">
                  <c:v>350.71875</c:v>
                </c:pt>
                <c:pt idx="135829">
                  <c:v>350.72135416666669</c:v>
                </c:pt>
                <c:pt idx="135830">
                  <c:v>350.72395833333331</c:v>
                </c:pt>
                <c:pt idx="135831">
                  <c:v>350.7265625</c:v>
                </c:pt>
                <c:pt idx="135832">
                  <c:v>350.72916666666669</c:v>
                </c:pt>
                <c:pt idx="135833">
                  <c:v>350.73177083333331</c:v>
                </c:pt>
                <c:pt idx="135834">
                  <c:v>350.734375</c:v>
                </c:pt>
                <c:pt idx="135835">
                  <c:v>350.73697916666669</c:v>
                </c:pt>
                <c:pt idx="135836">
                  <c:v>350.73958333333331</c:v>
                </c:pt>
                <c:pt idx="135837">
                  <c:v>350.7421875</c:v>
                </c:pt>
                <c:pt idx="135838">
                  <c:v>350.74479166666669</c:v>
                </c:pt>
                <c:pt idx="135839">
                  <c:v>350.74739583333331</c:v>
                </c:pt>
                <c:pt idx="135840">
                  <c:v>350.75</c:v>
                </c:pt>
                <c:pt idx="135841">
                  <c:v>350.75260416666669</c:v>
                </c:pt>
                <c:pt idx="135842">
                  <c:v>350.75520833333331</c:v>
                </c:pt>
                <c:pt idx="135843">
                  <c:v>350.7578125</c:v>
                </c:pt>
                <c:pt idx="135844">
                  <c:v>350.76041666666669</c:v>
                </c:pt>
                <c:pt idx="135845">
                  <c:v>350.76302083333331</c:v>
                </c:pt>
                <c:pt idx="135846">
                  <c:v>350.765625</c:v>
                </c:pt>
                <c:pt idx="135847">
                  <c:v>350.76822916666669</c:v>
                </c:pt>
                <c:pt idx="135848">
                  <c:v>350.77083333333331</c:v>
                </c:pt>
                <c:pt idx="135849">
                  <c:v>350.7734375</c:v>
                </c:pt>
                <c:pt idx="135850">
                  <c:v>350.77604166666669</c:v>
                </c:pt>
                <c:pt idx="135851">
                  <c:v>350.77864583333331</c:v>
                </c:pt>
                <c:pt idx="135852">
                  <c:v>350.78125</c:v>
                </c:pt>
                <c:pt idx="135853">
                  <c:v>350.78385416666669</c:v>
                </c:pt>
                <c:pt idx="135854">
                  <c:v>350.78645833333331</c:v>
                </c:pt>
                <c:pt idx="135855">
                  <c:v>350.7890625</c:v>
                </c:pt>
                <c:pt idx="135856">
                  <c:v>350.79166666666669</c:v>
                </c:pt>
                <c:pt idx="135857">
                  <c:v>350.79427083333331</c:v>
                </c:pt>
                <c:pt idx="135858">
                  <c:v>350.796875</c:v>
                </c:pt>
                <c:pt idx="135859">
                  <c:v>350.79947916666669</c:v>
                </c:pt>
                <c:pt idx="135860">
                  <c:v>350.80208333333331</c:v>
                </c:pt>
                <c:pt idx="135861">
                  <c:v>350.8046875</c:v>
                </c:pt>
                <c:pt idx="135862">
                  <c:v>350.80729166666669</c:v>
                </c:pt>
                <c:pt idx="135863">
                  <c:v>350.80989583333331</c:v>
                </c:pt>
                <c:pt idx="135864">
                  <c:v>350.8125</c:v>
                </c:pt>
                <c:pt idx="135865">
                  <c:v>350.81510416666669</c:v>
                </c:pt>
                <c:pt idx="135866">
                  <c:v>350.81770833333331</c:v>
                </c:pt>
                <c:pt idx="135867">
                  <c:v>350.8203125</c:v>
                </c:pt>
                <c:pt idx="135868">
                  <c:v>350.82291666666669</c:v>
                </c:pt>
                <c:pt idx="135869">
                  <c:v>350.82552083333331</c:v>
                </c:pt>
                <c:pt idx="135870">
                  <c:v>350.828125</c:v>
                </c:pt>
                <c:pt idx="135871">
                  <c:v>350.83072916666669</c:v>
                </c:pt>
                <c:pt idx="135872">
                  <c:v>350.83333333333331</c:v>
                </c:pt>
                <c:pt idx="135873">
                  <c:v>350.8359375</c:v>
                </c:pt>
                <c:pt idx="135874">
                  <c:v>350.83854166666669</c:v>
                </c:pt>
                <c:pt idx="135875">
                  <c:v>350.84114583333331</c:v>
                </c:pt>
                <c:pt idx="135876">
                  <c:v>350.84375</c:v>
                </c:pt>
                <c:pt idx="135877">
                  <c:v>350.84635416666669</c:v>
                </c:pt>
                <c:pt idx="135878">
                  <c:v>350.84895833333331</c:v>
                </c:pt>
                <c:pt idx="135879">
                  <c:v>350.8515625</c:v>
                </c:pt>
                <c:pt idx="135880">
                  <c:v>350.85416666666669</c:v>
                </c:pt>
                <c:pt idx="135881">
                  <c:v>350.85677083333331</c:v>
                </c:pt>
                <c:pt idx="135882">
                  <c:v>350.859375</c:v>
                </c:pt>
                <c:pt idx="135883">
                  <c:v>350.86197916666669</c:v>
                </c:pt>
                <c:pt idx="135884">
                  <c:v>350.86458333333331</c:v>
                </c:pt>
                <c:pt idx="135885">
                  <c:v>350.8671875</c:v>
                </c:pt>
                <c:pt idx="135886">
                  <c:v>350.86979166666669</c:v>
                </c:pt>
                <c:pt idx="135887">
                  <c:v>350.87239583333331</c:v>
                </c:pt>
                <c:pt idx="135888">
                  <c:v>350.875</c:v>
                </c:pt>
                <c:pt idx="135889">
                  <c:v>350.87760416666669</c:v>
                </c:pt>
                <c:pt idx="135890">
                  <c:v>350.88020833333331</c:v>
                </c:pt>
                <c:pt idx="135891">
                  <c:v>350.8828125</c:v>
                </c:pt>
                <c:pt idx="135892">
                  <c:v>350.88541666666669</c:v>
                </c:pt>
                <c:pt idx="135893">
                  <c:v>350.88802083333331</c:v>
                </c:pt>
                <c:pt idx="135894">
                  <c:v>350.890625</c:v>
                </c:pt>
                <c:pt idx="135895">
                  <c:v>350.89322916666669</c:v>
                </c:pt>
                <c:pt idx="135896">
                  <c:v>350.89583333333331</c:v>
                </c:pt>
                <c:pt idx="135897">
                  <c:v>350.8984375</c:v>
                </c:pt>
                <c:pt idx="135898">
                  <c:v>350.90104166666669</c:v>
                </c:pt>
                <c:pt idx="135899">
                  <c:v>350.90364583333331</c:v>
                </c:pt>
                <c:pt idx="135900">
                  <c:v>350.90625</c:v>
                </c:pt>
                <c:pt idx="135901">
                  <c:v>350.90885416666669</c:v>
                </c:pt>
                <c:pt idx="135902">
                  <c:v>350.91145833333331</c:v>
                </c:pt>
                <c:pt idx="135903">
                  <c:v>350.9140625</c:v>
                </c:pt>
                <c:pt idx="135904">
                  <c:v>350.91666666666669</c:v>
                </c:pt>
                <c:pt idx="135905">
                  <c:v>350.91927083333331</c:v>
                </c:pt>
                <c:pt idx="135906">
                  <c:v>350.921875</c:v>
                </c:pt>
                <c:pt idx="135907">
                  <c:v>350.92447916666669</c:v>
                </c:pt>
                <c:pt idx="135908">
                  <c:v>350.92708333333331</c:v>
                </c:pt>
                <c:pt idx="135909">
                  <c:v>350.9296875</c:v>
                </c:pt>
                <c:pt idx="135910">
                  <c:v>350.93229166666669</c:v>
                </c:pt>
                <c:pt idx="135911">
                  <c:v>350.93489583333331</c:v>
                </c:pt>
                <c:pt idx="135912">
                  <c:v>350.9375</c:v>
                </c:pt>
                <c:pt idx="135913">
                  <c:v>350.94010416666669</c:v>
                </c:pt>
                <c:pt idx="135914">
                  <c:v>350.94270833333331</c:v>
                </c:pt>
                <c:pt idx="135915">
                  <c:v>350.9453125</c:v>
                </c:pt>
                <c:pt idx="135916">
                  <c:v>350.94791666666669</c:v>
                </c:pt>
                <c:pt idx="135917">
                  <c:v>350.95052083333331</c:v>
                </c:pt>
                <c:pt idx="135918">
                  <c:v>350.953125</c:v>
                </c:pt>
                <c:pt idx="135919">
                  <c:v>350.95572916666669</c:v>
                </c:pt>
                <c:pt idx="135920">
                  <c:v>350.95833333333331</c:v>
                </c:pt>
                <c:pt idx="135921">
                  <c:v>350.9609375</c:v>
                </c:pt>
                <c:pt idx="135922">
                  <c:v>350.96354166666669</c:v>
                </c:pt>
                <c:pt idx="135923">
                  <c:v>350.96614583333331</c:v>
                </c:pt>
                <c:pt idx="135924">
                  <c:v>350.96875</c:v>
                </c:pt>
                <c:pt idx="135925">
                  <c:v>350.97135416666669</c:v>
                </c:pt>
                <c:pt idx="135926">
                  <c:v>350.97395833333331</c:v>
                </c:pt>
                <c:pt idx="135927">
                  <c:v>350.9765625</c:v>
                </c:pt>
                <c:pt idx="135928">
                  <c:v>350.97916666666669</c:v>
                </c:pt>
                <c:pt idx="135929">
                  <c:v>350.98177083333331</c:v>
                </c:pt>
                <c:pt idx="135930">
                  <c:v>350.984375</c:v>
                </c:pt>
                <c:pt idx="135931">
                  <c:v>350.98697916666669</c:v>
                </c:pt>
                <c:pt idx="135932">
                  <c:v>350.98958333333331</c:v>
                </c:pt>
                <c:pt idx="135933">
                  <c:v>350.9921875</c:v>
                </c:pt>
                <c:pt idx="135934">
                  <c:v>350.99479166666669</c:v>
                </c:pt>
                <c:pt idx="135935">
                  <c:v>350.99739583333331</c:v>
                </c:pt>
                <c:pt idx="135936">
                  <c:v>351</c:v>
                </c:pt>
                <c:pt idx="135937">
                  <c:v>351.00260416666669</c:v>
                </c:pt>
                <c:pt idx="135938">
                  <c:v>351.00520833333331</c:v>
                </c:pt>
                <c:pt idx="135939">
                  <c:v>351.0078125</c:v>
                </c:pt>
                <c:pt idx="135940">
                  <c:v>351.01041666666669</c:v>
                </c:pt>
                <c:pt idx="135941">
                  <c:v>351.01302083333331</c:v>
                </c:pt>
                <c:pt idx="135942">
                  <c:v>351.015625</c:v>
                </c:pt>
                <c:pt idx="135943">
                  <c:v>351.01822916666669</c:v>
                </c:pt>
                <c:pt idx="135944">
                  <c:v>351.02083333333331</c:v>
                </c:pt>
                <c:pt idx="135945">
                  <c:v>351.0234375</c:v>
                </c:pt>
                <c:pt idx="135946">
                  <c:v>351.02604166666669</c:v>
                </c:pt>
                <c:pt idx="135947">
                  <c:v>351.02864583333331</c:v>
                </c:pt>
                <c:pt idx="135948">
                  <c:v>351.03125</c:v>
                </c:pt>
                <c:pt idx="135949">
                  <c:v>351.03385416666669</c:v>
                </c:pt>
                <c:pt idx="135950">
                  <c:v>351.03645833333331</c:v>
                </c:pt>
                <c:pt idx="135951">
                  <c:v>351.0390625</c:v>
                </c:pt>
                <c:pt idx="135952">
                  <c:v>351.04166666666669</c:v>
                </c:pt>
                <c:pt idx="135953">
                  <c:v>351.04427083333331</c:v>
                </c:pt>
                <c:pt idx="135954">
                  <c:v>351.046875</c:v>
                </c:pt>
                <c:pt idx="135955">
                  <c:v>351.04947916666669</c:v>
                </c:pt>
                <c:pt idx="135956">
                  <c:v>351.05208333333331</c:v>
                </c:pt>
                <c:pt idx="135957">
                  <c:v>351.0546875</c:v>
                </c:pt>
                <c:pt idx="135958">
                  <c:v>351.05729166666669</c:v>
                </c:pt>
                <c:pt idx="135959">
                  <c:v>351.05989583333331</c:v>
                </c:pt>
                <c:pt idx="135960">
                  <c:v>351.0625</c:v>
                </c:pt>
                <c:pt idx="135961">
                  <c:v>351.06510416666669</c:v>
                </c:pt>
                <c:pt idx="135962">
                  <c:v>351.06770833333331</c:v>
                </c:pt>
                <c:pt idx="135963">
                  <c:v>351.0703125</c:v>
                </c:pt>
                <c:pt idx="135964">
                  <c:v>351.07291666666669</c:v>
                </c:pt>
                <c:pt idx="135965">
                  <c:v>351.07552083333331</c:v>
                </c:pt>
                <c:pt idx="135966">
                  <c:v>351.078125</c:v>
                </c:pt>
                <c:pt idx="135967">
                  <c:v>351.08072916666669</c:v>
                </c:pt>
                <c:pt idx="135968">
                  <c:v>351.08333333333331</c:v>
                </c:pt>
                <c:pt idx="135969">
                  <c:v>351.0859375</c:v>
                </c:pt>
                <c:pt idx="135970">
                  <c:v>351.08854166666669</c:v>
                </c:pt>
                <c:pt idx="135971">
                  <c:v>351.09114583333331</c:v>
                </c:pt>
                <c:pt idx="135972">
                  <c:v>351.09375</c:v>
                </c:pt>
                <c:pt idx="135973">
                  <c:v>351.09635416666669</c:v>
                </c:pt>
                <c:pt idx="135974">
                  <c:v>351.09895833333331</c:v>
                </c:pt>
                <c:pt idx="135975">
                  <c:v>351.1015625</c:v>
                </c:pt>
                <c:pt idx="135976">
                  <c:v>351.10416666666669</c:v>
                </c:pt>
                <c:pt idx="135977">
                  <c:v>351.10677083333331</c:v>
                </c:pt>
                <c:pt idx="135978">
                  <c:v>351.109375</c:v>
                </c:pt>
                <c:pt idx="135979">
                  <c:v>351.11197916666669</c:v>
                </c:pt>
                <c:pt idx="135980">
                  <c:v>351.11458333333331</c:v>
                </c:pt>
                <c:pt idx="135981">
                  <c:v>351.1171875</c:v>
                </c:pt>
                <c:pt idx="135982">
                  <c:v>351.11979166666669</c:v>
                </c:pt>
                <c:pt idx="135983">
                  <c:v>351.12239583333331</c:v>
                </c:pt>
                <c:pt idx="135984">
                  <c:v>351.125</c:v>
                </c:pt>
                <c:pt idx="135985">
                  <c:v>351.12760416666669</c:v>
                </c:pt>
                <c:pt idx="135986">
                  <c:v>351.13020833333331</c:v>
                </c:pt>
                <c:pt idx="135987">
                  <c:v>351.1328125</c:v>
                </c:pt>
                <c:pt idx="135988">
                  <c:v>351.13541666666669</c:v>
                </c:pt>
                <c:pt idx="135989">
                  <c:v>351.13802083333331</c:v>
                </c:pt>
                <c:pt idx="135990">
                  <c:v>351.140625</c:v>
                </c:pt>
                <c:pt idx="135991">
                  <c:v>351.14322916666669</c:v>
                </c:pt>
                <c:pt idx="135992">
                  <c:v>351.14583333333331</c:v>
                </c:pt>
                <c:pt idx="135993">
                  <c:v>351.1484375</c:v>
                </c:pt>
                <c:pt idx="135994">
                  <c:v>351.15104166666669</c:v>
                </c:pt>
                <c:pt idx="135995">
                  <c:v>351.15364583333331</c:v>
                </c:pt>
                <c:pt idx="135996">
                  <c:v>351.15625</c:v>
                </c:pt>
                <c:pt idx="135997">
                  <c:v>351.15885416666669</c:v>
                </c:pt>
                <c:pt idx="135998">
                  <c:v>351.16145833333331</c:v>
                </c:pt>
                <c:pt idx="135999">
                  <c:v>351.1640625</c:v>
                </c:pt>
                <c:pt idx="136000">
                  <c:v>351.16666666666669</c:v>
                </c:pt>
                <c:pt idx="136001">
                  <c:v>351.16927083333331</c:v>
                </c:pt>
                <c:pt idx="136002">
                  <c:v>351.171875</c:v>
                </c:pt>
                <c:pt idx="136003">
                  <c:v>351.17447916666669</c:v>
                </c:pt>
                <c:pt idx="136004">
                  <c:v>351.17708333333331</c:v>
                </c:pt>
                <c:pt idx="136005">
                  <c:v>351.1796875</c:v>
                </c:pt>
                <c:pt idx="136006">
                  <c:v>351.18229166666669</c:v>
                </c:pt>
                <c:pt idx="136007">
                  <c:v>351.18489583333331</c:v>
                </c:pt>
                <c:pt idx="136008">
                  <c:v>351.1875</c:v>
                </c:pt>
                <c:pt idx="136009">
                  <c:v>351.19010416666669</c:v>
                </c:pt>
                <c:pt idx="136010">
                  <c:v>351.19270833333331</c:v>
                </c:pt>
                <c:pt idx="136011">
                  <c:v>351.1953125</c:v>
                </c:pt>
                <c:pt idx="136012">
                  <c:v>351.19791666666669</c:v>
                </c:pt>
                <c:pt idx="136013">
                  <c:v>351.20052083333331</c:v>
                </c:pt>
                <c:pt idx="136014">
                  <c:v>351.203125</c:v>
                </c:pt>
                <c:pt idx="136015">
                  <c:v>351.20572916666669</c:v>
                </c:pt>
                <c:pt idx="136016">
                  <c:v>351.20833333333331</c:v>
                </c:pt>
                <c:pt idx="136017">
                  <c:v>351.2109375</c:v>
                </c:pt>
                <c:pt idx="136018">
                  <c:v>351.21354166666669</c:v>
                </c:pt>
                <c:pt idx="136019">
                  <c:v>351.21614583333331</c:v>
                </c:pt>
                <c:pt idx="136020">
                  <c:v>351.21875</c:v>
                </c:pt>
                <c:pt idx="136021">
                  <c:v>351.22135416666669</c:v>
                </c:pt>
                <c:pt idx="136022">
                  <c:v>351.22395833333331</c:v>
                </c:pt>
                <c:pt idx="136023">
                  <c:v>351.2265625</c:v>
                </c:pt>
                <c:pt idx="136024">
                  <c:v>351.22916666666669</c:v>
                </c:pt>
                <c:pt idx="136025">
                  <c:v>351.23177083333331</c:v>
                </c:pt>
                <c:pt idx="136026">
                  <c:v>351.234375</c:v>
                </c:pt>
                <c:pt idx="136027">
                  <c:v>351.23697916666669</c:v>
                </c:pt>
                <c:pt idx="136028">
                  <c:v>351.23958333333331</c:v>
                </c:pt>
                <c:pt idx="136029">
                  <c:v>351.2421875</c:v>
                </c:pt>
                <c:pt idx="136030">
                  <c:v>351.24479166666669</c:v>
                </c:pt>
                <c:pt idx="136031">
                  <c:v>351.24739583333331</c:v>
                </c:pt>
                <c:pt idx="136032">
                  <c:v>351.25</c:v>
                </c:pt>
                <c:pt idx="136033">
                  <c:v>351.25260416666669</c:v>
                </c:pt>
                <c:pt idx="136034">
                  <c:v>351.25520833333331</c:v>
                </c:pt>
                <c:pt idx="136035">
                  <c:v>351.2578125</c:v>
                </c:pt>
                <c:pt idx="136036">
                  <c:v>351.26041666666669</c:v>
                </c:pt>
                <c:pt idx="136037">
                  <c:v>351.26302083333331</c:v>
                </c:pt>
                <c:pt idx="136038">
                  <c:v>351.265625</c:v>
                </c:pt>
                <c:pt idx="136039">
                  <c:v>351.26822916666669</c:v>
                </c:pt>
                <c:pt idx="136040">
                  <c:v>351.27083333333331</c:v>
                </c:pt>
                <c:pt idx="136041">
                  <c:v>351.2734375</c:v>
                </c:pt>
                <c:pt idx="136042">
                  <c:v>351.27604166666669</c:v>
                </c:pt>
                <c:pt idx="136043">
                  <c:v>351.27864583333331</c:v>
                </c:pt>
                <c:pt idx="136044">
                  <c:v>351.28125</c:v>
                </c:pt>
                <c:pt idx="136045">
                  <c:v>351.28385416666669</c:v>
                </c:pt>
                <c:pt idx="136046">
                  <c:v>351.28645833333331</c:v>
                </c:pt>
                <c:pt idx="136047">
                  <c:v>351.2890625</c:v>
                </c:pt>
                <c:pt idx="136048">
                  <c:v>351.29166666666669</c:v>
                </c:pt>
                <c:pt idx="136049">
                  <c:v>351.29427083333331</c:v>
                </c:pt>
                <c:pt idx="136050">
                  <c:v>351.296875</c:v>
                </c:pt>
                <c:pt idx="136051">
                  <c:v>351.29947916666669</c:v>
                </c:pt>
                <c:pt idx="136052">
                  <c:v>351.30208333333331</c:v>
                </c:pt>
                <c:pt idx="136053">
                  <c:v>351.3046875</c:v>
                </c:pt>
                <c:pt idx="136054">
                  <c:v>351.30729166666669</c:v>
                </c:pt>
                <c:pt idx="136055">
                  <c:v>351.30989583333331</c:v>
                </c:pt>
                <c:pt idx="136056">
                  <c:v>351.3125</c:v>
                </c:pt>
                <c:pt idx="136057">
                  <c:v>351.31510416666669</c:v>
                </c:pt>
                <c:pt idx="136058">
                  <c:v>351.31770833333331</c:v>
                </c:pt>
                <c:pt idx="136059">
                  <c:v>351.3203125</c:v>
                </c:pt>
                <c:pt idx="136060">
                  <c:v>351.32291666666669</c:v>
                </c:pt>
                <c:pt idx="136061">
                  <c:v>351.32552083333331</c:v>
                </c:pt>
                <c:pt idx="136062">
                  <c:v>351.328125</c:v>
                </c:pt>
                <c:pt idx="136063">
                  <c:v>351.33072916666669</c:v>
                </c:pt>
                <c:pt idx="136064">
                  <c:v>351.33333333333331</c:v>
                </c:pt>
                <c:pt idx="136065">
                  <c:v>351.3359375</c:v>
                </c:pt>
                <c:pt idx="136066">
                  <c:v>351.33854166666669</c:v>
                </c:pt>
                <c:pt idx="136067">
                  <c:v>351.34114583333331</c:v>
                </c:pt>
                <c:pt idx="136068">
                  <c:v>351.34375</c:v>
                </c:pt>
                <c:pt idx="136069">
                  <c:v>351.34635416666669</c:v>
                </c:pt>
                <c:pt idx="136070">
                  <c:v>351.34895833333331</c:v>
                </c:pt>
                <c:pt idx="136071">
                  <c:v>351.3515625</c:v>
                </c:pt>
                <c:pt idx="136072">
                  <c:v>351.35416666666669</c:v>
                </c:pt>
                <c:pt idx="136073">
                  <c:v>351.35677083333331</c:v>
                </c:pt>
                <c:pt idx="136074">
                  <c:v>351.359375</c:v>
                </c:pt>
                <c:pt idx="136075">
                  <c:v>351.36197916666669</c:v>
                </c:pt>
                <c:pt idx="136076">
                  <c:v>351.36458333333331</c:v>
                </c:pt>
                <c:pt idx="136077">
                  <c:v>351.3671875</c:v>
                </c:pt>
                <c:pt idx="136078">
                  <c:v>351.36979166666669</c:v>
                </c:pt>
                <c:pt idx="136079">
                  <c:v>351.37239583333331</c:v>
                </c:pt>
                <c:pt idx="136080">
                  <c:v>351.375</c:v>
                </c:pt>
                <c:pt idx="136081">
                  <c:v>351.37760416666669</c:v>
                </c:pt>
                <c:pt idx="136082">
                  <c:v>351.38020833333331</c:v>
                </c:pt>
                <c:pt idx="136083">
                  <c:v>351.3828125</c:v>
                </c:pt>
                <c:pt idx="136084">
                  <c:v>351.38541666666669</c:v>
                </c:pt>
                <c:pt idx="136085">
                  <c:v>351.38802083333331</c:v>
                </c:pt>
                <c:pt idx="136086">
                  <c:v>351.390625</c:v>
                </c:pt>
                <c:pt idx="136087">
                  <c:v>351.39322916666669</c:v>
                </c:pt>
                <c:pt idx="136088">
                  <c:v>351.39583333333331</c:v>
                </c:pt>
                <c:pt idx="136089">
                  <c:v>351.3984375</c:v>
                </c:pt>
                <c:pt idx="136090">
                  <c:v>351.40104166666669</c:v>
                </c:pt>
                <c:pt idx="136091">
                  <c:v>351.40364583333331</c:v>
                </c:pt>
                <c:pt idx="136092">
                  <c:v>351.40625</c:v>
                </c:pt>
                <c:pt idx="136093">
                  <c:v>351.40885416666669</c:v>
                </c:pt>
                <c:pt idx="136094">
                  <c:v>351.41145833333331</c:v>
                </c:pt>
                <c:pt idx="136095">
                  <c:v>351.4140625</c:v>
                </c:pt>
                <c:pt idx="136096">
                  <c:v>351.41666666666669</c:v>
                </c:pt>
                <c:pt idx="136097">
                  <c:v>351.41927083333331</c:v>
                </c:pt>
                <c:pt idx="136098">
                  <c:v>351.421875</c:v>
                </c:pt>
                <c:pt idx="136099">
                  <c:v>351.42447916666669</c:v>
                </c:pt>
                <c:pt idx="136100">
                  <c:v>351.42708333333331</c:v>
                </c:pt>
                <c:pt idx="136101">
                  <c:v>351.4296875</c:v>
                </c:pt>
                <c:pt idx="136102">
                  <c:v>351.43229166666669</c:v>
                </c:pt>
                <c:pt idx="136103">
                  <c:v>351.43489583333331</c:v>
                </c:pt>
                <c:pt idx="136104">
                  <c:v>351.4375</c:v>
                </c:pt>
                <c:pt idx="136105">
                  <c:v>351.44010416666669</c:v>
                </c:pt>
                <c:pt idx="136106">
                  <c:v>351.44270833333331</c:v>
                </c:pt>
                <c:pt idx="136107">
                  <c:v>351.4453125</c:v>
                </c:pt>
                <c:pt idx="136108">
                  <c:v>351.44791666666669</c:v>
                </c:pt>
                <c:pt idx="136109">
                  <c:v>351.45052083333331</c:v>
                </c:pt>
                <c:pt idx="136110">
                  <c:v>351.453125</c:v>
                </c:pt>
                <c:pt idx="136111">
                  <c:v>351.45572916666669</c:v>
                </c:pt>
                <c:pt idx="136112">
                  <c:v>351.45833333333331</c:v>
                </c:pt>
                <c:pt idx="136113">
                  <c:v>351.4609375</c:v>
                </c:pt>
                <c:pt idx="136114">
                  <c:v>351.46354166666669</c:v>
                </c:pt>
                <c:pt idx="136115">
                  <c:v>351.46614583333331</c:v>
                </c:pt>
                <c:pt idx="136116">
                  <c:v>351.46875</c:v>
                </c:pt>
                <c:pt idx="136117">
                  <c:v>351.47135416666669</c:v>
                </c:pt>
                <c:pt idx="136118">
                  <c:v>351.47395833333331</c:v>
                </c:pt>
                <c:pt idx="136119">
                  <c:v>351.4765625</c:v>
                </c:pt>
                <c:pt idx="136120">
                  <c:v>351.47916666666669</c:v>
                </c:pt>
                <c:pt idx="136121">
                  <c:v>351.48177083333331</c:v>
                </c:pt>
                <c:pt idx="136122">
                  <c:v>351.484375</c:v>
                </c:pt>
                <c:pt idx="136123">
                  <c:v>351.48697916666669</c:v>
                </c:pt>
                <c:pt idx="136124">
                  <c:v>351.48958333333331</c:v>
                </c:pt>
                <c:pt idx="136125">
                  <c:v>351.4921875</c:v>
                </c:pt>
                <c:pt idx="136126">
                  <c:v>351.49479166666669</c:v>
                </c:pt>
                <c:pt idx="136127">
                  <c:v>351.49739583333331</c:v>
                </c:pt>
                <c:pt idx="136128">
                  <c:v>351.5</c:v>
                </c:pt>
                <c:pt idx="136129">
                  <c:v>351.50260416666669</c:v>
                </c:pt>
                <c:pt idx="136130">
                  <c:v>351.50520833333331</c:v>
                </c:pt>
                <c:pt idx="136131">
                  <c:v>351.5078125</c:v>
                </c:pt>
                <c:pt idx="136132">
                  <c:v>351.51041666666669</c:v>
                </c:pt>
                <c:pt idx="136133">
                  <c:v>351.51302083333331</c:v>
                </c:pt>
                <c:pt idx="136134">
                  <c:v>351.515625</c:v>
                </c:pt>
                <c:pt idx="136135">
                  <c:v>351.51822916666669</c:v>
                </c:pt>
                <c:pt idx="136136">
                  <c:v>351.52083333333331</c:v>
                </c:pt>
                <c:pt idx="136137">
                  <c:v>351.5234375</c:v>
                </c:pt>
                <c:pt idx="136138">
                  <c:v>351.52604166666669</c:v>
                </c:pt>
                <c:pt idx="136139">
                  <c:v>351.52864583333331</c:v>
                </c:pt>
                <c:pt idx="136140">
                  <c:v>351.53125</c:v>
                </c:pt>
                <c:pt idx="136141">
                  <c:v>351.53385416666669</c:v>
                </c:pt>
                <c:pt idx="136142">
                  <c:v>351.53645833333331</c:v>
                </c:pt>
                <c:pt idx="136143">
                  <c:v>351.5390625</c:v>
                </c:pt>
                <c:pt idx="136144">
                  <c:v>351.54166666666669</c:v>
                </c:pt>
                <c:pt idx="136145">
                  <c:v>351.54427083333331</c:v>
                </c:pt>
                <c:pt idx="136146">
                  <c:v>351.546875</c:v>
                </c:pt>
                <c:pt idx="136147">
                  <c:v>351.54947916666669</c:v>
                </c:pt>
                <c:pt idx="136148">
                  <c:v>351.55208333333331</c:v>
                </c:pt>
                <c:pt idx="136149">
                  <c:v>351.5546875</c:v>
                </c:pt>
                <c:pt idx="136150">
                  <c:v>351.55729166666669</c:v>
                </c:pt>
                <c:pt idx="136151">
                  <c:v>351.55989583333331</c:v>
                </c:pt>
                <c:pt idx="136152">
                  <c:v>351.5625</c:v>
                </c:pt>
                <c:pt idx="136153">
                  <c:v>351.56510416666669</c:v>
                </c:pt>
                <c:pt idx="136154">
                  <c:v>351.56770833333331</c:v>
                </c:pt>
                <c:pt idx="136155">
                  <c:v>351.5703125</c:v>
                </c:pt>
                <c:pt idx="136156">
                  <c:v>351.57291666666669</c:v>
                </c:pt>
                <c:pt idx="136157">
                  <c:v>351.57552083333331</c:v>
                </c:pt>
                <c:pt idx="136158">
                  <c:v>351.578125</c:v>
                </c:pt>
                <c:pt idx="136159">
                  <c:v>351.58072916666669</c:v>
                </c:pt>
                <c:pt idx="136160">
                  <c:v>351.58333333333331</c:v>
                </c:pt>
                <c:pt idx="136161">
                  <c:v>351.5859375</c:v>
                </c:pt>
                <c:pt idx="136162">
                  <c:v>351.58854166666669</c:v>
                </c:pt>
                <c:pt idx="136163">
                  <c:v>351.59114583333331</c:v>
                </c:pt>
                <c:pt idx="136164">
                  <c:v>351.59375</c:v>
                </c:pt>
                <c:pt idx="136165">
                  <c:v>351.59635416666669</c:v>
                </c:pt>
                <c:pt idx="136166">
                  <c:v>351.59895833333331</c:v>
                </c:pt>
                <c:pt idx="136167">
                  <c:v>351.6015625</c:v>
                </c:pt>
                <c:pt idx="136168">
                  <c:v>351.60416666666669</c:v>
                </c:pt>
                <c:pt idx="136169">
                  <c:v>351.60677083333331</c:v>
                </c:pt>
                <c:pt idx="136170">
                  <c:v>351.609375</c:v>
                </c:pt>
                <c:pt idx="136171">
                  <c:v>351.61197916666669</c:v>
                </c:pt>
                <c:pt idx="136172">
                  <c:v>351.61458333333331</c:v>
                </c:pt>
                <c:pt idx="136173">
                  <c:v>351.6171875</c:v>
                </c:pt>
                <c:pt idx="136174">
                  <c:v>351.61979166666669</c:v>
                </c:pt>
                <c:pt idx="136175">
                  <c:v>351.62239583333331</c:v>
                </c:pt>
                <c:pt idx="136176">
                  <c:v>351.625</c:v>
                </c:pt>
                <c:pt idx="136177">
                  <c:v>351.62760416666669</c:v>
                </c:pt>
                <c:pt idx="136178">
                  <c:v>351.63020833333331</c:v>
                </c:pt>
                <c:pt idx="136179">
                  <c:v>351.6328125</c:v>
                </c:pt>
                <c:pt idx="136180">
                  <c:v>351.63541666666669</c:v>
                </c:pt>
                <c:pt idx="136181">
                  <c:v>351.63802083333331</c:v>
                </c:pt>
                <c:pt idx="136182">
                  <c:v>351.640625</c:v>
                </c:pt>
                <c:pt idx="136183">
                  <c:v>351.64322916666669</c:v>
                </c:pt>
                <c:pt idx="136184">
                  <c:v>351.64583333333331</c:v>
                </c:pt>
                <c:pt idx="136185">
                  <c:v>351.6484375</c:v>
                </c:pt>
                <c:pt idx="136186">
                  <c:v>351.65104166666669</c:v>
                </c:pt>
                <c:pt idx="136187">
                  <c:v>351.65364583333331</c:v>
                </c:pt>
                <c:pt idx="136188">
                  <c:v>351.65625</c:v>
                </c:pt>
                <c:pt idx="136189">
                  <c:v>351.65885416666669</c:v>
                </c:pt>
                <c:pt idx="136190">
                  <c:v>351.66145833333331</c:v>
                </c:pt>
                <c:pt idx="136191">
                  <c:v>351.6640625</c:v>
                </c:pt>
                <c:pt idx="136192">
                  <c:v>351.66666666666669</c:v>
                </c:pt>
                <c:pt idx="136193">
                  <c:v>351.66927083333331</c:v>
                </c:pt>
                <c:pt idx="136194">
                  <c:v>351.671875</c:v>
                </c:pt>
                <c:pt idx="136195">
                  <c:v>351.67447916666669</c:v>
                </c:pt>
                <c:pt idx="136196">
                  <c:v>351.67708333333331</c:v>
                </c:pt>
                <c:pt idx="136197">
                  <c:v>351.6796875</c:v>
                </c:pt>
                <c:pt idx="136198">
                  <c:v>351.68229166666669</c:v>
                </c:pt>
                <c:pt idx="136199">
                  <c:v>351.68489583333331</c:v>
                </c:pt>
                <c:pt idx="136200">
                  <c:v>351.6875</c:v>
                </c:pt>
                <c:pt idx="136201">
                  <c:v>351.69010416666669</c:v>
                </c:pt>
                <c:pt idx="136202">
                  <c:v>351.69270833333331</c:v>
                </c:pt>
                <c:pt idx="136203">
                  <c:v>351.6953125</c:v>
                </c:pt>
                <c:pt idx="136204">
                  <c:v>351.69791666666669</c:v>
                </c:pt>
                <c:pt idx="136205">
                  <c:v>351.70052083333331</c:v>
                </c:pt>
                <c:pt idx="136206">
                  <c:v>351.703125</c:v>
                </c:pt>
                <c:pt idx="136207">
                  <c:v>351.70572916666669</c:v>
                </c:pt>
                <c:pt idx="136208">
                  <c:v>351.70833333333331</c:v>
                </c:pt>
                <c:pt idx="136209">
                  <c:v>351.7109375</c:v>
                </c:pt>
                <c:pt idx="136210">
                  <c:v>351.71354166666669</c:v>
                </c:pt>
                <c:pt idx="136211">
                  <c:v>351.71614583333331</c:v>
                </c:pt>
                <c:pt idx="136212">
                  <c:v>351.71875</c:v>
                </c:pt>
                <c:pt idx="136213">
                  <c:v>351.72135416666669</c:v>
                </c:pt>
                <c:pt idx="136214">
                  <c:v>351.72395833333331</c:v>
                </c:pt>
                <c:pt idx="136215">
                  <c:v>351.7265625</c:v>
                </c:pt>
                <c:pt idx="136216">
                  <c:v>351.72916666666669</c:v>
                </c:pt>
                <c:pt idx="136217">
                  <c:v>351.73177083333331</c:v>
                </c:pt>
                <c:pt idx="136218">
                  <c:v>351.734375</c:v>
                </c:pt>
                <c:pt idx="136219">
                  <c:v>351.73697916666669</c:v>
                </c:pt>
                <c:pt idx="136220">
                  <c:v>351.73958333333331</c:v>
                </c:pt>
                <c:pt idx="136221">
                  <c:v>351.7421875</c:v>
                </c:pt>
                <c:pt idx="136222">
                  <c:v>351.74479166666669</c:v>
                </c:pt>
                <c:pt idx="136223">
                  <c:v>351.74739583333331</c:v>
                </c:pt>
                <c:pt idx="136224">
                  <c:v>351.75</c:v>
                </c:pt>
                <c:pt idx="136225">
                  <c:v>351.75260416666669</c:v>
                </c:pt>
                <c:pt idx="136226">
                  <c:v>351.75520833333331</c:v>
                </c:pt>
                <c:pt idx="136227">
                  <c:v>351.7578125</c:v>
                </c:pt>
                <c:pt idx="136228">
                  <c:v>351.76041666666669</c:v>
                </c:pt>
                <c:pt idx="136229">
                  <c:v>351.76302083333331</c:v>
                </c:pt>
                <c:pt idx="136230">
                  <c:v>351.765625</c:v>
                </c:pt>
                <c:pt idx="136231">
                  <c:v>351.76822916666669</c:v>
                </c:pt>
                <c:pt idx="136232">
                  <c:v>351.77083333333331</c:v>
                </c:pt>
                <c:pt idx="136233">
                  <c:v>351.7734375</c:v>
                </c:pt>
                <c:pt idx="136234">
                  <c:v>351.77604166666669</c:v>
                </c:pt>
                <c:pt idx="136235">
                  <c:v>351.77864583333331</c:v>
                </c:pt>
                <c:pt idx="136236">
                  <c:v>351.78125</c:v>
                </c:pt>
                <c:pt idx="136237">
                  <c:v>351.78385416666669</c:v>
                </c:pt>
                <c:pt idx="136238">
                  <c:v>351.78645833333331</c:v>
                </c:pt>
                <c:pt idx="136239">
                  <c:v>351.7890625</c:v>
                </c:pt>
                <c:pt idx="136240">
                  <c:v>351.79166666666669</c:v>
                </c:pt>
                <c:pt idx="136241">
                  <c:v>351.79427083333331</c:v>
                </c:pt>
                <c:pt idx="136242">
                  <c:v>351.796875</c:v>
                </c:pt>
                <c:pt idx="136243">
                  <c:v>351.79947916666669</c:v>
                </c:pt>
                <c:pt idx="136244">
                  <c:v>351.80208333333331</c:v>
                </c:pt>
                <c:pt idx="136245">
                  <c:v>351.8046875</c:v>
                </c:pt>
                <c:pt idx="136246">
                  <c:v>351.80729166666669</c:v>
                </c:pt>
                <c:pt idx="136247">
                  <c:v>351.80989583333331</c:v>
                </c:pt>
                <c:pt idx="136248">
                  <c:v>351.8125</c:v>
                </c:pt>
                <c:pt idx="136249">
                  <c:v>351.81510416666669</c:v>
                </c:pt>
                <c:pt idx="136250">
                  <c:v>351.81770833333331</c:v>
                </c:pt>
                <c:pt idx="136251">
                  <c:v>351.8203125</c:v>
                </c:pt>
                <c:pt idx="136252">
                  <c:v>351.82291666666669</c:v>
                </c:pt>
                <c:pt idx="136253">
                  <c:v>351.82552083333331</c:v>
                </c:pt>
                <c:pt idx="136254">
                  <c:v>351.828125</c:v>
                </c:pt>
                <c:pt idx="136255">
                  <c:v>351.83072916666669</c:v>
                </c:pt>
                <c:pt idx="136256">
                  <c:v>351.83333333333331</c:v>
                </c:pt>
                <c:pt idx="136257">
                  <c:v>351.8359375</c:v>
                </c:pt>
                <c:pt idx="136258">
                  <c:v>351.83854166666669</c:v>
                </c:pt>
                <c:pt idx="136259">
                  <c:v>351.84114583333331</c:v>
                </c:pt>
                <c:pt idx="136260">
                  <c:v>351.84375</c:v>
                </c:pt>
                <c:pt idx="136261">
                  <c:v>351.84635416666669</c:v>
                </c:pt>
                <c:pt idx="136262">
                  <c:v>351.84895833333331</c:v>
                </c:pt>
                <c:pt idx="136263">
                  <c:v>351.8515625</c:v>
                </c:pt>
                <c:pt idx="136264">
                  <c:v>351.85416666666669</c:v>
                </c:pt>
                <c:pt idx="136265">
                  <c:v>351.85677083333331</c:v>
                </c:pt>
                <c:pt idx="136266">
                  <c:v>351.859375</c:v>
                </c:pt>
                <c:pt idx="136267">
                  <c:v>351.86197916666669</c:v>
                </c:pt>
                <c:pt idx="136268">
                  <c:v>351.86458333333331</c:v>
                </c:pt>
                <c:pt idx="136269">
                  <c:v>351.8671875</c:v>
                </c:pt>
                <c:pt idx="136270">
                  <c:v>351.86979166666669</c:v>
                </c:pt>
                <c:pt idx="136271">
                  <c:v>351.87239583333331</c:v>
                </c:pt>
                <c:pt idx="136272">
                  <c:v>351.875</c:v>
                </c:pt>
                <c:pt idx="136273">
                  <c:v>351.87760416666669</c:v>
                </c:pt>
                <c:pt idx="136274">
                  <c:v>351.88020833333331</c:v>
                </c:pt>
                <c:pt idx="136275">
                  <c:v>351.8828125</c:v>
                </c:pt>
                <c:pt idx="136276">
                  <c:v>351.88541666666669</c:v>
                </c:pt>
                <c:pt idx="136277">
                  <c:v>351.88802083333331</c:v>
                </c:pt>
                <c:pt idx="136278">
                  <c:v>351.890625</c:v>
                </c:pt>
                <c:pt idx="136279">
                  <c:v>351.89322916666669</c:v>
                </c:pt>
                <c:pt idx="136280">
                  <c:v>351.89583333333331</c:v>
                </c:pt>
                <c:pt idx="136281">
                  <c:v>351.8984375</c:v>
                </c:pt>
                <c:pt idx="136282">
                  <c:v>351.90104166666669</c:v>
                </c:pt>
                <c:pt idx="136283">
                  <c:v>351.90364583333331</c:v>
                </c:pt>
                <c:pt idx="136284">
                  <c:v>351.90625</c:v>
                </c:pt>
                <c:pt idx="136285">
                  <c:v>351.90885416666669</c:v>
                </c:pt>
                <c:pt idx="136286">
                  <c:v>351.91145833333331</c:v>
                </c:pt>
                <c:pt idx="136287">
                  <c:v>351.9140625</c:v>
                </c:pt>
                <c:pt idx="136288">
                  <c:v>351.91666666666669</c:v>
                </c:pt>
                <c:pt idx="136289">
                  <c:v>351.91927083333331</c:v>
                </c:pt>
                <c:pt idx="136290">
                  <c:v>351.921875</c:v>
                </c:pt>
                <c:pt idx="136291">
                  <c:v>351.92447916666669</c:v>
                </c:pt>
                <c:pt idx="136292">
                  <c:v>351.92708333333331</c:v>
                </c:pt>
                <c:pt idx="136293">
                  <c:v>351.9296875</c:v>
                </c:pt>
                <c:pt idx="136294">
                  <c:v>351.93229166666669</c:v>
                </c:pt>
                <c:pt idx="136295">
                  <c:v>351.93489583333331</c:v>
                </c:pt>
                <c:pt idx="136296">
                  <c:v>351.9375</c:v>
                </c:pt>
                <c:pt idx="136297">
                  <c:v>351.94010416666669</c:v>
                </c:pt>
                <c:pt idx="136298">
                  <c:v>351.94270833333331</c:v>
                </c:pt>
                <c:pt idx="136299">
                  <c:v>351.9453125</c:v>
                </c:pt>
                <c:pt idx="136300">
                  <c:v>351.94791666666669</c:v>
                </c:pt>
                <c:pt idx="136301">
                  <c:v>351.95052083333331</c:v>
                </c:pt>
                <c:pt idx="136302">
                  <c:v>351.953125</c:v>
                </c:pt>
                <c:pt idx="136303">
                  <c:v>351.95572916666669</c:v>
                </c:pt>
                <c:pt idx="136304">
                  <c:v>351.95833333333331</c:v>
                </c:pt>
                <c:pt idx="136305">
                  <c:v>351.9609375</c:v>
                </c:pt>
                <c:pt idx="136306">
                  <c:v>351.96354166666669</c:v>
                </c:pt>
                <c:pt idx="136307">
                  <c:v>351.96614583333331</c:v>
                </c:pt>
                <c:pt idx="136308">
                  <c:v>351.96875</c:v>
                </c:pt>
                <c:pt idx="136309">
                  <c:v>351.97135416666669</c:v>
                </c:pt>
                <c:pt idx="136310">
                  <c:v>351.97395833333331</c:v>
                </c:pt>
                <c:pt idx="136311">
                  <c:v>351.9765625</c:v>
                </c:pt>
                <c:pt idx="136312">
                  <c:v>351.97916666666669</c:v>
                </c:pt>
                <c:pt idx="136313">
                  <c:v>351.98177083333331</c:v>
                </c:pt>
                <c:pt idx="136314">
                  <c:v>351.984375</c:v>
                </c:pt>
                <c:pt idx="136315">
                  <c:v>351.98697916666669</c:v>
                </c:pt>
                <c:pt idx="136316">
                  <c:v>351.98958333333331</c:v>
                </c:pt>
                <c:pt idx="136317">
                  <c:v>351.9921875</c:v>
                </c:pt>
                <c:pt idx="136318">
                  <c:v>351.99479166666669</c:v>
                </c:pt>
                <c:pt idx="136319">
                  <c:v>351.99739583333331</c:v>
                </c:pt>
                <c:pt idx="136320">
                  <c:v>352</c:v>
                </c:pt>
                <c:pt idx="136321">
                  <c:v>352.00260416666669</c:v>
                </c:pt>
                <c:pt idx="136322">
                  <c:v>352.00520833333331</c:v>
                </c:pt>
                <c:pt idx="136323">
                  <c:v>352.0078125</c:v>
                </c:pt>
                <c:pt idx="136324">
                  <c:v>352.01041666666669</c:v>
                </c:pt>
                <c:pt idx="136325">
                  <c:v>352.01302083333331</c:v>
                </c:pt>
                <c:pt idx="136326">
                  <c:v>352.015625</c:v>
                </c:pt>
                <c:pt idx="136327">
                  <c:v>352.01822916666669</c:v>
                </c:pt>
                <c:pt idx="136328">
                  <c:v>352.02083333333331</c:v>
                </c:pt>
                <c:pt idx="136329">
                  <c:v>352.0234375</c:v>
                </c:pt>
                <c:pt idx="136330">
                  <c:v>352.02604166666669</c:v>
                </c:pt>
                <c:pt idx="136331">
                  <c:v>352.02864583333331</c:v>
                </c:pt>
                <c:pt idx="136332">
                  <c:v>352.03125</c:v>
                </c:pt>
                <c:pt idx="136333">
                  <c:v>352.03385416666669</c:v>
                </c:pt>
                <c:pt idx="136334">
                  <c:v>352.03645833333331</c:v>
                </c:pt>
                <c:pt idx="136335">
                  <c:v>352.0390625</c:v>
                </c:pt>
                <c:pt idx="136336">
                  <c:v>352.04166666666669</c:v>
                </c:pt>
                <c:pt idx="136337">
                  <c:v>352.04427083333331</c:v>
                </c:pt>
                <c:pt idx="136338">
                  <c:v>352.046875</c:v>
                </c:pt>
                <c:pt idx="136339">
                  <c:v>352.04947916666669</c:v>
                </c:pt>
                <c:pt idx="136340">
                  <c:v>352.05208333333331</c:v>
                </c:pt>
                <c:pt idx="136341">
                  <c:v>352.0546875</c:v>
                </c:pt>
                <c:pt idx="136342">
                  <c:v>352.05729166666669</c:v>
                </c:pt>
                <c:pt idx="136343">
                  <c:v>352.05989583333331</c:v>
                </c:pt>
                <c:pt idx="136344">
                  <c:v>352.0625</c:v>
                </c:pt>
                <c:pt idx="136345">
                  <c:v>352.06510416666669</c:v>
                </c:pt>
                <c:pt idx="136346">
                  <c:v>352.06770833333331</c:v>
                </c:pt>
                <c:pt idx="136347">
                  <c:v>352.0703125</c:v>
                </c:pt>
                <c:pt idx="136348">
                  <c:v>352.07291666666669</c:v>
                </c:pt>
                <c:pt idx="136349">
                  <c:v>352.07552083333331</c:v>
                </c:pt>
                <c:pt idx="136350">
                  <c:v>352.078125</c:v>
                </c:pt>
                <c:pt idx="136351">
                  <c:v>352.08072916666669</c:v>
                </c:pt>
                <c:pt idx="136352">
                  <c:v>352.08333333333331</c:v>
                </c:pt>
                <c:pt idx="136353">
                  <c:v>352.0859375</c:v>
                </c:pt>
                <c:pt idx="136354">
                  <c:v>352.08854166666669</c:v>
                </c:pt>
                <c:pt idx="136355">
                  <c:v>352.09114583333331</c:v>
                </c:pt>
                <c:pt idx="136356">
                  <c:v>352.09375</c:v>
                </c:pt>
                <c:pt idx="136357">
                  <c:v>352.09635416666669</c:v>
                </c:pt>
                <c:pt idx="136358">
                  <c:v>352.09895833333331</c:v>
                </c:pt>
                <c:pt idx="136359">
                  <c:v>352.1015625</c:v>
                </c:pt>
                <c:pt idx="136360">
                  <c:v>352.10416666666669</c:v>
                </c:pt>
                <c:pt idx="136361">
                  <c:v>352.10677083333331</c:v>
                </c:pt>
                <c:pt idx="136362">
                  <c:v>352.109375</c:v>
                </c:pt>
                <c:pt idx="136363">
                  <c:v>352.11197916666669</c:v>
                </c:pt>
                <c:pt idx="136364">
                  <c:v>352.11458333333331</c:v>
                </c:pt>
                <c:pt idx="136365">
                  <c:v>352.1171875</c:v>
                </c:pt>
                <c:pt idx="136366">
                  <c:v>352.11979166666669</c:v>
                </c:pt>
                <c:pt idx="136367">
                  <c:v>352.12239583333331</c:v>
                </c:pt>
                <c:pt idx="136368">
                  <c:v>352.125</c:v>
                </c:pt>
                <c:pt idx="136369">
                  <c:v>352.12760416666669</c:v>
                </c:pt>
                <c:pt idx="136370">
                  <c:v>352.13020833333331</c:v>
                </c:pt>
                <c:pt idx="136371">
                  <c:v>352.1328125</c:v>
                </c:pt>
                <c:pt idx="136372">
                  <c:v>352.13541666666669</c:v>
                </c:pt>
                <c:pt idx="136373">
                  <c:v>352.13802083333331</c:v>
                </c:pt>
                <c:pt idx="136374">
                  <c:v>352.140625</c:v>
                </c:pt>
                <c:pt idx="136375">
                  <c:v>352.14322916666669</c:v>
                </c:pt>
                <c:pt idx="136376">
                  <c:v>352.14583333333331</c:v>
                </c:pt>
                <c:pt idx="136377">
                  <c:v>352.1484375</c:v>
                </c:pt>
                <c:pt idx="136378">
                  <c:v>352.15104166666669</c:v>
                </c:pt>
                <c:pt idx="136379">
                  <c:v>352.15364583333331</c:v>
                </c:pt>
                <c:pt idx="136380">
                  <c:v>352.15625</c:v>
                </c:pt>
                <c:pt idx="136381">
                  <c:v>352.15885416666669</c:v>
                </c:pt>
                <c:pt idx="136382">
                  <c:v>352.16145833333331</c:v>
                </c:pt>
                <c:pt idx="136383">
                  <c:v>352.1640625</c:v>
                </c:pt>
                <c:pt idx="136384">
                  <c:v>352.16666666666669</c:v>
                </c:pt>
                <c:pt idx="136385">
                  <c:v>352.16927083333331</c:v>
                </c:pt>
                <c:pt idx="136386">
                  <c:v>352.171875</c:v>
                </c:pt>
                <c:pt idx="136387">
                  <c:v>352.17447916666669</c:v>
                </c:pt>
                <c:pt idx="136388">
                  <c:v>352.17708333333331</c:v>
                </c:pt>
                <c:pt idx="136389">
                  <c:v>352.1796875</c:v>
                </c:pt>
                <c:pt idx="136390">
                  <c:v>352.18229166666669</c:v>
                </c:pt>
                <c:pt idx="136391">
                  <c:v>352.18489583333331</c:v>
                </c:pt>
                <c:pt idx="136392">
                  <c:v>352.1875</c:v>
                </c:pt>
                <c:pt idx="136393">
                  <c:v>352.19010416666669</c:v>
                </c:pt>
                <c:pt idx="136394">
                  <c:v>352.19270833333331</c:v>
                </c:pt>
                <c:pt idx="136395">
                  <c:v>352.1953125</c:v>
                </c:pt>
                <c:pt idx="136396">
                  <c:v>352.19791666666669</c:v>
                </c:pt>
                <c:pt idx="136397">
                  <c:v>352.20052083333331</c:v>
                </c:pt>
                <c:pt idx="136398">
                  <c:v>352.203125</c:v>
                </c:pt>
                <c:pt idx="136399">
                  <c:v>352.20572916666669</c:v>
                </c:pt>
                <c:pt idx="136400">
                  <c:v>352.20833333333331</c:v>
                </c:pt>
                <c:pt idx="136401">
                  <c:v>352.2109375</c:v>
                </c:pt>
                <c:pt idx="136402">
                  <c:v>352.21354166666669</c:v>
                </c:pt>
                <c:pt idx="136403">
                  <c:v>352.21614583333331</c:v>
                </c:pt>
                <c:pt idx="136404">
                  <c:v>352.21875</c:v>
                </c:pt>
                <c:pt idx="136405">
                  <c:v>352.22135416666669</c:v>
                </c:pt>
                <c:pt idx="136406">
                  <c:v>352.22395833333331</c:v>
                </c:pt>
                <c:pt idx="136407">
                  <c:v>352.2265625</c:v>
                </c:pt>
                <c:pt idx="136408">
                  <c:v>352.22916666666669</c:v>
                </c:pt>
                <c:pt idx="136409">
                  <c:v>352.23177083333331</c:v>
                </c:pt>
                <c:pt idx="136410">
                  <c:v>352.234375</c:v>
                </c:pt>
                <c:pt idx="136411">
                  <c:v>352.23697916666669</c:v>
                </c:pt>
                <c:pt idx="136412">
                  <c:v>352.23958333333331</c:v>
                </c:pt>
                <c:pt idx="136413">
                  <c:v>352.2421875</c:v>
                </c:pt>
                <c:pt idx="136414">
                  <c:v>352.24479166666669</c:v>
                </c:pt>
                <c:pt idx="136415">
                  <c:v>352.24739583333331</c:v>
                </c:pt>
                <c:pt idx="136416">
                  <c:v>352.25</c:v>
                </c:pt>
                <c:pt idx="136417">
                  <c:v>352.25260416666669</c:v>
                </c:pt>
                <c:pt idx="136418">
                  <c:v>352.25520833333331</c:v>
                </c:pt>
                <c:pt idx="136419">
                  <c:v>352.2578125</c:v>
                </c:pt>
                <c:pt idx="136420">
                  <c:v>352.26041666666669</c:v>
                </c:pt>
                <c:pt idx="136421">
                  <c:v>352.26302083333331</c:v>
                </c:pt>
                <c:pt idx="136422">
                  <c:v>352.265625</c:v>
                </c:pt>
                <c:pt idx="136423">
                  <c:v>352.26822916666669</c:v>
                </c:pt>
                <c:pt idx="136424">
                  <c:v>352.27083333333331</c:v>
                </c:pt>
                <c:pt idx="136425">
                  <c:v>352.2734375</c:v>
                </c:pt>
                <c:pt idx="136426">
                  <c:v>352.27604166666669</c:v>
                </c:pt>
                <c:pt idx="136427">
                  <c:v>352.27864583333331</c:v>
                </c:pt>
                <c:pt idx="136428">
                  <c:v>352.28125</c:v>
                </c:pt>
                <c:pt idx="136429">
                  <c:v>352.28385416666669</c:v>
                </c:pt>
                <c:pt idx="136430">
                  <c:v>352.28645833333331</c:v>
                </c:pt>
                <c:pt idx="136431">
                  <c:v>352.2890625</c:v>
                </c:pt>
                <c:pt idx="136432">
                  <c:v>352.29166666666669</c:v>
                </c:pt>
                <c:pt idx="136433">
                  <c:v>352.29427083333331</c:v>
                </c:pt>
                <c:pt idx="136434">
                  <c:v>352.296875</c:v>
                </c:pt>
                <c:pt idx="136435">
                  <c:v>352.29947916666669</c:v>
                </c:pt>
                <c:pt idx="136436">
                  <c:v>352.30208333333331</c:v>
                </c:pt>
                <c:pt idx="136437">
                  <c:v>352.3046875</c:v>
                </c:pt>
                <c:pt idx="136438">
                  <c:v>352.30729166666669</c:v>
                </c:pt>
                <c:pt idx="136439">
                  <c:v>352.30989583333331</c:v>
                </c:pt>
                <c:pt idx="136440">
                  <c:v>352.3125</c:v>
                </c:pt>
                <c:pt idx="136441">
                  <c:v>352.31510416666669</c:v>
                </c:pt>
                <c:pt idx="136442">
                  <c:v>352.31770833333331</c:v>
                </c:pt>
                <c:pt idx="136443">
                  <c:v>352.3203125</c:v>
                </c:pt>
                <c:pt idx="136444">
                  <c:v>352.32291666666669</c:v>
                </c:pt>
                <c:pt idx="136445">
                  <c:v>352.32552083333331</c:v>
                </c:pt>
                <c:pt idx="136446">
                  <c:v>352.328125</c:v>
                </c:pt>
                <c:pt idx="136447">
                  <c:v>352.33072916666669</c:v>
                </c:pt>
                <c:pt idx="136448">
                  <c:v>352.33333333333331</c:v>
                </c:pt>
                <c:pt idx="136449">
                  <c:v>352.3359375</c:v>
                </c:pt>
                <c:pt idx="136450">
                  <c:v>352.33854166666669</c:v>
                </c:pt>
                <c:pt idx="136451">
                  <c:v>352.34114583333331</c:v>
                </c:pt>
                <c:pt idx="136452">
                  <c:v>352.34375</c:v>
                </c:pt>
                <c:pt idx="136453">
                  <c:v>352.34635416666669</c:v>
                </c:pt>
                <c:pt idx="136454">
                  <c:v>352.34895833333331</c:v>
                </c:pt>
                <c:pt idx="136455">
                  <c:v>352.3515625</c:v>
                </c:pt>
                <c:pt idx="136456">
                  <c:v>352.35416666666669</c:v>
                </c:pt>
                <c:pt idx="136457">
                  <c:v>352.35677083333331</c:v>
                </c:pt>
                <c:pt idx="136458">
                  <c:v>352.359375</c:v>
                </c:pt>
                <c:pt idx="136459">
                  <c:v>352.36197916666669</c:v>
                </c:pt>
                <c:pt idx="136460">
                  <c:v>352.36458333333331</c:v>
                </c:pt>
                <c:pt idx="136461">
                  <c:v>352.3671875</c:v>
                </c:pt>
                <c:pt idx="136462">
                  <c:v>352.36979166666669</c:v>
                </c:pt>
                <c:pt idx="136463">
                  <c:v>352.37239583333331</c:v>
                </c:pt>
                <c:pt idx="136464">
                  <c:v>352.375</c:v>
                </c:pt>
                <c:pt idx="136465">
                  <c:v>352.37760416666669</c:v>
                </c:pt>
                <c:pt idx="136466">
                  <c:v>352.38020833333331</c:v>
                </c:pt>
                <c:pt idx="136467">
                  <c:v>352.3828125</c:v>
                </c:pt>
                <c:pt idx="136468">
                  <c:v>352.38541666666669</c:v>
                </c:pt>
                <c:pt idx="136469">
                  <c:v>352.38802083333331</c:v>
                </c:pt>
                <c:pt idx="136470">
                  <c:v>352.390625</c:v>
                </c:pt>
                <c:pt idx="136471">
                  <c:v>352.39322916666669</c:v>
                </c:pt>
                <c:pt idx="136472">
                  <c:v>352.39583333333331</c:v>
                </c:pt>
                <c:pt idx="136473">
                  <c:v>352.3984375</c:v>
                </c:pt>
                <c:pt idx="136474">
                  <c:v>352.40104166666669</c:v>
                </c:pt>
                <c:pt idx="136475">
                  <c:v>352.40364583333331</c:v>
                </c:pt>
                <c:pt idx="136476">
                  <c:v>352.40625</c:v>
                </c:pt>
                <c:pt idx="136477">
                  <c:v>352.40885416666669</c:v>
                </c:pt>
                <c:pt idx="136478">
                  <c:v>352.41145833333331</c:v>
                </c:pt>
                <c:pt idx="136479">
                  <c:v>352.4140625</c:v>
                </c:pt>
                <c:pt idx="136480">
                  <c:v>352.41666666666669</c:v>
                </c:pt>
                <c:pt idx="136481">
                  <c:v>352.41927083333331</c:v>
                </c:pt>
                <c:pt idx="136482">
                  <c:v>352.421875</c:v>
                </c:pt>
                <c:pt idx="136483">
                  <c:v>352.42447916666669</c:v>
                </c:pt>
                <c:pt idx="136484">
                  <c:v>352.42708333333331</c:v>
                </c:pt>
                <c:pt idx="136485">
                  <c:v>352.4296875</c:v>
                </c:pt>
                <c:pt idx="136486">
                  <c:v>352.43229166666669</c:v>
                </c:pt>
                <c:pt idx="136487">
                  <c:v>352.43489583333331</c:v>
                </c:pt>
                <c:pt idx="136488">
                  <c:v>352.4375</c:v>
                </c:pt>
                <c:pt idx="136489">
                  <c:v>352.44010416666669</c:v>
                </c:pt>
                <c:pt idx="136490">
                  <c:v>352.44270833333331</c:v>
                </c:pt>
                <c:pt idx="136491">
                  <c:v>352.4453125</c:v>
                </c:pt>
                <c:pt idx="136492">
                  <c:v>352.44791666666669</c:v>
                </c:pt>
                <c:pt idx="136493">
                  <c:v>352.45052083333331</c:v>
                </c:pt>
                <c:pt idx="136494">
                  <c:v>352.453125</c:v>
                </c:pt>
                <c:pt idx="136495">
                  <c:v>352.45572916666669</c:v>
                </c:pt>
                <c:pt idx="136496">
                  <c:v>352.45833333333331</c:v>
                </c:pt>
                <c:pt idx="136497">
                  <c:v>352.4609375</c:v>
                </c:pt>
                <c:pt idx="136498">
                  <c:v>352.46354166666669</c:v>
                </c:pt>
                <c:pt idx="136499">
                  <c:v>352.46614583333331</c:v>
                </c:pt>
                <c:pt idx="136500">
                  <c:v>352.46875</c:v>
                </c:pt>
                <c:pt idx="136501">
                  <c:v>352.47135416666669</c:v>
                </c:pt>
                <c:pt idx="136502">
                  <c:v>352.47395833333331</c:v>
                </c:pt>
                <c:pt idx="136503">
                  <c:v>352.4765625</c:v>
                </c:pt>
                <c:pt idx="136504">
                  <c:v>352.47916666666669</c:v>
                </c:pt>
                <c:pt idx="136505">
                  <c:v>352.48177083333331</c:v>
                </c:pt>
                <c:pt idx="136506">
                  <c:v>352.484375</c:v>
                </c:pt>
                <c:pt idx="136507">
                  <c:v>352.48697916666669</c:v>
                </c:pt>
                <c:pt idx="136508">
                  <c:v>352.48958333333331</c:v>
                </c:pt>
                <c:pt idx="136509">
                  <c:v>352.4921875</c:v>
                </c:pt>
                <c:pt idx="136510">
                  <c:v>352.49479166666669</c:v>
                </c:pt>
                <c:pt idx="136511">
                  <c:v>352.49739583333331</c:v>
                </c:pt>
                <c:pt idx="136512">
                  <c:v>352.5</c:v>
                </c:pt>
                <c:pt idx="136513">
                  <c:v>352.50260416666669</c:v>
                </c:pt>
                <c:pt idx="136514">
                  <c:v>352.50520833333331</c:v>
                </c:pt>
                <c:pt idx="136515">
                  <c:v>352.5078125</c:v>
                </c:pt>
                <c:pt idx="136516">
                  <c:v>352.51041666666669</c:v>
                </c:pt>
                <c:pt idx="136517">
                  <c:v>352.51302083333331</c:v>
                </c:pt>
                <c:pt idx="136518">
                  <c:v>352.515625</c:v>
                </c:pt>
                <c:pt idx="136519">
                  <c:v>352.51822916666669</c:v>
                </c:pt>
                <c:pt idx="136520">
                  <c:v>352.52083333333331</c:v>
                </c:pt>
                <c:pt idx="136521">
                  <c:v>352.5234375</c:v>
                </c:pt>
                <c:pt idx="136522">
                  <c:v>352.52604166666669</c:v>
                </c:pt>
                <c:pt idx="136523">
                  <c:v>352.52864583333331</c:v>
                </c:pt>
                <c:pt idx="136524">
                  <c:v>352.53125</c:v>
                </c:pt>
                <c:pt idx="136525">
                  <c:v>352.53385416666669</c:v>
                </c:pt>
                <c:pt idx="136526">
                  <c:v>352.53645833333331</c:v>
                </c:pt>
                <c:pt idx="136527">
                  <c:v>352.5390625</c:v>
                </c:pt>
                <c:pt idx="136528">
                  <c:v>352.54166666666669</c:v>
                </c:pt>
                <c:pt idx="136529">
                  <c:v>352.54427083333331</c:v>
                </c:pt>
                <c:pt idx="136530">
                  <c:v>352.546875</c:v>
                </c:pt>
                <c:pt idx="136531">
                  <c:v>352.54947916666669</c:v>
                </c:pt>
                <c:pt idx="136532">
                  <c:v>352.55208333333331</c:v>
                </c:pt>
                <c:pt idx="136533">
                  <c:v>352.5546875</c:v>
                </c:pt>
                <c:pt idx="136534">
                  <c:v>352.55729166666669</c:v>
                </c:pt>
                <c:pt idx="136535">
                  <c:v>352.55989583333331</c:v>
                </c:pt>
                <c:pt idx="136536">
                  <c:v>352.5625</c:v>
                </c:pt>
                <c:pt idx="136537">
                  <c:v>352.56510416666669</c:v>
                </c:pt>
                <c:pt idx="136538">
                  <c:v>352.56770833333331</c:v>
                </c:pt>
                <c:pt idx="136539">
                  <c:v>352.5703125</c:v>
                </c:pt>
                <c:pt idx="136540">
                  <c:v>352.57291666666669</c:v>
                </c:pt>
                <c:pt idx="136541">
                  <c:v>352.57552083333331</c:v>
                </c:pt>
                <c:pt idx="136542">
                  <c:v>352.578125</c:v>
                </c:pt>
                <c:pt idx="136543">
                  <c:v>352.58072916666669</c:v>
                </c:pt>
                <c:pt idx="136544">
                  <c:v>352.58333333333331</c:v>
                </c:pt>
                <c:pt idx="136545">
                  <c:v>352.5859375</c:v>
                </c:pt>
                <c:pt idx="136546">
                  <c:v>352.58854166666669</c:v>
                </c:pt>
                <c:pt idx="136547">
                  <c:v>352.59114583333331</c:v>
                </c:pt>
                <c:pt idx="136548">
                  <c:v>352.59375</c:v>
                </c:pt>
                <c:pt idx="136549">
                  <c:v>352.59635416666669</c:v>
                </c:pt>
                <c:pt idx="136550">
                  <c:v>352.59895833333331</c:v>
                </c:pt>
                <c:pt idx="136551">
                  <c:v>352.6015625</c:v>
                </c:pt>
                <c:pt idx="136552">
                  <c:v>352.60416666666669</c:v>
                </c:pt>
                <c:pt idx="136553">
                  <c:v>352.60677083333331</c:v>
                </c:pt>
                <c:pt idx="136554">
                  <c:v>352.609375</c:v>
                </c:pt>
                <c:pt idx="136555">
                  <c:v>352.61197916666669</c:v>
                </c:pt>
                <c:pt idx="136556">
                  <c:v>352.61458333333331</c:v>
                </c:pt>
                <c:pt idx="136557">
                  <c:v>352.6171875</c:v>
                </c:pt>
                <c:pt idx="136558">
                  <c:v>352.61979166666669</c:v>
                </c:pt>
                <c:pt idx="136559">
                  <c:v>352.62239583333331</c:v>
                </c:pt>
                <c:pt idx="136560">
                  <c:v>352.625</c:v>
                </c:pt>
                <c:pt idx="136561">
                  <c:v>352.62760416666669</c:v>
                </c:pt>
                <c:pt idx="136562">
                  <c:v>352.63020833333331</c:v>
                </c:pt>
                <c:pt idx="136563">
                  <c:v>352.6328125</c:v>
                </c:pt>
                <c:pt idx="136564">
                  <c:v>352.63541666666669</c:v>
                </c:pt>
                <c:pt idx="136565">
                  <c:v>352.63802083333331</c:v>
                </c:pt>
                <c:pt idx="136566">
                  <c:v>352.640625</c:v>
                </c:pt>
                <c:pt idx="136567">
                  <c:v>352.64322916666669</c:v>
                </c:pt>
                <c:pt idx="136568">
                  <c:v>352.64583333333331</c:v>
                </c:pt>
                <c:pt idx="136569">
                  <c:v>352.6484375</c:v>
                </c:pt>
                <c:pt idx="136570">
                  <c:v>352.65104166666669</c:v>
                </c:pt>
                <c:pt idx="136571">
                  <c:v>352.65364583333331</c:v>
                </c:pt>
                <c:pt idx="136572">
                  <c:v>352.65625</c:v>
                </c:pt>
                <c:pt idx="136573">
                  <c:v>352.65885416666669</c:v>
                </c:pt>
                <c:pt idx="136574">
                  <c:v>352.66145833333331</c:v>
                </c:pt>
                <c:pt idx="136575">
                  <c:v>352.6640625</c:v>
                </c:pt>
                <c:pt idx="136576">
                  <c:v>352.66666666666669</c:v>
                </c:pt>
                <c:pt idx="136577">
                  <c:v>352.66927083333331</c:v>
                </c:pt>
                <c:pt idx="136578">
                  <c:v>352.671875</c:v>
                </c:pt>
                <c:pt idx="136579">
                  <c:v>352.67447916666669</c:v>
                </c:pt>
                <c:pt idx="136580">
                  <c:v>352.67708333333331</c:v>
                </c:pt>
                <c:pt idx="136581">
                  <c:v>352.6796875</c:v>
                </c:pt>
                <c:pt idx="136582">
                  <c:v>352.68229166666669</c:v>
                </c:pt>
                <c:pt idx="136583">
                  <c:v>352.68489583333331</c:v>
                </c:pt>
                <c:pt idx="136584">
                  <c:v>352.6875</c:v>
                </c:pt>
                <c:pt idx="136585">
                  <c:v>352.69010416666669</c:v>
                </c:pt>
                <c:pt idx="136586">
                  <c:v>352.69270833333331</c:v>
                </c:pt>
                <c:pt idx="136587">
                  <c:v>352.6953125</c:v>
                </c:pt>
                <c:pt idx="136588">
                  <c:v>352.69791666666669</c:v>
                </c:pt>
                <c:pt idx="136589">
                  <c:v>352.70052083333331</c:v>
                </c:pt>
                <c:pt idx="136590">
                  <c:v>352.703125</c:v>
                </c:pt>
                <c:pt idx="136591">
                  <c:v>352.70572916666669</c:v>
                </c:pt>
                <c:pt idx="136592">
                  <c:v>352.70833333333331</c:v>
                </c:pt>
                <c:pt idx="136593">
                  <c:v>352.7109375</c:v>
                </c:pt>
                <c:pt idx="136594">
                  <c:v>352.71354166666669</c:v>
                </c:pt>
                <c:pt idx="136595">
                  <c:v>352.71614583333331</c:v>
                </c:pt>
                <c:pt idx="136596">
                  <c:v>352.71875</c:v>
                </c:pt>
                <c:pt idx="136597">
                  <c:v>352.72135416666669</c:v>
                </c:pt>
                <c:pt idx="136598">
                  <c:v>352.72395833333331</c:v>
                </c:pt>
                <c:pt idx="136599">
                  <c:v>352.7265625</c:v>
                </c:pt>
                <c:pt idx="136600">
                  <c:v>352.72916666666669</c:v>
                </c:pt>
                <c:pt idx="136601">
                  <c:v>352.73177083333331</c:v>
                </c:pt>
                <c:pt idx="136602">
                  <c:v>352.734375</c:v>
                </c:pt>
                <c:pt idx="136603">
                  <c:v>352.73697916666669</c:v>
                </c:pt>
                <c:pt idx="136604">
                  <c:v>352.73958333333331</c:v>
                </c:pt>
                <c:pt idx="136605">
                  <c:v>352.7421875</c:v>
                </c:pt>
                <c:pt idx="136606">
                  <c:v>352.74479166666669</c:v>
                </c:pt>
                <c:pt idx="136607">
                  <c:v>352.74739583333331</c:v>
                </c:pt>
                <c:pt idx="136608">
                  <c:v>352.75</c:v>
                </c:pt>
                <c:pt idx="136609">
                  <c:v>352.75260416666669</c:v>
                </c:pt>
                <c:pt idx="136610">
                  <c:v>352.75520833333331</c:v>
                </c:pt>
                <c:pt idx="136611">
                  <c:v>352.7578125</c:v>
                </c:pt>
                <c:pt idx="136612">
                  <c:v>352.76041666666669</c:v>
                </c:pt>
                <c:pt idx="136613">
                  <c:v>352.76302083333331</c:v>
                </c:pt>
                <c:pt idx="136614">
                  <c:v>352.765625</c:v>
                </c:pt>
                <c:pt idx="136615">
                  <c:v>352.76822916666669</c:v>
                </c:pt>
                <c:pt idx="136616">
                  <c:v>352.77083333333331</c:v>
                </c:pt>
                <c:pt idx="136617">
                  <c:v>352.7734375</c:v>
                </c:pt>
                <c:pt idx="136618">
                  <c:v>352.77604166666669</c:v>
                </c:pt>
                <c:pt idx="136619">
                  <c:v>352.77864583333331</c:v>
                </c:pt>
                <c:pt idx="136620">
                  <c:v>352.78125</c:v>
                </c:pt>
                <c:pt idx="136621">
                  <c:v>352.78385416666669</c:v>
                </c:pt>
                <c:pt idx="136622">
                  <c:v>352.78645833333331</c:v>
                </c:pt>
                <c:pt idx="136623">
                  <c:v>352.7890625</c:v>
                </c:pt>
                <c:pt idx="136624">
                  <c:v>352.79166666666669</c:v>
                </c:pt>
                <c:pt idx="136625">
                  <c:v>352.79427083333331</c:v>
                </c:pt>
                <c:pt idx="136626">
                  <c:v>352.796875</c:v>
                </c:pt>
                <c:pt idx="136627">
                  <c:v>352.79947916666669</c:v>
                </c:pt>
                <c:pt idx="136628">
                  <c:v>352.80208333333331</c:v>
                </c:pt>
                <c:pt idx="136629">
                  <c:v>352.8046875</c:v>
                </c:pt>
                <c:pt idx="136630">
                  <c:v>352.80729166666669</c:v>
                </c:pt>
                <c:pt idx="136631">
                  <c:v>352.80989583333331</c:v>
                </c:pt>
                <c:pt idx="136632">
                  <c:v>352.8125</c:v>
                </c:pt>
                <c:pt idx="136633">
                  <c:v>352.81510416666669</c:v>
                </c:pt>
                <c:pt idx="136634">
                  <c:v>352.81770833333331</c:v>
                </c:pt>
                <c:pt idx="136635">
                  <c:v>352.8203125</c:v>
                </c:pt>
                <c:pt idx="136636">
                  <c:v>352.82291666666669</c:v>
                </c:pt>
                <c:pt idx="136637">
                  <c:v>352.82552083333331</c:v>
                </c:pt>
                <c:pt idx="136638">
                  <c:v>352.828125</c:v>
                </c:pt>
                <c:pt idx="136639">
                  <c:v>352.83072916666669</c:v>
                </c:pt>
                <c:pt idx="136640">
                  <c:v>352.83333333333331</c:v>
                </c:pt>
                <c:pt idx="136641">
                  <c:v>352.8359375</c:v>
                </c:pt>
                <c:pt idx="136642">
                  <c:v>352.83854166666669</c:v>
                </c:pt>
                <c:pt idx="136643">
                  <c:v>352.84114583333331</c:v>
                </c:pt>
                <c:pt idx="136644">
                  <c:v>352.84375</c:v>
                </c:pt>
                <c:pt idx="136645">
                  <c:v>352.84635416666669</c:v>
                </c:pt>
                <c:pt idx="136646">
                  <c:v>352.84895833333331</c:v>
                </c:pt>
                <c:pt idx="136647">
                  <c:v>352.8515625</c:v>
                </c:pt>
                <c:pt idx="136648">
                  <c:v>352.85416666666669</c:v>
                </c:pt>
                <c:pt idx="136649">
                  <c:v>352.85677083333331</c:v>
                </c:pt>
                <c:pt idx="136650">
                  <c:v>352.859375</c:v>
                </c:pt>
                <c:pt idx="136651">
                  <c:v>352.86197916666669</c:v>
                </c:pt>
                <c:pt idx="136652">
                  <c:v>352.86458333333331</c:v>
                </c:pt>
                <c:pt idx="136653">
                  <c:v>352.8671875</c:v>
                </c:pt>
                <c:pt idx="136654">
                  <c:v>352.86979166666669</c:v>
                </c:pt>
                <c:pt idx="136655">
                  <c:v>352.87239583333331</c:v>
                </c:pt>
                <c:pt idx="136656">
                  <c:v>352.875</c:v>
                </c:pt>
                <c:pt idx="136657">
                  <c:v>352.87760416666669</c:v>
                </c:pt>
                <c:pt idx="136658">
                  <c:v>352.88020833333331</c:v>
                </c:pt>
                <c:pt idx="136659">
                  <c:v>352.8828125</c:v>
                </c:pt>
                <c:pt idx="136660">
                  <c:v>352.88541666666669</c:v>
                </c:pt>
                <c:pt idx="136661">
                  <c:v>352.88802083333331</c:v>
                </c:pt>
                <c:pt idx="136662">
                  <c:v>352.890625</c:v>
                </c:pt>
                <c:pt idx="136663">
                  <c:v>352.89322916666669</c:v>
                </c:pt>
                <c:pt idx="136664">
                  <c:v>352.89583333333331</c:v>
                </c:pt>
                <c:pt idx="136665">
                  <c:v>352.8984375</c:v>
                </c:pt>
                <c:pt idx="136666">
                  <c:v>352.90104166666669</c:v>
                </c:pt>
                <c:pt idx="136667">
                  <c:v>352.90364583333331</c:v>
                </c:pt>
                <c:pt idx="136668">
                  <c:v>352.90625</c:v>
                </c:pt>
                <c:pt idx="136669">
                  <c:v>352.90885416666669</c:v>
                </c:pt>
                <c:pt idx="136670">
                  <c:v>352.91145833333331</c:v>
                </c:pt>
                <c:pt idx="136671">
                  <c:v>352.9140625</c:v>
                </c:pt>
                <c:pt idx="136672">
                  <c:v>352.91666666666669</c:v>
                </c:pt>
                <c:pt idx="136673">
                  <c:v>352.91927083333331</c:v>
                </c:pt>
                <c:pt idx="136674">
                  <c:v>352.921875</c:v>
                </c:pt>
                <c:pt idx="136675">
                  <c:v>352.92447916666669</c:v>
                </c:pt>
                <c:pt idx="136676">
                  <c:v>352.92708333333331</c:v>
                </c:pt>
                <c:pt idx="136677">
                  <c:v>352.9296875</c:v>
                </c:pt>
                <c:pt idx="136678">
                  <c:v>352.93229166666669</c:v>
                </c:pt>
                <c:pt idx="136679">
                  <c:v>352.93489583333331</c:v>
                </c:pt>
                <c:pt idx="136680">
                  <c:v>352.9375</c:v>
                </c:pt>
                <c:pt idx="136681">
                  <c:v>352.94010416666669</c:v>
                </c:pt>
                <c:pt idx="136682">
                  <c:v>352.94270833333331</c:v>
                </c:pt>
                <c:pt idx="136683">
                  <c:v>352.9453125</c:v>
                </c:pt>
                <c:pt idx="136684">
                  <c:v>352.94791666666669</c:v>
                </c:pt>
                <c:pt idx="136685">
                  <c:v>352.95052083333331</c:v>
                </c:pt>
                <c:pt idx="136686">
                  <c:v>352.953125</c:v>
                </c:pt>
                <c:pt idx="136687">
                  <c:v>352.95572916666669</c:v>
                </c:pt>
                <c:pt idx="136688">
                  <c:v>352.95833333333331</c:v>
                </c:pt>
                <c:pt idx="136689">
                  <c:v>352.9609375</c:v>
                </c:pt>
                <c:pt idx="136690">
                  <c:v>352.96354166666669</c:v>
                </c:pt>
                <c:pt idx="136691">
                  <c:v>352.96614583333331</c:v>
                </c:pt>
                <c:pt idx="136692">
                  <c:v>352.96875</c:v>
                </c:pt>
                <c:pt idx="136693">
                  <c:v>352.97135416666669</c:v>
                </c:pt>
                <c:pt idx="136694">
                  <c:v>352.97395833333331</c:v>
                </c:pt>
                <c:pt idx="136695">
                  <c:v>352.9765625</c:v>
                </c:pt>
                <c:pt idx="136696">
                  <c:v>352.97916666666669</c:v>
                </c:pt>
                <c:pt idx="136697">
                  <c:v>352.98177083333331</c:v>
                </c:pt>
                <c:pt idx="136698">
                  <c:v>352.984375</c:v>
                </c:pt>
                <c:pt idx="136699">
                  <c:v>352.98697916666669</c:v>
                </c:pt>
                <c:pt idx="136700">
                  <c:v>352.98958333333331</c:v>
                </c:pt>
                <c:pt idx="136701">
                  <c:v>352.9921875</c:v>
                </c:pt>
                <c:pt idx="136702">
                  <c:v>352.99479166666669</c:v>
                </c:pt>
                <c:pt idx="136703">
                  <c:v>352.99739583333331</c:v>
                </c:pt>
                <c:pt idx="136704">
                  <c:v>353</c:v>
                </c:pt>
                <c:pt idx="136705">
                  <c:v>353.00260416666669</c:v>
                </c:pt>
                <c:pt idx="136706">
                  <c:v>353.00520833333331</c:v>
                </c:pt>
                <c:pt idx="136707">
                  <c:v>353.0078125</c:v>
                </c:pt>
                <c:pt idx="136708">
                  <c:v>353.01041666666669</c:v>
                </c:pt>
                <c:pt idx="136709">
                  <c:v>353.01302083333331</c:v>
                </c:pt>
                <c:pt idx="136710">
                  <c:v>353.015625</c:v>
                </c:pt>
                <c:pt idx="136711">
                  <c:v>353.01822916666669</c:v>
                </c:pt>
                <c:pt idx="136712">
                  <c:v>353.02083333333331</c:v>
                </c:pt>
                <c:pt idx="136713">
                  <c:v>353.0234375</c:v>
                </c:pt>
                <c:pt idx="136714">
                  <c:v>353.02604166666669</c:v>
                </c:pt>
                <c:pt idx="136715">
                  <c:v>353.02864583333331</c:v>
                </c:pt>
                <c:pt idx="136716">
                  <c:v>353.03125</c:v>
                </c:pt>
                <c:pt idx="136717">
                  <c:v>353.03385416666669</c:v>
                </c:pt>
                <c:pt idx="136718">
                  <c:v>353.03645833333331</c:v>
                </c:pt>
                <c:pt idx="136719">
                  <c:v>353.0390625</c:v>
                </c:pt>
                <c:pt idx="136720">
                  <c:v>353.04166666666669</c:v>
                </c:pt>
                <c:pt idx="136721">
                  <c:v>353.04427083333331</c:v>
                </c:pt>
                <c:pt idx="136722">
                  <c:v>353.046875</c:v>
                </c:pt>
                <c:pt idx="136723">
                  <c:v>353.04947916666669</c:v>
                </c:pt>
                <c:pt idx="136724">
                  <c:v>353.05208333333331</c:v>
                </c:pt>
                <c:pt idx="136725">
                  <c:v>353.0546875</c:v>
                </c:pt>
                <c:pt idx="136726">
                  <c:v>353.05729166666669</c:v>
                </c:pt>
                <c:pt idx="136727">
                  <c:v>353.05989583333331</c:v>
                </c:pt>
                <c:pt idx="136728">
                  <c:v>353.0625</c:v>
                </c:pt>
                <c:pt idx="136729">
                  <c:v>353.06510416666669</c:v>
                </c:pt>
                <c:pt idx="136730">
                  <c:v>353.06770833333331</c:v>
                </c:pt>
                <c:pt idx="136731">
                  <c:v>353.0703125</c:v>
                </c:pt>
                <c:pt idx="136732">
                  <c:v>353.07291666666669</c:v>
                </c:pt>
                <c:pt idx="136733">
                  <c:v>353.07552083333331</c:v>
                </c:pt>
                <c:pt idx="136734">
                  <c:v>353.078125</c:v>
                </c:pt>
                <c:pt idx="136735">
                  <c:v>353.08072916666669</c:v>
                </c:pt>
                <c:pt idx="136736">
                  <c:v>353.08333333333331</c:v>
                </c:pt>
                <c:pt idx="136737">
                  <c:v>353.0859375</c:v>
                </c:pt>
                <c:pt idx="136738">
                  <c:v>353.08854166666669</c:v>
                </c:pt>
                <c:pt idx="136739">
                  <c:v>353.09114583333331</c:v>
                </c:pt>
                <c:pt idx="136740">
                  <c:v>353.09375</c:v>
                </c:pt>
                <c:pt idx="136741">
                  <c:v>353.09635416666669</c:v>
                </c:pt>
                <c:pt idx="136742">
                  <c:v>353.09895833333331</c:v>
                </c:pt>
                <c:pt idx="136743">
                  <c:v>353.1015625</c:v>
                </c:pt>
                <c:pt idx="136744">
                  <c:v>353.10416666666669</c:v>
                </c:pt>
                <c:pt idx="136745">
                  <c:v>353.10677083333331</c:v>
                </c:pt>
                <c:pt idx="136746">
                  <c:v>353.109375</c:v>
                </c:pt>
                <c:pt idx="136747">
                  <c:v>353.11197916666669</c:v>
                </c:pt>
                <c:pt idx="136748">
                  <c:v>353.11458333333331</c:v>
                </c:pt>
                <c:pt idx="136749">
                  <c:v>353.1171875</c:v>
                </c:pt>
                <c:pt idx="136750">
                  <c:v>353.11979166666669</c:v>
                </c:pt>
                <c:pt idx="136751">
                  <c:v>353.12239583333331</c:v>
                </c:pt>
                <c:pt idx="136752">
                  <c:v>353.125</c:v>
                </c:pt>
                <c:pt idx="136753">
                  <c:v>353.12760416666669</c:v>
                </c:pt>
                <c:pt idx="136754">
                  <c:v>353.13020833333331</c:v>
                </c:pt>
                <c:pt idx="136755">
                  <c:v>353.1328125</c:v>
                </c:pt>
                <c:pt idx="136756">
                  <c:v>353.13541666666669</c:v>
                </c:pt>
                <c:pt idx="136757">
                  <c:v>353.13802083333331</c:v>
                </c:pt>
                <c:pt idx="136758">
                  <c:v>353.140625</c:v>
                </c:pt>
                <c:pt idx="136759">
                  <c:v>353.14322916666669</c:v>
                </c:pt>
                <c:pt idx="136760">
                  <c:v>353.14583333333331</c:v>
                </c:pt>
                <c:pt idx="136761">
                  <c:v>353.1484375</c:v>
                </c:pt>
                <c:pt idx="136762">
                  <c:v>353.15104166666669</c:v>
                </c:pt>
                <c:pt idx="136763">
                  <c:v>353.15364583333331</c:v>
                </c:pt>
                <c:pt idx="136764">
                  <c:v>353.15625</c:v>
                </c:pt>
                <c:pt idx="136765">
                  <c:v>353.15885416666669</c:v>
                </c:pt>
                <c:pt idx="136766">
                  <c:v>353.16145833333331</c:v>
                </c:pt>
                <c:pt idx="136767">
                  <c:v>353.1640625</c:v>
                </c:pt>
                <c:pt idx="136768">
                  <c:v>353.16666666666669</c:v>
                </c:pt>
                <c:pt idx="136769">
                  <c:v>353.16927083333331</c:v>
                </c:pt>
                <c:pt idx="136770">
                  <c:v>353.171875</c:v>
                </c:pt>
                <c:pt idx="136771">
                  <c:v>353.17447916666669</c:v>
                </c:pt>
                <c:pt idx="136772">
                  <c:v>353.17708333333331</c:v>
                </c:pt>
                <c:pt idx="136773">
                  <c:v>353.1796875</c:v>
                </c:pt>
                <c:pt idx="136774">
                  <c:v>353.18229166666669</c:v>
                </c:pt>
                <c:pt idx="136775">
                  <c:v>353.18489583333331</c:v>
                </c:pt>
                <c:pt idx="136776">
                  <c:v>353.1875</c:v>
                </c:pt>
                <c:pt idx="136777">
                  <c:v>353.19010416666669</c:v>
                </c:pt>
                <c:pt idx="136778">
                  <c:v>353.19270833333331</c:v>
                </c:pt>
                <c:pt idx="136779">
                  <c:v>353.1953125</c:v>
                </c:pt>
                <c:pt idx="136780">
                  <c:v>353.19791666666669</c:v>
                </c:pt>
                <c:pt idx="136781">
                  <c:v>353.20052083333331</c:v>
                </c:pt>
                <c:pt idx="136782">
                  <c:v>353.203125</c:v>
                </c:pt>
                <c:pt idx="136783">
                  <c:v>353.20572916666669</c:v>
                </c:pt>
                <c:pt idx="136784">
                  <c:v>353.20833333333331</c:v>
                </c:pt>
                <c:pt idx="136785">
                  <c:v>353.2109375</c:v>
                </c:pt>
                <c:pt idx="136786">
                  <c:v>353.21354166666669</c:v>
                </c:pt>
                <c:pt idx="136787">
                  <c:v>353.21614583333331</c:v>
                </c:pt>
                <c:pt idx="136788">
                  <c:v>353.21875</c:v>
                </c:pt>
                <c:pt idx="136789">
                  <c:v>353.22135416666669</c:v>
                </c:pt>
                <c:pt idx="136790">
                  <c:v>353.22395833333331</c:v>
                </c:pt>
                <c:pt idx="136791">
                  <c:v>353.2265625</c:v>
                </c:pt>
                <c:pt idx="136792">
                  <c:v>353.22916666666669</c:v>
                </c:pt>
                <c:pt idx="136793">
                  <c:v>353.23177083333331</c:v>
                </c:pt>
                <c:pt idx="136794">
                  <c:v>353.234375</c:v>
                </c:pt>
                <c:pt idx="136795">
                  <c:v>353.23697916666669</c:v>
                </c:pt>
                <c:pt idx="136796">
                  <c:v>353.23958333333331</c:v>
                </c:pt>
                <c:pt idx="136797">
                  <c:v>353.2421875</c:v>
                </c:pt>
                <c:pt idx="136798">
                  <c:v>353.24479166666669</c:v>
                </c:pt>
                <c:pt idx="136799">
                  <c:v>353.24739583333331</c:v>
                </c:pt>
                <c:pt idx="136800">
                  <c:v>353.25</c:v>
                </c:pt>
                <c:pt idx="136801">
                  <c:v>353.25260416666669</c:v>
                </c:pt>
                <c:pt idx="136802">
                  <c:v>353.25520833333331</c:v>
                </c:pt>
                <c:pt idx="136803">
                  <c:v>353.2578125</c:v>
                </c:pt>
                <c:pt idx="136804">
                  <c:v>353.26041666666669</c:v>
                </c:pt>
                <c:pt idx="136805">
                  <c:v>353.26302083333331</c:v>
                </c:pt>
                <c:pt idx="136806">
                  <c:v>353.265625</c:v>
                </c:pt>
                <c:pt idx="136807">
                  <c:v>353.26822916666669</c:v>
                </c:pt>
                <c:pt idx="136808">
                  <c:v>353.27083333333331</c:v>
                </c:pt>
                <c:pt idx="136809">
                  <c:v>353.2734375</c:v>
                </c:pt>
                <c:pt idx="136810">
                  <c:v>353.27604166666669</c:v>
                </c:pt>
                <c:pt idx="136811">
                  <c:v>353.27864583333331</c:v>
                </c:pt>
                <c:pt idx="136812">
                  <c:v>353.28125</c:v>
                </c:pt>
                <c:pt idx="136813">
                  <c:v>353.28385416666669</c:v>
                </c:pt>
                <c:pt idx="136814">
                  <c:v>353.28645833333331</c:v>
                </c:pt>
                <c:pt idx="136815">
                  <c:v>353.2890625</c:v>
                </c:pt>
                <c:pt idx="136816">
                  <c:v>353.29166666666669</c:v>
                </c:pt>
                <c:pt idx="136817">
                  <c:v>353.29427083333331</c:v>
                </c:pt>
                <c:pt idx="136818">
                  <c:v>353.296875</c:v>
                </c:pt>
                <c:pt idx="136819">
                  <c:v>353.29947916666669</c:v>
                </c:pt>
                <c:pt idx="136820">
                  <c:v>353.30208333333331</c:v>
                </c:pt>
                <c:pt idx="136821">
                  <c:v>353.3046875</c:v>
                </c:pt>
                <c:pt idx="136822">
                  <c:v>353.30729166666669</c:v>
                </c:pt>
                <c:pt idx="136823">
                  <c:v>353.30989583333331</c:v>
                </c:pt>
                <c:pt idx="136824">
                  <c:v>353.3125</c:v>
                </c:pt>
                <c:pt idx="136825">
                  <c:v>353.31510416666669</c:v>
                </c:pt>
                <c:pt idx="136826">
                  <c:v>353.31770833333331</c:v>
                </c:pt>
                <c:pt idx="136827">
                  <c:v>353.3203125</c:v>
                </c:pt>
                <c:pt idx="136828">
                  <c:v>353.32291666666669</c:v>
                </c:pt>
                <c:pt idx="136829">
                  <c:v>353.32552083333331</c:v>
                </c:pt>
                <c:pt idx="136830">
                  <c:v>353.328125</c:v>
                </c:pt>
                <c:pt idx="136831">
                  <c:v>353.33072916666669</c:v>
                </c:pt>
                <c:pt idx="136832">
                  <c:v>353.33333333333331</c:v>
                </c:pt>
                <c:pt idx="136833">
                  <c:v>353.3359375</c:v>
                </c:pt>
                <c:pt idx="136834">
                  <c:v>353.33854166666669</c:v>
                </c:pt>
                <c:pt idx="136835">
                  <c:v>353.34114583333331</c:v>
                </c:pt>
                <c:pt idx="136836">
                  <c:v>353.34375</c:v>
                </c:pt>
                <c:pt idx="136837">
                  <c:v>353.34635416666669</c:v>
                </c:pt>
                <c:pt idx="136838">
                  <c:v>353.34895833333331</c:v>
                </c:pt>
                <c:pt idx="136839">
                  <c:v>353.3515625</c:v>
                </c:pt>
                <c:pt idx="136840">
                  <c:v>353.35416666666669</c:v>
                </c:pt>
                <c:pt idx="136841">
                  <c:v>353.35677083333331</c:v>
                </c:pt>
                <c:pt idx="136842">
                  <c:v>353.359375</c:v>
                </c:pt>
                <c:pt idx="136843">
                  <c:v>353.36197916666669</c:v>
                </c:pt>
                <c:pt idx="136844">
                  <c:v>353.36458333333331</c:v>
                </c:pt>
                <c:pt idx="136845">
                  <c:v>353.3671875</c:v>
                </c:pt>
                <c:pt idx="136846">
                  <c:v>353.36979166666669</c:v>
                </c:pt>
                <c:pt idx="136847">
                  <c:v>353.37239583333331</c:v>
                </c:pt>
                <c:pt idx="136848">
                  <c:v>353.375</c:v>
                </c:pt>
                <c:pt idx="136849">
                  <c:v>353.37760416666669</c:v>
                </c:pt>
                <c:pt idx="136850">
                  <c:v>353.38020833333331</c:v>
                </c:pt>
                <c:pt idx="136851">
                  <c:v>353.3828125</c:v>
                </c:pt>
                <c:pt idx="136852">
                  <c:v>353.38541666666669</c:v>
                </c:pt>
                <c:pt idx="136853">
                  <c:v>353.38802083333331</c:v>
                </c:pt>
                <c:pt idx="136854">
                  <c:v>353.390625</c:v>
                </c:pt>
                <c:pt idx="136855">
                  <c:v>353.39322916666669</c:v>
                </c:pt>
                <c:pt idx="136856">
                  <c:v>353.39583333333331</c:v>
                </c:pt>
                <c:pt idx="136857">
                  <c:v>353.3984375</c:v>
                </c:pt>
                <c:pt idx="136858">
                  <c:v>353.40104166666669</c:v>
                </c:pt>
                <c:pt idx="136859">
                  <c:v>353.40364583333331</c:v>
                </c:pt>
                <c:pt idx="136860">
                  <c:v>353.40625</c:v>
                </c:pt>
                <c:pt idx="136861">
                  <c:v>353.40885416666669</c:v>
                </c:pt>
                <c:pt idx="136862">
                  <c:v>353.41145833333331</c:v>
                </c:pt>
                <c:pt idx="136863">
                  <c:v>353.4140625</c:v>
                </c:pt>
                <c:pt idx="136864">
                  <c:v>353.41666666666669</c:v>
                </c:pt>
                <c:pt idx="136865">
                  <c:v>353.41927083333331</c:v>
                </c:pt>
                <c:pt idx="136866">
                  <c:v>353.421875</c:v>
                </c:pt>
                <c:pt idx="136867">
                  <c:v>353.42447916666669</c:v>
                </c:pt>
                <c:pt idx="136868">
                  <c:v>353.42708333333331</c:v>
                </c:pt>
                <c:pt idx="136869">
                  <c:v>353.4296875</c:v>
                </c:pt>
                <c:pt idx="136870">
                  <c:v>353.43229166666669</c:v>
                </c:pt>
                <c:pt idx="136871">
                  <c:v>353.43489583333331</c:v>
                </c:pt>
                <c:pt idx="136872">
                  <c:v>353.4375</c:v>
                </c:pt>
                <c:pt idx="136873">
                  <c:v>353.44010416666669</c:v>
                </c:pt>
                <c:pt idx="136874">
                  <c:v>353.44270833333331</c:v>
                </c:pt>
                <c:pt idx="136875">
                  <c:v>353.4453125</c:v>
                </c:pt>
                <c:pt idx="136876">
                  <c:v>353.44791666666669</c:v>
                </c:pt>
                <c:pt idx="136877">
                  <c:v>353.45052083333331</c:v>
                </c:pt>
                <c:pt idx="136878">
                  <c:v>353.453125</c:v>
                </c:pt>
                <c:pt idx="136879">
                  <c:v>353.45572916666669</c:v>
                </c:pt>
                <c:pt idx="136880">
                  <c:v>353.45833333333331</c:v>
                </c:pt>
                <c:pt idx="136881">
                  <c:v>353.4609375</c:v>
                </c:pt>
                <c:pt idx="136882">
                  <c:v>353.46354166666669</c:v>
                </c:pt>
                <c:pt idx="136883">
                  <c:v>353.46614583333331</c:v>
                </c:pt>
                <c:pt idx="136884">
                  <c:v>353.46875</c:v>
                </c:pt>
                <c:pt idx="136885">
                  <c:v>353.47135416666669</c:v>
                </c:pt>
                <c:pt idx="136886">
                  <c:v>353.47395833333331</c:v>
                </c:pt>
                <c:pt idx="136887">
                  <c:v>353.4765625</c:v>
                </c:pt>
                <c:pt idx="136888">
                  <c:v>353.47916666666669</c:v>
                </c:pt>
                <c:pt idx="136889">
                  <c:v>353.48177083333331</c:v>
                </c:pt>
                <c:pt idx="136890">
                  <c:v>353.484375</c:v>
                </c:pt>
                <c:pt idx="136891">
                  <c:v>353.48697916666669</c:v>
                </c:pt>
                <c:pt idx="136892">
                  <c:v>353.48958333333331</c:v>
                </c:pt>
                <c:pt idx="136893">
                  <c:v>353.4921875</c:v>
                </c:pt>
                <c:pt idx="136894">
                  <c:v>353.49479166666669</c:v>
                </c:pt>
                <c:pt idx="136895">
                  <c:v>353.49739583333331</c:v>
                </c:pt>
                <c:pt idx="136896">
                  <c:v>353.5</c:v>
                </c:pt>
                <c:pt idx="136897">
                  <c:v>353.50260416666669</c:v>
                </c:pt>
                <c:pt idx="136898">
                  <c:v>353.50520833333331</c:v>
                </c:pt>
                <c:pt idx="136899">
                  <c:v>353.5078125</c:v>
                </c:pt>
                <c:pt idx="136900">
                  <c:v>353.51041666666669</c:v>
                </c:pt>
                <c:pt idx="136901">
                  <c:v>353.51302083333331</c:v>
                </c:pt>
                <c:pt idx="136902">
                  <c:v>353.515625</c:v>
                </c:pt>
                <c:pt idx="136903">
                  <c:v>353.51822916666669</c:v>
                </c:pt>
                <c:pt idx="136904">
                  <c:v>353.52083333333331</c:v>
                </c:pt>
                <c:pt idx="136905">
                  <c:v>353.5234375</c:v>
                </c:pt>
                <c:pt idx="136906">
                  <c:v>353.52604166666669</c:v>
                </c:pt>
                <c:pt idx="136907">
                  <c:v>353.52864583333331</c:v>
                </c:pt>
                <c:pt idx="136908">
                  <c:v>353.53125</c:v>
                </c:pt>
                <c:pt idx="136909">
                  <c:v>353.53385416666669</c:v>
                </c:pt>
                <c:pt idx="136910">
                  <c:v>353.53645833333331</c:v>
                </c:pt>
                <c:pt idx="136911">
                  <c:v>353.5390625</c:v>
                </c:pt>
                <c:pt idx="136912">
                  <c:v>353.54166666666669</c:v>
                </c:pt>
                <c:pt idx="136913">
                  <c:v>353.54427083333331</c:v>
                </c:pt>
                <c:pt idx="136914">
                  <c:v>353.546875</c:v>
                </c:pt>
                <c:pt idx="136915">
                  <c:v>353.54947916666669</c:v>
                </c:pt>
                <c:pt idx="136916">
                  <c:v>353.55208333333331</c:v>
                </c:pt>
                <c:pt idx="136917">
                  <c:v>353.5546875</c:v>
                </c:pt>
                <c:pt idx="136918">
                  <c:v>353.55729166666669</c:v>
                </c:pt>
                <c:pt idx="136919">
                  <c:v>353.55989583333331</c:v>
                </c:pt>
                <c:pt idx="136920">
                  <c:v>353.5625</c:v>
                </c:pt>
                <c:pt idx="136921">
                  <c:v>353.56510416666669</c:v>
                </c:pt>
                <c:pt idx="136922">
                  <c:v>353.56770833333331</c:v>
                </c:pt>
                <c:pt idx="136923">
                  <c:v>353.5703125</c:v>
                </c:pt>
                <c:pt idx="136924">
                  <c:v>353.57291666666669</c:v>
                </c:pt>
                <c:pt idx="136925">
                  <c:v>353.57552083333331</c:v>
                </c:pt>
                <c:pt idx="136926">
                  <c:v>353.578125</c:v>
                </c:pt>
                <c:pt idx="136927">
                  <c:v>353.58072916666669</c:v>
                </c:pt>
                <c:pt idx="136928">
                  <c:v>353.58333333333331</c:v>
                </c:pt>
                <c:pt idx="136929">
                  <c:v>353.5859375</c:v>
                </c:pt>
                <c:pt idx="136930">
                  <c:v>353.58854166666669</c:v>
                </c:pt>
                <c:pt idx="136931">
                  <c:v>353.59114583333331</c:v>
                </c:pt>
                <c:pt idx="136932">
                  <c:v>353.59375</c:v>
                </c:pt>
                <c:pt idx="136933">
                  <c:v>353.59635416666669</c:v>
                </c:pt>
                <c:pt idx="136934">
                  <c:v>353.59895833333331</c:v>
                </c:pt>
                <c:pt idx="136935">
                  <c:v>353.6015625</c:v>
                </c:pt>
                <c:pt idx="136936">
                  <c:v>353.60416666666669</c:v>
                </c:pt>
                <c:pt idx="136937">
                  <c:v>353.60677083333331</c:v>
                </c:pt>
                <c:pt idx="136938">
                  <c:v>353.609375</c:v>
                </c:pt>
                <c:pt idx="136939">
                  <c:v>353.61197916666669</c:v>
                </c:pt>
                <c:pt idx="136940">
                  <c:v>353.61458333333331</c:v>
                </c:pt>
                <c:pt idx="136941">
                  <c:v>353.6171875</c:v>
                </c:pt>
                <c:pt idx="136942">
                  <c:v>353.61979166666669</c:v>
                </c:pt>
                <c:pt idx="136943">
                  <c:v>353.62239583333331</c:v>
                </c:pt>
                <c:pt idx="136944">
                  <c:v>353.625</c:v>
                </c:pt>
                <c:pt idx="136945">
                  <c:v>353.62760416666669</c:v>
                </c:pt>
                <c:pt idx="136946">
                  <c:v>353.63020833333331</c:v>
                </c:pt>
                <c:pt idx="136947">
                  <c:v>353.6328125</c:v>
                </c:pt>
                <c:pt idx="136948">
                  <c:v>353.63541666666669</c:v>
                </c:pt>
                <c:pt idx="136949">
                  <c:v>353.63802083333331</c:v>
                </c:pt>
                <c:pt idx="136950">
                  <c:v>353.640625</c:v>
                </c:pt>
                <c:pt idx="136951">
                  <c:v>353.64322916666669</c:v>
                </c:pt>
                <c:pt idx="136952">
                  <c:v>353.64583333333331</c:v>
                </c:pt>
                <c:pt idx="136953">
                  <c:v>353.6484375</c:v>
                </c:pt>
                <c:pt idx="136954">
                  <c:v>353.65104166666669</c:v>
                </c:pt>
                <c:pt idx="136955">
                  <c:v>353.65364583333331</c:v>
                </c:pt>
                <c:pt idx="136956">
                  <c:v>353.65625</c:v>
                </c:pt>
                <c:pt idx="136957">
                  <c:v>353.65885416666669</c:v>
                </c:pt>
                <c:pt idx="136958">
                  <c:v>353.66145833333331</c:v>
                </c:pt>
                <c:pt idx="136959">
                  <c:v>353.6640625</c:v>
                </c:pt>
                <c:pt idx="136960">
                  <c:v>353.66666666666669</c:v>
                </c:pt>
                <c:pt idx="136961">
                  <c:v>353.66927083333331</c:v>
                </c:pt>
                <c:pt idx="136962">
                  <c:v>353.671875</c:v>
                </c:pt>
                <c:pt idx="136963">
                  <c:v>353.67447916666669</c:v>
                </c:pt>
                <c:pt idx="136964">
                  <c:v>353.67708333333331</c:v>
                </c:pt>
                <c:pt idx="136965">
                  <c:v>353.6796875</c:v>
                </c:pt>
                <c:pt idx="136966">
                  <c:v>353.68229166666669</c:v>
                </c:pt>
                <c:pt idx="136967">
                  <c:v>353.68489583333331</c:v>
                </c:pt>
                <c:pt idx="136968">
                  <c:v>353.6875</c:v>
                </c:pt>
                <c:pt idx="136969">
                  <c:v>353.69010416666669</c:v>
                </c:pt>
                <c:pt idx="136970">
                  <c:v>353.69270833333331</c:v>
                </c:pt>
                <c:pt idx="136971">
                  <c:v>353.6953125</c:v>
                </c:pt>
                <c:pt idx="136972">
                  <c:v>353.69791666666669</c:v>
                </c:pt>
                <c:pt idx="136973">
                  <c:v>353.70052083333331</c:v>
                </c:pt>
                <c:pt idx="136974">
                  <c:v>353.703125</c:v>
                </c:pt>
                <c:pt idx="136975">
                  <c:v>353.70572916666669</c:v>
                </c:pt>
                <c:pt idx="136976">
                  <c:v>353.70833333333331</c:v>
                </c:pt>
                <c:pt idx="136977">
                  <c:v>353.7109375</c:v>
                </c:pt>
                <c:pt idx="136978">
                  <c:v>353.71354166666669</c:v>
                </c:pt>
                <c:pt idx="136979">
                  <c:v>353.71614583333331</c:v>
                </c:pt>
                <c:pt idx="136980">
                  <c:v>353.71875</c:v>
                </c:pt>
                <c:pt idx="136981">
                  <c:v>353.72135416666669</c:v>
                </c:pt>
                <c:pt idx="136982">
                  <c:v>353.72395833333331</c:v>
                </c:pt>
                <c:pt idx="136983">
                  <c:v>353.7265625</c:v>
                </c:pt>
                <c:pt idx="136984">
                  <c:v>353.72916666666669</c:v>
                </c:pt>
                <c:pt idx="136985">
                  <c:v>353.73177083333331</c:v>
                </c:pt>
                <c:pt idx="136986">
                  <c:v>353.734375</c:v>
                </c:pt>
                <c:pt idx="136987">
                  <c:v>353.73697916666669</c:v>
                </c:pt>
                <c:pt idx="136988">
                  <c:v>353.73958333333331</c:v>
                </c:pt>
                <c:pt idx="136989">
                  <c:v>353.7421875</c:v>
                </c:pt>
                <c:pt idx="136990">
                  <c:v>353.74479166666669</c:v>
                </c:pt>
                <c:pt idx="136991">
                  <c:v>353.74739583333331</c:v>
                </c:pt>
                <c:pt idx="136992">
                  <c:v>353.75</c:v>
                </c:pt>
                <c:pt idx="136993">
                  <c:v>353.75260416666669</c:v>
                </c:pt>
                <c:pt idx="136994">
                  <c:v>353.75520833333331</c:v>
                </c:pt>
                <c:pt idx="136995">
                  <c:v>353.7578125</c:v>
                </c:pt>
                <c:pt idx="136996">
                  <c:v>353.76041666666669</c:v>
                </c:pt>
                <c:pt idx="136997">
                  <c:v>353.76302083333331</c:v>
                </c:pt>
                <c:pt idx="136998">
                  <c:v>353.765625</c:v>
                </c:pt>
                <c:pt idx="136999">
                  <c:v>353.76822916666669</c:v>
                </c:pt>
                <c:pt idx="137000">
                  <c:v>353.77083333333331</c:v>
                </c:pt>
                <c:pt idx="137001">
                  <c:v>353.7734375</c:v>
                </c:pt>
                <c:pt idx="137002">
                  <c:v>353.77604166666669</c:v>
                </c:pt>
                <c:pt idx="137003">
                  <c:v>353.77864583333331</c:v>
                </c:pt>
                <c:pt idx="137004">
                  <c:v>353.78125</c:v>
                </c:pt>
                <c:pt idx="137005">
                  <c:v>353.78385416666669</c:v>
                </c:pt>
                <c:pt idx="137006">
                  <c:v>353.78645833333331</c:v>
                </c:pt>
                <c:pt idx="137007">
                  <c:v>353.7890625</c:v>
                </c:pt>
                <c:pt idx="137008">
                  <c:v>353.79166666666669</c:v>
                </c:pt>
                <c:pt idx="137009">
                  <c:v>353.79427083333331</c:v>
                </c:pt>
                <c:pt idx="137010">
                  <c:v>353.796875</c:v>
                </c:pt>
                <c:pt idx="137011">
                  <c:v>353.79947916666669</c:v>
                </c:pt>
                <c:pt idx="137012">
                  <c:v>353.80208333333331</c:v>
                </c:pt>
                <c:pt idx="137013">
                  <c:v>353.8046875</c:v>
                </c:pt>
                <c:pt idx="137014">
                  <c:v>353.80729166666669</c:v>
                </c:pt>
                <c:pt idx="137015">
                  <c:v>353.80989583333331</c:v>
                </c:pt>
                <c:pt idx="137016">
                  <c:v>353.8125</c:v>
                </c:pt>
                <c:pt idx="137017">
                  <c:v>353.81510416666669</c:v>
                </c:pt>
                <c:pt idx="137018">
                  <c:v>353.81770833333331</c:v>
                </c:pt>
                <c:pt idx="137019">
                  <c:v>353.8203125</c:v>
                </c:pt>
                <c:pt idx="137020">
                  <c:v>353.82291666666669</c:v>
                </c:pt>
                <c:pt idx="137021">
                  <c:v>353.82552083333331</c:v>
                </c:pt>
                <c:pt idx="137022">
                  <c:v>353.828125</c:v>
                </c:pt>
                <c:pt idx="137023">
                  <c:v>353.83072916666669</c:v>
                </c:pt>
                <c:pt idx="137024">
                  <c:v>353.83333333333331</c:v>
                </c:pt>
                <c:pt idx="137025">
                  <c:v>353.8359375</c:v>
                </c:pt>
                <c:pt idx="137026">
                  <c:v>353.83854166666669</c:v>
                </c:pt>
                <c:pt idx="137027">
                  <c:v>353.84114583333331</c:v>
                </c:pt>
                <c:pt idx="137028">
                  <c:v>353.84375</c:v>
                </c:pt>
                <c:pt idx="137029">
                  <c:v>353.84635416666669</c:v>
                </c:pt>
                <c:pt idx="137030">
                  <c:v>353.84895833333331</c:v>
                </c:pt>
                <c:pt idx="137031">
                  <c:v>353.8515625</c:v>
                </c:pt>
                <c:pt idx="137032">
                  <c:v>353.85416666666669</c:v>
                </c:pt>
                <c:pt idx="137033">
                  <c:v>353.85677083333331</c:v>
                </c:pt>
                <c:pt idx="137034">
                  <c:v>353.859375</c:v>
                </c:pt>
                <c:pt idx="137035">
                  <c:v>353.86197916666669</c:v>
                </c:pt>
                <c:pt idx="137036">
                  <c:v>353.86458333333331</c:v>
                </c:pt>
                <c:pt idx="137037">
                  <c:v>353.8671875</c:v>
                </c:pt>
                <c:pt idx="137038">
                  <c:v>353.86979166666669</c:v>
                </c:pt>
                <c:pt idx="137039">
                  <c:v>353.87239583333331</c:v>
                </c:pt>
                <c:pt idx="137040">
                  <c:v>353.875</c:v>
                </c:pt>
                <c:pt idx="137041">
                  <c:v>353.87760416666669</c:v>
                </c:pt>
                <c:pt idx="137042">
                  <c:v>353.88020833333331</c:v>
                </c:pt>
                <c:pt idx="137043">
                  <c:v>353.8828125</c:v>
                </c:pt>
                <c:pt idx="137044">
                  <c:v>353.88541666666669</c:v>
                </c:pt>
                <c:pt idx="137045">
                  <c:v>353.88802083333331</c:v>
                </c:pt>
                <c:pt idx="137046">
                  <c:v>353.890625</c:v>
                </c:pt>
                <c:pt idx="137047">
                  <c:v>353.89322916666669</c:v>
                </c:pt>
                <c:pt idx="137048">
                  <c:v>353.89583333333331</c:v>
                </c:pt>
                <c:pt idx="137049">
                  <c:v>353.8984375</c:v>
                </c:pt>
                <c:pt idx="137050">
                  <c:v>353.90104166666669</c:v>
                </c:pt>
                <c:pt idx="137051">
                  <c:v>353.90364583333331</c:v>
                </c:pt>
                <c:pt idx="137052">
                  <c:v>353.90625</c:v>
                </c:pt>
                <c:pt idx="137053">
                  <c:v>353.90885416666669</c:v>
                </c:pt>
                <c:pt idx="137054">
                  <c:v>353.91145833333331</c:v>
                </c:pt>
                <c:pt idx="137055">
                  <c:v>353.9140625</c:v>
                </c:pt>
                <c:pt idx="137056">
                  <c:v>353.91666666666669</c:v>
                </c:pt>
                <c:pt idx="137057">
                  <c:v>353.91927083333331</c:v>
                </c:pt>
                <c:pt idx="137058">
                  <c:v>353.921875</c:v>
                </c:pt>
                <c:pt idx="137059">
                  <c:v>353.92447916666669</c:v>
                </c:pt>
                <c:pt idx="137060">
                  <c:v>353.92708333333331</c:v>
                </c:pt>
                <c:pt idx="137061">
                  <c:v>353.9296875</c:v>
                </c:pt>
                <c:pt idx="137062">
                  <c:v>353.93229166666669</c:v>
                </c:pt>
                <c:pt idx="137063">
                  <c:v>353.93489583333331</c:v>
                </c:pt>
                <c:pt idx="137064">
                  <c:v>353.9375</c:v>
                </c:pt>
                <c:pt idx="137065">
                  <c:v>353.94010416666669</c:v>
                </c:pt>
                <c:pt idx="137066">
                  <c:v>353.94270833333331</c:v>
                </c:pt>
                <c:pt idx="137067">
                  <c:v>353.9453125</c:v>
                </c:pt>
                <c:pt idx="137068">
                  <c:v>353.94791666666669</c:v>
                </c:pt>
                <c:pt idx="137069">
                  <c:v>353.95052083333331</c:v>
                </c:pt>
                <c:pt idx="137070">
                  <c:v>353.953125</c:v>
                </c:pt>
                <c:pt idx="137071">
                  <c:v>353.95572916666669</c:v>
                </c:pt>
                <c:pt idx="137072">
                  <c:v>353.95833333333331</c:v>
                </c:pt>
                <c:pt idx="137073">
                  <c:v>353.9609375</c:v>
                </c:pt>
                <c:pt idx="137074">
                  <c:v>353.96354166666669</c:v>
                </c:pt>
                <c:pt idx="137075">
                  <c:v>353.96614583333331</c:v>
                </c:pt>
                <c:pt idx="137076">
                  <c:v>353.96875</c:v>
                </c:pt>
                <c:pt idx="137077">
                  <c:v>353.97135416666669</c:v>
                </c:pt>
                <c:pt idx="137078">
                  <c:v>353.97395833333331</c:v>
                </c:pt>
                <c:pt idx="137079">
                  <c:v>353.9765625</c:v>
                </c:pt>
                <c:pt idx="137080">
                  <c:v>353.97916666666669</c:v>
                </c:pt>
                <c:pt idx="137081">
                  <c:v>353.98177083333331</c:v>
                </c:pt>
                <c:pt idx="137082">
                  <c:v>353.984375</c:v>
                </c:pt>
                <c:pt idx="137083">
                  <c:v>353.98697916666669</c:v>
                </c:pt>
                <c:pt idx="137084">
                  <c:v>353.98958333333331</c:v>
                </c:pt>
                <c:pt idx="137085">
                  <c:v>353.9921875</c:v>
                </c:pt>
                <c:pt idx="137086">
                  <c:v>353.99479166666669</c:v>
                </c:pt>
                <c:pt idx="137087">
                  <c:v>353.99739583333331</c:v>
                </c:pt>
                <c:pt idx="137088">
                  <c:v>354</c:v>
                </c:pt>
                <c:pt idx="137089">
                  <c:v>354.00260416666669</c:v>
                </c:pt>
                <c:pt idx="137090">
                  <c:v>354.00520833333331</c:v>
                </c:pt>
                <c:pt idx="137091">
                  <c:v>354.0078125</c:v>
                </c:pt>
                <c:pt idx="137092">
                  <c:v>354.01041666666669</c:v>
                </c:pt>
                <c:pt idx="137093">
                  <c:v>354.01302083333331</c:v>
                </c:pt>
                <c:pt idx="137094">
                  <c:v>354.015625</c:v>
                </c:pt>
                <c:pt idx="137095">
                  <c:v>354.01822916666669</c:v>
                </c:pt>
                <c:pt idx="137096">
                  <c:v>354.02083333333331</c:v>
                </c:pt>
                <c:pt idx="137097">
                  <c:v>354.0234375</c:v>
                </c:pt>
                <c:pt idx="137098">
                  <c:v>354.02604166666669</c:v>
                </c:pt>
                <c:pt idx="137099">
                  <c:v>354.02864583333331</c:v>
                </c:pt>
                <c:pt idx="137100">
                  <c:v>354.03125</c:v>
                </c:pt>
                <c:pt idx="137101">
                  <c:v>354.03385416666669</c:v>
                </c:pt>
                <c:pt idx="137102">
                  <c:v>354.03645833333331</c:v>
                </c:pt>
                <c:pt idx="137103">
                  <c:v>354.0390625</c:v>
                </c:pt>
                <c:pt idx="137104">
                  <c:v>354.04166666666669</c:v>
                </c:pt>
                <c:pt idx="137105">
                  <c:v>354.04427083333331</c:v>
                </c:pt>
                <c:pt idx="137106">
                  <c:v>354.046875</c:v>
                </c:pt>
                <c:pt idx="137107">
                  <c:v>354.04947916666669</c:v>
                </c:pt>
                <c:pt idx="137108">
                  <c:v>354.05208333333331</c:v>
                </c:pt>
                <c:pt idx="137109">
                  <c:v>354.0546875</c:v>
                </c:pt>
                <c:pt idx="137110">
                  <c:v>354.05729166666669</c:v>
                </c:pt>
                <c:pt idx="137111">
                  <c:v>354.05989583333331</c:v>
                </c:pt>
                <c:pt idx="137112">
                  <c:v>354.0625</c:v>
                </c:pt>
                <c:pt idx="137113">
                  <c:v>354.06510416666669</c:v>
                </c:pt>
                <c:pt idx="137114">
                  <c:v>354.06770833333331</c:v>
                </c:pt>
                <c:pt idx="137115">
                  <c:v>354.0703125</c:v>
                </c:pt>
                <c:pt idx="137116">
                  <c:v>354.07291666666669</c:v>
                </c:pt>
                <c:pt idx="137117">
                  <c:v>354.07552083333331</c:v>
                </c:pt>
                <c:pt idx="137118">
                  <c:v>354.078125</c:v>
                </c:pt>
                <c:pt idx="137119">
                  <c:v>354.08072916666669</c:v>
                </c:pt>
                <c:pt idx="137120">
                  <c:v>354.08333333333331</c:v>
                </c:pt>
                <c:pt idx="137121">
                  <c:v>354.0859375</c:v>
                </c:pt>
                <c:pt idx="137122">
                  <c:v>354.08854166666669</c:v>
                </c:pt>
                <c:pt idx="137123">
                  <c:v>354.09114583333331</c:v>
                </c:pt>
                <c:pt idx="137124">
                  <c:v>354.09375</c:v>
                </c:pt>
                <c:pt idx="137125">
                  <c:v>354.09635416666669</c:v>
                </c:pt>
                <c:pt idx="137126">
                  <c:v>354.09895833333331</c:v>
                </c:pt>
                <c:pt idx="137127">
                  <c:v>354.1015625</c:v>
                </c:pt>
                <c:pt idx="137128">
                  <c:v>354.10416666666669</c:v>
                </c:pt>
                <c:pt idx="137129">
                  <c:v>354.10677083333331</c:v>
                </c:pt>
                <c:pt idx="137130">
                  <c:v>354.109375</c:v>
                </c:pt>
                <c:pt idx="137131">
                  <c:v>354.11197916666669</c:v>
                </c:pt>
                <c:pt idx="137132">
                  <c:v>354.11458333333331</c:v>
                </c:pt>
                <c:pt idx="137133">
                  <c:v>354.1171875</c:v>
                </c:pt>
                <c:pt idx="137134">
                  <c:v>354.11979166666669</c:v>
                </c:pt>
                <c:pt idx="137135">
                  <c:v>354.12239583333331</c:v>
                </c:pt>
                <c:pt idx="137136">
                  <c:v>354.125</c:v>
                </c:pt>
                <c:pt idx="137137">
                  <c:v>354.12760416666669</c:v>
                </c:pt>
                <c:pt idx="137138">
                  <c:v>354.13020833333331</c:v>
                </c:pt>
                <c:pt idx="137139">
                  <c:v>354.1328125</c:v>
                </c:pt>
                <c:pt idx="137140">
                  <c:v>354.13541666666669</c:v>
                </c:pt>
                <c:pt idx="137141">
                  <c:v>354.13802083333331</c:v>
                </c:pt>
                <c:pt idx="137142">
                  <c:v>354.140625</c:v>
                </c:pt>
                <c:pt idx="137143">
                  <c:v>354.14322916666669</c:v>
                </c:pt>
                <c:pt idx="137144">
                  <c:v>354.14583333333331</c:v>
                </c:pt>
                <c:pt idx="137145">
                  <c:v>354.1484375</c:v>
                </c:pt>
                <c:pt idx="137146">
                  <c:v>354.15104166666669</c:v>
                </c:pt>
                <c:pt idx="137147">
                  <c:v>354.15364583333331</c:v>
                </c:pt>
                <c:pt idx="137148">
                  <c:v>354.15625</c:v>
                </c:pt>
                <c:pt idx="137149">
                  <c:v>354.15885416666669</c:v>
                </c:pt>
                <c:pt idx="137150">
                  <c:v>354.16145833333331</c:v>
                </c:pt>
                <c:pt idx="137151">
                  <c:v>354.1640625</c:v>
                </c:pt>
                <c:pt idx="137152">
                  <c:v>354.16666666666669</c:v>
                </c:pt>
                <c:pt idx="137153">
                  <c:v>354.16927083333331</c:v>
                </c:pt>
                <c:pt idx="137154">
                  <c:v>354.171875</c:v>
                </c:pt>
                <c:pt idx="137155">
                  <c:v>354.17447916666669</c:v>
                </c:pt>
                <c:pt idx="137156">
                  <c:v>354.17708333333331</c:v>
                </c:pt>
                <c:pt idx="137157">
                  <c:v>354.1796875</c:v>
                </c:pt>
                <c:pt idx="137158">
                  <c:v>354.18229166666669</c:v>
                </c:pt>
                <c:pt idx="137159">
                  <c:v>354.18489583333331</c:v>
                </c:pt>
                <c:pt idx="137160">
                  <c:v>354.1875</c:v>
                </c:pt>
                <c:pt idx="137161">
                  <c:v>354.19010416666669</c:v>
                </c:pt>
                <c:pt idx="137162">
                  <c:v>354.19270833333331</c:v>
                </c:pt>
                <c:pt idx="137163">
                  <c:v>354.1953125</c:v>
                </c:pt>
                <c:pt idx="137164">
                  <c:v>354.19791666666669</c:v>
                </c:pt>
                <c:pt idx="137165">
                  <c:v>354.20052083333331</c:v>
                </c:pt>
                <c:pt idx="137166">
                  <c:v>354.203125</c:v>
                </c:pt>
                <c:pt idx="137167">
                  <c:v>354.20572916666669</c:v>
                </c:pt>
                <c:pt idx="137168">
                  <c:v>354.20833333333331</c:v>
                </c:pt>
                <c:pt idx="137169">
                  <c:v>354.2109375</c:v>
                </c:pt>
                <c:pt idx="137170">
                  <c:v>354.21354166666669</c:v>
                </c:pt>
                <c:pt idx="137171">
                  <c:v>354.21614583333331</c:v>
                </c:pt>
                <c:pt idx="137172">
                  <c:v>354.21875</c:v>
                </c:pt>
                <c:pt idx="137173">
                  <c:v>354.22135416666669</c:v>
                </c:pt>
                <c:pt idx="137174">
                  <c:v>354.22395833333331</c:v>
                </c:pt>
                <c:pt idx="137175">
                  <c:v>354.2265625</c:v>
                </c:pt>
                <c:pt idx="137176">
                  <c:v>354.22916666666669</c:v>
                </c:pt>
                <c:pt idx="137177">
                  <c:v>354.23177083333331</c:v>
                </c:pt>
                <c:pt idx="137178">
                  <c:v>354.234375</c:v>
                </c:pt>
                <c:pt idx="137179">
                  <c:v>354.23697916666669</c:v>
                </c:pt>
                <c:pt idx="137180">
                  <c:v>354.23958333333331</c:v>
                </c:pt>
                <c:pt idx="137181">
                  <c:v>354.2421875</c:v>
                </c:pt>
                <c:pt idx="137182">
                  <c:v>354.24479166666669</c:v>
                </c:pt>
                <c:pt idx="137183">
                  <c:v>354.24739583333331</c:v>
                </c:pt>
                <c:pt idx="137184">
                  <c:v>354.25</c:v>
                </c:pt>
                <c:pt idx="137185">
                  <c:v>354.25260416666669</c:v>
                </c:pt>
                <c:pt idx="137186">
                  <c:v>354.25520833333331</c:v>
                </c:pt>
                <c:pt idx="137187">
                  <c:v>354.2578125</c:v>
                </c:pt>
                <c:pt idx="137188">
                  <c:v>354.26041666666669</c:v>
                </c:pt>
                <c:pt idx="137189">
                  <c:v>354.26302083333331</c:v>
                </c:pt>
                <c:pt idx="137190">
                  <c:v>354.265625</c:v>
                </c:pt>
                <c:pt idx="137191">
                  <c:v>354.26822916666669</c:v>
                </c:pt>
                <c:pt idx="137192">
                  <c:v>354.27083333333331</c:v>
                </c:pt>
                <c:pt idx="137193">
                  <c:v>354.2734375</c:v>
                </c:pt>
                <c:pt idx="137194">
                  <c:v>354.27604166666669</c:v>
                </c:pt>
                <c:pt idx="137195">
                  <c:v>354.27864583333331</c:v>
                </c:pt>
                <c:pt idx="137196">
                  <c:v>354.28125</c:v>
                </c:pt>
                <c:pt idx="137197">
                  <c:v>354.28385416666669</c:v>
                </c:pt>
                <c:pt idx="137198">
                  <c:v>354.28645833333331</c:v>
                </c:pt>
                <c:pt idx="137199">
                  <c:v>354.2890625</c:v>
                </c:pt>
                <c:pt idx="137200">
                  <c:v>354.29166666666669</c:v>
                </c:pt>
                <c:pt idx="137201">
                  <c:v>354.29427083333331</c:v>
                </c:pt>
                <c:pt idx="137202">
                  <c:v>354.296875</c:v>
                </c:pt>
                <c:pt idx="137203">
                  <c:v>354.29947916666669</c:v>
                </c:pt>
                <c:pt idx="137204">
                  <c:v>354.30208333333331</c:v>
                </c:pt>
                <c:pt idx="137205">
                  <c:v>354.3046875</c:v>
                </c:pt>
                <c:pt idx="137206">
                  <c:v>354.30729166666669</c:v>
                </c:pt>
                <c:pt idx="137207">
                  <c:v>354.30989583333331</c:v>
                </c:pt>
                <c:pt idx="137208">
                  <c:v>354.3125</c:v>
                </c:pt>
                <c:pt idx="137209">
                  <c:v>354.31510416666669</c:v>
                </c:pt>
                <c:pt idx="137210">
                  <c:v>354.31770833333331</c:v>
                </c:pt>
                <c:pt idx="137211">
                  <c:v>354.3203125</c:v>
                </c:pt>
                <c:pt idx="137212">
                  <c:v>354.32291666666669</c:v>
                </c:pt>
                <c:pt idx="137213">
                  <c:v>354.32552083333331</c:v>
                </c:pt>
                <c:pt idx="137214">
                  <c:v>354.328125</c:v>
                </c:pt>
                <c:pt idx="137215">
                  <c:v>354.33072916666669</c:v>
                </c:pt>
                <c:pt idx="137216">
                  <c:v>354.33333333333331</c:v>
                </c:pt>
                <c:pt idx="137217">
                  <c:v>354.3359375</c:v>
                </c:pt>
                <c:pt idx="137218">
                  <c:v>354.33854166666669</c:v>
                </c:pt>
                <c:pt idx="137219">
                  <c:v>354.34114583333331</c:v>
                </c:pt>
                <c:pt idx="137220">
                  <c:v>354.34375</c:v>
                </c:pt>
                <c:pt idx="137221">
                  <c:v>354.34635416666669</c:v>
                </c:pt>
                <c:pt idx="137222">
                  <c:v>354.34895833333331</c:v>
                </c:pt>
                <c:pt idx="137223">
                  <c:v>354.3515625</c:v>
                </c:pt>
                <c:pt idx="137224">
                  <c:v>354.35416666666669</c:v>
                </c:pt>
                <c:pt idx="137225">
                  <c:v>354.35677083333331</c:v>
                </c:pt>
                <c:pt idx="137226">
                  <c:v>354.359375</c:v>
                </c:pt>
                <c:pt idx="137227">
                  <c:v>354.36197916666669</c:v>
                </c:pt>
                <c:pt idx="137228">
                  <c:v>354.36458333333331</c:v>
                </c:pt>
                <c:pt idx="137229">
                  <c:v>354.3671875</c:v>
                </c:pt>
                <c:pt idx="137230">
                  <c:v>354.36979166666669</c:v>
                </c:pt>
                <c:pt idx="137231">
                  <c:v>354.37239583333331</c:v>
                </c:pt>
                <c:pt idx="137232">
                  <c:v>354.375</c:v>
                </c:pt>
                <c:pt idx="137233">
                  <c:v>354.37760416666669</c:v>
                </c:pt>
                <c:pt idx="137234">
                  <c:v>354.38020833333331</c:v>
                </c:pt>
                <c:pt idx="137235">
                  <c:v>354.3828125</c:v>
                </c:pt>
                <c:pt idx="137236">
                  <c:v>354.38541666666669</c:v>
                </c:pt>
                <c:pt idx="137237">
                  <c:v>354.38802083333331</c:v>
                </c:pt>
                <c:pt idx="137238">
                  <c:v>354.390625</c:v>
                </c:pt>
                <c:pt idx="137239">
                  <c:v>354.39322916666669</c:v>
                </c:pt>
                <c:pt idx="137240">
                  <c:v>354.39583333333331</c:v>
                </c:pt>
                <c:pt idx="137241">
                  <c:v>354.3984375</c:v>
                </c:pt>
                <c:pt idx="137242">
                  <c:v>354.40104166666669</c:v>
                </c:pt>
                <c:pt idx="137243">
                  <c:v>354.40364583333331</c:v>
                </c:pt>
                <c:pt idx="137244">
                  <c:v>354.40625</c:v>
                </c:pt>
                <c:pt idx="137245">
                  <c:v>354.40885416666669</c:v>
                </c:pt>
                <c:pt idx="137246">
                  <c:v>354.41145833333331</c:v>
                </c:pt>
                <c:pt idx="137247">
                  <c:v>354.4140625</c:v>
                </c:pt>
                <c:pt idx="137248">
                  <c:v>354.41666666666669</c:v>
                </c:pt>
                <c:pt idx="137249">
                  <c:v>354.41927083333331</c:v>
                </c:pt>
                <c:pt idx="137250">
                  <c:v>354.421875</c:v>
                </c:pt>
                <c:pt idx="137251">
                  <c:v>354.42447916666669</c:v>
                </c:pt>
                <c:pt idx="137252">
                  <c:v>354.42708333333331</c:v>
                </c:pt>
                <c:pt idx="137253">
                  <c:v>354.4296875</c:v>
                </c:pt>
                <c:pt idx="137254">
                  <c:v>354.43229166666669</c:v>
                </c:pt>
                <c:pt idx="137255">
                  <c:v>354.43489583333331</c:v>
                </c:pt>
                <c:pt idx="137256">
                  <c:v>354.4375</c:v>
                </c:pt>
                <c:pt idx="137257">
                  <c:v>354.44010416666669</c:v>
                </c:pt>
                <c:pt idx="137258">
                  <c:v>354.44270833333331</c:v>
                </c:pt>
                <c:pt idx="137259">
                  <c:v>354.4453125</c:v>
                </c:pt>
                <c:pt idx="137260">
                  <c:v>354.44791666666669</c:v>
                </c:pt>
                <c:pt idx="137261">
                  <c:v>354.45052083333331</c:v>
                </c:pt>
                <c:pt idx="137262">
                  <c:v>354.453125</c:v>
                </c:pt>
                <c:pt idx="137263">
                  <c:v>354.45572916666669</c:v>
                </c:pt>
                <c:pt idx="137264">
                  <c:v>354.45833333333331</c:v>
                </c:pt>
                <c:pt idx="137265">
                  <c:v>354.4609375</c:v>
                </c:pt>
                <c:pt idx="137266">
                  <c:v>354.46354166666669</c:v>
                </c:pt>
                <c:pt idx="137267">
                  <c:v>354.46614583333331</c:v>
                </c:pt>
                <c:pt idx="137268">
                  <c:v>354.46875</c:v>
                </c:pt>
                <c:pt idx="137269">
                  <c:v>354.47135416666669</c:v>
                </c:pt>
                <c:pt idx="137270">
                  <c:v>354.47395833333331</c:v>
                </c:pt>
                <c:pt idx="137271">
                  <c:v>354.4765625</c:v>
                </c:pt>
                <c:pt idx="137272">
                  <c:v>354.47916666666669</c:v>
                </c:pt>
                <c:pt idx="137273">
                  <c:v>354.48177083333331</c:v>
                </c:pt>
                <c:pt idx="137274">
                  <c:v>354.484375</c:v>
                </c:pt>
                <c:pt idx="137275">
                  <c:v>354.48697916666669</c:v>
                </c:pt>
                <c:pt idx="137276">
                  <c:v>354.48958333333331</c:v>
                </c:pt>
                <c:pt idx="137277">
                  <c:v>354.4921875</c:v>
                </c:pt>
                <c:pt idx="137278">
                  <c:v>354.49479166666669</c:v>
                </c:pt>
                <c:pt idx="137279">
                  <c:v>354.49739583333331</c:v>
                </c:pt>
                <c:pt idx="137280">
                  <c:v>354.5</c:v>
                </c:pt>
                <c:pt idx="137281">
                  <c:v>354.50260416666669</c:v>
                </c:pt>
                <c:pt idx="137282">
                  <c:v>354.50520833333331</c:v>
                </c:pt>
                <c:pt idx="137283">
                  <c:v>354.5078125</c:v>
                </c:pt>
                <c:pt idx="137284">
                  <c:v>354.51041666666669</c:v>
                </c:pt>
                <c:pt idx="137285">
                  <c:v>354.51302083333331</c:v>
                </c:pt>
                <c:pt idx="137286">
                  <c:v>354.515625</c:v>
                </c:pt>
                <c:pt idx="137287">
                  <c:v>354.51822916666669</c:v>
                </c:pt>
                <c:pt idx="137288">
                  <c:v>354.52083333333331</c:v>
                </c:pt>
                <c:pt idx="137289">
                  <c:v>354.5234375</c:v>
                </c:pt>
                <c:pt idx="137290">
                  <c:v>354.52604166666669</c:v>
                </c:pt>
                <c:pt idx="137291">
                  <c:v>354.52864583333331</c:v>
                </c:pt>
                <c:pt idx="137292">
                  <c:v>354.53125</c:v>
                </c:pt>
                <c:pt idx="137293">
                  <c:v>354.53385416666669</c:v>
                </c:pt>
                <c:pt idx="137294">
                  <c:v>354.53645833333331</c:v>
                </c:pt>
                <c:pt idx="137295">
                  <c:v>354.5390625</c:v>
                </c:pt>
                <c:pt idx="137296">
                  <c:v>354.54166666666669</c:v>
                </c:pt>
                <c:pt idx="137297">
                  <c:v>354.54427083333331</c:v>
                </c:pt>
                <c:pt idx="137298">
                  <c:v>354.546875</c:v>
                </c:pt>
                <c:pt idx="137299">
                  <c:v>354.54947916666669</c:v>
                </c:pt>
                <c:pt idx="137300">
                  <c:v>354.55208333333331</c:v>
                </c:pt>
                <c:pt idx="137301">
                  <c:v>354.5546875</c:v>
                </c:pt>
                <c:pt idx="137302">
                  <c:v>354.55729166666669</c:v>
                </c:pt>
                <c:pt idx="137303">
                  <c:v>354.55989583333331</c:v>
                </c:pt>
                <c:pt idx="137304">
                  <c:v>354.5625</c:v>
                </c:pt>
                <c:pt idx="137305">
                  <c:v>354.56510416666669</c:v>
                </c:pt>
                <c:pt idx="137306">
                  <c:v>354.56770833333331</c:v>
                </c:pt>
                <c:pt idx="137307">
                  <c:v>354.5703125</c:v>
                </c:pt>
                <c:pt idx="137308">
                  <c:v>354.57291666666669</c:v>
                </c:pt>
                <c:pt idx="137309">
                  <c:v>354.57552083333331</c:v>
                </c:pt>
                <c:pt idx="137310">
                  <c:v>354.578125</c:v>
                </c:pt>
                <c:pt idx="137311">
                  <c:v>354.58072916666669</c:v>
                </c:pt>
                <c:pt idx="137312">
                  <c:v>354.58333333333331</c:v>
                </c:pt>
                <c:pt idx="137313">
                  <c:v>354.5859375</c:v>
                </c:pt>
                <c:pt idx="137314">
                  <c:v>354.58854166666669</c:v>
                </c:pt>
                <c:pt idx="137315">
                  <c:v>354.59114583333331</c:v>
                </c:pt>
                <c:pt idx="137316">
                  <c:v>354.59375</c:v>
                </c:pt>
                <c:pt idx="137317">
                  <c:v>354.59635416666669</c:v>
                </c:pt>
                <c:pt idx="137318">
                  <c:v>354.59895833333331</c:v>
                </c:pt>
                <c:pt idx="137319">
                  <c:v>354.6015625</c:v>
                </c:pt>
                <c:pt idx="137320">
                  <c:v>354.60416666666669</c:v>
                </c:pt>
                <c:pt idx="137321">
                  <c:v>354.60677083333331</c:v>
                </c:pt>
                <c:pt idx="137322">
                  <c:v>354.609375</c:v>
                </c:pt>
                <c:pt idx="137323">
                  <c:v>354.61197916666669</c:v>
                </c:pt>
                <c:pt idx="137324">
                  <c:v>354.61458333333331</c:v>
                </c:pt>
                <c:pt idx="137325">
                  <c:v>354.6171875</c:v>
                </c:pt>
                <c:pt idx="137326">
                  <c:v>354.61979166666669</c:v>
                </c:pt>
                <c:pt idx="137327">
                  <c:v>354.62239583333331</c:v>
                </c:pt>
                <c:pt idx="137328">
                  <c:v>354.625</c:v>
                </c:pt>
                <c:pt idx="137329">
                  <c:v>354.62760416666669</c:v>
                </c:pt>
                <c:pt idx="137330">
                  <c:v>354.63020833333331</c:v>
                </c:pt>
                <c:pt idx="137331">
                  <c:v>354.6328125</c:v>
                </c:pt>
                <c:pt idx="137332">
                  <c:v>354.63541666666669</c:v>
                </c:pt>
                <c:pt idx="137333">
                  <c:v>354.63802083333331</c:v>
                </c:pt>
                <c:pt idx="137334">
                  <c:v>354.640625</c:v>
                </c:pt>
                <c:pt idx="137335">
                  <c:v>354.64322916666669</c:v>
                </c:pt>
                <c:pt idx="137336">
                  <c:v>354.64583333333331</c:v>
                </c:pt>
                <c:pt idx="137337">
                  <c:v>354.6484375</c:v>
                </c:pt>
                <c:pt idx="137338">
                  <c:v>354.65104166666669</c:v>
                </c:pt>
                <c:pt idx="137339">
                  <c:v>354.65364583333331</c:v>
                </c:pt>
                <c:pt idx="137340">
                  <c:v>354.65625</c:v>
                </c:pt>
                <c:pt idx="137341">
                  <c:v>354.65885416666669</c:v>
                </c:pt>
                <c:pt idx="137342">
                  <c:v>354.66145833333331</c:v>
                </c:pt>
                <c:pt idx="137343">
                  <c:v>354.6640625</c:v>
                </c:pt>
                <c:pt idx="137344">
                  <c:v>354.66666666666669</c:v>
                </c:pt>
                <c:pt idx="137345">
                  <c:v>354.66927083333331</c:v>
                </c:pt>
                <c:pt idx="137346">
                  <c:v>354.671875</c:v>
                </c:pt>
                <c:pt idx="137347">
                  <c:v>354.67447916666669</c:v>
                </c:pt>
                <c:pt idx="137348">
                  <c:v>354.67708333333331</c:v>
                </c:pt>
                <c:pt idx="137349">
                  <c:v>354.6796875</c:v>
                </c:pt>
                <c:pt idx="137350">
                  <c:v>354.68229166666669</c:v>
                </c:pt>
                <c:pt idx="137351">
                  <c:v>354.68489583333331</c:v>
                </c:pt>
                <c:pt idx="137352">
                  <c:v>354.6875</c:v>
                </c:pt>
                <c:pt idx="137353">
                  <c:v>354.69010416666669</c:v>
                </c:pt>
                <c:pt idx="137354">
                  <c:v>354.69270833333331</c:v>
                </c:pt>
                <c:pt idx="137355">
                  <c:v>354.6953125</c:v>
                </c:pt>
                <c:pt idx="137356">
                  <c:v>354.69791666666669</c:v>
                </c:pt>
                <c:pt idx="137357">
                  <c:v>354.70052083333331</c:v>
                </c:pt>
                <c:pt idx="137358">
                  <c:v>354.703125</c:v>
                </c:pt>
                <c:pt idx="137359">
                  <c:v>354.70572916666669</c:v>
                </c:pt>
                <c:pt idx="137360">
                  <c:v>354.70833333333331</c:v>
                </c:pt>
                <c:pt idx="137361">
                  <c:v>354.7109375</c:v>
                </c:pt>
                <c:pt idx="137362">
                  <c:v>354.71354166666669</c:v>
                </c:pt>
                <c:pt idx="137363">
                  <c:v>354.71614583333331</c:v>
                </c:pt>
                <c:pt idx="137364">
                  <c:v>354.71875</c:v>
                </c:pt>
                <c:pt idx="137365">
                  <c:v>354.72135416666669</c:v>
                </c:pt>
                <c:pt idx="137366">
                  <c:v>354.72395833333331</c:v>
                </c:pt>
                <c:pt idx="137367">
                  <c:v>354.7265625</c:v>
                </c:pt>
                <c:pt idx="137368">
                  <c:v>354.72916666666669</c:v>
                </c:pt>
                <c:pt idx="137369">
                  <c:v>354.73177083333331</c:v>
                </c:pt>
                <c:pt idx="137370">
                  <c:v>354.734375</c:v>
                </c:pt>
                <c:pt idx="137371">
                  <c:v>354.73697916666669</c:v>
                </c:pt>
                <c:pt idx="137372">
                  <c:v>354.73958333333331</c:v>
                </c:pt>
                <c:pt idx="137373">
                  <c:v>354.7421875</c:v>
                </c:pt>
                <c:pt idx="137374">
                  <c:v>354.74479166666669</c:v>
                </c:pt>
                <c:pt idx="137375">
                  <c:v>354.74739583333331</c:v>
                </c:pt>
                <c:pt idx="137376">
                  <c:v>354.75</c:v>
                </c:pt>
                <c:pt idx="137377">
                  <c:v>354.75260416666669</c:v>
                </c:pt>
                <c:pt idx="137378">
                  <c:v>354.75520833333331</c:v>
                </c:pt>
                <c:pt idx="137379">
                  <c:v>354.7578125</c:v>
                </c:pt>
                <c:pt idx="137380">
                  <c:v>354.76041666666669</c:v>
                </c:pt>
                <c:pt idx="137381">
                  <c:v>354.76302083333331</c:v>
                </c:pt>
                <c:pt idx="137382">
                  <c:v>354.765625</c:v>
                </c:pt>
                <c:pt idx="137383">
                  <c:v>354.76822916666669</c:v>
                </c:pt>
                <c:pt idx="137384">
                  <c:v>354.77083333333331</c:v>
                </c:pt>
                <c:pt idx="137385">
                  <c:v>354.7734375</c:v>
                </c:pt>
                <c:pt idx="137386">
                  <c:v>354.77604166666669</c:v>
                </c:pt>
                <c:pt idx="137387">
                  <c:v>354.77864583333331</c:v>
                </c:pt>
                <c:pt idx="137388">
                  <c:v>354.78125</c:v>
                </c:pt>
                <c:pt idx="137389">
                  <c:v>354.78385416666669</c:v>
                </c:pt>
                <c:pt idx="137390">
                  <c:v>354.78645833333331</c:v>
                </c:pt>
                <c:pt idx="137391">
                  <c:v>354.7890625</c:v>
                </c:pt>
                <c:pt idx="137392">
                  <c:v>354.79166666666669</c:v>
                </c:pt>
                <c:pt idx="137393">
                  <c:v>354.79427083333331</c:v>
                </c:pt>
                <c:pt idx="137394">
                  <c:v>354.796875</c:v>
                </c:pt>
                <c:pt idx="137395">
                  <c:v>354.79947916666669</c:v>
                </c:pt>
                <c:pt idx="137396">
                  <c:v>354.80208333333331</c:v>
                </c:pt>
                <c:pt idx="137397">
                  <c:v>354.8046875</c:v>
                </c:pt>
                <c:pt idx="137398">
                  <c:v>354.80729166666669</c:v>
                </c:pt>
                <c:pt idx="137399">
                  <c:v>354.80989583333331</c:v>
                </c:pt>
                <c:pt idx="137400">
                  <c:v>354.8125</c:v>
                </c:pt>
                <c:pt idx="137401">
                  <c:v>354.81510416666669</c:v>
                </c:pt>
                <c:pt idx="137402">
                  <c:v>354.81770833333331</c:v>
                </c:pt>
                <c:pt idx="137403">
                  <c:v>354.8203125</c:v>
                </c:pt>
                <c:pt idx="137404">
                  <c:v>354.82291666666669</c:v>
                </c:pt>
                <c:pt idx="137405">
                  <c:v>354.82552083333331</c:v>
                </c:pt>
                <c:pt idx="137406">
                  <c:v>354.828125</c:v>
                </c:pt>
                <c:pt idx="137407">
                  <c:v>354.83072916666669</c:v>
                </c:pt>
                <c:pt idx="137408">
                  <c:v>354.83333333333331</c:v>
                </c:pt>
                <c:pt idx="137409">
                  <c:v>354.8359375</c:v>
                </c:pt>
                <c:pt idx="137410">
                  <c:v>354.83854166666669</c:v>
                </c:pt>
                <c:pt idx="137411">
                  <c:v>354.84114583333331</c:v>
                </c:pt>
                <c:pt idx="137412">
                  <c:v>354.84375</c:v>
                </c:pt>
                <c:pt idx="137413">
                  <c:v>354.84635416666669</c:v>
                </c:pt>
                <c:pt idx="137414">
                  <c:v>354.84895833333331</c:v>
                </c:pt>
                <c:pt idx="137415">
                  <c:v>354.8515625</c:v>
                </c:pt>
                <c:pt idx="137416">
                  <c:v>354.85416666666669</c:v>
                </c:pt>
                <c:pt idx="137417">
                  <c:v>354.85677083333331</c:v>
                </c:pt>
                <c:pt idx="137418">
                  <c:v>354.859375</c:v>
                </c:pt>
                <c:pt idx="137419">
                  <c:v>354.86197916666669</c:v>
                </c:pt>
                <c:pt idx="137420">
                  <c:v>354.86458333333331</c:v>
                </c:pt>
                <c:pt idx="137421">
                  <c:v>354.8671875</c:v>
                </c:pt>
                <c:pt idx="137422">
                  <c:v>354.86979166666669</c:v>
                </c:pt>
                <c:pt idx="137423">
                  <c:v>354.87239583333331</c:v>
                </c:pt>
                <c:pt idx="137424">
                  <c:v>354.875</c:v>
                </c:pt>
                <c:pt idx="137425">
                  <c:v>354.87760416666669</c:v>
                </c:pt>
                <c:pt idx="137426">
                  <c:v>354.88020833333331</c:v>
                </c:pt>
                <c:pt idx="137427">
                  <c:v>354.8828125</c:v>
                </c:pt>
                <c:pt idx="137428">
                  <c:v>354.88541666666669</c:v>
                </c:pt>
                <c:pt idx="137429">
                  <c:v>354.88802083333331</c:v>
                </c:pt>
                <c:pt idx="137430">
                  <c:v>354.890625</c:v>
                </c:pt>
                <c:pt idx="137431">
                  <c:v>354.89322916666669</c:v>
                </c:pt>
                <c:pt idx="137432">
                  <c:v>354.89583333333331</c:v>
                </c:pt>
                <c:pt idx="137433">
                  <c:v>354.8984375</c:v>
                </c:pt>
                <c:pt idx="137434">
                  <c:v>354.90104166666669</c:v>
                </c:pt>
                <c:pt idx="137435">
                  <c:v>354.90364583333331</c:v>
                </c:pt>
                <c:pt idx="137436">
                  <c:v>354.90625</c:v>
                </c:pt>
                <c:pt idx="137437">
                  <c:v>354.90885416666669</c:v>
                </c:pt>
                <c:pt idx="137438">
                  <c:v>354.91145833333331</c:v>
                </c:pt>
                <c:pt idx="137439">
                  <c:v>354.9140625</c:v>
                </c:pt>
                <c:pt idx="137440">
                  <c:v>354.91666666666669</c:v>
                </c:pt>
                <c:pt idx="137441">
                  <c:v>354.91927083333331</c:v>
                </c:pt>
                <c:pt idx="137442">
                  <c:v>354.921875</c:v>
                </c:pt>
                <c:pt idx="137443">
                  <c:v>354.92447916666669</c:v>
                </c:pt>
                <c:pt idx="137444">
                  <c:v>354.92708333333331</c:v>
                </c:pt>
                <c:pt idx="137445">
                  <c:v>354.9296875</c:v>
                </c:pt>
                <c:pt idx="137446">
                  <c:v>354.93229166666669</c:v>
                </c:pt>
                <c:pt idx="137447">
                  <c:v>354.93489583333331</c:v>
                </c:pt>
                <c:pt idx="137448">
                  <c:v>354.9375</c:v>
                </c:pt>
                <c:pt idx="137449">
                  <c:v>354.94010416666669</c:v>
                </c:pt>
                <c:pt idx="137450">
                  <c:v>354.94270833333331</c:v>
                </c:pt>
                <c:pt idx="137451">
                  <c:v>354.9453125</c:v>
                </c:pt>
                <c:pt idx="137452">
                  <c:v>354.94791666666669</c:v>
                </c:pt>
                <c:pt idx="137453">
                  <c:v>354.95052083333331</c:v>
                </c:pt>
                <c:pt idx="137454">
                  <c:v>354.953125</c:v>
                </c:pt>
                <c:pt idx="137455">
                  <c:v>354.95572916666669</c:v>
                </c:pt>
                <c:pt idx="137456">
                  <c:v>354.95833333333331</c:v>
                </c:pt>
                <c:pt idx="137457">
                  <c:v>354.9609375</c:v>
                </c:pt>
                <c:pt idx="137458">
                  <c:v>354.96354166666669</c:v>
                </c:pt>
                <c:pt idx="137459">
                  <c:v>354.96614583333331</c:v>
                </c:pt>
                <c:pt idx="137460">
                  <c:v>354.96875</c:v>
                </c:pt>
                <c:pt idx="137461">
                  <c:v>354.97135416666669</c:v>
                </c:pt>
                <c:pt idx="137462">
                  <c:v>354.97395833333331</c:v>
                </c:pt>
                <c:pt idx="137463">
                  <c:v>354.9765625</c:v>
                </c:pt>
                <c:pt idx="137464">
                  <c:v>354.97916666666669</c:v>
                </c:pt>
                <c:pt idx="137465">
                  <c:v>354.98177083333331</c:v>
                </c:pt>
                <c:pt idx="137466">
                  <c:v>354.984375</c:v>
                </c:pt>
                <c:pt idx="137467">
                  <c:v>354.98697916666669</c:v>
                </c:pt>
                <c:pt idx="137468">
                  <c:v>354.98958333333331</c:v>
                </c:pt>
                <c:pt idx="137469">
                  <c:v>354.9921875</c:v>
                </c:pt>
                <c:pt idx="137470">
                  <c:v>354.99479166666669</c:v>
                </c:pt>
                <c:pt idx="137471">
                  <c:v>354.99739583333331</c:v>
                </c:pt>
                <c:pt idx="137472">
                  <c:v>355</c:v>
                </c:pt>
                <c:pt idx="137473">
                  <c:v>355.00260416666669</c:v>
                </c:pt>
                <c:pt idx="137474">
                  <c:v>355.00520833333331</c:v>
                </c:pt>
                <c:pt idx="137475">
                  <c:v>355.0078125</c:v>
                </c:pt>
                <c:pt idx="137476">
                  <c:v>355.01041666666669</c:v>
                </c:pt>
                <c:pt idx="137477">
                  <c:v>355.01302083333331</c:v>
                </c:pt>
                <c:pt idx="137478">
                  <c:v>355.015625</c:v>
                </c:pt>
                <c:pt idx="137479">
                  <c:v>355.01822916666669</c:v>
                </c:pt>
                <c:pt idx="137480">
                  <c:v>355.02083333333331</c:v>
                </c:pt>
                <c:pt idx="137481">
                  <c:v>355.0234375</c:v>
                </c:pt>
                <c:pt idx="137482">
                  <c:v>355.02604166666669</c:v>
                </c:pt>
                <c:pt idx="137483">
                  <c:v>355.02864583333331</c:v>
                </c:pt>
                <c:pt idx="137484">
                  <c:v>355.03125</c:v>
                </c:pt>
                <c:pt idx="137485">
                  <c:v>355.03385416666669</c:v>
                </c:pt>
                <c:pt idx="137486">
                  <c:v>355.03645833333331</c:v>
                </c:pt>
                <c:pt idx="137487">
                  <c:v>355.0390625</c:v>
                </c:pt>
                <c:pt idx="137488">
                  <c:v>355.04166666666669</c:v>
                </c:pt>
                <c:pt idx="137489">
                  <c:v>355.04427083333331</c:v>
                </c:pt>
                <c:pt idx="137490">
                  <c:v>355.046875</c:v>
                </c:pt>
                <c:pt idx="137491">
                  <c:v>355.04947916666669</c:v>
                </c:pt>
                <c:pt idx="137492">
                  <c:v>355.05208333333331</c:v>
                </c:pt>
                <c:pt idx="137493">
                  <c:v>355.0546875</c:v>
                </c:pt>
                <c:pt idx="137494">
                  <c:v>355.05729166666669</c:v>
                </c:pt>
                <c:pt idx="137495">
                  <c:v>355.05989583333331</c:v>
                </c:pt>
                <c:pt idx="137496">
                  <c:v>355.0625</c:v>
                </c:pt>
                <c:pt idx="137497">
                  <c:v>355.06510416666669</c:v>
                </c:pt>
                <c:pt idx="137498">
                  <c:v>355.06770833333331</c:v>
                </c:pt>
                <c:pt idx="137499">
                  <c:v>355.0703125</c:v>
                </c:pt>
                <c:pt idx="137500">
                  <c:v>355.07291666666669</c:v>
                </c:pt>
                <c:pt idx="137501">
                  <c:v>355.07552083333331</c:v>
                </c:pt>
                <c:pt idx="137502">
                  <c:v>355.078125</c:v>
                </c:pt>
                <c:pt idx="137503">
                  <c:v>355.08072916666669</c:v>
                </c:pt>
                <c:pt idx="137504">
                  <c:v>355.08333333333331</c:v>
                </c:pt>
                <c:pt idx="137505">
                  <c:v>355.0859375</c:v>
                </c:pt>
                <c:pt idx="137506">
                  <c:v>355.08854166666669</c:v>
                </c:pt>
                <c:pt idx="137507">
                  <c:v>355.09114583333331</c:v>
                </c:pt>
                <c:pt idx="137508">
                  <c:v>355.09375</c:v>
                </c:pt>
                <c:pt idx="137509">
                  <c:v>355.09635416666669</c:v>
                </c:pt>
                <c:pt idx="137510">
                  <c:v>355.09895833333331</c:v>
                </c:pt>
                <c:pt idx="137511">
                  <c:v>355.1015625</c:v>
                </c:pt>
                <c:pt idx="137512">
                  <c:v>355.10416666666669</c:v>
                </c:pt>
                <c:pt idx="137513">
                  <c:v>355.10677083333331</c:v>
                </c:pt>
                <c:pt idx="137514">
                  <c:v>355.109375</c:v>
                </c:pt>
                <c:pt idx="137515">
                  <c:v>355.11197916666669</c:v>
                </c:pt>
                <c:pt idx="137516">
                  <c:v>355.11458333333331</c:v>
                </c:pt>
                <c:pt idx="137517">
                  <c:v>355.1171875</c:v>
                </c:pt>
                <c:pt idx="137518">
                  <c:v>355.11979166666669</c:v>
                </c:pt>
                <c:pt idx="137519">
                  <c:v>355.12239583333331</c:v>
                </c:pt>
                <c:pt idx="137520">
                  <c:v>355.125</c:v>
                </c:pt>
                <c:pt idx="137521">
                  <c:v>355.12760416666669</c:v>
                </c:pt>
                <c:pt idx="137522">
                  <c:v>355.13020833333331</c:v>
                </c:pt>
                <c:pt idx="137523">
                  <c:v>355.1328125</c:v>
                </c:pt>
                <c:pt idx="137524">
                  <c:v>355.13541666666669</c:v>
                </c:pt>
                <c:pt idx="137525">
                  <c:v>355.13802083333331</c:v>
                </c:pt>
                <c:pt idx="137526">
                  <c:v>355.140625</c:v>
                </c:pt>
                <c:pt idx="137527">
                  <c:v>355.14322916666669</c:v>
                </c:pt>
                <c:pt idx="137528">
                  <c:v>355.14583333333331</c:v>
                </c:pt>
                <c:pt idx="137529">
                  <c:v>355.1484375</c:v>
                </c:pt>
                <c:pt idx="137530">
                  <c:v>355.15104166666669</c:v>
                </c:pt>
                <c:pt idx="137531">
                  <c:v>355.15364583333331</c:v>
                </c:pt>
                <c:pt idx="137532">
                  <c:v>355.15625</c:v>
                </c:pt>
                <c:pt idx="137533">
                  <c:v>355.15885416666669</c:v>
                </c:pt>
                <c:pt idx="137534">
                  <c:v>355.16145833333331</c:v>
                </c:pt>
                <c:pt idx="137535">
                  <c:v>355.1640625</c:v>
                </c:pt>
                <c:pt idx="137536">
                  <c:v>355.16666666666669</c:v>
                </c:pt>
                <c:pt idx="137537">
                  <c:v>355.16927083333331</c:v>
                </c:pt>
                <c:pt idx="137538">
                  <c:v>355.171875</c:v>
                </c:pt>
                <c:pt idx="137539">
                  <c:v>355.17447916666669</c:v>
                </c:pt>
                <c:pt idx="137540">
                  <c:v>355.17708333333331</c:v>
                </c:pt>
                <c:pt idx="137541">
                  <c:v>355.1796875</c:v>
                </c:pt>
                <c:pt idx="137542">
                  <c:v>355.18229166666669</c:v>
                </c:pt>
                <c:pt idx="137543">
                  <c:v>355.18489583333331</c:v>
                </c:pt>
                <c:pt idx="137544">
                  <c:v>355.1875</c:v>
                </c:pt>
                <c:pt idx="137545">
                  <c:v>355.19010416666669</c:v>
                </c:pt>
                <c:pt idx="137546">
                  <c:v>355.19270833333331</c:v>
                </c:pt>
                <c:pt idx="137547">
                  <c:v>355.1953125</c:v>
                </c:pt>
                <c:pt idx="137548">
                  <c:v>355.19791666666669</c:v>
                </c:pt>
                <c:pt idx="137549">
                  <c:v>355.20052083333331</c:v>
                </c:pt>
                <c:pt idx="137550">
                  <c:v>355.203125</c:v>
                </c:pt>
                <c:pt idx="137551">
                  <c:v>355.20572916666669</c:v>
                </c:pt>
                <c:pt idx="137552">
                  <c:v>355.20833333333331</c:v>
                </c:pt>
                <c:pt idx="137553">
                  <c:v>355.2109375</c:v>
                </c:pt>
                <c:pt idx="137554">
                  <c:v>355.21354166666669</c:v>
                </c:pt>
                <c:pt idx="137555">
                  <c:v>355.21614583333331</c:v>
                </c:pt>
                <c:pt idx="137556">
                  <c:v>355.21875</c:v>
                </c:pt>
                <c:pt idx="137557">
                  <c:v>355.22135416666669</c:v>
                </c:pt>
                <c:pt idx="137558">
                  <c:v>355.22395833333331</c:v>
                </c:pt>
                <c:pt idx="137559">
                  <c:v>355.2265625</c:v>
                </c:pt>
                <c:pt idx="137560">
                  <c:v>355.22916666666669</c:v>
                </c:pt>
                <c:pt idx="137561">
                  <c:v>355.23177083333331</c:v>
                </c:pt>
                <c:pt idx="137562">
                  <c:v>355.234375</c:v>
                </c:pt>
                <c:pt idx="137563">
                  <c:v>355.23697916666669</c:v>
                </c:pt>
                <c:pt idx="137564">
                  <c:v>355.23958333333331</c:v>
                </c:pt>
                <c:pt idx="137565">
                  <c:v>355.2421875</c:v>
                </c:pt>
                <c:pt idx="137566">
                  <c:v>355.24479166666669</c:v>
                </c:pt>
                <c:pt idx="137567">
                  <c:v>355.24739583333331</c:v>
                </c:pt>
                <c:pt idx="137568">
                  <c:v>355.25</c:v>
                </c:pt>
                <c:pt idx="137569">
                  <c:v>355.25260416666669</c:v>
                </c:pt>
                <c:pt idx="137570">
                  <c:v>355.25520833333331</c:v>
                </c:pt>
                <c:pt idx="137571">
                  <c:v>355.2578125</c:v>
                </c:pt>
                <c:pt idx="137572">
                  <c:v>355.26041666666669</c:v>
                </c:pt>
                <c:pt idx="137573">
                  <c:v>355.26302083333331</c:v>
                </c:pt>
                <c:pt idx="137574">
                  <c:v>355.265625</c:v>
                </c:pt>
                <c:pt idx="137575">
                  <c:v>355.26822916666669</c:v>
                </c:pt>
                <c:pt idx="137576">
                  <c:v>355.27083333333331</c:v>
                </c:pt>
                <c:pt idx="137577">
                  <c:v>355.2734375</c:v>
                </c:pt>
                <c:pt idx="137578">
                  <c:v>355.27604166666669</c:v>
                </c:pt>
                <c:pt idx="137579">
                  <c:v>355.27864583333331</c:v>
                </c:pt>
                <c:pt idx="137580">
                  <c:v>355.28125</c:v>
                </c:pt>
                <c:pt idx="137581">
                  <c:v>355.28385416666669</c:v>
                </c:pt>
                <c:pt idx="137582">
                  <c:v>355.28645833333331</c:v>
                </c:pt>
                <c:pt idx="137583">
                  <c:v>355.2890625</c:v>
                </c:pt>
                <c:pt idx="137584">
                  <c:v>355.29166666666669</c:v>
                </c:pt>
                <c:pt idx="137585">
                  <c:v>355.29427083333331</c:v>
                </c:pt>
                <c:pt idx="137586">
                  <c:v>355.296875</c:v>
                </c:pt>
                <c:pt idx="137587">
                  <c:v>355.29947916666669</c:v>
                </c:pt>
                <c:pt idx="137588">
                  <c:v>355.30208333333331</c:v>
                </c:pt>
                <c:pt idx="137589">
                  <c:v>355.3046875</c:v>
                </c:pt>
                <c:pt idx="137590">
                  <c:v>355.30729166666669</c:v>
                </c:pt>
                <c:pt idx="137591">
                  <c:v>355.30989583333331</c:v>
                </c:pt>
                <c:pt idx="137592">
                  <c:v>355.3125</c:v>
                </c:pt>
                <c:pt idx="137593">
                  <c:v>355.31510416666669</c:v>
                </c:pt>
                <c:pt idx="137594">
                  <c:v>355.31770833333331</c:v>
                </c:pt>
                <c:pt idx="137595">
                  <c:v>355.3203125</c:v>
                </c:pt>
                <c:pt idx="137596">
                  <c:v>355.32291666666669</c:v>
                </c:pt>
                <c:pt idx="137597">
                  <c:v>355.32552083333331</c:v>
                </c:pt>
                <c:pt idx="137598">
                  <c:v>355.328125</c:v>
                </c:pt>
                <c:pt idx="137599">
                  <c:v>355.33072916666669</c:v>
                </c:pt>
                <c:pt idx="137600">
                  <c:v>355.33333333333331</c:v>
                </c:pt>
                <c:pt idx="137601">
                  <c:v>355.3359375</c:v>
                </c:pt>
                <c:pt idx="137602">
                  <c:v>355.33854166666669</c:v>
                </c:pt>
                <c:pt idx="137603">
                  <c:v>355.34114583333331</c:v>
                </c:pt>
                <c:pt idx="137604">
                  <c:v>355.34375</c:v>
                </c:pt>
                <c:pt idx="137605">
                  <c:v>355.34635416666669</c:v>
                </c:pt>
                <c:pt idx="137606">
                  <c:v>355.34895833333331</c:v>
                </c:pt>
                <c:pt idx="137607">
                  <c:v>355.3515625</c:v>
                </c:pt>
                <c:pt idx="137608">
                  <c:v>355.35416666666669</c:v>
                </c:pt>
                <c:pt idx="137609">
                  <c:v>355.35677083333331</c:v>
                </c:pt>
                <c:pt idx="137610">
                  <c:v>355.359375</c:v>
                </c:pt>
                <c:pt idx="137611">
                  <c:v>355.36197916666669</c:v>
                </c:pt>
                <c:pt idx="137612">
                  <c:v>355.36458333333331</c:v>
                </c:pt>
                <c:pt idx="137613">
                  <c:v>355.3671875</c:v>
                </c:pt>
                <c:pt idx="137614">
                  <c:v>355.36979166666669</c:v>
                </c:pt>
                <c:pt idx="137615">
                  <c:v>355.37239583333331</c:v>
                </c:pt>
                <c:pt idx="137616">
                  <c:v>355.375</c:v>
                </c:pt>
                <c:pt idx="137617">
                  <c:v>355.37760416666669</c:v>
                </c:pt>
                <c:pt idx="137618">
                  <c:v>355.38020833333331</c:v>
                </c:pt>
                <c:pt idx="137619">
                  <c:v>355.3828125</c:v>
                </c:pt>
                <c:pt idx="137620">
                  <c:v>355.38541666666669</c:v>
                </c:pt>
                <c:pt idx="137621">
                  <c:v>355.38802083333331</c:v>
                </c:pt>
                <c:pt idx="137622">
                  <c:v>355.390625</c:v>
                </c:pt>
                <c:pt idx="137623">
                  <c:v>355.39322916666669</c:v>
                </c:pt>
                <c:pt idx="137624">
                  <c:v>355.39583333333331</c:v>
                </c:pt>
                <c:pt idx="137625">
                  <c:v>355.3984375</c:v>
                </c:pt>
                <c:pt idx="137626">
                  <c:v>355.40104166666669</c:v>
                </c:pt>
                <c:pt idx="137627">
                  <c:v>355.40364583333331</c:v>
                </c:pt>
                <c:pt idx="137628">
                  <c:v>355.40625</c:v>
                </c:pt>
                <c:pt idx="137629">
                  <c:v>355.40885416666669</c:v>
                </c:pt>
                <c:pt idx="137630">
                  <c:v>355.41145833333331</c:v>
                </c:pt>
                <c:pt idx="137631">
                  <c:v>355.4140625</c:v>
                </c:pt>
                <c:pt idx="137632">
                  <c:v>355.41666666666669</c:v>
                </c:pt>
                <c:pt idx="137633">
                  <c:v>355.41927083333331</c:v>
                </c:pt>
                <c:pt idx="137634">
                  <c:v>355.421875</c:v>
                </c:pt>
                <c:pt idx="137635">
                  <c:v>355.42447916666669</c:v>
                </c:pt>
                <c:pt idx="137636">
                  <c:v>355.42708333333331</c:v>
                </c:pt>
                <c:pt idx="137637">
                  <c:v>355.4296875</c:v>
                </c:pt>
                <c:pt idx="137638">
                  <c:v>355.43229166666669</c:v>
                </c:pt>
                <c:pt idx="137639">
                  <c:v>355.43489583333331</c:v>
                </c:pt>
                <c:pt idx="137640">
                  <c:v>355.4375</c:v>
                </c:pt>
                <c:pt idx="137641">
                  <c:v>355.44010416666669</c:v>
                </c:pt>
                <c:pt idx="137642">
                  <c:v>355.44270833333331</c:v>
                </c:pt>
                <c:pt idx="137643">
                  <c:v>355.4453125</c:v>
                </c:pt>
                <c:pt idx="137644">
                  <c:v>355.44791666666669</c:v>
                </c:pt>
                <c:pt idx="137645">
                  <c:v>355.45052083333331</c:v>
                </c:pt>
                <c:pt idx="137646">
                  <c:v>355.453125</c:v>
                </c:pt>
                <c:pt idx="137647">
                  <c:v>355.45572916666669</c:v>
                </c:pt>
                <c:pt idx="137648">
                  <c:v>355.45833333333331</c:v>
                </c:pt>
                <c:pt idx="137649">
                  <c:v>355.4609375</c:v>
                </c:pt>
                <c:pt idx="137650">
                  <c:v>355.46354166666669</c:v>
                </c:pt>
                <c:pt idx="137651">
                  <c:v>355.46614583333331</c:v>
                </c:pt>
                <c:pt idx="137652">
                  <c:v>355.46875</c:v>
                </c:pt>
                <c:pt idx="137653">
                  <c:v>355.47135416666669</c:v>
                </c:pt>
                <c:pt idx="137654">
                  <c:v>355.47395833333331</c:v>
                </c:pt>
                <c:pt idx="137655">
                  <c:v>355.4765625</c:v>
                </c:pt>
                <c:pt idx="137656">
                  <c:v>355.47916666666669</c:v>
                </c:pt>
                <c:pt idx="137657">
                  <c:v>355.48177083333331</c:v>
                </c:pt>
                <c:pt idx="137658">
                  <c:v>355.484375</c:v>
                </c:pt>
                <c:pt idx="137659">
                  <c:v>355.48697916666669</c:v>
                </c:pt>
                <c:pt idx="137660">
                  <c:v>355.48958333333331</c:v>
                </c:pt>
                <c:pt idx="137661">
                  <c:v>355.4921875</c:v>
                </c:pt>
                <c:pt idx="137662">
                  <c:v>355.49479166666669</c:v>
                </c:pt>
                <c:pt idx="137663">
                  <c:v>355.49739583333331</c:v>
                </c:pt>
                <c:pt idx="137664">
                  <c:v>355.5</c:v>
                </c:pt>
                <c:pt idx="137665">
                  <c:v>355.50260416666669</c:v>
                </c:pt>
                <c:pt idx="137666">
                  <c:v>355.50520833333331</c:v>
                </c:pt>
                <c:pt idx="137667">
                  <c:v>355.5078125</c:v>
                </c:pt>
                <c:pt idx="137668">
                  <c:v>355.51041666666669</c:v>
                </c:pt>
                <c:pt idx="137669">
                  <c:v>355.51302083333331</c:v>
                </c:pt>
                <c:pt idx="137670">
                  <c:v>355.515625</c:v>
                </c:pt>
                <c:pt idx="137671">
                  <c:v>355.51822916666669</c:v>
                </c:pt>
                <c:pt idx="137672">
                  <c:v>355.52083333333331</c:v>
                </c:pt>
                <c:pt idx="137673">
                  <c:v>355.5234375</c:v>
                </c:pt>
                <c:pt idx="137674">
                  <c:v>355.52604166666669</c:v>
                </c:pt>
                <c:pt idx="137675">
                  <c:v>355.52864583333331</c:v>
                </c:pt>
                <c:pt idx="137676">
                  <c:v>355.53125</c:v>
                </c:pt>
                <c:pt idx="137677">
                  <c:v>355.53385416666669</c:v>
                </c:pt>
                <c:pt idx="137678">
                  <c:v>355.53645833333331</c:v>
                </c:pt>
                <c:pt idx="137679">
                  <c:v>355.5390625</c:v>
                </c:pt>
                <c:pt idx="137680">
                  <c:v>355.54166666666669</c:v>
                </c:pt>
                <c:pt idx="137681">
                  <c:v>355.54427083333331</c:v>
                </c:pt>
                <c:pt idx="137682">
                  <c:v>355.546875</c:v>
                </c:pt>
                <c:pt idx="137683">
                  <c:v>355.54947916666669</c:v>
                </c:pt>
                <c:pt idx="137684">
                  <c:v>355.55208333333331</c:v>
                </c:pt>
                <c:pt idx="137685">
                  <c:v>355.5546875</c:v>
                </c:pt>
                <c:pt idx="137686">
                  <c:v>355.55729166666669</c:v>
                </c:pt>
                <c:pt idx="137687">
                  <c:v>355.55989583333331</c:v>
                </c:pt>
                <c:pt idx="137688">
                  <c:v>355.5625</c:v>
                </c:pt>
                <c:pt idx="137689">
                  <c:v>355.56510416666669</c:v>
                </c:pt>
                <c:pt idx="137690">
                  <c:v>355.56770833333331</c:v>
                </c:pt>
                <c:pt idx="137691">
                  <c:v>355.5703125</c:v>
                </c:pt>
                <c:pt idx="137692">
                  <c:v>355.57291666666669</c:v>
                </c:pt>
                <c:pt idx="137693">
                  <c:v>355.57552083333331</c:v>
                </c:pt>
                <c:pt idx="137694">
                  <c:v>355.578125</c:v>
                </c:pt>
                <c:pt idx="137695">
                  <c:v>355.58072916666669</c:v>
                </c:pt>
                <c:pt idx="137696">
                  <c:v>355.58333333333331</c:v>
                </c:pt>
                <c:pt idx="137697">
                  <c:v>355.5859375</c:v>
                </c:pt>
                <c:pt idx="137698">
                  <c:v>355.58854166666669</c:v>
                </c:pt>
                <c:pt idx="137699">
                  <c:v>355.59114583333331</c:v>
                </c:pt>
                <c:pt idx="137700">
                  <c:v>355.59375</c:v>
                </c:pt>
                <c:pt idx="137701">
                  <c:v>355.59635416666669</c:v>
                </c:pt>
                <c:pt idx="137702">
                  <c:v>355.59895833333331</c:v>
                </c:pt>
                <c:pt idx="137703">
                  <c:v>355.6015625</c:v>
                </c:pt>
                <c:pt idx="137704">
                  <c:v>355.60416666666669</c:v>
                </c:pt>
                <c:pt idx="137705">
                  <c:v>355.60677083333331</c:v>
                </c:pt>
                <c:pt idx="137706">
                  <c:v>355.609375</c:v>
                </c:pt>
                <c:pt idx="137707">
                  <c:v>355.61197916666669</c:v>
                </c:pt>
                <c:pt idx="137708">
                  <c:v>355.61458333333331</c:v>
                </c:pt>
                <c:pt idx="137709">
                  <c:v>355.6171875</c:v>
                </c:pt>
                <c:pt idx="137710">
                  <c:v>355.61979166666669</c:v>
                </c:pt>
                <c:pt idx="137711">
                  <c:v>355.62239583333331</c:v>
                </c:pt>
                <c:pt idx="137712">
                  <c:v>355.625</c:v>
                </c:pt>
                <c:pt idx="137713">
                  <c:v>355.62760416666669</c:v>
                </c:pt>
                <c:pt idx="137714">
                  <c:v>355.63020833333331</c:v>
                </c:pt>
                <c:pt idx="137715">
                  <c:v>355.6328125</c:v>
                </c:pt>
                <c:pt idx="137716">
                  <c:v>355.63541666666669</c:v>
                </c:pt>
                <c:pt idx="137717">
                  <c:v>355.63802083333331</c:v>
                </c:pt>
                <c:pt idx="137718">
                  <c:v>355.640625</c:v>
                </c:pt>
                <c:pt idx="137719">
                  <c:v>355.64322916666669</c:v>
                </c:pt>
                <c:pt idx="137720">
                  <c:v>355.64583333333331</c:v>
                </c:pt>
                <c:pt idx="137721">
                  <c:v>355.6484375</c:v>
                </c:pt>
                <c:pt idx="137722">
                  <c:v>355.65104166666669</c:v>
                </c:pt>
                <c:pt idx="137723">
                  <c:v>355.65364583333331</c:v>
                </c:pt>
                <c:pt idx="137724">
                  <c:v>355.65625</c:v>
                </c:pt>
                <c:pt idx="137725">
                  <c:v>355.65885416666669</c:v>
                </c:pt>
                <c:pt idx="137726">
                  <c:v>355.66145833333331</c:v>
                </c:pt>
                <c:pt idx="137727">
                  <c:v>355.6640625</c:v>
                </c:pt>
                <c:pt idx="137728">
                  <c:v>355.66666666666669</c:v>
                </c:pt>
                <c:pt idx="137729">
                  <c:v>355.66927083333331</c:v>
                </c:pt>
                <c:pt idx="137730">
                  <c:v>355.671875</c:v>
                </c:pt>
                <c:pt idx="137731">
                  <c:v>355.67447916666669</c:v>
                </c:pt>
                <c:pt idx="137732">
                  <c:v>355.67708333333331</c:v>
                </c:pt>
                <c:pt idx="137733">
                  <c:v>355.6796875</c:v>
                </c:pt>
                <c:pt idx="137734">
                  <c:v>355.68229166666669</c:v>
                </c:pt>
                <c:pt idx="137735">
                  <c:v>355.68489583333331</c:v>
                </c:pt>
                <c:pt idx="137736">
                  <c:v>355.6875</c:v>
                </c:pt>
                <c:pt idx="137737">
                  <c:v>355.69010416666669</c:v>
                </c:pt>
                <c:pt idx="137738">
                  <c:v>355.69270833333331</c:v>
                </c:pt>
                <c:pt idx="137739">
                  <c:v>355.6953125</c:v>
                </c:pt>
                <c:pt idx="137740">
                  <c:v>355.69791666666669</c:v>
                </c:pt>
                <c:pt idx="137741">
                  <c:v>355.70052083333331</c:v>
                </c:pt>
                <c:pt idx="137742">
                  <c:v>355.703125</c:v>
                </c:pt>
                <c:pt idx="137743">
                  <c:v>355.70572916666669</c:v>
                </c:pt>
                <c:pt idx="137744">
                  <c:v>355.70833333333331</c:v>
                </c:pt>
                <c:pt idx="137745">
                  <c:v>355.7109375</c:v>
                </c:pt>
                <c:pt idx="137746">
                  <c:v>355.71354166666669</c:v>
                </c:pt>
                <c:pt idx="137747">
                  <c:v>355.71614583333331</c:v>
                </c:pt>
                <c:pt idx="137748">
                  <c:v>355.71875</c:v>
                </c:pt>
                <c:pt idx="137749">
                  <c:v>355.72135416666669</c:v>
                </c:pt>
                <c:pt idx="137750">
                  <c:v>355.72395833333331</c:v>
                </c:pt>
                <c:pt idx="137751">
                  <c:v>355.7265625</c:v>
                </c:pt>
                <c:pt idx="137752">
                  <c:v>355.72916666666669</c:v>
                </c:pt>
                <c:pt idx="137753">
                  <c:v>355.73177083333331</c:v>
                </c:pt>
                <c:pt idx="137754">
                  <c:v>355.734375</c:v>
                </c:pt>
                <c:pt idx="137755">
                  <c:v>355.73697916666669</c:v>
                </c:pt>
                <c:pt idx="137756">
                  <c:v>355.73958333333331</c:v>
                </c:pt>
                <c:pt idx="137757">
                  <c:v>355.7421875</c:v>
                </c:pt>
                <c:pt idx="137758">
                  <c:v>355.74479166666669</c:v>
                </c:pt>
                <c:pt idx="137759">
                  <c:v>355.74739583333331</c:v>
                </c:pt>
                <c:pt idx="137760">
                  <c:v>355.75</c:v>
                </c:pt>
                <c:pt idx="137761">
                  <c:v>355.75260416666669</c:v>
                </c:pt>
                <c:pt idx="137762">
                  <c:v>355.75520833333331</c:v>
                </c:pt>
                <c:pt idx="137763">
                  <c:v>355.7578125</c:v>
                </c:pt>
                <c:pt idx="137764">
                  <c:v>355.76041666666669</c:v>
                </c:pt>
                <c:pt idx="137765">
                  <c:v>355.76302083333331</c:v>
                </c:pt>
                <c:pt idx="137766">
                  <c:v>355.765625</c:v>
                </c:pt>
                <c:pt idx="137767">
                  <c:v>355.76822916666669</c:v>
                </c:pt>
                <c:pt idx="137768">
                  <c:v>355.77083333333331</c:v>
                </c:pt>
                <c:pt idx="137769">
                  <c:v>355.7734375</c:v>
                </c:pt>
                <c:pt idx="137770">
                  <c:v>355.77604166666669</c:v>
                </c:pt>
                <c:pt idx="137771">
                  <c:v>355.77864583333331</c:v>
                </c:pt>
                <c:pt idx="137772">
                  <c:v>355.78125</c:v>
                </c:pt>
                <c:pt idx="137773">
                  <c:v>355.78385416666669</c:v>
                </c:pt>
                <c:pt idx="137774">
                  <c:v>355.78645833333331</c:v>
                </c:pt>
                <c:pt idx="137775">
                  <c:v>355.7890625</c:v>
                </c:pt>
                <c:pt idx="137776">
                  <c:v>355.79166666666669</c:v>
                </c:pt>
                <c:pt idx="137777">
                  <c:v>355.79427083333331</c:v>
                </c:pt>
                <c:pt idx="137778">
                  <c:v>355.796875</c:v>
                </c:pt>
                <c:pt idx="137779">
                  <c:v>355.79947916666669</c:v>
                </c:pt>
                <c:pt idx="137780">
                  <c:v>355.80208333333331</c:v>
                </c:pt>
                <c:pt idx="137781">
                  <c:v>355.8046875</c:v>
                </c:pt>
                <c:pt idx="137782">
                  <c:v>355.80729166666669</c:v>
                </c:pt>
                <c:pt idx="137783">
                  <c:v>355.80989583333331</c:v>
                </c:pt>
                <c:pt idx="137784">
                  <c:v>355.8125</c:v>
                </c:pt>
                <c:pt idx="137785">
                  <c:v>355.81510416666669</c:v>
                </c:pt>
                <c:pt idx="137786">
                  <c:v>355.81770833333331</c:v>
                </c:pt>
                <c:pt idx="137787">
                  <c:v>355.8203125</c:v>
                </c:pt>
                <c:pt idx="137788">
                  <c:v>355.82291666666669</c:v>
                </c:pt>
                <c:pt idx="137789">
                  <c:v>355.82552083333331</c:v>
                </c:pt>
                <c:pt idx="137790">
                  <c:v>355.828125</c:v>
                </c:pt>
                <c:pt idx="137791">
                  <c:v>355.83072916666669</c:v>
                </c:pt>
                <c:pt idx="137792">
                  <c:v>355.83333333333331</c:v>
                </c:pt>
                <c:pt idx="137793">
                  <c:v>355.8359375</c:v>
                </c:pt>
                <c:pt idx="137794">
                  <c:v>355.83854166666669</c:v>
                </c:pt>
                <c:pt idx="137795">
                  <c:v>355.84114583333331</c:v>
                </c:pt>
                <c:pt idx="137796">
                  <c:v>355.84375</c:v>
                </c:pt>
                <c:pt idx="137797">
                  <c:v>355.84635416666669</c:v>
                </c:pt>
                <c:pt idx="137798">
                  <c:v>355.84895833333331</c:v>
                </c:pt>
                <c:pt idx="137799">
                  <c:v>355.8515625</c:v>
                </c:pt>
                <c:pt idx="137800">
                  <c:v>355.85416666666669</c:v>
                </c:pt>
                <c:pt idx="137801">
                  <c:v>355.85677083333331</c:v>
                </c:pt>
                <c:pt idx="137802">
                  <c:v>355.859375</c:v>
                </c:pt>
                <c:pt idx="137803">
                  <c:v>355.86197916666669</c:v>
                </c:pt>
                <c:pt idx="137804">
                  <c:v>355.86458333333331</c:v>
                </c:pt>
                <c:pt idx="137805">
                  <c:v>355.8671875</c:v>
                </c:pt>
                <c:pt idx="137806">
                  <c:v>355.86979166666669</c:v>
                </c:pt>
                <c:pt idx="137807">
                  <c:v>355.87239583333331</c:v>
                </c:pt>
                <c:pt idx="137808">
                  <c:v>355.875</c:v>
                </c:pt>
                <c:pt idx="137809">
                  <c:v>355.87760416666669</c:v>
                </c:pt>
                <c:pt idx="137810">
                  <c:v>355.88020833333331</c:v>
                </c:pt>
                <c:pt idx="137811">
                  <c:v>355.8828125</c:v>
                </c:pt>
                <c:pt idx="137812">
                  <c:v>355.88541666666669</c:v>
                </c:pt>
                <c:pt idx="137813">
                  <c:v>355.88802083333331</c:v>
                </c:pt>
                <c:pt idx="137814">
                  <c:v>355.890625</c:v>
                </c:pt>
                <c:pt idx="137815">
                  <c:v>355.89322916666669</c:v>
                </c:pt>
                <c:pt idx="137816">
                  <c:v>355.89583333333331</c:v>
                </c:pt>
                <c:pt idx="137817">
                  <c:v>355.8984375</c:v>
                </c:pt>
                <c:pt idx="137818">
                  <c:v>355.90104166666669</c:v>
                </c:pt>
                <c:pt idx="137819">
                  <c:v>355.90364583333331</c:v>
                </c:pt>
                <c:pt idx="137820">
                  <c:v>355.90625</c:v>
                </c:pt>
                <c:pt idx="137821">
                  <c:v>355.90885416666669</c:v>
                </c:pt>
                <c:pt idx="137822">
                  <c:v>355.91145833333331</c:v>
                </c:pt>
                <c:pt idx="137823">
                  <c:v>355.9140625</c:v>
                </c:pt>
                <c:pt idx="137824">
                  <c:v>355.91666666666669</c:v>
                </c:pt>
                <c:pt idx="137825">
                  <c:v>355.91927083333331</c:v>
                </c:pt>
                <c:pt idx="137826">
                  <c:v>355.921875</c:v>
                </c:pt>
                <c:pt idx="137827">
                  <c:v>355.92447916666669</c:v>
                </c:pt>
                <c:pt idx="137828">
                  <c:v>355.92708333333331</c:v>
                </c:pt>
                <c:pt idx="137829">
                  <c:v>355.9296875</c:v>
                </c:pt>
                <c:pt idx="137830">
                  <c:v>355.93229166666669</c:v>
                </c:pt>
                <c:pt idx="137831">
                  <c:v>355.93489583333331</c:v>
                </c:pt>
                <c:pt idx="137832">
                  <c:v>355.9375</c:v>
                </c:pt>
                <c:pt idx="137833">
                  <c:v>355.94010416666669</c:v>
                </c:pt>
                <c:pt idx="137834">
                  <c:v>355.94270833333331</c:v>
                </c:pt>
                <c:pt idx="137835">
                  <c:v>355.9453125</c:v>
                </c:pt>
                <c:pt idx="137836">
                  <c:v>355.94791666666669</c:v>
                </c:pt>
                <c:pt idx="137837">
                  <c:v>355.95052083333331</c:v>
                </c:pt>
                <c:pt idx="137838">
                  <c:v>355.953125</c:v>
                </c:pt>
                <c:pt idx="137839">
                  <c:v>355.95572916666669</c:v>
                </c:pt>
                <c:pt idx="137840">
                  <c:v>355.95833333333331</c:v>
                </c:pt>
                <c:pt idx="137841">
                  <c:v>355.9609375</c:v>
                </c:pt>
                <c:pt idx="137842">
                  <c:v>355.96354166666669</c:v>
                </c:pt>
                <c:pt idx="137843">
                  <c:v>355.96614583333331</c:v>
                </c:pt>
                <c:pt idx="137844">
                  <c:v>355.96875</c:v>
                </c:pt>
                <c:pt idx="137845">
                  <c:v>355.97135416666669</c:v>
                </c:pt>
                <c:pt idx="137846">
                  <c:v>355.97395833333331</c:v>
                </c:pt>
                <c:pt idx="137847">
                  <c:v>355.9765625</c:v>
                </c:pt>
                <c:pt idx="137848">
                  <c:v>355.97916666666669</c:v>
                </c:pt>
                <c:pt idx="137849">
                  <c:v>355.98177083333331</c:v>
                </c:pt>
                <c:pt idx="137850">
                  <c:v>355.984375</c:v>
                </c:pt>
                <c:pt idx="137851">
                  <c:v>355.98697916666669</c:v>
                </c:pt>
                <c:pt idx="137852">
                  <c:v>355.98958333333331</c:v>
                </c:pt>
                <c:pt idx="137853">
                  <c:v>355.9921875</c:v>
                </c:pt>
                <c:pt idx="137854">
                  <c:v>355.99479166666669</c:v>
                </c:pt>
                <c:pt idx="137855">
                  <c:v>355.99739583333331</c:v>
                </c:pt>
                <c:pt idx="137856">
                  <c:v>356</c:v>
                </c:pt>
                <c:pt idx="137857">
                  <c:v>356.00260416666669</c:v>
                </c:pt>
                <c:pt idx="137858">
                  <c:v>356.00520833333331</c:v>
                </c:pt>
                <c:pt idx="137859">
                  <c:v>356.0078125</c:v>
                </c:pt>
                <c:pt idx="137860">
                  <c:v>356.01041666666669</c:v>
                </c:pt>
                <c:pt idx="137861">
                  <c:v>356.01302083333331</c:v>
                </c:pt>
                <c:pt idx="137862">
                  <c:v>356.015625</c:v>
                </c:pt>
                <c:pt idx="137863">
                  <c:v>356.01822916666669</c:v>
                </c:pt>
                <c:pt idx="137864">
                  <c:v>356.02083333333331</c:v>
                </c:pt>
                <c:pt idx="137865">
                  <c:v>356.0234375</c:v>
                </c:pt>
                <c:pt idx="137866">
                  <c:v>356.02604166666669</c:v>
                </c:pt>
                <c:pt idx="137867">
                  <c:v>356.02864583333331</c:v>
                </c:pt>
                <c:pt idx="137868">
                  <c:v>356.03125</c:v>
                </c:pt>
                <c:pt idx="137869">
                  <c:v>356.03385416666669</c:v>
                </c:pt>
                <c:pt idx="137870">
                  <c:v>356.03645833333331</c:v>
                </c:pt>
                <c:pt idx="137871">
                  <c:v>356.0390625</c:v>
                </c:pt>
                <c:pt idx="137872">
                  <c:v>356.04166666666669</c:v>
                </c:pt>
                <c:pt idx="137873">
                  <c:v>356.04427083333331</c:v>
                </c:pt>
                <c:pt idx="137874">
                  <c:v>356.046875</c:v>
                </c:pt>
                <c:pt idx="137875">
                  <c:v>356.04947916666669</c:v>
                </c:pt>
                <c:pt idx="137876">
                  <c:v>356.05208333333331</c:v>
                </c:pt>
                <c:pt idx="137877">
                  <c:v>356.0546875</c:v>
                </c:pt>
                <c:pt idx="137878">
                  <c:v>356.05729166666669</c:v>
                </c:pt>
                <c:pt idx="137879">
                  <c:v>356.05989583333331</c:v>
                </c:pt>
                <c:pt idx="137880">
                  <c:v>356.0625</c:v>
                </c:pt>
                <c:pt idx="137881">
                  <c:v>356.06510416666669</c:v>
                </c:pt>
                <c:pt idx="137882">
                  <c:v>356.06770833333331</c:v>
                </c:pt>
                <c:pt idx="137883">
                  <c:v>356.0703125</c:v>
                </c:pt>
                <c:pt idx="137884">
                  <c:v>356.07291666666669</c:v>
                </c:pt>
                <c:pt idx="137885">
                  <c:v>356.07552083333331</c:v>
                </c:pt>
                <c:pt idx="137886">
                  <c:v>356.078125</c:v>
                </c:pt>
                <c:pt idx="137887">
                  <c:v>356.08072916666669</c:v>
                </c:pt>
                <c:pt idx="137888">
                  <c:v>356.08333333333331</c:v>
                </c:pt>
                <c:pt idx="137889">
                  <c:v>356.0859375</c:v>
                </c:pt>
                <c:pt idx="137890">
                  <c:v>356.08854166666669</c:v>
                </c:pt>
                <c:pt idx="137891">
                  <c:v>356.09114583333331</c:v>
                </c:pt>
                <c:pt idx="137892">
                  <c:v>356.09375</c:v>
                </c:pt>
                <c:pt idx="137893">
                  <c:v>356.09635416666669</c:v>
                </c:pt>
                <c:pt idx="137894">
                  <c:v>356.09895833333331</c:v>
                </c:pt>
                <c:pt idx="137895">
                  <c:v>356.1015625</c:v>
                </c:pt>
                <c:pt idx="137896">
                  <c:v>356.10416666666669</c:v>
                </c:pt>
                <c:pt idx="137897">
                  <c:v>356.10677083333331</c:v>
                </c:pt>
                <c:pt idx="137898">
                  <c:v>356.109375</c:v>
                </c:pt>
                <c:pt idx="137899">
                  <c:v>356.11197916666669</c:v>
                </c:pt>
                <c:pt idx="137900">
                  <c:v>356.11458333333331</c:v>
                </c:pt>
                <c:pt idx="137901">
                  <c:v>356.1171875</c:v>
                </c:pt>
                <c:pt idx="137902">
                  <c:v>356.11979166666669</c:v>
                </c:pt>
                <c:pt idx="137903">
                  <c:v>356.12239583333331</c:v>
                </c:pt>
                <c:pt idx="137904">
                  <c:v>356.125</c:v>
                </c:pt>
                <c:pt idx="137905">
                  <c:v>356.12760416666669</c:v>
                </c:pt>
                <c:pt idx="137906">
                  <c:v>356.13020833333331</c:v>
                </c:pt>
                <c:pt idx="137907">
                  <c:v>356.1328125</c:v>
                </c:pt>
                <c:pt idx="137908">
                  <c:v>356.13541666666669</c:v>
                </c:pt>
                <c:pt idx="137909">
                  <c:v>356.13802083333331</c:v>
                </c:pt>
                <c:pt idx="137910">
                  <c:v>356.140625</c:v>
                </c:pt>
                <c:pt idx="137911">
                  <c:v>356.14322916666669</c:v>
                </c:pt>
                <c:pt idx="137912">
                  <c:v>356.14583333333331</c:v>
                </c:pt>
                <c:pt idx="137913">
                  <c:v>356.1484375</c:v>
                </c:pt>
                <c:pt idx="137914">
                  <c:v>356.15104166666669</c:v>
                </c:pt>
                <c:pt idx="137915">
                  <c:v>356.15364583333331</c:v>
                </c:pt>
                <c:pt idx="137916">
                  <c:v>356.15625</c:v>
                </c:pt>
                <c:pt idx="137917">
                  <c:v>356.15885416666669</c:v>
                </c:pt>
                <c:pt idx="137918">
                  <c:v>356.16145833333331</c:v>
                </c:pt>
                <c:pt idx="137919">
                  <c:v>356.1640625</c:v>
                </c:pt>
                <c:pt idx="137920">
                  <c:v>356.16666666666669</c:v>
                </c:pt>
                <c:pt idx="137921">
                  <c:v>356.16927083333331</c:v>
                </c:pt>
                <c:pt idx="137922">
                  <c:v>356.171875</c:v>
                </c:pt>
                <c:pt idx="137923">
                  <c:v>356.17447916666669</c:v>
                </c:pt>
                <c:pt idx="137924">
                  <c:v>356.17708333333331</c:v>
                </c:pt>
                <c:pt idx="137925">
                  <c:v>356.1796875</c:v>
                </c:pt>
                <c:pt idx="137926">
                  <c:v>356.18229166666669</c:v>
                </c:pt>
                <c:pt idx="137927">
                  <c:v>356.18489583333331</c:v>
                </c:pt>
                <c:pt idx="137928">
                  <c:v>356.1875</c:v>
                </c:pt>
                <c:pt idx="137929">
                  <c:v>356.19010416666669</c:v>
                </c:pt>
                <c:pt idx="137930">
                  <c:v>356.19270833333331</c:v>
                </c:pt>
                <c:pt idx="137931">
                  <c:v>356.1953125</c:v>
                </c:pt>
                <c:pt idx="137932">
                  <c:v>356.19791666666669</c:v>
                </c:pt>
                <c:pt idx="137933">
                  <c:v>356.20052083333331</c:v>
                </c:pt>
                <c:pt idx="137934">
                  <c:v>356.203125</c:v>
                </c:pt>
                <c:pt idx="137935">
                  <c:v>356.20572916666669</c:v>
                </c:pt>
                <c:pt idx="137936">
                  <c:v>356.20833333333331</c:v>
                </c:pt>
                <c:pt idx="137937">
                  <c:v>356.2109375</c:v>
                </c:pt>
                <c:pt idx="137938">
                  <c:v>356.21354166666669</c:v>
                </c:pt>
                <c:pt idx="137939">
                  <c:v>356.21614583333331</c:v>
                </c:pt>
                <c:pt idx="137940">
                  <c:v>356.21875</c:v>
                </c:pt>
                <c:pt idx="137941">
                  <c:v>356.22135416666669</c:v>
                </c:pt>
                <c:pt idx="137942">
                  <c:v>356.22395833333331</c:v>
                </c:pt>
                <c:pt idx="137943">
                  <c:v>356.2265625</c:v>
                </c:pt>
                <c:pt idx="137944">
                  <c:v>356.22916666666669</c:v>
                </c:pt>
                <c:pt idx="137945">
                  <c:v>356.23177083333331</c:v>
                </c:pt>
                <c:pt idx="137946">
                  <c:v>356.234375</c:v>
                </c:pt>
                <c:pt idx="137947">
                  <c:v>356.23697916666669</c:v>
                </c:pt>
                <c:pt idx="137948">
                  <c:v>356.23958333333331</c:v>
                </c:pt>
                <c:pt idx="137949">
                  <c:v>356.2421875</c:v>
                </c:pt>
                <c:pt idx="137950">
                  <c:v>356.24479166666669</c:v>
                </c:pt>
                <c:pt idx="137951">
                  <c:v>356.24739583333331</c:v>
                </c:pt>
                <c:pt idx="137952">
                  <c:v>356.25</c:v>
                </c:pt>
                <c:pt idx="137953">
                  <c:v>356.25260416666669</c:v>
                </c:pt>
                <c:pt idx="137954">
                  <c:v>356.25520833333331</c:v>
                </c:pt>
                <c:pt idx="137955">
                  <c:v>356.2578125</c:v>
                </c:pt>
                <c:pt idx="137956">
                  <c:v>356.26041666666669</c:v>
                </c:pt>
                <c:pt idx="137957">
                  <c:v>356.26302083333331</c:v>
                </c:pt>
                <c:pt idx="137958">
                  <c:v>356.265625</c:v>
                </c:pt>
                <c:pt idx="137959">
                  <c:v>356.26822916666669</c:v>
                </c:pt>
                <c:pt idx="137960">
                  <c:v>356.27083333333331</c:v>
                </c:pt>
                <c:pt idx="137961">
                  <c:v>356.2734375</c:v>
                </c:pt>
                <c:pt idx="137962">
                  <c:v>356.27604166666669</c:v>
                </c:pt>
                <c:pt idx="137963">
                  <c:v>356.27864583333331</c:v>
                </c:pt>
                <c:pt idx="137964">
                  <c:v>356.28125</c:v>
                </c:pt>
                <c:pt idx="137965">
                  <c:v>356.28385416666669</c:v>
                </c:pt>
                <c:pt idx="137966">
                  <c:v>356.28645833333331</c:v>
                </c:pt>
                <c:pt idx="137967">
                  <c:v>356.2890625</c:v>
                </c:pt>
                <c:pt idx="137968">
                  <c:v>356.29166666666669</c:v>
                </c:pt>
                <c:pt idx="137969">
                  <c:v>356.29427083333331</c:v>
                </c:pt>
                <c:pt idx="137970">
                  <c:v>356.296875</c:v>
                </c:pt>
                <c:pt idx="137971">
                  <c:v>356.29947916666669</c:v>
                </c:pt>
                <c:pt idx="137972">
                  <c:v>356.30208333333331</c:v>
                </c:pt>
                <c:pt idx="137973">
                  <c:v>356.3046875</c:v>
                </c:pt>
                <c:pt idx="137974">
                  <c:v>356.30729166666669</c:v>
                </c:pt>
                <c:pt idx="137975">
                  <c:v>356.30989583333331</c:v>
                </c:pt>
                <c:pt idx="137976">
                  <c:v>356.3125</c:v>
                </c:pt>
                <c:pt idx="137977">
                  <c:v>356.31510416666669</c:v>
                </c:pt>
                <c:pt idx="137978">
                  <c:v>356.31770833333331</c:v>
                </c:pt>
                <c:pt idx="137979">
                  <c:v>356.3203125</c:v>
                </c:pt>
                <c:pt idx="137980">
                  <c:v>356.32291666666669</c:v>
                </c:pt>
                <c:pt idx="137981">
                  <c:v>356.32552083333331</c:v>
                </c:pt>
                <c:pt idx="137982">
                  <c:v>356.328125</c:v>
                </c:pt>
                <c:pt idx="137983">
                  <c:v>356.33072916666669</c:v>
                </c:pt>
                <c:pt idx="137984">
                  <c:v>356.33333333333331</c:v>
                </c:pt>
                <c:pt idx="137985">
                  <c:v>356.3359375</c:v>
                </c:pt>
                <c:pt idx="137986">
                  <c:v>356.33854166666669</c:v>
                </c:pt>
                <c:pt idx="137987">
                  <c:v>356.34114583333331</c:v>
                </c:pt>
                <c:pt idx="137988">
                  <c:v>356.34375</c:v>
                </c:pt>
                <c:pt idx="137989">
                  <c:v>356.34635416666669</c:v>
                </c:pt>
                <c:pt idx="137990">
                  <c:v>356.34895833333331</c:v>
                </c:pt>
                <c:pt idx="137991">
                  <c:v>356.3515625</c:v>
                </c:pt>
                <c:pt idx="137992">
                  <c:v>356.35416666666669</c:v>
                </c:pt>
                <c:pt idx="137993">
                  <c:v>356.35677083333331</c:v>
                </c:pt>
                <c:pt idx="137994">
                  <c:v>356.359375</c:v>
                </c:pt>
                <c:pt idx="137995">
                  <c:v>356.36197916666669</c:v>
                </c:pt>
                <c:pt idx="137996">
                  <c:v>356.36458333333331</c:v>
                </c:pt>
                <c:pt idx="137997">
                  <c:v>356.3671875</c:v>
                </c:pt>
                <c:pt idx="137998">
                  <c:v>356.36979166666669</c:v>
                </c:pt>
                <c:pt idx="137999">
                  <c:v>356.37239583333331</c:v>
                </c:pt>
                <c:pt idx="138000">
                  <c:v>356.375</c:v>
                </c:pt>
                <c:pt idx="138001">
                  <c:v>356.37760416666669</c:v>
                </c:pt>
                <c:pt idx="138002">
                  <c:v>356.38020833333331</c:v>
                </c:pt>
                <c:pt idx="138003">
                  <c:v>356.3828125</c:v>
                </c:pt>
                <c:pt idx="138004">
                  <c:v>356.38541666666669</c:v>
                </c:pt>
                <c:pt idx="138005">
                  <c:v>356.38802083333331</c:v>
                </c:pt>
                <c:pt idx="138006">
                  <c:v>356.390625</c:v>
                </c:pt>
                <c:pt idx="138007">
                  <c:v>356.39322916666669</c:v>
                </c:pt>
                <c:pt idx="138008">
                  <c:v>356.39583333333331</c:v>
                </c:pt>
                <c:pt idx="138009">
                  <c:v>356.3984375</c:v>
                </c:pt>
                <c:pt idx="138010">
                  <c:v>356.40104166666669</c:v>
                </c:pt>
                <c:pt idx="138011">
                  <c:v>356.40364583333331</c:v>
                </c:pt>
                <c:pt idx="138012">
                  <c:v>356.40625</c:v>
                </c:pt>
                <c:pt idx="138013">
                  <c:v>356.40885416666669</c:v>
                </c:pt>
                <c:pt idx="138014">
                  <c:v>356.41145833333331</c:v>
                </c:pt>
                <c:pt idx="138015">
                  <c:v>356.4140625</c:v>
                </c:pt>
                <c:pt idx="138016">
                  <c:v>356.41666666666669</c:v>
                </c:pt>
                <c:pt idx="138017">
                  <c:v>356.41927083333331</c:v>
                </c:pt>
                <c:pt idx="138018">
                  <c:v>356.421875</c:v>
                </c:pt>
                <c:pt idx="138019">
                  <c:v>356.42447916666669</c:v>
                </c:pt>
                <c:pt idx="138020">
                  <c:v>356.42708333333331</c:v>
                </c:pt>
                <c:pt idx="138021">
                  <c:v>356.4296875</c:v>
                </c:pt>
                <c:pt idx="138022">
                  <c:v>356.43229166666669</c:v>
                </c:pt>
                <c:pt idx="138023">
                  <c:v>356.43489583333331</c:v>
                </c:pt>
                <c:pt idx="138024">
                  <c:v>356.4375</c:v>
                </c:pt>
                <c:pt idx="138025">
                  <c:v>356.44010416666669</c:v>
                </c:pt>
                <c:pt idx="138026">
                  <c:v>356.44270833333331</c:v>
                </c:pt>
                <c:pt idx="138027">
                  <c:v>356.4453125</c:v>
                </c:pt>
                <c:pt idx="138028">
                  <c:v>356.44791666666669</c:v>
                </c:pt>
                <c:pt idx="138029">
                  <c:v>356.45052083333331</c:v>
                </c:pt>
                <c:pt idx="138030">
                  <c:v>356.453125</c:v>
                </c:pt>
                <c:pt idx="138031">
                  <c:v>356.45572916666669</c:v>
                </c:pt>
                <c:pt idx="138032">
                  <c:v>356.45833333333331</c:v>
                </c:pt>
                <c:pt idx="138033">
                  <c:v>356.4609375</c:v>
                </c:pt>
                <c:pt idx="138034">
                  <c:v>356.46354166666669</c:v>
                </c:pt>
                <c:pt idx="138035">
                  <c:v>356.46614583333331</c:v>
                </c:pt>
                <c:pt idx="138036">
                  <c:v>356.46875</c:v>
                </c:pt>
                <c:pt idx="138037">
                  <c:v>356.47135416666669</c:v>
                </c:pt>
                <c:pt idx="138038">
                  <c:v>356.47395833333331</c:v>
                </c:pt>
                <c:pt idx="138039">
                  <c:v>356.4765625</c:v>
                </c:pt>
                <c:pt idx="138040">
                  <c:v>356.47916666666669</c:v>
                </c:pt>
                <c:pt idx="138041">
                  <c:v>356.48177083333331</c:v>
                </c:pt>
                <c:pt idx="138042">
                  <c:v>356.484375</c:v>
                </c:pt>
                <c:pt idx="138043">
                  <c:v>356.48697916666669</c:v>
                </c:pt>
                <c:pt idx="138044">
                  <c:v>356.48958333333331</c:v>
                </c:pt>
                <c:pt idx="138045">
                  <c:v>356.4921875</c:v>
                </c:pt>
                <c:pt idx="138046">
                  <c:v>356.49479166666669</c:v>
                </c:pt>
                <c:pt idx="138047">
                  <c:v>356.49739583333331</c:v>
                </c:pt>
                <c:pt idx="138048">
                  <c:v>356.5</c:v>
                </c:pt>
                <c:pt idx="138049">
                  <c:v>356.50260416666669</c:v>
                </c:pt>
                <c:pt idx="138050">
                  <c:v>356.50520833333331</c:v>
                </c:pt>
                <c:pt idx="138051">
                  <c:v>356.5078125</c:v>
                </c:pt>
                <c:pt idx="138052">
                  <c:v>356.51041666666669</c:v>
                </c:pt>
                <c:pt idx="138053">
                  <c:v>356.51302083333331</c:v>
                </c:pt>
                <c:pt idx="138054">
                  <c:v>356.515625</c:v>
                </c:pt>
                <c:pt idx="138055">
                  <c:v>356.51822916666669</c:v>
                </c:pt>
                <c:pt idx="138056">
                  <c:v>356.52083333333331</c:v>
                </c:pt>
                <c:pt idx="138057">
                  <c:v>356.5234375</c:v>
                </c:pt>
                <c:pt idx="138058">
                  <c:v>356.52604166666669</c:v>
                </c:pt>
                <c:pt idx="138059">
                  <c:v>356.52864583333331</c:v>
                </c:pt>
                <c:pt idx="138060">
                  <c:v>356.53125</c:v>
                </c:pt>
                <c:pt idx="138061">
                  <c:v>356.53385416666669</c:v>
                </c:pt>
                <c:pt idx="138062">
                  <c:v>356.53645833333331</c:v>
                </c:pt>
                <c:pt idx="138063">
                  <c:v>356.5390625</c:v>
                </c:pt>
                <c:pt idx="138064">
                  <c:v>356.54166666666669</c:v>
                </c:pt>
                <c:pt idx="138065">
                  <c:v>356.54427083333331</c:v>
                </c:pt>
                <c:pt idx="138066">
                  <c:v>356.546875</c:v>
                </c:pt>
                <c:pt idx="138067">
                  <c:v>356.54947916666669</c:v>
                </c:pt>
                <c:pt idx="138068">
                  <c:v>356.55208333333331</c:v>
                </c:pt>
                <c:pt idx="138069">
                  <c:v>356.5546875</c:v>
                </c:pt>
                <c:pt idx="138070">
                  <c:v>356.55729166666669</c:v>
                </c:pt>
                <c:pt idx="138071">
                  <c:v>356.55989583333331</c:v>
                </c:pt>
                <c:pt idx="138072">
                  <c:v>356.5625</c:v>
                </c:pt>
                <c:pt idx="138073">
                  <c:v>356.56510416666669</c:v>
                </c:pt>
                <c:pt idx="138074">
                  <c:v>356.56770833333331</c:v>
                </c:pt>
                <c:pt idx="138075">
                  <c:v>356.5703125</c:v>
                </c:pt>
                <c:pt idx="138076">
                  <c:v>356.57291666666669</c:v>
                </c:pt>
                <c:pt idx="138077">
                  <c:v>356.57552083333331</c:v>
                </c:pt>
                <c:pt idx="138078">
                  <c:v>356.578125</c:v>
                </c:pt>
                <c:pt idx="138079">
                  <c:v>356.58072916666669</c:v>
                </c:pt>
                <c:pt idx="138080">
                  <c:v>356.58333333333331</c:v>
                </c:pt>
                <c:pt idx="138081">
                  <c:v>356.5859375</c:v>
                </c:pt>
                <c:pt idx="138082">
                  <c:v>356.58854166666669</c:v>
                </c:pt>
                <c:pt idx="138083">
                  <c:v>356.59114583333331</c:v>
                </c:pt>
                <c:pt idx="138084">
                  <c:v>356.59375</c:v>
                </c:pt>
                <c:pt idx="138085">
                  <c:v>356.59635416666669</c:v>
                </c:pt>
                <c:pt idx="138086">
                  <c:v>356.59895833333331</c:v>
                </c:pt>
                <c:pt idx="138087">
                  <c:v>356.6015625</c:v>
                </c:pt>
                <c:pt idx="138088">
                  <c:v>356.60416666666669</c:v>
                </c:pt>
                <c:pt idx="138089">
                  <c:v>356.60677083333331</c:v>
                </c:pt>
                <c:pt idx="138090">
                  <c:v>356.609375</c:v>
                </c:pt>
                <c:pt idx="138091">
                  <c:v>356.61197916666669</c:v>
                </c:pt>
                <c:pt idx="138092">
                  <c:v>356.61458333333331</c:v>
                </c:pt>
                <c:pt idx="138093">
                  <c:v>356.6171875</c:v>
                </c:pt>
                <c:pt idx="138094">
                  <c:v>356.61979166666669</c:v>
                </c:pt>
                <c:pt idx="138095">
                  <c:v>356.62239583333331</c:v>
                </c:pt>
                <c:pt idx="138096">
                  <c:v>356.625</c:v>
                </c:pt>
                <c:pt idx="138097">
                  <c:v>356.62760416666669</c:v>
                </c:pt>
                <c:pt idx="138098">
                  <c:v>356.63020833333331</c:v>
                </c:pt>
                <c:pt idx="138099">
                  <c:v>356.6328125</c:v>
                </c:pt>
                <c:pt idx="138100">
                  <c:v>356.63541666666669</c:v>
                </c:pt>
                <c:pt idx="138101">
                  <c:v>356.63802083333331</c:v>
                </c:pt>
                <c:pt idx="138102">
                  <c:v>356.640625</c:v>
                </c:pt>
                <c:pt idx="138103">
                  <c:v>356.64322916666669</c:v>
                </c:pt>
                <c:pt idx="138104">
                  <c:v>356.64583333333331</c:v>
                </c:pt>
                <c:pt idx="138105">
                  <c:v>356.6484375</c:v>
                </c:pt>
                <c:pt idx="138106">
                  <c:v>356.65104166666669</c:v>
                </c:pt>
                <c:pt idx="138107">
                  <c:v>356.65364583333331</c:v>
                </c:pt>
                <c:pt idx="138108">
                  <c:v>356.65625</c:v>
                </c:pt>
                <c:pt idx="138109">
                  <c:v>356.65885416666669</c:v>
                </c:pt>
                <c:pt idx="138110">
                  <c:v>356.66145833333331</c:v>
                </c:pt>
                <c:pt idx="138111">
                  <c:v>356.6640625</c:v>
                </c:pt>
                <c:pt idx="138112">
                  <c:v>356.66666666666669</c:v>
                </c:pt>
                <c:pt idx="138113">
                  <c:v>356.66927083333331</c:v>
                </c:pt>
                <c:pt idx="138114">
                  <c:v>356.671875</c:v>
                </c:pt>
                <c:pt idx="138115">
                  <c:v>356.67447916666669</c:v>
                </c:pt>
                <c:pt idx="138116">
                  <c:v>356.67708333333331</c:v>
                </c:pt>
                <c:pt idx="138117">
                  <c:v>356.6796875</c:v>
                </c:pt>
                <c:pt idx="138118">
                  <c:v>356.68229166666669</c:v>
                </c:pt>
                <c:pt idx="138119">
                  <c:v>356.68489583333331</c:v>
                </c:pt>
                <c:pt idx="138120">
                  <c:v>356.6875</c:v>
                </c:pt>
                <c:pt idx="138121">
                  <c:v>356.69010416666669</c:v>
                </c:pt>
                <c:pt idx="138122">
                  <c:v>356.69270833333331</c:v>
                </c:pt>
                <c:pt idx="138123">
                  <c:v>356.6953125</c:v>
                </c:pt>
                <c:pt idx="138124">
                  <c:v>356.69791666666669</c:v>
                </c:pt>
                <c:pt idx="138125">
                  <c:v>356.70052083333331</c:v>
                </c:pt>
                <c:pt idx="138126">
                  <c:v>356.703125</c:v>
                </c:pt>
                <c:pt idx="138127">
                  <c:v>356.70572916666669</c:v>
                </c:pt>
                <c:pt idx="138128">
                  <c:v>356.70833333333331</c:v>
                </c:pt>
                <c:pt idx="138129">
                  <c:v>356.7109375</c:v>
                </c:pt>
                <c:pt idx="138130">
                  <c:v>356.71354166666669</c:v>
                </c:pt>
                <c:pt idx="138131">
                  <c:v>356.71614583333331</c:v>
                </c:pt>
                <c:pt idx="138132">
                  <c:v>356.71875</c:v>
                </c:pt>
                <c:pt idx="138133">
                  <c:v>356.72135416666669</c:v>
                </c:pt>
                <c:pt idx="138134">
                  <c:v>356.72395833333331</c:v>
                </c:pt>
                <c:pt idx="138135">
                  <c:v>356.7265625</c:v>
                </c:pt>
                <c:pt idx="138136">
                  <c:v>356.72916666666669</c:v>
                </c:pt>
                <c:pt idx="138137">
                  <c:v>356.73177083333331</c:v>
                </c:pt>
                <c:pt idx="138138">
                  <c:v>356.734375</c:v>
                </c:pt>
                <c:pt idx="138139">
                  <c:v>356.73697916666669</c:v>
                </c:pt>
                <c:pt idx="138140">
                  <c:v>356.73958333333331</c:v>
                </c:pt>
                <c:pt idx="138141">
                  <c:v>356.7421875</c:v>
                </c:pt>
                <c:pt idx="138142">
                  <c:v>356.74479166666669</c:v>
                </c:pt>
                <c:pt idx="138143">
                  <c:v>356.74739583333331</c:v>
                </c:pt>
                <c:pt idx="138144">
                  <c:v>356.75</c:v>
                </c:pt>
                <c:pt idx="138145">
                  <c:v>356.75260416666669</c:v>
                </c:pt>
                <c:pt idx="138146">
                  <c:v>356.75520833333331</c:v>
                </c:pt>
                <c:pt idx="138147">
                  <c:v>356.7578125</c:v>
                </c:pt>
                <c:pt idx="138148">
                  <c:v>356.76041666666669</c:v>
                </c:pt>
                <c:pt idx="138149">
                  <c:v>356.76302083333331</c:v>
                </c:pt>
                <c:pt idx="138150">
                  <c:v>356.765625</c:v>
                </c:pt>
                <c:pt idx="138151">
                  <c:v>356.76822916666669</c:v>
                </c:pt>
                <c:pt idx="138152">
                  <c:v>356.77083333333331</c:v>
                </c:pt>
                <c:pt idx="138153">
                  <c:v>356.7734375</c:v>
                </c:pt>
                <c:pt idx="138154">
                  <c:v>356.77604166666669</c:v>
                </c:pt>
                <c:pt idx="138155">
                  <c:v>356.77864583333331</c:v>
                </c:pt>
                <c:pt idx="138156">
                  <c:v>356.78125</c:v>
                </c:pt>
                <c:pt idx="138157">
                  <c:v>356.78385416666669</c:v>
                </c:pt>
                <c:pt idx="138158">
                  <c:v>356.78645833333331</c:v>
                </c:pt>
                <c:pt idx="138159">
                  <c:v>356.7890625</c:v>
                </c:pt>
                <c:pt idx="138160">
                  <c:v>356.79166666666669</c:v>
                </c:pt>
                <c:pt idx="138161">
                  <c:v>356.79427083333331</c:v>
                </c:pt>
                <c:pt idx="138162">
                  <c:v>356.796875</c:v>
                </c:pt>
                <c:pt idx="138163">
                  <c:v>356.79947916666669</c:v>
                </c:pt>
                <c:pt idx="138164">
                  <c:v>356.80208333333331</c:v>
                </c:pt>
                <c:pt idx="138165">
                  <c:v>356.8046875</c:v>
                </c:pt>
                <c:pt idx="138166">
                  <c:v>356.80729166666669</c:v>
                </c:pt>
                <c:pt idx="138167">
                  <c:v>356.80989583333331</c:v>
                </c:pt>
                <c:pt idx="138168">
                  <c:v>356.8125</c:v>
                </c:pt>
                <c:pt idx="138169">
                  <c:v>356.81510416666669</c:v>
                </c:pt>
                <c:pt idx="138170">
                  <c:v>356.81770833333331</c:v>
                </c:pt>
                <c:pt idx="138171">
                  <c:v>356.8203125</c:v>
                </c:pt>
                <c:pt idx="138172">
                  <c:v>356.82291666666669</c:v>
                </c:pt>
                <c:pt idx="138173">
                  <c:v>356.82552083333331</c:v>
                </c:pt>
                <c:pt idx="138174">
                  <c:v>356.828125</c:v>
                </c:pt>
                <c:pt idx="138175">
                  <c:v>356.83072916666669</c:v>
                </c:pt>
                <c:pt idx="138176">
                  <c:v>356.83333333333331</c:v>
                </c:pt>
                <c:pt idx="138177">
                  <c:v>356.8359375</c:v>
                </c:pt>
                <c:pt idx="138178">
                  <c:v>356.83854166666669</c:v>
                </c:pt>
                <c:pt idx="138179">
                  <c:v>356.84114583333331</c:v>
                </c:pt>
                <c:pt idx="138180">
                  <c:v>356.84375</c:v>
                </c:pt>
                <c:pt idx="138181">
                  <c:v>356.84635416666669</c:v>
                </c:pt>
                <c:pt idx="138182">
                  <c:v>356.84895833333331</c:v>
                </c:pt>
                <c:pt idx="138183">
                  <c:v>356.8515625</c:v>
                </c:pt>
                <c:pt idx="138184">
                  <c:v>356.85416666666669</c:v>
                </c:pt>
                <c:pt idx="138185">
                  <c:v>356.85677083333331</c:v>
                </c:pt>
                <c:pt idx="138186">
                  <c:v>356.859375</c:v>
                </c:pt>
                <c:pt idx="138187">
                  <c:v>356.86197916666669</c:v>
                </c:pt>
                <c:pt idx="138188">
                  <c:v>356.86458333333331</c:v>
                </c:pt>
                <c:pt idx="138189">
                  <c:v>356.8671875</c:v>
                </c:pt>
                <c:pt idx="138190">
                  <c:v>356.86979166666669</c:v>
                </c:pt>
                <c:pt idx="138191">
                  <c:v>356.87239583333331</c:v>
                </c:pt>
                <c:pt idx="138192">
                  <c:v>356.875</c:v>
                </c:pt>
                <c:pt idx="138193">
                  <c:v>356.87760416666669</c:v>
                </c:pt>
                <c:pt idx="138194">
                  <c:v>356.88020833333331</c:v>
                </c:pt>
                <c:pt idx="138195">
                  <c:v>356.8828125</c:v>
                </c:pt>
                <c:pt idx="138196">
                  <c:v>356.88541666666669</c:v>
                </c:pt>
                <c:pt idx="138197">
                  <c:v>356.88802083333331</c:v>
                </c:pt>
                <c:pt idx="138198">
                  <c:v>356.890625</c:v>
                </c:pt>
                <c:pt idx="138199">
                  <c:v>356.89322916666669</c:v>
                </c:pt>
                <c:pt idx="138200">
                  <c:v>356.89583333333331</c:v>
                </c:pt>
                <c:pt idx="138201">
                  <c:v>356.8984375</c:v>
                </c:pt>
                <c:pt idx="138202">
                  <c:v>356.90104166666669</c:v>
                </c:pt>
                <c:pt idx="138203">
                  <c:v>356.90364583333331</c:v>
                </c:pt>
                <c:pt idx="138204">
                  <c:v>356.90625</c:v>
                </c:pt>
                <c:pt idx="138205">
                  <c:v>356.90885416666669</c:v>
                </c:pt>
                <c:pt idx="138206">
                  <c:v>356.91145833333331</c:v>
                </c:pt>
                <c:pt idx="138207">
                  <c:v>356.9140625</c:v>
                </c:pt>
                <c:pt idx="138208">
                  <c:v>356.91666666666669</c:v>
                </c:pt>
                <c:pt idx="138209">
                  <c:v>356.91927083333331</c:v>
                </c:pt>
                <c:pt idx="138210">
                  <c:v>356.921875</c:v>
                </c:pt>
                <c:pt idx="138211">
                  <c:v>356.92447916666669</c:v>
                </c:pt>
                <c:pt idx="138212">
                  <c:v>356.92708333333331</c:v>
                </c:pt>
                <c:pt idx="138213">
                  <c:v>356.9296875</c:v>
                </c:pt>
                <c:pt idx="138214">
                  <c:v>356.93229166666669</c:v>
                </c:pt>
                <c:pt idx="138215">
                  <c:v>356.93489583333331</c:v>
                </c:pt>
                <c:pt idx="138216">
                  <c:v>356.9375</c:v>
                </c:pt>
                <c:pt idx="138217">
                  <c:v>356.94010416666669</c:v>
                </c:pt>
                <c:pt idx="138218">
                  <c:v>356.94270833333331</c:v>
                </c:pt>
                <c:pt idx="138219">
                  <c:v>356.9453125</c:v>
                </c:pt>
                <c:pt idx="138220">
                  <c:v>356.94791666666669</c:v>
                </c:pt>
                <c:pt idx="138221">
                  <c:v>356.95052083333331</c:v>
                </c:pt>
                <c:pt idx="138222">
                  <c:v>356.953125</c:v>
                </c:pt>
                <c:pt idx="138223">
                  <c:v>356.95572916666669</c:v>
                </c:pt>
                <c:pt idx="138224">
                  <c:v>356.95833333333331</c:v>
                </c:pt>
                <c:pt idx="138225">
                  <c:v>356.9609375</c:v>
                </c:pt>
                <c:pt idx="138226">
                  <c:v>356.96354166666669</c:v>
                </c:pt>
                <c:pt idx="138227">
                  <c:v>356.96614583333331</c:v>
                </c:pt>
                <c:pt idx="138228">
                  <c:v>356.96875</c:v>
                </c:pt>
                <c:pt idx="138229">
                  <c:v>356.97135416666669</c:v>
                </c:pt>
                <c:pt idx="138230">
                  <c:v>356.97395833333331</c:v>
                </c:pt>
                <c:pt idx="138231">
                  <c:v>356.9765625</c:v>
                </c:pt>
                <c:pt idx="138232">
                  <c:v>356.97916666666669</c:v>
                </c:pt>
                <c:pt idx="138233">
                  <c:v>356.98177083333331</c:v>
                </c:pt>
                <c:pt idx="138234">
                  <c:v>356.984375</c:v>
                </c:pt>
                <c:pt idx="138235">
                  <c:v>356.98697916666669</c:v>
                </c:pt>
                <c:pt idx="138236">
                  <c:v>356.98958333333331</c:v>
                </c:pt>
                <c:pt idx="138237">
                  <c:v>356.9921875</c:v>
                </c:pt>
                <c:pt idx="138238">
                  <c:v>356.99479166666669</c:v>
                </c:pt>
                <c:pt idx="138239">
                  <c:v>356.99739583333331</c:v>
                </c:pt>
                <c:pt idx="138240">
                  <c:v>357</c:v>
                </c:pt>
                <c:pt idx="138241">
                  <c:v>357.00260416666669</c:v>
                </c:pt>
                <c:pt idx="138242">
                  <c:v>357.00520833333331</c:v>
                </c:pt>
                <c:pt idx="138243">
                  <c:v>357.0078125</c:v>
                </c:pt>
                <c:pt idx="138244">
                  <c:v>357.01041666666669</c:v>
                </c:pt>
                <c:pt idx="138245">
                  <c:v>357.01302083333331</c:v>
                </c:pt>
                <c:pt idx="138246">
                  <c:v>357.015625</c:v>
                </c:pt>
                <c:pt idx="138247">
                  <c:v>357.01822916666669</c:v>
                </c:pt>
                <c:pt idx="138248">
                  <c:v>357.02083333333331</c:v>
                </c:pt>
                <c:pt idx="138249">
                  <c:v>357.0234375</c:v>
                </c:pt>
                <c:pt idx="138250">
                  <c:v>357.02604166666669</c:v>
                </c:pt>
                <c:pt idx="138251">
                  <c:v>357.02864583333331</c:v>
                </c:pt>
                <c:pt idx="138252">
                  <c:v>357.03125</c:v>
                </c:pt>
                <c:pt idx="138253">
                  <c:v>357.03385416666669</c:v>
                </c:pt>
                <c:pt idx="138254">
                  <c:v>357.03645833333331</c:v>
                </c:pt>
                <c:pt idx="138255">
                  <c:v>357.0390625</c:v>
                </c:pt>
                <c:pt idx="138256">
                  <c:v>357.04166666666669</c:v>
                </c:pt>
                <c:pt idx="138257">
                  <c:v>357.04427083333331</c:v>
                </c:pt>
                <c:pt idx="138258">
                  <c:v>357.046875</c:v>
                </c:pt>
                <c:pt idx="138259">
                  <c:v>357.04947916666669</c:v>
                </c:pt>
                <c:pt idx="138260">
                  <c:v>357.05208333333331</c:v>
                </c:pt>
                <c:pt idx="138261">
                  <c:v>357.0546875</c:v>
                </c:pt>
                <c:pt idx="138262">
                  <c:v>357.05729166666669</c:v>
                </c:pt>
                <c:pt idx="138263">
                  <c:v>357.05989583333331</c:v>
                </c:pt>
                <c:pt idx="138264">
                  <c:v>357.0625</c:v>
                </c:pt>
                <c:pt idx="138265">
                  <c:v>357.06510416666669</c:v>
                </c:pt>
                <c:pt idx="138266">
                  <c:v>357.06770833333331</c:v>
                </c:pt>
                <c:pt idx="138267">
                  <c:v>357.0703125</c:v>
                </c:pt>
                <c:pt idx="138268">
                  <c:v>357.07291666666669</c:v>
                </c:pt>
                <c:pt idx="138269">
                  <c:v>357.07552083333331</c:v>
                </c:pt>
                <c:pt idx="138270">
                  <c:v>357.078125</c:v>
                </c:pt>
                <c:pt idx="138271">
                  <c:v>357.08072916666669</c:v>
                </c:pt>
                <c:pt idx="138272">
                  <c:v>357.08333333333331</c:v>
                </c:pt>
                <c:pt idx="138273">
                  <c:v>357.0859375</c:v>
                </c:pt>
                <c:pt idx="138274">
                  <c:v>357.08854166666669</c:v>
                </c:pt>
                <c:pt idx="138275">
                  <c:v>357.09114583333331</c:v>
                </c:pt>
                <c:pt idx="138276">
                  <c:v>357.09375</c:v>
                </c:pt>
                <c:pt idx="138277">
                  <c:v>357.09635416666669</c:v>
                </c:pt>
                <c:pt idx="138278">
                  <c:v>357.09895833333331</c:v>
                </c:pt>
                <c:pt idx="138279">
                  <c:v>357.1015625</c:v>
                </c:pt>
                <c:pt idx="138280">
                  <c:v>357.10416666666669</c:v>
                </c:pt>
                <c:pt idx="138281">
                  <c:v>357.10677083333331</c:v>
                </c:pt>
                <c:pt idx="138282">
                  <c:v>357.109375</c:v>
                </c:pt>
                <c:pt idx="138283">
                  <c:v>357.11197916666669</c:v>
                </c:pt>
                <c:pt idx="138284">
                  <c:v>357.11458333333331</c:v>
                </c:pt>
                <c:pt idx="138285">
                  <c:v>357.1171875</c:v>
                </c:pt>
                <c:pt idx="138286">
                  <c:v>357.11979166666669</c:v>
                </c:pt>
                <c:pt idx="138287">
                  <c:v>357.12239583333331</c:v>
                </c:pt>
                <c:pt idx="138288">
                  <c:v>357.125</c:v>
                </c:pt>
                <c:pt idx="138289">
                  <c:v>357.12760416666669</c:v>
                </c:pt>
                <c:pt idx="138290">
                  <c:v>357.13020833333331</c:v>
                </c:pt>
                <c:pt idx="138291">
                  <c:v>357.1328125</c:v>
                </c:pt>
                <c:pt idx="138292">
                  <c:v>357.13541666666669</c:v>
                </c:pt>
                <c:pt idx="138293">
                  <c:v>357.13802083333331</c:v>
                </c:pt>
                <c:pt idx="138294">
                  <c:v>357.140625</c:v>
                </c:pt>
                <c:pt idx="138295">
                  <c:v>357.14322916666669</c:v>
                </c:pt>
                <c:pt idx="138296">
                  <c:v>357.14583333333331</c:v>
                </c:pt>
                <c:pt idx="138297">
                  <c:v>357.1484375</c:v>
                </c:pt>
                <c:pt idx="138298">
                  <c:v>357.15104166666669</c:v>
                </c:pt>
                <c:pt idx="138299">
                  <c:v>357.15364583333331</c:v>
                </c:pt>
                <c:pt idx="138300">
                  <c:v>357.15625</c:v>
                </c:pt>
                <c:pt idx="138301">
                  <c:v>357.15885416666669</c:v>
                </c:pt>
                <c:pt idx="138302">
                  <c:v>357.16145833333331</c:v>
                </c:pt>
                <c:pt idx="138303">
                  <c:v>357.1640625</c:v>
                </c:pt>
                <c:pt idx="138304">
                  <c:v>357.16666666666669</c:v>
                </c:pt>
                <c:pt idx="138305">
                  <c:v>357.16927083333331</c:v>
                </c:pt>
                <c:pt idx="138306">
                  <c:v>357.171875</c:v>
                </c:pt>
                <c:pt idx="138307">
                  <c:v>357.17447916666669</c:v>
                </c:pt>
                <c:pt idx="138308">
                  <c:v>357.17708333333331</c:v>
                </c:pt>
                <c:pt idx="138309">
                  <c:v>357.1796875</c:v>
                </c:pt>
                <c:pt idx="138310">
                  <c:v>357.18229166666669</c:v>
                </c:pt>
                <c:pt idx="138311">
                  <c:v>357.18489583333331</c:v>
                </c:pt>
                <c:pt idx="138312">
                  <c:v>357.1875</c:v>
                </c:pt>
                <c:pt idx="138313">
                  <c:v>357.19010416666669</c:v>
                </c:pt>
                <c:pt idx="138314">
                  <c:v>357.19270833333331</c:v>
                </c:pt>
                <c:pt idx="138315">
                  <c:v>357.1953125</c:v>
                </c:pt>
                <c:pt idx="138316">
                  <c:v>357.19791666666669</c:v>
                </c:pt>
                <c:pt idx="138317">
                  <c:v>357.20052083333331</c:v>
                </c:pt>
                <c:pt idx="138318">
                  <c:v>357.203125</c:v>
                </c:pt>
                <c:pt idx="138319">
                  <c:v>357.20572916666669</c:v>
                </c:pt>
                <c:pt idx="138320">
                  <c:v>357.20833333333331</c:v>
                </c:pt>
                <c:pt idx="138321">
                  <c:v>357.2109375</c:v>
                </c:pt>
                <c:pt idx="138322">
                  <c:v>357.21354166666669</c:v>
                </c:pt>
                <c:pt idx="138323">
                  <c:v>357.21614583333331</c:v>
                </c:pt>
                <c:pt idx="138324">
                  <c:v>357.21875</c:v>
                </c:pt>
                <c:pt idx="138325">
                  <c:v>357.22135416666669</c:v>
                </c:pt>
                <c:pt idx="138326">
                  <c:v>357.22395833333331</c:v>
                </c:pt>
                <c:pt idx="138327">
                  <c:v>357.2265625</c:v>
                </c:pt>
                <c:pt idx="138328">
                  <c:v>357.22916666666669</c:v>
                </c:pt>
                <c:pt idx="138329">
                  <c:v>357.23177083333331</c:v>
                </c:pt>
                <c:pt idx="138330">
                  <c:v>357.234375</c:v>
                </c:pt>
                <c:pt idx="138331">
                  <c:v>357.23697916666669</c:v>
                </c:pt>
                <c:pt idx="138332">
                  <c:v>357.23958333333331</c:v>
                </c:pt>
                <c:pt idx="138333">
                  <c:v>357.2421875</c:v>
                </c:pt>
                <c:pt idx="138334">
                  <c:v>357.24479166666669</c:v>
                </c:pt>
                <c:pt idx="138335">
                  <c:v>357.24739583333331</c:v>
                </c:pt>
                <c:pt idx="138336">
                  <c:v>357.25</c:v>
                </c:pt>
                <c:pt idx="138337">
                  <c:v>357.25260416666669</c:v>
                </c:pt>
                <c:pt idx="138338">
                  <c:v>357.25520833333331</c:v>
                </c:pt>
                <c:pt idx="138339">
                  <c:v>357.2578125</c:v>
                </c:pt>
                <c:pt idx="138340">
                  <c:v>357.26041666666669</c:v>
                </c:pt>
                <c:pt idx="138341">
                  <c:v>357.26302083333331</c:v>
                </c:pt>
                <c:pt idx="138342">
                  <c:v>357.265625</c:v>
                </c:pt>
                <c:pt idx="138343">
                  <c:v>357.26822916666669</c:v>
                </c:pt>
                <c:pt idx="138344">
                  <c:v>357.27083333333331</c:v>
                </c:pt>
                <c:pt idx="138345">
                  <c:v>357.2734375</c:v>
                </c:pt>
                <c:pt idx="138346">
                  <c:v>357.27604166666669</c:v>
                </c:pt>
                <c:pt idx="138347">
                  <c:v>357.27864583333331</c:v>
                </c:pt>
                <c:pt idx="138348">
                  <c:v>357.28125</c:v>
                </c:pt>
                <c:pt idx="138349">
                  <c:v>357.28385416666669</c:v>
                </c:pt>
                <c:pt idx="138350">
                  <c:v>357.28645833333331</c:v>
                </c:pt>
                <c:pt idx="138351">
                  <c:v>357.2890625</c:v>
                </c:pt>
                <c:pt idx="138352">
                  <c:v>357.29166666666669</c:v>
                </c:pt>
                <c:pt idx="138353">
                  <c:v>357.29427083333331</c:v>
                </c:pt>
                <c:pt idx="138354">
                  <c:v>357.296875</c:v>
                </c:pt>
                <c:pt idx="138355">
                  <c:v>357.29947916666669</c:v>
                </c:pt>
                <c:pt idx="138356">
                  <c:v>357.30208333333331</c:v>
                </c:pt>
                <c:pt idx="138357">
                  <c:v>357.3046875</c:v>
                </c:pt>
                <c:pt idx="138358">
                  <c:v>357.30729166666669</c:v>
                </c:pt>
                <c:pt idx="138359">
                  <c:v>357.30989583333331</c:v>
                </c:pt>
                <c:pt idx="138360">
                  <c:v>357.3125</c:v>
                </c:pt>
                <c:pt idx="138361">
                  <c:v>357.31510416666669</c:v>
                </c:pt>
                <c:pt idx="138362">
                  <c:v>357.31770833333331</c:v>
                </c:pt>
                <c:pt idx="138363">
                  <c:v>357.3203125</c:v>
                </c:pt>
                <c:pt idx="138364">
                  <c:v>357.32291666666669</c:v>
                </c:pt>
                <c:pt idx="138365">
                  <c:v>357.32552083333331</c:v>
                </c:pt>
                <c:pt idx="138366">
                  <c:v>357.328125</c:v>
                </c:pt>
                <c:pt idx="138367">
                  <c:v>357.33072916666669</c:v>
                </c:pt>
                <c:pt idx="138368">
                  <c:v>357.33333333333331</c:v>
                </c:pt>
                <c:pt idx="138369">
                  <c:v>357.3359375</c:v>
                </c:pt>
                <c:pt idx="138370">
                  <c:v>357.33854166666669</c:v>
                </c:pt>
                <c:pt idx="138371">
                  <c:v>357.34114583333331</c:v>
                </c:pt>
                <c:pt idx="138372">
                  <c:v>357.34375</c:v>
                </c:pt>
                <c:pt idx="138373">
                  <c:v>357.34635416666669</c:v>
                </c:pt>
                <c:pt idx="138374">
                  <c:v>357.34895833333331</c:v>
                </c:pt>
                <c:pt idx="138375">
                  <c:v>357.3515625</c:v>
                </c:pt>
                <c:pt idx="138376">
                  <c:v>357.35416666666669</c:v>
                </c:pt>
                <c:pt idx="138377">
                  <c:v>357.35677083333331</c:v>
                </c:pt>
                <c:pt idx="138378">
                  <c:v>357.359375</c:v>
                </c:pt>
                <c:pt idx="138379">
                  <c:v>357.36197916666669</c:v>
                </c:pt>
                <c:pt idx="138380">
                  <c:v>357.36458333333331</c:v>
                </c:pt>
                <c:pt idx="138381">
                  <c:v>357.3671875</c:v>
                </c:pt>
                <c:pt idx="138382">
                  <c:v>357.36979166666669</c:v>
                </c:pt>
                <c:pt idx="138383">
                  <c:v>357.37239583333331</c:v>
                </c:pt>
                <c:pt idx="138384">
                  <c:v>357.375</c:v>
                </c:pt>
                <c:pt idx="138385">
                  <c:v>357.37760416666669</c:v>
                </c:pt>
                <c:pt idx="138386">
                  <c:v>357.38020833333331</c:v>
                </c:pt>
                <c:pt idx="138387">
                  <c:v>357.3828125</c:v>
                </c:pt>
                <c:pt idx="138388">
                  <c:v>357.38541666666669</c:v>
                </c:pt>
                <c:pt idx="138389">
                  <c:v>357.38802083333331</c:v>
                </c:pt>
                <c:pt idx="138390">
                  <c:v>357.390625</c:v>
                </c:pt>
                <c:pt idx="138391">
                  <c:v>357.39322916666669</c:v>
                </c:pt>
                <c:pt idx="138392">
                  <c:v>357.39583333333331</c:v>
                </c:pt>
                <c:pt idx="138393">
                  <c:v>357.3984375</c:v>
                </c:pt>
                <c:pt idx="138394">
                  <c:v>357.40104166666669</c:v>
                </c:pt>
                <c:pt idx="138395">
                  <c:v>357.40364583333331</c:v>
                </c:pt>
                <c:pt idx="138396">
                  <c:v>357.40625</c:v>
                </c:pt>
                <c:pt idx="138397">
                  <c:v>357.40885416666669</c:v>
                </c:pt>
                <c:pt idx="138398">
                  <c:v>357.41145833333331</c:v>
                </c:pt>
                <c:pt idx="138399">
                  <c:v>357.4140625</c:v>
                </c:pt>
                <c:pt idx="138400">
                  <c:v>357.41666666666669</c:v>
                </c:pt>
                <c:pt idx="138401">
                  <c:v>357.41927083333331</c:v>
                </c:pt>
                <c:pt idx="138402">
                  <c:v>357.421875</c:v>
                </c:pt>
                <c:pt idx="138403">
                  <c:v>357.42447916666669</c:v>
                </c:pt>
                <c:pt idx="138404">
                  <c:v>357.42708333333331</c:v>
                </c:pt>
                <c:pt idx="138405">
                  <c:v>357.4296875</c:v>
                </c:pt>
                <c:pt idx="138406">
                  <c:v>357.43229166666669</c:v>
                </c:pt>
                <c:pt idx="138407">
                  <c:v>357.43489583333331</c:v>
                </c:pt>
                <c:pt idx="138408">
                  <c:v>357.4375</c:v>
                </c:pt>
                <c:pt idx="138409">
                  <c:v>357.44010416666669</c:v>
                </c:pt>
                <c:pt idx="138410">
                  <c:v>357.44270833333331</c:v>
                </c:pt>
                <c:pt idx="138411">
                  <c:v>357.4453125</c:v>
                </c:pt>
                <c:pt idx="138412">
                  <c:v>357.44791666666669</c:v>
                </c:pt>
                <c:pt idx="138413">
                  <c:v>357.45052083333331</c:v>
                </c:pt>
                <c:pt idx="138414">
                  <c:v>357.453125</c:v>
                </c:pt>
                <c:pt idx="138415">
                  <c:v>357.45572916666669</c:v>
                </c:pt>
                <c:pt idx="138416">
                  <c:v>357.45833333333331</c:v>
                </c:pt>
                <c:pt idx="138417">
                  <c:v>357.4609375</c:v>
                </c:pt>
                <c:pt idx="138418">
                  <c:v>357.46354166666669</c:v>
                </c:pt>
                <c:pt idx="138419">
                  <c:v>357.46614583333331</c:v>
                </c:pt>
                <c:pt idx="138420">
                  <c:v>357.46875</c:v>
                </c:pt>
                <c:pt idx="138421">
                  <c:v>357.47135416666669</c:v>
                </c:pt>
                <c:pt idx="138422">
                  <c:v>357.47395833333331</c:v>
                </c:pt>
                <c:pt idx="138423">
                  <c:v>357.4765625</c:v>
                </c:pt>
                <c:pt idx="138424">
                  <c:v>357.47916666666669</c:v>
                </c:pt>
                <c:pt idx="138425">
                  <c:v>357.48177083333331</c:v>
                </c:pt>
                <c:pt idx="138426">
                  <c:v>357.484375</c:v>
                </c:pt>
                <c:pt idx="138427">
                  <c:v>357.48697916666669</c:v>
                </c:pt>
                <c:pt idx="138428">
                  <c:v>357.48958333333331</c:v>
                </c:pt>
                <c:pt idx="138429">
                  <c:v>357.4921875</c:v>
                </c:pt>
                <c:pt idx="138430">
                  <c:v>357.49479166666669</c:v>
                </c:pt>
                <c:pt idx="138431">
                  <c:v>357.49739583333331</c:v>
                </c:pt>
                <c:pt idx="138432">
                  <c:v>357.5</c:v>
                </c:pt>
                <c:pt idx="138433">
                  <c:v>357.50260416666669</c:v>
                </c:pt>
                <c:pt idx="138434">
                  <c:v>357.50520833333331</c:v>
                </c:pt>
                <c:pt idx="138435">
                  <c:v>357.5078125</c:v>
                </c:pt>
                <c:pt idx="138436">
                  <c:v>357.51041666666669</c:v>
                </c:pt>
                <c:pt idx="138437">
                  <c:v>357.51302083333331</c:v>
                </c:pt>
                <c:pt idx="138438">
                  <c:v>357.515625</c:v>
                </c:pt>
                <c:pt idx="138439">
                  <c:v>357.51822916666669</c:v>
                </c:pt>
                <c:pt idx="138440">
                  <c:v>357.52083333333331</c:v>
                </c:pt>
                <c:pt idx="138441">
                  <c:v>357.5234375</c:v>
                </c:pt>
                <c:pt idx="138442">
                  <c:v>357.52604166666669</c:v>
                </c:pt>
                <c:pt idx="138443">
                  <c:v>357.52864583333331</c:v>
                </c:pt>
                <c:pt idx="138444">
                  <c:v>357.53125</c:v>
                </c:pt>
                <c:pt idx="138445">
                  <c:v>357.53385416666669</c:v>
                </c:pt>
                <c:pt idx="138446">
                  <c:v>357.53645833333331</c:v>
                </c:pt>
                <c:pt idx="138447">
                  <c:v>357.5390625</c:v>
                </c:pt>
                <c:pt idx="138448">
                  <c:v>357.54166666666669</c:v>
                </c:pt>
                <c:pt idx="138449">
                  <c:v>357.54427083333331</c:v>
                </c:pt>
                <c:pt idx="138450">
                  <c:v>357.546875</c:v>
                </c:pt>
                <c:pt idx="138451">
                  <c:v>357.54947916666669</c:v>
                </c:pt>
                <c:pt idx="138452">
                  <c:v>357.55208333333331</c:v>
                </c:pt>
                <c:pt idx="138453">
                  <c:v>357.5546875</c:v>
                </c:pt>
                <c:pt idx="138454">
                  <c:v>357.55729166666669</c:v>
                </c:pt>
                <c:pt idx="138455">
                  <c:v>357.55989583333331</c:v>
                </c:pt>
                <c:pt idx="138456">
                  <c:v>357.5625</c:v>
                </c:pt>
                <c:pt idx="138457">
                  <c:v>357.56510416666669</c:v>
                </c:pt>
                <c:pt idx="138458">
                  <c:v>357.56770833333331</c:v>
                </c:pt>
                <c:pt idx="138459">
                  <c:v>357.5703125</c:v>
                </c:pt>
                <c:pt idx="138460">
                  <c:v>357.57291666666669</c:v>
                </c:pt>
                <c:pt idx="138461">
                  <c:v>357.57552083333331</c:v>
                </c:pt>
                <c:pt idx="138462">
                  <c:v>357.578125</c:v>
                </c:pt>
                <c:pt idx="138463">
                  <c:v>357.58072916666669</c:v>
                </c:pt>
                <c:pt idx="138464">
                  <c:v>357.58333333333331</c:v>
                </c:pt>
                <c:pt idx="138465">
                  <c:v>357.5859375</c:v>
                </c:pt>
                <c:pt idx="138466">
                  <c:v>357.58854166666669</c:v>
                </c:pt>
                <c:pt idx="138467">
                  <c:v>357.59114583333331</c:v>
                </c:pt>
                <c:pt idx="138468">
                  <c:v>357.59375</c:v>
                </c:pt>
                <c:pt idx="138469">
                  <c:v>357.59635416666669</c:v>
                </c:pt>
                <c:pt idx="138470">
                  <c:v>357.59895833333331</c:v>
                </c:pt>
                <c:pt idx="138471">
                  <c:v>357.6015625</c:v>
                </c:pt>
                <c:pt idx="138472">
                  <c:v>357.60416666666669</c:v>
                </c:pt>
                <c:pt idx="138473">
                  <c:v>357.60677083333331</c:v>
                </c:pt>
                <c:pt idx="138474">
                  <c:v>357.609375</c:v>
                </c:pt>
                <c:pt idx="138475">
                  <c:v>357.61197916666669</c:v>
                </c:pt>
                <c:pt idx="138476">
                  <c:v>357.61458333333331</c:v>
                </c:pt>
                <c:pt idx="138477">
                  <c:v>357.6171875</c:v>
                </c:pt>
                <c:pt idx="138478">
                  <c:v>357.61979166666669</c:v>
                </c:pt>
                <c:pt idx="138479">
                  <c:v>357.62239583333331</c:v>
                </c:pt>
                <c:pt idx="138480">
                  <c:v>357.625</c:v>
                </c:pt>
                <c:pt idx="138481">
                  <c:v>357.62760416666669</c:v>
                </c:pt>
                <c:pt idx="138482">
                  <c:v>357.63020833333331</c:v>
                </c:pt>
                <c:pt idx="138483">
                  <c:v>357.6328125</c:v>
                </c:pt>
                <c:pt idx="138484">
                  <c:v>357.63541666666669</c:v>
                </c:pt>
                <c:pt idx="138485">
                  <c:v>357.63802083333331</c:v>
                </c:pt>
                <c:pt idx="138486">
                  <c:v>357.640625</c:v>
                </c:pt>
                <c:pt idx="138487">
                  <c:v>357.64322916666669</c:v>
                </c:pt>
                <c:pt idx="138488">
                  <c:v>357.64583333333331</c:v>
                </c:pt>
                <c:pt idx="138489">
                  <c:v>357.6484375</c:v>
                </c:pt>
                <c:pt idx="138490">
                  <c:v>357.65104166666669</c:v>
                </c:pt>
                <c:pt idx="138491">
                  <c:v>357.65364583333331</c:v>
                </c:pt>
                <c:pt idx="138492">
                  <c:v>357.65625</c:v>
                </c:pt>
                <c:pt idx="138493">
                  <c:v>357.65885416666669</c:v>
                </c:pt>
                <c:pt idx="138494">
                  <c:v>357.66145833333331</c:v>
                </c:pt>
                <c:pt idx="138495">
                  <c:v>357.6640625</c:v>
                </c:pt>
                <c:pt idx="138496">
                  <c:v>357.66666666666669</c:v>
                </c:pt>
                <c:pt idx="138497">
                  <c:v>357.66927083333331</c:v>
                </c:pt>
                <c:pt idx="138498">
                  <c:v>357.671875</c:v>
                </c:pt>
                <c:pt idx="138499">
                  <c:v>357.67447916666669</c:v>
                </c:pt>
                <c:pt idx="138500">
                  <c:v>357.67708333333331</c:v>
                </c:pt>
                <c:pt idx="138501">
                  <c:v>357.6796875</c:v>
                </c:pt>
                <c:pt idx="138502">
                  <c:v>357.68229166666669</c:v>
                </c:pt>
                <c:pt idx="138503">
                  <c:v>357.68489583333331</c:v>
                </c:pt>
                <c:pt idx="138504">
                  <c:v>357.6875</c:v>
                </c:pt>
                <c:pt idx="138505">
                  <c:v>357.69010416666669</c:v>
                </c:pt>
                <c:pt idx="138506">
                  <c:v>357.69270833333331</c:v>
                </c:pt>
                <c:pt idx="138507">
                  <c:v>357.6953125</c:v>
                </c:pt>
                <c:pt idx="138508">
                  <c:v>357.69791666666669</c:v>
                </c:pt>
                <c:pt idx="138509">
                  <c:v>357.70052083333331</c:v>
                </c:pt>
                <c:pt idx="138510">
                  <c:v>357.703125</c:v>
                </c:pt>
                <c:pt idx="138511">
                  <c:v>357.70572916666669</c:v>
                </c:pt>
                <c:pt idx="138512">
                  <c:v>357.70833333333331</c:v>
                </c:pt>
                <c:pt idx="138513">
                  <c:v>357.7109375</c:v>
                </c:pt>
                <c:pt idx="138514">
                  <c:v>357.71354166666669</c:v>
                </c:pt>
                <c:pt idx="138515">
                  <c:v>357.71614583333331</c:v>
                </c:pt>
                <c:pt idx="138516">
                  <c:v>357.71875</c:v>
                </c:pt>
                <c:pt idx="138517">
                  <c:v>357.72135416666669</c:v>
                </c:pt>
                <c:pt idx="138518">
                  <c:v>357.72395833333331</c:v>
                </c:pt>
                <c:pt idx="138519">
                  <c:v>357.7265625</c:v>
                </c:pt>
                <c:pt idx="138520">
                  <c:v>357.72916666666669</c:v>
                </c:pt>
                <c:pt idx="138521">
                  <c:v>357.73177083333331</c:v>
                </c:pt>
                <c:pt idx="138522">
                  <c:v>357.734375</c:v>
                </c:pt>
                <c:pt idx="138523">
                  <c:v>357.73697916666669</c:v>
                </c:pt>
                <c:pt idx="138524">
                  <c:v>357.73958333333331</c:v>
                </c:pt>
                <c:pt idx="138525">
                  <c:v>357.7421875</c:v>
                </c:pt>
                <c:pt idx="138526">
                  <c:v>357.74479166666669</c:v>
                </c:pt>
                <c:pt idx="138527">
                  <c:v>357.74739583333331</c:v>
                </c:pt>
                <c:pt idx="138528">
                  <c:v>357.75</c:v>
                </c:pt>
                <c:pt idx="138529">
                  <c:v>357.75260416666669</c:v>
                </c:pt>
                <c:pt idx="138530">
                  <c:v>357.75520833333331</c:v>
                </c:pt>
                <c:pt idx="138531">
                  <c:v>357.7578125</c:v>
                </c:pt>
                <c:pt idx="138532">
                  <c:v>357.76041666666669</c:v>
                </c:pt>
                <c:pt idx="138533">
                  <c:v>357.76302083333331</c:v>
                </c:pt>
                <c:pt idx="138534">
                  <c:v>357.765625</c:v>
                </c:pt>
                <c:pt idx="138535">
                  <c:v>357.76822916666669</c:v>
                </c:pt>
                <c:pt idx="138536">
                  <c:v>357.77083333333331</c:v>
                </c:pt>
                <c:pt idx="138537">
                  <c:v>357.7734375</c:v>
                </c:pt>
                <c:pt idx="138538">
                  <c:v>357.77604166666669</c:v>
                </c:pt>
                <c:pt idx="138539">
                  <c:v>357.77864583333331</c:v>
                </c:pt>
                <c:pt idx="138540">
                  <c:v>357.78125</c:v>
                </c:pt>
                <c:pt idx="138541">
                  <c:v>357.78385416666669</c:v>
                </c:pt>
                <c:pt idx="138542">
                  <c:v>357.78645833333331</c:v>
                </c:pt>
                <c:pt idx="138543">
                  <c:v>357.7890625</c:v>
                </c:pt>
                <c:pt idx="138544">
                  <c:v>357.79166666666669</c:v>
                </c:pt>
                <c:pt idx="138545">
                  <c:v>357.79427083333331</c:v>
                </c:pt>
                <c:pt idx="138546">
                  <c:v>357.796875</c:v>
                </c:pt>
                <c:pt idx="138547">
                  <c:v>357.79947916666669</c:v>
                </c:pt>
                <c:pt idx="138548">
                  <c:v>357.80208333333331</c:v>
                </c:pt>
                <c:pt idx="138549">
                  <c:v>357.8046875</c:v>
                </c:pt>
                <c:pt idx="138550">
                  <c:v>357.80729166666669</c:v>
                </c:pt>
                <c:pt idx="138551">
                  <c:v>357.80989583333331</c:v>
                </c:pt>
                <c:pt idx="138552">
                  <c:v>357.8125</c:v>
                </c:pt>
                <c:pt idx="138553">
                  <c:v>357.81510416666669</c:v>
                </c:pt>
                <c:pt idx="138554">
                  <c:v>357.81770833333331</c:v>
                </c:pt>
                <c:pt idx="138555">
                  <c:v>357.8203125</c:v>
                </c:pt>
                <c:pt idx="138556">
                  <c:v>357.82291666666669</c:v>
                </c:pt>
                <c:pt idx="138557">
                  <c:v>357.82552083333331</c:v>
                </c:pt>
                <c:pt idx="138558">
                  <c:v>357.828125</c:v>
                </c:pt>
                <c:pt idx="138559">
                  <c:v>357.83072916666669</c:v>
                </c:pt>
                <c:pt idx="138560">
                  <c:v>357.83333333333331</c:v>
                </c:pt>
                <c:pt idx="138561">
                  <c:v>357.8359375</c:v>
                </c:pt>
                <c:pt idx="138562">
                  <c:v>357.83854166666669</c:v>
                </c:pt>
                <c:pt idx="138563">
                  <c:v>357.84114583333331</c:v>
                </c:pt>
                <c:pt idx="138564">
                  <c:v>357.84375</c:v>
                </c:pt>
                <c:pt idx="138565">
                  <c:v>357.84635416666669</c:v>
                </c:pt>
                <c:pt idx="138566">
                  <c:v>357.84895833333331</c:v>
                </c:pt>
                <c:pt idx="138567">
                  <c:v>357.8515625</c:v>
                </c:pt>
                <c:pt idx="138568">
                  <c:v>357.85416666666669</c:v>
                </c:pt>
                <c:pt idx="138569">
                  <c:v>357.85677083333331</c:v>
                </c:pt>
                <c:pt idx="138570">
                  <c:v>357.859375</c:v>
                </c:pt>
                <c:pt idx="138571">
                  <c:v>357.86197916666669</c:v>
                </c:pt>
                <c:pt idx="138572">
                  <c:v>357.86458333333331</c:v>
                </c:pt>
                <c:pt idx="138573">
                  <c:v>357.8671875</c:v>
                </c:pt>
                <c:pt idx="138574">
                  <c:v>357.86979166666669</c:v>
                </c:pt>
                <c:pt idx="138575">
                  <c:v>357.87239583333331</c:v>
                </c:pt>
                <c:pt idx="138576">
                  <c:v>357.875</c:v>
                </c:pt>
                <c:pt idx="138577">
                  <c:v>357.87760416666669</c:v>
                </c:pt>
                <c:pt idx="138578">
                  <c:v>357.88020833333331</c:v>
                </c:pt>
                <c:pt idx="138579">
                  <c:v>357.8828125</c:v>
                </c:pt>
                <c:pt idx="138580">
                  <c:v>357.88541666666669</c:v>
                </c:pt>
                <c:pt idx="138581">
                  <c:v>357.88802083333331</c:v>
                </c:pt>
                <c:pt idx="138582">
                  <c:v>357.890625</c:v>
                </c:pt>
                <c:pt idx="138583">
                  <c:v>357.89322916666669</c:v>
                </c:pt>
                <c:pt idx="138584">
                  <c:v>357.89583333333331</c:v>
                </c:pt>
                <c:pt idx="138585">
                  <c:v>357.8984375</c:v>
                </c:pt>
                <c:pt idx="138586">
                  <c:v>357.90104166666669</c:v>
                </c:pt>
                <c:pt idx="138587">
                  <c:v>357.90364583333331</c:v>
                </c:pt>
                <c:pt idx="138588">
                  <c:v>357.90625</c:v>
                </c:pt>
                <c:pt idx="138589">
                  <c:v>357.90885416666669</c:v>
                </c:pt>
                <c:pt idx="138590">
                  <c:v>357.91145833333331</c:v>
                </c:pt>
                <c:pt idx="138591">
                  <c:v>357.9140625</c:v>
                </c:pt>
                <c:pt idx="138592">
                  <c:v>357.91666666666669</c:v>
                </c:pt>
                <c:pt idx="138593">
                  <c:v>357.91927083333331</c:v>
                </c:pt>
                <c:pt idx="138594">
                  <c:v>357.921875</c:v>
                </c:pt>
                <c:pt idx="138595">
                  <c:v>357.92447916666669</c:v>
                </c:pt>
                <c:pt idx="138596">
                  <c:v>357.92708333333331</c:v>
                </c:pt>
                <c:pt idx="138597">
                  <c:v>357.9296875</c:v>
                </c:pt>
                <c:pt idx="138598">
                  <c:v>357.93229166666669</c:v>
                </c:pt>
                <c:pt idx="138599">
                  <c:v>357.93489583333331</c:v>
                </c:pt>
                <c:pt idx="138600">
                  <c:v>357.9375</c:v>
                </c:pt>
                <c:pt idx="138601">
                  <c:v>357.94010416666669</c:v>
                </c:pt>
                <c:pt idx="138602">
                  <c:v>357.94270833333331</c:v>
                </c:pt>
                <c:pt idx="138603">
                  <c:v>357.9453125</c:v>
                </c:pt>
                <c:pt idx="138604">
                  <c:v>357.94791666666669</c:v>
                </c:pt>
                <c:pt idx="138605">
                  <c:v>357.95052083333331</c:v>
                </c:pt>
                <c:pt idx="138606">
                  <c:v>357.953125</c:v>
                </c:pt>
                <c:pt idx="138607">
                  <c:v>357.95572916666669</c:v>
                </c:pt>
                <c:pt idx="138608">
                  <c:v>357.95833333333331</c:v>
                </c:pt>
                <c:pt idx="138609">
                  <c:v>357.9609375</c:v>
                </c:pt>
                <c:pt idx="138610">
                  <c:v>357.96354166666669</c:v>
                </c:pt>
                <c:pt idx="138611">
                  <c:v>357.96614583333331</c:v>
                </c:pt>
                <c:pt idx="138612">
                  <c:v>357.96875</c:v>
                </c:pt>
                <c:pt idx="138613">
                  <c:v>357.97135416666669</c:v>
                </c:pt>
                <c:pt idx="138614">
                  <c:v>357.97395833333331</c:v>
                </c:pt>
                <c:pt idx="138615">
                  <c:v>357.9765625</c:v>
                </c:pt>
                <c:pt idx="138616">
                  <c:v>357.97916666666669</c:v>
                </c:pt>
                <c:pt idx="138617">
                  <c:v>357.98177083333331</c:v>
                </c:pt>
                <c:pt idx="138618">
                  <c:v>357.984375</c:v>
                </c:pt>
                <c:pt idx="138619">
                  <c:v>357.98697916666669</c:v>
                </c:pt>
                <c:pt idx="138620">
                  <c:v>357.98958333333331</c:v>
                </c:pt>
                <c:pt idx="138621">
                  <c:v>357.9921875</c:v>
                </c:pt>
                <c:pt idx="138622">
                  <c:v>357.99479166666669</c:v>
                </c:pt>
                <c:pt idx="138623">
                  <c:v>357.99739583333331</c:v>
                </c:pt>
                <c:pt idx="138624">
                  <c:v>358</c:v>
                </c:pt>
                <c:pt idx="138625">
                  <c:v>358.00260416666669</c:v>
                </c:pt>
                <c:pt idx="138626">
                  <c:v>358.00520833333331</c:v>
                </c:pt>
                <c:pt idx="138627">
                  <c:v>358.0078125</c:v>
                </c:pt>
                <c:pt idx="138628">
                  <c:v>358.01041666666669</c:v>
                </c:pt>
                <c:pt idx="138629">
                  <c:v>358.01302083333331</c:v>
                </c:pt>
                <c:pt idx="138630">
                  <c:v>358.015625</c:v>
                </c:pt>
                <c:pt idx="138631">
                  <c:v>358.01822916666669</c:v>
                </c:pt>
                <c:pt idx="138632">
                  <c:v>358.02083333333331</c:v>
                </c:pt>
                <c:pt idx="138633">
                  <c:v>358.0234375</c:v>
                </c:pt>
                <c:pt idx="138634">
                  <c:v>358.02604166666669</c:v>
                </c:pt>
                <c:pt idx="138635">
                  <c:v>358.02864583333331</c:v>
                </c:pt>
                <c:pt idx="138636">
                  <c:v>358.03125</c:v>
                </c:pt>
                <c:pt idx="138637">
                  <c:v>358.03385416666669</c:v>
                </c:pt>
                <c:pt idx="138638">
                  <c:v>358.03645833333331</c:v>
                </c:pt>
                <c:pt idx="138639">
                  <c:v>358.0390625</c:v>
                </c:pt>
                <c:pt idx="138640">
                  <c:v>358.04166666666669</c:v>
                </c:pt>
                <c:pt idx="138641">
                  <c:v>358.04427083333331</c:v>
                </c:pt>
                <c:pt idx="138642">
                  <c:v>358.046875</c:v>
                </c:pt>
                <c:pt idx="138643">
                  <c:v>358.04947916666669</c:v>
                </c:pt>
                <c:pt idx="138644">
                  <c:v>358.05208333333331</c:v>
                </c:pt>
                <c:pt idx="138645">
                  <c:v>358.0546875</c:v>
                </c:pt>
                <c:pt idx="138646">
                  <c:v>358.05729166666669</c:v>
                </c:pt>
                <c:pt idx="138647">
                  <c:v>358.05989583333331</c:v>
                </c:pt>
                <c:pt idx="138648">
                  <c:v>358.0625</c:v>
                </c:pt>
                <c:pt idx="138649">
                  <c:v>358.06510416666669</c:v>
                </c:pt>
                <c:pt idx="138650">
                  <c:v>358.06770833333331</c:v>
                </c:pt>
                <c:pt idx="138651">
                  <c:v>358.0703125</c:v>
                </c:pt>
                <c:pt idx="138652">
                  <c:v>358.07291666666669</c:v>
                </c:pt>
                <c:pt idx="138653">
                  <c:v>358.07552083333331</c:v>
                </c:pt>
                <c:pt idx="138654">
                  <c:v>358.078125</c:v>
                </c:pt>
                <c:pt idx="138655">
                  <c:v>358.08072916666669</c:v>
                </c:pt>
                <c:pt idx="138656">
                  <c:v>358.08333333333331</c:v>
                </c:pt>
                <c:pt idx="138657">
                  <c:v>358.0859375</c:v>
                </c:pt>
                <c:pt idx="138658">
                  <c:v>358.08854166666669</c:v>
                </c:pt>
                <c:pt idx="138659">
                  <c:v>358.09114583333331</c:v>
                </c:pt>
                <c:pt idx="138660">
                  <c:v>358.09375</c:v>
                </c:pt>
                <c:pt idx="138661">
                  <c:v>358.09635416666669</c:v>
                </c:pt>
                <c:pt idx="138662">
                  <c:v>358.09895833333331</c:v>
                </c:pt>
                <c:pt idx="138663">
                  <c:v>358.1015625</c:v>
                </c:pt>
                <c:pt idx="138664">
                  <c:v>358.10416666666669</c:v>
                </c:pt>
                <c:pt idx="138665">
                  <c:v>358.10677083333331</c:v>
                </c:pt>
                <c:pt idx="138666">
                  <c:v>358.109375</c:v>
                </c:pt>
                <c:pt idx="138667">
                  <c:v>358.11197916666669</c:v>
                </c:pt>
                <c:pt idx="138668">
                  <c:v>358.11458333333331</c:v>
                </c:pt>
                <c:pt idx="138669">
                  <c:v>358.1171875</c:v>
                </c:pt>
                <c:pt idx="138670">
                  <c:v>358.11979166666669</c:v>
                </c:pt>
                <c:pt idx="138671">
                  <c:v>358.12239583333331</c:v>
                </c:pt>
                <c:pt idx="138672">
                  <c:v>358.125</c:v>
                </c:pt>
                <c:pt idx="138673">
                  <c:v>358.12760416666669</c:v>
                </c:pt>
                <c:pt idx="138674">
                  <c:v>358.13020833333331</c:v>
                </c:pt>
                <c:pt idx="138675">
                  <c:v>358.1328125</c:v>
                </c:pt>
                <c:pt idx="138676">
                  <c:v>358.13541666666669</c:v>
                </c:pt>
                <c:pt idx="138677">
                  <c:v>358.13802083333331</c:v>
                </c:pt>
                <c:pt idx="138678">
                  <c:v>358.140625</c:v>
                </c:pt>
                <c:pt idx="138679">
                  <c:v>358.14322916666669</c:v>
                </c:pt>
                <c:pt idx="138680">
                  <c:v>358.14583333333331</c:v>
                </c:pt>
                <c:pt idx="138681">
                  <c:v>358.1484375</c:v>
                </c:pt>
                <c:pt idx="138682">
                  <c:v>358.15104166666669</c:v>
                </c:pt>
                <c:pt idx="138683">
                  <c:v>358.15364583333331</c:v>
                </c:pt>
                <c:pt idx="138684">
                  <c:v>358.15625</c:v>
                </c:pt>
                <c:pt idx="138685">
                  <c:v>358.15885416666669</c:v>
                </c:pt>
                <c:pt idx="138686">
                  <c:v>358.16145833333331</c:v>
                </c:pt>
                <c:pt idx="138687">
                  <c:v>358.1640625</c:v>
                </c:pt>
                <c:pt idx="138688">
                  <c:v>358.16666666666669</c:v>
                </c:pt>
                <c:pt idx="138689">
                  <c:v>358.16927083333331</c:v>
                </c:pt>
                <c:pt idx="138690">
                  <c:v>358.171875</c:v>
                </c:pt>
                <c:pt idx="138691">
                  <c:v>358.17447916666669</c:v>
                </c:pt>
                <c:pt idx="138692">
                  <c:v>358.17708333333331</c:v>
                </c:pt>
                <c:pt idx="138693">
                  <c:v>358.1796875</c:v>
                </c:pt>
                <c:pt idx="138694">
                  <c:v>358.18229166666669</c:v>
                </c:pt>
                <c:pt idx="138695">
                  <c:v>358.18489583333331</c:v>
                </c:pt>
                <c:pt idx="138696">
                  <c:v>358.1875</c:v>
                </c:pt>
                <c:pt idx="138697">
                  <c:v>358.19010416666669</c:v>
                </c:pt>
                <c:pt idx="138698">
                  <c:v>358.19270833333331</c:v>
                </c:pt>
                <c:pt idx="138699">
                  <c:v>358.1953125</c:v>
                </c:pt>
                <c:pt idx="138700">
                  <c:v>358.19791666666669</c:v>
                </c:pt>
                <c:pt idx="138701">
                  <c:v>358.20052083333331</c:v>
                </c:pt>
                <c:pt idx="138702">
                  <c:v>358.203125</c:v>
                </c:pt>
                <c:pt idx="138703">
                  <c:v>358.20572916666669</c:v>
                </c:pt>
                <c:pt idx="138704">
                  <c:v>358.20833333333331</c:v>
                </c:pt>
                <c:pt idx="138705">
                  <c:v>358.2109375</c:v>
                </c:pt>
                <c:pt idx="138706">
                  <c:v>358.21354166666669</c:v>
                </c:pt>
                <c:pt idx="138707">
                  <c:v>358.21614583333331</c:v>
                </c:pt>
                <c:pt idx="138708">
                  <c:v>358.21875</c:v>
                </c:pt>
                <c:pt idx="138709">
                  <c:v>358.22135416666669</c:v>
                </c:pt>
                <c:pt idx="138710">
                  <c:v>358.22395833333331</c:v>
                </c:pt>
                <c:pt idx="138711">
                  <c:v>358.2265625</c:v>
                </c:pt>
                <c:pt idx="138712">
                  <c:v>358.22916666666669</c:v>
                </c:pt>
                <c:pt idx="138713">
                  <c:v>358.23177083333331</c:v>
                </c:pt>
                <c:pt idx="138714">
                  <c:v>358.234375</c:v>
                </c:pt>
                <c:pt idx="138715">
                  <c:v>358.23697916666669</c:v>
                </c:pt>
                <c:pt idx="138716">
                  <c:v>358.23958333333331</c:v>
                </c:pt>
                <c:pt idx="138717">
                  <c:v>358.2421875</c:v>
                </c:pt>
                <c:pt idx="138718">
                  <c:v>358.24479166666669</c:v>
                </c:pt>
                <c:pt idx="138719">
                  <c:v>358.24739583333331</c:v>
                </c:pt>
                <c:pt idx="138720">
                  <c:v>358.25</c:v>
                </c:pt>
                <c:pt idx="138721">
                  <c:v>358.25260416666669</c:v>
                </c:pt>
                <c:pt idx="138722">
                  <c:v>358.25520833333331</c:v>
                </c:pt>
                <c:pt idx="138723">
                  <c:v>358.2578125</c:v>
                </c:pt>
                <c:pt idx="138724">
                  <c:v>358.26041666666669</c:v>
                </c:pt>
                <c:pt idx="138725">
                  <c:v>358.26302083333331</c:v>
                </c:pt>
                <c:pt idx="138726">
                  <c:v>358.265625</c:v>
                </c:pt>
                <c:pt idx="138727">
                  <c:v>358.26822916666669</c:v>
                </c:pt>
                <c:pt idx="138728">
                  <c:v>358.27083333333331</c:v>
                </c:pt>
                <c:pt idx="138729">
                  <c:v>358.2734375</c:v>
                </c:pt>
                <c:pt idx="138730">
                  <c:v>358.27604166666669</c:v>
                </c:pt>
                <c:pt idx="138731">
                  <c:v>358.27864583333331</c:v>
                </c:pt>
                <c:pt idx="138732">
                  <c:v>358.28125</c:v>
                </c:pt>
                <c:pt idx="138733">
                  <c:v>358.28385416666669</c:v>
                </c:pt>
                <c:pt idx="138734">
                  <c:v>358.28645833333331</c:v>
                </c:pt>
                <c:pt idx="138735">
                  <c:v>358.2890625</c:v>
                </c:pt>
                <c:pt idx="138736">
                  <c:v>358.29166666666669</c:v>
                </c:pt>
                <c:pt idx="138737">
                  <c:v>358.29427083333331</c:v>
                </c:pt>
                <c:pt idx="138738">
                  <c:v>358.296875</c:v>
                </c:pt>
                <c:pt idx="138739">
                  <c:v>358.29947916666669</c:v>
                </c:pt>
                <c:pt idx="138740">
                  <c:v>358.30208333333331</c:v>
                </c:pt>
                <c:pt idx="138741">
                  <c:v>358.3046875</c:v>
                </c:pt>
                <c:pt idx="138742">
                  <c:v>358.30729166666669</c:v>
                </c:pt>
                <c:pt idx="138743">
                  <c:v>358.30989583333331</c:v>
                </c:pt>
                <c:pt idx="138744">
                  <c:v>358.3125</c:v>
                </c:pt>
                <c:pt idx="138745">
                  <c:v>358.31510416666669</c:v>
                </c:pt>
                <c:pt idx="138746">
                  <c:v>358.31770833333331</c:v>
                </c:pt>
                <c:pt idx="138747">
                  <c:v>358.3203125</c:v>
                </c:pt>
                <c:pt idx="138748">
                  <c:v>358.32291666666669</c:v>
                </c:pt>
                <c:pt idx="138749">
                  <c:v>358.32552083333331</c:v>
                </c:pt>
                <c:pt idx="138750">
                  <c:v>358.328125</c:v>
                </c:pt>
                <c:pt idx="138751">
                  <c:v>358.33072916666669</c:v>
                </c:pt>
                <c:pt idx="138752">
                  <c:v>358.33333333333331</c:v>
                </c:pt>
                <c:pt idx="138753">
                  <c:v>358.3359375</c:v>
                </c:pt>
                <c:pt idx="138754">
                  <c:v>358.33854166666669</c:v>
                </c:pt>
                <c:pt idx="138755">
                  <c:v>358.34114583333331</c:v>
                </c:pt>
                <c:pt idx="138756">
                  <c:v>358.34375</c:v>
                </c:pt>
                <c:pt idx="138757">
                  <c:v>358.34635416666669</c:v>
                </c:pt>
                <c:pt idx="138758">
                  <c:v>358.34895833333331</c:v>
                </c:pt>
                <c:pt idx="138759">
                  <c:v>358.3515625</c:v>
                </c:pt>
                <c:pt idx="138760">
                  <c:v>358.35416666666669</c:v>
                </c:pt>
                <c:pt idx="138761">
                  <c:v>358.35677083333331</c:v>
                </c:pt>
                <c:pt idx="138762">
                  <c:v>358.359375</c:v>
                </c:pt>
                <c:pt idx="138763">
                  <c:v>358.36197916666669</c:v>
                </c:pt>
                <c:pt idx="138764">
                  <c:v>358.36458333333331</c:v>
                </c:pt>
                <c:pt idx="138765">
                  <c:v>358.3671875</c:v>
                </c:pt>
                <c:pt idx="138766">
                  <c:v>358.36979166666669</c:v>
                </c:pt>
                <c:pt idx="138767">
                  <c:v>358.37239583333331</c:v>
                </c:pt>
                <c:pt idx="138768">
                  <c:v>358.375</c:v>
                </c:pt>
                <c:pt idx="138769">
                  <c:v>358.37760416666669</c:v>
                </c:pt>
                <c:pt idx="138770">
                  <c:v>358.38020833333331</c:v>
                </c:pt>
                <c:pt idx="138771">
                  <c:v>358.3828125</c:v>
                </c:pt>
                <c:pt idx="138772">
                  <c:v>358.38541666666669</c:v>
                </c:pt>
                <c:pt idx="138773">
                  <c:v>358.38802083333331</c:v>
                </c:pt>
                <c:pt idx="138774">
                  <c:v>358.390625</c:v>
                </c:pt>
                <c:pt idx="138775">
                  <c:v>358.39322916666669</c:v>
                </c:pt>
                <c:pt idx="138776">
                  <c:v>358.39583333333331</c:v>
                </c:pt>
                <c:pt idx="138777">
                  <c:v>358.3984375</c:v>
                </c:pt>
                <c:pt idx="138778">
                  <c:v>358.40104166666669</c:v>
                </c:pt>
                <c:pt idx="138779">
                  <c:v>358.40364583333331</c:v>
                </c:pt>
                <c:pt idx="138780">
                  <c:v>358.40625</c:v>
                </c:pt>
                <c:pt idx="138781">
                  <c:v>358.40885416666669</c:v>
                </c:pt>
                <c:pt idx="138782">
                  <c:v>358.41145833333331</c:v>
                </c:pt>
                <c:pt idx="138783">
                  <c:v>358.4140625</c:v>
                </c:pt>
                <c:pt idx="138784">
                  <c:v>358.41666666666669</c:v>
                </c:pt>
                <c:pt idx="138785">
                  <c:v>358.41927083333331</c:v>
                </c:pt>
                <c:pt idx="138786">
                  <c:v>358.421875</c:v>
                </c:pt>
                <c:pt idx="138787">
                  <c:v>358.42447916666669</c:v>
                </c:pt>
                <c:pt idx="138788">
                  <c:v>358.42708333333331</c:v>
                </c:pt>
                <c:pt idx="138789">
                  <c:v>358.4296875</c:v>
                </c:pt>
                <c:pt idx="138790">
                  <c:v>358.43229166666669</c:v>
                </c:pt>
                <c:pt idx="138791">
                  <c:v>358.43489583333331</c:v>
                </c:pt>
                <c:pt idx="138792">
                  <c:v>358.4375</c:v>
                </c:pt>
                <c:pt idx="138793">
                  <c:v>358.44010416666669</c:v>
                </c:pt>
                <c:pt idx="138794">
                  <c:v>358.44270833333331</c:v>
                </c:pt>
                <c:pt idx="138795">
                  <c:v>358.4453125</c:v>
                </c:pt>
                <c:pt idx="138796">
                  <c:v>358.44791666666669</c:v>
                </c:pt>
                <c:pt idx="138797">
                  <c:v>358.45052083333331</c:v>
                </c:pt>
                <c:pt idx="138798">
                  <c:v>358.453125</c:v>
                </c:pt>
                <c:pt idx="138799">
                  <c:v>358.45572916666669</c:v>
                </c:pt>
                <c:pt idx="138800">
                  <c:v>358.45833333333331</c:v>
                </c:pt>
                <c:pt idx="138801">
                  <c:v>358.4609375</c:v>
                </c:pt>
                <c:pt idx="138802">
                  <c:v>358.46354166666669</c:v>
                </c:pt>
                <c:pt idx="138803">
                  <c:v>358.46614583333331</c:v>
                </c:pt>
                <c:pt idx="138804">
                  <c:v>358.46875</c:v>
                </c:pt>
                <c:pt idx="138805">
                  <c:v>358.47135416666669</c:v>
                </c:pt>
                <c:pt idx="138806">
                  <c:v>358.47395833333331</c:v>
                </c:pt>
                <c:pt idx="138807">
                  <c:v>358.4765625</c:v>
                </c:pt>
                <c:pt idx="138808">
                  <c:v>358.47916666666669</c:v>
                </c:pt>
                <c:pt idx="138809">
                  <c:v>358.48177083333331</c:v>
                </c:pt>
                <c:pt idx="138810">
                  <c:v>358.484375</c:v>
                </c:pt>
                <c:pt idx="138811">
                  <c:v>358.48697916666669</c:v>
                </c:pt>
                <c:pt idx="138812">
                  <c:v>358.48958333333331</c:v>
                </c:pt>
                <c:pt idx="138813">
                  <c:v>358.4921875</c:v>
                </c:pt>
                <c:pt idx="138814">
                  <c:v>358.49479166666669</c:v>
                </c:pt>
                <c:pt idx="138815">
                  <c:v>358.49739583333331</c:v>
                </c:pt>
                <c:pt idx="138816">
                  <c:v>358.5</c:v>
                </c:pt>
                <c:pt idx="138817">
                  <c:v>358.50260416666669</c:v>
                </c:pt>
                <c:pt idx="138818">
                  <c:v>358.50520833333331</c:v>
                </c:pt>
                <c:pt idx="138819">
                  <c:v>358.5078125</c:v>
                </c:pt>
                <c:pt idx="138820">
                  <c:v>358.51041666666669</c:v>
                </c:pt>
                <c:pt idx="138821">
                  <c:v>358.51302083333331</c:v>
                </c:pt>
                <c:pt idx="138822">
                  <c:v>358.515625</c:v>
                </c:pt>
                <c:pt idx="138823">
                  <c:v>358.51822916666669</c:v>
                </c:pt>
                <c:pt idx="138824">
                  <c:v>358.52083333333331</c:v>
                </c:pt>
                <c:pt idx="138825">
                  <c:v>358.5234375</c:v>
                </c:pt>
                <c:pt idx="138826">
                  <c:v>358.52604166666669</c:v>
                </c:pt>
                <c:pt idx="138827">
                  <c:v>358.52864583333331</c:v>
                </c:pt>
                <c:pt idx="138828">
                  <c:v>358.53125</c:v>
                </c:pt>
                <c:pt idx="138829">
                  <c:v>358.53385416666669</c:v>
                </c:pt>
                <c:pt idx="138830">
                  <c:v>358.53645833333331</c:v>
                </c:pt>
                <c:pt idx="138831">
                  <c:v>358.5390625</c:v>
                </c:pt>
                <c:pt idx="138832">
                  <c:v>358.54166666666669</c:v>
                </c:pt>
                <c:pt idx="138833">
                  <c:v>358.54427083333331</c:v>
                </c:pt>
                <c:pt idx="138834">
                  <c:v>358.546875</c:v>
                </c:pt>
                <c:pt idx="138835">
                  <c:v>358.54947916666669</c:v>
                </c:pt>
                <c:pt idx="138836">
                  <c:v>358.55208333333331</c:v>
                </c:pt>
                <c:pt idx="138837">
                  <c:v>358.5546875</c:v>
                </c:pt>
                <c:pt idx="138838">
                  <c:v>358.55729166666669</c:v>
                </c:pt>
                <c:pt idx="138839">
                  <c:v>358.55989583333331</c:v>
                </c:pt>
                <c:pt idx="138840">
                  <c:v>358.5625</c:v>
                </c:pt>
                <c:pt idx="138841">
                  <c:v>358.56510416666669</c:v>
                </c:pt>
                <c:pt idx="138842">
                  <c:v>358.56770833333331</c:v>
                </c:pt>
                <c:pt idx="138843">
                  <c:v>358.5703125</c:v>
                </c:pt>
                <c:pt idx="138844">
                  <c:v>358.57291666666669</c:v>
                </c:pt>
                <c:pt idx="138845">
                  <c:v>358.57552083333331</c:v>
                </c:pt>
                <c:pt idx="138846">
                  <c:v>358.578125</c:v>
                </c:pt>
                <c:pt idx="138847">
                  <c:v>358.58072916666669</c:v>
                </c:pt>
                <c:pt idx="138848">
                  <c:v>358.58333333333331</c:v>
                </c:pt>
                <c:pt idx="138849">
                  <c:v>358.5859375</c:v>
                </c:pt>
                <c:pt idx="138850">
                  <c:v>358.58854166666669</c:v>
                </c:pt>
                <c:pt idx="138851">
                  <c:v>358.59114583333331</c:v>
                </c:pt>
                <c:pt idx="138852">
                  <c:v>358.59375</c:v>
                </c:pt>
                <c:pt idx="138853">
                  <c:v>358.59635416666669</c:v>
                </c:pt>
                <c:pt idx="138854">
                  <c:v>358.59895833333331</c:v>
                </c:pt>
                <c:pt idx="138855">
                  <c:v>358.6015625</c:v>
                </c:pt>
                <c:pt idx="138856">
                  <c:v>358.60416666666669</c:v>
                </c:pt>
                <c:pt idx="138857">
                  <c:v>358.60677083333331</c:v>
                </c:pt>
                <c:pt idx="138858">
                  <c:v>358.609375</c:v>
                </c:pt>
                <c:pt idx="138859">
                  <c:v>358.61197916666669</c:v>
                </c:pt>
                <c:pt idx="138860">
                  <c:v>358.61458333333331</c:v>
                </c:pt>
                <c:pt idx="138861">
                  <c:v>358.6171875</c:v>
                </c:pt>
                <c:pt idx="138862">
                  <c:v>358.61979166666669</c:v>
                </c:pt>
                <c:pt idx="138863">
                  <c:v>358.62239583333331</c:v>
                </c:pt>
                <c:pt idx="138864">
                  <c:v>358.625</c:v>
                </c:pt>
                <c:pt idx="138865">
                  <c:v>358.62760416666669</c:v>
                </c:pt>
                <c:pt idx="138866">
                  <c:v>358.63020833333331</c:v>
                </c:pt>
                <c:pt idx="138867">
                  <c:v>358.6328125</c:v>
                </c:pt>
                <c:pt idx="138868">
                  <c:v>358.63541666666669</c:v>
                </c:pt>
                <c:pt idx="138869">
                  <c:v>358.63802083333331</c:v>
                </c:pt>
                <c:pt idx="138870">
                  <c:v>358.640625</c:v>
                </c:pt>
                <c:pt idx="138871">
                  <c:v>358.64322916666669</c:v>
                </c:pt>
                <c:pt idx="138872">
                  <c:v>358.64583333333331</c:v>
                </c:pt>
                <c:pt idx="138873">
                  <c:v>358.6484375</c:v>
                </c:pt>
                <c:pt idx="138874">
                  <c:v>358.65104166666669</c:v>
                </c:pt>
                <c:pt idx="138875">
                  <c:v>358.65364583333331</c:v>
                </c:pt>
                <c:pt idx="138876">
                  <c:v>358.65625</c:v>
                </c:pt>
                <c:pt idx="138877">
                  <c:v>358.65885416666669</c:v>
                </c:pt>
                <c:pt idx="138878">
                  <c:v>358.66145833333331</c:v>
                </c:pt>
                <c:pt idx="138879">
                  <c:v>358.6640625</c:v>
                </c:pt>
                <c:pt idx="138880">
                  <c:v>358.66666666666669</c:v>
                </c:pt>
                <c:pt idx="138881">
                  <c:v>358.66927083333331</c:v>
                </c:pt>
                <c:pt idx="138882">
                  <c:v>358.671875</c:v>
                </c:pt>
                <c:pt idx="138883">
                  <c:v>358.67447916666669</c:v>
                </c:pt>
                <c:pt idx="138884">
                  <c:v>358.67708333333331</c:v>
                </c:pt>
                <c:pt idx="138885">
                  <c:v>358.6796875</c:v>
                </c:pt>
                <c:pt idx="138886">
                  <c:v>358.68229166666669</c:v>
                </c:pt>
                <c:pt idx="138887">
                  <c:v>358.68489583333331</c:v>
                </c:pt>
                <c:pt idx="138888">
                  <c:v>358.6875</c:v>
                </c:pt>
                <c:pt idx="138889">
                  <c:v>358.69010416666669</c:v>
                </c:pt>
                <c:pt idx="138890">
                  <c:v>358.69270833333331</c:v>
                </c:pt>
                <c:pt idx="138891">
                  <c:v>358.6953125</c:v>
                </c:pt>
                <c:pt idx="138892">
                  <c:v>358.69791666666669</c:v>
                </c:pt>
                <c:pt idx="138893">
                  <c:v>358.70052083333331</c:v>
                </c:pt>
                <c:pt idx="138894">
                  <c:v>358.703125</c:v>
                </c:pt>
                <c:pt idx="138895">
                  <c:v>358.70572916666669</c:v>
                </c:pt>
                <c:pt idx="138896">
                  <c:v>358.70833333333331</c:v>
                </c:pt>
                <c:pt idx="138897">
                  <c:v>358.7109375</c:v>
                </c:pt>
                <c:pt idx="138898">
                  <c:v>358.71354166666669</c:v>
                </c:pt>
                <c:pt idx="138899">
                  <c:v>358.71614583333331</c:v>
                </c:pt>
                <c:pt idx="138900">
                  <c:v>358.71875</c:v>
                </c:pt>
                <c:pt idx="138901">
                  <c:v>358.72135416666669</c:v>
                </c:pt>
                <c:pt idx="138902">
                  <c:v>358.72395833333331</c:v>
                </c:pt>
                <c:pt idx="138903">
                  <c:v>358.7265625</c:v>
                </c:pt>
                <c:pt idx="138904">
                  <c:v>358.72916666666669</c:v>
                </c:pt>
                <c:pt idx="138905">
                  <c:v>358.73177083333331</c:v>
                </c:pt>
                <c:pt idx="138906">
                  <c:v>358.734375</c:v>
                </c:pt>
                <c:pt idx="138907">
                  <c:v>358.73697916666669</c:v>
                </c:pt>
                <c:pt idx="138908">
                  <c:v>358.73958333333331</c:v>
                </c:pt>
                <c:pt idx="138909">
                  <c:v>358.7421875</c:v>
                </c:pt>
                <c:pt idx="138910">
                  <c:v>358.74479166666669</c:v>
                </c:pt>
                <c:pt idx="138911">
                  <c:v>358.74739583333331</c:v>
                </c:pt>
                <c:pt idx="138912">
                  <c:v>358.75</c:v>
                </c:pt>
                <c:pt idx="138913">
                  <c:v>358.75260416666669</c:v>
                </c:pt>
                <c:pt idx="138914">
                  <c:v>358.75520833333331</c:v>
                </c:pt>
                <c:pt idx="138915">
                  <c:v>358.7578125</c:v>
                </c:pt>
                <c:pt idx="138916">
                  <c:v>358.76041666666669</c:v>
                </c:pt>
                <c:pt idx="138917">
                  <c:v>358.76302083333331</c:v>
                </c:pt>
                <c:pt idx="138918">
                  <c:v>358.765625</c:v>
                </c:pt>
                <c:pt idx="138919">
                  <c:v>358.76822916666669</c:v>
                </c:pt>
                <c:pt idx="138920">
                  <c:v>358.77083333333331</c:v>
                </c:pt>
                <c:pt idx="138921">
                  <c:v>358.7734375</c:v>
                </c:pt>
                <c:pt idx="138922">
                  <c:v>358.77604166666669</c:v>
                </c:pt>
                <c:pt idx="138923">
                  <c:v>358.77864583333331</c:v>
                </c:pt>
                <c:pt idx="138924">
                  <c:v>358.78125</c:v>
                </c:pt>
                <c:pt idx="138925">
                  <c:v>358.78385416666669</c:v>
                </c:pt>
                <c:pt idx="138926">
                  <c:v>358.78645833333331</c:v>
                </c:pt>
                <c:pt idx="138927">
                  <c:v>358.7890625</c:v>
                </c:pt>
                <c:pt idx="138928">
                  <c:v>358.79166666666669</c:v>
                </c:pt>
                <c:pt idx="138929">
                  <c:v>358.79427083333331</c:v>
                </c:pt>
                <c:pt idx="138930">
                  <c:v>358.796875</c:v>
                </c:pt>
                <c:pt idx="138931">
                  <c:v>358.79947916666669</c:v>
                </c:pt>
                <c:pt idx="138932">
                  <c:v>358.80208333333331</c:v>
                </c:pt>
                <c:pt idx="138933">
                  <c:v>358.8046875</c:v>
                </c:pt>
                <c:pt idx="138934">
                  <c:v>358.80729166666669</c:v>
                </c:pt>
                <c:pt idx="138935">
                  <c:v>358.80989583333331</c:v>
                </c:pt>
                <c:pt idx="138936">
                  <c:v>358.8125</c:v>
                </c:pt>
                <c:pt idx="138937">
                  <c:v>358.81510416666669</c:v>
                </c:pt>
                <c:pt idx="138938">
                  <c:v>358.81770833333331</c:v>
                </c:pt>
                <c:pt idx="138939">
                  <c:v>358.8203125</c:v>
                </c:pt>
                <c:pt idx="138940">
                  <c:v>358.82291666666669</c:v>
                </c:pt>
                <c:pt idx="138941">
                  <c:v>358.82552083333331</c:v>
                </c:pt>
                <c:pt idx="138942">
                  <c:v>358.828125</c:v>
                </c:pt>
                <c:pt idx="138943">
                  <c:v>358.83072916666669</c:v>
                </c:pt>
                <c:pt idx="138944">
                  <c:v>358.83333333333331</c:v>
                </c:pt>
                <c:pt idx="138945">
                  <c:v>358.8359375</c:v>
                </c:pt>
                <c:pt idx="138946">
                  <c:v>358.83854166666669</c:v>
                </c:pt>
                <c:pt idx="138947">
                  <c:v>358.84114583333331</c:v>
                </c:pt>
                <c:pt idx="138948">
                  <c:v>358.84375</c:v>
                </c:pt>
                <c:pt idx="138949">
                  <c:v>358.84635416666669</c:v>
                </c:pt>
                <c:pt idx="138950">
                  <c:v>358.84895833333331</c:v>
                </c:pt>
                <c:pt idx="138951">
                  <c:v>358.8515625</c:v>
                </c:pt>
                <c:pt idx="138952">
                  <c:v>358.85416666666669</c:v>
                </c:pt>
                <c:pt idx="138953">
                  <c:v>358.85677083333331</c:v>
                </c:pt>
                <c:pt idx="138954">
                  <c:v>358.859375</c:v>
                </c:pt>
                <c:pt idx="138955">
                  <c:v>358.86197916666669</c:v>
                </c:pt>
                <c:pt idx="138956">
                  <c:v>358.86458333333331</c:v>
                </c:pt>
                <c:pt idx="138957">
                  <c:v>358.8671875</c:v>
                </c:pt>
                <c:pt idx="138958">
                  <c:v>358.86979166666669</c:v>
                </c:pt>
                <c:pt idx="138959">
                  <c:v>358.87239583333331</c:v>
                </c:pt>
                <c:pt idx="138960">
                  <c:v>358.875</c:v>
                </c:pt>
                <c:pt idx="138961">
                  <c:v>358.87760416666669</c:v>
                </c:pt>
                <c:pt idx="138962">
                  <c:v>358.88020833333331</c:v>
                </c:pt>
                <c:pt idx="138963">
                  <c:v>358.8828125</c:v>
                </c:pt>
                <c:pt idx="138964">
                  <c:v>358.88541666666669</c:v>
                </c:pt>
                <c:pt idx="138965">
                  <c:v>358.88802083333331</c:v>
                </c:pt>
                <c:pt idx="138966">
                  <c:v>358.890625</c:v>
                </c:pt>
                <c:pt idx="138967">
                  <c:v>358.89322916666669</c:v>
                </c:pt>
                <c:pt idx="138968">
                  <c:v>358.89583333333331</c:v>
                </c:pt>
                <c:pt idx="138969">
                  <c:v>358.8984375</c:v>
                </c:pt>
                <c:pt idx="138970">
                  <c:v>358.90104166666669</c:v>
                </c:pt>
                <c:pt idx="138971">
                  <c:v>358.90364583333331</c:v>
                </c:pt>
                <c:pt idx="138972">
                  <c:v>358.90625</c:v>
                </c:pt>
                <c:pt idx="138973">
                  <c:v>358.90885416666669</c:v>
                </c:pt>
                <c:pt idx="138974">
                  <c:v>358.91145833333331</c:v>
                </c:pt>
                <c:pt idx="138975">
                  <c:v>358.9140625</c:v>
                </c:pt>
                <c:pt idx="138976">
                  <c:v>358.91666666666669</c:v>
                </c:pt>
                <c:pt idx="138977">
                  <c:v>358.91927083333331</c:v>
                </c:pt>
                <c:pt idx="138978">
                  <c:v>358.921875</c:v>
                </c:pt>
                <c:pt idx="138979">
                  <c:v>358.92447916666669</c:v>
                </c:pt>
                <c:pt idx="138980">
                  <c:v>358.92708333333331</c:v>
                </c:pt>
                <c:pt idx="138981">
                  <c:v>358.9296875</c:v>
                </c:pt>
                <c:pt idx="138982">
                  <c:v>358.93229166666669</c:v>
                </c:pt>
                <c:pt idx="138983">
                  <c:v>358.93489583333331</c:v>
                </c:pt>
                <c:pt idx="138984">
                  <c:v>358.9375</c:v>
                </c:pt>
                <c:pt idx="138985">
                  <c:v>358.94010416666669</c:v>
                </c:pt>
                <c:pt idx="138986">
                  <c:v>358.94270833333331</c:v>
                </c:pt>
                <c:pt idx="138987">
                  <c:v>358.9453125</c:v>
                </c:pt>
                <c:pt idx="138988">
                  <c:v>358.94791666666669</c:v>
                </c:pt>
                <c:pt idx="138989">
                  <c:v>358.95052083333331</c:v>
                </c:pt>
                <c:pt idx="138990">
                  <c:v>358.953125</c:v>
                </c:pt>
                <c:pt idx="138991">
                  <c:v>358.95572916666669</c:v>
                </c:pt>
                <c:pt idx="138992">
                  <c:v>358.95833333333331</c:v>
                </c:pt>
                <c:pt idx="138993">
                  <c:v>358.9609375</c:v>
                </c:pt>
                <c:pt idx="138994">
                  <c:v>358.96354166666669</c:v>
                </c:pt>
                <c:pt idx="138995">
                  <c:v>358.96614583333331</c:v>
                </c:pt>
                <c:pt idx="138996">
                  <c:v>358.96875</c:v>
                </c:pt>
                <c:pt idx="138997">
                  <c:v>358.97135416666669</c:v>
                </c:pt>
                <c:pt idx="138998">
                  <c:v>358.97395833333331</c:v>
                </c:pt>
                <c:pt idx="138999">
                  <c:v>358.9765625</c:v>
                </c:pt>
                <c:pt idx="139000">
                  <c:v>358.97916666666669</c:v>
                </c:pt>
                <c:pt idx="139001">
                  <c:v>358.98177083333331</c:v>
                </c:pt>
                <c:pt idx="139002">
                  <c:v>358.984375</c:v>
                </c:pt>
                <c:pt idx="139003">
                  <c:v>358.98697916666669</c:v>
                </c:pt>
                <c:pt idx="139004">
                  <c:v>358.98958333333331</c:v>
                </c:pt>
                <c:pt idx="139005">
                  <c:v>358.9921875</c:v>
                </c:pt>
                <c:pt idx="139006">
                  <c:v>358.99479166666669</c:v>
                </c:pt>
                <c:pt idx="139007">
                  <c:v>358.99739583333331</c:v>
                </c:pt>
                <c:pt idx="139008">
                  <c:v>359</c:v>
                </c:pt>
                <c:pt idx="139009">
                  <c:v>359.00260416666669</c:v>
                </c:pt>
                <c:pt idx="139010">
                  <c:v>359.00520833333331</c:v>
                </c:pt>
                <c:pt idx="139011">
                  <c:v>359.0078125</c:v>
                </c:pt>
                <c:pt idx="139012">
                  <c:v>359.01041666666669</c:v>
                </c:pt>
                <c:pt idx="139013">
                  <c:v>359.01302083333331</c:v>
                </c:pt>
                <c:pt idx="139014">
                  <c:v>359.015625</c:v>
                </c:pt>
                <c:pt idx="139015">
                  <c:v>359.01822916666669</c:v>
                </c:pt>
                <c:pt idx="139016">
                  <c:v>359.02083333333331</c:v>
                </c:pt>
                <c:pt idx="139017">
                  <c:v>359.0234375</c:v>
                </c:pt>
                <c:pt idx="139018">
                  <c:v>359.02604166666669</c:v>
                </c:pt>
                <c:pt idx="139019">
                  <c:v>359.02864583333331</c:v>
                </c:pt>
                <c:pt idx="139020">
                  <c:v>359.03125</c:v>
                </c:pt>
                <c:pt idx="139021">
                  <c:v>359.03385416666669</c:v>
                </c:pt>
                <c:pt idx="139022">
                  <c:v>359.03645833333331</c:v>
                </c:pt>
                <c:pt idx="139023">
                  <c:v>359.0390625</c:v>
                </c:pt>
                <c:pt idx="139024">
                  <c:v>359.04166666666669</c:v>
                </c:pt>
                <c:pt idx="139025">
                  <c:v>359.04427083333331</c:v>
                </c:pt>
                <c:pt idx="139026">
                  <c:v>359.046875</c:v>
                </c:pt>
                <c:pt idx="139027">
                  <c:v>359.04947916666669</c:v>
                </c:pt>
                <c:pt idx="139028">
                  <c:v>359.05208333333331</c:v>
                </c:pt>
                <c:pt idx="139029">
                  <c:v>359.0546875</c:v>
                </c:pt>
                <c:pt idx="139030">
                  <c:v>359.05729166666669</c:v>
                </c:pt>
                <c:pt idx="139031">
                  <c:v>359.05989583333331</c:v>
                </c:pt>
                <c:pt idx="139032">
                  <c:v>359.0625</c:v>
                </c:pt>
                <c:pt idx="139033">
                  <c:v>359.06510416666669</c:v>
                </c:pt>
                <c:pt idx="139034">
                  <c:v>359.06770833333331</c:v>
                </c:pt>
                <c:pt idx="139035">
                  <c:v>359.0703125</c:v>
                </c:pt>
                <c:pt idx="139036">
                  <c:v>359.07291666666669</c:v>
                </c:pt>
                <c:pt idx="139037">
                  <c:v>359.07552083333331</c:v>
                </c:pt>
                <c:pt idx="139038">
                  <c:v>359.078125</c:v>
                </c:pt>
                <c:pt idx="139039">
                  <c:v>359.08072916666669</c:v>
                </c:pt>
                <c:pt idx="139040">
                  <c:v>359.08333333333331</c:v>
                </c:pt>
                <c:pt idx="139041">
                  <c:v>359.0859375</c:v>
                </c:pt>
                <c:pt idx="139042">
                  <c:v>359.08854166666669</c:v>
                </c:pt>
                <c:pt idx="139043">
                  <c:v>359.09114583333331</c:v>
                </c:pt>
                <c:pt idx="139044">
                  <c:v>359.09375</c:v>
                </c:pt>
                <c:pt idx="139045">
                  <c:v>359.09635416666669</c:v>
                </c:pt>
                <c:pt idx="139046">
                  <c:v>359.09895833333331</c:v>
                </c:pt>
                <c:pt idx="139047">
                  <c:v>359.1015625</c:v>
                </c:pt>
                <c:pt idx="139048">
                  <c:v>359.10416666666669</c:v>
                </c:pt>
                <c:pt idx="139049">
                  <c:v>359.10677083333331</c:v>
                </c:pt>
                <c:pt idx="139050">
                  <c:v>359.109375</c:v>
                </c:pt>
                <c:pt idx="139051">
                  <c:v>359.11197916666669</c:v>
                </c:pt>
                <c:pt idx="139052">
                  <c:v>359.11458333333331</c:v>
                </c:pt>
                <c:pt idx="139053">
                  <c:v>359.1171875</c:v>
                </c:pt>
                <c:pt idx="139054">
                  <c:v>359.11979166666669</c:v>
                </c:pt>
                <c:pt idx="139055">
                  <c:v>359.12239583333331</c:v>
                </c:pt>
                <c:pt idx="139056">
                  <c:v>359.125</c:v>
                </c:pt>
                <c:pt idx="139057">
                  <c:v>359.12760416666669</c:v>
                </c:pt>
                <c:pt idx="139058">
                  <c:v>359.13020833333331</c:v>
                </c:pt>
                <c:pt idx="139059">
                  <c:v>359.1328125</c:v>
                </c:pt>
                <c:pt idx="139060">
                  <c:v>359.13541666666669</c:v>
                </c:pt>
                <c:pt idx="139061">
                  <c:v>359.13802083333331</c:v>
                </c:pt>
                <c:pt idx="139062">
                  <c:v>359.140625</c:v>
                </c:pt>
                <c:pt idx="139063">
                  <c:v>359.14322916666669</c:v>
                </c:pt>
                <c:pt idx="139064">
                  <c:v>359.14583333333331</c:v>
                </c:pt>
                <c:pt idx="139065">
                  <c:v>359.1484375</c:v>
                </c:pt>
                <c:pt idx="139066">
                  <c:v>359.15104166666669</c:v>
                </c:pt>
                <c:pt idx="139067">
                  <c:v>359.15364583333331</c:v>
                </c:pt>
                <c:pt idx="139068">
                  <c:v>359.15625</c:v>
                </c:pt>
                <c:pt idx="139069">
                  <c:v>359.15885416666669</c:v>
                </c:pt>
                <c:pt idx="139070">
                  <c:v>359.16145833333331</c:v>
                </c:pt>
                <c:pt idx="139071">
                  <c:v>359.1640625</c:v>
                </c:pt>
                <c:pt idx="139072">
                  <c:v>359.16666666666669</c:v>
                </c:pt>
                <c:pt idx="139073">
                  <c:v>359.16927083333331</c:v>
                </c:pt>
                <c:pt idx="139074">
                  <c:v>359.171875</c:v>
                </c:pt>
                <c:pt idx="139075">
                  <c:v>359.17447916666669</c:v>
                </c:pt>
                <c:pt idx="139076">
                  <c:v>359.17708333333331</c:v>
                </c:pt>
                <c:pt idx="139077">
                  <c:v>359.1796875</c:v>
                </c:pt>
                <c:pt idx="139078">
                  <c:v>359.18229166666669</c:v>
                </c:pt>
                <c:pt idx="139079">
                  <c:v>359.18489583333331</c:v>
                </c:pt>
                <c:pt idx="139080">
                  <c:v>359.1875</c:v>
                </c:pt>
                <c:pt idx="139081">
                  <c:v>359.19010416666669</c:v>
                </c:pt>
                <c:pt idx="139082">
                  <c:v>359.19270833333331</c:v>
                </c:pt>
                <c:pt idx="139083">
                  <c:v>359.1953125</c:v>
                </c:pt>
                <c:pt idx="139084">
                  <c:v>359.19791666666669</c:v>
                </c:pt>
                <c:pt idx="139085">
                  <c:v>359.20052083333331</c:v>
                </c:pt>
                <c:pt idx="139086">
                  <c:v>359.203125</c:v>
                </c:pt>
                <c:pt idx="139087">
                  <c:v>359.20572916666669</c:v>
                </c:pt>
                <c:pt idx="139088">
                  <c:v>359.20833333333331</c:v>
                </c:pt>
                <c:pt idx="139089">
                  <c:v>359.2109375</c:v>
                </c:pt>
                <c:pt idx="139090">
                  <c:v>359.21354166666669</c:v>
                </c:pt>
                <c:pt idx="139091">
                  <c:v>359.21614583333331</c:v>
                </c:pt>
                <c:pt idx="139092">
                  <c:v>359.21875</c:v>
                </c:pt>
                <c:pt idx="139093">
                  <c:v>359.22135416666669</c:v>
                </c:pt>
                <c:pt idx="139094">
                  <c:v>359.22395833333331</c:v>
                </c:pt>
                <c:pt idx="139095">
                  <c:v>359.2265625</c:v>
                </c:pt>
                <c:pt idx="139096">
                  <c:v>359.22916666666669</c:v>
                </c:pt>
                <c:pt idx="139097">
                  <c:v>359.23177083333331</c:v>
                </c:pt>
                <c:pt idx="139098">
                  <c:v>359.234375</c:v>
                </c:pt>
                <c:pt idx="139099">
                  <c:v>359.23697916666669</c:v>
                </c:pt>
                <c:pt idx="139100">
                  <c:v>359.23958333333331</c:v>
                </c:pt>
                <c:pt idx="139101">
                  <c:v>359.2421875</c:v>
                </c:pt>
                <c:pt idx="139102">
                  <c:v>359.24479166666669</c:v>
                </c:pt>
                <c:pt idx="139103">
                  <c:v>359.24739583333331</c:v>
                </c:pt>
                <c:pt idx="139104">
                  <c:v>359.25</c:v>
                </c:pt>
                <c:pt idx="139105">
                  <c:v>359.25260416666669</c:v>
                </c:pt>
                <c:pt idx="139106">
                  <c:v>359.25520833333331</c:v>
                </c:pt>
                <c:pt idx="139107">
                  <c:v>359.2578125</c:v>
                </c:pt>
                <c:pt idx="139108">
                  <c:v>359.26041666666669</c:v>
                </c:pt>
                <c:pt idx="139109">
                  <c:v>359.26302083333331</c:v>
                </c:pt>
                <c:pt idx="139110">
                  <c:v>359.265625</c:v>
                </c:pt>
                <c:pt idx="139111">
                  <c:v>359.26822916666669</c:v>
                </c:pt>
                <c:pt idx="139112">
                  <c:v>359.27083333333331</c:v>
                </c:pt>
                <c:pt idx="139113">
                  <c:v>359.2734375</c:v>
                </c:pt>
                <c:pt idx="139114">
                  <c:v>359.27604166666669</c:v>
                </c:pt>
                <c:pt idx="139115">
                  <c:v>359.27864583333331</c:v>
                </c:pt>
                <c:pt idx="139116">
                  <c:v>359.28125</c:v>
                </c:pt>
                <c:pt idx="139117">
                  <c:v>359.28385416666669</c:v>
                </c:pt>
                <c:pt idx="139118">
                  <c:v>359.28645833333331</c:v>
                </c:pt>
                <c:pt idx="139119">
                  <c:v>359.2890625</c:v>
                </c:pt>
                <c:pt idx="139120">
                  <c:v>359.29166666666669</c:v>
                </c:pt>
                <c:pt idx="139121">
                  <c:v>359.29427083333331</c:v>
                </c:pt>
                <c:pt idx="139122">
                  <c:v>359.296875</c:v>
                </c:pt>
                <c:pt idx="139123">
                  <c:v>359.29947916666669</c:v>
                </c:pt>
                <c:pt idx="139124">
                  <c:v>359.30208333333331</c:v>
                </c:pt>
                <c:pt idx="139125">
                  <c:v>359.3046875</c:v>
                </c:pt>
                <c:pt idx="139126">
                  <c:v>359.30729166666669</c:v>
                </c:pt>
                <c:pt idx="139127">
                  <c:v>359.30989583333331</c:v>
                </c:pt>
                <c:pt idx="139128">
                  <c:v>359.3125</c:v>
                </c:pt>
                <c:pt idx="139129">
                  <c:v>359.31510416666669</c:v>
                </c:pt>
                <c:pt idx="139130">
                  <c:v>359.31770833333331</c:v>
                </c:pt>
                <c:pt idx="139131">
                  <c:v>359.3203125</c:v>
                </c:pt>
                <c:pt idx="139132">
                  <c:v>359.32291666666669</c:v>
                </c:pt>
                <c:pt idx="139133">
                  <c:v>359.32552083333331</c:v>
                </c:pt>
                <c:pt idx="139134">
                  <c:v>359.328125</c:v>
                </c:pt>
                <c:pt idx="139135">
                  <c:v>359.33072916666669</c:v>
                </c:pt>
                <c:pt idx="139136">
                  <c:v>359.33333333333331</c:v>
                </c:pt>
                <c:pt idx="139137">
                  <c:v>359.3359375</c:v>
                </c:pt>
                <c:pt idx="139138">
                  <c:v>359.33854166666669</c:v>
                </c:pt>
                <c:pt idx="139139">
                  <c:v>359.34114583333331</c:v>
                </c:pt>
                <c:pt idx="139140">
                  <c:v>359.34375</c:v>
                </c:pt>
                <c:pt idx="139141">
                  <c:v>359.34635416666669</c:v>
                </c:pt>
                <c:pt idx="139142">
                  <c:v>359.34895833333331</c:v>
                </c:pt>
                <c:pt idx="139143">
                  <c:v>359.3515625</c:v>
                </c:pt>
                <c:pt idx="139144">
                  <c:v>359.35416666666669</c:v>
                </c:pt>
                <c:pt idx="139145">
                  <c:v>359.35677083333331</c:v>
                </c:pt>
                <c:pt idx="139146">
                  <c:v>359.359375</c:v>
                </c:pt>
                <c:pt idx="139147">
                  <c:v>359.36197916666669</c:v>
                </c:pt>
                <c:pt idx="139148">
                  <c:v>359.36458333333331</c:v>
                </c:pt>
                <c:pt idx="139149">
                  <c:v>359.3671875</c:v>
                </c:pt>
                <c:pt idx="139150">
                  <c:v>359.36979166666669</c:v>
                </c:pt>
                <c:pt idx="139151">
                  <c:v>359.37239583333331</c:v>
                </c:pt>
                <c:pt idx="139152">
                  <c:v>359.375</c:v>
                </c:pt>
                <c:pt idx="139153">
                  <c:v>359.37760416666669</c:v>
                </c:pt>
                <c:pt idx="139154">
                  <c:v>359.38020833333331</c:v>
                </c:pt>
                <c:pt idx="139155">
                  <c:v>359.3828125</c:v>
                </c:pt>
                <c:pt idx="139156">
                  <c:v>359.38541666666669</c:v>
                </c:pt>
                <c:pt idx="139157">
                  <c:v>359.38802083333331</c:v>
                </c:pt>
                <c:pt idx="139158">
                  <c:v>359.390625</c:v>
                </c:pt>
                <c:pt idx="139159">
                  <c:v>359.39322916666669</c:v>
                </c:pt>
                <c:pt idx="139160">
                  <c:v>359.39583333333331</c:v>
                </c:pt>
                <c:pt idx="139161">
                  <c:v>359.3984375</c:v>
                </c:pt>
                <c:pt idx="139162">
                  <c:v>359.40104166666669</c:v>
                </c:pt>
                <c:pt idx="139163">
                  <c:v>359.40364583333331</c:v>
                </c:pt>
                <c:pt idx="139164">
                  <c:v>359.40625</c:v>
                </c:pt>
                <c:pt idx="139165">
                  <c:v>359.40885416666669</c:v>
                </c:pt>
                <c:pt idx="139166">
                  <c:v>359.41145833333331</c:v>
                </c:pt>
                <c:pt idx="139167">
                  <c:v>359.4140625</c:v>
                </c:pt>
                <c:pt idx="139168">
                  <c:v>359.41666666666669</c:v>
                </c:pt>
                <c:pt idx="139169">
                  <c:v>359.41927083333331</c:v>
                </c:pt>
                <c:pt idx="139170">
                  <c:v>359.421875</c:v>
                </c:pt>
                <c:pt idx="139171">
                  <c:v>359.42447916666669</c:v>
                </c:pt>
                <c:pt idx="139172">
                  <c:v>359.42708333333331</c:v>
                </c:pt>
                <c:pt idx="139173">
                  <c:v>359.4296875</c:v>
                </c:pt>
                <c:pt idx="139174">
                  <c:v>359.43229166666669</c:v>
                </c:pt>
                <c:pt idx="139175">
                  <c:v>359.43489583333331</c:v>
                </c:pt>
                <c:pt idx="139176">
                  <c:v>359.4375</c:v>
                </c:pt>
                <c:pt idx="139177">
                  <c:v>359.44010416666669</c:v>
                </c:pt>
                <c:pt idx="139178">
                  <c:v>359.44270833333331</c:v>
                </c:pt>
                <c:pt idx="139179">
                  <c:v>359.4453125</c:v>
                </c:pt>
                <c:pt idx="139180">
                  <c:v>359.44791666666669</c:v>
                </c:pt>
                <c:pt idx="139181">
                  <c:v>359.45052083333331</c:v>
                </c:pt>
                <c:pt idx="139182">
                  <c:v>359.453125</c:v>
                </c:pt>
                <c:pt idx="139183">
                  <c:v>359.45572916666669</c:v>
                </c:pt>
                <c:pt idx="139184">
                  <c:v>359.45833333333331</c:v>
                </c:pt>
                <c:pt idx="139185">
                  <c:v>359.4609375</c:v>
                </c:pt>
                <c:pt idx="139186">
                  <c:v>359.46354166666669</c:v>
                </c:pt>
                <c:pt idx="139187">
                  <c:v>359.46614583333331</c:v>
                </c:pt>
                <c:pt idx="139188">
                  <c:v>359.46875</c:v>
                </c:pt>
                <c:pt idx="139189">
                  <c:v>359.47135416666669</c:v>
                </c:pt>
                <c:pt idx="139190">
                  <c:v>359.47395833333331</c:v>
                </c:pt>
                <c:pt idx="139191">
                  <c:v>359.4765625</c:v>
                </c:pt>
                <c:pt idx="139192">
                  <c:v>359.47916666666669</c:v>
                </c:pt>
                <c:pt idx="139193">
                  <c:v>359.48177083333331</c:v>
                </c:pt>
                <c:pt idx="139194">
                  <c:v>359.484375</c:v>
                </c:pt>
                <c:pt idx="139195">
                  <c:v>359.48697916666669</c:v>
                </c:pt>
                <c:pt idx="139196">
                  <c:v>359.48958333333331</c:v>
                </c:pt>
                <c:pt idx="139197">
                  <c:v>359.4921875</c:v>
                </c:pt>
                <c:pt idx="139198">
                  <c:v>359.49479166666669</c:v>
                </c:pt>
                <c:pt idx="139199">
                  <c:v>359.49739583333331</c:v>
                </c:pt>
                <c:pt idx="139200">
                  <c:v>359.5</c:v>
                </c:pt>
                <c:pt idx="139201">
                  <c:v>359.50260416666669</c:v>
                </c:pt>
                <c:pt idx="139202">
                  <c:v>359.50520833333331</c:v>
                </c:pt>
                <c:pt idx="139203">
                  <c:v>359.5078125</c:v>
                </c:pt>
                <c:pt idx="139204">
                  <c:v>359.51041666666669</c:v>
                </c:pt>
                <c:pt idx="139205">
                  <c:v>359.51302083333331</c:v>
                </c:pt>
                <c:pt idx="139206">
                  <c:v>359.515625</c:v>
                </c:pt>
                <c:pt idx="139207">
                  <c:v>359.51822916666669</c:v>
                </c:pt>
                <c:pt idx="139208">
                  <c:v>359.52083333333331</c:v>
                </c:pt>
                <c:pt idx="139209">
                  <c:v>359.5234375</c:v>
                </c:pt>
                <c:pt idx="139210">
                  <c:v>359.52604166666669</c:v>
                </c:pt>
                <c:pt idx="139211">
                  <c:v>359.52864583333331</c:v>
                </c:pt>
                <c:pt idx="139212">
                  <c:v>359.53125</c:v>
                </c:pt>
                <c:pt idx="139213">
                  <c:v>359.53385416666669</c:v>
                </c:pt>
                <c:pt idx="139214">
                  <c:v>359.53645833333331</c:v>
                </c:pt>
                <c:pt idx="139215">
                  <c:v>359.5390625</c:v>
                </c:pt>
                <c:pt idx="139216">
                  <c:v>359.54166666666669</c:v>
                </c:pt>
                <c:pt idx="139217">
                  <c:v>359.54427083333331</c:v>
                </c:pt>
                <c:pt idx="139218">
                  <c:v>359.546875</c:v>
                </c:pt>
                <c:pt idx="139219">
                  <c:v>359.54947916666669</c:v>
                </c:pt>
                <c:pt idx="139220">
                  <c:v>359.55208333333331</c:v>
                </c:pt>
                <c:pt idx="139221">
                  <c:v>359.5546875</c:v>
                </c:pt>
                <c:pt idx="139222">
                  <c:v>359.55729166666669</c:v>
                </c:pt>
                <c:pt idx="139223">
                  <c:v>359.55989583333331</c:v>
                </c:pt>
                <c:pt idx="139224">
                  <c:v>359.5625</c:v>
                </c:pt>
                <c:pt idx="139225">
                  <c:v>359.56510416666669</c:v>
                </c:pt>
                <c:pt idx="139226">
                  <c:v>359.56770833333331</c:v>
                </c:pt>
                <c:pt idx="139227">
                  <c:v>359.5703125</c:v>
                </c:pt>
                <c:pt idx="139228">
                  <c:v>359.57291666666669</c:v>
                </c:pt>
                <c:pt idx="139229">
                  <c:v>359.57552083333331</c:v>
                </c:pt>
                <c:pt idx="139230">
                  <c:v>359.578125</c:v>
                </c:pt>
                <c:pt idx="139231">
                  <c:v>359.58072916666669</c:v>
                </c:pt>
                <c:pt idx="139232">
                  <c:v>359.58333333333331</c:v>
                </c:pt>
                <c:pt idx="139233">
                  <c:v>359.5859375</c:v>
                </c:pt>
                <c:pt idx="139234">
                  <c:v>359.58854166666669</c:v>
                </c:pt>
                <c:pt idx="139235">
                  <c:v>359.59114583333331</c:v>
                </c:pt>
                <c:pt idx="139236">
                  <c:v>359.59375</c:v>
                </c:pt>
                <c:pt idx="139237">
                  <c:v>359.59635416666669</c:v>
                </c:pt>
                <c:pt idx="139238">
                  <c:v>359.59895833333331</c:v>
                </c:pt>
                <c:pt idx="139239">
                  <c:v>359.6015625</c:v>
                </c:pt>
                <c:pt idx="139240">
                  <c:v>359.60416666666669</c:v>
                </c:pt>
                <c:pt idx="139241">
                  <c:v>359.60677083333331</c:v>
                </c:pt>
                <c:pt idx="139242">
                  <c:v>359.609375</c:v>
                </c:pt>
                <c:pt idx="139243">
                  <c:v>359.61197916666669</c:v>
                </c:pt>
                <c:pt idx="139244">
                  <c:v>359.61458333333331</c:v>
                </c:pt>
                <c:pt idx="139245">
                  <c:v>359.6171875</c:v>
                </c:pt>
                <c:pt idx="139246">
                  <c:v>359.61979166666669</c:v>
                </c:pt>
                <c:pt idx="139247">
                  <c:v>359.62239583333331</c:v>
                </c:pt>
                <c:pt idx="139248">
                  <c:v>359.625</c:v>
                </c:pt>
                <c:pt idx="139249">
                  <c:v>359.62760416666669</c:v>
                </c:pt>
                <c:pt idx="139250">
                  <c:v>359.63020833333331</c:v>
                </c:pt>
                <c:pt idx="139251">
                  <c:v>359.6328125</c:v>
                </c:pt>
                <c:pt idx="139252">
                  <c:v>359.63541666666669</c:v>
                </c:pt>
                <c:pt idx="139253">
                  <c:v>359.63802083333331</c:v>
                </c:pt>
                <c:pt idx="139254">
                  <c:v>359.640625</c:v>
                </c:pt>
                <c:pt idx="139255">
                  <c:v>359.64322916666669</c:v>
                </c:pt>
                <c:pt idx="139256">
                  <c:v>359.64583333333331</c:v>
                </c:pt>
                <c:pt idx="139257">
                  <c:v>359.6484375</c:v>
                </c:pt>
                <c:pt idx="139258">
                  <c:v>359.65104166666669</c:v>
                </c:pt>
                <c:pt idx="139259">
                  <c:v>359.65364583333331</c:v>
                </c:pt>
                <c:pt idx="139260">
                  <c:v>359.65625</c:v>
                </c:pt>
                <c:pt idx="139261">
                  <c:v>359.65885416666669</c:v>
                </c:pt>
                <c:pt idx="139262">
                  <c:v>359.66145833333331</c:v>
                </c:pt>
                <c:pt idx="139263">
                  <c:v>359.6640625</c:v>
                </c:pt>
                <c:pt idx="139264">
                  <c:v>359.66666666666669</c:v>
                </c:pt>
                <c:pt idx="139265">
                  <c:v>359.66927083333331</c:v>
                </c:pt>
                <c:pt idx="139266">
                  <c:v>359.671875</c:v>
                </c:pt>
                <c:pt idx="139267">
                  <c:v>359.67447916666669</c:v>
                </c:pt>
                <c:pt idx="139268">
                  <c:v>359.67708333333331</c:v>
                </c:pt>
                <c:pt idx="139269">
                  <c:v>359.6796875</c:v>
                </c:pt>
                <c:pt idx="139270">
                  <c:v>359.68229166666669</c:v>
                </c:pt>
                <c:pt idx="139271">
                  <c:v>359.68489583333331</c:v>
                </c:pt>
                <c:pt idx="139272">
                  <c:v>359.6875</c:v>
                </c:pt>
                <c:pt idx="139273">
                  <c:v>359.69010416666669</c:v>
                </c:pt>
                <c:pt idx="139274">
                  <c:v>359.69270833333331</c:v>
                </c:pt>
                <c:pt idx="139275">
                  <c:v>359.6953125</c:v>
                </c:pt>
                <c:pt idx="139276">
                  <c:v>359.69791666666669</c:v>
                </c:pt>
                <c:pt idx="139277">
                  <c:v>359.70052083333331</c:v>
                </c:pt>
                <c:pt idx="139278">
                  <c:v>359.703125</c:v>
                </c:pt>
                <c:pt idx="139279">
                  <c:v>359.70572916666669</c:v>
                </c:pt>
                <c:pt idx="139280">
                  <c:v>359.70833333333331</c:v>
                </c:pt>
                <c:pt idx="139281">
                  <c:v>359.7109375</c:v>
                </c:pt>
                <c:pt idx="139282">
                  <c:v>359.71354166666669</c:v>
                </c:pt>
                <c:pt idx="139283">
                  <c:v>359.71614583333331</c:v>
                </c:pt>
                <c:pt idx="139284">
                  <c:v>359.71875</c:v>
                </c:pt>
                <c:pt idx="139285">
                  <c:v>359.72135416666669</c:v>
                </c:pt>
                <c:pt idx="139286">
                  <c:v>359.72395833333331</c:v>
                </c:pt>
                <c:pt idx="139287">
                  <c:v>359.7265625</c:v>
                </c:pt>
                <c:pt idx="139288">
                  <c:v>359.72916666666669</c:v>
                </c:pt>
                <c:pt idx="139289">
                  <c:v>359.73177083333331</c:v>
                </c:pt>
                <c:pt idx="139290">
                  <c:v>359.734375</c:v>
                </c:pt>
                <c:pt idx="139291">
                  <c:v>359.73697916666669</c:v>
                </c:pt>
                <c:pt idx="139292">
                  <c:v>359.73958333333331</c:v>
                </c:pt>
                <c:pt idx="139293">
                  <c:v>359.7421875</c:v>
                </c:pt>
                <c:pt idx="139294">
                  <c:v>359.74479166666669</c:v>
                </c:pt>
                <c:pt idx="139295">
                  <c:v>359.74739583333331</c:v>
                </c:pt>
                <c:pt idx="139296">
                  <c:v>359.75</c:v>
                </c:pt>
                <c:pt idx="139297">
                  <c:v>359.75260416666669</c:v>
                </c:pt>
                <c:pt idx="139298">
                  <c:v>359.75520833333331</c:v>
                </c:pt>
                <c:pt idx="139299">
                  <c:v>359.7578125</c:v>
                </c:pt>
                <c:pt idx="139300">
                  <c:v>359.76041666666669</c:v>
                </c:pt>
                <c:pt idx="139301">
                  <c:v>359.76302083333331</c:v>
                </c:pt>
                <c:pt idx="139302">
                  <c:v>359.765625</c:v>
                </c:pt>
                <c:pt idx="139303">
                  <c:v>359.76822916666669</c:v>
                </c:pt>
                <c:pt idx="139304">
                  <c:v>359.77083333333331</c:v>
                </c:pt>
                <c:pt idx="139305">
                  <c:v>359.7734375</c:v>
                </c:pt>
                <c:pt idx="139306">
                  <c:v>359.77604166666669</c:v>
                </c:pt>
                <c:pt idx="139307">
                  <c:v>359.77864583333331</c:v>
                </c:pt>
                <c:pt idx="139308">
                  <c:v>359.78125</c:v>
                </c:pt>
                <c:pt idx="139309">
                  <c:v>359.78385416666669</c:v>
                </c:pt>
                <c:pt idx="139310">
                  <c:v>359.78645833333331</c:v>
                </c:pt>
                <c:pt idx="139311">
                  <c:v>359.7890625</c:v>
                </c:pt>
                <c:pt idx="139312">
                  <c:v>359.79166666666669</c:v>
                </c:pt>
                <c:pt idx="139313">
                  <c:v>359.79427083333331</c:v>
                </c:pt>
                <c:pt idx="139314">
                  <c:v>359.796875</c:v>
                </c:pt>
                <c:pt idx="139315">
                  <c:v>359.79947916666669</c:v>
                </c:pt>
                <c:pt idx="139316">
                  <c:v>359.80208333333331</c:v>
                </c:pt>
                <c:pt idx="139317">
                  <c:v>359.8046875</c:v>
                </c:pt>
                <c:pt idx="139318">
                  <c:v>359.80729166666669</c:v>
                </c:pt>
                <c:pt idx="139319">
                  <c:v>359.80989583333331</c:v>
                </c:pt>
                <c:pt idx="139320">
                  <c:v>359.8125</c:v>
                </c:pt>
                <c:pt idx="139321">
                  <c:v>359.81510416666669</c:v>
                </c:pt>
                <c:pt idx="139322">
                  <c:v>359.81770833333331</c:v>
                </c:pt>
                <c:pt idx="139323">
                  <c:v>359.8203125</c:v>
                </c:pt>
                <c:pt idx="139324">
                  <c:v>359.82291666666669</c:v>
                </c:pt>
                <c:pt idx="139325">
                  <c:v>359.82552083333331</c:v>
                </c:pt>
                <c:pt idx="139326">
                  <c:v>359.828125</c:v>
                </c:pt>
                <c:pt idx="139327">
                  <c:v>359.83072916666669</c:v>
                </c:pt>
                <c:pt idx="139328">
                  <c:v>359.83333333333331</c:v>
                </c:pt>
                <c:pt idx="139329">
                  <c:v>359.8359375</c:v>
                </c:pt>
                <c:pt idx="139330">
                  <c:v>359.83854166666669</c:v>
                </c:pt>
                <c:pt idx="139331">
                  <c:v>359.84114583333331</c:v>
                </c:pt>
                <c:pt idx="139332">
                  <c:v>359.84375</c:v>
                </c:pt>
                <c:pt idx="139333">
                  <c:v>359.84635416666669</c:v>
                </c:pt>
                <c:pt idx="139334">
                  <c:v>359.84895833333331</c:v>
                </c:pt>
                <c:pt idx="139335">
                  <c:v>359.8515625</c:v>
                </c:pt>
                <c:pt idx="139336">
                  <c:v>359.85416666666669</c:v>
                </c:pt>
                <c:pt idx="139337">
                  <c:v>359.85677083333331</c:v>
                </c:pt>
                <c:pt idx="139338">
                  <c:v>359.859375</c:v>
                </c:pt>
                <c:pt idx="139339">
                  <c:v>359.86197916666669</c:v>
                </c:pt>
                <c:pt idx="139340">
                  <c:v>359.86458333333331</c:v>
                </c:pt>
                <c:pt idx="139341">
                  <c:v>359.8671875</c:v>
                </c:pt>
                <c:pt idx="139342">
                  <c:v>359.86979166666669</c:v>
                </c:pt>
                <c:pt idx="139343">
                  <c:v>359.87239583333331</c:v>
                </c:pt>
                <c:pt idx="139344">
                  <c:v>359.875</c:v>
                </c:pt>
                <c:pt idx="139345">
                  <c:v>359.87760416666669</c:v>
                </c:pt>
                <c:pt idx="139346">
                  <c:v>359.88020833333331</c:v>
                </c:pt>
                <c:pt idx="139347">
                  <c:v>359.8828125</c:v>
                </c:pt>
                <c:pt idx="139348">
                  <c:v>359.88541666666669</c:v>
                </c:pt>
                <c:pt idx="139349">
                  <c:v>359.88802083333331</c:v>
                </c:pt>
                <c:pt idx="139350">
                  <c:v>359.890625</c:v>
                </c:pt>
                <c:pt idx="139351">
                  <c:v>359.89322916666669</c:v>
                </c:pt>
                <c:pt idx="139352">
                  <c:v>359.89583333333331</c:v>
                </c:pt>
                <c:pt idx="139353">
                  <c:v>359.8984375</c:v>
                </c:pt>
                <c:pt idx="139354">
                  <c:v>359.90104166666669</c:v>
                </c:pt>
                <c:pt idx="139355">
                  <c:v>359.90364583333331</c:v>
                </c:pt>
                <c:pt idx="139356">
                  <c:v>359.90625</c:v>
                </c:pt>
                <c:pt idx="139357">
                  <c:v>359.90885416666669</c:v>
                </c:pt>
                <c:pt idx="139358">
                  <c:v>359.91145833333331</c:v>
                </c:pt>
                <c:pt idx="139359">
                  <c:v>359.9140625</c:v>
                </c:pt>
                <c:pt idx="139360">
                  <c:v>359.91666666666669</c:v>
                </c:pt>
                <c:pt idx="139361">
                  <c:v>359.91927083333331</c:v>
                </c:pt>
                <c:pt idx="139362">
                  <c:v>359.921875</c:v>
                </c:pt>
                <c:pt idx="139363">
                  <c:v>359.92447916666669</c:v>
                </c:pt>
                <c:pt idx="139364">
                  <c:v>359.92708333333331</c:v>
                </c:pt>
                <c:pt idx="139365">
                  <c:v>359.9296875</c:v>
                </c:pt>
                <c:pt idx="139366">
                  <c:v>359.93229166666669</c:v>
                </c:pt>
                <c:pt idx="139367">
                  <c:v>359.93489583333331</c:v>
                </c:pt>
                <c:pt idx="139368">
                  <c:v>359.9375</c:v>
                </c:pt>
                <c:pt idx="139369">
                  <c:v>359.94010416666669</c:v>
                </c:pt>
                <c:pt idx="139370">
                  <c:v>359.94270833333331</c:v>
                </c:pt>
                <c:pt idx="139371">
                  <c:v>359.9453125</c:v>
                </c:pt>
                <c:pt idx="139372">
                  <c:v>359.94791666666669</c:v>
                </c:pt>
                <c:pt idx="139373">
                  <c:v>359.95052083333331</c:v>
                </c:pt>
                <c:pt idx="139374">
                  <c:v>359.953125</c:v>
                </c:pt>
                <c:pt idx="139375">
                  <c:v>359.95572916666669</c:v>
                </c:pt>
                <c:pt idx="139376">
                  <c:v>359.95833333333331</c:v>
                </c:pt>
                <c:pt idx="139377">
                  <c:v>359.9609375</c:v>
                </c:pt>
                <c:pt idx="139378">
                  <c:v>359.96354166666669</c:v>
                </c:pt>
                <c:pt idx="139379">
                  <c:v>359.96614583333331</c:v>
                </c:pt>
                <c:pt idx="139380">
                  <c:v>359.96875</c:v>
                </c:pt>
                <c:pt idx="139381">
                  <c:v>359.97135416666669</c:v>
                </c:pt>
                <c:pt idx="139382">
                  <c:v>359.97395833333331</c:v>
                </c:pt>
                <c:pt idx="139383">
                  <c:v>359.9765625</c:v>
                </c:pt>
                <c:pt idx="139384">
                  <c:v>359.97916666666669</c:v>
                </c:pt>
                <c:pt idx="139385">
                  <c:v>359.98177083333331</c:v>
                </c:pt>
                <c:pt idx="139386">
                  <c:v>359.984375</c:v>
                </c:pt>
                <c:pt idx="139387">
                  <c:v>359.98697916666669</c:v>
                </c:pt>
                <c:pt idx="139388">
                  <c:v>359.98958333333331</c:v>
                </c:pt>
                <c:pt idx="139389">
                  <c:v>359.9921875</c:v>
                </c:pt>
                <c:pt idx="139390">
                  <c:v>359.99479166666669</c:v>
                </c:pt>
                <c:pt idx="139391">
                  <c:v>359.99739583333331</c:v>
                </c:pt>
                <c:pt idx="139392">
                  <c:v>360</c:v>
                </c:pt>
                <c:pt idx="139393">
                  <c:v>360.00260416666669</c:v>
                </c:pt>
                <c:pt idx="139394">
                  <c:v>360.00520833333331</c:v>
                </c:pt>
                <c:pt idx="139395">
                  <c:v>360.0078125</c:v>
                </c:pt>
                <c:pt idx="139396">
                  <c:v>360.01041666666669</c:v>
                </c:pt>
                <c:pt idx="139397">
                  <c:v>360.01302083333331</c:v>
                </c:pt>
                <c:pt idx="139398">
                  <c:v>360.015625</c:v>
                </c:pt>
                <c:pt idx="139399">
                  <c:v>360.01822916666669</c:v>
                </c:pt>
                <c:pt idx="139400">
                  <c:v>360.02083333333331</c:v>
                </c:pt>
                <c:pt idx="139401">
                  <c:v>360.0234375</c:v>
                </c:pt>
                <c:pt idx="139402">
                  <c:v>360.02604166666669</c:v>
                </c:pt>
                <c:pt idx="139403">
                  <c:v>360.02864583333331</c:v>
                </c:pt>
                <c:pt idx="139404">
                  <c:v>360.03125</c:v>
                </c:pt>
                <c:pt idx="139405">
                  <c:v>360.03385416666669</c:v>
                </c:pt>
                <c:pt idx="139406">
                  <c:v>360.03645833333331</c:v>
                </c:pt>
                <c:pt idx="139407">
                  <c:v>360.0390625</c:v>
                </c:pt>
                <c:pt idx="139408">
                  <c:v>360.04166666666669</c:v>
                </c:pt>
                <c:pt idx="139409">
                  <c:v>360.04427083333331</c:v>
                </c:pt>
                <c:pt idx="139410">
                  <c:v>360.046875</c:v>
                </c:pt>
                <c:pt idx="139411">
                  <c:v>360.04947916666669</c:v>
                </c:pt>
                <c:pt idx="139412">
                  <c:v>360.05208333333331</c:v>
                </c:pt>
                <c:pt idx="139413">
                  <c:v>360.0546875</c:v>
                </c:pt>
                <c:pt idx="139414">
                  <c:v>360.05729166666669</c:v>
                </c:pt>
                <c:pt idx="139415">
                  <c:v>360.05989583333331</c:v>
                </c:pt>
                <c:pt idx="139416">
                  <c:v>360.0625</c:v>
                </c:pt>
                <c:pt idx="139417">
                  <c:v>360.06510416666669</c:v>
                </c:pt>
                <c:pt idx="139418">
                  <c:v>360.06770833333331</c:v>
                </c:pt>
                <c:pt idx="139419">
                  <c:v>360.0703125</c:v>
                </c:pt>
                <c:pt idx="139420">
                  <c:v>360.07291666666669</c:v>
                </c:pt>
                <c:pt idx="139421">
                  <c:v>360.07552083333331</c:v>
                </c:pt>
                <c:pt idx="139422">
                  <c:v>360.078125</c:v>
                </c:pt>
                <c:pt idx="139423">
                  <c:v>360.08072916666669</c:v>
                </c:pt>
                <c:pt idx="139424">
                  <c:v>360.08333333333331</c:v>
                </c:pt>
                <c:pt idx="139425">
                  <c:v>360.0859375</c:v>
                </c:pt>
                <c:pt idx="139426">
                  <c:v>360.08854166666669</c:v>
                </c:pt>
                <c:pt idx="139427">
                  <c:v>360.09114583333331</c:v>
                </c:pt>
                <c:pt idx="139428">
                  <c:v>360.09375</c:v>
                </c:pt>
                <c:pt idx="139429">
                  <c:v>360.09635416666669</c:v>
                </c:pt>
                <c:pt idx="139430">
                  <c:v>360.09895833333331</c:v>
                </c:pt>
                <c:pt idx="139431">
                  <c:v>360.1015625</c:v>
                </c:pt>
                <c:pt idx="139432">
                  <c:v>360.10416666666669</c:v>
                </c:pt>
                <c:pt idx="139433">
                  <c:v>360.10677083333331</c:v>
                </c:pt>
                <c:pt idx="139434">
                  <c:v>360.109375</c:v>
                </c:pt>
                <c:pt idx="139435">
                  <c:v>360.11197916666669</c:v>
                </c:pt>
                <c:pt idx="139436">
                  <c:v>360.11458333333331</c:v>
                </c:pt>
                <c:pt idx="139437">
                  <c:v>360.1171875</c:v>
                </c:pt>
                <c:pt idx="139438">
                  <c:v>360.11979166666669</c:v>
                </c:pt>
                <c:pt idx="139439">
                  <c:v>360.12239583333331</c:v>
                </c:pt>
                <c:pt idx="139440">
                  <c:v>360.125</c:v>
                </c:pt>
                <c:pt idx="139441">
                  <c:v>360.12760416666669</c:v>
                </c:pt>
                <c:pt idx="139442">
                  <c:v>360.13020833333331</c:v>
                </c:pt>
                <c:pt idx="139443">
                  <c:v>360.1328125</c:v>
                </c:pt>
                <c:pt idx="139444">
                  <c:v>360.13541666666669</c:v>
                </c:pt>
                <c:pt idx="139445">
                  <c:v>360.13802083333331</c:v>
                </c:pt>
                <c:pt idx="139446">
                  <c:v>360.140625</c:v>
                </c:pt>
                <c:pt idx="139447">
                  <c:v>360.14322916666669</c:v>
                </c:pt>
                <c:pt idx="139448">
                  <c:v>360.14583333333331</c:v>
                </c:pt>
                <c:pt idx="139449">
                  <c:v>360.1484375</c:v>
                </c:pt>
                <c:pt idx="139450">
                  <c:v>360.15104166666669</c:v>
                </c:pt>
                <c:pt idx="139451">
                  <c:v>360.15364583333331</c:v>
                </c:pt>
                <c:pt idx="139452">
                  <c:v>360.15625</c:v>
                </c:pt>
                <c:pt idx="139453">
                  <c:v>360.15885416666669</c:v>
                </c:pt>
                <c:pt idx="139454">
                  <c:v>360.16145833333331</c:v>
                </c:pt>
                <c:pt idx="139455">
                  <c:v>360.1640625</c:v>
                </c:pt>
                <c:pt idx="139456">
                  <c:v>360.16666666666669</c:v>
                </c:pt>
                <c:pt idx="139457">
                  <c:v>360.16927083333331</c:v>
                </c:pt>
                <c:pt idx="139458">
                  <c:v>360.171875</c:v>
                </c:pt>
                <c:pt idx="139459">
                  <c:v>360.17447916666669</c:v>
                </c:pt>
                <c:pt idx="139460">
                  <c:v>360.17708333333331</c:v>
                </c:pt>
                <c:pt idx="139461">
                  <c:v>360.1796875</c:v>
                </c:pt>
                <c:pt idx="139462">
                  <c:v>360.18229166666669</c:v>
                </c:pt>
                <c:pt idx="139463">
                  <c:v>360.18489583333331</c:v>
                </c:pt>
                <c:pt idx="139464">
                  <c:v>360.1875</c:v>
                </c:pt>
                <c:pt idx="139465">
                  <c:v>360.19010416666669</c:v>
                </c:pt>
                <c:pt idx="139466">
                  <c:v>360.19270833333331</c:v>
                </c:pt>
                <c:pt idx="139467">
                  <c:v>360.1953125</c:v>
                </c:pt>
                <c:pt idx="139468">
                  <c:v>360.19791666666669</c:v>
                </c:pt>
                <c:pt idx="139469">
                  <c:v>360.20052083333331</c:v>
                </c:pt>
                <c:pt idx="139470">
                  <c:v>360.203125</c:v>
                </c:pt>
                <c:pt idx="139471">
                  <c:v>360.20572916666669</c:v>
                </c:pt>
                <c:pt idx="139472">
                  <c:v>360.20833333333331</c:v>
                </c:pt>
                <c:pt idx="139473">
                  <c:v>360.2109375</c:v>
                </c:pt>
                <c:pt idx="139474">
                  <c:v>360.21354166666669</c:v>
                </c:pt>
                <c:pt idx="139475">
                  <c:v>360.21614583333331</c:v>
                </c:pt>
                <c:pt idx="139476">
                  <c:v>360.21875</c:v>
                </c:pt>
                <c:pt idx="139477">
                  <c:v>360.22135416666669</c:v>
                </c:pt>
                <c:pt idx="139478">
                  <c:v>360.22395833333331</c:v>
                </c:pt>
                <c:pt idx="139479">
                  <c:v>360.2265625</c:v>
                </c:pt>
                <c:pt idx="139480">
                  <c:v>360.22916666666669</c:v>
                </c:pt>
                <c:pt idx="139481">
                  <c:v>360.23177083333331</c:v>
                </c:pt>
                <c:pt idx="139482">
                  <c:v>360.234375</c:v>
                </c:pt>
                <c:pt idx="139483">
                  <c:v>360.23697916666669</c:v>
                </c:pt>
                <c:pt idx="139484">
                  <c:v>360.23958333333331</c:v>
                </c:pt>
                <c:pt idx="139485">
                  <c:v>360.2421875</c:v>
                </c:pt>
                <c:pt idx="139486">
                  <c:v>360.24479166666669</c:v>
                </c:pt>
                <c:pt idx="139487">
                  <c:v>360.24739583333331</c:v>
                </c:pt>
                <c:pt idx="139488">
                  <c:v>360.25</c:v>
                </c:pt>
                <c:pt idx="139489">
                  <c:v>360.25260416666669</c:v>
                </c:pt>
                <c:pt idx="139490">
                  <c:v>360.25520833333331</c:v>
                </c:pt>
                <c:pt idx="139491">
                  <c:v>360.2578125</c:v>
                </c:pt>
                <c:pt idx="139492">
                  <c:v>360.26041666666669</c:v>
                </c:pt>
                <c:pt idx="139493">
                  <c:v>360.26302083333331</c:v>
                </c:pt>
                <c:pt idx="139494">
                  <c:v>360.265625</c:v>
                </c:pt>
                <c:pt idx="139495">
                  <c:v>360.26822916666669</c:v>
                </c:pt>
                <c:pt idx="139496">
                  <c:v>360.27083333333331</c:v>
                </c:pt>
                <c:pt idx="139497">
                  <c:v>360.2734375</c:v>
                </c:pt>
                <c:pt idx="139498">
                  <c:v>360.27604166666669</c:v>
                </c:pt>
                <c:pt idx="139499">
                  <c:v>360.27864583333331</c:v>
                </c:pt>
                <c:pt idx="139500">
                  <c:v>360.28125</c:v>
                </c:pt>
                <c:pt idx="139501">
                  <c:v>360.28385416666669</c:v>
                </c:pt>
                <c:pt idx="139502">
                  <c:v>360.28645833333331</c:v>
                </c:pt>
                <c:pt idx="139503">
                  <c:v>360.2890625</c:v>
                </c:pt>
                <c:pt idx="139504">
                  <c:v>360.29166666666669</c:v>
                </c:pt>
                <c:pt idx="139505">
                  <c:v>360.29427083333331</c:v>
                </c:pt>
                <c:pt idx="139506">
                  <c:v>360.296875</c:v>
                </c:pt>
                <c:pt idx="139507">
                  <c:v>360.29947916666669</c:v>
                </c:pt>
                <c:pt idx="139508">
                  <c:v>360.30208333333331</c:v>
                </c:pt>
                <c:pt idx="139509">
                  <c:v>360.3046875</c:v>
                </c:pt>
                <c:pt idx="139510">
                  <c:v>360.30729166666669</c:v>
                </c:pt>
                <c:pt idx="139511">
                  <c:v>360.30989583333331</c:v>
                </c:pt>
                <c:pt idx="139512">
                  <c:v>360.3125</c:v>
                </c:pt>
                <c:pt idx="139513">
                  <c:v>360.31510416666669</c:v>
                </c:pt>
                <c:pt idx="139514">
                  <c:v>360.31770833333331</c:v>
                </c:pt>
                <c:pt idx="139515">
                  <c:v>360.3203125</c:v>
                </c:pt>
                <c:pt idx="139516">
                  <c:v>360.32291666666669</c:v>
                </c:pt>
                <c:pt idx="139517">
                  <c:v>360.32552083333331</c:v>
                </c:pt>
                <c:pt idx="139518">
                  <c:v>360.328125</c:v>
                </c:pt>
                <c:pt idx="139519">
                  <c:v>360.33072916666669</c:v>
                </c:pt>
                <c:pt idx="139520">
                  <c:v>360.33333333333331</c:v>
                </c:pt>
                <c:pt idx="139521">
                  <c:v>360.3359375</c:v>
                </c:pt>
                <c:pt idx="139522">
                  <c:v>360.33854166666669</c:v>
                </c:pt>
                <c:pt idx="139523">
                  <c:v>360.34114583333331</c:v>
                </c:pt>
                <c:pt idx="139524">
                  <c:v>360.34375</c:v>
                </c:pt>
                <c:pt idx="139525">
                  <c:v>360.34635416666669</c:v>
                </c:pt>
                <c:pt idx="139526">
                  <c:v>360.34895833333331</c:v>
                </c:pt>
                <c:pt idx="139527">
                  <c:v>360.3515625</c:v>
                </c:pt>
                <c:pt idx="139528">
                  <c:v>360.35416666666669</c:v>
                </c:pt>
                <c:pt idx="139529">
                  <c:v>360.35677083333331</c:v>
                </c:pt>
                <c:pt idx="139530">
                  <c:v>360.359375</c:v>
                </c:pt>
                <c:pt idx="139531">
                  <c:v>360.36197916666669</c:v>
                </c:pt>
                <c:pt idx="139532">
                  <c:v>360.36458333333331</c:v>
                </c:pt>
                <c:pt idx="139533">
                  <c:v>360.3671875</c:v>
                </c:pt>
                <c:pt idx="139534">
                  <c:v>360.36979166666669</c:v>
                </c:pt>
                <c:pt idx="139535">
                  <c:v>360.37239583333331</c:v>
                </c:pt>
                <c:pt idx="139536">
                  <c:v>360.375</c:v>
                </c:pt>
                <c:pt idx="139537">
                  <c:v>360.37760416666669</c:v>
                </c:pt>
                <c:pt idx="139538">
                  <c:v>360.38020833333331</c:v>
                </c:pt>
                <c:pt idx="139539">
                  <c:v>360.3828125</c:v>
                </c:pt>
                <c:pt idx="139540">
                  <c:v>360.38541666666669</c:v>
                </c:pt>
                <c:pt idx="139541">
                  <c:v>360.38802083333331</c:v>
                </c:pt>
                <c:pt idx="139542">
                  <c:v>360.390625</c:v>
                </c:pt>
                <c:pt idx="139543">
                  <c:v>360.39322916666669</c:v>
                </c:pt>
                <c:pt idx="139544">
                  <c:v>360.39583333333331</c:v>
                </c:pt>
                <c:pt idx="139545">
                  <c:v>360.3984375</c:v>
                </c:pt>
                <c:pt idx="139546">
                  <c:v>360.40104166666669</c:v>
                </c:pt>
                <c:pt idx="139547">
                  <c:v>360.40364583333331</c:v>
                </c:pt>
                <c:pt idx="139548">
                  <c:v>360.40625</c:v>
                </c:pt>
                <c:pt idx="139549">
                  <c:v>360.40885416666669</c:v>
                </c:pt>
                <c:pt idx="139550">
                  <c:v>360.41145833333331</c:v>
                </c:pt>
                <c:pt idx="139551">
                  <c:v>360.4140625</c:v>
                </c:pt>
                <c:pt idx="139552">
                  <c:v>360.41666666666669</c:v>
                </c:pt>
                <c:pt idx="139553">
                  <c:v>360.41927083333331</c:v>
                </c:pt>
                <c:pt idx="139554">
                  <c:v>360.421875</c:v>
                </c:pt>
                <c:pt idx="139555">
                  <c:v>360.42447916666669</c:v>
                </c:pt>
                <c:pt idx="139556">
                  <c:v>360.42708333333331</c:v>
                </c:pt>
                <c:pt idx="139557">
                  <c:v>360.4296875</c:v>
                </c:pt>
                <c:pt idx="139558">
                  <c:v>360.43229166666669</c:v>
                </c:pt>
                <c:pt idx="139559">
                  <c:v>360.43489583333331</c:v>
                </c:pt>
                <c:pt idx="139560">
                  <c:v>360.4375</c:v>
                </c:pt>
                <c:pt idx="139561">
                  <c:v>360.44010416666669</c:v>
                </c:pt>
                <c:pt idx="139562">
                  <c:v>360.44270833333331</c:v>
                </c:pt>
                <c:pt idx="139563">
                  <c:v>360.4453125</c:v>
                </c:pt>
                <c:pt idx="139564">
                  <c:v>360.44791666666669</c:v>
                </c:pt>
                <c:pt idx="139565">
                  <c:v>360.45052083333331</c:v>
                </c:pt>
                <c:pt idx="139566">
                  <c:v>360.453125</c:v>
                </c:pt>
                <c:pt idx="139567">
                  <c:v>360.45572916666669</c:v>
                </c:pt>
                <c:pt idx="139568">
                  <c:v>360.45833333333331</c:v>
                </c:pt>
                <c:pt idx="139569">
                  <c:v>360.4609375</c:v>
                </c:pt>
                <c:pt idx="139570">
                  <c:v>360.46354166666669</c:v>
                </c:pt>
                <c:pt idx="139571">
                  <c:v>360.46614583333331</c:v>
                </c:pt>
                <c:pt idx="139572">
                  <c:v>360.46875</c:v>
                </c:pt>
                <c:pt idx="139573">
                  <c:v>360.47135416666669</c:v>
                </c:pt>
                <c:pt idx="139574">
                  <c:v>360.47395833333331</c:v>
                </c:pt>
                <c:pt idx="139575">
                  <c:v>360.4765625</c:v>
                </c:pt>
                <c:pt idx="139576">
                  <c:v>360.47916666666669</c:v>
                </c:pt>
                <c:pt idx="139577">
                  <c:v>360.48177083333331</c:v>
                </c:pt>
                <c:pt idx="139578">
                  <c:v>360.484375</c:v>
                </c:pt>
                <c:pt idx="139579">
                  <c:v>360.48697916666669</c:v>
                </c:pt>
                <c:pt idx="139580">
                  <c:v>360.48958333333331</c:v>
                </c:pt>
                <c:pt idx="139581">
                  <c:v>360.4921875</c:v>
                </c:pt>
                <c:pt idx="139582">
                  <c:v>360.49479166666669</c:v>
                </c:pt>
                <c:pt idx="139583">
                  <c:v>360.49739583333331</c:v>
                </c:pt>
                <c:pt idx="139584">
                  <c:v>360.5</c:v>
                </c:pt>
                <c:pt idx="139585">
                  <c:v>360.50260416666669</c:v>
                </c:pt>
                <c:pt idx="139586">
                  <c:v>360.50520833333331</c:v>
                </c:pt>
                <c:pt idx="139587">
                  <c:v>360.5078125</c:v>
                </c:pt>
                <c:pt idx="139588">
                  <c:v>360.51041666666669</c:v>
                </c:pt>
                <c:pt idx="139589">
                  <c:v>360.51302083333331</c:v>
                </c:pt>
                <c:pt idx="139590">
                  <c:v>360.515625</c:v>
                </c:pt>
                <c:pt idx="139591">
                  <c:v>360.51822916666669</c:v>
                </c:pt>
                <c:pt idx="139592">
                  <c:v>360.52083333333331</c:v>
                </c:pt>
                <c:pt idx="139593">
                  <c:v>360.5234375</c:v>
                </c:pt>
                <c:pt idx="139594">
                  <c:v>360.52604166666669</c:v>
                </c:pt>
                <c:pt idx="139595">
                  <c:v>360.52864583333331</c:v>
                </c:pt>
                <c:pt idx="139596">
                  <c:v>360.53125</c:v>
                </c:pt>
                <c:pt idx="139597">
                  <c:v>360.53385416666669</c:v>
                </c:pt>
                <c:pt idx="139598">
                  <c:v>360.53645833333331</c:v>
                </c:pt>
                <c:pt idx="139599">
                  <c:v>360.5390625</c:v>
                </c:pt>
                <c:pt idx="139600">
                  <c:v>360.54166666666669</c:v>
                </c:pt>
                <c:pt idx="139601">
                  <c:v>360.54427083333331</c:v>
                </c:pt>
                <c:pt idx="139602">
                  <c:v>360.546875</c:v>
                </c:pt>
                <c:pt idx="139603">
                  <c:v>360.54947916666669</c:v>
                </c:pt>
                <c:pt idx="139604">
                  <c:v>360.55208333333331</c:v>
                </c:pt>
                <c:pt idx="139605">
                  <c:v>360.5546875</c:v>
                </c:pt>
                <c:pt idx="139606">
                  <c:v>360.55729166666669</c:v>
                </c:pt>
                <c:pt idx="139607">
                  <c:v>360.55989583333331</c:v>
                </c:pt>
                <c:pt idx="139608">
                  <c:v>360.5625</c:v>
                </c:pt>
                <c:pt idx="139609">
                  <c:v>360.56510416666669</c:v>
                </c:pt>
                <c:pt idx="139610">
                  <c:v>360.56770833333331</c:v>
                </c:pt>
                <c:pt idx="139611">
                  <c:v>360.5703125</c:v>
                </c:pt>
                <c:pt idx="139612">
                  <c:v>360.57291666666669</c:v>
                </c:pt>
                <c:pt idx="139613">
                  <c:v>360.57552083333331</c:v>
                </c:pt>
                <c:pt idx="139614">
                  <c:v>360.578125</c:v>
                </c:pt>
                <c:pt idx="139615">
                  <c:v>360.58072916666669</c:v>
                </c:pt>
                <c:pt idx="139616">
                  <c:v>360.58333333333331</c:v>
                </c:pt>
                <c:pt idx="139617">
                  <c:v>360.5859375</c:v>
                </c:pt>
                <c:pt idx="139618">
                  <c:v>360.58854166666669</c:v>
                </c:pt>
                <c:pt idx="139619">
                  <c:v>360.59114583333331</c:v>
                </c:pt>
                <c:pt idx="139620">
                  <c:v>360.59375</c:v>
                </c:pt>
                <c:pt idx="139621">
                  <c:v>360.59635416666669</c:v>
                </c:pt>
                <c:pt idx="139622">
                  <c:v>360.59895833333331</c:v>
                </c:pt>
                <c:pt idx="139623">
                  <c:v>360.6015625</c:v>
                </c:pt>
                <c:pt idx="139624">
                  <c:v>360.60416666666669</c:v>
                </c:pt>
                <c:pt idx="139625">
                  <c:v>360.60677083333331</c:v>
                </c:pt>
                <c:pt idx="139626">
                  <c:v>360.609375</c:v>
                </c:pt>
                <c:pt idx="139627">
                  <c:v>360.61197916666669</c:v>
                </c:pt>
                <c:pt idx="139628">
                  <c:v>360.61458333333331</c:v>
                </c:pt>
                <c:pt idx="139629">
                  <c:v>360.6171875</c:v>
                </c:pt>
                <c:pt idx="139630">
                  <c:v>360.61979166666669</c:v>
                </c:pt>
                <c:pt idx="139631">
                  <c:v>360.62239583333331</c:v>
                </c:pt>
                <c:pt idx="139632">
                  <c:v>360.625</c:v>
                </c:pt>
                <c:pt idx="139633">
                  <c:v>360.62760416666669</c:v>
                </c:pt>
                <c:pt idx="139634">
                  <c:v>360.63020833333331</c:v>
                </c:pt>
                <c:pt idx="139635">
                  <c:v>360.6328125</c:v>
                </c:pt>
                <c:pt idx="139636">
                  <c:v>360.63541666666669</c:v>
                </c:pt>
                <c:pt idx="139637">
                  <c:v>360.63802083333331</c:v>
                </c:pt>
                <c:pt idx="139638">
                  <c:v>360.640625</c:v>
                </c:pt>
                <c:pt idx="139639">
                  <c:v>360.64322916666669</c:v>
                </c:pt>
                <c:pt idx="139640">
                  <c:v>360.64583333333331</c:v>
                </c:pt>
                <c:pt idx="139641">
                  <c:v>360.6484375</c:v>
                </c:pt>
                <c:pt idx="139642">
                  <c:v>360.65104166666669</c:v>
                </c:pt>
                <c:pt idx="139643">
                  <c:v>360.65364583333331</c:v>
                </c:pt>
                <c:pt idx="139644">
                  <c:v>360.65625</c:v>
                </c:pt>
                <c:pt idx="139645">
                  <c:v>360.65885416666669</c:v>
                </c:pt>
                <c:pt idx="139646">
                  <c:v>360.66145833333331</c:v>
                </c:pt>
                <c:pt idx="139647">
                  <c:v>360.6640625</c:v>
                </c:pt>
                <c:pt idx="139648">
                  <c:v>360.66666666666669</c:v>
                </c:pt>
                <c:pt idx="139649">
                  <c:v>360.66927083333331</c:v>
                </c:pt>
                <c:pt idx="139650">
                  <c:v>360.671875</c:v>
                </c:pt>
                <c:pt idx="139651">
                  <c:v>360.67447916666669</c:v>
                </c:pt>
                <c:pt idx="139652">
                  <c:v>360.67708333333331</c:v>
                </c:pt>
                <c:pt idx="139653">
                  <c:v>360.6796875</c:v>
                </c:pt>
                <c:pt idx="139654">
                  <c:v>360.68229166666669</c:v>
                </c:pt>
                <c:pt idx="139655">
                  <c:v>360.68489583333331</c:v>
                </c:pt>
                <c:pt idx="139656">
                  <c:v>360.6875</c:v>
                </c:pt>
                <c:pt idx="139657">
                  <c:v>360.69010416666669</c:v>
                </c:pt>
                <c:pt idx="139658">
                  <c:v>360.69270833333331</c:v>
                </c:pt>
                <c:pt idx="139659">
                  <c:v>360.6953125</c:v>
                </c:pt>
                <c:pt idx="139660">
                  <c:v>360.69791666666669</c:v>
                </c:pt>
                <c:pt idx="139661">
                  <c:v>360.70052083333331</c:v>
                </c:pt>
                <c:pt idx="139662">
                  <c:v>360.703125</c:v>
                </c:pt>
                <c:pt idx="139663">
                  <c:v>360.70572916666669</c:v>
                </c:pt>
                <c:pt idx="139664">
                  <c:v>360.70833333333331</c:v>
                </c:pt>
                <c:pt idx="139665">
                  <c:v>360.7109375</c:v>
                </c:pt>
                <c:pt idx="139666">
                  <c:v>360.71354166666669</c:v>
                </c:pt>
                <c:pt idx="139667">
                  <c:v>360.71614583333331</c:v>
                </c:pt>
                <c:pt idx="139668">
                  <c:v>360.71875</c:v>
                </c:pt>
                <c:pt idx="139669">
                  <c:v>360.72135416666669</c:v>
                </c:pt>
                <c:pt idx="139670">
                  <c:v>360.72395833333331</c:v>
                </c:pt>
                <c:pt idx="139671">
                  <c:v>360.7265625</c:v>
                </c:pt>
                <c:pt idx="139672">
                  <c:v>360.72916666666669</c:v>
                </c:pt>
                <c:pt idx="139673">
                  <c:v>360.73177083333331</c:v>
                </c:pt>
                <c:pt idx="139674">
                  <c:v>360.734375</c:v>
                </c:pt>
                <c:pt idx="139675">
                  <c:v>360.73697916666669</c:v>
                </c:pt>
                <c:pt idx="139676">
                  <c:v>360.73958333333331</c:v>
                </c:pt>
                <c:pt idx="139677">
                  <c:v>360.7421875</c:v>
                </c:pt>
                <c:pt idx="139678">
                  <c:v>360.74479166666669</c:v>
                </c:pt>
                <c:pt idx="139679">
                  <c:v>360.74739583333331</c:v>
                </c:pt>
                <c:pt idx="139680">
                  <c:v>360.75</c:v>
                </c:pt>
                <c:pt idx="139681">
                  <c:v>360.75260416666669</c:v>
                </c:pt>
                <c:pt idx="139682">
                  <c:v>360.75520833333331</c:v>
                </c:pt>
                <c:pt idx="139683">
                  <c:v>360.7578125</c:v>
                </c:pt>
                <c:pt idx="139684">
                  <c:v>360.76041666666669</c:v>
                </c:pt>
                <c:pt idx="139685">
                  <c:v>360.76302083333331</c:v>
                </c:pt>
                <c:pt idx="139686">
                  <c:v>360.765625</c:v>
                </c:pt>
                <c:pt idx="139687">
                  <c:v>360.76822916666669</c:v>
                </c:pt>
                <c:pt idx="139688">
                  <c:v>360.77083333333331</c:v>
                </c:pt>
                <c:pt idx="139689">
                  <c:v>360.7734375</c:v>
                </c:pt>
                <c:pt idx="139690">
                  <c:v>360.77604166666669</c:v>
                </c:pt>
                <c:pt idx="139691">
                  <c:v>360.77864583333331</c:v>
                </c:pt>
                <c:pt idx="139692">
                  <c:v>360.78125</c:v>
                </c:pt>
                <c:pt idx="139693">
                  <c:v>360.78385416666669</c:v>
                </c:pt>
                <c:pt idx="139694">
                  <c:v>360.78645833333331</c:v>
                </c:pt>
                <c:pt idx="139695">
                  <c:v>360.7890625</c:v>
                </c:pt>
                <c:pt idx="139696">
                  <c:v>360.79166666666669</c:v>
                </c:pt>
                <c:pt idx="139697">
                  <c:v>360.79427083333331</c:v>
                </c:pt>
                <c:pt idx="139698">
                  <c:v>360.796875</c:v>
                </c:pt>
                <c:pt idx="139699">
                  <c:v>360.79947916666669</c:v>
                </c:pt>
                <c:pt idx="139700">
                  <c:v>360.80208333333331</c:v>
                </c:pt>
                <c:pt idx="139701">
                  <c:v>360.8046875</c:v>
                </c:pt>
                <c:pt idx="139702">
                  <c:v>360.80729166666669</c:v>
                </c:pt>
                <c:pt idx="139703">
                  <c:v>360.80989583333331</c:v>
                </c:pt>
                <c:pt idx="139704">
                  <c:v>360.8125</c:v>
                </c:pt>
                <c:pt idx="139705">
                  <c:v>360.81510416666669</c:v>
                </c:pt>
                <c:pt idx="139706">
                  <c:v>360.81770833333331</c:v>
                </c:pt>
                <c:pt idx="139707">
                  <c:v>360.8203125</c:v>
                </c:pt>
                <c:pt idx="139708">
                  <c:v>360.82291666666669</c:v>
                </c:pt>
                <c:pt idx="139709">
                  <c:v>360.82552083333331</c:v>
                </c:pt>
                <c:pt idx="139710">
                  <c:v>360.828125</c:v>
                </c:pt>
                <c:pt idx="139711">
                  <c:v>360.83072916666669</c:v>
                </c:pt>
                <c:pt idx="139712">
                  <c:v>360.83333333333331</c:v>
                </c:pt>
                <c:pt idx="139713">
                  <c:v>360.8359375</c:v>
                </c:pt>
                <c:pt idx="139714">
                  <c:v>360.83854166666669</c:v>
                </c:pt>
                <c:pt idx="139715">
                  <c:v>360.84114583333331</c:v>
                </c:pt>
                <c:pt idx="139716">
                  <c:v>360.84375</c:v>
                </c:pt>
                <c:pt idx="139717">
                  <c:v>360.84635416666669</c:v>
                </c:pt>
                <c:pt idx="139718">
                  <c:v>360.84895833333331</c:v>
                </c:pt>
                <c:pt idx="139719">
                  <c:v>360.8515625</c:v>
                </c:pt>
                <c:pt idx="139720">
                  <c:v>360.85416666666669</c:v>
                </c:pt>
                <c:pt idx="139721">
                  <c:v>360.85677083333331</c:v>
                </c:pt>
                <c:pt idx="139722">
                  <c:v>360.859375</c:v>
                </c:pt>
                <c:pt idx="139723">
                  <c:v>360.86197916666669</c:v>
                </c:pt>
                <c:pt idx="139724">
                  <c:v>360.86458333333331</c:v>
                </c:pt>
                <c:pt idx="139725">
                  <c:v>360.8671875</c:v>
                </c:pt>
                <c:pt idx="139726">
                  <c:v>360.86979166666669</c:v>
                </c:pt>
                <c:pt idx="139727">
                  <c:v>360.87239583333331</c:v>
                </c:pt>
                <c:pt idx="139728">
                  <c:v>360.875</c:v>
                </c:pt>
                <c:pt idx="139729">
                  <c:v>360.87760416666669</c:v>
                </c:pt>
                <c:pt idx="139730">
                  <c:v>360.88020833333331</c:v>
                </c:pt>
                <c:pt idx="139731">
                  <c:v>360.8828125</c:v>
                </c:pt>
                <c:pt idx="139732">
                  <c:v>360.88541666666669</c:v>
                </c:pt>
                <c:pt idx="139733">
                  <c:v>360.88802083333331</c:v>
                </c:pt>
                <c:pt idx="139734">
                  <c:v>360.890625</c:v>
                </c:pt>
                <c:pt idx="139735">
                  <c:v>360.89322916666669</c:v>
                </c:pt>
                <c:pt idx="139736">
                  <c:v>360.89583333333331</c:v>
                </c:pt>
                <c:pt idx="139737">
                  <c:v>360.8984375</c:v>
                </c:pt>
                <c:pt idx="139738">
                  <c:v>360.90104166666669</c:v>
                </c:pt>
                <c:pt idx="139739">
                  <c:v>360.90364583333331</c:v>
                </c:pt>
                <c:pt idx="139740">
                  <c:v>360.90625</c:v>
                </c:pt>
                <c:pt idx="139741">
                  <c:v>360.90885416666669</c:v>
                </c:pt>
                <c:pt idx="139742">
                  <c:v>360.91145833333331</c:v>
                </c:pt>
                <c:pt idx="139743">
                  <c:v>360.9140625</c:v>
                </c:pt>
                <c:pt idx="139744">
                  <c:v>360.91666666666669</c:v>
                </c:pt>
                <c:pt idx="139745">
                  <c:v>360.91927083333331</c:v>
                </c:pt>
                <c:pt idx="139746">
                  <c:v>360.921875</c:v>
                </c:pt>
                <c:pt idx="139747">
                  <c:v>360.92447916666669</c:v>
                </c:pt>
                <c:pt idx="139748">
                  <c:v>360.92708333333331</c:v>
                </c:pt>
                <c:pt idx="139749">
                  <c:v>360.9296875</c:v>
                </c:pt>
                <c:pt idx="139750">
                  <c:v>360.93229166666669</c:v>
                </c:pt>
                <c:pt idx="139751">
                  <c:v>360.93489583333331</c:v>
                </c:pt>
                <c:pt idx="139752">
                  <c:v>360.9375</c:v>
                </c:pt>
                <c:pt idx="139753">
                  <c:v>360.94010416666669</c:v>
                </c:pt>
                <c:pt idx="139754">
                  <c:v>360.94270833333331</c:v>
                </c:pt>
                <c:pt idx="139755">
                  <c:v>360.9453125</c:v>
                </c:pt>
                <c:pt idx="139756">
                  <c:v>360.94791666666669</c:v>
                </c:pt>
                <c:pt idx="139757">
                  <c:v>360.95052083333331</c:v>
                </c:pt>
                <c:pt idx="139758">
                  <c:v>360.953125</c:v>
                </c:pt>
                <c:pt idx="139759">
                  <c:v>360.95572916666669</c:v>
                </c:pt>
                <c:pt idx="139760">
                  <c:v>360.95833333333331</c:v>
                </c:pt>
                <c:pt idx="139761">
                  <c:v>360.9609375</c:v>
                </c:pt>
                <c:pt idx="139762">
                  <c:v>360.96354166666669</c:v>
                </c:pt>
                <c:pt idx="139763">
                  <c:v>360.96614583333331</c:v>
                </c:pt>
                <c:pt idx="139764">
                  <c:v>360.96875</c:v>
                </c:pt>
                <c:pt idx="139765">
                  <c:v>360.97135416666669</c:v>
                </c:pt>
                <c:pt idx="139766">
                  <c:v>360.97395833333331</c:v>
                </c:pt>
                <c:pt idx="139767">
                  <c:v>360.9765625</c:v>
                </c:pt>
                <c:pt idx="139768">
                  <c:v>360.97916666666669</c:v>
                </c:pt>
                <c:pt idx="139769">
                  <c:v>360.98177083333331</c:v>
                </c:pt>
                <c:pt idx="139770">
                  <c:v>360.984375</c:v>
                </c:pt>
                <c:pt idx="139771">
                  <c:v>360.98697916666669</c:v>
                </c:pt>
                <c:pt idx="139772">
                  <c:v>360.98958333333331</c:v>
                </c:pt>
                <c:pt idx="139773">
                  <c:v>360.9921875</c:v>
                </c:pt>
                <c:pt idx="139774">
                  <c:v>360.99479166666669</c:v>
                </c:pt>
                <c:pt idx="139775">
                  <c:v>360.99739583333331</c:v>
                </c:pt>
                <c:pt idx="139776">
                  <c:v>361</c:v>
                </c:pt>
                <c:pt idx="139777">
                  <c:v>361.00260416666669</c:v>
                </c:pt>
                <c:pt idx="139778">
                  <c:v>361.00520833333331</c:v>
                </c:pt>
                <c:pt idx="139779">
                  <c:v>361.0078125</c:v>
                </c:pt>
                <c:pt idx="139780">
                  <c:v>361.01041666666669</c:v>
                </c:pt>
                <c:pt idx="139781">
                  <c:v>361.01302083333331</c:v>
                </c:pt>
                <c:pt idx="139782">
                  <c:v>361.015625</c:v>
                </c:pt>
                <c:pt idx="139783">
                  <c:v>361.01822916666669</c:v>
                </c:pt>
                <c:pt idx="139784">
                  <c:v>361.02083333333331</c:v>
                </c:pt>
                <c:pt idx="139785">
                  <c:v>361.0234375</c:v>
                </c:pt>
                <c:pt idx="139786">
                  <c:v>361.02604166666669</c:v>
                </c:pt>
                <c:pt idx="139787">
                  <c:v>361.02864583333331</c:v>
                </c:pt>
                <c:pt idx="139788">
                  <c:v>361.03125</c:v>
                </c:pt>
                <c:pt idx="139789">
                  <c:v>361.03385416666669</c:v>
                </c:pt>
                <c:pt idx="139790">
                  <c:v>361.03645833333331</c:v>
                </c:pt>
                <c:pt idx="139791">
                  <c:v>361.0390625</c:v>
                </c:pt>
                <c:pt idx="139792">
                  <c:v>361.04166666666669</c:v>
                </c:pt>
                <c:pt idx="139793">
                  <c:v>361.04427083333331</c:v>
                </c:pt>
                <c:pt idx="139794">
                  <c:v>361.046875</c:v>
                </c:pt>
                <c:pt idx="139795">
                  <c:v>361.04947916666669</c:v>
                </c:pt>
                <c:pt idx="139796">
                  <c:v>361.05208333333331</c:v>
                </c:pt>
                <c:pt idx="139797">
                  <c:v>361.0546875</c:v>
                </c:pt>
                <c:pt idx="139798">
                  <c:v>361.05729166666669</c:v>
                </c:pt>
                <c:pt idx="139799">
                  <c:v>361.05989583333331</c:v>
                </c:pt>
                <c:pt idx="139800">
                  <c:v>361.0625</c:v>
                </c:pt>
                <c:pt idx="139801">
                  <c:v>361.06510416666669</c:v>
                </c:pt>
                <c:pt idx="139802">
                  <c:v>361.06770833333331</c:v>
                </c:pt>
                <c:pt idx="139803">
                  <c:v>361.0703125</c:v>
                </c:pt>
                <c:pt idx="139804">
                  <c:v>361.07291666666669</c:v>
                </c:pt>
                <c:pt idx="139805">
                  <c:v>361.07552083333331</c:v>
                </c:pt>
                <c:pt idx="139806">
                  <c:v>361.078125</c:v>
                </c:pt>
                <c:pt idx="139807">
                  <c:v>361.08072916666669</c:v>
                </c:pt>
                <c:pt idx="139808">
                  <c:v>361.08333333333331</c:v>
                </c:pt>
                <c:pt idx="139809">
                  <c:v>361.0859375</c:v>
                </c:pt>
                <c:pt idx="139810">
                  <c:v>361.08854166666669</c:v>
                </c:pt>
                <c:pt idx="139811">
                  <c:v>361.09114583333331</c:v>
                </c:pt>
                <c:pt idx="139812">
                  <c:v>361.09375</c:v>
                </c:pt>
                <c:pt idx="139813">
                  <c:v>361.09635416666669</c:v>
                </c:pt>
                <c:pt idx="139814">
                  <c:v>361.09895833333331</c:v>
                </c:pt>
                <c:pt idx="139815">
                  <c:v>361.1015625</c:v>
                </c:pt>
                <c:pt idx="139816">
                  <c:v>361.10416666666669</c:v>
                </c:pt>
                <c:pt idx="139817">
                  <c:v>361.10677083333331</c:v>
                </c:pt>
                <c:pt idx="139818">
                  <c:v>361.109375</c:v>
                </c:pt>
                <c:pt idx="139819">
                  <c:v>361.11197916666669</c:v>
                </c:pt>
                <c:pt idx="139820">
                  <c:v>361.11458333333331</c:v>
                </c:pt>
                <c:pt idx="139821">
                  <c:v>361.1171875</c:v>
                </c:pt>
                <c:pt idx="139822">
                  <c:v>361.11979166666669</c:v>
                </c:pt>
                <c:pt idx="139823">
                  <c:v>361.12239583333331</c:v>
                </c:pt>
                <c:pt idx="139824">
                  <c:v>361.125</c:v>
                </c:pt>
                <c:pt idx="139825">
                  <c:v>361.12760416666669</c:v>
                </c:pt>
                <c:pt idx="139826">
                  <c:v>361.13020833333331</c:v>
                </c:pt>
                <c:pt idx="139827">
                  <c:v>361.1328125</c:v>
                </c:pt>
                <c:pt idx="139828">
                  <c:v>361.13541666666669</c:v>
                </c:pt>
                <c:pt idx="139829">
                  <c:v>361.13802083333331</c:v>
                </c:pt>
                <c:pt idx="139830">
                  <c:v>361.140625</c:v>
                </c:pt>
                <c:pt idx="139831">
                  <c:v>361.14322916666669</c:v>
                </c:pt>
                <c:pt idx="139832">
                  <c:v>361.14583333333331</c:v>
                </c:pt>
                <c:pt idx="139833">
                  <c:v>361.1484375</c:v>
                </c:pt>
                <c:pt idx="139834">
                  <c:v>361.15104166666669</c:v>
                </c:pt>
                <c:pt idx="139835">
                  <c:v>361.15364583333331</c:v>
                </c:pt>
                <c:pt idx="139836">
                  <c:v>361.15625</c:v>
                </c:pt>
                <c:pt idx="139837">
                  <c:v>361.15885416666669</c:v>
                </c:pt>
                <c:pt idx="139838">
                  <c:v>361.16145833333331</c:v>
                </c:pt>
                <c:pt idx="139839">
                  <c:v>361.1640625</c:v>
                </c:pt>
                <c:pt idx="139840">
                  <c:v>361.16666666666669</c:v>
                </c:pt>
                <c:pt idx="139841">
                  <c:v>361.16927083333331</c:v>
                </c:pt>
                <c:pt idx="139842">
                  <c:v>361.171875</c:v>
                </c:pt>
                <c:pt idx="139843">
                  <c:v>361.17447916666669</c:v>
                </c:pt>
                <c:pt idx="139844">
                  <c:v>361.17708333333331</c:v>
                </c:pt>
                <c:pt idx="139845">
                  <c:v>361.1796875</c:v>
                </c:pt>
                <c:pt idx="139846">
                  <c:v>361.18229166666669</c:v>
                </c:pt>
                <c:pt idx="139847">
                  <c:v>361.18489583333331</c:v>
                </c:pt>
                <c:pt idx="139848">
                  <c:v>361.1875</c:v>
                </c:pt>
                <c:pt idx="139849">
                  <c:v>361.19010416666669</c:v>
                </c:pt>
                <c:pt idx="139850">
                  <c:v>361.19270833333331</c:v>
                </c:pt>
                <c:pt idx="139851">
                  <c:v>361.1953125</c:v>
                </c:pt>
                <c:pt idx="139852">
                  <c:v>361.19791666666669</c:v>
                </c:pt>
                <c:pt idx="139853">
                  <c:v>361.20052083333331</c:v>
                </c:pt>
                <c:pt idx="139854">
                  <c:v>361.203125</c:v>
                </c:pt>
                <c:pt idx="139855">
                  <c:v>361.20572916666669</c:v>
                </c:pt>
                <c:pt idx="139856">
                  <c:v>361.20833333333331</c:v>
                </c:pt>
                <c:pt idx="139857">
                  <c:v>361.2109375</c:v>
                </c:pt>
                <c:pt idx="139858">
                  <c:v>361.21354166666669</c:v>
                </c:pt>
                <c:pt idx="139859">
                  <c:v>361.21614583333331</c:v>
                </c:pt>
                <c:pt idx="139860">
                  <c:v>361.21875</c:v>
                </c:pt>
                <c:pt idx="139861">
                  <c:v>361.22135416666669</c:v>
                </c:pt>
                <c:pt idx="139862">
                  <c:v>361.22395833333331</c:v>
                </c:pt>
                <c:pt idx="139863">
                  <c:v>361.2265625</c:v>
                </c:pt>
                <c:pt idx="139864">
                  <c:v>361.22916666666669</c:v>
                </c:pt>
                <c:pt idx="139865">
                  <c:v>361.23177083333331</c:v>
                </c:pt>
                <c:pt idx="139866">
                  <c:v>361.234375</c:v>
                </c:pt>
                <c:pt idx="139867">
                  <c:v>361.23697916666669</c:v>
                </c:pt>
                <c:pt idx="139868">
                  <c:v>361.23958333333331</c:v>
                </c:pt>
                <c:pt idx="139869">
                  <c:v>361.2421875</c:v>
                </c:pt>
                <c:pt idx="139870">
                  <c:v>361.24479166666669</c:v>
                </c:pt>
                <c:pt idx="139871">
                  <c:v>361.24739583333331</c:v>
                </c:pt>
                <c:pt idx="139872">
                  <c:v>361.25</c:v>
                </c:pt>
                <c:pt idx="139873">
                  <c:v>361.25260416666669</c:v>
                </c:pt>
                <c:pt idx="139874">
                  <c:v>361.25520833333331</c:v>
                </c:pt>
                <c:pt idx="139875">
                  <c:v>361.2578125</c:v>
                </c:pt>
                <c:pt idx="139876">
                  <c:v>361.26041666666669</c:v>
                </c:pt>
                <c:pt idx="139877">
                  <c:v>361.26302083333331</c:v>
                </c:pt>
                <c:pt idx="139878">
                  <c:v>361.265625</c:v>
                </c:pt>
                <c:pt idx="139879">
                  <c:v>361.26822916666669</c:v>
                </c:pt>
                <c:pt idx="139880">
                  <c:v>361.27083333333331</c:v>
                </c:pt>
                <c:pt idx="139881">
                  <c:v>361.2734375</c:v>
                </c:pt>
                <c:pt idx="139882">
                  <c:v>361.27604166666669</c:v>
                </c:pt>
                <c:pt idx="139883">
                  <c:v>361.27864583333331</c:v>
                </c:pt>
                <c:pt idx="139884">
                  <c:v>361.28125</c:v>
                </c:pt>
                <c:pt idx="139885">
                  <c:v>361.28385416666669</c:v>
                </c:pt>
                <c:pt idx="139886">
                  <c:v>361.28645833333331</c:v>
                </c:pt>
                <c:pt idx="139887">
                  <c:v>361.2890625</c:v>
                </c:pt>
                <c:pt idx="139888">
                  <c:v>361.29166666666669</c:v>
                </c:pt>
                <c:pt idx="139889">
                  <c:v>361.29427083333331</c:v>
                </c:pt>
                <c:pt idx="139890">
                  <c:v>361.296875</c:v>
                </c:pt>
                <c:pt idx="139891">
                  <c:v>361.29947916666669</c:v>
                </c:pt>
                <c:pt idx="139892">
                  <c:v>361.30208333333331</c:v>
                </c:pt>
                <c:pt idx="139893">
                  <c:v>361.3046875</c:v>
                </c:pt>
                <c:pt idx="139894">
                  <c:v>361.30729166666669</c:v>
                </c:pt>
                <c:pt idx="139895">
                  <c:v>361.30989583333331</c:v>
                </c:pt>
                <c:pt idx="139896">
                  <c:v>361.3125</c:v>
                </c:pt>
                <c:pt idx="139897">
                  <c:v>361.31510416666669</c:v>
                </c:pt>
                <c:pt idx="139898">
                  <c:v>361.31770833333331</c:v>
                </c:pt>
                <c:pt idx="139899">
                  <c:v>361.3203125</c:v>
                </c:pt>
                <c:pt idx="139900">
                  <c:v>361.32291666666669</c:v>
                </c:pt>
                <c:pt idx="139901">
                  <c:v>361.32552083333331</c:v>
                </c:pt>
                <c:pt idx="139902">
                  <c:v>361.328125</c:v>
                </c:pt>
                <c:pt idx="139903">
                  <c:v>361.33072916666669</c:v>
                </c:pt>
                <c:pt idx="139904">
                  <c:v>361.33333333333331</c:v>
                </c:pt>
                <c:pt idx="139905">
                  <c:v>361.3359375</c:v>
                </c:pt>
                <c:pt idx="139906">
                  <c:v>361.33854166666669</c:v>
                </c:pt>
                <c:pt idx="139907">
                  <c:v>361.34114583333331</c:v>
                </c:pt>
                <c:pt idx="139908">
                  <c:v>361.34375</c:v>
                </c:pt>
                <c:pt idx="139909">
                  <c:v>361.34635416666669</c:v>
                </c:pt>
                <c:pt idx="139910">
                  <c:v>361.34895833333331</c:v>
                </c:pt>
                <c:pt idx="139911">
                  <c:v>361.3515625</c:v>
                </c:pt>
                <c:pt idx="139912">
                  <c:v>361.35416666666669</c:v>
                </c:pt>
                <c:pt idx="139913">
                  <c:v>361.35677083333331</c:v>
                </c:pt>
                <c:pt idx="139914">
                  <c:v>361.359375</c:v>
                </c:pt>
                <c:pt idx="139915">
                  <c:v>361.36197916666669</c:v>
                </c:pt>
                <c:pt idx="139916">
                  <c:v>361.36458333333331</c:v>
                </c:pt>
                <c:pt idx="139917">
                  <c:v>361.3671875</c:v>
                </c:pt>
                <c:pt idx="139918">
                  <c:v>361.36979166666669</c:v>
                </c:pt>
                <c:pt idx="139919">
                  <c:v>361.37239583333331</c:v>
                </c:pt>
                <c:pt idx="139920">
                  <c:v>361.375</c:v>
                </c:pt>
                <c:pt idx="139921">
                  <c:v>361.37760416666669</c:v>
                </c:pt>
                <c:pt idx="139922">
                  <c:v>361.38020833333331</c:v>
                </c:pt>
                <c:pt idx="139923">
                  <c:v>361.3828125</c:v>
                </c:pt>
                <c:pt idx="139924">
                  <c:v>361.38541666666669</c:v>
                </c:pt>
                <c:pt idx="139925">
                  <c:v>361.38802083333331</c:v>
                </c:pt>
                <c:pt idx="139926">
                  <c:v>361.390625</c:v>
                </c:pt>
                <c:pt idx="139927">
                  <c:v>361.39322916666669</c:v>
                </c:pt>
                <c:pt idx="139928">
                  <c:v>361.39583333333331</c:v>
                </c:pt>
                <c:pt idx="139929">
                  <c:v>361.3984375</c:v>
                </c:pt>
                <c:pt idx="139930">
                  <c:v>361.40104166666669</c:v>
                </c:pt>
                <c:pt idx="139931">
                  <c:v>361.40364583333331</c:v>
                </c:pt>
                <c:pt idx="139932">
                  <c:v>361.40625</c:v>
                </c:pt>
                <c:pt idx="139933">
                  <c:v>361.40885416666669</c:v>
                </c:pt>
                <c:pt idx="139934">
                  <c:v>361.41145833333331</c:v>
                </c:pt>
                <c:pt idx="139935">
                  <c:v>361.4140625</c:v>
                </c:pt>
                <c:pt idx="139936">
                  <c:v>361.41666666666669</c:v>
                </c:pt>
                <c:pt idx="139937">
                  <c:v>361.41927083333331</c:v>
                </c:pt>
                <c:pt idx="139938">
                  <c:v>361.421875</c:v>
                </c:pt>
                <c:pt idx="139939">
                  <c:v>361.42447916666669</c:v>
                </c:pt>
                <c:pt idx="139940">
                  <c:v>361.42708333333331</c:v>
                </c:pt>
                <c:pt idx="139941">
                  <c:v>361.4296875</c:v>
                </c:pt>
                <c:pt idx="139942">
                  <c:v>361.43229166666669</c:v>
                </c:pt>
                <c:pt idx="139943">
                  <c:v>361.43489583333331</c:v>
                </c:pt>
                <c:pt idx="139944">
                  <c:v>361.4375</c:v>
                </c:pt>
                <c:pt idx="139945">
                  <c:v>361.44010416666669</c:v>
                </c:pt>
                <c:pt idx="139946">
                  <c:v>361.44270833333331</c:v>
                </c:pt>
                <c:pt idx="139947">
                  <c:v>361.4453125</c:v>
                </c:pt>
                <c:pt idx="139948">
                  <c:v>361.44791666666669</c:v>
                </c:pt>
                <c:pt idx="139949">
                  <c:v>361.45052083333331</c:v>
                </c:pt>
                <c:pt idx="139950">
                  <c:v>361.453125</c:v>
                </c:pt>
                <c:pt idx="139951">
                  <c:v>361.45572916666669</c:v>
                </c:pt>
                <c:pt idx="139952">
                  <c:v>361.45833333333331</c:v>
                </c:pt>
                <c:pt idx="139953">
                  <c:v>361.4609375</c:v>
                </c:pt>
                <c:pt idx="139954">
                  <c:v>361.46354166666669</c:v>
                </c:pt>
                <c:pt idx="139955">
                  <c:v>361.46614583333331</c:v>
                </c:pt>
                <c:pt idx="139956">
                  <c:v>361.46875</c:v>
                </c:pt>
                <c:pt idx="139957">
                  <c:v>361.47135416666669</c:v>
                </c:pt>
                <c:pt idx="139958">
                  <c:v>361.47395833333331</c:v>
                </c:pt>
                <c:pt idx="139959">
                  <c:v>361.4765625</c:v>
                </c:pt>
                <c:pt idx="139960">
                  <c:v>361.47916666666669</c:v>
                </c:pt>
                <c:pt idx="139961">
                  <c:v>361.48177083333331</c:v>
                </c:pt>
                <c:pt idx="139962">
                  <c:v>361.484375</c:v>
                </c:pt>
                <c:pt idx="139963">
                  <c:v>361.48697916666669</c:v>
                </c:pt>
                <c:pt idx="139964">
                  <c:v>361.48958333333331</c:v>
                </c:pt>
                <c:pt idx="139965">
                  <c:v>361.4921875</c:v>
                </c:pt>
                <c:pt idx="139966">
                  <c:v>361.49479166666669</c:v>
                </c:pt>
                <c:pt idx="139967">
                  <c:v>361.49739583333331</c:v>
                </c:pt>
                <c:pt idx="139968">
                  <c:v>361.5</c:v>
                </c:pt>
                <c:pt idx="139969">
                  <c:v>361.50260416666669</c:v>
                </c:pt>
                <c:pt idx="139970">
                  <c:v>361.50520833333331</c:v>
                </c:pt>
                <c:pt idx="139971">
                  <c:v>361.5078125</c:v>
                </c:pt>
                <c:pt idx="139972">
                  <c:v>361.51041666666669</c:v>
                </c:pt>
                <c:pt idx="139973">
                  <c:v>361.51302083333331</c:v>
                </c:pt>
                <c:pt idx="139974">
                  <c:v>361.515625</c:v>
                </c:pt>
                <c:pt idx="139975">
                  <c:v>361.51822916666669</c:v>
                </c:pt>
                <c:pt idx="139976">
                  <c:v>361.52083333333331</c:v>
                </c:pt>
                <c:pt idx="139977">
                  <c:v>361.5234375</c:v>
                </c:pt>
                <c:pt idx="139978">
                  <c:v>361.52604166666669</c:v>
                </c:pt>
                <c:pt idx="139979">
                  <c:v>361.52864583333331</c:v>
                </c:pt>
                <c:pt idx="139980">
                  <c:v>361.53125</c:v>
                </c:pt>
                <c:pt idx="139981">
                  <c:v>361.53385416666669</c:v>
                </c:pt>
                <c:pt idx="139982">
                  <c:v>361.53645833333331</c:v>
                </c:pt>
                <c:pt idx="139983">
                  <c:v>361.5390625</c:v>
                </c:pt>
                <c:pt idx="139984">
                  <c:v>361.54166666666669</c:v>
                </c:pt>
                <c:pt idx="139985">
                  <c:v>361.54427083333331</c:v>
                </c:pt>
                <c:pt idx="139986">
                  <c:v>361.546875</c:v>
                </c:pt>
                <c:pt idx="139987">
                  <c:v>361.54947916666669</c:v>
                </c:pt>
                <c:pt idx="139988">
                  <c:v>361.55208333333331</c:v>
                </c:pt>
                <c:pt idx="139989">
                  <c:v>361.5546875</c:v>
                </c:pt>
                <c:pt idx="139990">
                  <c:v>361.55729166666669</c:v>
                </c:pt>
                <c:pt idx="139991">
                  <c:v>361.55989583333331</c:v>
                </c:pt>
                <c:pt idx="139992">
                  <c:v>361.5625</c:v>
                </c:pt>
                <c:pt idx="139993">
                  <c:v>361.56510416666669</c:v>
                </c:pt>
                <c:pt idx="139994">
                  <c:v>361.56770833333331</c:v>
                </c:pt>
                <c:pt idx="139995">
                  <c:v>361.5703125</c:v>
                </c:pt>
                <c:pt idx="139996">
                  <c:v>361.57291666666669</c:v>
                </c:pt>
                <c:pt idx="139997">
                  <c:v>361.57552083333331</c:v>
                </c:pt>
                <c:pt idx="139998">
                  <c:v>361.578125</c:v>
                </c:pt>
                <c:pt idx="139999">
                  <c:v>361.58072916666669</c:v>
                </c:pt>
                <c:pt idx="140000">
                  <c:v>361.58333333333331</c:v>
                </c:pt>
                <c:pt idx="140001">
                  <c:v>361.5859375</c:v>
                </c:pt>
                <c:pt idx="140002">
                  <c:v>361.58854166666669</c:v>
                </c:pt>
                <c:pt idx="140003">
                  <c:v>361.59114583333331</c:v>
                </c:pt>
                <c:pt idx="140004">
                  <c:v>361.59375</c:v>
                </c:pt>
                <c:pt idx="140005">
                  <c:v>361.59635416666669</c:v>
                </c:pt>
                <c:pt idx="140006">
                  <c:v>361.59895833333331</c:v>
                </c:pt>
                <c:pt idx="140007">
                  <c:v>361.6015625</c:v>
                </c:pt>
                <c:pt idx="140008">
                  <c:v>361.60416666666669</c:v>
                </c:pt>
                <c:pt idx="140009">
                  <c:v>361.60677083333331</c:v>
                </c:pt>
                <c:pt idx="140010">
                  <c:v>361.609375</c:v>
                </c:pt>
                <c:pt idx="140011">
                  <c:v>361.61197916666669</c:v>
                </c:pt>
                <c:pt idx="140012">
                  <c:v>361.61458333333331</c:v>
                </c:pt>
                <c:pt idx="140013">
                  <c:v>361.6171875</c:v>
                </c:pt>
                <c:pt idx="140014">
                  <c:v>361.61979166666669</c:v>
                </c:pt>
                <c:pt idx="140015">
                  <c:v>361.62239583333331</c:v>
                </c:pt>
                <c:pt idx="140016">
                  <c:v>361.625</c:v>
                </c:pt>
                <c:pt idx="140017">
                  <c:v>361.62760416666669</c:v>
                </c:pt>
                <c:pt idx="140018">
                  <c:v>361.63020833333331</c:v>
                </c:pt>
                <c:pt idx="140019">
                  <c:v>361.6328125</c:v>
                </c:pt>
                <c:pt idx="140020">
                  <c:v>361.63541666666669</c:v>
                </c:pt>
                <c:pt idx="140021">
                  <c:v>361.63802083333331</c:v>
                </c:pt>
                <c:pt idx="140022">
                  <c:v>361.640625</c:v>
                </c:pt>
                <c:pt idx="140023">
                  <c:v>361.64322916666669</c:v>
                </c:pt>
                <c:pt idx="140024">
                  <c:v>361.64583333333331</c:v>
                </c:pt>
                <c:pt idx="140025">
                  <c:v>361.6484375</c:v>
                </c:pt>
                <c:pt idx="140026">
                  <c:v>361.65104166666669</c:v>
                </c:pt>
                <c:pt idx="140027">
                  <c:v>361.65364583333331</c:v>
                </c:pt>
                <c:pt idx="140028">
                  <c:v>361.65625</c:v>
                </c:pt>
                <c:pt idx="140029">
                  <c:v>361.65885416666669</c:v>
                </c:pt>
                <c:pt idx="140030">
                  <c:v>361.66145833333331</c:v>
                </c:pt>
                <c:pt idx="140031">
                  <c:v>361.6640625</c:v>
                </c:pt>
                <c:pt idx="140032">
                  <c:v>361.66666666666669</c:v>
                </c:pt>
                <c:pt idx="140033">
                  <c:v>361.66927083333331</c:v>
                </c:pt>
                <c:pt idx="140034">
                  <c:v>361.671875</c:v>
                </c:pt>
                <c:pt idx="140035">
                  <c:v>361.67447916666669</c:v>
                </c:pt>
                <c:pt idx="140036">
                  <c:v>361.67708333333331</c:v>
                </c:pt>
                <c:pt idx="140037">
                  <c:v>361.6796875</c:v>
                </c:pt>
                <c:pt idx="140038">
                  <c:v>361.68229166666669</c:v>
                </c:pt>
                <c:pt idx="140039">
                  <c:v>361.68489583333331</c:v>
                </c:pt>
                <c:pt idx="140040">
                  <c:v>361.6875</c:v>
                </c:pt>
                <c:pt idx="140041">
                  <c:v>361.69010416666669</c:v>
                </c:pt>
                <c:pt idx="140042">
                  <c:v>361.69270833333331</c:v>
                </c:pt>
                <c:pt idx="140043">
                  <c:v>361.6953125</c:v>
                </c:pt>
                <c:pt idx="140044">
                  <c:v>361.69791666666669</c:v>
                </c:pt>
                <c:pt idx="140045">
                  <c:v>361.70052083333331</c:v>
                </c:pt>
                <c:pt idx="140046">
                  <c:v>361.703125</c:v>
                </c:pt>
                <c:pt idx="140047">
                  <c:v>361.70572916666669</c:v>
                </c:pt>
                <c:pt idx="140048">
                  <c:v>361.70833333333331</c:v>
                </c:pt>
                <c:pt idx="140049">
                  <c:v>361.7109375</c:v>
                </c:pt>
                <c:pt idx="140050">
                  <c:v>361.71354166666669</c:v>
                </c:pt>
                <c:pt idx="140051">
                  <c:v>361.71614583333331</c:v>
                </c:pt>
                <c:pt idx="140052">
                  <c:v>361.71875</c:v>
                </c:pt>
                <c:pt idx="140053">
                  <c:v>361.72135416666669</c:v>
                </c:pt>
                <c:pt idx="140054">
                  <c:v>361.72395833333331</c:v>
                </c:pt>
                <c:pt idx="140055">
                  <c:v>361.7265625</c:v>
                </c:pt>
                <c:pt idx="140056">
                  <c:v>361.72916666666669</c:v>
                </c:pt>
                <c:pt idx="140057">
                  <c:v>361.73177083333331</c:v>
                </c:pt>
                <c:pt idx="140058">
                  <c:v>361.734375</c:v>
                </c:pt>
                <c:pt idx="140059">
                  <c:v>361.73697916666669</c:v>
                </c:pt>
                <c:pt idx="140060">
                  <c:v>361.73958333333331</c:v>
                </c:pt>
                <c:pt idx="140061">
                  <c:v>361.7421875</c:v>
                </c:pt>
                <c:pt idx="140062">
                  <c:v>361.74479166666669</c:v>
                </c:pt>
                <c:pt idx="140063">
                  <c:v>361.74739583333331</c:v>
                </c:pt>
                <c:pt idx="140064">
                  <c:v>361.75</c:v>
                </c:pt>
                <c:pt idx="140065">
                  <c:v>361.75260416666669</c:v>
                </c:pt>
                <c:pt idx="140066">
                  <c:v>361.75520833333331</c:v>
                </c:pt>
                <c:pt idx="140067">
                  <c:v>361.7578125</c:v>
                </c:pt>
                <c:pt idx="140068">
                  <c:v>361.76041666666669</c:v>
                </c:pt>
                <c:pt idx="140069">
                  <c:v>361.76302083333331</c:v>
                </c:pt>
                <c:pt idx="140070">
                  <c:v>361.765625</c:v>
                </c:pt>
                <c:pt idx="140071">
                  <c:v>361.76822916666669</c:v>
                </c:pt>
                <c:pt idx="140072">
                  <c:v>361.77083333333331</c:v>
                </c:pt>
                <c:pt idx="140073">
                  <c:v>361.7734375</c:v>
                </c:pt>
                <c:pt idx="140074">
                  <c:v>361.77604166666669</c:v>
                </c:pt>
                <c:pt idx="140075">
                  <c:v>361.77864583333331</c:v>
                </c:pt>
                <c:pt idx="140076">
                  <c:v>361.78125</c:v>
                </c:pt>
                <c:pt idx="140077">
                  <c:v>361.78385416666669</c:v>
                </c:pt>
                <c:pt idx="140078">
                  <c:v>361.78645833333331</c:v>
                </c:pt>
                <c:pt idx="140079">
                  <c:v>361.7890625</c:v>
                </c:pt>
                <c:pt idx="140080">
                  <c:v>361.79166666666669</c:v>
                </c:pt>
                <c:pt idx="140081">
                  <c:v>361.79427083333331</c:v>
                </c:pt>
                <c:pt idx="140082">
                  <c:v>361.796875</c:v>
                </c:pt>
                <c:pt idx="140083">
                  <c:v>361.79947916666669</c:v>
                </c:pt>
                <c:pt idx="140084">
                  <c:v>361.80208333333331</c:v>
                </c:pt>
                <c:pt idx="140085">
                  <c:v>361.8046875</c:v>
                </c:pt>
                <c:pt idx="140086">
                  <c:v>361.80729166666669</c:v>
                </c:pt>
                <c:pt idx="140087">
                  <c:v>361.80989583333331</c:v>
                </c:pt>
                <c:pt idx="140088">
                  <c:v>361.8125</c:v>
                </c:pt>
                <c:pt idx="140089">
                  <c:v>361.81510416666669</c:v>
                </c:pt>
                <c:pt idx="140090">
                  <c:v>361.81770833333331</c:v>
                </c:pt>
                <c:pt idx="140091">
                  <c:v>361.8203125</c:v>
                </c:pt>
                <c:pt idx="140092">
                  <c:v>361.82291666666669</c:v>
                </c:pt>
                <c:pt idx="140093">
                  <c:v>361.82552083333331</c:v>
                </c:pt>
                <c:pt idx="140094">
                  <c:v>361.828125</c:v>
                </c:pt>
                <c:pt idx="140095">
                  <c:v>361.83072916666669</c:v>
                </c:pt>
                <c:pt idx="140096">
                  <c:v>361.83333333333331</c:v>
                </c:pt>
                <c:pt idx="140097">
                  <c:v>361.8359375</c:v>
                </c:pt>
                <c:pt idx="140098">
                  <c:v>361.83854166666669</c:v>
                </c:pt>
                <c:pt idx="140099">
                  <c:v>361.84114583333331</c:v>
                </c:pt>
                <c:pt idx="140100">
                  <c:v>361.84375</c:v>
                </c:pt>
                <c:pt idx="140101">
                  <c:v>361.84635416666669</c:v>
                </c:pt>
                <c:pt idx="140102">
                  <c:v>361.84895833333331</c:v>
                </c:pt>
                <c:pt idx="140103">
                  <c:v>361.8515625</c:v>
                </c:pt>
                <c:pt idx="140104">
                  <c:v>361.85416666666669</c:v>
                </c:pt>
                <c:pt idx="140105">
                  <c:v>361.85677083333331</c:v>
                </c:pt>
                <c:pt idx="140106">
                  <c:v>361.859375</c:v>
                </c:pt>
                <c:pt idx="140107">
                  <c:v>361.86197916666669</c:v>
                </c:pt>
                <c:pt idx="140108">
                  <c:v>361.86458333333331</c:v>
                </c:pt>
                <c:pt idx="140109">
                  <c:v>361.8671875</c:v>
                </c:pt>
                <c:pt idx="140110">
                  <c:v>361.86979166666669</c:v>
                </c:pt>
                <c:pt idx="140111">
                  <c:v>361.87239583333331</c:v>
                </c:pt>
                <c:pt idx="140112">
                  <c:v>361.875</c:v>
                </c:pt>
                <c:pt idx="140113">
                  <c:v>361.87760416666669</c:v>
                </c:pt>
                <c:pt idx="140114">
                  <c:v>361.88020833333331</c:v>
                </c:pt>
                <c:pt idx="140115">
                  <c:v>361.8828125</c:v>
                </c:pt>
                <c:pt idx="140116">
                  <c:v>361.88541666666669</c:v>
                </c:pt>
                <c:pt idx="140117">
                  <c:v>361.88802083333331</c:v>
                </c:pt>
                <c:pt idx="140118">
                  <c:v>361.890625</c:v>
                </c:pt>
                <c:pt idx="140119">
                  <c:v>361.89322916666669</c:v>
                </c:pt>
                <c:pt idx="140120">
                  <c:v>361.89583333333331</c:v>
                </c:pt>
                <c:pt idx="140121">
                  <c:v>361.8984375</c:v>
                </c:pt>
                <c:pt idx="140122">
                  <c:v>361.90104166666669</c:v>
                </c:pt>
                <c:pt idx="140123">
                  <c:v>361.90364583333331</c:v>
                </c:pt>
                <c:pt idx="140124">
                  <c:v>361.90625</c:v>
                </c:pt>
                <c:pt idx="140125">
                  <c:v>361.90885416666669</c:v>
                </c:pt>
                <c:pt idx="140126">
                  <c:v>361.91145833333331</c:v>
                </c:pt>
                <c:pt idx="140127">
                  <c:v>361.9140625</c:v>
                </c:pt>
                <c:pt idx="140128">
                  <c:v>361.91666666666669</c:v>
                </c:pt>
                <c:pt idx="140129">
                  <c:v>361.91927083333331</c:v>
                </c:pt>
                <c:pt idx="140130">
                  <c:v>361.921875</c:v>
                </c:pt>
                <c:pt idx="140131">
                  <c:v>361.92447916666669</c:v>
                </c:pt>
                <c:pt idx="140132">
                  <c:v>361.92708333333331</c:v>
                </c:pt>
                <c:pt idx="140133">
                  <c:v>361.9296875</c:v>
                </c:pt>
                <c:pt idx="140134">
                  <c:v>361.93229166666669</c:v>
                </c:pt>
                <c:pt idx="140135">
                  <c:v>361.93489583333331</c:v>
                </c:pt>
                <c:pt idx="140136">
                  <c:v>361.9375</c:v>
                </c:pt>
                <c:pt idx="140137">
                  <c:v>361.94010416666669</c:v>
                </c:pt>
                <c:pt idx="140138">
                  <c:v>361.94270833333331</c:v>
                </c:pt>
                <c:pt idx="140139">
                  <c:v>361.9453125</c:v>
                </c:pt>
                <c:pt idx="140140">
                  <c:v>361.94791666666669</c:v>
                </c:pt>
                <c:pt idx="140141">
                  <c:v>361.95052083333331</c:v>
                </c:pt>
                <c:pt idx="140142">
                  <c:v>361.953125</c:v>
                </c:pt>
                <c:pt idx="140143">
                  <c:v>361.95572916666669</c:v>
                </c:pt>
                <c:pt idx="140144">
                  <c:v>361.95833333333331</c:v>
                </c:pt>
                <c:pt idx="140145">
                  <c:v>361.9609375</c:v>
                </c:pt>
                <c:pt idx="140146">
                  <c:v>361.96354166666669</c:v>
                </c:pt>
                <c:pt idx="140147">
                  <c:v>361.96614583333331</c:v>
                </c:pt>
                <c:pt idx="140148">
                  <c:v>361.96875</c:v>
                </c:pt>
                <c:pt idx="140149">
                  <c:v>361.97135416666669</c:v>
                </c:pt>
                <c:pt idx="140150">
                  <c:v>361.97395833333331</c:v>
                </c:pt>
                <c:pt idx="140151">
                  <c:v>361.9765625</c:v>
                </c:pt>
                <c:pt idx="140152">
                  <c:v>361.97916666666669</c:v>
                </c:pt>
                <c:pt idx="140153">
                  <c:v>361.98177083333331</c:v>
                </c:pt>
                <c:pt idx="140154">
                  <c:v>361.984375</c:v>
                </c:pt>
                <c:pt idx="140155">
                  <c:v>361.98697916666669</c:v>
                </c:pt>
                <c:pt idx="140156">
                  <c:v>361.98958333333331</c:v>
                </c:pt>
                <c:pt idx="140157">
                  <c:v>361.9921875</c:v>
                </c:pt>
                <c:pt idx="140158">
                  <c:v>361.99479166666669</c:v>
                </c:pt>
                <c:pt idx="140159">
                  <c:v>361.99739583333331</c:v>
                </c:pt>
                <c:pt idx="140160">
                  <c:v>362</c:v>
                </c:pt>
                <c:pt idx="140161">
                  <c:v>362.00260416666669</c:v>
                </c:pt>
                <c:pt idx="140162">
                  <c:v>362.00520833333331</c:v>
                </c:pt>
                <c:pt idx="140163">
                  <c:v>362.0078125</c:v>
                </c:pt>
                <c:pt idx="140164">
                  <c:v>362.01041666666669</c:v>
                </c:pt>
                <c:pt idx="140165">
                  <c:v>362.01302083333331</c:v>
                </c:pt>
                <c:pt idx="140166">
                  <c:v>362.015625</c:v>
                </c:pt>
                <c:pt idx="140167">
                  <c:v>362.01822916666669</c:v>
                </c:pt>
                <c:pt idx="140168">
                  <c:v>362.02083333333331</c:v>
                </c:pt>
                <c:pt idx="140169">
                  <c:v>362.0234375</c:v>
                </c:pt>
                <c:pt idx="140170">
                  <c:v>362.02604166666669</c:v>
                </c:pt>
                <c:pt idx="140171">
                  <c:v>362.02864583333331</c:v>
                </c:pt>
                <c:pt idx="140172">
                  <c:v>362.03125</c:v>
                </c:pt>
                <c:pt idx="140173">
                  <c:v>362.03385416666669</c:v>
                </c:pt>
                <c:pt idx="140174">
                  <c:v>362.03645833333331</c:v>
                </c:pt>
                <c:pt idx="140175">
                  <c:v>362.0390625</c:v>
                </c:pt>
                <c:pt idx="140176">
                  <c:v>362.04166666666669</c:v>
                </c:pt>
                <c:pt idx="140177">
                  <c:v>362.04427083333331</c:v>
                </c:pt>
                <c:pt idx="140178">
                  <c:v>362.046875</c:v>
                </c:pt>
                <c:pt idx="140179">
                  <c:v>362.04947916666669</c:v>
                </c:pt>
                <c:pt idx="140180">
                  <c:v>362.05208333333331</c:v>
                </c:pt>
                <c:pt idx="140181">
                  <c:v>362.0546875</c:v>
                </c:pt>
                <c:pt idx="140182">
                  <c:v>362.05729166666669</c:v>
                </c:pt>
                <c:pt idx="140183">
                  <c:v>362.05989583333331</c:v>
                </c:pt>
                <c:pt idx="140184">
                  <c:v>362.0625</c:v>
                </c:pt>
                <c:pt idx="140185">
                  <c:v>362.06510416666669</c:v>
                </c:pt>
                <c:pt idx="140186">
                  <c:v>362.06770833333331</c:v>
                </c:pt>
                <c:pt idx="140187">
                  <c:v>362.0703125</c:v>
                </c:pt>
                <c:pt idx="140188">
                  <c:v>362.07291666666669</c:v>
                </c:pt>
                <c:pt idx="140189">
                  <c:v>362.07552083333331</c:v>
                </c:pt>
                <c:pt idx="140190">
                  <c:v>362.078125</c:v>
                </c:pt>
                <c:pt idx="140191">
                  <c:v>362.08072916666669</c:v>
                </c:pt>
                <c:pt idx="140192">
                  <c:v>362.08333333333331</c:v>
                </c:pt>
                <c:pt idx="140193">
                  <c:v>362.0859375</c:v>
                </c:pt>
                <c:pt idx="140194">
                  <c:v>362.08854166666669</c:v>
                </c:pt>
                <c:pt idx="140195">
                  <c:v>362.09114583333331</c:v>
                </c:pt>
                <c:pt idx="140196">
                  <c:v>362.09375</c:v>
                </c:pt>
                <c:pt idx="140197">
                  <c:v>362.09635416666669</c:v>
                </c:pt>
                <c:pt idx="140198">
                  <c:v>362.09895833333331</c:v>
                </c:pt>
                <c:pt idx="140199">
                  <c:v>362.1015625</c:v>
                </c:pt>
                <c:pt idx="140200">
                  <c:v>362.10416666666669</c:v>
                </c:pt>
                <c:pt idx="140201">
                  <c:v>362.10677083333331</c:v>
                </c:pt>
                <c:pt idx="140202">
                  <c:v>362.109375</c:v>
                </c:pt>
                <c:pt idx="140203">
                  <c:v>362.11197916666669</c:v>
                </c:pt>
                <c:pt idx="140204">
                  <c:v>362.11458333333331</c:v>
                </c:pt>
                <c:pt idx="140205">
                  <c:v>362.1171875</c:v>
                </c:pt>
                <c:pt idx="140206">
                  <c:v>362.11979166666669</c:v>
                </c:pt>
                <c:pt idx="140207">
                  <c:v>362.12239583333331</c:v>
                </c:pt>
                <c:pt idx="140208">
                  <c:v>362.125</c:v>
                </c:pt>
                <c:pt idx="140209">
                  <c:v>362.12760416666669</c:v>
                </c:pt>
                <c:pt idx="140210">
                  <c:v>362.13020833333331</c:v>
                </c:pt>
                <c:pt idx="140211">
                  <c:v>362.1328125</c:v>
                </c:pt>
                <c:pt idx="140212">
                  <c:v>362.13541666666669</c:v>
                </c:pt>
                <c:pt idx="140213">
                  <c:v>362.13802083333331</c:v>
                </c:pt>
                <c:pt idx="140214">
                  <c:v>362.140625</c:v>
                </c:pt>
                <c:pt idx="140215">
                  <c:v>362.14322916666669</c:v>
                </c:pt>
                <c:pt idx="140216">
                  <c:v>362.14583333333331</c:v>
                </c:pt>
                <c:pt idx="140217">
                  <c:v>362.1484375</c:v>
                </c:pt>
                <c:pt idx="140218">
                  <c:v>362.15104166666669</c:v>
                </c:pt>
                <c:pt idx="140219">
                  <c:v>362.15364583333331</c:v>
                </c:pt>
                <c:pt idx="140220">
                  <c:v>362.15625</c:v>
                </c:pt>
                <c:pt idx="140221">
                  <c:v>362.15885416666669</c:v>
                </c:pt>
                <c:pt idx="140222">
                  <c:v>362.16145833333331</c:v>
                </c:pt>
                <c:pt idx="140223">
                  <c:v>362.1640625</c:v>
                </c:pt>
                <c:pt idx="140224">
                  <c:v>362.16666666666669</c:v>
                </c:pt>
                <c:pt idx="140225">
                  <c:v>362.16927083333331</c:v>
                </c:pt>
                <c:pt idx="140226">
                  <c:v>362.171875</c:v>
                </c:pt>
                <c:pt idx="140227">
                  <c:v>362.17447916666669</c:v>
                </c:pt>
                <c:pt idx="140228">
                  <c:v>362.17708333333331</c:v>
                </c:pt>
                <c:pt idx="140229">
                  <c:v>362.1796875</c:v>
                </c:pt>
                <c:pt idx="140230">
                  <c:v>362.18229166666669</c:v>
                </c:pt>
                <c:pt idx="140231">
                  <c:v>362.18489583333331</c:v>
                </c:pt>
                <c:pt idx="140232">
                  <c:v>362.1875</c:v>
                </c:pt>
                <c:pt idx="140233">
                  <c:v>362.19010416666669</c:v>
                </c:pt>
                <c:pt idx="140234">
                  <c:v>362.19270833333331</c:v>
                </c:pt>
                <c:pt idx="140235">
                  <c:v>362.1953125</c:v>
                </c:pt>
                <c:pt idx="140236">
                  <c:v>362.19791666666669</c:v>
                </c:pt>
                <c:pt idx="140237">
                  <c:v>362.20052083333331</c:v>
                </c:pt>
                <c:pt idx="140238">
                  <c:v>362.203125</c:v>
                </c:pt>
                <c:pt idx="140239">
                  <c:v>362.20572916666669</c:v>
                </c:pt>
                <c:pt idx="140240">
                  <c:v>362.20833333333331</c:v>
                </c:pt>
                <c:pt idx="140241">
                  <c:v>362.2109375</c:v>
                </c:pt>
                <c:pt idx="140242">
                  <c:v>362.21354166666669</c:v>
                </c:pt>
                <c:pt idx="140243">
                  <c:v>362.21614583333331</c:v>
                </c:pt>
                <c:pt idx="140244">
                  <c:v>362.21875</c:v>
                </c:pt>
                <c:pt idx="140245">
                  <c:v>362.22135416666669</c:v>
                </c:pt>
                <c:pt idx="140246">
                  <c:v>362.22395833333331</c:v>
                </c:pt>
                <c:pt idx="140247">
                  <c:v>362.2265625</c:v>
                </c:pt>
                <c:pt idx="140248">
                  <c:v>362.22916666666669</c:v>
                </c:pt>
                <c:pt idx="140249">
                  <c:v>362.23177083333331</c:v>
                </c:pt>
                <c:pt idx="140250">
                  <c:v>362.234375</c:v>
                </c:pt>
                <c:pt idx="140251">
                  <c:v>362.23697916666669</c:v>
                </c:pt>
                <c:pt idx="140252">
                  <c:v>362.23958333333331</c:v>
                </c:pt>
                <c:pt idx="140253">
                  <c:v>362.2421875</c:v>
                </c:pt>
                <c:pt idx="140254">
                  <c:v>362.24479166666669</c:v>
                </c:pt>
                <c:pt idx="140255">
                  <c:v>362.24739583333331</c:v>
                </c:pt>
                <c:pt idx="140256">
                  <c:v>362.25</c:v>
                </c:pt>
                <c:pt idx="140257">
                  <c:v>362.25260416666669</c:v>
                </c:pt>
                <c:pt idx="140258">
                  <c:v>362.25520833333331</c:v>
                </c:pt>
                <c:pt idx="140259">
                  <c:v>362.2578125</c:v>
                </c:pt>
                <c:pt idx="140260">
                  <c:v>362.26041666666669</c:v>
                </c:pt>
                <c:pt idx="140261">
                  <c:v>362.26302083333331</c:v>
                </c:pt>
                <c:pt idx="140262">
                  <c:v>362.265625</c:v>
                </c:pt>
                <c:pt idx="140263">
                  <c:v>362.26822916666669</c:v>
                </c:pt>
                <c:pt idx="140264">
                  <c:v>362.27083333333331</c:v>
                </c:pt>
                <c:pt idx="140265">
                  <c:v>362.2734375</c:v>
                </c:pt>
                <c:pt idx="140266">
                  <c:v>362.27604166666669</c:v>
                </c:pt>
                <c:pt idx="140267">
                  <c:v>362.27864583333331</c:v>
                </c:pt>
                <c:pt idx="140268">
                  <c:v>362.28125</c:v>
                </c:pt>
                <c:pt idx="140269">
                  <c:v>362.28385416666669</c:v>
                </c:pt>
                <c:pt idx="140270">
                  <c:v>362.28645833333331</c:v>
                </c:pt>
                <c:pt idx="140271">
                  <c:v>362.2890625</c:v>
                </c:pt>
                <c:pt idx="140272">
                  <c:v>362.29166666666669</c:v>
                </c:pt>
                <c:pt idx="140273">
                  <c:v>362.29427083333331</c:v>
                </c:pt>
                <c:pt idx="140274">
                  <c:v>362.296875</c:v>
                </c:pt>
                <c:pt idx="140275">
                  <c:v>362.29947916666669</c:v>
                </c:pt>
                <c:pt idx="140276">
                  <c:v>362.30208333333331</c:v>
                </c:pt>
                <c:pt idx="140277">
                  <c:v>362.3046875</c:v>
                </c:pt>
                <c:pt idx="140278">
                  <c:v>362.30729166666669</c:v>
                </c:pt>
                <c:pt idx="140279">
                  <c:v>362.30989583333331</c:v>
                </c:pt>
                <c:pt idx="140280">
                  <c:v>362.3125</c:v>
                </c:pt>
                <c:pt idx="140281">
                  <c:v>362.31510416666669</c:v>
                </c:pt>
                <c:pt idx="140282">
                  <c:v>362.31770833333331</c:v>
                </c:pt>
                <c:pt idx="140283">
                  <c:v>362.3203125</c:v>
                </c:pt>
                <c:pt idx="140284">
                  <c:v>362.32291666666669</c:v>
                </c:pt>
                <c:pt idx="140285">
                  <c:v>362.32552083333331</c:v>
                </c:pt>
                <c:pt idx="140286">
                  <c:v>362.328125</c:v>
                </c:pt>
                <c:pt idx="140287">
                  <c:v>362.33072916666669</c:v>
                </c:pt>
                <c:pt idx="140288">
                  <c:v>362.33333333333331</c:v>
                </c:pt>
                <c:pt idx="140289">
                  <c:v>362.3359375</c:v>
                </c:pt>
                <c:pt idx="140290">
                  <c:v>362.33854166666669</c:v>
                </c:pt>
                <c:pt idx="140291">
                  <c:v>362.34114583333331</c:v>
                </c:pt>
                <c:pt idx="140292">
                  <c:v>362.34375</c:v>
                </c:pt>
                <c:pt idx="140293">
                  <c:v>362.34635416666669</c:v>
                </c:pt>
                <c:pt idx="140294">
                  <c:v>362.34895833333331</c:v>
                </c:pt>
                <c:pt idx="140295">
                  <c:v>362.3515625</c:v>
                </c:pt>
                <c:pt idx="140296">
                  <c:v>362.35416666666669</c:v>
                </c:pt>
                <c:pt idx="140297">
                  <c:v>362.35677083333331</c:v>
                </c:pt>
                <c:pt idx="140298">
                  <c:v>362.359375</c:v>
                </c:pt>
                <c:pt idx="140299">
                  <c:v>362.36197916666669</c:v>
                </c:pt>
                <c:pt idx="140300">
                  <c:v>362.36458333333331</c:v>
                </c:pt>
                <c:pt idx="140301">
                  <c:v>362.3671875</c:v>
                </c:pt>
                <c:pt idx="140302">
                  <c:v>362.36979166666669</c:v>
                </c:pt>
                <c:pt idx="140303">
                  <c:v>362.37239583333331</c:v>
                </c:pt>
                <c:pt idx="140304">
                  <c:v>362.375</c:v>
                </c:pt>
                <c:pt idx="140305">
                  <c:v>362.37760416666669</c:v>
                </c:pt>
                <c:pt idx="140306">
                  <c:v>362.38020833333331</c:v>
                </c:pt>
                <c:pt idx="140307">
                  <c:v>362.3828125</c:v>
                </c:pt>
                <c:pt idx="140308">
                  <c:v>362.38541666666669</c:v>
                </c:pt>
                <c:pt idx="140309">
                  <c:v>362.38802083333331</c:v>
                </c:pt>
                <c:pt idx="140310">
                  <c:v>362.390625</c:v>
                </c:pt>
                <c:pt idx="140311">
                  <c:v>362.39322916666669</c:v>
                </c:pt>
                <c:pt idx="140312">
                  <c:v>362.39583333333331</c:v>
                </c:pt>
                <c:pt idx="140313">
                  <c:v>362.3984375</c:v>
                </c:pt>
                <c:pt idx="140314">
                  <c:v>362.40104166666669</c:v>
                </c:pt>
                <c:pt idx="140315">
                  <c:v>362.40364583333331</c:v>
                </c:pt>
                <c:pt idx="140316">
                  <c:v>362.40625</c:v>
                </c:pt>
                <c:pt idx="140317">
                  <c:v>362.40885416666669</c:v>
                </c:pt>
                <c:pt idx="140318">
                  <c:v>362.41145833333331</c:v>
                </c:pt>
                <c:pt idx="140319">
                  <c:v>362.4140625</c:v>
                </c:pt>
                <c:pt idx="140320">
                  <c:v>362.41666666666669</c:v>
                </c:pt>
                <c:pt idx="140321">
                  <c:v>362.41927083333331</c:v>
                </c:pt>
                <c:pt idx="140322">
                  <c:v>362.421875</c:v>
                </c:pt>
                <c:pt idx="140323">
                  <c:v>362.42447916666669</c:v>
                </c:pt>
                <c:pt idx="140324">
                  <c:v>362.42708333333331</c:v>
                </c:pt>
                <c:pt idx="140325">
                  <c:v>362.4296875</c:v>
                </c:pt>
                <c:pt idx="140326">
                  <c:v>362.43229166666669</c:v>
                </c:pt>
                <c:pt idx="140327">
                  <c:v>362.43489583333331</c:v>
                </c:pt>
                <c:pt idx="140328">
                  <c:v>362.4375</c:v>
                </c:pt>
                <c:pt idx="140329">
                  <c:v>362.44010416666669</c:v>
                </c:pt>
                <c:pt idx="140330">
                  <c:v>362.44270833333331</c:v>
                </c:pt>
                <c:pt idx="140331">
                  <c:v>362.4453125</c:v>
                </c:pt>
                <c:pt idx="140332">
                  <c:v>362.44791666666669</c:v>
                </c:pt>
                <c:pt idx="140333">
                  <c:v>362.45052083333331</c:v>
                </c:pt>
                <c:pt idx="140334">
                  <c:v>362.453125</c:v>
                </c:pt>
                <c:pt idx="140335">
                  <c:v>362.45572916666669</c:v>
                </c:pt>
                <c:pt idx="140336">
                  <c:v>362.45833333333331</c:v>
                </c:pt>
                <c:pt idx="140337">
                  <c:v>362.4609375</c:v>
                </c:pt>
                <c:pt idx="140338">
                  <c:v>362.46354166666669</c:v>
                </c:pt>
                <c:pt idx="140339">
                  <c:v>362.46614583333331</c:v>
                </c:pt>
                <c:pt idx="140340">
                  <c:v>362.46875</c:v>
                </c:pt>
                <c:pt idx="140341">
                  <c:v>362.47135416666669</c:v>
                </c:pt>
                <c:pt idx="140342">
                  <c:v>362.47395833333331</c:v>
                </c:pt>
                <c:pt idx="140343">
                  <c:v>362.4765625</c:v>
                </c:pt>
                <c:pt idx="140344">
                  <c:v>362.47916666666669</c:v>
                </c:pt>
                <c:pt idx="140345">
                  <c:v>362.48177083333331</c:v>
                </c:pt>
                <c:pt idx="140346">
                  <c:v>362.484375</c:v>
                </c:pt>
                <c:pt idx="140347">
                  <c:v>362.48697916666669</c:v>
                </c:pt>
                <c:pt idx="140348">
                  <c:v>362.48958333333331</c:v>
                </c:pt>
                <c:pt idx="140349">
                  <c:v>362.4921875</c:v>
                </c:pt>
                <c:pt idx="140350">
                  <c:v>362.49479166666669</c:v>
                </c:pt>
                <c:pt idx="140351">
                  <c:v>362.49739583333331</c:v>
                </c:pt>
                <c:pt idx="140352">
                  <c:v>362.5</c:v>
                </c:pt>
                <c:pt idx="140353">
                  <c:v>362.50260416666669</c:v>
                </c:pt>
                <c:pt idx="140354">
                  <c:v>362.50520833333331</c:v>
                </c:pt>
                <c:pt idx="140355">
                  <c:v>362.5078125</c:v>
                </c:pt>
                <c:pt idx="140356">
                  <c:v>362.51041666666669</c:v>
                </c:pt>
                <c:pt idx="140357">
                  <c:v>362.51302083333331</c:v>
                </c:pt>
                <c:pt idx="140358">
                  <c:v>362.515625</c:v>
                </c:pt>
                <c:pt idx="140359">
                  <c:v>362.51822916666669</c:v>
                </c:pt>
                <c:pt idx="140360">
                  <c:v>362.52083333333331</c:v>
                </c:pt>
                <c:pt idx="140361">
                  <c:v>362.5234375</c:v>
                </c:pt>
                <c:pt idx="140362">
                  <c:v>362.52604166666669</c:v>
                </c:pt>
                <c:pt idx="140363">
                  <c:v>362.52864583333331</c:v>
                </c:pt>
                <c:pt idx="140364">
                  <c:v>362.53125</c:v>
                </c:pt>
                <c:pt idx="140365">
                  <c:v>362.53385416666669</c:v>
                </c:pt>
                <c:pt idx="140366">
                  <c:v>362.53645833333331</c:v>
                </c:pt>
                <c:pt idx="140367">
                  <c:v>362.5390625</c:v>
                </c:pt>
                <c:pt idx="140368">
                  <c:v>362.54166666666669</c:v>
                </c:pt>
                <c:pt idx="140369">
                  <c:v>362.54427083333331</c:v>
                </c:pt>
                <c:pt idx="140370">
                  <c:v>362.546875</c:v>
                </c:pt>
                <c:pt idx="140371">
                  <c:v>362.54947916666669</c:v>
                </c:pt>
                <c:pt idx="140372">
                  <c:v>362.55208333333331</c:v>
                </c:pt>
                <c:pt idx="140373">
                  <c:v>362.5546875</c:v>
                </c:pt>
                <c:pt idx="140374">
                  <c:v>362.55729166666669</c:v>
                </c:pt>
                <c:pt idx="140375">
                  <c:v>362.55989583333331</c:v>
                </c:pt>
                <c:pt idx="140376">
                  <c:v>362.5625</c:v>
                </c:pt>
                <c:pt idx="140377">
                  <c:v>362.56510416666669</c:v>
                </c:pt>
                <c:pt idx="140378">
                  <c:v>362.56770833333331</c:v>
                </c:pt>
                <c:pt idx="140379">
                  <c:v>362.5703125</c:v>
                </c:pt>
                <c:pt idx="140380">
                  <c:v>362.57291666666669</c:v>
                </c:pt>
                <c:pt idx="140381">
                  <c:v>362.57552083333331</c:v>
                </c:pt>
                <c:pt idx="140382">
                  <c:v>362.578125</c:v>
                </c:pt>
                <c:pt idx="140383">
                  <c:v>362.58072916666669</c:v>
                </c:pt>
                <c:pt idx="140384">
                  <c:v>362.58333333333331</c:v>
                </c:pt>
                <c:pt idx="140385">
                  <c:v>362.5859375</c:v>
                </c:pt>
                <c:pt idx="140386">
                  <c:v>362.58854166666669</c:v>
                </c:pt>
                <c:pt idx="140387">
                  <c:v>362.59114583333331</c:v>
                </c:pt>
                <c:pt idx="140388">
                  <c:v>362.59375</c:v>
                </c:pt>
                <c:pt idx="140389">
                  <c:v>362.59635416666669</c:v>
                </c:pt>
                <c:pt idx="140390">
                  <c:v>362.59895833333331</c:v>
                </c:pt>
                <c:pt idx="140391">
                  <c:v>362.6015625</c:v>
                </c:pt>
                <c:pt idx="140392">
                  <c:v>362.60416666666669</c:v>
                </c:pt>
                <c:pt idx="140393">
                  <c:v>362.60677083333331</c:v>
                </c:pt>
                <c:pt idx="140394">
                  <c:v>362.609375</c:v>
                </c:pt>
                <c:pt idx="140395">
                  <c:v>362.61197916666669</c:v>
                </c:pt>
                <c:pt idx="140396">
                  <c:v>362.61458333333331</c:v>
                </c:pt>
                <c:pt idx="140397">
                  <c:v>362.6171875</c:v>
                </c:pt>
                <c:pt idx="140398">
                  <c:v>362.61979166666669</c:v>
                </c:pt>
                <c:pt idx="140399">
                  <c:v>362.62239583333331</c:v>
                </c:pt>
                <c:pt idx="140400">
                  <c:v>362.625</c:v>
                </c:pt>
                <c:pt idx="140401">
                  <c:v>362.62760416666669</c:v>
                </c:pt>
                <c:pt idx="140402">
                  <c:v>362.63020833333331</c:v>
                </c:pt>
                <c:pt idx="140403">
                  <c:v>362.6328125</c:v>
                </c:pt>
                <c:pt idx="140404">
                  <c:v>362.63541666666669</c:v>
                </c:pt>
                <c:pt idx="140405">
                  <c:v>362.63802083333331</c:v>
                </c:pt>
                <c:pt idx="140406">
                  <c:v>362.640625</c:v>
                </c:pt>
                <c:pt idx="140407">
                  <c:v>362.64322916666669</c:v>
                </c:pt>
                <c:pt idx="140408">
                  <c:v>362.64583333333331</c:v>
                </c:pt>
                <c:pt idx="140409">
                  <c:v>362.6484375</c:v>
                </c:pt>
                <c:pt idx="140410">
                  <c:v>362.65104166666669</c:v>
                </c:pt>
                <c:pt idx="140411">
                  <c:v>362.65364583333331</c:v>
                </c:pt>
                <c:pt idx="140412">
                  <c:v>362.65625</c:v>
                </c:pt>
                <c:pt idx="140413">
                  <c:v>362.65885416666669</c:v>
                </c:pt>
                <c:pt idx="140414">
                  <c:v>362.66145833333331</c:v>
                </c:pt>
                <c:pt idx="140415">
                  <c:v>362.6640625</c:v>
                </c:pt>
                <c:pt idx="140416">
                  <c:v>362.66666666666669</c:v>
                </c:pt>
                <c:pt idx="140417">
                  <c:v>362.66927083333331</c:v>
                </c:pt>
                <c:pt idx="140418">
                  <c:v>362.671875</c:v>
                </c:pt>
                <c:pt idx="140419">
                  <c:v>362.67447916666669</c:v>
                </c:pt>
                <c:pt idx="140420">
                  <c:v>362.67708333333331</c:v>
                </c:pt>
                <c:pt idx="140421">
                  <c:v>362.6796875</c:v>
                </c:pt>
                <c:pt idx="140422">
                  <c:v>362.68229166666669</c:v>
                </c:pt>
                <c:pt idx="140423">
                  <c:v>362.68489583333331</c:v>
                </c:pt>
                <c:pt idx="140424">
                  <c:v>362.6875</c:v>
                </c:pt>
                <c:pt idx="140425">
                  <c:v>362.69010416666669</c:v>
                </c:pt>
                <c:pt idx="140426">
                  <c:v>362.69270833333331</c:v>
                </c:pt>
                <c:pt idx="140427">
                  <c:v>362.6953125</c:v>
                </c:pt>
                <c:pt idx="140428">
                  <c:v>362.69791666666669</c:v>
                </c:pt>
                <c:pt idx="140429">
                  <c:v>362.70052083333331</c:v>
                </c:pt>
                <c:pt idx="140430">
                  <c:v>362.703125</c:v>
                </c:pt>
                <c:pt idx="140431">
                  <c:v>362.70572916666669</c:v>
                </c:pt>
                <c:pt idx="140432">
                  <c:v>362.70833333333331</c:v>
                </c:pt>
                <c:pt idx="140433">
                  <c:v>362.7109375</c:v>
                </c:pt>
                <c:pt idx="140434">
                  <c:v>362.71354166666669</c:v>
                </c:pt>
                <c:pt idx="140435">
                  <c:v>362.71614583333331</c:v>
                </c:pt>
                <c:pt idx="140436">
                  <c:v>362.71875</c:v>
                </c:pt>
                <c:pt idx="140437">
                  <c:v>362.72135416666669</c:v>
                </c:pt>
                <c:pt idx="140438">
                  <c:v>362.72395833333331</c:v>
                </c:pt>
                <c:pt idx="140439">
                  <c:v>362.7265625</c:v>
                </c:pt>
                <c:pt idx="140440">
                  <c:v>362.72916666666669</c:v>
                </c:pt>
                <c:pt idx="140441">
                  <c:v>362.73177083333331</c:v>
                </c:pt>
                <c:pt idx="140442">
                  <c:v>362.734375</c:v>
                </c:pt>
                <c:pt idx="140443">
                  <c:v>362.73697916666669</c:v>
                </c:pt>
                <c:pt idx="140444">
                  <c:v>362.73958333333331</c:v>
                </c:pt>
                <c:pt idx="140445">
                  <c:v>362.7421875</c:v>
                </c:pt>
                <c:pt idx="140446">
                  <c:v>362.74479166666669</c:v>
                </c:pt>
                <c:pt idx="140447">
                  <c:v>362.74739583333331</c:v>
                </c:pt>
                <c:pt idx="140448">
                  <c:v>362.75</c:v>
                </c:pt>
                <c:pt idx="140449">
                  <c:v>362.75260416666669</c:v>
                </c:pt>
                <c:pt idx="140450">
                  <c:v>362.75520833333331</c:v>
                </c:pt>
                <c:pt idx="140451">
                  <c:v>362.7578125</c:v>
                </c:pt>
                <c:pt idx="140452">
                  <c:v>362.76041666666669</c:v>
                </c:pt>
                <c:pt idx="140453">
                  <c:v>362.76302083333331</c:v>
                </c:pt>
                <c:pt idx="140454">
                  <c:v>362.765625</c:v>
                </c:pt>
                <c:pt idx="140455">
                  <c:v>362.76822916666669</c:v>
                </c:pt>
                <c:pt idx="140456">
                  <c:v>362.77083333333331</c:v>
                </c:pt>
                <c:pt idx="140457">
                  <c:v>362.7734375</c:v>
                </c:pt>
                <c:pt idx="140458">
                  <c:v>362.77604166666669</c:v>
                </c:pt>
                <c:pt idx="140459">
                  <c:v>362.77864583333331</c:v>
                </c:pt>
                <c:pt idx="140460">
                  <c:v>362.78125</c:v>
                </c:pt>
                <c:pt idx="140461">
                  <c:v>362.78385416666669</c:v>
                </c:pt>
                <c:pt idx="140462">
                  <c:v>362.78645833333331</c:v>
                </c:pt>
                <c:pt idx="140463">
                  <c:v>362.7890625</c:v>
                </c:pt>
                <c:pt idx="140464">
                  <c:v>362.79166666666669</c:v>
                </c:pt>
                <c:pt idx="140465">
                  <c:v>362.79427083333331</c:v>
                </c:pt>
                <c:pt idx="140466">
                  <c:v>362.796875</c:v>
                </c:pt>
                <c:pt idx="140467">
                  <c:v>362.79947916666669</c:v>
                </c:pt>
                <c:pt idx="140468">
                  <c:v>362.80208333333331</c:v>
                </c:pt>
                <c:pt idx="140469">
                  <c:v>362.8046875</c:v>
                </c:pt>
                <c:pt idx="140470">
                  <c:v>362.80729166666669</c:v>
                </c:pt>
                <c:pt idx="140471">
                  <c:v>362.80989583333331</c:v>
                </c:pt>
                <c:pt idx="140472">
                  <c:v>362.8125</c:v>
                </c:pt>
                <c:pt idx="140473">
                  <c:v>362.81510416666669</c:v>
                </c:pt>
                <c:pt idx="140474">
                  <c:v>362.81770833333331</c:v>
                </c:pt>
                <c:pt idx="140475">
                  <c:v>362.8203125</c:v>
                </c:pt>
                <c:pt idx="140476">
                  <c:v>362.82291666666669</c:v>
                </c:pt>
                <c:pt idx="140477">
                  <c:v>362.82552083333331</c:v>
                </c:pt>
                <c:pt idx="140478">
                  <c:v>362.828125</c:v>
                </c:pt>
                <c:pt idx="140479">
                  <c:v>362.83072916666669</c:v>
                </c:pt>
                <c:pt idx="140480">
                  <c:v>362.83333333333331</c:v>
                </c:pt>
                <c:pt idx="140481">
                  <c:v>362.8359375</c:v>
                </c:pt>
                <c:pt idx="140482">
                  <c:v>362.83854166666669</c:v>
                </c:pt>
                <c:pt idx="140483">
                  <c:v>362.84114583333331</c:v>
                </c:pt>
                <c:pt idx="140484">
                  <c:v>362.84375</c:v>
                </c:pt>
                <c:pt idx="140485">
                  <c:v>362.84635416666669</c:v>
                </c:pt>
                <c:pt idx="140486">
                  <c:v>362.84895833333331</c:v>
                </c:pt>
                <c:pt idx="140487">
                  <c:v>362.8515625</c:v>
                </c:pt>
                <c:pt idx="140488">
                  <c:v>362.85416666666669</c:v>
                </c:pt>
                <c:pt idx="140489">
                  <c:v>362.85677083333331</c:v>
                </c:pt>
                <c:pt idx="140490">
                  <c:v>362.859375</c:v>
                </c:pt>
                <c:pt idx="140491">
                  <c:v>362.86197916666669</c:v>
                </c:pt>
                <c:pt idx="140492">
                  <c:v>362.86458333333331</c:v>
                </c:pt>
                <c:pt idx="140493">
                  <c:v>362.8671875</c:v>
                </c:pt>
                <c:pt idx="140494">
                  <c:v>362.86979166666669</c:v>
                </c:pt>
                <c:pt idx="140495">
                  <c:v>362.87239583333331</c:v>
                </c:pt>
                <c:pt idx="140496">
                  <c:v>362.875</c:v>
                </c:pt>
                <c:pt idx="140497">
                  <c:v>362.87760416666669</c:v>
                </c:pt>
                <c:pt idx="140498">
                  <c:v>362.88020833333331</c:v>
                </c:pt>
                <c:pt idx="140499">
                  <c:v>362.8828125</c:v>
                </c:pt>
                <c:pt idx="140500">
                  <c:v>362.88541666666669</c:v>
                </c:pt>
                <c:pt idx="140501">
                  <c:v>362.88802083333331</c:v>
                </c:pt>
                <c:pt idx="140502">
                  <c:v>362.890625</c:v>
                </c:pt>
                <c:pt idx="140503">
                  <c:v>362.89322916666669</c:v>
                </c:pt>
                <c:pt idx="140504">
                  <c:v>362.89583333333331</c:v>
                </c:pt>
                <c:pt idx="140505">
                  <c:v>362.8984375</c:v>
                </c:pt>
                <c:pt idx="140506">
                  <c:v>362.90104166666669</c:v>
                </c:pt>
                <c:pt idx="140507">
                  <c:v>362.90364583333331</c:v>
                </c:pt>
                <c:pt idx="140508">
                  <c:v>362.90625</c:v>
                </c:pt>
                <c:pt idx="140509">
                  <c:v>362.90885416666669</c:v>
                </c:pt>
                <c:pt idx="140510">
                  <c:v>362.91145833333331</c:v>
                </c:pt>
                <c:pt idx="140511">
                  <c:v>362.9140625</c:v>
                </c:pt>
                <c:pt idx="140512">
                  <c:v>362.91666666666669</c:v>
                </c:pt>
                <c:pt idx="140513">
                  <c:v>362.91927083333331</c:v>
                </c:pt>
                <c:pt idx="140514">
                  <c:v>362.921875</c:v>
                </c:pt>
                <c:pt idx="140515">
                  <c:v>362.92447916666669</c:v>
                </c:pt>
                <c:pt idx="140516">
                  <c:v>362.92708333333331</c:v>
                </c:pt>
                <c:pt idx="140517">
                  <c:v>362.9296875</c:v>
                </c:pt>
                <c:pt idx="140518">
                  <c:v>362.93229166666669</c:v>
                </c:pt>
                <c:pt idx="140519">
                  <c:v>362.93489583333331</c:v>
                </c:pt>
                <c:pt idx="140520">
                  <c:v>362.9375</c:v>
                </c:pt>
                <c:pt idx="140521">
                  <c:v>362.94010416666669</c:v>
                </c:pt>
                <c:pt idx="140522">
                  <c:v>362.94270833333331</c:v>
                </c:pt>
                <c:pt idx="140523">
                  <c:v>362.9453125</c:v>
                </c:pt>
                <c:pt idx="140524">
                  <c:v>362.94791666666669</c:v>
                </c:pt>
                <c:pt idx="140525">
                  <c:v>362.95052083333331</c:v>
                </c:pt>
                <c:pt idx="140526">
                  <c:v>362.953125</c:v>
                </c:pt>
                <c:pt idx="140527">
                  <c:v>362.95572916666669</c:v>
                </c:pt>
                <c:pt idx="140528">
                  <c:v>362.95833333333331</c:v>
                </c:pt>
                <c:pt idx="140529">
                  <c:v>362.9609375</c:v>
                </c:pt>
                <c:pt idx="140530">
                  <c:v>362.96354166666669</c:v>
                </c:pt>
                <c:pt idx="140531">
                  <c:v>362.96614583333331</c:v>
                </c:pt>
                <c:pt idx="140532">
                  <c:v>362.96875</c:v>
                </c:pt>
                <c:pt idx="140533">
                  <c:v>362.97135416666669</c:v>
                </c:pt>
                <c:pt idx="140534">
                  <c:v>362.97395833333331</c:v>
                </c:pt>
                <c:pt idx="140535">
                  <c:v>362.9765625</c:v>
                </c:pt>
                <c:pt idx="140536">
                  <c:v>362.97916666666669</c:v>
                </c:pt>
                <c:pt idx="140537">
                  <c:v>362.98177083333331</c:v>
                </c:pt>
                <c:pt idx="140538">
                  <c:v>362.984375</c:v>
                </c:pt>
                <c:pt idx="140539">
                  <c:v>362.98697916666669</c:v>
                </c:pt>
                <c:pt idx="140540">
                  <c:v>362.98958333333331</c:v>
                </c:pt>
                <c:pt idx="140541">
                  <c:v>362.9921875</c:v>
                </c:pt>
                <c:pt idx="140542">
                  <c:v>362.99479166666669</c:v>
                </c:pt>
                <c:pt idx="140543">
                  <c:v>362.99739583333331</c:v>
                </c:pt>
                <c:pt idx="140544">
                  <c:v>363</c:v>
                </c:pt>
                <c:pt idx="140545">
                  <c:v>363.00260416666669</c:v>
                </c:pt>
                <c:pt idx="140546">
                  <c:v>363.00520833333331</c:v>
                </c:pt>
                <c:pt idx="140547">
                  <c:v>363.0078125</c:v>
                </c:pt>
                <c:pt idx="140548">
                  <c:v>363.01041666666669</c:v>
                </c:pt>
                <c:pt idx="140549">
                  <c:v>363.01302083333331</c:v>
                </c:pt>
                <c:pt idx="140550">
                  <c:v>363.015625</c:v>
                </c:pt>
                <c:pt idx="140551">
                  <c:v>363.01822916666669</c:v>
                </c:pt>
                <c:pt idx="140552">
                  <c:v>363.02083333333331</c:v>
                </c:pt>
                <c:pt idx="140553">
                  <c:v>363.0234375</c:v>
                </c:pt>
                <c:pt idx="140554">
                  <c:v>363.02604166666669</c:v>
                </c:pt>
                <c:pt idx="140555">
                  <c:v>363.02864583333331</c:v>
                </c:pt>
                <c:pt idx="140556">
                  <c:v>363.03125</c:v>
                </c:pt>
                <c:pt idx="140557">
                  <c:v>363.03385416666669</c:v>
                </c:pt>
                <c:pt idx="140558">
                  <c:v>363.03645833333331</c:v>
                </c:pt>
                <c:pt idx="140559">
                  <c:v>363.0390625</c:v>
                </c:pt>
                <c:pt idx="140560">
                  <c:v>363.04166666666669</c:v>
                </c:pt>
                <c:pt idx="140561">
                  <c:v>363.04427083333331</c:v>
                </c:pt>
                <c:pt idx="140562">
                  <c:v>363.046875</c:v>
                </c:pt>
                <c:pt idx="140563">
                  <c:v>363.04947916666669</c:v>
                </c:pt>
                <c:pt idx="140564">
                  <c:v>363.05208333333331</c:v>
                </c:pt>
                <c:pt idx="140565">
                  <c:v>363.0546875</c:v>
                </c:pt>
                <c:pt idx="140566">
                  <c:v>363.05729166666669</c:v>
                </c:pt>
                <c:pt idx="140567">
                  <c:v>363.05989583333331</c:v>
                </c:pt>
                <c:pt idx="140568">
                  <c:v>363.0625</c:v>
                </c:pt>
                <c:pt idx="140569">
                  <c:v>363.06510416666669</c:v>
                </c:pt>
                <c:pt idx="140570">
                  <c:v>363.06770833333331</c:v>
                </c:pt>
                <c:pt idx="140571">
                  <c:v>363.0703125</c:v>
                </c:pt>
                <c:pt idx="140572">
                  <c:v>363.07291666666669</c:v>
                </c:pt>
                <c:pt idx="140573">
                  <c:v>363.07552083333331</c:v>
                </c:pt>
                <c:pt idx="140574">
                  <c:v>363.078125</c:v>
                </c:pt>
                <c:pt idx="140575">
                  <c:v>363.08072916666669</c:v>
                </c:pt>
                <c:pt idx="140576">
                  <c:v>363.08333333333331</c:v>
                </c:pt>
                <c:pt idx="140577">
                  <c:v>363.0859375</c:v>
                </c:pt>
                <c:pt idx="140578">
                  <c:v>363.08854166666669</c:v>
                </c:pt>
                <c:pt idx="140579">
                  <c:v>363.09114583333331</c:v>
                </c:pt>
                <c:pt idx="140580">
                  <c:v>363.09375</c:v>
                </c:pt>
                <c:pt idx="140581">
                  <c:v>363.09635416666669</c:v>
                </c:pt>
                <c:pt idx="140582">
                  <c:v>363.09895833333331</c:v>
                </c:pt>
                <c:pt idx="140583">
                  <c:v>363.1015625</c:v>
                </c:pt>
                <c:pt idx="140584">
                  <c:v>363.10416666666669</c:v>
                </c:pt>
                <c:pt idx="140585">
                  <c:v>363.10677083333331</c:v>
                </c:pt>
                <c:pt idx="140586">
                  <c:v>363.109375</c:v>
                </c:pt>
                <c:pt idx="140587">
                  <c:v>363.11197916666669</c:v>
                </c:pt>
                <c:pt idx="140588">
                  <c:v>363.11458333333331</c:v>
                </c:pt>
                <c:pt idx="140589">
                  <c:v>363.1171875</c:v>
                </c:pt>
                <c:pt idx="140590">
                  <c:v>363.11979166666669</c:v>
                </c:pt>
                <c:pt idx="140591">
                  <c:v>363.12239583333331</c:v>
                </c:pt>
                <c:pt idx="140592">
                  <c:v>363.125</c:v>
                </c:pt>
                <c:pt idx="140593">
                  <c:v>363.12760416666669</c:v>
                </c:pt>
                <c:pt idx="140594">
                  <c:v>363.13020833333331</c:v>
                </c:pt>
                <c:pt idx="140595">
                  <c:v>363.1328125</c:v>
                </c:pt>
                <c:pt idx="140596">
                  <c:v>363.13541666666669</c:v>
                </c:pt>
                <c:pt idx="140597">
                  <c:v>363.13802083333331</c:v>
                </c:pt>
                <c:pt idx="140598">
                  <c:v>363.140625</c:v>
                </c:pt>
                <c:pt idx="140599">
                  <c:v>363.14322916666669</c:v>
                </c:pt>
                <c:pt idx="140600">
                  <c:v>363.14583333333331</c:v>
                </c:pt>
                <c:pt idx="140601">
                  <c:v>363.1484375</c:v>
                </c:pt>
                <c:pt idx="140602">
                  <c:v>363.15104166666669</c:v>
                </c:pt>
                <c:pt idx="140603">
                  <c:v>363.15364583333331</c:v>
                </c:pt>
                <c:pt idx="140604">
                  <c:v>363.15625</c:v>
                </c:pt>
                <c:pt idx="140605">
                  <c:v>363.15885416666669</c:v>
                </c:pt>
                <c:pt idx="140606">
                  <c:v>363.16145833333331</c:v>
                </c:pt>
                <c:pt idx="140607">
                  <c:v>363.1640625</c:v>
                </c:pt>
                <c:pt idx="140608">
                  <c:v>363.16666666666669</c:v>
                </c:pt>
                <c:pt idx="140609">
                  <c:v>363.16927083333331</c:v>
                </c:pt>
                <c:pt idx="140610">
                  <c:v>363.171875</c:v>
                </c:pt>
                <c:pt idx="140611">
                  <c:v>363.17447916666669</c:v>
                </c:pt>
                <c:pt idx="140612">
                  <c:v>363.17708333333331</c:v>
                </c:pt>
                <c:pt idx="140613">
                  <c:v>363.1796875</c:v>
                </c:pt>
                <c:pt idx="140614">
                  <c:v>363.18229166666669</c:v>
                </c:pt>
                <c:pt idx="140615">
                  <c:v>363.18489583333331</c:v>
                </c:pt>
                <c:pt idx="140616">
                  <c:v>363.1875</c:v>
                </c:pt>
                <c:pt idx="140617">
                  <c:v>363.19010416666669</c:v>
                </c:pt>
                <c:pt idx="140618">
                  <c:v>363.19270833333331</c:v>
                </c:pt>
                <c:pt idx="140619">
                  <c:v>363.1953125</c:v>
                </c:pt>
                <c:pt idx="140620">
                  <c:v>363.19791666666669</c:v>
                </c:pt>
                <c:pt idx="140621">
                  <c:v>363.20052083333331</c:v>
                </c:pt>
                <c:pt idx="140622">
                  <c:v>363.203125</c:v>
                </c:pt>
                <c:pt idx="140623">
                  <c:v>363.20572916666669</c:v>
                </c:pt>
                <c:pt idx="140624">
                  <c:v>363.20833333333331</c:v>
                </c:pt>
                <c:pt idx="140625">
                  <c:v>363.2109375</c:v>
                </c:pt>
                <c:pt idx="140626">
                  <c:v>363.21354166666669</c:v>
                </c:pt>
                <c:pt idx="140627">
                  <c:v>363.21614583333331</c:v>
                </c:pt>
                <c:pt idx="140628">
                  <c:v>363.21875</c:v>
                </c:pt>
                <c:pt idx="140629">
                  <c:v>363.22135416666669</c:v>
                </c:pt>
                <c:pt idx="140630">
                  <c:v>363.22395833333331</c:v>
                </c:pt>
                <c:pt idx="140631">
                  <c:v>363.2265625</c:v>
                </c:pt>
                <c:pt idx="140632">
                  <c:v>363.22916666666669</c:v>
                </c:pt>
                <c:pt idx="140633">
                  <c:v>363.23177083333331</c:v>
                </c:pt>
                <c:pt idx="140634">
                  <c:v>363.234375</c:v>
                </c:pt>
                <c:pt idx="140635">
                  <c:v>363.23697916666669</c:v>
                </c:pt>
                <c:pt idx="140636">
                  <c:v>363.23958333333331</c:v>
                </c:pt>
                <c:pt idx="140637">
                  <c:v>363.2421875</c:v>
                </c:pt>
                <c:pt idx="140638">
                  <c:v>363.24479166666669</c:v>
                </c:pt>
                <c:pt idx="140639">
                  <c:v>363.24739583333331</c:v>
                </c:pt>
                <c:pt idx="140640">
                  <c:v>363.25</c:v>
                </c:pt>
                <c:pt idx="140641">
                  <c:v>363.25260416666669</c:v>
                </c:pt>
                <c:pt idx="140642">
                  <c:v>363.25520833333331</c:v>
                </c:pt>
                <c:pt idx="140643">
                  <c:v>363.2578125</c:v>
                </c:pt>
                <c:pt idx="140644">
                  <c:v>363.26041666666669</c:v>
                </c:pt>
                <c:pt idx="140645">
                  <c:v>363.26302083333331</c:v>
                </c:pt>
                <c:pt idx="140646">
                  <c:v>363.265625</c:v>
                </c:pt>
                <c:pt idx="140647">
                  <c:v>363.26822916666669</c:v>
                </c:pt>
                <c:pt idx="140648">
                  <c:v>363.27083333333331</c:v>
                </c:pt>
                <c:pt idx="140649">
                  <c:v>363.2734375</c:v>
                </c:pt>
                <c:pt idx="140650">
                  <c:v>363.27604166666669</c:v>
                </c:pt>
                <c:pt idx="140651">
                  <c:v>363.27864583333331</c:v>
                </c:pt>
                <c:pt idx="140652">
                  <c:v>363.28125</c:v>
                </c:pt>
                <c:pt idx="140653">
                  <c:v>363.28385416666669</c:v>
                </c:pt>
                <c:pt idx="140654">
                  <c:v>363.28645833333331</c:v>
                </c:pt>
                <c:pt idx="140655">
                  <c:v>363.2890625</c:v>
                </c:pt>
                <c:pt idx="140656">
                  <c:v>363.29166666666669</c:v>
                </c:pt>
                <c:pt idx="140657">
                  <c:v>363.29427083333331</c:v>
                </c:pt>
                <c:pt idx="140658">
                  <c:v>363.296875</c:v>
                </c:pt>
                <c:pt idx="140659">
                  <c:v>363.29947916666669</c:v>
                </c:pt>
                <c:pt idx="140660">
                  <c:v>363.30208333333331</c:v>
                </c:pt>
                <c:pt idx="140661">
                  <c:v>363.3046875</c:v>
                </c:pt>
                <c:pt idx="140662">
                  <c:v>363.30729166666669</c:v>
                </c:pt>
                <c:pt idx="140663">
                  <c:v>363.30989583333331</c:v>
                </c:pt>
                <c:pt idx="140664">
                  <c:v>363.3125</c:v>
                </c:pt>
                <c:pt idx="140665">
                  <c:v>363.31510416666669</c:v>
                </c:pt>
                <c:pt idx="140666">
                  <c:v>363.31770833333331</c:v>
                </c:pt>
                <c:pt idx="140667">
                  <c:v>363.3203125</c:v>
                </c:pt>
                <c:pt idx="140668">
                  <c:v>363.32291666666669</c:v>
                </c:pt>
                <c:pt idx="140669">
                  <c:v>363.32552083333331</c:v>
                </c:pt>
                <c:pt idx="140670">
                  <c:v>363.328125</c:v>
                </c:pt>
                <c:pt idx="140671">
                  <c:v>363.33072916666669</c:v>
                </c:pt>
                <c:pt idx="140672">
                  <c:v>363.33333333333331</c:v>
                </c:pt>
                <c:pt idx="140673">
                  <c:v>363.3359375</c:v>
                </c:pt>
                <c:pt idx="140674">
                  <c:v>363.33854166666669</c:v>
                </c:pt>
                <c:pt idx="140675">
                  <c:v>363.34114583333331</c:v>
                </c:pt>
                <c:pt idx="140676">
                  <c:v>363.34375</c:v>
                </c:pt>
                <c:pt idx="140677">
                  <c:v>363.34635416666669</c:v>
                </c:pt>
                <c:pt idx="140678">
                  <c:v>363.34895833333331</c:v>
                </c:pt>
                <c:pt idx="140679">
                  <c:v>363.3515625</c:v>
                </c:pt>
                <c:pt idx="140680">
                  <c:v>363.35416666666669</c:v>
                </c:pt>
                <c:pt idx="140681">
                  <c:v>363.35677083333331</c:v>
                </c:pt>
                <c:pt idx="140682">
                  <c:v>363.359375</c:v>
                </c:pt>
                <c:pt idx="140683">
                  <c:v>363.36197916666669</c:v>
                </c:pt>
                <c:pt idx="140684">
                  <c:v>363.36458333333331</c:v>
                </c:pt>
                <c:pt idx="140685">
                  <c:v>363.3671875</c:v>
                </c:pt>
                <c:pt idx="140686">
                  <c:v>363.36979166666669</c:v>
                </c:pt>
                <c:pt idx="140687">
                  <c:v>363.37239583333331</c:v>
                </c:pt>
                <c:pt idx="140688">
                  <c:v>363.375</c:v>
                </c:pt>
                <c:pt idx="140689">
                  <c:v>363.37760416666669</c:v>
                </c:pt>
                <c:pt idx="140690">
                  <c:v>363.38020833333331</c:v>
                </c:pt>
                <c:pt idx="140691">
                  <c:v>363.3828125</c:v>
                </c:pt>
                <c:pt idx="140692">
                  <c:v>363.38541666666669</c:v>
                </c:pt>
                <c:pt idx="140693">
                  <c:v>363.38802083333331</c:v>
                </c:pt>
                <c:pt idx="140694">
                  <c:v>363.390625</c:v>
                </c:pt>
                <c:pt idx="140695">
                  <c:v>363.39322916666669</c:v>
                </c:pt>
                <c:pt idx="140696">
                  <c:v>363.39583333333331</c:v>
                </c:pt>
                <c:pt idx="140697">
                  <c:v>363.3984375</c:v>
                </c:pt>
                <c:pt idx="140698">
                  <c:v>363.40104166666669</c:v>
                </c:pt>
                <c:pt idx="140699">
                  <c:v>363.40364583333331</c:v>
                </c:pt>
                <c:pt idx="140700">
                  <c:v>363.40625</c:v>
                </c:pt>
                <c:pt idx="140701">
                  <c:v>363.40885416666669</c:v>
                </c:pt>
                <c:pt idx="140702">
                  <c:v>363.41145833333331</c:v>
                </c:pt>
                <c:pt idx="140703">
                  <c:v>363.4140625</c:v>
                </c:pt>
                <c:pt idx="140704">
                  <c:v>363.41666666666669</c:v>
                </c:pt>
                <c:pt idx="140705">
                  <c:v>363.41927083333331</c:v>
                </c:pt>
                <c:pt idx="140706">
                  <c:v>363.421875</c:v>
                </c:pt>
                <c:pt idx="140707">
                  <c:v>363.42447916666669</c:v>
                </c:pt>
                <c:pt idx="140708">
                  <c:v>363.42708333333331</c:v>
                </c:pt>
                <c:pt idx="140709">
                  <c:v>363.4296875</c:v>
                </c:pt>
                <c:pt idx="140710">
                  <c:v>363.43229166666669</c:v>
                </c:pt>
                <c:pt idx="140711">
                  <c:v>363.43489583333331</c:v>
                </c:pt>
                <c:pt idx="140712">
                  <c:v>363.4375</c:v>
                </c:pt>
                <c:pt idx="140713">
                  <c:v>363.44010416666669</c:v>
                </c:pt>
                <c:pt idx="140714">
                  <c:v>363.44270833333331</c:v>
                </c:pt>
                <c:pt idx="140715">
                  <c:v>363.4453125</c:v>
                </c:pt>
                <c:pt idx="140716">
                  <c:v>363.44791666666669</c:v>
                </c:pt>
                <c:pt idx="140717">
                  <c:v>363.45052083333331</c:v>
                </c:pt>
                <c:pt idx="140718">
                  <c:v>363.453125</c:v>
                </c:pt>
                <c:pt idx="140719">
                  <c:v>363.45572916666669</c:v>
                </c:pt>
                <c:pt idx="140720">
                  <c:v>363.45833333333331</c:v>
                </c:pt>
                <c:pt idx="140721">
                  <c:v>363.4609375</c:v>
                </c:pt>
                <c:pt idx="140722">
                  <c:v>363.46354166666669</c:v>
                </c:pt>
                <c:pt idx="140723">
                  <c:v>363.46614583333331</c:v>
                </c:pt>
                <c:pt idx="140724">
                  <c:v>363.46875</c:v>
                </c:pt>
                <c:pt idx="140725">
                  <c:v>363.47135416666669</c:v>
                </c:pt>
                <c:pt idx="140726">
                  <c:v>363.47395833333331</c:v>
                </c:pt>
                <c:pt idx="140727">
                  <c:v>363.4765625</c:v>
                </c:pt>
                <c:pt idx="140728">
                  <c:v>363.47916666666669</c:v>
                </c:pt>
                <c:pt idx="140729">
                  <c:v>363.48177083333331</c:v>
                </c:pt>
                <c:pt idx="140730">
                  <c:v>363.484375</c:v>
                </c:pt>
                <c:pt idx="140731">
                  <c:v>363.48697916666669</c:v>
                </c:pt>
                <c:pt idx="140732">
                  <c:v>363.48958333333331</c:v>
                </c:pt>
                <c:pt idx="140733">
                  <c:v>363.4921875</c:v>
                </c:pt>
                <c:pt idx="140734">
                  <c:v>363.49479166666669</c:v>
                </c:pt>
                <c:pt idx="140735">
                  <c:v>363.49739583333331</c:v>
                </c:pt>
                <c:pt idx="140736">
                  <c:v>363.5</c:v>
                </c:pt>
                <c:pt idx="140737">
                  <c:v>363.50260416666669</c:v>
                </c:pt>
                <c:pt idx="140738">
                  <c:v>363.50520833333331</c:v>
                </c:pt>
                <c:pt idx="140739">
                  <c:v>363.5078125</c:v>
                </c:pt>
                <c:pt idx="140740">
                  <c:v>363.51041666666669</c:v>
                </c:pt>
                <c:pt idx="140741">
                  <c:v>363.51302083333331</c:v>
                </c:pt>
                <c:pt idx="140742">
                  <c:v>363.515625</c:v>
                </c:pt>
                <c:pt idx="140743">
                  <c:v>363.51822916666669</c:v>
                </c:pt>
                <c:pt idx="140744">
                  <c:v>363.52083333333331</c:v>
                </c:pt>
                <c:pt idx="140745">
                  <c:v>363.5234375</c:v>
                </c:pt>
                <c:pt idx="140746">
                  <c:v>363.52604166666669</c:v>
                </c:pt>
                <c:pt idx="140747">
                  <c:v>363.52864583333331</c:v>
                </c:pt>
                <c:pt idx="140748">
                  <c:v>363.53125</c:v>
                </c:pt>
                <c:pt idx="140749">
                  <c:v>363.53385416666669</c:v>
                </c:pt>
                <c:pt idx="140750">
                  <c:v>363.53645833333331</c:v>
                </c:pt>
                <c:pt idx="140751">
                  <c:v>363.5390625</c:v>
                </c:pt>
                <c:pt idx="140752">
                  <c:v>363.54166666666669</c:v>
                </c:pt>
                <c:pt idx="140753">
                  <c:v>363.54427083333331</c:v>
                </c:pt>
                <c:pt idx="140754">
                  <c:v>363.546875</c:v>
                </c:pt>
                <c:pt idx="140755">
                  <c:v>363.54947916666669</c:v>
                </c:pt>
                <c:pt idx="140756">
                  <c:v>363.55208333333331</c:v>
                </c:pt>
                <c:pt idx="140757">
                  <c:v>363.5546875</c:v>
                </c:pt>
                <c:pt idx="140758">
                  <c:v>363.55729166666669</c:v>
                </c:pt>
                <c:pt idx="140759">
                  <c:v>363.55989583333331</c:v>
                </c:pt>
                <c:pt idx="140760">
                  <c:v>363.5625</c:v>
                </c:pt>
                <c:pt idx="140761">
                  <c:v>363.56510416666669</c:v>
                </c:pt>
                <c:pt idx="140762">
                  <c:v>363.56770833333331</c:v>
                </c:pt>
                <c:pt idx="140763">
                  <c:v>363.5703125</c:v>
                </c:pt>
                <c:pt idx="140764">
                  <c:v>363.57291666666669</c:v>
                </c:pt>
                <c:pt idx="140765">
                  <c:v>363.57552083333331</c:v>
                </c:pt>
                <c:pt idx="140766">
                  <c:v>363.578125</c:v>
                </c:pt>
                <c:pt idx="140767">
                  <c:v>363.58072916666669</c:v>
                </c:pt>
                <c:pt idx="140768">
                  <c:v>363.58333333333331</c:v>
                </c:pt>
                <c:pt idx="140769">
                  <c:v>363.5859375</c:v>
                </c:pt>
                <c:pt idx="140770">
                  <c:v>363.58854166666669</c:v>
                </c:pt>
                <c:pt idx="140771">
                  <c:v>363.59114583333331</c:v>
                </c:pt>
                <c:pt idx="140772">
                  <c:v>363.59375</c:v>
                </c:pt>
                <c:pt idx="140773">
                  <c:v>363.59635416666669</c:v>
                </c:pt>
                <c:pt idx="140774">
                  <c:v>363.59895833333331</c:v>
                </c:pt>
                <c:pt idx="140775">
                  <c:v>363.6015625</c:v>
                </c:pt>
                <c:pt idx="140776">
                  <c:v>363.60416666666669</c:v>
                </c:pt>
                <c:pt idx="140777">
                  <c:v>363.60677083333331</c:v>
                </c:pt>
                <c:pt idx="140778">
                  <c:v>363.609375</c:v>
                </c:pt>
                <c:pt idx="140779">
                  <c:v>363.61197916666669</c:v>
                </c:pt>
                <c:pt idx="140780">
                  <c:v>363.61458333333331</c:v>
                </c:pt>
                <c:pt idx="140781">
                  <c:v>363.6171875</c:v>
                </c:pt>
                <c:pt idx="140782">
                  <c:v>363.61979166666669</c:v>
                </c:pt>
                <c:pt idx="140783">
                  <c:v>363.62239583333331</c:v>
                </c:pt>
                <c:pt idx="140784">
                  <c:v>363.625</c:v>
                </c:pt>
                <c:pt idx="140785">
                  <c:v>363.62760416666669</c:v>
                </c:pt>
                <c:pt idx="140786">
                  <c:v>363.63020833333331</c:v>
                </c:pt>
                <c:pt idx="140787">
                  <c:v>363.6328125</c:v>
                </c:pt>
                <c:pt idx="140788">
                  <c:v>363.63541666666669</c:v>
                </c:pt>
                <c:pt idx="140789">
                  <c:v>363.63802083333331</c:v>
                </c:pt>
                <c:pt idx="140790">
                  <c:v>363.640625</c:v>
                </c:pt>
                <c:pt idx="140791">
                  <c:v>363.64322916666669</c:v>
                </c:pt>
                <c:pt idx="140792">
                  <c:v>363.64583333333331</c:v>
                </c:pt>
                <c:pt idx="140793">
                  <c:v>363.6484375</c:v>
                </c:pt>
                <c:pt idx="140794">
                  <c:v>363.65104166666669</c:v>
                </c:pt>
                <c:pt idx="140795">
                  <c:v>363.65364583333331</c:v>
                </c:pt>
                <c:pt idx="140796">
                  <c:v>363.65625</c:v>
                </c:pt>
                <c:pt idx="140797">
                  <c:v>363.65885416666669</c:v>
                </c:pt>
                <c:pt idx="140798">
                  <c:v>363.66145833333331</c:v>
                </c:pt>
                <c:pt idx="140799">
                  <c:v>363.6640625</c:v>
                </c:pt>
                <c:pt idx="140800">
                  <c:v>363.66666666666669</c:v>
                </c:pt>
                <c:pt idx="140801">
                  <c:v>363.66927083333331</c:v>
                </c:pt>
                <c:pt idx="140802">
                  <c:v>363.671875</c:v>
                </c:pt>
                <c:pt idx="140803">
                  <c:v>363.67447916666669</c:v>
                </c:pt>
                <c:pt idx="140804">
                  <c:v>363.67708333333331</c:v>
                </c:pt>
                <c:pt idx="140805">
                  <c:v>363.6796875</c:v>
                </c:pt>
                <c:pt idx="140806">
                  <c:v>363.68229166666669</c:v>
                </c:pt>
                <c:pt idx="140807">
                  <c:v>363.68489583333331</c:v>
                </c:pt>
                <c:pt idx="140808">
                  <c:v>363.6875</c:v>
                </c:pt>
                <c:pt idx="140809">
                  <c:v>363.69010416666669</c:v>
                </c:pt>
                <c:pt idx="140810">
                  <c:v>363.69270833333331</c:v>
                </c:pt>
                <c:pt idx="140811">
                  <c:v>363.6953125</c:v>
                </c:pt>
                <c:pt idx="140812">
                  <c:v>363.69791666666669</c:v>
                </c:pt>
                <c:pt idx="140813">
                  <c:v>363.70052083333331</c:v>
                </c:pt>
                <c:pt idx="140814">
                  <c:v>363.703125</c:v>
                </c:pt>
                <c:pt idx="140815">
                  <c:v>363.70572916666669</c:v>
                </c:pt>
                <c:pt idx="140816">
                  <c:v>363.70833333333331</c:v>
                </c:pt>
                <c:pt idx="140817">
                  <c:v>363.7109375</c:v>
                </c:pt>
                <c:pt idx="140818">
                  <c:v>363.71354166666669</c:v>
                </c:pt>
                <c:pt idx="140819">
                  <c:v>363.71614583333331</c:v>
                </c:pt>
                <c:pt idx="140820">
                  <c:v>363.71875</c:v>
                </c:pt>
                <c:pt idx="140821">
                  <c:v>363.72135416666669</c:v>
                </c:pt>
                <c:pt idx="140822">
                  <c:v>363.72395833333331</c:v>
                </c:pt>
                <c:pt idx="140823">
                  <c:v>363.7265625</c:v>
                </c:pt>
                <c:pt idx="140824">
                  <c:v>363.72916666666669</c:v>
                </c:pt>
                <c:pt idx="140825">
                  <c:v>363.73177083333331</c:v>
                </c:pt>
                <c:pt idx="140826">
                  <c:v>363.734375</c:v>
                </c:pt>
                <c:pt idx="140827">
                  <c:v>363.73697916666669</c:v>
                </c:pt>
                <c:pt idx="140828">
                  <c:v>363.73958333333331</c:v>
                </c:pt>
                <c:pt idx="140829">
                  <c:v>363.7421875</c:v>
                </c:pt>
                <c:pt idx="140830">
                  <c:v>363.74479166666669</c:v>
                </c:pt>
                <c:pt idx="140831">
                  <c:v>363.74739583333331</c:v>
                </c:pt>
                <c:pt idx="140832">
                  <c:v>363.75</c:v>
                </c:pt>
                <c:pt idx="140833">
                  <c:v>363.75260416666669</c:v>
                </c:pt>
                <c:pt idx="140834">
                  <c:v>363.75520833333331</c:v>
                </c:pt>
                <c:pt idx="140835">
                  <c:v>363.7578125</c:v>
                </c:pt>
                <c:pt idx="140836">
                  <c:v>363.76041666666669</c:v>
                </c:pt>
                <c:pt idx="140837">
                  <c:v>363.76302083333331</c:v>
                </c:pt>
                <c:pt idx="140838">
                  <c:v>363.765625</c:v>
                </c:pt>
                <c:pt idx="140839">
                  <c:v>363.76822916666669</c:v>
                </c:pt>
                <c:pt idx="140840">
                  <c:v>363.77083333333331</c:v>
                </c:pt>
                <c:pt idx="140841">
                  <c:v>363.7734375</c:v>
                </c:pt>
                <c:pt idx="140842">
                  <c:v>363.77604166666669</c:v>
                </c:pt>
                <c:pt idx="140843">
                  <c:v>363.77864583333331</c:v>
                </c:pt>
                <c:pt idx="140844">
                  <c:v>363.78125</c:v>
                </c:pt>
                <c:pt idx="140845">
                  <c:v>363.78385416666669</c:v>
                </c:pt>
                <c:pt idx="140846">
                  <c:v>363.78645833333331</c:v>
                </c:pt>
                <c:pt idx="140847">
                  <c:v>363.7890625</c:v>
                </c:pt>
                <c:pt idx="140848">
                  <c:v>363.79166666666669</c:v>
                </c:pt>
                <c:pt idx="140849">
                  <c:v>363.79427083333331</c:v>
                </c:pt>
                <c:pt idx="140850">
                  <c:v>363.796875</c:v>
                </c:pt>
                <c:pt idx="140851">
                  <c:v>363.79947916666669</c:v>
                </c:pt>
                <c:pt idx="140852">
                  <c:v>363.80208333333331</c:v>
                </c:pt>
                <c:pt idx="140853">
                  <c:v>363.8046875</c:v>
                </c:pt>
                <c:pt idx="140854">
                  <c:v>363.80729166666669</c:v>
                </c:pt>
                <c:pt idx="140855">
                  <c:v>363.80989583333331</c:v>
                </c:pt>
                <c:pt idx="140856">
                  <c:v>363.8125</c:v>
                </c:pt>
                <c:pt idx="140857">
                  <c:v>363.81510416666669</c:v>
                </c:pt>
                <c:pt idx="140858">
                  <c:v>363.81770833333331</c:v>
                </c:pt>
                <c:pt idx="140859">
                  <c:v>363.8203125</c:v>
                </c:pt>
                <c:pt idx="140860">
                  <c:v>363.82291666666669</c:v>
                </c:pt>
                <c:pt idx="140861">
                  <c:v>363.82552083333331</c:v>
                </c:pt>
                <c:pt idx="140862">
                  <c:v>363.828125</c:v>
                </c:pt>
                <c:pt idx="140863">
                  <c:v>363.83072916666669</c:v>
                </c:pt>
                <c:pt idx="140864">
                  <c:v>363.83333333333331</c:v>
                </c:pt>
                <c:pt idx="140865">
                  <c:v>363.8359375</c:v>
                </c:pt>
                <c:pt idx="140866">
                  <c:v>363.83854166666669</c:v>
                </c:pt>
                <c:pt idx="140867">
                  <c:v>363.84114583333331</c:v>
                </c:pt>
                <c:pt idx="140868">
                  <c:v>363.84375</c:v>
                </c:pt>
                <c:pt idx="140869">
                  <c:v>363.84635416666669</c:v>
                </c:pt>
                <c:pt idx="140870">
                  <c:v>363.84895833333331</c:v>
                </c:pt>
                <c:pt idx="140871">
                  <c:v>363.8515625</c:v>
                </c:pt>
                <c:pt idx="140872">
                  <c:v>363.85416666666669</c:v>
                </c:pt>
                <c:pt idx="140873">
                  <c:v>363.85677083333331</c:v>
                </c:pt>
                <c:pt idx="140874">
                  <c:v>363.859375</c:v>
                </c:pt>
                <c:pt idx="140875">
                  <c:v>363.86197916666669</c:v>
                </c:pt>
                <c:pt idx="140876">
                  <c:v>363.86458333333331</c:v>
                </c:pt>
                <c:pt idx="140877">
                  <c:v>363.8671875</c:v>
                </c:pt>
                <c:pt idx="140878">
                  <c:v>363.86979166666669</c:v>
                </c:pt>
                <c:pt idx="140879">
                  <c:v>363.87239583333331</c:v>
                </c:pt>
                <c:pt idx="140880">
                  <c:v>363.875</c:v>
                </c:pt>
                <c:pt idx="140881">
                  <c:v>363.87760416666669</c:v>
                </c:pt>
                <c:pt idx="140882">
                  <c:v>363.88020833333331</c:v>
                </c:pt>
                <c:pt idx="140883">
                  <c:v>363.8828125</c:v>
                </c:pt>
                <c:pt idx="140884">
                  <c:v>363.88541666666669</c:v>
                </c:pt>
                <c:pt idx="140885">
                  <c:v>363.88802083333331</c:v>
                </c:pt>
                <c:pt idx="140886">
                  <c:v>363.890625</c:v>
                </c:pt>
                <c:pt idx="140887">
                  <c:v>363.89322916666669</c:v>
                </c:pt>
                <c:pt idx="140888">
                  <c:v>363.89583333333331</c:v>
                </c:pt>
                <c:pt idx="140889">
                  <c:v>363.8984375</c:v>
                </c:pt>
                <c:pt idx="140890">
                  <c:v>363.90104166666669</c:v>
                </c:pt>
                <c:pt idx="140891">
                  <c:v>363.90364583333331</c:v>
                </c:pt>
                <c:pt idx="140892">
                  <c:v>363.90625</c:v>
                </c:pt>
                <c:pt idx="140893">
                  <c:v>363.90885416666669</c:v>
                </c:pt>
                <c:pt idx="140894">
                  <c:v>363.91145833333331</c:v>
                </c:pt>
                <c:pt idx="140895">
                  <c:v>363.9140625</c:v>
                </c:pt>
                <c:pt idx="140896">
                  <c:v>363.91666666666669</c:v>
                </c:pt>
                <c:pt idx="140897">
                  <c:v>363.91927083333331</c:v>
                </c:pt>
                <c:pt idx="140898">
                  <c:v>363.921875</c:v>
                </c:pt>
                <c:pt idx="140899">
                  <c:v>363.92447916666669</c:v>
                </c:pt>
                <c:pt idx="140900">
                  <c:v>363.92708333333331</c:v>
                </c:pt>
                <c:pt idx="140901">
                  <c:v>363.9296875</c:v>
                </c:pt>
                <c:pt idx="140902">
                  <c:v>363.93229166666669</c:v>
                </c:pt>
                <c:pt idx="140903">
                  <c:v>363.93489583333331</c:v>
                </c:pt>
                <c:pt idx="140904">
                  <c:v>363.9375</c:v>
                </c:pt>
                <c:pt idx="140905">
                  <c:v>363.94010416666669</c:v>
                </c:pt>
                <c:pt idx="140906">
                  <c:v>363.94270833333331</c:v>
                </c:pt>
                <c:pt idx="140907">
                  <c:v>363.9453125</c:v>
                </c:pt>
                <c:pt idx="140908">
                  <c:v>363.94791666666669</c:v>
                </c:pt>
                <c:pt idx="140909">
                  <c:v>363.95052083333331</c:v>
                </c:pt>
                <c:pt idx="140910">
                  <c:v>363.953125</c:v>
                </c:pt>
                <c:pt idx="140911">
                  <c:v>363.95572916666669</c:v>
                </c:pt>
                <c:pt idx="140912">
                  <c:v>363.95833333333331</c:v>
                </c:pt>
                <c:pt idx="140913">
                  <c:v>363.9609375</c:v>
                </c:pt>
                <c:pt idx="140914">
                  <c:v>363.96354166666669</c:v>
                </c:pt>
                <c:pt idx="140915">
                  <c:v>363.96614583333331</c:v>
                </c:pt>
                <c:pt idx="140916">
                  <c:v>363.96875</c:v>
                </c:pt>
                <c:pt idx="140917">
                  <c:v>363.97135416666669</c:v>
                </c:pt>
                <c:pt idx="140918">
                  <c:v>363.97395833333331</c:v>
                </c:pt>
                <c:pt idx="140919">
                  <c:v>363.9765625</c:v>
                </c:pt>
                <c:pt idx="140920">
                  <c:v>363.97916666666669</c:v>
                </c:pt>
                <c:pt idx="140921">
                  <c:v>363.98177083333331</c:v>
                </c:pt>
                <c:pt idx="140922">
                  <c:v>363.984375</c:v>
                </c:pt>
                <c:pt idx="140923">
                  <c:v>363.98697916666669</c:v>
                </c:pt>
                <c:pt idx="140924">
                  <c:v>363.98958333333331</c:v>
                </c:pt>
                <c:pt idx="140925">
                  <c:v>363.9921875</c:v>
                </c:pt>
                <c:pt idx="140926">
                  <c:v>363.99479166666669</c:v>
                </c:pt>
                <c:pt idx="140927">
                  <c:v>363.99739583333331</c:v>
                </c:pt>
                <c:pt idx="140928">
                  <c:v>364</c:v>
                </c:pt>
                <c:pt idx="140929">
                  <c:v>364.00260416666669</c:v>
                </c:pt>
                <c:pt idx="140930">
                  <c:v>364.00520833333331</c:v>
                </c:pt>
                <c:pt idx="140931">
                  <c:v>364.0078125</c:v>
                </c:pt>
                <c:pt idx="140932">
                  <c:v>364.01041666666669</c:v>
                </c:pt>
                <c:pt idx="140933">
                  <c:v>364.01302083333331</c:v>
                </c:pt>
                <c:pt idx="140934">
                  <c:v>364.015625</c:v>
                </c:pt>
                <c:pt idx="140935">
                  <c:v>364.01822916666669</c:v>
                </c:pt>
                <c:pt idx="140936">
                  <c:v>364.02083333333331</c:v>
                </c:pt>
                <c:pt idx="140937">
                  <c:v>364.0234375</c:v>
                </c:pt>
                <c:pt idx="140938">
                  <c:v>364.02604166666669</c:v>
                </c:pt>
                <c:pt idx="140939">
                  <c:v>364.02864583333331</c:v>
                </c:pt>
                <c:pt idx="140940">
                  <c:v>364.03125</c:v>
                </c:pt>
                <c:pt idx="140941">
                  <c:v>364.03385416666669</c:v>
                </c:pt>
                <c:pt idx="140942">
                  <c:v>364.03645833333331</c:v>
                </c:pt>
                <c:pt idx="140943">
                  <c:v>364.0390625</c:v>
                </c:pt>
                <c:pt idx="140944">
                  <c:v>364.04166666666669</c:v>
                </c:pt>
                <c:pt idx="140945">
                  <c:v>364.04427083333331</c:v>
                </c:pt>
                <c:pt idx="140946">
                  <c:v>364.046875</c:v>
                </c:pt>
                <c:pt idx="140947">
                  <c:v>364.04947916666669</c:v>
                </c:pt>
                <c:pt idx="140948">
                  <c:v>364.05208333333331</c:v>
                </c:pt>
                <c:pt idx="140949">
                  <c:v>364.0546875</c:v>
                </c:pt>
                <c:pt idx="140950">
                  <c:v>364.05729166666669</c:v>
                </c:pt>
                <c:pt idx="140951">
                  <c:v>364.05989583333331</c:v>
                </c:pt>
                <c:pt idx="140952">
                  <c:v>364.0625</c:v>
                </c:pt>
                <c:pt idx="140953">
                  <c:v>364.06510416666669</c:v>
                </c:pt>
                <c:pt idx="140954">
                  <c:v>364.06770833333331</c:v>
                </c:pt>
                <c:pt idx="140955">
                  <c:v>364.0703125</c:v>
                </c:pt>
                <c:pt idx="140956">
                  <c:v>364.07291666666669</c:v>
                </c:pt>
                <c:pt idx="140957">
                  <c:v>364.07552083333331</c:v>
                </c:pt>
                <c:pt idx="140958">
                  <c:v>364.078125</c:v>
                </c:pt>
                <c:pt idx="140959">
                  <c:v>364.08072916666669</c:v>
                </c:pt>
                <c:pt idx="140960">
                  <c:v>364.08333333333331</c:v>
                </c:pt>
                <c:pt idx="140961">
                  <c:v>364.0859375</c:v>
                </c:pt>
                <c:pt idx="140962">
                  <c:v>364.08854166666669</c:v>
                </c:pt>
                <c:pt idx="140963">
                  <c:v>364.09114583333331</c:v>
                </c:pt>
                <c:pt idx="140964">
                  <c:v>364.09375</c:v>
                </c:pt>
                <c:pt idx="140965">
                  <c:v>364.09635416666669</c:v>
                </c:pt>
                <c:pt idx="140966">
                  <c:v>364.09895833333331</c:v>
                </c:pt>
                <c:pt idx="140967">
                  <c:v>364.1015625</c:v>
                </c:pt>
                <c:pt idx="140968">
                  <c:v>364.10416666666669</c:v>
                </c:pt>
                <c:pt idx="140969">
                  <c:v>364.10677083333331</c:v>
                </c:pt>
                <c:pt idx="140970">
                  <c:v>364.109375</c:v>
                </c:pt>
                <c:pt idx="140971">
                  <c:v>364.11197916666669</c:v>
                </c:pt>
                <c:pt idx="140972">
                  <c:v>364.11458333333331</c:v>
                </c:pt>
                <c:pt idx="140973">
                  <c:v>364.1171875</c:v>
                </c:pt>
                <c:pt idx="140974">
                  <c:v>364.11979166666669</c:v>
                </c:pt>
                <c:pt idx="140975">
                  <c:v>364.12239583333331</c:v>
                </c:pt>
                <c:pt idx="140976">
                  <c:v>364.125</c:v>
                </c:pt>
                <c:pt idx="140977">
                  <c:v>364.12760416666669</c:v>
                </c:pt>
                <c:pt idx="140978">
                  <c:v>364.13020833333331</c:v>
                </c:pt>
                <c:pt idx="140979">
                  <c:v>364.1328125</c:v>
                </c:pt>
                <c:pt idx="140980">
                  <c:v>364.13541666666669</c:v>
                </c:pt>
                <c:pt idx="140981">
                  <c:v>364.13802083333331</c:v>
                </c:pt>
                <c:pt idx="140982">
                  <c:v>364.140625</c:v>
                </c:pt>
                <c:pt idx="140983">
                  <c:v>364.14322916666669</c:v>
                </c:pt>
                <c:pt idx="140984">
                  <c:v>364.14583333333331</c:v>
                </c:pt>
                <c:pt idx="140985">
                  <c:v>364.1484375</c:v>
                </c:pt>
                <c:pt idx="140986">
                  <c:v>364.15104166666669</c:v>
                </c:pt>
                <c:pt idx="140987">
                  <c:v>364.15364583333331</c:v>
                </c:pt>
                <c:pt idx="140988">
                  <c:v>364.15625</c:v>
                </c:pt>
                <c:pt idx="140989">
                  <c:v>364.15885416666669</c:v>
                </c:pt>
                <c:pt idx="140990">
                  <c:v>364.16145833333331</c:v>
                </c:pt>
                <c:pt idx="140991">
                  <c:v>364.1640625</c:v>
                </c:pt>
                <c:pt idx="140992">
                  <c:v>364.16666666666669</c:v>
                </c:pt>
                <c:pt idx="140993">
                  <c:v>364.16927083333331</c:v>
                </c:pt>
                <c:pt idx="140994">
                  <c:v>364.171875</c:v>
                </c:pt>
                <c:pt idx="140995">
                  <c:v>364.17447916666669</c:v>
                </c:pt>
                <c:pt idx="140996">
                  <c:v>364.17708333333331</c:v>
                </c:pt>
                <c:pt idx="140997">
                  <c:v>364.1796875</c:v>
                </c:pt>
                <c:pt idx="140998">
                  <c:v>364.18229166666669</c:v>
                </c:pt>
                <c:pt idx="140999">
                  <c:v>364.18489583333331</c:v>
                </c:pt>
                <c:pt idx="141000">
                  <c:v>364.1875</c:v>
                </c:pt>
                <c:pt idx="141001">
                  <c:v>364.19010416666669</c:v>
                </c:pt>
                <c:pt idx="141002">
                  <c:v>364.19270833333331</c:v>
                </c:pt>
                <c:pt idx="141003">
                  <c:v>364.1953125</c:v>
                </c:pt>
                <c:pt idx="141004">
                  <c:v>364.19791666666669</c:v>
                </c:pt>
                <c:pt idx="141005">
                  <c:v>364.20052083333331</c:v>
                </c:pt>
                <c:pt idx="141006">
                  <c:v>364.203125</c:v>
                </c:pt>
                <c:pt idx="141007">
                  <c:v>364.20572916666669</c:v>
                </c:pt>
                <c:pt idx="141008">
                  <c:v>364.20833333333331</c:v>
                </c:pt>
                <c:pt idx="141009">
                  <c:v>364.2109375</c:v>
                </c:pt>
                <c:pt idx="141010">
                  <c:v>364.21354166666669</c:v>
                </c:pt>
                <c:pt idx="141011">
                  <c:v>364.21614583333331</c:v>
                </c:pt>
                <c:pt idx="141012">
                  <c:v>364.21875</c:v>
                </c:pt>
                <c:pt idx="141013">
                  <c:v>364.22135416666669</c:v>
                </c:pt>
                <c:pt idx="141014">
                  <c:v>364.22395833333331</c:v>
                </c:pt>
                <c:pt idx="141015">
                  <c:v>364.2265625</c:v>
                </c:pt>
                <c:pt idx="141016">
                  <c:v>364.22916666666669</c:v>
                </c:pt>
                <c:pt idx="141017">
                  <c:v>364.23177083333331</c:v>
                </c:pt>
                <c:pt idx="141018">
                  <c:v>364.234375</c:v>
                </c:pt>
                <c:pt idx="141019">
                  <c:v>364.23697916666669</c:v>
                </c:pt>
                <c:pt idx="141020">
                  <c:v>364.23958333333331</c:v>
                </c:pt>
                <c:pt idx="141021">
                  <c:v>364.2421875</c:v>
                </c:pt>
                <c:pt idx="141022">
                  <c:v>364.24479166666669</c:v>
                </c:pt>
                <c:pt idx="141023">
                  <c:v>364.24739583333331</c:v>
                </c:pt>
                <c:pt idx="141024">
                  <c:v>364.25</c:v>
                </c:pt>
                <c:pt idx="141025">
                  <c:v>364.25260416666669</c:v>
                </c:pt>
                <c:pt idx="141026">
                  <c:v>364.25520833333331</c:v>
                </c:pt>
                <c:pt idx="141027">
                  <c:v>364.2578125</c:v>
                </c:pt>
                <c:pt idx="141028">
                  <c:v>364.26041666666669</c:v>
                </c:pt>
                <c:pt idx="141029">
                  <c:v>364.26302083333331</c:v>
                </c:pt>
                <c:pt idx="141030">
                  <c:v>364.265625</c:v>
                </c:pt>
                <c:pt idx="141031">
                  <c:v>364.26822916666669</c:v>
                </c:pt>
                <c:pt idx="141032">
                  <c:v>364.27083333333331</c:v>
                </c:pt>
                <c:pt idx="141033">
                  <c:v>364.2734375</c:v>
                </c:pt>
                <c:pt idx="141034">
                  <c:v>364.27604166666669</c:v>
                </c:pt>
                <c:pt idx="141035">
                  <c:v>364.27864583333331</c:v>
                </c:pt>
                <c:pt idx="141036">
                  <c:v>364.28125</c:v>
                </c:pt>
                <c:pt idx="141037">
                  <c:v>364.28385416666669</c:v>
                </c:pt>
                <c:pt idx="141038">
                  <c:v>364.28645833333331</c:v>
                </c:pt>
                <c:pt idx="141039">
                  <c:v>364.2890625</c:v>
                </c:pt>
                <c:pt idx="141040">
                  <c:v>364.29166666666669</c:v>
                </c:pt>
                <c:pt idx="141041">
                  <c:v>364.29427083333331</c:v>
                </c:pt>
                <c:pt idx="141042">
                  <c:v>364.296875</c:v>
                </c:pt>
                <c:pt idx="141043">
                  <c:v>364.29947916666669</c:v>
                </c:pt>
                <c:pt idx="141044">
                  <c:v>364.30208333333331</c:v>
                </c:pt>
                <c:pt idx="141045">
                  <c:v>364.3046875</c:v>
                </c:pt>
                <c:pt idx="141046">
                  <c:v>364.30729166666669</c:v>
                </c:pt>
                <c:pt idx="141047">
                  <c:v>364.30989583333331</c:v>
                </c:pt>
                <c:pt idx="141048">
                  <c:v>364.3125</c:v>
                </c:pt>
                <c:pt idx="141049">
                  <c:v>364.31510416666669</c:v>
                </c:pt>
                <c:pt idx="141050">
                  <c:v>364.31770833333331</c:v>
                </c:pt>
                <c:pt idx="141051">
                  <c:v>364.3203125</c:v>
                </c:pt>
                <c:pt idx="141052">
                  <c:v>364.32291666666669</c:v>
                </c:pt>
                <c:pt idx="141053">
                  <c:v>364.32552083333331</c:v>
                </c:pt>
                <c:pt idx="141054">
                  <c:v>364.328125</c:v>
                </c:pt>
                <c:pt idx="141055">
                  <c:v>364.33072916666669</c:v>
                </c:pt>
                <c:pt idx="141056">
                  <c:v>364.33333333333331</c:v>
                </c:pt>
                <c:pt idx="141057">
                  <c:v>364.3359375</c:v>
                </c:pt>
                <c:pt idx="141058">
                  <c:v>364.33854166666669</c:v>
                </c:pt>
                <c:pt idx="141059">
                  <c:v>364.34114583333331</c:v>
                </c:pt>
                <c:pt idx="141060">
                  <c:v>364.34375</c:v>
                </c:pt>
                <c:pt idx="141061">
                  <c:v>364.34635416666669</c:v>
                </c:pt>
                <c:pt idx="141062">
                  <c:v>364.34895833333331</c:v>
                </c:pt>
                <c:pt idx="141063">
                  <c:v>364.3515625</c:v>
                </c:pt>
                <c:pt idx="141064">
                  <c:v>364.35416666666669</c:v>
                </c:pt>
                <c:pt idx="141065">
                  <c:v>364.35677083333331</c:v>
                </c:pt>
                <c:pt idx="141066">
                  <c:v>364.359375</c:v>
                </c:pt>
                <c:pt idx="141067">
                  <c:v>364.36197916666669</c:v>
                </c:pt>
                <c:pt idx="141068">
                  <c:v>364.36458333333331</c:v>
                </c:pt>
                <c:pt idx="141069">
                  <c:v>364.3671875</c:v>
                </c:pt>
                <c:pt idx="141070">
                  <c:v>364.36979166666669</c:v>
                </c:pt>
                <c:pt idx="141071">
                  <c:v>364.37239583333331</c:v>
                </c:pt>
                <c:pt idx="141072">
                  <c:v>364.375</c:v>
                </c:pt>
                <c:pt idx="141073">
                  <c:v>364.37760416666669</c:v>
                </c:pt>
                <c:pt idx="141074">
                  <c:v>364.38020833333331</c:v>
                </c:pt>
                <c:pt idx="141075">
                  <c:v>364.3828125</c:v>
                </c:pt>
                <c:pt idx="141076">
                  <c:v>364.38541666666669</c:v>
                </c:pt>
                <c:pt idx="141077">
                  <c:v>364.38802083333331</c:v>
                </c:pt>
                <c:pt idx="141078">
                  <c:v>364.390625</c:v>
                </c:pt>
                <c:pt idx="141079">
                  <c:v>364.39322916666669</c:v>
                </c:pt>
                <c:pt idx="141080">
                  <c:v>364.39583333333331</c:v>
                </c:pt>
                <c:pt idx="141081">
                  <c:v>364.3984375</c:v>
                </c:pt>
                <c:pt idx="141082">
                  <c:v>364.40104166666669</c:v>
                </c:pt>
                <c:pt idx="141083">
                  <c:v>364.40364583333331</c:v>
                </c:pt>
                <c:pt idx="141084">
                  <c:v>364.40625</c:v>
                </c:pt>
                <c:pt idx="141085">
                  <c:v>364.40885416666669</c:v>
                </c:pt>
                <c:pt idx="141086">
                  <c:v>364.41145833333331</c:v>
                </c:pt>
                <c:pt idx="141087">
                  <c:v>364.4140625</c:v>
                </c:pt>
                <c:pt idx="141088">
                  <c:v>364.41666666666669</c:v>
                </c:pt>
                <c:pt idx="141089">
                  <c:v>364.41927083333331</c:v>
                </c:pt>
                <c:pt idx="141090">
                  <c:v>364.421875</c:v>
                </c:pt>
                <c:pt idx="141091">
                  <c:v>364.42447916666669</c:v>
                </c:pt>
                <c:pt idx="141092">
                  <c:v>364.42708333333331</c:v>
                </c:pt>
                <c:pt idx="141093">
                  <c:v>364.4296875</c:v>
                </c:pt>
                <c:pt idx="141094">
                  <c:v>364.43229166666669</c:v>
                </c:pt>
                <c:pt idx="141095">
                  <c:v>364.43489583333331</c:v>
                </c:pt>
                <c:pt idx="141096">
                  <c:v>364.4375</c:v>
                </c:pt>
                <c:pt idx="141097">
                  <c:v>364.44010416666669</c:v>
                </c:pt>
                <c:pt idx="141098">
                  <c:v>364.44270833333331</c:v>
                </c:pt>
                <c:pt idx="141099">
                  <c:v>364.4453125</c:v>
                </c:pt>
                <c:pt idx="141100">
                  <c:v>364.44791666666669</c:v>
                </c:pt>
                <c:pt idx="141101">
                  <c:v>364.45052083333331</c:v>
                </c:pt>
                <c:pt idx="141102">
                  <c:v>364.453125</c:v>
                </c:pt>
                <c:pt idx="141103">
                  <c:v>364.45572916666669</c:v>
                </c:pt>
                <c:pt idx="141104">
                  <c:v>364.45833333333331</c:v>
                </c:pt>
                <c:pt idx="141105">
                  <c:v>364.4609375</c:v>
                </c:pt>
                <c:pt idx="141106">
                  <c:v>364.46354166666669</c:v>
                </c:pt>
                <c:pt idx="141107">
                  <c:v>364.46614583333331</c:v>
                </c:pt>
                <c:pt idx="141108">
                  <c:v>364.46875</c:v>
                </c:pt>
                <c:pt idx="141109">
                  <c:v>364.47135416666669</c:v>
                </c:pt>
                <c:pt idx="141110">
                  <c:v>364.47395833333331</c:v>
                </c:pt>
                <c:pt idx="141111">
                  <c:v>364.4765625</c:v>
                </c:pt>
                <c:pt idx="141112">
                  <c:v>364.47916666666669</c:v>
                </c:pt>
                <c:pt idx="141113">
                  <c:v>364.48177083333331</c:v>
                </c:pt>
                <c:pt idx="141114">
                  <c:v>364.484375</c:v>
                </c:pt>
                <c:pt idx="141115">
                  <c:v>364.48697916666669</c:v>
                </c:pt>
                <c:pt idx="141116">
                  <c:v>364.48958333333331</c:v>
                </c:pt>
                <c:pt idx="141117">
                  <c:v>364.4921875</c:v>
                </c:pt>
                <c:pt idx="141118">
                  <c:v>364.49479166666669</c:v>
                </c:pt>
                <c:pt idx="141119">
                  <c:v>364.49739583333331</c:v>
                </c:pt>
                <c:pt idx="141120">
                  <c:v>364.5</c:v>
                </c:pt>
                <c:pt idx="141121">
                  <c:v>364.50260416666669</c:v>
                </c:pt>
                <c:pt idx="141122">
                  <c:v>364.50520833333331</c:v>
                </c:pt>
                <c:pt idx="141123">
                  <c:v>364.5078125</c:v>
                </c:pt>
                <c:pt idx="141124">
                  <c:v>364.51041666666669</c:v>
                </c:pt>
                <c:pt idx="141125">
                  <c:v>364.51302083333331</c:v>
                </c:pt>
                <c:pt idx="141126">
                  <c:v>364.515625</c:v>
                </c:pt>
                <c:pt idx="141127">
                  <c:v>364.51822916666669</c:v>
                </c:pt>
                <c:pt idx="141128">
                  <c:v>364.52083333333331</c:v>
                </c:pt>
                <c:pt idx="141129">
                  <c:v>364.5234375</c:v>
                </c:pt>
                <c:pt idx="141130">
                  <c:v>364.52604166666669</c:v>
                </c:pt>
                <c:pt idx="141131">
                  <c:v>364.52864583333331</c:v>
                </c:pt>
                <c:pt idx="141132">
                  <c:v>364.53125</c:v>
                </c:pt>
                <c:pt idx="141133">
                  <c:v>364.53385416666669</c:v>
                </c:pt>
                <c:pt idx="141134">
                  <c:v>364.53645833333331</c:v>
                </c:pt>
                <c:pt idx="141135">
                  <c:v>364.5390625</c:v>
                </c:pt>
                <c:pt idx="141136">
                  <c:v>364.54166666666669</c:v>
                </c:pt>
                <c:pt idx="141137">
                  <c:v>364.54427083333331</c:v>
                </c:pt>
                <c:pt idx="141138">
                  <c:v>364.546875</c:v>
                </c:pt>
                <c:pt idx="141139">
                  <c:v>364.54947916666669</c:v>
                </c:pt>
                <c:pt idx="141140">
                  <c:v>364.55208333333331</c:v>
                </c:pt>
                <c:pt idx="141141">
                  <c:v>364.5546875</c:v>
                </c:pt>
                <c:pt idx="141142">
                  <c:v>364.55729166666669</c:v>
                </c:pt>
                <c:pt idx="141143">
                  <c:v>364.55989583333331</c:v>
                </c:pt>
                <c:pt idx="141144">
                  <c:v>364.5625</c:v>
                </c:pt>
                <c:pt idx="141145">
                  <c:v>364.56510416666669</c:v>
                </c:pt>
                <c:pt idx="141146">
                  <c:v>364.56770833333331</c:v>
                </c:pt>
                <c:pt idx="141147">
                  <c:v>364.5703125</c:v>
                </c:pt>
                <c:pt idx="141148">
                  <c:v>364.57291666666669</c:v>
                </c:pt>
                <c:pt idx="141149">
                  <c:v>364.57552083333331</c:v>
                </c:pt>
                <c:pt idx="141150">
                  <c:v>364.578125</c:v>
                </c:pt>
                <c:pt idx="141151">
                  <c:v>364.58072916666669</c:v>
                </c:pt>
                <c:pt idx="141152">
                  <c:v>364.58333333333331</c:v>
                </c:pt>
                <c:pt idx="141153">
                  <c:v>364.5859375</c:v>
                </c:pt>
                <c:pt idx="141154">
                  <c:v>364.58854166666669</c:v>
                </c:pt>
                <c:pt idx="141155">
                  <c:v>364.59114583333331</c:v>
                </c:pt>
                <c:pt idx="141156">
                  <c:v>364.59375</c:v>
                </c:pt>
                <c:pt idx="141157">
                  <c:v>364.59635416666669</c:v>
                </c:pt>
                <c:pt idx="141158">
                  <c:v>364.59895833333331</c:v>
                </c:pt>
                <c:pt idx="141159">
                  <c:v>364.6015625</c:v>
                </c:pt>
                <c:pt idx="141160">
                  <c:v>364.60416666666669</c:v>
                </c:pt>
                <c:pt idx="141161">
                  <c:v>364.60677083333331</c:v>
                </c:pt>
                <c:pt idx="141162">
                  <c:v>364.609375</c:v>
                </c:pt>
                <c:pt idx="141163">
                  <c:v>364.61197916666669</c:v>
                </c:pt>
                <c:pt idx="141164">
                  <c:v>364.61458333333331</c:v>
                </c:pt>
                <c:pt idx="141165">
                  <c:v>364.6171875</c:v>
                </c:pt>
                <c:pt idx="141166">
                  <c:v>364.61979166666669</c:v>
                </c:pt>
                <c:pt idx="141167">
                  <c:v>364.62239583333331</c:v>
                </c:pt>
                <c:pt idx="141168">
                  <c:v>364.625</c:v>
                </c:pt>
                <c:pt idx="141169">
                  <c:v>364.62760416666669</c:v>
                </c:pt>
                <c:pt idx="141170">
                  <c:v>364.63020833333331</c:v>
                </c:pt>
                <c:pt idx="141171">
                  <c:v>364.6328125</c:v>
                </c:pt>
                <c:pt idx="141172">
                  <c:v>364.63541666666669</c:v>
                </c:pt>
                <c:pt idx="141173">
                  <c:v>364.63802083333331</c:v>
                </c:pt>
                <c:pt idx="141174">
                  <c:v>364.640625</c:v>
                </c:pt>
                <c:pt idx="141175">
                  <c:v>364.64322916666669</c:v>
                </c:pt>
                <c:pt idx="141176">
                  <c:v>364.64583333333331</c:v>
                </c:pt>
                <c:pt idx="141177">
                  <c:v>364.6484375</c:v>
                </c:pt>
                <c:pt idx="141178">
                  <c:v>364.65104166666669</c:v>
                </c:pt>
                <c:pt idx="141179">
                  <c:v>364.65364583333331</c:v>
                </c:pt>
                <c:pt idx="141180">
                  <c:v>364.65625</c:v>
                </c:pt>
                <c:pt idx="141181">
                  <c:v>364.65885416666669</c:v>
                </c:pt>
                <c:pt idx="141182">
                  <c:v>364.66145833333331</c:v>
                </c:pt>
                <c:pt idx="141183">
                  <c:v>364.6640625</c:v>
                </c:pt>
                <c:pt idx="141184">
                  <c:v>364.66666666666669</c:v>
                </c:pt>
                <c:pt idx="141185">
                  <c:v>364.66927083333331</c:v>
                </c:pt>
                <c:pt idx="141186">
                  <c:v>364.671875</c:v>
                </c:pt>
                <c:pt idx="141187">
                  <c:v>364.67447916666669</c:v>
                </c:pt>
                <c:pt idx="141188">
                  <c:v>364.67708333333331</c:v>
                </c:pt>
                <c:pt idx="141189">
                  <c:v>364.6796875</c:v>
                </c:pt>
                <c:pt idx="141190">
                  <c:v>364.68229166666669</c:v>
                </c:pt>
                <c:pt idx="141191">
                  <c:v>364.68489583333331</c:v>
                </c:pt>
                <c:pt idx="141192">
                  <c:v>364.6875</c:v>
                </c:pt>
                <c:pt idx="141193">
                  <c:v>364.69010416666669</c:v>
                </c:pt>
                <c:pt idx="141194">
                  <c:v>364.69270833333331</c:v>
                </c:pt>
                <c:pt idx="141195">
                  <c:v>364.6953125</c:v>
                </c:pt>
                <c:pt idx="141196">
                  <c:v>364.69791666666669</c:v>
                </c:pt>
                <c:pt idx="141197">
                  <c:v>364.70052083333331</c:v>
                </c:pt>
                <c:pt idx="141198">
                  <c:v>364.703125</c:v>
                </c:pt>
                <c:pt idx="141199">
                  <c:v>364.70572916666669</c:v>
                </c:pt>
                <c:pt idx="141200">
                  <c:v>364.70833333333331</c:v>
                </c:pt>
                <c:pt idx="141201">
                  <c:v>364.7109375</c:v>
                </c:pt>
                <c:pt idx="141202">
                  <c:v>364.71354166666669</c:v>
                </c:pt>
                <c:pt idx="141203">
                  <c:v>364.71614583333331</c:v>
                </c:pt>
                <c:pt idx="141204">
                  <c:v>364.71875</c:v>
                </c:pt>
                <c:pt idx="141205">
                  <c:v>364.72135416666669</c:v>
                </c:pt>
                <c:pt idx="141206">
                  <c:v>364.72395833333331</c:v>
                </c:pt>
                <c:pt idx="141207">
                  <c:v>364.7265625</c:v>
                </c:pt>
                <c:pt idx="141208">
                  <c:v>364.72916666666669</c:v>
                </c:pt>
                <c:pt idx="141209">
                  <c:v>364.73177083333331</c:v>
                </c:pt>
                <c:pt idx="141210">
                  <c:v>364.734375</c:v>
                </c:pt>
                <c:pt idx="141211">
                  <c:v>364.73697916666669</c:v>
                </c:pt>
                <c:pt idx="141212">
                  <c:v>364.73958333333331</c:v>
                </c:pt>
                <c:pt idx="141213">
                  <c:v>364.7421875</c:v>
                </c:pt>
                <c:pt idx="141214">
                  <c:v>364.74479166666669</c:v>
                </c:pt>
                <c:pt idx="141215">
                  <c:v>364.74739583333331</c:v>
                </c:pt>
                <c:pt idx="141216">
                  <c:v>364.75</c:v>
                </c:pt>
                <c:pt idx="141217">
                  <c:v>364.75260416666669</c:v>
                </c:pt>
                <c:pt idx="141218">
                  <c:v>364.75520833333331</c:v>
                </c:pt>
                <c:pt idx="141219">
                  <c:v>364.7578125</c:v>
                </c:pt>
                <c:pt idx="141220">
                  <c:v>364.76041666666669</c:v>
                </c:pt>
                <c:pt idx="141221">
                  <c:v>364.76302083333331</c:v>
                </c:pt>
                <c:pt idx="141222">
                  <c:v>364.765625</c:v>
                </c:pt>
                <c:pt idx="141223">
                  <c:v>364.76822916666669</c:v>
                </c:pt>
                <c:pt idx="141224">
                  <c:v>364.77083333333331</c:v>
                </c:pt>
                <c:pt idx="141225">
                  <c:v>364.7734375</c:v>
                </c:pt>
                <c:pt idx="141226">
                  <c:v>364.77604166666669</c:v>
                </c:pt>
                <c:pt idx="141227">
                  <c:v>364.77864583333331</c:v>
                </c:pt>
                <c:pt idx="141228">
                  <c:v>364.78125</c:v>
                </c:pt>
                <c:pt idx="141229">
                  <c:v>364.78385416666669</c:v>
                </c:pt>
                <c:pt idx="141230">
                  <c:v>364.78645833333331</c:v>
                </c:pt>
                <c:pt idx="141231">
                  <c:v>364.7890625</c:v>
                </c:pt>
                <c:pt idx="141232">
                  <c:v>364.79166666666669</c:v>
                </c:pt>
                <c:pt idx="141233">
                  <c:v>364.79427083333331</c:v>
                </c:pt>
                <c:pt idx="141234">
                  <c:v>364.796875</c:v>
                </c:pt>
                <c:pt idx="141235">
                  <c:v>364.79947916666669</c:v>
                </c:pt>
                <c:pt idx="141236">
                  <c:v>364.80208333333331</c:v>
                </c:pt>
                <c:pt idx="141237">
                  <c:v>364.8046875</c:v>
                </c:pt>
                <c:pt idx="141238">
                  <c:v>364.80729166666669</c:v>
                </c:pt>
                <c:pt idx="141239">
                  <c:v>364.80989583333331</c:v>
                </c:pt>
                <c:pt idx="141240">
                  <c:v>364.8125</c:v>
                </c:pt>
                <c:pt idx="141241">
                  <c:v>364.81510416666669</c:v>
                </c:pt>
                <c:pt idx="141242">
                  <c:v>364.81770833333331</c:v>
                </c:pt>
                <c:pt idx="141243">
                  <c:v>364.8203125</c:v>
                </c:pt>
                <c:pt idx="141244">
                  <c:v>364.82291666666669</c:v>
                </c:pt>
                <c:pt idx="141245">
                  <c:v>364.82552083333331</c:v>
                </c:pt>
                <c:pt idx="141246">
                  <c:v>364.828125</c:v>
                </c:pt>
                <c:pt idx="141247">
                  <c:v>364.83072916666669</c:v>
                </c:pt>
                <c:pt idx="141248">
                  <c:v>364.83333333333331</c:v>
                </c:pt>
                <c:pt idx="141249">
                  <c:v>364.8359375</c:v>
                </c:pt>
                <c:pt idx="141250">
                  <c:v>364.83854166666669</c:v>
                </c:pt>
                <c:pt idx="141251">
                  <c:v>364.84114583333331</c:v>
                </c:pt>
                <c:pt idx="141252">
                  <c:v>364.84375</c:v>
                </c:pt>
                <c:pt idx="141253">
                  <c:v>364.84635416666669</c:v>
                </c:pt>
                <c:pt idx="141254">
                  <c:v>364.84895833333331</c:v>
                </c:pt>
                <c:pt idx="141255">
                  <c:v>364.8515625</c:v>
                </c:pt>
                <c:pt idx="141256">
                  <c:v>364.85416666666669</c:v>
                </c:pt>
                <c:pt idx="141257">
                  <c:v>364.85677083333331</c:v>
                </c:pt>
                <c:pt idx="141258">
                  <c:v>364.859375</c:v>
                </c:pt>
                <c:pt idx="141259">
                  <c:v>364.86197916666669</c:v>
                </c:pt>
                <c:pt idx="141260">
                  <c:v>364.86458333333331</c:v>
                </c:pt>
                <c:pt idx="141261">
                  <c:v>364.8671875</c:v>
                </c:pt>
                <c:pt idx="141262">
                  <c:v>364.86979166666669</c:v>
                </c:pt>
                <c:pt idx="141263">
                  <c:v>364.87239583333331</c:v>
                </c:pt>
                <c:pt idx="141264">
                  <c:v>364.875</c:v>
                </c:pt>
                <c:pt idx="141265">
                  <c:v>364.87760416666669</c:v>
                </c:pt>
                <c:pt idx="141266">
                  <c:v>364.88020833333331</c:v>
                </c:pt>
                <c:pt idx="141267">
                  <c:v>364.8828125</c:v>
                </c:pt>
                <c:pt idx="141268">
                  <c:v>364.88541666666669</c:v>
                </c:pt>
                <c:pt idx="141269">
                  <c:v>364.88802083333331</c:v>
                </c:pt>
                <c:pt idx="141270">
                  <c:v>364.890625</c:v>
                </c:pt>
                <c:pt idx="141271">
                  <c:v>364.89322916666669</c:v>
                </c:pt>
                <c:pt idx="141272">
                  <c:v>364.89583333333331</c:v>
                </c:pt>
                <c:pt idx="141273">
                  <c:v>364.8984375</c:v>
                </c:pt>
                <c:pt idx="141274">
                  <c:v>364.90104166666669</c:v>
                </c:pt>
                <c:pt idx="141275">
                  <c:v>364.90364583333331</c:v>
                </c:pt>
                <c:pt idx="141276">
                  <c:v>364.90625</c:v>
                </c:pt>
                <c:pt idx="141277">
                  <c:v>364.90885416666669</c:v>
                </c:pt>
                <c:pt idx="141278">
                  <c:v>364.91145833333331</c:v>
                </c:pt>
                <c:pt idx="141279">
                  <c:v>364.9140625</c:v>
                </c:pt>
                <c:pt idx="141280">
                  <c:v>364.91666666666669</c:v>
                </c:pt>
                <c:pt idx="141281">
                  <c:v>364.91927083333331</c:v>
                </c:pt>
                <c:pt idx="141282">
                  <c:v>364.921875</c:v>
                </c:pt>
                <c:pt idx="141283">
                  <c:v>364.92447916666669</c:v>
                </c:pt>
                <c:pt idx="141284">
                  <c:v>364.92708333333331</c:v>
                </c:pt>
                <c:pt idx="141285">
                  <c:v>364.9296875</c:v>
                </c:pt>
                <c:pt idx="141286">
                  <c:v>364.93229166666669</c:v>
                </c:pt>
                <c:pt idx="141287">
                  <c:v>364.93489583333331</c:v>
                </c:pt>
                <c:pt idx="141288">
                  <c:v>364.9375</c:v>
                </c:pt>
                <c:pt idx="141289">
                  <c:v>364.94010416666669</c:v>
                </c:pt>
                <c:pt idx="141290">
                  <c:v>364.94270833333331</c:v>
                </c:pt>
                <c:pt idx="141291">
                  <c:v>364.9453125</c:v>
                </c:pt>
                <c:pt idx="141292">
                  <c:v>364.94791666666669</c:v>
                </c:pt>
                <c:pt idx="141293">
                  <c:v>364.95052083333331</c:v>
                </c:pt>
                <c:pt idx="141294">
                  <c:v>364.953125</c:v>
                </c:pt>
                <c:pt idx="141295">
                  <c:v>364.95572916666669</c:v>
                </c:pt>
                <c:pt idx="141296">
                  <c:v>364.95833333333331</c:v>
                </c:pt>
                <c:pt idx="141297">
                  <c:v>364.9609375</c:v>
                </c:pt>
                <c:pt idx="141298">
                  <c:v>364.96354166666669</c:v>
                </c:pt>
                <c:pt idx="141299">
                  <c:v>364.96614583333331</c:v>
                </c:pt>
                <c:pt idx="141300">
                  <c:v>364.96875</c:v>
                </c:pt>
                <c:pt idx="141301">
                  <c:v>364.97135416666669</c:v>
                </c:pt>
                <c:pt idx="141302">
                  <c:v>364.97395833333331</c:v>
                </c:pt>
                <c:pt idx="141303">
                  <c:v>364.9765625</c:v>
                </c:pt>
                <c:pt idx="141304">
                  <c:v>364.97916666666669</c:v>
                </c:pt>
                <c:pt idx="141305">
                  <c:v>364.98177083333331</c:v>
                </c:pt>
                <c:pt idx="141306">
                  <c:v>364.984375</c:v>
                </c:pt>
                <c:pt idx="141307">
                  <c:v>364.98697916666669</c:v>
                </c:pt>
                <c:pt idx="141308">
                  <c:v>364.98958333333331</c:v>
                </c:pt>
                <c:pt idx="141309">
                  <c:v>364.9921875</c:v>
                </c:pt>
                <c:pt idx="141310">
                  <c:v>364.99479166666669</c:v>
                </c:pt>
                <c:pt idx="141311">
                  <c:v>364.99739583333331</c:v>
                </c:pt>
                <c:pt idx="141312">
                  <c:v>365</c:v>
                </c:pt>
                <c:pt idx="141313">
                  <c:v>365.00260416666669</c:v>
                </c:pt>
                <c:pt idx="141314">
                  <c:v>365.00520833333331</c:v>
                </c:pt>
                <c:pt idx="141315">
                  <c:v>365.0078125</c:v>
                </c:pt>
                <c:pt idx="141316">
                  <c:v>365.01041666666669</c:v>
                </c:pt>
                <c:pt idx="141317">
                  <c:v>365.01302083333331</c:v>
                </c:pt>
                <c:pt idx="141318">
                  <c:v>365.015625</c:v>
                </c:pt>
                <c:pt idx="141319">
                  <c:v>365.01822916666669</c:v>
                </c:pt>
                <c:pt idx="141320">
                  <c:v>365.02083333333331</c:v>
                </c:pt>
                <c:pt idx="141321">
                  <c:v>365.0234375</c:v>
                </c:pt>
                <c:pt idx="141322">
                  <c:v>365.02604166666669</c:v>
                </c:pt>
                <c:pt idx="141323">
                  <c:v>365.02864583333331</c:v>
                </c:pt>
                <c:pt idx="141324">
                  <c:v>365.03125</c:v>
                </c:pt>
                <c:pt idx="141325">
                  <c:v>365.03385416666669</c:v>
                </c:pt>
                <c:pt idx="141326">
                  <c:v>365.03645833333331</c:v>
                </c:pt>
                <c:pt idx="141327">
                  <c:v>365.0390625</c:v>
                </c:pt>
                <c:pt idx="141328">
                  <c:v>365.04166666666669</c:v>
                </c:pt>
                <c:pt idx="141329">
                  <c:v>365.04427083333331</c:v>
                </c:pt>
                <c:pt idx="141330">
                  <c:v>365.046875</c:v>
                </c:pt>
                <c:pt idx="141331">
                  <c:v>365.04947916666669</c:v>
                </c:pt>
                <c:pt idx="141332">
                  <c:v>365.05208333333331</c:v>
                </c:pt>
                <c:pt idx="141333">
                  <c:v>365.0546875</c:v>
                </c:pt>
                <c:pt idx="141334">
                  <c:v>365.05729166666669</c:v>
                </c:pt>
                <c:pt idx="141335">
                  <c:v>365.05989583333331</c:v>
                </c:pt>
                <c:pt idx="141336">
                  <c:v>365.0625</c:v>
                </c:pt>
                <c:pt idx="141337">
                  <c:v>365.06510416666669</c:v>
                </c:pt>
                <c:pt idx="141338">
                  <c:v>365.06770833333331</c:v>
                </c:pt>
                <c:pt idx="141339">
                  <c:v>365.0703125</c:v>
                </c:pt>
                <c:pt idx="141340">
                  <c:v>365.07291666666669</c:v>
                </c:pt>
                <c:pt idx="141341">
                  <c:v>365.07552083333331</c:v>
                </c:pt>
                <c:pt idx="141342">
                  <c:v>365.078125</c:v>
                </c:pt>
                <c:pt idx="141343">
                  <c:v>365.08072916666669</c:v>
                </c:pt>
                <c:pt idx="141344">
                  <c:v>365.08333333333331</c:v>
                </c:pt>
                <c:pt idx="141345">
                  <c:v>365.0859375</c:v>
                </c:pt>
                <c:pt idx="141346">
                  <c:v>365.08854166666669</c:v>
                </c:pt>
                <c:pt idx="141347">
                  <c:v>365.09114583333331</c:v>
                </c:pt>
                <c:pt idx="141348">
                  <c:v>365.09375</c:v>
                </c:pt>
                <c:pt idx="141349">
                  <c:v>365.09635416666669</c:v>
                </c:pt>
                <c:pt idx="141350">
                  <c:v>365.09895833333331</c:v>
                </c:pt>
                <c:pt idx="141351">
                  <c:v>365.1015625</c:v>
                </c:pt>
                <c:pt idx="141352">
                  <c:v>365.10416666666669</c:v>
                </c:pt>
                <c:pt idx="141353">
                  <c:v>365.10677083333331</c:v>
                </c:pt>
                <c:pt idx="141354">
                  <c:v>365.109375</c:v>
                </c:pt>
                <c:pt idx="141355">
                  <c:v>365.11197916666669</c:v>
                </c:pt>
                <c:pt idx="141356">
                  <c:v>365.11458333333331</c:v>
                </c:pt>
                <c:pt idx="141357">
                  <c:v>365.1171875</c:v>
                </c:pt>
                <c:pt idx="141358">
                  <c:v>365.11979166666669</c:v>
                </c:pt>
                <c:pt idx="141359">
                  <c:v>365.12239583333331</c:v>
                </c:pt>
                <c:pt idx="141360">
                  <c:v>365.125</c:v>
                </c:pt>
                <c:pt idx="141361">
                  <c:v>365.12760416666669</c:v>
                </c:pt>
                <c:pt idx="141362">
                  <c:v>365.13020833333331</c:v>
                </c:pt>
                <c:pt idx="141363">
                  <c:v>365.1328125</c:v>
                </c:pt>
                <c:pt idx="141364">
                  <c:v>365.13541666666669</c:v>
                </c:pt>
                <c:pt idx="141365">
                  <c:v>365.13802083333331</c:v>
                </c:pt>
                <c:pt idx="141366">
                  <c:v>365.140625</c:v>
                </c:pt>
                <c:pt idx="141367">
                  <c:v>365.14322916666669</c:v>
                </c:pt>
                <c:pt idx="141368">
                  <c:v>365.14583333333331</c:v>
                </c:pt>
                <c:pt idx="141369">
                  <c:v>365.1484375</c:v>
                </c:pt>
                <c:pt idx="141370">
                  <c:v>365.15104166666669</c:v>
                </c:pt>
                <c:pt idx="141371">
                  <c:v>365.15364583333331</c:v>
                </c:pt>
                <c:pt idx="141372">
                  <c:v>365.15625</c:v>
                </c:pt>
                <c:pt idx="141373">
                  <c:v>365.15885416666669</c:v>
                </c:pt>
                <c:pt idx="141374">
                  <c:v>365.16145833333331</c:v>
                </c:pt>
                <c:pt idx="141375">
                  <c:v>365.1640625</c:v>
                </c:pt>
                <c:pt idx="141376">
                  <c:v>365.16666666666669</c:v>
                </c:pt>
                <c:pt idx="141377">
                  <c:v>365.16927083333331</c:v>
                </c:pt>
                <c:pt idx="141378">
                  <c:v>365.171875</c:v>
                </c:pt>
                <c:pt idx="141379">
                  <c:v>365.17447916666669</c:v>
                </c:pt>
                <c:pt idx="141380">
                  <c:v>365.17708333333331</c:v>
                </c:pt>
                <c:pt idx="141381">
                  <c:v>365.1796875</c:v>
                </c:pt>
                <c:pt idx="141382">
                  <c:v>365.18229166666669</c:v>
                </c:pt>
                <c:pt idx="141383">
                  <c:v>365.18489583333331</c:v>
                </c:pt>
                <c:pt idx="141384">
                  <c:v>365.1875</c:v>
                </c:pt>
                <c:pt idx="141385">
                  <c:v>365.19010416666669</c:v>
                </c:pt>
                <c:pt idx="141386">
                  <c:v>365.19270833333331</c:v>
                </c:pt>
                <c:pt idx="141387">
                  <c:v>365.1953125</c:v>
                </c:pt>
                <c:pt idx="141388">
                  <c:v>365.19791666666669</c:v>
                </c:pt>
                <c:pt idx="141389">
                  <c:v>365.20052083333331</c:v>
                </c:pt>
                <c:pt idx="141390">
                  <c:v>365.203125</c:v>
                </c:pt>
                <c:pt idx="141391">
                  <c:v>365.20572916666669</c:v>
                </c:pt>
                <c:pt idx="141392">
                  <c:v>365.20833333333331</c:v>
                </c:pt>
                <c:pt idx="141393">
                  <c:v>365.2109375</c:v>
                </c:pt>
                <c:pt idx="141394">
                  <c:v>365.21354166666669</c:v>
                </c:pt>
                <c:pt idx="141395">
                  <c:v>365.21614583333331</c:v>
                </c:pt>
                <c:pt idx="141396">
                  <c:v>365.21875</c:v>
                </c:pt>
                <c:pt idx="141397">
                  <c:v>365.22135416666669</c:v>
                </c:pt>
                <c:pt idx="141398">
                  <c:v>365.22395833333331</c:v>
                </c:pt>
                <c:pt idx="141399">
                  <c:v>365.2265625</c:v>
                </c:pt>
                <c:pt idx="141400">
                  <c:v>365.22916666666669</c:v>
                </c:pt>
                <c:pt idx="141401">
                  <c:v>365.23177083333331</c:v>
                </c:pt>
                <c:pt idx="141402">
                  <c:v>365.234375</c:v>
                </c:pt>
                <c:pt idx="141403">
                  <c:v>365.23697916666669</c:v>
                </c:pt>
                <c:pt idx="141404">
                  <c:v>365.23958333333331</c:v>
                </c:pt>
                <c:pt idx="141405">
                  <c:v>365.2421875</c:v>
                </c:pt>
                <c:pt idx="141406">
                  <c:v>365.24479166666669</c:v>
                </c:pt>
                <c:pt idx="141407">
                  <c:v>365.24739583333331</c:v>
                </c:pt>
                <c:pt idx="141408">
                  <c:v>365.25</c:v>
                </c:pt>
                <c:pt idx="141409">
                  <c:v>365.25260416666669</c:v>
                </c:pt>
                <c:pt idx="141410">
                  <c:v>365.25520833333331</c:v>
                </c:pt>
                <c:pt idx="141411">
                  <c:v>365.2578125</c:v>
                </c:pt>
                <c:pt idx="141412">
                  <c:v>365.26041666666669</c:v>
                </c:pt>
                <c:pt idx="141413">
                  <c:v>365.26302083333331</c:v>
                </c:pt>
                <c:pt idx="141414">
                  <c:v>365.265625</c:v>
                </c:pt>
                <c:pt idx="141415">
                  <c:v>365.26822916666669</c:v>
                </c:pt>
                <c:pt idx="141416">
                  <c:v>365.27083333333331</c:v>
                </c:pt>
                <c:pt idx="141417">
                  <c:v>365.2734375</c:v>
                </c:pt>
                <c:pt idx="141418">
                  <c:v>365.27604166666669</c:v>
                </c:pt>
                <c:pt idx="141419">
                  <c:v>365.27864583333331</c:v>
                </c:pt>
                <c:pt idx="141420">
                  <c:v>365.28125</c:v>
                </c:pt>
                <c:pt idx="141421">
                  <c:v>365.28385416666669</c:v>
                </c:pt>
                <c:pt idx="141422">
                  <c:v>365.28645833333331</c:v>
                </c:pt>
                <c:pt idx="141423">
                  <c:v>365.2890625</c:v>
                </c:pt>
                <c:pt idx="141424">
                  <c:v>365.29166666666669</c:v>
                </c:pt>
                <c:pt idx="141425">
                  <c:v>365.29427083333331</c:v>
                </c:pt>
                <c:pt idx="141426">
                  <c:v>365.296875</c:v>
                </c:pt>
                <c:pt idx="141427">
                  <c:v>365.29947916666669</c:v>
                </c:pt>
                <c:pt idx="141428">
                  <c:v>365.30208333333331</c:v>
                </c:pt>
                <c:pt idx="141429">
                  <c:v>365.3046875</c:v>
                </c:pt>
                <c:pt idx="141430">
                  <c:v>365.30729166666669</c:v>
                </c:pt>
                <c:pt idx="141431">
                  <c:v>365.30989583333331</c:v>
                </c:pt>
                <c:pt idx="141432">
                  <c:v>365.3125</c:v>
                </c:pt>
                <c:pt idx="141433">
                  <c:v>365.31510416666669</c:v>
                </c:pt>
                <c:pt idx="141434">
                  <c:v>365.31770833333331</c:v>
                </c:pt>
                <c:pt idx="141435">
                  <c:v>365.3203125</c:v>
                </c:pt>
                <c:pt idx="141436">
                  <c:v>365.32291666666669</c:v>
                </c:pt>
                <c:pt idx="141437">
                  <c:v>365.32552083333331</c:v>
                </c:pt>
                <c:pt idx="141438">
                  <c:v>365.328125</c:v>
                </c:pt>
                <c:pt idx="141439">
                  <c:v>365.33072916666669</c:v>
                </c:pt>
                <c:pt idx="141440">
                  <c:v>365.33333333333331</c:v>
                </c:pt>
                <c:pt idx="141441">
                  <c:v>365.3359375</c:v>
                </c:pt>
                <c:pt idx="141442">
                  <c:v>365.33854166666669</c:v>
                </c:pt>
                <c:pt idx="141443">
                  <c:v>365.34114583333331</c:v>
                </c:pt>
                <c:pt idx="141444">
                  <c:v>365.34375</c:v>
                </c:pt>
                <c:pt idx="141445">
                  <c:v>365.34635416666669</c:v>
                </c:pt>
                <c:pt idx="141446">
                  <c:v>365.34895833333331</c:v>
                </c:pt>
                <c:pt idx="141447">
                  <c:v>365.3515625</c:v>
                </c:pt>
                <c:pt idx="141448">
                  <c:v>365.35416666666669</c:v>
                </c:pt>
                <c:pt idx="141449">
                  <c:v>365.35677083333331</c:v>
                </c:pt>
                <c:pt idx="141450">
                  <c:v>365.359375</c:v>
                </c:pt>
                <c:pt idx="141451">
                  <c:v>365.36197916666669</c:v>
                </c:pt>
                <c:pt idx="141452">
                  <c:v>365.36458333333331</c:v>
                </c:pt>
                <c:pt idx="141453">
                  <c:v>365.3671875</c:v>
                </c:pt>
                <c:pt idx="141454">
                  <c:v>365.36979166666669</c:v>
                </c:pt>
                <c:pt idx="141455">
                  <c:v>365.37239583333331</c:v>
                </c:pt>
                <c:pt idx="141456">
                  <c:v>365.375</c:v>
                </c:pt>
                <c:pt idx="141457">
                  <c:v>365.37760416666669</c:v>
                </c:pt>
                <c:pt idx="141458">
                  <c:v>365.38020833333331</c:v>
                </c:pt>
                <c:pt idx="141459">
                  <c:v>365.3828125</c:v>
                </c:pt>
                <c:pt idx="141460">
                  <c:v>365.38541666666669</c:v>
                </c:pt>
                <c:pt idx="141461">
                  <c:v>365.38802083333331</c:v>
                </c:pt>
                <c:pt idx="141462">
                  <c:v>365.390625</c:v>
                </c:pt>
                <c:pt idx="141463">
                  <c:v>365.39322916666669</c:v>
                </c:pt>
                <c:pt idx="141464">
                  <c:v>365.39583333333331</c:v>
                </c:pt>
                <c:pt idx="141465">
                  <c:v>365.3984375</c:v>
                </c:pt>
                <c:pt idx="141466">
                  <c:v>365.40104166666669</c:v>
                </c:pt>
                <c:pt idx="141467">
                  <c:v>365.40364583333331</c:v>
                </c:pt>
                <c:pt idx="141468">
                  <c:v>365.40625</c:v>
                </c:pt>
                <c:pt idx="141469">
                  <c:v>365.40885416666669</c:v>
                </c:pt>
                <c:pt idx="141470">
                  <c:v>365.41145833333331</c:v>
                </c:pt>
                <c:pt idx="141471">
                  <c:v>365.4140625</c:v>
                </c:pt>
                <c:pt idx="141472">
                  <c:v>365.41666666666669</c:v>
                </c:pt>
                <c:pt idx="141473">
                  <c:v>365.41927083333331</c:v>
                </c:pt>
                <c:pt idx="141474">
                  <c:v>365.421875</c:v>
                </c:pt>
                <c:pt idx="141475">
                  <c:v>365.42447916666669</c:v>
                </c:pt>
                <c:pt idx="141476">
                  <c:v>365.42708333333331</c:v>
                </c:pt>
                <c:pt idx="141477">
                  <c:v>365.4296875</c:v>
                </c:pt>
                <c:pt idx="141478">
                  <c:v>365.43229166666669</c:v>
                </c:pt>
                <c:pt idx="141479">
                  <c:v>365.43489583333331</c:v>
                </c:pt>
                <c:pt idx="141480">
                  <c:v>365.4375</c:v>
                </c:pt>
                <c:pt idx="141481">
                  <c:v>365.44010416666669</c:v>
                </c:pt>
                <c:pt idx="141482">
                  <c:v>365.44270833333331</c:v>
                </c:pt>
                <c:pt idx="141483">
                  <c:v>365.4453125</c:v>
                </c:pt>
                <c:pt idx="141484">
                  <c:v>365.44791666666669</c:v>
                </c:pt>
                <c:pt idx="141485">
                  <c:v>365.45052083333331</c:v>
                </c:pt>
                <c:pt idx="141486">
                  <c:v>365.453125</c:v>
                </c:pt>
                <c:pt idx="141487">
                  <c:v>365.45572916666669</c:v>
                </c:pt>
                <c:pt idx="141488">
                  <c:v>365.45833333333331</c:v>
                </c:pt>
                <c:pt idx="141489">
                  <c:v>365.4609375</c:v>
                </c:pt>
                <c:pt idx="141490">
                  <c:v>365.46354166666669</c:v>
                </c:pt>
                <c:pt idx="141491">
                  <c:v>365.46614583333331</c:v>
                </c:pt>
                <c:pt idx="141492">
                  <c:v>365.46875</c:v>
                </c:pt>
                <c:pt idx="141493">
                  <c:v>365.47135416666669</c:v>
                </c:pt>
                <c:pt idx="141494">
                  <c:v>365.47395833333331</c:v>
                </c:pt>
                <c:pt idx="141495">
                  <c:v>365.4765625</c:v>
                </c:pt>
                <c:pt idx="141496">
                  <c:v>365.47916666666669</c:v>
                </c:pt>
                <c:pt idx="141497">
                  <c:v>365.48177083333331</c:v>
                </c:pt>
                <c:pt idx="141498">
                  <c:v>365.484375</c:v>
                </c:pt>
                <c:pt idx="141499">
                  <c:v>365.48697916666669</c:v>
                </c:pt>
                <c:pt idx="141500">
                  <c:v>365.48958333333331</c:v>
                </c:pt>
                <c:pt idx="141501">
                  <c:v>365.4921875</c:v>
                </c:pt>
                <c:pt idx="141502">
                  <c:v>365.49479166666669</c:v>
                </c:pt>
                <c:pt idx="141503">
                  <c:v>365.49739583333331</c:v>
                </c:pt>
                <c:pt idx="141504">
                  <c:v>365.5</c:v>
                </c:pt>
                <c:pt idx="141505">
                  <c:v>365.50260416666669</c:v>
                </c:pt>
                <c:pt idx="141506">
                  <c:v>365.50520833333331</c:v>
                </c:pt>
                <c:pt idx="141507">
                  <c:v>365.5078125</c:v>
                </c:pt>
                <c:pt idx="141508">
                  <c:v>365.51041666666669</c:v>
                </c:pt>
                <c:pt idx="141509">
                  <c:v>365.51302083333331</c:v>
                </c:pt>
                <c:pt idx="141510">
                  <c:v>365.515625</c:v>
                </c:pt>
                <c:pt idx="141511">
                  <c:v>365.51822916666669</c:v>
                </c:pt>
                <c:pt idx="141512">
                  <c:v>365.52083333333331</c:v>
                </c:pt>
                <c:pt idx="141513">
                  <c:v>365.5234375</c:v>
                </c:pt>
                <c:pt idx="141514">
                  <c:v>365.52604166666669</c:v>
                </c:pt>
                <c:pt idx="141515">
                  <c:v>365.52864583333331</c:v>
                </c:pt>
                <c:pt idx="141516">
                  <c:v>365.53125</c:v>
                </c:pt>
                <c:pt idx="141517">
                  <c:v>365.53385416666669</c:v>
                </c:pt>
                <c:pt idx="141518">
                  <c:v>365.53645833333331</c:v>
                </c:pt>
                <c:pt idx="141519">
                  <c:v>365.5390625</c:v>
                </c:pt>
                <c:pt idx="141520">
                  <c:v>365.54166666666669</c:v>
                </c:pt>
                <c:pt idx="141521">
                  <c:v>365.54427083333331</c:v>
                </c:pt>
                <c:pt idx="141522">
                  <c:v>365.546875</c:v>
                </c:pt>
                <c:pt idx="141523">
                  <c:v>365.54947916666669</c:v>
                </c:pt>
                <c:pt idx="141524">
                  <c:v>365.55208333333331</c:v>
                </c:pt>
                <c:pt idx="141525">
                  <c:v>365.5546875</c:v>
                </c:pt>
                <c:pt idx="141526">
                  <c:v>365.55729166666669</c:v>
                </c:pt>
                <c:pt idx="141527">
                  <c:v>365.55989583333331</c:v>
                </c:pt>
                <c:pt idx="141528">
                  <c:v>365.5625</c:v>
                </c:pt>
                <c:pt idx="141529">
                  <c:v>365.56510416666669</c:v>
                </c:pt>
                <c:pt idx="141530">
                  <c:v>365.56770833333331</c:v>
                </c:pt>
                <c:pt idx="141531">
                  <c:v>365.5703125</c:v>
                </c:pt>
                <c:pt idx="141532">
                  <c:v>365.57291666666669</c:v>
                </c:pt>
                <c:pt idx="141533">
                  <c:v>365.57552083333331</c:v>
                </c:pt>
                <c:pt idx="141534">
                  <c:v>365.578125</c:v>
                </c:pt>
                <c:pt idx="141535">
                  <c:v>365.58072916666669</c:v>
                </c:pt>
                <c:pt idx="141536">
                  <c:v>365.58333333333331</c:v>
                </c:pt>
                <c:pt idx="141537">
                  <c:v>365.5859375</c:v>
                </c:pt>
                <c:pt idx="141538">
                  <c:v>365.58854166666669</c:v>
                </c:pt>
                <c:pt idx="141539">
                  <c:v>365.59114583333331</c:v>
                </c:pt>
                <c:pt idx="141540">
                  <c:v>365.59375</c:v>
                </c:pt>
                <c:pt idx="141541">
                  <c:v>365.59635416666669</c:v>
                </c:pt>
                <c:pt idx="141542">
                  <c:v>365.59895833333331</c:v>
                </c:pt>
                <c:pt idx="141543">
                  <c:v>365.6015625</c:v>
                </c:pt>
                <c:pt idx="141544">
                  <c:v>365.60416666666669</c:v>
                </c:pt>
                <c:pt idx="141545">
                  <c:v>365.60677083333331</c:v>
                </c:pt>
                <c:pt idx="141546">
                  <c:v>365.609375</c:v>
                </c:pt>
                <c:pt idx="141547">
                  <c:v>365.61197916666669</c:v>
                </c:pt>
                <c:pt idx="141548">
                  <c:v>365.61458333333331</c:v>
                </c:pt>
                <c:pt idx="141549">
                  <c:v>365.6171875</c:v>
                </c:pt>
                <c:pt idx="141550">
                  <c:v>365.61979166666669</c:v>
                </c:pt>
                <c:pt idx="141551">
                  <c:v>365.62239583333331</c:v>
                </c:pt>
                <c:pt idx="141552">
                  <c:v>365.625</c:v>
                </c:pt>
                <c:pt idx="141553">
                  <c:v>365.62760416666669</c:v>
                </c:pt>
                <c:pt idx="141554">
                  <c:v>365.63020833333331</c:v>
                </c:pt>
                <c:pt idx="141555">
                  <c:v>365.6328125</c:v>
                </c:pt>
                <c:pt idx="141556">
                  <c:v>365.63541666666669</c:v>
                </c:pt>
                <c:pt idx="141557">
                  <c:v>365.63802083333331</c:v>
                </c:pt>
                <c:pt idx="141558">
                  <c:v>365.640625</c:v>
                </c:pt>
                <c:pt idx="141559">
                  <c:v>365.64322916666669</c:v>
                </c:pt>
                <c:pt idx="141560">
                  <c:v>365.64583333333331</c:v>
                </c:pt>
                <c:pt idx="141561">
                  <c:v>365.6484375</c:v>
                </c:pt>
                <c:pt idx="141562">
                  <c:v>365.65104166666669</c:v>
                </c:pt>
                <c:pt idx="141563">
                  <c:v>365.65364583333331</c:v>
                </c:pt>
                <c:pt idx="141564">
                  <c:v>365.65625</c:v>
                </c:pt>
                <c:pt idx="141565">
                  <c:v>365.65885416666669</c:v>
                </c:pt>
                <c:pt idx="141566">
                  <c:v>365.66145833333331</c:v>
                </c:pt>
                <c:pt idx="141567">
                  <c:v>365.6640625</c:v>
                </c:pt>
                <c:pt idx="141568">
                  <c:v>365.66666666666669</c:v>
                </c:pt>
                <c:pt idx="141569">
                  <c:v>365.66927083333331</c:v>
                </c:pt>
                <c:pt idx="141570">
                  <c:v>365.671875</c:v>
                </c:pt>
                <c:pt idx="141571">
                  <c:v>365.67447916666669</c:v>
                </c:pt>
                <c:pt idx="141572">
                  <c:v>365.67708333333331</c:v>
                </c:pt>
                <c:pt idx="141573">
                  <c:v>365.6796875</c:v>
                </c:pt>
                <c:pt idx="141574">
                  <c:v>365.68229166666669</c:v>
                </c:pt>
                <c:pt idx="141575">
                  <c:v>365.68489583333331</c:v>
                </c:pt>
                <c:pt idx="141576">
                  <c:v>365.6875</c:v>
                </c:pt>
                <c:pt idx="141577">
                  <c:v>365.69010416666669</c:v>
                </c:pt>
                <c:pt idx="141578">
                  <c:v>365.69270833333331</c:v>
                </c:pt>
                <c:pt idx="141579">
                  <c:v>365.6953125</c:v>
                </c:pt>
                <c:pt idx="141580">
                  <c:v>365.69791666666669</c:v>
                </c:pt>
                <c:pt idx="141581">
                  <c:v>365.70052083333331</c:v>
                </c:pt>
                <c:pt idx="141582">
                  <c:v>365.703125</c:v>
                </c:pt>
                <c:pt idx="141583">
                  <c:v>365.70572916666669</c:v>
                </c:pt>
                <c:pt idx="141584">
                  <c:v>365.70833333333331</c:v>
                </c:pt>
                <c:pt idx="141585">
                  <c:v>365.7109375</c:v>
                </c:pt>
                <c:pt idx="141586">
                  <c:v>365.71354166666669</c:v>
                </c:pt>
                <c:pt idx="141587">
                  <c:v>365.71614583333331</c:v>
                </c:pt>
                <c:pt idx="141588">
                  <c:v>365.71875</c:v>
                </c:pt>
                <c:pt idx="141589">
                  <c:v>365.72135416666669</c:v>
                </c:pt>
                <c:pt idx="141590">
                  <c:v>365.72395833333331</c:v>
                </c:pt>
                <c:pt idx="141591">
                  <c:v>365.7265625</c:v>
                </c:pt>
                <c:pt idx="141592">
                  <c:v>365.72916666666669</c:v>
                </c:pt>
                <c:pt idx="141593">
                  <c:v>365.73177083333331</c:v>
                </c:pt>
                <c:pt idx="141594">
                  <c:v>365.734375</c:v>
                </c:pt>
                <c:pt idx="141595">
                  <c:v>365.73697916666669</c:v>
                </c:pt>
                <c:pt idx="141596">
                  <c:v>365.73958333333331</c:v>
                </c:pt>
                <c:pt idx="141597">
                  <c:v>365.7421875</c:v>
                </c:pt>
                <c:pt idx="141598">
                  <c:v>365.74479166666669</c:v>
                </c:pt>
                <c:pt idx="141599">
                  <c:v>365.74739583333331</c:v>
                </c:pt>
                <c:pt idx="141600">
                  <c:v>365.75</c:v>
                </c:pt>
                <c:pt idx="141601">
                  <c:v>365.75260416666669</c:v>
                </c:pt>
                <c:pt idx="141602">
                  <c:v>365.75520833333331</c:v>
                </c:pt>
                <c:pt idx="141603">
                  <c:v>365.7578125</c:v>
                </c:pt>
                <c:pt idx="141604">
                  <c:v>365.76041666666669</c:v>
                </c:pt>
                <c:pt idx="141605">
                  <c:v>365.76302083333331</c:v>
                </c:pt>
                <c:pt idx="141606">
                  <c:v>365.765625</c:v>
                </c:pt>
                <c:pt idx="141607">
                  <c:v>365.76822916666669</c:v>
                </c:pt>
                <c:pt idx="141608">
                  <c:v>365.77083333333331</c:v>
                </c:pt>
                <c:pt idx="141609">
                  <c:v>365.7734375</c:v>
                </c:pt>
                <c:pt idx="141610">
                  <c:v>365.77604166666669</c:v>
                </c:pt>
                <c:pt idx="141611">
                  <c:v>365.77864583333331</c:v>
                </c:pt>
                <c:pt idx="141612">
                  <c:v>365.78125</c:v>
                </c:pt>
                <c:pt idx="141613">
                  <c:v>365.78385416666669</c:v>
                </c:pt>
                <c:pt idx="141614">
                  <c:v>365.78645833333331</c:v>
                </c:pt>
                <c:pt idx="141615">
                  <c:v>365.7890625</c:v>
                </c:pt>
                <c:pt idx="141616">
                  <c:v>365.79166666666669</c:v>
                </c:pt>
                <c:pt idx="141617">
                  <c:v>365.79427083333331</c:v>
                </c:pt>
                <c:pt idx="141618">
                  <c:v>365.796875</c:v>
                </c:pt>
                <c:pt idx="141619">
                  <c:v>365.79947916666669</c:v>
                </c:pt>
                <c:pt idx="141620">
                  <c:v>365.80208333333331</c:v>
                </c:pt>
                <c:pt idx="141621">
                  <c:v>365.8046875</c:v>
                </c:pt>
                <c:pt idx="141622">
                  <c:v>365.80729166666669</c:v>
                </c:pt>
                <c:pt idx="141623">
                  <c:v>365.80989583333331</c:v>
                </c:pt>
                <c:pt idx="141624">
                  <c:v>365.8125</c:v>
                </c:pt>
                <c:pt idx="141625">
                  <c:v>365.81510416666669</c:v>
                </c:pt>
                <c:pt idx="141626">
                  <c:v>365.81770833333331</c:v>
                </c:pt>
                <c:pt idx="141627">
                  <c:v>365.8203125</c:v>
                </c:pt>
                <c:pt idx="141628">
                  <c:v>365.82291666666669</c:v>
                </c:pt>
                <c:pt idx="141629">
                  <c:v>365.82552083333331</c:v>
                </c:pt>
                <c:pt idx="141630">
                  <c:v>365.828125</c:v>
                </c:pt>
                <c:pt idx="141631">
                  <c:v>365.83072916666669</c:v>
                </c:pt>
                <c:pt idx="141632">
                  <c:v>365.83333333333331</c:v>
                </c:pt>
                <c:pt idx="141633">
                  <c:v>365.8359375</c:v>
                </c:pt>
                <c:pt idx="141634">
                  <c:v>365.83854166666669</c:v>
                </c:pt>
                <c:pt idx="141635">
                  <c:v>365.84114583333331</c:v>
                </c:pt>
                <c:pt idx="141636">
                  <c:v>365.84375</c:v>
                </c:pt>
                <c:pt idx="141637">
                  <c:v>365.84635416666669</c:v>
                </c:pt>
                <c:pt idx="141638">
                  <c:v>365.84895833333331</c:v>
                </c:pt>
                <c:pt idx="141639">
                  <c:v>365.8515625</c:v>
                </c:pt>
                <c:pt idx="141640">
                  <c:v>365.85416666666669</c:v>
                </c:pt>
                <c:pt idx="141641">
                  <c:v>365.85677083333331</c:v>
                </c:pt>
                <c:pt idx="141642">
                  <c:v>365.859375</c:v>
                </c:pt>
                <c:pt idx="141643">
                  <c:v>365.86197916666669</c:v>
                </c:pt>
                <c:pt idx="141644">
                  <c:v>365.86458333333331</c:v>
                </c:pt>
                <c:pt idx="141645">
                  <c:v>365.8671875</c:v>
                </c:pt>
                <c:pt idx="141646">
                  <c:v>365.86979166666669</c:v>
                </c:pt>
                <c:pt idx="141647">
                  <c:v>365.87239583333331</c:v>
                </c:pt>
                <c:pt idx="141648">
                  <c:v>365.875</c:v>
                </c:pt>
                <c:pt idx="141649">
                  <c:v>365.87760416666669</c:v>
                </c:pt>
                <c:pt idx="141650">
                  <c:v>365.88020833333331</c:v>
                </c:pt>
                <c:pt idx="141651">
                  <c:v>365.8828125</c:v>
                </c:pt>
                <c:pt idx="141652">
                  <c:v>365.88541666666669</c:v>
                </c:pt>
                <c:pt idx="141653">
                  <c:v>365.88802083333331</c:v>
                </c:pt>
                <c:pt idx="141654">
                  <c:v>365.890625</c:v>
                </c:pt>
                <c:pt idx="141655">
                  <c:v>365.89322916666669</c:v>
                </c:pt>
                <c:pt idx="141656">
                  <c:v>365.89583333333331</c:v>
                </c:pt>
                <c:pt idx="141657">
                  <c:v>365.8984375</c:v>
                </c:pt>
                <c:pt idx="141658">
                  <c:v>365.90104166666669</c:v>
                </c:pt>
                <c:pt idx="141659">
                  <c:v>365.90364583333331</c:v>
                </c:pt>
                <c:pt idx="141660">
                  <c:v>365.90625</c:v>
                </c:pt>
                <c:pt idx="141661">
                  <c:v>365.90885416666669</c:v>
                </c:pt>
                <c:pt idx="141662">
                  <c:v>365.91145833333331</c:v>
                </c:pt>
                <c:pt idx="141663">
                  <c:v>365.9140625</c:v>
                </c:pt>
                <c:pt idx="141664">
                  <c:v>365.91666666666669</c:v>
                </c:pt>
                <c:pt idx="141665">
                  <c:v>365.91927083333331</c:v>
                </c:pt>
                <c:pt idx="141666">
                  <c:v>365.921875</c:v>
                </c:pt>
                <c:pt idx="141667">
                  <c:v>365.92447916666669</c:v>
                </c:pt>
                <c:pt idx="141668">
                  <c:v>365.92708333333331</c:v>
                </c:pt>
                <c:pt idx="141669">
                  <c:v>365.9296875</c:v>
                </c:pt>
                <c:pt idx="141670">
                  <c:v>365.93229166666669</c:v>
                </c:pt>
                <c:pt idx="141671">
                  <c:v>365.93489583333331</c:v>
                </c:pt>
                <c:pt idx="141672">
                  <c:v>365.9375</c:v>
                </c:pt>
                <c:pt idx="141673">
                  <c:v>365.94010416666669</c:v>
                </c:pt>
                <c:pt idx="141674">
                  <c:v>365.94270833333331</c:v>
                </c:pt>
                <c:pt idx="141675">
                  <c:v>365.9453125</c:v>
                </c:pt>
                <c:pt idx="141676">
                  <c:v>365.94791666666669</c:v>
                </c:pt>
                <c:pt idx="141677">
                  <c:v>365.95052083333331</c:v>
                </c:pt>
                <c:pt idx="141678">
                  <c:v>365.953125</c:v>
                </c:pt>
                <c:pt idx="141679">
                  <c:v>365.95572916666669</c:v>
                </c:pt>
                <c:pt idx="141680">
                  <c:v>365.95833333333331</c:v>
                </c:pt>
                <c:pt idx="141681">
                  <c:v>365.9609375</c:v>
                </c:pt>
                <c:pt idx="141682">
                  <c:v>365.96354166666669</c:v>
                </c:pt>
                <c:pt idx="141683">
                  <c:v>365.96614583333331</c:v>
                </c:pt>
                <c:pt idx="141684">
                  <c:v>365.96875</c:v>
                </c:pt>
                <c:pt idx="141685">
                  <c:v>365.97135416666669</c:v>
                </c:pt>
                <c:pt idx="141686">
                  <c:v>365.97395833333331</c:v>
                </c:pt>
                <c:pt idx="141687">
                  <c:v>365.9765625</c:v>
                </c:pt>
                <c:pt idx="141688">
                  <c:v>365.97916666666669</c:v>
                </c:pt>
                <c:pt idx="141689">
                  <c:v>365.98177083333331</c:v>
                </c:pt>
                <c:pt idx="141690">
                  <c:v>365.984375</c:v>
                </c:pt>
                <c:pt idx="141691">
                  <c:v>365.98697916666669</c:v>
                </c:pt>
                <c:pt idx="141692">
                  <c:v>365.98958333333331</c:v>
                </c:pt>
                <c:pt idx="141693">
                  <c:v>365.9921875</c:v>
                </c:pt>
                <c:pt idx="141694">
                  <c:v>365.99479166666669</c:v>
                </c:pt>
                <c:pt idx="141695">
                  <c:v>365.99739583333331</c:v>
                </c:pt>
                <c:pt idx="141696">
                  <c:v>366</c:v>
                </c:pt>
                <c:pt idx="141697">
                  <c:v>366.00260416666669</c:v>
                </c:pt>
                <c:pt idx="141698">
                  <c:v>366.00520833333331</c:v>
                </c:pt>
                <c:pt idx="141699">
                  <c:v>366.0078125</c:v>
                </c:pt>
                <c:pt idx="141700">
                  <c:v>366.01041666666669</c:v>
                </c:pt>
                <c:pt idx="141701">
                  <c:v>366.01302083333331</c:v>
                </c:pt>
                <c:pt idx="141702">
                  <c:v>366.015625</c:v>
                </c:pt>
                <c:pt idx="141703">
                  <c:v>366.01822916666669</c:v>
                </c:pt>
                <c:pt idx="141704">
                  <c:v>366.02083333333331</c:v>
                </c:pt>
                <c:pt idx="141705">
                  <c:v>366.0234375</c:v>
                </c:pt>
                <c:pt idx="141706">
                  <c:v>366.02604166666669</c:v>
                </c:pt>
                <c:pt idx="141707">
                  <c:v>366.02864583333331</c:v>
                </c:pt>
                <c:pt idx="141708">
                  <c:v>366.03125</c:v>
                </c:pt>
                <c:pt idx="141709">
                  <c:v>366.03385416666669</c:v>
                </c:pt>
                <c:pt idx="141710">
                  <c:v>366.03645833333331</c:v>
                </c:pt>
                <c:pt idx="141711">
                  <c:v>366.0390625</c:v>
                </c:pt>
                <c:pt idx="141712">
                  <c:v>366.04166666666669</c:v>
                </c:pt>
                <c:pt idx="141713">
                  <c:v>366.04427083333331</c:v>
                </c:pt>
                <c:pt idx="141714">
                  <c:v>366.046875</c:v>
                </c:pt>
                <c:pt idx="141715">
                  <c:v>366.04947916666669</c:v>
                </c:pt>
                <c:pt idx="141716">
                  <c:v>366.05208333333331</c:v>
                </c:pt>
                <c:pt idx="141717">
                  <c:v>366.0546875</c:v>
                </c:pt>
                <c:pt idx="141718">
                  <c:v>366.05729166666669</c:v>
                </c:pt>
                <c:pt idx="141719">
                  <c:v>366.05989583333331</c:v>
                </c:pt>
                <c:pt idx="141720">
                  <c:v>366.0625</c:v>
                </c:pt>
                <c:pt idx="141721">
                  <c:v>366.06510416666669</c:v>
                </c:pt>
                <c:pt idx="141722">
                  <c:v>366.06770833333331</c:v>
                </c:pt>
                <c:pt idx="141723">
                  <c:v>366.0703125</c:v>
                </c:pt>
                <c:pt idx="141724">
                  <c:v>366.07291666666669</c:v>
                </c:pt>
                <c:pt idx="141725">
                  <c:v>366.07552083333331</c:v>
                </c:pt>
                <c:pt idx="141726">
                  <c:v>366.078125</c:v>
                </c:pt>
                <c:pt idx="141727">
                  <c:v>366.08072916666669</c:v>
                </c:pt>
                <c:pt idx="141728">
                  <c:v>366.08333333333331</c:v>
                </c:pt>
                <c:pt idx="141729">
                  <c:v>366.0859375</c:v>
                </c:pt>
                <c:pt idx="141730">
                  <c:v>366.08854166666669</c:v>
                </c:pt>
                <c:pt idx="141731">
                  <c:v>366.09114583333331</c:v>
                </c:pt>
                <c:pt idx="141732">
                  <c:v>366.09375</c:v>
                </c:pt>
                <c:pt idx="141733">
                  <c:v>366.09635416666669</c:v>
                </c:pt>
                <c:pt idx="141734">
                  <c:v>366.09895833333331</c:v>
                </c:pt>
                <c:pt idx="141735">
                  <c:v>366.1015625</c:v>
                </c:pt>
                <c:pt idx="141736">
                  <c:v>366.10416666666669</c:v>
                </c:pt>
                <c:pt idx="141737">
                  <c:v>366.10677083333331</c:v>
                </c:pt>
                <c:pt idx="141738">
                  <c:v>366.109375</c:v>
                </c:pt>
                <c:pt idx="141739">
                  <c:v>366.11197916666669</c:v>
                </c:pt>
                <c:pt idx="141740">
                  <c:v>366.11458333333331</c:v>
                </c:pt>
                <c:pt idx="141741">
                  <c:v>366.1171875</c:v>
                </c:pt>
                <c:pt idx="141742">
                  <c:v>366.11979166666669</c:v>
                </c:pt>
                <c:pt idx="141743">
                  <c:v>366.12239583333331</c:v>
                </c:pt>
                <c:pt idx="141744">
                  <c:v>366.125</c:v>
                </c:pt>
                <c:pt idx="141745">
                  <c:v>366.12760416666669</c:v>
                </c:pt>
                <c:pt idx="141746">
                  <c:v>366.13020833333331</c:v>
                </c:pt>
                <c:pt idx="141747">
                  <c:v>366.1328125</c:v>
                </c:pt>
                <c:pt idx="141748">
                  <c:v>366.13541666666669</c:v>
                </c:pt>
                <c:pt idx="141749">
                  <c:v>366.13802083333331</c:v>
                </c:pt>
                <c:pt idx="141750">
                  <c:v>366.140625</c:v>
                </c:pt>
                <c:pt idx="141751">
                  <c:v>366.14322916666669</c:v>
                </c:pt>
                <c:pt idx="141752">
                  <c:v>366.14583333333331</c:v>
                </c:pt>
                <c:pt idx="141753">
                  <c:v>366.1484375</c:v>
                </c:pt>
                <c:pt idx="141754">
                  <c:v>366.15104166666669</c:v>
                </c:pt>
                <c:pt idx="141755">
                  <c:v>366.15364583333331</c:v>
                </c:pt>
                <c:pt idx="141756">
                  <c:v>366.15625</c:v>
                </c:pt>
                <c:pt idx="141757">
                  <c:v>366.15885416666669</c:v>
                </c:pt>
                <c:pt idx="141758">
                  <c:v>366.16145833333331</c:v>
                </c:pt>
                <c:pt idx="141759">
                  <c:v>366.1640625</c:v>
                </c:pt>
                <c:pt idx="141760">
                  <c:v>366.16666666666669</c:v>
                </c:pt>
                <c:pt idx="141761">
                  <c:v>366.16927083333331</c:v>
                </c:pt>
                <c:pt idx="141762">
                  <c:v>366.171875</c:v>
                </c:pt>
                <c:pt idx="141763">
                  <c:v>366.17447916666669</c:v>
                </c:pt>
                <c:pt idx="141764">
                  <c:v>366.17708333333331</c:v>
                </c:pt>
                <c:pt idx="141765">
                  <c:v>366.1796875</c:v>
                </c:pt>
                <c:pt idx="141766">
                  <c:v>366.18229166666669</c:v>
                </c:pt>
                <c:pt idx="141767">
                  <c:v>366.18489583333331</c:v>
                </c:pt>
                <c:pt idx="141768">
                  <c:v>366.1875</c:v>
                </c:pt>
                <c:pt idx="141769">
                  <c:v>366.19010416666669</c:v>
                </c:pt>
                <c:pt idx="141770">
                  <c:v>366.19270833333331</c:v>
                </c:pt>
                <c:pt idx="141771">
                  <c:v>366.1953125</c:v>
                </c:pt>
                <c:pt idx="141772">
                  <c:v>366.19791666666669</c:v>
                </c:pt>
                <c:pt idx="141773">
                  <c:v>366.20052083333331</c:v>
                </c:pt>
                <c:pt idx="141774">
                  <c:v>366.203125</c:v>
                </c:pt>
                <c:pt idx="141775">
                  <c:v>366.20572916666669</c:v>
                </c:pt>
                <c:pt idx="141776">
                  <c:v>366.20833333333331</c:v>
                </c:pt>
                <c:pt idx="141777">
                  <c:v>366.2109375</c:v>
                </c:pt>
                <c:pt idx="141778">
                  <c:v>366.21354166666669</c:v>
                </c:pt>
                <c:pt idx="141779">
                  <c:v>366.21614583333331</c:v>
                </c:pt>
                <c:pt idx="141780">
                  <c:v>366.21875</c:v>
                </c:pt>
                <c:pt idx="141781">
                  <c:v>366.22135416666669</c:v>
                </c:pt>
                <c:pt idx="141782">
                  <c:v>366.22395833333331</c:v>
                </c:pt>
                <c:pt idx="141783">
                  <c:v>366.2265625</c:v>
                </c:pt>
                <c:pt idx="141784">
                  <c:v>366.22916666666669</c:v>
                </c:pt>
                <c:pt idx="141785">
                  <c:v>366.23177083333331</c:v>
                </c:pt>
                <c:pt idx="141786">
                  <c:v>366.234375</c:v>
                </c:pt>
                <c:pt idx="141787">
                  <c:v>366.23697916666669</c:v>
                </c:pt>
                <c:pt idx="141788">
                  <c:v>366.23958333333331</c:v>
                </c:pt>
                <c:pt idx="141789">
                  <c:v>366.2421875</c:v>
                </c:pt>
                <c:pt idx="141790">
                  <c:v>366.24479166666669</c:v>
                </c:pt>
                <c:pt idx="141791">
                  <c:v>366.24739583333331</c:v>
                </c:pt>
                <c:pt idx="141792">
                  <c:v>366.25</c:v>
                </c:pt>
                <c:pt idx="141793">
                  <c:v>366.25260416666669</c:v>
                </c:pt>
                <c:pt idx="141794">
                  <c:v>366.25520833333331</c:v>
                </c:pt>
                <c:pt idx="141795">
                  <c:v>366.2578125</c:v>
                </c:pt>
                <c:pt idx="141796">
                  <c:v>366.26041666666669</c:v>
                </c:pt>
                <c:pt idx="141797">
                  <c:v>366.26302083333331</c:v>
                </c:pt>
                <c:pt idx="141798">
                  <c:v>366.265625</c:v>
                </c:pt>
                <c:pt idx="141799">
                  <c:v>366.26822916666669</c:v>
                </c:pt>
                <c:pt idx="141800">
                  <c:v>366.27083333333331</c:v>
                </c:pt>
                <c:pt idx="141801">
                  <c:v>366.2734375</c:v>
                </c:pt>
                <c:pt idx="141802">
                  <c:v>366.27604166666669</c:v>
                </c:pt>
                <c:pt idx="141803">
                  <c:v>366.27864583333331</c:v>
                </c:pt>
                <c:pt idx="141804">
                  <c:v>366.28125</c:v>
                </c:pt>
                <c:pt idx="141805">
                  <c:v>366.28385416666669</c:v>
                </c:pt>
                <c:pt idx="141806">
                  <c:v>366.28645833333331</c:v>
                </c:pt>
                <c:pt idx="141807">
                  <c:v>366.2890625</c:v>
                </c:pt>
                <c:pt idx="141808">
                  <c:v>366.29166666666669</c:v>
                </c:pt>
                <c:pt idx="141809">
                  <c:v>366.29427083333331</c:v>
                </c:pt>
                <c:pt idx="141810">
                  <c:v>366.296875</c:v>
                </c:pt>
                <c:pt idx="141811">
                  <c:v>366.29947916666669</c:v>
                </c:pt>
                <c:pt idx="141812">
                  <c:v>366.30208333333331</c:v>
                </c:pt>
                <c:pt idx="141813">
                  <c:v>366.3046875</c:v>
                </c:pt>
                <c:pt idx="141814">
                  <c:v>366.30729166666669</c:v>
                </c:pt>
                <c:pt idx="141815">
                  <c:v>366.30989583333331</c:v>
                </c:pt>
                <c:pt idx="141816">
                  <c:v>366.3125</c:v>
                </c:pt>
                <c:pt idx="141817">
                  <c:v>366.31510416666669</c:v>
                </c:pt>
                <c:pt idx="141818">
                  <c:v>366.31770833333331</c:v>
                </c:pt>
                <c:pt idx="141819">
                  <c:v>366.3203125</c:v>
                </c:pt>
                <c:pt idx="141820">
                  <c:v>366.32291666666669</c:v>
                </c:pt>
                <c:pt idx="141821">
                  <c:v>366.32552083333331</c:v>
                </c:pt>
                <c:pt idx="141822">
                  <c:v>366.328125</c:v>
                </c:pt>
                <c:pt idx="141823">
                  <c:v>366.33072916666669</c:v>
                </c:pt>
                <c:pt idx="141824">
                  <c:v>366.33333333333331</c:v>
                </c:pt>
                <c:pt idx="141825">
                  <c:v>366.3359375</c:v>
                </c:pt>
                <c:pt idx="141826">
                  <c:v>366.33854166666669</c:v>
                </c:pt>
                <c:pt idx="141827">
                  <c:v>366.34114583333331</c:v>
                </c:pt>
                <c:pt idx="141828">
                  <c:v>366.34375</c:v>
                </c:pt>
                <c:pt idx="141829">
                  <c:v>366.34635416666669</c:v>
                </c:pt>
                <c:pt idx="141830">
                  <c:v>366.34895833333331</c:v>
                </c:pt>
                <c:pt idx="141831">
                  <c:v>366.3515625</c:v>
                </c:pt>
                <c:pt idx="141832">
                  <c:v>366.35416666666669</c:v>
                </c:pt>
                <c:pt idx="141833">
                  <c:v>366.35677083333331</c:v>
                </c:pt>
                <c:pt idx="141834">
                  <c:v>366.359375</c:v>
                </c:pt>
                <c:pt idx="141835">
                  <c:v>366.36197916666669</c:v>
                </c:pt>
                <c:pt idx="141836">
                  <c:v>366.36458333333331</c:v>
                </c:pt>
                <c:pt idx="141837">
                  <c:v>366.3671875</c:v>
                </c:pt>
                <c:pt idx="141838">
                  <c:v>366.36979166666669</c:v>
                </c:pt>
                <c:pt idx="141839">
                  <c:v>366.37239583333331</c:v>
                </c:pt>
                <c:pt idx="141840">
                  <c:v>366.375</c:v>
                </c:pt>
                <c:pt idx="141841">
                  <c:v>366.37760416666669</c:v>
                </c:pt>
                <c:pt idx="141842">
                  <c:v>366.38020833333331</c:v>
                </c:pt>
                <c:pt idx="141843">
                  <c:v>366.3828125</c:v>
                </c:pt>
                <c:pt idx="141844">
                  <c:v>366.38541666666669</c:v>
                </c:pt>
                <c:pt idx="141845">
                  <c:v>366.38802083333331</c:v>
                </c:pt>
                <c:pt idx="141846">
                  <c:v>366.390625</c:v>
                </c:pt>
                <c:pt idx="141847">
                  <c:v>366.39322916666669</c:v>
                </c:pt>
                <c:pt idx="141848">
                  <c:v>366.39583333333331</c:v>
                </c:pt>
                <c:pt idx="141849">
                  <c:v>366.3984375</c:v>
                </c:pt>
                <c:pt idx="141850">
                  <c:v>366.40104166666669</c:v>
                </c:pt>
                <c:pt idx="141851">
                  <c:v>366.40364583333331</c:v>
                </c:pt>
                <c:pt idx="141852">
                  <c:v>366.40625</c:v>
                </c:pt>
                <c:pt idx="141853">
                  <c:v>366.40885416666669</c:v>
                </c:pt>
                <c:pt idx="141854">
                  <c:v>366.41145833333331</c:v>
                </c:pt>
                <c:pt idx="141855">
                  <c:v>366.4140625</c:v>
                </c:pt>
                <c:pt idx="141856">
                  <c:v>366.41666666666669</c:v>
                </c:pt>
                <c:pt idx="141857">
                  <c:v>366.41927083333331</c:v>
                </c:pt>
                <c:pt idx="141858">
                  <c:v>366.421875</c:v>
                </c:pt>
                <c:pt idx="141859">
                  <c:v>366.42447916666669</c:v>
                </c:pt>
                <c:pt idx="141860">
                  <c:v>366.42708333333331</c:v>
                </c:pt>
                <c:pt idx="141861">
                  <c:v>366.4296875</c:v>
                </c:pt>
                <c:pt idx="141862">
                  <c:v>366.43229166666669</c:v>
                </c:pt>
                <c:pt idx="141863">
                  <c:v>366.43489583333331</c:v>
                </c:pt>
                <c:pt idx="141864">
                  <c:v>366.4375</c:v>
                </c:pt>
                <c:pt idx="141865">
                  <c:v>366.44010416666669</c:v>
                </c:pt>
                <c:pt idx="141866">
                  <c:v>366.44270833333331</c:v>
                </c:pt>
                <c:pt idx="141867">
                  <c:v>366.4453125</c:v>
                </c:pt>
                <c:pt idx="141868">
                  <c:v>366.44791666666669</c:v>
                </c:pt>
                <c:pt idx="141869">
                  <c:v>366.45052083333331</c:v>
                </c:pt>
                <c:pt idx="141870">
                  <c:v>366.453125</c:v>
                </c:pt>
                <c:pt idx="141871">
                  <c:v>366.45572916666669</c:v>
                </c:pt>
                <c:pt idx="141872">
                  <c:v>366.45833333333331</c:v>
                </c:pt>
                <c:pt idx="141873">
                  <c:v>366.4609375</c:v>
                </c:pt>
                <c:pt idx="141874">
                  <c:v>366.46354166666669</c:v>
                </c:pt>
                <c:pt idx="141875">
                  <c:v>366.46614583333331</c:v>
                </c:pt>
                <c:pt idx="141876">
                  <c:v>366.46875</c:v>
                </c:pt>
                <c:pt idx="141877">
                  <c:v>366.47135416666669</c:v>
                </c:pt>
                <c:pt idx="141878">
                  <c:v>366.47395833333331</c:v>
                </c:pt>
                <c:pt idx="141879">
                  <c:v>366.4765625</c:v>
                </c:pt>
                <c:pt idx="141880">
                  <c:v>366.47916666666669</c:v>
                </c:pt>
                <c:pt idx="141881">
                  <c:v>366.48177083333331</c:v>
                </c:pt>
                <c:pt idx="141882">
                  <c:v>366.484375</c:v>
                </c:pt>
                <c:pt idx="141883">
                  <c:v>366.48697916666669</c:v>
                </c:pt>
                <c:pt idx="141884">
                  <c:v>366.48958333333331</c:v>
                </c:pt>
                <c:pt idx="141885">
                  <c:v>366.4921875</c:v>
                </c:pt>
                <c:pt idx="141886">
                  <c:v>366.49479166666669</c:v>
                </c:pt>
                <c:pt idx="141887">
                  <c:v>366.49739583333331</c:v>
                </c:pt>
                <c:pt idx="141888">
                  <c:v>366.5</c:v>
                </c:pt>
                <c:pt idx="141889">
                  <c:v>366.50260416666669</c:v>
                </c:pt>
                <c:pt idx="141890">
                  <c:v>366.50520833333331</c:v>
                </c:pt>
                <c:pt idx="141891">
                  <c:v>366.5078125</c:v>
                </c:pt>
                <c:pt idx="141892">
                  <c:v>366.51041666666669</c:v>
                </c:pt>
                <c:pt idx="141893">
                  <c:v>366.51302083333331</c:v>
                </c:pt>
                <c:pt idx="141894">
                  <c:v>366.515625</c:v>
                </c:pt>
                <c:pt idx="141895">
                  <c:v>366.51822916666669</c:v>
                </c:pt>
                <c:pt idx="141896">
                  <c:v>366.52083333333331</c:v>
                </c:pt>
                <c:pt idx="141897">
                  <c:v>366.5234375</c:v>
                </c:pt>
                <c:pt idx="141898">
                  <c:v>366.52604166666669</c:v>
                </c:pt>
                <c:pt idx="141899">
                  <c:v>366.52864583333331</c:v>
                </c:pt>
                <c:pt idx="141900">
                  <c:v>366.53125</c:v>
                </c:pt>
                <c:pt idx="141901">
                  <c:v>366.53385416666669</c:v>
                </c:pt>
                <c:pt idx="141902">
                  <c:v>366.53645833333331</c:v>
                </c:pt>
                <c:pt idx="141903">
                  <c:v>366.5390625</c:v>
                </c:pt>
                <c:pt idx="141904">
                  <c:v>366.54166666666669</c:v>
                </c:pt>
                <c:pt idx="141905">
                  <c:v>366.54427083333331</c:v>
                </c:pt>
                <c:pt idx="141906">
                  <c:v>366.546875</c:v>
                </c:pt>
                <c:pt idx="141907">
                  <c:v>366.54947916666669</c:v>
                </c:pt>
                <c:pt idx="141908">
                  <c:v>366.55208333333331</c:v>
                </c:pt>
                <c:pt idx="141909">
                  <c:v>366.5546875</c:v>
                </c:pt>
                <c:pt idx="141910">
                  <c:v>366.55729166666669</c:v>
                </c:pt>
                <c:pt idx="141911">
                  <c:v>366.55989583333331</c:v>
                </c:pt>
                <c:pt idx="141912">
                  <c:v>366.5625</c:v>
                </c:pt>
                <c:pt idx="141913">
                  <c:v>366.56510416666669</c:v>
                </c:pt>
                <c:pt idx="141914">
                  <c:v>366.56770833333331</c:v>
                </c:pt>
                <c:pt idx="141915">
                  <c:v>366.5703125</c:v>
                </c:pt>
                <c:pt idx="141916">
                  <c:v>366.57291666666669</c:v>
                </c:pt>
                <c:pt idx="141917">
                  <c:v>366.57552083333331</c:v>
                </c:pt>
                <c:pt idx="141918">
                  <c:v>366.578125</c:v>
                </c:pt>
                <c:pt idx="141919">
                  <c:v>366.58072916666669</c:v>
                </c:pt>
                <c:pt idx="141920">
                  <c:v>366.58333333333331</c:v>
                </c:pt>
                <c:pt idx="141921">
                  <c:v>366.5859375</c:v>
                </c:pt>
                <c:pt idx="141922">
                  <c:v>366.58854166666669</c:v>
                </c:pt>
                <c:pt idx="141923">
                  <c:v>366.59114583333331</c:v>
                </c:pt>
                <c:pt idx="141924">
                  <c:v>366.59375</c:v>
                </c:pt>
                <c:pt idx="141925">
                  <c:v>366.59635416666669</c:v>
                </c:pt>
                <c:pt idx="141926">
                  <c:v>366.59895833333331</c:v>
                </c:pt>
                <c:pt idx="141927">
                  <c:v>366.6015625</c:v>
                </c:pt>
                <c:pt idx="141928">
                  <c:v>366.60416666666669</c:v>
                </c:pt>
                <c:pt idx="141929">
                  <c:v>366.60677083333331</c:v>
                </c:pt>
                <c:pt idx="141930">
                  <c:v>366.609375</c:v>
                </c:pt>
                <c:pt idx="141931">
                  <c:v>366.61197916666669</c:v>
                </c:pt>
                <c:pt idx="141932">
                  <c:v>366.61458333333331</c:v>
                </c:pt>
                <c:pt idx="141933">
                  <c:v>366.6171875</c:v>
                </c:pt>
                <c:pt idx="141934">
                  <c:v>366.61979166666669</c:v>
                </c:pt>
                <c:pt idx="141935">
                  <c:v>366.62239583333331</c:v>
                </c:pt>
                <c:pt idx="141936">
                  <c:v>366.625</c:v>
                </c:pt>
                <c:pt idx="141937">
                  <c:v>366.62760416666669</c:v>
                </c:pt>
                <c:pt idx="141938">
                  <c:v>366.63020833333331</c:v>
                </c:pt>
                <c:pt idx="141939">
                  <c:v>366.6328125</c:v>
                </c:pt>
                <c:pt idx="141940">
                  <c:v>366.63541666666669</c:v>
                </c:pt>
                <c:pt idx="141941">
                  <c:v>366.63802083333331</c:v>
                </c:pt>
                <c:pt idx="141942">
                  <c:v>366.640625</c:v>
                </c:pt>
                <c:pt idx="141943">
                  <c:v>366.64322916666669</c:v>
                </c:pt>
                <c:pt idx="141944">
                  <c:v>366.64583333333331</c:v>
                </c:pt>
                <c:pt idx="141945">
                  <c:v>366.6484375</c:v>
                </c:pt>
                <c:pt idx="141946">
                  <c:v>366.65104166666669</c:v>
                </c:pt>
                <c:pt idx="141947">
                  <c:v>366.65364583333331</c:v>
                </c:pt>
                <c:pt idx="141948">
                  <c:v>366.65625</c:v>
                </c:pt>
                <c:pt idx="141949">
                  <c:v>366.65885416666669</c:v>
                </c:pt>
                <c:pt idx="141950">
                  <c:v>366.66145833333331</c:v>
                </c:pt>
                <c:pt idx="141951">
                  <c:v>366.6640625</c:v>
                </c:pt>
                <c:pt idx="141952">
                  <c:v>366.66666666666669</c:v>
                </c:pt>
                <c:pt idx="141953">
                  <c:v>366.66927083333331</c:v>
                </c:pt>
                <c:pt idx="141954">
                  <c:v>366.671875</c:v>
                </c:pt>
                <c:pt idx="141955">
                  <c:v>366.67447916666669</c:v>
                </c:pt>
                <c:pt idx="141956">
                  <c:v>366.67708333333331</c:v>
                </c:pt>
                <c:pt idx="141957">
                  <c:v>366.6796875</c:v>
                </c:pt>
                <c:pt idx="141958">
                  <c:v>366.68229166666669</c:v>
                </c:pt>
                <c:pt idx="141959">
                  <c:v>366.68489583333331</c:v>
                </c:pt>
                <c:pt idx="141960">
                  <c:v>366.6875</c:v>
                </c:pt>
                <c:pt idx="141961">
                  <c:v>366.69010416666669</c:v>
                </c:pt>
                <c:pt idx="141962">
                  <c:v>366.69270833333331</c:v>
                </c:pt>
                <c:pt idx="141963">
                  <c:v>366.6953125</c:v>
                </c:pt>
                <c:pt idx="141964">
                  <c:v>366.69791666666669</c:v>
                </c:pt>
                <c:pt idx="141965">
                  <c:v>366.70052083333331</c:v>
                </c:pt>
                <c:pt idx="141966">
                  <c:v>366.703125</c:v>
                </c:pt>
                <c:pt idx="141967">
                  <c:v>366.70572916666669</c:v>
                </c:pt>
                <c:pt idx="141968">
                  <c:v>366.70833333333331</c:v>
                </c:pt>
                <c:pt idx="141969">
                  <c:v>366.7109375</c:v>
                </c:pt>
                <c:pt idx="141970">
                  <c:v>366.71354166666669</c:v>
                </c:pt>
                <c:pt idx="141971">
                  <c:v>366.71614583333331</c:v>
                </c:pt>
                <c:pt idx="141972">
                  <c:v>366.71875</c:v>
                </c:pt>
                <c:pt idx="141973">
                  <c:v>366.72135416666669</c:v>
                </c:pt>
                <c:pt idx="141974">
                  <c:v>366.72395833333331</c:v>
                </c:pt>
                <c:pt idx="141975">
                  <c:v>366.7265625</c:v>
                </c:pt>
                <c:pt idx="141976">
                  <c:v>366.72916666666669</c:v>
                </c:pt>
                <c:pt idx="141977">
                  <c:v>366.73177083333331</c:v>
                </c:pt>
                <c:pt idx="141978">
                  <c:v>366.734375</c:v>
                </c:pt>
                <c:pt idx="141979">
                  <c:v>366.73697916666669</c:v>
                </c:pt>
                <c:pt idx="141980">
                  <c:v>366.73958333333331</c:v>
                </c:pt>
                <c:pt idx="141981">
                  <c:v>366.7421875</c:v>
                </c:pt>
                <c:pt idx="141982">
                  <c:v>366.74479166666669</c:v>
                </c:pt>
                <c:pt idx="141983">
                  <c:v>366.74739583333331</c:v>
                </c:pt>
                <c:pt idx="141984">
                  <c:v>366.75</c:v>
                </c:pt>
                <c:pt idx="141985">
                  <c:v>366.75260416666669</c:v>
                </c:pt>
                <c:pt idx="141986">
                  <c:v>366.75520833333331</c:v>
                </c:pt>
                <c:pt idx="141987">
                  <c:v>366.7578125</c:v>
                </c:pt>
                <c:pt idx="141988">
                  <c:v>366.76041666666669</c:v>
                </c:pt>
                <c:pt idx="141989">
                  <c:v>366.76302083333331</c:v>
                </c:pt>
                <c:pt idx="141990">
                  <c:v>366.765625</c:v>
                </c:pt>
                <c:pt idx="141991">
                  <c:v>366.76822916666669</c:v>
                </c:pt>
                <c:pt idx="141992">
                  <c:v>366.77083333333331</c:v>
                </c:pt>
                <c:pt idx="141993">
                  <c:v>366.7734375</c:v>
                </c:pt>
                <c:pt idx="141994">
                  <c:v>366.77604166666669</c:v>
                </c:pt>
                <c:pt idx="141995">
                  <c:v>366.77864583333331</c:v>
                </c:pt>
                <c:pt idx="141996">
                  <c:v>366.78125</c:v>
                </c:pt>
                <c:pt idx="141997">
                  <c:v>366.78385416666669</c:v>
                </c:pt>
                <c:pt idx="141998">
                  <c:v>366.78645833333331</c:v>
                </c:pt>
                <c:pt idx="141999">
                  <c:v>366.7890625</c:v>
                </c:pt>
                <c:pt idx="142000">
                  <c:v>366.79166666666669</c:v>
                </c:pt>
                <c:pt idx="142001">
                  <c:v>366.79427083333331</c:v>
                </c:pt>
                <c:pt idx="142002">
                  <c:v>366.796875</c:v>
                </c:pt>
                <c:pt idx="142003">
                  <c:v>366.79947916666669</c:v>
                </c:pt>
                <c:pt idx="142004">
                  <c:v>366.80208333333331</c:v>
                </c:pt>
                <c:pt idx="142005">
                  <c:v>366.8046875</c:v>
                </c:pt>
                <c:pt idx="142006">
                  <c:v>366.80729166666669</c:v>
                </c:pt>
                <c:pt idx="142007">
                  <c:v>366.80989583333331</c:v>
                </c:pt>
                <c:pt idx="142008">
                  <c:v>366.8125</c:v>
                </c:pt>
                <c:pt idx="142009">
                  <c:v>366.81510416666669</c:v>
                </c:pt>
                <c:pt idx="142010">
                  <c:v>366.81770833333331</c:v>
                </c:pt>
                <c:pt idx="142011">
                  <c:v>366.8203125</c:v>
                </c:pt>
                <c:pt idx="142012">
                  <c:v>366.82291666666669</c:v>
                </c:pt>
                <c:pt idx="142013">
                  <c:v>366.82552083333331</c:v>
                </c:pt>
                <c:pt idx="142014">
                  <c:v>366.828125</c:v>
                </c:pt>
                <c:pt idx="142015">
                  <c:v>366.83072916666669</c:v>
                </c:pt>
                <c:pt idx="142016">
                  <c:v>366.83333333333331</c:v>
                </c:pt>
                <c:pt idx="142017">
                  <c:v>366.8359375</c:v>
                </c:pt>
                <c:pt idx="142018">
                  <c:v>366.83854166666669</c:v>
                </c:pt>
                <c:pt idx="142019">
                  <c:v>366.84114583333331</c:v>
                </c:pt>
                <c:pt idx="142020">
                  <c:v>366.84375</c:v>
                </c:pt>
                <c:pt idx="142021">
                  <c:v>366.84635416666669</c:v>
                </c:pt>
                <c:pt idx="142022">
                  <c:v>366.84895833333331</c:v>
                </c:pt>
                <c:pt idx="142023">
                  <c:v>366.8515625</c:v>
                </c:pt>
                <c:pt idx="142024">
                  <c:v>366.85416666666669</c:v>
                </c:pt>
                <c:pt idx="142025">
                  <c:v>366.85677083333331</c:v>
                </c:pt>
                <c:pt idx="142026">
                  <c:v>366.859375</c:v>
                </c:pt>
                <c:pt idx="142027">
                  <c:v>366.86197916666669</c:v>
                </c:pt>
                <c:pt idx="142028">
                  <c:v>366.86458333333331</c:v>
                </c:pt>
                <c:pt idx="142029">
                  <c:v>366.8671875</c:v>
                </c:pt>
                <c:pt idx="142030">
                  <c:v>366.86979166666669</c:v>
                </c:pt>
                <c:pt idx="142031">
                  <c:v>366.87239583333331</c:v>
                </c:pt>
                <c:pt idx="142032">
                  <c:v>366.875</c:v>
                </c:pt>
                <c:pt idx="142033">
                  <c:v>366.87760416666669</c:v>
                </c:pt>
                <c:pt idx="142034">
                  <c:v>366.88020833333331</c:v>
                </c:pt>
                <c:pt idx="142035">
                  <c:v>366.8828125</c:v>
                </c:pt>
                <c:pt idx="142036">
                  <c:v>366.88541666666669</c:v>
                </c:pt>
                <c:pt idx="142037">
                  <c:v>366.88802083333331</c:v>
                </c:pt>
                <c:pt idx="142038">
                  <c:v>366.890625</c:v>
                </c:pt>
                <c:pt idx="142039">
                  <c:v>366.89322916666669</c:v>
                </c:pt>
                <c:pt idx="142040">
                  <c:v>366.89583333333331</c:v>
                </c:pt>
                <c:pt idx="142041">
                  <c:v>366.8984375</c:v>
                </c:pt>
                <c:pt idx="142042">
                  <c:v>366.90104166666669</c:v>
                </c:pt>
                <c:pt idx="142043">
                  <c:v>366.90364583333331</c:v>
                </c:pt>
                <c:pt idx="142044">
                  <c:v>366.90625</c:v>
                </c:pt>
                <c:pt idx="142045">
                  <c:v>366.90885416666669</c:v>
                </c:pt>
                <c:pt idx="142046">
                  <c:v>366.91145833333331</c:v>
                </c:pt>
                <c:pt idx="142047">
                  <c:v>366.9140625</c:v>
                </c:pt>
                <c:pt idx="142048">
                  <c:v>366.91666666666669</c:v>
                </c:pt>
                <c:pt idx="142049">
                  <c:v>366.91927083333331</c:v>
                </c:pt>
                <c:pt idx="142050">
                  <c:v>366.921875</c:v>
                </c:pt>
                <c:pt idx="142051">
                  <c:v>366.92447916666669</c:v>
                </c:pt>
                <c:pt idx="142052">
                  <c:v>366.92708333333331</c:v>
                </c:pt>
                <c:pt idx="142053">
                  <c:v>366.9296875</c:v>
                </c:pt>
                <c:pt idx="142054">
                  <c:v>366.93229166666669</c:v>
                </c:pt>
                <c:pt idx="142055">
                  <c:v>366.93489583333331</c:v>
                </c:pt>
                <c:pt idx="142056">
                  <c:v>366.9375</c:v>
                </c:pt>
                <c:pt idx="142057">
                  <c:v>366.94010416666669</c:v>
                </c:pt>
                <c:pt idx="142058">
                  <c:v>366.94270833333331</c:v>
                </c:pt>
                <c:pt idx="142059">
                  <c:v>366.9453125</c:v>
                </c:pt>
                <c:pt idx="142060">
                  <c:v>366.94791666666669</c:v>
                </c:pt>
                <c:pt idx="142061">
                  <c:v>366.95052083333331</c:v>
                </c:pt>
                <c:pt idx="142062">
                  <c:v>366.953125</c:v>
                </c:pt>
                <c:pt idx="142063">
                  <c:v>366.95572916666669</c:v>
                </c:pt>
                <c:pt idx="142064">
                  <c:v>366.95833333333331</c:v>
                </c:pt>
                <c:pt idx="142065">
                  <c:v>366.9609375</c:v>
                </c:pt>
                <c:pt idx="142066">
                  <c:v>366.96354166666669</c:v>
                </c:pt>
                <c:pt idx="142067">
                  <c:v>366.96614583333331</c:v>
                </c:pt>
                <c:pt idx="142068">
                  <c:v>366.96875</c:v>
                </c:pt>
                <c:pt idx="142069">
                  <c:v>366.97135416666669</c:v>
                </c:pt>
                <c:pt idx="142070">
                  <c:v>366.97395833333331</c:v>
                </c:pt>
                <c:pt idx="142071">
                  <c:v>366.9765625</c:v>
                </c:pt>
                <c:pt idx="142072">
                  <c:v>366.97916666666669</c:v>
                </c:pt>
                <c:pt idx="142073">
                  <c:v>366.98177083333331</c:v>
                </c:pt>
                <c:pt idx="142074">
                  <c:v>366.984375</c:v>
                </c:pt>
                <c:pt idx="142075">
                  <c:v>366.98697916666669</c:v>
                </c:pt>
                <c:pt idx="142076">
                  <c:v>366.98958333333331</c:v>
                </c:pt>
                <c:pt idx="142077">
                  <c:v>366.9921875</c:v>
                </c:pt>
                <c:pt idx="142078">
                  <c:v>366.99479166666669</c:v>
                </c:pt>
                <c:pt idx="142079">
                  <c:v>366.99739583333331</c:v>
                </c:pt>
                <c:pt idx="142080">
                  <c:v>367</c:v>
                </c:pt>
                <c:pt idx="142081">
                  <c:v>367.00260416666669</c:v>
                </c:pt>
                <c:pt idx="142082">
                  <c:v>367.00520833333331</c:v>
                </c:pt>
                <c:pt idx="142083">
                  <c:v>367.0078125</c:v>
                </c:pt>
                <c:pt idx="142084">
                  <c:v>367.01041666666669</c:v>
                </c:pt>
                <c:pt idx="142085">
                  <c:v>367.01302083333331</c:v>
                </c:pt>
                <c:pt idx="142086">
                  <c:v>367.015625</c:v>
                </c:pt>
                <c:pt idx="142087">
                  <c:v>367.01822916666669</c:v>
                </c:pt>
                <c:pt idx="142088">
                  <c:v>367.02083333333331</c:v>
                </c:pt>
                <c:pt idx="142089">
                  <c:v>367.0234375</c:v>
                </c:pt>
                <c:pt idx="142090">
                  <c:v>367.02604166666669</c:v>
                </c:pt>
                <c:pt idx="142091">
                  <c:v>367.02864583333331</c:v>
                </c:pt>
                <c:pt idx="142092">
                  <c:v>367.03125</c:v>
                </c:pt>
                <c:pt idx="142093">
                  <c:v>367.03385416666669</c:v>
                </c:pt>
                <c:pt idx="142094">
                  <c:v>367.03645833333331</c:v>
                </c:pt>
                <c:pt idx="142095">
                  <c:v>367.0390625</c:v>
                </c:pt>
                <c:pt idx="142096">
                  <c:v>367.04166666666669</c:v>
                </c:pt>
                <c:pt idx="142097">
                  <c:v>367.04427083333331</c:v>
                </c:pt>
                <c:pt idx="142098">
                  <c:v>367.046875</c:v>
                </c:pt>
                <c:pt idx="142099">
                  <c:v>367.04947916666669</c:v>
                </c:pt>
                <c:pt idx="142100">
                  <c:v>367.05208333333331</c:v>
                </c:pt>
                <c:pt idx="142101">
                  <c:v>367.0546875</c:v>
                </c:pt>
                <c:pt idx="142102">
                  <c:v>367.05729166666669</c:v>
                </c:pt>
                <c:pt idx="142103">
                  <c:v>367.05989583333331</c:v>
                </c:pt>
                <c:pt idx="142104">
                  <c:v>367.0625</c:v>
                </c:pt>
                <c:pt idx="142105">
                  <c:v>367.06510416666669</c:v>
                </c:pt>
                <c:pt idx="142106">
                  <c:v>367.06770833333331</c:v>
                </c:pt>
                <c:pt idx="142107">
                  <c:v>367.0703125</c:v>
                </c:pt>
                <c:pt idx="142108">
                  <c:v>367.07291666666669</c:v>
                </c:pt>
                <c:pt idx="142109">
                  <c:v>367.07552083333331</c:v>
                </c:pt>
                <c:pt idx="142110">
                  <c:v>367.078125</c:v>
                </c:pt>
                <c:pt idx="142111">
                  <c:v>367.08072916666669</c:v>
                </c:pt>
                <c:pt idx="142112">
                  <c:v>367.08333333333331</c:v>
                </c:pt>
                <c:pt idx="142113">
                  <c:v>367.0859375</c:v>
                </c:pt>
                <c:pt idx="142114">
                  <c:v>367.08854166666669</c:v>
                </c:pt>
                <c:pt idx="142115">
                  <c:v>367.09114583333331</c:v>
                </c:pt>
                <c:pt idx="142116">
                  <c:v>367.09375</c:v>
                </c:pt>
                <c:pt idx="142117">
                  <c:v>367.09635416666669</c:v>
                </c:pt>
                <c:pt idx="142118">
                  <c:v>367.09895833333331</c:v>
                </c:pt>
                <c:pt idx="142119">
                  <c:v>367.1015625</c:v>
                </c:pt>
                <c:pt idx="142120">
                  <c:v>367.10416666666669</c:v>
                </c:pt>
                <c:pt idx="142121">
                  <c:v>367.10677083333331</c:v>
                </c:pt>
                <c:pt idx="142122">
                  <c:v>367.109375</c:v>
                </c:pt>
                <c:pt idx="142123">
                  <c:v>367.11197916666669</c:v>
                </c:pt>
                <c:pt idx="142124">
                  <c:v>367.11458333333331</c:v>
                </c:pt>
                <c:pt idx="142125">
                  <c:v>367.1171875</c:v>
                </c:pt>
                <c:pt idx="142126">
                  <c:v>367.11979166666669</c:v>
                </c:pt>
                <c:pt idx="142127">
                  <c:v>367.12239583333331</c:v>
                </c:pt>
                <c:pt idx="142128">
                  <c:v>367.125</c:v>
                </c:pt>
                <c:pt idx="142129">
                  <c:v>367.12760416666669</c:v>
                </c:pt>
                <c:pt idx="142130">
                  <c:v>367.13020833333331</c:v>
                </c:pt>
                <c:pt idx="142131">
                  <c:v>367.1328125</c:v>
                </c:pt>
                <c:pt idx="142132">
                  <c:v>367.13541666666669</c:v>
                </c:pt>
                <c:pt idx="142133">
                  <c:v>367.13802083333331</c:v>
                </c:pt>
                <c:pt idx="142134">
                  <c:v>367.140625</c:v>
                </c:pt>
                <c:pt idx="142135">
                  <c:v>367.14322916666669</c:v>
                </c:pt>
                <c:pt idx="142136">
                  <c:v>367.14583333333331</c:v>
                </c:pt>
                <c:pt idx="142137">
                  <c:v>367.1484375</c:v>
                </c:pt>
                <c:pt idx="142138">
                  <c:v>367.15104166666669</c:v>
                </c:pt>
                <c:pt idx="142139">
                  <c:v>367.15364583333331</c:v>
                </c:pt>
                <c:pt idx="142140">
                  <c:v>367.15625</c:v>
                </c:pt>
                <c:pt idx="142141">
                  <c:v>367.15885416666669</c:v>
                </c:pt>
                <c:pt idx="142142">
                  <c:v>367.16145833333331</c:v>
                </c:pt>
                <c:pt idx="142143">
                  <c:v>367.1640625</c:v>
                </c:pt>
                <c:pt idx="142144">
                  <c:v>367.16666666666669</c:v>
                </c:pt>
                <c:pt idx="142145">
                  <c:v>367.16927083333331</c:v>
                </c:pt>
                <c:pt idx="142146">
                  <c:v>367.171875</c:v>
                </c:pt>
                <c:pt idx="142147">
                  <c:v>367.17447916666669</c:v>
                </c:pt>
                <c:pt idx="142148">
                  <c:v>367.17708333333331</c:v>
                </c:pt>
                <c:pt idx="142149">
                  <c:v>367.1796875</c:v>
                </c:pt>
                <c:pt idx="142150">
                  <c:v>367.18229166666669</c:v>
                </c:pt>
                <c:pt idx="142151">
                  <c:v>367.18489583333331</c:v>
                </c:pt>
                <c:pt idx="142152">
                  <c:v>367.1875</c:v>
                </c:pt>
                <c:pt idx="142153">
                  <c:v>367.19010416666669</c:v>
                </c:pt>
                <c:pt idx="142154">
                  <c:v>367.19270833333331</c:v>
                </c:pt>
                <c:pt idx="142155">
                  <c:v>367.1953125</c:v>
                </c:pt>
                <c:pt idx="142156">
                  <c:v>367.19791666666669</c:v>
                </c:pt>
                <c:pt idx="142157">
                  <c:v>367.20052083333331</c:v>
                </c:pt>
                <c:pt idx="142158">
                  <c:v>367.203125</c:v>
                </c:pt>
                <c:pt idx="142159">
                  <c:v>367.20572916666669</c:v>
                </c:pt>
                <c:pt idx="142160">
                  <c:v>367.20833333333331</c:v>
                </c:pt>
                <c:pt idx="142161">
                  <c:v>367.2109375</c:v>
                </c:pt>
                <c:pt idx="142162">
                  <c:v>367.21354166666669</c:v>
                </c:pt>
                <c:pt idx="142163">
                  <c:v>367.21614583333331</c:v>
                </c:pt>
                <c:pt idx="142164">
                  <c:v>367.21875</c:v>
                </c:pt>
                <c:pt idx="142165">
                  <c:v>367.22135416666669</c:v>
                </c:pt>
                <c:pt idx="142166">
                  <c:v>367.22395833333331</c:v>
                </c:pt>
                <c:pt idx="142167">
                  <c:v>367.2265625</c:v>
                </c:pt>
                <c:pt idx="142168">
                  <c:v>367.22916666666669</c:v>
                </c:pt>
                <c:pt idx="142169">
                  <c:v>367.23177083333331</c:v>
                </c:pt>
                <c:pt idx="142170">
                  <c:v>367.234375</c:v>
                </c:pt>
                <c:pt idx="142171">
                  <c:v>367.23697916666669</c:v>
                </c:pt>
                <c:pt idx="142172">
                  <c:v>367.23958333333331</c:v>
                </c:pt>
                <c:pt idx="142173">
                  <c:v>367.2421875</c:v>
                </c:pt>
                <c:pt idx="142174">
                  <c:v>367.24479166666669</c:v>
                </c:pt>
                <c:pt idx="142175">
                  <c:v>367.24739583333331</c:v>
                </c:pt>
                <c:pt idx="142176">
                  <c:v>367.25</c:v>
                </c:pt>
                <c:pt idx="142177">
                  <c:v>367.25260416666669</c:v>
                </c:pt>
                <c:pt idx="142178">
                  <c:v>367.25520833333331</c:v>
                </c:pt>
                <c:pt idx="142179">
                  <c:v>367.2578125</c:v>
                </c:pt>
                <c:pt idx="142180">
                  <c:v>367.26041666666669</c:v>
                </c:pt>
                <c:pt idx="142181">
                  <c:v>367.26302083333331</c:v>
                </c:pt>
                <c:pt idx="142182">
                  <c:v>367.265625</c:v>
                </c:pt>
                <c:pt idx="142183">
                  <c:v>367.26822916666669</c:v>
                </c:pt>
                <c:pt idx="142184">
                  <c:v>367.27083333333331</c:v>
                </c:pt>
                <c:pt idx="142185">
                  <c:v>367.2734375</c:v>
                </c:pt>
                <c:pt idx="142186">
                  <c:v>367.27604166666669</c:v>
                </c:pt>
                <c:pt idx="142187">
                  <c:v>367.27864583333331</c:v>
                </c:pt>
                <c:pt idx="142188">
                  <c:v>367.28125</c:v>
                </c:pt>
                <c:pt idx="142189">
                  <c:v>367.28385416666669</c:v>
                </c:pt>
                <c:pt idx="142190">
                  <c:v>367.28645833333331</c:v>
                </c:pt>
                <c:pt idx="142191">
                  <c:v>367.2890625</c:v>
                </c:pt>
                <c:pt idx="142192">
                  <c:v>367.29166666666669</c:v>
                </c:pt>
                <c:pt idx="142193">
                  <c:v>367.29427083333331</c:v>
                </c:pt>
                <c:pt idx="142194">
                  <c:v>367.296875</c:v>
                </c:pt>
                <c:pt idx="142195">
                  <c:v>367.29947916666669</c:v>
                </c:pt>
                <c:pt idx="142196">
                  <c:v>367.30208333333331</c:v>
                </c:pt>
                <c:pt idx="142197">
                  <c:v>367.3046875</c:v>
                </c:pt>
                <c:pt idx="142198">
                  <c:v>367.30729166666669</c:v>
                </c:pt>
                <c:pt idx="142199">
                  <c:v>367.30989583333331</c:v>
                </c:pt>
                <c:pt idx="142200">
                  <c:v>367.3125</c:v>
                </c:pt>
                <c:pt idx="142201">
                  <c:v>367.31510416666669</c:v>
                </c:pt>
                <c:pt idx="142202">
                  <c:v>367.31770833333331</c:v>
                </c:pt>
                <c:pt idx="142203">
                  <c:v>367.3203125</c:v>
                </c:pt>
                <c:pt idx="142204">
                  <c:v>367.32291666666669</c:v>
                </c:pt>
                <c:pt idx="142205">
                  <c:v>367.32552083333331</c:v>
                </c:pt>
                <c:pt idx="142206">
                  <c:v>367.328125</c:v>
                </c:pt>
                <c:pt idx="142207">
                  <c:v>367.33072916666669</c:v>
                </c:pt>
                <c:pt idx="142208">
                  <c:v>367.33333333333331</c:v>
                </c:pt>
                <c:pt idx="142209">
                  <c:v>367.3359375</c:v>
                </c:pt>
                <c:pt idx="142210">
                  <c:v>367.33854166666669</c:v>
                </c:pt>
                <c:pt idx="142211">
                  <c:v>367.34114583333331</c:v>
                </c:pt>
                <c:pt idx="142212">
                  <c:v>367.34375</c:v>
                </c:pt>
                <c:pt idx="142213">
                  <c:v>367.34635416666669</c:v>
                </c:pt>
                <c:pt idx="142214">
                  <c:v>367.34895833333331</c:v>
                </c:pt>
                <c:pt idx="142215">
                  <c:v>367.3515625</c:v>
                </c:pt>
                <c:pt idx="142216">
                  <c:v>367.35416666666669</c:v>
                </c:pt>
                <c:pt idx="142217">
                  <c:v>367.35677083333331</c:v>
                </c:pt>
                <c:pt idx="142218">
                  <c:v>367.359375</c:v>
                </c:pt>
                <c:pt idx="142219">
                  <c:v>367.36197916666669</c:v>
                </c:pt>
                <c:pt idx="142220">
                  <c:v>367.36458333333331</c:v>
                </c:pt>
                <c:pt idx="142221">
                  <c:v>367.3671875</c:v>
                </c:pt>
                <c:pt idx="142222">
                  <c:v>367.36979166666669</c:v>
                </c:pt>
                <c:pt idx="142223">
                  <c:v>367.37239583333331</c:v>
                </c:pt>
                <c:pt idx="142224">
                  <c:v>367.375</c:v>
                </c:pt>
                <c:pt idx="142225">
                  <c:v>367.37760416666669</c:v>
                </c:pt>
                <c:pt idx="142226">
                  <c:v>367.38020833333331</c:v>
                </c:pt>
                <c:pt idx="142227">
                  <c:v>367.3828125</c:v>
                </c:pt>
                <c:pt idx="142228">
                  <c:v>367.38541666666669</c:v>
                </c:pt>
                <c:pt idx="142229">
                  <c:v>367.38802083333331</c:v>
                </c:pt>
                <c:pt idx="142230">
                  <c:v>367.390625</c:v>
                </c:pt>
                <c:pt idx="142231">
                  <c:v>367.39322916666669</c:v>
                </c:pt>
                <c:pt idx="142232">
                  <c:v>367.39583333333331</c:v>
                </c:pt>
                <c:pt idx="142233">
                  <c:v>367.3984375</c:v>
                </c:pt>
                <c:pt idx="142234">
                  <c:v>367.40104166666669</c:v>
                </c:pt>
                <c:pt idx="142235">
                  <c:v>367.40364583333331</c:v>
                </c:pt>
                <c:pt idx="142236">
                  <c:v>367.40625</c:v>
                </c:pt>
                <c:pt idx="142237">
                  <c:v>367.40885416666669</c:v>
                </c:pt>
                <c:pt idx="142238">
                  <c:v>367.41145833333331</c:v>
                </c:pt>
                <c:pt idx="142239">
                  <c:v>367.4140625</c:v>
                </c:pt>
                <c:pt idx="142240">
                  <c:v>367.41666666666669</c:v>
                </c:pt>
                <c:pt idx="142241">
                  <c:v>367.41927083333331</c:v>
                </c:pt>
                <c:pt idx="142242">
                  <c:v>367.421875</c:v>
                </c:pt>
                <c:pt idx="142243">
                  <c:v>367.42447916666669</c:v>
                </c:pt>
                <c:pt idx="142244">
                  <c:v>367.42708333333331</c:v>
                </c:pt>
                <c:pt idx="142245">
                  <c:v>367.4296875</c:v>
                </c:pt>
                <c:pt idx="142246">
                  <c:v>367.43229166666669</c:v>
                </c:pt>
                <c:pt idx="142247">
                  <c:v>367.43489583333331</c:v>
                </c:pt>
                <c:pt idx="142248">
                  <c:v>367.4375</c:v>
                </c:pt>
                <c:pt idx="142249">
                  <c:v>367.44010416666669</c:v>
                </c:pt>
                <c:pt idx="142250">
                  <c:v>367.44270833333331</c:v>
                </c:pt>
                <c:pt idx="142251">
                  <c:v>367.4453125</c:v>
                </c:pt>
                <c:pt idx="142252">
                  <c:v>367.44791666666669</c:v>
                </c:pt>
                <c:pt idx="142253">
                  <c:v>367.45052083333331</c:v>
                </c:pt>
                <c:pt idx="142254">
                  <c:v>367.453125</c:v>
                </c:pt>
                <c:pt idx="142255">
                  <c:v>367.45572916666669</c:v>
                </c:pt>
                <c:pt idx="142256">
                  <c:v>367.45833333333331</c:v>
                </c:pt>
                <c:pt idx="142257">
                  <c:v>367.4609375</c:v>
                </c:pt>
                <c:pt idx="142258">
                  <c:v>367.46354166666669</c:v>
                </c:pt>
                <c:pt idx="142259">
                  <c:v>367.46614583333331</c:v>
                </c:pt>
                <c:pt idx="142260">
                  <c:v>367.46875</c:v>
                </c:pt>
                <c:pt idx="142261">
                  <c:v>367.47135416666669</c:v>
                </c:pt>
                <c:pt idx="142262">
                  <c:v>367.47395833333331</c:v>
                </c:pt>
                <c:pt idx="142263">
                  <c:v>367.4765625</c:v>
                </c:pt>
                <c:pt idx="142264">
                  <c:v>367.47916666666669</c:v>
                </c:pt>
                <c:pt idx="142265">
                  <c:v>367.48177083333331</c:v>
                </c:pt>
                <c:pt idx="142266">
                  <c:v>367.484375</c:v>
                </c:pt>
                <c:pt idx="142267">
                  <c:v>367.48697916666669</c:v>
                </c:pt>
                <c:pt idx="142268">
                  <c:v>367.48958333333331</c:v>
                </c:pt>
                <c:pt idx="142269">
                  <c:v>367.4921875</c:v>
                </c:pt>
                <c:pt idx="142270">
                  <c:v>367.49479166666669</c:v>
                </c:pt>
                <c:pt idx="142271">
                  <c:v>367.49739583333331</c:v>
                </c:pt>
                <c:pt idx="142272">
                  <c:v>367.5</c:v>
                </c:pt>
                <c:pt idx="142273">
                  <c:v>367.50260416666669</c:v>
                </c:pt>
                <c:pt idx="142274">
                  <c:v>367.50520833333331</c:v>
                </c:pt>
                <c:pt idx="142275">
                  <c:v>367.5078125</c:v>
                </c:pt>
                <c:pt idx="142276">
                  <c:v>367.51041666666669</c:v>
                </c:pt>
                <c:pt idx="142277">
                  <c:v>367.51302083333331</c:v>
                </c:pt>
                <c:pt idx="142278">
                  <c:v>367.515625</c:v>
                </c:pt>
                <c:pt idx="142279">
                  <c:v>367.51822916666669</c:v>
                </c:pt>
                <c:pt idx="142280">
                  <c:v>367.52083333333331</c:v>
                </c:pt>
                <c:pt idx="142281">
                  <c:v>367.5234375</c:v>
                </c:pt>
                <c:pt idx="142282">
                  <c:v>367.52604166666669</c:v>
                </c:pt>
                <c:pt idx="142283">
                  <c:v>367.52864583333331</c:v>
                </c:pt>
                <c:pt idx="142284">
                  <c:v>367.53125</c:v>
                </c:pt>
                <c:pt idx="142285">
                  <c:v>367.53385416666669</c:v>
                </c:pt>
                <c:pt idx="142286">
                  <c:v>367.53645833333331</c:v>
                </c:pt>
                <c:pt idx="142287">
                  <c:v>367.5390625</c:v>
                </c:pt>
                <c:pt idx="142288">
                  <c:v>367.54166666666669</c:v>
                </c:pt>
                <c:pt idx="142289">
                  <c:v>367.54427083333331</c:v>
                </c:pt>
                <c:pt idx="142290">
                  <c:v>367.546875</c:v>
                </c:pt>
                <c:pt idx="142291">
                  <c:v>367.54947916666669</c:v>
                </c:pt>
                <c:pt idx="142292">
                  <c:v>367.55208333333331</c:v>
                </c:pt>
                <c:pt idx="142293">
                  <c:v>367.5546875</c:v>
                </c:pt>
                <c:pt idx="142294">
                  <c:v>367.55729166666669</c:v>
                </c:pt>
                <c:pt idx="142295">
                  <c:v>367.55989583333331</c:v>
                </c:pt>
                <c:pt idx="142296">
                  <c:v>367.5625</c:v>
                </c:pt>
                <c:pt idx="142297">
                  <c:v>367.56510416666669</c:v>
                </c:pt>
                <c:pt idx="142298">
                  <c:v>367.56770833333331</c:v>
                </c:pt>
                <c:pt idx="142299">
                  <c:v>367.5703125</c:v>
                </c:pt>
                <c:pt idx="142300">
                  <c:v>367.57291666666669</c:v>
                </c:pt>
                <c:pt idx="142301">
                  <c:v>367.57552083333331</c:v>
                </c:pt>
                <c:pt idx="142302">
                  <c:v>367.578125</c:v>
                </c:pt>
                <c:pt idx="142303">
                  <c:v>367.58072916666669</c:v>
                </c:pt>
                <c:pt idx="142304">
                  <c:v>367.58333333333331</c:v>
                </c:pt>
                <c:pt idx="142305">
                  <c:v>367.5859375</c:v>
                </c:pt>
                <c:pt idx="142306">
                  <c:v>367.58854166666669</c:v>
                </c:pt>
                <c:pt idx="142307">
                  <c:v>367.59114583333331</c:v>
                </c:pt>
                <c:pt idx="142308">
                  <c:v>367.59375</c:v>
                </c:pt>
                <c:pt idx="142309">
                  <c:v>367.59635416666669</c:v>
                </c:pt>
                <c:pt idx="142310">
                  <c:v>367.59895833333331</c:v>
                </c:pt>
                <c:pt idx="142311">
                  <c:v>367.6015625</c:v>
                </c:pt>
                <c:pt idx="142312">
                  <c:v>367.60416666666669</c:v>
                </c:pt>
                <c:pt idx="142313">
                  <c:v>367.60677083333331</c:v>
                </c:pt>
                <c:pt idx="142314">
                  <c:v>367.609375</c:v>
                </c:pt>
                <c:pt idx="142315">
                  <c:v>367.61197916666669</c:v>
                </c:pt>
                <c:pt idx="142316">
                  <c:v>367.61458333333331</c:v>
                </c:pt>
                <c:pt idx="142317">
                  <c:v>367.6171875</c:v>
                </c:pt>
                <c:pt idx="142318">
                  <c:v>367.61979166666669</c:v>
                </c:pt>
                <c:pt idx="142319">
                  <c:v>367.62239583333331</c:v>
                </c:pt>
                <c:pt idx="142320">
                  <c:v>367.625</c:v>
                </c:pt>
                <c:pt idx="142321">
                  <c:v>367.62760416666669</c:v>
                </c:pt>
                <c:pt idx="142322">
                  <c:v>367.63020833333331</c:v>
                </c:pt>
                <c:pt idx="142323">
                  <c:v>367.6328125</c:v>
                </c:pt>
                <c:pt idx="142324">
                  <c:v>367.63541666666669</c:v>
                </c:pt>
                <c:pt idx="142325">
                  <c:v>367.63802083333331</c:v>
                </c:pt>
                <c:pt idx="142326">
                  <c:v>367.640625</c:v>
                </c:pt>
                <c:pt idx="142327">
                  <c:v>367.64322916666669</c:v>
                </c:pt>
                <c:pt idx="142328">
                  <c:v>367.64583333333331</c:v>
                </c:pt>
                <c:pt idx="142329">
                  <c:v>367.6484375</c:v>
                </c:pt>
                <c:pt idx="142330">
                  <c:v>367.65104166666669</c:v>
                </c:pt>
                <c:pt idx="142331">
                  <c:v>367.65364583333331</c:v>
                </c:pt>
                <c:pt idx="142332">
                  <c:v>367.65625</c:v>
                </c:pt>
                <c:pt idx="142333">
                  <c:v>367.65885416666669</c:v>
                </c:pt>
                <c:pt idx="142334">
                  <c:v>367.66145833333331</c:v>
                </c:pt>
                <c:pt idx="142335">
                  <c:v>367.6640625</c:v>
                </c:pt>
                <c:pt idx="142336">
                  <c:v>367.66666666666669</c:v>
                </c:pt>
                <c:pt idx="142337">
                  <c:v>367.66927083333331</c:v>
                </c:pt>
                <c:pt idx="142338">
                  <c:v>367.671875</c:v>
                </c:pt>
                <c:pt idx="142339">
                  <c:v>367.67447916666669</c:v>
                </c:pt>
                <c:pt idx="142340">
                  <c:v>367.67708333333331</c:v>
                </c:pt>
                <c:pt idx="142341">
                  <c:v>367.6796875</c:v>
                </c:pt>
                <c:pt idx="142342">
                  <c:v>367.68229166666669</c:v>
                </c:pt>
                <c:pt idx="142343">
                  <c:v>367.68489583333331</c:v>
                </c:pt>
                <c:pt idx="142344">
                  <c:v>367.6875</c:v>
                </c:pt>
                <c:pt idx="142345">
                  <c:v>367.69010416666669</c:v>
                </c:pt>
                <c:pt idx="142346">
                  <c:v>367.69270833333331</c:v>
                </c:pt>
                <c:pt idx="142347">
                  <c:v>367.6953125</c:v>
                </c:pt>
                <c:pt idx="142348">
                  <c:v>367.69791666666669</c:v>
                </c:pt>
                <c:pt idx="142349">
                  <c:v>367.70052083333331</c:v>
                </c:pt>
                <c:pt idx="142350">
                  <c:v>367.703125</c:v>
                </c:pt>
                <c:pt idx="142351">
                  <c:v>367.70572916666669</c:v>
                </c:pt>
                <c:pt idx="142352">
                  <c:v>367.70833333333331</c:v>
                </c:pt>
                <c:pt idx="142353">
                  <c:v>367.7109375</c:v>
                </c:pt>
                <c:pt idx="142354">
                  <c:v>367.71354166666669</c:v>
                </c:pt>
                <c:pt idx="142355">
                  <c:v>367.71614583333331</c:v>
                </c:pt>
                <c:pt idx="142356">
                  <c:v>367.71875</c:v>
                </c:pt>
                <c:pt idx="142357">
                  <c:v>367.72135416666669</c:v>
                </c:pt>
                <c:pt idx="142358">
                  <c:v>367.72395833333331</c:v>
                </c:pt>
                <c:pt idx="142359">
                  <c:v>367.7265625</c:v>
                </c:pt>
                <c:pt idx="142360">
                  <c:v>367.72916666666669</c:v>
                </c:pt>
                <c:pt idx="142361">
                  <c:v>367.73177083333331</c:v>
                </c:pt>
                <c:pt idx="142362">
                  <c:v>367.734375</c:v>
                </c:pt>
                <c:pt idx="142363">
                  <c:v>367.73697916666669</c:v>
                </c:pt>
                <c:pt idx="142364">
                  <c:v>367.73958333333331</c:v>
                </c:pt>
                <c:pt idx="142365">
                  <c:v>367.7421875</c:v>
                </c:pt>
                <c:pt idx="142366">
                  <c:v>367.74479166666669</c:v>
                </c:pt>
                <c:pt idx="142367">
                  <c:v>367.74739583333331</c:v>
                </c:pt>
                <c:pt idx="142368">
                  <c:v>367.75</c:v>
                </c:pt>
                <c:pt idx="142369">
                  <c:v>367.75260416666669</c:v>
                </c:pt>
                <c:pt idx="142370">
                  <c:v>367.75520833333331</c:v>
                </c:pt>
                <c:pt idx="142371">
                  <c:v>367.7578125</c:v>
                </c:pt>
                <c:pt idx="142372">
                  <c:v>367.76041666666669</c:v>
                </c:pt>
                <c:pt idx="142373">
                  <c:v>367.76302083333331</c:v>
                </c:pt>
                <c:pt idx="142374">
                  <c:v>367.765625</c:v>
                </c:pt>
                <c:pt idx="142375">
                  <c:v>367.76822916666669</c:v>
                </c:pt>
                <c:pt idx="142376">
                  <c:v>367.77083333333331</c:v>
                </c:pt>
                <c:pt idx="142377">
                  <c:v>367.7734375</c:v>
                </c:pt>
                <c:pt idx="142378">
                  <c:v>367.77604166666669</c:v>
                </c:pt>
                <c:pt idx="142379">
                  <c:v>367.77864583333331</c:v>
                </c:pt>
                <c:pt idx="142380">
                  <c:v>367.78125</c:v>
                </c:pt>
                <c:pt idx="142381">
                  <c:v>367.78385416666669</c:v>
                </c:pt>
                <c:pt idx="142382">
                  <c:v>367.78645833333331</c:v>
                </c:pt>
                <c:pt idx="142383">
                  <c:v>367.7890625</c:v>
                </c:pt>
                <c:pt idx="142384">
                  <c:v>367.79166666666669</c:v>
                </c:pt>
                <c:pt idx="142385">
                  <c:v>367.79427083333331</c:v>
                </c:pt>
                <c:pt idx="142386">
                  <c:v>367.796875</c:v>
                </c:pt>
                <c:pt idx="142387">
                  <c:v>367.79947916666669</c:v>
                </c:pt>
                <c:pt idx="142388">
                  <c:v>367.80208333333331</c:v>
                </c:pt>
                <c:pt idx="142389">
                  <c:v>367.8046875</c:v>
                </c:pt>
                <c:pt idx="142390">
                  <c:v>367.80729166666669</c:v>
                </c:pt>
                <c:pt idx="142391">
                  <c:v>367.80989583333331</c:v>
                </c:pt>
                <c:pt idx="142392">
                  <c:v>367.8125</c:v>
                </c:pt>
                <c:pt idx="142393">
                  <c:v>367.81510416666669</c:v>
                </c:pt>
                <c:pt idx="142394">
                  <c:v>367.81770833333331</c:v>
                </c:pt>
                <c:pt idx="142395">
                  <c:v>367.8203125</c:v>
                </c:pt>
                <c:pt idx="142396">
                  <c:v>367.82291666666669</c:v>
                </c:pt>
                <c:pt idx="142397">
                  <c:v>367.82552083333331</c:v>
                </c:pt>
                <c:pt idx="142398">
                  <c:v>367.828125</c:v>
                </c:pt>
                <c:pt idx="142399">
                  <c:v>367.83072916666669</c:v>
                </c:pt>
                <c:pt idx="142400">
                  <c:v>367.83333333333331</c:v>
                </c:pt>
                <c:pt idx="142401">
                  <c:v>367.8359375</c:v>
                </c:pt>
                <c:pt idx="142402">
                  <c:v>367.83854166666669</c:v>
                </c:pt>
                <c:pt idx="142403">
                  <c:v>367.84114583333331</c:v>
                </c:pt>
                <c:pt idx="142404">
                  <c:v>367.84375</c:v>
                </c:pt>
                <c:pt idx="142405">
                  <c:v>367.84635416666669</c:v>
                </c:pt>
                <c:pt idx="142406">
                  <c:v>367.84895833333331</c:v>
                </c:pt>
                <c:pt idx="142407">
                  <c:v>367.8515625</c:v>
                </c:pt>
                <c:pt idx="142408">
                  <c:v>367.85416666666669</c:v>
                </c:pt>
                <c:pt idx="142409">
                  <c:v>367.85677083333331</c:v>
                </c:pt>
                <c:pt idx="142410">
                  <c:v>367.859375</c:v>
                </c:pt>
                <c:pt idx="142411">
                  <c:v>367.86197916666669</c:v>
                </c:pt>
                <c:pt idx="142412">
                  <c:v>367.86458333333331</c:v>
                </c:pt>
                <c:pt idx="142413">
                  <c:v>367.8671875</c:v>
                </c:pt>
                <c:pt idx="142414">
                  <c:v>367.86979166666669</c:v>
                </c:pt>
                <c:pt idx="142415">
                  <c:v>367.87239583333331</c:v>
                </c:pt>
                <c:pt idx="142416">
                  <c:v>367.875</c:v>
                </c:pt>
                <c:pt idx="142417">
                  <c:v>367.87760416666669</c:v>
                </c:pt>
                <c:pt idx="142418">
                  <c:v>367.88020833333331</c:v>
                </c:pt>
                <c:pt idx="142419">
                  <c:v>367.8828125</c:v>
                </c:pt>
                <c:pt idx="142420">
                  <c:v>367.88541666666669</c:v>
                </c:pt>
                <c:pt idx="142421">
                  <c:v>367.88802083333331</c:v>
                </c:pt>
                <c:pt idx="142422">
                  <c:v>367.890625</c:v>
                </c:pt>
                <c:pt idx="142423">
                  <c:v>367.89322916666669</c:v>
                </c:pt>
                <c:pt idx="142424">
                  <c:v>367.89583333333331</c:v>
                </c:pt>
                <c:pt idx="142425">
                  <c:v>367.8984375</c:v>
                </c:pt>
                <c:pt idx="142426">
                  <c:v>367.90104166666669</c:v>
                </c:pt>
                <c:pt idx="142427">
                  <c:v>367.90364583333331</c:v>
                </c:pt>
                <c:pt idx="142428">
                  <c:v>367.90625</c:v>
                </c:pt>
                <c:pt idx="142429">
                  <c:v>367.90885416666669</c:v>
                </c:pt>
                <c:pt idx="142430">
                  <c:v>367.91145833333331</c:v>
                </c:pt>
                <c:pt idx="142431">
                  <c:v>367.9140625</c:v>
                </c:pt>
                <c:pt idx="142432">
                  <c:v>367.91666666666669</c:v>
                </c:pt>
                <c:pt idx="142433">
                  <c:v>367.91927083333331</c:v>
                </c:pt>
                <c:pt idx="142434">
                  <c:v>367.921875</c:v>
                </c:pt>
                <c:pt idx="142435">
                  <c:v>367.92447916666669</c:v>
                </c:pt>
                <c:pt idx="142436">
                  <c:v>367.92708333333331</c:v>
                </c:pt>
                <c:pt idx="142437">
                  <c:v>367.9296875</c:v>
                </c:pt>
                <c:pt idx="142438">
                  <c:v>367.93229166666669</c:v>
                </c:pt>
                <c:pt idx="142439">
                  <c:v>367.93489583333331</c:v>
                </c:pt>
                <c:pt idx="142440">
                  <c:v>367.9375</c:v>
                </c:pt>
                <c:pt idx="142441">
                  <c:v>367.94010416666669</c:v>
                </c:pt>
                <c:pt idx="142442">
                  <c:v>367.94270833333331</c:v>
                </c:pt>
                <c:pt idx="142443">
                  <c:v>367.9453125</c:v>
                </c:pt>
                <c:pt idx="142444">
                  <c:v>367.94791666666669</c:v>
                </c:pt>
                <c:pt idx="142445">
                  <c:v>367.95052083333331</c:v>
                </c:pt>
                <c:pt idx="142446">
                  <c:v>367.953125</c:v>
                </c:pt>
                <c:pt idx="142447">
                  <c:v>367.95572916666669</c:v>
                </c:pt>
                <c:pt idx="142448">
                  <c:v>367.95833333333331</c:v>
                </c:pt>
                <c:pt idx="142449">
                  <c:v>367.9609375</c:v>
                </c:pt>
                <c:pt idx="142450">
                  <c:v>367.96354166666669</c:v>
                </c:pt>
                <c:pt idx="142451">
                  <c:v>367.96614583333331</c:v>
                </c:pt>
                <c:pt idx="142452">
                  <c:v>367.96875</c:v>
                </c:pt>
                <c:pt idx="142453">
                  <c:v>367.97135416666669</c:v>
                </c:pt>
                <c:pt idx="142454">
                  <c:v>367.97395833333331</c:v>
                </c:pt>
                <c:pt idx="142455">
                  <c:v>367.9765625</c:v>
                </c:pt>
                <c:pt idx="142456">
                  <c:v>367.97916666666669</c:v>
                </c:pt>
                <c:pt idx="142457">
                  <c:v>367.98177083333331</c:v>
                </c:pt>
                <c:pt idx="142458">
                  <c:v>367.984375</c:v>
                </c:pt>
                <c:pt idx="142459">
                  <c:v>367.98697916666669</c:v>
                </c:pt>
                <c:pt idx="142460">
                  <c:v>367.98958333333331</c:v>
                </c:pt>
                <c:pt idx="142461">
                  <c:v>367.9921875</c:v>
                </c:pt>
                <c:pt idx="142462">
                  <c:v>367.99479166666669</c:v>
                </c:pt>
                <c:pt idx="142463">
                  <c:v>367.99739583333331</c:v>
                </c:pt>
                <c:pt idx="142464">
                  <c:v>368</c:v>
                </c:pt>
                <c:pt idx="142465">
                  <c:v>368.00260416666669</c:v>
                </c:pt>
                <c:pt idx="142466">
                  <c:v>368.00520833333331</c:v>
                </c:pt>
                <c:pt idx="142467">
                  <c:v>368.0078125</c:v>
                </c:pt>
                <c:pt idx="142468">
                  <c:v>368.01041666666669</c:v>
                </c:pt>
                <c:pt idx="142469">
                  <c:v>368.01302083333331</c:v>
                </c:pt>
                <c:pt idx="142470">
                  <c:v>368.015625</c:v>
                </c:pt>
                <c:pt idx="142471">
                  <c:v>368.01822916666669</c:v>
                </c:pt>
                <c:pt idx="142472">
                  <c:v>368.02083333333331</c:v>
                </c:pt>
                <c:pt idx="142473">
                  <c:v>368.0234375</c:v>
                </c:pt>
                <c:pt idx="142474">
                  <c:v>368.02604166666669</c:v>
                </c:pt>
                <c:pt idx="142475">
                  <c:v>368.02864583333331</c:v>
                </c:pt>
                <c:pt idx="142476">
                  <c:v>368.03125</c:v>
                </c:pt>
                <c:pt idx="142477">
                  <c:v>368.03385416666669</c:v>
                </c:pt>
                <c:pt idx="142478">
                  <c:v>368.03645833333331</c:v>
                </c:pt>
                <c:pt idx="142479">
                  <c:v>368.0390625</c:v>
                </c:pt>
                <c:pt idx="142480">
                  <c:v>368.04166666666669</c:v>
                </c:pt>
                <c:pt idx="142481">
                  <c:v>368.04427083333331</c:v>
                </c:pt>
                <c:pt idx="142482">
                  <c:v>368.046875</c:v>
                </c:pt>
                <c:pt idx="142483">
                  <c:v>368.04947916666669</c:v>
                </c:pt>
                <c:pt idx="142484">
                  <c:v>368.05208333333331</c:v>
                </c:pt>
                <c:pt idx="142485">
                  <c:v>368.0546875</c:v>
                </c:pt>
                <c:pt idx="142486">
                  <c:v>368.05729166666669</c:v>
                </c:pt>
                <c:pt idx="142487">
                  <c:v>368.05989583333331</c:v>
                </c:pt>
                <c:pt idx="142488">
                  <c:v>368.0625</c:v>
                </c:pt>
                <c:pt idx="142489">
                  <c:v>368.06510416666669</c:v>
                </c:pt>
                <c:pt idx="142490">
                  <c:v>368.06770833333331</c:v>
                </c:pt>
                <c:pt idx="142491">
                  <c:v>368.0703125</c:v>
                </c:pt>
                <c:pt idx="142492">
                  <c:v>368.07291666666669</c:v>
                </c:pt>
                <c:pt idx="142493">
                  <c:v>368.07552083333331</c:v>
                </c:pt>
                <c:pt idx="142494">
                  <c:v>368.078125</c:v>
                </c:pt>
                <c:pt idx="142495">
                  <c:v>368.08072916666669</c:v>
                </c:pt>
                <c:pt idx="142496">
                  <c:v>368.08333333333331</c:v>
                </c:pt>
                <c:pt idx="142497">
                  <c:v>368.0859375</c:v>
                </c:pt>
                <c:pt idx="142498">
                  <c:v>368.08854166666669</c:v>
                </c:pt>
                <c:pt idx="142499">
                  <c:v>368.09114583333331</c:v>
                </c:pt>
                <c:pt idx="142500">
                  <c:v>368.09375</c:v>
                </c:pt>
                <c:pt idx="142501">
                  <c:v>368.09635416666669</c:v>
                </c:pt>
                <c:pt idx="142502">
                  <c:v>368.09895833333331</c:v>
                </c:pt>
                <c:pt idx="142503">
                  <c:v>368.1015625</c:v>
                </c:pt>
                <c:pt idx="142504">
                  <c:v>368.10416666666669</c:v>
                </c:pt>
                <c:pt idx="142505">
                  <c:v>368.10677083333331</c:v>
                </c:pt>
                <c:pt idx="142506">
                  <c:v>368.109375</c:v>
                </c:pt>
                <c:pt idx="142507">
                  <c:v>368.11197916666669</c:v>
                </c:pt>
                <c:pt idx="142508">
                  <c:v>368.11458333333331</c:v>
                </c:pt>
                <c:pt idx="142509">
                  <c:v>368.1171875</c:v>
                </c:pt>
                <c:pt idx="142510">
                  <c:v>368.11979166666669</c:v>
                </c:pt>
                <c:pt idx="142511">
                  <c:v>368.12239583333331</c:v>
                </c:pt>
                <c:pt idx="142512">
                  <c:v>368.125</c:v>
                </c:pt>
                <c:pt idx="142513">
                  <c:v>368.12760416666669</c:v>
                </c:pt>
                <c:pt idx="142514">
                  <c:v>368.13020833333331</c:v>
                </c:pt>
                <c:pt idx="142515">
                  <c:v>368.1328125</c:v>
                </c:pt>
                <c:pt idx="142516">
                  <c:v>368.13541666666669</c:v>
                </c:pt>
                <c:pt idx="142517">
                  <c:v>368.13802083333331</c:v>
                </c:pt>
                <c:pt idx="142518">
                  <c:v>368.140625</c:v>
                </c:pt>
                <c:pt idx="142519">
                  <c:v>368.14322916666669</c:v>
                </c:pt>
                <c:pt idx="142520">
                  <c:v>368.14583333333331</c:v>
                </c:pt>
                <c:pt idx="142521">
                  <c:v>368.1484375</c:v>
                </c:pt>
                <c:pt idx="142522">
                  <c:v>368.15104166666669</c:v>
                </c:pt>
                <c:pt idx="142523">
                  <c:v>368.15364583333331</c:v>
                </c:pt>
                <c:pt idx="142524">
                  <c:v>368.15625</c:v>
                </c:pt>
                <c:pt idx="142525">
                  <c:v>368.15885416666669</c:v>
                </c:pt>
                <c:pt idx="142526">
                  <c:v>368.16145833333331</c:v>
                </c:pt>
                <c:pt idx="142527">
                  <c:v>368.1640625</c:v>
                </c:pt>
                <c:pt idx="142528">
                  <c:v>368.16666666666669</c:v>
                </c:pt>
                <c:pt idx="142529">
                  <c:v>368.16927083333331</c:v>
                </c:pt>
                <c:pt idx="142530">
                  <c:v>368.171875</c:v>
                </c:pt>
                <c:pt idx="142531">
                  <c:v>368.17447916666669</c:v>
                </c:pt>
                <c:pt idx="142532">
                  <c:v>368.17708333333331</c:v>
                </c:pt>
                <c:pt idx="142533">
                  <c:v>368.1796875</c:v>
                </c:pt>
                <c:pt idx="142534">
                  <c:v>368.18229166666669</c:v>
                </c:pt>
                <c:pt idx="142535">
                  <c:v>368.18489583333331</c:v>
                </c:pt>
                <c:pt idx="142536">
                  <c:v>368.1875</c:v>
                </c:pt>
                <c:pt idx="142537">
                  <c:v>368.19010416666669</c:v>
                </c:pt>
                <c:pt idx="142538">
                  <c:v>368.19270833333331</c:v>
                </c:pt>
                <c:pt idx="142539">
                  <c:v>368.1953125</c:v>
                </c:pt>
                <c:pt idx="142540">
                  <c:v>368.19791666666669</c:v>
                </c:pt>
                <c:pt idx="142541">
                  <c:v>368.20052083333331</c:v>
                </c:pt>
                <c:pt idx="142542">
                  <c:v>368.203125</c:v>
                </c:pt>
                <c:pt idx="142543">
                  <c:v>368.20572916666669</c:v>
                </c:pt>
                <c:pt idx="142544">
                  <c:v>368.20833333333331</c:v>
                </c:pt>
                <c:pt idx="142545">
                  <c:v>368.2109375</c:v>
                </c:pt>
                <c:pt idx="142546">
                  <c:v>368.21354166666669</c:v>
                </c:pt>
                <c:pt idx="142547">
                  <c:v>368.21614583333331</c:v>
                </c:pt>
                <c:pt idx="142548">
                  <c:v>368.21875</c:v>
                </c:pt>
                <c:pt idx="142549">
                  <c:v>368.22135416666669</c:v>
                </c:pt>
                <c:pt idx="142550">
                  <c:v>368.22395833333331</c:v>
                </c:pt>
                <c:pt idx="142551">
                  <c:v>368.2265625</c:v>
                </c:pt>
                <c:pt idx="142552">
                  <c:v>368.22916666666669</c:v>
                </c:pt>
                <c:pt idx="142553">
                  <c:v>368.23177083333331</c:v>
                </c:pt>
                <c:pt idx="142554">
                  <c:v>368.234375</c:v>
                </c:pt>
                <c:pt idx="142555">
                  <c:v>368.23697916666669</c:v>
                </c:pt>
                <c:pt idx="142556">
                  <c:v>368.23958333333331</c:v>
                </c:pt>
                <c:pt idx="142557">
                  <c:v>368.2421875</c:v>
                </c:pt>
                <c:pt idx="142558">
                  <c:v>368.24479166666669</c:v>
                </c:pt>
                <c:pt idx="142559">
                  <c:v>368.24739583333331</c:v>
                </c:pt>
                <c:pt idx="142560">
                  <c:v>368.25</c:v>
                </c:pt>
                <c:pt idx="142561">
                  <c:v>368.25260416666669</c:v>
                </c:pt>
                <c:pt idx="142562">
                  <c:v>368.25520833333331</c:v>
                </c:pt>
                <c:pt idx="142563">
                  <c:v>368.2578125</c:v>
                </c:pt>
                <c:pt idx="142564">
                  <c:v>368.26041666666669</c:v>
                </c:pt>
                <c:pt idx="142565">
                  <c:v>368.26302083333331</c:v>
                </c:pt>
                <c:pt idx="142566">
                  <c:v>368.265625</c:v>
                </c:pt>
                <c:pt idx="142567">
                  <c:v>368.26822916666669</c:v>
                </c:pt>
                <c:pt idx="142568">
                  <c:v>368.27083333333331</c:v>
                </c:pt>
                <c:pt idx="142569">
                  <c:v>368.2734375</c:v>
                </c:pt>
                <c:pt idx="142570">
                  <c:v>368.27604166666669</c:v>
                </c:pt>
                <c:pt idx="142571">
                  <c:v>368.27864583333331</c:v>
                </c:pt>
                <c:pt idx="142572">
                  <c:v>368.28125</c:v>
                </c:pt>
                <c:pt idx="142573">
                  <c:v>368.28385416666669</c:v>
                </c:pt>
                <c:pt idx="142574">
                  <c:v>368.28645833333331</c:v>
                </c:pt>
                <c:pt idx="142575">
                  <c:v>368.2890625</c:v>
                </c:pt>
                <c:pt idx="142576">
                  <c:v>368.29166666666669</c:v>
                </c:pt>
                <c:pt idx="142577">
                  <c:v>368.29427083333331</c:v>
                </c:pt>
                <c:pt idx="142578">
                  <c:v>368.296875</c:v>
                </c:pt>
                <c:pt idx="142579">
                  <c:v>368.29947916666669</c:v>
                </c:pt>
                <c:pt idx="142580">
                  <c:v>368.30208333333331</c:v>
                </c:pt>
                <c:pt idx="142581">
                  <c:v>368.3046875</c:v>
                </c:pt>
                <c:pt idx="142582">
                  <c:v>368.30729166666669</c:v>
                </c:pt>
                <c:pt idx="142583">
                  <c:v>368.30989583333331</c:v>
                </c:pt>
                <c:pt idx="142584">
                  <c:v>368.3125</c:v>
                </c:pt>
                <c:pt idx="142585">
                  <c:v>368.31510416666669</c:v>
                </c:pt>
                <c:pt idx="142586">
                  <c:v>368.31770833333331</c:v>
                </c:pt>
                <c:pt idx="142587">
                  <c:v>368.3203125</c:v>
                </c:pt>
                <c:pt idx="142588">
                  <c:v>368.32291666666669</c:v>
                </c:pt>
                <c:pt idx="142589">
                  <c:v>368.32552083333331</c:v>
                </c:pt>
                <c:pt idx="142590">
                  <c:v>368.328125</c:v>
                </c:pt>
                <c:pt idx="142591">
                  <c:v>368.33072916666669</c:v>
                </c:pt>
                <c:pt idx="142592">
                  <c:v>368.33333333333331</c:v>
                </c:pt>
                <c:pt idx="142593">
                  <c:v>368.3359375</c:v>
                </c:pt>
                <c:pt idx="142594">
                  <c:v>368.33854166666669</c:v>
                </c:pt>
                <c:pt idx="142595">
                  <c:v>368.34114583333331</c:v>
                </c:pt>
                <c:pt idx="142596">
                  <c:v>368.34375</c:v>
                </c:pt>
                <c:pt idx="142597">
                  <c:v>368.34635416666669</c:v>
                </c:pt>
                <c:pt idx="142598">
                  <c:v>368.34895833333331</c:v>
                </c:pt>
                <c:pt idx="142599">
                  <c:v>368.3515625</c:v>
                </c:pt>
                <c:pt idx="142600">
                  <c:v>368.35416666666669</c:v>
                </c:pt>
                <c:pt idx="142601">
                  <c:v>368.35677083333331</c:v>
                </c:pt>
                <c:pt idx="142602">
                  <c:v>368.359375</c:v>
                </c:pt>
                <c:pt idx="142603">
                  <c:v>368.36197916666669</c:v>
                </c:pt>
                <c:pt idx="142604">
                  <c:v>368.36458333333331</c:v>
                </c:pt>
                <c:pt idx="142605">
                  <c:v>368.3671875</c:v>
                </c:pt>
                <c:pt idx="142606">
                  <c:v>368.36979166666669</c:v>
                </c:pt>
                <c:pt idx="142607">
                  <c:v>368.37239583333331</c:v>
                </c:pt>
                <c:pt idx="142608">
                  <c:v>368.375</c:v>
                </c:pt>
                <c:pt idx="142609">
                  <c:v>368.37760416666669</c:v>
                </c:pt>
                <c:pt idx="142610">
                  <c:v>368.38020833333331</c:v>
                </c:pt>
                <c:pt idx="142611">
                  <c:v>368.3828125</c:v>
                </c:pt>
                <c:pt idx="142612">
                  <c:v>368.38541666666669</c:v>
                </c:pt>
                <c:pt idx="142613">
                  <c:v>368.38802083333331</c:v>
                </c:pt>
                <c:pt idx="142614">
                  <c:v>368.390625</c:v>
                </c:pt>
                <c:pt idx="142615">
                  <c:v>368.39322916666669</c:v>
                </c:pt>
                <c:pt idx="142616">
                  <c:v>368.39583333333331</c:v>
                </c:pt>
                <c:pt idx="142617">
                  <c:v>368.3984375</c:v>
                </c:pt>
                <c:pt idx="142618">
                  <c:v>368.40104166666669</c:v>
                </c:pt>
                <c:pt idx="142619">
                  <c:v>368.40364583333331</c:v>
                </c:pt>
                <c:pt idx="142620">
                  <c:v>368.40625</c:v>
                </c:pt>
                <c:pt idx="142621">
                  <c:v>368.40885416666669</c:v>
                </c:pt>
                <c:pt idx="142622">
                  <c:v>368.41145833333331</c:v>
                </c:pt>
                <c:pt idx="142623">
                  <c:v>368.4140625</c:v>
                </c:pt>
                <c:pt idx="142624">
                  <c:v>368.41666666666669</c:v>
                </c:pt>
                <c:pt idx="142625">
                  <c:v>368.41927083333331</c:v>
                </c:pt>
                <c:pt idx="142626">
                  <c:v>368.421875</c:v>
                </c:pt>
                <c:pt idx="142627">
                  <c:v>368.42447916666669</c:v>
                </c:pt>
                <c:pt idx="142628">
                  <c:v>368.42708333333331</c:v>
                </c:pt>
                <c:pt idx="142629">
                  <c:v>368.4296875</c:v>
                </c:pt>
                <c:pt idx="142630">
                  <c:v>368.43229166666669</c:v>
                </c:pt>
                <c:pt idx="142631">
                  <c:v>368.43489583333331</c:v>
                </c:pt>
                <c:pt idx="142632">
                  <c:v>368.4375</c:v>
                </c:pt>
                <c:pt idx="142633">
                  <c:v>368.44010416666669</c:v>
                </c:pt>
                <c:pt idx="142634">
                  <c:v>368.44270833333331</c:v>
                </c:pt>
                <c:pt idx="142635">
                  <c:v>368.4453125</c:v>
                </c:pt>
                <c:pt idx="142636">
                  <c:v>368.44791666666669</c:v>
                </c:pt>
                <c:pt idx="142637">
                  <c:v>368.45052083333331</c:v>
                </c:pt>
                <c:pt idx="142638">
                  <c:v>368.453125</c:v>
                </c:pt>
                <c:pt idx="142639">
                  <c:v>368.45572916666669</c:v>
                </c:pt>
                <c:pt idx="142640">
                  <c:v>368.45833333333331</c:v>
                </c:pt>
                <c:pt idx="142641">
                  <c:v>368.4609375</c:v>
                </c:pt>
                <c:pt idx="142642">
                  <c:v>368.46354166666669</c:v>
                </c:pt>
                <c:pt idx="142643">
                  <c:v>368.46614583333331</c:v>
                </c:pt>
                <c:pt idx="142644">
                  <c:v>368.46875</c:v>
                </c:pt>
                <c:pt idx="142645">
                  <c:v>368.47135416666669</c:v>
                </c:pt>
                <c:pt idx="142646">
                  <c:v>368.47395833333331</c:v>
                </c:pt>
                <c:pt idx="142647">
                  <c:v>368.4765625</c:v>
                </c:pt>
                <c:pt idx="142648">
                  <c:v>368.47916666666669</c:v>
                </c:pt>
                <c:pt idx="142649">
                  <c:v>368.48177083333331</c:v>
                </c:pt>
                <c:pt idx="142650">
                  <c:v>368.484375</c:v>
                </c:pt>
                <c:pt idx="142651">
                  <c:v>368.48697916666669</c:v>
                </c:pt>
                <c:pt idx="142652">
                  <c:v>368.48958333333331</c:v>
                </c:pt>
                <c:pt idx="142653">
                  <c:v>368.4921875</c:v>
                </c:pt>
                <c:pt idx="142654">
                  <c:v>368.49479166666669</c:v>
                </c:pt>
                <c:pt idx="142655">
                  <c:v>368.49739583333331</c:v>
                </c:pt>
                <c:pt idx="142656">
                  <c:v>368.5</c:v>
                </c:pt>
                <c:pt idx="142657">
                  <c:v>368.50260416666669</c:v>
                </c:pt>
                <c:pt idx="142658">
                  <c:v>368.50520833333331</c:v>
                </c:pt>
                <c:pt idx="142659">
                  <c:v>368.5078125</c:v>
                </c:pt>
                <c:pt idx="142660">
                  <c:v>368.51041666666669</c:v>
                </c:pt>
                <c:pt idx="142661">
                  <c:v>368.51302083333331</c:v>
                </c:pt>
                <c:pt idx="142662">
                  <c:v>368.515625</c:v>
                </c:pt>
                <c:pt idx="142663">
                  <c:v>368.51822916666669</c:v>
                </c:pt>
                <c:pt idx="142664">
                  <c:v>368.52083333333331</c:v>
                </c:pt>
                <c:pt idx="142665">
                  <c:v>368.5234375</c:v>
                </c:pt>
                <c:pt idx="142666">
                  <c:v>368.52604166666669</c:v>
                </c:pt>
                <c:pt idx="142667">
                  <c:v>368.52864583333331</c:v>
                </c:pt>
                <c:pt idx="142668">
                  <c:v>368.53125</c:v>
                </c:pt>
                <c:pt idx="142669">
                  <c:v>368.53385416666669</c:v>
                </c:pt>
                <c:pt idx="142670">
                  <c:v>368.53645833333331</c:v>
                </c:pt>
                <c:pt idx="142671">
                  <c:v>368.5390625</c:v>
                </c:pt>
                <c:pt idx="142672">
                  <c:v>368.54166666666669</c:v>
                </c:pt>
                <c:pt idx="142673">
                  <c:v>368.54427083333331</c:v>
                </c:pt>
                <c:pt idx="142674">
                  <c:v>368.546875</c:v>
                </c:pt>
                <c:pt idx="142675">
                  <c:v>368.54947916666669</c:v>
                </c:pt>
                <c:pt idx="142676">
                  <c:v>368.55208333333331</c:v>
                </c:pt>
                <c:pt idx="142677">
                  <c:v>368.5546875</c:v>
                </c:pt>
                <c:pt idx="142678">
                  <c:v>368.55729166666669</c:v>
                </c:pt>
                <c:pt idx="142679">
                  <c:v>368.55989583333331</c:v>
                </c:pt>
                <c:pt idx="142680">
                  <c:v>368.5625</c:v>
                </c:pt>
                <c:pt idx="142681">
                  <c:v>368.56510416666669</c:v>
                </c:pt>
                <c:pt idx="142682">
                  <c:v>368.56770833333331</c:v>
                </c:pt>
                <c:pt idx="142683">
                  <c:v>368.5703125</c:v>
                </c:pt>
                <c:pt idx="142684">
                  <c:v>368.57291666666669</c:v>
                </c:pt>
                <c:pt idx="142685">
                  <c:v>368.57552083333331</c:v>
                </c:pt>
                <c:pt idx="142686">
                  <c:v>368.578125</c:v>
                </c:pt>
                <c:pt idx="142687">
                  <c:v>368.58072916666669</c:v>
                </c:pt>
                <c:pt idx="142688">
                  <c:v>368.58333333333331</c:v>
                </c:pt>
                <c:pt idx="142689">
                  <c:v>368.5859375</c:v>
                </c:pt>
                <c:pt idx="142690">
                  <c:v>368.58854166666669</c:v>
                </c:pt>
                <c:pt idx="142691">
                  <c:v>368.59114583333331</c:v>
                </c:pt>
                <c:pt idx="142692">
                  <c:v>368.59375</c:v>
                </c:pt>
                <c:pt idx="142693">
                  <c:v>368.59635416666669</c:v>
                </c:pt>
                <c:pt idx="142694">
                  <c:v>368.59895833333331</c:v>
                </c:pt>
                <c:pt idx="142695">
                  <c:v>368.6015625</c:v>
                </c:pt>
                <c:pt idx="142696">
                  <c:v>368.60416666666669</c:v>
                </c:pt>
                <c:pt idx="142697">
                  <c:v>368.60677083333331</c:v>
                </c:pt>
                <c:pt idx="142698">
                  <c:v>368.609375</c:v>
                </c:pt>
                <c:pt idx="142699">
                  <c:v>368.61197916666669</c:v>
                </c:pt>
                <c:pt idx="142700">
                  <c:v>368.61458333333331</c:v>
                </c:pt>
                <c:pt idx="142701">
                  <c:v>368.6171875</c:v>
                </c:pt>
                <c:pt idx="142702">
                  <c:v>368.61979166666669</c:v>
                </c:pt>
                <c:pt idx="142703">
                  <c:v>368.62239583333331</c:v>
                </c:pt>
                <c:pt idx="142704">
                  <c:v>368.625</c:v>
                </c:pt>
                <c:pt idx="142705">
                  <c:v>368.62760416666669</c:v>
                </c:pt>
                <c:pt idx="142706">
                  <c:v>368.63020833333331</c:v>
                </c:pt>
                <c:pt idx="142707">
                  <c:v>368.6328125</c:v>
                </c:pt>
                <c:pt idx="142708">
                  <c:v>368.63541666666669</c:v>
                </c:pt>
                <c:pt idx="142709">
                  <c:v>368.63802083333331</c:v>
                </c:pt>
                <c:pt idx="142710">
                  <c:v>368.640625</c:v>
                </c:pt>
                <c:pt idx="142711">
                  <c:v>368.64322916666669</c:v>
                </c:pt>
                <c:pt idx="142712">
                  <c:v>368.64583333333331</c:v>
                </c:pt>
                <c:pt idx="142713">
                  <c:v>368.6484375</c:v>
                </c:pt>
                <c:pt idx="142714">
                  <c:v>368.65104166666669</c:v>
                </c:pt>
                <c:pt idx="142715">
                  <c:v>368.65364583333331</c:v>
                </c:pt>
                <c:pt idx="142716">
                  <c:v>368.65625</c:v>
                </c:pt>
                <c:pt idx="142717">
                  <c:v>368.65885416666669</c:v>
                </c:pt>
                <c:pt idx="142718">
                  <c:v>368.66145833333331</c:v>
                </c:pt>
                <c:pt idx="142719">
                  <c:v>368.6640625</c:v>
                </c:pt>
                <c:pt idx="142720">
                  <c:v>368.66666666666669</c:v>
                </c:pt>
                <c:pt idx="142721">
                  <c:v>368.66927083333331</c:v>
                </c:pt>
                <c:pt idx="142722">
                  <c:v>368.671875</c:v>
                </c:pt>
                <c:pt idx="142723">
                  <c:v>368.67447916666669</c:v>
                </c:pt>
                <c:pt idx="142724">
                  <c:v>368.67708333333331</c:v>
                </c:pt>
                <c:pt idx="142725">
                  <c:v>368.6796875</c:v>
                </c:pt>
                <c:pt idx="142726">
                  <c:v>368.68229166666669</c:v>
                </c:pt>
                <c:pt idx="142727">
                  <c:v>368.68489583333331</c:v>
                </c:pt>
                <c:pt idx="142728">
                  <c:v>368.6875</c:v>
                </c:pt>
                <c:pt idx="142729">
                  <c:v>368.69010416666669</c:v>
                </c:pt>
                <c:pt idx="142730">
                  <c:v>368.69270833333331</c:v>
                </c:pt>
                <c:pt idx="142731">
                  <c:v>368.6953125</c:v>
                </c:pt>
                <c:pt idx="142732">
                  <c:v>368.69791666666669</c:v>
                </c:pt>
                <c:pt idx="142733">
                  <c:v>368.70052083333331</c:v>
                </c:pt>
                <c:pt idx="142734">
                  <c:v>368.703125</c:v>
                </c:pt>
                <c:pt idx="142735">
                  <c:v>368.70572916666669</c:v>
                </c:pt>
                <c:pt idx="142736">
                  <c:v>368.70833333333331</c:v>
                </c:pt>
                <c:pt idx="142737">
                  <c:v>368.7109375</c:v>
                </c:pt>
                <c:pt idx="142738">
                  <c:v>368.71354166666669</c:v>
                </c:pt>
                <c:pt idx="142739">
                  <c:v>368.71614583333331</c:v>
                </c:pt>
                <c:pt idx="142740">
                  <c:v>368.71875</c:v>
                </c:pt>
                <c:pt idx="142741">
                  <c:v>368.72135416666669</c:v>
                </c:pt>
                <c:pt idx="142742">
                  <c:v>368.72395833333331</c:v>
                </c:pt>
                <c:pt idx="142743">
                  <c:v>368.7265625</c:v>
                </c:pt>
                <c:pt idx="142744">
                  <c:v>368.72916666666669</c:v>
                </c:pt>
                <c:pt idx="142745">
                  <c:v>368.73177083333331</c:v>
                </c:pt>
                <c:pt idx="142746">
                  <c:v>368.734375</c:v>
                </c:pt>
                <c:pt idx="142747">
                  <c:v>368.73697916666669</c:v>
                </c:pt>
                <c:pt idx="142748">
                  <c:v>368.73958333333331</c:v>
                </c:pt>
                <c:pt idx="142749">
                  <c:v>368.7421875</c:v>
                </c:pt>
                <c:pt idx="142750">
                  <c:v>368.74479166666669</c:v>
                </c:pt>
                <c:pt idx="142751">
                  <c:v>368.74739583333331</c:v>
                </c:pt>
                <c:pt idx="142752">
                  <c:v>368.75</c:v>
                </c:pt>
                <c:pt idx="142753">
                  <c:v>368.75260416666669</c:v>
                </c:pt>
                <c:pt idx="142754">
                  <c:v>368.75520833333331</c:v>
                </c:pt>
                <c:pt idx="142755">
                  <c:v>368.7578125</c:v>
                </c:pt>
                <c:pt idx="142756">
                  <c:v>368.76041666666669</c:v>
                </c:pt>
                <c:pt idx="142757">
                  <c:v>368.76302083333331</c:v>
                </c:pt>
                <c:pt idx="142758">
                  <c:v>368.765625</c:v>
                </c:pt>
                <c:pt idx="142759">
                  <c:v>368.76822916666669</c:v>
                </c:pt>
                <c:pt idx="142760">
                  <c:v>368.77083333333331</c:v>
                </c:pt>
                <c:pt idx="142761">
                  <c:v>368.7734375</c:v>
                </c:pt>
                <c:pt idx="142762">
                  <c:v>368.77604166666669</c:v>
                </c:pt>
                <c:pt idx="142763">
                  <c:v>368.77864583333331</c:v>
                </c:pt>
                <c:pt idx="142764">
                  <c:v>368.78125</c:v>
                </c:pt>
                <c:pt idx="142765">
                  <c:v>368.78385416666669</c:v>
                </c:pt>
                <c:pt idx="142766">
                  <c:v>368.78645833333331</c:v>
                </c:pt>
                <c:pt idx="142767">
                  <c:v>368.7890625</c:v>
                </c:pt>
                <c:pt idx="142768">
                  <c:v>368.79166666666669</c:v>
                </c:pt>
                <c:pt idx="142769">
                  <c:v>368.79427083333331</c:v>
                </c:pt>
                <c:pt idx="142770">
                  <c:v>368.796875</c:v>
                </c:pt>
                <c:pt idx="142771">
                  <c:v>368.79947916666669</c:v>
                </c:pt>
                <c:pt idx="142772">
                  <c:v>368.80208333333331</c:v>
                </c:pt>
                <c:pt idx="142773">
                  <c:v>368.8046875</c:v>
                </c:pt>
                <c:pt idx="142774">
                  <c:v>368.80729166666669</c:v>
                </c:pt>
                <c:pt idx="142775">
                  <c:v>368.80989583333331</c:v>
                </c:pt>
                <c:pt idx="142776">
                  <c:v>368.8125</c:v>
                </c:pt>
                <c:pt idx="142777">
                  <c:v>368.81510416666669</c:v>
                </c:pt>
                <c:pt idx="142778">
                  <c:v>368.81770833333331</c:v>
                </c:pt>
                <c:pt idx="142779">
                  <c:v>368.8203125</c:v>
                </c:pt>
                <c:pt idx="142780">
                  <c:v>368.82291666666669</c:v>
                </c:pt>
                <c:pt idx="142781">
                  <c:v>368.82552083333331</c:v>
                </c:pt>
                <c:pt idx="142782">
                  <c:v>368.828125</c:v>
                </c:pt>
                <c:pt idx="142783">
                  <c:v>368.83072916666669</c:v>
                </c:pt>
                <c:pt idx="142784">
                  <c:v>368.83333333333331</c:v>
                </c:pt>
                <c:pt idx="142785">
                  <c:v>368.8359375</c:v>
                </c:pt>
                <c:pt idx="142786">
                  <c:v>368.83854166666669</c:v>
                </c:pt>
                <c:pt idx="142787">
                  <c:v>368.84114583333331</c:v>
                </c:pt>
                <c:pt idx="142788">
                  <c:v>368.84375</c:v>
                </c:pt>
                <c:pt idx="142789">
                  <c:v>368.84635416666669</c:v>
                </c:pt>
                <c:pt idx="142790">
                  <c:v>368.84895833333331</c:v>
                </c:pt>
                <c:pt idx="142791">
                  <c:v>368.8515625</c:v>
                </c:pt>
                <c:pt idx="142792">
                  <c:v>368.85416666666669</c:v>
                </c:pt>
                <c:pt idx="142793">
                  <c:v>368.85677083333331</c:v>
                </c:pt>
                <c:pt idx="142794">
                  <c:v>368.859375</c:v>
                </c:pt>
                <c:pt idx="142795">
                  <c:v>368.86197916666669</c:v>
                </c:pt>
                <c:pt idx="142796">
                  <c:v>368.86458333333331</c:v>
                </c:pt>
                <c:pt idx="142797">
                  <c:v>368.8671875</c:v>
                </c:pt>
                <c:pt idx="142798">
                  <c:v>368.86979166666669</c:v>
                </c:pt>
                <c:pt idx="142799">
                  <c:v>368.87239583333331</c:v>
                </c:pt>
                <c:pt idx="142800">
                  <c:v>368.875</c:v>
                </c:pt>
                <c:pt idx="142801">
                  <c:v>368.87760416666669</c:v>
                </c:pt>
                <c:pt idx="142802">
                  <c:v>368.88020833333331</c:v>
                </c:pt>
                <c:pt idx="142803">
                  <c:v>368.8828125</c:v>
                </c:pt>
                <c:pt idx="142804">
                  <c:v>368.88541666666669</c:v>
                </c:pt>
                <c:pt idx="142805">
                  <c:v>368.88802083333331</c:v>
                </c:pt>
                <c:pt idx="142806">
                  <c:v>368.890625</c:v>
                </c:pt>
                <c:pt idx="142807">
                  <c:v>368.89322916666669</c:v>
                </c:pt>
                <c:pt idx="142808">
                  <c:v>368.89583333333331</c:v>
                </c:pt>
                <c:pt idx="142809">
                  <c:v>368.8984375</c:v>
                </c:pt>
                <c:pt idx="142810">
                  <c:v>368.90104166666669</c:v>
                </c:pt>
                <c:pt idx="142811">
                  <c:v>368.90364583333331</c:v>
                </c:pt>
                <c:pt idx="142812">
                  <c:v>368.90625</c:v>
                </c:pt>
                <c:pt idx="142813">
                  <c:v>368.90885416666669</c:v>
                </c:pt>
                <c:pt idx="142814">
                  <c:v>368.91145833333331</c:v>
                </c:pt>
                <c:pt idx="142815">
                  <c:v>368.9140625</c:v>
                </c:pt>
                <c:pt idx="142816">
                  <c:v>368.91666666666669</c:v>
                </c:pt>
                <c:pt idx="142817">
                  <c:v>368.91927083333331</c:v>
                </c:pt>
                <c:pt idx="142818">
                  <c:v>368.921875</c:v>
                </c:pt>
                <c:pt idx="142819">
                  <c:v>368.92447916666669</c:v>
                </c:pt>
                <c:pt idx="142820">
                  <c:v>368.92708333333331</c:v>
                </c:pt>
                <c:pt idx="142821">
                  <c:v>368.9296875</c:v>
                </c:pt>
                <c:pt idx="142822">
                  <c:v>368.93229166666669</c:v>
                </c:pt>
                <c:pt idx="142823">
                  <c:v>368.93489583333331</c:v>
                </c:pt>
                <c:pt idx="142824">
                  <c:v>368.9375</c:v>
                </c:pt>
                <c:pt idx="142825">
                  <c:v>368.94010416666669</c:v>
                </c:pt>
                <c:pt idx="142826">
                  <c:v>368.94270833333331</c:v>
                </c:pt>
                <c:pt idx="142827">
                  <c:v>368.9453125</c:v>
                </c:pt>
                <c:pt idx="142828">
                  <c:v>368.94791666666669</c:v>
                </c:pt>
                <c:pt idx="142829">
                  <c:v>368.95052083333331</c:v>
                </c:pt>
                <c:pt idx="142830">
                  <c:v>368.953125</c:v>
                </c:pt>
                <c:pt idx="142831">
                  <c:v>368.95572916666669</c:v>
                </c:pt>
                <c:pt idx="142832">
                  <c:v>368.95833333333331</c:v>
                </c:pt>
                <c:pt idx="142833">
                  <c:v>368.9609375</c:v>
                </c:pt>
                <c:pt idx="142834">
                  <c:v>368.96354166666669</c:v>
                </c:pt>
                <c:pt idx="142835">
                  <c:v>368.96614583333331</c:v>
                </c:pt>
                <c:pt idx="142836">
                  <c:v>368.96875</c:v>
                </c:pt>
                <c:pt idx="142837">
                  <c:v>368.97135416666669</c:v>
                </c:pt>
                <c:pt idx="142838">
                  <c:v>368.97395833333331</c:v>
                </c:pt>
                <c:pt idx="142839">
                  <c:v>368.9765625</c:v>
                </c:pt>
                <c:pt idx="142840">
                  <c:v>368.97916666666669</c:v>
                </c:pt>
                <c:pt idx="142841">
                  <c:v>368.98177083333331</c:v>
                </c:pt>
                <c:pt idx="142842">
                  <c:v>368.984375</c:v>
                </c:pt>
                <c:pt idx="142843">
                  <c:v>368.98697916666669</c:v>
                </c:pt>
                <c:pt idx="142844">
                  <c:v>368.98958333333331</c:v>
                </c:pt>
                <c:pt idx="142845">
                  <c:v>368.9921875</c:v>
                </c:pt>
                <c:pt idx="142846">
                  <c:v>368.99479166666669</c:v>
                </c:pt>
                <c:pt idx="142847">
                  <c:v>368.99739583333331</c:v>
                </c:pt>
                <c:pt idx="142848">
                  <c:v>369</c:v>
                </c:pt>
                <c:pt idx="142849">
                  <c:v>369.00260416666669</c:v>
                </c:pt>
                <c:pt idx="142850">
                  <c:v>369.00520833333331</c:v>
                </c:pt>
                <c:pt idx="142851">
                  <c:v>369.0078125</c:v>
                </c:pt>
                <c:pt idx="142852">
                  <c:v>369.01041666666669</c:v>
                </c:pt>
                <c:pt idx="142853">
                  <c:v>369.01302083333331</c:v>
                </c:pt>
                <c:pt idx="142854">
                  <c:v>369.015625</c:v>
                </c:pt>
                <c:pt idx="142855">
                  <c:v>369.01822916666669</c:v>
                </c:pt>
                <c:pt idx="142856">
                  <c:v>369.02083333333331</c:v>
                </c:pt>
                <c:pt idx="142857">
                  <c:v>369.0234375</c:v>
                </c:pt>
                <c:pt idx="142858">
                  <c:v>369.02604166666669</c:v>
                </c:pt>
                <c:pt idx="142859">
                  <c:v>369.02864583333331</c:v>
                </c:pt>
                <c:pt idx="142860">
                  <c:v>369.03125</c:v>
                </c:pt>
                <c:pt idx="142861">
                  <c:v>369.03385416666669</c:v>
                </c:pt>
                <c:pt idx="142862">
                  <c:v>369.03645833333331</c:v>
                </c:pt>
                <c:pt idx="142863">
                  <c:v>369.0390625</c:v>
                </c:pt>
                <c:pt idx="142864">
                  <c:v>369.04166666666669</c:v>
                </c:pt>
                <c:pt idx="142865">
                  <c:v>369.04427083333331</c:v>
                </c:pt>
                <c:pt idx="142866">
                  <c:v>369.046875</c:v>
                </c:pt>
                <c:pt idx="142867">
                  <c:v>369.04947916666669</c:v>
                </c:pt>
                <c:pt idx="142868">
                  <c:v>369.05208333333331</c:v>
                </c:pt>
                <c:pt idx="142869">
                  <c:v>369.0546875</c:v>
                </c:pt>
                <c:pt idx="142870">
                  <c:v>369.05729166666669</c:v>
                </c:pt>
                <c:pt idx="142871">
                  <c:v>369.05989583333331</c:v>
                </c:pt>
                <c:pt idx="142872">
                  <c:v>369.0625</c:v>
                </c:pt>
                <c:pt idx="142873">
                  <c:v>369.06510416666669</c:v>
                </c:pt>
                <c:pt idx="142874">
                  <c:v>369.06770833333331</c:v>
                </c:pt>
                <c:pt idx="142875">
                  <c:v>369.0703125</c:v>
                </c:pt>
                <c:pt idx="142876">
                  <c:v>369.07291666666669</c:v>
                </c:pt>
                <c:pt idx="142877">
                  <c:v>369.07552083333331</c:v>
                </c:pt>
                <c:pt idx="142878">
                  <c:v>369.078125</c:v>
                </c:pt>
                <c:pt idx="142879">
                  <c:v>369.08072916666669</c:v>
                </c:pt>
                <c:pt idx="142880">
                  <c:v>369.08333333333331</c:v>
                </c:pt>
                <c:pt idx="142881">
                  <c:v>369.0859375</c:v>
                </c:pt>
                <c:pt idx="142882">
                  <c:v>369.08854166666669</c:v>
                </c:pt>
                <c:pt idx="142883">
                  <c:v>369.09114583333331</c:v>
                </c:pt>
                <c:pt idx="142884">
                  <c:v>369.09375</c:v>
                </c:pt>
                <c:pt idx="142885">
                  <c:v>369.09635416666669</c:v>
                </c:pt>
                <c:pt idx="142886">
                  <c:v>369.09895833333331</c:v>
                </c:pt>
                <c:pt idx="142887">
                  <c:v>369.1015625</c:v>
                </c:pt>
                <c:pt idx="142888">
                  <c:v>369.10416666666669</c:v>
                </c:pt>
                <c:pt idx="142889">
                  <c:v>369.10677083333331</c:v>
                </c:pt>
                <c:pt idx="142890">
                  <c:v>369.109375</c:v>
                </c:pt>
                <c:pt idx="142891">
                  <c:v>369.11197916666669</c:v>
                </c:pt>
                <c:pt idx="142892">
                  <c:v>369.11458333333331</c:v>
                </c:pt>
                <c:pt idx="142893">
                  <c:v>369.1171875</c:v>
                </c:pt>
                <c:pt idx="142894">
                  <c:v>369.11979166666669</c:v>
                </c:pt>
                <c:pt idx="142895">
                  <c:v>369.12239583333331</c:v>
                </c:pt>
                <c:pt idx="142896">
                  <c:v>369.125</c:v>
                </c:pt>
                <c:pt idx="142897">
                  <c:v>369.12760416666669</c:v>
                </c:pt>
                <c:pt idx="142898">
                  <c:v>369.13020833333331</c:v>
                </c:pt>
                <c:pt idx="142899">
                  <c:v>369.1328125</c:v>
                </c:pt>
                <c:pt idx="142900">
                  <c:v>369.13541666666669</c:v>
                </c:pt>
                <c:pt idx="142901">
                  <c:v>369.13802083333331</c:v>
                </c:pt>
                <c:pt idx="142902">
                  <c:v>369.140625</c:v>
                </c:pt>
                <c:pt idx="142903">
                  <c:v>369.14322916666669</c:v>
                </c:pt>
                <c:pt idx="142904">
                  <c:v>369.14583333333331</c:v>
                </c:pt>
                <c:pt idx="142905">
                  <c:v>369.1484375</c:v>
                </c:pt>
                <c:pt idx="142906">
                  <c:v>369.15104166666669</c:v>
                </c:pt>
                <c:pt idx="142907">
                  <c:v>369.15364583333331</c:v>
                </c:pt>
                <c:pt idx="142908">
                  <c:v>369.15625</c:v>
                </c:pt>
                <c:pt idx="142909">
                  <c:v>369.15885416666669</c:v>
                </c:pt>
                <c:pt idx="142910">
                  <c:v>369.16145833333331</c:v>
                </c:pt>
                <c:pt idx="142911">
                  <c:v>369.1640625</c:v>
                </c:pt>
                <c:pt idx="142912">
                  <c:v>369.16666666666669</c:v>
                </c:pt>
                <c:pt idx="142913">
                  <c:v>369.16927083333331</c:v>
                </c:pt>
                <c:pt idx="142914">
                  <c:v>369.171875</c:v>
                </c:pt>
                <c:pt idx="142915">
                  <c:v>369.17447916666669</c:v>
                </c:pt>
                <c:pt idx="142916">
                  <c:v>369.17708333333331</c:v>
                </c:pt>
                <c:pt idx="142917">
                  <c:v>369.1796875</c:v>
                </c:pt>
                <c:pt idx="142918">
                  <c:v>369.18229166666669</c:v>
                </c:pt>
                <c:pt idx="142919">
                  <c:v>369.18489583333331</c:v>
                </c:pt>
                <c:pt idx="142920">
                  <c:v>369.1875</c:v>
                </c:pt>
                <c:pt idx="142921">
                  <c:v>369.19010416666669</c:v>
                </c:pt>
                <c:pt idx="142922">
                  <c:v>369.19270833333331</c:v>
                </c:pt>
                <c:pt idx="142923">
                  <c:v>369.1953125</c:v>
                </c:pt>
                <c:pt idx="142924">
                  <c:v>369.19791666666669</c:v>
                </c:pt>
                <c:pt idx="142925">
                  <c:v>369.20052083333331</c:v>
                </c:pt>
                <c:pt idx="142926">
                  <c:v>369.203125</c:v>
                </c:pt>
                <c:pt idx="142927">
                  <c:v>369.20572916666669</c:v>
                </c:pt>
                <c:pt idx="142928">
                  <c:v>369.20833333333331</c:v>
                </c:pt>
                <c:pt idx="142929">
                  <c:v>369.2109375</c:v>
                </c:pt>
                <c:pt idx="142930">
                  <c:v>369.21354166666669</c:v>
                </c:pt>
                <c:pt idx="142931">
                  <c:v>369.21614583333331</c:v>
                </c:pt>
                <c:pt idx="142932">
                  <c:v>369.21875</c:v>
                </c:pt>
                <c:pt idx="142933">
                  <c:v>369.22135416666669</c:v>
                </c:pt>
                <c:pt idx="142934">
                  <c:v>369.22395833333331</c:v>
                </c:pt>
                <c:pt idx="142935">
                  <c:v>369.2265625</c:v>
                </c:pt>
                <c:pt idx="142936">
                  <c:v>369.22916666666669</c:v>
                </c:pt>
                <c:pt idx="142937">
                  <c:v>369.23177083333331</c:v>
                </c:pt>
                <c:pt idx="142938">
                  <c:v>369.234375</c:v>
                </c:pt>
                <c:pt idx="142939">
                  <c:v>369.23697916666669</c:v>
                </c:pt>
                <c:pt idx="142940">
                  <c:v>369.23958333333331</c:v>
                </c:pt>
                <c:pt idx="142941">
                  <c:v>369.2421875</c:v>
                </c:pt>
                <c:pt idx="142942">
                  <c:v>369.24479166666669</c:v>
                </c:pt>
                <c:pt idx="142943">
                  <c:v>369.24739583333331</c:v>
                </c:pt>
                <c:pt idx="142944">
                  <c:v>369.25</c:v>
                </c:pt>
                <c:pt idx="142945">
                  <c:v>369.25260416666669</c:v>
                </c:pt>
                <c:pt idx="142946">
                  <c:v>369.25520833333331</c:v>
                </c:pt>
                <c:pt idx="142947">
                  <c:v>369.2578125</c:v>
                </c:pt>
                <c:pt idx="142948">
                  <c:v>369.26041666666669</c:v>
                </c:pt>
                <c:pt idx="142949">
                  <c:v>369.26302083333331</c:v>
                </c:pt>
                <c:pt idx="142950">
                  <c:v>369.265625</c:v>
                </c:pt>
                <c:pt idx="142951">
                  <c:v>369.26822916666669</c:v>
                </c:pt>
                <c:pt idx="142952">
                  <c:v>369.27083333333331</c:v>
                </c:pt>
                <c:pt idx="142953">
                  <c:v>369.2734375</c:v>
                </c:pt>
                <c:pt idx="142954">
                  <c:v>369.27604166666669</c:v>
                </c:pt>
                <c:pt idx="142955">
                  <c:v>369.27864583333331</c:v>
                </c:pt>
                <c:pt idx="142956">
                  <c:v>369.28125</c:v>
                </c:pt>
                <c:pt idx="142957">
                  <c:v>369.28385416666669</c:v>
                </c:pt>
                <c:pt idx="142958">
                  <c:v>369.28645833333331</c:v>
                </c:pt>
                <c:pt idx="142959">
                  <c:v>369.2890625</c:v>
                </c:pt>
                <c:pt idx="142960">
                  <c:v>369.29166666666669</c:v>
                </c:pt>
                <c:pt idx="142961">
                  <c:v>369.29427083333331</c:v>
                </c:pt>
                <c:pt idx="142962">
                  <c:v>369.296875</c:v>
                </c:pt>
                <c:pt idx="142963">
                  <c:v>369.29947916666669</c:v>
                </c:pt>
                <c:pt idx="142964">
                  <c:v>369.30208333333331</c:v>
                </c:pt>
                <c:pt idx="142965">
                  <c:v>369.3046875</c:v>
                </c:pt>
                <c:pt idx="142966">
                  <c:v>369.30729166666669</c:v>
                </c:pt>
                <c:pt idx="142967">
                  <c:v>369.30989583333331</c:v>
                </c:pt>
                <c:pt idx="142968">
                  <c:v>369.3125</c:v>
                </c:pt>
                <c:pt idx="142969">
                  <c:v>369.31510416666669</c:v>
                </c:pt>
                <c:pt idx="142970">
                  <c:v>369.31770833333331</c:v>
                </c:pt>
                <c:pt idx="142971">
                  <c:v>369.3203125</c:v>
                </c:pt>
                <c:pt idx="142972">
                  <c:v>369.32291666666669</c:v>
                </c:pt>
                <c:pt idx="142973">
                  <c:v>369.32552083333331</c:v>
                </c:pt>
                <c:pt idx="142974">
                  <c:v>369.328125</c:v>
                </c:pt>
                <c:pt idx="142975">
                  <c:v>369.33072916666669</c:v>
                </c:pt>
                <c:pt idx="142976">
                  <c:v>369.33333333333331</c:v>
                </c:pt>
                <c:pt idx="142977">
                  <c:v>369.3359375</c:v>
                </c:pt>
                <c:pt idx="142978">
                  <c:v>369.33854166666669</c:v>
                </c:pt>
                <c:pt idx="142979">
                  <c:v>369.34114583333331</c:v>
                </c:pt>
                <c:pt idx="142980">
                  <c:v>369.34375</c:v>
                </c:pt>
                <c:pt idx="142981">
                  <c:v>369.34635416666669</c:v>
                </c:pt>
                <c:pt idx="142982">
                  <c:v>369.34895833333331</c:v>
                </c:pt>
                <c:pt idx="142983">
                  <c:v>369.3515625</c:v>
                </c:pt>
                <c:pt idx="142984">
                  <c:v>369.35416666666669</c:v>
                </c:pt>
                <c:pt idx="142985">
                  <c:v>369.35677083333331</c:v>
                </c:pt>
                <c:pt idx="142986">
                  <c:v>369.359375</c:v>
                </c:pt>
                <c:pt idx="142987">
                  <c:v>369.36197916666669</c:v>
                </c:pt>
                <c:pt idx="142988">
                  <c:v>369.36458333333331</c:v>
                </c:pt>
                <c:pt idx="142989">
                  <c:v>369.3671875</c:v>
                </c:pt>
                <c:pt idx="142990">
                  <c:v>369.36979166666669</c:v>
                </c:pt>
                <c:pt idx="142991">
                  <c:v>369.37239583333331</c:v>
                </c:pt>
                <c:pt idx="142992">
                  <c:v>369.375</c:v>
                </c:pt>
                <c:pt idx="142993">
                  <c:v>369.37760416666669</c:v>
                </c:pt>
                <c:pt idx="142994">
                  <c:v>369.38020833333331</c:v>
                </c:pt>
                <c:pt idx="142995">
                  <c:v>369.3828125</c:v>
                </c:pt>
                <c:pt idx="142996">
                  <c:v>369.38541666666669</c:v>
                </c:pt>
                <c:pt idx="142997">
                  <c:v>369.38802083333331</c:v>
                </c:pt>
                <c:pt idx="142998">
                  <c:v>369.390625</c:v>
                </c:pt>
                <c:pt idx="142999">
                  <c:v>369.39322916666669</c:v>
                </c:pt>
                <c:pt idx="143000">
                  <c:v>369.39583333333331</c:v>
                </c:pt>
                <c:pt idx="143001">
                  <c:v>369.3984375</c:v>
                </c:pt>
                <c:pt idx="143002">
                  <c:v>369.40104166666669</c:v>
                </c:pt>
                <c:pt idx="143003">
                  <c:v>369.40364583333331</c:v>
                </c:pt>
                <c:pt idx="143004">
                  <c:v>369.40625</c:v>
                </c:pt>
                <c:pt idx="143005">
                  <c:v>369.40885416666669</c:v>
                </c:pt>
                <c:pt idx="143006">
                  <c:v>369.41145833333331</c:v>
                </c:pt>
                <c:pt idx="143007">
                  <c:v>369.4140625</c:v>
                </c:pt>
                <c:pt idx="143008">
                  <c:v>369.41666666666669</c:v>
                </c:pt>
                <c:pt idx="143009">
                  <c:v>369.41927083333331</c:v>
                </c:pt>
                <c:pt idx="143010">
                  <c:v>369.421875</c:v>
                </c:pt>
                <c:pt idx="143011">
                  <c:v>369.42447916666669</c:v>
                </c:pt>
                <c:pt idx="143012">
                  <c:v>369.42708333333331</c:v>
                </c:pt>
                <c:pt idx="143013">
                  <c:v>369.4296875</c:v>
                </c:pt>
                <c:pt idx="143014">
                  <c:v>369.43229166666669</c:v>
                </c:pt>
                <c:pt idx="143015">
                  <c:v>369.43489583333331</c:v>
                </c:pt>
                <c:pt idx="143016">
                  <c:v>369.4375</c:v>
                </c:pt>
                <c:pt idx="143017">
                  <c:v>369.44010416666669</c:v>
                </c:pt>
                <c:pt idx="143018">
                  <c:v>369.44270833333331</c:v>
                </c:pt>
                <c:pt idx="143019">
                  <c:v>369.4453125</c:v>
                </c:pt>
                <c:pt idx="143020">
                  <c:v>369.44791666666669</c:v>
                </c:pt>
                <c:pt idx="143021">
                  <c:v>369.45052083333331</c:v>
                </c:pt>
                <c:pt idx="143022">
                  <c:v>369.453125</c:v>
                </c:pt>
                <c:pt idx="143023">
                  <c:v>369.45572916666669</c:v>
                </c:pt>
                <c:pt idx="143024">
                  <c:v>369.45833333333331</c:v>
                </c:pt>
                <c:pt idx="143025">
                  <c:v>369.4609375</c:v>
                </c:pt>
                <c:pt idx="143026">
                  <c:v>369.46354166666669</c:v>
                </c:pt>
                <c:pt idx="143027">
                  <c:v>369.46614583333331</c:v>
                </c:pt>
                <c:pt idx="143028">
                  <c:v>369.46875</c:v>
                </c:pt>
                <c:pt idx="143029">
                  <c:v>369.47135416666669</c:v>
                </c:pt>
                <c:pt idx="143030">
                  <c:v>369.47395833333331</c:v>
                </c:pt>
                <c:pt idx="143031">
                  <c:v>369.4765625</c:v>
                </c:pt>
                <c:pt idx="143032">
                  <c:v>369.47916666666669</c:v>
                </c:pt>
                <c:pt idx="143033">
                  <c:v>369.48177083333331</c:v>
                </c:pt>
                <c:pt idx="143034">
                  <c:v>369.484375</c:v>
                </c:pt>
                <c:pt idx="143035">
                  <c:v>369.48697916666669</c:v>
                </c:pt>
                <c:pt idx="143036">
                  <c:v>369.48958333333331</c:v>
                </c:pt>
                <c:pt idx="143037">
                  <c:v>369.4921875</c:v>
                </c:pt>
                <c:pt idx="143038">
                  <c:v>369.49479166666669</c:v>
                </c:pt>
                <c:pt idx="143039">
                  <c:v>369.49739583333331</c:v>
                </c:pt>
                <c:pt idx="143040">
                  <c:v>369.5</c:v>
                </c:pt>
                <c:pt idx="143041">
                  <c:v>369.50260416666669</c:v>
                </c:pt>
                <c:pt idx="143042">
                  <c:v>369.50520833333331</c:v>
                </c:pt>
                <c:pt idx="143043">
                  <c:v>369.5078125</c:v>
                </c:pt>
                <c:pt idx="143044">
                  <c:v>369.51041666666669</c:v>
                </c:pt>
                <c:pt idx="143045">
                  <c:v>369.51302083333331</c:v>
                </c:pt>
                <c:pt idx="143046">
                  <c:v>369.515625</c:v>
                </c:pt>
                <c:pt idx="143047">
                  <c:v>369.51822916666669</c:v>
                </c:pt>
                <c:pt idx="143048">
                  <c:v>369.52083333333331</c:v>
                </c:pt>
                <c:pt idx="143049">
                  <c:v>369.5234375</c:v>
                </c:pt>
                <c:pt idx="143050">
                  <c:v>369.52604166666669</c:v>
                </c:pt>
                <c:pt idx="143051">
                  <c:v>369.52864583333331</c:v>
                </c:pt>
                <c:pt idx="143052">
                  <c:v>369.53125</c:v>
                </c:pt>
                <c:pt idx="143053">
                  <c:v>369.53385416666669</c:v>
                </c:pt>
                <c:pt idx="143054">
                  <c:v>369.53645833333331</c:v>
                </c:pt>
                <c:pt idx="143055">
                  <c:v>369.5390625</c:v>
                </c:pt>
                <c:pt idx="143056">
                  <c:v>369.54166666666669</c:v>
                </c:pt>
                <c:pt idx="143057">
                  <c:v>369.54427083333331</c:v>
                </c:pt>
                <c:pt idx="143058">
                  <c:v>369.546875</c:v>
                </c:pt>
                <c:pt idx="143059">
                  <c:v>369.54947916666669</c:v>
                </c:pt>
                <c:pt idx="143060">
                  <c:v>369.55208333333331</c:v>
                </c:pt>
                <c:pt idx="143061">
                  <c:v>369.5546875</c:v>
                </c:pt>
                <c:pt idx="143062">
                  <c:v>369.55729166666669</c:v>
                </c:pt>
                <c:pt idx="143063">
                  <c:v>369.55989583333331</c:v>
                </c:pt>
                <c:pt idx="143064">
                  <c:v>369.5625</c:v>
                </c:pt>
                <c:pt idx="143065">
                  <c:v>369.56510416666669</c:v>
                </c:pt>
                <c:pt idx="143066">
                  <c:v>369.56770833333331</c:v>
                </c:pt>
                <c:pt idx="143067">
                  <c:v>369.5703125</c:v>
                </c:pt>
                <c:pt idx="143068">
                  <c:v>369.57291666666669</c:v>
                </c:pt>
                <c:pt idx="143069">
                  <c:v>369.57552083333331</c:v>
                </c:pt>
                <c:pt idx="143070">
                  <c:v>369.578125</c:v>
                </c:pt>
                <c:pt idx="143071">
                  <c:v>369.58072916666669</c:v>
                </c:pt>
                <c:pt idx="143072">
                  <c:v>369.58333333333331</c:v>
                </c:pt>
                <c:pt idx="143073">
                  <c:v>369.5859375</c:v>
                </c:pt>
                <c:pt idx="143074">
                  <c:v>369.58854166666669</c:v>
                </c:pt>
                <c:pt idx="143075">
                  <c:v>369.59114583333331</c:v>
                </c:pt>
                <c:pt idx="143076">
                  <c:v>369.59375</c:v>
                </c:pt>
                <c:pt idx="143077">
                  <c:v>369.59635416666669</c:v>
                </c:pt>
                <c:pt idx="143078">
                  <c:v>369.59895833333331</c:v>
                </c:pt>
                <c:pt idx="143079">
                  <c:v>369.6015625</c:v>
                </c:pt>
                <c:pt idx="143080">
                  <c:v>369.60416666666669</c:v>
                </c:pt>
                <c:pt idx="143081">
                  <c:v>369.60677083333331</c:v>
                </c:pt>
                <c:pt idx="143082">
                  <c:v>369.609375</c:v>
                </c:pt>
                <c:pt idx="143083">
                  <c:v>369.61197916666669</c:v>
                </c:pt>
                <c:pt idx="143084">
                  <c:v>369.61458333333331</c:v>
                </c:pt>
                <c:pt idx="143085">
                  <c:v>369.6171875</c:v>
                </c:pt>
                <c:pt idx="143086">
                  <c:v>369.61979166666669</c:v>
                </c:pt>
                <c:pt idx="143087">
                  <c:v>369.62239583333331</c:v>
                </c:pt>
                <c:pt idx="143088">
                  <c:v>369.625</c:v>
                </c:pt>
                <c:pt idx="143089">
                  <c:v>369.62760416666669</c:v>
                </c:pt>
                <c:pt idx="143090">
                  <c:v>369.63020833333331</c:v>
                </c:pt>
                <c:pt idx="143091">
                  <c:v>369.6328125</c:v>
                </c:pt>
                <c:pt idx="143092">
                  <c:v>369.63541666666669</c:v>
                </c:pt>
                <c:pt idx="143093">
                  <c:v>369.63802083333331</c:v>
                </c:pt>
                <c:pt idx="143094">
                  <c:v>369.640625</c:v>
                </c:pt>
                <c:pt idx="143095">
                  <c:v>369.64322916666669</c:v>
                </c:pt>
                <c:pt idx="143096">
                  <c:v>369.64583333333331</c:v>
                </c:pt>
                <c:pt idx="143097">
                  <c:v>369.6484375</c:v>
                </c:pt>
                <c:pt idx="143098">
                  <c:v>369.65104166666669</c:v>
                </c:pt>
                <c:pt idx="143099">
                  <c:v>369.65364583333331</c:v>
                </c:pt>
                <c:pt idx="143100">
                  <c:v>369.65625</c:v>
                </c:pt>
                <c:pt idx="143101">
                  <c:v>369.65885416666669</c:v>
                </c:pt>
                <c:pt idx="143102">
                  <c:v>369.66145833333331</c:v>
                </c:pt>
                <c:pt idx="143103">
                  <c:v>369.6640625</c:v>
                </c:pt>
                <c:pt idx="143104">
                  <c:v>369.66666666666669</c:v>
                </c:pt>
                <c:pt idx="143105">
                  <c:v>369.66927083333331</c:v>
                </c:pt>
                <c:pt idx="143106">
                  <c:v>369.671875</c:v>
                </c:pt>
                <c:pt idx="143107">
                  <c:v>369.67447916666669</c:v>
                </c:pt>
                <c:pt idx="143108">
                  <c:v>369.67708333333331</c:v>
                </c:pt>
                <c:pt idx="143109">
                  <c:v>369.6796875</c:v>
                </c:pt>
                <c:pt idx="143110">
                  <c:v>369.68229166666669</c:v>
                </c:pt>
                <c:pt idx="143111">
                  <c:v>369.68489583333331</c:v>
                </c:pt>
                <c:pt idx="143112">
                  <c:v>369.6875</c:v>
                </c:pt>
                <c:pt idx="143113">
                  <c:v>369.69010416666669</c:v>
                </c:pt>
                <c:pt idx="143114">
                  <c:v>369.69270833333331</c:v>
                </c:pt>
                <c:pt idx="143115">
                  <c:v>369.6953125</c:v>
                </c:pt>
                <c:pt idx="143116">
                  <c:v>369.69791666666669</c:v>
                </c:pt>
                <c:pt idx="143117">
                  <c:v>369.70052083333331</c:v>
                </c:pt>
                <c:pt idx="143118">
                  <c:v>369.703125</c:v>
                </c:pt>
                <c:pt idx="143119">
                  <c:v>369.70572916666669</c:v>
                </c:pt>
                <c:pt idx="143120">
                  <c:v>369.70833333333331</c:v>
                </c:pt>
                <c:pt idx="143121">
                  <c:v>369.7109375</c:v>
                </c:pt>
                <c:pt idx="143122">
                  <c:v>369.71354166666669</c:v>
                </c:pt>
                <c:pt idx="143123">
                  <c:v>369.71614583333331</c:v>
                </c:pt>
                <c:pt idx="143124">
                  <c:v>369.71875</c:v>
                </c:pt>
                <c:pt idx="143125">
                  <c:v>369.72135416666669</c:v>
                </c:pt>
                <c:pt idx="143126">
                  <c:v>369.72395833333331</c:v>
                </c:pt>
                <c:pt idx="143127">
                  <c:v>369.7265625</c:v>
                </c:pt>
                <c:pt idx="143128">
                  <c:v>369.72916666666669</c:v>
                </c:pt>
                <c:pt idx="143129">
                  <c:v>369.73177083333331</c:v>
                </c:pt>
                <c:pt idx="143130">
                  <c:v>369.734375</c:v>
                </c:pt>
                <c:pt idx="143131">
                  <c:v>369.73697916666669</c:v>
                </c:pt>
                <c:pt idx="143132">
                  <c:v>369.73958333333331</c:v>
                </c:pt>
                <c:pt idx="143133">
                  <c:v>369.7421875</c:v>
                </c:pt>
                <c:pt idx="143134">
                  <c:v>369.74479166666669</c:v>
                </c:pt>
                <c:pt idx="143135">
                  <c:v>369.74739583333331</c:v>
                </c:pt>
                <c:pt idx="143136">
                  <c:v>369.75</c:v>
                </c:pt>
                <c:pt idx="143137">
                  <c:v>369.75260416666669</c:v>
                </c:pt>
                <c:pt idx="143138">
                  <c:v>369.75520833333331</c:v>
                </c:pt>
                <c:pt idx="143139">
                  <c:v>369.7578125</c:v>
                </c:pt>
                <c:pt idx="143140">
                  <c:v>369.76041666666669</c:v>
                </c:pt>
                <c:pt idx="143141">
                  <c:v>369.76302083333331</c:v>
                </c:pt>
                <c:pt idx="143142">
                  <c:v>369.765625</c:v>
                </c:pt>
                <c:pt idx="143143">
                  <c:v>369.76822916666669</c:v>
                </c:pt>
                <c:pt idx="143144">
                  <c:v>369.77083333333331</c:v>
                </c:pt>
                <c:pt idx="143145">
                  <c:v>369.7734375</c:v>
                </c:pt>
                <c:pt idx="143146">
                  <c:v>369.77604166666669</c:v>
                </c:pt>
                <c:pt idx="143147">
                  <c:v>369.77864583333331</c:v>
                </c:pt>
                <c:pt idx="143148">
                  <c:v>369.78125</c:v>
                </c:pt>
                <c:pt idx="143149">
                  <c:v>369.78385416666669</c:v>
                </c:pt>
                <c:pt idx="143150">
                  <c:v>369.78645833333331</c:v>
                </c:pt>
                <c:pt idx="143151">
                  <c:v>369.7890625</c:v>
                </c:pt>
                <c:pt idx="143152">
                  <c:v>369.79166666666669</c:v>
                </c:pt>
                <c:pt idx="143153">
                  <c:v>369.79427083333331</c:v>
                </c:pt>
                <c:pt idx="143154">
                  <c:v>369.796875</c:v>
                </c:pt>
                <c:pt idx="143155">
                  <c:v>369.79947916666669</c:v>
                </c:pt>
                <c:pt idx="143156">
                  <c:v>369.80208333333331</c:v>
                </c:pt>
                <c:pt idx="143157">
                  <c:v>369.8046875</c:v>
                </c:pt>
                <c:pt idx="143158">
                  <c:v>369.80729166666669</c:v>
                </c:pt>
                <c:pt idx="143159">
                  <c:v>369.80989583333331</c:v>
                </c:pt>
                <c:pt idx="143160">
                  <c:v>369.8125</c:v>
                </c:pt>
                <c:pt idx="143161">
                  <c:v>369.81510416666669</c:v>
                </c:pt>
                <c:pt idx="143162">
                  <c:v>369.81770833333331</c:v>
                </c:pt>
                <c:pt idx="143163">
                  <c:v>369.8203125</c:v>
                </c:pt>
                <c:pt idx="143164">
                  <c:v>369.82291666666669</c:v>
                </c:pt>
                <c:pt idx="143165">
                  <c:v>369.82552083333331</c:v>
                </c:pt>
                <c:pt idx="143166">
                  <c:v>369.828125</c:v>
                </c:pt>
                <c:pt idx="143167">
                  <c:v>369.83072916666669</c:v>
                </c:pt>
                <c:pt idx="143168">
                  <c:v>369.83333333333331</c:v>
                </c:pt>
                <c:pt idx="143169">
                  <c:v>369.8359375</c:v>
                </c:pt>
                <c:pt idx="143170">
                  <c:v>369.83854166666669</c:v>
                </c:pt>
                <c:pt idx="143171">
                  <c:v>369.84114583333331</c:v>
                </c:pt>
                <c:pt idx="143172">
                  <c:v>369.84375</c:v>
                </c:pt>
                <c:pt idx="143173">
                  <c:v>369.84635416666669</c:v>
                </c:pt>
                <c:pt idx="143174">
                  <c:v>369.84895833333331</c:v>
                </c:pt>
                <c:pt idx="143175">
                  <c:v>369.8515625</c:v>
                </c:pt>
                <c:pt idx="143176">
                  <c:v>369.85416666666669</c:v>
                </c:pt>
                <c:pt idx="143177">
                  <c:v>369.85677083333331</c:v>
                </c:pt>
                <c:pt idx="143178">
                  <c:v>369.859375</c:v>
                </c:pt>
                <c:pt idx="143179">
                  <c:v>369.86197916666669</c:v>
                </c:pt>
                <c:pt idx="143180">
                  <c:v>369.86458333333331</c:v>
                </c:pt>
                <c:pt idx="143181">
                  <c:v>369.8671875</c:v>
                </c:pt>
                <c:pt idx="143182">
                  <c:v>369.86979166666669</c:v>
                </c:pt>
                <c:pt idx="143183">
                  <c:v>369.87239583333331</c:v>
                </c:pt>
                <c:pt idx="143184">
                  <c:v>369.875</c:v>
                </c:pt>
                <c:pt idx="143185">
                  <c:v>369.87760416666669</c:v>
                </c:pt>
                <c:pt idx="143186">
                  <c:v>369.88020833333331</c:v>
                </c:pt>
                <c:pt idx="143187">
                  <c:v>369.8828125</c:v>
                </c:pt>
                <c:pt idx="143188">
                  <c:v>369.88541666666669</c:v>
                </c:pt>
                <c:pt idx="143189">
                  <c:v>369.88802083333331</c:v>
                </c:pt>
                <c:pt idx="143190">
                  <c:v>369.890625</c:v>
                </c:pt>
                <c:pt idx="143191">
                  <c:v>369.89322916666669</c:v>
                </c:pt>
                <c:pt idx="143192">
                  <c:v>369.89583333333331</c:v>
                </c:pt>
                <c:pt idx="143193">
                  <c:v>369.8984375</c:v>
                </c:pt>
                <c:pt idx="143194">
                  <c:v>369.90104166666669</c:v>
                </c:pt>
                <c:pt idx="143195">
                  <c:v>369.90364583333331</c:v>
                </c:pt>
                <c:pt idx="143196">
                  <c:v>369.90625</c:v>
                </c:pt>
                <c:pt idx="143197">
                  <c:v>369.90885416666669</c:v>
                </c:pt>
                <c:pt idx="143198">
                  <c:v>369.91145833333331</c:v>
                </c:pt>
                <c:pt idx="143199">
                  <c:v>369.9140625</c:v>
                </c:pt>
                <c:pt idx="143200">
                  <c:v>369.91666666666669</c:v>
                </c:pt>
                <c:pt idx="143201">
                  <c:v>369.91927083333331</c:v>
                </c:pt>
                <c:pt idx="143202">
                  <c:v>369.921875</c:v>
                </c:pt>
                <c:pt idx="143203">
                  <c:v>369.92447916666669</c:v>
                </c:pt>
                <c:pt idx="143204">
                  <c:v>369.92708333333331</c:v>
                </c:pt>
                <c:pt idx="143205">
                  <c:v>369.9296875</c:v>
                </c:pt>
                <c:pt idx="143206">
                  <c:v>369.93229166666669</c:v>
                </c:pt>
                <c:pt idx="143207">
                  <c:v>369.93489583333331</c:v>
                </c:pt>
                <c:pt idx="143208">
                  <c:v>369.9375</c:v>
                </c:pt>
                <c:pt idx="143209">
                  <c:v>369.94010416666669</c:v>
                </c:pt>
                <c:pt idx="143210">
                  <c:v>369.94270833333331</c:v>
                </c:pt>
                <c:pt idx="143211">
                  <c:v>369.9453125</c:v>
                </c:pt>
                <c:pt idx="143212">
                  <c:v>369.94791666666669</c:v>
                </c:pt>
                <c:pt idx="143213">
                  <c:v>369.95052083333331</c:v>
                </c:pt>
                <c:pt idx="143214">
                  <c:v>369.953125</c:v>
                </c:pt>
                <c:pt idx="143215">
                  <c:v>369.95572916666669</c:v>
                </c:pt>
                <c:pt idx="143216">
                  <c:v>369.95833333333331</c:v>
                </c:pt>
                <c:pt idx="143217">
                  <c:v>369.9609375</c:v>
                </c:pt>
                <c:pt idx="143218">
                  <c:v>369.96354166666669</c:v>
                </c:pt>
                <c:pt idx="143219">
                  <c:v>369.96614583333331</c:v>
                </c:pt>
                <c:pt idx="143220">
                  <c:v>369.96875</c:v>
                </c:pt>
                <c:pt idx="143221">
                  <c:v>369.97135416666669</c:v>
                </c:pt>
                <c:pt idx="143222">
                  <c:v>369.97395833333331</c:v>
                </c:pt>
                <c:pt idx="143223">
                  <c:v>369.9765625</c:v>
                </c:pt>
                <c:pt idx="143224">
                  <c:v>369.97916666666669</c:v>
                </c:pt>
                <c:pt idx="143225">
                  <c:v>369.98177083333331</c:v>
                </c:pt>
                <c:pt idx="143226">
                  <c:v>369.984375</c:v>
                </c:pt>
                <c:pt idx="143227">
                  <c:v>369.98697916666669</c:v>
                </c:pt>
                <c:pt idx="143228">
                  <c:v>369.98958333333331</c:v>
                </c:pt>
                <c:pt idx="143229">
                  <c:v>369.9921875</c:v>
                </c:pt>
                <c:pt idx="143230">
                  <c:v>369.99479166666669</c:v>
                </c:pt>
                <c:pt idx="143231">
                  <c:v>369.99739583333331</c:v>
                </c:pt>
                <c:pt idx="143232">
                  <c:v>370</c:v>
                </c:pt>
                <c:pt idx="143233">
                  <c:v>370.00260416666669</c:v>
                </c:pt>
                <c:pt idx="143234">
                  <c:v>370.00520833333331</c:v>
                </c:pt>
                <c:pt idx="143235">
                  <c:v>370.0078125</c:v>
                </c:pt>
                <c:pt idx="143236">
                  <c:v>370.01041666666669</c:v>
                </c:pt>
                <c:pt idx="143237">
                  <c:v>370.01302083333331</c:v>
                </c:pt>
                <c:pt idx="143238">
                  <c:v>370.015625</c:v>
                </c:pt>
                <c:pt idx="143239">
                  <c:v>370.01822916666669</c:v>
                </c:pt>
                <c:pt idx="143240">
                  <c:v>370.02083333333331</c:v>
                </c:pt>
                <c:pt idx="143241">
                  <c:v>370.0234375</c:v>
                </c:pt>
                <c:pt idx="143242">
                  <c:v>370.02604166666669</c:v>
                </c:pt>
                <c:pt idx="143243">
                  <c:v>370.02864583333331</c:v>
                </c:pt>
                <c:pt idx="143244">
                  <c:v>370.03125</c:v>
                </c:pt>
                <c:pt idx="143245">
                  <c:v>370.03385416666669</c:v>
                </c:pt>
                <c:pt idx="143246">
                  <c:v>370.03645833333331</c:v>
                </c:pt>
                <c:pt idx="143247">
                  <c:v>370.0390625</c:v>
                </c:pt>
                <c:pt idx="143248">
                  <c:v>370.04166666666669</c:v>
                </c:pt>
                <c:pt idx="143249">
                  <c:v>370.04427083333331</c:v>
                </c:pt>
                <c:pt idx="143250">
                  <c:v>370.046875</c:v>
                </c:pt>
                <c:pt idx="143251">
                  <c:v>370.04947916666669</c:v>
                </c:pt>
                <c:pt idx="143252">
                  <c:v>370.05208333333331</c:v>
                </c:pt>
                <c:pt idx="143253">
                  <c:v>370.0546875</c:v>
                </c:pt>
                <c:pt idx="143254">
                  <c:v>370.05729166666669</c:v>
                </c:pt>
                <c:pt idx="143255">
                  <c:v>370.05989583333331</c:v>
                </c:pt>
                <c:pt idx="143256">
                  <c:v>370.0625</c:v>
                </c:pt>
                <c:pt idx="143257">
                  <c:v>370.06510416666669</c:v>
                </c:pt>
                <c:pt idx="143258">
                  <c:v>370.06770833333331</c:v>
                </c:pt>
                <c:pt idx="143259">
                  <c:v>370.0703125</c:v>
                </c:pt>
                <c:pt idx="143260">
                  <c:v>370.07291666666669</c:v>
                </c:pt>
                <c:pt idx="143261">
                  <c:v>370.07552083333331</c:v>
                </c:pt>
                <c:pt idx="143262">
                  <c:v>370.078125</c:v>
                </c:pt>
                <c:pt idx="143263">
                  <c:v>370.08072916666669</c:v>
                </c:pt>
                <c:pt idx="143264">
                  <c:v>370.08333333333331</c:v>
                </c:pt>
                <c:pt idx="143265">
                  <c:v>370.0859375</c:v>
                </c:pt>
                <c:pt idx="143266">
                  <c:v>370.08854166666669</c:v>
                </c:pt>
                <c:pt idx="143267">
                  <c:v>370.09114583333331</c:v>
                </c:pt>
                <c:pt idx="143268">
                  <c:v>370.09375</c:v>
                </c:pt>
                <c:pt idx="143269">
                  <c:v>370.09635416666669</c:v>
                </c:pt>
                <c:pt idx="143270">
                  <c:v>370.09895833333331</c:v>
                </c:pt>
                <c:pt idx="143271">
                  <c:v>370.1015625</c:v>
                </c:pt>
                <c:pt idx="143272">
                  <c:v>370.10416666666669</c:v>
                </c:pt>
                <c:pt idx="143273">
                  <c:v>370.10677083333331</c:v>
                </c:pt>
                <c:pt idx="143274">
                  <c:v>370.109375</c:v>
                </c:pt>
                <c:pt idx="143275">
                  <c:v>370.11197916666669</c:v>
                </c:pt>
                <c:pt idx="143276">
                  <c:v>370.11458333333331</c:v>
                </c:pt>
                <c:pt idx="143277">
                  <c:v>370.1171875</c:v>
                </c:pt>
                <c:pt idx="143278">
                  <c:v>370.11979166666669</c:v>
                </c:pt>
                <c:pt idx="143279">
                  <c:v>370.12239583333331</c:v>
                </c:pt>
                <c:pt idx="143280">
                  <c:v>370.125</c:v>
                </c:pt>
                <c:pt idx="143281">
                  <c:v>370.12760416666669</c:v>
                </c:pt>
                <c:pt idx="143282">
                  <c:v>370.13020833333331</c:v>
                </c:pt>
                <c:pt idx="143283">
                  <c:v>370.1328125</c:v>
                </c:pt>
                <c:pt idx="143284">
                  <c:v>370.13541666666669</c:v>
                </c:pt>
                <c:pt idx="143285">
                  <c:v>370.13802083333331</c:v>
                </c:pt>
                <c:pt idx="143286">
                  <c:v>370.140625</c:v>
                </c:pt>
                <c:pt idx="143287">
                  <c:v>370.14322916666669</c:v>
                </c:pt>
                <c:pt idx="143288">
                  <c:v>370.14583333333331</c:v>
                </c:pt>
                <c:pt idx="143289">
                  <c:v>370.1484375</c:v>
                </c:pt>
                <c:pt idx="143290">
                  <c:v>370.15104166666669</c:v>
                </c:pt>
                <c:pt idx="143291">
                  <c:v>370.15364583333331</c:v>
                </c:pt>
                <c:pt idx="143292">
                  <c:v>370.15625</c:v>
                </c:pt>
                <c:pt idx="143293">
                  <c:v>370.15885416666669</c:v>
                </c:pt>
                <c:pt idx="143294">
                  <c:v>370.16145833333331</c:v>
                </c:pt>
                <c:pt idx="143295">
                  <c:v>370.1640625</c:v>
                </c:pt>
                <c:pt idx="143296">
                  <c:v>370.16666666666669</c:v>
                </c:pt>
                <c:pt idx="143297">
                  <c:v>370.16927083333331</c:v>
                </c:pt>
                <c:pt idx="143298">
                  <c:v>370.171875</c:v>
                </c:pt>
                <c:pt idx="143299">
                  <c:v>370.17447916666669</c:v>
                </c:pt>
                <c:pt idx="143300">
                  <c:v>370.17708333333331</c:v>
                </c:pt>
                <c:pt idx="143301">
                  <c:v>370.1796875</c:v>
                </c:pt>
                <c:pt idx="143302">
                  <c:v>370.18229166666669</c:v>
                </c:pt>
                <c:pt idx="143303">
                  <c:v>370.18489583333331</c:v>
                </c:pt>
                <c:pt idx="143304">
                  <c:v>370.1875</c:v>
                </c:pt>
                <c:pt idx="143305">
                  <c:v>370.19010416666669</c:v>
                </c:pt>
                <c:pt idx="143306">
                  <c:v>370.19270833333331</c:v>
                </c:pt>
                <c:pt idx="143307">
                  <c:v>370.1953125</c:v>
                </c:pt>
                <c:pt idx="143308">
                  <c:v>370.19791666666669</c:v>
                </c:pt>
                <c:pt idx="143309">
                  <c:v>370.20052083333331</c:v>
                </c:pt>
                <c:pt idx="143310">
                  <c:v>370.203125</c:v>
                </c:pt>
                <c:pt idx="143311">
                  <c:v>370.20572916666669</c:v>
                </c:pt>
                <c:pt idx="143312">
                  <c:v>370.20833333333331</c:v>
                </c:pt>
                <c:pt idx="143313">
                  <c:v>370.2109375</c:v>
                </c:pt>
                <c:pt idx="143314">
                  <c:v>370.21354166666669</c:v>
                </c:pt>
                <c:pt idx="143315">
                  <c:v>370.21614583333331</c:v>
                </c:pt>
                <c:pt idx="143316">
                  <c:v>370.21875</c:v>
                </c:pt>
                <c:pt idx="143317">
                  <c:v>370.22135416666669</c:v>
                </c:pt>
                <c:pt idx="143318">
                  <c:v>370.22395833333331</c:v>
                </c:pt>
                <c:pt idx="143319">
                  <c:v>370.2265625</c:v>
                </c:pt>
                <c:pt idx="143320">
                  <c:v>370.22916666666669</c:v>
                </c:pt>
                <c:pt idx="143321">
                  <c:v>370.23177083333331</c:v>
                </c:pt>
                <c:pt idx="143322">
                  <c:v>370.234375</c:v>
                </c:pt>
                <c:pt idx="143323">
                  <c:v>370.23697916666669</c:v>
                </c:pt>
                <c:pt idx="143324">
                  <c:v>370.23958333333331</c:v>
                </c:pt>
                <c:pt idx="143325">
                  <c:v>370.2421875</c:v>
                </c:pt>
                <c:pt idx="143326">
                  <c:v>370.24479166666669</c:v>
                </c:pt>
                <c:pt idx="143327">
                  <c:v>370.24739583333331</c:v>
                </c:pt>
                <c:pt idx="143328">
                  <c:v>370.25</c:v>
                </c:pt>
                <c:pt idx="143329">
                  <c:v>370.25260416666669</c:v>
                </c:pt>
                <c:pt idx="143330">
                  <c:v>370.25520833333331</c:v>
                </c:pt>
                <c:pt idx="143331">
                  <c:v>370.2578125</c:v>
                </c:pt>
                <c:pt idx="143332">
                  <c:v>370.26041666666669</c:v>
                </c:pt>
                <c:pt idx="143333">
                  <c:v>370.26302083333331</c:v>
                </c:pt>
                <c:pt idx="143334">
                  <c:v>370.265625</c:v>
                </c:pt>
                <c:pt idx="143335">
                  <c:v>370.26822916666669</c:v>
                </c:pt>
                <c:pt idx="143336">
                  <c:v>370.27083333333331</c:v>
                </c:pt>
                <c:pt idx="143337">
                  <c:v>370.2734375</c:v>
                </c:pt>
                <c:pt idx="143338">
                  <c:v>370.27604166666669</c:v>
                </c:pt>
                <c:pt idx="143339">
                  <c:v>370.27864583333331</c:v>
                </c:pt>
                <c:pt idx="143340">
                  <c:v>370.28125</c:v>
                </c:pt>
                <c:pt idx="143341">
                  <c:v>370.28385416666669</c:v>
                </c:pt>
                <c:pt idx="143342">
                  <c:v>370.28645833333331</c:v>
                </c:pt>
                <c:pt idx="143343">
                  <c:v>370.2890625</c:v>
                </c:pt>
                <c:pt idx="143344">
                  <c:v>370.29166666666669</c:v>
                </c:pt>
                <c:pt idx="143345">
                  <c:v>370.29427083333331</c:v>
                </c:pt>
                <c:pt idx="143346">
                  <c:v>370.296875</c:v>
                </c:pt>
                <c:pt idx="143347">
                  <c:v>370.29947916666669</c:v>
                </c:pt>
                <c:pt idx="143348">
                  <c:v>370.30208333333331</c:v>
                </c:pt>
                <c:pt idx="143349">
                  <c:v>370.3046875</c:v>
                </c:pt>
                <c:pt idx="143350">
                  <c:v>370.30729166666669</c:v>
                </c:pt>
                <c:pt idx="143351">
                  <c:v>370.30989583333331</c:v>
                </c:pt>
                <c:pt idx="143352">
                  <c:v>370.3125</c:v>
                </c:pt>
                <c:pt idx="143353">
                  <c:v>370.31510416666669</c:v>
                </c:pt>
                <c:pt idx="143354">
                  <c:v>370.31770833333331</c:v>
                </c:pt>
                <c:pt idx="143355">
                  <c:v>370.3203125</c:v>
                </c:pt>
                <c:pt idx="143356">
                  <c:v>370.32291666666669</c:v>
                </c:pt>
                <c:pt idx="143357">
                  <c:v>370.32552083333331</c:v>
                </c:pt>
                <c:pt idx="143358">
                  <c:v>370.328125</c:v>
                </c:pt>
                <c:pt idx="143359">
                  <c:v>370.33072916666669</c:v>
                </c:pt>
                <c:pt idx="143360">
                  <c:v>370.33333333333331</c:v>
                </c:pt>
                <c:pt idx="143361">
                  <c:v>370.3359375</c:v>
                </c:pt>
                <c:pt idx="143362">
                  <c:v>370.33854166666669</c:v>
                </c:pt>
                <c:pt idx="143363">
                  <c:v>370.34114583333331</c:v>
                </c:pt>
                <c:pt idx="143364">
                  <c:v>370.34375</c:v>
                </c:pt>
                <c:pt idx="143365">
                  <c:v>370.34635416666669</c:v>
                </c:pt>
                <c:pt idx="143366">
                  <c:v>370.34895833333331</c:v>
                </c:pt>
                <c:pt idx="143367">
                  <c:v>370.3515625</c:v>
                </c:pt>
                <c:pt idx="143368">
                  <c:v>370.35416666666669</c:v>
                </c:pt>
                <c:pt idx="143369">
                  <c:v>370.35677083333331</c:v>
                </c:pt>
                <c:pt idx="143370">
                  <c:v>370.359375</c:v>
                </c:pt>
                <c:pt idx="143371">
                  <c:v>370.36197916666669</c:v>
                </c:pt>
                <c:pt idx="143372">
                  <c:v>370.36458333333331</c:v>
                </c:pt>
                <c:pt idx="143373">
                  <c:v>370.3671875</c:v>
                </c:pt>
                <c:pt idx="143374">
                  <c:v>370.36979166666669</c:v>
                </c:pt>
                <c:pt idx="143375">
                  <c:v>370.37239583333331</c:v>
                </c:pt>
                <c:pt idx="143376">
                  <c:v>370.375</c:v>
                </c:pt>
                <c:pt idx="143377">
                  <c:v>370.37760416666669</c:v>
                </c:pt>
                <c:pt idx="143378">
                  <c:v>370.38020833333331</c:v>
                </c:pt>
                <c:pt idx="143379">
                  <c:v>370.3828125</c:v>
                </c:pt>
                <c:pt idx="143380">
                  <c:v>370.38541666666669</c:v>
                </c:pt>
                <c:pt idx="143381">
                  <c:v>370.38802083333331</c:v>
                </c:pt>
                <c:pt idx="143382">
                  <c:v>370.390625</c:v>
                </c:pt>
                <c:pt idx="143383">
                  <c:v>370.39322916666669</c:v>
                </c:pt>
                <c:pt idx="143384">
                  <c:v>370.39583333333331</c:v>
                </c:pt>
                <c:pt idx="143385">
                  <c:v>370.3984375</c:v>
                </c:pt>
                <c:pt idx="143386">
                  <c:v>370.40104166666669</c:v>
                </c:pt>
                <c:pt idx="143387">
                  <c:v>370.40364583333331</c:v>
                </c:pt>
                <c:pt idx="143388">
                  <c:v>370.40625</c:v>
                </c:pt>
                <c:pt idx="143389">
                  <c:v>370.40885416666669</c:v>
                </c:pt>
                <c:pt idx="143390">
                  <c:v>370.41145833333331</c:v>
                </c:pt>
                <c:pt idx="143391">
                  <c:v>370.4140625</c:v>
                </c:pt>
                <c:pt idx="143392">
                  <c:v>370.41666666666669</c:v>
                </c:pt>
                <c:pt idx="143393">
                  <c:v>370.41927083333331</c:v>
                </c:pt>
                <c:pt idx="143394">
                  <c:v>370.421875</c:v>
                </c:pt>
                <c:pt idx="143395">
                  <c:v>370.42447916666669</c:v>
                </c:pt>
                <c:pt idx="143396">
                  <c:v>370.42708333333331</c:v>
                </c:pt>
                <c:pt idx="143397">
                  <c:v>370.4296875</c:v>
                </c:pt>
                <c:pt idx="143398">
                  <c:v>370.43229166666669</c:v>
                </c:pt>
                <c:pt idx="143399">
                  <c:v>370.43489583333331</c:v>
                </c:pt>
                <c:pt idx="143400">
                  <c:v>370.4375</c:v>
                </c:pt>
                <c:pt idx="143401">
                  <c:v>370.44010416666669</c:v>
                </c:pt>
                <c:pt idx="143402">
                  <c:v>370.44270833333331</c:v>
                </c:pt>
                <c:pt idx="143403">
                  <c:v>370.4453125</c:v>
                </c:pt>
                <c:pt idx="143404">
                  <c:v>370.44791666666669</c:v>
                </c:pt>
                <c:pt idx="143405">
                  <c:v>370.45052083333331</c:v>
                </c:pt>
                <c:pt idx="143406">
                  <c:v>370.453125</c:v>
                </c:pt>
                <c:pt idx="143407">
                  <c:v>370.45572916666669</c:v>
                </c:pt>
                <c:pt idx="143408">
                  <c:v>370.45833333333331</c:v>
                </c:pt>
                <c:pt idx="143409">
                  <c:v>370.4609375</c:v>
                </c:pt>
                <c:pt idx="143410">
                  <c:v>370.46354166666669</c:v>
                </c:pt>
                <c:pt idx="143411">
                  <c:v>370.46614583333331</c:v>
                </c:pt>
                <c:pt idx="143412">
                  <c:v>370.46875</c:v>
                </c:pt>
                <c:pt idx="143413">
                  <c:v>370.47135416666669</c:v>
                </c:pt>
                <c:pt idx="143414">
                  <c:v>370.47395833333331</c:v>
                </c:pt>
                <c:pt idx="143415">
                  <c:v>370.4765625</c:v>
                </c:pt>
                <c:pt idx="143416">
                  <c:v>370.47916666666669</c:v>
                </c:pt>
                <c:pt idx="143417">
                  <c:v>370.48177083333331</c:v>
                </c:pt>
                <c:pt idx="143418">
                  <c:v>370.484375</c:v>
                </c:pt>
                <c:pt idx="143419">
                  <c:v>370.48697916666669</c:v>
                </c:pt>
                <c:pt idx="143420">
                  <c:v>370.48958333333331</c:v>
                </c:pt>
                <c:pt idx="143421">
                  <c:v>370.4921875</c:v>
                </c:pt>
                <c:pt idx="143422">
                  <c:v>370.49479166666669</c:v>
                </c:pt>
                <c:pt idx="143423">
                  <c:v>370.49739583333331</c:v>
                </c:pt>
                <c:pt idx="143424">
                  <c:v>370.5</c:v>
                </c:pt>
                <c:pt idx="143425">
                  <c:v>370.50260416666669</c:v>
                </c:pt>
                <c:pt idx="143426">
                  <c:v>370.50520833333331</c:v>
                </c:pt>
                <c:pt idx="143427">
                  <c:v>370.5078125</c:v>
                </c:pt>
                <c:pt idx="143428">
                  <c:v>370.51041666666669</c:v>
                </c:pt>
                <c:pt idx="143429">
                  <c:v>370.51302083333331</c:v>
                </c:pt>
                <c:pt idx="143430">
                  <c:v>370.515625</c:v>
                </c:pt>
                <c:pt idx="143431">
                  <c:v>370.51822916666669</c:v>
                </c:pt>
                <c:pt idx="143432">
                  <c:v>370.52083333333331</c:v>
                </c:pt>
                <c:pt idx="143433">
                  <c:v>370.5234375</c:v>
                </c:pt>
                <c:pt idx="143434">
                  <c:v>370.52604166666669</c:v>
                </c:pt>
                <c:pt idx="143435">
                  <c:v>370.52864583333331</c:v>
                </c:pt>
                <c:pt idx="143436">
                  <c:v>370.53125</c:v>
                </c:pt>
                <c:pt idx="143437">
                  <c:v>370.53385416666669</c:v>
                </c:pt>
                <c:pt idx="143438">
                  <c:v>370.53645833333331</c:v>
                </c:pt>
                <c:pt idx="143439">
                  <c:v>370.5390625</c:v>
                </c:pt>
                <c:pt idx="143440">
                  <c:v>370.54166666666669</c:v>
                </c:pt>
                <c:pt idx="143441">
                  <c:v>370.54427083333331</c:v>
                </c:pt>
                <c:pt idx="143442">
                  <c:v>370.546875</c:v>
                </c:pt>
                <c:pt idx="143443">
                  <c:v>370.54947916666669</c:v>
                </c:pt>
                <c:pt idx="143444">
                  <c:v>370.55208333333331</c:v>
                </c:pt>
                <c:pt idx="143445">
                  <c:v>370.5546875</c:v>
                </c:pt>
                <c:pt idx="143446">
                  <c:v>370.55729166666669</c:v>
                </c:pt>
                <c:pt idx="143447">
                  <c:v>370.55989583333331</c:v>
                </c:pt>
                <c:pt idx="143448">
                  <c:v>370.5625</c:v>
                </c:pt>
                <c:pt idx="143449">
                  <c:v>370.56510416666669</c:v>
                </c:pt>
                <c:pt idx="143450">
                  <c:v>370.56770833333331</c:v>
                </c:pt>
                <c:pt idx="143451">
                  <c:v>370.5703125</c:v>
                </c:pt>
                <c:pt idx="143452">
                  <c:v>370.57291666666669</c:v>
                </c:pt>
                <c:pt idx="143453">
                  <c:v>370.57552083333331</c:v>
                </c:pt>
                <c:pt idx="143454">
                  <c:v>370.578125</c:v>
                </c:pt>
                <c:pt idx="143455">
                  <c:v>370.58072916666669</c:v>
                </c:pt>
                <c:pt idx="143456">
                  <c:v>370.58333333333331</c:v>
                </c:pt>
                <c:pt idx="143457">
                  <c:v>370.5859375</c:v>
                </c:pt>
                <c:pt idx="143458">
                  <c:v>370.58854166666669</c:v>
                </c:pt>
                <c:pt idx="143459">
                  <c:v>370.59114583333331</c:v>
                </c:pt>
                <c:pt idx="143460">
                  <c:v>370.59375</c:v>
                </c:pt>
                <c:pt idx="143461">
                  <c:v>370.59635416666669</c:v>
                </c:pt>
                <c:pt idx="143462">
                  <c:v>370.59895833333331</c:v>
                </c:pt>
                <c:pt idx="143463">
                  <c:v>370.6015625</c:v>
                </c:pt>
                <c:pt idx="143464">
                  <c:v>370.60416666666669</c:v>
                </c:pt>
                <c:pt idx="143465">
                  <c:v>370.60677083333331</c:v>
                </c:pt>
                <c:pt idx="143466">
                  <c:v>370.609375</c:v>
                </c:pt>
                <c:pt idx="143467">
                  <c:v>370.61197916666669</c:v>
                </c:pt>
                <c:pt idx="143468">
                  <c:v>370.61458333333331</c:v>
                </c:pt>
                <c:pt idx="143469">
                  <c:v>370.6171875</c:v>
                </c:pt>
                <c:pt idx="143470">
                  <c:v>370.61979166666669</c:v>
                </c:pt>
                <c:pt idx="143471">
                  <c:v>370.62239583333331</c:v>
                </c:pt>
                <c:pt idx="143472">
                  <c:v>370.625</c:v>
                </c:pt>
                <c:pt idx="143473">
                  <c:v>370.62760416666669</c:v>
                </c:pt>
                <c:pt idx="143474">
                  <c:v>370.63020833333331</c:v>
                </c:pt>
                <c:pt idx="143475">
                  <c:v>370.6328125</c:v>
                </c:pt>
                <c:pt idx="143476">
                  <c:v>370.63541666666669</c:v>
                </c:pt>
                <c:pt idx="143477">
                  <c:v>370.63802083333331</c:v>
                </c:pt>
                <c:pt idx="143478">
                  <c:v>370.640625</c:v>
                </c:pt>
                <c:pt idx="143479">
                  <c:v>370.64322916666669</c:v>
                </c:pt>
                <c:pt idx="143480">
                  <c:v>370.64583333333331</c:v>
                </c:pt>
                <c:pt idx="143481">
                  <c:v>370.6484375</c:v>
                </c:pt>
                <c:pt idx="143482">
                  <c:v>370.65104166666669</c:v>
                </c:pt>
                <c:pt idx="143483">
                  <c:v>370.65364583333331</c:v>
                </c:pt>
                <c:pt idx="143484">
                  <c:v>370.65625</c:v>
                </c:pt>
                <c:pt idx="143485">
                  <c:v>370.65885416666669</c:v>
                </c:pt>
                <c:pt idx="143486">
                  <c:v>370.66145833333331</c:v>
                </c:pt>
                <c:pt idx="143487">
                  <c:v>370.6640625</c:v>
                </c:pt>
                <c:pt idx="143488">
                  <c:v>370.66666666666669</c:v>
                </c:pt>
                <c:pt idx="143489">
                  <c:v>370.66927083333331</c:v>
                </c:pt>
                <c:pt idx="143490">
                  <c:v>370.671875</c:v>
                </c:pt>
                <c:pt idx="143491">
                  <c:v>370.67447916666669</c:v>
                </c:pt>
                <c:pt idx="143492">
                  <c:v>370.67708333333331</c:v>
                </c:pt>
                <c:pt idx="143493">
                  <c:v>370.6796875</c:v>
                </c:pt>
                <c:pt idx="143494">
                  <c:v>370.68229166666669</c:v>
                </c:pt>
                <c:pt idx="143495">
                  <c:v>370.68489583333331</c:v>
                </c:pt>
                <c:pt idx="143496">
                  <c:v>370.6875</c:v>
                </c:pt>
                <c:pt idx="143497">
                  <c:v>370.69010416666669</c:v>
                </c:pt>
                <c:pt idx="143498">
                  <c:v>370.69270833333331</c:v>
                </c:pt>
                <c:pt idx="143499">
                  <c:v>370.6953125</c:v>
                </c:pt>
                <c:pt idx="143500">
                  <c:v>370.69791666666669</c:v>
                </c:pt>
                <c:pt idx="143501">
                  <c:v>370.70052083333331</c:v>
                </c:pt>
                <c:pt idx="143502">
                  <c:v>370.703125</c:v>
                </c:pt>
                <c:pt idx="143503">
                  <c:v>370.70572916666669</c:v>
                </c:pt>
                <c:pt idx="143504">
                  <c:v>370.70833333333331</c:v>
                </c:pt>
                <c:pt idx="143505">
                  <c:v>370.7109375</c:v>
                </c:pt>
                <c:pt idx="143506">
                  <c:v>370.71354166666669</c:v>
                </c:pt>
                <c:pt idx="143507">
                  <c:v>370.71614583333331</c:v>
                </c:pt>
                <c:pt idx="143508">
                  <c:v>370.71875</c:v>
                </c:pt>
                <c:pt idx="143509">
                  <c:v>370.72135416666669</c:v>
                </c:pt>
                <c:pt idx="143510">
                  <c:v>370.72395833333331</c:v>
                </c:pt>
                <c:pt idx="143511">
                  <c:v>370.7265625</c:v>
                </c:pt>
                <c:pt idx="143512">
                  <c:v>370.72916666666669</c:v>
                </c:pt>
                <c:pt idx="143513">
                  <c:v>370.73177083333331</c:v>
                </c:pt>
                <c:pt idx="143514">
                  <c:v>370.734375</c:v>
                </c:pt>
                <c:pt idx="143515">
                  <c:v>370.73697916666669</c:v>
                </c:pt>
                <c:pt idx="143516">
                  <c:v>370.73958333333331</c:v>
                </c:pt>
                <c:pt idx="143517">
                  <c:v>370.7421875</c:v>
                </c:pt>
                <c:pt idx="143518">
                  <c:v>370.74479166666669</c:v>
                </c:pt>
                <c:pt idx="143519">
                  <c:v>370.74739583333331</c:v>
                </c:pt>
                <c:pt idx="143520">
                  <c:v>370.75</c:v>
                </c:pt>
                <c:pt idx="143521">
                  <c:v>370.75260416666669</c:v>
                </c:pt>
                <c:pt idx="143522">
                  <c:v>370.75520833333331</c:v>
                </c:pt>
                <c:pt idx="143523">
                  <c:v>370.7578125</c:v>
                </c:pt>
                <c:pt idx="143524">
                  <c:v>370.76041666666669</c:v>
                </c:pt>
                <c:pt idx="143525">
                  <c:v>370.76302083333331</c:v>
                </c:pt>
                <c:pt idx="143526">
                  <c:v>370.765625</c:v>
                </c:pt>
                <c:pt idx="143527">
                  <c:v>370.76822916666669</c:v>
                </c:pt>
                <c:pt idx="143528">
                  <c:v>370.77083333333331</c:v>
                </c:pt>
                <c:pt idx="143529">
                  <c:v>370.7734375</c:v>
                </c:pt>
                <c:pt idx="143530">
                  <c:v>370.77604166666669</c:v>
                </c:pt>
                <c:pt idx="143531">
                  <c:v>370.77864583333331</c:v>
                </c:pt>
                <c:pt idx="143532">
                  <c:v>370.78125</c:v>
                </c:pt>
                <c:pt idx="143533">
                  <c:v>370.78385416666669</c:v>
                </c:pt>
                <c:pt idx="143534">
                  <c:v>370.78645833333331</c:v>
                </c:pt>
                <c:pt idx="143535">
                  <c:v>370.7890625</c:v>
                </c:pt>
                <c:pt idx="143536">
                  <c:v>370.79166666666669</c:v>
                </c:pt>
                <c:pt idx="143537">
                  <c:v>370.79427083333331</c:v>
                </c:pt>
                <c:pt idx="143538">
                  <c:v>370.796875</c:v>
                </c:pt>
                <c:pt idx="143539">
                  <c:v>370.79947916666669</c:v>
                </c:pt>
                <c:pt idx="143540">
                  <c:v>370.80208333333331</c:v>
                </c:pt>
                <c:pt idx="143541">
                  <c:v>370.8046875</c:v>
                </c:pt>
                <c:pt idx="143542">
                  <c:v>370.80729166666669</c:v>
                </c:pt>
                <c:pt idx="143543">
                  <c:v>370.80989583333331</c:v>
                </c:pt>
                <c:pt idx="143544">
                  <c:v>370.8125</c:v>
                </c:pt>
                <c:pt idx="143545">
                  <c:v>370.81510416666669</c:v>
                </c:pt>
                <c:pt idx="143546">
                  <c:v>370.81770833333331</c:v>
                </c:pt>
                <c:pt idx="143547">
                  <c:v>370.8203125</c:v>
                </c:pt>
                <c:pt idx="143548">
                  <c:v>370.82291666666669</c:v>
                </c:pt>
                <c:pt idx="143549">
                  <c:v>370.82552083333331</c:v>
                </c:pt>
                <c:pt idx="143550">
                  <c:v>370.828125</c:v>
                </c:pt>
                <c:pt idx="143551">
                  <c:v>370.83072916666669</c:v>
                </c:pt>
                <c:pt idx="143552">
                  <c:v>370.83333333333331</c:v>
                </c:pt>
                <c:pt idx="143553">
                  <c:v>370.8359375</c:v>
                </c:pt>
                <c:pt idx="143554">
                  <c:v>370.83854166666669</c:v>
                </c:pt>
                <c:pt idx="143555">
                  <c:v>370.84114583333331</c:v>
                </c:pt>
                <c:pt idx="143556">
                  <c:v>370.84375</c:v>
                </c:pt>
                <c:pt idx="143557">
                  <c:v>370.84635416666669</c:v>
                </c:pt>
                <c:pt idx="143558">
                  <c:v>370.84895833333331</c:v>
                </c:pt>
                <c:pt idx="143559">
                  <c:v>370.8515625</c:v>
                </c:pt>
                <c:pt idx="143560">
                  <c:v>370.85416666666669</c:v>
                </c:pt>
                <c:pt idx="143561">
                  <c:v>370.85677083333331</c:v>
                </c:pt>
                <c:pt idx="143562">
                  <c:v>370.859375</c:v>
                </c:pt>
                <c:pt idx="143563">
                  <c:v>370.86197916666669</c:v>
                </c:pt>
                <c:pt idx="143564">
                  <c:v>370.86458333333331</c:v>
                </c:pt>
                <c:pt idx="143565">
                  <c:v>370.8671875</c:v>
                </c:pt>
                <c:pt idx="143566">
                  <c:v>370.86979166666669</c:v>
                </c:pt>
                <c:pt idx="143567">
                  <c:v>370.87239583333331</c:v>
                </c:pt>
                <c:pt idx="143568">
                  <c:v>370.875</c:v>
                </c:pt>
                <c:pt idx="143569">
                  <c:v>370.87760416666669</c:v>
                </c:pt>
                <c:pt idx="143570">
                  <c:v>370.88020833333331</c:v>
                </c:pt>
                <c:pt idx="143571">
                  <c:v>370.8828125</c:v>
                </c:pt>
                <c:pt idx="143572">
                  <c:v>370.88541666666669</c:v>
                </c:pt>
                <c:pt idx="143573">
                  <c:v>370.88802083333331</c:v>
                </c:pt>
                <c:pt idx="143574">
                  <c:v>370.890625</c:v>
                </c:pt>
                <c:pt idx="143575">
                  <c:v>370.89322916666669</c:v>
                </c:pt>
                <c:pt idx="143576">
                  <c:v>370.89583333333331</c:v>
                </c:pt>
                <c:pt idx="143577">
                  <c:v>370.8984375</c:v>
                </c:pt>
                <c:pt idx="143578">
                  <c:v>370.90104166666669</c:v>
                </c:pt>
                <c:pt idx="143579">
                  <c:v>370.90364583333331</c:v>
                </c:pt>
                <c:pt idx="143580">
                  <c:v>370.90625</c:v>
                </c:pt>
                <c:pt idx="143581">
                  <c:v>370.90885416666669</c:v>
                </c:pt>
                <c:pt idx="143582">
                  <c:v>370.91145833333331</c:v>
                </c:pt>
                <c:pt idx="143583">
                  <c:v>370.9140625</c:v>
                </c:pt>
                <c:pt idx="143584">
                  <c:v>370.91666666666669</c:v>
                </c:pt>
                <c:pt idx="143585">
                  <c:v>370.91927083333331</c:v>
                </c:pt>
                <c:pt idx="143586">
                  <c:v>370.921875</c:v>
                </c:pt>
                <c:pt idx="143587">
                  <c:v>370.92447916666669</c:v>
                </c:pt>
                <c:pt idx="143588">
                  <c:v>370.92708333333331</c:v>
                </c:pt>
                <c:pt idx="143589">
                  <c:v>370.9296875</c:v>
                </c:pt>
                <c:pt idx="143590">
                  <c:v>370.93229166666669</c:v>
                </c:pt>
                <c:pt idx="143591">
                  <c:v>370.93489583333331</c:v>
                </c:pt>
                <c:pt idx="143592">
                  <c:v>370.9375</c:v>
                </c:pt>
                <c:pt idx="143593">
                  <c:v>370.94010416666669</c:v>
                </c:pt>
                <c:pt idx="143594">
                  <c:v>370.94270833333331</c:v>
                </c:pt>
                <c:pt idx="143595">
                  <c:v>370.9453125</c:v>
                </c:pt>
                <c:pt idx="143596">
                  <c:v>370.94791666666669</c:v>
                </c:pt>
                <c:pt idx="143597">
                  <c:v>370.95052083333331</c:v>
                </c:pt>
                <c:pt idx="143598">
                  <c:v>370.953125</c:v>
                </c:pt>
                <c:pt idx="143599">
                  <c:v>370.95572916666669</c:v>
                </c:pt>
                <c:pt idx="143600">
                  <c:v>370.95833333333331</c:v>
                </c:pt>
                <c:pt idx="143601">
                  <c:v>370.9609375</c:v>
                </c:pt>
                <c:pt idx="143602">
                  <c:v>370.96354166666669</c:v>
                </c:pt>
                <c:pt idx="143603">
                  <c:v>370.96614583333331</c:v>
                </c:pt>
                <c:pt idx="143604">
                  <c:v>370.96875</c:v>
                </c:pt>
                <c:pt idx="143605">
                  <c:v>370.97135416666669</c:v>
                </c:pt>
                <c:pt idx="143606">
                  <c:v>370.97395833333331</c:v>
                </c:pt>
                <c:pt idx="143607">
                  <c:v>370.9765625</c:v>
                </c:pt>
                <c:pt idx="143608">
                  <c:v>370.97916666666669</c:v>
                </c:pt>
                <c:pt idx="143609">
                  <c:v>370.98177083333331</c:v>
                </c:pt>
                <c:pt idx="143610">
                  <c:v>370.984375</c:v>
                </c:pt>
                <c:pt idx="143611">
                  <c:v>370.98697916666669</c:v>
                </c:pt>
                <c:pt idx="143612">
                  <c:v>370.98958333333331</c:v>
                </c:pt>
                <c:pt idx="143613">
                  <c:v>370.9921875</c:v>
                </c:pt>
                <c:pt idx="143614">
                  <c:v>370.99479166666669</c:v>
                </c:pt>
                <c:pt idx="143615">
                  <c:v>370.99739583333331</c:v>
                </c:pt>
                <c:pt idx="143616">
                  <c:v>371</c:v>
                </c:pt>
                <c:pt idx="143617">
                  <c:v>371.00260416666669</c:v>
                </c:pt>
                <c:pt idx="143618">
                  <c:v>371.00520833333331</c:v>
                </c:pt>
                <c:pt idx="143619">
                  <c:v>371.0078125</c:v>
                </c:pt>
                <c:pt idx="143620">
                  <c:v>371.01041666666669</c:v>
                </c:pt>
                <c:pt idx="143621">
                  <c:v>371.01302083333331</c:v>
                </c:pt>
                <c:pt idx="143622">
                  <c:v>371.015625</c:v>
                </c:pt>
                <c:pt idx="143623">
                  <c:v>371.01822916666669</c:v>
                </c:pt>
                <c:pt idx="143624">
                  <c:v>371.02083333333331</c:v>
                </c:pt>
                <c:pt idx="143625">
                  <c:v>371.0234375</c:v>
                </c:pt>
                <c:pt idx="143626">
                  <c:v>371.02604166666669</c:v>
                </c:pt>
                <c:pt idx="143627">
                  <c:v>371.02864583333331</c:v>
                </c:pt>
                <c:pt idx="143628">
                  <c:v>371.03125</c:v>
                </c:pt>
                <c:pt idx="143629">
                  <c:v>371.03385416666669</c:v>
                </c:pt>
                <c:pt idx="143630">
                  <c:v>371.03645833333331</c:v>
                </c:pt>
                <c:pt idx="143631">
                  <c:v>371.0390625</c:v>
                </c:pt>
                <c:pt idx="143632">
                  <c:v>371.04166666666669</c:v>
                </c:pt>
                <c:pt idx="143633">
                  <c:v>371.04427083333331</c:v>
                </c:pt>
                <c:pt idx="143634">
                  <c:v>371.046875</c:v>
                </c:pt>
                <c:pt idx="143635">
                  <c:v>371.04947916666669</c:v>
                </c:pt>
                <c:pt idx="143636">
                  <c:v>371.05208333333331</c:v>
                </c:pt>
                <c:pt idx="143637">
                  <c:v>371.0546875</c:v>
                </c:pt>
                <c:pt idx="143638">
                  <c:v>371.05729166666669</c:v>
                </c:pt>
                <c:pt idx="143639">
                  <c:v>371.05989583333331</c:v>
                </c:pt>
                <c:pt idx="143640">
                  <c:v>371.0625</c:v>
                </c:pt>
                <c:pt idx="143641">
                  <c:v>371.06510416666669</c:v>
                </c:pt>
                <c:pt idx="143642">
                  <c:v>371.06770833333331</c:v>
                </c:pt>
                <c:pt idx="143643">
                  <c:v>371.0703125</c:v>
                </c:pt>
                <c:pt idx="143644">
                  <c:v>371.07291666666669</c:v>
                </c:pt>
                <c:pt idx="143645">
                  <c:v>371.07552083333331</c:v>
                </c:pt>
                <c:pt idx="143646">
                  <c:v>371.078125</c:v>
                </c:pt>
                <c:pt idx="143647">
                  <c:v>371.08072916666669</c:v>
                </c:pt>
                <c:pt idx="143648">
                  <c:v>371.08333333333331</c:v>
                </c:pt>
                <c:pt idx="143649">
                  <c:v>371.0859375</c:v>
                </c:pt>
                <c:pt idx="143650">
                  <c:v>371.08854166666669</c:v>
                </c:pt>
                <c:pt idx="143651">
                  <c:v>371.09114583333331</c:v>
                </c:pt>
                <c:pt idx="143652">
                  <c:v>371.09375</c:v>
                </c:pt>
                <c:pt idx="143653">
                  <c:v>371.09635416666669</c:v>
                </c:pt>
                <c:pt idx="143654">
                  <c:v>371.09895833333331</c:v>
                </c:pt>
                <c:pt idx="143655">
                  <c:v>371.1015625</c:v>
                </c:pt>
                <c:pt idx="143656">
                  <c:v>371.10416666666669</c:v>
                </c:pt>
                <c:pt idx="143657">
                  <c:v>371.10677083333331</c:v>
                </c:pt>
                <c:pt idx="143658">
                  <c:v>371.109375</c:v>
                </c:pt>
                <c:pt idx="143659">
                  <c:v>371.11197916666669</c:v>
                </c:pt>
                <c:pt idx="143660">
                  <c:v>371.11458333333331</c:v>
                </c:pt>
                <c:pt idx="143661">
                  <c:v>371.1171875</c:v>
                </c:pt>
                <c:pt idx="143662">
                  <c:v>371.11979166666669</c:v>
                </c:pt>
                <c:pt idx="143663">
                  <c:v>371.12239583333331</c:v>
                </c:pt>
                <c:pt idx="143664">
                  <c:v>371.125</c:v>
                </c:pt>
                <c:pt idx="143665">
                  <c:v>371.12760416666669</c:v>
                </c:pt>
                <c:pt idx="143666">
                  <c:v>371.13020833333331</c:v>
                </c:pt>
                <c:pt idx="143667">
                  <c:v>371.1328125</c:v>
                </c:pt>
                <c:pt idx="143668">
                  <c:v>371.13541666666669</c:v>
                </c:pt>
                <c:pt idx="143669">
                  <c:v>371.13802083333331</c:v>
                </c:pt>
                <c:pt idx="143670">
                  <c:v>371.140625</c:v>
                </c:pt>
                <c:pt idx="143671">
                  <c:v>371.14322916666669</c:v>
                </c:pt>
                <c:pt idx="143672">
                  <c:v>371.14583333333331</c:v>
                </c:pt>
                <c:pt idx="143673">
                  <c:v>371.1484375</c:v>
                </c:pt>
                <c:pt idx="143674">
                  <c:v>371.15104166666669</c:v>
                </c:pt>
                <c:pt idx="143675">
                  <c:v>371.15364583333331</c:v>
                </c:pt>
                <c:pt idx="143676">
                  <c:v>371.15625</c:v>
                </c:pt>
                <c:pt idx="143677">
                  <c:v>371.15885416666669</c:v>
                </c:pt>
                <c:pt idx="143678">
                  <c:v>371.16145833333331</c:v>
                </c:pt>
                <c:pt idx="143679">
                  <c:v>371.1640625</c:v>
                </c:pt>
                <c:pt idx="143680">
                  <c:v>371.16666666666669</c:v>
                </c:pt>
                <c:pt idx="143681">
                  <c:v>371.16927083333331</c:v>
                </c:pt>
                <c:pt idx="143682">
                  <c:v>371.171875</c:v>
                </c:pt>
                <c:pt idx="143683">
                  <c:v>371.17447916666669</c:v>
                </c:pt>
                <c:pt idx="143684">
                  <c:v>371.17708333333331</c:v>
                </c:pt>
                <c:pt idx="143685">
                  <c:v>371.1796875</c:v>
                </c:pt>
                <c:pt idx="143686">
                  <c:v>371.18229166666669</c:v>
                </c:pt>
                <c:pt idx="143687">
                  <c:v>371.18489583333331</c:v>
                </c:pt>
                <c:pt idx="143688">
                  <c:v>371.1875</c:v>
                </c:pt>
                <c:pt idx="143689">
                  <c:v>371.19010416666669</c:v>
                </c:pt>
                <c:pt idx="143690">
                  <c:v>371.19270833333331</c:v>
                </c:pt>
                <c:pt idx="143691">
                  <c:v>371.1953125</c:v>
                </c:pt>
                <c:pt idx="143692">
                  <c:v>371.19791666666669</c:v>
                </c:pt>
                <c:pt idx="143693">
                  <c:v>371.20052083333331</c:v>
                </c:pt>
                <c:pt idx="143694">
                  <c:v>371.203125</c:v>
                </c:pt>
                <c:pt idx="143695">
                  <c:v>371.20572916666669</c:v>
                </c:pt>
                <c:pt idx="143696">
                  <c:v>371.20833333333331</c:v>
                </c:pt>
                <c:pt idx="143697">
                  <c:v>371.2109375</c:v>
                </c:pt>
                <c:pt idx="143698">
                  <c:v>371.21354166666669</c:v>
                </c:pt>
                <c:pt idx="143699">
                  <c:v>371.21614583333331</c:v>
                </c:pt>
                <c:pt idx="143700">
                  <c:v>371.21875</c:v>
                </c:pt>
                <c:pt idx="143701">
                  <c:v>371.22135416666669</c:v>
                </c:pt>
                <c:pt idx="143702">
                  <c:v>371.22395833333331</c:v>
                </c:pt>
                <c:pt idx="143703">
                  <c:v>371.2265625</c:v>
                </c:pt>
                <c:pt idx="143704">
                  <c:v>371.22916666666669</c:v>
                </c:pt>
                <c:pt idx="143705">
                  <c:v>371.23177083333331</c:v>
                </c:pt>
                <c:pt idx="143706">
                  <c:v>371.234375</c:v>
                </c:pt>
                <c:pt idx="143707">
                  <c:v>371.23697916666669</c:v>
                </c:pt>
                <c:pt idx="143708">
                  <c:v>371.23958333333331</c:v>
                </c:pt>
                <c:pt idx="143709">
                  <c:v>371.2421875</c:v>
                </c:pt>
                <c:pt idx="143710">
                  <c:v>371.24479166666669</c:v>
                </c:pt>
                <c:pt idx="143711">
                  <c:v>371.24739583333331</c:v>
                </c:pt>
                <c:pt idx="143712">
                  <c:v>371.25</c:v>
                </c:pt>
                <c:pt idx="143713">
                  <c:v>371.25260416666669</c:v>
                </c:pt>
                <c:pt idx="143714">
                  <c:v>371.25520833333331</c:v>
                </c:pt>
                <c:pt idx="143715">
                  <c:v>371.2578125</c:v>
                </c:pt>
                <c:pt idx="143716">
                  <c:v>371.26041666666669</c:v>
                </c:pt>
                <c:pt idx="143717">
                  <c:v>371.26302083333331</c:v>
                </c:pt>
                <c:pt idx="143718">
                  <c:v>371.265625</c:v>
                </c:pt>
                <c:pt idx="143719">
                  <c:v>371.26822916666669</c:v>
                </c:pt>
                <c:pt idx="143720">
                  <c:v>371.27083333333331</c:v>
                </c:pt>
                <c:pt idx="143721">
                  <c:v>371.2734375</c:v>
                </c:pt>
                <c:pt idx="143722">
                  <c:v>371.27604166666669</c:v>
                </c:pt>
                <c:pt idx="143723">
                  <c:v>371.27864583333331</c:v>
                </c:pt>
                <c:pt idx="143724">
                  <c:v>371.28125</c:v>
                </c:pt>
                <c:pt idx="143725">
                  <c:v>371.28385416666669</c:v>
                </c:pt>
                <c:pt idx="143726">
                  <c:v>371.28645833333331</c:v>
                </c:pt>
                <c:pt idx="143727">
                  <c:v>371.2890625</c:v>
                </c:pt>
                <c:pt idx="143728">
                  <c:v>371.29166666666669</c:v>
                </c:pt>
                <c:pt idx="143729">
                  <c:v>371.29427083333331</c:v>
                </c:pt>
                <c:pt idx="143730">
                  <c:v>371.296875</c:v>
                </c:pt>
                <c:pt idx="143731">
                  <c:v>371.29947916666669</c:v>
                </c:pt>
                <c:pt idx="143732">
                  <c:v>371.30208333333331</c:v>
                </c:pt>
                <c:pt idx="143733">
                  <c:v>371.3046875</c:v>
                </c:pt>
                <c:pt idx="143734">
                  <c:v>371.30729166666669</c:v>
                </c:pt>
                <c:pt idx="143735">
                  <c:v>371.30989583333331</c:v>
                </c:pt>
                <c:pt idx="143736">
                  <c:v>371.3125</c:v>
                </c:pt>
                <c:pt idx="143737">
                  <c:v>371.31510416666669</c:v>
                </c:pt>
                <c:pt idx="143738">
                  <c:v>371.31770833333331</c:v>
                </c:pt>
                <c:pt idx="143739">
                  <c:v>371.3203125</c:v>
                </c:pt>
                <c:pt idx="143740">
                  <c:v>371.32291666666669</c:v>
                </c:pt>
                <c:pt idx="143741">
                  <c:v>371.32552083333331</c:v>
                </c:pt>
                <c:pt idx="143742">
                  <c:v>371.328125</c:v>
                </c:pt>
                <c:pt idx="143743">
                  <c:v>371.33072916666669</c:v>
                </c:pt>
                <c:pt idx="143744">
                  <c:v>371.33333333333331</c:v>
                </c:pt>
                <c:pt idx="143745">
                  <c:v>371.3359375</c:v>
                </c:pt>
                <c:pt idx="143746">
                  <c:v>371.33854166666669</c:v>
                </c:pt>
                <c:pt idx="143747">
                  <c:v>371.34114583333331</c:v>
                </c:pt>
                <c:pt idx="143748">
                  <c:v>371.34375</c:v>
                </c:pt>
                <c:pt idx="143749">
                  <c:v>371.34635416666669</c:v>
                </c:pt>
                <c:pt idx="143750">
                  <c:v>371.34895833333331</c:v>
                </c:pt>
                <c:pt idx="143751">
                  <c:v>371.3515625</c:v>
                </c:pt>
                <c:pt idx="143752">
                  <c:v>371.35416666666669</c:v>
                </c:pt>
                <c:pt idx="143753">
                  <c:v>371.35677083333331</c:v>
                </c:pt>
                <c:pt idx="143754">
                  <c:v>371.359375</c:v>
                </c:pt>
                <c:pt idx="143755">
                  <c:v>371.36197916666669</c:v>
                </c:pt>
                <c:pt idx="143756">
                  <c:v>371.36458333333331</c:v>
                </c:pt>
                <c:pt idx="143757">
                  <c:v>371.3671875</c:v>
                </c:pt>
                <c:pt idx="143758">
                  <c:v>371.36979166666669</c:v>
                </c:pt>
                <c:pt idx="143759">
                  <c:v>371.37239583333331</c:v>
                </c:pt>
                <c:pt idx="143760">
                  <c:v>371.375</c:v>
                </c:pt>
                <c:pt idx="143761">
                  <c:v>371.37760416666669</c:v>
                </c:pt>
                <c:pt idx="143762">
                  <c:v>371.38020833333331</c:v>
                </c:pt>
                <c:pt idx="143763">
                  <c:v>371.3828125</c:v>
                </c:pt>
                <c:pt idx="143764">
                  <c:v>371.38541666666669</c:v>
                </c:pt>
                <c:pt idx="143765">
                  <c:v>371.38802083333331</c:v>
                </c:pt>
                <c:pt idx="143766">
                  <c:v>371.390625</c:v>
                </c:pt>
                <c:pt idx="143767">
                  <c:v>371.39322916666669</c:v>
                </c:pt>
                <c:pt idx="143768">
                  <c:v>371.39583333333331</c:v>
                </c:pt>
                <c:pt idx="143769">
                  <c:v>371.3984375</c:v>
                </c:pt>
                <c:pt idx="143770">
                  <c:v>371.40104166666669</c:v>
                </c:pt>
                <c:pt idx="143771">
                  <c:v>371.40364583333331</c:v>
                </c:pt>
                <c:pt idx="143772">
                  <c:v>371.40625</c:v>
                </c:pt>
                <c:pt idx="143773">
                  <c:v>371.40885416666669</c:v>
                </c:pt>
                <c:pt idx="143774">
                  <c:v>371.41145833333331</c:v>
                </c:pt>
                <c:pt idx="143775">
                  <c:v>371.4140625</c:v>
                </c:pt>
                <c:pt idx="143776">
                  <c:v>371.41666666666669</c:v>
                </c:pt>
                <c:pt idx="143777">
                  <c:v>371.41927083333331</c:v>
                </c:pt>
                <c:pt idx="143778">
                  <c:v>371.421875</c:v>
                </c:pt>
                <c:pt idx="143779">
                  <c:v>371.42447916666669</c:v>
                </c:pt>
                <c:pt idx="143780">
                  <c:v>371.42708333333331</c:v>
                </c:pt>
                <c:pt idx="143781">
                  <c:v>371.4296875</c:v>
                </c:pt>
                <c:pt idx="143782">
                  <c:v>371.43229166666669</c:v>
                </c:pt>
                <c:pt idx="143783">
                  <c:v>371.43489583333331</c:v>
                </c:pt>
                <c:pt idx="143784">
                  <c:v>371.4375</c:v>
                </c:pt>
                <c:pt idx="143785">
                  <c:v>371.44010416666669</c:v>
                </c:pt>
                <c:pt idx="143786">
                  <c:v>371.44270833333331</c:v>
                </c:pt>
                <c:pt idx="143787">
                  <c:v>371.4453125</c:v>
                </c:pt>
                <c:pt idx="143788">
                  <c:v>371.44791666666669</c:v>
                </c:pt>
                <c:pt idx="143789">
                  <c:v>371.45052083333331</c:v>
                </c:pt>
                <c:pt idx="143790">
                  <c:v>371.453125</c:v>
                </c:pt>
                <c:pt idx="143791">
                  <c:v>371.45572916666669</c:v>
                </c:pt>
                <c:pt idx="143792">
                  <c:v>371.45833333333331</c:v>
                </c:pt>
                <c:pt idx="143793">
                  <c:v>371.4609375</c:v>
                </c:pt>
                <c:pt idx="143794">
                  <c:v>371.46354166666669</c:v>
                </c:pt>
                <c:pt idx="143795">
                  <c:v>371.46614583333331</c:v>
                </c:pt>
                <c:pt idx="143796">
                  <c:v>371.46875</c:v>
                </c:pt>
                <c:pt idx="143797">
                  <c:v>371.47135416666669</c:v>
                </c:pt>
                <c:pt idx="143798">
                  <c:v>371.47395833333331</c:v>
                </c:pt>
                <c:pt idx="143799">
                  <c:v>371.4765625</c:v>
                </c:pt>
                <c:pt idx="143800">
                  <c:v>371.47916666666669</c:v>
                </c:pt>
                <c:pt idx="143801">
                  <c:v>371.48177083333331</c:v>
                </c:pt>
                <c:pt idx="143802">
                  <c:v>371.484375</c:v>
                </c:pt>
                <c:pt idx="143803">
                  <c:v>371.48697916666669</c:v>
                </c:pt>
                <c:pt idx="143804">
                  <c:v>371.48958333333331</c:v>
                </c:pt>
                <c:pt idx="143805">
                  <c:v>371.4921875</c:v>
                </c:pt>
                <c:pt idx="143806">
                  <c:v>371.49479166666669</c:v>
                </c:pt>
                <c:pt idx="143807">
                  <c:v>371.49739583333331</c:v>
                </c:pt>
                <c:pt idx="143808">
                  <c:v>371.5</c:v>
                </c:pt>
                <c:pt idx="143809">
                  <c:v>371.50260416666669</c:v>
                </c:pt>
                <c:pt idx="143810">
                  <c:v>371.50520833333331</c:v>
                </c:pt>
                <c:pt idx="143811">
                  <c:v>371.5078125</c:v>
                </c:pt>
                <c:pt idx="143812">
                  <c:v>371.51041666666669</c:v>
                </c:pt>
                <c:pt idx="143813">
                  <c:v>371.51302083333331</c:v>
                </c:pt>
                <c:pt idx="143814">
                  <c:v>371.515625</c:v>
                </c:pt>
                <c:pt idx="143815">
                  <c:v>371.51822916666669</c:v>
                </c:pt>
                <c:pt idx="143816">
                  <c:v>371.52083333333331</c:v>
                </c:pt>
                <c:pt idx="143817">
                  <c:v>371.5234375</c:v>
                </c:pt>
                <c:pt idx="143818">
                  <c:v>371.52604166666669</c:v>
                </c:pt>
                <c:pt idx="143819">
                  <c:v>371.52864583333331</c:v>
                </c:pt>
                <c:pt idx="143820">
                  <c:v>371.53125</c:v>
                </c:pt>
                <c:pt idx="143821">
                  <c:v>371.53385416666669</c:v>
                </c:pt>
                <c:pt idx="143822">
                  <c:v>371.53645833333331</c:v>
                </c:pt>
                <c:pt idx="143823">
                  <c:v>371.5390625</c:v>
                </c:pt>
                <c:pt idx="143824">
                  <c:v>371.54166666666669</c:v>
                </c:pt>
                <c:pt idx="143825">
                  <c:v>371.54427083333331</c:v>
                </c:pt>
                <c:pt idx="143826">
                  <c:v>371.546875</c:v>
                </c:pt>
                <c:pt idx="143827">
                  <c:v>371.54947916666669</c:v>
                </c:pt>
                <c:pt idx="143828">
                  <c:v>371.55208333333331</c:v>
                </c:pt>
                <c:pt idx="143829">
                  <c:v>371.5546875</c:v>
                </c:pt>
                <c:pt idx="143830">
                  <c:v>371.55729166666669</c:v>
                </c:pt>
                <c:pt idx="143831">
                  <c:v>371.55989583333331</c:v>
                </c:pt>
                <c:pt idx="143832">
                  <c:v>371.5625</c:v>
                </c:pt>
                <c:pt idx="143833">
                  <c:v>371.56510416666669</c:v>
                </c:pt>
                <c:pt idx="143834">
                  <c:v>371.56770833333331</c:v>
                </c:pt>
                <c:pt idx="143835">
                  <c:v>371.5703125</c:v>
                </c:pt>
                <c:pt idx="143836">
                  <c:v>371.57291666666669</c:v>
                </c:pt>
                <c:pt idx="143837">
                  <c:v>371.57552083333331</c:v>
                </c:pt>
                <c:pt idx="143838">
                  <c:v>371.578125</c:v>
                </c:pt>
                <c:pt idx="143839">
                  <c:v>371.58072916666669</c:v>
                </c:pt>
                <c:pt idx="143840">
                  <c:v>371.58333333333331</c:v>
                </c:pt>
                <c:pt idx="143841">
                  <c:v>371.5859375</c:v>
                </c:pt>
                <c:pt idx="143842">
                  <c:v>371.58854166666669</c:v>
                </c:pt>
                <c:pt idx="143843">
                  <c:v>371.59114583333331</c:v>
                </c:pt>
                <c:pt idx="143844">
                  <c:v>371.59375</c:v>
                </c:pt>
                <c:pt idx="143845">
                  <c:v>371.59635416666669</c:v>
                </c:pt>
                <c:pt idx="143846">
                  <c:v>371.59895833333331</c:v>
                </c:pt>
                <c:pt idx="143847">
                  <c:v>371.6015625</c:v>
                </c:pt>
                <c:pt idx="143848">
                  <c:v>371.60416666666669</c:v>
                </c:pt>
                <c:pt idx="143849">
                  <c:v>371.60677083333331</c:v>
                </c:pt>
                <c:pt idx="143850">
                  <c:v>371.609375</c:v>
                </c:pt>
                <c:pt idx="143851">
                  <c:v>371.61197916666669</c:v>
                </c:pt>
                <c:pt idx="143852">
                  <c:v>371.61458333333331</c:v>
                </c:pt>
                <c:pt idx="143853">
                  <c:v>371.6171875</c:v>
                </c:pt>
                <c:pt idx="143854">
                  <c:v>371.61979166666669</c:v>
                </c:pt>
                <c:pt idx="143855">
                  <c:v>371.62239583333331</c:v>
                </c:pt>
                <c:pt idx="143856">
                  <c:v>371.625</c:v>
                </c:pt>
                <c:pt idx="143857">
                  <c:v>371.62760416666669</c:v>
                </c:pt>
                <c:pt idx="143858">
                  <c:v>371.63020833333331</c:v>
                </c:pt>
                <c:pt idx="143859">
                  <c:v>371.6328125</c:v>
                </c:pt>
                <c:pt idx="143860">
                  <c:v>371.63541666666669</c:v>
                </c:pt>
                <c:pt idx="143861">
                  <c:v>371.63802083333331</c:v>
                </c:pt>
                <c:pt idx="143862">
                  <c:v>371.640625</c:v>
                </c:pt>
                <c:pt idx="143863">
                  <c:v>371.64322916666669</c:v>
                </c:pt>
                <c:pt idx="143864">
                  <c:v>371.64583333333331</c:v>
                </c:pt>
                <c:pt idx="143865">
                  <c:v>371.6484375</c:v>
                </c:pt>
                <c:pt idx="143866">
                  <c:v>371.65104166666669</c:v>
                </c:pt>
                <c:pt idx="143867">
                  <c:v>371.65364583333331</c:v>
                </c:pt>
                <c:pt idx="143868">
                  <c:v>371.65625</c:v>
                </c:pt>
                <c:pt idx="143869">
                  <c:v>371.65885416666669</c:v>
                </c:pt>
                <c:pt idx="143870">
                  <c:v>371.66145833333331</c:v>
                </c:pt>
                <c:pt idx="143871">
                  <c:v>371.6640625</c:v>
                </c:pt>
                <c:pt idx="143872">
                  <c:v>371.66666666666669</c:v>
                </c:pt>
                <c:pt idx="143873">
                  <c:v>371.66927083333331</c:v>
                </c:pt>
                <c:pt idx="143874">
                  <c:v>371.671875</c:v>
                </c:pt>
                <c:pt idx="143875">
                  <c:v>371.67447916666669</c:v>
                </c:pt>
                <c:pt idx="143876">
                  <c:v>371.67708333333331</c:v>
                </c:pt>
                <c:pt idx="143877">
                  <c:v>371.6796875</c:v>
                </c:pt>
                <c:pt idx="143878">
                  <c:v>371.68229166666669</c:v>
                </c:pt>
                <c:pt idx="143879">
                  <c:v>371.68489583333331</c:v>
                </c:pt>
                <c:pt idx="143880">
                  <c:v>371.6875</c:v>
                </c:pt>
                <c:pt idx="143881">
                  <c:v>371.69010416666669</c:v>
                </c:pt>
                <c:pt idx="143882">
                  <c:v>371.69270833333331</c:v>
                </c:pt>
                <c:pt idx="143883">
                  <c:v>371.6953125</c:v>
                </c:pt>
                <c:pt idx="143884">
                  <c:v>371.69791666666669</c:v>
                </c:pt>
                <c:pt idx="143885">
                  <c:v>371.70052083333331</c:v>
                </c:pt>
                <c:pt idx="143886">
                  <c:v>371.703125</c:v>
                </c:pt>
                <c:pt idx="143887">
                  <c:v>371.70572916666669</c:v>
                </c:pt>
                <c:pt idx="143888">
                  <c:v>371.70833333333331</c:v>
                </c:pt>
                <c:pt idx="143889">
                  <c:v>371.7109375</c:v>
                </c:pt>
                <c:pt idx="143890">
                  <c:v>371.71354166666669</c:v>
                </c:pt>
                <c:pt idx="143891">
                  <c:v>371.71614583333331</c:v>
                </c:pt>
                <c:pt idx="143892">
                  <c:v>371.71875</c:v>
                </c:pt>
                <c:pt idx="143893">
                  <c:v>371.72135416666669</c:v>
                </c:pt>
                <c:pt idx="143894">
                  <c:v>371.72395833333331</c:v>
                </c:pt>
                <c:pt idx="143895">
                  <c:v>371.7265625</c:v>
                </c:pt>
                <c:pt idx="143896">
                  <c:v>371.72916666666669</c:v>
                </c:pt>
                <c:pt idx="143897">
                  <c:v>371.73177083333331</c:v>
                </c:pt>
                <c:pt idx="143898">
                  <c:v>371.734375</c:v>
                </c:pt>
                <c:pt idx="143899">
                  <c:v>371.73697916666669</c:v>
                </c:pt>
                <c:pt idx="143900">
                  <c:v>371.73958333333331</c:v>
                </c:pt>
                <c:pt idx="143901">
                  <c:v>371.7421875</c:v>
                </c:pt>
                <c:pt idx="143902">
                  <c:v>371.74479166666669</c:v>
                </c:pt>
                <c:pt idx="143903">
                  <c:v>371.74739583333331</c:v>
                </c:pt>
                <c:pt idx="143904">
                  <c:v>371.75</c:v>
                </c:pt>
                <c:pt idx="143905">
                  <c:v>371.75260416666669</c:v>
                </c:pt>
                <c:pt idx="143906">
                  <c:v>371.75520833333331</c:v>
                </c:pt>
                <c:pt idx="143907">
                  <c:v>371.7578125</c:v>
                </c:pt>
                <c:pt idx="143908">
                  <c:v>371.76041666666669</c:v>
                </c:pt>
                <c:pt idx="143909">
                  <c:v>371.76302083333331</c:v>
                </c:pt>
                <c:pt idx="143910">
                  <c:v>371.765625</c:v>
                </c:pt>
                <c:pt idx="143911">
                  <c:v>371.76822916666669</c:v>
                </c:pt>
                <c:pt idx="143912">
                  <c:v>371.77083333333331</c:v>
                </c:pt>
                <c:pt idx="143913">
                  <c:v>371.7734375</c:v>
                </c:pt>
                <c:pt idx="143914">
                  <c:v>371.77604166666669</c:v>
                </c:pt>
                <c:pt idx="143915">
                  <c:v>371.77864583333331</c:v>
                </c:pt>
                <c:pt idx="143916">
                  <c:v>371.78125</c:v>
                </c:pt>
                <c:pt idx="143917">
                  <c:v>371.78385416666669</c:v>
                </c:pt>
                <c:pt idx="143918">
                  <c:v>371.78645833333331</c:v>
                </c:pt>
                <c:pt idx="143919">
                  <c:v>371.7890625</c:v>
                </c:pt>
                <c:pt idx="143920">
                  <c:v>371.79166666666669</c:v>
                </c:pt>
                <c:pt idx="143921">
                  <c:v>371.79427083333331</c:v>
                </c:pt>
                <c:pt idx="143922">
                  <c:v>371.796875</c:v>
                </c:pt>
                <c:pt idx="143923">
                  <c:v>371.79947916666669</c:v>
                </c:pt>
                <c:pt idx="143924">
                  <c:v>371.80208333333331</c:v>
                </c:pt>
                <c:pt idx="143925">
                  <c:v>371.8046875</c:v>
                </c:pt>
                <c:pt idx="143926">
                  <c:v>371.80729166666669</c:v>
                </c:pt>
                <c:pt idx="143927">
                  <c:v>371.80989583333331</c:v>
                </c:pt>
                <c:pt idx="143928">
                  <c:v>371.8125</c:v>
                </c:pt>
                <c:pt idx="143929">
                  <c:v>371.81510416666669</c:v>
                </c:pt>
                <c:pt idx="143930">
                  <c:v>371.81770833333331</c:v>
                </c:pt>
                <c:pt idx="143931">
                  <c:v>371.8203125</c:v>
                </c:pt>
                <c:pt idx="143932">
                  <c:v>371.82291666666669</c:v>
                </c:pt>
                <c:pt idx="143933">
                  <c:v>371.82552083333331</c:v>
                </c:pt>
                <c:pt idx="143934">
                  <c:v>371.828125</c:v>
                </c:pt>
                <c:pt idx="143935">
                  <c:v>371.83072916666669</c:v>
                </c:pt>
                <c:pt idx="143936">
                  <c:v>371.83333333333331</c:v>
                </c:pt>
                <c:pt idx="143937">
                  <c:v>371.8359375</c:v>
                </c:pt>
                <c:pt idx="143938">
                  <c:v>371.83854166666669</c:v>
                </c:pt>
                <c:pt idx="143939">
                  <c:v>371.84114583333331</c:v>
                </c:pt>
                <c:pt idx="143940">
                  <c:v>371.84375</c:v>
                </c:pt>
                <c:pt idx="143941">
                  <c:v>371.84635416666669</c:v>
                </c:pt>
                <c:pt idx="143942">
                  <c:v>371.84895833333331</c:v>
                </c:pt>
                <c:pt idx="143943">
                  <c:v>371.8515625</c:v>
                </c:pt>
                <c:pt idx="143944">
                  <c:v>371.85416666666669</c:v>
                </c:pt>
                <c:pt idx="143945">
                  <c:v>371.85677083333331</c:v>
                </c:pt>
                <c:pt idx="143946">
                  <c:v>371.859375</c:v>
                </c:pt>
                <c:pt idx="143947">
                  <c:v>371.86197916666669</c:v>
                </c:pt>
                <c:pt idx="143948">
                  <c:v>371.86458333333331</c:v>
                </c:pt>
                <c:pt idx="143949">
                  <c:v>371.8671875</c:v>
                </c:pt>
                <c:pt idx="143950">
                  <c:v>371.86979166666669</c:v>
                </c:pt>
                <c:pt idx="143951">
                  <c:v>371.87239583333331</c:v>
                </c:pt>
                <c:pt idx="143952">
                  <c:v>371.875</c:v>
                </c:pt>
                <c:pt idx="143953">
                  <c:v>371.87760416666669</c:v>
                </c:pt>
                <c:pt idx="143954">
                  <c:v>371.88020833333331</c:v>
                </c:pt>
                <c:pt idx="143955">
                  <c:v>371.8828125</c:v>
                </c:pt>
                <c:pt idx="143956">
                  <c:v>371.88541666666669</c:v>
                </c:pt>
                <c:pt idx="143957">
                  <c:v>371.88802083333331</c:v>
                </c:pt>
                <c:pt idx="143958">
                  <c:v>371.890625</c:v>
                </c:pt>
                <c:pt idx="143959">
                  <c:v>371.89322916666669</c:v>
                </c:pt>
                <c:pt idx="143960">
                  <c:v>371.89583333333331</c:v>
                </c:pt>
                <c:pt idx="143961">
                  <c:v>371.8984375</c:v>
                </c:pt>
                <c:pt idx="143962">
                  <c:v>371.90104166666669</c:v>
                </c:pt>
                <c:pt idx="143963">
                  <c:v>371.90364583333331</c:v>
                </c:pt>
                <c:pt idx="143964">
                  <c:v>371.90625</c:v>
                </c:pt>
                <c:pt idx="143965">
                  <c:v>371.90885416666669</c:v>
                </c:pt>
                <c:pt idx="143966">
                  <c:v>371.91145833333331</c:v>
                </c:pt>
                <c:pt idx="143967">
                  <c:v>371.9140625</c:v>
                </c:pt>
                <c:pt idx="143968">
                  <c:v>371.91666666666669</c:v>
                </c:pt>
                <c:pt idx="143969">
                  <c:v>371.91927083333331</c:v>
                </c:pt>
                <c:pt idx="143970">
                  <c:v>371.921875</c:v>
                </c:pt>
                <c:pt idx="143971">
                  <c:v>371.92447916666669</c:v>
                </c:pt>
                <c:pt idx="143972">
                  <c:v>371.92708333333331</c:v>
                </c:pt>
                <c:pt idx="143973">
                  <c:v>371.9296875</c:v>
                </c:pt>
                <c:pt idx="143974">
                  <c:v>371.93229166666669</c:v>
                </c:pt>
                <c:pt idx="143975">
                  <c:v>371.93489583333331</c:v>
                </c:pt>
                <c:pt idx="143976">
                  <c:v>371.9375</c:v>
                </c:pt>
                <c:pt idx="143977">
                  <c:v>371.94010416666669</c:v>
                </c:pt>
                <c:pt idx="143978">
                  <c:v>371.94270833333331</c:v>
                </c:pt>
                <c:pt idx="143979">
                  <c:v>371.9453125</c:v>
                </c:pt>
                <c:pt idx="143980">
                  <c:v>371.94791666666669</c:v>
                </c:pt>
                <c:pt idx="143981">
                  <c:v>371.95052083333331</c:v>
                </c:pt>
                <c:pt idx="143982">
                  <c:v>371.953125</c:v>
                </c:pt>
                <c:pt idx="143983">
                  <c:v>371.95572916666669</c:v>
                </c:pt>
                <c:pt idx="143984">
                  <c:v>371.95833333333331</c:v>
                </c:pt>
                <c:pt idx="143985">
                  <c:v>371.9609375</c:v>
                </c:pt>
                <c:pt idx="143986">
                  <c:v>371.96354166666669</c:v>
                </c:pt>
                <c:pt idx="143987">
                  <c:v>371.96614583333331</c:v>
                </c:pt>
                <c:pt idx="143988">
                  <c:v>371.96875</c:v>
                </c:pt>
                <c:pt idx="143989">
                  <c:v>371.97135416666669</c:v>
                </c:pt>
                <c:pt idx="143990">
                  <c:v>371.97395833333331</c:v>
                </c:pt>
                <c:pt idx="143991">
                  <c:v>371.9765625</c:v>
                </c:pt>
                <c:pt idx="143992">
                  <c:v>371.97916666666669</c:v>
                </c:pt>
                <c:pt idx="143993">
                  <c:v>371.98177083333331</c:v>
                </c:pt>
                <c:pt idx="143994">
                  <c:v>371.984375</c:v>
                </c:pt>
                <c:pt idx="143995">
                  <c:v>371.98697916666669</c:v>
                </c:pt>
                <c:pt idx="143996">
                  <c:v>371.98958333333331</c:v>
                </c:pt>
                <c:pt idx="143997">
                  <c:v>371.9921875</c:v>
                </c:pt>
                <c:pt idx="143998">
                  <c:v>371.99479166666669</c:v>
                </c:pt>
                <c:pt idx="143999">
                  <c:v>371.99739583333331</c:v>
                </c:pt>
                <c:pt idx="144000">
                  <c:v>372</c:v>
                </c:pt>
                <c:pt idx="144001">
                  <c:v>372.00260416666669</c:v>
                </c:pt>
                <c:pt idx="144002">
                  <c:v>372.00520833333331</c:v>
                </c:pt>
                <c:pt idx="144003">
                  <c:v>372.0078125</c:v>
                </c:pt>
                <c:pt idx="144004">
                  <c:v>372.01041666666669</c:v>
                </c:pt>
                <c:pt idx="144005">
                  <c:v>372.01302083333331</c:v>
                </c:pt>
                <c:pt idx="144006">
                  <c:v>372.015625</c:v>
                </c:pt>
                <c:pt idx="144007">
                  <c:v>372.01822916666669</c:v>
                </c:pt>
                <c:pt idx="144008">
                  <c:v>372.02083333333331</c:v>
                </c:pt>
                <c:pt idx="144009">
                  <c:v>372.0234375</c:v>
                </c:pt>
                <c:pt idx="144010">
                  <c:v>372.02604166666669</c:v>
                </c:pt>
                <c:pt idx="144011">
                  <c:v>372.02864583333331</c:v>
                </c:pt>
                <c:pt idx="144012">
                  <c:v>372.03125</c:v>
                </c:pt>
                <c:pt idx="144013">
                  <c:v>372.03385416666669</c:v>
                </c:pt>
                <c:pt idx="144014">
                  <c:v>372.03645833333331</c:v>
                </c:pt>
                <c:pt idx="144015">
                  <c:v>372.0390625</c:v>
                </c:pt>
                <c:pt idx="144016">
                  <c:v>372.04166666666669</c:v>
                </c:pt>
                <c:pt idx="144017">
                  <c:v>372.04427083333331</c:v>
                </c:pt>
                <c:pt idx="144018">
                  <c:v>372.046875</c:v>
                </c:pt>
                <c:pt idx="144019">
                  <c:v>372.04947916666669</c:v>
                </c:pt>
                <c:pt idx="144020">
                  <c:v>372.05208333333331</c:v>
                </c:pt>
                <c:pt idx="144021">
                  <c:v>372.0546875</c:v>
                </c:pt>
                <c:pt idx="144022">
                  <c:v>372.05729166666669</c:v>
                </c:pt>
                <c:pt idx="144023">
                  <c:v>372.05989583333331</c:v>
                </c:pt>
                <c:pt idx="144024">
                  <c:v>372.0625</c:v>
                </c:pt>
                <c:pt idx="144025">
                  <c:v>372.06510416666669</c:v>
                </c:pt>
                <c:pt idx="144026">
                  <c:v>372.06770833333331</c:v>
                </c:pt>
                <c:pt idx="144027">
                  <c:v>372.0703125</c:v>
                </c:pt>
                <c:pt idx="144028">
                  <c:v>372.07291666666669</c:v>
                </c:pt>
                <c:pt idx="144029">
                  <c:v>372.07552083333331</c:v>
                </c:pt>
                <c:pt idx="144030">
                  <c:v>372.078125</c:v>
                </c:pt>
                <c:pt idx="144031">
                  <c:v>372.08072916666669</c:v>
                </c:pt>
                <c:pt idx="144032">
                  <c:v>372.08333333333331</c:v>
                </c:pt>
                <c:pt idx="144033">
                  <c:v>372.0859375</c:v>
                </c:pt>
                <c:pt idx="144034">
                  <c:v>372.08854166666669</c:v>
                </c:pt>
                <c:pt idx="144035">
                  <c:v>372.09114583333331</c:v>
                </c:pt>
                <c:pt idx="144036">
                  <c:v>372.09375</c:v>
                </c:pt>
                <c:pt idx="144037">
                  <c:v>372.09635416666669</c:v>
                </c:pt>
                <c:pt idx="144038">
                  <c:v>372.09895833333331</c:v>
                </c:pt>
                <c:pt idx="144039">
                  <c:v>372.1015625</c:v>
                </c:pt>
                <c:pt idx="144040">
                  <c:v>372.10416666666669</c:v>
                </c:pt>
                <c:pt idx="144041">
                  <c:v>372.10677083333331</c:v>
                </c:pt>
                <c:pt idx="144042">
                  <c:v>372.109375</c:v>
                </c:pt>
                <c:pt idx="144043">
                  <c:v>372.11197916666669</c:v>
                </c:pt>
                <c:pt idx="144044">
                  <c:v>372.11458333333331</c:v>
                </c:pt>
                <c:pt idx="144045">
                  <c:v>372.1171875</c:v>
                </c:pt>
                <c:pt idx="144046">
                  <c:v>372.11979166666669</c:v>
                </c:pt>
                <c:pt idx="144047">
                  <c:v>372.12239583333331</c:v>
                </c:pt>
                <c:pt idx="144048">
                  <c:v>372.125</c:v>
                </c:pt>
                <c:pt idx="144049">
                  <c:v>372.12760416666669</c:v>
                </c:pt>
                <c:pt idx="144050">
                  <c:v>372.13020833333331</c:v>
                </c:pt>
                <c:pt idx="144051">
                  <c:v>372.1328125</c:v>
                </c:pt>
                <c:pt idx="144052">
                  <c:v>372.13541666666669</c:v>
                </c:pt>
                <c:pt idx="144053">
                  <c:v>372.13802083333331</c:v>
                </c:pt>
                <c:pt idx="144054">
                  <c:v>372.140625</c:v>
                </c:pt>
                <c:pt idx="144055">
                  <c:v>372.14322916666669</c:v>
                </c:pt>
                <c:pt idx="144056">
                  <c:v>372.14583333333331</c:v>
                </c:pt>
                <c:pt idx="144057">
                  <c:v>372.1484375</c:v>
                </c:pt>
                <c:pt idx="144058">
                  <c:v>372.15104166666669</c:v>
                </c:pt>
                <c:pt idx="144059">
                  <c:v>372.15364583333331</c:v>
                </c:pt>
                <c:pt idx="144060">
                  <c:v>372.15625</c:v>
                </c:pt>
                <c:pt idx="144061">
                  <c:v>372.15885416666669</c:v>
                </c:pt>
                <c:pt idx="144062">
                  <c:v>372.16145833333331</c:v>
                </c:pt>
                <c:pt idx="144063">
                  <c:v>372.1640625</c:v>
                </c:pt>
                <c:pt idx="144064">
                  <c:v>372.16666666666669</c:v>
                </c:pt>
                <c:pt idx="144065">
                  <c:v>372.16927083333331</c:v>
                </c:pt>
                <c:pt idx="144066">
                  <c:v>372.171875</c:v>
                </c:pt>
                <c:pt idx="144067">
                  <c:v>372.17447916666669</c:v>
                </c:pt>
                <c:pt idx="144068">
                  <c:v>372.17708333333331</c:v>
                </c:pt>
                <c:pt idx="144069">
                  <c:v>372.1796875</c:v>
                </c:pt>
                <c:pt idx="144070">
                  <c:v>372.18229166666669</c:v>
                </c:pt>
                <c:pt idx="144071">
                  <c:v>372.18489583333331</c:v>
                </c:pt>
                <c:pt idx="144072">
                  <c:v>372.1875</c:v>
                </c:pt>
                <c:pt idx="144073">
                  <c:v>372.19010416666669</c:v>
                </c:pt>
                <c:pt idx="144074">
                  <c:v>372.19270833333331</c:v>
                </c:pt>
                <c:pt idx="144075">
                  <c:v>372.1953125</c:v>
                </c:pt>
                <c:pt idx="144076">
                  <c:v>372.19791666666669</c:v>
                </c:pt>
                <c:pt idx="144077">
                  <c:v>372.20052083333331</c:v>
                </c:pt>
                <c:pt idx="144078">
                  <c:v>372.203125</c:v>
                </c:pt>
                <c:pt idx="144079">
                  <c:v>372.20572916666669</c:v>
                </c:pt>
                <c:pt idx="144080">
                  <c:v>372.20833333333331</c:v>
                </c:pt>
                <c:pt idx="144081">
                  <c:v>372.2109375</c:v>
                </c:pt>
                <c:pt idx="144082">
                  <c:v>372.21354166666669</c:v>
                </c:pt>
              </c:numCache>
            </c:numRef>
          </c:xVal>
          <c:yVal>
            <c:numRef>
              <c:f>vehicles!$N$8:$N$2984</c:f>
              <c:numCache>
                <c:formatCode>General</c:formatCode>
                <c:ptCount val="297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formatCode="0.00E+00">
                  <c:v>1.2000000000000001E-307</c:v>
                </c:pt>
                <c:pt idx="264">
                  <c:v>0</c:v>
                </c:pt>
                <c:pt idx="265" formatCode="0.00E+00">
                  <c:v>-1.27E-306</c:v>
                </c:pt>
                <c:pt idx="266" formatCode="0.00E+00">
                  <c:v>-1.29E-306</c:v>
                </c:pt>
                <c:pt idx="267" formatCode="0.00E+00">
                  <c:v>2.4099999999999999E-306</c:v>
                </c:pt>
                <c:pt idx="268" formatCode="0.00E+00">
                  <c:v>4.7099999999999997E-306</c:v>
                </c:pt>
                <c:pt idx="269" formatCode="0.00E+00">
                  <c:v>-2.2400000000000001E-306</c:v>
                </c:pt>
                <c:pt idx="270" formatCode="0.00E+00">
                  <c:v>-1.6399999999999999E-305</c:v>
                </c:pt>
                <c:pt idx="271" formatCode="0.00E+00">
                  <c:v>-8.7599999999999997E-306</c:v>
                </c:pt>
                <c:pt idx="272" formatCode="0.00E+00">
                  <c:v>4.3219999999999999E-305</c:v>
                </c:pt>
                <c:pt idx="273" formatCode="0.00E+00">
                  <c:v>6.2369999999999999E-305</c:v>
                </c:pt>
                <c:pt idx="274" formatCode="0.00E+00">
                  <c:v>-7.3669999999999999E-305</c:v>
                </c:pt>
                <c:pt idx="275" formatCode="0.00E+00">
                  <c:v>-2.4806999999999999E-304</c:v>
                </c:pt>
                <c:pt idx="276" formatCode="0.00E+00">
                  <c:v>-1.7129999999999999E-305</c:v>
                </c:pt>
                <c:pt idx="277" formatCode="0.00E+00">
                  <c:v>7.4286000000000002E-304</c:v>
                </c:pt>
                <c:pt idx="278" formatCode="0.00E+00">
                  <c:v>7.1386E-304</c:v>
                </c:pt>
                <c:pt idx="279" formatCode="0.00E+00">
                  <c:v>-1.6429000000000001E-303</c:v>
                </c:pt>
                <c:pt idx="280" formatCode="0.00E+00">
                  <c:v>-3.49339E-303</c:v>
                </c:pt>
                <c:pt idx="281" formatCode="0.00E+00">
                  <c:v>1.6484200000000001E-303</c:v>
                </c:pt>
                <c:pt idx="282" formatCode="0.00E+00">
                  <c:v>1.1925999999999999E-302</c:v>
                </c:pt>
                <c:pt idx="283" formatCode="0.00E+00">
                  <c:v>6.2500299999999999E-303</c:v>
                </c:pt>
                <c:pt idx="284" formatCode="0.00E+00">
                  <c:v>-3.1188E-302</c:v>
                </c:pt>
                <c:pt idx="285" formatCode="0.00E+00">
                  <c:v>-4.5279100000000002E-302</c:v>
                </c:pt>
                <c:pt idx="286" formatCode="0.00E+00">
                  <c:v>5.3404300000000002E-302</c:v>
                </c:pt>
                <c:pt idx="287" formatCode="0.00E+00">
                  <c:v>1.79607E-301</c:v>
                </c:pt>
                <c:pt idx="288" formatCode="0.00E+00">
                  <c:v>1.2339899999999999E-302</c:v>
                </c:pt>
                <c:pt idx="289" formatCode="0.00E+00">
                  <c:v>-5.37708E-301</c:v>
                </c:pt>
                <c:pt idx="290" formatCode="0.00E+00">
                  <c:v>-5.1695800000000002E-301</c:v>
                </c:pt>
                <c:pt idx="291" formatCode="0.00E+00">
                  <c:v>1.18954E-300</c:v>
                </c:pt>
                <c:pt idx="292" formatCode="0.00E+00">
                  <c:v>2.5291400000000001E-300</c:v>
                </c:pt>
                <c:pt idx="293" formatCode="0.00E+00">
                  <c:v>-1.19345E-300</c:v>
                </c:pt>
                <c:pt idx="294" formatCode="0.00E+00">
                  <c:v>-8.6343000000000006E-300</c:v>
                </c:pt>
                <c:pt idx="295" formatCode="0.00E+00">
                  <c:v>-4.5250999999999999E-300</c:v>
                </c:pt>
                <c:pt idx="296" formatCode="0.00E+00">
                  <c:v>2.2580199999999999E-299</c:v>
                </c:pt>
                <c:pt idx="297" formatCode="0.00E+00">
                  <c:v>3.2781900000000002E-299</c:v>
                </c:pt>
                <c:pt idx="298" formatCode="0.00E+00">
                  <c:v>-3.8664600000000002E-299</c:v>
                </c:pt>
                <c:pt idx="299" formatCode="0.00E+00">
                  <c:v>-1.30035E-298</c:v>
                </c:pt>
                <c:pt idx="300" formatCode="0.00E+00">
                  <c:v>-8.9341000000000006E-300</c:v>
                </c:pt>
                <c:pt idx="301" formatCode="0.00E+00">
                  <c:v>3.8929999999999999E-298</c:v>
                </c:pt>
                <c:pt idx="302" formatCode="0.00E+00">
                  <c:v>3.7427700000000001E-298</c:v>
                </c:pt>
                <c:pt idx="303" formatCode="0.00E+00">
                  <c:v>-8.6122800000000005E-298</c:v>
                </c:pt>
                <c:pt idx="304" formatCode="0.00E+00">
                  <c:v>-1.8311E-297</c:v>
                </c:pt>
                <c:pt idx="305" formatCode="0.00E+00">
                  <c:v>8.6405499999999993E-298</c:v>
                </c:pt>
                <c:pt idx="306" formatCode="0.00E+00">
                  <c:v>6.2512199999999999E-297</c:v>
                </c:pt>
                <c:pt idx="307" formatCode="0.00E+00">
                  <c:v>3.2761700000000002E-297</c:v>
                </c:pt>
                <c:pt idx="308" formatCode="0.00E+00">
                  <c:v>-1.6348E-296</c:v>
                </c:pt>
                <c:pt idx="309" formatCode="0.00E+00">
                  <c:v>-2.3734100000000001E-296</c:v>
                </c:pt>
                <c:pt idx="310" formatCode="0.00E+00">
                  <c:v>2.7993100000000001E-296</c:v>
                </c:pt>
                <c:pt idx="311" formatCode="0.00E+00">
                  <c:v>9.4145400000000002E-296</c:v>
                </c:pt>
                <c:pt idx="312" formatCode="0.00E+00">
                  <c:v>6.4682800000000005E-297</c:v>
                </c:pt>
                <c:pt idx="313" formatCode="0.00E+00">
                  <c:v>-2.8185199999999999E-295</c:v>
                </c:pt>
                <c:pt idx="314" formatCode="0.00E+00">
                  <c:v>-2.7097600000000001E-295</c:v>
                </c:pt>
                <c:pt idx="315" formatCode="0.00E+00">
                  <c:v>6.2352800000000002E-295</c:v>
                </c:pt>
                <c:pt idx="316" formatCode="0.00E+00">
                  <c:v>1.3257100000000001E-294</c:v>
                </c:pt>
                <c:pt idx="317" formatCode="0.00E+00">
                  <c:v>-6.25575E-295</c:v>
                </c:pt>
                <c:pt idx="318" formatCode="0.00E+00">
                  <c:v>-4.5258700000000002E-294</c:v>
                </c:pt>
                <c:pt idx="319" formatCode="0.00E+00">
                  <c:v>-2.3719400000000002E-294</c:v>
                </c:pt>
                <c:pt idx="320" formatCode="0.00E+00">
                  <c:v>1.18359E-293</c:v>
                </c:pt>
                <c:pt idx="321" formatCode="0.00E+00">
                  <c:v>1.71834E-293</c:v>
                </c:pt>
                <c:pt idx="322" formatCode="0.00E+00">
                  <c:v>-2.0266999999999999E-293</c:v>
                </c:pt>
                <c:pt idx="323" formatCode="0.00E+00">
                  <c:v>-6.8161199999999996E-293</c:v>
                </c:pt>
                <c:pt idx="324" formatCode="0.00E+00">
                  <c:v>-4.68303E-294</c:v>
                </c:pt>
                <c:pt idx="325" formatCode="0.00E+00">
                  <c:v>2.04061E-292</c:v>
                </c:pt>
                <c:pt idx="326" formatCode="0.00E+00">
                  <c:v>1.9618600000000001E-292</c:v>
                </c:pt>
                <c:pt idx="327" formatCode="0.00E+00">
                  <c:v>-4.5143299999999999E-292</c:v>
                </c:pt>
                <c:pt idx="328" formatCode="0.00E+00">
                  <c:v>-9.5981300000000008E-292</c:v>
                </c:pt>
                <c:pt idx="329" formatCode="0.00E+00">
                  <c:v>4.5291499999999997E-292</c:v>
                </c:pt>
                <c:pt idx="330" formatCode="0.00E+00">
                  <c:v>3.27673E-291</c:v>
                </c:pt>
                <c:pt idx="331" formatCode="0.00E+00">
                  <c:v>1.7172799999999999E-291</c:v>
                </c:pt>
                <c:pt idx="332" formatCode="0.00E+00">
                  <c:v>-8.5691999999999996E-291</c:v>
                </c:pt>
                <c:pt idx="333" formatCode="0.00E+00">
                  <c:v>-1.24408E-290</c:v>
                </c:pt>
                <c:pt idx="334" formatCode="0.00E+00">
                  <c:v>1.4673300000000001E-290</c:v>
                </c:pt>
                <c:pt idx="335" formatCode="0.00E+00">
                  <c:v>4.9348599999999999E-290</c:v>
                </c:pt>
                <c:pt idx="336" formatCode="0.00E+00">
                  <c:v>3.3904999999999997E-291</c:v>
                </c:pt>
                <c:pt idx="337" formatCode="0.00E+00">
                  <c:v>-1.4774000000000001E-289</c:v>
                </c:pt>
                <c:pt idx="338" formatCode="0.00E+00">
                  <c:v>-1.42039E-289</c:v>
                </c:pt>
                <c:pt idx="339" formatCode="0.00E+00">
                  <c:v>3.2683699999999999E-289</c:v>
                </c:pt>
                <c:pt idx="340" formatCode="0.00E+00">
                  <c:v>6.9490400000000001E-289</c:v>
                </c:pt>
                <c:pt idx="341" formatCode="0.00E+00">
                  <c:v>-3.2791000000000001E-289</c:v>
                </c:pt>
                <c:pt idx="342" formatCode="0.00E+00">
                  <c:v>-2.3723500000000001E-288</c:v>
                </c:pt>
                <c:pt idx="343" formatCode="0.00E+00">
                  <c:v>-1.24331E-288</c:v>
                </c:pt>
                <c:pt idx="344" formatCode="0.00E+00">
                  <c:v>6.20409E-288</c:v>
                </c:pt>
                <c:pt idx="345" formatCode="0.00E+00">
                  <c:v>9.0071099999999998E-288</c:v>
                </c:pt>
                <c:pt idx="346" formatCode="0.00E+00">
                  <c:v>-1.06234E-287</c:v>
                </c:pt>
                <c:pt idx="347" formatCode="0.00E+00">
                  <c:v>-3.5728299999999998E-287</c:v>
                </c:pt>
                <c:pt idx="348" formatCode="0.00E+00">
                  <c:v>-2.4547200000000001E-288</c:v>
                </c:pt>
                <c:pt idx="349" formatCode="0.00E+00">
                  <c:v>1.0696299999999999E-286</c:v>
                </c:pt>
                <c:pt idx="350" formatCode="0.00E+00">
                  <c:v>1.02836E-286</c:v>
                </c:pt>
                <c:pt idx="351" formatCode="0.00E+00">
                  <c:v>-2.3663000000000001E-286</c:v>
                </c:pt>
                <c:pt idx="352" formatCode="0.00E+00">
                  <c:v>-5.0310900000000003E-286</c:v>
                </c:pt>
                <c:pt idx="353" formatCode="0.00E+00">
                  <c:v>2.3740600000000002E-286</c:v>
                </c:pt>
                <c:pt idx="354" formatCode="0.00E+00">
                  <c:v>1.7175800000000002E-285</c:v>
                </c:pt>
                <c:pt idx="355" formatCode="0.00E+00">
                  <c:v>9.0015399999999993E-286</c:v>
                </c:pt>
                <c:pt idx="356" formatCode="0.00E+00">
                  <c:v>-4.4917499999999998E-285</c:v>
                </c:pt>
                <c:pt idx="357" formatCode="0.00E+00">
                  <c:v>-6.5211299999999998E-285</c:v>
                </c:pt>
                <c:pt idx="358" formatCode="0.00E+00">
                  <c:v>7.6913400000000003E-285</c:v>
                </c:pt>
                <c:pt idx="359" formatCode="0.00E+00">
                  <c:v>2.58672E-284</c:v>
                </c:pt>
                <c:pt idx="360" formatCode="0.00E+00">
                  <c:v>1.7772099999999999E-285</c:v>
                </c:pt>
                <c:pt idx="361" formatCode="0.00E+00">
                  <c:v>-7.7441300000000004E-284</c:v>
                </c:pt>
                <c:pt idx="362" formatCode="0.00E+00">
                  <c:v>-7.4452900000000002E-284</c:v>
                </c:pt>
                <c:pt idx="363" formatCode="0.00E+00">
                  <c:v>1.7131999999999999E-283</c:v>
                </c:pt>
                <c:pt idx="364" formatCode="0.00E+00">
                  <c:v>3.6425E-283</c:v>
                </c:pt>
                <c:pt idx="365" formatCode="0.00E+00">
                  <c:v>-1.7188199999999999E-283</c:v>
                </c:pt>
                <c:pt idx="366" formatCode="0.00E+00">
                  <c:v>-1.24352E-282</c:v>
                </c:pt>
                <c:pt idx="367" formatCode="0.00E+00">
                  <c:v>-6.5171E-283</c:v>
                </c:pt>
                <c:pt idx="368" formatCode="0.00E+00">
                  <c:v>3.2520200000000001E-282</c:v>
                </c:pt>
                <c:pt idx="369" formatCode="0.00E+00">
                  <c:v>4.7212899999999998E-282</c:v>
                </c:pt>
                <c:pt idx="370" formatCode="0.00E+00">
                  <c:v>-5.5685199999999999E-282</c:v>
                </c:pt>
                <c:pt idx="371" formatCode="0.00E+00">
                  <c:v>-1.8727800000000001E-281</c:v>
                </c:pt>
                <c:pt idx="372" formatCode="0.00E+00">
                  <c:v>-1.2867000000000001E-282</c:v>
                </c:pt>
                <c:pt idx="373" formatCode="0.00E+00">
                  <c:v>5.6067400000000004E-281</c:v>
                </c:pt>
                <c:pt idx="374" formatCode="0.00E+00">
                  <c:v>5.3903800000000001E-281</c:v>
                </c:pt>
                <c:pt idx="375" formatCode="0.00E+00">
                  <c:v>-1.24035E-280</c:v>
                </c:pt>
                <c:pt idx="376" formatCode="0.00E+00">
                  <c:v>-2.6371699999999999E-280</c:v>
                </c:pt>
                <c:pt idx="377" formatCode="0.00E+00">
                  <c:v>1.2444199999999999E-280</c:v>
                </c:pt>
                <c:pt idx="378" formatCode="0.00E+00">
                  <c:v>9.0030799999999993E-280</c:v>
                </c:pt>
                <c:pt idx="379" formatCode="0.00E+00">
                  <c:v>4.71837E-280</c:v>
                </c:pt>
                <c:pt idx="380" formatCode="0.00E+00">
                  <c:v>-2.35446E-279</c:v>
                </c:pt>
                <c:pt idx="381" formatCode="0.00E+00">
                  <c:v>-3.4182099999999998E-279</c:v>
                </c:pt>
                <c:pt idx="382" formatCode="0.00E+00">
                  <c:v>4.0316000000000001E-279</c:v>
                </c:pt>
                <c:pt idx="383" formatCode="0.00E+00">
                  <c:v>1.35589E-278</c:v>
                </c:pt>
                <c:pt idx="384" formatCode="0.00E+00">
                  <c:v>9.3156899999999991E-280</c:v>
                </c:pt>
                <c:pt idx="385" formatCode="0.00E+00">
                  <c:v>-4.0592700000000002E-278</c:v>
                </c:pt>
                <c:pt idx="386" formatCode="0.00E+00">
                  <c:v>-3.9026300000000001E-278</c:v>
                </c:pt>
                <c:pt idx="387" formatCode="0.00E+00">
                  <c:v>8.9801199999999997E-278</c:v>
                </c:pt>
                <c:pt idx="388" formatCode="0.00E+00">
                  <c:v>1.9093100000000001E-277</c:v>
                </c:pt>
                <c:pt idx="389" formatCode="0.00E+00">
                  <c:v>-9.0096000000000004E-278</c:v>
                </c:pt>
                <c:pt idx="390" formatCode="0.00E+00">
                  <c:v>-6.5182200000000003E-277</c:v>
                </c:pt>
                <c:pt idx="391" formatCode="0.00E+00">
                  <c:v>-3.4160999999999998E-277</c:v>
                </c:pt>
                <c:pt idx="392" formatCode="0.00E+00">
                  <c:v>1.70462E-276</c:v>
                </c:pt>
                <c:pt idx="393" formatCode="0.00E+00">
                  <c:v>2.4747799999999999E-276</c:v>
                </c:pt>
                <c:pt idx="394" formatCode="0.00E+00">
                  <c:v>-2.9188700000000002E-276</c:v>
                </c:pt>
                <c:pt idx="395" formatCode="0.00E+00">
                  <c:v>-9.8166499999999996E-276</c:v>
                </c:pt>
                <c:pt idx="396" formatCode="0.00E+00">
                  <c:v>-6.7445499999999997E-277</c:v>
                </c:pt>
                <c:pt idx="397" formatCode="0.00E+00">
                  <c:v>2.9389099999999997E-275</c:v>
                </c:pt>
                <c:pt idx="398" formatCode="0.00E+00">
                  <c:v>2.8254999999999999E-275</c:v>
                </c:pt>
                <c:pt idx="399" formatCode="0.00E+00">
                  <c:v>-6.5016000000000004E-275</c:v>
                </c:pt>
                <c:pt idx="400" formatCode="0.00E+00">
                  <c:v>-1.3823299999999999E-274</c:v>
                </c:pt>
                <c:pt idx="401" formatCode="0.00E+00">
                  <c:v>6.5229400000000003E-275</c:v>
                </c:pt>
                <c:pt idx="402" formatCode="0.00E+00">
                  <c:v>4.7191800000000002E-274</c:v>
                </c:pt>
                <c:pt idx="403" formatCode="0.00E+00">
                  <c:v>2.4732500000000002E-274</c:v>
                </c:pt>
                <c:pt idx="404" formatCode="0.00E+00">
                  <c:v>-1.2341499999999999E-273</c:v>
                </c:pt>
                <c:pt idx="405" formatCode="0.00E+00">
                  <c:v>-1.79174E-273</c:v>
                </c:pt>
                <c:pt idx="406" formatCode="0.00E+00">
                  <c:v>2.1132600000000002E-273</c:v>
                </c:pt>
                <c:pt idx="407" formatCode="0.00E+00">
                  <c:v>7.1072399999999998E-273</c:v>
                </c:pt>
                <c:pt idx="408" formatCode="0.00E+00">
                  <c:v>4.8830399999999998E-274</c:v>
                </c:pt>
                <c:pt idx="409" formatCode="0.00E+00">
                  <c:v>-2.12777E-272</c:v>
                </c:pt>
                <c:pt idx="410" formatCode="0.00E+00">
                  <c:v>-2.0456599999999999E-272</c:v>
                </c:pt>
                <c:pt idx="411" formatCode="0.00E+00">
                  <c:v>4.7071499999999998E-272</c:v>
                </c:pt>
                <c:pt idx="412" formatCode="0.00E+00">
                  <c:v>1.00081E-271</c:v>
                </c:pt>
                <c:pt idx="413" formatCode="0.00E+00">
                  <c:v>-4.7226000000000003E-272</c:v>
                </c:pt>
                <c:pt idx="414" formatCode="0.00E+00">
                  <c:v>-3.41668E-271</c:v>
                </c:pt>
                <c:pt idx="415" formatCode="0.00E+00">
                  <c:v>-1.79063E-271</c:v>
                </c:pt>
                <c:pt idx="416" formatCode="0.00E+00">
                  <c:v>8.9352000000000002E-271</c:v>
                </c:pt>
                <c:pt idx="417" formatCode="0.00E+00">
                  <c:v>1.29721E-270</c:v>
                </c:pt>
                <c:pt idx="418" formatCode="0.00E+00">
                  <c:v>-1.53E-270</c:v>
                </c:pt>
                <c:pt idx="419" formatCode="0.00E+00">
                  <c:v>-5.1456300000000001E-270</c:v>
                </c:pt>
                <c:pt idx="420" formatCode="0.00E+00">
                  <c:v>-3.5353199999999998E-271</c:v>
                </c:pt>
                <c:pt idx="421" formatCode="0.00E+00">
                  <c:v>1.5405000000000001E-269</c:v>
                </c:pt>
                <c:pt idx="422" formatCode="0.00E+00">
                  <c:v>1.4810499999999999E-269</c:v>
                </c:pt>
                <c:pt idx="423" formatCode="0.00E+00">
                  <c:v>-3.4079699999999998E-269</c:v>
                </c:pt>
                <c:pt idx="424" formatCode="0.00E+00">
                  <c:v>-7.2458400000000003E-269</c:v>
                </c:pt>
                <c:pt idx="425" formatCode="0.00E+00">
                  <c:v>3.4191600000000002E-269</c:v>
                </c:pt>
                <c:pt idx="426" formatCode="0.00E+00">
                  <c:v>2.47367E-268</c:v>
                </c:pt>
                <c:pt idx="427" formatCode="0.00E+00">
                  <c:v>1.29641E-268</c:v>
                </c:pt>
                <c:pt idx="428" formatCode="0.00E+00">
                  <c:v>-6.4690700000000005E-268</c:v>
                </c:pt>
                <c:pt idx="429" formatCode="0.00E+00">
                  <c:v>-9.3918100000000002E-268</c:v>
                </c:pt>
                <c:pt idx="430" formatCode="0.00E+00">
                  <c:v>1.10772E-267</c:v>
                </c:pt>
                <c:pt idx="431" formatCode="0.00E+00">
                  <c:v>3.7254299999999999E-267</c:v>
                </c:pt>
                <c:pt idx="432" formatCode="0.00E+00">
                  <c:v>2.55956E-268</c:v>
                </c:pt>
                <c:pt idx="433" formatCode="0.00E+00">
                  <c:v>-1.1153199999999999E-266</c:v>
                </c:pt>
                <c:pt idx="434" formatCode="0.00E+00">
                  <c:v>-1.07228E-266</c:v>
                </c:pt>
                <c:pt idx="435" formatCode="0.00E+00">
                  <c:v>2.4673599999999998E-266</c:v>
                </c:pt>
                <c:pt idx="436" formatCode="0.00E+00">
                  <c:v>5.2459800000000001E-266</c:v>
                </c:pt>
                <c:pt idx="437" formatCode="0.00E+00">
                  <c:v>-2.47546E-266</c:v>
                </c:pt>
                <c:pt idx="438" formatCode="0.00E+00">
                  <c:v>-1.7909400000000001E-265</c:v>
                </c:pt>
                <c:pt idx="439" formatCode="0.00E+00">
                  <c:v>-9.3860100000000004E-266</c:v>
                </c:pt>
                <c:pt idx="440" formatCode="0.00E+00">
                  <c:v>4.6836000000000001E-265</c:v>
                </c:pt>
                <c:pt idx="441" formatCode="0.00E+00">
                  <c:v>6.7996600000000003E-265</c:v>
                </c:pt>
                <c:pt idx="442" formatCode="0.00E+00">
                  <c:v>-8.0198500000000002E-265</c:v>
                </c:pt>
                <c:pt idx="443" formatCode="0.00E+00">
                  <c:v>-2.6972100000000002E-264</c:v>
                </c:pt>
                <c:pt idx="444" formatCode="0.00E+00">
                  <c:v>-1.85312E-265</c:v>
                </c:pt>
                <c:pt idx="445" formatCode="0.00E+00">
                  <c:v>8.0748999999999993E-264</c:v>
                </c:pt>
                <c:pt idx="446" formatCode="0.00E+00">
                  <c:v>7.7632900000000003E-264</c:v>
                </c:pt>
                <c:pt idx="447" formatCode="0.00E+00">
                  <c:v>-1.7863700000000001E-263</c:v>
                </c:pt>
                <c:pt idx="448" formatCode="0.00E+00">
                  <c:v>-3.79808E-263</c:v>
                </c:pt>
                <c:pt idx="449" formatCode="0.00E+00">
                  <c:v>1.79223E-263</c:v>
                </c:pt>
                <c:pt idx="450" formatCode="0.00E+00">
                  <c:v>1.2966300000000001E-262</c:v>
                </c:pt>
                <c:pt idx="451" formatCode="0.00E+00">
                  <c:v>6.7954600000000001E-263</c:v>
                </c:pt>
                <c:pt idx="452" formatCode="0.00E+00">
                  <c:v>-3.3909199999999999E-262</c:v>
                </c:pt>
                <c:pt idx="453" formatCode="0.00E+00">
                  <c:v>-4.92294E-262</c:v>
                </c:pt>
                <c:pt idx="454" formatCode="0.00E+00">
                  <c:v>5.8063599999999995E-262</c:v>
                </c:pt>
                <c:pt idx="455" formatCode="0.00E+00">
                  <c:v>1.95277E-261</c:v>
                </c:pt>
                <c:pt idx="456" formatCode="0.00E+00">
                  <c:v>1.3416600000000001E-262</c:v>
                </c:pt>
                <c:pt idx="457" formatCode="0.00E+00">
                  <c:v>-5.8462099999999998E-261</c:v>
                </c:pt>
                <c:pt idx="458" formatCode="0.00E+00">
                  <c:v>-5.62061E-261</c:v>
                </c:pt>
                <c:pt idx="459" formatCode="0.00E+00">
                  <c:v>1.29333E-260</c:v>
                </c:pt>
                <c:pt idx="460" formatCode="0.00E+00">
                  <c:v>2.7498100000000002E-260</c:v>
                </c:pt>
                <c:pt idx="461" formatCode="0.00E+00">
                  <c:v>-1.2975699999999999E-260</c:v>
                </c:pt>
                <c:pt idx="462" formatCode="0.00E+00">
                  <c:v>-9.3876199999999996E-260</c:v>
                </c:pt>
                <c:pt idx="463" formatCode="0.00E+00">
                  <c:v>-4.9198999999999998E-260</c:v>
                </c:pt>
                <c:pt idx="464" formatCode="0.00E+00">
                  <c:v>2.45502E-259</c:v>
                </c:pt>
                <c:pt idx="465" formatCode="0.00E+00">
                  <c:v>3.5642000000000001E-259</c:v>
                </c:pt>
                <c:pt idx="466" formatCode="0.00E+00">
                  <c:v>-4.2037999999999998E-259</c:v>
                </c:pt>
                <c:pt idx="467" formatCode="0.00E+00">
                  <c:v>-1.4138100000000001E-258</c:v>
                </c:pt>
                <c:pt idx="468" formatCode="0.00E+00">
                  <c:v>-9.7135800000000005E-260</c:v>
                </c:pt>
                <c:pt idx="469" formatCode="0.00E+00">
                  <c:v>4.2326500000000001E-258</c:v>
                </c:pt>
                <c:pt idx="470" formatCode="0.00E+00">
                  <c:v>4.0693200000000001E-258</c:v>
                </c:pt>
                <c:pt idx="471" formatCode="0.00E+00">
                  <c:v>-9.3636800000000006E-258</c:v>
                </c:pt>
                <c:pt idx="472" formatCode="0.00E+00">
                  <c:v>-1.9908600000000001E-257</c:v>
                </c:pt>
                <c:pt idx="473" formatCode="0.00E+00">
                  <c:v>9.3944200000000006E-258</c:v>
                </c:pt>
                <c:pt idx="474" formatCode="0.00E+00">
                  <c:v>6.7966200000000001E-257</c:v>
                </c:pt>
                <c:pt idx="475" formatCode="0.00E+00">
                  <c:v>3.5619999999999997E-257</c:v>
                </c:pt>
                <c:pt idx="476" formatCode="0.00E+00">
                  <c:v>-1.77743E-256</c:v>
                </c:pt>
                <c:pt idx="477" formatCode="0.00E+00">
                  <c:v>-2.5804799999999999E-256</c:v>
                </c:pt>
                <c:pt idx="478" formatCode="0.00E+00">
                  <c:v>3.0435399999999998E-256</c:v>
                </c:pt>
                <c:pt idx="479" formatCode="0.00E+00">
                  <c:v>1.0235899999999999E-255</c:v>
                </c:pt>
                <c:pt idx="480" formatCode="0.00E+00">
                  <c:v>7.0326200000000004E-257</c:v>
                </c:pt>
                <c:pt idx="481" formatCode="0.00E+00">
                  <c:v>-3.0644300000000002E-255</c:v>
                </c:pt>
                <c:pt idx="482" formatCode="0.00E+00">
                  <c:v>-2.94618E-255</c:v>
                </c:pt>
                <c:pt idx="483" formatCode="0.00E+00">
                  <c:v>6.7792899999999999E-255</c:v>
                </c:pt>
                <c:pt idx="484" formatCode="0.00E+00">
                  <c:v>1.4413800000000001E-254</c:v>
                </c:pt>
                <c:pt idx="485" formatCode="0.00E+00">
                  <c:v>-6.8015399999999998E-255</c:v>
                </c:pt>
                <c:pt idx="486" formatCode="0.00E+00">
                  <c:v>-4.9207400000000004E-254</c:v>
                </c:pt>
                <c:pt idx="487" formatCode="0.00E+00">
                  <c:v>-2.5788900000000001E-254</c:v>
                </c:pt>
                <c:pt idx="488" formatCode="0.00E+00">
                  <c:v>1.28686E-253</c:v>
                </c:pt>
                <c:pt idx="489" formatCode="0.00E+00">
                  <c:v>1.8682599999999999E-253</c:v>
                </c:pt>
                <c:pt idx="490" formatCode="0.00E+00">
                  <c:v>-2.2035200000000001E-253</c:v>
                </c:pt>
                <c:pt idx="491" formatCode="0.00E+00">
                  <c:v>-7.4108000000000003E-253</c:v>
                </c:pt>
                <c:pt idx="492" formatCode="0.00E+00">
                  <c:v>-5.0916099999999998E-254</c:v>
                </c:pt>
                <c:pt idx="493" formatCode="0.00E+00">
                  <c:v>2.2186499999999998E-252</c:v>
                </c:pt>
                <c:pt idx="494" formatCode="0.00E+00">
                  <c:v>2.1330300000000001E-252</c:v>
                </c:pt>
                <c:pt idx="495" formatCode="0.00E+00">
                  <c:v>-4.9082000000000001E-252</c:v>
                </c:pt>
                <c:pt idx="496" formatCode="0.00E+00">
                  <c:v>-1.0435499999999999E-251</c:v>
                </c:pt>
                <c:pt idx="497" formatCode="0.00E+00">
                  <c:v>4.9243099999999998E-252</c:v>
                </c:pt>
                <c:pt idx="498" formatCode="0.00E+00">
                  <c:v>3.5626099999999998E-251</c:v>
                </c:pt>
                <c:pt idx="499" formatCode="0.00E+00">
                  <c:v>1.86711E-251</c:v>
                </c:pt>
                <c:pt idx="500" formatCode="0.00E+00">
                  <c:v>-9.3168299999999997E-251</c:v>
                </c:pt>
                <c:pt idx="501" formatCode="0.00E+00">
                  <c:v>-1.35262E-250</c:v>
                </c:pt>
                <c:pt idx="502" formatCode="0.00E+00">
                  <c:v>1.59535E-250</c:v>
                </c:pt>
                <c:pt idx="503" formatCode="0.00E+00">
                  <c:v>5.3654099999999997E-250</c:v>
                </c:pt>
                <c:pt idx="504" formatCode="0.00E+00">
                  <c:v>3.6863200000000002E-251</c:v>
                </c:pt>
                <c:pt idx="505" formatCode="0.00E+00">
                  <c:v>-1.6063000000000001E-249</c:v>
                </c:pt>
                <c:pt idx="506" formatCode="0.00E+00">
                  <c:v>-1.54431E-249</c:v>
                </c:pt>
                <c:pt idx="507" formatCode="0.00E+00">
                  <c:v>3.5535299999999998E-249</c:v>
                </c:pt>
                <c:pt idx="508" formatCode="0.00E+00">
                  <c:v>7.5553200000000002E-249</c:v>
                </c:pt>
                <c:pt idx="509" formatCode="0.00E+00">
                  <c:v>-3.5651900000000001E-249</c:v>
                </c:pt>
                <c:pt idx="510" formatCode="0.00E+00">
                  <c:v>-2.5793300000000001E-248</c:v>
                </c:pt>
                <c:pt idx="511" formatCode="0.00E+00">
                  <c:v>-1.35178E-248</c:v>
                </c:pt>
                <c:pt idx="512" formatCode="0.00E+00">
                  <c:v>6.74538E-248</c:v>
                </c:pt>
                <c:pt idx="513" formatCode="0.00E+00">
                  <c:v>9.7929499999999999E-248</c:v>
                </c:pt>
                <c:pt idx="514" formatCode="0.00E+00">
                  <c:v>-1.1550300000000001E-247</c:v>
                </c:pt>
                <c:pt idx="515" formatCode="0.00E+00">
                  <c:v>-3.8845499999999999E-247</c:v>
                </c:pt>
                <c:pt idx="516" formatCode="0.00E+00">
                  <c:v>-2.66889E-248</c:v>
                </c:pt>
                <c:pt idx="517" formatCode="0.00E+00">
                  <c:v>1.1629600000000001E-246</c:v>
                </c:pt>
                <c:pt idx="518" formatCode="0.00E+00">
                  <c:v>1.1180799999999999E-246</c:v>
                </c:pt>
                <c:pt idx="519" formatCode="0.00E+00">
                  <c:v>-2.5727500000000001E-246</c:v>
                </c:pt>
                <c:pt idx="520" formatCode="0.00E+00">
                  <c:v>-5.4700400000000001E-246</c:v>
                </c:pt>
                <c:pt idx="521" formatCode="0.00E+00">
                  <c:v>2.5811899999999999E-246</c:v>
                </c:pt>
                <c:pt idx="522" formatCode="0.00E+00">
                  <c:v>1.86743E-245</c:v>
                </c:pt>
                <c:pt idx="523" formatCode="0.00E+00">
                  <c:v>9.7868999999999999E-246</c:v>
                </c:pt>
                <c:pt idx="524" formatCode="0.00E+00">
                  <c:v>-4.8836399999999999E-245</c:v>
                </c:pt>
                <c:pt idx="525" formatCode="0.00E+00">
                  <c:v>-7.0900800000000002E-245</c:v>
                </c:pt>
                <c:pt idx="526" formatCode="0.00E+00">
                  <c:v>8.36239E-245</c:v>
                </c:pt>
                <c:pt idx="527" formatCode="0.00E+00">
                  <c:v>2.8124100000000001E-244</c:v>
                </c:pt>
                <c:pt idx="528" formatCode="0.00E+00">
                  <c:v>1.93227E-245</c:v>
                </c:pt>
                <c:pt idx="529" formatCode="0.00E+00">
                  <c:v>-8.4197899999999995E-244</c:v>
                </c:pt>
                <c:pt idx="530" formatCode="0.00E+00">
                  <c:v>-8.0948700000000006E-244</c:v>
                </c:pt>
                <c:pt idx="531" formatCode="0.00E+00">
                  <c:v>1.8626699999999999E-243</c:v>
                </c:pt>
                <c:pt idx="532" formatCode="0.00E+00">
                  <c:v>3.9602999999999999E-243</c:v>
                </c:pt>
                <c:pt idx="533" formatCode="0.00E+00">
                  <c:v>-1.8687800000000001E-243</c:v>
                </c:pt>
                <c:pt idx="534" formatCode="0.00E+00">
                  <c:v>-1.3520200000000001E-242</c:v>
                </c:pt>
                <c:pt idx="535" formatCode="0.00E+00">
                  <c:v>-7.0856999999999995E-243</c:v>
                </c:pt>
                <c:pt idx="536" formatCode="0.00E+00">
                  <c:v>3.53575E-242</c:v>
                </c:pt>
                <c:pt idx="537" formatCode="0.00E+00">
                  <c:v>5.13321E-242</c:v>
                </c:pt>
                <c:pt idx="538" formatCode="0.00E+00">
                  <c:v>-6.05436E-242</c:v>
                </c:pt>
                <c:pt idx="539" formatCode="0.00E+00">
                  <c:v>-2.0361800000000001E-241</c:v>
                </c:pt>
                <c:pt idx="540" formatCode="0.00E+00">
                  <c:v>-1.39896E-242</c:v>
                </c:pt>
                <c:pt idx="541" formatCode="0.00E+00">
                  <c:v>6.09591E-241</c:v>
                </c:pt>
                <c:pt idx="542" formatCode="0.00E+00">
                  <c:v>5.8606799999999999E-241</c:v>
                </c:pt>
                <c:pt idx="543" formatCode="0.00E+00">
                  <c:v>-1.3485699999999999E-240</c:v>
                </c:pt>
                <c:pt idx="544" formatCode="0.00E+00">
                  <c:v>-2.8672499999999999E-240</c:v>
                </c:pt>
                <c:pt idx="545" formatCode="0.00E+00">
                  <c:v>1.3530000000000001E-240</c:v>
                </c:pt>
                <c:pt idx="546" formatCode="0.00E+00">
                  <c:v>9.788580000000001E-240</c:v>
                </c:pt>
                <c:pt idx="547" formatCode="0.00E+00">
                  <c:v>5.13004E-240</c:v>
                </c:pt>
                <c:pt idx="548" formatCode="0.00E+00">
                  <c:v>-2.55988E-239</c:v>
                </c:pt>
                <c:pt idx="549" formatCode="0.00E+00">
                  <c:v>-3.7164400000000001E-239</c:v>
                </c:pt>
                <c:pt idx="550" formatCode="0.00E+00">
                  <c:v>4.3833499999999998E-239</c:v>
                </c:pt>
                <c:pt idx="551" formatCode="0.00E+00">
                  <c:v>1.4741899999999999E-238</c:v>
                </c:pt>
                <c:pt idx="552" formatCode="0.00E+00">
                  <c:v>1.0128499999999999E-239</c:v>
                </c:pt>
                <c:pt idx="553" formatCode="0.00E+00">
                  <c:v>-4.4134299999999998E-238</c:v>
                </c:pt>
                <c:pt idx="554" formatCode="0.00E+00">
                  <c:v>-4.2431199999999998E-238</c:v>
                </c:pt>
                <c:pt idx="555" formatCode="0.00E+00">
                  <c:v>9.7636200000000002E-238</c:v>
                </c:pt>
                <c:pt idx="556" formatCode="0.00E+00">
                  <c:v>2.0758899999999999E-237</c:v>
                </c:pt>
                <c:pt idx="557" formatCode="0.00E+00">
                  <c:v>-9.7956699999999998E-238</c:v>
                </c:pt>
                <c:pt idx="558" formatCode="0.00E+00">
                  <c:v>-7.0869199999999997E-237</c:v>
                </c:pt>
                <c:pt idx="559" formatCode="0.00E+00">
                  <c:v>-3.71414E-237</c:v>
                </c:pt>
                <c:pt idx="560" formatCode="0.00E+00">
                  <c:v>1.85335E-236</c:v>
                </c:pt>
                <c:pt idx="561" formatCode="0.00E+00">
                  <c:v>2.6906999999999999E-236</c:v>
                </c:pt>
                <c:pt idx="562" formatCode="0.00E+00">
                  <c:v>-3.1735399999999999E-236</c:v>
                </c:pt>
                <c:pt idx="563" formatCode="0.00E+00">
                  <c:v>-1.06731E-235</c:v>
                </c:pt>
                <c:pt idx="564" formatCode="0.00E+00">
                  <c:v>-7.3329900000000005E-237</c:v>
                </c:pt>
                <c:pt idx="565" formatCode="0.00E+00">
                  <c:v>3.1953200000000002E-235</c:v>
                </c:pt>
                <c:pt idx="566" formatCode="0.00E+00">
                  <c:v>3.0720100000000002E-235</c:v>
                </c:pt>
                <c:pt idx="567" formatCode="0.00E+00">
                  <c:v>-7.0688400000000005E-235</c:v>
                </c:pt>
                <c:pt idx="568" formatCode="0.00E+00">
                  <c:v>-1.5029400000000001E-234</c:v>
                </c:pt>
                <c:pt idx="569" formatCode="0.00E+00">
                  <c:v>7.0920500000000004E-235</c:v>
                </c:pt>
                <c:pt idx="570" formatCode="0.00E+00">
                  <c:v>5.1309199999999996E-234</c:v>
                </c:pt>
                <c:pt idx="571" formatCode="0.00E+00">
                  <c:v>2.6890299999999998E-234</c:v>
                </c:pt>
                <c:pt idx="572" formatCode="0.00E+00">
                  <c:v>-1.3418199999999999E-233</c:v>
                </c:pt>
                <c:pt idx="573" formatCode="0.00E+00">
                  <c:v>-1.94806E-233</c:v>
                </c:pt>
                <c:pt idx="574" formatCode="0.00E+00">
                  <c:v>2.2976400000000001E-233</c:v>
                </c:pt>
                <c:pt idx="575" formatCode="0.00E+00">
                  <c:v>7.7273300000000004E-233</c:v>
                </c:pt>
                <c:pt idx="576" formatCode="0.00E+00">
                  <c:v>5.3090800000000003E-234</c:v>
                </c:pt>
                <c:pt idx="577" formatCode="0.00E+00">
                  <c:v>-2.3134100000000001E-232</c:v>
                </c:pt>
                <c:pt idx="578" formatCode="0.00E+00">
                  <c:v>-2.2241299999999999E-232</c:v>
                </c:pt>
                <c:pt idx="579" formatCode="0.00E+00">
                  <c:v>5.1178300000000002E-232</c:v>
                </c:pt>
                <c:pt idx="580" formatCode="0.00E+00">
                  <c:v>1.08813E-231</c:v>
                </c:pt>
                <c:pt idx="581" formatCode="0.00E+00">
                  <c:v>-5.1346300000000002E-232</c:v>
                </c:pt>
                <c:pt idx="582" formatCode="0.00E+00">
                  <c:v>-3.7147800000000003E-231</c:v>
                </c:pt>
                <c:pt idx="583" formatCode="0.00E+00">
                  <c:v>-1.9468599999999999E-231</c:v>
                </c:pt>
                <c:pt idx="584" formatCode="0.00E+00">
                  <c:v>9.7147700000000002E-231</c:v>
                </c:pt>
                <c:pt idx="585" formatCode="0.00E+00">
                  <c:v>1.4103900000000001E-230</c:v>
                </c:pt>
                <c:pt idx="586" formatCode="0.00E+00">
                  <c:v>-1.6634900000000001E-230</c:v>
                </c:pt>
                <c:pt idx="587" formatCode="0.00E+00">
                  <c:v>-5.5945800000000002E-230</c:v>
                </c:pt>
                <c:pt idx="588" formatCode="0.00E+00">
                  <c:v>-3.8437599999999999E-231</c:v>
                </c:pt>
                <c:pt idx="589" formatCode="0.00E+00">
                  <c:v>1.6749000000000001E-229</c:v>
                </c:pt>
                <c:pt idx="590" formatCode="0.00E+00">
                  <c:v>1.6102699999999999E-229</c:v>
                </c:pt>
                <c:pt idx="591" formatCode="0.00E+00">
                  <c:v>-3.7052999999999996E-229</c:v>
                </c:pt>
                <c:pt idx="592" formatCode="0.00E+00">
                  <c:v>-7.8780200000000004E-229</c:v>
                </c:pt>
                <c:pt idx="593" formatCode="0.00E+00">
                  <c:v>3.7174699999999999E-229</c:v>
                </c:pt>
                <c:pt idx="594" formatCode="0.00E+00">
                  <c:v>2.68949E-228</c:v>
                </c:pt>
                <c:pt idx="595" formatCode="0.00E+00">
                  <c:v>1.40952E-228</c:v>
                </c:pt>
                <c:pt idx="596" formatCode="0.00E+00">
                  <c:v>-7.0334799999999999E-228</c:v>
                </c:pt>
                <c:pt idx="597" formatCode="0.00E+00">
                  <c:v>-1.02112E-227</c:v>
                </c:pt>
                <c:pt idx="598" formatCode="0.00E+00">
                  <c:v>1.20436E-227</c:v>
                </c:pt>
                <c:pt idx="599" formatCode="0.00E+00">
                  <c:v>4.0504699999999999E-227</c:v>
                </c:pt>
                <c:pt idx="600" formatCode="0.00E+00">
                  <c:v>2.7828799999999998E-228</c:v>
                </c:pt>
                <c:pt idx="601" formatCode="0.00E+00">
                  <c:v>-1.21263E-226</c:v>
                </c:pt>
                <c:pt idx="602" formatCode="0.00E+00">
                  <c:v>-1.1658299999999999E-226</c:v>
                </c:pt>
                <c:pt idx="603" formatCode="0.00E+00">
                  <c:v>2.68264E-226</c:v>
                </c:pt>
                <c:pt idx="604" formatCode="0.00E+00">
                  <c:v>5.7036799999999997E-226</c:v>
                </c:pt>
                <c:pt idx="605" formatCode="0.00E+00">
                  <c:v>-2.69144E-226</c:v>
                </c:pt>
                <c:pt idx="606" formatCode="0.00E+00">
                  <c:v>-1.9471900000000001E-225</c:v>
                </c:pt>
                <c:pt idx="607" formatCode="0.00E+00">
                  <c:v>-1.0204899999999999E-225</c:v>
                </c:pt>
                <c:pt idx="608" formatCode="0.00E+00">
                  <c:v>5.09223E-225</c:v>
                </c:pt>
                <c:pt idx="609" formatCode="0.00E+00">
                  <c:v>7.3929099999999995E-225</c:v>
                </c:pt>
                <c:pt idx="610" formatCode="0.00E+00">
                  <c:v>-8.7195600000000003E-225</c:v>
                </c:pt>
                <c:pt idx="611" formatCode="0.00E+00">
                  <c:v>-2.9325299999999999E-224</c:v>
                </c:pt>
                <c:pt idx="612" formatCode="0.00E+00">
                  <c:v>-2.0147999999999999E-225</c:v>
                </c:pt>
                <c:pt idx="613" formatCode="0.00E+00">
                  <c:v>8.7794099999999991E-224</c:v>
                </c:pt>
                <c:pt idx="614" formatCode="0.00E+00">
                  <c:v>8.4406199999999999E-224</c:v>
                </c:pt>
                <c:pt idx="615" formatCode="0.00E+00">
                  <c:v>-1.9422200000000002E-223</c:v>
                </c:pt>
                <c:pt idx="616" formatCode="0.00E+00">
                  <c:v>-4.1294499999999999E-223</c:v>
                </c:pt>
                <c:pt idx="617" formatCode="0.00E+00">
                  <c:v>1.9485999999999999E-223</c:v>
                </c:pt>
                <c:pt idx="618" formatCode="0.00E+00">
                  <c:v>1.40976E-222</c:v>
                </c:pt>
                <c:pt idx="619" formatCode="0.00E+00">
                  <c:v>7.3883400000000003E-223</c:v>
                </c:pt>
                <c:pt idx="620" formatCode="0.00E+00">
                  <c:v>-3.6867699999999999E-222</c:v>
                </c:pt>
                <c:pt idx="621" formatCode="0.00E+00">
                  <c:v>-5.3524599999999998E-222</c:v>
                </c:pt>
                <c:pt idx="622" formatCode="0.00E+00">
                  <c:v>6.3129500000000001E-222</c:v>
                </c:pt>
                <c:pt idx="623" formatCode="0.00E+00">
                  <c:v>2.1231500000000001E-221</c:v>
                </c:pt>
                <c:pt idx="624" formatCode="0.00E+00">
                  <c:v>1.45871E-222</c:v>
                </c:pt>
                <c:pt idx="625" formatCode="0.00E+00">
                  <c:v>-6.3562800000000001E-221</c:v>
                </c:pt>
                <c:pt idx="626" formatCode="0.00E+00">
                  <c:v>-6.1109899999999997E-221</c:v>
                </c:pt>
                <c:pt idx="627" formatCode="0.00E+00">
                  <c:v>1.4061700000000001E-220</c:v>
                </c:pt>
                <c:pt idx="628" formatCode="0.00E+00">
                  <c:v>2.9897200000000002E-220</c:v>
                </c:pt>
                <c:pt idx="629" formatCode="0.00E+00">
                  <c:v>-1.4107800000000001E-220</c:v>
                </c:pt>
                <c:pt idx="630" formatCode="0.00E+00">
                  <c:v>-1.0206700000000001E-219</c:v>
                </c:pt>
                <c:pt idx="631" formatCode="0.00E+00">
                  <c:v>-5.3491499999999998E-220</c:v>
                </c:pt>
                <c:pt idx="632" formatCode="0.00E+00">
                  <c:v>2.6692099999999999E-219</c:v>
                </c:pt>
                <c:pt idx="633" formatCode="0.00E+00">
                  <c:v>3.8751700000000001E-219</c:v>
                </c:pt>
                <c:pt idx="634" formatCode="0.00E+00">
                  <c:v>-4.5705700000000002E-219</c:v>
                </c:pt>
                <c:pt idx="635" formatCode="0.00E+00">
                  <c:v>-1.53716E-218</c:v>
                </c:pt>
                <c:pt idx="636" formatCode="0.00E+00">
                  <c:v>-1.05611E-219</c:v>
                </c:pt>
                <c:pt idx="637" formatCode="0.00E+00">
                  <c:v>4.6019400000000003E-218</c:v>
                </c:pt>
                <c:pt idx="638" formatCode="0.00E+00">
                  <c:v>4.4243499999999999E-218</c:v>
                </c:pt>
                <c:pt idx="639" formatCode="0.00E+00">
                  <c:v>-1.01806E-217</c:v>
                </c:pt>
                <c:pt idx="640" formatCode="0.00E+00">
                  <c:v>-2.1645499999999999E-217</c:v>
                </c:pt>
                <c:pt idx="641" formatCode="0.00E+00">
                  <c:v>1.02141E-217</c:v>
                </c:pt>
                <c:pt idx="642" formatCode="0.00E+00">
                  <c:v>7.3896100000000005E-217</c:v>
                </c:pt>
                <c:pt idx="643" formatCode="0.00E+00">
                  <c:v>3.8727800000000003E-217</c:v>
                </c:pt>
                <c:pt idx="644" formatCode="0.00E+00">
                  <c:v>-1.93251E-216</c:v>
                </c:pt>
                <c:pt idx="645" formatCode="0.00E+00">
                  <c:v>-2.80562E-216</c:v>
                </c:pt>
                <c:pt idx="646" formatCode="0.00E+00">
                  <c:v>3.30908E-216</c:v>
                </c:pt>
                <c:pt idx="647" formatCode="0.00E+00">
                  <c:v>1.1129E-215</c:v>
                </c:pt>
                <c:pt idx="648" formatCode="0.00E+00">
                  <c:v>7.6461999999999996E-217</c:v>
                </c:pt>
                <c:pt idx="649" formatCode="0.00E+00">
                  <c:v>-3.3318000000000002E-215</c:v>
                </c:pt>
                <c:pt idx="650" formatCode="0.00E+00">
                  <c:v>-3.20322E-215</c:v>
                </c:pt>
                <c:pt idx="651" formatCode="0.00E+00">
                  <c:v>7.3707599999999996E-215</c:v>
                </c:pt>
                <c:pt idx="652" formatCode="0.00E+00">
                  <c:v>1.56713E-214</c:v>
                </c:pt>
                <c:pt idx="653" formatCode="0.00E+00">
                  <c:v>-7.3949600000000004E-215</c:v>
                </c:pt>
                <c:pt idx="654" formatCode="0.00E+00">
                  <c:v>-5.3500699999999999E-214</c:v>
                </c:pt>
                <c:pt idx="655" formatCode="0.00E+00">
                  <c:v>-2.8038900000000001E-214</c:v>
                </c:pt>
                <c:pt idx="656" formatCode="0.00E+00">
                  <c:v>1.39913E-213</c:v>
                </c:pt>
                <c:pt idx="657" formatCode="0.00E+00">
                  <c:v>2.0312599999999999E-213</c:v>
                </c:pt>
                <c:pt idx="658" formatCode="0.00E+00">
                  <c:v>-2.39577E-213</c:v>
                </c:pt>
                <c:pt idx="659" formatCode="0.00E+00">
                  <c:v>-8.0573799999999995E-213</c:v>
                </c:pt>
                <c:pt idx="660" formatCode="0.00E+00">
                  <c:v>-5.5358400000000004E-214</c:v>
                </c:pt>
                <c:pt idx="661" formatCode="0.00E+00">
                  <c:v>2.4122199999999998E-212</c:v>
                </c:pt>
                <c:pt idx="662" formatCode="0.00E+00">
                  <c:v>2.3191300000000001E-212</c:v>
                </c:pt>
                <c:pt idx="663" formatCode="0.00E+00">
                  <c:v>-5.3364200000000001E-212</c:v>
                </c:pt>
                <c:pt idx="664" formatCode="0.00E+00">
                  <c:v>-1.1345999999999999E-211</c:v>
                </c:pt>
                <c:pt idx="665" formatCode="0.00E+00">
                  <c:v>5.3539400000000002E-212</c:v>
                </c:pt>
                <c:pt idx="666" formatCode="0.00E+00">
                  <c:v>3.87344E-211</c:v>
                </c:pt>
                <c:pt idx="667" formatCode="0.00E+00">
                  <c:v>2.03001E-211</c:v>
                </c:pt>
                <c:pt idx="668" formatCode="0.00E+00">
                  <c:v>-1.01297E-210</c:v>
                </c:pt>
                <c:pt idx="669" formatCode="0.00E+00">
                  <c:v>-1.4706300000000001E-210</c:v>
                </c:pt>
                <c:pt idx="670" formatCode="0.00E+00">
                  <c:v>1.7345400000000001E-210</c:v>
                </c:pt>
                <c:pt idx="671" formatCode="0.00E+00">
                  <c:v>5.83353E-210</c:v>
                </c:pt>
                <c:pt idx="672" formatCode="0.00E+00">
                  <c:v>4.0079400000000002E-211</c:v>
                </c:pt>
                <c:pt idx="673" formatCode="0.00E+00">
                  <c:v>-1.7464399999999999E-209</c:v>
                </c:pt>
                <c:pt idx="674" formatCode="0.00E+00">
                  <c:v>-1.6790499999999999E-209</c:v>
                </c:pt>
                <c:pt idx="675" formatCode="0.00E+00">
                  <c:v>3.8635600000000002E-209</c:v>
                </c:pt>
                <c:pt idx="676" formatCode="0.00E+00">
                  <c:v>8.2144999999999997E-209</c:v>
                </c:pt>
                <c:pt idx="677" formatCode="0.00E+00">
                  <c:v>-3.8762499999999999E-209</c:v>
                </c:pt>
                <c:pt idx="678" formatCode="0.00E+00">
                  <c:v>-2.8043699999999998E-208</c:v>
                </c:pt>
                <c:pt idx="679" formatCode="0.00E+00">
                  <c:v>-1.4697200000000001E-208</c:v>
                </c:pt>
                <c:pt idx="680" formatCode="0.00E+00">
                  <c:v>7.3338900000000004E-208</c:v>
                </c:pt>
                <c:pt idx="681" formatCode="0.00E+00">
                  <c:v>1.0647399999999999E-207</c:v>
                </c:pt>
                <c:pt idx="682" formatCode="0.00E+00">
                  <c:v>-1.2557999999999999E-207</c:v>
                </c:pt>
                <c:pt idx="683" formatCode="0.00E+00">
                  <c:v>-4.2234699999999997E-207</c:v>
                </c:pt>
                <c:pt idx="684" formatCode="0.00E+00">
                  <c:v>-2.9017400000000002E-208</c:v>
                </c:pt>
                <c:pt idx="685" formatCode="0.00E+00">
                  <c:v>1.2644200000000001E-206</c:v>
                </c:pt>
                <c:pt idx="686" formatCode="0.00E+00">
                  <c:v>1.21563E-206</c:v>
                </c:pt>
                <c:pt idx="687" formatCode="0.00E+00">
                  <c:v>-2.7972099999999998E-206</c:v>
                </c:pt>
                <c:pt idx="688" formatCode="0.00E+00">
                  <c:v>-5.9472899999999996E-206</c:v>
                </c:pt>
                <c:pt idx="689" formatCode="0.00E+00">
                  <c:v>2.8064000000000002E-206</c:v>
                </c:pt>
                <c:pt idx="690" formatCode="0.00E+00">
                  <c:v>2.0303599999999999E-205</c:v>
                </c:pt>
                <c:pt idx="691" formatCode="0.00E+00">
                  <c:v>1.06408E-205</c:v>
                </c:pt>
                <c:pt idx="692" formatCode="0.00E+00">
                  <c:v>-5.3097299999999996E-205</c:v>
                </c:pt>
                <c:pt idx="693" formatCode="0.00E+00">
                  <c:v>-7.70867E-205</c:v>
                </c:pt>
                <c:pt idx="694" formatCode="0.00E+00">
                  <c:v>9.0919800000000002E-205</c:v>
                </c:pt>
                <c:pt idx="695" formatCode="0.00E+00">
                  <c:v>3.0577799999999999E-204</c:v>
                </c:pt>
                <c:pt idx="696" formatCode="0.00E+00">
                  <c:v>2.1008600000000002E-205</c:v>
                </c:pt>
                <c:pt idx="697" formatCode="0.00E+00">
                  <c:v>-9.1543900000000003E-204</c:v>
                </c:pt>
                <c:pt idx="698" formatCode="0.00E+00">
                  <c:v>-8.8011300000000006E-204</c:v>
                </c:pt>
                <c:pt idx="699" formatCode="0.00E+00">
                  <c:v>2.02518E-203</c:v>
                </c:pt>
                <c:pt idx="700" formatCode="0.00E+00">
                  <c:v>4.3058300000000002E-203</c:v>
                </c:pt>
                <c:pt idx="701" formatCode="0.00E+00">
                  <c:v>-2.03183E-203</c:v>
                </c:pt>
                <c:pt idx="702" formatCode="0.00E+00">
                  <c:v>-1.4699799999999999E-202</c:v>
                </c:pt>
                <c:pt idx="703" formatCode="0.00E+00">
                  <c:v>-7.7039100000000001E-203</c:v>
                </c:pt>
                <c:pt idx="704" formatCode="0.00E+00">
                  <c:v>3.84423E-202</c:v>
                </c:pt>
                <c:pt idx="705" formatCode="0.00E+00">
                  <c:v>5.5810700000000003E-202</c:v>
                </c:pt>
                <c:pt idx="706" formatCode="0.00E+00">
                  <c:v>-6.5825800000000001E-202</c:v>
                </c:pt>
                <c:pt idx="707" formatCode="0.00E+00">
                  <c:v>-2.2138299999999999E-201</c:v>
                </c:pt>
                <c:pt idx="708" formatCode="0.00E+00">
                  <c:v>-1.5210200000000001E-202</c:v>
                </c:pt>
                <c:pt idx="709" formatCode="0.00E+00">
                  <c:v>6.6277699999999996E-201</c:v>
                </c:pt>
                <c:pt idx="710" formatCode="0.00E+00">
                  <c:v>6.3720000000000002E-201</c:v>
                </c:pt>
                <c:pt idx="711" formatCode="0.00E+00">
                  <c:v>-1.4662300000000001E-200</c:v>
                </c:pt>
                <c:pt idx="712" formatCode="0.00E+00">
                  <c:v>-3.1174099999999997E-200</c:v>
                </c:pt>
                <c:pt idx="713" formatCode="0.00E+00">
                  <c:v>1.47104E-200</c:v>
                </c:pt>
                <c:pt idx="714" formatCode="0.00E+00">
                  <c:v>1.0642600000000001E-199</c:v>
                </c:pt>
                <c:pt idx="715" formatCode="0.00E+00">
                  <c:v>5.5776199999999999E-200</c:v>
                </c:pt>
                <c:pt idx="716" formatCode="0.00E+00">
                  <c:v>-2.7832199999999999E-199</c:v>
                </c:pt>
                <c:pt idx="717" formatCode="0.00E+00">
                  <c:v>-4.04069E-199</c:v>
                </c:pt>
                <c:pt idx="718" formatCode="0.00E+00">
                  <c:v>4.7657799999999997E-199</c:v>
                </c:pt>
                <c:pt idx="719" formatCode="0.00E+00">
                  <c:v>1.6028100000000001E-198</c:v>
                </c:pt>
                <c:pt idx="720" formatCode="0.00E+00">
                  <c:v>1.10121E-199</c:v>
                </c:pt>
                <c:pt idx="721" formatCode="0.00E+00">
                  <c:v>-4.7984900000000001E-198</c:v>
                </c:pt>
                <c:pt idx="722" formatCode="0.00E+00">
                  <c:v>-4.6133199999999996E-198</c:v>
                </c:pt>
                <c:pt idx="723" formatCode="0.00E+00">
                  <c:v>1.06155E-197</c:v>
                </c:pt>
                <c:pt idx="724" formatCode="0.00E+00">
                  <c:v>2.2570000000000001E-197</c:v>
                </c:pt>
                <c:pt idx="725" formatCode="0.00E+00">
                  <c:v>-1.06503E-197</c:v>
                </c:pt>
                <c:pt idx="726" formatCode="0.00E+00">
                  <c:v>-7.7052300000000002E-197</c:v>
                </c:pt>
                <c:pt idx="727" formatCode="0.00E+00">
                  <c:v>-4.0381899999999997E-197</c:v>
                </c:pt>
                <c:pt idx="728" formatCode="0.00E+00">
                  <c:v>2.01505E-196</c:v>
                </c:pt>
                <c:pt idx="729" formatCode="0.00E+00">
                  <c:v>2.9254500000000001E-196</c:v>
                </c:pt>
                <c:pt idx="730" formatCode="0.00E+00">
                  <c:v>-3.4504200000000002E-196</c:v>
                </c:pt>
                <c:pt idx="731" formatCode="0.00E+00">
                  <c:v>-1.16043E-195</c:v>
                </c:pt>
                <c:pt idx="732" formatCode="0.00E+00">
                  <c:v>-7.9727800000000005E-197</c:v>
                </c:pt>
                <c:pt idx="733" formatCode="0.00E+00">
                  <c:v>3.4740999999999999E-195</c:v>
                </c:pt>
                <c:pt idx="734" formatCode="0.00E+00">
                  <c:v>3.3400400000000001E-195</c:v>
                </c:pt>
                <c:pt idx="735" formatCode="0.00E+00">
                  <c:v>-7.6855800000000007E-195</c:v>
                </c:pt>
                <c:pt idx="736" formatCode="0.00E+00">
                  <c:v>-1.6340699999999999E-194</c:v>
                </c:pt>
                <c:pt idx="737" formatCode="0.00E+00">
                  <c:v>7.7108100000000004E-195</c:v>
                </c:pt>
                <c:pt idx="738" formatCode="0.00E+00">
                  <c:v>5.5785799999999999E-194</c:v>
                </c:pt>
                <c:pt idx="739" formatCode="0.00E+00">
                  <c:v>2.9236399999999999E-194</c:v>
                </c:pt>
                <c:pt idx="740" formatCode="0.00E+00">
                  <c:v>-1.4588900000000001E-193</c:v>
                </c:pt>
                <c:pt idx="741" formatCode="0.00E+00">
                  <c:v>-2.11802E-193</c:v>
                </c:pt>
                <c:pt idx="742" formatCode="0.00E+00">
                  <c:v>2.4981E-193</c:v>
                </c:pt>
                <c:pt idx="743" formatCode="0.00E+00">
                  <c:v>8.4015199999999996E-193</c:v>
                </c:pt>
                <c:pt idx="744" formatCode="0.00E+00">
                  <c:v>5.7722799999999999E-194</c:v>
                </c:pt>
                <c:pt idx="745" formatCode="0.00E+00">
                  <c:v>-2.51525E-192</c:v>
                </c:pt>
                <c:pt idx="746" formatCode="0.00E+00">
                  <c:v>-2.4181800000000001E-192</c:v>
                </c:pt>
                <c:pt idx="747" formatCode="0.00E+00">
                  <c:v>5.5643500000000004E-192</c:v>
                </c:pt>
                <c:pt idx="748" formatCode="0.00E+00">
                  <c:v>1.1830599999999999E-191</c:v>
                </c:pt>
                <c:pt idx="749" formatCode="0.00E+00">
                  <c:v>-5.5826200000000001E-192</c:v>
                </c:pt>
                <c:pt idx="750" formatCode="0.00E+00">
                  <c:v>-4.0388799999999998E-191</c:v>
                </c:pt>
                <c:pt idx="751" formatCode="0.00E+00">
                  <c:v>-2.1167099999999999E-191</c:v>
                </c:pt>
                <c:pt idx="752" formatCode="0.00E+00">
                  <c:v>1.05624E-190</c:v>
                </c:pt>
                <c:pt idx="753" formatCode="0.00E+00">
                  <c:v>1.5334499999999999E-190</c:v>
                </c:pt>
                <c:pt idx="754" formatCode="0.00E+00">
                  <c:v>-1.80862E-190</c:v>
                </c:pt>
                <c:pt idx="755" formatCode="0.00E+00">
                  <c:v>-6.0826899999999999E-190</c:v>
                </c:pt>
                <c:pt idx="756" formatCode="0.00E+00">
                  <c:v>-4.1791200000000002E-191</c:v>
                </c:pt>
                <c:pt idx="757" formatCode="0.00E+00">
                  <c:v>1.8210299999999999E-189</c:v>
                </c:pt>
                <c:pt idx="758" formatCode="0.00E+00">
                  <c:v>1.7507600000000001E-189</c:v>
                </c:pt>
                <c:pt idx="759" formatCode="0.00E+00">
                  <c:v>-4.0285800000000001E-189</c:v>
                </c:pt>
                <c:pt idx="760" formatCode="0.00E+00">
                  <c:v>-8.5653600000000004E-189</c:v>
                </c:pt>
                <c:pt idx="761" formatCode="0.00E+00">
                  <c:v>4.04181E-189</c:v>
                </c:pt>
                <c:pt idx="762" formatCode="0.00E+00">
                  <c:v>2.9241400000000002E-188</c:v>
                </c:pt>
                <c:pt idx="763" formatCode="0.00E+00">
                  <c:v>1.5324999999999999E-188</c:v>
                </c:pt>
                <c:pt idx="764" formatCode="0.00E+00">
                  <c:v>-7.6471299999999996E-188</c:v>
                </c:pt>
                <c:pt idx="765" formatCode="0.00E+00">
                  <c:v>-1.11021E-187</c:v>
                </c:pt>
                <c:pt idx="766" formatCode="0.00E+00">
                  <c:v>1.3094399999999999E-187</c:v>
                </c:pt>
                <c:pt idx="767" formatCode="0.00E+00">
                  <c:v>4.4038600000000002E-187</c:v>
                </c:pt>
                <c:pt idx="768" formatCode="0.00E+00">
                  <c:v>3.0256800000000003E-188</c:v>
                </c:pt>
                <c:pt idx="769" formatCode="0.00E+00">
                  <c:v>-1.31843E-186</c:v>
                </c:pt>
                <c:pt idx="770" formatCode="0.00E+00">
                  <c:v>-1.2675499999999999E-186</c:v>
                </c:pt>
                <c:pt idx="771" formatCode="0.00E+00">
                  <c:v>2.91669E-186</c:v>
                </c:pt>
                <c:pt idx="772" formatCode="0.00E+00">
                  <c:v>6.20131E-186</c:v>
                </c:pt>
                <c:pt idx="773" formatCode="0.00E+00">
                  <c:v>-2.9262599999999998E-186</c:v>
                </c:pt>
                <c:pt idx="774" formatCode="0.00E+00">
                  <c:v>-2.11708E-185</c:v>
                </c:pt>
                <c:pt idx="775" formatCode="0.00E+00">
                  <c:v>-1.1095299999999999E-185</c:v>
                </c:pt>
                <c:pt idx="776" formatCode="0.00E+00">
                  <c:v>5.5365099999999997E-185</c:v>
                </c:pt>
                <c:pt idx="777" formatCode="0.00E+00">
                  <c:v>8.0379200000000003E-185</c:v>
                </c:pt>
                <c:pt idx="778" formatCode="0.00E+00">
                  <c:v>-9.4803199999999995E-185</c:v>
                </c:pt>
                <c:pt idx="779" formatCode="0.00E+00">
                  <c:v>-3.1883900000000002E-184</c:v>
                </c:pt>
                <c:pt idx="780" formatCode="0.00E+00">
                  <c:v>-2.1905899999999999E-185</c:v>
                </c:pt>
                <c:pt idx="781" formatCode="0.00E+00">
                  <c:v>9.5453899999999999E-184</c:v>
                </c:pt>
                <c:pt idx="782" formatCode="0.00E+00">
                  <c:v>9.1770399999999998E-184</c:v>
                </c:pt>
                <c:pt idx="783" formatCode="0.00E+00">
                  <c:v>-2.1116799999999999E-183</c:v>
                </c:pt>
                <c:pt idx="784" formatCode="0.00E+00">
                  <c:v>-4.4897400000000003E-183</c:v>
                </c:pt>
                <c:pt idx="785" formatCode="0.00E+00">
                  <c:v>2.1186099999999999E-183</c:v>
                </c:pt>
                <c:pt idx="786" formatCode="0.00E+00">
                  <c:v>1.5327599999999999E-182</c:v>
                </c:pt>
                <c:pt idx="787" formatCode="0.00E+00">
                  <c:v>8.0329600000000002E-183</c:v>
                </c:pt>
                <c:pt idx="788" formatCode="0.00E+00">
                  <c:v>-4.0084300000000002E-182</c:v>
                </c:pt>
                <c:pt idx="789" formatCode="0.00E+00">
                  <c:v>-5.8194500000000001E-182</c:v>
                </c:pt>
                <c:pt idx="790" formatCode="0.00E+00">
                  <c:v>6.8637400000000006E-182</c:v>
                </c:pt>
                <c:pt idx="791" formatCode="0.00E+00">
                  <c:v>2.30839E-181</c:v>
                </c:pt>
                <c:pt idx="792" formatCode="0.00E+00">
                  <c:v>1.5859799999999999E-182</c:v>
                </c:pt>
                <c:pt idx="793" formatCode="0.00E+00">
                  <c:v>-6.9108499999999995E-181</c:v>
                </c:pt>
                <c:pt idx="794" formatCode="0.00E+00">
                  <c:v>-6.6441599999999998E-181</c:v>
                </c:pt>
                <c:pt idx="795" formatCode="0.00E+00">
                  <c:v>1.52885E-180</c:v>
                </c:pt>
                <c:pt idx="796" formatCode="0.00E+00">
                  <c:v>3.2505599999999998E-180</c:v>
                </c:pt>
                <c:pt idx="797" formatCode="0.00E+00">
                  <c:v>-1.5338699999999999E-180</c:v>
                </c:pt>
                <c:pt idx="798" formatCode="0.00E+00">
                  <c:v>-1.10972E-179</c:v>
                </c:pt>
                <c:pt idx="799" formatCode="0.00E+00">
                  <c:v>-5.8158499999999998E-180</c:v>
                </c:pt>
                <c:pt idx="800" formatCode="0.00E+00">
                  <c:v>2.9021000000000002E-179</c:v>
                </c:pt>
                <c:pt idx="801" formatCode="0.00E+00">
                  <c:v>4.2132699999999998E-179</c:v>
                </c:pt>
                <c:pt idx="802" formatCode="0.00E+00">
                  <c:v>-4.9693399999999997E-179</c:v>
                </c:pt>
                <c:pt idx="803" formatCode="0.00E+00">
                  <c:v>-1.67127E-178</c:v>
                </c:pt>
                <c:pt idx="804" formatCode="0.00E+00">
                  <c:v>-1.1482500000000001E-179</c:v>
                </c:pt>
                <c:pt idx="805" formatCode="0.00E+00">
                  <c:v>5.0034399999999997E-178</c:v>
                </c:pt>
                <c:pt idx="806" formatCode="0.00E+00">
                  <c:v>4.8103599999999999E-178</c:v>
                </c:pt>
                <c:pt idx="807" formatCode="0.00E+00">
                  <c:v>-1.1068900000000001E-177</c:v>
                </c:pt>
                <c:pt idx="808" formatCode="0.00E+00">
                  <c:v>-2.3534E-177</c:v>
                </c:pt>
                <c:pt idx="809" formatCode="0.00E+00">
                  <c:v>1.1105199999999999E-177</c:v>
                </c:pt>
                <c:pt idx="810" formatCode="0.00E+00">
                  <c:v>8.0343299999999992E-177</c:v>
                </c:pt>
                <c:pt idx="811" formatCode="0.00E+00">
                  <c:v>4.2106699999999998E-177</c:v>
                </c:pt>
                <c:pt idx="812" formatCode="0.00E+00">
                  <c:v>-2.1011100000000001E-176</c:v>
                </c:pt>
                <c:pt idx="813" formatCode="0.00E+00">
                  <c:v>-3.0503999999999999E-176</c:v>
                </c:pt>
                <c:pt idx="814" formatCode="0.00E+00">
                  <c:v>3.5977899999999998E-176</c:v>
                </c:pt>
                <c:pt idx="815" formatCode="0.00E+00">
                  <c:v>1.21E-175</c:v>
                </c:pt>
                <c:pt idx="816" formatCode="0.00E+00">
                  <c:v>8.3133099999999992E-177</c:v>
                </c:pt>
                <c:pt idx="817" formatCode="0.00E+00">
                  <c:v>-3.6224900000000003E-175</c:v>
                </c:pt>
                <c:pt idx="818" formatCode="0.00E+00">
                  <c:v>-3.4827E-175</c:v>
                </c:pt>
                <c:pt idx="819" formatCode="0.00E+00">
                  <c:v>8.01384E-175</c:v>
                </c:pt>
                <c:pt idx="820" formatCode="0.00E+00">
                  <c:v>1.7038600000000001E-174</c:v>
                </c:pt>
                <c:pt idx="821" formatCode="0.00E+00">
                  <c:v>-8.0401500000000002E-175</c:v>
                </c:pt>
                <c:pt idx="822" formatCode="0.00E+00">
                  <c:v>-5.8168399999999998E-174</c:v>
                </c:pt>
                <c:pt idx="823" formatCode="0.00E+00">
                  <c:v>-3.0485200000000001E-174</c:v>
                </c:pt>
                <c:pt idx="824" formatCode="0.00E+00">
                  <c:v>1.5212000000000001E-173</c:v>
                </c:pt>
                <c:pt idx="825" formatCode="0.00E+00">
                  <c:v>2.2084899999999999E-173</c:v>
                </c:pt>
                <c:pt idx="826" formatCode="0.00E+00">
                  <c:v>-2.6048E-173</c:v>
                </c:pt>
                <c:pt idx="827" formatCode="0.00E+00">
                  <c:v>-8.7603600000000006E-173</c:v>
                </c:pt>
                <c:pt idx="828" formatCode="0.00E+00">
                  <c:v>-6.0188199999999999E-174</c:v>
                </c:pt>
                <c:pt idx="829" formatCode="0.00E+00">
                  <c:v>2.62268E-172</c:v>
                </c:pt>
                <c:pt idx="830" formatCode="0.00E+00">
                  <c:v>2.5214700000000001E-172</c:v>
                </c:pt>
                <c:pt idx="831" formatCode="0.00E+00">
                  <c:v>-5.8020099999999996E-172</c:v>
                </c:pt>
                <c:pt idx="832" formatCode="0.00E+00">
                  <c:v>-1.2335899999999999E-171</c:v>
                </c:pt>
                <c:pt idx="833" formatCode="0.00E+00">
                  <c:v>5.8210600000000003E-172</c:v>
                </c:pt>
                <c:pt idx="834" formatCode="0.00E+00">
                  <c:v>4.2113900000000004E-171</c:v>
                </c:pt>
                <c:pt idx="835" formatCode="0.00E+00">
                  <c:v>2.2071199999999999E-171</c:v>
                </c:pt>
                <c:pt idx="836" formatCode="0.00E+00">
                  <c:v>-1.1013500000000001E-170</c:v>
                </c:pt>
                <c:pt idx="837" formatCode="0.00E+00">
                  <c:v>-1.59894E-170</c:v>
                </c:pt>
                <c:pt idx="838" formatCode="0.00E+00">
                  <c:v>1.8858700000000001E-170</c:v>
                </c:pt>
                <c:pt idx="839" formatCode="0.00E+00">
                  <c:v>6.3424900000000001E-170</c:v>
                </c:pt>
                <c:pt idx="840" formatCode="0.00E+00">
                  <c:v>4.3576200000000001E-171</c:v>
                </c:pt>
                <c:pt idx="841" formatCode="0.00E+00">
                  <c:v>-1.8988099999999999E-169</c:v>
                </c:pt>
                <c:pt idx="842" formatCode="0.00E+00">
                  <c:v>-1.8255399999999999E-169</c:v>
                </c:pt>
                <c:pt idx="843" formatCode="0.00E+00">
                  <c:v>4.2006500000000002E-169</c:v>
                </c:pt>
                <c:pt idx="844" formatCode="0.00E+00">
                  <c:v>8.9311899999999995E-169</c:v>
                </c:pt>
                <c:pt idx="845" formatCode="0.00E+00">
                  <c:v>-4.21444E-169</c:v>
                </c:pt>
                <c:pt idx="846" formatCode="0.00E+00">
                  <c:v>-3.0490399999999999E-168</c:v>
                </c:pt>
                <c:pt idx="847" formatCode="0.00E+00">
                  <c:v>-1.59795E-168</c:v>
                </c:pt>
                <c:pt idx="848" formatCode="0.00E+00">
                  <c:v>7.9737499999999997E-168</c:v>
                </c:pt>
                <c:pt idx="849" formatCode="0.00E+00">
                  <c:v>1.15763E-167</c:v>
                </c:pt>
                <c:pt idx="850" formatCode="0.00E+00">
                  <c:v>-1.36537E-167</c:v>
                </c:pt>
                <c:pt idx="851" formatCode="0.00E+00">
                  <c:v>-4.5919499999999999E-167</c:v>
                </c:pt>
                <c:pt idx="852" formatCode="0.00E+00">
                  <c:v>-3.1549100000000001E-168</c:v>
                </c:pt>
                <c:pt idx="853" formatCode="0.00E+00">
                  <c:v>1.37474E-166</c:v>
                </c:pt>
                <c:pt idx="854" formatCode="0.00E+00">
                  <c:v>1.3216899999999999E-166</c:v>
                </c:pt>
                <c:pt idx="855" formatCode="0.00E+00">
                  <c:v>-3.0412599999999997E-166</c:v>
                </c:pt>
                <c:pt idx="856" formatCode="0.00E+00">
                  <c:v>-6.4661699999999999E-166</c:v>
                </c:pt>
                <c:pt idx="857" formatCode="0.00E+00">
                  <c:v>3.0512500000000001E-166</c:v>
                </c:pt>
                <c:pt idx="858" formatCode="0.00E+00">
                  <c:v>2.2075E-165</c:v>
                </c:pt>
                <c:pt idx="859" formatCode="0.00E+00">
                  <c:v>1.1569199999999999E-165</c:v>
                </c:pt>
                <c:pt idx="860" formatCode="0.00E+00">
                  <c:v>-5.7729900000000001E-165</c:v>
                </c:pt>
                <c:pt idx="861" formatCode="0.00E+00">
                  <c:v>-8.3812299999999999E-165</c:v>
                </c:pt>
                <c:pt idx="862" formatCode="0.00E+00">
                  <c:v>9.8852399999999993E-165</c:v>
                </c:pt>
                <c:pt idx="863" formatCode="0.00E+00">
                  <c:v>3.3245700000000001E-164</c:v>
                </c:pt>
                <c:pt idx="864" formatCode="0.00E+00">
                  <c:v>2.28415E-165</c:v>
                </c:pt>
                <c:pt idx="865" formatCode="0.00E+00">
                  <c:v>-9.9530899999999999E-164</c:v>
                </c:pt>
                <c:pt idx="866" formatCode="0.00E+00">
                  <c:v>-9.5689999999999998E-164</c:v>
                </c:pt>
                <c:pt idx="867" formatCode="0.00E+00">
                  <c:v>2.2018700000000001E-163</c:v>
                </c:pt>
                <c:pt idx="868" formatCode="0.00E+00">
                  <c:v>4.6814999999999997E-163</c:v>
                </c:pt>
                <c:pt idx="869" formatCode="0.00E+00">
                  <c:v>-2.2091E-163</c:v>
                </c:pt>
                <c:pt idx="870" formatCode="0.00E+00">
                  <c:v>-1.59823E-162</c:v>
                </c:pt>
                <c:pt idx="871" formatCode="0.00E+00">
                  <c:v>-8.3760599999999997E-163</c:v>
                </c:pt>
                <c:pt idx="872" formatCode="0.00E+00">
                  <c:v>4.1796299999999998E-162</c:v>
                </c:pt>
                <c:pt idx="873" formatCode="0.00E+00">
                  <c:v>6.0680000000000001E-162</c:v>
                </c:pt>
                <c:pt idx="874" formatCode="0.00E+00">
                  <c:v>-7.1568999999999999E-162</c:v>
                </c:pt>
                <c:pt idx="875" formatCode="0.00E+00">
                  <c:v>-2.4069799999999998E-161</c:v>
                </c:pt>
                <c:pt idx="876" formatCode="0.00E+00">
                  <c:v>-1.6537199999999999E-162</c:v>
                </c:pt>
                <c:pt idx="877" formatCode="0.00E+00">
                  <c:v>7.2060199999999999E-161</c:v>
                </c:pt>
                <c:pt idx="878" formatCode="0.00E+00">
                  <c:v>6.9279400000000002E-161</c:v>
                </c:pt>
                <c:pt idx="879" formatCode="0.00E+00">
                  <c:v>-1.5941500000000001E-160</c:v>
                </c:pt>
                <c:pt idx="880" formatCode="0.00E+00">
                  <c:v>-3.3893999999999998E-160</c:v>
                </c:pt>
                <c:pt idx="881" formatCode="0.00E+00">
                  <c:v>1.5993799999999999E-160</c:v>
                </c:pt>
                <c:pt idx="882" formatCode="0.00E+00">
                  <c:v>1.1571100000000001E-159</c:v>
                </c:pt>
                <c:pt idx="883" formatCode="0.00E+00">
                  <c:v>6.0642499999999996E-160</c:v>
                </c:pt>
                <c:pt idx="884" formatCode="0.00E+00">
                  <c:v>-3.0260500000000001E-159</c:v>
                </c:pt>
                <c:pt idx="885" formatCode="0.00E+00">
                  <c:v>-4.3932299999999999E-159</c:v>
                </c:pt>
                <c:pt idx="886" formatCode="0.00E+00">
                  <c:v>5.18158E-159</c:v>
                </c:pt>
                <c:pt idx="887" formatCode="0.00E+00">
                  <c:v>1.7426499999999999E-158</c:v>
                </c:pt>
                <c:pt idx="888" formatCode="0.00E+00">
                  <c:v>1.1972899999999999E-159</c:v>
                </c:pt>
                <c:pt idx="889" formatCode="0.00E+00">
                  <c:v>-5.2171500000000003E-158</c:v>
                </c:pt>
                <c:pt idx="890" formatCode="0.00E+00">
                  <c:v>-5.0158200000000001E-158</c:v>
                </c:pt>
                <c:pt idx="891" formatCode="0.00E+00">
                  <c:v>1.15416E-157</c:v>
                </c:pt>
                <c:pt idx="892" formatCode="0.00E+00">
                  <c:v>2.4539199999999998E-157</c:v>
                </c:pt>
                <c:pt idx="893" formatCode="0.00E+00">
                  <c:v>-1.15795E-157</c:v>
                </c:pt>
                <c:pt idx="894" formatCode="0.00E+00">
                  <c:v>-8.3774899999999996E-157</c:v>
                </c:pt>
                <c:pt idx="895" formatCode="0.00E+00">
                  <c:v>-4.3905099999999999E-157</c:v>
                </c:pt>
                <c:pt idx="896" formatCode="0.00E+00">
                  <c:v>2.1908600000000001E-156</c:v>
                </c:pt>
                <c:pt idx="897" formatCode="0.00E+00">
                  <c:v>3.1806900000000001E-156</c:v>
                </c:pt>
                <c:pt idx="898" formatCode="0.00E+00">
                  <c:v>-3.75146E-156</c:v>
                </c:pt>
                <c:pt idx="899" formatCode="0.00E+00">
                  <c:v>-1.26168E-155</c:v>
                </c:pt>
                <c:pt idx="900" formatCode="0.00E+00">
                  <c:v>-8.6683799999999995E-157</c:v>
                </c:pt>
                <c:pt idx="901" formatCode="0.00E+00">
                  <c:v>3.7772100000000002E-155</c:v>
                </c:pt>
                <c:pt idx="902" formatCode="0.00E+00">
                  <c:v>3.6314499999999999E-155</c:v>
                </c:pt>
                <c:pt idx="903" formatCode="0.00E+00">
                  <c:v>-8.3561299999999996E-155</c:v>
                </c:pt>
                <c:pt idx="904" formatCode="0.00E+00">
                  <c:v>-1.7766400000000001E-154</c:v>
                </c:pt>
                <c:pt idx="905" formatCode="0.00E+00">
                  <c:v>8.38356E-155</c:v>
                </c:pt>
                <c:pt idx="906" formatCode="0.00E+00">
                  <c:v>6.0652899999999996E-154</c:v>
                </c:pt>
                <c:pt idx="907" formatCode="0.00E+00">
                  <c:v>3.17872E-154</c:v>
                </c:pt>
                <c:pt idx="908" formatCode="0.00E+00">
                  <c:v>-1.5861799999999999E-153</c:v>
                </c:pt>
                <c:pt idx="909" formatCode="0.00E+00">
                  <c:v>-2.3028100000000001E-153</c:v>
                </c:pt>
                <c:pt idx="910" formatCode="0.00E+00">
                  <c:v>2.7160500000000002E-153</c:v>
                </c:pt>
                <c:pt idx="911" formatCode="0.00E+00">
                  <c:v>9.1345300000000005E-153</c:v>
                </c:pt>
                <c:pt idx="912" formatCode="0.00E+00">
                  <c:v>6.2758900000000005E-154</c:v>
                </c:pt>
                <c:pt idx="913" formatCode="0.00E+00">
                  <c:v>-2.73469E-152</c:v>
                </c:pt>
                <c:pt idx="914" formatCode="0.00E+00">
                  <c:v>-2.6291599999999999E-152</c:v>
                </c:pt>
                <c:pt idx="915" formatCode="0.00E+00">
                  <c:v>6.0498199999999997E-152</c:v>
                </c:pt>
                <c:pt idx="916" formatCode="0.00E+00">
                  <c:v>1.28628E-151</c:v>
                </c:pt>
                <c:pt idx="917" formatCode="0.00E+00">
                  <c:v>-6.0696799999999999E-152</c:v>
                </c:pt>
                <c:pt idx="918" formatCode="0.00E+00">
                  <c:v>-4.3912600000000001E-151</c:v>
                </c:pt>
                <c:pt idx="919" formatCode="0.00E+00">
                  <c:v>-2.3013900000000001E-151</c:v>
                </c:pt>
                <c:pt idx="920" formatCode="0.00E+00">
                  <c:v>1.14839E-150</c:v>
                </c:pt>
                <c:pt idx="921" formatCode="0.00E+00">
                  <c:v>1.6672300000000001E-150</c:v>
                </c:pt>
                <c:pt idx="922" formatCode="0.00E+00">
                  <c:v>-1.96642E-150</c:v>
                </c:pt>
                <c:pt idx="923" formatCode="0.00E+00">
                  <c:v>-6.6133899999999997E-150</c:v>
                </c:pt>
                <c:pt idx="924" formatCode="0.00E+00">
                  <c:v>-4.54374E-151</c:v>
                </c:pt>
                <c:pt idx="925" formatCode="0.00E+00">
                  <c:v>1.9799099999999999E-149</c:v>
                </c:pt>
                <c:pt idx="926" formatCode="0.00E+00">
                  <c:v>1.90351E-149</c:v>
                </c:pt>
                <c:pt idx="927" formatCode="0.00E+00">
                  <c:v>-4.3800599999999996E-149</c:v>
                </c:pt>
                <c:pt idx="928" formatCode="0.00E+00">
                  <c:v>-9.3126599999999994E-149</c:v>
                </c:pt>
                <c:pt idx="929" formatCode="0.00E+00">
                  <c:v>4.3944399999999997E-149</c:v>
                </c:pt>
                <c:pt idx="930" formatCode="0.00E+00">
                  <c:v>3.1792699999999998E-148</c:v>
                </c:pt>
                <c:pt idx="931" formatCode="0.00E+00">
                  <c:v>1.6661999999999999E-148</c:v>
                </c:pt>
                <c:pt idx="932" formatCode="0.00E+00">
                  <c:v>-8.3143199999999998E-148</c:v>
                </c:pt>
                <c:pt idx="933" formatCode="0.00E+00">
                  <c:v>-1.2070799999999999E-147</c:v>
                </c:pt>
                <c:pt idx="934" formatCode="0.00E+00">
                  <c:v>1.4236799999999999E-147</c:v>
                </c:pt>
                <c:pt idx="935" formatCode="0.00E+00">
                  <c:v>4.7880799999999999E-147</c:v>
                </c:pt>
                <c:pt idx="936" formatCode="0.00E+00">
                  <c:v>3.2896600000000001E-148</c:v>
                </c:pt>
                <c:pt idx="937" formatCode="0.00E+00">
                  <c:v>-1.4334599999999999E-146</c:v>
                </c:pt>
                <c:pt idx="938" formatCode="0.00E+00">
                  <c:v>-1.3781400000000001E-146</c:v>
                </c:pt>
                <c:pt idx="939" formatCode="0.00E+00">
                  <c:v>3.1711599999999999E-146</c:v>
                </c:pt>
                <c:pt idx="940" formatCode="0.00E+00">
                  <c:v>6.74235E-146</c:v>
                </c:pt>
                <c:pt idx="941" formatCode="0.00E+00">
                  <c:v>-3.1815700000000002E-146</c:v>
                </c:pt>
                <c:pt idx="942" formatCode="0.00E+00">
                  <c:v>-2.30179E-145</c:v>
                </c:pt>
                <c:pt idx="943" formatCode="0.00E+00">
                  <c:v>-1.2063300000000001E-145</c:v>
                </c:pt>
                <c:pt idx="944" formatCode="0.00E+00">
                  <c:v>6.0195600000000004E-145</c:v>
                </c:pt>
                <c:pt idx="945" formatCode="0.00E+00">
                  <c:v>8.7392100000000005E-145</c:v>
                </c:pt>
                <c:pt idx="946" formatCode="0.00E+00">
                  <c:v>-1.03074E-144</c:v>
                </c:pt>
                <c:pt idx="947" formatCode="0.00E+00">
                  <c:v>-3.4665600000000001E-144</c:v>
                </c:pt>
                <c:pt idx="948" formatCode="0.00E+00">
                  <c:v>-2.3817100000000001E-145</c:v>
                </c:pt>
                <c:pt idx="949" formatCode="0.00E+00">
                  <c:v>1.0378200000000001E-143</c:v>
                </c:pt>
                <c:pt idx="950" formatCode="0.00E+00">
                  <c:v>9.9777100000000005E-144</c:v>
                </c:pt>
                <c:pt idx="951" formatCode="0.00E+00">
                  <c:v>-2.2959199999999999E-143</c:v>
                </c:pt>
                <c:pt idx="952" formatCode="0.00E+00">
                  <c:v>-4.8814499999999997E-143</c:v>
                </c:pt>
                <c:pt idx="953" formatCode="0.00E+00">
                  <c:v>2.30345E-143</c:v>
                </c:pt>
                <c:pt idx="954" formatCode="0.00E+00">
                  <c:v>1.66649E-142</c:v>
                </c:pt>
                <c:pt idx="955" formatCode="0.00E+00">
                  <c:v>8.7338100000000007E-143</c:v>
                </c:pt>
                <c:pt idx="956" formatCode="0.00E+00">
                  <c:v>-4.3581499999999997E-142</c:v>
                </c:pt>
                <c:pt idx="957" formatCode="0.00E+00">
                  <c:v>-6.3271799999999998E-142</c:v>
                </c:pt>
                <c:pt idx="958" formatCode="0.00E+00">
                  <c:v>7.4625800000000007E-142</c:v>
                </c:pt>
                <c:pt idx="959" formatCode="0.00E+00">
                  <c:v>2.5097899999999999E-141</c:v>
                </c:pt>
                <c:pt idx="960" formatCode="0.00E+00">
                  <c:v>1.7243500000000001E-142</c:v>
                </c:pt>
                <c:pt idx="961" formatCode="0.00E+00">
                  <c:v>-7.5138000000000001E-141</c:v>
                </c:pt>
                <c:pt idx="962" formatCode="0.00E+00">
                  <c:v>-7.2238499999999999E-141</c:v>
                </c:pt>
                <c:pt idx="963" formatCode="0.00E+00">
                  <c:v>1.6622399999999999E-140</c:v>
                </c:pt>
                <c:pt idx="964" formatCode="0.00E+00">
                  <c:v>3.5341700000000002E-140</c:v>
                </c:pt>
                <c:pt idx="965" formatCode="0.00E+00">
                  <c:v>-1.6677E-140</c:v>
                </c:pt>
                <c:pt idx="966" formatCode="0.00E+00">
                  <c:v>-1.2065399999999999E-139</c:v>
                </c:pt>
                <c:pt idx="967" formatCode="0.00E+00">
                  <c:v>-6.3232699999999999E-140</c:v>
                </c:pt>
                <c:pt idx="968" formatCode="0.00E+00">
                  <c:v>3.1552999999999999E-139</c:v>
                </c:pt>
                <c:pt idx="969" formatCode="0.00E+00">
                  <c:v>4.5808699999999996E-139</c:v>
                </c:pt>
                <c:pt idx="970" formatCode="0.00E+00">
                  <c:v>-5.4029000000000002E-139</c:v>
                </c:pt>
                <c:pt idx="971" formatCode="0.00E+00">
                  <c:v>-1.8170800000000001E-138</c:v>
                </c:pt>
                <c:pt idx="972" formatCode="0.00E+00">
                  <c:v>-1.2484300000000001E-139</c:v>
                </c:pt>
                <c:pt idx="973" formatCode="0.00E+00">
                  <c:v>5.4399800000000005E-138</c:v>
                </c:pt>
                <c:pt idx="974" formatCode="0.00E+00">
                  <c:v>5.2300599999999997E-138</c:v>
                </c:pt>
                <c:pt idx="975" formatCode="0.00E+00">
                  <c:v>-1.2034599999999999E-137</c:v>
                </c:pt>
                <c:pt idx="976" formatCode="0.00E+00">
                  <c:v>-2.5587300000000001E-137</c:v>
                </c:pt>
                <c:pt idx="977" formatCode="0.00E+00">
                  <c:v>1.2074099999999999E-137</c:v>
                </c:pt>
                <c:pt idx="978" formatCode="0.00E+00">
                  <c:v>8.7353000000000002E-137</c:v>
                </c:pt>
                <c:pt idx="979" formatCode="0.00E+00">
                  <c:v>4.5780399999999999E-137</c:v>
                </c:pt>
                <c:pt idx="980" formatCode="0.00E+00">
                  <c:v>-2.2844300000000001E-136</c:v>
                </c:pt>
                <c:pt idx="981" formatCode="0.00E+00">
                  <c:v>-3.3165399999999999E-136</c:v>
                </c:pt>
                <c:pt idx="982" formatCode="0.00E+00">
                  <c:v>3.9116900000000002E-136</c:v>
                </c:pt>
                <c:pt idx="983" formatCode="0.00E+00">
                  <c:v>1.31557E-135</c:v>
                </c:pt>
                <c:pt idx="984" formatCode="0.00E+00">
                  <c:v>9.0386199999999997E-137</c:v>
                </c:pt>
                <c:pt idx="985" formatCode="0.00E+00">
                  <c:v>-3.9385399999999998E-135</c:v>
                </c:pt>
                <c:pt idx="986" formatCode="0.00E+00">
                  <c:v>-3.78655E-135</c:v>
                </c:pt>
                <c:pt idx="987" formatCode="0.00E+00">
                  <c:v>8.7130299999999997E-135</c:v>
                </c:pt>
                <c:pt idx="988" formatCode="0.00E+00">
                  <c:v>1.85252E-134</c:v>
                </c:pt>
                <c:pt idx="989" formatCode="0.00E+00">
                  <c:v>-8.7416300000000004E-135</c:v>
                </c:pt>
                <c:pt idx="990" formatCode="0.00E+00">
                  <c:v>-6.32435E-134</c:v>
                </c:pt>
                <c:pt idx="991" formatCode="0.00E+00">
                  <c:v>-3.31449E-134</c:v>
                </c:pt>
                <c:pt idx="992" formatCode="0.00E+00">
                  <c:v>1.6539200000000001E-133</c:v>
                </c:pt>
                <c:pt idx="993" formatCode="0.00E+00">
                  <c:v>2.40117E-133</c:v>
                </c:pt>
                <c:pt idx="994" formatCode="0.00E+00">
                  <c:v>-2.83206E-133</c:v>
                </c:pt>
                <c:pt idx="995" formatCode="0.00E+00">
                  <c:v>-9.5246800000000002E-133</c:v>
                </c:pt>
                <c:pt idx="996" formatCode="0.00E+00">
                  <c:v>-6.5439500000000002E-134</c:v>
                </c:pt>
                <c:pt idx="997" formatCode="0.00E+00">
                  <c:v>2.8515000000000003E-132</c:v>
                </c:pt>
                <c:pt idx="998" formatCode="0.00E+00">
                  <c:v>2.7414600000000001E-132</c:v>
                </c:pt>
                <c:pt idx="999" formatCode="0.00E+00">
                  <c:v>-6.3082199999999997E-132</c:v>
                </c:pt>
                <c:pt idx="1000" formatCode="0.00E+00">
                  <c:v>-1.3412199999999999E-131</c:v>
                </c:pt>
                <c:pt idx="1001" formatCode="0.00E+00">
                  <c:v>6.3289300000000006E-132</c:v>
                </c:pt>
                <c:pt idx="1002" formatCode="0.00E+00">
                  <c:v>4.5788200000000001E-131</c:v>
                </c:pt>
                <c:pt idx="1003" formatCode="0.00E+00">
                  <c:v>2.3996899999999998E-131</c:v>
                </c:pt>
                <c:pt idx="1004" formatCode="0.00E+00">
                  <c:v>-1.19744E-130</c:v>
                </c:pt>
                <c:pt idx="1005" formatCode="0.00E+00">
                  <c:v>-1.7384400000000001E-130</c:v>
                </c:pt>
                <c:pt idx="1006" formatCode="0.00E+00">
                  <c:v>2.05041E-130</c:v>
                </c:pt>
                <c:pt idx="1007" formatCode="0.00E+00">
                  <c:v>6.89585E-130</c:v>
                </c:pt>
                <c:pt idx="1008" formatCode="0.00E+00">
                  <c:v>4.7378100000000004E-131</c:v>
                </c:pt>
                <c:pt idx="1009" formatCode="0.00E+00">
                  <c:v>-2.0644800000000001E-129</c:v>
                </c:pt>
                <c:pt idx="1010" formatCode="0.00E+00">
                  <c:v>-1.9848100000000001E-129</c:v>
                </c:pt>
                <c:pt idx="1011" formatCode="0.00E+00">
                  <c:v>4.5671399999999998E-129</c:v>
                </c:pt>
                <c:pt idx="1012" formatCode="0.00E+00">
                  <c:v>9.7104199999999996E-129</c:v>
                </c:pt>
                <c:pt idx="1013" formatCode="0.00E+00">
                  <c:v>-4.5821399999999998E-129</c:v>
                </c:pt>
                <c:pt idx="1014" formatCode="0.00E+00">
                  <c:v>-3.3150599999999999E-128</c:v>
                </c:pt>
                <c:pt idx="1015" formatCode="0.00E+00">
                  <c:v>-1.7373699999999999E-128</c:v>
                </c:pt>
                <c:pt idx="1016" formatCode="0.00E+00">
                  <c:v>8.6694399999999998E-128</c:v>
                </c:pt>
                <c:pt idx="1017" formatCode="0.00E+00">
                  <c:v>1.2586300000000001E-127</c:v>
                </c:pt>
                <c:pt idx="1018" formatCode="0.00E+00">
                  <c:v>-1.4844900000000001E-127</c:v>
                </c:pt>
                <c:pt idx="1019" formatCode="0.00E+00">
                  <c:v>-4.9925899999999996E-127</c:v>
                </c:pt>
                <c:pt idx="1020" formatCode="0.00E+00">
                  <c:v>-3.4301699999999998E-128</c:v>
                </c:pt>
                <c:pt idx="1021" formatCode="0.00E+00">
                  <c:v>1.4946799999999999E-126</c:v>
                </c:pt>
                <c:pt idx="1022" formatCode="0.00E+00">
                  <c:v>1.4369999999999999E-126</c:v>
                </c:pt>
                <c:pt idx="1023" formatCode="0.00E+00">
                  <c:v>-3.3066100000000003E-126</c:v>
                </c:pt>
                <c:pt idx="1024" formatCode="0.00E+00">
                  <c:v>-7.0303300000000002E-126</c:v>
                </c:pt>
                <c:pt idx="1025" formatCode="0.00E+00">
                  <c:v>3.3174599999999999E-126</c:v>
                </c:pt>
                <c:pt idx="1026" formatCode="0.00E+00">
                  <c:v>2.4000999999999997E-125</c:v>
                </c:pt>
                <c:pt idx="1027" formatCode="0.00E+00">
                  <c:v>1.2578500000000001E-125</c:v>
                </c:pt>
                <c:pt idx="1028" formatCode="0.00E+00">
                  <c:v>-6.2766600000000004E-125</c:v>
                </c:pt>
                <c:pt idx="1029" formatCode="0.00E+00">
                  <c:v>-9.1124700000000005E-125</c:v>
                </c:pt>
                <c:pt idx="1030" formatCode="0.00E+00">
                  <c:v>1.07477E-124</c:v>
                </c:pt>
                <c:pt idx="1031" formatCode="0.00E+00">
                  <c:v>3.6146300000000001E-124</c:v>
                </c:pt>
                <c:pt idx="1032" formatCode="0.00E+00">
                  <c:v>2.48344E-125</c:v>
                </c:pt>
                <c:pt idx="1033" formatCode="0.00E+00">
                  <c:v>-1.08215E-123</c:v>
                </c:pt>
                <c:pt idx="1034" formatCode="0.00E+00">
                  <c:v>-1.0403900000000001E-123</c:v>
                </c:pt>
                <c:pt idx="1035" formatCode="0.00E+00">
                  <c:v>2.3939800000000001E-123</c:v>
                </c:pt>
                <c:pt idx="1036" formatCode="0.00E+00">
                  <c:v>5.08995E-123</c:v>
                </c:pt>
                <c:pt idx="1037" formatCode="0.00E+00">
                  <c:v>-2.4018399999999999E-123</c:v>
                </c:pt>
                <c:pt idx="1038" formatCode="0.00E+00">
                  <c:v>-1.7376700000000001E-122</c:v>
                </c:pt>
                <c:pt idx="1039" formatCode="0.00E+00">
                  <c:v>-9.1068499999999995E-123</c:v>
                </c:pt>
                <c:pt idx="1040" formatCode="0.00E+00">
                  <c:v>4.5443000000000002E-122</c:v>
                </c:pt>
                <c:pt idx="1041" formatCode="0.00E+00">
                  <c:v>6.5974199999999998E-122</c:v>
                </c:pt>
                <c:pt idx="1042" formatCode="0.00E+00">
                  <c:v>-7.7813200000000005E-122</c:v>
                </c:pt>
                <c:pt idx="1043" formatCode="0.00E+00">
                  <c:v>-2.6169799999999998E-121</c:v>
                </c:pt>
                <c:pt idx="1044" formatCode="0.00E+00">
                  <c:v>-1.798E-122</c:v>
                </c:pt>
                <c:pt idx="1045" formatCode="0.00E+00">
                  <c:v>7.8347299999999998E-121</c:v>
                </c:pt>
                <c:pt idx="1046" formatCode="0.00E+00">
                  <c:v>7.5323899999999998E-121</c:v>
                </c:pt>
                <c:pt idx="1047" formatCode="0.00E+00">
                  <c:v>-1.7332400000000001E-120</c:v>
                </c:pt>
                <c:pt idx="1048" formatCode="0.00E+00">
                  <c:v>-3.6851200000000002E-120</c:v>
                </c:pt>
                <c:pt idx="1049" formatCode="0.00E+00">
                  <c:v>1.7389300000000001E-120</c:v>
                </c:pt>
                <c:pt idx="1050" formatCode="0.00E+00">
                  <c:v>1.2580700000000001E-119</c:v>
                </c:pt>
                <c:pt idx="1051" formatCode="0.00E+00">
                  <c:v>6.5933400000000004E-120</c:v>
                </c:pt>
                <c:pt idx="1052" formatCode="0.00E+00">
                  <c:v>-3.29006E-119</c:v>
                </c:pt>
                <c:pt idx="1053" formatCode="0.00E+00">
                  <c:v>-4.7765200000000002E-119</c:v>
                </c:pt>
                <c:pt idx="1054" formatCode="0.00E+00">
                  <c:v>5.6336600000000001E-119</c:v>
                </c:pt>
                <c:pt idx="1055" formatCode="0.00E+00">
                  <c:v>1.8946899999999999E-118</c:v>
                </c:pt>
                <c:pt idx="1056" formatCode="0.00E+00">
                  <c:v>1.3017499999999999E-119</c:v>
                </c:pt>
                <c:pt idx="1057" formatCode="0.00E+00">
                  <c:v>-5.67233E-118</c:v>
                </c:pt>
                <c:pt idx="1058" formatCode="0.00E+00">
                  <c:v>-5.4534399999999997E-118</c:v>
                </c:pt>
                <c:pt idx="1059" formatCode="0.00E+00">
                  <c:v>1.25486E-117</c:v>
                </c:pt>
                <c:pt idx="1060" formatCode="0.00E+00">
                  <c:v>2.6680200000000001E-117</c:v>
                </c:pt>
                <c:pt idx="1061" formatCode="0.00E+00">
                  <c:v>-1.2589800000000001E-117</c:v>
                </c:pt>
                <c:pt idx="1062" formatCode="0.00E+00">
                  <c:v>-9.1084000000000004E-117</c:v>
                </c:pt>
                <c:pt idx="1063" formatCode="0.00E+00">
                  <c:v>-4.7735700000000002E-117</c:v>
                </c:pt>
                <c:pt idx="1064" formatCode="0.00E+00">
                  <c:v>2.3820000000000001E-116</c:v>
                </c:pt>
                <c:pt idx="1065" formatCode="0.00E+00">
                  <c:v>3.4581999999999999E-116</c:v>
                </c:pt>
                <c:pt idx="1066" formatCode="0.00E+00">
                  <c:v>-4.0787599999999997E-116</c:v>
                </c:pt>
                <c:pt idx="1067" formatCode="0.00E+00">
                  <c:v>-1.3717599999999999E-115</c:v>
                </c:pt>
                <c:pt idx="1068" formatCode="0.00E+00">
                  <c:v>-9.4246700000000003E-117</c:v>
                </c:pt>
                <c:pt idx="1069" formatCode="0.00E+00">
                  <c:v>4.10676E-115</c:v>
                </c:pt>
                <c:pt idx="1070" formatCode="0.00E+00">
                  <c:v>3.9482800000000001E-115</c:v>
                </c:pt>
                <c:pt idx="1071" formatCode="0.00E+00">
                  <c:v>-9.0851800000000001E-115</c:v>
                </c:pt>
                <c:pt idx="1072" formatCode="0.00E+00">
                  <c:v>-1.9316400000000001E-114</c:v>
                </c:pt>
                <c:pt idx="1073" formatCode="0.00E+00">
                  <c:v>9.1149999999999991E-115</c:v>
                </c:pt>
                <c:pt idx="1074" formatCode="0.00E+00">
                  <c:v>6.5944699999999993E-114</c:v>
                </c:pt>
                <c:pt idx="1075" formatCode="0.00E+00">
                  <c:v>3.4560600000000002E-114</c:v>
                </c:pt>
                <c:pt idx="1076" formatCode="0.00E+00">
                  <c:v>-1.72457E-113</c:v>
                </c:pt>
                <c:pt idx="1077" formatCode="0.00E+00">
                  <c:v>-2.5037300000000001E-113</c:v>
                </c:pt>
                <c:pt idx="1078" formatCode="0.00E+00">
                  <c:v>2.9530199999999997E-113</c:v>
                </c:pt>
                <c:pt idx="1079" formatCode="0.00E+00">
                  <c:v>9.9314900000000004E-113</c:v>
                </c:pt>
                <c:pt idx="1080" formatCode="0.00E+00">
                  <c:v>6.8234500000000007E-114</c:v>
                </c:pt>
                <c:pt idx="1081" formatCode="0.00E+00">
                  <c:v>-2.9732899999999999E-112</c:v>
                </c:pt>
                <c:pt idx="1082" formatCode="0.00E+00">
                  <c:v>-2.8585499999999998E-112</c:v>
                </c:pt>
                <c:pt idx="1083" formatCode="0.00E+00">
                  <c:v>6.5776600000000003E-112</c:v>
                </c:pt>
                <c:pt idx="1084" formatCode="0.00E+00">
                  <c:v>1.39851E-111</c:v>
                </c:pt>
                <c:pt idx="1085" formatCode="0.00E+00">
                  <c:v>-6.5992499999999997E-112</c:v>
                </c:pt>
                <c:pt idx="1086" formatCode="0.00E+00">
                  <c:v>-4.7743900000000001E-111</c:v>
                </c:pt>
                <c:pt idx="1087" formatCode="0.00E+00">
                  <c:v>-2.50218E-111</c:v>
                </c:pt>
                <c:pt idx="1088" formatCode="0.00E+00">
                  <c:v>1.24858E-110</c:v>
                </c:pt>
                <c:pt idx="1089" formatCode="0.00E+00">
                  <c:v>1.8126999999999999E-110</c:v>
                </c:pt>
                <c:pt idx="1090" formatCode="0.00E+00">
                  <c:v>-2.1379800000000001E-110</c:v>
                </c:pt>
                <c:pt idx="1091" formatCode="0.00E+00">
                  <c:v>-7.19039E-110</c:v>
                </c:pt>
                <c:pt idx="1092" formatCode="0.00E+00">
                  <c:v>-4.9401700000000001E-111</c:v>
                </c:pt>
                <c:pt idx="1093" formatCode="0.00E+00">
                  <c:v>2.15266E-109</c:v>
                </c:pt>
                <c:pt idx="1094" formatCode="0.00E+00">
                  <c:v>2.06959E-109</c:v>
                </c:pt>
                <c:pt idx="1095" formatCode="0.00E+00">
                  <c:v>-4.7622100000000003E-109</c:v>
                </c:pt>
                <c:pt idx="1096" formatCode="0.00E+00">
                  <c:v>-1.01252E-108</c:v>
                </c:pt>
                <c:pt idx="1097" formatCode="0.00E+00">
                  <c:v>4.7778500000000002E-109</c:v>
                </c:pt>
                <c:pt idx="1098" formatCode="0.00E+00">
                  <c:v>3.4566500000000003E-108</c:v>
                </c:pt>
                <c:pt idx="1099" formatCode="0.00E+00">
                  <c:v>1.8115799999999999E-108</c:v>
                </c:pt>
                <c:pt idx="1100" formatCode="0.00E+00">
                  <c:v>-9.03973E-108</c:v>
                </c:pt>
                <c:pt idx="1101" formatCode="0.00E+00">
                  <c:v>-1.3123900000000001E-107</c:v>
                </c:pt>
                <c:pt idx="1102" formatCode="0.00E+00">
                  <c:v>1.5479E-107</c:v>
                </c:pt>
                <c:pt idx="1103" formatCode="0.00E+00">
                  <c:v>5.2058300000000002E-107</c:v>
                </c:pt>
                <c:pt idx="1104" formatCode="0.00E+00">
                  <c:v>3.5766700000000001E-108</c:v>
                </c:pt>
                <c:pt idx="1105" formatCode="0.00E+00">
                  <c:v>-1.55852E-106</c:v>
                </c:pt>
                <c:pt idx="1106" formatCode="0.00E+00">
                  <c:v>-1.4983799999999999E-106</c:v>
                </c:pt>
                <c:pt idx="1107" formatCode="0.00E+00">
                  <c:v>3.4478400000000002E-106</c:v>
                </c:pt>
                <c:pt idx="1108" formatCode="0.00E+00">
                  <c:v>7.3306000000000002E-106</c:v>
                </c:pt>
                <c:pt idx="1109" formatCode="0.00E+00">
                  <c:v>-3.4591500000000001E-106</c:v>
                </c:pt>
                <c:pt idx="1110" formatCode="0.00E+00">
                  <c:v>-2.5026099999999999E-105</c:v>
                </c:pt>
                <c:pt idx="1111" formatCode="0.00E+00">
                  <c:v>-1.31158E-105</c:v>
                </c:pt>
                <c:pt idx="1112" formatCode="0.00E+00">
                  <c:v>6.5447499999999996E-105</c:v>
                </c:pt>
                <c:pt idx="1113" formatCode="0.00E+00">
                  <c:v>9.5016799999999994E-105</c:v>
                </c:pt>
                <c:pt idx="1114" formatCode="0.00E+00">
                  <c:v>-1.1206700000000001E-104</c:v>
                </c:pt>
                <c:pt idx="1115" formatCode="0.00E+00">
                  <c:v>-3.7690099999999999E-104</c:v>
                </c:pt>
                <c:pt idx="1116" formatCode="0.00E+00">
                  <c:v>-2.5895100000000001E-105</c:v>
                </c:pt>
                <c:pt idx="1117" formatCode="0.00E+00">
                  <c:v>1.1283699999999999E-103</c:v>
                </c:pt>
                <c:pt idx="1118" formatCode="0.00E+00">
                  <c:v>1.0848200000000001E-103</c:v>
                </c:pt>
                <c:pt idx="1119" formatCode="0.00E+00">
                  <c:v>-2.4962299999999998E-103</c:v>
                </c:pt>
                <c:pt idx="1120" formatCode="0.00E+00">
                  <c:v>-5.3073500000000005E-103</c:v>
                </c:pt>
                <c:pt idx="1121" formatCode="0.00E+00">
                  <c:v>2.5044199999999999E-103</c:v>
                </c:pt>
                <c:pt idx="1122" formatCode="0.00E+00">
                  <c:v>1.8118899999999999E-102</c:v>
                </c:pt>
                <c:pt idx="1123" formatCode="0.00E+00">
                  <c:v>9.4958100000000007E-103</c:v>
                </c:pt>
                <c:pt idx="1124" formatCode="0.00E+00">
                  <c:v>-4.7383899999999997E-102</c:v>
                </c:pt>
                <c:pt idx="1125" formatCode="0.00E+00">
                  <c:v>-6.8792000000000001E-102</c:v>
                </c:pt>
                <c:pt idx="1126" formatCode="0.00E+00">
                  <c:v>8.1136700000000001E-102</c:v>
                </c:pt>
                <c:pt idx="1127" formatCode="0.00E+00">
                  <c:v>2.72876E-101</c:v>
                </c:pt>
                <c:pt idx="1128" formatCode="0.00E+00">
                  <c:v>1.8748000000000001E-102</c:v>
                </c:pt>
                <c:pt idx="1129" formatCode="0.00E+00">
                  <c:v>-8.1693599999999999E-101</c:v>
                </c:pt>
                <c:pt idx="1130" formatCode="0.00E+00">
                  <c:v>-7.8541100000000002E-101</c:v>
                </c:pt>
                <c:pt idx="1131" formatCode="0.00E+00">
                  <c:v>1.80727E-100</c:v>
                </c:pt>
                <c:pt idx="1132" formatCode="0.00E+00">
                  <c:v>3.8425100000000002E-100</c:v>
                </c:pt>
                <c:pt idx="1133" formatCode="0.00E+00">
                  <c:v>-1.8132E-100</c:v>
                </c:pt>
                <c:pt idx="1134" formatCode="0.00E+00">
                  <c:v>-1.3118000000000001E-99</c:v>
                </c:pt>
                <c:pt idx="1135" formatCode="0.00E+00">
                  <c:v>-6.8749600000000003E-100</c:v>
                </c:pt>
                <c:pt idx="1136" formatCode="0.00E+00">
                  <c:v>3.4305900000000002E-99</c:v>
                </c:pt>
                <c:pt idx="1137" formatCode="0.00E+00">
                  <c:v>4.9805300000000003E-99</c:v>
                </c:pt>
                <c:pt idx="1138" formatCode="0.00E+00">
                  <c:v>-5.87428E-99</c:v>
                </c:pt>
                <c:pt idx="1139" formatCode="0.00E+00">
                  <c:v>-1.9756199999999999E-98</c:v>
                </c:pt>
                <c:pt idx="1140" formatCode="0.00E+00">
                  <c:v>-1.35735E-99</c:v>
                </c:pt>
                <c:pt idx="1141" formatCode="0.00E+00">
                  <c:v>5.9146100000000001E-98</c:v>
                </c:pt>
                <c:pt idx="1142" formatCode="0.00E+00">
                  <c:v>5.6863600000000001E-98</c:v>
                </c:pt>
                <c:pt idx="1143" formatCode="0.00E+00">
                  <c:v>-1.3084600000000001E-97</c:v>
                </c:pt>
                <c:pt idx="1144" formatCode="0.00E+00">
                  <c:v>-2.7819700000000002E-97</c:v>
                </c:pt>
                <c:pt idx="1145" formatCode="0.00E+00">
                  <c:v>1.31275E-97</c:v>
                </c:pt>
                <c:pt idx="1146" formatCode="0.00E+00">
                  <c:v>9.4974400000000008E-97</c:v>
                </c:pt>
                <c:pt idx="1147" formatCode="0.00E+00">
                  <c:v>4.9774600000000004E-97</c:v>
                </c:pt>
                <c:pt idx="1148" formatCode="0.00E+00">
                  <c:v>-2.4837400000000001E-96</c:v>
                </c:pt>
                <c:pt idx="1149" formatCode="0.00E+00">
                  <c:v>-3.6058999999999999E-96</c:v>
                </c:pt>
                <c:pt idx="1150" formatCode="0.00E+00">
                  <c:v>4.2529699999999997E-96</c:v>
                </c:pt>
                <c:pt idx="1151" formatCode="0.00E+00">
                  <c:v>1.43035E-95</c:v>
                </c:pt>
                <c:pt idx="1152" formatCode="0.00E+00">
                  <c:v>9.8272099999999992E-97</c:v>
                </c:pt>
                <c:pt idx="1153" formatCode="0.00E+00">
                  <c:v>-4.2821699999999998E-95</c:v>
                </c:pt>
                <c:pt idx="1154" formatCode="0.00E+00">
                  <c:v>-4.1169200000000002E-95</c:v>
                </c:pt>
                <c:pt idx="1155" formatCode="0.00E+00">
                  <c:v>9.4732199999999995E-95</c:v>
                </c:pt>
                <c:pt idx="1156" formatCode="0.00E+00">
                  <c:v>2.0141400000000001E-94</c:v>
                </c:pt>
                <c:pt idx="1157" formatCode="0.00E+00">
                  <c:v>-9.5043200000000006E-95</c:v>
                </c:pt>
                <c:pt idx="1158" formatCode="0.00E+00">
                  <c:v>-6.8761299999999998E-94</c:v>
                </c:pt>
                <c:pt idx="1159" formatCode="0.00E+00">
                  <c:v>-3.6036700000000002E-94</c:v>
                </c:pt>
                <c:pt idx="1160" formatCode="0.00E+00">
                  <c:v>1.79822E-93</c:v>
                </c:pt>
                <c:pt idx="1161" formatCode="0.00E+00">
                  <c:v>2.6106699999999999E-93</c:v>
                </c:pt>
                <c:pt idx="1162" formatCode="0.00E+00">
                  <c:v>-3.0791500000000002E-93</c:v>
                </c:pt>
                <c:pt idx="1163" formatCode="0.00E+00">
                  <c:v>-1.03557E-92</c:v>
                </c:pt>
                <c:pt idx="1164" formatCode="0.00E+00">
                  <c:v>-7.1148899999999997E-94</c:v>
                </c:pt>
                <c:pt idx="1165" formatCode="0.00E+00">
                  <c:v>3.1002799999999998E-92</c:v>
                </c:pt>
                <c:pt idx="1166" formatCode="0.00E+00">
                  <c:v>2.9806400000000001E-92</c:v>
                </c:pt>
                <c:pt idx="1167" formatCode="0.00E+00">
                  <c:v>-6.8585999999999994E-92</c:v>
                </c:pt>
                <c:pt idx="1168" formatCode="0.00E+00">
                  <c:v>-1.45824E-91</c:v>
                </c:pt>
                <c:pt idx="1169" formatCode="0.00E+00">
                  <c:v>6.8811099999999998E-92</c:v>
                </c:pt>
                <c:pt idx="1170" formatCode="0.00E+00">
                  <c:v>4.9783099999999998E-91</c:v>
                </c:pt>
                <c:pt idx="1171" formatCode="0.00E+00">
                  <c:v>2.6090500000000001E-91</c:v>
                </c:pt>
                <c:pt idx="1172" formatCode="0.00E+00">
                  <c:v>-1.30191E-90</c:v>
                </c:pt>
                <c:pt idx="1173" formatCode="0.00E+00">
                  <c:v>-1.89012E-90</c:v>
                </c:pt>
                <c:pt idx="1174" formatCode="0.00E+00">
                  <c:v>2.2292999999999998E-90</c:v>
                </c:pt>
                <c:pt idx="1175" formatCode="0.00E+00">
                  <c:v>7.4975000000000004E-90</c:v>
                </c:pt>
                <c:pt idx="1176" formatCode="0.00E+00">
                  <c:v>5.1511700000000004E-91</c:v>
                </c:pt>
                <c:pt idx="1177" formatCode="0.00E+00">
                  <c:v>-2.2445999999999999E-89</c:v>
                </c:pt>
                <c:pt idx="1178" formatCode="0.00E+00">
                  <c:v>-2.1579799999999999E-89</c:v>
                </c:pt>
                <c:pt idx="1179" formatCode="0.00E+00">
                  <c:v>4.9656100000000001E-89</c:v>
                </c:pt>
                <c:pt idx="1180" formatCode="0.00E+00">
                  <c:v>1.0557599999999999E-88</c:v>
                </c:pt>
                <c:pt idx="1181" formatCode="0.00E+00">
                  <c:v>-4.9819200000000002E-89</c:v>
                </c:pt>
                <c:pt idx="1182" formatCode="0.00E+00">
                  <c:v>-3.6042899999999998E-88</c:v>
                </c:pt>
                <c:pt idx="1183" formatCode="0.00E+00">
                  <c:v>-1.8889499999999999E-88</c:v>
                </c:pt>
                <c:pt idx="1184" formatCode="0.00E+00">
                  <c:v>9.4258300000000001E-88</c:v>
                </c:pt>
                <c:pt idx="1185" formatCode="0.00E+00">
                  <c:v>1.36844E-87</c:v>
                </c:pt>
                <c:pt idx="1186" formatCode="0.00E+00">
                  <c:v>-1.6140100000000001E-87</c:v>
                </c:pt>
                <c:pt idx="1187" formatCode="0.00E+00">
                  <c:v>-5.4281800000000003E-87</c:v>
                </c:pt>
                <c:pt idx="1188" formatCode="0.00E+00">
                  <c:v>-3.7294399999999999E-88</c:v>
                </c:pt>
                <c:pt idx="1189" formatCode="0.00E+00">
                  <c:v>1.6250900000000001E-86</c:v>
                </c:pt>
                <c:pt idx="1190" formatCode="0.00E+00">
                  <c:v>1.5623799999999999E-86</c:v>
                </c:pt>
                <c:pt idx="1191" formatCode="0.00E+00">
                  <c:v>-3.5951E-86</c:v>
                </c:pt>
                <c:pt idx="1192" formatCode="0.00E+00">
                  <c:v>-7.6437100000000001E-86</c:v>
                </c:pt>
                <c:pt idx="1193" formatCode="0.00E+00">
                  <c:v>3.6068999999999998E-86</c:v>
                </c:pt>
                <c:pt idx="1194" formatCode="0.00E+00">
                  <c:v>2.6095000000000002E-85</c:v>
                </c:pt>
                <c:pt idx="1195" formatCode="0.00E+00">
                  <c:v>1.3675999999999999E-85</c:v>
                </c:pt>
                <c:pt idx="1196" formatCode="0.00E+00">
                  <c:v>-6.8242899999999998E-85</c:v>
                </c:pt>
                <c:pt idx="1197" formatCode="0.00E+00">
                  <c:v>-9.9075099999999996E-85</c:v>
                </c:pt>
                <c:pt idx="1198" formatCode="0.00E+00">
                  <c:v>1.1685400000000001E-84</c:v>
                </c:pt>
                <c:pt idx="1199" formatCode="0.00E+00">
                  <c:v>3.92999E-84</c:v>
                </c:pt>
                <c:pt idx="1200" formatCode="0.00E+00">
                  <c:v>2.7001100000000002E-85</c:v>
                </c:pt>
                <c:pt idx="1201" formatCode="0.00E+00">
                  <c:v>-1.1765599999999999E-83</c:v>
                </c:pt>
                <c:pt idx="1202" formatCode="0.00E+00">
                  <c:v>-1.1311599999999999E-83</c:v>
                </c:pt>
                <c:pt idx="1203" formatCode="0.00E+00">
                  <c:v>2.6028499999999999E-83</c:v>
                </c:pt>
                <c:pt idx="1204" formatCode="0.00E+00">
                  <c:v>5.5340299999999999E-83</c:v>
                </c:pt>
                <c:pt idx="1205" formatCode="0.00E+00">
                  <c:v>-2.61139E-83</c:v>
                </c:pt>
                <c:pt idx="1206" formatCode="0.00E+00">
                  <c:v>-1.8892699999999999E-82</c:v>
                </c:pt>
                <c:pt idx="1207" formatCode="0.00E+00">
                  <c:v>-9.9013900000000003E-83</c:v>
                </c:pt>
                <c:pt idx="1208" formatCode="0.00E+00">
                  <c:v>4.94077E-82</c:v>
                </c:pt>
                <c:pt idx="1209" formatCode="0.00E+00">
                  <c:v>7.1730299999999997E-82</c:v>
                </c:pt>
                <c:pt idx="1210" formatCode="0.00E+00">
                  <c:v>-8.4602099999999999E-82</c:v>
                </c:pt>
                <c:pt idx="1211" formatCode="0.00E+00">
                  <c:v>-2.8453100000000002E-81</c:v>
                </c:pt>
                <c:pt idx="1212" formatCode="0.00E+00">
                  <c:v>-1.95488E-82</c:v>
                </c:pt>
                <c:pt idx="1213" formatCode="0.00E+00">
                  <c:v>8.5182899999999995E-81</c:v>
                </c:pt>
                <c:pt idx="1214" formatCode="0.00E+00">
                  <c:v>8.1895700000000002E-81</c:v>
                </c:pt>
                <c:pt idx="1215" formatCode="0.00E+00">
                  <c:v>-1.8844600000000001E-80</c:v>
                </c:pt>
                <c:pt idx="1216" formatCode="0.00E+00">
                  <c:v>-4.0066299999999996E-80</c:v>
                </c:pt>
                <c:pt idx="1217" formatCode="0.00E+00">
                  <c:v>1.8906400000000001E-80</c:v>
                </c:pt>
                <c:pt idx="1218" formatCode="0.00E+00">
                  <c:v>1.3678300000000001E-79</c:v>
                </c:pt>
                <c:pt idx="1219" formatCode="0.00E+00">
                  <c:v>7.1685900000000007E-80</c:v>
                </c:pt>
                <c:pt idx="1220" formatCode="0.00E+00">
                  <c:v>-3.5771099999999999E-79</c:v>
                </c:pt>
                <c:pt idx="1221" formatCode="0.00E+00">
                  <c:v>-5.1932599999999999E-79</c:v>
                </c:pt>
                <c:pt idx="1222" formatCode="0.00E+00">
                  <c:v>6.1251800000000001E-79</c:v>
                </c:pt>
                <c:pt idx="1223" formatCode="0.00E+00">
                  <c:v>2.0600000000000001E-78</c:v>
                </c:pt>
                <c:pt idx="1224" formatCode="0.00E+00">
                  <c:v>1.41533E-79</c:v>
                </c:pt>
                <c:pt idx="1225" formatCode="0.00E+00">
                  <c:v>-6.1672299999999997E-78</c:v>
                </c:pt>
                <c:pt idx="1226" formatCode="0.00E+00">
                  <c:v>-5.92924E-78</c:v>
                </c:pt>
                <c:pt idx="1227" formatCode="0.00E+00">
                  <c:v>1.3643399999999999E-77</c:v>
                </c:pt>
                <c:pt idx="1228" formatCode="0.00E+00">
                  <c:v>2.9008000000000001E-77</c:v>
                </c:pt>
                <c:pt idx="1229" formatCode="0.00E+00">
                  <c:v>-1.3688199999999999E-77</c:v>
                </c:pt>
                <c:pt idx="1230" formatCode="0.00E+00">
                  <c:v>-9.9030899999999993E-77</c:v>
                </c:pt>
                <c:pt idx="1231" formatCode="0.00E+00">
                  <c:v>-5.1900500000000002E-77</c:v>
                </c:pt>
                <c:pt idx="1232" formatCode="0.00E+00">
                  <c:v>2.58982E-76</c:v>
                </c:pt>
                <c:pt idx="1233" formatCode="0.00E+00">
                  <c:v>3.75991E-76</c:v>
                </c:pt>
                <c:pt idx="1234" formatCode="0.00E+00">
                  <c:v>-4.43462E-76</c:v>
                </c:pt>
                <c:pt idx="1235" formatCode="0.00E+00">
                  <c:v>-1.49144E-75</c:v>
                </c:pt>
                <c:pt idx="1236" formatCode="0.00E+00">
                  <c:v>-1.0246900000000001E-76</c:v>
                </c:pt>
                <c:pt idx="1237" formatCode="0.00E+00">
                  <c:v>4.4650599999999998E-75</c:v>
                </c:pt>
                <c:pt idx="1238" formatCode="0.00E+00">
                  <c:v>4.2927599999999998E-75</c:v>
                </c:pt>
                <c:pt idx="1239" formatCode="0.00E+00">
                  <c:v>-9.8778299999999997E-75</c:v>
                </c:pt>
                <c:pt idx="1240" formatCode="0.00E+00">
                  <c:v>-2.10017E-74</c:v>
                </c:pt>
                <c:pt idx="1241" formatCode="0.00E+00">
                  <c:v>9.91026E-75</c:v>
                </c:pt>
                <c:pt idx="1242" formatCode="0.00E+00">
                  <c:v>7.1698199999999999E-74</c:v>
                </c:pt>
                <c:pt idx="1243" formatCode="0.00E+00">
                  <c:v>3.7575899999999996E-74</c:v>
                </c:pt>
                <c:pt idx="1244" formatCode="0.00E+00">
                  <c:v>-1.8750299999999999E-73</c:v>
                </c:pt>
                <c:pt idx="1245" formatCode="0.00E+00">
                  <c:v>-2.72217E-73</c:v>
                </c:pt>
                <c:pt idx="1246" formatCode="0.00E+00">
                  <c:v>3.2106600000000001E-73</c:v>
                </c:pt>
                <c:pt idx="1247" formatCode="0.00E+00">
                  <c:v>1.0798E-72</c:v>
                </c:pt>
                <c:pt idx="1248" formatCode="0.00E+00">
                  <c:v>7.4187799999999999E-74</c:v>
                </c:pt>
                <c:pt idx="1249" formatCode="0.00E+00">
                  <c:v>-3.2326999999999999E-72</c:v>
                </c:pt>
                <c:pt idx="1250" formatCode="0.00E+00">
                  <c:v>-3.1079500000000002E-72</c:v>
                </c:pt>
                <c:pt idx="1251" formatCode="0.00E+00">
                  <c:v>7.1515399999999999E-72</c:v>
                </c:pt>
                <c:pt idx="1252" formatCode="0.00E+00">
                  <c:v>1.52052E-71</c:v>
                </c:pt>
                <c:pt idx="1253" formatCode="0.00E+00">
                  <c:v>-7.1750100000000005E-72</c:v>
                </c:pt>
                <c:pt idx="1254" formatCode="0.00E+00">
                  <c:v>-5.1909400000000003E-71</c:v>
                </c:pt>
                <c:pt idx="1255" formatCode="0.00E+00">
                  <c:v>-2.7204899999999999E-71</c:v>
                </c:pt>
                <c:pt idx="1256" formatCode="0.00E+00">
                  <c:v>1.3575200000000001E-70</c:v>
                </c:pt>
                <c:pt idx="1257" formatCode="0.00E+00">
                  <c:v>1.97085E-70</c:v>
                </c:pt>
                <c:pt idx="1258" formatCode="0.00E+00">
                  <c:v>-2.3245099999999999E-70</c:v>
                </c:pt>
                <c:pt idx="1259" formatCode="0.00E+00">
                  <c:v>-7.8177300000000006E-70</c:v>
                </c:pt>
                <c:pt idx="1260" formatCode="0.00E+00">
                  <c:v>-5.3711800000000004E-71</c:v>
                </c:pt>
                <c:pt idx="1261" formatCode="0.00E+00">
                  <c:v>2.3404699999999999E-69</c:v>
                </c:pt>
                <c:pt idx="1262" formatCode="0.00E+00">
                  <c:v>2.2501500000000001E-69</c:v>
                </c:pt>
                <c:pt idx="1263" formatCode="0.00E+00">
                  <c:v>-5.1777000000000003E-69</c:v>
                </c:pt>
                <c:pt idx="1264" formatCode="0.00E+00">
                  <c:v>-1.1008599999999999E-68</c:v>
                </c:pt>
                <c:pt idx="1265" formatCode="0.00E+00">
                  <c:v>5.1946999999999996E-69</c:v>
                </c:pt>
                <c:pt idx="1266" formatCode="0.00E+00">
                  <c:v>3.7582300000000003E-68</c:v>
                </c:pt>
                <c:pt idx="1267" formatCode="0.00E+00">
                  <c:v>1.9696299999999998E-68</c:v>
                </c:pt>
                <c:pt idx="1268" formatCode="0.00E+00">
                  <c:v>-9.8284199999999999E-68</c:v>
                </c:pt>
                <c:pt idx="1269" formatCode="0.00E+00">
                  <c:v>-1.42689E-67</c:v>
                </c:pt>
                <c:pt idx="1270" formatCode="0.00E+00">
                  <c:v>1.6829500000000001E-67</c:v>
                </c:pt>
                <c:pt idx="1271" formatCode="0.00E+00">
                  <c:v>5.6600200000000002E-67</c:v>
                </c:pt>
                <c:pt idx="1272" formatCode="0.00E+00">
                  <c:v>3.8887300000000003E-68</c:v>
                </c:pt>
                <c:pt idx="1273" formatCode="0.00E+00">
                  <c:v>-1.6945E-66</c:v>
                </c:pt>
                <c:pt idx="1274" formatCode="0.00E+00">
                  <c:v>-1.6291099999999999E-66</c:v>
                </c:pt>
                <c:pt idx="1275" formatCode="0.00E+00">
                  <c:v>3.7486499999999998E-66</c:v>
                </c:pt>
                <c:pt idx="1276" formatCode="0.00E+00">
                  <c:v>7.9701799999999999E-66</c:v>
                </c:pt>
                <c:pt idx="1277" formatCode="0.00E+00">
                  <c:v>-3.7609600000000002E-66</c:v>
                </c:pt>
                <c:pt idx="1278" formatCode="0.00E+00">
                  <c:v>-2.72096E-65</c:v>
                </c:pt>
                <c:pt idx="1279" formatCode="0.00E+00">
                  <c:v>-1.42601E-65</c:v>
                </c:pt>
                <c:pt idx="1280" formatCode="0.00E+00">
                  <c:v>7.1157600000000001E-65</c:v>
                </c:pt>
                <c:pt idx="1281" formatCode="0.00E+00">
                  <c:v>1.03307E-64</c:v>
                </c:pt>
                <c:pt idx="1282" formatCode="0.00E+00">
                  <c:v>-1.2184499999999999E-64</c:v>
                </c:pt>
                <c:pt idx="1283" formatCode="0.00E+00">
                  <c:v>-4.09785E-64</c:v>
                </c:pt>
                <c:pt idx="1284" formatCode="0.00E+00">
                  <c:v>-2.8154400000000001E-65</c:v>
                </c:pt>
                <c:pt idx="1285" formatCode="0.00E+00">
                  <c:v>1.2268099999999999E-63</c:v>
                </c:pt>
                <c:pt idx="1286" formatCode="0.00E+00">
                  <c:v>1.17947E-63</c:v>
                </c:pt>
                <c:pt idx="1287" formatCode="0.00E+00">
                  <c:v>-2.7140199999999998E-63</c:v>
                </c:pt>
                <c:pt idx="1288" formatCode="0.00E+00">
                  <c:v>-5.7704E-63</c:v>
                </c:pt>
                <c:pt idx="1289" formatCode="0.00E+00">
                  <c:v>2.7229299999999999E-63</c:v>
                </c:pt>
                <c:pt idx="1290" formatCode="0.00E+00">
                  <c:v>1.9699700000000001E-62</c:v>
                </c:pt>
                <c:pt idx="1291" formatCode="0.00E+00">
                  <c:v>1.0324299999999999E-62</c:v>
                </c:pt>
                <c:pt idx="1292" formatCode="0.00E+00">
                  <c:v>-5.1518000000000002E-62</c:v>
                </c:pt>
                <c:pt idx="1293" formatCode="0.00E+00">
                  <c:v>-7.4794000000000004E-62</c:v>
                </c:pt>
                <c:pt idx="1294" formatCode="0.00E+00">
                  <c:v>8.8215599999999995E-62</c:v>
                </c:pt>
                <c:pt idx="1295" formatCode="0.00E+00">
                  <c:v>2.9668400000000002E-61</c:v>
                </c:pt>
                <c:pt idx="1296" formatCode="0.00E+00">
                  <c:v>2.0383699999999999E-62</c:v>
                </c:pt>
                <c:pt idx="1297" formatCode="0.00E+00">
                  <c:v>-8.8821100000000001E-61</c:v>
                </c:pt>
                <c:pt idx="1298" formatCode="0.00E+00">
                  <c:v>-8.5393600000000005E-61</c:v>
                </c:pt>
                <c:pt idx="1299" formatCode="0.00E+00">
                  <c:v>1.9649400000000001E-60</c:v>
                </c:pt>
                <c:pt idx="1300" formatCode="0.00E+00">
                  <c:v>4.17776E-60</c:v>
                </c:pt>
                <c:pt idx="1301" formatCode="0.00E+00">
                  <c:v>-1.9714E-60</c:v>
                </c:pt>
                <c:pt idx="1302" formatCode="0.00E+00">
                  <c:v>-1.42625E-59</c:v>
                </c:pt>
                <c:pt idx="1303" formatCode="0.00E+00">
                  <c:v>-7.4747800000000001E-60</c:v>
                </c:pt>
                <c:pt idx="1304" formatCode="0.00E+00">
                  <c:v>3.7299000000000002E-59</c:v>
                </c:pt>
                <c:pt idx="1305" formatCode="0.00E+00">
                  <c:v>5.4150700000000002E-59</c:v>
                </c:pt>
                <c:pt idx="1306" formatCode="0.00E+00">
                  <c:v>-6.3867999999999996E-59</c:v>
                </c:pt>
                <c:pt idx="1307" formatCode="0.00E+00">
                  <c:v>-2.1479900000000001E-58</c:v>
                </c:pt>
                <c:pt idx="1308" formatCode="0.00E+00">
                  <c:v>-1.4757800000000001E-59</c:v>
                </c:pt>
                <c:pt idx="1309" formatCode="0.00E+00">
                  <c:v>6.4306400000000003E-58</c:v>
                </c:pt>
                <c:pt idx="1310" formatCode="0.00E+00">
                  <c:v>6.1824799999999997E-58</c:v>
                </c:pt>
                <c:pt idx="1311" formatCode="0.00E+00">
                  <c:v>-1.4226199999999999E-57</c:v>
                </c:pt>
                <c:pt idx="1312" formatCode="0.00E+00">
                  <c:v>-3.0246899999999998E-57</c:v>
                </c:pt>
                <c:pt idx="1313" formatCode="0.00E+00">
                  <c:v>1.4272899999999999E-57</c:v>
                </c:pt>
                <c:pt idx="1314" formatCode="0.00E+00">
                  <c:v>1.0326100000000001E-56</c:v>
                </c:pt>
                <c:pt idx="1315" formatCode="0.00E+00">
                  <c:v>5.4117300000000001E-57</c:v>
                </c:pt>
                <c:pt idx="1316" formatCode="0.00E+00">
                  <c:v>-2.7004399999999999E-56</c:v>
                </c:pt>
                <c:pt idx="1317" formatCode="0.00E+00">
                  <c:v>-3.9205099999999998E-56</c:v>
                </c:pt>
                <c:pt idx="1318" formatCode="0.00E+00">
                  <c:v>4.6240299999999997E-56</c:v>
                </c:pt>
                <c:pt idx="1319" formatCode="0.00E+00">
                  <c:v>1.55514E-55</c:v>
                </c:pt>
                <c:pt idx="1320" formatCode="0.00E+00">
                  <c:v>1.0684599999999999E-56</c:v>
                </c:pt>
                <c:pt idx="1321" formatCode="0.00E+00">
                  <c:v>-4.6557700000000003E-55</c:v>
                </c:pt>
                <c:pt idx="1322" formatCode="0.00E+00">
                  <c:v>-4.4761099999999999E-55</c:v>
                </c:pt>
                <c:pt idx="1323" formatCode="0.00E+00">
                  <c:v>1.02997E-54</c:v>
                </c:pt>
                <c:pt idx="1324" formatCode="0.00E+00">
                  <c:v>2.18987E-54</c:v>
                </c:pt>
                <c:pt idx="1325" formatCode="0.00E+00">
                  <c:v>-1.03335E-54</c:v>
                </c:pt>
                <c:pt idx="1326" formatCode="0.00E+00">
                  <c:v>-7.4760499999999997E-54</c:v>
                </c:pt>
                <c:pt idx="1327" formatCode="0.00E+00">
                  <c:v>-3.91808E-54</c:v>
                </c:pt>
                <c:pt idx="1328" formatCode="0.00E+00">
                  <c:v>1.95511E-53</c:v>
                </c:pt>
                <c:pt idx="1329" formatCode="0.00E+00">
                  <c:v>2.83844E-53</c:v>
                </c:pt>
                <c:pt idx="1330" formatCode="0.00E+00">
                  <c:v>-3.3477899999999999E-53</c:v>
                </c:pt>
                <c:pt idx="1331" formatCode="0.00E+00">
                  <c:v>-1.1259200000000001E-52</c:v>
                </c:pt>
                <c:pt idx="1332" formatCode="0.00E+00">
                  <c:v>-7.7356400000000005E-54</c:v>
                </c:pt>
                <c:pt idx="1333" formatCode="0.00E+00">
                  <c:v>3.3707699999999999E-52</c:v>
                </c:pt>
                <c:pt idx="1334" formatCode="0.00E+00">
                  <c:v>3.2407000000000001E-52</c:v>
                </c:pt>
                <c:pt idx="1335" formatCode="0.00E+00">
                  <c:v>-7.4569899999999996E-52</c:v>
                </c:pt>
                <c:pt idx="1336" formatCode="0.00E+00">
                  <c:v>-1.5854700000000001E-51</c:v>
                </c:pt>
                <c:pt idx="1337" formatCode="0.00E+00">
                  <c:v>7.4814699999999994E-52</c:v>
                </c:pt>
                <c:pt idx="1338" formatCode="0.00E+00">
                  <c:v>5.4126499999999995E-51</c:v>
                </c:pt>
                <c:pt idx="1339" formatCode="0.00E+00">
                  <c:v>2.8366900000000001E-51</c:v>
                </c:pt>
                <c:pt idx="1340" formatCode="0.00E+00">
                  <c:v>-1.4155E-50</c:v>
                </c:pt>
                <c:pt idx="1341" formatCode="0.00E+00">
                  <c:v>-2.05503E-50</c:v>
                </c:pt>
                <c:pt idx="1342" formatCode="0.00E+00">
                  <c:v>2.4237999999999999E-50</c:v>
                </c:pt>
                <c:pt idx="1343" formatCode="0.00E+00">
                  <c:v>8.1516299999999998E-50</c:v>
                </c:pt>
                <c:pt idx="1344" formatCode="0.00E+00">
                  <c:v>5.6006E-51</c:v>
                </c:pt>
                <c:pt idx="1345" formatCode="0.00E+00">
                  <c:v>-2.4404400000000002E-49</c:v>
                </c:pt>
                <c:pt idx="1346" formatCode="0.00E+00">
                  <c:v>-2.3462600000000001E-49</c:v>
                </c:pt>
                <c:pt idx="1347" formatCode="0.00E+00">
                  <c:v>5.3988500000000003E-49</c:v>
                </c:pt>
                <c:pt idx="1348" formatCode="0.00E+00">
                  <c:v>1.14787E-48</c:v>
                </c:pt>
                <c:pt idx="1349" formatCode="0.00E+00">
                  <c:v>-5.41657E-49</c:v>
                </c:pt>
                <c:pt idx="1350" formatCode="0.00E+00">
                  <c:v>-3.9187499999999999E-48</c:v>
                </c:pt>
                <c:pt idx="1351" formatCode="0.00E+00">
                  <c:v>-2.0537599999999999E-48</c:v>
                </c:pt>
                <c:pt idx="1352" formatCode="0.00E+00">
                  <c:v>1.02482E-47</c:v>
                </c:pt>
                <c:pt idx="1353" formatCode="0.00E+00">
                  <c:v>1.48784E-47</c:v>
                </c:pt>
                <c:pt idx="1354" formatCode="0.00E+00">
                  <c:v>-1.75483E-47</c:v>
                </c:pt>
                <c:pt idx="1355" formatCode="0.00E+00">
                  <c:v>-5.9017700000000001E-47</c:v>
                </c:pt>
                <c:pt idx="1356" formatCode="0.00E+00">
                  <c:v>-4.0548200000000002E-48</c:v>
                </c:pt>
                <c:pt idx="1357" formatCode="0.00E+00">
                  <c:v>1.7668699999999998E-46</c:v>
                </c:pt>
                <c:pt idx="1358" formatCode="0.00E+00">
                  <c:v>1.6986899999999999E-46</c:v>
                </c:pt>
                <c:pt idx="1359" formatCode="0.00E+00">
                  <c:v>-3.9087600000000003E-46</c:v>
                </c:pt>
                <c:pt idx="1360" formatCode="0.00E+00">
                  <c:v>-8.3106000000000003E-46</c:v>
                </c:pt>
                <c:pt idx="1361" formatCode="0.00E+00">
                  <c:v>3.92159E-46</c:v>
                </c:pt>
                <c:pt idx="1362" formatCode="0.00E+00">
                  <c:v>2.8371699999999997E-45</c:v>
                </c:pt>
                <c:pt idx="1363" formatCode="0.00E+00">
                  <c:v>1.4869200000000001E-45</c:v>
                </c:pt>
                <c:pt idx="1364" formatCode="0.00E+00">
                  <c:v>-7.4196900000000003E-45</c:v>
                </c:pt>
                <c:pt idx="1365" formatCode="0.00E+00">
                  <c:v>-1.07719E-44</c:v>
                </c:pt>
                <c:pt idx="1366" formatCode="0.00E+00">
                  <c:v>1.2704899999999999E-44</c:v>
                </c:pt>
                <c:pt idx="1367" formatCode="0.00E+00">
                  <c:v>4.2728700000000001E-44</c:v>
                </c:pt>
                <c:pt idx="1368" formatCode="0.00E+00">
                  <c:v>2.9356899999999999E-45</c:v>
                </c:pt>
                <c:pt idx="1369" formatCode="0.00E+00">
                  <c:v>-1.2792100000000001E-43</c:v>
                </c:pt>
                <c:pt idx="1370" formatCode="0.00E+00">
                  <c:v>-1.2298499999999999E-43</c:v>
                </c:pt>
                <c:pt idx="1371" formatCode="0.00E+00">
                  <c:v>2.8299399999999999E-43</c:v>
                </c:pt>
                <c:pt idx="1372" formatCode="0.00E+00">
                  <c:v>6.0168600000000002E-43</c:v>
                </c:pt>
                <c:pt idx="1373" formatCode="0.00E+00">
                  <c:v>-2.8392299999999999E-43</c:v>
                </c:pt>
                <c:pt idx="1374" formatCode="0.00E+00">
                  <c:v>-2.0541099999999999E-42</c:v>
                </c:pt>
                <c:pt idx="1375" formatCode="0.00E+00">
                  <c:v>-1.0765299999999999E-42</c:v>
                </c:pt>
                <c:pt idx="1376" formatCode="0.00E+00">
                  <c:v>5.3718400000000001E-42</c:v>
                </c:pt>
                <c:pt idx="1377" formatCode="0.00E+00">
                  <c:v>7.7988500000000001E-42</c:v>
                </c:pt>
                <c:pt idx="1378" formatCode="0.00E+00">
                  <c:v>-9.1983499999999995E-42</c:v>
                </c:pt>
                <c:pt idx="1379" formatCode="0.00E+00">
                  <c:v>-3.0935599999999998E-41</c:v>
                </c:pt>
                <c:pt idx="1380" formatCode="0.00E+00">
                  <c:v>-2.1254299999999999E-42</c:v>
                </c:pt>
                <c:pt idx="1381" formatCode="0.00E+00">
                  <c:v>9.2614800000000001E-41</c:v>
                </c:pt>
                <c:pt idx="1382" formatCode="0.00E+00">
                  <c:v>8.9040899999999995E-41</c:v>
                </c:pt>
                <c:pt idx="1383" formatCode="0.00E+00">
                  <c:v>-2.04887E-40</c:v>
                </c:pt>
                <c:pt idx="1384" formatCode="0.00E+00">
                  <c:v>-4.3562E-40</c:v>
                </c:pt>
                <c:pt idx="1385" formatCode="0.00E+00">
                  <c:v>2.0556000000000001E-40</c:v>
                </c:pt>
                <c:pt idx="1386" formatCode="0.00E+00">
                  <c:v>1.48717E-39</c:v>
                </c:pt>
                <c:pt idx="1387" formatCode="0.00E+00">
                  <c:v>7.7940400000000001E-40</c:v>
                </c:pt>
                <c:pt idx="1388" formatCode="0.00E+00">
                  <c:v>-3.8892100000000003E-39</c:v>
                </c:pt>
                <c:pt idx="1389" formatCode="0.00E+00">
                  <c:v>-5.6463599999999999E-39</c:v>
                </c:pt>
                <c:pt idx="1390" formatCode="0.00E+00">
                  <c:v>6.6595899999999995E-39</c:v>
                </c:pt>
                <c:pt idx="1391" formatCode="0.00E+00">
                  <c:v>2.23973E-38</c:v>
                </c:pt>
                <c:pt idx="1392" formatCode="0.00E+00">
                  <c:v>1.53881E-39</c:v>
                </c:pt>
                <c:pt idx="1393" formatCode="0.00E+00">
                  <c:v>-6.7053000000000002E-38</c:v>
                </c:pt>
                <c:pt idx="1394" formatCode="0.00E+00">
                  <c:v>-6.4465499999999996E-38</c:v>
                </c:pt>
                <c:pt idx="1395" formatCode="0.00E+00">
                  <c:v>1.48338E-37</c:v>
                </c:pt>
                <c:pt idx="1396" formatCode="0.00E+00">
                  <c:v>3.1538799999999999E-37</c:v>
                </c:pt>
                <c:pt idx="1397" formatCode="0.00E+00">
                  <c:v>-1.4882500000000001E-37</c:v>
                </c:pt>
                <c:pt idx="1398" formatCode="0.00E+00">
                  <c:v>-1.0767099999999999E-36</c:v>
                </c:pt>
                <c:pt idx="1399" formatCode="0.00E+00">
                  <c:v>-5.64287E-37</c:v>
                </c:pt>
                <c:pt idx="1400" formatCode="0.00E+00">
                  <c:v>2.81578E-36</c:v>
                </c:pt>
                <c:pt idx="1401" formatCode="0.00E+00">
                  <c:v>4.0879600000000003E-36</c:v>
                </c:pt>
                <c:pt idx="1402" formatCode="0.00E+00">
                  <c:v>-4.82153E-36</c:v>
                </c:pt>
                <c:pt idx="1403" formatCode="0.00E+00">
                  <c:v>-1.6215599999999999E-35</c:v>
                </c:pt>
                <c:pt idx="1404" formatCode="0.00E+00">
                  <c:v>-1.1141E-36</c:v>
                </c:pt>
                <c:pt idx="1405" formatCode="0.00E+00">
                  <c:v>4.8546300000000004E-35</c:v>
                </c:pt>
                <c:pt idx="1406" formatCode="0.00E+00">
                  <c:v>4.6672900000000001E-35</c:v>
                </c:pt>
                <c:pt idx="1407" formatCode="0.00E+00">
                  <c:v>-1.07396E-34</c:v>
                </c:pt>
                <c:pt idx="1408" formatCode="0.00E+00">
                  <c:v>-2.2834099999999999E-34</c:v>
                </c:pt>
                <c:pt idx="1409" formatCode="0.00E+00">
                  <c:v>1.0774900000000001E-34</c:v>
                </c:pt>
                <c:pt idx="1410" formatCode="0.00E+00">
                  <c:v>7.7953699999999995E-34</c:v>
                </c:pt>
                <c:pt idx="1411" formatCode="0.00E+00">
                  <c:v>4.0854300000000004E-34</c:v>
                </c:pt>
                <c:pt idx="1412" formatCode="0.00E+00">
                  <c:v>-2.0386200000000001E-33</c:v>
                </c:pt>
                <c:pt idx="1413" formatCode="0.00E+00">
                  <c:v>-2.95967E-33</c:v>
                </c:pt>
                <c:pt idx="1414" formatCode="0.00E+00">
                  <c:v>3.4907799999999998E-33</c:v>
                </c:pt>
                <c:pt idx="1415" formatCode="0.00E+00">
                  <c:v>1.17401E-32</c:v>
                </c:pt>
                <c:pt idx="1416" formatCode="0.00E+00">
                  <c:v>8.0660399999999992E-34</c:v>
                </c:pt>
                <c:pt idx="1417" formatCode="0.00E+00">
                  <c:v>-3.5147399999999999E-32</c:v>
                </c:pt>
                <c:pt idx="1418" formatCode="0.00E+00">
                  <c:v>-3.3791099999999999E-32</c:v>
                </c:pt>
                <c:pt idx="1419" formatCode="0.00E+00">
                  <c:v>7.77549E-32</c:v>
                </c:pt>
                <c:pt idx="1420" formatCode="0.00E+00">
                  <c:v>1.65318E-31</c:v>
                </c:pt>
                <c:pt idx="1421" formatCode="0.00E+00">
                  <c:v>-7.8010100000000002E-32</c:v>
                </c:pt>
                <c:pt idx="1422" formatCode="0.00E+00">
                  <c:v>-5.6438400000000003E-31</c:v>
                </c:pt>
                <c:pt idx="1423" formatCode="0.00E+00">
                  <c:v>-2.9578499999999998E-31</c:v>
                </c:pt>
                <c:pt idx="1424" formatCode="0.00E+00">
                  <c:v>1.47596E-30</c:v>
                </c:pt>
                <c:pt idx="1425" formatCode="0.00E+00">
                  <c:v>2.1428000000000001E-30</c:v>
                </c:pt>
                <c:pt idx="1426" formatCode="0.00E+00">
                  <c:v>-2.52732E-30</c:v>
                </c:pt>
                <c:pt idx="1427" formatCode="0.00E+00">
                  <c:v>-8.4998000000000001E-30</c:v>
                </c:pt>
                <c:pt idx="1428" formatCode="0.00E+00">
                  <c:v>-5.8398099999999998E-31</c:v>
                </c:pt>
                <c:pt idx="1429" formatCode="0.00E+00">
                  <c:v>2.5446700000000002E-29</c:v>
                </c:pt>
                <c:pt idx="1430" formatCode="0.00E+00">
                  <c:v>2.44647E-29</c:v>
                </c:pt>
                <c:pt idx="1431" formatCode="0.00E+00">
                  <c:v>-5.6294399999999997E-29</c:v>
                </c:pt>
                <c:pt idx="1432" formatCode="0.00E+00">
                  <c:v>-1.1969000000000001E-28</c:v>
                </c:pt>
                <c:pt idx="1433" formatCode="0.00E+00">
                  <c:v>5.6479199999999999E-29</c:v>
                </c:pt>
                <c:pt idx="1434" formatCode="0.00E+00">
                  <c:v>4.0861300000000002E-28</c:v>
                </c:pt>
                <c:pt idx="1435" formatCode="0.00E+00">
                  <c:v>2.1414800000000001E-28</c:v>
                </c:pt>
                <c:pt idx="1436" formatCode="0.00E+00">
                  <c:v>-1.0685900000000001E-27</c:v>
                </c:pt>
                <c:pt idx="1437" formatCode="0.00E+00">
                  <c:v>-1.5513800000000001E-27</c:v>
                </c:pt>
                <c:pt idx="1438" formatCode="0.00E+00">
                  <c:v>1.8297799999999998E-27</c:v>
                </c:pt>
                <c:pt idx="1439" formatCode="0.00E+00">
                  <c:v>6.1538500000000002E-27</c:v>
                </c:pt>
                <c:pt idx="1440" formatCode="0.00E+00">
                  <c:v>4.22801E-28</c:v>
                </c:pt>
                <c:pt idx="1441" formatCode="0.00E+00">
                  <c:v>-1.84234E-26</c:v>
                </c:pt>
                <c:pt idx="1442" formatCode="0.00E+00">
                  <c:v>-1.7712400000000001E-26</c:v>
                </c:pt>
                <c:pt idx="1443" formatCode="0.00E+00">
                  <c:v>4.0757099999999999E-26</c:v>
                </c:pt>
                <c:pt idx="1444" formatCode="0.00E+00">
                  <c:v>8.6655599999999997E-26</c:v>
                </c:pt>
                <c:pt idx="1445" formatCode="0.00E+00">
                  <c:v>-4.0890899999999999E-26</c:v>
                </c:pt>
                <c:pt idx="1446" formatCode="0.00E+00">
                  <c:v>-2.9583499999999999E-25</c:v>
                </c:pt>
                <c:pt idx="1447" formatCode="0.00E+00">
                  <c:v>-1.55043E-25</c:v>
                </c:pt>
                <c:pt idx="1448" formatCode="0.00E+00">
                  <c:v>7.7365900000000004E-25</c:v>
                </c:pt>
                <c:pt idx="1449" formatCode="0.00E+00">
                  <c:v>1.1231999999999999E-24</c:v>
                </c:pt>
                <c:pt idx="1450" formatCode="0.00E+00">
                  <c:v>-1.32476E-24</c:v>
                </c:pt>
                <c:pt idx="1451" formatCode="0.00E+00">
                  <c:v>-4.4553799999999998E-24</c:v>
                </c:pt>
                <c:pt idx="1452" formatCode="0.00E+00">
                  <c:v>-3.0610699999999998E-25</c:v>
                </c:pt>
                <c:pt idx="1453" formatCode="0.00E+00">
                  <c:v>1.3338500000000001E-23</c:v>
                </c:pt>
                <c:pt idx="1454" formatCode="0.00E+00">
                  <c:v>1.28238E-23</c:v>
                </c:pt>
                <c:pt idx="1455" formatCode="0.00E+00">
                  <c:v>-2.9508099999999999E-23</c:v>
                </c:pt>
                <c:pt idx="1456" formatCode="0.00E+00">
                  <c:v>-6.2738499999999995E-23</c:v>
                </c:pt>
                <c:pt idx="1457" formatCode="0.00E+00">
                  <c:v>2.9604900000000003E-23</c:v>
                </c:pt>
                <c:pt idx="1458" formatCode="0.00E+00">
                  <c:v>2.1418400000000001E-22</c:v>
                </c:pt>
                <c:pt idx="1459" formatCode="0.00E+00">
                  <c:v>1.12251E-22</c:v>
                </c:pt>
                <c:pt idx="1460" formatCode="0.00E+00">
                  <c:v>-5.6012800000000001E-22</c:v>
                </c:pt>
                <c:pt idx="1461" formatCode="0.00E+00">
                  <c:v>-8.1319499999999997E-22</c:v>
                </c:pt>
                <c:pt idx="1462" formatCode="0.00E+00">
                  <c:v>9.5912199999999994E-22</c:v>
                </c:pt>
                <c:pt idx="1463" formatCode="0.00E+00">
                  <c:v>3.2256900000000002E-21</c:v>
                </c:pt>
                <c:pt idx="1464" formatCode="0.00E+00">
                  <c:v>2.2162099999999998E-22</c:v>
                </c:pt>
                <c:pt idx="1465" formatCode="0.00E+00">
                  <c:v>-9.6570500000000001E-21</c:v>
                </c:pt>
                <c:pt idx="1466" formatCode="0.00E+00">
                  <c:v>-9.2843900000000007E-21</c:v>
                </c:pt>
                <c:pt idx="1467" formatCode="0.00E+00">
                  <c:v>2.1363799999999999E-20</c:v>
                </c:pt>
                <c:pt idx="1468" formatCode="0.00E+00">
                  <c:v>4.54226E-20</c:v>
                </c:pt>
                <c:pt idx="1469" formatCode="0.00E+00">
                  <c:v>-2.14339E-20</c:v>
                </c:pt>
                <c:pt idx="1470" formatCode="0.00E+00">
                  <c:v>-1.5506899999999999E-19</c:v>
                </c:pt>
                <c:pt idx="1471" formatCode="0.00E+00">
                  <c:v>-8.1269299999999994E-20</c:v>
                </c:pt>
                <c:pt idx="1472" formatCode="0.00E+00">
                  <c:v>4.0553200000000001E-19</c:v>
                </c:pt>
                <c:pt idx="1473" formatCode="0.00E+00">
                  <c:v>5.8875200000000003E-19</c:v>
                </c:pt>
                <c:pt idx="1474" formatCode="0.00E+00">
                  <c:v>-6.9440300000000002E-19</c:v>
                </c:pt>
                <c:pt idx="1475" formatCode="0.00E+00">
                  <c:v>-2.3353900000000002E-18</c:v>
                </c:pt>
                <c:pt idx="1476" formatCode="0.00E+00">
                  <c:v>-1.60454E-19</c:v>
                </c:pt>
                <c:pt idx="1477" formatCode="0.00E+00">
                  <c:v>6.9916899999999998E-18</c:v>
                </c:pt>
                <c:pt idx="1478" formatCode="0.00E+00">
                  <c:v>6.7218899999999999E-18</c:v>
                </c:pt>
                <c:pt idx="1479" formatCode="0.00E+00">
                  <c:v>-1.5467400000000001E-17</c:v>
                </c:pt>
                <c:pt idx="1480" formatCode="0.00E+00">
                  <c:v>-3.2885900000000002E-17</c:v>
                </c:pt>
                <c:pt idx="1481" formatCode="0.00E+00">
                  <c:v>1.5518100000000001E-17</c:v>
                </c:pt>
                <c:pt idx="1482" formatCode="0.00E+00">
                  <c:v>1.1227E-16</c:v>
                </c:pt>
                <c:pt idx="1483" formatCode="0.00E+00">
                  <c:v>5.8838899999999999E-17</c:v>
                </c:pt>
                <c:pt idx="1484" formatCode="0.00E+00">
                  <c:v>-2.9360500000000002E-16</c:v>
                </c:pt>
                <c:pt idx="1485" formatCode="0.00E+00">
                  <c:v>-4.2625599999999998E-16</c:v>
                </c:pt>
                <c:pt idx="1486" formatCode="0.00E+00">
                  <c:v>5.0274699999999998E-16</c:v>
                </c:pt>
                <c:pt idx="1487" formatCode="0.00E+00">
                  <c:v>1.6908199999999999E-15</c:v>
                </c:pt>
                <c:pt idx="1488" formatCode="0.00E+00">
                  <c:v>1.1616799999999999E-16</c:v>
                </c:pt>
                <c:pt idx="1489" formatCode="0.00E+00">
                  <c:v>-5.0619800000000003E-15</c:v>
                </c:pt>
                <c:pt idx="1490" formatCode="0.00E+00">
                  <c:v>-4.8666399999999997E-15</c:v>
                </c:pt>
                <c:pt idx="1491" formatCode="0.00E+00">
                  <c:v>1.11984E-14</c:v>
                </c:pt>
                <c:pt idx="1492" formatCode="0.00E+00">
                  <c:v>2.3809300000000001E-14</c:v>
                </c:pt>
                <c:pt idx="1493" formatCode="0.00E+00">
                  <c:v>-1.12351E-14</c:v>
                </c:pt>
                <c:pt idx="1494" formatCode="0.00E+00">
                  <c:v>-8.12832E-14</c:v>
                </c:pt>
                <c:pt idx="1495" formatCode="0.00E+00">
                  <c:v>-4.2599300000000003E-14</c:v>
                </c:pt>
                <c:pt idx="1496" formatCode="0.00E+00">
                  <c:v>2.12569E-13</c:v>
                </c:pt>
                <c:pt idx="1497" formatCode="0.00E+00">
                  <c:v>3.0860900000000001E-13</c:v>
                </c:pt>
                <c:pt idx="1498" formatCode="0.00E+00">
                  <c:v>-3.63988E-13</c:v>
                </c:pt>
                <c:pt idx="1499" formatCode="0.00E+00">
                  <c:v>-1.22415E-12</c:v>
                </c:pt>
                <c:pt idx="1500" formatCode="0.00E+00">
                  <c:v>-8.4105600000000004E-14</c:v>
                </c:pt>
                <c:pt idx="1501" formatCode="0.00E+00">
                  <c:v>3.6648600000000002E-12</c:v>
                </c:pt>
                <c:pt idx="1502" formatCode="0.00E+00">
                  <c:v>3.5234400000000002E-12</c:v>
                </c:pt>
                <c:pt idx="1503" formatCode="0.00E+00">
                  <c:v>-8.1075899999999998E-12</c:v>
                </c:pt>
                <c:pt idx="1504" formatCode="0.00E+00">
                  <c:v>-1.7237899999999999E-11</c:v>
                </c:pt>
                <c:pt idx="1505" formatCode="0.00E+00">
                  <c:v>8.1342100000000007E-12</c:v>
                </c:pt>
                <c:pt idx="1506" formatCode="0.00E+00">
                  <c:v>5.8848899999999994E-11</c:v>
                </c:pt>
                <c:pt idx="1507" formatCode="0.00E+00">
                  <c:v>3.0841799999999999E-11</c:v>
                </c:pt>
                <c:pt idx="1508" formatCode="0.00E+00">
                  <c:v>-1.5390000000000001E-10</c:v>
                </c:pt>
                <c:pt idx="1509" formatCode="0.00E+00">
                  <c:v>-2.2343199999999999E-10</c:v>
                </c:pt>
                <c:pt idx="1510" formatCode="0.00E+00">
                  <c:v>2.6352699999999999E-10</c:v>
                </c:pt>
                <c:pt idx="1511" formatCode="0.00E+00">
                  <c:v>8.86284E-10</c:v>
                </c:pt>
                <c:pt idx="1512" formatCode="0.00E+00">
                  <c:v>6.0892300000000005E-11</c:v>
                </c:pt>
                <c:pt idx="1513" formatCode="0.00E+00">
                  <c:v>-2.65336E-9</c:v>
                </c:pt>
                <c:pt idx="1514" formatCode="0.00E+00">
                  <c:v>-2.5509699999999999E-9</c:v>
                </c:pt>
                <c:pt idx="1515" formatCode="0.00E+00">
                  <c:v>5.8698900000000003E-9</c:v>
                </c:pt>
                <c:pt idx="1516" formatCode="0.00E+00">
                  <c:v>1.2480200000000001E-8</c:v>
                </c:pt>
                <c:pt idx="1517" formatCode="0.00E+00">
                  <c:v>-5.8891600000000004E-9</c:v>
                </c:pt>
                <c:pt idx="1518" formatCode="0.00E+00">
                  <c:v>-4.2606499999999998E-8</c:v>
                </c:pt>
                <c:pt idx="1519" formatCode="0.00E+00">
                  <c:v>-2.2329399999999999E-8</c:v>
                </c:pt>
                <c:pt idx="1520" formatCode="0.00E+00">
                  <c:v>1.11423E-7</c:v>
                </c:pt>
                <c:pt idx="1521" formatCode="0.00E+00">
                  <c:v>1.6176499999999999E-7</c:v>
                </c:pt>
                <c:pt idx="1522" formatCode="0.00E+00">
                  <c:v>-1.9079300000000001E-7</c:v>
                </c:pt>
                <c:pt idx="1523" formatCode="0.00E+00">
                  <c:v>-6.4166900000000003E-7</c:v>
                </c:pt>
                <c:pt idx="1524" formatCode="0.00E+00">
                  <c:v>-4.4086000000000002E-8</c:v>
                </c:pt>
                <c:pt idx="1525" formatCode="0.00E+00">
                  <c:v>1.9210299999999999E-6</c:v>
                </c:pt>
                <c:pt idx="1526" formatCode="0.00E+00">
                  <c:v>1.8469000000000001E-6</c:v>
                </c:pt>
                <c:pt idx="1527" formatCode="0.00E+00">
                  <c:v>-4.2497899999999997E-6</c:v>
                </c:pt>
                <c:pt idx="1528" formatCode="0.00E+00">
                  <c:v>-9.0356700000000002E-6</c:v>
                </c:pt>
                <c:pt idx="1529" formatCode="0.00E+00">
                  <c:v>4.2637399999999998E-6</c:v>
                </c:pt>
                <c:pt idx="1530" formatCode="0.00E+00">
                  <c:v>3.0847099999999998E-5</c:v>
                </c:pt>
                <c:pt idx="1531" formatCode="0.00E+00">
                  <c:v>1.6166499999999998E-5</c:v>
                </c:pt>
                <c:pt idx="1532" formatCode="0.00E+00">
                  <c:v>-8.0670300000000006E-5</c:v>
                </c:pt>
                <c:pt idx="1533" formatCode="0.00E+00">
                  <c:v>-1.17117E-4</c:v>
                </c:pt>
                <c:pt idx="1534" formatCode="0.00E+00">
                  <c:v>1.42268E-4</c:v>
                </c:pt>
                <c:pt idx="1535" formatCode="0.00E+00">
                  <c:v>6.4286699999999998E-4</c:v>
                </c:pt>
                <c:pt idx="1536" formatCode="0.00E+00">
                  <c:v>9.6799899999999999E-4</c:v>
                </c:pt>
                <c:pt idx="1537" formatCode="0.00E+00">
                  <c:v>7.9271699999999997E-4</c:v>
                </c:pt>
                <c:pt idx="1538" formatCode="0.00E+00">
                  <c:v>3.19582E-4</c:v>
                </c:pt>
                <c:pt idx="1539" formatCode="0.00E+00">
                  <c:v>-1.1789E-4</c:v>
                </c:pt>
                <c:pt idx="1540" formatCode="0.00E+00">
                  <c:v>-4.6271099999999998E-4</c:v>
                </c:pt>
                <c:pt idx="1541" formatCode="0.00E+00">
                  <c:v>-7.7284700000000001E-4</c:v>
                </c:pt>
                <c:pt idx="1542" formatCode="0.00E+00">
                  <c:v>-1.12684E-3</c:v>
                </c:pt>
                <c:pt idx="1543" formatCode="0.00E+00">
                  <c:v>-1.49547E-3</c:v>
                </c:pt>
                <c:pt idx="1544" formatCode="0.00E+00">
                  <c:v>-1.85399E-3</c:v>
                </c:pt>
                <c:pt idx="1545" formatCode="0.00E+00">
                  <c:v>-2.2149100000000001E-3</c:v>
                </c:pt>
                <c:pt idx="1546" formatCode="0.00E+00">
                  <c:v>-2.56368E-3</c:v>
                </c:pt>
                <c:pt idx="1547" formatCode="0.00E+00">
                  <c:v>-2.9247700000000001E-3</c:v>
                </c:pt>
                <c:pt idx="1548" formatCode="0.00E+00">
                  <c:v>-3.2812599999999998E-3</c:v>
                </c:pt>
                <c:pt idx="1549" formatCode="0.00E+00">
                  <c:v>-3.6365500000000001E-3</c:v>
                </c:pt>
                <c:pt idx="1550" formatCode="0.00E+00">
                  <c:v>-3.9963100000000003E-3</c:v>
                </c:pt>
                <c:pt idx="1551" formatCode="0.00E+00">
                  <c:v>-4.34834E-3</c:v>
                </c:pt>
                <c:pt idx="1552" formatCode="0.00E+00">
                  <c:v>-4.7075700000000003E-3</c:v>
                </c:pt>
                <c:pt idx="1553" formatCode="0.00E+00">
                  <c:v>-5.0628299999999999E-3</c:v>
                </c:pt>
                <c:pt idx="1554" formatCode="0.00E+00">
                  <c:v>-5.41742E-3</c:v>
                </c:pt>
                <c:pt idx="1555" formatCode="0.00E+00">
                  <c:v>-5.7770299999999998E-3</c:v>
                </c:pt>
                <c:pt idx="1556" formatCode="0.00E+00">
                  <c:v>-6.1293199999999997E-3</c:v>
                </c:pt>
                <c:pt idx="1557" formatCode="0.00E+00">
                  <c:v>-6.4887499999999997E-3</c:v>
                </c:pt>
                <c:pt idx="1558" formatCode="0.00E+00">
                  <c:v>-6.8433299999999999E-3</c:v>
                </c:pt>
                <c:pt idx="1559" formatCode="0.00E+00">
                  <c:v>-7.1967300000000001E-3</c:v>
                </c:pt>
                <c:pt idx="1560" formatCode="0.00E+00">
                  <c:v>-7.5554100000000003E-3</c:v>
                </c:pt>
                <c:pt idx="1561" formatCode="0.00E+00">
                  <c:v>-7.9047700000000002E-3</c:v>
                </c:pt>
                <c:pt idx="1562" formatCode="0.00E+00">
                  <c:v>-8.2644799999999994E-3</c:v>
                </c:pt>
                <c:pt idx="1563" formatCode="0.00E+00">
                  <c:v>-8.61577E-3</c:v>
                </c:pt>
                <c:pt idx="1564" formatCode="0.00E+00">
                  <c:v>-8.9707699999999994E-3</c:v>
                </c:pt>
                <c:pt idx="1565" formatCode="0.00E+00">
                  <c:v>-9.3282799999999996E-3</c:v>
                </c:pt>
                <c:pt idx="1566" formatCode="0.00E+00">
                  <c:v>-9.6781699999999998E-3</c:v>
                </c:pt>
                <c:pt idx="1567">
                  <c:v>-1.0038800000000001E-2</c:v>
                </c:pt>
                <c:pt idx="1568">
                  <c:v>-1.0386299999999999E-2</c:v>
                </c:pt>
                <c:pt idx="1569">
                  <c:v>-1.0742E-2</c:v>
                </c:pt>
                <c:pt idx="1570">
                  <c:v>-1.1093499999999999E-2</c:v>
                </c:pt>
                <c:pt idx="1571">
                  <c:v>-1.1443399999999999E-2</c:v>
                </c:pt>
                <c:pt idx="1572">
                  <c:v>-1.18005E-2</c:v>
                </c:pt>
                <c:pt idx="1573">
                  <c:v>-1.2147099999999999E-2</c:v>
                </c:pt>
                <c:pt idx="1574">
                  <c:v>-1.2504400000000001E-2</c:v>
                </c:pt>
                <c:pt idx="1575">
                  <c:v>-1.2853699999999999E-2</c:v>
                </c:pt>
                <c:pt idx="1576">
                  <c:v>-1.32067E-2</c:v>
                </c:pt>
                <c:pt idx="1577">
                  <c:v>-1.35595E-2</c:v>
                </c:pt>
                <c:pt idx="1578">
                  <c:v>-1.3905499999999999E-2</c:v>
                </c:pt>
                <c:pt idx="1579">
                  <c:v>-1.42583E-2</c:v>
                </c:pt>
                <c:pt idx="1580">
                  <c:v>-1.46039E-2</c:v>
                </c:pt>
                <c:pt idx="1581">
                  <c:v>-1.4955E-2</c:v>
                </c:pt>
                <c:pt idx="1582">
                  <c:v>-1.5304399999999999E-2</c:v>
                </c:pt>
                <c:pt idx="1583">
                  <c:v>-1.5651999999999999E-2</c:v>
                </c:pt>
                <c:pt idx="1584">
                  <c:v>-1.60036E-2</c:v>
                </c:pt>
                <c:pt idx="1585">
                  <c:v>-1.6350199999999999E-2</c:v>
                </c:pt>
                <c:pt idx="1586">
                  <c:v>-1.6699599999999998E-2</c:v>
                </c:pt>
                <c:pt idx="1587">
                  <c:v>-1.7046100000000002E-2</c:v>
                </c:pt>
                <c:pt idx="1588">
                  <c:v>-1.7389999999999999E-2</c:v>
                </c:pt>
                <c:pt idx="1589">
                  <c:v>-1.7736999999999999E-2</c:v>
                </c:pt>
                <c:pt idx="1590">
                  <c:v>-1.8080100000000002E-2</c:v>
                </c:pt>
                <c:pt idx="1591">
                  <c:v>-1.8426999999999999E-2</c:v>
                </c:pt>
                <c:pt idx="1592">
                  <c:v>-1.8772299999999999E-2</c:v>
                </c:pt>
                <c:pt idx="1593">
                  <c:v>-1.9116299999999999E-2</c:v>
                </c:pt>
                <c:pt idx="1594">
                  <c:v>-1.9463999999999999E-2</c:v>
                </c:pt>
                <c:pt idx="1595">
                  <c:v>-1.98055E-2</c:v>
                </c:pt>
                <c:pt idx="1596">
                  <c:v>-2.0150100000000001E-2</c:v>
                </c:pt>
                <c:pt idx="1597">
                  <c:v>-2.0487200000000001E-2</c:v>
                </c:pt>
                <c:pt idx="1598">
                  <c:v>-2.0827700000000001E-2</c:v>
                </c:pt>
                <c:pt idx="1599">
                  <c:v>-2.11773E-2</c:v>
                </c:pt>
                <c:pt idx="1600">
                  <c:v>-2.1521100000000001E-2</c:v>
                </c:pt>
                <c:pt idx="1601">
                  <c:v>-2.1848800000000002E-2</c:v>
                </c:pt>
                <c:pt idx="1602">
                  <c:v>-2.2153699999999998E-2</c:v>
                </c:pt>
                <c:pt idx="1603">
                  <c:v>-2.25145E-2</c:v>
                </c:pt>
                <c:pt idx="1604">
                  <c:v>-2.2974100000000001E-2</c:v>
                </c:pt>
                <c:pt idx="1605">
                  <c:v>-2.3356200000000001E-2</c:v>
                </c:pt>
                <c:pt idx="1606">
                  <c:v>-2.3370499999999999E-2</c:v>
                </c:pt>
                <c:pt idx="1607">
                  <c:v>-2.3077299999999999E-2</c:v>
                </c:pt>
                <c:pt idx="1608">
                  <c:v>-2.3008500000000001E-2</c:v>
                </c:pt>
                <c:pt idx="1609">
                  <c:v>-2.35607E-2</c:v>
                </c:pt>
                <c:pt idx="1610">
                  <c:v>-2.44885E-2</c:v>
                </c:pt>
                <c:pt idx="1611">
                  <c:v>-2.5371500000000002E-2</c:v>
                </c:pt>
                <c:pt idx="1612">
                  <c:v>-2.6137000000000001E-2</c:v>
                </c:pt>
                <c:pt idx="1613">
                  <c:v>-2.6860599999999998E-2</c:v>
                </c:pt>
                <c:pt idx="1614">
                  <c:v>-2.7633000000000001E-2</c:v>
                </c:pt>
                <c:pt idx="1615">
                  <c:v>-2.8425499999999999E-2</c:v>
                </c:pt>
                <c:pt idx="1616">
                  <c:v>-2.9202100000000002E-2</c:v>
                </c:pt>
                <c:pt idx="1617">
                  <c:v>-2.99823E-2</c:v>
                </c:pt>
                <c:pt idx="1618">
                  <c:v>-3.0748500000000002E-2</c:v>
                </c:pt>
                <c:pt idx="1619">
                  <c:v>-3.1528E-2</c:v>
                </c:pt>
                <c:pt idx="1620">
                  <c:v>-3.2303699999999998E-2</c:v>
                </c:pt>
                <c:pt idx="1621">
                  <c:v>-3.3074699999999999E-2</c:v>
                </c:pt>
                <c:pt idx="1622">
                  <c:v>-3.3853599999999998E-2</c:v>
                </c:pt>
                <c:pt idx="1623">
                  <c:v>-3.4628300000000001E-2</c:v>
                </c:pt>
                <c:pt idx="1624">
                  <c:v>-3.54048E-2</c:v>
                </c:pt>
                <c:pt idx="1625">
                  <c:v>-3.6156199999999999E-2</c:v>
                </c:pt>
                <c:pt idx="1626">
                  <c:v>-3.6887200000000002E-2</c:v>
                </c:pt>
                <c:pt idx="1627">
                  <c:v>-3.7677700000000001E-2</c:v>
                </c:pt>
                <c:pt idx="1628">
                  <c:v>-3.8562199999999998E-2</c:v>
                </c:pt>
                <c:pt idx="1629">
                  <c:v>-3.9377000000000002E-2</c:v>
                </c:pt>
                <c:pt idx="1630">
                  <c:v>-3.9822299999999998E-2</c:v>
                </c:pt>
                <c:pt idx="1631">
                  <c:v>-3.9958899999999999E-2</c:v>
                </c:pt>
                <c:pt idx="1632">
                  <c:v>-4.0323199999999997E-2</c:v>
                </c:pt>
                <c:pt idx="1633">
                  <c:v>-4.1294400000000002E-2</c:v>
                </c:pt>
                <c:pt idx="1634">
                  <c:v>-4.2646099999999999E-2</c:v>
                </c:pt>
                <c:pt idx="1635">
                  <c:v>-4.39482E-2</c:v>
                </c:pt>
                <c:pt idx="1636">
                  <c:v>-4.5132699999999998E-2</c:v>
                </c:pt>
                <c:pt idx="1637">
                  <c:v>-4.6285E-2</c:v>
                </c:pt>
                <c:pt idx="1638">
                  <c:v>-4.7475700000000003E-2</c:v>
                </c:pt>
                <c:pt idx="1639">
                  <c:v>-4.8701700000000001E-2</c:v>
                </c:pt>
                <c:pt idx="1640">
                  <c:v>-4.9900600000000003E-2</c:v>
                </c:pt>
                <c:pt idx="1641">
                  <c:v>-5.1106899999999997E-2</c:v>
                </c:pt>
                <c:pt idx="1642">
                  <c:v>-5.2297499999999997E-2</c:v>
                </c:pt>
                <c:pt idx="1643">
                  <c:v>-5.34882E-2</c:v>
                </c:pt>
                <c:pt idx="1644">
                  <c:v>-5.4688000000000001E-2</c:v>
                </c:pt>
                <c:pt idx="1645">
                  <c:v>-5.5869099999999998E-2</c:v>
                </c:pt>
                <c:pt idx="1646">
                  <c:v>-5.70687E-2</c:v>
                </c:pt>
                <c:pt idx="1647">
                  <c:v>-5.8253600000000003E-2</c:v>
                </c:pt>
                <c:pt idx="1648">
                  <c:v>-5.9443900000000001E-2</c:v>
                </c:pt>
                <c:pt idx="1649">
                  <c:v>-6.0638400000000002E-2</c:v>
                </c:pt>
                <c:pt idx="1650">
                  <c:v>-6.1817299999999999E-2</c:v>
                </c:pt>
                <c:pt idx="1651">
                  <c:v>-6.3012100000000001E-2</c:v>
                </c:pt>
                <c:pt idx="1652">
                  <c:v>-6.4187599999999997E-2</c:v>
                </c:pt>
                <c:pt idx="1653">
                  <c:v>-6.5369700000000003E-2</c:v>
                </c:pt>
                <c:pt idx="1654">
                  <c:v>-6.6549700000000003E-2</c:v>
                </c:pt>
                <c:pt idx="1655">
                  <c:v>-6.7718299999999995E-2</c:v>
                </c:pt>
                <c:pt idx="1656">
                  <c:v>-6.8901500000000004E-2</c:v>
                </c:pt>
                <c:pt idx="1657">
                  <c:v>-7.0068199999999997E-2</c:v>
                </c:pt>
                <c:pt idx="1658">
                  <c:v>-7.1246000000000004E-2</c:v>
                </c:pt>
                <c:pt idx="1659">
                  <c:v>-7.2418300000000005E-2</c:v>
                </c:pt>
                <c:pt idx="1660">
                  <c:v>-7.3583899999999994E-2</c:v>
                </c:pt>
                <c:pt idx="1661">
                  <c:v>-7.4759699999999998E-2</c:v>
                </c:pt>
                <c:pt idx="1662">
                  <c:v>-7.5919E-2</c:v>
                </c:pt>
                <c:pt idx="1663">
                  <c:v>-7.7087600000000006E-2</c:v>
                </c:pt>
                <c:pt idx="1664">
                  <c:v>-7.8245599999999998E-2</c:v>
                </c:pt>
                <c:pt idx="1665">
                  <c:v>-7.93991E-2</c:v>
                </c:pt>
                <c:pt idx="1666">
                  <c:v>-8.0560000000000007E-2</c:v>
                </c:pt>
                <c:pt idx="1667">
                  <c:v>-8.1708500000000003E-2</c:v>
                </c:pt>
                <c:pt idx="1668">
                  <c:v>-8.2867499999999997E-2</c:v>
                </c:pt>
                <c:pt idx="1669">
                  <c:v>-8.4017099999999997E-2</c:v>
                </c:pt>
                <c:pt idx="1670">
                  <c:v>-8.51663E-2</c:v>
                </c:pt>
                <c:pt idx="1671">
                  <c:v>-8.6320400000000005E-2</c:v>
                </c:pt>
                <c:pt idx="1672">
                  <c:v>-8.7462700000000004E-2</c:v>
                </c:pt>
                <c:pt idx="1673">
                  <c:v>-8.8611200000000001E-2</c:v>
                </c:pt>
                <c:pt idx="1674">
                  <c:v>-8.9745900000000003E-2</c:v>
                </c:pt>
                <c:pt idx="1675">
                  <c:v>-9.0879699999999994E-2</c:v>
                </c:pt>
                <c:pt idx="1676">
                  <c:v>-9.2016100000000003E-2</c:v>
                </c:pt>
                <c:pt idx="1677">
                  <c:v>-9.3143799999999999E-2</c:v>
                </c:pt>
                <c:pt idx="1678">
                  <c:v>-9.4279699999999994E-2</c:v>
                </c:pt>
                <c:pt idx="1679">
                  <c:v>-9.5405900000000002E-2</c:v>
                </c:pt>
                <c:pt idx="1680">
                  <c:v>-9.6535499999999996E-2</c:v>
                </c:pt>
                <c:pt idx="1681">
                  <c:v>-9.7666299999999998E-2</c:v>
                </c:pt>
                <c:pt idx="1682">
                  <c:v>-9.8788200000000007E-2</c:v>
                </c:pt>
                <c:pt idx="1683">
                  <c:v>-9.9911799999999995E-2</c:v>
                </c:pt>
                <c:pt idx="1684">
                  <c:v>-0.101021</c:v>
                </c:pt>
                <c:pt idx="1685">
                  <c:v>-0.102132</c:v>
                </c:pt>
                <c:pt idx="1686">
                  <c:v>-0.103241</c:v>
                </c:pt>
                <c:pt idx="1687">
                  <c:v>-0.10434499999999999</c:v>
                </c:pt>
                <c:pt idx="1688">
                  <c:v>-0.10545499999999999</c:v>
                </c:pt>
                <c:pt idx="1689">
                  <c:v>-0.106556</c:v>
                </c:pt>
                <c:pt idx="1690">
                  <c:v>-0.107664</c:v>
                </c:pt>
                <c:pt idx="1691">
                  <c:v>-0.108769</c:v>
                </c:pt>
                <c:pt idx="1692">
                  <c:v>-0.10986700000000001</c:v>
                </c:pt>
                <c:pt idx="1693">
                  <c:v>-0.110961</c:v>
                </c:pt>
                <c:pt idx="1694">
                  <c:v>-0.112044</c:v>
                </c:pt>
                <c:pt idx="1695">
                  <c:v>-0.11312700000000001</c:v>
                </c:pt>
                <c:pt idx="1696">
                  <c:v>-0.114206</c:v>
                </c:pt>
                <c:pt idx="1697">
                  <c:v>-0.115284</c:v>
                </c:pt>
                <c:pt idx="1698">
                  <c:v>-0.116365</c:v>
                </c:pt>
                <c:pt idx="1699">
                  <c:v>-0.117442</c:v>
                </c:pt>
                <c:pt idx="1700">
                  <c:v>-0.118521</c:v>
                </c:pt>
                <c:pt idx="1701">
                  <c:v>-0.11959500000000001</c:v>
                </c:pt>
                <c:pt idx="1702">
                  <c:v>-0.12066499999999999</c:v>
                </c:pt>
                <c:pt idx="1703">
                  <c:v>-0.121729</c:v>
                </c:pt>
                <c:pt idx="1704">
                  <c:v>-0.122784</c:v>
                </c:pt>
                <c:pt idx="1705">
                  <c:v>-0.123835</c:v>
                </c:pt>
                <c:pt idx="1706">
                  <c:v>-0.12488200000000001</c:v>
                </c:pt>
                <c:pt idx="1707">
                  <c:v>-0.12592900000000001</c:v>
                </c:pt>
                <c:pt idx="1708">
                  <c:v>-0.12697900000000001</c:v>
                </c:pt>
                <c:pt idx="1709">
                  <c:v>-0.128025</c:v>
                </c:pt>
                <c:pt idx="1710">
                  <c:v>-0.12907099999999999</c:v>
                </c:pt>
                <c:pt idx="1711">
                  <c:v>-0.13011200000000001</c:v>
                </c:pt>
                <c:pt idx="1712">
                  <c:v>-0.13114799999999999</c:v>
                </c:pt>
                <c:pt idx="1713">
                  <c:v>-0.13217999999999999</c:v>
                </c:pt>
                <c:pt idx="1714">
                  <c:v>-0.13320299999999999</c:v>
                </c:pt>
                <c:pt idx="1715">
                  <c:v>-0.13422200000000001</c:v>
                </c:pt>
                <c:pt idx="1716">
                  <c:v>-0.135238</c:v>
                </c:pt>
                <c:pt idx="1717">
                  <c:v>-0.13625399999999999</c:v>
                </c:pt>
                <c:pt idx="1718">
                  <c:v>-0.137271</c:v>
                </c:pt>
                <c:pt idx="1719">
                  <c:v>-0.13828199999999999</c:v>
                </c:pt>
                <c:pt idx="1720">
                  <c:v>-0.139291</c:v>
                </c:pt>
                <c:pt idx="1721">
                  <c:v>-0.14029700000000001</c:v>
                </c:pt>
                <c:pt idx="1722">
                  <c:v>-0.14130000000000001</c:v>
                </c:pt>
                <c:pt idx="1723">
                  <c:v>-0.14229900000000001</c:v>
                </c:pt>
                <c:pt idx="1724">
                  <c:v>-0.143288</c:v>
                </c:pt>
                <c:pt idx="1725">
                  <c:v>-0.14427200000000001</c:v>
                </c:pt>
                <c:pt idx="1726">
                  <c:v>-0.145255</c:v>
                </c:pt>
                <c:pt idx="1727">
                  <c:v>-0.14623700000000001</c:v>
                </c:pt>
                <c:pt idx="1728">
                  <c:v>-0.14721699999999999</c:v>
                </c:pt>
                <c:pt idx="1729">
                  <c:v>-0.14818899999999999</c:v>
                </c:pt>
                <c:pt idx="1730">
                  <c:v>-0.14915700000000001</c:v>
                </c:pt>
                <c:pt idx="1731">
                  <c:v>-0.15012600000000001</c:v>
                </c:pt>
                <c:pt idx="1732">
                  <c:v>-0.151092</c:v>
                </c:pt>
                <c:pt idx="1733">
                  <c:v>-0.15205399999999999</c:v>
                </c:pt>
                <c:pt idx="1734">
                  <c:v>-0.153005</c:v>
                </c:pt>
                <c:pt idx="1735">
                  <c:v>-0.153951</c:v>
                </c:pt>
                <c:pt idx="1736">
                  <c:v>-0.15489700000000001</c:v>
                </c:pt>
                <c:pt idx="1737">
                  <c:v>-0.15583900000000001</c:v>
                </c:pt>
                <c:pt idx="1738">
                  <c:v>-0.156778</c:v>
                </c:pt>
                <c:pt idx="1739">
                  <c:v>-0.15771099999999999</c:v>
                </c:pt>
                <c:pt idx="1740">
                  <c:v>-0.15864300000000001</c:v>
                </c:pt>
                <c:pt idx="1741">
                  <c:v>-0.159576</c:v>
                </c:pt>
                <c:pt idx="1742">
                  <c:v>-0.16050300000000001</c:v>
                </c:pt>
                <c:pt idx="1743">
                  <c:v>-0.16142400000000001</c:v>
                </c:pt>
                <c:pt idx="1744">
                  <c:v>-0.16233600000000001</c:v>
                </c:pt>
                <c:pt idx="1745">
                  <c:v>-0.163242</c:v>
                </c:pt>
                <c:pt idx="1746">
                  <c:v>-0.16414799999999999</c:v>
                </c:pt>
                <c:pt idx="1747">
                  <c:v>-0.165047</c:v>
                </c:pt>
                <c:pt idx="1748">
                  <c:v>-0.16594600000000001</c:v>
                </c:pt>
                <c:pt idx="1749">
                  <c:v>-0.16683899999999999</c:v>
                </c:pt>
                <c:pt idx="1750">
                  <c:v>-0.16773199999999999</c:v>
                </c:pt>
                <c:pt idx="1751">
                  <c:v>-0.168627</c:v>
                </c:pt>
                <c:pt idx="1752">
                  <c:v>-0.169512</c:v>
                </c:pt>
                <c:pt idx="1753">
                  <c:v>-0.17039099999999999</c:v>
                </c:pt>
                <c:pt idx="1754">
                  <c:v>-0.17125699999999999</c:v>
                </c:pt>
                <c:pt idx="1755">
                  <c:v>-0.172121</c:v>
                </c:pt>
                <c:pt idx="1756">
                  <c:v>-0.172981</c:v>
                </c:pt>
                <c:pt idx="1757">
                  <c:v>-0.17383499999999999</c:v>
                </c:pt>
                <c:pt idx="1758">
                  <c:v>-0.17469199999999999</c:v>
                </c:pt>
                <c:pt idx="1759">
                  <c:v>-0.17554</c:v>
                </c:pt>
                <c:pt idx="1760">
                  <c:v>-0.17639099999999999</c:v>
                </c:pt>
                <c:pt idx="1761">
                  <c:v>-0.17723700000000001</c:v>
                </c:pt>
                <c:pt idx="1762">
                  <c:v>-0.17807700000000001</c:v>
                </c:pt>
                <c:pt idx="1763">
                  <c:v>-0.17891599999999999</c:v>
                </c:pt>
                <c:pt idx="1764">
                  <c:v>-0.17974000000000001</c:v>
                </c:pt>
                <c:pt idx="1765">
                  <c:v>-0.180561</c:v>
                </c:pt>
                <c:pt idx="1766">
                  <c:v>-0.18137300000000001</c:v>
                </c:pt>
                <c:pt idx="1767">
                  <c:v>-0.18218300000000001</c:v>
                </c:pt>
                <c:pt idx="1768">
                  <c:v>-0.18299699999999999</c:v>
                </c:pt>
                <c:pt idx="1769">
                  <c:v>-0.18380199999999999</c:v>
                </c:pt>
                <c:pt idx="1770">
                  <c:v>-0.18460699999999999</c:v>
                </c:pt>
                <c:pt idx="1771">
                  <c:v>-0.18540499999999999</c:v>
                </c:pt>
                <c:pt idx="1772">
                  <c:v>-0.1862</c:v>
                </c:pt>
                <c:pt idx="1773">
                  <c:v>-0.18699299999999999</c:v>
                </c:pt>
                <c:pt idx="1774">
                  <c:v>-0.18777099999999999</c:v>
                </c:pt>
                <c:pt idx="1775">
                  <c:v>-0.18854599999999999</c:v>
                </c:pt>
                <c:pt idx="1776">
                  <c:v>-0.18931200000000001</c:v>
                </c:pt>
                <c:pt idx="1777">
                  <c:v>-0.190082</c:v>
                </c:pt>
                <c:pt idx="1778">
                  <c:v>-0.19084899999999999</c:v>
                </c:pt>
                <c:pt idx="1779">
                  <c:v>-0.191606</c:v>
                </c:pt>
                <c:pt idx="1780">
                  <c:v>-0.19236400000000001</c:v>
                </c:pt>
                <c:pt idx="1781">
                  <c:v>-0.19311200000000001</c:v>
                </c:pt>
                <c:pt idx="1782">
                  <c:v>-0.19386400000000001</c:v>
                </c:pt>
                <c:pt idx="1783">
                  <c:v>-0.194607</c:v>
                </c:pt>
                <c:pt idx="1784">
                  <c:v>-0.19533800000000001</c:v>
                </c:pt>
                <c:pt idx="1785">
                  <c:v>-0.19606599999999999</c:v>
                </c:pt>
                <c:pt idx="1786">
                  <c:v>-0.19678599999999999</c:v>
                </c:pt>
                <c:pt idx="1787">
                  <c:v>-0.19751199999999999</c:v>
                </c:pt>
                <c:pt idx="1788">
                  <c:v>-0.19822899999999999</c:v>
                </c:pt>
                <c:pt idx="1789">
                  <c:v>-0.198938</c:v>
                </c:pt>
                <c:pt idx="1790">
                  <c:v>-0.19964299999999999</c:v>
                </c:pt>
                <c:pt idx="1791">
                  <c:v>-0.20034399999999999</c:v>
                </c:pt>
                <c:pt idx="1792">
                  <c:v>-0.201048</c:v>
                </c:pt>
                <c:pt idx="1793">
                  <c:v>-0.201741</c:v>
                </c:pt>
                <c:pt idx="1794">
                  <c:v>-0.20242499999999999</c:v>
                </c:pt>
                <c:pt idx="1795">
                  <c:v>-0.203102</c:v>
                </c:pt>
                <c:pt idx="1796">
                  <c:v>-0.20377600000000001</c:v>
                </c:pt>
                <c:pt idx="1797">
                  <c:v>-0.20444899999999999</c:v>
                </c:pt>
                <c:pt idx="1798">
                  <c:v>-0.20511299999999999</c:v>
                </c:pt>
                <c:pt idx="1799">
                  <c:v>-0.20577300000000001</c:v>
                </c:pt>
                <c:pt idx="1800">
                  <c:v>-0.206428</c:v>
                </c:pt>
                <c:pt idx="1801">
                  <c:v>-0.20708399999999999</c:v>
                </c:pt>
                <c:pt idx="1802">
                  <c:v>-0.20773800000000001</c:v>
                </c:pt>
                <c:pt idx="1803">
                  <c:v>-0.20837900000000001</c:v>
                </c:pt>
                <c:pt idx="1804">
                  <c:v>-0.209013</c:v>
                </c:pt>
                <c:pt idx="1805">
                  <c:v>-0.20963799999999999</c:v>
                </c:pt>
                <c:pt idx="1806">
                  <c:v>-0.210262</c:v>
                </c:pt>
                <c:pt idx="1807">
                  <c:v>-0.21088100000000001</c:v>
                </c:pt>
                <c:pt idx="1808">
                  <c:v>-0.21149200000000001</c:v>
                </c:pt>
                <c:pt idx="1809">
                  <c:v>-0.21210200000000001</c:v>
                </c:pt>
                <c:pt idx="1810">
                  <c:v>-0.21270800000000001</c:v>
                </c:pt>
                <c:pt idx="1811">
                  <c:v>-0.213315</c:v>
                </c:pt>
                <c:pt idx="1812">
                  <c:v>-0.21391499999999999</c:v>
                </c:pt>
                <c:pt idx="1813">
                  <c:v>-0.214505</c:v>
                </c:pt>
                <c:pt idx="1814">
                  <c:v>-0.215086</c:v>
                </c:pt>
                <c:pt idx="1815">
                  <c:v>-0.21565899999999999</c:v>
                </c:pt>
                <c:pt idx="1816">
                  <c:v>-0.216228</c:v>
                </c:pt>
                <c:pt idx="1817">
                  <c:v>-0.21679100000000001</c:v>
                </c:pt>
                <c:pt idx="1818">
                  <c:v>-0.21735399999999999</c:v>
                </c:pt>
                <c:pt idx="1819">
                  <c:v>-0.21790999999999999</c:v>
                </c:pt>
                <c:pt idx="1820">
                  <c:v>-0.21846399999999999</c:v>
                </c:pt>
                <c:pt idx="1821">
                  <c:v>-0.21901499999999999</c:v>
                </c:pt>
                <c:pt idx="1822">
                  <c:v>-0.21956000000000001</c:v>
                </c:pt>
                <c:pt idx="1823">
                  <c:v>-0.22010099999999999</c:v>
                </c:pt>
                <c:pt idx="1824">
                  <c:v>-0.22062899999999999</c:v>
                </c:pt>
                <c:pt idx="1825">
                  <c:v>-0.22114800000000001</c:v>
                </c:pt>
                <c:pt idx="1826">
                  <c:v>-0.22165599999999999</c:v>
                </c:pt>
                <c:pt idx="1827">
                  <c:v>-0.222164</c:v>
                </c:pt>
                <c:pt idx="1828">
                  <c:v>-0.22267300000000001</c:v>
                </c:pt>
                <c:pt idx="1829">
                  <c:v>-0.22317300000000001</c:v>
                </c:pt>
                <c:pt idx="1830">
                  <c:v>-0.22367100000000001</c:v>
                </c:pt>
                <c:pt idx="1831">
                  <c:v>-0.224161</c:v>
                </c:pt>
                <c:pt idx="1832">
                  <c:v>-0.22465099999999999</c:v>
                </c:pt>
                <c:pt idx="1833">
                  <c:v>-0.225135</c:v>
                </c:pt>
                <c:pt idx="1834">
                  <c:v>-0.225604</c:v>
                </c:pt>
                <c:pt idx="1835">
                  <c:v>-0.22606799999999999</c:v>
                </c:pt>
                <c:pt idx="1836">
                  <c:v>-0.226522</c:v>
                </c:pt>
                <c:pt idx="1837">
                  <c:v>-0.22697999999999999</c:v>
                </c:pt>
                <c:pt idx="1838">
                  <c:v>-0.227434</c:v>
                </c:pt>
                <c:pt idx="1839">
                  <c:v>-0.227878</c:v>
                </c:pt>
                <c:pt idx="1840">
                  <c:v>-0.22831799999999999</c:v>
                </c:pt>
                <c:pt idx="1841">
                  <c:v>-0.22875000000000001</c:v>
                </c:pt>
                <c:pt idx="1842">
                  <c:v>-0.229186</c:v>
                </c:pt>
                <c:pt idx="1843">
                  <c:v>-0.22961200000000001</c:v>
                </c:pt>
                <c:pt idx="1844">
                  <c:v>-0.23002600000000001</c:v>
                </c:pt>
                <c:pt idx="1845">
                  <c:v>-0.230433</c:v>
                </c:pt>
                <c:pt idx="1846">
                  <c:v>-0.23083500000000001</c:v>
                </c:pt>
                <c:pt idx="1847">
                  <c:v>-0.231242</c:v>
                </c:pt>
                <c:pt idx="1848">
                  <c:v>-0.23163700000000001</c:v>
                </c:pt>
                <c:pt idx="1849">
                  <c:v>-0.23202100000000001</c:v>
                </c:pt>
                <c:pt idx="1850">
                  <c:v>-0.23239799999999999</c:v>
                </c:pt>
                <c:pt idx="1851">
                  <c:v>-0.23277400000000001</c:v>
                </c:pt>
                <c:pt idx="1852">
                  <c:v>-0.233153</c:v>
                </c:pt>
                <c:pt idx="1853">
                  <c:v>-0.233518</c:v>
                </c:pt>
                <c:pt idx="1854">
                  <c:v>-0.233875</c:v>
                </c:pt>
                <c:pt idx="1855">
                  <c:v>-0.23422299999999999</c:v>
                </c:pt>
                <c:pt idx="1856">
                  <c:v>-0.234569</c:v>
                </c:pt>
                <c:pt idx="1857">
                  <c:v>-0.23491300000000001</c:v>
                </c:pt>
                <c:pt idx="1858">
                  <c:v>-0.23524500000000001</c:v>
                </c:pt>
                <c:pt idx="1859">
                  <c:v>-0.23557400000000001</c:v>
                </c:pt>
                <c:pt idx="1860">
                  <c:v>-0.23589499999999999</c:v>
                </c:pt>
                <c:pt idx="1861">
                  <c:v>-0.23621900000000001</c:v>
                </c:pt>
                <c:pt idx="1862">
                  <c:v>-0.236538</c:v>
                </c:pt>
                <c:pt idx="1863">
                  <c:v>-0.236845</c:v>
                </c:pt>
                <c:pt idx="1864">
                  <c:v>-0.237147</c:v>
                </c:pt>
                <c:pt idx="1865">
                  <c:v>-0.23743600000000001</c:v>
                </c:pt>
                <c:pt idx="1866">
                  <c:v>-0.23772599999999999</c:v>
                </c:pt>
                <c:pt idx="1867">
                  <c:v>-0.238007</c:v>
                </c:pt>
                <c:pt idx="1868">
                  <c:v>-0.23828099999999999</c:v>
                </c:pt>
                <c:pt idx="1869">
                  <c:v>-0.23855299999999999</c:v>
                </c:pt>
                <c:pt idx="1870">
                  <c:v>-0.238819</c:v>
                </c:pt>
                <c:pt idx="1871">
                  <c:v>-0.23909</c:v>
                </c:pt>
                <c:pt idx="1872">
                  <c:v>-0.23934800000000001</c:v>
                </c:pt>
                <c:pt idx="1873">
                  <c:v>-0.23959800000000001</c:v>
                </c:pt>
                <c:pt idx="1874">
                  <c:v>-0.239838</c:v>
                </c:pt>
                <c:pt idx="1875">
                  <c:v>-0.240068</c:v>
                </c:pt>
                <c:pt idx="1876">
                  <c:v>-0.24029600000000001</c:v>
                </c:pt>
                <c:pt idx="1877">
                  <c:v>-0.24051500000000001</c:v>
                </c:pt>
                <c:pt idx="1878">
                  <c:v>-0.240734</c:v>
                </c:pt>
                <c:pt idx="1879">
                  <c:v>-0.24094599999999999</c:v>
                </c:pt>
                <c:pt idx="1880">
                  <c:v>-0.24115400000000001</c:v>
                </c:pt>
                <c:pt idx="1881">
                  <c:v>-0.24136099999999999</c:v>
                </c:pt>
                <c:pt idx="1882">
                  <c:v>-0.24155799999999999</c:v>
                </c:pt>
                <c:pt idx="1883">
                  <c:v>-0.241755</c:v>
                </c:pt>
                <c:pt idx="1884">
                  <c:v>-0.24193799999999999</c:v>
                </c:pt>
                <c:pt idx="1885">
                  <c:v>-0.24211099999999999</c:v>
                </c:pt>
                <c:pt idx="1886">
                  <c:v>-0.24227499999999999</c:v>
                </c:pt>
                <c:pt idx="1887">
                  <c:v>-0.24243700000000001</c:v>
                </c:pt>
                <c:pt idx="1888">
                  <c:v>-0.24260100000000001</c:v>
                </c:pt>
                <c:pt idx="1889">
                  <c:v>-0.242755</c:v>
                </c:pt>
                <c:pt idx="1890">
                  <c:v>-0.24290600000000001</c:v>
                </c:pt>
                <c:pt idx="1891">
                  <c:v>-0.24304799999999999</c:v>
                </c:pt>
                <c:pt idx="1892">
                  <c:v>-0.24318999999999999</c:v>
                </c:pt>
                <c:pt idx="1893">
                  <c:v>-0.24332799999999999</c:v>
                </c:pt>
                <c:pt idx="1894">
                  <c:v>-0.24345</c:v>
                </c:pt>
                <c:pt idx="1895">
                  <c:v>-0.24356700000000001</c:v>
                </c:pt>
                <c:pt idx="1896">
                  <c:v>-0.243673</c:v>
                </c:pt>
                <c:pt idx="1897">
                  <c:v>-0.243783</c:v>
                </c:pt>
                <c:pt idx="1898">
                  <c:v>-0.24389</c:v>
                </c:pt>
                <c:pt idx="1899">
                  <c:v>-0.24398400000000001</c:v>
                </c:pt>
                <c:pt idx="1900">
                  <c:v>-0.24407499999999999</c:v>
                </c:pt>
                <c:pt idx="1901">
                  <c:v>-0.24415600000000001</c:v>
                </c:pt>
                <c:pt idx="1902">
                  <c:v>-0.24424299999999999</c:v>
                </c:pt>
                <c:pt idx="1903">
                  <c:v>-0.24432000000000001</c:v>
                </c:pt>
                <c:pt idx="1904">
                  <c:v>-0.24438499999999999</c:v>
                </c:pt>
                <c:pt idx="1905">
                  <c:v>-0.24444299999999999</c:v>
                </c:pt>
                <c:pt idx="1906">
                  <c:v>-0.24449499999999999</c:v>
                </c:pt>
                <c:pt idx="1907">
                  <c:v>-0.24455199999999999</c:v>
                </c:pt>
                <c:pt idx="1908">
                  <c:v>-0.24459700000000001</c:v>
                </c:pt>
                <c:pt idx="1909">
                  <c:v>-0.24463299999999999</c:v>
                </c:pt>
                <c:pt idx="1910">
                  <c:v>-0.24466099999999999</c:v>
                </c:pt>
                <c:pt idx="1911">
                  <c:v>-0.24468699999999999</c:v>
                </c:pt>
                <c:pt idx="1912">
                  <c:v>-0.24471699999999999</c:v>
                </c:pt>
                <c:pt idx="1913">
                  <c:v>-0.24473400000000001</c:v>
                </c:pt>
                <c:pt idx="1914">
                  <c:v>-0.24474299999999999</c:v>
                </c:pt>
                <c:pt idx="1915">
                  <c:v>-0.24474199999999999</c:v>
                </c:pt>
                <c:pt idx="1916">
                  <c:v>-0.24474000000000001</c:v>
                </c:pt>
                <c:pt idx="1917">
                  <c:v>-0.24473600000000001</c:v>
                </c:pt>
                <c:pt idx="1918">
                  <c:v>-0.24471899999999999</c:v>
                </c:pt>
                <c:pt idx="1919">
                  <c:v>-0.244699</c:v>
                </c:pt>
                <c:pt idx="1920">
                  <c:v>-0.244669</c:v>
                </c:pt>
                <c:pt idx="1921">
                  <c:v>-0.244644</c:v>
                </c:pt>
                <c:pt idx="1922">
                  <c:v>-0.244614</c:v>
                </c:pt>
                <c:pt idx="1923">
                  <c:v>-0.24457300000000001</c:v>
                </c:pt>
                <c:pt idx="1924">
                  <c:v>-0.24452599999999999</c:v>
                </c:pt>
                <c:pt idx="1925">
                  <c:v>-0.24446699999999999</c:v>
                </c:pt>
                <c:pt idx="1926">
                  <c:v>-0.24440899999999999</c:v>
                </c:pt>
                <c:pt idx="1927">
                  <c:v>-0.244342</c:v>
                </c:pt>
                <c:pt idx="1928">
                  <c:v>-0.24426800000000001</c:v>
                </c:pt>
                <c:pt idx="1929">
                  <c:v>-0.24419099999999999</c:v>
                </c:pt>
                <c:pt idx="1930">
                  <c:v>-0.24410699999999999</c:v>
                </c:pt>
                <c:pt idx="1931">
                  <c:v>-0.24402699999999999</c:v>
                </c:pt>
                <c:pt idx="1932">
                  <c:v>-0.24393699999999999</c:v>
                </c:pt>
                <c:pt idx="1933">
                  <c:v>-0.243841</c:v>
                </c:pt>
                <c:pt idx="1934">
                  <c:v>-0.24373600000000001</c:v>
                </c:pt>
                <c:pt idx="1935">
                  <c:v>-0.24362</c:v>
                </c:pt>
                <c:pt idx="1936">
                  <c:v>-0.243502</c:v>
                </c:pt>
                <c:pt idx="1937">
                  <c:v>-0.24337400000000001</c:v>
                </c:pt>
                <c:pt idx="1938">
                  <c:v>-0.24324699999999999</c:v>
                </c:pt>
                <c:pt idx="1939">
                  <c:v>-0.24311199999999999</c:v>
                </c:pt>
                <c:pt idx="1940">
                  <c:v>-0.242974</c:v>
                </c:pt>
                <c:pt idx="1941">
                  <c:v>-0.24283299999999999</c:v>
                </c:pt>
                <c:pt idx="1942">
                  <c:v>-0.24268500000000001</c:v>
                </c:pt>
                <c:pt idx="1943">
                  <c:v>-0.242538</c:v>
                </c:pt>
                <c:pt idx="1944">
                  <c:v>-0.24237600000000001</c:v>
                </c:pt>
                <c:pt idx="1945">
                  <c:v>-0.242203</c:v>
                </c:pt>
                <c:pt idx="1946">
                  <c:v>-0.24202000000000001</c:v>
                </c:pt>
                <c:pt idx="1947">
                  <c:v>-0.24183499999999999</c:v>
                </c:pt>
                <c:pt idx="1948">
                  <c:v>-0.24165300000000001</c:v>
                </c:pt>
                <c:pt idx="1949">
                  <c:v>-0.24145900000000001</c:v>
                </c:pt>
                <c:pt idx="1950">
                  <c:v>-0.24126300000000001</c:v>
                </c:pt>
                <c:pt idx="1951">
                  <c:v>-0.241059</c:v>
                </c:pt>
                <c:pt idx="1952">
                  <c:v>-0.24085400000000001</c:v>
                </c:pt>
                <c:pt idx="1953">
                  <c:v>-0.240647</c:v>
                </c:pt>
                <c:pt idx="1954">
                  <c:v>-0.240425</c:v>
                </c:pt>
                <c:pt idx="1955">
                  <c:v>-0.24019699999999999</c:v>
                </c:pt>
                <c:pt idx="1956">
                  <c:v>-0.23995900000000001</c:v>
                </c:pt>
                <c:pt idx="1957">
                  <c:v>-0.23972499999999999</c:v>
                </c:pt>
                <c:pt idx="1958">
                  <c:v>-0.23948700000000001</c:v>
                </c:pt>
                <c:pt idx="1959">
                  <c:v>-0.23923700000000001</c:v>
                </c:pt>
                <c:pt idx="1960">
                  <c:v>-0.238983</c:v>
                </c:pt>
                <c:pt idx="1961">
                  <c:v>-0.23871999999999999</c:v>
                </c:pt>
                <c:pt idx="1962">
                  <c:v>-0.23846300000000001</c:v>
                </c:pt>
                <c:pt idx="1963">
                  <c:v>-0.23819699999999999</c:v>
                </c:pt>
                <c:pt idx="1964">
                  <c:v>-0.23791999999999999</c:v>
                </c:pt>
                <c:pt idx="1965">
                  <c:v>-0.23763699999999999</c:v>
                </c:pt>
                <c:pt idx="1966">
                  <c:v>-0.237348</c:v>
                </c:pt>
                <c:pt idx="1967">
                  <c:v>-0.237065</c:v>
                </c:pt>
                <c:pt idx="1968">
                  <c:v>-0.23676900000000001</c:v>
                </c:pt>
                <c:pt idx="1969">
                  <c:v>-0.23646200000000001</c:v>
                </c:pt>
                <c:pt idx="1970">
                  <c:v>-0.23614599999999999</c:v>
                </c:pt>
                <c:pt idx="1971">
                  <c:v>-0.23582900000000001</c:v>
                </c:pt>
                <c:pt idx="1972">
                  <c:v>-0.235516</c:v>
                </c:pt>
                <c:pt idx="1973">
                  <c:v>-0.23519200000000001</c:v>
                </c:pt>
                <c:pt idx="1974">
                  <c:v>-0.23486199999999999</c:v>
                </c:pt>
                <c:pt idx="1975">
                  <c:v>-0.23452100000000001</c:v>
                </c:pt>
                <c:pt idx="1976">
                  <c:v>-0.23418</c:v>
                </c:pt>
                <c:pt idx="1977">
                  <c:v>-0.23383699999999999</c:v>
                </c:pt>
                <c:pt idx="1978">
                  <c:v>-0.23348099999999999</c:v>
                </c:pt>
                <c:pt idx="1979">
                  <c:v>-0.233122</c:v>
                </c:pt>
                <c:pt idx="1980">
                  <c:v>-0.23275399999999999</c:v>
                </c:pt>
                <c:pt idx="1981">
                  <c:v>-0.23239000000000001</c:v>
                </c:pt>
                <c:pt idx="1982">
                  <c:v>-0.23202200000000001</c:v>
                </c:pt>
                <c:pt idx="1983">
                  <c:v>-0.23164399999999999</c:v>
                </c:pt>
                <c:pt idx="1984">
                  <c:v>-0.231262</c:v>
                </c:pt>
                <c:pt idx="1985">
                  <c:v>-0.23086899999999999</c:v>
                </c:pt>
                <c:pt idx="1986">
                  <c:v>-0.23047699999999999</c:v>
                </c:pt>
                <c:pt idx="1987">
                  <c:v>-0.230076</c:v>
                </c:pt>
                <c:pt idx="1988">
                  <c:v>-0.22966800000000001</c:v>
                </c:pt>
                <c:pt idx="1989">
                  <c:v>-0.22925799999999999</c:v>
                </c:pt>
                <c:pt idx="1990">
                  <c:v>-0.22884099999999999</c:v>
                </c:pt>
                <c:pt idx="1991">
                  <c:v>-0.22842799999999999</c:v>
                </c:pt>
                <c:pt idx="1992">
                  <c:v>-0.22800500000000001</c:v>
                </c:pt>
                <c:pt idx="1993">
                  <c:v>-0.227578</c:v>
                </c:pt>
                <c:pt idx="1994">
                  <c:v>-0.22714300000000001</c:v>
                </c:pt>
                <c:pt idx="1995">
                  <c:v>-0.22669800000000001</c:v>
                </c:pt>
                <c:pt idx="1996">
                  <c:v>-0.22625100000000001</c:v>
                </c:pt>
                <c:pt idx="1997">
                  <c:v>-0.225795</c:v>
                </c:pt>
                <c:pt idx="1998">
                  <c:v>-0.22534000000000001</c:v>
                </c:pt>
                <c:pt idx="1999">
                  <c:v>-0.22487799999999999</c:v>
                </c:pt>
                <c:pt idx="2000">
                  <c:v>-0.224411</c:v>
                </c:pt>
                <c:pt idx="2001">
                  <c:v>-0.223943</c:v>
                </c:pt>
                <c:pt idx="2002">
                  <c:v>-0.223469</c:v>
                </c:pt>
                <c:pt idx="2003">
                  <c:v>-0.222996</c:v>
                </c:pt>
                <c:pt idx="2004">
                  <c:v>-0.22251199999999999</c:v>
                </c:pt>
                <c:pt idx="2005">
                  <c:v>-0.22201899999999999</c:v>
                </c:pt>
                <c:pt idx="2006">
                  <c:v>-0.22151799999999999</c:v>
                </c:pt>
                <c:pt idx="2007">
                  <c:v>-0.22101499999999999</c:v>
                </c:pt>
                <c:pt idx="2008">
                  <c:v>-0.22051399999999999</c:v>
                </c:pt>
                <c:pt idx="2009">
                  <c:v>-0.220003</c:v>
                </c:pt>
                <c:pt idx="2010">
                  <c:v>-0.21948899999999999</c:v>
                </c:pt>
                <c:pt idx="2011">
                  <c:v>-0.218968</c:v>
                </c:pt>
                <c:pt idx="2012">
                  <c:v>-0.218448</c:v>
                </c:pt>
                <c:pt idx="2013">
                  <c:v>-0.21792600000000001</c:v>
                </c:pt>
                <c:pt idx="2014">
                  <c:v>-0.217392</c:v>
                </c:pt>
                <c:pt idx="2015">
                  <c:v>-0.21685299999999999</c:v>
                </c:pt>
                <c:pt idx="2016">
                  <c:v>-0.216306</c:v>
                </c:pt>
                <c:pt idx="2017">
                  <c:v>-0.21576200000000001</c:v>
                </c:pt>
                <c:pt idx="2018">
                  <c:v>-0.21521299999999999</c:v>
                </c:pt>
                <c:pt idx="2019">
                  <c:v>-0.21465500000000001</c:v>
                </c:pt>
                <c:pt idx="2020">
                  <c:v>-0.21409300000000001</c:v>
                </c:pt>
                <c:pt idx="2021">
                  <c:v>-0.21352399999999999</c:v>
                </c:pt>
                <c:pt idx="2022">
                  <c:v>-0.21296100000000001</c:v>
                </c:pt>
                <c:pt idx="2023">
                  <c:v>-0.21239</c:v>
                </c:pt>
                <c:pt idx="2024">
                  <c:v>-0.21181</c:v>
                </c:pt>
                <c:pt idx="2025">
                  <c:v>-0.211226</c:v>
                </c:pt>
                <c:pt idx="2026">
                  <c:v>-0.21063699999999999</c:v>
                </c:pt>
                <c:pt idx="2027">
                  <c:v>-0.21005299999999999</c:v>
                </c:pt>
                <c:pt idx="2028">
                  <c:v>-0.20945800000000001</c:v>
                </c:pt>
                <c:pt idx="2029">
                  <c:v>-0.20885400000000001</c:v>
                </c:pt>
                <c:pt idx="2030">
                  <c:v>-0.20824400000000001</c:v>
                </c:pt>
                <c:pt idx="2031">
                  <c:v>-0.20763300000000001</c:v>
                </c:pt>
                <c:pt idx="2032">
                  <c:v>-0.20702599999999999</c:v>
                </c:pt>
                <c:pt idx="2033">
                  <c:v>-0.20641000000000001</c:v>
                </c:pt>
                <c:pt idx="2034">
                  <c:v>-0.205789</c:v>
                </c:pt>
                <c:pt idx="2035">
                  <c:v>-0.20516100000000001</c:v>
                </c:pt>
                <c:pt idx="2036">
                  <c:v>-0.20453199999999999</c:v>
                </c:pt>
                <c:pt idx="2037">
                  <c:v>-0.203902</c:v>
                </c:pt>
                <c:pt idx="2038">
                  <c:v>-0.20326</c:v>
                </c:pt>
                <c:pt idx="2039">
                  <c:v>-0.20261599999999999</c:v>
                </c:pt>
                <c:pt idx="2040">
                  <c:v>-0.201964</c:v>
                </c:pt>
                <c:pt idx="2041">
                  <c:v>-0.20131499999999999</c:v>
                </c:pt>
                <c:pt idx="2042">
                  <c:v>-0.20066400000000001</c:v>
                </c:pt>
                <c:pt idx="2043">
                  <c:v>-0.20000599999999999</c:v>
                </c:pt>
                <c:pt idx="2044">
                  <c:v>-0.199346</c:v>
                </c:pt>
                <c:pt idx="2045">
                  <c:v>-0.19867699999999999</c:v>
                </c:pt>
                <c:pt idx="2046">
                  <c:v>-0.19800799999999999</c:v>
                </c:pt>
                <c:pt idx="2047">
                  <c:v>-0.19733200000000001</c:v>
                </c:pt>
                <c:pt idx="2048">
                  <c:v>-0.19665099999999999</c:v>
                </c:pt>
                <c:pt idx="2049">
                  <c:v>-0.195967</c:v>
                </c:pt>
                <c:pt idx="2050">
                  <c:v>-0.19527700000000001</c:v>
                </c:pt>
                <c:pt idx="2051">
                  <c:v>-0.19459000000000001</c:v>
                </c:pt>
                <c:pt idx="2052">
                  <c:v>-0.19389700000000001</c:v>
                </c:pt>
                <c:pt idx="2053">
                  <c:v>-0.19320200000000001</c:v>
                </c:pt>
                <c:pt idx="2054">
                  <c:v>-0.19250200000000001</c:v>
                </c:pt>
                <c:pt idx="2055">
                  <c:v>-0.19179499999999999</c:v>
                </c:pt>
                <c:pt idx="2056">
                  <c:v>-0.191085</c:v>
                </c:pt>
                <c:pt idx="2057">
                  <c:v>-0.19036800000000001</c:v>
                </c:pt>
                <c:pt idx="2058">
                  <c:v>-0.18965199999999999</c:v>
                </c:pt>
                <c:pt idx="2059">
                  <c:v>-0.18892999999999999</c:v>
                </c:pt>
                <c:pt idx="2060">
                  <c:v>-0.18820400000000001</c:v>
                </c:pt>
                <c:pt idx="2061">
                  <c:v>-0.187477</c:v>
                </c:pt>
                <c:pt idx="2062">
                  <c:v>-0.186746</c:v>
                </c:pt>
                <c:pt idx="2063">
                  <c:v>-0.18601799999999999</c:v>
                </c:pt>
                <c:pt idx="2064">
                  <c:v>-0.18528</c:v>
                </c:pt>
                <c:pt idx="2065">
                  <c:v>-0.184535</c:v>
                </c:pt>
                <c:pt idx="2066">
                  <c:v>-0.183784</c:v>
                </c:pt>
                <c:pt idx="2067">
                  <c:v>-0.18303</c:v>
                </c:pt>
                <c:pt idx="2068">
                  <c:v>-0.182279</c:v>
                </c:pt>
                <c:pt idx="2069">
                  <c:v>-0.18151900000000001</c:v>
                </c:pt>
                <c:pt idx="2070">
                  <c:v>-0.180757</c:v>
                </c:pt>
                <c:pt idx="2071">
                  <c:v>-0.17998900000000001</c:v>
                </c:pt>
                <c:pt idx="2072">
                  <c:v>-0.17922299999999999</c:v>
                </c:pt>
                <c:pt idx="2073">
                  <c:v>-0.178457</c:v>
                </c:pt>
                <c:pt idx="2074">
                  <c:v>-0.17768200000000001</c:v>
                </c:pt>
                <c:pt idx="2075">
                  <c:v>-0.17690400000000001</c:v>
                </c:pt>
                <c:pt idx="2076">
                  <c:v>-0.17612</c:v>
                </c:pt>
                <c:pt idx="2077">
                  <c:v>-0.17533799999999999</c:v>
                </c:pt>
                <c:pt idx="2078">
                  <c:v>-0.17455300000000001</c:v>
                </c:pt>
                <c:pt idx="2079">
                  <c:v>-0.173759</c:v>
                </c:pt>
                <c:pt idx="2080">
                  <c:v>-0.172962</c:v>
                </c:pt>
                <c:pt idx="2081">
                  <c:v>-0.17216100000000001</c:v>
                </c:pt>
                <c:pt idx="2082">
                  <c:v>-0.17136399999999999</c:v>
                </c:pt>
                <c:pt idx="2083">
                  <c:v>-0.17056399999999999</c:v>
                </c:pt>
                <c:pt idx="2084">
                  <c:v>-0.16975699999999999</c:v>
                </c:pt>
                <c:pt idx="2085">
                  <c:v>-0.16894799999999999</c:v>
                </c:pt>
                <c:pt idx="2086">
                  <c:v>-0.16813500000000001</c:v>
                </c:pt>
                <c:pt idx="2087">
                  <c:v>-0.167325</c:v>
                </c:pt>
                <c:pt idx="2088">
                  <c:v>-0.16650799999999999</c:v>
                </c:pt>
                <c:pt idx="2089">
                  <c:v>-0.16568099999999999</c:v>
                </c:pt>
                <c:pt idx="2090">
                  <c:v>-0.16485</c:v>
                </c:pt>
                <c:pt idx="2091">
                  <c:v>-0.164018</c:v>
                </c:pt>
                <c:pt idx="2092">
                  <c:v>-0.163191</c:v>
                </c:pt>
                <c:pt idx="2093">
                  <c:v>-0.162357</c:v>
                </c:pt>
                <c:pt idx="2094">
                  <c:v>-0.161522</c:v>
                </c:pt>
                <c:pt idx="2095">
                  <c:v>-0.16068199999999999</c:v>
                </c:pt>
                <c:pt idx="2096">
                  <c:v>-0.15984100000000001</c:v>
                </c:pt>
                <c:pt idx="2097">
                  <c:v>-0.158999</c:v>
                </c:pt>
                <c:pt idx="2098">
                  <c:v>-0.15814900000000001</c:v>
                </c:pt>
                <c:pt idx="2099">
                  <c:v>-0.15729699999999999</c:v>
                </c:pt>
                <c:pt idx="2100">
                  <c:v>-0.15644</c:v>
                </c:pt>
                <c:pt idx="2101">
                  <c:v>-0.155584</c:v>
                </c:pt>
                <c:pt idx="2102">
                  <c:v>-0.154728</c:v>
                </c:pt>
                <c:pt idx="2103">
                  <c:v>-0.153867</c:v>
                </c:pt>
                <c:pt idx="2104">
                  <c:v>-0.15300800000000001</c:v>
                </c:pt>
                <c:pt idx="2105">
                  <c:v>-0.152142</c:v>
                </c:pt>
                <c:pt idx="2106">
                  <c:v>-0.15127699999999999</c:v>
                </c:pt>
                <c:pt idx="2107">
                  <c:v>-0.15040700000000001</c:v>
                </c:pt>
                <c:pt idx="2108">
                  <c:v>-0.149532</c:v>
                </c:pt>
                <c:pt idx="2109">
                  <c:v>-0.14865600000000001</c:v>
                </c:pt>
                <c:pt idx="2110">
                  <c:v>-0.14777499999999999</c:v>
                </c:pt>
                <c:pt idx="2111">
                  <c:v>-0.146896</c:v>
                </c:pt>
                <c:pt idx="2112">
                  <c:v>-0.146014</c:v>
                </c:pt>
                <c:pt idx="2113">
                  <c:v>-0.14513200000000001</c:v>
                </c:pt>
                <c:pt idx="2114">
                  <c:v>-0.14424899999999999</c:v>
                </c:pt>
                <c:pt idx="2115">
                  <c:v>-0.14336099999999999</c:v>
                </c:pt>
                <c:pt idx="2116">
                  <c:v>-0.14247099999999999</c:v>
                </c:pt>
                <c:pt idx="2117">
                  <c:v>-0.14157700000000001</c:v>
                </c:pt>
                <c:pt idx="2118">
                  <c:v>-0.140682</c:v>
                </c:pt>
                <c:pt idx="2119">
                  <c:v>-0.13978399999999999</c:v>
                </c:pt>
                <c:pt idx="2120">
                  <c:v>-0.13888200000000001</c:v>
                </c:pt>
                <c:pt idx="2121">
                  <c:v>-0.13798099999999999</c:v>
                </c:pt>
                <c:pt idx="2122">
                  <c:v>-0.13707800000000001</c:v>
                </c:pt>
                <c:pt idx="2123">
                  <c:v>-0.13617799999999999</c:v>
                </c:pt>
                <c:pt idx="2124">
                  <c:v>-0.13527500000000001</c:v>
                </c:pt>
                <c:pt idx="2125">
                  <c:v>-0.13436699999999999</c:v>
                </c:pt>
                <c:pt idx="2126">
                  <c:v>-0.13345599999999999</c:v>
                </c:pt>
                <c:pt idx="2127">
                  <c:v>-0.132544</c:v>
                </c:pt>
                <c:pt idx="2128">
                  <c:v>-0.131632</c:v>
                </c:pt>
                <c:pt idx="2129">
                  <c:v>-0.130716</c:v>
                </c:pt>
                <c:pt idx="2130">
                  <c:v>-0.129797</c:v>
                </c:pt>
                <c:pt idx="2131">
                  <c:v>-0.12887599999999999</c:v>
                </c:pt>
                <c:pt idx="2132">
                  <c:v>-0.12795599999999999</c:v>
                </c:pt>
                <c:pt idx="2133">
                  <c:v>-0.12703999999999999</c:v>
                </c:pt>
                <c:pt idx="2134">
                  <c:v>-0.12611800000000001</c:v>
                </c:pt>
                <c:pt idx="2135">
                  <c:v>-0.125195</c:v>
                </c:pt>
                <c:pt idx="2136">
                  <c:v>-0.124268</c:v>
                </c:pt>
                <c:pt idx="2137">
                  <c:v>-0.12334299999999999</c:v>
                </c:pt>
                <c:pt idx="2138">
                  <c:v>-0.122416</c:v>
                </c:pt>
                <c:pt idx="2139">
                  <c:v>-0.12148399999999999</c:v>
                </c:pt>
                <c:pt idx="2140">
                  <c:v>-0.12055</c:v>
                </c:pt>
                <c:pt idx="2141">
                  <c:v>-0.119614</c:v>
                </c:pt>
                <c:pt idx="2142">
                  <c:v>-0.118682</c:v>
                </c:pt>
                <c:pt idx="2143">
                  <c:v>-0.11774999999999999</c:v>
                </c:pt>
                <c:pt idx="2144">
                  <c:v>-0.116815</c:v>
                </c:pt>
                <c:pt idx="2145">
                  <c:v>-0.11588</c:v>
                </c:pt>
                <c:pt idx="2146">
                  <c:v>-0.114942</c:v>
                </c:pt>
                <c:pt idx="2147">
                  <c:v>-0.114006</c:v>
                </c:pt>
                <c:pt idx="2148">
                  <c:v>-0.113066</c:v>
                </c:pt>
                <c:pt idx="2149">
                  <c:v>-0.112121</c:v>
                </c:pt>
                <c:pt idx="2150">
                  <c:v>-0.111175</c:v>
                </c:pt>
                <c:pt idx="2151">
                  <c:v>-0.11022999999999999</c:v>
                </c:pt>
                <c:pt idx="2152">
                  <c:v>-0.109289</c:v>
                </c:pt>
                <c:pt idx="2153">
                  <c:v>-0.108345</c:v>
                </c:pt>
                <c:pt idx="2154">
                  <c:v>-0.107401</c:v>
                </c:pt>
                <c:pt idx="2155">
                  <c:v>-0.106456</c:v>
                </c:pt>
                <c:pt idx="2156">
                  <c:v>-0.10551000000000001</c:v>
                </c:pt>
                <c:pt idx="2157">
                  <c:v>-0.104564</c:v>
                </c:pt>
                <c:pt idx="2158">
                  <c:v>-0.103613</c:v>
                </c:pt>
                <c:pt idx="2159">
                  <c:v>-0.102661</c:v>
                </c:pt>
                <c:pt idx="2160">
                  <c:v>-0.10170800000000001</c:v>
                </c:pt>
                <c:pt idx="2161">
                  <c:v>-0.100757</c:v>
                </c:pt>
                <c:pt idx="2162">
                  <c:v>-9.9808599999999997E-2</c:v>
                </c:pt>
                <c:pt idx="2163">
                  <c:v>-9.8858100000000004E-2</c:v>
                </c:pt>
                <c:pt idx="2164">
                  <c:v>-9.7908499999999996E-2</c:v>
                </c:pt>
                <c:pt idx="2165">
                  <c:v>-9.6956299999999995E-2</c:v>
                </c:pt>
                <c:pt idx="2166">
                  <c:v>-9.6004599999999995E-2</c:v>
                </c:pt>
                <c:pt idx="2167">
                  <c:v>-9.5050999999999997E-2</c:v>
                </c:pt>
                <c:pt idx="2168">
                  <c:v>-9.4094200000000003E-2</c:v>
                </c:pt>
                <c:pt idx="2169">
                  <c:v>-9.3137999999999999E-2</c:v>
                </c:pt>
                <c:pt idx="2170">
                  <c:v>-9.2181299999999994E-2</c:v>
                </c:pt>
                <c:pt idx="2171">
                  <c:v>-9.1228600000000007E-2</c:v>
                </c:pt>
                <c:pt idx="2172">
                  <c:v>-9.02757E-2</c:v>
                </c:pt>
                <c:pt idx="2173">
                  <c:v>-8.9322200000000004E-2</c:v>
                </c:pt>
                <c:pt idx="2174">
                  <c:v>-8.8369100000000006E-2</c:v>
                </c:pt>
                <c:pt idx="2175">
                  <c:v>-8.74138E-2</c:v>
                </c:pt>
                <c:pt idx="2176">
                  <c:v>-8.6459400000000006E-2</c:v>
                </c:pt>
                <c:pt idx="2177">
                  <c:v>-8.5501999999999995E-2</c:v>
                </c:pt>
                <c:pt idx="2178">
                  <c:v>-8.4543999999999994E-2</c:v>
                </c:pt>
                <c:pt idx="2179">
                  <c:v>-8.3586800000000003E-2</c:v>
                </c:pt>
                <c:pt idx="2180">
                  <c:v>-8.2630800000000004E-2</c:v>
                </c:pt>
                <c:pt idx="2181">
                  <c:v>-8.1678399999999998E-2</c:v>
                </c:pt>
                <c:pt idx="2182">
                  <c:v>-8.0724599999999994E-2</c:v>
                </c:pt>
                <c:pt idx="2183">
                  <c:v>-7.9771700000000001E-2</c:v>
                </c:pt>
                <c:pt idx="2184">
                  <c:v>-7.8817700000000004E-2</c:v>
                </c:pt>
                <c:pt idx="2185">
                  <c:v>-7.7862500000000001E-2</c:v>
                </c:pt>
                <c:pt idx="2186">
                  <c:v>-7.6907600000000007E-2</c:v>
                </c:pt>
                <c:pt idx="2187">
                  <c:v>-7.5949900000000001E-2</c:v>
                </c:pt>
                <c:pt idx="2188">
                  <c:v>-7.4993699999999996E-2</c:v>
                </c:pt>
                <c:pt idx="2189">
                  <c:v>-7.4038499999999993E-2</c:v>
                </c:pt>
                <c:pt idx="2190">
                  <c:v>-7.3086499999999999E-2</c:v>
                </c:pt>
                <c:pt idx="2191">
                  <c:v>-7.2136400000000003E-2</c:v>
                </c:pt>
                <c:pt idx="2192">
                  <c:v>-7.1184600000000001E-2</c:v>
                </c:pt>
                <c:pt idx="2193">
                  <c:v>-7.0233900000000002E-2</c:v>
                </c:pt>
                <c:pt idx="2194">
                  <c:v>-6.9282099999999999E-2</c:v>
                </c:pt>
                <c:pt idx="2195">
                  <c:v>-6.8331699999999995E-2</c:v>
                </c:pt>
                <c:pt idx="2196">
                  <c:v>-6.7380499999999996E-2</c:v>
                </c:pt>
                <c:pt idx="2197">
                  <c:v>-6.64275E-2</c:v>
                </c:pt>
                <c:pt idx="2198">
                  <c:v>-6.5476900000000005E-2</c:v>
                </c:pt>
                <c:pt idx="2199">
                  <c:v>-6.4528500000000003E-2</c:v>
                </c:pt>
                <c:pt idx="2200">
                  <c:v>-6.3584799999999997E-2</c:v>
                </c:pt>
                <c:pt idx="2201">
                  <c:v>-6.2640699999999994E-2</c:v>
                </c:pt>
                <c:pt idx="2202" formatCode="0.00E+00">
                  <c:v>-6.16955E-2</c:v>
                </c:pt>
                <c:pt idx="2203" formatCode="0.00E+00">
                  <c:v>-6.0751399999999997E-2</c:v>
                </c:pt>
                <c:pt idx="2204" formatCode="0.00E+00">
                  <c:v>-5.9807899999999997E-2</c:v>
                </c:pt>
                <c:pt idx="2205" formatCode="0.00E+00">
                  <c:v>-5.8865899999999999E-2</c:v>
                </c:pt>
                <c:pt idx="2206" formatCode="0.00E+00">
                  <c:v>-5.79198E-2</c:v>
                </c:pt>
                <c:pt idx="2207" formatCode="0.00E+00">
                  <c:v>-5.69734E-2</c:v>
                </c:pt>
                <c:pt idx="2208" formatCode="0.00E+00">
                  <c:v>-5.60352E-2</c:v>
                </c:pt>
                <c:pt idx="2209" formatCode="0.00E+00">
                  <c:v>-5.51105E-2</c:v>
                </c:pt>
                <c:pt idx="2210" formatCode="0.00E+00">
                  <c:v>-5.4195100000000003E-2</c:v>
                </c:pt>
                <c:pt idx="2211" formatCode="0.00E+00">
                  <c:v>-5.3277199999999997E-2</c:v>
                </c:pt>
                <c:pt idx="2212" formatCode="0.00E+00">
                  <c:v>-5.2357500000000001E-2</c:v>
                </c:pt>
                <c:pt idx="2213" formatCode="0.00E+00">
                  <c:v>-5.1437999999999998E-2</c:v>
                </c:pt>
                <c:pt idx="2214" formatCode="0.00E+00">
                  <c:v>-5.0521000000000003E-2</c:v>
                </c:pt>
                <c:pt idx="2215" formatCode="0.00E+00">
                  <c:v>-4.9605200000000002E-2</c:v>
                </c:pt>
                <c:pt idx="2216" formatCode="0.00E+00">
                  <c:v>-4.8686699999999999E-2</c:v>
                </c:pt>
                <c:pt idx="2217" formatCode="0.00E+00">
                  <c:v>-4.7769899999999997E-2</c:v>
                </c:pt>
                <c:pt idx="2218" formatCode="0.00E+00">
                  <c:v>-4.6857099999999999E-2</c:v>
                </c:pt>
                <c:pt idx="2219" formatCode="0.00E+00">
                  <c:v>-4.5949999999999998E-2</c:v>
                </c:pt>
                <c:pt idx="2220" formatCode="0.00E+00">
                  <c:v>-4.5044599999999997E-2</c:v>
                </c:pt>
                <c:pt idx="2221" formatCode="0.00E+00">
                  <c:v>-4.4136799999999997E-2</c:v>
                </c:pt>
                <c:pt idx="2222" formatCode="0.00E+00">
                  <c:v>-4.3229900000000002E-2</c:v>
                </c:pt>
                <c:pt idx="2223" formatCode="0.00E+00">
                  <c:v>-4.2324800000000003E-2</c:v>
                </c:pt>
                <c:pt idx="2224" formatCode="0.00E+00">
                  <c:v>-4.1422399999999998E-2</c:v>
                </c:pt>
                <c:pt idx="2225" formatCode="0.00E+00">
                  <c:v>-4.0519300000000001E-2</c:v>
                </c:pt>
                <c:pt idx="2226" formatCode="0.00E+00">
                  <c:v>-3.9614200000000002E-2</c:v>
                </c:pt>
                <c:pt idx="2227">
                  <c:v>-3.8712499999999997E-2</c:v>
                </c:pt>
                <c:pt idx="2228">
                  <c:v>-3.7816500000000003E-2</c:v>
                </c:pt>
                <c:pt idx="2229">
                  <c:v>-3.69255E-2</c:v>
                </c:pt>
                <c:pt idx="2230">
                  <c:v>-3.6033900000000001E-2</c:v>
                </c:pt>
                <c:pt idx="2231">
                  <c:v>-3.5140499999999998E-2</c:v>
                </c:pt>
                <c:pt idx="2232">
                  <c:v>-3.42492E-2</c:v>
                </c:pt>
                <c:pt idx="2233">
                  <c:v>-3.3360899999999999E-2</c:v>
                </c:pt>
                <c:pt idx="2234">
                  <c:v>-3.2474900000000001E-2</c:v>
                </c:pt>
                <c:pt idx="2235">
                  <c:v>-3.1586599999999999E-2</c:v>
                </c:pt>
                <c:pt idx="2236">
                  <c:v>-3.06979E-2</c:v>
                </c:pt>
                <c:pt idx="2237">
                  <c:v>-2.98147E-2</c:v>
                </c:pt>
                <c:pt idx="2238">
                  <c:v>-2.89378E-2</c:v>
                </c:pt>
                <c:pt idx="2239">
                  <c:v>-2.8064700000000001E-2</c:v>
                </c:pt>
                <c:pt idx="2240">
                  <c:v>-2.71886E-2</c:v>
                </c:pt>
                <c:pt idx="2241">
                  <c:v>-2.6312599999999998E-2</c:v>
                </c:pt>
                <c:pt idx="2242">
                  <c:v>-2.5440000000000001E-2</c:v>
                </c:pt>
                <c:pt idx="2243">
                  <c:v>-2.4571099999999998E-2</c:v>
                </c:pt>
                <c:pt idx="2244">
                  <c:v>-2.3703200000000001E-2</c:v>
                </c:pt>
                <c:pt idx="2245">
                  <c:v>-2.2831899999999999E-2</c:v>
                </c:pt>
                <c:pt idx="2246">
                  <c:v>-2.1963199999999999E-2</c:v>
                </c:pt>
                <c:pt idx="2247">
                  <c:v>-2.1101499999999999E-2</c:v>
                </c:pt>
                <c:pt idx="2248">
                  <c:v>-2.0246199999999999E-2</c:v>
                </c:pt>
                <c:pt idx="2249">
                  <c:v>-1.93919E-2</c:v>
                </c:pt>
                <c:pt idx="2250">
                  <c:v>-1.85343E-2</c:v>
                </c:pt>
                <c:pt idx="2251">
                  <c:v>-1.7678900000000001E-2</c:v>
                </c:pt>
                <c:pt idx="2252">
                  <c:v>-1.6828200000000001E-2</c:v>
                </c:pt>
                <c:pt idx="2253">
                  <c:v>-1.5981100000000002E-2</c:v>
                </c:pt>
                <c:pt idx="2254">
                  <c:v>-1.51325E-2</c:v>
                </c:pt>
                <c:pt idx="2255">
                  <c:v>-1.4281800000000001E-2</c:v>
                </c:pt>
                <c:pt idx="2256">
                  <c:v>-1.3436399999999999E-2</c:v>
                </c:pt>
                <c:pt idx="2257">
                  <c:v>-1.2599300000000001E-2</c:v>
                </c:pt>
                <c:pt idx="2258">
                  <c:v>-1.17672E-2</c:v>
                </c:pt>
                <c:pt idx="2259">
                  <c:v>-1.0933200000000001E-2</c:v>
                </c:pt>
                <c:pt idx="2260">
                  <c:v>-1.0097399999999999E-2</c:v>
                </c:pt>
                <c:pt idx="2261" formatCode="0.00E+00">
                  <c:v>-9.2660199999999998E-3</c:v>
                </c:pt>
                <c:pt idx="2262" formatCode="0.00E+00">
                  <c:v>-8.4402799999999997E-3</c:v>
                </c:pt>
                <c:pt idx="2263" formatCode="0.00E+00">
                  <c:v>-7.6166300000000001E-3</c:v>
                </c:pt>
                <c:pt idx="2264" formatCode="0.00E+00">
                  <c:v>-6.7897399999999998E-3</c:v>
                </c:pt>
                <c:pt idx="2265" formatCode="0.00E+00">
                  <c:v>-5.9633400000000001E-3</c:v>
                </c:pt>
                <c:pt idx="2266" formatCode="0.00E+00">
                  <c:v>-5.1451099999999996E-3</c:v>
                </c:pt>
                <c:pt idx="2267" formatCode="0.00E+00">
                  <c:v>-4.33505E-3</c:v>
                </c:pt>
                <c:pt idx="2268" formatCode="0.00E+00">
                  <c:v>-3.52754E-3</c:v>
                </c:pt>
                <c:pt idx="2269" formatCode="0.00E+00">
                  <c:v>-2.7162800000000002E-3</c:v>
                </c:pt>
                <c:pt idx="2270" formatCode="0.00E+00">
                  <c:v>-1.9058899999999999E-3</c:v>
                </c:pt>
                <c:pt idx="2271" formatCode="0.00E+00">
                  <c:v>-1.10238E-3</c:v>
                </c:pt>
                <c:pt idx="2272" formatCode="0.00E+00">
                  <c:v>-3.0381199999999998E-4</c:v>
                </c:pt>
                <c:pt idx="2273" formatCode="0.00E+00">
                  <c:v>4.9478800000000002E-4</c:v>
                </c:pt>
                <c:pt idx="2274" formatCode="0.00E+00">
                  <c:v>1.29718E-3</c:v>
                </c:pt>
                <c:pt idx="2275" formatCode="0.00E+00">
                  <c:v>2.0950600000000002E-3</c:v>
                </c:pt>
                <c:pt idx="2276" formatCode="0.00E+00">
                  <c:v>2.8819000000000002E-3</c:v>
                </c:pt>
                <c:pt idx="2277" formatCode="0.00E+00">
                  <c:v>3.66278E-3</c:v>
                </c:pt>
                <c:pt idx="2278" formatCode="0.00E+00">
                  <c:v>4.4466999999999996E-3</c:v>
                </c:pt>
                <c:pt idx="2279" formatCode="0.00E+00">
                  <c:v>5.2345899999999999E-3</c:v>
                </c:pt>
                <c:pt idx="2280" formatCode="0.00E+00">
                  <c:v>6.0115799999999999E-3</c:v>
                </c:pt>
                <c:pt idx="2281" formatCode="0.00E+00">
                  <c:v>6.7686899999999999E-3</c:v>
                </c:pt>
                <c:pt idx="2282" formatCode="0.00E+00">
                  <c:v>7.5154100000000001E-3</c:v>
                </c:pt>
                <c:pt idx="2283" formatCode="0.00E+00">
                  <c:v>8.2654500000000006E-3</c:v>
                </c:pt>
                <c:pt idx="2284" formatCode="0.00E+00">
                  <c:v>9.0193700000000005E-3</c:v>
                </c:pt>
                <c:pt idx="2285" formatCode="0.00E+00">
                  <c:v>9.7661499999999995E-3</c:v>
                </c:pt>
                <c:pt idx="2286">
                  <c:v>1.05012E-2</c:v>
                </c:pt>
                <c:pt idx="2287">
                  <c:v>1.12319E-2</c:v>
                </c:pt>
                <c:pt idx="2288">
                  <c:v>1.19658E-2</c:v>
                </c:pt>
                <c:pt idx="2289">
                  <c:v>1.27008E-2</c:v>
                </c:pt>
                <c:pt idx="2290">
                  <c:v>1.34293E-2</c:v>
                </c:pt>
                <c:pt idx="2291">
                  <c:v>1.41508E-2</c:v>
                </c:pt>
                <c:pt idx="2292">
                  <c:v>1.4871499999999999E-2</c:v>
                </c:pt>
                <c:pt idx="2293">
                  <c:v>1.55961E-2</c:v>
                </c:pt>
                <c:pt idx="2294">
                  <c:v>1.63185E-2</c:v>
                </c:pt>
                <c:pt idx="2295">
                  <c:v>1.7029300000000001E-2</c:v>
                </c:pt>
                <c:pt idx="2296">
                  <c:v>1.7731E-2</c:v>
                </c:pt>
                <c:pt idx="2297">
                  <c:v>1.8431699999999999E-2</c:v>
                </c:pt>
                <c:pt idx="2298">
                  <c:v>1.9136400000000001E-2</c:v>
                </c:pt>
                <c:pt idx="2299">
                  <c:v>1.9839099999999998E-2</c:v>
                </c:pt>
                <c:pt idx="2300">
                  <c:v>2.0532399999999999E-2</c:v>
                </c:pt>
                <c:pt idx="2301">
                  <c:v>2.1222399999999999E-2</c:v>
                </c:pt>
                <c:pt idx="2302">
                  <c:v>2.19163E-2</c:v>
                </c:pt>
                <c:pt idx="2303">
                  <c:v>2.2613899999999999E-2</c:v>
                </c:pt>
                <c:pt idx="2304">
                  <c:v>2.32979E-2</c:v>
                </c:pt>
                <c:pt idx="2305">
                  <c:v>2.3956499999999999E-2</c:v>
                </c:pt>
                <c:pt idx="2306">
                  <c:v>2.4602099999999998E-2</c:v>
                </c:pt>
                <c:pt idx="2307">
                  <c:v>2.5250100000000001E-2</c:v>
                </c:pt>
                <c:pt idx="2308">
                  <c:v>2.59034E-2</c:v>
                </c:pt>
                <c:pt idx="2309">
                  <c:v>2.65524E-2</c:v>
                </c:pt>
                <c:pt idx="2310">
                  <c:v>2.7192899999999999E-2</c:v>
                </c:pt>
                <c:pt idx="2311">
                  <c:v>2.78312E-2</c:v>
                </c:pt>
                <c:pt idx="2312">
                  <c:v>2.8472999999999998E-2</c:v>
                </c:pt>
                <c:pt idx="2313">
                  <c:v>2.91147E-2</c:v>
                </c:pt>
                <c:pt idx="2314">
                  <c:v>2.9746700000000001E-2</c:v>
                </c:pt>
                <c:pt idx="2315">
                  <c:v>3.03679E-2</c:v>
                </c:pt>
                <c:pt idx="2316">
                  <c:v>3.0986099999999999E-2</c:v>
                </c:pt>
                <c:pt idx="2317">
                  <c:v>3.1607099999999999E-2</c:v>
                </c:pt>
                <c:pt idx="2318">
                  <c:v>3.2227499999999999E-2</c:v>
                </c:pt>
                <c:pt idx="2319">
                  <c:v>3.2840500000000002E-2</c:v>
                </c:pt>
                <c:pt idx="2320">
                  <c:v>3.34483E-2</c:v>
                </c:pt>
                <c:pt idx="2321">
                  <c:v>3.4056400000000001E-2</c:v>
                </c:pt>
                <c:pt idx="2322">
                  <c:v>3.4667400000000001E-2</c:v>
                </c:pt>
                <c:pt idx="2323">
                  <c:v>3.52752E-2</c:v>
                </c:pt>
                <c:pt idx="2324">
                  <c:v>3.58722E-2</c:v>
                </c:pt>
                <c:pt idx="2325">
                  <c:v>3.6462099999999997E-2</c:v>
                </c:pt>
                <c:pt idx="2326">
                  <c:v>3.7051199999999999E-2</c:v>
                </c:pt>
                <c:pt idx="2327">
                  <c:v>3.7641599999999997E-2</c:v>
                </c:pt>
                <c:pt idx="2328">
                  <c:v>3.8228499999999999E-2</c:v>
                </c:pt>
                <c:pt idx="2329">
                  <c:v>3.8807700000000001E-2</c:v>
                </c:pt>
                <c:pt idx="2330">
                  <c:v>3.9384200000000001E-2</c:v>
                </c:pt>
                <c:pt idx="2331">
                  <c:v>3.9962699999999997E-2</c:v>
                </c:pt>
                <c:pt idx="2332">
                  <c:v>4.0542399999999999E-2</c:v>
                </c:pt>
                <c:pt idx="2333">
                  <c:v>4.1116199999999999E-2</c:v>
                </c:pt>
                <c:pt idx="2334">
                  <c:v>4.1680200000000001E-2</c:v>
                </c:pt>
                <c:pt idx="2335">
                  <c:v>4.2240100000000003E-2</c:v>
                </c:pt>
                <c:pt idx="2336">
                  <c:v>4.2800100000000001E-2</c:v>
                </c:pt>
                <c:pt idx="2337">
                  <c:v>4.3359099999999998E-2</c:v>
                </c:pt>
                <c:pt idx="2338">
                  <c:v>4.3912300000000001E-2</c:v>
                </c:pt>
                <c:pt idx="2339">
                  <c:v>4.4459199999999997E-2</c:v>
                </c:pt>
                <c:pt idx="2340">
                  <c:v>4.5005700000000003E-2</c:v>
                </c:pt>
                <c:pt idx="2341">
                  <c:v>4.5554499999999998E-2</c:v>
                </c:pt>
                <c:pt idx="2342">
                  <c:v>4.6102400000000002E-2</c:v>
                </c:pt>
                <c:pt idx="2343">
                  <c:v>4.6642599999999999E-2</c:v>
                </c:pt>
                <c:pt idx="2344">
                  <c:v>4.7175700000000001E-2</c:v>
                </c:pt>
                <c:pt idx="2345">
                  <c:v>4.7706400000000003E-2</c:v>
                </c:pt>
                <c:pt idx="2346">
                  <c:v>4.8236500000000002E-2</c:v>
                </c:pt>
                <c:pt idx="2347">
                  <c:v>4.8763500000000001E-2</c:v>
                </c:pt>
                <c:pt idx="2348">
                  <c:v>4.9283500000000001E-2</c:v>
                </c:pt>
                <c:pt idx="2349">
                  <c:v>4.9799599999999999E-2</c:v>
                </c:pt>
                <c:pt idx="2350">
                  <c:v>5.0316800000000002E-2</c:v>
                </c:pt>
                <c:pt idx="2351">
                  <c:v>5.0835600000000002E-2</c:v>
                </c:pt>
                <c:pt idx="2352">
                  <c:v>5.1351500000000001E-2</c:v>
                </c:pt>
                <c:pt idx="2353">
                  <c:v>5.1859599999999999E-2</c:v>
                </c:pt>
                <c:pt idx="2354">
                  <c:v>5.2363E-2</c:v>
                </c:pt>
                <c:pt idx="2355">
                  <c:v>5.2864399999999999E-2</c:v>
                </c:pt>
                <c:pt idx="2356">
                  <c:v>5.3363500000000001E-2</c:v>
                </c:pt>
                <c:pt idx="2357">
                  <c:v>5.3858000000000003E-2</c:v>
                </c:pt>
                <c:pt idx="2358">
                  <c:v>5.4346100000000001E-2</c:v>
                </c:pt>
                <c:pt idx="2359">
                  <c:v>5.4832600000000002E-2</c:v>
                </c:pt>
                <c:pt idx="2360">
                  <c:v>5.5320899999999999E-2</c:v>
                </c:pt>
                <c:pt idx="2361">
                  <c:v>5.5809200000000003E-2</c:v>
                </c:pt>
                <c:pt idx="2362">
                  <c:v>5.6293200000000002E-2</c:v>
                </c:pt>
                <c:pt idx="2363">
                  <c:v>5.6770899999999999E-2</c:v>
                </c:pt>
                <c:pt idx="2364">
                  <c:v>5.7244999999999997E-2</c:v>
                </c:pt>
                <c:pt idx="2365">
                  <c:v>5.7716700000000003E-2</c:v>
                </c:pt>
                <c:pt idx="2366">
                  <c:v>5.8184600000000003E-2</c:v>
                </c:pt>
                <c:pt idx="2367">
                  <c:v>5.8646700000000003E-2</c:v>
                </c:pt>
                <c:pt idx="2368">
                  <c:v>5.91041E-2</c:v>
                </c:pt>
                <c:pt idx="2369">
                  <c:v>5.9561900000000001E-2</c:v>
                </c:pt>
                <c:pt idx="2370">
                  <c:v>6.0021499999999998E-2</c:v>
                </c:pt>
                <c:pt idx="2371">
                  <c:v>6.0479199999999997E-2</c:v>
                </c:pt>
                <c:pt idx="2372">
                  <c:v>6.0930900000000003E-2</c:v>
                </c:pt>
                <c:pt idx="2373">
                  <c:v>6.1377300000000003E-2</c:v>
                </c:pt>
                <c:pt idx="2374">
                  <c:v>6.1822000000000002E-2</c:v>
                </c:pt>
                <c:pt idx="2375">
                  <c:v>6.2264899999999998E-2</c:v>
                </c:pt>
                <c:pt idx="2376">
                  <c:v>6.2702999999999995E-2</c:v>
                </c:pt>
                <c:pt idx="2377">
                  <c:v>6.3133700000000001E-2</c:v>
                </c:pt>
                <c:pt idx="2378">
                  <c:v>6.3560800000000001E-2</c:v>
                </c:pt>
                <c:pt idx="2379">
                  <c:v>6.3990099999999994E-2</c:v>
                </c:pt>
                <c:pt idx="2380">
                  <c:v>6.4420199999999997E-2</c:v>
                </c:pt>
                <c:pt idx="2381">
                  <c:v>6.4846500000000001E-2</c:v>
                </c:pt>
                <c:pt idx="2382">
                  <c:v>6.5266299999999999E-2</c:v>
                </c:pt>
                <c:pt idx="2383">
                  <c:v>6.5682299999999999E-2</c:v>
                </c:pt>
                <c:pt idx="2384">
                  <c:v>6.6098199999999996E-2</c:v>
                </c:pt>
                <c:pt idx="2385">
                  <c:v>6.6511600000000004E-2</c:v>
                </c:pt>
                <c:pt idx="2386">
                  <c:v>6.6919400000000004E-2</c:v>
                </c:pt>
                <c:pt idx="2387">
                  <c:v>6.7321099999999995E-2</c:v>
                </c:pt>
                <c:pt idx="2388">
                  <c:v>6.7720799999999998E-2</c:v>
                </c:pt>
                <c:pt idx="2389">
                  <c:v>6.81224E-2</c:v>
                </c:pt>
                <c:pt idx="2390">
                  <c:v>6.8522200000000005E-2</c:v>
                </c:pt>
                <c:pt idx="2391">
                  <c:v>6.8916400000000003E-2</c:v>
                </c:pt>
                <c:pt idx="2392">
                  <c:v>6.9305199999999997E-2</c:v>
                </c:pt>
                <c:pt idx="2393">
                  <c:v>6.9692299999999999E-2</c:v>
                </c:pt>
                <c:pt idx="2394">
                  <c:v>7.0079900000000001E-2</c:v>
                </c:pt>
                <c:pt idx="2395">
                  <c:v>7.0464100000000002E-2</c:v>
                </c:pt>
                <c:pt idx="2396">
                  <c:v>7.08424E-2</c:v>
                </c:pt>
                <c:pt idx="2397">
                  <c:v>7.1216000000000002E-2</c:v>
                </c:pt>
                <c:pt idx="2398">
                  <c:v>7.1588700000000005E-2</c:v>
                </c:pt>
                <c:pt idx="2399">
                  <c:v>7.1961600000000001E-2</c:v>
                </c:pt>
                <c:pt idx="2400">
                  <c:v>7.2330099999999994E-2</c:v>
                </c:pt>
                <c:pt idx="2401">
                  <c:v>7.2692800000000002E-2</c:v>
                </c:pt>
                <c:pt idx="2402">
                  <c:v>7.30513E-2</c:v>
                </c:pt>
                <c:pt idx="2403">
                  <c:v>7.3410400000000001E-2</c:v>
                </c:pt>
                <c:pt idx="2404">
                  <c:v>7.3769500000000002E-2</c:v>
                </c:pt>
                <c:pt idx="2405">
                  <c:v>7.4124300000000004E-2</c:v>
                </c:pt>
                <c:pt idx="2406">
                  <c:v>7.4473999999999999E-2</c:v>
                </c:pt>
                <c:pt idx="2407">
                  <c:v>7.4819399999999994E-2</c:v>
                </c:pt>
                <c:pt idx="2408">
                  <c:v>7.5164300000000003E-2</c:v>
                </c:pt>
                <c:pt idx="2409">
                  <c:v>7.5506900000000002E-2</c:v>
                </c:pt>
                <c:pt idx="2410">
                  <c:v>7.5844900000000007E-2</c:v>
                </c:pt>
                <c:pt idx="2411">
                  <c:v>7.6179200000000002E-2</c:v>
                </c:pt>
                <c:pt idx="2412">
                  <c:v>7.6510599999999998E-2</c:v>
                </c:pt>
                <c:pt idx="2413">
                  <c:v>7.6843099999999998E-2</c:v>
                </c:pt>
                <c:pt idx="2414">
                  <c:v>7.7173199999999997E-2</c:v>
                </c:pt>
                <c:pt idx="2415">
                  <c:v>7.7498899999999996E-2</c:v>
                </c:pt>
                <c:pt idx="2416">
                  <c:v>7.7820500000000001E-2</c:v>
                </c:pt>
                <c:pt idx="2417">
                  <c:v>7.8137999999999999E-2</c:v>
                </c:pt>
                <c:pt idx="2418">
                  <c:v>7.8454499999999996E-2</c:v>
                </c:pt>
                <c:pt idx="2419">
                  <c:v>7.8767100000000007E-2</c:v>
                </c:pt>
                <c:pt idx="2420">
                  <c:v>7.9076400000000005E-2</c:v>
                </c:pt>
                <c:pt idx="2421">
                  <c:v>7.9383300000000004E-2</c:v>
                </c:pt>
                <c:pt idx="2422">
                  <c:v>7.9688200000000001E-2</c:v>
                </c:pt>
                <c:pt idx="2423">
                  <c:v>7.9993499999999995E-2</c:v>
                </c:pt>
                <c:pt idx="2424">
                  <c:v>8.0295000000000005E-2</c:v>
                </c:pt>
                <c:pt idx="2425">
                  <c:v>8.0593100000000001E-2</c:v>
                </c:pt>
                <c:pt idx="2426">
                  <c:v>8.0886700000000006E-2</c:v>
                </c:pt>
                <c:pt idx="2427">
                  <c:v>8.1176200000000004E-2</c:v>
                </c:pt>
                <c:pt idx="2428">
                  <c:v>8.1463300000000002E-2</c:v>
                </c:pt>
                <c:pt idx="2429">
                  <c:v>8.1746700000000005E-2</c:v>
                </c:pt>
                <c:pt idx="2430">
                  <c:v>8.2029699999999997E-2</c:v>
                </c:pt>
                <c:pt idx="2431">
                  <c:v>8.2309400000000005E-2</c:v>
                </c:pt>
                <c:pt idx="2432">
                  <c:v>8.2587099999999997E-2</c:v>
                </c:pt>
                <c:pt idx="2433">
                  <c:v>8.2863000000000006E-2</c:v>
                </c:pt>
                <c:pt idx="2434">
                  <c:v>8.3136199999999993E-2</c:v>
                </c:pt>
                <c:pt idx="2435">
                  <c:v>8.3408899999999994E-2</c:v>
                </c:pt>
                <c:pt idx="2436">
                  <c:v>8.3675600000000003E-2</c:v>
                </c:pt>
                <c:pt idx="2437">
                  <c:v>8.3937300000000006E-2</c:v>
                </c:pt>
                <c:pt idx="2438">
                  <c:v>8.4194900000000003E-2</c:v>
                </c:pt>
                <c:pt idx="2439">
                  <c:v>8.4451300000000007E-2</c:v>
                </c:pt>
                <c:pt idx="2440">
                  <c:v>8.4708500000000006E-2</c:v>
                </c:pt>
                <c:pt idx="2441">
                  <c:v>8.4961200000000001E-2</c:v>
                </c:pt>
                <c:pt idx="2442">
                  <c:v>8.5211800000000004E-2</c:v>
                </c:pt>
                <c:pt idx="2443">
                  <c:v>8.5458999999999993E-2</c:v>
                </c:pt>
                <c:pt idx="2444">
                  <c:v>8.5705699999999996E-2</c:v>
                </c:pt>
                <c:pt idx="2445">
                  <c:v>8.5950799999999994E-2</c:v>
                </c:pt>
                <c:pt idx="2446">
                  <c:v>8.6189399999999999E-2</c:v>
                </c:pt>
                <c:pt idx="2447">
                  <c:v>8.6424799999999996E-2</c:v>
                </c:pt>
                <c:pt idx="2448">
                  <c:v>8.6656200000000003E-2</c:v>
                </c:pt>
                <c:pt idx="2449">
                  <c:v>8.6888900000000005E-2</c:v>
                </c:pt>
                <c:pt idx="2450">
                  <c:v>8.7119500000000002E-2</c:v>
                </c:pt>
                <c:pt idx="2451">
                  <c:v>8.7344699999999997E-2</c:v>
                </c:pt>
                <c:pt idx="2452">
                  <c:v>8.7567599999999995E-2</c:v>
                </c:pt>
                <c:pt idx="2453">
                  <c:v>8.7787100000000007E-2</c:v>
                </c:pt>
                <c:pt idx="2454">
                  <c:v>8.8008699999999995E-2</c:v>
                </c:pt>
                <c:pt idx="2455">
                  <c:v>8.8226299999999994E-2</c:v>
                </c:pt>
                <c:pt idx="2456">
                  <c:v>8.8438299999999997E-2</c:v>
                </c:pt>
                <c:pt idx="2457">
                  <c:v>8.8647299999999998E-2</c:v>
                </c:pt>
                <c:pt idx="2458">
                  <c:v>8.88539E-2</c:v>
                </c:pt>
                <c:pt idx="2459">
                  <c:v>8.9062699999999995E-2</c:v>
                </c:pt>
                <c:pt idx="2460">
                  <c:v>8.9265999999999998E-2</c:v>
                </c:pt>
                <c:pt idx="2461">
                  <c:v>8.9464500000000002E-2</c:v>
                </c:pt>
                <c:pt idx="2462">
                  <c:v>8.9659299999999997E-2</c:v>
                </c:pt>
                <c:pt idx="2463">
                  <c:v>8.9853600000000006E-2</c:v>
                </c:pt>
                <c:pt idx="2464">
                  <c:v>9.0049699999999996E-2</c:v>
                </c:pt>
                <c:pt idx="2465">
                  <c:v>9.0240200000000007E-2</c:v>
                </c:pt>
                <c:pt idx="2466">
                  <c:v>9.0427599999999997E-2</c:v>
                </c:pt>
                <c:pt idx="2467">
                  <c:v>9.0610499999999997E-2</c:v>
                </c:pt>
                <c:pt idx="2468">
                  <c:v>9.0792700000000004E-2</c:v>
                </c:pt>
                <c:pt idx="2469">
                  <c:v>9.0973999999999999E-2</c:v>
                </c:pt>
                <c:pt idx="2470">
                  <c:v>9.1149499999999994E-2</c:v>
                </c:pt>
                <c:pt idx="2471">
                  <c:v>9.1323399999999999E-2</c:v>
                </c:pt>
                <c:pt idx="2472">
                  <c:v>9.1493199999999997E-2</c:v>
                </c:pt>
                <c:pt idx="2473">
                  <c:v>9.1664599999999999E-2</c:v>
                </c:pt>
                <c:pt idx="2474">
                  <c:v>9.1834299999999994E-2</c:v>
                </c:pt>
                <c:pt idx="2475">
                  <c:v>9.1998899999999995E-2</c:v>
                </c:pt>
                <c:pt idx="2476">
                  <c:v>9.2161800000000002E-2</c:v>
                </c:pt>
                <c:pt idx="2477">
                  <c:v>9.2319200000000004E-2</c:v>
                </c:pt>
                <c:pt idx="2478">
                  <c:v>9.2477000000000004E-2</c:v>
                </c:pt>
                <c:pt idx="2479">
                  <c:v>9.2630599999999993E-2</c:v>
                </c:pt>
                <c:pt idx="2480">
                  <c:v>9.2781100000000005E-2</c:v>
                </c:pt>
                <c:pt idx="2481">
                  <c:v>9.2930399999999996E-2</c:v>
                </c:pt>
                <c:pt idx="2482">
                  <c:v>9.3076300000000001E-2</c:v>
                </c:pt>
                <c:pt idx="2483">
                  <c:v>9.3224399999999999E-2</c:v>
                </c:pt>
                <c:pt idx="2484">
                  <c:v>9.3367699999999998E-2</c:v>
                </c:pt>
                <c:pt idx="2485">
                  <c:v>9.3508800000000003E-2</c:v>
                </c:pt>
                <c:pt idx="2486">
                  <c:v>9.3646099999999996E-2</c:v>
                </c:pt>
                <c:pt idx="2487">
                  <c:v>9.3778799999999995E-2</c:v>
                </c:pt>
                <c:pt idx="2488">
                  <c:v>9.3910999999999994E-2</c:v>
                </c:pt>
                <c:pt idx="2489">
                  <c:v>9.4038200000000002E-2</c:v>
                </c:pt>
                <c:pt idx="2490">
                  <c:v>9.4166600000000003E-2</c:v>
                </c:pt>
                <c:pt idx="2491">
                  <c:v>9.4291200000000006E-2</c:v>
                </c:pt>
                <c:pt idx="2492">
                  <c:v>9.4413700000000003E-2</c:v>
                </c:pt>
                <c:pt idx="2493">
                  <c:v>9.4535599999999997E-2</c:v>
                </c:pt>
                <c:pt idx="2494">
                  <c:v>9.4653699999999993E-2</c:v>
                </c:pt>
                <c:pt idx="2495">
                  <c:v>9.4773499999999997E-2</c:v>
                </c:pt>
                <c:pt idx="2496">
                  <c:v>9.4886200000000004E-2</c:v>
                </c:pt>
                <c:pt idx="2497">
                  <c:v>9.4995499999999997E-2</c:v>
                </c:pt>
                <c:pt idx="2498">
                  <c:v>9.5100799999999999E-2</c:v>
                </c:pt>
                <c:pt idx="2499">
                  <c:v>9.5204499999999997E-2</c:v>
                </c:pt>
                <c:pt idx="2500">
                  <c:v>9.5310599999999995E-2</c:v>
                </c:pt>
                <c:pt idx="2501">
                  <c:v>9.5410499999999995E-2</c:v>
                </c:pt>
                <c:pt idx="2502">
                  <c:v>9.5510399999999995E-2</c:v>
                </c:pt>
                <c:pt idx="2503">
                  <c:v>9.5605800000000005E-2</c:v>
                </c:pt>
                <c:pt idx="2504">
                  <c:v>9.5701300000000003E-2</c:v>
                </c:pt>
                <c:pt idx="2505">
                  <c:v>9.5796300000000001E-2</c:v>
                </c:pt>
                <c:pt idx="2506">
                  <c:v>9.5883899999999994E-2</c:v>
                </c:pt>
                <c:pt idx="2507">
                  <c:v>9.5971100000000004E-2</c:v>
                </c:pt>
                <c:pt idx="2508">
                  <c:v>9.6052299999999993E-2</c:v>
                </c:pt>
                <c:pt idx="2509">
                  <c:v>9.6136299999999994E-2</c:v>
                </c:pt>
                <c:pt idx="2510">
                  <c:v>9.6218100000000001E-2</c:v>
                </c:pt>
                <c:pt idx="2511">
                  <c:v>9.6294199999999996E-2</c:v>
                </c:pt>
                <c:pt idx="2512">
                  <c:v>9.6370300000000006E-2</c:v>
                </c:pt>
                <c:pt idx="2513">
                  <c:v>9.6440899999999996E-2</c:v>
                </c:pt>
                <c:pt idx="2514">
                  <c:v>9.6515799999999999E-2</c:v>
                </c:pt>
                <c:pt idx="2515">
                  <c:v>9.6585799999999999E-2</c:v>
                </c:pt>
                <c:pt idx="2516">
                  <c:v>9.6651000000000001E-2</c:v>
                </c:pt>
                <c:pt idx="2517">
                  <c:v>9.6714700000000001E-2</c:v>
                </c:pt>
                <c:pt idx="2518">
                  <c:v>9.6774399999999997E-2</c:v>
                </c:pt>
                <c:pt idx="2519">
                  <c:v>9.6838599999999997E-2</c:v>
                </c:pt>
                <c:pt idx="2520">
                  <c:v>9.6895700000000001E-2</c:v>
                </c:pt>
                <c:pt idx="2521">
                  <c:v>9.6949599999999997E-2</c:v>
                </c:pt>
                <c:pt idx="2522">
                  <c:v>9.7000100000000006E-2</c:v>
                </c:pt>
                <c:pt idx="2523">
                  <c:v>9.7049300000000005E-2</c:v>
                </c:pt>
                <c:pt idx="2524">
                  <c:v>9.7102099999999997E-2</c:v>
                </c:pt>
                <c:pt idx="2525">
                  <c:v>9.7147700000000003E-2</c:v>
                </c:pt>
                <c:pt idx="2526">
                  <c:v>9.7192899999999999E-2</c:v>
                </c:pt>
                <c:pt idx="2527">
                  <c:v>9.7232600000000002E-2</c:v>
                </c:pt>
                <c:pt idx="2528">
                  <c:v>9.7272200000000003E-2</c:v>
                </c:pt>
                <c:pt idx="2529">
                  <c:v>9.7311999999999996E-2</c:v>
                </c:pt>
                <c:pt idx="2530">
                  <c:v>9.7344600000000003E-2</c:v>
                </c:pt>
                <c:pt idx="2531">
                  <c:v>9.7378400000000004E-2</c:v>
                </c:pt>
                <c:pt idx="2532">
                  <c:v>9.7406199999999998E-2</c:v>
                </c:pt>
                <c:pt idx="2533">
                  <c:v>9.7436999999999996E-2</c:v>
                </c:pt>
                <c:pt idx="2534">
                  <c:v>9.7465999999999997E-2</c:v>
                </c:pt>
                <c:pt idx="2535">
                  <c:v>9.7489800000000001E-2</c:v>
                </c:pt>
                <c:pt idx="2536">
                  <c:v>9.7514299999999998E-2</c:v>
                </c:pt>
                <c:pt idx="2537">
                  <c:v>9.7531300000000001E-2</c:v>
                </c:pt>
                <c:pt idx="2538">
                  <c:v>9.7551399999999996E-2</c:v>
                </c:pt>
                <c:pt idx="2539">
                  <c:v>9.7566E-2</c:v>
                </c:pt>
                <c:pt idx="2540">
                  <c:v>9.7578200000000004E-2</c:v>
                </c:pt>
                <c:pt idx="2541">
                  <c:v>9.7590399999999994E-2</c:v>
                </c:pt>
                <c:pt idx="2542">
                  <c:v>9.7597600000000007E-2</c:v>
                </c:pt>
                <c:pt idx="2543">
                  <c:v>9.7609399999999999E-2</c:v>
                </c:pt>
                <c:pt idx="2544">
                  <c:v>9.7614699999999999E-2</c:v>
                </c:pt>
                <c:pt idx="2545">
                  <c:v>9.7619999999999998E-2</c:v>
                </c:pt>
                <c:pt idx="2546">
                  <c:v>9.7621799999999995E-2</c:v>
                </c:pt>
                <c:pt idx="2547">
                  <c:v>9.7618499999999997E-2</c:v>
                </c:pt>
                <c:pt idx="2548">
                  <c:v>9.7616800000000004E-2</c:v>
                </c:pt>
                <c:pt idx="2549">
                  <c:v>9.7608100000000003E-2</c:v>
                </c:pt>
                <c:pt idx="2550">
                  <c:v>9.7602900000000006E-2</c:v>
                </c:pt>
                <c:pt idx="2551">
                  <c:v>9.7592700000000004E-2</c:v>
                </c:pt>
                <c:pt idx="2552">
                  <c:v>9.7581500000000002E-2</c:v>
                </c:pt>
                <c:pt idx="2553">
                  <c:v>9.7570699999999996E-2</c:v>
                </c:pt>
                <c:pt idx="2554">
                  <c:v>9.7554500000000002E-2</c:v>
                </c:pt>
                <c:pt idx="2555">
                  <c:v>9.7542299999999998E-2</c:v>
                </c:pt>
                <c:pt idx="2556">
                  <c:v>9.7521700000000003E-2</c:v>
                </c:pt>
                <c:pt idx="2557">
                  <c:v>9.7500199999999995E-2</c:v>
                </c:pt>
                <c:pt idx="2558">
                  <c:v>9.7474900000000003E-2</c:v>
                </c:pt>
                <c:pt idx="2559">
                  <c:v>9.7447199999999998E-2</c:v>
                </c:pt>
                <c:pt idx="2560">
                  <c:v>9.7423399999999993E-2</c:v>
                </c:pt>
                <c:pt idx="2561">
                  <c:v>9.7391699999999998E-2</c:v>
                </c:pt>
                <c:pt idx="2562">
                  <c:v>9.7362699999999996E-2</c:v>
                </c:pt>
                <c:pt idx="2563">
                  <c:v>9.7327999999999998E-2</c:v>
                </c:pt>
                <c:pt idx="2564">
                  <c:v>9.7294000000000005E-2</c:v>
                </c:pt>
                <c:pt idx="2565">
                  <c:v>9.7260600000000003E-2</c:v>
                </c:pt>
                <c:pt idx="2566">
                  <c:v>9.7218799999999994E-2</c:v>
                </c:pt>
                <c:pt idx="2567">
                  <c:v>9.7179699999999994E-2</c:v>
                </c:pt>
                <c:pt idx="2568">
                  <c:v>9.7132800000000005E-2</c:v>
                </c:pt>
                <c:pt idx="2569">
                  <c:v>9.7090099999999999E-2</c:v>
                </c:pt>
                <c:pt idx="2570">
                  <c:v>9.7045000000000006E-2</c:v>
                </c:pt>
                <c:pt idx="2571">
                  <c:v>9.6993999999999997E-2</c:v>
                </c:pt>
                <c:pt idx="2572">
                  <c:v>9.6945299999999998E-2</c:v>
                </c:pt>
                <c:pt idx="2573">
                  <c:v>9.6889100000000006E-2</c:v>
                </c:pt>
                <c:pt idx="2574">
                  <c:v>9.6839099999999997E-2</c:v>
                </c:pt>
                <c:pt idx="2575">
                  <c:v>9.67832E-2</c:v>
                </c:pt>
                <c:pt idx="2576">
                  <c:v>9.6724099999999993E-2</c:v>
                </c:pt>
                <c:pt idx="2577">
                  <c:v>9.6664700000000006E-2</c:v>
                </c:pt>
                <c:pt idx="2578">
                  <c:v>9.65998E-2</c:v>
                </c:pt>
                <c:pt idx="2579">
                  <c:v>9.6541199999999994E-2</c:v>
                </c:pt>
                <c:pt idx="2580">
                  <c:v>9.6474099999999993E-2</c:v>
                </c:pt>
                <c:pt idx="2581">
                  <c:v>9.6406199999999997E-2</c:v>
                </c:pt>
                <c:pt idx="2582">
                  <c:v>9.6334900000000001E-2</c:v>
                </c:pt>
                <c:pt idx="2583">
                  <c:v>9.6261700000000006E-2</c:v>
                </c:pt>
                <c:pt idx="2584">
                  <c:v>9.6193500000000001E-2</c:v>
                </c:pt>
                <c:pt idx="2585">
                  <c:v>9.6116900000000005E-2</c:v>
                </c:pt>
                <c:pt idx="2586">
                  <c:v>9.60424E-2</c:v>
                </c:pt>
                <c:pt idx="2587">
                  <c:v>9.5961699999999997E-2</c:v>
                </c:pt>
                <c:pt idx="2588">
                  <c:v>9.5881599999999997E-2</c:v>
                </c:pt>
                <c:pt idx="2589">
                  <c:v>9.5802300000000007E-2</c:v>
                </c:pt>
                <c:pt idx="2590">
                  <c:v>9.57152E-2</c:v>
                </c:pt>
                <c:pt idx="2591">
                  <c:v>9.5631499999999994E-2</c:v>
                </c:pt>
                <c:pt idx="2592">
                  <c:v>9.5540100000000003E-2</c:v>
                </c:pt>
                <c:pt idx="2593">
                  <c:v>9.5453200000000002E-2</c:v>
                </c:pt>
                <c:pt idx="2594">
                  <c:v>9.5364199999999996E-2</c:v>
                </c:pt>
                <c:pt idx="2595">
                  <c:v>9.5270199999999999E-2</c:v>
                </c:pt>
                <c:pt idx="2596">
                  <c:v>9.5179E-2</c:v>
                </c:pt>
                <c:pt idx="2597">
                  <c:v>9.5078999999999997E-2</c:v>
                </c:pt>
                <c:pt idx="2598">
                  <c:v>9.4983999999999999E-2</c:v>
                </c:pt>
                <c:pt idx="2599">
                  <c:v>9.48827E-2</c:v>
                </c:pt>
                <c:pt idx="2600">
                  <c:v>9.4780000000000003E-2</c:v>
                </c:pt>
                <c:pt idx="2601">
                  <c:v>9.4678100000000001E-2</c:v>
                </c:pt>
                <c:pt idx="2602">
                  <c:v>9.4569799999999996E-2</c:v>
                </c:pt>
                <c:pt idx="2603">
                  <c:v>9.4467999999999996E-2</c:v>
                </c:pt>
                <c:pt idx="2604">
                  <c:v>9.4358200000000003E-2</c:v>
                </c:pt>
                <c:pt idx="2605">
                  <c:v>9.4250399999999998E-2</c:v>
                </c:pt>
                <c:pt idx="2606">
                  <c:v>9.4139399999999998E-2</c:v>
                </c:pt>
                <c:pt idx="2607">
                  <c:v>9.4023399999999993E-2</c:v>
                </c:pt>
                <c:pt idx="2608">
                  <c:v>9.3910800000000003E-2</c:v>
                </c:pt>
                <c:pt idx="2609">
                  <c:v>9.3789700000000004E-2</c:v>
                </c:pt>
                <c:pt idx="2610">
                  <c:v>9.3673800000000002E-2</c:v>
                </c:pt>
                <c:pt idx="2611">
                  <c:v>9.3552300000000005E-2</c:v>
                </c:pt>
                <c:pt idx="2612">
                  <c:v>9.3430200000000005E-2</c:v>
                </c:pt>
                <c:pt idx="2613">
                  <c:v>9.3309500000000004E-2</c:v>
                </c:pt>
                <c:pt idx="2614">
                  <c:v>9.3182399999999999E-2</c:v>
                </c:pt>
                <c:pt idx="2615">
                  <c:v>9.30613E-2</c:v>
                </c:pt>
                <c:pt idx="2616">
                  <c:v>9.2930899999999997E-2</c:v>
                </c:pt>
                <c:pt idx="2617">
                  <c:v>9.2801400000000006E-2</c:v>
                </c:pt>
                <c:pt idx="2618">
                  <c:v>9.2668299999999995E-2</c:v>
                </c:pt>
                <c:pt idx="2619">
                  <c:v>9.2532699999999996E-2</c:v>
                </c:pt>
                <c:pt idx="2620">
                  <c:v>9.2402100000000001E-2</c:v>
                </c:pt>
                <c:pt idx="2621">
                  <c:v>9.2262499999999997E-2</c:v>
                </c:pt>
                <c:pt idx="2622">
                  <c:v>9.2127500000000001E-2</c:v>
                </c:pt>
                <c:pt idx="2623">
                  <c:v>9.1985999999999998E-2</c:v>
                </c:pt>
                <c:pt idx="2624">
                  <c:v>9.18461E-2</c:v>
                </c:pt>
                <c:pt idx="2625">
                  <c:v>9.1707499999999997E-2</c:v>
                </c:pt>
                <c:pt idx="2626">
                  <c:v>9.1560000000000002E-2</c:v>
                </c:pt>
                <c:pt idx="2627">
                  <c:v>9.1417200000000004E-2</c:v>
                </c:pt>
                <c:pt idx="2628">
                  <c:v>9.1265499999999999E-2</c:v>
                </c:pt>
                <c:pt idx="2629">
                  <c:v>9.1119199999999997E-2</c:v>
                </c:pt>
                <c:pt idx="2630">
                  <c:v>9.0970499999999996E-2</c:v>
                </c:pt>
                <c:pt idx="2631">
                  <c:v>9.0815800000000002E-2</c:v>
                </c:pt>
                <c:pt idx="2632">
                  <c:v>9.0665300000000004E-2</c:v>
                </c:pt>
                <c:pt idx="2633">
                  <c:v>9.05059E-2</c:v>
                </c:pt>
                <c:pt idx="2634">
                  <c:v>9.0354500000000004E-2</c:v>
                </c:pt>
                <c:pt idx="2635">
                  <c:v>9.0196700000000005E-2</c:v>
                </c:pt>
                <c:pt idx="2636">
                  <c:v>9.0036400000000003E-2</c:v>
                </c:pt>
                <c:pt idx="2637">
                  <c:v>8.9877100000000001E-2</c:v>
                </c:pt>
                <c:pt idx="2638">
                  <c:v>8.9711100000000002E-2</c:v>
                </c:pt>
                <c:pt idx="2639">
                  <c:v>8.9553099999999997E-2</c:v>
                </c:pt>
                <c:pt idx="2640">
                  <c:v>8.9385800000000001E-2</c:v>
                </c:pt>
                <c:pt idx="2641">
                  <c:v>8.9219199999999999E-2</c:v>
                </c:pt>
                <c:pt idx="2642">
                  <c:v>8.9049699999999996E-2</c:v>
                </c:pt>
                <c:pt idx="2643">
                  <c:v>8.8877600000000001E-2</c:v>
                </c:pt>
                <c:pt idx="2644">
                  <c:v>8.8711700000000004E-2</c:v>
                </c:pt>
                <c:pt idx="2645">
                  <c:v>8.8536400000000001E-2</c:v>
                </c:pt>
                <c:pt idx="2646">
                  <c:v>8.8365600000000002E-2</c:v>
                </c:pt>
                <c:pt idx="2647">
                  <c:v>8.8188100000000005E-2</c:v>
                </c:pt>
                <c:pt idx="2648">
                  <c:v>8.8011500000000006E-2</c:v>
                </c:pt>
                <c:pt idx="2649">
                  <c:v>8.7836600000000001E-2</c:v>
                </c:pt>
                <c:pt idx="2650">
                  <c:v>8.7653200000000001E-2</c:v>
                </c:pt>
                <c:pt idx="2651">
                  <c:v>8.74751E-2</c:v>
                </c:pt>
                <c:pt idx="2652">
                  <c:v>8.7288400000000002E-2</c:v>
                </c:pt>
                <c:pt idx="2653">
                  <c:v>8.7107000000000004E-2</c:v>
                </c:pt>
                <c:pt idx="2654">
                  <c:v>8.6923700000000007E-2</c:v>
                </c:pt>
                <c:pt idx="2655">
                  <c:v>8.6735300000000001E-2</c:v>
                </c:pt>
                <c:pt idx="2656">
                  <c:v>8.6551400000000001E-2</c:v>
                </c:pt>
                <c:pt idx="2657">
                  <c:v>8.6357900000000001E-2</c:v>
                </c:pt>
                <c:pt idx="2658">
                  <c:v>8.6170999999999998E-2</c:v>
                </c:pt>
                <c:pt idx="2659">
                  <c:v>8.5977600000000001E-2</c:v>
                </c:pt>
                <c:pt idx="2660">
                  <c:v>8.5783100000000001E-2</c:v>
                </c:pt>
                <c:pt idx="2661">
                  <c:v>8.5590299999999994E-2</c:v>
                </c:pt>
                <c:pt idx="2662">
                  <c:v>8.5390300000000002E-2</c:v>
                </c:pt>
                <c:pt idx="2663">
                  <c:v>8.5198300000000005E-2</c:v>
                </c:pt>
                <c:pt idx="2664">
                  <c:v>8.4997699999999995E-2</c:v>
                </c:pt>
                <c:pt idx="2665">
                  <c:v>8.4800200000000006E-2</c:v>
                </c:pt>
                <c:pt idx="2666">
                  <c:v>8.4600099999999998E-2</c:v>
                </c:pt>
                <c:pt idx="2667">
                  <c:v>8.4394700000000003E-2</c:v>
                </c:pt>
                <c:pt idx="2668">
                  <c:v>8.41943E-2</c:v>
                </c:pt>
                <c:pt idx="2669">
                  <c:v>8.3984699999999995E-2</c:v>
                </c:pt>
                <c:pt idx="2670">
                  <c:v>8.3781599999999998E-2</c:v>
                </c:pt>
                <c:pt idx="2671">
                  <c:v>8.35727E-2</c:v>
                </c:pt>
                <c:pt idx="2672">
                  <c:v>8.3363099999999996E-2</c:v>
                </c:pt>
                <c:pt idx="2673">
                  <c:v>8.3155599999999996E-2</c:v>
                </c:pt>
                <c:pt idx="2674">
                  <c:v>8.2941299999999996E-2</c:v>
                </c:pt>
                <c:pt idx="2675">
                  <c:v>8.27344E-2</c:v>
                </c:pt>
                <c:pt idx="2676">
                  <c:v>8.2518300000000003E-2</c:v>
                </c:pt>
                <c:pt idx="2677">
                  <c:v>8.2303899999999999E-2</c:v>
                </c:pt>
                <c:pt idx="2678">
                  <c:v>8.2086599999999996E-2</c:v>
                </c:pt>
                <c:pt idx="2679">
                  <c:v>8.18662E-2</c:v>
                </c:pt>
                <c:pt idx="2680">
                  <c:v>8.1651799999999997E-2</c:v>
                </c:pt>
                <c:pt idx="2681">
                  <c:v>8.1428E-2</c:v>
                </c:pt>
                <c:pt idx="2682">
                  <c:v>8.1209699999999996E-2</c:v>
                </c:pt>
                <c:pt idx="2683">
                  <c:v>8.0985199999999993E-2</c:v>
                </c:pt>
                <c:pt idx="2684">
                  <c:v>8.0762100000000003E-2</c:v>
                </c:pt>
                <c:pt idx="2685">
                  <c:v>8.0541199999999993E-2</c:v>
                </c:pt>
                <c:pt idx="2686">
                  <c:v>8.0311499999999994E-2</c:v>
                </c:pt>
                <c:pt idx="2687">
                  <c:v>8.0087699999999998E-2</c:v>
                </c:pt>
                <c:pt idx="2688">
                  <c:v>7.9855099999999998E-2</c:v>
                </c:pt>
                <c:pt idx="2689">
                  <c:v>7.9628000000000004E-2</c:v>
                </c:pt>
                <c:pt idx="2690">
                  <c:v>7.9398899999999994E-2</c:v>
                </c:pt>
                <c:pt idx="2691">
                  <c:v>7.9163999999999998E-2</c:v>
                </c:pt>
                <c:pt idx="2692">
                  <c:v>7.8934000000000004E-2</c:v>
                </c:pt>
                <c:pt idx="2693">
                  <c:v>7.8695000000000001E-2</c:v>
                </c:pt>
                <c:pt idx="2694">
                  <c:v>7.8464199999999998E-2</c:v>
                </c:pt>
                <c:pt idx="2695">
                  <c:v>7.8227599999999994E-2</c:v>
                </c:pt>
                <c:pt idx="2696">
                  <c:v>7.7989100000000006E-2</c:v>
                </c:pt>
                <c:pt idx="2697">
                  <c:v>7.7752399999999999E-2</c:v>
                </c:pt>
                <c:pt idx="2698">
                  <c:v>7.7508800000000003E-2</c:v>
                </c:pt>
                <c:pt idx="2699">
                  <c:v>7.7273400000000006E-2</c:v>
                </c:pt>
                <c:pt idx="2700">
                  <c:v>7.7029E-2</c:v>
                </c:pt>
                <c:pt idx="2701">
                  <c:v>7.6786199999999999E-2</c:v>
                </c:pt>
                <c:pt idx="2702">
                  <c:v>7.6541200000000004E-2</c:v>
                </c:pt>
                <c:pt idx="2703">
                  <c:v>7.6293E-2</c:v>
                </c:pt>
                <c:pt idx="2704">
                  <c:v>7.6051499999999994E-2</c:v>
                </c:pt>
                <c:pt idx="2705">
                  <c:v>7.5800999999999993E-2</c:v>
                </c:pt>
                <c:pt idx="2706">
                  <c:v>7.5555600000000001E-2</c:v>
                </c:pt>
                <c:pt idx="2707">
                  <c:v>7.5304399999999994E-2</c:v>
                </c:pt>
                <c:pt idx="2708">
                  <c:v>7.5053599999999998E-2</c:v>
                </c:pt>
                <c:pt idx="2709">
                  <c:v>7.4805200000000002E-2</c:v>
                </c:pt>
                <c:pt idx="2710">
                  <c:v>7.4548500000000004E-2</c:v>
                </c:pt>
                <c:pt idx="2711">
                  <c:v>7.4297699999999994E-2</c:v>
                </c:pt>
                <c:pt idx="2712">
                  <c:v>7.4038999999999994E-2</c:v>
                </c:pt>
                <c:pt idx="2713">
                  <c:v>7.37849E-2</c:v>
                </c:pt>
                <c:pt idx="2714">
                  <c:v>7.3529700000000003E-2</c:v>
                </c:pt>
                <c:pt idx="2715">
                  <c:v>7.3269500000000001E-2</c:v>
                </c:pt>
                <c:pt idx="2716">
                  <c:v>7.3014499999999996E-2</c:v>
                </c:pt>
                <c:pt idx="2717">
                  <c:v>7.2750499999999996E-2</c:v>
                </c:pt>
                <c:pt idx="2718">
                  <c:v>7.2492799999999996E-2</c:v>
                </c:pt>
                <c:pt idx="2719">
                  <c:v>7.2229600000000005E-2</c:v>
                </c:pt>
                <c:pt idx="2720">
                  <c:v>7.1965399999999999E-2</c:v>
                </c:pt>
                <c:pt idx="2721">
                  <c:v>7.1703799999999998E-2</c:v>
                </c:pt>
                <c:pt idx="2722">
                  <c:v>7.1434999999999998E-2</c:v>
                </c:pt>
                <c:pt idx="2723">
                  <c:v>7.1173700000000006E-2</c:v>
                </c:pt>
                <c:pt idx="2724">
                  <c:v>7.0904700000000001E-2</c:v>
                </c:pt>
                <c:pt idx="2725">
                  <c:v>7.0638400000000004E-2</c:v>
                </c:pt>
                <c:pt idx="2726">
                  <c:v>7.0370799999999997E-2</c:v>
                </c:pt>
                <c:pt idx="2727">
                  <c:v>7.0098099999999997E-2</c:v>
                </c:pt>
                <c:pt idx="2728">
                  <c:v>6.9830900000000001E-2</c:v>
                </c:pt>
                <c:pt idx="2729">
                  <c:v>6.95553E-2</c:v>
                </c:pt>
                <c:pt idx="2730">
                  <c:v>6.9285700000000006E-2</c:v>
                </c:pt>
                <c:pt idx="2731">
                  <c:v>6.9011500000000003E-2</c:v>
                </c:pt>
                <c:pt idx="2732">
                  <c:v>6.8736099999999994E-2</c:v>
                </c:pt>
                <c:pt idx="2733">
                  <c:v>6.8463499999999997E-2</c:v>
                </c:pt>
                <c:pt idx="2734">
                  <c:v>6.81842E-2</c:v>
                </c:pt>
                <c:pt idx="2735">
                  <c:v>6.7911899999999997E-2</c:v>
                </c:pt>
                <c:pt idx="2736">
                  <c:v>6.7632100000000001E-2</c:v>
                </c:pt>
                <c:pt idx="2737">
                  <c:v>6.7353800000000005E-2</c:v>
                </c:pt>
                <c:pt idx="2738">
                  <c:v>6.7074300000000003E-2</c:v>
                </c:pt>
                <c:pt idx="2739">
                  <c:v>6.6791000000000003E-2</c:v>
                </c:pt>
                <c:pt idx="2740">
                  <c:v>6.65134E-2</c:v>
                </c:pt>
                <c:pt idx="2741">
                  <c:v>6.62277E-2</c:v>
                </c:pt>
                <c:pt idx="2742">
                  <c:v>6.5946900000000003E-2</c:v>
                </c:pt>
                <c:pt idx="2743">
                  <c:v>6.5661700000000003E-2</c:v>
                </c:pt>
                <c:pt idx="2744">
                  <c:v>6.5376600000000007E-2</c:v>
                </c:pt>
                <c:pt idx="2745">
                  <c:v>6.50945E-2</c:v>
                </c:pt>
                <c:pt idx="2746">
                  <c:v>6.4804600000000004E-2</c:v>
                </c:pt>
                <c:pt idx="2747">
                  <c:v>6.4520400000000006E-2</c:v>
                </c:pt>
                <c:pt idx="2748">
                  <c:v>6.4228999999999994E-2</c:v>
                </c:pt>
                <c:pt idx="2749">
                  <c:v>6.3941399999999995E-2</c:v>
                </c:pt>
                <c:pt idx="2750">
                  <c:v>6.3653299999999996E-2</c:v>
                </c:pt>
                <c:pt idx="2751">
                  <c:v>6.3359600000000002E-2</c:v>
                </c:pt>
                <c:pt idx="2752">
                  <c:v>6.3071199999999994E-2</c:v>
                </c:pt>
                <c:pt idx="2753">
                  <c:v>6.2774999999999997E-2</c:v>
                </c:pt>
                <c:pt idx="2754">
                  <c:v>6.2485400000000003E-2</c:v>
                </c:pt>
                <c:pt idx="2755">
                  <c:v>6.2191700000000003E-2</c:v>
                </c:pt>
                <c:pt idx="2756">
                  <c:v>6.1895699999999998E-2</c:v>
                </c:pt>
                <c:pt idx="2757">
                  <c:v>6.1602700000000003E-2</c:v>
                </c:pt>
                <c:pt idx="2758">
                  <c:v>6.1302799999999998E-2</c:v>
                </c:pt>
                <c:pt idx="2759">
                  <c:v>6.1010399999999999E-2</c:v>
                </c:pt>
                <c:pt idx="2760">
                  <c:v>6.0710899999999998E-2</c:v>
                </c:pt>
                <c:pt idx="2761">
                  <c:v>6.0412599999999997E-2</c:v>
                </c:pt>
                <c:pt idx="2762">
                  <c:v>6.0113800000000002E-2</c:v>
                </c:pt>
                <c:pt idx="2763">
                  <c:v>5.9811000000000003E-2</c:v>
                </c:pt>
                <c:pt idx="2764">
                  <c:v>5.9514499999999998E-2</c:v>
                </c:pt>
                <c:pt idx="2765">
                  <c:v>5.92103E-2</c:v>
                </c:pt>
                <c:pt idx="2766">
                  <c:v>5.89106E-2</c:v>
                </c:pt>
                <c:pt idx="2767">
                  <c:v>5.8607100000000002E-2</c:v>
                </c:pt>
                <c:pt idx="2768">
                  <c:v>5.8302699999999999E-2</c:v>
                </c:pt>
                <c:pt idx="2769">
                  <c:v>5.80016E-2</c:v>
                </c:pt>
                <c:pt idx="2770">
                  <c:v>5.7692899999999998E-2</c:v>
                </c:pt>
                <c:pt idx="2771">
                  <c:v>5.7389799999999998E-2</c:v>
                </c:pt>
                <c:pt idx="2772">
                  <c:v>5.7080400000000003E-2</c:v>
                </c:pt>
                <c:pt idx="2773">
                  <c:v>5.6774199999999997E-2</c:v>
                </c:pt>
                <c:pt idx="2774">
                  <c:v>5.6468400000000002E-2</c:v>
                </c:pt>
                <c:pt idx="2775">
                  <c:v>5.6157499999999999E-2</c:v>
                </c:pt>
                <c:pt idx="2776">
                  <c:v>5.5851999999999999E-2</c:v>
                </c:pt>
                <c:pt idx="2777">
                  <c:v>5.5538900000000002E-2</c:v>
                </c:pt>
                <c:pt idx="2778">
                  <c:v>5.5230799999999997E-2</c:v>
                </c:pt>
                <c:pt idx="2779">
                  <c:v>5.49194E-2</c:v>
                </c:pt>
                <c:pt idx="2780">
                  <c:v>5.46057E-2</c:v>
                </c:pt>
                <c:pt idx="2781">
                  <c:v>5.4295499999999997E-2</c:v>
                </c:pt>
                <c:pt idx="2782">
                  <c:v>5.3978499999999999E-2</c:v>
                </c:pt>
                <c:pt idx="2783">
                  <c:v>5.3668E-2</c:v>
                </c:pt>
                <c:pt idx="2784">
                  <c:v>5.33521E-2</c:v>
                </c:pt>
                <c:pt idx="2785">
                  <c:v>5.30377E-2</c:v>
                </c:pt>
                <c:pt idx="2786">
                  <c:v>5.2724E-2</c:v>
                </c:pt>
                <c:pt idx="2787">
                  <c:v>5.2404699999999999E-2</c:v>
                </c:pt>
                <c:pt idx="2788">
                  <c:v>5.20908E-2</c:v>
                </c:pt>
                <c:pt idx="2789">
                  <c:v>5.1769999999999997E-2</c:v>
                </c:pt>
                <c:pt idx="2790">
                  <c:v>5.1453499999999999E-2</c:v>
                </c:pt>
                <c:pt idx="2791">
                  <c:v>5.1134699999999998E-2</c:v>
                </c:pt>
                <c:pt idx="2792">
                  <c:v>5.0813400000000002E-2</c:v>
                </c:pt>
                <c:pt idx="2793">
                  <c:v>5.04958E-2</c:v>
                </c:pt>
                <c:pt idx="2794">
                  <c:v>5.01722E-2</c:v>
                </c:pt>
                <c:pt idx="2795">
                  <c:v>4.9854299999999997E-2</c:v>
                </c:pt>
                <c:pt idx="2796">
                  <c:v>4.9531499999999999E-2</c:v>
                </c:pt>
                <c:pt idx="2797">
                  <c:v>4.9208799999999997E-2</c:v>
                </c:pt>
                <c:pt idx="2798">
                  <c:v>4.8886899999999997E-2</c:v>
                </c:pt>
                <c:pt idx="2799">
                  <c:v>4.8560600000000002E-2</c:v>
                </c:pt>
                <c:pt idx="2800">
                  <c:v>4.8239600000000001E-2</c:v>
                </c:pt>
                <c:pt idx="2801">
                  <c:v>4.7912400000000001E-2</c:v>
                </c:pt>
                <c:pt idx="2802">
                  <c:v>4.7588100000000001E-2</c:v>
                </c:pt>
                <c:pt idx="2803">
                  <c:v>4.7261999999999998E-2</c:v>
                </c:pt>
                <c:pt idx="2804">
                  <c:v>4.6934200000000002E-2</c:v>
                </c:pt>
                <c:pt idx="2805">
                  <c:v>4.66103E-2</c:v>
                </c:pt>
                <c:pt idx="2806">
                  <c:v>4.6280000000000002E-2</c:v>
                </c:pt>
                <c:pt idx="2807">
                  <c:v>4.5954099999999998E-2</c:v>
                </c:pt>
                <c:pt idx="2808">
                  <c:v>4.5623999999999998E-2</c:v>
                </c:pt>
                <c:pt idx="2809">
                  <c:v>4.5295299999999997E-2</c:v>
                </c:pt>
                <c:pt idx="2810">
                  <c:v>4.4967699999999999E-2</c:v>
                </c:pt>
                <c:pt idx="2811">
                  <c:v>4.4634699999999999E-2</c:v>
                </c:pt>
                <c:pt idx="2812">
                  <c:v>4.4305900000000002E-2</c:v>
                </c:pt>
                <c:pt idx="2813">
                  <c:v>4.3971799999999998E-2</c:v>
                </c:pt>
                <c:pt idx="2814">
                  <c:v>4.36415E-2</c:v>
                </c:pt>
                <c:pt idx="2815">
                  <c:v>4.3310000000000001E-2</c:v>
                </c:pt>
                <c:pt idx="2816">
                  <c:v>4.2975600000000003E-2</c:v>
                </c:pt>
                <c:pt idx="2817">
                  <c:v>4.2644700000000001E-2</c:v>
                </c:pt>
                <c:pt idx="2818">
                  <c:v>4.2308699999999998E-2</c:v>
                </c:pt>
                <c:pt idx="2819">
                  <c:v>4.1977500000000001E-2</c:v>
                </c:pt>
                <c:pt idx="2820">
                  <c:v>4.16423E-2</c:v>
                </c:pt>
                <c:pt idx="2821">
                  <c:v>4.13059E-2</c:v>
                </c:pt>
                <c:pt idx="2822">
                  <c:v>4.0970699999999999E-2</c:v>
                </c:pt>
                <c:pt idx="2823">
                  <c:v>4.0631599999999997E-2</c:v>
                </c:pt>
                <c:pt idx="2824">
                  <c:v>4.0297600000000003E-2</c:v>
                </c:pt>
                <c:pt idx="2825">
                  <c:v>3.9958899999999999E-2</c:v>
                </c:pt>
                <c:pt idx="2826">
                  <c:v>3.9622499999999998E-2</c:v>
                </c:pt>
                <c:pt idx="2827">
                  <c:v>3.9285300000000002E-2</c:v>
                </c:pt>
                <c:pt idx="2828">
                  <c:v>3.8945899999999999E-2</c:v>
                </c:pt>
                <c:pt idx="2829">
                  <c:v>3.86098E-2</c:v>
                </c:pt>
                <c:pt idx="2830">
                  <c:v>3.8268000000000003E-2</c:v>
                </c:pt>
                <c:pt idx="2831">
                  <c:v>3.79291E-2</c:v>
                </c:pt>
                <c:pt idx="2832">
                  <c:v>3.75874E-2</c:v>
                </c:pt>
                <c:pt idx="2833">
                  <c:v>3.7245899999999998E-2</c:v>
                </c:pt>
                <c:pt idx="2834">
                  <c:v>3.6906799999999997E-2</c:v>
                </c:pt>
                <c:pt idx="2835">
                  <c:v>3.6563400000000003E-2</c:v>
                </c:pt>
                <c:pt idx="2836">
                  <c:v>3.6224300000000001E-2</c:v>
                </c:pt>
                <c:pt idx="2837">
                  <c:v>3.5880799999999997E-2</c:v>
                </c:pt>
                <c:pt idx="2838">
                  <c:v>3.5539099999999997E-2</c:v>
                </c:pt>
                <c:pt idx="2839">
                  <c:v>3.5196900000000003E-2</c:v>
                </c:pt>
                <c:pt idx="2840">
                  <c:v>3.4851500000000001E-2</c:v>
                </c:pt>
                <c:pt idx="2841">
                  <c:v>3.45093E-2</c:v>
                </c:pt>
                <c:pt idx="2842">
                  <c:v>3.4162400000000002E-2</c:v>
                </c:pt>
                <c:pt idx="2843">
                  <c:v>3.3818899999999999E-2</c:v>
                </c:pt>
                <c:pt idx="2844">
                  <c:v>3.3473599999999999E-2</c:v>
                </c:pt>
                <c:pt idx="2845">
                  <c:v>3.3127900000000002E-2</c:v>
                </c:pt>
                <c:pt idx="2846">
                  <c:v>3.2784399999999998E-2</c:v>
                </c:pt>
                <c:pt idx="2847">
                  <c:v>3.24365E-2</c:v>
                </c:pt>
                <c:pt idx="2848">
                  <c:v>3.2092099999999998E-2</c:v>
                </c:pt>
                <c:pt idx="2849">
                  <c:v>3.1744000000000001E-2</c:v>
                </c:pt>
                <c:pt idx="2850">
                  <c:v>3.1396899999999998E-2</c:v>
                </c:pt>
                <c:pt idx="2851">
                  <c:v>3.1050100000000001E-2</c:v>
                </c:pt>
                <c:pt idx="2852">
                  <c:v>3.0700100000000001E-2</c:v>
                </c:pt>
                <c:pt idx="2853">
                  <c:v>3.0353499999999999E-2</c:v>
                </c:pt>
                <c:pt idx="2854">
                  <c:v>3.00033E-2</c:v>
                </c:pt>
                <c:pt idx="2855">
                  <c:v>2.9655999999999998E-2</c:v>
                </c:pt>
                <c:pt idx="2856" formatCode="0.00E+00">
                  <c:v>2.93075E-2</c:v>
                </c:pt>
                <c:pt idx="2857" formatCode="0.00E+00">
                  <c:v>2.8957199999999999E-2</c:v>
                </c:pt>
                <c:pt idx="2858" formatCode="0.00E+00">
                  <c:v>2.8609200000000001E-2</c:v>
                </c:pt>
                <c:pt idx="2859" formatCode="0.00E+00">
                  <c:v>2.8257399999999998E-2</c:v>
                </c:pt>
                <c:pt idx="2860" formatCode="0.00E+00">
                  <c:v>2.7908700000000002E-2</c:v>
                </c:pt>
                <c:pt idx="2861" formatCode="0.00E+00">
                  <c:v>2.75572E-2</c:v>
                </c:pt>
                <c:pt idx="2862" formatCode="0.00E+00">
                  <c:v>2.7205799999999999E-2</c:v>
                </c:pt>
                <c:pt idx="2863" formatCode="0.00E+00">
                  <c:v>2.6855199999999999E-2</c:v>
                </c:pt>
                <c:pt idx="2864" formatCode="0.00E+00">
                  <c:v>2.65022E-2</c:v>
                </c:pt>
                <c:pt idx="2865" formatCode="0.00E+00">
                  <c:v>2.6152499999999999E-2</c:v>
                </c:pt>
                <c:pt idx="2866" formatCode="0.00E+00">
                  <c:v>2.5799200000000001E-2</c:v>
                </c:pt>
                <c:pt idx="2867" formatCode="0.00E+00">
                  <c:v>2.5447399999999998E-2</c:v>
                </c:pt>
                <c:pt idx="2868" formatCode="0.00E+00">
                  <c:v>2.5094999999999999E-2</c:v>
                </c:pt>
                <c:pt idx="2869" formatCode="0.00E+00">
                  <c:v>2.4741200000000001E-2</c:v>
                </c:pt>
                <c:pt idx="2870" formatCode="0.00E+00">
                  <c:v>2.4389999999999998E-2</c:v>
                </c:pt>
                <c:pt idx="2871" formatCode="0.00E+00">
                  <c:v>2.4035500000000001E-2</c:v>
                </c:pt>
                <c:pt idx="2872" formatCode="0.00E+00">
                  <c:v>2.3683099999999999E-2</c:v>
                </c:pt>
                <c:pt idx="2873" formatCode="0.00E+00">
                  <c:v>2.33271E-2</c:v>
                </c:pt>
                <c:pt idx="2874" formatCode="0.00E+00">
                  <c:v>2.2970000000000001E-2</c:v>
                </c:pt>
                <c:pt idx="2875" formatCode="0.00E+00">
                  <c:v>2.2617999999999999E-2</c:v>
                </c:pt>
                <c:pt idx="2876" formatCode="0.00E+00">
                  <c:v>2.2271200000000001E-2</c:v>
                </c:pt>
                <c:pt idx="2877" formatCode="0.00E+00">
                  <c:v>2.19227E-2</c:v>
                </c:pt>
                <c:pt idx="2878" formatCode="0.00E+00">
                  <c:v>2.1544600000000001E-2</c:v>
                </c:pt>
                <c:pt idx="2879" formatCode="0.00E+00">
                  <c:v>2.1159799999999999E-2</c:v>
                </c:pt>
                <c:pt idx="2880" formatCode="0.00E+00">
                  <c:v>2.0845099999999998E-2</c:v>
                </c:pt>
                <c:pt idx="2881" formatCode="0.00E+00">
                  <c:v>2.0785600000000001E-2</c:v>
                </c:pt>
                <c:pt idx="2882" formatCode="0.00E+00">
                  <c:v>2.0649299999999999E-2</c:v>
                </c:pt>
                <c:pt idx="2883" formatCode="0.00E+00">
                  <c:v>2.0206600000000002E-2</c:v>
                </c:pt>
                <c:pt idx="2884" formatCode="0.00E+00">
                  <c:v>2.0143100000000001E-2</c:v>
                </c:pt>
                <c:pt idx="2885" formatCode="0.00E+00">
                  <c:v>1.9783700000000001E-2</c:v>
                </c:pt>
                <c:pt idx="2886" formatCode="0.00E+00">
                  <c:v>1.95017E-2</c:v>
                </c:pt>
                <c:pt idx="2887" formatCode="0.00E+00">
                  <c:v>1.94241E-2</c:v>
                </c:pt>
                <c:pt idx="2888" formatCode="0.00E+00">
                  <c:v>1.88912E-2</c:v>
                </c:pt>
                <c:pt idx="2889">
                  <c:v>1.89439E-2</c:v>
                </c:pt>
                <c:pt idx="2890">
                  <c:v>1.8453899999999999E-2</c:v>
                </c:pt>
                <c:pt idx="2891">
                  <c:v>1.8289799999999998E-2</c:v>
                </c:pt>
                <c:pt idx="2892">
                  <c:v>1.81313E-2</c:v>
                </c:pt>
                <c:pt idx="2893">
                  <c:v>1.7612200000000001E-2</c:v>
                </c:pt>
                <c:pt idx="2894">
                  <c:v>1.77269E-2</c:v>
                </c:pt>
                <c:pt idx="2895">
                  <c:v>1.7096699999999999E-2</c:v>
                </c:pt>
                <c:pt idx="2896">
                  <c:v>1.71253E-2</c:v>
                </c:pt>
                <c:pt idx="2897">
                  <c:v>1.6754499999999999E-2</c:v>
                </c:pt>
                <c:pt idx="2898">
                  <c:v>1.64219E-2</c:v>
                </c:pt>
                <c:pt idx="2899">
                  <c:v>1.6413400000000002E-2</c:v>
                </c:pt>
                <c:pt idx="2900">
                  <c:v>1.5813899999999999E-2</c:v>
                </c:pt>
                <c:pt idx="2901">
                  <c:v>1.59078E-2</c:v>
                </c:pt>
                <c:pt idx="2902">
                  <c:v>1.5386499999999999E-2</c:v>
                </c:pt>
                <c:pt idx="2903">
                  <c:v>1.52529E-2</c:v>
                </c:pt>
                <c:pt idx="2904">
                  <c:v>1.50343E-2</c:v>
                </c:pt>
                <c:pt idx="2905">
                  <c:v>1.46102E-2</c:v>
                </c:pt>
                <c:pt idx="2906">
                  <c:v>1.45919E-2</c:v>
                </c:pt>
                <c:pt idx="2907">
                  <c:v>1.4102E-2</c:v>
                </c:pt>
                <c:pt idx="2908">
                  <c:v>1.4012500000000001E-2</c:v>
                </c:pt>
                <c:pt idx="2909">
                  <c:v>1.3690799999999999E-2</c:v>
                </c:pt>
                <c:pt idx="2910">
                  <c:v>1.33984E-2</c:v>
                </c:pt>
                <c:pt idx="2911">
                  <c:v>1.32458E-2</c:v>
                </c:pt>
                <c:pt idx="2912">
                  <c:v>1.2866000000000001E-2</c:v>
                </c:pt>
                <c:pt idx="2913">
                  <c:v>1.26999E-2</c:v>
                </c:pt>
                <c:pt idx="2914">
                  <c:v>1.24157E-2</c:v>
                </c:pt>
                <c:pt idx="2915">
                  <c:v>1.21155E-2</c:v>
                </c:pt>
                <c:pt idx="2916">
                  <c:v>1.19495E-2</c:v>
                </c:pt>
                <c:pt idx="2917">
                  <c:v>1.1592399999999999E-2</c:v>
                </c:pt>
                <c:pt idx="2918">
                  <c:v>1.1398E-2</c:v>
                </c:pt>
                <c:pt idx="2919">
                  <c:v>1.1145499999999999E-2</c:v>
                </c:pt>
                <c:pt idx="2920">
                  <c:v>1.0803800000000001E-2</c:v>
                </c:pt>
                <c:pt idx="2921">
                  <c:v>1.0690699999999999E-2</c:v>
                </c:pt>
                <c:pt idx="2922">
                  <c:v>1.0264799999999999E-2</c:v>
                </c:pt>
                <c:pt idx="2923">
                  <c:v>1.01479E-2</c:v>
                </c:pt>
                <c:pt idx="2924" formatCode="0.00E+00">
                  <c:v>9.8177799999999999E-3</c:v>
                </c:pt>
                <c:pt idx="2925" formatCode="0.00E+00">
                  <c:v>9.5365099999999998E-3</c:v>
                </c:pt>
                <c:pt idx="2926" formatCode="0.00E+00">
                  <c:v>9.3950300000000004E-3</c:v>
                </c:pt>
                <c:pt idx="2927" formatCode="0.00E+00">
                  <c:v>8.9518199999999992E-3</c:v>
                </c:pt>
                <c:pt idx="2928" formatCode="0.00E+00">
                  <c:v>8.8998600000000008E-3</c:v>
                </c:pt>
                <c:pt idx="2929" formatCode="0.00E+00">
                  <c:v>8.4621899999999996E-3</c:v>
                </c:pt>
                <c:pt idx="2930" formatCode="0.00E+00">
                  <c:v>8.3112800000000008E-3</c:v>
                </c:pt>
                <c:pt idx="2931" formatCode="0.00E+00">
                  <c:v>8.0382200000000004E-3</c:v>
                </c:pt>
                <c:pt idx="2932" formatCode="0.00E+00">
                  <c:v>7.6997999999999997E-3</c:v>
                </c:pt>
                <c:pt idx="2933" formatCode="0.00E+00">
                  <c:v>7.5892499999999996E-3</c:v>
                </c:pt>
                <c:pt idx="2934" formatCode="0.00E+00">
                  <c:v>7.1511099999999996E-3</c:v>
                </c:pt>
                <c:pt idx="2935" formatCode="0.00E+00">
                  <c:v>7.0584100000000002E-3</c:v>
                </c:pt>
                <c:pt idx="2936" formatCode="0.00E+00">
                  <c:v>6.6810100000000002E-3</c:v>
                </c:pt>
                <c:pt idx="2937" formatCode="0.00E+00">
                  <c:v>6.4703800000000004E-3</c:v>
                </c:pt>
                <c:pt idx="2938" formatCode="0.00E+00">
                  <c:v>6.2320099999999996E-3</c:v>
                </c:pt>
                <c:pt idx="2939" formatCode="0.00E+00">
                  <c:v>5.8965800000000002E-3</c:v>
                </c:pt>
                <c:pt idx="2940" formatCode="0.00E+00">
                  <c:v>5.7405900000000003E-3</c:v>
                </c:pt>
                <c:pt idx="2941" formatCode="0.00E+00">
                  <c:v>5.3780800000000004E-3</c:v>
                </c:pt>
                <c:pt idx="2942" formatCode="0.00E+00">
                  <c:v>5.1958200000000003E-3</c:v>
                </c:pt>
                <c:pt idx="2943" formatCode="0.00E+00">
                  <c:v>4.8969399999999998E-3</c:v>
                </c:pt>
                <c:pt idx="2944" formatCode="0.00E+00">
                  <c:v>4.6401300000000001E-3</c:v>
                </c:pt>
                <c:pt idx="2945" formatCode="0.00E+00">
                  <c:v>4.40311E-3</c:v>
                </c:pt>
                <c:pt idx="2946" formatCode="0.00E+00">
                  <c:v>4.1053499999999998E-3</c:v>
                </c:pt>
                <c:pt idx="2947" formatCode="0.00E+00">
                  <c:v>3.8741700000000001E-3</c:v>
                </c:pt>
                <c:pt idx="2948" formatCode="0.00E+00">
                  <c:v>3.6166700000000002E-3</c:v>
                </c:pt>
                <c:pt idx="2949" formatCode="0.00E+00">
                  <c:v>3.3509299999999998E-3</c:v>
                </c:pt>
                <c:pt idx="2950" formatCode="0.00E+00">
                  <c:v>3.0901100000000001E-3</c:v>
                </c:pt>
                <c:pt idx="2951" formatCode="0.00E+00">
                  <c:v>2.7626299999999999E-3</c:v>
                </c:pt>
                <c:pt idx="2952" formatCode="0.00E+00">
                  <c:v>2.5691899999999998E-3</c:v>
                </c:pt>
                <c:pt idx="2953" formatCode="0.00E+00">
                  <c:v>2.6891300000000001E-3</c:v>
                </c:pt>
                <c:pt idx="2954" formatCode="0.00E+00">
                  <c:v>2.66249E-3</c:v>
                </c:pt>
                <c:pt idx="2955" formatCode="0.00E+00">
                  <c:v>2.36301E-3</c:v>
                </c:pt>
                <c:pt idx="2956" formatCode="0.00E+00">
                  <c:v>2.3865800000000001E-3</c:v>
                </c:pt>
                <c:pt idx="2957" formatCode="0.00E+00">
                  <c:v>2.1989399999999999E-3</c:v>
                </c:pt>
                <c:pt idx="2958" formatCode="0.00E+00">
                  <c:v>1.9812599999999999E-3</c:v>
                </c:pt>
                <c:pt idx="2959" formatCode="0.00E+00">
                  <c:v>2.0810999999999998E-3</c:v>
                </c:pt>
                <c:pt idx="2960" formatCode="0.00E+00">
                  <c:v>1.6357800000000001E-3</c:v>
                </c:pt>
                <c:pt idx="2961" formatCode="0.00E+00">
                  <c:v>1.8105300000000001E-3</c:v>
                </c:pt>
                <c:pt idx="2962" formatCode="0.00E+00">
                  <c:v>1.49019E-3</c:v>
                </c:pt>
                <c:pt idx="2963" formatCode="0.00E+00">
                  <c:v>1.3569599999999999E-3</c:v>
                </c:pt>
                <c:pt idx="2964" formatCode="0.00E+00">
                  <c:v>1.4488400000000001E-3</c:v>
                </c:pt>
                <c:pt idx="2965" formatCode="0.00E+00">
                  <c:v>9.1671299999999999E-4</c:v>
                </c:pt>
                <c:pt idx="2966" formatCode="0.00E+00">
                  <c:v>1.2713500000000001E-3</c:v>
                </c:pt>
                <c:pt idx="2967" formatCode="0.00E+00">
                  <c:v>7.0046099999999999E-4</c:v>
                </c:pt>
                <c:pt idx="2968" formatCode="0.00E+00">
                  <c:v>8.4787199999999995E-4</c:v>
                </c:pt>
                <c:pt idx="2969" formatCode="0.00E+00">
                  <c:v>6.8262499999999996E-4</c:v>
                </c:pt>
                <c:pt idx="2970" formatCode="0.00E+00">
                  <c:v>3.2508999999999999E-4</c:v>
                </c:pt>
                <c:pt idx="2971" formatCode="0.00E+00">
                  <c:v>6.2151700000000003E-4</c:v>
                </c:pt>
                <c:pt idx="2972" formatCode="0.00E+00">
                  <c:v>-1.29812E-5</c:v>
                </c:pt>
                <c:pt idx="2973" formatCode="0.00E+00">
                  <c:v>3.37509E-4</c:v>
                </c:pt>
                <c:pt idx="2974" formatCode="0.00E+00">
                  <c:v>-1.35859E-4</c:v>
                </c:pt>
                <c:pt idx="2975" formatCode="0.00E+00">
                  <c:v>-2.1734200000000001E-4</c:v>
                </c:pt>
                <c:pt idx="2976" formatCode="0.00E+00">
                  <c:v>-1.51139E-4</c:v>
                </c:pt>
              </c:numCache>
            </c:numRef>
          </c:yVal>
          <c:smooth val="1"/>
          <c:extLst>
            <c:ext xmlns:c16="http://schemas.microsoft.com/office/drawing/2014/chart" uri="{C3380CC4-5D6E-409C-BE32-E72D297353CC}">
              <c16:uniqueId val="{00000000-6069-4815-A46C-A86AEC3271D3}"/>
            </c:ext>
          </c:extLst>
        </c:ser>
        <c:ser>
          <c:idx val="7"/>
          <c:order val="1"/>
          <c:tx>
            <c:v>Dump Dynamic</c:v>
          </c:tx>
          <c:spPr>
            <a:ln w="19050" cap="rnd">
              <a:solidFill>
                <a:schemeClr val="tx1"/>
              </a:solidFill>
              <a:round/>
            </a:ln>
            <a:effectLst/>
          </c:spPr>
          <c:marker>
            <c:symbol val="none"/>
          </c:marker>
          <c:xVal>
            <c:numRef>
              <c:f>plot_traffic!$L$5:$L$3880</c:f>
              <c:numCache>
                <c:formatCode>General</c:formatCode>
                <c:ptCount val="3876"/>
                <c:pt idx="0">
                  <c:v>-3</c:v>
                </c:pt>
                <c:pt idx="1">
                  <c:v>-2.9980000000000002</c:v>
                </c:pt>
                <c:pt idx="2">
                  <c:v>-2.996</c:v>
                </c:pt>
                <c:pt idx="3">
                  <c:v>-2.9940000000000002</c:v>
                </c:pt>
                <c:pt idx="4">
                  <c:v>-2.992</c:v>
                </c:pt>
                <c:pt idx="5">
                  <c:v>-2.99</c:v>
                </c:pt>
                <c:pt idx="6">
                  <c:v>-2.988</c:v>
                </c:pt>
                <c:pt idx="7">
                  <c:v>-2.9860000000000002</c:v>
                </c:pt>
                <c:pt idx="8">
                  <c:v>-2.984</c:v>
                </c:pt>
                <c:pt idx="9">
                  <c:v>-2.9820000000000002</c:v>
                </c:pt>
                <c:pt idx="10">
                  <c:v>-2.98</c:v>
                </c:pt>
                <c:pt idx="11">
                  <c:v>-2.9780000000000002</c:v>
                </c:pt>
                <c:pt idx="12">
                  <c:v>-2.976</c:v>
                </c:pt>
                <c:pt idx="13">
                  <c:v>-2.9740000000000002</c:v>
                </c:pt>
                <c:pt idx="14">
                  <c:v>-2.972</c:v>
                </c:pt>
                <c:pt idx="15">
                  <c:v>-2.97</c:v>
                </c:pt>
                <c:pt idx="16">
                  <c:v>-2.968</c:v>
                </c:pt>
                <c:pt idx="17">
                  <c:v>-2.9660000000000002</c:v>
                </c:pt>
                <c:pt idx="18">
                  <c:v>-2.964</c:v>
                </c:pt>
                <c:pt idx="19">
                  <c:v>-2.9620000000000002</c:v>
                </c:pt>
                <c:pt idx="20">
                  <c:v>-2.96</c:v>
                </c:pt>
                <c:pt idx="21">
                  <c:v>-2.9580000000000002</c:v>
                </c:pt>
                <c:pt idx="22">
                  <c:v>-2.956</c:v>
                </c:pt>
                <c:pt idx="23">
                  <c:v>-2.9540000000000002</c:v>
                </c:pt>
                <c:pt idx="24">
                  <c:v>-2.952</c:v>
                </c:pt>
                <c:pt idx="25">
                  <c:v>-2.95</c:v>
                </c:pt>
                <c:pt idx="26">
                  <c:v>-2.948</c:v>
                </c:pt>
                <c:pt idx="27">
                  <c:v>-2.9460000000000002</c:v>
                </c:pt>
                <c:pt idx="28">
                  <c:v>-2.944</c:v>
                </c:pt>
                <c:pt idx="29">
                  <c:v>-2.9420000000000002</c:v>
                </c:pt>
                <c:pt idx="30">
                  <c:v>-2.94</c:v>
                </c:pt>
                <c:pt idx="31">
                  <c:v>-2.9380000000000002</c:v>
                </c:pt>
                <c:pt idx="32">
                  <c:v>-2.9359999999999999</c:v>
                </c:pt>
                <c:pt idx="33">
                  <c:v>-2.9340000000000002</c:v>
                </c:pt>
                <c:pt idx="34">
                  <c:v>-2.9319999999999999</c:v>
                </c:pt>
                <c:pt idx="35">
                  <c:v>-2.93</c:v>
                </c:pt>
                <c:pt idx="36">
                  <c:v>-2.9279999999999999</c:v>
                </c:pt>
                <c:pt idx="37">
                  <c:v>-2.9260000000000002</c:v>
                </c:pt>
                <c:pt idx="38">
                  <c:v>-2.9239999999999999</c:v>
                </c:pt>
                <c:pt idx="39">
                  <c:v>-2.9220000000000002</c:v>
                </c:pt>
                <c:pt idx="40">
                  <c:v>-2.92</c:v>
                </c:pt>
                <c:pt idx="41">
                  <c:v>-2.9180000000000001</c:v>
                </c:pt>
                <c:pt idx="42">
                  <c:v>-2.9159999999999999</c:v>
                </c:pt>
                <c:pt idx="43">
                  <c:v>-2.9140000000000001</c:v>
                </c:pt>
                <c:pt idx="44">
                  <c:v>-2.9119999999999999</c:v>
                </c:pt>
                <c:pt idx="45">
                  <c:v>-2.91</c:v>
                </c:pt>
                <c:pt idx="46">
                  <c:v>-2.9079999999999999</c:v>
                </c:pt>
                <c:pt idx="47">
                  <c:v>-2.9060000000000001</c:v>
                </c:pt>
                <c:pt idx="48">
                  <c:v>-2.9039999999999999</c:v>
                </c:pt>
                <c:pt idx="49">
                  <c:v>-2.9020000000000001</c:v>
                </c:pt>
                <c:pt idx="50">
                  <c:v>-2.9</c:v>
                </c:pt>
                <c:pt idx="51">
                  <c:v>-2.8980000000000001</c:v>
                </c:pt>
                <c:pt idx="52">
                  <c:v>-2.8959999999999999</c:v>
                </c:pt>
                <c:pt idx="53">
                  <c:v>-2.8940000000000001</c:v>
                </c:pt>
                <c:pt idx="54">
                  <c:v>-2.8919999999999999</c:v>
                </c:pt>
                <c:pt idx="55">
                  <c:v>-2.89</c:v>
                </c:pt>
                <c:pt idx="56">
                  <c:v>-2.8879999999999999</c:v>
                </c:pt>
                <c:pt idx="57">
                  <c:v>-2.8860000000000001</c:v>
                </c:pt>
                <c:pt idx="58">
                  <c:v>-2.8839999999999999</c:v>
                </c:pt>
                <c:pt idx="59">
                  <c:v>-2.8820000000000001</c:v>
                </c:pt>
                <c:pt idx="60">
                  <c:v>-2.88</c:v>
                </c:pt>
                <c:pt idx="61">
                  <c:v>-2.8780000000000001</c:v>
                </c:pt>
                <c:pt idx="62">
                  <c:v>-2.8759999999999999</c:v>
                </c:pt>
                <c:pt idx="63">
                  <c:v>-2.8740000000000001</c:v>
                </c:pt>
                <c:pt idx="64">
                  <c:v>-2.8719999999999999</c:v>
                </c:pt>
                <c:pt idx="65">
                  <c:v>-2.87</c:v>
                </c:pt>
                <c:pt idx="66">
                  <c:v>-2.8679999999999999</c:v>
                </c:pt>
                <c:pt idx="67">
                  <c:v>-2.8660000000000001</c:v>
                </c:pt>
                <c:pt idx="68">
                  <c:v>-2.8639999999999999</c:v>
                </c:pt>
                <c:pt idx="69">
                  <c:v>-2.8620000000000001</c:v>
                </c:pt>
                <c:pt idx="70">
                  <c:v>-2.86</c:v>
                </c:pt>
                <c:pt idx="71">
                  <c:v>-2.8580000000000001</c:v>
                </c:pt>
                <c:pt idx="72">
                  <c:v>-2.8559999999999999</c:v>
                </c:pt>
                <c:pt idx="73">
                  <c:v>-2.8540000000000001</c:v>
                </c:pt>
                <c:pt idx="74">
                  <c:v>-2.8519999999999999</c:v>
                </c:pt>
                <c:pt idx="75">
                  <c:v>-2.85</c:v>
                </c:pt>
                <c:pt idx="76">
                  <c:v>-2.8479999999999999</c:v>
                </c:pt>
                <c:pt idx="77">
                  <c:v>-2.8460000000000001</c:v>
                </c:pt>
                <c:pt idx="78">
                  <c:v>-2.8439999999999999</c:v>
                </c:pt>
                <c:pt idx="79">
                  <c:v>-2.8420000000000001</c:v>
                </c:pt>
                <c:pt idx="80">
                  <c:v>-2.84</c:v>
                </c:pt>
                <c:pt idx="81">
                  <c:v>-2.8380000000000001</c:v>
                </c:pt>
                <c:pt idx="82">
                  <c:v>-2.8359999999999999</c:v>
                </c:pt>
                <c:pt idx="83">
                  <c:v>-2.8340000000000001</c:v>
                </c:pt>
                <c:pt idx="84">
                  <c:v>-2.8319999999999999</c:v>
                </c:pt>
                <c:pt idx="85">
                  <c:v>-2.83</c:v>
                </c:pt>
                <c:pt idx="86">
                  <c:v>-2.8279999999999998</c:v>
                </c:pt>
                <c:pt idx="87">
                  <c:v>-2.8260000000000001</c:v>
                </c:pt>
                <c:pt idx="88">
                  <c:v>-2.8239999999999998</c:v>
                </c:pt>
                <c:pt idx="89">
                  <c:v>-2.8220000000000001</c:v>
                </c:pt>
                <c:pt idx="90">
                  <c:v>-2.82</c:v>
                </c:pt>
                <c:pt idx="91">
                  <c:v>-2.8180000000000001</c:v>
                </c:pt>
                <c:pt idx="92">
                  <c:v>-2.8159999999999998</c:v>
                </c:pt>
                <c:pt idx="93">
                  <c:v>-2.8140000000000001</c:v>
                </c:pt>
                <c:pt idx="94">
                  <c:v>-2.8119999999999998</c:v>
                </c:pt>
                <c:pt idx="95">
                  <c:v>-2.81</c:v>
                </c:pt>
                <c:pt idx="96">
                  <c:v>-2.8079999999999998</c:v>
                </c:pt>
                <c:pt idx="97">
                  <c:v>-2.806</c:v>
                </c:pt>
                <c:pt idx="98">
                  <c:v>-2.8039999999999998</c:v>
                </c:pt>
                <c:pt idx="99">
                  <c:v>-2.802</c:v>
                </c:pt>
                <c:pt idx="100">
                  <c:v>-2.8</c:v>
                </c:pt>
                <c:pt idx="101">
                  <c:v>-2.798</c:v>
                </c:pt>
                <c:pt idx="102">
                  <c:v>-2.7959999999999998</c:v>
                </c:pt>
                <c:pt idx="103">
                  <c:v>-2.794</c:v>
                </c:pt>
                <c:pt idx="104">
                  <c:v>-2.7919999999999998</c:v>
                </c:pt>
                <c:pt idx="105">
                  <c:v>-2.79</c:v>
                </c:pt>
                <c:pt idx="106">
                  <c:v>-2.7879999999999998</c:v>
                </c:pt>
                <c:pt idx="107">
                  <c:v>-2.786</c:v>
                </c:pt>
                <c:pt idx="108">
                  <c:v>-2.7839999999999998</c:v>
                </c:pt>
                <c:pt idx="109">
                  <c:v>-2.782</c:v>
                </c:pt>
                <c:pt idx="110">
                  <c:v>-2.78</c:v>
                </c:pt>
                <c:pt idx="111">
                  <c:v>-2.778</c:v>
                </c:pt>
                <c:pt idx="112">
                  <c:v>-2.7759999999999998</c:v>
                </c:pt>
                <c:pt idx="113">
                  <c:v>-2.774</c:v>
                </c:pt>
                <c:pt idx="114">
                  <c:v>-2.7719999999999998</c:v>
                </c:pt>
                <c:pt idx="115">
                  <c:v>-2.77</c:v>
                </c:pt>
                <c:pt idx="116">
                  <c:v>-2.7679999999999998</c:v>
                </c:pt>
                <c:pt idx="117">
                  <c:v>-2.766</c:v>
                </c:pt>
                <c:pt idx="118">
                  <c:v>-2.7640000000000002</c:v>
                </c:pt>
                <c:pt idx="119">
                  <c:v>-2.762</c:v>
                </c:pt>
                <c:pt idx="120">
                  <c:v>-2.76</c:v>
                </c:pt>
                <c:pt idx="121">
                  <c:v>-2.758</c:v>
                </c:pt>
                <c:pt idx="122">
                  <c:v>-2.7560000000000002</c:v>
                </c:pt>
                <c:pt idx="123">
                  <c:v>-2.754</c:v>
                </c:pt>
                <c:pt idx="124">
                  <c:v>-2.7519999999999998</c:v>
                </c:pt>
                <c:pt idx="125">
                  <c:v>-2.75</c:v>
                </c:pt>
                <c:pt idx="126">
                  <c:v>-2.7480000000000002</c:v>
                </c:pt>
                <c:pt idx="127">
                  <c:v>-2.746</c:v>
                </c:pt>
                <c:pt idx="128">
                  <c:v>-2.7439999999999998</c:v>
                </c:pt>
                <c:pt idx="129">
                  <c:v>-2.742</c:v>
                </c:pt>
                <c:pt idx="130">
                  <c:v>-2.74</c:v>
                </c:pt>
                <c:pt idx="131">
                  <c:v>-2.738</c:v>
                </c:pt>
                <c:pt idx="132">
                  <c:v>-2.7359999999999998</c:v>
                </c:pt>
                <c:pt idx="133">
                  <c:v>-2.734</c:v>
                </c:pt>
                <c:pt idx="134">
                  <c:v>-2.7320000000000002</c:v>
                </c:pt>
                <c:pt idx="135">
                  <c:v>-2.73</c:v>
                </c:pt>
                <c:pt idx="136">
                  <c:v>-2.7279999999999998</c:v>
                </c:pt>
                <c:pt idx="137">
                  <c:v>-2.726</c:v>
                </c:pt>
                <c:pt idx="138">
                  <c:v>-2.7240000000000002</c:v>
                </c:pt>
                <c:pt idx="139">
                  <c:v>-2.722</c:v>
                </c:pt>
                <c:pt idx="140">
                  <c:v>-2.7199999999999998</c:v>
                </c:pt>
                <c:pt idx="141">
                  <c:v>-2.718</c:v>
                </c:pt>
                <c:pt idx="142">
                  <c:v>-2.7160000000000002</c:v>
                </c:pt>
                <c:pt idx="143">
                  <c:v>-2.714</c:v>
                </c:pt>
                <c:pt idx="144">
                  <c:v>-2.7120000000000002</c:v>
                </c:pt>
                <c:pt idx="145">
                  <c:v>-2.71</c:v>
                </c:pt>
                <c:pt idx="146">
                  <c:v>-2.7080000000000002</c:v>
                </c:pt>
                <c:pt idx="147">
                  <c:v>-2.706</c:v>
                </c:pt>
                <c:pt idx="148">
                  <c:v>-2.7040000000000002</c:v>
                </c:pt>
                <c:pt idx="149">
                  <c:v>-2.702</c:v>
                </c:pt>
                <c:pt idx="150">
                  <c:v>-2.7</c:v>
                </c:pt>
                <c:pt idx="151">
                  <c:v>-2.698</c:v>
                </c:pt>
                <c:pt idx="152">
                  <c:v>-2.6960000000000002</c:v>
                </c:pt>
                <c:pt idx="153">
                  <c:v>-2.694</c:v>
                </c:pt>
                <c:pt idx="154">
                  <c:v>-2.6920000000000002</c:v>
                </c:pt>
                <c:pt idx="155">
                  <c:v>-2.69</c:v>
                </c:pt>
                <c:pt idx="156">
                  <c:v>-2.6880000000000002</c:v>
                </c:pt>
                <c:pt idx="157">
                  <c:v>-2.6859999999999999</c:v>
                </c:pt>
                <c:pt idx="158">
                  <c:v>-2.6840000000000002</c:v>
                </c:pt>
                <c:pt idx="159">
                  <c:v>-2.6819999999999999</c:v>
                </c:pt>
                <c:pt idx="160">
                  <c:v>-2.68</c:v>
                </c:pt>
                <c:pt idx="161">
                  <c:v>-2.6779999999999999</c:v>
                </c:pt>
                <c:pt idx="162">
                  <c:v>-2.6760000000000002</c:v>
                </c:pt>
                <c:pt idx="163">
                  <c:v>-2.6739999999999999</c:v>
                </c:pt>
                <c:pt idx="164">
                  <c:v>-2.6720000000000002</c:v>
                </c:pt>
                <c:pt idx="165">
                  <c:v>-2.67</c:v>
                </c:pt>
                <c:pt idx="166">
                  <c:v>-2.6680000000000001</c:v>
                </c:pt>
                <c:pt idx="167">
                  <c:v>-2.6659999999999999</c:v>
                </c:pt>
                <c:pt idx="168">
                  <c:v>-2.6640000000000001</c:v>
                </c:pt>
                <c:pt idx="169">
                  <c:v>-2.6619999999999999</c:v>
                </c:pt>
                <c:pt idx="170">
                  <c:v>-2.66</c:v>
                </c:pt>
                <c:pt idx="171">
                  <c:v>-2.6579999999999999</c:v>
                </c:pt>
                <c:pt idx="172">
                  <c:v>-2.6560000000000001</c:v>
                </c:pt>
                <c:pt idx="173">
                  <c:v>-2.6539999999999999</c:v>
                </c:pt>
                <c:pt idx="174">
                  <c:v>-2.6520000000000001</c:v>
                </c:pt>
                <c:pt idx="175">
                  <c:v>-2.65</c:v>
                </c:pt>
                <c:pt idx="176">
                  <c:v>-2.6480000000000001</c:v>
                </c:pt>
                <c:pt idx="177">
                  <c:v>-2.6459999999999999</c:v>
                </c:pt>
                <c:pt idx="178">
                  <c:v>-2.6440000000000001</c:v>
                </c:pt>
                <c:pt idx="179">
                  <c:v>-2.6419999999999999</c:v>
                </c:pt>
                <c:pt idx="180">
                  <c:v>-2.64</c:v>
                </c:pt>
                <c:pt idx="181">
                  <c:v>-2.6379999999999999</c:v>
                </c:pt>
                <c:pt idx="182">
                  <c:v>-2.6360000000000001</c:v>
                </c:pt>
                <c:pt idx="183">
                  <c:v>-2.6339999999999999</c:v>
                </c:pt>
                <c:pt idx="184">
                  <c:v>-2.6320000000000001</c:v>
                </c:pt>
                <c:pt idx="185">
                  <c:v>-2.63</c:v>
                </c:pt>
                <c:pt idx="186">
                  <c:v>-2.6280000000000001</c:v>
                </c:pt>
                <c:pt idx="187">
                  <c:v>-2.6259999999999999</c:v>
                </c:pt>
                <c:pt idx="188">
                  <c:v>-2.6240000000000001</c:v>
                </c:pt>
                <c:pt idx="189">
                  <c:v>-2.6219999999999999</c:v>
                </c:pt>
                <c:pt idx="190">
                  <c:v>-2.62</c:v>
                </c:pt>
                <c:pt idx="191">
                  <c:v>-2.6179999999999999</c:v>
                </c:pt>
                <c:pt idx="192">
                  <c:v>-2.6160000000000001</c:v>
                </c:pt>
                <c:pt idx="193">
                  <c:v>-2.6139999999999999</c:v>
                </c:pt>
                <c:pt idx="194">
                  <c:v>-2.6120000000000001</c:v>
                </c:pt>
                <c:pt idx="195">
                  <c:v>-2.61</c:v>
                </c:pt>
                <c:pt idx="196">
                  <c:v>-2.6080000000000001</c:v>
                </c:pt>
                <c:pt idx="197">
                  <c:v>-2.6059999999999999</c:v>
                </c:pt>
                <c:pt idx="198">
                  <c:v>-2.6040000000000001</c:v>
                </c:pt>
                <c:pt idx="199">
                  <c:v>-2.6019999999999999</c:v>
                </c:pt>
                <c:pt idx="200">
                  <c:v>-2.6</c:v>
                </c:pt>
                <c:pt idx="201">
                  <c:v>-2.5979999999999999</c:v>
                </c:pt>
                <c:pt idx="202">
                  <c:v>-2.5960000000000001</c:v>
                </c:pt>
                <c:pt idx="203">
                  <c:v>-2.5939999999999999</c:v>
                </c:pt>
                <c:pt idx="204">
                  <c:v>-2.5920000000000001</c:v>
                </c:pt>
                <c:pt idx="205">
                  <c:v>-2.59</c:v>
                </c:pt>
                <c:pt idx="206">
                  <c:v>-2.5880000000000001</c:v>
                </c:pt>
                <c:pt idx="207">
                  <c:v>-2.5859999999999999</c:v>
                </c:pt>
                <c:pt idx="208">
                  <c:v>-2.5840000000000001</c:v>
                </c:pt>
                <c:pt idx="209">
                  <c:v>-2.5819999999999999</c:v>
                </c:pt>
                <c:pt idx="210">
                  <c:v>-2.58</c:v>
                </c:pt>
                <c:pt idx="211">
                  <c:v>-2.5779999999999998</c:v>
                </c:pt>
                <c:pt idx="212">
                  <c:v>-2.5760000000000001</c:v>
                </c:pt>
                <c:pt idx="213">
                  <c:v>-2.5739999999999998</c:v>
                </c:pt>
                <c:pt idx="214">
                  <c:v>-2.5720000000000001</c:v>
                </c:pt>
                <c:pt idx="215">
                  <c:v>-2.57</c:v>
                </c:pt>
                <c:pt idx="216">
                  <c:v>-2.5680000000000001</c:v>
                </c:pt>
                <c:pt idx="217">
                  <c:v>-2.5659999999999998</c:v>
                </c:pt>
                <c:pt idx="218">
                  <c:v>-2.5640000000000001</c:v>
                </c:pt>
                <c:pt idx="219">
                  <c:v>-2.5619999999999998</c:v>
                </c:pt>
                <c:pt idx="220">
                  <c:v>-2.56</c:v>
                </c:pt>
                <c:pt idx="221">
                  <c:v>-2.5579999999999998</c:v>
                </c:pt>
                <c:pt idx="222">
                  <c:v>-2.556</c:v>
                </c:pt>
                <c:pt idx="223">
                  <c:v>-2.5539999999999998</c:v>
                </c:pt>
                <c:pt idx="224">
                  <c:v>-2.552</c:v>
                </c:pt>
                <c:pt idx="225">
                  <c:v>-2.5499999999999998</c:v>
                </c:pt>
                <c:pt idx="226">
                  <c:v>-2.548</c:v>
                </c:pt>
                <c:pt idx="227">
                  <c:v>-2.5459999999999998</c:v>
                </c:pt>
                <c:pt idx="228">
                  <c:v>-2.544</c:v>
                </c:pt>
                <c:pt idx="229">
                  <c:v>-2.5419999999999998</c:v>
                </c:pt>
                <c:pt idx="230">
                  <c:v>-2.54</c:v>
                </c:pt>
                <c:pt idx="231">
                  <c:v>-2.5379999999999998</c:v>
                </c:pt>
                <c:pt idx="232">
                  <c:v>-2.536</c:v>
                </c:pt>
                <c:pt idx="233">
                  <c:v>-2.5339999999999998</c:v>
                </c:pt>
                <c:pt idx="234">
                  <c:v>-2.532</c:v>
                </c:pt>
                <c:pt idx="235">
                  <c:v>-2.5300000000000002</c:v>
                </c:pt>
                <c:pt idx="236">
                  <c:v>-2.528</c:v>
                </c:pt>
                <c:pt idx="237">
                  <c:v>-2.5259999999999998</c:v>
                </c:pt>
                <c:pt idx="238">
                  <c:v>-2.524</c:v>
                </c:pt>
                <c:pt idx="239">
                  <c:v>-2.5220000000000002</c:v>
                </c:pt>
                <c:pt idx="240">
                  <c:v>-2.52</c:v>
                </c:pt>
                <c:pt idx="241">
                  <c:v>-2.5179999999999998</c:v>
                </c:pt>
                <c:pt idx="242">
                  <c:v>-2.516</c:v>
                </c:pt>
                <c:pt idx="243">
                  <c:v>-2.5140000000000002</c:v>
                </c:pt>
                <c:pt idx="244">
                  <c:v>-2.512</c:v>
                </c:pt>
                <c:pt idx="245">
                  <c:v>-2.5099999999999998</c:v>
                </c:pt>
                <c:pt idx="246">
                  <c:v>-2.508</c:v>
                </c:pt>
                <c:pt idx="247">
                  <c:v>-2.5060000000000002</c:v>
                </c:pt>
                <c:pt idx="248">
                  <c:v>-2.504</c:v>
                </c:pt>
                <c:pt idx="249">
                  <c:v>-2.5019999999999998</c:v>
                </c:pt>
                <c:pt idx="250">
                  <c:v>-2.5</c:v>
                </c:pt>
                <c:pt idx="251">
                  <c:v>-2.4980000000000002</c:v>
                </c:pt>
                <c:pt idx="252">
                  <c:v>-2.496</c:v>
                </c:pt>
                <c:pt idx="253">
                  <c:v>-2.4939999999999998</c:v>
                </c:pt>
                <c:pt idx="254">
                  <c:v>-2.492</c:v>
                </c:pt>
                <c:pt idx="255">
                  <c:v>-2.4900000000000002</c:v>
                </c:pt>
                <c:pt idx="256">
                  <c:v>-2.488</c:v>
                </c:pt>
                <c:pt idx="257">
                  <c:v>-2.4859999999999998</c:v>
                </c:pt>
                <c:pt idx="258">
                  <c:v>-2.484</c:v>
                </c:pt>
                <c:pt idx="259">
                  <c:v>-2.4820000000000002</c:v>
                </c:pt>
                <c:pt idx="260">
                  <c:v>-2.48</c:v>
                </c:pt>
                <c:pt idx="261">
                  <c:v>-2.4779999999999998</c:v>
                </c:pt>
                <c:pt idx="262">
                  <c:v>-2.476</c:v>
                </c:pt>
                <c:pt idx="263">
                  <c:v>-2.4740000000000002</c:v>
                </c:pt>
                <c:pt idx="264">
                  <c:v>-2.472</c:v>
                </c:pt>
                <c:pt idx="265">
                  <c:v>-2.4699999999999998</c:v>
                </c:pt>
                <c:pt idx="266">
                  <c:v>-2.468</c:v>
                </c:pt>
                <c:pt idx="267">
                  <c:v>-2.4660000000000002</c:v>
                </c:pt>
                <c:pt idx="268">
                  <c:v>-2.464</c:v>
                </c:pt>
                <c:pt idx="269">
                  <c:v>-2.4619999999999997</c:v>
                </c:pt>
                <c:pt idx="270">
                  <c:v>-2.46</c:v>
                </c:pt>
                <c:pt idx="271">
                  <c:v>-2.4580000000000002</c:v>
                </c:pt>
                <c:pt idx="272">
                  <c:v>-2.456</c:v>
                </c:pt>
                <c:pt idx="273">
                  <c:v>-2.4539999999999997</c:v>
                </c:pt>
                <c:pt idx="274">
                  <c:v>-2.452</c:v>
                </c:pt>
                <c:pt idx="275">
                  <c:v>-2.4500000000000002</c:v>
                </c:pt>
                <c:pt idx="276">
                  <c:v>-2.448</c:v>
                </c:pt>
                <c:pt idx="277">
                  <c:v>-2.4459999999999997</c:v>
                </c:pt>
                <c:pt idx="278">
                  <c:v>-2.444</c:v>
                </c:pt>
                <c:pt idx="279">
                  <c:v>-2.4420000000000002</c:v>
                </c:pt>
                <c:pt idx="280">
                  <c:v>-2.44</c:v>
                </c:pt>
                <c:pt idx="281">
                  <c:v>-2.4379999999999997</c:v>
                </c:pt>
                <c:pt idx="282">
                  <c:v>-2.4359999999999999</c:v>
                </c:pt>
                <c:pt idx="283">
                  <c:v>-2.4340000000000002</c:v>
                </c:pt>
                <c:pt idx="284">
                  <c:v>-2.4319999999999999</c:v>
                </c:pt>
                <c:pt idx="285">
                  <c:v>-2.4300000000000002</c:v>
                </c:pt>
                <c:pt idx="286">
                  <c:v>-2.4279999999999999</c:v>
                </c:pt>
                <c:pt idx="287">
                  <c:v>-2.4260000000000002</c:v>
                </c:pt>
                <c:pt idx="288">
                  <c:v>-2.4239999999999999</c:v>
                </c:pt>
                <c:pt idx="289">
                  <c:v>-2.4220000000000002</c:v>
                </c:pt>
                <c:pt idx="290">
                  <c:v>-2.42</c:v>
                </c:pt>
                <c:pt idx="291">
                  <c:v>-2.4180000000000001</c:v>
                </c:pt>
                <c:pt idx="292">
                  <c:v>-2.4159999999999999</c:v>
                </c:pt>
                <c:pt idx="293">
                  <c:v>-2.4140000000000001</c:v>
                </c:pt>
                <c:pt idx="294">
                  <c:v>-2.4119999999999999</c:v>
                </c:pt>
                <c:pt idx="295">
                  <c:v>-2.41</c:v>
                </c:pt>
                <c:pt idx="296">
                  <c:v>-2.4079999999999999</c:v>
                </c:pt>
                <c:pt idx="297">
                  <c:v>-2.4060000000000001</c:v>
                </c:pt>
                <c:pt idx="298">
                  <c:v>-2.4039999999999999</c:v>
                </c:pt>
                <c:pt idx="299">
                  <c:v>-2.4020000000000001</c:v>
                </c:pt>
                <c:pt idx="300">
                  <c:v>-2.4</c:v>
                </c:pt>
                <c:pt idx="301">
                  <c:v>-2.3980000000000001</c:v>
                </c:pt>
                <c:pt idx="302">
                  <c:v>-2.3959999999999999</c:v>
                </c:pt>
                <c:pt idx="303">
                  <c:v>-2.3940000000000001</c:v>
                </c:pt>
                <c:pt idx="304">
                  <c:v>-2.3919999999999999</c:v>
                </c:pt>
                <c:pt idx="305">
                  <c:v>-2.39</c:v>
                </c:pt>
                <c:pt idx="306">
                  <c:v>-2.3879999999999999</c:v>
                </c:pt>
                <c:pt idx="307">
                  <c:v>-2.3860000000000001</c:v>
                </c:pt>
                <c:pt idx="308">
                  <c:v>-2.3839999999999999</c:v>
                </c:pt>
                <c:pt idx="309">
                  <c:v>-2.3820000000000001</c:v>
                </c:pt>
                <c:pt idx="310">
                  <c:v>-2.38</c:v>
                </c:pt>
                <c:pt idx="311">
                  <c:v>-2.3780000000000001</c:v>
                </c:pt>
                <c:pt idx="312">
                  <c:v>-2.3759999999999999</c:v>
                </c:pt>
                <c:pt idx="313">
                  <c:v>-2.3740000000000001</c:v>
                </c:pt>
                <c:pt idx="314">
                  <c:v>-2.3719999999999999</c:v>
                </c:pt>
                <c:pt idx="315">
                  <c:v>-2.37</c:v>
                </c:pt>
                <c:pt idx="316">
                  <c:v>-2.3679999999999999</c:v>
                </c:pt>
                <c:pt idx="317">
                  <c:v>-2.3660000000000001</c:v>
                </c:pt>
                <c:pt idx="318">
                  <c:v>-2.3639999999999999</c:v>
                </c:pt>
                <c:pt idx="319">
                  <c:v>-2.3620000000000001</c:v>
                </c:pt>
                <c:pt idx="320">
                  <c:v>-2.36</c:v>
                </c:pt>
                <c:pt idx="321">
                  <c:v>-2.3580000000000001</c:v>
                </c:pt>
                <c:pt idx="322">
                  <c:v>-2.3559999999999999</c:v>
                </c:pt>
                <c:pt idx="323">
                  <c:v>-2.3540000000000001</c:v>
                </c:pt>
                <c:pt idx="324">
                  <c:v>-2.3519999999999999</c:v>
                </c:pt>
                <c:pt idx="325">
                  <c:v>-2.35</c:v>
                </c:pt>
                <c:pt idx="326">
                  <c:v>-2.3479999999999999</c:v>
                </c:pt>
                <c:pt idx="327">
                  <c:v>-2.3460000000000001</c:v>
                </c:pt>
                <c:pt idx="328">
                  <c:v>-2.3439999999999999</c:v>
                </c:pt>
                <c:pt idx="329">
                  <c:v>-2.3420000000000001</c:v>
                </c:pt>
                <c:pt idx="330">
                  <c:v>-2.34</c:v>
                </c:pt>
                <c:pt idx="331">
                  <c:v>-2.3380000000000001</c:v>
                </c:pt>
                <c:pt idx="332">
                  <c:v>-2.3359999999999999</c:v>
                </c:pt>
                <c:pt idx="333">
                  <c:v>-2.3340000000000001</c:v>
                </c:pt>
                <c:pt idx="334">
                  <c:v>-2.3319999999999999</c:v>
                </c:pt>
                <c:pt idx="335">
                  <c:v>-2.33</c:v>
                </c:pt>
                <c:pt idx="336">
                  <c:v>-2.3279999999999998</c:v>
                </c:pt>
                <c:pt idx="337">
                  <c:v>-2.3260000000000001</c:v>
                </c:pt>
                <c:pt idx="338">
                  <c:v>-2.3239999999999998</c:v>
                </c:pt>
                <c:pt idx="339">
                  <c:v>-2.3220000000000001</c:v>
                </c:pt>
                <c:pt idx="340">
                  <c:v>-2.3199999999999998</c:v>
                </c:pt>
                <c:pt idx="341">
                  <c:v>-2.3180000000000001</c:v>
                </c:pt>
                <c:pt idx="342">
                  <c:v>-2.3159999999999998</c:v>
                </c:pt>
                <c:pt idx="343">
                  <c:v>-2.3140000000000001</c:v>
                </c:pt>
                <c:pt idx="344">
                  <c:v>-2.3120000000000003</c:v>
                </c:pt>
                <c:pt idx="345">
                  <c:v>-2.31</c:v>
                </c:pt>
                <c:pt idx="346">
                  <c:v>-2.3079999999999998</c:v>
                </c:pt>
                <c:pt idx="347">
                  <c:v>-2.306</c:v>
                </c:pt>
                <c:pt idx="348">
                  <c:v>-2.3040000000000003</c:v>
                </c:pt>
                <c:pt idx="349">
                  <c:v>-2.302</c:v>
                </c:pt>
                <c:pt idx="350">
                  <c:v>-2.2999999999999998</c:v>
                </c:pt>
                <c:pt idx="351">
                  <c:v>-2.298</c:v>
                </c:pt>
                <c:pt idx="352">
                  <c:v>-2.2960000000000003</c:v>
                </c:pt>
                <c:pt idx="353">
                  <c:v>-2.294</c:v>
                </c:pt>
                <c:pt idx="354">
                  <c:v>-2.2919999999999998</c:v>
                </c:pt>
                <c:pt idx="355">
                  <c:v>-2.29</c:v>
                </c:pt>
                <c:pt idx="356">
                  <c:v>-2.2880000000000003</c:v>
                </c:pt>
                <c:pt idx="357">
                  <c:v>-2.286</c:v>
                </c:pt>
                <c:pt idx="358">
                  <c:v>-2.2839999999999998</c:v>
                </c:pt>
                <c:pt idx="359">
                  <c:v>-2.282</c:v>
                </c:pt>
                <c:pt idx="360">
                  <c:v>-2.2800000000000002</c:v>
                </c:pt>
                <c:pt idx="361">
                  <c:v>-2.278</c:v>
                </c:pt>
                <c:pt idx="362">
                  <c:v>-2.2759999999999998</c:v>
                </c:pt>
                <c:pt idx="363">
                  <c:v>-2.274</c:v>
                </c:pt>
                <c:pt idx="364">
                  <c:v>-2.2720000000000002</c:v>
                </c:pt>
                <c:pt idx="365">
                  <c:v>-2.27</c:v>
                </c:pt>
                <c:pt idx="366">
                  <c:v>-2.2679999999999998</c:v>
                </c:pt>
                <c:pt idx="367">
                  <c:v>-2.266</c:v>
                </c:pt>
                <c:pt idx="368">
                  <c:v>-2.2640000000000002</c:v>
                </c:pt>
                <c:pt idx="369">
                  <c:v>-2.262</c:v>
                </c:pt>
                <c:pt idx="370">
                  <c:v>-2.2599999999999998</c:v>
                </c:pt>
                <c:pt idx="371">
                  <c:v>-2.258</c:v>
                </c:pt>
                <c:pt idx="372">
                  <c:v>-2.2560000000000002</c:v>
                </c:pt>
                <c:pt idx="373">
                  <c:v>-2.254</c:v>
                </c:pt>
                <c:pt idx="374">
                  <c:v>-2.2519999999999998</c:v>
                </c:pt>
                <c:pt idx="375">
                  <c:v>-2.25</c:v>
                </c:pt>
                <c:pt idx="376">
                  <c:v>-2.2480000000000002</c:v>
                </c:pt>
                <c:pt idx="377">
                  <c:v>-2.246</c:v>
                </c:pt>
                <c:pt idx="378">
                  <c:v>-2.2439999999999998</c:v>
                </c:pt>
                <c:pt idx="379">
                  <c:v>-2.242</c:v>
                </c:pt>
                <c:pt idx="380">
                  <c:v>-2.2400000000000002</c:v>
                </c:pt>
                <c:pt idx="381">
                  <c:v>-2.238</c:v>
                </c:pt>
                <c:pt idx="382">
                  <c:v>-2.2359999999999998</c:v>
                </c:pt>
                <c:pt idx="383">
                  <c:v>-2.234</c:v>
                </c:pt>
                <c:pt idx="384">
                  <c:v>-2.2320000000000002</c:v>
                </c:pt>
                <c:pt idx="385">
                  <c:v>-2.23</c:v>
                </c:pt>
                <c:pt idx="386">
                  <c:v>-2.2279999999999998</c:v>
                </c:pt>
                <c:pt idx="387">
                  <c:v>-2.226</c:v>
                </c:pt>
                <c:pt idx="388">
                  <c:v>-2.2240000000000002</c:v>
                </c:pt>
                <c:pt idx="389">
                  <c:v>-2.222</c:v>
                </c:pt>
                <c:pt idx="390">
                  <c:v>-2.2199999999999998</c:v>
                </c:pt>
                <c:pt idx="391">
                  <c:v>-2.218</c:v>
                </c:pt>
                <c:pt idx="392">
                  <c:v>-2.2160000000000002</c:v>
                </c:pt>
                <c:pt idx="393">
                  <c:v>-2.214</c:v>
                </c:pt>
                <c:pt idx="394">
                  <c:v>-2.2119999999999997</c:v>
                </c:pt>
                <c:pt idx="395">
                  <c:v>-2.21</c:v>
                </c:pt>
                <c:pt idx="396">
                  <c:v>-2.2080000000000002</c:v>
                </c:pt>
                <c:pt idx="397">
                  <c:v>-2.206</c:v>
                </c:pt>
                <c:pt idx="398">
                  <c:v>-2.2039999999999997</c:v>
                </c:pt>
                <c:pt idx="399">
                  <c:v>-2.202</c:v>
                </c:pt>
                <c:pt idx="400">
                  <c:v>-2.2000000000000002</c:v>
                </c:pt>
                <c:pt idx="401">
                  <c:v>-2.198</c:v>
                </c:pt>
                <c:pt idx="402">
                  <c:v>-2.1959999999999997</c:v>
                </c:pt>
                <c:pt idx="403">
                  <c:v>-2.194</c:v>
                </c:pt>
                <c:pt idx="404">
                  <c:v>-2.1920000000000002</c:v>
                </c:pt>
                <c:pt idx="405">
                  <c:v>-2.19</c:v>
                </c:pt>
                <c:pt idx="406">
                  <c:v>-2.1879999999999997</c:v>
                </c:pt>
                <c:pt idx="407">
                  <c:v>-2.1859999999999999</c:v>
                </c:pt>
                <c:pt idx="408">
                  <c:v>-2.1840000000000002</c:v>
                </c:pt>
                <c:pt idx="409">
                  <c:v>-2.1819999999999999</c:v>
                </c:pt>
                <c:pt idx="410">
                  <c:v>-2.1800000000000002</c:v>
                </c:pt>
                <c:pt idx="411">
                  <c:v>-2.1779999999999999</c:v>
                </c:pt>
                <c:pt idx="412">
                  <c:v>-2.1760000000000002</c:v>
                </c:pt>
                <c:pt idx="413">
                  <c:v>-2.1739999999999999</c:v>
                </c:pt>
                <c:pt idx="414">
                  <c:v>-2.1720000000000002</c:v>
                </c:pt>
                <c:pt idx="415">
                  <c:v>-2.17</c:v>
                </c:pt>
                <c:pt idx="416">
                  <c:v>-2.1680000000000001</c:v>
                </c:pt>
                <c:pt idx="417">
                  <c:v>-2.1659999999999999</c:v>
                </c:pt>
                <c:pt idx="418">
                  <c:v>-2.1640000000000001</c:v>
                </c:pt>
                <c:pt idx="419">
                  <c:v>-2.1619999999999999</c:v>
                </c:pt>
                <c:pt idx="420">
                  <c:v>-2.16</c:v>
                </c:pt>
                <c:pt idx="421">
                  <c:v>-2.1579999999999999</c:v>
                </c:pt>
                <c:pt idx="422">
                  <c:v>-2.1560000000000001</c:v>
                </c:pt>
                <c:pt idx="423">
                  <c:v>-2.1539999999999999</c:v>
                </c:pt>
                <c:pt idx="424">
                  <c:v>-2.1520000000000001</c:v>
                </c:pt>
                <c:pt idx="425">
                  <c:v>-2.15</c:v>
                </c:pt>
                <c:pt idx="426">
                  <c:v>-2.1480000000000001</c:v>
                </c:pt>
                <c:pt idx="427">
                  <c:v>-2.1459999999999999</c:v>
                </c:pt>
                <c:pt idx="428">
                  <c:v>-2.1440000000000001</c:v>
                </c:pt>
                <c:pt idx="429">
                  <c:v>-2.1419999999999999</c:v>
                </c:pt>
                <c:pt idx="430">
                  <c:v>-2.14</c:v>
                </c:pt>
                <c:pt idx="431">
                  <c:v>-2.1379999999999999</c:v>
                </c:pt>
                <c:pt idx="432">
                  <c:v>-2.1360000000000001</c:v>
                </c:pt>
                <c:pt idx="433">
                  <c:v>-2.1339999999999999</c:v>
                </c:pt>
                <c:pt idx="434">
                  <c:v>-2.1320000000000001</c:v>
                </c:pt>
                <c:pt idx="435">
                  <c:v>-2.13</c:v>
                </c:pt>
                <c:pt idx="436">
                  <c:v>-2.1280000000000001</c:v>
                </c:pt>
                <c:pt idx="437">
                  <c:v>-2.1259999999999999</c:v>
                </c:pt>
                <c:pt idx="438">
                  <c:v>-2.1240000000000001</c:v>
                </c:pt>
                <c:pt idx="439">
                  <c:v>-2.1219999999999999</c:v>
                </c:pt>
                <c:pt idx="440">
                  <c:v>-2.12</c:v>
                </c:pt>
                <c:pt idx="441">
                  <c:v>-2.1179999999999999</c:v>
                </c:pt>
                <c:pt idx="442">
                  <c:v>-2.1160000000000001</c:v>
                </c:pt>
                <c:pt idx="443">
                  <c:v>-2.1139999999999999</c:v>
                </c:pt>
                <c:pt idx="444">
                  <c:v>-2.1120000000000001</c:v>
                </c:pt>
                <c:pt idx="445">
                  <c:v>-2.11</c:v>
                </c:pt>
                <c:pt idx="446">
                  <c:v>-2.1080000000000001</c:v>
                </c:pt>
                <c:pt idx="447">
                  <c:v>-2.1059999999999999</c:v>
                </c:pt>
                <c:pt idx="448">
                  <c:v>-2.1040000000000001</c:v>
                </c:pt>
                <c:pt idx="449">
                  <c:v>-2.1019999999999999</c:v>
                </c:pt>
                <c:pt idx="450">
                  <c:v>-2.1</c:v>
                </c:pt>
                <c:pt idx="451">
                  <c:v>-2.0979999999999999</c:v>
                </c:pt>
                <c:pt idx="452">
                  <c:v>-2.0960000000000001</c:v>
                </c:pt>
                <c:pt idx="453">
                  <c:v>-2.0939999999999999</c:v>
                </c:pt>
                <c:pt idx="454">
                  <c:v>-2.0920000000000001</c:v>
                </c:pt>
                <c:pt idx="455">
                  <c:v>-2.09</c:v>
                </c:pt>
                <c:pt idx="456">
                  <c:v>-2.0880000000000001</c:v>
                </c:pt>
                <c:pt idx="457">
                  <c:v>-2.0859999999999999</c:v>
                </c:pt>
                <c:pt idx="458">
                  <c:v>-2.0840000000000001</c:v>
                </c:pt>
                <c:pt idx="459">
                  <c:v>-2.0819999999999999</c:v>
                </c:pt>
                <c:pt idx="460">
                  <c:v>-2.08</c:v>
                </c:pt>
                <c:pt idx="461">
                  <c:v>-2.0779999999999998</c:v>
                </c:pt>
                <c:pt idx="462">
                  <c:v>-2.0760000000000001</c:v>
                </c:pt>
                <c:pt idx="463">
                  <c:v>-2.0739999999999998</c:v>
                </c:pt>
                <c:pt idx="464">
                  <c:v>-2.0720000000000001</c:v>
                </c:pt>
                <c:pt idx="465">
                  <c:v>-2.0699999999999998</c:v>
                </c:pt>
                <c:pt idx="466">
                  <c:v>-2.0680000000000001</c:v>
                </c:pt>
                <c:pt idx="467">
                  <c:v>-2.0659999999999998</c:v>
                </c:pt>
                <c:pt idx="468">
                  <c:v>-2.0640000000000001</c:v>
                </c:pt>
                <c:pt idx="469">
                  <c:v>-2.0620000000000003</c:v>
                </c:pt>
                <c:pt idx="470">
                  <c:v>-2.06</c:v>
                </c:pt>
                <c:pt idx="471">
                  <c:v>-2.0579999999999998</c:v>
                </c:pt>
                <c:pt idx="472">
                  <c:v>-2.056</c:v>
                </c:pt>
                <c:pt idx="473">
                  <c:v>-2.0540000000000003</c:v>
                </c:pt>
                <c:pt idx="474">
                  <c:v>-2.052</c:v>
                </c:pt>
                <c:pt idx="475">
                  <c:v>-2.0499999999999998</c:v>
                </c:pt>
                <c:pt idx="476">
                  <c:v>-2.048</c:v>
                </c:pt>
                <c:pt idx="477">
                  <c:v>-2.0460000000000003</c:v>
                </c:pt>
                <c:pt idx="478">
                  <c:v>-2.044</c:v>
                </c:pt>
                <c:pt idx="479">
                  <c:v>-2.0419999999999998</c:v>
                </c:pt>
                <c:pt idx="480">
                  <c:v>-2.04</c:v>
                </c:pt>
                <c:pt idx="481">
                  <c:v>-2.0380000000000003</c:v>
                </c:pt>
                <c:pt idx="482">
                  <c:v>-2.036</c:v>
                </c:pt>
                <c:pt idx="483">
                  <c:v>-2.0339999999999998</c:v>
                </c:pt>
                <c:pt idx="484">
                  <c:v>-2.032</c:v>
                </c:pt>
                <c:pt idx="485">
                  <c:v>-2.0300000000000002</c:v>
                </c:pt>
                <c:pt idx="486">
                  <c:v>-2.028</c:v>
                </c:pt>
                <c:pt idx="487">
                  <c:v>-2.0259999999999998</c:v>
                </c:pt>
                <c:pt idx="488">
                  <c:v>-2.024</c:v>
                </c:pt>
                <c:pt idx="489">
                  <c:v>-2.0220000000000002</c:v>
                </c:pt>
                <c:pt idx="490">
                  <c:v>-2.02</c:v>
                </c:pt>
                <c:pt idx="491">
                  <c:v>-2.0179999999999998</c:v>
                </c:pt>
                <c:pt idx="492">
                  <c:v>-2.016</c:v>
                </c:pt>
                <c:pt idx="493">
                  <c:v>-2.0140000000000002</c:v>
                </c:pt>
                <c:pt idx="494">
                  <c:v>-2.012</c:v>
                </c:pt>
                <c:pt idx="495">
                  <c:v>-2.0099999999999998</c:v>
                </c:pt>
                <c:pt idx="496">
                  <c:v>-2.008</c:v>
                </c:pt>
                <c:pt idx="497">
                  <c:v>-2.0060000000000002</c:v>
                </c:pt>
                <c:pt idx="498">
                  <c:v>-2.004</c:v>
                </c:pt>
                <c:pt idx="499">
                  <c:v>-2.0019999999999998</c:v>
                </c:pt>
                <c:pt idx="500">
                  <c:v>-2</c:v>
                </c:pt>
                <c:pt idx="501">
                  <c:v>-1.9980000000000002</c:v>
                </c:pt>
                <c:pt idx="502">
                  <c:v>-1.996</c:v>
                </c:pt>
                <c:pt idx="503">
                  <c:v>-1.9939999999999998</c:v>
                </c:pt>
                <c:pt idx="504">
                  <c:v>-1.992</c:v>
                </c:pt>
                <c:pt idx="505">
                  <c:v>-1.9900000000000002</c:v>
                </c:pt>
                <c:pt idx="506">
                  <c:v>-1.988</c:v>
                </c:pt>
                <c:pt idx="507">
                  <c:v>-1.9859999999999998</c:v>
                </c:pt>
                <c:pt idx="508">
                  <c:v>-1.984</c:v>
                </c:pt>
                <c:pt idx="509">
                  <c:v>-1.9820000000000002</c:v>
                </c:pt>
                <c:pt idx="510">
                  <c:v>-1.98</c:v>
                </c:pt>
                <c:pt idx="511">
                  <c:v>-1.9779999999999998</c:v>
                </c:pt>
                <c:pt idx="512">
                  <c:v>-1.976</c:v>
                </c:pt>
                <c:pt idx="513">
                  <c:v>-1.9740000000000002</c:v>
                </c:pt>
                <c:pt idx="514">
                  <c:v>-1.972</c:v>
                </c:pt>
                <c:pt idx="515">
                  <c:v>-1.9699999999999998</c:v>
                </c:pt>
                <c:pt idx="516">
                  <c:v>-1.968</c:v>
                </c:pt>
                <c:pt idx="517">
                  <c:v>-1.9660000000000002</c:v>
                </c:pt>
                <c:pt idx="518">
                  <c:v>-1.964</c:v>
                </c:pt>
                <c:pt idx="519">
                  <c:v>-1.9619999999999997</c:v>
                </c:pt>
                <c:pt idx="520">
                  <c:v>-1.96</c:v>
                </c:pt>
                <c:pt idx="521">
                  <c:v>-1.9580000000000002</c:v>
                </c:pt>
                <c:pt idx="522">
                  <c:v>-1.956</c:v>
                </c:pt>
                <c:pt idx="523">
                  <c:v>-1.9539999999999997</c:v>
                </c:pt>
                <c:pt idx="524">
                  <c:v>-1.952</c:v>
                </c:pt>
                <c:pt idx="525">
                  <c:v>-1.9500000000000002</c:v>
                </c:pt>
                <c:pt idx="526">
                  <c:v>-1.948</c:v>
                </c:pt>
                <c:pt idx="527">
                  <c:v>-1.9459999999999997</c:v>
                </c:pt>
                <c:pt idx="528">
                  <c:v>-1.944</c:v>
                </c:pt>
                <c:pt idx="529">
                  <c:v>-1.9420000000000002</c:v>
                </c:pt>
                <c:pt idx="530">
                  <c:v>-1.94</c:v>
                </c:pt>
                <c:pt idx="531">
                  <c:v>-1.9379999999999997</c:v>
                </c:pt>
                <c:pt idx="532">
                  <c:v>-1.9359999999999999</c:v>
                </c:pt>
                <c:pt idx="533">
                  <c:v>-1.9340000000000002</c:v>
                </c:pt>
                <c:pt idx="534">
                  <c:v>-1.9319999999999999</c:v>
                </c:pt>
                <c:pt idx="535">
                  <c:v>-1.9299999999999997</c:v>
                </c:pt>
                <c:pt idx="536">
                  <c:v>-1.9279999999999999</c:v>
                </c:pt>
                <c:pt idx="537">
                  <c:v>-1.9260000000000002</c:v>
                </c:pt>
                <c:pt idx="538">
                  <c:v>-1.9239999999999999</c:v>
                </c:pt>
                <c:pt idx="539">
                  <c:v>-1.9219999999999997</c:v>
                </c:pt>
                <c:pt idx="540">
                  <c:v>-1.92</c:v>
                </c:pt>
                <c:pt idx="541">
                  <c:v>-1.9180000000000001</c:v>
                </c:pt>
                <c:pt idx="542">
                  <c:v>-1.9159999999999999</c:v>
                </c:pt>
                <c:pt idx="543">
                  <c:v>-1.9139999999999997</c:v>
                </c:pt>
                <c:pt idx="544">
                  <c:v>-1.9119999999999999</c:v>
                </c:pt>
                <c:pt idx="545">
                  <c:v>-1.9100000000000001</c:v>
                </c:pt>
                <c:pt idx="546">
                  <c:v>-1.9079999999999999</c:v>
                </c:pt>
                <c:pt idx="547">
                  <c:v>-1.9059999999999997</c:v>
                </c:pt>
                <c:pt idx="548">
                  <c:v>-1.9039999999999999</c:v>
                </c:pt>
                <c:pt idx="549">
                  <c:v>-1.9020000000000001</c:v>
                </c:pt>
                <c:pt idx="550">
                  <c:v>-1.9</c:v>
                </c:pt>
                <c:pt idx="551">
                  <c:v>-1.8979999999999997</c:v>
                </c:pt>
                <c:pt idx="552">
                  <c:v>-1.8959999999999999</c:v>
                </c:pt>
                <c:pt idx="553">
                  <c:v>-1.8940000000000001</c:v>
                </c:pt>
                <c:pt idx="554">
                  <c:v>-1.8919999999999999</c:v>
                </c:pt>
                <c:pt idx="555">
                  <c:v>-1.8899999999999997</c:v>
                </c:pt>
                <c:pt idx="556">
                  <c:v>-1.8879999999999999</c:v>
                </c:pt>
                <c:pt idx="557">
                  <c:v>-1.8860000000000001</c:v>
                </c:pt>
                <c:pt idx="558">
                  <c:v>-1.8839999999999999</c:v>
                </c:pt>
                <c:pt idx="559">
                  <c:v>-1.8819999999999997</c:v>
                </c:pt>
                <c:pt idx="560">
                  <c:v>-1.88</c:v>
                </c:pt>
                <c:pt idx="561">
                  <c:v>-1.8780000000000001</c:v>
                </c:pt>
                <c:pt idx="562">
                  <c:v>-1.8759999999999999</c:v>
                </c:pt>
                <c:pt idx="563">
                  <c:v>-1.8740000000000001</c:v>
                </c:pt>
                <c:pt idx="564">
                  <c:v>-1.8719999999999999</c:v>
                </c:pt>
                <c:pt idx="565">
                  <c:v>-1.87</c:v>
                </c:pt>
                <c:pt idx="566">
                  <c:v>-1.8680000000000003</c:v>
                </c:pt>
                <c:pt idx="567">
                  <c:v>-1.8660000000000001</c:v>
                </c:pt>
                <c:pt idx="568">
                  <c:v>-1.8639999999999999</c:v>
                </c:pt>
                <c:pt idx="569">
                  <c:v>-1.8620000000000001</c:v>
                </c:pt>
                <c:pt idx="570">
                  <c:v>-1.8600000000000003</c:v>
                </c:pt>
                <c:pt idx="571">
                  <c:v>-1.8580000000000001</c:v>
                </c:pt>
                <c:pt idx="572">
                  <c:v>-1.8559999999999999</c:v>
                </c:pt>
                <c:pt idx="573">
                  <c:v>-1.8540000000000001</c:v>
                </c:pt>
                <c:pt idx="574">
                  <c:v>-1.8520000000000003</c:v>
                </c:pt>
                <c:pt idx="575">
                  <c:v>-1.85</c:v>
                </c:pt>
                <c:pt idx="576">
                  <c:v>-1.8479999999999999</c:v>
                </c:pt>
                <c:pt idx="577">
                  <c:v>-1.8460000000000001</c:v>
                </c:pt>
                <c:pt idx="578">
                  <c:v>-1.8440000000000003</c:v>
                </c:pt>
                <c:pt idx="579">
                  <c:v>-1.8420000000000001</c:v>
                </c:pt>
                <c:pt idx="580">
                  <c:v>-1.8399999999999999</c:v>
                </c:pt>
                <c:pt idx="581">
                  <c:v>-1.8380000000000001</c:v>
                </c:pt>
                <c:pt idx="582">
                  <c:v>-1.8360000000000003</c:v>
                </c:pt>
                <c:pt idx="583">
                  <c:v>-1.8340000000000001</c:v>
                </c:pt>
                <c:pt idx="584">
                  <c:v>-1.8319999999999999</c:v>
                </c:pt>
                <c:pt idx="585">
                  <c:v>-1.83</c:v>
                </c:pt>
                <c:pt idx="586">
                  <c:v>-1.8280000000000003</c:v>
                </c:pt>
                <c:pt idx="587">
                  <c:v>-1.8260000000000001</c:v>
                </c:pt>
                <c:pt idx="588">
                  <c:v>-1.8239999999999998</c:v>
                </c:pt>
                <c:pt idx="589">
                  <c:v>-1.8220000000000001</c:v>
                </c:pt>
                <c:pt idx="590">
                  <c:v>-1.8200000000000003</c:v>
                </c:pt>
                <c:pt idx="591">
                  <c:v>-1.8180000000000001</c:v>
                </c:pt>
                <c:pt idx="592">
                  <c:v>-1.8159999999999998</c:v>
                </c:pt>
                <c:pt idx="593">
                  <c:v>-1.8140000000000001</c:v>
                </c:pt>
                <c:pt idx="594">
                  <c:v>-1.8120000000000003</c:v>
                </c:pt>
                <c:pt idx="595">
                  <c:v>-1.81</c:v>
                </c:pt>
                <c:pt idx="596">
                  <c:v>-1.8079999999999998</c:v>
                </c:pt>
                <c:pt idx="597">
                  <c:v>-1.806</c:v>
                </c:pt>
                <c:pt idx="598">
                  <c:v>-1.8040000000000003</c:v>
                </c:pt>
                <c:pt idx="599">
                  <c:v>-1.802</c:v>
                </c:pt>
                <c:pt idx="600">
                  <c:v>-1.7999999999999998</c:v>
                </c:pt>
                <c:pt idx="601">
                  <c:v>-1.798</c:v>
                </c:pt>
                <c:pt idx="602">
                  <c:v>-1.7960000000000003</c:v>
                </c:pt>
                <c:pt idx="603">
                  <c:v>-1.794</c:v>
                </c:pt>
                <c:pt idx="604">
                  <c:v>-1.7919999999999998</c:v>
                </c:pt>
                <c:pt idx="605">
                  <c:v>-1.79</c:v>
                </c:pt>
                <c:pt idx="606">
                  <c:v>-1.7880000000000003</c:v>
                </c:pt>
                <c:pt idx="607">
                  <c:v>-1.786</c:v>
                </c:pt>
                <c:pt idx="608">
                  <c:v>-1.7839999999999998</c:v>
                </c:pt>
                <c:pt idx="609">
                  <c:v>-1.782</c:v>
                </c:pt>
                <c:pt idx="610">
                  <c:v>-1.7800000000000002</c:v>
                </c:pt>
                <c:pt idx="611">
                  <c:v>-1.778</c:v>
                </c:pt>
                <c:pt idx="612">
                  <c:v>-1.7759999999999998</c:v>
                </c:pt>
                <c:pt idx="613">
                  <c:v>-1.774</c:v>
                </c:pt>
                <c:pt idx="614">
                  <c:v>-1.7720000000000002</c:v>
                </c:pt>
                <c:pt idx="615">
                  <c:v>-1.77</c:v>
                </c:pt>
                <c:pt idx="616">
                  <c:v>-1.7679999999999998</c:v>
                </c:pt>
                <c:pt idx="617">
                  <c:v>-1.766</c:v>
                </c:pt>
                <c:pt idx="618">
                  <c:v>-1.7640000000000002</c:v>
                </c:pt>
                <c:pt idx="619">
                  <c:v>-1.762</c:v>
                </c:pt>
                <c:pt idx="620">
                  <c:v>-1.7599999999999998</c:v>
                </c:pt>
                <c:pt idx="621">
                  <c:v>-1.758</c:v>
                </c:pt>
                <c:pt idx="622">
                  <c:v>-1.7560000000000002</c:v>
                </c:pt>
                <c:pt idx="623">
                  <c:v>-1.754</c:v>
                </c:pt>
                <c:pt idx="624">
                  <c:v>-1.7519999999999998</c:v>
                </c:pt>
                <c:pt idx="625">
                  <c:v>-1.75</c:v>
                </c:pt>
                <c:pt idx="626">
                  <c:v>-1.7480000000000002</c:v>
                </c:pt>
                <c:pt idx="627">
                  <c:v>-1.746</c:v>
                </c:pt>
                <c:pt idx="628">
                  <c:v>-1.7439999999999998</c:v>
                </c:pt>
                <c:pt idx="629">
                  <c:v>-1.742</c:v>
                </c:pt>
                <c:pt idx="630">
                  <c:v>-1.7400000000000002</c:v>
                </c:pt>
                <c:pt idx="631">
                  <c:v>-1.738</c:v>
                </c:pt>
                <c:pt idx="632">
                  <c:v>-1.7359999999999998</c:v>
                </c:pt>
                <c:pt idx="633">
                  <c:v>-1.734</c:v>
                </c:pt>
                <c:pt idx="634">
                  <c:v>-1.7320000000000002</c:v>
                </c:pt>
                <c:pt idx="635">
                  <c:v>-1.73</c:v>
                </c:pt>
                <c:pt idx="636">
                  <c:v>-1.7279999999999998</c:v>
                </c:pt>
                <c:pt idx="637">
                  <c:v>-1.726</c:v>
                </c:pt>
                <c:pt idx="638">
                  <c:v>-1.7240000000000002</c:v>
                </c:pt>
                <c:pt idx="639">
                  <c:v>-1.722</c:v>
                </c:pt>
                <c:pt idx="640">
                  <c:v>-1.7199999999999998</c:v>
                </c:pt>
                <c:pt idx="641">
                  <c:v>-1.718</c:v>
                </c:pt>
                <c:pt idx="642">
                  <c:v>-1.7160000000000002</c:v>
                </c:pt>
                <c:pt idx="643">
                  <c:v>-1.714</c:v>
                </c:pt>
                <c:pt idx="644">
                  <c:v>-1.7119999999999997</c:v>
                </c:pt>
                <c:pt idx="645">
                  <c:v>-1.71</c:v>
                </c:pt>
                <c:pt idx="646">
                  <c:v>-1.7080000000000002</c:v>
                </c:pt>
                <c:pt idx="647">
                  <c:v>-1.706</c:v>
                </c:pt>
                <c:pt idx="648">
                  <c:v>-1.7039999999999997</c:v>
                </c:pt>
                <c:pt idx="649">
                  <c:v>-1.702</c:v>
                </c:pt>
                <c:pt idx="650">
                  <c:v>-1.7000000000000002</c:v>
                </c:pt>
                <c:pt idx="651">
                  <c:v>-1.698</c:v>
                </c:pt>
                <c:pt idx="652">
                  <c:v>-1.6959999999999997</c:v>
                </c:pt>
                <c:pt idx="653">
                  <c:v>-1.694</c:v>
                </c:pt>
                <c:pt idx="654">
                  <c:v>-1.6920000000000002</c:v>
                </c:pt>
                <c:pt idx="655">
                  <c:v>-1.69</c:v>
                </c:pt>
                <c:pt idx="656">
                  <c:v>-1.6879999999999997</c:v>
                </c:pt>
                <c:pt idx="657">
                  <c:v>-1.6859999999999999</c:v>
                </c:pt>
                <c:pt idx="658">
                  <c:v>-1.6840000000000002</c:v>
                </c:pt>
                <c:pt idx="659">
                  <c:v>-1.6819999999999999</c:v>
                </c:pt>
                <c:pt idx="660">
                  <c:v>-1.6799999999999997</c:v>
                </c:pt>
                <c:pt idx="661">
                  <c:v>-1.6779999999999999</c:v>
                </c:pt>
                <c:pt idx="662">
                  <c:v>-1.6760000000000002</c:v>
                </c:pt>
                <c:pt idx="663">
                  <c:v>-1.6739999999999999</c:v>
                </c:pt>
                <c:pt idx="664">
                  <c:v>-1.6719999999999997</c:v>
                </c:pt>
                <c:pt idx="665">
                  <c:v>-1.67</c:v>
                </c:pt>
                <c:pt idx="666">
                  <c:v>-1.6680000000000001</c:v>
                </c:pt>
                <c:pt idx="667">
                  <c:v>-1.6659999999999999</c:v>
                </c:pt>
                <c:pt idx="668">
                  <c:v>-1.6639999999999997</c:v>
                </c:pt>
                <c:pt idx="669">
                  <c:v>-1.6619999999999999</c:v>
                </c:pt>
                <c:pt idx="670">
                  <c:v>-1.6600000000000001</c:v>
                </c:pt>
                <c:pt idx="671">
                  <c:v>-1.6579999999999999</c:v>
                </c:pt>
                <c:pt idx="672">
                  <c:v>-1.6559999999999997</c:v>
                </c:pt>
                <c:pt idx="673">
                  <c:v>-1.6539999999999999</c:v>
                </c:pt>
                <c:pt idx="674">
                  <c:v>-1.6520000000000001</c:v>
                </c:pt>
                <c:pt idx="675">
                  <c:v>-1.65</c:v>
                </c:pt>
                <c:pt idx="676">
                  <c:v>-1.6479999999999997</c:v>
                </c:pt>
                <c:pt idx="677">
                  <c:v>-1.6459999999999999</c:v>
                </c:pt>
                <c:pt idx="678">
                  <c:v>-1.6440000000000001</c:v>
                </c:pt>
                <c:pt idx="679">
                  <c:v>-1.6419999999999999</c:v>
                </c:pt>
                <c:pt idx="680">
                  <c:v>-1.6399999999999997</c:v>
                </c:pt>
                <c:pt idx="681">
                  <c:v>-1.6379999999999999</c:v>
                </c:pt>
                <c:pt idx="682">
                  <c:v>-1.6360000000000001</c:v>
                </c:pt>
                <c:pt idx="683">
                  <c:v>-1.6339999999999999</c:v>
                </c:pt>
                <c:pt idx="684">
                  <c:v>-1.6319999999999997</c:v>
                </c:pt>
                <c:pt idx="685">
                  <c:v>-1.63</c:v>
                </c:pt>
                <c:pt idx="686">
                  <c:v>-1.6280000000000001</c:v>
                </c:pt>
                <c:pt idx="687">
                  <c:v>-1.6259999999999999</c:v>
                </c:pt>
                <c:pt idx="688">
                  <c:v>-1.6240000000000001</c:v>
                </c:pt>
                <c:pt idx="689">
                  <c:v>-1.6219999999999999</c:v>
                </c:pt>
                <c:pt idx="690">
                  <c:v>-1.62</c:v>
                </c:pt>
                <c:pt idx="691">
                  <c:v>-1.6180000000000003</c:v>
                </c:pt>
                <c:pt idx="692">
                  <c:v>-1.6160000000000001</c:v>
                </c:pt>
                <c:pt idx="693">
                  <c:v>-1.6139999999999999</c:v>
                </c:pt>
                <c:pt idx="694">
                  <c:v>-1.6120000000000001</c:v>
                </c:pt>
                <c:pt idx="695">
                  <c:v>-1.6100000000000003</c:v>
                </c:pt>
                <c:pt idx="696">
                  <c:v>-1.6080000000000001</c:v>
                </c:pt>
                <c:pt idx="697">
                  <c:v>-1.6059999999999999</c:v>
                </c:pt>
                <c:pt idx="698">
                  <c:v>-1.6040000000000001</c:v>
                </c:pt>
                <c:pt idx="699">
                  <c:v>-1.6020000000000003</c:v>
                </c:pt>
                <c:pt idx="700">
                  <c:v>-1.6</c:v>
                </c:pt>
                <c:pt idx="701">
                  <c:v>-1.5979999999999999</c:v>
                </c:pt>
                <c:pt idx="702">
                  <c:v>-1.5960000000000001</c:v>
                </c:pt>
                <c:pt idx="703">
                  <c:v>-1.5940000000000003</c:v>
                </c:pt>
                <c:pt idx="704">
                  <c:v>-1.5920000000000001</c:v>
                </c:pt>
                <c:pt idx="705">
                  <c:v>-1.5899999999999999</c:v>
                </c:pt>
                <c:pt idx="706">
                  <c:v>-1.5880000000000001</c:v>
                </c:pt>
                <c:pt idx="707">
                  <c:v>-1.5860000000000003</c:v>
                </c:pt>
                <c:pt idx="708">
                  <c:v>-1.5840000000000001</c:v>
                </c:pt>
                <c:pt idx="709">
                  <c:v>-1.5819999999999999</c:v>
                </c:pt>
                <c:pt idx="710">
                  <c:v>-1.58</c:v>
                </c:pt>
                <c:pt idx="711">
                  <c:v>-1.5780000000000003</c:v>
                </c:pt>
                <c:pt idx="712">
                  <c:v>-1.5760000000000001</c:v>
                </c:pt>
                <c:pt idx="713">
                  <c:v>-1.5739999999999998</c:v>
                </c:pt>
                <c:pt idx="714">
                  <c:v>-1.5720000000000001</c:v>
                </c:pt>
                <c:pt idx="715">
                  <c:v>-1.5700000000000003</c:v>
                </c:pt>
                <c:pt idx="716">
                  <c:v>-1.5680000000000001</c:v>
                </c:pt>
                <c:pt idx="717">
                  <c:v>-1.5659999999999998</c:v>
                </c:pt>
                <c:pt idx="718">
                  <c:v>-1.5640000000000001</c:v>
                </c:pt>
                <c:pt idx="719">
                  <c:v>-1.5620000000000003</c:v>
                </c:pt>
                <c:pt idx="720">
                  <c:v>-1.56</c:v>
                </c:pt>
                <c:pt idx="721">
                  <c:v>-1.5579999999999998</c:v>
                </c:pt>
                <c:pt idx="722">
                  <c:v>-1.556</c:v>
                </c:pt>
                <c:pt idx="723">
                  <c:v>-1.5540000000000003</c:v>
                </c:pt>
                <c:pt idx="724">
                  <c:v>-1.552</c:v>
                </c:pt>
                <c:pt idx="725">
                  <c:v>-1.5499999999999998</c:v>
                </c:pt>
                <c:pt idx="726">
                  <c:v>-1.548</c:v>
                </c:pt>
                <c:pt idx="727">
                  <c:v>-1.5460000000000003</c:v>
                </c:pt>
                <c:pt idx="728">
                  <c:v>-1.544</c:v>
                </c:pt>
                <c:pt idx="729">
                  <c:v>-1.5419999999999998</c:v>
                </c:pt>
                <c:pt idx="730">
                  <c:v>-1.54</c:v>
                </c:pt>
                <c:pt idx="731">
                  <c:v>-1.5380000000000003</c:v>
                </c:pt>
                <c:pt idx="732">
                  <c:v>-1.536</c:v>
                </c:pt>
                <c:pt idx="733">
                  <c:v>-1.5339999999999998</c:v>
                </c:pt>
                <c:pt idx="734">
                  <c:v>-1.532</c:v>
                </c:pt>
                <c:pt idx="735">
                  <c:v>-1.5300000000000002</c:v>
                </c:pt>
                <c:pt idx="736">
                  <c:v>-1.528</c:v>
                </c:pt>
                <c:pt idx="737">
                  <c:v>-1.5259999999999998</c:v>
                </c:pt>
                <c:pt idx="738">
                  <c:v>-1.524</c:v>
                </c:pt>
                <c:pt idx="739">
                  <c:v>-1.5220000000000002</c:v>
                </c:pt>
                <c:pt idx="740">
                  <c:v>-1.52</c:v>
                </c:pt>
                <c:pt idx="741">
                  <c:v>-1.5179999999999998</c:v>
                </c:pt>
                <c:pt idx="742">
                  <c:v>-1.516</c:v>
                </c:pt>
                <c:pt idx="743">
                  <c:v>-1.5140000000000002</c:v>
                </c:pt>
                <c:pt idx="744">
                  <c:v>-1.512</c:v>
                </c:pt>
                <c:pt idx="745">
                  <c:v>-1.5099999999999998</c:v>
                </c:pt>
                <c:pt idx="746">
                  <c:v>-1.508</c:v>
                </c:pt>
                <c:pt idx="747">
                  <c:v>-1.5060000000000002</c:v>
                </c:pt>
                <c:pt idx="748">
                  <c:v>-1.504</c:v>
                </c:pt>
                <c:pt idx="749">
                  <c:v>-1.5019999999999998</c:v>
                </c:pt>
                <c:pt idx="750">
                  <c:v>-1.5</c:v>
                </c:pt>
                <c:pt idx="751">
                  <c:v>-1.4980000000000002</c:v>
                </c:pt>
                <c:pt idx="752">
                  <c:v>-1.496</c:v>
                </c:pt>
                <c:pt idx="753">
                  <c:v>-1.4939999999999998</c:v>
                </c:pt>
                <c:pt idx="754">
                  <c:v>-1.492</c:v>
                </c:pt>
                <c:pt idx="755">
                  <c:v>-1.4900000000000002</c:v>
                </c:pt>
                <c:pt idx="756">
                  <c:v>-1.488</c:v>
                </c:pt>
                <c:pt idx="757">
                  <c:v>-1.4859999999999998</c:v>
                </c:pt>
                <c:pt idx="758">
                  <c:v>-1.484</c:v>
                </c:pt>
                <c:pt idx="759">
                  <c:v>-1.4820000000000002</c:v>
                </c:pt>
                <c:pt idx="760">
                  <c:v>-1.48</c:v>
                </c:pt>
                <c:pt idx="761">
                  <c:v>-1.4779999999999998</c:v>
                </c:pt>
                <c:pt idx="762">
                  <c:v>-1.476</c:v>
                </c:pt>
                <c:pt idx="763">
                  <c:v>-1.4740000000000002</c:v>
                </c:pt>
                <c:pt idx="764">
                  <c:v>-1.472</c:v>
                </c:pt>
                <c:pt idx="765">
                  <c:v>-1.4699999999999998</c:v>
                </c:pt>
                <c:pt idx="766">
                  <c:v>-1.468</c:v>
                </c:pt>
                <c:pt idx="767">
                  <c:v>-1.4660000000000002</c:v>
                </c:pt>
                <c:pt idx="768">
                  <c:v>-1.464</c:v>
                </c:pt>
                <c:pt idx="769">
                  <c:v>-1.4619999999999997</c:v>
                </c:pt>
                <c:pt idx="770">
                  <c:v>-1.46</c:v>
                </c:pt>
                <c:pt idx="771">
                  <c:v>-1.4580000000000002</c:v>
                </c:pt>
                <c:pt idx="772">
                  <c:v>-1.456</c:v>
                </c:pt>
                <c:pt idx="773">
                  <c:v>-1.4539999999999997</c:v>
                </c:pt>
                <c:pt idx="774">
                  <c:v>-1.452</c:v>
                </c:pt>
                <c:pt idx="775">
                  <c:v>-1.4500000000000002</c:v>
                </c:pt>
                <c:pt idx="776">
                  <c:v>-1.448</c:v>
                </c:pt>
                <c:pt idx="777">
                  <c:v>-1.4459999999999997</c:v>
                </c:pt>
                <c:pt idx="778">
                  <c:v>-1.444</c:v>
                </c:pt>
                <c:pt idx="779">
                  <c:v>-1.4420000000000002</c:v>
                </c:pt>
                <c:pt idx="780">
                  <c:v>-1.44</c:v>
                </c:pt>
                <c:pt idx="781">
                  <c:v>-1.4379999999999997</c:v>
                </c:pt>
                <c:pt idx="782">
                  <c:v>-1.4359999999999999</c:v>
                </c:pt>
                <c:pt idx="783">
                  <c:v>-1.4340000000000002</c:v>
                </c:pt>
                <c:pt idx="784">
                  <c:v>-1.4319999999999999</c:v>
                </c:pt>
                <c:pt idx="785">
                  <c:v>-1.4299999999999997</c:v>
                </c:pt>
                <c:pt idx="786">
                  <c:v>-1.4279999999999999</c:v>
                </c:pt>
                <c:pt idx="787">
                  <c:v>-1.4260000000000002</c:v>
                </c:pt>
                <c:pt idx="788">
                  <c:v>-1.4239999999999999</c:v>
                </c:pt>
                <c:pt idx="789">
                  <c:v>-1.4219999999999997</c:v>
                </c:pt>
                <c:pt idx="790">
                  <c:v>-1.42</c:v>
                </c:pt>
                <c:pt idx="791">
                  <c:v>-1.4180000000000001</c:v>
                </c:pt>
                <c:pt idx="792">
                  <c:v>-1.4159999999999999</c:v>
                </c:pt>
                <c:pt idx="793">
                  <c:v>-1.4139999999999997</c:v>
                </c:pt>
                <c:pt idx="794">
                  <c:v>-1.4119999999999999</c:v>
                </c:pt>
                <c:pt idx="795">
                  <c:v>-1.4100000000000001</c:v>
                </c:pt>
                <c:pt idx="796">
                  <c:v>-1.4079999999999999</c:v>
                </c:pt>
                <c:pt idx="797">
                  <c:v>-1.4059999999999997</c:v>
                </c:pt>
                <c:pt idx="798">
                  <c:v>-1.4039999999999999</c:v>
                </c:pt>
                <c:pt idx="799">
                  <c:v>-1.4020000000000001</c:v>
                </c:pt>
                <c:pt idx="800">
                  <c:v>-1.4</c:v>
                </c:pt>
                <c:pt idx="801">
                  <c:v>-1.3979999999999997</c:v>
                </c:pt>
                <c:pt idx="802">
                  <c:v>-1.3959999999999999</c:v>
                </c:pt>
                <c:pt idx="803">
                  <c:v>-1.3940000000000001</c:v>
                </c:pt>
                <c:pt idx="804">
                  <c:v>-1.3919999999999999</c:v>
                </c:pt>
                <c:pt idx="805">
                  <c:v>-1.3899999999999997</c:v>
                </c:pt>
                <c:pt idx="806">
                  <c:v>-1.3879999999999999</c:v>
                </c:pt>
                <c:pt idx="807">
                  <c:v>-1.3860000000000001</c:v>
                </c:pt>
                <c:pt idx="808">
                  <c:v>-1.3839999999999999</c:v>
                </c:pt>
                <c:pt idx="809">
                  <c:v>-1.3819999999999997</c:v>
                </c:pt>
                <c:pt idx="810">
                  <c:v>-1.38</c:v>
                </c:pt>
                <c:pt idx="811">
                  <c:v>-1.3780000000000001</c:v>
                </c:pt>
                <c:pt idx="812">
                  <c:v>-1.3759999999999999</c:v>
                </c:pt>
                <c:pt idx="813">
                  <c:v>-1.3740000000000001</c:v>
                </c:pt>
                <c:pt idx="814">
                  <c:v>-1.3719999999999999</c:v>
                </c:pt>
                <c:pt idx="815">
                  <c:v>-1.37</c:v>
                </c:pt>
                <c:pt idx="816">
                  <c:v>-1.3680000000000003</c:v>
                </c:pt>
                <c:pt idx="817">
                  <c:v>-1.3660000000000001</c:v>
                </c:pt>
                <c:pt idx="818">
                  <c:v>-1.3639999999999999</c:v>
                </c:pt>
                <c:pt idx="819">
                  <c:v>-1.3620000000000001</c:v>
                </c:pt>
                <c:pt idx="820">
                  <c:v>-1.3600000000000003</c:v>
                </c:pt>
                <c:pt idx="821">
                  <c:v>-1.3580000000000001</c:v>
                </c:pt>
                <c:pt idx="822">
                  <c:v>-1.3559999999999999</c:v>
                </c:pt>
                <c:pt idx="823">
                  <c:v>-1.3540000000000001</c:v>
                </c:pt>
                <c:pt idx="824">
                  <c:v>-1.3520000000000003</c:v>
                </c:pt>
                <c:pt idx="825">
                  <c:v>-1.35</c:v>
                </c:pt>
                <c:pt idx="826">
                  <c:v>-1.3479999999999999</c:v>
                </c:pt>
                <c:pt idx="827">
                  <c:v>-1.3460000000000001</c:v>
                </c:pt>
                <c:pt idx="828">
                  <c:v>-1.3440000000000003</c:v>
                </c:pt>
                <c:pt idx="829">
                  <c:v>-1.3420000000000001</c:v>
                </c:pt>
                <c:pt idx="830">
                  <c:v>-1.3399999999999999</c:v>
                </c:pt>
                <c:pt idx="831">
                  <c:v>-1.3380000000000001</c:v>
                </c:pt>
                <c:pt idx="832">
                  <c:v>-1.3360000000000003</c:v>
                </c:pt>
                <c:pt idx="833">
                  <c:v>-1.3340000000000001</c:v>
                </c:pt>
                <c:pt idx="834">
                  <c:v>-1.3319999999999999</c:v>
                </c:pt>
                <c:pt idx="835">
                  <c:v>-1.33</c:v>
                </c:pt>
                <c:pt idx="836">
                  <c:v>-1.3280000000000003</c:v>
                </c:pt>
                <c:pt idx="837">
                  <c:v>-1.3260000000000001</c:v>
                </c:pt>
                <c:pt idx="838">
                  <c:v>-1.3239999999999998</c:v>
                </c:pt>
                <c:pt idx="839">
                  <c:v>-1.3220000000000001</c:v>
                </c:pt>
                <c:pt idx="840">
                  <c:v>-1.3200000000000003</c:v>
                </c:pt>
                <c:pt idx="841">
                  <c:v>-1.3180000000000001</c:v>
                </c:pt>
                <c:pt idx="842">
                  <c:v>-1.3159999999999998</c:v>
                </c:pt>
                <c:pt idx="843">
                  <c:v>-1.3140000000000001</c:v>
                </c:pt>
                <c:pt idx="844">
                  <c:v>-1.3120000000000003</c:v>
                </c:pt>
                <c:pt idx="845">
                  <c:v>-1.31</c:v>
                </c:pt>
                <c:pt idx="846">
                  <c:v>-1.3079999999999998</c:v>
                </c:pt>
                <c:pt idx="847">
                  <c:v>-1.306</c:v>
                </c:pt>
                <c:pt idx="848">
                  <c:v>-1.3040000000000003</c:v>
                </c:pt>
                <c:pt idx="849">
                  <c:v>-1.302</c:v>
                </c:pt>
                <c:pt idx="850">
                  <c:v>-1.2999999999999998</c:v>
                </c:pt>
                <c:pt idx="851">
                  <c:v>-1.298</c:v>
                </c:pt>
                <c:pt idx="852">
                  <c:v>-1.2960000000000003</c:v>
                </c:pt>
                <c:pt idx="853">
                  <c:v>-1.294</c:v>
                </c:pt>
                <c:pt idx="854">
                  <c:v>-1.2919999999999998</c:v>
                </c:pt>
                <c:pt idx="855">
                  <c:v>-1.29</c:v>
                </c:pt>
                <c:pt idx="856">
                  <c:v>-1.2880000000000003</c:v>
                </c:pt>
                <c:pt idx="857">
                  <c:v>-1.286</c:v>
                </c:pt>
                <c:pt idx="858">
                  <c:v>-1.2839999999999998</c:v>
                </c:pt>
                <c:pt idx="859">
                  <c:v>-1.282</c:v>
                </c:pt>
                <c:pt idx="860">
                  <c:v>-1.2800000000000002</c:v>
                </c:pt>
                <c:pt idx="861">
                  <c:v>-1.278</c:v>
                </c:pt>
                <c:pt idx="862">
                  <c:v>-1.2759999999999998</c:v>
                </c:pt>
                <c:pt idx="863">
                  <c:v>-1.274</c:v>
                </c:pt>
                <c:pt idx="864">
                  <c:v>-1.2720000000000002</c:v>
                </c:pt>
                <c:pt idx="865">
                  <c:v>-1.27</c:v>
                </c:pt>
                <c:pt idx="866">
                  <c:v>-1.2679999999999998</c:v>
                </c:pt>
                <c:pt idx="867">
                  <c:v>-1.266</c:v>
                </c:pt>
                <c:pt idx="868">
                  <c:v>-1.2640000000000002</c:v>
                </c:pt>
                <c:pt idx="869">
                  <c:v>-1.262</c:v>
                </c:pt>
                <c:pt idx="870">
                  <c:v>-1.2599999999999998</c:v>
                </c:pt>
                <c:pt idx="871">
                  <c:v>-1.258</c:v>
                </c:pt>
                <c:pt idx="872">
                  <c:v>-1.2560000000000002</c:v>
                </c:pt>
                <c:pt idx="873">
                  <c:v>-1.254</c:v>
                </c:pt>
                <c:pt idx="874">
                  <c:v>-1.2519999999999998</c:v>
                </c:pt>
                <c:pt idx="875">
                  <c:v>-1.25</c:v>
                </c:pt>
                <c:pt idx="876">
                  <c:v>-1.2480000000000002</c:v>
                </c:pt>
                <c:pt idx="877">
                  <c:v>-1.246</c:v>
                </c:pt>
                <c:pt idx="878">
                  <c:v>-1.2439999999999998</c:v>
                </c:pt>
                <c:pt idx="879">
                  <c:v>-1.242</c:v>
                </c:pt>
                <c:pt idx="880">
                  <c:v>-1.2400000000000002</c:v>
                </c:pt>
                <c:pt idx="881">
                  <c:v>-1.238</c:v>
                </c:pt>
                <c:pt idx="882">
                  <c:v>-1.2359999999999998</c:v>
                </c:pt>
                <c:pt idx="883">
                  <c:v>-1.234</c:v>
                </c:pt>
                <c:pt idx="884">
                  <c:v>-1.2320000000000002</c:v>
                </c:pt>
                <c:pt idx="885">
                  <c:v>-1.23</c:v>
                </c:pt>
                <c:pt idx="886">
                  <c:v>-1.2279999999999998</c:v>
                </c:pt>
                <c:pt idx="887">
                  <c:v>-1.226</c:v>
                </c:pt>
                <c:pt idx="888">
                  <c:v>-1.2240000000000002</c:v>
                </c:pt>
                <c:pt idx="889">
                  <c:v>-1.222</c:v>
                </c:pt>
                <c:pt idx="890">
                  <c:v>-1.2199999999999998</c:v>
                </c:pt>
                <c:pt idx="891">
                  <c:v>-1.218</c:v>
                </c:pt>
                <c:pt idx="892">
                  <c:v>-1.2160000000000002</c:v>
                </c:pt>
                <c:pt idx="893">
                  <c:v>-1.214</c:v>
                </c:pt>
                <c:pt idx="894">
                  <c:v>-1.2119999999999997</c:v>
                </c:pt>
                <c:pt idx="895">
                  <c:v>-1.21</c:v>
                </c:pt>
                <c:pt idx="896">
                  <c:v>-1.2080000000000002</c:v>
                </c:pt>
                <c:pt idx="897">
                  <c:v>-1.206</c:v>
                </c:pt>
                <c:pt idx="898">
                  <c:v>-1.2039999999999997</c:v>
                </c:pt>
                <c:pt idx="899">
                  <c:v>-1.202</c:v>
                </c:pt>
                <c:pt idx="900">
                  <c:v>-1.2000000000000002</c:v>
                </c:pt>
                <c:pt idx="901">
                  <c:v>-1.198</c:v>
                </c:pt>
                <c:pt idx="902">
                  <c:v>-1.1959999999999997</c:v>
                </c:pt>
                <c:pt idx="903">
                  <c:v>-1.194</c:v>
                </c:pt>
                <c:pt idx="904">
                  <c:v>-1.1920000000000002</c:v>
                </c:pt>
                <c:pt idx="905">
                  <c:v>-1.19</c:v>
                </c:pt>
                <c:pt idx="906">
                  <c:v>-1.1879999999999997</c:v>
                </c:pt>
                <c:pt idx="907">
                  <c:v>-1.1859999999999999</c:v>
                </c:pt>
                <c:pt idx="908">
                  <c:v>-1.1840000000000002</c:v>
                </c:pt>
                <c:pt idx="909">
                  <c:v>-1.1819999999999999</c:v>
                </c:pt>
                <c:pt idx="910">
                  <c:v>-1.1799999999999997</c:v>
                </c:pt>
                <c:pt idx="911">
                  <c:v>-1.1779999999999999</c:v>
                </c:pt>
                <c:pt idx="912">
                  <c:v>-1.1760000000000002</c:v>
                </c:pt>
                <c:pt idx="913">
                  <c:v>-1.1739999999999999</c:v>
                </c:pt>
                <c:pt idx="914">
                  <c:v>-1.1719999999999997</c:v>
                </c:pt>
                <c:pt idx="915">
                  <c:v>-1.17</c:v>
                </c:pt>
                <c:pt idx="916">
                  <c:v>-1.1680000000000001</c:v>
                </c:pt>
                <c:pt idx="917">
                  <c:v>-1.1659999999999999</c:v>
                </c:pt>
                <c:pt idx="918">
                  <c:v>-1.1639999999999997</c:v>
                </c:pt>
                <c:pt idx="919">
                  <c:v>-1.1619999999999999</c:v>
                </c:pt>
                <c:pt idx="920">
                  <c:v>-1.1600000000000001</c:v>
                </c:pt>
                <c:pt idx="921">
                  <c:v>-1.1579999999999999</c:v>
                </c:pt>
                <c:pt idx="922">
                  <c:v>-1.1559999999999997</c:v>
                </c:pt>
                <c:pt idx="923">
                  <c:v>-1.1539999999999999</c:v>
                </c:pt>
                <c:pt idx="924">
                  <c:v>-1.1520000000000001</c:v>
                </c:pt>
                <c:pt idx="925">
                  <c:v>-1.1499999999999999</c:v>
                </c:pt>
                <c:pt idx="926">
                  <c:v>-1.1479999999999997</c:v>
                </c:pt>
                <c:pt idx="927">
                  <c:v>-1.1459999999999999</c:v>
                </c:pt>
                <c:pt idx="928">
                  <c:v>-1.1440000000000001</c:v>
                </c:pt>
                <c:pt idx="929">
                  <c:v>-1.1419999999999999</c:v>
                </c:pt>
                <c:pt idx="930">
                  <c:v>-1.1399999999999997</c:v>
                </c:pt>
                <c:pt idx="931">
                  <c:v>-1.1379999999999999</c:v>
                </c:pt>
                <c:pt idx="932">
                  <c:v>-1.1360000000000001</c:v>
                </c:pt>
                <c:pt idx="933">
                  <c:v>-1.1339999999999999</c:v>
                </c:pt>
                <c:pt idx="934">
                  <c:v>-1.1319999999999997</c:v>
                </c:pt>
                <c:pt idx="935">
                  <c:v>-1.1299999999999999</c:v>
                </c:pt>
                <c:pt idx="936">
                  <c:v>-1.1280000000000001</c:v>
                </c:pt>
                <c:pt idx="937">
                  <c:v>-1.1259999999999999</c:v>
                </c:pt>
                <c:pt idx="938">
                  <c:v>-1.1240000000000001</c:v>
                </c:pt>
                <c:pt idx="939">
                  <c:v>-1.1219999999999999</c:v>
                </c:pt>
                <c:pt idx="940">
                  <c:v>-1.1200000000000001</c:v>
                </c:pt>
                <c:pt idx="941">
                  <c:v>-1.1180000000000003</c:v>
                </c:pt>
                <c:pt idx="942">
                  <c:v>-1.1160000000000001</c:v>
                </c:pt>
                <c:pt idx="943">
                  <c:v>-1.1139999999999999</c:v>
                </c:pt>
                <c:pt idx="944">
                  <c:v>-1.1120000000000001</c:v>
                </c:pt>
                <c:pt idx="945">
                  <c:v>-1.1100000000000003</c:v>
                </c:pt>
                <c:pt idx="946">
                  <c:v>-1.1080000000000001</c:v>
                </c:pt>
                <c:pt idx="947">
                  <c:v>-1.1059999999999999</c:v>
                </c:pt>
                <c:pt idx="948">
                  <c:v>-1.1040000000000001</c:v>
                </c:pt>
                <c:pt idx="949">
                  <c:v>-1.1020000000000003</c:v>
                </c:pt>
                <c:pt idx="950">
                  <c:v>-1.1000000000000001</c:v>
                </c:pt>
                <c:pt idx="951">
                  <c:v>-1.0979999999999999</c:v>
                </c:pt>
                <c:pt idx="952">
                  <c:v>-1.0960000000000001</c:v>
                </c:pt>
                <c:pt idx="953">
                  <c:v>-1.0940000000000003</c:v>
                </c:pt>
                <c:pt idx="954">
                  <c:v>-1.0920000000000001</c:v>
                </c:pt>
                <c:pt idx="955">
                  <c:v>-1.0899999999999999</c:v>
                </c:pt>
                <c:pt idx="956">
                  <c:v>-1.0880000000000001</c:v>
                </c:pt>
                <c:pt idx="957">
                  <c:v>-1.0860000000000003</c:v>
                </c:pt>
                <c:pt idx="958">
                  <c:v>-1.0840000000000001</c:v>
                </c:pt>
                <c:pt idx="959">
                  <c:v>-1.0819999999999999</c:v>
                </c:pt>
                <c:pt idx="960">
                  <c:v>-1.08</c:v>
                </c:pt>
                <c:pt idx="961">
                  <c:v>-1.0780000000000003</c:v>
                </c:pt>
                <c:pt idx="962">
                  <c:v>-1.0760000000000001</c:v>
                </c:pt>
                <c:pt idx="963">
                  <c:v>-1.0739999999999998</c:v>
                </c:pt>
                <c:pt idx="964">
                  <c:v>-1.0720000000000001</c:v>
                </c:pt>
                <c:pt idx="965">
                  <c:v>-1.0700000000000003</c:v>
                </c:pt>
                <c:pt idx="966">
                  <c:v>-1.0680000000000001</c:v>
                </c:pt>
                <c:pt idx="967">
                  <c:v>-1.0659999999999998</c:v>
                </c:pt>
                <c:pt idx="968">
                  <c:v>-1.0640000000000001</c:v>
                </c:pt>
                <c:pt idx="969">
                  <c:v>-1.0620000000000003</c:v>
                </c:pt>
                <c:pt idx="970">
                  <c:v>-1.06</c:v>
                </c:pt>
                <c:pt idx="971">
                  <c:v>-1.0579999999999998</c:v>
                </c:pt>
                <c:pt idx="972">
                  <c:v>-1.056</c:v>
                </c:pt>
                <c:pt idx="973">
                  <c:v>-1.0540000000000003</c:v>
                </c:pt>
                <c:pt idx="974">
                  <c:v>-1.052</c:v>
                </c:pt>
                <c:pt idx="975">
                  <c:v>-1.0499999999999998</c:v>
                </c:pt>
                <c:pt idx="976">
                  <c:v>-1.048</c:v>
                </c:pt>
                <c:pt idx="977">
                  <c:v>-1.0460000000000003</c:v>
                </c:pt>
                <c:pt idx="978">
                  <c:v>-1.044</c:v>
                </c:pt>
                <c:pt idx="979">
                  <c:v>-1.0419999999999998</c:v>
                </c:pt>
                <c:pt idx="980">
                  <c:v>-1.04</c:v>
                </c:pt>
                <c:pt idx="981">
                  <c:v>-1.0380000000000003</c:v>
                </c:pt>
                <c:pt idx="982">
                  <c:v>-1.036</c:v>
                </c:pt>
                <c:pt idx="983">
                  <c:v>-1.0339999999999998</c:v>
                </c:pt>
                <c:pt idx="984">
                  <c:v>-1.032</c:v>
                </c:pt>
                <c:pt idx="985">
                  <c:v>-1.0300000000000002</c:v>
                </c:pt>
                <c:pt idx="986">
                  <c:v>-1.028</c:v>
                </c:pt>
                <c:pt idx="987">
                  <c:v>-1.0259999999999998</c:v>
                </c:pt>
                <c:pt idx="988">
                  <c:v>-1.024</c:v>
                </c:pt>
                <c:pt idx="989">
                  <c:v>-1.0220000000000002</c:v>
                </c:pt>
                <c:pt idx="990">
                  <c:v>-1.02</c:v>
                </c:pt>
                <c:pt idx="991">
                  <c:v>-1.0179999999999998</c:v>
                </c:pt>
                <c:pt idx="992">
                  <c:v>-1.016</c:v>
                </c:pt>
                <c:pt idx="993">
                  <c:v>-1.0140000000000002</c:v>
                </c:pt>
                <c:pt idx="994">
                  <c:v>-1.012</c:v>
                </c:pt>
                <c:pt idx="995">
                  <c:v>-1.0099999999999998</c:v>
                </c:pt>
                <c:pt idx="996">
                  <c:v>-1.008</c:v>
                </c:pt>
                <c:pt idx="997">
                  <c:v>-1.0060000000000002</c:v>
                </c:pt>
                <c:pt idx="998">
                  <c:v>-1.004</c:v>
                </c:pt>
                <c:pt idx="999">
                  <c:v>-1.0019999999999998</c:v>
                </c:pt>
                <c:pt idx="1000">
                  <c:v>-1</c:v>
                </c:pt>
                <c:pt idx="1001">
                  <c:v>-0.99800000000000022</c:v>
                </c:pt>
                <c:pt idx="1002">
                  <c:v>-0.996</c:v>
                </c:pt>
                <c:pt idx="1003">
                  <c:v>-0.99400000000000022</c:v>
                </c:pt>
                <c:pt idx="1004">
                  <c:v>-0.99199999999999999</c:v>
                </c:pt>
                <c:pt idx="1005">
                  <c:v>-0.99000000000000021</c:v>
                </c:pt>
                <c:pt idx="1006">
                  <c:v>-0.98799999999999999</c:v>
                </c:pt>
                <c:pt idx="1007">
                  <c:v>-0.98600000000000021</c:v>
                </c:pt>
                <c:pt idx="1008">
                  <c:v>-0.98399999999999999</c:v>
                </c:pt>
                <c:pt idx="1009">
                  <c:v>-0.98200000000000021</c:v>
                </c:pt>
                <c:pt idx="1010">
                  <c:v>-0.98</c:v>
                </c:pt>
                <c:pt idx="1011">
                  <c:v>-0.9780000000000002</c:v>
                </c:pt>
                <c:pt idx="1012">
                  <c:v>-0.97599999999999998</c:v>
                </c:pt>
                <c:pt idx="1013">
                  <c:v>-0.9740000000000002</c:v>
                </c:pt>
                <c:pt idx="1014">
                  <c:v>-0.97199999999999998</c:v>
                </c:pt>
                <c:pt idx="1015">
                  <c:v>-0.9700000000000002</c:v>
                </c:pt>
                <c:pt idx="1016">
                  <c:v>-0.96799999999999997</c:v>
                </c:pt>
                <c:pt idx="1017">
                  <c:v>-0.96600000000000019</c:v>
                </c:pt>
                <c:pt idx="1018">
                  <c:v>-0.96399999999999997</c:v>
                </c:pt>
                <c:pt idx="1019">
                  <c:v>-0.96200000000000019</c:v>
                </c:pt>
                <c:pt idx="1020">
                  <c:v>-0.96</c:v>
                </c:pt>
                <c:pt idx="1021">
                  <c:v>-0.95800000000000018</c:v>
                </c:pt>
                <c:pt idx="1022">
                  <c:v>-0.95599999999999996</c:v>
                </c:pt>
                <c:pt idx="1023">
                  <c:v>-0.95400000000000018</c:v>
                </c:pt>
                <c:pt idx="1024">
                  <c:v>-0.95199999999999996</c:v>
                </c:pt>
                <c:pt idx="1025">
                  <c:v>-0.95000000000000018</c:v>
                </c:pt>
                <c:pt idx="1026">
                  <c:v>-0.94799999999999995</c:v>
                </c:pt>
                <c:pt idx="1027">
                  <c:v>-0.94600000000000017</c:v>
                </c:pt>
                <c:pt idx="1028">
                  <c:v>-0.94399999999999995</c:v>
                </c:pt>
                <c:pt idx="1029">
                  <c:v>-0.94200000000000017</c:v>
                </c:pt>
                <c:pt idx="1030">
                  <c:v>-0.94</c:v>
                </c:pt>
                <c:pt idx="1031">
                  <c:v>-0.93800000000000017</c:v>
                </c:pt>
                <c:pt idx="1032">
                  <c:v>-0.93599999999999994</c:v>
                </c:pt>
                <c:pt idx="1033">
                  <c:v>-0.93400000000000016</c:v>
                </c:pt>
                <c:pt idx="1034">
                  <c:v>-0.93199999999999994</c:v>
                </c:pt>
                <c:pt idx="1035">
                  <c:v>-0.93000000000000016</c:v>
                </c:pt>
                <c:pt idx="1036">
                  <c:v>-0.92799999999999994</c:v>
                </c:pt>
                <c:pt idx="1037">
                  <c:v>-0.92600000000000016</c:v>
                </c:pt>
                <c:pt idx="1038">
                  <c:v>-0.92399999999999993</c:v>
                </c:pt>
                <c:pt idx="1039">
                  <c:v>-0.92200000000000015</c:v>
                </c:pt>
                <c:pt idx="1040">
                  <c:v>-0.91999999999999993</c:v>
                </c:pt>
                <c:pt idx="1041">
                  <c:v>-0.91800000000000015</c:v>
                </c:pt>
                <c:pt idx="1042">
                  <c:v>-0.91599999999999993</c:v>
                </c:pt>
                <c:pt idx="1043">
                  <c:v>-0.91400000000000015</c:v>
                </c:pt>
                <c:pt idx="1044">
                  <c:v>-0.91199999999999992</c:v>
                </c:pt>
                <c:pt idx="1045">
                  <c:v>-0.91000000000000014</c:v>
                </c:pt>
                <c:pt idx="1046">
                  <c:v>-0.90799999999999992</c:v>
                </c:pt>
                <c:pt idx="1047">
                  <c:v>-0.90600000000000014</c:v>
                </c:pt>
                <c:pt idx="1048">
                  <c:v>-0.90399999999999991</c:v>
                </c:pt>
                <c:pt idx="1049">
                  <c:v>-0.90200000000000014</c:v>
                </c:pt>
                <c:pt idx="1050">
                  <c:v>-0.89999999999999991</c:v>
                </c:pt>
                <c:pt idx="1051">
                  <c:v>-0.89800000000000013</c:v>
                </c:pt>
                <c:pt idx="1052">
                  <c:v>-0.89599999999999991</c:v>
                </c:pt>
                <c:pt idx="1053">
                  <c:v>-0.89400000000000013</c:v>
                </c:pt>
                <c:pt idx="1054">
                  <c:v>-0.8919999999999999</c:v>
                </c:pt>
                <c:pt idx="1055">
                  <c:v>-0.89000000000000012</c:v>
                </c:pt>
                <c:pt idx="1056">
                  <c:v>-0.8879999999999999</c:v>
                </c:pt>
                <c:pt idx="1057">
                  <c:v>-0.88600000000000012</c:v>
                </c:pt>
                <c:pt idx="1058">
                  <c:v>-0.8839999999999999</c:v>
                </c:pt>
                <c:pt idx="1059">
                  <c:v>-0.88200000000000012</c:v>
                </c:pt>
                <c:pt idx="1060">
                  <c:v>-0.87999999999999989</c:v>
                </c:pt>
                <c:pt idx="1061">
                  <c:v>-0.87800000000000011</c:v>
                </c:pt>
                <c:pt idx="1062">
                  <c:v>-0.87599999999999989</c:v>
                </c:pt>
                <c:pt idx="1063">
                  <c:v>-0.87400000000000011</c:v>
                </c:pt>
                <c:pt idx="1064">
                  <c:v>-0.87199999999999989</c:v>
                </c:pt>
                <c:pt idx="1065">
                  <c:v>-0.87000000000000011</c:v>
                </c:pt>
                <c:pt idx="1066">
                  <c:v>-0.86799999999999988</c:v>
                </c:pt>
                <c:pt idx="1067">
                  <c:v>-0.8660000000000001</c:v>
                </c:pt>
                <c:pt idx="1068">
                  <c:v>-0.86399999999999988</c:v>
                </c:pt>
                <c:pt idx="1069">
                  <c:v>-0.8620000000000001</c:v>
                </c:pt>
                <c:pt idx="1070">
                  <c:v>-0.85999999999999988</c:v>
                </c:pt>
                <c:pt idx="1071">
                  <c:v>-0.8580000000000001</c:v>
                </c:pt>
                <c:pt idx="1072">
                  <c:v>-0.85599999999999987</c:v>
                </c:pt>
                <c:pt idx="1073">
                  <c:v>-0.85400000000000009</c:v>
                </c:pt>
                <c:pt idx="1074">
                  <c:v>-0.85199999999999987</c:v>
                </c:pt>
                <c:pt idx="1075">
                  <c:v>-0.85000000000000009</c:v>
                </c:pt>
                <c:pt idx="1076">
                  <c:v>-0.84799999999999986</c:v>
                </c:pt>
                <c:pt idx="1077">
                  <c:v>-0.84600000000000009</c:v>
                </c:pt>
                <c:pt idx="1078">
                  <c:v>-0.84399999999999986</c:v>
                </c:pt>
                <c:pt idx="1079">
                  <c:v>-0.84200000000000008</c:v>
                </c:pt>
                <c:pt idx="1080">
                  <c:v>-0.83999999999999986</c:v>
                </c:pt>
                <c:pt idx="1081">
                  <c:v>-0.83800000000000008</c:v>
                </c:pt>
                <c:pt idx="1082">
                  <c:v>-0.83599999999999985</c:v>
                </c:pt>
                <c:pt idx="1083">
                  <c:v>-0.83400000000000007</c:v>
                </c:pt>
                <c:pt idx="1084">
                  <c:v>-0.83199999999999985</c:v>
                </c:pt>
                <c:pt idx="1085">
                  <c:v>-0.83000000000000007</c:v>
                </c:pt>
                <c:pt idx="1086">
                  <c:v>-0.82799999999999985</c:v>
                </c:pt>
                <c:pt idx="1087">
                  <c:v>-0.82600000000000007</c:v>
                </c:pt>
                <c:pt idx="1088">
                  <c:v>-0.82399999999999984</c:v>
                </c:pt>
                <c:pt idx="1089">
                  <c:v>-0.82200000000000006</c:v>
                </c:pt>
                <c:pt idx="1090">
                  <c:v>-0.81999999999999984</c:v>
                </c:pt>
                <c:pt idx="1091">
                  <c:v>-0.81800000000000006</c:v>
                </c:pt>
                <c:pt idx="1092">
                  <c:v>-0.81599999999999984</c:v>
                </c:pt>
                <c:pt idx="1093">
                  <c:v>-0.81400000000000006</c:v>
                </c:pt>
                <c:pt idx="1094">
                  <c:v>-0.81199999999999983</c:v>
                </c:pt>
                <c:pt idx="1095">
                  <c:v>-0.81</c:v>
                </c:pt>
                <c:pt idx="1096">
                  <c:v>-0.80799999999999983</c:v>
                </c:pt>
                <c:pt idx="1097">
                  <c:v>-0.80600000000000005</c:v>
                </c:pt>
                <c:pt idx="1098">
                  <c:v>-0.80399999999999983</c:v>
                </c:pt>
                <c:pt idx="1099">
                  <c:v>-0.80200000000000005</c:v>
                </c:pt>
                <c:pt idx="1100">
                  <c:v>-0.79999999999999982</c:v>
                </c:pt>
                <c:pt idx="1101">
                  <c:v>-0.79800000000000004</c:v>
                </c:pt>
                <c:pt idx="1102">
                  <c:v>-0.79599999999999982</c:v>
                </c:pt>
                <c:pt idx="1103">
                  <c:v>-0.79400000000000004</c:v>
                </c:pt>
                <c:pt idx="1104">
                  <c:v>-0.79199999999999982</c:v>
                </c:pt>
                <c:pt idx="1105">
                  <c:v>-0.79</c:v>
                </c:pt>
                <c:pt idx="1106">
                  <c:v>-0.78799999999999981</c:v>
                </c:pt>
                <c:pt idx="1107">
                  <c:v>-0.78600000000000003</c:v>
                </c:pt>
                <c:pt idx="1108">
                  <c:v>-0.78399999999999981</c:v>
                </c:pt>
                <c:pt idx="1109">
                  <c:v>-0.78200000000000003</c:v>
                </c:pt>
                <c:pt idx="1110">
                  <c:v>-0.7799999999999998</c:v>
                </c:pt>
                <c:pt idx="1111">
                  <c:v>-0.77800000000000002</c:v>
                </c:pt>
                <c:pt idx="1112">
                  <c:v>-0.7759999999999998</c:v>
                </c:pt>
                <c:pt idx="1113">
                  <c:v>-0.77400000000000002</c:v>
                </c:pt>
                <c:pt idx="1114">
                  <c:v>-0.7719999999999998</c:v>
                </c:pt>
                <c:pt idx="1115">
                  <c:v>-0.77</c:v>
                </c:pt>
                <c:pt idx="1116">
                  <c:v>-0.76799999999999979</c:v>
                </c:pt>
                <c:pt idx="1117">
                  <c:v>-0.76600000000000001</c:v>
                </c:pt>
                <c:pt idx="1118">
                  <c:v>-0.76399999999999979</c:v>
                </c:pt>
                <c:pt idx="1119">
                  <c:v>-0.76200000000000001</c:v>
                </c:pt>
                <c:pt idx="1120">
                  <c:v>-0.75999999999999979</c:v>
                </c:pt>
                <c:pt idx="1121">
                  <c:v>-0.75800000000000001</c:v>
                </c:pt>
                <c:pt idx="1122">
                  <c:v>-0.75599999999999978</c:v>
                </c:pt>
                <c:pt idx="1123">
                  <c:v>-0.754</c:v>
                </c:pt>
                <c:pt idx="1124">
                  <c:v>-0.75199999999999978</c:v>
                </c:pt>
                <c:pt idx="1125">
                  <c:v>-0.75</c:v>
                </c:pt>
                <c:pt idx="1126">
                  <c:v>-0.74800000000000022</c:v>
                </c:pt>
                <c:pt idx="1127">
                  <c:v>-0.746</c:v>
                </c:pt>
                <c:pt idx="1128">
                  <c:v>-0.74400000000000022</c:v>
                </c:pt>
                <c:pt idx="1129">
                  <c:v>-0.74199999999999999</c:v>
                </c:pt>
                <c:pt idx="1130">
                  <c:v>-0.74000000000000021</c:v>
                </c:pt>
                <c:pt idx="1131">
                  <c:v>-0.73799999999999999</c:v>
                </c:pt>
                <c:pt idx="1132">
                  <c:v>-0.73600000000000021</c:v>
                </c:pt>
                <c:pt idx="1133">
                  <c:v>-0.73399999999999999</c:v>
                </c:pt>
                <c:pt idx="1134">
                  <c:v>-0.73200000000000021</c:v>
                </c:pt>
                <c:pt idx="1135">
                  <c:v>-0.73</c:v>
                </c:pt>
                <c:pt idx="1136">
                  <c:v>-0.7280000000000002</c:v>
                </c:pt>
                <c:pt idx="1137">
                  <c:v>-0.72599999999999998</c:v>
                </c:pt>
                <c:pt idx="1138">
                  <c:v>-0.7240000000000002</c:v>
                </c:pt>
                <c:pt idx="1139">
                  <c:v>-0.72199999999999998</c:v>
                </c:pt>
                <c:pt idx="1140">
                  <c:v>-0.7200000000000002</c:v>
                </c:pt>
                <c:pt idx="1141">
                  <c:v>-0.71799999999999997</c:v>
                </c:pt>
                <c:pt idx="1142">
                  <c:v>-0.71600000000000019</c:v>
                </c:pt>
                <c:pt idx="1143">
                  <c:v>-0.71399999999999997</c:v>
                </c:pt>
                <c:pt idx="1144">
                  <c:v>-0.71200000000000019</c:v>
                </c:pt>
                <c:pt idx="1145">
                  <c:v>-0.71</c:v>
                </c:pt>
                <c:pt idx="1146">
                  <c:v>-0.70800000000000018</c:v>
                </c:pt>
                <c:pt idx="1147">
                  <c:v>-0.70599999999999996</c:v>
                </c:pt>
                <c:pt idx="1148">
                  <c:v>-0.70400000000000018</c:v>
                </c:pt>
                <c:pt idx="1149">
                  <c:v>-0.70199999999999996</c:v>
                </c:pt>
                <c:pt idx="1150">
                  <c:v>-0.70000000000000018</c:v>
                </c:pt>
                <c:pt idx="1151">
                  <c:v>-0.69799999999999995</c:v>
                </c:pt>
                <c:pt idx="1152">
                  <c:v>-0.69600000000000017</c:v>
                </c:pt>
                <c:pt idx="1153">
                  <c:v>-0.69399999999999995</c:v>
                </c:pt>
                <c:pt idx="1154">
                  <c:v>-0.69200000000000017</c:v>
                </c:pt>
                <c:pt idx="1155">
                  <c:v>-0.69</c:v>
                </c:pt>
                <c:pt idx="1156">
                  <c:v>-0.68800000000000017</c:v>
                </c:pt>
                <c:pt idx="1157">
                  <c:v>-0.68599999999999994</c:v>
                </c:pt>
                <c:pt idx="1158">
                  <c:v>-0.68400000000000016</c:v>
                </c:pt>
                <c:pt idx="1159">
                  <c:v>-0.68199999999999994</c:v>
                </c:pt>
                <c:pt idx="1160">
                  <c:v>-0.68000000000000016</c:v>
                </c:pt>
                <c:pt idx="1161">
                  <c:v>-0.67799999999999994</c:v>
                </c:pt>
                <c:pt idx="1162">
                  <c:v>-0.67600000000000016</c:v>
                </c:pt>
                <c:pt idx="1163">
                  <c:v>-0.67399999999999993</c:v>
                </c:pt>
                <c:pt idx="1164">
                  <c:v>-0.67200000000000015</c:v>
                </c:pt>
                <c:pt idx="1165">
                  <c:v>-0.66999999999999993</c:v>
                </c:pt>
                <c:pt idx="1166">
                  <c:v>-0.66800000000000015</c:v>
                </c:pt>
                <c:pt idx="1167">
                  <c:v>-0.66599999999999993</c:v>
                </c:pt>
                <c:pt idx="1168">
                  <c:v>-0.66400000000000015</c:v>
                </c:pt>
                <c:pt idx="1169">
                  <c:v>-0.66199999999999992</c:v>
                </c:pt>
                <c:pt idx="1170">
                  <c:v>-0.66000000000000014</c:v>
                </c:pt>
                <c:pt idx="1171">
                  <c:v>-0.65799999999999992</c:v>
                </c:pt>
                <c:pt idx="1172">
                  <c:v>-0.65600000000000014</c:v>
                </c:pt>
                <c:pt idx="1173">
                  <c:v>-0.65399999999999991</c:v>
                </c:pt>
                <c:pt idx="1174">
                  <c:v>-0.65200000000000014</c:v>
                </c:pt>
                <c:pt idx="1175">
                  <c:v>-0.64999999999999991</c:v>
                </c:pt>
                <c:pt idx="1176">
                  <c:v>-0.64800000000000013</c:v>
                </c:pt>
                <c:pt idx="1177">
                  <c:v>-0.64599999999999991</c:v>
                </c:pt>
                <c:pt idx="1178">
                  <c:v>-0.64400000000000013</c:v>
                </c:pt>
                <c:pt idx="1179">
                  <c:v>-0.6419999999999999</c:v>
                </c:pt>
                <c:pt idx="1180">
                  <c:v>-0.64000000000000012</c:v>
                </c:pt>
                <c:pt idx="1181">
                  <c:v>-0.6379999999999999</c:v>
                </c:pt>
                <c:pt idx="1182">
                  <c:v>-0.63600000000000012</c:v>
                </c:pt>
                <c:pt idx="1183">
                  <c:v>-0.6339999999999999</c:v>
                </c:pt>
                <c:pt idx="1184">
                  <c:v>-0.63200000000000012</c:v>
                </c:pt>
                <c:pt idx="1185">
                  <c:v>-0.62999999999999989</c:v>
                </c:pt>
                <c:pt idx="1186">
                  <c:v>-0.62800000000000011</c:v>
                </c:pt>
                <c:pt idx="1187">
                  <c:v>-0.62599999999999989</c:v>
                </c:pt>
                <c:pt idx="1188">
                  <c:v>-0.62400000000000011</c:v>
                </c:pt>
                <c:pt idx="1189">
                  <c:v>-0.62199999999999989</c:v>
                </c:pt>
                <c:pt idx="1190">
                  <c:v>-0.62000000000000011</c:v>
                </c:pt>
                <c:pt idx="1191">
                  <c:v>-0.61799999999999988</c:v>
                </c:pt>
                <c:pt idx="1192">
                  <c:v>-0.6160000000000001</c:v>
                </c:pt>
                <c:pt idx="1193">
                  <c:v>-0.61399999999999988</c:v>
                </c:pt>
                <c:pt idx="1194">
                  <c:v>-0.6120000000000001</c:v>
                </c:pt>
                <c:pt idx="1195">
                  <c:v>-0.60999999999999988</c:v>
                </c:pt>
                <c:pt idx="1196">
                  <c:v>-0.6080000000000001</c:v>
                </c:pt>
                <c:pt idx="1197">
                  <c:v>-0.60599999999999987</c:v>
                </c:pt>
                <c:pt idx="1198">
                  <c:v>-0.60400000000000009</c:v>
                </c:pt>
                <c:pt idx="1199">
                  <c:v>-0.60199999999999987</c:v>
                </c:pt>
                <c:pt idx="1200">
                  <c:v>-0.60000000000000009</c:v>
                </c:pt>
                <c:pt idx="1201">
                  <c:v>-0.59799999999999986</c:v>
                </c:pt>
                <c:pt idx="1202">
                  <c:v>-0.59600000000000009</c:v>
                </c:pt>
                <c:pt idx="1203">
                  <c:v>-0.59399999999999986</c:v>
                </c:pt>
                <c:pt idx="1204">
                  <c:v>-0.59200000000000008</c:v>
                </c:pt>
                <c:pt idx="1205">
                  <c:v>-0.58999999999999986</c:v>
                </c:pt>
                <c:pt idx="1206">
                  <c:v>-0.58800000000000008</c:v>
                </c:pt>
                <c:pt idx="1207">
                  <c:v>-0.58599999999999985</c:v>
                </c:pt>
                <c:pt idx="1208">
                  <c:v>-0.58400000000000007</c:v>
                </c:pt>
                <c:pt idx="1209">
                  <c:v>-0.58199999999999985</c:v>
                </c:pt>
                <c:pt idx="1210">
                  <c:v>-0.58000000000000007</c:v>
                </c:pt>
                <c:pt idx="1211">
                  <c:v>-0.57799999999999985</c:v>
                </c:pt>
                <c:pt idx="1212">
                  <c:v>-0.57600000000000007</c:v>
                </c:pt>
                <c:pt idx="1213">
                  <c:v>-0.57399999999999984</c:v>
                </c:pt>
                <c:pt idx="1214">
                  <c:v>-0.57200000000000006</c:v>
                </c:pt>
                <c:pt idx="1215">
                  <c:v>-0.56999999999999984</c:v>
                </c:pt>
                <c:pt idx="1216">
                  <c:v>-0.56800000000000006</c:v>
                </c:pt>
                <c:pt idx="1217">
                  <c:v>-0.56599999999999984</c:v>
                </c:pt>
                <c:pt idx="1218">
                  <c:v>-0.56400000000000006</c:v>
                </c:pt>
                <c:pt idx="1219">
                  <c:v>-0.56199999999999983</c:v>
                </c:pt>
                <c:pt idx="1220">
                  <c:v>-0.56000000000000005</c:v>
                </c:pt>
                <c:pt idx="1221">
                  <c:v>-0.55799999999999983</c:v>
                </c:pt>
                <c:pt idx="1222">
                  <c:v>-0.55600000000000005</c:v>
                </c:pt>
                <c:pt idx="1223">
                  <c:v>-0.55399999999999983</c:v>
                </c:pt>
                <c:pt idx="1224">
                  <c:v>-0.55200000000000005</c:v>
                </c:pt>
                <c:pt idx="1225">
                  <c:v>-0.54999999999999982</c:v>
                </c:pt>
                <c:pt idx="1226">
                  <c:v>-0.54800000000000004</c:v>
                </c:pt>
                <c:pt idx="1227">
                  <c:v>-0.54599999999999982</c:v>
                </c:pt>
                <c:pt idx="1228">
                  <c:v>-0.54400000000000004</c:v>
                </c:pt>
                <c:pt idx="1229">
                  <c:v>-0.54199999999999982</c:v>
                </c:pt>
                <c:pt idx="1230">
                  <c:v>-0.54</c:v>
                </c:pt>
                <c:pt idx="1231">
                  <c:v>-0.53799999999999981</c:v>
                </c:pt>
                <c:pt idx="1232">
                  <c:v>-0.53600000000000003</c:v>
                </c:pt>
                <c:pt idx="1233">
                  <c:v>-0.53399999999999981</c:v>
                </c:pt>
                <c:pt idx="1234">
                  <c:v>-0.53200000000000003</c:v>
                </c:pt>
                <c:pt idx="1235">
                  <c:v>-0.5299999999999998</c:v>
                </c:pt>
                <c:pt idx="1236">
                  <c:v>-0.52800000000000002</c:v>
                </c:pt>
                <c:pt idx="1237">
                  <c:v>-0.5259999999999998</c:v>
                </c:pt>
                <c:pt idx="1238">
                  <c:v>-0.52400000000000002</c:v>
                </c:pt>
                <c:pt idx="1239">
                  <c:v>-0.5219999999999998</c:v>
                </c:pt>
                <c:pt idx="1240">
                  <c:v>-0.52</c:v>
                </c:pt>
                <c:pt idx="1241">
                  <c:v>-0.51799999999999979</c:v>
                </c:pt>
                <c:pt idx="1242">
                  <c:v>-0.51600000000000001</c:v>
                </c:pt>
                <c:pt idx="1243">
                  <c:v>-0.51399999999999979</c:v>
                </c:pt>
                <c:pt idx="1244">
                  <c:v>-0.51200000000000001</c:v>
                </c:pt>
                <c:pt idx="1245">
                  <c:v>-0.50999999999999979</c:v>
                </c:pt>
                <c:pt idx="1246">
                  <c:v>-0.50800000000000001</c:v>
                </c:pt>
                <c:pt idx="1247">
                  <c:v>-0.50599999999999978</c:v>
                </c:pt>
                <c:pt idx="1248">
                  <c:v>-0.504</c:v>
                </c:pt>
                <c:pt idx="1249">
                  <c:v>-0.50199999999999978</c:v>
                </c:pt>
                <c:pt idx="1250">
                  <c:v>-0.5</c:v>
                </c:pt>
                <c:pt idx="1251">
                  <c:v>-0.49800000000000022</c:v>
                </c:pt>
                <c:pt idx="1252">
                  <c:v>-0.496</c:v>
                </c:pt>
                <c:pt idx="1253">
                  <c:v>-0.49400000000000022</c:v>
                </c:pt>
                <c:pt idx="1254">
                  <c:v>-0.49199999999999999</c:v>
                </c:pt>
                <c:pt idx="1255">
                  <c:v>-0.49000000000000021</c:v>
                </c:pt>
                <c:pt idx="1256">
                  <c:v>-0.48799999999999999</c:v>
                </c:pt>
                <c:pt idx="1257">
                  <c:v>-0.48600000000000021</c:v>
                </c:pt>
                <c:pt idx="1258">
                  <c:v>-0.48399999999999999</c:v>
                </c:pt>
                <c:pt idx="1259">
                  <c:v>-0.48200000000000021</c:v>
                </c:pt>
                <c:pt idx="1260">
                  <c:v>-0.48</c:v>
                </c:pt>
                <c:pt idx="1261">
                  <c:v>-0.4780000000000002</c:v>
                </c:pt>
                <c:pt idx="1262">
                  <c:v>-0.47599999999999998</c:v>
                </c:pt>
                <c:pt idx="1263">
                  <c:v>-0.4740000000000002</c:v>
                </c:pt>
                <c:pt idx="1264">
                  <c:v>-0.47199999999999998</c:v>
                </c:pt>
                <c:pt idx="1265">
                  <c:v>-0.4700000000000002</c:v>
                </c:pt>
                <c:pt idx="1266">
                  <c:v>-0.46799999999999997</c:v>
                </c:pt>
                <c:pt idx="1267">
                  <c:v>-0.46600000000000019</c:v>
                </c:pt>
                <c:pt idx="1268">
                  <c:v>-0.46399999999999997</c:v>
                </c:pt>
                <c:pt idx="1269">
                  <c:v>-0.46200000000000019</c:v>
                </c:pt>
                <c:pt idx="1270">
                  <c:v>-0.45999999999999996</c:v>
                </c:pt>
                <c:pt idx="1271">
                  <c:v>-0.45800000000000018</c:v>
                </c:pt>
                <c:pt idx="1272">
                  <c:v>-0.45599999999999996</c:v>
                </c:pt>
                <c:pt idx="1273">
                  <c:v>-0.45400000000000018</c:v>
                </c:pt>
                <c:pt idx="1274">
                  <c:v>-0.45199999999999996</c:v>
                </c:pt>
                <c:pt idx="1275">
                  <c:v>-0.45000000000000018</c:v>
                </c:pt>
                <c:pt idx="1276">
                  <c:v>-0.44799999999999995</c:v>
                </c:pt>
                <c:pt idx="1277">
                  <c:v>-0.44600000000000017</c:v>
                </c:pt>
                <c:pt idx="1278">
                  <c:v>-0.44399999999999995</c:v>
                </c:pt>
                <c:pt idx="1279">
                  <c:v>-0.44200000000000017</c:v>
                </c:pt>
                <c:pt idx="1280">
                  <c:v>-0.43999999999999995</c:v>
                </c:pt>
                <c:pt idx="1281">
                  <c:v>-0.43800000000000017</c:v>
                </c:pt>
                <c:pt idx="1282">
                  <c:v>-0.43599999999999994</c:v>
                </c:pt>
                <c:pt idx="1283">
                  <c:v>-0.43400000000000016</c:v>
                </c:pt>
                <c:pt idx="1284">
                  <c:v>-0.43199999999999994</c:v>
                </c:pt>
                <c:pt idx="1285">
                  <c:v>-0.43000000000000016</c:v>
                </c:pt>
                <c:pt idx="1286">
                  <c:v>-0.42799999999999994</c:v>
                </c:pt>
                <c:pt idx="1287">
                  <c:v>-0.42600000000000016</c:v>
                </c:pt>
                <c:pt idx="1288">
                  <c:v>-0.42399999999999993</c:v>
                </c:pt>
                <c:pt idx="1289">
                  <c:v>-0.42200000000000015</c:v>
                </c:pt>
                <c:pt idx="1290">
                  <c:v>-0.41999999999999993</c:v>
                </c:pt>
                <c:pt idx="1291">
                  <c:v>-0.41800000000000015</c:v>
                </c:pt>
                <c:pt idx="1292">
                  <c:v>-0.41599999999999993</c:v>
                </c:pt>
                <c:pt idx="1293">
                  <c:v>-0.41400000000000015</c:v>
                </c:pt>
                <c:pt idx="1294">
                  <c:v>-0.41199999999999992</c:v>
                </c:pt>
                <c:pt idx="1295">
                  <c:v>-0.41000000000000014</c:v>
                </c:pt>
                <c:pt idx="1296">
                  <c:v>-0.40799999999999992</c:v>
                </c:pt>
                <c:pt idx="1297">
                  <c:v>-0.40600000000000014</c:v>
                </c:pt>
                <c:pt idx="1298">
                  <c:v>-0.40399999999999991</c:v>
                </c:pt>
                <c:pt idx="1299">
                  <c:v>-0.40200000000000014</c:v>
                </c:pt>
                <c:pt idx="1300">
                  <c:v>-0.39999999999999991</c:v>
                </c:pt>
                <c:pt idx="1301">
                  <c:v>-0.39800000000000013</c:v>
                </c:pt>
                <c:pt idx="1302">
                  <c:v>-0.39599999999999991</c:v>
                </c:pt>
                <c:pt idx="1303">
                  <c:v>-0.39400000000000013</c:v>
                </c:pt>
                <c:pt idx="1304">
                  <c:v>-0.3919999999999999</c:v>
                </c:pt>
                <c:pt idx="1305">
                  <c:v>-0.39000000000000012</c:v>
                </c:pt>
                <c:pt idx="1306">
                  <c:v>-0.3879999999999999</c:v>
                </c:pt>
                <c:pt idx="1307">
                  <c:v>-0.38600000000000012</c:v>
                </c:pt>
                <c:pt idx="1308">
                  <c:v>-0.3839999999999999</c:v>
                </c:pt>
                <c:pt idx="1309">
                  <c:v>-0.38200000000000012</c:v>
                </c:pt>
                <c:pt idx="1310">
                  <c:v>-0.37999999999999989</c:v>
                </c:pt>
                <c:pt idx="1311">
                  <c:v>-0.37800000000000011</c:v>
                </c:pt>
                <c:pt idx="1312">
                  <c:v>-0.37599999999999989</c:v>
                </c:pt>
                <c:pt idx="1313">
                  <c:v>-0.37400000000000011</c:v>
                </c:pt>
                <c:pt idx="1314">
                  <c:v>-0.37199999999999989</c:v>
                </c:pt>
                <c:pt idx="1315">
                  <c:v>-0.37000000000000011</c:v>
                </c:pt>
                <c:pt idx="1316">
                  <c:v>-0.36799999999999988</c:v>
                </c:pt>
                <c:pt idx="1317">
                  <c:v>-0.3660000000000001</c:v>
                </c:pt>
                <c:pt idx="1318">
                  <c:v>-0.36399999999999988</c:v>
                </c:pt>
                <c:pt idx="1319">
                  <c:v>-0.3620000000000001</c:v>
                </c:pt>
                <c:pt idx="1320">
                  <c:v>-0.35999999999999988</c:v>
                </c:pt>
                <c:pt idx="1321">
                  <c:v>-0.3580000000000001</c:v>
                </c:pt>
                <c:pt idx="1322">
                  <c:v>-0.35599999999999987</c:v>
                </c:pt>
                <c:pt idx="1323">
                  <c:v>-0.35400000000000009</c:v>
                </c:pt>
                <c:pt idx="1324">
                  <c:v>-0.35199999999999987</c:v>
                </c:pt>
                <c:pt idx="1325">
                  <c:v>-0.35000000000000009</c:v>
                </c:pt>
                <c:pt idx="1326">
                  <c:v>-0.34799999999999986</c:v>
                </c:pt>
                <c:pt idx="1327">
                  <c:v>-0.34600000000000009</c:v>
                </c:pt>
                <c:pt idx="1328">
                  <c:v>-0.34399999999999986</c:v>
                </c:pt>
                <c:pt idx="1329">
                  <c:v>-0.34200000000000008</c:v>
                </c:pt>
                <c:pt idx="1330">
                  <c:v>-0.33999999999999986</c:v>
                </c:pt>
                <c:pt idx="1331">
                  <c:v>-0.33800000000000008</c:v>
                </c:pt>
                <c:pt idx="1332">
                  <c:v>-0.33599999999999985</c:v>
                </c:pt>
                <c:pt idx="1333">
                  <c:v>-0.33400000000000007</c:v>
                </c:pt>
                <c:pt idx="1334">
                  <c:v>-0.33199999999999985</c:v>
                </c:pt>
                <c:pt idx="1335">
                  <c:v>-0.33000000000000007</c:v>
                </c:pt>
                <c:pt idx="1336">
                  <c:v>-0.32799999999999985</c:v>
                </c:pt>
                <c:pt idx="1337">
                  <c:v>-0.32600000000000007</c:v>
                </c:pt>
                <c:pt idx="1338">
                  <c:v>-0.32399999999999984</c:v>
                </c:pt>
                <c:pt idx="1339">
                  <c:v>-0.32200000000000006</c:v>
                </c:pt>
                <c:pt idx="1340">
                  <c:v>-0.31999999999999984</c:v>
                </c:pt>
                <c:pt idx="1341">
                  <c:v>-0.31800000000000006</c:v>
                </c:pt>
                <c:pt idx="1342">
                  <c:v>-0.31599999999999984</c:v>
                </c:pt>
                <c:pt idx="1343">
                  <c:v>-0.31400000000000006</c:v>
                </c:pt>
                <c:pt idx="1344">
                  <c:v>-0.31199999999999983</c:v>
                </c:pt>
                <c:pt idx="1345">
                  <c:v>-0.31000000000000005</c:v>
                </c:pt>
                <c:pt idx="1346">
                  <c:v>-0.30799999999999983</c:v>
                </c:pt>
                <c:pt idx="1347">
                  <c:v>-0.30600000000000005</c:v>
                </c:pt>
                <c:pt idx="1348">
                  <c:v>-0.30399999999999983</c:v>
                </c:pt>
                <c:pt idx="1349">
                  <c:v>-0.30200000000000005</c:v>
                </c:pt>
                <c:pt idx="1350">
                  <c:v>-0.29999999999999982</c:v>
                </c:pt>
                <c:pt idx="1351">
                  <c:v>-0.29800000000000004</c:v>
                </c:pt>
                <c:pt idx="1352">
                  <c:v>-0.29599999999999982</c:v>
                </c:pt>
                <c:pt idx="1353">
                  <c:v>-0.29400000000000004</c:v>
                </c:pt>
                <c:pt idx="1354">
                  <c:v>-0.29199999999999982</c:v>
                </c:pt>
                <c:pt idx="1355">
                  <c:v>-0.29000000000000004</c:v>
                </c:pt>
                <c:pt idx="1356">
                  <c:v>-0.28799999999999981</c:v>
                </c:pt>
                <c:pt idx="1357">
                  <c:v>-0.28600000000000003</c:v>
                </c:pt>
                <c:pt idx="1358">
                  <c:v>-0.28399999999999981</c:v>
                </c:pt>
                <c:pt idx="1359">
                  <c:v>-0.28200000000000003</c:v>
                </c:pt>
                <c:pt idx="1360">
                  <c:v>-0.2799999999999998</c:v>
                </c:pt>
                <c:pt idx="1361">
                  <c:v>-0.27800000000000002</c:v>
                </c:pt>
                <c:pt idx="1362">
                  <c:v>-0.2759999999999998</c:v>
                </c:pt>
                <c:pt idx="1363">
                  <c:v>-0.27400000000000002</c:v>
                </c:pt>
                <c:pt idx="1364">
                  <c:v>-0.2719999999999998</c:v>
                </c:pt>
                <c:pt idx="1365">
                  <c:v>-0.27</c:v>
                </c:pt>
                <c:pt idx="1366">
                  <c:v>-0.26799999999999979</c:v>
                </c:pt>
                <c:pt idx="1367">
                  <c:v>-0.26600000000000001</c:v>
                </c:pt>
                <c:pt idx="1368">
                  <c:v>-0.26399999999999979</c:v>
                </c:pt>
                <c:pt idx="1369">
                  <c:v>-0.26200000000000001</c:v>
                </c:pt>
                <c:pt idx="1370">
                  <c:v>-0.25999999999999979</c:v>
                </c:pt>
                <c:pt idx="1371">
                  <c:v>-0.25800000000000001</c:v>
                </c:pt>
                <c:pt idx="1372">
                  <c:v>-0.25599999999999978</c:v>
                </c:pt>
                <c:pt idx="1373">
                  <c:v>-0.254</c:v>
                </c:pt>
                <c:pt idx="1374">
                  <c:v>-0.25199999999999978</c:v>
                </c:pt>
                <c:pt idx="1375">
                  <c:v>-0.25</c:v>
                </c:pt>
                <c:pt idx="1376">
                  <c:v>-0.24800000000000022</c:v>
                </c:pt>
                <c:pt idx="1377">
                  <c:v>-0.246</c:v>
                </c:pt>
                <c:pt idx="1378">
                  <c:v>-0.24400000000000022</c:v>
                </c:pt>
                <c:pt idx="1379">
                  <c:v>-0.24199999999999999</c:v>
                </c:pt>
                <c:pt idx="1380">
                  <c:v>-0.24000000000000021</c:v>
                </c:pt>
                <c:pt idx="1381">
                  <c:v>-0.23799999999999999</c:v>
                </c:pt>
                <c:pt idx="1382">
                  <c:v>-0.23600000000000021</c:v>
                </c:pt>
                <c:pt idx="1383">
                  <c:v>-0.23399999999999999</c:v>
                </c:pt>
                <c:pt idx="1384">
                  <c:v>-0.23200000000000021</c:v>
                </c:pt>
                <c:pt idx="1385">
                  <c:v>-0.22999999999999998</c:v>
                </c:pt>
                <c:pt idx="1386">
                  <c:v>-0.2280000000000002</c:v>
                </c:pt>
                <c:pt idx="1387">
                  <c:v>-0.22599999999999998</c:v>
                </c:pt>
                <c:pt idx="1388">
                  <c:v>-0.2240000000000002</c:v>
                </c:pt>
                <c:pt idx="1389">
                  <c:v>-0.22199999999999998</c:v>
                </c:pt>
                <c:pt idx="1390">
                  <c:v>-0.2200000000000002</c:v>
                </c:pt>
                <c:pt idx="1391">
                  <c:v>-0.21799999999999997</c:v>
                </c:pt>
                <c:pt idx="1392">
                  <c:v>-0.21600000000000019</c:v>
                </c:pt>
                <c:pt idx="1393">
                  <c:v>-0.21399999999999997</c:v>
                </c:pt>
                <c:pt idx="1394">
                  <c:v>-0.21200000000000019</c:v>
                </c:pt>
                <c:pt idx="1395">
                  <c:v>-0.20999999999999996</c:v>
                </c:pt>
                <c:pt idx="1396">
                  <c:v>-0.20800000000000018</c:v>
                </c:pt>
                <c:pt idx="1397">
                  <c:v>-0.20599999999999996</c:v>
                </c:pt>
                <c:pt idx="1398">
                  <c:v>-0.20400000000000018</c:v>
                </c:pt>
                <c:pt idx="1399">
                  <c:v>-0.20199999999999996</c:v>
                </c:pt>
                <c:pt idx="1400">
                  <c:v>-0.20000000000000018</c:v>
                </c:pt>
                <c:pt idx="1401">
                  <c:v>-0.19799999999999995</c:v>
                </c:pt>
                <c:pt idx="1402">
                  <c:v>-0.19600000000000017</c:v>
                </c:pt>
                <c:pt idx="1403">
                  <c:v>-0.19399999999999995</c:v>
                </c:pt>
                <c:pt idx="1404">
                  <c:v>-0.19200000000000017</c:v>
                </c:pt>
                <c:pt idx="1405">
                  <c:v>-0.18999999999999995</c:v>
                </c:pt>
                <c:pt idx="1406">
                  <c:v>-0.18800000000000017</c:v>
                </c:pt>
                <c:pt idx="1407">
                  <c:v>-0.18599999999999994</c:v>
                </c:pt>
                <c:pt idx="1408">
                  <c:v>-0.18400000000000016</c:v>
                </c:pt>
                <c:pt idx="1409">
                  <c:v>-0.18199999999999994</c:v>
                </c:pt>
                <c:pt idx="1410">
                  <c:v>-0.18000000000000016</c:v>
                </c:pt>
                <c:pt idx="1411">
                  <c:v>-0.17799999999999994</c:v>
                </c:pt>
                <c:pt idx="1412">
                  <c:v>-0.17600000000000016</c:v>
                </c:pt>
                <c:pt idx="1413">
                  <c:v>-0.17399999999999993</c:v>
                </c:pt>
                <c:pt idx="1414">
                  <c:v>-0.17200000000000015</c:v>
                </c:pt>
                <c:pt idx="1415">
                  <c:v>-0.16999999999999993</c:v>
                </c:pt>
                <c:pt idx="1416">
                  <c:v>-0.16800000000000015</c:v>
                </c:pt>
                <c:pt idx="1417">
                  <c:v>-0.16599999999999993</c:v>
                </c:pt>
                <c:pt idx="1418">
                  <c:v>-0.16400000000000015</c:v>
                </c:pt>
                <c:pt idx="1419">
                  <c:v>-0.16199999999999992</c:v>
                </c:pt>
                <c:pt idx="1420">
                  <c:v>-0.16000000000000014</c:v>
                </c:pt>
                <c:pt idx="1421">
                  <c:v>-0.15799999999999992</c:v>
                </c:pt>
                <c:pt idx="1422">
                  <c:v>-0.15600000000000014</c:v>
                </c:pt>
                <c:pt idx="1423">
                  <c:v>-0.15399999999999991</c:v>
                </c:pt>
                <c:pt idx="1424">
                  <c:v>-0.15200000000000014</c:v>
                </c:pt>
                <c:pt idx="1425">
                  <c:v>-0.14999999999999991</c:v>
                </c:pt>
                <c:pt idx="1426">
                  <c:v>-0.14800000000000013</c:v>
                </c:pt>
                <c:pt idx="1427">
                  <c:v>-0.14599999999999991</c:v>
                </c:pt>
                <c:pt idx="1428">
                  <c:v>-0.14400000000000013</c:v>
                </c:pt>
                <c:pt idx="1429">
                  <c:v>-0.1419999999999999</c:v>
                </c:pt>
                <c:pt idx="1430">
                  <c:v>-0.14000000000000012</c:v>
                </c:pt>
                <c:pt idx="1431">
                  <c:v>-0.1379999999999999</c:v>
                </c:pt>
                <c:pt idx="1432">
                  <c:v>-0.13600000000000012</c:v>
                </c:pt>
                <c:pt idx="1433">
                  <c:v>-0.1339999999999999</c:v>
                </c:pt>
                <c:pt idx="1434">
                  <c:v>-0.13200000000000012</c:v>
                </c:pt>
                <c:pt idx="1435">
                  <c:v>-0.12999999999999989</c:v>
                </c:pt>
                <c:pt idx="1436">
                  <c:v>-0.12800000000000011</c:v>
                </c:pt>
                <c:pt idx="1437">
                  <c:v>-0.12599999999999989</c:v>
                </c:pt>
                <c:pt idx="1438">
                  <c:v>-0.12400000000000011</c:v>
                </c:pt>
                <c:pt idx="1439">
                  <c:v>-0.12199999999999989</c:v>
                </c:pt>
                <c:pt idx="1440">
                  <c:v>-0.12000000000000011</c:v>
                </c:pt>
                <c:pt idx="1441">
                  <c:v>-0.11799999999999988</c:v>
                </c:pt>
                <c:pt idx="1442">
                  <c:v>-0.1160000000000001</c:v>
                </c:pt>
                <c:pt idx="1443">
                  <c:v>-0.11399999999999988</c:v>
                </c:pt>
                <c:pt idx="1444">
                  <c:v>-0.1120000000000001</c:v>
                </c:pt>
                <c:pt idx="1445">
                  <c:v>-0.10999999999999988</c:v>
                </c:pt>
                <c:pt idx="1446">
                  <c:v>-0.1080000000000001</c:v>
                </c:pt>
                <c:pt idx="1447">
                  <c:v>-0.10599999999999987</c:v>
                </c:pt>
                <c:pt idx="1448">
                  <c:v>-0.10400000000000009</c:v>
                </c:pt>
                <c:pt idx="1449">
                  <c:v>-0.10199999999999987</c:v>
                </c:pt>
                <c:pt idx="1450">
                  <c:v>-0.10000000000000009</c:v>
                </c:pt>
                <c:pt idx="1451">
                  <c:v>-9.7999999999999865E-2</c:v>
                </c:pt>
                <c:pt idx="1452">
                  <c:v>-9.6000000000000085E-2</c:v>
                </c:pt>
                <c:pt idx="1453">
                  <c:v>-9.3999999999999861E-2</c:v>
                </c:pt>
                <c:pt idx="1454">
                  <c:v>-9.2000000000000082E-2</c:v>
                </c:pt>
                <c:pt idx="1455">
                  <c:v>-8.9999999999999858E-2</c:v>
                </c:pt>
                <c:pt idx="1456">
                  <c:v>-8.8000000000000078E-2</c:v>
                </c:pt>
                <c:pt idx="1457">
                  <c:v>-8.5999999999999854E-2</c:v>
                </c:pt>
                <c:pt idx="1458">
                  <c:v>-8.4000000000000075E-2</c:v>
                </c:pt>
                <c:pt idx="1459">
                  <c:v>-8.1999999999999851E-2</c:v>
                </c:pt>
                <c:pt idx="1460">
                  <c:v>-8.0000000000000071E-2</c:v>
                </c:pt>
                <c:pt idx="1461">
                  <c:v>-7.7999999999999847E-2</c:v>
                </c:pt>
                <c:pt idx="1462">
                  <c:v>-7.6000000000000068E-2</c:v>
                </c:pt>
                <c:pt idx="1463">
                  <c:v>-7.3999999999999844E-2</c:v>
                </c:pt>
                <c:pt idx="1464">
                  <c:v>-7.2000000000000064E-2</c:v>
                </c:pt>
                <c:pt idx="1465">
                  <c:v>-6.999999999999984E-2</c:v>
                </c:pt>
                <c:pt idx="1466">
                  <c:v>-6.800000000000006E-2</c:v>
                </c:pt>
                <c:pt idx="1467">
                  <c:v>-6.5999999999999837E-2</c:v>
                </c:pt>
                <c:pt idx="1468">
                  <c:v>-6.4000000000000057E-2</c:v>
                </c:pt>
                <c:pt idx="1469">
                  <c:v>-6.1999999999999833E-2</c:v>
                </c:pt>
                <c:pt idx="1470">
                  <c:v>-6.0000000000000053E-2</c:v>
                </c:pt>
                <c:pt idx="1471">
                  <c:v>-5.7999999999999829E-2</c:v>
                </c:pt>
                <c:pt idx="1472">
                  <c:v>-5.600000000000005E-2</c:v>
                </c:pt>
                <c:pt idx="1473">
                  <c:v>-5.3999999999999826E-2</c:v>
                </c:pt>
                <c:pt idx="1474">
                  <c:v>-5.2000000000000046E-2</c:v>
                </c:pt>
                <c:pt idx="1475">
                  <c:v>-4.9999999999999822E-2</c:v>
                </c:pt>
                <c:pt idx="1476">
                  <c:v>-4.8000000000000043E-2</c:v>
                </c:pt>
                <c:pt idx="1477">
                  <c:v>-4.5999999999999819E-2</c:v>
                </c:pt>
                <c:pt idx="1478">
                  <c:v>-4.4000000000000039E-2</c:v>
                </c:pt>
                <c:pt idx="1479">
                  <c:v>-4.1999999999999815E-2</c:v>
                </c:pt>
                <c:pt idx="1480">
                  <c:v>-4.0000000000000036E-2</c:v>
                </c:pt>
                <c:pt idx="1481">
                  <c:v>-3.7999999999999812E-2</c:v>
                </c:pt>
                <c:pt idx="1482">
                  <c:v>-3.6000000000000032E-2</c:v>
                </c:pt>
                <c:pt idx="1483">
                  <c:v>-3.3999999999999808E-2</c:v>
                </c:pt>
                <c:pt idx="1484">
                  <c:v>-3.2000000000000028E-2</c:v>
                </c:pt>
                <c:pt idx="1485">
                  <c:v>-2.9999999999999805E-2</c:v>
                </c:pt>
                <c:pt idx="1486">
                  <c:v>-2.8000000000000025E-2</c:v>
                </c:pt>
                <c:pt idx="1487">
                  <c:v>-2.5999999999999801E-2</c:v>
                </c:pt>
                <c:pt idx="1488">
                  <c:v>-2.4000000000000021E-2</c:v>
                </c:pt>
                <c:pt idx="1489">
                  <c:v>-2.1999999999999797E-2</c:v>
                </c:pt>
                <c:pt idx="1490">
                  <c:v>-2.0000000000000018E-2</c:v>
                </c:pt>
                <c:pt idx="1491">
                  <c:v>-1.7999999999999794E-2</c:v>
                </c:pt>
                <c:pt idx="1492">
                  <c:v>-1.6000000000000014E-2</c:v>
                </c:pt>
                <c:pt idx="1493">
                  <c:v>-1.399999999999979E-2</c:v>
                </c:pt>
                <c:pt idx="1494">
                  <c:v>-1.2000000000000011E-2</c:v>
                </c:pt>
                <c:pt idx="1495">
                  <c:v>-9.9999999999997868E-3</c:v>
                </c:pt>
                <c:pt idx="1496">
                  <c:v>-8.0000000000000071E-3</c:v>
                </c:pt>
                <c:pt idx="1497">
                  <c:v>-5.9999999999997833E-3</c:v>
                </c:pt>
                <c:pt idx="1498">
                  <c:v>-4.0000000000000036E-3</c:v>
                </c:pt>
                <c:pt idx="1499">
                  <c:v>-1.9999999999997797E-3</c:v>
                </c:pt>
                <c:pt idx="1500">
                  <c:v>0</c:v>
                </c:pt>
                <c:pt idx="1501">
                  <c:v>1.9999999999997797E-3</c:v>
                </c:pt>
                <c:pt idx="1502">
                  <c:v>4.0000000000000036E-3</c:v>
                </c:pt>
                <c:pt idx="1503">
                  <c:v>5.9999999999997833E-3</c:v>
                </c:pt>
                <c:pt idx="1504">
                  <c:v>8.0000000000000071E-3</c:v>
                </c:pt>
                <c:pt idx="1505">
                  <c:v>9.9999999999997868E-3</c:v>
                </c:pt>
                <c:pt idx="1506">
                  <c:v>1.2000000000000011E-2</c:v>
                </c:pt>
                <c:pt idx="1507">
                  <c:v>1.399999999999979E-2</c:v>
                </c:pt>
                <c:pt idx="1508">
                  <c:v>1.6000000000000014E-2</c:v>
                </c:pt>
                <c:pt idx="1509">
                  <c:v>1.7999999999999794E-2</c:v>
                </c:pt>
                <c:pt idx="1510">
                  <c:v>2.0000000000000018E-2</c:v>
                </c:pt>
                <c:pt idx="1511">
                  <c:v>2.1999999999999797E-2</c:v>
                </c:pt>
                <c:pt idx="1512">
                  <c:v>2.4000000000000021E-2</c:v>
                </c:pt>
                <c:pt idx="1513">
                  <c:v>2.5999999999999801E-2</c:v>
                </c:pt>
                <c:pt idx="1514">
                  <c:v>2.8000000000000025E-2</c:v>
                </c:pt>
                <c:pt idx="1515">
                  <c:v>2.9999999999999805E-2</c:v>
                </c:pt>
                <c:pt idx="1516">
                  <c:v>3.2000000000000028E-2</c:v>
                </c:pt>
                <c:pt idx="1517">
                  <c:v>3.3999999999999808E-2</c:v>
                </c:pt>
                <c:pt idx="1518">
                  <c:v>3.6000000000000032E-2</c:v>
                </c:pt>
                <c:pt idx="1519">
                  <c:v>3.7999999999999812E-2</c:v>
                </c:pt>
                <c:pt idx="1520">
                  <c:v>4.0000000000000036E-2</c:v>
                </c:pt>
                <c:pt idx="1521">
                  <c:v>4.1999999999999815E-2</c:v>
                </c:pt>
                <c:pt idx="1522">
                  <c:v>4.4000000000000039E-2</c:v>
                </c:pt>
                <c:pt idx="1523">
                  <c:v>4.5999999999999819E-2</c:v>
                </c:pt>
                <c:pt idx="1524">
                  <c:v>4.8000000000000043E-2</c:v>
                </c:pt>
                <c:pt idx="1525">
                  <c:v>4.9999999999999822E-2</c:v>
                </c:pt>
                <c:pt idx="1526">
                  <c:v>5.2000000000000046E-2</c:v>
                </c:pt>
                <c:pt idx="1527">
                  <c:v>5.3999999999999826E-2</c:v>
                </c:pt>
                <c:pt idx="1528">
                  <c:v>5.600000000000005E-2</c:v>
                </c:pt>
                <c:pt idx="1529">
                  <c:v>5.7999999999999829E-2</c:v>
                </c:pt>
                <c:pt idx="1530">
                  <c:v>6.0000000000000053E-2</c:v>
                </c:pt>
                <c:pt idx="1531">
                  <c:v>6.1999999999999833E-2</c:v>
                </c:pt>
                <c:pt idx="1532">
                  <c:v>6.4000000000000057E-2</c:v>
                </c:pt>
                <c:pt idx="1533">
                  <c:v>6.5999999999999837E-2</c:v>
                </c:pt>
                <c:pt idx="1534">
                  <c:v>6.800000000000006E-2</c:v>
                </c:pt>
                <c:pt idx="1535">
                  <c:v>6.999999999999984E-2</c:v>
                </c:pt>
                <c:pt idx="1536">
                  <c:v>7.2000000000000064E-2</c:v>
                </c:pt>
                <c:pt idx="1537">
                  <c:v>7.3999999999999844E-2</c:v>
                </c:pt>
                <c:pt idx="1538">
                  <c:v>7.6000000000000068E-2</c:v>
                </c:pt>
                <c:pt idx="1539">
                  <c:v>7.7999999999999847E-2</c:v>
                </c:pt>
                <c:pt idx="1540">
                  <c:v>8.0000000000000071E-2</c:v>
                </c:pt>
                <c:pt idx="1541">
                  <c:v>8.1999999999999851E-2</c:v>
                </c:pt>
                <c:pt idx="1542">
                  <c:v>8.4000000000000075E-2</c:v>
                </c:pt>
                <c:pt idx="1543">
                  <c:v>8.5999999999999854E-2</c:v>
                </c:pt>
                <c:pt idx="1544">
                  <c:v>8.8000000000000078E-2</c:v>
                </c:pt>
                <c:pt idx="1545">
                  <c:v>8.9999999999999858E-2</c:v>
                </c:pt>
                <c:pt idx="1546">
                  <c:v>9.2000000000000082E-2</c:v>
                </c:pt>
                <c:pt idx="1547">
                  <c:v>9.3999999999999861E-2</c:v>
                </c:pt>
                <c:pt idx="1548">
                  <c:v>9.6000000000000085E-2</c:v>
                </c:pt>
                <c:pt idx="1549">
                  <c:v>9.7999999999999865E-2</c:v>
                </c:pt>
                <c:pt idx="1550">
                  <c:v>0.10000000000000009</c:v>
                </c:pt>
                <c:pt idx="1551">
                  <c:v>0.10199999999999987</c:v>
                </c:pt>
                <c:pt idx="1552">
                  <c:v>0.10400000000000009</c:v>
                </c:pt>
                <c:pt idx="1553">
                  <c:v>0.10599999999999987</c:v>
                </c:pt>
                <c:pt idx="1554">
                  <c:v>0.1080000000000001</c:v>
                </c:pt>
                <c:pt idx="1555">
                  <c:v>0.10999999999999988</c:v>
                </c:pt>
                <c:pt idx="1556">
                  <c:v>0.1120000000000001</c:v>
                </c:pt>
                <c:pt idx="1557">
                  <c:v>0.11399999999999988</c:v>
                </c:pt>
                <c:pt idx="1558">
                  <c:v>0.1160000000000001</c:v>
                </c:pt>
                <c:pt idx="1559">
                  <c:v>0.11799999999999988</c:v>
                </c:pt>
                <c:pt idx="1560">
                  <c:v>0.12000000000000011</c:v>
                </c:pt>
                <c:pt idx="1561">
                  <c:v>0.12199999999999989</c:v>
                </c:pt>
                <c:pt idx="1562">
                  <c:v>0.12400000000000011</c:v>
                </c:pt>
                <c:pt idx="1563">
                  <c:v>0.12599999999999989</c:v>
                </c:pt>
                <c:pt idx="1564">
                  <c:v>0.12800000000000011</c:v>
                </c:pt>
                <c:pt idx="1565">
                  <c:v>0.12999999999999989</c:v>
                </c:pt>
                <c:pt idx="1566">
                  <c:v>0.13200000000000012</c:v>
                </c:pt>
                <c:pt idx="1567">
                  <c:v>0.1339999999999999</c:v>
                </c:pt>
                <c:pt idx="1568">
                  <c:v>0.13600000000000012</c:v>
                </c:pt>
                <c:pt idx="1569">
                  <c:v>0.1379999999999999</c:v>
                </c:pt>
                <c:pt idx="1570">
                  <c:v>0.14000000000000012</c:v>
                </c:pt>
                <c:pt idx="1571">
                  <c:v>0.1419999999999999</c:v>
                </c:pt>
                <c:pt idx="1572">
                  <c:v>0.14400000000000013</c:v>
                </c:pt>
                <c:pt idx="1573">
                  <c:v>0.14599999999999991</c:v>
                </c:pt>
                <c:pt idx="1574">
                  <c:v>0.14800000000000013</c:v>
                </c:pt>
                <c:pt idx="1575">
                  <c:v>0.14999999999999991</c:v>
                </c:pt>
                <c:pt idx="1576">
                  <c:v>0.15200000000000014</c:v>
                </c:pt>
                <c:pt idx="1577">
                  <c:v>0.15399999999999991</c:v>
                </c:pt>
                <c:pt idx="1578">
                  <c:v>0.15600000000000014</c:v>
                </c:pt>
                <c:pt idx="1579">
                  <c:v>0.15799999999999992</c:v>
                </c:pt>
                <c:pt idx="1580">
                  <c:v>0.16000000000000014</c:v>
                </c:pt>
                <c:pt idx="1581">
                  <c:v>0.16199999999999992</c:v>
                </c:pt>
                <c:pt idx="1582">
                  <c:v>0.16400000000000015</c:v>
                </c:pt>
                <c:pt idx="1583">
                  <c:v>0.16599999999999993</c:v>
                </c:pt>
                <c:pt idx="1584">
                  <c:v>0.16800000000000015</c:v>
                </c:pt>
                <c:pt idx="1585">
                  <c:v>0.16999999999999993</c:v>
                </c:pt>
                <c:pt idx="1586">
                  <c:v>0.17200000000000015</c:v>
                </c:pt>
                <c:pt idx="1587">
                  <c:v>0.17399999999999993</c:v>
                </c:pt>
                <c:pt idx="1588">
                  <c:v>0.17600000000000016</c:v>
                </c:pt>
                <c:pt idx="1589">
                  <c:v>0.17799999999999994</c:v>
                </c:pt>
                <c:pt idx="1590">
                  <c:v>0.18000000000000016</c:v>
                </c:pt>
                <c:pt idx="1591">
                  <c:v>0.18199999999999994</c:v>
                </c:pt>
                <c:pt idx="1592">
                  <c:v>0.18400000000000016</c:v>
                </c:pt>
                <c:pt idx="1593">
                  <c:v>0.18599999999999994</c:v>
                </c:pt>
                <c:pt idx="1594">
                  <c:v>0.18800000000000017</c:v>
                </c:pt>
                <c:pt idx="1595">
                  <c:v>0.18999999999999995</c:v>
                </c:pt>
                <c:pt idx="1596">
                  <c:v>0.19200000000000017</c:v>
                </c:pt>
                <c:pt idx="1597">
                  <c:v>0.19399999999999995</c:v>
                </c:pt>
                <c:pt idx="1598">
                  <c:v>0.19600000000000017</c:v>
                </c:pt>
                <c:pt idx="1599">
                  <c:v>0.19799999999999995</c:v>
                </c:pt>
                <c:pt idx="1600">
                  <c:v>0.20000000000000018</c:v>
                </c:pt>
                <c:pt idx="1601">
                  <c:v>0.20199999999999996</c:v>
                </c:pt>
                <c:pt idx="1602">
                  <c:v>0.20400000000000018</c:v>
                </c:pt>
                <c:pt idx="1603">
                  <c:v>0.20599999999999996</c:v>
                </c:pt>
                <c:pt idx="1604">
                  <c:v>0.20800000000000018</c:v>
                </c:pt>
                <c:pt idx="1605">
                  <c:v>0.20999999999999996</c:v>
                </c:pt>
                <c:pt idx="1606">
                  <c:v>0.21200000000000019</c:v>
                </c:pt>
                <c:pt idx="1607">
                  <c:v>0.21399999999999997</c:v>
                </c:pt>
                <c:pt idx="1608">
                  <c:v>0.21600000000000019</c:v>
                </c:pt>
                <c:pt idx="1609">
                  <c:v>0.21799999999999997</c:v>
                </c:pt>
                <c:pt idx="1610">
                  <c:v>0.2200000000000002</c:v>
                </c:pt>
                <c:pt idx="1611">
                  <c:v>0.22199999999999998</c:v>
                </c:pt>
                <c:pt idx="1612">
                  <c:v>0.2240000000000002</c:v>
                </c:pt>
                <c:pt idx="1613">
                  <c:v>0.22599999999999998</c:v>
                </c:pt>
                <c:pt idx="1614">
                  <c:v>0.2280000000000002</c:v>
                </c:pt>
                <c:pt idx="1615">
                  <c:v>0.22999999999999998</c:v>
                </c:pt>
                <c:pt idx="1616">
                  <c:v>0.23200000000000021</c:v>
                </c:pt>
                <c:pt idx="1617">
                  <c:v>0.23399999999999999</c:v>
                </c:pt>
                <c:pt idx="1618">
                  <c:v>0.23600000000000021</c:v>
                </c:pt>
                <c:pt idx="1619">
                  <c:v>0.23799999999999999</c:v>
                </c:pt>
                <c:pt idx="1620">
                  <c:v>0.24000000000000021</c:v>
                </c:pt>
                <c:pt idx="1621">
                  <c:v>0.24199999999999999</c:v>
                </c:pt>
                <c:pt idx="1622">
                  <c:v>0.24400000000000022</c:v>
                </c:pt>
                <c:pt idx="1623">
                  <c:v>0.246</c:v>
                </c:pt>
                <c:pt idx="1624">
                  <c:v>0.24800000000000022</c:v>
                </c:pt>
                <c:pt idx="1625">
                  <c:v>0.25</c:v>
                </c:pt>
                <c:pt idx="1626">
                  <c:v>0.25199999999999978</c:v>
                </c:pt>
                <c:pt idx="1627">
                  <c:v>0.254</c:v>
                </c:pt>
                <c:pt idx="1628">
                  <c:v>0.25599999999999978</c:v>
                </c:pt>
                <c:pt idx="1629">
                  <c:v>0.25800000000000001</c:v>
                </c:pt>
                <c:pt idx="1630">
                  <c:v>0.25999999999999979</c:v>
                </c:pt>
                <c:pt idx="1631">
                  <c:v>0.26200000000000001</c:v>
                </c:pt>
                <c:pt idx="1632">
                  <c:v>0.26399999999999979</c:v>
                </c:pt>
                <c:pt idx="1633">
                  <c:v>0.26600000000000001</c:v>
                </c:pt>
                <c:pt idx="1634">
                  <c:v>0.26799999999999979</c:v>
                </c:pt>
                <c:pt idx="1635">
                  <c:v>0.27</c:v>
                </c:pt>
                <c:pt idx="1636">
                  <c:v>0.2719999999999998</c:v>
                </c:pt>
                <c:pt idx="1637">
                  <c:v>0.27400000000000002</c:v>
                </c:pt>
                <c:pt idx="1638">
                  <c:v>0.2759999999999998</c:v>
                </c:pt>
                <c:pt idx="1639">
                  <c:v>0.27800000000000002</c:v>
                </c:pt>
                <c:pt idx="1640">
                  <c:v>0.2799999999999998</c:v>
                </c:pt>
                <c:pt idx="1641">
                  <c:v>0.28200000000000003</c:v>
                </c:pt>
                <c:pt idx="1642">
                  <c:v>0.28399999999999981</c:v>
                </c:pt>
                <c:pt idx="1643">
                  <c:v>0.28600000000000003</c:v>
                </c:pt>
                <c:pt idx="1644">
                  <c:v>0.28799999999999981</c:v>
                </c:pt>
                <c:pt idx="1645">
                  <c:v>0.29000000000000004</c:v>
                </c:pt>
                <c:pt idx="1646">
                  <c:v>0.29199999999999982</c:v>
                </c:pt>
                <c:pt idx="1647">
                  <c:v>0.29400000000000004</c:v>
                </c:pt>
                <c:pt idx="1648">
                  <c:v>0.29599999999999982</c:v>
                </c:pt>
                <c:pt idx="1649">
                  <c:v>0.29800000000000004</c:v>
                </c:pt>
                <c:pt idx="1650">
                  <c:v>0.29999999999999982</c:v>
                </c:pt>
                <c:pt idx="1651">
                  <c:v>0.30200000000000005</c:v>
                </c:pt>
                <c:pt idx="1652">
                  <c:v>0.30399999999999983</c:v>
                </c:pt>
                <c:pt idx="1653">
                  <c:v>0.30600000000000005</c:v>
                </c:pt>
                <c:pt idx="1654">
                  <c:v>0.30799999999999983</c:v>
                </c:pt>
                <c:pt idx="1655">
                  <c:v>0.31000000000000005</c:v>
                </c:pt>
                <c:pt idx="1656">
                  <c:v>0.31199999999999983</c:v>
                </c:pt>
                <c:pt idx="1657">
                  <c:v>0.31400000000000006</c:v>
                </c:pt>
                <c:pt idx="1658">
                  <c:v>0.31599999999999984</c:v>
                </c:pt>
                <c:pt idx="1659">
                  <c:v>0.31800000000000006</c:v>
                </c:pt>
                <c:pt idx="1660">
                  <c:v>0.31999999999999984</c:v>
                </c:pt>
                <c:pt idx="1661">
                  <c:v>0.32200000000000006</c:v>
                </c:pt>
                <c:pt idx="1662">
                  <c:v>0.32399999999999984</c:v>
                </c:pt>
                <c:pt idx="1663">
                  <c:v>0.32600000000000007</c:v>
                </c:pt>
                <c:pt idx="1664">
                  <c:v>0.32799999999999985</c:v>
                </c:pt>
                <c:pt idx="1665">
                  <c:v>0.33000000000000007</c:v>
                </c:pt>
                <c:pt idx="1666">
                  <c:v>0.33199999999999985</c:v>
                </c:pt>
                <c:pt idx="1667">
                  <c:v>0.33400000000000007</c:v>
                </c:pt>
                <c:pt idx="1668">
                  <c:v>0.33599999999999985</c:v>
                </c:pt>
                <c:pt idx="1669">
                  <c:v>0.33800000000000008</c:v>
                </c:pt>
                <c:pt idx="1670">
                  <c:v>0.33999999999999986</c:v>
                </c:pt>
                <c:pt idx="1671">
                  <c:v>0.34200000000000008</c:v>
                </c:pt>
                <c:pt idx="1672">
                  <c:v>0.34399999999999986</c:v>
                </c:pt>
                <c:pt idx="1673">
                  <c:v>0.34600000000000009</c:v>
                </c:pt>
                <c:pt idx="1674">
                  <c:v>0.34799999999999986</c:v>
                </c:pt>
                <c:pt idx="1675">
                  <c:v>0.35000000000000009</c:v>
                </c:pt>
                <c:pt idx="1676">
                  <c:v>0.35199999999999987</c:v>
                </c:pt>
                <c:pt idx="1677">
                  <c:v>0.35400000000000009</c:v>
                </c:pt>
                <c:pt idx="1678">
                  <c:v>0.35599999999999987</c:v>
                </c:pt>
                <c:pt idx="1679">
                  <c:v>0.3580000000000001</c:v>
                </c:pt>
                <c:pt idx="1680">
                  <c:v>0.35999999999999988</c:v>
                </c:pt>
                <c:pt idx="1681">
                  <c:v>0.3620000000000001</c:v>
                </c:pt>
                <c:pt idx="1682">
                  <c:v>0.36399999999999988</c:v>
                </c:pt>
                <c:pt idx="1683">
                  <c:v>0.3660000000000001</c:v>
                </c:pt>
                <c:pt idx="1684">
                  <c:v>0.36799999999999988</c:v>
                </c:pt>
                <c:pt idx="1685">
                  <c:v>0.37000000000000011</c:v>
                </c:pt>
                <c:pt idx="1686">
                  <c:v>0.37199999999999989</c:v>
                </c:pt>
                <c:pt idx="1687">
                  <c:v>0.37400000000000011</c:v>
                </c:pt>
                <c:pt idx="1688">
                  <c:v>0.37599999999999989</c:v>
                </c:pt>
                <c:pt idx="1689">
                  <c:v>0.37800000000000011</c:v>
                </c:pt>
                <c:pt idx="1690">
                  <c:v>0.37999999999999989</c:v>
                </c:pt>
                <c:pt idx="1691">
                  <c:v>0.38200000000000012</c:v>
                </c:pt>
                <c:pt idx="1692">
                  <c:v>0.3839999999999999</c:v>
                </c:pt>
                <c:pt idx="1693">
                  <c:v>0.38600000000000012</c:v>
                </c:pt>
                <c:pt idx="1694">
                  <c:v>0.3879999999999999</c:v>
                </c:pt>
                <c:pt idx="1695">
                  <c:v>0.39000000000000012</c:v>
                </c:pt>
                <c:pt idx="1696">
                  <c:v>0.3919999999999999</c:v>
                </c:pt>
                <c:pt idx="1697">
                  <c:v>0.39400000000000013</c:v>
                </c:pt>
                <c:pt idx="1698">
                  <c:v>0.39599999999999991</c:v>
                </c:pt>
                <c:pt idx="1699">
                  <c:v>0.39800000000000013</c:v>
                </c:pt>
                <c:pt idx="1700">
                  <c:v>0.39999999999999991</c:v>
                </c:pt>
                <c:pt idx="1701">
                  <c:v>0.40200000000000014</c:v>
                </c:pt>
                <c:pt idx="1702">
                  <c:v>0.40399999999999991</c:v>
                </c:pt>
                <c:pt idx="1703">
                  <c:v>0.40600000000000014</c:v>
                </c:pt>
                <c:pt idx="1704">
                  <c:v>0.40799999999999992</c:v>
                </c:pt>
                <c:pt idx="1705">
                  <c:v>0.41000000000000014</c:v>
                </c:pt>
                <c:pt idx="1706">
                  <c:v>0.41199999999999992</c:v>
                </c:pt>
                <c:pt idx="1707">
                  <c:v>0.41400000000000015</c:v>
                </c:pt>
                <c:pt idx="1708">
                  <c:v>0.41599999999999993</c:v>
                </c:pt>
                <c:pt idx="1709">
                  <c:v>0.41800000000000015</c:v>
                </c:pt>
                <c:pt idx="1710">
                  <c:v>0.41999999999999993</c:v>
                </c:pt>
                <c:pt idx="1711">
                  <c:v>0.42200000000000015</c:v>
                </c:pt>
                <c:pt idx="1712">
                  <c:v>0.42399999999999993</c:v>
                </c:pt>
                <c:pt idx="1713">
                  <c:v>0.42600000000000016</c:v>
                </c:pt>
                <c:pt idx="1714">
                  <c:v>0.42799999999999994</c:v>
                </c:pt>
                <c:pt idx="1715">
                  <c:v>0.43000000000000016</c:v>
                </c:pt>
                <c:pt idx="1716">
                  <c:v>0.43199999999999994</c:v>
                </c:pt>
                <c:pt idx="1717">
                  <c:v>0.43400000000000016</c:v>
                </c:pt>
                <c:pt idx="1718">
                  <c:v>0.43599999999999994</c:v>
                </c:pt>
                <c:pt idx="1719">
                  <c:v>0.43800000000000017</c:v>
                </c:pt>
                <c:pt idx="1720">
                  <c:v>0.43999999999999995</c:v>
                </c:pt>
                <c:pt idx="1721">
                  <c:v>0.44200000000000017</c:v>
                </c:pt>
                <c:pt idx="1722">
                  <c:v>0.44399999999999995</c:v>
                </c:pt>
                <c:pt idx="1723">
                  <c:v>0.44600000000000017</c:v>
                </c:pt>
                <c:pt idx="1724">
                  <c:v>0.44799999999999995</c:v>
                </c:pt>
                <c:pt idx="1725">
                  <c:v>0.45000000000000018</c:v>
                </c:pt>
                <c:pt idx="1726">
                  <c:v>0.45199999999999996</c:v>
                </c:pt>
                <c:pt idx="1727">
                  <c:v>0.45400000000000018</c:v>
                </c:pt>
                <c:pt idx="1728">
                  <c:v>0.45599999999999996</c:v>
                </c:pt>
                <c:pt idx="1729">
                  <c:v>0.45800000000000018</c:v>
                </c:pt>
                <c:pt idx="1730">
                  <c:v>0.45999999999999996</c:v>
                </c:pt>
                <c:pt idx="1731">
                  <c:v>0.46200000000000019</c:v>
                </c:pt>
                <c:pt idx="1732">
                  <c:v>0.46399999999999997</c:v>
                </c:pt>
                <c:pt idx="1733">
                  <c:v>0.46600000000000019</c:v>
                </c:pt>
                <c:pt idx="1734">
                  <c:v>0.46799999999999997</c:v>
                </c:pt>
                <c:pt idx="1735">
                  <c:v>0.4700000000000002</c:v>
                </c:pt>
                <c:pt idx="1736">
                  <c:v>0.47199999999999998</c:v>
                </c:pt>
                <c:pt idx="1737">
                  <c:v>0.4740000000000002</c:v>
                </c:pt>
                <c:pt idx="1738">
                  <c:v>0.47599999999999998</c:v>
                </c:pt>
                <c:pt idx="1739">
                  <c:v>0.4780000000000002</c:v>
                </c:pt>
                <c:pt idx="1740">
                  <c:v>0.48</c:v>
                </c:pt>
                <c:pt idx="1741">
                  <c:v>0.48200000000000021</c:v>
                </c:pt>
                <c:pt idx="1742">
                  <c:v>0.48399999999999999</c:v>
                </c:pt>
                <c:pt idx="1743">
                  <c:v>0.48600000000000021</c:v>
                </c:pt>
                <c:pt idx="1744">
                  <c:v>0.48799999999999999</c:v>
                </c:pt>
                <c:pt idx="1745">
                  <c:v>0.49000000000000021</c:v>
                </c:pt>
                <c:pt idx="1746">
                  <c:v>0.49199999999999999</c:v>
                </c:pt>
                <c:pt idx="1747">
                  <c:v>0.49400000000000022</c:v>
                </c:pt>
                <c:pt idx="1748">
                  <c:v>0.496</c:v>
                </c:pt>
                <c:pt idx="1749">
                  <c:v>0.49800000000000022</c:v>
                </c:pt>
                <c:pt idx="1750">
                  <c:v>0.5</c:v>
                </c:pt>
                <c:pt idx="1751">
                  <c:v>0.50199999999999978</c:v>
                </c:pt>
                <c:pt idx="1752">
                  <c:v>0.504</c:v>
                </c:pt>
                <c:pt idx="1753">
                  <c:v>0.50599999999999978</c:v>
                </c:pt>
                <c:pt idx="1754">
                  <c:v>0.50800000000000001</c:v>
                </c:pt>
                <c:pt idx="1755">
                  <c:v>0.50999999999999979</c:v>
                </c:pt>
                <c:pt idx="1756">
                  <c:v>0.51200000000000001</c:v>
                </c:pt>
                <c:pt idx="1757">
                  <c:v>0.51399999999999979</c:v>
                </c:pt>
                <c:pt idx="1758">
                  <c:v>0.51600000000000001</c:v>
                </c:pt>
                <c:pt idx="1759">
                  <c:v>0.51799999999999979</c:v>
                </c:pt>
                <c:pt idx="1760">
                  <c:v>0.52</c:v>
                </c:pt>
                <c:pt idx="1761">
                  <c:v>0.5219999999999998</c:v>
                </c:pt>
                <c:pt idx="1762">
                  <c:v>0.52400000000000002</c:v>
                </c:pt>
                <c:pt idx="1763">
                  <c:v>0.5259999999999998</c:v>
                </c:pt>
                <c:pt idx="1764">
                  <c:v>0.52800000000000002</c:v>
                </c:pt>
                <c:pt idx="1765">
                  <c:v>0.5299999999999998</c:v>
                </c:pt>
                <c:pt idx="1766">
                  <c:v>0.53200000000000003</c:v>
                </c:pt>
                <c:pt idx="1767">
                  <c:v>0.53399999999999981</c:v>
                </c:pt>
                <c:pt idx="1768">
                  <c:v>0.53600000000000003</c:v>
                </c:pt>
                <c:pt idx="1769">
                  <c:v>0.53799999999999981</c:v>
                </c:pt>
                <c:pt idx="1770">
                  <c:v>0.54</c:v>
                </c:pt>
                <c:pt idx="1771">
                  <c:v>0.54199999999999982</c:v>
                </c:pt>
                <c:pt idx="1772">
                  <c:v>0.54400000000000004</c:v>
                </c:pt>
                <c:pt idx="1773">
                  <c:v>0.54599999999999982</c:v>
                </c:pt>
                <c:pt idx="1774">
                  <c:v>0.54800000000000004</c:v>
                </c:pt>
                <c:pt idx="1775">
                  <c:v>0.54999999999999982</c:v>
                </c:pt>
                <c:pt idx="1776">
                  <c:v>0.55200000000000005</c:v>
                </c:pt>
                <c:pt idx="1777">
                  <c:v>0.55399999999999983</c:v>
                </c:pt>
                <c:pt idx="1778">
                  <c:v>0.55600000000000005</c:v>
                </c:pt>
                <c:pt idx="1779">
                  <c:v>0.55799999999999983</c:v>
                </c:pt>
                <c:pt idx="1780">
                  <c:v>0.56000000000000005</c:v>
                </c:pt>
                <c:pt idx="1781">
                  <c:v>0.56199999999999983</c:v>
                </c:pt>
                <c:pt idx="1782">
                  <c:v>0.56400000000000006</c:v>
                </c:pt>
                <c:pt idx="1783">
                  <c:v>0.56599999999999984</c:v>
                </c:pt>
                <c:pt idx="1784">
                  <c:v>0.56800000000000006</c:v>
                </c:pt>
                <c:pt idx="1785">
                  <c:v>0.56999999999999984</c:v>
                </c:pt>
                <c:pt idx="1786">
                  <c:v>0.57200000000000006</c:v>
                </c:pt>
                <c:pt idx="1787">
                  <c:v>0.57399999999999984</c:v>
                </c:pt>
                <c:pt idx="1788">
                  <c:v>0.57600000000000007</c:v>
                </c:pt>
                <c:pt idx="1789">
                  <c:v>0.57799999999999985</c:v>
                </c:pt>
                <c:pt idx="1790">
                  <c:v>0.58000000000000007</c:v>
                </c:pt>
                <c:pt idx="1791">
                  <c:v>0.58199999999999985</c:v>
                </c:pt>
                <c:pt idx="1792">
                  <c:v>0.58400000000000007</c:v>
                </c:pt>
                <c:pt idx="1793">
                  <c:v>0.58599999999999985</c:v>
                </c:pt>
                <c:pt idx="1794">
                  <c:v>0.58800000000000008</c:v>
                </c:pt>
                <c:pt idx="1795">
                  <c:v>0.58999999999999986</c:v>
                </c:pt>
                <c:pt idx="1796">
                  <c:v>0.59200000000000008</c:v>
                </c:pt>
                <c:pt idx="1797">
                  <c:v>0.59399999999999986</c:v>
                </c:pt>
                <c:pt idx="1798">
                  <c:v>0.59600000000000009</c:v>
                </c:pt>
                <c:pt idx="1799">
                  <c:v>0.59799999999999986</c:v>
                </c:pt>
                <c:pt idx="1800">
                  <c:v>0.60000000000000009</c:v>
                </c:pt>
                <c:pt idx="1801">
                  <c:v>0.60199999999999987</c:v>
                </c:pt>
                <c:pt idx="1802">
                  <c:v>0.60400000000000009</c:v>
                </c:pt>
                <c:pt idx="1803">
                  <c:v>0.60599999999999987</c:v>
                </c:pt>
                <c:pt idx="1804">
                  <c:v>0.6080000000000001</c:v>
                </c:pt>
                <c:pt idx="1805">
                  <c:v>0.60999999999999988</c:v>
                </c:pt>
                <c:pt idx="1806">
                  <c:v>0.6120000000000001</c:v>
                </c:pt>
                <c:pt idx="1807">
                  <c:v>0.61399999999999988</c:v>
                </c:pt>
                <c:pt idx="1808">
                  <c:v>0.6160000000000001</c:v>
                </c:pt>
                <c:pt idx="1809">
                  <c:v>0.61799999999999988</c:v>
                </c:pt>
                <c:pt idx="1810">
                  <c:v>0.62000000000000011</c:v>
                </c:pt>
                <c:pt idx="1811">
                  <c:v>0.62199999999999989</c:v>
                </c:pt>
                <c:pt idx="1812">
                  <c:v>0.62400000000000011</c:v>
                </c:pt>
                <c:pt idx="1813">
                  <c:v>0.62599999999999989</c:v>
                </c:pt>
                <c:pt idx="1814">
                  <c:v>0.62800000000000011</c:v>
                </c:pt>
                <c:pt idx="1815">
                  <c:v>0.62999999999999989</c:v>
                </c:pt>
                <c:pt idx="1816">
                  <c:v>0.63200000000000012</c:v>
                </c:pt>
                <c:pt idx="1817">
                  <c:v>0.6339999999999999</c:v>
                </c:pt>
                <c:pt idx="1818">
                  <c:v>0.63600000000000012</c:v>
                </c:pt>
                <c:pt idx="1819">
                  <c:v>0.6379999999999999</c:v>
                </c:pt>
                <c:pt idx="1820">
                  <c:v>0.64000000000000012</c:v>
                </c:pt>
                <c:pt idx="1821">
                  <c:v>0.6419999999999999</c:v>
                </c:pt>
                <c:pt idx="1822">
                  <c:v>0.64400000000000013</c:v>
                </c:pt>
                <c:pt idx="1823">
                  <c:v>0.64599999999999991</c:v>
                </c:pt>
                <c:pt idx="1824">
                  <c:v>0.64800000000000013</c:v>
                </c:pt>
                <c:pt idx="1825">
                  <c:v>0.64999999999999991</c:v>
                </c:pt>
                <c:pt idx="1826">
                  <c:v>0.65200000000000014</c:v>
                </c:pt>
                <c:pt idx="1827">
                  <c:v>0.65399999999999991</c:v>
                </c:pt>
                <c:pt idx="1828">
                  <c:v>0.65600000000000014</c:v>
                </c:pt>
                <c:pt idx="1829">
                  <c:v>0.65799999999999992</c:v>
                </c:pt>
                <c:pt idx="1830">
                  <c:v>0.66000000000000014</c:v>
                </c:pt>
                <c:pt idx="1831">
                  <c:v>0.66199999999999992</c:v>
                </c:pt>
                <c:pt idx="1832">
                  <c:v>0.66400000000000015</c:v>
                </c:pt>
                <c:pt idx="1833">
                  <c:v>0.66599999999999993</c:v>
                </c:pt>
                <c:pt idx="1834">
                  <c:v>0.66800000000000015</c:v>
                </c:pt>
                <c:pt idx="1835">
                  <c:v>0.66999999999999993</c:v>
                </c:pt>
                <c:pt idx="1836">
                  <c:v>0.67200000000000015</c:v>
                </c:pt>
                <c:pt idx="1837">
                  <c:v>0.67399999999999993</c:v>
                </c:pt>
                <c:pt idx="1838">
                  <c:v>0.67600000000000016</c:v>
                </c:pt>
                <c:pt idx="1839">
                  <c:v>0.67799999999999994</c:v>
                </c:pt>
                <c:pt idx="1840">
                  <c:v>0.68000000000000016</c:v>
                </c:pt>
                <c:pt idx="1841">
                  <c:v>0.68199999999999994</c:v>
                </c:pt>
                <c:pt idx="1842">
                  <c:v>0.68400000000000016</c:v>
                </c:pt>
                <c:pt idx="1843">
                  <c:v>0.68599999999999994</c:v>
                </c:pt>
                <c:pt idx="1844">
                  <c:v>0.68800000000000017</c:v>
                </c:pt>
                <c:pt idx="1845">
                  <c:v>0.69</c:v>
                </c:pt>
                <c:pt idx="1846">
                  <c:v>0.69200000000000017</c:v>
                </c:pt>
                <c:pt idx="1847">
                  <c:v>0.69399999999999995</c:v>
                </c:pt>
                <c:pt idx="1848">
                  <c:v>0.69600000000000017</c:v>
                </c:pt>
                <c:pt idx="1849">
                  <c:v>0.69799999999999995</c:v>
                </c:pt>
                <c:pt idx="1850">
                  <c:v>0.70000000000000018</c:v>
                </c:pt>
                <c:pt idx="1851">
                  <c:v>0.70199999999999996</c:v>
                </c:pt>
                <c:pt idx="1852">
                  <c:v>0.70400000000000018</c:v>
                </c:pt>
                <c:pt idx="1853">
                  <c:v>0.70599999999999996</c:v>
                </c:pt>
                <c:pt idx="1854">
                  <c:v>0.70800000000000018</c:v>
                </c:pt>
                <c:pt idx="1855">
                  <c:v>0.71</c:v>
                </c:pt>
                <c:pt idx="1856">
                  <c:v>0.71200000000000019</c:v>
                </c:pt>
                <c:pt idx="1857">
                  <c:v>0.71399999999999997</c:v>
                </c:pt>
                <c:pt idx="1858">
                  <c:v>0.71600000000000019</c:v>
                </c:pt>
                <c:pt idx="1859">
                  <c:v>0.71799999999999997</c:v>
                </c:pt>
                <c:pt idx="1860">
                  <c:v>0.7200000000000002</c:v>
                </c:pt>
                <c:pt idx="1861">
                  <c:v>0.72199999999999998</c:v>
                </c:pt>
                <c:pt idx="1862">
                  <c:v>0.7240000000000002</c:v>
                </c:pt>
                <c:pt idx="1863">
                  <c:v>0.72599999999999998</c:v>
                </c:pt>
                <c:pt idx="1864">
                  <c:v>0.7280000000000002</c:v>
                </c:pt>
                <c:pt idx="1865">
                  <c:v>0.73</c:v>
                </c:pt>
                <c:pt idx="1866">
                  <c:v>0.73200000000000021</c:v>
                </c:pt>
                <c:pt idx="1867">
                  <c:v>0.73399999999999999</c:v>
                </c:pt>
                <c:pt idx="1868">
                  <c:v>0.73600000000000021</c:v>
                </c:pt>
                <c:pt idx="1869">
                  <c:v>0.73799999999999999</c:v>
                </c:pt>
                <c:pt idx="1870">
                  <c:v>0.74000000000000021</c:v>
                </c:pt>
                <c:pt idx="1871">
                  <c:v>0.74199999999999999</c:v>
                </c:pt>
                <c:pt idx="1872">
                  <c:v>0.74400000000000022</c:v>
                </c:pt>
                <c:pt idx="1873">
                  <c:v>0.746</c:v>
                </c:pt>
                <c:pt idx="1874">
                  <c:v>0.74800000000000022</c:v>
                </c:pt>
                <c:pt idx="1875">
                  <c:v>0.75</c:v>
                </c:pt>
                <c:pt idx="1876">
                  <c:v>0.75199999999999978</c:v>
                </c:pt>
                <c:pt idx="1877">
                  <c:v>0.754</c:v>
                </c:pt>
                <c:pt idx="1878">
                  <c:v>0.75599999999999978</c:v>
                </c:pt>
                <c:pt idx="1879">
                  <c:v>0.75800000000000001</c:v>
                </c:pt>
                <c:pt idx="1880">
                  <c:v>0.75999999999999979</c:v>
                </c:pt>
                <c:pt idx="1881">
                  <c:v>0.76200000000000001</c:v>
                </c:pt>
                <c:pt idx="1882">
                  <c:v>0.76399999999999979</c:v>
                </c:pt>
                <c:pt idx="1883">
                  <c:v>0.76600000000000001</c:v>
                </c:pt>
                <c:pt idx="1884">
                  <c:v>0.76799999999999979</c:v>
                </c:pt>
                <c:pt idx="1885">
                  <c:v>0.77</c:v>
                </c:pt>
                <c:pt idx="1886">
                  <c:v>0.7719999999999998</c:v>
                </c:pt>
                <c:pt idx="1887">
                  <c:v>0.77400000000000002</c:v>
                </c:pt>
                <c:pt idx="1888">
                  <c:v>0.7759999999999998</c:v>
                </c:pt>
                <c:pt idx="1889">
                  <c:v>0.77800000000000002</c:v>
                </c:pt>
                <c:pt idx="1890">
                  <c:v>0.7799999999999998</c:v>
                </c:pt>
                <c:pt idx="1891">
                  <c:v>0.78200000000000003</c:v>
                </c:pt>
                <c:pt idx="1892">
                  <c:v>0.78399999999999981</c:v>
                </c:pt>
                <c:pt idx="1893">
                  <c:v>0.78600000000000003</c:v>
                </c:pt>
                <c:pt idx="1894">
                  <c:v>0.78799999999999981</c:v>
                </c:pt>
                <c:pt idx="1895">
                  <c:v>0.79</c:v>
                </c:pt>
                <c:pt idx="1896">
                  <c:v>0.79199999999999982</c:v>
                </c:pt>
                <c:pt idx="1897">
                  <c:v>0.79400000000000004</c:v>
                </c:pt>
                <c:pt idx="1898">
                  <c:v>0.79599999999999982</c:v>
                </c:pt>
                <c:pt idx="1899">
                  <c:v>0.79800000000000004</c:v>
                </c:pt>
                <c:pt idx="1900">
                  <c:v>0.79999999999999982</c:v>
                </c:pt>
                <c:pt idx="1901">
                  <c:v>0.80200000000000005</c:v>
                </c:pt>
                <c:pt idx="1902">
                  <c:v>0.80399999999999983</c:v>
                </c:pt>
                <c:pt idx="1903">
                  <c:v>0.80600000000000005</c:v>
                </c:pt>
                <c:pt idx="1904">
                  <c:v>0.80799999999999983</c:v>
                </c:pt>
                <c:pt idx="1905">
                  <c:v>0.81</c:v>
                </c:pt>
                <c:pt idx="1906">
                  <c:v>0.81199999999999983</c:v>
                </c:pt>
                <c:pt idx="1907">
                  <c:v>0.81400000000000006</c:v>
                </c:pt>
                <c:pt idx="1908">
                  <c:v>0.81599999999999984</c:v>
                </c:pt>
                <c:pt idx="1909">
                  <c:v>0.81800000000000006</c:v>
                </c:pt>
                <c:pt idx="1910">
                  <c:v>0.81999999999999984</c:v>
                </c:pt>
                <c:pt idx="1911">
                  <c:v>0.82200000000000006</c:v>
                </c:pt>
                <c:pt idx="1912">
                  <c:v>0.82399999999999984</c:v>
                </c:pt>
                <c:pt idx="1913">
                  <c:v>0.82600000000000007</c:v>
                </c:pt>
                <c:pt idx="1914">
                  <c:v>0.82799999999999985</c:v>
                </c:pt>
                <c:pt idx="1915">
                  <c:v>0.83000000000000007</c:v>
                </c:pt>
                <c:pt idx="1916">
                  <c:v>0.83199999999999985</c:v>
                </c:pt>
                <c:pt idx="1917">
                  <c:v>0.83400000000000007</c:v>
                </c:pt>
                <c:pt idx="1918">
                  <c:v>0.83599999999999985</c:v>
                </c:pt>
                <c:pt idx="1919">
                  <c:v>0.83800000000000008</c:v>
                </c:pt>
                <c:pt idx="1920">
                  <c:v>0.83999999999999986</c:v>
                </c:pt>
                <c:pt idx="1921">
                  <c:v>0.84200000000000008</c:v>
                </c:pt>
                <c:pt idx="1922">
                  <c:v>0.84399999999999986</c:v>
                </c:pt>
                <c:pt idx="1923">
                  <c:v>0.84600000000000009</c:v>
                </c:pt>
                <c:pt idx="1924">
                  <c:v>0.84799999999999986</c:v>
                </c:pt>
                <c:pt idx="1925">
                  <c:v>0.85000000000000009</c:v>
                </c:pt>
                <c:pt idx="1926">
                  <c:v>0.85199999999999987</c:v>
                </c:pt>
                <c:pt idx="1927">
                  <c:v>0.85400000000000009</c:v>
                </c:pt>
                <c:pt idx="1928">
                  <c:v>0.85599999999999987</c:v>
                </c:pt>
                <c:pt idx="1929">
                  <c:v>0.8580000000000001</c:v>
                </c:pt>
                <c:pt idx="1930">
                  <c:v>0.85999999999999988</c:v>
                </c:pt>
                <c:pt idx="1931">
                  <c:v>0.8620000000000001</c:v>
                </c:pt>
                <c:pt idx="1932">
                  <c:v>0.86399999999999988</c:v>
                </c:pt>
                <c:pt idx="1933">
                  <c:v>0.8660000000000001</c:v>
                </c:pt>
                <c:pt idx="1934">
                  <c:v>0.86799999999999988</c:v>
                </c:pt>
                <c:pt idx="1935">
                  <c:v>0.87000000000000011</c:v>
                </c:pt>
                <c:pt idx="1936">
                  <c:v>0.87199999999999989</c:v>
                </c:pt>
                <c:pt idx="1937">
                  <c:v>0.87400000000000011</c:v>
                </c:pt>
                <c:pt idx="1938">
                  <c:v>0.87599999999999989</c:v>
                </c:pt>
                <c:pt idx="1939">
                  <c:v>0.87800000000000011</c:v>
                </c:pt>
                <c:pt idx="1940">
                  <c:v>0.87999999999999989</c:v>
                </c:pt>
                <c:pt idx="1941">
                  <c:v>0.88200000000000012</c:v>
                </c:pt>
                <c:pt idx="1942">
                  <c:v>0.8839999999999999</c:v>
                </c:pt>
                <c:pt idx="1943">
                  <c:v>0.88600000000000012</c:v>
                </c:pt>
                <c:pt idx="1944">
                  <c:v>0.8879999999999999</c:v>
                </c:pt>
                <c:pt idx="1945">
                  <c:v>0.89000000000000012</c:v>
                </c:pt>
                <c:pt idx="1946">
                  <c:v>0.8919999999999999</c:v>
                </c:pt>
                <c:pt idx="1947">
                  <c:v>0.89400000000000013</c:v>
                </c:pt>
                <c:pt idx="1948">
                  <c:v>0.89599999999999991</c:v>
                </c:pt>
                <c:pt idx="1949">
                  <c:v>0.89800000000000013</c:v>
                </c:pt>
                <c:pt idx="1950">
                  <c:v>0.89999999999999991</c:v>
                </c:pt>
                <c:pt idx="1951">
                  <c:v>0.90200000000000014</c:v>
                </c:pt>
                <c:pt idx="1952">
                  <c:v>0.90399999999999991</c:v>
                </c:pt>
                <c:pt idx="1953">
                  <c:v>0.90600000000000014</c:v>
                </c:pt>
                <c:pt idx="1954">
                  <c:v>0.90799999999999992</c:v>
                </c:pt>
                <c:pt idx="1955">
                  <c:v>0.91000000000000014</c:v>
                </c:pt>
                <c:pt idx="1956">
                  <c:v>0.91199999999999992</c:v>
                </c:pt>
                <c:pt idx="1957">
                  <c:v>0.91400000000000015</c:v>
                </c:pt>
                <c:pt idx="1958">
                  <c:v>0.91599999999999993</c:v>
                </c:pt>
                <c:pt idx="1959">
                  <c:v>0.91800000000000015</c:v>
                </c:pt>
                <c:pt idx="1960">
                  <c:v>0.91999999999999993</c:v>
                </c:pt>
                <c:pt idx="1961">
                  <c:v>0.92200000000000015</c:v>
                </c:pt>
                <c:pt idx="1962">
                  <c:v>0.92399999999999993</c:v>
                </c:pt>
                <c:pt idx="1963">
                  <c:v>0.92600000000000016</c:v>
                </c:pt>
                <c:pt idx="1964">
                  <c:v>0.92799999999999994</c:v>
                </c:pt>
                <c:pt idx="1965">
                  <c:v>0.93000000000000016</c:v>
                </c:pt>
                <c:pt idx="1966">
                  <c:v>0.93199999999999994</c:v>
                </c:pt>
                <c:pt idx="1967">
                  <c:v>0.93400000000000016</c:v>
                </c:pt>
                <c:pt idx="1968">
                  <c:v>0.93599999999999994</c:v>
                </c:pt>
                <c:pt idx="1969">
                  <c:v>0.93800000000000017</c:v>
                </c:pt>
                <c:pt idx="1970">
                  <c:v>0.94</c:v>
                </c:pt>
                <c:pt idx="1971">
                  <c:v>0.94200000000000017</c:v>
                </c:pt>
                <c:pt idx="1972">
                  <c:v>0.94399999999999995</c:v>
                </c:pt>
                <c:pt idx="1973">
                  <c:v>0.94600000000000017</c:v>
                </c:pt>
                <c:pt idx="1974">
                  <c:v>0.94799999999999995</c:v>
                </c:pt>
                <c:pt idx="1975">
                  <c:v>0.95000000000000018</c:v>
                </c:pt>
                <c:pt idx="1976">
                  <c:v>0.95199999999999996</c:v>
                </c:pt>
                <c:pt idx="1977">
                  <c:v>0.95400000000000018</c:v>
                </c:pt>
                <c:pt idx="1978">
                  <c:v>0.95599999999999996</c:v>
                </c:pt>
                <c:pt idx="1979">
                  <c:v>0.95800000000000018</c:v>
                </c:pt>
                <c:pt idx="1980">
                  <c:v>0.96</c:v>
                </c:pt>
                <c:pt idx="1981">
                  <c:v>0.96200000000000019</c:v>
                </c:pt>
                <c:pt idx="1982">
                  <c:v>0.96399999999999997</c:v>
                </c:pt>
                <c:pt idx="1983">
                  <c:v>0.96600000000000019</c:v>
                </c:pt>
                <c:pt idx="1984">
                  <c:v>0.96799999999999997</c:v>
                </c:pt>
                <c:pt idx="1985">
                  <c:v>0.9700000000000002</c:v>
                </c:pt>
                <c:pt idx="1986">
                  <c:v>0.97199999999999998</c:v>
                </c:pt>
                <c:pt idx="1987">
                  <c:v>0.9740000000000002</c:v>
                </c:pt>
                <c:pt idx="1988">
                  <c:v>0.97599999999999998</c:v>
                </c:pt>
                <c:pt idx="1989">
                  <c:v>0.9780000000000002</c:v>
                </c:pt>
                <c:pt idx="1990">
                  <c:v>0.98</c:v>
                </c:pt>
                <c:pt idx="1991">
                  <c:v>0.98200000000000021</c:v>
                </c:pt>
                <c:pt idx="1992">
                  <c:v>0.98399999999999999</c:v>
                </c:pt>
                <c:pt idx="1993">
                  <c:v>0.98600000000000021</c:v>
                </c:pt>
                <c:pt idx="1994">
                  <c:v>0.98799999999999999</c:v>
                </c:pt>
                <c:pt idx="1995">
                  <c:v>0.99000000000000021</c:v>
                </c:pt>
                <c:pt idx="1996">
                  <c:v>0.99199999999999999</c:v>
                </c:pt>
                <c:pt idx="1997">
                  <c:v>0.99400000000000022</c:v>
                </c:pt>
                <c:pt idx="1998">
                  <c:v>0.996</c:v>
                </c:pt>
                <c:pt idx="1999">
                  <c:v>0.99800000000000022</c:v>
                </c:pt>
                <c:pt idx="2000">
                  <c:v>1</c:v>
                </c:pt>
                <c:pt idx="2001">
                  <c:v>1.0019999999999998</c:v>
                </c:pt>
                <c:pt idx="2002">
                  <c:v>1.0039999999999996</c:v>
                </c:pt>
                <c:pt idx="2003">
                  <c:v>1.0060000000000002</c:v>
                </c:pt>
                <c:pt idx="2004">
                  <c:v>1.008</c:v>
                </c:pt>
                <c:pt idx="2005">
                  <c:v>1.0099999999999998</c:v>
                </c:pt>
                <c:pt idx="2006">
                  <c:v>1.0119999999999996</c:v>
                </c:pt>
                <c:pt idx="2007">
                  <c:v>1.0140000000000002</c:v>
                </c:pt>
                <c:pt idx="2008">
                  <c:v>1.016</c:v>
                </c:pt>
                <c:pt idx="2009">
                  <c:v>1.0179999999999998</c:v>
                </c:pt>
                <c:pt idx="2010">
                  <c:v>1.0199999999999996</c:v>
                </c:pt>
                <c:pt idx="2011">
                  <c:v>1.0220000000000002</c:v>
                </c:pt>
                <c:pt idx="2012">
                  <c:v>1.024</c:v>
                </c:pt>
                <c:pt idx="2013">
                  <c:v>1.0259999999999998</c:v>
                </c:pt>
                <c:pt idx="2014">
                  <c:v>1.0279999999999996</c:v>
                </c:pt>
                <c:pt idx="2015">
                  <c:v>1.0300000000000002</c:v>
                </c:pt>
                <c:pt idx="2016">
                  <c:v>1.032</c:v>
                </c:pt>
                <c:pt idx="2017">
                  <c:v>1.0339999999999998</c:v>
                </c:pt>
                <c:pt idx="2018">
                  <c:v>1.0359999999999996</c:v>
                </c:pt>
                <c:pt idx="2019">
                  <c:v>1.0380000000000003</c:v>
                </c:pt>
                <c:pt idx="2020">
                  <c:v>1.04</c:v>
                </c:pt>
                <c:pt idx="2021">
                  <c:v>1.0419999999999998</c:v>
                </c:pt>
                <c:pt idx="2022">
                  <c:v>1.0439999999999996</c:v>
                </c:pt>
                <c:pt idx="2023">
                  <c:v>1.0460000000000003</c:v>
                </c:pt>
                <c:pt idx="2024">
                  <c:v>1.048</c:v>
                </c:pt>
                <c:pt idx="2025">
                  <c:v>1.0499999999999998</c:v>
                </c:pt>
                <c:pt idx="2026">
                  <c:v>1.0519999999999996</c:v>
                </c:pt>
                <c:pt idx="2027">
                  <c:v>1.0540000000000003</c:v>
                </c:pt>
                <c:pt idx="2028">
                  <c:v>1.056</c:v>
                </c:pt>
                <c:pt idx="2029">
                  <c:v>1.0579999999999998</c:v>
                </c:pt>
                <c:pt idx="2030">
                  <c:v>1.0599999999999996</c:v>
                </c:pt>
                <c:pt idx="2031">
                  <c:v>1.0620000000000003</c:v>
                </c:pt>
                <c:pt idx="2032">
                  <c:v>1.0640000000000001</c:v>
                </c:pt>
                <c:pt idx="2033">
                  <c:v>1.0659999999999998</c:v>
                </c:pt>
                <c:pt idx="2034">
                  <c:v>1.0679999999999996</c:v>
                </c:pt>
                <c:pt idx="2035">
                  <c:v>1.0700000000000003</c:v>
                </c:pt>
                <c:pt idx="2036">
                  <c:v>1.0720000000000001</c:v>
                </c:pt>
                <c:pt idx="2037">
                  <c:v>1.0739999999999998</c:v>
                </c:pt>
                <c:pt idx="2038">
                  <c:v>1.0759999999999996</c:v>
                </c:pt>
                <c:pt idx="2039">
                  <c:v>1.0780000000000003</c:v>
                </c:pt>
                <c:pt idx="2040">
                  <c:v>1.08</c:v>
                </c:pt>
                <c:pt idx="2041">
                  <c:v>1.0819999999999999</c:v>
                </c:pt>
                <c:pt idx="2042">
                  <c:v>1.0839999999999996</c:v>
                </c:pt>
                <c:pt idx="2043">
                  <c:v>1.0860000000000003</c:v>
                </c:pt>
                <c:pt idx="2044">
                  <c:v>1.0880000000000001</c:v>
                </c:pt>
                <c:pt idx="2045">
                  <c:v>1.0899999999999999</c:v>
                </c:pt>
                <c:pt idx="2046">
                  <c:v>1.0919999999999996</c:v>
                </c:pt>
                <c:pt idx="2047">
                  <c:v>1.0940000000000003</c:v>
                </c:pt>
                <c:pt idx="2048">
                  <c:v>1.0960000000000001</c:v>
                </c:pt>
                <c:pt idx="2049">
                  <c:v>1.0979999999999999</c:v>
                </c:pt>
                <c:pt idx="2050">
                  <c:v>1.0999999999999996</c:v>
                </c:pt>
                <c:pt idx="2051">
                  <c:v>1.1020000000000003</c:v>
                </c:pt>
                <c:pt idx="2052">
                  <c:v>1.1040000000000001</c:v>
                </c:pt>
                <c:pt idx="2053">
                  <c:v>1.1059999999999999</c:v>
                </c:pt>
                <c:pt idx="2054">
                  <c:v>1.1079999999999997</c:v>
                </c:pt>
                <c:pt idx="2055">
                  <c:v>1.1100000000000003</c:v>
                </c:pt>
                <c:pt idx="2056">
                  <c:v>1.1120000000000001</c:v>
                </c:pt>
                <c:pt idx="2057">
                  <c:v>1.1139999999999999</c:v>
                </c:pt>
                <c:pt idx="2058">
                  <c:v>1.1159999999999997</c:v>
                </c:pt>
                <c:pt idx="2059">
                  <c:v>1.1180000000000003</c:v>
                </c:pt>
                <c:pt idx="2060">
                  <c:v>1.1200000000000001</c:v>
                </c:pt>
                <c:pt idx="2061">
                  <c:v>1.1219999999999999</c:v>
                </c:pt>
                <c:pt idx="2062">
                  <c:v>1.1239999999999997</c:v>
                </c:pt>
                <c:pt idx="2063">
                  <c:v>1.1260000000000003</c:v>
                </c:pt>
                <c:pt idx="2064">
                  <c:v>1.1280000000000001</c:v>
                </c:pt>
                <c:pt idx="2065">
                  <c:v>1.1299999999999999</c:v>
                </c:pt>
                <c:pt idx="2066">
                  <c:v>1.1319999999999997</c:v>
                </c:pt>
                <c:pt idx="2067">
                  <c:v>1.1340000000000003</c:v>
                </c:pt>
                <c:pt idx="2068">
                  <c:v>1.1360000000000001</c:v>
                </c:pt>
                <c:pt idx="2069">
                  <c:v>1.1379999999999999</c:v>
                </c:pt>
                <c:pt idx="2070">
                  <c:v>1.1399999999999997</c:v>
                </c:pt>
                <c:pt idx="2071">
                  <c:v>1.1420000000000003</c:v>
                </c:pt>
                <c:pt idx="2072">
                  <c:v>1.1440000000000001</c:v>
                </c:pt>
                <c:pt idx="2073">
                  <c:v>1.1459999999999999</c:v>
                </c:pt>
                <c:pt idx="2074">
                  <c:v>1.1479999999999997</c:v>
                </c:pt>
                <c:pt idx="2075">
                  <c:v>1.1500000000000004</c:v>
                </c:pt>
                <c:pt idx="2076">
                  <c:v>1.1520000000000001</c:v>
                </c:pt>
                <c:pt idx="2077">
                  <c:v>1.1539999999999999</c:v>
                </c:pt>
                <c:pt idx="2078">
                  <c:v>1.1559999999999997</c:v>
                </c:pt>
                <c:pt idx="2079">
                  <c:v>1.1580000000000004</c:v>
                </c:pt>
                <c:pt idx="2080">
                  <c:v>1.1600000000000001</c:v>
                </c:pt>
                <c:pt idx="2081">
                  <c:v>1.1619999999999999</c:v>
                </c:pt>
                <c:pt idx="2082">
                  <c:v>1.1639999999999997</c:v>
                </c:pt>
                <c:pt idx="2083">
                  <c:v>1.1660000000000004</c:v>
                </c:pt>
                <c:pt idx="2084">
                  <c:v>1.1680000000000001</c:v>
                </c:pt>
                <c:pt idx="2085">
                  <c:v>1.17</c:v>
                </c:pt>
                <c:pt idx="2086">
                  <c:v>1.1719999999999997</c:v>
                </c:pt>
                <c:pt idx="2087">
                  <c:v>1.1740000000000004</c:v>
                </c:pt>
                <c:pt idx="2088">
                  <c:v>1.1760000000000002</c:v>
                </c:pt>
                <c:pt idx="2089">
                  <c:v>1.1779999999999999</c:v>
                </c:pt>
                <c:pt idx="2090">
                  <c:v>1.1799999999999997</c:v>
                </c:pt>
                <c:pt idx="2091">
                  <c:v>1.1820000000000004</c:v>
                </c:pt>
                <c:pt idx="2092">
                  <c:v>1.1840000000000002</c:v>
                </c:pt>
                <c:pt idx="2093">
                  <c:v>1.1859999999999999</c:v>
                </c:pt>
                <c:pt idx="2094">
                  <c:v>1.1879999999999997</c:v>
                </c:pt>
                <c:pt idx="2095">
                  <c:v>1.1900000000000004</c:v>
                </c:pt>
                <c:pt idx="2096">
                  <c:v>1.1920000000000002</c:v>
                </c:pt>
                <c:pt idx="2097">
                  <c:v>1.194</c:v>
                </c:pt>
                <c:pt idx="2098">
                  <c:v>1.1959999999999997</c:v>
                </c:pt>
                <c:pt idx="2099">
                  <c:v>1.1980000000000004</c:v>
                </c:pt>
                <c:pt idx="2100">
                  <c:v>1.2000000000000002</c:v>
                </c:pt>
                <c:pt idx="2101">
                  <c:v>1.202</c:v>
                </c:pt>
                <c:pt idx="2102">
                  <c:v>1.2039999999999997</c:v>
                </c:pt>
                <c:pt idx="2103">
                  <c:v>1.2060000000000004</c:v>
                </c:pt>
                <c:pt idx="2104">
                  <c:v>1.2080000000000002</c:v>
                </c:pt>
                <c:pt idx="2105">
                  <c:v>1.21</c:v>
                </c:pt>
                <c:pt idx="2106">
                  <c:v>1.2119999999999997</c:v>
                </c:pt>
                <c:pt idx="2107">
                  <c:v>1.2140000000000004</c:v>
                </c:pt>
                <c:pt idx="2108">
                  <c:v>1.2160000000000002</c:v>
                </c:pt>
                <c:pt idx="2109">
                  <c:v>1.218</c:v>
                </c:pt>
                <c:pt idx="2110">
                  <c:v>1.2199999999999998</c:v>
                </c:pt>
                <c:pt idx="2111">
                  <c:v>1.2220000000000004</c:v>
                </c:pt>
                <c:pt idx="2112">
                  <c:v>1.2240000000000002</c:v>
                </c:pt>
                <c:pt idx="2113">
                  <c:v>1.226</c:v>
                </c:pt>
                <c:pt idx="2114">
                  <c:v>1.2279999999999998</c:v>
                </c:pt>
                <c:pt idx="2115">
                  <c:v>1.2300000000000004</c:v>
                </c:pt>
                <c:pt idx="2116">
                  <c:v>1.2320000000000002</c:v>
                </c:pt>
                <c:pt idx="2117">
                  <c:v>1.234</c:v>
                </c:pt>
                <c:pt idx="2118">
                  <c:v>1.2359999999999998</c:v>
                </c:pt>
                <c:pt idx="2119">
                  <c:v>1.2380000000000004</c:v>
                </c:pt>
                <c:pt idx="2120">
                  <c:v>1.2400000000000002</c:v>
                </c:pt>
                <c:pt idx="2121">
                  <c:v>1.242</c:v>
                </c:pt>
                <c:pt idx="2122">
                  <c:v>1.2439999999999998</c:v>
                </c:pt>
                <c:pt idx="2123">
                  <c:v>1.2460000000000004</c:v>
                </c:pt>
                <c:pt idx="2124">
                  <c:v>1.2480000000000002</c:v>
                </c:pt>
                <c:pt idx="2125">
                  <c:v>1.25</c:v>
                </c:pt>
                <c:pt idx="2126">
                  <c:v>1.2519999999999998</c:v>
                </c:pt>
                <c:pt idx="2127">
                  <c:v>1.2539999999999996</c:v>
                </c:pt>
                <c:pt idx="2128">
                  <c:v>1.2560000000000002</c:v>
                </c:pt>
                <c:pt idx="2129">
                  <c:v>1.258</c:v>
                </c:pt>
                <c:pt idx="2130">
                  <c:v>1.2599999999999998</c:v>
                </c:pt>
                <c:pt idx="2131">
                  <c:v>1.2619999999999996</c:v>
                </c:pt>
                <c:pt idx="2132">
                  <c:v>1.2640000000000002</c:v>
                </c:pt>
                <c:pt idx="2133">
                  <c:v>1.266</c:v>
                </c:pt>
                <c:pt idx="2134">
                  <c:v>1.2679999999999998</c:v>
                </c:pt>
                <c:pt idx="2135">
                  <c:v>1.2699999999999996</c:v>
                </c:pt>
                <c:pt idx="2136">
                  <c:v>1.2720000000000002</c:v>
                </c:pt>
                <c:pt idx="2137">
                  <c:v>1.274</c:v>
                </c:pt>
                <c:pt idx="2138">
                  <c:v>1.2759999999999998</c:v>
                </c:pt>
                <c:pt idx="2139">
                  <c:v>1.2779999999999996</c:v>
                </c:pt>
                <c:pt idx="2140">
                  <c:v>1.2800000000000002</c:v>
                </c:pt>
                <c:pt idx="2141">
                  <c:v>1.282</c:v>
                </c:pt>
                <c:pt idx="2142">
                  <c:v>1.2839999999999998</c:v>
                </c:pt>
                <c:pt idx="2143">
                  <c:v>1.2859999999999996</c:v>
                </c:pt>
                <c:pt idx="2144">
                  <c:v>1.2880000000000003</c:v>
                </c:pt>
                <c:pt idx="2145">
                  <c:v>1.29</c:v>
                </c:pt>
                <c:pt idx="2146">
                  <c:v>1.2919999999999998</c:v>
                </c:pt>
                <c:pt idx="2147">
                  <c:v>1.2939999999999996</c:v>
                </c:pt>
                <c:pt idx="2148">
                  <c:v>1.2960000000000003</c:v>
                </c:pt>
                <c:pt idx="2149">
                  <c:v>1.298</c:v>
                </c:pt>
                <c:pt idx="2150">
                  <c:v>1.2999999999999998</c:v>
                </c:pt>
                <c:pt idx="2151">
                  <c:v>1.3019999999999996</c:v>
                </c:pt>
                <c:pt idx="2152">
                  <c:v>1.3040000000000003</c:v>
                </c:pt>
                <c:pt idx="2153">
                  <c:v>1.306</c:v>
                </c:pt>
                <c:pt idx="2154">
                  <c:v>1.3079999999999998</c:v>
                </c:pt>
                <c:pt idx="2155">
                  <c:v>1.3099999999999996</c:v>
                </c:pt>
                <c:pt idx="2156">
                  <c:v>1.3120000000000003</c:v>
                </c:pt>
                <c:pt idx="2157">
                  <c:v>1.3140000000000001</c:v>
                </c:pt>
                <c:pt idx="2158">
                  <c:v>1.3159999999999998</c:v>
                </c:pt>
                <c:pt idx="2159">
                  <c:v>1.3179999999999996</c:v>
                </c:pt>
                <c:pt idx="2160">
                  <c:v>1.3200000000000003</c:v>
                </c:pt>
                <c:pt idx="2161">
                  <c:v>1.3220000000000001</c:v>
                </c:pt>
                <c:pt idx="2162">
                  <c:v>1.3239999999999998</c:v>
                </c:pt>
                <c:pt idx="2163">
                  <c:v>1.3259999999999996</c:v>
                </c:pt>
                <c:pt idx="2164">
                  <c:v>1.3280000000000003</c:v>
                </c:pt>
                <c:pt idx="2165">
                  <c:v>1.33</c:v>
                </c:pt>
                <c:pt idx="2166">
                  <c:v>1.3319999999999999</c:v>
                </c:pt>
                <c:pt idx="2167">
                  <c:v>1.3339999999999996</c:v>
                </c:pt>
                <c:pt idx="2168">
                  <c:v>1.3360000000000003</c:v>
                </c:pt>
                <c:pt idx="2169">
                  <c:v>1.3380000000000001</c:v>
                </c:pt>
                <c:pt idx="2170">
                  <c:v>1.3399999999999999</c:v>
                </c:pt>
                <c:pt idx="2171">
                  <c:v>1.3419999999999996</c:v>
                </c:pt>
                <c:pt idx="2172">
                  <c:v>1.3440000000000003</c:v>
                </c:pt>
                <c:pt idx="2173">
                  <c:v>1.3460000000000001</c:v>
                </c:pt>
                <c:pt idx="2174">
                  <c:v>1.3479999999999999</c:v>
                </c:pt>
                <c:pt idx="2175">
                  <c:v>1.3499999999999996</c:v>
                </c:pt>
                <c:pt idx="2176">
                  <c:v>1.3520000000000003</c:v>
                </c:pt>
                <c:pt idx="2177">
                  <c:v>1.3540000000000001</c:v>
                </c:pt>
                <c:pt idx="2178">
                  <c:v>1.3559999999999999</c:v>
                </c:pt>
                <c:pt idx="2179">
                  <c:v>1.3579999999999997</c:v>
                </c:pt>
                <c:pt idx="2180">
                  <c:v>1.3600000000000003</c:v>
                </c:pt>
                <c:pt idx="2181">
                  <c:v>1.3620000000000001</c:v>
                </c:pt>
                <c:pt idx="2182">
                  <c:v>1.3639999999999999</c:v>
                </c:pt>
                <c:pt idx="2183">
                  <c:v>1.3659999999999997</c:v>
                </c:pt>
                <c:pt idx="2184">
                  <c:v>1.3680000000000003</c:v>
                </c:pt>
                <c:pt idx="2185">
                  <c:v>1.37</c:v>
                </c:pt>
                <c:pt idx="2186">
                  <c:v>1.3719999999999999</c:v>
                </c:pt>
                <c:pt idx="2187">
                  <c:v>1.3739999999999997</c:v>
                </c:pt>
                <c:pt idx="2188">
                  <c:v>1.3760000000000003</c:v>
                </c:pt>
                <c:pt idx="2189">
                  <c:v>1.3780000000000001</c:v>
                </c:pt>
                <c:pt idx="2190">
                  <c:v>1.38</c:v>
                </c:pt>
                <c:pt idx="2191">
                  <c:v>1.3819999999999997</c:v>
                </c:pt>
                <c:pt idx="2192">
                  <c:v>1.3840000000000003</c:v>
                </c:pt>
                <c:pt idx="2193">
                  <c:v>1.3860000000000001</c:v>
                </c:pt>
                <c:pt idx="2194">
                  <c:v>1.3879999999999999</c:v>
                </c:pt>
                <c:pt idx="2195">
                  <c:v>1.3899999999999997</c:v>
                </c:pt>
                <c:pt idx="2196">
                  <c:v>1.3920000000000003</c:v>
                </c:pt>
                <c:pt idx="2197">
                  <c:v>1.3940000000000001</c:v>
                </c:pt>
                <c:pt idx="2198">
                  <c:v>1.3959999999999999</c:v>
                </c:pt>
                <c:pt idx="2199">
                  <c:v>1.3979999999999997</c:v>
                </c:pt>
                <c:pt idx="2200">
                  <c:v>1.4000000000000004</c:v>
                </c:pt>
                <c:pt idx="2201">
                  <c:v>1.4020000000000001</c:v>
                </c:pt>
                <c:pt idx="2202">
                  <c:v>1.4039999999999999</c:v>
                </c:pt>
                <c:pt idx="2203">
                  <c:v>1.4059999999999997</c:v>
                </c:pt>
                <c:pt idx="2204">
                  <c:v>1.4080000000000004</c:v>
                </c:pt>
                <c:pt idx="2205">
                  <c:v>1.4100000000000001</c:v>
                </c:pt>
                <c:pt idx="2206">
                  <c:v>1.4119999999999999</c:v>
                </c:pt>
                <c:pt idx="2207">
                  <c:v>1.4139999999999997</c:v>
                </c:pt>
                <c:pt idx="2208">
                  <c:v>1.4160000000000004</c:v>
                </c:pt>
                <c:pt idx="2209">
                  <c:v>1.4180000000000001</c:v>
                </c:pt>
                <c:pt idx="2210">
                  <c:v>1.42</c:v>
                </c:pt>
                <c:pt idx="2211">
                  <c:v>1.4219999999999997</c:v>
                </c:pt>
                <c:pt idx="2212">
                  <c:v>1.4240000000000004</c:v>
                </c:pt>
                <c:pt idx="2213">
                  <c:v>1.4260000000000002</c:v>
                </c:pt>
                <c:pt idx="2214">
                  <c:v>1.4279999999999999</c:v>
                </c:pt>
                <c:pt idx="2215">
                  <c:v>1.4299999999999997</c:v>
                </c:pt>
                <c:pt idx="2216">
                  <c:v>1.4320000000000004</c:v>
                </c:pt>
                <c:pt idx="2217">
                  <c:v>1.4340000000000002</c:v>
                </c:pt>
                <c:pt idx="2218">
                  <c:v>1.4359999999999999</c:v>
                </c:pt>
                <c:pt idx="2219">
                  <c:v>1.4379999999999997</c:v>
                </c:pt>
                <c:pt idx="2220">
                  <c:v>1.4400000000000004</c:v>
                </c:pt>
                <c:pt idx="2221">
                  <c:v>1.4420000000000002</c:v>
                </c:pt>
                <c:pt idx="2222">
                  <c:v>1.444</c:v>
                </c:pt>
                <c:pt idx="2223">
                  <c:v>1.4459999999999997</c:v>
                </c:pt>
                <c:pt idx="2224">
                  <c:v>1.4480000000000004</c:v>
                </c:pt>
                <c:pt idx="2225">
                  <c:v>1.4500000000000002</c:v>
                </c:pt>
                <c:pt idx="2226">
                  <c:v>1.452</c:v>
                </c:pt>
                <c:pt idx="2227">
                  <c:v>1.4539999999999997</c:v>
                </c:pt>
                <c:pt idx="2228">
                  <c:v>1.4560000000000004</c:v>
                </c:pt>
                <c:pt idx="2229">
                  <c:v>1.4580000000000002</c:v>
                </c:pt>
                <c:pt idx="2230">
                  <c:v>1.46</c:v>
                </c:pt>
                <c:pt idx="2231">
                  <c:v>1.4619999999999997</c:v>
                </c:pt>
                <c:pt idx="2232">
                  <c:v>1.4640000000000004</c:v>
                </c:pt>
                <c:pt idx="2233">
                  <c:v>1.4660000000000002</c:v>
                </c:pt>
                <c:pt idx="2234">
                  <c:v>1.468</c:v>
                </c:pt>
                <c:pt idx="2235">
                  <c:v>1.4699999999999998</c:v>
                </c:pt>
                <c:pt idx="2236">
                  <c:v>1.4720000000000004</c:v>
                </c:pt>
                <c:pt idx="2237">
                  <c:v>1.4740000000000002</c:v>
                </c:pt>
                <c:pt idx="2238">
                  <c:v>1.476</c:v>
                </c:pt>
                <c:pt idx="2239">
                  <c:v>1.4779999999999998</c:v>
                </c:pt>
                <c:pt idx="2240">
                  <c:v>1.4800000000000004</c:v>
                </c:pt>
                <c:pt idx="2241">
                  <c:v>1.4820000000000002</c:v>
                </c:pt>
                <c:pt idx="2242">
                  <c:v>1.484</c:v>
                </c:pt>
                <c:pt idx="2243">
                  <c:v>1.4859999999999998</c:v>
                </c:pt>
                <c:pt idx="2244">
                  <c:v>1.4880000000000004</c:v>
                </c:pt>
                <c:pt idx="2245">
                  <c:v>1.4900000000000002</c:v>
                </c:pt>
                <c:pt idx="2246">
                  <c:v>1.492</c:v>
                </c:pt>
                <c:pt idx="2247">
                  <c:v>1.4939999999999998</c:v>
                </c:pt>
                <c:pt idx="2248">
                  <c:v>1.4960000000000004</c:v>
                </c:pt>
                <c:pt idx="2249">
                  <c:v>1.4980000000000002</c:v>
                </c:pt>
                <c:pt idx="2250">
                  <c:v>1.5</c:v>
                </c:pt>
                <c:pt idx="2251">
                  <c:v>1.5019999999999998</c:v>
                </c:pt>
                <c:pt idx="2252">
                  <c:v>1.5039999999999996</c:v>
                </c:pt>
                <c:pt idx="2253">
                  <c:v>1.5060000000000002</c:v>
                </c:pt>
                <c:pt idx="2254">
                  <c:v>1.508</c:v>
                </c:pt>
                <c:pt idx="2255">
                  <c:v>1.5099999999999998</c:v>
                </c:pt>
                <c:pt idx="2256">
                  <c:v>1.5119999999999996</c:v>
                </c:pt>
                <c:pt idx="2257">
                  <c:v>1.5140000000000002</c:v>
                </c:pt>
                <c:pt idx="2258">
                  <c:v>1.516</c:v>
                </c:pt>
                <c:pt idx="2259">
                  <c:v>1.5179999999999998</c:v>
                </c:pt>
                <c:pt idx="2260">
                  <c:v>1.5199999999999996</c:v>
                </c:pt>
                <c:pt idx="2261">
                  <c:v>1.5220000000000002</c:v>
                </c:pt>
                <c:pt idx="2262">
                  <c:v>1.524</c:v>
                </c:pt>
                <c:pt idx="2263">
                  <c:v>1.5259999999999998</c:v>
                </c:pt>
                <c:pt idx="2264">
                  <c:v>1.5279999999999996</c:v>
                </c:pt>
                <c:pt idx="2265">
                  <c:v>1.5300000000000002</c:v>
                </c:pt>
                <c:pt idx="2266">
                  <c:v>1.532</c:v>
                </c:pt>
                <c:pt idx="2267">
                  <c:v>1.5339999999999998</c:v>
                </c:pt>
                <c:pt idx="2268">
                  <c:v>1.5359999999999996</c:v>
                </c:pt>
                <c:pt idx="2269">
                  <c:v>1.5380000000000003</c:v>
                </c:pt>
                <c:pt idx="2270">
                  <c:v>1.54</c:v>
                </c:pt>
                <c:pt idx="2271">
                  <c:v>1.5419999999999998</c:v>
                </c:pt>
                <c:pt idx="2272">
                  <c:v>1.5439999999999996</c:v>
                </c:pt>
                <c:pt idx="2273">
                  <c:v>1.5460000000000003</c:v>
                </c:pt>
                <c:pt idx="2274">
                  <c:v>1.548</c:v>
                </c:pt>
                <c:pt idx="2275">
                  <c:v>1.5499999999999998</c:v>
                </c:pt>
                <c:pt idx="2276">
                  <c:v>1.5519999999999996</c:v>
                </c:pt>
                <c:pt idx="2277">
                  <c:v>1.5540000000000003</c:v>
                </c:pt>
                <c:pt idx="2278">
                  <c:v>1.556</c:v>
                </c:pt>
                <c:pt idx="2279">
                  <c:v>1.5579999999999998</c:v>
                </c:pt>
                <c:pt idx="2280">
                  <c:v>1.5599999999999996</c:v>
                </c:pt>
                <c:pt idx="2281">
                  <c:v>1.5620000000000003</c:v>
                </c:pt>
                <c:pt idx="2282">
                  <c:v>1.5640000000000001</c:v>
                </c:pt>
                <c:pt idx="2283">
                  <c:v>1.5659999999999998</c:v>
                </c:pt>
                <c:pt idx="2284">
                  <c:v>1.5679999999999996</c:v>
                </c:pt>
                <c:pt idx="2285">
                  <c:v>1.5700000000000003</c:v>
                </c:pt>
                <c:pt idx="2286">
                  <c:v>1.5720000000000001</c:v>
                </c:pt>
                <c:pt idx="2287">
                  <c:v>1.5739999999999998</c:v>
                </c:pt>
                <c:pt idx="2288">
                  <c:v>1.5759999999999996</c:v>
                </c:pt>
                <c:pt idx="2289">
                  <c:v>1.5780000000000003</c:v>
                </c:pt>
                <c:pt idx="2290">
                  <c:v>1.58</c:v>
                </c:pt>
                <c:pt idx="2291">
                  <c:v>1.5819999999999999</c:v>
                </c:pt>
                <c:pt idx="2292">
                  <c:v>1.5839999999999996</c:v>
                </c:pt>
                <c:pt idx="2293">
                  <c:v>1.5860000000000003</c:v>
                </c:pt>
                <c:pt idx="2294">
                  <c:v>1.5880000000000001</c:v>
                </c:pt>
                <c:pt idx="2295">
                  <c:v>1.5899999999999999</c:v>
                </c:pt>
                <c:pt idx="2296">
                  <c:v>1.5919999999999996</c:v>
                </c:pt>
                <c:pt idx="2297">
                  <c:v>1.5940000000000003</c:v>
                </c:pt>
                <c:pt idx="2298">
                  <c:v>1.5960000000000001</c:v>
                </c:pt>
                <c:pt idx="2299">
                  <c:v>1.5979999999999999</c:v>
                </c:pt>
                <c:pt idx="2300">
                  <c:v>1.5999999999999996</c:v>
                </c:pt>
                <c:pt idx="2301">
                  <c:v>1.6020000000000003</c:v>
                </c:pt>
                <c:pt idx="2302">
                  <c:v>1.6040000000000001</c:v>
                </c:pt>
                <c:pt idx="2303">
                  <c:v>1.6059999999999999</c:v>
                </c:pt>
                <c:pt idx="2304">
                  <c:v>1.6079999999999997</c:v>
                </c:pt>
                <c:pt idx="2305">
                  <c:v>1.6100000000000003</c:v>
                </c:pt>
                <c:pt idx="2306">
                  <c:v>1.6120000000000001</c:v>
                </c:pt>
                <c:pt idx="2307">
                  <c:v>1.6139999999999999</c:v>
                </c:pt>
                <c:pt idx="2308">
                  <c:v>1.6159999999999997</c:v>
                </c:pt>
                <c:pt idx="2309">
                  <c:v>1.6180000000000003</c:v>
                </c:pt>
                <c:pt idx="2310">
                  <c:v>1.62</c:v>
                </c:pt>
                <c:pt idx="2311">
                  <c:v>1.6219999999999999</c:v>
                </c:pt>
                <c:pt idx="2312">
                  <c:v>1.6239999999999997</c:v>
                </c:pt>
                <c:pt idx="2313">
                  <c:v>1.6260000000000003</c:v>
                </c:pt>
                <c:pt idx="2314">
                  <c:v>1.6280000000000001</c:v>
                </c:pt>
                <c:pt idx="2315">
                  <c:v>1.63</c:v>
                </c:pt>
                <c:pt idx="2316">
                  <c:v>1.6319999999999997</c:v>
                </c:pt>
                <c:pt idx="2317">
                  <c:v>1.6340000000000003</c:v>
                </c:pt>
                <c:pt idx="2318">
                  <c:v>1.6360000000000001</c:v>
                </c:pt>
                <c:pt idx="2319">
                  <c:v>1.6379999999999999</c:v>
                </c:pt>
                <c:pt idx="2320">
                  <c:v>1.6399999999999997</c:v>
                </c:pt>
                <c:pt idx="2321">
                  <c:v>1.6420000000000003</c:v>
                </c:pt>
                <c:pt idx="2322">
                  <c:v>1.6440000000000001</c:v>
                </c:pt>
                <c:pt idx="2323">
                  <c:v>1.6459999999999999</c:v>
                </c:pt>
                <c:pt idx="2324">
                  <c:v>1.6479999999999997</c:v>
                </c:pt>
                <c:pt idx="2325">
                  <c:v>1.6500000000000004</c:v>
                </c:pt>
                <c:pt idx="2326">
                  <c:v>1.6520000000000001</c:v>
                </c:pt>
                <c:pt idx="2327">
                  <c:v>1.6539999999999999</c:v>
                </c:pt>
                <c:pt idx="2328">
                  <c:v>1.6559999999999997</c:v>
                </c:pt>
                <c:pt idx="2329">
                  <c:v>1.6580000000000004</c:v>
                </c:pt>
                <c:pt idx="2330">
                  <c:v>1.6600000000000001</c:v>
                </c:pt>
                <c:pt idx="2331">
                  <c:v>1.6619999999999999</c:v>
                </c:pt>
                <c:pt idx="2332">
                  <c:v>1.6639999999999997</c:v>
                </c:pt>
                <c:pt idx="2333">
                  <c:v>1.6660000000000004</c:v>
                </c:pt>
                <c:pt idx="2334">
                  <c:v>1.6680000000000001</c:v>
                </c:pt>
                <c:pt idx="2335">
                  <c:v>1.67</c:v>
                </c:pt>
                <c:pt idx="2336">
                  <c:v>1.6719999999999997</c:v>
                </c:pt>
                <c:pt idx="2337">
                  <c:v>1.6740000000000004</c:v>
                </c:pt>
                <c:pt idx="2338">
                  <c:v>1.6760000000000002</c:v>
                </c:pt>
                <c:pt idx="2339">
                  <c:v>1.6779999999999999</c:v>
                </c:pt>
                <c:pt idx="2340">
                  <c:v>1.6799999999999997</c:v>
                </c:pt>
                <c:pt idx="2341">
                  <c:v>1.6820000000000004</c:v>
                </c:pt>
                <c:pt idx="2342">
                  <c:v>1.6840000000000002</c:v>
                </c:pt>
                <c:pt idx="2343">
                  <c:v>1.6859999999999999</c:v>
                </c:pt>
                <c:pt idx="2344">
                  <c:v>1.6879999999999997</c:v>
                </c:pt>
                <c:pt idx="2345">
                  <c:v>1.6900000000000004</c:v>
                </c:pt>
                <c:pt idx="2346">
                  <c:v>1.6920000000000002</c:v>
                </c:pt>
                <c:pt idx="2347">
                  <c:v>1.694</c:v>
                </c:pt>
                <c:pt idx="2348">
                  <c:v>1.6959999999999997</c:v>
                </c:pt>
                <c:pt idx="2349">
                  <c:v>1.6980000000000004</c:v>
                </c:pt>
                <c:pt idx="2350">
                  <c:v>1.7000000000000002</c:v>
                </c:pt>
                <c:pt idx="2351">
                  <c:v>1.702</c:v>
                </c:pt>
                <c:pt idx="2352">
                  <c:v>1.7039999999999997</c:v>
                </c:pt>
                <c:pt idx="2353">
                  <c:v>1.7060000000000004</c:v>
                </c:pt>
                <c:pt idx="2354">
                  <c:v>1.7080000000000002</c:v>
                </c:pt>
                <c:pt idx="2355">
                  <c:v>1.71</c:v>
                </c:pt>
                <c:pt idx="2356">
                  <c:v>1.7119999999999997</c:v>
                </c:pt>
                <c:pt idx="2357">
                  <c:v>1.7140000000000004</c:v>
                </c:pt>
                <c:pt idx="2358">
                  <c:v>1.7160000000000002</c:v>
                </c:pt>
                <c:pt idx="2359">
                  <c:v>1.718</c:v>
                </c:pt>
                <c:pt idx="2360">
                  <c:v>1.7199999999999998</c:v>
                </c:pt>
                <c:pt idx="2361">
                  <c:v>1.7220000000000004</c:v>
                </c:pt>
                <c:pt idx="2362">
                  <c:v>1.7240000000000002</c:v>
                </c:pt>
                <c:pt idx="2363">
                  <c:v>1.726</c:v>
                </c:pt>
                <c:pt idx="2364">
                  <c:v>1.7279999999999998</c:v>
                </c:pt>
                <c:pt idx="2365">
                  <c:v>1.7300000000000004</c:v>
                </c:pt>
                <c:pt idx="2366">
                  <c:v>1.7320000000000002</c:v>
                </c:pt>
                <c:pt idx="2367">
                  <c:v>1.734</c:v>
                </c:pt>
                <c:pt idx="2368">
                  <c:v>1.7359999999999998</c:v>
                </c:pt>
                <c:pt idx="2369">
                  <c:v>1.7380000000000004</c:v>
                </c:pt>
                <c:pt idx="2370">
                  <c:v>1.7400000000000002</c:v>
                </c:pt>
                <c:pt idx="2371">
                  <c:v>1.742</c:v>
                </c:pt>
                <c:pt idx="2372">
                  <c:v>1.7439999999999998</c:v>
                </c:pt>
                <c:pt idx="2373">
                  <c:v>1.7460000000000004</c:v>
                </c:pt>
                <c:pt idx="2374">
                  <c:v>1.7480000000000002</c:v>
                </c:pt>
                <c:pt idx="2375">
                  <c:v>1.75</c:v>
                </c:pt>
                <c:pt idx="2376">
                  <c:v>1.7519999999999998</c:v>
                </c:pt>
                <c:pt idx="2377">
                  <c:v>1.7539999999999996</c:v>
                </c:pt>
                <c:pt idx="2378">
                  <c:v>1.7560000000000002</c:v>
                </c:pt>
                <c:pt idx="2379">
                  <c:v>1.758</c:v>
                </c:pt>
                <c:pt idx="2380">
                  <c:v>1.7599999999999998</c:v>
                </c:pt>
                <c:pt idx="2381">
                  <c:v>1.7619999999999996</c:v>
                </c:pt>
                <c:pt idx="2382">
                  <c:v>1.7640000000000002</c:v>
                </c:pt>
                <c:pt idx="2383">
                  <c:v>1.766</c:v>
                </c:pt>
                <c:pt idx="2384">
                  <c:v>1.7679999999999998</c:v>
                </c:pt>
                <c:pt idx="2385">
                  <c:v>1.7699999999999996</c:v>
                </c:pt>
                <c:pt idx="2386">
                  <c:v>1.7720000000000002</c:v>
                </c:pt>
                <c:pt idx="2387">
                  <c:v>1.774</c:v>
                </c:pt>
                <c:pt idx="2388">
                  <c:v>1.7759999999999998</c:v>
                </c:pt>
                <c:pt idx="2389">
                  <c:v>1.7779999999999996</c:v>
                </c:pt>
                <c:pt idx="2390">
                  <c:v>1.7800000000000002</c:v>
                </c:pt>
                <c:pt idx="2391">
                  <c:v>1.782</c:v>
                </c:pt>
                <c:pt idx="2392">
                  <c:v>1.7839999999999998</c:v>
                </c:pt>
                <c:pt idx="2393">
                  <c:v>1.7859999999999996</c:v>
                </c:pt>
                <c:pt idx="2394">
                  <c:v>1.7880000000000003</c:v>
                </c:pt>
                <c:pt idx="2395">
                  <c:v>1.79</c:v>
                </c:pt>
                <c:pt idx="2396">
                  <c:v>1.7919999999999998</c:v>
                </c:pt>
                <c:pt idx="2397">
                  <c:v>1.7939999999999996</c:v>
                </c:pt>
                <c:pt idx="2398">
                  <c:v>1.7960000000000003</c:v>
                </c:pt>
                <c:pt idx="2399">
                  <c:v>1.798</c:v>
                </c:pt>
                <c:pt idx="2400">
                  <c:v>1.7999999999999998</c:v>
                </c:pt>
                <c:pt idx="2401">
                  <c:v>1.8019999999999996</c:v>
                </c:pt>
                <c:pt idx="2402">
                  <c:v>1.8040000000000003</c:v>
                </c:pt>
                <c:pt idx="2403">
                  <c:v>1.806</c:v>
                </c:pt>
                <c:pt idx="2404">
                  <c:v>1.8079999999999998</c:v>
                </c:pt>
                <c:pt idx="2405">
                  <c:v>1.8099999999999996</c:v>
                </c:pt>
                <c:pt idx="2406">
                  <c:v>1.8120000000000003</c:v>
                </c:pt>
                <c:pt idx="2407">
                  <c:v>1.8140000000000001</c:v>
                </c:pt>
                <c:pt idx="2408">
                  <c:v>1.8159999999999998</c:v>
                </c:pt>
                <c:pt idx="2409">
                  <c:v>1.8179999999999996</c:v>
                </c:pt>
                <c:pt idx="2410">
                  <c:v>1.8200000000000003</c:v>
                </c:pt>
                <c:pt idx="2411">
                  <c:v>1.8220000000000001</c:v>
                </c:pt>
                <c:pt idx="2412">
                  <c:v>1.8239999999999998</c:v>
                </c:pt>
                <c:pt idx="2413">
                  <c:v>1.8259999999999996</c:v>
                </c:pt>
                <c:pt idx="2414">
                  <c:v>1.8280000000000003</c:v>
                </c:pt>
                <c:pt idx="2415">
                  <c:v>1.83</c:v>
                </c:pt>
                <c:pt idx="2416">
                  <c:v>1.8319999999999999</c:v>
                </c:pt>
                <c:pt idx="2417">
                  <c:v>1.8339999999999996</c:v>
                </c:pt>
                <c:pt idx="2418">
                  <c:v>1.8360000000000003</c:v>
                </c:pt>
                <c:pt idx="2419">
                  <c:v>1.8380000000000001</c:v>
                </c:pt>
                <c:pt idx="2420">
                  <c:v>1.8399999999999999</c:v>
                </c:pt>
                <c:pt idx="2421">
                  <c:v>1.8419999999999996</c:v>
                </c:pt>
                <c:pt idx="2422">
                  <c:v>1.8440000000000003</c:v>
                </c:pt>
                <c:pt idx="2423">
                  <c:v>1.8460000000000001</c:v>
                </c:pt>
                <c:pt idx="2424">
                  <c:v>1.8479999999999999</c:v>
                </c:pt>
                <c:pt idx="2425">
                  <c:v>1.8499999999999996</c:v>
                </c:pt>
                <c:pt idx="2426">
                  <c:v>1.8520000000000003</c:v>
                </c:pt>
                <c:pt idx="2427">
                  <c:v>1.8540000000000001</c:v>
                </c:pt>
                <c:pt idx="2428">
                  <c:v>1.8559999999999999</c:v>
                </c:pt>
                <c:pt idx="2429">
                  <c:v>1.8579999999999997</c:v>
                </c:pt>
                <c:pt idx="2430">
                  <c:v>1.8600000000000003</c:v>
                </c:pt>
                <c:pt idx="2431">
                  <c:v>1.8620000000000001</c:v>
                </c:pt>
                <c:pt idx="2432">
                  <c:v>1.8639999999999999</c:v>
                </c:pt>
                <c:pt idx="2433">
                  <c:v>1.8659999999999997</c:v>
                </c:pt>
                <c:pt idx="2434">
                  <c:v>1.8680000000000003</c:v>
                </c:pt>
                <c:pt idx="2435">
                  <c:v>1.87</c:v>
                </c:pt>
                <c:pt idx="2436">
                  <c:v>1.8719999999999999</c:v>
                </c:pt>
                <c:pt idx="2437">
                  <c:v>1.8739999999999997</c:v>
                </c:pt>
                <c:pt idx="2438">
                  <c:v>1.8760000000000003</c:v>
                </c:pt>
                <c:pt idx="2439">
                  <c:v>1.8780000000000001</c:v>
                </c:pt>
                <c:pt idx="2440">
                  <c:v>1.88</c:v>
                </c:pt>
                <c:pt idx="2441">
                  <c:v>1.8819999999999997</c:v>
                </c:pt>
                <c:pt idx="2442">
                  <c:v>1.8840000000000003</c:v>
                </c:pt>
                <c:pt idx="2443">
                  <c:v>1.8860000000000001</c:v>
                </c:pt>
                <c:pt idx="2444">
                  <c:v>1.8879999999999999</c:v>
                </c:pt>
                <c:pt idx="2445">
                  <c:v>1.8899999999999997</c:v>
                </c:pt>
                <c:pt idx="2446">
                  <c:v>1.8920000000000003</c:v>
                </c:pt>
                <c:pt idx="2447">
                  <c:v>1.8940000000000001</c:v>
                </c:pt>
                <c:pt idx="2448">
                  <c:v>1.8959999999999999</c:v>
                </c:pt>
                <c:pt idx="2449">
                  <c:v>1.8979999999999997</c:v>
                </c:pt>
                <c:pt idx="2450">
                  <c:v>1.9000000000000004</c:v>
                </c:pt>
                <c:pt idx="2451">
                  <c:v>1.9020000000000001</c:v>
                </c:pt>
                <c:pt idx="2452">
                  <c:v>1.9039999999999999</c:v>
                </c:pt>
                <c:pt idx="2453">
                  <c:v>1.9059999999999997</c:v>
                </c:pt>
                <c:pt idx="2454">
                  <c:v>1.9080000000000004</c:v>
                </c:pt>
                <c:pt idx="2455">
                  <c:v>1.9100000000000001</c:v>
                </c:pt>
                <c:pt idx="2456">
                  <c:v>1.9119999999999999</c:v>
                </c:pt>
                <c:pt idx="2457">
                  <c:v>1.9139999999999997</c:v>
                </c:pt>
                <c:pt idx="2458">
                  <c:v>1.9160000000000004</c:v>
                </c:pt>
                <c:pt idx="2459">
                  <c:v>1.9180000000000001</c:v>
                </c:pt>
                <c:pt idx="2460">
                  <c:v>1.92</c:v>
                </c:pt>
                <c:pt idx="2461">
                  <c:v>1.9219999999999997</c:v>
                </c:pt>
                <c:pt idx="2462">
                  <c:v>1.9240000000000004</c:v>
                </c:pt>
                <c:pt idx="2463">
                  <c:v>1.9260000000000002</c:v>
                </c:pt>
                <c:pt idx="2464">
                  <c:v>1.9279999999999999</c:v>
                </c:pt>
                <c:pt idx="2465">
                  <c:v>1.9299999999999997</c:v>
                </c:pt>
                <c:pt idx="2466">
                  <c:v>1.9320000000000004</c:v>
                </c:pt>
                <c:pt idx="2467">
                  <c:v>1.9340000000000002</c:v>
                </c:pt>
                <c:pt idx="2468">
                  <c:v>1.9359999999999999</c:v>
                </c:pt>
                <c:pt idx="2469">
                  <c:v>1.9379999999999997</c:v>
                </c:pt>
                <c:pt idx="2470">
                  <c:v>1.9400000000000004</c:v>
                </c:pt>
                <c:pt idx="2471">
                  <c:v>1.9420000000000002</c:v>
                </c:pt>
                <c:pt idx="2472">
                  <c:v>1.944</c:v>
                </c:pt>
                <c:pt idx="2473">
                  <c:v>1.9459999999999997</c:v>
                </c:pt>
                <c:pt idx="2474">
                  <c:v>1.9480000000000004</c:v>
                </c:pt>
                <c:pt idx="2475">
                  <c:v>1.9500000000000002</c:v>
                </c:pt>
                <c:pt idx="2476">
                  <c:v>1.952</c:v>
                </c:pt>
                <c:pt idx="2477">
                  <c:v>1.9539999999999997</c:v>
                </c:pt>
                <c:pt idx="2478">
                  <c:v>1.9560000000000004</c:v>
                </c:pt>
                <c:pt idx="2479">
                  <c:v>1.9580000000000002</c:v>
                </c:pt>
                <c:pt idx="2480">
                  <c:v>1.96</c:v>
                </c:pt>
                <c:pt idx="2481">
                  <c:v>1.9619999999999997</c:v>
                </c:pt>
                <c:pt idx="2482">
                  <c:v>1.9640000000000004</c:v>
                </c:pt>
                <c:pt idx="2483">
                  <c:v>1.9660000000000002</c:v>
                </c:pt>
                <c:pt idx="2484">
                  <c:v>1.968</c:v>
                </c:pt>
                <c:pt idx="2485">
                  <c:v>1.9699999999999998</c:v>
                </c:pt>
                <c:pt idx="2486">
                  <c:v>1.9720000000000004</c:v>
                </c:pt>
                <c:pt idx="2487">
                  <c:v>1.9740000000000002</c:v>
                </c:pt>
                <c:pt idx="2488">
                  <c:v>1.976</c:v>
                </c:pt>
                <c:pt idx="2489">
                  <c:v>1.9779999999999998</c:v>
                </c:pt>
                <c:pt idx="2490">
                  <c:v>1.9800000000000004</c:v>
                </c:pt>
                <c:pt idx="2491">
                  <c:v>1.9820000000000002</c:v>
                </c:pt>
                <c:pt idx="2492">
                  <c:v>1.984</c:v>
                </c:pt>
                <c:pt idx="2493">
                  <c:v>1.9859999999999998</c:v>
                </c:pt>
                <c:pt idx="2494">
                  <c:v>1.9880000000000004</c:v>
                </c:pt>
                <c:pt idx="2495">
                  <c:v>1.9900000000000002</c:v>
                </c:pt>
                <c:pt idx="2496">
                  <c:v>1.992</c:v>
                </c:pt>
                <c:pt idx="2497">
                  <c:v>1.9939999999999998</c:v>
                </c:pt>
                <c:pt idx="2498">
                  <c:v>1.9960000000000004</c:v>
                </c:pt>
                <c:pt idx="2499">
                  <c:v>1.9980000000000002</c:v>
                </c:pt>
                <c:pt idx="2500">
                  <c:v>2</c:v>
                </c:pt>
                <c:pt idx="2501">
                  <c:v>2.0019999999999998</c:v>
                </c:pt>
                <c:pt idx="2502">
                  <c:v>2.0039999999999996</c:v>
                </c:pt>
                <c:pt idx="2503">
                  <c:v>2.0060000000000002</c:v>
                </c:pt>
                <c:pt idx="2504">
                  <c:v>2.008</c:v>
                </c:pt>
                <c:pt idx="2505">
                  <c:v>2.0099999999999998</c:v>
                </c:pt>
                <c:pt idx="2506">
                  <c:v>2.0119999999999996</c:v>
                </c:pt>
                <c:pt idx="2507">
                  <c:v>2.0140000000000002</c:v>
                </c:pt>
                <c:pt idx="2508">
                  <c:v>2.016</c:v>
                </c:pt>
                <c:pt idx="2509">
                  <c:v>2.0179999999999998</c:v>
                </c:pt>
                <c:pt idx="2510">
                  <c:v>2.0199999999999996</c:v>
                </c:pt>
                <c:pt idx="2511">
                  <c:v>2.0220000000000002</c:v>
                </c:pt>
                <c:pt idx="2512">
                  <c:v>2.024</c:v>
                </c:pt>
                <c:pt idx="2513">
                  <c:v>2.0259999999999998</c:v>
                </c:pt>
                <c:pt idx="2514">
                  <c:v>2.0279999999999996</c:v>
                </c:pt>
                <c:pt idx="2515">
                  <c:v>2.0300000000000002</c:v>
                </c:pt>
                <c:pt idx="2516">
                  <c:v>2.032</c:v>
                </c:pt>
                <c:pt idx="2517">
                  <c:v>2.0339999999999998</c:v>
                </c:pt>
                <c:pt idx="2518">
                  <c:v>2.0359999999999996</c:v>
                </c:pt>
                <c:pt idx="2519">
                  <c:v>2.0380000000000003</c:v>
                </c:pt>
                <c:pt idx="2520">
                  <c:v>2.04</c:v>
                </c:pt>
                <c:pt idx="2521">
                  <c:v>2.0419999999999998</c:v>
                </c:pt>
                <c:pt idx="2522">
                  <c:v>2.0439999999999996</c:v>
                </c:pt>
                <c:pt idx="2523">
                  <c:v>2.0460000000000003</c:v>
                </c:pt>
                <c:pt idx="2524">
                  <c:v>2.048</c:v>
                </c:pt>
                <c:pt idx="2525">
                  <c:v>2.0499999999999998</c:v>
                </c:pt>
                <c:pt idx="2526">
                  <c:v>2.0519999999999996</c:v>
                </c:pt>
                <c:pt idx="2527">
                  <c:v>2.0540000000000003</c:v>
                </c:pt>
                <c:pt idx="2528">
                  <c:v>2.056</c:v>
                </c:pt>
                <c:pt idx="2529">
                  <c:v>2.0579999999999998</c:v>
                </c:pt>
                <c:pt idx="2530">
                  <c:v>2.0599999999999996</c:v>
                </c:pt>
                <c:pt idx="2531">
                  <c:v>2.0620000000000003</c:v>
                </c:pt>
                <c:pt idx="2532">
                  <c:v>2.0640000000000001</c:v>
                </c:pt>
                <c:pt idx="2533">
                  <c:v>2.0659999999999998</c:v>
                </c:pt>
                <c:pt idx="2534">
                  <c:v>2.0679999999999996</c:v>
                </c:pt>
                <c:pt idx="2535">
                  <c:v>2.0700000000000003</c:v>
                </c:pt>
                <c:pt idx="2536">
                  <c:v>2.0720000000000001</c:v>
                </c:pt>
                <c:pt idx="2537">
                  <c:v>2.0739999999999998</c:v>
                </c:pt>
                <c:pt idx="2538">
                  <c:v>2.0759999999999996</c:v>
                </c:pt>
                <c:pt idx="2539">
                  <c:v>2.0780000000000003</c:v>
                </c:pt>
                <c:pt idx="2540">
                  <c:v>2.08</c:v>
                </c:pt>
                <c:pt idx="2541">
                  <c:v>2.0819999999999999</c:v>
                </c:pt>
                <c:pt idx="2542">
                  <c:v>2.0839999999999996</c:v>
                </c:pt>
                <c:pt idx="2543">
                  <c:v>2.0860000000000003</c:v>
                </c:pt>
                <c:pt idx="2544">
                  <c:v>2.0880000000000001</c:v>
                </c:pt>
                <c:pt idx="2545">
                  <c:v>2.09</c:v>
                </c:pt>
                <c:pt idx="2546">
                  <c:v>2.0919999999999996</c:v>
                </c:pt>
                <c:pt idx="2547">
                  <c:v>2.0940000000000003</c:v>
                </c:pt>
                <c:pt idx="2548">
                  <c:v>2.0960000000000001</c:v>
                </c:pt>
                <c:pt idx="2549">
                  <c:v>2.0979999999999999</c:v>
                </c:pt>
                <c:pt idx="2550">
                  <c:v>2.0999999999999996</c:v>
                </c:pt>
                <c:pt idx="2551">
                  <c:v>2.1020000000000003</c:v>
                </c:pt>
                <c:pt idx="2552">
                  <c:v>2.1040000000000001</c:v>
                </c:pt>
                <c:pt idx="2553">
                  <c:v>2.1059999999999999</c:v>
                </c:pt>
                <c:pt idx="2554">
                  <c:v>2.1079999999999997</c:v>
                </c:pt>
                <c:pt idx="2555">
                  <c:v>2.1100000000000003</c:v>
                </c:pt>
                <c:pt idx="2556">
                  <c:v>2.1120000000000001</c:v>
                </c:pt>
                <c:pt idx="2557">
                  <c:v>2.1139999999999999</c:v>
                </c:pt>
                <c:pt idx="2558">
                  <c:v>2.1159999999999997</c:v>
                </c:pt>
                <c:pt idx="2559">
                  <c:v>2.1180000000000003</c:v>
                </c:pt>
                <c:pt idx="2560">
                  <c:v>2.12</c:v>
                </c:pt>
                <c:pt idx="2561">
                  <c:v>2.1219999999999999</c:v>
                </c:pt>
                <c:pt idx="2562">
                  <c:v>2.1239999999999997</c:v>
                </c:pt>
                <c:pt idx="2563">
                  <c:v>2.1260000000000003</c:v>
                </c:pt>
                <c:pt idx="2564">
                  <c:v>2.1280000000000001</c:v>
                </c:pt>
                <c:pt idx="2565">
                  <c:v>2.13</c:v>
                </c:pt>
                <c:pt idx="2566">
                  <c:v>2.1319999999999997</c:v>
                </c:pt>
                <c:pt idx="2567">
                  <c:v>2.1340000000000003</c:v>
                </c:pt>
                <c:pt idx="2568">
                  <c:v>2.1360000000000001</c:v>
                </c:pt>
                <c:pt idx="2569">
                  <c:v>2.1379999999999999</c:v>
                </c:pt>
                <c:pt idx="2570">
                  <c:v>2.1399999999999997</c:v>
                </c:pt>
                <c:pt idx="2571">
                  <c:v>2.1420000000000003</c:v>
                </c:pt>
                <c:pt idx="2572">
                  <c:v>2.1440000000000001</c:v>
                </c:pt>
                <c:pt idx="2573">
                  <c:v>2.1459999999999999</c:v>
                </c:pt>
                <c:pt idx="2574">
                  <c:v>2.1479999999999997</c:v>
                </c:pt>
                <c:pt idx="2575">
                  <c:v>2.1500000000000004</c:v>
                </c:pt>
                <c:pt idx="2576">
                  <c:v>2.1520000000000001</c:v>
                </c:pt>
                <c:pt idx="2577">
                  <c:v>2.1539999999999999</c:v>
                </c:pt>
                <c:pt idx="2578">
                  <c:v>2.1559999999999997</c:v>
                </c:pt>
                <c:pt idx="2579">
                  <c:v>2.1580000000000004</c:v>
                </c:pt>
                <c:pt idx="2580">
                  <c:v>2.16</c:v>
                </c:pt>
                <c:pt idx="2581">
                  <c:v>2.1619999999999999</c:v>
                </c:pt>
                <c:pt idx="2582">
                  <c:v>2.1639999999999997</c:v>
                </c:pt>
                <c:pt idx="2583">
                  <c:v>2.1660000000000004</c:v>
                </c:pt>
                <c:pt idx="2584">
                  <c:v>2.1680000000000001</c:v>
                </c:pt>
                <c:pt idx="2585">
                  <c:v>2.17</c:v>
                </c:pt>
                <c:pt idx="2586">
                  <c:v>2.1719999999999997</c:v>
                </c:pt>
                <c:pt idx="2587">
                  <c:v>2.1740000000000004</c:v>
                </c:pt>
                <c:pt idx="2588">
                  <c:v>2.1760000000000002</c:v>
                </c:pt>
                <c:pt idx="2589">
                  <c:v>2.1779999999999999</c:v>
                </c:pt>
                <c:pt idx="2590">
                  <c:v>2.1799999999999997</c:v>
                </c:pt>
                <c:pt idx="2591">
                  <c:v>2.1820000000000004</c:v>
                </c:pt>
                <c:pt idx="2592">
                  <c:v>2.1840000000000002</c:v>
                </c:pt>
                <c:pt idx="2593">
                  <c:v>2.1859999999999999</c:v>
                </c:pt>
                <c:pt idx="2594">
                  <c:v>2.1879999999999997</c:v>
                </c:pt>
                <c:pt idx="2595">
                  <c:v>2.1900000000000004</c:v>
                </c:pt>
                <c:pt idx="2596">
                  <c:v>2.1920000000000002</c:v>
                </c:pt>
                <c:pt idx="2597">
                  <c:v>2.194</c:v>
                </c:pt>
                <c:pt idx="2598">
                  <c:v>2.1959999999999997</c:v>
                </c:pt>
                <c:pt idx="2599">
                  <c:v>2.1980000000000004</c:v>
                </c:pt>
                <c:pt idx="2600">
                  <c:v>2.2000000000000002</c:v>
                </c:pt>
                <c:pt idx="2601">
                  <c:v>2.202</c:v>
                </c:pt>
                <c:pt idx="2602">
                  <c:v>2.2039999999999997</c:v>
                </c:pt>
                <c:pt idx="2603">
                  <c:v>2.2060000000000004</c:v>
                </c:pt>
                <c:pt idx="2604">
                  <c:v>2.2080000000000002</c:v>
                </c:pt>
                <c:pt idx="2605">
                  <c:v>2.21</c:v>
                </c:pt>
                <c:pt idx="2606">
                  <c:v>2.2119999999999997</c:v>
                </c:pt>
                <c:pt idx="2607">
                  <c:v>2.2140000000000004</c:v>
                </c:pt>
                <c:pt idx="2608">
                  <c:v>2.2160000000000002</c:v>
                </c:pt>
                <c:pt idx="2609">
                  <c:v>2.218</c:v>
                </c:pt>
                <c:pt idx="2610">
                  <c:v>2.2199999999999998</c:v>
                </c:pt>
                <c:pt idx="2611">
                  <c:v>2.2220000000000004</c:v>
                </c:pt>
                <c:pt idx="2612">
                  <c:v>2.2240000000000002</c:v>
                </c:pt>
                <c:pt idx="2613">
                  <c:v>2.226</c:v>
                </c:pt>
                <c:pt idx="2614">
                  <c:v>2.2279999999999998</c:v>
                </c:pt>
                <c:pt idx="2615">
                  <c:v>2.2300000000000004</c:v>
                </c:pt>
                <c:pt idx="2616">
                  <c:v>2.2320000000000002</c:v>
                </c:pt>
                <c:pt idx="2617">
                  <c:v>2.234</c:v>
                </c:pt>
                <c:pt idx="2618">
                  <c:v>2.2359999999999998</c:v>
                </c:pt>
                <c:pt idx="2619">
                  <c:v>2.2380000000000004</c:v>
                </c:pt>
                <c:pt idx="2620">
                  <c:v>2.2400000000000002</c:v>
                </c:pt>
                <c:pt idx="2621">
                  <c:v>2.242</c:v>
                </c:pt>
                <c:pt idx="2622">
                  <c:v>2.2439999999999998</c:v>
                </c:pt>
                <c:pt idx="2623">
                  <c:v>2.2460000000000004</c:v>
                </c:pt>
                <c:pt idx="2624">
                  <c:v>2.2480000000000002</c:v>
                </c:pt>
                <c:pt idx="2625">
                  <c:v>2.25</c:v>
                </c:pt>
                <c:pt idx="2626">
                  <c:v>2.2519999999999998</c:v>
                </c:pt>
                <c:pt idx="2627">
                  <c:v>2.2539999999999996</c:v>
                </c:pt>
                <c:pt idx="2628">
                  <c:v>2.2560000000000002</c:v>
                </c:pt>
                <c:pt idx="2629">
                  <c:v>2.258</c:v>
                </c:pt>
                <c:pt idx="2630">
                  <c:v>2.2599999999999998</c:v>
                </c:pt>
                <c:pt idx="2631">
                  <c:v>2.2619999999999996</c:v>
                </c:pt>
                <c:pt idx="2632">
                  <c:v>2.2640000000000002</c:v>
                </c:pt>
                <c:pt idx="2633">
                  <c:v>2.266</c:v>
                </c:pt>
                <c:pt idx="2634">
                  <c:v>2.2679999999999998</c:v>
                </c:pt>
                <c:pt idx="2635">
                  <c:v>2.2699999999999996</c:v>
                </c:pt>
                <c:pt idx="2636">
                  <c:v>2.2720000000000002</c:v>
                </c:pt>
                <c:pt idx="2637">
                  <c:v>2.274</c:v>
                </c:pt>
                <c:pt idx="2638">
                  <c:v>2.2759999999999998</c:v>
                </c:pt>
                <c:pt idx="2639">
                  <c:v>2.2779999999999996</c:v>
                </c:pt>
                <c:pt idx="2640">
                  <c:v>2.2800000000000002</c:v>
                </c:pt>
                <c:pt idx="2641">
                  <c:v>2.282</c:v>
                </c:pt>
                <c:pt idx="2642">
                  <c:v>2.2839999999999998</c:v>
                </c:pt>
                <c:pt idx="2643">
                  <c:v>2.2859999999999996</c:v>
                </c:pt>
                <c:pt idx="2644">
                  <c:v>2.2880000000000003</c:v>
                </c:pt>
                <c:pt idx="2645">
                  <c:v>2.29</c:v>
                </c:pt>
                <c:pt idx="2646">
                  <c:v>2.2919999999999998</c:v>
                </c:pt>
                <c:pt idx="2647">
                  <c:v>2.2939999999999996</c:v>
                </c:pt>
                <c:pt idx="2648">
                  <c:v>2.2960000000000003</c:v>
                </c:pt>
                <c:pt idx="2649">
                  <c:v>2.298</c:v>
                </c:pt>
                <c:pt idx="2650">
                  <c:v>2.2999999999999998</c:v>
                </c:pt>
                <c:pt idx="2651">
                  <c:v>2.3019999999999996</c:v>
                </c:pt>
                <c:pt idx="2652">
                  <c:v>2.3040000000000003</c:v>
                </c:pt>
                <c:pt idx="2653">
                  <c:v>2.306</c:v>
                </c:pt>
                <c:pt idx="2654">
                  <c:v>2.3079999999999998</c:v>
                </c:pt>
                <c:pt idx="2655">
                  <c:v>2.3099999999999996</c:v>
                </c:pt>
                <c:pt idx="2656">
                  <c:v>2.3120000000000003</c:v>
                </c:pt>
                <c:pt idx="2657">
                  <c:v>2.3140000000000001</c:v>
                </c:pt>
                <c:pt idx="2658">
                  <c:v>2.3159999999999998</c:v>
                </c:pt>
                <c:pt idx="2659">
                  <c:v>2.3179999999999996</c:v>
                </c:pt>
                <c:pt idx="2660">
                  <c:v>2.3200000000000003</c:v>
                </c:pt>
                <c:pt idx="2661">
                  <c:v>2.3220000000000001</c:v>
                </c:pt>
                <c:pt idx="2662">
                  <c:v>2.3239999999999998</c:v>
                </c:pt>
                <c:pt idx="2663">
                  <c:v>2.3259999999999996</c:v>
                </c:pt>
                <c:pt idx="2664">
                  <c:v>2.3280000000000003</c:v>
                </c:pt>
                <c:pt idx="2665">
                  <c:v>2.33</c:v>
                </c:pt>
                <c:pt idx="2666">
                  <c:v>2.3319999999999999</c:v>
                </c:pt>
                <c:pt idx="2667">
                  <c:v>2.3339999999999996</c:v>
                </c:pt>
                <c:pt idx="2668">
                  <c:v>2.3360000000000003</c:v>
                </c:pt>
                <c:pt idx="2669">
                  <c:v>2.3380000000000001</c:v>
                </c:pt>
                <c:pt idx="2670">
                  <c:v>2.34</c:v>
                </c:pt>
                <c:pt idx="2671">
                  <c:v>2.3419999999999996</c:v>
                </c:pt>
                <c:pt idx="2672">
                  <c:v>2.3440000000000003</c:v>
                </c:pt>
                <c:pt idx="2673">
                  <c:v>2.3460000000000001</c:v>
                </c:pt>
                <c:pt idx="2674">
                  <c:v>2.3479999999999999</c:v>
                </c:pt>
                <c:pt idx="2675">
                  <c:v>2.3499999999999996</c:v>
                </c:pt>
                <c:pt idx="2676">
                  <c:v>2.3520000000000003</c:v>
                </c:pt>
                <c:pt idx="2677">
                  <c:v>2.3540000000000001</c:v>
                </c:pt>
                <c:pt idx="2678">
                  <c:v>2.3559999999999999</c:v>
                </c:pt>
                <c:pt idx="2679">
                  <c:v>2.3579999999999997</c:v>
                </c:pt>
                <c:pt idx="2680">
                  <c:v>2.3600000000000003</c:v>
                </c:pt>
                <c:pt idx="2681">
                  <c:v>2.3620000000000001</c:v>
                </c:pt>
                <c:pt idx="2682">
                  <c:v>2.3639999999999999</c:v>
                </c:pt>
                <c:pt idx="2683">
                  <c:v>2.3659999999999997</c:v>
                </c:pt>
                <c:pt idx="2684">
                  <c:v>2.3680000000000003</c:v>
                </c:pt>
                <c:pt idx="2685">
                  <c:v>2.37</c:v>
                </c:pt>
                <c:pt idx="2686">
                  <c:v>2.3719999999999999</c:v>
                </c:pt>
                <c:pt idx="2687">
                  <c:v>2.3739999999999997</c:v>
                </c:pt>
                <c:pt idx="2688">
                  <c:v>2.3760000000000003</c:v>
                </c:pt>
                <c:pt idx="2689">
                  <c:v>2.3780000000000001</c:v>
                </c:pt>
                <c:pt idx="2690">
                  <c:v>2.38</c:v>
                </c:pt>
                <c:pt idx="2691">
                  <c:v>2.3819999999999997</c:v>
                </c:pt>
                <c:pt idx="2692">
                  <c:v>2.3840000000000003</c:v>
                </c:pt>
                <c:pt idx="2693">
                  <c:v>2.3860000000000001</c:v>
                </c:pt>
                <c:pt idx="2694">
                  <c:v>2.3879999999999999</c:v>
                </c:pt>
                <c:pt idx="2695">
                  <c:v>2.3899999999999997</c:v>
                </c:pt>
                <c:pt idx="2696">
                  <c:v>2.3920000000000003</c:v>
                </c:pt>
                <c:pt idx="2697">
                  <c:v>2.3940000000000001</c:v>
                </c:pt>
                <c:pt idx="2698">
                  <c:v>2.3959999999999999</c:v>
                </c:pt>
                <c:pt idx="2699">
                  <c:v>2.3979999999999997</c:v>
                </c:pt>
                <c:pt idx="2700">
                  <c:v>2.4000000000000004</c:v>
                </c:pt>
                <c:pt idx="2701">
                  <c:v>2.4020000000000001</c:v>
                </c:pt>
                <c:pt idx="2702">
                  <c:v>2.4039999999999999</c:v>
                </c:pt>
                <c:pt idx="2703">
                  <c:v>2.4059999999999997</c:v>
                </c:pt>
                <c:pt idx="2704">
                  <c:v>2.4080000000000004</c:v>
                </c:pt>
                <c:pt idx="2705">
                  <c:v>2.41</c:v>
                </c:pt>
                <c:pt idx="2706">
                  <c:v>2.4119999999999999</c:v>
                </c:pt>
                <c:pt idx="2707">
                  <c:v>2.4139999999999997</c:v>
                </c:pt>
                <c:pt idx="2708">
                  <c:v>2.4160000000000004</c:v>
                </c:pt>
                <c:pt idx="2709">
                  <c:v>2.4180000000000001</c:v>
                </c:pt>
                <c:pt idx="2710">
                  <c:v>2.42</c:v>
                </c:pt>
                <c:pt idx="2711">
                  <c:v>2.4219999999999997</c:v>
                </c:pt>
                <c:pt idx="2712">
                  <c:v>2.4240000000000004</c:v>
                </c:pt>
                <c:pt idx="2713">
                  <c:v>2.4260000000000002</c:v>
                </c:pt>
                <c:pt idx="2714">
                  <c:v>2.4279999999999999</c:v>
                </c:pt>
                <c:pt idx="2715">
                  <c:v>2.4299999999999997</c:v>
                </c:pt>
                <c:pt idx="2716">
                  <c:v>2.4320000000000004</c:v>
                </c:pt>
                <c:pt idx="2717">
                  <c:v>2.4340000000000002</c:v>
                </c:pt>
                <c:pt idx="2718">
                  <c:v>2.4359999999999999</c:v>
                </c:pt>
                <c:pt idx="2719">
                  <c:v>2.4379999999999997</c:v>
                </c:pt>
                <c:pt idx="2720">
                  <c:v>2.4400000000000004</c:v>
                </c:pt>
                <c:pt idx="2721">
                  <c:v>2.4420000000000002</c:v>
                </c:pt>
                <c:pt idx="2722">
                  <c:v>2.444</c:v>
                </c:pt>
                <c:pt idx="2723">
                  <c:v>2.4459999999999997</c:v>
                </c:pt>
                <c:pt idx="2724">
                  <c:v>2.4480000000000004</c:v>
                </c:pt>
                <c:pt idx="2725">
                  <c:v>2.4500000000000002</c:v>
                </c:pt>
                <c:pt idx="2726">
                  <c:v>2.452</c:v>
                </c:pt>
                <c:pt idx="2727">
                  <c:v>2.4539999999999997</c:v>
                </c:pt>
                <c:pt idx="2728">
                  <c:v>2.4560000000000004</c:v>
                </c:pt>
                <c:pt idx="2729">
                  <c:v>2.4580000000000002</c:v>
                </c:pt>
                <c:pt idx="2730">
                  <c:v>2.46</c:v>
                </c:pt>
                <c:pt idx="2731">
                  <c:v>2.4619999999999997</c:v>
                </c:pt>
                <c:pt idx="2732">
                  <c:v>2.4640000000000004</c:v>
                </c:pt>
                <c:pt idx="2733">
                  <c:v>2.4660000000000002</c:v>
                </c:pt>
                <c:pt idx="2734">
                  <c:v>2.468</c:v>
                </c:pt>
                <c:pt idx="2735">
                  <c:v>2.4699999999999998</c:v>
                </c:pt>
                <c:pt idx="2736">
                  <c:v>2.4720000000000004</c:v>
                </c:pt>
                <c:pt idx="2737">
                  <c:v>2.4740000000000002</c:v>
                </c:pt>
                <c:pt idx="2738">
                  <c:v>2.476</c:v>
                </c:pt>
                <c:pt idx="2739">
                  <c:v>2.4779999999999998</c:v>
                </c:pt>
                <c:pt idx="2740">
                  <c:v>2.4800000000000004</c:v>
                </c:pt>
                <c:pt idx="2741">
                  <c:v>2.4820000000000002</c:v>
                </c:pt>
                <c:pt idx="2742">
                  <c:v>2.484</c:v>
                </c:pt>
                <c:pt idx="2743">
                  <c:v>2.4859999999999998</c:v>
                </c:pt>
                <c:pt idx="2744">
                  <c:v>2.4880000000000004</c:v>
                </c:pt>
                <c:pt idx="2745">
                  <c:v>2.4900000000000002</c:v>
                </c:pt>
                <c:pt idx="2746">
                  <c:v>2.492</c:v>
                </c:pt>
                <c:pt idx="2747">
                  <c:v>2.4939999999999998</c:v>
                </c:pt>
                <c:pt idx="2748">
                  <c:v>2.4960000000000004</c:v>
                </c:pt>
                <c:pt idx="2749">
                  <c:v>2.4980000000000002</c:v>
                </c:pt>
                <c:pt idx="2750">
                  <c:v>2.5</c:v>
                </c:pt>
                <c:pt idx="2751">
                  <c:v>2.5019999999999998</c:v>
                </c:pt>
                <c:pt idx="2752">
                  <c:v>2.5039999999999996</c:v>
                </c:pt>
                <c:pt idx="2753">
                  <c:v>2.5060000000000002</c:v>
                </c:pt>
                <c:pt idx="2754">
                  <c:v>2.508</c:v>
                </c:pt>
                <c:pt idx="2755">
                  <c:v>2.5099999999999998</c:v>
                </c:pt>
                <c:pt idx="2756">
                  <c:v>2.5119999999999996</c:v>
                </c:pt>
                <c:pt idx="2757">
                  <c:v>2.5140000000000002</c:v>
                </c:pt>
                <c:pt idx="2758">
                  <c:v>2.516</c:v>
                </c:pt>
                <c:pt idx="2759">
                  <c:v>2.5179999999999998</c:v>
                </c:pt>
                <c:pt idx="2760">
                  <c:v>2.5199999999999996</c:v>
                </c:pt>
                <c:pt idx="2761">
                  <c:v>2.5220000000000002</c:v>
                </c:pt>
                <c:pt idx="2762">
                  <c:v>2.524</c:v>
                </c:pt>
                <c:pt idx="2763">
                  <c:v>2.5259999999999998</c:v>
                </c:pt>
                <c:pt idx="2764">
                  <c:v>2.5279999999999996</c:v>
                </c:pt>
                <c:pt idx="2765">
                  <c:v>2.5300000000000002</c:v>
                </c:pt>
                <c:pt idx="2766">
                  <c:v>2.532</c:v>
                </c:pt>
                <c:pt idx="2767">
                  <c:v>2.5339999999999998</c:v>
                </c:pt>
                <c:pt idx="2768">
                  <c:v>2.5359999999999996</c:v>
                </c:pt>
                <c:pt idx="2769">
                  <c:v>2.5380000000000003</c:v>
                </c:pt>
                <c:pt idx="2770">
                  <c:v>2.54</c:v>
                </c:pt>
                <c:pt idx="2771">
                  <c:v>2.5419999999999998</c:v>
                </c:pt>
                <c:pt idx="2772">
                  <c:v>2.5439999999999996</c:v>
                </c:pt>
                <c:pt idx="2773">
                  <c:v>2.5460000000000003</c:v>
                </c:pt>
                <c:pt idx="2774">
                  <c:v>2.548</c:v>
                </c:pt>
                <c:pt idx="2775">
                  <c:v>2.5499999999999998</c:v>
                </c:pt>
                <c:pt idx="2776">
                  <c:v>2.5519999999999996</c:v>
                </c:pt>
                <c:pt idx="2777">
                  <c:v>2.5540000000000003</c:v>
                </c:pt>
                <c:pt idx="2778">
                  <c:v>2.556</c:v>
                </c:pt>
                <c:pt idx="2779">
                  <c:v>2.5579999999999998</c:v>
                </c:pt>
                <c:pt idx="2780">
                  <c:v>2.5599999999999996</c:v>
                </c:pt>
                <c:pt idx="2781">
                  <c:v>2.5620000000000003</c:v>
                </c:pt>
                <c:pt idx="2782">
                  <c:v>2.5640000000000001</c:v>
                </c:pt>
                <c:pt idx="2783">
                  <c:v>2.5659999999999998</c:v>
                </c:pt>
                <c:pt idx="2784">
                  <c:v>2.5679999999999996</c:v>
                </c:pt>
                <c:pt idx="2785">
                  <c:v>2.5700000000000003</c:v>
                </c:pt>
                <c:pt idx="2786">
                  <c:v>2.5720000000000001</c:v>
                </c:pt>
                <c:pt idx="2787">
                  <c:v>2.5739999999999998</c:v>
                </c:pt>
                <c:pt idx="2788">
                  <c:v>2.5759999999999996</c:v>
                </c:pt>
                <c:pt idx="2789">
                  <c:v>2.5780000000000003</c:v>
                </c:pt>
                <c:pt idx="2790">
                  <c:v>2.58</c:v>
                </c:pt>
                <c:pt idx="2791">
                  <c:v>2.5819999999999999</c:v>
                </c:pt>
                <c:pt idx="2792">
                  <c:v>2.5839999999999996</c:v>
                </c:pt>
                <c:pt idx="2793">
                  <c:v>2.5860000000000003</c:v>
                </c:pt>
                <c:pt idx="2794">
                  <c:v>2.5880000000000001</c:v>
                </c:pt>
                <c:pt idx="2795">
                  <c:v>2.59</c:v>
                </c:pt>
                <c:pt idx="2796">
                  <c:v>2.5919999999999996</c:v>
                </c:pt>
                <c:pt idx="2797">
                  <c:v>2.5940000000000003</c:v>
                </c:pt>
                <c:pt idx="2798">
                  <c:v>2.5960000000000001</c:v>
                </c:pt>
                <c:pt idx="2799">
                  <c:v>2.5979999999999999</c:v>
                </c:pt>
                <c:pt idx="2800">
                  <c:v>2.5999999999999996</c:v>
                </c:pt>
                <c:pt idx="2801">
                  <c:v>2.6020000000000003</c:v>
                </c:pt>
                <c:pt idx="2802">
                  <c:v>2.6040000000000001</c:v>
                </c:pt>
                <c:pt idx="2803">
                  <c:v>2.6059999999999999</c:v>
                </c:pt>
                <c:pt idx="2804">
                  <c:v>2.6079999999999997</c:v>
                </c:pt>
                <c:pt idx="2805">
                  <c:v>2.6100000000000003</c:v>
                </c:pt>
                <c:pt idx="2806">
                  <c:v>2.6120000000000001</c:v>
                </c:pt>
                <c:pt idx="2807">
                  <c:v>2.6139999999999999</c:v>
                </c:pt>
                <c:pt idx="2808">
                  <c:v>2.6159999999999997</c:v>
                </c:pt>
                <c:pt idx="2809">
                  <c:v>2.6180000000000003</c:v>
                </c:pt>
                <c:pt idx="2810">
                  <c:v>2.62</c:v>
                </c:pt>
                <c:pt idx="2811">
                  <c:v>2.6219999999999999</c:v>
                </c:pt>
                <c:pt idx="2812">
                  <c:v>2.6239999999999997</c:v>
                </c:pt>
                <c:pt idx="2813">
                  <c:v>2.6260000000000003</c:v>
                </c:pt>
                <c:pt idx="2814">
                  <c:v>2.6280000000000001</c:v>
                </c:pt>
                <c:pt idx="2815">
                  <c:v>2.63</c:v>
                </c:pt>
                <c:pt idx="2816">
                  <c:v>2.6319999999999997</c:v>
                </c:pt>
                <c:pt idx="2817">
                  <c:v>2.6340000000000003</c:v>
                </c:pt>
                <c:pt idx="2818">
                  <c:v>2.6360000000000001</c:v>
                </c:pt>
                <c:pt idx="2819">
                  <c:v>2.6379999999999999</c:v>
                </c:pt>
                <c:pt idx="2820">
                  <c:v>2.6399999999999997</c:v>
                </c:pt>
                <c:pt idx="2821">
                  <c:v>2.6420000000000003</c:v>
                </c:pt>
                <c:pt idx="2822">
                  <c:v>2.6440000000000001</c:v>
                </c:pt>
                <c:pt idx="2823">
                  <c:v>2.6459999999999999</c:v>
                </c:pt>
                <c:pt idx="2824">
                  <c:v>2.6479999999999997</c:v>
                </c:pt>
                <c:pt idx="2825">
                  <c:v>2.6500000000000004</c:v>
                </c:pt>
                <c:pt idx="2826">
                  <c:v>2.6520000000000001</c:v>
                </c:pt>
                <c:pt idx="2827">
                  <c:v>2.6539999999999999</c:v>
                </c:pt>
                <c:pt idx="2828">
                  <c:v>2.6559999999999997</c:v>
                </c:pt>
                <c:pt idx="2829">
                  <c:v>2.6580000000000004</c:v>
                </c:pt>
                <c:pt idx="2830">
                  <c:v>2.66</c:v>
                </c:pt>
                <c:pt idx="2831">
                  <c:v>2.6619999999999999</c:v>
                </c:pt>
                <c:pt idx="2832">
                  <c:v>2.6639999999999997</c:v>
                </c:pt>
                <c:pt idx="2833">
                  <c:v>2.6660000000000004</c:v>
                </c:pt>
                <c:pt idx="2834">
                  <c:v>2.6680000000000001</c:v>
                </c:pt>
                <c:pt idx="2835">
                  <c:v>2.67</c:v>
                </c:pt>
                <c:pt idx="2836">
                  <c:v>2.6719999999999997</c:v>
                </c:pt>
                <c:pt idx="2837">
                  <c:v>2.6740000000000004</c:v>
                </c:pt>
                <c:pt idx="2838">
                  <c:v>2.6760000000000002</c:v>
                </c:pt>
                <c:pt idx="2839">
                  <c:v>2.6779999999999999</c:v>
                </c:pt>
                <c:pt idx="2840">
                  <c:v>2.6799999999999997</c:v>
                </c:pt>
                <c:pt idx="2841">
                  <c:v>2.6820000000000004</c:v>
                </c:pt>
                <c:pt idx="2842">
                  <c:v>2.6840000000000002</c:v>
                </c:pt>
                <c:pt idx="2843">
                  <c:v>2.6859999999999999</c:v>
                </c:pt>
                <c:pt idx="2844">
                  <c:v>2.6879999999999997</c:v>
                </c:pt>
                <c:pt idx="2845">
                  <c:v>2.6900000000000004</c:v>
                </c:pt>
                <c:pt idx="2846">
                  <c:v>2.6920000000000002</c:v>
                </c:pt>
                <c:pt idx="2847">
                  <c:v>2.694</c:v>
                </c:pt>
                <c:pt idx="2848">
                  <c:v>2.6959999999999997</c:v>
                </c:pt>
                <c:pt idx="2849">
                  <c:v>2.6980000000000004</c:v>
                </c:pt>
                <c:pt idx="2850">
                  <c:v>2.7</c:v>
                </c:pt>
                <c:pt idx="2851">
                  <c:v>2.702</c:v>
                </c:pt>
                <c:pt idx="2852">
                  <c:v>2.7039999999999997</c:v>
                </c:pt>
                <c:pt idx="2853">
                  <c:v>2.7060000000000004</c:v>
                </c:pt>
                <c:pt idx="2854">
                  <c:v>2.7080000000000002</c:v>
                </c:pt>
                <c:pt idx="2855">
                  <c:v>2.71</c:v>
                </c:pt>
                <c:pt idx="2856">
                  <c:v>2.7119999999999997</c:v>
                </c:pt>
                <c:pt idx="2857">
                  <c:v>2.7140000000000004</c:v>
                </c:pt>
                <c:pt idx="2858">
                  <c:v>2.7160000000000002</c:v>
                </c:pt>
                <c:pt idx="2859">
                  <c:v>2.718</c:v>
                </c:pt>
                <c:pt idx="2860">
                  <c:v>2.7199999999999998</c:v>
                </c:pt>
                <c:pt idx="2861">
                  <c:v>2.7220000000000004</c:v>
                </c:pt>
                <c:pt idx="2862">
                  <c:v>2.7240000000000002</c:v>
                </c:pt>
                <c:pt idx="2863">
                  <c:v>2.726</c:v>
                </c:pt>
                <c:pt idx="2864">
                  <c:v>2.7279999999999998</c:v>
                </c:pt>
                <c:pt idx="2865">
                  <c:v>2.7300000000000004</c:v>
                </c:pt>
                <c:pt idx="2866">
                  <c:v>2.7320000000000002</c:v>
                </c:pt>
                <c:pt idx="2867">
                  <c:v>2.734</c:v>
                </c:pt>
                <c:pt idx="2868">
                  <c:v>2.7359999999999998</c:v>
                </c:pt>
                <c:pt idx="2869">
                  <c:v>2.7380000000000004</c:v>
                </c:pt>
                <c:pt idx="2870">
                  <c:v>2.74</c:v>
                </c:pt>
                <c:pt idx="2871">
                  <c:v>2.742</c:v>
                </c:pt>
                <c:pt idx="2872">
                  <c:v>2.7439999999999998</c:v>
                </c:pt>
                <c:pt idx="2873">
                  <c:v>2.7460000000000004</c:v>
                </c:pt>
                <c:pt idx="2874">
                  <c:v>2.7480000000000002</c:v>
                </c:pt>
                <c:pt idx="2875">
                  <c:v>2.75</c:v>
                </c:pt>
                <c:pt idx="2876">
                  <c:v>2.7519999999999998</c:v>
                </c:pt>
                <c:pt idx="2877">
                  <c:v>2.7539999999999996</c:v>
                </c:pt>
                <c:pt idx="2878">
                  <c:v>2.7560000000000002</c:v>
                </c:pt>
                <c:pt idx="2879">
                  <c:v>2.758</c:v>
                </c:pt>
                <c:pt idx="2880">
                  <c:v>2.76</c:v>
                </c:pt>
                <c:pt idx="2881">
                  <c:v>2.7619999999999996</c:v>
                </c:pt>
                <c:pt idx="2882">
                  <c:v>2.7640000000000002</c:v>
                </c:pt>
                <c:pt idx="2883">
                  <c:v>2.766</c:v>
                </c:pt>
                <c:pt idx="2884">
                  <c:v>2.7679999999999998</c:v>
                </c:pt>
                <c:pt idx="2885">
                  <c:v>2.7699999999999996</c:v>
                </c:pt>
                <c:pt idx="2886">
                  <c:v>2.7720000000000002</c:v>
                </c:pt>
                <c:pt idx="2887">
                  <c:v>2.774</c:v>
                </c:pt>
                <c:pt idx="2888">
                  <c:v>2.7759999999999998</c:v>
                </c:pt>
                <c:pt idx="2889">
                  <c:v>2.7779999999999996</c:v>
                </c:pt>
                <c:pt idx="2890">
                  <c:v>2.7800000000000002</c:v>
                </c:pt>
                <c:pt idx="2891">
                  <c:v>2.782</c:v>
                </c:pt>
                <c:pt idx="2892">
                  <c:v>2.7839999999999998</c:v>
                </c:pt>
                <c:pt idx="2893">
                  <c:v>2.7859999999999996</c:v>
                </c:pt>
                <c:pt idx="2894">
                  <c:v>2.7880000000000003</c:v>
                </c:pt>
                <c:pt idx="2895">
                  <c:v>2.79</c:v>
                </c:pt>
                <c:pt idx="2896">
                  <c:v>2.7919999999999998</c:v>
                </c:pt>
                <c:pt idx="2897">
                  <c:v>2.7939999999999996</c:v>
                </c:pt>
                <c:pt idx="2898">
                  <c:v>2.7960000000000003</c:v>
                </c:pt>
                <c:pt idx="2899">
                  <c:v>2.798</c:v>
                </c:pt>
                <c:pt idx="2900">
                  <c:v>2.8</c:v>
                </c:pt>
                <c:pt idx="2901">
                  <c:v>2.8019999999999996</c:v>
                </c:pt>
                <c:pt idx="2902">
                  <c:v>2.8040000000000003</c:v>
                </c:pt>
                <c:pt idx="2903">
                  <c:v>2.806</c:v>
                </c:pt>
                <c:pt idx="2904">
                  <c:v>2.8079999999999998</c:v>
                </c:pt>
                <c:pt idx="2905">
                  <c:v>2.8099999999999996</c:v>
                </c:pt>
                <c:pt idx="2906">
                  <c:v>2.8120000000000003</c:v>
                </c:pt>
                <c:pt idx="2907">
                  <c:v>2.8140000000000001</c:v>
                </c:pt>
                <c:pt idx="2908">
                  <c:v>2.8159999999999998</c:v>
                </c:pt>
                <c:pt idx="2909">
                  <c:v>2.8179999999999996</c:v>
                </c:pt>
                <c:pt idx="2910">
                  <c:v>2.8200000000000003</c:v>
                </c:pt>
                <c:pt idx="2911">
                  <c:v>2.8220000000000001</c:v>
                </c:pt>
                <c:pt idx="2912">
                  <c:v>2.8239999999999998</c:v>
                </c:pt>
                <c:pt idx="2913">
                  <c:v>2.8259999999999996</c:v>
                </c:pt>
                <c:pt idx="2914">
                  <c:v>2.8280000000000003</c:v>
                </c:pt>
                <c:pt idx="2915">
                  <c:v>2.83</c:v>
                </c:pt>
                <c:pt idx="2916">
                  <c:v>2.8319999999999999</c:v>
                </c:pt>
                <c:pt idx="2917">
                  <c:v>2.8339999999999996</c:v>
                </c:pt>
                <c:pt idx="2918">
                  <c:v>2.8360000000000003</c:v>
                </c:pt>
                <c:pt idx="2919">
                  <c:v>2.8380000000000001</c:v>
                </c:pt>
                <c:pt idx="2920">
                  <c:v>2.84</c:v>
                </c:pt>
                <c:pt idx="2921">
                  <c:v>2.8419999999999996</c:v>
                </c:pt>
                <c:pt idx="2922">
                  <c:v>2.8440000000000003</c:v>
                </c:pt>
                <c:pt idx="2923">
                  <c:v>2.8460000000000001</c:v>
                </c:pt>
                <c:pt idx="2924">
                  <c:v>2.8479999999999999</c:v>
                </c:pt>
                <c:pt idx="2925">
                  <c:v>2.8499999999999996</c:v>
                </c:pt>
                <c:pt idx="2926">
                  <c:v>2.8520000000000003</c:v>
                </c:pt>
                <c:pt idx="2927">
                  <c:v>2.8540000000000001</c:v>
                </c:pt>
                <c:pt idx="2928">
                  <c:v>2.8559999999999999</c:v>
                </c:pt>
                <c:pt idx="2929">
                  <c:v>2.8579999999999997</c:v>
                </c:pt>
                <c:pt idx="2930">
                  <c:v>2.8600000000000003</c:v>
                </c:pt>
                <c:pt idx="2931">
                  <c:v>2.8620000000000001</c:v>
                </c:pt>
                <c:pt idx="2932">
                  <c:v>2.8639999999999999</c:v>
                </c:pt>
                <c:pt idx="2933">
                  <c:v>2.8659999999999997</c:v>
                </c:pt>
                <c:pt idx="2934">
                  <c:v>2.8680000000000003</c:v>
                </c:pt>
                <c:pt idx="2935">
                  <c:v>2.87</c:v>
                </c:pt>
                <c:pt idx="2936">
                  <c:v>2.8719999999999999</c:v>
                </c:pt>
                <c:pt idx="2937">
                  <c:v>2.8739999999999997</c:v>
                </c:pt>
                <c:pt idx="2938">
                  <c:v>2.8760000000000003</c:v>
                </c:pt>
                <c:pt idx="2939">
                  <c:v>2.8780000000000001</c:v>
                </c:pt>
                <c:pt idx="2940">
                  <c:v>2.88</c:v>
                </c:pt>
                <c:pt idx="2941">
                  <c:v>2.8819999999999997</c:v>
                </c:pt>
                <c:pt idx="2942">
                  <c:v>2.8840000000000003</c:v>
                </c:pt>
                <c:pt idx="2943">
                  <c:v>2.8860000000000001</c:v>
                </c:pt>
                <c:pt idx="2944">
                  <c:v>2.8879999999999999</c:v>
                </c:pt>
                <c:pt idx="2945">
                  <c:v>2.8899999999999997</c:v>
                </c:pt>
                <c:pt idx="2946">
                  <c:v>2.8920000000000003</c:v>
                </c:pt>
                <c:pt idx="2947">
                  <c:v>2.8940000000000001</c:v>
                </c:pt>
                <c:pt idx="2948">
                  <c:v>2.8959999999999999</c:v>
                </c:pt>
                <c:pt idx="2949">
                  <c:v>2.8979999999999997</c:v>
                </c:pt>
                <c:pt idx="2950">
                  <c:v>2.9000000000000004</c:v>
                </c:pt>
                <c:pt idx="2951">
                  <c:v>2.9020000000000001</c:v>
                </c:pt>
                <c:pt idx="2952">
                  <c:v>2.9039999999999999</c:v>
                </c:pt>
                <c:pt idx="2953">
                  <c:v>2.9059999999999997</c:v>
                </c:pt>
                <c:pt idx="2954">
                  <c:v>2.9080000000000004</c:v>
                </c:pt>
                <c:pt idx="2955">
                  <c:v>2.91</c:v>
                </c:pt>
                <c:pt idx="2956">
                  <c:v>2.9119999999999999</c:v>
                </c:pt>
                <c:pt idx="2957">
                  <c:v>2.9139999999999997</c:v>
                </c:pt>
                <c:pt idx="2958">
                  <c:v>2.9160000000000004</c:v>
                </c:pt>
                <c:pt idx="2959">
                  <c:v>2.9180000000000001</c:v>
                </c:pt>
                <c:pt idx="2960">
                  <c:v>2.92</c:v>
                </c:pt>
                <c:pt idx="2961">
                  <c:v>2.9219999999999997</c:v>
                </c:pt>
                <c:pt idx="2962">
                  <c:v>2.9240000000000004</c:v>
                </c:pt>
                <c:pt idx="2963">
                  <c:v>2.9260000000000002</c:v>
                </c:pt>
                <c:pt idx="2964">
                  <c:v>2.9279999999999999</c:v>
                </c:pt>
                <c:pt idx="2965">
                  <c:v>2.9299999999999997</c:v>
                </c:pt>
                <c:pt idx="2966">
                  <c:v>2.9320000000000004</c:v>
                </c:pt>
                <c:pt idx="2967">
                  <c:v>2.9340000000000002</c:v>
                </c:pt>
                <c:pt idx="2968">
                  <c:v>2.9359999999999999</c:v>
                </c:pt>
                <c:pt idx="2969">
                  <c:v>2.9379999999999997</c:v>
                </c:pt>
                <c:pt idx="2970">
                  <c:v>2.9400000000000004</c:v>
                </c:pt>
                <c:pt idx="2971">
                  <c:v>2.9420000000000002</c:v>
                </c:pt>
                <c:pt idx="2972">
                  <c:v>2.944</c:v>
                </c:pt>
                <c:pt idx="2973">
                  <c:v>2.9459999999999997</c:v>
                </c:pt>
                <c:pt idx="2974">
                  <c:v>2.9480000000000004</c:v>
                </c:pt>
                <c:pt idx="2975">
                  <c:v>2.95</c:v>
                </c:pt>
                <c:pt idx="2976">
                  <c:v>2.952</c:v>
                </c:pt>
                <c:pt idx="2977">
                  <c:v>2.9539999999999997</c:v>
                </c:pt>
                <c:pt idx="2978">
                  <c:v>2.9560000000000004</c:v>
                </c:pt>
                <c:pt idx="2979">
                  <c:v>2.9580000000000002</c:v>
                </c:pt>
                <c:pt idx="2980">
                  <c:v>2.96</c:v>
                </c:pt>
                <c:pt idx="2981">
                  <c:v>2.9619999999999997</c:v>
                </c:pt>
                <c:pt idx="2982">
                  <c:v>2.9640000000000004</c:v>
                </c:pt>
                <c:pt idx="2983">
                  <c:v>2.9660000000000002</c:v>
                </c:pt>
                <c:pt idx="2984">
                  <c:v>2.968</c:v>
                </c:pt>
                <c:pt idx="2985">
                  <c:v>2.9699999999999998</c:v>
                </c:pt>
                <c:pt idx="2986">
                  <c:v>2.9720000000000004</c:v>
                </c:pt>
                <c:pt idx="2987">
                  <c:v>2.9740000000000002</c:v>
                </c:pt>
                <c:pt idx="2988">
                  <c:v>2.976</c:v>
                </c:pt>
                <c:pt idx="2989">
                  <c:v>2.9779999999999998</c:v>
                </c:pt>
                <c:pt idx="2990">
                  <c:v>2.9800000000000004</c:v>
                </c:pt>
                <c:pt idx="2991">
                  <c:v>2.9820000000000002</c:v>
                </c:pt>
                <c:pt idx="2992">
                  <c:v>2.984</c:v>
                </c:pt>
                <c:pt idx="2993">
                  <c:v>2.9859999999999998</c:v>
                </c:pt>
                <c:pt idx="2994">
                  <c:v>2.9880000000000004</c:v>
                </c:pt>
                <c:pt idx="2995">
                  <c:v>2.99</c:v>
                </c:pt>
                <c:pt idx="2996">
                  <c:v>2.992</c:v>
                </c:pt>
                <c:pt idx="2997">
                  <c:v>2.9939999999999998</c:v>
                </c:pt>
                <c:pt idx="2998">
                  <c:v>2.9960000000000004</c:v>
                </c:pt>
                <c:pt idx="2999">
                  <c:v>2.9980000000000002</c:v>
                </c:pt>
                <c:pt idx="3000">
                  <c:v>3</c:v>
                </c:pt>
                <c:pt idx="3001">
                  <c:v>3.0019999999999998</c:v>
                </c:pt>
                <c:pt idx="3002">
                  <c:v>3.0039999999999996</c:v>
                </c:pt>
                <c:pt idx="3003">
                  <c:v>3.0060000000000002</c:v>
                </c:pt>
                <c:pt idx="3004">
                  <c:v>3.008</c:v>
                </c:pt>
                <c:pt idx="3005">
                  <c:v>3.01</c:v>
                </c:pt>
                <c:pt idx="3006">
                  <c:v>3.0119999999999996</c:v>
                </c:pt>
                <c:pt idx="3007">
                  <c:v>3.0140000000000002</c:v>
                </c:pt>
                <c:pt idx="3008">
                  <c:v>3.016</c:v>
                </c:pt>
                <c:pt idx="3009">
                  <c:v>3.0179999999999998</c:v>
                </c:pt>
                <c:pt idx="3010">
                  <c:v>3.0199999999999996</c:v>
                </c:pt>
                <c:pt idx="3011">
                  <c:v>3.0220000000000002</c:v>
                </c:pt>
                <c:pt idx="3012">
                  <c:v>3.024</c:v>
                </c:pt>
                <c:pt idx="3013">
                  <c:v>3.0259999999999998</c:v>
                </c:pt>
                <c:pt idx="3014">
                  <c:v>3.0279999999999996</c:v>
                </c:pt>
                <c:pt idx="3015">
                  <c:v>3.0300000000000002</c:v>
                </c:pt>
                <c:pt idx="3016">
                  <c:v>3.032</c:v>
                </c:pt>
                <c:pt idx="3017">
                  <c:v>3.0339999999999998</c:v>
                </c:pt>
                <c:pt idx="3018">
                  <c:v>3.0359999999999996</c:v>
                </c:pt>
                <c:pt idx="3019">
                  <c:v>3.0380000000000003</c:v>
                </c:pt>
                <c:pt idx="3020">
                  <c:v>3.04</c:v>
                </c:pt>
                <c:pt idx="3021">
                  <c:v>3.0419999999999998</c:v>
                </c:pt>
                <c:pt idx="3022">
                  <c:v>3.0439999999999996</c:v>
                </c:pt>
                <c:pt idx="3023">
                  <c:v>3.0460000000000003</c:v>
                </c:pt>
                <c:pt idx="3024">
                  <c:v>3.048</c:v>
                </c:pt>
                <c:pt idx="3025">
                  <c:v>3.05</c:v>
                </c:pt>
                <c:pt idx="3026">
                  <c:v>3.0519999999999996</c:v>
                </c:pt>
                <c:pt idx="3027">
                  <c:v>3.0540000000000003</c:v>
                </c:pt>
                <c:pt idx="3028">
                  <c:v>3.056</c:v>
                </c:pt>
                <c:pt idx="3029">
                  <c:v>3.0579999999999998</c:v>
                </c:pt>
                <c:pt idx="3030">
                  <c:v>3.0599999999999996</c:v>
                </c:pt>
                <c:pt idx="3031">
                  <c:v>3.0620000000000003</c:v>
                </c:pt>
                <c:pt idx="3032">
                  <c:v>3.0640000000000001</c:v>
                </c:pt>
                <c:pt idx="3033">
                  <c:v>3.0659999999999998</c:v>
                </c:pt>
                <c:pt idx="3034">
                  <c:v>3.0679999999999996</c:v>
                </c:pt>
                <c:pt idx="3035">
                  <c:v>3.0700000000000003</c:v>
                </c:pt>
                <c:pt idx="3036">
                  <c:v>3.0720000000000001</c:v>
                </c:pt>
                <c:pt idx="3037">
                  <c:v>3.0739999999999998</c:v>
                </c:pt>
                <c:pt idx="3038">
                  <c:v>3.0759999999999996</c:v>
                </c:pt>
                <c:pt idx="3039">
                  <c:v>3.0780000000000003</c:v>
                </c:pt>
                <c:pt idx="3040">
                  <c:v>3.08</c:v>
                </c:pt>
                <c:pt idx="3041">
                  <c:v>3.0819999999999999</c:v>
                </c:pt>
                <c:pt idx="3042">
                  <c:v>3.0839999999999996</c:v>
                </c:pt>
                <c:pt idx="3043">
                  <c:v>3.0860000000000003</c:v>
                </c:pt>
                <c:pt idx="3044">
                  <c:v>3.0880000000000001</c:v>
                </c:pt>
                <c:pt idx="3045">
                  <c:v>3.09</c:v>
                </c:pt>
                <c:pt idx="3046">
                  <c:v>3.0919999999999996</c:v>
                </c:pt>
                <c:pt idx="3047">
                  <c:v>3.0940000000000003</c:v>
                </c:pt>
                <c:pt idx="3048">
                  <c:v>3.0960000000000001</c:v>
                </c:pt>
                <c:pt idx="3049">
                  <c:v>3.0979999999999999</c:v>
                </c:pt>
                <c:pt idx="3050">
                  <c:v>3.0999999999999996</c:v>
                </c:pt>
                <c:pt idx="3051">
                  <c:v>3.1020000000000003</c:v>
                </c:pt>
                <c:pt idx="3052">
                  <c:v>3.1040000000000001</c:v>
                </c:pt>
                <c:pt idx="3053">
                  <c:v>3.1059999999999999</c:v>
                </c:pt>
                <c:pt idx="3054">
                  <c:v>3.1079999999999997</c:v>
                </c:pt>
                <c:pt idx="3055">
                  <c:v>3.1100000000000003</c:v>
                </c:pt>
                <c:pt idx="3056">
                  <c:v>3.1120000000000001</c:v>
                </c:pt>
                <c:pt idx="3057">
                  <c:v>3.1139999999999999</c:v>
                </c:pt>
                <c:pt idx="3058">
                  <c:v>3.1159999999999997</c:v>
                </c:pt>
                <c:pt idx="3059">
                  <c:v>3.1180000000000003</c:v>
                </c:pt>
                <c:pt idx="3060">
                  <c:v>3.12</c:v>
                </c:pt>
                <c:pt idx="3061">
                  <c:v>3.1219999999999999</c:v>
                </c:pt>
                <c:pt idx="3062">
                  <c:v>3.1239999999999997</c:v>
                </c:pt>
                <c:pt idx="3063">
                  <c:v>3.1260000000000003</c:v>
                </c:pt>
                <c:pt idx="3064">
                  <c:v>3.1280000000000001</c:v>
                </c:pt>
                <c:pt idx="3065">
                  <c:v>3.13</c:v>
                </c:pt>
                <c:pt idx="3066">
                  <c:v>3.1319999999999997</c:v>
                </c:pt>
                <c:pt idx="3067">
                  <c:v>3.1340000000000003</c:v>
                </c:pt>
                <c:pt idx="3068">
                  <c:v>3.1360000000000001</c:v>
                </c:pt>
                <c:pt idx="3069">
                  <c:v>3.1379999999999999</c:v>
                </c:pt>
                <c:pt idx="3070">
                  <c:v>3.1399999999999997</c:v>
                </c:pt>
                <c:pt idx="3071">
                  <c:v>3.1420000000000003</c:v>
                </c:pt>
                <c:pt idx="3072">
                  <c:v>3.1440000000000001</c:v>
                </c:pt>
                <c:pt idx="3073">
                  <c:v>3.1459999999999999</c:v>
                </c:pt>
                <c:pt idx="3074">
                  <c:v>3.1479999999999997</c:v>
                </c:pt>
                <c:pt idx="3075">
                  <c:v>3.1500000000000004</c:v>
                </c:pt>
                <c:pt idx="3076">
                  <c:v>3.1520000000000001</c:v>
                </c:pt>
                <c:pt idx="3077">
                  <c:v>3.1539999999999999</c:v>
                </c:pt>
                <c:pt idx="3078">
                  <c:v>3.1559999999999997</c:v>
                </c:pt>
                <c:pt idx="3079">
                  <c:v>3.1580000000000004</c:v>
                </c:pt>
                <c:pt idx="3080">
                  <c:v>3.16</c:v>
                </c:pt>
                <c:pt idx="3081">
                  <c:v>3.1619999999999999</c:v>
                </c:pt>
                <c:pt idx="3082">
                  <c:v>3.1639999999999997</c:v>
                </c:pt>
                <c:pt idx="3083">
                  <c:v>3.1660000000000004</c:v>
                </c:pt>
                <c:pt idx="3084">
                  <c:v>3.1680000000000001</c:v>
                </c:pt>
                <c:pt idx="3085">
                  <c:v>3.17</c:v>
                </c:pt>
                <c:pt idx="3086">
                  <c:v>3.1719999999999997</c:v>
                </c:pt>
                <c:pt idx="3087">
                  <c:v>3.1740000000000004</c:v>
                </c:pt>
                <c:pt idx="3088">
                  <c:v>3.1760000000000002</c:v>
                </c:pt>
                <c:pt idx="3089">
                  <c:v>3.1779999999999999</c:v>
                </c:pt>
                <c:pt idx="3090">
                  <c:v>3.1799999999999997</c:v>
                </c:pt>
                <c:pt idx="3091">
                  <c:v>3.1820000000000004</c:v>
                </c:pt>
                <c:pt idx="3092">
                  <c:v>3.1840000000000002</c:v>
                </c:pt>
                <c:pt idx="3093">
                  <c:v>3.1859999999999999</c:v>
                </c:pt>
                <c:pt idx="3094">
                  <c:v>3.1879999999999997</c:v>
                </c:pt>
                <c:pt idx="3095">
                  <c:v>3.1900000000000004</c:v>
                </c:pt>
                <c:pt idx="3096">
                  <c:v>3.1920000000000002</c:v>
                </c:pt>
                <c:pt idx="3097">
                  <c:v>3.194</c:v>
                </c:pt>
                <c:pt idx="3098">
                  <c:v>3.1959999999999997</c:v>
                </c:pt>
                <c:pt idx="3099">
                  <c:v>3.1980000000000004</c:v>
                </c:pt>
                <c:pt idx="3100">
                  <c:v>3.2</c:v>
                </c:pt>
                <c:pt idx="3101">
                  <c:v>3.202</c:v>
                </c:pt>
                <c:pt idx="3102">
                  <c:v>3.2039999999999997</c:v>
                </c:pt>
                <c:pt idx="3103">
                  <c:v>3.2060000000000004</c:v>
                </c:pt>
                <c:pt idx="3104">
                  <c:v>3.2080000000000002</c:v>
                </c:pt>
                <c:pt idx="3105">
                  <c:v>3.21</c:v>
                </c:pt>
                <c:pt idx="3106">
                  <c:v>3.2119999999999997</c:v>
                </c:pt>
                <c:pt idx="3107">
                  <c:v>3.2140000000000004</c:v>
                </c:pt>
                <c:pt idx="3108">
                  <c:v>3.2160000000000002</c:v>
                </c:pt>
                <c:pt idx="3109">
                  <c:v>3.218</c:v>
                </c:pt>
                <c:pt idx="3110">
                  <c:v>3.2199999999999998</c:v>
                </c:pt>
                <c:pt idx="3111">
                  <c:v>3.2220000000000004</c:v>
                </c:pt>
                <c:pt idx="3112">
                  <c:v>3.2240000000000002</c:v>
                </c:pt>
                <c:pt idx="3113">
                  <c:v>3.226</c:v>
                </c:pt>
                <c:pt idx="3114">
                  <c:v>3.2279999999999998</c:v>
                </c:pt>
                <c:pt idx="3115">
                  <c:v>3.2300000000000004</c:v>
                </c:pt>
                <c:pt idx="3116">
                  <c:v>3.2320000000000002</c:v>
                </c:pt>
                <c:pt idx="3117">
                  <c:v>3.234</c:v>
                </c:pt>
                <c:pt idx="3118">
                  <c:v>3.2359999999999998</c:v>
                </c:pt>
                <c:pt idx="3119">
                  <c:v>3.2380000000000004</c:v>
                </c:pt>
                <c:pt idx="3120">
                  <c:v>3.24</c:v>
                </c:pt>
                <c:pt idx="3121">
                  <c:v>3.242</c:v>
                </c:pt>
                <c:pt idx="3122">
                  <c:v>3.2439999999999998</c:v>
                </c:pt>
                <c:pt idx="3123">
                  <c:v>3.2460000000000004</c:v>
                </c:pt>
                <c:pt idx="3124">
                  <c:v>3.2480000000000002</c:v>
                </c:pt>
                <c:pt idx="3125">
                  <c:v>3.25</c:v>
                </c:pt>
                <c:pt idx="3126">
                  <c:v>3.2519999999999998</c:v>
                </c:pt>
                <c:pt idx="3127">
                  <c:v>3.2539999999999996</c:v>
                </c:pt>
                <c:pt idx="3128">
                  <c:v>3.2560000000000002</c:v>
                </c:pt>
                <c:pt idx="3129">
                  <c:v>3.258</c:v>
                </c:pt>
                <c:pt idx="3130">
                  <c:v>3.26</c:v>
                </c:pt>
                <c:pt idx="3131">
                  <c:v>3.2619999999999996</c:v>
                </c:pt>
                <c:pt idx="3132">
                  <c:v>3.2640000000000002</c:v>
                </c:pt>
                <c:pt idx="3133">
                  <c:v>3.266</c:v>
                </c:pt>
                <c:pt idx="3134">
                  <c:v>3.2679999999999998</c:v>
                </c:pt>
                <c:pt idx="3135">
                  <c:v>3.2699999999999996</c:v>
                </c:pt>
                <c:pt idx="3136">
                  <c:v>3.2720000000000002</c:v>
                </c:pt>
                <c:pt idx="3137">
                  <c:v>3.274</c:v>
                </c:pt>
                <c:pt idx="3138">
                  <c:v>3.2759999999999998</c:v>
                </c:pt>
                <c:pt idx="3139">
                  <c:v>3.2779999999999996</c:v>
                </c:pt>
                <c:pt idx="3140">
                  <c:v>3.2800000000000002</c:v>
                </c:pt>
                <c:pt idx="3141">
                  <c:v>3.282</c:v>
                </c:pt>
                <c:pt idx="3142">
                  <c:v>3.2839999999999998</c:v>
                </c:pt>
                <c:pt idx="3143">
                  <c:v>3.2859999999999996</c:v>
                </c:pt>
                <c:pt idx="3144">
                  <c:v>3.2880000000000003</c:v>
                </c:pt>
                <c:pt idx="3145">
                  <c:v>3.29</c:v>
                </c:pt>
                <c:pt idx="3146">
                  <c:v>3.2919999999999998</c:v>
                </c:pt>
                <c:pt idx="3147">
                  <c:v>3.2939999999999996</c:v>
                </c:pt>
                <c:pt idx="3148">
                  <c:v>3.2960000000000003</c:v>
                </c:pt>
                <c:pt idx="3149">
                  <c:v>3.298</c:v>
                </c:pt>
                <c:pt idx="3150">
                  <c:v>3.3</c:v>
                </c:pt>
                <c:pt idx="3151">
                  <c:v>3.3019999999999996</c:v>
                </c:pt>
                <c:pt idx="3152">
                  <c:v>3.3040000000000003</c:v>
                </c:pt>
                <c:pt idx="3153">
                  <c:v>3.306</c:v>
                </c:pt>
                <c:pt idx="3154">
                  <c:v>3.3079999999999998</c:v>
                </c:pt>
                <c:pt idx="3155">
                  <c:v>3.3099999999999996</c:v>
                </c:pt>
                <c:pt idx="3156">
                  <c:v>3.3120000000000003</c:v>
                </c:pt>
                <c:pt idx="3157">
                  <c:v>3.3140000000000001</c:v>
                </c:pt>
                <c:pt idx="3158">
                  <c:v>3.3159999999999998</c:v>
                </c:pt>
                <c:pt idx="3159">
                  <c:v>3.3179999999999996</c:v>
                </c:pt>
                <c:pt idx="3160">
                  <c:v>3.3200000000000003</c:v>
                </c:pt>
                <c:pt idx="3161">
                  <c:v>3.3220000000000001</c:v>
                </c:pt>
                <c:pt idx="3162">
                  <c:v>3.3239999999999998</c:v>
                </c:pt>
                <c:pt idx="3163">
                  <c:v>3.3259999999999996</c:v>
                </c:pt>
                <c:pt idx="3164">
                  <c:v>3.3280000000000003</c:v>
                </c:pt>
                <c:pt idx="3165">
                  <c:v>3.33</c:v>
                </c:pt>
                <c:pt idx="3166">
                  <c:v>3.3319999999999999</c:v>
                </c:pt>
                <c:pt idx="3167">
                  <c:v>3.3339999999999996</c:v>
                </c:pt>
                <c:pt idx="3168">
                  <c:v>3.3360000000000003</c:v>
                </c:pt>
                <c:pt idx="3169">
                  <c:v>3.3380000000000001</c:v>
                </c:pt>
                <c:pt idx="3170">
                  <c:v>3.34</c:v>
                </c:pt>
                <c:pt idx="3171">
                  <c:v>3.3419999999999996</c:v>
                </c:pt>
                <c:pt idx="3172">
                  <c:v>3.3440000000000003</c:v>
                </c:pt>
                <c:pt idx="3173">
                  <c:v>3.3460000000000001</c:v>
                </c:pt>
                <c:pt idx="3174">
                  <c:v>3.3479999999999999</c:v>
                </c:pt>
                <c:pt idx="3175">
                  <c:v>3.3499999999999996</c:v>
                </c:pt>
                <c:pt idx="3176">
                  <c:v>3.3520000000000003</c:v>
                </c:pt>
                <c:pt idx="3177">
                  <c:v>3.3540000000000001</c:v>
                </c:pt>
                <c:pt idx="3178">
                  <c:v>3.3559999999999999</c:v>
                </c:pt>
                <c:pt idx="3179">
                  <c:v>3.3579999999999997</c:v>
                </c:pt>
                <c:pt idx="3180">
                  <c:v>3.3600000000000003</c:v>
                </c:pt>
                <c:pt idx="3181">
                  <c:v>3.3620000000000001</c:v>
                </c:pt>
                <c:pt idx="3182">
                  <c:v>3.3639999999999999</c:v>
                </c:pt>
                <c:pt idx="3183">
                  <c:v>3.3659999999999997</c:v>
                </c:pt>
                <c:pt idx="3184">
                  <c:v>3.3680000000000003</c:v>
                </c:pt>
                <c:pt idx="3185">
                  <c:v>3.37</c:v>
                </c:pt>
                <c:pt idx="3186">
                  <c:v>3.3719999999999999</c:v>
                </c:pt>
                <c:pt idx="3187">
                  <c:v>3.3739999999999997</c:v>
                </c:pt>
                <c:pt idx="3188">
                  <c:v>3.3760000000000003</c:v>
                </c:pt>
                <c:pt idx="3189">
                  <c:v>3.3780000000000001</c:v>
                </c:pt>
                <c:pt idx="3190">
                  <c:v>3.38</c:v>
                </c:pt>
                <c:pt idx="3191">
                  <c:v>3.3819999999999997</c:v>
                </c:pt>
                <c:pt idx="3192">
                  <c:v>3.3840000000000003</c:v>
                </c:pt>
                <c:pt idx="3193">
                  <c:v>3.3860000000000001</c:v>
                </c:pt>
                <c:pt idx="3194">
                  <c:v>3.3879999999999999</c:v>
                </c:pt>
                <c:pt idx="3195">
                  <c:v>3.3899999999999997</c:v>
                </c:pt>
                <c:pt idx="3196">
                  <c:v>3.3920000000000003</c:v>
                </c:pt>
                <c:pt idx="3197">
                  <c:v>3.3940000000000001</c:v>
                </c:pt>
                <c:pt idx="3198">
                  <c:v>3.3959999999999999</c:v>
                </c:pt>
                <c:pt idx="3199">
                  <c:v>3.3979999999999997</c:v>
                </c:pt>
                <c:pt idx="3200">
                  <c:v>3.4000000000000004</c:v>
                </c:pt>
                <c:pt idx="3201">
                  <c:v>3.4020000000000001</c:v>
                </c:pt>
                <c:pt idx="3202">
                  <c:v>3.4039999999999999</c:v>
                </c:pt>
                <c:pt idx="3203">
                  <c:v>3.4059999999999997</c:v>
                </c:pt>
                <c:pt idx="3204">
                  <c:v>3.4080000000000004</c:v>
                </c:pt>
                <c:pt idx="3205">
                  <c:v>3.41</c:v>
                </c:pt>
                <c:pt idx="3206">
                  <c:v>3.4119999999999999</c:v>
                </c:pt>
                <c:pt idx="3207">
                  <c:v>3.4139999999999997</c:v>
                </c:pt>
                <c:pt idx="3208">
                  <c:v>3.4160000000000004</c:v>
                </c:pt>
                <c:pt idx="3209">
                  <c:v>3.4180000000000001</c:v>
                </c:pt>
                <c:pt idx="3210">
                  <c:v>3.42</c:v>
                </c:pt>
                <c:pt idx="3211">
                  <c:v>3.4219999999999997</c:v>
                </c:pt>
                <c:pt idx="3212">
                  <c:v>3.4240000000000004</c:v>
                </c:pt>
                <c:pt idx="3213">
                  <c:v>3.4260000000000002</c:v>
                </c:pt>
                <c:pt idx="3214">
                  <c:v>3.4279999999999999</c:v>
                </c:pt>
                <c:pt idx="3215">
                  <c:v>3.4299999999999997</c:v>
                </c:pt>
                <c:pt idx="3216">
                  <c:v>3.4320000000000004</c:v>
                </c:pt>
                <c:pt idx="3217">
                  <c:v>3.4340000000000002</c:v>
                </c:pt>
                <c:pt idx="3218">
                  <c:v>3.4359999999999999</c:v>
                </c:pt>
                <c:pt idx="3219">
                  <c:v>3.4379999999999997</c:v>
                </c:pt>
                <c:pt idx="3220">
                  <c:v>3.4400000000000004</c:v>
                </c:pt>
                <c:pt idx="3221">
                  <c:v>3.4420000000000002</c:v>
                </c:pt>
                <c:pt idx="3222">
                  <c:v>3.444</c:v>
                </c:pt>
                <c:pt idx="3223">
                  <c:v>3.4459999999999997</c:v>
                </c:pt>
                <c:pt idx="3224">
                  <c:v>3.4480000000000004</c:v>
                </c:pt>
                <c:pt idx="3225">
                  <c:v>3.45</c:v>
                </c:pt>
                <c:pt idx="3226">
                  <c:v>3.452</c:v>
                </c:pt>
                <c:pt idx="3227">
                  <c:v>3.4539999999999997</c:v>
                </c:pt>
                <c:pt idx="3228">
                  <c:v>3.4560000000000004</c:v>
                </c:pt>
                <c:pt idx="3229">
                  <c:v>3.4580000000000002</c:v>
                </c:pt>
                <c:pt idx="3230">
                  <c:v>3.46</c:v>
                </c:pt>
                <c:pt idx="3231">
                  <c:v>3.4619999999999997</c:v>
                </c:pt>
                <c:pt idx="3232">
                  <c:v>3.4640000000000004</c:v>
                </c:pt>
                <c:pt idx="3233">
                  <c:v>3.4660000000000002</c:v>
                </c:pt>
                <c:pt idx="3234">
                  <c:v>3.468</c:v>
                </c:pt>
                <c:pt idx="3235">
                  <c:v>3.4699999999999998</c:v>
                </c:pt>
                <c:pt idx="3236">
                  <c:v>3.4720000000000004</c:v>
                </c:pt>
                <c:pt idx="3237">
                  <c:v>3.4740000000000002</c:v>
                </c:pt>
                <c:pt idx="3238">
                  <c:v>3.476</c:v>
                </c:pt>
                <c:pt idx="3239">
                  <c:v>3.4779999999999998</c:v>
                </c:pt>
                <c:pt idx="3240">
                  <c:v>3.4800000000000004</c:v>
                </c:pt>
                <c:pt idx="3241">
                  <c:v>3.4820000000000002</c:v>
                </c:pt>
                <c:pt idx="3242">
                  <c:v>3.484</c:v>
                </c:pt>
                <c:pt idx="3243">
                  <c:v>3.4859999999999998</c:v>
                </c:pt>
                <c:pt idx="3244">
                  <c:v>3.4880000000000004</c:v>
                </c:pt>
                <c:pt idx="3245">
                  <c:v>3.49</c:v>
                </c:pt>
                <c:pt idx="3246">
                  <c:v>3.492</c:v>
                </c:pt>
                <c:pt idx="3247">
                  <c:v>3.4939999999999998</c:v>
                </c:pt>
                <c:pt idx="3248">
                  <c:v>3.4960000000000004</c:v>
                </c:pt>
                <c:pt idx="3249">
                  <c:v>3.4980000000000002</c:v>
                </c:pt>
                <c:pt idx="3250">
                  <c:v>3.5</c:v>
                </c:pt>
                <c:pt idx="3251">
                  <c:v>3.5019999999999998</c:v>
                </c:pt>
                <c:pt idx="3252">
                  <c:v>3.5039999999999996</c:v>
                </c:pt>
                <c:pt idx="3253">
                  <c:v>3.5060000000000002</c:v>
                </c:pt>
                <c:pt idx="3254">
                  <c:v>3.508</c:v>
                </c:pt>
                <c:pt idx="3255">
                  <c:v>3.51</c:v>
                </c:pt>
                <c:pt idx="3256">
                  <c:v>3.5119999999999996</c:v>
                </c:pt>
                <c:pt idx="3257">
                  <c:v>3.5140000000000002</c:v>
                </c:pt>
                <c:pt idx="3258">
                  <c:v>3.516</c:v>
                </c:pt>
                <c:pt idx="3259">
                  <c:v>3.5179999999999998</c:v>
                </c:pt>
                <c:pt idx="3260">
                  <c:v>3.5199999999999996</c:v>
                </c:pt>
                <c:pt idx="3261">
                  <c:v>3.5220000000000002</c:v>
                </c:pt>
                <c:pt idx="3262">
                  <c:v>3.524</c:v>
                </c:pt>
                <c:pt idx="3263">
                  <c:v>3.5259999999999998</c:v>
                </c:pt>
                <c:pt idx="3264">
                  <c:v>3.5279999999999996</c:v>
                </c:pt>
                <c:pt idx="3265">
                  <c:v>3.5300000000000002</c:v>
                </c:pt>
                <c:pt idx="3266">
                  <c:v>3.532</c:v>
                </c:pt>
                <c:pt idx="3267">
                  <c:v>3.5339999999999998</c:v>
                </c:pt>
                <c:pt idx="3268">
                  <c:v>3.5359999999999996</c:v>
                </c:pt>
                <c:pt idx="3269">
                  <c:v>3.5380000000000003</c:v>
                </c:pt>
                <c:pt idx="3270">
                  <c:v>3.54</c:v>
                </c:pt>
                <c:pt idx="3271">
                  <c:v>3.5419999999999998</c:v>
                </c:pt>
                <c:pt idx="3272">
                  <c:v>3.5439999999999996</c:v>
                </c:pt>
                <c:pt idx="3273">
                  <c:v>3.5460000000000003</c:v>
                </c:pt>
                <c:pt idx="3274">
                  <c:v>3.548</c:v>
                </c:pt>
                <c:pt idx="3275">
                  <c:v>3.55</c:v>
                </c:pt>
                <c:pt idx="3276">
                  <c:v>3.5519999999999996</c:v>
                </c:pt>
                <c:pt idx="3277">
                  <c:v>3.5540000000000003</c:v>
                </c:pt>
                <c:pt idx="3278">
                  <c:v>3.556</c:v>
                </c:pt>
                <c:pt idx="3279">
                  <c:v>3.5579999999999998</c:v>
                </c:pt>
                <c:pt idx="3280">
                  <c:v>3.5599999999999996</c:v>
                </c:pt>
                <c:pt idx="3281">
                  <c:v>3.5620000000000003</c:v>
                </c:pt>
                <c:pt idx="3282">
                  <c:v>3.5640000000000001</c:v>
                </c:pt>
                <c:pt idx="3283">
                  <c:v>3.5659999999999998</c:v>
                </c:pt>
                <c:pt idx="3284">
                  <c:v>3.5679999999999996</c:v>
                </c:pt>
                <c:pt idx="3285">
                  <c:v>3.5700000000000003</c:v>
                </c:pt>
                <c:pt idx="3286">
                  <c:v>3.5720000000000001</c:v>
                </c:pt>
                <c:pt idx="3287">
                  <c:v>3.5739999999999998</c:v>
                </c:pt>
                <c:pt idx="3288">
                  <c:v>3.5759999999999996</c:v>
                </c:pt>
                <c:pt idx="3289">
                  <c:v>3.5780000000000003</c:v>
                </c:pt>
                <c:pt idx="3290">
                  <c:v>3.58</c:v>
                </c:pt>
                <c:pt idx="3291">
                  <c:v>3.5819999999999999</c:v>
                </c:pt>
                <c:pt idx="3292">
                  <c:v>3.5839999999999996</c:v>
                </c:pt>
                <c:pt idx="3293">
                  <c:v>3.5860000000000003</c:v>
                </c:pt>
                <c:pt idx="3294">
                  <c:v>3.5880000000000001</c:v>
                </c:pt>
                <c:pt idx="3295">
                  <c:v>3.59</c:v>
                </c:pt>
                <c:pt idx="3296">
                  <c:v>3.5919999999999996</c:v>
                </c:pt>
                <c:pt idx="3297">
                  <c:v>3.5940000000000003</c:v>
                </c:pt>
                <c:pt idx="3298">
                  <c:v>3.5960000000000001</c:v>
                </c:pt>
                <c:pt idx="3299">
                  <c:v>3.5979999999999999</c:v>
                </c:pt>
                <c:pt idx="3300">
                  <c:v>3.5999999999999996</c:v>
                </c:pt>
                <c:pt idx="3301">
                  <c:v>3.6020000000000003</c:v>
                </c:pt>
                <c:pt idx="3302">
                  <c:v>3.6040000000000001</c:v>
                </c:pt>
                <c:pt idx="3303">
                  <c:v>3.6059999999999999</c:v>
                </c:pt>
                <c:pt idx="3304">
                  <c:v>3.6079999999999997</c:v>
                </c:pt>
                <c:pt idx="3305">
                  <c:v>3.6100000000000003</c:v>
                </c:pt>
                <c:pt idx="3306">
                  <c:v>3.6120000000000001</c:v>
                </c:pt>
                <c:pt idx="3307">
                  <c:v>3.6139999999999999</c:v>
                </c:pt>
                <c:pt idx="3308">
                  <c:v>3.6159999999999997</c:v>
                </c:pt>
                <c:pt idx="3309">
                  <c:v>3.6180000000000003</c:v>
                </c:pt>
                <c:pt idx="3310">
                  <c:v>3.62</c:v>
                </c:pt>
                <c:pt idx="3311">
                  <c:v>3.6219999999999999</c:v>
                </c:pt>
                <c:pt idx="3312">
                  <c:v>3.6239999999999997</c:v>
                </c:pt>
                <c:pt idx="3313">
                  <c:v>3.6260000000000003</c:v>
                </c:pt>
                <c:pt idx="3314">
                  <c:v>3.6280000000000001</c:v>
                </c:pt>
                <c:pt idx="3315">
                  <c:v>3.63</c:v>
                </c:pt>
                <c:pt idx="3316">
                  <c:v>3.6319999999999997</c:v>
                </c:pt>
                <c:pt idx="3317">
                  <c:v>3.6340000000000003</c:v>
                </c:pt>
                <c:pt idx="3318">
                  <c:v>3.6360000000000001</c:v>
                </c:pt>
                <c:pt idx="3319">
                  <c:v>3.6379999999999999</c:v>
                </c:pt>
                <c:pt idx="3320">
                  <c:v>3.6399999999999997</c:v>
                </c:pt>
                <c:pt idx="3321">
                  <c:v>3.6420000000000003</c:v>
                </c:pt>
                <c:pt idx="3322">
                  <c:v>3.6440000000000001</c:v>
                </c:pt>
                <c:pt idx="3323">
                  <c:v>3.6459999999999999</c:v>
                </c:pt>
                <c:pt idx="3324">
                  <c:v>3.6479999999999997</c:v>
                </c:pt>
                <c:pt idx="3325">
                  <c:v>3.6500000000000004</c:v>
                </c:pt>
                <c:pt idx="3326">
                  <c:v>3.6520000000000001</c:v>
                </c:pt>
                <c:pt idx="3327">
                  <c:v>3.6539999999999999</c:v>
                </c:pt>
                <c:pt idx="3328">
                  <c:v>3.6559999999999997</c:v>
                </c:pt>
                <c:pt idx="3329">
                  <c:v>3.6580000000000004</c:v>
                </c:pt>
                <c:pt idx="3330">
                  <c:v>3.66</c:v>
                </c:pt>
                <c:pt idx="3331">
                  <c:v>3.6619999999999999</c:v>
                </c:pt>
                <c:pt idx="3332">
                  <c:v>3.6639999999999997</c:v>
                </c:pt>
                <c:pt idx="3333">
                  <c:v>3.6660000000000004</c:v>
                </c:pt>
                <c:pt idx="3334">
                  <c:v>3.6680000000000001</c:v>
                </c:pt>
                <c:pt idx="3335">
                  <c:v>3.67</c:v>
                </c:pt>
                <c:pt idx="3336">
                  <c:v>3.6719999999999997</c:v>
                </c:pt>
                <c:pt idx="3337">
                  <c:v>3.6740000000000004</c:v>
                </c:pt>
                <c:pt idx="3338">
                  <c:v>3.6760000000000002</c:v>
                </c:pt>
                <c:pt idx="3339">
                  <c:v>3.6779999999999999</c:v>
                </c:pt>
                <c:pt idx="3340">
                  <c:v>3.6799999999999997</c:v>
                </c:pt>
                <c:pt idx="3341">
                  <c:v>3.6820000000000004</c:v>
                </c:pt>
                <c:pt idx="3342">
                  <c:v>3.6840000000000002</c:v>
                </c:pt>
                <c:pt idx="3343">
                  <c:v>3.6859999999999999</c:v>
                </c:pt>
                <c:pt idx="3344">
                  <c:v>3.6879999999999997</c:v>
                </c:pt>
                <c:pt idx="3345">
                  <c:v>3.6900000000000004</c:v>
                </c:pt>
                <c:pt idx="3346">
                  <c:v>3.6920000000000002</c:v>
                </c:pt>
                <c:pt idx="3347">
                  <c:v>3.694</c:v>
                </c:pt>
                <c:pt idx="3348">
                  <c:v>3.6959999999999997</c:v>
                </c:pt>
                <c:pt idx="3349">
                  <c:v>3.6980000000000004</c:v>
                </c:pt>
                <c:pt idx="3350">
                  <c:v>3.7</c:v>
                </c:pt>
                <c:pt idx="3351">
                  <c:v>3.702</c:v>
                </c:pt>
                <c:pt idx="3352">
                  <c:v>3.7039999999999997</c:v>
                </c:pt>
                <c:pt idx="3353">
                  <c:v>3.7060000000000004</c:v>
                </c:pt>
                <c:pt idx="3354">
                  <c:v>3.7080000000000002</c:v>
                </c:pt>
                <c:pt idx="3355">
                  <c:v>3.71</c:v>
                </c:pt>
                <c:pt idx="3356">
                  <c:v>3.7119999999999997</c:v>
                </c:pt>
                <c:pt idx="3357">
                  <c:v>3.7140000000000004</c:v>
                </c:pt>
                <c:pt idx="3358">
                  <c:v>3.7160000000000002</c:v>
                </c:pt>
                <c:pt idx="3359">
                  <c:v>3.718</c:v>
                </c:pt>
                <c:pt idx="3360">
                  <c:v>3.7199999999999998</c:v>
                </c:pt>
                <c:pt idx="3361">
                  <c:v>3.7220000000000004</c:v>
                </c:pt>
                <c:pt idx="3362">
                  <c:v>3.7240000000000002</c:v>
                </c:pt>
                <c:pt idx="3363">
                  <c:v>3.726</c:v>
                </c:pt>
                <c:pt idx="3364">
                  <c:v>3.7279999999999998</c:v>
                </c:pt>
                <c:pt idx="3365">
                  <c:v>3.7300000000000004</c:v>
                </c:pt>
                <c:pt idx="3366">
                  <c:v>3.7320000000000002</c:v>
                </c:pt>
                <c:pt idx="3367">
                  <c:v>3.734</c:v>
                </c:pt>
                <c:pt idx="3368">
                  <c:v>3.7359999999999998</c:v>
                </c:pt>
                <c:pt idx="3369">
                  <c:v>3.7380000000000004</c:v>
                </c:pt>
                <c:pt idx="3370">
                  <c:v>3.74</c:v>
                </c:pt>
                <c:pt idx="3371">
                  <c:v>3.742</c:v>
                </c:pt>
                <c:pt idx="3372">
                  <c:v>3.7439999999999998</c:v>
                </c:pt>
                <c:pt idx="3373">
                  <c:v>3.7460000000000004</c:v>
                </c:pt>
                <c:pt idx="3374">
                  <c:v>3.7480000000000002</c:v>
                </c:pt>
                <c:pt idx="3375">
                  <c:v>3.75</c:v>
                </c:pt>
                <c:pt idx="3376">
                  <c:v>3.7519999999999998</c:v>
                </c:pt>
                <c:pt idx="3377">
                  <c:v>3.7539999999999996</c:v>
                </c:pt>
                <c:pt idx="3378">
                  <c:v>3.7560000000000002</c:v>
                </c:pt>
                <c:pt idx="3379">
                  <c:v>3.758</c:v>
                </c:pt>
                <c:pt idx="3380">
                  <c:v>3.76</c:v>
                </c:pt>
                <c:pt idx="3381">
                  <c:v>3.7619999999999996</c:v>
                </c:pt>
                <c:pt idx="3382">
                  <c:v>3.7640000000000002</c:v>
                </c:pt>
                <c:pt idx="3383">
                  <c:v>3.766</c:v>
                </c:pt>
                <c:pt idx="3384">
                  <c:v>3.7679999999999998</c:v>
                </c:pt>
                <c:pt idx="3385">
                  <c:v>3.7699999999999996</c:v>
                </c:pt>
                <c:pt idx="3386">
                  <c:v>3.7720000000000002</c:v>
                </c:pt>
                <c:pt idx="3387">
                  <c:v>3.774</c:v>
                </c:pt>
                <c:pt idx="3388">
                  <c:v>3.7759999999999998</c:v>
                </c:pt>
                <c:pt idx="3389">
                  <c:v>3.7779999999999996</c:v>
                </c:pt>
                <c:pt idx="3390">
                  <c:v>3.7800000000000002</c:v>
                </c:pt>
                <c:pt idx="3391">
                  <c:v>3.782</c:v>
                </c:pt>
                <c:pt idx="3392">
                  <c:v>3.7839999999999998</c:v>
                </c:pt>
                <c:pt idx="3393">
                  <c:v>3.7859999999999996</c:v>
                </c:pt>
                <c:pt idx="3394">
                  <c:v>3.7880000000000003</c:v>
                </c:pt>
                <c:pt idx="3395">
                  <c:v>3.79</c:v>
                </c:pt>
                <c:pt idx="3396">
                  <c:v>3.7919999999999998</c:v>
                </c:pt>
                <c:pt idx="3397">
                  <c:v>3.7939999999999996</c:v>
                </c:pt>
                <c:pt idx="3398">
                  <c:v>3.7960000000000003</c:v>
                </c:pt>
                <c:pt idx="3399">
                  <c:v>3.798</c:v>
                </c:pt>
                <c:pt idx="3400">
                  <c:v>3.8</c:v>
                </c:pt>
                <c:pt idx="3401">
                  <c:v>3.8019999999999996</c:v>
                </c:pt>
                <c:pt idx="3402">
                  <c:v>3.8040000000000003</c:v>
                </c:pt>
                <c:pt idx="3403">
                  <c:v>3.806</c:v>
                </c:pt>
                <c:pt idx="3404">
                  <c:v>3.8079999999999998</c:v>
                </c:pt>
                <c:pt idx="3405">
                  <c:v>3.8099999999999996</c:v>
                </c:pt>
                <c:pt idx="3406">
                  <c:v>3.8120000000000003</c:v>
                </c:pt>
                <c:pt idx="3407">
                  <c:v>3.8140000000000001</c:v>
                </c:pt>
                <c:pt idx="3408">
                  <c:v>3.8159999999999998</c:v>
                </c:pt>
                <c:pt idx="3409">
                  <c:v>3.8179999999999996</c:v>
                </c:pt>
                <c:pt idx="3410">
                  <c:v>3.8200000000000003</c:v>
                </c:pt>
                <c:pt idx="3411">
                  <c:v>3.8220000000000001</c:v>
                </c:pt>
                <c:pt idx="3412">
                  <c:v>3.8239999999999998</c:v>
                </c:pt>
                <c:pt idx="3413">
                  <c:v>3.8259999999999996</c:v>
                </c:pt>
                <c:pt idx="3414">
                  <c:v>3.8280000000000003</c:v>
                </c:pt>
                <c:pt idx="3415">
                  <c:v>3.83</c:v>
                </c:pt>
                <c:pt idx="3416">
                  <c:v>3.8319999999999999</c:v>
                </c:pt>
                <c:pt idx="3417">
                  <c:v>3.8339999999999996</c:v>
                </c:pt>
                <c:pt idx="3418">
                  <c:v>3.8360000000000003</c:v>
                </c:pt>
                <c:pt idx="3419">
                  <c:v>3.8380000000000001</c:v>
                </c:pt>
                <c:pt idx="3420">
                  <c:v>3.84</c:v>
                </c:pt>
                <c:pt idx="3421">
                  <c:v>3.8419999999999996</c:v>
                </c:pt>
                <c:pt idx="3422">
                  <c:v>3.8440000000000003</c:v>
                </c:pt>
                <c:pt idx="3423">
                  <c:v>3.8460000000000001</c:v>
                </c:pt>
                <c:pt idx="3424">
                  <c:v>3.8479999999999999</c:v>
                </c:pt>
                <c:pt idx="3425">
                  <c:v>3.8499999999999996</c:v>
                </c:pt>
                <c:pt idx="3426">
                  <c:v>3.8520000000000003</c:v>
                </c:pt>
                <c:pt idx="3427">
                  <c:v>3.8540000000000001</c:v>
                </c:pt>
                <c:pt idx="3428">
                  <c:v>3.8559999999999999</c:v>
                </c:pt>
                <c:pt idx="3429">
                  <c:v>3.8579999999999997</c:v>
                </c:pt>
                <c:pt idx="3430">
                  <c:v>3.8600000000000003</c:v>
                </c:pt>
                <c:pt idx="3431">
                  <c:v>3.8620000000000001</c:v>
                </c:pt>
                <c:pt idx="3432">
                  <c:v>3.8639999999999999</c:v>
                </c:pt>
                <c:pt idx="3433">
                  <c:v>3.8659999999999997</c:v>
                </c:pt>
                <c:pt idx="3434">
                  <c:v>3.8680000000000003</c:v>
                </c:pt>
                <c:pt idx="3435">
                  <c:v>3.87</c:v>
                </c:pt>
                <c:pt idx="3436">
                  <c:v>3.8719999999999999</c:v>
                </c:pt>
                <c:pt idx="3437">
                  <c:v>3.8739999999999997</c:v>
                </c:pt>
                <c:pt idx="3438">
                  <c:v>3.8760000000000003</c:v>
                </c:pt>
                <c:pt idx="3439">
                  <c:v>3.8780000000000001</c:v>
                </c:pt>
                <c:pt idx="3440">
                  <c:v>3.88</c:v>
                </c:pt>
                <c:pt idx="3441">
                  <c:v>3.8819999999999997</c:v>
                </c:pt>
                <c:pt idx="3442">
                  <c:v>3.8840000000000003</c:v>
                </c:pt>
                <c:pt idx="3443">
                  <c:v>3.8860000000000001</c:v>
                </c:pt>
                <c:pt idx="3444">
                  <c:v>3.8879999999999999</c:v>
                </c:pt>
                <c:pt idx="3445">
                  <c:v>3.8899999999999997</c:v>
                </c:pt>
                <c:pt idx="3446">
                  <c:v>3.8920000000000003</c:v>
                </c:pt>
                <c:pt idx="3447">
                  <c:v>3.8940000000000001</c:v>
                </c:pt>
                <c:pt idx="3448">
                  <c:v>3.8959999999999999</c:v>
                </c:pt>
                <c:pt idx="3449">
                  <c:v>3.8979999999999997</c:v>
                </c:pt>
                <c:pt idx="3450">
                  <c:v>3.9000000000000004</c:v>
                </c:pt>
                <c:pt idx="3451">
                  <c:v>3.9020000000000001</c:v>
                </c:pt>
                <c:pt idx="3452">
                  <c:v>3.9039999999999999</c:v>
                </c:pt>
                <c:pt idx="3453">
                  <c:v>3.9059999999999997</c:v>
                </c:pt>
                <c:pt idx="3454">
                  <c:v>3.9080000000000004</c:v>
                </c:pt>
                <c:pt idx="3455">
                  <c:v>3.91</c:v>
                </c:pt>
                <c:pt idx="3456">
                  <c:v>3.9119999999999999</c:v>
                </c:pt>
                <c:pt idx="3457">
                  <c:v>3.9139999999999997</c:v>
                </c:pt>
                <c:pt idx="3458">
                  <c:v>3.9160000000000004</c:v>
                </c:pt>
                <c:pt idx="3459">
                  <c:v>3.9180000000000001</c:v>
                </c:pt>
                <c:pt idx="3460">
                  <c:v>3.92</c:v>
                </c:pt>
                <c:pt idx="3461">
                  <c:v>3.9219999999999997</c:v>
                </c:pt>
                <c:pt idx="3462">
                  <c:v>3.9240000000000004</c:v>
                </c:pt>
                <c:pt idx="3463">
                  <c:v>3.9260000000000002</c:v>
                </c:pt>
                <c:pt idx="3464">
                  <c:v>3.9279999999999999</c:v>
                </c:pt>
                <c:pt idx="3465">
                  <c:v>3.9299999999999997</c:v>
                </c:pt>
                <c:pt idx="3466">
                  <c:v>3.9320000000000004</c:v>
                </c:pt>
                <c:pt idx="3467">
                  <c:v>3.9340000000000002</c:v>
                </c:pt>
                <c:pt idx="3468">
                  <c:v>3.9359999999999999</c:v>
                </c:pt>
                <c:pt idx="3469">
                  <c:v>3.9379999999999997</c:v>
                </c:pt>
                <c:pt idx="3470">
                  <c:v>3.9400000000000004</c:v>
                </c:pt>
                <c:pt idx="3471">
                  <c:v>3.9420000000000002</c:v>
                </c:pt>
                <c:pt idx="3472">
                  <c:v>3.944</c:v>
                </c:pt>
                <c:pt idx="3473">
                  <c:v>3.9459999999999997</c:v>
                </c:pt>
                <c:pt idx="3474">
                  <c:v>3.9480000000000004</c:v>
                </c:pt>
                <c:pt idx="3475">
                  <c:v>3.95</c:v>
                </c:pt>
                <c:pt idx="3476">
                  <c:v>3.952</c:v>
                </c:pt>
                <c:pt idx="3477">
                  <c:v>3.9539999999999997</c:v>
                </c:pt>
                <c:pt idx="3478">
                  <c:v>3.9560000000000004</c:v>
                </c:pt>
                <c:pt idx="3479">
                  <c:v>3.9580000000000002</c:v>
                </c:pt>
                <c:pt idx="3480">
                  <c:v>3.96</c:v>
                </c:pt>
                <c:pt idx="3481">
                  <c:v>3.9619999999999997</c:v>
                </c:pt>
                <c:pt idx="3482">
                  <c:v>3.9640000000000004</c:v>
                </c:pt>
                <c:pt idx="3483">
                  <c:v>3.9660000000000002</c:v>
                </c:pt>
                <c:pt idx="3484">
                  <c:v>3.968</c:v>
                </c:pt>
                <c:pt idx="3485">
                  <c:v>3.9699999999999998</c:v>
                </c:pt>
                <c:pt idx="3486">
                  <c:v>3.9720000000000004</c:v>
                </c:pt>
                <c:pt idx="3487">
                  <c:v>3.9740000000000002</c:v>
                </c:pt>
                <c:pt idx="3488">
                  <c:v>3.976</c:v>
                </c:pt>
                <c:pt idx="3489">
                  <c:v>3.9779999999999998</c:v>
                </c:pt>
                <c:pt idx="3490">
                  <c:v>3.9800000000000004</c:v>
                </c:pt>
                <c:pt idx="3491">
                  <c:v>3.9820000000000002</c:v>
                </c:pt>
                <c:pt idx="3492">
                  <c:v>3.984</c:v>
                </c:pt>
                <c:pt idx="3493">
                  <c:v>3.9859999999999998</c:v>
                </c:pt>
                <c:pt idx="3494">
                  <c:v>3.9880000000000004</c:v>
                </c:pt>
                <c:pt idx="3495">
                  <c:v>3.99</c:v>
                </c:pt>
                <c:pt idx="3496">
                  <c:v>3.992</c:v>
                </c:pt>
                <c:pt idx="3497">
                  <c:v>3.9939999999999998</c:v>
                </c:pt>
                <c:pt idx="3498">
                  <c:v>3.9960000000000004</c:v>
                </c:pt>
                <c:pt idx="3499">
                  <c:v>3.9980000000000002</c:v>
                </c:pt>
                <c:pt idx="3500">
                  <c:v>4</c:v>
                </c:pt>
                <c:pt idx="3501">
                  <c:v>4.0019999999999998</c:v>
                </c:pt>
                <c:pt idx="3502">
                  <c:v>4.0039999999999996</c:v>
                </c:pt>
                <c:pt idx="3503">
                  <c:v>4.0060000000000002</c:v>
                </c:pt>
                <c:pt idx="3504">
                  <c:v>4.008</c:v>
                </c:pt>
                <c:pt idx="3505">
                  <c:v>4.01</c:v>
                </c:pt>
                <c:pt idx="3506">
                  <c:v>4.0119999999999996</c:v>
                </c:pt>
                <c:pt idx="3507">
                  <c:v>4.0140000000000002</c:v>
                </c:pt>
                <c:pt idx="3508">
                  <c:v>4.016</c:v>
                </c:pt>
                <c:pt idx="3509">
                  <c:v>4.0179999999999998</c:v>
                </c:pt>
                <c:pt idx="3510">
                  <c:v>4.0199999999999996</c:v>
                </c:pt>
                <c:pt idx="3511">
                  <c:v>4.0220000000000002</c:v>
                </c:pt>
                <c:pt idx="3512">
                  <c:v>4.024</c:v>
                </c:pt>
                <c:pt idx="3513">
                  <c:v>4.0259999999999998</c:v>
                </c:pt>
                <c:pt idx="3514">
                  <c:v>4.0279999999999996</c:v>
                </c:pt>
                <c:pt idx="3515">
                  <c:v>4.03</c:v>
                </c:pt>
                <c:pt idx="3516">
                  <c:v>4.032</c:v>
                </c:pt>
                <c:pt idx="3517">
                  <c:v>4.0339999999999998</c:v>
                </c:pt>
                <c:pt idx="3518">
                  <c:v>4.0359999999999996</c:v>
                </c:pt>
                <c:pt idx="3519">
                  <c:v>4.0380000000000003</c:v>
                </c:pt>
                <c:pt idx="3520">
                  <c:v>4.04</c:v>
                </c:pt>
                <c:pt idx="3521">
                  <c:v>4.0419999999999998</c:v>
                </c:pt>
                <c:pt idx="3522">
                  <c:v>4.0439999999999996</c:v>
                </c:pt>
                <c:pt idx="3523">
                  <c:v>4.0460000000000003</c:v>
                </c:pt>
                <c:pt idx="3524">
                  <c:v>4.048</c:v>
                </c:pt>
                <c:pt idx="3525">
                  <c:v>4.05</c:v>
                </c:pt>
                <c:pt idx="3526">
                  <c:v>4.0519999999999996</c:v>
                </c:pt>
                <c:pt idx="3527">
                  <c:v>4.0540000000000003</c:v>
                </c:pt>
                <c:pt idx="3528">
                  <c:v>4.056</c:v>
                </c:pt>
                <c:pt idx="3529">
                  <c:v>4.0579999999999998</c:v>
                </c:pt>
                <c:pt idx="3530">
                  <c:v>4.0599999999999996</c:v>
                </c:pt>
                <c:pt idx="3531">
                  <c:v>4.0620000000000003</c:v>
                </c:pt>
                <c:pt idx="3532">
                  <c:v>4.0640000000000001</c:v>
                </c:pt>
                <c:pt idx="3533">
                  <c:v>4.0659999999999998</c:v>
                </c:pt>
                <c:pt idx="3534">
                  <c:v>4.0679999999999996</c:v>
                </c:pt>
                <c:pt idx="3535">
                  <c:v>4.07</c:v>
                </c:pt>
                <c:pt idx="3536">
                  <c:v>4.0720000000000001</c:v>
                </c:pt>
                <c:pt idx="3537">
                  <c:v>4.0739999999999998</c:v>
                </c:pt>
                <c:pt idx="3538">
                  <c:v>4.0759999999999996</c:v>
                </c:pt>
                <c:pt idx="3539">
                  <c:v>4.0780000000000003</c:v>
                </c:pt>
                <c:pt idx="3540">
                  <c:v>4.08</c:v>
                </c:pt>
                <c:pt idx="3541">
                  <c:v>4.0819999999999999</c:v>
                </c:pt>
                <c:pt idx="3542">
                  <c:v>4.0839999999999996</c:v>
                </c:pt>
                <c:pt idx="3543">
                  <c:v>4.0860000000000003</c:v>
                </c:pt>
                <c:pt idx="3544">
                  <c:v>4.0880000000000001</c:v>
                </c:pt>
                <c:pt idx="3545">
                  <c:v>4.09</c:v>
                </c:pt>
                <c:pt idx="3546">
                  <c:v>4.0919999999999996</c:v>
                </c:pt>
                <c:pt idx="3547">
                  <c:v>4.0940000000000003</c:v>
                </c:pt>
                <c:pt idx="3548">
                  <c:v>4.0960000000000001</c:v>
                </c:pt>
                <c:pt idx="3549">
                  <c:v>4.0979999999999999</c:v>
                </c:pt>
                <c:pt idx="3550">
                  <c:v>4.0999999999999996</c:v>
                </c:pt>
                <c:pt idx="3551">
                  <c:v>4.1020000000000003</c:v>
                </c:pt>
                <c:pt idx="3552">
                  <c:v>4.1040000000000001</c:v>
                </c:pt>
                <c:pt idx="3553">
                  <c:v>4.1059999999999999</c:v>
                </c:pt>
                <c:pt idx="3554">
                  <c:v>4.1079999999999997</c:v>
                </c:pt>
                <c:pt idx="3555">
                  <c:v>4.1100000000000003</c:v>
                </c:pt>
                <c:pt idx="3556">
                  <c:v>4.1120000000000001</c:v>
                </c:pt>
                <c:pt idx="3557">
                  <c:v>4.1139999999999999</c:v>
                </c:pt>
                <c:pt idx="3558">
                  <c:v>4.1159999999999997</c:v>
                </c:pt>
                <c:pt idx="3559">
                  <c:v>4.1180000000000003</c:v>
                </c:pt>
                <c:pt idx="3560">
                  <c:v>4.12</c:v>
                </c:pt>
                <c:pt idx="3561">
                  <c:v>4.1219999999999999</c:v>
                </c:pt>
                <c:pt idx="3562">
                  <c:v>4.1239999999999997</c:v>
                </c:pt>
                <c:pt idx="3563">
                  <c:v>4.1260000000000003</c:v>
                </c:pt>
                <c:pt idx="3564">
                  <c:v>4.1280000000000001</c:v>
                </c:pt>
                <c:pt idx="3565">
                  <c:v>4.13</c:v>
                </c:pt>
                <c:pt idx="3566">
                  <c:v>4.1319999999999997</c:v>
                </c:pt>
                <c:pt idx="3567">
                  <c:v>4.1340000000000003</c:v>
                </c:pt>
                <c:pt idx="3568">
                  <c:v>4.1360000000000001</c:v>
                </c:pt>
                <c:pt idx="3569">
                  <c:v>4.1379999999999999</c:v>
                </c:pt>
                <c:pt idx="3570">
                  <c:v>4.1399999999999997</c:v>
                </c:pt>
                <c:pt idx="3571">
                  <c:v>4.1420000000000003</c:v>
                </c:pt>
                <c:pt idx="3572">
                  <c:v>4.1440000000000001</c:v>
                </c:pt>
                <c:pt idx="3573">
                  <c:v>4.1459999999999999</c:v>
                </c:pt>
                <c:pt idx="3574">
                  <c:v>4.1479999999999997</c:v>
                </c:pt>
                <c:pt idx="3575">
                  <c:v>4.1500000000000004</c:v>
                </c:pt>
                <c:pt idx="3576">
                  <c:v>4.1520000000000001</c:v>
                </c:pt>
                <c:pt idx="3577">
                  <c:v>4.1539999999999999</c:v>
                </c:pt>
                <c:pt idx="3578">
                  <c:v>4.1559999999999997</c:v>
                </c:pt>
                <c:pt idx="3579">
                  <c:v>4.1580000000000004</c:v>
                </c:pt>
                <c:pt idx="3580">
                  <c:v>4.16</c:v>
                </c:pt>
                <c:pt idx="3581">
                  <c:v>4.1619999999999999</c:v>
                </c:pt>
                <c:pt idx="3582">
                  <c:v>4.1639999999999997</c:v>
                </c:pt>
                <c:pt idx="3583">
                  <c:v>4.1660000000000004</c:v>
                </c:pt>
                <c:pt idx="3584">
                  <c:v>4.1680000000000001</c:v>
                </c:pt>
                <c:pt idx="3585">
                  <c:v>4.17</c:v>
                </c:pt>
                <c:pt idx="3586">
                  <c:v>4.1719999999999997</c:v>
                </c:pt>
                <c:pt idx="3587">
                  <c:v>4.1740000000000004</c:v>
                </c:pt>
                <c:pt idx="3588">
                  <c:v>4.1760000000000002</c:v>
                </c:pt>
                <c:pt idx="3589">
                  <c:v>4.1779999999999999</c:v>
                </c:pt>
                <c:pt idx="3590">
                  <c:v>4.18</c:v>
                </c:pt>
                <c:pt idx="3591">
                  <c:v>4.1820000000000004</c:v>
                </c:pt>
                <c:pt idx="3592">
                  <c:v>4.1840000000000002</c:v>
                </c:pt>
                <c:pt idx="3593">
                  <c:v>4.1859999999999999</c:v>
                </c:pt>
                <c:pt idx="3594">
                  <c:v>4.1879999999999997</c:v>
                </c:pt>
                <c:pt idx="3595">
                  <c:v>4.1900000000000004</c:v>
                </c:pt>
                <c:pt idx="3596">
                  <c:v>4.1920000000000002</c:v>
                </c:pt>
                <c:pt idx="3597">
                  <c:v>4.194</c:v>
                </c:pt>
                <c:pt idx="3598">
                  <c:v>4.1959999999999997</c:v>
                </c:pt>
                <c:pt idx="3599">
                  <c:v>4.1980000000000004</c:v>
                </c:pt>
                <c:pt idx="3600">
                  <c:v>4.2</c:v>
                </c:pt>
                <c:pt idx="3601">
                  <c:v>4.202</c:v>
                </c:pt>
                <c:pt idx="3602">
                  <c:v>4.2039999999999997</c:v>
                </c:pt>
                <c:pt idx="3603">
                  <c:v>4.2060000000000004</c:v>
                </c:pt>
                <c:pt idx="3604">
                  <c:v>4.2080000000000002</c:v>
                </c:pt>
                <c:pt idx="3605">
                  <c:v>4.21</c:v>
                </c:pt>
                <c:pt idx="3606">
                  <c:v>4.2119999999999997</c:v>
                </c:pt>
                <c:pt idx="3607">
                  <c:v>4.2140000000000004</c:v>
                </c:pt>
                <c:pt idx="3608">
                  <c:v>4.2160000000000002</c:v>
                </c:pt>
                <c:pt idx="3609">
                  <c:v>4.218</c:v>
                </c:pt>
                <c:pt idx="3610">
                  <c:v>4.22</c:v>
                </c:pt>
                <c:pt idx="3611">
                  <c:v>4.2220000000000004</c:v>
                </c:pt>
                <c:pt idx="3612">
                  <c:v>4.2240000000000002</c:v>
                </c:pt>
                <c:pt idx="3613">
                  <c:v>4.226</c:v>
                </c:pt>
                <c:pt idx="3614">
                  <c:v>4.2279999999999998</c:v>
                </c:pt>
                <c:pt idx="3615">
                  <c:v>4.2300000000000004</c:v>
                </c:pt>
                <c:pt idx="3616">
                  <c:v>4.2320000000000002</c:v>
                </c:pt>
                <c:pt idx="3617">
                  <c:v>4.234</c:v>
                </c:pt>
                <c:pt idx="3618">
                  <c:v>4.2359999999999998</c:v>
                </c:pt>
                <c:pt idx="3619">
                  <c:v>4.2380000000000004</c:v>
                </c:pt>
                <c:pt idx="3620">
                  <c:v>4.24</c:v>
                </c:pt>
                <c:pt idx="3621">
                  <c:v>4.242</c:v>
                </c:pt>
                <c:pt idx="3622">
                  <c:v>4.2439999999999998</c:v>
                </c:pt>
                <c:pt idx="3623">
                  <c:v>4.2460000000000004</c:v>
                </c:pt>
                <c:pt idx="3624">
                  <c:v>4.2480000000000002</c:v>
                </c:pt>
                <c:pt idx="3625">
                  <c:v>4.25</c:v>
                </c:pt>
                <c:pt idx="3626">
                  <c:v>4.2519999999999998</c:v>
                </c:pt>
                <c:pt idx="3627">
                  <c:v>4.2539999999999996</c:v>
                </c:pt>
                <c:pt idx="3628">
                  <c:v>4.2560000000000002</c:v>
                </c:pt>
                <c:pt idx="3629">
                  <c:v>4.258</c:v>
                </c:pt>
                <c:pt idx="3630">
                  <c:v>4.26</c:v>
                </c:pt>
                <c:pt idx="3631">
                  <c:v>4.2619999999999996</c:v>
                </c:pt>
                <c:pt idx="3632">
                  <c:v>4.2640000000000002</c:v>
                </c:pt>
                <c:pt idx="3633">
                  <c:v>4.266</c:v>
                </c:pt>
                <c:pt idx="3634">
                  <c:v>4.2679999999999998</c:v>
                </c:pt>
                <c:pt idx="3635">
                  <c:v>4.2699999999999996</c:v>
                </c:pt>
                <c:pt idx="3636">
                  <c:v>4.2720000000000002</c:v>
                </c:pt>
                <c:pt idx="3637">
                  <c:v>4.274</c:v>
                </c:pt>
                <c:pt idx="3638">
                  <c:v>4.2759999999999998</c:v>
                </c:pt>
                <c:pt idx="3639">
                  <c:v>4.2779999999999996</c:v>
                </c:pt>
                <c:pt idx="3640">
                  <c:v>4.28</c:v>
                </c:pt>
                <c:pt idx="3641">
                  <c:v>4.282</c:v>
                </c:pt>
                <c:pt idx="3642">
                  <c:v>4.2839999999999998</c:v>
                </c:pt>
                <c:pt idx="3643">
                  <c:v>4.2859999999999996</c:v>
                </c:pt>
                <c:pt idx="3644">
                  <c:v>4.2880000000000003</c:v>
                </c:pt>
                <c:pt idx="3645">
                  <c:v>4.29</c:v>
                </c:pt>
                <c:pt idx="3646">
                  <c:v>4.2919999999999998</c:v>
                </c:pt>
                <c:pt idx="3647">
                  <c:v>4.2939999999999996</c:v>
                </c:pt>
                <c:pt idx="3648">
                  <c:v>4.2960000000000003</c:v>
                </c:pt>
                <c:pt idx="3649">
                  <c:v>4.298</c:v>
                </c:pt>
                <c:pt idx="3650">
                  <c:v>4.3</c:v>
                </c:pt>
                <c:pt idx="3651">
                  <c:v>4.3019999999999996</c:v>
                </c:pt>
                <c:pt idx="3652">
                  <c:v>4.3040000000000003</c:v>
                </c:pt>
                <c:pt idx="3653">
                  <c:v>4.306</c:v>
                </c:pt>
                <c:pt idx="3654">
                  <c:v>4.3079999999999998</c:v>
                </c:pt>
                <c:pt idx="3655">
                  <c:v>4.3099999999999996</c:v>
                </c:pt>
                <c:pt idx="3656">
                  <c:v>4.3120000000000003</c:v>
                </c:pt>
                <c:pt idx="3657">
                  <c:v>4.3140000000000001</c:v>
                </c:pt>
                <c:pt idx="3658">
                  <c:v>4.3159999999999998</c:v>
                </c:pt>
                <c:pt idx="3659">
                  <c:v>4.3179999999999996</c:v>
                </c:pt>
                <c:pt idx="3660">
                  <c:v>4.32</c:v>
                </c:pt>
                <c:pt idx="3661">
                  <c:v>4.3220000000000001</c:v>
                </c:pt>
                <c:pt idx="3662">
                  <c:v>4.3239999999999998</c:v>
                </c:pt>
                <c:pt idx="3663">
                  <c:v>4.3259999999999996</c:v>
                </c:pt>
                <c:pt idx="3664">
                  <c:v>4.3280000000000003</c:v>
                </c:pt>
                <c:pt idx="3665">
                  <c:v>4.33</c:v>
                </c:pt>
                <c:pt idx="3666">
                  <c:v>4.3319999999999999</c:v>
                </c:pt>
                <c:pt idx="3667">
                  <c:v>4.3339999999999996</c:v>
                </c:pt>
                <c:pt idx="3668">
                  <c:v>4.3360000000000003</c:v>
                </c:pt>
                <c:pt idx="3669">
                  <c:v>4.3380000000000001</c:v>
                </c:pt>
                <c:pt idx="3670">
                  <c:v>4.34</c:v>
                </c:pt>
                <c:pt idx="3671">
                  <c:v>4.3419999999999996</c:v>
                </c:pt>
                <c:pt idx="3672">
                  <c:v>4.3440000000000003</c:v>
                </c:pt>
                <c:pt idx="3673">
                  <c:v>4.3460000000000001</c:v>
                </c:pt>
                <c:pt idx="3674">
                  <c:v>4.3479999999999999</c:v>
                </c:pt>
                <c:pt idx="3675">
                  <c:v>4.3499999999999996</c:v>
                </c:pt>
                <c:pt idx="3676">
                  <c:v>4.3520000000000003</c:v>
                </c:pt>
                <c:pt idx="3677">
                  <c:v>4.3540000000000001</c:v>
                </c:pt>
                <c:pt idx="3678">
                  <c:v>4.3559999999999999</c:v>
                </c:pt>
                <c:pt idx="3679">
                  <c:v>4.3579999999999997</c:v>
                </c:pt>
                <c:pt idx="3680">
                  <c:v>4.3600000000000003</c:v>
                </c:pt>
                <c:pt idx="3681">
                  <c:v>4.3620000000000001</c:v>
                </c:pt>
                <c:pt idx="3682">
                  <c:v>4.3639999999999999</c:v>
                </c:pt>
                <c:pt idx="3683">
                  <c:v>4.3659999999999997</c:v>
                </c:pt>
                <c:pt idx="3684">
                  <c:v>4.3680000000000003</c:v>
                </c:pt>
                <c:pt idx="3685">
                  <c:v>4.37</c:v>
                </c:pt>
                <c:pt idx="3686">
                  <c:v>4.3719999999999999</c:v>
                </c:pt>
                <c:pt idx="3687">
                  <c:v>4.3739999999999997</c:v>
                </c:pt>
                <c:pt idx="3688">
                  <c:v>4.3760000000000003</c:v>
                </c:pt>
                <c:pt idx="3689">
                  <c:v>4.3780000000000001</c:v>
                </c:pt>
                <c:pt idx="3690">
                  <c:v>4.38</c:v>
                </c:pt>
                <c:pt idx="3691">
                  <c:v>4.3819999999999997</c:v>
                </c:pt>
                <c:pt idx="3692">
                  <c:v>4.3840000000000003</c:v>
                </c:pt>
                <c:pt idx="3693">
                  <c:v>4.3860000000000001</c:v>
                </c:pt>
                <c:pt idx="3694">
                  <c:v>4.3879999999999999</c:v>
                </c:pt>
                <c:pt idx="3695">
                  <c:v>4.3899999999999997</c:v>
                </c:pt>
                <c:pt idx="3696">
                  <c:v>4.3920000000000003</c:v>
                </c:pt>
                <c:pt idx="3697">
                  <c:v>4.3940000000000001</c:v>
                </c:pt>
                <c:pt idx="3698">
                  <c:v>4.3959999999999999</c:v>
                </c:pt>
                <c:pt idx="3699">
                  <c:v>4.3979999999999997</c:v>
                </c:pt>
                <c:pt idx="3700">
                  <c:v>4.4000000000000004</c:v>
                </c:pt>
                <c:pt idx="3701">
                  <c:v>4.4020000000000001</c:v>
                </c:pt>
                <c:pt idx="3702">
                  <c:v>4.4039999999999999</c:v>
                </c:pt>
                <c:pt idx="3703">
                  <c:v>4.4059999999999997</c:v>
                </c:pt>
                <c:pt idx="3704">
                  <c:v>4.4080000000000004</c:v>
                </c:pt>
                <c:pt idx="3705">
                  <c:v>4.41</c:v>
                </c:pt>
                <c:pt idx="3706">
                  <c:v>4.4119999999999999</c:v>
                </c:pt>
                <c:pt idx="3707">
                  <c:v>4.4139999999999997</c:v>
                </c:pt>
                <c:pt idx="3708">
                  <c:v>4.4160000000000004</c:v>
                </c:pt>
                <c:pt idx="3709">
                  <c:v>4.4180000000000001</c:v>
                </c:pt>
                <c:pt idx="3710">
                  <c:v>4.42</c:v>
                </c:pt>
                <c:pt idx="3711">
                  <c:v>4.4219999999999997</c:v>
                </c:pt>
                <c:pt idx="3712">
                  <c:v>4.4240000000000004</c:v>
                </c:pt>
                <c:pt idx="3713">
                  <c:v>4.4260000000000002</c:v>
                </c:pt>
                <c:pt idx="3714">
                  <c:v>4.4279999999999999</c:v>
                </c:pt>
                <c:pt idx="3715">
                  <c:v>4.43</c:v>
                </c:pt>
                <c:pt idx="3716">
                  <c:v>4.4320000000000004</c:v>
                </c:pt>
                <c:pt idx="3717">
                  <c:v>4.4340000000000002</c:v>
                </c:pt>
                <c:pt idx="3718">
                  <c:v>4.4359999999999999</c:v>
                </c:pt>
                <c:pt idx="3719">
                  <c:v>4.4379999999999997</c:v>
                </c:pt>
                <c:pt idx="3720">
                  <c:v>4.4400000000000004</c:v>
                </c:pt>
                <c:pt idx="3721">
                  <c:v>4.4420000000000002</c:v>
                </c:pt>
                <c:pt idx="3722">
                  <c:v>4.444</c:v>
                </c:pt>
                <c:pt idx="3723">
                  <c:v>4.4459999999999997</c:v>
                </c:pt>
                <c:pt idx="3724">
                  <c:v>4.4480000000000004</c:v>
                </c:pt>
                <c:pt idx="3725">
                  <c:v>4.45</c:v>
                </c:pt>
                <c:pt idx="3726">
                  <c:v>4.452</c:v>
                </c:pt>
                <c:pt idx="3727">
                  <c:v>4.4539999999999997</c:v>
                </c:pt>
                <c:pt idx="3728">
                  <c:v>4.4560000000000004</c:v>
                </c:pt>
                <c:pt idx="3729">
                  <c:v>4.4580000000000002</c:v>
                </c:pt>
                <c:pt idx="3730">
                  <c:v>4.46</c:v>
                </c:pt>
                <c:pt idx="3731">
                  <c:v>4.4619999999999997</c:v>
                </c:pt>
                <c:pt idx="3732">
                  <c:v>4.4640000000000004</c:v>
                </c:pt>
                <c:pt idx="3733">
                  <c:v>4.4660000000000002</c:v>
                </c:pt>
                <c:pt idx="3734">
                  <c:v>4.468</c:v>
                </c:pt>
                <c:pt idx="3735">
                  <c:v>4.47</c:v>
                </c:pt>
                <c:pt idx="3736">
                  <c:v>4.4720000000000004</c:v>
                </c:pt>
                <c:pt idx="3737">
                  <c:v>4.4740000000000002</c:v>
                </c:pt>
                <c:pt idx="3738">
                  <c:v>4.476</c:v>
                </c:pt>
                <c:pt idx="3739">
                  <c:v>4.4779999999999998</c:v>
                </c:pt>
                <c:pt idx="3740">
                  <c:v>4.4800000000000004</c:v>
                </c:pt>
                <c:pt idx="3741">
                  <c:v>4.4820000000000002</c:v>
                </c:pt>
                <c:pt idx="3742">
                  <c:v>4.484</c:v>
                </c:pt>
                <c:pt idx="3743">
                  <c:v>4.4859999999999998</c:v>
                </c:pt>
                <c:pt idx="3744">
                  <c:v>4.4880000000000004</c:v>
                </c:pt>
                <c:pt idx="3745">
                  <c:v>4.49</c:v>
                </c:pt>
                <c:pt idx="3746">
                  <c:v>4.492</c:v>
                </c:pt>
                <c:pt idx="3747">
                  <c:v>4.4939999999999998</c:v>
                </c:pt>
                <c:pt idx="3748">
                  <c:v>4.4960000000000004</c:v>
                </c:pt>
                <c:pt idx="3749">
                  <c:v>4.4980000000000002</c:v>
                </c:pt>
                <c:pt idx="3750">
                  <c:v>4.5</c:v>
                </c:pt>
                <c:pt idx="3751">
                  <c:v>4.5019999999999998</c:v>
                </c:pt>
                <c:pt idx="3752">
                  <c:v>4.5039999999999996</c:v>
                </c:pt>
                <c:pt idx="3753">
                  <c:v>4.5060000000000002</c:v>
                </c:pt>
                <c:pt idx="3754">
                  <c:v>4.508</c:v>
                </c:pt>
                <c:pt idx="3755">
                  <c:v>4.51</c:v>
                </c:pt>
                <c:pt idx="3756">
                  <c:v>4.5119999999999996</c:v>
                </c:pt>
                <c:pt idx="3757">
                  <c:v>4.5140000000000002</c:v>
                </c:pt>
                <c:pt idx="3758">
                  <c:v>4.516</c:v>
                </c:pt>
                <c:pt idx="3759">
                  <c:v>4.5179999999999998</c:v>
                </c:pt>
                <c:pt idx="3760">
                  <c:v>4.5199999999999996</c:v>
                </c:pt>
                <c:pt idx="3761">
                  <c:v>4.5220000000000002</c:v>
                </c:pt>
                <c:pt idx="3762">
                  <c:v>4.524</c:v>
                </c:pt>
                <c:pt idx="3763">
                  <c:v>4.5259999999999998</c:v>
                </c:pt>
                <c:pt idx="3764">
                  <c:v>4.5279999999999996</c:v>
                </c:pt>
                <c:pt idx="3765">
                  <c:v>4.53</c:v>
                </c:pt>
                <c:pt idx="3766">
                  <c:v>4.532</c:v>
                </c:pt>
                <c:pt idx="3767">
                  <c:v>4.5339999999999998</c:v>
                </c:pt>
                <c:pt idx="3768">
                  <c:v>4.5359999999999996</c:v>
                </c:pt>
                <c:pt idx="3769">
                  <c:v>4.5380000000000003</c:v>
                </c:pt>
                <c:pt idx="3770">
                  <c:v>4.54</c:v>
                </c:pt>
                <c:pt idx="3771">
                  <c:v>4.5419999999999998</c:v>
                </c:pt>
                <c:pt idx="3772">
                  <c:v>4.5439999999999996</c:v>
                </c:pt>
                <c:pt idx="3773">
                  <c:v>4.5460000000000003</c:v>
                </c:pt>
                <c:pt idx="3774">
                  <c:v>4.548</c:v>
                </c:pt>
                <c:pt idx="3775">
                  <c:v>4.55</c:v>
                </c:pt>
                <c:pt idx="3776">
                  <c:v>4.5519999999999996</c:v>
                </c:pt>
                <c:pt idx="3777">
                  <c:v>4.5540000000000003</c:v>
                </c:pt>
                <c:pt idx="3778">
                  <c:v>4.556</c:v>
                </c:pt>
                <c:pt idx="3779">
                  <c:v>4.5579999999999998</c:v>
                </c:pt>
                <c:pt idx="3780">
                  <c:v>4.5599999999999996</c:v>
                </c:pt>
                <c:pt idx="3781">
                  <c:v>4.5620000000000003</c:v>
                </c:pt>
                <c:pt idx="3782">
                  <c:v>4.5640000000000001</c:v>
                </c:pt>
                <c:pt idx="3783">
                  <c:v>4.5659999999999998</c:v>
                </c:pt>
                <c:pt idx="3784">
                  <c:v>4.5679999999999996</c:v>
                </c:pt>
                <c:pt idx="3785">
                  <c:v>4.57</c:v>
                </c:pt>
                <c:pt idx="3786">
                  <c:v>4.5720000000000001</c:v>
                </c:pt>
                <c:pt idx="3787">
                  <c:v>4.5739999999999998</c:v>
                </c:pt>
                <c:pt idx="3788">
                  <c:v>4.5759999999999996</c:v>
                </c:pt>
                <c:pt idx="3789">
                  <c:v>4.5780000000000003</c:v>
                </c:pt>
                <c:pt idx="3790">
                  <c:v>4.58</c:v>
                </c:pt>
                <c:pt idx="3791">
                  <c:v>4.5819999999999999</c:v>
                </c:pt>
                <c:pt idx="3792">
                  <c:v>4.5839999999999996</c:v>
                </c:pt>
                <c:pt idx="3793">
                  <c:v>4.5860000000000003</c:v>
                </c:pt>
                <c:pt idx="3794">
                  <c:v>4.5880000000000001</c:v>
                </c:pt>
                <c:pt idx="3795">
                  <c:v>4.59</c:v>
                </c:pt>
                <c:pt idx="3796">
                  <c:v>4.5919999999999996</c:v>
                </c:pt>
                <c:pt idx="3797">
                  <c:v>4.5940000000000003</c:v>
                </c:pt>
                <c:pt idx="3798">
                  <c:v>4.5960000000000001</c:v>
                </c:pt>
                <c:pt idx="3799">
                  <c:v>4.5979999999999999</c:v>
                </c:pt>
                <c:pt idx="3800">
                  <c:v>4.5999999999999996</c:v>
                </c:pt>
                <c:pt idx="3801">
                  <c:v>4.6020000000000003</c:v>
                </c:pt>
                <c:pt idx="3802">
                  <c:v>4.6040000000000001</c:v>
                </c:pt>
                <c:pt idx="3803">
                  <c:v>4.6059999999999999</c:v>
                </c:pt>
                <c:pt idx="3804">
                  <c:v>4.6079999999999997</c:v>
                </c:pt>
                <c:pt idx="3805">
                  <c:v>4.6100000000000003</c:v>
                </c:pt>
                <c:pt idx="3806">
                  <c:v>4.6120000000000001</c:v>
                </c:pt>
                <c:pt idx="3807">
                  <c:v>4.6139999999999999</c:v>
                </c:pt>
                <c:pt idx="3808">
                  <c:v>4.6159999999999997</c:v>
                </c:pt>
                <c:pt idx="3809">
                  <c:v>4.6180000000000003</c:v>
                </c:pt>
                <c:pt idx="3810">
                  <c:v>4.62</c:v>
                </c:pt>
                <c:pt idx="3811">
                  <c:v>4.6219999999999999</c:v>
                </c:pt>
                <c:pt idx="3812">
                  <c:v>4.6239999999999997</c:v>
                </c:pt>
                <c:pt idx="3813">
                  <c:v>4.6260000000000003</c:v>
                </c:pt>
                <c:pt idx="3814">
                  <c:v>4.6280000000000001</c:v>
                </c:pt>
                <c:pt idx="3815">
                  <c:v>4.63</c:v>
                </c:pt>
                <c:pt idx="3816">
                  <c:v>4.6319999999999997</c:v>
                </c:pt>
                <c:pt idx="3817">
                  <c:v>4.6340000000000003</c:v>
                </c:pt>
                <c:pt idx="3818">
                  <c:v>4.6360000000000001</c:v>
                </c:pt>
                <c:pt idx="3819">
                  <c:v>4.6379999999999999</c:v>
                </c:pt>
                <c:pt idx="3820">
                  <c:v>4.6399999999999997</c:v>
                </c:pt>
                <c:pt idx="3821">
                  <c:v>4.6420000000000003</c:v>
                </c:pt>
                <c:pt idx="3822">
                  <c:v>4.6440000000000001</c:v>
                </c:pt>
                <c:pt idx="3823">
                  <c:v>4.6459999999999999</c:v>
                </c:pt>
                <c:pt idx="3824">
                  <c:v>4.6479999999999997</c:v>
                </c:pt>
                <c:pt idx="3825">
                  <c:v>4.6500000000000004</c:v>
                </c:pt>
                <c:pt idx="3826">
                  <c:v>4.6520000000000001</c:v>
                </c:pt>
                <c:pt idx="3827">
                  <c:v>4.6539999999999999</c:v>
                </c:pt>
                <c:pt idx="3828">
                  <c:v>4.6559999999999997</c:v>
                </c:pt>
                <c:pt idx="3829">
                  <c:v>4.6580000000000004</c:v>
                </c:pt>
                <c:pt idx="3830">
                  <c:v>4.66</c:v>
                </c:pt>
                <c:pt idx="3831">
                  <c:v>4.6619999999999999</c:v>
                </c:pt>
                <c:pt idx="3832">
                  <c:v>4.6639999999999997</c:v>
                </c:pt>
                <c:pt idx="3833">
                  <c:v>4.6660000000000004</c:v>
                </c:pt>
                <c:pt idx="3834">
                  <c:v>4.6680000000000001</c:v>
                </c:pt>
                <c:pt idx="3835">
                  <c:v>4.67</c:v>
                </c:pt>
                <c:pt idx="3836">
                  <c:v>4.6719999999999997</c:v>
                </c:pt>
                <c:pt idx="3837">
                  <c:v>4.6740000000000004</c:v>
                </c:pt>
                <c:pt idx="3838">
                  <c:v>4.6760000000000002</c:v>
                </c:pt>
                <c:pt idx="3839">
                  <c:v>4.6779999999999999</c:v>
                </c:pt>
                <c:pt idx="3840">
                  <c:v>4.68</c:v>
                </c:pt>
                <c:pt idx="3841">
                  <c:v>4.6820000000000004</c:v>
                </c:pt>
                <c:pt idx="3842">
                  <c:v>4.6840000000000002</c:v>
                </c:pt>
                <c:pt idx="3843">
                  <c:v>4.6859999999999999</c:v>
                </c:pt>
                <c:pt idx="3844">
                  <c:v>4.6879999999999997</c:v>
                </c:pt>
                <c:pt idx="3845">
                  <c:v>4.6900000000000004</c:v>
                </c:pt>
                <c:pt idx="3846">
                  <c:v>4.6920000000000002</c:v>
                </c:pt>
                <c:pt idx="3847">
                  <c:v>4.694</c:v>
                </c:pt>
                <c:pt idx="3848">
                  <c:v>4.6959999999999997</c:v>
                </c:pt>
                <c:pt idx="3849">
                  <c:v>4.6980000000000004</c:v>
                </c:pt>
                <c:pt idx="3850">
                  <c:v>4.7</c:v>
                </c:pt>
                <c:pt idx="3851">
                  <c:v>4.702</c:v>
                </c:pt>
                <c:pt idx="3852">
                  <c:v>4.7039999999999997</c:v>
                </c:pt>
                <c:pt idx="3853">
                  <c:v>4.7060000000000004</c:v>
                </c:pt>
                <c:pt idx="3854">
                  <c:v>4.7080000000000002</c:v>
                </c:pt>
                <c:pt idx="3855">
                  <c:v>4.71</c:v>
                </c:pt>
                <c:pt idx="3856">
                  <c:v>4.7119999999999997</c:v>
                </c:pt>
                <c:pt idx="3857">
                  <c:v>4.7140000000000004</c:v>
                </c:pt>
                <c:pt idx="3858">
                  <c:v>4.7160000000000002</c:v>
                </c:pt>
                <c:pt idx="3859">
                  <c:v>4.718</c:v>
                </c:pt>
                <c:pt idx="3860">
                  <c:v>4.72</c:v>
                </c:pt>
                <c:pt idx="3861">
                  <c:v>4.7220000000000004</c:v>
                </c:pt>
                <c:pt idx="3862">
                  <c:v>4.7240000000000002</c:v>
                </c:pt>
                <c:pt idx="3863">
                  <c:v>4.726</c:v>
                </c:pt>
                <c:pt idx="3864">
                  <c:v>4.7279999999999998</c:v>
                </c:pt>
                <c:pt idx="3865">
                  <c:v>4.7300000000000004</c:v>
                </c:pt>
                <c:pt idx="3866">
                  <c:v>4.7320000000000002</c:v>
                </c:pt>
                <c:pt idx="3867">
                  <c:v>4.734</c:v>
                </c:pt>
                <c:pt idx="3868">
                  <c:v>4.7359999999999998</c:v>
                </c:pt>
                <c:pt idx="3869">
                  <c:v>4.7380000000000004</c:v>
                </c:pt>
                <c:pt idx="3870">
                  <c:v>4.74</c:v>
                </c:pt>
                <c:pt idx="3871">
                  <c:v>4.742</c:v>
                </c:pt>
                <c:pt idx="3872">
                  <c:v>4.7439999999999998</c:v>
                </c:pt>
                <c:pt idx="3873">
                  <c:v>4.7460000000000004</c:v>
                </c:pt>
                <c:pt idx="3874">
                  <c:v>4.7480000000000002</c:v>
                </c:pt>
                <c:pt idx="3875">
                  <c:v>4.75</c:v>
                </c:pt>
              </c:numCache>
            </c:numRef>
          </c:xVal>
          <c:yVal>
            <c:numRef>
              <c:f>vehicles!$R$8:$R$3883</c:f>
              <c:numCache>
                <c:formatCode>General</c:formatCode>
                <c:ptCount val="387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7.0000000000000004E-308</c:v>
                </c:pt>
                <c:pt idx="358" formatCode="0.00E+00">
                  <c:v>0</c:v>
                </c:pt>
                <c:pt idx="359" formatCode="0.00E+00">
                  <c:v>-1.5E-307</c:v>
                </c:pt>
                <c:pt idx="360" formatCode="0.00E+00">
                  <c:v>-4.8000000000000004E-307</c:v>
                </c:pt>
                <c:pt idx="361" formatCode="0.00E+00">
                  <c:v>-3.9999999999999996E-307</c:v>
                </c:pt>
                <c:pt idx="362" formatCode="0.00E+00">
                  <c:v>3.3E-307</c:v>
                </c:pt>
                <c:pt idx="363" formatCode="0.00E+00">
                  <c:v>1.35E-306</c:v>
                </c:pt>
                <c:pt idx="364" formatCode="0.00E+00">
                  <c:v>1.21E-306</c:v>
                </c:pt>
                <c:pt idx="365" formatCode="0.00E+00">
                  <c:v>-1.44E-306</c:v>
                </c:pt>
                <c:pt idx="366" formatCode="0.00E+00">
                  <c:v>-5.5700000000000002E-306</c:v>
                </c:pt>
                <c:pt idx="367" formatCode="0.00E+00">
                  <c:v>-6.26E-306</c:v>
                </c:pt>
                <c:pt idx="368" formatCode="0.00E+00">
                  <c:v>2.1599999999999999E-306</c:v>
                </c:pt>
                <c:pt idx="369" formatCode="0.00E+00">
                  <c:v>1.7530000000000001E-305</c:v>
                </c:pt>
                <c:pt idx="370" formatCode="0.00E+00">
                  <c:v>2.3099999999999999E-305</c:v>
                </c:pt>
                <c:pt idx="371" formatCode="0.00E+00">
                  <c:v>-3.1499999999999998E-306</c:v>
                </c:pt>
                <c:pt idx="372" formatCode="0.00E+00">
                  <c:v>-5.8379999999999999E-305</c:v>
                </c:pt>
                <c:pt idx="373" formatCode="0.00E+00">
                  <c:v>-8.2929999999999999E-305</c:v>
                </c:pt>
                <c:pt idx="374" formatCode="0.00E+00">
                  <c:v>1.447E-305</c:v>
                </c:pt>
                <c:pt idx="375" formatCode="0.00E+00">
                  <c:v>2.424E-304</c:v>
                </c:pt>
                <c:pt idx="376" formatCode="0.00E+00">
                  <c:v>3.9540999999999997E-304</c:v>
                </c:pt>
                <c:pt idx="377" formatCode="0.00E+00">
                  <c:v>1.1543999999999999E-304</c:v>
                </c:pt>
                <c:pt idx="378" formatCode="0.00E+00">
                  <c:v>-7.0329999999999996E-304</c:v>
                </c:pt>
                <c:pt idx="379" formatCode="0.00E+00">
                  <c:v>-1.41453E-303</c:v>
                </c:pt>
                <c:pt idx="380" formatCode="0.00E+00">
                  <c:v>-7.6288999999999998E-304</c:v>
                </c:pt>
                <c:pt idx="381" formatCode="0.00E+00">
                  <c:v>1.83006E-303</c:v>
                </c:pt>
                <c:pt idx="382" formatCode="0.00E+00">
                  <c:v>4.4813199999999997E-303</c:v>
                </c:pt>
                <c:pt idx="383" formatCode="0.00E+00">
                  <c:v>2.8669099999999999E-303</c:v>
                </c:pt>
                <c:pt idx="384" formatCode="0.00E+00">
                  <c:v>-5.8356999999999994E-303</c:v>
                </c:pt>
                <c:pt idx="385" formatCode="0.00E+00">
                  <c:v>-1.5895299999999999E-302</c:v>
                </c:pt>
                <c:pt idx="386" formatCode="0.00E+00">
                  <c:v>-1.09133E-302</c:v>
                </c:pt>
                <c:pt idx="387" formatCode="0.00E+00">
                  <c:v>2.2373699999999999E-302</c:v>
                </c:pt>
                <c:pt idx="388" formatCode="0.00E+00">
                  <c:v>6.6725799999999996E-302</c:v>
                </c:pt>
                <c:pt idx="389" formatCode="0.00E+00">
                  <c:v>6.1259200000000001E-302</c:v>
                </c:pt>
                <c:pt idx="390" formatCode="0.00E+00">
                  <c:v>-5.3566199999999996E-302</c:v>
                </c:pt>
                <c:pt idx="391" formatCode="0.00E+00">
                  <c:v>-2.3207200000000002E-301</c:v>
                </c:pt>
                <c:pt idx="392" formatCode="0.00E+00">
                  <c:v>-2.5952699999999999E-301</c:v>
                </c:pt>
                <c:pt idx="393" formatCode="0.00E+00">
                  <c:v>1.12035E-301</c:v>
                </c:pt>
                <c:pt idx="394" formatCode="0.00E+00">
                  <c:v>7.8380400000000004E-301</c:v>
                </c:pt>
                <c:pt idx="395" formatCode="0.00E+00">
                  <c:v>1.01016E-300</c:v>
                </c:pt>
                <c:pt idx="396" formatCode="0.00E+00">
                  <c:v>-1.83806E-301</c:v>
                </c:pt>
                <c:pt idx="397" formatCode="0.00E+00">
                  <c:v>-2.6683999999999999E-300</c:v>
                </c:pt>
                <c:pt idx="398" formatCode="0.00E+00">
                  <c:v>-4.0064699999999999E-300</c:v>
                </c:pt>
                <c:pt idx="399" formatCode="0.00E+00">
                  <c:v>-5.9291800000000001E-301</c:v>
                </c:pt>
                <c:pt idx="400" formatCode="0.00E+00">
                  <c:v>7.9113800000000002E-300</c:v>
                </c:pt>
                <c:pt idx="401" formatCode="0.00E+00">
                  <c:v>1.36574E-299</c:v>
                </c:pt>
                <c:pt idx="402" formatCode="0.00E+00">
                  <c:v>2.7112599999999999E-300</c:v>
                </c:pt>
                <c:pt idx="403" formatCode="0.00E+00">
                  <c:v>-2.9428200000000002E-299</c:v>
                </c:pt>
                <c:pt idx="404" formatCode="0.00E+00">
                  <c:v>-5.7127799999999998E-299</c:v>
                </c:pt>
                <c:pt idx="405" formatCode="0.00E+00">
                  <c:v>-2.8879699999999998E-299</c:v>
                </c:pt>
                <c:pt idx="406" formatCode="0.00E+00">
                  <c:v>8.0077900000000005E-299</c:v>
                </c:pt>
                <c:pt idx="407" formatCode="0.00E+00">
                  <c:v>1.8975399999999999E-298</c:v>
                </c:pt>
                <c:pt idx="408" formatCode="0.00E+00">
                  <c:v>1.09175E-298</c:v>
                </c:pt>
                <c:pt idx="409" formatCode="0.00E+00">
                  <c:v>-2.8792299999999998E-298</c:v>
                </c:pt>
                <c:pt idx="410" formatCode="0.00E+00">
                  <c:v>-7.6044899999999997E-298</c:v>
                </c:pt>
                <c:pt idx="411" formatCode="0.00E+00">
                  <c:v>-6.38286E-298</c:v>
                </c:pt>
                <c:pt idx="412" formatCode="0.00E+00">
                  <c:v>6.1082099999999999E-298</c:v>
                </c:pt>
                <c:pt idx="413" formatCode="0.00E+00">
                  <c:v>2.3092799999999999E-297</c:v>
                </c:pt>
                <c:pt idx="414" formatCode="0.00E+00">
                  <c:v>2.0836299999999999E-297</c:v>
                </c:pt>
                <c:pt idx="415" formatCode="0.00E+00">
                  <c:v>-2.3746400000000001E-297</c:v>
                </c:pt>
                <c:pt idx="416" formatCode="0.00E+00">
                  <c:v>-9.28968E-297</c:v>
                </c:pt>
                <c:pt idx="417" formatCode="0.00E+00">
                  <c:v>-1.04189E-296</c:v>
                </c:pt>
                <c:pt idx="418" formatCode="0.00E+00">
                  <c:v>3.5407299999999998E-297</c:v>
                </c:pt>
                <c:pt idx="419" formatCode="0.00E+00">
                  <c:v>2.8658299999999999E-296</c:v>
                </c:pt>
                <c:pt idx="420" formatCode="0.00E+00">
                  <c:v>3.6380400000000001E-296</c:v>
                </c:pt>
                <c:pt idx="421" formatCode="0.00E+00">
                  <c:v>-1.0309E-296</c:v>
                </c:pt>
                <c:pt idx="422" formatCode="0.00E+00">
                  <c:v>-1.06056E-295</c:v>
                </c:pt>
                <c:pt idx="423" formatCode="0.00E+00">
                  <c:v>-1.5828199999999999E-295</c:v>
                </c:pt>
                <c:pt idx="424" formatCode="0.00E+00">
                  <c:v>-2.9930199999999998E-296</c:v>
                </c:pt>
                <c:pt idx="425" formatCode="0.00E+00">
                  <c:v>2.9221999999999999E-295</c:v>
                </c:pt>
                <c:pt idx="426" formatCode="0.00E+00">
                  <c:v>5.0782899999999999E-295</c:v>
                </c:pt>
                <c:pt idx="427" formatCode="0.00E+00">
                  <c:v>1.00091E-295</c:v>
                </c:pt>
                <c:pt idx="428" formatCode="0.00E+00">
                  <c:v>-1.08152E-294</c:v>
                </c:pt>
                <c:pt idx="429" formatCode="0.00E+00">
                  <c:v>-2.08086E-294</c:v>
                </c:pt>
                <c:pt idx="430" formatCode="0.00E+00">
                  <c:v>-9.6807399999999997E-295</c:v>
                </c:pt>
                <c:pt idx="431" formatCode="0.00E+00">
                  <c:v>3.2119699999999998E-294</c:v>
                </c:pt>
                <c:pt idx="432" formatCode="0.00E+00">
                  <c:v>7.3766499999999999E-294</c:v>
                </c:pt>
                <c:pt idx="433" formatCode="0.00E+00">
                  <c:v>4.1657999999999997E-294</c:v>
                </c:pt>
                <c:pt idx="434" formatCode="0.00E+00">
                  <c:v>-1.1199E-293</c:v>
                </c:pt>
                <c:pt idx="435" formatCode="0.00E+00">
                  <c:v>-2.93145E-293</c:v>
                </c:pt>
                <c:pt idx="436" formatCode="0.00E+00">
                  <c:v>-2.36471E-293</c:v>
                </c:pt>
                <c:pt idx="437" formatCode="0.00E+00">
                  <c:v>2.7410300000000001E-293</c:v>
                </c:pt>
                <c:pt idx="438" formatCode="0.00E+00">
                  <c:v>9.7558600000000004E-293</c:v>
                </c:pt>
                <c:pt idx="439" formatCode="0.00E+00">
                  <c:v>9.6861500000000004E-293</c:v>
                </c:pt>
                <c:pt idx="440" formatCode="0.00E+00">
                  <c:v>-5.7817300000000001E-293</c:v>
                </c:pt>
                <c:pt idx="441" formatCode="0.00E+00">
                  <c:v>-3.00636E-292</c:v>
                </c:pt>
                <c:pt idx="442" formatCode="0.00E+00">
                  <c:v>-3.4039800000000002E-292</c:v>
                </c:pt>
                <c:pt idx="443" formatCode="0.00E+00">
                  <c:v>1.4205699999999999E-292</c:v>
                </c:pt>
                <c:pt idx="444" formatCode="0.00E+00">
                  <c:v>1.0077900000000001E-291</c:v>
                </c:pt>
                <c:pt idx="445" formatCode="0.00E+00">
                  <c:v>1.2975900000000001E-291</c:v>
                </c:pt>
                <c:pt idx="446" formatCode="0.00E+00">
                  <c:v>-2.3172E-292</c:v>
                </c:pt>
                <c:pt idx="447" formatCode="0.00E+00">
                  <c:v>-3.4008100000000002E-291</c:v>
                </c:pt>
                <c:pt idx="448" formatCode="0.00E+00">
                  <c:v>-4.8993600000000001E-291</c:v>
                </c:pt>
                <c:pt idx="449" formatCode="0.00E+00">
                  <c:v>3.09978E-292</c:v>
                </c:pt>
                <c:pt idx="450" formatCode="0.00E+00">
                  <c:v>1.2715600000000001E-290</c:v>
                </c:pt>
                <c:pt idx="451" formatCode="0.00E+00">
                  <c:v>2.12931E-290</c:v>
                </c:pt>
                <c:pt idx="452" formatCode="0.00E+00">
                  <c:v>6.7172200000000004E-291</c:v>
                </c:pt>
                <c:pt idx="453" formatCode="0.00E+00">
                  <c:v>-3.7060300000000002E-290</c:v>
                </c:pt>
                <c:pt idx="454" formatCode="0.00E+00">
                  <c:v>-7.4947800000000001E-290</c:v>
                </c:pt>
                <c:pt idx="455" formatCode="0.00E+00">
                  <c:v>-3.75641E-290</c:v>
                </c:pt>
                <c:pt idx="456" formatCode="0.00E+00">
                  <c:v>1.0772599999999999E-289</c:v>
                </c:pt>
                <c:pt idx="457" formatCode="0.00E+00">
                  <c:v>2.5405999999999999E-289</c:v>
                </c:pt>
                <c:pt idx="458" formatCode="0.00E+00">
                  <c:v>1.5176499999999999E-289</c:v>
                </c:pt>
                <c:pt idx="459" formatCode="0.00E+00">
                  <c:v>-3.5876099999999999E-289</c:v>
                </c:pt>
                <c:pt idx="460" formatCode="0.00E+00">
                  <c:v>-9.6168199999999998E-289</c:v>
                </c:pt>
                <c:pt idx="461" formatCode="0.00E+00">
                  <c:v>-7.7284500000000003E-289</c:v>
                </c:pt>
                <c:pt idx="462" formatCode="0.00E+00">
                  <c:v>9.3170699999999994E-289</c:v>
                </c:pt>
                <c:pt idx="463" formatCode="0.00E+00">
                  <c:v>3.2254500000000002E-288</c:v>
                </c:pt>
                <c:pt idx="464" formatCode="0.00E+00">
                  <c:v>2.7876099999999999E-288</c:v>
                </c:pt>
                <c:pt idx="465" formatCode="0.00E+00">
                  <c:v>-3.6136899999999998E-288</c:v>
                </c:pt>
                <c:pt idx="466" formatCode="0.00E+00">
                  <c:v>-1.3457400000000001E-287</c:v>
                </c:pt>
                <c:pt idx="467" formatCode="0.00E+00">
                  <c:v>-1.5188500000000001E-287</c:v>
                </c:pt>
                <c:pt idx="468" formatCode="0.00E+00">
                  <c:v>4.1489900000000003E-288</c:v>
                </c:pt>
                <c:pt idx="469" formatCode="0.00E+00">
                  <c:v>3.9046900000000001E-287</c:v>
                </c:pt>
                <c:pt idx="470" formatCode="0.00E+00">
                  <c:v>5.0465700000000002E-287</c:v>
                </c:pt>
                <c:pt idx="471" formatCode="0.00E+00">
                  <c:v>-1.11025E-287</c:v>
                </c:pt>
                <c:pt idx="472" formatCode="0.00E+00">
                  <c:v>-1.3800700000000001E-286</c:v>
                </c:pt>
                <c:pt idx="473" formatCode="0.00E+00">
                  <c:v>-2.08483E-286</c:v>
                </c:pt>
                <c:pt idx="474" formatCode="0.00E+00">
                  <c:v>-4.3301200000000001E-287</c:v>
                </c:pt>
                <c:pt idx="475" formatCode="0.00E+00">
                  <c:v>3.7504599999999999E-286</c:v>
                </c:pt>
                <c:pt idx="476" formatCode="0.00E+00">
                  <c:v>6.4796299999999997E-286</c:v>
                </c:pt>
                <c:pt idx="477" formatCode="0.00E+00">
                  <c:v>8.2822400000000006E-287</c:v>
                </c:pt>
                <c:pt idx="478" formatCode="0.00E+00">
                  <c:v>-1.5245600000000001E-285</c:v>
                </c:pt>
                <c:pt idx="479" formatCode="0.00E+00">
                  <c:v>-2.8876300000000001E-285</c:v>
                </c:pt>
                <c:pt idx="480" formatCode="0.00E+00">
                  <c:v>-1.43382E-285</c:v>
                </c:pt>
                <c:pt idx="481" formatCode="0.00E+00">
                  <c:v>4.0844600000000002E-285</c:v>
                </c:pt>
                <c:pt idx="482" formatCode="0.00E+00">
                  <c:v>9.5908499999999993E-285</c:v>
                </c:pt>
                <c:pt idx="483" formatCode="0.00E+00">
                  <c:v>5.52877E-285</c:v>
                </c:pt>
                <c:pt idx="484" formatCode="0.00E+00">
                  <c:v>-1.4179400000000001E-284</c:v>
                </c:pt>
                <c:pt idx="485" formatCode="0.00E+00">
                  <c:v>-3.7464999999999999E-284</c:v>
                </c:pt>
                <c:pt idx="486" formatCode="0.00E+00">
                  <c:v>-3.1050799999999998E-284</c:v>
                </c:pt>
                <c:pt idx="487" formatCode="0.00E+00">
                  <c:v>3.2054499999999999E-284</c:v>
                </c:pt>
                <c:pt idx="488" formatCode="0.00E+00">
                  <c:v>1.17636E-283</c:v>
                </c:pt>
                <c:pt idx="489" formatCode="0.00E+00">
                  <c:v>1.0634699999999999E-283</c:v>
                </c:pt>
                <c:pt idx="490" formatCode="0.00E+00">
                  <c:v>-1.13496E-283</c:v>
                </c:pt>
                <c:pt idx="491" formatCode="0.00E+00">
                  <c:v>-4.5341900000000001E-283</c:v>
                </c:pt>
                <c:pt idx="492" formatCode="0.00E+00">
                  <c:v>-5.1950599999999997E-283</c:v>
                </c:pt>
                <c:pt idx="493" formatCode="0.00E+00">
                  <c:v>1.3664900000000001E-283</c:v>
                </c:pt>
                <c:pt idx="494" formatCode="0.00E+00">
                  <c:v>1.3306800000000001E-282</c:v>
                </c:pt>
                <c:pt idx="495" formatCode="0.00E+00">
                  <c:v>1.68538E-282</c:v>
                </c:pt>
                <c:pt idx="496" formatCode="0.00E+00">
                  <c:v>-5.92169E-283</c:v>
                </c:pt>
                <c:pt idx="497" formatCode="0.00E+00">
                  <c:v>-5.2418099999999998E-282</c:v>
                </c:pt>
                <c:pt idx="498" formatCode="0.00E+00">
                  <c:v>-7.5941399999999999E-282</c:v>
                </c:pt>
                <c:pt idx="499" formatCode="0.00E+00">
                  <c:v>-5.9250899999999999E-283</c:v>
                </c:pt>
                <c:pt idx="500" formatCode="0.00E+00">
                  <c:v>1.64618E-281</c:v>
                </c:pt>
                <c:pt idx="501" formatCode="0.00E+00">
                  <c:v>2.80154E-281</c:v>
                </c:pt>
                <c:pt idx="502" formatCode="0.00E+00">
                  <c:v>7.0724899999999999E-282</c:v>
                </c:pt>
                <c:pt idx="503" formatCode="0.00E+00">
                  <c:v>-5.43191E-281</c:v>
                </c:pt>
                <c:pt idx="504" formatCode="0.00E+00">
                  <c:v>-1.07438E-280</c:v>
                </c:pt>
                <c:pt idx="505" formatCode="0.00E+00">
                  <c:v>-5.5393200000000005E-281</c:v>
                </c:pt>
                <c:pt idx="506" formatCode="0.00E+00">
                  <c:v>1.4884E-280</c:v>
                </c:pt>
                <c:pt idx="507" formatCode="0.00E+00">
                  <c:v>3.5650399999999999E-280</c:v>
                </c:pt>
                <c:pt idx="508" formatCode="0.00E+00">
                  <c:v>2.1898900000000001E-280</c:v>
                </c:pt>
                <c:pt idx="509" formatCode="0.00E+00">
                  <c:v>-4.9167699999999996E-280</c:v>
                </c:pt>
                <c:pt idx="510" formatCode="0.00E+00">
                  <c:v>-1.31794E-279</c:v>
                </c:pt>
                <c:pt idx="511" formatCode="0.00E+00">
                  <c:v>-9.7780399999999997E-280</c:v>
                </c:pt>
                <c:pt idx="512" formatCode="0.00E+00">
                  <c:v>1.5375199999999999E-279</c:v>
                </c:pt>
                <c:pt idx="513" formatCode="0.00E+00">
                  <c:v>4.90794E-279</c:v>
                </c:pt>
                <c:pt idx="514" formatCode="0.00E+00">
                  <c:v>4.6272200000000003E-279</c:v>
                </c:pt>
                <c:pt idx="515" formatCode="0.00E+00">
                  <c:v>-3.5682100000000001E-279</c:v>
                </c:pt>
                <c:pt idx="516" formatCode="0.00E+00">
                  <c:v>-1.6284600000000001E-278</c:v>
                </c:pt>
                <c:pt idx="517" formatCode="0.00E+00">
                  <c:v>-1.7752199999999998E-278</c:v>
                </c:pt>
                <c:pt idx="518" formatCode="0.00E+00">
                  <c:v>1.03327E-278</c:v>
                </c:pt>
                <c:pt idx="519" formatCode="0.00E+00">
                  <c:v>6.0751200000000002E-278</c:v>
                </c:pt>
                <c:pt idx="520" formatCode="0.00E+00">
                  <c:v>7.8901099999999997E-278</c:v>
                </c:pt>
                <c:pt idx="521" formatCode="0.00E+00">
                  <c:v>-7.1179799999999994E-279</c:v>
                </c:pt>
                <c:pt idx="522" formatCode="0.00E+00">
                  <c:v>-1.8825E-277</c:v>
                </c:pt>
                <c:pt idx="523" formatCode="0.00E+00">
                  <c:v>-2.8121600000000002E-277</c:v>
                </c:pt>
                <c:pt idx="524" formatCode="0.00E+00">
                  <c:v>-1.25071E-278</c:v>
                </c:pt>
                <c:pt idx="525" formatCode="0.00E+00">
                  <c:v>6.4321399999999997E-277</c:v>
                </c:pt>
                <c:pt idx="526" formatCode="0.00E+00">
                  <c:v>1.08135E-276</c:v>
                </c:pt>
                <c:pt idx="527" formatCode="0.00E+00">
                  <c:v>2.5670699999999999E-277</c:v>
                </c:pt>
                <c:pt idx="528" formatCode="0.00E+00">
                  <c:v>-2.13742E-276</c:v>
                </c:pt>
                <c:pt idx="529" formatCode="0.00E+00">
                  <c:v>-4.1717400000000004E-276</c:v>
                </c:pt>
                <c:pt idx="530" formatCode="0.00E+00">
                  <c:v>-1.9634699999999998E-276</c:v>
                </c:pt>
                <c:pt idx="531" formatCode="0.00E+00">
                  <c:v>6.35236E-276</c:v>
                </c:pt>
                <c:pt idx="532" formatCode="0.00E+00">
                  <c:v>1.4930399999999998E-275</c:v>
                </c:pt>
                <c:pt idx="533" formatCode="0.00E+00">
                  <c:v>1.01961E-275</c:v>
                </c:pt>
                <c:pt idx="534" formatCode="0.00E+00">
                  <c:v>-1.66653E-275</c:v>
                </c:pt>
                <c:pt idx="535" formatCode="0.00E+00">
                  <c:v>-4.7808900000000002E-275</c:v>
                </c:pt>
                <c:pt idx="536" formatCode="0.00E+00">
                  <c:v>-3.1921199999999997E-275</c:v>
                </c:pt>
                <c:pt idx="537" formatCode="0.00E+00">
                  <c:v>7.2762499999999994E-275</c:v>
                </c:pt>
                <c:pt idx="538" formatCode="0.00E+00">
                  <c:v>2.1384499999999999E-274</c:v>
                </c:pt>
                <c:pt idx="539" formatCode="0.00E+00">
                  <c:v>2.12863E-274</c:v>
                </c:pt>
                <c:pt idx="540" formatCode="0.00E+00">
                  <c:v>-1.01527E-274</c:v>
                </c:pt>
                <c:pt idx="541" formatCode="0.00E+00">
                  <c:v>-5.9874199999999997E-274</c:v>
                </c:pt>
                <c:pt idx="542" formatCode="0.00E+00">
                  <c:v>-6.8618800000000004E-274</c:v>
                </c:pt>
                <c:pt idx="543" formatCode="0.00E+00">
                  <c:v>2.8800900000000002E-274</c:v>
                </c:pt>
                <c:pt idx="544" formatCode="0.00E+00">
                  <c:v>2.03867E-273</c:v>
                </c:pt>
                <c:pt idx="545" formatCode="0.00E+00">
                  <c:v>2.5132199999999998E-273</c:v>
                </c:pt>
                <c:pt idx="546" formatCode="0.00E+00">
                  <c:v>-9.9018799999999997E-274</c:v>
                </c:pt>
                <c:pt idx="547" formatCode="0.00E+00">
                  <c:v>-8.0812499999999997E-273</c:v>
                </c:pt>
                <c:pt idx="548" formatCode="0.00E+00">
                  <c:v>-1.1723599999999999E-272</c:v>
                </c:pt>
                <c:pt idx="549" formatCode="0.00E+00">
                  <c:v>-1.4359399999999999E-273</c:v>
                </c:pt>
                <c:pt idx="550" formatCode="0.00E+00">
                  <c:v>2.37022E-272</c:v>
                </c:pt>
                <c:pt idx="551" formatCode="0.00E+00">
                  <c:v>4.1500200000000003E-272</c:v>
                </c:pt>
                <c:pt idx="552" formatCode="0.00E+00">
                  <c:v>1.3909299999999999E-272</c:v>
                </c:pt>
                <c:pt idx="553" formatCode="0.00E+00">
                  <c:v>-7.0849100000000001E-272</c:v>
                </c:pt>
                <c:pt idx="554" formatCode="0.00E+00">
                  <c:v>-1.4096300000000001E-271</c:v>
                </c:pt>
                <c:pt idx="555" formatCode="0.00E+00">
                  <c:v>-5.1688400000000003E-272</c:v>
                </c:pt>
                <c:pt idx="556" formatCode="0.00E+00">
                  <c:v>2.6593600000000001E-271</c:v>
                </c:pt>
                <c:pt idx="557" formatCode="0.00E+00">
                  <c:v>5.8919099999999997E-271</c:v>
                </c:pt>
                <c:pt idx="558" formatCode="0.00E+00">
                  <c:v>4.1172399999999998E-271</c:v>
                </c:pt>
                <c:pt idx="559" formatCode="0.00E+00">
                  <c:v>-5.79485E-271</c:v>
                </c:pt>
                <c:pt idx="560" formatCode="0.00E+00">
                  <c:v>-1.7370100000000001E-270</c:v>
                </c:pt>
                <c:pt idx="561" formatCode="0.00E+00">
                  <c:v>-1.24995E-270</c:v>
                </c:pt>
                <c:pt idx="562" formatCode="0.00E+00">
                  <c:v>2.3391699999999999E-270</c:v>
                </c:pt>
                <c:pt idx="563" formatCode="0.00E+00">
                  <c:v>7.1948100000000003E-270</c:v>
                </c:pt>
                <c:pt idx="564" formatCode="0.00E+00">
                  <c:v>6.9839900000000002E-270</c:v>
                </c:pt>
                <c:pt idx="565" formatCode="0.00E+00">
                  <c:v>-4.3756499999999999E-270</c:v>
                </c:pt>
                <c:pt idx="566" formatCode="0.00E+00">
                  <c:v>-2.2174899999999999E-269</c:v>
                </c:pt>
                <c:pt idx="567" formatCode="0.00E+00">
                  <c:v>-2.4581100000000001E-269</c:v>
                </c:pt>
                <c:pt idx="568" formatCode="0.00E+00">
                  <c:v>1.33387E-269</c:v>
                </c:pt>
                <c:pt idx="569" formatCode="0.00E+00">
                  <c:v>8.1564700000000005E-269</c:v>
                </c:pt>
                <c:pt idx="570" formatCode="0.00E+00">
                  <c:v>1.08006E-268</c:v>
                </c:pt>
                <c:pt idx="571" formatCode="0.00E+00">
                  <c:v>1.1270899999999999E-270</c:v>
                </c:pt>
                <c:pt idx="572" formatCode="0.00E+00">
                  <c:v>-2.26189E-268</c:v>
                </c:pt>
                <c:pt idx="573" formatCode="0.00E+00">
                  <c:v>-3.3591699999999999E-268</c:v>
                </c:pt>
                <c:pt idx="574" formatCode="0.00E+00">
                  <c:v>4.04331E-269</c:v>
                </c:pt>
                <c:pt idx="575" formatCode="0.00E+00">
                  <c:v>9.4561800000000004E-268</c:v>
                </c:pt>
                <c:pt idx="576" formatCode="0.00E+00">
                  <c:v>1.5846400000000001E-267</c:v>
                </c:pt>
                <c:pt idx="577" formatCode="0.00E+00">
                  <c:v>5.9124200000000002E-268</c:v>
                </c:pt>
                <c:pt idx="578" formatCode="0.00E+00">
                  <c:v>-2.43881E-267</c:v>
                </c:pt>
                <c:pt idx="579" formatCode="0.00E+00">
                  <c:v>-4.9637499999999997E-267</c:v>
                </c:pt>
                <c:pt idx="580" formatCode="0.00E+00">
                  <c:v>-1.8843299999999999E-267</c:v>
                </c:pt>
                <c:pt idx="581" formatCode="0.00E+00">
                  <c:v>9.1999399999999993E-267</c:v>
                </c:pt>
                <c:pt idx="582" formatCode="0.00E+00">
                  <c:v>2.04644E-266</c:v>
                </c:pt>
                <c:pt idx="583" formatCode="0.00E+00">
                  <c:v>1.3727699999999999E-266</c:v>
                </c:pt>
                <c:pt idx="584" formatCode="0.00E+00">
                  <c:v>-2.3064399999999999E-266</c:v>
                </c:pt>
                <c:pt idx="585" formatCode="0.00E+00">
                  <c:v>-6.6204499999999998E-266</c:v>
                </c:pt>
                <c:pt idx="586" formatCode="0.00E+00">
                  <c:v>-4.9071799999999998E-266</c:v>
                </c:pt>
                <c:pt idx="587" formatCode="0.00E+00">
                  <c:v>8.1232700000000004E-266</c:v>
                </c:pt>
                <c:pt idx="588" formatCode="0.00E+00">
                  <c:v>2.5710700000000001E-265</c:v>
                </c:pt>
                <c:pt idx="589" formatCode="0.00E+00">
                  <c:v>2.43463E-265</c:v>
                </c:pt>
                <c:pt idx="590" formatCode="0.00E+00">
                  <c:v>-1.8743900000000001E-265</c:v>
                </c:pt>
                <c:pt idx="591" formatCode="0.00E+00">
                  <c:v>-8.6060499999999995E-265</c:v>
                </c:pt>
                <c:pt idx="592" formatCode="0.00E+00">
                  <c:v>-9.52588E-265</c:v>
                </c:pt>
                <c:pt idx="593" formatCode="0.00E+00">
                  <c:v>4.7364E-265</c:v>
                </c:pt>
                <c:pt idx="594" formatCode="0.00E+00">
                  <c:v>3.0273899999999998E-264</c:v>
                </c:pt>
                <c:pt idx="595" formatCode="0.00E+00">
                  <c:v>3.8390899999999999E-264</c:v>
                </c:pt>
                <c:pt idx="596" formatCode="0.00E+00">
                  <c:v>-8.2740900000000005E-265</c:v>
                </c:pt>
                <c:pt idx="597" formatCode="0.00E+00">
                  <c:v>-1.0439600000000001E-263</c:v>
                </c:pt>
                <c:pt idx="598" formatCode="0.00E+00">
                  <c:v>-1.5350900000000001E-263</c:v>
                </c:pt>
                <c:pt idx="599" formatCode="0.00E+00">
                  <c:v>-1.0013999999999999E-264</c:v>
                </c:pt>
                <c:pt idx="600" formatCode="0.00E+00">
                  <c:v>3.4062299999999999E-263</c:v>
                </c:pt>
                <c:pt idx="601" formatCode="0.00E+00">
                  <c:v>5.8264299999999998E-263</c:v>
                </c:pt>
                <c:pt idx="602" formatCode="0.00E+00">
                  <c:v>1.6338999999999999E-263</c:v>
                </c:pt>
                <c:pt idx="603" formatCode="0.00E+00">
                  <c:v>-1.09024E-262</c:v>
                </c:pt>
                <c:pt idx="604" formatCode="0.00E+00">
                  <c:v>-2.15902E-262</c:v>
                </c:pt>
                <c:pt idx="605" formatCode="0.00E+00">
                  <c:v>-1.0336400000000001E-262</c:v>
                </c:pt>
                <c:pt idx="606" formatCode="0.00E+00">
                  <c:v>3.2251599999999999E-262</c:v>
                </c:pt>
                <c:pt idx="607" formatCode="0.00E+00">
                  <c:v>7.4574100000000001E-262</c:v>
                </c:pt>
                <c:pt idx="608" formatCode="0.00E+00">
                  <c:v>4.3988799999999997E-262</c:v>
                </c:pt>
                <c:pt idx="609" formatCode="0.00E+00">
                  <c:v>-1.0467799999999999E-261</c:v>
                </c:pt>
                <c:pt idx="610" formatCode="0.00E+00">
                  <c:v>-2.7759400000000001E-261</c:v>
                </c:pt>
                <c:pt idx="611" formatCode="0.00E+00">
                  <c:v>-2.1354400000000001E-261</c:v>
                </c:pt>
                <c:pt idx="612" formatCode="0.00E+00">
                  <c:v>2.9724600000000001E-261</c:v>
                </c:pt>
                <c:pt idx="613" formatCode="0.00E+00">
                  <c:v>9.8949300000000001E-261</c:v>
                </c:pt>
                <c:pt idx="614" formatCode="0.00E+00">
                  <c:v>9.3539800000000005E-261</c:v>
                </c:pt>
                <c:pt idx="615" formatCode="0.00E+00">
                  <c:v>-7.7394300000000001E-261</c:v>
                </c:pt>
                <c:pt idx="616" formatCode="0.00E+00">
                  <c:v>-3.4580299999999997E-260</c:v>
                </c:pt>
                <c:pt idx="617" formatCode="0.00E+00">
                  <c:v>-3.96332E-260</c:v>
                </c:pt>
                <c:pt idx="618" formatCode="0.00E+00">
                  <c:v>1.23137E-260</c:v>
                </c:pt>
                <c:pt idx="619" formatCode="0.00E+00">
                  <c:v>1.0646499999999999E-259</c:v>
                </c:pt>
                <c:pt idx="620" formatCode="0.00E+00">
                  <c:v>1.3726100000000001E-259</c:v>
                </c:pt>
                <c:pt idx="621" formatCode="0.00E+00">
                  <c:v>-3.14067E-260</c:v>
                </c:pt>
                <c:pt idx="622" formatCode="0.00E+00">
                  <c:v>-3.7978600000000002E-259</c:v>
                </c:pt>
                <c:pt idx="623" formatCode="0.00E+00">
                  <c:v>-5.5522500000000001E-259</c:v>
                </c:pt>
                <c:pt idx="624" formatCode="0.00E+00">
                  <c:v>-3.5316100000000001E-260</c:v>
                </c:pt>
                <c:pt idx="625" formatCode="0.00E+00">
                  <c:v>1.2230400000000001E-258</c:v>
                </c:pt>
                <c:pt idx="626" formatCode="0.00E+00">
                  <c:v>2.08235E-258</c:v>
                </c:pt>
                <c:pt idx="627" formatCode="0.00E+00">
                  <c:v>5.7054700000000003E-259</c:v>
                </c:pt>
                <c:pt idx="628" formatCode="0.00E+00">
                  <c:v>-3.9064000000000001E-258</c:v>
                </c:pt>
                <c:pt idx="629" formatCode="0.00E+00">
                  <c:v>-7.7404999999999997E-258</c:v>
                </c:pt>
                <c:pt idx="630" formatCode="0.00E+00">
                  <c:v>-3.7212300000000002E-258</c:v>
                </c:pt>
                <c:pt idx="631" formatCode="0.00E+00">
                  <c:v>1.16232E-257</c:v>
                </c:pt>
                <c:pt idx="632" formatCode="0.00E+00">
                  <c:v>2.7306200000000001E-257</c:v>
                </c:pt>
                <c:pt idx="633" formatCode="0.00E+00">
                  <c:v>1.7459600000000001E-257</c:v>
                </c:pt>
                <c:pt idx="634" formatCode="0.00E+00">
                  <c:v>-3.4926200000000002E-257</c:v>
                </c:pt>
                <c:pt idx="635" formatCode="0.00E+00">
                  <c:v>-9.7232699999999997E-257</c:v>
                </c:pt>
                <c:pt idx="636" formatCode="0.00E+00">
                  <c:v>-7.9088599999999995E-257</c:v>
                </c:pt>
                <c:pt idx="637" formatCode="0.00E+00">
                  <c:v>9.0904699999999993E-257</c:v>
                </c:pt>
                <c:pt idx="638" formatCode="0.00E+00">
                  <c:v>3.2110199999999999E-256</c:v>
                </c:pt>
                <c:pt idx="639" formatCode="0.00E+00">
                  <c:v>2.9477199999999999E-256</c:v>
                </c:pt>
                <c:pt idx="640" formatCode="0.00E+00">
                  <c:v>-2.9494499999999999E-256</c:v>
                </c:pt>
                <c:pt idx="641" formatCode="0.00E+00">
                  <c:v>-1.20602E-255</c:v>
                </c:pt>
                <c:pt idx="642" formatCode="0.00E+00">
                  <c:v>-1.3110499999999999E-255</c:v>
                </c:pt>
                <c:pt idx="643" formatCode="0.00E+00">
                  <c:v>6.5479000000000001E-256</c:v>
                </c:pt>
                <c:pt idx="644" formatCode="0.00E+00">
                  <c:v>4.1434899999999998E-255</c:v>
                </c:pt>
                <c:pt idx="645" formatCode="0.00E+00">
                  <c:v>5.37362E-255</c:v>
                </c:pt>
                <c:pt idx="646" formatCode="0.00E+00">
                  <c:v>-4.2604599999999998E-256</c:v>
                </c:pt>
                <c:pt idx="647" formatCode="0.00E+00">
                  <c:v>-1.2462699999999999E-254</c:v>
                </c:pt>
                <c:pt idx="648" formatCode="0.00E+00">
                  <c:v>-1.8022499999999998E-254</c:v>
                </c:pt>
                <c:pt idx="649" formatCode="0.00E+00">
                  <c:v>1.9123499999999999E-255</c:v>
                </c:pt>
                <c:pt idx="650" formatCode="0.00E+00">
                  <c:v>4.8925000000000003E-254</c:v>
                </c:pt>
                <c:pt idx="651" formatCode="0.00E+00">
                  <c:v>8.1568000000000002E-254</c:v>
                </c:pt>
                <c:pt idx="652" formatCode="0.00E+00">
                  <c:v>2.8184400000000001E-254</c:v>
                </c:pt>
                <c:pt idx="653" formatCode="0.00E+00">
                  <c:v>-1.33138E-253</c:v>
                </c:pt>
                <c:pt idx="654" formatCode="0.00E+00">
                  <c:v>-2.6795900000000001E-253</c:v>
                </c:pt>
                <c:pt idx="655" formatCode="0.00E+00">
                  <c:v>-1.0872599999999999E-253</c:v>
                </c:pt>
                <c:pt idx="656" formatCode="0.00E+00">
                  <c:v>4.6920900000000003E-253</c:v>
                </c:pt>
                <c:pt idx="657" formatCode="0.00E+00">
                  <c:v>1.04793E-252</c:v>
                </c:pt>
                <c:pt idx="658" formatCode="0.00E+00">
                  <c:v>6.6524499999999995E-253</c:v>
                </c:pt>
                <c:pt idx="659" formatCode="0.00E+00">
                  <c:v>-1.29391E-252</c:v>
                </c:pt>
                <c:pt idx="660" formatCode="0.00E+00">
                  <c:v>-3.5950899999999998E-252</c:v>
                </c:pt>
                <c:pt idx="661" formatCode="0.00E+00">
                  <c:v>-2.8201100000000001E-252</c:v>
                </c:pt>
                <c:pt idx="662" formatCode="0.00E+00">
                  <c:v>3.78782E-252</c:v>
                </c:pt>
                <c:pt idx="663" formatCode="0.00E+00">
                  <c:v>1.2731500000000001E-251</c:v>
                </c:pt>
                <c:pt idx="664" formatCode="0.00E+00">
                  <c:v>1.18954E-251</c:v>
                </c:pt>
                <c:pt idx="665" formatCode="0.00E+00">
                  <c:v>-1.03676E-251</c:v>
                </c:pt>
                <c:pt idx="666" formatCode="0.00E+00">
                  <c:v>-4.49967E-251</c:v>
                </c:pt>
                <c:pt idx="667" formatCode="0.00E+00">
                  <c:v>-5.1003699999999997E-251</c:v>
                </c:pt>
                <c:pt idx="668" formatCode="0.00E+00">
                  <c:v>1.6809000000000001E-251</c:v>
                </c:pt>
                <c:pt idx="669" formatCode="0.00E+00">
                  <c:v>1.38647E-250</c:v>
                </c:pt>
                <c:pt idx="670" formatCode="0.00E+00">
                  <c:v>1.73531E-250</c:v>
                </c:pt>
                <c:pt idx="671" formatCode="0.00E+00">
                  <c:v>-6.4344199999999996E-251</c:v>
                </c:pt>
                <c:pt idx="672" formatCode="0.00E+00">
                  <c:v>-5.4879600000000001E-250</c:v>
                </c:pt>
                <c:pt idx="673" formatCode="0.00E+00">
                  <c:v>-7.9500500000000003E-250</c:v>
                </c:pt>
                <c:pt idx="674" formatCode="0.00E+00">
                  <c:v>-8.3354600000000005E-251</c:v>
                </c:pt>
                <c:pt idx="675" formatCode="0.00E+00">
                  <c:v>1.6465399999999999E-249</c:v>
                </c:pt>
                <c:pt idx="676" formatCode="0.00E+00">
                  <c:v>2.8212E-249</c:v>
                </c:pt>
                <c:pt idx="677" formatCode="0.00E+00">
                  <c:v>7.1330199999999994E-250</c:v>
                </c:pt>
                <c:pt idx="678" formatCode="0.00E+00">
                  <c:v>-5.4974800000000005E-249</c:v>
                </c:pt>
                <c:pt idx="679" formatCode="0.00E+00">
                  <c:v>-1.0796199999999999E-248</c:v>
                </c:pt>
                <c:pt idx="680" formatCode="0.00E+00">
                  <c:v>-5.1174700000000004E-249</c:v>
                </c:pt>
                <c:pt idx="681" formatCode="0.00E+00">
                  <c:v>1.63899E-248</c:v>
                </c:pt>
                <c:pt idx="682" formatCode="0.00E+00">
                  <c:v>3.83639E-248</c:v>
                </c:pt>
                <c:pt idx="683" formatCode="0.00E+00">
                  <c:v>2.4959899999999998E-248</c:v>
                </c:pt>
                <c:pt idx="684" formatCode="0.00E+00">
                  <c:v>-4.7247999999999997E-248</c:v>
                </c:pt>
                <c:pt idx="685" formatCode="0.00E+00">
                  <c:v>-1.31934E-247</c:v>
                </c:pt>
                <c:pt idx="686" formatCode="0.00E+00">
                  <c:v>-9.9018600000000005E-248</c:v>
                </c:pt>
                <c:pt idx="687" formatCode="0.00E+00">
                  <c:v>1.55742E-247</c:v>
                </c:pt>
                <c:pt idx="688" formatCode="0.00E+00">
                  <c:v>4.9761299999999999E-247</c:v>
                </c:pt>
                <c:pt idx="689" formatCode="0.00E+00">
                  <c:v>4.5348299999999999E-247</c:v>
                </c:pt>
                <c:pt idx="690" formatCode="0.00E+00">
                  <c:v>-4.2704300000000002E-247</c:v>
                </c:pt>
                <c:pt idx="691" formatCode="0.00E+00">
                  <c:v>-1.7789400000000001E-246</c:v>
                </c:pt>
                <c:pt idx="692" formatCode="0.00E+00">
                  <c:v>-1.96213E-246</c:v>
                </c:pt>
                <c:pt idx="693" formatCode="0.00E+00">
                  <c:v>8.4303799999999995E-247</c:v>
                </c:pt>
                <c:pt idx="694" formatCode="0.00E+00">
                  <c:v>5.8400799999999995E-246</c:v>
                </c:pt>
                <c:pt idx="695" formatCode="0.00E+00">
                  <c:v>7.4432699999999996E-246</c:v>
                </c:pt>
                <c:pt idx="696" formatCode="0.00E+00">
                  <c:v>-1.8033399999999999E-246</c:v>
                </c:pt>
                <c:pt idx="697" formatCode="0.00E+00">
                  <c:v>-2.10348E-245</c:v>
                </c:pt>
                <c:pt idx="698" formatCode="0.00E+00">
                  <c:v>-3.1383299999999999E-245</c:v>
                </c:pt>
                <c:pt idx="699" formatCode="0.00E+00">
                  <c:v>-4.2394500000000001E-246</c:v>
                </c:pt>
                <c:pt idx="700" formatCode="0.00E+00">
                  <c:v>6.3558999999999998E-245</c:v>
                </c:pt>
                <c:pt idx="701" formatCode="0.00E+00">
                  <c:v>1.1055599999999999E-244</c:v>
                </c:pt>
                <c:pt idx="702" formatCode="0.00E+00">
                  <c:v>2.8887400000000001E-245</c:v>
                </c:pt>
                <c:pt idx="703" formatCode="0.00E+00">
                  <c:v>-2.15672E-244</c:v>
                </c:pt>
                <c:pt idx="704" formatCode="0.00E+00">
                  <c:v>-4.2211799999999998E-244</c:v>
                </c:pt>
                <c:pt idx="705" formatCode="0.00E+00">
                  <c:v>-1.8619199999999999E-244</c:v>
                </c:pt>
                <c:pt idx="706" formatCode="0.00E+00">
                  <c:v>6.8578100000000006E-244</c:v>
                </c:pt>
                <c:pt idx="707" formatCode="0.00E+00">
                  <c:v>1.5624399999999999E-243</c:v>
                </c:pt>
                <c:pt idx="708" formatCode="0.00E+00">
                  <c:v>9.8760900000000003E-244</c:v>
                </c:pt>
                <c:pt idx="709" formatCode="0.00E+00">
                  <c:v>-1.96255E-243</c:v>
                </c:pt>
                <c:pt idx="710" formatCode="0.00E+00">
                  <c:v>-5.3995799999999997E-243</c:v>
                </c:pt>
                <c:pt idx="711" formatCode="0.00E+00">
                  <c:v>-4.0522900000000002E-243</c:v>
                </c:pt>
                <c:pt idx="712" formatCode="0.00E+00">
                  <c:v>6.3242299999999997E-243</c:v>
                </c:pt>
                <c:pt idx="713" formatCode="0.00E+00">
                  <c:v>2.0188699999999998E-242</c:v>
                </c:pt>
                <c:pt idx="714" formatCode="0.00E+00">
                  <c:v>1.8241299999999999E-242</c:v>
                </c:pt>
                <c:pt idx="715" formatCode="0.00E+00">
                  <c:v>-1.7882600000000001E-242</c:v>
                </c:pt>
                <c:pt idx="716" formatCode="0.00E+00">
                  <c:v>-7.3470099999999997E-242</c:v>
                </c:pt>
                <c:pt idx="717" formatCode="0.00E+00">
                  <c:v>-8.1078899999999995E-242</c:v>
                </c:pt>
                <c:pt idx="718" formatCode="0.00E+00">
                  <c:v>3.65098E-242</c:v>
                </c:pt>
                <c:pt idx="719" formatCode="0.00E+00">
                  <c:v>2.4790699999999999E-241</c:v>
                </c:pt>
                <c:pt idx="720" formatCode="0.00E+00">
                  <c:v>3.1949999999999997E-241</c:v>
                </c:pt>
                <c:pt idx="721" formatCode="0.00E+00">
                  <c:v>-5.1554999999999999E-242</c:v>
                </c:pt>
                <c:pt idx="722" formatCode="0.00E+00">
                  <c:v>-8.2274700000000004E-241</c:v>
                </c:pt>
                <c:pt idx="723" formatCode="0.00E+00">
                  <c:v>-1.2172500000000001E-240</c:v>
                </c:pt>
                <c:pt idx="724" formatCode="0.00E+00">
                  <c:v>-5.3595100000000003E-242</c:v>
                </c:pt>
                <c:pt idx="725" formatCode="0.00E+00">
                  <c:v>2.79475E-240</c:v>
                </c:pt>
                <c:pt idx="726" formatCode="0.00E+00">
                  <c:v>4.7145600000000001E-240</c:v>
                </c:pt>
                <c:pt idx="727" formatCode="0.00E+00">
                  <c:v>1.08998E-240</c:v>
                </c:pt>
                <c:pt idx="728" formatCode="0.00E+00">
                  <c:v>-9.5136900000000005E-240</c:v>
                </c:pt>
                <c:pt idx="729" formatCode="0.00E+00">
                  <c:v>-1.8718000000000001E-239</c:v>
                </c:pt>
                <c:pt idx="730" formatCode="0.00E+00">
                  <c:v>-9.6755099999999993E-240</c:v>
                </c:pt>
                <c:pt idx="731" formatCode="0.00E+00">
                  <c:v>2.5859499999999999E-239</c:v>
                </c:pt>
                <c:pt idx="732" formatCode="0.00E+00">
                  <c:v>6.2328599999999996E-239</c:v>
                </c:pt>
                <c:pt idx="733" formatCode="0.00E+00">
                  <c:v>3.94189E-239</c:v>
                </c:pt>
                <c:pt idx="734" formatCode="0.00E+00">
                  <c:v>-8.2153000000000005E-239</c:v>
                </c:pt>
                <c:pt idx="735" formatCode="0.00E+00">
                  <c:v>-2.2660199999999998E-238</c:v>
                </c:pt>
                <c:pt idx="736" formatCode="0.00E+00">
                  <c:v>-1.7812399999999999E-238</c:v>
                </c:pt>
                <c:pt idx="737" formatCode="0.00E+00">
                  <c:v>2.4179199999999999E-238</c:v>
                </c:pt>
                <c:pt idx="738" formatCode="0.00E+00">
                  <c:v>8.1437799999999996E-238</c:v>
                </c:pt>
                <c:pt idx="739" formatCode="0.00E+00">
                  <c:v>7.7031699999999994E-238</c:v>
                </c:pt>
                <c:pt idx="740" formatCode="0.00E+00">
                  <c:v>-6.3210199999999998E-238</c:v>
                </c:pt>
                <c:pt idx="741" formatCode="0.00E+00">
                  <c:v>-2.8177099999999998E-237</c:v>
                </c:pt>
                <c:pt idx="742" formatCode="0.00E+00">
                  <c:v>-3.1444600000000002E-237</c:v>
                </c:pt>
                <c:pt idx="743" formatCode="0.00E+00">
                  <c:v>1.34441E-237</c:v>
                </c:pt>
                <c:pt idx="744" formatCode="0.00E+00">
                  <c:v>9.4106799999999996E-237</c:v>
                </c:pt>
                <c:pt idx="745" formatCode="0.00E+00">
                  <c:v>1.1985200000000001E-236</c:v>
                </c:pt>
                <c:pt idx="746" formatCode="0.00E+00">
                  <c:v>-3.0070599999999998E-237</c:v>
                </c:pt>
                <c:pt idx="747" formatCode="0.00E+00">
                  <c:v>-3.41352E-236</c:v>
                </c:pt>
                <c:pt idx="748" formatCode="0.00E+00">
                  <c:v>-5.1770299999999999E-236</c:v>
                </c:pt>
                <c:pt idx="749" formatCode="0.00E+00">
                  <c:v>-1.1735700000000001E-236</c:v>
                </c:pt>
                <c:pt idx="750" formatCode="0.00E+00">
                  <c:v>9.0698599999999996E-236</c:v>
                </c:pt>
                <c:pt idx="751" formatCode="0.00E+00">
                  <c:v>1.60432E-235</c:v>
                </c:pt>
                <c:pt idx="752" formatCode="0.00E+00">
                  <c:v>3.2341100000000002E-236</c:v>
                </c:pt>
                <c:pt idx="753" formatCode="0.00E+00">
                  <c:v>-3.4334799999999997E-235</c:v>
                </c:pt>
                <c:pt idx="754" formatCode="0.00E+00">
                  <c:v>-6.6040600000000003E-235</c:v>
                </c:pt>
                <c:pt idx="755" formatCode="0.00E+00">
                  <c:v>-3.0377800000000001E-235</c:v>
                </c:pt>
                <c:pt idx="756" formatCode="0.00E+00">
                  <c:v>1.01998E-234</c:v>
                </c:pt>
                <c:pt idx="757" formatCode="0.00E+00">
                  <c:v>2.3654199999999999E-234</c:v>
                </c:pt>
                <c:pt idx="758" formatCode="0.00E+00">
                  <c:v>1.5088100000000001E-234</c:v>
                </c:pt>
                <c:pt idx="759" formatCode="0.00E+00">
                  <c:v>-3.0117599999999998E-234</c:v>
                </c:pt>
                <c:pt idx="760" formatCode="0.00E+00">
                  <c:v>-8.3822099999999998E-234</c:v>
                </c:pt>
                <c:pt idx="761" formatCode="0.00E+00">
                  <c:v>-6.7361099999999999E-234</c:v>
                </c:pt>
                <c:pt idx="762" formatCode="0.00E+00">
                  <c:v>8.1365399999999998E-234</c:v>
                </c:pt>
                <c:pt idx="763" formatCode="0.00E+00">
                  <c:v>2.8368500000000001E-233</c:v>
                </c:pt>
                <c:pt idx="764" formatCode="0.00E+00">
                  <c:v>2.6677100000000001E-233</c:v>
                </c:pt>
                <c:pt idx="765" formatCode="0.00E+00">
                  <c:v>-2.3465999999999998E-233</c:v>
                </c:pt>
                <c:pt idx="766" formatCode="0.00E+00">
                  <c:v>-1.01929E-232</c:v>
                </c:pt>
                <c:pt idx="767" formatCode="0.00E+00">
                  <c:v>-1.15397E-232</c:v>
                </c:pt>
                <c:pt idx="768" formatCode="0.00E+00">
                  <c:v>4.0623399999999996E-233</c:v>
                </c:pt>
                <c:pt idx="769" formatCode="0.00E+00">
                  <c:v>3.22496E-232</c:v>
                </c:pt>
                <c:pt idx="770" formatCode="0.00E+00">
                  <c:v>4.1491400000000003E-232</c:v>
                </c:pt>
                <c:pt idx="771" formatCode="0.00E+00">
                  <c:v>-9.2672100000000008E-233</c:v>
                </c:pt>
                <c:pt idx="772" formatCode="0.00E+00">
                  <c:v>-1.14486E-231</c:v>
                </c:pt>
                <c:pt idx="773" formatCode="0.00E+00">
                  <c:v>-1.7179600000000001E-231</c:v>
                </c:pt>
                <c:pt idx="774" formatCode="0.00E+00">
                  <c:v>-2.86108E-232</c:v>
                </c:pt>
                <c:pt idx="775" formatCode="0.00E+00">
                  <c:v>3.3057599999999998E-231</c:v>
                </c:pt>
                <c:pt idx="776" formatCode="0.00E+00">
                  <c:v>5.7031899999999998E-231</c:v>
                </c:pt>
                <c:pt idx="777" formatCode="0.00E+00">
                  <c:v>1.07171E-231</c:v>
                </c:pt>
                <c:pt idx="778" formatCode="0.00E+00">
                  <c:v>-1.2306E-230</c:v>
                </c:pt>
                <c:pt idx="779" formatCode="0.00E+00">
                  <c:v>-2.38749E-230</c:v>
                </c:pt>
                <c:pt idx="780" formatCode="0.00E+00">
                  <c:v>-1.2746700000000001E-230</c:v>
                </c:pt>
                <c:pt idx="781" formatCode="0.00E+00">
                  <c:v>3.10666E-230</c:v>
                </c:pt>
                <c:pt idx="782" formatCode="0.00E+00">
                  <c:v>7.5151899999999998E-230</c:v>
                </c:pt>
                <c:pt idx="783" formatCode="0.00E+00">
                  <c:v>4.4114700000000001E-230</c:v>
                </c:pt>
                <c:pt idx="784" formatCode="0.00E+00">
                  <c:v>-1.09392E-229</c:v>
                </c:pt>
                <c:pt idx="785" formatCode="0.00E+00">
                  <c:v>-2.9073899999999999E-229</c:v>
                </c:pt>
                <c:pt idx="786" formatCode="0.00E+00">
                  <c:v>-2.41833E-229</c:v>
                </c:pt>
                <c:pt idx="787" formatCode="0.00E+00">
                  <c:v>2.4250999999999998E-229</c:v>
                </c:pt>
                <c:pt idx="788" formatCode="0.00E+00">
                  <c:v>8.9995200000000003E-229</c:v>
                </c:pt>
                <c:pt idx="789" formatCode="0.00E+00">
                  <c:v>8.3277000000000003E-229</c:v>
                </c:pt>
                <c:pt idx="790" formatCode="0.00E+00">
                  <c:v>-7.95447E-229</c:v>
                </c:pt>
                <c:pt idx="791" formatCode="0.00E+00">
                  <c:v>-3.3135899999999999E-228</c:v>
                </c:pt>
                <c:pt idx="792" formatCode="0.00E+00">
                  <c:v>-3.7563100000000001E-228</c:v>
                </c:pt>
                <c:pt idx="793" formatCode="0.00E+00">
                  <c:v>1.2395599999999999E-228</c:v>
                </c:pt>
                <c:pt idx="794" formatCode="0.00E+00">
                  <c:v>1.03027E-227</c:v>
                </c:pt>
                <c:pt idx="795" formatCode="0.00E+00">
                  <c:v>1.3384299999999999E-227</c:v>
                </c:pt>
                <c:pt idx="796" formatCode="0.00E+00">
                  <c:v>-2.5376099999999999E-228</c:v>
                </c:pt>
                <c:pt idx="797" formatCode="0.00E+00">
                  <c:v>-3.5685200000000002E-227</c:v>
                </c:pt>
                <c:pt idx="798" formatCode="0.00E+00">
                  <c:v>-5.2213499999999997E-227</c:v>
                </c:pt>
                <c:pt idx="799" formatCode="0.00E+00">
                  <c:v>-9.6621200000000003E-229</c:v>
                </c:pt>
                <c:pt idx="800" formatCode="0.00E+00">
                  <c:v>1.23036E-226</c:v>
                </c:pt>
                <c:pt idx="801" formatCode="0.00E+00">
                  <c:v>2.12234E-226</c:v>
                </c:pt>
                <c:pt idx="802" formatCode="0.00E+00">
                  <c:v>8.3628900000000003E-227</c:v>
                </c:pt>
                <c:pt idx="803" formatCode="0.00E+00">
                  <c:v>-3.17885E-226</c:v>
                </c:pt>
                <c:pt idx="804" formatCode="0.00E+00">
                  <c:v>-6.41471E-226</c:v>
                </c:pt>
                <c:pt idx="805" formatCode="0.00E+00">
                  <c:v>-1.72266E-226</c:v>
                </c:pt>
                <c:pt idx="806" formatCode="0.00E+00">
                  <c:v>1.42612E-225</c:v>
                </c:pt>
                <c:pt idx="807" formatCode="0.00E+00">
                  <c:v>3.0587600000000001E-225</c:v>
                </c:pt>
                <c:pt idx="808" formatCode="0.00E+00">
                  <c:v>2.23101E-225</c:v>
                </c:pt>
                <c:pt idx="809" formatCode="0.00E+00">
                  <c:v>-2.6626599999999999E-225</c:v>
                </c:pt>
                <c:pt idx="810" formatCode="0.00E+00">
                  <c:v>-8.4033499999999995E-225</c:v>
                </c:pt>
                <c:pt idx="811" formatCode="0.00E+00">
                  <c:v>-6.0667100000000005E-225</c:v>
                </c:pt>
                <c:pt idx="812" formatCode="0.00E+00">
                  <c:v>1.13687E-224</c:v>
                </c:pt>
                <c:pt idx="813" formatCode="0.00E+00">
                  <c:v>3.48421E-224</c:v>
                </c:pt>
                <c:pt idx="814" formatCode="0.00E+00">
                  <c:v>3.2977300000000002E-224</c:v>
                </c:pt>
                <c:pt idx="815" formatCode="0.00E+00">
                  <c:v>-2.5339299999999998E-224</c:v>
                </c:pt>
                <c:pt idx="816" formatCode="0.00E+00">
                  <c:v>-1.16603E-223</c:v>
                </c:pt>
                <c:pt idx="817" formatCode="0.00E+00">
                  <c:v>-1.3000300000000001E-223</c:v>
                </c:pt>
                <c:pt idx="818" formatCode="0.00E+00">
                  <c:v>5.8171099999999998E-224</c:v>
                </c:pt>
                <c:pt idx="819" formatCode="0.00E+00">
                  <c:v>3.9486499999999997E-223</c:v>
                </c:pt>
                <c:pt idx="820" formatCode="0.00E+00">
                  <c:v>4.9243800000000003E-223</c:v>
                </c:pt>
                <c:pt idx="821" formatCode="0.00E+00">
                  <c:v>-1.60674E-223</c:v>
                </c:pt>
                <c:pt idx="822" formatCode="0.00E+00">
                  <c:v>-1.4960899999999999E-222</c:v>
                </c:pt>
                <c:pt idx="823" formatCode="0.00E+00">
                  <c:v>-2.24811E-222</c:v>
                </c:pt>
                <c:pt idx="824" formatCode="0.00E+00">
                  <c:v>-5.34744E-223</c:v>
                </c:pt>
                <c:pt idx="825" formatCode="0.00E+00">
                  <c:v>3.8386599999999998E-222</c:v>
                </c:pt>
                <c:pt idx="826" formatCode="0.00E+00">
                  <c:v>6.6844399999999995E-222</c:v>
                </c:pt>
                <c:pt idx="827" formatCode="0.00E+00">
                  <c:v>6.6439700000000002E-223</c:v>
                </c:pt>
                <c:pt idx="828" formatCode="0.00E+00">
                  <c:v>-1.6388699999999999E-221</c:v>
                </c:pt>
                <c:pt idx="829" formatCode="0.00E+00">
                  <c:v>-3.1228E-221</c:v>
                </c:pt>
                <c:pt idx="830" formatCode="0.00E+00">
                  <c:v>-1.7579999999999999E-221</c:v>
                </c:pt>
                <c:pt idx="831" formatCode="0.00E+00">
                  <c:v>3.7314699999999999E-221</c:v>
                </c:pt>
                <c:pt idx="832" formatCode="0.00E+00">
                  <c:v>9.1680499999999997E-221</c:v>
                </c:pt>
                <c:pt idx="833" formatCode="0.00E+00">
                  <c:v>4.6954099999999999E-221</c:v>
                </c:pt>
                <c:pt idx="834" formatCode="0.00E+00">
                  <c:v>-1.5894000000000001E-220</c:v>
                </c:pt>
                <c:pt idx="835" formatCode="0.00E+00">
                  <c:v>-4.0027300000000001E-220</c:v>
                </c:pt>
                <c:pt idx="836" formatCode="0.00E+00">
                  <c:v>-3.3259499999999999E-220</c:v>
                </c:pt>
                <c:pt idx="837" formatCode="0.00E+00">
                  <c:v>3.2084300000000001E-220</c:v>
                </c:pt>
                <c:pt idx="838" formatCode="0.00E+00">
                  <c:v>1.20903E-219</c:v>
                </c:pt>
                <c:pt idx="839" formatCode="0.00E+00">
                  <c:v>1.1164900000000001E-219</c:v>
                </c:pt>
                <c:pt idx="840" formatCode="0.00E+00">
                  <c:v>-1.12709E-219</c:v>
                </c:pt>
                <c:pt idx="841" formatCode="0.00E+00">
                  <c:v>-4.5885099999999998E-219</c:v>
                </c:pt>
                <c:pt idx="842" formatCode="0.00E+00">
                  <c:v>-4.9507999999999999E-219</c:v>
                </c:pt>
                <c:pt idx="843" formatCode="0.00E+00">
                  <c:v>2.7178500000000001E-219</c:v>
                </c:pt>
                <c:pt idx="844" formatCode="0.00E+00">
                  <c:v>1.6376599999999999E-218</c:v>
                </c:pt>
                <c:pt idx="845" formatCode="0.00E+00">
                  <c:v>2.1099199999999999E-218</c:v>
                </c:pt>
                <c:pt idx="846" formatCode="0.00E+00">
                  <c:v>-2.4758399999999999E-219</c:v>
                </c:pt>
                <c:pt idx="847" formatCode="0.00E+00">
                  <c:v>-5.1734500000000003E-218</c:v>
                </c:pt>
                <c:pt idx="848" formatCode="0.00E+00">
                  <c:v>-7.6770900000000003E-218</c:v>
                </c:pt>
                <c:pt idx="849" formatCode="0.00E+00">
                  <c:v>-1.07713E-219</c:v>
                </c:pt>
                <c:pt idx="850" formatCode="0.00E+00">
                  <c:v>1.8387699999999999E-217</c:v>
                </c:pt>
                <c:pt idx="851" formatCode="0.00E+00">
                  <c:v>3.0778999999999999E-217</c:v>
                </c:pt>
                <c:pt idx="852" formatCode="0.00E+00">
                  <c:v>7.3261200000000004E-218</c:v>
                </c:pt>
                <c:pt idx="853" formatCode="0.00E+00">
                  <c:v>-6.0919299999999998E-217</c:v>
                </c:pt>
                <c:pt idx="854" formatCode="0.00E+00">
                  <c:v>-1.1921100000000001E-216</c:v>
                </c:pt>
                <c:pt idx="855" formatCode="0.00E+00">
                  <c:v>-5.5724600000000002E-217</c:v>
                </c:pt>
                <c:pt idx="856" formatCode="0.00E+00">
                  <c:v>1.8553800000000001E-216</c:v>
                </c:pt>
                <c:pt idx="857" formatCode="0.00E+00">
                  <c:v>4.2801299999999998E-216</c:v>
                </c:pt>
                <c:pt idx="858" formatCode="0.00E+00">
                  <c:v>2.5243599999999999E-216</c:v>
                </c:pt>
                <c:pt idx="859" formatCode="0.00E+00">
                  <c:v>-6.1213899999999996E-216</c:v>
                </c:pt>
                <c:pt idx="860" formatCode="0.00E+00">
                  <c:v>-1.6250999999999999E-215</c:v>
                </c:pt>
                <c:pt idx="861" formatCode="0.00E+00">
                  <c:v>-1.29291E-215</c:v>
                </c:pt>
                <c:pt idx="862" formatCode="0.00E+00">
                  <c:v>1.5833100000000001E-215</c:v>
                </c:pt>
                <c:pt idx="863" formatCode="0.00E+00">
                  <c:v>5.4693200000000001E-215</c:v>
                </c:pt>
                <c:pt idx="864" formatCode="0.00E+00">
                  <c:v>4.9641699999999996E-215</c:v>
                </c:pt>
                <c:pt idx="865" formatCode="0.00E+00">
                  <c:v>-5.2410100000000004E-215</c:v>
                </c:pt>
                <c:pt idx="866" formatCode="0.00E+00">
                  <c:v>-2.1011099999999999E-214</c:v>
                </c:pt>
                <c:pt idx="867" formatCode="0.00E+00">
                  <c:v>-2.2606200000000001E-214</c:v>
                </c:pt>
                <c:pt idx="868" formatCode="0.00E+00">
                  <c:v>1.22841E-214</c:v>
                </c:pt>
                <c:pt idx="869" formatCode="0.00E+00">
                  <c:v>7.4226700000000003E-214</c:v>
                </c:pt>
                <c:pt idx="870" formatCode="0.00E+00">
                  <c:v>9.60433E-214</c:v>
                </c:pt>
                <c:pt idx="871" formatCode="0.00E+00">
                  <c:v>-1.0968099999999999E-214</c:v>
                </c:pt>
                <c:pt idx="872" formatCode="0.00E+00">
                  <c:v>-2.35701E-213</c:v>
                </c:pt>
                <c:pt idx="873" formatCode="0.00E+00">
                  <c:v>-3.49003E-213</c:v>
                </c:pt>
                <c:pt idx="874" formatCode="0.00E+00">
                  <c:v>-6.8919100000000002E-215</c:v>
                </c:pt>
                <c:pt idx="875" formatCode="0.00E+00">
                  <c:v>8.2283399999999997E-213</c:v>
                </c:pt>
                <c:pt idx="876" formatCode="0.00E+00">
                  <c:v>1.3755599999999999E-212</c:v>
                </c:pt>
                <c:pt idx="877" formatCode="0.00E+00">
                  <c:v>3.0634999999999998E-213</c:v>
                </c:pt>
                <c:pt idx="878" formatCode="0.00E+00">
                  <c:v>-2.8041000000000001E-212</c:v>
                </c:pt>
                <c:pt idx="879" formatCode="0.00E+00">
                  <c:v>-5.4015699999999996E-212</c:v>
                </c:pt>
                <c:pt idx="880" formatCode="0.00E+00">
                  <c:v>-2.3191400000000001E-212</c:v>
                </c:pt>
                <c:pt idx="881" formatCode="0.00E+00">
                  <c:v>8.9355600000000001E-212</c:v>
                </c:pt>
                <c:pt idx="882" formatCode="0.00E+00">
                  <c:v>2.0267699999999998E-211</c:v>
                </c:pt>
                <c:pt idx="883" formatCode="0.00E+00">
                  <c:v>1.27949E-211</c:v>
                </c:pt>
                <c:pt idx="884" formatCode="0.00E+00">
                  <c:v>-2.5533400000000001E-211</c:v>
                </c:pt>
                <c:pt idx="885" formatCode="0.00E+00">
                  <c:v>-7.0910199999999999E-211</c:v>
                </c:pt>
                <c:pt idx="886" formatCode="0.00E+00">
                  <c:v>-5.8341699999999998E-211</c:v>
                </c:pt>
                <c:pt idx="887" formatCode="0.00E+00">
                  <c:v>6.3174100000000003E-211</c:v>
                </c:pt>
                <c:pt idx="888" formatCode="0.00E+00">
                  <c:v>2.27671E-210</c:v>
                </c:pt>
                <c:pt idx="889" formatCode="0.00E+00">
                  <c:v>2.0862600000000001E-210</c:v>
                </c:pt>
                <c:pt idx="890" formatCode="0.00E+00">
                  <c:v>-2.0902099999999999E-210</c:v>
                </c:pt>
                <c:pt idx="891" formatCode="0.00E+00">
                  <c:v>-8.5501200000000006E-210</c:v>
                </c:pt>
                <c:pt idx="892" formatCode="0.00E+00">
                  <c:v>-9.5048899999999998E-210</c:v>
                </c:pt>
                <c:pt idx="893" formatCode="0.00E+00">
                  <c:v>3.8846899999999998E-210</c:v>
                </c:pt>
                <c:pt idx="894" formatCode="0.00E+00">
                  <c:v>2.80518E-209</c:v>
                </c:pt>
                <c:pt idx="895" formatCode="0.00E+00">
                  <c:v>3.7063300000000002E-209</c:v>
                </c:pt>
                <c:pt idx="896" formatCode="0.00E+00">
                  <c:v>-2.90801E-210</c:v>
                </c:pt>
                <c:pt idx="897" formatCode="0.00E+00">
                  <c:v>-8.7402100000000001E-209</c:v>
                </c:pt>
                <c:pt idx="898" formatCode="0.00E+00">
                  <c:v>-1.2721E-208</c:v>
                </c:pt>
                <c:pt idx="899" formatCode="0.00E+00">
                  <c:v>1.16391E-209</c:v>
                </c:pt>
                <c:pt idx="900" formatCode="0.00E+00">
                  <c:v>3.4064200000000002E-208</c:v>
                </c:pt>
                <c:pt idx="901" formatCode="0.00E+00">
                  <c:v>5.7003600000000001E-208</c:v>
                </c:pt>
                <c:pt idx="902" formatCode="0.00E+00">
                  <c:v>2.0013700000000002E-208</c:v>
                </c:pt>
                <c:pt idx="903" formatCode="0.00E+00">
                  <c:v>-9.1988299999999996E-208</c:v>
                </c:pt>
                <c:pt idx="904" formatCode="0.00E+00">
                  <c:v>-1.8671000000000001E-207</c:v>
                </c:pt>
                <c:pt idx="905" formatCode="0.00E+00">
                  <c:v>-8.0741700000000005E-208</c:v>
                </c:pt>
                <c:pt idx="906" formatCode="0.00E+00">
                  <c:v>3.12988E-207</c:v>
                </c:pt>
                <c:pt idx="907" formatCode="0.00E+00">
                  <c:v>7.0999200000000003E-207</c:v>
                </c:pt>
                <c:pt idx="908" formatCode="0.00E+00">
                  <c:v>4.5522700000000003E-207</c:v>
                </c:pt>
                <c:pt idx="909" formatCode="0.00E+00">
                  <c:v>-8.6174299999999994E-207</c:v>
                </c:pt>
                <c:pt idx="910" formatCode="0.00E+00">
                  <c:v>-2.3997300000000001E-206</c:v>
                </c:pt>
                <c:pt idx="911" formatCode="0.00E+00">
                  <c:v>-1.82029E-206</c:v>
                </c:pt>
                <c:pt idx="912" formatCode="0.00E+00">
                  <c:v>2.7391200000000001E-206</c:v>
                </c:pt>
                <c:pt idx="913" formatCode="0.00E+00">
                  <c:v>8.9355800000000003E-206</c:v>
                </c:pt>
                <c:pt idx="914" formatCode="0.00E+00">
                  <c:v>8.8320099999999995E-206</c:v>
                </c:pt>
                <c:pt idx="915" formatCode="0.00E+00">
                  <c:v>-5.27718E-206</c:v>
                </c:pt>
                <c:pt idx="916" formatCode="0.00E+00">
                  <c:v>-2.7461900000000001E-205</c:v>
                </c:pt>
                <c:pt idx="917" formatCode="0.00E+00">
                  <c:v>-2.9779699999999998E-205</c:v>
                </c:pt>
                <c:pt idx="918" formatCode="0.00E+00">
                  <c:v>1.9227000000000001E-205</c:v>
                </c:pt>
                <c:pt idx="919" formatCode="0.00E+00">
                  <c:v>1.05964E-204</c:v>
                </c:pt>
                <c:pt idx="920" formatCode="0.00E+00">
                  <c:v>1.33123E-204</c:v>
                </c:pt>
                <c:pt idx="921" formatCode="0.00E+00">
                  <c:v>-2.4409599999999998E-205</c:v>
                </c:pt>
                <c:pt idx="922" formatCode="0.00E+00">
                  <c:v>-3.4759600000000001E-204</c:v>
                </c:pt>
                <c:pt idx="923" formatCode="0.00E+00">
                  <c:v>-5.2850900000000003E-204</c:v>
                </c:pt>
                <c:pt idx="924" formatCode="0.00E+00">
                  <c:v>-1.1516700000000001E-204</c:v>
                </c:pt>
                <c:pt idx="925" formatCode="0.00E+00">
                  <c:v>9.3610399999999999E-204</c:v>
                </c:pt>
                <c:pt idx="926" formatCode="0.00E+00">
                  <c:v>1.6420400000000001E-203</c:v>
                </c:pt>
                <c:pt idx="927" formatCode="0.00E+00">
                  <c:v>3.1551499999999998E-204</c:v>
                </c:pt>
                <c:pt idx="928" formatCode="0.00E+00">
                  <c:v>-3.5277799999999999E-203</c:v>
                </c:pt>
                <c:pt idx="929" formatCode="0.00E+00">
                  <c:v>-6.8528899999999995E-203</c:v>
                </c:pt>
                <c:pt idx="930" formatCode="0.00E+00">
                  <c:v>-3.5792000000000003E-203</c:v>
                </c:pt>
                <c:pt idx="931" formatCode="0.00E+00">
                  <c:v>9.2866199999999996E-203</c:v>
                </c:pt>
                <c:pt idx="932" formatCode="0.00E+00">
                  <c:v>2.2501700000000002E-202</c:v>
                </c:pt>
                <c:pt idx="933" formatCode="0.00E+00">
                  <c:v>1.4699200000000001E-202</c:v>
                </c:pt>
                <c:pt idx="934" formatCode="0.00E+00">
                  <c:v>-2.7497700000000002E-202</c:v>
                </c:pt>
                <c:pt idx="935" formatCode="0.00E+00">
                  <c:v>-7.7454100000000003E-202</c:v>
                </c:pt>
                <c:pt idx="936" formatCode="0.00E+00">
                  <c:v>-6.0016700000000002E-202</c:v>
                </c:pt>
                <c:pt idx="937" formatCode="0.00E+00">
                  <c:v>8.6469799999999996E-202</c:v>
                </c:pt>
                <c:pt idx="938" formatCode="0.00E+00">
                  <c:v>2.8761099999999999E-201</c:v>
                </c:pt>
                <c:pt idx="939" formatCode="0.00E+00">
                  <c:v>2.8321500000000001E-201</c:v>
                </c:pt>
                <c:pt idx="940" formatCode="0.00E+00">
                  <c:v>-1.7670800000000001E-201</c:v>
                </c:pt>
                <c:pt idx="941" formatCode="0.00E+00">
                  <c:v>-8.9732100000000001E-201</c:v>
                </c:pt>
                <c:pt idx="942" formatCode="0.00E+00">
                  <c:v>-9.7396099999999995E-201</c:v>
                </c:pt>
                <c:pt idx="943" formatCode="0.00E+00">
                  <c:v>5.9793699999999997E-201</c:v>
                </c:pt>
                <c:pt idx="944" formatCode="0.00E+00">
                  <c:v>3.3826999999999998E-200</c:v>
                </c:pt>
                <c:pt idx="945" formatCode="0.00E+00">
                  <c:v>4.3930099999999999E-200</c:v>
                </c:pt>
                <c:pt idx="946" formatCode="0.00E+00">
                  <c:v>-2.3073099999999999E-201</c:v>
                </c:pt>
                <c:pt idx="947" formatCode="0.00E+00">
                  <c:v>-9.9508300000000001E-200</c:v>
                </c:pt>
                <c:pt idx="948" formatCode="0.00E+00">
                  <c:v>-1.4811500000000001E-199</c:v>
                </c:pt>
                <c:pt idx="949" formatCode="0.00E+00">
                  <c:v>-3.2270999999999999E-202</c:v>
                </c:pt>
                <c:pt idx="950" formatCode="0.00E+00">
                  <c:v>3.5655699999999998E-199</c:v>
                </c:pt>
                <c:pt idx="951" formatCode="0.00E+00">
                  <c:v>6.0132200000000001E-199</c:v>
                </c:pt>
                <c:pt idx="952" formatCode="0.00E+00">
                  <c:v>1.6943E-199</c:v>
                </c:pt>
                <c:pt idx="953" formatCode="0.00E+00">
                  <c:v>-1.11693E-198</c:v>
                </c:pt>
                <c:pt idx="954" formatCode="0.00E+00">
                  <c:v>-2.2542200000000001E-198</c:v>
                </c:pt>
                <c:pt idx="955" formatCode="0.00E+00">
                  <c:v>-1.2611600000000001E-198</c:v>
                </c:pt>
                <c:pt idx="956" formatCode="0.00E+00">
                  <c:v>2.81263E-198</c:v>
                </c:pt>
                <c:pt idx="957" formatCode="0.00E+00">
                  <c:v>6.8886800000000001E-198</c:v>
                </c:pt>
                <c:pt idx="958" formatCode="0.00E+00">
                  <c:v>3.7371900000000001E-198</c:v>
                </c:pt>
                <c:pt idx="959" formatCode="0.00E+00">
                  <c:v>-1.1256200000000001E-197</c:v>
                </c:pt>
                <c:pt idx="960" formatCode="0.00E+00">
                  <c:v>-2.8851700000000002E-197</c:v>
                </c:pt>
                <c:pt idx="961" formatCode="0.00E+00">
                  <c:v>-2.3648599999999999E-197</c:v>
                </c:pt>
                <c:pt idx="962" formatCode="0.00E+00">
                  <c:v>2.43955E-197</c:v>
                </c:pt>
                <c:pt idx="963" formatCode="0.00E+00">
                  <c:v>8.9104799999999998E-197</c:v>
                </c:pt>
                <c:pt idx="964" formatCode="0.00E+00">
                  <c:v>8.0689199999999996E-197</c:v>
                </c:pt>
                <c:pt idx="965" formatCode="0.00E+00">
                  <c:v>-8.4614100000000004E-197</c:v>
                </c:pt>
                <c:pt idx="966" formatCode="0.00E+00">
                  <c:v>-3.3959600000000001E-196</c:v>
                </c:pt>
                <c:pt idx="967" formatCode="0.00E+00">
                  <c:v>-3.8674199999999999E-196</c:v>
                </c:pt>
                <c:pt idx="968" formatCode="0.00E+00">
                  <c:v>1.1768000000000001E-196</c:v>
                </c:pt>
                <c:pt idx="969" formatCode="0.00E+00">
                  <c:v>1.0359E-195</c:v>
                </c:pt>
                <c:pt idx="970" formatCode="0.00E+00">
                  <c:v>1.3129400000000001E-195</c:v>
                </c:pt>
                <c:pt idx="971" formatCode="0.00E+00">
                  <c:v>-4.28365E-196</c:v>
                </c:pt>
                <c:pt idx="972" formatCode="0.00E+00">
                  <c:v>-4.0024000000000004E-195</c:v>
                </c:pt>
                <c:pt idx="973" formatCode="0.00E+00">
                  <c:v>-5.9539599999999996E-195</c:v>
                </c:pt>
                <c:pt idx="974" formatCode="0.00E+00">
                  <c:v>-1.10213E-195</c:v>
                </c:pt>
                <c:pt idx="975" formatCode="0.00E+00">
                  <c:v>1.10923E-194</c:v>
                </c:pt>
                <c:pt idx="976" formatCode="0.00E+00">
                  <c:v>1.9588599999999999E-194</c:v>
                </c:pt>
                <c:pt idx="977" formatCode="0.00E+00">
                  <c:v>5.4353899999999996E-195</c:v>
                </c:pt>
                <c:pt idx="978" formatCode="0.00E+00">
                  <c:v>-3.71211E-194</c:v>
                </c:pt>
                <c:pt idx="979" formatCode="0.00E+00">
                  <c:v>-7.2872000000000003E-194</c:v>
                </c:pt>
                <c:pt idx="980" formatCode="0.00E+00">
                  <c:v>-3.2847500000000002E-194</c:v>
                </c:pt>
                <c:pt idx="981" formatCode="0.00E+00">
                  <c:v>1.1419499999999999E-193</c:v>
                </c:pt>
                <c:pt idx="982" formatCode="0.00E+00">
                  <c:v>2.6242300000000002E-193</c:v>
                </c:pt>
                <c:pt idx="983" formatCode="0.00E+00">
                  <c:v>1.61022E-193</c:v>
                </c:pt>
                <c:pt idx="984" formatCode="0.00E+00">
                  <c:v>-3.5896600000000002E-193</c:v>
                </c:pt>
                <c:pt idx="985" formatCode="0.00E+00">
                  <c:v>-9.7107899999999991E-193</c:v>
                </c:pt>
                <c:pt idx="986" formatCode="0.00E+00">
                  <c:v>-7.3213300000000001E-193</c:v>
                </c:pt>
                <c:pt idx="987" formatCode="0.00E+00">
                  <c:v>1.1366899999999999E-192</c:v>
                </c:pt>
                <c:pt idx="988" formatCode="0.00E+00">
                  <c:v>3.6503200000000004E-192</c:v>
                </c:pt>
                <c:pt idx="989" formatCode="0.00E+00">
                  <c:v>3.3292099999999999E-192</c:v>
                </c:pt>
                <c:pt idx="990" formatCode="0.00E+00">
                  <c:v>-3.1032799999999998E-192</c:v>
                </c:pt>
                <c:pt idx="991" formatCode="0.00E+00">
                  <c:v>-1.3032400000000001E-191</c:v>
                </c:pt>
                <c:pt idx="992" formatCode="0.00E+00">
                  <c:v>-1.46725E-191</c:v>
                </c:pt>
                <c:pt idx="993" formatCode="0.00E+00">
                  <c:v>5.6468500000000003E-192</c:v>
                </c:pt>
                <c:pt idx="994" formatCode="0.00E+00">
                  <c:v>4.2355000000000003E-191</c:v>
                </c:pt>
                <c:pt idx="995" formatCode="0.00E+00">
                  <c:v>5.2277899999999998E-191</c:v>
                </c:pt>
                <c:pt idx="996" formatCode="0.00E+00">
                  <c:v>-2.2584299999999999E-191</c:v>
                </c:pt>
                <c:pt idx="997" formatCode="0.00E+00">
                  <c:v>-1.74917E-190</c:v>
                </c:pt>
                <c:pt idx="998" formatCode="0.00E+00">
                  <c:v>-2.5480399999999998E-190</c:v>
                </c:pt>
                <c:pt idx="999" formatCode="0.00E+00">
                  <c:v>-3.5881500000000002E-191</c:v>
                </c:pt>
                <c:pt idx="1000" formatCode="0.00E+00">
                  <c:v>5.0472399999999996E-190</c:v>
                </c:pt>
                <c:pt idx="1001" formatCode="0.00E+00">
                  <c:v>8.8694400000000002E-190</c:v>
                </c:pt>
                <c:pt idx="1002" formatCode="0.00E+00">
                  <c:v>2.7884699999999999E-190</c:v>
                </c:pt>
                <c:pt idx="1003" formatCode="0.00E+00">
                  <c:v>-1.58011E-189</c:v>
                </c:pt>
                <c:pt idx="1004" formatCode="0.00E+00">
                  <c:v>-3.1100499999999999E-189</c:v>
                </c:pt>
                <c:pt idx="1005" formatCode="0.00E+00">
                  <c:v>-1.1043399999999999E-189</c:v>
                </c:pt>
                <c:pt idx="1006" formatCode="0.00E+00">
                  <c:v>5.9652099999999999E-189</c:v>
                </c:pt>
                <c:pt idx="1007" formatCode="0.00E+00">
                  <c:v>1.30658E-188</c:v>
                </c:pt>
                <c:pt idx="1008" formatCode="0.00E+00">
                  <c:v>8.4201600000000006E-189</c:v>
                </c:pt>
                <c:pt idx="1009" formatCode="0.00E+00">
                  <c:v>-1.5630699999999999E-188</c:v>
                </c:pt>
                <c:pt idx="1010" formatCode="0.00E+00">
                  <c:v>-4.4057400000000003E-188</c:v>
                </c:pt>
                <c:pt idx="1011" formatCode="0.00E+00">
                  <c:v>-3.52024E-188</c:v>
                </c:pt>
                <c:pt idx="1012" formatCode="0.00E+00">
                  <c:v>4.4147600000000001E-188</c:v>
                </c:pt>
                <c:pt idx="1013" formatCode="0.00E+00">
                  <c:v>1.51364E-187</c:v>
                </c:pt>
                <c:pt idx="1014" formatCode="0.00E+00">
                  <c:v>1.3604E-187</c:v>
                </c:pt>
                <c:pt idx="1015" formatCode="0.00E+00">
                  <c:v>-1.4831299999999999E-187</c:v>
                </c:pt>
                <c:pt idx="1016" formatCode="0.00E+00">
                  <c:v>-5.8859700000000004E-187</c:v>
                </c:pt>
                <c:pt idx="1017" formatCode="0.00E+00">
                  <c:v>-6.6099100000000001E-187</c:v>
                </c:pt>
                <c:pt idx="1018" formatCode="0.00E+00">
                  <c:v>2.2577000000000001E-187</c:v>
                </c:pt>
                <c:pt idx="1019" formatCode="0.00E+00">
                  <c:v>1.81771E-186</c:v>
                </c:pt>
                <c:pt idx="1020" formatCode="0.00E+00">
                  <c:v>2.26743E-186</c:v>
                </c:pt>
                <c:pt idx="1021" formatCode="0.00E+00">
                  <c:v>-8.2916399999999996E-187</c:v>
                </c:pt>
                <c:pt idx="1022" formatCode="0.00E+00">
                  <c:v>-7.1129800000000001E-186</c:v>
                </c:pt>
                <c:pt idx="1023" formatCode="0.00E+00">
                  <c:v>-1.05195E-185</c:v>
                </c:pt>
                <c:pt idx="1024" formatCode="0.00E+00">
                  <c:v>-1.98739E-186</c:v>
                </c:pt>
                <c:pt idx="1025" formatCode="0.00E+00">
                  <c:v>1.9423299999999998E-185</c:v>
                </c:pt>
                <c:pt idx="1026" formatCode="0.00E+00">
                  <c:v>3.3906300000000001E-185</c:v>
                </c:pt>
                <c:pt idx="1027" formatCode="0.00E+00">
                  <c:v>7.0709500000000001E-186</c:v>
                </c:pt>
                <c:pt idx="1028" formatCode="0.00E+00">
                  <c:v>-7.1374999999999998E-185</c:v>
                </c:pt>
                <c:pt idx="1029" formatCode="0.00E+00">
                  <c:v>-1.3703E-184</c:v>
                </c:pt>
                <c:pt idx="1030" formatCode="0.00E+00">
                  <c:v>-6.0902800000000004E-185</c:v>
                </c:pt>
                <c:pt idx="1031" formatCode="0.00E+00">
                  <c:v>2.18583E-184</c:v>
                </c:pt>
                <c:pt idx="1032" formatCode="0.00E+00">
                  <c:v>4.9599999999999995E-184</c:v>
                </c:pt>
                <c:pt idx="1033" formatCode="0.00E+00">
                  <c:v>2.9625300000000001E-184</c:v>
                </c:pt>
                <c:pt idx="1034" formatCode="0.00E+00">
                  <c:v>-6.8377799999999999E-184</c:v>
                </c:pt>
                <c:pt idx="1035" formatCode="0.00E+00">
                  <c:v>-1.8292E-183</c:v>
                </c:pt>
                <c:pt idx="1036" formatCode="0.00E+00">
                  <c:v>-1.45149E-183</c:v>
                </c:pt>
                <c:pt idx="1037" formatCode="0.00E+00">
                  <c:v>1.7773799999999999E-183</c:v>
                </c:pt>
                <c:pt idx="1038" formatCode="0.00E+00">
                  <c:v>6.1446800000000004E-183</c:v>
                </c:pt>
                <c:pt idx="1039" formatCode="0.00E+00">
                  <c:v>5.7386599999999997E-183</c:v>
                </c:pt>
                <c:pt idx="1040" formatCode="0.00E+00">
                  <c:v>-5.2528600000000004E-183</c:v>
                </c:pt>
                <c:pt idx="1041" formatCode="0.00E+00">
                  <c:v>-2.2397399999999998E-182</c:v>
                </c:pt>
                <c:pt idx="1042" formatCode="0.00E+00">
                  <c:v>-2.4864799999999999E-182</c:v>
                </c:pt>
                <c:pt idx="1043" formatCode="0.00E+00">
                  <c:v>1.09398E-182</c:v>
                </c:pt>
                <c:pt idx="1044" formatCode="0.00E+00">
                  <c:v>7.5433700000000004E-182</c:v>
                </c:pt>
                <c:pt idx="1045" formatCode="0.00E+00">
                  <c:v>9.8586699999999994E-182</c:v>
                </c:pt>
                <c:pt idx="1046" formatCode="0.00E+00">
                  <c:v>-1.17992E-182</c:v>
                </c:pt>
                <c:pt idx="1047" formatCode="0.00E+00">
                  <c:v>-2.4468900000000002E-181</c:v>
                </c:pt>
                <c:pt idx="1048" formatCode="0.00E+00">
                  <c:v>-3.6859500000000002E-181</c:v>
                </c:pt>
                <c:pt idx="1049" formatCode="0.00E+00">
                  <c:v>-3.3734999999999997E-182</c:v>
                </c:pt>
                <c:pt idx="1050" formatCode="0.00E+00">
                  <c:v>7.9797800000000005E-181</c:v>
                </c:pt>
                <c:pt idx="1051" formatCode="0.00E+00">
                  <c:v>1.37312E-180</c:v>
                </c:pt>
                <c:pt idx="1052" formatCode="0.00E+00">
                  <c:v>3.8352500000000002E-181</c:v>
                </c:pt>
                <c:pt idx="1053" formatCode="0.00E+00">
                  <c:v>-2.5708500000000002E-180</c:v>
                </c:pt>
                <c:pt idx="1054" formatCode="0.00E+00">
                  <c:v>-5.0858000000000001E-180</c:v>
                </c:pt>
                <c:pt idx="1055" formatCode="0.00E+00">
                  <c:v>-2.4008900000000002E-180</c:v>
                </c:pt>
                <c:pt idx="1056" formatCode="0.00E+00">
                  <c:v>7.70876E-180</c:v>
                </c:pt>
                <c:pt idx="1057" formatCode="0.00E+00">
                  <c:v>1.7897800000000001E-179</c:v>
                </c:pt>
                <c:pt idx="1058" formatCode="0.00E+00">
                  <c:v>1.10085E-179</c:v>
                </c:pt>
                <c:pt idx="1059" formatCode="0.00E+00">
                  <c:v>-2.4166700000000002E-179</c:v>
                </c:pt>
                <c:pt idx="1060" formatCode="0.00E+00">
                  <c:v>-6.5387199999999999E-179</c:v>
                </c:pt>
                <c:pt idx="1061" formatCode="0.00E+00">
                  <c:v>-5.0489300000000003E-179</c:v>
                </c:pt>
                <c:pt idx="1062" formatCode="0.00E+00">
                  <c:v>6.9471499999999995E-179</c:v>
                </c:pt>
                <c:pt idx="1063" formatCode="0.00E+00">
                  <c:v>2.3283900000000001E-178</c:v>
                </c:pt>
                <c:pt idx="1064" formatCode="0.00E+00">
                  <c:v>2.3086400000000001E-178</c:v>
                </c:pt>
                <c:pt idx="1065" formatCode="0.00E+00">
                  <c:v>-1.4116200000000001E-178</c:v>
                </c:pt>
                <c:pt idx="1066" formatCode="0.00E+00">
                  <c:v>-7.2555699999999998E-178</c:v>
                </c:pt>
                <c:pt idx="1067" formatCode="0.00E+00">
                  <c:v>-7.7202100000000005E-178</c:v>
                </c:pt>
                <c:pt idx="1068" formatCode="0.00E+00">
                  <c:v>5.5871699999999999E-178</c:v>
                </c:pt>
                <c:pt idx="1069" formatCode="0.00E+00">
                  <c:v>2.9094300000000001E-177</c:v>
                </c:pt>
                <c:pt idx="1070" formatCode="0.00E+00">
                  <c:v>3.7712200000000002E-177</c:v>
                </c:pt>
                <c:pt idx="1071" formatCode="0.00E+00">
                  <c:v>-1.34282E-178</c:v>
                </c:pt>
                <c:pt idx="1072" formatCode="0.00E+00">
                  <c:v>-8.3821299999999993E-177</c:v>
                </c:pt>
                <c:pt idx="1073" formatCode="0.00E+00">
                  <c:v>-1.25562E-176</c:v>
                </c:pt>
                <c:pt idx="1074" formatCode="0.00E+00">
                  <c:v>1.18275E-179</c:v>
                </c:pt>
                <c:pt idx="1075" formatCode="0.00E+00">
                  <c:v>3.0565999999999999E-176</c:v>
                </c:pt>
                <c:pt idx="1076" formatCode="0.00E+00">
                  <c:v>5.1643999999999998E-176</c:v>
                </c:pt>
                <c:pt idx="1077" formatCode="0.00E+00">
                  <c:v>1.5784500000000001E-176</c:v>
                </c:pt>
                <c:pt idx="1078" formatCode="0.00E+00">
                  <c:v>-9.1246499999999996E-176</c:v>
                </c:pt>
                <c:pt idx="1079" formatCode="0.00E+00">
                  <c:v>-1.8190499999999999E-175</c:v>
                </c:pt>
                <c:pt idx="1080" formatCode="0.00E+00">
                  <c:v>-7.8892899999999999E-176</c:v>
                </c:pt>
                <c:pt idx="1081" formatCode="0.00E+00">
                  <c:v>3.0452800000000002E-175</c:v>
                </c:pt>
                <c:pt idx="1082" formatCode="0.00E+00">
                  <c:v>6.9774500000000005E-175</c:v>
                </c:pt>
                <c:pt idx="1083" formatCode="0.00E+00">
                  <c:v>4.7555100000000001E-175</c:v>
                </c:pt>
                <c:pt idx="1084" formatCode="0.00E+00">
                  <c:v>-7.5850499999999995E-175</c:v>
                </c:pt>
                <c:pt idx="1085" formatCode="0.00E+00">
                  <c:v>-2.2047399999999999E-174</c:v>
                </c:pt>
                <c:pt idx="1086" formatCode="0.00E+00">
                  <c:v>-1.5757200000000001E-174</c:v>
                </c:pt>
                <c:pt idx="1087" formatCode="0.00E+00">
                  <c:v>3.0128399999999999E-174</c:v>
                </c:pt>
                <c:pt idx="1088" formatCode="0.00E+00">
                  <c:v>9.26646E-174</c:v>
                </c:pt>
                <c:pt idx="1089" formatCode="0.00E+00">
                  <c:v>9.2228699999999996E-174</c:v>
                </c:pt>
                <c:pt idx="1090" formatCode="0.00E+00">
                  <c:v>-4.7238399999999997E-174</c:v>
                </c:pt>
                <c:pt idx="1091" formatCode="0.00E+00">
                  <c:v>-2.6633499999999998E-173</c:v>
                </c:pt>
                <c:pt idx="1092" formatCode="0.00E+00">
                  <c:v>-2.95331E-173</c:v>
                </c:pt>
                <c:pt idx="1093" formatCode="0.00E+00">
                  <c:v>1.59501E-173</c:v>
                </c:pt>
                <c:pt idx="1094" formatCode="0.00E+00">
                  <c:v>9.6562999999999995E-173</c:v>
                </c:pt>
                <c:pt idx="1095" formatCode="0.00E+00">
                  <c:v>1.2196699999999999E-172</c:v>
                </c:pt>
                <c:pt idx="1096" formatCode="0.00E+00">
                  <c:v>-2.7147299999999999E-173</c:v>
                </c:pt>
                <c:pt idx="1097" formatCode="0.00E+00">
                  <c:v>-3.35166E-172</c:v>
                </c:pt>
                <c:pt idx="1098" formatCode="0.00E+00">
                  <c:v>-4.9535E-172</c:v>
                </c:pt>
                <c:pt idx="1099" formatCode="0.00E+00">
                  <c:v>-5.9095500000000003E-173</c:v>
                </c:pt>
                <c:pt idx="1100" formatCode="0.00E+00">
                  <c:v>1.00725E-171</c:v>
                </c:pt>
                <c:pt idx="1101" formatCode="0.00E+00">
                  <c:v>1.7560799999999999E-171</c:v>
                </c:pt>
                <c:pt idx="1102" formatCode="0.00E+00">
                  <c:v>5.3485100000000002E-172</c:v>
                </c:pt>
                <c:pt idx="1103" formatCode="0.00E+00">
                  <c:v>-3.1894099999999999E-171</c:v>
                </c:pt>
                <c:pt idx="1104" formatCode="0.00E+00">
                  <c:v>-6.3330600000000004E-171</c:v>
                </c:pt>
                <c:pt idx="1105" formatCode="0.00E+00">
                  <c:v>-2.5865600000000002E-171</c:v>
                </c:pt>
                <c:pt idx="1106" formatCode="0.00E+00">
                  <c:v>1.1196099999999999E-170</c:v>
                </c:pt>
                <c:pt idx="1107" formatCode="0.00E+00">
                  <c:v>2.4497599999999999E-170</c:v>
                </c:pt>
                <c:pt idx="1108" formatCode="0.00E+00">
                  <c:v>1.1934900000000001E-170</c:v>
                </c:pt>
                <c:pt idx="1109" formatCode="0.00E+00">
                  <c:v>-4.2570300000000001E-170</c:v>
                </c:pt>
                <c:pt idx="1110" formatCode="0.00E+00">
                  <c:v>-1.06655E-169</c:v>
                </c:pt>
                <c:pt idx="1111" formatCode="0.00E+00">
                  <c:v>-9.2514599999999994E-170</c:v>
                </c:pt>
                <c:pt idx="1112" formatCode="0.00E+00">
                  <c:v>7.0212099999999999E-170</c:v>
                </c:pt>
                <c:pt idx="1113" formatCode="0.00E+00">
                  <c:v>2.9323600000000003E-169</c:v>
                </c:pt>
                <c:pt idx="1114" formatCode="0.00E+00">
                  <c:v>2.7241800000000001E-169</c:v>
                </c:pt>
                <c:pt idx="1115" formatCode="0.00E+00">
                  <c:v>-2.7982700000000002E-169</c:v>
                </c:pt>
                <c:pt idx="1116" formatCode="0.00E+00">
                  <c:v>-1.1376099999999999E-168</c:v>
                </c:pt>
                <c:pt idx="1117" formatCode="0.00E+00">
                  <c:v>-1.2644900000000001E-168</c:v>
                </c:pt>
                <c:pt idx="1118" formatCode="0.00E+00">
                  <c:v>5.12805E-169</c:v>
                </c:pt>
                <c:pt idx="1119" formatCode="0.00E+00">
                  <c:v>3.7153299999999999E-168</c:v>
                </c:pt>
                <c:pt idx="1120" formatCode="0.00E+00">
                  <c:v>4.8896000000000002E-168</c:v>
                </c:pt>
                <c:pt idx="1121" formatCode="0.00E+00">
                  <c:v>-5.1250900000000002E-169</c:v>
                </c:pt>
                <c:pt idx="1122" formatCode="0.00E+00">
                  <c:v>-1.1935599999999999E-167</c:v>
                </c:pt>
                <c:pt idx="1123" formatCode="0.00E+00">
                  <c:v>-1.7764099999999999E-167</c:v>
                </c:pt>
                <c:pt idx="1124" formatCode="0.00E+00">
                  <c:v>-6.9787199999999997E-169</c:v>
                </c:pt>
                <c:pt idx="1125" formatCode="0.00E+00">
                  <c:v>4.0841999999999997E-167</c:v>
                </c:pt>
                <c:pt idx="1126" formatCode="0.00E+00">
                  <c:v>6.83133E-167</c:v>
                </c:pt>
                <c:pt idx="1127" formatCode="0.00E+00">
                  <c:v>1.5479E-167</c:v>
                </c:pt>
                <c:pt idx="1128" formatCode="0.00E+00">
                  <c:v>-1.3668799999999999E-166</c:v>
                </c:pt>
                <c:pt idx="1129" formatCode="0.00E+00">
                  <c:v>-2.64015E-166</c:v>
                </c:pt>
                <c:pt idx="1130" formatCode="0.00E+00">
                  <c:v>-1.1873E-166</c:v>
                </c:pt>
                <c:pt idx="1131" formatCode="0.00E+00">
                  <c:v>4.15923E-166</c:v>
                </c:pt>
                <c:pt idx="1132" formatCode="0.00E+00">
                  <c:v>9.5845499999999997E-166</c:v>
                </c:pt>
                <c:pt idx="1133" formatCode="0.00E+00">
                  <c:v>6.0853399999999996E-166</c:v>
                </c:pt>
                <c:pt idx="1134" formatCode="0.00E+00">
                  <c:v>-1.2298200000000001E-165</c:v>
                </c:pt>
                <c:pt idx="1135" formatCode="0.00E+00">
                  <c:v>-3.4249999999999998E-165</c:v>
                </c:pt>
                <c:pt idx="1136" formatCode="0.00E+00">
                  <c:v>-2.8299700000000001E-165</c:v>
                </c:pt>
                <c:pt idx="1137" formatCode="0.00E+00">
                  <c:v>3.08459E-165</c:v>
                </c:pt>
                <c:pt idx="1138" formatCode="0.00E+00">
                  <c:v>1.1112899999999999E-164</c:v>
                </c:pt>
                <c:pt idx="1139" formatCode="0.00E+00">
                  <c:v>1.0040799999999999E-164</c:v>
                </c:pt>
                <c:pt idx="1140" formatCode="0.00E+00">
                  <c:v>-1.09896E-164</c:v>
                </c:pt>
                <c:pt idx="1141" formatCode="0.00E+00">
                  <c:v>-4.3571400000000004E-164</c:v>
                </c:pt>
                <c:pt idx="1142" formatCode="0.00E+00">
                  <c:v>-4.8000700000000002E-164</c:v>
                </c:pt>
                <c:pt idx="1143" formatCode="0.00E+00">
                  <c:v>2.20442E-164</c:v>
                </c:pt>
                <c:pt idx="1144" formatCode="0.00E+00">
                  <c:v>1.4852799999999999E-163</c:v>
                </c:pt>
                <c:pt idx="1145" formatCode="0.00E+00">
                  <c:v>1.9207400000000001E-163</c:v>
                </c:pt>
                <c:pt idx="1146" formatCode="0.00E+00">
                  <c:v>-3.08987E-164</c:v>
                </c:pt>
                <c:pt idx="1147" formatCode="0.00E+00">
                  <c:v>-4.9726600000000002E-163</c:v>
                </c:pt>
                <c:pt idx="1148" formatCode="0.00E+00">
                  <c:v>-7.3784799999999997E-163</c:v>
                </c:pt>
                <c:pt idx="1149" formatCode="0.00E+00">
                  <c:v>-4.8939200000000003E-164</c:v>
                </c:pt>
                <c:pt idx="1150" formatCode="0.00E+00">
                  <c:v>1.6363000000000001E-162</c:v>
                </c:pt>
                <c:pt idx="1151" formatCode="0.00E+00">
                  <c:v>2.8263800000000001E-162</c:v>
                </c:pt>
                <c:pt idx="1152" formatCode="0.00E+00">
                  <c:v>9.4396400000000002E-163</c:v>
                </c:pt>
                <c:pt idx="1153" formatCode="0.00E+00">
                  <c:v>-4.8049599999999996E-162</c:v>
                </c:pt>
                <c:pt idx="1154" formatCode="0.00E+00">
                  <c:v>-9.7695200000000008E-162</c:v>
                </c:pt>
                <c:pt idx="1155" formatCode="0.00E+00">
                  <c:v>-4.7396600000000001E-162</c:v>
                </c:pt>
                <c:pt idx="1156" formatCode="0.00E+00">
                  <c:v>1.4639799999999999E-161</c:v>
                </c:pt>
                <c:pt idx="1157" formatCode="0.00E+00">
                  <c:v>3.4012800000000001E-161</c:v>
                </c:pt>
                <c:pt idx="1158" formatCode="0.00E+00">
                  <c:v>1.9835399999999998E-161</c:v>
                </c:pt>
                <c:pt idx="1159" formatCode="0.00E+00">
                  <c:v>-4.9232399999999996E-161</c:v>
                </c:pt>
                <c:pt idx="1160" formatCode="0.00E+00">
                  <c:v>-1.3066900000000001E-160</c:v>
                </c:pt>
                <c:pt idx="1161" formatCode="0.00E+00">
                  <c:v>-1.0640900000000001E-160</c:v>
                </c:pt>
                <c:pt idx="1162" formatCode="0.00E+00">
                  <c:v>1.18029E-160</c:v>
                </c:pt>
                <c:pt idx="1163" formatCode="0.00E+00">
                  <c:v>4.2380600000000003E-160</c:v>
                </c:pt>
                <c:pt idx="1164" formatCode="0.00E+00">
                  <c:v>3.9765099999999997E-160</c:v>
                </c:pt>
                <c:pt idx="1165" formatCode="0.00E+00">
                  <c:v>-3.5830999999999997E-160</c:v>
                </c:pt>
                <c:pt idx="1166" formatCode="0.00E+00">
                  <c:v>-1.5332100000000001E-159</c:v>
                </c:pt>
                <c:pt idx="1167" formatCode="0.00E+00">
                  <c:v>-1.71175E-159</c:v>
                </c:pt>
                <c:pt idx="1168" formatCode="0.00E+00">
                  <c:v>6.79995E-160</c:v>
                </c:pt>
                <c:pt idx="1169" formatCode="0.00E+00">
                  <c:v>4.9754600000000003E-159</c:v>
                </c:pt>
                <c:pt idx="1170" formatCode="0.00E+00">
                  <c:v>6.4087400000000002E-159</c:v>
                </c:pt>
                <c:pt idx="1171" formatCode="0.00E+00">
                  <c:v>-1.2326699999999999E-159</c:v>
                </c:pt>
                <c:pt idx="1172" formatCode="0.00E+00">
                  <c:v>-1.71253E-158</c:v>
                </c:pt>
                <c:pt idx="1173" formatCode="0.00E+00">
                  <c:v>-2.5872400000000001E-158</c:v>
                </c:pt>
                <c:pt idx="1174" formatCode="0.00E+00">
                  <c:v>-4.2719E-159</c:v>
                </c:pt>
                <c:pt idx="1175" formatCode="0.00E+00">
                  <c:v>5.0299899999999997E-158</c:v>
                </c:pt>
                <c:pt idx="1176" formatCode="0.00E+00">
                  <c:v>8.8202699999999995E-158</c:v>
                </c:pt>
                <c:pt idx="1177" formatCode="0.00E+00">
                  <c:v>2.47512E-158</c:v>
                </c:pt>
                <c:pt idx="1178" formatCode="0.00E+00">
                  <c:v>-1.64891E-157</c:v>
                </c:pt>
                <c:pt idx="1179" formatCode="0.00E+00">
                  <c:v>-3.2077899999999997E-157</c:v>
                </c:pt>
                <c:pt idx="1180" formatCode="0.00E+00">
                  <c:v>-1.2270400000000001E-157</c:v>
                </c:pt>
                <c:pt idx="1181" formatCode="0.00E+00">
                  <c:v>5.7988299999999998E-157</c:v>
                </c:pt>
                <c:pt idx="1182" formatCode="0.00E+00">
                  <c:v>1.29357E-156</c:v>
                </c:pt>
                <c:pt idx="1183" formatCode="0.00E+00">
                  <c:v>8.5939700000000006E-157</c:v>
                </c:pt>
                <c:pt idx="1184" formatCode="0.00E+00">
                  <c:v>-1.4880200000000001E-156</c:v>
                </c:pt>
                <c:pt idx="1185" formatCode="0.00E+00">
                  <c:v>-4.2675700000000002E-156</c:v>
                </c:pt>
                <c:pt idx="1186" formatCode="0.00E+00">
                  <c:v>-3.3136200000000001E-156</c:v>
                </c:pt>
                <c:pt idx="1187" formatCode="0.00E+00">
                  <c:v>4.6910799999999999E-156</c:v>
                </c:pt>
                <c:pt idx="1188" formatCode="0.00E+00">
                  <c:v>1.5523700000000001E-155</c:v>
                </c:pt>
                <c:pt idx="1189" formatCode="0.00E+00">
                  <c:v>1.46761E-155</c:v>
                </c:pt>
                <c:pt idx="1190" formatCode="0.00E+00">
                  <c:v>-1.1606300000000001E-155</c:v>
                </c:pt>
                <c:pt idx="1191" formatCode="0.00E+00">
                  <c:v>-5.2607199999999998E-155</c:v>
                </c:pt>
                <c:pt idx="1192" formatCode="0.00E+00">
                  <c:v>-5.8417500000000004E-155</c:v>
                </c:pt>
                <c:pt idx="1193" formatCode="0.00E+00">
                  <c:v>2.8811600000000002E-155</c:v>
                </c:pt>
                <c:pt idx="1194" formatCode="0.00E+00">
                  <c:v>1.8641600000000001E-154</c:v>
                </c:pt>
                <c:pt idx="1195" formatCode="0.00E+00">
                  <c:v>2.4123499999999999E-154</c:v>
                </c:pt>
                <c:pt idx="1196" formatCode="0.00E+00">
                  <c:v>-3.5215499999999999E-155</c:v>
                </c:pt>
                <c:pt idx="1197" formatCode="0.00E+00">
                  <c:v>-6.1173199999999996E-154</c:v>
                </c:pt>
                <c:pt idx="1198" formatCode="0.00E+00">
                  <c:v>-8.6282899999999995E-154</c:v>
                </c:pt>
                <c:pt idx="1199" formatCode="0.00E+00">
                  <c:v>1.5799700000000001E-154</c:v>
                </c:pt>
                <c:pt idx="1200" formatCode="0.00E+00">
                  <c:v>2.5270899999999998E-153</c:v>
                </c:pt>
                <c:pt idx="1201" formatCode="0.00E+00">
                  <c:v>4.1577199999999998E-153</c:v>
                </c:pt>
                <c:pt idx="1202" formatCode="0.00E+00">
                  <c:v>1.4600100000000001E-153</c:v>
                </c:pt>
                <c:pt idx="1203" formatCode="0.00E+00">
                  <c:v>-6.6114500000000001E-153</c:v>
                </c:pt>
                <c:pt idx="1204" formatCode="0.00E+00">
                  <c:v>-1.3625999999999999E-152</c:v>
                </c:pt>
                <c:pt idx="1205" formatCode="0.00E+00">
                  <c:v>-6.9994700000000005E-153</c:v>
                </c:pt>
                <c:pt idx="1206" formatCode="0.00E+00">
                  <c:v>1.9307800000000001E-152</c:v>
                </c:pt>
                <c:pt idx="1207" formatCode="0.00E+00">
                  <c:v>4.5579800000000001E-152</c:v>
                </c:pt>
                <c:pt idx="1208" formatCode="0.00E+00">
                  <c:v>2.5773099999999999E-152</c:v>
                </c:pt>
                <c:pt idx="1209" formatCode="0.00E+00">
                  <c:v>-6.9762400000000002E-152</c:v>
                </c:pt>
                <c:pt idx="1210" formatCode="0.00E+00">
                  <c:v>-1.81217E-151</c:v>
                </c:pt>
                <c:pt idx="1211" formatCode="0.00E+00">
                  <c:v>-1.3844000000000001E-151</c:v>
                </c:pt>
                <c:pt idx="1212" formatCode="0.00E+00">
                  <c:v>1.9846800000000002E-151</c:v>
                </c:pt>
                <c:pt idx="1213" formatCode="0.00E+00">
                  <c:v>6.5637699999999998E-151</c:v>
                </c:pt>
                <c:pt idx="1214" formatCode="0.00E+00">
                  <c:v>6.2818099999999998E-151</c:v>
                </c:pt>
                <c:pt idx="1215" formatCode="0.00E+00">
                  <c:v>-4.7636200000000002E-151</c:v>
                </c:pt>
                <c:pt idx="1216" formatCode="0.00E+00">
                  <c:v>-2.1894900000000001E-150</c:v>
                </c:pt>
                <c:pt idx="1217" formatCode="0.00E+00">
                  <c:v>-2.32026E-150</c:v>
                </c:pt>
                <c:pt idx="1218" formatCode="0.00E+00">
                  <c:v>1.5791300000000001E-150</c:v>
                </c:pt>
                <c:pt idx="1219" formatCode="0.00E+00">
                  <c:v>8.4383600000000004E-150</c:v>
                </c:pt>
                <c:pt idx="1220" formatCode="0.00E+00">
                  <c:v>1.0945500000000001E-149</c:v>
                </c:pt>
                <c:pt idx="1221" formatCode="0.00E+00">
                  <c:v>-3.4040900000000001E-151</c:v>
                </c:pt>
                <c:pt idx="1222" formatCode="0.00E+00">
                  <c:v>-2.4148199999999998E-149</c:v>
                </c:pt>
                <c:pt idx="1223" formatCode="0.00E+00">
                  <c:v>-3.7156300000000001E-149</c:v>
                </c:pt>
                <c:pt idx="1224" formatCode="0.00E+00">
                  <c:v>-5.4662800000000005E-150</c:v>
                </c:pt>
                <c:pt idx="1225" formatCode="0.00E+00">
                  <c:v>7.3762400000000004E-149</c:v>
                </c:pt>
                <c:pt idx="1226" formatCode="0.00E+00">
                  <c:v>1.26227E-148</c:v>
                </c:pt>
                <c:pt idx="1227" formatCode="0.00E+00">
                  <c:v>2.0801900000000002E-149</c:v>
                </c:pt>
                <c:pt idx="1228" formatCode="0.00E+00">
                  <c:v>-2.8357900000000002E-148</c:v>
                </c:pt>
                <c:pt idx="1229" formatCode="0.00E+00">
                  <c:v>-5.4340600000000003E-148</c:v>
                </c:pt>
                <c:pt idx="1230" formatCode="0.00E+00">
                  <c:v>-2.7249999999999998E-148</c:v>
                </c:pt>
                <c:pt idx="1231" formatCode="0.00E+00">
                  <c:v>7.6046699999999993E-148</c:v>
                </c:pt>
                <c:pt idx="1232" formatCode="0.00E+00">
                  <c:v>1.7861299999999999E-147</c:v>
                </c:pt>
                <c:pt idx="1233" formatCode="0.00E+00">
                  <c:v>9.9355299999999997E-148</c:v>
                </c:pt>
                <c:pt idx="1234" formatCode="0.00E+00">
                  <c:v>-2.7714199999999999E-147</c:v>
                </c:pt>
                <c:pt idx="1235" formatCode="0.00E+00">
                  <c:v>-7.2033300000000005E-147</c:v>
                </c:pt>
                <c:pt idx="1236" formatCode="0.00E+00">
                  <c:v>-6.0033099999999997E-147</c:v>
                </c:pt>
                <c:pt idx="1237" formatCode="0.00E+00">
                  <c:v>5.9171799999999998E-147</c:v>
                </c:pt>
                <c:pt idx="1238" formatCode="0.00E+00">
                  <c:v>2.2149599999999999E-146</c:v>
                </c:pt>
                <c:pt idx="1239" formatCode="0.00E+00">
                  <c:v>2.0439600000000001E-146</c:v>
                </c:pt>
                <c:pt idx="1240" formatCode="0.00E+00">
                  <c:v>-2.0453899999999999E-146</c:v>
                </c:pt>
                <c:pt idx="1241" formatCode="0.00E+00">
                  <c:v>-8.3946000000000008E-146</c:v>
                </c:pt>
                <c:pt idx="1242" formatCode="0.00E+00">
                  <c:v>-9.1879700000000009E-146</c:v>
                </c:pt>
                <c:pt idx="1243" formatCode="0.00E+00">
                  <c:v>4.4615199999999997E-146</c:v>
                </c:pt>
                <c:pt idx="1244" formatCode="0.00E+00">
                  <c:v>2.8856000000000001E-145</c:v>
                </c:pt>
                <c:pt idx="1245" formatCode="0.00E+00">
                  <c:v>3.7290199999999997E-145</c:v>
                </c:pt>
                <c:pt idx="1246" formatCode="0.00E+00">
                  <c:v>-4.6269699999999997E-146</c:v>
                </c:pt>
                <c:pt idx="1247" formatCode="0.00E+00">
                  <c:v>-9.1703600000000005E-145</c:v>
                </c:pt>
                <c:pt idx="1248" formatCode="0.00E+00">
                  <c:v>-1.3394600000000001E-144</c:v>
                </c:pt>
                <c:pt idx="1249" formatCode="0.00E+00">
                  <c:v>4.3624599999999999E-146</c:v>
                </c:pt>
                <c:pt idx="1250" formatCode="0.00E+00">
                  <c:v>3.3612399999999999E-144</c:v>
                </c:pt>
                <c:pt idx="1251" formatCode="0.00E+00">
                  <c:v>5.7088900000000004E-144</c:v>
                </c:pt>
                <c:pt idx="1252" formatCode="0.00E+00">
                  <c:v>2.13302E-144</c:v>
                </c:pt>
                <c:pt idx="1253" formatCode="0.00E+00">
                  <c:v>-8.8554400000000002E-144</c:v>
                </c:pt>
                <c:pt idx="1254" formatCode="0.00E+00">
                  <c:v>-1.7899E-143</c:v>
                </c:pt>
                <c:pt idx="1255" formatCode="0.00E+00">
                  <c:v>-6.4576799999999998E-144</c:v>
                </c:pt>
                <c:pt idx="1256" formatCode="0.00E+00">
                  <c:v>3.3956899999999999E-143</c:v>
                </c:pt>
                <c:pt idx="1257" formatCode="0.00E+00">
                  <c:v>7.4622299999999997E-143</c:v>
                </c:pt>
                <c:pt idx="1258" formatCode="0.00E+00">
                  <c:v>4.7242300000000001E-143</c:v>
                </c:pt>
                <c:pt idx="1259" formatCode="0.00E+00">
                  <c:v>-9.4333999999999991E-143</c:v>
                </c:pt>
                <c:pt idx="1260" formatCode="0.00E+00">
                  <c:v>-2.6278400000000002E-142</c:v>
                </c:pt>
                <c:pt idx="1261" formatCode="0.00E+00">
                  <c:v>-2.1131600000000001E-142</c:v>
                </c:pt>
                <c:pt idx="1262" formatCode="0.00E+00">
                  <c:v>2.58991E-142</c:v>
                </c:pt>
                <c:pt idx="1263" formatCode="0.00E+00">
                  <c:v>8.9251900000000005E-142</c:v>
                </c:pt>
                <c:pt idx="1264" formatCode="0.00E+00">
                  <c:v>7.9267799999999993E-142</c:v>
                </c:pt>
                <c:pt idx="1265" formatCode="0.00E+00">
                  <c:v>-8.9638999999999996E-142</c:v>
                </c:pt>
                <c:pt idx="1266" formatCode="0.00E+00">
                  <c:v>-3.4929799999999998E-141</c:v>
                </c:pt>
                <c:pt idx="1267" formatCode="0.00E+00">
                  <c:v>-3.84146E-141</c:v>
                </c:pt>
                <c:pt idx="1268" formatCode="0.00E+00">
                  <c:v>1.7047700000000001E-141</c:v>
                </c:pt>
                <c:pt idx="1269" formatCode="0.00E+00">
                  <c:v>1.1703299999999999E-140</c:v>
                </c:pt>
                <c:pt idx="1270" formatCode="0.00E+00">
                  <c:v>1.5438700000000001E-140</c:v>
                </c:pt>
                <c:pt idx="1271" formatCode="0.00E+00">
                  <c:v>-8.3229899999999995E-142</c:v>
                </c:pt>
                <c:pt idx="1272" formatCode="0.00E+00">
                  <c:v>-3.5189399999999998E-140</c:v>
                </c:pt>
                <c:pt idx="1273" formatCode="0.00E+00">
                  <c:v>-5.2897699999999999E-140</c:v>
                </c:pt>
                <c:pt idx="1274" formatCode="0.00E+00">
                  <c:v>-1.9597499999999999E-141</c:v>
                </c:pt>
                <c:pt idx="1275" formatCode="0.00E+00">
                  <c:v>1.2271399999999999E-139</c:v>
                </c:pt>
                <c:pt idx="1276" formatCode="0.00E+00">
                  <c:v>2.08684E-139</c:v>
                </c:pt>
                <c:pt idx="1277" formatCode="0.00E+00">
                  <c:v>5.7731799999999998E-140</c:v>
                </c:pt>
                <c:pt idx="1278" formatCode="0.00E+00">
                  <c:v>-3.9327400000000001E-139</c:v>
                </c:pt>
                <c:pt idx="1279" formatCode="0.00E+00">
                  <c:v>-7.8898800000000001E-139</c:v>
                </c:pt>
                <c:pt idx="1280" formatCode="0.00E+00">
                  <c:v>-4.2671699999999998E-139</c:v>
                </c:pt>
                <c:pt idx="1281" formatCode="0.00E+00">
                  <c:v>1.0271099999999999E-138</c:v>
                </c:pt>
                <c:pt idx="1282" formatCode="0.00E+00">
                  <c:v>2.47682E-138</c:v>
                </c:pt>
                <c:pt idx="1283" formatCode="0.00E+00">
                  <c:v>1.3594999999999999E-138</c:v>
                </c:pt>
                <c:pt idx="1284" formatCode="0.00E+00">
                  <c:v>-3.9469300000000001E-138</c:v>
                </c:pt>
                <c:pt idx="1285" formatCode="0.00E+00">
                  <c:v>-1.01428E-137</c:v>
                </c:pt>
                <c:pt idx="1286" formatCode="0.00E+00">
                  <c:v>-7.9613199999999996E-138</c:v>
                </c:pt>
                <c:pt idx="1287" formatCode="0.00E+00">
                  <c:v>1.03687E-137</c:v>
                </c:pt>
                <c:pt idx="1288" formatCode="0.00E+00">
                  <c:v>3.5221900000000002E-137</c:v>
                </c:pt>
                <c:pt idx="1289" formatCode="0.00E+00">
                  <c:v>3.2450699999999999E-137</c:v>
                </c:pt>
                <c:pt idx="1290" formatCode="0.00E+00">
                  <c:v>-3.08075E-137</c:v>
                </c:pt>
                <c:pt idx="1291" formatCode="0.00E+00">
                  <c:v>-1.2906E-136</c:v>
                </c:pt>
                <c:pt idx="1292" formatCode="0.00E+00">
                  <c:v>-1.4235000000000001E-136</c:v>
                </c:pt>
                <c:pt idx="1293" formatCode="0.00E+00">
                  <c:v>6.65486E-137</c:v>
                </c:pt>
                <c:pt idx="1294" formatCode="0.00E+00">
                  <c:v>4.4279200000000001E-136</c:v>
                </c:pt>
                <c:pt idx="1295" formatCode="0.00E+00">
                  <c:v>5.8762799999999998E-136</c:v>
                </c:pt>
                <c:pt idx="1296" formatCode="0.00E+00">
                  <c:v>-5.3287500000000001E-138</c:v>
                </c:pt>
                <c:pt idx="1297" formatCode="0.00E+00">
                  <c:v>-1.2600000000000001E-135</c:v>
                </c:pt>
                <c:pt idx="1298" formatCode="0.00E+00">
                  <c:v>-1.87709E-135</c:v>
                </c:pt>
                <c:pt idx="1299" formatCode="0.00E+00">
                  <c:v>7.3065399999999996E-137</c:v>
                </c:pt>
                <c:pt idx="1300" formatCode="0.00E+00">
                  <c:v>4.75778E-135</c:v>
                </c:pt>
                <c:pt idx="1301" formatCode="0.00E+00">
                  <c:v>7.9562800000000001E-135</c:v>
                </c:pt>
                <c:pt idx="1302" formatCode="0.00E+00">
                  <c:v>2.2838600000000001E-135</c:v>
                </c:pt>
                <c:pt idx="1303" formatCode="0.00E+00">
                  <c:v>-1.45634E-134</c:v>
                </c:pt>
                <c:pt idx="1304" formatCode="0.00E+00">
                  <c:v>-2.9085799999999999E-134</c:v>
                </c:pt>
                <c:pt idx="1305" formatCode="0.00E+00">
                  <c:v>-1.46982E-134</c:v>
                </c:pt>
                <c:pt idx="1306" formatCode="0.00E+00">
                  <c:v>4.09232E-134</c:v>
                </c:pt>
                <c:pt idx="1307" formatCode="0.00E+00">
                  <c:v>9.6406100000000004E-134</c:v>
                </c:pt>
                <c:pt idx="1308" formatCode="0.00E+00">
                  <c:v>5.5505199999999998E-134</c:v>
                </c:pt>
                <c:pt idx="1309" formatCode="0.00E+00">
                  <c:v>-1.42815E-133</c:v>
                </c:pt>
                <c:pt idx="1310" formatCode="0.00E+00">
                  <c:v>-3.7369899999999997E-133</c:v>
                </c:pt>
                <c:pt idx="1311" formatCode="0.00E+00">
                  <c:v>-2.8950199999999998E-133</c:v>
                </c:pt>
                <c:pt idx="1312" formatCode="0.00E+00">
                  <c:v>3.9662499999999997E-133</c:v>
                </c:pt>
                <c:pt idx="1313" formatCode="0.00E+00">
                  <c:v>1.32441E-132</c:v>
                </c:pt>
                <c:pt idx="1314" formatCode="0.00E+00">
                  <c:v>1.2427E-132</c:v>
                </c:pt>
                <c:pt idx="1315" formatCode="0.00E+00">
                  <c:v>-1.0244000000000001E-132</c:v>
                </c:pt>
                <c:pt idx="1316" formatCode="0.00E+00">
                  <c:v>-4.5437299999999999E-132</c:v>
                </c:pt>
                <c:pt idx="1317" formatCode="0.00E+00">
                  <c:v>-5.0410500000000003E-132</c:v>
                </c:pt>
                <c:pt idx="1318" formatCode="0.00E+00">
                  <c:v>2.3106400000000001E-132</c:v>
                </c:pt>
                <c:pt idx="1319" formatCode="0.00E+00">
                  <c:v>1.5530499999999999E-131</c:v>
                </c:pt>
                <c:pt idx="1320" formatCode="0.00E+00">
                  <c:v>2.0488199999999999E-131</c:v>
                </c:pt>
                <c:pt idx="1321" formatCode="0.00E+00">
                  <c:v>-1.3924399999999999E-132</c:v>
                </c:pt>
                <c:pt idx="1322" formatCode="0.00E+00">
                  <c:v>-4.79013E-131</c:v>
                </c:pt>
                <c:pt idx="1323" formatCode="0.00E+00">
                  <c:v>-7.22408E-131</c:v>
                </c:pt>
                <c:pt idx="1324" formatCode="0.00E+00">
                  <c:v>-4.3827200000000002E-132</c:v>
                </c:pt>
                <c:pt idx="1325" formatCode="0.00E+00">
                  <c:v>1.6265299999999999E-130</c:v>
                </c:pt>
                <c:pt idx="1326" formatCode="0.00E+00">
                  <c:v>2.7526199999999999E-130</c:v>
                </c:pt>
                <c:pt idx="1327" formatCode="0.00E+00">
                  <c:v>6.3467300000000004E-131</c:v>
                </c:pt>
                <c:pt idx="1328" formatCode="0.00E+00">
                  <c:v>-5.5563E-130</c:v>
                </c:pt>
                <c:pt idx="1329" formatCode="0.00E+00">
                  <c:v>-1.08663E-129</c:v>
                </c:pt>
                <c:pt idx="1330" formatCode="0.00E+00">
                  <c:v>-5.4387300000000003E-130</c:v>
                </c:pt>
                <c:pt idx="1331" formatCode="0.00E+00">
                  <c:v>1.54768E-129</c:v>
                </c:pt>
                <c:pt idx="1332" formatCode="0.00E+00">
                  <c:v>3.6417799999999999E-129</c:v>
                </c:pt>
                <c:pt idx="1333" formatCode="0.00E+00">
                  <c:v>2.1557200000000001E-129</c:v>
                </c:pt>
                <c:pt idx="1334" formatCode="0.00E+00">
                  <c:v>-5.1591700000000001E-129</c:v>
                </c:pt>
                <c:pt idx="1335" formatCode="0.00E+00">
                  <c:v>-1.3598300000000001E-128</c:v>
                </c:pt>
                <c:pt idx="1336" formatCode="0.00E+00">
                  <c:v>-9.9724399999999995E-129</c:v>
                </c:pt>
                <c:pt idx="1337" formatCode="0.00E+00">
                  <c:v>1.61868E-128</c:v>
                </c:pt>
                <c:pt idx="1338" formatCode="0.00E+00">
                  <c:v>5.1538600000000003E-128</c:v>
                </c:pt>
                <c:pt idx="1339" formatCode="0.00E+00">
                  <c:v>5.0013400000000003E-128</c:v>
                </c:pt>
                <c:pt idx="1340" formatCode="0.00E+00">
                  <c:v>-3.3468200000000002E-128</c:v>
                </c:pt>
                <c:pt idx="1341" formatCode="0.00E+00">
                  <c:v>-1.6564999999999999E-127</c:v>
                </c:pt>
                <c:pt idx="1342" formatCode="0.00E+00">
                  <c:v>-1.8951499999999999E-127</c:v>
                </c:pt>
                <c:pt idx="1343" formatCode="0.00E+00">
                  <c:v>7.2540000000000001E-128</c:v>
                </c:pt>
                <c:pt idx="1344" formatCode="0.00E+00">
                  <c:v>5.4566699999999996E-127</c:v>
                </c:pt>
                <c:pt idx="1345" formatCode="0.00E+00">
                  <c:v>6.78968E-127</c:v>
                </c:pt>
                <c:pt idx="1346" formatCode="0.00E+00">
                  <c:v>-2.4022E-127</c:v>
                </c:pt>
                <c:pt idx="1347" formatCode="0.00E+00">
                  <c:v>-2.1029000000000002E-126</c:v>
                </c:pt>
                <c:pt idx="1348" formatCode="0.00E+00">
                  <c:v>-3.0674999999999997E-126</c:v>
                </c:pt>
                <c:pt idx="1349" formatCode="0.00E+00">
                  <c:v>-3.5367000000000002E-127</c:v>
                </c:pt>
                <c:pt idx="1350" formatCode="0.00E+00">
                  <c:v>6.3214999999999998E-126</c:v>
                </c:pt>
                <c:pt idx="1351" formatCode="0.00E+00">
                  <c:v>1.11214E-125</c:v>
                </c:pt>
                <c:pt idx="1352" formatCode="0.00E+00">
                  <c:v>3.7493899999999997E-126</c:v>
                </c:pt>
                <c:pt idx="1353" formatCode="0.00E+00">
                  <c:v>-1.92218E-125</c:v>
                </c:pt>
                <c:pt idx="1354" formatCode="0.00E+00">
                  <c:v>-3.9272999999999998E-125</c:v>
                </c:pt>
                <c:pt idx="1355" formatCode="0.00E+00">
                  <c:v>-1.94307E-125</c:v>
                </c:pt>
                <c:pt idx="1356" formatCode="0.00E+00">
                  <c:v>5.7934499999999996E-125</c:v>
                </c:pt>
                <c:pt idx="1357" formatCode="0.00E+00">
                  <c:v>1.3493400000000001E-124</c:v>
                </c:pt>
                <c:pt idx="1358" formatCode="0.00E+00">
                  <c:v>7.5676300000000001E-125</c:v>
                </c:pt>
                <c:pt idx="1359" formatCode="0.00E+00">
                  <c:v>-2.0600100000000001E-124</c:v>
                </c:pt>
                <c:pt idx="1360" formatCode="0.00E+00">
                  <c:v>-5.3621699999999999E-124</c:v>
                </c:pt>
                <c:pt idx="1361" formatCode="0.00E+00">
                  <c:v>-4.3398000000000002E-124</c:v>
                </c:pt>
                <c:pt idx="1362" formatCode="0.00E+00">
                  <c:v>4.9496499999999996E-124</c:v>
                </c:pt>
                <c:pt idx="1363" formatCode="0.00E+00">
                  <c:v>1.7563499999999999E-123</c:v>
                </c:pt>
                <c:pt idx="1364" formatCode="0.00E+00">
                  <c:v>1.6272199999999999E-123</c:v>
                </c:pt>
                <c:pt idx="1365" formatCode="0.00E+00">
                  <c:v>-1.5359099999999999E-123</c:v>
                </c:pt>
                <c:pt idx="1366" formatCode="0.00E+00">
                  <c:v>-6.4450500000000002E-123</c:v>
                </c:pt>
                <c:pt idx="1367" formatCode="0.00E+00">
                  <c:v>-7.0574900000000004E-123</c:v>
                </c:pt>
                <c:pt idx="1368" formatCode="0.00E+00">
                  <c:v>3.53165E-123</c:v>
                </c:pt>
                <c:pt idx="1369" formatCode="0.00E+00">
                  <c:v>2.2559800000000001E-122</c:v>
                </c:pt>
                <c:pt idx="1370" formatCode="0.00E+00">
                  <c:v>3.0151900000000002E-122</c:v>
                </c:pt>
                <c:pt idx="1371" formatCode="0.00E+00">
                  <c:v>1.1183E-123</c:v>
                </c:pt>
                <c:pt idx="1372" formatCode="0.00E+00">
                  <c:v>-6.0774499999999998E-122</c:v>
                </c:pt>
                <c:pt idx="1373" formatCode="0.00E+00">
                  <c:v>-8.9611599999999995E-122</c:v>
                </c:pt>
                <c:pt idx="1374" formatCode="0.00E+00">
                  <c:v>1.3309599999999999E-122</c:v>
                </c:pt>
                <c:pt idx="1375" formatCode="0.00E+00">
                  <c:v>2.5646499999999999E-121</c:v>
                </c:pt>
                <c:pt idx="1376" formatCode="0.00E+00">
                  <c:v>4.2307899999999999E-121</c:v>
                </c:pt>
                <c:pt idx="1377" formatCode="0.00E+00">
                  <c:v>1.31322E-121</c:v>
                </c:pt>
                <c:pt idx="1378" formatCode="0.00E+00">
                  <c:v>-7.39991E-121</c:v>
                </c:pt>
                <c:pt idx="1379" formatCode="0.00E+00">
                  <c:v>-1.4961399999999999E-120</c:v>
                </c:pt>
                <c:pt idx="1380" formatCode="0.00E+00">
                  <c:v>-7.5856E-121</c:v>
                </c:pt>
                <c:pt idx="1381" formatCode="0.00E+00">
                  <c:v>2.1261400000000002E-120</c:v>
                </c:pt>
                <c:pt idx="1382" formatCode="0.00E+00">
                  <c:v>4.99361E-120</c:v>
                </c:pt>
                <c:pt idx="1383" formatCode="0.00E+00">
                  <c:v>2.7547999999999998E-120</c:v>
                </c:pt>
                <c:pt idx="1384" formatCode="0.00E+00">
                  <c:v>-7.8285000000000006E-120</c:v>
                </c:pt>
                <c:pt idx="1385" formatCode="0.00E+00">
                  <c:v>-2.0284299999999999E-119</c:v>
                </c:pt>
                <c:pt idx="1386" formatCode="0.00E+00">
                  <c:v>-1.69807E-119</c:v>
                </c:pt>
                <c:pt idx="1387" formatCode="0.00E+00">
                  <c:v>1.6179600000000001E-119</c:v>
                </c:pt>
                <c:pt idx="1388" formatCode="0.00E+00">
                  <c:v>6.1154700000000002E-119</c:v>
                </c:pt>
                <c:pt idx="1389" formatCode="0.00E+00">
                  <c:v>5.5729900000000002E-119</c:v>
                </c:pt>
                <c:pt idx="1390" formatCode="0.00E+00">
                  <c:v>-5.8939499999999997E-119</c:v>
                </c:pt>
                <c:pt idx="1391" formatCode="0.00E+00">
                  <c:v>-2.3625200000000001E-118</c:v>
                </c:pt>
                <c:pt idx="1392" formatCode="0.00E+00">
                  <c:v>-2.6274799999999999E-118</c:v>
                </c:pt>
                <c:pt idx="1393" formatCode="0.00E+00">
                  <c:v>1.0578E-118</c:v>
                </c:pt>
                <c:pt idx="1394" formatCode="0.00E+00">
                  <c:v>7.7063999999999996E-118</c:v>
                </c:pt>
                <c:pt idx="1395" formatCode="0.00E+00">
                  <c:v>1.00561E-117</c:v>
                </c:pt>
                <c:pt idx="1396" formatCode="0.00E+00">
                  <c:v>-1.2716200000000001E-118</c:v>
                </c:pt>
                <c:pt idx="1397" formatCode="0.00E+00">
                  <c:v>-2.49758E-117</c:v>
                </c:pt>
                <c:pt idx="1398" formatCode="0.00E+00">
                  <c:v>-3.71052E-117</c:v>
                </c:pt>
                <c:pt idx="1399" formatCode="0.00E+00">
                  <c:v>-1.3987999999999999E-118</c:v>
                </c:pt>
                <c:pt idx="1400" formatCode="0.00E+00">
                  <c:v>8.5964600000000001E-117</c:v>
                </c:pt>
                <c:pt idx="1401" formatCode="0.00E+00">
                  <c:v>1.4706299999999999E-116</c:v>
                </c:pt>
                <c:pt idx="1402" formatCode="0.00E+00">
                  <c:v>4.56373E-117</c:v>
                </c:pt>
                <c:pt idx="1403" formatCode="0.00E+00">
                  <c:v>-2.6170499999999999E-116</c:v>
                </c:pt>
                <c:pt idx="1404" formatCode="0.00E+00">
                  <c:v>-5.1575500000000003E-116</c:v>
                </c:pt>
                <c:pt idx="1405" formatCode="0.00E+00">
                  <c:v>-1.9983600000000001E-116</c:v>
                </c:pt>
                <c:pt idx="1406" formatCode="0.00E+00">
                  <c:v>9.2379300000000003E-116</c:v>
                </c:pt>
                <c:pt idx="1407" formatCode="0.00E+00">
                  <c:v>2.0535400000000002E-115</c:v>
                </c:pt>
                <c:pt idx="1408" formatCode="0.00E+00">
                  <c:v>1.3069399999999999E-115</c:v>
                </c:pt>
                <c:pt idx="1409" formatCode="0.00E+00">
                  <c:v>-2.5439700000000002E-115</c:v>
                </c:pt>
                <c:pt idx="1410" formatCode="0.00E+00">
                  <c:v>-7.1532300000000004E-115</c:v>
                </c:pt>
                <c:pt idx="1411" formatCode="0.00E+00">
                  <c:v>-6.0596099999999997E-115</c:v>
                </c:pt>
                <c:pt idx="1412" formatCode="0.00E+00">
                  <c:v>5.8481800000000002E-115</c:v>
                </c:pt>
                <c:pt idx="1413" formatCode="0.00E+00">
                  <c:v>2.1907499999999999E-114</c:v>
                </c:pt>
                <c:pt idx="1414" formatCode="0.00E+00">
                  <c:v>1.8873900000000001E-114</c:v>
                </c:pt>
                <c:pt idx="1415" formatCode="0.00E+00">
                  <c:v>-2.5195199999999998E-114</c:v>
                </c:pt>
                <c:pt idx="1416" formatCode="0.00E+00">
                  <c:v>-9.2620799999999997E-114</c:v>
                </c:pt>
                <c:pt idx="1417" formatCode="0.00E+00">
                  <c:v>-1.02161E-113</c:v>
                </c:pt>
                <c:pt idx="1418" formatCode="0.00E+00">
                  <c:v>4.02482E-114</c:v>
                </c:pt>
                <c:pt idx="1419" formatCode="0.00E+00">
                  <c:v>2.9775899999999999E-113</c:v>
                </c:pt>
                <c:pt idx="1420" formatCode="0.00E+00">
                  <c:v>3.95115E-113</c:v>
                </c:pt>
                <c:pt idx="1421" formatCode="0.00E+00">
                  <c:v>-2.3608000000000001E-114</c:v>
                </c:pt>
                <c:pt idx="1422" formatCode="0.00E+00">
                  <c:v>-9.1007600000000001E-113</c:v>
                </c:pt>
                <c:pt idx="1423" formatCode="0.00E+00">
                  <c:v>-1.35173E-112</c:v>
                </c:pt>
                <c:pt idx="1424" formatCode="0.00E+00">
                  <c:v>1.3476299999999999E-114</c:v>
                </c:pt>
                <c:pt idx="1425" formatCode="0.00E+00">
                  <c:v>3.30819E-112</c:v>
                </c:pt>
                <c:pt idx="1426" formatCode="0.00E+00">
                  <c:v>5.5705100000000002E-112</c:v>
                </c:pt>
                <c:pt idx="1427" formatCode="0.00E+00">
                  <c:v>1.66139E-112</c:v>
                </c:pt>
                <c:pt idx="1428" formatCode="0.00E+00">
                  <c:v>-9.9825599999999991E-112</c:v>
                </c:pt>
                <c:pt idx="1429" formatCode="0.00E+00">
                  <c:v>-1.9870500000000001E-111</c:v>
                </c:pt>
                <c:pt idx="1430" formatCode="0.00E+00">
                  <c:v>-9.0004200000000005E-112</c:v>
                </c:pt>
                <c:pt idx="1431" formatCode="0.00E+00">
                  <c:v>3.1783400000000001E-111</c:v>
                </c:pt>
                <c:pt idx="1432" formatCode="0.00E+00">
                  <c:v>7.2894800000000004E-111</c:v>
                </c:pt>
                <c:pt idx="1433" formatCode="0.00E+00">
                  <c:v>4.5987899999999998E-111</c:v>
                </c:pt>
                <c:pt idx="1434" formatCode="0.00E+00">
                  <c:v>-9.1700399999999997E-111</c:v>
                </c:pt>
                <c:pt idx="1435" formatCode="0.00E+00">
                  <c:v>-2.5114400000000001E-110</c:v>
                </c:pt>
                <c:pt idx="1436" formatCode="0.00E+00">
                  <c:v>-1.85418E-110</c:v>
                </c:pt>
                <c:pt idx="1437" formatCode="0.00E+00">
                  <c:v>3.0013399999999998E-110</c:v>
                </c:pt>
                <c:pt idx="1438" formatCode="0.00E+00">
                  <c:v>9.5328499999999996E-110</c:v>
                </c:pt>
                <c:pt idx="1439" formatCode="0.00E+00">
                  <c:v>9.0539200000000003E-110</c:v>
                </c:pt>
                <c:pt idx="1440" formatCode="0.00E+00">
                  <c:v>-6.8444199999999997E-110</c:v>
                </c:pt>
                <c:pt idx="1441" formatCode="0.00E+00">
                  <c:v>-3.1777700000000002E-109</c:v>
                </c:pt>
                <c:pt idx="1442" formatCode="0.00E+00">
                  <c:v>-3.6058899999999998E-109</c:v>
                </c:pt>
                <c:pt idx="1443" formatCode="0.00E+00">
                  <c:v>1.46113E-109</c:v>
                </c:pt>
                <c:pt idx="1444" formatCode="0.00E+00">
                  <c:v>1.06682E-108</c:v>
                </c:pt>
                <c:pt idx="1445" formatCode="0.00E+00">
                  <c:v>1.3835500000000001E-108</c:v>
                </c:pt>
                <c:pt idx="1446" formatCode="0.00E+00">
                  <c:v>-2.16468E-109</c:v>
                </c:pt>
                <c:pt idx="1447" formatCode="0.00E+00">
                  <c:v>-3.5503300000000003E-108</c:v>
                </c:pt>
                <c:pt idx="1448" formatCode="0.00E+00">
                  <c:v>-5.20525E-108</c:v>
                </c:pt>
                <c:pt idx="1449" formatCode="0.00E+00">
                  <c:v>4.7337200000000003E-110</c:v>
                </c:pt>
                <c:pt idx="1450" formatCode="0.00E+00">
                  <c:v>1.27762E-107</c:v>
                </c:pt>
                <c:pt idx="1451" formatCode="0.00E+00">
                  <c:v>2.1880800000000001E-107</c:v>
                </c:pt>
                <c:pt idx="1452" formatCode="0.00E+00">
                  <c:v>8.4647999999999995E-108</c:v>
                </c:pt>
                <c:pt idx="1453" formatCode="0.00E+00">
                  <c:v>-3.3172800000000002E-107</c:v>
                </c:pt>
                <c:pt idx="1454" formatCode="0.00E+00">
                  <c:v>-6.7047499999999999E-107</c:v>
                </c:pt>
                <c:pt idx="1455" formatCode="0.00E+00">
                  <c:v>-2.1633900000000001E-107</c:v>
                </c:pt>
                <c:pt idx="1456" formatCode="0.00E+00">
                  <c:v>1.3560599999999999E-106</c:v>
                </c:pt>
                <c:pt idx="1457" formatCode="0.00E+00">
                  <c:v>2.9343499999999999E-106</c:v>
                </c:pt>
                <c:pt idx="1458" formatCode="0.00E+00">
                  <c:v>1.9059000000000001E-106</c:v>
                </c:pt>
                <c:pt idx="1459" formatCode="0.00E+00">
                  <c:v>-3.4317600000000002E-106</c:v>
                </c:pt>
                <c:pt idx="1460" formatCode="0.00E+00">
                  <c:v>-9.8043100000000005E-106</c:v>
                </c:pt>
                <c:pt idx="1461" formatCode="0.00E+00">
                  <c:v>-8.0329400000000004E-106</c:v>
                </c:pt>
                <c:pt idx="1462" formatCode="0.00E+00">
                  <c:v>9.4730500000000002E-106</c:v>
                </c:pt>
                <c:pt idx="1463" formatCode="0.00E+00">
                  <c:v>3.33593E-105</c:v>
                </c:pt>
                <c:pt idx="1464" formatCode="0.00E+00">
                  <c:v>3.0903700000000001E-105</c:v>
                </c:pt>
                <c:pt idx="1465" formatCode="0.00E+00">
                  <c:v>-2.8780300000000002E-105</c:v>
                </c:pt>
                <c:pt idx="1466" formatCode="0.00E+00">
                  <c:v>-1.20609E-104</c:v>
                </c:pt>
                <c:pt idx="1467" formatCode="0.00E+00">
                  <c:v>-1.29912E-104</c:v>
                </c:pt>
                <c:pt idx="1468" formatCode="0.00E+00">
                  <c:v>7.1679999999999997E-105</c:v>
                </c:pt>
                <c:pt idx="1469" formatCode="0.00E+00">
                  <c:v>4.2865100000000003E-104</c:v>
                </c:pt>
                <c:pt idx="1470" formatCode="0.00E+00">
                  <c:v>5.50574E-104</c:v>
                </c:pt>
                <c:pt idx="1471" formatCode="0.00E+00">
                  <c:v>-7.8245199999999992E-105</c:v>
                </c:pt>
                <c:pt idx="1472" formatCode="0.00E+00">
                  <c:v>-1.3943600000000001E-103</c:v>
                </c:pt>
                <c:pt idx="1473" formatCode="0.00E+00">
                  <c:v>-2.09722E-103</c:v>
                </c:pt>
                <c:pt idx="1474" formatCode="0.00E+00">
                  <c:v>-2.40546E-104</c:v>
                </c:pt>
                <c:pt idx="1475" formatCode="0.00E+00">
                  <c:v>4.37086E-103</c:v>
                </c:pt>
                <c:pt idx="1476" formatCode="0.00E+00">
                  <c:v>7.3962099999999998E-103</c:v>
                </c:pt>
                <c:pt idx="1477" formatCode="0.00E+00">
                  <c:v>1.2651400000000001E-103</c:v>
                </c:pt>
                <c:pt idx="1478" formatCode="0.00E+00">
                  <c:v>-1.6243500000000001E-102</c:v>
                </c:pt>
                <c:pt idx="1479" formatCode="0.00E+00">
                  <c:v>-3.0969599999999999E-102</c:v>
                </c:pt>
                <c:pt idx="1480" formatCode="0.00E+00">
                  <c:v>-1.4707299999999999E-102</c:v>
                </c:pt>
                <c:pt idx="1481" formatCode="0.00E+00">
                  <c:v>4.5769199999999998E-102</c:v>
                </c:pt>
                <c:pt idx="1482" formatCode="0.00E+00">
                  <c:v>1.0695E-101</c:v>
                </c:pt>
                <c:pt idx="1483" formatCode="0.00E+00">
                  <c:v>6.9069200000000003E-102</c:v>
                </c:pt>
                <c:pt idx="1484" formatCode="0.00E+00">
                  <c:v>-1.32246E-101</c:v>
                </c:pt>
                <c:pt idx="1485" formatCode="0.00E+00">
                  <c:v>-3.6726600000000001E-101</c:v>
                </c:pt>
                <c:pt idx="1486" formatCode="0.00E+00">
                  <c:v>-2.7635699999999999E-101</c:v>
                </c:pt>
                <c:pt idx="1487" formatCode="0.00E+00">
                  <c:v>4.2351899999999998E-101</c:v>
                </c:pt>
                <c:pt idx="1488" formatCode="0.00E+00">
                  <c:v>1.3676200000000001E-100</c:v>
                </c:pt>
                <c:pt idx="1489" formatCode="0.00E+00">
                  <c:v>1.2842599999999999E-100</c:v>
                </c:pt>
                <c:pt idx="1490" formatCode="0.00E+00">
                  <c:v>-1.06734E-100</c:v>
                </c:pt>
                <c:pt idx="1491" formatCode="0.00E+00">
                  <c:v>-4.7521199999999997E-100</c:v>
                </c:pt>
                <c:pt idx="1492" formatCode="0.00E+00">
                  <c:v>-5.4247600000000001E-100</c:v>
                </c:pt>
                <c:pt idx="1493" formatCode="0.00E+00">
                  <c:v>1.8514200000000001E-100</c:v>
                </c:pt>
                <c:pt idx="1494" formatCode="0.00E+00">
                  <c:v>1.5034999999999999E-99</c:v>
                </c:pt>
                <c:pt idx="1495" formatCode="0.00E+00">
                  <c:v>1.90495E-99</c:v>
                </c:pt>
                <c:pt idx="1496" formatCode="0.00E+00">
                  <c:v>-5.7636799999999997E-100</c:v>
                </c:pt>
                <c:pt idx="1497" formatCode="0.00E+00">
                  <c:v>-5.6629999999999996E-99</c:v>
                </c:pt>
                <c:pt idx="1498" formatCode="0.00E+00">
                  <c:v>-8.1713400000000004E-99</c:v>
                </c:pt>
                <c:pt idx="1499" formatCode="0.00E+00">
                  <c:v>-1.82245E-100</c:v>
                </c:pt>
                <c:pt idx="1500" formatCode="0.00E+00">
                  <c:v>1.9119799999999998E-98</c:v>
                </c:pt>
                <c:pt idx="1501" formatCode="0.00E+00">
                  <c:v>3.2896700000000001E-98</c:v>
                </c:pt>
                <c:pt idx="1502" formatCode="0.00E+00">
                  <c:v>1.23035E-98</c:v>
                </c:pt>
                <c:pt idx="1503" formatCode="0.00E+00">
                  <c:v>-5.1450199999999998E-98</c:v>
                </c:pt>
                <c:pt idx="1504" formatCode="0.00E+00">
                  <c:v>-1.0437499999999999E-97</c:v>
                </c:pt>
                <c:pt idx="1505" formatCode="0.00E+00">
                  <c:v>-3.93799E-98</c:v>
                </c:pt>
                <c:pt idx="1506" formatCode="0.00E+00">
                  <c:v>1.92848E-97</c:v>
                </c:pt>
                <c:pt idx="1507" formatCode="0.00E+00">
                  <c:v>4.25832E-97</c:v>
                </c:pt>
                <c:pt idx="1508" formatCode="0.00E+00">
                  <c:v>2.6770599999999998E-97</c:v>
                </c:pt>
                <c:pt idx="1509" formatCode="0.00E+00">
                  <c:v>-5.3882299999999997E-97</c:v>
                </c:pt>
                <c:pt idx="1510" formatCode="0.00E+00">
                  <c:v>-1.50054E-96</c:v>
                </c:pt>
                <c:pt idx="1511" formatCode="0.00E+00">
                  <c:v>-1.25936E-96</c:v>
                </c:pt>
                <c:pt idx="1512" formatCode="0.00E+00">
                  <c:v>1.26955E-96</c:v>
                </c:pt>
                <c:pt idx="1513" formatCode="0.00E+00">
                  <c:v>4.6982700000000004E-96</c:v>
                </c:pt>
                <c:pt idx="1514" formatCode="0.00E+00">
                  <c:v>4.2265099999999999E-96</c:v>
                </c:pt>
                <c:pt idx="1515" formatCode="0.00E+00">
                  <c:v>-4.7116699999999998E-96</c:v>
                </c:pt>
                <c:pt idx="1516" formatCode="0.00E+00">
                  <c:v>-1.8423100000000001E-95</c:v>
                </c:pt>
                <c:pt idx="1517" formatCode="0.00E+00">
                  <c:v>-1.9730399999999999E-95</c:v>
                </c:pt>
                <c:pt idx="1518" formatCode="0.00E+00">
                  <c:v>1.09261E-95</c:v>
                </c:pt>
                <c:pt idx="1519" formatCode="0.00E+00">
                  <c:v>6.5440199999999994E-95</c:v>
                </c:pt>
                <c:pt idx="1520" formatCode="0.00E+00">
                  <c:v>8.5828200000000005E-95</c:v>
                </c:pt>
                <c:pt idx="1521" formatCode="0.00E+00">
                  <c:v>-3.7843699999999997E-96</c:v>
                </c:pt>
                <c:pt idx="1522" formatCode="0.00E+00">
                  <c:v>-1.93978E-94</c:v>
                </c:pt>
                <c:pt idx="1523" formatCode="0.00E+00">
                  <c:v>-2.9361999999999998E-94</c:v>
                </c:pt>
                <c:pt idx="1524" formatCode="0.00E+00">
                  <c:v>-1.39493E-95</c:v>
                </c:pt>
                <c:pt idx="1525" formatCode="0.00E+00">
                  <c:v>6.7618899999999999E-94</c:v>
                </c:pt>
                <c:pt idx="1526" formatCode="0.00E+00">
                  <c:v>1.13925E-93</c:v>
                </c:pt>
                <c:pt idx="1527" formatCode="0.00E+00">
                  <c:v>2.8419300000000001E-94</c:v>
                </c:pt>
                <c:pt idx="1528" formatCode="0.00E+00">
                  <c:v>-2.1953299999999999E-93</c:v>
                </c:pt>
                <c:pt idx="1529" formatCode="0.00E+00">
                  <c:v>-4.2718899999999998E-93</c:v>
                </c:pt>
                <c:pt idx="1530" formatCode="0.00E+00">
                  <c:v>-1.8704900000000001E-93</c:v>
                </c:pt>
                <c:pt idx="1531" formatCode="0.00E+00">
                  <c:v>6.9633899999999998E-93</c:v>
                </c:pt>
                <c:pt idx="1532" formatCode="0.00E+00">
                  <c:v>1.5903900000000001E-92</c:v>
                </c:pt>
                <c:pt idx="1533" formatCode="0.00E+00">
                  <c:v>1.02525E-92</c:v>
                </c:pt>
                <c:pt idx="1534" formatCode="0.00E+00">
                  <c:v>-1.9500300000000002E-92</c:v>
                </c:pt>
                <c:pt idx="1535" formatCode="0.00E+00">
                  <c:v>-5.44666E-92</c:v>
                </c:pt>
                <c:pt idx="1536" formatCode="0.00E+00">
                  <c:v>-4.2422999999999997E-92</c:v>
                </c:pt>
                <c:pt idx="1537" formatCode="0.00E+00">
                  <c:v>5.7857899999999998E-92</c:v>
                </c:pt>
                <c:pt idx="1538" formatCode="0.00E+00">
                  <c:v>1.93031E-91</c:v>
                </c:pt>
                <c:pt idx="1539" formatCode="0.00E+00">
                  <c:v>1.7821500000000001E-91</c:v>
                </c:pt>
                <c:pt idx="1540" formatCode="0.00E+00">
                  <c:v>-1.6347999999999999E-91</c:v>
                </c:pt>
                <c:pt idx="1541" formatCode="0.00E+00">
                  <c:v>-6.9441800000000001E-91</c:v>
                </c:pt>
                <c:pt idx="1542" formatCode="0.00E+00">
                  <c:v>-7.9246499999999999E-91</c:v>
                </c:pt>
                <c:pt idx="1543" formatCode="0.00E+00">
                  <c:v>2.4813199999999998E-91</c:v>
                </c:pt>
                <c:pt idx="1544" formatCode="0.00E+00">
                  <c:v>2.14202E-90</c:v>
                </c:pt>
                <c:pt idx="1545" formatCode="0.00E+00">
                  <c:v>2.8072100000000002E-90</c:v>
                </c:pt>
                <c:pt idx="1546" formatCode="0.00E+00">
                  <c:v>-4.4104899999999998E-91</c:v>
                </c:pt>
                <c:pt idx="1547" formatCode="0.00E+00">
                  <c:v>-7.2331700000000002E-90</c:v>
                </c:pt>
                <c:pt idx="1548" formatCode="0.00E+00">
                  <c:v>-1.0578200000000001E-89</c:v>
                </c:pt>
                <c:pt idx="1549" formatCode="0.00E+00">
                  <c:v>8.7511500000000006E-92</c:v>
                </c:pt>
                <c:pt idx="1550" formatCode="0.00E+00">
                  <c:v>2.5779399999999999E-89</c:v>
                </c:pt>
                <c:pt idx="1551" formatCode="0.00E+00">
                  <c:v>4.3797000000000003E-89</c:v>
                </c:pt>
                <c:pt idx="1552" formatCode="0.00E+00">
                  <c:v>1.5094500000000001E-89</c:v>
                </c:pt>
                <c:pt idx="1553" formatCode="0.00E+00">
                  <c:v>-7.22157E-89</c:v>
                </c:pt>
                <c:pt idx="1554" formatCode="0.00E+00">
                  <c:v>-1.4581900000000001E-88</c:v>
                </c:pt>
                <c:pt idx="1555" formatCode="0.00E+00">
                  <c:v>-6.3005200000000005E-89</c:v>
                </c:pt>
                <c:pt idx="1556" formatCode="0.00E+00">
                  <c:v>2.4249999999999999E-88</c:v>
                </c:pt>
                <c:pt idx="1557" formatCode="0.00E+00">
                  <c:v>5.4498400000000002E-88</c:v>
                </c:pt>
                <c:pt idx="1558" formatCode="0.00E+00">
                  <c:v>3.1770299999999997E-88</c:v>
                </c:pt>
                <c:pt idx="1559" formatCode="0.00E+00">
                  <c:v>-7.6939999999999997E-88</c:v>
                </c:pt>
                <c:pt idx="1560" formatCode="0.00E+00">
                  <c:v>-2.0498200000000002E-87</c:v>
                </c:pt>
                <c:pt idx="1561" formatCode="0.00E+00">
                  <c:v>-1.7062100000000001E-87</c:v>
                </c:pt>
                <c:pt idx="1562" formatCode="0.00E+00">
                  <c:v>1.7382900000000001E-87</c:v>
                </c:pt>
                <c:pt idx="1563" formatCode="0.00E+00">
                  <c:v>6.4347500000000002E-87</c:v>
                </c:pt>
                <c:pt idx="1564" formatCode="0.00E+00">
                  <c:v>5.9643499999999998E-87</c:v>
                </c:pt>
                <c:pt idx="1565" formatCode="0.00E+00">
                  <c:v>-5.7553799999999996E-87</c:v>
                </c:pt>
                <c:pt idx="1566" formatCode="0.00E+00">
                  <c:v>-2.3807700000000001E-86</c:v>
                </c:pt>
                <c:pt idx="1567" formatCode="0.00E+00">
                  <c:v>-2.5567199999999998E-86</c:v>
                </c:pt>
                <c:pt idx="1568" formatCode="0.00E+00">
                  <c:v>1.40306E-86</c:v>
                </c:pt>
                <c:pt idx="1569" formatCode="0.00E+00">
                  <c:v>8.4112100000000005E-86</c:v>
                </c:pt>
                <c:pt idx="1570" formatCode="0.00E+00">
                  <c:v>1.1144499999999999E-85</c:v>
                </c:pt>
                <c:pt idx="1571" formatCode="0.00E+00">
                  <c:v>1.02864E-87</c:v>
                </c:pt>
                <c:pt idx="1572" formatCode="0.00E+00">
                  <c:v>-2.3529100000000001E-85</c:v>
                </c:pt>
                <c:pt idx="1573" formatCode="0.00E+00">
                  <c:v>-3.5807400000000002E-85</c:v>
                </c:pt>
                <c:pt idx="1574" formatCode="0.00E+00">
                  <c:v>-1.0227400000000001E-86</c:v>
                </c:pt>
                <c:pt idx="1575" formatCode="0.00E+00">
                  <c:v>8.4255100000000001E-85</c:v>
                </c:pt>
                <c:pt idx="1576" formatCode="0.00E+00">
                  <c:v>1.41482E-84</c:v>
                </c:pt>
                <c:pt idx="1577" formatCode="0.00E+00">
                  <c:v>3.6234200000000001E-85</c:v>
                </c:pt>
                <c:pt idx="1578" formatCode="0.00E+00">
                  <c:v>-2.6994900000000001E-84</c:v>
                </c:pt>
                <c:pt idx="1579" formatCode="0.00E+00">
                  <c:v>-5.2504000000000001E-84</c:v>
                </c:pt>
                <c:pt idx="1580" formatCode="0.00E+00">
                  <c:v>-2.1234600000000002E-84</c:v>
                </c:pt>
                <c:pt idx="1581" formatCode="0.00E+00">
                  <c:v>9.2492999999999999E-84</c:v>
                </c:pt>
                <c:pt idx="1582" formatCode="0.00E+00">
                  <c:v>2.1000899999999999E-83</c:v>
                </c:pt>
                <c:pt idx="1583" formatCode="0.00E+00">
                  <c:v>1.51768E-83</c:v>
                </c:pt>
                <c:pt idx="1584" formatCode="0.00E+00">
                  <c:v>-1.9502300000000001E-83</c:v>
                </c:pt>
                <c:pt idx="1585" formatCode="0.00E+00">
                  <c:v>-6.0291000000000002E-83</c:v>
                </c:pt>
                <c:pt idx="1586" formatCode="0.00E+00">
                  <c:v>-4.4425000000000003E-83</c:v>
                </c:pt>
                <c:pt idx="1587" formatCode="0.00E+00">
                  <c:v>7.7542599999999994E-83</c:v>
                </c:pt>
                <c:pt idx="1588" formatCode="0.00E+00">
                  <c:v>2.4264100000000001E-82</c:v>
                </c:pt>
                <c:pt idx="1589" formatCode="0.00E+00">
                  <c:v>2.2938899999999999E-82</c:v>
                </c:pt>
                <c:pt idx="1590" formatCode="0.00E+00">
                  <c:v>-1.8099200000000001E-82</c:v>
                </c:pt>
                <c:pt idx="1591" formatCode="0.00E+00">
                  <c:v>-8.2800500000000005E-82</c:v>
                </c:pt>
                <c:pt idx="1592" formatCode="0.00E+00">
                  <c:v>-9.5395000000000004E-82</c:v>
                </c:pt>
                <c:pt idx="1593" formatCode="0.00E+00">
                  <c:v>3.0365999999999997E-82</c:v>
                </c:pt>
                <c:pt idx="1594" formatCode="0.00E+00">
                  <c:v>2.5896699999999999E-81</c:v>
                </c:pt>
                <c:pt idx="1595" formatCode="0.00E+00">
                  <c:v>3.2419200000000001E-81</c:v>
                </c:pt>
                <c:pt idx="1596" formatCode="0.00E+00">
                  <c:v>-1.1889600000000001E-81</c:v>
                </c:pt>
                <c:pt idx="1597" formatCode="0.00E+00">
                  <c:v>-1.01888E-80</c:v>
                </c:pt>
                <c:pt idx="1598" formatCode="0.00E+00">
                  <c:v>-1.50015E-80</c:v>
                </c:pt>
                <c:pt idx="1599" formatCode="0.00E+00">
                  <c:v>-2.2135500000000002E-81</c:v>
                </c:pt>
                <c:pt idx="1600" formatCode="0.00E+00">
                  <c:v>2.9796500000000001E-80</c:v>
                </c:pt>
                <c:pt idx="1601" formatCode="0.00E+00">
                  <c:v>5.27606E-80</c:v>
                </c:pt>
                <c:pt idx="1602" formatCode="0.00E+00">
                  <c:v>1.8668700000000001E-80</c:v>
                </c:pt>
                <c:pt idx="1603" formatCode="0.00E+00">
                  <c:v>-8.6861300000000006E-80</c:v>
                </c:pt>
                <c:pt idx="1604" formatCode="0.00E+00">
                  <c:v>-1.7246299999999999E-79</c:v>
                </c:pt>
                <c:pt idx="1605" formatCode="0.00E+00">
                  <c:v>-5.5486E-80</c:v>
                </c:pt>
                <c:pt idx="1606" formatCode="0.00E+00">
                  <c:v>3.4848499999999998E-79</c:v>
                </c:pt>
                <c:pt idx="1607" formatCode="0.00E+00">
                  <c:v>7.5582000000000004E-79</c:v>
                </c:pt>
                <c:pt idx="1608" formatCode="0.00E+00">
                  <c:v>4.9840599999999997E-79</c:v>
                </c:pt>
                <c:pt idx="1609" formatCode="0.00E+00">
                  <c:v>-8.6324500000000004E-79</c:v>
                </c:pt>
                <c:pt idx="1610" formatCode="0.00E+00">
                  <c:v>-2.4949499999999998E-78</c:v>
                </c:pt>
                <c:pt idx="1611" formatCode="0.00E+00">
                  <c:v>-2.0827400000000001E-78</c:v>
                </c:pt>
                <c:pt idx="1612" formatCode="0.00E+00">
                  <c:v>2.23151E-78</c:v>
                </c:pt>
                <c:pt idx="1613" formatCode="0.00E+00">
                  <c:v>8.10279E-78</c:v>
                </c:pt>
                <c:pt idx="1614" formatCode="0.00E+00">
                  <c:v>7.3342000000000004E-78</c:v>
                </c:pt>
                <c:pt idx="1615" formatCode="0.00E+00">
                  <c:v>-8.0142099999999999E-78</c:v>
                </c:pt>
                <c:pt idx="1616" formatCode="0.00E+00">
                  <c:v>-3.16991E-77</c:v>
                </c:pt>
                <c:pt idx="1617" formatCode="0.00E+00">
                  <c:v>-3.4554199999999997E-77</c:v>
                </c:pt>
                <c:pt idx="1618" formatCode="0.00E+00">
                  <c:v>1.59534E-77</c:v>
                </c:pt>
                <c:pt idx="1619" formatCode="0.00E+00">
                  <c:v>1.05938E-76</c:v>
                </c:pt>
                <c:pt idx="1620" formatCode="0.00E+00">
                  <c:v>1.3755800000000001E-76</c:v>
                </c:pt>
                <c:pt idx="1621" formatCode="0.00E+00">
                  <c:v>-1.9954299999999999E-77</c:v>
                </c:pt>
                <c:pt idx="1622" formatCode="0.00E+00">
                  <c:v>-3.5208000000000001E-76</c:v>
                </c:pt>
                <c:pt idx="1623" formatCode="0.00E+00">
                  <c:v>-5.3374100000000003E-76</c:v>
                </c:pt>
                <c:pt idx="1624" formatCode="0.00E+00">
                  <c:v>-7.8299199999999997E-77</c:v>
                </c:pt>
                <c:pt idx="1625" formatCode="0.00E+00">
                  <c:v>1.06554E-75</c:v>
                </c:pt>
                <c:pt idx="1626" formatCode="0.00E+00">
                  <c:v>1.83142E-75</c:v>
                </c:pt>
                <c:pt idx="1627" formatCode="0.00E+00">
                  <c:v>4.1319999999999999E-76</c:v>
                </c:pt>
                <c:pt idx="1628" formatCode="0.00E+00">
                  <c:v>-3.6821400000000002E-75</c:v>
                </c:pt>
                <c:pt idx="1629" formatCode="0.00E+00">
                  <c:v>-7.0521999999999996E-75</c:v>
                </c:pt>
                <c:pt idx="1630" formatCode="0.00E+00">
                  <c:v>-2.7195E-75</c:v>
                </c:pt>
                <c:pt idx="1631" formatCode="0.00E+00">
                  <c:v>1.2810800000000001E-74</c:v>
                </c:pt>
                <c:pt idx="1632" formatCode="0.00E+00">
                  <c:v>2.8498099999999999E-74</c:v>
                </c:pt>
                <c:pt idx="1633" formatCode="0.00E+00">
                  <c:v>1.8303599999999998E-74</c:v>
                </c:pt>
                <c:pt idx="1634" formatCode="0.00E+00">
                  <c:v>-3.4678100000000001E-74</c:v>
                </c:pt>
                <c:pt idx="1635" formatCode="0.00E+00">
                  <c:v>-9.7314099999999998E-74</c:v>
                </c:pt>
                <c:pt idx="1636" formatCode="0.00E+00">
                  <c:v>-7.7257300000000006E-74</c:v>
                </c:pt>
                <c:pt idx="1637" formatCode="0.00E+00">
                  <c:v>9.9131100000000005E-74</c:v>
                </c:pt>
                <c:pt idx="1638" formatCode="0.00E+00">
                  <c:v>3.3649400000000001E-73</c:v>
                </c:pt>
                <c:pt idx="1639" formatCode="0.00E+00">
                  <c:v>3.0503999999999999E-73</c:v>
                </c:pt>
                <c:pt idx="1640" formatCode="0.00E+00">
                  <c:v>-3.0548999999999999E-73</c:v>
                </c:pt>
                <c:pt idx="1641" formatCode="0.00E+00">
                  <c:v>-1.2442800000000001E-72</c:v>
                </c:pt>
                <c:pt idx="1642" formatCode="0.00E+00">
                  <c:v>-1.3981599999999999E-72</c:v>
                </c:pt>
                <c:pt idx="1643" formatCode="0.00E+00">
                  <c:v>4.8589400000000001E-73</c:v>
                </c:pt>
                <c:pt idx="1644" formatCode="0.00E+00">
                  <c:v>3.8902599999999998E-72</c:v>
                </c:pt>
                <c:pt idx="1645" formatCode="0.00E+00">
                  <c:v>5.0699600000000002E-72</c:v>
                </c:pt>
                <c:pt idx="1646" formatCode="0.00E+00">
                  <c:v>-8.87282E-73</c:v>
                </c:pt>
                <c:pt idx="1647" formatCode="0.00E+00">
                  <c:v>-1.3341699999999999E-71</c:v>
                </c:pt>
                <c:pt idx="1648" formatCode="0.00E+00">
                  <c:v>-1.9431700000000002E-71</c:v>
                </c:pt>
                <c:pt idx="1649" formatCode="0.00E+00">
                  <c:v>1.25806E-73</c:v>
                </c:pt>
                <c:pt idx="1650" formatCode="0.00E+00">
                  <c:v>4.7027700000000001E-71</c:v>
                </c:pt>
                <c:pt idx="1651" formatCode="0.00E+00">
                  <c:v>7.8882100000000002E-71</c:v>
                </c:pt>
                <c:pt idx="1652" formatCode="0.00E+00">
                  <c:v>2.1825699999999999E-71</c:v>
                </c:pt>
                <c:pt idx="1653" formatCode="0.00E+00">
                  <c:v>-1.4645999999999998E-70</c:v>
                </c:pt>
                <c:pt idx="1654" formatCode="0.00E+00">
                  <c:v>-2.9192500000000002E-70</c:v>
                </c:pt>
                <c:pt idx="1655" formatCode="0.00E+00">
                  <c:v>-1.49755E-70</c:v>
                </c:pt>
                <c:pt idx="1656" formatCode="0.00E+00">
                  <c:v>4.0672899999999997E-70</c:v>
                </c:pt>
                <c:pt idx="1657" formatCode="0.00E+00">
                  <c:v>9.6289300000000003E-70</c:v>
                </c:pt>
                <c:pt idx="1658" formatCode="0.00E+00">
                  <c:v>5.4470700000000002E-70</c:v>
                </c:pt>
                <c:pt idx="1659" formatCode="0.00E+00">
                  <c:v>-1.48204E-69</c:v>
                </c:pt>
                <c:pt idx="1660" formatCode="0.00E+00">
                  <c:v>-3.8252899999999999E-69</c:v>
                </c:pt>
                <c:pt idx="1661" formatCode="0.00E+00">
                  <c:v>-2.8645999999999997E-69</c:v>
                </c:pt>
                <c:pt idx="1662" formatCode="0.00E+00">
                  <c:v>4.2253E-69</c:v>
                </c:pt>
                <c:pt idx="1663" formatCode="0.00E+00">
                  <c:v>1.3829399999999999E-68</c:v>
                </c:pt>
                <c:pt idx="1664" formatCode="0.00E+00">
                  <c:v>1.37679E-68</c:v>
                </c:pt>
                <c:pt idx="1665" formatCode="0.00E+00">
                  <c:v>-7.6413499999999996E-69</c:v>
                </c:pt>
                <c:pt idx="1666" formatCode="0.00E+00">
                  <c:v>-4.1635800000000003E-68</c:v>
                </c:pt>
                <c:pt idx="1667" formatCode="0.00E+00">
                  <c:v>-4.75097E-68</c:v>
                </c:pt>
                <c:pt idx="1668" formatCode="0.00E+00">
                  <c:v>2.0352899999999999E-68</c:v>
                </c:pt>
                <c:pt idx="1669" formatCode="0.00E+00">
                  <c:v>1.4295499999999999E-67</c:v>
                </c:pt>
                <c:pt idx="1670" formatCode="0.00E+00">
                  <c:v>1.8357400000000001E-67</c:v>
                </c:pt>
                <c:pt idx="1671" formatCode="0.00E+00">
                  <c:v>-3.3434599999999999E-68</c:v>
                </c:pt>
                <c:pt idx="1672" formatCode="0.00E+00">
                  <c:v>-4.8171900000000002E-67</c:v>
                </c:pt>
                <c:pt idx="1673" formatCode="0.00E+00">
                  <c:v>-6.9852300000000004E-67</c:v>
                </c:pt>
                <c:pt idx="1674" formatCode="0.00E+00">
                  <c:v>2.9636099999999999E-68</c:v>
                </c:pt>
                <c:pt idx="1675" formatCode="0.00E+00">
                  <c:v>1.78218E-66</c:v>
                </c:pt>
                <c:pt idx="1676" formatCode="0.00E+00">
                  <c:v>3.0064200000000001E-66</c:v>
                </c:pt>
                <c:pt idx="1677" formatCode="0.00E+00">
                  <c:v>1.01411E-66</c:v>
                </c:pt>
                <c:pt idx="1678" formatCode="0.00E+00">
                  <c:v>-5.0171800000000003E-66</c:v>
                </c:pt>
                <c:pt idx="1679" formatCode="0.00E+00">
                  <c:v>-9.9910000000000001E-66</c:v>
                </c:pt>
                <c:pt idx="1680" formatCode="0.00E+00">
                  <c:v>-3.6464499999999998E-66</c:v>
                </c:pt>
                <c:pt idx="1681" formatCode="0.00E+00">
                  <c:v>1.88274E-65</c:v>
                </c:pt>
                <c:pt idx="1682" formatCode="0.00E+00">
                  <c:v>4.1303800000000001E-65</c:v>
                </c:pt>
                <c:pt idx="1683" formatCode="0.00E+00">
                  <c:v>2.6254100000000002E-65</c:v>
                </c:pt>
                <c:pt idx="1684" formatCode="0.00E+00">
                  <c:v>-5.0102800000000003E-65</c:v>
                </c:pt>
                <c:pt idx="1685" formatCode="0.00E+00">
                  <c:v>-1.39828E-64</c:v>
                </c:pt>
                <c:pt idx="1686" formatCode="0.00E+00">
                  <c:v>-1.1014099999999999E-64</c:v>
                </c:pt>
                <c:pt idx="1687" formatCode="0.00E+00">
                  <c:v>1.46286E-64</c:v>
                </c:pt>
                <c:pt idx="1688" formatCode="0.00E+00">
                  <c:v>4.9061900000000001E-64</c:v>
                </c:pt>
                <c:pt idx="1689" formatCode="0.00E+00">
                  <c:v>4.33075E-64</c:v>
                </c:pt>
                <c:pt idx="1690" formatCode="0.00E+00">
                  <c:v>-4.9884200000000003E-64</c:v>
                </c:pt>
                <c:pt idx="1691" formatCode="0.00E+00">
                  <c:v>-1.9208099999999999E-63</c:v>
                </c:pt>
                <c:pt idx="1692" formatCode="0.00E+00">
                  <c:v>-2.0632100000000001E-63</c:v>
                </c:pt>
                <c:pt idx="1693" formatCode="0.00E+00">
                  <c:v>1.0571299999999999E-63</c:v>
                </c:pt>
                <c:pt idx="1694" formatCode="0.00E+00">
                  <c:v>6.5778000000000003E-63</c:v>
                </c:pt>
                <c:pt idx="1695" formatCode="0.00E+00">
                  <c:v>8.4530999999999997E-63</c:v>
                </c:pt>
                <c:pt idx="1696" formatCode="0.00E+00">
                  <c:v>-1.3178500000000001E-63</c:v>
                </c:pt>
                <c:pt idx="1697" formatCode="0.00E+00">
                  <c:v>-2.1746400000000001E-62</c:v>
                </c:pt>
                <c:pt idx="1698" formatCode="0.00E+00">
                  <c:v>-3.25143E-62</c:v>
                </c:pt>
                <c:pt idx="1699" formatCode="0.00E+00">
                  <c:v>-3.09872E-63</c:v>
                </c:pt>
                <c:pt idx="1700" formatCode="0.00E+00">
                  <c:v>6.9608800000000004E-62</c:v>
                </c:pt>
                <c:pt idx="1701" formatCode="0.00E+00">
                  <c:v>1.1839799999999999E-61</c:v>
                </c:pt>
                <c:pt idx="1702" formatCode="0.00E+00">
                  <c:v>2.8434700000000002E-62</c:v>
                </c:pt>
                <c:pt idx="1703" formatCode="0.00E+00">
                  <c:v>-2.3277900000000001E-61</c:v>
                </c:pt>
                <c:pt idx="1704" formatCode="0.00E+00">
                  <c:v>-4.55437E-61</c:v>
                </c:pt>
                <c:pt idx="1705" formatCode="0.00E+00">
                  <c:v>-2.20697E-61</c:v>
                </c:pt>
                <c:pt idx="1706" formatCode="0.00E+00">
                  <c:v>6.7480100000000002E-61</c:v>
                </c:pt>
                <c:pt idx="1707" formatCode="0.00E+00">
                  <c:v>1.5860199999999999E-60</c:v>
                </c:pt>
                <c:pt idx="1708" formatCode="0.00E+00">
                  <c:v>1.00818E-60</c:v>
                </c:pt>
                <c:pt idx="1709" formatCode="0.00E+00">
                  <c:v>-2.0368699999999999E-60</c:v>
                </c:pt>
                <c:pt idx="1710" formatCode="0.00E+00">
                  <c:v>-5.5843700000000004E-60</c:v>
                </c:pt>
                <c:pt idx="1711" formatCode="0.00E+00">
                  <c:v>-4.1234799999999999E-60</c:v>
                </c:pt>
                <c:pt idx="1712" formatCode="0.00E+00">
                  <c:v>6.72183E-60</c:v>
                </c:pt>
                <c:pt idx="1713" formatCode="0.00E+00">
                  <c:v>2.1286699999999999E-59</c:v>
                </c:pt>
                <c:pt idx="1714" formatCode="0.00E+00">
                  <c:v>1.9623599999999999E-59</c:v>
                </c:pt>
                <c:pt idx="1715" formatCode="0.00E+00">
                  <c:v>-1.7845799999999999E-59</c:v>
                </c:pt>
                <c:pt idx="1716" formatCode="0.00E+00">
                  <c:v>-7.6193500000000001E-59</c:v>
                </c:pt>
                <c:pt idx="1717" formatCode="0.00E+00">
                  <c:v>-8.6359599999999991E-59</c:v>
                </c:pt>
                <c:pt idx="1718" formatCode="0.00E+00">
                  <c:v>2.7199599999999999E-59</c:v>
                </c:pt>
                <c:pt idx="1719" formatCode="0.00E+00">
                  <c:v>2.3102900000000001E-58</c:v>
                </c:pt>
                <c:pt idx="1720" formatCode="0.00E+00">
                  <c:v>2.99344E-58</c:v>
                </c:pt>
                <c:pt idx="1721" formatCode="0.00E+00">
                  <c:v>-5.5653800000000002E-59</c:v>
                </c:pt>
                <c:pt idx="1722" formatCode="0.00E+00">
                  <c:v>-7.9046499999999996E-58</c:v>
                </c:pt>
                <c:pt idx="1723" formatCode="0.00E+00">
                  <c:v>-1.16516E-57</c:v>
                </c:pt>
                <c:pt idx="1724" formatCode="0.00E+00">
                  <c:v>-5.6087999999999997E-59</c:v>
                </c:pt>
                <c:pt idx="1725" formatCode="0.00E+00">
                  <c:v>2.6583200000000002E-57</c:v>
                </c:pt>
                <c:pt idx="1726" formatCode="0.00E+00">
                  <c:v>4.6146800000000002E-57</c:v>
                </c:pt>
                <c:pt idx="1727" formatCode="0.00E+00">
                  <c:v>1.8531800000000001E-57</c:v>
                </c:pt>
                <c:pt idx="1728" formatCode="0.00E+00">
                  <c:v>-6.75121E-57</c:v>
                </c:pt>
                <c:pt idx="1729" formatCode="0.00E+00">
                  <c:v>-1.4112600000000001E-56</c:v>
                </c:pt>
                <c:pt idx="1730" formatCode="0.00E+00">
                  <c:v>-6.8867900000000003E-57</c:v>
                </c:pt>
                <c:pt idx="1731" formatCode="0.00E+00">
                  <c:v>2.0560099999999998E-56</c:v>
                </c:pt>
                <c:pt idx="1732" formatCode="0.00E+00">
                  <c:v>4.8373100000000001E-56</c:v>
                </c:pt>
                <c:pt idx="1733" formatCode="0.00E+00">
                  <c:v>3.1991099999999998E-56</c:v>
                </c:pt>
                <c:pt idx="1734" formatCode="0.00E+00">
                  <c:v>-5.5884599999999999E-56</c:v>
                </c:pt>
                <c:pt idx="1735" formatCode="0.00E+00">
                  <c:v>-1.61045E-55</c:v>
                </c:pt>
                <c:pt idx="1736" formatCode="0.00E+00">
                  <c:v>-1.43542E-55</c:v>
                </c:pt>
                <c:pt idx="1737" formatCode="0.00E+00">
                  <c:v>9.5654399999999992E-56</c:v>
                </c:pt>
                <c:pt idx="1738" formatCode="0.00E+00">
                  <c:v>4.3276599999999998E-55</c:v>
                </c:pt>
                <c:pt idx="1739" formatCode="0.00E+00">
                  <c:v>5.2183399999999999E-55</c:v>
                </c:pt>
                <c:pt idx="1740" formatCode="0.00E+00">
                  <c:v>1.12671E-55</c:v>
                </c:pt>
                <c:pt idx="1741" formatCode="0.00E+00">
                  <c:v>-5.7703399999999997E-55</c:v>
                </c:pt>
                <c:pt idx="1742" formatCode="0.00E+00">
                  <c:v>-9.0870099999999998E-55</c:v>
                </c:pt>
                <c:pt idx="1743" formatCode="0.00E+00">
                  <c:v>-4.4176399999999998E-55</c:v>
                </c:pt>
                <c:pt idx="1744" formatCode="0.00E+00">
                  <c:v>2.7071900000000002E-55</c:v>
                </c:pt>
                <c:pt idx="1745" formatCode="0.00E+00">
                  <c:v>-4.1681199999999999E-54</c:v>
                </c:pt>
                <c:pt idx="1746" formatCode="0.00E+00">
                  <c:v>-2.40998E-53</c:v>
                </c:pt>
                <c:pt idx="1747" formatCode="0.00E+00">
                  <c:v>-5.9369199999999999E-53</c:v>
                </c:pt>
                <c:pt idx="1748" formatCode="0.00E+00">
                  <c:v>-8.8102399999999999E-53</c:v>
                </c:pt>
                <c:pt idx="1749" formatCode="0.00E+00">
                  <c:v>-8.0171299999999997E-53</c:v>
                </c:pt>
                <c:pt idx="1750" formatCode="0.00E+00">
                  <c:v>-3.1861600000000002E-53</c:v>
                </c:pt>
                <c:pt idx="1751" formatCode="0.00E+00">
                  <c:v>-1.17706E-53</c:v>
                </c:pt>
                <c:pt idx="1752" formatCode="0.00E+00">
                  <c:v>-1.4372200000000001E-52</c:v>
                </c:pt>
                <c:pt idx="1753" formatCode="0.00E+00">
                  <c:v>-4.64724E-52</c:v>
                </c:pt>
                <c:pt idx="1754" formatCode="0.00E+00">
                  <c:v>-7.2911699999999996E-52</c:v>
                </c:pt>
                <c:pt idx="1755" formatCode="0.00E+00">
                  <c:v>-3.9498500000000002E-52</c:v>
                </c:pt>
                <c:pt idx="1756" formatCode="0.00E+00">
                  <c:v>8.4779200000000003E-52</c:v>
                </c:pt>
                <c:pt idx="1757" formatCode="0.00E+00">
                  <c:v>2.1115700000000001E-51</c:v>
                </c:pt>
                <c:pt idx="1758" formatCode="0.00E+00">
                  <c:v>1.2211099999999999E-51</c:v>
                </c:pt>
                <c:pt idx="1759" formatCode="0.00E+00">
                  <c:v>-3.3469999999999997E-51</c:v>
                </c:pt>
                <c:pt idx="1760" formatCode="0.00E+00">
                  <c:v>-8.5222599999999996E-51</c:v>
                </c:pt>
                <c:pt idx="1761" formatCode="0.00E+00">
                  <c:v>-5.5315099999999999E-51</c:v>
                </c:pt>
                <c:pt idx="1762" formatCode="0.00E+00">
                  <c:v>1.22963E-50</c:v>
                </c:pt>
                <c:pt idx="1763" formatCode="0.00E+00">
                  <c:v>3.55434E-50</c:v>
                </c:pt>
                <c:pt idx="1764" formatCode="0.00E+00">
                  <c:v>3.1430400000000002E-50</c:v>
                </c:pt>
                <c:pt idx="1765" formatCode="0.00E+00">
                  <c:v>-3.2450200000000001E-50</c:v>
                </c:pt>
                <c:pt idx="1766" formatCode="0.00E+00">
                  <c:v>-1.30914E-49</c:v>
                </c:pt>
                <c:pt idx="1767" formatCode="0.00E+00">
                  <c:v>-1.4798500000000001E-49</c:v>
                </c:pt>
                <c:pt idx="1768" formatCode="0.00E+00">
                  <c:v>4.7988599999999996E-50</c:v>
                </c:pt>
                <c:pt idx="1769" formatCode="0.00E+00">
                  <c:v>4.03391E-49</c:v>
                </c:pt>
                <c:pt idx="1770" formatCode="0.00E+00">
                  <c:v>5.1460599999999997E-49</c:v>
                </c:pt>
                <c:pt idx="1771" formatCode="0.00E+00">
                  <c:v>-1.6597E-49</c:v>
                </c:pt>
                <c:pt idx="1772" formatCode="0.00E+00">
                  <c:v>-1.58118E-48</c:v>
                </c:pt>
                <c:pt idx="1773" formatCode="0.00E+00">
                  <c:v>-2.3773499999999999E-48</c:v>
                </c:pt>
                <c:pt idx="1774" formatCode="0.00E+00">
                  <c:v>-5.9949900000000003E-49</c:v>
                </c:pt>
                <c:pt idx="1775" formatCode="0.00E+00">
                  <c:v>3.8984399999999997E-48</c:v>
                </c:pt>
                <c:pt idx="1776" formatCode="0.00E+00">
                  <c:v>6.7939699999999999E-48</c:v>
                </c:pt>
                <c:pt idx="1777" formatCode="0.00E+00">
                  <c:v>4.5767E-49</c:v>
                </c:pt>
                <c:pt idx="1778" formatCode="0.00E+00">
                  <c:v>-1.7489799999999999E-47</c:v>
                </c:pt>
                <c:pt idx="1779" formatCode="0.00E+00">
                  <c:v>-3.3159699999999998E-47</c:v>
                </c:pt>
                <c:pt idx="1780" formatCode="0.00E+00">
                  <c:v>-2.0097400000000001E-47</c:v>
                </c:pt>
                <c:pt idx="1781" formatCode="0.00E+00">
                  <c:v>3.3350099999999999E-47</c:v>
                </c:pt>
                <c:pt idx="1782" formatCode="0.00E+00">
                  <c:v>8.6677E-47</c:v>
                </c:pt>
                <c:pt idx="1783" formatCode="0.00E+00">
                  <c:v>4.4946499999999998E-47</c:v>
                </c:pt>
                <c:pt idx="1784" formatCode="0.00E+00">
                  <c:v>-1.55891E-46</c:v>
                </c:pt>
                <c:pt idx="1785" formatCode="0.00E+00">
                  <c:v>-3.9367100000000002E-46</c:v>
                </c:pt>
                <c:pt idx="1786" formatCode="0.00E+00">
                  <c:v>-3.2512000000000001E-46</c:v>
                </c:pt>
                <c:pt idx="1787" formatCode="0.00E+00">
                  <c:v>3.28069E-46</c:v>
                </c:pt>
                <c:pt idx="1788" formatCode="0.00E+00">
                  <c:v>1.22373E-45</c:v>
                </c:pt>
                <c:pt idx="1789" formatCode="0.00E+00">
                  <c:v>1.15659E-45</c:v>
                </c:pt>
                <c:pt idx="1790" formatCode="0.00E+00">
                  <c:v>-1.06473E-45</c:v>
                </c:pt>
                <c:pt idx="1791" formatCode="0.00E+00">
                  <c:v>-4.5242000000000001E-45</c:v>
                </c:pt>
                <c:pt idx="1792" formatCode="0.00E+00">
                  <c:v>-4.6582900000000001E-45</c:v>
                </c:pt>
                <c:pt idx="1793" formatCode="0.00E+00">
                  <c:v>3.83087E-45</c:v>
                </c:pt>
                <c:pt idx="1794" formatCode="0.00E+00">
                  <c:v>1.8872499999999999E-44</c:v>
                </c:pt>
                <c:pt idx="1795" formatCode="0.00E+00">
                  <c:v>2.4939800000000001E-44</c:v>
                </c:pt>
                <c:pt idx="1796" formatCode="0.00E+00">
                  <c:v>6.9691099999999997E-46</c:v>
                </c:pt>
                <c:pt idx="1797" formatCode="0.00E+00">
                  <c:v>-5.2137800000000001E-44</c:v>
                </c:pt>
                <c:pt idx="1798" formatCode="0.00E+00">
                  <c:v>-8.1111300000000001E-44</c:v>
                </c:pt>
                <c:pt idx="1799" formatCode="0.00E+00">
                  <c:v>-7.5082999999999996E-45</c:v>
                </c:pt>
                <c:pt idx="1800" formatCode="0.00E+00">
                  <c:v>1.7706000000000001E-43</c:v>
                </c:pt>
                <c:pt idx="1801" formatCode="0.00E+00">
                  <c:v>2.99283E-43</c:v>
                </c:pt>
                <c:pt idx="1802" formatCode="0.00E+00">
                  <c:v>5.3093800000000004E-44</c:v>
                </c:pt>
                <c:pt idx="1803" formatCode="0.00E+00">
                  <c:v>-6.5774299999999999E-43</c:v>
                </c:pt>
                <c:pt idx="1804" formatCode="0.00E+00">
                  <c:v>-1.2545499999999999E-42</c:v>
                </c:pt>
                <c:pt idx="1805" formatCode="0.00E+00">
                  <c:v>-5.6800700000000002E-43</c:v>
                </c:pt>
                <c:pt idx="1806" formatCode="0.00E+00">
                  <c:v>1.9722E-42</c:v>
                </c:pt>
                <c:pt idx="1807" formatCode="0.00E+00">
                  <c:v>4.5418000000000002E-42</c:v>
                </c:pt>
                <c:pt idx="1808" formatCode="0.00E+00">
                  <c:v>2.8966499999999999E-42</c:v>
                </c:pt>
                <c:pt idx="1809" formatCode="0.00E+00">
                  <c:v>-5.6437700000000001E-42</c:v>
                </c:pt>
                <c:pt idx="1810" formatCode="0.00E+00">
                  <c:v>-1.5643499999999999E-41</c:v>
                </c:pt>
                <c:pt idx="1811" formatCode="0.00E+00">
                  <c:v>-1.14338E-41</c:v>
                </c:pt>
                <c:pt idx="1812" formatCode="0.00E+00">
                  <c:v>2.00157E-41</c:v>
                </c:pt>
                <c:pt idx="1813" formatCode="0.00E+00">
                  <c:v>6.3162899999999997E-41</c:v>
                </c:pt>
                <c:pt idx="1814" formatCode="0.00E+00">
                  <c:v>6.4254900000000005E-41</c:v>
                </c:pt>
                <c:pt idx="1815" formatCode="0.00E+00">
                  <c:v>-2.7377299999999998E-41</c:v>
                </c:pt>
                <c:pt idx="1816" formatCode="0.00E+00">
                  <c:v>-1.71558E-40</c:v>
                </c:pt>
                <c:pt idx="1817" formatCode="0.00E+00">
                  <c:v>-1.84774E-40</c:v>
                </c:pt>
                <c:pt idx="1818" formatCode="0.00E+00">
                  <c:v>1.35878E-40</c:v>
                </c:pt>
                <c:pt idx="1819" formatCode="0.00E+00">
                  <c:v>7.0099499999999999E-40</c:v>
                </c:pt>
                <c:pt idx="1820" formatCode="0.00E+00">
                  <c:v>9.0226199999999993E-40</c:v>
                </c:pt>
                <c:pt idx="1821" formatCode="0.00E+00">
                  <c:v>-2.0444200000000001E-41</c:v>
                </c:pt>
                <c:pt idx="1822" formatCode="0.00E+00">
                  <c:v>-1.9439799999999999E-39</c:v>
                </c:pt>
                <c:pt idx="1823" formatCode="0.00E+00">
                  <c:v>-3.0207599999999997E-39</c:v>
                </c:pt>
                <c:pt idx="1824" formatCode="0.00E+00">
                  <c:v>-5.6737000000000001E-40</c:v>
                </c:pt>
                <c:pt idx="1825" formatCode="0.00E+00">
                  <c:v>5.6578499999999998E-39</c:v>
                </c:pt>
                <c:pt idx="1826" formatCode="0.00E+00">
                  <c:v>9.6676400000000002E-39</c:v>
                </c:pt>
                <c:pt idx="1827" formatCode="0.00E+00">
                  <c:v>7.5933999999999997E-40</c:v>
                </c:pt>
                <c:pt idx="1828" formatCode="0.00E+00">
                  <c:v>-2.4540700000000001E-38</c:v>
                </c:pt>
                <c:pt idx="1829" formatCode="0.00E+00">
                  <c:v>-4.5557699999999999E-38</c:v>
                </c:pt>
                <c:pt idx="1830" formatCode="0.00E+00">
                  <c:v>-2.04548E-38</c:v>
                </c:pt>
                <c:pt idx="1831" formatCode="0.00E+00">
                  <c:v>7.0843800000000005E-38</c:v>
                </c:pt>
                <c:pt idx="1832" formatCode="0.00E+00">
                  <c:v>1.6176199999999999E-37</c:v>
                </c:pt>
                <c:pt idx="1833" formatCode="0.00E+00">
                  <c:v>9.9112999999999993E-38</c:v>
                </c:pt>
                <c:pt idx="1834" formatCode="0.00E+00">
                  <c:v>-2.1221799999999999E-37</c:v>
                </c:pt>
                <c:pt idx="1835" formatCode="0.00E+00">
                  <c:v>-5.7833799999999997E-37</c:v>
                </c:pt>
                <c:pt idx="1836" formatCode="0.00E+00">
                  <c:v>-4.67717E-37</c:v>
                </c:pt>
                <c:pt idx="1837" formatCode="0.00E+00">
                  <c:v>5.3886900000000001E-37</c:v>
                </c:pt>
                <c:pt idx="1838" formatCode="0.00E+00">
                  <c:v>1.9233199999999998E-36</c:v>
                </c:pt>
                <c:pt idx="1839" formatCode="0.00E+00">
                  <c:v>1.8863500000000001E-36</c:v>
                </c:pt>
                <c:pt idx="1840" formatCode="0.00E+00">
                  <c:v>-1.3646000000000001E-36</c:v>
                </c:pt>
                <c:pt idx="1841" formatCode="0.00E+00">
                  <c:v>-6.43087E-36</c:v>
                </c:pt>
                <c:pt idx="1842" formatCode="0.00E+00">
                  <c:v>-6.5073399999999994E-36</c:v>
                </c:pt>
                <c:pt idx="1843" formatCode="0.00E+00">
                  <c:v>5.91158E-36</c:v>
                </c:pt>
                <c:pt idx="1844" formatCode="0.00E+00">
                  <c:v>2.7406800000000002E-35</c:v>
                </c:pt>
                <c:pt idx="1845" formatCode="0.00E+00">
                  <c:v>3.58617E-35</c:v>
                </c:pt>
                <c:pt idx="1846" formatCode="0.00E+00">
                  <c:v>3.42378E-36</c:v>
                </c:pt>
                <c:pt idx="1847" formatCode="0.00E+00">
                  <c:v>-6.5610800000000001E-35</c:v>
                </c:pt>
                <c:pt idx="1848" formatCode="0.00E+00">
                  <c:v>-1.0031E-34</c:v>
                </c:pt>
                <c:pt idx="1849" formatCode="0.00E+00">
                  <c:v>2.6406299999999999E-36</c:v>
                </c:pt>
                <c:pt idx="1850" formatCode="0.00E+00">
                  <c:v>2.5093100000000001E-34</c:v>
                </c:pt>
                <c:pt idx="1851" formatCode="0.00E+00">
                  <c:v>4.1709500000000003E-34</c:v>
                </c:pt>
                <c:pt idx="1852" formatCode="0.00E+00">
                  <c:v>1.02394E-34</c:v>
                </c:pt>
                <c:pt idx="1853" formatCode="0.00E+00">
                  <c:v>-8.1531199999999992E-34</c:v>
                </c:pt>
                <c:pt idx="1854" formatCode="0.00E+00">
                  <c:v>-1.62127E-33</c:v>
                </c:pt>
                <c:pt idx="1855" formatCode="0.00E+00">
                  <c:v>-9.1153000000000004E-34</c:v>
                </c:pt>
                <c:pt idx="1856" formatCode="0.00E+00">
                  <c:v>1.9659499999999999E-33</c:v>
                </c:pt>
                <c:pt idx="1857" formatCode="0.00E+00">
                  <c:v>4.9656199999999999E-33</c:v>
                </c:pt>
                <c:pt idx="1858" formatCode="0.00E+00">
                  <c:v>3.52572E-33</c:v>
                </c:pt>
                <c:pt idx="1859" formatCode="0.00E+00">
                  <c:v>-5.2074799999999998E-33</c:v>
                </c:pt>
                <c:pt idx="1860" formatCode="0.00E+00">
                  <c:v>-1.56703E-32</c:v>
                </c:pt>
                <c:pt idx="1861" formatCode="0.00E+00">
                  <c:v>-1.25177E-32</c:v>
                </c:pt>
                <c:pt idx="1862" formatCode="0.00E+00">
                  <c:v>1.7021299999999999E-32</c:v>
                </c:pt>
                <c:pt idx="1863" formatCode="0.00E+00">
                  <c:v>5.6666200000000003E-32</c:v>
                </c:pt>
                <c:pt idx="1864" formatCode="0.00E+00">
                  <c:v>4.5496100000000003E-32</c:v>
                </c:pt>
                <c:pt idx="1865" formatCode="0.00E+00">
                  <c:v>-7.8532999999999995E-32</c:v>
                </c:pt>
                <c:pt idx="1866" formatCode="0.00E+00">
                  <c:v>-2.6857100000000002E-31</c:v>
                </c:pt>
                <c:pt idx="1867" formatCode="0.00E+00">
                  <c:v>-3.1164800000000001E-31</c:v>
                </c:pt>
                <c:pt idx="1868" formatCode="0.00E+00">
                  <c:v>2.2171799999999999E-32</c:v>
                </c:pt>
                <c:pt idx="1869" formatCode="0.00E+00">
                  <c:v>6.3055100000000003E-31</c:v>
                </c:pt>
                <c:pt idx="1870" formatCode="0.00E+00">
                  <c:v>8.0980200000000002E-31</c:v>
                </c:pt>
                <c:pt idx="1871" formatCode="0.00E+00">
                  <c:v>-3.5936600000000001E-31</c:v>
                </c:pt>
                <c:pt idx="1872" formatCode="0.00E+00">
                  <c:v>-2.7634899999999999E-30</c:v>
                </c:pt>
                <c:pt idx="1873" formatCode="0.00E+00">
                  <c:v>-4.2543299999999998E-30</c:v>
                </c:pt>
                <c:pt idx="1874" formatCode="0.00E+00">
                  <c:v>-1.7009300000000001E-30</c:v>
                </c:pt>
                <c:pt idx="1875" formatCode="0.00E+00">
                  <c:v>5.2351200000000002E-30</c:v>
                </c:pt>
                <c:pt idx="1876" formatCode="0.00E+00">
                  <c:v>1.0084300000000001E-29</c:v>
                </c:pt>
                <c:pt idx="1877" formatCode="0.00E+00">
                  <c:v>1.3686299999999999E-30</c:v>
                </c:pt>
                <c:pt idx="1878" formatCode="0.00E+00">
                  <c:v>-2.4781999999999999E-29</c:v>
                </c:pt>
                <c:pt idx="1879" formatCode="0.00E+00">
                  <c:v>-4.7459100000000002E-29</c:v>
                </c:pt>
                <c:pt idx="1880" formatCode="0.00E+00">
                  <c:v>-2.5439900000000002E-29</c:v>
                </c:pt>
                <c:pt idx="1881" formatCode="0.00E+00">
                  <c:v>5.97721E-29</c:v>
                </c:pt>
                <c:pt idx="1882" formatCode="0.00E+00">
                  <c:v>1.4601300000000001E-28</c:v>
                </c:pt>
                <c:pt idx="1883" formatCode="0.00E+00">
                  <c:v>9.07121E-29</c:v>
                </c:pt>
                <c:pt idx="1884" formatCode="0.00E+00">
                  <c:v>-1.95671E-28</c:v>
                </c:pt>
                <c:pt idx="1885" formatCode="0.00E+00">
                  <c:v>-5.4441799999999996E-28</c:v>
                </c:pt>
                <c:pt idx="1886" formatCode="0.00E+00">
                  <c:v>-5.1860599999999998E-28</c:v>
                </c:pt>
                <c:pt idx="1887" formatCode="0.00E+00">
                  <c:v>2.0305700000000001E-28</c:v>
                </c:pt>
                <c:pt idx="1888" formatCode="0.00E+00">
                  <c:v>1.2275200000000001E-27</c:v>
                </c:pt>
                <c:pt idx="1889" formatCode="0.00E+00">
                  <c:v>1.3101100000000001E-27</c:v>
                </c:pt>
                <c:pt idx="1890" formatCode="0.00E+00">
                  <c:v>-7.30801E-28</c:v>
                </c:pt>
                <c:pt idx="1891" formatCode="0.00E+00">
                  <c:v>-3.9894299999999996E-27</c:v>
                </c:pt>
                <c:pt idx="1892" formatCode="0.00E+00">
                  <c:v>-4.17273E-27</c:v>
                </c:pt>
                <c:pt idx="1893" formatCode="0.00E+00">
                  <c:v>3.31518E-27</c:v>
                </c:pt>
                <c:pt idx="1894" formatCode="0.00E+00">
                  <c:v>1.65065E-26</c:v>
                </c:pt>
                <c:pt idx="1895" formatCode="0.00E+00">
                  <c:v>2.3110299999999999E-26</c:v>
                </c:pt>
                <c:pt idx="1896" formatCode="0.00E+00">
                  <c:v>8.2018899999999994E-27</c:v>
                </c:pt>
                <c:pt idx="1897" formatCode="0.00E+00">
                  <c:v>-2.5826399999999999E-26</c:v>
                </c:pt>
                <c:pt idx="1898" formatCode="0.00E+00">
                  <c:v>-3.7258000000000003E-26</c:v>
                </c:pt>
                <c:pt idx="1899" formatCode="0.00E+00">
                  <c:v>3.8000800000000003E-26</c:v>
                </c:pt>
                <c:pt idx="1900" formatCode="0.00E+00">
                  <c:v>2.05068E-25</c:v>
                </c:pt>
                <c:pt idx="1901" formatCode="0.00E+00">
                  <c:v>3.1651500000000002E-25</c:v>
                </c:pt>
                <c:pt idx="1902" formatCode="0.00E+00">
                  <c:v>1.00113E-25</c:v>
                </c:pt>
                <c:pt idx="1903" formatCode="0.00E+00">
                  <c:v>-5.3955199999999999E-25</c:v>
                </c:pt>
                <c:pt idx="1904" formatCode="0.00E+00">
                  <c:v>-1.0569199999999999E-24</c:v>
                </c:pt>
                <c:pt idx="1905" formatCode="0.00E+00">
                  <c:v>-2.9094699999999999E-25</c:v>
                </c:pt>
                <c:pt idx="1906" formatCode="0.00E+00">
                  <c:v>2.3550600000000001E-24</c:v>
                </c:pt>
                <c:pt idx="1907" formatCode="0.00E+00">
                  <c:v>5.0162100000000001E-24</c:v>
                </c:pt>
                <c:pt idx="1908" formatCode="0.00E+00">
                  <c:v>3.28586E-24</c:v>
                </c:pt>
                <c:pt idx="1909" formatCode="0.00E+00">
                  <c:v>-5.3401299999999997E-24</c:v>
                </c:pt>
                <c:pt idx="1910" formatCode="0.00E+00">
                  <c:v>-2.1781799999999999E-23</c:v>
                </c:pt>
                <c:pt idx="1911" formatCode="0.00E+00">
                  <c:v>-5.2764100000000002E-23</c:v>
                </c:pt>
                <c:pt idx="1912" formatCode="0.00E+00">
                  <c:v>-9.3382799999999999E-23</c:v>
                </c:pt>
                <c:pt idx="1913" formatCode="0.00E+00">
                  <c:v>-1.38398E-22</c:v>
                </c:pt>
                <c:pt idx="1914" formatCode="0.00E+00">
                  <c:v>-2.2630200000000002E-22</c:v>
                </c:pt>
                <c:pt idx="1915" formatCode="0.00E+00">
                  <c:v>-3.8856000000000002E-22</c:v>
                </c:pt>
                <c:pt idx="1916" formatCode="0.00E+00">
                  <c:v>-5.8971799999999999E-22</c:v>
                </c:pt>
                <c:pt idx="1917" formatCode="0.00E+00">
                  <c:v>-7.5743299999999996E-22</c:v>
                </c:pt>
                <c:pt idx="1918" formatCode="0.00E+00">
                  <c:v>-8.2139699999999997E-22</c:v>
                </c:pt>
                <c:pt idx="1919" formatCode="0.00E+00">
                  <c:v>-7.9819499999999996E-22</c:v>
                </c:pt>
                <c:pt idx="1920" formatCode="0.00E+00">
                  <c:v>-9.1117699999999997E-22</c:v>
                </c:pt>
                <c:pt idx="1921" formatCode="0.00E+00">
                  <c:v>-1.7187799999999998E-21</c:v>
                </c:pt>
                <c:pt idx="1922" formatCode="0.00E+00">
                  <c:v>-3.55208E-21</c:v>
                </c:pt>
                <c:pt idx="1923" formatCode="0.00E+00">
                  <c:v>-5.3190000000000004E-21</c:v>
                </c:pt>
                <c:pt idx="1924" formatCode="0.00E+00">
                  <c:v>-2.3175500000000002E-21</c:v>
                </c:pt>
                <c:pt idx="1925" formatCode="0.00E+00">
                  <c:v>8.4729400000000007E-21</c:v>
                </c:pt>
                <c:pt idx="1926" formatCode="0.00E+00">
                  <c:v>2.02152E-20</c:v>
                </c:pt>
                <c:pt idx="1927" formatCode="0.00E+00">
                  <c:v>2.0266799999999999E-20</c:v>
                </c:pt>
                <c:pt idx="1928" formatCode="0.00E+00">
                  <c:v>3.5759299999999998E-21</c:v>
                </c:pt>
                <c:pt idx="1929" formatCode="0.00E+00">
                  <c:v>-1.3526600000000001E-20</c:v>
                </c:pt>
                <c:pt idx="1930" formatCode="0.00E+00">
                  <c:v>-9.5132200000000001E-22</c:v>
                </c:pt>
                <c:pt idx="1931" formatCode="0.00E+00">
                  <c:v>5.4077900000000001E-20</c:v>
                </c:pt>
                <c:pt idx="1932" formatCode="0.00E+00">
                  <c:v>1.0861099999999999E-19</c:v>
                </c:pt>
                <c:pt idx="1933" formatCode="0.00E+00">
                  <c:v>5.3158799999999999E-20</c:v>
                </c:pt>
                <c:pt idx="1934" formatCode="0.00E+00">
                  <c:v>-1.92684E-19</c:v>
                </c:pt>
                <c:pt idx="1935" formatCode="0.00E+00">
                  <c:v>-4.8026200000000002E-19</c:v>
                </c:pt>
                <c:pt idx="1936" formatCode="0.00E+00">
                  <c:v>-3.6181600000000001E-19</c:v>
                </c:pt>
                <c:pt idx="1937" formatCode="0.00E+00">
                  <c:v>5.58006E-19</c:v>
                </c:pt>
                <c:pt idx="1938" formatCode="0.00E+00">
                  <c:v>1.7818100000000002E-18</c:v>
                </c:pt>
                <c:pt idx="1939" formatCode="0.00E+00">
                  <c:v>1.4565900000000001E-18</c:v>
                </c:pt>
                <c:pt idx="1940" formatCode="0.00E+00">
                  <c:v>-2.2557200000000001E-18</c:v>
                </c:pt>
                <c:pt idx="1941" formatCode="0.00E+00">
                  <c:v>-7.9714600000000006E-18</c:v>
                </c:pt>
                <c:pt idx="1942" formatCode="0.00E+00">
                  <c:v>-9.3907899999999996E-18</c:v>
                </c:pt>
                <c:pt idx="1943" formatCode="0.00E+00">
                  <c:v>5.0947199999999996E-19</c:v>
                </c:pt>
                <c:pt idx="1944" formatCode="0.00E+00">
                  <c:v>1.8838600000000001E-17</c:v>
                </c:pt>
                <c:pt idx="1945" formatCode="0.00E+00">
                  <c:v>2.4735399999999999E-17</c:v>
                </c:pt>
                <c:pt idx="1946" formatCode="0.00E+00">
                  <c:v>-7.81371E-18</c:v>
                </c:pt>
                <c:pt idx="1947" formatCode="0.00E+00">
                  <c:v>-7.4304800000000005E-17</c:v>
                </c:pt>
                <c:pt idx="1948" formatCode="0.00E+00">
                  <c:v>-1.01198E-16</c:v>
                </c:pt>
                <c:pt idx="1949" formatCode="0.00E+00">
                  <c:v>3.7705899999999999E-17</c:v>
                </c:pt>
                <c:pt idx="1950" formatCode="0.00E+00">
                  <c:v>3.6476500000000002E-16</c:v>
                </c:pt>
                <c:pt idx="1951" formatCode="0.00E+00">
                  <c:v>5.6375000000000004E-16</c:v>
                </c:pt>
                <c:pt idx="1952" formatCode="0.00E+00">
                  <c:v>6.9540700000000002E-17</c:v>
                </c:pt>
                <c:pt idx="1953" formatCode="0.00E+00">
                  <c:v>-1.27801E-15</c:v>
                </c:pt>
                <c:pt idx="1954" formatCode="0.00E+00">
                  <c:v>-2.3948999999999999E-15</c:v>
                </c:pt>
                <c:pt idx="1955" formatCode="0.00E+00">
                  <c:v>-1.1035000000000001E-15</c:v>
                </c:pt>
                <c:pt idx="1956" formatCode="0.00E+00">
                  <c:v>3.6274500000000002E-15</c:v>
                </c:pt>
                <c:pt idx="1957" formatCode="0.00E+00">
                  <c:v>8.5360500000000003E-15</c:v>
                </c:pt>
                <c:pt idx="1958" formatCode="0.00E+00">
                  <c:v>5.9343000000000002E-15</c:v>
                </c:pt>
                <c:pt idx="1959" formatCode="0.00E+00">
                  <c:v>-9.43796E-15</c:v>
                </c:pt>
                <c:pt idx="1960" formatCode="0.00E+00">
                  <c:v>-2.7683000000000001E-14</c:v>
                </c:pt>
                <c:pt idx="1961" formatCode="0.00E+00">
                  <c:v>-1.8355399999999998E-14</c:v>
                </c:pt>
                <c:pt idx="1962" formatCode="0.00E+00">
                  <c:v>4.6058800000000003E-14</c:v>
                </c:pt>
                <c:pt idx="1963" formatCode="0.00E+00">
                  <c:v>1.33298E-13</c:v>
                </c:pt>
                <c:pt idx="1964" formatCode="0.00E+00">
                  <c:v>1.25272E-13</c:v>
                </c:pt>
                <c:pt idx="1965" formatCode="0.00E+00">
                  <c:v>-9.2643600000000005E-14</c:v>
                </c:pt>
                <c:pt idx="1966" formatCode="0.00E+00">
                  <c:v>-4.26477E-13</c:v>
                </c:pt>
                <c:pt idx="1967" formatCode="0.00E+00">
                  <c:v>-4.1262799999999999E-13</c:v>
                </c:pt>
                <c:pt idx="1968" formatCode="0.00E+00">
                  <c:v>4.9091699999999998E-13</c:v>
                </c:pt>
                <c:pt idx="1969" formatCode="0.00E+00">
                  <c:v>2.05336E-12</c:v>
                </c:pt>
                <c:pt idx="1970" formatCode="0.00E+00">
                  <c:v>2.5166199999999998E-12</c:v>
                </c:pt>
                <c:pt idx="1971" formatCode="0.00E+00">
                  <c:v>-5.3687499999999997E-13</c:v>
                </c:pt>
                <c:pt idx="1972" formatCode="0.00E+00">
                  <c:v>-6.8250500000000003E-12</c:v>
                </c:pt>
                <c:pt idx="1973" formatCode="0.00E+00">
                  <c:v>-1.0206699999999999E-11</c:v>
                </c:pt>
                <c:pt idx="1974" formatCode="0.00E+00">
                  <c:v>-1.70292E-12</c:v>
                </c:pt>
                <c:pt idx="1975" formatCode="0.00E+00">
                  <c:v>1.9397900000000002E-11</c:v>
                </c:pt>
                <c:pt idx="1976" formatCode="0.00E+00">
                  <c:v>3.2896300000000001E-11</c:v>
                </c:pt>
                <c:pt idx="1977" formatCode="0.00E+00">
                  <c:v>3.0306599999999999E-12</c:v>
                </c:pt>
                <c:pt idx="1978" formatCode="0.00E+00">
                  <c:v>-8.1213599999999994E-11</c:v>
                </c:pt>
                <c:pt idx="1979" formatCode="0.00E+00">
                  <c:v>-1.5429899999999999E-10</c:v>
                </c:pt>
                <c:pt idx="1980" formatCode="0.00E+00">
                  <c:v>-8.6704200000000003E-11</c:v>
                </c:pt>
                <c:pt idx="1981" formatCode="0.00E+00">
                  <c:v>1.83724E-10</c:v>
                </c:pt>
                <c:pt idx="1982" formatCode="0.00E+00">
                  <c:v>4.4686900000000002E-10</c:v>
                </c:pt>
                <c:pt idx="1983" formatCode="0.00E+00">
                  <c:v>2.1242100000000001E-10</c:v>
                </c:pt>
                <c:pt idx="1984" formatCode="0.00E+00">
                  <c:v>-8.19125E-10</c:v>
                </c:pt>
                <c:pt idx="1985" formatCode="0.00E+00">
                  <c:v>-2.01088E-9</c:v>
                </c:pt>
                <c:pt idx="1986" formatCode="0.00E+00">
                  <c:v>-1.58179E-9</c:v>
                </c:pt>
                <c:pt idx="1987" formatCode="0.00E+00">
                  <c:v>1.9787800000000001E-9</c:v>
                </c:pt>
                <c:pt idx="1988" formatCode="0.00E+00">
                  <c:v>6.8418700000000001E-9</c:v>
                </c:pt>
                <c:pt idx="1989" formatCode="0.00E+00">
                  <c:v>6.6186000000000003E-9</c:v>
                </c:pt>
                <c:pt idx="1990" formatCode="0.00E+00">
                  <c:v>-4.4320399999999999E-9</c:v>
                </c:pt>
                <c:pt idx="1991" formatCode="0.00E+00">
                  <c:v>-2.1420599999999999E-8</c:v>
                </c:pt>
                <c:pt idx="1992" formatCode="0.00E+00">
                  <c:v>-2.2581900000000001E-8</c:v>
                </c:pt>
                <c:pt idx="1993" formatCode="0.00E+00">
                  <c:v>1.6757700000000001E-8</c:v>
                </c:pt>
                <c:pt idx="1994" formatCode="0.00E+00">
                  <c:v>8.6115300000000004E-8</c:v>
                </c:pt>
                <c:pt idx="1995" formatCode="0.00E+00">
                  <c:v>1.12641E-7</c:v>
                </c:pt>
                <c:pt idx="1996" formatCode="0.00E+00">
                  <c:v>3.0910100000000001E-10</c:v>
                </c:pt>
                <c:pt idx="1997" formatCode="0.00E+00">
                  <c:v>-2.39412E-7</c:v>
                </c:pt>
                <c:pt idx="1998" formatCode="0.00E+00">
                  <c:v>-3.35331E-7</c:v>
                </c:pt>
                <c:pt idx="1999" formatCode="0.00E+00">
                  <c:v>2.5580600000000001E-7</c:v>
                </c:pt>
                <c:pt idx="2000" formatCode="0.00E+00">
                  <c:v>2.1541900000000002E-6</c:v>
                </c:pt>
                <c:pt idx="2001" formatCode="0.00E+00">
                  <c:v>5.7309999999999998E-6</c:v>
                </c:pt>
                <c:pt idx="2002" formatCode="0.00E+00">
                  <c:v>1.08578E-5</c:v>
                </c:pt>
                <c:pt idx="2003" formatCode="0.00E+00">
                  <c:v>1.6991300000000001E-5</c:v>
                </c:pt>
                <c:pt idx="2004" formatCode="0.00E+00">
                  <c:v>2.34789E-5</c:v>
                </c:pt>
                <c:pt idx="2005" formatCode="0.00E+00">
                  <c:v>2.9738199999999999E-5</c:v>
                </c:pt>
                <c:pt idx="2006" formatCode="0.00E+00">
                  <c:v>3.52608E-5</c:v>
                </c:pt>
                <c:pt idx="2007" formatCode="0.00E+00">
                  <c:v>3.9571499999999999E-5</c:v>
                </c:pt>
                <c:pt idx="2008" formatCode="0.00E+00">
                  <c:v>4.2200899999999998E-5</c:v>
                </c:pt>
                <c:pt idx="2009" formatCode="0.00E+00">
                  <c:v>4.2699099999999999E-5</c:v>
                </c:pt>
                <c:pt idx="2010" formatCode="0.00E+00">
                  <c:v>4.0646099999999997E-5</c:v>
                </c:pt>
                <c:pt idx="2011" formatCode="0.00E+00">
                  <c:v>3.5555900000000003E-5</c:v>
                </c:pt>
                <c:pt idx="2012" formatCode="0.00E+00">
                  <c:v>2.6826100000000001E-5</c:v>
                </c:pt>
                <c:pt idx="2013" formatCode="0.00E+00">
                  <c:v>1.3964E-5</c:v>
                </c:pt>
                <c:pt idx="2014" formatCode="0.00E+00">
                  <c:v>-3.286E-6</c:v>
                </c:pt>
                <c:pt idx="2015" formatCode="0.00E+00">
                  <c:v>-2.52836E-5</c:v>
                </c:pt>
                <c:pt idx="2016" formatCode="0.00E+00">
                  <c:v>-5.2615099999999997E-5</c:v>
                </c:pt>
                <c:pt idx="2017" formatCode="0.00E+00">
                  <c:v>-8.5765000000000003E-5</c:v>
                </c:pt>
                <c:pt idx="2018" formatCode="0.00E+00">
                  <c:v>-1.2507800000000001E-4</c:v>
                </c:pt>
                <c:pt idx="2019" formatCode="0.00E+00">
                  <c:v>-1.70972E-4</c:v>
                </c:pt>
                <c:pt idx="2020" formatCode="0.00E+00">
                  <c:v>-2.2392500000000001E-4</c:v>
                </c:pt>
                <c:pt idx="2021" formatCode="0.00E+00">
                  <c:v>-2.8410499999999999E-4</c:v>
                </c:pt>
                <c:pt idx="2022" formatCode="0.00E+00">
                  <c:v>-3.5125500000000002E-4</c:v>
                </c:pt>
                <c:pt idx="2023" formatCode="0.00E+00">
                  <c:v>-4.2544799999999998E-4</c:v>
                </c:pt>
                <c:pt idx="2024" formatCode="0.00E+00">
                  <c:v>-5.0738200000000002E-4</c:v>
                </c:pt>
                <c:pt idx="2025" formatCode="0.00E+00">
                  <c:v>-5.976E-4</c:v>
                </c:pt>
                <c:pt idx="2026" formatCode="0.00E+00">
                  <c:v>-6.9633300000000004E-4</c:v>
                </c:pt>
                <c:pt idx="2027" formatCode="0.00E+00">
                  <c:v>-8.0385400000000001E-4</c:v>
                </c:pt>
                <c:pt idx="2028" formatCode="0.00E+00">
                  <c:v>-9.2016099999999996E-4</c:v>
                </c:pt>
                <c:pt idx="2029" formatCode="0.00E+00">
                  <c:v>-1.04491E-3</c:v>
                </c:pt>
                <c:pt idx="2030" formatCode="0.00E+00">
                  <c:v>-1.1779099999999999E-3</c:v>
                </c:pt>
                <c:pt idx="2031" formatCode="0.00E+00">
                  <c:v>-1.31945E-3</c:v>
                </c:pt>
                <c:pt idx="2032" formatCode="0.00E+00">
                  <c:v>-1.4701E-3</c:v>
                </c:pt>
                <c:pt idx="2033" formatCode="0.00E+00">
                  <c:v>-1.6302300000000001E-3</c:v>
                </c:pt>
                <c:pt idx="2034" formatCode="0.00E+00">
                  <c:v>-1.7997E-3</c:v>
                </c:pt>
                <c:pt idx="2035" formatCode="0.00E+00">
                  <c:v>-1.9784099999999999E-3</c:v>
                </c:pt>
                <c:pt idx="2036" formatCode="0.00E+00">
                  <c:v>-2.1664900000000001E-3</c:v>
                </c:pt>
                <c:pt idx="2037" formatCode="0.00E+00">
                  <c:v>-2.3640100000000002E-3</c:v>
                </c:pt>
                <c:pt idx="2038" formatCode="0.00E+00">
                  <c:v>-2.57092E-3</c:v>
                </c:pt>
                <c:pt idx="2039" formatCode="0.00E+00">
                  <c:v>-2.78721E-3</c:v>
                </c:pt>
                <c:pt idx="2040" formatCode="0.00E+00">
                  <c:v>-3.01272E-3</c:v>
                </c:pt>
                <c:pt idx="2041" formatCode="0.00E+00">
                  <c:v>-3.24742E-3</c:v>
                </c:pt>
                <c:pt idx="2042" formatCode="0.00E+00">
                  <c:v>-3.4916499999999998E-3</c:v>
                </c:pt>
                <c:pt idx="2043" formatCode="0.00E+00">
                  <c:v>-3.7451699999999999E-3</c:v>
                </c:pt>
                <c:pt idx="2044" formatCode="0.00E+00">
                  <c:v>-4.0069700000000003E-3</c:v>
                </c:pt>
                <c:pt idx="2045" formatCode="0.00E+00">
                  <c:v>-4.2767200000000003E-3</c:v>
                </c:pt>
                <c:pt idx="2046" formatCode="0.00E+00">
                  <c:v>-4.5559099999999998E-3</c:v>
                </c:pt>
                <c:pt idx="2047" formatCode="0.00E+00">
                  <c:v>-4.8470700000000002E-3</c:v>
                </c:pt>
                <c:pt idx="2048" formatCode="0.00E+00">
                  <c:v>-5.1506499999999997E-3</c:v>
                </c:pt>
                <c:pt idx="2049" formatCode="0.00E+00">
                  <c:v>-5.4639199999999997E-3</c:v>
                </c:pt>
                <c:pt idx="2050" formatCode="0.00E+00">
                  <c:v>-5.7836600000000004E-3</c:v>
                </c:pt>
                <c:pt idx="2051" formatCode="0.00E+00">
                  <c:v>-6.1084700000000004E-3</c:v>
                </c:pt>
                <c:pt idx="2052" formatCode="0.00E+00">
                  <c:v>-6.4383599999999997E-3</c:v>
                </c:pt>
                <c:pt idx="2053" formatCode="0.00E+00">
                  <c:v>-6.7731800000000002E-3</c:v>
                </c:pt>
                <c:pt idx="2054" formatCode="0.00E+00">
                  <c:v>-7.1122499999999996E-3</c:v>
                </c:pt>
                <c:pt idx="2055" formatCode="0.00E+00">
                  <c:v>-7.4550800000000002E-3</c:v>
                </c:pt>
                <c:pt idx="2056" formatCode="0.00E+00">
                  <c:v>-7.8015200000000002E-3</c:v>
                </c:pt>
                <c:pt idx="2057" formatCode="0.00E+00">
                  <c:v>-8.1513499999999999E-3</c:v>
                </c:pt>
                <c:pt idx="2058" formatCode="0.00E+00">
                  <c:v>-8.5041600000000002E-3</c:v>
                </c:pt>
                <c:pt idx="2059" formatCode="0.00E+00">
                  <c:v>-8.8598099999999992E-3</c:v>
                </c:pt>
                <c:pt idx="2060" formatCode="0.00E+00">
                  <c:v>-9.2185900000000005E-3</c:v>
                </c:pt>
                <c:pt idx="2061" formatCode="0.00E+00">
                  <c:v>-9.5809999999999992E-3</c:v>
                </c:pt>
                <c:pt idx="2062" formatCode="0.00E+00">
                  <c:v>-9.9473900000000004E-3</c:v>
                </c:pt>
                <c:pt idx="2063" formatCode="0.00E+00">
                  <c:v>-1.03178E-2</c:v>
                </c:pt>
                <c:pt idx="2064" formatCode="0.00E+00">
                  <c:v>-1.06923E-2</c:v>
                </c:pt>
                <c:pt idx="2065" formatCode="0.00E+00">
                  <c:v>-1.1070699999999999E-2</c:v>
                </c:pt>
                <c:pt idx="2066" formatCode="0.00E+00">
                  <c:v>-1.14532E-2</c:v>
                </c:pt>
                <c:pt idx="2067" formatCode="0.00E+00">
                  <c:v>-1.1839199999999999E-2</c:v>
                </c:pt>
                <c:pt idx="2068" formatCode="0.00E+00">
                  <c:v>-1.2227E-2</c:v>
                </c:pt>
                <c:pt idx="2069" formatCode="0.00E+00">
                  <c:v>-1.26146E-2</c:v>
                </c:pt>
                <c:pt idx="2070" formatCode="0.00E+00">
                  <c:v>-1.30011E-2</c:v>
                </c:pt>
                <c:pt idx="2071" formatCode="0.00E+00">
                  <c:v>-1.33876E-2</c:v>
                </c:pt>
                <c:pt idx="2072" formatCode="0.00E+00">
                  <c:v>-1.37763E-2</c:v>
                </c:pt>
                <c:pt idx="2073" formatCode="0.00E+00">
                  <c:v>-1.4168699999999999E-2</c:v>
                </c:pt>
                <c:pt idx="2074" formatCode="0.00E+00">
                  <c:v>-1.4564799999999999E-2</c:v>
                </c:pt>
                <c:pt idx="2075" formatCode="0.00E+00">
                  <c:v>-1.49643E-2</c:v>
                </c:pt>
                <c:pt idx="2076" formatCode="0.00E+00">
                  <c:v>-1.5365999999999999E-2</c:v>
                </c:pt>
                <c:pt idx="2077" formatCode="0.00E+00">
                  <c:v>-1.57675E-2</c:v>
                </c:pt>
                <c:pt idx="2078" formatCode="0.00E+00">
                  <c:v>-1.6165599999999999E-2</c:v>
                </c:pt>
                <c:pt idx="2079" formatCode="0.00E+00">
                  <c:v>-1.6558199999999999E-2</c:v>
                </c:pt>
                <c:pt idx="2080" formatCode="0.00E+00">
                  <c:v>-1.6946200000000002E-2</c:v>
                </c:pt>
                <c:pt idx="2081" formatCode="0.00E+00">
                  <c:v>-1.7332E-2</c:v>
                </c:pt>
                <c:pt idx="2082" formatCode="0.00E+00">
                  <c:v>-1.77158E-2</c:v>
                </c:pt>
                <c:pt idx="2083" formatCode="0.00E+00">
                  <c:v>-1.8095699999999999E-2</c:v>
                </c:pt>
                <c:pt idx="2084" formatCode="0.00E+00">
                  <c:v>-1.8470299999999999E-2</c:v>
                </c:pt>
                <c:pt idx="2085" formatCode="0.00E+00">
                  <c:v>-1.88405E-2</c:v>
                </c:pt>
                <c:pt idx="2086" formatCode="0.00E+00">
                  <c:v>-1.9208300000000001E-2</c:v>
                </c:pt>
                <c:pt idx="2087" formatCode="0.00E+00">
                  <c:v>-1.9574000000000001E-2</c:v>
                </c:pt>
                <c:pt idx="2088" formatCode="0.00E+00">
                  <c:v>-1.99369E-2</c:v>
                </c:pt>
                <c:pt idx="2089" formatCode="0.00E+00">
                  <c:v>-2.0296000000000002E-2</c:v>
                </c:pt>
                <c:pt idx="2090" formatCode="0.00E+00">
                  <c:v>-2.0650700000000001E-2</c:v>
                </c:pt>
                <c:pt idx="2091" formatCode="0.00E+00">
                  <c:v>-2.0999899999999998E-2</c:v>
                </c:pt>
                <c:pt idx="2092" formatCode="0.00E+00">
                  <c:v>-2.1341499999999999E-2</c:v>
                </c:pt>
                <c:pt idx="2093" formatCode="0.00E+00">
                  <c:v>-2.1673499999999998E-2</c:v>
                </c:pt>
                <c:pt idx="2094" formatCode="0.00E+00">
                  <c:v>-2.19939E-2</c:v>
                </c:pt>
                <c:pt idx="2095" formatCode="0.00E+00">
                  <c:v>-2.2302800000000001E-2</c:v>
                </c:pt>
                <c:pt idx="2096" formatCode="0.00E+00">
                  <c:v>-2.2602000000000001E-2</c:v>
                </c:pt>
                <c:pt idx="2097" formatCode="0.00E+00">
                  <c:v>-2.2892900000000001E-2</c:v>
                </c:pt>
                <c:pt idx="2098" formatCode="0.00E+00">
                  <c:v>-2.3175399999999999E-2</c:v>
                </c:pt>
                <c:pt idx="2099" formatCode="0.00E+00">
                  <c:v>-2.3448400000000001E-2</c:v>
                </c:pt>
                <c:pt idx="2100" formatCode="0.00E+00">
                  <c:v>-2.37109E-2</c:v>
                </c:pt>
                <c:pt idx="2101" formatCode="0.00E+00">
                  <c:v>-2.39633E-2</c:v>
                </c:pt>
                <c:pt idx="2102" formatCode="0.00E+00">
                  <c:v>-2.4207300000000001E-2</c:v>
                </c:pt>
                <c:pt idx="2103" formatCode="0.00E+00">
                  <c:v>-2.4443900000000001E-2</c:v>
                </c:pt>
                <c:pt idx="2104" formatCode="0.00E+00">
                  <c:v>-2.4673E-2</c:v>
                </c:pt>
                <c:pt idx="2105" formatCode="0.00E+00">
                  <c:v>-2.4894300000000001E-2</c:v>
                </c:pt>
                <c:pt idx="2106" formatCode="0.00E+00">
                  <c:v>-2.5109900000000001E-2</c:v>
                </c:pt>
                <c:pt idx="2107" formatCode="0.00E+00">
                  <c:v>-2.53221E-2</c:v>
                </c:pt>
                <c:pt idx="2108" formatCode="0.00E+00">
                  <c:v>-2.5533E-2</c:v>
                </c:pt>
                <c:pt idx="2109" formatCode="0.00E+00">
                  <c:v>-2.5745799999999999E-2</c:v>
                </c:pt>
                <c:pt idx="2110" formatCode="0.00E+00">
                  <c:v>-2.5964000000000001E-2</c:v>
                </c:pt>
                <c:pt idx="2111" formatCode="0.00E+00">
                  <c:v>-2.6187999999999999E-2</c:v>
                </c:pt>
                <c:pt idx="2112" formatCode="0.00E+00">
                  <c:v>-2.64157E-2</c:v>
                </c:pt>
                <c:pt idx="2113" formatCode="0.00E+00">
                  <c:v>-2.66459E-2</c:v>
                </c:pt>
                <c:pt idx="2114" formatCode="0.00E+00">
                  <c:v>-2.6880399999999999E-2</c:v>
                </c:pt>
                <c:pt idx="2115" formatCode="0.00E+00">
                  <c:v>-2.7121099999999999E-2</c:v>
                </c:pt>
                <c:pt idx="2116" formatCode="0.00E+00">
                  <c:v>-2.7367900000000001E-2</c:v>
                </c:pt>
                <c:pt idx="2117" formatCode="0.00E+00">
                  <c:v>-2.7619700000000001E-2</c:v>
                </c:pt>
                <c:pt idx="2118" formatCode="0.00E+00">
                  <c:v>-2.7876000000000001E-2</c:v>
                </c:pt>
                <c:pt idx="2119" formatCode="0.00E+00">
                  <c:v>-2.8138099999999999E-2</c:v>
                </c:pt>
                <c:pt idx="2120" formatCode="0.00E+00">
                  <c:v>-2.8407399999999999E-2</c:v>
                </c:pt>
                <c:pt idx="2121" formatCode="0.00E+00">
                  <c:v>-2.86854E-2</c:v>
                </c:pt>
                <c:pt idx="2122" formatCode="0.00E+00">
                  <c:v>-2.8972899999999999E-2</c:v>
                </c:pt>
                <c:pt idx="2123" formatCode="0.00E+00">
                  <c:v>-2.92701E-2</c:v>
                </c:pt>
                <c:pt idx="2124" formatCode="0.00E+00">
                  <c:v>-2.9577599999999999E-2</c:v>
                </c:pt>
                <c:pt idx="2125" formatCode="0.00E+00">
                  <c:v>-2.9895700000000001E-2</c:v>
                </c:pt>
                <c:pt idx="2126" formatCode="0.00E+00">
                  <c:v>-3.0223400000000001E-2</c:v>
                </c:pt>
                <c:pt idx="2127" formatCode="0.00E+00">
                  <c:v>-3.0560199999999999E-2</c:v>
                </c:pt>
                <c:pt idx="2128" formatCode="0.00E+00">
                  <c:v>-3.0907299999999999E-2</c:v>
                </c:pt>
                <c:pt idx="2129" formatCode="0.00E+00">
                  <c:v>-3.1266700000000001E-2</c:v>
                </c:pt>
                <c:pt idx="2130" formatCode="0.00E+00">
                  <c:v>-3.1638600000000003E-2</c:v>
                </c:pt>
                <c:pt idx="2131" formatCode="0.00E+00">
                  <c:v>-3.2022000000000002E-2</c:v>
                </c:pt>
                <c:pt idx="2132" formatCode="0.00E+00">
                  <c:v>-3.2417000000000001E-2</c:v>
                </c:pt>
                <c:pt idx="2133" formatCode="0.00E+00">
                  <c:v>-3.2826000000000001E-2</c:v>
                </c:pt>
                <c:pt idx="2134" formatCode="0.00E+00">
                  <c:v>-3.3251700000000002E-2</c:v>
                </c:pt>
                <c:pt idx="2135" formatCode="0.00E+00">
                  <c:v>-3.3695500000000003E-2</c:v>
                </c:pt>
                <c:pt idx="2136" formatCode="0.00E+00">
                  <c:v>-3.4158399999999998E-2</c:v>
                </c:pt>
                <c:pt idx="2137" formatCode="0.00E+00">
                  <c:v>-3.4642300000000001E-2</c:v>
                </c:pt>
                <c:pt idx="2138" formatCode="0.00E+00">
                  <c:v>-3.5149800000000002E-2</c:v>
                </c:pt>
                <c:pt idx="2139" formatCode="0.00E+00">
                  <c:v>-3.5684500000000001E-2</c:v>
                </c:pt>
                <c:pt idx="2140" formatCode="0.00E+00">
                  <c:v>-3.6248900000000001E-2</c:v>
                </c:pt>
                <c:pt idx="2141" formatCode="0.00E+00">
                  <c:v>-3.6843899999999999E-2</c:v>
                </c:pt>
                <c:pt idx="2142" formatCode="0.00E+00">
                  <c:v>-3.7468799999999997E-2</c:v>
                </c:pt>
                <c:pt idx="2143" formatCode="0.00E+00">
                  <c:v>-3.8122299999999998E-2</c:v>
                </c:pt>
                <c:pt idx="2144" formatCode="0.00E+00">
                  <c:v>-3.8802999999999997E-2</c:v>
                </c:pt>
                <c:pt idx="2145" formatCode="0.00E+00">
                  <c:v>-3.9509099999999998E-2</c:v>
                </c:pt>
                <c:pt idx="2146" formatCode="0.00E+00">
                  <c:v>-4.0239999999999998E-2</c:v>
                </c:pt>
                <c:pt idx="2147" formatCode="0.00E+00">
                  <c:v>-4.0998600000000003E-2</c:v>
                </c:pt>
                <c:pt idx="2148" formatCode="0.00E+00">
                  <c:v>-4.1789100000000003E-2</c:v>
                </c:pt>
                <c:pt idx="2149" formatCode="0.00E+00">
                  <c:v>-4.2611599999999999E-2</c:v>
                </c:pt>
                <c:pt idx="2150" formatCode="0.00E+00">
                  <c:v>-4.3462000000000001E-2</c:v>
                </c:pt>
                <c:pt idx="2151" formatCode="0.00E+00">
                  <c:v>-4.43372E-2</c:v>
                </c:pt>
                <c:pt idx="2152" formatCode="0.00E+00">
                  <c:v>-4.52375E-2</c:v>
                </c:pt>
                <c:pt idx="2153" formatCode="0.00E+00">
                  <c:v>-4.6163999999999997E-2</c:v>
                </c:pt>
                <c:pt idx="2154" formatCode="0.00E+00">
                  <c:v>-4.7117800000000001E-2</c:v>
                </c:pt>
                <c:pt idx="2155" formatCode="0.00E+00">
                  <c:v>-4.8100700000000003E-2</c:v>
                </c:pt>
                <c:pt idx="2156" formatCode="0.00E+00">
                  <c:v>-4.9113200000000003E-2</c:v>
                </c:pt>
                <c:pt idx="2157" formatCode="0.00E+00">
                  <c:v>-5.0154799999999999E-2</c:v>
                </c:pt>
                <c:pt idx="2158" formatCode="0.00E+00">
                  <c:v>-5.1225899999999998E-2</c:v>
                </c:pt>
                <c:pt idx="2159" formatCode="0.00E+00">
                  <c:v>-5.2327600000000002E-2</c:v>
                </c:pt>
                <c:pt idx="2160" formatCode="0.00E+00">
                  <c:v>-5.3459199999999998E-2</c:v>
                </c:pt>
                <c:pt idx="2161" formatCode="0.00E+00">
                  <c:v>-5.4618199999999999E-2</c:v>
                </c:pt>
                <c:pt idx="2162" formatCode="0.00E+00">
                  <c:v>-5.5801999999999997E-2</c:v>
                </c:pt>
                <c:pt idx="2163" formatCode="0.00E+00">
                  <c:v>-5.7009600000000001E-2</c:v>
                </c:pt>
                <c:pt idx="2164" formatCode="0.00E+00">
                  <c:v>-5.82424E-2</c:v>
                </c:pt>
                <c:pt idx="2165" formatCode="0.00E+00">
                  <c:v>-5.9502699999999999E-2</c:v>
                </c:pt>
                <c:pt idx="2166" formatCode="0.00E+00">
                  <c:v>-6.0791999999999999E-2</c:v>
                </c:pt>
                <c:pt idx="2167" formatCode="0.00E+00">
                  <c:v>-6.2110699999999998E-2</c:v>
                </c:pt>
                <c:pt idx="2168" formatCode="0.00E+00">
                  <c:v>-6.3458299999999995E-2</c:v>
                </c:pt>
                <c:pt idx="2169" formatCode="0.00E+00">
                  <c:v>-6.48344E-2</c:v>
                </c:pt>
                <c:pt idx="2170" formatCode="0.00E+00">
                  <c:v>-6.6237699999999997E-2</c:v>
                </c:pt>
                <c:pt idx="2171" formatCode="0.00E+00">
                  <c:v>-6.7667099999999994E-2</c:v>
                </c:pt>
                <c:pt idx="2172" formatCode="0.00E+00">
                  <c:v>-6.9120899999999999E-2</c:v>
                </c:pt>
                <c:pt idx="2173" formatCode="0.00E+00">
                  <c:v>-7.0596500000000006E-2</c:v>
                </c:pt>
                <c:pt idx="2174" formatCode="0.00E+00">
                  <c:v>-7.2090100000000004E-2</c:v>
                </c:pt>
                <c:pt idx="2175" formatCode="0.00E+00">
                  <c:v>-7.3598499999999997E-2</c:v>
                </c:pt>
                <c:pt idx="2176" formatCode="0.00E+00">
                  <c:v>-7.51217E-2</c:v>
                </c:pt>
                <c:pt idx="2177" formatCode="0.00E+00">
                  <c:v>-7.6662499999999995E-2</c:v>
                </c:pt>
                <c:pt idx="2178" formatCode="0.00E+00">
                  <c:v>-7.8223799999999996E-2</c:v>
                </c:pt>
                <c:pt idx="2179" formatCode="0.00E+00">
                  <c:v>-7.9805799999999996E-2</c:v>
                </c:pt>
                <c:pt idx="2180" formatCode="0.00E+00">
                  <c:v>-8.1406300000000001E-2</c:v>
                </c:pt>
                <c:pt idx="2181" formatCode="0.00E+00">
                  <c:v>-8.3023100000000002E-2</c:v>
                </c:pt>
                <c:pt idx="2182" formatCode="0.00E+00">
                  <c:v>-8.4654099999999996E-2</c:v>
                </c:pt>
                <c:pt idx="2183" formatCode="0.00E+00">
                  <c:v>-8.6298100000000003E-2</c:v>
                </c:pt>
                <c:pt idx="2184" formatCode="0.00E+00">
                  <c:v>-8.7954900000000003E-2</c:v>
                </c:pt>
                <c:pt idx="2185" formatCode="0.00E+00">
                  <c:v>-8.9621599999999996E-2</c:v>
                </c:pt>
                <c:pt idx="2186" formatCode="0.00E+00">
                  <c:v>-9.1292100000000001E-2</c:v>
                </c:pt>
                <c:pt idx="2187" formatCode="0.00E+00">
                  <c:v>-9.2962600000000006E-2</c:v>
                </c:pt>
                <c:pt idx="2188" formatCode="0.00E+00">
                  <c:v>-9.4633099999999998E-2</c:v>
                </c:pt>
                <c:pt idx="2189" formatCode="0.00E+00">
                  <c:v>-9.6305299999999996E-2</c:v>
                </c:pt>
                <c:pt idx="2190" formatCode="0.00E+00">
                  <c:v>-9.7979399999999994E-2</c:v>
                </c:pt>
                <c:pt idx="2191" formatCode="0.00E+00">
                  <c:v>-9.9654499999999993E-2</c:v>
                </c:pt>
                <c:pt idx="2192" formatCode="0.00E+00">
                  <c:v>-0.101329</c:v>
                </c:pt>
                <c:pt idx="2193" formatCode="0.00E+00">
                  <c:v>-0.10299700000000001</c:v>
                </c:pt>
                <c:pt idx="2194" formatCode="0.00E+00">
                  <c:v>-0.10465000000000001</c:v>
                </c:pt>
                <c:pt idx="2195" formatCode="0.00E+00">
                  <c:v>-0.10628</c:v>
                </c:pt>
                <c:pt idx="2196" formatCode="0.00E+00">
                  <c:v>-0.107886</c:v>
                </c:pt>
                <c:pt idx="2197" formatCode="0.00E+00">
                  <c:v>-0.10947</c:v>
                </c:pt>
                <c:pt idx="2198" formatCode="0.00E+00">
                  <c:v>-0.11103399999999999</c:v>
                </c:pt>
                <c:pt idx="2199" formatCode="0.00E+00">
                  <c:v>-0.112577</c:v>
                </c:pt>
                <c:pt idx="2200" formatCode="0.00E+00">
                  <c:v>-0.11409900000000001</c:v>
                </c:pt>
                <c:pt idx="2201" formatCode="0.00E+00">
                  <c:v>-0.115603</c:v>
                </c:pt>
                <c:pt idx="2202" formatCode="0.00E+00">
                  <c:v>-0.11708399999999999</c:v>
                </c:pt>
                <c:pt idx="2203" formatCode="0.00E+00">
                  <c:v>-0.118538</c:v>
                </c:pt>
                <c:pt idx="2204" formatCode="0.00E+00">
                  <c:v>-0.119962</c:v>
                </c:pt>
                <c:pt idx="2205" formatCode="0.00E+00">
                  <c:v>-0.121355</c:v>
                </c:pt>
                <c:pt idx="2206" formatCode="0.00E+00">
                  <c:v>-0.12271600000000001</c:v>
                </c:pt>
                <c:pt idx="2207" formatCode="0.00E+00">
                  <c:v>-0.124045</c:v>
                </c:pt>
                <c:pt idx="2208" formatCode="0.00E+00">
                  <c:v>-0.12534100000000001</c:v>
                </c:pt>
                <c:pt idx="2209" formatCode="0.00E+00">
                  <c:v>-0.126607</c:v>
                </c:pt>
                <c:pt idx="2210" formatCode="0.00E+00">
                  <c:v>-0.12784400000000001</c:v>
                </c:pt>
                <c:pt idx="2211" formatCode="0.00E+00">
                  <c:v>-0.129053</c:v>
                </c:pt>
                <c:pt idx="2212" formatCode="0.00E+00">
                  <c:v>-0.13023399999999999</c:v>
                </c:pt>
                <c:pt idx="2213" formatCode="0.00E+00">
                  <c:v>-0.131382</c:v>
                </c:pt>
                <c:pt idx="2214" formatCode="0.00E+00">
                  <c:v>-0.132495</c:v>
                </c:pt>
                <c:pt idx="2215" formatCode="0.00E+00">
                  <c:v>-0.13356799999999999</c:v>
                </c:pt>
                <c:pt idx="2216" formatCode="0.00E+00">
                  <c:v>-0.134601</c:v>
                </c:pt>
                <c:pt idx="2217" formatCode="0.00E+00">
                  <c:v>-0.13558999999999999</c:v>
                </c:pt>
                <c:pt idx="2218" formatCode="0.00E+00">
                  <c:v>-0.13653299999999999</c:v>
                </c:pt>
                <c:pt idx="2219" formatCode="0.00E+00">
                  <c:v>-0.13742699999999999</c:v>
                </c:pt>
                <c:pt idx="2220" formatCode="0.00E+00">
                  <c:v>-0.13827300000000001</c:v>
                </c:pt>
                <c:pt idx="2221" formatCode="0.00E+00">
                  <c:v>-0.139071</c:v>
                </c:pt>
                <c:pt idx="2222" formatCode="0.00E+00">
                  <c:v>-0.13982700000000001</c:v>
                </c:pt>
                <c:pt idx="2223" formatCode="0.00E+00">
                  <c:v>-0.140542</c:v>
                </c:pt>
                <c:pt idx="2224" formatCode="0.00E+00">
                  <c:v>-0.14121500000000001</c:v>
                </c:pt>
                <c:pt idx="2225" formatCode="0.00E+00">
                  <c:v>-0.141844</c:v>
                </c:pt>
                <c:pt idx="2226" formatCode="0.00E+00">
                  <c:v>-0.142426</c:v>
                </c:pt>
                <c:pt idx="2227" formatCode="0.00E+00">
                  <c:v>-0.14296200000000001</c:v>
                </c:pt>
                <c:pt idx="2228" formatCode="0.00E+00">
                  <c:v>-0.143451</c:v>
                </c:pt>
                <c:pt idx="2229" formatCode="0.00E+00">
                  <c:v>-0.143897</c:v>
                </c:pt>
                <c:pt idx="2230" formatCode="0.00E+00">
                  <c:v>-0.14430200000000001</c:v>
                </c:pt>
                <c:pt idx="2231" formatCode="0.00E+00">
                  <c:v>-0.14466899999999999</c:v>
                </c:pt>
                <c:pt idx="2232" formatCode="0.00E+00">
                  <c:v>-0.14500399999999999</c:v>
                </c:pt>
                <c:pt idx="2233" formatCode="0.00E+00">
                  <c:v>-0.14530799999999999</c:v>
                </c:pt>
                <c:pt idx="2234" formatCode="0.00E+00">
                  <c:v>-0.14558099999999999</c:v>
                </c:pt>
                <c:pt idx="2235" formatCode="0.00E+00">
                  <c:v>-0.14582200000000001</c:v>
                </c:pt>
                <c:pt idx="2236" formatCode="0.00E+00">
                  <c:v>-0.146034</c:v>
                </c:pt>
                <c:pt idx="2237" formatCode="0.00E+00">
                  <c:v>-0.14621899999999999</c:v>
                </c:pt>
                <c:pt idx="2238" formatCode="0.00E+00">
                  <c:v>-0.14637700000000001</c:v>
                </c:pt>
                <c:pt idx="2239" formatCode="0.00E+00">
                  <c:v>-0.146507</c:v>
                </c:pt>
                <c:pt idx="2240" formatCode="0.00E+00">
                  <c:v>-0.14660899999999999</c:v>
                </c:pt>
                <c:pt idx="2241" formatCode="0.00E+00">
                  <c:v>-0.14668900000000001</c:v>
                </c:pt>
                <c:pt idx="2242" formatCode="0.00E+00">
                  <c:v>-0.14674799999999999</c:v>
                </c:pt>
                <c:pt idx="2243" formatCode="0.00E+00">
                  <c:v>-0.14678099999999999</c:v>
                </c:pt>
                <c:pt idx="2244" formatCode="0.00E+00">
                  <c:v>-0.146784</c:v>
                </c:pt>
                <c:pt idx="2245" formatCode="0.00E+00">
                  <c:v>-0.146755</c:v>
                </c:pt>
                <c:pt idx="2246" formatCode="0.00E+00">
                  <c:v>-0.14669399999999999</c:v>
                </c:pt>
                <c:pt idx="2247" formatCode="0.00E+00">
                  <c:v>-0.14659700000000001</c:v>
                </c:pt>
                <c:pt idx="2248" formatCode="0.00E+00">
                  <c:v>-0.14646200000000001</c:v>
                </c:pt>
                <c:pt idx="2249" formatCode="0.00E+00">
                  <c:v>-0.146291</c:v>
                </c:pt>
                <c:pt idx="2250" formatCode="0.00E+00">
                  <c:v>-0.14609</c:v>
                </c:pt>
                <c:pt idx="2251" formatCode="0.00E+00">
                  <c:v>-0.14586299999999999</c:v>
                </c:pt>
                <c:pt idx="2252" formatCode="0.00E+00">
                  <c:v>-0.14561099999999999</c:v>
                </c:pt>
                <c:pt idx="2253" formatCode="0.00E+00">
                  <c:v>-0.145339</c:v>
                </c:pt>
                <c:pt idx="2254" formatCode="0.00E+00">
                  <c:v>-0.14504800000000001</c:v>
                </c:pt>
                <c:pt idx="2255" formatCode="0.00E+00">
                  <c:v>-0.14473800000000001</c:v>
                </c:pt>
                <c:pt idx="2256" formatCode="0.00E+00">
                  <c:v>-0.14440700000000001</c:v>
                </c:pt>
                <c:pt idx="2257" formatCode="0.00E+00">
                  <c:v>-0.14406099999999999</c:v>
                </c:pt>
                <c:pt idx="2258" formatCode="0.00E+00">
                  <c:v>-0.143702</c:v>
                </c:pt>
                <c:pt idx="2259" formatCode="0.00E+00">
                  <c:v>-0.14333499999999999</c:v>
                </c:pt>
                <c:pt idx="2260" formatCode="0.00E+00">
                  <c:v>-0.142959</c:v>
                </c:pt>
                <c:pt idx="2261" formatCode="0.00E+00">
                  <c:v>-0.14257400000000001</c:v>
                </c:pt>
                <c:pt idx="2262" formatCode="0.00E+00">
                  <c:v>-0.142183</c:v>
                </c:pt>
                <c:pt idx="2263" formatCode="0.00E+00">
                  <c:v>-0.141795</c:v>
                </c:pt>
                <c:pt idx="2264" formatCode="0.00E+00">
                  <c:v>-0.14141200000000001</c:v>
                </c:pt>
                <c:pt idx="2265" formatCode="0.00E+00">
                  <c:v>-0.14103099999999999</c:v>
                </c:pt>
                <c:pt idx="2266" formatCode="0.00E+00">
                  <c:v>-0.14064399999999999</c:v>
                </c:pt>
                <c:pt idx="2267" formatCode="0.00E+00">
                  <c:v>-0.14024700000000001</c:v>
                </c:pt>
                <c:pt idx="2268" formatCode="0.00E+00">
                  <c:v>-0.13983799999999999</c:v>
                </c:pt>
                <c:pt idx="2269" formatCode="0.00E+00">
                  <c:v>-0.13941600000000001</c:v>
                </c:pt>
                <c:pt idx="2270" formatCode="0.00E+00">
                  <c:v>-0.13898199999999999</c:v>
                </c:pt>
                <c:pt idx="2271" formatCode="0.00E+00">
                  <c:v>-0.13853599999999999</c:v>
                </c:pt>
                <c:pt idx="2272" formatCode="0.00E+00">
                  <c:v>-0.13808400000000001</c:v>
                </c:pt>
                <c:pt idx="2273" formatCode="0.00E+00">
                  <c:v>-0.13763300000000001</c:v>
                </c:pt>
                <c:pt idx="2274" formatCode="0.00E+00">
                  <c:v>-0.13719200000000001</c:v>
                </c:pt>
                <c:pt idx="2275" formatCode="0.00E+00">
                  <c:v>-0.13675999999999999</c:v>
                </c:pt>
                <c:pt idx="2276" formatCode="0.00E+00">
                  <c:v>-0.13633400000000001</c:v>
                </c:pt>
                <c:pt idx="2277" formatCode="0.00E+00">
                  <c:v>-0.13591200000000001</c:v>
                </c:pt>
                <c:pt idx="2278" formatCode="0.00E+00">
                  <c:v>-0.13549700000000001</c:v>
                </c:pt>
                <c:pt idx="2279" formatCode="0.00E+00">
                  <c:v>-0.13508500000000001</c:v>
                </c:pt>
                <c:pt idx="2280" formatCode="0.00E+00">
                  <c:v>-0.13467999999999999</c:v>
                </c:pt>
                <c:pt idx="2281" formatCode="0.00E+00">
                  <c:v>-0.13428599999999999</c:v>
                </c:pt>
                <c:pt idx="2282" formatCode="0.00E+00">
                  <c:v>-0.133907</c:v>
                </c:pt>
                <c:pt idx="2283" formatCode="0.00E+00">
                  <c:v>-0.133548</c:v>
                </c:pt>
                <c:pt idx="2284" formatCode="0.00E+00">
                  <c:v>-0.133214</c:v>
                </c:pt>
                <c:pt idx="2285" formatCode="0.00E+00">
                  <c:v>-0.13291</c:v>
                </c:pt>
                <c:pt idx="2286" formatCode="0.00E+00">
                  <c:v>-0.132637</c:v>
                </c:pt>
                <c:pt idx="2287" formatCode="0.00E+00">
                  <c:v>-0.13239400000000001</c:v>
                </c:pt>
                <c:pt idx="2288" formatCode="0.00E+00">
                  <c:v>-0.13218199999999999</c:v>
                </c:pt>
                <c:pt idx="2289" formatCode="0.00E+00">
                  <c:v>-0.13200300000000001</c:v>
                </c:pt>
                <c:pt idx="2290" formatCode="0.00E+00">
                  <c:v>-0.131857</c:v>
                </c:pt>
                <c:pt idx="2291" formatCode="0.00E+00">
                  <c:v>-0.131747</c:v>
                </c:pt>
                <c:pt idx="2292" formatCode="0.00E+00">
                  <c:v>-0.13167400000000001</c:v>
                </c:pt>
                <c:pt idx="2293" formatCode="0.00E+00">
                  <c:v>-0.131635</c:v>
                </c:pt>
                <c:pt idx="2294" formatCode="0.00E+00">
                  <c:v>-0.131629</c:v>
                </c:pt>
                <c:pt idx="2295" formatCode="0.00E+00">
                  <c:v>-0.131656</c:v>
                </c:pt>
                <c:pt idx="2296" formatCode="0.00E+00">
                  <c:v>-0.131717</c:v>
                </c:pt>
                <c:pt idx="2297" formatCode="0.00E+00">
                  <c:v>-0.13181399999999999</c:v>
                </c:pt>
                <c:pt idx="2298" formatCode="0.00E+00">
                  <c:v>-0.131943</c:v>
                </c:pt>
                <c:pt idx="2299" formatCode="0.00E+00">
                  <c:v>-0.132103</c:v>
                </c:pt>
                <c:pt idx="2300" formatCode="0.00E+00">
                  <c:v>-0.13229399999999999</c:v>
                </c:pt>
                <c:pt idx="2301" formatCode="0.00E+00">
                  <c:v>-0.132518</c:v>
                </c:pt>
                <c:pt idx="2302" formatCode="0.00E+00">
                  <c:v>-0.13277900000000001</c:v>
                </c:pt>
                <c:pt idx="2303" formatCode="0.00E+00">
                  <c:v>-0.13308400000000001</c:v>
                </c:pt>
                <c:pt idx="2304" formatCode="0.00E+00">
                  <c:v>-0.13344</c:v>
                </c:pt>
                <c:pt idx="2305" formatCode="0.00E+00">
                  <c:v>-0.13385</c:v>
                </c:pt>
                <c:pt idx="2306" formatCode="0.00E+00">
                  <c:v>-0.13431499999999999</c:v>
                </c:pt>
                <c:pt idx="2307" formatCode="0.00E+00">
                  <c:v>-0.13483800000000001</c:v>
                </c:pt>
                <c:pt idx="2308" formatCode="0.00E+00">
                  <c:v>-0.13541600000000001</c:v>
                </c:pt>
                <c:pt idx="2309" formatCode="0.00E+00">
                  <c:v>-0.13605200000000001</c:v>
                </c:pt>
                <c:pt idx="2310" formatCode="0.00E+00">
                  <c:v>-0.136741</c:v>
                </c:pt>
                <c:pt idx="2311" formatCode="0.00E+00">
                  <c:v>-0.13747899999999999</c:v>
                </c:pt>
                <c:pt idx="2312" formatCode="0.00E+00">
                  <c:v>-0.13825899999999999</c:v>
                </c:pt>
                <c:pt idx="2313" formatCode="0.00E+00">
                  <c:v>-0.13908499999999999</c:v>
                </c:pt>
                <c:pt idx="2314" formatCode="0.00E+00">
                  <c:v>-0.139962</c:v>
                </c:pt>
                <c:pt idx="2315" formatCode="0.00E+00">
                  <c:v>-0.14089499999999999</c:v>
                </c:pt>
                <c:pt idx="2316" formatCode="0.00E+00">
                  <c:v>-0.14188500000000001</c:v>
                </c:pt>
                <c:pt idx="2317" formatCode="0.00E+00">
                  <c:v>-0.142926</c:v>
                </c:pt>
                <c:pt idx="2318" formatCode="0.00E+00">
                  <c:v>-0.144014</c:v>
                </c:pt>
                <c:pt idx="2319" formatCode="0.00E+00">
                  <c:v>-0.145148</c:v>
                </c:pt>
                <c:pt idx="2320" formatCode="0.00E+00">
                  <c:v>-0.14632300000000001</c:v>
                </c:pt>
                <c:pt idx="2321" formatCode="0.00E+00">
                  <c:v>-0.147539</c:v>
                </c:pt>
                <c:pt idx="2322" formatCode="0.00E+00">
                  <c:v>-0.14879600000000001</c:v>
                </c:pt>
                <c:pt idx="2323" formatCode="0.00E+00">
                  <c:v>-0.15009900000000001</c:v>
                </c:pt>
                <c:pt idx="2324" formatCode="0.00E+00">
                  <c:v>-0.15145</c:v>
                </c:pt>
                <c:pt idx="2325" formatCode="0.00E+00">
                  <c:v>-0.15284800000000001</c:v>
                </c:pt>
                <c:pt idx="2326" formatCode="0.00E+00">
                  <c:v>-0.15429699999999999</c:v>
                </c:pt>
                <c:pt idx="2327" formatCode="0.00E+00">
                  <c:v>-0.15579399999999999</c:v>
                </c:pt>
                <c:pt idx="2328" formatCode="0.00E+00">
                  <c:v>-0.157331</c:v>
                </c:pt>
                <c:pt idx="2329" formatCode="0.00E+00">
                  <c:v>-0.15890299999999999</c:v>
                </c:pt>
                <c:pt idx="2330" formatCode="0.00E+00">
                  <c:v>-0.16051299999999999</c:v>
                </c:pt>
                <c:pt idx="2331" formatCode="0.00E+00">
                  <c:v>-0.162166</c:v>
                </c:pt>
                <c:pt idx="2332" formatCode="0.00E+00">
                  <c:v>-0.16386800000000001</c:v>
                </c:pt>
                <c:pt idx="2333" formatCode="0.00E+00">
                  <c:v>-0.16562099999999999</c:v>
                </c:pt>
                <c:pt idx="2334" formatCode="0.00E+00">
                  <c:v>-0.16742399999999999</c:v>
                </c:pt>
                <c:pt idx="2335" formatCode="0.00E+00">
                  <c:v>-0.16927400000000001</c:v>
                </c:pt>
                <c:pt idx="2336" formatCode="0.00E+00">
                  <c:v>-0.17116700000000001</c:v>
                </c:pt>
                <c:pt idx="2337" formatCode="0.00E+00">
                  <c:v>-0.173093</c:v>
                </c:pt>
                <c:pt idx="2338" formatCode="0.00E+00">
                  <c:v>-0.175043</c:v>
                </c:pt>
                <c:pt idx="2339" formatCode="0.00E+00">
                  <c:v>-0.177014</c:v>
                </c:pt>
                <c:pt idx="2340" formatCode="0.00E+00">
                  <c:v>-0.179005</c:v>
                </c:pt>
                <c:pt idx="2341" formatCode="0.00E+00">
                  <c:v>-0.181009</c:v>
                </c:pt>
                <c:pt idx="2342" formatCode="0.00E+00">
                  <c:v>-0.18302099999999999</c:v>
                </c:pt>
                <c:pt idx="2343" formatCode="0.00E+00">
                  <c:v>-0.18503900000000001</c:v>
                </c:pt>
                <c:pt idx="2344" formatCode="0.00E+00">
                  <c:v>-0.18706800000000001</c:v>
                </c:pt>
                <c:pt idx="2345" formatCode="0.00E+00">
                  <c:v>-0.18911600000000001</c:v>
                </c:pt>
                <c:pt idx="2346" formatCode="0.00E+00">
                  <c:v>-0.19118499999999999</c:v>
                </c:pt>
                <c:pt idx="2347" formatCode="0.00E+00">
                  <c:v>-0.193277</c:v>
                </c:pt>
                <c:pt idx="2348" formatCode="0.00E+00">
                  <c:v>-0.19539599999999999</c:v>
                </c:pt>
                <c:pt idx="2349" formatCode="0.00E+00">
                  <c:v>-0.19754099999999999</c:v>
                </c:pt>
                <c:pt idx="2350" formatCode="0.00E+00">
                  <c:v>-0.19971</c:v>
                </c:pt>
                <c:pt idx="2351" formatCode="0.00E+00">
                  <c:v>-0.2019</c:v>
                </c:pt>
                <c:pt idx="2352" formatCode="0.00E+00">
                  <c:v>-0.20410700000000001</c:v>
                </c:pt>
                <c:pt idx="2353" formatCode="0.00E+00">
                  <c:v>-0.20633299999999999</c:v>
                </c:pt>
                <c:pt idx="2354" formatCode="0.00E+00">
                  <c:v>-0.20857899999999999</c:v>
                </c:pt>
                <c:pt idx="2355" formatCode="0.00E+00">
                  <c:v>-0.21084</c:v>
                </c:pt>
                <c:pt idx="2356" formatCode="0.00E+00">
                  <c:v>-0.213114</c:v>
                </c:pt>
                <c:pt idx="2357" formatCode="0.00E+00">
                  <c:v>-0.21540300000000001</c:v>
                </c:pt>
                <c:pt idx="2358" formatCode="0.00E+00">
                  <c:v>-0.21770100000000001</c:v>
                </c:pt>
                <c:pt idx="2359" formatCode="0.00E+00">
                  <c:v>-0.22</c:v>
                </c:pt>
                <c:pt idx="2360" formatCode="0.00E+00">
                  <c:v>-0.22228899999999999</c:v>
                </c:pt>
                <c:pt idx="2361" formatCode="0.00E+00">
                  <c:v>-0.22456200000000001</c:v>
                </c:pt>
                <c:pt idx="2362" formatCode="0.00E+00">
                  <c:v>-0.22681999999999999</c:v>
                </c:pt>
                <c:pt idx="2363" formatCode="0.00E+00">
                  <c:v>-0.22906399999999999</c:v>
                </c:pt>
                <c:pt idx="2364" formatCode="0.00E+00">
                  <c:v>-0.231296</c:v>
                </c:pt>
                <c:pt idx="2365" formatCode="0.00E+00">
                  <c:v>-0.233514</c:v>
                </c:pt>
                <c:pt idx="2366" formatCode="0.00E+00">
                  <c:v>-0.23571500000000001</c:v>
                </c:pt>
                <c:pt idx="2367" formatCode="0.00E+00">
                  <c:v>-0.237899</c:v>
                </c:pt>
                <c:pt idx="2368" formatCode="0.00E+00">
                  <c:v>-0.240064</c:v>
                </c:pt>
                <c:pt idx="2369" formatCode="0.00E+00">
                  <c:v>-0.242205</c:v>
                </c:pt>
                <c:pt idx="2370" formatCode="0.00E+00">
                  <c:v>-0.24431700000000001</c:v>
                </c:pt>
                <c:pt idx="2371" formatCode="0.00E+00">
                  <c:v>-0.246394</c:v>
                </c:pt>
                <c:pt idx="2372" formatCode="0.00E+00">
                  <c:v>-0.24843000000000001</c:v>
                </c:pt>
                <c:pt idx="2373" formatCode="0.00E+00">
                  <c:v>-0.25042399999999998</c:v>
                </c:pt>
                <c:pt idx="2374" formatCode="0.00E+00">
                  <c:v>-0.252382</c:v>
                </c:pt>
                <c:pt idx="2375" formatCode="0.00E+00">
                  <c:v>-0.25430900000000001</c:v>
                </c:pt>
                <c:pt idx="2376" formatCode="0.00E+00">
                  <c:v>-0.25620700000000002</c:v>
                </c:pt>
                <c:pt idx="2377" formatCode="0.00E+00">
                  <c:v>-0.25807799999999997</c:v>
                </c:pt>
                <c:pt idx="2378" formatCode="0.00E+00">
                  <c:v>-0.25992300000000002</c:v>
                </c:pt>
                <c:pt idx="2379" formatCode="0.00E+00">
                  <c:v>-0.261735</c:v>
                </c:pt>
                <c:pt idx="2380" formatCode="0.00E+00">
                  <c:v>-0.263515</c:v>
                </c:pt>
                <c:pt idx="2381" formatCode="0.00E+00">
                  <c:v>-0.26526699999999998</c:v>
                </c:pt>
                <c:pt idx="2382" formatCode="0.00E+00">
                  <c:v>-0.26699899999999999</c:v>
                </c:pt>
                <c:pt idx="2383" formatCode="0.00E+00">
                  <c:v>-0.26871099999999998</c:v>
                </c:pt>
                <c:pt idx="2384" formatCode="0.00E+00">
                  <c:v>-0.270403</c:v>
                </c:pt>
                <c:pt idx="2385" formatCode="0.00E+00">
                  <c:v>-0.27207100000000001</c:v>
                </c:pt>
                <c:pt idx="2386" formatCode="0.00E+00">
                  <c:v>-0.27371099999999998</c:v>
                </c:pt>
                <c:pt idx="2387" formatCode="0.00E+00">
                  <c:v>-0.27531600000000001</c:v>
                </c:pt>
                <c:pt idx="2388" formatCode="0.00E+00">
                  <c:v>-0.27688699999999999</c:v>
                </c:pt>
                <c:pt idx="2389" formatCode="0.00E+00">
                  <c:v>-0.27842899999999998</c:v>
                </c:pt>
                <c:pt idx="2390" formatCode="0.00E+00">
                  <c:v>-0.279941</c:v>
                </c:pt>
                <c:pt idx="2391" formatCode="0.00E+00">
                  <c:v>-0.28141699999999997</c:v>
                </c:pt>
                <c:pt idx="2392" formatCode="0.00E+00">
                  <c:v>-0.28285300000000002</c:v>
                </c:pt>
                <c:pt idx="2393" formatCode="0.00E+00">
                  <c:v>-0.284248</c:v>
                </c:pt>
                <c:pt idx="2394" formatCode="0.00E+00">
                  <c:v>-0.28560000000000002</c:v>
                </c:pt>
                <c:pt idx="2395" formatCode="0.00E+00">
                  <c:v>-0.28690599999999999</c:v>
                </c:pt>
                <c:pt idx="2396" formatCode="0.00E+00">
                  <c:v>-0.28816700000000001</c:v>
                </c:pt>
                <c:pt idx="2397" formatCode="0.00E+00">
                  <c:v>-0.28938900000000001</c:v>
                </c:pt>
                <c:pt idx="2398" formatCode="0.00E+00">
                  <c:v>-0.290576</c:v>
                </c:pt>
                <c:pt idx="2399" formatCode="0.00E+00">
                  <c:v>-0.29173300000000002</c:v>
                </c:pt>
                <c:pt idx="2400" formatCode="0.00E+00">
                  <c:v>-0.29286000000000001</c:v>
                </c:pt>
                <c:pt idx="2401" formatCode="0.00E+00">
                  <c:v>-0.293956</c:v>
                </c:pt>
                <c:pt idx="2402" formatCode="0.00E+00">
                  <c:v>-0.29501699999999997</c:v>
                </c:pt>
                <c:pt idx="2403" formatCode="0.00E+00">
                  <c:v>-0.29604000000000003</c:v>
                </c:pt>
                <c:pt idx="2404" formatCode="0.00E+00">
                  <c:v>-0.29702099999999998</c:v>
                </c:pt>
                <c:pt idx="2405" formatCode="0.00E+00">
                  <c:v>-0.29796</c:v>
                </c:pt>
                <c:pt idx="2406" formatCode="0.00E+00">
                  <c:v>-0.29886000000000001</c:v>
                </c:pt>
                <c:pt idx="2407" formatCode="0.00E+00">
                  <c:v>-0.29972500000000002</c:v>
                </c:pt>
                <c:pt idx="2408" formatCode="0.00E+00">
                  <c:v>-0.30055799999999999</c:v>
                </c:pt>
                <c:pt idx="2409" formatCode="0.00E+00">
                  <c:v>-0.30136400000000002</c:v>
                </c:pt>
                <c:pt idx="2410" formatCode="0.00E+00">
                  <c:v>-0.302145</c:v>
                </c:pt>
                <c:pt idx="2411" formatCode="0.00E+00">
                  <c:v>-0.3029</c:v>
                </c:pt>
                <c:pt idx="2412" formatCode="0.00E+00">
                  <c:v>-0.30362899999999998</c:v>
                </c:pt>
                <c:pt idx="2413" formatCode="0.00E+00">
                  <c:v>-0.304338</c:v>
                </c:pt>
                <c:pt idx="2414" formatCode="0.00E+00">
                  <c:v>-0.30502800000000002</c:v>
                </c:pt>
                <c:pt idx="2415" formatCode="0.00E+00">
                  <c:v>-0.305699</c:v>
                </c:pt>
                <c:pt idx="2416" formatCode="0.00E+00">
                  <c:v>-0.30635099999999998</c:v>
                </c:pt>
                <c:pt idx="2417" formatCode="0.00E+00">
                  <c:v>-0.30698599999999998</c:v>
                </c:pt>
                <c:pt idx="2418" formatCode="0.00E+00">
                  <c:v>-0.30760500000000002</c:v>
                </c:pt>
                <c:pt idx="2419" formatCode="0.00E+00">
                  <c:v>-0.308201</c:v>
                </c:pt>
                <c:pt idx="2420" formatCode="0.00E+00">
                  <c:v>-0.30876900000000002</c:v>
                </c:pt>
                <c:pt idx="2421" formatCode="0.00E+00">
                  <c:v>-0.30930600000000003</c:v>
                </c:pt>
                <c:pt idx="2422" formatCode="0.00E+00">
                  <c:v>-0.30980999999999997</c:v>
                </c:pt>
                <c:pt idx="2423" formatCode="0.00E+00">
                  <c:v>-0.31027900000000003</c:v>
                </c:pt>
                <c:pt idx="2424" formatCode="0.00E+00">
                  <c:v>-0.31071399999999999</c:v>
                </c:pt>
                <c:pt idx="2425" formatCode="0.00E+00">
                  <c:v>-0.31112200000000001</c:v>
                </c:pt>
                <c:pt idx="2426" formatCode="0.00E+00">
                  <c:v>-0.31151000000000001</c:v>
                </c:pt>
                <c:pt idx="2427" formatCode="0.00E+00">
                  <c:v>-0.31187500000000001</c:v>
                </c:pt>
                <c:pt idx="2428" formatCode="0.00E+00">
                  <c:v>-0.31221900000000002</c:v>
                </c:pt>
                <c:pt idx="2429" formatCode="0.00E+00">
                  <c:v>-0.31254399999999999</c:v>
                </c:pt>
                <c:pt idx="2430" formatCode="0.00E+00">
                  <c:v>-0.31285400000000002</c:v>
                </c:pt>
                <c:pt idx="2431" formatCode="0.00E+00">
                  <c:v>-0.31314599999999998</c:v>
                </c:pt>
                <c:pt idx="2432" formatCode="0.00E+00">
                  <c:v>-0.31342100000000001</c:v>
                </c:pt>
                <c:pt idx="2433" formatCode="0.00E+00">
                  <c:v>-0.31368200000000002</c:v>
                </c:pt>
                <c:pt idx="2434" formatCode="0.00E+00">
                  <c:v>-0.31393599999999999</c:v>
                </c:pt>
                <c:pt idx="2435" formatCode="0.00E+00">
                  <c:v>-0.31418200000000002</c:v>
                </c:pt>
                <c:pt idx="2436" formatCode="0.00E+00">
                  <c:v>-0.31441400000000003</c:v>
                </c:pt>
                <c:pt idx="2437" formatCode="0.00E+00">
                  <c:v>-0.31462699999999999</c:v>
                </c:pt>
                <c:pt idx="2438" formatCode="0.00E+00">
                  <c:v>-0.31481900000000002</c:v>
                </c:pt>
                <c:pt idx="2439" formatCode="0.00E+00">
                  <c:v>-0.31499300000000002</c:v>
                </c:pt>
                <c:pt idx="2440" formatCode="0.00E+00">
                  <c:v>-0.31515799999999999</c:v>
                </c:pt>
                <c:pt idx="2441" formatCode="0.00E+00">
                  <c:v>-0.31532300000000002</c:v>
                </c:pt>
                <c:pt idx="2442" formatCode="0.00E+00">
                  <c:v>-0.31549500000000003</c:v>
                </c:pt>
                <c:pt idx="2443" formatCode="0.00E+00">
                  <c:v>-0.315666</c:v>
                </c:pt>
                <c:pt idx="2444" formatCode="0.00E+00">
                  <c:v>-0.31582500000000002</c:v>
                </c:pt>
                <c:pt idx="2445" formatCode="0.00E+00">
                  <c:v>-0.31596400000000002</c:v>
                </c:pt>
                <c:pt idx="2446" formatCode="0.00E+00">
                  <c:v>-0.316081</c:v>
                </c:pt>
                <c:pt idx="2447" formatCode="0.00E+00">
                  <c:v>-0.31617600000000001</c:v>
                </c:pt>
                <c:pt idx="2448" formatCode="0.00E+00">
                  <c:v>-0.31624999999999998</c:v>
                </c:pt>
                <c:pt idx="2449" formatCode="0.00E+00">
                  <c:v>-0.316303</c:v>
                </c:pt>
                <c:pt idx="2450" formatCode="0.00E+00">
                  <c:v>-0.31633600000000001</c:v>
                </c:pt>
                <c:pt idx="2451" formatCode="0.00E+00">
                  <c:v>-0.31635200000000002</c:v>
                </c:pt>
                <c:pt idx="2452" formatCode="0.00E+00">
                  <c:v>-0.31635200000000002</c:v>
                </c:pt>
                <c:pt idx="2453" formatCode="0.00E+00">
                  <c:v>-0.31633</c:v>
                </c:pt>
                <c:pt idx="2454" formatCode="0.00E+00">
                  <c:v>-0.31628099999999998</c:v>
                </c:pt>
                <c:pt idx="2455" formatCode="0.00E+00">
                  <c:v>-0.31620300000000001</c:v>
                </c:pt>
                <c:pt idx="2456" formatCode="0.00E+00">
                  <c:v>-0.31609599999999999</c:v>
                </c:pt>
                <c:pt idx="2457" formatCode="0.00E+00">
                  <c:v>-0.315967</c:v>
                </c:pt>
                <c:pt idx="2458" formatCode="0.00E+00">
                  <c:v>-0.31581999999999999</c:v>
                </c:pt>
                <c:pt idx="2459" formatCode="0.00E+00">
                  <c:v>-0.31565599999999999</c:v>
                </c:pt>
                <c:pt idx="2460" formatCode="0.00E+00">
                  <c:v>-0.315471</c:v>
                </c:pt>
                <c:pt idx="2461" formatCode="0.00E+00">
                  <c:v>-0.31525900000000001</c:v>
                </c:pt>
                <c:pt idx="2462" formatCode="0.00E+00">
                  <c:v>-0.31501600000000002</c:v>
                </c:pt>
                <c:pt idx="2463" formatCode="0.00E+00">
                  <c:v>-0.31473299999999998</c:v>
                </c:pt>
                <c:pt idx="2464" formatCode="0.00E+00">
                  <c:v>-0.31440200000000001</c:v>
                </c:pt>
                <c:pt idx="2465" formatCode="0.00E+00">
                  <c:v>-0.31401899999999999</c:v>
                </c:pt>
                <c:pt idx="2466" formatCode="0.00E+00">
                  <c:v>-0.313579</c:v>
                </c:pt>
                <c:pt idx="2467" formatCode="0.00E+00">
                  <c:v>-0.313083</c:v>
                </c:pt>
                <c:pt idx="2468" formatCode="0.00E+00">
                  <c:v>-0.31253300000000001</c:v>
                </c:pt>
                <c:pt idx="2469" formatCode="0.00E+00">
                  <c:v>-0.31193399999999999</c:v>
                </c:pt>
                <c:pt idx="2470" formatCode="0.00E+00">
                  <c:v>-0.31129299999999999</c:v>
                </c:pt>
                <c:pt idx="2471" formatCode="0.00E+00">
                  <c:v>-0.31060900000000002</c:v>
                </c:pt>
                <c:pt idx="2472" formatCode="0.00E+00">
                  <c:v>-0.30987100000000001</c:v>
                </c:pt>
                <c:pt idx="2473" formatCode="0.00E+00">
                  <c:v>-0.30907200000000001</c:v>
                </c:pt>
                <c:pt idx="2474" formatCode="0.00E+00">
                  <c:v>-0.30821199999999999</c:v>
                </c:pt>
                <c:pt idx="2475" formatCode="0.00E+00">
                  <c:v>-0.30730099999999999</c:v>
                </c:pt>
                <c:pt idx="2476" formatCode="0.00E+00">
                  <c:v>-0.30634499999999998</c:v>
                </c:pt>
                <c:pt idx="2477" formatCode="0.00E+00">
                  <c:v>-0.30534299999999998</c:v>
                </c:pt>
                <c:pt idx="2478" formatCode="0.00E+00">
                  <c:v>-0.30429699999999998</c:v>
                </c:pt>
                <c:pt idx="2479" formatCode="0.00E+00">
                  <c:v>-0.30321100000000001</c:v>
                </c:pt>
                <c:pt idx="2480" formatCode="0.00E+00">
                  <c:v>-0.30208099999999999</c:v>
                </c:pt>
                <c:pt idx="2481" formatCode="0.00E+00">
                  <c:v>-0.300898</c:v>
                </c:pt>
                <c:pt idx="2482" formatCode="0.00E+00">
                  <c:v>-0.29965900000000001</c:v>
                </c:pt>
                <c:pt idx="2483" formatCode="0.00E+00">
                  <c:v>-0.29836099999999999</c:v>
                </c:pt>
                <c:pt idx="2484" formatCode="0.00E+00">
                  <c:v>-0.29700300000000002</c:v>
                </c:pt>
                <c:pt idx="2485" formatCode="0.00E+00">
                  <c:v>-0.29558200000000001</c:v>
                </c:pt>
                <c:pt idx="2486" formatCode="0.00E+00">
                  <c:v>-0.29409800000000003</c:v>
                </c:pt>
                <c:pt idx="2487" formatCode="0.00E+00">
                  <c:v>-0.29255100000000001</c:v>
                </c:pt>
                <c:pt idx="2488" formatCode="0.00E+00">
                  <c:v>-0.290939</c:v>
                </c:pt>
                <c:pt idx="2489" formatCode="0.00E+00">
                  <c:v>-0.28925899999999999</c:v>
                </c:pt>
                <c:pt idx="2490" formatCode="0.00E+00">
                  <c:v>-0.28751300000000002</c:v>
                </c:pt>
                <c:pt idx="2491" formatCode="0.00E+00">
                  <c:v>-0.28570600000000002</c:v>
                </c:pt>
                <c:pt idx="2492" formatCode="0.00E+00">
                  <c:v>-0.28383999999999998</c:v>
                </c:pt>
                <c:pt idx="2493" formatCode="0.00E+00">
                  <c:v>-0.281914</c:v>
                </c:pt>
                <c:pt idx="2494" formatCode="0.00E+00">
                  <c:v>-0.27992899999999998</c:v>
                </c:pt>
                <c:pt idx="2495" formatCode="0.00E+00">
                  <c:v>-0.27788600000000002</c:v>
                </c:pt>
                <c:pt idx="2496" formatCode="0.00E+00">
                  <c:v>-0.275781</c:v>
                </c:pt>
                <c:pt idx="2497" formatCode="0.00E+00">
                  <c:v>-0.27361000000000002</c:v>
                </c:pt>
                <c:pt idx="2498" formatCode="0.00E+00">
                  <c:v>-0.27137800000000001</c:v>
                </c:pt>
                <c:pt idx="2499" formatCode="0.00E+00">
                  <c:v>-0.26908900000000002</c:v>
                </c:pt>
                <c:pt idx="2500" formatCode="0.00E+00">
                  <c:v>-0.26673999999999998</c:v>
                </c:pt>
                <c:pt idx="2501" formatCode="0.00E+00">
                  <c:v>-0.26432899999999998</c:v>
                </c:pt>
                <c:pt idx="2502" formatCode="0.00E+00">
                  <c:v>-0.26185999999999998</c:v>
                </c:pt>
                <c:pt idx="2503" formatCode="0.00E+00">
                  <c:v>-0.25933800000000001</c:v>
                </c:pt>
                <c:pt idx="2504" formatCode="0.00E+00">
                  <c:v>-0.25676199999999999</c:v>
                </c:pt>
                <c:pt idx="2505" formatCode="0.00E+00">
                  <c:v>-0.25413400000000003</c:v>
                </c:pt>
                <c:pt idx="2506" formatCode="0.00E+00">
                  <c:v>-0.25145899999999999</c:v>
                </c:pt>
                <c:pt idx="2507" formatCode="0.00E+00">
                  <c:v>-0.24874099999999999</c:v>
                </c:pt>
                <c:pt idx="2508" formatCode="0.00E+00">
                  <c:v>-0.24598300000000001</c:v>
                </c:pt>
                <c:pt idx="2509" formatCode="0.00E+00">
                  <c:v>-0.24318699999999999</c:v>
                </c:pt>
                <c:pt idx="2510" formatCode="0.00E+00">
                  <c:v>-0.24035699999999999</c:v>
                </c:pt>
                <c:pt idx="2511" formatCode="0.00E+00">
                  <c:v>-0.23749600000000001</c:v>
                </c:pt>
                <c:pt idx="2512" formatCode="0.00E+00">
                  <c:v>-0.234601</c:v>
                </c:pt>
                <c:pt idx="2513" formatCode="0.00E+00">
                  <c:v>-0.23167199999999999</c:v>
                </c:pt>
                <c:pt idx="2514" formatCode="0.00E+00">
                  <c:v>-0.228712</c:v>
                </c:pt>
                <c:pt idx="2515" formatCode="0.00E+00">
                  <c:v>-0.22572400000000001</c:v>
                </c:pt>
                <c:pt idx="2516" formatCode="0.00E+00">
                  <c:v>-0.22270999999999999</c:v>
                </c:pt>
                <c:pt idx="2517" formatCode="0.00E+00">
                  <c:v>-0.21967300000000001</c:v>
                </c:pt>
                <c:pt idx="2518" formatCode="0.00E+00">
                  <c:v>-0.216616</c:v>
                </c:pt>
                <c:pt idx="2519" formatCode="0.00E+00">
                  <c:v>-0.21353900000000001</c:v>
                </c:pt>
                <c:pt idx="2520" formatCode="0.00E+00">
                  <c:v>-0.21044199999999999</c:v>
                </c:pt>
                <c:pt idx="2521" formatCode="0.00E+00">
                  <c:v>-0.20732700000000001</c:v>
                </c:pt>
                <c:pt idx="2522" formatCode="0.00E+00">
                  <c:v>-0.20419699999999999</c:v>
                </c:pt>
                <c:pt idx="2523" formatCode="0.00E+00">
                  <c:v>-0.20105600000000001</c:v>
                </c:pt>
                <c:pt idx="2524" formatCode="0.00E+00">
                  <c:v>-0.197906</c:v>
                </c:pt>
                <c:pt idx="2525" formatCode="0.00E+00">
                  <c:v>-0.194748</c:v>
                </c:pt>
                <c:pt idx="2526" formatCode="0.00E+00">
                  <c:v>-0.191583</c:v>
                </c:pt>
                <c:pt idx="2527" formatCode="0.00E+00">
                  <c:v>-0.188414</c:v>
                </c:pt>
                <c:pt idx="2528" formatCode="0.00E+00">
                  <c:v>-0.18524399999999999</c:v>
                </c:pt>
                <c:pt idx="2529" formatCode="0.00E+00">
                  <c:v>-0.18207499999999999</c:v>
                </c:pt>
                <c:pt idx="2530" formatCode="0.00E+00">
                  <c:v>-0.17890900000000001</c:v>
                </c:pt>
                <c:pt idx="2531" formatCode="0.00E+00">
                  <c:v>-0.17574500000000001</c:v>
                </c:pt>
                <c:pt idx="2532" formatCode="0.00E+00">
                  <c:v>-0.17258100000000001</c:v>
                </c:pt>
                <c:pt idx="2533" formatCode="0.00E+00">
                  <c:v>-0.16941999999999999</c:v>
                </c:pt>
                <c:pt idx="2534" formatCode="0.00E+00">
                  <c:v>-0.16627</c:v>
                </c:pt>
                <c:pt idx="2535" formatCode="0.00E+00">
                  <c:v>-0.16314500000000001</c:v>
                </c:pt>
                <c:pt idx="2536" formatCode="0.00E+00">
                  <c:v>-0.160052</c:v>
                </c:pt>
                <c:pt idx="2537" formatCode="0.00E+00">
                  <c:v>-0.15699399999999999</c:v>
                </c:pt>
                <c:pt idx="2538" formatCode="0.00E+00">
                  <c:v>-0.15396799999999999</c:v>
                </c:pt>
                <c:pt idx="2539" formatCode="0.00E+00">
                  <c:v>-0.150978</c:v>
                </c:pt>
                <c:pt idx="2540" formatCode="0.00E+00">
                  <c:v>-0.14802399999999999</c:v>
                </c:pt>
                <c:pt idx="2541" formatCode="0.00E+00">
                  <c:v>-0.14510899999999999</c:v>
                </c:pt>
                <c:pt idx="2542" formatCode="0.00E+00">
                  <c:v>-0.142237</c:v>
                </c:pt>
                <c:pt idx="2543" formatCode="0.00E+00">
                  <c:v>-0.13941799999999999</c:v>
                </c:pt>
                <c:pt idx="2544" formatCode="0.00E+00">
                  <c:v>-0.136654</c:v>
                </c:pt>
                <c:pt idx="2545" formatCode="0.00E+00">
                  <c:v>-0.13394900000000001</c:v>
                </c:pt>
                <c:pt idx="2546" formatCode="0.00E+00">
                  <c:v>-0.131303</c:v>
                </c:pt>
                <c:pt idx="2547" formatCode="0.00E+00">
                  <c:v>-0.128717</c:v>
                </c:pt>
                <c:pt idx="2548" formatCode="0.00E+00">
                  <c:v>-0.126191</c:v>
                </c:pt>
                <c:pt idx="2549" formatCode="0.00E+00">
                  <c:v>-0.123726</c:v>
                </c:pt>
                <c:pt idx="2550" formatCode="0.00E+00">
                  <c:v>-0.121325</c:v>
                </c:pt>
                <c:pt idx="2551" formatCode="0.00E+00">
                  <c:v>-0.118993</c:v>
                </c:pt>
                <c:pt idx="2552" formatCode="0.00E+00">
                  <c:v>-0.116734</c:v>
                </c:pt>
                <c:pt idx="2553" formatCode="0.00E+00">
                  <c:v>-0.11455</c:v>
                </c:pt>
                <c:pt idx="2554" formatCode="0.00E+00">
                  <c:v>-0.11244700000000001</c:v>
                </c:pt>
                <c:pt idx="2555" formatCode="0.00E+00">
                  <c:v>-0.110427</c:v>
                </c:pt>
                <c:pt idx="2556" formatCode="0.00E+00">
                  <c:v>-0.108489</c:v>
                </c:pt>
                <c:pt idx="2557" formatCode="0.00E+00">
                  <c:v>-0.10663599999999999</c:v>
                </c:pt>
                <c:pt idx="2558" formatCode="0.00E+00">
                  <c:v>-0.10487299999999999</c:v>
                </c:pt>
                <c:pt idx="2559" formatCode="0.00E+00">
                  <c:v>-0.10320500000000001</c:v>
                </c:pt>
                <c:pt idx="2560" formatCode="0.00E+00">
                  <c:v>-0.101635</c:v>
                </c:pt>
                <c:pt idx="2561" formatCode="0.00E+00">
                  <c:v>-0.10016700000000001</c:v>
                </c:pt>
                <c:pt idx="2562" formatCode="0.00E+00">
                  <c:v>-9.8800600000000002E-2</c:v>
                </c:pt>
                <c:pt idx="2563" formatCode="0.00E+00">
                  <c:v>-9.7538E-2</c:v>
                </c:pt>
                <c:pt idx="2564" formatCode="0.00E+00">
                  <c:v>-9.6381400000000006E-2</c:v>
                </c:pt>
                <c:pt idx="2565" formatCode="0.00E+00">
                  <c:v>-9.5331200000000005E-2</c:v>
                </c:pt>
                <c:pt idx="2566" formatCode="0.00E+00">
                  <c:v>-9.4387100000000002E-2</c:v>
                </c:pt>
                <c:pt idx="2567" formatCode="0.00E+00">
                  <c:v>-9.3551200000000001E-2</c:v>
                </c:pt>
                <c:pt idx="2568" formatCode="0.00E+00">
                  <c:v>-9.2827099999999996E-2</c:v>
                </c:pt>
                <c:pt idx="2569" formatCode="0.00E+00">
                  <c:v>-9.2214000000000004E-2</c:v>
                </c:pt>
                <c:pt idx="2570" formatCode="0.00E+00">
                  <c:v>-9.1708200000000004E-2</c:v>
                </c:pt>
                <c:pt idx="2571" formatCode="0.00E+00">
                  <c:v>-9.1308399999999998E-2</c:v>
                </c:pt>
                <c:pt idx="2572" formatCode="0.00E+00">
                  <c:v>-9.1017399999999998E-2</c:v>
                </c:pt>
                <c:pt idx="2573" formatCode="0.00E+00">
                  <c:v>-9.0838100000000005E-2</c:v>
                </c:pt>
                <c:pt idx="2574" formatCode="0.00E+00">
                  <c:v>-9.0770600000000007E-2</c:v>
                </c:pt>
                <c:pt idx="2575" formatCode="0.00E+00">
                  <c:v>-9.0813099999999994E-2</c:v>
                </c:pt>
                <c:pt idx="2576" formatCode="0.00E+00">
                  <c:v>-9.0963799999999997E-2</c:v>
                </c:pt>
                <c:pt idx="2577" formatCode="0.00E+00">
                  <c:v>-9.1221099999999999E-2</c:v>
                </c:pt>
                <c:pt idx="2578" formatCode="0.00E+00">
                  <c:v>-9.1584700000000005E-2</c:v>
                </c:pt>
                <c:pt idx="2579" formatCode="0.00E+00">
                  <c:v>-9.2055799999999993E-2</c:v>
                </c:pt>
                <c:pt idx="2580" formatCode="0.00E+00">
                  <c:v>-9.2636800000000005E-2</c:v>
                </c:pt>
                <c:pt idx="2581" formatCode="0.00E+00">
                  <c:v>-9.3328800000000003E-2</c:v>
                </c:pt>
                <c:pt idx="2582" formatCode="0.00E+00">
                  <c:v>-9.41298E-2</c:v>
                </c:pt>
                <c:pt idx="2583" formatCode="0.00E+00">
                  <c:v>-9.5036399999999993E-2</c:v>
                </c:pt>
                <c:pt idx="2584" formatCode="0.00E+00">
                  <c:v>-9.6047499999999994E-2</c:v>
                </c:pt>
                <c:pt idx="2585" formatCode="0.00E+00">
                  <c:v>-9.71635E-2</c:v>
                </c:pt>
                <c:pt idx="2586" formatCode="0.00E+00">
                  <c:v>-9.8384100000000002E-2</c:v>
                </c:pt>
                <c:pt idx="2587" formatCode="0.00E+00">
                  <c:v>-9.9707799999999999E-2</c:v>
                </c:pt>
                <c:pt idx="2588" formatCode="0.00E+00">
                  <c:v>-0.101133</c:v>
                </c:pt>
                <c:pt idx="2589" formatCode="0.00E+00">
                  <c:v>-0.102656</c:v>
                </c:pt>
                <c:pt idx="2590" formatCode="0.00E+00">
                  <c:v>-0.10427599999999999</c:v>
                </c:pt>
                <c:pt idx="2591" formatCode="0.00E+00">
                  <c:v>-0.105991</c:v>
                </c:pt>
                <c:pt idx="2592" formatCode="0.00E+00">
                  <c:v>-0.10780099999999999</c:v>
                </c:pt>
                <c:pt idx="2593" formatCode="0.00E+00">
                  <c:v>-0.109706</c:v>
                </c:pt>
                <c:pt idx="2594" formatCode="0.00E+00">
                  <c:v>-0.111703</c:v>
                </c:pt>
                <c:pt idx="2595" formatCode="0.00E+00">
                  <c:v>-0.113792</c:v>
                </c:pt>
                <c:pt idx="2596" formatCode="0.00E+00">
                  <c:v>-0.11597</c:v>
                </c:pt>
                <c:pt idx="2597" formatCode="0.00E+00">
                  <c:v>-0.118229</c:v>
                </c:pt>
                <c:pt idx="2598" formatCode="0.00E+00">
                  <c:v>-0.120562</c:v>
                </c:pt>
                <c:pt idx="2599" formatCode="0.00E+00">
                  <c:v>-0.12296799999999999</c:v>
                </c:pt>
                <c:pt idx="2600" formatCode="0.00E+00">
                  <c:v>-0.125449</c:v>
                </c:pt>
                <c:pt idx="2601" formatCode="0.00E+00">
                  <c:v>-0.127999</c:v>
                </c:pt>
                <c:pt idx="2602" formatCode="0.00E+00">
                  <c:v>-0.13061800000000001</c:v>
                </c:pt>
                <c:pt idx="2603" formatCode="0.00E+00">
                  <c:v>-0.13330500000000001</c:v>
                </c:pt>
                <c:pt idx="2604" formatCode="0.00E+00">
                  <c:v>-0.13605800000000001</c:v>
                </c:pt>
                <c:pt idx="2605" formatCode="0.00E+00">
                  <c:v>-0.138879</c:v>
                </c:pt>
                <c:pt idx="2606" formatCode="0.00E+00">
                  <c:v>-0.141763</c:v>
                </c:pt>
                <c:pt idx="2607" formatCode="0.00E+00">
                  <c:v>-0.144706</c:v>
                </c:pt>
                <c:pt idx="2608" formatCode="0.00E+00">
                  <c:v>-0.1477</c:v>
                </c:pt>
                <c:pt idx="2609" formatCode="0.00E+00">
                  <c:v>-0.15074299999999999</c:v>
                </c:pt>
                <c:pt idx="2610" formatCode="0.00E+00">
                  <c:v>-0.15384</c:v>
                </c:pt>
                <c:pt idx="2611" formatCode="0.00E+00">
                  <c:v>-0.15699399999999999</c:v>
                </c:pt>
                <c:pt idx="2612" formatCode="0.00E+00">
                  <c:v>-0.16020499999999999</c:v>
                </c:pt>
                <c:pt idx="2613" formatCode="0.00E+00">
                  <c:v>-0.163466</c:v>
                </c:pt>
                <c:pt idx="2614" formatCode="0.00E+00">
                  <c:v>-0.166772</c:v>
                </c:pt>
                <c:pt idx="2615" formatCode="0.00E+00">
                  <c:v>-0.17011899999999999</c:v>
                </c:pt>
                <c:pt idx="2616" formatCode="0.00E+00">
                  <c:v>-0.17350599999999999</c:v>
                </c:pt>
                <c:pt idx="2617" formatCode="0.00E+00">
                  <c:v>-0.176928</c:v>
                </c:pt>
                <c:pt idx="2618" formatCode="0.00E+00">
                  <c:v>-0.18038000000000001</c:v>
                </c:pt>
                <c:pt idx="2619" formatCode="0.00E+00">
                  <c:v>-0.18385799999999999</c:v>
                </c:pt>
                <c:pt idx="2620" formatCode="0.00E+00">
                  <c:v>-0.18736</c:v>
                </c:pt>
                <c:pt idx="2621" formatCode="0.00E+00">
                  <c:v>-0.190886</c:v>
                </c:pt>
                <c:pt idx="2622" formatCode="0.00E+00">
                  <c:v>-0.19442999999999999</c:v>
                </c:pt>
                <c:pt idx="2623" formatCode="0.00E+00">
                  <c:v>-0.19799</c:v>
                </c:pt>
                <c:pt idx="2624" formatCode="0.00E+00">
                  <c:v>-0.20155999999999999</c:v>
                </c:pt>
                <c:pt idx="2625" formatCode="0.00E+00">
                  <c:v>-0.20513400000000001</c:v>
                </c:pt>
                <c:pt idx="2626" formatCode="0.00E+00">
                  <c:v>-0.20870900000000001</c:v>
                </c:pt>
                <c:pt idx="2627" formatCode="0.00E+00">
                  <c:v>-0.21227799999999999</c:v>
                </c:pt>
                <c:pt idx="2628" formatCode="0.00E+00">
                  <c:v>-0.21580299999999999</c:v>
                </c:pt>
                <c:pt idx="2629" formatCode="0.00E+00">
                  <c:v>-0.21927099999999999</c:v>
                </c:pt>
                <c:pt idx="2630" formatCode="0.00E+00">
                  <c:v>-0.222723</c:v>
                </c:pt>
                <c:pt idx="2631" formatCode="0.00E+00">
                  <c:v>-0.22616900000000001</c:v>
                </c:pt>
                <c:pt idx="2632" formatCode="0.00E+00">
                  <c:v>-0.22958500000000001</c:v>
                </c:pt>
                <c:pt idx="2633" formatCode="0.00E+00">
                  <c:v>-0.23296900000000001</c:v>
                </c:pt>
                <c:pt idx="2634" formatCode="0.00E+00">
                  <c:v>-0.23633299999999999</c:v>
                </c:pt>
                <c:pt idx="2635" formatCode="0.00E+00">
                  <c:v>-0.239678</c:v>
                </c:pt>
                <c:pt idx="2636" formatCode="0.00E+00">
                  <c:v>-0.24300099999999999</c:v>
                </c:pt>
                <c:pt idx="2637" formatCode="0.00E+00">
                  <c:v>-0.24629799999999999</c:v>
                </c:pt>
                <c:pt idx="2638" formatCode="0.00E+00">
                  <c:v>-0.24956500000000001</c:v>
                </c:pt>
                <c:pt idx="2639" formatCode="0.00E+00">
                  <c:v>-0.252799</c:v>
                </c:pt>
                <c:pt idx="2640" formatCode="0.00E+00">
                  <c:v>-0.25600099999999998</c:v>
                </c:pt>
                <c:pt idx="2641" formatCode="0.00E+00">
                  <c:v>-0.25917200000000001</c:v>
                </c:pt>
                <c:pt idx="2642" formatCode="0.00E+00">
                  <c:v>-0.26230999999999999</c:v>
                </c:pt>
                <c:pt idx="2643" formatCode="0.00E+00">
                  <c:v>-0.26541199999999998</c:v>
                </c:pt>
                <c:pt idx="2644" formatCode="0.00E+00">
                  <c:v>-0.26847700000000002</c:v>
                </c:pt>
                <c:pt idx="2645" formatCode="0.00E+00">
                  <c:v>-0.27150400000000002</c:v>
                </c:pt>
                <c:pt idx="2646" formatCode="0.00E+00">
                  <c:v>-0.27449400000000002</c:v>
                </c:pt>
                <c:pt idx="2647" formatCode="0.00E+00">
                  <c:v>-0.277447</c:v>
                </c:pt>
                <c:pt idx="2648" formatCode="0.00E+00">
                  <c:v>-0.280358</c:v>
                </c:pt>
                <c:pt idx="2649" formatCode="0.00E+00">
                  <c:v>-0.283221</c:v>
                </c:pt>
                <c:pt idx="2650" formatCode="0.00E+00">
                  <c:v>-0.28602899999999998</c:v>
                </c:pt>
                <c:pt idx="2651" formatCode="0.00E+00">
                  <c:v>-0.28877900000000001</c:v>
                </c:pt>
                <c:pt idx="2652" formatCode="0.00E+00">
                  <c:v>-0.291468</c:v>
                </c:pt>
                <c:pt idx="2653" formatCode="0.00E+00">
                  <c:v>-0.29409600000000002</c:v>
                </c:pt>
                <c:pt idx="2654" formatCode="0.00E+00">
                  <c:v>-0.29665900000000001</c:v>
                </c:pt>
                <c:pt idx="2655" formatCode="0.00E+00">
                  <c:v>-0.299155</c:v>
                </c:pt>
                <c:pt idx="2656" formatCode="0.00E+00">
                  <c:v>-0.30158200000000002</c:v>
                </c:pt>
                <c:pt idx="2657" formatCode="0.00E+00">
                  <c:v>-0.30393700000000001</c:v>
                </c:pt>
                <c:pt idx="2658" formatCode="0.00E+00">
                  <c:v>-0.30621700000000002</c:v>
                </c:pt>
                <c:pt idx="2659" formatCode="0.00E+00">
                  <c:v>-0.308419</c:v>
                </c:pt>
                <c:pt idx="2660" formatCode="0.00E+00">
                  <c:v>-0.31054100000000001</c:v>
                </c:pt>
                <c:pt idx="2661" formatCode="0.00E+00">
                  <c:v>-0.31258000000000002</c:v>
                </c:pt>
                <c:pt idx="2662" formatCode="0.00E+00">
                  <c:v>-0.31453900000000001</c:v>
                </c:pt>
                <c:pt idx="2663" formatCode="0.00E+00">
                  <c:v>-0.31641599999999998</c:v>
                </c:pt>
                <c:pt idx="2664" formatCode="0.00E+00">
                  <c:v>-0.31821199999999999</c:v>
                </c:pt>
                <c:pt idx="2665" formatCode="0.00E+00">
                  <c:v>-0.31992900000000002</c:v>
                </c:pt>
                <c:pt idx="2666" formatCode="0.00E+00">
                  <c:v>-0.32156499999999999</c:v>
                </c:pt>
                <c:pt idx="2667" formatCode="0.00E+00">
                  <c:v>-0.32312000000000002</c:v>
                </c:pt>
                <c:pt idx="2668" formatCode="0.00E+00">
                  <c:v>-0.32459300000000002</c:v>
                </c:pt>
                <c:pt idx="2669" formatCode="0.00E+00">
                  <c:v>-0.32598300000000002</c:v>
                </c:pt>
                <c:pt idx="2670" formatCode="0.00E+00">
                  <c:v>-0.32728800000000002</c:v>
                </c:pt>
                <c:pt idx="2671" formatCode="0.00E+00">
                  <c:v>-0.32850499999999999</c:v>
                </c:pt>
                <c:pt idx="2672" formatCode="0.00E+00">
                  <c:v>-0.32963199999999998</c:v>
                </c:pt>
                <c:pt idx="2673" formatCode="0.00E+00">
                  <c:v>-0.33066699999999999</c:v>
                </c:pt>
                <c:pt idx="2674" formatCode="0.00E+00">
                  <c:v>-0.33160899999999999</c:v>
                </c:pt>
                <c:pt idx="2675" formatCode="0.00E+00">
                  <c:v>-0.33245599999999997</c:v>
                </c:pt>
                <c:pt idx="2676" formatCode="0.00E+00">
                  <c:v>-0.33320699999999998</c:v>
                </c:pt>
                <c:pt idx="2677" formatCode="0.00E+00">
                  <c:v>-0.33385900000000002</c:v>
                </c:pt>
                <c:pt idx="2678" formatCode="0.00E+00">
                  <c:v>-0.33440799999999998</c:v>
                </c:pt>
                <c:pt idx="2679" formatCode="0.00E+00">
                  <c:v>-0.33485100000000001</c:v>
                </c:pt>
                <c:pt idx="2680" formatCode="0.00E+00">
                  <c:v>-0.33518900000000001</c:v>
                </c:pt>
                <c:pt idx="2681" formatCode="0.00E+00">
                  <c:v>-0.33541900000000002</c:v>
                </c:pt>
                <c:pt idx="2682" formatCode="0.00E+00">
                  <c:v>-0.33554499999999998</c:v>
                </c:pt>
                <c:pt idx="2683" formatCode="0.00E+00">
                  <c:v>-0.33556900000000001</c:v>
                </c:pt>
                <c:pt idx="2684" formatCode="0.00E+00">
                  <c:v>-0.33549299999999999</c:v>
                </c:pt>
                <c:pt idx="2685" formatCode="0.00E+00">
                  <c:v>-0.33532000000000001</c:v>
                </c:pt>
                <c:pt idx="2686" formatCode="0.00E+00">
                  <c:v>-0.33505299999999999</c:v>
                </c:pt>
                <c:pt idx="2687" formatCode="0.00E+00">
                  <c:v>-0.33469300000000002</c:v>
                </c:pt>
                <c:pt idx="2688" formatCode="0.00E+00">
                  <c:v>-0.33423999999999998</c:v>
                </c:pt>
                <c:pt idx="2689" formatCode="0.00E+00">
                  <c:v>-0.33369500000000002</c:v>
                </c:pt>
                <c:pt idx="2690" formatCode="0.00E+00">
                  <c:v>-0.33305600000000002</c:v>
                </c:pt>
                <c:pt idx="2691" formatCode="0.00E+00">
                  <c:v>-0.33232200000000001</c:v>
                </c:pt>
                <c:pt idx="2692" formatCode="0.00E+00">
                  <c:v>-0.33149600000000001</c:v>
                </c:pt>
                <c:pt idx="2693" formatCode="0.00E+00">
                  <c:v>-0.33057999999999998</c:v>
                </c:pt>
                <c:pt idx="2694" formatCode="0.00E+00">
                  <c:v>-0.32956999999999997</c:v>
                </c:pt>
                <c:pt idx="2695" formatCode="0.00E+00">
                  <c:v>-0.328459</c:v>
                </c:pt>
                <c:pt idx="2696" formatCode="0.00E+00">
                  <c:v>-0.32724399999999998</c:v>
                </c:pt>
                <c:pt idx="2697" formatCode="0.00E+00">
                  <c:v>-0.32592599999999999</c:v>
                </c:pt>
                <c:pt idx="2698" formatCode="0.00E+00">
                  <c:v>-0.32450600000000002</c:v>
                </c:pt>
                <c:pt idx="2699" formatCode="0.00E+00">
                  <c:v>-0.322986</c:v>
                </c:pt>
                <c:pt idx="2700" formatCode="0.00E+00">
                  <c:v>-0.32136599999999999</c:v>
                </c:pt>
                <c:pt idx="2701" formatCode="0.00E+00">
                  <c:v>-0.31964900000000002</c:v>
                </c:pt>
                <c:pt idx="2702" formatCode="0.00E+00">
                  <c:v>-0.317828</c:v>
                </c:pt>
                <c:pt idx="2703" formatCode="0.00E+00">
                  <c:v>-0.31589800000000001</c:v>
                </c:pt>
                <c:pt idx="2704" formatCode="0.00E+00">
                  <c:v>-0.31386399999999998</c:v>
                </c:pt>
                <c:pt idx="2705" formatCode="0.00E+00">
                  <c:v>-0.31173600000000001</c:v>
                </c:pt>
                <c:pt idx="2706" formatCode="0.00E+00">
                  <c:v>-0.30952000000000002</c:v>
                </c:pt>
                <c:pt idx="2707" formatCode="0.00E+00">
                  <c:v>-0.307222</c:v>
                </c:pt>
                <c:pt idx="2708" formatCode="0.00E+00">
                  <c:v>-0.30484099999999997</c:v>
                </c:pt>
                <c:pt idx="2709" formatCode="0.00E+00">
                  <c:v>-0.302375</c:v>
                </c:pt>
                <c:pt idx="2710" formatCode="0.00E+00">
                  <c:v>-0.29982399999999998</c:v>
                </c:pt>
                <c:pt idx="2711" formatCode="0.00E+00">
                  <c:v>-0.29718699999999998</c:v>
                </c:pt>
                <c:pt idx="2712" formatCode="0.00E+00">
                  <c:v>-0.29446299999999997</c:v>
                </c:pt>
                <c:pt idx="2713" formatCode="0.00E+00">
                  <c:v>-0.29165400000000002</c:v>
                </c:pt>
                <c:pt idx="2714" formatCode="0.00E+00">
                  <c:v>-0.28876400000000002</c:v>
                </c:pt>
                <c:pt idx="2715" formatCode="0.00E+00">
                  <c:v>-0.28579900000000003</c:v>
                </c:pt>
                <c:pt idx="2716" formatCode="0.00E+00">
                  <c:v>-0.28276499999999999</c:v>
                </c:pt>
                <c:pt idx="2717" formatCode="0.00E+00">
                  <c:v>-0.27966600000000003</c:v>
                </c:pt>
                <c:pt idx="2718" formatCode="0.00E+00">
                  <c:v>-0.27650000000000002</c:v>
                </c:pt>
                <c:pt idx="2719" formatCode="0.00E+00">
                  <c:v>-0.27327099999999999</c:v>
                </c:pt>
                <c:pt idx="2720" formatCode="0.00E+00">
                  <c:v>-0.26998699999999998</c:v>
                </c:pt>
                <c:pt idx="2721" formatCode="0.00E+00">
                  <c:v>-0.26664199999999999</c:v>
                </c:pt>
                <c:pt idx="2722" formatCode="0.00E+00">
                  <c:v>-0.26320500000000002</c:v>
                </c:pt>
                <c:pt idx="2723" formatCode="0.00E+00">
                  <c:v>-0.25967499999999999</c:v>
                </c:pt>
                <c:pt idx="2724" formatCode="0.00E+00">
                  <c:v>-0.25608399999999998</c:v>
                </c:pt>
                <c:pt idx="2725" formatCode="0.00E+00">
                  <c:v>-0.252438</c:v>
                </c:pt>
                <c:pt idx="2726" formatCode="0.00E+00">
                  <c:v>-0.248724</c:v>
                </c:pt>
                <c:pt idx="2727" formatCode="0.00E+00">
                  <c:v>-0.244945</c:v>
                </c:pt>
                <c:pt idx="2728" formatCode="0.00E+00">
                  <c:v>-0.24110899999999999</c:v>
                </c:pt>
                <c:pt idx="2729" formatCode="0.00E+00">
                  <c:v>-0.23721700000000001</c:v>
                </c:pt>
                <c:pt idx="2730" formatCode="0.00E+00">
                  <c:v>-0.23327200000000001</c:v>
                </c:pt>
                <c:pt idx="2731" formatCode="0.00E+00">
                  <c:v>-0.229273</c:v>
                </c:pt>
                <c:pt idx="2732" formatCode="0.00E+00">
                  <c:v>-0.225221</c:v>
                </c:pt>
                <c:pt idx="2733" formatCode="0.00E+00">
                  <c:v>-0.22111500000000001</c:v>
                </c:pt>
                <c:pt idx="2734" formatCode="0.00E+00">
                  <c:v>-0.21695999999999999</c:v>
                </c:pt>
                <c:pt idx="2735" formatCode="0.00E+00">
                  <c:v>-0.21276100000000001</c:v>
                </c:pt>
                <c:pt idx="2736" formatCode="0.00E+00">
                  <c:v>-0.20852399999999999</c:v>
                </c:pt>
                <c:pt idx="2737" formatCode="0.00E+00">
                  <c:v>-0.20425499999999999</c:v>
                </c:pt>
                <c:pt idx="2738" formatCode="0.00E+00">
                  <c:v>-0.199957</c:v>
                </c:pt>
                <c:pt idx="2739" formatCode="0.00E+00">
                  <c:v>-0.195634</c:v>
                </c:pt>
                <c:pt idx="2740" formatCode="0.00E+00">
                  <c:v>-0.19128899999999999</c:v>
                </c:pt>
                <c:pt idx="2741" formatCode="0.00E+00">
                  <c:v>-0.18692800000000001</c:v>
                </c:pt>
                <c:pt idx="2742" formatCode="0.00E+00">
                  <c:v>-0.18255399999999999</c:v>
                </c:pt>
                <c:pt idx="2743" formatCode="0.00E+00">
                  <c:v>-0.17816799999999999</c:v>
                </c:pt>
                <c:pt idx="2744" formatCode="0.00E+00">
                  <c:v>-0.17376900000000001</c:v>
                </c:pt>
                <c:pt idx="2745" formatCode="0.00E+00">
                  <c:v>-0.16936200000000001</c:v>
                </c:pt>
                <c:pt idx="2746" formatCode="0.00E+00">
                  <c:v>-0.16495199999999999</c:v>
                </c:pt>
                <c:pt idx="2747" formatCode="0.00E+00">
                  <c:v>-0.16053899999999999</c:v>
                </c:pt>
                <c:pt idx="2748" formatCode="0.00E+00">
                  <c:v>-0.15612599999999999</c:v>
                </c:pt>
                <c:pt idx="2749" formatCode="0.00E+00">
                  <c:v>-0.15171299999999999</c:v>
                </c:pt>
                <c:pt idx="2750" formatCode="0.00E+00">
                  <c:v>-0.14730099999999999</c:v>
                </c:pt>
                <c:pt idx="2751" formatCode="0.00E+00">
                  <c:v>-0.14289399999999999</c:v>
                </c:pt>
                <c:pt idx="2752" formatCode="0.00E+00">
                  <c:v>-0.138492</c:v>
                </c:pt>
                <c:pt idx="2753" formatCode="0.00E+00">
                  <c:v>-0.134075</c:v>
                </c:pt>
                <c:pt idx="2754" formatCode="0.00E+00">
                  <c:v>-0.129636</c:v>
                </c:pt>
                <c:pt idx="2755" formatCode="0.00E+00">
                  <c:v>-0.12520100000000001</c:v>
                </c:pt>
                <c:pt idx="2756" formatCode="0.00E+00">
                  <c:v>-0.120784</c:v>
                </c:pt>
                <c:pt idx="2757" formatCode="0.00E+00">
                  <c:v>-0.11637400000000001</c:v>
                </c:pt>
                <c:pt idx="2758" formatCode="0.00E+00">
                  <c:v>-0.111973</c:v>
                </c:pt>
                <c:pt idx="2759" formatCode="0.00E+00">
                  <c:v>-0.10759100000000001</c:v>
                </c:pt>
                <c:pt idx="2760" formatCode="0.00E+00">
                  <c:v>-0.10323499999999999</c:v>
                </c:pt>
                <c:pt idx="2761" formatCode="0.00E+00">
                  <c:v>-9.8906400000000005E-2</c:v>
                </c:pt>
                <c:pt idx="2762" formatCode="0.00E+00">
                  <c:v>-9.4605800000000004E-2</c:v>
                </c:pt>
                <c:pt idx="2763" formatCode="0.00E+00">
                  <c:v>-9.0333899999999995E-2</c:v>
                </c:pt>
                <c:pt idx="2764" formatCode="0.00E+00">
                  <c:v>-8.6093000000000003E-2</c:v>
                </c:pt>
                <c:pt idx="2765" formatCode="0.00E+00">
                  <c:v>-8.1886399999999998E-2</c:v>
                </c:pt>
                <c:pt idx="2766" formatCode="0.00E+00">
                  <c:v>-7.7717300000000003E-2</c:v>
                </c:pt>
                <c:pt idx="2767" formatCode="0.00E+00">
                  <c:v>-7.3587799999999995E-2</c:v>
                </c:pt>
                <c:pt idx="2768" formatCode="0.00E+00">
                  <c:v>-6.9500500000000007E-2</c:v>
                </c:pt>
                <c:pt idx="2769" formatCode="0.00E+00">
                  <c:v>-6.5459299999999998E-2</c:v>
                </c:pt>
                <c:pt idx="2770" formatCode="0.00E+00">
                  <c:v>-6.1468299999999997E-2</c:v>
                </c:pt>
                <c:pt idx="2771" formatCode="0.00E+00">
                  <c:v>-5.7530600000000001E-2</c:v>
                </c:pt>
                <c:pt idx="2772" formatCode="0.00E+00">
                  <c:v>-5.3648899999999999E-2</c:v>
                </c:pt>
                <c:pt idx="2773" formatCode="0.00E+00">
                  <c:v>-4.9824800000000002E-2</c:v>
                </c:pt>
                <c:pt idx="2774" formatCode="0.00E+00">
                  <c:v>-4.6059799999999998E-2</c:v>
                </c:pt>
                <c:pt idx="2775" formatCode="0.00E+00">
                  <c:v>-4.23556E-2</c:v>
                </c:pt>
                <c:pt idx="2776" formatCode="0.00E+00">
                  <c:v>-3.8714100000000001E-2</c:v>
                </c:pt>
                <c:pt idx="2777" formatCode="0.00E+00">
                  <c:v>-3.5137599999999998E-2</c:v>
                </c:pt>
                <c:pt idx="2778" formatCode="0.00E+00">
                  <c:v>-3.1627799999999998E-2</c:v>
                </c:pt>
                <c:pt idx="2779" formatCode="0.00E+00">
                  <c:v>-2.8187E-2</c:v>
                </c:pt>
                <c:pt idx="2780" formatCode="0.00E+00">
                  <c:v>-2.48173E-2</c:v>
                </c:pt>
                <c:pt idx="2781" formatCode="0.00E+00">
                  <c:v>-2.15196E-2</c:v>
                </c:pt>
                <c:pt idx="2782" formatCode="0.00E+00">
                  <c:v>-1.8293400000000001E-2</c:v>
                </c:pt>
                <c:pt idx="2783" formatCode="0.00E+00">
                  <c:v>-1.5139100000000001E-2</c:v>
                </c:pt>
                <c:pt idx="2784" formatCode="0.00E+00">
                  <c:v>-1.2059E-2</c:v>
                </c:pt>
                <c:pt idx="2785" formatCode="0.00E+00">
                  <c:v>-9.0553700000000001E-3</c:v>
                </c:pt>
                <c:pt idx="2786" formatCode="0.00E+00">
                  <c:v>-6.1308400000000002E-3</c:v>
                </c:pt>
                <c:pt idx="2787" formatCode="0.00E+00">
                  <c:v>-3.28838E-3</c:v>
                </c:pt>
                <c:pt idx="2788" formatCode="0.00E+00">
                  <c:v>-5.2893500000000002E-4</c:v>
                </c:pt>
                <c:pt idx="2789" formatCode="0.00E+00">
                  <c:v>2.14745E-3</c:v>
                </c:pt>
                <c:pt idx="2790" formatCode="0.00E+00">
                  <c:v>4.7397699999999999E-3</c:v>
                </c:pt>
                <c:pt idx="2791" formatCode="0.00E+00">
                  <c:v>7.2463400000000004E-3</c:v>
                </c:pt>
                <c:pt idx="2792" formatCode="0.00E+00">
                  <c:v>9.6655300000000003E-3</c:v>
                </c:pt>
                <c:pt idx="2793" formatCode="0.00E+00">
                  <c:v>1.19954E-2</c:v>
                </c:pt>
                <c:pt idx="2794" formatCode="0.00E+00">
                  <c:v>1.4233900000000001E-2</c:v>
                </c:pt>
                <c:pt idx="2795" formatCode="0.00E+00">
                  <c:v>1.6380599999999999E-2</c:v>
                </c:pt>
                <c:pt idx="2796" formatCode="0.00E+00">
                  <c:v>1.84374E-2</c:v>
                </c:pt>
                <c:pt idx="2797" formatCode="0.00E+00">
                  <c:v>2.0405199999999998E-2</c:v>
                </c:pt>
                <c:pt idx="2798" formatCode="0.00E+00">
                  <c:v>2.2281599999999999E-2</c:v>
                </c:pt>
                <c:pt idx="2799" formatCode="0.00E+00">
                  <c:v>2.4063500000000002E-2</c:v>
                </c:pt>
                <c:pt idx="2800" formatCode="0.00E+00">
                  <c:v>2.5748900000000002E-2</c:v>
                </c:pt>
                <c:pt idx="2801" formatCode="0.00E+00">
                  <c:v>2.7336599999999999E-2</c:v>
                </c:pt>
                <c:pt idx="2802" formatCode="0.00E+00">
                  <c:v>2.8827599999999998E-2</c:v>
                </c:pt>
                <c:pt idx="2803" formatCode="0.00E+00">
                  <c:v>3.0223799999999999E-2</c:v>
                </c:pt>
                <c:pt idx="2804" formatCode="0.00E+00">
                  <c:v>3.1526400000000003E-2</c:v>
                </c:pt>
                <c:pt idx="2805" formatCode="0.00E+00">
                  <c:v>3.2734600000000003E-2</c:v>
                </c:pt>
                <c:pt idx="2806" formatCode="0.00E+00">
                  <c:v>3.38462E-2</c:v>
                </c:pt>
                <c:pt idx="2807" formatCode="0.00E+00">
                  <c:v>3.4858599999999997E-2</c:v>
                </c:pt>
                <c:pt idx="2808" formatCode="0.00E+00">
                  <c:v>3.57699E-2</c:v>
                </c:pt>
                <c:pt idx="2809" formatCode="0.00E+00">
                  <c:v>3.65785E-2</c:v>
                </c:pt>
                <c:pt idx="2810" formatCode="0.00E+00">
                  <c:v>3.7282700000000002E-2</c:v>
                </c:pt>
                <c:pt idx="2811" formatCode="0.00E+00">
                  <c:v>3.78818E-2</c:v>
                </c:pt>
                <c:pt idx="2812" formatCode="0.00E+00">
                  <c:v>3.8378099999999998E-2</c:v>
                </c:pt>
                <c:pt idx="2813" formatCode="0.00E+00">
                  <c:v>3.8773299999999997E-2</c:v>
                </c:pt>
                <c:pt idx="2814" formatCode="0.00E+00">
                  <c:v>3.9067200000000003E-2</c:v>
                </c:pt>
                <c:pt idx="2815" formatCode="0.00E+00">
                  <c:v>3.92599E-2</c:v>
                </c:pt>
                <c:pt idx="2816" formatCode="0.00E+00">
                  <c:v>3.9352499999999999E-2</c:v>
                </c:pt>
                <c:pt idx="2817" formatCode="0.00E+00">
                  <c:v>3.93446E-2</c:v>
                </c:pt>
                <c:pt idx="2818" formatCode="0.00E+00">
                  <c:v>3.9235100000000002E-2</c:v>
                </c:pt>
                <c:pt idx="2819" formatCode="0.00E+00">
                  <c:v>3.90246E-2</c:v>
                </c:pt>
                <c:pt idx="2820" formatCode="0.00E+00">
                  <c:v>3.8714800000000001E-2</c:v>
                </c:pt>
                <c:pt idx="2821" formatCode="0.00E+00">
                  <c:v>3.8307500000000001E-2</c:v>
                </c:pt>
                <c:pt idx="2822" formatCode="0.00E+00">
                  <c:v>3.7803299999999998E-2</c:v>
                </c:pt>
                <c:pt idx="2823" formatCode="0.00E+00">
                  <c:v>3.7202300000000001E-2</c:v>
                </c:pt>
                <c:pt idx="2824" formatCode="0.00E+00">
                  <c:v>3.6504399999999999E-2</c:v>
                </c:pt>
                <c:pt idx="2825" formatCode="0.00E+00">
                  <c:v>3.5709200000000003E-2</c:v>
                </c:pt>
                <c:pt idx="2826" formatCode="0.00E+00">
                  <c:v>3.4816899999999998E-2</c:v>
                </c:pt>
                <c:pt idx="2827" formatCode="0.00E+00">
                  <c:v>3.3830399999999997E-2</c:v>
                </c:pt>
                <c:pt idx="2828" formatCode="0.00E+00">
                  <c:v>3.2753499999999998E-2</c:v>
                </c:pt>
                <c:pt idx="2829" formatCode="0.00E+00">
                  <c:v>3.1587299999999999E-2</c:v>
                </c:pt>
                <c:pt idx="2830" formatCode="0.00E+00">
                  <c:v>3.0330200000000002E-2</c:v>
                </c:pt>
                <c:pt idx="2831" formatCode="0.00E+00">
                  <c:v>2.8980499999999999E-2</c:v>
                </c:pt>
                <c:pt idx="2832" formatCode="0.00E+00">
                  <c:v>2.7537599999999999E-2</c:v>
                </c:pt>
                <c:pt idx="2833" formatCode="0.00E+00">
                  <c:v>2.6003499999999999E-2</c:v>
                </c:pt>
                <c:pt idx="2834" formatCode="0.00E+00">
                  <c:v>2.43821E-2</c:v>
                </c:pt>
                <c:pt idx="2835" formatCode="0.00E+00">
                  <c:v>2.2676000000000002E-2</c:v>
                </c:pt>
                <c:pt idx="2836" formatCode="0.00E+00">
                  <c:v>2.0887099999999999E-2</c:v>
                </c:pt>
                <c:pt idx="2837" formatCode="0.00E+00">
                  <c:v>1.9017200000000001E-2</c:v>
                </c:pt>
                <c:pt idx="2838" formatCode="0.00E+00">
                  <c:v>1.7067700000000002E-2</c:v>
                </c:pt>
                <c:pt idx="2839" formatCode="0.00E+00">
                  <c:v>1.50394E-2</c:v>
                </c:pt>
                <c:pt idx="2840" formatCode="0.00E+00">
                  <c:v>1.2933E-2</c:v>
                </c:pt>
                <c:pt idx="2841" formatCode="0.00E+00">
                  <c:v>1.07489E-2</c:v>
                </c:pt>
                <c:pt idx="2842" formatCode="0.00E+00">
                  <c:v>8.4881799999999997E-3</c:v>
                </c:pt>
                <c:pt idx="2843" formatCode="0.00E+00">
                  <c:v>6.1540400000000004E-3</c:v>
                </c:pt>
                <c:pt idx="2844" formatCode="0.00E+00">
                  <c:v>3.7496000000000001E-3</c:v>
                </c:pt>
                <c:pt idx="2845" formatCode="0.00E+00">
                  <c:v>1.2768E-3</c:v>
                </c:pt>
                <c:pt idx="2846" formatCode="0.00E+00">
                  <c:v>-1.2614499999999999E-3</c:v>
                </c:pt>
                <c:pt idx="2847" formatCode="0.00E+00">
                  <c:v>-3.86075E-3</c:v>
                </c:pt>
                <c:pt idx="2848" formatCode="0.00E+00">
                  <c:v>-6.5182199999999999E-3</c:v>
                </c:pt>
                <c:pt idx="2849" formatCode="0.00E+00">
                  <c:v>-9.2325900000000006E-3</c:v>
                </c:pt>
                <c:pt idx="2850" formatCode="0.00E+00">
                  <c:v>-1.20027E-2</c:v>
                </c:pt>
                <c:pt idx="2851" formatCode="0.00E+00">
                  <c:v>-1.4827099999999999E-2</c:v>
                </c:pt>
                <c:pt idx="2852" formatCode="0.00E+00">
                  <c:v>-1.7703900000000002E-2</c:v>
                </c:pt>
                <c:pt idx="2853" formatCode="0.00E+00">
                  <c:v>-2.06305E-2</c:v>
                </c:pt>
                <c:pt idx="2854" formatCode="0.00E+00">
                  <c:v>-2.3604900000000002E-2</c:v>
                </c:pt>
                <c:pt idx="2855" formatCode="0.00E+00">
                  <c:v>-2.6625300000000001E-2</c:v>
                </c:pt>
                <c:pt idx="2856" formatCode="0.00E+00">
                  <c:v>-2.9689E-2</c:v>
                </c:pt>
                <c:pt idx="2857" formatCode="0.00E+00">
                  <c:v>-3.2792799999999997E-2</c:v>
                </c:pt>
                <c:pt idx="2858" formatCode="0.00E+00">
                  <c:v>-3.5933199999999998E-2</c:v>
                </c:pt>
                <c:pt idx="2859" formatCode="0.00E+00">
                  <c:v>-3.9107599999999999E-2</c:v>
                </c:pt>
                <c:pt idx="2860" formatCode="0.00E+00">
                  <c:v>-4.2313900000000002E-2</c:v>
                </c:pt>
                <c:pt idx="2861" formatCode="0.00E+00">
                  <c:v>-4.55495E-2</c:v>
                </c:pt>
                <c:pt idx="2862" formatCode="0.00E+00">
                  <c:v>-4.8811800000000002E-2</c:v>
                </c:pt>
                <c:pt idx="2863" formatCode="0.00E+00">
                  <c:v>-5.2097499999999998E-2</c:v>
                </c:pt>
                <c:pt idx="2864" formatCode="0.00E+00">
                  <c:v>-5.5403000000000001E-2</c:v>
                </c:pt>
                <c:pt idx="2865" formatCode="0.00E+00">
                  <c:v>-5.8724600000000002E-2</c:v>
                </c:pt>
                <c:pt idx="2866" formatCode="0.00E+00">
                  <c:v>-6.2059400000000001E-2</c:v>
                </c:pt>
                <c:pt idx="2867" formatCode="0.00E+00">
                  <c:v>-6.5404400000000001E-2</c:v>
                </c:pt>
                <c:pt idx="2868" formatCode="0.00E+00">
                  <c:v>-6.8755999999999998E-2</c:v>
                </c:pt>
                <c:pt idx="2869" formatCode="0.00E+00">
                  <c:v>-7.2110400000000005E-2</c:v>
                </c:pt>
                <c:pt idx="2870" formatCode="0.00E+00">
                  <c:v>-7.5464400000000001E-2</c:v>
                </c:pt>
                <c:pt idx="2871" formatCode="0.00E+00">
                  <c:v>-7.8814499999999996E-2</c:v>
                </c:pt>
                <c:pt idx="2872" formatCode="0.00E+00">
                  <c:v>-8.2157499999999994E-2</c:v>
                </c:pt>
                <c:pt idx="2873" formatCode="0.00E+00">
                  <c:v>-8.54906E-2</c:v>
                </c:pt>
                <c:pt idx="2874" formatCode="0.00E+00">
                  <c:v>-8.8810600000000003E-2</c:v>
                </c:pt>
                <c:pt idx="2875" formatCode="0.00E+00">
                  <c:v>-9.2113700000000007E-2</c:v>
                </c:pt>
                <c:pt idx="2876" formatCode="0.00E+00">
                  <c:v>-9.53957E-2</c:v>
                </c:pt>
                <c:pt idx="2877" formatCode="0.00E+00">
                  <c:v>-9.8652799999999999E-2</c:v>
                </c:pt>
                <c:pt idx="2878" formatCode="0.00E+00">
                  <c:v>-0.101882</c:v>
                </c:pt>
                <c:pt idx="2879" formatCode="0.00E+00">
                  <c:v>-0.10508099999999999</c:v>
                </c:pt>
                <c:pt idx="2880" formatCode="0.00E+00">
                  <c:v>-0.108248</c:v>
                </c:pt>
                <c:pt idx="2881" formatCode="0.00E+00">
                  <c:v>-0.11138099999999999</c:v>
                </c:pt>
                <c:pt idx="2882" formatCode="0.00E+00">
                  <c:v>-0.11447599999999999</c:v>
                </c:pt>
                <c:pt idx="2883" formatCode="0.00E+00">
                  <c:v>-0.117532</c:v>
                </c:pt>
                <c:pt idx="2884" formatCode="0.00E+00">
                  <c:v>-0.120545</c:v>
                </c:pt>
                <c:pt idx="2885" formatCode="0.00E+00">
                  <c:v>-0.123512</c:v>
                </c:pt>
                <c:pt idx="2886" formatCode="0.00E+00">
                  <c:v>-0.12643099999999999</c:v>
                </c:pt>
                <c:pt idx="2887" formatCode="0.00E+00">
                  <c:v>-0.129299</c:v>
                </c:pt>
                <c:pt idx="2888" formatCode="0.00E+00">
                  <c:v>-0.13211300000000001</c:v>
                </c:pt>
                <c:pt idx="2889" formatCode="0.00E+00">
                  <c:v>-0.13486999999999999</c:v>
                </c:pt>
                <c:pt idx="2890" formatCode="0.00E+00">
                  <c:v>-0.13756599999999999</c:v>
                </c:pt>
                <c:pt idx="2891" formatCode="0.00E+00">
                  <c:v>-0.14019899999999999</c:v>
                </c:pt>
                <c:pt idx="2892" formatCode="0.00E+00">
                  <c:v>-0.14276700000000001</c:v>
                </c:pt>
                <c:pt idx="2893" formatCode="0.00E+00">
                  <c:v>-0.14526700000000001</c:v>
                </c:pt>
                <c:pt idx="2894" formatCode="0.00E+00">
                  <c:v>-0.14769599999999999</c:v>
                </c:pt>
                <c:pt idx="2895" formatCode="0.00E+00">
                  <c:v>-0.15005099999999999</c:v>
                </c:pt>
                <c:pt idx="2896" formatCode="0.00E+00">
                  <c:v>-0.15232999999999999</c:v>
                </c:pt>
                <c:pt idx="2897" formatCode="0.00E+00">
                  <c:v>-0.154531</c:v>
                </c:pt>
                <c:pt idx="2898" formatCode="0.00E+00">
                  <c:v>-0.15665000000000001</c:v>
                </c:pt>
                <c:pt idx="2899" formatCode="0.00E+00">
                  <c:v>-0.15868599999999999</c:v>
                </c:pt>
                <c:pt idx="2900" formatCode="0.00E+00">
                  <c:v>-0.160636</c:v>
                </c:pt>
                <c:pt idx="2901" formatCode="0.00E+00">
                  <c:v>-0.162496</c:v>
                </c:pt>
                <c:pt idx="2902" formatCode="0.00E+00">
                  <c:v>-0.16426499999999999</c:v>
                </c:pt>
                <c:pt idx="2903" formatCode="0.00E+00">
                  <c:v>-0.16594100000000001</c:v>
                </c:pt>
                <c:pt idx="2904" formatCode="0.00E+00">
                  <c:v>-0.167522</c:v>
                </c:pt>
                <c:pt idx="2905" formatCode="0.00E+00">
                  <c:v>-0.16900599999999999</c:v>
                </c:pt>
                <c:pt idx="2906" formatCode="0.00E+00">
                  <c:v>-0.17039099999999999</c:v>
                </c:pt>
                <c:pt idx="2907" formatCode="0.00E+00">
                  <c:v>-0.17167399999999999</c:v>
                </c:pt>
                <c:pt idx="2908" formatCode="0.00E+00">
                  <c:v>-0.17285300000000001</c:v>
                </c:pt>
                <c:pt idx="2909" formatCode="0.00E+00">
                  <c:v>-0.173927</c:v>
                </c:pt>
                <c:pt idx="2910" formatCode="0.00E+00">
                  <c:v>-0.17489399999999999</c:v>
                </c:pt>
                <c:pt idx="2911" formatCode="0.00E+00">
                  <c:v>-0.17575399999999999</c:v>
                </c:pt>
                <c:pt idx="2912" formatCode="0.00E+00">
                  <c:v>-0.176505</c:v>
                </c:pt>
                <c:pt idx="2913" formatCode="0.00E+00">
                  <c:v>-0.177148</c:v>
                </c:pt>
                <c:pt idx="2914" formatCode="0.00E+00">
                  <c:v>-0.17768100000000001</c:v>
                </c:pt>
                <c:pt idx="2915" formatCode="0.00E+00">
                  <c:v>-0.17810300000000001</c:v>
                </c:pt>
                <c:pt idx="2916" formatCode="0.00E+00">
                  <c:v>-0.17841299999999999</c:v>
                </c:pt>
                <c:pt idx="2917" formatCode="0.00E+00">
                  <c:v>-0.17861099999999999</c:v>
                </c:pt>
                <c:pt idx="2918" formatCode="0.00E+00">
                  <c:v>-0.17869599999999999</c:v>
                </c:pt>
                <c:pt idx="2919" formatCode="0.00E+00">
                  <c:v>-0.17866699999999999</c:v>
                </c:pt>
                <c:pt idx="2920" formatCode="0.00E+00">
                  <c:v>-0.17852199999999999</c:v>
                </c:pt>
                <c:pt idx="2921" formatCode="0.00E+00">
                  <c:v>-0.178262</c:v>
                </c:pt>
                <c:pt idx="2922" formatCode="0.00E+00">
                  <c:v>-0.17788499999999999</c:v>
                </c:pt>
                <c:pt idx="2923" formatCode="0.00E+00">
                  <c:v>-0.17739099999999999</c:v>
                </c:pt>
                <c:pt idx="2924" formatCode="0.00E+00">
                  <c:v>-0.17677899999999999</c:v>
                </c:pt>
                <c:pt idx="2925" formatCode="0.00E+00">
                  <c:v>-0.17605000000000001</c:v>
                </c:pt>
                <c:pt idx="2926" formatCode="0.00E+00">
                  <c:v>-0.175203</c:v>
                </c:pt>
                <c:pt idx="2927" formatCode="0.00E+00">
                  <c:v>-0.174237</c:v>
                </c:pt>
                <c:pt idx="2928" formatCode="0.00E+00">
                  <c:v>-0.173154</c:v>
                </c:pt>
                <c:pt idx="2929" formatCode="0.00E+00">
                  <c:v>-0.17195299999999999</c:v>
                </c:pt>
                <c:pt idx="2930" formatCode="0.00E+00">
                  <c:v>-0.17063400000000001</c:v>
                </c:pt>
                <c:pt idx="2931" formatCode="0.00E+00">
                  <c:v>-0.16919799999999999</c:v>
                </c:pt>
                <c:pt idx="2932" formatCode="0.00E+00">
                  <c:v>-0.16764599999999999</c:v>
                </c:pt>
                <c:pt idx="2933" formatCode="0.00E+00">
                  <c:v>-0.16597799999999999</c:v>
                </c:pt>
                <c:pt idx="2934" formatCode="0.00E+00">
                  <c:v>-0.16419500000000001</c:v>
                </c:pt>
                <c:pt idx="2935" formatCode="0.00E+00">
                  <c:v>-0.162298</c:v>
                </c:pt>
                <c:pt idx="2936" formatCode="0.00E+00">
                  <c:v>-0.16028800000000001</c:v>
                </c:pt>
                <c:pt idx="2937" formatCode="0.00E+00">
                  <c:v>-0.158164</c:v>
                </c:pt>
                <c:pt idx="2938" formatCode="0.00E+00">
                  <c:v>-0.15592800000000001</c:v>
                </c:pt>
                <c:pt idx="2939" formatCode="0.00E+00">
                  <c:v>-0.15357899999999999</c:v>
                </c:pt>
                <c:pt idx="2940" formatCode="0.00E+00">
                  <c:v>-0.15112</c:v>
                </c:pt>
                <c:pt idx="2941" formatCode="0.00E+00">
                  <c:v>-0.14855199999999999</c:v>
                </c:pt>
                <c:pt idx="2942" formatCode="0.00E+00">
                  <c:v>-0.14587700000000001</c:v>
                </c:pt>
                <c:pt idx="2943" formatCode="0.00E+00">
                  <c:v>-0.143096</c:v>
                </c:pt>
                <c:pt idx="2944" formatCode="0.00E+00">
                  <c:v>-0.140212</c:v>
                </c:pt>
                <c:pt idx="2945" formatCode="0.00E+00">
                  <c:v>-0.13722500000000001</c:v>
                </c:pt>
                <c:pt idx="2946" formatCode="0.00E+00">
                  <c:v>-0.13413900000000001</c:v>
                </c:pt>
                <c:pt idx="2947" formatCode="0.00E+00">
                  <c:v>-0.13095399999999999</c:v>
                </c:pt>
                <c:pt idx="2948" formatCode="0.00E+00">
                  <c:v>-0.12767300000000001</c:v>
                </c:pt>
                <c:pt idx="2949" formatCode="0.00E+00">
                  <c:v>-0.12429800000000001</c:v>
                </c:pt>
                <c:pt idx="2950" formatCode="0.00E+00">
                  <c:v>-0.12083000000000001</c:v>
                </c:pt>
                <c:pt idx="2951" formatCode="0.00E+00">
                  <c:v>-0.117272</c:v>
                </c:pt>
                <c:pt idx="2952" formatCode="0.00E+00">
                  <c:v>-0.113625</c:v>
                </c:pt>
                <c:pt idx="2953" formatCode="0.00E+00">
                  <c:v>-0.109893</c:v>
                </c:pt>
                <c:pt idx="2954" formatCode="0.00E+00">
                  <c:v>-0.10607800000000001</c:v>
                </c:pt>
                <c:pt idx="2955" formatCode="0.00E+00">
                  <c:v>-0.102182</c:v>
                </c:pt>
                <c:pt idx="2956" formatCode="0.00E+00">
                  <c:v>-9.8207900000000001E-2</c:v>
                </c:pt>
                <c:pt idx="2957" formatCode="0.00E+00">
                  <c:v>-9.4159000000000007E-2</c:v>
                </c:pt>
                <c:pt idx="2958" formatCode="0.00E+00">
                  <c:v>-9.0037500000000006E-2</c:v>
                </c:pt>
                <c:pt idx="2959" formatCode="0.00E+00">
                  <c:v>-8.5845599999999994E-2</c:v>
                </c:pt>
                <c:pt idx="2960" formatCode="0.00E+00">
                  <c:v>-8.15863E-2</c:v>
                </c:pt>
                <c:pt idx="2961" formatCode="0.00E+00">
                  <c:v>-7.7262499999999998E-2</c:v>
                </c:pt>
                <c:pt idx="2962" formatCode="0.00E+00">
                  <c:v>-7.2877499999999998E-2</c:v>
                </c:pt>
                <c:pt idx="2963" formatCode="0.00E+00">
                  <c:v>-6.8434300000000003E-2</c:v>
                </c:pt>
                <c:pt idx="2964" formatCode="0.00E+00">
                  <c:v>-6.3935800000000001E-2</c:v>
                </c:pt>
                <c:pt idx="2965" formatCode="0.00E+00">
                  <c:v>-5.9385800000000002E-2</c:v>
                </c:pt>
                <c:pt idx="2966" formatCode="0.00E+00">
                  <c:v>-5.4787799999999998E-2</c:v>
                </c:pt>
                <c:pt idx="2967" formatCode="0.00E+00">
                  <c:v>-5.0145099999999998E-2</c:v>
                </c:pt>
                <c:pt idx="2968" formatCode="0.00E+00">
                  <c:v>-4.5460199999999999E-2</c:v>
                </c:pt>
                <c:pt idx="2969" formatCode="0.00E+00">
                  <c:v>-4.07357E-2</c:v>
                </c:pt>
                <c:pt idx="2970" formatCode="0.00E+00">
                  <c:v>-3.5974600000000002E-2</c:v>
                </c:pt>
                <c:pt idx="2971" formatCode="0.00E+00">
                  <c:v>-3.1180099999999999E-2</c:v>
                </c:pt>
                <c:pt idx="2972" formatCode="0.00E+00">
                  <c:v>-2.6355099999999999E-2</c:v>
                </c:pt>
                <c:pt idx="2973" formatCode="0.00E+00">
                  <c:v>-2.15027E-2</c:v>
                </c:pt>
                <c:pt idx="2974" formatCode="0.00E+00">
                  <c:v>-1.6626599999999998E-2</c:v>
                </c:pt>
                <c:pt idx="2975" formatCode="0.00E+00">
                  <c:v>-1.17307E-2</c:v>
                </c:pt>
                <c:pt idx="2976" formatCode="0.00E+00">
                  <c:v>-6.8184500000000002E-3</c:v>
                </c:pt>
                <c:pt idx="2977" formatCode="0.00E+00">
                  <c:v>-1.89347E-3</c:v>
                </c:pt>
                <c:pt idx="2978" formatCode="0.00E+00">
                  <c:v>3.0410699999999999E-3</c:v>
                </c:pt>
                <c:pt idx="2979" formatCode="0.00E+00">
                  <c:v>7.9821300000000005E-3</c:v>
                </c:pt>
                <c:pt idx="2980" formatCode="0.00E+00">
                  <c:v>1.2926399999999999E-2</c:v>
                </c:pt>
                <c:pt idx="2981" formatCode="0.00E+00">
                  <c:v>1.7870199999999999E-2</c:v>
                </c:pt>
                <c:pt idx="2982" formatCode="0.00E+00">
                  <c:v>2.28095E-2</c:v>
                </c:pt>
                <c:pt idx="2983" formatCode="0.00E+00">
                  <c:v>2.7740600000000001E-2</c:v>
                </c:pt>
                <c:pt idx="2984" formatCode="0.00E+00">
                  <c:v>3.2659599999999997E-2</c:v>
                </c:pt>
                <c:pt idx="2985" formatCode="0.00E+00">
                  <c:v>3.7563100000000002E-2</c:v>
                </c:pt>
                <c:pt idx="2986" formatCode="0.00E+00">
                  <c:v>4.2448100000000002E-2</c:v>
                </c:pt>
                <c:pt idx="2987" formatCode="0.00E+00">
                  <c:v>4.7311400000000003E-2</c:v>
                </c:pt>
                <c:pt idx="2988" formatCode="0.00E+00">
                  <c:v>5.2150200000000001E-2</c:v>
                </c:pt>
                <c:pt idx="2989" formatCode="0.00E+00">
                  <c:v>5.6960900000000002E-2</c:v>
                </c:pt>
                <c:pt idx="2990" formatCode="0.00E+00">
                  <c:v>6.1740099999999999E-2</c:v>
                </c:pt>
                <c:pt idx="2991" formatCode="0.00E+00">
                  <c:v>6.6484199999999993E-2</c:v>
                </c:pt>
                <c:pt idx="2992" formatCode="0.00E+00">
                  <c:v>7.1189500000000003E-2</c:v>
                </c:pt>
                <c:pt idx="2993" formatCode="0.00E+00">
                  <c:v>7.5852000000000003E-2</c:v>
                </c:pt>
                <c:pt idx="2994" formatCode="0.00E+00">
                  <c:v>8.0467800000000006E-2</c:v>
                </c:pt>
                <c:pt idx="2995" formatCode="0.00E+00">
                  <c:v>8.5033499999999998E-2</c:v>
                </c:pt>
                <c:pt idx="2996" formatCode="0.00E+00">
                  <c:v>8.9545899999999998E-2</c:v>
                </c:pt>
                <c:pt idx="2997" formatCode="0.00E+00">
                  <c:v>9.4001500000000002E-2</c:v>
                </c:pt>
                <c:pt idx="2998" formatCode="0.00E+00">
                  <c:v>9.8397200000000004E-2</c:v>
                </c:pt>
                <c:pt idx="2999" formatCode="0.00E+00">
                  <c:v>0.10273</c:v>
                </c:pt>
                <c:pt idx="3000" formatCode="0.00E+00">
                  <c:v>0.10699699999999999</c:v>
                </c:pt>
                <c:pt idx="3001" formatCode="0.00E+00">
                  <c:v>0.111195</c:v>
                </c:pt>
                <c:pt idx="3002" formatCode="0.00E+00">
                  <c:v>0.11532199999999999</c:v>
                </c:pt>
                <c:pt idx="3003" formatCode="0.00E+00">
                  <c:v>0.119376</c:v>
                </c:pt>
                <c:pt idx="3004" formatCode="0.00E+00">
                  <c:v>0.12335400000000001</c:v>
                </c:pt>
                <c:pt idx="3005" formatCode="0.00E+00">
                  <c:v>0.12725400000000001</c:v>
                </c:pt>
                <c:pt idx="3006" formatCode="0.00E+00">
                  <c:v>0.131073</c:v>
                </c:pt>
                <c:pt idx="3007" formatCode="0.00E+00">
                  <c:v>0.13480700000000001</c:v>
                </c:pt>
                <c:pt idx="3008" formatCode="0.00E+00">
                  <c:v>0.13845099999999999</c:v>
                </c:pt>
                <c:pt idx="3009" formatCode="0.00E+00">
                  <c:v>0.14200299999999999</c:v>
                </c:pt>
                <c:pt idx="3010" formatCode="0.00E+00">
                  <c:v>0.14546200000000001</c:v>
                </c:pt>
                <c:pt idx="3011" formatCode="0.00E+00">
                  <c:v>0.14882500000000001</c:v>
                </c:pt>
                <c:pt idx="3012" formatCode="0.00E+00">
                  <c:v>0.152089</c:v>
                </c:pt>
                <c:pt idx="3013" formatCode="0.00E+00">
                  <c:v>0.155254</c:v>
                </c:pt>
                <c:pt idx="3014" formatCode="0.00E+00">
                  <c:v>0.15831700000000001</c:v>
                </c:pt>
                <c:pt idx="3015" formatCode="0.00E+00">
                  <c:v>0.161276</c:v>
                </c:pt>
                <c:pt idx="3016" formatCode="0.00E+00">
                  <c:v>0.164129</c:v>
                </c:pt>
                <c:pt idx="3017" formatCode="0.00E+00">
                  <c:v>0.16687399999999999</c:v>
                </c:pt>
                <c:pt idx="3018" formatCode="0.00E+00">
                  <c:v>0.16950999999999999</c:v>
                </c:pt>
                <c:pt idx="3019" formatCode="0.00E+00">
                  <c:v>0.17203499999999999</c:v>
                </c:pt>
                <c:pt idx="3020" formatCode="0.00E+00">
                  <c:v>0.17444599999999999</c:v>
                </c:pt>
                <c:pt idx="3021" formatCode="0.00E+00">
                  <c:v>0.17674200000000001</c:v>
                </c:pt>
                <c:pt idx="3022" formatCode="0.00E+00">
                  <c:v>0.178921</c:v>
                </c:pt>
                <c:pt idx="3023" formatCode="0.00E+00">
                  <c:v>0.180983</c:v>
                </c:pt>
                <c:pt idx="3024" formatCode="0.00E+00">
                  <c:v>0.18292600000000001</c:v>
                </c:pt>
                <c:pt idx="3025" formatCode="0.00E+00">
                  <c:v>0.184749</c:v>
                </c:pt>
                <c:pt idx="3026" formatCode="0.00E+00">
                  <c:v>0.18645300000000001</c:v>
                </c:pt>
                <c:pt idx="3027" formatCode="0.00E+00">
                  <c:v>0.18803500000000001</c:v>
                </c:pt>
                <c:pt idx="3028" formatCode="0.00E+00">
                  <c:v>0.189495</c:v>
                </c:pt>
                <c:pt idx="3029" formatCode="0.00E+00">
                  <c:v>0.190833</c:v>
                </c:pt>
                <c:pt idx="3030" formatCode="0.00E+00">
                  <c:v>0.192048</c:v>
                </c:pt>
                <c:pt idx="3031" formatCode="0.00E+00">
                  <c:v>0.19314000000000001</c:v>
                </c:pt>
                <c:pt idx="3032" formatCode="0.00E+00">
                  <c:v>0.194106</c:v>
                </c:pt>
                <c:pt idx="3033" formatCode="0.00E+00">
                  <c:v>0.19494700000000001</c:v>
                </c:pt>
                <c:pt idx="3034" formatCode="0.00E+00">
                  <c:v>0.195663</c:v>
                </c:pt>
                <c:pt idx="3035" formatCode="0.00E+00">
                  <c:v>0.19625200000000001</c:v>
                </c:pt>
                <c:pt idx="3036" formatCode="0.00E+00">
                  <c:v>0.196714</c:v>
                </c:pt>
                <c:pt idx="3037" formatCode="0.00E+00">
                  <c:v>0.19705</c:v>
                </c:pt>
                <c:pt idx="3038" formatCode="0.00E+00">
                  <c:v>0.19726099999999999</c:v>
                </c:pt>
                <c:pt idx="3039" formatCode="0.00E+00">
                  <c:v>0.197348</c:v>
                </c:pt>
                <c:pt idx="3040" formatCode="0.00E+00">
                  <c:v>0.19731099999999999</c:v>
                </c:pt>
                <c:pt idx="3041" formatCode="0.00E+00">
                  <c:v>0.19714999999999999</c:v>
                </c:pt>
                <c:pt idx="3042" formatCode="0.00E+00">
                  <c:v>0.19686799999999999</c:v>
                </c:pt>
                <c:pt idx="3043" formatCode="0.00E+00">
                  <c:v>0.196465</c:v>
                </c:pt>
                <c:pt idx="3044" formatCode="0.00E+00">
                  <c:v>0.195941</c:v>
                </c:pt>
                <c:pt idx="3045" formatCode="0.00E+00">
                  <c:v>0.195299</c:v>
                </c:pt>
                <c:pt idx="3046" formatCode="0.00E+00">
                  <c:v>0.19453799999999999</c:v>
                </c:pt>
                <c:pt idx="3047" formatCode="0.00E+00">
                  <c:v>0.193662</c:v>
                </c:pt>
                <c:pt idx="3048" formatCode="0.00E+00">
                  <c:v>0.19266800000000001</c:v>
                </c:pt>
                <c:pt idx="3049" formatCode="0.00E+00">
                  <c:v>0.19155800000000001</c:v>
                </c:pt>
                <c:pt idx="3050" formatCode="0.00E+00">
                  <c:v>0.190333</c:v>
                </c:pt>
                <c:pt idx="3051" formatCode="0.00E+00">
                  <c:v>0.188994</c:v>
                </c:pt>
                <c:pt idx="3052" formatCode="0.00E+00">
                  <c:v>0.18754299999999999</c:v>
                </c:pt>
                <c:pt idx="3053" formatCode="0.00E+00">
                  <c:v>0.18598300000000001</c:v>
                </c:pt>
                <c:pt idx="3054" formatCode="0.00E+00">
                  <c:v>0.18431700000000001</c:v>
                </c:pt>
                <c:pt idx="3055" formatCode="0.00E+00">
                  <c:v>0.18254600000000001</c:v>
                </c:pt>
                <c:pt idx="3056" formatCode="0.00E+00">
                  <c:v>0.180673</c:v>
                </c:pt>
                <c:pt idx="3057" formatCode="0.00E+00">
                  <c:v>0.178699</c:v>
                </c:pt>
                <c:pt idx="3058" formatCode="0.00E+00">
                  <c:v>0.176625</c:v>
                </c:pt>
                <c:pt idx="3059" formatCode="0.00E+00">
                  <c:v>0.174454</c:v>
                </c:pt>
                <c:pt idx="3060" formatCode="0.00E+00">
                  <c:v>0.17218800000000001</c:v>
                </c:pt>
                <c:pt idx="3061" formatCode="0.00E+00">
                  <c:v>0.16983100000000001</c:v>
                </c:pt>
                <c:pt idx="3062" formatCode="0.00E+00">
                  <c:v>0.16738700000000001</c:v>
                </c:pt>
                <c:pt idx="3063" formatCode="0.00E+00">
                  <c:v>0.164857</c:v>
                </c:pt>
                <c:pt idx="3064" formatCode="0.00E+00">
                  <c:v>0.162245</c:v>
                </c:pt>
                <c:pt idx="3065" formatCode="0.00E+00">
                  <c:v>0.159554</c:v>
                </c:pt>
                <c:pt idx="3066" formatCode="0.00E+00">
                  <c:v>0.15678600000000001</c:v>
                </c:pt>
                <c:pt idx="3067" formatCode="0.00E+00">
                  <c:v>0.153942</c:v>
                </c:pt>
                <c:pt idx="3068" formatCode="0.00E+00">
                  <c:v>0.15102399999999999</c:v>
                </c:pt>
                <c:pt idx="3069" formatCode="0.00E+00">
                  <c:v>0.148037</c:v>
                </c:pt>
                <c:pt idx="3070" formatCode="0.00E+00">
                  <c:v>0.144982</c:v>
                </c:pt>
                <c:pt idx="3071" formatCode="0.00E+00">
                  <c:v>0.14186199999999999</c:v>
                </c:pt>
                <c:pt idx="3072" formatCode="0.00E+00">
                  <c:v>0.138681</c:v>
                </c:pt>
                <c:pt idx="3073" formatCode="0.00E+00">
                  <c:v>0.13544</c:v>
                </c:pt>
                <c:pt idx="3074" formatCode="0.00E+00">
                  <c:v>0.13214400000000001</c:v>
                </c:pt>
                <c:pt idx="3075" formatCode="0.00E+00">
                  <c:v>0.12879599999999999</c:v>
                </c:pt>
                <c:pt idx="3076" formatCode="0.00E+00">
                  <c:v>0.12540100000000001</c:v>
                </c:pt>
                <c:pt idx="3077" formatCode="0.00E+00">
                  <c:v>0.121962</c:v>
                </c:pt>
                <c:pt idx="3078" formatCode="0.00E+00">
                  <c:v>0.118481</c:v>
                </c:pt>
                <c:pt idx="3079" formatCode="0.00E+00">
                  <c:v>0.11496199999999999</c:v>
                </c:pt>
                <c:pt idx="3080" formatCode="0.00E+00">
                  <c:v>0.11140799999999999</c:v>
                </c:pt>
                <c:pt idx="3081" formatCode="0.00E+00">
                  <c:v>0.107825</c:v>
                </c:pt>
                <c:pt idx="3082" formatCode="0.00E+00">
                  <c:v>0.104215</c:v>
                </c:pt>
                <c:pt idx="3083" formatCode="0.00E+00">
                  <c:v>0.100582</c:v>
                </c:pt>
                <c:pt idx="3084" formatCode="0.00E+00">
                  <c:v>9.6929500000000002E-2</c:v>
                </c:pt>
                <c:pt idx="3085" formatCode="0.00E+00">
                  <c:v>9.3260099999999999E-2</c:v>
                </c:pt>
                <c:pt idx="3086" formatCode="0.00E+00">
                  <c:v>8.9576799999999998E-2</c:v>
                </c:pt>
                <c:pt idx="3087" formatCode="0.00E+00">
                  <c:v>8.5882100000000003E-2</c:v>
                </c:pt>
                <c:pt idx="3088" formatCode="0.00E+00">
                  <c:v>8.2178899999999999E-2</c:v>
                </c:pt>
                <c:pt idx="3089" formatCode="0.00E+00">
                  <c:v>7.8470999999999999E-2</c:v>
                </c:pt>
                <c:pt idx="3090" formatCode="0.00E+00">
                  <c:v>7.47612E-2</c:v>
                </c:pt>
                <c:pt idx="3091" formatCode="0.00E+00">
                  <c:v>7.1052100000000007E-2</c:v>
                </c:pt>
                <c:pt idx="3092" formatCode="0.00E+00">
                  <c:v>6.7347299999999999E-2</c:v>
                </c:pt>
                <c:pt idx="3093" formatCode="0.00E+00">
                  <c:v>6.3650600000000002E-2</c:v>
                </c:pt>
                <c:pt idx="3094" formatCode="0.00E+00">
                  <c:v>5.9965600000000001E-2</c:v>
                </c:pt>
                <c:pt idx="3095" formatCode="0.00E+00">
                  <c:v>5.6295900000000003E-2</c:v>
                </c:pt>
                <c:pt idx="3096" formatCode="0.00E+00">
                  <c:v>5.26451E-2</c:v>
                </c:pt>
                <c:pt idx="3097" formatCode="0.00E+00">
                  <c:v>4.9016299999999999E-2</c:v>
                </c:pt>
                <c:pt idx="3098" formatCode="0.00E+00">
                  <c:v>4.5412899999999999E-2</c:v>
                </c:pt>
                <c:pt idx="3099" formatCode="0.00E+00">
                  <c:v>4.18387E-2</c:v>
                </c:pt>
                <c:pt idx="3100" formatCode="0.00E+00">
                  <c:v>3.8296900000000002E-2</c:v>
                </c:pt>
                <c:pt idx="3101" formatCode="0.00E+00">
                  <c:v>3.4789199999999999E-2</c:v>
                </c:pt>
                <c:pt idx="3102" formatCode="0.00E+00">
                  <c:v>3.1316900000000002E-2</c:v>
                </c:pt>
                <c:pt idx="3103" formatCode="0.00E+00">
                  <c:v>2.7882500000000001E-2</c:v>
                </c:pt>
                <c:pt idx="3104" formatCode="0.00E+00">
                  <c:v>2.44902E-2</c:v>
                </c:pt>
                <c:pt idx="3105" formatCode="0.00E+00">
                  <c:v>2.1144400000000001E-2</c:v>
                </c:pt>
                <c:pt idx="3106" formatCode="0.00E+00">
                  <c:v>1.7848599999999999E-2</c:v>
                </c:pt>
                <c:pt idx="3107" formatCode="0.00E+00">
                  <c:v>1.46055E-2</c:v>
                </c:pt>
                <c:pt idx="3108" formatCode="0.00E+00">
                  <c:v>1.14176E-2</c:v>
                </c:pt>
                <c:pt idx="3109" formatCode="0.00E+00">
                  <c:v>8.2873900000000004E-3</c:v>
                </c:pt>
                <c:pt idx="3110" formatCode="0.00E+00">
                  <c:v>5.2170300000000001E-3</c:v>
                </c:pt>
                <c:pt idx="3111" formatCode="0.00E+00">
                  <c:v>2.2089200000000001E-3</c:v>
                </c:pt>
                <c:pt idx="3112" formatCode="0.00E+00">
                  <c:v>-7.3466799999999995E-4</c:v>
                </c:pt>
                <c:pt idx="3113" formatCode="0.00E+00">
                  <c:v>-3.6114200000000002E-3</c:v>
                </c:pt>
                <c:pt idx="3114" formatCode="0.00E+00">
                  <c:v>-6.4187300000000001E-3</c:v>
                </c:pt>
                <c:pt idx="3115" formatCode="0.00E+00">
                  <c:v>-9.1536800000000008E-3</c:v>
                </c:pt>
                <c:pt idx="3116" formatCode="0.00E+00">
                  <c:v>-1.1813499999999999E-2</c:v>
                </c:pt>
                <c:pt idx="3117" formatCode="0.00E+00">
                  <c:v>-1.4396000000000001E-2</c:v>
                </c:pt>
                <c:pt idx="3118" formatCode="0.00E+00">
                  <c:v>-1.68997E-2</c:v>
                </c:pt>
                <c:pt idx="3119" formatCode="0.00E+00">
                  <c:v>-1.9322700000000002E-2</c:v>
                </c:pt>
                <c:pt idx="3120" formatCode="0.00E+00">
                  <c:v>-2.1663200000000001E-2</c:v>
                </c:pt>
                <c:pt idx="3121" formatCode="0.00E+00">
                  <c:v>-2.3919800000000001E-2</c:v>
                </c:pt>
                <c:pt idx="3122" formatCode="0.00E+00">
                  <c:v>-2.6091E-2</c:v>
                </c:pt>
                <c:pt idx="3123" formatCode="0.00E+00">
                  <c:v>-2.81747E-2</c:v>
                </c:pt>
                <c:pt idx="3124" formatCode="0.00E+00">
                  <c:v>-3.0169000000000001E-2</c:v>
                </c:pt>
                <c:pt idx="3125" formatCode="0.00E+00">
                  <c:v>-3.2072799999999999E-2</c:v>
                </c:pt>
                <c:pt idx="3126" formatCode="0.00E+00">
                  <c:v>-3.3885600000000002E-2</c:v>
                </c:pt>
                <c:pt idx="3127" formatCode="0.00E+00">
                  <c:v>-3.5605999999999999E-2</c:v>
                </c:pt>
                <c:pt idx="3128" formatCode="0.00E+00">
                  <c:v>-3.7232700000000001E-2</c:v>
                </c:pt>
                <c:pt idx="3129" formatCode="0.00E+00">
                  <c:v>-3.8764600000000003E-2</c:v>
                </c:pt>
                <c:pt idx="3130" formatCode="0.00E+00">
                  <c:v>-4.02005E-2</c:v>
                </c:pt>
                <c:pt idx="3131" formatCode="0.00E+00">
                  <c:v>-4.1539399999999997E-2</c:v>
                </c:pt>
                <c:pt idx="3132" formatCode="0.00E+00">
                  <c:v>-4.2780699999999998E-2</c:v>
                </c:pt>
                <c:pt idx="3133" formatCode="0.00E+00">
                  <c:v>-4.39248E-2</c:v>
                </c:pt>
                <c:pt idx="3134" formatCode="0.00E+00">
                  <c:v>-4.4970900000000001E-2</c:v>
                </c:pt>
                <c:pt idx="3135" formatCode="0.00E+00">
                  <c:v>-4.5917399999999997E-2</c:v>
                </c:pt>
                <c:pt idx="3136" formatCode="0.00E+00">
                  <c:v>-4.6763699999999998E-2</c:v>
                </c:pt>
                <c:pt idx="3137" formatCode="0.00E+00">
                  <c:v>-4.7509200000000001E-2</c:v>
                </c:pt>
                <c:pt idx="3138" formatCode="0.00E+00">
                  <c:v>-4.8153399999999999E-2</c:v>
                </c:pt>
                <c:pt idx="3139" formatCode="0.00E+00">
                  <c:v>-4.86954E-2</c:v>
                </c:pt>
                <c:pt idx="3140" formatCode="0.00E+00">
                  <c:v>-4.9135100000000001E-2</c:v>
                </c:pt>
                <c:pt idx="3141" formatCode="0.00E+00">
                  <c:v>-4.94729E-2</c:v>
                </c:pt>
                <c:pt idx="3142" formatCode="0.00E+00">
                  <c:v>-4.9709700000000002E-2</c:v>
                </c:pt>
                <c:pt idx="3143" formatCode="0.00E+00">
                  <c:v>-4.9846000000000001E-2</c:v>
                </c:pt>
                <c:pt idx="3144" formatCode="0.00E+00">
                  <c:v>-4.9881500000000002E-2</c:v>
                </c:pt>
                <c:pt idx="3145" formatCode="0.00E+00">
                  <c:v>-4.9816600000000003E-2</c:v>
                </c:pt>
                <c:pt idx="3146" formatCode="0.00E+00">
                  <c:v>-4.9652000000000002E-2</c:v>
                </c:pt>
                <c:pt idx="3147" formatCode="0.00E+00">
                  <c:v>-4.9388099999999997E-2</c:v>
                </c:pt>
                <c:pt idx="3148" formatCode="0.00E+00">
                  <c:v>-4.9024699999999997E-2</c:v>
                </c:pt>
                <c:pt idx="3149" formatCode="0.00E+00">
                  <c:v>-4.85622E-2</c:v>
                </c:pt>
                <c:pt idx="3150" formatCode="0.00E+00">
                  <c:v>-4.8001299999999997E-2</c:v>
                </c:pt>
                <c:pt idx="3151" formatCode="0.00E+00">
                  <c:v>-4.7343200000000002E-2</c:v>
                </c:pt>
                <c:pt idx="3152" formatCode="0.00E+00">
                  <c:v>-4.6588999999999998E-2</c:v>
                </c:pt>
                <c:pt idx="3153" formatCode="0.00E+00">
                  <c:v>-4.5739500000000002E-2</c:v>
                </c:pt>
                <c:pt idx="3154" formatCode="0.00E+00">
                  <c:v>-4.47952E-2</c:v>
                </c:pt>
                <c:pt idx="3155" formatCode="0.00E+00">
                  <c:v>-4.3757499999999998E-2</c:v>
                </c:pt>
                <c:pt idx="3156" formatCode="0.00E+00">
                  <c:v>-4.2627699999999998E-2</c:v>
                </c:pt>
                <c:pt idx="3157" formatCode="0.00E+00">
                  <c:v>-4.1407399999999997E-2</c:v>
                </c:pt>
                <c:pt idx="3158" formatCode="0.00E+00">
                  <c:v>-4.0097300000000002E-2</c:v>
                </c:pt>
                <c:pt idx="3159" formatCode="0.00E+00">
                  <c:v>-3.86979E-2</c:v>
                </c:pt>
                <c:pt idx="3160" formatCode="0.00E+00">
                  <c:v>-3.7210699999999999E-2</c:v>
                </c:pt>
                <c:pt idx="3161" formatCode="0.00E+00">
                  <c:v>-3.5638099999999999E-2</c:v>
                </c:pt>
                <c:pt idx="3162" formatCode="0.00E+00">
                  <c:v>-3.3982199999999997E-2</c:v>
                </c:pt>
                <c:pt idx="3163" formatCode="0.00E+00">
                  <c:v>-3.2244700000000001E-2</c:v>
                </c:pt>
                <c:pt idx="3164" formatCode="0.00E+00">
                  <c:v>-3.04275E-2</c:v>
                </c:pt>
                <c:pt idx="3165" formatCode="0.00E+00">
                  <c:v>-2.8532600000000002E-2</c:v>
                </c:pt>
                <c:pt idx="3166" formatCode="0.00E+00">
                  <c:v>-2.65618E-2</c:v>
                </c:pt>
                <c:pt idx="3167" formatCode="0.00E+00">
                  <c:v>-2.4516799999999998E-2</c:v>
                </c:pt>
                <c:pt idx="3168" formatCode="0.00E+00">
                  <c:v>-2.2398899999999999E-2</c:v>
                </c:pt>
                <c:pt idx="3169" formatCode="0.00E+00">
                  <c:v>-2.0209399999999999E-2</c:v>
                </c:pt>
                <c:pt idx="3170" formatCode="0.00E+00">
                  <c:v>-1.79501E-2</c:v>
                </c:pt>
                <c:pt idx="3171" formatCode="0.00E+00">
                  <c:v>-1.5622499999999999E-2</c:v>
                </c:pt>
                <c:pt idx="3172" formatCode="0.00E+00">
                  <c:v>-1.3228699999999999E-2</c:v>
                </c:pt>
                <c:pt idx="3173" formatCode="0.00E+00">
                  <c:v>-1.0770800000000001E-2</c:v>
                </c:pt>
                <c:pt idx="3174" formatCode="0.00E+00">
                  <c:v>-8.2513699999999992E-3</c:v>
                </c:pt>
                <c:pt idx="3175" formatCode="0.00E+00">
                  <c:v>-5.6729500000000004E-3</c:v>
                </c:pt>
                <c:pt idx="3176" formatCode="0.00E+00">
                  <c:v>-3.0378900000000001E-3</c:v>
                </c:pt>
                <c:pt idx="3177" formatCode="0.00E+00">
                  <c:v>-3.48585E-4</c:v>
                </c:pt>
                <c:pt idx="3178" formatCode="0.00E+00">
                  <c:v>2.3928999999999999E-3</c:v>
                </c:pt>
                <c:pt idx="3179" formatCode="0.00E+00">
                  <c:v>5.1848800000000002E-3</c:v>
                </c:pt>
                <c:pt idx="3180" formatCode="0.00E+00">
                  <c:v>8.0254499999999999E-3</c:v>
                </c:pt>
                <c:pt idx="3181" formatCode="0.00E+00">
                  <c:v>1.09122E-2</c:v>
                </c:pt>
                <c:pt idx="3182" formatCode="0.00E+00">
                  <c:v>1.3842200000000001E-2</c:v>
                </c:pt>
                <c:pt idx="3183" formatCode="0.00E+00">
                  <c:v>1.68127E-2</c:v>
                </c:pt>
                <c:pt idx="3184" formatCode="0.00E+00">
                  <c:v>1.9820999999999998E-2</c:v>
                </c:pt>
                <c:pt idx="3185" formatCode="0.00E+00">
                  <c:v>2.2865099999999999E-2</c:v>
                </c:pt>
                <c:pt idx="3186" formatCode="0.00E+00">
                  <c:v>2.59438E-2</c:v>
                </c:pt>
                <c:pt idx="3187" formatCode="0.00E+00">
                  <c:v>2.90546E-2</c:v>
                </c:pt>
                <c:pt idx="3188" formatCode="0.00E+00">
                  <c:v>3.2194500000000001E-2</c:v>
                </c:pt>
                <c:pt idx="3189" formatCode="0.00E+00">
                  <c:v>3.5361299999999998E-2</c:v>
                </c:pt>
                <c:pt idx="3190" formatCode="0.00E+00">
                  <c:v>3.8552900000000001E-2</c:v>
                </c:pt>
                <c:pt idx="3191" formatCode="0.00E+00">
                  <c:v>4.1765999999999998E-2</c:v>
                </c:pt>
                <c:pt idx="3192" formatCode="0.00E+00">
                  <c:v>4.4997799999999998E-2</c:v>
                </c:pt>
                <c:pt idx="3193" formatCode="0.00E+00">
                  <c:v>4.8246299999999999E-2</c:v>
                </c:pt>
                <c:pt idx="3194" formatCode="0.00E+00">
                  <c:v>5.1509199999999998E-2</c:v>
                </c:pt>
                <c:pt idx="3195" formatCode="0.00E+00">
                  <c:v>5.4783400000000003E-2</c:v>
                </c:pt>
                <c:pt idx="3196" formatCode="0.00E+00">
                  <c:v>5.8065699999999998E-2</c:v>
                </c:pt>
                <c:pt idx="3197" formatCode="0.00E+00">
                  <c:v>6.1353100000000001E-2</c:v>
                </c:pt>
                <c:pt idx="3198" formatCode="0.00E+00">
                  <c:v>6.4643099999999995E-2</c:v>
                </c:pt>
                <c:pt idx="3199" formatCode="0.00E+00">
                  <c:v>6.79342E-2</c:v>
                </c:pt>
                <c:pt idx="3200" formatCode="0.00E+00">
                  <c:v>7.1224700000000002E-2</c:v>
                </c:pt>
                <c:pt idx="3201" formatCode="0.00E+00">
                  <c:v>7.4512200000000001E-2</c:v>
                </c:pt>
                <c:pt idx="3202" formatCode="0.00E+00">
                  <c:v>7.7794199999999994E-2</c:v>
                </c:pt>
                <c:pt idx="3203" formatCode="0.00E+00">
                  <c:v>8.1068399999999999E-2</c:v>
                </c:pt>
                <c:pt idx="3204" formatCode="0.00E+00">
                  <c:v>8.4332599999999994E-2</c:v>
                </c:pt>
                <c:pt idx="3205" formatCode="0.00E+00">
                  <c:v>8.7584300000000004E-2</c:v>
                </c:pt>
                <c:pt idx="3206" formatCode="0.00E+00">
                  <c:v>9.0821499999999999E-2</c:v>
                </c:pt>
                <c:pt idx="3207" formatCode="0.00E+00">
                  <c:v>9.4042000000000001E-2</c:v>
                </c:pt>
                <c:pt idx="3208" formatCode="0.00E+00">
                  <c:v>9.72441E-2</c:v>
                </c:pt>
                <c:pt idx="3209" formatCode="0.00E+00">
                  <c:v>0.100426</c:v>
                </c:pt>
                <c:pt idx="3210" formatCode="0.00E+00">
                  <c:v>0.103584</c:v>
                </c:pt>
                <c:pt idx="3211" formatCode="0.00E+00">
                  <c:v>0.10671700000000001</c:v>
                </c:pt>
                <c:pt idx="3212" formatCode="0.00E+00">
                  <c:v>0.109822</c:v>
                </c:pt>
                <c:pt idx="3213" formatCode="0.00E+00">
                  <c:v>0.112896</c:v>
                </c:pt>
                <c:pt idx="3214" formatCode="0.00E+00">
                  <c:v>0.115938</c:v>
                </c:pt>
                <c:pt idx="3215" formatCode="0.00E+00">
                  <c:v>0.118945</c:v>
                </c:pt>
                <c:pt idx="3216" formatCode="0.00E+00">
                  <c:v>0.121916</c:v>
                </c:pt>
                <c:pt idx="3217" formatCode="0.00E+00">
                  <c:v>0.124847</c:v>
                </c:pt>
                <c:pt idx="3218" formatCode="0.00E+00">
                  <c:v>0.12773799999999999</c:v>
                </c:pt>
                <c:pt idx="3219" formatCode="0.00E+00">
                  <c:v>0.13058700000000001</c:v>
                </c:pt>
                <c:pt idx="3220" formatCode="0.00E+00">
                  <c:v>0.13339100000000001</c:v>
                </c:pt>
                <c:pt idx="3221" formatCode="0.00E+00">
                  <c:v>0.13614899999999999</c:v>
                </c:pt>
                <c:pt idx="3222" formatCode="0.00E+00">
                  <c:v>0.13885900000000001</c:v>
                </c:pt>
                <c:pt idx="3223" formatCode="0.00E+00">
                  <c:v>0.141518</c:v>
                </c:pt>
                <c:pt idx="3224" formatCode="0.00E+00">
                  <c:v>0.144125</c:v>
                </c:pt>
                <c:pt idx="3225" formatCode="0.00E+00">
                  <c:v>0.14668</c:v>
                </c:pt>
                <c:pt idx="3226" formatCode="0.00E+00">
                  <c:v>0.14918000000000001</c:v>
                </c:pt>
                <c:pt idx="3227" formatCode="0.00E+00">
                  <c:v>0.15162300000000001</c:v>
                </c:pt>
                <c:pt idx="3228" formatCode="0.00E+00">
                  <c:v>0.15400700000000001</c:v>
                </c:pt>
                <c:pt idx="3229" formatCode="0.00E+00">
                  <c:v>0.15633</c:v>
                </c:pt>
                <c:pt idx="3230" formatCode="0.00E+00">
                  <c:v>0.15859200000000001</c:v>
                </c:pt>
                <c:pt idx="3231" formatCode="0.00E+00">
                  <c:v>0.16079199999999999</c:v>
                </c:pt>
                <c:pt idx="3232" formatCode="0.00E+00">
                  <c:v>0.16292699999999999</c:v>
                </c:pt>
                <c:pt idx="3233" formatCode="0.00E+00">
                  <c:v>0.16499800000000001</c:v>
                </c:pt>
                <c:pt idx="3234" formatCode="0.00E+00">
                  <c:v>0.16700300000000001</c:v>
                </c:pt>
                <c:pt idx="3235" formatCode="0.00E+00">
                  <c:v>0.16894000000000001</c:v>
                </c:pt>
                <c:pt idx="3236" formatCode="0.00E+00">
                  <c:v>0.17080799999999999</c:v>
                </c:pt>
                <c:pt idx="3237" formatCode="0.00E+00">
                  <c:v>0.17260400000000001</c:v>
                </c:pt>
                <c:pt idx="3238" formatCode="0.00E+00">
                  <c:v>0.17433000000000001</c:v>
                </c:pt>
                <c:pt idx="3239" formatCode="0.00E+00">
                  <c:v>0.175982</c:v>
                </c:pt>
                <c:pt idx="3240" formatCode="0.00E+00">
                  <c:v>0.177562</c:v>
                </c:pt>
                <c:pt idx="3241" formatCode="0.00E+00">
                  <c:v>0.179068</c:v>
                </c:pt>
                <c:pt idx="3242" formatCode="0.00E+00">
                  <c:v>0.18049899999999999</c:v>
                </c:pt>
                <c:pt idx="3243" formatCode="0.00E+00">
                  <c:v>0.18185399999999999</c:v>
                </c:pt>
                <c:pt idx="3244" formatCode="0.00E+00">
                  <c:v>0.18313299999999999</c:v>
                </c:pt>
                <c:pt idx="3245" formatCode="0.00E+00">
                  <c:v>0.184334</c:v>
                </c:pt>
                <c:pt idx="3246" formatCode="0.00E+00">
                  <c:v>0.18545800000000001</c:v>
                </c:pt>
                <c:pt idx="3247" formatCode="0.00E+00">
                  <c:v>0.186503</c:v>
                </c:pt>
                <c:pt idx="3248" formatCode="0.00E+00">
                  <c:v>0.187469</c:v>
                </c:pt>
                <c:pt idx="3249" formatCode="0.00E+00">
                  <c:v>0.188356</c:v>
                </c:pt>
                <c:pt idx="3250" formatCode="0.00E+00">
                  <c:v>0.189163</c:v>
                </c:pt>
                <c:pt idx="3251" formatCode="0.00E+00">
                  <c:v>0.189889</c:v>
                </c:pt>
                <c:pt idx="3252" formatCode="0.00E+00">
                  <c:v>0.19053400000000001</c:v>
                </c:pt>
                <c:pt idx="3253" formatCode="0.00E+00">
                  <c:v>0.19109899999999999</c:v>
                </c:pt>
                <c:pt idx="3254" formatCode="0.00E+00">
                  <c:v>0.191583</c:v>
                </c:pt>
                <c:pt idx="3255" formatCode="0.00E+00">
                  <c:v>0.19198599999999999</c:v>
                </c:pt>
                <c:pt idx="3256" formatCode="0.00E+00">
                  <c:v>0.19230700000000001</c:v>
                </c:pt>
                <c:pt idx="3257" formatCode="0.00E+00">
                  <c:v>0.192547</c:v>
                </c:pt>
                <c:pt idx="3258" formatCode="0.00E+00">
                  <c:v>0.19270599999999999</c:v>
                </c:pt>
                <c:pt idx="3259" formatCode="0.00E+00">
                  <c:v>0.19278200000000001</c:v>
                </c:pt>
                <c:pt idx="3260" formatCode="0.00E+00">
                  <c:v>0.192776</c:v>
                </c:pt>
                <c:pt idx="3261" formatCode="0.00E+00">
                  <c:v>0.192689</c:v>
                </c:pt>
                <c:pt idx="3262" formatCode="0.00E+00">
                  <c:v>0.192521</c:v>
                </c:pt>
                <c:pt idx="3263" formatCode="0.00E+00">
                  <c:v>0.192272</c:v>
                </c:pt>
                <c:pt idx="3264" formatCode="0.00E+00">
                  <c:v>0.191943</c:v>
                </c:pt>
                <c:pt idx="3265" formatCode="0.00E+00">
                  <c:v>0.19153300000000001</c:v>
                </c:pt>
                <c:pt idx="3266" formatCode="0.00E+00">
                  <c:v>0.19104499999999999</c:v>
                </c:pt>
                <c:pt idx="3267" formatCode="0.00E+00">
                  <c:v>0.19047700000000001</c:v>
                </c:pt>
                <c:pt idx="3268" formatCode="0.00E+00">
                  <c:v>0.18983</c:v>
                </c:pt>
                <c:pt idx="3269" formatCode="0.00E+00">
                  <c:v>0.189106</c:v>
                </c:pt>
                <c:pt idx="3270" formatCode="0.00E+00">
                  <c:v>0.188305</c:v>
                </c:pt>
                <c:pt idx="3271" formatCode="0.00E+00">
                  <c:v>0.18742800000000001</c:v>
                </c:pt>
                <c:pt idx="3272" formatCode="0.00E+00">
                  <c:v>0.186476</c:v>
                </c:pt>
                <c:pt idx="3273" formatCode="0.00E+00">
                  <c:v>0.18545</c:v>
                </c:pt>
                <c:pt idx="3274" formatCode="0.00E+00">
                  <c:v>0.18435000000000001</c:v>
                </c:pt>
                <c:pt idx="3275" formatCode="0.00E+00">
                  <c:v>0.18317800000000001</c:v>
                </c:pt>
                <c:pt idx="3276" formatCode="0.00E+00">
                  <c:v>0.18193500000000001</c:v>
                </c:pt>
                <c:pt idx="3277" formatCode="0.00E+00">
                  <c:v>0.180621</c:v>
                </c:pt>
                <c:pt idx="3278" formatCode="0.00E+00">
                  <c:v>0.17923700000000001</c:v>
                </c:pt>
                <c:pt idx="3279" formatCode="0.00E+00">
                  <c:v>0.177785</c:v>
                </c:pt>
                <c:pt idx="3280" formatCode="0.00E+00">
                  <c:v>0.17626600000000001</c:v>
                </c:pt>
                <c:pt idx="3281" formatCode="0.00E+00">
                  <c:v>0.174681</c:v>
                </c:pt>
                <c:pt idx="3282" formatCode="0.00E+00">
                  <c:v>0.17303099999999999</c:v>
                </c:pt>
                <c:pt idx="3283" formatCode="0.00E+00">
                  <c:v>0.171317</c:v>
                </c:pt>
                <c:pt idx="3284" formatCode="0.00E+00">
                  <c:v>0.169543</c:v>
                </c:pt>
                <c:pt idx="3285" formatCode="0.00E+00">
                  <c:v>0.16771</c:v>
                </c:pt>
                <c:pt idx="3286" formatCode="0.00E+00">
                  <c:v>0.16581899999999999</c:v>
                </c:pt>
                <c:pt idx="3287" formatCode="0.00E+00">
                  <c:v>0.16387199999999999</c:v>
                </c:pt>
                <c:pt idx="3288" formatCode="0.00E+00">
                  <c:v>0.16187099999999999</c:v>
                </c:pt>
                <c:pt idx="3289" formatCode="0.00E+00">
                  <c:v>0.15981699999999999</c:v>
                </c:pt>
                <c:pt idx="3290" formatCode="0.00E+00">
                  <c:v>0.15771199999999999</c:v>
                </c:pt>
                <c:pt idx="3291" formatCode="0.00E+00">
                  <c:v>0.155558</c:v>
                </c:pt>
                <c:pt idx="3292" formatCode="0.00E+00">
                  <c:v>0.15335599999999999</c:v>
                </c:pt>
                <c:pt idx="3293" formatCode="0.00E+00">
                  <c:v>0.15110999999999999</c:v>
                </c:pt>
                <c:pt idx="3294" formatCode="0.00E+00">
                  <c:v>0.14882100000000001</c:v>
                </c:pt>
                <c:pt idx="3295" formatCode="0.00E+00">
                  <c:v>0.14649100000000001</c:v>
                </c:pt>
                <c:pt idx="3296" formatCode="0.00E+00">
                  <c:v>0.144123</c:v>
                </c:pt>
                <c:pt idx="3297" formatCode="0.00E+00">
                  <c:v>0.14171800000000001</c:v>
                </c:pt>
                <c:pt idx="3298" formatCode="0.00E+00">
                  <c:v>0.13927899999999999</c:v>
                </c:pt>
                <c:pt idx="3299" formatCode="0.00E+00">
                  <c:v>0.13680899999999999</c:v>
                </c:pt>
                <c:pt idx="3300" formatCode="0.00E+00">
                  <c:v>0.13430900000000001</c:v>
                </c:pt>
                <c:pt idx="3301" formatCode="0.00E+00">
                  <c:v>0.13178400000000001</c:v>
                </c:pt>
                <c:pt idx="3302" formatCode="0.00E+00">
                  <c:v>0.12923399999999999</c:v>
                </c:pt>
                <c:pt idx="3303" formatCode="0.00E+00">
                  <c:v>0.126663</c:v>
                </c:pt>
                <c:pt idx="3304" formatCode="0.00E+00">
                  <c:v>0.124072</c:v>
                </c:pt>
                <c:pt idx="3305" formatCode="0.00E+00">
                  <c:v>0.121464</c:v>
                </c:pt>
                <c:pt idx="3306" formatCode="0.00E+00">
                  <c:v>0.118842</c:v>
                </c:pt>
                <c:pt idx="3307" formatCode="0.00E+00">
                  <c:v>0.116207</c:v>
                </c:pt>
                <c:pt idx="3308" formatCode="0.00E+00">
                  <c:v>0.113563</c:v>
                </c:pt>
                <c:pt idx="3309" formatCode="0.00E+00">
                  <c:v>0.110911</c:v>
                </c:pt>
                <c:pt idx="3310" formatCode="0.00E+00">
                  <c:v>0.108255</c:v>
                </c:pt>
                <c:pt idx="3311" formatCode="0.00E+00">
                  <c:v>0.105597</c:v>
                </c:pt>
                <c:pt idx="3312" formatCode="0.00E+00">
                  <c:v>0.10294</c:v>
                </c:pt>
                <c:pt idx="3313" formatCode="0.00E+00">
                  <c:v>0.100286</c:v>
                </c:pt>
                <c:pt idx="3314" formatCode="0.00E+00">
                  <c:v>9.76379E-2</c:v>
                </c:pt>
                <c:pt idx="3315" formatCode="0.00E+00">
                  <c:v>9.4998299999999994E-2</c:v>
                </c:pt>
                <c:pt idx="3316" formatCode="0.00E+00">
                  <c:v>9.2370099999999997E-2</c:v>
                </c:pt>
                <c:pt idx="3317" formatCode="0.00E+00">
                  <c:v>8.9756199999999994E-2</c:v>
                </c:pt>
                <c:pt idx="3318" formatCode="0.00E+00">
                  <c:v>8.7159500000000001E-2</c:v>
                </c:pt>
                <c:pt idx="3319" formatCode="0.00E+00">
                  <c:v>8.45828E-2</c:v>
                </c:pt>
                <c:pt idx="3320" formatCode="0.00E+00">
                  <c:v>8.2028699999999996E-2</c:v>
                </c:pt>
                <c:pt idx="3321" formatCode="0.00E+00">
                  <c:v>7.9499799999999995E-2</c:v>
                </c:pt>
                <c:pt idx="3322" formatCode="0.00E+00">
                  <c:v>7.6998499999999998E-2</c:v>
                </c:pt>
                <c:pt idx="3323" formatCode="0.00E+00">
                  <c:v>7.4527499999999997E-2</c:v>
                </c:pt>
                <c:pt idx="3324" formatCode="0.00E+00">
                  <c:v>7.2089299999999995E-2</c:v>
                </c:pt>
                <c:pt idx="3325" formatCode="0.00E+00">
                  <c:v>6.9686399999999996E-2</c:v>
                </c:pt>
                <c:pt idx="3326" formatCode="0.00E+00">
                  <c:v>6.7321199999999998E-2</c:v>
                </c:pt>
                <c:pt idx="3327" formatCode="0.00E+00">
                  <c:v>6.4996499999999999E-2</c:v>
                </c:pt>
                <c:pt idx="3328" formatCode="0.00E+00">
                  <c:v>6.2715000000000007E-2</c:v>
                </c:pt>
                <c:pt idx="3329" formatCode="0.00E+00">
                  <c:v>6.04793E-2</c:v>
                </c:pt>
                <c:pt idx="3330" formatCode="0.00E+00">
                  <c:v>5.8291700000000002E-2</c:v>
                </c:pt>
                <c:pt idx="3331" formatCode="0.00E+00">
                  <c:v>5.6154999999999997E-2</c:v>
                </c:pt>
                <c:pt idx="3332" formatCode="0.00E+00">
                  <c:v>5.4071399999999999E-2</c:v>
                </c:pt>
                <c:pt idx="3333" formatCode="0.00E+00">
                  <c:v>5.2043399999999997E-2</c:v>
                </c:pt>
                <c:pt idx="3334" formatCode="0.00E+00">
                  <c:v>5.0072800000000001E-2</c:v>
                </c:pt>
                <c:pt idx="3335" formatCode="0.00E+00">
                  <c:v>4.8161599999999999E-2</c:v>
                </c:pt>
                <c:pt idx="3336" formatCode="0.00E+00">
                  <c:v>4.6311499999999999E-2</c:v>
                </c:pt>
                <c:pt idx="3337" formatCode="0.00E+00">
                  <c:v>4.4524500000000002E-2</c:v>
                </c:pt>
                <c:pt idx="3338" formatCode="0.00E+00">
                  <c:v>4.2802300000000001E-2</c:v>
                </c:pt>
                <c:pt idx="3339" formatCode="0.00E+00">
                  <c:v>4.1146599999999998E-2</c:v>
                </c:pt>
                <c:pt idx="3340" formatCode="0.00E+00">
                  <c:v>3.9559200000000003E-2</c:v>
                </c:pt>
                <c:pt idx="3341" formatCode="0.00E+00">
                  <c:v>3.8042100000000002E-2</c:v>
                </c:pt>
                <c:pt idx="3342" formatCode="0.00E+00">
                  <c:v>3.6596900000000002E-2</c:v>
                </c:pt>
                <c:pt idx="3343" formatCode="0.00E+00">
                  <c:v>3.5224900000000003E-2</c:v>
                </c:pt>
                <c:pt idx="3344" formatCode="0.00E+00">
                  <c:v>3.3927600000000002E-2</c:v>
                </c:pt>
                <c:pt idx="3345" formatCode="0.00E+00">
                  <c:v>3.2706300000000001E-2</c:v>
                </c:pt>
                <c:pt idx="3346" formatCode="0.00E+00">
                  <c:v>3.15625E-2</c:v>
                </c:pt>
                <c:pt idx="3347" formatCode="0.00E+00">
                  <c:v>3.0497400000000001E-2</c:v>
                </c:pt>
                <c:pt idx="3348" formatCode="0.00E+00">
                  <c:v>2.9512199999999999E-2</c:v>
                </c:pt>
                <c:pt idx="3349" formatCode="0.00E+00">
                  <c:v>2.86082E-2</c:v>
                </c:pt>
                <c:pt idx="3350" formatCode="0.00E+00">
                  <c:v>2.7786499999999999E-2</c:v>
                </c:pt>
                <c:pt idx="3351" formatCode="0.00E+00">
                  <c:v>2.70479E-2</c:v>
                </c:pt>
                <c:pt idx="3352" formatCode="0.00E+00">
                  <c:v>2.6393300000000001E-2</c:v>
                </c:pt>
                <c:pt idx="3353" formatCode="0.00E+00">
                  <c:v>2.58234E-2</c:v>
                </c:pt>
                <c:pt idx="3354" formatCode="0.00E+00">
                  <c:v>2.53385E-2</c:v>
                </c:pt>
                <c:pt idx="3355" formatCode="0.00E+00">
                  <c:v>2.4939099999999999E-2</c:v>
                </c:pt>
                <c:pt idx="3356" formatCode="0.00E+00">
                  <c:v>2.4625299999999999E-2</c:v>
                </c:pt>
                <c:pt idx="3357" formatCode="0.00E+00">
                  <c:v>2.43974E-2</c:v>
                </c:pt>
                <c:pt idx="3358" formatCode="0.00E+00">
                  <c:v>2.4255800000000001E-2</c:v>
                </c:pt>
                <c:pt idx="3359" formatCode="0.00E+00">
                  <c:v>2.4200800000000001E-2</c:v>
                </c:pt>
                <c:pt idx="3360" formatCode="0.00E+00">
                  <c:v>2.4232E-2</c:v>
                </c:pt>
                <c:pt idx="3361" formatCode="0.00E+00">
                  <c:v>2.4349200000000001E-2</c:v>
                </c:pt>
                <c:pt idx="3362" formatCode="0.00E+00">
                  <c:v>2.45516E-2</c:v>
                </c:pt>
                <c:pt idx="3363" formatCode="0.00E+00">
                  <c:v>2.4838699999999998E-2</c:v>
                </c:pt>
                <c:pt idx="3364" formatCode="0.00E+00">
                  <c:v>2.5210099999999999E-2</c:v>
                </c:pt>
                <c:pt idx="3365" formatCode="0.00E+00">
                  <c:v>2.5665E-2</c:v>
                </c:pt>
                <c:pt idx="3366" formatCode="0.00E+00">
                  <c:v>2.62025E-2</c:v>
                </c:pt>
                <c:pt idx="3367" formatCode="0.00E+00">
                  <c:v>2.6821600000000001E-2</c:v>
                </c:pt>
                <c:pt idx="3368" formatCode="0.00E+00">
                  <c:v>2.7521199999999999E-2</c:v>
                </c:pt>
                <c:pt idx="3369" formatCode="0.00E+00">
                  <c:v>2.83003E-2</c:v>
                </c:pt>
                <c:pt idx="3370" formatCode="0.00E+00">
                  <c:v>2.9157800000000001E-2</c:v>
                </c:pt>
                <c:pt idx="3371" formatCode="0.00E+00">
                  <c:v>3.0092299999999999E-2</c:v>
                </c:pt>
                <c:pt idx="3372" formatCode="0.00E+00">
                  <c:v>3.1102600000000001E-2</c:v>
                </c:pt>
                <c:pt idx="3373" formatCode="0.00E+00">
                  <c:v>3.2186899999999997E-2</c:v>
                </c:pt>
                <c:pt idx="3374" formatCode="0.00E+00">
                  <c:v>3.3343600000000001E-2</c:v>
                </c:pt>
                <c:pt idx="3375" formatCode="0.00E+00">
                  <c:v>3.4570799999999999E-2</c:v>
                </c:pt>
                <c:pt idx="3376" formatCode="0.00E+00">
                  <c:v>3.58664E-2</c:v>
                </c:pt>
                <c:pt idx="3377" formatCode="0.00E+00">
                  <c:v>3.7228299999999999E-2</c:v>
                </c:pt>
                <c:pt idx="3378" formatCode="0.00E+00">
                  <c:v>3.8654399999999998E-2</c:v>
                </c:pt>
                <c:pt idx="3379" formatCode="0.00E+00">
                  <c:v>4.0142700000000003E-2</c:v>
                </c:pt>
                <c:pt idx="3380" formatCode="0.00E+00">
                  <c:v>4.1690999999999999E-2</c:v>
                </c:pt>
                <c:pt idx="3381" formatCode="0.00E+00">
                  <c:v>4.3297099999999998E-2</c:v>
                </c:pt>
                <c:pt idx="3382" formatCode="0.00E+00">
                  <c:v>4.4958499999999998E-2</c:v>
                </c:pt>
                <c:pt idx="3383" formatCode="0.00E+00">
                  <c:v>4.6672499999999999E-2</c:v>
                </c:pt>
                <c:pt idx="3384" formatCode="0.00E+00">
                  <c:v>4.84365E-2</c:v>
                </c:pt>
                <c:pt idx="3385" formatCode="0.00E+00">
                  <c:v>5.0247699999999999E-2</c:v>
                </c:pt>
                <c:pt idx="3386" formatCode="0.00E+00">
                  <c:v>5.21036E-2</c:v>
                </c:pt>
                <c:pt idx="3387" formatCode="0.00E+00">
                  <c:v>5.4001500000000001E-2</c:v>
                </c:pt>
                <c:pt idx="3388" formatCode="0.00E+00">
                  <c:v>5.5938599999999998E-2</c:v>
                </c:pt>
                <c:pt idx="3389" formatCode="0.00E+00">
                  <c:v>5.7912499999999999E-2</c:v>
                </c:pt>
                <c:pt idx="3390" formatCode="0.00E+00">
                  <c:v>5.9920300000000003E-2</c:v>
                </c:pt>
                <c:pt idx="3391" formatCode="0.00E+00">
                  <c:v>6.1959300000000002E-2</c:v>
                </c:pt>
                <c:pt idx="3392" formatCode="0.00E+00">
                  <c:v>6.4026299999999994E-2</c:v>
                </c:pt>
                <c:pt idx="3393" formatCode="0.00E+00">
                  <c:v>6.6118399999999994E-2</c:v>
                </c:pt>
                <c:pt idx="3394" formatCode="0.00E+00">
                  <c:v>6.8233000000000002E-2</c:v>
                </c:pt>
                <c:pt idx="3395" formatCode="0.00E+00">
                  <c:v>7.0367100000000002E-2</c:v>
                </c:pt>
                <c:pt idx="3396" formatCode="0.00E+00">
                  <c:v>7.2517799999999993E-2</c:v>
                </c:pt>
                <c:pt idx="3397" formatCode="0.00E+00">
                  <c:v>7.4681700000000004E-2</c:v>
                </c:pt>
                <c:pt idx="3398" formatCode="0.00E+00">
                  <c:v>7.6855499999999993E-2</c:v>
                </c:pt>
                <c:pt idx="3399" formatCode="0.00E+00">
                  <c:v>7.9035999999999995E-2</c:v>
                </c:pt>
                <c:pt idx="3400" formatCode="0.00E+00">
                  <c:v>8.1219799999999995E-2</c:v>
                </c:pt>
                <c:pt idx="3401" formatCode="0.00E+00">
                  <c:v>8.3404099999999995E-2</c:v>
                </c:pt>
                <c:pt idx="3402" formatCode="0.00E+00">
                  <c:v>8.5585900000000006E-2</c:v>
                </c:pt>
                <c:pt idx="3403" formatCode="0.00E+00">
                  <c:v>8.7762400000000004E-2</c:v>
                </c:pt>
                <c:pt idx="3404" formatCode="0.00E+00">
                  <c:v>8.9930800000000005E-2</c:v>
                </c:pt>
                <c:pt idx="3405" formatCode="0.00E+00">
                  <c:v>9.20879E-2</c:v>
                </c:pt>
                <c:pt idx="3406" formatCode="0.00E+00">
                  <c:v>9.4230400000000006E-2</c:v>
                </c:pt>
                <c:pt idx="3407" formatCode="0.00E+00">
                  <c:v>9.6354899999999993E-2</c:v>
                </c:pt>
                <c:pt idx="3408" formatCode="0.00E+00">
                  <c:v>9.8458599999999993E-2</c:v>
                </c:pt>
                <c:pt idx="3409" formatCode="0.00E+00">
                  <c:v>0.100539</c:v>
                </c:pt>
                <c:pt idx="3410" formatCode="0.00E+00">
                  <c:v>0.102593</c:v>
                </c:pt>
                <c:pt idx="3411" formatCode="0.00E+00">
                  <c:v>0.104618</c:v>
                </c:pt>
                <c:pt idx="3412" formatCode="0.00E+00">
                  <c:v>0.106612</c:v>
                </c:pt>
                <c:pt idx="3413" formatCode="0.00E+00">
                  <c:v>0.108571</c:v>
                </c:pt>
                <c:pt idx="3414" formatCode="0.00E+00">
                  <c:v>0.11049299999999999</c:v>
                </c:pt>
                <c:pt idx="3415" formatCode="0.00E+00">
                  <c:v>0.112376</c:v>
                </c:pt>
                <c:pt idx="3416" formatCode="0.00E+00">
                  <c:v>0.114218</c:v>
                </c:pt>
                <c:pt idx="3417" formatCode="0.00E+00">
                  <c:v>0.11601599999999999</c:v>
                </c:pt>
                <c:pt idx="3418" formatCode="0.00E+00">
                  <c:v>0.117769</c:v>
                </c:pt>
                <c:pt idx="3419" formatCode="0.00E+00">
                  <c:v>0.119473</c:v>
                </c:pt>
                <c:pt idx="3420" formatCode="0.00E+00">
                  <c:v>0.121129</c:v>
                </c:pt>
                <c:pt idx="3421" formatCode="0.00E+00">
                  <c:v>0.12273299999999999</c:v>
                </c:pt>
                <c:pt idx="3422" formatCode="0.00E+00">
                  <c:v>0.12428400000000001</c:v>
                </c:pt>
                <c:pt idx="3423" formatCode="0.00E+00">
                  <c:v>0.125781</c:v>
                </c:pt>
                <c:pt idx="3424" formatCode="0.00E+00">
                  <c:v>0.12722</c:v>
                </c:pt>
                <c:pt idx="3425" formatCode="0.00E+00">
                  <c:v>0.12860199999999999</c:v>
                </c:pt>
                <c:pt idx="3426" formatCode="0.00E+00">
                  <c:v>0.12992200000000001</c:v>
                </c:pt>
                <c:pt idx="3427" formatCode="0.00E+00">
                  <c:v>0.13118199999999999</c:v>
                </c:pt>
                <c:pt idx="3428" formatCode="0.00E+00">
                  <c:v>0.132378</c:v>
                </c:pt>
                <c:pt idx="3429" formatCode="0.00E+00">
                  <c:v>0.13350899999999999</c:v>
                </c:pt>
                <c:pt idx="3430" formatCode="0.00E+00">
                  <c:v>0.134576</c:v>
                </c:pt>
                <c:pt idx="3431" formatCode="0.00E+00">
                  <c:v>0.135575</c:v>
                </c:pt>
                <c:pt idx="3432" formatCode="0.00E+00">
                  <c:v>0.13650799999999999</c:v>
                </c:pt>
                <c:pt idx="3433" formatCode="0.00E+00">
                  <c:v>0.13737199999999999</c:v>
                </c:pt>
                <c:pt idx="3434" formatCode="0.00E+00">
                  <c:v>0.13816700000000001</c:v>
                </c:pt>
                <c:pt idx="3435" formatCode="0.00E+00">
                  <c:v>0.13889199999999999</c:v>
                </c:pt>
                <c:pt idx="3436" formatCode="0.00E+00">
                  <c:v>0.139546</c:v>
                </c:pt>
                <c:pt idx="3437" formatCode="0.00E+00">
                  <c:v>0.140129</c:v>
                </c:pt>
                <c:pt idx="3438" formatCode="0.00E+00">
                  <c:v>0.14064099999999999</c:v>
                </c:pt>
                <c:pt idx="3439" formatCode="0.00E+00">
                  <c:v>0.14108299999999999</c:v>
                </c:pt>
                <c:pt idx="3440" formatCode="0.00E+00">
                  <c:v>0.141454</c:v>
                </c:pt>
                <c:pt idx="3441" formatCode="0.00E+00">
                  <c:v>0.14175499999999999</c:v>
                </c:pt>
                <c:pt idx="3442" formatCode="0.00E+00">
                  <c:v>0.141985</c:v>
                </c:pt>
                <c:pt idx="3443" formatCode="0.00E+00">
                  <c:v>0.14214399999999999</c:v>
                </c:pt>
                <c:pt idx="3444" formatCode="0.00E+00">
                  <c:v>0.142234</c:v>
                </c:pt>
                <c:pt idx="3445" formatCode="0.00E+00">
                  <c:v>0.14225299999999999</c:v>
                </c:pt>
                <c:pt idx="3446" formatCode="0.00E+00">
                  <c:v>0.142203</c:v>
                </c:pt>
                <c:pt idx="3447" formatCode="0.00E+00">
                  <c:v>0.14208399999999999</c:v>
                </c:pt>
                <c:pt idx="3448" formatCode="0.00E+00">
                  <c:v>0.141897</c:v>
                </c:pt>
                <c:pt idx="3449" formatCode="0.00E+00">
                  <c:v>0.14164299999999999</c:v>
                </c:pt>
                <c:pt idx="3450" formatCode="0.00E+00">
                  <c:v>0.141323</c:v>
                </c:pt>
                <c:pt idx="3451" formatCode="0.00E+00">
                  <c:v>0.14093700000000001</c:v>
                </c:pt>
                <c:pt idx="3452" formatCode="0.00E+00">
                  <c:v>0.140487</c:v>
                </c:pt>
                <c:pt idx="3453" formatCode="0.00E+00">
                  <c:v>0.13997399999999999</c:v>
                </c:pt>
                <c:pt idx="3454" formatCode="0.00E+00">
                  <c:v>0.1394</c:v>
                </c:pt>
                <c:pt idx="3455" formatCode="0.00E+00">
                  <c:v>0.138765</c:v>
                </c:pt>
                <c:pt idx="3456" formatCode="0.00E+00">
                  <c:v>0.138071</c:v>
                </c:pt>
                <c:pt idx="3457" formatCode="0.00E+00">
                  <c:v>0.137319</c:v>
                </c:pt>
                <c:pt idx="3458" formatCode="0.00E+00">
                  <c:v>0.13651099999999999</c:v>
                </c:pt>
                <c:pt idx="3459" formatCode="0.00E+00">
                  <c:v>0.13564899999999999</c:v>
                </c:pt>
                <c:pt idx="3460" formatCode="0.00E+00">
                  <c:v>0.13473399999999999</c:v>
                </c:pt>
                <c:pt idx="3461" formatCode="0.00E+00">
                  <c:v>0.133769</c:v>
                </c:pt>
                <c:pt idx="3462" formatCode="0.00E+00">
                  <c:v>0.13275500000000001</c:v>
                </c:pt>
                <c:pt idx="3463" formatCode="0.00E+00">
                  <c:v>0.13169500000000001</c:v>
                </c:pt>
                <c:pt idx="3464" formatCode="0.00E+00">
                  <c:v>0.13059000000000001</c:v>
                </c:pt>
                <c:pt idx="3465" formatCode="0.00E+00">
                  <c:v>0.129442</c:v>
                </c:pt>
                <c:pt idx="3466" formatCode="0.00E+00">
                  <c:v>0.12825400000000001</c:v>
                </c:pt>
                <c:pt idx="3467" formatCode="0.00E+00">
                  <c:v>0.127027</c:v>
                </c:pt>
                <c:pt idx="3468" formatCode="0.00E+00">
                  <c:v>0.12576399999999999</c:v>
                </c:pt>
                <c:pt idx="3469" formatCode="0.00E+00">
                  <c:v>0.124468</c:v>
                </c:pt>
                <c:pt idx="3470" formatCode="0.00E+00">
                  <c:v>0.12314</c:v>
                </c:pt>
                <c:pt idx="3471" formatCode="0.00E+00">
                  <c:v>0.121785</c:v>
                </c:pt>
                <c:pt idx="3472" formatCode="0.00E+00">
                  <c:v>0.120403</c:v>
                </c:pt>
                <c:pt idx="3473" formatCode="0.00E+00">
                  <c:v>0.11899899999999999</c:v>
                </c:pt>
                <c:pt idx="3474" formatCode="0.00E+00">
                  <c:v>0.117574</c:v>
                </c:pt>
                <c:pt idx="3475" formatCode="0.00E+00">
                  <c:v>0.116131</c:v>
                </c:pt>
                <c:pt idx="3476" formatCode="0.00E+00">
                  <c:v>0.114673</c:v>
                </c:pt>
                <c:pt idx="3477" formatCode="0.00E+00">
                  <c:v>0.113202</c:v>
                </c:pt>
                <c:pt idx="3478" formatCode="0.00E+00">
                  <c:v>0.111721</c:v>
                </c:pt>
                <c:pt idx="3479" formatCode="0.00E+00">
                  <c:v>0.110231</c:v>
                </c:pt>
                <c:pt idx="3480" formatCode="0.00E+00">
                  <c:v>0.108736</c:v>
                </c:pt>
                <c:pt idx="3481" formatCode="0.00E+00">
                  <c:v>0.107239</c:v>
                </c:pt>
                <c:pt idx="3482" formatCode="0.00E+00">
                  <c:v>0.105742</c:v>
                </c:pt>
                <c:pt idx="3483" formatCode="0.00E+00">
                  <c:v>0.10424899999999999</c:v>
                </c:pt>
                <c:pt idx="3484" formatCode="0.00E+00">
                  <c:v>0.10276100000000001</c:v>
                </c:pt>
                <c:pt idx="3485" formatCode="0.00E+00">
                  <c:v>0.101282</c:v>
                </c:pt>
                <c:pt idx="3486" formatCode="0.00E+00">
                  <c:v>9.9814100000000003E-2</c:v>
                </c:pt>
                <c:pt idx="3487" formatCode="0.00E+00">
                  <c:v>9.8358799999999996E-2</c:v>
                </c:pt>
                <c:pt idx="3488" formatCode="0.00E+00">
                  <c:v>9.6919099999999994E-2</c:v>
                </c:pt>
                <c:pt idx="3489" formatCode="0.00E+00">
                  <c:v>9.5497399999999996E-2</c:v>
                </c:pt>
                <c:pt idx="3490" formatCode="0.00E+00">
                  <c:v>9.4095899999999996E-2</c:v>
                </c:pt>
                <c:pt idx="3491" formatCode="0.00E+00">
                  <c:v>9.2717400000000005E-2</c:v>
                </c:pt>
                <c:pt idx="3492" formatCode="0.00E+00">
                  <c:v>9.1364100000000004E-2</c:v>
                </c:pt>
                <c:pt idx="3493" formatCode="0.00E+00">
                  <c:v>9.0037699999999998E-2</c:v>
                </c:pt>
                <c:pt idx="3494" formatCode="0.00E+00">
                  <c:v>8.8740299999999994E-2</c:v>
                </c:pt>
                <c:pt idx="3495" formatCode="0.00E+00">
                  <c:v>8.7474099999999999E-2</c:v>
                </c:pt>
                <c:pt idx="3496" formatCode="0.00E+00">
                  <c:v>8.6241499999999999E-2</c:v>
                </c:pt>
                <c:pt idx="3497" formatCode="0.00E+00">
                  <c:v>8.5044800000000004E-2</c:v>
                </c:pt>
                <c:pt idx="3498" formatCode="0.00E+00">
                  <c:v>8.3886199999999994E-2</c:v>
                </c:pt>
                <c:pt idx="3499" formatCode="0.00E+00">
                  <c:v>8.2767599999999997E-2</c:v>
                </c:pt>
                <c:pt idx="3500" formatCode="0.00E+00">
                  <c:v>8.1691E-2</c:v>
                </c:pt>
                <c:pt idx="3501" formatCode="0.00E+00">
                  <c:v>8.0657999999999994E-2</c:v>
                </c:pt>
                <c:pt idx="3502" formatCode="0.00E+00">
                  <c:v>7.9669799999999999E-2</c:v>
                </c:pt>
                <c:pt idx="3503" formatCode="0.00E+00">
                  <c:v>7.8727900000000003E-2</c:v>
                </c:pt>
                <c:pt idx="3504" formatCode="0.00E+00">
                  <c:v>7.7833700000000006E-2</c:v>
                </c:pt>
                <c:pt idx="3505" formatCode="0.00E+00">
                  <c:v>7.6989500000000002E-2</c:v>
                </c:pt>
                <c:pt idx="3506" formatCode="0.00E+00">
                  <c:v>7.6197299999999996E-2</c:v>
                </c:pt>
                <c:pt idx="3507" formatCode="0.00E+00">
                  <c:v>7.5459700000000005E-2</c:v>
                </c:pt>
                <c:pt idx="3508" formatCode="0.00E+00">
                  <c:v>7.4778200000000003E-2</c:v>
                </c:pt>
                <c:pt idx="3509" formatCode="0.00E+00">
                  <c:v>7.4152399999999993E-2</c:v>
                </c:pt>
                <c:pt idx="3510" formatCode="0.00E+00">
                  <c:v>7.3581999999999995E-2</c:v>
                </c:pt>
                <c:pt idx="3511" formatCode="0.00E+00">
                  <c:v>7.3067699999999999E-2</c:v>
                </c:pt>
                <c:pt idx="3512" formatCode="0.00E+00">
                  <c:v>7.2610400000000005E-2</c:v>
                </c:pt>
                <c:pt idx="3513" formatCode="0.00E+00">
                  <c:v>7.2210399999999994E-2</c:v>
                </c:pt>
                <c:pt idx="3514" formatCode="0.00E+00">
                  <c:v>7.1868199999999993E-2</c:v>
                </c:pt>
                <c:pt idx="3515" formatCode="0.00E+00">
                  <c:v>7.1584400000000006E-2</c:v>
                </c:pt>
                <c:pt idx="3516" formatCode="0.00E+00">
                  <c:v>7.1359400000000003E-2</c:v>
                </c:pt>
                <c:pt idx="3517" formatCode="0.00E+00">
                  <c:v>7.1193099999999995E-2</c:v>
                </c:pt>
                <c:pt idx="3518" formatCode="0.00E+00">
                  <c:v>7.1084999999999995E-2</c:v>
                </c:pt>
                <c:pt idx="3519" formatCode="0.00E+00">
                  <c:v>7.1035000000000001E-2</c:v>
                </c:pt>
                <c:pt idx="3520" formatCode="0.00E+00">
                  <c:v>7.1042499999999995E-2</c:v>
                </c:pt>
                <c:pt idx="3521" formatCode="0.00E+00">
                  <c:v>7.1106900000000001E-2</c:v>
                </c:pt>
                <c:pt idx="3522" formatCode="0.00E+00">
                  <c:v>7.1227200000000004E-2</c:v>
                </c:pt>
                <c:pt idx="3523" formatCode="0.00E+00">
                  <c:v>7.1402499999999994E-2</c:v>
                </c:pt>
                <c:pt idx="3524" formatCode="0.00E+00">
                  <c:v>7.1631899999999998E-2</c:v>
                </c:pt>
                <c:pt idx="3525" formatCode="0.00E+00">
                  <c:v>7.1914400000000003E-2</c:v>
                </c:pt>
                <c:pt idx="3526" formatCode="0.00E+00">
                  <c:v>7.2248999999999994E-2</c:v>
                </c:pt>
                <c:pt idx="3527" formatCode="0.00E+00">
                  <c:v>7.2634199999999996E-2</c:v>
                </c:pt>
                <c:pt idx="3528" formatCode="0.00E+00">
                  <c:v>7.3068999999999995E-2</c:v>
                </c:pt>
                <c:pt idx="3529" formatCode="0.00E+00">
                  <c:v>7.3552300000000001E-2</c:v>
                </c:pt>
                <c:pt idx="3530" formatCode="0.00E+00">
                  <c:v>7.4082700000000001E-2</c:v>
                </c:pt>
                <c:pt idx="3531" formatCode="0.00E+00">
                  <c:v>7.46584E-2</c:v>
                </c:pt>
                <c:pt idx="3532" formatCode="0.00E+00">
                  <c:v>7.5277700000000003E-2</c:v>
                </c:pt>
                <c:pt idx="3533" formatCode="0.00E+00">
                  <c:v>7.5939099999999995E-2</c:v>
                </c:pt>
                <c:pt idx="3534" formatCode="0.00E+00">
                  <c:v>7.6640899999999998E-2</c:v>
                </c:pt>
                <c:pt idx="3535" formatCode="0.00E+00">
                  <c:v>7.7381000000000005E-2</c:v>
                </c:pt>
                <c:pt idx="3536" formatCode="0.00E+00">
                  <c:v>7.8157199999999996E-2</c:v>
                </c:pt>
                <c:pt idx="3537" formatCode="0.00E+00">
                  <c:v>7.8966900000000007E-2</c:v>
                </c:pt>
                <c:pt idx="3538" formatCode="0.00E+00">
                  <c:v>7.9807600000000006E-2</c:v>
                </c:pt>
                <c:pt idx="3539" formatCode="0.00E+00">
                  <c:v>8.0676999999999999E-2</c:v>
                </c:pt>
                <c:pt idx="3540" formatCode="0.00E+00">
                  <c:v>8.1572599999999995E-2</c:v>
                </c:pt>
                <c:pt idx="3541" formatCode="0.00E+00">
                  <c:v>8.2491800000000004E-2</c:v>
                </c:pt>
                <c:pt idx="3542" formatCode="0.00E+00">
                  <c:v>8.34318E-2</c:v>
                </c:pt>
                <c:pt idx="3543" formatCode="0.00E+00">
                  <c:v>8.4390000000000007E-2</c:v>
                </c:pt>
                <c:pt idx="3544" formatCode="0.00E+00">
                  <c:v>8.5363999999999995E-2</c:v>
                </c:pt>
                <c:pt idx="3545" formatCode="0.00E+00">
                  <c:v>8.63511E-2</c:v>
                </c:pt>
                <c:pt idx="3546" formatCode="0.00E+00">
                  <c:v>8.7348300000000004E-2</c:v>
                </c:pt>
                <c:pt idx="3547" formatCode="0.00E+00">
                  <c:v>8.8353000000000001E-2</c:v>
                </c:pt>
                <c:pt idx="3548" formatCode="0.00E+00">
                  <c:v>8.9362499999999997E-2</c:v>
                </c:pt>
                <c:pt idx="3549" formatCode="0.00E+00">
                  <c:v>9.0373899999999993E-2</c:v>
                </c:pt>
                <c:pt idx="3550" formatCode="0.00E+00">
                  <c:v>9.1384099999999996E-2</c:v>
                </c:pt>
                <c:pt idx="3551" formatCode="0.00E+00">
                  <c:v>9.2390100000000003E-2</c:v>
                </c:pt>
                <c:pt idx="3552" formatCode="0.00E+00">
                  <c:v>9.3389E-2</c:v>
                </c:pt>
                <c:pt idx="3553" formatCode="0.00E+00">
                  <c:v>9.4377699999999995E-2</c:v>
                </c:pt>
                <c:pt idx="3554" formatCode="0.00E+00">
                  <c:v>9.5352999999999993E-2</c:v>
                </c:pt>
                <c:pt idx="3555" formatCode="0.00E+00">
                  <c:v>9.6311900000000006E-2</c:v>
                </c:pt>
                <c:pt idx="3556" formatCode="0.00E+00">
                  <c:v>9.7251400000000002E-2</c:v>
                </c:pt>
                <c:pt idx="3557" formatCode="0.00E+00">
                  <c:v>9.8168900000000003E-2</c:v>
                </c:pt>
                <c:pt idx="3558" formatCode="0.00E+00">
                  <c:v>9.9061200000000002E-2</c:v>
                </c:pt>
                <c:pt idx="3559" formatCode="0.00E+00">
                  <c:v>9.9925E-2</c:v>
                </c:pt>
                <c:pt idx="3560" formatCode="0.00E+00">
                  <c:v>0.100757</c:v>
                </c:pt>
                <c:pt idx="3561" formatCode="0.00E+00">
                  <c:v>0.10155500000000001</c:v>
                </c:pt>
                <c:pt idx="3562" formatCode="0.00E+00">
                  <c:v>0.102316</c:v>
                </c:pt>
                <c:pt idx="3563" formatCode="0.00E+00">
                  <c:v>0.103038</c:v>
                </c:pt>
                <c:pt idx="3564" formatCode="0.00E+00">
                  <c:v>0.103718</c:v>
                </c:pt>
                <c:pt idx="3565" formatCode="0.00E+00">
                  <c:v>0.104355</c:v>
                </c:pt>
                <c:pt idx="3566" formatCode="0.00E+00">
                  <c:v>0.104945</c:v>
                </c:pt>
                <c:pt idx="3567" formatCode="0.00E+00">
                  <c:v>0.105487</c:v>
                </c:pt>
                <c:pt idx="3568" formatCode="0.00E+00">
                  <c:v>0.105977</c:v>
                </c:pt>
                <c:pt idx="3569" formatCode="0.00E+00">
                  <c:v>0.10641399999999999</c:v>
                </c:pt>
                <c:pt idx="3570" formatCode="0.00E+00">
                  <c:v>0.106796</c:v>
                </c:pt>
                <c:pt idx="3571" formatCode="0.00E+00">
                  <c:v>0.10711900000000001</c:v>
                </c:pt>
                <c:pt idx="3572" formatCode="0.00E+00">
                  <c:v>0.10738300000000001</c:v>
                </c:pt>
                <c:pt idx="3573" formatCode="0.00E+00">
                  <c:v>0.107585</c:v>
                </c:pt>
                <c:pt idx="3574" formatCode="0.00E+00">
                  <c:v>0.107723</c:v>
                </c:pt>
                <c:pt idx="3575" formatCode="0.00E+00">
                  <c:v>0.107796</c:v>
                </c:pt>
                <c:pt idx="3576" formatCode="0.00E+00">
                  <c:v>0.107803</c:v>
                </c:pt>
                <c:pt idx="3577" formatCode="0.00E+00">
                  <c:v>0.10774300000000001</c:v>
                </c:pt>
                <c:pt idx="3578" formatCode="0.00E+00">
                  <c:v>0.107615</c:v>
                </c:pt>
                <c:pt idx="3579" formatCode="0.00E+00">
                  <c:v>0.107418</c:v>
                </c:pt>
                <c:pt idx="3580" formatCode="0.00E+00">
                  <c:v>0.10715</c:v>
                </c:pt>
                <c:pt idx="3581" formatCode="0.00E+00">
                  <c:v>0.106811</c:v>
                </c:pt>
                <c:pt idx="3582" formatCode="0.00E+00">
                  <c:v>0.10639999999999999</c:v>
                </c:pt>
                <c:pt idx="3583" formatCode="0.00E+00">
                  <c:v>0.105915</c:v>
                </c:pt>
                <c:pt idx="3584" formatCode="0.00E+00">
                  <c:v>0.10535700000000001</c:v>
                </c:pt>
                <c:pt idx="3585" formatCode="0.00E+00">
                  <c:v>0.104725</c:v>
                </c:pt>
                <c:pt idx="3586" formatCode="0.00E+00">
                  <c:v>0.10402</c:v>
                </c:pt>
                <c:pt idx="3587" formatCode="0.00E+00">
                  <c:v>0.103241</c:v>
                </c:pt>
                <c:pt idx="3588" formatCode="0.00E+00">
                  <c:v>0.10238700000000001</c:v>
                </c:pt>
                <c:pt idx="3589" formatCode="0.00E+00">
                  <c:v>0.10145999999999999</c:v>
                </c:pt>
                <c:pt idx="3590" formatCode="0.00E+00">
                  <c:v>0.10045900000000001</c:v>
                </c:pt>
                <c:pt idx="3591" formatCode="0.00E+00">
                  <c:v>9.9384899999999998E-2</c:v>
                </c:pt>
                <c:pt idx="3592" formatCode="0.00E+00">
                  <c:v>9.8238599999999995E-2</c:v>
                </c:pt>
                <c:pt idx="3593" formatCode="0.00E+00">
                  <c:v>9.7021499999999997E-2</c:v>
                </c:pt>
                <c:pt idx="3594" formatCode="0.00E+00">
                  <c:v>9.5734899999999998E-2</c:v>
                </c:pt>
                <c:pt idx="3595" formatCode="0.00E+00">
                  <c:v>9.4380099999999995E-2</c:v>
                </c:pt>
                <c:pt idx="3596" formatCode="0.00E+00">
                  <c:v>9.2957999999999999E-2</c:v>
                </c:pt>
                <c:pt idx="3597" formatCode="0.00E+00">
                  <c:v>9.1469900000000007E-2</c:v>
                </c:pt>
                <c:pt idx="3598" formatCode="0.00E+00">
                  <c:v>8.99176E-2</c:v>
                </c:pt>
                <c:pt idx="3599" formatCode="0.00E+00">
                  <c:v>8.8303499999999993E-2</c:v>
                </c:pt>
                <c:pt idx="3600" formatCode="0.00E+00">
                  <c:v>8.6629999999999999E-2</c:v>
                </c:pt>
                <c:pt idx="3601" formatCode="0.00E+00">
                  <c:v>8.4899699999999995E-2</c:v>
                </c:pt>
                <c:pt idx="3602" formatCode="0.00E+00">
                  <c:v>8.3114499999999994E-2</c:v>
                </c:pt>
                <c:pt idx="3603" formatCode="0.00E+00">
                  <c:v>8.1275899999999998E-2</c:v>
                </c:pt>
                <c:pt idx="3604" formatCode="0.00E+00">
                  <c:v>7.9385399999999995E-2</c:v>
                </c:pt>
                <c:pt idx="3605" formatCode="0.00E+00">
                  <c:v>7.7445299999999995E-2</c:v>
                </c:pt>
                <c:pt idx="3606" formatCode="0.00E+00">
                  <c:v>7.5457999999999997E-2</c:v>
                </c:pt>
                <c:pt idx="3607" formatCode="0.00E+00">
                  <c:v>7.3425799999999999E-2</c:v>
                </c:pt>
                <c:pt idx="3608" formatCode="0.00E+00">
                  <c:v>7.1351200000000004E-2</c:v>
                </c:pt>
                <c:pt idx="3609" formatCode="0.00E+00">
                  <c:v>6.9236800000000001E-2</c:v>
                </c:pt>
                <c:pt idx="3610" formatCode="0.00E+00">
                  <c:v>6.7085400000000003E-2</c:v>
                </c:pt>
                <c:pt idx="3611" formatCode="0.00E+00">
                  <c:v>6.4899899999999996E-2</c:v>
                </c:pt>
                <c:pt idx="3612" formatCode="0.00E+00">
                  <c:v>6.2683100000000005E-2</c:v>
                </c:pt>
                <c:pt idx="3613" formatCode="0.00E+00">
                  <c:v>6.0437900000000003E-2</c:v>
                </c:pt>
                <c:pt idx="3614" formatCode="0.00E+00">
                  <c:v>5.8167000000000003E-2</c:v>
                </c:pt>
                <c:pt idx="3615" formatCode="0.00E+00">
                  <c:v>5.5873399999999997E-2</c:v>
                </c:pt>
                <c:pt idx="3616" formatCode="0.00E+00">
                  <c:v>5.3560200000000002E-2</c:v>
                </c:pt>
                <c:pt idx="3617" formatCode="0.00E+00">
                  <c:v>5.1231100000000002E-2</c:v>
                </c:pt>
                <c:pt idx="3618" formatCode="0.00E+00">
                  <c:v>4.8889200000000001E-2</c:v>
                </c:pt>
                <c:pt idx="3619" formatCode="0.00E+00">
                  <c:v>4.6537299999999997E-2</c:v>
                </c:pt>
                <c:pt idx="3620" formatCode="0.00E+00">
                  <c:v>4.4178099999999998E-2</c:v>
                </c:pt>
                <c:pt idx="3621" formatCode="0.00E+00">
                  <c:v>4.1815100000000001E-2</c:v>
                </c:pt>
                <c:pt idx="3622" formatCode="0.00E+00">
                  <c:v>3.9451899999999998E-2</c:v>
                </c:pt>
                <c:pt idx="3623" formatCode="0.00E+00">
                  <c:v>3.7092199999999999E-2</c:v>
                </c:pt>
                <c:pt idx="3624" formatCode="0.00E+00">
                  <c:v>3.4739699999999998E-2</c:v>
                </c:pt>
                <c:pt idx="3625" formatCode="0.00E+00">
                  <c:v>3.2398099999999999E-2</c:v>
                </c:pt>
                <c:pt idx="3626" formatCode="0.00E+00">
                  <c:v>3.0070699999999999E-2</c:v>
                </c:pt>
                <c:pt idx="3627" formatCode="0.00E+00">
                  <c:v>2.77605E-2</c:v>
                </c:pt>
                <c:pt idx="3628" formatCode="0.00E+00">
                  <c:v>2.5470699999999999E-2</c:v>
                </c:pt>
                <c:pt idx="3629" formatCode="0.00E+00">
                  <c:v>2.3204900000000001E-2</c:v>
                </c:pt>
                <c:pt idx="3630" formatCode="0.00E+00">
                  <c:v>2.0966499999999999E-2</c:v>
                </c:pt>
                <c:pt idx="3631">
                  <c:v>1.8759100000000001E-2</c:v>
                </c:pt>
                <c:pt idx="3632">
                  <c:v>1.65866E-2</c:v>
                </c:pt>
                <c:pt idx="3633">
                  <c:v>1.4452700000000001E-2</c:v>
                </c:pt>
                <c:pt idx="3634">
                  <c:v>1.23596E-2</c:v>
                </c:pt>
                <c:pt idx="3635">
                  <c:v>1.0309199999999999E-2</c:v>
                </c:pt>
                <c:pt idx="3636" formatCode="0.00E+00">
                  <c:v>8.3041299999999998E-3</c:v>
                </c:pt>
                <c:pt idx="3637" formatCode="0.00E+00">
                  <c:v>6.3469499999999996E-3</c:v>
                </c:pt>
                <c:pt idx="3638" formatCode="0.00E+00">
                  <c:v>4.4402E-3</c:v>
                </c:pt>
                <c:pt idx="3639" formatCode="0.00E+00">
                  <c:v>2.5862900000000002E-3</c:v>
                </c:pt>
                <c:pt idx="3640" formatCode="0.00E+00">
                  <c:v>7.8758699999999997E-4</c:v>
                </c:pt>
                <c:pt idx="3641" formatCode="0.00E+00">
                  <c:v>-9.53698E-4</c:v>
                </c:pt>
                <c:pt idx="3642" formatCode="0.00E+00">
                  <c:v>-2.6354E-3</c:v>
                </c:pt>
                <c:pt idx="3643" formatCode="0.00E+00">
                  <c:v>-4.2553599999999997E-3</c:v>
                </c:pt>
                <c:pt idx="3644" formatCode="0.00E+00">
                  <c:v>-5.8115099999999998E-3</c:v>
                </c:pt>
                <c:pt idx="3645" formatCode="0.00E+00">
                  <c:v>-7.30191E-3</c:v>
                </c:pt>
                <c:pt idx="3646" formatCode="0.00E+00">
                  <c:v>-8.7248399999999993E-3</c:v>
                </c:pt>
                <c:pt idx="3647">
                  <c:v>-1.0078800000000001E-2</c:v>
                </c:pt>
                <c:pt idx="3648">
                  <c:v>-1.1362300000000001E-2</c:v>
                </c:pt>
                <c:pt idx="3649">
                  <c:v>-1.2574200000000001E-2</c:v>
                </c:pt>
                <c:pt idx="3650">
                  <c:v>-1.3712999999999999E-2</c:v>
                </c:pt>
                <c:pt idx="3651">
                  <c:v>-1.47779E-2</c:v>
                </c:pt>
                <c:pt idx="3652">
                  <c:v>-1.5768000000000001E-2</c:v>
                </c:pt>
                <c:pt idx="3653">
                  <c:v>-1.6682499999999999E-2</c:v>
                </c:pt>
                <c:pt idx="3654">
                  <c:v>-1.7520399999999998E-2</c:v>
                </c:pt>
                <c:pt idx="3655">
                  <c:v>-1.8281200000000001E-2</c:v>
                </c:pt>
                <c:pt idx="3656">
                  <c:v>-1.8964200000000001E-2</c:v>
                </c:pt>
                <c:pt idx="3657">
                  <c:v>-1.95689E-2</c:v>
                </c:pt>
                <c:pt idx="3658">
                  <c:v>-2.0094899999999999E-2</c:v>
                </c:pt>
                <c:pt idx="3659">
                  <c:v>-2.05422E-2</c:v>
                </c:pt>
                <c:pt idx="3660">
                  <c:v>-2.0910999999999999E-2</c:v>
                </c:pt>
                <c:pt idx="3661">
                  <c:v>-2.1201600000000001E-2</c:v>
                </c:pt>
                <c:pt idx="3662">
                  <c:v>-2.1414200000000001E-2</c:v>
                </c:pt>
                <c:pt idx="3663">
                  <c:v>-2.1549499999999999E-2</c:v>
                </c:pt>
                <c:pt idx="3664">
                  <c:v>-2.1608200000000001E-2</c:v>
                </c:pt>
                <c:pt idx="3665">
                  <c:v>-2.1590999999999999E-2</c:v>
                </c:pt>
                <c:pt idx="3666">
                  <c:v>-2.1499000000000001E-2</c:v>
                </c:pt>
                <c:pt idx="3667">
                  <c:v>-2.13332E-2</c:v>
                </c:pt>
                <c:pt idx="3668">
                  <c:v>-2.10948E-2</c:v>
                </c:pt>
                <c:pt idx="3669">
                  <c:v>-2.0785000000000001E-2</c:v>
                </c:pt>
                <c:pt idx="3670">
                  <c:v>-2.0405099999999999E-2</c:v>
                </c:pt>
                <c:pt idx="3671">
                  <c:v>-1.9956600000000001E-2</c:v>
                </c:pt>
                <c:pt idx="3672">
                  <c:v>-1.9440900000000001E-2</c:v>
                </c:pt>
                <c:pt idx="3673">
                  <c:v>-1.8859799999999999E-2</c:v>
                </c:pt>
                <c:pt idx="3674">
                  <c:v>-1.82148E-2</c:v>
                </c:pt>
                <c:pt idx="3675">
                  <c:v>-1.7507999999999999E-2</c:v>
                </c:pt>
                <c:pt idx="3676">
                  <c:v>-1.6741300000000001E-2</c:v>
                </c:pt>
                <c:pt idx="3677">
                  <c:v>-1.5916900000000001E-2</c:v>
                </c:pt>
                <c:pt idx="3678">
                  <c:v>-1.5037099999999999E-2</c:v>
                </c:pt>
                <c:pt idx="3679">
                  <c:v>-1.4104200000000001E-2</c:v>
                </c:pt>
                <c:pt idx="3680">
                  <c:v>-1.31206E-2</c:v>
                </c:pt>
                <c:pt idx="3681">
                  <c:v>-1.20886E-2</c:v>
                </c:pt>
                <c:pt idx="3682">
                  <c:v>-1.10107E-2</c:v>
                </c:pt>
                <c:pt idx="3683" formatCode="0.00E+00">
                  <c:v>-9.88933E-3</c:v>
                </c:pt>
                <c:pt idx="3684" formatCode="0.00E+00">
                  <c:v>-8.7270999999999998E-3</c:v>
                </c:pt>
                <c:pt idx="3685" formatCode="0.00E+00">
                  <c:v>-7.5267399999999996E-3</c:v>
                </c:pt>
                <c:pt idx="3686" formatCode="0.00E+00">
                  <c:v>-6.2909999999999997E-3</c:v>
                </c:pt>
                <c:pt idx="3687" formatCode="0.00E+00">
                  <c:v>-5.0225499999999998E-3</c:v>
                </c:pt>
                <c:pt idx="3688" formatCode="0.00E+00">
                  <c:v>-3.72398E-3</c:v>
                </c:pt>
                <c:pt idx="3689" formatCode="0.00E+00">
                  <c:v>-2.39792E-3</c:v>
                </c:pt>
                <c:pt idx="3690" formatCode="0.00E+00">
                  <c:v>-1.04725E-3</c:v>
                </c:pt>
                <c:pt idx="3691" formatCode="0.00E+00">
                  <c:v>3.2518299999999999E-4</c:v>
                </c:pt>
                <c:pt idx="3692" formatCode="0.00E+00">
                  <c:v>1.7167199999999999E-3</c:v>
                </c:pt>
                <c:pt idx="3693" formatCode="0.00E+00">
                  <c:v>3.1248199999999999E-3</c:v>
                </c:pt>
                <c:pt idx="3694" formatCode="0.00E+00">
                  <c:v>4.5467499999999996E-3</c:v>
                </c:pt>
                <c:pt idx="3695" formatCode="0.00E+00">
                  <c:v>5.9796500000000004E-3</c:v>
                </c:pt>
                <c:pt idx="3696" formatCode="0.00E+00">
                  <c:v>7.4206799999999998E-3</c:v>
                </c:pt>
                <c:pt idx="3697" formatCode="0.00E+00">
                  <c:v>8.8671500000000007E-3</c:v>
                </c:pt>
                <c:pt idx="3698">
                  <c:v>1.03164E-2</c:v>
                </c:pt>
                <c:pt idx="3699">
                  <c:v>1.17657E-2</c:v>
                </c:pt>
                <c:pt idx="3700">
                  <c:v>1.3212E-2</c:v>
                </c:pt>
                <c:pt idx="3701">
                  <c:v>1.46529E-2</c:v>
                </c:pt>
                <c:pt idx="3702">
                  <c:v>1.60859E-2</c:v>
                </c:pt>
                <c:pt idx="3703">
                  <c:v>1.7508699999999999E-2</c:v>
                </c:pt>
                <c:pt idx="3704">
                  <c:v>1.89188E-2</c:v>
                </c:pt>
                <c:pt idx="3705">
                  <c:v>2.03138E-2</c:v>
                </c:pt>
                <c:pt idx="3706">
                  <c:v>2.16914E-2</c:v>
                </c:pt>
                <c:pt idx="3707">
                  <c:v>2.3049300000000002E-2</c:v>
                </c:pt>
                <c:pt idx="3708">
                  <c:v>2.4385299999999999E-2</c:v>
                </c:pt>
                <c:pt idx="3709">
                  <c:v>2.5697299999999999E-2</c:v>
                </c:pt>
                <c:pt idx="3710">
                  <c:v>2.6983400000000001E-2</c:v>
                </c:pt>
                <c:pt idx="3711">
                  <c:v>2.8241800000000001E-2</c:v>
                </c:pt>
                <c:pt idx="3712">
                  <c:v>2.94705E-2</c:v>
                </c:pt>
                <c:pt idx="3713">
                  <c:v>3.0667799999999999E-2</c:v>
                </c:pt>
                <c:pt idx="3714">
                  <c:v>3.18318E-2</c:v>
                </c:pt>
                <c:pt idx="3715">
                  <c:v>3.2960799999999998E-2</c:v>
                </c:pt>
                <c:pt idx="3716">
                  <c:v>3.4053399999999998E-2</c:v>
                </c:pt>
                <c:pt idx="3717">
                  <c:v>3.5108100000000003E-2</c:v>
                </c:pt>
                <c:pt idx="3718">
                  <c:v>3.61239E-2</c:v>
                </c:pt>
                <c:pt idx="3719">
                  <c:v>3.7099800000000002E-2</c:v>
                </c:pt>
                <c:pt idx="3720">
                  <c:v>3.8034400000000003E-2</c:v>
                </c:pt>
                <c:pt idx="3721">
                  <c:v>3.8926599999999999E-2</c:v>
                </c:pt>
                <c:pt idx="3722">
                  <c:v>3.9775499999999998E-2</c:v>
                </c:pt>
                <c:pt idx="3723">
                  <c:v>4.0580699999999997E-2</c:v>
                </c:pt>
                <c:pt idx="3724">
                  <c:v>4.1341500000000003E-2</c:v>
                </c:pt>
                <c:pt idx="3725">
                  <c:v>4.2057499999999998E-2</c:v>
                </c:pt>
                <c:pt idx="3726">
                  <c:v>4.2728200000000001E-2</c:v>
                </c:pt>
                <c:pt idx="3727">
                  <c:v>4.3353299999999997E-2</c:v>
                </c:pt>
                <c:pt idx="3728">
                  <c:v>4.3932699999999998E-2</c:v>
                </c:pt>
                <c:pt idx="3729">
                  <c:v>4.4466199999999997E-2</c:v>
                </c:pt>
                <c:pt idx="3730">
                  <c:v>4.49535E-2</c:v>
                </c:pt>
                <c:pt idx="3731">
                  <c:v>4.53946E-2</c:v>
                </c:pt>
                <c:pt idx="3732">
                  <c:v>4.57896E-2</c:v>
                </c:pt>
                <c:pt idx="3733">
                  <c:v>4.6138499999999999E-2</c:v>
                </c:pt>
                <c:pt idx="3734">
                  <c:v>4.6441700000000002E-2</c:v>
                </c:pt>
                <c:pt idx="3735">
                  <c:v>4.66998E-2</c:v>
                </c:pt>
                <c:pt idx="3736">
                  <c:v>4.6913400000000001E-2</c:v>
                </c:pt>
                <c:pt idx="3737">
                  <c:v>4.7083199999999999E-2</c:v>
                </c:pt>
                <c:pt idx="3738">
                  <c:v>4.7209899999999999E-2</c:v>
                </c:pt>
                <c:pt idx="3739">
                  <c:v>4.7294599999999999E-2</c:v>
                </c:pt>
                <c:pt idx="3740">
                  <c:v>4.7338199999999997E-2</c:v>
                </c:pt>
                <c:pt idx="3741">
                  <c:v>4.7341800000000003E-2</c:v>
                </c:pt>
                <c:pt idx="3742">
                  <c:v>4.73067E-2</c:v>
                </c:pt>
                <c:pt idx="3743">
                  <c:v>4.72343E-2</c:v>
                </c:pt>
                <c:pt idx="3744">
                  <c:v>4.7125500000000001E-2</c:v>
                </c:pt>
                <c:pt idx="3745">
                  <c:v>4.6981599999999998E-2</c:v>
                </c:pt>
                <c:pt idx="3746">
                  <c:v>4.68038E-2</c:v>
                </c:pt>
                <c:pt idx="3747">
                  <c:v>4.6593599999999999E-2</c:v>
                </c:pt>
                <c:pt idx="3748">
                  <c:v>4.6352699999999997E-2</c:v>
                </c:pt>
                <c:pt idx="3749">
                  <c:v>4.60828E-2</c:v>
                </c:pt>
                <c:pt idx="3750">
                  <c:v>4.57855E-2</c:v>
                </c:pt>
                <c:pt idx="3751">
                  <c:v>4.5462599999999999E-2</c:v>
                </c:pt>
                <c:pt idx="3752">
                  <c:v>4.51154E-2</c:v>
                </c:pt>
                <c:pt idx="3753">
                  <c:v>4.4745800000000002E-2</c:v>
                </c:pt>
                <c:pt idx="3754">
                  <c:v>4.4355600000000002E-2</c:v>
                </c:pt>
                <c:pt idx="3755">
                  <c:v>4.3946699999999998E-2</c:v>
                </c:pt>
                <c:pt idx="3756">
                  <c:v>4.3520799999999998E-2</c:v>
                </c:pt>
                <c:pt idx="3757">
                  <c:v>4.3079899999999997E-2</c:v>
                </c:pt>
                <c:pt idx="3758">
                  <c:v>4.2625700000000002E-2</c:v>
                </c:pt>
                <c:pt idx="3759" formatCode="0.00E+00">
                  <c:v>4.2160200000000002E-2</c:v>
                </c:pt>
                <c:pt idx="3760" formatCode="0.00E+00">
                  <c:v>4.1685199999999999E-2</c:v>
                </c:pt>
                <c:pt idx="3761">
                  <c:v>4.1202500000000003E-2</c:v>
                </c:pt>
                <c:pt idx="3762">
                  <c:v>4.0713800000000001E-2</c:v>
                </c:pt>
                <c:pt idx="3763">
                  <c:v>4.0221E-2</c:v>
                </c:pt>
                <c:pt idx="3764">
                  <c:v>3.9725900000000001E-2</c:v>
                </c:pt>
                <c:pt idx="3765">
                  <c:v>3.92302E-2</c:v>
                </c:pt>
                <c:pt idx="3766">
                  <c:v>3.8735800000000001E-2</c:v>
                </c:pt>
                <c:pt idx="3767">
                  <c:v>3.8244399999999998E-2</c:v>
                </c:pt>
                <c:pt idx="3768">
                  <c:v>3.7757699999999998E-2</c:v>
                </c:pt>
                <c:pt idx="3769">
                  <c:v>3.7277499999999998E-2</c:v>
                </c:pt>
                <c:pt idx="3770">
                  <c:v>3.6805499999999998E-2</c:v>
                </c:pt>
                <c:pt idx="3771">
                  <c:v>3.6343199999999999E-2</c:v>
                </c:pt>
                <c:pt idx="3772">
                  <c:v>3.5892199999999999E-2</c:v>
                </c:pt>
                <c:pt idx="3773">
                  <c:v>3.5454199999999998E-2</c:v>
                </c:pt>
                <c:pt idx="3774">
                  <c:v>3.5030600000000002E-2</c:v>
                </c:pt>
                <c:pt idx="3775">
                  <c:v>3.4622800000000002E-2</c:v>
                </c:pt>
                <c:pt idx="3776">
                  <c:v>3.4232100000000001E-2</c:v>
                </c:pt>
                <c:pt idx="3777">
                  <c:v>3.3859599999999997E-2</c:v>
                </c:pt>
                <c:pt idx="3778">
                  <c:v>3.35067E-2</c:v>
                </c:pt>
                <c:pt idx="3779">
                  <c:v>3.31744E-2</c:v>
                </c:pt>
                <c:pt idx="3780">
                  <c:v>3.2863900000000001E-2</c:v>
                </c:pt>
                <c:pt idx="3781">
                  <c:v>3.25762E-2</c:v>
                </c:pt>
                <c:pt idx="3782">
                  <c:v>3.2312300000000002E-2</c:v>
                </c:pt>
                <c:pt idx="3783">
                  <c:v>3.2072900000000001E-2</c:v>
                </c:pt>
                <c:pt idx="3784">
                  <c:v>3.1858999999999998E-2</c:v>
                </c:pt>
                <c:pt idx="3785">
                  <c:v>3.1671199999999997E-2</c:v>
                </c:pt>
                <c:pt idx="3786">
                  <c:v>3.15099E-2</c:v>
                </c:pt>
                <c:pt idx="3787">
                  <c:v>3.1375800000000002E-2</c:v>
                </c:pt>
                <c:pt idx="3788">
                  <c:v>3.12693E-2</c:v>
                </c:pt>
                <c:pt idx="3789">
                  <c:v>3.1190800000000001E-2</c:v>
                </c:pt>
                <c:pt idx="3790">
                  <c:v>3.11402E-2</c:v>
                </c:pt>
                <c:pt idx="3791">
                  <c:v>3.1117800000000001E-2</c:v>
                </c:pt>
                <c:pt idx="3792">
                  <c:v>3.1123600000000001E-2</c:v>
                </c:pt>
                <c:pt idx="3793">
                  <c:v>3.1157500000000001E-2</c:v>
                </c:pt>
                <c:pt idx="3794">
                  <c:v>3.1219400000000001E-2</c:v>
                </c:pt>
                <c:pt idx="3795">
                  <c:v>3.1308900000000001E-2</c:v>
                </c:pt>
                <c:pt idx="3796">
                  <c:v>3.1425799999999997E-2</c:v>
                </c:pt>
                <c:pt idx="3797">
                  <c:v>3.15695E-2</c:v>
                </c:pt>
                <c:pt idx="3798">
                  <c:v>3.1739499999999997E-2</c:v>
                </c:pt>
                <c:pt idx="3799">
                  <c:v>3.1934999999999998E-2</c:v>
                </c:pt>
                <c:pt idx="3800">
                  <c:v>3.2155400000000001E-2</c:v>
                </c:pt>
                <c:pt idx="3801">
                  <c:v>3.2399900000000002E-2</c:v>
                </c:pt>
                <c:pt idx="3802">
                  <c:v>3.2667500000000002E-2</c:v>
                </c:pt>
                <c:pt idx="3803">
                  <c:v>3.2957100000000003E-2</c:v>
                </c:pt>
                <c:pt idx="3804">
                  <c:v>3.3267699999999997E-2</c:v>
                </c:pt>
                <c:pt idx="3805">
                  <c:v>3.3598099999999999E-2</c:v>
                </c:pt>
                <c:pt idx="3806">
                  <c:v>3.3946999999999998E-2</c:v>
                </c:pt>
                <c:pt idx="3807">
                  <c:v>3.4313099999999999E-2</c:v>
                </c:pt>
                <c:pt idx="3808">
                  <c:v>3.4694999999999997E-2</c:v>
                </c:pt>
                <c:pt idx="3809">
                  <c:v>3.5091200000000003E-2</c:v>
                </c:pt>
                <c:pt idx="3810">
                  <c:v>3.5500200000000003E-2</c:v>
                </c:pt>
                <c:pt idx="3811">
                  <c:v>3.5920399999999998E-2</c:v>
                </c:pt>
                <c:pt idx="3812">
                  <c:v>3.635E-2</c:v>
                </c:pt>
                <c:pt idx="3813">
                  <c:v>3.6787399999999998E-2</c:v>
                </c:pt>
                <c:pt idx="3814">
                  <c:v>3.7230600000000003E-2</c:v>
                </c:pt>
                <c:pt idx="3815">
                  <c:v>3.76779E-2</c:v>
                </c:pt>
                <c:pt idx="3816">
                  <c:v>3.8127399999999999E-2</c:v>
                </c:pt>
                <c:pt idx="3817">
                  <c:v>3.8577199999999999E-2</c:v>
                </c:pt>
                <c:pt idx="3818">
                  <c:v>3.9025200000000003E-2</c:v>
                </c:pt>
                <c:pt idx="3819">
                  <c:v>3.9469600000000001E-2</c:v>
                </c:pt>
                <c:pt idx="3820">
                  <c:v>3.9908300000000001E-2</c:v>
                </c:pt>
                <c:pt idx="3821">
                  <c:v>4.0339199999999999E-2</c:v>
                </c:pt>
                <c:pt idx="3822">
                  <c:v>4.0760200000000003E-2</c:v>
                </c:pt>
                <c:pt idx="3823">
                  <c:v>4.1169200000000003E-2</c:v>
                </c:pt>
                <c:pt idx="3824">
                  <c:v>4.1563999999999997E-2</c:v>
                </c:pt>
                <c:pt idx="3825">
                  <c:v>4.1942599999999997E-2</c:v>
                </c:pt>
                <c:pt idx="3826">
                  <c:v>4.2302800000000002E-2</c:v>
                </c:pt>
                <c:pt idx="3827">
                  <c:v>4.2642600000000003E-2</c:v>
                </c:pt>
                <c:pt idx="3828">
                  <c:v>4.2959799999999999E-2</c:v>
                </c:pt>
                <c:pt idx="3829">
                  <c:v>4.3252199999999998E-2</c:v>
                </c:pt>
                <c:pt idx="3830">
                  <c:v>4.3517800000000002E-2</c:v>
                </c:pt>
                <c:pt idx="3831">
                  <c:v>4.3754500000000002E-2</c:v>
                </c:pt>
                <c:pt idx="3832">
                  <c:v>4.3960300000000001E-2</c:v>
                </c:pt>
                <c:pt idx="3833">
                  <c:v>4.4133199999999997E-2</c:v>
                </c:pt>
                <c:pt idx="3834">
                  <c:v>4.4271100000000001E-2</c:v>
                </c:pt>
                <c:pt idx="3835">
                  <c:v>4.4372200000000001E-2</c:v>
                </c:pt>
                <c:pt idx="3836">
                  <c:v>4.4434500000000002E-2</c:v>
                </c:pt>
                <c:pt idx="3837">
                  <c:v>4.4456200000000001E-2</c:v>
                </c:pt>
                <c:pt idx="3838">
                  <c:v>4.4435500000000003E-2</c:v>
                </c:pt>
                <c:pt idx="3839">
                  <c:v>4.4370699999999999E-2</c:v>
                </c:pt>
                <c:pt idx="3840">
                  <c:v>4.4260099999999997E-2</c:v>
                </c:pt>
                <c:pt idx="3841">
                  <c:v>4.4102000000000002E-2</c:v>
                </c:pt>
                <c:pt idx="3842">
                  <c:v>4.3894900000000001E-2</c:v>
                </c:pt>
                <c:pt idx="3843">
                  <c:v>4.36374E-2</c:v>
                </c:pt>
                <c:pt idx="3844">
                  <c:v>4.3327999999999998E-2</c:v>
                </c:pt>
                <c:pt idx="3845">
                  <c:v>4.2965299999999998E-2</c:v>
                </c:pt>
                <c:pt idx="3846">
                  <c:v>4.25479E-2</c:v>
                </c:pt>
                <c:pt idx="3847">
                  <c:v>4.20747E-2</c:v>
                </c:pt>
                <c:pt idx="3848">
                  <c:v>4.1544699999999997E-2</c:v>
                </c:pt>
                <c:pt idx="3849">
                  <c:v>4.0956699999999999E-2</c:v>
                </c:pt>
                <c:pt idx="3850">
                  <c:v>4.0309999999999999E-2</c:v>
                </c:pt>
                <c:pt idx="3851">
                  <c:v>3.9603800000000002E-2</c:v>
                </c:pt>
                <c:pt idx="3852">
                  <c:v>3.8837400000000001E-2</c:v>
                </c:pt>
                <c:pt idx="3853">
                  <c:v>3.8010200000000001E-2</c:v>
                </c:pt>
                <c:pt idx="3854">
                  <c:v>3.7121800000000003E-2</c:v>
                </c:pt>
                <c:pt idx="3855">
                  <c:v>3.61719E-2</c:v>
                </c:pt>
                <c:pt idx="3856">
                  <c:v>3.5160200000000003E-2</c:v>
                </c:pt>
                <c:pt idx="3857">
                  <c:v>3.4086499999999999E-2</c:v>
                </c:pt>
                <c:pt idx="3858">
                  <c:v>3.2950899999999998E-2</c:v>
                </c:pt>
                <c:pt idx="3859">
                  <c:v>3.17536E-2</c:v>
                </c:pt>
                <c:pt idx="3860">
                  <c:v>3.04947E-2</c:v>
                </c:pt>
                <c:pt idx="3861">
                  <c:v>2.9174700000000001E-2</c:v>
                </c:pt>
                <c:pt idx="3862">
                  <c:v>2.7793999999999999E-2</c:v>
                </c:pt>
                <c:pt idx="3863">
                  <c:v>2.63532E-2</c:v>
                </c:pt>
                <c:pt idx="3864">
                  <c:v>2.4853E-2</c:v>
                </c:pt>
                <c:pt idx="3865">
                  <c:v>2.32943E-2</c:v>
                </c:pt>
                <c:pt idx="3866">
                  <c:v>2.1677999999999999E-2</c:v>
                </c:pt>
                <c:pt idx="3867">
                  <c:v>2.00053E-2</c:v>
                </c:pt>
                <c:pt idx="3868">
                  <c:v>1.82772E-2</c:v>
                </c:pt>
                <c:pt idx="3869">
                  <c:v>1.6495200000000002E-2</c:v>
                </c:pt>
                <c:pt idx="3870">
                  <c:v>1.4660599999999999E-2</c:v>
                </c:pt>
                <c:pt idx="3871">
                  <c:v>1.2775099999999999E-2</c:v>
                </c:pt>
                <c:pt idx="3872">
                  <c:v>1.0840199999999999E-2</c:v>
                </c:pt>
                <c:pt idx="3873" formatCode="0.00E+00">
                  <c:v>8.8577199999999995E-3</c:v>
                </c:pt>
                <c:pt idx="3874" formatCode="0.00E+00">
                  <c:v>6.82959E-3</c:v>
                </c:pt>
                <c:pt idx="3875" formatCode="0.00E+00">
                  <c:v>4.7577599999999998E-3</c:v>
                </c:pt>
              </c:numCache>
            </c:numRef>
          </c:yVal>
          <c:smooth val="1"/>
          <c:extLst>
            <c:ext xmlns:c16="http://schemas.microsoft.com/office/drawing/2014/chart" uri="{C3380CC4-5D6E-409C-BE32-E72D297353CC}">
              <c16:uniqueId val="{00000001-6069-4815-A46C-A86AEC3271D3}"/>
            </c:ext>
          </c:extLst>
        </c:ser>
        <c:ser>
          <c:idx val="0"/>
          <c:order val="2"/>
          <c:tx>
            <c:v>Traffic1</c:v>
          </c:tx>
          <c:spPr>
            <a:ln w="19050" cap="rnd">
              <a:solidFill>
                <a:schemeClr val="accent1"/>
              </a:solidFill>
              <a:round/>
            </a:ln>
            <a:effectLst/>
          </c:spPr>
          <c:marker>
            <c:symbol val="none"/>
          </c:marker>
          <c:xVal>
            <c:numRef>
              <c:f>plot_traffic!$A$5:$A$22780</c:f>
              <c:numCache>
                <c:formatCode>General</c:formatCode>
                <c:ptCount val="22776"/>
                <c:pt idx="0">
                  <c:v>-40.799999999999997</c:v>
                </c:pt>
                <c:pt idx="1">
                  <c:v>-40.797999999999995</c:v>
                </c:pt>
                <c:pt idx="2">
                  <c:v>-40.795999999999999</c:v>
                </c:pt>
                <c:pt idx="3">
                  <c:v>-40.793999999999997</c:v>
                </c:pt>
                <c:pt idx="4">
                  <c:v>-40.791999999999994</c:v>
                </c:pt>
                <c:pt idx="5">
                  <c:v>-40.79</c:v>
                </c:pt>
                <c:pt idx="6">
                  <c:v>-40.787999999999997</c:v>
                </c:pt>
                <c:pt idx="7">
                  <c:v>-40.785999999999994</c:v>
                </c:pt>
                <c:pt idx="8">
                  <c:v>-40.783999999999999</c:v>
                </c:pt>
                <c:pt idx="9">
                  <c:v>-40.781999999999996</c:v>
                </c:pt>
                <c:pt idx="10">
                  <c:v>-40.779999999999994</c:v>
                </c:pt>
                <c:pt idx="11">
                  <c:v>-40.777999999999999</c:v>
                </c:pt>
                <c:pt idx="12">
                  <c:v>-40.775999999999996</c:v>
                </c:pt>
                <c:pt idx="13">
                  <c:v>-40.773999999999994</c:v>
                </c:pt>
                <c:pt idx="14">
                  <c:v>-40.771999999999998</c:v>
                </c:pt>
                <c:pt idx="15">
                  <c:v>-40.769999999999996</c:v>
                </c:pt>
                <c:pt idx="16">
                  <c:v>-40.768000000000001</c:v>
                </c:pt>
                <c:pt idx="17">
                  <c:v>-40.765999999999998</c:v>
                </c:pt>
                <c:pt idx="18">
                  <c:v>-40.763999999999996</c:v>
                </c:pt>
                <c:pt idx="19">
                  <c:v>-40.762</c:v>
                </c:pt>
                <c:pt idx="20">
                  <c:v>-40.76</c:v>
                </c:pt>
                <c:pt idx="21">
                  <c:v>-40.757999999999996</c:v>
                </c:pt>
                <c:pt idx="22">
                  <c:v>-40.756</c:v>
                </c:pt>
                <c:pt idx="23">
                  <c:v>-40.753999999999998</c:v>
                </c:pt>
                <c:pt idx="24">
                  <c:v>-40.751999999999995</c:v>
                </c:pt>
                <c:pt idx="25">
                  <c:v>-40.75</c:v>
                </c:pt>
                <c:pt idx="26">
                  <c:v>-40.747999999999998</c:v>
                </c:pt>
                <c:pt idx="27">
                  <c:v>-40.745999999999995</c:v>
                </c:pt>
                <c:pt idx="28">
                  <c:v>-40.744</c:v>
                </c:pt>
                <c:pt idx="29">
                  <c:v>-40.741999999999997</c:v>
                </c:pt>
                <c:pt idx="30">
                  <c:v>-40.739999999999995</c:v>
                </c:pt>
                <c:pt idx="31">
                  <c:v>-40.738</c:v>
                </c:pt>
                <c:pt idx="32">
                  <c:v>-40.735999999999997</c:v>
                </c:pt>
                <c:pt idx="33">
                  <c:v>-40.733999999999995</c:v>
                </c:pt>
                <c:pt idx="34">
                  <c:v>-40.731999999999999</c:v>
                </c:pt>
                <c:pt idx="35">
                  <c:v>-40.729999999999997</c:v>
                </c:pt>
                <c:pt idx="36">
                  <c:v>-40.727999999999994</c:v>
                </c:pt>
                <c:pt idx="37">
                  <c:v>-40.725999999999999</c:v>
                </c:pt>
                <c:pt idx="38">
                  <c:v>-40.723999999999997</c:v>
                </c:pt>
                <c:pt idx="39">
                  <c:v>-40.721999999999994</c:v>
                </c:pt>
                <c:pt idx="40">
                  <c:v>-40.72</c:v>
                </c:pt>
                <c:pt idx="41">
                  <c:v>-40.717999999999996</c:v>
                </c:pt>
                <c:pt idx="42">
                  <c:v>-40.715999999999994</c:v>
                </c:pt>
                <c:pt idx="43">
                  <c:v>-40.713999999999999</c:v>
                </c:pt>
                <c:pt idx="44">
                  <c:v>-40.711999999999996</c:v>
                </c:pt>
                <c:pt idx="45">
                  <c:v>-40.709999999999994</c:v>
                </c:pt>
                <c:pt idx="46">
                  <c:v>-40.707999999999998</c:v>
                </c:pt>
                <c:pt idx="47">
                  <c:v>-40.705999999999996</c:v>
                </c:pt>
                <c:pt idx="48">
                  <c:v>-40.704000000000001</c:v>
                </c:pt>
                <c:pt idx="49">
                  <c:v>-40.701999999999998</c:v>
                </c:pt>
                <c:pt idx="50">
                  <c:v>-40.699999999999996</c:v>
                </c:pt>
                <c:pt idx="51">
                  <c:v>-40.698</c:v>
                </c:pt>
                <c:pt idx="52">
                  <c:v>-40.695999999999998</c:v>
                </c:pt>
                <c:pt idx="53">
                  <c:v>-40.693999999999996</c:v>
                </c:pt>
                <c:pt idx="54">
                  <c:v>-40.692</c:v>
                </c:pt>
                <c:pt idx="55">
                  <c:v>-40.69</c:v>
                </c:pt>
                <c:pt idx="56">
                  <c:v>-40.687999999999995</c:v>
                </c:pt>
                <c:pt idx="57">
                  <c:v>-40.686</c:v>
                </c:pt>
                <c:pt idx="58">
                  <c:v>-40.683999999999997</c:v>
                </c:pt>
                <c:pt idx="59">
                  <c:v>-40.681999999999995</c:v>
                </c:pt>
                <c:pt idx="60">
                  <c:v>-40.68</c:v>
                </c:pt>
                <c:pt idx="61">
                  <c:v>-40.677999999999997</c:v>
                </c:pt>
                <c:pt idx="62">
                  <c:v>-40.675999999999995</c:v>
                </c:pt>
                <c:pt idx="63">
                  <c:v>-40.673999999999999</c:v>
                </c:pt>
                <c:pt idx="64">
                  <c:v>-40.671999999999997</c:v>
                </c:pt>
                <c:pt idx="65">
                  <c:v>-40.669999999999995</c:v>
                </c:pt>
                <c:pt idx="66">
                  <c:v>-40.667999999999999</c:v>
                </c:pt>
                <c:pt idx="67">
                  <c:v>-40.665999999999997</c:v>
                </c:pt>
                <c:pt idx="68">
                  <c:v>-40.663999999999994</c:v>
                </c:pt>
                <c:pt idx="69">
                  <c:v>-40.661999999999999</c:v>
                </c:pt>
                <c:pt idx="70">
                  <c:v>-40.659999999999997</c:v>
                </c:pt>
                <c:pt idx="71">
                  <c:v>-40.657999999999994</c:v>
                </c:pt>
                <c:pt idx="72">
                  <c:v>-40.655999999999999</c:v>
                </c:pt>
                <c:pt idx="73">
                  <c:v>-40.653999999999996</c:v>
                </c:pt>
                <c:pt idx="74">
                  <c:v>-40.651999999999994</c:v>
                </c:pt>
                <c:pt idx="75">
                  <c:v>-40.65</c:v>
                </c:pt>
                <c:pt idx="76">
                  <c:v>-40.647999999999996</c:v>
                </c:pt>
                <c:pt idx="77">
                  <c:v>-40.645999999999994</c:v>
                </c:pt>
                <c:pt idx="78">
                  <c:v>-40.643999999999998</c:v>
                </c:pt>
                <c:pt idx="79">
                  <c:v>-40.641999999999996</c:v>
                </c:pt>
                <c:pt idx="80">
                  <c:v>-40.64</c:v>
                </c:pt>
                <c:pt idx="81">
                  <c:v>-40.637999999999998</c:v>
                </c:pt>
                <c:pt idx="82">
                  <c:v>-40.635999999999996</c:v>
                </c:pt>
                <c:pt idx="83">
                  <c:v>-40.634</c:v>
                </c:pt>
                <c:pt idx="84">
                  <c:v>-40.631999999999998</c:v>
                </c:pt>
                <c:pt idx="85">
                  <c:v>-40.629999999999995</c:v>
                </c:pt>
                <c:pt idx="86">
                  <c:v>-40.628</c:v>
                </c:pt>
                <c:pt idx="87">
                  <c:v>-40.625999999999998</c:v>
                </c:pt>
                <c:pt idx="88">
                  <c:v>-40.623999999999995</c:v>
                </c:pt>
                <c:pt idx="89">
                  <c:v>-40.622</c:v>
                </c:pt>
                <c:pt idx="90">
                  <c:v>-40.619999999999997</c:v>
                </c:pt>
                <c:pt idx="91">
                  <c:v>-40.617999999999995</c:v>
                </c:pt>
                <c:pt idx="92">
                  <c:v>-40.616</c:v>
                </c:pt>
                <c:pt idx="93">
                  <c:v>-40.613999999999997</c:v>
                </c:pt>
                <c:pt idx="94">
                  <c:v>-40.611999999999995</c:v>
                </c:pt>
                <c:pt idx="95">
                  <c:v>-40.61</c:v>
                </c:pt>
                <c:pt idx="96">
                  <c:v>-40.607999999999997</c:v>
                </c:pt>
                <c:pt idx="97">
                  <c:v>-40.605999999999995</c:v>
                </c:pt>
                <c:pt idx="98">
                  <c:v>-40.603999999999999</c:v>
                </c:pt>
                <c:pt idx="99">
                  <c:v>-40.601999999999997</c:v>
                </c:pt>
                <c:pt idx="100">
                  <c:v>-40.599999999999994</c:v>
                </c:pt>
                <c:pt idx="101">
                  <c:v>-40.597999999999999</c:v>
                </c:pt>
                <c:pt idx="102">
                  <c:v>-40.595999999999997</c:v>
                </c:pt>
                <c:pt idx="103">
                  <c:v>-40.593999999999994</c:v>
                </c:pt>
                <c:pt idx="104">
                  <c:v>-40.591999999999999</c:v>
                </c:pt>
                <c:pt idx="105">
                  <c:v>-40.589999999999996</c:v>
                </c:pt>
                <c:pt idx="106">
                  <c:v>-40.587999999999994</c:v>
                </c:pt>
                <c:pt idx="107">
                  <c:v>-40.585999999999999</c:v>
                </c:pt>
                <c:pt idx="108">
                  <c:v>-40.583999999999996</c:v>
                </c:pt>
                <c:pt idx="109">
                  <c:v>-40.581999999999994</c:v>
                </c:pt>
                <c:pt idx="110">
                  <c:v>-40.58</c:v>
                </c:pt>
                <c:pt idx="111">
                  <c:v>-40.577999999999996</c:v>
                </c:pt>
                <c:pt idx="112">
                  <c:v>-40.576000000000001</c:v>
                </c:pt>
                <c:pt idx="113">
                  <c:v>-40.573999999999998</c:v>
                </c:pt>
                <c:pt idx="114">
                  <c:v>-40.571999999999996</c:v>
                </c:pt>
                <c:pt idx="115">
                  <c:v>-40.57</c:v>
                </c:pt>
                <c:pt idx="116">
                  <c:v>-40.567999999999998</c:v>
                </c:pt>
                <c:pt idx="117">
                  <c:v>-40.565999999999995</c:v>
                </c:pt>
                <c:pt idx="118">
                  <c:v>-40.564</c:v>
                </c:pt>
                <c:pt idx="119">
                  <c:v>-40.561999999999998</c:v>
                </c:pt>
                <c:pt idx="120">
                  <c:v>-40.559999999999995</c:v>
                </c:pt>
                <c:pt idx="121">
                  <c:v>-40.558</c:v>
                </c:pt>
                <c:pt idx="122">
                  <c:v>-40.555999999999997</c:v>
                </c:pt>
                <c:pt idx="123">
                  <c:v>-40.553999999999995</c:v>
                </c:pt>
                <c:pt idx="124">
                  <c:v>-40.552</c:v>
                </c:pt>
                <c:pt idx="125">
                  <c:v>-40.549999999999997</c:v>
                </c:pt>
                <c:pt idx="126">
                  <c:v>-40.547999999999995</c:v>
                </c:pt>
                <c:pt idx="127">
                  <c:v>-40.545999999999999</c:v>
                </c:pt>
                <c:pt idx="128">
                  <c:v>-40.543999999999997</c:v>
                </c:pt>
                <c:pt idx="129">
                  <c:v>-40.541999999999994</c:v>
                </c:pt>
                <c:pt idx="130">
                  <c:v>-40.54</c:v>
                </c:pt>
                <c:pt idx="131">
                  <c:v>-40.537999999999997</c:v>
                </c:pt>
                <c:pt idx="132">
                  <c:v>-40.535999999999994</c:v>
                </c:pt>
                <c:pt idx="133">
                  <c:v>-40.533999999999999</c:v>
                </c:pt>
                <c:pt idx="134">
                  <c:v>-40.531999999999996</c:v>
                </c:pt>
                <c:pt idx="135">
                  <c:v>-40.529999999999994</c:v>
                </c:pt>
                <c:pt idx="136">
                  <c:v>-40.527999999999999</c:v>
                </c:pt>
                <c:pt idx="137">
                  <c:v>-40.525999999999996</c:v>
                </c:pt>
                <c:pt idx="138">
                  <c:v>-40.523999999999994</c:v>
                </c:pt>
                <c:pt idx="139">
                  <c:v>-40.521999999999998</c:v>
                </c:pt>
                <c:pt idx="140">
                  <c:v>-40.519999999999996</c:v>
                </c:pt>
                <c:pt idx="141">
                  <c:v>-40.518000000000001</c:v>
                </c:pt>
                <c:pt idx="142">
                  <c:v>-40.515999999999998</c:v>
                </c:pt>
                <c:pt idx="143">
                  <c:v>-40.513999999999996</c:v>
                </c:pt>
                <c:pt idx="144">
                  <c:v>-40.512</c:v>
                </c:pt>
                <c:pt idx="145">
                  <c:v>-40.51</c:v>
                </c:pt>
                <c:pt idx="146">
                  <c:v>-40.507999999999996</c:v>
                </c:pt>
                <c:pt idx="147">
                  <c:v>-40.506</c:v>
                </c:pt>
                <c:pt idx="148">
                  <c:v>-40.503999999999998</c:v>
                </c:pt>
                <c:pt idx="149">
                  <c:v>-40.501999999999995</c:v>
                </c:pt>
                <c:pt idx="150">
                  <c:v>-40.5</c:v>
                </c:pt>
                <c:pt idx="151">
                  <c:v>-40.497999999999998</c:v>
                </c:pt>
                <c:pt idx="152">
                  <c:v>-40.495999999999995</c:v>
                </c:pt>
                <c:pt idx="153">
                  <c:v>-40.494</c:v>
                </c:pt>
                <c:pt idx="154">
                  <c:v>-40.491999999999997</c:v>
                </c:pt>
                <c:pt idx="155">
                  <c:v>-40.489999999999995</c:v>
                </c:pt>
                <c:pt idx="156">
                  <c:v>-40.488</c:v>
                </c:pt>
                <c:pt idx="157">
                  <c:v>-40.485999999999997</c:v>
                </c:pt>
                <c:pt idx="158">
                  <c:v>-40.483999999999995</c:v>
                </c:pt>
                <c:pt idx="159">
                  <c:v>-40.481999999999999</c:v>
                </c:pt>
                <c:pt idx="160">
                  <c:v>-40.479999999999997</c:v>
                </c:pt>
                <c:pt idx="161">
                  <c:v>-40.477999999999994</c:v>
                </c:pt>
                <c:pt idx="162">
                  <c:v>-40.475999999999999</c:v>
                </c:pt>
                <c:pt idx="163">
                  <c:v>-40.473999999999997</c:v>
                </c:pt>
                <c:pt idx="164">
                  <c:v>-40.471999999999994</c:v>
                </c:pt>
                <c:pt idx="165">
                  <c:v>-40.47</c:v>
                </c:pt>
                <c:pt idx="166">
                  <c:v>-40.467999999999996</c:v>
                </c:pt>
                <c:pt idx="167">
                  <c:v>-40.465999999999994</c:v>
                </c:pt>
                <c:pt idx="168">
                  <c:v>-40.463999999999999</c:v>
                </c:pt>
                <c:pt idx="169">
                  <c:v>-40.461999999999996</c:v>
                </c:pt>
                <c:pt idx="170">
                  <c:v>-40.459999999999994</c:v>
                </c:pt>
                <c:pt idx="171">
                  <c:v>-40.457999999999998</c:v>
                </c:pt>
                <c:pt idx="172">
                  <c:v>-40.455999999999996</c:v>
                </c:pt>
                <c:pt idx="173">
                  <c:v>-40.454000000000001</c:v>
                </c:pt>
                <c:pt idx="174">
                  <c:v>-40.451999999999998</c:v>
                </c:pt>
                <c:pt idx="175">
                  <c:v>-40.449999999999996</c:v>
                </c:pt>
                <c:pt idx="176">
                  <c:v>-40.448</c:v>
                </c:pt>
                <c:pt idx="177">
                  <c:v>-40.445999999999998</c:v>
                </c:pt>
                <c:pt idx="178">
                  <c:v>-40.443999999999996</c:v>
                </c:pt>
                <c:pt idx="179">
                  <c:v>-40.442</c:v>
                </c:pt>
                <c:pt idx="180">
                  <c:v>-40.44</c:v>
                </c:pt>
                <c:pt idx="181">
                  <c:v>-40.437999999999995</c:v>
                </c:pt>
                <c:pt idx="182">
                  <c:v>-40.436</c:v>
                </c:pt>
                <c:pt idx="183">
                  <c:v>-40.433999999999997</c:v>
                </c:pt>
                <c:pt idx="184">
                  <c:v>-40.431999999999995</c:v>
                </c:pt>
                <c:pt idx="185">
                  <c:v>-40.43</c:v>
                </c:pt>
                <c:pt idx="186">
                  <c:v>-40.427999999999997</c:v>
                </c:pt>
                <c:pt idx="187">
                  <c:v>-40.425999999999995</c:v>
                </c:pt>
                <c:pt idx="188">
                  <c:v>-40.423999999999999</c:v>
                </c:pt>
                <c:pt idx="189">
                  <c:v>-40.421999999999997</c:v>
                </c:pt>
                <c:pt idx="190">
                  <c:v>-40.419999999999995</c:v>
                </c:pt>
                <c:pt idx="191">
                  <c:v>-40.417999999999999</c:v>
                </c:pt>
                <c:pt idx="192">
                  <c:v>-40.415999999999997</c:v>
                </c:pt>
                <c:pt idx="193">
                  <c:v>-40.413999999999994</c:v>
                </c:pt>
                <c:pt idx="194">
                  <c:v>-40.411999999999999</c:v>
                </c:pt>
                <c:pt idx="195">
                  <c:v>-40.409999999999997</c:v>
                </c:pt>
                <c:pt idx="196">
                  <c:v>-40.407999999999994</c:v>
                </c:pt>
                <c:pt idx="197">
                  <c:v>-40.405999999999999</c:v>
                </c:pt>
                <c:pt idx="198">
                  <c:v>-40.403999999999996</c:v>
                </c:pt>
                <c:pt idx="199">
                  <c:v>-40.401999999999994</c:v>
                </c:pt>
                <c:pt idx="200">
                  <c:v>-40.4</c:v>
                </c:pt>
                <c:pt idx="201">
                  <c:v>-40.397999999999996</c:v>
                </c:pt>
                <c:pt idx="202">
                  <c:v>-40.395999999999994</c:v>
                </c:pt>
                <c:pt idx="203">
                  <c:v>-40.393999999999998</c:v>
                </c:pt>
                <c:pt idx="204">
                  <c:v>-40.391999999999996</c:v>
                </c:pt>
                <c:pt idx="205">
                  <c:v>-40.39</c:v>
                </c:pt>
                <c:pt idx="206">
                  <c:v>-40.387999999999998</c:v>
                </c:pt>
                <c:pt idx="207">
                  <c:v>-40.385999999999996</c:v>
                </c:pt>
                <c:pt idx="208">
                  <c:v>-40.384</c:v>
                </c:pt>
                <c:pt idx="209">
                  <c:v>-40.381999999999998</c:v>
                </c:pt>
                <c:pt idx="210">
                  <c:v>-40.379999999999995</c:v>
                </c:pt>
                <c:pt idx="211">
                  <c:v>-40.378</c:v>
                </c:pt>
                <c:pt idx="212">
                  <c:v>-40.375999999999998</c:v>
                </c:pt>
                <c:pt idx="213">
                  <c:v>-40.373999999999995</c:v>
                </c:pt>
                <c:pt idx="214">
                  <c:v>-40.372</c:v>
                </c:pt>
                <c:pt idx="215">
                  <c:v>-40.369999999999997</c:v>
                </c:pt>
                <c:pt idx="216">
                  <c:v>-40.367999999999995</c:v>
                </c:pt>
                <c:pt idx="217">
                  <c:v>-40.366</c:v>
                </c:pt>
                <c:pt idx="218">
                  <c:v>-40.363999999999997</c:v>
                </c:pt>
                <c:pt idx="219">
                  <c:v>-40.361999999999995</c:v>
                </c:pt>
                <c:pt idx="220">
                  <c:v>-40.36</c:v>
                </c:pt>
                <c:pt idx="221">
                  <c:v>-40.357999999999997</c:v>
                </c:pt>
                <c:pt idx="222">
                  <c:v>-40.355999999999995</c:v>
                </c:pt>
                <c:pt idx="223">
                  <c:v>-40.353999999999999</c:v>
                </c:pt>
                <c:pt idx="224">
                  <c:v>-40.351999999999997</c:v>
                </c:pt>
                <c:pt idx="225">
                  <c:v>-40.349999999999994</c:v>
                </c:pt>
                <c:pt idx="226">
                  <c:v>-40.347999999999999</c:v>
                </c:pt>
                <c:pt idx="227">
                  <c:v>-40.345999999999997</c:v>
                </c:pt>
                <c:pt idx="228">
                  <c:v>-40.343999999999994</c:v>
                </c:pt>
                <c:pt idx="229">
                  <c:v>-40.341999999999999</c:v>
                </c:pt>
                <c:pt idx="230">
                  <c:v>-40.339999999999996</c:v>
                </c:pt>
                <c:pt idx="231">
                  <c:v>-40.337999999999994</c:v>
                </c:pt>
                <c:pt idx="232">
                  <c:v>-40.335999999999999</c:v>
                </c:pt>
                <c:pt idx="233">
                  <c:v>-40.333999999999996</c:v>
                </c:pt>
                <c:pt idx="234">
                  <c:v>-40.331999999999994</c:v>
                </c:pt>
                <c:pt idx="235">
                  <c:v>-40.33</c:v>
                </c:pt>
                <c:pt idx="236">
                  <c:v>-40.327999999999996</c:v>
                </c:pt>
                <c:pt idx="237">
                  <c:v>-40.326000000000001</c:v>
                </c:pt>
                <c:pt idx="238">
                  <c:v>-40.323999999999998</c:v>
                </c:pt>
                <c:pt idx="239">
                  <c:v>-40.321999999999996</c:v>
                </c:pt>
                <c:pt idx="240">
                  <c:v>-40.32</c:v>
                </c:pt>
                <c:pt idx="241">
                  <c:v>-40.317999999999998</c:v>
                </c:pt>
                <c:pt idx="242">
                  <c:v>-40.315999999999995</c:v>
                </c:pt>
                <c:pt idx="243">
                  <c:v>-40.314</c:v>
                </c:pt>
                <c:pt idx="244">
                  <c:v>-40.311999999999998</c:v>
                </c:pt>
                <c:pt idx="245">
                  <c:v>-40.309999999999995</c:v>
                </c:pt>
                <c:pt idx="246">
                  <c:v>-40.308</c:v>
                </c:pt>
                <c:pt idx="247">
                  <c:v>-40.305999999999997</c:v>
                </c:pt>
                <c:pt idx="248">
                  <c:v>-40.303999999999995</c:v>
                </c:pt>
                <c:pt idx="249">
                  <c:v>-40.302</c:v>
                </c:pt>
                <c:pt idx="250">
                  <c:v>-40.299999999999997</c:v>
                </c:pt>
                <c:pt idx="251">
                  <c:v>-40.297999999999995</c:v>
                </c:pt>
                <c:pt idx="252">
                  <c:v>-40.295999999999999</c:v>
                </c:pt>
                <c:pt idx="253">
                  <c:v>-40.293999999999997</c:v>
                </c:pt>
                <c:pt idx="254">
                  <c:v>-40.291999999999994</c:v>
                </c:pt>
                <c:pt idx="255">
                  <c:v>-40.29</c:v>
                </c:pt>
                <c:pt idx="256">
                  <c:v>-40.287999999999997</c:v>
                </c:pt>
                <c:pt idx="257">
                  <c:v>-40.285999999999994</c:v>
                </c:pt>
                <c:pt idx="258">
                  <c:v>-40.283999999999999</c:v>
                </c:pt>
                <c:pt idx="259">
                  <c:v>-40.281999999999996</c:v>
                </c:pt>
                <c:pt idx="260">
                  <c:v>-40.279999999999994</c:v>
                </c:pt>
                <c:pt idx="261">
                  <c:v>-40.277999999999999</c:v>
                </c:pt>
                <c:pt idx="262">
                  <c:v>-40.275999999999996</c:v>
                </c:pt>
                <c:pt idx="263">
                  <c:v>-40.273999999999994</c:v>
                </c:pt>
                <c:pt idx="264">
                  <c:v>-40.271999999999998</c:v>
                </c:pt>
                <c:pt idx="265">
                  <c:v>-40.269999999999996</c:v>
                </c:pt>
                <c:pt idx="266">
                  <c:v>-40.268000000000001</c:v>
                </c:pt>
                <c:pt idx="267">
                  <c:v>-40.265999999999998</c:v>
                </c:pt>
                <c:pt idx="268">
                  <c:v>-40.263999999999996</c:v>
                </c:pt>
                <c:pt idx="269">
                  <c:v>-40.262</c:v>
                </c:pt>
                <c:pt idx="270">
                  <c:v>-40.26</c:v>
                </c:pt>
                <c:pt idx="271">
                  <c:v>-40.257999999999996</c:v>
                </c:pt>
                <c:pt idx="272">
                  <c:v>-40.256</c:v>
                </c:pt>
                <c:pt idx="273">
                  <c:v>-40.253999999999998</c:v>
                </c:pt>
                <c:pt idx="274">
                  <c:v>-40.251999999999995</c:v>
                </c:pt>
                <c:pt idx="275">
                  <c:v>-40.25</c:v>
                </c:pt>
                <c:pt idx="276">
                  <c:v>-40.247999999999998</c:v>
                </c:pt>
                <c:pt idx="277">
                  <c:v>-40.245999999999995</c:v>
                </c:pt>
                <c:pt idx="278">
                  <c:v>-40.244</c:v>
                </c:pt>
                <c:pt idx="279">
                  <c:v>-40.241999999999997</c:v>
                </c:pt>
                <c:pt idx="280">
                  <c:v>-40.239999999999995</c:v>
                </c:pt>
                <c:pt idx="281">
                  <c:v>-40.238</c:v>
                </c:pt>
                <c:pt idx="282">
                  <c:v>-40.235999999999997</c:v>
                </c:pt>
                <c:pt idx="283">
                  <c:v>-40.233999999999995</c:v>
                </c:pt>
                <c:pt idx="284">
                  <c:v>-40.231999999999999</c:v>
                </c:pt>
                <c:pt idx="285">
                  <c:v>-40.229999999999997</c:v>
                </c:pt>
                <c:pt idx="286">
                  <c:v>-40.227999999999994</c:v>
                </c:pt>
                <c:pt idx="287">
                  <c:v>-40.225999999999999</c:v>
                </c:pt>
                <c:pt idx="288">
                  <c:v>-40.223999999999997</c:v>
                </c:pt>
                <c:pt idx="289">
                  <c:v>-40.221999999999994</c:v>
                </c:pt>
                <c:pt idx="290">
                  <c:v>-40.22</c:v>
                </c:pt>
                <c:pt idx="291">
                  <c:v>-40.217999999999996</c:v>
                </c:pt>
                <c:pt idx="292">
                  <c:v>-40.215999999999994</c:v>
                </c:pt>
                <c:pt idx="293">
                  <c:v>-40.213999999999999</c:v>
                </c:pt>
                <c:pt idx="294">
                  <c:v>-40.211999999999996</c:v>
                </c:pt>
                <c:pt idx="295">
                  <c:v>-40.209999999999994</c:v>
                </c:pt>
                <c:pt idx="296">
                  <c:v>-40.207999999999998</c:v>
                </c:pt>
                <c:pt idx="297">
                  <c:v>-40.205999999999996</c:v>
                </c:pt>
                <c:pt idx="298">
                  <c:v>-40.204000000000001</c:v>
                </c:pt>
                <c:pt idx="299">
                  <c:v>-40.201999999999998</c:v>
                </c:pt>
                <c:pt idx="300">
                  <c:v>-40.199999999999996</c:v>
                </c:pt>
                <c:pt idx="301">
                  <c:v>-40.198</c:v>
                </c:pt>
                <c:pt idx="302">
                  <c:v>-40.195999999999998</c:v>
                </c:pt>
                <c:pt idx="303">
                  <c:v>-40.193999999999996</c:v>
                </c:pt>
                <c:pt idx="304">
                  <c:v>-40.192</c:v>
                </c:pt>
                <c:pt idx="305">
                  <c:v>-40.19</c:v>
                </c:pt>
                <c:pt idx="306">
                  <c:v>-40.187999999999995</c:v>
                </c:pt>
                <c:pt idx="307">
                  <c:v>-40.186</c:v>
                </c:pt>
                <c:pt idx="308">
                  <c:v>-40.183999999999997</c:v>
                </c:pt>
                <c:pt idx="309">
                  <c:v>-40.181999999999995</c:v>
                </c:pt>
                <c:pt idx="310">
                  <c:v>-40.18</c:v>
                </c:pt>
                <c:pt idx="311">
                  <c:v>-40.177999999999997</c:v>
                </c:pt>
                <c:pt idx="312">
                  <c:v>-40.175999999999995</c:v>
                </c:pt>
                <c:pt idx="313">
                  <c:v>-40.173999999999999</c:v>
                </c:pt>
                <c:pt idx="314">
                  <c:v>-40.171999999999997</c:v>
                </c:pt>
                <c:pt idx="315">
                  <c:v>-40.169999999999995</c:v>
                </c:pt>
                <c:pt idx="316">
                  <c:v>-40.167999999999999</c:v>
                </c:pt>
                <c:pt idx="317">
                  <c:v>-40.165999999999997</c:v>
                </c:pt>
                <c:pt idx="318">
                  <c:v>-40.163999999999994</c:v>
                </c:pt>
                <c:pt idx="319">
                  <c:v>-40.161999999999999</c:v>
                </c:pt>
                <c:pt idx="320">
                  <c:v>-40.159999999999997</c:v>
                </c:pt>
                <c:pt idx="321">
                  <c:v>-40.157999999999994</c:v>
                </c:pt>
                <c:pt idx="322">
                  <c:v>-40.155999999999999</c:v>
                </c:pt>
                <c:pt idx="323">
                  <c:v>-40.153999999999996</c:v>
                </c:pt>
                <c:pt idx="324">
                  <c:v>-40.151999999999994</c:v>
                </c:pt>
                <c:pt idx="325">
                  <c:v>-40.15</c:v>
                </c:pt>
                <c:pt idx="326">
                  <c:v>-40.147999999999996</c:v>
                </c:pt>
                <c:pt idx="327">
                  <c:v>-40.145999999999994</c:v>
                </c:pt>
                <c:pt idx="328">
                  <c:v>-40.143999999999998</c:v>
                </c:pt>
                <c:pt idx="329">
                  <c:v>-40.141999999999996</c:v>
                </c:pt>
                <c:pt idx="330">
                  <c:v>-40.14</c:v>
                </c:pt>
                <c:pt idx="331">
                  <c:v>-40.137999999999998</c:v>
                </c:pt>
                <c:pt idx="332">
                  <c:v>-40.135999999999996</c:v>
                </c:pt>
                <c:pt idx="333">
                  <c:v>-40.134</c:v>
                </c:pt>
                <c:pt idx="334">
                  <c:v>-40.131999999999998</c:v>
                </c:pt>
                <c:pt idx="335">
                  <c:v>-40.129999999999995</c:v>
                </c:pt>
                <c:pt idx="336">
                  <c:v>-40.128</c:v>
                </c:pt>
                <c:pt idx="337">
                  <c:v>-40.125999999999998</c:v>
                </c:pt>
                <c:pt idx="338">
                  <c:v>-40.123999999999995</c:v>
                </c:pt>
                <c:pt idx="339">
                  <c:v>-40.122</c:v>
                </c:pt>
                <c:pt idx="340">
                  <c:v>-40.119999999999997</c:v>
                </c:pt>
                <c:pt idx="341">
                  <c:v>-40.117999999999995</c:v>
                </c:pt>
                <c:pt idx="342">
                  <c:v>-40.116</c:v>
                </c:pt>
                <c:pt idx="343">
                  <c:v>-40.113999999999997</c:v>
                </c:pt>
                <c:pt idx="344">
                  <c:v>-40.111999999999995</c:v>
                </c:pt>
                <c:pt idx="345">
                  <c:v>-40.11</c:v>
                </c:pt>
                <c:pt idx="346">
                  <c:v>-40.107999999999997</c:v>
                </c:pt>
                <c:pt idx="347">
                  <c:v>-40.105999999999995</c:v>
                </c:pt>
                <c:pt idx="348">
                  <c:v>-40.103999999999999</c:v>
                </c:pt>
                <c:pt idx="349">
                  <c:v>-40.101999999999997</c:v>
                </c:pt>
                <c:pt idx="350">
                  <c:v>-40.099999999999994</c:v>
                </c:pt>
                <c:pt idx="351">
                  <c:v>-40.097999999999999</c:v>
                </c:pt>
                <c:pt idx="352">
                  <c:v>-40.095999999999997</c:v>
                </c:pt>
                <c:pt idx="353">
                  <c:v>-40.093999999999994</c:v>
                </c:pt>
                <c:pt idx="354">
                  <c:v>-40.091999999999999</c:v>
                </c:pt>
                <c:pt idx="355">
                  <c:v>-40.089999999999996</c:v>
                </c:pt>
                <c:pt idx="356">
                  <c:v>-40.087999999999994</c:v>
                </c:pt>
                <c:pt idx="357">
                  <c:v>-40.085999999999999</c:v>
                </c:pt>
                <c:pt idx="358">
                  <c:v>-40.083999999999996</c:v>
                </c:pt>
                <c:pt idx="359">
                  <c:v>-40.081999999999994</c:v>
                </c:pt>
                <c:pt idx="360">
                  <c:v>-40.08</c:v>
                </c:pt>
                <c:pt idx="361">
                  <c:v>-40.077999999999996</c:v>
                </c:pt>
                <c:pt idx="362">
                  <c:v>-40.076000000000001</c:v>
                </c:pt>
                <c:pt idx="363">
                  <c:v>-40.073999999999998</c:v>
                </c:pt>
                <c:pt idx="364">
                  <c:v>-40.071999999999996</c:v>
                </c:pt>
                <c:pt idx="365">
                  <c:v>-40.07</c:v>
                </c:pt>
                <c:pt idx="366">
                  <c:v>-40.067999999999998</c:v>
                </c:pt>
                <c:pt idx="367">
                  <c:v>-40.065999999999995</c:v>
                </c:pt>
                <c:pt idx="368">
                  <c:v>-40.064</c:v>
                </c:pt>
                <c:pt idx="369">
                  <c:v>-40.061999999999998</c:v>
                </c:pt>
                <c:pt idx="370">
                  <c:v>-40.059999999999995</c:v>
                </c:pt>
                <c:pt idx="371">
                  <c:v>-40.058</c:v>
                </c:pt>
                <c:pt idx="372">
                  <c:v>-40.055999999999997</c:v>
                </c:pt>
                <c:pt idx="373">
                  <c:v>-40.053999999999995</c:v>
                </c:pt>
                <c:pt idx="374">
                  <c:v>-40.052</c:v>
                </c:pt>
                <c:pt idx="375">
                  <c:v>-40.049999999999997</c:v>
                </c:pt>
                <c:pt idx="376">
                  <c:v>-40.047999999999995</c:v>
                </c:pt>
                <c:pt idx="377">
                  <c:v>-40.045999999999999</c:v>
                </c:pt>
                <c:pt idx="378">
                  <c:v>-40.043999999999997</c:v>
                </c:pt>
                <c:pt idx="379">
                  <c:v>-40.041999999999994</c:v>
                </c:pt>
                <c:pt idx="380">
                  <c:v>-40.04</c:v>
                </c:pt>
                <c:pt idx="381">
                  <c:v>-40.037999999999997</c:v>
                </c:pt>
                <c:pt idx="382">
                  <c:v>-40.035999999999994</c:v>
                </c:pt>
                <c:pt idx="383">
                  <c:v>-40.033999999999999</c:v>
                </c:pt>
                <c:pt idx="384">
                  <c:v>-40.031999999999996</c:v>
                </c:pt>
                <c:pt idx="385">
                  <c:v>-40.029999999999994</c:v>
                </c:pt>
                <c:pt idx="386">
                  <c:v>-40.027999999999999</c:v>
                </c:pt>
                <c:pt idx="387">
                  <c:v>-40.025999999999996</c:v>
                </c:pt>
                <c:pt idx="388">
                  <c:v>-40.023999999999994</c:v>
                </c:pt>
                <c:pt idx="389">
                  <c:v>-40.021999999999998</c:v>
                </c:pt>
                <c:pt idx="390">
                  <c:v>-40.019999999999996</c:v>
                </c:pt>
                <c:pt idx="391">
                  <c:v>-40.018000000000001</c:v>
                </c:pt>
                <c:pt idx="392">
                  <c:v>-40.015999999999998</c:v>
                </c:pt>
                <c:pt idx="393">
                  <c:v>-40.013999999999996</c:v>
                </c:pt>
                <c:pt idx="394">
                  <c:v>-40.012</c:v>
                </c:pt>
                <c:pt idx="395">
                  <c:v>-40.01</c:v>
                </c:pt>
                <c:pt idx="396">
                  <c:v>-40.007999999999996</c:v>
                </c:pt>
                <c:pt idx="397">
                  <c:v>-40.006</c:v>
                </c:pt>
                <c:pt idx="398">
                  <c:v>-40.003999999999998</c:v>
                </c:pt>
                <c:pt idx="399">
                  <c:v>-40.001999999999995</c:v>
                </c:pt>
                <c:pt idx="400">
                  <c:v>-40</c:v>
                </c:pt>
                <c:pt idx="401">
                  <c:v>-39.997999999999998</c:v>
                </c:pt>
                <c:pt idx="402">
                  <c:v>-39.995999999999995</c:v>
                </c:pt>
                <c:pt idx="403">
                  <c:v>-39.994</c:v>
                </c:pt>
                <c:pt idx="404">
                  <c:v>-39.991999999999997</c:v>
                </c:pt>
                <c:pt idx="405">
                  <c:v>-39.989999999999995</c:v>
                </c:pt>
                <c:pt idx="406">
                  <c:v>-39.988</c:v>
                </c:pt>
                <c:pt idx="407">
                  <c:v>-39.985999999999997</c:v>
                </c:pt>
                <c:pt idx="408">
                  <c:v>-39.983999999999995</c:v>
                </c:pt>
                <c:pt idx="409">
                  <c:v>-39.981999999999999</c:v>
                </c:pt>
                <c:pt idx="410">
                  <c:v>-39.979999999999997</c:v>
                </c:pt>
                <c:pt idx="411">
                  <c:v>-39.977999999999994</c:v>
                </c:pt>
                <c:pt idx="412">
                  <c:v>-39.975999999999999</c:v>
                </c:pt>
                <c:pt idx="413">
                  <c:v>-39.973999999999997</c:v>
                </c:pt>
                <c:pt idx="414">
                  <c:v>-39.971999999999994</c:v>
                </c:pt>
                <c:pt idx="415">
                  <c:v>-39.97</c:v>
                </c:pt>
                <c:pt idx="416">
                  <c:v>-39.967999999999996</c:v>
                </c:pt>
                <c:pt idx="417">
                  <c:v>-39.965999999999994</c:v>
                </c:pt>
                <c:pt idx="418">
                  <c:v>-39.963999999999999</c:v>
                </c:pt>
                <c:pt idx="419">
                  <c:v>-39.961999999999996</c:v>
                </c:pt>
                <c:pt idx="420">
                  <c:v>-39.959999999999994</c:v>
                </c:pt>
                <c:pt idx="421">
                  <c:v>-39.957999999999998</c:v>
                </c:pt>
                <c:pt idx="422">
                  <c:v>-39.955999999999996</c:v>
                </c:pt>
                <c:pt idx="423">
                  <c:v>-39.954000000000001</c:v>
                </c:pt>
                <c:pt idx="424">
                  <c:v>-39.951999999999998</c:v>
                </c:pt>
                <c:pt idx="425">
                  <c:v>-39.949999999999996</c:v>
                </c:pt>
                <c:pt idx="426">
                  <c:v>-39.948</c:v>
                </c:pt>
                <c:pt idx="427">
                  <c:v>-39.945999999999998</c:v>
                </c:pt>
                <c:pt idx="428">
                  <c:v>-39.943999999999996</c:v>
                </c:pt>
                <c:pt idx="429">
                  <c:v>-39.942</c:v>
                </c:pt>
                <c:pt idx="430">
                  <c:v>-39.94</c:v>
                </c:pt>
                <c:pt idx="431">
                  <c:v>-39.937999999999995</c:v>
                </c:pt>
                <c:pt idx="432">
                  <c:v>-39.936</c:v>
                </c:pt>
                <c:pt idx="433">
                  <c:v>-39.933999999999997</c:v>
                </c:pt>
                <c:pt idx="434">
                  <c:v>-39.931999999999995</c:v>
                </c:pt>
                <c:pt idx="435">
                  <c:v>-39.93</c:v>
                </c:pt>
                <c:pt idx="436">
                  <c:v>-39.927999999999997</c:v>
                </c:pt>
                <c:pt idx="437">
                  <c:v>-39.925999999999995</c:v>
                </c:pt>
                <c:pt idx="438">
                  <c:v>-39.923999999999999</c:v>
                </c:pt>
                <c:pt idx="439">
                  <c:v>-39.921999999999997</c:v>
                </c:pt>
                <c:pt idx="440">
                  <c:v>-39.919999999999995</c:v>
                </c:pt>
                <c:pt idx="441">
                  <c:v>-39.917999999999999</c:v>
                </c:pt>
                <c:pt idx="442">
                  <c:v>-39.915999999999997</c:v>
                </c:pt>
                <c:pt idx="443">
                  <c:v>-39.913999999999994</c:v>
                </c:pt>
                <c:pt idx="444">
                  <c:v>-39.911999999999999</c:v>
                </c:pt>
                <c:pt idx="445">
                  <c:v>-39.909999999999997</c:v>
                </c:pt>
                <c:pt idx="446">
                  <c:v>-39.907999999999994</c:v>
                </c:pt>
                <c:pt idx="447">
                  <c:v>-39.905999999999999</c:v>
                </c:pt>
                <c:pt idx="448">
                  <c:v>-39.903999999999996</c:v>
                </c:pt>
                <c:pt idx="449">
                  <c:v>-39.901999999999994</c:v>
                </c:pt>
                <c:pt idx="450">
                  <c:v>-39.9</c:v>
                </c:pt>
                <c:pt idx="451">
                  <c:v>-39.897999999999996</c:v>
                </c:pt>
                <c:pt idx="452">
                  <c:v>-39.895999999999994</c:v>
                </c:pt>
                <c:pt idx="453">
                  <c:v>-39.893999999999998</c:v>
                </c:pt>
                <c:pt idx="454">
                  <c:v>-39.891999999999996</c:v>
                </c:pt>
                <c:pt idx="455">
                  <c:v>-39.89</c:v>
                </c:pt>
                <c:pt idx="456">
                  <c:v>-39.887999999999998</c:v>
                </c:pt>
                <c:pt idx="457">
                  <c:v>-39.885999999999996</c:v>
                </c:pt>
                <c:pt idx="458">
                  <c:v>-39.884</c:v>
                </c:pt>
                <c:pt idx="459">
                  <c:v>-39.881999999999998</c:v>
                </c:pt>
                <c:pt idx="460">
                  <c:v>-39.879999999999995</c:v>
                </c:pt>
                <c:pt idx="461">
                  <c:v>-39.878</c:v>
                </c:pt>
                <c:pt idx="462">
                  <c:v>-39.875999999999998</c:v>
                </c:pt>
                <c:pt idx="463">
                  <c:v>-39.873999999999995</c:v>
                </c:pt>
                <c:pt idx="464">
                  <c:v>-39.872</c:v>
                </c:pt>
                <c:pt idx="465">
                  <c:v>-39.869999999999997</c:v>
                </c:pt>
                <c:pt idx="466">
                  <c:v>-39.867999999999995</c:v>
                </c:pt>
                <c:pt idx="467">
                  <c:v>-39.866</c:v>
                </c:pt>
                <c:pt idx="468">
                  <c:v>-39.863999999999997</c:v>
                </c:pt>
                <c:pt idx="469">
                  <c:v>-39.861999999999995</c:v>
                </c:pt>
                <c:pt idx="470">
                  <c:v>-39.86</c:v>
                </c:pt>
                <c:pt idx="471">
                  <c:v>-39.857999999999997</c:v>
                </c:pt>
                <c:pt idx="472">
                  <c:v>-39.855999999999995</c:v>
                </c:pt>
                <c:pt idx="473">
                  <c:v>-39.853999999999999</c:v>
                </c:pt>
                <c:pt idx="474">
                  <c:v>-39.851999999999997</c:v>
                </c:pt>
                <c:pt idx="475">
                  <c:v>-39.849999999999994</c:v>
                </c:pt>
                <c:pt idx="476">
                  <c:v>-39.847999999999999</c:v>
                </c:pt>
                <c:pt idx="477">
                  <c:v>-39.845999999999997</c:v>
                </c:pt>
                <c:pt idx="478">
                  <c:v>-39.843999999999994</c:v>
                </c:pt>
                <c:pt idx="479">
                  <c:v>-39.841999999999999</c:v>
                </c:pt>
                <c:pt idx="480">
                  <c:v>-39.839999999999996</c:v>
                </c:pt>
                <c:pt idx="481">
                  <c:v>-39.837999999999994</c:v>
                </c:pt>
                <c:pt idx="482">
                  <c:v>-39.835999999999999</c:v>
                </c:pt>
                <c:pt idx="483">
                  <c:v>-39.833999999999996</c:v>
                </c:pt>
                <c:pt idx="484">
                  <c:v>-39.831999999999994</c:v>
                </c:pt>
                <c:pt idx="485">
                  <c:v>-39.83</c:v>
                </c:pt>
                <c:pt idx="486">
                  <c:v>-39.827999999999996</c:v>
                </c:pt>
                <c:pt idx="487">
                  <c:v>-39.826000000000001</c:v>
                </c:pt>
                <c:pt idx="488">
                  <c:v>-39.823999999999998</c:v>
                </c:pt>
                <c:pt idx="489">
                  <c:v>-39.821999999999996</c:v>
                </c:pt>
                <c:pt idx="490">
                  <c:v>-39.82</c:v>
                </c:pt>
                <c:pt idx="491">
                  <c:v>-39.817999999999998</c:v>
                </c:pt>
                <c:pt idx="492">
                  <c:v>-39.815999999999995</c:v>
                </c:pt>
                <c:pt idx="493">
                  <c:v>-39.814</c:v>
                </c:pt>
                <c:pt idx="494">
                  <c:v>-39.811999999999998</c:v>
                </c:pt>
                <c:pt idx="495">
                  <c:v>-39.809999999999995</c:v>
                </c:pt>
                <c:pt idx="496">
                  <c:v>-39.808</c:v>
                </c:pt>
                <c:pt idx="497">
                  <c:v>-39.805999999999997</c:v>
                </c:pt>
                <c:pt idx="498">
                  <c:v>-39.803999999999995</c:v>
                </c:pt>
                <c:pt idx="499">
                  <c:v>-39.802</c:v>
                </c:pt>
                <c:pt idx="500">
                  <c:v>-39.799999999999997</c:v>
                </c:pt>
                <c:pt idx="501">
                  <c:v>-39.797999999999995</c:v>
                </c:pt>
                <c:pt idx="502">
                  <c:v>-39.795999999999999</c:v>
                </c:pt>
                <c:pt idx="503">
                  <c:v>-39.793999999999997</c:v>
                </c:pt>
                <c:pt idx="504">
                  <c:v>-39.791999999999994</c:v>
                </c:pt>
                <c:pt idx="505">
                  <c:v>-39.79</c:v>
                </c:pt>
                <c:pt idx="506">
                  <c:v>-39.787999999999997</c:v>
                </c:pt>
                <c:pt idx="507">
                  <c:v>-39.785999999999994</c:v>
                </c:pt>
                <c:pt idx="508">
                  <c:v>-39.783999999999999</c:v>
                </c:pt>
                <c:pt idx="509">
                  <c:v>-39.781999999999996</c:v>
                </c:pt>
                <c:pt idx="510">
                  <c:v>-39.779999999999994</c:v>
                </c:pt>
                <c:pt idx="511">
                  <c:v>-39.777999999999999</c:v>
                </c:pt>
                <c:pt idx="512">
                  <c:v>-39.775999999999996</c:v>
                </c:pt>
                <c:pt idx="513">
                  <c:v>-39.773999999999994</c:v>
                </c:pt>
                <c:pt idx="514">
                  <c:v>-39.771999999999998</c:v>
                </c:pt>
                <c:pt idx="515">
                  <c:v>-39.769999999999996</c:v>
                </c:pt>
                <c:pt idx="516">
                  <c:v>-39.768000000000001</c:v>
                </c:pt>
                <c:pt idx="517">
                  <c:v>-39.765999999999998</c:v>
                </c:pt>
                <c:pt idx="518">
                  <c:v>-39.763999999999996</c:v>
                </c:pt>
                <c:pt idx="519">
                  <c:v>-39.762</c:v>
                </c:pt>
                <c:pt idx="520">
                  <c:v>-39.76</c:v>
                </c:pt>
                <c:pt idx="521">
                  <c:v>-39.757999999999996</c:v>
                </c:pt>
                <c:pt idx="522">
                  <c:v>-39.756</c:v>
                </c:pt>
                <c:pt idx="523">
                  <c:v>-39.753999999999998</c:v>
                </c:pt>
                <c:pt idx="524">
                  <c:v>-39.751999999999995</c:v>
                </c:pt>
                <c:pt idx="525">
                  <c:v>-39.75</c:v>
                </c:pt>
                <c:pt idx="526">
                  <c:v>-39.747999999999998</c:v>
                </c:pt>
                <c:pt idx="527">
                  <c:v>-39.745999999999995</c:v>
                </c:pt>
                <c:pt idx="528">
                  <c:v>-39.744</c:v>
                </c:pt>
                <c:pt idx="529">
                  <c:v>-39.741999999999997</c:v>
                </c:pt>
                <c:pt idx="530">
                  <c:v>-39.739999999999995</c:v>
                </c:pt>
                <c:pt idx="531">
                  <c:v>-39.738</c:v>
                </c:pt>
                <c:pt idx="532">
                  <c:v>-39.735999999999997</c:v>
                </c:pt>
                <c:pt idx="533">
                  <c:v>-39.733999999999995</c:v>
                </c:pt>
                <c:pt idx="534">
                  <c:v>-39.731999999999999</c:v>
                </c:pt>
                <c:pt idx="535">
                  <c:v>-39.729999999999997</c:v>
                </c:pt>
                <c:pt idx="536">
                  <c:v>-39.727999999999994</c:v>
                </c:pt>
                <c:pt idx="537">
                  <c:v>-39.725999999999999</c:v>
                </c:pt>
                <c:pt idx="538">
                  <c:v>-39.723999999999997</c:v>
                </c:pt>
                <c:pt idx="539">
                  <c:v>-39.721999999999994</c:v>
                </c:pt>
                <c:pt idx="540">
                  <c:v>-39.72</c:v>
                </c:pt>
                <c:pt idx="541">
                  <c:v>-39.717999999999996</c:v>
                </c:pt>
                <c:pt idx="542">
                  <c:v>-39.715999999999994</c:v>
                </c:pt>
                <c:pt idx="543">
                  <c:v>-39.713999999999999</c:v>
                </c:pt>
                <c:pt idx="544">
                  <c:v>-39.711999999999996</c:v>
                </c:pt>
                <c:pt idx="545">
                  <c:v>-39.709999999999994</c:v>
                </c:pt>
                <c:pt idx="546">
                  <c:v>-39.707999999999998</c:v>
                </c:pt>
                <c:pt idx="547">
                  <c:v>-39.705999999999996</c:v>
                </c:pt>
                <c:pt idx="548">
                  <c:v>-39.703999999999994</c:v>
                </c:pt>
                <c:pt idx="549">
                  <c:v>-39.701999999999998</c:v>
                </c:pt>
                <c:pt idx="550">
                  <c:v>-39.699999999999996</c:v>
                </c:pt>
                <c:pt idx="551">
                  <c:v>-39.698</c:v>
                </c:pt>
                <c:pt idx="552">
                  <c:v>-39.695999999999998</c:v>
                </c:pt>
                <c:pt idx="553">
                  <c:v>-39.693999999999996</c:v>
                </c:pt>
                <c:pt idx="554">
                  <c:v>-39.692</c:v>
                </c:pt>
                <c:pt idx="555">
                  <c:v>-39.69</c:v>
                </c:pt>
                <c:pt idx="556">
                  <c:v>-39.687999999999995</c:v>
                </c:pt>
                <c:pt idx="557">
                  <c:v>-39.686</c:v>
                </c:pt>
                <c:pt idx="558">
                  <c:v>-39.683999999999997</c:v>
                </c:pt>
                <c:pt idx="559">
                  <c:v>-39.681999999999995</c:v>
                </c:pt>
                <c:pt idx="560">
                  <c:v>-39.68</c:v>
                </c:pt>
                <c:pt idx="561">
                  <c:v>-39.677999999999997</c:v>
                </c:pt>
                <c:pt idx="562">
                  <c:v>-39.675999999999995</c:v>
                </c:pt>
                <c:pt idx="563">
                  <c:v>-39.673999999999999</c:v>
                </c:pt>
                <c:pt idx="564">
                  <c:v>-39.671999999999997</c:v>
                </c:pt>
                <c:pt idx="565">
                  <c:v>-39.669999999999995</c:v>
                </c:pt>
                <c:pt idx="566">
                  <c:v>-39.667999999999999</c:v>
                </c:pt>
                <c:pt idx="567">
                  <c:v>-39.665999999999997</c:v>
                </c:pt>
                <c:pt idx="568">
                  <c:v>-39.663999999999994</c:v>
                </c:pt>
                <c:pt idx="569">
                  <c:v>-39.661999999999999</c:v>
                </c:pt>
                <c:pt idx="570">
                  <c:v>-39.659999999999997</c:v>
                </c:pt>
                <c:pt idx="571">
                  <c:v>-39.657999999999994</c:v>
                </c:pt>
                <c:pt idx="572">
                  <c:v>-39.655999999999999</c:v>
                </c:pt>
                <c:pt idx="573">
                  <c:v>-39.653999999999996</c:v>
                </c:pt>
                <c:pt idx="574">
                  <c:v>-39.651999999999994</c:v>
                </c:pt>
                <c:pt idx="575">
                  <c:v>-39.65</c:v>
                </c:pt>
                <c:pt idx="576">
                  <c:v>-39.647999999999996</c:v>
                </c:pt>
                <c:pt idx="577">
                  <c:v>-39.646000000000001</c:v>
                </c:pt>
                <c:pt idx="578">
                  <c:v>-39.643999999999998</c:v>
                </c:pt>
                <c:pt idx="579">
                  <c:v>-39.641999999999996</c:v>
                </c:pt>
                <c:pt idx="580">
                  <c:v>-39.64</c:v>
                </c:pt>
                <c:pt idx="581">
                  <c:v>-39.637999999999998</c:v>
                </c:pt>
                <c:pt idx="582">
                  <c:v>-39.635999999999996</c:v>
                </c:pt>
                <c:pt idx="583">
                  <c:v>-39.634</c:v>
                </c:pt>
                <c:pt idx="584">
                  <c:v>-39.631999999999998</c:v>
                </c:pt>
                <c:pt idx="585">
                  <c:v>-39.629999999999995</c:v>
                </c:pt>
                <c:pt idx="586">
                  <c:v>-39.628</c:v>
                </c:pt>
                <c:pt idx="587">
                  <c:v>-39.625999999999998</c:v>
                </c:pt>
                <c:pt idx="588">
                  <c:v>-39.623999999999995</c:v>
                </c:pt>
                <c:pt idx="589">
                  <c:v>-39.622</c:v>
                </c:pt>
                <c:pt idx="590">
                  <c:v>-39.619999999999997</c:v>
                </c:pt>
                <c:pt idx="591">
                  <c:v>-39.617999999999995</c:v>
                </c:pt>
                <c:pt idx="592">
                  <c:v>-39.616</c:v>
                </c:pt>
                <c:pt idx="593">
                  <c:v>-39.613999999999997</c:v>
                </c:pt>
                <c:pt idx="594">
                  <c:v>-39.611999999999995</c:v>
                </c:pt>
                <c:pt idx="595">
                  <c:v>-39.61</c:v>
                </c:pt>
                <c:pt idx="596">
                  <c:v>-39.607999999999997</c:v>
                </c:pt>
                <c:pt idx="597">
                  <c:v>-39.605999999999995</c:v>
                </c:pt>
                <c:pt idx="598">
                  <c:v>-39.603999999999999</c:v>
                </c:pt>
                <c:pt idx="599">
                  <c:v>-39.601999999999997</c:v>
                </c:pt>
                <c:pt idx="600">
                  <c:v>-39.599999999999994</c:v>
                </c:pt>
                <c:pt idx="601">
                  <c:v>-39.597999999999999</c:v>
                </c:pt>
                <c:pt idx="602">
                  <c:v>-39.595999999999997</c:v>
                </c:pt>
                <c:pt idx="603">
                  <c:v>-39.593999999999994</c:v>
                </c:pt>
                <c:pt idx="604">
                  <c:v>-39.591999999999999</c:v>
                </c:pt>
                <c:pt idx="605">
                  <c:v>-39.589999999999996</c:v>
                </c:pt>
                <c:pt idx="606">
                  <c:v>-39.587999999999994</c:v>
                </c:pt>
                <c:pt idx="607">
                  <c:v>-39.585999999999999</c:v>
                </c:pt>
                <c:pt idx="608">
                  <c:v>-39.583999999999996</c:v>
                </c:pt>
                <c:pt idx="609">
                  <c:v>-39.581999999999994</c:v>
                </c:pt>
                <c:pt idx="610">
                  <c:v>-39.58</c:v>
                </c:pt>
                <c:pt idx="611">
                  <c:v>-39.577999999999996</c:v>
                </c:pt>
                <c:pt idx="612">
                  <c:v>-39.576000000000001</c:v>
                </c:pt>
                <c:pt idx="613">
                  <c:v>-39.573999999999998</c:v>
                </c:pt>
                <c:pt idx="614">
                  <c:v>-39.571999999999996</c:v>
                </c:pt>
                <c:pt idx="615">
                  <c:v>-39.57</c:v>
                </c:pt>
                <c:pt idx="616">
                  <c:v>-39.567999999999998</c:v>
                </c:pt>
                <c:pt idx="617">
                  <c:v>-39.565999999999995</c:v>
                </c:pt>
                <c:pt idx="618">
                  <c:v>-39.564</c:v>
                </c:pt>
                <c:pt idx="619">
                  <c:v>-39.561999999999998</c:v>
                </c:pt>
                <c:pt idx="620">
                  <c:v>-39.559999999999995</c:v>
                </c:pt>
                <c:pt idx="621">
                  <c:v>-39.558</c:v>
                </c:pt>
                <c:pt idx="622">
                  <c:v>-39.555999999999997</c:v>
                </c:pt>
                <c:pt idx="623">
                  <c:v>-39.553999999999995</c:v>
                </c:pt>
                <c:pt idx="624">
                  <c:v>-39.552</c:v>
                </c:pt>
                <c:pt idx="625">
                  <c:v>-39.549999999999997</c:v>
                </c:pt>
                <c:pt idx="626">
                  <c:v>-39.547999999999995</c:v>
                </c:pt>
                <c:pt idx="627">
                  <c:v>-39.545999999999999</c:v>
                </c:pt>
                <c:pt idx="628">
                  <c:v>-39.543999999999997</c:v>
                </c:pt>
                <c:pt idx="629">
                  <c:v>-39.541999999999994</c:v>
                </c:pt>
                <c:pt idx="630">
                  <c:v>-39.54</c:v>
                </c:pt>
                <c:pt idx="631">
                  <c:v>-39.537999999999997</c:v>
                </c:pt>
                <c:pt idx="632">
                  <c:v>-39.535999999999994</c:v>
                </c:pt>
                <c:pt idx="633">
                  <c:v>-39.533999999999999</c:v>
                </c:pt>
                <c:pt idx="634">
                  <c:v>-39.531999999999996</c:v>
                </c:pt>
                <c:pt idx="635">
                  <c:v>-39.529999999999994</c:v>
                </c:pt>
                <c:pt idx="636">
                  <c:v>-39.527999999999999</c:v>
                </c:pt>
                <c:pt idx="637">
                  <c:v>-39.525999999999996</c:v>
                </c:pt>
                <c:pt idx="638">
                  <c:v>-39.523999999999994</c:v>
                </c:pt>
                <c:pt idx="639">
                  <c:v>-39.521999999999998</c:v>
                </c:pt>
                <c:pt idx="640">
                  <c:v>-39.519999999999996</c:v>
                </c:pt>
                <c:pt idx="641">
                  <c:v>-39.518000000000001</c:v>
                </c:pt>
                <c:pt idx="642">
                  <c:v>-39.515999999999998</c:v>
                </c:pt>
                <c:pt idx="643">
                  <c:v>-39.513999999999996</c:v>
                </c:pt>
                <c:pt idx="644">
                  <c:v>-39.512</c:v>
                </c:pt>
                <c:pt idx="645">
                  <c:v>-39.51</c:v>
                </c:pt>
                <c:pt idx="646">
                  <c:v>-39.507999999999996</c:v>
                </c:pt>
                <c:pt idx="647">
                  <c:v>-39.506</c:v>
                </c:pt>
                <c:pt idx="648">
                  <c:v>-39.503999999999998</c:v>
                </c:pt>
                <c:pt idx="649">
                  <c:v>-39.501999999999995</c:v>
                </c:pt>
                <c:pt idx="650">
                  <c:v>-39.5</c:v>
                </c:pt>
                <c:pt idx="651">
                  <c:v>-39.497999999999998</c:v>
                </c:pt>
                <c:pt idx="652">
                  <c:v>-39.495999999999995</c:v>
                </c:pt>
                <c:pt idx="653">
                  <c:v>-39.494</c:v>
                </c:pt>
                <c:pt idx="654">
                  <c:v>-39.491999999999997</c:v>
                </c:pt>
                <c:pt idx="655">
                  <c:v>-39.489999999999995</c:v>
                </c:pt>
                <c:pt idx="656">
                  <c:v>-39.488</c:v>
                </c:pt>
                <c:pt idx="657">
                  <c:v>-39.485999999999997</c:v>
                </c:pt>
                <c:pt idx="658">
                  <c:v>-39.483999999999995</c:v>
                </c:pt>
                <c:pt idx="659">
                  <c:v>-39.481999999999999</c:v>
                </c:pt>
                <c:pt idx="660">
                  <c:v>-39.479999999999997</c:v>
                </c:pt>
                <c:pt idx="661">
                  <c:v>-39.477999999999994</c:v>
                </c:pt>
                <c:pt idx="662">
                  <c:v>-39.475999999999999</c:v>
                </c:pt>
                <c:pt idx="663">
                  <c:v>-39.473999999999997</c:v>
                </c:pt>
                <c:pt idx="664">
                  <c:v>-39.471999999999994</c:v>
                </c:pt>
                <c:pt idx="665">
                  <c:v>-39.47</c:v>
                </c:pt>
                <c:pt idx="666">
                  <c:v>-39.467999999999996</c:v>
                </c:pt>
                <c:pt idx="667">
                  <c:v>-39.465999999999994</c:v>
                </c:pt>
                <c:pt idx="668">
                  <c:v>-39.463999999999999</c:v>
                </c:pt>
                <c:pt idx="669">
                  <c:v>-39.461999999999996</c:v>
                </c:pt>
                <c:pt idx="670">
                  <c:v>-39.459999999999994</c:v>
                </c:pt>
                <c:pt idx="671">
                  <c:v>-39.457999999999998</c:v>
                </c:pt>
                <c:pt idx="672">
                  <c:v>-39.455999999999996</c:v>
                </c:pt>
                <c:pt idx="673">
                  <c:v>-39.453999999999994</c:v>
                </c:pt>
                <c:pt idx="674">
                  <c:v>-39.451999999999998</c:v>
                </c:pt>
                <c:pt idx="675">
                  <c:v>-39.449999999999996</c:v>
                </c:pt>
                <c:pt idx="676">
                  <c:v>-39.448</c:v>
                </c:pt>
                <c:pt idx="677">
                  <c:v>-39.445999999999998</c:v>
                </c:pt>
                <c:pt idx="678">
                  <c:v>-39.443999999999996</c:v>
                </c:pt>
                <c:pt idx="679">
                  <c:v>-39.442</c:v>
                </c:pt>
                <c:pt idx="680">
                  <c:v>-39.44</c:v>
                </c:pt>
                <c:pt idx="681">
                  <c:v>-39.437999999999995</c:v>
                </c:pt>
                <c:pt idx="682">
                  <c:v>-39.436</c:v>
                </c:pt>
                <c:pt idx="683">
                  <c:v>-39.433999999999997</c:v>
                </c:pt>
                <c:pt idx="684">
                  <c:v>-39.431999999999995</c:v>
                </c:pt>
                <c:pt idx="685">
                  <c:v>-39.43</c:v>
                </c:pt>
                <c:pt idx="686">
                  <c:v>-39.427999999999997</c:v>
                </c:pt>
                <c:pt idx="687">
                  <c:v>-39.425999999999995</c:v>
                </c:pt>
                <c:pt idx="688">
                  <c:v>-39.423999999999999</c:v>
                </c:pt>
                <c:pt idx="689">
                  <c:v>-39.421999999999997</c:v>
                </c:pt>
                <c:pt idx="690">
                  <c:v>-39.419999999999995</c:v>
                </c:pt>
                <c:pt idx="691">
                  <c:v>-39.417999999999999</c:v>
                </c:pt>
                <c:pt idx="692">
                  <c:v>-39.415999999999997</c:v>
                </c:pt>
                <c:pt idx="693">
                  <c:v>-39.413999999999994</c:v>
                </c:pt>
                <c:pt idx="694">
                  <c:v>-39.411999999999999</c:v>
                </c:pt>
                <c:pt idx="695">
                  <c:v>-39.409999999999997</c:v>
                </c:pt>
                <c:pt idx="696">
                  <c:v>-39.407999999999994</c:v>
                </c:pt>
                <c:pt idx="697">
                  <c:v>-39.405999999999999</c:v>
                </c:pt>
                <c:pt idx="698">
                  <c:v>-39.403999999999996</c:v>
                </c:pt>
                <c:pt idx="699">
                  <c:v>-39.401999999999994</c:v>
                </c:pt>
                <c:pt idx="700">
                  <c:v>-39.4</c:v>
                </c:pt>
                <c:pt idx="701">
                  <c:v>-39.397999999999996</c:v>
                </c:pt>
                <c:pt idx="702">
                  <c:v>-39.396000000000001</c:v>
                </c:pt>
                <c:pt idx="703">
                  <c:v>-39.393999999999998</c:v>
                </c:pt>
                <c:pt idx="704">
                  <c:v>-39.391999999999996</c:v>
                </c:pt>
                <c:pt idx="705">
                  <c:v>-39.39</c:v>
                </c:pt>
                <c:pt idx="706">
                  <c:v>-39.387999999999998</c:v>
                </c:pt>
                <c:pt idx="707">
                  <c:v>-39.385999999999996</c:v>
                </c:pt>
                <c:pt idx="708">
                  <c:v>-39.384</c:v>
                </c:pt>
                <c:pt idx="709">
                  <c:v>-39.381999999999998</c:v>
                </c:pt>
                <c:pt idx="710">
                  <c:v>-39.379999999999995</c:v>
                </c:pt>
                <c:pt idx="711">
                  <c:v>-39.378</c:v>
                </c:pt>
                <c:pt idx="712">
                  <c:v>-39.375999999999998</c:v>
                </c:pt>
                <c:pt idx="713">
                  <c:v>-39.373999999999995</c:v>
                </c:pt>
                <c:pt idx="714">
                  <c:v>-39.372</c:v>
                </c:pt>
                <c:pt idx="715">
                  <c:v>-39.369999999999997</c:v>
                </c:pt>
                <c:pt idx="716">
                  <c:v>-39.367999999999995</c:v>
                </c:pt>
                <c:pt idx="717">
                  <c:v>-39.366</c:v>
                </c:pt>
                <c:pt idx="718">
                  <c:v>-39.363999999999997</c:v>
                </c:pt>
                <c:pt idx="719">
                  <c:v>-39.361999999999995</c:v>
                </c:pt>
                <c:pt idx="720">
                  <c:v>-39.36</c:v>
                </c:pt>
                <c:pt idx="721">
                  <c:v>-39.357999999999997</c:v>
                </c:pt>
                <c:pt idx="722">
                  <c:v>-39.355999999999995</c:v>
                </c:pt>
                <c:pt idx="723">
                  <c:v>-39.353999999999999</c:v>
                </c:pt>
                <c:pt idx="724">
                  <c:v>-39.351999999999997</c:v>
                </c:pt>
                <c:pt idx="725">
                  <c:v>-39.349999999999994</c:v>
                </c:pt>
                <c:pt idx="726">
                  <c:v>-39.347999999999999</c:v>
                </c:pt>
                <c:pt idx="727">
                  <c:v>-39.345999999999997</c:v>
                </c:pt>
                <c:pt idx="728">
                  <c:v>-39.343999999999994</c:v>
                </c:pt>
                <c:pt idx="729">
                  <c:v>-39.341999999999999</c:v>
                </c:pt>
                <c:pt idx="730">
                  <c:v>-39.339999999999996</c:v>
                </c:pt>
                <c:pt idx="731">
                  <c:v>-39.337999999999994</c:v>
                </c:pt>
                <c:pt idx="732">
                  <c:v>-39.335999999999999</c:v>
                </c:pt>
                <c:pt idx="733">
                  <c:v>-39.333999999999996</c:v>
                </c:pt>
                <c:pt idx="734">
                  <c:v>-39.331999999999994</c:v>
                </c:pt>
                <c:pt idx="735">
                  <c:v>-39.33</c:v>
                </c:pt>
                <c:pt idx="736">
                  <c:v>-39.327999999999996</c:v>
                </c:pt>
                <c:pt idx="737">
                  <c:v>-39.326000000000001</c:v>
                </c:pt>
                <c:pt idx="738">
                  <c:v>-39.323999999999998</c:v>
                </c:pt>
                <c:pt idx="739">
                  <c:v>-39.321999999999996</c:v>
                </c:pt>
                <c:pt idx="740">
                  <c:v>-39.32</c:v>
                </c:pt>
                <c:pt idx="741">
                  <c:v>-39.317999999999998</c:v>
                </c:pt>
                <c:pt idx="742">
                  <c:v>-39.315999999999995</c:v>
                </c:pt>
                <c:pt idx="743">
                  <c:v>-39.314</c:v>
                </c:pt>
                <c:pt idx="744">
                  <c:v>-39.311999999999998</c:v>
                </c:pt>
                <c:pt idx="745">
                  <c:v>-39.309999999999995</c:v>
                </c:pt>
                <c:pt idx="746">
                  <c:v>-39.308</c:v>
                </c:pt>
                <c:pt idx="747">
                  <c:v>-39.305999999999997</c:v>
                </c:pt>
                <c:pt idx="748">
                  <c:v>-39.303999999999995</c:v>
                </c:pt>
                <c:pt idx="749">
                  <c:v>-39.302</c:v>
                </c:pt>
                <c:pt idx="750">
                  <c:v>-39.299999999999997</c:v>
                </c:pt>
                <c:pt idx="751">
                  <c:v>-39.297999999999995</c:v>
                </c:pt>
                <c:pt idx="752">
                  <c:v>-39.295999999999999</c:v>
                </c:pt>
                <c:pt idx="753">
                  <c:v>-39.293999999999997</c:v>
                </c:pt>
                <c:pt idx="754">
                  <c:v>-39.291999999999994</c:v>
                </c:pt>
                <c:pt idx="755">
                  <c:v>-39.29</c:v>
                </c:pt>
                <c:pt idx="756">
                  <c:v>-39.287999999999997</c:v>
                </c:pt>
                <c:pt idx="757">
                  <c:v>-39.285999999999994</c:v>
                </c:pt>
                <c:pt idx="758">
                  <c:v>-39.283999999999999</c:v>
                </c:pt>
                <c:pt idx="759">
                  <c:v>-39.281999999999996</c:v>
                </c:pt>
                <c:pt idx="760">
                  <c:v>-39.279999999999994</c:v>
                </c:pt>
                <c:pt idx="761">
                  <c:v>-39.277999999999999</c:v>
                </c:pt>
                <c:pt idx="762">
                  <c:v>-39.275999999999996</c:v>
                </c:pt>
                <c:pt idx="763">
                  <c:v>-39.273999999999994</c:v>
                </c:pt>
                <c:pt idx="764">
                  <c:v>-39.271999999999998</c:v>
                </c:pt>
                <c:pt idx="765">
                  <c:v>-39.269999999999996</c:v>
                </c:pt>
                <c:pt idx="766">
                  <c:v>-39.268000000000001</c:v>
                </c:pt>
                <c:pt idx="767">
                  <c:v>-39.265999999999998</c:v>
                </c:pt>
                <c:pt idx="768">
                  <c:v>-39.263999999999996</c:v>
                </c:pt>
                <c:pt idx="769">
                  <c:v>-39.262</c:v>
                </c:pt>
                <c:pt idx="770">
                  <c:v>-39.26</c:v>
                </c:pt>
                <c:pt idx="771">
                  <c:v>-39.257999999999996</c:v>
                </c:pt>
                <c:pt idx="772">
                  <c:v>-39.256</c:v>
                </c:pt>
                <c:pt idx="773">
                  <c:v>-39.253999999999998</c:v>
                </c:pt>
                <c:pt idx="774">
                  <c:v>-39.251999999999995</c:v>
                </c:pt>
                <c:pt idx="775">
                  <c:v>-39.25</c:v>
                </c:pt>
                <c:pt idx="776">
                  <c:v>-39.247999999999998</c:v>
                </c:pt>
                <c:pt idx="777">
                  <c:v>-39.245999999999995</c:v>
                </c:pt>
                <c:pt idx="778">
                  <c:v>-39.244</c:v>
                </c:pt>
                <c:pt idx="779">
                  <c:v>-39.241999999999997</c:v>
                </c:pt>
                <c:pt idx="780">
                  <c:v>-39.239999999999995</c:v>
                </c:pt>
                <c:pt idx="781">
                  <c:v>-39.238</c:v>
                </c:pt>
                <c:pt idx="782">
                  <c:v>-39.235999999999997</c:v>
                </c:pt>
                <c:pt idx="783">
                  <c:v>-39.233999999999995</c:v>
                </c:pt>
                <c:pt idx="784">
                  <c:v>-39.231999999999999</c:v>
                </c:pt>
                <c:pt idx="785">
                  <c:v>-39.229999999999997</c:v>
                </c:pt>
                <c:pt idx="786">
                  <c:v>-39.227999999999994</c:v>
                </c:pt>
                <c:pt idx="787">
                  <c:v>-39.225999999999999</c:v>
                </c:pt>
                <c:pt idx="788">
                  <c:v>-39.223999999999997</c:v>
                </c:pt>
                <c:pt idx="789">
                  <c:v>-39.221999999999994</c:v>
                </c:pt>
                <c:pt idx="790">
                  <c:v>-39.22</c:v>
                </c:pt>
                <c:pt idx="791">
                  <c:v>-39.217999999999996</c:v>
                </c:pt>
                <c:pt idx="792">
                  <c:v>-39.215999999999994</c:v>
                </c:pt>
                <c:pt idx="793">
                  <c:v>-39.213999999999999</c:v>
                </c:pt>
                <c:pt idx="794">
                  <c:v>-39.211999999999996</c:v>
                </c:pt>
                <c:pt idx="795">
                  <c:v>-39.209999999999994</c:v>
                </c:pt>
                <c:pt idx="796">
                  <c:v>-39.207999999999998</c:v>
                </c:pt>
                <c:pt idx="797">
                  <c:v>-39.205999999999996</c:v>
                </c:pt>
                <c:pt idx="798">
                  <c:v>-39.203999999999994</c:v>
                </c:pt>
                <c:pt idx="799">
                  <c:v>-39.201999999999998</c:v>
                </c:pt>
                <c:pt idx="800">
                  <c:v>-39.199999999999996</c:v>
                </c:pt>
                <c:pt idx="801">
                  <c:v>-39.198</c:v>
                </c:pt>
                <c:pt idx="802">
                  <c:v>-39.195999999999998</c:v>
                </c:pt>
                <c:pt idx="803">
                  <c:v>-39.193999999999996</c:v>
                </c:pt>
                <c:pt idx="804">
                  <c:v>-39.192</c:v>
                </c:pt>
                <c:pt idx="805">
                  <c:v>-39.19</c:v>
                </c:pt>
                <c:pt idx="806">
                  <c:v>-39.187999999999995</c:v>
                </c:pt>
                <c:pt idx="807">
                  <c:v>-39.186</c:v>
                </c:pt>
                <c:pt idx="808">
                  <c:v>-39.183999999999997</c:v>
                </c:pt>
                <c:pt idx="809">
                  <c:v>-39.181999999999995</c:v>
                </c:pt>
                <c:pt idx="810">
                  <c:v>-39.18</c:v>
                </c:pt>
                <c:pt idx="811">
                  <c:v>-39.177999999999997</c:v>
                </c:pt>
                <c:pt idx="812">
                  <c:v>-39.175999999999995</c:v>
                </c:pt>
                <c:pt idx="813">
                  <c:v>-39.173999999999999</c:v>
                </c:pt>
                <c:pt idx="814">
                  <c:v>-39.171999999999997</c:v>
                </c:pt>
                <c:pt idx="815">
                  <c:v>-39.169999999999995</c:v>
                </c:pt>
                <c:pt idx="816">
                  <c:v>-39.167999999999999</c:v>
                </c:pt>
                <c:pt idx="817">
                  <c:v>-39.165999999999997</c:v>
                </c:pt>
                <c:pt idx="818">
                  <c:v>-39.163999999999994</c:v>
                </c:pt>
                <c:pt idx="819">
                  <c:v>-39.161999999999999</c:v>
                </c:pt>
                <c:pt idx="820">
                  <c:v>-39.159999999999997</c:v>
                </c:pt>
                <c:pt idx="821">
                  <c:v>-39.157999999999994</c:v>
                </c:pt>
                <c:pt idx="822">
                  <c:v>-39.155999999999999</c:v>
                </c:pt>
                <c:pt idx="823">
                  <c:v>-39.153999999999996</c:v>
                </c:pt>
                <c:pt idx="824">
                  <c:v>-39.151999999999994</c:v>
                </c:pt>
                <c:pt idx="825">
                  <c:v>-39.15</c:v>
                </c:pt>
                <c:pt idx="826">
                  <c:v>-39.147999999999996</c:v>
                </c:pt>
                <c:pt idx="827">
                  <c:v>-39.146000000000001</c:v>
                </c:pt>
                <c:pt idx="828">
                  <c:v>-39.143999999999998</c:v>
                </c:pt>
                <c:pt idx="829">
                  <c:v>-39.141999999999996</c:v>
                </c:pt>
                <c:pt idx="830">
                  <c:v>-39.14</c:v>
                </c:pt>
                <c:pt idx="831">
                  <c:v>-39.137999999999998</c:v>
                </c:pt>
                <c:pt idx="832">
                  <c:v>-39.135999999999996</c:v>
                </c:pt>
                <c:pt idx="833">
                  <c:v>-39.134</c:v>
                </c:pt>
                <c:pt idx="834">
                  <c:v>-39.131999999999998</c:v>
                </c:pt>
                <c:pt idx="835">
                  <c:v>-39.129999999999995</c:v>
                </c:pt>
                <c:pt idx="836">
                  <c:v>-39.128</c:v>
                </c:pt>
                <c:pt idx="837">
                  <c:v>-39.125999999999998</c:v>
                </c:pt>
                <c:pt idx="838">
                  <c:v>-39.123999999999995</c:v>
                </c:pt>
                <c:pt idx="839">
                  <c:v>-39.122</c:v>
                </c:pt>
                <c:pt idx="840">
                  <c:v>-39.119999999999997</c:v>
                </c:pt>
                <c:pt idx="841">
                  <c:v>-39.117999999999995</c:v>
                </c:pt>
                <c:pt idx="842">
                  <c:v>-39.116</c:v>
                </c:pt>
                <c:pt idx="843">
                  <c:v>-39.113999999999997</c:v>
                </c:pt>
                <c:pt idx="844">
                  <c:v>-39.111999999999995</c:v>
                </c:pt>
                <c:pt idx="845">
                  <c:v>-39.11</c:v>
                </c:pt>
                <c:pt idx="846">
                  <c:v>-39.107999999999997</c:v>
                </c:pt>
                <c:pt idx="847">
                  <c:v>-39.105999999999995</c:v>
                </c:pt>
                <c:pt idx="848">
                  <c:v>-39.103999999999999</c:v>
                </c:pt>
                <c:pt idx="849">
                  <c:v>-39.101999999999997</c:v>
                </c:pt>
                <c:pt idx="850">
                  <c:v>-39.099999999999994</c:v>
                </c:pt>
                <c:pt idx="851">
                  <c:v>-39.097999999999999</c:v>
                </c:pt>
                <c:pt idx="852">
                  <c:v>-39.095999999999997</c:v>
                </c:pt>
                <c:pt idx="853">
                  <c:v>-39.093999999999994</c:v>
                </c:pt>
                <c:pt idx="854">
                  <c:v>-39.091999999999999</c:v>
                </c:pt>
                <c:pt idx="855">
                  <c:v>-39.089999999999996</c:v>
                </c:pt>
                <c:pt idx="856">
                  <c:v>-39.087999999999994</c:v>
                </c:pt>
                <c:pt idx="857">
                  <c:v>-39.085999999999999</c:v>
                </c:pt>
                <c:pt idx="858">
                  <c:v>-39.083999999999996</c:v>
                </c:pt>
                <c:pt idx="859">
                  <c:v>-39.081999999999994</c:v>
                </c:pt>
                <c:pt idx="860">
                  <c:v>-39.08</c:v>
                </c:pt>
                <c:pt idx="861">
                  <c:v>-39.077999999999996</c:v>
                </c:pt>
                <c:pt idx="862">
                  <c:v>-39.076000000000001</c:v>
                </c:pt>
                <c:pt idx="863">
                  <c:v>-39.073999999999998</c:v>
                </c:pt>
                <c:pt idx="864">
                  <c:v>-39.071999999999996</c:v>
                </c:pt>
                <c:pt idx="865">
                  <c:v>-39.07</c:v>
                </c:pt>
                <c:pt idx="866">
                  <c:v>-39.067999999999998</c:v>
                </c:pt>
                <c:pt idx="867">
                  <c:v>-39.065999999999995</c:v>
                </c:pt>
                <c:pt idx="868">
                  <c:v>-39.064</c:v>
                </c:pt>
                <c:pt idx="869">
                  <c:v>-39.061999999999998</c:v>
                </c:pt>
                <c:pt idx="870">
                  <c:v>-39.059999999999995</c:v>
                </c:pt>
                <c:pt idx="871">
                  <c:v>-39.058</c:v>
                </c:pt>
                <c:pt idx="872">
                  <c:v>-39.055999999999997</c:v>
                </c:pt>
                <c:pt idx="873">
                  <c:v>-39.053999999999995</c:v>
                </c:pt>
                <c:pt idx="874">
                  <c:v>-39.052</c:v>
                </c:pt>
                <c:pt idx="875">
                  <c:v>-39.049999999999997</c:v>
                </c:pt>
                <c:pt idx="876">
                  <c:v>-39.047999999999995</c:v>
                </c:pt>
                <c:pt idx="877">
                  <c:v>-39.045999999999999</c:v>
                </c:pt>
                <c:pt idx="878">
                  <c:v>-39.043999999999997</c:v>
                </c:pt>
                <c:pt idx="879">
                  <c:v>-39.041999999999994</c:v>
                </c:pt>
                <c:pt idx="880">
                  <c:v>-39.04</c:v>
                </c:pt>
                <c:pt idx="881">
                  <c:v>-39.037999999999997</c:v>
                </c:pt>
                <c:pt idx="882">
                  <c:v>-39.035999999999994</c:v>
                </c:pt>
                <c:pt idx="883">
                  <c:v>-39.033999999999999</c:v>
                </c:pt>
                <c:pt idx="884">
                  <c:v>-39.031999999999996</c:v>
                </c:pt>
                <c:pt idx="885">
                  <c:v>-39.029999999999994</c:v>
                </c:pt>
                <c:pt idx="886">
                  <c:v>-39.027999999999999</c:v>
                </c:pt>
                <c:pt idx="887">
                  <c:v>-39.025999999999996</c:v>
                </c:pt>
                <c:pt idx="888">
                  <c:v>-39.023999999999994</c:v>
                </c:pt>
                <c:pt idx="889">
                  <c:v>-39.021999999999998</c:v>
                </c:pt>
                <c:pt idx="890">
                  <c:v>-39.019999999999996</c:v>
                </c:pt>
                <c:pt idx="891">
                  <c:v>-39.018000000000001</c:v>
                </c:pt>
                <c:pt idx="892">
                  <c:v>-39.015999999999998</c:v>
                </c:pt>
                <c:pt idx="893">
                  <c:v>-39.013999999999996</c:v>
                </c:pt>
                <c:pt idx="894">
                  <c:v>-39.012</c:v>
                </c:pt>
                <c:pt idx="895">
                  <c:v>-39.01</c:v>
                </c:pt>
                <c:pt idx="896">
                  <c:v>-39.007999999999996</c:v>
                </c:pt>
                <c:pt idx="897">
                  <c:v>-39.006</c:v>
                </c:pt>
                <c:pt idx="898">
                  <c:v>-39.003999999999998</c:v>
                </c:pt>
                <c:pt idx="899">
                  <c:v>-39.001999999999995</c:v>
                </c:pt>
                <c:pt idx="900">
                  <c:v>-39</c:v>
                </c:pt>
                <c:pt idx="901">
                  <c:v>-38.997999999999998</c:v>
                </c:pt>
                <c:pt idx="902">
                  <c:v>-38.995999999999995</c:v>
                </c:pt>
                <c:pt idx="903">
                  <c:v>-38.994</c:v>
                </c:pt>
                <c:pt idx="904">
                  <c:v>-38.991999999999997</c:v>
                </c:pt>
                <c:pt idx="905">
                  <c:v>-38.989999999999995</c:v>
                </c:pt>
                <c:pt idx="906">
                  <c:v>-38.988</c:v>
                </c:pt>
                <c:pt idx="907">
                  <c:v>-38.985999999999997</c:v>
                </c:pt>
                <c:pt idx="908">
                  <c:v>-38.983999999999995</c:v>
                </c:pt>
                <c:pt idx="909">
                  <c:v>-38.981999999999999</c:v>
                </c:pt>
                <c:pt idx="910">
                  <c:v>-38.979999999999997</c:v>
                </c:pt>
                <c:pt idx="911">
                  <c:v>-38.977999999999994</c:v>
                </c:pt>
                <c:pt idx="912">
                  <c:v>-38.975999999999999</c:v>
                </c:pt>
                <c:pt idx="913">
                  <c:v>-38.973999999999997</c:v>
                </c:pt>
                <c:pt idx="914">
                  <c:v>-38.971999999999994</c:v>
                </c:pt>
                <c:pt idx="915">
                  <c:v>-38.97</c:v>
                </c:pt>
                <c:pt idx="916">
                  <c:v>-38.967999999999996</c:v>
                </c:pt>
                <c:pt idx="917">
                  <c:v>-38.965999999999994</c:v>
                </c:pt>
                <c:pt idx="918">
                  <c:v>-38.963999999999999</c:v>
                </c:pt>
                <c:pt idx="919">
                  <c:v>-38.961999999999996</c:v>
                </c:pt>
                <c:pt idx="920">
                  <c:v>-38.959999999999994</c:v>
                </c:pt>
                <c:pt idx="921">
                  <c:v>-38.957999999999998</c:v>
                </c:pt>
                <c:pt idx="922">
                  <c:v>-38.955999999999996</c:v>
                </c:pt>
                <c:pt idx="923">
                  <c:v>-38.953999999999994</c:v>
                </c:pt>
                <c:pt idx="924">
                  <c:v>-38.951999999999998</c:v>
                </c:pt>
                <c:pt idx="925">
                  <c:v>-38.949999999999996</c:v>
                </c:pt>
                <c:pt idx="926">
                  <c:v>-38.948</c:v>
                </c:pt>
                <c:pt idx="927">
                  <c:v>-38.945999999999998</c:v>
                </c:pt>
                <c:pt idx="928">
                  <c:v>-38.943999999999996</c:v>
                </c:pt>
                <c:pt idx="929">
                  <c:v>-38.942</c:v>
                </c:pt>
                <c:pt idx="930">
                  <c:v>-38.94</c:v>
                </c:pt>
                <c:pt idx="931">
                  <c:v>-38.937999999999995</c:v>
                </c:pt>
                <c:pt idx="932">
                  <c:v>-38.936</c:v>
                </c:pt>
                <c:pt idx="933">
                  <c:v>-38.933999999999997</c:v>
                </c:pt>
                <c:pt idx="934">
                  <c:v>-38.931999999999995</c:v>
                </c:pt>
                <c:pt idx="935">
                  <c:v>-38.93</c:v>
                </c:pt>
                <c:pt idx="936">
                  <c:v>-38.927999999999997</c:v>
                </c:pt>
                <c:pt idx="937">
                  <c:v>-38.925999999999995</c:v>
                </c:pt>
                <c:pt idx="938">
                  <c:v>-38.923999999999999</c:v>
                </c:pt>
                <c:pt idx="939">
                  <c:v>-38.921999999999997</c:v>
                </c:pt>
                <c:pt idx="940">
                  <c:v>-38.919999999999995</c:v>
                </c:pt>
                <c:pt idx="941">
                  <c:v>-38.917999999999999</c:v>
                </c:pt>
                <c:pt idx="942">
                  <c:v>-38.915999999999997</c:v>
                </c:pt>
                <c:pt idx="943">
                  <c:v>-38.913999999999994</c:v>
                </c:pt>
                <c:pt idx="944">
                  <c:v>-38.911999999999999</c:v>
                </c:pt>
                <c:pt idx="945">
                  <c:v>-38.909999999999997</c:v>
                </c:pt>
                <c:pt idx="946">
                  <c:v>-38.907999999999994</c:v>
                </c:pt>
                <c:pt idx="947">
                  <c:v>-38.905999999999999</c:v>
                </c:pt>
                <c:pt idx="948">
                  <c:v>-38.903999999999996</c:v>
                </c:pt>
                <c:pt idx="949">
                  <c:v>-38.901999999999994</c:v>
                </c:pt>
                <c:pt idx="950">
                  <c:v>-38.9</c:v>
                </c:pt>
                <c:pt idx="951">
                  <c:v>-38.897999999999996</c:v>
                </c:pt>
                <c:pt idx="952">
                  <c:v>-38.896000000000001</c:v>
                </c:pt>
                <c:pt idx="953">
                  <c:v>-38.893999999999998</c:v>
                </c:pt>
                <c:pt idx="954">
                  <c:v>-38.891999999999996</c:v>
                </c:pt>
                <c:pt idx="955">
                  <c:v>-38.89</c:v>
                </c:pt>
                <c:pt idx="956">
                  <c:v>-38.887999999999998</c:v>
                </c:pt>
                <c:pt idx="957">
                  <c:v>-38.885999999999996</c:v>
                </c:pt>
                <c:pt idx="958">
                  <c:v>-38.884</c:v>
                </c:pt>
                <c:pt idx="959">
                  <c:v>-38.881999999999998</c:v>
                </c:pt>
                <c:pt idx="960">
                  <c:v>-38.879999999999995</c:v>
                </c:pt>
                <c:pt idx="961">
                  <c:v>-38.878</c:v>
                </c:pt>
                <c:pt idx="962">
                  <c:v>-38.875999999999998</c:v>
                </c:pt>
                <c:pt idx="963">
                  <c:v>-38.873999999999995</c:v>
                </c:pt>
                <c:pt idx="964">
                  <c:v>-38.872</c:v>
                </c:pt>
                <c:pt idx="965">
                  <c:v>-38.869999999999997</c:v>
                </c:pt>
                <c:pt idx="966">
                  <c:v>-38.867999999999995</c:v>
                </c:pt>
                <c:pt idx="967">
                  <c:v>-38.866</c:v>
                </c:pt>
                <c:pt idx="968">
                  <c:v>-38.863999999999997</c:v>
                </c:pt>
                <c:pt idx="969">
                  <c:v>-38.861999999999995</c:v>
                </c:pt>
                <c:pt idx="970">
                  <c:v>-38.86</c:v>
                </c:pt>
                <c:pt idx="971">
                  <c:v>-38.857999999999997</c:v>
                </c:pt>
                <c:pt idx="972">
                  <c:v>-38.855999999999995</c:v>
                </c:pt>
                <c:pt idx="973">
                  <c:v>-38.853999999999999</c:v>
                </c:pt>
                <c:pt idx="974">
                  <c:v>-38.851999999999997</c:v>
                </c:pt>
                <c:pt idx="975">
                  <c:v>-38.849999999999994</c:v>
                </c:pt>
                <c:pt idx="976">
                  <c:v>-38.847999999999999</c:v>
                </c:pt>
                <c:pt idx="977">
                  <c:v>-38.845999999999997</c:v>
                </c:pt>
                <c:pt idx="978">
                  <c:v>-38.843999999999994</c:v>
                </c:pt>
                <c:pt idx="979">
                  <c:v>-38.841999999999999</c:v>
                </c:pt>
                <c:pt idx="980">
                  <c:v>-38.839999999999996</c:v>
                </c:pt>
                <c:pt idx="981">
                  <c:v>-38.837999999999994</c:v>
                </c:pt>
                <c:pt idx="982">
                  <c:v>-38.835999999999999</c:v>
                </c:pt>
                <c:pt idx="983">
                  <c:v>-38.833999999999996</c:v>
                </c:pt>
                <c:pt idx="984">
                  <c:v>-38.831999999999994</c:v>
                </c:pt>
                <c:pt idx="985">
                  <c:v>-38.83</c:v>
                </c:pt>
                <c:pt idx="986">
                  <c:v>-38.827999999999996</c:v>
                </c:pt>
                <c:pt idx="987">
                  <c:v>-38.826000000000001</c:v>
                </c:pt>
                <c:pt idx="988">
                  <c:v>-38.823999999999998</c:v>
                </c:pt>
                <c:pt idx="989">
                  <c:v>-38.821999999999996</c:v>
                </c:pt>
                <c:pt idx="990">
                  <c:v>-38.82</c:v>
                </c:pt>
                <c:pt idx="991">
                  <c:v>-38.817999999999998</c:v>
                </c:pt>
                <c:pt idx="992">
                  <c:v>-38.815999999999995</c:v>
                </c:pt>
                <c:pt idx="993">
                  <c:v>-38.814</c:v>
                </c:pt>
                <c:pt idx="994">
                  <c:v>-38.811999999999998</c:v>
                </c:pt>
                <c:pt idx="995">
                  <c:v>-38.809999999999995</c:v>
                </c:pt>
                <c:pt idx="996">
                  <c:v>-38.808</c:v>
                </c:pt>
                <c:pt idx="997">
                  <c:v>-38.805999999999997</c:v>
                </c:pt>
                <c:pt idx="998">
                  <c:v>-38.803999999999995</c:v>
                </c:pt>
                <c:pt idx="999">
                  <c:v>-38.802</c:v>
                </c:pt>
                <c:pt idx="1000">
                  <c:v>-38.799999999999997</c:v>
                </c:pt>
                <c:pt idx="1001">
                  <c:v>-38.797999999999995</c:v>
                </c:pt>
                <c:pt idx="1002">
                  <c:v>-38.795999999999999</c:v>
                </c:pt>
                <c:pt idx="1003">
                  <c:v>-38.793999999999997</c:v>
                </c:pt>
                <c:pt idx="1004">
                  <c:v>-38.791999999999994</c:v>
                </c:pt>
                <c:pt idx="1005">
                  <c:v>-38.79</c:v>
                </c:pt>
                <c:pt idx="1006">
                  <c:v>-38.787999999999997</c:v>
                </c:pt>
                <c:pt idx="1007">
                  <c:v>-38.785999999999994</c:v>
                </c:pt>
                <c:pt idx="1008">
                  <c:v>-38.783999999999999</c:v>
                </c:pt>
                <c:pt idx="1009">
                  <c:v>-38.781999999999996</c:v>
                </c:pt>
                <c:pt idx="1010">
                  <c:v>-38.779999999999994</c:v>
                </c:pt>
                <c:pt idx="1011">
                  <c:v>-38.777999999999999</c:v>
                </c:pt>
                <c:pt idx="1012">
                  <c:v>-38.775999999999996</c:v>
                </c:pt>
                <c:pt idx="1013">
                  <c:v>-38.774000000000001</c:v>
                </c:pt>
                <c:pt idx="1014">
                  <c:v>-38.771999999999998</c:v>
                </c:pt>
                <c:pt idx="1015">
                  <c:v>-38.769999999999996</c:v>
                </c:pt>
                <c:pt idx="1016">
                  <c:v>-38.768000000000001</c:v>
                </c:pt>
                <c:pt idx="1017">
                  <c:v>-38.765999999999998</c:v>
                </c:pt>
                <c:pt idx="1018">
                  <c:v>-38.763999999999996</c:v>
                </c:pt>
                <c:pt idx="1019">
                  <c:v>-38.762</c:v>
                </c:pt>
                <c:pt idx="1020">
                  <c:v>-38.76</c:v>
                </c:pt>
                <c:pt idx="1021">
                  <c:v>-38.757999999999996</c:v>
                </c:pt>
                <c:pt idx="1022">
                  <c:v>-38.756</c:v>
                </c:pt>
                <c:pt idx="1023">
                  <c:v>-38.753999999999998</c:v>
                </c:pt>
                <c:pt idx="1024">
                  <c:v>-38.751999999999995</c:v>
                </c:pt>
                <c:pt idx="1025">
                  <c:v>-38.75</c:v>
                </c:pt>
                <c:pt idx="1026">
                  <c:v>-38.747999999999998</c:v>
                </c:pt>
                <c:pt idx="1027">
                  <c:v>-38.745999999999995</c:v>
                </c:pt>
                <c:pt idx="1028">
                  <c:v>-38.744</c:v>
                </c:pt>
                <c:pt idx="1029">
                  <c:v>-38.741999999999997</c:v>
                </c:pt>
                <c:pt idx="1030">
                  <c:v>-38.739999999999995</c:v>
                </c:pt>
                <c:pt idx="1031">
                  <c:v>-38.738</c:v>
                </c:pt>
                <c:pt idx="1032">
                  <c:v>-38.735999999999997</c:v>
                </c:pt>
                <c:pt idx="1033">
                  <c:v>-38.733999999999995</c:v>
                </c:pt>
                <c:pt idx="1034">
                  <c:v>-38.731999999999999</c:v>
                </c:pt>
                <c:pt idx="1035">
                  <c:v>-38.729999999999997</c:v>
                </c:pt>
                <c:pt idx="1036">
                  <c:v>-38.727999999999994</c:v>
                </c:pt>
                <c:pt idx="1037">
                  <c:v>-38.725999999999999</c:v>
                </c:pt>
                <c:pt idx="1038">
                  <c:v>-38.723999999999997</c:v>
                </c:pt>
                <c:pt idx="1039">
                  <c:v>-38.721999999999994</c:v>
                </c:pt>
                <c:pt idx="1040">
                  <c:v>-38.72</c:v>
                </c:pt>
                <c:pt idx="1041">
                  <c:v>-38.717999999999996</c:v>
                </c:pt>
                <c:pt idx="1042">
                  <c:v>-38.715999999999994</c:v>
                </c:pt>
                <c:pt idx="1043">
                  <c:v>-38.713999999999999</c:v>
                </c:pt>
                <c:pt idx="1044">
                  <c:v>-38.711999999999996</c:v>
                </c:pt>
                <c:pt idx="1045">
                  <c:v>-38.709999999999994</c:v>
                </c:pt>
                <c:pt idx="1046">
                  <c:v>-38.707999999999998</c:v>
                </c:pt>
                <c:pt idx="1047">
                  <c:v>-38.705999999999996</c:v>
                </c:pt>
                <c:pt idx="1048">
                  <c:v>-38.703999999999994</c:v>
                </c:pt>
                <c:pt idx="1049">
                  <c:v>-38.701999999999998</c:v>
                </c:pt>
                <c:pt idx="1050">
                  <c:v>-38.699999999999996</c:v>
                </c:pt>
                <c:pt idx="1051">
                  <c:v>-38.698</c:v>
                </c:pt>
                <c:pt idx="1052">
                  <c:v>-38.695999999999998</c:v>
                </c:pt>
                <c:pt idx="1053">
                  <c:v>-38.693999999999996</c:v>
                </c:pt>
                <c:pt idx="1054">
                  <c:v>-38.692</c:v>
                </c:pt>
                <c:pt idx="1055">
                  <c:v>-38.69</c:v>
                </c:pt>
                <c:pt idx="1056">
                  <c:v>-38.687999999999995</c:v>
                </c:pt>
                <c:pt idx="1057">
                  <c:v>-38.686</c:v>
                </c:pt>
                <c:pt idx="1058">
                  <c:v>-38.683999999999997</c:v>
                </c:pt>
                <c:pt idx="1059">
                  <c:v>-38.681999999999995</c:v>
                </c:pt>
                <c:pt idx="1060">
                  <c:v>-38.68</c:v>
                </c:pt>
                <c:pt idx="1061">
                  <c:v>-38.677999999999997</c:v>
                </c:pt>
                <c:pt idx="1062">
                  <c:v>-38.675999999999995</c:v>
                </c:pt>
                <c:pt idx="1063">
                  <c:v>-38.673999999999999</c:v>
                </c:pt>
                <c:pt idx="1064">
                  <c:v>-38.671999999999997</c:v>
                </c:pt>
                <c:pt idx="1065">
                  <c:v>-38.669999999999995</c:v>
                </c:pt>
                <c:pt idx="1066">
                  <c:v>-38.667999999999999</c:v>
                </c:pt>
                <c:pt idx="1067">
                  <c:v>-38.665999999999997</c:v>
                </c:pt>
                <c:pt idx="1068">
                  <c:v>-38.663999999999994</c:v>
                </c:pt>
                <c:pt idx="1069">
                  <c:v>-38.661999999999999</c:v>
                </c:pt>
                <c:pt idx="1070">
                  <c:v>-38.659999999999997</c:v>
                </c:pt>
                <c:pt idx="1071">
                  <c:v>-38.657999999999994</c:v>
                </c:pt>
                <c:pt idx="1072">
                  <c:v>-38.655999999999999</c:v>
                </c:pt>
                <c:pt idx="1073">
                  <c:v>-38.653999999999996</c:v>
                </c:pt>
                <c:pt idx="1074">
                  <c:v>-38.651999999999994</c:v>
                </c:pt>
                <c:pt idx="1075">
                  <c:v>-38.65</c:v>
                </c:pt>
                <c:pt idx="1076">
                  <c:v>-38.647999999999996</c:v>
                </c:pt>
                <c:pt idx="1077">
                  <c:v>-38.646000000000001</c:v>
                </c:pt>
                <c:pt idx="1078">
                  <c:v>-38.643999999999998</c:v>
                </c:pt>
                <c:pt idx="1079">
                  <c:v>-38.641999999999996</c:v>
                </c:pt>
                <c:pt idx="1080">
                  <c:v>-38.64</c:v>
                </c:pt>
                <c:pt idx="1081">
                  <c:v>-38.637999999999998</c:v>
                </c:pt>
                <c:pt idx="1082">
                  <c:v>-38.635999999999996</c:v>
                </c:pt>
                <c:pt idx="1083">
                  <c:v>-38.634</c:v>
                </c:pt>
                <c:pt idx="1084">
                  <c:v>-38.631999999999998</c:v>
                </c:pt>
                <c:pt idx="1085">
                  <c:v>-38.629999999999995</c:v>
                </c:pt>
                <c:pt idx="1086">
                  <c:v>-38.628</c:v>
                </c:pt>
                <c:pt idx="1087">
                  <c:v>-38.625999999999998</c:v>
                </c:pt>
                <c:pt idx="1088">
                  <c:v>-38.623999999999995</c:v>
                </c:pt>
                <c:pt idx="1089">
                  <c:v>-38.622</c:v>
                </c:pt>
                <c:pt idx="1090">
                  <c:v>-38.619999999999997</c:v>
                </c:pt>
                <c:pt idx="1091">
                  <c:v>-38.617999999999995</c:v>
                </c:pt>
                <c:pt idx="1092">
                  <c:v>-38.616</c:v>
                </c:pt>
                <c:pt idx="1093">
                  <c:v>-38.613999999999997</c:v>
                </c:pt>
                <c:pt idx="1094">
                  <c:v>-38.611999999999995</c:v>
                </c:pt>
                <c:pt idx="1095">
                  <c:v>-38.61</c:v>
                </c:pt>
                <c:pt idx="1096">
                  <c:v>-38.607999999999997</c:v>
                </c:pt>
                <c:pt idx="1097">
                  <c:v>-38.605999999999995</c:v>
                </c:pt>
                <c:pt idx="1098">
                  <c:v>-38.603999999999999</c:v>
                </c:pt>
                <c:pt idx="1099">
                  <c:v>-38.601999999999997</c:v>
                </c:pt>
                <c:pt idx="1100">
                  <c:v>-38.599999999999994</c:v>
                </c:pt>
                <c:pt idx="1101">
                  <c:v>-38.597999999999999</c:v>
                </c:pt>
                <c:pt idx="1102">
                  <c:v>-38.595999999999997</c:v>
                </c:pt>
                <c:pt idx="1103">
                  <c:v>-38.593999999999994</c:v>
                </c:pt>
                <c:pt idx="1104">
                  <c:v>-38.591999999999999</c:v>
                </c:pt>
                <c:pt idx="1105">
                  <c:v>-38.589999999999996</c:v>
                </c:pt>
                <c:pt idx="1106">
                  <c:v>-38.587999999999994</c:v>
                </c:pt>
                <c:pt idx="1107">
                  <c:v>-38.585999999999999</c:v>
                </c:pt>
                <c:pt idx="1108">
                  <c:v>-38.583999999999996</c:v>
                </c:pt>
                <c:pt idx="1109">
                  <c:v>-38.581999999999994</c:v>
                </c:pt>
                <c:pt idx="1110">
                  <c:v>-38.58</c:v>
                </c:pt>
                <c:pt idx="1111">
                  <c:v>-38.577999999999996</c:v>
                </c:pt>
                <c:pt idx="1112">
                  <c:v>-38.575999999999993</c:v>
                </c:pt>
                <c:pt idx="1113">
                  <c:v>-38.573999999999998</c:v>
                </c:pt>
                <c:pt idx="1114">
                  <c:v>-38.571999999999996</c:v>
                </c:pt>
                <c:pt idx="1115">
                  <c:v>-38.57</c:v>
                </c:pt>
                <c:pt idx="1116">
                  <c:v>-38.567999999999998</c:v>
                </c:pt>
                <c:pt idx="1117">
                  <c:v>-38.565999999999995</c:v>
                </c:pt>
                <c:pt idx="1118">
                  <c:v>-38.564</c:v>
                </c:pt>
                <c:pt idx="1119">
                  <c:v>-38.561999999999998</c:v>
                </c:pt>
                <c:pt idx="1120">
                  <c:v>-38.559999999999995</c:v>
                </c:pt>
                <c:pt idx="1121">
                  <c:v>-38.558</c:v>
                </c:pt>
                <c:pt idx="1122">
                  <c:v>-38.555999999999997</c:v>
                </c:pt>
                <c:pt idx="1123">
                  <c:v>-38.553999999999995</c:v>
                </c:pt>
                <c:pt idx="1124">
                  <c:v>-38.552</c:v>
                </c:pt>
                <c:pt idx="1125">
                  <c:v>-38.549999999999997</c:v>
                </c:pt>
                <c:pt idx="1126">
                  <c:v>-38.547999999999995</c:v>
                </c:pt>
                <c:pt idx="1127">
                  <c:v>-38.545999999999999</c:v>
                </c:pt>
                <c:pt idx="1128">
                  <c:v>-38.543999999999997</c:v>
                </c:pt>
                <c:pt idx="1129">
                  <c:v>-38.541999999999994</c:v>
                </c:pt>
                <c:pt idx="1130">
                  <c:v>-38.54</c:v>
                </c:pt>
                <c:pt idx="1131">
                  <c:v>-38.537999999999997</c:v>
                </c:pt>
                <c:pt idx="1132">
                  <c:v>-38.535999999999994</c:v>
                </c:pt>
                <c:pt idx="1133">
                  <c:v>-38.533999999999999</c:v>
                </c:pt>
                <c:pt idx="1134">
                  <c:v>-38.531999999999996</c:v>
                </c:pt>
                <c:pt idx="1135">
                  <c:v>-38.529999999999994</c:v>
                </c:pt>
                <c:pt idx="1136">
                  <c:v>-38.527999999999999</c:v>
                </c:pt>
                <c:pt idx="1137">
                  <c:v>-38.525999999999996</c:v>
                </c:pt>
                <c:pt idx="1138">
                  <c:v>-38.524000000000001</c:v>
                </c:pt>
                <c:pt idx="1139">
                  <c:v>-38.521999999999998</c:v>
                </c:pt>
                <c:pt idx="1140">
                  <c:v>-38.519999999999996</c:v>
                </c:pt>
                <c:pt idx="1141">
                  <c:v>-38.518000000000001</c:v>
                </c:pt>
                <c:pt idx="1142">
                  <c:v>-38.515999999999998</c:v>
                </c:pt>
                <c:pt idx="1143">
                  <c:v>-38.513999999999996</c:v>
                </c:pt>
                <c:pt idx="1144">
                  <c:v>-38.512</c:v>
                </c:pt>
                <c:pt idx="1145">
                  <c:v>-38.51</c:v>
                </c:pt>
                <c:pt idx="1146">
                  <c:v>-38.507999999999996</c:v>
                </c:pt>
                <c:pt idx="1147">
                  <c:v>-38.506</c:v>
                </c:pt>
                <c:pt idx="1148">
                  <c:v>-38.503999999999998</c:v>
                </c:pt>
                <c:pt idx="1149">
                  <c:v>-38.501999999999995</c:v>
                </c:pt>
                <c:pt idx="1150">
                  <c:v>-38.5</c:v>
                </c:pt>
                <c:pt idx="1151">
                  <c:v>-38.497999999999998</c:v>
                </c:pt>
                <c:pt idx="1152">
                  <c:v>-38.495999999999995</c:v>
                </c:pt>
                <c:pt idx="1153">
                  <c:v>-38.494</c:v>
                </c:pt>
                <c:pt idx="1154">
                  <c:v>-38.491999999999997</c:v>
                </c:pt>
                <c:pt idx="1155">
                  <c:v>-38.489999999999995</c:v>
                </c:pt>
                <c:pt idx="1156">
                  <c:v>-38.488</c:v>
                </c:pt>
                <c:pt idx="1157">
                  <c:v>-38.485999999999997</c:v>
                </c:pt>
                <c:pt idx="1158">
                  <c:v>-38.483999999999995</c:v>
                </c:pt>
                <c:pt idx="1159">
                  <c:v>-38.481999999999999</c:v>
                </c:pt>
                <c:pt idx="1160">
                  <c:v>-38.479999999999997</c:v>
                </c:pt>
                <c:pt idx="1161">
                  <c:v>-38.477999999999994</c:v>
                </c:pt>
                <c:pt idx="1162">
                  <c:v>-38.475999999999999</c:v>
                </c:pt>
                <c:pt idx="1163">
                  <c:v>-38.473999999999997</c:v>
                </c:pt>
                <c:pt idx="1164">
                  <c:v>-38.471999999999994</c:v>
                </c:pt>
                <c:pt idx="1165">
                  <c:v>-38.47</c:v>
                </c:pt>
                <c:pt idx="1166">
                  <c:v>-38.467999999999996</c:v>
                </c:pt>
                <c:pt idx="1167">
                  <c:v>-38.465999999999994</c:v>
                </c:pt>
                <c:pt idx="1168">
                  <c:v>-38.463999999999999</c:v>
                </c:pt>
                <c:pt idx="1169">
                  <c:v>-38.461999999999996</c:v>
                </c:pt>
                <c:pt idx="1170">
                  <c:v>-38.459999999999994</c:v>
                </c:pt>
                <c:pt idx="1171">
                  <c:v>-38.457999999999998</c:v>
                </c:pt>
                <c:pt idx="1172">
                  <c:v>-38.455999999999996</c:v>
                </c:pt>
                <c:pt idx="1173">
                  <c:v>-38.453999999999994</c:v>
                </c:pt>
                <c:pt idx="1174">
                  <c:v>-38.451999999999998</c:v>
                </c:pt>
                <c:pt idx="1175">
                  <c:v>-38.449999999999996</c:v>
                </c:pt>
                <c:pt idx="1176">
                  <c:v>-38.448</c:v>
                </c:pt>
                <c:pt idx="1177">
                  <c:v>-38.445999999999998</c:v>
                </c:pt>
                <c:pt idx="1178">
                  <c:v>-38.443999999999996</c:v>
                </c:pt>
                <c:pt idx="1179">
                  <c:v>-38.442</c:v>
                </c:pt>
                <c:pt idx="1180">
                  <c:v>-38.44</c:v>
                </c:pt>
                <c:pt idx="1181">
                  <c:v>-38.437999999999995</c:v>
                </c:pt>
                <c:pt idx="1182">
                  <c:v>-38.436</c:v>
                </c:pt>
                <c:pt idx="1183">
                  <c:v>-38.433999999999997</c:v>
                </c:pt>
                <c:pt idx="1184">
                  <c:v>-38.431999999999995</c:v>
                </c:pt>
                <c:pt idx="1185">
                  <c:v>-38.43</c:v>
                </c:pt>
                <c:pt idx="1186">
                  <c:v>-38.427999999999997</c:v>
                </c:pt>
                <c:pt idx="1187">
                  <c:v>-38.425999999999995</c:v>
                </c:pt>
                <c:pt idx="1188">
                  <c:v>-38.423999999999999</c:v>
                </c:pt>
                <c:pt idx="1189">
                  <c:v>-38.421999999999997</c:v>
                </c:pt>
                <c:pt idx="1190">
                  <c:v>-38.419999999999995</c:v>
                </c:pt>
                <c:pt idx="1191">
                  <c:v>-38.417999999999999</c:v>
                </c:pt>
                <c:pt idx="1192">
                  <c:v>-38.415999999999997</c:v>
                </c:pt>
                <c:pt idx="1193">
                  <c:v>-38.413999999999994</c:v>
                </c:pt>
                <c:pt idx="1194">
                  <c:v>-38.411999999999999</c:v>
                </c:pt>
                <c:pt idx="1195">
                  <c:v>-38.409999999999997</c:v>
                </c:pt>
                <c:pt idx="1196">
                  <c:v>-38.407999999999994</c:v>
                </c:pt>
                <c:pt idx="1197">
                  <c:v>-38.405999999999999</c:v>
                </c:pt>
                <c:pt idx="1198">
                  <c:v>-38.403999999999996</c:v>
                </c:pt>
                <c:pt idx="1199">
                  <c:v>-38.401999999999994</c:v>
                </c:pt>
                <c:pt idx="1200">
                  <c:v>-38.4</c:v>
                </c:pt>
                <c:pt idx="1201">
                  <c:v>-38.397999999999996</c:v>
                </c:pt>
                <c:pt idx="1202">
                  <c:v>-38.396000000000001</c:v>
                </c:pt>
                <c:pt idx="1203">
                  <c:v>-38.393999999999998</c:v>
                </c:pt>
                <c:pt idx="1204">
                  <c:v>-38.391999999999996</c:v>
                </c:pt>
                <c:pt idx="1205">
                  <c:v>-38.39</c:v>
                </c:pt>
                <c:pt idx="1206">
                  <c:v>-38.387999999999998</c:v>
                </c:pt>
                <c:pt idx="1207">
                  <c:v>-38.385999999999996</c:v>
                </c:pt>
                <c:pt idx="1208">
                  <c:v>-38.384</c:v>
                </c:pt>
                <c:pt idx="1209">
                  <c:v>-38.381999999999998</c:v>
                </c:pt>
                <c:pt idx="1210">
                  <c:v>-38.379999999999995</c:v>
                </c:pt>
                <c:pt idx="1211">
                  <c:v>-38.378</c:v>
                </c:pt>
                <c:pt idx="1212">
                  <c:v>-38.375999999999998</c:v>
                </c:pt>
                <c:pt idx="1213">
                  <c:v>-38.373999999999995</c:v>
                </c:pt>
                <c:pt idx="1214">
                  <c:v>-38.372</c:v>
                </c:pt>
                <c:pt idx="1215">
                  <c:v>-38.369999999999997</c:v>
                </c:pt>
                <c:pt idx="1216">
                  <c:v>-38.367999999999995</c:v>
                </c:pt>
                <c:pt idx="1217">
                  <c:v>-38.366</c:v>
                </c:pt>
                <c:pt idx="1218">
                  <c:v>-38.363999999999997</c:v>
                </c:pt>
                <c:pt idx="1219">
                  <c:v>-38.361999999999995</c:v>
                </c:pt>
                <c:pt idx="1220">
                  <c:v>-38.36</c:v>
                </c:pt>
                <c:pt idx="1221">
                  <c:v>-38.357999999999997</c:v>
                </c:pt>
                <c:pt idx="1222">
                  <c:v>-38.355999999999995</c:v>
                </c:pt>
                <c:pt idx="1223">
                  <c:v>-38.353999999999999</c:v>
                </c:pt>
                <c:pt idx="1224">
                  <c:v>-38.351999999999997</c:v>
                </c:pt>
                <c:pt idx="1225">
                  <c:v>-38.349999999999994</c:v>
                </c:pt>
                <c:pt idx="1226">
                  <c:v>-38.347999999999999</c:v>
                </c:pt>
                <c:pt idx="1227">
                  <c:v>-38.345999999999997</c:v>
                </c:pt>
                <c:pt idx="1228">
                  <c:v>-38.343999999999994</c:v>
                </c:pt>
                <c:pt idx="1229">
                  <c:v>-38.341999999999999</c:v>
                </c:pt>
                <c:pt idx="1230">
                  <c:v>-38.339999999999996</c:v>
                </c:pt>
                <c:pt idx="1231">
                  <c:v>-38.337999999999994</c:v>
                </c:pt>
                <c:pt idx="1232">
                  <c:v>-38.335999999999999</c:v>
                </c:pt>
                <c:pt idx="1233">
                  <c:v>-38.333999999999996</c:v>
                </c:pt>
                <c:pt idx="1234">
                  <c:v>-38.331999999999994</c:v>
                </c:pt>
                <c:pt idx="1235">
                  <c:v>-38.33</c:v>
                </c:pt>
                <c:pt idx="1236">
                  <c:v>-38.327999999999996</c:v>
                </c:pt>
                <c:pt idx="1237">
                  <c:v>-38.325999999999993</c:v>
                </c:pt>
                <c:pt idx="1238">
                  <c:v>-38.323999999999998</c:v>
                </c:pt>
                <c:pt idx="1239">
                  <c:v>-38.321999999999996</c:v>
                </c:pt>
                <c:pt idx="1240">
                  <c:v>-38.32</c:v>
                </c:pt>
                <c:pt idx="1241">
                  <c:v>-38.317999999999998</c:v>
                </c:pt>
                <c:pt idx="1242">
                  <c:v>-38.315999999999995</c:v>
                </c:pt>
                <c:pt idx="1243">
                  <c:v>-38.314</c:v>
                </c:pt>
                <c:pt idx="1244">
                  <c:v>-38.311999999999998</c:v>
                </c:pt>
                <c:pt idx="1245">
                  <c:v>-38.309999999999995</c:v>
                </c:pt>
                <c:pt idx="1246">
                  <c:v>-38.308</c:v>
                </c:pt>
                <c:pt idx="1247">
                  <c:v>-38.305999999999997</c:v>
                </c:pt>
                <c:pt idx="1248">
                  <c:v>-38.303999999999995</c:v>
                </c:pt>
                <c:pt idx="1249">
                  <c:v>-38.302</c:v>
                </c:pt>
                <c:pt idx="1250">
                  <c:v>-38.299999999999997</c:v>
                </c:pt>
                <c:pt idx="1251">
                  <c:v>-38.297999999999995</c:v>
                </c:pt>
                <c:pt idx="1252">
                  <c:v>-38.295999999999999</c:v>
                </c:pt>
                <c:pt idx="1253">
                  <c:v>-38.293999999999997</c:v>
                </c:pt>
                <c:pt idx="1254">
                  <c:v>-38.291999999999994</c:v>
                </c:pt>
                <c:pt idx="1255">
                  <c:v>-38.29</c:v>
                </c:pt>
                <c:pt idx="1256">
                  <c:v>-38.287999999999997</c:v>
                </c:pt>
                <c:pt idx="1257">
                  <c:v>-38.285999999999994</c:v>
                </c:pt>
                <c:pt idx="1258">
                  <c:v>-38.283999999999999</c:v>
                </c:pt>
                <c:pt idx="1259">
                  <c:v>-38.281999999999996</c:v>
                </c:pt>
                <c:pt idx="1260">
                  <c:v>-38.279999999999994</c:v>
                </c:pt>
                <c:pt idx="1261">
                  <c:v>-38.277999999999999</c:v>
                </c:pt>
                <c:pt idx="1262">
                  <c:v>-38.275999999999996</c:v>
                </c:pt>
                <c:pt idx="1263">
                  <c:v>-38.274000000000001</c:v>
                </c:pt>
                <c:pt idx="1264">
                  <c:v>-38.271999999999998</c:v>
                </c:pt>
                <c:pt idx="1265">
                  <c:v>-38.269999999999996</c:v>
                </c:pt>
                <c:pt idx="1266">
                  <c:v>-38.268000000000001</c:v>
                </c:pt>
                <c:pt idx="1267">
                  <c:v>-38.265999999999998</c:v>
                </c:pt>
                <c:pt idx="1268">
                  <c:v>-38.263999999999996</c:v>
                </c:pt>
                <c:pt idx="1269">
                  <c:v>-38.262</c:v>
                </c:pt>
                <c:pt idx="1270">
                  <c:v>-38.26</c:v>
                </c:pt>
                <c:pt idx="1271">
                  <c:v>-38.257999999999996</c:v>
                </c:pt>
                <c:pt idx="1272">
                  <c:v>-38.256</c:v>
                </c:pt>
                <c:pt idx="1273">
                  <c:v>-38.253999999999998</c:v>
                </c:pt>
                <c:pt idx="1274">
                  <c:v>-38.251999999999995</c:v>
                </c:pt>
                <c:pt idx="1275">
                  <c:v>-38.25</c:v>
                </c:pt>
                <c:pt idx="1276">
                  <c:v>-38.247999999999998</c:v>
                </c:pt>
                <c:pt idx="1277">
                  <c:v>-38.245999999999995</c:v>
                </c:pt>
                <c:pt idx="1278">
                  <c:v>-38.244</c:v>
                </c:pt>
                <c:pt idx="1279">
                  <c:v>-38.241999999999997</c:v>
                </c:pt>
                <c:pt idx="1280">
                  <c:v>-38.239999999999995</c:v>
                </c:pt>
                <c:pt idx="1281">
                  <c:v>-38.238</c:v>
                </c:pt>
                <c:pt idx="1282">
                  <c:v>-38.235999999999997</c:v>
                </c:pt>
                <c:pt idx="1283">
                  <c:v>-38.233999999999995</c:v>
                </c:pt>
                <c:pt idx="1284">
                  <c:v>-38.231999999999999</c:v>
                </c:pt>
                <c:pt idx="1285">
                  <c:v>-38.229999999999997</c:v>
                </c:pt>
                <c:pt idx="1286">
                  <c:v>-38.227999999999994</c:v>
                </c:pt>
                <c:pt idx="1287">
                  <c:v>-38.225999999999999</c:v>
                </c:pt>
                <c:pt idx="1288">
                  <c:v>-38.223999999999997</c:v>
                </c:pt>
                <c:pt idx="1289">
                  <c:v>-38.221999999999994</c:v>
                </c:pt>
                <c:pt idx="1290">
                  <c:v>-38.22</c:v>
                </c:pt>
                <c:pt idx="1291">
                  <c:v>-38.217999999999996</c:v>
                </c:pt>
                <c:pt idx="1292">
                  <c:v>-38.215999999999994</c:v>
                </c:pt>
                <c:pt idx="1293">
                  <c:v>-38.213999999999999</c:v>
                </c:pt>
                <c:pt idx="1294">
                  <c:v>-38.211999999999996</c:v>
                </c:pt>
                <c:pt idx="1295">
                  <c:v>-38.209999999999994</c:v>
                </c:pt>
                <c:pt idx="1296">
                  <c:v>-38.207999999999998</c:v>
                </c:pt>
                <c:pt idx="1297">
                  <c:v>-38.205999999999996</c:v>
                </c:pt>
                <c:pt idx="1298">
                  <c:v>-38.203999999999994</c:v>
                </c:pt>
                <c:pt idx="1299">
                  <c:v>-38.201999999999998</c:v>
                </c:pt>
                <c:pt idx="1300">
                  <c:v>-38.199999999999996</c:v>
                </c:pt>
                <c:pt idx="1301">
                  <c:v>-38.198</c:v>
                </c:pt>
                <c:pt idx="1302">
                  <c:v>-38.195999999999998</c:v>
                </c:pt>
                <c:pt idx="1303">
                  <c:v>-38.193999999999996</c:v>
                </c:pt>
                <c:pt idx="1304">
                  <c:v>-38.192</c:v>
                </c:pt>
                <c:pt idx="1305">
                  <c:v>-38.19</c:v>
                </c:pt>
                <c:pt idx="1306">
                  <c:v>-38.187999999999995</c:v>
                </c:pt>
                <c:pt idx="1307">
                  <c:v>-38.186</c:v>
                </c:pt>
                <c:pt idx="1308">
                  <c:v>-38.183999999999997</c:v>
                </c:pt>
                <c:pt idx="1309">
                  <c:v>-38.181999999999995</c:v>
                </c:pt>
                <c:pt idx="1310">
                  <c:v>-38.18</c:v>
                </c:pt>
                <c:pt idx="1311">
                  <c:v>-38.177999999999997</c:v>
                </c:pt>
                <c:pt idx="1312">
                  <c:v>-38.175999999999995</c:v>
                </c:pt>
                <c:pt idx="1313">
                  <c:v>-38.173999999999999</c:v>
                </c:pt>
                <c:pt idx="1314">
                  <c:v>-38.171999999999997</c:v>
                </c:pt>
                <c:pt idx="1315">
                  <c:v>-38.169999999999995</c:v>
                </c:pt>
                <c:pt idx="1316">
                  <c:v>-38.167999999999999</c:v>
                </c:pt>
                <c:pt idx="1317">
                  <c:v>-38.165999999999997</c:v>
                </c:pt>
                <c:pt idx="1318">
                  <c:v>-38.163999999999994</c:v>
                </c:pt>
                <c:pt idx="1319">
                  <c:v>-38.161999999999999</c:v>
                </c:pt>
                <c:pt idx="1320">
                  <c:v>-38.159999999999997</c:v>
                </c:pt>
                <c:pt idx="1321">
                  <c:v>-38.157999999999994</c:v>
                </c:pt>
                <c:pt idx="1322">
                  <c:v>-38.155999999999999</c:v>
                </c:pt>
                <c:pt idx="1323">
                  <c:v>-38.153999999999996</c:v>
                </c:pt>
                <c:pt idx="1324">
                  <c:v>-38.151999999999994</c:v>
                </c:pt>
                <c:pt idx="1325">
                  <c:v>-38.15</c:v>
                </c:pt>
                <c:pt idx="1326">
                  <c:v>-38.147999999999996</c:v>
                </c:pt>
                <c:pt idx="1327">
                  <c:v>-38.146000000000001</c:v>
                </c:pt>
                <c:pt idx="1328">
                  <c:v>-38.143999999999998</c:v>
                </c:pt>
                <c:pt idx="1329">
                  <c:v>-38.141999999999996</c:v>
                </c:pt>
                <c:pt idx="1330">
                  <c:v>-38.14</c:v>
                </c:pt>
                <c:pt idx="1331">
                  <c:v>-38.137999999999998</c:v>
                </c:pt>
                <c:pt idx="1332">
                  <c:v>-38.135999999999996</c:v>
                </c:pt>
                <c:pt idx="1333">
                  <c:v>-38.134</c:v>
                </c:pt>
                <c:pt idx="1334">
                  <c:v>-38.131999999999998</c:v>
                </c:pt>
                <c:pt idx="1335">
                  <c:v>-38.129999999999995</c:v>
                </c:pt>
                <c:pt idx="1336">
                  <c:v>-38.128</c:v>
                </c:pt>
                <c:pt idx="1337">
                  <c:v>-38.125999999999998</c:v>
                </c:pt>
                <c:pt idx="1338">
                  <c:v>-38.123999999999995</c:v>
                </c:pt>
                <c:pt idx="1339">
                  <c:v>-38.122</c:v>
                </c:pt>
                <c:pt idx="1340">
                  <c:v>-38.119999999999997</c:v>
                </c:pt>
                <c:pt idx="1341">
                  <c:v>-38.117999999999995</c:v>
                </c:pt>
                <c:pt idx="1342">
                  <c:v>-38.116</c:v>
                </c:pt>
                <c:pt idx="1343">
                  <c:v>-38.113999999999997</c:v>
                </c:pt>
                <c:pt idx="1344">
                  <c:v>-38.111999999999995</c:v>
                </c:pt>
                <c:pt idx="1345">
                  <c:v>-38.11</c:v>
                </c:pt>
                <c:pt idx="1346">
                  <c:v>-38.107999999999997</c:v>
                </c:pt>
                <c:pt idx="1347">
                  <c:v>-38.105999999999995</c:v>
                </c:pt>
                <c:pt idx="1348">
                  <c:v>-38.103999999999999</c:v>
                </c:pt>
                <c:pt idx="1349">
                  <c:v>-38.101999999999997</c:v>
                </c:pt>
                <c:pt idx="1350">
                  <c:v>-38.099999999999994</c:v>
                </c:pt>
                <c:pt idx="1351">
                  <c:v>-38.097999999999999</c:v>
                </c:pt>
                <c:pt idx="1352">
                  <c:v>-38.095999999999997</c:v>
                </c:pt>
                <c:pt idx="1353">
                  <c:v>-38.093999999999994</c:v>
                </c:pt>
                <c:pt idx="1354">
                  <c:v>-38.091999999999999</c:v>
                </c:pt>
                <c:pt idx="1355">
                  <c:v>-38.089999999999996</c:v>
                </c:pt>
                <c:pt idx="1356">
                  <c:v>-38.087999999999994</c:v>
                </c:pt>
                <c:pt idx="1357">
                  <c:v>-38.085999999999999</c:v>
                </c:pt>
                <c:pt idx="1358">
                  <c:v>-38.083999999999996</c:v>
                </c:pt>
                <c:pt idx="1359">
                  <c:v>-38.081999999999994</c:v>
                </c:pt>
                <c:pt idx="1360">
                  <c:v>-38.08</c:v>
                </c:pt>
                <c:pt idx="1361">
                  <c:v>-38.077999999999996</c:v>
                </c:pt>
                <c:pt idx="1362">
                  <c:v>-38.075999999999993</c:v>
                </c:pt>
                <c:pt idx="1363">
                  <c:v>-38.073999999999998</c:v>
                </c:pt>
                <c:pt idx="1364">
                  <c:v>-38.071999999999996</c:v>
                </c:pt>
                <c:pt idx="1365">
                  <c:v>-38.07</c:v>
                </c:pt>
                <c:pt idx="1366">
                  <c:v>-38.067999999999998</c:v>
                </c:pt>
                <c:pt idx="1367">
                  <c:v>-38.065999999999995</c:v>
                </c:pt>
                <c:pt idx="1368">
                  <c:v>-38.064</c:v>
                </c:pt>
                <c:pt idx="1369">
                  <c:v>-38.061999999999998</c:v>
                </c:pt>
                <c:pt idx="1370">
                  <c:v>-38.059999999999995</c:v>
                </c:pt>
                <c:pt idx="1371">
                  <c:v>-38.058</c:v>
                </c:pt>
                <c:pt idx="1372">
                  <c:v>-38.055999999999997</c:v>
                </c:pt>
                <c:pt idx="1373">
                  <c:v>-38.053999999999995</c:v>
                </c:pt>
                <c:pt idx="1374">
                  <c:v>-38.052</c:v>
                </c:pt>
                <c:pt idx="1375">
                  <c:v>-38.049999999999997</c:v>
                </c:pt>
                <c:pt idx="1376">
                  <c:v>-38.047999999999995</c:v>
                </c:pt>
                <c:pt idx="1377">
                  <c:v>-38.045999999999999</c:v>
                </c:pt>
                <c:pt idx="1378">
                  <c:v>-38.043999999999997</c:v>
                </c:pt>
                <c:pt idx="1379">
                  <c:v>-38.041999999999994</c:v>
                </c:pt>
                <c:pt idx="1380">
                  <c:v>-38.04</c:v>
                </c:pt>
                <c:pt idx="1381">
                  <c:v>-38.037999999999997</c:v>
                </c:pt>
                <c:pt idx="1382">
                  <c:v>-38.035999999999994</c:v>
                </c:pt>
                <c:pt idx="1383">
                  <c:v>-38.033999999999999</c:v>
                </c:pt>
                <c:pt idx="1384">
                  <c:v>-38.031999999999996</c:v>
                </c:pt>
                <c:pt idx="1385">
                  <c:v>-38.029999999999994</c:v>
                </c:pt>
                <c:pt idx="1386">
                  <c:v>-38.027999999999999</c:v>
                </c:pt>
                <c:pt idx="1387">
                  <c:v>-38.025999999999996</c:v>
                </c:pt>
                <c:pt idx="1388">
                  <c:v>-38.024000000000001</c:v>
                </c:pt>
                <c:pt idx="1389">
                  <c:v>-38.021999999999998</c:v>
                </c:pt>
                <c:pt idx="1390">
                  <c:v>-38.019999999999996</c:v>
                </c:pt>
                <c:pt idx="1391">
                  <c:v>-38.018000000000001</c:v>
                </c:pt>
                <c:pt idx="1392">
                  <c:v>-38.015999999999998</c:v>
                </c:pt>
                <c:pt idx="1393">
                  <c:v>-38.013999999999996</c:v>
                </c:pt>
                <c:pt idx="1394">
                  <c:v>-38.012</c:v>
                </c:pt>
                <c:pt idx="1395">
                  <c:v>-38.01</c:v>
                </c:pt>
                <c:pt idx="1396">
                  <c:v>-38.007999999999996</c:v>
                </c:pt>
                <c:pt idx="1397">
                  <c:v>-38.006</c:v>
                </c:pt>
                <c:pt idx="1398">
                  <c:v>-38.003999999999998</c:v>
                </c:pt>
                <c:pt idx="1399">
                  <c:v>-38.001999999999995</c:v>
                </c:pt>
                <c:pt idx="1400">
                  <c:v>-38</c:v>
                </c:pt>
                <c:pt idx="1401">
                  <c:v>-37.997999999999998</c:v>
                </c:pt>
                <c:pt idx="1402">
                  <c:v>-37.995999999999995</c:v>
                </c:pt>
                <c:pt idx="1403">
                  <c:v>-37.994</c:v>
                </c:pt>
                <c:pt idx="1404">
                  <c:v>-37.991999999999997</c:v>
                </c:pt>
                <c:pt idx="1405">
                  <c:v>-37.989999999999995</c:v>
                </c:pt>
                <c:pt idx="1406">
                  <c:v>-37.988</c:v>
                </c:pt>
                <c:pt idx="1407">
                  <c:v>-37.985999999999997</c:v>
                </c:pt>
                <c:pt idx="1408">
                  <c:v>-37.983999999999995</c:v>
                </c:pt>
                <c:pt idx="1409">
                  <c:v>-37.981999999999999</c:v>
                </c:pt>
                <c:pt idx="1410">
                  <c:v>-37.979999999999997</c:v>
                </c:pt>
                <c:pt idx="1411">
                  <c:v>-37.977999999999994</c:v>
                </c:pt>
                <c:pt idx="1412">
                  <c:v>-37.975999999999999</c:v>
                </c:pt>
                <c:pt idx="1413">
                  <c:v>-37.973999999999997</c:v>
                </c:pt>
                <c:pt idx="1414">
                  <c:v>-37.971999999999994</c:v>
                </c:pt>
                <c:pt idx="1415">
                  <c:v>-37.97</c:v>
                </c:pt>
                <c:pt idx="1416">
                  <c:v>-37.967999999999996</c:v>
                </c:pt>
                <c:pt idx="1417">
                  <c:v>-37.965999999999994</c:v>
                </c:pt>
                <c:pt idx="1418">
                  <c:v>-37.963999999999999</c:v>
                </c:pt>
                <c:pt idx="1419">
                  <c:v>-37.961999999999996</c:v>
                </c:pt>
                <c:pt idx="1420">
                  <c:v>-37.959999999999994</c:v>
                </c:pt>
                <c:pt idx="1421">
                  <c:v>-37.957999999999998</c:v>
                </c:pt>
                <c:pt idx="1422">
                  <c:v>-37.955999999999996</c:v>
                </c:pt>
                <c:pt idx="1423">
                  <c:v>-37.953999999999994</c:v>
                </c:pt>
                <c:pt idx="1424">
                  <c:v>-37.951999999999998</c:v>
                </c:pt>
                <c:pt idx="1425">
                  <c:v>-37.949999999999996</c:v>
                </c:pt>
                <c:pt idx="1426">
                  <c:v>-37.948</c:v>
                </c:pt>
                <c:pt idx="1427">
                  <c:v>-37.945999999999998</c:v>
                </c:pt>
                <c:pt idx="1428">
                  <c:v>-37.943999999999996</c:v>
                </c:pt>
                <c:pt idx="1429">
                  <c:v>-37.942</c:v>
                </c:pt>
                <c:pt idx="1430">
                  <c:v>-37.94</c:v>
                </c:pt>
                <c:pt idx="1431">
                  <c:v>-37.937999999999995</c:v>
                </c:pt>
                <c:pt idx="1432">
                  <c:v>-37.936</c:v>
                </c:pt>
                <c:pt idx="1433">
                  <c:v>-37.933999999999997</c:v>
                </c:pt>
                <c:pt idx="1434">
                  <c:v>-37.931999999999995</c:v>
                </c:pt>
                <c:pt idx="1435">
                  <c:v>-37.93</c:v>
                </c:pt>
                <c:pt idx="1436">
                  <c:v>-37.927999999999997</c:v>
                </c:pt>
                <c:pt idx="1437">
                  <c:v>-37.925999999999995</c:v>
                </c:pt>
                <c:pt idx="1438">
                  <c:v>-37.923999999999999</c:v>
                </c:pt>
                <c:pt idx="1439">
                  <c:v>-37.921999999999997</c:v>
                </c:pt>
                <c:pt idx="1440">
                  <c:v>-37.919999999999995</c:v>
                </c:pt>
                <c:pt idx="1441">
                  <c:v>-37.917999999999999</c:v>
                </c:pt>
                <c:pt idx="1442">
                  <c:v>-37.915999999999997</c:v>
                </c:pt>
                <c:pt idx="1443">
                  <c:v>-37.913999999999994</c:v>
                </c:pt>
                <c:pt idx="1444">
                  <c:v>-37.911999999999999</c:v>
                </c:pt>
                <c:pt idx="1445">
                  <c:v>-37.909999999999997</c:v>
                </c:pt>
                <c:pt idx="1446">
                  <c:v>-37.907999999999994</c:v>
                </c:pt>
                <c:pt idx="1447">
                  <c:v>-37.905999999999999</c:v>
                </c:pt>
                <c:pt idx="1448">
                  <c:v>-37.903999999999996</c:v>
                </c:pt>
                <c:pt idx="1449">
                  <c:v>-37.901999999999994</c:v>
                </c:pt>
                <c:pt idx="1450">
                  <c:v>-37.9</c:v>
                </c:pt>
                <c:pt idx="1451">
                  <c:v>-37.897999999999996</c:v>
                </c:pt>
                <c:pt idx="1452">
                  <c:v>-37.896000000000001</c:v>
                </c:pt>
                <c:pt idx="1453">
                  <c:v>-37.893999999999998</c:v>
                </c:pt>
                <c:pt idx="1454">
                  <c:v>-37.891999999999996</c:v>
                </c:pt>
                <c:pt idx="1455">
                  <c:v>-37.89</c:v>
                </c:pt>
                <c:pt idx="1456">
                  <c:v>-37.887999999999998</c:v>
                </c:pt>
                <c:pt idx="1457">
                  <c:v>-37.885999999999996</c:v>
                </c:pt>
                <c:pt idx="1458">
                  <c:v>-37.884</c:v>
                </c:pt>
                <c:pt idx="1459">
                  <c:v>-37.881999999999998</c:v>
                </c:pt>
                <c:pt idx="1460">
                  <c:v>-37.879999999999995</c:v>
                </c:pt>
                <c:pt idx="1461">
                  <c:v>-37.878</c:v>
                </c:pt>
                <c:pt idx="1462">
                  <c:v>-37.875999999999998</c:v>
                </c:pt>
                <c:pt idx="1463">
                  <c:v>-37.873999999999995</c:v>
                </c:pt>
                <c:pt idx="1464">
                  <c:v>-37.872</c:v>
                </c:pt>
                <c:pt idx="1465">
                  <c:v>-37.869999999999997</c:v>
                </c:pt>
                <c:pt idx="1466">
                  <c:v>-37.867999999999995</c:v>
                </c:pt>
                <c:pt idx="1467">
                  <c:v>-37.866</c:v>
                </c:pt>
                <c:pt idx="1468">
                  <c:v>-37.863999999999997</c:v>
                </c:pt>
                <c:pt idx="1469">
                  <c:v>-37.861999999999995</c:v>
                </c:pt>
                <c:pt idx="1470">
                  <c:v>-37.86</c:v>
                </c:pt>
                <c:pt idx="1471">
                  <c:v>-37.857999999999997</c:v>
                </c:pt>
                <c:pt idx="1472">
                  <c:v>-37.855999999999995</c:v>
                </c:pt>
                <c:pt idx="1473">
                  <c:v>-37.853999999999999</c:v>
                </c:pt>
                <c:pt idx="1474">
                  <c:v>-37.851999999999997</c:v>
                </c:pt>
                <c:pt idx="1475">
                  <c:v>-37.849999999999994</c:v>
                </c:pt>
                <c:pt idx="1476">
                  <c:v>-37.847999999999999</c:v>
                </c:pt>
                <c:pt idx="1477">
                  <c:v>-37.845999999999997</c:v>
                </c:pt>
                <c:pt idx="1478">
                  <c:v>-37.843999999999994</c:v>
                </c:pt>
                <c:pt idx="1479">
                  <c:v>-37.841999999999999</c:v>
                </c:pt>
                <c:pt idx="1480">
                  <c:v>-37.839999999999996</c:v>
                </c:pt>
                <c:pt idx="1481">
                  <c:v>-37.837999999999994</c:v>
                </c:pt>
                <c:pt idx="1482">
                  <c:v>-37.835999999999999</c:v>
                </c:pt>
                <c:pt idx="1483">
                  <c:v>-37.833999999999996</c:v>
                </c:pt>
                <c:pt idx="1484">
                  <c:v>-37.831999999999994</c:v>
                </c:pt>
                <c:pt idx="1485">
                  <c:v>-37.83</c:v>
                </c:pt>
                <c:pt idx="1486">
                  <c:v>-37.827999999999996</c:v>
                </c:pt>
                <c:pt idx="1487">
                  <c:v>-37.825999999999993</c:v>
                </c:pt>
                <c:pt idx="1488">
                  <c:v>-37.823999999999998</c:v>
                </c:pt>
                <c:pt idx="1489">
                  <c:v>-37.821999999999996</c:v>
                </c:pt>
                <c:pt idx="1490">
                  <c:v>-37.82</c:v>
                </c:pt>
                <c:pt idx="1491">
                  <c:v>-37.817999999999998</c:v>
                </c:pt>
                <c:pt idx="1492">
                  <c:v>-37.815999999999995</c:v>
                </c:pt>
                <c:pt idx="1493">
                  <c:v>-37.814</c:v>
                </c:pt>
                <c:pt idx="1494">
                  <c:v>-37.811999999999998</c:v>
                </c:pt>
                <c:pt idx="1495">
                  <c:v>-37.809999999999995</c:v>
                </c:pt>
                <c:pt idx="1496">
                  <c:v>-37.808</c:v>
                </c:pt>
                <c:pt idx="1497">
                  <c:v>-37.805999999999997</c:v>
                </c:pt>
                <c:pt idx="1498">
                  <c:v>-37.803999999999995</c:v>
                </c:pt>
                <c:pt idx="1499">
                  <c:v>-37.802</c:v>
                </c:pt>
                <c:pt idx="1500">
                  <c:v>-37.799999999999997</c:v>
                </c:pt>
                <c:pt idx="1501">
                  <c:v>-37.797999999999995</c:v>
                </c:pt>
                <c:pt idx="1502">
                  <c:v>-37.795999999999999</c:v>
                </c:pt>
                <c:pt idx="1503">
                  <c:v>-37.793999999999997</c:v>
                </c:pt>
                <c:pt idx="1504">
                  <c:v>-37.791999999999994</c:v>
                </c:pt>
                <c:pt idx="1505">
                  <c:v>-37.79</c:v>
                </c:pt>
                <c:pt idx="1506">
                  <c:v>-37.787999999999997</c:v>
                </c:pt>
                <c:pt idx="1507">
                  <c:v>-37.785999999999994</c:v>
                </c:pt>
                <c:pt idx="1508">
                  <c:v>-37.783999999999999</c:v>
                </c:pt>
                <c:pt idx="1509">
                  <c:v>-37.781999999999996</c:v>
                </c:pt>
                <c:pt idx="1510">
                  <c:v>-37.779999999999994</c:v>
                </c:pt>
                <c:pt idx="1511">
                  <c:v>-37.777999999999999</c:v>
                </c:pt>
                <c:pt idx="1512">
                  <c:v>-37.775999999999996</c:v>
                </c:pt>
                <c:pt idx="1513">
                  <c:v>-37.774000000000001</c:v>
                </c:pt>
                <c:pt idx="1514">
                  <c:v>-37.771999999999998</c:v>
                </c:pt>
                <c:pt idx="1515">
                  <c:v>-37.769999999999996</c:v>
                </c:pt>
                <c:pt idx="1516">
                  <c:v>-37.768000000000001</c:v>
                </c:pt>
                <c:pt idx="1517">
                  <c:v>-37.765999999999998</c:v>
                </c:pt>
                <c:pt idx="1518">
                  <c:v>-37.763999999999996</c:v>
                </c:pt>
                <c:pt idx="1519">
                  <c:v>-37.762</c:v>
                </c:pt>
                <c:pt idx="1520">
                  <c:v>-37.76</c:v>
                </c:pt>
                <c:pt idx="1521">
                  <c:v>-37.757999999999996</c:v>
                </c:pt>
                <c:pt idx="1522">
                  <c:v>-37.756</c:v>
                </c:pt>
                <c:pt idx="1523">
                  <c:v>-37.753999999999998</c:v>
                </c:pt>
                <c:pt idx="1524">
                  <c:v>-37.751999999999995</c:v>
                </c:pt>
                <c:pt idx="1525">
                  <c:v>-37.75</c:v>
                </c:pt>
                <c:pt idx="1526">
                  <c:v>-37.747999999999998</c:v>
                </c:pt>
                <c:pt idx="1527">
                  <c:v>-37.745999999999995</c:v>
                </c:pt>
                <c:pt idx="1528">
                  <c:v>-37.744</c:v>
                </c:pt>
                <c:pt idx="1529">
                  <c:v>-37.741999999999997</c:v>
                </c:pt>
                <c:pt idx="1530">
                  <c:v>-37.739999999999995</c:v>
                </c:pt>
                <c:pt idx="1531">
                  <c:v>-37.738</c:v>
                </c:pt>
                <c:pt idx="1532">
                  <c:v>-37.735999999999997</c:v>
                </c:pt>
                <c:pt idx="1533">
                  <c:v>-37.733999999999995</c:v>
                </c:pt>
                <c:pt idx="1534">
                  <c:v>-37.731999999999999</c:v>
                </c:pt>
                <c:pt idx="1535">
                  <c:v>-37.729999999999997</c:v>
                </c:pt>
                <c:pt idx="1536">
                  <c:v>-37.727999999999994</c:v>
                </c:pt>
                <c:pt idx="1537">
                  <c:v>-37.725999999999999</c:v>
                </c:pt>
                <c:pt idx="1538">
                  <c:v>-37.723999999999997</c:v>
                </c:pt>
                <c:pt idx="1539">
                  <c:v>-37.721999999999994</c:v>
                </c:pt>
                <c:pt idx="1540">
                  <c:v>-37.72</c:v>
                </c:pt>
                <c:pt idx="1541">
                  <c:v>-37.717999999999996</c:v>
                </c:pt>
                <c:pt idx="1542">
                  <c:v>-37.715999999999994</c:v>
                </c:pt>
                <c:pt idx="1543">
                  <c:v>-37.713999999999999</c:v>
                </c:pt>
                <c:pt idx="1544">
                  <c:v>-37.711999999999996</c:v>
                </c:pt>
                <c:pt idx="1545">
                  <c:v>-37.709999999999994</c:v>
                </c:pt>
                <c:pt idx="1546">
                  <c:v>-37.707999999999998</c:v>
                </c:pt>
                <c:pt idx="1547">
                  <c:v>-37.705999999999996</c:v>
                </c:pt>
                <c:pt idx="1548">
                  <c:v>-37.703999999999994</c:v>
                </c:pt>
                <c:pt idx="1549">
                  <c:v>-37.701999999999998</c:v>
                </c:pt>
                <c:pt idx="1550">
                  <c:v>-37.699999999999996</c:v>
                </c:pt>
                <c:pt idx="1551">
                  <c:v>-37.698</c:v>
                </c:pt>
                <c:pt idx="1552">
                  <c:v>-37.695999999999998</c:v>
                </c:pt>
                <c:pt idx="1553">
                  <c:v>-37.693999999999996</c:v>
                </c:pt>
                <c:pt idx="1554">
                  <c:v>-37.692</c:v>
                </c:pt>
                <c:pt idx="1555">
                  <c:v>-37.69</c:v>
                </c:pt>
                <c:pt idx="1556">
                  <c:v>-37.687999999999995</c:v>
                </c:pt>
                <c:pt idx="1557">
                  <c:v>-37.686</c:v>
                </c:pt>
                <c:pt idx="1558">
                  <c:v>-37.683999999999997</c:v>
                </c:pt>
                <c:pt idx="1559">
                  <c:v>-37.681999999999995</c:v>
                </c:pt>
                <c:pt idx="1560">
                  <c:v>-37.68</c:v>
                </c:pt>
                <c:pt idx="1561">
                  <c:v>-37.677999999999997</c:v>
                </c:pt>
                <c:pt idx="1562">
                  <c:v>-37.675999999999995</c:v>
                </c:pt>
                <c:pt idx="1563">
                  <c:v>-37.673999999999999</c:v>
                </c:pt>
                <c:pt idx="1564">
                  <c:v>-37.671999999999997</c:v>
                </c:pt>
                <c:pt idx="1565">
                  <c:v>-37.669999999999995</c:v>
                </c:pt>
                <c:pt idx="1566">
                  <c:v>-37.667999999999999</c:v>
                </c:pt>
                <c:pt idx="1567">
                  <c:v>-37.665999999999997</c:v>
                </c:pt>
                <c:pt idx="1568">
                  <c:v>-37.663999999999994</c:v>
                </c:pt>
                <c:pt idx="1569">
                  <c:v>-37.661999999999999</c:v>
                </c:pt>
                <c:pt idx="1570">
                  <c:v>-37.659999999999997</c:v>
                </c:pt>
                <c:pt idx="1571">
                  <c:v>-37.657999999999994</c:v>
                </c:pt>
                <c:pt idx="1572">
                  <c:v>-37.655999999999999</c:v>
                </c:pt>
                <c:pt idx="1573">
                  <c:v>-37.653999999999996</c:v>
                </c:pt>
                <c:pt idx="1574">
                  <c:v>-37.651999999999994</c:v>
                </c:pt>
                <c:pt idx="1575">
                  <c:v>-37.65</c:v>
                </c:pt>
                <c:pt idx="1576">
                  <c:v>-37.647999999999996</c:v>
                </c:pt>
                <c:pt idx="1577">
                  <c:v>-37.646000000000001</c:v>
                </c:pt>
                <c:pt idx="1578">
                  <c:v>-37.643999999999998</c:v>
                </c:pt>
                <c:pt idx="1579">
                  <c:v>-37.641999999999996</c:v>
                </c:pt>
                <c:pt idx="1580">
                  <c:v>-37.64</c:v>
                </c:pt>
                <c:pt idx="1581">
                  <c:v>-37.637999999999998</c:v>
                </c:pt>
                <c:pt idx="1582">
                  <c:v>-37.635999999999996</c:v>
                </c:pt>
                <c:pt idx="1583">
                  <c:v>-37.634</c:v>
                </c:pt>
                <c:pt idx="1584">
                  <c:v>-37.631999999999998</c:v>
                </c:pt>
                <c:pt idx="1585">
                  <c:v>-37.629999999999995</c:v>
                </c:pt>
                <c:pt idx="1586">
                  <c:v>-37.628</c:v>
                </c:pt>
                <c:pt idx="1587">
                  <c:v>-37.625999999999998</c:v>
                </c:pt>
                <c:pt idx="1588">
                  <c:v>-37.623999999999995</c:v>
                </c:pt>
                <c:pt idx="1589">
                  <c:v>-37.622</c:v>
                </c:pt>
                <c:pt idx="1590">
                  <c:v>-37.619999999999997</c:v>
                </c:pt>
                <c:pt idx="1591">
                  <c:v>-37.617999999999995</c:v>
                </c:pt>
                <c:pt idx="1592">
                  <c:v>-37.616</c:v>
                </c:pt>
                <c:pt idx="1593">
                  <c:v>-37.613999999999997</c:v>
                </c:pt>
                <c:pt idx="1594">
                  <c:v>-37.611999999999995</c:v>
                </c:pt>
                <c:pt idx="1595">
                  <c:v>-37.61</c:v>
                </c:pt>
                <c:pt idx="1596">
                  <c:v>-37.607999999999997</c:v>
                </c:pt>
                <c:pt idx="1597">
                  <c:v>-37.605999999999995</c:v>
                </c:pt>
                <c:pt idx="1598">
                  <c:v>-37.603999999999999</c:v>
                </c:pt>
                <c:pt idx="1599">
                  <c:v>-37.601999999999997</c:v>
                </c:pt>
                <c:pt idx="1600">
                  <c:v>-37.599999999999994</c:v>
                </c:pt>
                <c:pt idx="1601">
                  <c:v>-37.597999999999999</c:v>
                </c:pt>
                <c:pt idx="1602">
                  <c:v>-37.595999999999997</c:v>
                </c:pt>
                <c:pt idx="1603">
                  <c:v>-37.593999999999994</c:v>
                </c:pt>
                <c:pt idx="1604">
                  <c:v>-37.591999999999999</c:v>
                </c:pt>
                <c:pt idx="1605">
                  <c:v>-37.589999999999996</c:v>
                </c:pt>
                <c:pt idx="1606">
                  <c:v>-37.587999999999994</c:v>
                </c:pt>
                <c:pt idx="1607">
                  <c:v>-37.585999999999999</c:v>
                </c:pt>
                <c:pt idx="1608">
                  <c:v>-37.583999999999996</c:v>
                </c:pt>
                <c:pt idx="1609">
                  <c:v>-37.581999999999994</c:v>
                </c:pt>
                <c:pt idx="1610">
                  <c:v>-37.58</c:v>
                </c:pt>
                <c:pt idx="1611">
                  <c:v>-37.577999999999996</c:v>
                </c:pt>
                <c:pt idx="1612">
                  <c:v>-37.575999999999993</c:v>
                </c:pt>
                <c:pt idx="1613">
                  <c:v>-37.573999999999998</c:v>
                </c:pt>
                <c:pt idx="1614">
                  <c:v>-37.571999999999996</c:v>
                </c:pt>
                <c:pt idx="1615">
                  <c:v>-37.57</c:v>
                </c:pt>
                <c:pt idx="1616">
                  <c:v>-37.567999999999998</c:v>
                </c:pt>
                <c:pt idx="1617">
                  <c:v>-37.565999999999995</c:v>
                </c:pt>
                <c:pt idx="1618">
                  <c:v>-37.564</c:v>
                </c:pt>
                <c:pt idx="1619">
                  <c:v>-37.561999999999998</c:v>
                </c:pt>
                <c:pt idx="1620">
                  <c:v>-37.559999999999995</c:v>
                </c:pt>
                <c:pt idx="1621">
                  <c:v>-37.558</c:v>
                </c:pt>
                <c:pt idx="1622">
                  <c:v>-37.555999999999997</c:v>
                </c:pt>
                <c:pt idx="1623">
                  <c:v>-37.553999999999995</c:v>
                </c:pt>
                <c:pt idx="1624">
                  <c:v>-37.552</c:v>
                </c:pt>
                <c:pt idx="1625">
                  <c:v>-37.549999999999997</c:v>
                </c:pt>
                <c:pt idx="1626">
                  <c:v>-37.547999999999995</c:v>
                </c:pt>
                <c:pt idx="1627">
                  <c:v>-37.545999999999999</c:v>
                </c:pt>
                <c:pt idx="1628">
                  <c:v>-37.543999999999997</c:v>
                </c:pt>
                <c:pt idx="1629">
                  <c:v>-37.541999999999994</c:v>
                </c:pt>
                <c:pt idx="1630">
                  <c:v>-37.54</c:v>
                </c:pt>
                <c:pt idx="1631">
                  <c:v>-37.537999999999997</c:v>
                </c:pt>
                <c:pt idx="1632">
                  <c:v>-37.535999999999994</c:v>
                </c:pt>
                <c:pt idx="1633">
                  <c:v>-37.533999999999999</c:v>
                </c:pt>
                <c:pt idx="1634">
                  <c:v>-37.531999999999996</c:v>
                </c:pt>
                <c:pt idx="1635">
                  <c:v>-37.529999999999994</c:v>
                </c:pt>
                <c:pt idx="1636">
                  <c:v>-37.527999999999999</c:v>
                </c:pt>
                <c:pt idx="1637">
                  <c:v>-37.525999999999996</c:v>
                </c:pt>
                <c:pt idx="1638">
                  <c:v>-37.524000000000001</c:v>
                </c:pt>
                <c:pt idx="1639">
                  <c:v>-37.521999999999998</c:v>
                </c:pt>
                <c:pt idx="1640">
                  <c:v>-37.519999999999996</c:v>
                </c:pt>
                <c:pt idx="1641">
                  <c:v>-37.518000000000001</c:v>
                </c:pt>
                <c:pt idx="1642">
                  <c:v>-37.515999999999998</c:v>
                </c:pt>
                <c:pt idx="1643">
                  <c:v>-37.513999999999996</c:v>
                </c:pt>
                <c:pt idx="1644">
                  <c:v>-37.512</c:v>
                </c:pt>
                <c:pt idx="1645">
                  <c:v>-37.51</c:v>
                </c:pt>
                <c:pt idx="1646">
                  <c:v>-37.507999999999996</c:v>
                </c:pt>
                <c:pt idx="1647">
                  <c:v>-37.506</c:v>
                </c:pt>
                <c:pt idx="1648">
                  <c:v>-37.503999999999998</c:v>
                </c:pt>
                <c:pt idx="1649">
                  <c:v>-37.501999999999995</c:v>
                </c:pt>
                <c:pt idx="1650">
                  <c:v>-37.5</c:v>
                </c:pt>
                <c:pt idx="1651">
                  <c:v>-37.497999999999998</c:v>
                </c:pt>
                <c:pt idx="1652">
                  <c:v>-37.495999999999995</c:v>
                </c:pt>
                <c:pt idx="1653">
                  <c:v>-37.494</c:v>
                </c:pt>
                <c:pt idx="1654">
                  <c:v>-37.491999999999997</c:v>
                </c:pt>
                <c:pt idx="1655">
                  <c:v>-37.489999999999995</c:v>
                </c:pt>
                <c:pt idx="1656">
                  <c:v>-37.488</c:v>
                </c:pt>
                <c:pt idx="1657">
                  <c:v>-37.485999999999997</c:v>
                </c:pt>
                <c:pt idx="1658">
                  <c:v>-37.483999999999995</c:v>
                </c:pt>
                <c:pt idx="1659">
                  <c:v>-37.481999999999999</c:v>
                </c:pt>
                <c:pt idx="1660">
                  <c:v>-37.479999999999997</c:v>
                </c:pt>
                <c:pt idx="1661">
                  <c:v>-37.477999999999994</c:v>
                </c:pt>
                <c:pt idx="1662">
                  <c:v>-37.475999999999999</c:v>
                </c:pt>
                <c:pt idx="1663">
                  <c:v>-37.473999999999997</c:v>
                </c:pt>
                <c:pt idx="1664">
                  <c:v>-37.471999999999994</c:v>
                </c:pt>
                <c:pt idx="1665">
                  <c:v>-37.47</c:v>
                </c:pt>
                <c:pt idx="1666">
                  <c:v>-37.467999999999996</c:v>
                </c:pt>
                <c:pt idx="1667">
                  <c:v>-37.465999999999994</c:v>
                </c:pt>
                <c:pt idx="1668">
                  <c:v>-37.463999999999999</c:v>
                </c:pt>
                <c:pt idx="1669">
                  <c:v>-37.461999999999996</c:v>
                </c:pt>
                <c:pt idx="1670">
                  <c:v>-37.459999999999994</c:v>
                </c:pt>
                <c:pt idx="1671">
                  <c:v>-37.457999999999998</c:v>
                </c:pt>
                <c:pt idx="1672">
                  <c:v>-37.455999999999996</c:v>
                </c:pt>
                <c:pt idx="1673">
                  <c:v>-37.453999999999994</c:v>
                </c:pt>
                <c:pt idx="1674">
                  <c:v>-37.451999999999998</c:v>
                </c:pt>
                <c:pt idx="1675">
                  <c:v>-37.449999999999996</c:v>
                </c:pt>
                <c:pt idx="1676">
                  <c:v>-37.448</c:v>
                </c:pt>
                <c:pt idx="1677">
                  <c:v>-37.445999999999998</c:v>
                </c:pt>
                <c:pt idx="1678">
                  <c:v>-37.443999999999996</c:v>
                </c:pt>
                <c:pt idx="1679">
                  <c:v>-37.442</c:v>
                </c:pt>
                <c:pt idx="1680">
                  <c:v>-37.44</c:v>
                </c:pt>
                <c:pt idx="1681">
                  <c:v>-37.437999999999995</c:v>
                </c:pt>
                <c:pt idx="1682">
                  <c:v>-37.436</c:v>
                </c:pt>
                <c:pt idx="1683">
                  <c:v>-37.433999999999997</c:v>
                </c:pt>
                <c:pt idx="1684">
                  <c:v>-37.431999999999995</c:v>
                </c:pt>
                <c:pt idx="1685">
                  <c:v>-37.43</c:v>
                </c:pt>
                <c:pt idx="1686">
                  <c:v>-37.427999999999997</c:v>
                </c:pt>
                <c:pt idx="1687">
                  <c:v>-37.425999999999995</c:v>
                </c:pt>
                <c:pt idx="1688">
                  <c:v>-37.423999999999999</c:v>
                </c:pt>
                <c:pt idx="1689">
                  <c:v>-37.421999999999997</c:v>
                </c:pt>
                <c:pt idx="1690">
                  <c:v>-37.419999999999995</c:v>
                </c:pt>
                <c:pt idx="1691">
                  <c:v>-37.417999999999999</c:v>
                </c:pt>
                <c:pt idx="1692">
                  <c:v>-37.415999999999997</c:v>
                </c:pt>
                <c:pt idx="1693">
                  <c:v>-37.413999999999994</c:v>
                </c:pt>
                <c:pt idx="1694">
                  <c:v>-37.411999999999999</c:v>
                </c:pt>
                <c:pt idx="1695">
                  <c:v>-37.409999999999997</c:v>
                </c:pt>
                <c:pt idx="1696">
                  <c:v>-37.407999999999994</c:v>
                </c:pt>
                <c:pt idx="1697">
                  <c:v>-37.405999999999999</c:v>
                </c:pt>
                <c:pt idx="1698">
                  <c:v>-37.403999999999996</c:v>
                </c:pt>
                <c:pt idx="1699">
                  <c:v>-37.401999999999994</c:v>
                </c:pt>
                <c:pt idx="1700">
                  <c:v>-37.4</c:v>
                </c:pt>
                <c:pt idx="1701">
                  <c:v>-37.397999999999996</c:v>
                </c:pt>
                <c:pt idx="1702">
                  <c:v>-37.396000000000001</c:v>
                </c:pt>
                <c:pt idx="1703">
                  <c:v>-37.393999999999998</c:v>
                </c:pt>
                <c:pt idx="1704">
                  <c:v>-37.391999999999996</c:v>
                </c:pt>
                <c:pt idx="1705">
                  <c:v>-37.39</c:v>
                </c:pt>
                <c:pt idx="1706">
                  <c:v>-37.387999999999998</c:v>
                </c:pt>
                <c:pt idx="1707">
                  <c:v>-37.385999999999996</c:v>
                </c:pt>
                <c:pt idx="1708">
                  <c:v>-37.384</c:v>
                </c:pt>
                <c:pt idx="1709">
                  <c:v>-37.381999999999998</c:v>
                </c:pt>
                <c:pt idx="1710">
                  <c:v>-37.379999999999995</c:v>
                </c:pt>
                <c:pt idx="1711">
                  <c:v>-37.378</c:v>
                </c:pt>
                <c:pt idx="1712">
                  <c:v>-37.375999999999998</c:v>
                </c:pt>
                <c:pt idx="1713">
                  <c:v>-37.373999999999995</c:v>
                </c:pt>
                <c:pt idx="1714">
                  <c:v>-37.372</c:v>
                </c:pt>
                <c:pt idx="1715">
                  <c:v>-37.369999999999997</c:v>
                </c:pt>
                <c:pt idx="1716">
                  <c:v>-37.367999999999995</c:v>
                </c:pt>
                <c:pt idx="1717">
                  <c:v>-37.366</c:v>
                </c:pt>
                <c:pt idx="1718">
                  <c:v>-37.363999999999997</c:v>
                </c:pt>
                <c:pt idx="1719">
                  <c:v>-37.361999999999995</c:v>
                </c:pt>
                <c:pt idx="1720">
                  <c:v>-37.36</c:v>
                </c:pt>
                <c:pt idx="1721">
                  <c:v>-37.357999999999997</c:v>
                </c:pt>
                <c:pt idx="1722">
                  <c:v>-37.355999999999995</c:v>
                </c:pt>
                <c:pt idx="1723">
                  <c:v>-37.353999999999999</c:v>
                </c:pt>
                <c:pt idx="1724">
                  <c:v>-37.351999999999997</c:v>
                </c:pt>
                <c:pt idx="1725">
                  <c:v>-37.349999999999994</c:v>
                </c:pt>
                <c:pt idx="1726">
                  <c:v>-37.347999999999999</c:v>
                </c:pt>
                <c:pt idx="1727">
                  <c:v>-37.345999999999997</c:v>
                </c:pt>
                <c:pt idx="1728">
                  <c:v>-37.343999999999994</c:v>
                </c:pt>
                <c:pt idx="1729">
                  <c:v>-37.341999999999999</c:v>
                </c:pt>
                <c:pt idx="1730">
                  <c:v>-37.339999999999996</c:v>
                </c:pt>
                <c:pt idx="1731">
                  <c:v>-37.337999999999994</c:v>
                </c:pt>
                <c:pt idx="1732">
                  <c:v>-37.335999999999999</c:v>
                </c:pt>
                <c:pt idx="1733">
                  <c:v>-37.333999999999996</c:v>
                </c:pt>
                <c:pt idx="1734">
                  <c:v>-37.331999999999994</c:v>
                </c:pt>
                <c:pt idx="1735">
                  <c:v>-37.33</c:v>
                </c:pt>
                <c:pt idx="1736">
                  <c:v>-37.327999999999996</c:v>
                </c:pt>
                <c:pt idx="1737">
                  <c:v>-37.325999999999993</c:v>
                </c:pt>
                <c:pt idx="1738">
                  <c:v>-37.323999999999998</c:v>
                </c:pt>
                <c:pt idx="1739">
                  <c:v>-37.321999999999996</c:v>
                </c:pt>
                <c:pt idx="1740">
                  <c:v>-37.32</c:v>
                </c:pt>
                <c:pt idx="1741">
                  <c:v>-37.317999999999998</c:v>
                </c:pt>
                <c:pt idx="1742">
                  <c:v>-37.315999999999995</c:v>
                </c:pt>
                <c:pt idx="1743">
                  <c:v>-37.314</c:v>
                </c:pt>
                <c:pt idx="1744">
                  <c:v>-37.311999999999998</c:v>
                </c:pt>
                <c:pt idx="1745">
                  <c:v>-37.309999999999995</c:v>
                </c:pt>
                <c:pt idx="1746">
                  <c:v>-37.308</c:v>
                </c:pt>
                <c:pt idx="1747">
                  <c:v>-37.305999999999997</c:v>
                </c:pt>
                <c:pt idx="1748">
                  <c:v>-37.303999999999995</c:v>
                </c:pt>
                <c:pt idx="1749">
                  <c:v>-37.302</c:v>
                </c:pt>
                <c:pt idx="1750">
                  <c:v>-37.299999999999997</c:v>
                </c:pt>
                <c:pt idx="1751">
                  <c:v>-37.297999999999995</c:v>
                </c:pt>
                <c:pt idx="1752">
                  <c:v>-37.295999999999999</c:v>
                </c:pt>
                <c:pt idx="1753">
                  <c:v>-37.293999999999997</c:v>
                </c:pt>
                <c:pt idx="1754">
                  <c:v>-37.291999999999994</c:v>
                </c:pt>
                <c:pt idx="1755">
                  <c:v>-37.29</c:v>
                </c:pt>
                <c:pt idx="1756">
                  <c:v>-37.287999999999997</c:v>
                </c:pt>
                <c:pt idx="1757">
                  <c:v>-37.285999999999994</c:v>
                </c:pt>
                <c:pt idx="1758">
                  <c:v>-37.283999999999999</c:v>
                </c:pt>
                <c:pt idx="1759">
                  <c:v>-37.281999999999996</c:v>
                </c:pt>
                <c:pt idx="1760">
                  <c:v>-37.279999999999994</c:v>
                </c:pt>
                <c:pt idx="1761">
                  <c:v>-37.277999999999999</c:v>
                </c:pt>
                <c:pt idx="1762">
                  <c:v>-37.275999999999996</c:v>
                </c:pt>
                <c:pt idx="1763">
                  <c:v>-37.274000000000001</c:v>
                </c:pt>
                <c:pt idx="1764">
                  <c:v>-37.271999999999998</c:v>
                </c:pt>
                <c:pt idx="1765">
                  <c:v>-37.269999999999996</c:v>
                </c:pt>
                <c:pt idx="1766">
                  <c:v>-37.268000000000001</c:v>
                </c:pt>
                <c:pt idx="1767">
                  <c:v>-37.265999999999998</c:v>
                </c:pt>
                <c:pt idx="1768">
                  <c:v>-37.263999999999996</c:v>
                </c:pt>
                <c:pt idx="1769">
                  <c:v>-37.262</c:v>
                </c:pt>
                <c:pt idx="1770">
                  <c:v>-37.26</c:v>
                </c:pt>
                <c:pt idx="1771">
                  <c:v>-37.257999999999996</c:v>
                </c:pt>
                <c:pt idx="1772">
                  <c:v>-37.256</c:v>
                </c:pt>
                <c:pt idx="1773">
                  <c:v>-37.253999999999998</c:v>
                </c:pt>
                <c:pt idx="1774">
                  <c:v>-37.251999999999995</c:v>
                </c:pt>
                <c:pt idx="1775">
                  <c:v>-37.25</c:v>
                </c:pt>
                <c:pt idx="1776">
                  <c:v>-37.247999999999998</c:v>
                </c:pt>
                <c:pt idx="1777">
                  <c:v>-37.245999999999995</c:v>
                </c:pt>
                <c:pt idx="1778">
                  <c:v>-37.244</c:v>
                </c:pt>
                <c:pt idx="1779">
                  <c:v>-37.241999999999997</c:v>
                </c:pt>
                <c:pt idx="1780">
                  <c:v>-37.239999999999995</c:v>
                </c:pt>
                <c:pt idx="1781">
                  <c:v>-37.238</c:v>
                </c:pt>
                <c:pt idx="1782">
                  <c:v>-37.235999999999997</c:v>
                </c:pt>
                <c:pt idx="1783">
                  <c:v>-37.233999999999995</c:v>
                </c:pt>
                <c:pt idx="1784">
                  <c:v>-37.231999999999999</c:v>
                </c:pt>
                <c:pt idx="1785">
                  <c:v>-37.229999999999997</c:v>
                </c:pt>
                <c:pt idx="1786">
                  <c:v>-37.227999999999994</c:v>
                </c:pt>
                <c:pt idx="1787">
                  <c:v>-37.225999999999999</c:v>
                </c:pt>
                <c:pt idx="1788">
                  <c:v>-37.223999999999997</c:v>
                </c:pt>
                <c:pt idx="1789">
                  <c:v>-37.221999999999994</c:v>
                </c:pt>
                <c:pt idx="1790">
                  <c:v>-37.22</c:v>
                </c:pt>
                <c:pt idx="1791">
                  <c:v>-37.217999999999996</c:v>
                </c:pt>
                <c:pt idx="1792">
                  <c:v>-37.215999999999994</c:v>
                </c:pt>
                <c:pt idx="1793">
                  <c:v>-37.213999999999999</c:v>
                </c:pt>
                <c:pt idx="1794">
                  <c:v>-37.211999999999996</c:v>
                </c:pt>
                <c:pt idx="1795">
                  <c:v>-37.209999999999994</c:v>
                </c:pt>
                <c:pt idx="1796">
                  <c:v>-37.207999999999998</c:v>
                </c:pt>
                <c:pt idx="1797">
                  <c:v>-37.205999999999996</c:v>
                </c:pt>
                <c:pt idx="1798">
                  <c:v>-37.203999999999994</c:v>
                </c:pt>
                <c:pt idx="1799">
                  <c:v>-37.201999999999998</c:v>
                </c:pt>
                <c:pt idx="1800">
                  <c:v>-37.199999999999996</c:v>
                </c:pt>
                <c:pt idx="1801">
                  <c:v>-37.198</c:v>
                </c:pt>
                <c:pt idx="1802">
                  <c:v>-37.195999999999998</c:v>
                </c:pt>
                <c:pt idx="1803">
                  <c:v>-37.193999999999996</c:v>
                </c:pt>
                <c:pt idx="1804">
                  <c:v>-37.192</c:v>
                </c:pt>
                <c:pt idx="1805">
                  <c:v>-37.19</c:v>
                </c:pt>
                <c:pt idx="1806">
                  <c:v>-37.187999999999995</c:v>
                </c:pt>
                <c:pt idx="1807">
                  <c:v>-37.186</c:v>
                </c:pt>
                <c:pt idx="1808">
                  <c:v>-37.183999999999997</c:v>
                </c:pt>
                <c:pt idx="1809">
                  <c:v>-37.181999999999995</c:v>
                </c:pt>
                <c:pt idx="1810">
                  <c:v>-37.18</c:v>
                </c:pt>
                <c:pt idx="1811">
                  <c:v>-37.177999999999997</c:v>
                </c:pt>
                <c:pt idx="1812">
                  <c:v>-37.175999999999995</c:v>
                </c:pt>
                <c:pt idx="1813">
                  <c:v>-37.173999999999999</c:v>
                </c:pt>
                <c:pt idx="1814">
                  <c:v>-37.171999999999997</c:v>
                </c:pt>
                <c:pt idx="1815">
                  <c:v>-37.169999999999995</c:v>
                </c:pt>
                <c:pt idx="1816">
                  <c:v>-37.167999999999999</c:v>
                </c:pt>
                <c:pt idx="1817">
                  <c:v>-37.165999999999997</c:v>
                </c:pt>
                <c:pt idx="1818">
                  <c:v>-37.163999999999994</c:v>
                </c:pt>
                <c:pt idx="1819">
                  <c:v>-37.161999999999999</c:v>
                </c:pt>
                <c:pt idx="1820">
                  <c:v>-37.159999999999997</c:v>
                </c:pt>
                <c:pt idx="1821">
                  <c:v>-37.157999999999994</c:v>
                </c:pt>
                <c:pt idx="1822">
                  <c:v>-37.155999999999999</c:v>
                </c:pt>
                <c:pt idx="1823">
                  <c:v>-37.153999999999996</c:v>
                </c:pt>
                <c:pt idx="1824">
                  <c:v>-37.151999999999994</c:v>
                </c:pt>
                <c:pt idx="1825">
                  <c:v>-37.15</c:v>
                </c:pt>
                <c:pt idx="1826">
                  <c:v>-37.147999999999996</c:v>
                </c:pt>
                <c:pt idx="1827">
                  <c:v>-37.146000000000001</c:v>
                </c:pt>
                <c:pt idx="1828">
                  <c:v>-37.143999999999998</c:v>
                </c:pt>
                <c:pt idx="1829">
                  <c:v>-37.141999999999996</c:v>
                </c:pt>
                <c:pt idx="1830">
                  <c:v>-37.14</c:v>
                </c:pt>
                <c:pt idx="1831">
                  <c:v>-37.137999999999998</c:v>
                </c:pt>
                <c:pt idx="1832">
                  <c:v>-37.135999999999996</c:v>
                </c:pt>
                <c:pt idx="1833">
                  <c:v>-37.134</c:v>
                </c:pt>
                <c:pt idx="1834">
                  <c:v>-37.131999999999998</c:v>
                </c:pt>
                <c:pt idx="1835">
                  <c:v>-37.129999999999995</c:v>
                </c:pt>
                <c:pt idx="1836">
                  <c:v>-37.128</c:v>
                </c:pt>
                <c:pt idx="1837">
                  <c:v>-37.125999999999998</c:v>
                </c:pt>
                <c:pt idx="1838">
                  <c:v>-37.123999999999995</c:v>
                </c:pt>
                <c:pt idx="1839">
                  <c:v>-37.122</c:v>
                </c:pt>
                <c:pt idx="1840">
                  <c:v>-37.119999999999997</c:v>
                </c:pt>
                <c:pt idx="1841">
                  <c:v>-37.117999999999995</c:v>
                </c:pt>
                <c:pt idx="1842">
                  <c:v>-37.116</c:v>
                </c:pt>
                <c:pt idx="1843">
                  <c:v>-37.113999999999997</c:v>
                </c:pt>
                <c:pt idx="1844">
                  <c:v>-37.111999999999995</c:v>
                </c:pt>
                <c:pt idx="1845">
                  <c:v>-37.11</c:v>
                </c:pt>
                <c:pt idx="1846">
                  <c:v>-37.107999999999997</c:v>
                </c:pt>
                <c:pt idx="1847">
                  <c:v>-37.105999999999995</c:v>
                </c:pt>
                <c:pt idx="1848">
                  <c:v>-37.103999999999999</c:v>
                </c:pt>
                <c:pt idx="1849">
                  <c:v>-37.101999999999997</c:v>
                </c:pt>
                <c:pt idx="1850">
                  <c:v>-37.099999999999994</c:v>
                </c:pt>
                <c:pt idx="1851">
                  <c:v>-37.097999999999999</c:v>
                </c:pt>
                <c:pt idx="1852">
                  <c:v>-37.095999999999997</c:v>
                </c:pt>
                <c:pt idx="1853">
                  <c:v>-37.093999999999994</c:v>
                </c:pt>
                <c:pt idx="1854">
                  <c:v>-37.091999999999999</c:v>
                </c:pt>
                <c:pt idx="1855">
                  <c:v>-37.089999999999996</c:v>
                </c:pt>
                <c:pt idx="1856">
                  <c:v>-37.087999999999994</c:v>
                </c:pt>
                <c:pt idx="1857">
                  <c:v>-37.085999999999999</c:v>
                </c:pt>
                <c:pt idx="1858">
                  <c:v>-37.083999999999996</c:v>
                </c:pt>
                <c:pt idx="1859">
                  <c:v>-37.081999999999994</c:v>
                </c:pt>
                <c:pt idx="1860">
                  <c:v>-37.08</c:v>
                </c:pt>
                <c:pt idx="1861">
                  <c:v>-37.077999999999996</c:v>
                </c:pt>
                <c:pt idx="1862">
                  <c:v>-37.075999999999993</c:v>
                </c:pt>
                <c:pt idx="1863">
                  <c:v>-37.073999999999998</c:v>
                </c:pt>
                <c:pt idx="1864">
                  <c:v>-37.071999999999996</c:v>
                </c:pt>
                <c:pt idx="1865">
                  <c:v>-37.07</c:v>
                </c:pt>
                <c:pt idx="1866">
                  <c:v>-37.067999999999998</c:v>
                </c:pt>
                <c:pt idx="1867">
                  <c:v>-37.065999999999995</c:v>
                </c:pt>
                <c:pt idx="1868">
                  <c:v>-37.064</c:v>
                </c:pt>
                <c:pt idx="1869">
                  <c:v>-37.061999999999998</c:v>
                </c:pt>
                <c:pt idx="1870">
                  <c:v>-37.059999999999995</c:v>
                </c:pt>
                <c:pt idx="1871">
                  <c:v>-37.058</c:v>
                </c:pt>
                <c:pt idx="1872">
                  <c:v>-37.055999999999997</c:v>
                </c:pt>
                <c:pt idx="1873">
                  <c:v>-37.053999999999995</c:v>
                </c:pt>
                <c:pt idx="1874">
                  <c:v>-37.052</c:v>
                </c:pt>
                <c:pt idx="1875">
                  <c:v>-37.049999999999997</c:v>
                </c:pt>
                <c:pt idx="1876">
                  <c:v>-37.047999999999995</c:v>
                </c:pt>
                <c:pt idx="1877">
                  <c:v>-37.045999999999999</c:v>
                </c:pt>
                <c:pt idx="1878">
                  <c:v>-37.043999999999997</c:v>
                </c:pt>
                <c:pt idx="1879">
                  <c:v>-37.041999999999994</c:v>
                </c:pt>
                <c:pt idx="1880">
                  <c:v>-37.04</c:v>
                </c:pt>
                <c:pt idx="1881">
                  <c:v>-37.037999999999997</c:v>
                </c:pt>
                <c:pt idx="1882">
                  <c:v>-37.035999999999994</c:v>
                </c:pt>
                <c:pt idx="1883">
                  <c:v>-37.033999999999999</c:v>
                </c:pt>
                <c:pt idx="1884">
                  <c:v>-37.031999999999996</c:v>
                </c:pt>
                <c:pt idx="1885">
                  <c:v>-37.029999999999994</c:v>
                </c:pt>
                <c:pt idx="1886">
                  <c:v>-37.027999999999999</c:v>
                </c:pt>
                <c:pt idx="1887">
                  <c:v>-37.025999999999996</c:v>
                </c:pt>
                <c:pt idx="1888">
                  <c:v>-37.024000000000001</c:v>
                </c:pt>
                <c:pt idx="1889">
                  <c:v>-37.021999999999998</c:v>
                </c:pt>
                <c:pt idx="1890">
                  <c:v>-37.019999999999996</c:v>
                </c:pt>
                <c:pt idx="1891">
                  <c:v>-37.018000000000001</c:v>
                </c:pt>
                <c:pt idx="1892">
                  <c:v>-37.015999999999998</c:v>
                </c:pt>
                <c:pt idx="1893">
                  <c:v>-37.013999999999996</c:v>
                </c:pt>
                <c:pt idx="1894">
                  <c:v>-37.012</c:v>
                </c:pt>
                <c:pt idx="1895">
                  <c:v>-37.01</c:v>
                </c:pt>
                <c:pt idx="1896">
                  <c:v>-37.007999999999996</c:v>
                </c:pt>
                <c:pt idx="1897">
                  <c:v>-37.006</c:v>
                </c:pt>
                <c:pt idx="1898">
                  <c:v>-37.003999999999998</c:v>
                </c:pt>
                <c:pt idx="1899">
                  <c:v>-37.001999999999995</c:v>
                </c:pt>
                <c:pt idx="1900">
                  <c:v>-37</c:v>
                </c:pt>
                <c:pt idx="1901">
                  <c:v>-36.997999999999998</c:v>
                </c:pt>
                <c:pt idx="1902">
                  <c:v>-36.995999999999995</c:v>
                </c:pt>
                <c:pt idx="1903">
                  <c:v>-36.994</c:v>
                </c:pt>
                <c:pt idx="1904">
                  <c:v>-36.991999999999997</c:v>
                </c:pt>
                <c:pt idx="1905">
                  <c:v>-36.989999999999995</c:v>
                </c:pt>
                <c:pt idx="1906">
                  <c:v>-36.988</c:v>
                </c:pt>
                <c:pt idx="1907">
                  <c:v>-36.985999999999997</c:v>
                </c:pt>
                <c:pt idx="1908">
                  <c:v>-36.983999999999995</c:v>
                </c:pt>
                <c:pt idx="1909">
                  <c:v>-36.981999999999999</c:v>
                </c:pt>
                <c:pt idx="1910">
                  <c:v>-36.979999999999997</c:v>
                </c:pt>
                <c:pt idx="1911">
                  <c:v>-36.977999999999994</c:v>
                </c:pt>
                <c:pt idx="1912">
                  <c:v>-36.975999999999999</c:v>
                </c:pt>
                <c:pt idx="1913">
                  <c:v>-36.973999999999997</c:v>
                </c:pt>
                <c:pt idx="1914">
                  <c:v>-36.971999999999994</c:v>
                </c:pt>
                <c:pt idx="1915">
                  <c:v>-36.97</c:v>
                </c:pt>
                <c:pt idx="1916">
                  <c:v>-36.967999999999996</c:v>
                </c:pt>
                <c:pt idx="1917">
                  <c:v>-36.965999999999994</c:v>
                </c:pt>
                <c:pt idx="1918">
                  <c:v>-36.963999999999999</c:v>
                </c:pt>
                <c:pt idx="1919">
                  <c:v>-36.961999999999996</c:v>
                </c:pt>
                <c:pt idx="1920">
                  <c:v>-36.959999999999994</c:v>
                </c:pt>
                <c:pt idx="1921">
                  <c:v>-36.957999999999998</c:v>
                </c:pt>
                <c:pt idx="1922">
                  <c:v>-36.955999999999996</c:v>
                </c:pt>
                <c:pt idx="1923">
                  <c:v>-36.953999999999994</c:v>
                </c:pt>
                <c:pt idx="1924">
                  <c:v>-36.951999999999998</c:v>
                </c:pt>
                <c:pt idx="1925">
                  <c:v>-36.949999999999996</c:v>
                </c:pt>
                <c:pt idx="1926">
                  <c:v>-36.948</c:v>
                </c:pt>
                <c:pt idx="1927">
                  <c:v>-36.945999999999998</c:v>
                </c:pt>
                <c:pt idx="1928">
                  <c:v>-36.943999999999996</c:v>
                </c:pt>
                <c:pt idx="1929">
                  <c:v>-36.942</c:v>
                </c:pt>
                <c:pt idx="1930">
                  <c:v>-36.94</c:v>
                </c:pt>
                <c:pt idx="1931">
                  <c:v>-36.937999999999995</c:v>
                </c:pt>
                <c:pt idx="1932">
                  <c:v>-36.936</c:v>
                </c:pt>
                <c:pt idx="1933">
                  <c:v>-36.933999999999997</c:v>
                </c:pt>
                <c:pt idx="1934">
                  <c:v>-36.931999999999995</c:v>
                </c:pt>
                <c:pt idx="1935">
                  <c:v>-36.93</c:v>
                </c:pt>
                <c:pt idx="1936">
                  <c:v>-36.927999999999997</c:v>
                </c:pt>
                <c:pt idx="1937">
                  <c:v>-36.925999999999995</c:v>
                </c:pt>
                <c:pt idx="1938">
                  <c:v>-36.923999999999999</c:v>
                </c:pt>
                <c:pt idx="1939">
                  <c:v>-36.921999999999997</c:v>
                </c:pt>
                <c:pt idx="1940">
                  <c:v>-36.919999999999995</c:v>
                </c:pt>
                <c:pt idx="1941">
                  <c:v>-36.917999999999999</c:v>
                </c:pt>
                <c:pt idx="1942">
                  <c:v>-36.915999999999997</c:v>
                </c:pt>
                <c:pt idx="1943">
                  <c:v>-36.913999999999994</c:v>
                </c:pt>
                <c:pt idx="1944">
                  <c:v>-36.911999999999999</c:v>
                </c:pt>
                <c:pt idx="1945">
                  <c:v>-36.909999999999997</c:v>
                </c:pt>
                <c:pt idx="1946">
                  <c:v>-36.907999999999994</c:v>
                </c:pt>
                <c:pt idx="1947">
                  <c:v>-36.905999999999999</c:v>
                </c:pt>
                <c:pt idx="1948">
                  <c:v>-36.903999999999996</c:v>
                </c:pt>
                <c:pt idx="1949">
                  <c:v>-36.901999999999994</c:v>
                </c:pt>
                <c:pt idx="1950">
                  <c:v>-36.9</c:v>
                </c:pt>
                <c:pt idx="1951">
                  <c:v>-36.897999999999996</c:v>
                </c:pt>
                <c:pt idx="1952">
                  <c:v>-36.896000000000001</c:v>
                </c:pt>
                <c:pt idx="1953">
                  <c:v>-36.893999999999998</c:v>
                </c:pt>
                <c:pt idx="1954">
                  <c:v>-36.891999999999996</c:v>
                </c:pt>
                <c:pt idx="1955">
                  <c:v>-36.89</c:v>
                </c:pt>
                <c:pt idx="1956">
                  <c:v>-36.887999999999998</c:v>
                </c:pt>
                <c:pt idx="1957">
                  <c:v>-36.885999999999996</c:v>
                </c:pt>
                <c:pt idx="1958">
                  <c:v>-36.884</c:v>
                </c:pt>
                <c:pt idx="1959">
                  <c:v>-36.881999999999998</c:v>
                </c:pt>
                <c:pt idx="1960">
                  <c:v>-36.879999999999995</c:v>
                </c:pt>
                <c:pt idx="1961">
                  <c:v>-36.878</c:v>
                </c:pt>
                <c:pt idx="1962">
                  <c:v>-36.875999999999998</c:v>
                </c:pt>
                <c:pt idx="1963">
                  <c:v>-36.873999999999995</c:v>
                </c:pt>
                <c:pt idx="1964">
                  <c:v>-36.872</c:v>
                </c:pt>
                <c:pt idx="1965">
                  <c:v>-36.869999999999997</c:v>
                </c:pt>
                <c:pt idx="1966">
                  <c:v>-36.867999999999995</c:v>
                </c:pt>
                <c:pt idx="1967">
                  <c:v>-36.866</c:v>
                </c:pt>
                <c:pt idx="1968">
                  <c:v>-36.863999999999997</c:v>
                </c:pt>
                <c:pt idx="1969">
                  <c:v>-36.861999999999995</c:v>
                </c:pt>
                <c:pt idx="1970">
                  <c:v>-36.86</c:v>
                </c:pt>
                <c:pt idx="1971">
                  <c:v>-36.857999999999997</c:v>
                </c:pt>
                <c:pt idx="1972">
                  <c:v>-36.855999999999995</c:v>
                </c:pt>
                <c:pt idx="1973">
                  <c:v>-36.853999999999999</c:v>
                </c:pt>
                <c:pt idx="1974">
                  <c:v>-36.851999999999997</c:v>
                </c:pt>
                <c:pt idx="1975">
                  <c:v>-36.849999999999994</c:v>
                </c:pt>
                <c:pt idx="1976">
                  <c:v>-36.847999999999999</c:v>
                </c:pt>
                <c:pt idx="1977">
                  <c:v>-36.845999999999997</c:v>
                </c:pt>
                <c:pt idx="1978">
                  <c:v>-36.843999999999994</c:v>
                </c:pt>
                <c:pt idx="1979">
                  <c:v>-36.841999999999999</c:v>
                </c:pt>
                <c:pt idx="1980">
                  <c:v>-36.839999999999996</c:v>
                </c:pt>
                <c:pt idx="1981">
                  <c:v>-36.837999999999994</c:v>
                </c:pt>
                <c:pt idx="1982">
                  <c:v>-36.835999999999999</c:v>
                </c:pt>
                <c:pt idx="1983">
                  <c:v>-36.833999999999996</c:v>
                </c:pt>
                <c:pt idx="1984">
                  <c:v>-36.831999999999994</c:v>
                </c:pt>
                <c:pt idx="1985">
                  <c:v>-36.83</c:v>
                </c:pt>
                <c:pt idx="1986">
                  <c:v>-36.827999999999996</c:v>
                </c:pt>
                <c:pt idx="1987">
                  <c:v>-36.825999999999993</c:v>
                </c:pt>
                <c:pt idx="1988">
                  <c:v>-36.823999999999998</c:v>
                </c:pt>
                <c:pt idx="1989">
                  <c:v>-36.821999999999996</c:v>
                </c:pt>
                <c:pt idx="1990">
                  <c:v>-36.82</c:v>
                </c:pt>
                <c:pt idx="1991">
                  <c:v>-36.817999999999998</c:v>
                </c:pt>
                <c:pt idx="1992">
                  <c:v>-36.815999999999995</c:v>
                </c:pt>
                <c:pt idx="1993">
                  <c:v>-36.814</c:v>
                </c:pt>
                <c:pt idx="1994">
                  <c:v>-36.811999999999998</c:v>
                </c:pt>
                <c:pt idx="1995">
                  <c:v>-36.809999999999995</c:v>
                </c:pt>
                <c:pt idx="1996">
                  <c:v>-36.808</c:v>
                </c:pt>
                <c:pt idx="1997">
                  <c:v>-36.805999999999997</c:v>
                </c:pt>
                <c:pt idx="1998">
                  <c:v>-36.803999999999995</c:v>
                </c:pt>
                <c:pt idx="1999">
                  <c:v>-36.802</c:v>
                </c:pt>
                <c:pt idx="2000">
                  <c:v>-36.799999999999997</c:v>
                </c:pt>
                <c:pt idx="2001">
                  <c:v>-36.797999999999995</c:v>
                </c:pt>
                <c:pt idx="2002">
                  <c:v>-36.795999999999999</c:v>
                </c:pt>
                <c:pt idx="2003">
                  <c:v>-36.793999999999997</c:v>
                </c:pt>
                <c:pt idx="2004">
                  <c:v>-36.791999999999994</c:v>
                </c:pt>
                <c:pt idx="2005">
                  <c:v>-36.79</c:v>
                </c:pt>
                <c:pt idx="2006">
                  <c:v>-36.787999999999997</c:v>
                </c:pt>
                <c:pt idx="2007">
                  <c:v>-36.785999999999994</c:v>
                </c:pt>
                <c:pt idx="2008">
                  <c:v>-36.783999999999999</c:v>
                </c:pt>
                <c:pt idx="2009">
                  <c:v>-36.781999999999996</c:v>
                </c:pt>
                <c:pt idx="2010">
                  <c:v>-36.78</c:v>
                </c:pt>
                <c:pt idx="2011">
                  <c:v>-36.777999999999999</c:v>
                </c:pt>
                <c:pt idx="2012">
                  <c:v>-36.775999999999996</c:v>
                </c:pt>
                <c:pt idx="2013">
                  <c:v>-36.774000000000001</c:v>
                </c:pt>
                <c:pt idx="2014">
                  <c:v>-36.771999999999998</c:v>
                </c:pt>
                <c:pt idx="2015">
                  <c:v>-36.769999999999996</c:v>
                </c:pt>
                <c:pt idx="2016">
                  <c:v>-36.768000000000001</c:v>
                </c:pt>
                <c:pt idx="2017">
                  <c:v>-36.765999999999998</c:v>
                </c:pt>
                <c:pt idx="2018">
                  <c:v>-36.763999999999996</c:v>
                </c:pt>
                <c:pt idx="2019">
                  <c:v>-36.762</c:v>
                </c:pt>
                <c:pt idx="2020">
                  <c:v>-36.76</c:v>
                </c:pt>
                <c:pt idx="2021">
                  <c:v>-36.757999999999996</c:v>
                </c:pt>
                <c:pt idx="2022">
                  <c:v>-36.756</c:v>
                </c:pt>
                <c:pt idx="2023">
                  <c:v>-36.753999999999998</c:v>
                </c:pt>
                <c:pt idx="2024">
                  <c:v>-36.751999999999995</c:v>
                </c:pt>
                <c:pt idx="2025">
                  <c:v>-36.75</c:v>
                </c:pt>
                <c:pt idx="2026">
                  <c:v>-36.747999999999998</c:v>
                </c:pt>
                <c:pt idx="2027">
                  <c:v>-36.745999999999995</c:v>
                </c:pt>
                <c:pt idx="2028">
                  <c:v>-36.744</c:v>
                </c:pt>
                <c:pt idx="2029">
                  <c:v>-36.741999999999997</c:v>
                </c:pt>
                <c:pt idx="2030">
                  <c:v>-36.739999999999995</c:v>
                </c:pt>
                <c:pt idx="2031">
                  <c:v>-36.738</c:v>
                </c:pt>
                <c:pt idx="2032">
                  <c:v>-36.735999999999997</c:v>
                </c:pt>
                <c:pt idx="2033">
                  <c:v>-36.733999999999995</c:v>
                </c:pt>
                <c:pt idx="2034">
                  <c:v>-36.731999999999999</c:v>
                </c:pt>
                <c:pt idx="2035">
                  <c:v>-36.729999999999997</c:v>
                </c:pt>
                <c:pt idx="2036">
                  <c:v>-36.727999999999994</c:v>
                </c:pt>
                <c:pt idx="2037">
                  <c:v>-36.725999999999999</c:v>
                </c:pt>
                <c:pt idx="2038">
                  <c:v>-36.723999999999997</c:v>
                </c:pt>
                <c:pt idx="2039">
                  <c:v>-36.721999999999994</c:v>
                </c:pt>
                <c:pt idx="2040">
                  <c:v>-36.72</c:v>
                </c:pt>
                <c:pt idx="2041">
                  <c:v>-36.717999999999996</c:v>
                </c:pt>
                <c:pt idx="2042">
                  <c:v>-36.715999999999994</c:v>
                </c:pt>
                <c:pt idx="2043">
                  <c:v>-36.713999999999999</c:v>
                </c:pt>
                <c:pt idx="2044">
                  <c:v>-36.711999999999996</c:v>
                </c:pt>
                <c:pt idx="2045">
                  <c:v>-36.709999999999994</c:v>
                </c:pt>
                <c:pt idx="2046">
                  <c:v>-36.707999999999998</c:v>
                </c:pt>
                <c:pt idx="2047">
                  <c:v>-36.705999999999996</c:v>
                </c:pt>
                <c:pt idx="2048">
                  <c:v>-36.703999999999994</c:v>
                </c:pt>
                <c:pt idx="2049">
                  <c:v>-36.701999999999998</c:v>
                </c:pt>
                <c:pt idx="2050">
                  <c:v>-36.699999999999996</c:v>
                </c:pt>
                <c:pt idx="2051">
                  <c:v>-36.697999999999993</c:v>
                </c:pt>
                <c:pt idx="2052">
                  <c:v>-36.695999999999998</c:v>
                </c:pt>
                <c:pt idx="2053">
                  <c:v>-36.693999999999996</c:v>
                </c:pt>
                <c:pt idx="2054">
                  <c:v>-36.692</c:v>
                </c:pt>
                <c:pt idx="2055">
                  <c:v>-36.69</c:v>
                </c:pt>
                <c:pt idx="2056">
                  <c:v>-36.687999999999995</c:v>
                </c:pt>
                <c:pt idx="2057">
                  <c:v>-36.686</c:v>
                </c:pt>
                <c:pt idx="2058">
                  <c:v>-36.683999999999997</c:v>
                </c:pt>
                <c:pt idx="2059">
                  <c:v>-36.681999999999995</c:v>
                </c:pt>
                <c:pt idx="2060">
                  <c:v>-36.68</c:v>
                </c:pt>
                <c:pt idx="2061">
                  <c:v>-36.677999999999997</c:v>
                </c:pt>
                <c:pt idx="2062">
                  <c:v>-36.675999999999995</c:v>
                </c:pt>
                <c:pt idx="2063">
                  <c:v>-36.673999999999999</c:v>
                </c:pt>
                <c:pt idx="2064">
                  <c:v>-36.671999999999997</c:v>
                </c:pt>
                <c:pt idx="2065">
                  <c:v>-36.669999999999995</c:v>
                </c:pt>
                <c:pt idx="2066">
                  <c:v>-36.667999999999999</c:v>
                </c:pt>
                <c:pt idx="2067">
                  <c:v>-36.665999999999997</c:v>
                </c:pt>
                <c:pt idx="2068">
                  <c:v>-36.663999999999994</c:v>
                </c:pt>
                <c:pt idx="2069">
                  <c:v>-36.661999999999999</c:v>
                </c:pt>
                <c:pt idx="2070">
                  <c:v>-36.659999999999997</c:v>
                </c:pt>
                <c:pt idx="2071">
                  <c:v>-36.657999999999994</c:v>
                </c:pt>
                <c:pt idx="2072">
                  <c:v>-36.655999999999999</c:v>
                </c:pt>
                <c:pt idx="2073">
                  <c:v>-36.653999999999996</c:v>
                </c:pt>
                <c:pt idx="2074">
                  <c:v>-36.652000000000001</c:v>
                </c:pt>
                <c:pt idx="2075">
                  <c:v>-36.65</c:v>
                </c:pt>
                <c:pt idx="2076">
                  <c:v>-36.647999999999996</c:v>
                </c:pt>
                <c:pt idx="2077">
                  <c:v>-36.646000000000001</c:v>
                </c:pt>
                <c:pt idx="2078">
                  <c:v>-36.643999999999998</c:v>
                </c:pt>
                <c:pt idx="2079">
                  <c:v>-36.641999999999996</c:v>
                </c:pt>
                <c:pt idx="2080">
                  <c:v>-36.64</c:v>
                </c:pt>
                <c:pt idx="2081">
                  <c:v>-36.637999999999998</c:v>
                </c:pt>
                <c:pt idx="2082">
                  <c:v>-36.635999999999996</c:v>
                </c:pt>
                <c:pt idx="2083">
                  <c:v>-36.634</c:v>
                </c:pt>
                <c:pt idx="2084">
                  <c:v>-36.631999999999998</c:v>
                </c:pt>
                <c:pt idx="2085">
                  <c:v>-36.629999999999995</c:v>
                </c:pt>
                <c:pt idx="2086">
                  <c:v>-36.628</c:v>
                </c:pt>
                <c:pt idx="2087">
                  <c:v>-36.625999999999998</c:v>
                </c:pt>
                <c:pt idx="2088">
                  <c:v>-36.623999999999995</c:v>
                </c:pt>
                <c:pt idx="2089">
                  <c:v>-36.622</c:v>
                </c:pt>
                <c:pt idx="2090">
                  <c:v>-36.619999999999997</c:v>
                </c:pt>
                <c:pt idx="2091">
                  <c:v>-36.617999999999995</c:v>
                </c:pt>
                <c:pt idx="2092">
                  <c:v>-36.616</c:v>
                </c:pt>
                <c:pt idx="2093">
                  <c:v>-36.613999999999997</c:v>
                </c:pt>
                <c:pt idx="2094">
                  <c:v>-36.611999999999995</c:v>
                </c:pt>
                <c:pt idx="2095">
                  <c:v>-36.61</c:v>
                </c:pt>
                <c:pt idx="2096">
                  <c:v>-36.607999999999997</c:v>
                </c:pt>
                <c:pt idx="2097">
                  <c:v>-36.605999999999995</c:v>
                </c:pt>
                <c:pt idx="2098">
                  <c:v>-36.603999999999999</c:v>
                </c:pt>
                <c:pt idx="2099">
                  <c:v>-36.601999999999997</c:v>
                </c:pt>
                <c:pt idx="2100">
                  <c:v>-36.599999999999994</c:v>
                </c:pt>
                <c:pt idx="2101">
                  <c:v>-36.597999999999999</c:v>
                </c:pt>
                <c:pt idx="2102">
                  <c:v>-36.595999999999997</c:v>
                </c:pt>
                <c:pt idx="2103">
                  <c:v>-36.593999999999994</c:v>
                </c:pt>
                <c:pt idx="2104">
                  <c:v>-36.591999999999999</c:v>
                </c:pt>
                <c:pt idx="2105">
                  <c:v>-36.589999999999996</c:v>
                </c:pt>
                <c:pt idx="2106">
                  <c:v>-36.587999999999994</c:v>
                </c:pt>
                <c:pt idx="2107">
                  <c:v>-36.585999999999999</c:v>
                </c:pt>
                <c:pt idx="2108">
                  <c:v>-36.583999999999996</c:v>
                </c:pt>
                <c:pt idx="2109">
                  <c:v>-36.581999999999994</c:v>
                </c:pt>
                <c:pt idx="2110">
                  <c:v>-36.58</c:v>
                </c:pt>
                <c:pt idx="2111">
                  <c:v>-36.577999999999996</c:v>
                </c:pt>
                <c:pt idx="2112">
                  <c:v>-36.575999999999993</c:v>
                </c:pt>
                <c:pt idx="2113">
                  <c:v>-36.573999999999998</c:v>
                </c:pt>
                <c:pt idx="2114">
                  <c:v>-36.571999999999996</c:v>
                </c:pt>
                <c:pt idx="2115">
                  <c:v>-36.569999999999993</c:v>
                </c:pt>
                <c:pt idx="2116">
                  <c:v>-36.567999999999998</c:v>
                </c:pt>
                <c:pt idx="2117">
                  <c:v>-36.565999999999995</c:v>
                </c:pt>
                <c:pt idx="2118">
                  <c:v>-36.564</c:v>
                </c:pt>
                <c:pt idx="2119">
                  <c:v>-36.561999999999998</c:v>
                </c:pt>
                <c:pt idx="2120">
                  <c:v>-36.559999999999995</c:v>
                </c:pt>
                <c:pt idx="2121">
                  <c:v>-36.558</c:v>
                </c:pt>
                <c:pt idx="2122">
                  <c:v>-36.555999999999997</c:v>
                </c:pt>
                <c:pt idx="2123">
                  <c:v>-36.553999999999995</c:v>
                </c:pt>
                <c:pt idx="2124">
                  <c:v>-36.552</c:v>
                </c:pt>
                <c:pt idx="2125">
                  <c:v>-36.549999999999997</c:v>
                </c:pt>
                <c:pt idx="2126">
                  <c:v>-36.547999999999995</c:v>
                </c:pt>
                <c:pt idx="2127">
                  <c:v>-36.545999999999999</c:v>
                </c:pt>
                <c:pt idx="2128">
                  <c:v>-36.543999999999997</c:v>
                </c:pt>
                <c:pt idx="2129">
                  <c:v>-36.541999999999994</c:v>
                </c:pt>
                <c:pt idx="2130">
                  <c:v>-36.54</c:v>
                </c:pt>
                <c:pt idx="2131">
                  <c:v>-36.537999999999997</c:v>
                </c:pt>
                <c:pt idx="2132">
                  <c:v>-36.535999999999994</c:v>
                </c:pt>
                <c:pt idx="2133">
                  <c:v>-36.533999999999999</c:v>
                </c:pt>
                <c:pt idx="2134">
                  <c:v>-36.531999999999996</c:v>
                </c:pt>
                <c:pt idx="2135">
                  <c:v>-36.53</c:v>
                </c:pt>
                <c:pt idx="2136">
                  <c:v>-36.527999999999999</c:v>
                </c:pt>
                <c:pt idx="2137">
                  <c:v>-36.525999999999996</c:v>
                </c:pt>
                <c:pt idx="2138">
                  <c:v>-36.524000000000001</c:v>
                </c:pt>
                <c:pt idx="2139">
                  <c:v>-36.521999999999998</c:v>
                </c:pt>
                <c:pt idx="2140">
                  <c:v>-36.519999999999996</c:v>
                </c:pt>
                <c:pt idx="2141">
                  <c:v>-36.518000000000001</c:v>
                </c:pt>
                <c:pt idx="2142">
                  <c:v>-36.515999999999998</c:v>
                </c:pt>
                <c:pt idx="2143">
                  <c:v>-36.513999999999996</c:v>
                </c:pt>
                <c:pt idx="2144">
                  <c:v>-36.512</c:v>
                </c:pt>
                <c:pt idx="2145">
                  <c:v>-36.51</c:v>
                </c:pt>
                <c:pt idx="2146">
                  <c:v>-36.507999999999996</c:v>
                </c:pt>
                <c:pt idx="2147">
                  <c:v>-36.506</c:v>
                </c:pt>
                <c:pt idx="2148">
                  <c:v>-36.503999999999998</c:v>
                </c:pt>
                <c:pt idx="2149">
                  <c:v>-36.501999999999995</c:v>
                </c:pt>
                <c:pt idx="2150">
                  <c:v>-36.5</c:v>
                </c:pt>
                <c:pt idx="2151">
                  <c:v>-36.497999999999998</c:v>
                </c:pt>
                <c:pt idx="2152">
                  <c:v>-36.495999999999995</c:v>
                </c:pt>
                <c:pt idx="2153">
                  <c:v>-36.494</c:v>
                </c:pt>
                <c:pt idx="2154">
                  <c:v>-36.491999999999997</c:v>
                </c:pt>
                <c:pt idx="2155">
                  <c:v>-36.489999999999995</c:v>
                </c:pt>
                <c:pt idx="2156">
                  <c:v>-36.488</c:v>
                </c:pt>
                <c:pt idx="2157">
                  <c:v>-36.485999999999997</c:v>
                </c:pt>
                <c:pt idx="2158">
                  <c:v>-36.483999999999995</c:v>
                </c:pt>
                <c:pt idx="2159">
                  <c:v>-36.481999999999999</c:v>
                </c:pt>
                <c:pt idx="2160">
                  <c:v>-36.479999999999997</c:v>
                </c:pt>
                <c:pt idx="2161">
                  <c:v>-36.477999999999994</c:v>
                </c:pt>
                <c:pt idx="2162">
                  <c:v>-36.475999999999999</c:v>
                </c:pt>
                <c:pt idx="2163">
                  <c:v>-36.473999999999997</c:v>
                </c:pt>
                <c:pt idx="2164">
                  <c:v>-36.471999999999994</c:v>
                </c:pt>
                <c:pt idx="2165">
                  <c:v>-36.47</c:v>
                </c:pt>
                <c:pt idx="2166">
                  <c:v>-36.467999999999996</c:v>
                </c:pt>
                <c:pt idx="2167">
                  <c:v>-36.465999999999994</c:v>
                </c:pt>
                <c:pt idx="2168">
                  <c:v>-36.463999999999999</c:v>
                </c:pt>
                <c:pt idx="2169">
                  <c:v>-36.461999999999996</c:v>
                </c:pt>
                <c:pt idx="2170">
                  <c:v>-36.459999999999994</c:v>
                </c:pt>
                <c:pt idx="2171">
                  <c:v>-36.457999999999998</c:v>
                </c:pt>
                <c:pt idx="2172">
                  <c:v>-36.455999999999996</c:v>
                </c:pt>
                <c:pt idx="2173">
                  <c:v>-36.453999999999994</c:v>
                </c:pt>
                <c:pt idx="2174">
                  <c:v>-36.451999999999998</c:v>
                </c:pt>
                <c:pt idx="2175">
                  <c:v>-36.449999999999996</c:v>
                </c:pt>
                <c:pt idx="2176">
                  <c:v>-36.447999999999993</c:v>
                </c:pt>
                <c:pt idx="2177">
                  <c:v>-36.445999999999998</c:v>
                </c:pt>
                <c:pt idx="2178">
                  <c:v>-36.443999999999996</c:v>
                </c:pt>
                <c:pt idx="2179">
                  <c:v>-36.442</c:v>
                </c:pt>
                <c:pt idx="2180">
                  <c:v>-36.44</c:v>
                </c:pt>
                <c:pt idx="2181">
                  <c:v>-36.437999999999995</c:v>
                </c:pt>
                <c:pt idx="2182">
                  <c:v>-36.436</c:v>
                </c:pt>
                <c:pt idx="2183">
                  <c:v>-36.433999999999997</c:v>
                </c:pt>
                <c:pt idx="2184">
                  <c:v>-36.431999999999995</c:v>
                </c:pt>
                <c:pt idx="2185">
                  <c:v>-36.43</c:v>
                </c:pt>
                <c:pt idx="2186">
                  <c:v>-36.427999999999997</c:v>
                </c:pt>
                <c:pt idx="2187">
                  <c:v>-36.425999999999995</c:v>
                </c:pt>
                <c:pt idx="2188">
                  <c:v>-36.423999999999999</c:v>
                </c:pt>
                <c:pt idx="2189">
                  <c:v>-36.421999999999997</c:v>
                </c:pt>
                <c:pt idx="2190">
                  <c:v>-36.419999999999995</c:v>
                </c:pt>
                <c:pt idx="2191">
                  <c:v>-36.417999999999999</c:v>
                </c:pt>
                <c:pt idx="2192">
                  <c:v>-36.415999999999997</c:v>
                </c:pt>
                <c:pt idx="2193">
                  <c:v>-36.413999999999994</c:v>
                </c:pt>
                <c:pt idx="2194">
                  <c:v>-36.411999999999999</c:v>
                </c:pt>
                <c:pt idx="2195">
                  <c:v>-36.409999999999997</c:v>
                </c:pt>
                <c:pt idx="2196">
                  <c:v>-36.407999999999994</c:v>
                </c:pt>
                <c:pt idx="2197">
                  <c:v>-36.405999999999999</c:v>
                </c:pt>
                <c:pt idx="2198">
                  <c:v>-36.403999999999996</c:v>
                </c:pt>
                <c:pt idx="2199">
                  <c:v>-36.402000000000001</c:v>
                </c:pt>
                <c:pt idx="2200">
                  <c:v>-36.4</c:v>
                </c:pt>
                <c:pt idx="2201">
                  <c:v>-36.397999999999996</c:v>
                </c:pt>
                <c:pt idx="2202">
                  <c:v>-36.396000000000001</c:v>
                </c:pt>
                <c:pt idx="2203">
                  <c:v>-36.393999999999998</c:v>
                </c:pt>
                <c:pt idx="2204">
                  <c:v>-36.391999999999996</c:v>
                </c:pt>
                <c:pt idx="2205">
                  <c:v>-36.39</c:v>
                </c:pt>
                <c:pt idx="2206">
                  <c:v>-36.387999999999998</c:v>
                </c:pt>
                <c:pt idx="2207">
                  <c:v>-36.385999999999996</c:v>
                </c:pt>
                <c:pt idx="2208">
                  <c:v>-36.384</c:v>
                </c:pt>
                <c:pt idx="2209">
                  <c:v>-36.381999999999998</c:v>
                </c:pt>
                <c:pt idx="2210">
                  <c:v>-36.379999999999995</c:v>
                </c:pt>
                <c:pt idx="2211">
                  <c:v>-36.378</c:v>
                </c:pt>
                <c:pt idx="2212">
                  <c:v>-36.375999999999998</c:v>
                </c:pt>
                <c:pt idx="2213">
                  <c:v>-36.373999999999995</c:v>
                </c:pt>
                <c:pt idx="2214">
                  <c:v>-36.372</c:v>
                </c:pt>
                <c:pt idx="2215">
                  <c:v>-36.369999999999997</c:v>
                </c:pt>
                <c:pt idx="2216">
                  <c:v>-36.367999999999995</c:v>
                </c:pt>
                <c:pt idx="2217">
                  <c:v>-36.366</c:v>
                </c:pt>
                <c:pt idx="2218">
                  <c:v>-36.363999999999997</c:v>
                </c:pt>
                <c:pt idx="2219">
                  <c:v>-36.361999999999995</c:v>
                </c:pt>
                <c:pt idx="2220">
                  <c:v>-36.36</c:v>
                </c:pt>
                <c:pt idx="2221">
                  <c:v>-36.357999999999997</c:v>
                </c:pt>
                <c:pt idx="2222">
                  <c:v>-36.355999999999995</c:v>
                </c:pt>
                <c:pt idx="2223">
                  <c:v>-36.353999999999999</c:v>
                </c:pt>
                <c:pt idx="2224">
                  <c:v>-36.351999999999997</c:v>
                </c:pt>
                <c:pt idx="2225">
                  <c:v>-36.349999999999994</c:v>
                </c:pt>
                <c:pt idx="2226">
                  <c:v>-36.347999999999999</c:v>
                </c:pt>
                <c:pt idx="2227">
                  <c:v>-36.345999999999997</c:v>
                </c:pt>
                <c:pt idx="2228">
                  <c:v>-36.343999999999994</c:v>
                </c:pt>
                <c:pt idx="2229">
                  <c:v>-36.341999999999999</c:v>
                </c:pt>
                <c:pt idx="2230">
                  <c:v>-36.339999999999996</c:v>
                </c:pt>
                <c:pt idx="2231">
                  <c:v>-36.337999999999994</c:v>
                </c:pt>
                <c:pt idx="2232">
                  <c:v>-36.335999999999999</c:v>
                </c:pt>
                <c:pt idx="2233">
                  <c:v>-36.333999999999996</c:v>
                </c:pt>
                <c:pt idx="2234">
                  <c:v>-36.331999999999994</c:v>
                </c:pt>
                <c:pt idx="2235">
                  <c:v>-36.33</c:v>
                </c:pt>
                <c:pt idx="2236">
                  <c:v>-36.327999999999996</c:v>
                </c:pt>
                <c:pt idx="2237">
                  <c:v>-36.325999999999993</c:v>
                </c:pt>
                <c:pt idx="2238">
                  <c:v>-36.323999999999998</c:v>
                </c:pt>
                <c:pt idx="2239">
                  <c:v>-36.321999999999996</c:v>
                </c:pt>
                <c:pt idx="2240">
                  <c:v>-36.319999999999993</c:v>
                </c:pt>
                <c:pt idx="2241">
                  <c:v>-36.317999999999998</c:v>
                </c:pt>
                <c:pt idx="2242">
                  <c:v>-36.315999999999995</c:v>
                </c:pt>
                <c:pt idx="2243">
                  <c:v>-36.314</c:v>
                </c:pt>
                <c:pt idx="2244">
                  <c:v>-36.311999999999998</c:v>
                </c:pt>
                <c:pt idx="2245">
                  <c:v>-36.309999999999995</c:v>
                </c:pt>
                <c:pt idx="2246">
                  <c:v>-36.308</c:v>
                </c:pt>
                <c:pt idx="2247">
                  <c:v>-36.305999999999997</c:v>
                </c:pt>
                <c:pt idx="2248">
                  <c:v>-36.303999999999995</c:v>
                </c:pt>
                <c:pt idx="2249">
                  <c:v>-36.302</c:v>
                </c:pt>
                <c:pt idx="2250">
                  <c:v>-36.299999999999997</c:v>
                </c:pt>
                <c:pt idx="2251">
                  <c:v>-36.297999999999995</c:v>
                </c:pt>
                <c:pt idx="2252">
                  <c:v>-36.295999999999999</c:v>
                </c:pt>
                <c:pt idx="2253">
                  <c:v>-36.293999999999997</c:v>
                </c:pt>
                <c:pt idx="2254">
                  <c:v>-36.291999999999994</c:v>
                </c:pt>
                <c:pt idx="2255">
                  <c:v>-36.29</c:v>
                </c:pt>
                <c:pt idx="2256">
                  <c:v>-36.287999999999997</c:v>
                </c:pt>
                <c:pt idx="2257">
                  <c:v>-36.285999999999994</c:v>
                </c:pt>
                <c:pt idx="2258">
                  <c:v>-36.283999999999999</c:v>
                </c:pt>
                <c:pt idx="2259">
                  <c:v>-36.281999999999996</c:v>
                </c:pt>
                <c:pt idx="2260">
                  <c:v>-36.28</c:v>
                </c:pt>
                <c:pt idx="2261">
                  <c:v>-36.277999999999999</c:v>
                </c:pt>
                <c:pt idx="2262">
                  <c:v>-36.275999999999996</c:v>
                </c:pt>
                <c:pt idx="2263">
                  <c:v>-36.274000000000001</c:v>
                </c:pt>
                <c:pt idx="2264">
                  <c:v>-36.271999999999998</c:v>
                </c:pt>
                <c:pt idx="2265">
                  <c:v>-36.269999999999996</c:v>
                </c:pt>
                <c:pt idx="2266">
                  <c:v>-36.268000000000001</c:v>
                </c:pt>
                <c:pt idx="2267">
                  <c:v>-36.265999999999998</c:v>
                </c:pt>
                <c:pt idx="2268">
                  <c:v>-36.263999999999996</c:v>
                </c:pt>
                <c:pt idx="2269">
                  <c:v>-36.262</c:v>
                </c:pt>
                <c:pt idx="2270">
                  <c:v>-36.26</c:v>
                </c:pt>
                <c:pt idx="2271">
                  <c:v>-36.257999999999996</c:v>
                </c:pt>
                <c:pt idx="2272">
                  <c:v>-36.256</c:v>
                </c:pt>
                <c:pt idx="2273">
                  <c:v>-36.253999999999998</c:v>
                </c:pt>
                <c:pt idx="2274">
                  <c:v>-36.251999999999995</c:v>
                </c:pt>
                <c:pt idx="2275">
                  <c:v>-36.25</c:v>
                </c:pt>
                <c:pt idx="2276">
                  <c:v>-36.247999999999998</c:v>
                </c:pt>
                <c:pt idx="2277">
                  <c:v>-36.245999999999995</c:v>
                </c:pt>
                <c:pt idx="2278">
                  <c:v>-36.244</c:v>
                </c:pt>
                <c:pt idx="2279">
                  <c:v>-36.241999999999997</c:v>
                </c:pt>
                <c:pt idx="2280">
                  <c:v>-36.239999999999995</c:v>
                </c:pt>
                <c:pt idx="2281">
                  <c:v>-36.238</c:v>
                </c:pt>
                <c:pt idx="2282">
                  <c:v>-36.235999999999997</c:v>
                </c:pt>
                <c:pt idx="2283">
                  <c:v>-36.233999999999995</c:v>
                </c:pt>
                <c:pt idx="2284">
                  <c:v>-36.231999999999999</c:v>
                </c:pt>
                <c:pt idx="2285">
                  <c:v>-36.229999999999997</c:v>
                </c:pt>
                <c:pt idx="2286">
                  <c:v>-36.227999999999994</c:v>
                </c:pt>
                <c:pt idx="2287">
                  <c:v>-36.225999999999999</c:v>
                </c:pt>
                <c:pt idx="2288">
                  <c:v>-36.223999999999997</c:v>
                </c:pt>
                <c:pt idx="2289">
                  <c:v>-36.221999999999994</c:v>
                </c:pt>
                <c:pt idx="2290">
                  <c:v>-36.22</c:v>
                </c:pt>
                <c:pt idx="2291">
                  <c:v>-36.217999999999996</c:v>
                </c:pt>
                <c:pt idx="2292">
                  <c:v>-36.215999999999994</c:v>
                </c:pt>
                <c:pt idx="2293">
                  <c:v>-36.213999999999999</c:v>
                </c:pt>
                <c:pt idx="2294">
                  <c:v>-36.211999999999996</c:v>
                </c:pt>
                <c:pt idx="2295">
                  <c:v>-36.209999999999994</c:v>
                </c:pt>
                <c:pt idx="2296">
                  <c:v>-36.207999999999998</c:v>
                </c:pt>
                <c:pt idx="2297">
                  <c:v>-36.205999999999996</c:v>
                </c:pt>
                <c:pt idx="2298">
                  <c:v>-36.203999999999994</c:v>
                </c:pt>
                <c:pt idx="2299">
                  <c:v>-36.201999999999998</c:v>
                </c:pt>
                <c:pt idx="2300">
                  <c:v>-36.199999999999996</c:v>
                </c:pt>
                <c:pt idx="2301">
                  <c:v>-36.197999999999993</c:v>
                </c:pt>
                <c:pt idx="2302">
                  <c:v>-36.195999999999998</c:v>
                </c:pt>
                <c:pt idx="2303">
                  <c:v>-36.193999999999996</c:v>
                </c:pt>
                <c:pt idx="2304">
                  <c:v>-36.192</c:v>
                </c:pt>
                <c:pt idx="2305">
                  <c:v>-36.19</c:v>
                </c:pt>
                <c:pt idx="2306">
                  <c:v>-36.187999999999995</c:v>
                </c:pt>
                <c:pt idx="2307">
                  <c:v>-36.186</c:v>
                </c:pt>
                <c:pt idx="2308">
                  <c:v>-36.183999999999997</c:v>
                </c:pt>
                <c:pt idx="2309">
                  <c:v>-36.181999999999995</c:v>
                </c:pt>
                <c:pt idx="2310">
                  <c:v>-36.18</c:v>
                </c:pt>
                <c:pt idx="2311">
                  <c:v>-36.177999999999997</c:v>
                </c:pt>
                <c:pt idx="2312">
                  <c:v>-36.175999999999995</c:v>
                </c:pt>
                <c:pt idx="2313">
                  <c:v>-36.173999999999999</c:v>
                </c:pt>
                <c:pt idx="2314">
                  <c:v>-36.171999999999997</c:v>
                </c:pt>
                <c:pt idx="2315">
                  <c:v>-36.169999999999995</c:v>
                </c:pt>
                <c:pt idx="2316">
                  <c:v>-36.167999999999999</c:v>
                </c:pt>
                <c:pt idx="2317">
                  <c:v>-36.165999999999997</c:v>
                </c:pt>
                <c:pt idx="2318">
                  <c:v>-36.163999999999994</c:v>
                </c:pt>
                <c:pt idx="2319">
                  <c:v>-36.161999999999999</c:v>
                </c:pt>
                <c:pt idx="2320">
                  <c:v>-36.159999999999997</c:v>
                </c:pt>
                <c:pt idx="2321">
                  <c:v>-36.157999999999994</c:v>
                </c:pt>
                <c:pt idx="2322">
                  <c:v>-36.155999999999999</c:v>
                </c:pt>
                <c:pt idx="2323">
                  <c:v>-36.153999999999996</c:v>
                </c:pt>
                <c:pt idx="2324">
                  <c:v>-36.152000000000001</c:v>
                </c:pt>
                <c:pt idx="2325">
                  <c:v>-36.15</c:v>
                </c:pt>
                <c:pt idx="2326">
                  <c:v>-36.147999999999996</c:v>
                </c:pt>
                <c:pt idx="2327">
                  <c:v>-36.146000000000001</c:v>
                </c:pt>
                <c:pt idx="2328">
                  <c:v>-36.143999999999998</c:v>
                </c:pt>
                <c:pt idx="2329">
                  <c:v>-36.141999999999996</c:v>
                </c:pt>
                <c:pt idx="2330">
                  <c:v>-36.14</c:v>
                </c:pt>
                <c:pt idx="2331">
                  <c:v>-36.137999999999998</c:v>
                </c:pt>
                <c:pt idx="2332">
                  <c:v>-36.135999999999996</c:v>
                </c:pt>
                <c:pt idx="2333">
                  <c:v>-36.134</c:v>
                </c:pt>
                <c:pt idx="2334">
                  <c:v>-36.131999999999998</c:v>
                </c:pt>
                <c:pt idx="2335">
                  <c:v>-36.129999999999995</c:v>
                </c:pt>
                <c:pt idx="2336">
                  <c:v>-36.128</c:v>
                </c:pt>
                <c:pt idx="2337">
                  <c:v>-36.125999999999998</c:v>
                </c:pt>
                <c:pt idx="2338">
                  <c:v>-36.123999999999995</c:v>
                </c:pt>
                <c:pt idx="2339">
                  <c:v>-36.122</c:v>
                </c:pt>
                <c:pt idx="2340">
                  <c:v>-36.119999999999997</c:v>
                </c:pt>
                <c:pt idx="2341">
                  <c:v>-36.117999999999995</c:v>
                </c:pt>
                <c:pt idx="2342">
                  <c:v>-36.116</c:v>
                </c:pt>
                <c:pt idx="2343">
                  <c:v>-36.113999999999997</c:v>
                </c:pt>
                <c:pt idx="2344">
                  <c:v>-36.111999999999995</c:v>
                </c:pt>
                <c:pt idx="2345">
                  <c:v>-36.11</c:v>
                </c:pt>
                <c:pt idx="2346">
                  <c:v>-36.107999999999997</c:v>
                </c:pt>
                <c:pt idx="2347">
                  <c:v>-36.105999999999995</c:v>
                </c:pt>
                <c:pt idx="2348">
                  <c:v>-36.103999999999999</c:v>
                </c:pt>
                <c:pt idx="2349">
                  <c:v>-36.101999999999997</c:v>
                </c:pt>
                <c:pt idx="2350">
                  <c:v>-36.099999999999994</c:v>
                </c:pt>
                <c:pt idx="2351">
                  <c:v>-36.097999999999999</c:v>
                </c:pt>
                <c:pt idx="2352">
                  <c:v>-36.095999999999997</c:v>
                </c:pt>
                <c:pt idx="2353">
                  <c:v>-36.093999999999994</c:v>
                </c:pt>
                <c:pt idx="2354">
                  <c:v>-36.091999999999999</c:v>
                </c:pt>
                <c:pt idx="2355">
                  <c:v>-36.089999999999996</c:v>
                </c:pt>
                <c:pt idx="2356">
                  <c:v>-36.087999999999994</c:v>
                </c:pt>
                <c:pt idx="2357">
                  <c:v>-36.085999999999999</c:v>
                </c:pt>
                <c:pt idx="2358">
                  <c:v>-36.083999999999996</c:v>
                </c:pt>
                <c:pt idx="2359">
                  <c:v>-36.081999999999994</c:v>
                </c:pt>
                <c:pt idx="2360">
                  <c:v>-36.08</c:v>
                </c:pt>
                <c:pt idx="2361">
                  <c:v>-36.077999999999996</c:v>
                </c:pt>
                <c:pt idx="2362">
                  <c:v>-36.075999999999993</c:v>
                </c:pt>
                <c:pt idx="2363">
                  <c:v>-36.073999999999998</c:v>
                </c:pt>
                <c:pt idx="2364">
                  <c:v>-36.071999999999996</c:v>
                </c:pt>
                <c:pt idx="2365">
                  <c:v>-36.069999999999993</c:v>
                </c:pt>
                <c:pt idx="2366">
                  <c:v>-36.067999999999998</c:v>
                </c:pt>
                <c:pt idx="2367">
                  <c:v>-36.065999999999995</c:v>
                </c:pt>
                <c:pt idx="2368">
                  <c:v>-36.064</c:v>
                </c:pt>
                <c:pt idx="2369">
                  <c:v>-36.061999999999998</c:v>
                </c:pt>
                <c:pt idx="2370">
                  <c:v>-36.059999999999995</c:v>
                </c:pt>
                <c:pt idx="2371">
                  <c:v>-36.058</c:v>
                </c:pt>
                <c:pt idx="2372">
                  <c:v>-36.055999999999997</c:v>
                </c:pt>
                <c:pt idx="2373">
                  <c:v>-36.053999999999995</c:v>
                </c:pt>
                <c:pt idx="2374">
                  <c:v>-36.052</c:v>
                </c:pt>
                <c:pt idx="2375">
                  <c:v>-36.049999999999997</c:v>
                </c:pt>
                <c:pt idx="2376">
                  <c:v>-36.047999999999995</c:v>
                </c:pt>
                <c:pt idx="2377">
                  <c:v>-36.045999999999999</c:v>
                </c:pt>
                <c:pt idx="2378">
                  <c:v>-36.043999999999997</c:v>
                </c:pt>
                <c:pt idx="2379">
                  <c:v>-36.041999999999994</c:v>
                </c:pt>
                <c:pt idx="2380">
                  <c:v>-36.04</c:v>
                </c:pt>
                <c:pt idx="2381">
                  <c:v>-36.037999999999997</c:v>
                </c:pt>
                <c:pt idx="2382">
                  <c:v>-36.035999999999994</c:v>
                </c:pt>
                <c:pt idx="2383">
                  <c:v>-36.033999999999999</c:v>
                </c:pt>
                <c:pt idx="2384">
                  <c:v>-36.031999999999996</c:v>
                </c:pt>
                <c:pt idx="2385">
                  <c:v>-36.03</c:v>
                </c:pt>
                <c:pt idx="2386">
                  <c:v>-36.027999999999999</c:v>
                </c:pt>
                <c:pt idx="2387">
                  <c:v>-36.025999999999996</c:v>
                </c:pt>
                <c:pt idx="2388">
                  <c:v>-36.024000000000001</c:v>
                </c:pt>
                <c:pt idx="2389">
                  <c:v>-36.021999999999998</c:v>
                </c:pt>
                <c:pt idx="2390">
                  <c:v>-36.019999999999996</c:v>
                </c:pt>
                <c:pt idx="2391">
                  <c:v>-36.018000000000001</c:v>
                </c:pt>
                <c:pt idx="2392">
                  <c:v>-36.015999999999998</c:v>
                </c:pt>
                <c:pt idx="2393">
                  <c:v>-36.013999999999996</c:v>
                </c:pt>
                <c:pt idx="2394">
                  <c:v>-36.012</c:v>
                </c:pt>
                <c:pt idx="2395">
                  <c:v>-36.01</c:v>
                </c:pt>
                <c:pt idx="2396">
                  <c:v>-36.007999999999996</c:v>
                </c:pt>
                <c:pt idx="2397">
                  <c:v>-36.006</c:v>
                </c:pt>
                <c:pt idx="2398">
                  <c:v>-36.003999999999998</c:v>
                </c:pt>
                <c:pt idx="2399">
                  <c:v>-36.001999999999995</c:v>
                </c:pt>
                <c:pt idx="2400">
                  <c:v>-36</c:v>
                </c:pt>
                <c:pt idx="2401">
                  <c:v>-35.997999999999998</c:v>
                </c:pt>
                <c:pt idx="2402">
                  <c:v>-35.995999999999995</c:v>
                </c:pt>
                <c:pt idx="2403">
                  <c:v>-35.994</c:v>
                </c:pt>
                <c:pt idx="2404">
                  <c:v>-35.991999999999997</c:v>
                </c:pt>
                <c:pt idx="2405">
                  <c:v>-35.989999999999995</c:v>
                </c:pt>
                <c:pt idx="2406">
                  <c:v>-35.988</c:v>
                </c:pt>
                <c:pt idx="2407">
                  <c:v>-35.985999999999997</c:v>
                </c:pt>
                <c:pt idx="2408">
                  <c:v>-35.983999999999995</c:v>
                </c:pt>
                <c:pt idx="2409">
                  <c:v>-35.981999999999999</c:v>
                </c:pt>
                <c:pt idx="2410">
                  <c:v>-35.979999999999997</c:v>
                </c:pt>
                <c:pt idx="2411">
                  <c:v>-35.977999999999994</c:v>
                </c:pt>
                <c:pt idx="2412">
                  <c:v>-35.975999999999999</c:v>
                </c:pt>
                <c:pt idx="2413">
                  <c:v>-35.973999999999997</c:v>
                </c:pt>
                <c:pt idx="2414">
                  <c:v>-35.971999999999994</c:v>
                </c:pt>
                <c:pt idx="2415">
                  <c:v>-35.97</c:v>
                </c:pt>
                <c:pt idx="2416">
                  <c:v>-35.967999999999996</c:v>
                </c:pt>
                <c:pt idx="2417">
                  <c:v>-35.965999999999994</c:v>
                </c:pt>
                <c:pt idx="2418">
                  <c:v>-35.963999999999999</c:v>
                </c:pt>
                <c:pt idx="2419">
                  <c:v>-35.961999999999996</c:v>
                </c:pt>
                <c:pt idx="2420">
                  <c:v>-35.959999999999994</c:v>
                </c:pt>
                <c:pt idx="2421">
                  <c:v>-35.957999999999998</c:v>
                </c:pt>
                <c:pt idx="2422">
                  <c:v>-35.955999999999996</c:v>
                </c:pt>
                <c:pt idx="2423">
                  <c:v>-35.953999999999994</c:v>
                </c:pt>
                <c:pt idx="2424">
                  <c:v>-35.951999999999998</c:v>
                </c:pt>
                <c:pt idx="2425">
                  <c:v>-35.949999999999996</c:v>
                </c:pt>
                <c:pt idx="2426">
                  <c:v>-35.947999999999993</c:v>
                </c:pt>
                <c:pt idx="2427">
                  <c:v>-35.945999999999998</c:v>
                </c:pt>
                <c:pt idx="2428">
                  <c:v>-35.943999999999996</c:v>
                </c:pt>
                <c:pt idx="2429">
                  <c:v>-35.942</c:v>
                </c:pt>
                <c:pt idx="2430">
                  <c:v>-35.94</c:v>
                </c:pt>
                <c:pt idx="2431">
                  <c:v>-35.937999999999995</c:v>
                </c:pt>
                <c:pt idx="2432">
                  <c:v>-35.936</c:v>
                </c:pt>
                <c:pt idx="2433">
                  <c:v>-35.933999999999997</c:v>
                </c:pt>
                <c:pt idx="2434">
                  <c:v>-35.931999999999995</c:v>
                </c:pt>
                <c:pt idx="2435">
                  <c:v>-35.93</c:v>
                </c:pt>
                <c:pt idx="2436">
                  <c:v>-35.927999999999997</c:v>
                </c:pt>
                <c:pt idx="2437">
                  <c:v>-35.925999999999995</c:v>
                </c:pt>
                <c:pt idx="2438">
                  <c:v>-35.923999999999999</c:v>
                </c:pt>
                <c:pt idx="2439">
                  <c:v>-35.921999999999997</c:v>
                </c:pt>
                <c:pt idx="2440">
                  <c:v>-35.919999999999995</c:v>
                </c:pt>
                <c:pt idx="2441">
                  <c:v>-35.917999999999999</c:v>
                </c:pt>
                <c:pt idx="2442">
                  <c:v>-35.915999999999997</c:v>
                </c:pt>
                <c:pt idx="2443">
                  <c:v>-35.913999999999994</c:v>
                </c:pt>
                <c:pt idx="2444">
                  <c:v>-35.911999999999999</c:v>
                </c:pt>
                <c:pt idx="2445">
                  <c:v>-35.909999999999997</c:v>
                </c:pt>
                <c:pt idx="2446">
                  <c:v>-35.907999999999994</c:v>
                </c:pt>
                <c:pt idx="2447">
                  <c:v>-35.905999999999999</c:v>
                </c:pt>
                <c:pt idx="2448">
                  <c:v>-35.903999999999996</c:v>
                </c:pt>
                <c:pt idx="2449">
                  <c:v>-35.902000000000001</c:v>
                </c:pt>
                <c:pt idx="2450">
                  <c:v>-35.9</c:v>
                </c:pt>
                <c:pt idx="2451">
                  <c:v>-35.897999999999996</c:v>
                </c:pt>
                <c:pt idx="2452">
                  <c:v>-35.896000000000001</c:v>
                </c:pt>
                <c:pt idx="2453">
                  <c:v>-35.893999999999998</c:v>
                </c:pt>
                <c:pt idx="2454">
                  <c:v>-35.891999999999996</c:v>
                </c:pt>
                <c:pt idx="2455">
                  <c:v>-35.89</c:v>
                </c:pt>
                <c:pt idx="2456">
                  <c:v>-35.887999999999998</c:v>
                </c:pt>
                <c:pt idx="2457">
                  <c:v>-35.885999999999996</c:v>
                </c:pt>
                <c:pt idx="2458">
                  <c:v>-35.884</c:v>
                </c:pt>
                <c:pt idx="2459">
                  <c:v>-35.881999999999998</c:v>
                </c:pt>
                <c:pt idx="2460">
                  <c:v>-35.879999999999995</c:v>
                </c:pt>
                <c:pt idx="2461">
                  <c:v>-35.878</c:v>
                </c:pt>
                <c:pt idx="2462">
                  <c:v>-35.875999999999998</c:v>
                </c:pt>
                <c:pt idx="2463">
                  <c:v>-35.873999999999995</c:v>
                </c:pt>
                <c:pt idx="2464">
                  <c:v>-35.872</c:v>
                </c:pt>
                <c:pt idx="2465">
                  <c:v>-35.869999999999997</c:v>
                </c:pt>
                <c:pt idx="2466">
                  <c:v>-35.867999999999995</c:v>
                </c:pt>
                <c:pt idx="2467">
                  <c:v>-35.866</c:v>
                </c:pt>
                <c:pt idx="2468">
                  <c:v>-35.863999999999997</c:v>
                </c:pt>
                <c:pt idx="2469">
                  <c:v>-35.861999999999995</c:v>
                </c:pt>
                <c:pt idx="2470">
                  <c:v>-35.86</c:v>
                </c:pt>
                <c:pt idx="2471">
                  <c:v>-35.857999999999997</c:v>
                </c:pt>
                <c:pt idx="2472">
                  <c:v>-35.855999999999995</c:v>
                </c:pt>
                <c:pt idx="2473">
                  <c:v>-35.853999999999999</c:v>
                </c:pt>
                <c:pt idx="2474">
                  <c:v>-35.851999999999997</c:v>
                </c:pt>
                <c:pt idx="2475">
                  <c:v>-35.849999999999994</c:v>
                </c:pt>
                <c:pt idx="2476">
                  <c:v>-35.847999999999999</c:v>
                </c:pt>
                <c:pt idx="2477">
                  <c:v>-35.845999999999997</c:v>
                </c:pt>
                <c:pt idx="2478">
                  <c:v>-35.843999999999994</c:v>
                </c:pt>
                <c:pt idx="2479">
                  <c:v>-35.841999999999999</c:v>
                </c:pt>
                <c:pt idx="2480">
                  <c:v>-35.839999999999996</c:v>
                </c:pt>
                <c:pt idx="2481">
                  <c:v>-35.837999999999994</c:v>
                </c:pt>
                <c:pt idx="2482">
                  <c:v>-35.835999999999999</c:v>
                </c:pt>
                <c:pt idx="2483">
                  <c:v>-35.833999999999996</c:v>
                </c:pt>
                <c:pt idx="2484">
                  <c:v>-35.831999999999994</c:v>
                </c:pt>
                <c:pt idx="2485">
                  <c:v>-35.83</c:v>
                </c:pt>
                <c:pt idx="2486">
                  <c:v>-35.827999999999996</c:v>
                </c:pt>
                <c:pt idx="2487">
                  <c:v>-35.825999999999993</c:v>
                </c:pt>
                <c:pt idx="2488">
                  <c:v>-35.823999999999998</c:v>
                </c:pt>
                <c:pt idx="2489">
                  <c:v>-35.821999999999996</c:v>
                </c:pt>
                <c:pt idx="2490">
                  <c:v>-35.819999999999993</c:v>
                </c:pt>
                <c:pt idx="2491">
                  <c:v>-35.817999999999998</c:v>
                </c:pt>
                <c:pt idx="2492">
                  <c:v>-35.815999999999995</c:v>
                </c:pt>
                <c:pt idx="2493">
                  <c:v>-35.814</c:v>
                </c:pt>
                <c:pt idx="2494">
                  <c:v>-35.811999999999998</c:v>
                </c:pt>
                <c:pt idx="2495">
                  <c:v>-35.809999999999995</c:v>
                </c:pt>
                <c:pt idx="2496">
                  <c:v>-35.808</c:v>
                </c:pt>
                <c:pt idx="2497">
                  <c:v>-35.805999999999997</c:v>
                </c:pt>
                <c:pt idx="2498">
                  <c:v>-35.803999999999995</c:v>
                </c:pt>
                <c:pt idx="2499">
                  <c:v>-35.802</c:v>
                </c:pt>
                <c:pt idx="2500">
                  <c:v>-35.799999999999997</c:v>
                </c:pt>
                <c:pt idx="2501">
                  <c:v>-35.797999999999995</c:v>
                </c:pt>
                <c:pt idx="2502">
                  <c:v>-35.795999999999999</c:v>
                </c:pt>
                <c:pt idx="2503">
                  <c:v>-35.793999999999997</c:v>
                </c:pt>
                <c:pt idx="2504">
                  <c:v>-35.791999999999994</c:v>
                </c:pt>
                <c:pt idx="2505">
                  <c:v>-35.79</c:v>
                </c:pt>
                <c:pt idx="2506">
                  <c:v>-35.787999999999997</c:v>
                </c:pt>
                <c:pt idx="2507">
                  <c:v>-35.785999999999994</c:v>
                </c:pt>
                <c:pt idx="2508">
                  <c:v>-35.783999999999999</c:v>
                </c:pt>
                <c:pt idx="2509">
                  <c:v>-35.781999999999996</c:v>
                </c:pt>
                <c:pt idx="2510">
                  <c:v>-35.78</c:v>
                </c:pt>
                <c:pt idx="2511">
                  <c:v>-35.777999999999999</c:v>
                </c:pt>
                <c:pt idx="2512">
                  <c:v>-35.775999999999996</c:v>
                </c:pt>
                <c:pt idx="2513">
                  <c:v>-35.774000000000001</c:v>
                </c:pt>
                <c:pt idx="2514">
                  <c:v>-35.771999999999998</c:v>
                </c:pt>
                <c:pt idx="2515">
                  <c:v>-35.769999999999996</c:v>
                </c:pt>
                <c:pt idx="2516">
                  <c:v>-35.768000000000001</c:v>
                </c:pt>
                <c:pt idx="2517">
                  <c:v>-35.765999999999998</c:v>
                </c:pt>
                <c:pt idx="2518">
                  <c:v>-35.763999999999996</c:v>
                </c:pt>
                <c:pt idx="2519">
                  <c:v>-35.762</c:v>
                </c:pt>
                <c:pt idx="2520">
                  <c:v>-35.76</c:v>
                </c:pt>
                <c:pt idx="2521">
                  <c:v>-35.757999999999996</c:v>
                </c:pt>
                <c:pt idx="2522">
                  <c:v>-35.756</c:v>
                </c:pt>
                <c:pt idx="2523">
                  <c:v>-35.753999999999998</c:v>
                </c:pt>
                <c:pt idx="2524">
                  <c:v>-35.751999999999995</c:v>
                </c:pt>
                <c:pt idx="2525">
                  <c:v>-35.75</c:v>
                </c:pt>
                <c:pt idx="2526">
                  <c:v>-35.747999999999998</c:v>
                </c:pt>
                <c:pt idx="2527">
                  <c:v>-35.745999999999995</c:v>
                </c:pt>
                <c:pt idx="2528">
                  <c:v>-35.744</c:v>
                </c:pt>
                <c:pt idx="2529">
                  <c:v>-35.741999999999997</c:v>
                </c:pt>
                <c:pt idx="2530">
                  <c:v>-35.739999999999995</c:v>
                </c:pt>
                <c:pt idx="2531">
                  <c:v>-35.738</c:v>
                </c:pt>
                <c:pt idx="2532">
                  <c:v>-35.735999999999997</c:v>
                </c:pt>
                <c:pt idx="2533">
                  <c:v>-35.733999999999995</c:v>
                </c:pt>
                <c:pt idx="2534">
                  <c:v>-35.731999999999999</c:v>
                </c:pt>
                <c:pt idx="2535">
                  <c:v>-35.729999999999997</c:v>
                </c:pt>
                <c:pt idx="2536">
                  <c:v>-35.727999999999994</c:v>
                </c:pt>
                <c:pt idx="2537">
                  <c:v>-35.725999999999999</c:v>
                </c:pt>
                <c:pt idx="2538">
                  <c:v>-35.723999999999997</c:v>
                </c:pt>
                <c:pt idx="2539">
                  <c:v>-35.721999999999994</c:v>
                </c:pt>
                <c:pt idx="2540">
                  <c:v>-35.72</c:v>
                </c:pt>
                <c:pt idx="2541">
                  <c:v>-35.717999999999996</c:v>
                </c:pt>
                <c:pt idx="2542">
                  <c:v>-35.715999999999994</c:v>
                </c:pt>
                <c:pt idx="2543">
                  <c:v>-35.713999999999999</c:v>
                </c:pt>
                <c:pt idx="2544">
                  <c:v>-35.711999999999996</c:v>
                </c:pt>
                <c:pt idx="2545">
                  <c:v>-35.709999999999994</c:v>
                </c:pt>
                <c:pt idx="2546">
                  <c:v>-35.707999999999998</c:v>
                </c:pt>
                <c:pt idx="2547">
                  <c:v>-35.705999999999996</c:v>
                </c:pt>
                <c:pt idx="2548">
                  <c:v>-35.703999999999994</c:v>
                </c:pt>
                <c:pt idx="2549">
                  <c:v>-35.701999999999998</c:v>
                </c:pt>
                <c:pt idx="2550">
                  <c:v>-35.699999999999996</c:v>
                </c:pt>
                <c:pt idx="2551">
                  <c:v>-35.697999999999993</c:v>
                </c:pt>
                <c:pt idx="2552">
                  <c:v>-35.695999999999998</c:v>
                </c:pt>
                <c:pt idx="2553">
                  <c:v>-35.693999999999996</c:v>
                </c:pt>
                <c:pt idx="2554">
                  <c:v>-35.692</c:v>
                </c:pt>
                <c:pt idx="2555">
                  <c:v>-35.69</c:v>
                </c:pt>
                <c:pt idx="2556">
                  <c:v>-35.687999999999995</c:v>
                </c:pt>
                <c:pt idx="2557">
                  <c:v>-35.686</c:v>
                </c:pt>
                <c:pt idx="2558">
                  <c:v>-35.683999999999997</c:v>
                </c:pt>
                <c:pt idx="2559">
                  <c:v>-35.681999999999995</c:v>
                </c:pt>
                <c:pt idx="2560">
                  <c:v>-35.68</c:v>
                </c:pt>
                <c:pt idx="2561">
                  <c:v>-35.677999999999997</c:v>
                </c:pt>
                <c:pt idx="2562">
                  <c:v>-35.675999999999995</c:v>
                </c:pt>
                <c:pt idx="2563">
                  <c:v>-35.673999999999999</c:v>
                </c:pt>
                <c:pt idx="2564">
                  <c:v>-35.671999999999997</c:v>
                </c:pt>
                <c:pt idx="2565">
                  <c:v>-35.669999999999995</c:v>
                </c:pt>
                <c:pt idx="2566">
                  <c:v>-35.667999999999999</c:v>
                </c:pt>
                <c:pt idx="2567">
                  <c:v>-35.665999999999997</c:v>
                </c:pt>
                <c:pt idx="2568">
                  <c:v>-35.663999999999994</c:v>
                </c:pt>
                <c:pt idx="2569">
                  <c:v>-35.661999999999999</c:v>
                </c:pt>
                <c:pt idx="2570">
                  <c:v>-35.659999999999997</c:v>
                </c:pt>
                <c:pt idx="2571">
                  <c:v>-35.657999999999994</c:v>
                </c:pt>
                <c:pt idx="2572">
                  <c:v>-35.655999999999999</c:v>
                </c:pt>
                <c:pt idx="2573">
                  <c:v>-35.653999999999996</c:v>
                </c:pt>
                <c:pt idx="2574">
                  <c:v>-35.652000000000001</c:v>
                </c:pt>
                <c:pt idx="2575">
                  <c:v>-35.65</c:v>
                </c:pt>
                <c:pt idx="2576">
                  <c:v>-35.647999999999996</c:v>
                </c:pt>
                <c:pt idx="2577">
                  <c:v>-35.646000000000001</c:v>
                </c:pt>
                <c:pt idx="2578">
                  <c:v>-35.643999999999998</c:v>
                </c:pt>
                <c:pt idx="2579">
                  <c:v>-35.641999999999996</c:v>
                </c:pt>
                <c:pt idx="2580">
                  <c:v>-35.64</c:v>
                </c:pt>
                <c:pt idx="2581">
                  <c:v>-35.637999999999998</c:v>
                </c:pt>
                <c:pt idx="2582">
                  <c:v>-35.635999999999996</c:v>
                </c:pt>
                <c:pt idx="2583">
                  <c:v>-35.634</c:v>
                </c:pt>
                <c:pt idx="2584">
                  <c:v>-35.631999999999998</c:v>
                </c:pt>
                <c:pt idx="2585">
                  <c:v>-35.629999999999995</c:v>
                </c:pt>
                <c:pt idx="2586">
                  <c:v>-35.628</c:v>
                </c:pt>
                <c:pt idx="2587">
                  <c:v>-35.625999999999998</c:v>
                </c:pt>
                <c:pt idx="2588">
                  <c:v>-35.623999999999995</c:v>
                </c:pt>
                <c:pt idx="2589">
                  <c:v>-35.622</c:v>
                </c:pt>
                <c:pt idx="2590">
                  <c:v>-35.619999999999997</c:v>
                </c:pt>
                <c:pt idx="2591">
                  <c:v>-35.617999999999995</c:v>
                </c:pt>
                <c:pt idx="2592">
                  <c:v>-35.616</c:v>
                </c:pt>
                <c:pt idx="2593">
                  <c:v>-35.613999999999997</c:v>
                </c:pt>
                <c:pt idx="2594">
                  <c:v>-35.611999999999995</c:v>
                </c:pt>
                <c:pt idx="2595">
                  <c:v>-35.61</c:v>
                </c:pt>
                <c:pt idx="2596">
                  <c:v>-35.607999999999997</c:v>
                </c:pt>
                <c:pt idx="2597">
                  <c:v>-35.605999999999995</c:v>
                </c:pt>
                <c:pt idx="2598">
                  <c:v>-35.603999999999999</c:v>
                </c:pt>
                <c:pt idx="2599">
                  <c:v>-35.601999999999997</c:v>
                </c:pt>
                <c:pt idx="2600">
                  <c:v>-35.599999999999994</c:v>
                </c:pt>
                <c:pt idx="2601">
                  <c:v>-35.597999999999999</c:v>
                </c:pt>
                <c:pt idx="2602">
                  <c:v>-35.595999999999997</c:v>
                </c:pt>
                <c:pt idx="2603">
                  <c:v>-35.593999999999994</c:v>
                </c:pt>
                <c:pt idx="2604">
                  <c:v>-35.591999999999999</c:v>
                </c:pt>
                <c:pt idx="2605">
                  <c:v>-35.589999999999996</c:v>
                </c:pt>
                <c:pt idx="2606">
                  <c:v>-35.587999999999994</c:v>
                </c:pt>
                <c:pt idx="2607">
                  <c:v>-35.585999999999999</c:v>
                </c:pt>
                <c:pt idx="2608">
                  <c:v>-35.583999999999996</c:v>
                </c:pt>
                <c:pt idx="2609">
                  <c:v>-35.581999999999994</c:v>
                </c:pt>
                <c:pt idx="2610">
                  <c:v>-35.58</c:v>
                </c:pt>
                <c:pt idx="2611">
                  <c:v>-35.577999999999996</c:v>
                </c:pt>
                <c:pt idx="2612">
                  <c:v>-35.575999999999993</c:v>
                </c:pt>
                <c:pt idx="2613">
                  <c:v>-35.573999999999998</c:v>
                </c:pt>
                <c:pt idx="2614">
                  <c:v>-35.571999999999996</c:v>
                </c:pt>
                <c:pt idx="2615">
                  <c:v>-35.569999999999993</c:v>
                </c:pt>
                <c:pt idx="2616">
                  <c:v>-35.567999999999998</c:v>
                </c:pt>
                <c:pt idx="2617">
                  <c:v>-35.565999999999995</c:v>
                </c:pt>
                <c:pt idx="2618">
                  <c:v>-35.564</c:v>
                </c:pt>
                <c:pt idx="2619">
                  <c:v>-35.561999999999998</c:v>
                </c:pt>
                <c:pt idx="2620">
                  <c:v>-35.559999999999995</c:v>
                </c:pt>
                <c:pt idx="2621">
                  <c:v>-35.558</c:v>
                </c:pt>
                <c:pt idx="2622">
                  <c:v>-35.555999999999997</c:v>
                </c:pt>
                <c:pt idx="2623">
                  <c:v>-35.553999999999995</c:v>
                </c:pt>
                <c:pt idx="2624">
                  <c:v>-35.552</c:v>
                </c:pt>
                <c:pt idx="2625">
                  <c:v>-35.549999999999997</c:v>
                </c:pt>
                <c:pt idx="2626">
                  <c:v>-35.547999999999995</c:v>
                </c:pt>
                <c:pt idx="2627">
                  <c:v>-35.545999999999999</c:v>
                </c:pt>
                <c:pt idx="2628">
                  <c:v>-35.543999999999997</c:v>
                </c:pt>
                <c:pt idx="2629">
                  <c:v>-35.541999999999994</c:v>
                </c:pt>
                <c:pt idx="2630">
                  <c:v>-35.54</c:v>
                </c:pt>
                <c:pt idx="2631">
                  <c:v>-35.537999999999997</c:v>
                </c:pt>
                <c:pt idx="2632">
                  <c:v>-35.535999999999994</c:v>
                </c:pt>
                <c:pt idx="2633">
                  <c:v>-35.533999999999999</c:v>
                </c:pt>
                <c:pt idx="2634">
                  <c:v>-35.531999999999996</c:v>
                </c:pt>
                <c:pt idx="2635">
                  <c:v>-35.53</c:v>
                </c:pt>
                <c:pt idx="2636">
                  <c:v>-35.527999999999999</c:v>
                </c:pt>
                <c:pt idx="2637">
                  <c:v>-35.525999999999996</c:v>
                </c:pt>
                <c:pt idx="2638">
                  <c:v>-35.524000000000001</c:v>
                </c:pt>
                <c:pt idx="2639">
                  <c:v>-35.521999999999998</c:v>
                </c:pt>
                <c:pt idx="2640">
                  <c:v>-35.519999999999996</c:v>
                </c:pt>
                <c:pt idx="2641">
                  <c:v>-35.518000000000001</c:v>
                </c:pt>
                <c:pt idx="2642">
                  <c:v>-35.515999999999998</c:v>
                </c:pt>
                <c:pt idx="2643">
                  <c:v>-35.513999999999996</c:v>
                </c:pt>
                <c:pt idx="2644">
                  <c:v>-35.512</c:v>
                </c:pt>
                <c:pt idx="2645">
                  <c:v>-35.51</c:v>
                </c:pt>
                <c:pt idx="2646">
                  <c:v>-35.507999999999996</c:v>
                </c:pt>
                <c:pt idx="2647">
                  <c:v>-35.506</c:v>
                </c:pt>
                <c:pt idx="2648">
                  <c:v>-35.503999999999998</c:v>
                </c:pt>
                <c:pt idx="2649">
                  <c:v>-35.501999999999995</c:v>
                </c:pt>
                <c:pt idx="2650">
                  <c:v>-35.5</c:v>
                </c:pt>
                <c:pt idx="2651">
                  <c:v>-35.497999999999998</c:v>
                </c:pt>
                <c:pt idx="2652">
                  <c:v>-35.495999999999995</c:v>
                </c:pt>
                <c:pt idx="2653">
                  <c:v>-35.494</c:v>
                </c:pt>
                <c:pt idx="2654">
                  <c:v>-35.491999999999997</c:v>
                </c:pt>
                <c:pt idx="2655">
                  <c:v>-35.489999999999995</c:v>
                </c:pt>
                <c:pt idx="2656">
                  <c:v>-35.488</c:v>
                </c:pt>
                <c:pt idx="2657">
                  <c:v>-35.485999999999997</c:v>
                </c:pt>
                <c:pt idx="2658">
                  <c:v>-35.483999999999995</c:v>
                </c:pt>
                <c:pt idx="2659">
                  <c:v>-35.481999999999999</c:v>
                </c:pt>
                <c:pt idx="2660">
                  <c:v>-35.479999999999997</c:v>
                </c:pt>
                <c:pt idx="2661">
                  <c:v>-35.477999999999994</c:v>
                </c:pt>
                <c:pt idx="2662">
                  <c:v>-35.475999999999999</c:v>
                </c:pt>
                <c:pt idx="2663">
                  <c:v>-35.473999999999997</c:v>
                </c:pt>
                <c:pt idx="2664">
                  <c:v>-35.471999999999994</c:v>
                </c:pt>
                <c:pt idx="2665">
                  <c:v>-35.47</c:v>
                </c:pt>
                <c:pt idx="2666">
                  <c:v>-35.467999999999996</c:v>
                </c:pt>
                <c:pt idx="2667">
                  <c:v>-35.465999999999994</c:v>
                </c:pt>
                <c:pt idx="2668">
                  <c:v>-35.463999999999999</c:v>
                </c:pt>
                <c:pt idx="2669">
                  <c:v>-35.461999999999996</c:v>
                </c:pt>
                <c:pt idx="2670">
                  <c:v>-35.459999999999994</c:v>
                </c:pt>
                <c:pt idx="2671">
                  <c:v>-35.457999999999998</c:v>
                </c:pt>
                <c:pt idx="2672">
                  <c:v>-35.455999999999996</c:v>
                </c:pt>
                <c:pt idx="2673">
                  <c:v>-35.453999999999994</c:v>
                </c:pt>
                <c:pt idx="2674">
                  <c:v>-35.451999999999998</c:v>
                </c:pt>
                <c:pt idx="2675">
                  <c:v>-35.449999999999996</c:v>
                </c:pt>
                <c:pt idx="2676">
                  <c:v>-35.447999999999993</c:v>
                </c:pt>
                <c:pt idx="2677">
                  <c:v>-35.445999999999998</c:v>
                </c:pt>
                <c:pt idx="2678">
                  <c:v>-35.443999999999996</c:v>
                </c:pt>
                <c:pt idx="2679">
                  <c:v>-35.442</c:v>
                </c:pt>
                <c:pt idx="2680">
                  <c:v>-35.44</c:v>
                </c:pt>
                <c:pt idx="2681">
                  <c:v>-35.437999999999995</c:v>
                </c:pt>
                <c:pt idx="2682">
                  <c:v>-35.436</c:v>
                </c:pt>
                <c:pt idx="2683">
                  <c:v>-35.433999999999997</c:v>
                </c:pt>
                <c:pt idx="2684">
                  <c:v>-35.431999999999995</c:v>
                </c:pt>
                <c:pt idx="2685">
                  <c:v>-35.43</c:v>
                </c:pt>
                <c:pt idx="2686">
                  <c:v>-35.427999999999997</c:v>
                </c:pt>
                <c:pt idx="2687">
                  <c:v>-35.425999999999995</c:v>
                </c:pt>
                <c:pt idx="2688">
                  <c:v>-35.423999999999999</c:v>
                </c:pt>
                <c:pt idx="2689">
                  <c:v>-35.421999999999997</c:v>
                </c:pt>
                <c:pt idx="2690">
                  <c:v>-35.419999999999995</c:v>
                </c:pt>
                <c:pt idx="2691">
                  <c:v>-35.417999999999999</c:v>
                </c:pt>
                <c:pt idx="2692">
                  <c:v>-35.415999999999997</c:v>
                </c:pt>
                <c:pt idx="2693">
                  <c:v>-35.413999999999994</c:v>
                </c:pt>
                <c:pt idx="2694">
                  <c:v>-35.411999999999999</c:v>
                </c:pt>
                <c:pt idx="2695">
                  <c:v>-35.409999999999997</c:v>
                </c:pt>
                <c:pt idx="2696">
                  <c:v>-35.407999999999994</c:v>
                </c:pt>
                <c:pt idx="2697">
                  <c:v>-35.405999999999999</c:v>
                </c:pt>
                <c:pt idx="2698">
                  <c:v>-35.403999999999996</c:v>
                </c:pt>
                <c:pt idx="2699">
                  <c:v>-35.402000000000001</c:v>
                </c:pt>
                <c:pt idx="2700">
                  <c:v>-35.4</c:v>
                </c:pt>
                <c:pt idx="2701">
                  <c:v>-35.397999999999996</c:v>
                </c:pt>
                <c:pt idx="2702">
                  <c:v>-35.396000000000001</c:v>
                </c:pt>
                <c:pt idx="2703">
                  <c:v>-35.393999999999998</c:v>
                </c:pt>
                <c:pt idx="2704">
                  <c:v>-35.391999999999996</c:v>
                </c:pt>
                <c:pt idx="2705">
                  <c:v>-35.39</c:v>
                </c:pt>
                <c:pt idx="2706">
                  <c:v>-35.387999999999998</c:v>
                </c:pt>
                <c:pt idx="2707">
                  <c:v>-35.385999999999996</c:v>
                </c:pt>
                <c:pt idx="2708">
                  <c:v>-35.384</c:v>
                </c:pt>
                <c:pt idx="2709">
                  <c:v>-35.381999999999998</c:v>
                </c:pt>
                <c:pt idx="2710">
                  <c:v>-35.379999999999995</c:v>
                </c:pt>
                <c:pt idx="2711">
                  <c:v>-35.378</c:v>
                </c:pt>
                <c:pt idx="2712">
                  <c:v>-35.375999999999998</c:v>
                </c:pt>
                <c:pt idx="2713">
                  <c:v>-35.373999999999995</c:v>
                </c:pt>
                <c:pt idx="2714">
                  <c:v>-35.372</c:v>
                </c:pt>
                <c:pt idx="2715">
                  <c:v>-35.369999999999997</c:v>
                </c:pt>
                <c:pt idx="2716">
                  <c:v>-35.367999999999995</c:v>
                </c:pt>
                <c:pt idx="2717">
                  <c:v>-35.366</c:v>
                </c:pt>
                <c:pt idx="2718">
                  <c:v>-35.363999999999997</c:v>
                </c:pt>
                <c:pt idx="2719">
                  <c:v>-35.361999999999995</c:v>
                </c:pt>
                <c:pt idx="2720">
                  <c:v>-35.36</c:v>
                </c:pt>
                <c:pt idx="2721">
                  <c:v>-35.357999999999997</c:v>
                </c:pt>
                <c:pt idx="2722">
                  <c:v>-35.355999999999995</c:v>
                </c:pt>
                <c:pt idx="2723">
                  <c:v>-35.353999999999999</c:v>
                </c:pt>
                <c:pt idx="2724">
                  <c:v>-35.351999999999997</c:v>
                </c:pt>
                <c:pt idx="2725">
                  <c:v>-35.349999999999994</c:v>
                </c:pt>
                <c:pt idx="2726">
                  <c:v>-35.347999999999999</c:v>
                </c:pt>
                <c:pt idx="2727">
                  <c:v>-35.345999999999997</c:v>
                </c:pt>
                <c:pt idx="2728">
                  <c:v>-35.343999999999994</c:v>
                </c:pt>
                <c:pt idx="2729">
                  <c:v>-35.341999999999999</c:v>
                </c:pt>
                <c:pt idx="2730">
                  <c:v>-35.339999999999996</c:v>
                </c:pt>
                <c:pt idx="2731">
                  <c:v>-35.337999999999994</c:v>
                </c:pt>
                <c:pt idx="2732">
                  <c:v>-35.335999999999999</c:v>
                </c:pt>
                <c:pt idx="2733">
                  <c:v>-35.333999999999996</c:v>
                </c:pt>
                <c:pt idx="2734">
                  <c:v>-35.331999999999994</c:v>
                </c:pt>
                <c:pt idx="2735">
                  <c:v>-35.33</c:v>
                </c:pt>
                <c:pt idx="2736">
                  <c:v>-35.327999999999996</c:v>
                </c:pt>
                <c:pt idx="2737">
                  <c:v>-35.325999999999993</c:v>
                </c:pt>
                <c:pt idx="2738">
                  <c:v>-35.323999999999998</c:v>
                </c:pt>
                <c:pt idx="2739">
                  <c:v>-35.321999999999996</c:v>
                </c:pt>
                <c:pt idx="2740">
                  <c:v>-35.319999999999993</c:v>
                </c:pt>
                <c:pt idx="2741">
                  <c:v>-35.317999999999998</c:v>
                </c:pt>
                <c:pt idx="2742">
                  <c:v>-35.315999999999995</c:v>
                </c:pt>
                <c:pt idx="2743">
                  <c:v>-35.314</c:v>
                </c:pt>
                <c:pt idx="2744">
                  <c:v>-35.311999999999998</c:v>
                </c:pt>
                <c:pt idx="2745">
                  <c:v>-35.309999999999995</c:v>
                </c:pt>
                <c:pt idx="2746">
                  <c:v>-35.308</c:v>
                </c:pt>
                <c:pt idx="2747">
                  <c:v>-35.305999999999997</c:v>
                </c:pt>
                <c:pt idx="2748">
                  <c:v>-35.303999999999995</c:v>
                </c:pt>
                <c:pt idx="2749">
                  <c:v>-35.302</c:v>
                </c:pt>
                <c:pt idx="2750">
                  <c:v>-35.299999999999997</c:v>
                </c:pt>
                <c:pt idx="2751">
                  <c:v>-35.297999999999995</c:v>
                </c:pt>
                <c:pt idx="2752">
                  <c:v>-35.295999999999999</c:v>
                </c:pt>
                <c:pt idx="2753">
                  <c:v>-35.293999999999997</c:v>
                </c:pt>
                <c:pt idx="2754">
                  <c:v>-35.291999999999994</c:v>
                </c:pt>
                <c:pt idx="2755">
                  <c:v>-35.29</c:v>
                </c:pt>
                <c:pt idx="2756">
                  <c:v>-35.287999999999997</c:v>
                </c:pt>
                <c:pt idx="2757">
                  <c:v>-35.285999999999994</c:v>
                </c:pt>
                <c:pt idx="2758">
                  <c:v>-35.283999999999999</c:v>
                </c:pt>
                <c:pt idx="2759">
                  <c:v>-35.281999999999996</c:v>
                </c:pt>
                <c:pt idx="2760">
                  <c:v>-35.28</c:v>
                </c:pt>
                <c:pt idx="2761">
                  <c:v>-35.277999999999999</c:v>
                </c:pt>
                <c:pt idx="2762">
                  <c:v>-35.275999999999996</c:v>
                </c:pt>
                <c:pt idx="2763">
                  <c:v>-35.274000000000001</c:v>
                </c:pt>
                <c:pt idx="2764">
                  <c:v>-35.271999999999998</c:v>
                </c:pt>
                <c:pt idx="2765">
                  <c:v>-35.269999999999996</c:v>
                </c:pt>
                <c:pt idx="2766">
                  <c:v>-35.268000000000001</c:v>
                </c:pt>
                <c:pt idx="2767">
                  <c:v>-35.265999999999998</c:v>
                </c:pt>
                <c:pt idx="2768">
                  <c:v>-35.263999999999996</c:v>
                </c:pt>
                <c:pt idx="2769">
                  <c:v>-35.262</c:v>
                </c:pt>
                <c:pt idx="2770">
                  <c:v>-35.26</c:v>
                </c:pt>
                <c:pt idx="2771">
                  <c:v>-35.257999999999996</c:v>
                </c:pt>
                <c:pt idx="2772">
                  <c:v>-35.256</c:v>
                </c:pt>
                <c:pt idx="2773">
                  <c:v>-35.253999999999998</c:v>
                </c:pt>
                <c:pt idx="2774">
                  <c:v>-35.251999999999995</c:v>
                </c:pt>
                <c:pt idx="2775">
                  <c:v>-35.25</c:v>
                </c:pt>
                <c:pt idx="2776">
                  <c:v>-35.247999999999998</c:v>
                </c:pt>
                <c:pt idx="2777">
                  <c:v>-35.245999999999995</c:v>
                </c:pt>
                <c:pt idx="2778">
                  <c:v>-35.244</c:v>
                </c:pt>
                <c:pt idx="2779">
                  <c:v>-35.241999999999997</c:v>
                </c:pt>
                <c:pt idx="2780">
                  <c:v>-35.239999999999995</c:v>
                </c:pt>
                <c:pt idx="2781">
                  <c:v>-35.238</c:v>
                </c:pt>
                <c:pt idx="2782">
                  <c:v>-35.235999999999997</c:v>
                </c:pt>
                <c:pt idx="2783">
                  <c:v>-35.233999999999995</c:v>
                </c:pt>
                <c:pt idx="2784">
                  <c:v>-35.231999999999999</c:v>
                </c:pt>
                <c:pt idx="2785">
                  <c:v>-35.229999999999997</c:v>
                </c:pt>
                <c:pt idx="2786">
                  <c:v>-35.227999999999994</c:v>
                </c:pt>
                <c:pt idx="2787">
                  <c:v>-35.225999999999999</c:v>
                </c:pt>
                <c:pt idx="2788">
                  <c:v>-35.223999999999997</c:v>
                </c:pt>
                <c:pt idx="2789">
                  <c:v>-35.221999999999994</c:v>
                </c:pt>
                <c:pt idx="2790">
                  <c:v>-35.22</c:v>
                </c:pt>
                <c:pt idx="2791">
                  <c:v>-35.217999999999996</c:v>
                </c:pt>
                <c:pt idx="2792">
                  <c:v>-35.215999999999994</c:v>
                </c:pt>
                <c:pt idx="2793">
                  <c:v>-35.213999999999999</c:v>
                </c:pt>
                <c:pt idx="2794">
                  <c:v>-35.211999999999996</c:v>
                </c:pt>
                <c:pt idx="2795">
                  <c:v>-35.209999999999994</c:v>
                </c:pt>
                <c:pt idx="2796">
                  <c:v>-35.207999999999998</c:v>
                </c:pt>
                <c:pt idx="2797">
                  <c:v>-35.205999999999996</c:v>
                </c:pt>
                <c:pt idx="2798">
                  <c:v>-35.203999999999994</c:v>
                </c:pt>
                <c:pt idx="2799">
                  <c:v>-35.201999999999998</c:v>
                </c:pt>
                <c:pt idx="2800">
                  <c:v>-35.199999999999996</c:v>
                </c:pt>
                <c:pt idx="2801">
                  <c:v>-35.197999999999993</c:v>
                </c:pt>
                <c:pt idx="2802">
                  <c:v>-35.195999999999998</c:v>
                </c:pt>
                <c:pt idx="2803">
                  <c:v>-35.193999999999996</c:v>
                </c:pt>
                <c:pt idx="2804">
                  <c:v>-35.192</c:v>
                </c:pt>
                <c:pt idx="2805">
                  <c:v>-35.19</c:v>
                </c:pt>
                <c:pt idx="2806">
                  <c:v>-35.187999999999995</c:v>
                </c:pt>
                <c:pt idx="2807">
                  <c:v>-35.186</c:v>
                </c:pt>
                <c:pt idx="2808">
                  <c:v>-35.183999999999997</c:v>
                </c:pt>
                <c:pt idx="2809">
                  <c:v>-35.181999999999995</c:v>
                </c:pt>
                <c:pt idx="2810">
                  <c:v>-35.18</c:v>
                </c:pt>
                <c:pt idx="2811">
                  <c:v>-35.177999999999997</c:v>
                </c:pt>
                <c:pt idx="2812">
                  <c:v>-35.175999999999995</c:v>
                </c:pt>
                <c:pt idx="2813">
                  <c:v>-35.173999999999999</c:v>
                </c:pt>
                <c:pt idx="2814">
                  <c:v>-35.171999999999997</c:v>
                </c:pt>
                <c:pt idx="2815">
                  <c:v>-35.169999999999995</c:v>
                </c:pt>
                <c:pt idx="2816">
                  <c:v>-35.167999999999999</c:v>
                </c:pt>
                <c:pt idx="2817">
                  <c:v>-35.165999999999997</c:v>
                </c:pt>
                <c:pt idx="2818">
                  <c:v>-35.163999999999994</c:v>
                </c:pt>
                <c:pt idx="2819">
                  <c:v>-35.161999999999999</c:v>
                </c:pt>
                <c:pt idx="2820">
                  <c:v>-35.159999999999997</c:v>
                </c:pt>
                <c:pt idx="2821">
                  <c:v>-35.157999999999994</c:v>
                </c:pt>
                <c:pt idx="2822">
                  <c:v>-35.155999999999999</c:v>
                </c:pt>
                <c:pt idx="2823">
                  <c:v>-35.153999999999996</c:v>
                </c:pt>
                <c:pt idx="2824">
                  <c:v>-35.152000000000001</c:v>
                </c:pt>
                <c:pt idx="2825">
                  <c:v>-35.15</c:v>
                </c:pt>
                <c:pt idx="2826">
                  <c:v>-35.147999999999996</c:v>
                </c:pt>
                <c:pt idx="2827">
                  <c:v>-35.146000000000001</c:v>
                </c:pt>
                <c:pt idx="2828">
                  <c:v>-35.143999999999998</c:v>
                </c:pt>
                <c:pt idx="2829">
                  <c:v>-35.141999999999996</c:v>
                </c:pt>
                <c:pt idx="2830">
                  <c:v>-35.14</c:v>
                </c:pt>
                <c:pt idx="2831">
                  <c:v>-35.137999999999998</c:v>
                </c:pt>
                <c:pt idx="2832">
                  <c:v>-35.135999999999996</c:v>
                </c:pt>
                <c:pt idx="2833">
                  <c:v>-35.134</c:v>
                </c:pt>
                <c:pt idx="2834">
                  <c:v>-35.131999999999998</c:v>
                </c:pt>
                <c:pt idx="2835">
                  <c:v>-35.129999999999995</c:v>
                </c:pt>
                <c:pt idx="2836">
                  <c:v>-35.128</c:v>
                </c:pt>
                <c:pt idx="2837">
                  <c:v>-35.125999999999998</c:v>
                </c:pt>
                <c:pt idx="2838">
                  <c:v>-35.123999999999995</c:v>
                </c:pt>
                <c:pt idx="2839">
                  <c:v>-35.122</c:v>
                </c:pt>
                <c:pt idx="2840">
                  <c:v>-35.119999999999997</c:v>
                </c:pt>
                <c:pt idx="2841">
                  <c:v>-35.117999999999995</c:v>
                </c:pt>
                <c:pt idx="2842">
                  <c:v>-35.116</c:v>
                </c:pt>
                <c:pt idx="2843">
                  <c:v>-35.113999999999997</c:v>
                </c:pt>
                <c:pt idx="2844">
                  <c:v>-35.111999999999995</c:v>
                </c:pt>
                <c:pt idx="2845">
                  <c:v>-35.11</c:v>
                </c:pt>
                <c:pt idx="2846">
                  <c:v>-35.107999999999997</c:v>
                </c:pt>
                <c:pt idx="2847">
                  <c:v>-35.105999999999995</c:v>
                </c:pt>
                <c:pt idx="2848">
                  <c:v>-35.103999999999999</c:v>
                </c:pt>
                <c:pt idx="2849">
                  <c:v>-35.101999999999997</c:v>
                </c:pt>
                <c:pt idx="2850">
                  <c:v>-35.099999999999994</c:v>
                </c:pt>
                <c:pt idx="2851">
                  <c:v>-35.097999999999999</c:v>
                </c:pt>
                <c:pt idx="2852">
                  <c:v>-35.095999999999997</c:v>
                </c:pt>
                <c:pt idx="2853">
                  <c:v>-35.093999999999994</c:v>
                </c:pt>
                <c:pt idx="2854">
                  <c:v>-35.091999999999999</c:v>
                </c:pt>
                <c:pt idx="2855">
                  <c:v>-35.089999999999996</c:v>
                </c:pt>
                <c:pt idx="2856">
                  <c:v>-35.087999999999994</c:v>
                </c:pt>
                <c:pt idx="2857">
                  <c:v>-35.085999999999999</c:v>
                </c:pt>
                <c:pt idx="2858">
                  <c:v>-35.083999999999996</c:v>
                </c:pt>
                <c:pt idx="2859">
                  <c:v>-35.081999999999994</c:v>
                </c:pt>
                <c:pt idx="2860">
                  <c:v>-35.08</c:v>
                </c:pt>
                <c:pt idx="2861">
                  <c:v>-35.077999999999996</c:v>
                </c:pt>
                <c:pt idx="2862">
                  <c:v>-35.075999999999993</c:v>
                </c:pt>
                <c:pt idx="2863">
                  <c:v>-35.073999999999998</c:v>
                </c:pt>
                <c:pt idx="2864">
                  <c:v>-35.071999999999996</c:v>
                </c:pt>
                <c:pt idx="2865">
                  <c:v>-35.069999999999993</c:v>
                </c:pt>
                <c:pt idx="2866">
                  <c:v>-35.067999999999998</c:v>
                </c:pt>
                <c:pt idx="2867">
                  <c:v>-35.065999999999995</c:v>
                </c:pt>
                <c:pt idx="2868">
                  <c:v>-35.064</c:v>
                </c:pt>
                <c:pt idx="2869">
                  <c:v>-35.061999999999998</c:v>
                </c:pt>
                <c:pt idx="2870">
                  <c:v>-35.059999999999995</c:v>
                </c:pt>
                <c:pt idx="2871">
                  <c:v>-35.058</c:v>
                </c:pt>
                <c:pt idx="2872">
                  <c:v>-35.055999999999997</c:v>
                </c:pt>
                <c:pt idx="2873">
                  <c:v>-35.053999999999995</c:v>
                </c:pt>
                <c:pt idx="2874">
                  <c:v>-35.052</c:v>
                </c:pt>
                <c:pt idx="2875">
                  <c:v>-35.049999999999997</c:v>
                </c:pt>
                <c:pt idx="2876">
                  <c:v>-35.047999999999995</c:v>
                </c:pt>
                <c:pt idx="2877">
                  <c:v>-35.045999999999999</c:v>
                </c:pt>
                <c:pt idx="2878">
                  <c:v>-35.043999999999997</c:v>
                </c:pt>
                <c:pt idx="2879">
                  <c:v>-35.041999999999994</c:v>
                </c:pt>
                <c:pt idx="2880">
                  <c:v>-35.04</c:v>
                </c:pt>
                <c:pt idx="2881">
                  <c:v>-35.037999999999997</c:v>
                </c:pt>
                <c:pt idx="2882">
                  <c:v>-35.035999999999994</c:v>
                </c:pt>
                <c:pt idx="2883">
                  <c:v>-35.033999999999999</c:v>
                </c:pt>
                <c:pt idx="2884">
                  <c:v>-35.031999999999996</c:v>
                </c:pt>
                <c:pt idx="2885">
                  <c:v>-35.03</c:v>
                </c:pt>
                <c:pt idx="2886">
                  <c:v>-35.027999999999999</c:v>
                </c:pt>
                <c:pt idx="2887">
                  <c:v>-35.025999999999996</c:v>
                </c:pt>
                <c:pt idx="2888">
                  <c:v>-35.024000000000001</c:v>
                </c:pt>
                <c:pt idx="2889">
                  <c:v>-35.021999999999998</c:v>
                </c:pt>
                <c:pt idx="2890">
                  <c:v>-35.019999999999996</c:v>
                </c:pt>
                <c:pt idx="2891">
                  <c:v>-35.018000000000001</c:v>
                </c:pt>
                <c:pt idx="2892">
                  <c:v>-35.015999999999998</c:v>
                </c:pt>
                <c:pt idx="2893">
                  <c:v>-35.013999999999996</c:v>
                </c:pt>
                <c:pt idx="2894">
                  <c:v>-35.012</c:v>
                </c:pt>
                <c:pt idx="2895">
                  <c:v>-35.01</c:v>
                </c:pt>
                <c:pt idx="2896">
                  <c:v>-35.007999999999996</c:v>
                </c:pt>
                <c:pt idx="2897">
                  <c:v>-35.006</c:v>
                </c:pt>
                <c:pt idx="2898">
                  <c:v>-35.003999999999998</c:v>
                </c:pt>
                <c:pt idx="2899">
                  <c:v>-35.001999999999995</c:v>
                </c:pt>
                <c:pt idx="2900">
                  <c:v>-35</c:v>
                </c:pt>
                <c:pt idx="2901">
                  <c:v>-34.997999999999998</c:v>
                </c:pt>
                <c:pt idx="2902">
                  <c:v>-34.995999999999995</c:v>
                </c:pt>
                <c:pt idx="2903">
                  <c:v>-34.994</c:v>
                </c:pt>
                <c:pt idx="2904">
                  <c:v>-34.991999999999997</c:v>
                </c:pt>
                <c:pt idx="2905">
                  <c:v>-34.989999999999995</c:v>
                </c:pt>
                <c:pt idx="2906">
                  <c:v>-34.988</c:v>
                </c:pt>
                <c:pt idx="2907">
                  <c:v>-34.985999999999997</c:v>
                </c:pt>
                <c:pt idx="2908">
                  <c:v>-34.983999999999995</c:v>
                </c:pt>
                <c:pt idx="2909">
                  <c:v>-34.981999999999999</c:v>
                </c:pt>
                <c:pt idx="2910">
                  <c:v>-34.979999999999997</c:v>
                </c:pt>
                <c:pt idx="2911">
                  <c:v>-34.977999999999994</c:v>
                </c:pt>
                <c:pt idx="2912">
                  <c:v>-34.975999999999999</c:v>
                </c:pt>
                <c:pt idx="2913">
                  <c:v>-34.973999999999997</c:v>
                </c:pt>
                <c:pt idx="2914">
                  <c:v>-34.971999999999994</c:v>
                </c:pt>
                <c:pt idx="2915">
                  <c:v>-34.97</c:v>
                </c:pt>
                <c:pt idx="2916">
                  <c:v>-34.967999999999996</c:v>
                </c:pt>
                <c:pt idx="2917">
                  <c:v>-34.965999999999994</c:v>
                </c:pt>
                <c:pt idx="2918">
                  <c:v>-34.963999999999999</c:v>
                </c:pt>
                <c:pt idx="2919">
                  <c:v>-34.961999999999996</c:v>
                </c:pt>
                <c:pt idx="2920">
                  <c:v>-34.959999999999994</c:v>
                </c:pt>
                <c:pt idx="2921">
                  <c:v>-34.957999999999998</c:v>
                </c:pt>
                <c:pt idx="2922">
                  <c:v>-34.955999999999996</c:v>
                </c:pt>
                <c:pt idx="2923">
                  <c:v>-34.953999999999994</c:v>
                </c:pt>
                <c:pt idx="2924">
                  <c:v>-34.951999999999998</c:v>
                </c:pt>
                <c:pt idx="2925">
                  <c:v>-34.949999999999996</c:v>
                </c:pt>
                <c:pt idx="2926">
                  <c:v>-34.947999999999993</c:v>
                </c:pt>
                <c:pt idx="2927">
                  <c:v>-34.945999999999998</c:v>
                </c:pt>
                <c:pt idx="2928">
                  <c:v>-34.943999999999996</c:v>
                </c:pt>
                <c:pt idx="2929">
                  <c:v>-34.942</c:v>
                </c:pt>
                <c:pt idx="2930">
                  <c:v>-34.94</c:v>
                </c:pt>
                <c:pt idx="2931">
                  <c:v>-34.937999999999995</c:v>
                </c:pt>
                <c:pt idx="2932">
                  <c:v>-34.936</c:v>
                </c:pt>
                <c:pt idx="2933">
                  <c:v>-34.933999999999997</c:v>
                </c:pt>
                <c:pt idx="2934">
                  <c:v>-34.931999999999995</c:v>
                </c:pt>
                <c:pt idx="2935">
                  <c:v>-34.93</c:v>
                </c:pt>
                <c:pt idx="2936">
                  <c:v>-34.927999999999997</c:v>
                </c:pt>
                <c:pt idx="2937">
                  <c:v>-34.925999999999995</c:v>
                </c:pt>
                <c:pt idx="2938">
                  <c:v>-34.923999999999999</c:v>
                </c:pt>
                <c:pt idx="2939">
                  <c:v>-34.921999999999997</c:v>
                </c:pt>
                <c:pt idx="2940">
                  <c:v>-34.919999999999995</c:v>
                </c:pt>
                <c:pt idx="2941">
                  <c:v>-34.917999999999999</c:v>
                </c:pt>
                <c:pt idx="2942">
                  <c:v>-34.915999999999997</c:v>
                </c:pt>
                <c:pt idx="2943">
                  <c:v>-34.913999999999994</c:v>
                </c:pt>
                <c:pt idx="2944">
                  <c:v>-34.911999999999999</c:v>
                </c:pt>
                <c:pt idx="2945">
                  <c:v>-34.909999999999997</c:v>
                </c:pt>
                <c:pt idx="2946">
                  <c:v>-34.907999999999994</c:v>
                </c:pt>
                <c:pt idx="2947">
                  <c:v>-34.905999999999999</c:v>
                </c:pt>
                <c:pt idx="2948">
                  <c:v>-34.903999999999996</c:v>
                </c:pt>
                <c:pt idx="2949">
                  <c:v>-34.902000000000001</c:v>
                </c:pt>
                <c:pt idx="2950">
                  <c:v>-34.9</c:v>
                </c:pt>
                <c:pt idx="2951">
                  <c:v>-34.897999999999996</c:v>
                </c:pt>
                <c:pt idx="2952">
                  <c:v>-34.896000000000001</c:v>
                </c:pt>
                <c:pt idx="2953">
                  <c:v>-34.893999999999998</c:v>
                </c:pt>
                <c:pt idx="2954">
                  <c:v>-34.891999999999996</c:v>
                </c:pt>
                <c:pt idx="2955">
                  <c:v>-34.89</c:v>
                </c:pt>
                <c:pt idx="2956">
                  <c:v>-34.887999999999998</c:v>
                </c:pt>
                <c:pt idx="2957">
                  <c:v>-34.885999999999996</c:v>
                </c:pt>
                <c:pt idx="2958">
                  <c:v>-34.884</c:v>
                </c:pt>
                <c:pt idx="2959">
                  <c:v>-34.881999999999998</c:v>
                </c:pt>
                <c:pt idx="2960">
                  <c:v>-34.879999999999995</c:v>
                </c:pt>
                <c:pt idx="2961">
                  <c:v>-34.878</c:v>
                </c:pt>
                <c:pt idx="2962">
                  <c:v>-34.875999999999998</c:v>
                </c:pt>
                <c:pt idx="2963">
                  <c:v>-34.873999999999995</c:v>
                </c:pt>
                <c:pt idx="2964">
                  <c:v>-34.872</c:v>
                </c:pt>
                <c:pt idx="2965">
                  <c:v>-34.869999999999997</c:v>
                </c:pt>
                <c:pt idx="2966">
                  <c:v>-34.867999999999995</c:v>
                </c:pt>
                <c:pt idx="2967">
                  <c:v>-34.866</c:v>
                </c:pt>
                <c:pt idx="2968">
                  <c:v>-34.863999999999997</c:v>
                </c:pt>
                <c:pt idx="2969">
                  <c:v>-34.861999999999995</c:v>
                </c:pt>
                <c:pt idx="2970">
                  <c:v>-34.86</c:v>
                </c:pt>
                <c:pt idx="2971">
                  <c:v>-34.857999999999997</c:v>
                </c:pt>
                <c:pt idx="2972">
                  <c:v>-34.855999999999995</c:v>
                </c:pt>
                <c:pt idx="2973">
                  <c:v>-34.853999999999999</c:v>
                </c:pt>
                <c:pt idx="2974">
                  <c:v>-34.851999999999997</c:v>
                </c:pt>
                <c:pt idx="2975">
                  <c:v>-34.849999999999994</c:v>
                </c:pt>
                <c:pt idx="2976">
                  <c:v>-34.847999999999999</c:v>
                </c:pt>
                <c:pt idx="2977">
                  <c:v>-34.845999999999997</c:v>
                </c:pt>
                <c:pt idx="2978">
                  <c:v>-34.843999999999994</c:v>
                </c:pt>
                <c:pt idx="2979">
                  <c:v>-34.841999999999999</c:v>
                </c:pt>
                <c:pt idx="2980">
                  <c:v>-34.839999999999996</c:v>
                </c:pt>
                <c:pt idx="2981">
                  <c:v>-34.837999999999994</c:v>
                </c:pt>
                <c:pt idx="2982">
                  <c:v>-34.835999999999999</c:v>
                </c:pt>
                <c:pt idx="2983">
                  <c:v>-34.833999999999996</c:v>
                </c:pt>
                <c:pt idx="2984">
                  <c:v>-34.831999999999994</c:v>
                </c:pt>
                <c:pt idx="2985">
                  <c:v>-34.83</c:v>
                </c:pt>
                <c:pt idx="2986">
                  <c:v>-34.827999999999996</c:v>
                </c:pt>
                <c:pt idx="2987">
                  <c:v>-34.825999999999993</c:v>
                </c:pt>
                <c:pt idx="2988">
                  <c:v>-34.823999999999998</c:v>
                </c:pt>
                <c:pt idx="2989">
                  <c:v>-34.821999999999996</c:v>
                </c:pt>
                <c:pt idx="2990">
                  <c:v>-34.819999999999993</c:v>
                </c:pt>
                <c:pt idx="2991">
                  <c:v>-34.817999999999998</c:v>
                </c:pt>
                <c:pt idx="2992">
                  <c:v>-34.815999999999995</c:v>
                </c:pt>
                <c:pt idx="2993">
                  <c:v>-34.814</c:v>
                </c:pt>
                <c:pt idx="2994">
                  <c:v>-34.811999999999998</c:v>
                </c:pt>
                <c:pt idx="2995">
                  <c:v>-34.809999999999995</c:v>
                </c:pt>
                <c:pt idx="2996">
                  <c:v>-34.808</c:v>
                </c:pt>
                <c:pt idx="2997">
                  <c:v>-34.805999999999997</c:v>
                </c:pt>
                <c:pt idx="2998">
                  <c:v>-34.803999999999995</c:v>
                </c:pt>
                <c:pt idx="2999">
                  <c:v>-34.802</c:v>
                </c:pt>
                <c:pt idx="3000">
                  <c:v>-34.799999999999997</c:v>
                </c:pt>
                <c:pt idx="3001">
                  <c:v>-34.797999999999995</c:v>
                </c:pt>
                <c:pt idx="3002">
                  <c:v>-34.795999999999999</c:v>
                </c:pt>
                <c:pt idx="3003">
                  <c:v>-34.793999999999997</c:v>
                </c:pt>
                <c:pt idx="3004">
                  <c:v>-34.791999999999994</c:v>
                </c:pt>
                <c:pt idx="3005">
                  <c:v>-34.79</c:v>
                </c:pt>
                <c:pt idx="3006">
                  <c:v>-34.787999999999997</c:v>
                </c:pt>
                <c:pt idx="3007">
                  <c:v>-34.785999999999994</c:v>
                </c:pt>
                <c:pt idx="3008">
                  <c:v>-34.783999999999999</c:v>
                </c:pt>
                <c:pt idx="3009">
                  <c:v>-34.781999999999996</c:v>
                </c:pt>
                <c:pt idx="3010">
                  <c:v>-34.78</c:v>
                </c:pt>
                <c:pt idx="3011">
                  <c:v>-34.777999999999999</c:v>
                </c:pt>
                <c:pt idx="3012">
                  <c:v>-34.775999999999996</c:v>
                </c:pt>
                <c:pt idx="3013">
                  <c:v>-34.774000000000001</c:v>
                </c:pt>
                <c:pt idx="3014">
                  <c:v>-34.771999999999998</c:v>
                </c:pt>
                <c:pt idx="3015">
                  <c:v>-34.769999999999996</c:v>
                </c:pt>
                <c:pt idx="3016">
                  <c:v>-34.768000000000001</c:v>
                </c:pt>
                <c:pt idx="3017">
                  <c:v>-34.765999999999998</c:v>
                </c:pt>
                <c:pt idx="3018">
                  <c:v>-34.763999999999996</c:v>
                </c:pt>
                <c:pt idx="3019">
                  <c:v>-34.762</c:v>
                </c:pt>
                <c:pt idx="3020">
                  <c:v>-34.76</c:v>
                </c:pt>
                <c:pt idx="3021">
                  <c:v>-34.757999999999996</c:v>
                </c:pt>
                <c:pt idx="3022">
                  <c:v>-34.756</c:v>
                </c:pt>
                <c:pt idx="3023">
                  <c:v>-34.753999999999998</c:v>
                </c:pt>
                <c:pt idx="3024">
                  <c:v>-34.751999999999995</c:v>
                </c:pt>
                <c:pt idx="3025">
                  <c:v>-34.75</c:v>
                </c:pt>
                <c:pt idx="3026">
                  <c:v>-34.747999999999998</c:v>
                </c:pt>
                <c:pt idx="3027">
                  <c:v>-34.745999999999995</c:v>
                </c:pt>
                <c:pt idx="3028">
                  <c:v>-34.744</c:v>
                </c:pt>
                <c:pt idx="3029">
                  <c:v>-34.741999999999997</c:v>
                </c:pt>
                <c:pt idx="3030">
                  <c:v>-34.739999999999995</c:v>
                </c:pt>
                <c:pt idx="3031">
                  <c:v>-34.738</c:v>
                </c:pt>
                <c:pt idx="3032">
                  <c:v>-34.735999999999997</c:v>
                </c:pt>
                <c:pt idx="3033">
                  <c:v>-34.733999999999995</c:v>
                </c:pt>
                <c:pt idx="3034">
                  <c:v>-34.731999999999999</c:v>
                </c:pt>
                <c:pt idx="3035">
                  <c:v>-34.729999999999997</c:v>
                </c:pt>
                <c:pt idx="3036">
                  <c:v>-34.727999999999994</c:v>
                </c:pt>
                <c:pt idx="3037">
                  <c:v>-34.725999999999999</c:v>
                </c:pt>
                <c:pt idx="3038">
                  <c:v>-34.723999999999997</c:v>
                </c:pt>
                <c:pt idx="3039">
                  <c:v>-34.721999999999994</c:v>
                </c:pt>
                <c:pt idx="3040">
                  <c:v>-34.72</c:v>
                </c:pt>
                <c:pt idx="3041">
                  <c:v>-34.717999999999996</c:v>
                </c:pt>
                <c:pt idx="3042">
                  <c:v>-34.715999999999994</c:v>
                </c:pt>
                <c:pt idx="3043">
                  <c:v>-34.713999999999999</c:v>
                </c:pt>
                <c:pt idx="3044">
                  <c:v>-34.711999999999996</c:v>
                </c:pt>
                <c:pt idx="3045">
                  <c:v>-34.709999999999994</c:v>
                </c:pt>
                <c:pt idx="3046">
                  <c:v>-34.707999999999998</c:v>
                </c:pt>
                <c:pt idx="3047">
                  <c:v>-34.705999999999996</c:v>
                </c:pt>
                <c:pt idx="3048">
                  <c:v>-34.703999999999994</c:v>
                </c:pt>
                <c:pt idx="3049">
                  <c:v>-34.701999999999998</c:v>
                </c:pt>
                <c:pt idx="3050">
                  <c:v>-34.699999999999996</c:v>
                </c:pt>
                <c:pt idx="3051">
                  <c:v>-34.697999999999993</c:v>
                </c:pt>
                <c:pt idx="3052">
                  <c:v>-34.695999999999998</c:v>
                </c:pt>
                <c:pt idx="3053">
                  <c:v>-34.693999999999996</c:v>
                </c:pt>
                <c:pt idx="3054">
                  <c:v>-34.692</c:v>
                </c:pt>
                <c:pt idx="3055">
                  <c:v>-34.69</c:v>
                </c:pt>
                <c:pt idx="3056">
                  <c:v>-34.687999999999995</c:v>
                </c:pt>
                <c:pt idx="3057">
                  <c:v>-34.686</c:v>
                </c:pt>
                <c:pt idx="3058">
                  <c:v>-34.683999999999997</c:v>
                </c:pt>
                <c:pt idx="3059">
                  <c:v>-34.681999999999995</c:v>
                </c:pt>
                <c:pt idx="3060">
                  <c:v>-34.68</c:v>
                </c:pt>
                <c:pt idx="3061">
                  <c:v>-34.677999999999997</c:v>
                </c:pt>
                <c:pt idx="3062">
                  <c:v>-34.675999999999995</c:v>
                </c:pt>
                <c:pt idx="3063">
                  <c:v>-34.673999999999999</c:v>
                </c:pt>
                <c:pt idx="3064">
                  <c:v>-34.671999999999997</c:v>
                </c:pt>
                <c:pt idx="3065">
                  <c:v>-34.669999999999995</c:v>
                </c:pt>
                <c:pt idx="3066">
                  <c:v>-34.667999999999999</c:v>
                </c:pt>
                <c:pt idx="3067">
                  <c:v>-34.665999999999997</c:v>
                </c:pt>
                <c:pt idx="3068">
                  <c:v>-34.663999999999994</c:v>
                </c:pt>
                <c:pt idx="3069">
                  <c:v>-34.661999999999999</c:v>
                </c:pt>
                <c:pt idx="3070">
                  <c:v>-34.659999999999997</c:v>
                </c:pt>
                <c:pt idx="3071">
                  <c:v>-34.657999999999994</c:v>
                </c:pt>
                <c:pt idx="3072">
                  <c:v>-34.655999999999999</c:v>
                </c:pt>
                <c:pt idx="3073">
                  <c:v>-34.653999999999996</c:v>
                </c:pt>
                <c:pt idx="3074">
                  <c:v>-34.652000000000001</c:v>
                </c:pt>
                <c:pt idx="3075">
                  <c:v>-34.65</c:v>
                </c:pt>
                <c:pt idx="3076">
                  <c:v>-34.647999999999996</c:v>
                </c:pt>
                <c:pt idx="3077">
                  <c:v>-34.646000000000001</c:v>
                </c:pt>
                <c:pt idx="3078">
                  <c:v>-34.643999999999998</c:v>
                </c:pt>
                <c:pt idx="3079">
                  <c:v>-34.641999999999996</c:v>
                </c:pt>
                <c:pt idx="3080">
                  <c:v>-34.64</c:v>
                </c:pt>
                <c:pt idx="3081">
                  <c:v>-34.637999999999998</c:v>
                </c:pt>
                <c:pt idx="3082">
                  <c:v>-34.635999999999996</c:v>
                </c:pt>
                <c:pt idx="3083">
                  <c:v>-34.634</c:v>
                </c:pt>
                <c:pt idx="3084">
                  <c:v>-34.631999999999998</c:v>
                </c:pt>
                <c:pt idx="3085">
                  <c:v>-34.629999999999995</c:v>
                </c:pt>
                <c:pt idx="3086">
                  <c:v>-34.628</c:v>
                </c:pt>
                <c:pt idx="3087">
                  <c:v>-34.625999999999998</c:v>
                </c:pt>
                <c:pt idx="3088">
                  <c:v>-34.623999999999995</c:v>
                </c:pt>
                <c:pt idx="3089">
                  <c:v>-34.622</c:v>
                </c:pt>
                <c:pt idx="3090">
                  <c:v>-34.619999999999997</c:v>
                </c:pt>
                <c:pt idx="3091">
                  <c:v>-34.617999999999995</c:v>
                </c:pt>
                <c:pt idx="3092">
                  <c:v>-34.616</c:v>
                </c:pt>
                <c:pt idx="3093">
                  <c:v>-34.613999999999997</c:v>
                </c:pt>
                <c:pt idx="3094">
                  <c:v>-34.611999999999995</c:v>
                </c:pt>
                <c:pt idx="3095">
                  <c:v>-34.61</c:v>
                </c:pt>
                <c:pt idx="3096">
                  <c:v>-34.607999999999997</c:v>
                </c:pt>
                <c:pt idx="3097">
                  <c:v>-34.605999999999995</c:v>
                </c:pt>
                <c:pt idx="3098">
                  <c:v>-34.603999999999999</c:v>
                </c:pt>
                <c:pt idx="3099">
                  <c:v>-34.601999999999997</c:v>
                </c:pt>
                <c:pt idx="3100">
                  <c:v>-34.599999999999994</c:v>
                </c:pt>
                <c:pt idx="3101">
                  <c:v>-34.597999999999999</c:v>
                </c:pt>
                <c:pt idx="3102">
                  <c:v>-34.595999999999997</c:v>
                </c:pt>
                <c:pt idx="3103">
                  <c:v>-34.593999999999994</c:v>
                </c:pt>
                <c:pt idx="3104">
                  <c:v>-34.591999999999999</c:v>
                </c:pt>
                <c:pt idx="3105">
                  <c:v>-34.589999999999996</c:v>
                </c:pt>
                <c:pt idx="3106">
                  <c:v>-34.587999999999994</c:v>
                </c:pt>
                <c:pt idx="3107">
                  <c:v>-34.585999999999999</c:v>
                </c:pt>
                <c:pt idx="3108">
                  <c:v>-34.583999999999996</c:v>
                </c:pt>
                <c:pt idx="3109">
                  <c:v>-34.581999999999994</c:v>
                </c:pt>
                <c:pt idx="3110">
                  <c:v>-34.58</c:v>
                </c:pt>
                <c:pt idx="3111">
                  <c:v>-34.577999999999996</c:v>
                </c:pt>
                <c:pt idx="3112">
                  <c:v>-34.575999999999993</c:v>
                </c:pt>
                <c:pt idx="3113">
                  <c:v>-34.573999999999998</c:v>
                </c:pt>
                <c:pt idx="3114">
                  <c:v>-34.571999999999996</c:v>
                </c:pt>
                <c:pt idx="3115">
                  <c:v>-34.569999999999993</c:v>
                </c:pt>
                <c:pt idx="3116">
                  <c:v>-34.567999999999998</c:v>
                </c:pt>
                <c:pt idx="3117">
                  <c:v>-34.565999999999995</c:v>
                </c:pt>
                <c:pt idx="3118">
                  <c:v>-34.564</c:v>
                </c:pt>
                <c:pt idx="3119">
                  <c:v>-34.561999999999998</c:v>
                </c:pt>
                <c:pt idx="3120">
                  <c:v>-34.559999999999995</c:v>
                </c:pt>
                <c:pt idx="3121">
                  <c:v>-34.558</c:v>
                </c:pt>
                <c:pt idx="3122">
                  <c:v>-34.555999999999997</c:v>
                </c:pt>
                <c:pt idx="3123">
                  <c:v>-34.553999999999995</c:v>
                </c:pt>
                <c:pt idx="3124">
                  <c:v>-34.552</c:v>
                </c:pt>
                <c:pt idx="3125">
                  <c:v>-34.549999999999997</c:v>
                </c:pt>
                <c:pt idx="3126">
                  <c:v>-34.547999999999995</c:v>
                </c:pt>
                <c:pt idx="3127">
                  <c:v>-34.545999999999999</c:v>
                </c:pt>
                <c:pt idx="3128">
                  <c:v>-34.543999999999997</c:v>
                </c:pt>
                <c:pt idx="3129">
                  <c:v>-34.541999999999994</c:v>
                </c:pt>
                <c:pt idx="3130">
                  <c:v>-34.54</c:v>
                </c:pt>
                <c:pt idx="3131">
                  <c:v>-34.537999999999997</c:v>
                </c:pt>
                <c:pt idx="3132">
                  <c:v>-34.535999999999994</c:v>
                </c:pt>
                <c:pt idx="3133">
                  <c:v>-34.533999999999999</c:v>
                </c:pt>
                <c:pt idx="3134">
                  <c:v>-34.531999999999996</c:v>
                </c:pt>
                <c:pt idx="3135">
                  <c:v>-34.53</c:v>
                </c:pt>
                <c:pt idx="3136">
                  <c:v>-34.527999999999999</c:v>
                </c:pt>
                <c:pt idx="3137">
                  <c:v>-34.525999999999996</c:v>
                </c:pt>
                <c:pt idx="3138">
                  <c:v>-34.524000000000001</c:v>
                </c:pt>
                <c:pt idx="3139">
                  <c:v>-34.521999999999998</c:v>
                </c:pt>
                <c:pt idx="3140">
                  <c:v>-34.519999999999996</c:v>
                </c:pt>
                <c:pt idx="3141">
                  <c:v>-34.518000000000001</c:v>
                </c:pt>
                <c:pt idx="3142">
                  <c:v>-34.515999999999998</c:v>
                </c:pt>
                <c:pt idx="3143">
                  <c:v>-34.513999999999996</c:v>
                </c:pt>
                <c:pt idx="3144">
                  <c:v>-34.512</c:v>
                </c:pt>
                <c:pt idx="3145">
                  <c:v>-34.51</c:v>
                </c:pt>
                <c:pt idx="3146">
                  <c:v>-34.507999999999996</c:v>
                </c:pt>
                <c:pt idx="3147">
                  <c:v>-34.506</c:v>
                </c:pt>
                <c:pt idx="3148">
                  <c:v>-34.503999999999998</c:v>
                </c:pt>
                <c:pt idx="3149">
                  <c:v>-34.501999999999995</c:v>
                </c:pt>
                <c:pt idx="3150">
                  <c:v>-34.5</c:v>
                </c:pt>
                <c:pt idx="3151">
                  <c:v>-34.497999999999998</c:v>
                </c:pt>
                <c:pt idx="3152">
                  <c:v>-34.495999999999995</c:v>
                </c:pt>
                <c:pt idx="3153">
                  <c:v>-34.494</c:v>
                </c:pt>
                <c:pt idx="3154">
                  <c:v>-34.491999999999997</c:v>
                </c:pt>
                <c:pt idx="3155">
                  <c:v>-34.489999999999995</c:v>
                </c:pt>
                <c:pt idx="3156">
                  <c:v>-34.488</c:v>
                </c:pt>
                <c:pt idx="3157">
                  <c:v>-34.485999999999997</c:v>
                </c:pt>
                <c:pt idx="3158">
                  <c:v>-34.483999999999995</c:v>
                </c:pt>
                <c:pt idx="3159">
                  <c:v>-34.481999999999999</c:v>
                </c:pt>
                <c:pt idx="3160">
                  <c:v>-34.479999999999997</c:v>
                </c:pt>
                <c:pt idx="3161">
                  <c:v>-34.477999999999994</c:v>
                </c:pt>
                <c:pt idx="3162">
                  <c:v>-34.475999999999999</c:v>
                </c:pt>
                <c:pt idx="3163">
                  <c:v>-34.473999999999997</c:v>
                </c:pt>
                <c:pt idx="3164">
                  <c:v>-34.471999999999994</c:v>
                </c:pt>
                <c:pt idx="3165">
                  <c:v>-34.47</c:v>
                </c:pt>
                <c:pt idx="3166">
                  <c:v>-34.467999999999996</c:v>
                </c:pt>
                <c:pt idx="3167">
                  <c:v>-34.465999999999994</c:v>
                </c:pt>
                <c:pt idx="3168">
                  <c:v>-34.463999999999999</c:v>
                </c:pt>
                <c:pt idx="3169">
                  <c:v>-34.461999999999996</c:v>
                </c:pt>
                <c:pt idx="3170">
                  <c:v>-34.459999999999994</c:v>
                </c:pt>
                <c:pt idx="3171">
                  <c:v>-34.457999999999998</c:v>
                </c:pt>
                <c:pt idx="3172">
                  <c:v>-34.455999999999996</c:v>
                </c:pt>
                <c:pt idx="3173">
                  <c:v>-34.453999999999994</c:v>
                </c:pt>
                <c:pt idx="3174">
                  <c:v>-34.451999999999998</c:v>
                </c:pt>
                <c:pt idx="3175">
                  <c:v>-34.449999999999996</c:v>
                </c:pt>
                <c:pt idx="3176">
                  <c:v>-34.447999999999993</c:v>
                </c:pt>
                <c:pt idx="3177">
                  <c:v>-34.445999999999998</c:v>
                </c:pt>
                <c:pt idx="3178">
                  <c:v>-34.443999999999996</c:v>
                </c:pt>
                <c:pt idx="3179">
                  <c:v>-34.442</c:v>
                </c:pt>
                <c:pt idx="3180">
                  <c:v>-34.44</c:v>
                </c:pt>
                <c:pt idx="3181">
                  <c:v>-34.437999999999995</c:v>
                </c:pt>
                <c:pt idx="3182">
                  <c:v>-34.436</c:v>
                </c:pt>
                <c:pt idx="3183">
                  <c:v>-34.433999999999997</c:v>
                </c:pt>
                <c:pt idx="3184">
                  <c:v>-34.431999999999995</c:v>
                </c:pt>
                <c:pt idx="3185">
                  <c:v>-34.43</c:v>
                </c:pt>
                <c:pt idx="3186">
                  <c:v>-34.427999999999997</c:v>
                </c:pt>
                <c:pt idx="3187">
                  <c:v>-34.425999999999995</c:v>
                </c:pt>
                <c:pt idx="3188">
                  <c:v>-34.423999999999999</c:v>
                </c:pt>
                <c:pt idx="3189">
                  <c:v>-34.421999999999997</c:v>
                </c:pt>
                <c:pt idx="3190">
                  <c:v>-34.419999999999995</c:v>
                </c:pt>
                <c:pt idx="3191">
                  <c:v>-34.417999999999999</c:v>
                </c:pt>
                <c:pt idx="3192">
                  <c:v>-34.415999999999997</c:v>
                </c:pt>
                <c:pt idx="3193">
                  <c:v>-34.413999999999994</c:v>
                </c:pt>
                <c:pt idx="3194">
                  <c:v>-34.411999999999999</c:v>
                </c:pt>
                <c:pt idx="3195">
                  <c:v>-34.409999999999997</c:v>
                </c:pt>
                <c:pt idx="3196">
                  <c:v>-34.407999999999994</c:v>
                </c:pt>
                <c:pt idx="3197">
                  <c:v>-34.405999999999999</c:v>
                </c:pt>
                <c:pt idx="3198">
                  <c:v>-34.403999999999996</c:v>
                </c:pt>
                <c:pt idx="3199">
                  <c:v>-34.402000000000001</c:v>
                </c:pt>
                <c:pt idx="3200">
                  <c:v>-34.4</c:v>
                </c:pt>
                <c:pt idx="3201">
                  <c:v>-34.397999999999996</c:v>
                </c:pt>
                <c:pt idx="3202">
                  <c:v>-34.396000000000001</c:v>
                </c:pt>
                <c:pt idx="3203">
                  <c:v>-34.393999999999998</c:v>
                </c:pt>
                <c:pt idx="3204">
                  <c:v>-34.391999999999996</c:v>
                </c:pt>
                <c:pt idx="3205">
                  <c:v>-34.39</c:v>
                </c:pt>
                <c:pt idx="3206">
                  <c:v>-34.387999999999998</c:v>
                </c:pt>
                <c:pt idx="3207">
                  <c:v>-34.385999999999996</c:v>
                </c:pt>
                <c:pt idx="3208">
                  <c:v>-34.384</c:v>
                </c:pt>
                <c:pt idx="3209">
                  <c:v>-34.381999999999998</c:v>
                </c:pt>
                <c:pt idx="3210">
                  <c:v>-34.379999999999995</c:v>
                </c:pt>
                <c:pt idx="3211">
                  <c:v>-34.378</c:v>
                </c:pt>
                <c:pt idx="3212">
                  <c:v>-34.375999999999998</c:v>
                </c:pt>
                <c:pt idx="3213">
                  <c:v>-34.373999999999995</c:v>
                </c:pt>
                <c:pt idx="3214">
                  <c:v>-34.372</c:v>
                </c:pt>
                <c:pt idx="3215">
                  <c:v>-34.369999999999997</c:v>
                </c:pt>
                <c:pt idx="3216">
                  <c:v>-34.367999999999995</c:v>
                </c:pt>
                <c:pt idx="3217">
                  <c:v>-34.366</c:v>
                </c:pt>
                <c:pt idx="3218">
                  <c:v>-34.363999999999997</c:v>
                </c:pt>
                <c:pt idx="3219">
                  <c:v>-34.361999999999995</c:v>
                </c:pt>
                <c:pt idx="3220">
                  <c:v>-34.36</c:v>
                </c:pt>
                <c:pt idx="3221">
                  <c:v>-34.357999999999997</c:v>
                </c:pt>
                <c:pt idx="3222">
                  <c:v>-34.355999999999995</c:v>
                </c:pt>
                <c:pt idx="3223">
                  <c:v>-34.353999999999999</c:v>
                </c:pt>
                <c:pt idx="3224">
                  <c:v>-34.351999999999997</c:v>
                </c:pt>
                <c:pt idx="3225">
                  <c:v>-34.349999999999994</c:v>
                </c:pt>
                <c:pt idx="3226">
                  <c:v>-34.347999999999999</c:v>
                </c:pt>
                <c:pt idx="3227">
                  <c:v>-34.345999999999997</c:v>
                </c:pt>
                <c:pt idx="3228">
                  <c:v>-34.343999999999994</c:v>
                </c:pt>
                <c:pt idx="3229">
                  <c:v>-34.341999999999999</c:v>
                </c:pt>
                <c:pt idx="3230">
                  <c:v>-34.339999999999996</c:v>
                </c:pt>
                <c:pt idx="3231">
                  <c:v>-34.337999999999994</c:v>
                </c:pt>
                <c:pt idx="3232">
                  <c:v>-34.335999999999999</c:v>
                </c:pt>
                <c:pt idx="3233">
                  <c:v>-34.333999999999996</c:v>
                </c:pt>
                <c:pt idx="3234">
                  <c:v>-34.331999999999994</c:v>
                </c:pt>
                <c:pt idx="3235">
                  <c:v>-34.33</c:v>
                </c:pt>
                <c:pt idx="3236">
                  <c:v>-34.327999999999996</c:v>
                </c:pt>
                <c:pt idx="3237">
                  <c:v>-34.325999999999993</c:v>
                </c:pt>
                <c:pt idx="3238">
                  <c:v>-34.323999999999998</c:v>
                </c:pt>
                <c:pt idx="3239">
                  <c:v>-34.321999999999996</c:v>
                </c:pt>
                <c:pt idx="3240">
                  <c:v>-34.319999999999993</c:v>
                </c:pt>
                <c:pt idx="3241">
                  <c:v>-34.317999999999998</c:v>
                </c:pt>
                <c:pt idx="3242">
                  <c:v>-34.315999999999995</c:v>
                </c:pt>
                <c:pt idx="3243">
                  <c:v>-34.314</c:v>
                </c:pt>
                <c:pt idx="3244">
                  <c:v>-34.311999999999998</c:v>
                </c:pt>
                <c:pt idx="3245">
                  <c:v>-34.309999999999995</c:v>
                </c:pt>
                <c:pt idx="3246">
                  <c:v>-34.308</c:v>
                </c:pt>
                <c:pt idx="3247">
                  <c:v>-34.305999999999997</c:v>
                </c:pt>
                <c:pt idx="3248">
                  <c:v>-34.303999999999995</c:v>
                </c:pt>
                <c:pt idx="3249">
                  <c:v>-34.302</c:v>
                </c:pt>
                <c:pt idx="3250">
                  <c:v>-34.299999999999997</c:v>
                </c:pt>
                <c:pt idx="3251">
                  <c:v>-34.297999999999995</c:v>
                </c:pt>
                <c:pt idx="3252">
                  <c:v>-34.295999999999999</c:v>
                </c:pt>
                <c:pt idx="3253">
                  <c:v>-34.293999999999997</c:v>
                </c:pt>
                <c:pt idx="3254">
                  <c:v>-34.291999999999994</c:v>
                </c:pt>
                <c:pt idx="3255">
                  <c:v>-34.29</c:v>
                </c:pt>
                <c:pt idx="3256">
                  <c:v>-34.287999999999997</c:v>
                </c:pt>
                <c:pt idx="3257">
                  <c:v>-34.285999999999994</c:v>
                </c:pt>
                <c:pt idx="3258">
                  <c:v>-34.283999999999999</c:v>
                </c:pt>
                <c:pt idx="3259">
                  <c:v>-34.281999999999996</c:v>
                </c:pt>
                <c:pt idx="3260">
                  <c:v>-34.28</c:v>
                </c:pt>
                <c:pt idx="3261">
                  <c:v>-34.277999999999999</c:v>
                </c:pt>
                <c:pt idx="3262">
                  <c:v>-34.275999999999996</c:v>
                </c:pt>
                <c:pt idx="3263">
                  <c:v>-34.274000000000001</c:v>
                </c:pt>
                <c:pt idx="3264">
                  <c:v>-34.271999999999998</c:v>
                </c:pt>
                <c:pt idx="3265">
                  <c:v>-34.269999999999996</c:v>
                </c:pt>
                <c:pt idx="3266">
                  <c:v>-34.268000000000001</c:v>
                </c:pt>
                <c:pt idx="3267">
                  <c:v>-34.265999999999998</c:v>
                </c:pt>
                <c:pt idx="3268">
                  <c:v>-34.263999999999996</c:v>
                </c:pt>
                <c:pt idx="3269">
                  <c:v>-34.262</c:v>
                </c:pt>
                <c:pt idx="3270">
                  <c:v>-34.26</c:v>
                </c:pt>
                <c:pt idx="3271">
                  <c:v>-34.257999999999996</c:v>
                </c:pt>
                <c:pt idx="3272">
                  <c:v>-34.256</c:v>
                </c:pt>
                <c:pt idx="3273">
                  <c:v>-34.253999999999998</c:v>
                </c:pt>
                <c:pt idx="3274">
                  <c:v>-34.251999999999995</c:v>
                </c:pt>
                <c:pt idx="3275">
                  <c:v>-34.25</c:v>
                </c:pt>
                <c:pt idx="3276">
                  <c:v>-34.247999999999998</c:v>
                </c:pt>
                <c:pt idx="3277">
                  <c:v>-34.245999999999995</c:v>
                </c:pt>
                <c:pt idx="3278">
                  <c:v>-34.244</c:v>
                </c:pt>
                <c:pt idx="3279">
                  <c:v>-34.241999999999997</c:v>
                </c:pt>
                <c:pt idx="3280">
                  <c:v>-34.239999999999995</c:v>
                </c:pt>
                <c:pt idx="3281">
                  <c:v>-34.238</c:v>
                </c:pt>
                <c:pt idx="3282">
                  <c:v>-34.235999999999997</c:v>
                </c:pt>
                <c:pt idx="3283">
                  <c:v>-34.233999999999995</c:v>
                </c:pt>
                <c:pt idx="3284">
                  <c:v>-34.231999999999999</c:v>
                </c:pt>
                <c:pt idx="3285">
                  <c:v>-34.229999999999997</c:v>
                </c:pt>
                <c:pt idx="3286">
                  <c:v>-34.227999999999994</c:v>
                </c:pt>
                <c:pt idx="3287">
                  <c:v>-34.225999999999999</c:v>
                </c:pt>
                <c:pt idx="3288">
                  <c:v>-34.223999999999997</c:v>
                </c:pt>
                <c:pt idx="3289">
                  <c:v>-34.221999999999994</c:v>
                </c:pt>
                <c:pt idx="3290">
                  <c:v>-34.22</c:v>
                </c:pt>
                <c:pt idx="3291">
                  <c:v>-34.217999999999996</c:v>
                </c:pt>
                <c:pt idx="3292">
                  <c:v>-34.215999999999994</c:v>
                </c:pt>
                <c:pt idx="3293">
                  <c:v>-34.213999999999999</c:v>
                </c:pt>
                <c:pt idx="3294">
                  <c:v>-34.211999999999996</c:v>
                </c:pt>
                <c:pt idx="3295">
                  <c:v>-34.209999999999994</c:v>
                </c:pt>
                <c:pt idx="3296">
                  <c:v>-34.207999999999998</c:v>
                </c:pt>
                <c:pt idx="3297">
                  <c:v>-34.205999999999996</c:v>
                </c:pt>
                <c:pt idx="3298">
                  <c:v>-34.203999999999994</c:v>
                </c:pt>
                <c:pt idx="3299">
                  <c:v>-34.201999999999998</c:v>
                </c:pt>
                <c:pt idx="3300">
                  <c:v>-34.199999999999996</c:v>
                </c:pt>
                <c:pt idx="3301">
                  <c:v>-34.197999999999993</c:v>
                </c:pt>
                <c:pt idx="3302">
                  <c:v>-34.195999999999998</c:v>
                </c:pt>
                <c:pt idx="3303">
                  <c:v>-34.193999999999996</c:v>
                </c:pt>
                <c:pt idx="3304">
                  <c:v>-34.192</c:v>
                </c:pt>
                <c:pt idx="3305">
                  <c:v>-34.19</c:v>
                </c:pt>
                <c:pt idx="3306">
                  <c:v>-34.187999999999995</c:v>
                </c:pt>
                <c:pt idx="3307">
                  <c:v>-34.186</c:v>
                </c:pt>
                <c:pt idx="3308">
                  <c:v>-34.183999999999997</c:v>
                </c:pt>
                <c:pt idx="3309">
                  <c:v>-34.181999999999995</c:v>
                </c:pt>
                <c:pt idx="3310">
                  <c:v>-34.18</c:v>
                </c:pt>
                <c:pt idx="3311">
                  <c:v>-34.177999999999997</c:v>
                </c:pt>
                <c:pt idx="3312">
                  <c:v>-34.175999999999995</c:v>
                </c:pt>
                <c:pt idx="3313">
                  <c:v>-34.173999999999999</c:v>
                </c:pt>
                <c:pt idx="3314">
                  <c:v>-34.171999999999997</c:v>
                </c:pt>
                <c:pt idx="3315">
                  <c:v>-34.169999999999995</c:v>
                </c:pt>
                <c:pt idx="3316">
                  <c:v>-34.167999999999999</c:v>
                </c:pt>
                <c:pt idx="3317">
                  <c:v>-34.165999999999997</c:v>
                </c:pt>
                <c:pt idx="3318">
                  <c:v>-34.163999999999994</c:v>
                </c:pt>
                <c:pt idx="3319">
                  <c:v>-34.161999999999999</c:v>
                </c:pt>
                <c:pt idx="3320">
                  <c:v>-34.159999999999997</c:v>
                </c:pt>
                <c:pt idx="3321">
                  <c:v>-34.157999999999994</c:v>
                </c:pt>
                <c:pt idx="3322">
                  <c:v>-34.155999999999999</c:v>
                </c:pt>
                <c:pt idx="3323">
                  <c:v>-34.153999999999996</c:v>
                </c:pt>
                <c:pt idx="3324">
                  <c:v>-34.152000000000001</c:v>
                </c:pt>
                <c:pt idx="3325">
                  <c:v>-34.15</c:v>
                </c:pt>
                <c:pt idx="3326">
                  <c:v>-34.147999999999996</c:v>
                </c:pt>
                <c:pt idx="3327">
                  <c:v>-34.146000000000001</c:v>
                </c:pt>
                <c:pt idx="3328">
                  <c:v>-34.143999999999998</c:v>
                </c:pt>
                <c:pt idx="3329">
                  <c:v>-34.141999999999996</c:v>
                </c:pt>
                <c:pt idx="3330">
                  <c:v>-34.14</c:v>
                </c:pt>
                <c:pt idx="3331">
                  <c:v>-34.137999999999998</c:v>
                </c:pt>
                <c:pt idx="3332">
                  <c:v>-34.135999999999996</c:v>
                </c:pt>
                <c:pt idx="3333">
                  <c:v>-34.134</c:v>
                </c:pt>
                <c:pt idx="3334">
                  <c:v>-34.131999999999998</c:v>
                </c:pt>
                <c:pt idx="3335">
                  <c:v>-34.129999999999995</c:v>
                </c:pt>
                <c:pt idx="3336">
                  <c:v>-34.128</c:v>
                </c:pt>
                <c:pt idx="3337">
                  <c:v>-34.125999999999998</c:v>
                </c:pt>
                <c:pt idx="3338">
                  <c:v>-34.123999999999995</c:v>
                </c:pt>
                <c:pt idx="3339">
                  <c:v>-34.122</c:v>
                </c:pt>
                <c:pt idx="3340">
                  <c:v>-34.119999999999997</c:v>
                </c:pt>
                <c:pt idx="3341">
                  <c:v>-34.117999999999995</c:v>
                </c:pt>
                <c:pt idx="3342">
                  <c:v>-34.116</c:v>
                </c:pt>
                <c:pt idx="3343">
                  <c:v>-34.113999999999997</c:v>
                </c:pt>
                <c:pt idx="3344">
                  <c:v>-34.111999999999995</c:v>
                </c:pt>
                <c:pt idx="3345">
                  <c:v>-34.11</c:v>
                </c:pt>
                <c:pt idx="3346">
                  <c:v>-34.107999999999997</c:v>
                </c:pt>
                <c:pt idx="3347">
                  <c:v>-34.105999999999995</c:v>
                </c:pt>
                <c:pt idx="3348">
                  <c:v>-34.103999999999999</c:v>
                </c:pt>
                <c:pt idx="3349">
                  <c:v>-34.101999999999997</c:v>
                </c:pt>
                <c:pt idx="3350">
                  <c:v>-34.099999999999994</c:v>
                </c:pt>
                <c:pt idx="3351">
                  <c:v>-34.097999999999999</c:v>
                </c:pt>
                <c:pt idx="3352">
                  <c:v>-34.095999999999997</c:v>
                </c:pt>
                <c:pt idx="3353">
                  <c:v>-34.093999999999994</c:v>
                </c:pt>
                <c:pt idx="3354">
                  <c:v>-34.091999999999999</c:v>
                </c:pt>
                <c:pt idx="3355">
                  <c:v>-34.089999999999996</c:v>
                </c:pt>
                <c:pt idx="3356">
                  <c:v>-34.087999999999994</c:v>
                </c:pt>
                <c:pt idx="3357">
                  <c:v>-34.085999999999999</c:v>
                </c:pt>
                <c:pt idx="3358">
                  <c:v>-34.083999999999996</c:v>
                </c:pt>
                <c:pt idx="3359">
                  <c:v>-34.081999999999994</c:v>
                </c:pt>
                <c:pt idx="3360">
                  <c:v>-34.08</c:v>
                </c:pt>
                <c:pt idx="3361">
                  <c:v>-34.077999999999996</c:v>
                </c:pt>
                <c:pt idx="3362">
                  <c:v>-34.075999999999993</c:v>
                </c:pt>
                <c:pt idx="3363">
                  <c:v>-34.073999999999998</c:v>
                </c:pt>
                <c:pt idx="3364">
                  <c:v>-34.071999999999996</c:v>
                </c:pt>
                <c:pt idx="3365">
                  <c:v>-34.069999999999993</c:v>
                </c:pt>
                <c:pt idx="3366">
                  <c:v>-34.067999999999998</c:v>
                </c:pt>
                <c:pt idx="3367">
                  <c:v>-34.065999999999995</c:v>
                </c:pt>
                <c:pt idx="3368">
                  <c:v>-34.064</c:v>
                </c:pt>
                <c:pt idx="3369">
                  <c:v>-34.061999999999998</c:v>
                </c:pt>
                <c:pt idx="3370">
                  <c:v>-34.059999999999995</c:v>
                </c:pt>
                <c:pt idx="3371">
                  <c:v>-34.058</c:v>
                </c:pt>
                <c:pt idx="3372">
                  <c:v>-34.055999999999997</c:v>
                </c:pt>
                <c:pt idx="3373">
                  <c:v>-34.053999999999995</c:v>
                </c:pt>
                <c:pt idx="3374">
                  <c:v>-34.052</c:v>
                </c:pt>
                <c:pt idx="3375">
                  <c:v>-34.049999999999997</c:v>
                </c:pt>
                <c:pt idx="3376">
                  <c:v>-34.047999999999995</c:v>
                </c:pt>
                <c:pt idx="3377">
                  <c:v>-34.045999999999999</c:v>
                </c:pt>
                <c:pt idx="3378">
                  <c:v>-34.043999999999997</c:v>
                </c:pt>
                <c:pt idx="3379">
                  <c:v>-34.041999999999994</c:v>
                </c:pt>
                <c:pt idx="3380">
                  <c:v>-34.04</c:v>
                </c:pt>
                <c:pt idx="3381">
                  <c:v>-34.037999999999997</c:v>
                </c:pt>
                <c:pt idx="3382">
                  <c:v>-34.035999999999994</c:v>
                </c:pt>
                <c:pt idx="3383">
                  <c:v>-34.033999999999999</c:v>
                </c:pt>
                <c:pt idx="3384">
                  <c:v>-34.031999999999996</c:v>
                </c:pt>
                <c:pt idx="3385">
                  <c:v>-34.03</c:v>
                </c:pt>
                <c:pt idx="3386">
                  <c:v>-34.027999999999999</c:v>
                </c:pt>
                <c:pt idx="3387">
                  <c:v>-34.025999999999996</c:v>
                </c:pt>
                <c:pt idx="3388">
                  <c:v>-34.024000000000001</c:v>
                </c:pt>
                <c:pt idx="3389">
                  <c:v>-34.021999999999998</c:v>
                </c:pt>
                <c:pt idx="3390">
                  <c:v>-34.019999999999996</c:v>
                </c:pt>
                <c:pt idx="3391">
                  <c:v>-34.018000000000001</c:v>
                </c:pt>
                <c:pt idx="3392">
                  <c:v>-34.015999999999998</c:v>
                </c:pt>
                <c:pt idx="3393">
                  <c:v>-34.013999999999996</c:v>
                </c:pt>
                <c:pt idx="3394">
                  <c:v>-34.012</c:v>
                </c:pt>
                <c:pt idx="3395">
                  <c:v>-34.01</c:v>
                </c:pt>
                <c:pt idx="3396">
                  <c:v>-34.007999999999996</c:v>
                </c:pt>
                <c:pt idx="3397">
                  <c:v>-34.006</c:v>
                </c:pt>
                <c:pt idx="3398">
                  <c:v>-34.003999999999998</c:v>
                </c:pt>
                <c:pt idx="3399">
                  <c:v>-34.001999999999995</c:v>
                </c:pt>
                <c:pt idx="3400">
                  <c:v>-34</c:v>
                </c:pt>
                <c:pt idx="3401">
                  <c:v>-33.997999999999998</c:v>
                </c:pt>
                <c:pt idx="3402">
                  <c:v>-33.995999999999995</c:v>
                </c:pt>
                <c:pt idx="3403">
                  <c:v>-33.994</c:v>
                </c:pt>
                <c:pt idx="3404">
                  <c:v>-33.991999999999997</c:v>
                </c:pt>
                <c:pt idx="3405">
                  <c:v>-33.989999999999995</c:v>
                </c:pt>
                <c:pt idx="3406">
                  <c:v>-33.988</c:v>
                </c:pt>
                <c:pt idx="3407">
                  <c:v>-33.985999999999997</c:v>
                </c:pt>
                <c:pt idx="3408">
                  <c:v>-33.983999999999995</c:v>
                </c:pt>
                <c:pt idx="3409">
                  <c:v>-33.981999999999999</c:v>
                </c:pt>
                <c:pt idx="3410">
                  <c:v>-33.979999999999997</c:v>
                </c:pt>
                <c:pt idx="3411">
                  <c:v>-33.977999999999994</c:v>
                </c:pt>
                <c:pt idx="3412">
                  <c:v>-33.975999999999999</c:v>
                </c:pt>
                <c:pt idx="3413">
                  <c:v>-33.973999999999997</c:v>
                </c:pt>
                <c:pt idx="3414">
                  <c:v>-33.971999999999994</c:v>
                </c:pt>
                <c:pt idx="3415">
                  <c:v>-33.97</c:v>
                </c:pt>
                <c:pt idx="3416">
                  <c:v>-33.967999999999996</c:v>
                </c:pt>
                <c:pt idx="3417">
                  <c:v>-33.965999999999994</c:v>
                </c:pt>
                <c:pt idx="3418">
                  <c:v>-33.963999999999999</c:v>
                </c:pt>
                <c:pt idx="3419">
                  <c:v>-33.961999999999996</c:v>
                </c:pt>
                <c:pt idx="3420">
                  <c:v>-33.959999999999994</c:v>
                </c:pt>
                <c:pt idx="3421">
                  <c:v>-33.957999999999998</c:v>
                </c:pt>
                <c:pt idx="3422">
                  <c:v>-33.955999999999996</c:v>
                </c:pt>
                <c:pt idx="3423">
                  <c:v>-33.953999999999994</c:v>
                </c:pt>
                <c:pt idx="3424">
                  <c:v>-33.951999999999998</c:v>
                </c:pt>
                <c:pt idx="3425">
                  <c:v>-33.949999999999996</c:v>
                </c:pt>
                <c:pt idx="3426">
                  <c:v>-33.947999999999993</c:v>
                </c:pt>
                <c:pt idx="3427">
                  <c:v>-33.945999999999998</c:v>
                </c:pt>
                <c:pt idx="3428">
                  <c:v>-33.943999999999996</c:v>
                </c:pt>
                <c:pt idx="3429">
                  <c:v>-33.942</c:v>
                </c:pt>
                <c:pt idx="3430">
                  <c:v>-33.94</c:v>
                </c:pt>
                <c:pt idx="3431">
                  <c:v>-33.937999999999995</c:v>
                </c:pt>
                <c:pt idx="3432">
                  <c:v>-33.936</c:v>
                </c:pt>
                <c:pt idx="3433">
                  <c:v>-33.933999999999997</c:v>
                </c:pt>
                <c:pt idx="3434">
                  <c:v>-33.931999999999995</c:v>
                </c:pt>
                <c:pt idx="3435">
                  <c:v>-33.93</c:v>
                </c:pt>
                <c:pt idx="3436">
                  <c:v>-33.927999999999997</c:v>
                </c:pt>
                <c:pt idx="3437">
                  <c:v>-33.925999999999995</c:v>
                </c:pt>
                <c:pt idx="3438">
                  <c:v>-33.923999999999999</c:v>
                </c:pt>
                <c:pt idx="3439">
                  <c:v>-33.921999999999997</c:v>
                </c:pt>
                <c:pt idx="3440">
                  <c:v>-33.919999999999995</c:v>
                </c:pt>
                <c:pt idx="3441">
                  <c:v>-33.917999999999999</c:v>
                </c:pt>
                <c:pt idx="3442">
                  <c:v>-33.915999999999997</c:v>
                </c:pt>
                <c:pt idx="3443">
                  <c:v>-33.913999999999994</c:v>
                </c:pt>
                <c:pt idx="3444">
                  <c:v>-33.911999999999999</c:v>
                </c:pt>
                <c:pt idx="3445">
                  <c:v>-33.909999999999997</c:v>
                </c:pt>
                <c:pt idx="3446">
                  <c:v>-33.907999999999994</c:v>
                </c:pt>
                <c:pt idx="3447">
                  <c:v>-33.905999999999999</c:v>
                </c:pt>
                <c:pt idx="3448">
                  <c:v>-33.903999999999996</c:v>
                </c:pt>
                <c:pt idx="3449">
                  <c:v>-33.902000000000001</c:v>
                </c:pt>
                <c:pt idx="3450">
                  <c:v>-33.9</c:v>
                </c:pt>
                <c:pt idx="3451">
                  <c:v>-33.897999999999996</c:v>
                </c:pt>
                <c:pt idx="3452">
                  <c:v>-33.896000000000001</c:v>
                </c:pt>
                <c:pt idx="3453">
                  <c:v>-33.893999999999998</c:v>
                </c:pt>
                <c:pt idx="3454">
                  <c:v>-33.891999999999996</c:v>
                </c:pt>
                <c:pt idx="3455">
                  <c:v>-33.89</c:v>
                </c:pt>
                <c:pt idx="3456">
                  <c:v>-33.887999999999998</c:v>
                </c:pt>
                <c:pt idx="3457">
                  <c:v>-33.885999999999996</c:v>
                </c:pt>
                <c:pt idx="3458">
                  <c:v>-33.884</c:v>
                </c:pt>
                <c:pt idx="3459">
                  <c:v>-33.881999999999998</c:v>
                </c:pt>
                <c:pt idx="3460">
                  <c:v>-33.879999999999995</c:v>
                </c:pt>
                <c:pt idx="3461">
                  <c:v>-33.878</c:v>
                </c:pt>
                <c:pt idx="3462">
                  <c:v>-33.875999999999998</c:v>
                </c:pt>
                <c:pt idx="3463">
                  <c:v>-33.873999999999995</c:v>
                </c:pt>
                <c:pt idx="3464">
                  <c:v>-33.872</c:v>
                </c:pt>
                <c:pt idx="3465">
                  <c:v>-33.869999999999997</c:v>
                </c:pt>
                <c:pt idx="3466">
                  <c:v>-33.867999999999995</c:v>
                </c:pt>
                <c:pt idx="3467">
                  <c:v>-33.866</c:v>
                </c:pt>
                <c:pt idx="3468">
                  <c:v>-33.863999999999997</c:v>
                </c:pt>
                <c:pt idx="3469">
                  <c:v>-33.861999999999995</c:v>
                </c:pt>
                <c:pt idx="3470">
                  <c:v>-33.86</c:v>
                </c:pt>
                <c:pt idx="3471">
                  <c:v>-33.857999999999997</c:v>
                </c:pt>
                <c:pt idx="3472">
                  <c:v>-33.855999999999995</c:v>
                </c:pt>
                <c:pt idx="3473">
                  <c:v>-33.853999999999999</c:v>
                </c:pt>
                <c:pt idx="3474">
                  <c:v>-33.851999999999997</c:v>
                </c:pt>
                <c:pt idx="3475">
                  <c:v>-33.849999999999994</c:v>
                </c:pt>
                <c:pt idx="3476">
                  <c:v>-33.847999999999999</c:v>
                </c:pt>
                <c:pt idx="3477">
                  <c:v>-33.845999999999997</c:v>
                </c:pt>
                <c:pt idx="3478">
                  <c:v>-33.843999999999994</c:v>
                </c:pt>
                <c:pt idx="3479">
                  <c:v>-33.841999999999999</c:v>
                </c:pt>
                <c:pt idx="3480">
                  <c:v>-33.839999999999996</c:v>
                </c:pt>
                <c:pt idx="3481">
                  <c:v>-33.837999999999994</c:v>
                </c:pt>
                <c:pt idx="3482">
                  <c:v>-33.835999999999999</c:v>
                </c:pt>
                <c:pt idx="3483">
                  <c:v>-33.833999999999996</c:v>
                </c:pt>
                <c:pt idx="3484">
                  <c:v>-33.831999999999994</c:v>
                </c:pt>
                <c:pt idx="3485">
                  <c:v>-33.83</c:v>
                </c:pt>
                <c:pt idx="3486">
                  <c:v>-33.827999999999996</c:v>
                </c:pt>
                <c:pt idx="3487">
                  <c:v>-33.825999999999993</c:v>
                </c:pt>
                <c:pt idx="3488">
                  <c:v>-33.823999999999998</c:v>
                </c:pt>
                <c:pt idx="3489">
                  <c:v>-33.821999999999996</c:v>
                </c:pt>
                <c:pt idx="3490">
                  <c:v>-33.819999999999993</c:v>
                </c:pt>
                <c:pt idx="3491">
                  <c:v>-33.817999999999998</c:v>
                </c:pt>
                <c:pt idx="3492">
                  <c:v>-33.815999999999995</c:v>
                </c:pt>
                <c:pt idx="3493">
                  <c:v>-33.814</c:v>
                </c:pt>
                <c:pt idx="3494">
                  <c:v>-33.811999999999998</c:v>
                </c:pt>
                <c:pt idx="3495">
                  <c:v>-33.809999999999995</c:v>
                </c:pt>
                <c:pt idx="3496">
                  <c:v>-33.808</c:v>
                </c:pt>
                <c:pt idx="3497">
                  <c:v>-33.805999999999997</c:v>
                </c:pt>
                <c:pt idx="3498">
                  <c:v>-33.803999999999995</c:v>
                </c:pt>
                <c:pt idx="3499">
                  <c:v>-33.802</c:v>
                </c:pt>
                <c:pt idx="3500">
                  <c:v>-33.799999999999997</c:v>
                </c:pt>
                <c:pt idx="3501">
                  <c:v>-33.797999999999995</c:v>
                </c:pt>
                <c:pt idx="3502">
                  <c:v>-33.795999999999999</c:v>
                </c:pt>
                <c:pt idx="3503">
                  <c:v>-33.793999999999997</c:v>
                </c:pt>
                <c:pt idx="3504">
                  <c:v>-33.791999999999994</c:v>
                </c:pt>
                <c:pt idx="3505">
                  <c:v>-33.79</c:v>
                </c:pt>
                <c:pt idx="3506">
                  <c:v>-33.787999999999997</c:v>
                </c:pt>
                <c:pt idx="3507">
                  <c:v>-33.785999999999994</c:v>
                </c:pt>
                <c:pt idx="3508">
                  <c:v>-33.783999999999999</c:v>
                </c:pt>
                <c:pt idx="3509">
                  <c:v>-33.781999999999996</c:v>
                </c:pt>
                <c:pt idx="3510">
                  <c:v>-33.78</c:v>
                </c:pt>
                <c:pt idx="3511">
                  <c:v>-33.777999999999999</c:v>
                </c:pt>
                <c:pt idx="3512">
                  <c:v>-33.775999999999996</c:v>
                </c:pt>
                <c:pt idx="3513">
                  <c:v>-33.774000000000001</c:v>
                </c:pt>
                <c:pt idx="3514">
                  <c:v>-33.771999999999998</c:v>
                </c:pt>
                <c:pt idx="3515">
                  <c:v>-33.769999999999996</c:v>
                </c:pt>
                <c:pt idx="3516">
                  <c:v>-33.768000000000001</c:v>
                </c:pt>
                <c:pt idx="3517">
                  <c:v>-33.765999999999998</c:v>
                </c:pt>
                <c:pt idx="3518">
                  <c:v>-33.763999999999996</c:v>
                </c:pt>
                <c:pt idx="3519">
                  <c:v>-33.762</c:v>
                </c:pt>
                <c:pt idx="3520">
                  <c:v>-33.76</c:v>
                </c:pt>
                <c:pt idx="3521">
                  <c:v>-33.757999999999996</c:v>
                </c:pt>
                <c:pt idx="3522">
                  <c:v>-33.756</c:v>
                </c:pt>
                <c:pt idx="3523">
                  <c:v>-33.753999999999998</c:v>
                </c:pt>
                <c:pt idx="3524">
                  <c:v>-33.751999999999995</c:v>
                </c:pt>
                <c:pt idx="3525">
                  <c:v>-33.75</c:v>
                </c:pt>
                <c:pt idx="3526">
                  <c:v>-33.747999999999998</c:v>
                </c:pt>
                <c:pt idx="3527">
                  <c:v>-33.745999999999995</c:v>
                </c:pt>
                <c:pt idx="3528">
                  <c:v>-33.744</c:v>
                </c:pt>
                <c:pt idx="3529">
                  <c:v>-33.741999999999997</c:v>
                </c:pt>
                <c:pt idx="3530">
                  <c:v>-33.739999999999995</c:v>
                </c:pt>
                <c:pt idx="3531">
                  <c:v>-33.738</c:v>
                </c:pt>
                <c:pt idx="3532">
                  <c:v>-33.735999999999997</c:v>
                </c:pt>
                <c:pt idx="3533">
                  <c:v>-33.733999999999995</c:v>
                </c:pt>
                <c:pt idx="3534">
                  <c:v>-33.731999999999999</c:v>
                </c:pt>
                <c:pt idx="3535">
                  <c:v>-33.729999999999997</c:v>
                </c:pt>
                <c:pt idx="3536">
                  <c:v>-33.727999999999994</c:v>
                </c:pt>
                <c:pt idx="3537">
                  <c:v>-33.725999999999999</c:v>
                </c:pt>
                <c:pt idx="3538">
                  <c:v>-33.723999999999997</c:v>
                </c:pt>
                <c:pt idx="3539">
                  <c:v>-33.721999999999994</c:v>
                </c:pt>
                <c:pt idx="3540">
                  <c:v>-33.72</c:v>
                </c:pt>
                <c:pt idx="3541">
                  <c:v>-33.717999999999996</c:v>
                </c:pt>
                <c:pt idx="3542">
                  <c:v>-33.715999999999994</c:v>
                </c:pt>
                <c:pt idx="3543">
                  <c:v>-33.713999999999999</c:v>
                </c:pt>
                <c:pt idx="3544">
                  <c:v>-33.711999999999996</c:v>
                </c:pt>
                <c:pt idx="3545">
                  <c:v>-33.709999999999994</c:v>
                </c:pt>
                <c:pt idx="3546">
                  <c:v>-33.707999999999998</c:v>
                </c:pt>
                <c:pt idx="3547">
                  <c:v>-33.705999999999996</c:v>
                </c:pt>
                <c:pt idx="3548">
                  <c:v>-33.703999999999994</c:v>
                </c:pt>
                <c:pt idx="3549">
                  <c:v>-33.701999999999998</c:v>
                </c:pt>
                <c:pt idx="3550">
                  <c:v>-33.699999999999996</c:v>
                </c:pt>
                <c:pt idx="3551">
                  <c:v>-33.697999999999993</c:v>
                </c:pt>
                <c:pt idx="3552">
                  <c:v>-33.695999999999998</c:v>
                </c:pt>
                <c:pt idx="3553">
                  <c:v>-33.693999999999996</c:v>
                </c:pt>
                <c:pt idx="3554">
                  <c:v>-33.692</c:v>
                </c:pt>
                <c:pt idx="3555">
                  <c:v>-33.69</c:v>
                </c:pt>
                <c:pt idx="3556">
                  <c:v>-33.687999999999995</c:v>
                </c:pt>
                <c:pt idx="3557">
                  <c:v>-33.686</c:v>
                </c:pt>
                <c:pt idx="3558">
                  <c:v>-33.683999999999997</c:v>
                </c:pt>
                <c:pt idx="3559">
                  <c:v>-33.681999999999995</c:v>
                </c:pt>
                <c:pt idx="3560">
                  <c:v>-33.68</c:v>
                </c:pt>
                <c:pt idx="3561">
                  <c:v>-33.677999999999997</c:v>
                </c:pt>
                <c:pt idx="3562">
                  <c:v>-33.675999999999995</c:v>
                </c:pt>
                <c:pt idx="3563">
                  <c:v>-33.673999999999999</c:v>
                </c:pt>
                <c:pt idx="3564">
                  <c:v>-33.671999999999997</c:v>
                </c:pt>
                <c:pt idx="3565">
                  <c:v>-33.669999999999995</c:v>
                </c:pt>
                <c:pt idx="3566">
                  <c:v>-33.667999999999999</c:v>
                </c:pt>
                <c:pt idx="3567">
                  <c:v>-33.665999999999997</c:v>
                </c:pt>
                <c:pt idx="3568">
                  <c:v>-33.663999999999994</c:v>
                </c:pt>
                <c:pt idx="3569">
                  <c:v>-33.661999999999999</c:v>
                </c:pt>
                <c:pt idx="3570">
                  <c:v>-33.659999999999997</c:v>
                </c:pt>
                <c:pt idx="3571">
                  <c:v>-33.657999999999994</c:v>
                </c:pt>
                <c:pt idx="3572">
                  <c:v>-33.655999999999999</c:v>
                </c:pt>
                <c:pt idx="3573">
                  <c:v>-33.653999999999996</c:v>
                </c:pt>
                <c:pt idx="3574">
                  <c:v>-33.652000000000001</c:v>
                </c:pt>
                <c:pt idx="3575">
                  <c:v>-33.65</c:v>
                </c:pt>
                <c:pt idx="3576">
                  <c:v>-33.647999999999996</c:v>
                </c:pt>
                <c:pt idx="3577">
                  <c:v>-33.646000000000001</c:v>
                </c:pt>
                <c:pt idx="3578">
                  <c:v>-33.643999999999998</c:v>
                </c:pt>
                <c:pt idx="3579">
                  <c:v>-33.641999999999996</c:v>
                </c:pt>
                <c:pt idx="3580">
                  <c:v>-33.64</c:v>
                </c:pt>
                <c:pt idx="3581">
                  <c:v>-33.637999999999998</c:v>
                </c:pt>
                <c:pt idx="3582">
                  <c:v>-33.635999999999996</c:v>
                </c:pt>
                <c:pt idx="3583">
                  <c:v>-33.634</c:v>
                </c:pt>
                <c:pt idx="3584">
                  <c:v>-33.631999999999998</c:v>
                </c:pt>
                <c:pt idx="3585">
                  <c:v>-33.629999999999995</c:v>
                </c:pt>
                <c:pt idx="3586">
                  <c:v>-33.628</c:v>
                </c:pt>
                <c:pt idx="3587">
                  <c:v>-33.625999999999998</c:v>
                </c:pt>
                <c:pt idx="3588">
                  <c:v>-33.623999999999995</c:v>
                </c:pt>
                <c:pt idx="3589">
                  <c:v>-33.622</c:v>
                </c:pt>
                <c:pt idx="3590">
                  <c:v>-33.619999999999997</c:v>
                </c:pt>
                <c:pt idx="3591">
                  <c:v>-33.617999999999995</c:v>
                </c:pt>
                <c:pt idx="3592">
                  <c:v>-33.616</c:v>
                </c:pt>
                <c:pt idx="3593">
                  <c:v>-33.613999999999997</c:v>
                </c:pt>
                <c:pt idx="3594">
                  <c:v>-33.611999999999995</c:v>
                </c:pt>
                <c:pt idx="3595">
                  <c:v>-33.61</c:v>
                </c:pt>
                <c:pt idx="3596">
                  <c:v>-33.607999999999997</c:v>
                </c:pt>
                <c:pt idx="3597">
                  <c:v>-33.605999999999995</c:v>
                </c:pt>
                <c:pt idx="3598">
                  <c:v>-33.603999999999999</c:v>
                </c:pt>
                <c:pt idx="3599">
                  <c:v>-33.601999999999997</c:v>
                </c:pt>
                <c:pt idx="3600">
                  <c:v>-33.599999999999994</c:v>
                </c:pt>
                <c:pt idx="3601">
                  <c:v>-33.597999999999999</c:v>
                </c:pt>
                <c:pt idx="3602">
                  <c:v>-33.595999999999997</c:v>
                </c:pt>
                <c:pt idx="3603">
                  <c:v>-33.593999999999994</c:v>
                </c:pt>
                <c:pt idx="3604">
                  <c:v>-33.591999999999999</c:v>
                </c:pt>
                <c:pt idx="3605">
                  <c:v>-33.589999999999996</c:v>
                </c:pt>
                <c:pt idx="3606">
                  <c:v>-33.587999999999994</c:v>
                </c:pt>
                <c:pt idx="3607">
                  <c:v>-33.585999999999999</c:v>
                </c:pt>
                <c:pt idx="3608">
                  <c:v>-33.583999999999996</c:v>
                </c:pt>
                <c:pt idx="3609">
                  <c:v>-33.581999999999994</c:v>
                </c:pt>
                <c:pt idx="3610">
                  <c:v>-33.58</c:v>
                </c:pt>
                <c:pt idx="3611">
                  <c:v>-33.577999999999996</c:v>
                </c:pt>
                <c:pt idx="3612">
                  <c:v>-33.575999999999993</c:v>
                </c:pt>
                <c:pt idx="3613">
                  <c:v>-33.573999999999998</c:v>
                </c:pt>
                <c:pt idx="3614">
                  <c:v>-33.571999999999996</c:v>
                </c:pt>
                <c:pt idx="3615">
                  <c:v>-33.569999999999993</c:v>
                </c:pt>
                <c:pt idx="3616">
                  <c:v>-33.567999999999998</c:v>
                </c:pt>
                <c:pt idx="3617">
                  <c:v>-33.565999999999995</c:v>
                </c:pt>
                <c:pt idx="3618">
                  <c:v>-33.564</c:v>
                </c:pt>
                <c:pt idx="3619">
                  <c:v>-33.561999999999998</c:v>
                </c:pt>
                <c:pt idx="3620">
                  <c:v>-33.559999999999995</c:v>
                </c:pt>
                <c:pt idx="3621">
                  <c:v>-33.558</c:v>
                </c:pt>
                <c:pt idx="3622">
                  <c:v>-33.555999999999997</c:v>
                </c:pt>
                <c:pt idx="3623">
                  <c:v>-33.553999999999995</c:v>
                </c:pt>
                <c:pt idx="3624">
                  <c:v>-33.552</c:v>
                </c:pt>
                <c:pt idx="3625">
                  <c:v>-33.549999999999997</c:v>
                </c:pt>
                <c:pt idx="3626">
                  <c:v>-33.547999999999995</c:v>
                </c:pt>
                <c:pt idx="3627">
                  <c:v>-33.545999999999999</c:v>
                </c:pt>
                <c:pt idx="3628">
                  <c:v>-33.543999999999997</c:v>
                </c:pt>
                <c:pt idx="3629">
                  <c:v>-33.541999999999994</c:v>
                </c:pt>
                <c:pt idx="3630">
                  <c:v>-33.54</c:v>
                </c:pt>
                <c:pt idx="3631">
                  <c:v>-33.537999999999997</c:v>
                </c:pt>
                <c:pt idx="3632">
                  <c:v>-33.535999999999994</c:v>
                </c:pt>
                <c:pt idx="3633">
                  <c:v>-33.533999999999999</c:v>
                </c:pt>
                <c:pt idx="3634">
                  <c:v>-33.531999999999996</c:v>
                </c:pt>
                <c:pt idx="3635">
                  <c:v>-33.53</c:v>
                </c:pt>
                <c:pt idx="3636">
                  <c:v>-33.527999999999999</c:v>
                </c:pt>
                <c:pt idx="3637">
                  <c:v>-33.525999999999996</c:v>
                </c:pt>
                <c:pt idx="3638">
                  <c:v>-33.524000000000001</c:v>
                </c:pt>
                <c:pt idx="3639">
                  <c:v>-33.521999999999998</c:v>
                </c:pt>
                <c:pt idx="3640">
                  <c:v>-33.519999999999996</c:v>
                </c:pt>
                <c:pt idx="3641">
                  <c:v>-33.518000000000001</c:v>
                </c:pt>
                <c:pt idx="3642">
                  <c:v>-33.515999999999998</c:v>
                </c:pt>
                <c:pt idx="3643">
                  <c:v>-33.513999999999996</c:v>
                </c:pt>
                <c:pt idx="3644">
                  <c:v>-33.512</c:v>
                </c:pt>
                <c:pt idx="3645">
                  <c:v>-33.51</c:v>
                </c:pt>
                <c:pt idx="3646">
                  <c:v>-33.507999999999996</c:v>
                </c:pt>
                <c:pt idx="3647">
                  <c:v>-33.506</c:v>
                </c:pt>
                <c:pt idx="3648">
                  <c:v>-33.503999999999998</c:v>
                </c:pt>
                <c:pt idx="3649">
                  <c:v>-33.501999999999995</c:v>
                </c:pt>
                <c:pt idx="3650">
                  <c:v>-33.5</c:v>
                </c:pt>
                <c:pt idx="3651">
                  <c:v>-33.497999999999998</c:v>
                </c:pt>
                <c:pt idx="3652">
                  <c:v>-33.495999999999995</c:v>
                </c:pt>
                <c:pt idx="3653">
                  <c:v>-33.494</c:v>
                </c:pt>
                <c:pt idx="3654">
                  <c:v>-33.491999999999997</c:v>
                </c:pt>
                <c:pt idx="3655">
                  <c:v>-33.489999999999995</c:v>
                </c:pt>
                <c:pt idx="3656">
                  <c:v>-33.488</c:v>
                </c:pt>
                <c:pt idx="3657">
                  <c:v>-33.485999999999997</c:v>
                </c:pt>
                <c:pt idx="3658">
                  <c:v>-33.483999999999995</c:v>
                </c:pt>
                <c:pt idx="3659">
                  <c:v>-33.481999999999999</c:v>
                </c:pt>
                <c:pt idx="3660">
                  <c:v>-33.479999999999997</c:v>
                </c:pt>
                <c:pt idx="3661">
                  <c:v>-33.477999999999994</c:v>
                </c:pt>
                <c:pt idx="3662">
                  <c:v>-33.475999999999999</c:v>
                </c:pt>
                <c:pt idx="3663">
                  <c:v>-33.473999999999997</c:v>
                </c:pt>
                <c:pt idx="3664">
                  <c:v>-33.471999999999994</c:v>
                </c:pt>
                <c:pt idx="3665">
                  <c:v>-33.47</c:v>
                </c:pt>
                <c:pt idx="3666">
                  <c:v>-33.467999999999996</c:v>
                </c:pt>
                <c:pt idx="3667">
                  <c:v>-33.465999999999994</c:v>
                </c:pt>
                <c:pt idx="3668">
                  <c:v>-33.463999999999999</c:v>
                </c:pt>
                <c:pt idx="3669">
                  <c:v>-33.461999999999996</c:v>
                </c:pt>
                <c:pt idx="3670">
                  <c:v>-33.459999999999994</c:v>
                </c:pt>
                <c:pt idx="3671">
                  <c:v>-33.457999999999998</c:v>
                </c:pt>
                <c:pt idx="3672">
                  <c:v>-33.455999999999996</c:v>
                </c:pt>
                <c:pt idx="3673">
                  <c:v>-33.453999999999994</c:v>
                </c:pt>
                <c:pt idx="3674">
                  <c:v>-33.451999999999998</c:v>
                </c:pt>
                <c:pt idx="3675">
                  <c:v>-33.449999999999996</c:v>
                </c:pt>
                <c:pt idx="3676">
                  <c:v>-33.447999999999993</c:v>
                </c:pt>
                <c:pt idx="3677">
                  <c:v>-33.445999999999998</c:v>
                </c:pt>
                <c:pt idx="3678">
                  <c:v>-33.443999999999996</c:v>
                </c:pt>
                <c:pt idx="3679">
                  <c:v>-33.442</c:v>
                </c:pt>
                <c:pt idx="3680">
                  <c:v>-33.44</c:v>
                </c:pt>
                <c:pt idx="3681">
                  <c:v>-33.437999999999995</c:v>
                </c:pt>
                <c:pt idx="3682">
                  <c:v>-33.436</c:v>
                </c:pt>
                <c:pt idx="3683">
                  <c:v>-33.433999999999997</c:v>
                </c:pt>
                <c:pt idx="3684">
                  <c:v>-33.431999999999995</c:v>
                </c:pt>
                <c:pt idx="3685">
                  <c:v>-33.43</c:v>
                </c:pt>
                <c:pt idx="3686">
                  <c:v>-33.427999999999997</c:v>
                </c:pt>
                <c:pt idx="3687">
                  <c:v>-33.425999999999995</c:v>
                </c:pt>
                <c:pt idx="3688">
                  <c:v>-33.423999999999999</c:v>
                </c:pt>
                <c:pt idx="3689">
                  <c:v>-33.421999999999997</c:v>
                </c:pt>
                <c:pt idx="3690">
                  <c:v>-33.419999999999995</c:v>
                </c:pt>
                <c:pt idx="3691">
                  <c:v>-33.417999999999999</c:v>
                </c:pt>
                <c:pt idx="3692">
                  <c:v>-33.415999999999997</c:v>
                </c:pt>
                <c:pt idx="3693">
                  <c:v>-33.413999999999994</c:v>
                </c:pt>
                <c:pt idx="3694">
                  <c:v>-33.411999999999999</c:v>
                </c:pt>
                <c:pt idx="3695">
                  <c:v>-33.409999999999997</c:v>
                </c:pt>
                <c:pt idx="3696">
                  <c:v>-33.407999999999994</c:v>
                </c:pt>
                <c:pt idx="3697">
                  <c:v>-33.405999999999999</c:v>
                </c:pt>
                <c:pt idx="3698">
                  <c:v>-33.403999999999996</c:v>
                </c:pt>
                <c:pt idx="3699">
                  <c:v>-33.402000000000001</c:v>
                </c:pt>
                <c:pt idx="3700">
                  <c:v>-33.4</c:v>
                </c:pt>
                <c:pt idx="3701">
                  <c:v>-33.397999999999996</c:v>
                </c:pt>
                <c:pt idx="3702">
                  <c:v>-33.396000000000001</c:v>
                </c:pt>
                <c:pt idx="3703">
                  <c:v>-33.393999999999998</c:v>
                </c:pt>
                <c:pt idx="3704">
                  <c:v>-33.391999999999996</c:v>
                </c:pt>
                <c:pt idx="3705">
                  <c:v>-33.39</c:v>
                </c:pt>
                <c:pt idx="3706">
                  <c:v>-33.387999999999998</c:v>
                </c:pt>
                <c:pt idx="3707">
                  <c:v>-33.385999999999996</c:v>
                </c:pt>
                <c:pt idx="3708">
                  <c:v>-33.384</c:v>
                </c:pt>
                <c:pt idx="3709">
                  <c:v>-33.381999999999998</c:v>
                </c:pt>
                <c:pt idx="3710">
                  <c:v>-33.379999999999995</c:v>
                </c:pt>
                <c:pt idx="3711">
                  <c:v>-33.378</c:v>
                </c:pt>
                <c:pt idx="3712">
                  <c:v>-33.375999999999998</c:v>
                </c:pt>
                <c:pt idx="3713">
                  <c:v>-33.373999999999995</c:v>
                </c:pt>
                <c:pt idx="3714">
                  <c:v>-33.372</c:v>
                </c:pt>
                <c:pt idx="3715">
                  <c:v>-33.369999999999997</c:v>
                </c:pt>
                <c:pt idx="3716">
                  <c:v>-33.367999999999995</c:v>
                </c:pt>
                <c:pt idx="3717">
                  <c:v>-33.366</c:v>
                </c:pt>
                <c:pt idx="3718">
                  <c:v>-33.363999999999997</c:v>
                </c:pt>
                <c:pt idx="3719">
                  <c:v>-33.361999999999995</c:v>
                </c:pt>
                <c:pt idx="3720">
                  <c:v>-33.36</c:v>
                </c:pt>
                <c:pt idx="3721">
                  <c:v>-33.357999999999997</c:v>
                </c:pt>
                <c:pt idx="3722">
                  <c:v>-33.355999999999995</c:v>
                </c:pt>
                <c:pt idx="3723">
                  <c:v>-33.353999999999999</c:v>
                </c:pt>
                <c:pt idx="3724">
                  <c:v>-33.351999999999997</c:v>
                </c:pt>
                <c:pt idx="3725">
                  <c:v>-33.349999999999994</c:v>
                </c:pt>
                <c:pt idx="3726">
                  <c:v>-33.347999999999999</c:v>
                </c:pt>
                <c:pt idx="3727">
                  <c:v>-33.345999999999997</c:v>
                </c:pt>
                <c:pt idx="3728">
                  <c:v>-33.343999999999994</c:v>
                </c:pt>
                <c:pt idx="3729">
                  <c:v>-33.341999999999999</c:v>
                </c:pt>
                <c:pt idx="3730">
                  <c:v>-33.339999999999996</c:v>
                </c:pt>
                <c:pt idx="3731">
                  <c:v>-33.337999999999994</c:v>
                </c:pt>
                <c:pt idx="3732">
                  <c:v>-33.335999999999999</c:v>
                </c:pt>
                <c:pt idx="3733">
                  <c:v>-33.333999999999996</c:v>
                </c:pt>
                <c:pt idx="3734">
                  <c:v>-33.331999999999994</c:v>
                </c:pt>
                <c:pt idx="3735">
                  <c:v>-33.33</c:v>
                </c:pt>
                <c:pt idx="3736">
                  <c:v>-33.327999999999996</c:v>
                </c:pt>
                <c:pt idx="3737">
                  <c:v>-33.325999999999993</c:v>
                </c:pt>
                <c:pt idx="3738">
                  <c:v>-33.323999999999998</c:v>
                </c:pt>
                <c:pt idx="3739">
                  <c:v>-33.321999999999996</c:v>
                </c:pt>
                <c:pt idx="3740">
                  <c:v>-33.319999999999993</c:v>
                </c:pt>
                <c:pt idx="3741">
                  <c:v>-33.317999999999998</c:v>
                </c:pt>
                <c:pt idx="3742">
                  <c:v>-33.315999999999995</c:v>
                </c:pt>
                <c:pt idx="3743">
                  <c:v>-33.314</c:v>
                </c:pt>
                <c:pt idx="3744">
                  <c:v>-33.311999999999998</c:v>
                </c:pt>
                <c:pt idx="3745">
                  <c:v>-33.309999999999995</c:v>
                </c:pt>
                <c:pt idx="3746">
                  <c:v>-33.308</c:v>
                </c:pt>
                <c:pt idx="3747">
                  <c:v>-33.305999999999997</c:v>
                </c:pt>
                <c:pt idx="3748">
                  <c:v>-33.303999999999995</c:v>
                </c:pt>
                <c:pt idx="3749">
                  <c:v>-33.302</c:v>
                </c:pt>
                <c:pt idx="3750">
                  <c:v>-33.299999999999997</c:v>
                </c:pt>
                <c:pt idx="3751">
                  <c:v>-33.297999999999995</c:v>
                </c:pt>
                <c:pt idx="3752">
                  <c:v>-33.295999999999999</c:v>
                </c:pt>
                <c:pt idx="3753">
                  <c:v>-33.293999999999997</c:v>
                </c:pt>
                <c:pt idx="3754">
                  <c:v>-33.291999999999994</c:v>
                </c:pt>
                <c:pt idx="3755">
                  <c:v>-33.29</c:v>
                </c:pt>
                <c:pt idx="3756">
                  <c:v>-33.287999999999997</c:v>
                </c:pt>
                <c:pt idx="3757">
                  <c:v>-33.285999999999994</c:v>
                </c:pt>
                <c:pt idx="3758">
                  <c:v>-33.283999999999999</c:v>
                </c:pt>
                <c:pt idx="3759">
                  <c:v>-33.281999999999996</c:v>
                </c:pt>
                <c:pt idx="3760">
                  <c:v>-33.28</c:v>
                </c:pt>
                <c:pt idx="3761">
                  <c:v>-33.277999999999999</c:v>
                </c:pt>
                <c:pt idx="3762">
                  <c:v>-33.275999999999996</c:v>
                </c:pt>
                <c:pt idx="3763">
                  <c:v>-33.274000000000001</c:v>
                </c:pt>
                <c:pt idx="3764">
                  <c:v>-33.271999999999998</c:v>
                </c:pt>
                <c:pt idx="3765">
                  <c:v>-33.269999999999996</c:v>
                </c:pt>
                <c:pt idx="3766">
                  <c:v>-33.268000000000001</c:v>
                </c:pt>
                <c:pt idx="3767">
                  <c:v>-33.265999999999998</c:v>
                </c:pt>
                <c:pt idx="3768">
                  <c:v>-33.263999999999996</c:v>
                </c:pt>
                <c:pt idx="3769">
                  <c:v>-33.262</c:v>
                </c:pt>
                <c:pt idx="3770">
                  <c:v>-33.26</c:v>
                </c:pt>
                <c:pt idx="3771">
                  <c:v>-33.257999999999996</c:v>
                </c:pt>
                <c:pt idx="3772">
                  <c:v>-33.256</c:v>
                </c:pt>
                <c:pt idx="3773">
                  <c:v>-33.253999999999998</c:v>
                </c:pt>
                <c:pt idx="3774">
                  <c:v>-33.251999999999995</c:v>
                </c:pt>
                <c:pt idx="3775">
                  <c:v>-33.25</c:v>
                </c:pt>
                <c:pt idx="3776">
                  <c:v>-33.247999999999998</c:v>
                </c:pt>
                <c:pt idx="3777">
                  <c:v>-33.245999999999995</c:v>
                </c:pt>
                <c:pt idx="3778">
                  <c:v>-33.244</c:v>
                </c:pt>
                <c:pt idx="3779">
                  <c:v>-33.241999999999997</c:v>
                </c:pt>
                <c:pt idx="3780">
                  <c:v>-33.239999999999995</c:v>
                </c:pt>
                <c:pt idx="3781">
                  <c:v>-33.238</c:v>
                </c:pt>
                <c:pt idx="3782">
                  <c:v>-33.235999999999997</c:v>
                </c:pt>
                <c:pt idx="3783">
                  <c:v>-33.233999999999995</c:v>
                </c:pt>
                <c:pt idx="3784">
                  <c:v>-33.231999999999999</c:v>
                </c:pt>
                <c:pt idx="3785">
                  <c:v>-33.229999999999997</c:v>
                </c:pt>
                <c:pt idx="3786">
                  <c:v>-33.227999999999994</c:v>
                </c:pt>
                <c:pt idx="3787">
                  <c:v>-33.225999999999999</c:v>
                </c:pt>
                <c:pt idx="3788">
                  <c:v>-33.223999999999997</c:v>
                </c:pt>
                <c:pt idx="3789">
                  <c:v>-33.221999999999994</c:v>
                </c:pt>
                <c:pt idx="3790">
                  <c:v>-33.22</c:v>
                </c:pt>
                <c:pt idx="3791">
                  <c:v>-33.217999999999996</c:v>
                </c:pt>
                <c:pt idx="3792">
                  <c:v>-33.215999999999994</c:v>
                </c:pt>
                <c:pt idx="3793">
                  <c:v>-33.213999999999999</c:v>
                </c:pt>
                <c:pt idx="3794">
                  <c:v>-33.211999999999996</c:v>
                </c:pt>
                <c:pt idx="3795">
                  <c:v>-33.209999999999994</c:v>
                </c:pt>
                <c:pt idx="3796">
                  <c:v>-33.207999999999998</c:v>
                </c:pt>
                <c:pt idx="3797">
                  <c:v>-33.205999999999996</c:v>
                </c:pt>
                <c:pt idx="3798">
                  <c:v>-33.203999999999994</c:v>
                </c:pt>
                <c:pt idx="3799">
                  <c:v>-33.201999999999998</c:v>
                </c:pt>
                <c:pt idx="3800">
                  <c:v>-33.199999999999996</c:v>
                </c:pt>
                <c:pt idx="3801">
                  <c:v>-33.197999999999993</c:v>
                </c:pt>
                <c:pt idx="3802">
                  <c:v>-33.195999999999998</c:v>
                </c:pt>
                <c:pt idx="3803">
                  <c:v>-33.193999999999996</c:v>
                </c:pt>
                <c:pt idx="3804">
                  <c:v>-33.192</c:v>
                </c:pt>
                <c:pt idx="3805">
                  <c:v>-33.19</c:v>
                </c:pt>
                <c:pt idx="3806">
                  <c:v>-33.187999999999995</c:v>
                </c:pt>
                <c:pt idx="3807">
                  <c:v>-33.186</c:v>
                </c:pt>
                <c:pt idx="3808">
                  <c:v>-33.183999999999997</c:v>
                </c:pt>
                <c:pt idx="3809">
                  <c:v>-33.181999999999995</c:v>
                </c:pt>
                <c:pt idx="3810">
                  <c:v>-33.18</c:v>
                </c:pt>
                <c:pt idx="3811">
                  <c:v>-33.177999999999997</c:v>
                </c:pt>
                <c:pt idx="3812">
                  <c:v>-33.175999999999995</c:v>
                </c:pt>
                <c:pt idx="3813">
                  <c:v>-33.173999999999999</c:v>
                </c:pt>
                <c:pt idx="3814">
                  <c:v>-33.171999999999997</c:v>
                </c:pt>
                <c:pt idx="3815">
                  <c:v>-33.169999999999995</c:v>
                </c:pt>
                <c:pt idx="3816">
                  <c:v>-33.167999999999999</c:v>
                </c:pt>
                <c:pt idx="3817">
                  <c:v>-33.165999999999997</c:v>
                </c:pt>
                <c:pt idx="3818">
                  <c:v>-33.163999999999994</c:v>
                </c:pt>
                <c:pt idx="3819">
                  <c:v>-33.161999999999999</c:v>
                </c:pt>
                <c:pt idx="3820">
                  <c:v>-33.159999999999997</c:v>
                </c:pt>
                <c:pt idx="3821">
                  <c:v>-33.157999999999994</c:v>
                </c:pt>
                <c:pt idx="3822">
                  <c:v>-33.155999999999999</c:v>
                </c:pt>
                <c:pt idx="3823">
                  <c:v>-33.153999999999996</c:v>
                </c:pt>
                <c:pt idx="3824">
                  <c:v>-33.152000000000001</c:v>
                </c:pt>
                <c:pt idx="3825">
                  <c:v>-33.15</c:v>
                </c:pt>
                <c:pt idx="3826">
                  <c:v>-33.147999999999996</c:v>
                </c:pt>
                <c:pt idx="3827">
                  <c:v>-33.146000000000001</c:v>
                </c:pt>
                <c:pt idx="3828">
                  <c:v>-33.143999999999998</c:v>
                </c:pt>
                <c:pt idx="3829">
                  <c:v>-33.141999999999996</c:v>
                </c:pt>
                <c:pt idx="3830">
                  <c:v>-33.14</c:v>
                </c:pt>
                <c:pt idx="3831">
                  <c:v>-33.137999999999998</c:v>
                </c:pt>
                <c:pt idx="3832">
                  <c:v>-33.135999999999996</c:v>
                </c:pt>
                <c:pt idx="3833">
                  <c:v>-33.134</c:v>
                </c:pt>
                <c:pt idx="3834">
                  <c:v>-33.131999999999998</c:v>
                </c:pt>
                <c:pt idx="3835">
                  <c:v>-33.129999999999995</c:v>
                </c:pt>
                <c:pt idx="3836">
                  <c:v>-33.128</c:v>
                </c:pt>
                <c:pt idx="3837">
                  <c:v>-33.125999999999998</c:v>
                </c:pt>
                <c:pt idx="3838">
                  <c:v>-33.123999999999995</c:v>
                </c:pt>
                <c:pt idx="3839">
                  <c:v>-33.122</c:v>
                </c:pt>
                <c:pt idx="3840">
                  <c:v>-33.119999999999997</c:v>
                </c:pt>
                <c:pt idx="3841">
                  <c:v>-33.117999999999995</c:v>
                </c:pt>
                <c:pt idx="3842">
                  <c:v>-33.116</c:v>
                </c:pt>
                <c:pt idx="3843">
                  <c:v>-33.113999999999997</c:v>
                </c:pt>
                <c:pt idx="3844">
                  <c:v>-33.111999999999995</c:v>
                </c:pt>
                <c:pt idx="3845">
                  <c:v>-33.11</c:v>
                </c:pt>
                <c:pt idx="3846">
                  <c:v>-33.107999999999997</c:v>
                </c:pt>
                <c:pt idx="3847">
                  <c:v>-33.105999999999995</c:v>
                </c:pt>
                <c:pt idx="3848">
                  <c:v>-33.103999999999999</c:v>
                </c:pt>
                <c:pt idx="3849">
                  <c:v>-33.101999999999997</c:v>
                </c:pt>
                <c:pt idx="3850">
                  <c:v>-33.099999999999994</c:v>
                </c:pt>
                <c:pt idx="3851">
                  <c:v>-33.097999999999999</c:v>
                </c:pt>
                <c:pt idx="3852">
                  <c:v>-33.095999999999997</c:v>
                </c:pt>
                <c:pt idx="3853">
                  <c:v>-33.093999999999994</c:v>
                </c:pt>
                <c:pt idx="3854">
                  <c:v>-33.091999999999999</c:v>
                </c:pt>
                <c:pt idx="3855">
                  <c:v>-33.089999999999996</c:v>
                </c:pt>
                <c:pt idx="3856">
                  <c:v>-33.087999999999994</c:v>
                </c:pt>
                <c:pt idx="3857">
                  <c:v>-33.085999999999999</c:v>
                </c:pt>
                <c:pt idx="3858">
                  <c:v>-33.083999999999996</c:v>
                </c:pt>
                <c:pt idx="3859">
                  <c:v>-33.081999999999994</c:v>
                </c:pt>
                <c:pt idx="3860">
                  <c:v>-33.08</c:v>
                </c:pt>
                <c:pt idx="3861">
                  <c:v>-33.077999999999996</c:v>
                </c:pt>
                <c:pt idx="3862">
                  <c:v>-33.075999999999993</c:v>
                </c:pt>
                <c:pt idx="3863">
                  <c:v>-33.073999999999998</c:v>
                </c:pt>
                <c:pt idx="3864">
                  <c:v>-33.071999999999996</c:v>
                </c:pt>
                <c:pt idx="3865">
                  <c:v>-33.069999999999993</c:v>
                </c:pt>
                <c:pt idx="3866">
                  <c:v>-33.067999999999998</c:v>
                </c:pt>
                <c:pt idx="3867">
                  <c:v>-33.065999999999995</c:v>
                </c:pt>
                <c:pt idx="3868">
                  <c:v>-33.064</c:v>
                </c:pt>
                <c:pt idx="3869">
                  <c:v>-33.061999999999998</c:v>
                </c:pt>
                <c:pt idx="3870">
                  <c:v>-33.059999999999995</c:v>
                </c:pt>
                <c:pt idx="3871">
                  <c:v>-33.058</c:v>
                </c:pt>
                <c:pt idx="3872">
                  <c:v>-33.055999999999997</c:v>
                </c:pt>
                <c:pt idx="3873">
                  <c:v>-33.053999999999995</c:v>
                </c:pt>
                <c:pt idx="3874">
                  <c:v>-33.052</c:v>
                </c:pt>
                <c:pt idx="3875">
                  <c:v>-33.049999999999997</c:v>
                </c:pt>
                <c:pt idx="3876">
                  <c:v>-33.047999999999995</c:v>
                </c:pt>
                <c:pt idx="3877">
                  <c:v>-33.045999999999999</c:v>
                </c:pt>
                <c:pt idx="3878">
                  <c:v>-33.043999999999997</c:v>
                </c:pt>
                <c:pt idx="3879">
                  <c:v>-33.041999999999994</c:v>
                </c:pt>
                <c:pt idx="3880">
                  <c:v>-33.04</c:v>
                </c:pt>
                <c:pt idx="3881">
                  <c:v>-33.037999999999997</c:v>
                </c:pt>
                <c:pt idx="3882">
                  <c:v>-33.035999999999994</c:v>
                </c:pt>
                <c:pt idx="3883">
                  <c:v>-33.033999999999999</c:v>
                </c:pt>
                <c:pt idx="3884">
                  <c:v>-33.031999999999996</c:v>
                </c:pt>
                <c:pt idx="3885">
                  <c:v>-33.03</c:v>
                </c:pt>
                <c:pt idx="3886">
                  <c:v>-33.027999999999999</c:v>
                </c:pt>
                <c:pt idx="3887">
                  <c:v>-33.025999999999996</c:v>
                </c:pt>
                <c:pt idx="3888">
                  <c:v>-33.024000000000001</c:v>
                </c:pt>
                <c:pt idx="3889">
                  <c:v>-33.021999999999998</c:v>
                </c:pt>
                <c:pt idx="3890">
                  <c:v>-33.019999999999996</c:v>
                </c:pt>
                <c:pt idx="3891">
                  <c:v>-33.018000000000001</c:v>
                </c:pt>
                <c:pt idx="3892">
                  <c:v>-33.015999999999998</c:v>
                </c:pt>
                <c:pt idx="3893">
                  <c:v>-33.013999999999996</c:v>
                </c:pt>
                <c:pt idx="3894">
                  <c:v>-33.012</c:v>
                </c:pt>
                <c:pt idx="3895">
                  <c:v>-33.01</c:v>
                </c:pt>
                <c:pt idx="3896">
                  <c:v>-33.007999999999996</c:v>
                </c:pt>
                <c:pt idx="3897">
                  <c:v>-33.006</c:v>
                </c:pt>
                <c:pt idx="3898">
                  <c:v>-33.003999999999998</c:v>
                </c:pt>
                <c:pt idx="3899">
                  <c:v>-33.001999999999995</c:v>
                </c:pt>
                <c:pt idx="3900">
                  <c:v>-33</c:v>
                </c:pt>
                <c:pt idx="3901">
                  <c:v>-32.997999999999998</c:v>
                </c:pt>
                <c:pt idx="3902">
                  <c:v>-32.995999999999995</c:v>
                </c:pt>
                <c:pt idx="3903">
                  <c:v>-32.994</c:v>
                </c:pt>
                <c:pt idx="3904">
                  <c:v>-32.991999999999997</c:v>
                </c:pt>
                <c:pt idx="3905">
                  <c:v>-32.989999999999995</c:v>
                </c:pt>
                <c:pt idx="3906">
                  <c:v>-32.988</c:v>
                </c:pt>
                <c:pt idx="3907">
                  <c:v>-32.985999999999997</c:v>
                </c:pt>
                <c:pt idx="3908">
                  <c:v>-32.983999999999995</c:v>
                </c:pt>
                <c:pt idx="3909">
                  <c:v>-32.981999999999999</c:v>
                </c:pt>
                <c:pt idx="3910">
                  <c:v>-32.979999999999997</c:v>
                </c:pt>
                <c:pt idx="3911">
                  <c:v>-32.977999999999994</c:v>
                </c:pt>
                <c:pt idx="3912">
                  <c:v>-32.975999999999999</c:v>
                </c:pt>
                <c:pt idx="3913">
                  <c:v>-32.973999999999997</c:v>
                </c:pt>
                <c:pt idx="3914">
                  <c:v>-32.971999999999994</c:v>
                </c:pt>
                <c:pt idx="3915">
                  <c:v>-32.97</c:v>
                </c:pt>
                <c:pt idx="3916">
                  <c:v>-32.967999999999996</c:v>
                </c:pt>
                <c:pt idx="3917">
                  <c:v>-32.965999999999994</c:v>
                </c:pt>
                <c:pt idx="3918">
                  <c:v>-32.963999999999999</c:v>
                </c:pt>
                <c:pt idx="3919">
                  <c:v>-32.961999999999996</c:v>
                </c:pt>
                <c:pt idx="3920">
                  <c:v>-32.959999999999994</c:v>
                </c:pt>
                <c:pt idx="3921">
                  <c:v>-32.957999999999998</c:v>
                </c:pt>
                <c:pt idx="3922">
                  <c:v>-32.955999999999996</c:v>
                </c:pt>
                <c:pt idx="3923">
                  <c:v>-32.953999999999994</c:v>
                </c:pt>
                <c:pt idx="3924">
                  <c:v>-32.951999999999998</c:v>
                </c:pt>
                <c:pt idx="3925">
                  <c:v>-32.949999999999996</c:v>
                </c:pt>
                <c:pt idx="3926">
                  <c:v>-32.947999999999993</c:v>
                </c:pt>
                <c:pt idx="3927">
                  <c:v>-32.945999999999998</c:v>
                </c:pt>
                <c:pt idx="3928">
                  <c:v>-32.943999999999996</c:v>
                </c:pt>
                <c:pt idx="3929">
                  <c:v>-32.942</c:v>
                </c:pt>
                <c:pt idx="3930">
                  <c:v>-32.94</c:v>
                </c:pt>
                <c:pt idx="3931">
                  <c:v>-32.937999999999995</c:v>
                </c:pt>
                <c:pt idx="3932">
                  <c:v>-32.936</c:v>
                </c:pt>
                <c:pt idx="3933">
                  <c:v>-32.933999999999997</c:v>
                </c:pt>
                <c:pt idx="3934">
                  <c:v>-32.931999999999995</c:v>
                </c:pt>
                <c:pt idx="3935">
                  <c:v>-32.93</c:v>
                </c:pt>
                <c:pt idx="3936">
                  <c:v>-32.927999999999997</c:v>
                </c:pt>
                <c:pt idx="3937">
                  <c:v>-32.925999999999995</c:v>
                </c:pt>
                <c:pt idx="3938">
                  <c:v>-32.923999999999999</c:v>
                </c:pt>
                <c:pt idx="3939">
                  <c:v>-32.921999999999997</c:v>
                </c:pt>
                <c:pt idx="3940">
                  <c:v>-32.919999999999995</c:v>
                </c:pt>
                <c:pt idx="3941">
                  <c:v>-32.917999999999999</c:v>
                </c:pt>
                <c:pt idx="3942">
                  <c:v>-32.915999999999997</c:v>
                </c:pt>
                <c:pt idx="3943">
                  <c:v>-32.913999999999994</c:v>
                </c:pt>
                <c:pt idx="3944">
                  <c:v>-32.911999999999999</c:v>
                </c:pt>
                <c:pt idx="3945">
                  <c:v>-32.909999999999997</c:v>
                </c:pt>
                <c:pt idx="3946">
                  <c:v>-32.907999999999994</c:v>
                </c:pt>
                <c:pt idx="3947">
                  <c:v>-32.905999999999999</c:v>
                </c:pt>
                <c:pt idx="3948">
                  <c:v>-32.903999999999996</c:v>
                </c:pt>
                <c:pt idx="3949">
                  <c:v>-32.902000000000001</c:v>
                </c:pt>
                <c:pt idx="3950">
                  <c:v>-32.9</c:v>
                </c:pt>
                <c:pt idx="3951">
                  <c:v>-32.897999999999996</c:v>
                </c:pt>
                <c:pt idx="3952">
                  <c:v>-32.896000000000001</c:v>
                </c:pt>
                <c:pt idx="3953">
                  <c:v>-32.893999999999998</c:v>
                </c:pt>
                <c:pt idx="3954">
                  <c:v>-32.891999999999996</c:v>
                </c:pt>
                <c:pt idx="3955">
                  <c:v>-32.89</c:v>
                </c:pt>
                <c:pt idx="3956">
                  <c:v>-32.887999999999998</c:v>
                </c:pt>
                <c:pt idx="3957">
                  <c:v>-32.885999999999996</c:v>
                </c:pt>
                <c:pt idx="3958">
                  <c:v>-32.884</c:v>
                </c:pt>
                <c:pt idx="3959">
                  <c:v>-32.881999999999998</c:v>
                </c:pt>
                <c:pt idx="3960">
                  <c:v>-32.879999999999995</c:v>
                </c:pt>
                <c:pt idx="3961">
                  <c:v>-32.878</c:v>
                </c:pt>
                <c:pt idx="3962">
                  <c:v>-32.875999999999998</c:v>
                </c:pt>
                <c:pt idx="3963">
                  <c:v>-32.873999999999995</c:v>
                </c:pt>
                <c:pt idx="3964">
                  <c:v>-32.872</c:v>
                </c:pt>
                <c:pt idx="3965">
                  <c:v>-32.869999999999997</c:v>
                </c:pt>
                <c:pt idx="3966">
                  <c:v>-32.867999999999995</c:v>
                </c:pt>
                <c:pt idx="3967">
                  <c:v>-32.866</c:v>
                </c:pt>
                <c:pt idx="3968">
                  <c:v>-32.863999999999997</c:v>
                </c:pt>
                <c:pt idx="3969">
                  <c:v>-32.861999999999995</c:v>
                </c:pt>
                <c:pt idx="3970">
                  <c:v>-32.86</c:v>
                </c:pt>
                <c:pt idx="3971">
                  <c:v>-32.857999999999997</c:v>
                </c:pt>
                <c:pt idx="3972">
                  <c:v>-32.855999999999995</c:v>
                </c:pt>
                <c:pt idx="3973">
                  <c:v>-32.853999999999999</c:v>
                </c:pt>
                <c:pt idx="3974">
                  <c:v>-32.851999999999997</c:v>
                </c:pt>
                <c:pt idx="3975">
                  <c:v>-32.849999999999994</c:v>
                </c:pt>
                <c:pt idx="3976">
                  <c:v>-32.847999999999999</c:v>
                </c:pt>
                <c:pt idx="3977">
                  <c:v>-32.845999999999997</c:v>
                </c:pt>
                <c:pt idx="3978">
                  <c:v>-32.843999999999994</c:v>
                </c:pt>
                <c:pt idx="3979">
                  <c:v>-32.841999999999999</c:v>
                </c:pt>
                <c:pt idx="3980">
                  <c:v>-32.839999999999996</c:v>
                </c:pt>
                <c:pt idx="3981">
                  <c:v>-32.837999999999994</c:v>
                </c:pt>
                <c:pt idx="3982">
                  <c:v>-32.835999999999999</c:v>
                </c:pt>
                <c:pt idx="3983">
                  <c:v>-32.833999999999996</c:v>
                </c:pt>
                <c:pt idx="3984">
                  <c:v>-32.831999999999994</c:v>
                </c:pt>
                <c:pt idx="3985">
                  <c:v>-32.83</c:v>
                </c:pt>
                <c:pt idx="3986">
                  <c:v>-32.827999999999996</c:v>
                </c:pt>
                <c:pt idx="3987">
                  <c:v>-32.825999999999993</c:v>
                </c:pt>
                <c:pt idx="3988">
                  <c:v>-32.823999999999998</c:v>
                </c:pt>
                <c:pt idx="3989">
                  <c:v>-32.821999999999996</c:v>
                </c:pt>
                <c:pt idx="3990">
                  <c:v>-32.819999999999993</c:v>
                </c:pt>
                <c:pt idx="3991">
                  <c:v>-32.817999999999998</c:v>
                </c:pt>
                <c:pt idx="3992">
                  <c:v>-32.815999999999995</c:v>
                </c:pt>
                <c:pt idx="3993">
                  <c:v>-32.814</c:v>
                </c:pt>
                <c:pt idx="3994">
                  <c:v>-32.811999999999998</c:v>
                </c:pt>
                <c:pt idx="3995">
                  <c:v>-32.809999999999995</c:v>
                </c:pt>
                <c:pt idx="3996">
                  <c:v>-32.808</c:v>
                </c:pt>
                <c:pt idx="3997">
                  <c:v>-32.805999999999997</c:v>
                </c:pt>
                <c:pt idx="3998">
                  <c:v>-32.803999999999995</c:v>
                </c:pt>
                <c:pt idx="3999">
                  <c:v>-32.802</c:v>
                </c:pt>
                <c:pt idx="4000">
                  <c:v>-32.799999999999997</c:v>
                </c:pt>
                <c:pt idx="4001">
                  <c:v>-32.797999999999995</c:v>
                </c:pt>
                <c:pt idx="4002">
                  <c:v>-32.795999999999999</c:v>
                </c:pt>
                <c:pt idx="4003">
                  <c:v>-32.793999999999997</c:v>
                </c:pt>
                <c:pt idx="4004">
                  <c:v>-32.792000000000002</c:v>
                </c:pt>
                <c:pt idx="4005">
                  <c:v>-32.79</c:v>
                </c:pt>
                <c:pt idx="4006">
                  <c:v>-32.787999999999997</c:v>
                </c:pt>
                <c:pt idx="4007">
                  <c:v>-32.786000000000001</c:v>
                </c:pt>
                <c:pt idx="4008">
                  <c:v>-32.783999999999999</c:v>
                </c:pt>
                <c:pt idx="4009">
                  <c:v>-32.781999999999996</c:v>
                </c:pt>
                <c:pt idx="4010">
                  <c:v>-32.78</c:v>
                </c:pt>
                <c:pt idx="4011">
                  <c:v>-32.777999999999999</c:v>
                </c:pt>
                <c:pt idx="4012">
                  <c:v>-32.775999999999996</c:v>
                </c:pt>
                <c:pt idx="4013">
                  <c:v>-32.774000000000001</c:v>
                </c:pt>
                <c:pt idx="4014">
                  <c:v>-32.771999999999998</c:v>
                </c:pt>
                <c:pt idx="4015">
                  <c:v>-32.769999999999996</c:v>
                </c:pt>
                <c:pt idx="4016">
                  <c:v>-32.768000000000001</c:v>
                </c:pt>
                <c:pt idx="4017">
                  <c:v>-32.765999999999998</c:v>
                </c:pt>
                <c:pt idx="4018">
                  <c:v>-32.763999999999996</c:v>
                </c:pt>
                <c:pt idx="4019">
                  <c:v>-32.762</c:v>
                </c:pt>
                <c:pt idx="4020">
                  <c:v>-32.76</c:v>
                </c:pt>
                <c:pt idx="4021">
                  <c:v>-32.757999999999996</c:v>
                </c:pt>
                <c:pt idx="4022">
                  <c:v>-32.756</c:v>
                </c:pt>
                <c:pt idx="4023">
                  <c:v>-32.753999999999998</c:v>
                </c:pt>
                <c:pt idx="4024">
                  <c:v>-32.751999999999995</c:v>
                </c:pt>
                <c:pt idx="4025">
                  <c:v>-32.75</c:v>
                </c:pt>
                <c:pt idx="4026">
                  <c:v>-32.747999999999998</c:v>
                </c:pt>
                <c:pt idx="4027">
                  <c:v>-32.745999999999995</c:v>
                </c:pt>
                <c:pt idx="4028">
                  <c:v>-32.744</c:v>
                </c:pt>
                <c:pt idx="4029">
                  <c:v>-32.741999999999997</c:v>
                </c:pt>
                <c:pt idx="4030">
                  <c:v>-32.739999999999995</c:v>
                </c:pt>
                <c:pt idx="4031">
                  <c:v>-32.738</c:v>
                </c:pt>
                <c:pt idx="4032">
                  <c:v>-32.735999999999997</c:v>
                </c:pt>
                <c:pt idx="4033">
                  <c:v>-32.733999999999995</c:v>
                </c:pt>
                <c:pt idx="4034">
                  <c:v>-32.731999999999999</c:v>
                </c:pt>
                <c:pt idx="4035">
                  <c:v>-32.729999999999997</c:v>
                </c:pt>
                <c:pt idx="4036">
                  <c:v>-32.727999999999994</c:v>
                </c:pt>
                <c:pt idx="4037">
                  <c:v>-32.725999999999999</c:v>
                </c:pt>
                <c:pt idx="4038">
                  <c:v>-32.723999999999997</c:v>
                </c:pt>
                <c:pt idx="4039">
                  <c:v>-32.721999999999994</c:v>
                </c:pt>
                <c:pt idx="4040">
                  <c:v>-32.72</c:v>
                </c:pt>
                <c:pt idx="4041">
                  <c:v>-32.717999999999996</c:v>
                </c:pt>
                <c:pt idx="4042">
                  <c:v>-32.715999999999994</c:v>
                </c:pt>
                <c:pt idx="4043">
                  <c:v>-32.713999999999999</c:v>
                </c:pt>
                <c:pt idx="4044">
                  <c:v>-32.711999999999996</c:v>
                </c:pt>
                <c:pt idx="4045">
                  <c:v>-32.709999999999994</c:v>
                </c:pt>
                <c:pt idx="4046">
                  <c:v>-32.707999999999998</c:v>
                </c:pt>
                <c:pt idx="4047">
                  <c:v>-32.705999999999996</c:v>
                </c:pt>
                <c:pt idx="4048">
                  <c:v>-32.703999999999994</c:v>
                </c:pt>
                <c:pt idx="4049">
                  <c:v>-32.701999999999998</c:v>
                </c:pt>
                <c:pt idx="4050">
                  <c:v>-32.699999999999996</c:v>
                </c:pt>
                <c:pt idx="4051">
                  <c:v>-32.697999999999993</c:v>
                </c:pt>
                <c:pt idx="4052">
                  <c:v>-32.695999999999998</c:v>
                </c:pt>
                <c:pt idx="4053">
                  <c:v>-32.693999999999996</c:v>
                </c:pt>
                <c:pt idx="4054">
                  <c:v>-32.691999999999993</c:v>
                </c:pt>
                <c:pt idx="4055">
                  <c:v>-32.69</c:v>
                </c:pt>
                <c:pt idx="4056">
                  <c:v>-32.687999999999995</c:v>
                </c:pt>
                <c:pt idx="4057">
                  <c:v>-32.685999999999993</c:v>
                </c:pt>
                <c:pt idx="4058">
                  <c:v>-32.683999999999997</c:v>
                </c:pt>
                <c:pt idx="4059">
                  <c:v>-32.681999999999995</c:v>
                </c:pt>
                <c:pt idx="4060">
                  <c:v>-32.68</c:v>
                </c:pt>
                <c:pt idx="4061">
                  <c:v>-32.677999999999997</c:v>
                </c:pt>
                <c:pt idx="4062">
                  <c:v>-32.675999999999995</c:v>
                </c:pt>
                <c:pt idx="4063">
                  <c:v>-32.673999999999999</c:v>
                </c:pt>
                <c:pt idx="4064">
                  <c:v>-32.671999999999997</c:v>
                </c:pt>
                <c:pt idx="4065">
                  <c:v>-32.669999999999995</c:v>
                </c:pt>
                <c:pt idx="4066">
                  <c:v>-32.667999999999999</c:v>
                </c:pt>
                <c:pt idx="4067">
                  <c:v>-32.665999999999997</c:v>
                </c:pt>
                <c:pt idx="4068">
                  <c:v>-32.664000000000001</c:v>
                </c:pt>
                <c:pt idx="4069">
                  <c:v>-32.661999999999999</c:v>
                </c:pt>
                <c:pt idx="4070">
                  <c:v>-32.659999999999997</c:v>
                </c:pt>
                <c:pt idx="4071">
                  <c:v>-32.658000000000001</c:v>
                </c:pt>
                <c:pt idx="4072">
                  <c:v>-32.655999999999999</c:v>
                </c:pt>
                <c:pt idx="4073">
                  <c:v>-32.653999999999996</c:v>
                </c:pt>
                <c:pt idx="4074">
                  <c:v>-32.652000000000001</c:v>
                </c:pt>
                <c:pt idx="4075">
                  <c:v>-32.65</c:v>
                </c:pt>
                <c:pt idx="4076">
                  <c:v>-32.647999999999996</c:v>
                </c:pt>
                <c:pt idx="4077">
                  <c:v>-32.646000000000001</c:v>
                </c:pt>
                <c:pt idx="4078">
                  <c:v>-32.643999999999998</c:v>
                </c:pt>
                <c:pt idx="4079">
                  <c:v>-32.641999999999996</c:v>
                </c:pt>
                <c:pt idx="4080">
                  <c:v>-32.64</c:v>
                </c:pt>
                <c:pt idx="4081">
                  <c:v>-32.637999999999998</c:v>
                </c:pt>
                <c:pt idx="4082">
                  <c:v>-32.635999999999996</c:v>
                </c:pt>
                <c:pt idx="4083">
                  <c:v>-32.634</c:v>
                </c:pt>
                <c:pt idx="4084">
                  <c:v>-32.631999999999998</c:v>
                </c:pt>
                <c:pt idx="4085">
                  <c:v>-32.629999999999995</c:v>
                </c:pt>
                <c:pt idx="4086">
                  <c:v>-32.628</c:v>
                </c:pt>
                <c:pt idx="4087">
                  <c:v>-32.625999999999998</c:v>
                </c:pt>
                <c:pt idx="4088">
                  <c:v>-32.623999999999995</c:v>
                </c:pt>
                <c:pt idx="4089">
                  <c:v>-32.622</c:v>
                </c:pt>
                <c:pt idx="4090">
                  <c:v>-32.619999999999997</c:v>
                </c:pt>
                <c:pt idx="4091">
                  <c:v>-32.617999999999995</c:v>
                </c:pt>
                <c:pt idx="4092">
                  <c:v>-32.616</c:v>
                </c:pt>
                <c:pt idx="4093">
                  <c:v>-32.613999999999997</c:v>
                </c:pt>
                <c:pt idx="4094">
                  <c:v>-32.611999999999995</c:v>
                </c:pt>
                <c:pt idx="4095">
                  <c:v>-32.61</c:v>
                </c:pt>
                <c:pt idx="4096">
                  <c:v>-32.607999999999997</c:v>
                </c:pt>
                <c:pt idx="4097">
                  <c:v>-32.605999999999995</c:v>
                </c:pt>
                <c:pt idx="4098">
                  <c:v>-32.603999999999999</c:v>
                </c:pt>
                <c:pt idx="4099">
                  <c:v>-32.601999999999997</c:v>
                </c:pt>
                <c:pt idx="4100">
                  <c:v>-32.599999999999994</c:v>
                </c:pt>
                <c:pt idx="4101">
                  <c:v>-32.597999999999999</c:v>
                </c:pt>
                <c:pt idx="4102">
                  <c:v>-32.595999999999997</c:v>
                </c:pt>
                <c:pt idx="4103">
                  <c:v>-32.593999999999994</c:v>
                </c:pt>
                <c:pt idx="4104">
                  <c:v>-32.591999999999999</c:v>
                </c:pt>
                <c:pt idx="4105">
                  <c:v>-32.589999999999996</c:v>
                </c:pt>
                <c:pt idx="4106">
                  <c:v>-32.587999999999994</c:v>
                </c:pt>
                <c:pt idx="4107">
                  <c:v>-32.585999999999999</c:v>
                </c:pt>
                <c:pt idx="4108">
                  <c:v>-32.583999999999996</c:v>
                </c:pt>
                <c:pt idx="4109">
                  <c:v>-32.581999999999994</c:v>
                </c:pt>
                <c:pt idx="4110">
                  <c:v>-32.58</c:v>
                </c:pt>
                <c:pt idx="4111">
                  <c:v>-32.577999999999996</c:v>
                </c:pt>
                <c:pt idx="4112">
                  <c:v>-32.575999999999993</c:v>
                </c:pt>
                <c:pt idx="4113">
                  <c:v>-32.573999999999998</c:v>
                </c:pt>
                <c:pt idx="4114">
                  <c:v>-32.571999999999996</c:v>
                </c:pt>
                <c:pt idx="4115">
                  <c:v>-32.569999999999993</c:v>
                </c:pt>
                <c:pt idx="4116">
                  <c:v>-32.567999999999998</c:v>
                </c:pt>
                <c:pt idx="4117">
                  <c:v>-32.565999999999995</c:v>
                </c:pt>
                <c:pt idx="4118">
                  <c:v>-32.563999999999993</c:v>
                </c:pt>
                <c:pt idx="4119">
                  <c:v>-32.561999999999998</c:v>
                </c:pt>
                <c:pt idx="4120">
                  <c:v>-32.559999999999995</c:v>
                </c:pt>
                <c:pt idx="4121">
                  <c:v>-32.557999999999993</c:v>
                </c:pt>
                <c:pt idx="4122">
                  <c:v>-32.555999999999997</c:v>
                </c:pt>
                <c:pt idx="4123">
                  <c:v>-32.553999999999995</c:v>
                </c:pt>
                <c:pt idx="4124">
                  <c:v>-32.552</c:v>
                </c:pt>
                <c:pt idx="4125">
                  <c:v>-32.549999999999997</c:v>
                </c:pt>
                <c:pt idx="4126">
                  <c:v>-32.547999999999995</c:v>
                </c:pt>
                <c:pt idx="4127">
                  <c:v>-32.545999999999999</c:v>
                </c:pt>
                <c:pt idx="4128">
                  <c:v>-32.543999999999997</c:v>
                </c:pt>
                <c:pt idx="4129">
                  <c:v>-32.542000000000002</c:v>
                </c:pt>
                <c:pt idx="4130">
                  <c:v>-32.54</c:v>
                </c:pt>
                <c:pt idx="4131">
                  <c:v>-32.537999999999997</c:v>
                </c:pt>
                <c:pt idx="4132">
                  <c:v>-32.536000000000001</c:v>
                </c:pt>
                <c:pt idx="4133">
                  <c:v>-32.533999999999999</c:v>
                </c:pt>
                <c:pt idx="4134">
                  <c:v>-32.531999999999996</c:v>
                </c:pt>
                <c:pt idx="4135">
                  <c:v>-32.53</c:v>
                </c:pt>
                <c:pt idx="4136">
                  <c:v>-32.527999999999999</c:v>
                </c:pt>
                <c:pt idx="4137">
                  <c:v>-32.525999999999996</c:v>
                </c:pt>
                <c:pt idx="4138">
                  <c:v>-32.524000000000001</c:v>
                </c:pt>
                <c:pt idx="4139">
                  <c:v>-32.521999999999998</c:v>
                </c:pt>
                <c:pt idx="4140">
                  <c:v>-32.519999999999996</c:v>
                </c:pt>
                <c:pt idx="4141">
                  <c:v>-32.518000000000001</c:v>
                </c:pt>
                <c:pt idx="4142">
                  <c:v>-32.515999999999998</c:v>
                </c:pt>
                <c:pt idx="4143">
                  <c:v>-32.513999999999996</c:v>
                </c:pt>
                <c:pt idx="4144">
                  <c:v>-32.512</c:v>
                </c:pt>
                <c:pt idx="4145">
                  <c:v>-32.51</c:v>
                </c:pt>
                <c:pt idx="4146">
                  <c:v>-32.507999999999996</c:v>
                </c:pt>
                <c:pt idx="4147">
                  <c:v>-32.506</c:v>
                </c:pt>
                <c:pt idx="4148">
                  <c:v>-32.503999999999998</c:v>
                </c:pt>
                <c:pt idx="4149">
                  <c:v>-32.501999999999995</c:v>
                </c:pt>
                <c:pt idx="4150">
                  <c:v>-32.5</c:v>
                </c:pt>
                <c:pt idx="4151">
                  <c:v>-32.497999999999998</c:v>
                </c:pt>
                <c:pt idx="4152">
                  <c:v>-32.495999999999995</c:v>
                </c:pt>
                <c:pt idx="4153">
                  <c:v>-32.494</c:v>
                </c:pt>
                <c:pt idx="4154">
                  <c:v>-32.491999999999997</c:v>
                </c:pt>
                <c:pt idx="4155">
                  <c:v>-32.489999999999995</c:v>
                </c:pt>
                <c:pt idx="4156">
                  <c:v>-32.488</c:v>
                </c:pt>
                <c:pt idx="4157">
                  <c:v>-32.485999999999997</c:v>
                </c:pt>
                <c:pt idx="4158">
                  <c:v>-32.483999999999995</c:v>
                </c:pt>
                <c:pt idx="4159">
                  <c:v>-32.481999999999999</c:v>
                </c:pt>
                <c:pt idx="4160">
                  <c:v>-32.479999999999997</c:v>
                </c:pt>
                <c:pt idx="4161">
                  <c:v>-32.477999999999994</c:v>
                </c:pt>
                <c:pt idx="4162">
                  <c:v>-32.475999999999999</c:v>
                </c:pt>
                <c:pt idx="4163">
                  <c:v>-32.473999999999997</c:v>
                </c:pt>
                <c:pt idx="4164">
                  <c:v>-32.471999999999994</c:v>
                </c:pt>
                <c:pt idx="4165">
                  <c:v>-32.47</c:v>
                </c:pt>
                <c:pt idx="4166">
                  <c:v>-32.467999999999996</c:v>
                </c:pt>
                <c:pt idx="4167">
                  <c:v>-32.465999999999994</c:v>
                </c:pt>
                <c:pt idx="4168">
                  <c:v>-32.463999999999999</c:v>
                </c:pt>
                <c:pt idx="4169">
                  <c:v>-32.461999999999996</c:v>
                </c:pt>
                <c:pt idx="4170">
                  <c:v>-32.459999999999994</c:v>
                </c:pt>
                <c:pt idx="4171">
                  <c:v>-32.457999999999998</c:v>
                </c:pt>
                <c:pt idx="4172">
                  <c:v>-32.455999999999996</c:v>
                </c:pt>
                <c:pt idx="4173">
                  <c:v>-32.453999999999994</c:v>
                </c:pt>
                <c:pt idx="4174">
                  <c:v>-32.451999999999998</c:v>
                </c:pt>
                <c:pt idx="4175">
                  <c:v>-32.449999999999996</c:v>
                </c:pt>
                <c:pt idx="4176">
                  <c:v>-32.447999999999993</c:v>
                </c:pt>
                <c:pt idx="4177">
                  <c:v>-32.445999999999998</c:v>
                </c:pt>
                <c:pt idx="4178">
                  <c:v>-32.443999999999996</c:v>
                </c:pt>
                <c:pt idx="4179">
                  <c:v>-32.441999999999993</c:v>
                </c:pt>
                <c:pt idx="4180">
                  <c:v>-32.44</c:v>
                </c:pt>
                <c:pt idx="4181">
                  <c:v>-32.437999999999995</c:v>
                </c:pt>
                <c:pt idx="4182">
                  <c:v>-32.435999999999993</c:v>
                </c:pt>
                <c:pt idx="4183">
                  <c:v>-32.433999999999997</c:v>
                </c:pt>
                <c:pt idx="4184">
                  <c:v>-32.431999999999995</c:v>
                </c:pt>
                <c:pt idx="4185">
                  <c:v>-32.43</c:v>
                </c:pt>
                <c:pt idx="4186">
                  <c:v>-32.427999999999997</c:v>
                </c:pt>
                <c:pt idx="4187">
                  <c:v>-32.425999999999995</c:v>
                </c:pt>
                <c:pt idx="4188">
                  <c:v>-32.423999999999999</c:v>
                </c:pt>
                <c:pt idx="4189">
                  <c:v>-32.421999999999997</c:v>
                </c:pt>
                <c:pt idx="4190">
                  <c:v>-32.419999999999995</c:v>
                </c:pt>
                <c:pt idx="4191">
                  <c:v>-32.417999999999999</c:v>
                </c:pt>
                <c:pt idx="4192">
                  <c:v>-32.415999999999997</c:v>
                </c:pt>
                <c:pt idx="4193">
                  <c:v>-32.414000000000001</c:v>
                </c:pt>
                <c:pt idx="4194">
                  <c:v>-32.411999999999999</c:v>
                </c:pt>
                <c:pt idx="4195">
                  <c:v>-32.409999999999997</c:v>
                </c:pt>
                <c:pt idx="4196">
                  <c:v>-32.408000000000001</c:v>
                </c:pt>
                <c:pt idx="4197">
                  <c:v>-32.405999999999999</c:v>
                </c:pt>
                <c:pt idx="4198">
                  <c:v>-32.403999999999996</c:v>
                </c:pt>
                <c:pt idx="4199">
                  <c:v>-32.402000000000001</c:v>
                </c:pt>
                <c:pt idx="4200">
                  <c:v>-32.4</c:v>
                </c:pt>
                <c:pt idx="4201">
                  <c:v>-32.397999999999996</c:v>
                </c:pt>
                <c:pt idx="4202">
                  <c:v>-32.396000000000001</c:v>
                </c:pt>
                <c:pt idx="4203">
                  <c:v>-32.393999999999998</c:v>
                </c:pt>
                <c:pt idx="4204">
                  <c:v>-32.391999999999996</c:v>
                </c:pt>
                <c:pt idx="4205">
                  <c:v>-32.39</c:v>
                </c:pt>
                <c:pt idx="4206">
                  <c:v>-32.387999999999998</c:v>
                </c:pt>
                <c:pt idx="4207">
                  <c:v>-32.385999999999996</c:v>
                </c:pt>
                <c:pt idx="4208">
                  <c:v>-32.384</c:v>
                </c:pt>
                <c:pt idx="4209">
                  <c:v>-32.381999999999998</c:v>
                </c:pt>
                <c:pt idx="4210">
                  <c:v>-32.379999999999995</c:v>
                </c:pt>
                <c:pt idx="4211">
                  <c:v>-32.378</c:v>
                </c:pt>
                <c:pt idx="4212">
                  <c:v>-32.375999999999998</c:v>
                </c:pt>
                <c:pt idx="4213">
                  <c:v>-32.373999999999995</c:v>
                </c:pt>
                <c:pt idx="4214">
                  <c:v>-32.372</c:v>
                </c:pt>
                <c:pt idx="4215">
                  <c:v>-32.369999999999997</c:v>
                </c:pt>
                <c:pt idx="4216">
                  <c:v>-32.367999999999995</c:v>
                </c:pt>
                <c:pt idx="4217">
                  <c:v>-32.366</c:v>
                </c:pt>
                <c:pt idx="4218">
                  <c:v>-32.363999999999997</c:v>
                </c:pt>
                <c:pt idx="4219">
                  <c:v>-32.361999999999995</c:v>
                </c:pt>
                <c:pt idx="4220">
                  <c:v>-32.36</c:v>
                </c:pt>
                <c:pt idx="4221">
                  <c:v>-32.357999999999997</c:v>
                </c:pt>
                <c:pt idx="4222">
                  <c:v>-32.355999999999995</c:v>
                </c:pt>
                <c:pt idx="4223">
                  <c:v>-32.353999999999999</c:v>
                </c:pt>
                <c:pt idx="4224">
                  <c:v>-32.351999999999997</c:v>
                </c:pt>
                <c:pt idx="4225">
                  <c:v>-32.349999999999994</c:v>
                </c:pt>
                <c:pt idx="4226">
                  <c:v>-32.347999999999999</c:v>
                </c:pt>
                <c:pt idx="4227">
                  <c:v>-32.345999999999997</c:v>
                </c:pt>
                <c:pt idx="4228">
                  <c:v>-32.343999999999994</c:v>
                </c:pt>
                <c:pt idx="4229">
                  <c:v>-32.341999999999999</c:v>
                </c:pt>
                <c:pt idx="4230">
                  <c:v>-32.339999999999996</c:v>
                </c:pt>
                <c:pt idx="4231">
                  <c:v>-32.337999999999994</c:v>
                </c:pt>
                <c:pt idx="4232">
                  <c:v>-32.335999999999999</c:v>
                </c:pt>
                <c:pt idx="4233">
                  <c:v>-32.333999999999996</c:v>
                </c:pt>
                <c:pt idx="4234">
                  <c:v>-32.331999999999994</c:v>
                </c:pt>
                <c:pt idx="4235">
                  <c:v>-32.33</c:v>
                </c:pt>
                <c:pt idx="4236">
                  <c:v>-32.327999999999996</c:v>
                </c:pt>
                <c:pt idx="4237">
                  <c:v>-32.325999999999993</c:v>
                </c:pt>
                <c:pt idx="4238">
                  <c:v>-32.323999999999998</c:v>
                </c:pt>
                <c:pt idx="4239">
                  <c:v>-32.321999999999996</c:v>
                </c:pt>
                <c:pt idx="4240">
                  <c:v>-32.319999999999993</c:v>
                </c:pt>
                <c:pt idx="4241">
                  <c:v>-32.317999999999998</c:v>
                </c:pt>
                <c:pt idx="4242">
                  <c:v>-32.315999999999995</c:v>
                </c:pt>
                <c:pt idx="4243">
                  <c:v>-32.313999999999993</c:v>
                </c:pt>
                <c:pt idx="4244">
                  <c:v>-32.311999999999998</c:v>
                </c:pt>
                <c:pt idx="4245">
                  <c:v>-32.309999999999995</c:v>
                </c:pt>
                <c:pt idx="4246">
                  <c:v>-32.307999999999993</c:v>
                </c:pt>
                <c:pt idx="4247">
                  <c:v>-32.305999999999997</c:v>
                </c:pt>
                <c:pt idx="4248">
                  <c:v>-32.303999999999995</c:v>
                </c:pt>
                <c:pt idx="4249">
                  <c:v>-32.302</c:v>
                </c:pt>
                <c:pt idx="4250">
                  <c:v>-32.299999999999997</c:v>
                </c:pt>
                <c:pt idx="4251">
                  <c:v>-32.297999999999995</c:v>
                </c:pt>
                <c:pt idx="4252">
                  <c:v>-32.295999999999999</c:v>
                </c:pt>
                <c:pt idx="4253">
                  <c:v>-32.293999999999997</c:v>
                </c:pt>
                <c:pt idx="4254">
                  <c:v>-32.292000000000002</c:v>
                </c:pt>
                <c:pt idx="4255">
                  <c:v>-32.29</c:v>
                </c:pt>
                <c:pt idx="4256">
                  <c:v>-32.287999999999997</c:v>
                </c:pt>
                <c:pt idx="4257">
                  <c:v>-32.286000000000001</c:v>
                </c:pt>
                <c:pt idx="4258">
                  <c:v>-32.283999999999999</c:v>
                </c:pt>
                <c:pt idx="4259">
                  <c:v>-32.281999999999996</c:v>
                </c:pt>
                <c:pt idx="4260">
                  <c:v>-32.28</c:v>
                </c:pt>
                <c:pt idx="4261">
                  <c:v>-32.277999999999999</c:v>
                </c:pt>
                <c:pt idx="4262">
                  <c:v>-32.275999999999996</c:v>
                </c:pt>
                <c:pt idx="4263">
                  <c:v>-32.274000000000001</c:v>
                </c:pt>
                <c:pt idx="4264">
                  <c:v>-32.271999999999998</c:v>
                </c:pt>
                <c:pt idx="4265">
                  <c:v>-32.269999999999996</c:v>
                </c:pt>
                <c:pt idx="4266">
                  <c:v>-32.268000000000001</c:v>
                </c:pt>
                <c:pt idx="4267">
                  <c:v>-32.265999999999998</c:v>
                </c:pt>
                <c:pt idx="4268">
                  <c:v>-32.263999999999996</c:v>
                </c:pt>
                <c:pt idx="4269">
                  <c:v>-32.262</c:v>
                </c:pt>
                <c:pt idx="4270">
                  <c:v>-32.26</c:v>
                </c:pt>
                <c:pt idx="4271">
                  <c:v>-32.257999999999996</c:v>
                </c:pt>
                <c:pt idx="4272">
                  <c:v>-32.256</c:v>
                </c:pt>
                <c:pt idx="4273">
                  <c:v>-32.253999999999998</c:v>
                </c:pt>
                <c:pt idx="4274">
                  <c:v>-32.251999999999995</c:v>
                </c:pt>
                <c:pt idx="4275">
                  <c:v>-32.25</c:v>
                </c:pt>
                <c:pt idx="4276">
                  <c:v>-32.247999999999998</c:v>
                </c:pt>
                <c:pt idx="4277">
                  <c:v>-32.245999999999995</c:v>
                </c:pt>
                <c:pt idx="4278">
                  <c:v>-32.244</c:v>
                </c:pt>
                <c:pt idx="4279">
                  <c:v>-32.241999999999997</c:v>
                </c:pt>
                <c:pt idx="4280">
                  <c:v>-32.239999999999995</c:v>
                </c:pt>
                <c:pt idx="4281">
                  <c:v>-32.238</c:v>
                </c:pt>
                <c:pt idx="4282">
                  <c:v>-32.235999999999997</c:v>
                </c:pt>
                <c:pt idx="4283">
                  <c:v>-32.233999999999995</c:v>
                </c:pt>
                <c:pt idx="4284">
                  <c:v>-32.231999999999999</c:v>
                </c:pt>
                <c:pt idx="4285">
                  <c:v>-32.229999999999997</c:v>
                </c:pt>
                <c:pt idx="4286">
                  <c:v>-32.227999999999994</c:v>
                </c:pt>
                <c:pt idx="4287">
                  <c:v>-32.225999999999999</c:v>
                </c:pt>
                <c:pt idx="4288">
                  <c:v>-32.223999999999997</c:v>
                </c:pt>
                <c:pt idx="4289">
                  <c:v>-32.221999999999994</c:v>
                </c:pt>
                <c:pt idx="4290">
                  <c:v>-32.22</c:v>
                </c:pt>
                <c:pt idx="4291">
                  <c:v>-32.217999999999996</c:v>
                </c:pt>
                <c:pt idx="4292">
                  <c:v>-32.215999999999994</c:v>
                </c:pt>
                <c:pt idx="4293">
                  <c:v>-32.213999999999999</c:v>
                </c:pt>
                <c:pt idx="4294">
                  <c:v>-32.211999999999996</c:v>
                </c:pt>
                <c:pt idx="4295">
                  <c:v>-32.209999999999994</c:v>
                </c:pt>
                <c:pt idx="4296">
                  <c:v>-32.207999999999998</c:v>
                </c:pt>
                <c:pt idx="4297">
                  <c:v>-32.205999999999996</c:v>
                </c:pt>
                <c:pt idx="4298">
                  <c:v>-32.203999999999994</c:v>
                </c:pt>
                <c:pt idx="4299">
                  <c:v>-32.201999999999998</c:v>
                </c:pt>
                <c:pt idx="4300">
                  <c:v>-32.199999999999996</c:v>
                </c:pt>
                <c:pt idx="4301">
                  <c:v>-32.197999999999993</c:v>
                </c:pt>
                <c:pt idx="4302">
                  <c:v>-32.195999999999998</c:v>
                </c:pt>
                <c:pt idx="4303">
                  <c:v>-32.193999999999996</c:v>
                </c:pt>
                <c:pt idx="4304">
                  <c:v>-32.191999999999993</c:v>
                </c:pt>
                <c:pt idx="4305">
                  <c:v>-32.19</c:v>
                </c:pt>
                <c:pt idx="4306">
                  <c:v>-32.187999999999995</c:v>
                </c:pt>
                <c:pt idx="4307">
                  <c:v>-32.185999999999993</c:v>
                </c:pt>
                <c:pt idx="4308">
                  <c:v>-32.183999999999997</c:v>
                </c:pt>
                <c:pt idx="4309">
                  <c:v>-32.181999999999995</c:v>
                </c:pt>
                <c:pt idx="4310">
                  <c:v>-32.18</c:v>
                </c:pt>
                <c:pt idx="4311">
                  <c:v>-32.177999999999997</c:v>
                </c:pt>
                <c:pt idx="4312">
                  <c:v>-32.175999999999995</c:v>
                </c:pt>
                <c:pt idx="4313">
                  <c:v>-32.173999999999999</c:v>
                </c:pt>
                <c:pt idx="4314">
                  <c:v>-32.171999999999997</c:v>
                </c:pt>
                <c:pt idx="4315">
                  <c:v>-32.169999999999995</c:v>
                </c:pt>
                <c:pt idx="4316">
                  <c:v>-32.167999999999999</c:v>
                </c:pt>
                <c:pt idx="4317">
                  <c:v>-32.165999999999997</c:v>
                </c:pt>
                <c:pt idx="4318">
                  <c:v>-32.164000000000001</c:v>
                </c:pt>
                <c:pt idx="4319">
                  <c:v>-32.161999999999999</c:v>
                </c:pt>
                <c:pt idx="4320">
                  <c:v>-32.159999999999997</c:v>
                </c:pt>
                <c:pt idx="4321">
                  <c:v>-32.158000000000001</c:v>
                </c:pt>
                <c:pt idx="4322">
                  <c:v>-32.155999999999999</c:v>
                </c:pt>
                <c:pt idx="4323">
                  <c:v>-32.153999999999996</c:v>
                </c:pt>
                <c:pt idx="4324">
                  <c:v>-32.152000000000001</c:v>
                </c:pt>
                <c:pt idx="4325">
                  <c:v>-32.15</c:v>
                </c:pt>
                <c:pt idx="4326">
                  <c:v>-32.147999999999996</c:v>
                </c:pt>
                <c:pt idx="4327">
                  <c:v>-32.146000000000001</c:v>
                </c:pt>
                <c:pt idx="4328">
                  <c:v>-32.143999999999998</c:v>
                </c:pt>
                <c:pt idx="4329">
                  <c:v>-32.141999999999996</c:v>
                </c:pt>
                <c:pt idx="4330">
                  <c:v>-32.14</c:v>
                </c:pt>
                <c:pt idx="4331">
                  <c:v>-32.137999999999998</c:v>
                </c:pt>
                <c:pt idx="4332">
                  <c:v>-32.135999999999996</c:v>
                </c:pt>
                <c:pt idx="4333">
                  <c:v>-32.134</c:v>
                </c:pt>
                <c:pt idx="4334">
                  <c:v>-32.131999999999998</c:v>
                </c:pt>
                <c:pt idx="4335">
                  <c:v>-32.129999999999995</c:v>
                </c:pt>
                <c:pt idx="4336">
                  <c:v>-32.128</c:v>
                </c:pt>
                <c:pt idx="4337">
                  <c:v>-32.125999999999998</c:v>
                </c:pt>
                <c:pt idx="4338">
                  <c:v>-32.123999999999995</c:v>
                </c:pt>
                <c:pt idx="4339">
                  <c:v>-32.122</c:v>
                </c:pt>
                <c:pt idx="4340">
                  <c:v>-32.119999999999997</c:v>
                </c:pt>
                <c:pt idx="4341">
                  <c:v>-32.117999999999995</c:v>
                </c:pt>
                <c:pt idx="4342">
                  <c:v>-32.116</c:v>
                </c:pt>
                <c:pt idx="4343">
                  <c:v>-32.113999999999997</c:v>
                </c:pt>
                <c:pt idx="4344">
                  <c:v>-32.111999999999995</c:v>
                </c:pt>
                <c:pt idx="4345">
                  <c:v>-32.11</c:v>
                </c:pt>
                <c:pt idx="4346">
                  <c:v>-32.107999999999997</c:v>
                </c:pt>
                <c:pt idx="4347">
                  <c:v>-32.105999999999995</c:v>
                </c:pt>
                <c:pt idx="4348">
                  <c:v>-32.103999999999999</c:v>
                </c:pt>
                <c:pt idx="4349">
                  <c:v>-32.101999999999997</c:v>
                </c:pt>
                <c:pt idx="4350">
                  <c:v>-32.099999999999994</c:v>
                </c:pt>
                <c:pt idx="4351">
                  <c:v>-32.097999999999999</c:v>
                </c:pt>
                <c:pt idx="4352">
                  <c:v>-32.095999999999997</c:v>
                </c:pt>
                <c:pt idx="4353">
                  <c:v>-32.093999999999994</c:v>
                </c:pt>
                <c:pt idx="4354">
                  <c:v>-32.091999999999999</c:v>
                </c:pt>
                <c:pt idx="4355">
                  <c:v>-32.089999999999996</c:v>
                </c:pt>
                <c:pt idx="4356">
                  <c:v>-32.087999999999994</c:v>
                </c:pt>
                <c:pt idx="4357">
                  <c:v>-32.085999999999999</c:v>
                </c:pt>
                <c:pt idx="4358">
                  <c:v>-32.083999999999996</c:v>
                </c:pt>
                <c:pt idx="4359">
                  <c:v>-32.081999999999994</c:v>
                </c:pt>
                <c:pt idx="4360">
                  <c:v>-32.08</c:v>
                </c:pt>
                <c:pt idx="4361">
                  <c:v>-32.077999999999996</c:v>
                </c:pt>
                <c:pt idx="4362">
                  <c:v>-32.075999999999993</c:v>
                </c:pt>
                <c:pt idx="4363">
                  <c:v>-32.073999999999998</c:v>
                </c:pt>
                <c:pt idx="4364">
                  <c:v>-32.071999999999996</c:v>
                </c:pt>
                <c:pt idx="4365">
                  <c:v>-32.069999999999993</c:v>
                </c:pt>
                <c:pt idx="4366">
                  <c:v>-32.067999999999998</c:v>
                </c:pt>
                <c:pt idx="4367">
                  <c:v>-32.065999999999995</c:v>
                </c:pt>
                <c:pt idx="4368">
                  <c:v>-32.063999999999993</c:v>
                </c:pt>
                <c:pt idx="4369">
                  <c:v>-32.061999999999998</c:v>
                </c:pt>
                <c:pt idx="4370">
                  <c:v>-32.059999999999995</c:v>
                </c:pt>
                <c:pt idx="4371">
                  <c:v>-32.057999999999993</c:v>
                </c:pt>
                <c:pt idx="4372">
                  <c:v>-32.055999999999997</c:v>
                </c:pt>
                <c:pt idx="4373">
                  <c:v>-32.053999999999995</c:v>
                </c:pt>
                <c:pt idx="4374">
                  <c:v>-32.052</c:v>
                </c:pt>
                <c:pt idx="4375">
                  <c:v>-32.049999999999997</c:v>
                </c:pt>
                <c:pt idx="4376">
                  <c:v>-32.047999999999995</c:v>
                </c:pt>
                <c:pt idx="4377">
                  <c:v>-32.045999999999999</c:v>
                </c:pt>
                <c:pt idx="4378">
                  <c:v>-32.043999999999997</c:v>
                </c:pt>
                <c:pt idx="4379">
                  <c:v>-32.042000000000002</c:v>
                </c:pt>
                <c:pt idx="4380">
                  <c:v>-32.04</c:v>
                </c:pt>
                <c:pt idx="4381">
                  <c:v>-32.037999999999997</c:v>
                </c:pt>
                <c:pt idx="4382">
                  <c:v>-32.036000000000001</c:v>
                </c:pt>
                <c:pt idx="4383">
                  <c:v>-32.033999999999999</c:v>
                </c:pt>
                <c:pt idx="4384">
                  <c:v>-32.031999999999996</c:v>
                </c:pt>
                <c:pt idx="4385">
                  <c:v>-32.03</c:v>
                </c:pt>
                <c:pt idx="4386">
                  <c:v>-32.027999999999999</c:v>
                </c:pt>
                <c:pt idx="4387">
                  <c:v>-32.025999999999996</c:v>
                </c:pt>
                <c:pt idx="4388">
                  <c:v>-32.024000000000001</c:v>
                </c:pt>
                <c:pt idx="4389">
                  <c:v>-32.021999999999998</c:v>
                </c:pt>
                <c:pt idx="4390">
                  <c:v>-32.019999999999996</c:v>
                </c:pt>
                <c:pt idx="4391">
                  <c:v>-32.018000000000001</c:v>
                </c:pt>
                <c:pt idx="4392">
                  <c:v>-32.015999999999998</c:v>
                </c:pt>
                <c:pt idx="4393">
                  <c:v>-32.013999999999996</c:v>
                </c:pt>
                <c:pt idx="4394">
                  <c:v>-32.012</c:v>
                </c:pt>
                <c:pt idx="4395">
                  <c:v>-32.01</c:v>
                </c:pt>
                <c:pt idx="4396">
                  <c:v>-32.007999999999996</c:v>
                </c:pt>
                <c:pt idx="4397">
                  <c:v>-32.006</c:v>
                </c:pt>
                <c:pt idx="4398">
                  <c:v>-32.003999999999998</c:v>
                </c:pt>
                <c:pt idx="4399">
                  <c:v>-32.001999999999995</c:v>
                </c:pt>
                <c:pt idx="4400">
                  <c:v>-31.999999999999996</c:v>
                </c:pt>
                <c:pt idx="4401">
                  <c:v>-31.997999999999998</c:v>
                </c:pt>
                <c:pt idx="4402">
                  <c:v>-31.995999999999995</c:v>
                </c:pt>
                <c:pt idx="4403">
                  <c:v>-31.994</c:v>
                </c:pt>
                <c:pt idx="4404">
                  <c:v>-31.991999999999997</c:v>
                </c:pt>
                <c:pt idx="4405">
                  <c:v>-31.989999999999995</c:v>
                </c:pt>
                <c:pt idx="4406">
                  <c:v>-31.988</c:v>
                </c:pt>
                <c:pt idx="4407">
                  <c:v>-31.985999999999997</c:v>
                </c:pt>
                <c:pt idx="4408">
                  <c:v>-31.983999999999995</c:v>
                </c:pt>
                <c:pt idx="4409">
                  <c:v>-31.981999999999999</c:v>
                </c:pt>
                <c:pt idx="4410">
                  <c:v>-31.979999999999997</c:v>
                </c:pt>
                <c:pt idx="4411">
                  <c:v>-31.977999999999998</c:v>
                </c:pt>
                <c:pt idx="4412">
                  <c:v>-31.975999999999999</c:v>
                </c:pt>
                <c:pt idx="4413">
                  <c:v>-31.973999999999997</c:v>
                </c:pt>
                <c:pt idx="4414">
                  <c:v>-31.971999999999998</c:v>
                </c:pt>
                <c:pt idx="4415">
                  <c:v>-31.97</c:v>
                </c:pt>
                <c:pt idx="4416">
                  <c:v>-31.967999999999996</c:v>
                </c:pt>
                <c:pt idx="4417">
                  <c:v>-31.965999999999998</c:v>
                </c:pt>
                <c:pt idx="4418">
                  <c:v>-31.963999999999999</c:v>
                </c:pt>
                <c:pt idx="4419">
                  <c:v>-31.961999999999996</c:v>
                </c:pt>
                <c:pt idx="4420">
                  <c:v>-31.959999999999997</c:v>
                </c:pt>
                <c:pt idx="4421">
                  <c:v>-31.957999999999998</c:v>
                </c:pt>
                <c:pt idx="4422">
                  <c:v>-31.955999999999996</c:v>
                </c:pt>
                <c:pt idx="4423">
                  <c:v>-31.953999999999997</c:v>
                </c:pt>
                <c:pt idx="4424">
                  <c:v>-31.951999999999998</c:v>
                </c:pt>
                <c:pt idx="4425">
                  <c:v>-31.949999999999996</c:v>
                </c:pt>
                <c:pt idx="4426">
                  <c:v>-31.947999999999997</c:v>
                </c:pt>
                <c:pt idx="4427">
                  <c:v>-31.945999999999998</c:v>
                </c:pt>
                <c:pt idx="4428">
                  <c:v>-31.943999999999996</c:v>
                </c:pt>
                <c:pt idx="4429">
                  <c:v>-31.941999999999997</c:v>
                </c:pt>
                <c:pt idx="4430">
                  <c:v>-31.939999999999998</c:v>
                </c:pt>
                <c:pt idx="4431">
                  <c:v>-31.937999999999995</c:v>
                </c:pt>
                <c:pt idx="4432">
                  <c:v>-31.935999999999996</c:v>
                </c:pt>
                <c:pt idx="4433">
                  <c:v>-31.933999999999997</c:v>
                </c:pt>
                <c:pt idx="4434">
                  <c:v>-31.931999999999995</c:v>
                </c:pt>
                <c:pt idx="4435">
                  <c:v>-31.93</c:v>
                </c:pt>
                <c:pt idx="4436">
                  <c:v>-31.927999999999997</c:v>
                </c:pt>
                <c:pt idx="4437">
                  <c:v>-31.925999999999995</c:v>
                </c:pt>
                <c:pt idx="4438">
                  <c:v>-31.923999999999999</c:v>
                </c:pt>
                <c:pt idx="4439">
                  <c:v>-31.921999999999997</c:v>
                </c:pt>
                <c:pt idx="4440">
                  <c:v>-31.919999999999995</c:v>
                </c:pt>
                <c:pt idx="4441">
                  <c:v>-31.917999999999999</c:v>
                </c:pt>
                <c:pt idx="4442">
                  <c:v>-31.915999999999997</c:v>
                </c:pt>
                <c:pt idx="4443">
                  <c:v>-31.913999999999998</c:v>
                </c:pt>
                <c:pt idx="4444">
                  <c:v>-31.911999999999999</c:v>
                </c:pt>
                <c:pt idx="4445">
                  <c:v>-31.909999999999997</c:v>
                </c:pt>
                <c:pt idx="4446">
                  <c:v>-31.907999999999998</c:v>
                </c:pt>
                <c:pt idx="4447">
                  <c:v>-31.905999999999999</c:v>
                </c:pt>
                <c:pt idx="4448">
                  <c:v>-31.903999999999996</c:v>
                </c:pt>
                <c:pt idx="4449">
                  <c:v>-31.901999999999997</c:v>
                </c:pt>
                <c:pt idx="4450">
                  <c:v>-31.9</c:v>
                </c:pt>
                <c:pt idx="4451">
                  <c:v>-31.897999999999996</c:v>
                </c:pt>
                <c:pt idx="4452">
                  <c:v>-31.895999999999997</c:v>
                </c:pt>
                <c:pt idx="4453">
                  <c:v>-31.893999999999998</c:v>
                </c:pt>
                <c:pt idx="4454">
                  <c:v>-31.891999999999996</c:v>
                </c:pt>
                <c:pt idx="4455">
                  <c:v>-31.889999999999997</c:v>
                </c:pt>
                <c:pt idx="4456">
                  <c:v>-31.887999999999998</c:v>
                </c:pt>
                <c:pt idx="4457">
                  <c:v>-31.885999999999996</c:v>
                </c:pt>
                <c:pt idx="4458">
                  <c:v>-31.883999999999997</c:v>
                </c:pt>
                <c:pt idx="4459">
                  <c:v>-31.881999999999998</c:v>
                </c:pt>
                <c:pt idx="4460">
                  <c:v>-31.879999999999995</c:v>
                </c:pt>
                <c:pt idx="4461">
                  <c:v>-31.877999999999997</c:v>
                </c:pt>
                <c:pt idx="4462">
                  <c:v>-31.875999999999998</c:v>
                </c:pt>
                <c:pt idx="4463">
                  <c:v>-31.873999999999995</c:v>
                </c:pt>
                <c:pt idx="4464">
                  <c:v>-31.871999999999996</c:v>
                </c:pt>
                <c:pt idx="4465">
                  <c:v>-31.869999999999997</c:v>
                </c:pt>
                <c:pt idx="4466">
                  <c:v>-31.867999999999995</c:v>
                </c:pt>
                <c:pt idx="4467">
                  <c:v>-31.866</c:v>
                </c:pt>
                <c:pt idx="4468">
                  <c:v>-31.863999999999997</c:v>
                </c:pt>
                <c:pt idx="4469">
                  <c:v>-31.861999999999995</c:v>
                </c:pt>
                <c:pt idx="4470">
                  <c:v>-31.86</c:v>
                </c:pt>
                <c:pt idx="4471">
                  <c:v>-31.857999999999997</c:v>
                </c:pt>
                <c:pt idx="4472">
                  <c:v>-31.855999999999995</c:v>
                </c:pt>
                <c:pt idx="4473">
                  <c:v>-31.853999999999999</c:v>
                </c:pt>
                <c:pt idx="4474">
                  <c:v>-31.851999999999997</c:v>
                </c:pt>
                <c:pt idx="4475">
                  <c:v>-31.849999999999998</c:v>
                </c:pt>
                <c:pt idx="4476">
                  <c:v>-31.847999999999999</c:v>
                </c:pt>
                <c:pt idx="4477">
                  <c:v>-31.845999999999997</c:v>
                </c:pt>
                <c:pt idx="4478">
                  <c:v>-31.843999999999998</c:v>
                </c:pt>
                <c:pt idx="4479">
                  <c:v>-31.841999999999999</c:v>
                </c:pt>
                <c:pt idx="4480">
                  <c:v>-31.839999999999996</c:v>
                </c:pt>
                <c:pt idx="4481">
                  <c:v>-31.837999999999997</c:v>
                </c:pt>
                <c:pt idx="4482">
                  <c:v>-31.835999999999999</c:v>
                </c:pt>
                <c:pt idx="4483">
                  <c:v>-31.833999999999996</c:v>
                </c:pt>
                <c:pt idx="4484">
                  <c:v>-31.831999999999997</c:v>
                </c:pt>
                <c:pt idx="4485">
                  <c:v>-31.83</c:v>
                </c:pt>
                <c:pt idx="4486">
                  <c:v>-31.827999999999996</c:v>
                </c:pt>
                <c:pt idx="4487">
                  <c:v>-31.825999999999997</c:v>
                </c:pt>
                <c:pt idx="4488">
                  <c:v>-31.823999999999998</c:v>
                </c:pt>
                <c:pt idx="4489">
                  <c:v>-31.821999999999996</c:v>
                </c:pt>
                <c:pt idx="4490">
                  <c:v>-31.819999999999997</c:v>
                </c:pt>
                <c:pt idx="4491">
                  <c:v>-31.817999999999998</c:v>
                </c:pt>
                <c:pt idx="4492">
                  <c:v>-31.815999999999995</c:v>
                </c:pt>
                <c:pt idx="4493">
                  <c:v>-31.813999999999997</c:v>
                </c:pt>
                <c:pt idx="4494">
                  <c:v>-31.811999999999998</c:v>
                </c:pt>
                <c:pt idx="4495">
                  <c:v>-31.809999999999995</c:v>
                </c:pt>
                <c:pt idx="4496">
                  <c:v>-31.807999999999996</c:v>
                </c:pt>
                <c:pt idx="4497">
                  <c:v>-31.805999999999997</c:v>
                </c:pt>
                <c:pt idx="4498">
                  <c:v>-31.803999999999995</c:v>
                </c:pt>
                <c:pt idx="4499">
                  <c:v>-31.802</c:v>
                </c:pt>
                <c:pt idx="4500">
                  <c:v>-31.799999999999997</c:v>
                </c:pt>
                <c:pt idx="4501">
                  <c:v>-31.797999999999995</c:v>
                </c:pt>
                <c:pt idx="4502">
                  <c:v>-31.795999999999999</c:v>
                </c:pt>
                <c:pt idx="4503">
                  <c:v>-31.793999999999997</c:v>
                </c:pt>
                <c:pt idx="4504">
                  <c:v>-31.791999999999998</c:v>
                </c:pt>
                <c:pt idx="4505">
                  <c:v>-31.79</c:v>
                </c:pt>
                <c:pt idx="4506">
                  <c:v>-31.787999999999997</c:v>
                </c:pt>
                <c:pt idx="4507">
                  <c:v>-31.785999999999998</c:v>
                </c:pt>
                <c:pt idx="4508">
                  <c:v>-31.783999999999999</c:v>
                </c:pt>
                <c:pt idx="4509">
                  <c:v>-31.781999999999996</c:v>
                </c:pt>
                <c:pt idx="4510">
                  <c:v>-31.779999999999998</c:v>
                </c:pt>
                <c:pt idx="4511">
                  <c:v>-31.777999999999999</c:v>
                </c:pt>
                <c:pt idx="4512">
                  <c:v>-31.775999999999996</c:v>
                </c:pt>
                <c:pt idx="4513">
                  <c:v>-31.773999999999997</c:v>
                </c:pt>
                <c:pt idx="4514">
                  <c:v>-31.771999999999998</c:v>
                </c:pt>
                <c:pt idx="4515">
                  <c:v>-31.769999999999996</c:v>
                </c:pt>
                <c:pt idx="4516">
                  <c:v>-31.767999999999997</c:v>
                </c:pt>
                <c:pt idx="4517">
                  <c:v>-31.765999999999998</c:v>
                </c:pt>
                <c:pt idx="4518">
                  <c:v>-31.763999999999996</c:v>
                </c:pt>
                <c:pt idx="4519">
                  <c:v>-31.761999999999997</c:v>
                </c:pt>
                <c:pt idx="4520">
                  <c:v>-31.759999999999998</c:v>
                </c:pt>
                <c:pt idx="4521">
                  <c:v>-31.757999999999996</c:v>
                </c:pt>
                <c:pt idx="4522">
                  <c:v>-31.755999999999997</c:v>
                </c:pt>
                <c:pt idx="4523">
                  <c:v>-31.753999999999998</c:v>
                </c:pt>
                <c:pt idx="4524">
                  <c:v>-31.751999999999995</c:v>
                </c:pt>
                <c:pt idx="4525">
                  <c:v>-31.749999999999996</c:v>
                </c:pt>
                <c:pt idx="4526">
                  <c:v>-31.747999999999998</c:v>
                </c:pt>
                <c:pt idx="4527">
                  <c:v>-31.745999999999995</c:v>
                </c:pt>
                <c:pt idx="4528">
                  <c:v>-31.744</c:v>
                </c:pt>
                <c:pt idx="4529">
                  <c:v>-31.741999999999997</c:v>
                </c:pt>
                <c:pt idx="4530">
                  <c:v>-31.739999999999995</c:v>
                </c:pt>
                <c:pt idx="4531">
                  <c:v>-31.738</c:v>
                </c:pt>
                <c:pt idx="4532">
                  <c:v>-31.735999999999997</c:v>
                </c:pt>
                <c:pt idx="4533">
                  <c:v>-31.733999999999995</c:v>
                </c:pt>
                <c:pt idx="4534">
                  <c:v>-31.731999999999999</c:v>
                </c:pt>
                <c:pt idx="4535">
                  <c:v>-31.729999999999997</c:v>
                </c:pt>
                <c:pt idx="4536">
                  <c:v>-31.727999999999998</c:v>
                </c:pt>
                <c:pt idx="4537">
                  <c:v>-31.725999999999999</c:v>
                </c:pt>
                <c:pt idx="4538">
                  <c:v>-31.723999999999997</c:v>
                </c:pt>
                <c:pt idx="4539">
                  <c:v>-31.721999999999998</c:v>
                </c:pt>
                <c:pt idx="4540">
                  <c:v>-31.72</c:v>
                </c:pt>
                <c:pt idx="4541">
                  <c:v>-31.717999999999996</c:v>
                </c:pt>
                <c:pt idx="4542">
                  <c:v>-31.715999999999998</c:v>
                </c:pt>
                <c:pt idx="4543">
                  <c:v>-31.713999999999999</c:v>
                </c:pt>
                <c:pt idx="4544">
                  <c:v>-31.711999999999996</c:v>
                </c:pt>
                <c:pt idx="4545">
                  <c:v>-31.709999999999997</c:v>
                </c:pt>
                <c:pt idx="4546">
                  <c:v>-31.707999999999998</c:v>
                </c:pt>
                <c:pt idx="4547">
                  <c:v>-31.705999999999996</c:v>
                </c:pt>
                <c:pt idx="4548">
                  <c:v>-31.703999999999997</c:v>
                </c:pt>
                <c:pt idx="4549">
                  <c:v>-31.701999999999998</c:v>
                </c:pt>
                <c:pt idx="4550">
                  <c:v>-31.699999999999996</c:v>
                </c:pt>
                <c:pt idx="4551">
                  <c:v>-31.697999999999997</c:v>
                </c:pt>
                <c:pt idx="4552">
                  <c:v>-31.695999999999998</c:v>
                </c:pt>
                <c:pt idx="4553">
                  <c:v>-31.693999999999996</c:v>
                </c:pt>
                <c:pt idx="4554">
                  <c:v>-31.691999999999997</c:v>
                </c:pt>
                <c:pt idx="4555">
                  <c:v>-31.689999999999998</c:v>
                </c:pt>
                <c:pt idx="4556">
                  <c:v>-31.687999999999995</c:v>
                </c:pt>
                <c:pt idx="4557">
                  <c:v>-31.685999999999996</c:v>
                </c:pt>
                <c:pt idx="4558">
                  <c:v>-31.683999999999997</c:v>
                </c:pt>
                <c:pt idx="4559">
                  <c:v>-31.681999999999995</c:v>
                </c:pt>
                <c:pt idx="4560">
                  <c:v>-31.68</c:v>
                </c:pt>
                <c:pt idx="4561">
                  <c:v>-31.677999999999997</c:v>
                </c:pt>
                <c:pt idx="4562">
                  <c:v>-31.675999999999995</c:v>
                </c:pt>
                <c:pt idx="4563">
                  <c:v>-31.673999999999999</c:v>
                </c:pt>
                <c:pt idx="4564">
                  <c:v>-31.671999999999997</c:v>
                </c:pt>
                <c:pt idx="4565">
                  <c:v>-31.669999999999995</c:v>
                </c:pt>
                <c:pt idx="4566">
                  <c:v>-31.667999999999999</c:v>
                </c:pt>
                <c:pt idx="4567">
                  <c:v>-31.665999999999997</c:v>
                </c:pt>
                <c:pt idx="4568">
                  <c:v>-31.663999999999998</c:v>
                </c:pt>
                <c:pt idx="4569">
                  <c:v>-31.661999999999999</c:v>
                </c:pt>
                <c:pt idx="4570">
                  <c:v>-31.659999999999997</c:v>
                </c:pt>
                <c:pt idx="4571">
                  <c:v>-31.657999999999998</c:v>
                </c:pt>
                <c:pt idx="4572">
                  <c:v>-31.655999999999999</c:v>
                </c:pt>
                <c:pt idx="4573">
                  <c:v>-31.653999999999996</c:v>
                </c:pt>
                <c:pt idx="4574">
                  <c:v>-31.651999999999997</c:v>
                </c:pt>
                <c:pt idx="4575">
                  <c:v>-31.65</c:v>
                </c:pt>
                <c:pt idx="4576">
                  <c:v>-31.647999999999996</c:v>
                </c:pt>
                <c:pt idx="4577">
                  <c:v>-31.645999999999997</c:v>
                </c:pt>
                <c:pt idx="4578">
                  <c:v>-31.643999999999998</c:v>
                </c:pt>
                <c:pt idx="4579">
                  <c:v>-31.641999999999996</c:v>
                </c:pt>
                <c:pt idx="4580">
                  <c:v>-31.639999999999997</c:v>
                </c:pt>
                <c:pt idx="4581">
                  <c:v>-31.637999999999998</c:v>
                </c:pt>
                <c:pt idx="4582">
                  <c:v>-31.635999999999996</c:v>
                </c:pt>
                <c:pt idx="4583">
                  <c:v>-31.633999999999997</c:v>
                </c:pt>
                <c:pt idx="4584">
                  <c:v>-31.631999999999998</c:v>
                </c:pt>
                <c:pt idx="4585">
                  <c:v>-31.629999999999995</c:v>
                </c:pt>
                <c:pt idx="4586">
                  <c:v>-31.627999999999997</c:v>
                </c:pt>
                <c:pt idx="4587">
                  <c:v>-31.625999999999998</c:v>
                </c:pt>
                <c:pt idx="4588">
                  <c:v>-31.623999999999995</c:v>
                </c:pt>
                <c:pt idx="4589">
                  <c:v>-31.621999999999996</c:v>
                </c:pt>
                <c:pt idx="4590">
                  <c:v>-31.619999999999997</c:v>
                </c:pt>
                <c:pt idx="4591">
                  <c:v>-31.617999999999995</c:v>
                </c:pt>
                <c:pt idx="4592">
                  <c:v>-31.616</c:v>
                </c:pt>
                <c:pt idx="4593">
                  <c:v>-31.613999999999997</c:v>
                </c:pt>
                <c:pt idx="4594">
                  <c:v>-31.611999999999995</c:v>
                </c:pt>
                <c:pt idx="4595">
                  <c:v>-31.61</c:v>
                </c:pt>
                <c:pt idx="4596">
                  <c:v>-31.607999999999997</c:v>
                </c:pt>
                <c:pt idx="4597">
                  <c:v>-31.605999999999995</c:v>
                </c:pt>
                <c:pt idx="4598">
                  <c:v>-31.603999999999999</c:v>
                </c:pt>
                <c:pt idx="4599">
                  <c:v>-31.601999999999997</c:v>
                </c:pt>
                <c:pt idx="4600">
                  <c:v>-31.599999999999998</c:v>
                </c:pt>
                <c:pt idx="4601">
                  <c:v>-31.597999999999999</c:v>
                </c:pt>
                <c:pt idx="4602">
                  <c:v>-31.595999999999997</c:v>
                </c:pt>
                <c:pt idx="4603">
                  <c:v>-31.593999999999998</c:v>
                </c:pt>
                <c:pt idx="4604">
                  <c:v>-31.591999999999999</c:v>
                </c:pt>
                <c:pt idx="4605">
                  <c:v>-31.589999999999996</c:v>
                </c:pt>
                <c:pt idx="4606">
                  <c:v>-31.587999999999997</c:v>
                </c:pt>
                <c:pt idx="4607">
                  <c:v>-31.585999999999999</c:v>
                </c:pt>
                <c:pt idx="4608">
                  <c:v>-31.583999999999996</c:v>
                </c:pt>
                <c:pt idx="4609">
                  <c:v>-31.581999999999997</c:v>
                </c:pt>
                <c:pt idx="4610">
                  <c:v>-31.58</c:v>
                </c:pt>
                <c:pt idx="4611">
                  <c:v>-31.577999999999996</c:v>
                </c:pt>
                <c:pt idx="4612">
                  <c:v>-31.575999999999997</c:v>
                </c:pt>
                <c:pt idx="4613">
                  <c:v>-31.573999999999998</c:v>
                </c:pt>
                <c:pt idx="4614">
                  <c:v>-31.571999999999996</c:v>
                </c:pt>
                <c:pt idx="4615">
                  <c:v>-31.569999999999997</c:v>
                </c:pt>
                <c:pt idx="4616">
                  <c:v>-31.567999999999998</c:v>
                </c:pt>
                <c:pt idx="4617">
                  <c:v>-31.565999999999995</c:v>
                </c:pt>
                <c:pt idx="4618">
                  <c:v>-31.563999999999997</c:v>
                </c:pt>
                <c:pt idx="4619">
                  <c:v>-31.561999999999998</c:v>
                </c:pt>
                <c:pt idx="4620">
                  <c:v>-31.559999999999995</c:v>
                </c:pt>
                <c:pt idx="4621">
                  <c:v>-31.557999999999996</c:v>
                </c:pt>
                <c:pt idx="4622">
                  <c:v>-31.555999999999997</c:v>
                </c:pt>
                <c:pt idx="4623">
                  <c:v>-31.553999999999995</c:v>
                </c:pt>
                <c:pt idx="4624">
                  <c:v>-31.552</c:v>
                </c:pt>
                <c:pt idx="4625">
                  <c:v>-31.549999999999997</c:v>
                </c:pt>
                <c:pt idx="4626">
                  <c:v>-31.547999999999995</c:v>
                </c:pt>
                <c:pt idx="4627">
                  <c:v>-31.545999999999999</c:v>
                </c:pt>
                <c:pt idx="4628">
                  <c:v>-31.543999999999997</c:v>
                </c:pt>
                <c:pt idx="4629">
                  <c:v>-31.541999999999998</c:v>
                </c:pt>
                <c:pt idx="4630">
                  <c:v>-31.54</c:v>
                </c:pt>
                <c:pt idx="4631">
                  <c:v>-31.537999999999997</c:v>
                </c:pt>
                <c:pt idx="4632">
                  <c:v>-31.535999999999998</c:v>
                </c:pt>
                <c:pt idx="4633">
                  <c:v>-31.533999999999999</c:v>
                </c:pt>
                <c:pt idx="4634">
                  <c:v>-31.531999999999996</c:v>
                </c:pt>
                <c:pt idx="4635">
                  <c:v>-31.529999999999998</c:v>
                </c:pt>
                <c:pt idx="4636">
                  <c:v>-31.527999999999999</c:v>
                </c:pt>
                <c:pt idx="4637">
                  <c:v>-31.525999999999996</c:v>
                </c:pt>
                <c:pt idx="4638">
                  <c:v>-31.523999999999997</c:v>
                </c:pt>
                <c:pt idx="4639">
                  <c:v>-31.521999999999998</c:v>
                </c:pt>
                <c:pt idx="4640">
                  <c:v>-31.519999999999996</c:v>
                </c:pt>
                <c:pt idx="4641">
                  <c:v>-31.517999999999997</c:v>
                </c:pt>
                <c:pt idx="4642">
                  <c:v>-31.515999999999998</c:v>
                </c:pt>
                <c:pt idx="4643">
                  <c:v>-31.513999999999996</c:v>
                </c:pt>
                <c:pt idx="4644">
                  <c:v>-31.511999999999997</c:v>
                </c:pt>
                <c:pt idx="4645">
                  <c:v>-31.509999999999998</c:v>
                </c:pt>
                <c:pt idx="4646">
                  <c:v>-31.507999999999996</c:v>
                </c:pt>
                <c:pt idx="4647">
                  <c:v>-31.505999999999997</c:v>
                </c:pt>
                <c:pt idx="4648">
                  <c:v>-31.503999999999998</c:v>
                </c:pt>
                <c:pt idx="4649">
                  <c:v>-31.501999999999995</c:v>
                </c:pt>
                <c:pt idx="4650">
                  <c:v>-31.499999999999996</c:v>
                </c:pt>
                <c:pt idx="4651">
                  <c:v>-31.497999999999998</c:v>
                </c:pt>
                <c:pt idx="4652">
                  <c:v>-31.495999999999995</c:v>
                </c:pt>
                <c:pt idx="4653">
                  <c:v>-31.494</c:v>
                </c:pt>
                <c:pt idx="4654">
                  <c:v>-31.491999999999997</c:v>
                </c:pt>
                <c:pt idx="4655">
                  <c:v>-31.489999999999995</c:v>
                </c:pt>
                <c:pt idx="4656">
                  <c:v>-31.488</c:v>
                </c:pt>
                <c:pt idx="4657">
                  <c:v>-31.485999999999997</c:v>
                </c:pt>
                <c:pt idx="4658">
                  <c:v>-31.483999999999995</c:v>
                </c:pt>
                <c:pt idx="4659">
                  <c:v>-31.481999999999999</c:v>
                </c:pt>
                <c:pt idx="4660">
                  <c:v>-31.479999999999997</c:v>
                </c:pt>
                <c:pt idx="4661">
                  <c:v>-31.477999999999998</c:v>
                </c:pt>
                <c:pt idx="4662">
                  <c:v>-31.475999999999999</c:v>
                </c:pt>
                <c:pt idx="4663">
                  <c:v>-31.473999999999997</c:v>
                </c:pt>
                <c:pt idx="4664">
                  <c:v>-31.471999999999998</c:v>
                </c:pt>
                <c:pt idx="4665">
                  <c:v>-31.47</c:v>
                </c:pt>
                <c:pt idx="4666">
                  <c:v>-31.467999999999996</c:v>
                </c:pt>
                <c:pt idx="4667">
                  <c:v>-31.465999999999998</c:v>
                </c:pt>
                <c:pt idx="4668">
                  <c:v>-31.463999999999999</c:v>
                </c:pt>
                <c:pt idx="4669">
                  <c:v>-31.461999999999996</c:v>
                </c:pt>
                <c:pt idx="4670">
                  <c:v>-31.459999999999997</c:v>
                </c:pt>
                <c:pt idx="4671">
                  <c:v>-31.457999999999998</c:v>
                </c:pt>
                <c:pt idx="4672">
                  <c:v>-31.455999999999996</c:v>
                </c:pt>
                <c:pt idx="4673">
                  <c:v>-31.453999999999997</c:v>
                </c:pt>
                <c:pt idx="4674">
                  <c:v>-31.451999999999998</c:v>
                </c:pt>
                <c:pt idx="4675">
                  <c:v>-31.449999999999996</c:v>
                </c:pt>
                <c:pt idx="4676">
                  <c:v>-31.447999999999997</c:v>
                </c:pt>
                <c:pt idx="4677">
                  <c:v>-31.445999999999998</c:v>
                </c:pt>
                <c:pt idx="4678">
                  <c:v>-31.443999999999996</c:v>
                </c:pt>
                <c:pt idx="4679">
                  <c:v>-31.441999999999997</c:v>
                </c:pt>
                <c:pt idx="4680">
                  <c:v>-31.439999999999998</c:v>
                </c:pt>
                <c:pt idx="4681">
                  <c:v>-31.437999999999995</c:v>
                </c:pt>
                <c:pt idx="4682">
                  <c:v>-31.435999999999996</c:v>
                </c:pt>
                <c:pt idx="4683">
                  <c:v>-31.433999999999997</c:v>
                </c:pt>
                <c:pt idx="4684">
                  <c:v>-31.431999999999995</c:v>
                </c:pt>
                <c:pt idx="4685">
                  <c:v>-31.43</c:v>
                </c:pt>
                <c:pt idx="4686">
                  <c:v>-31.427999999999997</c:v>
                </c:pt>
                <c:pt idx="4687">
                  <c:v>-31.425999999999995</c:v>
                </c:pt>
                <c:pt idx="4688">
                  <c:v>-31.423999999999999</c:v>
                </c:pt>
                <c:pt idx="4689">
                  <c:v>-31.421999999999997</c:v>
                </c:pt>
                <c:pt idx="4690">
                  <c:v>-31.419999999999995</c:v>
                </c:pt>
                <c:pt idx="4691">
                  <c:v>-31.417999999999999</c:v>
                </c:pt>
                <c:pt idx="4692">
                  <c:v>-31.415999999999997</c:v>
                </c:pt>
                <c:pt idx="4693">
                  <c:v>-31.413999999999998</c:v>
                </c:pt>
                <c:pt idx="4694">
                  <c:v>-31.411999999999999</c:v>
                </c:pt>
                <c:pt idx="4695">
                  <c:v>-31.409999999999997</c:v>
                </c:pt>
                <c:pt idx="4696">
                  <c:v>-31.407999999999998</c:v>
                </c:pt>
                <c:pt idx="4697">
                  <c:v>-31.405999999999999</c:v>
                </c:pt>
                <c:pt idx="4698">
                  <c:v>-31.403999999999996</c:v>
                </c:pt>
                <c:pt idx="4699">
                  <c:v>-31.401999999999997</c:v>
                </c:pt>
                <c:pt idx="4700">
                  <c:v>-31.4</c:v>
                </c:pt>
                <c:pt idx="4701">
                  <c:v>-31.397999999999996</c:v>
                </c:pt>
                <c:pt idx="4702">
                  <c:v>-31.395999999999997</c:v>
                </c:pt>
                <c:pt idx="4703">
                  <c:v>-31.393999999999998</c:v>
                </c:pt>
                <c:pt idx="4704">
                  <c:v>-31.391999999999996</c:v>
                </c:pt>
                <c:pt idx="4705">
                  <c:v>-31.389999999999997</c:v>
                </c:pt>
                <c:pt idx="4706">
                  <c:v>-31.387999999999998</c:v>
                </c:pt>
                <c:pt idx="4707">
                  <c:v>-31.385999999999996</c:v>
                </c:pt>
                <c:pt idx="4708">
                  <c:v>-31.383999999999997</c:v>
                </c:pt>
                <c:pt idx="4709">
                  <c:v>-31.381999999999998</c:v>
                </c:pt>
                <c:pt idx="4710">
                  <c:v>-31.379999999999995</c:v>
                </c:pt>
                <c:pt idx="4711">
                  <c:v>-31.377999999999997</c:v>
                </c:pt>
                <c:pt idx="4712">
                  <c:v>-31.375999999999998</c:v>
                </c:pt>
                <c:pt idx="4713">
                  <c:v>-31.373999999999995</c:v>
                </c:pt>
                <c:pt idx="4714">
                  <c:v>-31.371999999999996</c:v>
                </c:pt>
                <c:pt idx="4715">
                  <c:v>-31.369999999999997</c:v>
                </c:pt>
                <c:pt idx="4716">
                  <c:v>-31.367999999999995</c:v>
                </c:pt>
                <c:pt idx="4717">
                  <c:v>-31.366</c:v>
                </c:pt>
                <c:pt idx="4718">
                  <c:v>-31.363999999999997</c:v>
                </c:pt>
                <c:pt idx="4719">
                  <c:v>-31.361999999999995</c:v>
                </c:pt>
                <c:pt idx="4720">
                  <c:v>-31.36</c:v>
                </c:pt>
                <c:pt idx="4721">
                  <c:v>-31.357999999999997</c:v>
                </c:pt>
                <c:pt idx="4722">
                  <c:v>-31.355999999999995</c:v>
                </c:pt>
                <c:pt idx="4723">
                  <c:v>-31.353999999999999</c:v>
                </c:pt>
                <c:pt idx="4724">
                  <c:v>-31.351999999999997</c:v>
                </c:pt>
                <c:pt idx="4725">
                  <c:v>-31.349999999999998</c:v>
                </c:pt>
                <c:pt idx="4726">
                  <c:v>-31.347999999999999</c:v>
                </c:pt>
                <c:pt idx="4727">
                  <c:v>-31.345999999999997</c:v>
                </c:pt>
                <c:pt idx="4728">
                  <c:v>-31.343999999999998</c:v>
                </c:pt>
                <c:pt idx="4729">
                  <c:v>-31.341999999999999</c:v>
                </c:pt>
                <c:pt idx="4730">
                  <c:v>-31.339999999999996</c:v>
                </c:pt>
                <c:pt idx="4731">
                  <c:v>-31.337999999999997</c:v>
                </c:pt>
                <c:pt idx="4732">
                  <c:v>-31.335999999999999</c:v>
                </c:pt>
                <c:pt idx="4733">
                  <c:v>-31.333999999999996</c:v>
                </c:pt>
                <c:pt idx="4734">
                  <c:v>-31.331999999999997</c:v>
                </c:pt>
                <c:pt idx="4735">
                  <c:v>-31.33</c:v>
                </c:pt>
                <c:pt idx="4736">
                  <c:v>-31.327999999999996</c:v>
                </c:pt>
                <c:pt idx="4737">
                  <c:v>-31.325999999999997</c:v>
                </c:pt>
                <c:pt idx="4738">
                  <c:v>-31.323999999999998</c:v>
                </c:pt>
                <c:pt idx="4739">
                  <c:v>-31.321999999999996</c:v>
                </c:pt>
                <c:pt idx="4740">
                  <c:v>-31.319999999999997</c:v>
                </c:pt>
                <c:pt idx="4741">
                  <c:v>-31.317999999999998</c:v>
                </c:pt>
                <c:pt idx="4742">
                  <c:v>-31.315999999999995</c:v>
                </c:pt>
                <c:pt idx="4743">
                  <c:v>-31.313999999999997</c:v>
                </c:pt>
                <c:pt idx="4744">
                  <c:v>-31.311999999999998</c:v>
                </c:pt>
                <c:pt idx="4745">
                  <c:v>-31.309999999999995</c:v>
                </c:pt>
                <c:pt idx="4746">
                  <c:v>-31.307999999999996</c:v>
                </c:pt>
                <c:pt idx="4747">
                  <c:v>-31.305999999999997</c:v>
                </c:pt>
                <c:pt idx="4748">
                  <c:v>-31.303999999999995</c:v>
                </c:pt>
                <c:pt idx="4749">
                  <c:v>-31.302</c:v>
                </c:pt>
                <c:pt idx="4750">
                  <c:v>-31.299999999999997</c:v>
                </c:pt>
                <c:pt idx="4751">
                  <c:v>-31.297999999999995</c:v>
                </c:pt>
                <c:pt idx="4752">
                  <c:v>-31.295999999999999</c:v>
                </c:pt>
                <c:pt idx="4753">
                  <c:v>-31.293999999999997</c:v>
                </c:pt>
                <c:pt idx="4754">
                  <c:v>-31.291999999999998</c:v>
                </c:pt>
                <c:pt idx="4755">
                  <c:v>-31.29</c:v>
                </c:pt>
                <c:pt idx="4756">
                  <c:v>-31.287999999999997</c:v>
                </c:pt>
                <c:pt idx="4757">
                  <c:v>-31.285999999999998</c:v>
                </c:pt>
                <c:pt idx="4758">
                  <c:v>-31.283999999999999</c:v>
                </c:pt>
                <c:pt idx="4759">
                  <c:v>-31.281999999999996</c:v>
                </c:pt>
                <c:pt idx="4760">
                  <c:v>-31.279999999999998</c:v>
                </c:pt>
                <c:pt idx="4761">
                  <c:v>-31.277999999999999</c:v>
                </c:pt>
                <c:pt idx="4762">
                  <c:v>-31.275999999999996</c:v>
                </c:pt>
                <c:pt idx="4763">
                  <c:v>-31.273999999999997</c:v>
                </c:pt>
                <c:pt idx="4764">
                  <c:v>-31.271999999999998</c:v>
                </c:pt>
                <c:pt idx="4765">
                  <c:v>-31.269999999999996</c:v>
                </c:pt>
                <c:pt idx="4766">
                  <c:v>-31.267999999999997</c:v>
                </c:pt>
                <c:pt idx="4767">
                  <c:v>-31.265999999999998</c:v>
                </c:pt>
                <c:pt idx="4768">
                  <c:v>-31.263999999999996</c:v>
                </c:pt>
                <c:pt idx="4769">
                  <c:v>-31.261999999999997</c:v>
                </c:pt>
                <c:pt idx="4770">
                  <c:v>-31.259999999999998</c:v>
                </c:pt>
                <c:pt idx="4771">
                  <c:v>-31.257999999999996</c:v>
                </c:pt>
                <c:pt idx="4772">
                  <c:v>-31.255999999999997</c:v>
                </c:pt>
                <c:pt idx="4773">
                  <c:v>-31.253999999999998</c:v>
                </c:pt>
                <c:pt idx="4774">
                  <c:v>-31.251999999999995</c:v>
                </c:pt>
                <c:pt idx="4775">
                  <c:v>-31.249999999999996</c:v>
                </c:pt>
                <c:pt idx="4776">
                  <c:v>-31.247999999999998</c:v>
                </c:pt>
                <c:pt idx="4777">
                  <c:v>-31.245999999999995</c:v>
                </c:pt>
                <c:pt idx="4778">
                  <c:v>-31.244</c:v>
                </c:pt>
                <c:pt idx="4779">
                  <c:v>-31.241999999999997</c:v>
                </c:pt>
                <c:pt idx="4780">
                  <c:v>-31.239999999999995</c:v>
                </c:pt>
                <c:pt idx="4781">
                  <c:v>-31.238</c:v>
                </c:pt>
                <c:pt idx="4782">
                  <c:v>-31.235999999999997</c:v>
                </c:pt>
                <c:pt idx="4783">
                  <c:v>-31.233999999999995</c:v>
                </c:pt>
                <c:pt idx="4784">
                  <c:v>-31.231999999999999</c:v>
                </c:pt>
                <c:pt idx="4785">
                  <c:v>-31.229999999999997</c:v>
                </c:pt>
                <c:pt idx="4786">
                  <c:v>-31.227999999999998</c:v>
                </c:pt>
                <c:pt idx="4787">
                  <c:v>-31.225999999999999</c:v>
                </c:pt>
                <c:pt idx="4788">
                  <c:v>-31.223999999999997</c:v>
                </c:pt>
                <c:pt idx="4789">
                  <c:v>-31.221999999999998</c:v>
                </c:pt>
                <c:pt idx="4790">
                  <c:v>-31.22</c:v>
                </c:pt>
                <c:pt idx="4791">
                  <c:v>-31.217999999999996</c:v>
                </c:pt>
                <c:pt idx="4792">
                  <c:v>-31.215999999999998</c:v>
                </c:pt>
                <c:pt idx="4793">
                  <c:v>-31.213999999999999</c:v>
                </c:pt>
                <c:pt idx="4794">
                  <c:v>-31.211999999999996</c:v>
                </c:pt>
                <c:pt idx="4795">
                  <c:v>-31.209999999999997</c:v>
                </c:pt>
                <c:pt idx="4796">
                  <c:v>-31.207999999999998</c:v>
                </c:pt>
                <c:pt idx="4797">
                  <c:v>-31.205999999999996</c:v>
                </c:pt>
                <c:pt idx="4798">
                  <c:v>-31.203999999999997</c:v>
                </c:pt>
                <c:pt idx="4799">
                  <c:v>-31.201999999999998</c:v>
                </c:pt>
                <c:pt idx="4800">
                  <c:v>-31.199999999999996</c:v>
                </c:pt>
                <c:pt idx="4801">
                  <c:v>-31.197999999999997</c:v>
                </c:pt>
                <c:pt idx="4802">
                  <c:v>-31.195999999999998</c:v>
                </c:pt>
                <c:pt idx="4803">
                  <c:v>-31.193999999999996</c:v>
                </c:pt>
                <c:pt idx="4804">
                  <c:v>-31.191999999999997</c:v>
                </c:pt>
                <c:pt idx="4805">
                  <c:v>-31.189999999999998</c:v>
                </c:pt>
                <c:pt idx="4806">
                  <c:v>-31.187999999999995</c:v>
                </c:pt>
                <c:pt idx="4807">
                  <c:v>-31.185999999999996</c:v>
                </c:pt>
                <c:pt idx="4808">
                  <c:v>-31.183999999999997</c:v>
                </c:pt>
                <c:pt idx="4809">
                  <c:v>-31.181999999999995</c:v>
                </c:pt>
                <c:pt idx="4810">
                  <c:v>-31.18</c:v>
                </c:pt>
                <c:pt idx="4811">
                  <c:v>-31.177999999999997</c:v>
                </c:pt>
                <c:pt idx="4812">
                  <c:v>-31.175999999999995</c:v>
                </c:pt>
                <c:pt idx="4813">
                  <c:v>-31.173999999999999</c:v>
                </c:pt>
                <c:pt idx="4814">
                  <c:v>-31.171999999999997</c:v>
                </c:pt>
                <c:pt idx="4815">
                  <c:v>-31.169999999999995</c:v>
                </c:pt>
                <c:pt idx="4816">
                  <c:v>-31.167999999999999</c:v>
                </c:pt>
                <c:pt idx="4817">
                  <c:v>-31.165999999999997</c:v>
                </c:pt>
                <c:pt idx="4818">
                  <c:v>-31.163999999999998</c:v>
                </c:pt>
                <c:pt idx="4819">
                  <c:v>-31.161999999999999</c:v>
                </c:pt>
                <c:pt idx="4820">
                  <c:v>-31.159999999999997</c:v>
                </c:pt>
                <c:pt idx="4821">
                  <c:v>-31.157999999999998</c:v>
                </c:pt>
                <c:pt idx="4822">
                  <c:v>-31.155999999999999</c:v>
                </c:pt>
                <c:pt idx="4823">
                  <c:v>-31.153999999999996</c:v>
                </c:pt>
                <c:pt idx="4824">
                  <c:v>-31.151999999999997</c:v>
                </c:pt>
                <c:pt idx="4825">
                  <c:v>-31.15</c:v>
                </c:pt>
                <c:pt idx="4826">
                  <c:v>-31.147999999999996</c:v>
                </c:pt>
                <c:pt idx="4827">
                  <c:v>-31.145999999999997</c:v>
                </c:pt>
                <c:pt idx="4828">
                  <c:v>-31.143999999999998</c:v>
                </c:pt>
                <c:pt idx="4829">
                  <c:v>-31.141999999999996</c:v>
                </c:pt>
                <c:pt idx="4830">
                  <c:v>-31.139999999999997</c:v>
                </c:pt>
                <c:pt idx="4831">
                  <c:v>-31.137999999999998</c:v>
                </c:pt>
                <c:pt idx="4832">
                  <c:v>-31.135999999999996</c:v>
                </c:pt>
                <c:pt idx="4833">
                  <c:v>-31.133999999999997</c:v>
                </c:pt>
                <c:pt idx="4834">
                  <c:v>-31.131999999999998</c:v>
                </c:pt>
                <c:pt idx="4835">
                  <c:v>-31.129999999999995</c:v>
                </c:pt>
                <c:pt idx="4836">
                  <c:v>-31.127999999999997</c:v>
                </c:pt>
                <c:pt idx="4837">
                  <c:v>-31.125999999999998</c:v>
                </c:pt>
                <c:pt idx="4838">
                  <c:v>-31.123999999999995</c:v>
                </c:pt>
                <c:pt idx="4839">
                  <c:v>-31.121999999999996</c:v>
                </c:pt>
                <c:pt idx="4840">
                  <c:v>-31.119999999999997</c:v>
                </c:pt>
                <c:pt idx="4841">
                  <c:v>-31.117999999999995</c:v>
                </c:pt>
                <c:pt idx="4842">
                  <c:v>-31.116</c:v>
                </c:pt>
                <c:pt idx="4843">
                  <c:v>-31.113999999999997</c:v>
                </c:pt>
                <c:pt idx="4844">
                  <c:v>-31.111999999999995</c:v>
                </c:pt>
                <c:pt idx="4845">
                  <c:v>-31.11</c:v>
                </c:pt>
                <c:pt idx="4846">
                  <c:v>-31.107999999999997</c:v>
                </c:pt>
                <c:pt idx="4847">
                  <c:v>-31.105999999999995</c:v>
                </c:pt>
                <c:pt idx="4848">
                  <c:v>-31.103999999999999</c:v>
                </c:pt>
                <c:pt idx="4849">
                  <c:v>-31.101999999999997</c:v>
                </c:pt>
                <c:pt idx="4850">
                  <c:v>-31.099999999999998</c:v>
                </c:pt>
                <c:pt idx="4851">
                  <c:v>-31.097999999999999</c:v>
                </c:pt>
                <c:pt idx="4852">
                  <c:v>-31.095999999999997</c:v>
                </c:pt>
                <c:pt idx="4853">
                  <c:v>-31.093999999999998</c:v>
                </c:pt>
                <c:pt idx="4854">
                  <c:v>-31.091999999999999</c:v>
                </c:pt>
                <c:pt idx="4855">
                  <c:v>-31.089999999999996</c:v>
                </c:pt>
                <c:pt idx="4856">
                  <c:v>-31.087999999999997</c:v>
                </c:pt>
                <c:pt idx="4857">
                  <c:v>-31.085999999999999</c:v>
                </c:pt>
                <c:pt idx="4858">
                  <c:v>-31.083999999999996</c:v>
                </c:pt>
                <c:pt idx="4859">
                  <c:v>-31.081999999999997</c:v>
                </c:pt>
                <c:pt idx="4860">
                  <c:v>-31.08</c:v>
                </c:pt>
                <c:pt idx="4861">
                  <c:v>-31.077999999999996</c:v>
                </c:pt>
                <c:pt idx="4862">
                  <c:v>-31.075999999999997</c:v>
                </c:pt>
                <c:pt idx="4863">
                  <c:v>-31.073999999999998</c:v>
                </c:pt>
                <c:pt idx="4864">
                  <c:v>-31.071999999999996</c:v>
                </c:pt>
                <c:pt idx="4865">
                  <c:v>-31.069999999999997</c:v>
                </c:pt>
                <c:pt idx="4866">
                  <c:v>-31.067999999999998</c:v>
                </c:pt>
                <c:pt idx="4867">
                  <c:v>-31.065999999999995</c:v>
                </c:pt>
                <c:pt idx="4868">
                  <c:v>-31.063999999999997</c:v>
                </c:pt>
                <c:pt idx="4869">
                  <c:v>-31.061999999999998</c:v>
                </c:pt>
                <c:pt idx="4870">
                  <c:v>-31.059999999999995</c:v>
                </c:pt>
                <c:pt idx="4871">
                  <c:v>-31.057999999999996</c:v>
                </c:pt>
                <c:pt idx="4872">
                  <c:v>-31.055999999999997</c:v>
                </c:pt>
                <c:pt idx="4873">
                  <c:v>-31.053999999999995</c:v>
                </c:pt>
                <c:pt idx="4874">
                  <c:v>-31.052</c:v>
                </c:pt>
                <c:pt idx="4875">
                  <c:v>-31.049999999999997</c:v>
                </c:pt>
                <c:pt idx="4876">
                  <c:v>-31.047999999999995</c:v>
                </c:pt>
                <c:pt idx="4877">
                  <c:v>-31.045999999999999</c:v>
                </c:pt>
                <c:pt idx="4878">
                  <c:v>-31.043999999999997</c:v>
                </c:pt>
                <c:pt idx="4879">
                  <c:v>-31.041999999999998</c:v>
                </c:pt>
                <c:pt idx="4880">
                  <c:v>-31.04</c:v>
                </c:pt>
                <c:pt idx="4881">
                  <c:v>-31.037999999999997</c:v>
                </c:pt>
                <c:pt idx="4882">
                  <c:v>-31.035999999999998</c:v>
                </c:pt>
                <c:pt idx="4883">
                  <c:v>-31.033999999999999</c:v>
                </c:pt>
                <c:pt idx="4884">
                  <c:v>-31.031999999999996</c:v>
                </c:pt>
                <c:pt idx="4885">
                  <c:v>-31.029999999999998</c:v>
                </c:pt>
                <c:pt idx="4886">
                  <c:v>-31.027999999999999</c:v>
                </c:pt>
                <c:pt idx="4887">
                  <c:v>-31.025999999999996</c:v>
                </c:pt>
                <c:pt idx="4888">
                  <c:v>-31.023999999999997</c:v>
                </c:pt>
                <c:pt idx="4889">
                  <c:v>-31.021999999999998</c:v>
                </c:pt>
                <c:pt idx="4890">
                  <c:v>-31.019999999999996</c:v>
                </c:pt>
                <c:pt idx="4891">
                  <c:v>-31.017999999999997</c:v>
                </c:pt>
                <c:pt idx="4892">
                  <c:v>-31.015999999999998</c:v>
                </c:pt>
                <c:pt idx="4893">
                  <c:v>-31.013999999999996</c:v>
                </c:pt>
                <c:pt idx="4894">
                  <c:v>-31.011999999999997</c:v>
                </c:pt>
                <c:pt idx="4895">
                  <c:v>-31.009999999999998</c:v>
                </c:pt>
                <c:pt idx="4896">
                  <c:v>-31.007999999999996</c:v>
                </c:pt>
                <c:pt idx="4897">
                  <c:v>-31.005999999999997</c:v>
                </c:pt>
                <c:pt idx="4898">
                  <c:v>-31.003999999999998</c:v>
                </c:pt>
                <c:pt idx="4899">
                  <c:v>-31.001999999999995</c:v>
                </c:pt>
                <c:pt idx="4900">
                  <c:v>-30.999999999999996</c:v>
                </c:pt>
                <c:pt idx="4901">
                  <c:v>-30.997999999999998</c:v>
                </c:pt>
                <c:pt idx="4902">
                  <c:v>-30.995999999999995</c:v>
                </c:pt>
                <c:pt idx="4903">
                  <c:v>-30.994</c:v>
                </c:pt>
                <c:pt idx="4904">
                  <c:v>-30.991999999999997</c:v>
                </c:pt>
                <c:pt idx="4905">
                  <c:v>-30.989999999999995</c:v>
                </c:pt>
                <c:pt idx="4906">
                  <c:v>-30.988</c:v>
                </c:pt>
                <c:pt idx="4907">
                  <c:v>-30.985999999999997</c:v>
                </c:pt>
                <c:pt idx="4908">
                  <c:v>-30.983999999999995</c:v>
                </c:pt>
                <c:pt idx="4909">
                  <c:v>-30.981999999999999</c:v>
                </c:pt>
                <c:pt idx="4910">
                  <c:v>-30.979999999999997</c:v>
                </c:pt>
                <c:pt idx="4911">
                  <c:v>-30.977999999999998</c:v>
                </c:pt>
                <c:pt idx="4912">
                  <c:v>-30.975999999999999</c:v>
                </c:pt>
                <c:pt idx="4913">
                  <c:v>-30.973999999999997</c:v>
                </c:pt>
                <c:pt idx="4914">
                  <c:v>-30.971999999999998</c:v>
                </c:pt>
                <c:pt idx="4915">
                  <c:v>-30.97</c:v>
                </c:pt>
                <c:pt idx="4916">
                  <c:v>-30.967999999999996</c:v>
                </c:pt>
                <c:pt idx="4917">
                  <c:v>-30.965999999999998</c:v>
                </c:pt>
                <c:pt idx="4918">
                  <c:v>-30.963999999999999</c:v>
                </c:pt>
                <c:pt idx="4919">
                  <c:v>-30.961999999999996</c:v>
                </c:pt>
                <c:pt idx="4920">
                  <c:v>-30.959999999999997</c:v>
                </c:pt>
                <c:pt idx="4921">
                  <c:v>-30.957999999999998</c:v>
                </c:pt>
                <c:pt idx="4922">
                  <c:v>-30.955999999999996</c:v>
                </c:pt>
                <c:pt idx="4923">
                  <c:v>-30.953999999999997</c:v>
                </c:pt>
                <c:pt idx="4924">
                  <c:v>-30.951999999999998</c:v>
                </c:pt>
                <c:pt idx="4925">
                  <c:v>-30.949999999999996</c:v>
                </c:pt>
                <c:pt idx="4926">
                  <c:v>-30.947999999999997</c:v>
                </c:pt>
                <c:pt idx="4927">
                  <c:v>-30.945999999999998</c:v>
                </c:pt>
                <c:pt idx="4928">
                  <c:v>-30.943999999999996</c:v>
                </c:pt>
                <c:pt idx="4929">
                  <c:v>-30.941999999999997</c:v>
                </c:pt>
                <c:pt idx="4930">
                  <c:v>-30.939999999999998</c:v>
                </c:pt>
                <c:pt idx="4931">
                  <c:v>-30.937999999999995</c:v>
                </c:pt>
                <c:pt idx="4932">
                  <c:v>-30.935999999999996</c:v>
                </c:pt>
                <c:pt idx="4933">
                  <c:v>-30.933999999999997</c:v>
                </c:pt>
                <c:pt idx="4934">
                  <c:v>-30.931999999999995</c:v>
                </c:pt>
                <c:pt idx="4935">
                  <c:v>-30.93</c:v>
                </c:pt>
                <c:pt idx="4936">
                  <c:v>-30.927999999999997</c:v>
                </c:pt>
                <c:pt idx="4937">
                  <c:v>-30.925999999999995</c:v>
                </c:pt>
                <c:pt idx="4938">
                  <c:v>-30.923999999999999</c:v>
                </c:pt>
                <c:pt idx="4939">
                  <c:v>-30.921999999999997</c:v>
                </c:pt>
                <c:pt idx="4940">
                  <c:v>-30.919999999999995</c:v>
                </c:pt>
                <c:pt idx="4941">
                  <c:v>-30.917999999999999</c:v>
                </c:pt>
                <c:pt idx="4942">
                  <c:v>-30.915999999999997</c:v>
                </c:pt>
                <c:pt idx="4943">
                  <c:v>-30.913999999999998</c:v>
                </c:pt>
                <c:pt idx="4944">
                  <c:v>-30.911999999999999</c:v>
                </c:pt>
                <c:pt idx="4945">
                  <c:v>-30.909999999999997</c:v>
                </c:pt>
                <c:pt idx="4946">
                  <c:v>-30.907999999999998</c:v>
                </c:pt>
                <c:pt idx="4947">
                  <c:v>-30.905999999999999</c:v>
                </c:pt>
                <c:pt idx="4948">
                  <c:v>-30.903999999999996</c:v>
                </c:pt>
                <c:pt idx="4949">
                  <c:v>-30.901999999999997</c:v>
                </c:pt>
                <c:pt idx="4950">
                  <c:v>-30.9</c:v>
                </c:pt>
                <c:pt idx="4951">
                  <c:v>-30.897999999999996</c:v>
                </c:pt>
                <c:pt idx="4952">
                  <c:v>-30.895999999999997</c:v>
                </c:pt>
                <c:pt idx="4953">
                  <c:v>-30.893999999999998</c:v>
                </c:pt>
                <c:pt idx="4954">
                  <c:v>-30.891999999999996</c:v>
                </c:pt>
                <c:pt idx="4955">
                  <c:v>-30.889999999999997</c:v>
                </c:pt>
                <c:pt idx="4956">
                  <c:v>-30.887999999999998</c:v>
                </c:pt>
                <c:pt idx="4957">
                  <c:v>-30.885999999999996</c:v>
                </c:pt>
                <c:pt idx="4958">
                  <c:v>-30.883999999999997</c:v>
                </c:pt>
                <c:pt idx="4959">
                  <c:v>-30.881999999999998</c:v>
                </c:pt>
                <c:pt idx="4960">
                  <c:v>-30.879999999999995</c:v>
                </c:pt>
                <c:pt idx="4961">
                  <c:v>-30.877999999999997</c:v>
                </c:pt>
                <c:pt idx="4962">
                  <c:v>-30.875999999999998</c:v>
                </c:pt>
                <c:pt idx="4963">
                  <c:v>-30.873999999999995</c:v>
                </c:pt>
                <c:pt idx="4964">
                  <c:v>-30.871999999999996</c:v>
                </c:pt>
                <c:pt idx="4965">
                  <c:v>-30.869999999999997</c:v>
                </c:pt>
                <c:pt idx="4966">
                  <c:v>-30.867999999999995</c:v>
                </c:pt>
                <c:pt idx="4967">
                  <c:v>-30.866</c:v>
                </c:pt>
                <c:pt idx="4968">
                  <c:v>-30.863999999999997</c:v>
                </c:pt>
                <c:pt idx="4969">
                  <c:v>-30.861999999999995</c:v>
                </c:pt>
                <c:pt idx="4970">
                  <c:v>-30.86</c:v>
                </c:pt>
                <c:pt idx="4971">
                  <c:v>-30.857999999999997</c:v>
                </c:pt>
                <c:pt idx="4972">
                  <c:v>-30.855999999999995</c:v>
                </c:pt>
                <c:pt idx="4973">
                  <c:v>-30.853999999999999</c:v>
                </c:pt>
                <c:pt idx="4974">
                  <c:v>-30.851999999999997</c:v>
                </c:pt>
                <c:pt idx="4975">
                  <c:v>-30.849999999999998</c:v>
                </c:pt>
                <c:pt idx="4976">
                  <c:v>-30.847999999999999</c:v>
                </c:pt>
                <c:pt idx="4977">
                  <c:v>-30.845999999999997</c:v>
                </c:pt>
                <c:pt idx="4978">
                  <c:v>-30.843999999999998</c:v>
                </c:pt>
                <c:pt idx="4979">
                  <c:v>-30.841999999999999</c:v>
                </c:pt>
                <c:pt idx="4980">
                  <c:v>-30.839999999999996</c:v>
                </c:pt>
                <c:pt idx="4981">
                  <c:v>-30.837999999999997</c:v>
                </c:pt>
                <c:pt idx="4982">
                  <c:v>-30.835999999999999</c:v>
                </c:pt>
                <c:pt idx="4983">
                  <c:v>-30.833999999999996</c:v>
                </c:pt>
                <c:pt idx="4984">
                  <c:v>-30.831999999999997</c:v>
                </c:pt>
                <c:pt idx="4985">
                  <c:v>-30.83</c:v>
                </c:pt>
                <c:pt idx="4986">
                  <c:v>-30.827999999999996</c:v>
                </c:pt>
                <c:pt idx="4987">
                  <c:v>-30.825999999999997</c:v>
                </c:pt>
                <c:pt idx="4988">
                  <c:v>-30.823999999999998</c:v>
                </c:pt>
                <c:pt idx="4989">
                  <c:v>-30.821999999999996</c:v>
                </c:pt>
                <c:pt idx="4990">
                  <c:v>-30.819999999999997</c:v>
                </c:pt>
                <c:pt idx="4991">
                  <c:v>-30.817999999999998</c:v>
                </c:pt>
                <c:pt idx="4992">
                  <c:v>-30.815999999999995</c:v>
                </c:pt>
                <c:pt idx="4993">
                  <c:v>-30.813999999999997</c:v>
                </c:pt>
                <c:pt idx="4994">
                  <c:v>-30.811999999999998</c:v>
                </c:pt>
                <c:pt idx="4995">
                  <c:v>-30.809999999999995</c:v>
                </c:pt>
                <c:pt idx="4996">
                  <c:v>-30.807999999999996</c:v>
                </c:pt>
                <c:pt idx="4997">
                  <c:v>-30.805999999999997</c:v>
                </c:pt>
                <c:pt idx="4998">
                  <c:v>-30.803999999999995</c:v>
                </c:pt>
                <c:pt idx="4999">
                  <c:v>-30.802</c:v>
                </c:pt>
                <c:pt idx="5000">
                  <c:v>-30.799999999999997</c:v>
                </c:pt>
                <c:pt idx="5001">
                  <c:v>-30.797999999999995</c:v>
                </c:pt>
                <c:pt idx="5002">
                  <c:v>-30.795999999999999</c:v>
                </c:pt>
                <c:pt idx="5003">
                  <c:v>-30.793999999999997</c:v>
                </c:pt>
                <c:pt idx="5004">
                  <c:v>-30.791999999999998</c:v>
                </c:pt>
                <c:pt idx="5005">
                  <c:v>-30.79</c:v>
                </c:pt>
                <c:pt idx="5006">
                  <c:v>-30.787999999999997</c:v>
                </c:pt>
                <c:pt idx="5007">
                  <c:v>-30.785999999999998</c:v>
                </c:pt>
                <c:pt idx="5008">
                  <c:v>-30.783999999999999</c:v>
                </c:pt>
                <c:pt idx="5009">
                  <c:v>-30.781999999999996</c:v>
                </c:pt>
                <c:pt idx="5010">
                  <c:v>-30.779999999999998</c:v>
                </c:pt>
                <c:pt idx="5011">
                  <c:v>-30.777999999999999</c:v>
                </c:pt>
                <c:pt idx="5012">
                  <c:v>-30.775999999999996</c:v>
                </c:pt>
                <c:pt idx="5013">
                  <c:v>-30.773999999999997</c:v>
                </c:pt>
                <c:pt idx="5014">
                  <c:v>-30.771999999999998</c:v>
                </c:pt>
                <c:pt idx="5015">
                  <c:v>-30.769999999999996</c:v>
                </c:pt>
                <c:pt idx="5016">
                  <c:v>-30.767999999999997</c:v>
                </c:pt>
                <c:pt idx="5017">
                  <c:v>-30.765999999999998</c:v>
                </c:pt>
                <c:pt idx="5018">
                  <c:v>-30.763999999999996</c:v>
                </c:pt>
                <c:pt idx="5019">
                  <c:v>-30.761999999999997</c:v>
                </c:pt>
                <c:pt idx="5020">
                  <c:v>-30.759999999999998</c:v>
                </c:pt>
                <c:pt idx="5021">
                  <c:v>-30.757999999999996</c:v>
                </c:pt>
                <c:pt idx="5022">
                  <c:v>-30.755999999999997</c:v>
                </c:pt>
                <c:pt idx="5023">
                  <c:v>-30.753999999999998</c:v>
                </c:pt>
                <c:pt idx="5024">
                  <c:v>-30.751999999999995</c:v>
                </c:pt>
                <c:pt idx="5025">
                  <c:v>-30.749999999999996</c:v>
                </c:pt>
                <c:pt idx="5026">
                  <c:v>-30.747999999999998</c:v>
                </c:pt>
                <c:pt idx="5027">
                  <c:v>-30.745999999999995</c:v>
                </c:pt>
                <c:pt idx="5028">
                  <c:v>-30.744</c:v>
                </c:pt>
                <c:pt idx="5029">
                  <c:v>-30.741999999999997</c:v>
                </c:pt>
                <c:pt idx="5030">
                  <c:v>-30.739999999999995</c:v>
                </c:pt>
                <c:pt idx="5031">
                  <c:v>-30.738</c:v>
                </c:pt>
                <c:pt idx="5032">
                  <c:v>-30.735999999999997</c:v>
                </c:pt>
                <c:pt idx="5033">
                  <c:v>-30.733999999999995</c:v>
                </c:pt>
                <c:pt idx="5034">
                  <c:v>-30.731999999999999</c:v>
                </c:pt>
                <c:pt idx="5035">
                  <c:v>-30.729999999999997</c:v>
                </c:pt>
                <c:pt idx="5036">
                  <c:v>-30.727999999999998</c:v>
                </c:pt>
                <c:pt idx="5037">
                  <c:v>-30.725999999999999</c:v>
                </c:pt>
                <c:pt idx="5038">
                  <c:v>-30.723999999999997</c:v>
                </c:pt>
                <c:pt idx="5039">
                  <c:v>-30.721999999999998</c:v>
                </c:pt>
                <c:pt idx="5040">
                  <c:v>-30.72</c:v>
                </c:pt>
                <c:pt idx="5041">
                  <c:v>-30.717999999999996</c:v>
                </c:pt>
                <c:pt idx="5042">
                  <c:v>-30.715999999999998</c:v>
                </c:pt>
                <c:pt idx="5043">
                  <c:v>-30.713999999999999</c:v>
                </c:pt>
                <c:pt idx="5044">
                  <c:v>-30.711999999999996</c:v>
                </c:pt>
                <c:pt idx="5045">
                  <c:v>-30.709999999999997</c:v>
                </c:pt>
                <c:pt idx="5046">
                  <c:v>-30.707999999999998</c:v>
                </c:pt>
                <c:pt idx="5047">
                  <c:v>-30.705999999999996</c:v>
                </c:pt>
                <c:pt idx="5048">
                  <c:v>-30.703999999999997</c:v>
                </c:pt>
                <c:pt idx="5049">
                  <c:v>-30.701999999999998</c:v>
                </c:pt>
                <c:pt idx="5050">
                  <c:v>-30.699999999999996</c:v>
                </c:pt>
                <c:pt idx="5051">
                  <c:v>-30.697999999999997</c:v>
                </c:pt>
                <c:pt idx="5052">
                  <c:v>-30.695999999999998</c:v>
                </c:pt>
                <c:pt idx="5053">
                  <c:v>-30.693999999999996</c:v>
                </c:pt>
                <c:pt idx="5054">
                  <c:v>-30.691999999999997</c:v>
                </c:pt>
                <c:pt idx="5055">
                  <c:v>-30.689999999999998</c:v>
                </c:pt>
                <c:pt idx="5056">
                  <c:v>-30.687999999999995</c:v>
                </c:pt>
                <c:pt idx="5057">
                  <c:v>-30.685999999999996</c:v>
                </c:pt>
                <c:pt idx="5058">
                  <c:v>-30.683999999999997</c:v>
                </c:pt>
                <c:pt idx="5059">
                  <c:v>-30.681999999999995</c:v>
                </c:pt>
                <c:pt idx="5060">
                  <c:v>-30.68</c:v>
                </c:pt>
                <c:pt idx="5061">
                  <c:v>-30.677999999999997</c:v>
                </c:pt>
                <c:pt idx="5062">
                  <c:v>-30.675999999999995</c:v>
                </c:pt>
                <c:pt idx="5063">
                  <c:v>-30.673999999999999</c:v>
                </c:pt>
                <c:pt idx="5064">
                  <c:v>-30.671999999999997</c:v>
                </c:pt>
                <c:pt idx="5065">
                  <c:v>-30.669999999999995</c:v>
                </c:pt>
                <c:pt idx="5066">
                  <c:v>-30.667999999999999</c:v>
                </c:pt>
                <c:pt idx="5067">
                  <c:v>-30.665999999999997</c:v>
                </c:pt>
                <c:pt idx="5068">
                  <c:v>-30.663999999999998</c:v>
                </c:pt>
                <c:pt idx="5069">
                  <c:v>-30.661999999999999</c:v>
                </c:pt>
                <c:pt idx="5070">
                  <c:v>-30.659999999999997</c:v>
                </c:pt>
                <c:pt idx="5071">
                  <c:v>-30.657999999999998</c:v>
                </c:pt>
                <c:pt idx="5072">
                  <c:v>-30.655999999999999</c:v>
                </c:pt>
                <c:pt idx="5073">
                  <c:v>-30.653999999999996</c:v>
                </c:pt>
                <c:pt idx="5074">
                  <c:v>-30.651999999999997</c:v>
                </c:pt>
                <c:pt idx="5075">
                  <c:v>-30.65</c:v>
                </c:pt>
                <c:pt idx="5076">
                  <c:v>-30.647999999999996</c:v>
                </c:pt>
                <c:pt idx="5077">
                  <c:v>-30.645999999999997</c:v>
                </c:pt>
                <c:pt idx="5078">
                  <c:v>-30.643999999999998</c:v>
                </c:pt>
                <c:pt idx="5079">
                  <c:v>-30.641999999999996</c:v>
                </c:pt>
                <c:pt idx="5080">
                  <c:v>-30.639999999999997</c:v>
                </c:pt>
                <c:pt idx="5081">
                  <c:v>-30.637999999999998</c:v>
                </c:pt>
                <c:pt idx="5082">
                  <c:v>-30.635999999999996</c:v>
                </c:pt>
                <c:pt idx="5083">
                  <c:v>-30.633999999999997</c:v>
                </c:pt>
                <c:pt idx="5084">
                  <c:v>-30.631999999999998</c:v>
                </c:pt>
                <c:pt idx="5085">
                  <c:v>-30.629999999999995</c:v>
                </c:pt>
                <c:pt idx="5086">
                  <c:v>-30.627999999999997</c:v>
                </c:pt>
                <c:pt idx="5087">
                  <c:v>-30.625999999999998</c:v>
                </c:pt>
                <c:pt idx="5088">
                  <c:v>-30.623999999999995</c:v>
                </c:pt>
                <c:pt idx="5089">
                  <c:v>-30.621999999999996</c:v>
                </c:pt>
                <c:pt idx="5090">
                  <c:v>-30.619999999999997</c:v>
                </c:pt>
                <c:pt idx="5091">
                  <c:v>-30.617999999999995</c:v>
                </c:pt>
                <c:pt idx="5092">
                  <c:v>-30.616</c:v>
                </c:pt>
                <c:pt idx="5093">
                  <c:v>-30.613999999999997</c:v>
                </c:pt>
                <c:pt idx="5094">
                  <c:v>-30.611999999999995</c:v>
                </c:pt>
                <c:pt idx="5095">
                  <c:v>-30.61</c:v>
                </c:pt>
                <c:pt idx="5096">
                  <c:v>-30.607999999999997</c:v>
                </c:pt>
                <c:pt idx="5097">
                  <c:v>-30.605999999999995</c:v>
                </c:pt>
                <c:pt idx="5098">
                  <c:v>-30.603999999999999</c:v>
                </c:pt>
                <c:pt idx="5099">
                  <c:v>-30.601999999999997</c:v>
                </c:pt>
                <c:pt idx="5100">
                  <c:v>-30.599999999999998</c:v>
                </c:pt>
                <c:pt idx="5101">
                  <c:v>-30.597999999999999</c:v>
                </c:pt>
                <c:pt idx="5102">
                  <c:v>-30.595999999999997</c:v>
                </c:pt>
                <c:pt idx="5103">
                  <c:v>-30.593999999999998</c:v>
                </c:pt>
                <c:pt idx="5104">
                  <c:v>-30.591999999999999</c:v>
                </c:pt>
                <c:pt idx="5105">
                  <c:v>-30.589999999999996</c:v>
                </c:pt>
                <c:pt idx="5106">
                  <c:v>-30.587999999999997</c:v>
                </c:pt>
                <c:pt idx="5107">
                  <c:v>-30.585999999999999</c:v>
                </c:pt>
                <c:pt idx="5108">
                  <c:v>-30.583999999999996</c:v>
                </c:pt>
                <c:pt idx="5109">
                  <c:v>-30.581999999999997</c:v>
                </c:pt>
                <c:pt idx="5110">
                  <c:v>-30.58</c:v>
                </c:pt>
                <c:pt idx="5111">
                  <c:v>-30.577999999999996</c:v>
                </c:pt>
                <c:pt idx="5112">
                  <c:v>-30.575999999999997</c:v>
                </c:pt>
                <c:pt idx="5113">
                  <c:v>-30.573999999999998</c:v>
                </c:pt>
                <c:pt idx="5114">
                  <c:v>-30.571999999999996</c:v>
                </c:pt>
                <c:pt idx="5115">
                  <c:v>-30.569999999999997</c:v>
                </c:pt>
                <c:pt idx="5116">
                  <c:v>-30.567999999999998</c:v>
                </c:pt>
                <c:pt idx="5117">
                  <c:v>-30.565999999999995</c:v>
                </c:pt>
                <c:pt idx="5118">
                  <c:v>-30.563999999999997</c:v>
                </c:pt>
                <c:pt idx="5119">
                  <c:v>-30.561999999999998</c:v>
                </c:pt>
                <c:pt idx="5120">
                  <c:v>-30.559999999999995</c:v>
                </c:pt>
                <c:pt idx="5121">
                  <c:v>-30.557999999999996</c:v>
                </c:pt>
                <c:pt idx="5122">
                  <c:v>-30.555999999999997</c:v>
                </c:pt>
                <c:pt idx="5123">
                  <c:v>-30.553999999999995</c:v>
                </c:pt>
                <c:pt idx="5124">
                  <c:v>-30.552</c:v>
                </c:pt>
                <c:pt idx="5125">
                  <c:v>-30.549999999999997</c:v>
                </c:pt>
                <c:pt idx="5126">
                  <c:v>-30.547999999999995</c:v>
                </c:pt>
                <c:pt idx="5127">
                  <c:v>-30.545999999999999</c:v>
                </c:pt>
                <c:pt idx="5128">
                  <c:v>-30.543999999999997</c:v>
                </c:pt>
                <c:pt idx="5129">
                  <c:v>-30.541999999999998</c:v>
                </c:pt>
                <c:pt idx="5130">
                  <c:v>-30.54</c:v>
                </c:pt>
                <c:pt idx="5131">
                  <c:v>-30.537999999999997</c:v>
                </c:pt>
                <c:pt idx="5132">
                  <c:v>-30.535999999999998</c:v>
                </c:pt>
                <c:pt idx="5133">
                  <c:v>-30.533999999999999</c:v>
                </c:pt>
                <c:pt idx="5134">
                  <c:v>-30.531999999999996</c:v>
                </c:pt>
                <c:pt idx="5135">
                  <c:v>-30.529999999999998</c:v>
                </c:pt>
                <c:pt idx="5136">
                  <c:v>-30.527999999999999</c:v>
                </c:pt>
                <c:pt idx="5137">
                  <c:v>-30.525999999999996</c:v>
                </c:pt>
                <c:pt idx="5138">
                  <c:v>-30.523999999999997</c:v>
                </c:pt>
                <c:pt idx="5139">
                  <c:v>-30.521999999999998</c:v>
                </c:pt>
                <c:pt idx="5140">
                  <c:v>-30.519999999999996</c:v>
                </c:pt>
                <c:pt idx="5141">
                  <c:v>-30.517999999999997</c:v>
                </c:pt>
                <c:pt idx="5142">
                  <c:v>-30.515999999999998</c:v>
                </c:pt>
                <c:pt idx="5143">
                  <c:v>-30.513999999999996</c:v>
                </c:pt>
                <c:pt idx="5144">
                  <c:v>-30.511999999999997</c:v>
                </c:pt>
                <c:pt idx="5145">
                  <c:v>-30.509999999999998</c:v>
                </c:pt>
                <c:pt idx="5146">
                  <c:v>-30.507999999999996</c:v>
                </c:pt>
                <c:pt idx="5147">
                  <c:v>-30.505999999999997</c:v>
                </c:pt>
                <c:pt idx="5148">
                  <c:v>-30.503999999999998</c:v>
                </c:pt>
                <c:pt idx="5149">
                  <c:v>-30.501999999999995</c:v>
                </c:pt>
                <c:pt idx="5150">
                  <c:v>-30.499999999999996</c:v>
                </c:pt>
                <c:pt idx="5151">
                  <c:v>-30.497999999999998</c:v>
                </c:pt>
                <c:pt idx="5152">
                  <c:v>-30.495999999999995</c:v>
                </c:pt>
                <c:pt idx="5153">
                  <c:v>-30.494</c:v>
                </c:pt>
                <c:pt idx="5154">
                  <c:v>-30.491999999999997</c:v>
                </c:pt>
                <c:pt idx="5155">
                  <c:v>-30.489999999999995</c:v>
                </c:pt>
                <c:pt idx="5156">
                  <c:v>-30.488</c:v>
                </c:pt>
                <c:pt idx="5157">
                  <c:v>-30.485999999999997</c:v>
                </c:pt>
                <c:pt idx="5158">
                  <c:v>-30.483999999999995</c:v>
                </c:pt>
                <c:pt idx="5159">
                  <c:v>-30.481999999999999</c:v>
                </c:pt>
                <c:pt idx="5160">
                  <c:v>-30.479999999999997</c:v>
                </c:pt>
                <c:pt idx="5161">
                  <c:v>-30.477999999999998</c:v>
                </c:pt>
                <c:pt idx="5162">
                  <c:v>-30.475999999999999</c:v>
                </c:pt>
                <c:pt idx="5163">
                  <c:v>-30.473999999999997</c:v>
                </c:pt>
                <c:pt idx="5164">
                  <c:v>-30.471999999999998</c:v>
                </c:pt>
                <c:pt idx="5165">
                  <c:v>-30.47</c:v>
                </c:pt>
                <c:pt idx="5166">
                  <c:v>-30.467999999999996</c:v>
                </c:pt>
                <c:pt idx="5167">
                  <c:v>-30.465999999999998</c:v>
                </c:pt>
                <c:pt idx="5168">
                  <c:v>-30.463999999999999</c:v>
                </c:pt>
                <c:pt idx="5169">
                  <c:v>-30.461999999999996</c:v>
                </c:pt>
                <c:pt idx="5170">
                  <c:v>-30.459999999999997</c:v>
                </c:pt>
                <c:pt idx="5171">
                  <c:v>-30.457999999999998</c:v>
                </c:pt>
                <c:pt idx="5172">
                  <c:v>-30.455999999999996</c:v>
                </c:pt>
                <c:pt idx="5173">
                  <c:v>-30.453999999999997</c:v>
                </c:pt>
                <c:pt idx="5174">
                  <c:v>-30.451999999999998</c:v>
                </c:pt>
                <c:pt idx="5175">
                  <c:v>-30.449999999999996</c:v>
                </c:pt>
                <c:pt idx="5176">
                  <c:v>-30.447999999999997</c:v>
                </c:pt>
                <c:pt idx="5177">
                  <c:v>-30.445999999999998</c:v>
                </c:pt>
                <c:pt idx="5178">
                  <c:v>-30.443999999999996</c:v>
                </c:pt>
                <c:pt idx="5179">
                  <c:v>-30.441999999999997</c:v>
                </c:pt>
                <c:pt idx="5180">
                  <c:v>-30.439999999999998</c:v>
                </c:pt>
                <c:pt idx="5181">
                  <c:v>-30.437999999999995</c:v>
                </c:pt>
                <c:pt idx="5182">
                  <c:v>-30.435999999999996</c:v>
                </c:pt>
                <c:pt idx="5183">
                  <c:v>-30.433999999999997</c:v>
                </c:pt>
                <c:pt idx="5184">
                  <c:v>-30.431999999999995</c:v>
                </c:pt>
                <c:pt idx="5185">
                  <c:v>-30.43</c:v>
                </c:pt>
                <c:pt idx="5186">
                  <c:v>-30.427999999999997</c:v>
                </c:pt>
                <c:pt idx="5187">
                  <c:v>-30.425999999999995</c:v>
                </c:pt>
                <c:pt idx="5188">
                  <c:v>-30.423999999999999</c:v>
                </c:pt>
                <c:pt idx="5189">
                  <c:v>-30.421999999999997</c:v>
                </c:pt>
                <c:pt idx="5190">
                  <c:v>-30.419999999999995</c:v>
                </c:pt>
                <c:pt idx="5191">
                  <c:v>-30.417999999999999</c:v>
                </c:pt>
                <c:pt idx="5192">
                  <c:v>-30.415999999999997</c:v>
                </c:pt>
                <c:pt idx="5193">
                  <c:v>-30.413999999999998</c:v>
                </c:pt>
                <c:pt idx="5194">
                  <c:v>-30.411999999999999</c:v>
                </c:pt>
                <c:pt idx="5195">
                  <c:v>-30.409999999999997</c:v>
                </c:pt>
                <c:pt idx="5196">
                  <c:v>-30.407999999999998</c:v>
                </c:pt>
                <c:pt idx="5197">
                  <c:v>-30.405999999999999</c:v>
                </c:pt>
                <c:pt idx="5198">
                  <c:v>-30.403999999999996</c:v>
                </c:pt>
                <c:pt idx="5199">
                  <c:v>-30.401999999999997</c:v>
                </c:pt>
                <c:pt idx="5200">
                  <c:v>-30.4</c:v>
                </c:pt>
                <c:pt idx="5201">
                  <c:v>-30.397999999999996</c:v>
                </c:pt>
                <c:pt idx="5202">
                  <c:v>-30.395999999999997</c:v>
                </c:pt>
                <c:pt idx="5203">
                  <c:v>-30.393999999999998</c:v>
                </c:pt>
                <c:pt idx="5204">
                  <c:v>-30.391999999999996</c:v>
                </c:pt>
                <c:pt idx="5205">
                  <c:v>-30.389999999999997</c:v>
                </c:pt>
                <c:pt idx="5206">
                  <c:v>-30.387999999999998</c:v>
                </c:pt>
                <c:pt idx="5207">
                  <c:v>-30.385999999999996</c:v>
                </c:pt>
                <c:pt idx="5208">
                  <c:v>-30.383999999999997</c:v>
                </c:pt>
                <c:pt idx="5209">
                  <c:v>-30.381999999999998</c:v>
                </c:pt>
                <c:pt idx="5210">
                  <c:v>-30.379999999999995</c:v>
                </c:pt>
                <c:pt idx="5211">
                  <c:v>-30.377999999999997</c:v>
                </c:pt>
                <c:pt idx="5212">
                  <c:v>-30.375999999999998</c:v>
                </c:pt>
                <c:pt idx="5213">
                  <c:v>-30.373999999999995</c:v>
                </c:pt>
                <c:pt idx="5214">
                  <c:v>-30.371999999999996</c:v>
                </c:pt>
                <c:pt idx="5215">
                  <c:v>-30.369999999999997</c:v>
                </c:pt>
                <c:pt idx="5216">
                  <c:v>-30.367999999999995</c:v>
                </c:pt>
                <c:pt idx="5217">
                  <c:v>-30.366</c:v>
                </c:pt>
                <c:pt idx="5218">
                  <c:v>-30.363999999999997</c:v>
                </c:pt>
                <c:pt idx="5219">
                  <c:v>-30.361999999999995</c:v>
                </c:pt>
                <c:pt idx="5220">
                  <c:v>-30.36</c:v>
                </c:pt>
                <c:pt idx="5221">
                  <c:v>-30.357999999999997</c:v>
                </c:pt>
                <c:pt idx="5222">
                  <c:v>-30.355999999999995</c:v>
                </c:pt>
                <c:pt idx="5223">
                  <c:v>-30.353999999999999</c:v>
                </c:pt>
                <c:pt idx="5224">
                  <c:v>-30.351999999999997</c:v>
                </c:pt>
                <c:pt idx="5225">
                  <c:v>-30.349999999999998</c:v>
                </c:pt>
                <c:pt idx="5226">
                  <c:v>-30.347999999999999</c:v>
                </c:pt>
                <c:pt idx="5227">
                  <c:v>-30.345999999999997</c:v>
                </c:pt>
                <c:pt idx="5228">
                  <c:v>-30.343999999999998</c:v>
                </c:pt>
                <c:pt idx="5229">
                  <c:v>-30.341999999999999</c:v>
                </c:pt>
                <c:pt idx="5230">
                  <c:v>-30.339999999999996</c:v>
                </c:pt>
                <c:pt idx="5231">
                  <c:v>-30.337999999999997</c:v>
                </c:pt>
                <c:pt idx="5232">
                  <c:v>-30.335999999999999</c:v>
                </c:pt>
                <c:pt idx="5233">
                  <c:v>-30.333999999999996</c:v>
                </c:pt>
                <c:pt idx="5234">
                  <c:v>-30.331999999999997</c:v>
                </c:pt>
                <c:pt idx="5235">
                  <c:v>-30.33</c:v>
                </c:pt>
                <c:pt idx="5236">
                  <c:v>-30.327999999999996</c:v>
                </c:pt>
                <c:pt idx="5237">
                  <c:v>-30.325999999999997</c:v>
                </c:pt>
                <c:pt idx="5238">
                  <c:v>-30.323999999999998</c:v>
                </c:pt>
                <c:pt idx="5239">
                  <c:v>-30.321999999999996</c:v>
                </c:pt>
                <c:pt idx="5240">
                  <c:v>-30.319999999999997</c:v>
                </c:pt>
                <c:pt idx="5241">
                  <c:v>-30.317999999999998</c:v>
                </c:pt>
                <c:pt idx="5242">
                  <c:v>-30.315999999999995</c:v>
                </c:pt>
                <c:pt idx="5243">
                  <c:v>-30.313999999999997</c:v>
                </c:pt>
                <c:pt idx="5244">
                  <c:v>-30.311999999999998</c:v>
                </c:pt>
                <c:pt idx="5245">
                  <c:v>-30.309999999999995</c:v>
                </c:pt>
                <c:pt idx="5246">
                  <c:v>-30.307999999999996</c:v>
                </c:pt>
                <c:pt idx="5247">
                  <c:v>-30.305999999999997</c:v>
                </c:pt>
                <c:pt idx="5248">
                  <c:v>-30.303999999999995</c:v>
                </c:pt>
                <c:pt idx="5249">
                  <c:v>-30.302</c:v>
                </c:pt>
                <c:pt idx="5250">
                  <c:v>-30.299999999999997</c:v>
                </c:pt>
                <c:pt idx="5251">
                  <c:v>-30.297999999999995</c:v>
                </c:pt>
                <c:pt idx="5252">
                  <c:v>-30.295999999999999</c:v>
                </c:pt>
                <c:pt idx="5253">
                  <c:v>-30.293999999999997</c:v>
                </c:pt>
                <c:pt idx="5254">
                  <c:v>-30.291999999999998</c:v>
                </c:pt>
                <c:pt idx="5255">
                  <c:v>-30.29</c:v>
                </c:pt>
                <c:pt idx="5256">
                  <c:v>-30.287999999999997</c:v>
                </c:pt>
                <c:pt idx="5257">
                  <c:v>-30.285999999999998</c:v>
                </c:pt>
                <c:pt idx="5258">
                  <c:v>-30.283999999999999</c:v>
                </c:pt>
                <c:pt idx="5259">
                  <c:v>-30.281999999999996</c:v>
                </c:pt>
                <c:pt idx="5260">
                  <c:v>-30.279999999999998</c:v>
                </c:pt>
                <c:pt idx="5261">
                  <c:v>-30.277999999999999</c:v>
                </c:pt>
                <c:pt idx="5262">
                  <c:v>-30.275999999999996</c:v>
                </c:pt>
                <c:pt idx="5263">
                  <c:v>-30.273999999999997</c:v>
                </c:pt>
                <c:pt idx="5264">
                  <c:v>-30.271999999999998</c:v>
                </c:pt>
                <c:pt idx="5265">
                  <c:v>-30.269999999999996</c:v>
                </c:pt>
                <c:pt idx="5266">
                  <c:v>-30.267999999999997</c:v>
                </c:pt>
                <c:pt idx="5267">
                  <c:v>-30.265999999999998</c:v>
                </c:pt>
                <c:pt idx="5268">
                  <c:v>-30.263999999999996</c:v>
                </c:pt>
                <c:pt idx="5269">
                  <c:v>-30.261999999999997</c:v>
                </c:pt>
                <c:pt idx="5270">
                  <c:v>-30.259999999999998</c:v>
                </c:pt>
                <c:pt idx="5271">
                  <c:v>-30.257999999999996</c:v>
                </c:pt>
                <c:pt idx="5272">
                  <c:v>-30.255999999999997</c:v>
                </c:pt>
                <c:pt idx="5273">
                  <c:v>-30.253999999999998</c:v>
                </c:pt>
                <c:pt idx="5274">
                  <c:v>-30.251999999999995</c:v>
                </c:pt>
                <c:pt idx="5275">
                  <c:v>-30.249999999999996</c:v>
                </c:pt>
                <c:pt idx="5276">
                  <c:v>-30.247999999999998</c:v>
                </c:pt>
                <c:pt idx="5277">
                  <c:v>-30.245999999999995</c:v>
                </c:pt>
                <c:pt idx="5278">
                  <c:v>-30.244</c:v>
                </c:pt>
                <c:pt idx="5279">
                  <c:v>-30.241999999999997</c:v>
                </c:pt>
                <c:pt idx="5280">
                  <c:v>-30.239999999999995</c:v>
                </c:pt>
                <c:pt idx="5281">
                  <c:v>-30.238</c:v>
                </c:pt>
                <c:pt idx="5282">
                  <c:v>-30.235999999999997</c:v>
                </c:pt>
                <c:pt idx="5283">
                  <c:v>-30.233999999999995</c:v>
                </c:pt>
                <c:pt idx="5284">
                  <c:v>-30.231999999999999</c:v>
                </c:pt>
                <c:pt idx="5285">
                  <c:v>-30.229999999999997</c:v>
                </c:pt>
                <c:pt idx="5286">
                  <c:v>-30.227999999999998</c:v>
                </c:pt>
                <c:pt idx="5287">
                  <c:v>-30.225999999999999</c:v>
                </c:pt>
                <c:pt idx="5288">
                  <c:v>-30.223999999999997</c:v>
                </c:pt>
                <c:pt idx="5289">
                  <c:v>-30.221999999999998</c:v>
                </c:pt>
                <c:pt idx="5290">
                  <c:v>-30.22</c:v>
                </c:pt>
                <c:pt idx="5291">
                  <c:v>-30.217999999999996</c:v>
                </c:pt>
                <c:pt idx="5292">
                  <c:v>-30.215999999999998</c:v>
                </c:pt>
                <c:pt idx="5293">
                  <c:v>-30.213999999999999</c:v>
                </c:pt>
                <c:pt idx="5294">
                  <c:v>-30.211999999999996</c:v>
                </c:pt>
                <c:pt idx="5295">
                  <c:v>-30.209999999999997</c:v>
                </c:pt>
                <c:pt idx="5296">
                  <c:v>-30.207999999999998</c:v>
                </c:pt>
                <c:pt idx="5297">
                  <c:v>-30.205999999999996</c:v>
                </c:pt>
                <c:pt idx="5298">
                  <c:v>-30.203999999999997</c:v>
                </c:pt>
                <c:pt idx="5299">
                  <c:v>-30.201999999999998</c:v>
                </c:pt>
                <c:pt idx="5300">
                  <c:v>-30.199999999999996</c:v>
                </c:pt>
                <c:pt idx="5301">
                  <c:v>-30.197999999999997</c:v>
                </c:pt>
                <c:pt idx="5302">
                  <c:v>-30.195999999999998</c:v>
                </c:pt>
                <c:pt idx="5303">
                  <c:v>-30.193999999999996</c:v>
                </c:pt>
                <c:pt idx="5304">
                  <c:v>-30.191999999999997</c:v>
                </c:pt>
                <c:pt idx="5305">
                  <c:v>-30.189999999999998</c:v>
                </c:pt>
                <c:pt idx="5306">
                  <c:v>-30.187999999999995</c:v>
                </c:pt>
                <c:pt idx="5307">
                  <c:v>-30.185999999999996</c:v>
                </c:pt>
                <c:pt idx="5308">
                  <c:v>-30.183999999999997</c:v>
                </c:pt>
                <c:pt idx="5309">
                  <c:v>-30.181999999999995</c:v>
                </c:pt>
                <c:pt idx="5310">
                  <c:v>-30.18</c:v>
                </c:pt>
                <c:pt idx="5311">
                  <c:v>-30.177999999999997</c:v>
                </c:pt>
                <c:pt idx="5312">
                  <c:v>-30.175999999999995</c:v>
                </c:pt>
                <c:pt idx="5313">
                  <c:v>-30.173999999999999</c:v>
                </c:pt>
                <c:pt idx="5314">
                  <c:v>-30.171999999999997</c:v>
                </c:pt>
                <c:pt idx="5315">
                  <c:v>-30.169999999999995</c:v>
                </c:pt>
                <c:pt idx="5316">
                  <c:v>-30.167999999999999</c:v>
                </c:pt>
                <c:pt idx="5317">
                  <c:v>-30.165999999999997</c:v>
                </c:pt>
                <c:pt idx="5318">
                  <c:v>-30.163999999999998</c:v>
                </c:pt>
                <c:pt idx="5319">
                  <c:v>-30.161999999999999</c:v>
                </c:pt>
                <c:pt idx="5320">
                  <c:v>-30.159999999999997</c:v>
                </c:pt>
                <c:pt idx="5321">
                  <c:v>-30.157999999999998</c:v>
                </c:pt>
                <c:pt idx="5322">
                  <c:v>-30.155999999999999</c:v>
                </c:pt>
                <c:pt idx="5323">
                  <c:v>-30.153999999999996</c:v>
                </c:pt>
                <c:pt idx="5324">
                  <c:v>-30.151999999999997</c:v>
                </c:pt>
                <c:pt idx="5325">
                  <c:v>-30.15</c:v>
                </c:pt>
                <c:pt idx="5326">
                  <c:v>-30.147999999999996</c:v>
                </c:pt>
                <c:pt idx="5327">
                  <c:v>-30.145999999999997</c:v>
                </c:pt>
                <c:pt idx="5328">
                  <c:v>-30.143999999999998</c:v>
                </c:pt>
                <c:pt idx="5329">
                  <c:v>-30.141999999999996</c:v>
                </c:pt>
                <c:pt idx="5330">
                  <c:v>-30.139999999999997</c:v>
                </c:pt>
                <c:pt idx="5331">
                  <c:v>-30.137999999999998</c:v>
                </c:pt>
                <c:pt idx="5332">
                  <c:v>-30.135999999999996</c:v>
                </c:pt>
                <c:pt idx="5333">
                  <c:v>-30.133999999999997</c:v>
                </c:pt>
                <c:pt idx="5334">
                  <c:v>-30.131999999999998</c:v>
                </c:pt>
                <c:pt idx="5335">
                  <c:v>-30.129999999999995</c:v>
                </c:pt>
                <c:pt idx="5336">
                  <c:v>-30.127999999999997</c:v>
                </c:pt>
                <c:pt idx="5337">
                  <c:v>-30.125999999999998</c:v>
                </c:pt>
                <c:pt idx="5338">
                  <c:v>-30.123999999999995</c:v>
                </c:pt>
                <c:pt idx="5339">
                  <c:v>-30.121999999999996</c:v>
                </c:pt>
                <c:pt idx="5340">
                  <c:v>-30.119999999999997</c:v>
                </c:pt>
                <c:pt idx="5341">
                  <c:v>-30.117999999999995</c:v>
                </c:pt>
                <c:pt idx="5342">
                  <c:v>-30.116</c:v>
                </c:pt>
                <c:pt idx="5343">
                  <c:v>-30.113999999999997</c:v>
                </c:pt>
                <c:pt idx="5344">
                  <c:v>-30.111999999999995</c:v>
                </c:pt>
                <c:pt idx="5345">
                  <c:v>-30.11</c:v>
                </c:pt>
                <c:pt idx="5346">
                  <c:v>-30.107999999999997</c:v>
                </c:pt>
                <c:pt idx="5347">
                  <c:v>-30.105999999999995</c:v>
                </c:pt>
                <c:pt idx="5348">
                  <c:v>-30.103999999999999</c:v>
                </c:pt>
                <c:pt idx="5349">
                  <c:v>-30.101999999999997</c:v>
                </c:pt>
                <c:pt idx="5350">
                  <c:v>-30.099999999999998</c:v>
                </c:pt>
                <c:pt idx="5351">
                  <c:v>-30.097999999999999</c:v>
                </c:pt>
                <c:pt idx="5352">
                  <c:v>-30.095999999999997</c:v>
                </c:pt>
                <c:pt idx="5353">
                  <c:v>-30.093999999999998</c:v>
                </c:pt>
                <c:pt idx="5354">
                  <c:v>-30.091999999999999</c:v>
                </c:pt>
                <c:pt idx="5355">
                  <c:v>-30.089999999999996</c:v>
                </c:pt>
                <c:pt idx="5356">
                  <c:v>-30.087999999999997</c:v>
                </c:pt>
                <c:pt idx="5357">
                  <c:v>-30.085999999999999</c:v>
                </c:pt>
                <c:pt idx="5358">
                  <c:v>-30.083999999999996</c:v>
                </c:pt>
                <c:pt idx="5359">
                  <c:v>-30.081999999999997</c:v>
                </c:pt>
                <c:pt idx="5360">
                  <c:v>-30.08</c:v>
                </c:pt>
                <c:pt idx="5361">
                  <c:v>-30.077999999999996</c:v>
                </c:pt>
                <c:pt idx="5362">
                  <c:v>-30.075999999999997</c:v>
                </c:pt>
                <c:pt idx="5363">
                  <c:v>-30.073999999999998</c:v>
                </c:pt>
                <c:pt idx="5364">
                  <c:v>-30.071999999999996</c:v>
                </c:pt>
                <c:pt idx="5365">
                  <c:v>-30.069999999999997</c:v>
                </c:pt>
                <c:pt idx="5366">
                  <c:v>-30.067999999999998</c:v>
                </c:pt>
                <c:pt idx="5367">
                  <c:v>-30.065999999999995</c:v>
                </c:pt>
                <c:pt idx="5368">
                  <c:v>-30.063999999999997</c:v>
                </c:pt>
                <c:pt idx="5369">
                  <c:v>-30.061999999999998</c:v>
                </c:pt>
                <c:pt idx="5370">
                  <c:v>-30.059999999999995</c:v>
                </c:pt>
                <c:pt idx="5371">
                  <c:v>-30.057999999999996</c:v>
                </c:pt>
                <c:pt idx="5372">
                  <c:v>-30.055999999999997</c:v>
                </c:pt>
                <c:pt idx="5373">
                  <c:v>-30.053999999999995</c:v>
                </c:pt>
                <c:pt idx="5374">
                  <c:v>-30.052</c:v>
                </c:pt>
                <c:pt idx="5375">
                  <c:v>-30.049999999999997</c:v>
                </c:pt>
                <c:pt idx="5376">
                  <c:v>-30.047999999999995</c:v>
                </c:pt>
                <c:pt idx="5377">
                  <c:v>-30.045999999999999</c:v>
                </c:pt>
                <c:pt idx="5378">
                  <c:v>-30.043999999999997</c:v>
                </c:pt>
                <c:pt idx="5379">
                  <c:v>-30.041999999999998</c:v>
                </c:pt>
                <c:pt idx="5380">
                  <c:v>-30.04</c:v>
                </c:pt>
                <c:pt idx="5381">
                  <c:v>-30.037999999999997</c:v>
                </c:pt>
                <c:pt idx="5382">
                  <c:v>-30.035999999999998</c:v>
                </c:pt>
                <c:pt idx="5383">
                  <c:v>-30.033999999999999</c:v>
                </c:pt>
                <c:pt idx="5384">
                  <c:v>-30.031999999999996</c:v>
                </c:pt>
                <c:pt idx="5385">
                  <c:v>-30.029999999999998</c:v>
                </c:pt>
                <c:pt idx="5386">
                  <c:v>-30.027999999999999</c:v>
                </c:pt>
                <c:pt idx="5387">
                  <c:v>-30.025999999999996</c:v>
                </c:pt>
                <c:pt idx="5388">
                  <c:v>-30.023999999999997</c:v>
                </c:pt>
                <c:pt idx="5389">
                  <c:v>-30.021999999999998</c:v>
                </c:pt>
                <c:pt idx="5390">
                  <c:v>-30.019999999999996</c:v>
                </c:pt>
                <c:pt idx="5391">
                  <c:v>-30.017999999999997</c:v>
                </c:pt>
                <c:pt idx="5392">
                  <c:v>-30.015999999999998</c:v>
                </c:pt>
                <c:pt idx="5393">
                  <c:v>-30.013999999999996</c:v>
                </c:pt>
                <c:pt idx="5394">
                  <c:v>-30.011999999999997</c:v>
                </c:pt>
                <c:pt idx="5395">
                  <c:v>-30.009999999999998</c:v>
                </c:pt>
                <c:pt idx="5396">
                  <c:v>-30.007999999999996</c:v>
                </c:pt>
                <c:pt idx="5397">
                  <c:v>-30.005999999999997</c:v>
                </c:pt>
                <c:pt idx="5398">
                  <c:v>-30.003999999999998</c:v>
                </c:pt>
                <c:pt idx="5399">
                  <c:v>-30.001999999999995</c:v>
                </c:pt>
                <c:pt idx="5400">
                  <c:v>-29.999999999999996</c:v>
                </c:pt>
                <c:pt idx="5401">
                  <c:v>-29.997999999999998</c:v>
                </c:pt>
                <c:pt idx="5402">
                  <c:v>-29.995999999999995</c:v>
                </c:pt>
                <c:pt idx="5403">
                  <c:v>-29.994</c:v>
                </c:pt>
                <c:pt idx="5404">
                  <c:v>-29.991999999999997</c:v>
                </c:pt>
                <c:pt idx="5405">
                  <c:v>-29.989999999999995</c:v>
                </c:pt>
                <c:pt idx="5406">
                  <c:v>-29.988</c:v>
                </c:pt>
                <c:pt idx="5407">
                  <c:v>-29.985999999999997</c:v>
                </c:pt>
                <c:pt idx="5408">
                  <c:v>-29.983999999999995</c:v>
                </c:pt>
                <c:pt idx="5409">
                  <c:v>-29.981999999999999</c:v>
                </c:pt>
                <c:pt idx="5410">
                  <c:v>-29.979999999999997</c:v>
                </c:pt>
                <c:pt idx="5411">
                  <c:v>-29.977999999999998</c:v>
                </c:pt>
                <c:pt idx="5412">
                  <c:v>-29.975999999999999</c:v>
                </c:pt>
                <c:pt idx="5413">
                  <c:v>-29.973999999999997</c:v>
                </c:pt>
                <c:pt idx="5414">
                  <c:v>-29.971999999999998</c:v>
                </c:pt>
                <c:pt idx="5415">
                  <c:v>-29.97</c:v>
                </c:pt>
                <c:pt idx="5416">
                  <c:v>-29.967999999999996</c:v>
                </c:pt>
                <c:pt idx="5417">
                  <c:v>-29.965999999999998</c:v>
                </c:pt>
                <c:pt idx="5418">
                  <c:v>-29.963999999999999</c:v>
                </c:pt>
                <c:pt idx="5419">
                  <c:v>-29.961999999999996</c:v>
                </c:pt>
                <c:pt idx="5420">
                  <c:v>-29.959999999999997</c:v>
                </c:pt>
                <c:pt idx="5421">
                  <c:v>-29.957999999999998</c:v>
                </c:pt>
                <c:pt idx="5422">
                  <c:v>-29.955999999999996</c:v>
                </c:pt>
                <c:pt idx="5423">
                  <c:v>-29.953999999999997</c:v>
                </c:pt>
                <c:pt idx="5424">
                  <c:v>-29.951999999999998</c:v>
                </c:pt>
                <c:pt idx="5425">
                  <c:v>-29.949999999999996</c:v>
                </c:pt>
                <c:pt idx="5426">
                  <c:v>-29.947999999999997</c:v>
                </c:pt>
                <c:pt idx="5427">
                  <c:v>-29.945999999999998</c:v>
                </c:pt>
                <c:pt idx="5428">
                  <c:v>-29.943999999999996</c:v>
                </c:pt>
                <c:pt idx="5429">
                  <c:v>-29.941999999999997</c:v>
                </c:pt>
                <c:pt idx="5430">
                  <c:v>-29.939999999999998</c:v>
                </c:pt>
                <c:pt idx="5431">
                  <c:v>-29.937999999999995</c:v>
                </c:pt>
                <c:pt idx="5432">
                  <c:v>-29.935999999999996</c:v>
                </c:pt>
                <c:pt idx="5433">
                  <c:v>-29.933999999999997</c:v>
                </c:pt>
                <c:pt idx="5434">
                  <c:v>-29.931999999999995</c:v>
                </c:pt>
                <c:pt idx="5435">
                  <c:v>-29.93</c:v>
                </c:pt>
                <c:pt idx="5436">
                  <c:v>-29.927999999999997</c:v>
                </c:pt>
                <c:pt idx="5437">
                  <c:v>-29.925999999999995</c:v>
                </c:pt>
                <c:pt idx="5438">
                  <c:v>-29.923999999999999</c:v>
                </c:pt>
                <c:pt idx="5439">
                  <c:v>-29.921999999999997</c:v>
                </c:pt>
                <c:pt idx="5440">
                  <c:v>-29.919999999999995</c:v>
                </c:pt>
                <c:pt idx="5441">
                  <c:v>-29.917999999999999</c:v>
                </c:pt>
                <c:pt idx="5442">
                  <c:v>-29.915999999999997</c:v>
                </c:pt>
                <c:pt idx="5443">
                  <c:v>-29.913999999999998</c:v>
                </c:pt>
                <c:pt idx="5444">
                  <c:v>-29.911999999999999</c:v>
                </c:pt>
                <c:pt idx="5445">
                  <c:v>-29.909999999999997</c:v>
                </c:pt>
                <c:pt idx="5446">
                  <c:v>-29.907999999999998</c:v>
                </c:pt>
                <c:pt idx="5447">
                  <c:v>-29.905999999999999</c:v>
                </c:pt>
                <c:pt idx="5448">
                  <c:v>-29.903999999999996</c:v>
                </c:pt>
                <c:pt idx="5449">
                  <c:v>-29.901999999999997</c:v>
                </c:pt>
                <c:pt idx="5450">
                  <c:v>-29.9</c:v>
                </c:pt>
                <c:pt idx="5451">
                  <c:v>-29.897999999999996</c:v>
                </c:pt>
                <c:pt idx="5452">
                  <c:v>-29.895999999999997</c:v>
                </c:pt>
                <c:pt idx="5453">
                  <c:v>-29.893999999999998</c:v>
                </c:pt>
                <c:pt idx="5454">
                  <c:v>-29.891999999999996</c:v>
                </c:pt>
                <c:pt idx="5455">
                  <c:v>-29.889999999999997</c:v>
                </c:pt>
                <c:pt idx="5456">
                  <c:v>-29.887999999999998</c:v>
                </c:pt>
                <c:pt idx="5457">
                  <c:v>-29.885999999999996</c:v>
                </c:pt>
                <c:pt idx="5458">
                  <c:v>-29.883999999999997</c:v>
                </c:pt>
                <c:pt idx="5459">
                  <c:v>-29.881999999999998</c:v>
                </c:pt>
                <c:pt idx="5460">
                  <c:v>-29.879999999999995</c:v>
                </c:pt>
                <c:pt idx="5461">
                  <c:v>-29.877999999999997</c:v>
                </c:pt>
                <c:pt idx="5462">
                  <c:v>-29.875999999999998</c:v>
                </c:pt>
                <c:pt idx="5463">
                  <c:v>-29.873999999999995</c:v>
                </c:pt>
                <c:pt idx="5464">
                  <c:v>-29.871999999999996</c:v>
                </c:pt>
                <c:pt idx="5465">
                  <c:v>-29.869999999999997</c:v>
                </c:pt>
                <c:pt idx="5466">
                  <c:v>-29.867999999999995</c:v>
                </c:pt>
                <c:pt idx="5467">
                  <c:v>-29.866</c:v>
                </c:pt>
                <c:pt idx="5468">
                  <c:v>-29.863999999999997</c:v>
                </c:pt>
                <c:pt idx="5469">
                  <c:v>-29.861999999999995</c:v>
                </c:pt>
                <c:pt idx="5470">
                  <c:v>-29.86</c:v>
                </c:pt>
                <c:pt idx="5471">
                  <c:v>-29.857999999999997</c:v>
                </c:pt>
                <c:pt idx="5472">
                  <c:v>-29.855999999999995</c:v>
                </c:pt>
                <c:pt idx="5473">
                  <c:v>-29.853999999999999</c:v>
                </c:pt>
                <c:pt idx="5474">
                  <c:v>-29.851999999999997</c:v>
                </c:pt>
                <c:pt idx="5475">
                  <c:v>-29.849999999999998</c:v>
                </c:pt>
                <c:pt idx="5476">
                  <c:v>-29.847999999999999</c:v>
                </c:pt>
                <c:pt idx="5477">
                  <c:v>-29.845999999999997</c:v>
                </c:pt>
                <c:pt idx="5478">
                  <c:v>-29.843999999999998</c:v>
                </c:pt>
                <c:pt idx="5479">
                  <c:v>-29.841999999999999</c:v>
                </c:pt>
                <c:pt idx="5480">
                  <c:v>-29.839999999999996</c:v>
                </c:pt>
                <c:pt idx="5481">
                  <c:v>-29.837999999999997</c:v>
                </c:pt>
                <c:pt idx="5482">
                  <c:v>-29.835999999999999</c:v>
                </c:pt>
                <c:pt idx="5483">
                  <c:v>-29.833999999999996</c:v>
                </c:pt>
                <c:pt idx="5484">
                  <c:v>-29.831999999999997</c:v>
                </c:pt>
                <c:pt idx="5485">
                  <c:v>-29.83</c:v>
                </c:pt>
                <c:pt idx="5486">
                  <c:v>-29.827999999999996</c:v>
                </c:pt>
                <c:pt idx="5487">
                  <c:v>-29.825999999999997</c:v>
                </c:pt>
                <c:pt idx="5488">
                  <c:v>-29.823999999999998</c:v>
                </c:pt>
                <c:pt idx="5489">
                  <c:v>-29.821999999999996</c:v>
                </c:pt>
                <c:pt idx="5490">
                  <c:v>-29.819999999999997</c:v>
                </c:pt>
                <c:pt idx="5491">
                  <c:v>-29.817999999999998</c:v>
                </c:pt>
                <c:pt idx="5492">
                  <c:v>-29.815999999999995</c:v>
                </c:pt>
                <c:pt idx="5493">
                  <c:v>-29.813999999999997</c:v>
                </c:pt>
                <c:pt idx="5494">
                  <c:v>-29.811999999999998</c:v>
                </c:pt>
                <c:pt idx="5495">
                  <c:v>-29.809999999999995</c:v>
                </c:pt>
                <c:pt idx="5496">
                  <c:v>-29.807999999999996</c:v>
                </c:pt>
                <c:pt idx="5497">
                  <c:v>-29.805999999999997</c:v>
                </c:pt>
                <c:pt idx="5498">
                  <c:v>-29.803999999999995</c:v>
                </c:pt>
                <c:pt idx="5499">
                  <c:v>-29.802</c:v>
                </c:pt>
                <c:pt idx="5500">
                  <c:v>-29.799999999999997</c:v>
                </c:pt>
                <c:pt idx="5501">
                  <c:v>-29.797999999999995</c:v>
                </c:pt>
                <c:pt idx="5502">
                  <c:v>-29.795999999999999</c:v>
                </c:pt>
                <c:pt idx="5503">
                  <c:v>-29.793999999999997</c:v>
                </c:pt>
                <c:pt idx="5504">
                  <c:v>-29.791999999999998</c:v>
                </c:pt>
                <c:pt idx="5505">
                  <c:v>-29.79</c:v>
                </c:pt>
                <c:pt idx="5506">
                  <c:v>-29.787999999999997</c:v>
                </c:pt>
                <c:pt idx="5507">
                  <c:v>-29.785999999999998</c:v>
                </c:pt>
                <c:pt idx="5508">
                  <c:v>-29.783999999999999</c:v>
                </c:pt>
                <c:pt idx="5509">
                  <c:v>-29.781999999999996</c:v>
                </c:pt>
                <c:pt idx="5510">
                  <c:v>-29.779999999999998</c:v>
                </c:pt>
                <c:pt idx="5511">
                  <c:v>-29.777999999999999</c:v>
                </c:pt>
                <c:pt idx="5512">
                  <c:v>-29.775999999999996</c:v>
                </c:pt>
                <c:pt idx="5513">
                  <c:v>-29.773999999999997</c:v>
                </c:pt>
                <c:pt idx="5514">
                  <c:v>-29.771999999999998</c:v>
                </c:pt>
                <c:pt idx="5515">
                  <c:v>-29.769999999999996</c:v>
                </c:pt>
                <c:pt idx="5516">
                  <c:v>-29.767999999999997</c:v>
                </c:pt>
                <c:pt idx="5517">
                  <c:v>-29.765999999999998</c:v>
                </c:pt>
                <c:pt idx="5518">
                  <c:v>-29.763999999999996</c:v>
                </c:pt>
                <c:pt idx="5519">
                  <c:v>-29.761999999999997</c:v>
                </c:pt>
                <c:pt idx="5520">
                  <c:v>-29.759999999999998</c:v>
                </c:pt>
                <c:pt idx="5521">
                  <c:v>-29.757999999999996</c:v>
                </c:pt>
                <c:pt idx="5522">
                  <c:v>-29.755999999999997</c:v>
                </c:pt>
                <c:pt idx="5523">
                  <c:v>-29.753999999999998</c:v>
                </c:pt>
                <c:pt idx="5524">
                  <c:v>-29.751999999999995</c:v>
                </c:pt>
                <c:pt idx="5525">
                  <c:v>-29.749999999999996</c:v>
                </c:pt>
                <c:pt idx="5526">
                  <c:v>-29.747999999999998</c:v>
                </c:pt>
                <c:pt idx="5527">
                  <c:v>-29.745999999999995</c:v>
                </c:pt>
                <c:pt idx="5528">
                  <c:v>-29.744</c:v>
                </c:pt>
                <c:pt idx="5529">
                  <c:v>-29.741999999999997</c:v>
                </c:pt>
                <c:pt idx="5530">
                  <c:v>-29.739999999999995</c:v>
                </c:pt>
                <c:pt idx="5531">
                  <c:v>-29.738</c:v>
                </c:pt>
                <c:pt idx="5532">
                  <c:v>-29.735999999999997</c:v>
                </c:pt>
                <c:pt idx="5533">
                  <c:v>-29.733999999999995</c:v>
                </c:pt>
                <c:pt idx="5534">
                  <c:v>-29.731999999999999</c:v>
                </c:pt>
                <c:pt idx="5535">
                  <c:v>-29.729999999999997</c:v>
                </c:pt>
                <c:pt idx="5536">
                  <c:v>-29.727999999999998</c:v>
                </c:pt>
                <c:pt idx="5537">
                  <c:v>-29.725999999999999</c:v>
                </c:pt>
                <c:pt idx="5538">
                  <c:v>-29.723999999999997</c:v>
                </c:pt>
                <c:pt idx="5539">
                  <c:v>-29.721999999999998</c:v>
                </c:pt>
                <c:pt idx="5540">
                  <c:v>-29.72</c:v>
                </c:pt>
                <c:pt idx="5541">
                  <c:v>-29.717999999999996</c:v>
                </c:pt>
                <c:pt idx="5542">
                  <c:v>-29.715999999999998</c:v>
                </c:pt>
                <c:pt idx="5543">
                  <c:v>-29.713999999999999</c:v>
                </c:pt>
                <c:pt idx="5544">
                  <c:v>-29.711999999999996</c:v>
                </c:pt>
                <c:pt idx="5545">
                  <c:v>-29.709999999999997</c:v>
                </c:pt>
                <c:pt idx="5546">
                  <c:v>-29.707999999999998</c:v>
                </c:pt>
                <c:pt idx="5547">
                  <c:v>-29.705999999999996</c:v>
                </c:pt>
                <c:pt idx="5548">
                  <c:v>-29.703999999999997</c:v>
                </c:pt>
                <c:pt idx="5549">
                  <c:v>-29.701999999999998</c:v>
                </c:pt>
                <c:pt idx="5550">
                  <c:v>-29.699999999999996</c:v>
                </c:pt>
                <c:pt idx="5551">
                  <c:v>-29.697999999999997</c:v>
                </c:pt>
                <c:pt idx="5552">
                  <c:v>-29.695999999999998</c:v>
                </c:pt>
                <c:pt idx="5553">
                  <c:v>-29.693999999999996</c:v>
                </c:pt>
                <c:pt idx="5554">
                  <c:v>-29.691999999999997</c:v>
                </c:pt>
                <c:pt idx="5555">
                  <c:v>-29.689999999999998</c:v>
                </c:pt>
                <c:pt idx="5556">
                  <c:v>-29.687999999999995</c:v>
                </c:pt>
                <c:pt idx="5557">
                  <c:v>-29.685999999999996</c:v>
                </c:pt>
                <c:pt idx="5558">
                  <c:v>-29.683999999999997</c:v>
                </c:pt>
                <c:pt idx="5559">
                  <c:v>-29.681999999999995</c:v>
                </c:pt>
                <c:pt idx="5560">
                  <c:v>-29.68</c:v>
                </c:pt>
                <c:pt idx="5561">
                  <c:v>-29.677999999999997</c:v>
                </c:pt>
                <c:pt idx="5562">
                  <c:v>-29.675999999999995</c:v>
                </c:pt>
                <c:pt idx="5563">
                  <c:v>-29.673999999999999</c:v>
                </c:pt>
                <c:pt idx="5564">
                  <c:v>-29.671999999999997</c:v>
                </c:pt>
                <c:pt idx="5565">
                  <c:v>-29.669999999999995</c:v>
                </c:pt>
                <c:pt idx="5566">
                  <c:v>-29.667999999999999</c:v>
                </c:pt>
                <c:pt idx="5567">
                  <c:v>-29.665999999999997</c:v>
                </c:pt>
                <c:pt idx="5568">
                  <c:v>-29.663999999999998</c:v>
                </c:pt>
                <c:pt idx="5569">
                  <c:v>-29.661999999999999</c:v>
                </c:pt>
                <c:pt idx="5570">
                  <c:v>-29.659999999999997</c:v>
                </c:pt>
                <c:pt idx="5571">
                  <c:v>-29.657999999999998</c:v>
                </c:pt>
                <c:pt idx="5572">
                  <c:v>-29.655999999999999</c:v>
                </c:pt>
                <c:pt idx="5573">
                  <c:v>-29.653999999999996</c:v>
                </c:pt>
                <c:pt idx="5574">
                  <c:v>-29.651999999999997</c:v>
                </c:pt>
                <c:pt idx="5575">
                  <c:v>-29.65</c:v>
                </c:pt>
                <c:pt idx="5576">
                  <c:v>-29.647999999999996</c:v>
                </c:pt>
                <c:pt idx="5577">
                  <c:v>-29.645999999999997</c:v>
                </c:pt>
                <c:pt idx="5578">
                  <c:v>-29.643999999999998</c:v>
                </c:pt>
                <c:pt idx="5579">
                  <c:v>-29.641999999999996</c:v>
                </c:pt>
                <c:pt idx="5580">
                  <c:v>-29.639999999999997</c:v>
                </c:pt>
                <c:pt idx="5581">
                  <c:v>-29.637999999999998</c:v>
                </c:pt>
                <c:pt idx="5582">
                  <c:v>-29.635999999999996</c:v>
                </c:pt>
                <c:pt idx="5583">
                  <c:v>-29.633999999999997</c:v>
                </c:pt>
                <c:pt idx="5584">
                  <c:v>-29.631999999999998</c:v>
                </c:pt>
                <c:pt idx="5585">
                  <c:v>-29.629999999999995</c:v>
                </c:pt>
                <c:pt idx="5586">
                  <c:v>-29.627999999999997</c:v>
                </c:pt>
                <c:pt idx="5587">
                  <c:v>-29.625999999999998</c:v>
                </c:pt>
                <c:pt idx="5588">
                  <c:v>-29.623999999999995</c:v>
                </c:pt>
                <c:pt idx="5589">
                  <c:v>-29.621999999999996</c:v>
                </c:pt>
                <c:pt idx="5590">
                  <c:v>-29.619999999999997</c:v>
                </c:pt>
                <c:pt idx="5591">
                  <c:v>-29.617999999999995</c:v>
                </c:pt>
                <c:pt idx="5592">
                  <c:v>-29.616</c:v>
                </c:pt>
                <c:pt idx="5593">
                  <c:v>-29.613999999999997</c:v>
                </c:pt>
                <c:pt idx="5594">
                  <c:v>-29.611999999999995</c:v>
                </c:pt>
                <c:pt idx="5595">
                  <c:v>-29.61</c:v>
                </c:pt>
                <c:pt idx="5596">
                  <c:v>-29.607999999999997</c:v>
                </c:pt>
                <c:pt idx="5597">
                  <c:v>-29.605999999999995</c:v>
                </c:pt>
                <c:pt idx="5598">
                  <c:v>-29.603999999999999</c:v>
                </c:pt>
                <c:pt idx="5599">
                  <c:v>-29.601999999999997</c:v>
                </c:pt>
                <c:pt idx="5600">
                  <c:v>-29.599999999999998</c:v>
                </c:pt>
                <c:pt idx="5601">
                  <c:v>-29.597999999999999</c:v>
                </c:pt>
                <c:pt idx="5602">
                  <c:v>-29.595999999999997</c:v>
                </c:pt>
                <c:pt idx="5603">
                  <c:v>-29.593999999999998</c:v>
                </c:pt>
                <c:pt idx="5604">
                  <c:v>-29.591999999999999</c:v>
                </c:pt>
                <c:pt idx="5605">
                  <c:v>-29.589999999999996</c:v>
                </c:pt>
                <c:pt idx="5606">
                  <c:v>-29.587999999999997</c:v>
                </c:pt>
                <c:pt idx="5607">
                  <c:v>-29.585999999999999</c:v>
                </c:pt>
                <c:pt idx="5608">
                  <c:v>-29.583999999999996</c:v>
                </c:pt>
                <c:pt idx="5609">
                  <c:v>-29.581999999999997</c:v>
                </c:pt>
                <c:pt idx="5610">
                  <c:v>-29.58</c:v>
                </c:pt>
                <c:pt idx="5611">
                  <c:v>-29.577999999999996</c:v>
                </c:pt>
                <c:pt idx="5612">
                  <c:v>-29.575999999999997</c:v>
                </c:pt>
                <c:pt idx="5613">
                  <c:v>-29.573999999999998</c:v>
                </c:pt>
                <c:pt idx="5614">
                  <c:v>-29.571999999999996</c:v>
                </c:pt>
                <c:pt idx="5615">
                  <c:v>-29.569999999999997</c:v>
                </c:pt>
                <c:pt idx="5616">
                  <c:v>-29.567999999999998</c:v>
                </c:pt>
                <c:pt idx="5617">
                  <c:v>-29.565999999999995</c:v>
                </c:pt>
                <c:pt idx="5618">
                  <c:v>-29.563999999999997</c:v>
                </c:pt>
                <c:pt idx="5619">
                  <c:v>-29.561999999999998</c:v>
                </c:pt>
                <c:pt idx="5620">
                  <c:v>-29.559999999999995</c:v>
                </c:pt>
                <c:pt idx="5621">
                  <c:v>-29.557999999999996</c:v>
                </c:pt>
                <c:pt idx="5622">
                  <c:v>-29.555999999999997</c:v>
                </c:pt>
                <c:pt idx="5623">
                  <c:v>-29.553999999999995</c:v>
                </c:pt>
                <c:pt idx="5624">
                  <c:v>-29.552</c:v>
                </c:pt>
                <c:pt idx="5625">
                  <c:v>-29.549999999999997</c:v>
                </c:pt>
                <c:pt idx="5626">
                  <c:v>-29.547999999999995</c:v>
                </c:pt>
                <c:pt idx="5627">
                  <c:v>-29.545999999999999</c:v>
                </c:pt>
                <c:pt idx="5628">
                  <c:v>-29.543999999999997</c:v>
                </c:pt>
                <c:pt idx="5629">
                  <c:v>-29.541999999999998</c:v>
                </c:pt>
                <c:pt idx="5630">
                  <c:v>-29.54</c:v>
                </c:pt>
                <c:pt idx="5631">
                  <c:v>-29.537999999999997</c:v>
                </c:pt>
                <c:pt idx="5632">
                  <c:v>-29.535999999999998</c:v>
                </c:pt>
                <c:pt idx="5633">
                  <c:v>-29.533999999999999</c:v>
                </c:pt>
                <c:pt idx="5634">
                  <c:v>-29.531999999999996</c:v>
                </c:pt>
                <c:pt idx="5635">
                  <c:v>-29.529999999999998</c:v>
                </c:pt>
                <c:pt idx="5636">
                  <c:v>-29.527999999999999</c:v>
                </c:pt>
                <c:pt idx="5637">
                  <c:v>-29.525999999999996</c:v>
                </c:pt>
                <c:pt idx="5638">
                  <c:v>-29.523999999999997</c:v>
                </c:pt>
                <c:pt idx="5639">
                  <c:v>-29.521999999999998</c:v>
                </c:pt>
                <c:pt idx="5640">
                  <c:v>-29.519999999999996</c:v>
                </c:pt>
                <c:pt idx="5641">
                  <c:v>-29.517999999999997</c:v>
                </c:pt>
                <c:pt idx="5642">
                  <c:v>-29.515999999999998</c:v>
                </c:pt>
                <c:pt idx="5643">
                  <c:v>-29.513999999999996</c:v>
                </c:pt>
                <c:pt idx="5644">
                  <c:v>-29.511999999999997</c:v>
                </c:pt>
                <c:pt idx="5645">
                  <c:v>-29.509999999999998</c:v>
                </c:pt>
                <c:pt idx="5646">
                  <c:v>-29.507999999999996</c:v>
                </c:pt>
                <c:pt idx="5647">
                  <c:v>-29.505999999999997</c:v>
                </c:pt>
                <c:pt idx="5648">
                  <c:v>-29.503999999999998</c:v>
                </c:pt>
                <c:pt idx="5649">
                  <c:v>-29.501999999999995</c:v>
                </c:pt>
                <c:pt idx="5650">
                  <c:v>-29.499999999999996</c:v>
                </c:pt>
                <c:pt idx="5651">
                  <c:v>-29.497999999999998</c:v>
                </c:pt>
                <c:pt idx="5652">
                  <c:v>-29.495999999999995</c:v>
                </c:pt>
                <c:pt idx="5653">
                  <c:v>-29.494</c:v>
                </c:pt>
                <c:pt idx="5654">
                  <c:v>-29.491999999999997</c:v>
                </c:pt>
                <c:pt idx="5655">
                  <c:v>-29.489999999999995</c:v>
                </c:pt>
                <c:pt idx="5656">
                  <c:v>-29.488</c:v>
                </c:pt>
                <c:pt idx="5657">
                  <c:v>-29.485999999999997</c:v>
                </c:pt>
                <c:pt idx="5658">
                  <c:v>-29.483999999999995</c:v>
                </c:pt>
                <c:pt idx="5659">
                  <c:v>-29.481999999999999</c:v>
                </c:pt>
                <c:pt idx="5660">
                  <c:v>-29.479999999999997</c:v>
                </c:pt>
                <c:pt idx="5661">
                  <c:v>-29.477999999999998</c:v>
                </c:pt>
                <c:pt idx="5662">
                  <c:v>-29.475999999999999</c:v>
                </c:pt>
                <c:pt idx="5663">
                  <c:v>-29.473999999999997</c:v>
                </c:pt>
                <c:pt idx="5664">
                  <c:v>-29.471999999999998</c:v>
                </c:pt>
                <c:pt idx="5665">
                  <c:v>-29.47</c:v>
                </c:pt>
                <c:pt idx="5666">
                  <c:v>-29.467999999999996</c:v>
                </c:pt>
                <c:pt idx="5667">
                  <c:v>-29.465999999999998</c:v>
                </c:pt>
                <c:pt idx="5668">
                  <c:v>-29.463999999999999</c:v>
                </c:pt>
                <c:pt idx="5669">
                  <c:v>-29.461999999999996</c:v>
                </c:pt>
                <c:pt idx="5670">
                  <c:v>-29.459999999999997</c:v>
                </c:pt>
                <c:pt idx="5671">
                  <c:v>-29.457999999999998</c:v>
                </c:pt>
                <c:pt idx="5672">
                  <c:v>-29.455999999999996</c:v>
                </c:pt>
                <c:pt idx="5673">
                  <c:v>-29.453999999999997</c:v>
                </c:pt>
                <c:pt idx="5674">
                  <c:v>-29.451999999999998</c:v>
                </c:pt>
                <c:pt idx="5675">
                  <c:v>-29.449999999999996</c:v>
                </c:pt>
                <c:pt idx="5676">
                  <c:v>-29.447999999999997</c:v>
                </c:pt>
                <c:pt idx="5677">
                  <c:v>-29.445999999999998</c:v>
                </c:pt>
                <c:pt idx="5678">
                  <c:v>-29.443999999999996</c:v>
                </c:pt>
                <c:pt idx="5679">
                  <c:v>-29.441999999999997</c:v>
                </c:pt>
                <c:pt idx="5680">
                  <c:v>-29.439999999999998</c:v>
                </c:pt>
                <c:pt idx="5681">
                  <c:v>-29.437999999999995</c:v>
                </c:pt>
                <c:pt idx="5682">
                  <c:v>-29.435999999999996</c:v>
                </c:pt>
                <c:pt idx="5683">
                  <c:v>-29.433999999999997</c:v>
                </c:pt>
                <c:pt idx="5684">
                  <c:v>-29.431999999999995</c:v>
                </c:pt>
                <c:pt idx="5685">
                  <c:v>-29.43</c:v>
                </c:pt>
                <c:pt idx="5686">
                  <c:v>-29.427999999999997</c:v>
                </c:pt>
                <c:pt idx="5687">
                  <c:v>-29.425999999999995</c:v>
                </c:pt>
                <c:pt idx="5688">
                  <c:v>-29.423999999999999</c:v>
                </c:pt>
                <c:pt idx="5689">
                  <c:v>-29.421999999999997</c:v>
                </c:pt>
                <c:pt idx="5690">
                  <c:v>-29.419999999999995</c:v>
                </c:pt>
                <c:pt idx="5691">
                  <c:v>-29.417999999999999</c:v>
                </c:pt>
                <c:pt idx="5692">
                  <c:v>-29.415999999999997</c:v>
                </c:pt>
                <c:pt idx="5693">
                  <c:v>-29.413999999999998</c:v>
                </c:pt>
                <c:pt idx="5694">
                  <c:v>-29.411999999999999</c:v>
                </c:pt>
                <c:pt idx="5695">
                  <c:v>-29.409999999999997</c:v>
                </c:pt>
                <c:pt idx="5696">
                  <c:v>-29.407999999999998</c:v>
                </c:pt>
                <c:pt idx="5697">
                  <c:v>-29.405999999999999</c:v>
                </c:pt>
                <c:pt idx="5698">
                  <c:v>-29.403999999999996</c:v>
                </c:pt>
                <c:pt idx="5699">
                  <c:v>-29.401999999999997</c:v>
                </c:pt>
                <c:pt idx="5700">
                  <c:v>-29.4</c:v>
                </c:pt>
                <c:pt idx="5701">
                  <c:v>-29.397999999999996</c:v>
                </c:pt>
                <c:pt idx="5702">
                  <c:v>-29.395999999999997</c:v>
                </c:pt>
                <c:pt idx="5703">
                  <c:v>-29.393999999999998</c:v>
                </c:pt>
                <c:pt idx="5704">
                  <c:v>-29.391999999999996</c:v>
                </c:pt>
                <c:pt idx="5705">
                  <c:v>-29.389999999999997</c:v>
                </c:pt>
                <c:pt idx="5706">
                  <c:v>-29.387999999999998</c:v>
                </c:pt>
                <c:pt idx="5707">
                  <c:v>-29.385999999999996</c:v>
                </c:pt>
                <c:pt idx="5708">
                  <c:v>-29.383999999999997</c:v>
                </c:pt>
                <c:pt idx="5709">
                  <c:v>-29.381999999999998</c:v>
                </c:pt>
                <c:pt idx="5710">
                  <c:v>-29.379999999999995</c:v>
                </c:pt>
                <c:pt idx="5711">
                  <c:v>-29.377999999999997</c:v>
                </c:pt>
                <c:pt idx="5712">
                  <c:v>-29.375999999999998</c:v>
                </c:pt>
                <c:pt idx="5713">
                  <c:v>-29.373999999999995</c:v>
                </c:pt>
                <c:pt idx="5714">
                  <c:v>-29.371999999999996</c:v>
                </c:pt>
                <c:pt idx="5715">
                  <c:v>-29.369999999999997</c:v>
                </c:pt>
                <c:pt idx="5716">
                  <c:v>-29.367999999999995</c:v>
                </c:pt>
                <c:pt idx="5717">
                  <c:v>-29.366</c:v>
                </c:pt>
                <c:pt idx="5718">
                  <c:v>-29.363999999999997</c:v>
                </c:pt>
                <c:pt idx="5719">
                  <c:v>-29.361999999999995</c:v>
                </c:pt>
                <c:pt idx="5720">
                  <c:v>-29.36</c:v>
                </c:pt>
                <c:pt idx="5721">
                  <c:v>-29.357999999999997</c:v>
                </c:pt>
                <c:pt idx="5722">
                  <c:v>-29.355999999999995</c:v>
                </c:pt>
                <c:pt idx="5723">
                  <c:v>-29.353999999999999</c:v>
                </c:pt>
                <c:pt idx="5724">
                  <c:v>-29.351999999999997</c:v>
                </c:pt>
                <c:pt idx="5725">
                  <c:v>-29.349999999999998</c:v>
                </c:pt>
                <c:pt idx="5726">
                  <c:v>-29.347999999999999</c:v>
                </c:pt>
                <c:pt idx="5727">
                  <c:v>-29.345999999999997</c:v>
                </c:pt>
                <c:pt idx="5728">
                  <c:v>-29.343999999999998</c:v>
                </c:pt>
                <c:pt idx="5729">
                  <c:v>-29.341999999999999</c:v>
                </c:pt>
                <c:pt idx="5730">
                  <c:v>-29.339999999999996</c:v>
                </c:pt>
                <c:pt idx="5731">
                  <c:v>-29.337999999999997</c:v>
                </c:pt>
                <c:pt idx="5732">
                  <c:v>-29.335999999999999</c:v>
                </c:pt>
                <c:pt idx="5733">
                  <c:v>-29.333999999999996</c:v>
                </c:pt>
                <c:pt idx="5734">
                  <c:v>-29.331999999999997</c:v>
                </c:pt>
                <c:pt idx="5735">
                  <c:v>-29.33</c:v>
                </c:pt>
                <c:pt idx="5736">
                  <c:v>-29.327999999999996</c:v>
                </c:pt>
                <c:pt idx="5737">
                  <c:v>-29.325999999999997</c:v>
                </c:pt>
                <c:pt idx="5738">
                  <c:v>-29.323999999999998</c:v>
                </c:pt>
                <c:pt idx="5739">
                  <c:v>-29.321999999999996</c:v>
                </c:pt>
                <c:pt idx="5740">
                  <c:v>-29.319999999999997</c:v>
                </c:pt>
                <c:pt idx="5741">
                  <c:v>-29.317999999999998</c:v>
                </c:pt>
                <c:pt idx="5742">
                  <c:v>-29.315999999999995</c:v>
                </c:pt>
                <c:pt idx="5743">
                  <c:v>-29.313999999999997</c:v>
                </c:pt>
                <c:pt idx="5744">
                  <c:v>-29.311999999999998</c:v>
                </c:pt>
                <c:pt idx="5745">
                  <c:v>-29.309999999999995</c:v>
                </c:pt>
                <c:pt idx="5746">
                  <c:v>-29.307999999999996</c:v>
                </c:pt>
                <c:pt idx="5747">
                  <c:v>-29.305999999999997</c:v>
                </c:pt>
                <c:pt idx="5748">
                  <c:v>-29.303999999999995</c:v>
                </c:pt>
                <c:pt idx="5749">
                  <c:v>-29.302</c:v>
                </c:pt>
                <c:pt idx="5750">
                  <c:v>-29.299999999999997</c:v>
                </c:pt>
                <c:pt idx="5751">
                  <c:v>-29.297999999999995</c:v>
                </c:pt>
                <c:pt idx="5752">
                  <c:v>-29.295999999999999</c:v>
                </c:pt>
                <c:pt idx="5753">
                  <c:v>-29.293999999999997</c:v>
                </c:pt>
                <c:pt idx="5754">
                  <c:v>-29.291999999999998</c:v>
                </c:pt>
                <c:pt idx="5755">
                  <c:v>-29.29</c:v>
                </c:pt>
                <c:pt idx="5756">
                  <c:v>-29.287999999999997</c:v>
                </c:pt>
                <c:pt idx="5757">
                  <c:v>-29.285999999999998</c:v>
                </c:pt>
                <c:pt idx="5758">
                  <c:v>-29.283999999999999</c:v>
                </c:pt>
                <c:pt idx="5759">
                  <c:v>-29.281999999999996</c:v>
                </c:pt>
                <c:pt idx="5760">
                  <c:v>-29.279999999999998</c:v>
                </c:pt>
                <c:pt idx="5761">
                  <c:v>-29.277999999999999</c:v>
                </c:pt>
                <c:pt idx="5762">
                  <c:v>-29.275999999999996</c:v>
                </c:pt>
                <c:pt idx="5763">
                  <c:v>-29.273999999999997</c:v>
                </c:pt>
                <c:pt idx="5764">
                  <c:v>-29.271999999999998</c:v>
                </c:pt>
                <c:pt idx="5765">
                  <c:v>-29.269999999999996</c:v>
                </c:pt>
                <c:pt idx="5766">
                  <c:v>-29.267999999999997</c:v>
                </c:pt>
                <c:pt idx="5767">
                  <c:v>-29.265999999999998</c:v>
                </c:pt>
                <c:pt idx="5768">
                  <c:v>-29.263999999999996</c:v>
                </c:pt>
                <c:pt idx="5769">
                  <c:v>-29.261999999999997</c:v>
                </c:pt>
                <c:pt idx="5770">
                  <c:v>-29.259999999999998</c:v>
                </c:pt>
                <c:pt idx="5771">
                  <c:v>-29.257999999999996</c:v>
                </c:pt>
                <c:pt idx="5772">
                  <c:v>-29.255999999999997</c:v>
                </c:pt>
                <c:pt idx="5773">
                  <c:v>-29.253999999999998</c:v>
                </c:pt>
                <c:pt idx="5774">
                  <c:v>-29.251999999999995</c:v>
                </c:pt>
                <c:pt idx="5775">
                  <c:v>-29.249999999999996</c:v>
                </c:pt>
                <c:pt idx="5776">
                  <c:v>-29.247999999999998</c:v>
                </c:pt>
                <c:pt idx="5777">
                  <c:v>-29.245999999999995</c:v>
                </c:pt>
                <c:pt idx="5778">
                  <c:v>-29.244</c:v>
                </c:pt>
                <c:pt idx="5779">
                  <c:v>-29.241999999999997</c:v>
                </c:pt>
                <c:pt idx="5780">
                  <c:v>-29.239999999999995</c:v>
                </c:pt>
                <c:pt idx="5781">
                  <c:v>-29.238</c:v>
                </c:pt>
                <c:pt idx="5782">
                  <c:v>-29.235999999999997</c:v>
                </c:pt>
                <c:pt idx="5783">
                  <c:v>-29.233999999999995</c:v>
                </c:pt>
                <c:pt idx="5784">
                  <c:v>-29.231999999999999</c:v>
                </c:pt>
                <c:pt idx="5785">
                  <c:v>-29.229999999999997</c:v>
                </c:pt>
                <c:pt idx="5786">
                  <c:v>-29.227999999999998</c:v>
                </c:pt>
                <c:pt idx="5787">
                  <c:v>-29.225999999999999</c:v>
                </c:pt>
                <c:pt idx="5788">
                  <c:v>-29.223999999999997</c:v>
                </c:pt>
                <c:pt idx="5789">
                  <c:v>-29.221999999999998</c:v>
                </c:pt>
                <c:pt idx="5790">
                  <c:v>-29.22</c:v>
                </c:pt>
                <c:pt idx="5791">
                  <c:v>-29.217999999999996</c:v>
                </c:pt>
                <c:pt idx="5792">
                  <c:v>-29.215999999999998</c:v>
                </c:pt>
                <c:pt idx="5793">
                  <c:v>-29.213999999999999</c:v>
                </c:pt>
                <c:pt idx="5794">
                  <c:v>-29.211999999999996</c:v>
                </c:pt>
                <c:pt idx="5795">
                  <c:v>-29.209999999999997</c:v>
                </c:pt>
                <c:pt idx="5796">
                  <c:v>-29.207999999999998</c:v>
                </c:pt>
                <c:pt idx="5797">
                  <c:v>-29.205999999999996</c:v>
                </c:pt>
                <c:pt idx="5798">
                  <c:v>-29.203999999999997</c:v>
                </c:pt>
                <c:pt idx="5799">
                  <c:v>-29.201999999999998</c:v>
                </c:pt>
                <c:pt idx="5800">
                  <c:v>-29.199999999999996</c:v>
                </c:pt>
                <c:pt idx="5801">
                  <c:v>-29.197999999999997</c:v>
                </c:pt>
                <c:pt idx="5802">
                  <c:v>-29.195999999999998</c:v>
                </c:pt>
                <c:pt idx="5803">
                  <c:v>-29.193999999999996</c:v>
                </c:pt>
                <c:pt idx="5804">
                  <c:v>-29.191999999999997</c:v>
                </c:pt>
                <c:pt idx="5805">
                  <c:v>-29.189999999999998</c:v>
                </c:pt>
                <c:pt idx="5806">
                  <c:v>-29.187999999999995</c:v>
                </c:pt>
                <c:pt idx="5807">
                  <c:v>-29.185999999999996</c:v>
                </c:pt>
                <c:pt idx="5808">
                  <c:v>-29.183999999999997</c:v>
                </c:pt>
                <c:pt idx="5809">
                  <c:v>-29.181999999999995</c:v>
                </c:pt>
                <c:pt idx="5810">
                  <c:v>-29.18</c:v>
                </c:pt>
                <c:pt idx="5811">
                  <c:v>-29.177999999999997</c:v>
                </c:pt>
                <c:pt idx="5812">
                  <c:v>-29.175999999999995</c:v>
                </c:pt>
                <c:pt idx="5813">
                  <c:v>-29.173999999999999</c:v>
                </c:pt>
                <c:pt idx="5814">
                  <c:v>-29.171999999999997</c:v>
                </c:pt>
                <c:pt idx="5815">
                  <c:v>-29.169999999999995</c:v>
                </c:pt>
                <c:pt idx="5816">
                  <c:v>-29.167999999999999</c:v>
                </c:pt>
                <c:pt idx="5817">
                  <c:v>-29.165999999999997</c:v>
                </c:pt>
                <c:pt idx="5818">
                  <c:v>-29.163999999999998</c:v>
                </c:pt>
                <c:pt idx="5819">
                  <c:v>-29.161999999999999</c:v>
                </c:pt>
                <c:pt idx="5820">
                  <c:v>-29.159999999999997</c:v>
                </c:pt>
                <c:pt idx="5821">
                  <c:v>-29.157999999999998</c:v>
                </c:pt>
                <c:pt idx="5822">
                  <c:v>-29.155999999999999</c:v>
                </c:pt>
                <c:pt idx="5823">
                  <c:v>-29.153999999999996</c:v>
                </c:pt>
                <c:pt idx="5824">
                  <c:v>-29.151999999999997</c:v>
                </c:pt>
                <c:pt idx="5825">
                  <c:v>-29.15</c:v>
                </c:pt>
                <c:pt idx="5826">
                  <c:v>-29.147999999999996</c:v>
                </c:pt>
                <c:pt idx="5827">
                  <c:v>-29.145999999999997</c:v>
                </c:pt>
                <c:pt idx="5828">
                  <c:v>-29.143999999999998</c:v>
                </c:pt>
                <c:pt idx="5829">
                  <c:v>-29.141999999999996</c:v>
                </c:pt>
                <c:pt idx="5830">
                  <c:v>-29.139999999999997</c:v>
                </c:pt>
                <c:pt idx="5831">
                  <c:v>-29.137999999999998</c:v>
                </c:pt>
                <c:pt idx="5832">
                  <c:v>-29.135999999999996</c:v>
                </c:pt>
                <c:pt idx="5833">
                  <c:v>-29.133999999999997</c:v>
                </c:pt>
                <c:pt idx="5834">
                  <c:v>-29.131999999999998</c:v>
                </c:pt>
                <c:pt idx="5835">
                  <c:v>-29.129999999999995</c:v>
                </c:pt>
                <c:pt idx="5836">
                  <c:v>-29.127999999999997</c:v>
                </c:pt>
                <c:pt idx="5837">
                  <c:v>-29.125999999999998</c:v>
                </c:pt>
                <c:pt idx="5838">
                  <c:v>-29.123999999999995</c:v>
                </c:pt>
                <c:pt idx="5839">
                  <c:v>-29.121999999999996</c:v>
                </c:pt>
                <c:pt idx="5840">
                  <c:v>-29.119999999999997</c:v>
                </c:pt>
                <c:pt idx="5841">
                  <c:v>-29.117999999999995</c:v>
                </c:pt>
                <c:pt idx="5842">
                  <c:v>-29.116</c:v>
                </c:pt>
                <c:pt idx="5843">
                  <c:v>-29.113999999999997</c:v>
                </c:pt>
                <c:pt idx="5844">
                  <c:v>-29.111999999999995</c:v>
                </c:pt>
                <c:pt idx="5845">
                  <c:v>-29.11</c:v>
                </c:pt>
                <c:pt idx="5846">
                  <c:v>-29.107999999999997</c:v>
                </c:pt>
                <c:pt idx="5847">
                  <c:v>-29.105999999999995</c:v>
                </c:pt>
                <c:pt idx="5848">
                  <c:v>-29.103999999999999</c:v>
                </c:pt>
                <c:pt idx="5849">
                  <c:v>-29.101999999999997</c:v>
                </c:pt>
                <c:pt idx="5850">
                  <c:v>-29.099999999999998</c:v>
                </c:pt>
                <c:pt idx="5851">
                  <c:v>-29.097999999999999</c:v>
                </c:pt>
                <c:pt idx="5852">
                  <c:v>-29.095999999999997</c:v>
                </c:pt>
                <c:pt idx="5853">
                  <c:v>-29.093999999999998</c:v>
                </c:pt>
                <c:pt idx="5854">
                  <c:v>-29.091999999999999</c:v>
                </c:pt>
                <c:pt idx="5855">
                  <c:v>-29.089999999999996</c:v>
                </c:pt>
                <c:pt idx="5856">
                  <c:v>-29.087999999999997</c:v>
                </c:pt>
                <c:pt idx="5857">
                  <c:v>-29.085999999999999</c:v>
                </c:pt>
                <c:pt idx="5858">
                  <c:v>-29.083999999999996</c:v>
                </c:pt>
                <c:pt idx="5859">
                  <c:v>-29.081999999999997</c:v>
                </c:pt>
                <c:pt idx="5860">
                  <c:v>-29.08</c:v>
                </c:pt>
                <c:pt idx="5861">
                  <c:v>-29.077999999999996</c:v>
                </c:pt>
                <c:pt idx="5862">
                  <c:v>-29.075999999999997</c:v>
                </c:pt>
                <c:pt idx="5863">
                  <c:v>-29.073999999999998</c:v>
                </c:pt>
                <c:pt idx="5864">
                  <c:v>-29.071999999999996</c:v>
                </c:pt>
                <c:pt idx="5865">
                  <c:v>-29.069999999999997</c:v>
                </c:pt>
                <c:pt idx="5866">
                  <c:v>-29.067999999999998</c:v>
                </c:pt>
                <c:pt idx="5867">
                  <c:v>-29.065999999999995</c:v>
                </c:pt>
                <c:pt idx="5868">
                  <c:v>-29.063999999999997</c:v>
                </c:pt>
                <c:pt idx="5869">
                  <c:v>-29.061999999999998</c:v>
                </c:pt>
                <c:pt idx="5870">
                  <c:v>-29.059999999999995</c:v>
                </c:pt>
                <c:pt idx="5871">
                  <c:v>-29.057999999999996</c:v>
                </c:pt>
                <c:pt idx="5872">
                  <c:v>-29.055999999999997</c:v>
                </c:pt>
                <c:pt idx="5873">
                  <c:v>-29.053999999999995</c:v>
                </c:pt>
                <c:pt idx="5874">
                  <c:v>-29.052</c:v>
                </c:pt>
                <c:pt idx="5875">
                  <c:v>-29.049999999999997</c:v>
                </c:pt>
                <c:pt idx="5876">
                  <c:v>-29.047999999999995</c:v>
                </c:pt>
                <c:pt idx="5877">
                  <c:v>-29.045999999999999</c:v>
                </c:pt>
                <c:pt idx="5878">
                  <c:v>-29.043999999999997</c:v>
                </c:pt>
                <c:pt idx="5879">
                  <c:v>-29.041999999999998</c:v>
                </c:pt>
                <c:pt idx="5880">
                  <c:v>-29.04</c:v>
                </c:pt>
                <c:pt idx="5881">
                  <c:v>-29.037999999999997</c:v>
                </c:pt>
                <c:pt idx="5882">
                  <c:v>-29.035999999999998</c:v>
                </c:pt>
                <c:pt idx="5883">
                  <c:v>-29.033999999999999</c:v>
                </c:pt>
                <c:pt idx="5884">
                  <c:v>-29.031999999999996</c:v>
                </c:pt>
                <c:pt idx="5885">
                  <c:v>-29.029999999999998</c:v>
                </c:pt>
                <c:pt idx="5886">
                  <c:v>-29.027999999999999</c:v>
                </c:pt>
                <c:pt idx="5887">
                  <c:v>-29.025999999999996</c:v>
                </c:pt>
                <c:pt idx="5888">
                  <c:v>-29.023999999999997</c:v>
                </c:pt>
                <c:pt idx="5889">
                  <c:v>-29.021999999999998</c:v>
                </c:pt>
                <c:pt idx="5890">
                  <c:v>-29.019999999999996</c:v>
                </c:pt>
                <c:pt idx="5891">
                  <c:v>-29.017999999999997</c:v>
                </c:pt>
                <c:pt idx="5892">
                  <c:v>-29.015999999999998</c:v>
                </c:pt>
                <c:pt idx="5893">
                  <c:v>-29.013999999999996</c:v>
                </c:pt>
                <c:pt idx="5894">
                  <c:v>-29.011999999999997</c:v>
                </c:pt>
                <c:pt idx="5895">
                  <c:v>-29.009999999999998</c:v>
                </c:pt>
                <c:pt idx="5896">
                  <c:v>-29.007999999999996</c:v>
                </c:pt>
                <c:pt idx="5897">
                  <c:v>-29.005999999999997</c:v>
                </c:pt>
                <c:pt idx="5898">
                  <c:v>-29.003999999999998</c:v>
                </c:pt>
                <c:pt idx="5899">
                  <c:v>-29.001999999999995</c:v>
                </c:pt>
                <c:pt idx="5900">
                  <c:v>-28.999999999999996</c:v>
                </c:pt>
                <c:pt idx="5901">
                  <c:v>-28.997999999999998</c:v>
                </c:pt>
                <c:pt idx="5902">
                  <c:v>-28.995999999999995</c:v>
                </c:pt>
                <c:pt idx="5903">
                  <c:v>-28.994</c:v>
                </c:pt>
                <c:pt idx="5904">
                  <c:v>-28.991999999999997</c:v>
                </c:pt>
                <c:pt idx="5905">
                  <c:v>-28.989999999999995</c:v>
                </c:pt>
                <c:pt idx="5906">
                  <c:v>-28.988</c:v>
                </c:pt>
                <c:pt idx="5907">
                  <c:v>-28.985999999999997</c:v>
                </c:pt>
                <c:pt idx="5908">
                  <c:v>-28.983999999999995</c:v>
                </c:pt>
                <c:pt idx="5909">
                  <c:v>-28.981999999999999</c:v>
                </c:pt>
                <c:pt idx="5910">
                  <c:v>-28.979999999999997</c:v>
                </c:pt>
                <c:pt idx="5911">
                  <c:v>-28.977999999999998</c:v>
                </c:pt>
                <c:pt idx="5912">
                  <c:v>-28.975999999999999</c:v>
                </c:pt>
                <c:pt idx="5913">
                  <c:v>-28.973999999999997</c:v>
                </c:pt>
                <c:pt idx="5914">
                  <c:v>-28.971999999999998</c:v>
                </c:pt>
                <c:pt idx="5915">
                  <c:v>-28.97</c:v>
                </c:pt>
                <c:pt idx="5916">
                  <c:v>-28.967999999999996</c:v>
                </c:pt>
                <c:pt idx="5917">
                  <c:v>-28.965999999999998</c:v>
                </c:pt>
                <c:pt idx="5918">
                  <c:v>-28.963999999999999</c:v>
                </c:pt>
                <c:pt idx="5919">
                  <c:v>-28.961999999999996</c:v>
                </c:pt>
                <c:pt idx="5920">
                  <c:v>-28.959999999999997</c:v>
                </c:pt>
                <c:pt idx="5921">
                  <c:v>-28.957999999999998</c:v>
                </c:pt>
                <c:pt idx="5922">
                  <c:v>-28.955999999999996</c:v>
                </c:pt>
                <c:pt idx="5923">
                  <c:v>-28.953999999999997</c:v>
                </c:pt>
                <c:pt idx="5924">
                  <c:v>-28.951999999999998</c:v>
                </c:pt>
                <c:pt idx="5925">
                  <c:v>-28.949999999999996</c:v>
                </c:pt>
                <c:pt idx="5926">
                  <c:v>-28.947999999999997</c:v>
                </c:pt>
                <c:pt idx="5927">
                  <c:v>-28.945999999999998</c:v>
                </c:pt>
                <c:pt idx="5928">
                  <c:v>-28.943999999999996</c:v>
                </c:pt>
                <c:pt idx="5929">
                  <c:v>-28.941999999999997</c:v>
                </c:pt>
                <c:pt idx="5930">
                  <c:v>-28.939999999999998</c:v>
                </c:pt>
                <c:pt idx="5931">
                  <c:v>-28.937999999999995</c:v>
                </c:pt>
                <c:pt idx="5932">
                  <c:v>-28.935999999999996</c:v>
                </c:pt>
                <c:pt idx="5933">
                  <c:v>-28.933999999999997</c:v>
                </c:pt>
                <c:pt idx="5934">
                  <c:v>-28.931999999999995</c:v>
                </c:pt>
                <c:pt idx="5935">
                  <c:v>-28.93</c:v>
                </c:pt>
                <c:pt idx="5936">
                  <c:v>-28.927999999999997</c:v>
                </c:pt>
                <c:pt idx="5937">
                  <c:v>-28.925999999999995</c:v>
                </c:pt>
                <c:pt idx="5938">
                  <c:v>-28.923999999999999</c:v>
                </c:pt>
                <c:pt idx="5939">
                  <c:v>-28.921999999999997</c:v>
                </c:pt>
                <c:pt idx="5940">
                  <c:v>-28.919999999999995</c:v>
                </c:pt>
                <c:pt idx="5941">
                  <c:v>-28.917999999999999</c:v>
                </c:pt>
                <c:pt idx="5942">
                  <c:v>-28.915999999999997</c:v>
                </c:pt>
                <c:pt idx="5943">
                  <c:v>-28.913999999999998</c:v>
                </c:pt>
                <c:pt idx="5944">
                  <c:v>-28.911999999999999</c:v>
                </c:pt>
                <c:pt idx="5945">
                  <c:v>-28.909999999999997</c:v>
                </c:pt>
                <c:pt idx="5946">
                  <c:v>-28.907999999999998</c:v>
                </c:pt>
                <c:pt idx="5947">
                  <c:v>-28.905999999999999</c:v>
                </c:pt>
                <c:pt idx="5948">
                  <c:v>-28.903999999999996</c:v>
                </c:pt>
                <c:pt idx="5949">
                  <c:v>-28.901999999999997</c:v>
                </c:pt>
                <c:pt idx="5950">
                  <c:v>-28.9</c:v>
                </c:pt>
                <c:pt idx="5951">
                  <c:v>-28.897999999999996</c:v>
                </c:pt>
                <c:pt idx="5952">
                  <c:v>-28.895999999999997</c:v>
                </c:pt>
                <c:pt idx="5953">
                  <c:v>-28.893999999999998</c:v>
                </c:pt>
                <c:pt idx="5954">
                  <c:v>-28.891999999999996</c:v>
                </c:pt>
                <c:pt idx="5955">
                  <c:v>-28.889999999999997</c:v>
                </c:pt>
                <c:pt idx="5956">
                  <c:v>-28.887999999999998</c:v>
                </c:pt>
                <c:pt idx="5957">
                  <c:v>-28.885999999999996</c:v>
                </c:pt>
                <c:pt idx="5958">
                  <c:v>-28.883999999999997</c:v>
                </c:pt>
                <c:pt idx="5959">
                  <c:v>-28.881999999999998</c:v>
                </c:pt>
                <c:pt idx="5960">
                  <c:v>-28.879999999999995</c:v>
                </c:pt>
                <c:pt idx="5961">
                  <c:v>-28.877999999999997</c:v>
                </c:pt>
                <c:pt idx="5962">
                  <c:v>-28.875999999999998</c:v>
                </c:pt>
                <c:pt idx="5963">
                  <c:v>-28.873999999999995</c:v>
                </c:pt>
                <c:pt idx="5964">
                  <c:v>-28.871999999999996</c:v>
                </c:pt>
                <c:pt idx="5965">
                  <c:v>-28.869999999999997</c:v>
                </c:pt>
                <c:pt idx="5966">
                  <c:v>-28.867999999999995</c:v>
                </c:pt>
                <c:pt idx="5967">
                  <c:v>-28.866</c:v>
                </c:pt>
                <c:pt idx="5968">
                  <c:v>-28.863999999999997</c:v>
                </c:pt>
                <c:pt idx="5969">
                  <c:v>-28.861999999999995</c:v>
                </c:pt>
                <c:pt idx="5970">
                  <c:v>-28.86</c:v>
                </c:pt>
                <c:pt idx="5971">
                  <c:v>-28.857999999999997</c:v>
                </c:pt>
                <c:pt idx="5972">
                  <c:v>-28.855999999999995</c:v>
                </c:pt>
                <c:pt idx="5973">
                  <c:v>-28.853999999999999</c:v>
                </c:pt>
                <c:pt idx="5974">
                  <c:v>-28.851999999999997</c:v>
                </c:pt>
                <c:pt idx="5975">
                  <c:v>-28.849999999999998</c:v>
                </c:pt>
                <c:pt idx="5976">
                  <c:v>-28.847999999999999</c:v>
                </c:pt>
                <c:pt idx="5977">
                  <c:v>-28.845999999999997</c:v>
                </c:pt>
                <c:pt idx="5978">
                  <c:v>-28.843999999999998</c:v>
                </c:pt>
                <c:pt idx="5979">
                  <c:v>-28.841999999999999</c:v>
                </c:pt>
                <c:pt idx="5980">
                  <c:v>-28.839999999999996</c:v>
                </c:pt>
                <c:pt idx="5981">
                  <c:v>-28.837999999999997</c:v>
                </c:pt>
                <c:pt idx="5982">
                  <c:v>-28.835999999999999</c:v>
                </c:pt>
                <c:pt idx="5983">
                  <c:v>-28.833999999999996</c:v>
                </c:pt>
                <c:pt idx="5984">
                  <c:v>-28.831999999999997</c:v>
                </c:pt>
                <c:pt idx="5985">
                  <c:v>-28.83</c:v>
                </c:pt>
                <c:pt idx="5986">
                  <c:v>-28.827999999999996</c:v>
                </c:pt>
                <c:pt idx="5987">
                  <c:v>-28.825999999999997</c:v>
                </c:pt>
                <c:pt idx="5988">
                  <c:v>-28.823999999999998</c:v>
                </c:pt>
                <c:pt idx="5989">
                  <c:v>-28.821999999999996</c:v>
                </c:pt>
                <c:pt idx="5990">
                  <c:v>-28.819999999999997</c:v>
                </c:pt>
                <c:pt idx="5991">
                  <c:v>-28.817999999999998</c:v>
                </c:pt>
                <c:pt idx="5992">
                  <c:v>-28.815999999999995</c:v>
                </c:pt>
                <c:pt idx="5993">
                  <c:v>-28.813999999999997</c:v>
                </c:pt>
                <c:pt idx="5994">
                  <c:v>-28.811999999999998</c:v>
                </c:pt>
                <c:pt idx="5995">
                  <c:v>-28.809999999999995</c:v>
                </c:pt>
                <c:pt idx="5996">
                  <c:v>-28.807999999999996</c:v>
                </c:pt>
                <c:pt idx="5997">
                  <c:v>-28.805999999999997</c:v>
                </c:pt>
                <c:pt idx="5998">
                  <c:v>-28.803999999999995</c:v>
                </c:pt>
                <c:pt idx="5999">
                  <c:v>-28.802</c:v>
                </c:pt>
                <c:pt idx="6000">
                  <c:v>-28.799999999999997</c:v>
                </c:pt>
                <c:pt idx="6001">
                  <c:v>-28.797999999999995</c:v>
                </c:pt>
                <c:pt idx="6002">
                  <c:v>-28.795999999999999</c:v>
                </c:pt>
                <c:pt idx="6003">
                  <c:v>-28.793999999999997</c:v>
                </c:pt>
                <c:pt idx="6004">
                  <c:v>-28.791999999999998</c:v>
                </c:pt>
                <c:pt idx="6005">
                  <c:v>-28.79</c:v>
                </c:pt>
                <c:pt idx="6006">
                  <c:v>-28.787999999999997</c:v>
                </c:pt>
                <c:pt idx="6007">
                  <c:v>-28.785999999999998</c:v>
                </c:pt>
                <c:pt idx="6008">
                  <c:v>-28.783999999999999</c:v>
                </c:pt>
                <c:pt idx="6009">
                  <c:v>-28.781999999999996</c:v>
                </c:pt>
                <c:pt idx="6010">
                  <c:v>-28.779999999999998</c:v>
                </c:pt>
                <c:pt idx="6011">
                  <c:v>-28.777999999999999</c:v>
                </c:pt>
                <c:pt idx="6012">
                  <c:v>-28.775999999999996</c:v>
                </c:pt>
                <c:pt idx="6013">
                  <c:v>-28.773999999999997</c:v>
                </c:pt>
                <c:pt idx="6014">
                  <c:v>-28.771999999999998</c:v>
                </c:pt>
                <c:pt idx="6015">
                  <c:v>-28.769999999999996</c:v>
                </c:pt>
                <c:pt idx="6016">
                  <c:v>-28.767999999999997</c:v>
                </c:pt>
                <c:pt idx="6017">
                  <c:v>-28.765999999999998</c:v>
                </c:pt>
                <c:pt idx="6018">
                  <c:v>-28.763999999999996</c:v>
                </c:pt>
                <c:pt idx="6019">
                  <c:v>-28.761999999999997</c:v>
                </c:pt>
                <c:pt idx="6020">
                  <c:v>-28.759999999999998</c:v>
                </c:pt>
                <c:pt idx="6021">
                  <c:v>-28.757999999999996</c:v>
                </c:pt>
                <c:pt idx="6022">
                  <c:v>-28.755999999999997</c:v>
                </c:pt>
                <c:pt idx="6023">
                  <c:v>-28.753999999999998</c:v>
                </c:pt>
                <c:pt idx="6024">
                  <c:v>-28.751999999999995</c:v>
                </c:pt>
                <c:pt idx="6025">
                  <c:v>-28.749999999999996</c:v>
                </c:pt>
                <c:pt idx="6026">
                  <c:v>-28.747999999999998</c:v>
                </c:pt>
                <c:pt idx="6027">
                  <c:v>-28.745999999999995</c:v>
                </c:pt>
                <c:pt idx="6028">
                  <c:v>-28.744</c:v>
                </c:pt>
                <c:pt idx="6029">
                  <c:v>-28.741999999999997</c:v>
                </c:pt>
                <c:pt idx="6030">
                  <c:v>-28.739999999999995</c:v>
                </c:pt>
                <c:pt idx="6031">
                  <c:v>-28.738</c:v>
                </c:pt>
                <c:pt idx="6032">
                  <c:v>-28.735999999999997</c:v>
                </c:pt>
                <c:pt idx="6033">
                  <c:v>-28.733999999999995</c:v>
                </c:pt>
                <c:pt idx="6034">
                  <c:v>-28.731999999999999</c:v>
                </c:pt>
                <c:pt idx="6035">
                  <c:v>-28.729999999999997</c:v>
                </c:pt>
                <c:pt idx="6036">
                  <c:v>-28.727999999999998</c:v>
                </c:pt>
                <c:pt idx="6037">
                  <c:v>-28.725999999999999</c:v>
                </c:pt>
                <c:pt idx="6038">
                  <c:v>-28.723999999999997</c:v>
                </c:pt>
                <c:pt idx="6039">
                  <c:v>-28.721999999999998</c:v>
                </c:pt>
                <c:pt idx="6040">
                  <c:v>-28.72</c:v>
                </c:pt>
                <c:pt idx="6041">
                  <c:v>-28.717999999999996</c:v>
                </c:pt>
                <c:pt idx="6042">
                  <c:v>-28.715999999999998</c:v>
                </c:pt>
                <c:pt idx="6043">
                  <c:v>-28.713999999999999</c:v>
                </c:pt>
                <c:pt idx="6044">
                  <c:v>-28.711999999999996</c:v>
                </c:pt>
                <c:pt idx="6045">
                  <c:v>-28.709999999999997</c:v>
                </c:pt>
                <c:pt idx="6046">
                  <c:v>-28.707999999999998</c:v>
                </c:pt>
                <c:pt idx="6047">
                  <c:v>-28.705999999999996</c:v>
                </c:pt>
                <c:pt idx="6048">
                  <c:v>-28.703999999999997</c:v>
                </c:pt>
                <c:pt idx="6049">
                  <c:v>-28.701999999999998</c:v>
                </c:pt>
                <c:pt idx="6050">
                  <c:v>-28.699999999999996</c:v>
                </c:pt>
                <c:pt idx="6051">
                  <c:v>-28.697999999999997</c:v>
                </c:pt>
                <c:pt idx="6052">
                  <c:v>-28.695999999999998</c:v>
                </c:pt>
                <c:pt idx="6053">
                  <c:v>-28.693999999999996</c:v>
                </c:pt>
                <c:pt idx="6054">
                  <c:v>-28.691999999999997</c:v>
                </c:pt>
                <c:pt idx="6055">
                  <c:v>-28.689999999999998</c:v>
                </c:pt>
                <c:pt idx="6056">
                  <c:v>-28.687999999999995</c:v>
                </c:pt>
                <c:pt idx="6057">
                  <c:v>-28.685999999999996</c:v>
                </c:pt>
                <c:pt idx="6058">
                  <c:v>-28.683999999999997</c:v>
                </c:pt>
                <c:pt idx="6059">
                  <c:v>-28.681999999999995</c:v>
                </c:pt>
                <c:pt idx="6060">
                  <c:v>-28.68</c:v>
                </c:pt>
                <c:pt idx="6061">
                  <c:v>-28.677999999999997</c:v>
                </c:pt>
                <c:pt idx="6062">
                  <c:v>-28.675999999999995</c:v>
                </c:pt>
                <c:pt idx="6063">
                  <c:v>-28.673999999999999</c:v>
                </c:pt>
                <c:pt idx="6064">
                  <c:v>-28.671999999999997</c:v>
                </c:pt>
                <c:pt idx="6065">
                  <c:v>-28.669999999999995</c:v>
                </c:pt>
                <c:pt idx="6066">
                  <c:v>-28.667999999999999</c:v>
                </c:pt>
                <c:pt idx="6067">
                  <c:v>-28.665999999999997</c:v>
                </c:pt>
                <c:pt idx="6068">
                  <c:v>-28.663999999999998</c:v>
                </c:pt>
                <c:pt idx="6069">
                  <c:v>-28.661999999999999</c:v>
                </c:pt>
                <c:pt idx="6070">
                  <c:v>-28.659999999999997</c:v>
                </c:pt>
                <c:pt idx="6071">
                  <c:v>-28.657999999999998</c:v>
                </c:pt>
                <c:pt idx="6072">
                  <c:v>-28.655999999999999</c:v>
                </c:pt>
                <c:pt idx="6073">
                  <c:v>-28.653999999999996</c:v>
                </c:pt>
                <c:pt idx="6074">
                  <c:v>-28.651999999999997</c:v>
                </c:pt>
                <c:pt idx="6075">
                  <c:v>-28.65</c:v>
                </c:pt>
                <c:pt idx="6076">
                  <c:v>-28.647999999999996</c:v>
                </c:pt>
                <c:pt idx="6077">
                  <c:v>-28.645999999999997</c:v>
                </c:pt>
                <c:pt idx="6078">
                  <c:v>-28.643999999999998</c:v>
                </c:pt>
                <c:pt idx="6079">
                  <c:v>-28.641999999999996</c:v>
                </c:pt>
                <c:pt idx="6080">
                  <c:v>-28.639999999999997</c:v>
                </c:pt>
                <c:pt idx="6081">
                  <c:v>-28.637999999999998</c:v>
                </c:pt>
                <c:pt idx="6082">
                  <c:v>-28.635999999999996</c:v>
                </c:pt>
                <c:pt idx="6083">
                  <c:v>-28.633999999999997</c:v>
                </c:pt>
                <c:pt idx="6084">
                  <c:v>-28.631999999999998</c:v>
                </c:pt>
                <c:pt idx="6085">
                  <c:v>-28.629999999999995</c:v>
                </c:pt>
                <c:pt idx="6086">
                  <c:v>-28.627999999999997</c:v>
                </c:pt>
                <c:pt idx="6087">
                  <c:v>-28.625999999999998</c:v>
                </c:pt>
                <c:pt idx="6088">
                  <c:v>-28.623999999999995</c:v>
                </c:pt>
                <c:pt idx="6089">
                  <c:v>-28.621999999999996</c:v>
                </c:pt>
                <c:pt idx="6090">
                  <c:v>-28.619999999999997</c:v>
                </c:pt>
                <c:pt idx="6091">
                  <c:v>-28.617999999999995</c:v>
                </c:pt>
                <c:pt idx="6092">
                  <c:v>-28.616</c:v>
                </c:pt>
                <c:pt idx="6093">
                  <c:v>-28.613999999999997</c:v>
                </c:pt>
                <c:pt idx="6094">
                  <c:v>-28.611999999999995</c:v>
                </c:pt>
                <c:pt idx="6095">
                  <c:v>-28.61</c:v>
                </c:pt>
                <c:pt idx="6096">
                  <c:v>-28.607999999999997</c:v>
                </c:pt>
                <c:pt idx="6097">
                  <c:v>-28.605999999999995</c:v>
                </c:pt>
                <c:pt idx="6098">
                  <c:v>-28.603999999999999</c:v>
                </c:pt>
                <c:pt idx="6099">
                  <c:v>-28.601999999999997</c:v>
                </c:pt>
                <c:pt idx="6100">
                  <c:v>-28.599999999999998</c:v>
                </c:pt>
                <c:pt idx="6101">
                  <c:v>-28.597999999999999</c:v>
                </c:pt>
                <c:pt idx="6102">
                  <c:v>-28.595999999999997</c:v>
                </c:pt>
                <c:pt idx="6103">
                  <c:v>-28.593999999999998</c:v>
                </c:pt>
                <c:pt idx="6104">
                  <c:v>-28.591999999999999</c:v>
                </c:pt>
                <c:pt idx="6105">
                  <c:v>-28.589999999999996</c:v>
                </c:pt>
                <c:pt idx="6106">
                  <c:v>-28.587999999999997</c:v>
                </c:pt>
                <c:pt idx="6107">
                  <c:v>-28.585999999999999</c:v>
                </c:pt>
                <c:pt idx="6108">
                  <c:v>-28.583999999999996</c:v>
                </c:pt>
                <c:pt idx="6109">
                  <c:v>-28.581999999999997</c:v>
                </c:pt>
                <c:pt idx="6110">
                  <c:v>-28.58</c:v>
                </c:pt>
                <c:pt idx="6111">
                  <c:v>-28.577999999999996</c:v>
                </c:pt>
                <c:pt idx="6112">
                  <c:v>-28.575999999999997</c:v>
                </c:pt>
                <c:pt idx="6113">
                  <c:v>-28.573999999999998</c:v>
                </c:pt>
                <c:pt idx="6114">
                  <c:v>-28.571999999999996</c:v>
                </c:pt>
                <c:pt idx="6115">
                  <c:v>-28.569999999999997</c:v>
                </c:pt>
                <c:pt idx="6116">
                  <c:v>-28.567999999999998</c:v>
                </c:pt>
                <c:pt idx="6117">
                  <c:v>-28.565999999999995</c:v>
                </c:pt>
                <c:pt idx="6118">
                  <c:v>-28.563999999999997</c:v>
                </c:pt>
                <c:pt idx="6119">
                  <c:v>-28.561999999999998</c:v>
                </c:pt>
                <c:pt idx="6120">
                  <c:v>-28.559999999999995</c:v>
                </c:pt>
                <c:pt idx="6121">
                  <c:v>-28.557999999999996</c:v>
                </c:pt>
                <c:pt idx="6122">
                  <c:v>-28.555999999999997</c:v>
                </c:pt>
                <c:pt idx="6123">
                  <c:v>-28.553999999999995</c:v>
                </c:pt>
                <c:pt idx="6124">
                  <c:v>-28.552</c:v>
                </c:pt>
                <c:pt idx="6125">
                  <c:v>-28.549999999999997</c:v>
                </c:pt>
                <c:pt idx="6126">
                  <c:v>-28.547999999999995</c:v>
                </c:pt>
                <c:pt idx="6127">
                  <c:v>-28.545999999999999</c:v>
                </c:pt>
                <c:pt idx="6128">
                  <c:v>-28.543999999999997</c:v>
                </c:pt>
                <c:pt idx="6129">
                  <c:v>-28.541999999999998</c:v>
                </c:pt>
                <c:pt idx="6130">
                  <c:v>-28.54</c:v>
                </c:pt>
                <c:pt idx="6131">
                  <c:v>-28.537999999999997</c:v>
                </c:pt>
                <c:pt idx="6132">
                  <c:v>-28.535999999999998</c:v>
                </c:pt>
                <c:pt idx="6133">
                  <c:v>-28.533999999999999</c:v>
                </c:pt>
                <c:pt idx="6134">
                  <c:v>-28.531999999999996</c:v>
                </c:pt>
                <c:pt idx="6135">
                  <c:v>-28.529999999999998</c:v>
                </c:pt>
                <c:pt idx="6136">
                  <c:v>-28.527999999999999</c:v>
                </c:pt>
                <c:pt idx="6137">
                  <c:v>-28.525999999999996</c:v>
                </c:pt>
                <c:pt idx="6138">
                  <c:v>-28.523999999999997</c:v>
                </c:pt>
                <c:pt idx="6139">
                  <c:v>-28.521999999999998</c:v>
                </c:pt>
                <c:pt idx="6140">
                  <c:v>-28.519999999999996</c:v>
                </c:pt>
                <c:pt idx="6141">
                  <c:v>-28.517999999999997</c:v>
                </c:pt>
                <c:pt idx="6142">
                  <c:v>-28.515999999999998</c:v>
                </c:pt>
                <c:pt idx="6143">
                  <c:v>-28.513999999999996</c:v>
                </c:pt>
                <c:pt idx="6144">
                  <c:v>-28.511999999999997</c:v>
                </c:pt>
                <c:pt idx="6145">
                  <c:v>-28.509999999999998</c:v>
                </c:pt>
                <c:pt idx="6146">
                  <c:v>-28.507999999999996</c:v>
                </c:pt>
                <c:pt idx="6147">
                  <c:v>-28.505999999999997</c:v>
                </c:pt>
                <c:pt idx="6148">
                  <c:v>-28.503999999999998</c:v>
                </c:pt>
                <c:pt idx="6149">
                  <c:v>-28.501999999999995</c:v>
                </c:pt>
                <c:pt idx="6150">
                  <c:v>-28.499999999999996</c:v>
                </c:pt>
                <c:pt idx="6151">
                  <c:v>-28.497999999999998</c:v>
                </c:pt>
                <c:pt idx="6152">
                  <c:v>-28.495999999999995</c:v>
                </c:pt>
                <c:pt idx="6153">
                  <c:v>-28.494</c:v>
                </c:pt>
                <c:pt idx="6154">
                  <c:v>-28.491999999999997</c:v>
                </c:pt>
                <c:pt idx="6155">
                  <c:v>-28.489999999999995</c:v>
                </c:pt>
                <c:pt idx="6156">
                  <c:v>-28.488</c:v>
                </c:pt>
                <c:pt idx="6157">
                  <c:v>-28.485999999999997</c:v>
                </c:pt>
                <c:pt idx="6158">
                  <c:v>-28.483999999999995</c:v>
                </c:pt>
                <c:pt idx="6159">
                  <c:v>-28.481999999999999</c:v>
                </c:pt>
                <c:pt idx="6160">
                  <c:v>-28.479999999999997</c:v>
                </c:pt>
                <c:pt idx="6161">
                  <c:v>-28.477999999999998</c:v>
                </c:pt>
                <c:pt idx="6162">
                  <c:v>-28.475999999999999</c:v>
                </c:pt>
                <c:pt idx="6163">
                  <c:v>-28.473999999999997</c:v>
                </c:pt>
                <c:pt idx="6164">
                  <c:v>-28.471999999999998</c:v>
                </c:pt>
                <c:pt idx="6165">
                  <c:v>-28.47</c:v>
                </c:pt>
                <c:pt idx="6166">
                  <c:v>-28.467999999999996</c:v>
                </c:pt>
                <c:pt idx="6167">
                  <c:v>-28.465999999999998</c:v>
                </c:pt>
                <c:pt idx="6168">
                  <c:v>-28.463999999999999</c:v>
                </c:pt>
                <c:pt idx="6169">
                  <c:v>-28.461999999999996</c:v>
                </c:pt>
                <c:pt idx="6170">
                  <c:v>-28.459999999999997</c:v>
                </c:pt>
                <c:pt idx="6171">
                  <c:v>-28.457999999999998</c:v>
                </c:pt>
                <c:pt idx="6172">
                  <c:v>-28.455999999999996</c:v>
                </c:pt>
                <c:pt idx="6173">
                  <c:v>-28.453999999999997</c:v>
                </c:pt>
                <c:pt idx="6174">
                  <c:v>-28.451999999999998</c:v>
                </c:pt>
                <c:pt idx="6175">
                  <c:v>-28.449999999999996</c:v>
                </c:pt>
                <c:pt idx="6176">
                  <c:v>-28.447999999999997</c:v>
                </c:pt>
                <c:pt idx="6177">
                  <c:v>-28.445999999999998</c:v>
                </c:pt>
                <c:pt idx="6178">
                  <c:v>-28.443999999999996</c:v>
                </c:pt>
                <c:pt idx="6179">
                  <c:v>-28.441999999999997</c:v>
                </c:pt>
                <c:pt idx="6180">
                  <c:v>-28.439999999999998</c:v>
                </c:pt>
                <c:pt idx="6181">
                  <c:v>-28.437999999999995</c:v>
                </c:pt>
                <c:pt idx="6182">
                  <c:v>-28.435999999999996</c:v>
                </c:pt>
                <c:pt idx="6183">
                  <c:v>-28.433999999999997</c:v>
                </c:pt>
                <c:pt idx="6184">
                  <c:v>-28.431999999999995</c:v>
                </c:pt>
                <c:pt idx="6185">
                  <c:v>-28.43</c:v>
                </c:pt>
                <c:pt idx="6186">
                  <c:v>-28.427999999999997</c:v>
                </c:pt>
                <c:pt idx="6187">
                  <c:v>-28.425999999999995</c:v>
                </c:pt>
                <c:pt idx="6188">
                  <c:v>-28.423999999999999</c:v>
                </c:pt>
                <c:pt idx="6189">
                  <c:v>-28.421999999999997</c:v>
                </c:pt>
                <c:pt idx="6190">
                  <c:v>-28.419999999999995</c:v>
                </c:pt>
                <c:pt idx="6191">
                  <c:v>-28.417999999999999</c:v>
                </c:pt>
                <c:pt idx="6192">
                  <c:v>-28.415999999999997</c:v>
                </c:pt>
                <c:pt idx="6193">
                  <c:v>-28.413999999999998</c:v>
                </c:pt>
                <c:pt idx="6194">
                  <c:v>-28.411999999999999</c:v>
                </c:pt>
                <c:pt idx="6195">
                  <c:v>-28.409999999999997</c:v>
                </c:pt>
                <c:pt idx="6196">
                  <c:v>-28.407999999999998</c:v>
                </c:pt>
                <c:pt idx="6197">
                  <c:v>-28.405999999999999</c:v>
                </c:pt>
                <c:pt idx="6198">
                  <c:v>-28.403999999999996</c:v>
                </c:pt>
                <c:pt idx="6199">
                  <c:v>-28.401999999999997</c:v>
                </c:pt>
                <c:pt idx="6200">
                  <c:v>-28.4</c:v>
                </c:pt>
                <c:pt idx="6201">
                  <c:v>-28.397999999999996</c:v>
                </c:pt>
                <c:pt idx="6202">
                  <c:v>-28.395999999999997</c:v>
                </c:pt>
                <c:pt idx="6203">
                  <c:v>-28.393999999999998</c:v>
                </c:pt>
                <c:pt idx="6204">
                  <c:v>-28.391999999999996</c:v>
                </c:pt>
                <c:pt idx="6205">
                  <c:v>-28.389999999999997</c:v>
                </c:pt>
                <c:pt idx="6206">
                  <c:v>-28.387999999999998</c:v>
                </c:pt>
                <c:pt idx="6207">
                  <c:v>-28.385999999999996</c:v>
                </c:pt>
                <c:pt idx="6208">
                  <c:v>-28.383999999999997</c:v>
                </c:pt>
                <c:pt idx="6209">
                  <c:v>-28.381999999999998</c:v>
                </c:pt>
                <c:pt idx="6210">
                  <c:v>-28.379999999999995</c:v>
                </c:pt>
                <c:pt idx="6211">
                  <c:v>-28.377999999999997</c:v>
                </c:pt>
                <c:pt idx="6212">
                  <c:v>-28.375999999999998</c:v>
                </c:pt>
                <c:pt idx="6213">
                  <c:v>-28.373999999999995</c:v>
                </c:pt>
                <c:pt idx="6214">
                  <c:v>-28.371999999999996</c:v>
                </c:pt>
                <c:pt idx="6215">
                  <c:v>-28.369999999999997</c:v>
                </c:pt>
                <c:pt idx="6216">
                  <c:v>-28.367999999999995</c:v>
                </c:pt>
                <c:pt idx="6217">
                  <c:v>-28.366</c:v>
                </c:pt>
                <c:pt idx="6218">
                  <c:v>-28.363999999999997</c:v>
                </c:pt>
                <c:pt idx="6219">
                  <c:v>-28.361999999999995</c:v>
                </c:pt>
                <c:pt idx="6220">
                  <c:v>-28.36</c:v>
                </c:pt>
                <c:pt idx="6221">
                  <c:v>-28.357999999999997</c:v>
                </c:pt>
                <c:pt idx="6222">
                  <c:v>-28.355999999999995</c:v>
                </c:pt>
                <c:pt idx="6223">
                  <c:v>-28.353999999999999</c:v>
                </c:pt>
                <c:pt idx="6224">
                  <c:v>-28.351999999999997</c:v>
                </c:pt>
                <c:pt idx="6225">
                  <c:v>-28.349999999999998</c:v>
                </c:pt>
                <c:pt idx="6226">
                  <c:v>-28.347999999999999</c:v>
                </c:pt>
                <c:pt idx="6227">
                  <c:v>-28.345999999999997</c:v>
                </c:pt>
                <c:pt idx="6228">
                  <c:v>-28.343999999999998</c:v>
                </c:pt>
                <c:pt idx="6229">
                  <c:v>-28.341999999999999</c:v>
                </c:pt>
                <c:pt idx="6230">
                  <c:v>-28.339999999999996</c:v>
                </c:pt>
                <c:pt idx="6231">
                  <c:v>-28.337999999999997</c:v>
                </c:pt>
                <c:pt idx="6232">
                  <c:v>-28.335999999999999</c:v>
                </c:pt>
                <c:pt idx="6233">
                  <c:v>-28.333999999999996</c:v>
                </c:pt>
                <c:pt idx="6234">
                  <c:v>-28.331999999999997</c:v>
                </c:pt>
                <c:pt idx="6235">
                  <c:v>-28.33</c:v>
                </c:pt>
                <c:pt idx="6236">
                  <c:v>-28.327999999999996</c:v>
                </c:pt>
                <c:pt idx="6237">
                  <c:v>-28.325999999999997</c:v>
                </c:pt>
                <c:pt idx="6238">
                  <c:v>-28.323999999999998</c:v>
                </c:pt>
                <c:pt idx="6239">
                  <c:v>-28.321999999999996</c:v>
                </c:pt>
                <c:pt idx="6240">
                  <c:v>-28.319999999999997</c:v>
                </c:pt>
                <c:pt idx="6241">
                  <c:v>-28.317999999999998</c:v>
                </c:pt>
                <c:pt idx="6242">
                  <c:v>-28.315999999999995</c:v>
                </c:pt>
                <c:pt idx="6243">
                  <c:v>-28.313999999999997</c:v>
                </c:pt>
                <c:pt idx="6244">
                  <c:v>-28.311999999999998</c:v>
                </c:pt>
                <c:pt idx="6245">
                  <c:v>-28.309999999999995</c:v>
                </c:pt>
                <c:pt idx="6246">
                  <c:v>-28.307999999999996</c:v>
                </c:pt>
                <c:pt idx="6247">
                  <c:v>-28.305999999999997</c:v>
                </c:pt>
                <c:pt idx="6248">
                  <c:v>-28.303999999999995</c:v>
                </c:pt>
                <c:pt idx="6249">
                  <c:v>-28.302</c:v>
                </c:pt>
                <c:pt idx="6250">
                  <c:v>-28.299999999999997</c:v>
                </c:pt>
                <c:pt idx="6251">
                  <c:v>-28.297999999999995</c:v>
                </c:pt>
                <c:pt idx="6252">
                  <c:v>-28.295999999999999</c:v>
                </c:pt>
                <c:pt idx="6253">
                  <c:v>-28.293999999999997</c:v>
                </c:pt>
                <c:pt idx="6254">
                  <c:v>-28.291999999999998</c:v>
                </c:pt>
                <c:pt idx="6255">
                  <c:v>-28.29</c:v>
                </c:pt>
                <c:pt idx="6256">
                  <c:v>-28.287999999999997</c:v>
                </c:pt>
                <c:pt idx="6257">
                  <c:v>-28.285999999999998</c:v>
                </c:pt>
                <c:pt idx="6258">
                  <c:v>-28.283999999999999</c:v>
                </c:pt>
                <c:pt idx="6259">
                  <c:v>-28.281999999999996</c:v>
                </c:pt>
                <c:pt idx="6260">
                  <c:v>-28.279999999999998</c:v>
                </c:pt>
                <c:pt idx="6261">
                  <c:v>-28.277999999999999</c:v>
                </c:pt>
                <c:pt idx="6262">
                  <c:v>-28.275999999999996</c:v>
                </c:pt>
                <c:pt idx="6263">
                  <c:v>-28.273999999999997</c:v>
                </c:pt>
                <c:pt idx="6264">
                  <c:v>-28.271999999999998</c:v>
                </c:pt>
                <c:pt idx="6265">
                  <c:v>-28.269999999999996</c:v>
                </c:pt>
                <c:pt idx="6266">
                  <c:v>-28.267999999999997</c:v>
                </c:pt>
                <c:pt idx="6267">
                  <c:v>-28.265999999999998</c:v>
                </c:pt>
                <c:pt idx="6268">
                  <c:v>-28.263999999999996</c:v>
                </c:pt>
                <c:pt idx="6269">
                  <c:v>-28.261999999999997</c:v>
                </c:pt>
                <c:pt idx="6270">
                  <c:v>-28.259999999999998</c:v>
                </c:pt>
                <c:pt idx="6271">
                  <c:v>-28.257999999999996</c:v>
                </c:pt>
                <c:pt idx="6272">
                  <c:v>-28.255999999999997</c:v>
                </c:pt>
                <c:pt idx="6273">
                  <c:v>-28.253999999999998</c:v>
                </c:pt>
                <c:pt idx="6274">
                  <c:v>-28.251999999999995</c:v>
                </c:pt>
                <c:pt idx="6275">
                  <c:v>-28.249999999999996</c:v>
                </c:pt>
                <c:pt idx="6276">
                  <c:v>-28.247999999999998</c:v>
                </c:pt>
                <c:pt idx="6277">
                  <c:v>-28.245999999999995</c:v>
                </c:pt>
                <c:pt idx="6278">
                  <c:v>-28.244</c:v>
                </c:pt>
                <c:pt idx="6279">
                  <c:v>-28.241999999999997</c:v>
                </c:pt>
                <c:pt idx="6280">
                  <c:v>-28.239999999999995</c:v>
                </c:pt>
                <c:pt idx="6281">
                  <c:v>-28.238</c:v>
                </c:pt>
                <c:pt idx="6282">
                  <c:v>-28.235999999999997</c:v>
                </c:pt>
                <c:pt idx="6283">
                  <c:v>-28.233999999999995</c:v>
                </c:pt>
                <c:pt idx="6284">
                  <c:v>-28.231999999999999</c:v>
                </c:pt>
                <c:pt idx="6285">
                  <c:v>-28.229999999999997</c:v>
                </c:pt>
                <c:pt idx="6286">
                  <c:v>-28.227999999999998</c:v>
                </c:pt>
                <c:pt idx="6287">
                  <c:v>-28.225999999999999</c:v>
                </c:pt>
                <c:pt idx="6288">
                  <c:v>-28.223999999999997</c:v>
                </c:pt>
                <c:pt idx="6289">
                  <c:v>-28.221999999999998</c:v>
                </c:pt>
                <c:pt idx="6290">
                  <c:v>-28.22</c:v>
                </c:pt>
                <c:pt idx="6291">
                  <c:v>-28.217999999999996</c:v>
                </c:pt>
                <c:pt idx="6292">
                  <c:v>-28.215999999999998</c:v>
                </c:pt>
                <c:pt idx="6293">
                  <c:v>-28.213999999999999</c:v>
                </c:pt>
                <c:pt idx="6294">
                  <c:v>-28.211999999999996</c:v>
                </c:pt>
                <c:pt idx="6295">
                  <c:v>-28.209999999999997</c:v>
                </c:pt>
                <c:pt idx="6296">
                  <c:v>-28.207999999999998</c:v>
                </c:pt>
                <c:pt idx="6297">
                  <c:v>-28.205999999999996</c:v>
                </c:pt>
                <c:pt idx="6298">
                  <c:v>-28.203999999999997</c:v>
                </c:pt>
                <c:pt idx="6299">
                  <c:v>-28.201999999999998</c:v>
                </c:pt>
                <c:pt idx="6300">
                  <c:v>-28.199999999999996</c:v>
                </c:pt>
                <c:pt idx="6301">
                  <c:v>-28.197999999999997</c:v>
                </c:pt>
                <c:pt idx="6302">
                  <c:v>-28.195999999999998</c:v>
                </c:pt>
                <c:pt idx="6303">
                  <c:v>-28.193999999999996</c:v>
                </c:pt>
                <c:pt idx="6304">
                  <c:v>-28.191999999999997</c:v>
                </c:pt>
                <c:pt idx="6305">
                  <c:v>-28.189999999999998</c:v>
                </c:pt>
                <c:pt idx="6306">
                  <c:v>-28.187999999999995</c:v>
                </c:pt>
                <c:pt idx="6307">
                  <c:v>-28.185999999999996</c:v>
                </c:pt>
                <c:pt idx="6308">
                  <c:v>-28.183999999999997</c:v>
                </c:pt>
                <c:pt idx="6309">
                  <c:v>-28.181999999999995</c:v>
                </c:pt>
                <c:pt idx="6310">
                  <c:v>-28.18</c:v>
                </c:pt>
                <c:pt idx="6311">
                  <c:v>-28.177999999999997</c:v>
                </c:pt>
                <c:pt idx="6312">
                  <c:v>-28.175999999999995</c:v>
                </c:pt>
                <c:pt idx="6313">
                  <c:v>-28.173999999999999</c:v>
                </c:pt>
                <c:pt idx="6314">
                  <c:v>-28.171999999999997</c:v>
                </c:pt>
                <c:pt idx="6315">
                  <c:v>-28.169999999999995</c:v>
                </c:pt>
                <c:pt idx="6316">
                  <c:v>-28.167999999999999</c:v>
                </c:pt>
                <c:pt idx="6317">
                  <c:v>-28.165999999999997</c:v>
                </c:pt>
                <c:pt idx="6318">
                  <c:v>-28.163999999999998</c:v>
                </c:pt>
                <c:pt idx="6319">
                  <c:v>-28.161999999999999</c:v>
                </c:pt>
                <c:pt idx="6320">
                  <c:v>-28.159999999999997</c:v>
                </c:pt>
                <c:pt idx="6321">
                  <c:v>-28.157999999999998</c:v>
                </c:pt>
                <c:pt idx="6322">
                  <c:v>-28.155999999999999</c:v>
                </c:pt>
                <c:pt idx="6323">
                  <c:v>-28.153999999999996</c:v>
                </c:pt>
                <c:pt idx="6324">
                  <c:v>-28.151999999999997</c:v>
                </c:pt>
                <c:pt idx="6325">
                  <c:v>-28.15</c:v>
                </c:pt>
                <c:pt idx="6326">
                  <c:v>-28.147999999999996</c:v>
                </c:pt>
                <c:pt idx="6327">
                  <c:v>-28.145999999999997</c:v>
                </c:pt>
                <c:pt idx="6328">
                  <c:v>-28.143999999999998</c:v>
                </c:pt>
                <c:pt idx="6329">
                  <c:v>-28.141999999999996</c:v>
                </c:pt>
                <c:pt idx="6330">
                  <c:v>-28.139999999999997</c:v>
                </c:pt>
                <c:pt idx="6331">
                  <c:v>-28.137999999999998</c:v>
                </c:pt>
                <c:pt idx="6332">
                  <c:v>-28.135999999999996</c:v>
                </c:pt>
                <c:pt idx="6333">
                  <c:v>-28.133999999999997</c:v>
                </c:pt>
                <c:pt idx="6334">
                  <c:v>-28.131999999999998</c:v>
                </c:pt>
                <c:pt idx="6335">
                  <c:v>-28.129999999999995</c:v>
                </c:pt>
                <c:pt idx="6336">
                  <c:v>-28.127999999999997</c:v>
                </c:pt>
                <c:pt idx="6337">
                  <c:v>-28.125999999999998</c:v>
                </c:pt>
                <c:pt idx="6338">
                  <c:v>-28.123999999999995</c:v>
                </c:pt>
                <c:pt idx="6339">
                  <c:v>-28.121999999999996</c:v>
                </c:pt>
                <c:pt idx="6340">
                  <c:v>-28.119999999999997</c:v>
                </c:pt>
                <c:pt idx="6341">
                  <c:v>-28.117999999999995</c:v>
                </c:pt>
                <c:pt idx="6342">
                  <c:v>-28.116</c:v>
                </c:pt>
                <c:pt idx="6343">
                  <c:v>-28.113999999999997</c:v>
                </c:pt>
                <c:pt idx="6344">
                  <c:v>-28.111999999999995</c:v>
                </c:pt>
                <c:pt idx="6345">
                  <c:v>-28.11</c:v>
                </c:pt>
                <c:pt idx="6346">
                  <c:v>-28.107999999999997</c:v>
                </c:pt>
                <c:pt idx="6347">
                  <c:v>-28.105999999999995</c:v>
                </c:pt>
                <c:pt idx="6348">
                  <c:v>-28.103999999999999</c:v>
                </c:pt>
                <c:pt idx="6349">
                  <c:v>-28.101999999999997</c:v>
                </c:pt>
                <c:pt idx="6350">
                  <c:v>-28.099999999999998</c:v>
                </c:pt>
                <c:pt idx="6351">
                  <c:v>-28.097999999999999</c:v>
                </c:pt>
                <c:pt idx="6352">
                  <c:v>-28.095999999999997</c:v>
                </c:pt>
                <c:pt idx="6353">
                  <c:v>-28.093999999999998</c:v>
                </c:pt>
                <c:pt idx="6354">
                  <c:v>-28.091999999999999</c:v>
                </c:pt>
                <c:pt idx="6355">
                  <c:v>-28.089999999999996</c:v>
                </c:pt>
                <c:pt idx="6356">
                  <c:v>-28.087999999999997</c:v>
                </c:pt>
                <c:pt idx="6357">
                  <c:v>-28.085999999999999</c:v>
                </c:pt>
                <c:pt idx="6358">
                  <c:v>-28.083999999999996</c:v>
                </c:pt>
                <c:pt idx="6359">
                  <c:v>-28.081999999999997</c:v>
                </c:pt>
                <c:pt idx="6360">
                  <c:v>-28.08</c:v>
                </c:pt>
                <c:pt idx="6361">
                  <c:v>-28.077999999999996</c:v>
                </c:pt>
                <c:pt idx="6362">
                  <c:v>-28.075999999999997</c:v>
                </c:pt>
                <c:pt idx="6363">
                  <c:v>-28.073999999999998</c:v>
                </c:pt>
                <c:pt idx="6364">
                  <c:v>-28.071999999999996</c:v>
                </c:pt>
                <c:pt idx="6365">
                  <c:v>-28.069999999999997</c:v>
                </c:pt>
                <c:pt idx="6366">
                  <c:v>-28.067999999999998</c:v>
                </c:pt>
                <c:pt idx="6367">
                  <c:v>-28.065999999999995</c:v>
                </c:pt>
                <c:pt idx="6368">
                  <c:v>-28.063999999999997</c:v>
                </c:pt>
                <c:pt idx="6369">
                  <c:v>-28.061999999999998</c:v>
                </c:pt>
                <c:pt idx="6370">
                  <c:v>-28.059999999999995</c:v>
                </c:pt>
                <c:pt idx="6371">
                  <c:v>-28.057999999999996</c:v>
                </c:pt>
                <c:pt idx="6372">
                  <c:v>-28.055999999999997</c:v>
                </c:pt>
                <c:pt idx="6373">
                  <c:v>-28.053999999999995</c:v>
                </c:pt>
                <c:pt idx="6374">
                  <c:v>-28.052</c:v>
                </c:pt>
                <c:pt idx="6375">
                  <c:v>-28.049999999999997</c:v>
                </c:pt>
                <c:pt idx="6376">
                  <c:v>-28.047999999999995</c:v>
                </c:pt>
                <c:pt idx="6377">
                  <c:v>-28.045999999999999</c:v>
                </c:pt>
                <c:pt idx="6378">
                  <c:v>-28.043999999999997</c:v>
                </c:pt>
                <c:pt idx="6379">
                  <c:v>-28.041999999999998</c:v>
                </c:pt>
                <c:pt idx="6380">
                  <c:v>-28.04</c:v>
                </c:pt>
                <c:pt idx="6381">
                  <c:v>-28.037999999999997</c:v>
                </c:pt>
                <c:pt idx="6382">
                  <c:v>-28.035999999999998</c:v>
                </c:pt>
                <c:pt idx="6383">
                  <c:v>-28.033999999999999</c:v>
                </c:pt>
                <c:pt idx="6384">
                  <c:v>-28.031999999999996</c:v>
                </c:pt>
                <c:pt idx="6385">
                  <c:v>-28.029999999999998</c:v>
                </c:pt>
                <c:pt idx="6386">
                  <c:v>-28.027999999999999</c:v>
                </c:pt>
                <c:pt idx="6387">
                  <c:v>-28.025999999999996</c:v>
                </c:pt>
                <c:pt idx="6388">
                  <c:v>-28.023999999999997</c:v>
                </c:pt>
                <c:pt idx="6389">
                  <c:v>-28.021999999999998</c:v>
                </c:pt>
                <c:pt idx="6390">
                  <c:v>-28.019999999999996</c:v>
                </c:pt>
                <c:pt idx="6391">
                  <c:v>-28.017999999999997</c:v>
                </c:pt>
                <c:pt idx="6392">
                  <c:v>-28.015999999999998</c:v>
                </c:pt>
                <c:pt idx="6393">
                  <c:v>-28.013999999999996</c:v>
                </c:pt>
                <c:pt idx="6394">
                  <c:v>-28.011999999999997</c:v>
                </c:pt>
                <c:pt idx="6395">
                  <c:v>-28.009999999999998</c:v>
                </c:pt>
                <c:pt idx="6396">
                  <c:v>-28.007999999999996</c:v>
                </c:pt>
                <c:pt idx="6397">
                  <c:v>-28.005999999999997</c:v>
                </c:pt>
                <c:pt idx="6398">
                  <c:v>-28.003999999999998</c:v>
                </c:pt>
                <c:pt idx="6399">
                  <c:v>-28.001999999999995</c:v>
                </c:pt>
                <c:pt idx="6400">
                  <c:v>-27.999999999999996</c:v>
                </c:pt>
                <c:pt idx="6401">
                  <c:v>-27.997999999999998</c:v>
                </c:pt>
                <c:pt idx="6402">
                  <c:v>-27.995999999999995</c:v>
                </c:pt>
                <c:pt idx="6403">
                  <c:v>-27.994</c:v>
                </c:pt>
                <c:pt idx="6404">
                  <c:v>-27.991999999999997</c:v>
                </c:pt>
                <c:pt idx="6405">
                  <c:v>-27.989999999999995</c:v>
                </c:pt>
                <c:pt idx="6406">
                  <c:v>-27.988</c:v>
                </c:pt>
                <c:pt idx="6407">
                  <c:v>-27.985999999999997</c:v>
                </c:pt>
                <c:pt idx="6408">
                  <c:v>-27.983999999999995</c:v>
                </c:pt>
                <c:pt idx="6409">
                  <c:v>-27.981999999999999</c:v>
                </c:pt>
                <c:pt idx="6410">
                  <c:v>-27.979999999999997</c:v>
                </c:pt>
                <c:pt idx="6411">
                  <c:v>-27.977999999999998</c:v>
                </c:pt>
                <c:pt idx="6412">
                  <c:v>-27.975999999999999</c:v>
                </c:pt>
                <c:pt idx="6413">
                  <c:v>-27.973999999999997</c:v>
                </c:pt>
                <c:pt idx="6414">
                  <c:v>-27.971999999999998</c:v>
                </c:pt>
                <c:pt idx="6415">
                  <c:v>-27.97</c:v>
                </c:pt>
                <c:pt idx="6416">
                  <c:v>-27.967999999999996</c:v>
                </c:pt>
                <c:pt idx="6417">
                  <c:v>-27.965999999999998</c:v>
                </c:pt>
                <c:pt idx="6418">
                  <c:v>-27.963999999999999</c:v>
                </c:pt>
                <c:pt idx="6419">
                  <c:v>-27.961999999999996</c:v>
                </c:pt>
                <c:pt idx="6420">
                  <c:v>-27.959999999999997</c:v>
                </c:pt>
                <c:pt idx="6421">
                  <c:v>-27.957999999999998</c:v>
                </c:pt>
                <c:pt idx="6422">
                  <c:v>-27.955999999999996</c:v>
                </c:pt>
                <c:pt idx="6423">
                  <c:v>-27.953999999999997</c:v>
                </c:pt>
                <c:pt idx="6424">
                  <c:v>-27.951999999999998</c:v>
                </c:pt>
                <c:pt idx="6425">
                  <c:v>-27.949999999999996</c:v>
                </c:pt>
                <c:pt idx="6426">
                  <c:v>-27.947999999999997</c:v>
                </c:pt>
                <c:pt idx="6427">
                  <c:v>-27.945999999999998</c:v>
                </c:pt>
                <c:pt idx="6428">
                  <c:v>-27.943999999999996</c:v>
                </c:pt>
                <c:pt idx="6429">
                  <c:v>-27.941999999999997</c:v>
                </c:pt>
                <c:pt idx="6430">
                  <c:v>-27.939999999999998</c:v>
                </c:pt>
                <c:pt idx="6431">
                  <c:v>-27.937999999999995</c:v>
                </c:pt>
                <c:pt idx="6432">
                  <c:v>-27.935999999999996</c:v>
                </c:pt>
                <c:pt idx="6433">
                  <c:v>-27.933999999999997</c:v>
                </c:pt>
                <c:pt idx="6434">
                  <c:v>-27.931999999999995</c:v>
                </c:pt>
                <c:pt idx="6435">
                  <c:v>-27.93</c:v>
                </c:pt>
                <c:pt idx="6436">
                  <c:v>-27.927999999999997</c:v>
                </c:pt>
                <c:pt idx="6437">
                  <c:v>-27.925999999999995</c:v>
                </c:pt>
                <c:pt idx="6438">
                  <c:v>-27.923999999999999</c:v>
                </c:pt>
                <c:pt idx="6439">
                  <c:v>-27.921999999999997</c:v>
                </c:pt>
                <c:pt idx="6440">
                  <c:v>-27.919999999999995</c:v>
                </c:pt>
                <c:pt idx="6441">
                  <c:v>-27.917999999999999</c:v>
                </c:pt>
                <c:pt idx="6442">
                  <c:v>-27.915999999999997</c:v>
                </c:pt>
                <c:pt idx="6443">
                  <c:v>-27.913999999999998</c:v>
                </c:pt>
                <c:pt idx="6444">
                  <c:v>-27.911999999999999</c:v>
                </c:pt>
                <c:pt idx="6445">
                  <c:v>-27.909999999999997</c:v>
                </c:pt>
                <c:pt idx="6446">
                  <c:v>-27.907999999999998</c:v>
                </c:pt>
                <c:pt idx="6447">
                  <c:v>-27.905999999999999</c:v>
                </c:pt>
                <c:pt idx="6448">
                  <c:v>-27.903999999999996</c:v>
                </c:pt>
                <c:pt idx="6449">
                  <c:v>-27.901999999999997</c:v>
                </c:pt>
                <c:pt idx="6450">
                  <c:v>-27.9</c:v>
                </c:pt>
                <c:pt idx="6451">
                  <c:v>-27.897999999999996</c:v>
                </c:pt>
                <c:pt idx="6452">
                  <c:v>-27.895999999999997</c:v>
                </c:pt>
                <c:pt idx="6453">
                  <c:v>-27.893999999999998</c:v>
                </c:pt>
                <c:pt idx="6454">
                  <c:v>-27.891999999999996</c:v>
                </c:pt>
                <c:pt idx="6455">
                  <c:v>-27.889999999999997</c:v>
                </c:pt>
                <c:pt idx="6456">
                  <c:v>-27.887999999999998</c:v>
                </c:pt>
                <c:pt idx="6457">
                  <c:v>-27.885999999999996</c:v>
                </c:pt>
                <c:pt idx="6458">
                  <c:v>-27.883999999999997</c:v>
                </c:pt>
                <c:pt idx="6459">
                  <c:v>-27.881999999999998</c:v>
                </c:pt>
                <c:pt idx="6460">
                  <c:v>-27.879999999999995</c:v>
                </c:pt>
                <c:pt idx="6461">
                  <c:v>-27.877999999999997</c:v>
                </c:pt>
                <c:pt idx="6462">
                  <c:v>-27.875999999999998</c:v>
                </c:pt>
                <c:pt idx="6463">
                  <c:v>-27.873999999999995</c:v>
                </c:pt>
                <c:pt idx="6464">
                  <c:v>-27.871999999999996</c:v>
                </c:pt>
                <c:pt idx="6465">
                  <c:v>-27.869999999999997</c:v>
                </c:pt>
                <c:pt idx="6466">
                  <c:v>-27.867999999999995</c:v>
                </c:pt>
                <c:pt idx="6467">
                  <c:v>-27.866</c:v>
                </c:pt>
                <c:pt idx="6468">
                  <c:v>-27.863999999999997</c:v>
                </c:pt>
                <c:pt idx="6469">
                  <c:v>-27.861999999999995</c:v>
                </c:pt>
                <c:pt idx="6470">
                  <c:v>-27.86</c:v>
                </c:pt>
                <c:pt idx="6471">
                  <c:v>-27.857999999999997</c:v>
                </c:pt>
                <c:pt idx="6472">
                  <c:v>-27.855999999999995</c:v>
                </c:pt>
                <c:pt idx="6473">
                  <c:v>-27.853999999999999</c:v>
                </c:pt>
                <c:pt idx="6474">
                  <c:v>-27.851999999999997</c:v>
                </c:pt>
                <c:pt idx="6475">
                  <c:v>-27.849999999999998</c:v>
                </c:pt>
                <c:pt idx="6476">
                  <c:v>-27.847999999999999</c:v>
                </c:pt>
                <c:pt idx="6477">
                  <c:v>-27.845999999999997</c:v>
                </c:pt>
                <c:pt idx="6478">
                  <c:v>-27.843999999999998</c:v>
                </c:pt>
                <c:pt idx="6479">
                  <c:v>-27.841999999999999</c:v>
                </c:pt>
                <c:pt idx="6480">
                  <c:v>-27.839999999999996</c:v>
                </c:pt>
                <c:pt idx="6481">
                  <c:v>-27.837999999999997</c:v>
                </c:pt>
                <c:pt idx="6482">
                  <c:v>-27.835999999999999</c:v>
                </c:pt>
                <c:pt idx="6483">
                  <c:v>-27.833999999999996</c:v>
                </c:pt>
                <c:pt idx="6484">
                  <c:v>-27.831999999999997</c:v>
                </c:pt>
                <c:pt idx="6485">
                  <c:v>-27.83</c:v>
                </c:pt>
                <c:pt idx="6486">
                  <c:v>-27.827999999999996</c:v>
                </c:pt>
                <c:pt idx="6487">
                  <c:v>-27.825999999999997</c:v>
                </c:pt>
                <c:pt idx="6488">
                  <c:v>-27.823999999999998</c:v>
                </c:pt>
                <c:pt idx="6489">
                  <c:v>-27.821999999999996</c:v>
                </c:pt>
                <c:pt idx="6490">
                  <c:v>-27.819999999999997</c:v>
                </c:pt>
                <c:pt idx="6491">
                  <c:v>-27.817999999999998</c:v>
                </c:pt>
                <c:pt idx="6492">
                  <c:v>-27.815999999999995</c:v>
                </c:pt>
                <c:pt idx="6493">
                  <c:v>-27.813999999999997</c:v>
                </c:pt>
                <c:pt idx="6494">
                  <c:v>-27.811999999999998</c:v>
                </c:pt>
                <c:pt idx="6495">
                  <c:v>-27.809999999999995</c:v>
                </c:pt>
                <c:pt idx="6496">
                  <c:v>-27.807999999999996</c:v>
                </c:pt>
                <c:pt idx="6497">
                  <c:v>-27.805999999999997</c:v>
                </c:pt>
                <c:pt idx="6498">
                  <c:v>-27.803999999999995</c:v>
                </c:pt>
                <c:pt idx="6499">
                  <c:v>-27.802</c:v>
                </c:pt>
                <c:pt idx="6500">
                  <c:v>-27.799999999999997</c:v>
                </c:pt>
                <c:pt idx="6501">
                  <c:v>-27.797999999999995</c:v>
                </c:pt>
                <c:pt idx="6502">
                  <c:v>-27.795999999999999</c:v>
                </c:pt>
                <c:pt idx="6503">
                  <c:v>-27.793999999999997</c:v>
                </c:pt>
                <c:pt idx="6504">
                  <c:v>-27.791999999999998</c:v>
                </c:pt>
                <c:pt idx="6505">
                  <c:v>-27.79</c:v>
                </c:pt>
                <c:pt idx="6506">
                  <c:v>-27.787999999999997</c:v>
                </c:pt>
                <c:pt idx="6507">
                  <c:v>-27.785999999999998</c:v>
                </c:pt>
                <c:pt idx="6508">
                  <c:v>-27.783999999999999</c:v>
                </c:pt>
                <c:pt idx="6509">
                  <c:v>-27.781999999999996</c:v>
                </c:pt>
                <c:pt idx="6510">
                  <c:v>-27.779999999999998</c:v>
                </c:pt>
                <c:pt idx="6511">
                  <c:v>-27.777999999999999</c:v>
                </c:pt>
                <c:pt idx="6512">
                  <c:v>-27.775999999999996</c:v>
                </c:pt>
                <c:pt idx="6513">
                  <c:v>-27.773999999999997</c:v>
                </c:pt>
                <c:pt idx="6514">
                  <c:v>-27.771999999999998</c:v>
                </c:pt>
                <c:pt idx="6515">
                  <c:v>-27.769999999999996</c:v>
                </c:pt>
                <c:pt idx="6516">
                  <c:v>-27.767999999999997</c:v>
                </c:pt>
                <c:pt idx="6517">
                  <c:v>-27.765999999999998</c:v>
                </c:pt>
                <c:pt idx="6518">
                  <c:v>-27.763999999999996</c:v>
                </c:pt>
                <c:pt idx="6519">
                  <c:v>-27.761999999999997</c:v>
                </c:pt>
                <c:pt idx="6520">
                  <c:v>-27.759999999999998</c:v>
                </c:pt>
                <c:pt idx="6521">
                  <c:v>-27.757999999999996</c:v>
                </c:pt>
                <c:pt idx="6522">
                  <c:v>-27.755999999999997</c:v>
                </c:pt>
                <c:pt idx="6523">
                  <c:v>-27.753999999999998</c:v>
                </c:pt>
                <c:pt idx="6524">
                  <c:v>-27.751999999999995</c:v>
                </c:pt>
                <c:pt idx="6525">
                  <c:v>-27.749999999999996</c:v>
                </c:pt>
                <c:pt idx="6526">
                  <c:v>-27.747999999999998</c:v>
                </c:pt>
                <c:pt idx="6527">
                  <c:v>-27.745999999999995</c:v>
                </c:pt>
                <c:pt idx="6528">
                  <c:v>-27.744</c:v>
                </c:pt>
                <c:pt idx="6529">
                  <c:v>-27.741999999999997</c:v>
                </c:pt>
                <c:pt idx="6530">
                  <c:v>-27.739999999999995</c:v>
                </c:pt>
                <c:pt idx="6531">
                  <c:v>-27.738</c:v>
                </c:pt>
                <c:pt idx="6532">
                  <c:v>-27.735999999999997</c:v>
                </c:pt>
                <c:pt idx="6533">
                  <c:v>-27.733999999999995</c:v>
                </c:pt>
                <c:pt idx="6534">
                  <c:v>-27.731999999999999</c:v>
                </c:pt>
                <c:pt idx="6535">
                  <c:v>-27.729999999999997</c:v>
                </c:pt>
                <c:pt idx="6536">
                  <c:v>-27.727999999999998</c:v>
                </c:pt>
                <c:pt idx="6537">
                  <c:v>-27.725999999999999</c:v>
                </c:pt>
                <c:pt idx="6538">
                  <c:v>-27.723999999999997</c:v>
                </c:pt>
                <c:pt idx="6539">
                  <c:v>-27.721999999999998</c:v>
                </c:pt>
                <c:pt idx="6540">
                  <c:v>-27.72</c:v>
                </c:pt>
                <c:pt idx="6541">
                  <c:v>-27.717999999999996</c:v>
                </c:pt>
                <c:pt idx="6542">
                  <c:v>-27.715999999999998</c:v>
                </c:pt>
                <c:pt idx="6543">
                  <c:v>-27.713999999999999</c:v>
                </c:pt>
                <c:pt idx="6544">
                  <c:v>-27.711999999999996</c:v>
                </c:pt>
                <c:pt idx="6545">
                  <c:v>-27.709999999999997</c:v>
                </c:pt>
                <c:pt idx="6546">
                  <c:v>-27.707999999999998</c:v>
                </c:pt>
                <c:pt idx="6547">
                  <c:v>-27.705999999999996</c:v>
                </c:pt>
                <c:pt idx="6548">
                  <c:v>-27.703999999999997</c:v>
                </c:pt>
                <c:pt idx="6549">
                  <c:v>-27.701999999999998</c:v>
                </c:pt>
                <c:pt idx="6550">
                  <c:v>-27.699999999999996</c:v>
                </c:pt>
                <c:pt idx="6551">
                  <c:v>-27.697999999999997</c:v>
                </c:pt>
                <c:pt idx="6552">
                  <c:v>-27.695999999999998</c:v>
                </c:pt>
                <c:pt idx="6553">
                  <c:v>-27.693999999999996</c:v>
                </c:pt>
                <c:pt idx="6554">
                  <c:v>-27.691999999999997</c:v>
                </c:pt>
                <c:pt idx="6555">
                  <c:v>-27.689999999999998</c:v>
                </c:pt>
                <c:pt idx="6556">
                  <c:v>-27.687999999999995</c:v>
                </c:pt>
                <c:pt idx="6557">
                  <c:v>-27.685999999999996</c:v>
                </c:pt>
                <c:pt idx="6558">
                  <c:v>-27.683999999999997</c:v>
                </c:pt>
                <c:pt idx="6559">
                  <c:v>-27.681999999999995</c:v>
                </c:pt>
                <c:pt idx="6560">
                  <c:v>-27.68</c:v>
                </c:pt>
                <c:pt idx="6561">
                  <c:v>-27.677999999999997</c:v>
                </c:pt>
                <c:pt idx="6562">
                  <c:v>-27.675999999999995</c:v>
                </c:pt>
                <c:pt idx="6563">
                  <c:v>-27.673999999999999</c:v>
                </c:pt>
                <c:pt idx="6564">
                  <c:v>-27.671999999999997</c:v>
                </c:pt>
                <c:pt idx="6565">
                  <c:v>-27.669999999999995</c:v>
                </c:pt>
                <c:pt idx="6566">
                  <c:v>-27.667999999999999</c:v>
                </c:pt>
                <c:pt idx="6567">
                  <c:v>-27.665999999999997</c:v>
                </c:pt>
                <c:pt idx="6568">
                  <c:v>-27.663999999999998</c:v>
                </c:pt>
                <c:pt idx="6569">
                  <c:v>-27.661999999999999</c:v>
                </c:pt>
                <c:pt idx="6570">
                  <c:v>-27.659999999999997</c:v>
                </c:pt>
                <c:pt idx="6571">
                  <c:v>-27.657999999999998</c:v>
                </c:pt>
                <c:pt idx="6572">
                  <c:v>-27.655999999999999</c:v>
                </c:pt>
                <c:pt idx="6573">
                  <c:v>-27.653999999999996</c:v>
                </c:pt>
                <c:pt idx="6574">
                  <c:v>-27.651999999999997</c:v>
                </c:pt>
                <c:pt idx="6575">
                  <c:v>-27.65</c:v>
                </c:pt>
                <c:pt idx="6576">
                  <c:v>-27.647999999999996</c:v>
                </c:pt>
                <c:pt idx="6577">
                  <c:v>-27.645999999999997</c:v>
                </c:pt>
                <c:pt idx="6578">
                  <c:v>-27.643999999999998</c:v>
                </c:pt>
                <c:pt idx="6579">
                  <c:v>-27.641999999999996</c:v>
                </c:pt>
                <c:pt idx="6580">
                  <c:v>-27.639999999999997</c:v>
                </c:pt>
                <c:pt idx="6581">
                  <c:v>-27.637999999999998</c:v>
                </c:pt>
                <c:pt idx="6582">
                  <c:v>-27.635999999999996</c:v>
                </c:pt>
                <c:pt idx="6583">
                  <c:v>-27.633999999999997</c:v>
                </c:pt>
                <c:pt idx="6584">
                  <c:v>-27.631999999999998</c:v>
                </c:pt>
                <c:pt idx="6585">
                  <c:v>-27.629999999999995</c:v>
                </c:pt>
                <c:pt idx="6586">
                  <c:v>-27.627999999999997</c:v>
                </c:pt>
                <c:pt idx="6587">
                  <c:v>-27.625999999999998</c:v>
                </c:pt>
                <c:pt idx="6588">
                  <c:v>-27.623999999999995</c:v>
                </c:pt>
                <c:pt idx="6589">
                  <c:v>-27.621999999999996</c:v>
                </c:pt>
                <c:pt idx="6590">
                  <c:v>-27.619999999999997</c:v>
                </c:pt>
                <c:pt idx="6591">
                  <c:v>-27.617999999999995</c:v>
                </c:pt>
                <c:pt idx="6592">
                  <c:v>-27.616</c:v>
                </c:pt>
                <c:pt idx="6593">
                  <c:v>-27.613999999999997</c:v>
                </c:pt>
                <c:pt idx="6594">
                  <c:v>-27.611999999999995</c:v>
                </c:pt>
                <c:pt idx="6595">
                  <c:v>-27.61</c:v>
                </c:pt>
                <c:pt idx="6596">
                  <c:v>-27.607999999999997</c:v>
                </c:pt>
                <c:pt idx="6597">
                  <c:v>-27.605999999999995</c:v>
                </c:pt>
                <c:pt idx="6598">
                  <c:v>-27.603999999999999</c:v>
                </c:pt>
                <c:pt idx="6599">
                  <c:v>-27.601999999999997</c:v>
                </c:pt>
                <c:pt idx="6600">
                  <c:v>-27.599999999999998</c:v>
                </c:pt>
                <c:pt idx="6601">
                  <c:v>-27.597999999999999</c:v>
                </c:pt>
                <c:pt idx="6602">
                  <c:v>-27.595999999999997</c:v>
                </c:pt>
                <c:pt idx="6603">
                  <c:v>-27.593999999999998</c:v>
                </c:pt>
                <c:pt idx="6604">
                  <c:v>-27.591999999999999</c:v>
                </c:pt>
                <c:pt idx="6605">
                  <c:v>-27.589999999999996</c:v>
                </c:pt>
                <c:pt idx="6606">
                  <c:v>-27.587999999999997</c:v>
                </c:pt>
                <c:pt idx="6607">
                  <c:v>-27.585999999999999</c:v>
                </c:pt>
                <c:pt idx="6608">
                  <c:v>-27.583999999999996</c:v>
                </c:pt>
                <c:pt idx="6609">
                  <c:v>-27.581999999999997</c:v>
                </c:pt>
                <c:pt idx="6610">
                  <c:v>-27.58</c:v>
                </c:pt>
                <c:pt idx="6611">
                  <c:v>-27.577999999999996</c:v>
                </c:pt>
                <c:pt idx="6612">
                  <c:v>-27.575999999999997</c:v>
                </c:pt>
                <c:pt idx="6613">
                  <c:v>-27.573999999999998</c:v>
                </c:pt>
                <c:pt idx="6614">
                  <c:v>-27.571999999999996</c:v>
                </c:pt>
                <c:pt idx="6615">
                  <c:v>-27.569999999999997</c:v>
                </c:pt>
                <c:pt idx="6616">
                  <c:v>-27.567999999999998</c:v>
                </c:pt>
                <c:pt idx="6617">
                  <c:v>-27.565999999999995</c:v>
                </c:pt>
                <c:pt idx="6618">
                  <c:v>-27.563999999999997</c:v>
                </c:pt>
                <c:pt idx="6619">
                  <c:v>-27.561999999999998</c:v>
                </c:pt>
                <c:pt idx="6620">
                  <c:v>-27.559999999999995</c:v>
                </c:pt>
                <c:pt idx="6621">
                  <c:v>-27.557999999999996</c:v>
                </c:pt>
                <c:pt idx="6622">
                  <c:v>-27.555999999999997</c:v>
                </c:pt>
                <c:pt idx="6623">
                  <c:v>-27.553999999999995</c:v>
                </c:pt>
                <c:pt idx="6624">
                  <c:v>-27.552</c:v>
                </c:pt>
                <c:pt idx="6625">
                  <c:v>-27.549999999999997</c:v>
                </c:pt>
                <c:pt idx="6626">
                  <c:v>-27.547999999999995</c:v>
                </c:pt>
                <c:pt idx="6627">
                  <c:v>-27.545999999999999</c:v>
                </c:pt>
                <c:pt idx="6628">
                  <c:v>-27.543999999999997</c:v>
                </c:pt>
                <c:pt idx="6629">
                  <c:v>-27.541999999999998</c:v>
                </c:pt>
                <c:pt idx="6630">
                  <c:v>-27.54</c:v>
                </c:pt>
                <c:pt idx="6631">
                  <c:v>-27.537999999999997</c:v>
                </c:pt>
                <c:pt idx="6632">
                  <c:v>-27.535999999999998</c:v>
                </c:pt>
                <c:pt idx="6633">
                  <c:v>-27.533999999999999</c:v>
                </c:pt>
                <c:pt idx="6634">
                  <c:v>-27.531999999999996</c:v>
                </c:pt>
                <c:pt idx="6635">
                  <c:v>-27.529999999999998</c:v>
                </c:pt>
                <c:pt idx="6636">
                  <c:v>-27.527999999999999</c:v>
                </c:pt>
                <c:pt idx="6637">
                  <c:v>-27.525999999999996</c:v>
                </c:pt>
                <c:pt idx="6638">
                  <c:v>-27.523999999999997</c:v>
                </c:pt>
                <c:pt idx="6639">
                  <c:v>-27.521999999999998</c:v>
                </c:pt>
                <c:pt idx="6640">
                  <c:v>-27.519999999999996</c:v>
                </c:pt>
                <c:pt idx="6641">
                  <c:v>-27.517999999999997</c:v>
                </c:pt>
                <c:pt idx="6642">
                  <c:v>-27.515999999999998</c:v>
                </c:pt>
                <c:pt idx="6643">
                  <c:v>-27.513999999999996</c:v>
                </c:pt>
                <c:pt idx="6644">
                  <c:v>-27.511999999999997</c:v>
                </c:pt>
                <c:pt idx="6645">
                  <c:v>-27.509999999999998</c:v>
                </c:pt>
                <c:pt idx="6646">
                  <c:v>-27.507999999999996</c:v>
                </c:pt>
                <c:pt idx="6647">
                  <c:v>-27.505999999999997</c:v>
                </c:pt>
                <c:pt idx="6648">
                  <c:v>-27.503999999999998</c:v>
                </c:pt>
                <c:pt idx="6649">
                  <c:v>-27.501999999999995</c:v>
                </c:pt>
                <c:pt idx="6650">
                  <c:v>-27.499999999999996</c:v>
                </c:pt>
                <c:pt idx="6651">
                  <c:v>-27.497999999999998</c:v>
                </c:pt>
                <c:pt idx="6652">
                  <c:v>-27.495999999999995</c:v>
                </c:pt>
                <c:pt idx="6653">
                  <c:v>-27.494</c:v>
                </c:pt>
                <c:pt idx="6654">
                  <c:v>-27.491999999999997</c:v>
                </c:pt>
                <c:pt idx="6655">
                  <c:v>-27.489999999999995</c:v>
                </c:pt>
                <c:pt idx="6656">
                  <c:v>-27.488</c:v>
                </c:pt>
                <c:pt idx="6657">
                  <c:v>-27.485999999999997</c:v>
                </c:pt>
                <c:pt idx="6658">
                  <c:v>-27.483999999999995</c:v>
                </c:pt>
                <c:pt idx="6659">
                  <c:v>-27.481999999999999</c:v>
                </c:pt>
                <c:pt idx="6660">
                  <c:v>-27.479999999999997</c:v>
                </c:pt>
                <c:pt idx="6661">
                  <c:v>-27.477999999999998</c:v>
                </c:pt>
                <c:pt idx="6662">
                  <c:v>-27.475999999999999</c:v>
                </c:pt>
                <c:pt idx="6663">
                  <c:v>-27.473999999999997</c:v>
                </c:pt>
                <c:pt idx="6664">
                  <c:v>-27.471999999999998</c:v>
                </c:pt>
                <c:pt idx="6665">
                  <c:v>-27.47</c:v>
                </c:pt>
                <c:pt idx="6666">
                  <c:v>-27.467999999999996</c:v>
                </c:pt>
                <c:pt idx="6667">
                  <c:v>-27.465999999999998</c:v>
                </c:pt>
                <c:pt idx="6668">
                  <c:v>-27.463999999999999</c:v>
                </c:pt>
                <c:pt idx="6669">
                  <c:v>-27.461999999999996</c:v>
                </c:pt>
                <c:pt idx="6670">
                  <c:v>-27.459999999999997</c:v>
                </c:pt>
                <c:pt idx="6671">
                  <c:v>-27.457999999999998</c:v>
                </c:pt>
                <c:pt idx="6672">
                  <c:v>-27.455999999999996</c:v>
                </c:pt>
                <c:pt idx="6673">
                  <c:v>-27.453999999999997</c:v>
                </c:pt>
                <c:pt idx="6674">
                  <c:v>-27.451999999999998</c:v>
                </c:pt>
                <c:pt idx="6675">
                  <c:v>-27.449999999999996</c:v>
                </c:pt>
                <c:pt idx="6676">
                  <c:v>-27.447999999999997</c:v>
                </c:pt>
                <c:pt idx="6677">
                  <c:v>-27.445999999999998</c:v>
                </c:pt>
                <c:pt idx="6678">
                  <c:v>-27.443999999999996</c:v>
                </c:pt>
                <c:pt idx="6679">
                  <c:v>-27.441999999999997</c:v>
                </c:pt>
                <c:pt idx="6680">
                  <c:v>-27.439999999999998</c:v>
                </c:pt>
                <c:pt idx="6681">
                  <c:v>-27.437999999999995</c:v>
                </c:pt>
                <c:pt idx="6682">
                  <c:v>-27.435999999999996</c:v>
                </c:pt>
                <c:pt idx="6683">
                  <c:v>-27.433999999999997</c:v>
                </c:pt>
                <c:pt idx="6684">
                  <c:v>-27.431999999999995</c:v>
                </c:pt>
                <c:pt idx="6685">
                  <c:v>-27.43</c:v>
                </c:pt>
                <c:pt idx="6686">
                  <c:v>-27.427999999999997</c:v>
                </c:pt>
                <c:pt idx="6687">
                  <c:v>-27.425999999999995</c:v>
                </c:pt>
                <c:pt idx="6688">
                  <c:v>-27.423999999999999</c:v>
                </c:pt>
                <c:pt idx="6689">
                  <c:v>-27.421999999999997</c:v>
                </c:pt>
                <c:pt idx="6690">
                  <c:v>-27.419999999999995</c:v>
                </c:pt>
                <c:pt idx="6691">
                  <c:v>-27.417999999999999</c:v>
                </c:pt>
                <c:pt idx="6692">
                  <c:v>-27.415999999999997</c:v>
                </c:pt>
                <c:pt idx="6693">
                  <c:v>-27.413999999999998</c:v>
                </c:pt>
                <c:pt idx="6694">
                  <c:v>-27.411999999999999</c:v>
                </c:pt>
                <c:pt idx="6695">
                  <c:v>-27.409999999999997</c:v>
                </c:pt>
                <c:pt idx="6696">
                  <c:v>-27.407999999999998</c:v>
                </c:pt>
                <c:pt idx="6697">
                  <c:v>-27.405999999999999</c:v>
                </c:pt>
                <c:pt idx="6698">
                  <c:v>-27.403999999999996</c:v>
                </c:pt>
                <c:pt idx="6699">
                  <c:v>-27.401999999999997</c:v>
                </c:pt>
                <c:pt idx="6700">
                  <c:v>-27.4</c:v>
                </c:pt>
                <c:pt idx="6701">
                  <c:v>-27.397999999999996</c:v>
                </c:pt>
                <c:pt idx="6702">
                  <c:v>-27.395999999999997</c:v>
                </c:pt>
                <c:pt idx="6703">
                  <c:v>-27.393999999999998</c:v>
                </c:pt>
                <c:pt idx="6704">
                  <c:v>-27.391999999999996</c:v>
                </c:pt>
                <c:pt idx="6705">
                  <c:v>-27.389999999999997</c:v>
                </c:pt>
                <c:pt idx="6706">
                  <c:v>-27.387999999999998</c:v>
                </c:pt>
                <c:pt idx="6707">
                  <c:v>-27.385999999999996</c:v>
                </c:pt>
                <c:pt idx="6708">
                  <c:v>-27.383999999999997</c:v>
                </c:pt>
                <c:pt idx="6709">
                  <c:v>-27.381999999999998</c:v>
                </c:pt>
                <c:pt idx="6710">
                  <c:v>-27.379999999999995</c:v>
                </c:pt>
                <c:pt idx="6711">
                  <c:v>-27.377999999999997</c:v>
                </c:pt>
                <c:pt idx="6712">
                  <c:v>-27.375999999999998</c:v>
                </c:pt>
                <c:pt idx="6713">
                  <c:v>-27.373999999999995</c:v>
                </c:pt>
                <c:pt idx="6714">
                  <c:v>-27.371999999999996</c:v>
                </c:pt>
                <c:pt idx="6715">
                  <c:v>-27.369999999999997</c:v>
                </c:pt>
                <c:pt idx="6716">
                  <c:v>-27.367999999999995</c:v>
                </c:pt>
                <c:pt idx="6717">
                  <c:v>-27.366</c:v>
                </c:pt>
                <c:pt idx="6718">
                  <c:v>-27.363999999999997</c:v>
                </c:pt>
                <c:pt idx="6719">
                  <c:v>-27.361999999999995</c:v>
                </c:pt>
                <c:pt idx="6720">
                  <c:v>-27.36</c:v>
                </c:pt>
                <c:pt idx="6721">
                  <c:v>-27.357999999999997</c:v>
                </c:pt>
                <c:pt idx="6722">
                  <c:v>-27.355999999999995</c:v>
                </c:pt>
                <c:pt idx="6723">
                  <c:v>-27.353999999999999</c:v>
                </c:pt>
                <c:pt idx="6724">
                  <c:v>-27.351999999999997</c:v>
                </c:pt>
                <c:pt idx="6725">
                  <c:v>-27.349999999999998</c:v>
                </c:pt>
                <c:pt idx="6726">
                  <c:v>-27.347999999999999</c:v>
                </c:pt>
                <c:pt idx="6727">
                  <c:v>-27.345999999999997</c:v>
                </c:pt>
                <c:pt idx="6728">
                  <c:v>-27.343999999999998</c:v>
                </c:pt>
                <c:pt idx="6729">
                  <c:v>-27.341999999999999</c:v>
                </c:pt>
                <c:pt idx="6730">
                  <c:v>-27.339999999999996</c:v>
                </c:pt>
                <c:pt idx="6731">
                  <c:v>-27.337999999999997</c:v>
                </c:pt>
                <c:pt idx="6732">
                  <c:v>-27.335999999999999</c:v>
                </c:pt>
                <c:pt idx="6733">
                  <c:v>-27.333999999999996</c:v>
                </c:pt>
                <c:pt idx="6734">
                  <c:v>-27.331999999999997</c:v>
                </c:pt>
                <c:pt idx="6735">
                  <c:v>-27.33</c:v>
                </c:pt>
                <c:pt idx="6736">
                  <c:v>-27.327999999999996</c:v>
                </c:pt>
                <c:pt idx="6737">
                  <c:v>-27.325999999999997</c:v>
                </c:pt>
                <c:pt idx="6738">
                  <c:v>-27.323999999999998</c:v>
                </c:pt>
                <c:pt idx="6739">
                  <c:v>-27.321999999999996</c:v>
                </c:pt>
                <c:pt idx="6740">
                  <c:v>-27.319999999999997</c:v>
                </c:pt>
                <c:pt idx="6741">
                  <c:v>-27.317999999999998</c:v>
                </c:pt>
                <c:pt idx="6742">
                  <c:v>-27.315999999999995</c:v>
                </c:pt>
                <c:pt idx="6743">
                  <c:v>-27.313999999999997</c:v>
                </c:pt>
                <c:pt idx="6744">
                  <c:v>-27.311999999999998</c:v>
                </c:pt>
                <c:pt idx="6745">
                  <c:v>-27.309999999999995</c:v>
                </c:pt>
                <c:pt idx="6746">
                  <c:v>-27.307999999999996</c:v>
                </c:pt>
                <c:pt idx="6747">
                  <c:v>-27.305999999999997</c:v>
                </c:pt>
                <c:pt idx="6748">
                  <c:v>-27.303999999999995</c:v>
                </c:pt>
                <c:pt idx="6749">
                  <c:v>-27.302</c:v>
                </c:pt>
                <c:pt idx="6750">
                  <c:v>-27.299999999999997</c:v>
                </c:pt>
                <c:pt idx="6751">
                  <c:v>-27.297999999999995</c:v>
                </c:pt>
                <c:pt idx="6752">
                  <c:v>-27.295999999999999</c:v>
                </c:pt>
                <c:pt idx="6753">
                  <c:v>-27.293999999999997</c:v>
                </c:pt>
                <c:pt idx="6754">
                  <c:v>-27.291999999999998</c:v>
                </c:pt>
                <c:pt idx="6755">
                  <c:v>-27.29</c:v>
                </c:pt>
                <c:pt idx="6756">
                  <c:v>-27.287999999999997</c:v>
                </c:pt>
                <c:pt idx="6757">
                  <c:v>-27.285999999999998</c:v>
                </c:pt>
                <c:pt idx="6758">
                  <c:v>-27.283999999999999</c:v>
                </c:pt>
                <c:pt idx="6759">
                  <c:v>-27.281999999999996</c:v>
                </c:pt>
                <c:pt idx="6760">
                  <c:v>-27.279999999999998</c:v>
                </c:pt>
                <c:pt idx="6761">
                  <c:v>-27.277999999999999</c:v>
                </c:pt>
                <c:pt idx="6762">
                  <c:v>-27.275999999999996</c:v>
                </c:pt>
                <c:pt idx="6763">
                  <c:v>-27.273999999999997</c:v>
                </c:pt>
                <c:pt idx="6764">
                  <c:v>-27.271999999999998</c:v>
                </c:pt>
                <c:pt idx="6765">
                  <c:v>-27.269999999999996</c:v>
                </c:pt>
                <c:pt idx="6766">
                  <c:v>-27.267999999999997</c:v>
                </c:pt>
                <c:pt idx="6767">
                  <c:v>-27.265999999999998</c:v>
                </c:pt>
                <c:pt idx="6768">
                  <c:v>-27.263999999999996</c:v>
                </c:pt>
                <c:pt idx="6769">
                  <c:v>-27.261999999999997</c:v>
                </c:pt>
                <c:pt idx="6770">
                  <c:v>-27.259999999999998</c:v>
                </c:pt>
                <c:pt idx="6771">
                  <c:v>-27.257999999999996</c:v>
                </c:pt>
                <c:pt idx="6772">
                  <c:v>-27.255999999999997</c:v>
                </c:pt>
                <c:pt idx="6773">
                  <c:v>-27.253999999999998</c:v>
                </c:pt>
                <c:pt idx="6774">
                  <c:v>-27.251999999999995</c:v>
                </c:pt>
                <c:pt idx="6775">
                  <c:v>-27.249999999999996</c:v>
                </c:pt>
                <c:pt idx="6776">
                  <c:v>-27.247999999999998</c:v>
                </c:pt>
                <c:pt idx="6777">
                  <c:v>-27.245999999999995</c:v>
                </c:pt>
                <c:pt idx="6778">
                  <c:v>-27.244</c:v>
                </c:pt>
                <c:pt idx="6779">
                  <c:v>-27.241999999999997</c:v>
                </c:pt>
                <c:pt idx="6780">
                  <c:v>-27.239999999999995</c:v>
                </c:pt>
                <c:pt idx="6781">
                  <c:v>-27.238</c:v>
                </c:pt>
                <c:pt idx="6782">
                  <c:v>-27.235999999999997</c:v>
                </c:pt>
                <c:pt idx="6783">
                  <c:v>-27.233999999999995</c:v>
                </c:pt>
                <c:pt idx="6784">
                  <c:v>-27.231999999999999</c:v>
                </c:pt>
                <c:pt idx="6785">
                  <c:v>-27.229999999999997</c:v>
                </c:pt>
                <c:pt idx="6786">
                  <c:v>-27.227999999999998</c:v>
                </c:pt>
                <c:pt idx="6787">
                  <c:v>-27.225999999999999</c:v>
                </c:pt>
                <c:pt idx="6788">
                  <c:v>-27.223999999999997</c:v>
                </c:pt>
                <c:pt idx="6789">
                  <c:v>-27.221999999999998</c:v>
                </c:pt>
                <c:pt idx="6790">
                  <c:v>-27.22</c:v>
                </c:pt>
                <c:pt idx="6791">
                  <c:v>-27.217999999999996</c:v>
                </c:pt>
                <c:pt idx="6792">
                  <c:v>-27.215999999999998</c:v>
                </c:pt>
                <c:pt idx="6793">
                  <c:v>-27.213999999999999</c:v>
                </c:pt>
                <c:pt idx="6794">
                  <c:v>-27.211999999999996</c:v>
                </c:pt>
                <c:pt idx="6795">
                  <c:v>-27.209999999999997</c:v>
                </c:pt>
                <c:pt idx="6796">
                  <c:v>-27.207999999999998</c:v>
                </c:pt>
                <c:pt idx="6797">
                  <c:v>-27.205999999999996</c:v>
                </c:pt>
                <c:pt idx="6798">
                  <c:v>-27.203999999999997</c:v>
                </c:pt>
                <c:pt idx="6799">
                  <c:v>-27.201999999999998</c:v>
                </c:pt>
                <c:pt idx="6800">
                  <c:v>-27.199999999999996</c:v>
                </c:pt>
                <c:pt idx="6801">
                  <c:v>-27.197999999999997</c:v>
                </c:pt>
                <c:pt idx="6802">
                  <c:v>-27.195999999999998</c:v>
                </c:pt>
                <c:pt idx="6803">
                  <c:v>-27.193999999999996</c:v>
                </c:pt>
                <c:pt idx="6804">
                  <c:v>-27.191999999999997</c:v>
                </c:pt>
                <c:pt idx="6805">
                  <c:v>-27.189999999999998</c:v>
                </c:pt>
                <c:pt idx="6806">
                  <c:v>-27.187999999999995</c:v>
                </c:pt>
                <c:pt idx="6807">
                  <c:v>-27.185999999999996</c:v>
                </c:pt>
                <c:pt idx="6808">
                  <c:v>-27.183999999999997</c:v>
                </c:pt>
                <c:pt idx="6809">
                  <c:v>-27.181999999999995</c:v>
                </c:pt>
                <c:pt idx="6810">
                  <c:v>-27.18</c:v>
                </c:pt>
                <c:pt idx="6811">
                  <c:v>-27.177999999999997</c:v>
                </c:pt>
                <c:pt idx="6812">
                  <c:v>-27.175999999999995</c:v>
                </c:pt>
                <c:pt idx="6813">
                  <c:v>-27.173999999999999</c:v>
                </c:pt>
                <c:pt idx="6814">
                  <c:v>-27.171999999999997</c:v>
                </c:pt>
                <c:pt idx="6815">
                  <c:v>-27.169999999999995</c:v>
                </c:pt>
                <c:pt idx="6816">
                  <c:v>-27.167999999999999</c:v>
                </c:pt>
                <c:pt idx="6817">
                  <c:v>-27.165999999999997</c:v>
                </c:pt>
                <c:pt idx="6818">
                  <c:v>-27.163999999999998</c:v>
                </c:pt>
                <c:pt idx="6819">
                  <c:v>-27.161999999999999</c:v>
                </c:pt>
                <c:pt idx="6820">
                  <c:v>-27.159999999999997</c:v>
                </c:pt>
                <c:pt idx="6821">
                  <c:v>-27.157999999999998</c:v>
                </c:pt>
                <c:pt idx="6822">
                  <c:v>-27.155999999999999</c:v>
                </c:pt>
                <c:pt idx="6823">
                  <c:v>-27.153999999999996</c:v>
                </c:pt>
                <c:pt idx="6824">
                  <c:v>-27.151999999999997</c:v>
                </c:pt>
                <c:pt idx="6825">
                  <c:v>-27.15</c:v>
                </c:pt>
                <c:pt idx="6826">
                  <c:v>-27.147999999999996</c:v>
                </c:pt>
                <c:pt idx="6827">
                  <c:v>-27.145999999999997</c:v>
                </c:pt>
                <c:pt idx="6828">
                  <c:v>-27.143999999999998</c:v>
                </c:pt>
                <c:pt idx="6829">
                  <c:v>-27.141999999999996</c:v>
                </c:pt>
                <c:pt idx="6830">
                  <c:v>-27.139999999999997</c:v>
                </c:pt>
                <c:pt idx="6831">
                  <c:v>-27.137999999999998</c:v>
                </c:pt>
                <c:pt idx="6832">
                  <c:v>-27.135999999999996</c:v>
                </c:pt>
                <c:pt idx="6833">
                  <c:v>-27.133999999999997</c:v>
                </c:pt>
                <c:pt idx="6834">
                  <c:v>-27.131999999999998</c:v>
                </c:pt>
                <c:pt idx="6835">
                  <c:v>-27.129999999999995</c:v>
                </c:pt>
                <c:pt idx="6836">
                  <c:v>-27.127999999999997</c:v>
                </c:pt>
                <c:pt idx="6837">
                  <c:v>-27.125999999999998</c:v>
                </c:pt>
                <c:pt idx="6838">
                  <c:v>-27.123999999999995</c:v>
                </c:pt>
                <c:pt idx="6839">
                  <c:v>-27.121999999999996</c:v>
                </c:pt>
                <c:pt idx="6840">
                  <c:v>-27.119999999999997</c:v>
                </c:pt>
                <c:pt idx="6841">
                  <c:v>-27.117999999999995</c:v>
                </c:pt>
                <c:pt idx="6842">
                  <c:v>-27.116</c:v>
                </c:pt>
                <c:pt idx="6843">
                  <c:v>-27.113999999999997</c:v>
                </c:pt>
                <c:pt idx="6844">
                  <c:v>-27.111999999999995</c:v>
                </c:pt>
                <c:pt idx="6845">
                  <c:v>-27.11</c:v>
                </c:pt>
                <c:pt idx="6846">
                  <c:v>-27.107999999999997</c:v>
                </c:pt>
                <c:pt idx="6847">
                  <c:v>-27.105999999999995</c:v>
                </c:pt>
                <c:pt idx="6848">
                  <c:v>-27.103999999999999</c:v>
                </c:pt>
                <c:pt idx="6849">
                  <c:v>-27.101999999999997</c:v>
                </c:pt>
                <c:pt idx="6850">
                  <c:v>-27.099999999999998</c:v>
                </c:pt>
                <c:pt idx="6851">
                  <c:v>-27.097999999999999</c:v>
                </c:pt>
                <c:pt idx="6852">
                  <c:v>-27.095999999999997</c:v>
                </c:pt>
                <c:pt idx="6853">
                  <c:v>-27.093999999999998</c:v>
                </c:pt>
                <c:pt idx="6854">
                  <c:v>-27.091999999999999</c:v>
                </c:pt>
                <c:pt idx="6855">
                  <c:v>-27.089999999999996</c:v>
                </c:pt>
                <c:pt idx="6856">
                  <c:v>-27.087999999999997</c:v>
                </c:pt>
                <c:pt idx="6857">
                  <c:v>-27.085999999999999</c:v>
                </c:pt>
                <c:pt idx="6858">
                  <c:v>-27.083999999999996</c:v>
                </c:pt>
                <c:pt idx="6859">
                  <c:v>-27.081999999999997</c:v>
                </c:pt>
                <c:pt idx="6860">
                  <c:v>-27.08</c:v>
                </c:pt>
                <c:pt idx="6861">
                  <c:v>-27.077999999999996</c:v>
                </c:pt>
                <c:pt idx="6862">
                  <c:v>-27.075999999999997</c:v>
                </c:pt>
                <c:pt idx="6863">
                  <c:v>-27.073999999999998</c:v>
                </c:pt>
                <c:pt idx="6864">
                  <c:v>-27.071999999999996</c:v>
                </c:pt>
                <c:pt idx="6865">
                  <c:v>-27.069999999999997</c:v>
                </c:pt>
                <c:pt idx="6866">
                  <c:v>-27.067999999999998</c:v>
                </c:pt>
                <c:pt idx="6867">
                  <c:v>-27.065999999999995</c:v>
                </c:pt>
                <c:pt idx="6868">
                  <c:v>-27.063999999999997</c:v>
                </c:pt>
                <c:pt idx="6869">
                  <c:v>-27.061999999999998</c:v>
                </c:pt>
                <c:pt idx="6870">
                  <c:v>-27.059999999999995</c:v>
                </c:pt>
                <c:pt idx="6871">
                  <c:v>-27.057999999999996</c:v>
                </c:pt>
                <c:pt idx="6872">
                  <c:v>-27.055999999999997</c:v>
                </c:pt>
                <c:pt idx="6873">
                  <c:v>-27.053999999999995</c:v>
                </c:pt>
                <c:pt idx="6874">
                  <c:v>-27.052</c:v>
                </c:pt>
                <c:pt idx="6875">
                  <c:v>-27.049999999999997</c:v>
                </c:pt>
                <c:pt idx="6876">
                  <c:v>-27.047999999999995</c:v>
                </c:pt>
                <c:pt idx="6877">
                  <c:v>-27.045999999999999</c:v>
                </c:pt>
                <c:pt idx="6878">
                  <c:v>-27.043999999999997</c:v>
                </c:pt>
                <c:pt idx="6879">
                  <c:v>-27.041999999999998</c:v>
                </c:pt>
                <c:pt idx="6880">
                  <c:v>-27.04</c:v>
                </c:pt>
                <c:pt idx="6881">
                  <c:v>-27.037999999999997</c:v>
                </c:pt>
                <c:pt idx="6882">
                  <c:v>-27.035999999999998</c:v>
                </c:pt>
                <c:pt idx="6883">
                  <c:v>-27.033999999999999</c:v>
                </c:pt>
                <c:pt idx="6884">
                  <c:v>-27.031999999999996</c:v>
                </c:pt>
                <c:pt idx="6885">
                  <c:v>-27.029999999999998</c:v>
                </c:pt>
                <c:pt idx="6886">
                  <c:v>-27.027999999999999</c:v>
                </c:pt>
                <c:pt idx="6887">
                  <c:v>-27.025999999999996</c:v>
                </c:pt>
                <c:pt idx="6888">
                  <c:v>-27.023999999999997</c:v>
                </c:pt>
                <c:pt idx="6889">
                  <c:v>-27.021999999999998</c:v>
                </c:pt>
                <c:pt idx="6890">
                  <c:v>-27.019999999999996</c:v>
                </c:pt>
                <c:pt idx="6891">
                  <c:v>-27.017999999999997</c:v>
                </c:pt>
                <c:pt idx="6892">
                  <c:v>-27.015999999999998</c:v>
                </c:pt>
                <c:pt idx="6893">
                  <c:v>-27.013999999999996</c:v>
                </c:pt>
                <c:pt idx="6894">
                  <c:v>-27.011999999999997</c:v>
                </c:pt>
                <c:pt idx="6895">
                  <c:v>-27.009999999999998</c:v>
                </c:pt>
                <c:pt idx="6896">
                  <c:v>-27.007999999999996</c:v>
                </c:pt>
                <c:pt idx="6897">
                  <c:v>-27.005999999999997</c:v>
                </c:pt>
                <c:pt idx="6898">
                  <c:v>-27.003999999999998</c:v>
                </c:pt>
                <c:pt idx="6899">
                  <c:v>-27.001999999999995</c:v>
                </c:pt>
                <c:pt idx="6900">
                  <c:v>-26.999999999999996</c:v>
                </c:pt>
                <c:pt idx="6901">
                  <c:v>-26.997999999999998</c:v>
                </c:pt>
                <c:pt idx="6902">
                  <c:v>-26.995999999999995</c:v>
                </c:pt>
                <c:pt idx="6903">
                  <c:v>-26.994</c:v>
                </c:pt>
                <c:pt idx="6904">
                  <c:v>-26.991999999999997</c:v>
                </c:pt>
                <c:pt idx="6905">
                  <c:v>-26.989999999999995</c:v>
                </c:pt>
                <c:pt idx="6906">
                  <c:v>-26.988</c:v>
                </c:pt>
                <c:pt idx="6907">
                  <c:v>-26.985999999999997</c:v>
                </c:pt>
                <c:pt idx="6908">
                  <c:v>-26.983999999999995</c:v>
                </c:pt>
                <c:pt idx="6909">
                  <c:v>-26.981999999999999</c:v>
                </c:pt>
                <c:pt idx="6910">
                  <c:v>-26.979999999999997</c:v>
                </c:pt>
                <c:pt idx="6911">
                  <c:v>-26.977999999999998</c:v>
                </c:pt>
                <c:pt idx="6912">
                  <c:v>-26.975999999999999</c:v>
                </c:pt>
                <c:pt idx="6913">
                  <c:v>-26.973999999999997</c:v>
                </c:pt>
                <c:pt idx="6914">
                  <c:v>-26.971999999999998</c:v>
                </c:pt>
                <c:pt idx="6915">
                  <c:v>-26.97</c:v>
                </c:pt>
                <c:pt idx="6916">
                  <c:v>-26.967999999999996</c:v>
                </c:pt>
                <c:pt idx="6917">
                  <c:v>-26.965999999999998</c:v>
                </c:pt>
                <c:pt idx="6918">
                  <c:v>-26.963999999999999</c:v>
                </c:pt>
                <c:pt idx="6919">
                  <c:v>-26.961999999999996</c:v>
                </c:pt>
                <c:pt idx="6920">
                  <c:v>-26.959999999999997</c:v>
                </c:pt>
                <c:pt idx="6921">
                  <c:v>-26.957999999999998</c:v>
                </c:pt>
                <c:pt idx="6922">
                  <c:v>-26.955999999999996</c:v>
                </c:pt>
                <c:pt idx="6923">
                  <c:v>-26.953999999999997</c:v>
                </c:pt>
                <c:pt idx="6924">
                  <c:v>-26.951999999999998</c:v>
                </c:pt>
                <c:pt idx="6925">
                  <c:v>-26.949999999999996</c:v>
                </c:pt>
                <c:pt idx="6926">
                  <c:v>-26.947999999999997</c:v>
                </c:pt>
                <c:pt idx="6927">
                  <c:v>-26.945999999999998</c:v>
                </c:pt>
                <c:pt idx="6928">
                  <c:v>-26.943999999999996</c:v>
                </c:pt>
                <c:pt idx="6929">
                  <c:v>-26.941999999999997</c:v>
                </c:pt>
                <c:pt idx="6930">
                  <c:v>-26.939999999999998</c:v>
                </c:pt>
                <c:pt idx="6931">
                  <c:v>-26.937999999999995</c:v>
                </c:pt>
                <c:pt idx="6932">
                  <c:v>-26.935999999999996</c:v>
                </c:pt>
                <c:pt idx="6933">
                  <c:v>-26.933999999999997</c:v>
                </c:pt>
                <c:pt idx="6934">
                  <c:v>-26.931999999999995</c:v>
                </c:pt>
                <c:pt idx="6935">
                  <c:v>-26.93</c:v>
                </c:pt>
                <c:pt idx="6936">
                  <c:v>-26.927999999999997</c:v>
                </c:pt>
                <c:pt idx="6937">
                  <c:v>-26.925999999999995</c:v>
                </c:pt>
                <c:pt idx="6938">
                  <c:v>-26.923999999999999</c:v>
                </c:pt>
                <c:pt idx="6939">
                  <c:v>-26.921999999999997</c:v>
                </c:pt>
                <c:pt idx="6940">
                  <c:v>-26.919999999999995</c:v>
                </c:pt>
                <c:pt idx="6941">
                  <c:v>-26.917999999999999</c:v>
                </c:pt>
                <c:pt idx="6942">
                  <c:v>-26.915999999999997</c:v>
                </c:pt>
                <c:pt idx="6943">
                  <c:v>-26.913999999999998</c:v>
                </c:pt>
                <c:pt idx="6944">
                  <c:v>-26.911999999999999</c:v>
                </c:pt>
                <c:pt idx="6945">
                  <c:v>-26.909999999999997</c:v>
                </c:pt>
                <c:pt idx="6946">
                  <c:v>-26.907999999999998</c:v>
                </c:pt>
                <c:pt idx="6947">
                  <c:v>-26.905999999999999</c:v>
                </c:pt>
                <c:pt idx="6948">
                  <c:v>-26.903999999999996</c:v>
                </c:pt>
                <c:pt idx="6949">
                  <c:v>-26.901999999999997</c:v>
                </c:pt>
                <c:pt idx="6950">
                  <c:v>-26.9</c:v>
                </c:pt>
                <c:pt idx="6951">
                  <c:v>-26.897999999999996</c:v>
                </c:pt>
                <c:pt idx="6952">
                  <c:v>-26.895999999999997</c:v>
                </c:pt>
                <c:pt idx="6953">
                  <c:v>-26.893999999999998</c:v>
                </c:pt>
                <c:pt idx="6954">
                  <c:v>-26.891999999999996</c:v>
                </c:pt>
                <c:pt idx="6955">
                  <c:v>-26.889999999999997</c:v>
                </c:pt>
                <c:pt idx="6956">
                  <c:v>-26.887999999999998</c:v>
                </c:pt>
                <c:pt idx="6957">
                  <c:v>-26.885999999999996</c:v>
                </c:pt>
                <c:pt idx="6958">
                  <c:v>-26.883999999999997</c:v>
                </c:pt>
                <c:pt idx="6959">
                  <c:v>-26.881999999999998</c:v>
                </c:pt>
                <c:pt idx="6960">
                  <c:v>-26.879999999999995</c:v>
                </c:pt>
                <c:pt idx="6961">
                  <c:v>-26.877999999999997</c:v>
                </c:pt>
                <c:pt idx="6962">
                  <c:v>-26.875999999999998</c:v>
                </c:pt>
                <c:pt idx="6963">
                  <c:v>-26.873999999999995</c:v>
                </c:pt>
                <c:pt idx="6964">
                  <c:v>-26.871999999999996</c:v>
                </c:pt>
                <c:pt idx="6965">
                  <c:v>-26.869999999999997</c:v>
                </c:pt>
                <c:pt idx="6966">
                  <c:v>-26.867999999999995</c:v>
                </c:pt>
                <c:pt idx="6967">
                  <c:v>-26.866</c:v>
                </c:pt>
                <c:pt idx="6968">
                  <c:v>-26.863999999999997</c:v>
                </c:pt>
                <c:pt idx="6969">
                  <c:v>-26.861999999999995</c:v>
                </c:pt>
                <c:pt idx="6970">
                  <c:v>-26.86</c:v>
                </c:pt>
                <c:pt idx="6971">
                  <c:v>-26.857999999999997</c:v>
                </c:pt>
                <c:pt idx="6972">
                  <c:v>-26.855999999999995</c:v>
                </c:pt>
                <c:pt idx="6973">
                  <c:v>-26.853999999999999</c:v>
                </c:pt>
                <c:pt idx="6974">
                  <c:v>-26.851999999999997</c:v>
                </c:pt>
                <c:pt idx="6975">
                  <c:v>-26.849999999999998</c:v>
                </c:pt>
                <c:pt idx="6976">
                  <c:v>-26.847999999999999</c:v>
                </c:pt>
                <c:pt idx="6977">
                  <c:v>-26.845999999999997</c:v>
                </c:pt>
                <c:pt idx="6978">
                  <c:v>-26.843999999999998</c:v>
                </c:pt>
                <c:pt idx="6979">
                  <c:v>-26.841999999999999</c:v>
                </c:pt>
                <c:pt idx="6980">
                  <c:v>-26.839999999999996</c:v>
                </c:pt>
                <c:pt idx="6981">
                  <c:v>-26.837999999999997</c:v>
                </c:pt>
                <c:pt idx="6982">
                  <c:v>-26.835999999999999</c:v>
                </c:pt>
                <c:pt idx="6983">
                  <c:v>-26.833999999999996</c:v>
                </c:pt>
                <c:pt idx="6984">
                  <c:v>-26.831999999999997</c:v>
                </c:pt>
                <c:pt idx="6985">
                  <c:v>-26.83</c:v>
                </c:pt>
                <c:pt idx="6986">
                  <c:v>-26.827999999999996</c:v>
                </c:pt>
                <c:pt idx="6987">
                  <c:v>-26.825999999999997</c:v>
                </c:pt>
                <c:pt idx="6988">
                  <c:v>-26.823999999999998</c:v>
                </c:pt>
                <c:pt idx="6989">
                  <c:v>-26.821999999999996</c:v>
                </c:pt>
                <c:pt idx="6990">
                  <c:v>-26.819999999999997</c:v>
                </c:pt>
                <c:pt idx="6991">
                  <c:v>-26.817999999999998</c:v>
                </c:pt>
                <c:pt idx="6992">
                  <c:v>-26.815999999999995</c:v>
                </c:pt>
                <c:pt idx="6993">
                  <c:v>-26.813999999999997</c:v>
                </c:pt>
                <c:pt idx="6994">
                  <c:v>-26.811999999999998</c:v>
                </c:pt>
                <c:pt idx="6995">
                  <c:v>-26.809999999999995</c:v>
                </c:pt>
                <c:pt idx="6996">
                  <c:v>-26.807999999999996</c:v>
                </c:pt>
                <c:pt idx="6997">
                  <c:v>-26.805999999999997</c:v>
                </c:pt>
                <c:pt idx="6998">
                  <c:v>-26.803999999999995</c:v>
                </c:pt>
                <c:pt idx="6999">
                  <c:v>-26.802</c:v>
                </c:pt>
                <c:pt idx="7000">
                  <c:v>-26.799999999999997</c:v>
                </c:pt>
                <c:pt idx="7001">
                  <c:v>-26.797999999999995</c:v>
                </c:pt>
                <c:pt idx="7002">
                  <c:v>-26.795999999999999</c:v>
                </c:pt>
                <c:pt idx="7003">
                  <c:v>-26.793999999999997</c:v>
                </c:pt>
                <c:pt idx="7004">
                  <c:v>-26.791999999999998</c:v>
                </c:pt>
                <c:pt idx="7005">
                  <c:v>-26.79</c:v>
                </c:pt>
                <c:pt idx="7006">
                  <c:v>-26.787999999999997</c:v>
                </c:pt>
                <c:pt idx="7007">
                  <c:v>-26.785999999999998</c:v>
                </c:pt>
                <c:pt idx="7008">
                  <c:v>-26.783999999999999</c:v>
                </c:pt>
                <c:pt idx="7009">
                  <c:v>-26.781999999999996</c:v>
                </c:pt>
                <c:pt idx="7010">
                  <c:v>-26.779999999999998</c:v>
                </c:pt>
                <c:pt idx="7011">
                  <c:v>-26.777999999999999</c:v>
                </c:pt>
                <c:pt idx="7012">
                  <c:v>-26.775999999999996</c:v>
                </c:pt>
                <c:pt idx="7013">
                  <c:v>-26.773999999999997</c:v>
                </c:pt>
                <c:pt idx="7014">
                  <c:v>-26.771999999999998</c:v>
                </c:pt>
                <c:pt idx="7015">
                  <c:v>-26.769999999999996</c:v>
                </c:pt>
                <c:pt idx="7016">
                  <c:v>-26.767999999999997</c:v>
                </c:pt>
                <c:pt idx="7017">
                  <c:v>-26.765999999999998</c:v>
                </c:pt>
                <c:pt idx="7018">
                  <c:v>-26.763999999999996</c:v>
                </c:pt>
                <c:pt idx="7019">
                  <c:v>-26.761999999999997</c:v>
                </c:pt>
                <c:pt idx="7020">
                  <c:v>-26.759999999999998</c:v>
                </c:pt>
                <c:pt idx="7021">
                  <c:v>-26.757999999999996</c:v>
                </c:pt>
                <c:pt idx="7022">
                  <c:v>-26.755999999999997</c:v>
                </c:pt>
                <c:pt idx="7023">
                  <c:v>-26.753999999999998</c:v>
                </c:pt>
                <c:pt idx="7024">
                  <c:v>-26.751999999999995</c:v>
                </c:pt>
                <c:pt idx="7025">
                  <c:v>-26.749999999999996</c:v>
                </c:pt>
                <c:pt idx="7026">
                  <c:v>-26.747999999999998</c:v>
                </c:pt>
                <c:pt idx="7027">
                  <c:v>-26.745999999999995</c:v>
                </c:pt>
                <c:pt idx="7028">
                  <c:v>-26.744</c:v>
                </c:pt>
                <c:pt idx="7029">
                  <c:v>-26.741999999999997</c:v>
                </c:pt>
                <c:pt idx="7030">
                  <c:v>-26.739999999999995</c:v>
                </c:pt>
                <c:pt idx="7031">
                  <c:v>-26.738</c:v>
                </c:pt>
                <c:pt idx="7032">
                  <c:v>-26.735999999999997</c:v>
                </c:pt>
                <c:pt idx="7033">
                  <c:v>-26.733999999999995</c:v>
                </c:pt>
                <c:pt idx="7034">
                  <c:v>-26.731999999999999</c:v>
                </c:pt>
                <c:pt idx="7035">
                  <c:v>-26.729999999999997</c:v>
                </c:pt>
                <c:pt idx="7036">
                  <c:v>-26.727999999999998</c:v>
                </c:pt>
                <c:pt idx="7037">
                  <c:v>-26.725999999999999</c:v>
                </c:pt>
                <c:pt idx="7038">
                  <c:v>-26.723999999999997</c:v>
                </c:pt>
                <c:pt idx="7039">
                  <c:v>-26.721999999999998</c:v>
                </c:pt>
                <c:pt idx="7040">
                  <c:v>-26.72</c:v>
                </c:pt>
                <c:pt idx="7041">
                  <c:v>-26.717999999999996</c:v>
                </c:pt>
                <c:pt idx="7042">
                  <c:v>-26.715999999999998</c:v>
                </c:pt>
                <c:pt idx="7043">
                  <c:v>-26.713999999999999</c:v>
                </c:pt>
                <c:pt idx="7044">
                  <c:v>-26.711999999999996</c:v>
                </c:pt>
                <c:pt idx="7045">
                  <c:v>-26.709999999999997</c:v>
                </c:pt>
                <c:pt idx="7046">
                  <c:v>-26.707999999999998</c:v>
                </c:pt>
                <c:pt idx="7047">
                  <c:v>-26.705999999999996</c:v>
                </c:pt>
                <c:pt idx="7048">
                  <c:v>-26.703999999999997</c:v>
                </c:pt>
                <c:pt idx="7049">
                  <c:v>-26.701999999999998</c:v>
                </c:pt>
                <c:pt idx="7050">
                  <c:v>-26.699999999999996</c:v>
                </c:pt>
                <c:pt idx="7051">
                  <c:v>-26.697999999999997</c:v>
                </c:pt>
                <c:pt idx="7052">
                  <c:v>-26.695999999999998</c:v>
                </c:pt>
                <c:pt idx="7053">
                  <c:v>-26.693999999999996</c:v>
                </c:pt>
                <c:pt idx="7054">
                  <c:v>-26.691999999999997</c:v>
                </c:pt>
                <c:pt idx="7055">
                  <c:v>-26.689999999999998</c:v>
                </c:pt>
                <c:pt idx="7056">
                  <c:v>-26.687999999999995</c:v>
                </c:pt>
                <c:pt idx="7057">
                  <c:v>-26.685999999999996</c:v>
                </c:pt>
                <c:pt idx="7058">
                  <c:v>-26.683999999999997</c:v>
                </c:pt>
                <c:pt idx="7059">
                  <c:v>-26.681999999999995</c:v>
                </c:pt>
                <c:pt idx="7060">
                  <c:v>-26.68</c:v>
                </c:pt>
                <c:pt idx="7061">
                  <c:v>-26.677999999999997</c:v>
                </c:pt>
                <c:pt idx="7062">
                  <c:v>-26.675999999999995</c:v>
                </c:pt>
                <c:pt idx="7063">
                  <c:v>-26.673999999999999</c:v>
                </c:pt>
                <c:pt idx="7064">
                  <c:v>-26.671999999999997</c:v>
                </c:pt>
                <c:pt idx="7065">
                  <c:v>-26.669999999999995</c:v>
                </c:pt>
                <c:pt idx="7066">
                  <c:v>-26.667999999999999</c:v>
                </c:pt>
                <c:pt idx="7067">
                  <c:v>-26.665999999999997</c:v>
                </c:pt>
                <c:pt idx="7068">
                  <c:v>-26.663999999999998</c:v>
                </c:pt>
                <c:pt idx="7069">
                  <c:v>-26.661999999999999</c:v>
                </c:pt>
                <c:pt idx="7070">
                  <c:v>-26.659999999999997</c:v>
                </c:pt>
                <c:pt idx="7071">
                  <c:v>-26.657999999999998</c:v>
                </c:pt>
                <c:pt idx="7072">
                  <c:v>-26.655999999999999</c:v>
                </c:pt>
                <c:pt idx="7073">
                  <c:v>-26.653999999999996</c:v>
                </c:pt>
                <c:pt idx="7074">
                  <c:v>-26.651999999999997</c:v>
                </c:pt>
                <c:pt idx="7075">
                  <c:v>-26.65</c:v>
                </c:pt>
                <c:pt idx="7076">
                  <c:v>-26.647999999999996</c:v>
                </c:pt>
                <c:pt idx="7077">
                  <c:v>-26.645999999999997</c:v>
                </c:pt>
                <c:pt idx="7078">
                  <c:v>-26.643999999999998</c:v>
                </c:pt>
                <c:pt idx="7079">
                  <c:v>-26.641999999999996</c:v>
                </c:pt>
                <c:pt idx="7080">
                  <c:v>-26.639999999999997</c:v>
                </c:pt>
                <c:pt idx="7081">
                  <c:v>-26.637999999999998</c:v>
                </c:pt>
                <c:pt idx="7082">
                  <c:v>-26.635999999999996</c:v>
                </c:pt>
                <c:pt idx="7083">
                  <c:v>-26.633999999999997</c:v>
                </c:pt>
                <c:pt idx="7084">
                  <c:v>-26.631999999999998</c:v>
                </c:pt>
                <c:pt idx="7085">
                  <c:v>-26.629999999999995</c:v>
                </c:pt>
                <c:pt idx="7086">
                  <c:v>-26.627999999999997</c:v>
                </c:pt>
                <c:pt idx="7087">
                  <c:v>-26.625999999999998</c:v>
                </c:pt>
                <c:pt idx="7088">
                  <c:v>-26.623999999999995</c:v>
                </c:pt>
                <c:pt idx="7089">
                  <c:v>-26.621999999999996</c:v>
                </c:pt>
                <c:pt idx="7090">
                  <c:v>-26.619999999999997</c:v>
                </c:pt>
                <c:pt idx="7091">
                  <c:v>-26.617999999999995</c:v>
                </c:pt>
                <c:pt idx="7092">
                  <c:v>-26.616</c:v>
                </c:pt>
                <c:pt idx="7093">
                  <c:v>-26.613999999999997</c:v>
                </c:pt>
                <c:pt idx="7094">
                  <c:v>-26.611999999999995</c:v>
                </c:pt>
                <c:pt idx="7095">
                  <c:v>-26.61</c:v>
                </c:pt>
                <c:pt idx="7096">
                  <c:v>-26.607999999999997</c:v>
                </c:pt>
                <c:pt idx="7097">
                  <c:v>-26.605999999999995</c:v>
                </c:pt>
                <c:pt idx="7098">
                  <c:v>-26.603999999999999</c:v>
                </c:pt>
                <c:pt idx="7099">
                  <c:v>-26.601999999999997</c:v>
                </c:pt>
                <c:pt idx="7100">
                  <c:v>-26.599999999999998</c:v>
                </c:pt>
                <c:pt idx="7101">
                  <c:v>-26.597999999999999</c:v>
                </c:pt>
                <c:pt idx="7102">
                  <c:v>-26.595999999999997</c:v>
                </c:pt>
                <c:pt idx="7103">
                  <c:v>-26.593999999999998</c:v>
                </c:pt>
                <c:pt idx="7104">
                  <c:v>-26.591999999999999</c:v>
                </c:pt>
                <c:pt idx="7105">
                  <c:v>-26.589999999999996</c:v>
                </c:pt>
                <c:pt idx="7106">
                  <c:v>-26.587999999999997</c:v>
                </c:pt>
                <c:pt idx="7107">
                  <c:v>-26.585999999999999</c:v>
                </c:pt>
                <c:pt idx="7108">
                  <c:v>-26.583999999999996</c:v>
                </c:pt>
                <c:pt idx="7109">
                  <c:v>-26.581999999999997</c:v>
                </c:pt>
                <c:pt idx="7110">
                  <c:v>-26.58</c:v>
                </c:pt>
                <c:pt idx="7111">
                  <c:v>-26.577999999999996</c:v>
                </c:pt>
                <c:pt idx="7112">
                  <c:v>-26.575999999999997</c:v>
                </c:pt>
                <c:pt idx="7113">
                  <c:v>-26.573999999999998</c:v>
                </c:pt>
                <c:pt idx="7114">
                  <c:v>-26.571999999999996</c:v>
                </c:pt>
                <c:pt idx="7115">
                  <c:v>-26.569999999999997</c:v>
                </c:pt>
                <c:pt idx="7116">
                  <c:v>-26.567999999999998</c:v>
                </c:pt>
                <c:pt idx="7117">
                  <c:v>-26.565999999999995</c:v>
                </c:pt>
                <c:pt idx="7118">
                  <c:v>-26.563999999999997</c:v>
                </c:pt>
                <c:pt idx="7119">
                  <c:v>-26.561999999999998</c:v>
                </c:pt>
                <c:pt idx="7120">
                  <c:v>-26.559999999999995</c:v>
                </c:pt>
                <c:pt idx="7121">
                  <c:v>-26.557999999999996</c:v>
                </c:pt>
                <c:pt idx="7122">
                  <c:v>-26.555999999999997</c:v>
                </c:pt>
                <c:pt idx="7123">
                  <c:v>-26.553999999999995</c:v>
                </c:pt>
                <c:pt idx="7124">
                  <c:v>-26.552</c:v>
                </c:pt>
                <c:pt idx="7125">
                  <c:v>-26.549999999999997</c:v>
                </c:pt>
                <c:pt idx="7126">
                  <c:v>-26.547999999999995</c:v>
                </c:pt>
                <c:pt idx="7127">
                  <c:v>-26.545999999999999</c:v>
                </c:pt>
                <c:pt idx="7128">
                  <c:v>-26.543999999999997</c:v>
                </c:pt>
                <c:pt idx="7129">
                  <c:v>-26.541999999999998</c:v>
                </c:pt>
                <c:pt idx="7130">
                  <c:v>-26.54</c:v>
                </c:pt>
                <c:pt idx="7131">
                  <c:v>-26.537999999999997</c:v>
                </c:pt>
                <c:pt idx="7132">
                  <c:v>-26.535999999999998</c:v>
                </c:pt>
                <c:pt idx="7133">
                  <c:v>-26.533999999999999</c:v>
                </c:pt>
                <c:pt idx="7134">
                  <c:v>-26.531999999999996</c:v>
                </c:pt>
                <c:pt idx="7135">
                  <c:v>-26.529999999999998</c:v>
                </c:pt>
                <c:pt idx="7136">
                  <c:v>-26.527999999999999</c:v>
                </c:pt>
                <c:pt idx="7137">
                  <c:v>-26.525999999999996</c:v>
                </c:pt>
                <c:pt idx="7138">
                  <c:v>-26.523999999999997</c:v>
                </c:pt>
                <c:pt idx="7139">
                  <c:v>-26.521999999999998</c:v>
                </c:pt>
                <c:pt idx="7140">
                  <c:v>-26.519999999999996</c:v>
                </c:pt>
                <c:pt idx="7141">
                  <c:v>-26.517999999999997</c:v>
                </c:pt>
                <c:pt idx="7142">
                  <c:v>-26.515999999999998</c:v>
                </c:pt>
                <c:pt idx="7143">
                  <c:v>-26.513999999999996</c:v>
                </c:pt>
                <c:pt idx="7144">
                  <c:v>-26.511999999999997</c:v>
                </c:pt>
                <c:pt idx="7145">
                  <c:v>-26.509999999999998</c:v>
                </c:pt>
                <c:pt idx="7146">
                  <c:v>-26.507999999999996</c:v>
                </c:pt>
                <c:pt idx="7147">
                  <c:v>-26.505999999999997</c:v>
                </c:pt>
                <c:pt idx="7148">
                  <c:v>-26.503999999999998</c:v>
                </c:pt>
                <c:pt idx="7149">
                  <c:v>-26.501999999999995</c:v>
                </c:pt>
                <c:pt idx="7150">
                  <c:v>-26.499999999999996</c:v>
                </c:pt>
                <c:pt idx="7151">
                  <c:v>-26.497999999999998</c:v>
                </c:pt>
                <c:pt idx="7152">
                  <c:v>-26.495999999999995</c:v>
                </c:pt>
                <c:pt idx="7153">
                  <c:v>-26.494</c:v>
                </c:pt>
                <c:pt idx="7154">
                  <c:v>-26.491999999999997</c:v>
                </c:pt>
                <c:pt idx="7155">
                  <c:v>-26.489999999999995</c:v>
                </c:pt>
                <c:pt idx="7156">
                  <c:v>-26.488</c:v>
                </c:pt>
                <c:pt idx="7157">
                  <c:v>-26.485999999999997</c:v>
                </c:pt>
                <c:pt idx="7158">
                  <c:v>-26.483999999999995</c:v>
                </c:pt>
                <c:pt idx="7159">
                  <c:v>-26.481999999999999</c:v>
                </c:pt>
                <c:pt idx="7160">
                  <c:v>-26.479999999999997</c:v>
                </c:pt>
                <c:pt idx="7161">
                  <c:v>-26.477999999999998</c:v>
                </c:pt>
                <c:pt idx="7162">
                  <c:v>-26.475999999999999</c:v>
                </c:pt>
                <c:pt idx="7163">
                  <c:v>-26.473999999999997</c:v>
                </c:pt>
                <c:pt idx="7164">
                  <c:v>-26.471999999999998</c:v>
                </c:pt>
                <c:pt idx="7165">
                  <c:v>-26.47</c:v>
                </c:pt>
                <c:pt idx="7166">
                  <c:v>-26.467999999999996</c:v>
                </c:pt>
                <c:pt idx="7167">
                  <c:v>-26.465999999999998</c:v>
                </c:pt>
                <c:pt idx="7168">
                  <c:v>-26.463999999999999</c:v>
                </c:pt>
                <c:pt idx="7169">
                  <c:v>-26.461999999999996</c:v>
                </c:pt>
                <c:pt idx="7170">
                  <c:v>-26.459999999999997</c:v>
                </c:pt>
                <c:pt idx="7171">
                  <c:v>-26.457999999999998</c:v>
                </c:pt>
                <c:pt idx="7172">
                  <c:v>-26.455999999999996</c:v>
                </c:pt>
                <c:pt idx="7173">
                  <c:v>-26.453999999999997</c:v>
                </c:pt>
                <c:pt idx="7174">
                  <c:v>-26.451999999999998</c:v>
                </c:pt>
                <c:pt idx="7175">
                  <c:v>-26.449999999999996</c:v>
                </c:pt>
                <c:pt idx="7176">
                  <c:v>-26.447999999999997</c:v>
                </c:pt>
                <c:pt idx="7177">
                  <c:v>-26.445999999999998</c:v>
                </c:pt>
                <c:pt idx="7178">
                  <c:v>-26.443999999999996</c:v>
                </c:pt>
                <c:pt idx="7179">
                  <c:v>-26.441999999999997</c:v>
                </c:pt>
                <c:pt idx="7180">
                  <c:v>-26.439999999999998</c:v>
                </c:pt>
                <c:pt idx="7181">
                  <c:v>-26.437999999999995</c:v>
                </c:pt>
                <c:pt idx="7182">
                  <c:v>-26.435999999999996</c:v>
                </c:pt>
                <c:pt idx="7183">
                  <c:v>-26.433999999999997</c:v>
                </c:pt>
                <c:pt idx="7184">
                  <c:v>-26.431999999999995</c:v>
                </c:pt>
                <c:pt idx="7185">
                  <c:v>-26.43</c:v>
                </c:pt>
                <c:pt idx="7186">
                  <c:v>-26.427999999999997</c:v>
                </c:pt>
                <c:pt idx="7187">
                  <c:v>-26.425999999999995</c:v>
                </c:pt>
                <c:pt idx="7188">
                  <c:v>-26.423999999999999</c:v>
                </c:pt>
                <c:pt idx="7189">
                  <c:v>-26.421999999999997</c:v>
                </c:pt>
                <c:pt idx="7190">
                  <c:v>-26.419999999999995</c:v>
                </c:pt>
                <c:pt idx="7191">
                  <c:v>-26.417999999999999</c:v>
                </c:pt>
                <c:pt idx="7192">
                  <c:v>-26.415999999999997</c:v>
                </c:pt>
                <c:pt idx="7193">
                  <c:v>-26.413999999999998</c:v>
                </c:pt>
                <c:pt idx="7194">
                  <c:v>-26.411999999999999</c:v>
                </c:pt>
                <c:pt idx="7195">
                  <c:v>-26.409999999999997</c:v>
                </c:pt>
                <c:pt idx="7196">
                  <c:v>-26.407999999999998</c:v>
                </c:pt>
                <c:pt idx="7197">
                  <c:v>-26.405999999999999</c:v>
                </c:pt>
                <c:pt idx="7198">
                  <c:v>-26.403999999999996</c:v>
                </c:pt>
                <c:pt idx="7199">
                  <c:v>-26.401999999999997</c:v>
                </c:pt>
                <c:pt idx="7200">
                  <c:v>-26.4</c:v>
                </c:pt>
                <c:pt idx="7201">
                  <c:v>-26.397999999999996</c:v>
                </c:pt>
                <c:pt idx="7202">
                  <c:v>-26.395999999999997</c:v>
                </c:pt>
                <c:pt idx="7203">
                  <c:v>-26.393999999999998</c:v>
                </c:pt>
                <c:pt idx="7204">
                  <c:v>-26.391999999999996</c:v>
                </c:pt>
                <c:pt idx="7205">
                  <c:v>-26.389999999999997</c:v>
                </c:pt>
                <c:pt idx="7206">
                  <c:v>-26.387999999999998</c:v>
                </c:pt>
                <c:pt idx="7207">
                  <c:v>-26.385999999999996</c:v>
                </c:pt>
                <c:pt idx="7208">
                  <c:v>-26.383999999999997</c:v>
                </c:pt>
                <c:pt idx="7209">
                  <c:v>-26.381999999999998</c:v>
                </c:pt>
                <c:pt idx="7210">
                  <c:v>-26.379999999999995</c:v>
                </c:pt>
                <c:pt idx="7211">
                  <c:v>-26.377999999999997</c:v>
                </c:pt>
                <c:pt idx="7212">
                  <c:v>-26.375999999999998</c:v>
                </c:pt>
                <c:pt idx="7213">
                  <c:v>-26.373999999999995</c:v>
                </c:pt>
                <c:pt idx="7214">
                  <c:v>-26.371999999999996</c:v>
                </c:pt>
                <c:pt idx="7215">
                  <c:v>-26.369999999999997</c:v>
                </c:pt>
                <c:pt idx="7216">
                  <c:v>-26.367999999999995</c:v>
                </c:pt>
                <c:pt idx="7217">
                  <c:v>-26.366</c:v>
                </c:pt>
                <c:pt idx="7218">
                  <c:v>-26.363999999999997</c:v>
                </c:pt>
                <c:pt idx="7219">
                  <c:v>-26.361999999999995</c:v>
                </c:pt>
                <c:pt idx="7220">
                  <c:v>-26.36</c:v>
                </c:pt>
                <c:pt idx="7221">
                  <c:v>-26.357999999999997</c:v>
                </c:pt>
                <c:pt idx="7222">
                  <c:v>-26.355999999999995</c:v>
                </c:pt>
                <c:pt idx="7223">
                  <c:v>-26.353999999999999</c:v>
                </c:pt>
                <c:pt idx="7224">
                  <c:v>-26.351999999999997</c:v>
                </c:pt>
                <c:pt idx="7225">
                  <c:v>-26.349999999999998</c:v>
                </c:pt>
                <c:pt idx="7226">
                  <c:v>-26.347999999999999</c:v>
                </c:pt>
                <c:pt idx="7227">
                  <c:v>-26.345999999999997</c:v>
                </c:pt>
                <c:pt idx="7228">
                  <c:v>-26.343999999999998</c:v>
                </c:pt>
                <c:pt idx="7229">
                  <c:v>-26.341999999999999</c:v>
                </c:pt>
                <c:pt idx="7230">
                  <c:v>-26.339999999999996</c:v>
                </c:pt>
                <c:pt idx="7231">
                  <c:v>-26.337999999999997</c:v>
                </c:pt>
                <c:pt idx="7232">
                  <c:v>-26.335999999999999</c:v>
                </c:pt>
                <c:pt idx="7233">
                  <c:v>-26.333999999999996</c:v>
                </c:pt>
                <c:pt idx="7234">
                  <c:v>-26.331999999999997</c:v>
                </c:pt>
                <c:pt idx="7235">
                  <c:v>-26.33</c:v>
                </c:pt>
                <c:pt idx="7236">
                  <c:v>-26.327999999999996</c:v>
                </c:pt>
                <c:pt idx="7237">
                  <c:v>-26.325999999999997</c:v>
                </c:pt>
                <c:pt idx="7238">
                  <c:v>-26.323999999999998</c:v>
                </c:pt>
                <c:pt idx="7239">
                  <c:v>-26.321999999999996</c:v>
                </c:pt>
                <c:pt idx="7240">
                  <c:v>-26.319999999999997</c:v>
                </c:pt>
                <c:pt idx="7241">
                  <c:v>-26.317999999999998</c:v>
                </c:pt>
                <c:pt idx="7242">
                  <c:v>-26.315999999999995</c:v>
                </c:pt>
                <c:pt idx="7243">
                  <c:v>-26.313999999999997</c:v>
                </c:pt>
                <c:pt idx="7244">
                  <c:v>-26.311999999999998</c:v>
                </c:pt>
                <c:pt idx="7245">
                  <c:v>-26.309999999999995</c:v>
                </c:pt>
                <c:pt idx="7246">
                  <c:v>-26.307999999999996</c:v>
                </c:pt>
                <c:pt idx="7247">
                  <c:v>-26.305999999999997</c:v>
                </c:pt>
                <c:pt idx="7248">
                  <c:v>-26.303999999999995</c:v>
                </c:pt>
                <c:pt idx="7249">
                  <c:v>-26.302</c:v>
                </c:pt>
                <c:pt idx="7250">
                  <c:v>-26.299999999999997</c:v>
                </c:pt>
                <c:pt idx="7251">
                  <c:v>-26.297999999999995</c:v>
                </c:pt>
                <c:pt idx="7252">
                  <c:v>-26.295999999999999</c:v>
                </c:pt>
                <c:pt idx="7253">
                  <c:v>-26.293999999999997</c:v>
                </c:pt>
                <c:pt idx="7254">
                  <c:v>-26.291999999999998</c:v>
                </c:pt>
                <c:pt idx="7255">
                  <c:v>-26.29</c:v>
                </c:pt>
                <c:pt idx="7256">
                  <c:v>-26.287999999999997</c:v>
                </c:pt>
                <c:pt idx="7257">
                  <c:v>-26.285999999999998</c:v>
                </c:pt>
                <c:pt idx="7258">
                  <c:v>-26.283999999999999</c:v>
                </c:pt>
                <c:pt idx="7259">
                  <c:v>-26.281999999999996</c:v>
                </c:pt>
                <c:pt idx="7260">
                  <c:v>-26.279999999999998</c:v>
                </c:pt>
                <c:pt idx="7261">
                  <c:v>-26.277999999999999</c:v>
                </c:pt>
                <c:pt idx="7262">
                  <c:v>-26.275999999999996</c:v>
                </c:pt>
                <c:pt idx="7263">
                  <c:v>-26.273999999999997</c:v>
                </c:pt>
                <c:pt idx="7264">
                  <c:v>-26.271999999999998</c:v>
                </c:pt>
                <c:pt idx="7265">
                  <c:v>-26.269999999999996</c:v>
                </c:pt>
                <c:pt idx="7266">
                  <c:v>-26.267999999999997</c:v>
                </c:pt>
                <c:pt idx="7267">
                  <c:v>-26.265999999999998</c:v>
                </c:pt>
                <c:pt idx="7268">
                  <c:v>-26.263999999999996</c:v>
                </c:pt>
                <c:pt idx="7269">
                  <c:v>-26.261999999999997</c:v>
                </c:pt>
                <c:pt idx="7270">
                  <c:v>-26.259999999999998</c:v>
                </c:pt>
                <c:pt idx="7271">
                  <c:v>-26.257999999999996</c:v>
                </c:pt>
                <c:pt idx="7272">
                  <c:v>-26.255999999999997</c:v>
                </c:pt>
                <c:pt idx="7273">
                  <c:v>-26.253999999999998</c:v>
                </c:pt>
                <c:pt idx="7274">
                  <c:v>-26.251999999999995</c:v>
                </c:pt>
                <c:pt idx="7275">
                  <c:v>-26.249999999999996</c:v>
                </c:pt>
                <c:pt idx="7276">
                  <c:v>-26.247999999999998</c:v>
                </c:pt>
                <c:pt idx="7277">
                  <c:v>-26.245999999999995</c:v>
                </c:pt>
                <c:pt idx="7278">
                  <c:v>-26.244</c:v>
                </c:pt>
                <c:pt idx="7279">
                  <c:v>-26.241999999999997</c:v>
                </c:pt>
                <c:pt idx="7280">
                  <c:v>-26.239999999999995</c:v>
                </c:pt>
                <c:pt idx="7281">
                  <c:v>-26.238</c:v>
                </c:pt>
                <c:pt idx="7282">
                  <c:v>-26.235999999999997</c:v>
                </c:pt>
                <c:pt idx="7283">
                  <c:v>-26.233999999999995</c:v>
                </c:pt>
                <c:pt idx="7284">
                  <c:v>-26.231999999999999</c:v>
                </c:pt>
                <c:pt idx="7285">
                  <c:v>-26.229999999999997</c:v>
                </c:pt>
                <c:pt idx="7286">
                  <c:v>-26.227999999999998</c:v>
                </c:pt>
                <c:pt idx="7287">
                  <c:v>-26.225999999999999</c:v>
                </c:pt>
                <c:pt idx="7288">
                  <c:v>-26.223999999999997</c:v>
                </c:pt>
                <c:pt idx="7289">
                  <c:v>-26.221999999999998</c:v>
                </c:pt>
                <c:pt idx="7290">
                  <c:v>-26.22</c:v>
                </c:pt>
                <c:pt idx="7291">
                  <c:v>-26.217999999999996</c:v>
                </c:pt>
                <c:pt idx="7292">
                  <c:v>-26.215999999999998</c:v>
                </c:pt>
                <c:pt idx="7293">
                  <c:v>-26.213999999999999</c:v>
                </c:pt>
                <c:pt idx="7294">
                  <c:v>-26.211999999999996</c:v>
                </c:pt>
                <c:pt idx="7295">
                  <c:v>-26.209999999999997</c:v>
                </c:pt>
                <c:pt idx="7296">
                  <c:v>-26.207999999999998</c:v>
                </c:pt>
                <c:pt idx="7297">
                  <c:v>-26.205999999999996</c:v>
                </c:pt>
                <c:pt idx="7298">
                  <c:v>-26.203999999999997</c:v>
                </c:pt>
                <c:pt idx="7299">
                  <c:v>-26.201999999999998</c:v>
                </c:pt>
                <c:pt idx="7300">
                  <c:v>-26.199999999999996</c:v>
                </c:pt>
                <c:pt idx="7301">
                  <c:v>-26.197999999999997</c:v>
                </c:pt>
                <c:pt idx="7302">
                  <c:v>-26.195999999999998</c:v>
                </c:pt>
                <c:pt idx="7303">
                  <c:v>-26.193999999999996</c:v>
                </c:pt>
                <c:pt idx="7304">
                  <c:v>-26.191999999999997</c:v>
                </c:pt>
                <c:pt idx="7305">
                  <c:v>-26.189999999999998</c:v>
                </c:pt>
                <c:pt idx="7306">
                  <c:v>-26.187999999999995</c:v>
                </c:pt>
                <c:pt idx="7307">
                  <c:v>-26.185999999999996</c:v>
                </c:pt>
                <c:pt idx="7308">
                  <c:v>-26.183999999999997</c:v>
                </c:pt>
                <c:pt idx="7309">
                  <c:v>-26.181999999999995</c:v>
                </c:pt>
                <c:pt idx="7310">
                  <c:v>-26.18</c:v>
                </c:pt>
                <c:pt idx="7311">
                  <c:v>-26.177999999999997</c:v>
                </c:pt>
                <c:pt idx="7312">
                  <c:v>-26.175999999999995</c:v>
                </c:pt>
                <c:pt idx="7313">
                  <c:v>-26.173999999999999</c:v>
                </c:pt>
                <c:pt idx="7314">
                  <c:v>-26.171999999999997</c:v>
                </c:pt>
                <c:pt idx="7315">
                  <c:v>-26.169999999999995</c:v>
                </c:pt>
                <c:pt idx="7316">
                  <c:v>-26.167999999999999</c:v>
                </c:pt>
                <c:pt idx="7317">
                  <c:v>-26.165999999999997</c:v>
                </c:pt>
                <c:pt idx="7318">
                  <c:v>-26.163999999999998</c:v>
                </c:pt>
                <c:pt idx="7319">
                  <c:v>-26.161999999999999</c:v>
                </c:pt>
                <c:pt idx="7320">
                  <c:v>-26.159999999999997</c:v>
                </c:pt>
                <c:pt idx="7321">
                  <c:v>-26.157999999999998</c:v>
                </c:pt>
                <c:pt idx="7322">
                  <c:v>-26.155999999999999</c:v>
                </c:pt>
                <c:pt idx="7323">
                  <c:v>-26.153999999999996</c:v>
                </c:pt>
                <c:pt idx="7324">
                  <c:v>-26.151999999999997</c:v>
                </c:pt>
                <c:pt idx="7325">
                  <c:v>-26.15</c:v>
                </c:pt>
                <c:pt idx="7326">
                  <c:v>-26.147999999999996</c:v>
                </c:pt>
                <c:pt idx="7327">
                  <c:v>-26.145999999999997</c:v>
                </c:pt>
                <c:pt idx="7328">
                  <c:v>-26.143999999999998</c:v>
                </c:pt>
                <c:pt idx="7329">
                  <c:v>-26.141999999999996</c:v>
                </c:pt>
                <c:pt idx="7330">
                  <c:v>-26.139999999999997</c:v>
                </c:pt>
                <c:pt idx="7331">
                  <c:v>-26.137999999999998</c:v>
                </c:pt>
                <c:pt idx="7332">
                  <c:v>-26.135999999999996</c:v>
                </c:pt>
                <c:pt idx="7333">
                  <c:v>-26.133999999999997</c:v>
                </c:pt>
                <c:pt idx="7334">
                  <c:v>-26.131999999999998</c:v>
                </c:pt>
                <c:pt idx="7335">
                  <c:v>-26.129999999999995</c:v>
                </c:pt>
                <c:pt idx="7336">
                  <c:v>-26.127999999999997</c:v>
                </c:pt>
                <c:pt idx="7337">
                  <c:v>-26.125999999999998</c:v>
                </c:pt>
                <c:pt idx="7338">
                  <c:v>-26.123999999999995</c:v>
                </c:pt>
                <c:pt idx="7339">
                  <c:v>-26.121999999999996</c:v>
                </c:pt>
                <c:pt idx="7340">
                  <c:v>-26.119999999999997</c:v>
                </c:pt>
                <c:pt idx="7341">
                  <c:v>-26.117999999999995</c:v>
                </c:pt>
                <c:pt idx="7342">
                  <c:v>-26.116</c:v>
                </c:pt>
                <c:pt idx="7343">
                  <c:v>-26.113999999999997</c:v>
                </c:pt>
                <c:pt idx="7344">
                  <c:v>-26.111999999999995</c:v>
                </c:pt>
                <c:pt idx="7345">
                  <c:v>-26.11</c:v>
                </c:pt>
                <c:pt idx="7346">
                  <c:v>-26.107999999999997</c:v>
                </c:pt>
                <c:pt idx="7347">
                  <c:v>-26.105999999999995</c:v>
                </c:pt>
                <c:pt idx="7348">
                  <c:v>-26.103999999999999</c:v>
                </c:pt>
                <c:pt idx="7349">
                  <c:v>-26.101999999999997</c:v>
                </c:pt>
                <c:pt idx="7350">
                  <c:v>-26.099999999999998</c:v>
                </c:pt>
                <c:pt idx="7351">
                  <c:v>-26.097999999999999</c:v>
                </c:pt>
                <c:pt idx="7352">
                  <c:v>-26.095999999999997</c:v>
                </c:pt>
                <c:pt idx="7353">
                  <c:v>-26.093999999999998</c:v>
                </c:pt>
                <c:pt idx="7354">
                  <c:v>-26.091999999999999</c:v>
                </c:pt>
                <c:pt idx="7355">
                  <c:v>-26.089999999999996</c:v>
                </c:pt>
                <c:pt idx="7356">
                  <c:v>-26.087999999999997</c:v>
                </c:pt>
                <c:pt idx="7357">
                  <c:v>-26.085999999999999</c:v>
                </c:pt>
                <c:pt idx="7358">
                  <c:v>-26.083999999999996</c:v>
                </c:pt>
                <c:pt idx="7359">
                  <c:v>-26.081999999999997</c:v>
                </c:pt>
                <c:pt idx="7360">
                  <c:v>-26.08</c:v>
                </c:pt>
                <c:pt idx="7361">
                  <c:v>-26.077999999999996</c:v>
                </c:pt>
                <c:pt idx="7362">
                  <c:v>-26.075999999999997</c:v>
                </c:pt>
                <c:pt idx="7363">
                  <c:v>-26.073999999999998</c:v>
                </c:pt>
                <c:pt idx="7364">
                  <c:v>-26.071999999999996</c:v>
                </c:pt>
                <c:pt idx="7365">
                  <c:v>-26.069999999999997</c:v>
                </c:pt>
                <c:pt idx="7366">
                  <c:v>-26.067999999999998</c:v>
                </c:pt>
                <c:pt idx="7367">
                  <c:v>-26.065999999999995</c:v>
                </c:pt>
                <c:pt idx="7368">
                  <c:v>-26.063999999999997</c:v>
                </c:pt>
                <c:pt idx="7369">
                  <c:v>-26.061999999999998</c:v>
                </c:pt>
                <c:pt idx="7370">
                  <c:v>-26.059999999999995</c:v>
                </c:pt>
                <c:pt idx="7371">
                  <c:v>-26.057999999999996</c:v>
                </c:pt>
                <c:pt idx="7372">
                  <c:v>-26.055999999999997</c:v>
                </c:pt>
                <c:pt idx="7373">
                  <c:v>-26.053999999999995</c:v>
                </c:pt>
                <c:pt idx="7374">
                  <c:v>-26.052</c:v>
                </c:pt>
                <c:pt idx="7375">
                  <c:v>-26.049999999999997</c:v>
                </c:pt>
                <c:pt idx="7376">
                  <c:v>-26.047999999999995</c:v>
                </c:pt>
                <c:pt idx="7377">
                  <c:v>-26.045999999999999</c:v>
                </c:pt>
                <c:pt idx="7378">
                  <c:v>-26.043999999999997</c:v>
                </c:pt>
                <c:pt idx="7379">
                  <c:v>-26.041999999999998</c:v>
                </c:pt>
                <c:pt idx="7380">
                  <c:v>-26.04</c:v>
                </c:pt>
                <c:pt idx="7381">
                  <c:v>-26.037999999999997</c:v>
                </c:pt>
                <c:pt idx="7382">
                  <c:v>-26.035999999999998</c:v>
                </c:pt>
                <c:pt idx="7383">
                  <c:v>-26.033999999999999</c:v>
                </c:pt>
                <c:pt idx="7384">
                  <c:v>-26.031999999999996</c:v>
                </c:pt>
                <c:pt idx="7385">
                  <c:v>-26.029999999999998</c:v>
                </c:pt>
                <c:pt idx="7386">
                  <c:v>-26.027999999999999</c:v>
                </c:pt>
                <c:pt idx="7387">
                  <c:v>-26.025999999999996</c:v>
                </c:pt>
                <c:pt idx="7388">
                  <c:v>-26.023999999999997</c:v>
                </c:pt>
                <c:pt idx="7389">
                  <c:v>-26.021999999999998</c:v>
                </c:pt>
                <c:pt idx="7390">
                  <c:v>-26.019999999999996</c:v>
                </c:pt>
                <c:pt idx="7391">
                  <c:v>-26.017999999999997</c:v>
                </c:pt>
                <c:pt idx="7392">
                  <c:v>-26.015999999999998</c:v>
                </c:pt>
                <c:pt idx="7393">
                  <c:v>-26.013999999999996</c:v>
                </c:pt>
                <c:pt idx="7394">
                  <c:v>-26.011999999999997</c:v>
                </c:pt>
                <c:pt idx="7395">
                  <c:v>-26.009999999999998</c:v>
                </c:pt>
                <c:pt idx="7396">
                  <c:v>-26.007999999999996</c:v>
                </c:pt>
                <c:pt idx="7397">
                  <c:v>-26.005999999999997</c:v>
                </c:pt>
                <c:pt idx="7398">
                  <c:v>-26.003999999999998</c:v>
                </c:pt>
                <c:pt idx="7399">
                  <c:v>-26.001999999999995</c:v>
                </c:pt>
                <c:pt idx="7400">
                  <c:v>-25.999999999999996</c:v>
                </c:pt>
                <c:pt idx="7401">
                  <c:v>-25.997999999999998</c:v>
                </c:pt>
                <c:pt idx="7402">
                  <c:v>-25.995999999999995</c:v>
                </c:pt>
                <c:pt idx="7403">
                  <c:v>-25.994</c:v>
                </c:pt>
                <c:pt idx="7404">
                  <c:v>-25.991999999999997</c:v>
                </c:pt>
                <c:pt idx="7405">
                  <c:v>-25.989999999999995</c:v>
                </c:pt>
                <c:pt idx="7406">
                  <c:v>-25.988</c:v>
                </c:pt>
                <c:pt idx="7407">
                  <c:v>-25.985999999999997</c:v>
                </c:pt>
                <c:pt idx="7408">
                  <c:v>-25.983999999999995</c:v>
                </c:pt>
                <c:pt idx="7409">
                  <c:v>-25.981999999999999</c:v>
                </c:pt>
                <c:pt idx="7410">
                  <c:v>-25.979999999999997</c:v>
                </c:pt>
                <c:pt idx="7411">
                  <c:v>-25.977999999999998</c:v>
                </c:pt>
                <c:pt idx="7412">
                  <c:v>-25.975999999999999</c:v>
                </c:pt>
                <c:pt idx="7413">
                  <c:v>-25.973999999999997</c:v>
                </c:pt>
                <c:pt idx="7414">
                  <c:v>-25.971999999999998</c:v>
                </c:pt>
                <c:pt idx="7415">
                  <c:v>-25.97</c:v>
                </c:pt>
                <c:pt idx="7416">
                  <c:v>-25.967999999999996</c:v>
                </c:pt>
                <c:pt idx="7417">
                  <c:v>-25.965999999999998</c:v>
                </c:pt>
                <c:pt idx="7418">
                  <c:v>-25.963999999999999</c:v>
                </c:pt>
                <c:pt idx="7419">
                  <c:v>-25.961999999999996</c:v>
                </c:pt>
                <c:pt idx="7420">
                  <c:v>-25.959999999999997</c:v>
                </c:pt>
                <c:pt idx="7421">
                  <c:v>-25.957999999999998</c:v>
                </c:pt>
                <c:pt idx="7422">
                  <c:v>-25.955999999999996</c:v>
                </c:pt>
                <c:pt idx="7423">
                  <c:v>-25.953999999999997</c:v>
                </c:pt>
                <c:pt idx="7424">
                  <c:v>-25.951999999999998</c:v>
                </c:pt>
                <c:pt idx="7425">
                  <c:v>-25.949999999999996</c:v>
                </c:pt>
                <c:pt idx="7426">
                  <c:v>-25.947999999999997</c:v>
                </c:pt>
                <c:pt idx="7427">
                  <c:v>-25.945999999999998</c:v>
                </c:pt>
                <c:pt idx="7428">
                  <c:v>-25.943999999999996</c:v>
                </c:pt>
                <c:pt idx="7429">
                  <c:v>-25.941999999999997</c:v>
                </c:pt>
                <c:pt idx="7430">
                  <c:v>-25.939999999999998</c:v>
                </c:pt>
                <c:pt idx="7431">
                  <c:v>-25.937999999999995</c:v>
                </c:pt>
                <c:pt idx="7432">
                  <c:v>-25.935999999999996</c:v>
                </c:pt>
                <c:pt idx="7433">
                  <c:v>-25.933999999999997</c:v>
                </c:pt>
                <c:pt idx="7434">
                  <c:v>-25.931999999999995</c:v>
                </c:pt>
                <c:pt idx="7435">
                  <c:v>-25.93</c:v>
                </c:pt>
                <c:pt idx="7436">
                  <c:v>-25.927999999999997</c:v>
                </c:pt>
                <c:pt idx="7437">
                  <c:v>-25.925999999999995</c:v>
                </c:pt>
                <c:pt idx="7438">
                  <c:v>-25.923999999999999</c:v>
                </c:pt>
                <c:pt idx="7439">
                  <c:v>-25.921999999999997</c:v>
                </c:pt>
                <c:pt idx="7440">
                  <c:v>-25.919999999999995</c:v>
                </c:pt>
                <c:pt idx="7441">
                  <c:v>-25.917999999999999</c:v>
                </c:pt>
                <c:pt idx="7442">
                  <c:v>-25.915999999999997</c:v>
                </c:pt>
                <c:pt idx="7443">
                  <c:v>-25.913999999999998</c:v>
                </c:pt>
                <c:pt idx="7444">
                  <c:v>-25.911999999999999</c:v>
                </c:pt>
                <c:pt idx="7445">
                  <c:v>-25.909999999999997</c:v>
                </c:pt>
                <c:pt idx="7446">
                  <c:v>-25.907999999999998</c:v>
                </c:pt>
                <c:pt idx="7447">
                  <c:v>-25.905999999999999</c:v>
                </c:pt>
                <c:pt idx="7448">
                  <c:v>-25.903999999999996</c:v>
                </c:pt>
                <c:pt idx="7449">
                  <c:v>-25.901999999999997</c:v>
                </c:pt>
                <c:pt idx="7450">
                  <c:v>-25.9</c:v>
                </c:pt>
                <c:pt idx="7451">
                  <c:v>-25.897999999999996</c:v>
                </c:pt>
                <c:pt idx="7452">
                  <c:v>-25.895999999999997</c:v>
                </c:pt>
                <c:pt idx="7453">
                  <c:v>-25.893999999999998</c:v>
                </c:pt>
                <c:pt idx="7454">
                  <c:v>-25.891999999999996</c:v>
                </c:pt>
                <c:pt idx="7455">
                  <c:v>-25.889999999999997</c:v>
                </c:pt>
                <c:pt idx="7456">
                  <c:v>-25.887999999999998</c:v>
                </c:pt>
                <c:pt idx="7457">
                  <c:v>-25.885999999999996</c:v>
                </c:pt>
                <c:pt idx="7458">
                  <c:v>-25.883999999999997</c:v>
                </c:pt>
                <c:pt idx="7459">
                  <c:v>-25.881999999999998</c:v>
                </c:pt>
                <c:pt idx="7460">
                  <c:v>-25.879999999999995</c:v>
                </c:pt>
                <c:pt idx="7461">
                  <c:v>-25.877999999999997</c:v>
                </c:pt>
                <c:pt idx="7462">
                  <c:v>-25.875999999999998</c:v>
                </c:pt>
                <c:pt idx="7463">
                  <c:v>-25.873999999999995</c:v>
                </c:pt>
                <c:pt idx="7464">
                  <c:v>-25.871999999999996</c:v>
                </c:pt>
                <c:pt idx="7465">
                  <c:v>-25.869999999999997</c:v>
                </c:pt>
                <c:pt idx="7466">
                  <c:v>-25.867999999999995</c:v>
                </c:pt>
                <c:pt idx="7467">
                  <c:v>-25.866</c:v>
                </c:pt>
                <c:pt idx="7468">
                  <c:v>-25.863999999999997</c:v>
                </c:pt>
                <c:pt idx="7469">
                  <c:v>-25.861999999999995</c:v>
                </c:pt>
                <c:pt idx="7470">
                  <c:v>-25.86</c:v>
                </c:pt>
                <c:pt idx="7471">
                  <c:v>-25.857999999999997</c:v>
                </c:pt>
                <c:pt idx="7472">
                  <c:v>-25.855999999999995</c:v>
                </c:pt>
                <c:pt idx="7473">
                  <c:v>-25.853999999999999</c:v>
                </c:pt>
                <c:pt idx="7474">
                  <c:v>-25.851999999999997</c:v>
                </c:pt>
                <c:pt idx="7475">
                  <c:v>-25.849999999999998</c:v>
                </c:pt>
                <c:pt idx="7476">
                  <c:v>-25.847999999999999</c:v>
                </c:pt>
                <c:pt idx="7477">
                  <c:v>-25.845999999999997</c:v>
                </c:pt>
                <c:pt idx="7478">
                  <c:v>-25.843999999999998</c:v>
                </c:pt>
                <c:pt idx="7479">
                  <c:v>-25.841999999999999</c:v>
                </c:pt>
                <c:pt idx="7480">
                  <c:v>-25.839999999999996</c:v>
                </c:pt>
                <c:pt idx="7481">
                  <c:v>-25.837999999999997</c:v>
                </c:pt>
                <c:pt idx="7482">
                  <c:v>-25.835999999999999</c:v>
                </c:pt>
                <c:pt idx="7483">
                  <c:v>-25.833999999999996</c:v>
                </c:pt>
                <c:pt idx="7484">
                  <c:v>-25.831999999999997</c:v>
                </c:pt>
                <c:pt idx="7485">
                  <c:v>-25.83</c:v>
                </c:pt>
                <c:pt idx="7486">
                  <c:v>-25.827999999999996</c:v>
                </c:pt>
                <c:pt idx="7487">
                  <c:v>-25.825999999999997</c:v>
                </c:pt>
                <c:pt idx="7488">
                  <c:v>-25.823999999999998</c:v>
                </c:pt>
                <c:pt idx="7489">
                  <c:v>-25.821999999999996</c:v>
                </c:pt>
                <c:pt idx="7490">
                  <c:v>-25.819999999999997</c:v>
                </c:pt>
                <c:pt idx="7491">
                  <c:v>-25.817999999999998</c:v>
                </c:pt>
                <c:pt idx="7492">
                  <c:v>-25.815999999999995</c:v>
                </c:pt>
                <c:pt idx="7493">
                  <c:v>-25.813999999999997</c:v>
                </c:pt>
                <c:pt idx="7494">
                  <c:v>-25.811999999999998</c:v>
                </c:pt>
                <c:pt idx="7495">
                  <c:v>-25.809999999999995</c:v>
                </c:pt>
                <c:pt idx="7496">
                  <c:v>-25.807999999999996</c:v>
                </c:pt>
                <c:pt idx="7497">
                  <c:v>-25.805999999999997</c:v>
                </c:pt>
                <c:pt idx="7498">
                  <c:v>-25.803999999999995</c:v>
                </c:pt>
                <c:pt idx="7499">
                  <c:v>-25.802</c:v>
                </c:pt>
                <c:pt idx="7500">
                  <c:v>-25.799999999999997</c:v>
                </c:pt>
                <c:pt idx="7501">
                  <c:v>-25.797999999999995</c:v>
                </c:pt>
                <c:pt idx="7502">
                  <c:v>-25.795999999999999</c:v>
                </c:pt>
                <c:pt idx="7503">
                  <c:v>-25.793999999999997</c:v>
                </c:pt>
                <c:pt idx="7504">
                  <c:v>-25.791999999999998</c:v>
                </c:pt>
                <c:pt idx="7505">
                  <c:v>-25.79</c:v>
                </c:pt>
                <c:pt idx="7506">
                  <c:v>-25.787999999999997</c:v>
                </c:pt>
                <c:pt idx="7507">
                  <c:v>-25.785999999999998</c:v>
                </c:pt>
                <c:pt idx="7508">
                  <c:v>-25.783999999999999</c:v>
                </c:pt>
                <c:pt idx="7509">
                  <c:v>-25.781999999999996</c:v>
                </c:pt>
                <c:pt idx="7510">
                  <c:v>-25.779999999999998</c:v>
                </c:pt>
                <c:pt idx="7511">
                  <c:v>-25.777999999999999</c:v>
                </c:pt>
                <c:pt idx="7512">
                  <c:v>-25.775999999999996</c:v>
                </c:pt>
                <c:pt idx="7513">
                  <c:v>-25.773999999999997</c:v>
                </c:pt>
                <c:pt idx="7514">
                  <c:v>-25.771999999999998</c:v>
                </c:pt>
                <c:pt idx="7515">
                  <c:v>-25.769999999999996</c:v>
                </c:pt>
                <c:pt idx="7516">
                  <c:v>-25.767999999999997</c:v>
                </c:pt>
                <c:pt idx="7517">
                  <c:v>-25.765999999999998</c:v>
                </c:pt>
                <c:pt idx="7518">
                  <c:v>-25.763999999999996</c:v>
                </c:pt>
                <c:pt idx="7519">
                  <c:v>-25.761999999999997</c:v>
                </c:pt>
                <c:pt idx="7520">
                  <c:v>-25.759999999999998</c:v>
                </c:pt>
                <c:pt idx="7521">
                  <c:v>-25.757999999999996</c:v>
                </c:pt>
                <c:pt idx="7522">
                  <c:v>-25.755999999999997</c:v>
                </c:pt>
                <c:pt idx="7523">
                  <c:v>-25.753999999999998</c:v>
                </c:pt>
                <c:pt idx="7524">
                  <c:v>-25.751999999999995</c:v>
                </c:pt>
                <c:pt idx="7525">
                  <c:v>-25.749999999999996</c:v>
                </c:pt>
                <c:pt idx="7526">
                  <c:v>-25.747999999999998</c:v>
                </c:pt>
                <c:pt idx="7527">
                  <c:v>-25.745999999999995</c:v>
                </c:pt>
                <c:pt idx="7528">
                  <c:v>-25.744</c:v>
                </c:pt>
                <c:pt idx="7529">
                  <c:v>-25.741999999999997</c:v>
                </c:pt>
                <c:pt idx="7530">
                  <c:v>-25.739999999999995</c:v>
                </c:pt>
                <c:pt idx="7531">
                  <c:v>-25.738</c:v>
                </c:pt>
                <c:pt idx="7532">
                  <c:v>-25.735999999999997</c:v>
                </c:pt>
                <c:pt idx="7533">
                  <c:v>-25.733999999999995</c:v>
                </c:pt>
                <c:pt idx="7534">
                  <c:v>-25.731999999999999</c:v>
                </c:pt>
                <c:pt idx="7535">
                  <c:v>-25.729999999999997</c:v>
                </c:pt>
                <c:pt idx="7536">
                  <c:v>-25.727999999999998</c:v>
                </c:pt>
                <c:pt idx="7537">
                  <c:v>-25.725999999999999</c:v>
                </c:pt>
                <c:pt idx="7538">
                  <c:v>-25.723999999999997</c:v>
                </c:pt>
                <c:pt idx="7539">
                  <c:v>-25.721999999999998</c:v>
                </c:pt>
                <c:pt idx="7540">
                  <c:v>-25.72</c:v>
                </c:pt>
                <c:pt idx="7541">
                  <c:v>-25.717999999999996</c:v>
                </c:pt>
                <c:pt idx="7542">
                  <c:v>-25.715999999999998</c:v>
                </c:pt>
                <c:pt idx="7543">
                  <c:v>-25.713999999999999</c:v>
                </c:pt>
                <c:pt idx="7544">
                  <c:v>-25.711999999999996</c:v>
                </c:pt>
                <c:pt idx="7545">
                  <c:v>-25.709999999999997</c:v>
                </c:pt>
                <c:pt idx="7546">
                  <c:v>-25.707999999999998</c:v>
                </c:pt>
                <c:pt idx="7547">
                  <c:v>-25.705999999999996</c:v>
                </c:pt>
                <c:pt idx="7548">
                  <c:v>-25.703999999999997</c:v>
                </c:pt>
                <c:pt idx="7549">
                  <c:v>-25.701999999999998</c:v>
                </c:pt>
                <c:pt idx="7550">
                  <c:v>-25.699999999999996</c:v>
                </c:pt>
                <c:pt idx="7551">
                  <c:v>-25.697999999999997</c:v>
                </c:pt>
                <c:pt idx="7552">
                  <c:v>-25.695999999999998</c:v>
                </c:pt>
                <c:pt idx="7553">
                  <c:v>-25.693999999999996</c:v>
                </c:pt>
                <c:pt idx="7554">
                  <c:v>-25.691999999999997</c:v>
                </c:pt>
                <c:pt idx="7555">
                  <c:v>-25.689999999999998</c:v>
                </c:pt>
                <c:pt idx="7556">
                  <c:v>-25.687999999999995</c:v>
                </c:pt>
                <c:pt idx="7557">
                  <c:v>-25.685999999999996</c:v>
                </c:pt>
                <c:pt idx="7558">
                  <c:v>-25.683999999999997</c:v>
                </c:pt>
                <c:pt idx="7559">
                  <c:v>-25.681999999999995</c:v>
                </c:pt>
                <c:pt idx="7560">
                  <c:v>-25.68</c:v>
                </c:pt>
                <c:pt idx="7561">
                  <c:v>-25.677999999999997</c:v>
                </c:pt>
                <c:pt idx="7562">
                  <c:v>-25.675999999999995</c:v>
                </c:pt>
                <c:pt idx="7563">
                  <c:v>-25.673999999999999</c:v>
                </c:pt>
                <c:pt idx="7564">
                  <c:v>-25.671999999999997</c:v>
                </c:pt>
                <c:pt idx="7565">
                  <c:v>-25.669999999999995</c:v>
                </c:pt>
                <c:pt idx="7566">
                  <c:v>-25.667999999999999</c:v>
                </c:pt>
                <c:pt idx="7567">
                  <c:v>-25.665999999999997</c:v>
                </c:pt>
                <c:pt idx="7568">
                  <c:v>-25.663999999999998</c:v>
                </c:pt>
                <c:pt idx="7569">
                  <c:v>-25.661999999999999</c:v>
                </c:pt>
                <c:pt idx="7570">
                  <c:v>-25.659999999999997</c:v>
                </c:pt>
                <c:pt idx="7571">
                  <c:v>-25.657999999999998</c:v>
                </c:pt>
                <c:pt idx="7572">
                  <c:v>-25.655999999999999</c:v>
                </c:pt>
                <c:pt idx="7573">
                  <c:v>-25.653999999999996</c:v>
                </c:pt>
                <c:pt idx="7574">
                  <c:v>-25.651999999999997</c:v>
                </c:pt>
                <c:pt idx="7575">
                  <c:v>-25.65</c:v>
                </c:pt>
                <c:pt idx="7576">
                  <c:v>-25.647999999999996</c:v>
                </c:pt>
                <c:pt idx="7577">
                  <c:v>-25.645999999999997</c:v>
                </c:pt>
                <c:pt idx="7578">
                  <c:v>-25.643999999999998</c:v>
                </c:pt>
                <c:pt idx="7579">
                  <c:v>-25.641999999999996</c:v>
                </c:pt>
                <c:pt idx="7580">
                  <c:v>-25.639999999999997</c:v>
                </c:pt>
                <c:pt idx="7581">
                  <c:v>-25.637999999999998</c:v>
                </c:pt>
                <c:pt idx="7582">
                  <c:v>-25.635999999999996</c:v>
                </c:pt>
                <c:pt idx="7583">
                  <c:v>-25.633999999999997</c:v>
                </c:pt>
                <c:pt idx="7584">
                  <c:v>-25.631999999999998</c:v>
                </c:pt>
                <c:pt idx="7585">
                  <c:v>-25.629999999999995</c:v>
                </c:pt>
                <c:pt idx="7586">
                  <c:v>-25.627999999999997</c:v>
                </c:pt>
                <c:pt idx="7587">
                  <c:v>-25.625999999999998</c:v>
                </c:pt>
                <c:pt idx="7588">
                  <c:v>-25.623999999999995</c:v>
                </c:pt>
                <c:pt idx="7589">
                  <c:v>-25.621999999999996</c:v>
                </c:pt>
                <c:pt idx="7590">
                  <c:v>-25.619999999999997</c:v>
                </c:pt>
                <c:pt idx="7591">
                  <c:v>-25.617999999999995</c:v>
                </c:pt>
                <c:pt idx="7592">
                  <c:v>-25.616</c:v>
                </c:pt>
                <c:pt idx="7593">
                  <c:v>-25.613999999999997</c:v>
                </c:pt>
                <c:pt idx="7594">
                  <c:v>-25.611999999999995</c:v>
                </c:pt>
                <c:pt idx="7595">
                  <c:v>-25.61</c:v>
                </c:pt>
                <c:pt idx="7596">
                  <c:v>-25.607999999999997</c:v>
                </c:pt>
                <c:pt idx="7597">
                  <c:v>-25.605999999999995</c:v>
                </c:pt>
                <c:pt idx="7598">
                  <c:v>-25.603999999999999</c:v>
                </c:pt>
                <c:pt idx="7599">
                  <c:v>-25.601999999999997</c:v>
                </c:pt>
                <c:pt idx="7600">
                  <c:v>-25.599999999999998</c:v>
                </c:pt>
                <c:pt idx="7601">
                  <c:v>-25.597999999999999</c:v>
                </c:pt>
                <c:pt idx="7602">
                  <c:v>-25.595999999999997</c:v>
                </c:pt>
                <c:pt idx="7603">
                  <c:v>-25.593999999999998</c:v>
                </c:pt>
                <c:pt idx="7604">
                  <c:v>-25.591999999999999</c:v>
                </c:pt>
                <c:pt idx="7605">
                  <c:v>-25.589999999999996</c:v>
                </c:pt>
                <c:pt idx="7606">
                  <c:v>-25.587999999999997</c:v>
                </c:pt>
                <c:pt idx="7607">
                  <c:v>-25.585999999999999</c:v>
                </c:pt>
                <c:pt idx="7608">
                  <c:v>-25.583999999999996</c:v>
                </c:pt>
                <c:pt idx="7609">
                  <c:v>-25.581999999999997</c:v>
                </c:pt>
                <c:pt idx="7610">
                  <c:v>-25.58</c:v>
                </c:pt>
                <c:pt idx="7611">
                  <c:v>-25.577999999999996</c:v>
                </c:pt>
                <c:pt idx="7612">
                  <c:v>-25.575999999999997</c:v>
                </c:pt>
                <c:pt idx="7613">
                  <c:v>-25.573999999999998</c:v>
                </c:pt>
                <c:pt idx="7614">
                  <c:v>-25.571999999999996</c:v>
                </c:pt>
                <c:pt idx="7615">
                  <c:v>-25.569999999999997</c:v>
                </c:pt>
                <c:pt idx="7616">
                  <c:v>-25.567999999999998</c:v>
                </c:pt>
                <c:pt idx="7617">
                  <c:v>-25.565999999999995</c:v>
                </c:pt>
                <c:pt idx="7618">
                  <c:v>-25.563999999999997</c:v>
                </c:pt>
                <c:pt idx="7619">
                  <c:v>-25.561999999999998</c:v>
                </c:pt>
                <c:pt idx="7620">
                  <c:v>-25.559999999999995</c:v>
                </c:pt>
                <c:pt idx="7621">
                  <c:v>-25.557999999999996</c:v>
                </c:pt>
                <c:pt idx="7622">
                  <c:v>-25.555999999999997</c:v>
                </c:pt>
                <c:pt idx="7623">
                  <c:v>-25.553999999999995</c:v>
                </c:pt>
                <c:pt idx="7624">
                  <c:v>-25.552</c:v>
                </c:pt>
                <c:pt idx="7625">
                  <c:v>-25.549999999999997</c:v>
                </c:pt>
                <c:pt idx="7626">
                  <c:v>-25.547999999999995</c:v>
                </c:pt>
                <c:pt idx="7627">
                  <c:v>-25.545999999999999</c:v>
                </c:pt>
                <c:pt idx="7628">
                  <c:v>-25.543999999999997</c:v>
                </c:pt>
                <c:pt idx="7629">
                  <c:v>-25.541999999999998</c:v>
                </c:pt>
                <c:pt idx="7630">
                  <c:v>-25.54</c:v>
                </c:pt>
                <c:pt idx="7631">
                  <c:v>-25.537999999999997</c:v>
                </c:pt>
                <c:pt idx="7632">
                  <c:v>-25.535999999999998</c:v>
                </c:pt>
                <c:pt idx="7633">
                  <c:v>-25.533999999999999</c:v>
                </c:pt>
                <c:pt idx="7634">
                  <c:v>-25.531999999999996</c:v>
                </c:pt>
                <c:pt idx="7635">
                  <c:v>-25.529999999999998</c:v>
                </c:pt>
                <c:pt idx="7636">
                  <c:v>-25.527999999999999</c:v>
                </c:pt>
                <c:pt idx="7637">
                  <c:v>-25.525999999999996</c:v>
                </c:pt>
                <c:pt idx="7638">
                  <c:v>-25.523999999999997</c:v>
                </c:pt>
                <c:pt idx="7639">
                  <c:v>-25.521999999999998</c:v>
                </c:pt>
                <c:pt idx="7640">
                  <c:v>-25.519999999999996</c:v>
                </c:pt>
                <c:pt idx="7641">
                  <c:v>-25.517999999999997</c:v>
                </c:pt>
                <c:pt idx="7642">
                  <c:v>-25.515999999999998</c:v>
                </c:pt>
                <c:pt idx="7643">
                  <c:v>-25.513999999999996</c:v>
                </c:pt>
                <c:pt idx="7644">
                  <c:v>-25.511999999999997</c:v>
                </c:pt>
                <c:pt idx="7645">
                  <c:v>-25.509999999999998</c:v>
                </c:pt>
                <c:pt idx="7646">
                  <c:v>-25.507999999999996</c:v>
                </c:pt>
                <c:pt idx="7647">
                  <c:v>-25.505999999999997</c:v>
                </c:pt>
                <c:pt idx="7648">
                  <c:v>-25.503999999999998</c:v>
                </c:pt>
                <c:pt idx="7649">
                  <c:v>-25.501999999999995</c:v>
                </c:pt>
                <c:pt idx="7650">
                  <c:v>-25.499999999999996</c:v>
                </c:pt>
                <c:pt idx="7651">
                  <c:v>-25.497999999999998</c:v>
                </c:pt>
                <c:pt idx="7652">
                  <c:v>-25.495999999999995</c:v>
                </c:pt>
                <c:pt idx="7653">
                  <c:v>-25.494</c:v>
                </c:pt>
                <c:pt idx="7654">
                  <c:v>-25.491999999999997</c:v>
                </c:pt>
                <c:pt idx="7655">
                  <c:v>-25.489999999999995</c:v>
                </c:pt>
                <c:pt idx="7656">
                  <c:v>-25.488</c:v>
                </c:pt>
                <c:pt idx="7657">
                  <c:v>-25.485999999999997</c:v>
                </c:pt>
                <c:pt idx="7658">
                  <c:v>-25.483999999999995</c:v>
                </c:pt>
                <c:pt idx="7659">
                  <c:v>-25.481999999999999</c:v>
                </c:pt>
                <c:pt idx="7660">
                  <c:v>-25.479999999999997</c:v>
                </c:pt>
                <c:pt idx="7661">
                  <c:v>-25.477999999999998</c:v>
                </c:pt>
                <c:pt idx="7662">
                  <c:v>-25.475999999999999</c:v>
                </c:pt>
                <c:pt idx="7663">
                  <c:v>-25.473999999999997</c:v>
                </c:pt>
                <c:pt idx="7664">
                  <c:v>-25.471999999999998</c:v>
                </c:pt>
                <c:pt idx="7665">
                  <c:v>-25.47</c:v>
                </c:pt>
                <c:pt idx="7666">
                  <c:v>-25.467999999999996</c:v>
                </c:pt>
                <c:pt idx="7667">
                  <c:v>-25.465999999999998</c:v>
                </c:pt>
                <c:pt idx="7668">
                  <c:v>-25.463999999999999</c:v>
                </c:pt>
                <c:pt idx="7669">
                  <c:v>-25.461999999999996</c:v>
                </c:pt>
                <c:pt idx="7670">
                  <c:v>-25.459999999999997</c:v>
                </c:pt>
                <c:pt idx="7671">
                  <c:v>-25.457999999999998</c:v>
                </c:pt>
                <c:pt idx="7672">
                  <c:v>-25.455999999999996</c:v>
                </c:pt>
                <c:pt idx="7673">
                  <c:v>-25.453999999999997</c:v>
                </c:pt>
                <c:pt idx="7674">
                  <c:v>-25.451999999999998</c:v>
                </c:pt>
                <c:pt idx="7675">
                  <c:v>-25.449999999999996</c:v>
                </c:pt>
                <c:pt idx="7676">
                  <c:v>-25.447999999999997</c:v>
                </c:pt>
                <c:pt idx="7677">
                  <c:v>-25.445999999999998</c:v>
                </c:pt>
                <c:pt idx="7678">
                  <c:v>-25.443999999999996</c:v>
                </c:pt>
                <c:pt idx="7679">
                  <c:v>-25.441999999999997</c:v>
                </c:pt>
                <c:pt idx="7680">
                  <c:v>-25.439999999999998</c:v>
                </c:pt>
                <c:pt idx="7681">
                  <c:v>-25.437999999999995</c:v>
                </c:pt>
                <c:pt idx="7682">
                  <c:v>-25.435999999999996</c:v>
                </c:pt>
                <c:pt idx="7683">
                  <c:v>-25.433999999999997</c:v>
                </c:pt>
                <c:pt idx="7684">
                  <c:v>-25.431999999999995</c:v>
                </c:pt>
                <c:pt idx="7685">
                  <c:v>-25.43</c:v>
                </c:pt>
                <c:pt idx="7686">
                  <c:v>-25.427999999999997</c:v>
                </c:pt>
                <c:pt idx="7687">
                  <c:v>-25.425999999999995</c:v>
                </c:pt>
                <c:pt idx="7688">
                  <c:v>-25.423999999999999</c:v>
                </c:pt>
                <c:pt idx="7689">
                  <c:v>-25.421999999999997</c:v>
                </c:pt>
                <c:pt idx="7690">
                  <c:v>-25.419999999999995</c:v>
                </c:pt>
                <c:pt idx="7691">
                  <c:v>-25.417999999999999</c:v>
                </c:pt>
                <c:pt idx="7692">
                  <c:v>-25.415999999999997</c:v>
                </c:pt>
                <c:pt idx="7693">
                  <c:v>-25.413999999999998</c:v>
                </c:pt>
                <c:pt idx="7694">
                  <c:v>-25.411999999999999</c:v>
                </c:pt>
                <c:pt idx="7695">
                  <c:v>-25.409999999999997</c:v>
                </c:pt>
                <c:pt idx="7696">
                  <c:v>-25.407999999999998</c:v>
                </c:pt>
                <c:pt idx="7697">
                  <c:v>-25.405999999999999</c:v>
                </c:pt>
                <c:pt idx="7698">
                  <c:v>-25.403999999999996</c:v>
                </c:pt>
                <c:pt idx="7699">
                  <c:v>-25.401999999999997</c:v>
                </c:pt>
                <c:pt idx="7700">
                  <c:v>-25.4</c:v>
                </c:pt>
                <c:pt idx="7701">
                  <c:v>-25.397999999999996</c:v>
                </c:pt>
                <c:pt idx="7702">
                  <c:v>-25.395999999999997</c:v>
                </c:pt>
                <c:pt idx="7703">
                  <c:v>-25.393999999999998</c:v>
                </c:pt>
                <c:pt idx="7704">
                  <c:v>-25.391999999999996</c:v>
                </c:pt>
                <c:pt idx="7705">
                  <c:v>-25.389999999999997</c:v>
                </c:pt>
                <c:pt idx="7706">
                  <c:v>-25.387999999999998</c:v>
                </c:pt>
                <c:pt idx="7707">
                  <c:v>-25.385999999999996</c:v>
                </c:pt>
                <c:pt idx="7708">
                  <c:v>-25.383999999999997</c:v>
                </c:pt>
                <c:pt idx="7709">
                  <c:v>-25.381999999999998</c:v>
                </c:pt>
                <c:pt idx="7710">
                  <c:v>-25.379999999999995</c:v>
                </c:pt>
                <c:pt idx="7711">
                  <c:v>-25.377999999999997</c:v>
                </c:pt>
                <c:pt idx="7712">
                  <c:v>-25.375999999999998</c:v>
                </c:pt>
                <c:pt idx="7713">
                  <c:v>-25.373999999999995</c:v>
                </c:pt>
                <c:pt idx="7714">
                  <c:v>-25.371999999999996</c:v>
                </c:pt>
                <c:pt idx="7715">
                  <c:v>-25.369999999999997</c:v>
                </c:pt>
                <c:pt idx="7716">
                  <c:v>-25.367999999999995</c:v>
                </c:pt>
                <c:pt idx="7717">
                  <c:v>-25.366</c:v>
                </c:pt>
                <c:pt idx="7718">
                  <c:v>-25.363999999999997</c:v>
                </c:pt>
                <c:pt idx="7719">
                  <c:v>-25.361999999999995</c:v>
                </c:pt>
                <c:pt idx="7720">
                  <c:v>-25.36</c:v>
                </c:pt>
                <c:pt idx="7721">
                  <c:v>-25.357999999999997</c:v>
                </c:pt>
                <c:pt idx="7722">
                  <c:v>-25.355999999999995</c:v>
                </c:pt>
                <c:pt idx="7723">
                  <c:v>-25.353999999999999</c:v>
                </c:pt>
                <c:pt idx="7724">
                  <c:v>-25.351999999999997</c:v>
                </c:pt>
                <c:pt idx="7725">
                  <c:v>-25.349999999999998</c:v>
                </c:pt>
                <c:pt idx="7726">
                  <c:v>-25.347999999999999</c:v>
                </c:pt>
                <c:pt idx="7727">
                  <c:v>-25.345999999999997</c:v>
                </c:pt>
                <c:pt idx="7728">
                  <c:v>-25.343999999999998</c:v>
                </c:pt>
                <c:pt idx="7729">
                  <c:v>-25.341999999999999</c:v>
                </c:pt>
                <c:pt idx="7730">
                  <c:v>-25.339999999999996</c:v>
                </c:pt>
                <c:pt idx="7731">
                  <c:v>-25.337999999999997</c:v>
                </c:pt>
                <c:pt idx="7732">
                  <c:v>-25.335999999999999</c:v>
                </c:pt>
                <c:pt idx="7733">
                  <c:v>-25.333999999999996</c:v>
                </c:pt>
                <c:pt idx="7734">
                  <c:v>-25.331999999999997</c:v>
                </c:pt>
                <c:pt idx="7735">
                  <c:v>-25.33</c:v>
                </c:pt>
                <c:pt idx="7736">
                  <c:v>-25.327999999999996</c:v>
                </c:pt>
                <c:pt idx="7737">
                  <c:v>-25.325999999999997</c:v>
                </c:pt>
                <c:pt idx="7738">
                  <c:v>-25.323999999999998</c:v>
                </c:pt>
                <c:pt idx="7739">
                  <c:v>-25.321999999999996</c:v>
                </c:pt>
                <c:pt idx="7740">
                  <c:v>-25.319999999999997</c:v>
                </c:pt>
                <c:pt idx="7741">
                  <c:v>-25.317999999999998</c:v>
                </c:pt>
                <c:pt idx="7742">
                  <c:v>-25.315999999999995</c:v>
                </c:pt>
                <c:pt idx="7743">
                  <c:v>-25.313999999999997</c:v>
                </c:pt>
                <c:pt idx="7744">
                  <c:v>-25.311999999999998</c:v>
                </c:pt>
                <c:pt idx="7745">
                  <c:v>-25.309999999999995</c:v>
                </c:pt>
                <c:pt idx="7746">
                  <c:v>-25.307999999999996</c:v>
                </c:pt>
                <c:pt idx="7747">
                  <c:v>-25.305999999999997</c:v>
                </c:pt>
                <c:pt idx="7748">
                  <c:v>-25.303999999999995</c:v>
                </c:pt>
                <c:pt idx="7749">
                  <c:v>-25.302</c:v>
                </c:pt>
                <c:pt idx="7750">
                  <c:v>-25.299999999999997</c:v>
                </c:pt>
                <c:pt idx="7751">
                  <c:v>-25.297999999999995</c:v>
                </c:pt>
                <c:pt idx="7752">
                  <c:v>-25.295999999999999</c:v>
                </c:pt>
                <c:pt idx="7753">
                  <c:v>-25.293999999999997</c:v>
                </c:pt>
                <c:pt idx="7754">
                  <c:v>-25.291999999999998</c:v>
                </c:pt>
                <c:pt idx="7755">
                  <c:v>-25.29</c:v>
                </c:pt>
                <c:pt idx="7756">
                  <c:v>-25.287999999999997</c:v>
                </c:pt>
                <c:pt idx="7757">
                  <c:v>-25.285999999999998</c:v>
                </c:pt>
                <c:pt idx="7758">
                  <c:v>-25.283999999999999</c:v>
                </c:pt>
                <c:pt idx="7759">
                  <c:v>-25.281999999999996</c:v>
                </c:pt>
                <c:pt idx="7760">
                  <c:v>-25.279999999999998</c:v>
                </c:pt>
                <c:pt idx="7761">
                  <c:v>-25.277999999999999</c:v>
                </c:pt>
                <c:pt idx="7762">
                  <c:v>-25.275999999999996</c:v>
                </c:pt>
                <c:pt idx="7763">
                  <c:v>-25.273999999999997</c:v>
                </c:pt>
                <c:pt idx="7764">
                  <c:v>-25.271999999999998</c:v>
                </c:pt>
                <c:pt idx="7765">
                  <c:v>-25.269999999999996</c:v>
                </c:pt>
                <c:pt idx="7766">
                  <c:v>-25.267999999999997</c:v>
                </c:pt>
                <c:pt idx="7767">
                  <c:v>-25.265999999999998</c:v>
                </c:pt>
                <c:pt idx="7768">
                  <c:v>-25.263999999999996</c:v>
                </c:pt>
                <c:pt idx="7769">
                  <c:v>-25.261999999999997</c:v>
                </c:pt>
                <c:pt idx="7770">
                  <c:v>-25.259999999999998</c:v>
                </c:pt>
                <c:pt idx="7771">
                  <c:v>-25.257999999999996</c:v>
                </c:pt>
                <c:pt idx="7772">
                  <c:v>-25.255999999999997</c:v>
                </c:pt>
                <c:pt idx="7773">
                  <c:v>-25.253999999999998</c:v>
                </c:pt>
                <c:pt idx="7774">
                  <c:v>-25.251999999999995</c:v>
                </c:pt>
                <c:pt idx="7775">
                  <c:v>-25.249999999999996</c:v>
                </c:pt>
                <c:pt idx="7776">
                  <c:v>-25.247999999999998</c:v>
                </c:pt>
                <c:pt idx="7777">
                  <c:v>-25.245999999999995</c:v>
                </c:pt>
                <c:pt idx="7778">
                  <c:v>-25.244</c:v>
                </c:pt>
                <c:pt idx="7779">
                  <c:v>-25.241999999999997</c:v>
                </c:pt>
                <c:pt idx="7780">
                  <c:v>-25.239999999999995</c:v>
                </c:pt>
                <c:pt idx="7781">
                  <c:v>-25.238</c:v>
                </c:pt>
                <c:pt idx="7782">
                  <c:v>-25.235999999999997</c:v>
                </c:pt>
                <c:pt idx="7783">
                  <c:v>-25.233999999999995</c:v>
                </c:pt>
                <c:pt idx="7784">
                  <c:v>-25.231999999999999</c:v>
                </c:pt>
                <c:pt idx="7785">
                  <c:v>-25.229999999999997</c:v>
                </c:pt>
                <c:pt idx="7786">
                  <c:v>-25.227999999999998</c:v>
                </c:pt>
                <c:pt idx="7787">
                  <c:v>-25.225999999999999</c:v>
                </c:pt>
                <c:pt idx="7788">
                  <c:v>-25.223999999999997</c:v>
                </c:pt>
                <c:pt idx="7789">
                  <c:v>-25.221999999999998</c:v>
                </c:pt>
                <c:pt idx="7790">
                  <c:v>-25.22</c:v>
                </c:pt>
                <c:pt idx="7791">
                  <c:v>-25.217999999999996</c:v>
                </c:pt>
                <c:pt idx="7792">
                  <c:v>-25.215999999999998</c:v>
                </c:pt>
                <c:pt idx="7793">
                  <c:v>-25.213999999999999</c:v>
                </c:pt>
                <c:pt idx="7794">
                  <c:v>-25.211999999999996</c:v>
                </c:pt>
                <c:pt idx="7795">
                  <c:v>-25.209999999999997</c:v>
                </c:pt>
                <c:pt idx="7796">
                  <c:v>-25.207999999999998</c:v>
                </c:pt>
                <c:pt idx="7797">
                  <c:v>-25.205999999999996</c:v>
                </c:pt>
                <c:pt idx="7798">
                  <c:v>-25.203999999999997</c:v>
                </c:pt>
                <c:pt idx="7799">
                  <c:v>-25.201999999999998</c:v>
                </c:pt>
                <c:pt idx="7800">
                  <c:v>-25.199999999999996</c:v>
                </c:pt>
                <c:pt idx="7801">
                  <c:v>-25.197999999999997</c:v>
                </c:pt>
                <c:pt idx="7802">
                  <c:v>-25.195999999999998</c:v>
                </c:pt>
                <c:pt idx="7803">
                  <c:v>-25.193999999999996</c:v>
                </c:pt>
                <c:pt idx="7804">
                  <c:v>-25.191999999999997</c:v>
                </c:pt>
                <c:pt idx="7805">
                  <c:v>-25.189999999999998</c:v>
                </c:pt>
                <c:pt idx="7806">
                  <c:v>-25.187999999999995</c:v>
                </c:pt>
                <c:pt idx="7807">
                  <c:v>-25.185999999999996</c:v>
                </c:pt>
                <c:pt idx="7808">
                  <c:v>-25.183999999999997</c:v>
                </c:pt>
                <c:pt idx="7809">
                  <c:v>-25.181999999999995</c:v>
                </c:pt>
                <c:pt idx="7810">
                  <c:v>-25.18</c:v>
                </c:pt>
                <c:pt idx="7811">
                  <c:v>-25.177999999999997</c:v>
                </c:pt>
                <c:pt idx="7812">
                  <c:v>-25.175999999999995</c:v>
                </c:pt>
                <c:pt idx="7813">
                  <c:v>-25.173999999999999</c:v>
                </c:pt>
                <c:pt idx="7814">
                  <c:v>-25.171999999999997</c:v>
                </c:pt>
                <c:pt idx="7815">
                  <c:v>-25.169999999999995</c:v>
                </c:pt>
                <c:pt idx="7816">
                  <c:v>-25.167999999999999</c:v>
                </c:pt>
                <c:pt idx="7817">
                  <c:v>-25.165999999999997</c:v>
                </c:pt>
                <c:pt idx="7818">
                  <c:v>-25.163999999999998</c:v>
                </c:pt>
                <c:pt idx="7819">
                  <c:v>-25.161999999999999</c:v>
                </c:pt>
                <c:pt idx="7820">
                  <c:v>-25.159999999999997</c:v>
                </c:pt>
                <c:pt idx="7821">
                  <c:v>-25.157999999999998</c:v>
                </c:pt>
                <c:pt idx="7822">
                  <c:v>-25.155999999999999</c:v>
                </c:pt>
                <c:pt idx="7823">
                  <c:v>-25.153999999999996</c:v>
                </c:pt>
                <c:pt idx="7824">
                  <c:v>-25.151999999999997</c:v>
                </c:pt>
                <c:pt idx="7825">
                  <c:v>-25.15</c:v>
                </c:pt>
                <c:pt idx="7826">
                  <c:v>-25.147999999999996</c:v>
                </c:pt>
                <c:pt idx="7827">
                  <c:v>-25.145999999999997</c:v>
                </c:pt>
                <c:pt idx="7828">
                  <c:v>-25.143999999999998</c:v>
                </c:pt>
                <c:pt idx="7829">
                  <c:v>-25.141999999999996</c:v>
                </c:pt>
                <c:pt idx="7830">
                  <c:v>-25.139999999999997</c:v>
                </c:pt>
                <c:pt idx="7831">
                  <c:v>-25.137999999999998</c:v>
                </c:pt>
                <c:pt idx="7832">
                  <c:v>-25.135999999999996</c:v>
                </c:pt>
                <c:pt idx="7833">
                  <c:v>-25.133999999999997</c:v>
                </c:pt>
                <c:pt idx="7834">
                  <c:v>-25.131999999999998</c:v>
                </c:pt>
                <c:pt idx="7835">
                  <c:v>-25.129999999999995</c:v>
                </c:pt>
                <c:pt idx="7836">
                  <c:v>-25.127999999999997</c:v>
                </c:pt>
                <c:pt idx="7837">
                  <c:v>-25.125999999999998</c:v>
                </c:pt>
                <c:pt idx="7838">
                  <c:v>-25.123999999999995</c:v>
                </c:pt>
                <c:pt idx="7839">
                  <c:v>-25.121999999999996</c:v>
                </c:pt>
                <c:pt idx="7840">
                  <c:v>-25.119999999999997</c:v>
                </c:pt>
                <c:pt idx="7841">
                  <c:v>-25.117999999999995</c:v>
                </c:pt>
                <c:pt idx="7842">
                  <c:v>-25.116</c:v>
                </c:pt>
                <c:pt idx="7843">
                  <c:v>-25.113999999999997</c:v>
                </c:pt>
                <c:pt idx="7844">
                  <c:v>-25.111999999999995</c:v>
                </c:pt>
                <c:pt idx="7845">
                  <c:v>-25.11</c:v>
                </c:pt>
                <c:pt idx="7846">
                  <c:v>-25.107999999999997</c:v>
                </c:pt>
                <c:pt idx="7847">
                  <c:v>-25.105999999999995</c:v>
                </c:pt>
                <c:pt idx="7848">
                  <c:v>-25.103999999999999</c:v>
                </c:pt>
                <c:pt idx="7849">
                  <c:v>-25.101999999999997</c:v>
                </c:pt>
                <c:pt idx="7850">
                  <c:v>-25.099999999999998</c:v>
                </c:pt>
                <c:pt idx="7851">
                  <c:v>-25.097999999999999</c:v>
                </c:pt>
                <c:pt idx="7852">
                  <c:v>-25.095999999999997</c:v>
                </c:pt>
                <c:pt idx="7853">
                  <c:v>-25.093999999999998</c:v>
                </c:pt>
                <c:pt idx="7854">
                  <c:v>-25.091999999999999</c:v>
                </c:pt>
                <c:pt idx="7855">
                  <c:v>-25.089999999999996</c:v>
                </c:pt>
                <c:pt idx="7856">
                  <c:v>-25.087999999999997</c:v>
                </c:pt>
                <c:pt idx="7857">
                  <c:v>-25.085999999999999</c:v>
                </c:pt>
                <c:pt idx="7858">
                  <c:v>-25.083999999999996</c:v>
                </c:pt>
                <c:pt idx="7859">
                  <c:v>-25.081999999999997</c:v>
                </c:pt>
                <c:pt idx="7860">
                  <c:v>-25.08</c:v>
                </c:pt>
                <c:pt idx="7861">
                  <c:v>-25.077999999999996</c:v>
                </c:pt>
                <c:pt idx="7862">
                  <c:v>-25.075999999999997</c:v>
                </c:pt>
                <c:pt idx="7863">
                  <c:v>-25.073999999999998</c:v>
                </c:pt>
                <c:pt idx="7864">
                  <c:v>-25.071999999999996</c:v>
                </c:pt>
                <c:pt idx="7865">
                  <c:v>-25.069999999999997</c:v>
                </c:pt>
                <c:pt idx="7866">
                  <c:v>-25.067999999999998</c:v>
                </c:pt>
                <c:pt idx="7867">
                  <c:v>-25.065999999999995</c:v>
                </c:pt>
                <c:pt idx="7868">
                  <c:v>-25.063999999999997</c:v>
                </c:pt>
                <c:pt idx="7869">
                  <c:v>-25.061999999999998</c:v>
                </c:pt>
                <c:pt idx="7870">
                  <c:v>-25.059999999999995</c:v>
                </c:pt>
                <c:pt idx="7871">
                  <c:v>-25.057999999999996</c:v>
                </c:pt>
                <c:pt idx="7872">
                  <c:v>-25.055999999999997</c:v>
                </c:pt>
                <c:pt idx="7873">
                  <c:v>-25.053999999999995</c:v>
                </c:pt>
                <c:pt idx="7874">
                  <c:v>-25.052</c:v>
                </c:pt>
                <c:pt idx="7875">
                  <c:v>-25.049999999999997</c:v>
                </c:pt>
                <c:pt idx="7876">
                  <c:v>-25.047999999999995</c:v>
                </c:pt>
                <c:pt idx="7877">
                  <c:v>-25.045999999999999</c:v>
                </c:pt>
                <c:pt idx="7878">
                  <c:v>-25.043999999999997</c:v>
                </c:pt>
                <c:pt idx="7879">
                  <c:v>-25.041999999999998</c:v>
                </c:pt>
                <c:pt idx="7880">
                  <c:v>-25.04</c:v>
                </c:pt>
                <c:pt idx="7881">
                  <c:v>-25.037999999999997</c:v>
                </c:pt>
                <c:pt idx="7882">
                  <c:v>-25.035999999999998</c:v>
                </c:pt>
                <c:pt idx="7883">
                  <c:v>-25.033999999999999</c:v>
                </c:pt>
                <c:pt idx="7884">
                  <c:v>-25.031999999999996</c:v>
                </c:pt>
                <c:pt idx="7885">
                  <c:v>-25.029999999999998</c:v>
                </c:pt>
                <c:pt idx="7886">
                  <c:v>-25.027999999999999</c:v>
                </c:pt>
                <c:pt idx="7887">
                  <c:v>-25.025999999999996</c:v>
                </c:pt>
                <c:pt idx="7888">
                  <c:v>-25.023999999999997</c:v>
                </c:pt>
                <c:pt idx="7889">
                  <c:v>-25.021999999999998</c:v>
                </c:pt>
                <c:pt idx="7890">
                  <c:v>-25.019999999999996</c:v>
                </c:pt>
                <c:pt idx="7891">
                  <c:v>-25.017999999999997</c:v>
                </c:pt>
                <c:pt idx="7892">
                  <c:v>-25.015999999999998</c:v>
                </c:pt>
                <c:pt idx="7893">
                  <c:v>-25.013999999999996</c:v>
                </c:pt>
                <c:pt idx="7894">
                  <c:v>-25.011999999999997</c:v>
                </c:pt>
                <c:pt idx="7895">
                  <c:v>-25.009999999999998</c:v>
                </c:pt>
                <c:pt idx="7896">
                  <c:v>-25.007999999999996</c:v>
                </c:pt>
                <c:pt idx="7897">
                  <c:v>-25.005999999999997</c:v>
                </c:pt>
                <c:pt idx="7898">
                  <c:v>-25.003999999999998</c:v>
                </c:pt>
                <c:pt idx="7899">
                  <c:v>-25.001999999999995</c:v>
                </c:pt>
                <c:pt idx="7900">
                  <c:v>-24.999999999999996</c:v>
                </c:pt>
                <c:pt idx="7901">
                  <c:v>-24.997999999999998</c:v>
                </c:pt>
                <c:pt idx="7902">
                  <c:v>-24.995999999999995</c:v>
                </c:pt>
                <c:pt idx="7903">
                  <c:v>-24.994</c:v>
                </c:pt>
                <c:pt idx="7904">
                  <c:v>-24.991999999999997</c:v>
                </c:pt>
                <c:pt idx="7905">
                  <c:v>-24.989999999999995</c:v>
                </c:pt>
                <c:pt idx="7906">
                  <c:v>-24.988</c:v>
                </c:pt>
                <c:pt idx="7907">
                  <c:v>-24.985999999999997</c:v>
                </c:pt>
                <c:pt idx="7908">
                  <c:v>-24.983999999999995</c:v>
                </c:pt>
                <c:pt idx="7909">
                  <c:v>-24.981999999999999</c:v>
                </c:pt>
                <c:pt idx="7910">
                  <c:v>-24.979999999999997</c:v>
                </c:pt>
                <c:pt idx="7911">
                  <c:v>-24.977999999999998</c:v>
                </c:pt>
                <c:pt idx="7912">
                  <c:v>-24.975999999999999</c:v>
                </c:pt>
                <c:pt idx="7913">
                  <c:v>-24.973999999999997</c:v>
                </c:pt>
                <c:pt idx="7914">
                  <c:v>-24.971999999999998</c:v>
                </c:pt>
                <c:pt idx="7915">
                  <c:v>-24.97</c:v>
                </c:pt>
                <c:pt idx="7916">
                  <c:v>-24.967999999999996</c:v>
                </c:pt>
                <c:pt idx="7917">
                  <c:v>-24.965999999999998</c:v>
                </c:pt>
                <c:pt idx="7918">
                  <c:v>-24.963999999999999</c:v>
                </c:pt>
                <c:pt idx="7919">
                  <c:v>-24.961999999999996</c:v>
                </c:pt>
                <c:pt idx="7920">
                  <c:v>-24.959999999999997</c:v>
                </c:pt>
                <c:pt idx="7921">
                  <c:v>-24.957999999999998</c:v>
                </c:pt>
                <c:pt idx="7922">
                  <c:v>-24.955999999999996</c:v>
                </c:pt>
                <c:pt idx="7923">
                  <c:v>-24.953999999999997</c:v>
                </c:pt>
                <c:pt idx="7924">
                  <c:v>-24.951999999999998</c:v>
                </c:pt>
                <c:pt idx="7925">
                  <c:v>-24.949999999999996</c:v>
                </c:pt>
                <c:pt idx="7926">
                  <c:v>-24.947999999999997</c:v>
                </c:pt>
                <c:pt idx="7927">
                  <c:v>-24.945999999999998</c:v>
                </c:pt>
                <c:pt idx="7928">
                  <c:v>-24.943999999999996</c:v>
                </c:pt>
                <c:pt idx="7929">
                  <c:v>-24.941999999999997</c:v>
                </c:pt>
                <c:pt idx="7930">
                  <c:v>-24.939999999999998</c:v>
                </c:pt>
                <c:pt idx="7931">
                  <c:v>-24.937999999999995</c:v>
                </c:pt>
                <c:pt idx="7932">
                  <c:v>-24.935999999999996</c:v>
                </c:pt>
                <c:pt idx="7933">
                  <c:v>-24.933999999999997</c:v>
                </c:pt>
                <c:pt idx="7934">
                  <c:v>-24.931999999999995</c:v>
                </c:pt>
                <c:pt idx="7935">
                  <c:v>-24.93</c:v>
                </c:pt>
                <c:pt idx="7936">
                  <c:v>-24.927999999999997</c:v>
                </c:pt>
                <c:pt idx="7937">
                  <c:v>-24.925999999999995</c:v>
                </c:pt>
                <c:pt idx="7938">
                  <c:v>-24.923999999999999</c:v>
                </c:pt>
                <c:pt idx="7939">
                  <c:v>-24.921999999999997</c:v>
                </c:pt>
                <c:pt idx="7940">
                  <c:v>-24.919999999999995</c:v>
                </c:pt>
                <c:pt idx="7941">
                  <c:v>-24.917999999999999</c:v>
                </c:pt>
                <c:pt idx="7942">
                  <c:v>-24.915999999999997</c:v>
                </c:pt>
                <c:pt idx="7943">
                  <c:v>-24.913999999999998</c:v>
                </c:pt>
                <c:pt idx="7944">
                  <c:v>-24.911999999999999</c:v>
                </c:pt>
                <c:pt idx="7945">
                  <c:v>-24.909999999999997</c:v>
                </c:pt>
                <c:pt idx="7946">
                  <c:v>-24.907999999999998</c:v>
                </c:pt>
                <c:pt idx="7947">
                  <c:v>-24.905999999999999</c:v>
                </c:pt>
                <c:pt idx="7948">
                  <c:v>-24.903999999999996</c:v>
                </c:pt>
                <c:pt idx="7949">
                  <c:v>-24.901999999999997</c:v>
                </c:pt>
                <c:pt idx="7950">
                  <c:v>-24.9</c:v>
                </c:pt>
                <c:pt idx="7951">
                  <c:v>-24.897999999999996</c:v>
                </c:pt>
                <c:pt idx="7952">
                  <c:v>-24.895999999999997</c:v>
                </c:pt>
                <c:pt idx="7953">
                  <c:v>-24.893999999999998</c:v>
                </c:pt>
                <c:pt idx="7954">
                  <c:v>-24.891999999999996</c:v>
                </c:pt>
                <c:pt idx="7955">
                  <c:v>-24.889999999999997</c:v>
                </c:pt>
                <c:pt idx="7956">
                  <c:v>-24.887999999999998</c:v>
                </c:pt>
                <c:pt idx="7957">
                  <c:v>-24.885999999999996</c:v>
                </c:pt>
                <c:pt idx="7958">
                  <c:v>-24.883999999999997</c:v>
                </c:pt>
                <c:pt idx="7959">
                  <c:v>-24.881999999999998</c:v>
                </c:pt>
                <c:pt idx="7960">
                  <c:v>-24.879999999999995</c:v>
                </c:pt>
                <c:pt idx="7961">
                  <c:v>-24.877999999999997</c:v>
                </c:pt>
                <c:pt idx="7962">
                  <c:v>-24.875999999999998</c:v>
                </c:pt>
                <c:pt idx="7963">
                  <c:v>-24.873999999999995</c:v>
                </c:pt>
                <c:pt idx="7964">
                  <c:v>-24.871999999999996</c:v>
                </c:pt>
                <c:pt idx="7965">
                  <c:v>-24.869999999999997</c:v>
                </c:pt>
                <c:pt idx="7966">
                  <c:v>-24.867999999999995</c:v>
                </c:pt>
                <c:pt idx="7967">
                  <c:v>-24.866</c:v>
                </c:pt>
                <c:pt idx="7968">
                  <c:v>-24.863999999999997</c:v>
                </c:pt>
                <c:pt idx="7969">
                  <c:v>-24.861999999999995</c:v>
                </c:pt>
                <c:pt idx="7970">
                  <c:v>-24.86</c:v>
                </c:pt>
                <c:pt idx="7971">
                  <c:v>-24.857999999999997</c:v>
                </c:pt>
                <c:pt idx="7972">
                  <c:v>-24.855999999999995</c:v>
                </c:pt>
                <c:pt idx="7973">
                  <c:v>-24.853999999999999</c:v>
                </c:pt>
                <c:pt idx="7974">
                  <c:v>-24.851999999999997</c:v>
                </c:pt>
                <c:pt idx="7975">
                  <c:v>-24.849999999999998</c:v>
                </c:pt>
                <c:pt idx="7976">
                  <c:v>-24.847999999999999</c:v>
                </c:pt>
                <c:pt idx="7977">
                  <c:v>-24.845999999999997</c:v>
                </c:pt>
                <c:pt idx="7978">
                  <c:v>-24.843999999999998</c:v>
                </c:pt>
                <c:pt idx="7979">
                  <c:v>-24.841999999999999</c:v>
                </c:pt>
                <c:pt idx="7980">
                  <c:v>-24.839999999999996</c:v>
                </c:pt>
                <c:pt idx="7981">
                  <c:v>-24.837999999999997</c:v>
                </c:pt>
                <c:pt idx="7982">
                  <c:v>-24.835999999999999</c:v>
                </c:pt>
                <c:pt idx="7983">
                  <c:v>-24.833999999999996</c:v>
                </c:pt>
                <c:pt idx="7984">
                  <c:v>-24.831999999999997</c:v>
                </c:pt>
                <c:pt idx="7985">
                  <c:v>-24.83</c:v>
                </c:pt>
                <c:pt idx="7986">
                  <c:v>-24.827999999999996</c:v>
                </c:pt>
                <c:pt idx="7987">
                  <c:v>-24.825999999999997</c:v>
                </c:pt>
                <c:pt idx="7988">
                  <c:v>-24.823999999999998</c:v>
                </c:pt>
                <c:pt idx="7989">
                  <c:v>-24.821999999999996</c:v>
                </c:pt>
                <c:pt idx="7990">
                  <c:v>-24.819999999999997</c:v>
                </c:pt>
                <c:pt idx="7991">
                  <c:v>-24.817999999999998</c:v>
                </c:pt>
                <c:pt idx="7992">
                  <c:v>-24.815999999999995</c:v>
                </c:pt>
                <c:pt idx="7993">
                  <c:v>-24.813999999999997</c:v>
                </c:pt>
                <c:pt idx="7994">
                  <c:v>-24.811999999999998</c:v>
                </c:pt>
                <c:pt idx="7995">
                  <c:v>-24.809999999999995</c:v>
                </c:pt>
                <c:pt idx="7996">
                  <c:v>-24.807999999999996</c:v>
                </c:pt>
                <c:pt idx="7997">
                  <c:v>-24.805999999999997</c:v>
                </c:pt>
                <c:pt idx="7998">
                  <c:v>-24.803999999999995</c:v>
                </c:pt>
                <c:pt idx="7999">
                  <c:v>-24.802</c:v>
                </c:pt>
                <c:pt idx="8000">
                  <c:v>-24.799999999999997</c:v>
                </c:pt>
                <c:pt idx="8001">
                  <c:v>-24.797999999999998</c:v>
                </c:pt>
                <c:pt idx="8002">
                  <c:v>-24.795999999999996</c:v>
                </c:pt>
                <c:pt idx="8003">
                  <c:v>-24.793999999999997</c:v>
                </c:pt>
                <c:pt idx="8004">
                  <c:v>-24.791999999999998</c:v>
                </c:pt>
                <c:pt idx="8005">
                  <c:v>-24.789999999999996</c:v>
                </c:pt>
                <c:pt idx="8006">
                  <c:v>-24.787999999999997</c:v>
                </c:pt>
                <c:pt idx="8007">
                  <c:v>-24.785999999999998</c:v>
                </c:pt>
                <c:pt idx="8008">
                  <c:v>-24.783999999999999</c:v>
                </c:pt>
                <c:pt idx="8009">
                  <c:v>-24.781999999999996</c:v>
                </c:pt>
                <c:pt idx="8010">
                  <c:v>-24.779999999999998</c:v>
                </c:pt>
                <c:pt idx="8011">
                  <c:v>-24.777999999999999</c:v>
                </c:pt>
                <c:pt idx="8012">
                  <c:v>-24.775999999999996</c:v>
                </c:pt>
                <c:pt idx="8013">
                  <c:v>-24.773999999999997</c:v>
                </c:pt>
                <c:pt idx="8014">
                  <c:v>-24.771999999999998</c:v>
                </c:pt>
                <c:pt idx="8015">
                  <c:v>-24.769999999999996</c:v>
                </c:pt>
                <c:pt idx="8016">
                  <c:v>-24.767999999999997</c:v>
                </c:pt>
                <c:pt idx="8017">
                  <c:v>-24.765999999999998</c:v>
                </c:pt>
                <c:pt idx="8018">
                  <c:v>-24.763999999999996</c:v>
                </c:pt>
                <c:pt idx="8019">
                  <c:v>-24.761999999999997</c:v>
                </c:pt>
                <c:pt idx="8020">
                  <c:v>-24.759999999999998</c:v>
                </c:pt>
                <c:pt idx="8021">
                  <c:v>-24.757999999999996</c:v>
                </c:pt>
                <c:pt idx="8022">
                  <c:v>-24.755999999999997</c:v>
                </c:pt>
                <c:pt idx="8023">
                  <c:v>-24.753999999999998</c:v>
                </c:pt>
                <c:pt idx="8024">
                  <c:v>-24.751999999999999</c:v>
                </c:pt>
                <c:pt idx="8025">
                  <c:v>-24.749999999999996</c:v>
                </c:pt>
                <c:pt idx="8026">
                  <c:v>-24.747999999999998</c:v>
                </c:pt>
                <c:pt idx="8027">
                  <c:v>-24.745999999999999</c:v>
                </c:pt>
                <c:pt idx="8028">
                  <c:v>-24.743999999999996</c:v>
                </c:pt>
                <c:pt idx="8029">
                  <c:v>-24.741999999999997</c:v>
                </c:pt>
                <c:pt idx="8030">
                  <c:v>-24.74</c:v>
                </c:pt>
                <c:pt idx="8031">
                  <c:v>-24.737999999999996</c:v>
                </c:pt>
                <c:pt idx="8032">
                  <c:v>-24.735999999999997</c:v>
                </c:pt>
                <c:pt idx="8033">
                  <c:v>-24.733999999999998</c:v>
                </c:pt>
                <c:pt idx="8034">
                  <c:v>-24.731999999999996</c:v>
                </c:pt>
                <c:pt idx="8035">
                  <c:v>-24.729999999999997</c:v>
                </c:pt>
                <c:pt idx="8036">
                  <c:v>-24.727999999999998</c:v>
                </c:pt>
                <c:pt idx="8037">
                  <c:v>-24.725999999999996</c:v>
                </c:pt>
                <c:pt idx="8038">
                  <c:v>-24.723999999999997</c:v>
                </c:pt>
                <c:pt idx="8039">
                  <c:v>-24.721999999999998</c:v>
                </c:pt>
                <c:pt idx="8040">
                  <c:v>-24.72</c:v>
                </c:pt>
                <c:pt idx="8041">
                  <c:v>-24.717999999999996</c:v>
                </c:pt>
                <c:pt idx="8042">
                  <c:v>-24.715999999999998</c:v>
                </c:pt>
                <c:pt idx="8043">
                  <c:v>-24.713999999999999</c:v>
                </c:pt>
                <c:pt idx="8044">
                  <c:v>-24.711999999999996</c:v>
                </c:pt>
                <c:pt idx="8045">
                  <c:v>-24.709999999999997</c:v>
                </c:pt>
                <c:pt idx="8046">
                  <c:v>-24.707999999999998</c:v>
                </c:pt>
                <c:pt idx="8047">
                  <c:v>-24.705999999999996</c:v>
                </c:pt>
                <c:pt idx="8048">
                  <c:v>-24.703999999999997</c:v>
                </c:pt>
                <c:pt idx="8049">
                  <c:v>-24.701999999999998</c:v>
                </c:pt>
                <c:pt idx="8050">
                  <c:v>-24.699999999999996</c:v>
                </c:pt>
                <c:pt idx="8051">
                  <c:v>-24.697999999999997</c:v>
                </c:pt>
                <c:pt idx="8052">
                  <c:v>-24.695999999999998</c:v>
                </c:pt>
                <c:pt idx="8053">
                  <c:v>-24.693999999999996</c:v>
                </c:pt>
                <c:pt idx="8054">
                  <c:v>-24.691999999999997</c:v>
                </c:pt>
                <c:pt idx="8055">
                  <c:v>-24.689999999999998</c:v>
                </c:pt>
                <c:pt idx="8056">
                  <c:v>-24.687999999999999</c:v>
                </c:pt>
                <c:pt idx="8057">
                  <c:v>-24.685999999999996</c:v>
                </c:pt>
                <c:pt idx="8058">
                  <c:v>-24.683999999999997</c:v>
                </c:pt>
                <c:pt idx="8059">
                  <c:v>-24.681999999999999</c:v>
                </c:pt>
                <c:pt idx="8060">
                  <c:v>-24.679999999999996</c:v>
                </c:pt>
                <c:pt idx="8061">
                  <c:v>-24.677999999999997</c:v>
                </c:pt>
                <c:pt idx="8062">
                  <c:v>-24.675999999999998</c:v>
                </c:pt>
                <c:pt idx="8063">
                  <c:v>-24.673999999999996</c:v>
                </c:pt>
                <c:pt idx="8064">
                  <c:v>-24.671999999999997</c:v>
                </c:pt>
                <c:pt idx="8065">
                  <c:v>-24.669999999999998</c:v>
                </c:pt>
                <c:pt idx="8066">
                  <c:v>-24.667999999999996</c:v>
                </c:pt>
                <c:pt idx="8067">
                  <c:v>-24.665999999999997</c:v>
                </c:pt>
                <c:pt idx="8068">
                  <c:v>-24.663999999999998</c:v>
                </c:pt>
                <c:pt idx="8069">
                  <c:v>-24.661999999999995</c:v>
                </c:pt>
                <c:pt idx="8070">
                  <c:v>-24.659999999999997</c:v>
                </c:pt>
                <c:pt idx="8071">
                  <c:v>-24.657999999999998</c:v>
                </c:pt>
                <c:pt idx="8072">
                  <c:v>-24.655999999999999</c:v>
                </c:pt>
                <c:pt idx="8073">
                  <c:v>-24.653999999999996</c:v>
                </c:pt>
                <c:pt idx="8074">
                  <c:v>-24.651999999999997</c:v>
                </c:pt>
                <c:pt idx="8075">
                  <c:v>-24.65</c:v>
                </c:pt>
                <c:pt idx="8076">
                  <c:v>-24.647999999999996</c:v>
                </c:pt>
                <c:pt idx="8077">
                  <c:v>-24.645999999999997</c:v>
                </c:pt>
                <c:pt idx="8078">
                  <c:v>-24.643999999999998</c:v>
                </c:pt>
                <c:pt idx="8079">
                  <c:v>-24.641999999999996</c:v>
                </c:pt>
                <c:pt idx="8080">
                  <c:v>-24.639999999999997</c:v>
                </c:pt>
                <c:pt idx="8081">
                  <c:v>-24.637999999999998</c:v>
                </c:pt>
                <c:pt idx="8082">
                  <c:v>-24.635999999999996</c:v>
                </c:pt>
                <c:pt idx="8083">
                  <c:v>-24.633999999999997</c:v>
                </c:pt>
                <c:pt idx="8084">
                  <c:v>-24.631999999999998</c:v>
                </c:pt>
                <c:pt idx="8085">
                  <c:v>-24.629999999999995</c:v>
                </c:pt>
                <c:pt idx="8086">
                  <c:v>-24.627999999999997</c:v>
                </c:pt>
                <c:pt idx="8087">
                  <c:v>-24.625999999999998</c:v>
                </c:pt>
                <c:pt idx="8088">
                  <c:v>-24.623999999999999</c:v>
                </c:pt>
                <c:pt idx="8089">
                  <c:v>-24.621999999999996</c:v>
                </c:pt>
                <c:pt idx="8090">
                  <c:v>-24.619999999999997</c:v>
                </c:pt>
                <c:pt idx="8091">
                  <c:v>-24.617999999999999</c:v>
                </c:pt>
                <c:pt idx="8092">
                  <c:v>-24.615999999999996</c:v>
                </c:pt>
                <c:pt idx="8093">
                  <c:v>-24.613999999999997</c:v>
                </c:pt>
                <c:pt idx="8094">
                  <c:v>-24.611999999999998</c:v>
                </c:pt>
                <c:pt idx="8095">
                  <c:v>-24.609999999999996</c:v>
                </c:pt>
                <c:pt idx="8096">
                  <c:v>-24.607999999999997</c:v>
                </c:pt>
                <c:pt idx="8097">
                  <c:v>-24.605999999999998</c:v>
                </c:pt>
                <c:pt idx="8098">
                  <c:v>-24.603999999999996</c:v>
                </c:pt>
                <c:pt idx="8099">
                  <c:v>-24.601999999999997</c:v>
                </c:pt>
                <c:pt idx="8100">
                  <c:v>-24.599999999999998</c:v>
                </c:pt>
                <c:pt idx="8101">
                  <c:v>-24.597999999999995</c:v>
                </c:pt>
                <c:pt idx="8102">
                  <c:v>-24.595999999999997</c:v>
                </c:pt>
                <c:pt idx="8103">
                  <c:v>-24.593999999999998</c:v>
                </c:pt>
                <c:pt idx="8104">
                  <c:v>-24.591999999999999</c:v>
                </c:pt>
                <c:pt idx="8105">
                  <c:v>-24.589999999999996</c:v>
                </c:pt>
                <c:pt idx="8106">
                  <c:v>-24.587999999999997</c:v>
                </c:pt>
                <c:pt idx="8107">
                  <c:v>-24.585999999999999</c:v>
                </c:pt>
                <c:pt idx="8108">
                  <c:v>-24.583999999999996</c:v>
                </c:pt>
                <c:pt idx="8109">
                  <c:v>-24.581999999999997</c:v>
                </c:pt>
                <c:pt idx="8110">
                  <c:v>-24.58</c:v>
                </c:pt>
                <c:pt idx="8111">
                  <c:v>-24.577999999999996</c:v>
                </c:pt>
                <c:pt idx="8112">
                  <c:v>-24.575999999999997</c:v>
                </c:pt>
                <c:pt idx="8113">
                  <c:v>-24.573999999999998</c:v>
                </c:pt>
                <c:pt idx="8114">
                  <c:v>-24.571999999999996</c:v>
                </c:pt>
                <c:pt idx="8115">
                  <c:v>-24.569999999999997</c:v>
                </c:pt>
                <c:pt idx="8116">
                  <c:v>-24.567999999999998</c:v>
                </c:pt>
                <c:pt idx="8117">
                  <c:v>-24.565999999999995</c:v>
                </c:pt>
                <c:pt idx="8118">
                  <c:v>-24.563999999999997</c:v>
                </c:pt>
                <c:pt idx="8119">
                  <c:v>-24.561999999999998</c:v>
                </c:pt>
                <c:pt idx="8120">
                  <c:v>-24.56</c:v>
                </c:pt>
                <c:pt idx="8121">
                  <c:v>-24.557999999999996</c:v>
                </c:pt>
                <c:pt idx="8122">
                  <c:v>-24.555999999999997</c:v>
                </c:pt>
                <c:pt idx="8123">
                  <c:v>-24.553999999999998</c:v>
                </c:pt>
                <c:pt idx="8124">
                  <c:v>-24.551999999999996</c:v>
                </c:pt>
                <c:pt idx="8125">
                  <c:v>-24.549999999999997</c:v>
                </c:pt>
                <c:pt idx="8126">
                  <c:v>-24.547999999999998</c:v>
                </c:pt>
                <c:pt idx="8127">
                  <c:v>-24.545999999999996</c:v>
                </c:pt>
                <c:pt idx="8128">
                  <c:v>-24.543999999999997</c:v>
                </c:pt>
                <c:pt idx="8129">
                  <c:v>-24.541999999999998</c:v>
                </c:pt>
                <c:pt idx="8130">
                  <c:v>-24.539999999999996</c:v>
                </c:pt>
                <c:pt idx="8131">
                  <c:v>-24.537999999999997</c:v>
                </c:pt>
                <c:pt idx="8132">
                  <c:v>-24.535999999999998</c:v>
                </c:pt>
                <c:pt idx="8133">
                  <c:v>-24.533999999999999</c:v>
                </c:pt>
                <c:pt idx="8134">
                  <c:v>-24.531999999999996</c:v>
                </c:pt>
                <c:pt idx="8135">
                  <c:v>-24.529999999999998</c:v>
                </c:pt>
                <c:pt idx="8136">
                  <c:v>-24.527999999999999</c:v>
                </c:pt>
                <c:pt idx="8137">
                  <c:v>-24.525999999999996</c:v>
                </c:pt>
                <c:pt idx="8138">
                  <c:v>-24.523999999999997</c:v>
                </c:pt>
                <c:pt idx="8139">
                  <c:v>-24.521999999999998</c:v>
                </c:pt>
                <c:pt idx="8140">
                  <c:v>-24.519999999999996</c:v>
                </c:pt>
                <c:pt idx="8141">
                  <c:v>-24.517999999999997</c:v>
                </c:pt>
                <c:pt idx="8142">
                  <c:v>-24.515999999999998</c:v>
                </c:pt>
                <c:pt idx="8143">
                  <c:v>-24.513999999999996</c:v>
                </c:pt>
                <c:pt idx="8144">
                  <c:v>-24.511999999999997</c:v>
                </c:pt>
                <c:pt idx="8145">
                  <c:v>-24.509999999999998</c:v>
                </c:pt>
                <c:pt idx="8146">
                  <c:v>-24.507999999999996</c:v>
                </c:pt>
                <c:pt idx="8147">
                  <c:v>-24.505999999999997</c:v>
                </c:pt>
                <c:pt idx="8148">
                  <c:v>-24.503999999999998</c:v>
                </c:pt>
                <c:pt idx="8149">
                  <c:v>-24.501999999999999</c:v>
                </c:pt>
                <c:pt idx="8150">
                  <c:v>-24.499999999999996</c:v>
                </c:pt>
                <c:pt idx="8151">
                  <c:v>-24.497999999999998</c:v>
                </c:pt>
                <c:pt idx="8152">
                  <c:v>-24.495999999999999</c:v>
                </c:pt>
                <c:pt idx="8153">
                  <c:v>-24.493999999999996</c:v>
                </c:pt>
                <c:pt idx="8154">
                  <c:v>-24.491999999999997</c:v>
                </c:pt>
                <c:pt idx="8155">
                  <c:v>-24.49</c:v>
                </c:pt>
                <c:pt idx="8156">
                  <c:v>-24.487999999999996</c:v>
                </c:pt>
                <c:pt idx="8157">
                  <c:v>-24.485999999999997</c:v>
                </c:pt>
                <c:pt idx="8158">
                  <c:v>-24.483999999999998</c:v>
                </c:pt>
                <c:pt idx="8159">
                  <c:v>-24.481999999999996</c:v>
                </c:pt>
                <c:pt idx="8160">
                  <c:v>-24.479999999999997</c:v>
                </c:pt>
                <c:pt idx="8161">
                  <c:v>-24.477999999999998</c:v>
                </c:pt>
                <c:pt idx="8162">
                  <c:v>-24.475999999999996</c:v>
                </c:pt>
                <c:pt idx="8163">
                  <c:v>-24.473999999999997</c:v>
                </c:pt>
                <c:pt idx="8164">
                  <c:v>-24.471999999999998</c:v>
                </c:pt>
                <c:pt idx="8165">
                  <c:v>-24.47</c:v>
                </c:pt>
                <c:pt idx="8166">
                  <c:v>-24.467999999999996</c:v>
                </c:pt>
                <c:pt idx="8167">
                  <c:v>-24.465999999999998</c:v>
                </c:pt>
                <c:pt idx="8168">
                  <c:v>-24.463999999999999</c:v>
                </c:pt>
                <c:pt idx="8169">
                  <c:v>-24.461999999999996</c:v>
                </c:pt>
                <c:pt idx="8170">
                  <c:v>-24.459999999999997</c:v>
                </c:pt>
                <c:pt idx="8171">
                  <c:v>-24.457999999999998</c:v>
                </c:pt>
                <c:pt idx="8172">
                  <c:v>-24.455999999999996</c:v>
                </c:pt>
                <c:pt idx="8173">
                  <c:v>-24.453999999999997</c:v>
                </c:pt>
                <c:pt idx="8174">
                  <c:v>-24.451999999999998</c:v>
                </c:pt>
                <c:pt idx="8175">
                  <c:v>-24.449999999999996</c:v>
                </c:pt>
                <c:pt idx="8176">
                  <c:v>-24.447999999999997</c:v>
                </c:pt>
                <c:pt idx="8177">
                  <c:v>-24.445999999999998</c:v>
                </c:pt>
                <c:pt idx="8178">
                  <c:v>-24.443999999999996</c:v>
                </c:pt>
                <c:pt idx="8179">
                  <c:v>-24.441999999999997</c:v>
                </c:pt>
                <c:pt idx="8180">
                  <c:v>-24.439999999999998</c:v>
                </c:pt>
                <c:pt idx="8181">
                  <c:v>-24.437999999999999</c:v>
                </c:pt>
                <c:pt idx="8182">
                  <c:v>-24.435999999999996</c:v>
                </c:pt>
                <c:pt idx="8183">
                  <c:v>-24.433999999999997</c:v>
                </c:pt>
                <c:pt idx="8184">
                  <c:v>-24.431999999999999</c:v>
                </c:pt>
                <c:pt idx="8185">
                  <c:v>-24.429999999999996</c:v>
                </c:pt>
                <c:pt idx="8186">
                  <c:v>-24.427999999999997</c:v>
                </c:pt>
                <c:pt idx="8187">
                  <c:v>-24.425999999999998</c:v>
                </c:pt>
                <c:pt idx="8188">
                  <c:v>-24.423999999999996</c:v>
                </c:pt>
                <c:pt idx="8189">
                  <c:v>-24.421999999999997</c:v>
                </c:pt>
                <c:pt idx="8190">
                  <c:v>-24.419999999999998</c:v>
                </c:pt>
                <c:pt idx="8191">
                  <c:v>-24.417999999999996</c:v>
                </c:pt>
                <c:pt idx="8192">
                  <c:v>-24.415999999999997</c:v>
                </c:pt>
                <c:pt idx="8193">
                  <c:v>-24.413999999999998</c:v>
                </c:pt>
                <c:pt idx="8194">
                  <c:v>-24.411999999999995</c:v>
                </c:pt>
                <c:pt idx="8195">
                  <c:v>-24.409999999999997</c:v>
                </c:pt>
                <c:pt idx="8196">
                  <c:v>-24.407999999999998</c:v>
                </c:pt>
                <c:pt idx="8197">
                  <c:v>-24.405999999999999</c:v>
                </c:pt>
                <c:pt idx="8198">
                  <c:v>-24.403999999999996</c:v>
                </c:pt>
                <c:pt idx="8199">
                  <c:v>-24.401999999999997</c:v>
                </c:pt>
                <c:pt idx="8200">
                  <c:v>-24.4</c:v>
                </c:pt>
                <c:pt idx="8201">
                  <c:v>-24.397999999999996</c:v>
                </c:pt>
                <c:pt idx="8202">
                  <c:v>-24.395999999999997</c:v>
                </c:pt>
                <c:pt idx="8203">
                  <c:v>-24.393999999999998</c:v>
                </c:pt>
                <c:pt idx="8204">
                  <c:v>-24.391999999999996</c:v>
                </c:pt>
                <c:pt idx="8205">
                  <c:v>-24.389999999999997</c:v>
                </c:pt>
                <c:pt idx="8206">
                  <c:v>-24.387999999999998</c:v>
                </c:pt>
                <c:pt idx="8207">
                  <c:v>-24.385999999999996</c:v>
                </c:pt>
                <c:pt idx="8208">
                  <c:v>-24.383999999999997</c:v>
                </c:pt>
                <c:pt idx="8209">
                  <c:v>-24.381999999999998</c:v>
                </c:pt>
                <c:pt idx="8210">
                  <c:v>-24.379999999999995</c:v>
                </c:pt>
                <c:pt idx="8211">
                  <c:v>-24.377999999999997</c:v>
                </c:pt>
                <c:pt idx="8212">
                  <c:v>-24.375999999999998</c:v>
                </c:pt>
                <c:pt idx="8213">
                  <c:v>-24.373999999999999</c:v>
                </c:pt>
                <c:pt idx="8214">
                  <c:v>-24.371999999999996</c:v>
                </c:pt>
                <c:pt idx="8215">
                  <c:v>-24.369999999999997</c:v>
                </c:pt>
                <c:pt idx="8216">
                  <c:v>-24.367999999999999</c:v>
                </c:pt>
                <c:pt idx="8217">
                  <c:v>-24.365999999999996</c:v>
                </c:pt>
                <c:pt idx="8218">
                  <c:v>-24.363999999999997</c:v>
                </c:pt>
                <c:pt idx="8219">
                  <c:v>-24.361999999999998</c:v>
                </c:pt>
                <c:pt idx="8220">
                  <c:v>-24.359999999999996</c:v>
                </c:pt>
                <c:pt idx="8221">
                  <c:v>-24.357999999999997</c:v>
                </c:pt>
                <c:pt idx="8222">
                  <c:v>-24.355999999999998</c:v>
                </c:pt>
                <c:pt idx="8223">
                  <c:v>-24.353999999999996</c:v>
                </c:pt>
                <c:pt idx="8224">
                  <c:v>-24.351999999999997</c:v>
                </c:pt>
                <c:pt idx="8225">
                  <c:v>-24.349999999999998</c:v>
                </c:pt>
                <c:pt idx="8226">
                  <c:v>-24.347999999999995</c:v>
                </c:pt>
                <c:pt idx="8227">
                  <c:v>-24.345999999999997</c:v>
                </c:pt>
                <c:pt idx="8228">
                  <c:v>-24.343999999999998</c:v>
                </c:pt>
                <c:pt idx="8229">
                  <c:v>-24.341999999999999</c:v>
                </c:pt>
                <c:pt idx="8230">
                  <c:v>-24.339999999999996</c:v>
                </c:pt>
                <c:pt idx="8231">
                  <c:v>-24.337999999999997</c:v>
                </c:pt>
                <c:pt idx="8232">
                  <c:v>-24.335999999999999</c:v>
                </c:pt>
                <c:pt idx="8233">
                  <c:v>-24.333999999999996</c:v>
                </c:pt>
                <c:pt idx="8234">
                  <c:v>-24.331999999999997</c:v>
                </c:pt>
                <c:pt idx="8235">
                  <c:v>-24.33</c:v>
                </c:pt>
                <c:pt idx="8236">
                  <c:v>-24.327999999999996</c:v>
                </c:pt>
                <c:pt idx="8237">
                  <c:v>-24.325999999999997</c:v>
                </c:pt>
                <c:pt idx="8238">
                  <c:v>-24.323999999999998</c:v>
                </c:pt>
                <c:pt idx="8239">
                  <c:v>-24.321999999999996</c:v>
                </c:pt>
                <c:pt idx="8240">
                  <c:v>-24.319999999999997</c:v>
                </c:pt>
                <c:pt idx="8241">
                  <c:v>-24.317999999999998</c:v>
                </c:pt>
                <c:pt idx="8242">
                  <c:v>-24.315999999999995</c:v>
                </c:pt>
                <c:pt idx="8243">
                  <c:v>-24.313999999999997</c:v>
                </c:pt>
                <c:pt idx="8244">
                  <c:v>-24.311999999999998</c:v>
                </c:pt>
                <c:pt idx="8245">
                  <c:v>-24.31</c:v>
                </c:pt>
                <c:pt idx="8246">
                  <c:v>-24.307999999999996</c:v>
                </c:pt>
                <c:pt idx="8247">
                  <c:v>-24.305999999999997</c:v>
                </c:pt>
                <c:pt idx="8248">
                  <c:v>-24.303999999999998</c:v>
                </c:pt>
                <c:pt idx="8249">
                  <c:v>-24.301999999999996</c:v>
                </c:pt>
                <c:pt idx="8250">
                  <c:v>-24.299999999999997</c:v>
                </c:pt>
                <c:pt idx="8251">
                  <c:v>-24.297999999999998</c:v>
                </c:pt>
                <c:pt idx="8252">
                  <c:v>-24.295999999999996</c:v>
                </c:pt>
                <c:pt idx="8253">
                  <c:v>-24.293999999999997</c:v>
                </c:pt>
                <c:pt idx="8254">
                  <c:v>-24.291999999999998</c:v>
                </c:pt>
                <c:pt idx="8255">
                  <c:v>-24.289999999999996</c:v>
                </c:pt>
                <c:pt idx="8256">
                  <c:v>-24.287999999999997</c:v>
                </c:pt>
                <c:pt idx="8257">
                  <c:v>-24.285999999999998</c:v>
                </c:pt>
                <c:pt idx="8258">
                  <c:v>-24.283999999999999</c:v>
                </c:pt>
                <c:pt idx="8259">
                  <c:v>-24.281999999999996</c:v>
                </c:pt>
                <c:pt idx="8260">
                  <c:v>-24.279999999999998</c:v>
                </c:pt>
                <c:pt idx="8261">
                  <c:v>-24.277999999999999</c:v>
                </c:pt>
                <c:pt idx="8262">
                  <c:v>-24.275999999999996</c:v>
                </c:pt>
                <c:pt idx="8263">
                  <c:v>-24.273999999999997</c:v>
                </c:pt>
                <c:pt idx="8264">
                  <c:v>-24.271999999999998</c:v>
                </c:pt>
                <c:pt idx="8265">
                  <c:v>-24.269999999999996</c:v>
                </c:pt>
                <c:pt idx="8266">
                  <c:v>-24.267999999999997</c:v>
                </c:pt>
                <c:pt idx="8267">
                  <c:v>-24.265999999999998</c:v>
                </c:pt>
                <c:pt idx="8268">
                  <c:v>-24.263999999999996</c:v>
                </c:pt>
                <c:pt idx="8269">
                  <c:v>-24.261999999999997</c:v>
                </c:pt>
                <c:pt idx="8270">
                  <c:v>-24.259999999999998</c:v>
                </c:pt>
                <c:pt idx="8271">
                  <c:v>-24.257999999999996</c:v>
                </c:pt>
                <c:pt idx="8272">
                  <c:v>-24.255999999999997</c:v>
                </c:pt>
                <c:pt idx="8273">
                  <c:v>-24.253999999999998</c:v>
                </c:pt>
                <c:pt idx="8274">
                  <c:v>-24.251999999999999</c:v>
                </c:pt>
                <c:pt idx="8275">
                  <c:v>-24.249999999999996</c:v>
                </c:pt>
                <c:pt idx="8276">
                  <c:v>-24.247999999999998</c:v>
                </c:pt>
                <c:pt idx="8277">
                  <c:v>-24.245999999999999</c:v>
                </c:pt>
                <c:pt idx="8278">
                  <c:v>-24.243999999999996</c:v>
                </c:pt>
                <c:pt idx="8279">
                  <c:v>-24.241999999999997</c:v>
                </c:pt>
                <c:pt idx="8280">
                  <c:v>-24.24</c:v>
                </c:pt>
                <c:pt idx="8281">
                  <c:v>-24.237999999999996</c:v>
                </c:pt>
                <c:pt idx="8282">
                  <c:v>-24.235999999999997</c:v>
                </c:pt>
                <c:pt idx="8283">
                  <c:v>-24.233999999999998</c:v>
                </c:pt>
                <c:pt idx="8284">
                  <c:v>-24.231999999999996</c:v>
                </c:pt>
                <c:pt idx="8285">
                  <c:v>-24.229999999999997</c:v>
                </c:pt>
                <c:pt idx="8286">
                  <c:v>-24.227999999999998</c:v>
                </c:pt>
                <c:pt idx="8287">
                  <c:v>-24.225999999999996</c:v>
                </c:pt>
                <c:pt idx="8288">
                  <c:v>-24.223999999999997</c:v>
                </c:pt>
                <c:pt idx="8289">
                  <c:v>-24.221999999999998</c:v>
                </c:pt>
                <c:pt idx="8290">
                  <c:v>-24.22</c:v>
                </c:pt>
                <c:pt idx="8291">
                  <c:v>-24.217999999999996</c:v>
                </c:pt>
                <c:pt idx="8292">
                  <c:v>-24.215999999999998</c:v>
                </c:pt>
                <c:pt idx="8293">
                  <c:v>-24.213999999999999</c:v>
                </c:pt>
                <c:pt idx="8294">
                  <c:v>-24.211999999999996</c:v>
                </c:pt>
                <c:pt idx="8295">
                  <c:v>-24.209999999999997</c:v>
                </c:pt>
                <c:pt idx="8296">
                  <c:v>-24.207999999999998</c:v>
                </c:pt>
                <c:pt idx="8297">
                  <c:v>-24.205999999999996</c:v>
                </c:pt>
                <c:pt idx="8298">
                  <c:v>-24.203999999999997</c:v>
                </c:pt>
                <c:pt idx="8299">
                  <c:v>-24.201999999999998</c:v>
                </c:pt>
                <c:pt idx="8300">
                  <c:v>-24.199999999999996</c:v>
                </c:pt>
                <c:pt idx="8301">
                  <c:v>-24.197999999999997</c:v>
                </c:pt>
                <c:pt idx="8302">
                  <c:v>-24.195999999999998</c:v>
                </c:pt>
                <c:pt idx="8303">
                  <c:v>-24.193999999999996</c:v>
                </c:pt>
                <c:pt idx="8304">
                  <c:v>-24.191999999999997</c:v>
                </c:pt>
                <c:pt idx="8305">
                  <c:v>-24.189999999999998</c:v>
                </c:pt>
                <c:pt idx="8306">
                  <c:v>-24.187999999999999</c:v>
                </c:pt>
                <c:pt idx="8307">
                  <c:v>-24.185999999999996</c:v>
                </c:pt>
                <c:pt idx="8308">
                  <c:v>-24.183999999999997</c:v>
                </c:pt>
                <c:pt idx="8309">
                  <c:v>-24.181999999999999</c:v>
                </c:pt>
                <c:pt idx="8310">
                  <c:v>-24.179999999999996</c:v>
                </c:pt>
                <c:pt idx="8311">
                  <c:v>-24.177999999999997</c:v>
                </c:pt>
                <c:pt idx="8312">
                  <c:v>-24.175999999999998</c:v>
                </c:pt>
                <c:pt idx="8313">
                  <c:v>-24.173999999999996</c:v>
                </c:pt>
                <c:pt idx="8314">
                  <c:v>-24.171999999999997</c:v>
                </c:pt>
                <c:pt idx="8315">
                  <c:v>-24.169999999999998</c:v>
                </c:pt>
                <c:pt idx="8316">
                  <c:v>-24.167999999999996</c:v>
                </c:pt>
                <c:pt idx="8317">
                  <c:v>-24.165999999999997</c:v>
                </c:pt>
                <c:pt idx="8318">
                  <c:v>-24.163999999999998</c:v>
                </c:pt>
                <c:pt idx="8319">
                  <c:v>-24.161999999999995</c:v>
                </c:pt>
                <c:pt idx="8320">
                  <c:v>-24.159999999999997</c:v>
                </c:pt>
                <c:pt idx="8321">
                  <c:v>-24.157999999999998</c:v>
                </c:pt>
                <c:pt idx="8322">
                  <c:v>-24.155999999999999</c:v>
                </c:pt>
                <c:pt idx="8323">
                  <c:v>-24.153999999999996</c:v>
                </c:pt>
                <c:pt idx="8324">
                  <c:v>-24.151999999999997</c:v>
                </c:pt>
                <c:pt idx="8325">
                  <c:v>-24.15</c:v>
                </c:pt>
                <c:pt idx="8326">
                  <c:v>-24.147999999999996</c:v>
                </c:pt>
                <c:pt idx="8327">
                  <c:v>-24.145999999999997</c:v>
                </c:pt>
                <c:pt idx="8328">
                  <c:v>-24.143999999999998</c:v>
                </c:pt>
                <c:pt idx="8329">
                  <c:v>-24.141999999999996</c:v>
                </c:pt>
                <c:pt idx="8330">
                  <c:v>-24.139999999999997</c:v>
                </c:pt>
                <c:pt idx="8331">
                  <c:v>-24.137999999999998</c:v>
                </c:pt>
                <c:pt idx="8332">
                  <c:v>-24.135999999999996</c:v>
                </c:pt>
                <c:pt idx="8333">
                  <c:v>-24.133999999999997</c:v>
                </c:pt>
                <c:pt idx="8334">
                  <c:v>-24.131999999999998</c:v>
                </c:pt>
                <c:pt idx="8335">
                  <c:v>-24.129999999999995</c:v>
                </c:pt>
                <c:pt idx="8336">
                  <c:v>-24.127999999999997</c:v>
                </c:pt>
                <c:pt idx="8337">
                  <c:v>-24.125999999999998</c:v>
                </c:pt>
                <c:pt idx="8338">
                  <c:v>-24.123999999999999</c:v>
                </c:pt>
                <c:pt idx="8339">
                  <c:v>-24.121999999999996</c:v>
                </c:pt>
                <c:pt idx="8340">
                  <c:v>-24.119999999999997</c:v>
                </c:pt>
                <c:pt idx="8341">
                  <c:v>-24.117999999999999</c:v>
                </c:pt>
                <c:pt idx="8342">
                  <c:v>-24.115999999999996</c:v>
                </c:pt>
                <c:pt idx="8343">
                  <c:v>-24.113999999999997</c:v>
                </c:pt>
                <c:pt idx="8344">
                  <c:v>-24.111999999999998</c:v>
                </c:pt>
                <c:pt idx="8345">
                  <c:v>-24.109999999999996</c:v>
                </c:pt>
                <c:pt idx="8346">
                  <c:v>-24.107999999999997</c:v>
                </c:pt>
                <c:pt idx="8347">
                  <c:v>-24.105999999999998</c:v>
                </c:pt>
                <c:pt idx="8348">
                  <c:v>-24.103999999999996</c:v>
                </c:pt>
                <c:pt idx="8349">
                  <c:v>-24.101999999999997</c:v>
                </c:pt>
                <c:pt idx="8350">
                  <c:v>-24.099999999999998</c:v>
                </c:pt>
                <c:pt idx="8351">
                  <c:v>-24.097999999999995</c:v>
                </c:pt>
                <c:pt idx="8352">
                  <c:v>-24.095999999999997</c:v>
                </c:pt>
                <c:pt idx="8353">
                  <c:v>-24.093999999999998</c:v>
                </c:pt>
                <c:pt idx="8354">
                  <c:v>-24.091999999999999</c:v>
                </c:pt>
                <c:pt idx="8355">
                  <c:v>-24.089999999999996</c:v>
                </c:pt>
                <c:pt idx="8356">
                  <c:v>-24.087999999999997</c:v>
                </c:pt>
                <c:pt idx="8357">
                  <c:v>-24.085999999999999</c:v>
                </c:pt>
                <c:pt idx="8358">
                  <c:v>-24.083999999999996</c:v>
                </c:pt>
                <c:pt idx="8359">
                  <c:v>-24.081999999999997</c:v>
                </c:pt>
                <c:pt idx="8360">
                  <c:v>-24.08</c:v>
                </c:pt>
                <c:pt idx="8361">
                  <c:v>-24.077999999999996</c:v>
                </c:pt>
                <c:pt idx="8362">
                  <c:v>-24.075999999999997</c:v>
                </c:pt>
                <c:pt idx="8363">
                  <c:v>-24.073999999999998</c:v>
                </c:pt>
                <c:pt idx="8364">
                  <c:v>-24.071999999999996</c:v>
                </c:pt>
                <c:pt idx="8365">
                  <c:v>-24.069999999999997</c:v>
                </c:pt>
                <c:pt idx="8366">
                  <c:v>-24.067999999999998</c:v>
                </c:pt>
                <c:pt idx="8367">
                  <c:v>-24.065999999999995</c:v>
                </c:pt>
                <c:pt idx="8368">
                  <c:v>-24.063999999999997</c:v>
                </c:pt>
                <c:pt idx="8369">
                  <c:v>-24.061999999999998</c:v>
                </c:pt>
                <c:pt idx="8370">
                  <c:v>-24.06</c:v>
                </c:pt>
                <c:pt idx="8371">
                  <c:v>-24.057999999999996</c:v>
                </c:pt>
                <c:pt idx="8372">
                  <c:v>-24.055999999999997</c:v>
                </c:pt>
                <c:pt idx="8373">
                  <c:v>-24.053999999999998</c:v>
                </c:pt>
                <c:pt idx="8374">
                  <c:v>-24.051999999999996</c:v>
                </c:pt>
                <c:pt idx="8375">
                  <c:v>-24.049999999999997</c:v>
                </c:pt>
                <c:pt idx="8376">
                  <c:v>-24.047999999999998</c:v>
                </c:pt>
                <c:pt idx="8377">
                  <c:v>-24.045999999999996</c:v>
                </c:pt>
                <c:pt idx="8378">
                  <c:v>-24.043999999999997</c:v>
                </c:pt>
                <c:pt idx="8379">
                  <c:v>-24.041999999999998</c:v>
                </c:pt>
                <c:pt idx="8380">
                  <c:v>-24.039999999999996</c:v>
                </c:pt>
                <c:pt idx="8381">
                  <c:v>-24.037999999999997</c:v>
                </c:pt>
                <c:pt idx="8382">
                  <c:v>-24.035999999999998</c:v>
                </c:pt>
                <c:pt idx="8383">
                  <c:v>-24.033999999999999</c:v>
                </c:pt>
                <c:pt idx="8384">
                  <c:v>-24.031999999999996</c:v>
                </c:pt>
                <c:pt idx="8385">
                  <c:v>-24.029999999999998</c:v>
                </c:pt>
                <c:pt idx="8386">
                  <c:v>-24.027999999999999</c:v>
                </c:pt>
                <c:pt idx="8387">
                  <c:v>-24.025999999999996</c:v>
                </c:pt>
                <c:pt idx="8388">
                  <c:v>-24.023999999999997</c:v>
                </c:pt>
                <c:pt idx="8389">
                  <c:v>-24.021999999999998</c:v>
                </c:pt>
                <c:pt idx="8390">
                  <c:v>-24.019999999999996</c:v>
                </c:pt>
                <c:pt idx="8391">
                  <c:v>-24.017999999999997</c:v>
                </c:pt>
                <c:pt idx="8392">
                  <c:v>-24.015999999999998</c:v>
                </c:pt>
                <c:pt idx="8393">
                  <c:v>-24.013999999999996</c:v>
                </c:pt>
                <c:pt idx="8394">
                  <c:v>-24.011999999999997</c:v>
                </c:pt>
                <c:pt idx="8395">
                  <c:v>-24.009999999999998</c:v>
                </c:pt>
                <c:pt idx="8396">
                  <c:v>-24.007999999999996</c:v>
                </c:pt>
                <c:pt idx="8397">
                  <c:v>-24.005999999999997</c:v>
                </c:pt>
                <c:pt idx="8398">
                  <c:v>-24.003999999999998</c:v>
                </c:pt>
                <c:pt idx="8399">
                  <c:v>-24.001999999999999</c:v>
                </c:pt>
                <c:pt idx="8400">
                  <c:v>-23.999999999999996</c:v>
                </c:pt>
                <c:pt idx="8401">
                  <c:v>-23.997999999999998</c:v>
                </c:pt>
                <c:pt idx="8402">
                  <c:v>-23.995999999999999</c:v>
                </c:pt>
                <c:pt idx="8403">
                  <c:v>-23.993999999999996</c:v>
                </c:pt>
                <c:pt idx="8404">
                  <c:v>-23.991999999999997</c:v>
                </c:pt>
                <c:pt idx="8405">
                  <c:v>-23.99</c:v>
                </c:pt>
                <c:pt idx="8406">
                  <c:v>-23.987999999999996</c:v>
                </c:pt>
                <c:pt idx="8407">
                  <c:v>-23.985999999999997</c:v>
                </c:pt>
                <c:pt idx="8408">
                  <c:v>-23.983999999999998</c:v>
                </c:pt>
                <c:pt idx="8409">
                  <c:v>-23.981999999999996</c:v>
                </c:pt>
                <c:pt idx="8410">
                  <c:v>-23.979999999999997</c:v>
                </c:pt>
                <c:pt idx="8411">
                  <c:v>-23.977999999999998</c:v>
                </c:pt>
                <c:pt idx="8412">
                  <c:v>-23.975999999999996</c:v>
                </c:pt>
                <c:pt idx="8413">
                  <c:v>-23.973999999999997</c:v>
                </c:pt>
                <c:pt idx="8414">
                  <c:v>-23.971999999999998</c:v>
                </c:pt>
                <c:pt idx="8415">
                  <c:v>-23.97</c:v>
                </c:pt>
                <c:pt idx="8416">
                  <c:v>-23.967999999999996</c:v>
                </c:pt>
                <c:pt idx="8417">
                  <c:v>-23.965999999999998</c:v>
                </c:pt>
                <c:pt idx="8418">
                  <c:v>-23.963999999999999</c:v>
                </c:pt>
                <c:pt idx="8419">
                  <c:v>-23.961999999999996</c:v>
                </c:pt>
                <c:pt idx="8420">
                  <c:v>-23.959999999999997</c:v>
                </c:pt>
                <c:pt idx="8421">
                  <c:v>-23.957999999999998</c:v>
                </c:pt>
                <c:pt idx="8422">
                  <c:v>-23.955999999999996</c:v>
                </c:pt>
                <c:pt idx="8423">
                  <c:v>-23.953999999999997</c:v>
                </c:pt>
                <c:pt idx="8424">
                  <c:v>-23.951999999999998</c:v>
                </c:pt>
                <c:pt idx="8425">
                  <c:v>-23.949999999999996</c:v>
                </c:pt>
                <c:pt idx="8426">
                  <c:v>-23.947999999999997</c:v>
                </c:pt>
                <c:pt idx="8427">
                  <c:v>-23.945999999999998</c:v>
                </c:pt>
                <c:pt idx="8428">
                  <c:v>-23.943999999999996</c:v>
                </c:pt>
                <c:pt idx="8429">
                  <c:v>-23.941999999999997</c:v>
                </c:pt>
                <c:pt idx="8430">
                  <c:v>-23.939999999999998</c:v>
                </c:pt>
                <c:pt idx="8431">
                  <c:v>-23.937999999999999</c:v>
                </c:pt>
                <c:pt idx="8432">
                  <c:v>-23.935999999999996</c:v>
                </c:pt>
                <c:pt idx="8433">
                  <c:v>-23.933999999999997</c:v>
                </c:pt>
                <c:pt idx="8434">
                  <c:v>-23.931999999999999</c:v>
                </c:pt>
                <c:pt idx="8435">
                  <c:v>-23.929999999999996</c:v>
                </c:pt>
                <c:pt idx="8436">
                  <c:v>-23.927999999999997</c:v>
                </c:pt>
                <c:pt idx="8437">
                  <c:v>-23.925999999999998</c:v>
                </c:pt>
                <c:pt idx="8438">
                  <c:v>-23.923999999999996</c:v>
                </c:pt>
                <c:pt idx="8439">
                  <c:v>-23.921999999999997</c:v>
                </c:pt>
                <c:pt idx="8440">
                  <c:v>-23.919999999999998</c:v>
                </c:pt>
                <c:pt idx="8441">
                  <c:v>-23.917999999999996</c:v>
                </c:pt>
                <c:pt idx="8442">
                  <c:v>-23.915999999999997</c:v>
                </c:pt>
                <c:pt idx="8443">
                  <c:v>-23.913999999999998</c:v>
                </c:pt>
                <c:pt idx="8444">
                  <c:v>-23.911999999999995</c:v>
                </c:pt>
                <c:pt idx="8445">
                  <c:v>-23.909999999999997</c:v>
                </c:pt>
                <c:pt idx="8446">
                  <c:v>-23.907999999999998</c:v>
                </c:pt>
                <c:pt idx="8447">
                  <c:v>-23.905999999999999</c:v>
                </c:pt>
                <c:pt idx="8448">
                  <c:v>-23.903999999999996</c:v>
                </c:pt>
                <c:pt idx="8449">
                  <c:v>-23.901999999999997</c:v>
                </c:pt>
                <c:pt idx="8450">
                  <c:v>-23.9</c:v>
                </c:pt>
                <c:pt idx="8451">
                  <c:v>-23.897999999999996</c:v>
                </c:pt>
                <c:pt idx="8452">
                  <c:v>-23.895999999999997</c:v>
                </c:pt>
                <c:pt idx="8453">
                  <c:v>-23.893999999999998</c:v>
                </c:pt>
                <c:pt idx="8454">
                  <c:v>-23.891999999999996</c:v>
                </c:pt>
                <c:pt idx="8455">
                  <c:v>-23.889999999999997</c:v>
                </c:pt>
                <c:pt idx="8456">
                  <c:v>-23.887999999999998</c:v>
                </c:pt>
                <c:pt idx="8457">
                  <c:v>-23.885999999999996</c:v>
                </c:pt>
                <c:pt idx="8458">
                  <c:v>-23.883999999999997</c:v>
                </c:pt>
                <c:pt idx="8459">
                  <c:v>-23.881999999999998</c:v>
                </c:pt>
                <c:pt idx="8460">
                  <c:v>-23.879999999999995</c:v>
                </c:pt>
                <c:pt idx="8461">
                  <c:v>-23.877999999999997</c:v>
                </c:pt>
                <c:pt idx="8462">
                  <c:v>-23.875999999999998</c:v>
                </c:pt>
                <c:pt idx="8463">
                  <c:v>-23.873999999999999</c:v>
                </c:pt>
                <c:pt idx="8464">
                  <c:v>-23.871999999999996</c:v>
                </c:pt>
                <c:pt idx="8465">
                  <c:v>-23.869999999999997</c:v>
                </c:pt>
                <c:pt idx="8466">
                  <c:v>-23.867999999999999</c:v>
                </c:pt>
                <c:pt idx="8467">
                  <c:v>-23.865999999999996</c:v>
                </c:pt>
                <c:pt idx="8468">
                  <c:v>-23.863999999999997</c:v>
                </c:pt>
                <c:pt idx="8469">
                  <c:v>-23.861999999999998</c:v>
                </c:pt>
                <c:pt idx="8470">
                  <c:v>-23.859999999999996</c:v>
                </c:pt>
                <c:pt idx="8471">
                  <c:v>-23.857999999999997</c:v>
                </c:pt>
                <c:pt idx="8472">
                  <c:v>-23.855999999999998</c:v>
                </c:pt>
                <c:pt idx="8473">
                  <c:v>-23.853999999999996</c:v>
                </c:pt>
                <c:pt idx="8474">
                  <c:v>-23.851999999999997</c:v>
                </c:pt>
                <c:pt idx="8475">
                  <c:v>-23.849999999999998</c:v>
                </c:pt>
                <c:pt idx="8476">
                  <c:v>-23.847999999999995</c:v>
                </c:pt>
                <c:pt idx="8477">
                  <c:v>-23.845999999999997</c:v>
                </c:pt>
                <c:pt idx="8478">
                  <c:v>-23.843999999999998</c:v>
                </c:pt>
                <c:pt idx="8479">
                  <c:v>-23.841999999999999</c:v>
                </c:pt>
                <c:pt idx="8480">
                  <c:v>-23.839999999999996</c:v>
                </c:pt>
                <c:pt idx="8481">
                  <c:v>-23.837999999999997</c:v>
                </c:pt>
                <c:pt idx="8482">
                  <c:v>-23.835999999999999</c:v>
                </c:pt>
                <c:pt idx="8483">
                  <c:v>-23.833999999999996</c:v>
                </c:pt>
                <c:pt idx="8484">
                  <c:v>-23.831999999999997</c:v>
                </c:pt>
                <c:pt idx="8485">
                  <c:v>-23.83</c:v>
                </c:pt>
                <c:pt idx="8486">
                  <c:v>-23.827999999999996</c:v>
                </c:pt>
                <c:pt idx="8487">
                  <c:v>-23.825999999999997</c:v>
                </c:pt>
                <c:pt idx="8488">
                  <c:v>-23.823999999999998</c:v>
                </c:pt>
                <c:pt idx="8489">
                  <c:v>-23.821999999999996</c:v>
                </c:pt>
                <c:pt idx="8490">
                  <c:v>-23.819999999999997</c:v>
                </c:pt>
                <c:pt idx="8491">
                  <c:v>-23.817999999999998</c:v>
                </c:pt>
                <c:pt idx="8492">
                  <c:v>-23.815999999999995</c:v>
                </c:pt>
                <c:pt idx="8493">
                  <c:v>-23.813999999999997</c:v>
                </c:pt>
                <c:pt idx="8494">
                  <c:v>-23.811999999999998</c:v>
                </c:pt>
                <c:pt idx="8495">
                  <c:v>-23.81</c:v>
                </c:pt>
                <c:pt idx="8496">
                  <c:v>-23.807999999999996</c:v>
                </c:pt>
                <c:pt idx="8497">
                  <c:v>-23.805999999999997</c:v>
                </c:pt>
                <c:pt idx="8498">
                  <c:v>-23.803999999999998</c:v>
                </c:pt>
                <c:pt idx="8499">
                  <c:v>-23.801999999999996</c:v>
                </c:pt>
                <c:pt idx="8500">
                  <c:v>-23.799999999999997</c:v>
                </c:pt>
                <c:pt idx="8501">
                  <c:v>-23.797999999999998</c:v>
                </c:pt>
                <c:pt idx="8502">
                  <c:v>-23.795999999999996</c:v>
                </c:pt>
                <c:pt idx="8503">
                  <c:v>-23.793999999999997</c:v>
                </c:pt>
                <c:pt idx="8504">
                  <c:v>-23.791999999999998</c:v>
                </c:pt>
                <c:pt idx="8505">
                  <c:v>-23.789999999999996</c:v>
                </c:pt>
                <c:pt idx="8506">
                  <c:v>-23.787999999999997</c:v>
                </c:pt>
                <c:pt idx="8507">
                  <c:v>-23.785999999999998</c:v>
                </c:pt>
                <c:pt idx="8508">
                  <c:v>-23.783999999999999</c:v>
                </c:pt>
                <c:pt idx="8509">
                  <c:v>-23.781999999999996</c:v>
                </c:pt>
                <c:pt idx="8510">
                  <c:v>-23.779999999999998</c:v>
                </c:pt>
                <c:pt idx="8511">
                  <c:v>-23.777999999999999</c:v>
                </c:pt>
                <c:pt idx="8512">
                  <c:v>-23.775999999999996</c:v>
                </c:pt>
                <c:pt idx="8513">
                  <c:v>-23.773999999999997</c:v>
                </c:pt>
                <c:pt idx="8514">
                  <c:v>-23.771999999999998</c:v>
                </c:pt>
                <c:pt idx="8515">
                  <c:v>-23.769999999999996</c:v>
                </c:pt>
                <c:pt idx="8516">
                  <c:v>-23.767999999999997</c:v>
                </c:pt>
                <c:pt idx="8517">
                  <c:v>-23.765999999999998</c:v>
                </c:pt>
                <c:pt idx="8518">
                  <c:v>-23.763999999999996</c:v>
                </c:pt>
                <c:pt idx="8519">
                  <c:v>-23.761999999999997</c:v>
                </c:pt>
                <c:pt idx="8520">
                  <c:v>-23.759999999999998</c:v>
                </c:pt>
                <c:pt idx="8521">
                  <c:v>-23.757999999999996</c:v>
                </c:pt>
                <c:pt idx="8522">
                  <c:v>-23.755999999999997</c:v>
                </c:pt>
                <c:pt idx="8523">
                  <c:v>-23.753999999999998</c:v>
                </c:pt>
                <c:pt idx="8524">
                  <c:v>-23.751999999999999</c:v>
                </c:pt>
                <c:pt idx="8525">
                  <c:v>-23.749999999999996</c:v>
                </c:pt>
                <c:pt idx="8526">
                  <c:v>-23.747999999999998</c:v>
                </c:pt>
                <c:pt idx="8527">
                  <c:v>-23.745999999999999</c:v>
                </c:pt>
                <c:pt idx="8528">
                  <c:v>-23.743999999999996</c:v>
                </c:pt>
                <c:pt idx="8529">
                  <c:v>-23.741999999999997</c:v>
                </c:pt>
                <c:pt idx="8530">
                  <c:v>-23.74</c:v>
                </c:pt>
                <c:pt idx="8531">
                  <c:v>-23.737999999999996</c:v>
                </c:pt>
                <c:pt idx="8532">
                  <c:v>-23.735999999999997</c:v>
                </c:pt>
                <c:pt idx="8533">
                  <c:v>-23.733999999999998</c:v>
                </c:pt>
                <c:pt idx="8534">
                  <c:v>-23.731999999999996</c:v>
                </c:pt>
                <c:pt idx="8535">
                  <c:v>-23.729999999999997</c:v>
                </c:pt>
                <c:pt idx="8536">
                  <c:v>-23.727999999999998</c:v>
                </c:pt>
                <c:pt idx="8537">
                  <c:v>-23.725999999999996</c:v>
                </c:pt>
                <c:pt idx="8538">
                  <c:v>-23.723999999999997</c:v>
                </c:pt>
                <c:pt idx="8539">
                  <c:v>-23.721999999999998</c:v>
                </c:pt>
                <c:pt idx="8540">
                  <c:v>-23.72</c:v>
                </c:pt>
                <c:pt idx="8541">
                  <c:v>-23.717999999999996</c:v>
                </c:pt>
                <c:pt idx="8542">
                  <c:v>-23.715999999999998</c:v>
                </c:pt>
                <c:pt idx="8543">
                  <c:v>-23.713999999999999</c:v>
                </c:pt>
                <c:pt idx="8544">
                  <c:v>-23.711999999999996</c:v>
                </c:pt>
                <c:pt idx="8545">
                  <c:v>-23.709999999999997</c:v>
                </c:pt>
                <c:pt idx="8546">
                  <c:v>-23.707999999999998</c:v>
                </c:pt>
                <c:pt idx="8547">
                  <c:v>-23.705999999999996</c:v>
                </c:pt>
                <c:pt idx="8548">
                  <c:v>-23.703999999999997</c:v>
                </c:pt>
                <c:pt idx="8549">
                  <c:v>-23.701999999999998</c:v>
                </c:pt>
                <c:pt idx="8550">
                  <c:v>-23.699999999999996</c:v>
                </c:pt>
                <c:pt idx="8551">
                  <c:v>-23.697999999999997</c:v>
                </c:pt>
                <c:pt idx="8552">
                  <c:v>-23.695999999999998</c:v>
                </c:pt>
                <c:pt idx="8553">
                  <c:v>-23.693999999999996</c:v>
                </c:pt>
                <c:pt idx="8554">
                  <c:v>-23.691999999999997</c:v>
                </c:pt>
                <c:pt idx="8555">
                  <c:v>-23.689999999999998</c:v>
                </c:pt>
                <c:pt idx="8556">
                  <c:v>-23.687999999999999</c:v>
                </c:pt>
                <c:pt idx="8557">
                  <c:v>-23.685999999999996</c:v>
                </c:pt>
                <c:pt idx="8558">
                  <c:v>-23.683999999999997</c:v>
                </c:pt>
                <c:pt idx="8559">
                  <c:v>-23.681999999999999</c:v>
                </c:pt>
                <c:pt idx="8560">
                  <c:v>-23.679999999999996</c:v>
                </c:pt>
                <c:pt idx="8561">
                  <c:v>-23.677999999999997</c:v>
                </c:pt>
                <c:pt idx="8562">
                  <c:v>-23.675999999999998</c:v>
                </c:pt>
                <c:pt idx="8563">
                  <c:v>-23.673999999999996</c:v>
                </c:pt>
                <c:pt idx="8564">
                  <c:v>-23.671999999999997</c:v>
                </c:pt>
                <c:pt idx="8565">
                  <c:v>-23.669999999999998</c:v>
                </c:pt>
                <c:pt idx="8566">
                  <c:v>-23.667999999999996</c:v>
                </c:pt>
                <c:pt idx="8567">
                  <c:v>-23.665999999999997</c:v>
                </c:pt>
                <c:pt idx="8568">
                  <c:v>-23.663999999999998</c:v>
                </c:pt>
                <c:pt idx="8569">
                  <c:v>-23.661999999999995</c:v>
                </c:pt>
                <c:pt idx="8570">
                  <c:v>-23.659999999999997</c:v>
                </c:pt>
                <c:pt idx="8571">
                  <c:v>-23.657999999999998</c:v>
                </c:pt>
                <c:pt idx="8572">
                  <c:v>-23.655999999999999</c:v>
                </c:pt>
                <c:pt idx="8573">
                  <c:v>-23.653999999999996</c:v>
                </c:pt>
                <c:pt idx="8574">
                  <c:v>-23.651999999999997</c:v>
                </c:pt>
                <c:pt idx="8575">
                  <c:v>-23.65</c:v>
                </c:pt>
                <c:pt idx="8576">
                  <c:v>-23.647999999999996</c:v>
                </c:pt>
                <c:pt idx="8577">
                  <c:v>-23.645999999999997</c:v>
                </c:pt>
                <c:pt idx="8578">
                  <c:v>-23.643999999999998</c:v>
                </c:pt>
                <c:pt idx="8579">
                  <c:v>-23.641999999999996</c:v>
                </c:pt>
                <c:pt idx="8580">
                  <c:v>-23.639999999999997</c:v>
                </c:pt>
                <c:pt idx="8581">
                  <c:v>-23.637999999999998</c:v>
                </c:pt>
                <c:pt idx="8582">
                  <c:v>-23.635999999999996</c:v>
                </c:pt>
                <c:pt idx="8583">
                  <c:v>-23.633999999999997</c:v>
                </c:pt>
                <c:pt idx="8584">
                  <c:v>-23.631999999999998</c:v>
                </c:pt>
                <c:pt idx="8585">
                  <c:v>-23.629999999999995</c:v>
                </c:pt>
                <c:pt idx="8586">
                  <c:v>-23.627999999999997</c:v>
                </c:pt>
                <c:pt idx="8587">
                  <c:v>-23.625999999999998</c:v>
                </c:pt>
                <c:pt idx="8588">
                  <c:v>-23.623999999999999</c:v>
                </c:pt>
                <c:pt idx="8589">
                  <c:v>-23.621999999999996</c:v>
                </c:pt>
                <c:pt idx="8590">
                  <c:v>-23.619999999999997</c:v>
                </c:pt>
                <c:pt idx="8591">
                  <c:v>-23.617999999999999</c:v>
                </c:pt>
                <c:pt idx="8592">
                  <c:v>-23.615999999999996</c:v>
                </c:pt>
                <c:pt idx="8593">
                  <c:v>-23.613999999999997</c:v>
                </c:pt>
                <c:pt idx="8594">
                  <c:v>-23.611999999999998</c:v>
                </c:pt>
                <c:pt idx="8595">
                  <c:v>-23.609999999999996</c:v>
                </c:pt>
                <c:pt idx="8596">
                  <c:v>-23.607999999999997</c:v>
                </c:pt>
                <c:pt idx="8597">
                  <c:v>-23.605999999999998</c:v>
                </c:pt>
                <c:pt idx="8598">
                  <c:v>-23.603999999999996</c:v>
                </c:pt>
                <c:pt idx="8599">
                  <c:v>-23.601999999999997</c:v>
                </c:pt>
                <c:pt idx="8600">
                  <c:v>-23.599999999999998</c:v>
                </c:pt>
                <c:pt idx="8601">
                  <c:v>-23.597999999999995</c:v>
                </c:pt>
                <c:pt idx="8602">
                  <c:v>-23.595999999999997</c:v>
                </c:pt>
                <c:pt idx="8603">
                  <c:v>-23.593999999999998</c:v>
                </c:pt>
                <c:pt idx="8604">
                  <c:v>-23.591999999999999</c:v>
                </c:pt>
                <c:pt idx="8605">
                  <c:v>-23.589999999999996</c:v>
                </c:pt>
                <c:pt idx="8606">
                  <c:v>-23.587999999999997</c:v>
                </c:pt>
                <c:pt idx="8607">
                  <c:v>-23.585999999999999</c:v>
                </c:pt>
                <c:pt idx="8608">
                  <c:v>-23.583999999999996</c:v>
                </c:pt>
                <c:pt idx="8609">
                  <c:v>-23.581999999999997</c:v>
                </c:pt>
                <c:pt idx="8610">
                  <c:v>-23.58</c:v>
                </c:pt>
                <c:pt idx="8611">
                  <c:v>-23.577999999999996</c:v>
                </c:pt>
                <c:pt idx="8612">
                  <c:v>-23.575999999999997</c:v>
                </c:pt>
                <c:pt idx="8613">
                  <c:v>-23.573999999999998</c:v>
                </c:pt>
                <c:pt idx="8614">
                  <c:v>-23.571999999999996</c:v>
                </c:pt>
                <c:pt idx="8615">
                  <c:v>-23.569999999999997</c:v>
                </c:pt>
                <c:pt idx="8616">
                  <c:v>-23.567999999999998</c:v>
                </c:pt>
                <c:pt idx="8617">
                  <c:v>-23.565999999999995</c:v>
                </c:pt>
                <c:pt idx="8618">
                  <c:v>-23.563999999999997</c:v>
                </c:pt>
                <c:pt idx="8619">
                  <c:v>-23.561999999999998</c:v>
                </c:pt>
                <c:pt idx="8620">
                  <c:v>-23.56</c:v>
                </c:pt>
                <c:pt idx="8621">
                  <c:v>-23.557999999999996</c:v>
                </c:pt>
                <c:pt idx="8622">
                  <c:v>-23.555999999999997</c:v>
                </c:pt>
                <c:pt idx="8623">
                  <c:v>-23.553999999999998</c:v>
                </c:pt>
                <c:pt idx="8624">
                  <c:v>-23.551999999999996</c:v>
                </c:pt>
                <c:pt idx="8625">
                  <c:v>-23.549999999999997</c:v>
                </c:pt>
                <c:pt idx="8626">
                  <c:v>-23.547999999999998</c:v>
                </c:pt>
                <c:pt idx="8627">
                  <c:v>-23.545999999999996</c:v>
                </c:pt>
                <c:pt idx="8628">
                  <c:v>-23.543999999999997</c:v>
                </c:pt>
                <c:pt idx="8629">
                  <c:v>-23.541999999999998</c:v>
                </c:pt>
                <c:pt idx="8630">
                  <c:v>-23.539999999999996</c:v>
                </c:pt>
                <c:pt idx="8631">
                  <c:v>-23.537999999999997</c:v>
                </c:pt>
                <c:pt idx="8632">
                  <c:v>-23.535999999999998</c:v>
                </c:pt>
                <c:pt idx="8633">
                  <c:v>-23.533999999999999</c:v>
                </c:pt>
                <c:pt idx="8634">
                  <c:v>-23.531999999999996</c:v>
                </c:pt>
                <c:pt idx="8635">
                  <c:v>-23.529999999999998</c:v>
                </c:pt>
                <c:pt idx="8636">
                  <c:v>-23.527999999999999</c:v>
                </c:pt>
                <c:pt idx="8637">
                  <c:v>-23.525999999999996</c:v>
                </c:pt>
                <c:pt idx="8638">
                  <c:v>-23.523999999999997</c:v>
                </c:pt>
                <c:pt idx="8639">
                  <c:v>-23.521999999999998</c:v>
                </c:pt>
                <c:pt idx="8640">
                  <c:v>-23.519999999999996</c:v>
                </c:pt>
                <c:pt idx="8641">
                  <c:v>-23.517999999999997</c:v>
                </c:pt>
                <c:pt idx="8642">
                  <c:v>-23.515999999999998</c:v>
                </c:pt>
                <c:pt idx="8643">
                  <c:v>-23.513999999999996</c:v>
                </c:pt>
                <c:pt idx="8644">
                  <c:v>-23.511999999999997</c:v>
                </c:pt>
                <c:pt idx="8645">
                  <c:v>-23.509999999999998</c:v>
                </c:pt>
                <c:pt idx="8646">
                  <c:v>-23.507999999999996</c:v>
                </c:pt>
                <c:pt idx="8647">
                  <c:v>-23.505999999999997</c:v>
                </c:pt>
                <c:pt idx="8648">
                  <c:v>-23.503999999999998</c:v>
                </c:pt>
                <c:pt idx="8649">
                  <c:v>-23.501999999999999</c:v>
                </c:pt>
                <c:pt idx="8650">
                  <c:v>-23.499999999999996</c:v>
                </c:pt>
                <c:pt idx="8651">
                  <c:v>-23.497999999999998</c:v>
                </c:pt>
                <c:pt idx="8652">
                  <c:v>-23.495999999999999</c:v>
                </c:pt>
                <c:pt idx="8653">
                  <c:v>-23.493999999999996</c:v>
                </c:pt>
                <c:pt idx="8654">
                  <c:v>-23.491999999999997</c:v>
                </c:pt>
                <c:pt idx="8655">
                  <c:v>-23.49</c:v>
                </c:pt>
                <c:pt idx="8656">
                  <c:v>-23.487999999999996</c:v>
                </c:pt>
                <c:pt idx="8657">
                  <c:v>-23.485999999999997</c:v>
                </c:pt>
                <c:pt idx="8658">
                  <c:v>-23.483999999999998</c:v>
                </c:pt>
                <c:pt idx="8659">
                  <c:v>-23.481999999999996</c:v>
                </c:pt>
                <c:pt idx="8660">
                  <c:v>-23.479999999999997</c:v>
                </c:pt>
                <c:pt idx="8661">
                  <c:v>-23.477999999999998</c:v>
                </c:pt>
                <c:pt idx="8662">
                  <c:v>-23.475999999999996</c:v>
                </c:pt>
                <c:pt idx="8663">
                  <c:v>-23.473999999999997</c:v>
                </c:pt>
                <c:pt idx="8664">
                  <c:v>-23.471999999999998</c:v>
                </c:pt>
                <c:pt idx="8665">
                  <c:v>-23.47</c:v>
                </c:pt>
                <c:pt idx="8666">
                  <c:v>-23.467999999999996</c:v>
                </c:pt>
                <c:pt idx="8667">
                  <c:v>-23.465999999999998</c:v>
                </c:pt>
                <c:pt idx="8668">
                  <c:v>-23.463999999999999</c:v>
                </c:pt>
                <c:pt idx="8669">
                  <c:v>-23.461999999999996</c:v>
                </c:pt>
                <c:pt idx="8670">
                  <c:v>-23.459999999999997</c:v>
                </c:pt>
                <c:pt idx="8671">
                  <c:v>-23.457999999999998</c:v>
                </c:pt>
                <c:pt idx="8672">
                  <c:v>-23.455999999999996</c:v>
                </c:pt>
                <c:pt idx="8673">
                  <c:v>-23.453999999999997</c:v>
                </c:pt>
                <c:pt idx="8674">
                  <c:v>-23.451999999999998</c:v>
                </c:pt>
                <c:pt idx="8675">
                  <c:v>-23.449999999999996</c:v>
                </c:pt>
                <c:pt idx="8676">
                  <c:v>-23.447999999999997</c:v>
                </c:pt>
                <c:pt idx="8677">
                  <c:v>-23.445999999999998</c:v>
                </c:pt>
                <c:pt idx="8678">
                  <c:v>-23.443999999999996</c:v>
                </c:pt>
                <c:pt idx="8679">
                  <c:v>-23.441999999999997</c:v>
                </c:pt>
                <c:pt idx="8680">
                  <c:v>-23.439999999999998</c:v>
                </c:pt>
                <c:pt idx="8681">
                  <c:v>-23.437999999999999</c:v>
                </c:pt>
                <c:pt idx="8682">
                  <c:v>-23.435999999999996</c:v>
                </c:pt>
                <c:pt idx="8683">
                  <c:v>-23.433999999999997</c:v>
                </c:pt>
                <c:pt idx="8684">
                  <c:v>-23.431999999999999</c:v>
                </c:pt>
                <c:pt idx="8685">
                  <c:v>-23.429999999999996</c:v>
                </c:pt>
                <c:pt idx="8686">
                  <c:v>-23.427999999999997</c:v>
                </c:pt>
                <c:pt idx="8687">
                  <c:v>-23.425999999999998</c:v>
                </c:pt>
                <c:pt idx="8688">
                  <c:v>-23.423999999999996</c:v>
                </c:pt>
                <c:pt idx="8689">
                  <c:v>-23.421999999999997</c:v>
                </c:pt>
                <c:pt idx="8690">
                  <c:v>-23.419999999999998</c:v>
                </c:pt>
                <c:pt idx="8691">
                  <c:v>-23.417999999999996</c:v>
                </c:pt>
                <c:pt idx="8692">
                  <c:v>-23.415999999999997</c:v>
                </c:pt>
                <c:pt idx="8693">
                  <c:v>-23.413999999999998</c:v>
                </c:pt>
                <c:pt idx="8694">
                  <c:v>-23.411999999999995</c:v>
                </c:pt>
                <c:pt idx="8695">
                  <c:v>-23.409999999999997</c:v>
                </c:pt>
                <c:pt idx="8696">
                  <c:v>-23.407999999999998</c:v>
                </c:pt>
                <c:pt idx="8697">
                  <c:v>-23.405999999999999</c:v>
                </c:pt>
                <c:pt idx="8698">
                  <c:v>-23.403999999999996</c:v>
                </c:pt>
                <c:pt idx="8699">
                  <c:v>-23.401999999999997</c:v>
                </c:pt>
                <c:pt idx="8700">
                  <c:v>-23.4</c:v>
                </c:pt>
                <c:pt idx="8701">
                  <c:v>-23.397999999999996</c:v>
                </c:pt>
                <c:pt idx="8702">
                  <c:v>-23.395999999999997</c:v>
                </c:pt>
                <c:pt idx="8703">
                  <c:v>-23.393999999999998</c:v>
                </c:pt>
                <c:pt idx="8704">
                  <c:v>-23.391999999999996</c:v>
                </c:pt>
                <c:pt idx="8705">
                  <c:v>-23.389999999999997</c:v>
                </c:pt>
                <c:pt idx="8706">
                  <c:v>-23.387999999999998</c:v>
                </c:pt>
                <c:pt idx="8707">
                  <c:v>-23.385999999999996</c:v>
                </c:pt>
                <c:pt idx="8708">
                  <c:v>-23.383999999999997</c:v>
                </c:pt>
                <c:pt idx="8709">
                  <c:v>-23.381999999999998</c:v>
                </c:pt>
                <c:pt idx="8710">
                  <c:v>-23.379999999999995</c:v>
                </c:pt>
                <c:pt idx="8711">
                  <c:v>-23.377999999999997</c:v>
                </c:pt>
                <c:pt idx="8712">
                  <c:v>-23.375999999999998</c:v>
                </c:pt>
                <c:pt idx="8713">
                  <c:v>-23.373999999999999</c:v>
                </c:pt>
                <c:pt idx="8714">
                  <c:v>-23.371999999999996</c:v>
                </c:pt>
                <c:pt idx="8715">
                  <c:v>-23.369999999999997</c:v>
                </c:pt>
                <c:pt idx="8716">
                  <c:v>-23.367999999999999</c:v>
                </c:pt>
                <c:pt idx="8717">
                  <c:v>-23.365999999999996</c:v>
                </c:pt>
                <c:pt idx="8718">
                  <c:v>-23.363999999999997</c:v>
                </c:pt>
                <c:pt idx="8719">
                  <c:v>-23.361999999999998</c:v>
                </c:pt>
                <c:pt idx="8720">
                  <c:v>-23.359999999999996</c:v>
                </c:pt>
                <c:pt idx="8721">
                  <c:v>-23.357999999999997</c:v>
                </c:pt>
                <c:pt idx="8722">
                  <c:v>-23.355999999999998</c:v>
                </c:pt>
                <c:pt idx="8723">
                  <c:v>-23.353999999999996</c:v>
                </c:pt>
                <c:pt idx="8724">
                  <c:v>-23.351999999999997</c:v>
                </c:pt>
                <c:pt idx="8725">
                  <c:v>-23.349999999999998</c:v>
                </c:pt>
                <c:pt idx="8726">
                  <c:v>-23.347999999999995</c:v>
                </c:pt>
                <c:pt idx="8727">
                  <c:v>-23.345999999999997</c:v>
                </c:pt>
                <c:pt idx="8728">
                  <c:v>-23.343999999999998</c:v>
                </c:pt>
                <c:pt idx="8729">
                  <c:v>-23.341999999999999</c:v>
                </c:pt>
                <c:pt idx="8730">
                  <c:v>-23.339999999999996</c:v>
                </c:pt>
                <c:pt idx="8731">
                  <c:v>-23.337999999999997</c:v>
                </c:pt>
                <c:pt idx="8732">
                  <c:v>-23.335999999999999</c:v>
                </c:pt>
                <c:pt idx="8733">
                  <c:v>-23.333999999999996</c:v>
                </c:pt>
                <c:pt idx="8734">
                  <c:v>-23.331999999999997</c:v>
                </c:pt>
                <c:pt idx="8735">
                  <c:v>-23.33</c:v>
                </c:pt>
                <c:pt idx="8736">
                  <c:v>-23.327999999999996</c:v>
                </c:pt>
                <c:pt idx="8737">
                  <c:v>-23.325999999999997</c:v>
                </c:pt>
                <c:pt idx="8738">
                  <c:v>-23.323999999999998</c:v>
                </c:pt>
                <c:pt idx="8739">
                  <c:v>-23.321999999999996</c:v>
                </c:pt>
                <c:pt idx="8740">
                  <c:v>-23.319999999999997</c:v>
                </c:pt>
                <c:pt idx="8741">
                  <c:v>-23.317999999999998</c:v>
                </c:pt>
                <c:pt idx="8742">
                  <c:v>-23.315999999999995</c:v>
                </c:pt>
                <c:pt idx="8743">
                  <c:v>-23.313999999999997</c:v>
                </c:pt>
                <c:pt idx="8744">
                  <c:v>-23.311999999999998</c:v>
                </c:pt>
                <c:pt idx="8745">
                  <c:v>-23.31</c:v>
                </c:pt>
                <c:pt idx="8746">
                  <c:v>-23.307999999999996</c:v>
                </c:pt>
                <c:pt idx="8747">
                  <c:v>-23.305999999999997</c:v>
                </c:pt>
                <c:pt idx="8748">
                  <c:v>-23.303999999999998</c:v>
                </c:pt>
                <c:pt idx="8749">
                  <c:v>-23.301999999999996</c:v>
                </c:pt>
                <c:pt idx="8750">
                  <c:v>-23.299999999999997</c:v>
                </c:pt>
                <c:pt idx="8751">
                  <c:v>-23.297999999999998</c:v>
                </c:pt>
                <c:pt idx="8752">
                  <c:v>-23.295999999999996</c:v>
                </c:pt>
                <c:pt idx="8753">
                  <c:v>-23.293999999999997</c:v>
                </c:pt>
                <c:pt idx="8754">
                  <c:v>-23.291999999999998</c:v>
                </c:pt>
                <c:pt idx="8755">
                  <c:v>-23.289999999999996</c:v>
                </c:pt>
                <c:pt idx="8756">
                  <c:v>-23.287999999999997</c:v>
                </c:pt>
                <c:pt idx="8757">
                  <c:v>-23.285999999999998</c:v>
                </c:pt>
                <c:pt idx="8758">
                  <c:v>-23.283999999999999</c:v>
                </c:pt>
                <c:pt idx="8759">
                  <c:v>-23.281999999999996</c:v>
                </c:pt>
                <c:pt idx="8760">
                  <c:v>-23.279999999999998</c:v>
                </c:pt>
                <c:pt idx="8761">
                  <c:v>-23.277999999999999</c:v>
                </c:pt>
                <c:pt idx="8762">
                  <c:v>-23.275999999999996</c:v>
                </c:pt>
                <c:pt idx="8763">
                  <c:v>-23.273999999999997</c:v>
                </c:pt>
                <c:pt idx="8764">
                  <c:v>-23.271999999999998</c:v>
                </c:pt>
                <c:pt idx="8765">
                  <c:v>-23.269999999999996</c:v>
                </c:pt>
                <c:pt idx="8766">
                  <c:v>-23.267999999999997</c:v>
                </c:pt>
                <c:pt idx="8767">
                  <c:v>-23.265999999999998</c:v>
                </c:pt>
                <c:pt idx="8768">
                  <c:v>-23.263999999999996</c:v>
                </c:pt>
                <c:pt idx="8769">
                  <c:v>-23.261999999999997</c:v>
                </c:pt>
                <c:pt idx="8770">
                  <c:v>-23.259999999999998</c:v>
                </c:pt>
                <c:pt idx="8771">
                  <c:v>-23.257999999999996</c:v>
                </c:pt>
                <c:pt idx="8772">
                  <c:v>-23.255999999999997</c:v>
                </c:pt>
                <c:pt idx="8773">
                  <c:v>-23.253999999999998</c:v>
                </c:pt>
                <c:pt idx="8774">
                  <c:v>-23.251999999999999</c:v>
                </c:pt>
                <c:pt idx="8775">
                  <c:v>-23.249999999999996</c:v>
                </c:pt>
                <c:pt idx="8776">
                  <c:v>-23.247999999999998</c:v>
                </c:pt>
                <c:pt idx="8777">
                  <c:v>-23.245999999999999</c:v>
                </c:pt>
                <c:pt idx="8778">
                  <c:v>-23.243999999999996</c:v>
                </c:pt>
                <c:pt idx="8779">
                  <c:v>-23.241999999999997</c:v>
                </c:pt>
                <c:pt idx="8780">
                  <c:v>-23.24</c:v>
                </c:pt>
                <c:pt idx="8781">
                  <c:v>-23.237999999999996</c:v>
                </c:pt>
                <c:pt idx="8782">
                  <c:v>-23.235999999999997</c:v>
                </c:pt>
                <c:pt idx="8783">
                  <c:v>-23.233999999999998</c:v>
                </c:pt>
                <c:pt idx="8784">
                  <c:v>-23.231999999999996</c:v>
                </c:pt>
                <c:pt idx="8785">
                  <c:v>-23.229999999999997</c:v>
                </c:pt>
                <c:pt idx="8786">
                  <c:v>-23.227999999999998</c:v>
                </c:pt>
                <c:pt idx="8787">
                  <c:v>-23.225999999999996</c:v>
                </c:pt>
                <c:pt idx="8788">
                  <c:v>-23.223999999999997</c:v>
                </c:pt>
                <c:pt idx="8789">
                  <c:v>-23.221999999999998</c:v>
                </c:pt>
                <c:pt idx="8790">
                  <c:v>-23.22</c:v>
                </c:pt>
                <c:pt idx="8791">
                  <c:v>-23.217999999999996</c:v>
                </c:pt>
                <c:pt idx="8792">
                  <c:v>-23.215999999999998</c:v>
                </c:pt>
                <c:pt idx="8793">
                  <c:v>-23.213999999999999</c:v>
                </c:pt>
                <c:pt idx="8794">
                  <c:v>-23.211999999999996</c:v>
                </c:pt>
                <c:pt idx="8795">
                  <c:v>-23.209999999999997</c:v>
                </c:pt>
                <c:pt idx="8796">
                  <c:v>-23.207999999999998</c:v>
                </c:pt>
                <c:pt idx="8797">
                  <c:v>-23.205999999999996</c:v>
                </c:pt>
                <c:pt idx="8798">
                  <c:v>-23.203999999999997</c:v>
                </c:pt>
                <c:pt idx="8799">
                  <c:v>-23.201999999999998</c:v>
                </c:pt>
                <c:pt idx="8800">
                  <c:v>-23.199999999999996</c:v>
                </c:pt>
                <c:pt idx="8801">
                  <c:v>-23.197999999999997</c:v>
                </c:pt>
                <c:pt idx="8802">
                  <c:v>-23.195999999999998</c:v>
                </c:pt>
                <c:pt idx="8803">
                  <c:v>-23.193999999999996</c:v>
                </c:pt>
                <c:pt idx="8804">
                  <c:v>-23.191999999999997</c:v>
                </c:pt>
                <c:pt idx="8805">
                  <c:v>-23.189999999999998</c:v>
                </c:pt>
                <c:pt idx="8806">
                  <c:v>-23.187999999999999</c:v>
                </c:pt>
                <c:pt idx="8807">
                  <c:v>-23.185999999999996</c:v>
                </c:pt>
                <c:pt idx="8808">
                  <c:v>-23.183999999999997</c:v>
                </c:pt>
                <c:pt idx="8809">
                  <c:v>-23.181999999999999</c:v>
                </c:pt>
                <c:pt idx="8810">
                  <c:v>-23.179999999999996</c:v>
                </c:pt>
                <c:pt idx="8811">
                  <c:v>-23.177999999999997</c:v>
                </c:pt>
                <c:pt idx="8812">
                  <c:v>-23.175999999999998</c:v>
                </c:pt>
                <c:pt idx="8813">
                  <c:v>-23.173999999999996</c:v>
                </c:pt>
                <c:pt idx="8814">
                  <c:v>-23.171999999999997</c:v>
                </c:pt>
                <c:pt idx="8815">
                  <c:v>-23.169999999999998</c:v>
                </c:pt>
                <c:pt idx="8816">
                  <c:v>-23.167999999999996</c:v>
                </c:pt>
                <c:pt idx="8817">
                  <c:v>-23.165999999999997</c:v>
                </c:pt>
                <c:pt idx="8818">
                  <c:v>-23.163999999999998</c:v>
                </c:pt>
                <c:pt idx="8819">
                  <c:v>-23.161999999999995</c:v>
                </c:pt>
                <c:pt idx="8820">
                  <c:v>-23.159999999999997</c:v>
                </c:pt>
                <c:pt idx="8821">
                  <c:v>-23.157999999999998</c:v>
                </c:pt>
                <c:pt idx="8822">
                  <c:v>-23.155999999999999</c:v>
                </c:pt>
                <c:pt idx="8823">
                  <c:v>-23.153999999999996</c:v>
                </c:pt>
                <c:pt idx="8824">
                  <c:v>-23.151999999999997</c:v>
                </c:pt>
                <c:pt idx="8825">
                  <c:v>-23.15</c:v>
                </c:pt>
                <c:pt idx="8826">
                  <c:v>-23.147999999999996</c:v>
                </c:pt>
                <c:pt idx="8827">
                  <c:v>-23.145999999999997</c:v>
                </c:pt>
                <c:pt idx="8828">
                  <c:v>-23.143999999999998</c:v>
                </c:pt>
                <c:pt idx="8829">
                  <c:v>-23.141999999999996</c:v>
                </c:pt>
                <c:pt idx="8830">
                  <c:v>-23.139999999999997</c:v>
                </c:pt>
                <c:pt idx="8831">
                  <c:v>-23.137999999999998</c:v>
                </c:pt>
                <c:pt idx="8832">
                  <c:v>-23.135999999999996</c:v>
                </c:pt>
                <c:pt idx="8833">
                  <c:v>-23.133999999999997</c:v>
                </c:pt>
                <c:pt idx="8834">
                  <c:v>-23.131999999999998</c:v>
                </c:pt>
                <c:pt idx="8835">
                  <c:v>-23.129999999999995</c:v>
                </c:pt>
                <c:pt idx="8836">
                  <c:v>-23.127999999999997</c:v>
                </c:pt>
                <c:pt idx="8837">
                  <c:v>-23.125999999999998</c:v>
                </c:pt>
                <c:pt idx="8838">
                  <c:v>-23.123999999999999</c:v>
                </c:pt>
                <c:pt idx="8839">
                  <c:v>-23.121999999999996</c:v>
                </c:pt>
                <c:pt idx="8840">
                  <c:v>-23.119999999999997</c:v>
                </c:pt>
                <c:pt idx="8841">
                  <c:v>-23.117999999999999</c:v>
                </c:pt>
                <c:pt idx="8842">
                  <c:v>-23.115999999999996</c:v>
                </c:pt>
                <c:pt idx="8843">
                  <c:v>-23.113999999999997</c:v>
                </c:pt>
                <c:pt idx="8844">
                  <c:v>-23.111999999999998</c:v>
                </c:pt>
                <c:pt idx="8845">
                  <c:v>-23.109999999999996</c:v>
                </c:pt>
                <c:pt idx="8846">
                  <c:v>-23.107999999999997</c:v>
                </c:pt>
                <c:pt idx="8847">
                  <c:v>-23.105999999999998</c:v>
                </c:pt>
                <c:pt idx="8848">
                  <c:v>-23.103999999999996</c:v>
                </c:pt>
                <c:pt idx="8849">
                  <c:v>-23.101999999999997</c:v>
                </c:pt>
                <c:pt idx="8850">
                  <c:v>-23.099999999999998</c:v>
                </c:pt>
                <c:pt idx="8851">
                  <c:v>-23.097999999999995</c:v>
                </c:pt>
                <c:pt idx="8852">
                  <c:v>-23.095999999999997</c:v>
                </c:pt>
                <c:pt idx="8853">
                  <c:v>-23.093999999999998</c:v>
                </c:pt>
                <c:pt idx="8854">
                  <c:v>-23.091999999999999</c:v>
                </c:pt>
                <c:pt idx="8855">
                  <c:v>-23.089999999999996</c:v>
                </c:pt>
                <c:pt idx="8856">
                  <c:v>-23.087999999999997</c:v>
                </c:pt>
                <c:pt idx="8857">
                  <c:v>-23.085999999999999</c:v>
                </c:pt>
                <c:pt idx="8858">
                  <c:v>-23.083999999999996</c:v>
                </c:pt>
                <c:pt idx="8859">
                  <c:v>-23.081999999999997</c:v>
                </c:pt>
                <c:pt idx="8860">
                  <c:v>-23.08</c:v>
                </c:pt>
                <c:pt idx="8861">
                  <c:v>-23.077999999999996</c:v>
                </c:pt>
                <c:pt idx="8862">
                  <c:v>-23.075999999999997</c:v>
                </c:pt>
                <c:pt idx="8863">
                  <c:v>-23.073999999999998</c:v>
                </c:pt>
                <c:pt idx="8864">
                  <c:v>-23.071999999999996</c:v>
                </c:pt>
                <c:pt idx="8865">
                  <c:v>-23.069999999999997</c:v>
                </c:pt>
                <c:pt idx="8866">
                  <c:v>-23.067999999999998</c:v>
                </c:pt>
                <c:pt idx="8867">
                  <c:v>-23.065999999999995</c:v>
                </c:pt>
                <c:pt idx="8868">
                  <c:v>-23.063999999999997</c:v>
                </c:pt>
                <c:pt idx="8869">
                  <c:v>-23.061999999999998</c:v>
                </c:pt>
                <c:pt idx="8870">
                  <c:v>-23.06</c:v>
                </c:pt>
                <c:pt idx="8871">
                  <c:v>-23.057999999999996</c:v>
                </c:pt>
                <c:pt idx="8872">
                  <c:v>-23.055999999999997</c:v>
                </c:pt>
                <c:pt idx="8873">
                  <c:v>-23.053999999999998</c:v>
                </c:pt>
                <c:pt idx="8874">
                  <c:v>-23.051999999999996</c:v>
                </c:pt>
                <c:pt idx="8875">
                  <c:v>-23.049999999999997</c:v>
                </c:pt>
                <c:pt idx="8876">
                  <c:v>-23.047999999999998</c:v>
                </c:pt>
                <c:pt idx="8877">
                  <c:v>-23.045999999999996</c:v>
                </c:pt>
                <c:pt idx="8878">
                  <c:v>-23.043999999999997</c:v>
                </c:pt>
                <c:pt idx="8879">
                  <c:v>-23.041999999999998</c:v>
                </c:pt>
                <c:pt idx="8880">
                  <c:v>-23.039999999999996</c:v>
                </c:pt>
                <c:pt idx="8881">
                  <c:v>-23.037999999999997</c:v>
                </c:pt>
                <c:pt idx="8882">
                  <c:v>-23.035999999999998</c:v>
                </c:pt>
                <c:pt idx="8883">
                  <c:v>-23.033999999999999</c:v>
                </c:pt>
                <c:pt idx="8884">
                  <c:v>-23.031999999999996</c:v>
                </c:pt>
                <c:pt idx="8885">
                  <c:v>-23.029999999999998</c:v>
                </c:pt>
                <c:pt idx="8886">
                  <c:v>-23.027999999999999</c:v>
                </c:pt>
                <c:pt idx="8887">
                  <c:v>-23.025999999999996</c:v>
                </c:pt>
                <c:pt idx="8888">
                  <c:v>-23.023999999999997</c:v>
                </c:pt>
                <c:pt idx="8889">
                  <c:v>-23.021999999999998</c:v>
                </c:pt>
                <c:pt idx="8890">
                  <c:v>-23.019999999999996</c:v>
                </c:pt>
                <c:pt idx="8891">
                  <c:v>-23.017999999999997</c:v>
                </c:pt>
                <c:pt idx="8892">
                  <c:v>-23.015999999999998</c:v>
                </c:pt>
                <c:pt idx="8893">
                  <c:v>-23.013999999999996</c:v>
                </c:pt>
                <c:pt idx="8894">
                  <c:v>-23.011999999999997</c:v>
                </c:pt>
                <c:pt idx="8895">
                  <c:v>-23.009999999999998</c:v>
                </c:pt>
                <c:pt idx="8896">
                  <c:v>-23.007999999999996</c:v>
                </c:pt>
                <c:pt idx="8897">
                  <c:v>-23.005999999999997</c:v>
                </c:pt>
                <c:pt idx="8898">
                  <c:v>-23.003999999999998</c:v>
                </c:pt>
                <c:pt idx="8899">
                  <c:v>-23.001999999999999</c:v>
                </c:pt>
                <c:pt idx="8900">
                  <c:v>-22.999999999999996</c:v>
                </c:pt>
                <c:pt idx="8901">
                  <c:v>-22.997999999999998</c:v>
                </c:pt>
                <c:pt idx="8902">
                  <c:v>-22.995999999999999</c:v>
                </c:pt>
                <c:pt idx="8903">
                  <c:v>-22.993999999999996</c:v>
                </c:pt>
                <c:pt idx="8904">
                  <c:v>-22.991999999999997</c:v>
                </c:pt>
                <c:pt idx="8905">
                  <c:v>-22.99</c:v>
                </c:pt>
                <c:pt idx="8906">
                  <c:v>-22.987999999999996</c:v>
                </c:pt>
                <c:pt idx="8907">
                  <c:v>-22.985999999999997</c:v>
                </c:pt>
                <c:pt idx="8908">
                  <c:v>-22.983999999999998</c:v>
                </c:pt>
                <c:pt idx="8909">
                  <c:v>-22.981999999999996</c:v>
                </c:pt>
                <c:pt idx="8910">
                  <c:v>-22.979999999999997</c:v>
                </c:pt>
                <c:pt idx="8911">
                  <c:v>-22.977999999999998</c:v>
                </c:pt>
                <c:pt idx="8912">
                  <c:v>-22.975999999999996</c:v>
                </c:pt>
                <c:pt idx="8913">
                  <c:v>-22.973999999999997</c:v>
                </c:pt>
                <c:pt idx="8914">
                  <c:v>-22.971999999999998</c:v>
                </c:pt>
                <c:pt idx="8915">
                  <c:v>-22.97</c:v>
                </c:pt>
                <c:pt idx="8916">
                  <c:v>-22.967999999999996</c:v>
                </c:pt>
                <c:pt idx="8917">
                  <c:v>-22.965999999999998</c:v>
                </c:pt>
                <c:pt idx="8918">
                  <c:v>-22.963999999999999</c:v>
                </c:pt>
                <c:pt idx="8919">
                  <c:v>-22.961999999999996</c:v>
                </c:pt>
                <c:pt idx="8920">
                  <c:v>-22.959999999999997</c:v>
                </c:pt>
                <c:pt idx="8921">
                  <c:v>-22.957999999999998</c:v>
                </c:pt>
                <c:pt idx="8922">
                  <c:v>-22.955999999999996</c:v>
                </c:pt>
                <c:pt idx="8923">
                  <c:v>-22.953999999999997</c:v>
                </c:pt>
                <c:pt idx="8924">
                  <c:v>-22.951999999999998</c:v>
                </c:pt>
                <c:pt idx="8925">
                  <c:v>-22.949999999999996</c:v>
                </c:pt>
                <c:pt idx="8926">
                  <c:v>-22.947999999999997</c:v>
                </c:pt>
                <c:pt idx="8927">
                  <c:v>-22.945999999999998</c:v>
                </c:pt>
                <c:pt idx="8928">
                  <c:v>-22.943999999999996</c:v>
                </c:pt>
                <c:pt idx="8929">
                  <c:v>-22.941999999999997</c:v>
                </c:pt>
                <c:pt idx="8930">
                  <c:v>-22.939999999999998</c:v>
                </c:pt>
                <c:pt idx="8931">
                  <c:v>-22.937999999999999</c:v>
                </c:pt>
                <c:pt idx="8932">
                  <c:v>-22.935999999999996</c:v>
                </c:pt>
                <c:pt idx="8933">
                  <c:v>-22.933999999999997</c:v>
                </c:pt>
                <c:pt idx="8934">
                  <c:v>-22.931999999999999</c:v>
                </c:pt>
                <c:pt idx="8935">
                  <c:v>-22.929999999999996</c:v>
                </c:pt>
                <c:pt idx="8936">
                  <c:v>-22.927999999999997</c:v>
                </c:pt>
                <c:pt idx="8937">
                  <c:v>-22.925999999999998</c:v>
                </c:pt>
                <c:pt idx="8938">
                  <c:v>-22.923999999999996</c:v>
                </c:pt>
                <c:pt idx="8939">
                  <c:v>-22.921999999999997</c:v>
                </c:pt>
                <c:pt idx="8940">
                  <c:v>-22.919999999999998</c:v>
                </c:pt>
                <c:pt idx="8941">
                  <c:v>-22.917999999999996</c:v>
                </c:pt>
                <c:pt idx="8942">
                  <c:v>-22.915999999999997</c:v>
                </c:pt>
                <c:pt idx="8943">
                  <c:v>-22.913999999999998</c:v>
                </c:pt>
                <c:pt idx="8944">
                  <c:v>-22.911999999999995</c:v>
                </c:pt>
                <c:pt idx="8945">
                  <c:v>-22.909999999999997</c:v>
                </c:pt>
                <c:pt idx="8946">
                  <c:v>-22.907999999999998</c:v>
                </c:pt>
                <c:pt idx="8947">
                  <c:v>-22.905999999999999</c:v>
                </c:pt>
                <c:pt idx="8948">
                  <c:v>-22.903999999999996</c:v>
                </c:pt>
                <c:pt idx="8949">
                  <c:v>-22.901999999999997</c:v>
                </c:pt>
                <c:pt idx="8950">
                  <c:v>-22.9</c:v>
                </c:pt>
                <c:pt idx="8951">
                  <c:v>-22.897999999999996</c:v>
                </c:pt>
                <c:pt idx="8952">
                  <c:v>-22.895999999999997</c:v>
                </c:pt>
                <c:pt idx="8953">
                  <c:v>-22.893999999999998</c:v>
                </c:pt>
                <c:pt idx="8954">
                  <c:v>-22.891999999999996</c:v>
                </c:pt>
                <c:pt idx="8955">
                  <c:v>-22.889999999999997</c:v>
                </c:pt>
                <c:pt idx="8956">
                  <c:v>-22.887999999999998</c:v>
                </c:pt>
                <c:pt idx="8957">
                  <c:v>-22.885999999999996</c:v>
                </c:pt>
                <c:pt idx="8958">
                  <c:v>-22.883999999999997</c:v>
                </c:pt>
                <c:pt idx="8959">
                  <c:v>-22.881999999999998</c:v>
                </c:pt>
                <c:pt idx="8960">
                  <c:v>-22.879999999999995</c:v>
                </c:pt>
                <c:pt idx="8961">
                  <c:v>-22.877999999999997</c:v>
                </c:pt>
                <c:pt idx="8962">
                  <c:v>-22.875999999999998</c:v>
                </c:pt>
                <c:pt idx="8963">
                  <c:v>-22.873999999999999</c:v>
                </c:pt>
                <c:pt idx="8964">
                  <c:v>-22.871999999999996</c:v>
                </c:pt>
                <c:pt idx="8965">
                  <c:v>-22.869999999999997</c:v>
                </c:pt>
                <c:pt idx="8966">
                  <c:v>-22.867999999999999</c:v>
                </c:pt>
                <c:pt idx="8967">
                  <c:v>-22.865999999999996</c:v>
                </c:pt>
                <c:pt idx="8968">
                  <c:v>-22.863999999999997</c:v>
                </c:pt>
                <c:pt idx="8969">
                  <c:v>-22.861999999999998</c:v>
                </c:pt>
                <c:pt idx="8970">
                  <c:v>-22.859999999999996</c:v>
                </c:pt>
                <c:pt idx="8971">
                  <c:v>-22.857999999999997</c:v>
                </c:pt>
                <c:pt idx="8972">
                  <c:v>-22.855999999999998</c:v>
                </c:pt>
                <c:pt idx="8973">
                  <c:v>-22.853999999999996</c:v>
                </c:pt>
                <c:pt idx="8974">
                  <c:v>-22.851999999999997</c:v>
                </c:pt>
                <c:pt idx="8975">
                  <c:v>-22.849999999999998</c:v>
                </c:pt>
                <c:pt idx="8976">
                  <c:v>-22.847999999999995</c:v>
                </c:pt>
                <c:pt idx="8977">
                  <c:v>-22.845999999999997</c:v>
                </c:pt>
                <c:pt idx="8978">
                  <c:v>-22.843999999999998</c:v>
                </c:pt>
                <c:pt idx="8979">
                  <c:v>-22.841999999999999</c:v>
                </c:pt>
                <c:pt idx="8980">
                  <c:v>-22.839999999999996</c:v>
                </c:pt>
                <c:pt idx="8981">
                  <c:v>-22.837999999999997</c:v>
                </c:pt>
                <c:pt idx="8982">
                  <c:v>-22.835999999999999</c:v>
                </c:pt>
                <c:pt idx="8983">
                  <c:v>-22.833999999999996</c:v>
                </c:pt>
                <c:pt idx="8984">
                  <c:v>-22.831999999999997</c:v>
                </c:pt>
                <c:pt idx="8985">
                  <c:v>-22.83</c:v>
                </c:pt>
                <c:pt idx="8986">
                  <c:v>-22.827999999999996</c:v>
                </c:pt>
                <c:pt idx="8987">
                  <c:v>-22.825999999999997</c:v>
                </c:pt>
                <c:pt idx="8988">
                  <c:v>-22.823999999999998</c:v>
                </c:pt>
                <c:pt idx="8989">
                  <c:v>-22.821999999999996</c:v>
                </c:pt>
                <c:pt idx="8990">
                  <c:v>-22.819999999999997</c:v>
                </c:pt>
                <c:pt idx="8991">
                  <c:v>-22.817999999999998</c:v>
                </c:pt>
                <c:pt idx="8992">
                  <c:v>-22.815999999999995</c:v>
                </c:pt>
                <c:pt idx="8993">
                  <c:v>-22.813999999999997</c:v>
                </c:pt>
                <c:pt idx="8994">
                  <c:v>-22.811999999999998</c:v>
                </c:pt>
                <c:pt idx="8995">
                  <c:v>-22.81</c:v>
                </c:pt>
                <c:pt idx="8996">
                  <c:v>-22.807999999999996</c:v>
                </c:pt>
                <c:pt idx="8997">
                  <c:v>-22.805999999999997</c:v>
                </c:pt>
                <c:pt idx="8998">
                  <c:v>-22.803999999999998</c:v>
                </c:pt>
                <c:pt idx="8999">
                  <c:v>-22.801999999999996</c:v>
                </c:pt>
                <c:pt idx="9000">
                  <c:v>-22.799999999999997</c:v>
                </c:pt>
                <c:pt idx="9001">
                  <c:v>-22.797999999999998</c:v>
                </c:pt>
                <c:pt idx="9002">
                  <c:v>-22.795999999999996</c:v>
                </c:pt>
                <c:pt idx="9003">
                  <c:v>-22.793999999999997</c:v>
                </c:pt>
                <c:pt idx="9004">
                  <c:v>-22.791999999999998</c:v>
                </c:pt>
                <c:pt idx="9005">
                  <c:v>-22.789999999999996</c:v>
                </c:pt>
                <c:pt idx="9006">
                  <c:v>-22.787999999999997</c:v>
                </c:pt>
                <c:pt idx="9007">
                  <c:v>-22.785999999999998</c:v>
                </c:pt>
                <c:pt idx="9008">
                  <c:v>-22.783999999999999</c:v>
                </c:pt>
                <c:pt idx="9009">
                  <c:v>-22.781999999999996</c:v>
                </c:pt>
                <c:pt idx="9010">
                  <c:v>-22.779999999999998</c:v>
                </c:pt>
                <c:pt idx="9011">
                  <c:v>-22.777999999999999</c:v>
                </c:pt>
                <c:pt idx="9012">
                  <c:v>-22.775999999999996</c:v>
                </c:pt>
                <c:pt idx="9013">
                  <c:v>-22.773999999999997</c:v>
                </c:pt>
                <c:pt idx="9014">
                  <c:v>-22.771999999999998</c:v>
                </c:pt>
                <c:pt idx="9015">
                  <c:v>-22.769999999999996</c:v>
                </c:pt>
                <c:pt idx="9016">
                  <c:v>-22.767999999999997</c:v>
                </c:pt>
                <c:pt idx="9017">
                  <c:v>-22.765999999999998</c:v>
                </c:pt>
                <c:pt idx="9018">
                  <c:v>-22.763999999999996</c:v>
                </c:pt>
                <c:pt idx="9019">
                  <c:v>-22.761999999999997</c:v>
                </c:pt>
                <c:pt idx="9020">
                  <c:v>-22.759999999999998</c:v>
                </c:pt>
                <c:pt idx="9021">
                  <c:v>-22.757999999999996</c:v>
                </c:pt>
                <c:pt idx="9022">
                  <c:v>-22.755999999999997</c:v>
                </c:pt>
                <c:pt idx="9023">
                  <c:v>-22.753999999999998</c:v>
                </c:pt>
                <c:pt idx="9024">
                  <c:v>-22.751999999999999</c:v>
                </c:pt>
                <c:pt idx="9025">
                  <c:v>-22.749999999999996</c:v>
                </c:pt>
                <c:pt idx="9026">
                  <c:v>-22.747999999999998</c:v>
                </c:pt>
                <c:pt idx="9027">
                  <c:v>-22.745999999999999</c:v>
                </c:pt>
                <c:pt idx="9028">
                  <c:v>-22.743999999999996</c:v>
                </c:pt>
                <c:pt idx="9029">
                  <c:v>-22.741999999999997</c:v>
                </c:pt>
                <c:pt idx="9030">
                  <c:v>-22.74</c:v>
                </c:pt>
                <c:pt idx="9031">
                  <c:v>-22.737999999999996</c:v>
                </c:pt>
                <c:pt idx="9032">
                  <c:v>-22.735999999999997</c:v>
                </c:pt>
                <c:pt idx="9033">
                  <c:v>-22.733999999999998</c:v>
                </c:pt>
                <c:pt idx="9034">
                  <c:v>-22.731999999999996</c:v>
                </c:pt>
                <c:pt idx="9035">
                  <c:v>-22.729999999999997</c:v>
                </c:pt>
                <c:pt idx="9036">
                  <c:v>-22.727999999999998</c:v>
                </c:pt>
                <c:pt idx="9037">
                  <c:v>-22.725999999999996</c:v>
                </c:pt>
                <c:pt idx="9038">
                  <c:v>-22.723999999999997</c:v>
                </c:pt>
                <c:pt idx="9039">
                  <c:v>-22.721999999999998</c:v>
                </c:pt>
                <c:pt idx="9040">
                  <c:v>-22.72</c:v>
                </c:pt>
                <c:pt idx="9041">
                  <c:v>-22.717999999999996</c:v>
                </c:pt>
                <c:pt idx="9042">
                  <c:v>-22.715999999999998</c:v>
                </c:pt>
                <c:pt idx="9043">
                  <c:v>-22.713999999999999</c:v>
                </c:pt>
                <c:pt idx="9044">
                  <c:v>-22.711999999999996</c:v>
                </c:pt>
                <c:pt idx="9045">
                  <c:v>-22.709999999999997</c:v>
                </c:pt>
                <c:pt idx="9046">
                  <c:v>-22.707999999999998</c:v>
                </c:pt>
                <c:pt idx="9047">
                  <c:v>-22.705999999999996</c:v>
                </c:pt>
                <c:pt idx="9048">
                  <c:v>-22.703999999999997</c:v>
                </c:pt>
                <c:pt idx="9049">
                  <c:v>-22.701999999999998</c:v>
                </c:pt>
                <c:pt idx="9050">
                  <c:v>-22.699999999999996</c:v>
                </c:pt>
                <c:pt idx="9051">
                  <c:v>-22.697999999999997</c:v>
                </c:pt>
                <c:pt idx="9052">
                  <c:v>-22.695999999999998</c:v>
                </c:pt>
                <c:pt idx="9053">
                  <c:v>-22.693999999999996</c:v>
                </c:pt>
                <c:pt idx="9054">
                  <c:v>-22.691999999999997</c:v>
                </c:pt>
                <c:pt idx="9055">
                  <c:v>-22.689999999999998</c:v>
                </c:pt>
                <c:pt idx="9056">
                  <c:v>-22.687999999999999</c:v>
                </c:pt>
                <c:pt idx="9057">
                  <c:v>-22.685999999999996</c:v>
                </c:pt>
                <c:pt idx="9058">
                  <c:v>-22.683999999999997</c:v>
                </c:pt>
                <c:pt idx="9059">
                  <c:v>-22.681999999999999</c:v>
                </c:pt>
                <c:pt idx="9060">
                  <c:v>-22.679999999999996</c:v>
                </c:pt>
                <c:pt idx="9061">
                  <c:v>-22.677999999999997</c:v>
                </c:pt>
                <c:pt idx="9062">
                  <c:v>-22.675999999999998</c:v>
                </c:pt>
                <c:pt idx="9063">
                  <c:v>-22.673999999999996</c:v>
                </c:pt>
                <c:pt idx="9064">
                  <c:v>-22.671999999999997</c:v>
                </c:pt>
                <c:pt idx="9065">
                  <c:v>-22.669999999999998</c:v>
                </c:pt>
                <c:pt idx="9066">
                  <c:v>-22.667999999999996</c:v>
                </c:pt>
                <c:pt idx="9067">
                  <c:v>-22.665999999999997</c:v>
                </c:pt>
                <c:pt idx="9068">
                  <c:v>-22.663999999999998</c:v>
                </c:pt>
                <c:pt idx="9069">
                  <c:v>-22.661999999999995</c:v>
                </c:pt>
                <c:pt idx="9070">
                  <c:v>-22.659999999999997</c:v>
                </c:pt>
                <c:pt idx="9071">
                  <c:v>-22.657999999999998</c:v>
                </c:pt>
                <c:pt idx="9072">
                  <c:v>-22.655999999999999</c:v>
                </c:pt>
                <c:pt idx="9073">
                  <c:v>-22.653999999999996</c:v>
                </c:pt>
                <c:pt idx="9074">
                  <c:v>-22.651999999999997</c:v>
                </c:pt>
                <c:pt idx="9075">
                  <c:v>-22.65</c:v>
                </c:pt>
                <c:pt idx="9076">
                  <c:v>-22.647999999999996</c:v>
                </c:pt>
                <c:pt idx="9077">
                  <c:v>-22.645999999999997</c:v>
                </c:pt>
                <c:pt idx="9078">
                  <c:v>-22.643999999999998</c:v>
                </c:pt>
                <c:pt idx="9079">
                  <c:v>-22.641999999999996</c:v>
                </c:pt>
                <c:pt idx="9080">
                  <c:v>-22.639999999999997</c:v>
                </c:pt>
                <c:pt idx="9081">
                  <c:v>-22.637999999999998</c:v>
                </c:pt>
                <c:pt idx="9082">
                  <c:v>-22.635999999999996</c:v>
                </c:pt>
                <c:pt idx="9083">
                  <c:v>-22.633999999999997</c:v>
                </c:pt>
                <c:pt idx="9084">
                  <c:v>-22.631999999999998</c:v>
                </c:pt>
                <c:pt idx="9085">
                  <c:v>-22.629999999999995</c:v>
                </c:pt>
                <c:pt idx="9086">
                  <c:v>-22.627999999999997</c:v>
                </c:pt>
                <c:pt idx="9087">
                  <c:v>-22.625999999999998</c:v>
                </c:pt>
                <c:pt idx="9088">
                  <c:v>-22.623999999999999</c:v>
                </c:pt>
                <c:pt idx="9089">
                  <c:v>-22.621999999999996</c:v>
                </c:pt>
                <c:pt idx="9090">
                  <c:v>-22.619999999999997</c:v>
                </c:pt>
                <c:pt idx="9091">
                  <c:v>-22.617999999999999</c:v>
                </c:pt>
                <c:pt idx="9092">
                  <c:v>-22.615999999999996</c:v>
                </c:pt>
                <c:pt idx="9093">
                  <c:v>-22.613999999999997</c:v>
                </c:pt>
                <c:pt idx="9094">
                  <c:v>-22.611999999999998</c:v>
                </c:pt>
                <c:pt idx="9095">
                  <c:v>-22.609999999999996</c:v>
                </c:pt>
                <c:pt idx="9096">
                  <c:v>-22.607999999999997</c:v>
                </c:pt>
                <c:pt idx="9097">
                  <c:v>-22.605999999999998</c:v>
                </c:pt>
                <c:pt idx="9098">
                  <c:v>-22.603999999999996</c:v>
                </c:pt>
                <c:pt idx="9099">
                  <c:v>-22.601999999999997</c:v>
                </c:pt>
                <c:pt idx="9100">
                  <c:v>-22.599999999999998</c:v>
                </c:pt>
                <c:pt idx="9101">
                  <c:v>-22.597999999999995</c:v>
                </c:pt>
                <c:pt idx="9102">
                  <c:v>-22.595999999999997</c:v>
                </c:pt>
                <c:pt idx="9103">
                  <c:v>-22.593999999999998</c:v>
                </c:pt>
                <c:pt idx="9104">
                  <c:v>-22.591999999999999</c:v>
                </c:pt>
                <c:pt idx="9105">
                  <c:v>-22.589999999999996</c:v>
                </c:pt>
                <c:pt idx="9106">
                  <c:v>-22.587999999999997</c:v>
                </c:pt>
                <c:pt idx="9107">
                  <c:v>-22.585999999999999</c:v>
                </c:pt>
                <c:pt idx="9108">
                  <c:v>-22.583999999999996</c:v>
                </c:pt>
                <c:pt idx="9109">
                  <c:v>-22.581999999999997</c:v>
                </c:pt>
                <c:pt idx="9110">
                  <c:v>-22.58</c:v>
                </c:pt>
                <c:pt idx="9111">
                  <c:v>-22.577999999999996</c:v>
                </c:pt>
                <c:pt idx="9112">
                  <c:v>-22.575999999999997</c:v>
                </c:pt>
                <c:pt idx="9113">
                  <c:v>-22.573999999999998</c:v>
                </c:pt>
                <c:pt idx="9114">
                  <c:v>-22.571999999999996</c:v>
                </c:pt>
                <c:pt idx="9115">
                  <c:v>-22.569999999999997</c:v>
                </c:pt>
                <c:pt idx="9116">
                  <c:v>-22.567999999999998</c:v>
                </c:pt>
                <c:pt idx="9117">
                  <c:v>-22.565999999999995</c:v>
                </c:pt>
                <c:pt idx="9118">
                  <c:v>-22.563999999999997</c:v>
                </c:pt>
                <c:pt idx="9119">
                  <c:v>-22.561999999999998</c:v>
                </c:pt>
                <c:pt idx="9120">
                  <c:v>-22.56</c:v>
                </c:pt>
                <c:pt idx="9121">
                  <c:v>-22.557999999999996</c:v>
                </c:pt>
                <c:pt idx="9122">
                  <c:v>-22.555999999999997</c:v>
                </c:pt>
                <c:pt idx="9123">
                  <c:v>-22.553999999999998</c:v>
                </c:pt>
                <c:pt idx="9124">
                  <c:v>-22.551999999999996</c:v>
                </c:pt>
                <c:pt idx="9125">
                  <c:v>-22.549999999999997</c:v>
                </c:pt>
                <c:pt idx="9126">
                  <c:v>-22.547999999999998</c:v>
                </c:pt>
                <c:pt idx="9127">
                  <c:v>-22.545999999999996</c:v>
                </c:pt>
                <c:pt idx="9128">
                  <c:v>-22.543999999999997</c:v>
                </c:pt>
                <c:pt idx="9129">
                  <c:v>-22.541999999999998</c:v>
                </c:pt>
                <c:pt idx="9130">
                  <c:v>-22.539999999999996</c:v>
                </c:pt>
                <c:pt idx="9131">
                  <c:v>-22.537999999999997</c:v>
                </c:pt>
                <c:pt idx="9132">
                  <c:v>-22.535999999999998</c:v>
                </c:pt>
                <c:pt idx="9133">
                  <c:v>-22.533999999999999</c:v>
                </c:pt>
                <c:pt idx="9134">
                  <c:v>-22.531999999999996</c:v>
                </c:pt>
                <c:pt idx="9135">
                  <c:v>-22.529999999999998</c:v>
                </c:pt>
                <c:pt idx="9136">
                  <c:v>-22.527999999999999</c:v>
                </c:pt>
                <c:pt idx="9137">
                  <c:v>-22.525999999999996</c:v>
                </c:pt>
                <c:pt idx="9138">
                  <c:v>-22.523999999999997</c:v>
                </c:pt>
                <c:pt idx="9139">
                  <c:v>-22.521999999999998</c:v>
                </c:pt>
                <c:pt idx="9140">
                  <c:v>-22.519999999999996</c:v>
                </c:pt>
                <c:pt idx="9141">
                  <c:v>-22.517999999999997</c:v>
                </c:pt>
                <c:pt idx="9142">
                  <c:v>-22.515999999999998</c:v>
                </c:pt>
                <c:pt idx="9143">
                  <c:v>-22.513999999999996</c:v>
                </c:pt>
                <c:pt idx="9144">
                  <c:v>-22.511999999999997</c:v>
                </c:pt>
                <c:pt idx="9145">
                  <c:v>-22.509999999999998</c:v>
                </c:pt>
                <c:pt idx="9146">
                  <c:v>-22.507999999999996</c:v>
                </c:pt>
                <c:pt idx="9147">
                  <c:v>-22.505999999999997</c:v>
                </c:pt>
                <c:pt idx="9148">
                  <c:v>-22.503999999999998</c:v>
                </c:pt>
                <c:pt idx="9149">
                  <c:v>-22.501999999999999</c:v>
                </c:pt>
                <c:pt idx="9150">
                  <c:v>-22.499999999999996</c:v>
                </c:pt>
                <c:pt idx="9151">
                  <c:v>-22.497999999999998</c:v>
                </c:pt>
                <c:pt idx="9152">
                  <c:v>-22.495999999999999</c:v>
                </c:pt>
                <c:pt idx="9153">
                  <c:v>-22.493999999999996</c:v>
                </c:pt>
                <c:pt idx="9154">
                  <c:v>-22.491999999999997</c:v>
                </c:pt>
                <c:pt idx="9155">
                  <c:v>-22.49</c:v>
                </c:pt>
                <c:pt idx="9156">
                  <c:v>-22.487999999999996</c:v>
                </c:pt>
                <c:pt idx="9157">
                  <c:v>-22.485999999999997</c:v>
                </c:pt>
                <c:pt idx="9158">
                  <c:v>-22.483999999999998</c:v>
                </c:pt>
                <c:pt idx="9159">
                  <c:v>-22.481999999999996</c:v>
                </c:pt>
                <c:pt idx="9160">
                  <c:v>-22.479999999999997</c:v>
                </c:pt>
                <c:pt idx="9161">
                  <c:v>-22.477999999999998</c:v>
                </c:pt>
                <c:pt idx="9162">
                  <c:v>-22.475999999999996</c:v>
                </c:pt>
                <c:pt idx="9163">
                  <c:v>-22.473999999999997</c:v>
                </c:pt>
                <c:pt idx="9164">
                  <c:v>-22.471999999999998</c:v>
                </c:pt>
                <c:pt idx="9165">
                  <c:v>-22.47</c:v>
                </c:pt>
                <c:pt idx="9166">
                  <c:v>-22.467999999999996</c:v>
                </c:pt>
                <c:pt idx="9167">
                  <c:v>-22.465999999999998</c:v>
                </c:pt>
                <c:pt idx="9168">
                  <c:v>-22.463999999999999</c:v>
                </c:pt>
                <c:pt idx="9169">
                  <c:v>-22.461999999999996</c:v>
                </c:pt>
                <c:pt idx="9170">
                  <c:v>-22.459999999999997</c:v>
                </c:pt>
                <c:pt idx="9171">
                  <c:v>-22.457999999999998</c:v>
                </c:pt>
                <c:pt idx="9172">
                  <c:v>-22.455999999999996</c:v>
                </c:pt>
                <c:pt idx="9173">
                  <c:v>-22.453999999999997</c:v>
                </c:pt>
                <c:pt idx="9174">
                  <c:v>-22.451999999999998</c:v>
                </c:pt>
                <c:pt idx="9175">
                  <c:v>-22.449999999999996</c:v>
                </c:pt>
                <c:pt idx="9176">
                  <c:v>-22.447999999999997</c:v>
                </c:pt>
                <c:pt idx="9177">
                  <c:v>-22.445999999999998</c:v>
                </c:pt>
                <c:pt idx="9178">
                  <c:v>-22.443999999999996</c:v>
                </c:pt>
                <c:pt idx="9179">
                  <c:v>-22.441999999999997</c:v>
                </c:pt>
                <c:pt idx="9180">
                  <c:v>-22.439999999999998</c:v>
                </c:pt>
                <c:pt idx="9181">
                  <c:v>-22.437999999999999</c:v>
                </c:pt>
                <c:pt idx="9182">
                  <c:v>-22.435999999999996</c:v>
                </c:pt>
                <c:pt idx="9183">
                  <c:v>-22.433999999999997</c:v>
                </c:pt>
                <c:pt idx="9184">
                  <c:v>-22.431999999999999</c:v>
                </c:pt>
                <c:pt idx="9185">
                  <c:v>-22.429999999999996</c:v>
                </c:pt>
                <c:pt idx="9186">
                  <c:v>-22.427999999999997</c:v>
                </c:pt>
                <c:pt idx="9187">
                  <c:v>-22.425999999999998</c:v>
                </c:pt>
                <c:pt idx="9188">
                  <c:v>-22.423999999999996</c:v>
                </c:pt>
                <c:pt idx="9189">
                  <c:v>-22.421999999999997</c:v>
                </c:pt>
                <c:pt idx="9190">
                  <c:v>-22.419999999999998</c:v>
                </c:pt>
                <c:pt idx="9191">
                  <c:v>-22.417999999999996</c:v>
                </c:pt>
                <c:pt idx="9192">
                  <c:v>-22.415999999999997</c:v>
                </c:pt>
                <c:pt idx="9193">
                  <c:v>-22.413999999999998</c:v>
                </c:pt>
                <c:pt idx="9194">
                  <c:v>-22.411999999999995</c:v>
                </c:pt>
                <c:pt idx="9195">
                  <c:v>-22.409999999999997</c:v>
                </c:pt>
                <c:pt idx="9196">
                  <c:v>-22.407999999999998</c:v>
                </c:pt>
                <c:pt idx="9197">
                  <c:v>-22.405999999999999</c:v>
                </c:pt>
                <c:pt idx="9198">
                  <c:v>-22.403999999999996</c:v>
                </c:pt>
                <c:pt idx="9199">
                  <c:v>-22.401999999999997</c:v>
                </c:pt>
                <c:pt idx="9200">
                  <c:v>-22.4</c:v>
                </c:pt>
                <c:pt idx="9201">
                  <c:v>-22.397999999999996</c:v>
                </c:pt>
                <c:pt idx="9202">
                  <c:v>-22.395999999999997</c:v>
                </c:pt>
                <c:pt idx="9203">
                  <c:v>-22.393999999999998</c:v>
                </c:pt>
                <c:pt idx="9204">
                  <c:v>-22.391999999999996</c:v>
                </c:pt>
                <c:pt idx="9205">
                  <c:v>-22.389999999999997</c:v>
                </c:pt>
                <c:pt idx="9206">
                  <c:v>-22.387999999999998</c:v>
                </c:pt>
                <c:pt idx="9207">
                  <c:v>-22.385999999999996</c:v>
                </c:pt>
                <c:pt idx="9208">
                  <c:v>-22.383999999999997</c:v>
                </c:pt>
                <c:pt idx="9209">
                  <c:v>-22.381999999999998</c:v>
                </c:pt>
                <c:pt idx="9210">
                  <c:v>-22.379999999999995</c:v>
                </c:pt>
                <c:pt idx="9211">
                  <c:v>-22.377999999999997</c:v>
                </c:pt>
                <c:pt idx="9212">
                  <c:v>-22.375999999999998</c:v>
                </c:pt>
                <c:pt idx="9213">
                  <c:v>-22.373999999999999</c:v>
                </c:pt>
                <c:pt idx="9214">
                  <c:v>-22.371999999999996</c:v>
                </c:pt>
                <c:pt idx="9215">
                  <c:v>-22.369999999999997</c:v>
                </c:pt>
                <c:pt idx="9216">
                  <c:v>-22.367999999999999</c:v>
                </c:pt>
                <c:pt idx="9217">
                  <c:v>-22.365999999999996</c:v>
                </c:pt>
                <c:pt idx="9218">
                  <c:v>-22.363999999999997</c:v>
                </c:pt>
                <c:pt idx="9219">
                  <c:v>-22.361999999999998</c:v>
                </c:pt>
                <c:pt idx="9220">
                  <c:v>-22.359999999999996</c:v>
                </c:pt>
                <c:pt idx="9221">
                  <c:v>-22.357999999999997</c:v>
                </c:pt>
                <c:pt idx="9222">
                  <c:v>-22.355999999999998</c:v>
                </c:pt>
                <c:pt idx="9223">
                  <c:v>-22.353999999999996</c:v>
                </c:pt>
                <c:pt idx="9224">
                  <c:v>-22.351999999999997</c:v>
                </c:pt>
                <c:pt idx="9225">
                  <c:v>-22.349999999999998</c:v>
                </c:pt>
                <c:pt idx="9226">
                  <c:v>-22.347999999999995</c:v>
                </c:pt>
                <c:pt idx="9227">
                  <c:v>-22.345999999999997</c:v>
                </c:pt>
                <c:pt idx="9228">
                  <c:v>-22.343999999999998</c:v>
                </c:pt>
                <c:pt idx="9229">
                  <c:v>-22.341999999999999</c:v>
                </c:pt>
                <c:pt idx="9230">
                  <c:v>-22.339999999999996</c:v>
                </c:pt>
                <c:pt idx="9231">
                  <c:v>-22.337999999999997</c:v>
                </c:pt>
                <c:pt idx="9232">
                  <c:v>-22.335999999999999</c:v>
                </c:pt>
                <c:pt idx="9233">
                  <c:v>-22.333999999999996</c:v>
                </c:pt>
                <c:pt idx="9234">
                  <c:v>-22.331999999999997</c:v>
                </c:pt>
                <c:pt idx="9235">
                  <c:v>-22.33</c:v>
                </c:pt>
                <c:pt idx="9236">
                  <c:v>-22.327999999999996</c:v>
                </c:pt>
                <c:pt idx="9237">
                  <c:v>-22.325999999999997</c:v>
                </c:pt>
                <c:pt idx="9238">
                  <c:v>-22.323999999999998</c:v>
                </c:pt>
                <c:pt idx="9239">
                  <c:v>-22.321999999999996</c:v>
                </c:pt>
                <c:pt idx="9240">
                  <c:v>-22.319999999999997</c:v>
                </c:pt>
                <c:pt idx="9241">
                  <c:v>-22.317999999999998</c:v>
                </c:pt>
                <c:pt idx="9242">
                  <c:v>-22.315999999999995</c:v>
                </c:pt>
                <c:pt idx="9243">
                  <c:v>-22.313999999999997</c:v>
                </c:pt>
                <c:pt idx="9244">
                  <c:v>-22.311999999999998</c:v>
                </c:pt>
                <c:pt idx="9245">
                  <c:v>-22.31</c:v>
                </c:pt>
                <c:pt idx="9246">
                  <c:v>-22.307999999999996</c:v>
                </c:pt>
                <c:pt idx="9247">
                  <c:v>-22.305999999999997</c:v>
                </c:pt>
                <c:pt idx="9248">
                  <c:v>-22.303999999999998</c:v>
                </c:pt>
                <c:pt idx="9249">
                  <c:v>-22.301999999999996</c:v>
                </c:pt>
                <c:pt idx="9250">
                  <c:v>-22.299999999999997</c:v>
                </c:pt>
                <c:pt idx="9251">
                  <c:v>-22.297999999999998</c:v>
                </c:pt>
                <c:pt idx="9252">
                  <c:v>-22.295999999999996</c:v>
                </c:pt>
                <c:pt idx="9253">
                  <c:v>-22.293999999999997</c:v>
                </c:pt>
                <c:pt idx="9254">
                  <c:v>-22.291999999999998</c:v>
                </c:pt>
                <c:pt idx="9255">
                  <c:v>-22.289999999999996</c:v>
                </c:pt>
                <c:pt idx="9256">
                  <c:v>-22.287999999999997</c:v>
                </c:pt>
                <c:pt idx="9257">
                  <c:v>-22.285999999999998</c:v>
                </c:pt>
                <c:pt idx="9258">
                  <c:v>-22.283999999999999</c:v>
                </c:pt>
                <c:pt idx="9259">
                  <c:v>-22.281999999999996</c:v>
                </c:pt>
                <c:pt idx="9260">
                  <c:v>-22.279999999999998</c:v>
                </c:pt>
                <c:pt idx="9261">
                  <c:v>-22.277999999999999</c:v>
                </c:pt>
                <c:pt idx="9262">
                  <c:v>-22.275999999999996</c:v>
                </c:pt>
                <c:pt idx="9263">
                  <c:v>-22.273999999999997</c:v>
                </c:pt>
                <c:pt idx="9264">
                  <c:v>-22.271999999999998</c:v>
                </c:pt>
                <c:pt idx="9265">
                  <c:v>-22.269999999999996</c:v>
                </c:pt>
                <c:pt idx="9266">
                  <c:v>-22.267999999999997</c:v>
                </c:pt>
                <c:pt idx="9267">
                  <c:v>-22.265999999999998</c:v>
                </c:pt>
                <c:pt idx="9268">
                  <c:v>-22.263999999999996</c:v>
                </c:pt>
                <c:pt idx="9269">
                  <c:v>-22.261999999999997</c:v>
                </c:pt>
                <c:pt idx="9270">
                  <c:v>-22.259999999999998</c:v>
                </c:pt>
                <c:pt idx="9271">
                  <c:v>-22.257999999999996</c:v>
                </c:pt>
                <c:pt idx="9272">
                  <c:v>-22.255999999999997</c:v>
                </c:pt>
                <c:pt idx="9273">
                  <c:v>-22.253999999999998</c:v>
                </c:pt>
                <c:pt idx="9274">
                  <c:v>-22.251999999999999</c:v>
                </c:pt>
                <c:pt idx="9275">
                  <c:v>-22.249999999999996</c:v>
                </c:pt>
                <c:pt idx="9276">
                  <c:v>-22.247999999999998</c:v>
                </c:pt>
                <c:pt idx="9277">
                  <c:v>-22.245999999999999</c:v>
                </c:pt>
                <c:pt idx="9278">
                  <c:v>-22.243999999999996</c:v>
                </c:pt>
                <c:pt idx="9279">
                  <c:v>-22.241999999999997</c:v>
                </c:pt>
                <c:pt idx="9280">
                  <c:v>-22.24</c:v>
                </c:pt>
                <c:pt idx="9281">
                  <c:v>-22.237999999999996</c:v>
                </c:pt>
                <c:pt idx="9282">
                  <c:v>-22.235999999999997</c:v>
                </c:pt>
                <c:pt idx="9283">
                  <c:v>-22.233999999999998</c:v>
                </c:pt>
                <c:pt idx="9284">
                  <c:v>-22.231999999999996</c:v>
                </c:pt>
                <c:pt idx="9285">
                  <c:v>-22.229999999999997</c:v>
                </c:pt>
                <c:pt idx="9286">
                  <c:v>-22.227999999999998</c:v>
                </c:pt>
                <c:pt idx="9287">
                  <c:v>-22.225999999999996</c:v>
                </c:pt>
                <c:pt idx="9288">
                  <c:v>-22.223999999999997</c:v>
                </c:pt>
                <c:pt idx="9289">
                  <c:v>-22.221999999999998</c:v>
                </c:pt>
                <c:pt idx="9290">
                  <c:v>-22.22</c:v>
                </c:pt>
                <c:pt idx="9291">
                  <c:v>-22.217999999999996</c:v>
                </c:pt>
                <c:pt idx="9292">
                  <c:v>-22.215999999999998</c:v>
                </c:pt>
                <c:pt idx="9293">
                  <c:v>-22.213999999999999</c:v>
                </c:pt>
                <c:pt idx="9294">
                  <c:v>-22.211999999999996</c:v>
                </c:pt>
                <c:pt idx="9295">
                  <c:v>-22.209999999999997</c:v>
                </c:pt>
                <c:pt idx="9296">
                  <c:v>-22.207999999999998</c:v>
                </c:pt>
                <c:pt idx="9297">
                  <c:v>-22.205999999999996</c:v>
                </c:pt>
                <c:pt idx="9298">
                  <c:v>-22.203999999999997</c:v>
                </c:pt>
                <c:pt idx="9299">
                  <c:v>-22.201999999999998</c:v>
                </c:pt>
                <c:pt idx="9300">
                  <c:v>-22.199999999999996</c:v>
                </c:pt>
                <c:pt idx="9301">
                  <c:v>-22.197999999999997</c:v>
                </c:pt>
                <c:pt idx="9302">
                  <c:v>-22.195999999999998</c:v>
                </c:pt>
                <c:pt idx="9303">
                  <c:v>-22.193999999999996</c:v>
                </c:pt>
                <c:pt idx="9304">
                  <c:v>-22.191999999999997</c:v>
                </c:pt>
                <c:pt idx="9305">
                  <c:v>-22.189999999999998</c:v>
                </c:pt>
                <c:pt idx="9306">
                  <c:v>-22.187999999999999</c:v>
                </c:pt>
                <c:pt idx="9307">
                  <c:v>-22.185999999999996</c:v>
                </c:pt>
                <c:pt idx="9308">
                  <c:v>-22.183999999999997</c:v>
                </c:pt>
                <c:pt idx="9309">
                  <c:v>-22.181999999999999</c:v>
                </c:pt>
                <c:pt idx="9310">
                  <c:v>-22.179999999999996</c:v>
                </c:pt>
                <c:pt idx="9311">
                  <c:v>-22.177999999999997</c:v>
                </c:pt>
                <c:pt idx="9312">
                  <c:v>-22.175999999999998</c:v>
                </c:pt>
                <c:pt idx="9313">
                  <c:v>-22.173999999999996</c:v>
                </c:pt>
                <c:pt idx="9314">
                  <c:v>-22.171999999999997</c:v>
                </c:pt>
                <c:pt idx="9315">
                  <c:v>-22.169999999999998</c:v>
                </c:pt>
                <c:pt idx="9316">
                  <c:v>-22.167999999999996</c:v>
                </c:pt>
                <c:pt idx="9317">
                  <c:v>-22.165999999999997</c:v>
                </c:pt>
                <c:pt idx="9318">
                  <c:v>-22.163999999999998</c:v>
                </c:pt>
                <c:pt idx="9319">
                  <c:v>-22.161999999999995</c:v>
                </c:pt>
                <c:pt idx="9320">
                  <c:v>-22.159999999999997</c:v>
                </c:pt>
                <c:pt idx="9321">
                  <c:v>-22.157999999999998</c:v>
                </c:pt>
                <c:pt idx="9322">
                  <c:v>-22.155999999999999</c:v>
                </c:pt>
                <c:pt idx="9323">
                  <c:v>-22.153999999999996</c:v>
                </c:pt>
                <c:pt idx="9324">
                  <c:v>-22.151999999999997</c:v>
                </c:pt>
                <c:pt idx="9325">
                  <c:v>-22.15</c:v>
                </c:pt>
                <c:pt idx="9326">
                  <c:v>-22.147999999999996</c:v>
                </c:pt>
                <c:pt idx="9327">
                  <c:v>-22.145999999999997</c:v>
                </c:pt>
                <c:pt idx="9328">
                  <c:v>-22.143999999999998</c:v>
                </c:pt>
                <c:pt idx="9329">
                  <c:v>-22.141999999999996</c:v>
                </c:pt>
                <c:pt idx="9330">
                  <c:v>-22.139999999999997</c:v>
                </c:pt>
                <c:pt idx="9331">
                  <c:v>-22.137999999999998</c:v>
                </c:pt>
                <c:pt idx="9332">
                  <c:v>-22.135999999999996</c:v>
                </c:pt>
                <c:pt idx="9333">
                  <c:v>-22.133999999999997</c:v>
                </c:pt>
                <c:pt idx="9334">
                  <c:v>-22.131999999999998</c:v>
                </c:pt>
                <c:pt idx="9335">
                  <c:v>-22.129999999999995</c:v>
                </c:pt>
                <c:pt idx="9336">
                  <c:v>-22.127999999999997</c:v>
                </c:pt>
                <c:pt idx="9337">
                  <c:v>-22.125999999999998</c:v>
                </c:pt>
                <c:pt idx="9338">
                  <c:v>-22.123999999999999</c:v>
                </c:pt>
                <c:pt idx="9339">
                  <c:v>-22.121999999999996</c:v>
                </c:pt>
                <c:pt idx="9340">
                  <c:v>-22.119999999999997</c:v>
                </c:pt>
                <c:pt idx="9341">
                  <c:v>-22.117999999999999</c:v>
                </c:pt>
                <c:pt idx="9342">
                  <c:v>-22.115999999999996</c:v>
                </c:pt>
                <c:pt idx="9343">
                  <c:v>-22.113999999999997</c:v>
                </c:pt>
                <c:pt idx="9344">
                  <c:v>-22.111999999999998</c:v>
                </c:pt>
                <c:pt idx="9345">
                  <c:v>-22.109999999999996</c:v>
                </c:pt>
                <c:pt idx="9346">
                  <c:v>-22.107999999999997</c:v>
                </c:pt>
                <c:pt idx="9347">
                  <c:v>-22.105999999999998</c:v>
                </c:pt>
                <c:pt idx="9348">
                  <c:v>-22.103999999999996</c:v>
                </c:pt>
                <c:pt idx="9349">
                  <c:v>-22.101999999999997</c:v>
                </c:pt>
                <c:pt idx="9350">
                  <c:v>-22.099999999999998</c:v>
                </c:pt>
                <c:pt idx="9351">
                  <c:v>-22.097999999999995</c:v>
                </c:pt>
                <c:pt idx="9352">
                  <c:v>-22.095999999999997</c:v>
                </c:pt>
                <c:pt idx="9353">
                  <c:v>-22.093999999999998</c:v>
                </c:pt>
                <c:pt idx="9354">
                  <c:v>-22.091999999999999</c:v>
                </c:pt>
                <c:pt idx="9355">
                  <c:v>-22.089999999999996</c:v>
                </c:pt>
                <c:pt idx="9356">
                  <c:v>-22.087999999999997</c:v>
                </c:pt>
                <c:pt idx="9357">
                  <c:v>-22.085999999999999</c:v>
                </c:pt>
                <c:pt idx="9358">
                  <c:v>-22.083999999999996</c:v>
                </c:pt>
                <c:pt idx="9359">
                  <c:v>-22.081999999999997</c:v>
                </c:pt>
                <c:pt idx="9360">
                  <c:v>-22.08</c:v>
                </c:pt>
                <c:pt idx="9361">
                  <c:v>-22.077999999999996</c:v>
                </c:pt>
                <c:pt idx="9362">
                  <c:v>-22.075999999999997</c:v>
                </c:pt>
                <c:pt idx="9363">
                  <c:v>-22.073999999999998</c:v>
                </c:pt>
                <c:pt idx="9364">
                  <c:v>-22.071999999999996</c:v>
                </c:pt>
                <c:pt idx="9365">
                  <c:v>-22.069999999999997</c:v>
                </c:pt>
                <c:pt idx="9366">
                  <c:v>-22.067999999999998</c:v>
                </c:pt>
                <c:pt idx="9367">
                  <c:v>-22.065999999999995</c:v>
                </c:pt>
                <c:pt idx="9368">
                  <c:v>-22.063999999999997</c:v>
                </c:pt>
                <c:pt idx="9369">
                  <c:v>-22.061999999999998</c:v>
                </c:pt>
                <c:pt idx="9370">
                  <c:v>-22.06</c:v>
                </c:pt>
                <c:pt idx="9371">
                  <c:v>-22.057999999999996</c:v>
                </c:pt>
                <c:pt idx="9372">
                  <c:v>-22.055999999999997</c:v>
                </c:pt>
                <c:pt idx="9373">
                  <c:v>-22.053999999999998</c:v>
                </c:pt>
                <c:pt idx="9374">
                  <c:v>-22.051999999999996</c:v>
                </c:pt>
                <c:pt idx="9375">
                  <c:v>-22.049999999999997</c:v>
                </c:pt>
                <c:pt idx="9376">
                  <c:v>-22.047999999999998</c:v>
                </c:pt>
                <c:pt idx="9377">
                  <c:v>-22.045999999999996</c:v>
                </c:pt>
                <c:pt idx="9378">
                  <c:v>-22.043999999999997</c:v>
                </c:pt>
                <c:pt idx="9379">
                  <c:v>-22.041999999999998</c:v>
                </c:pt>
                <c:pt idx="9380">
                  <c:v>-22.039999999999996</c:v>
                </c:pt>
                <c:pt idx="9381">
                  <c:v>-22.037999999999997</c:v>
                </c:pt>
                <c:pt idx="9382">
                  <c:v>-22.035999999999998</c:v>
                </c:pt>
                <c:pt idx="9383">
                  <c:v>-22.033999999999999</c:v>
                </c:pt>
                <c:pt idx="9384">
                  <c:v>-22.031999999999996</c:v>
                </c:pt>
                <c:pt idx="9385">
                  <c:v>-22.029999999999998</c:v>
                </c:pt>
                <c:pt idx="9386">
                  <c:v>-22.027999999999999</c:v>
                </c:pt>
                <c:pt idx="9387">
                  <c:v>-22.025999999999996</c:v>
                </c:pt>
                <c:pt idx="9388">
                  <c:v>-22.023999999999997</c:v>
                </c:pt>
                <c:pt idx="9389">
                  <c:v>-22.021999999999998</c:v>
                </c:pt>
                <c:pt idx="9390">
                  <c:v>-22.019999999999996</c:v>
                </c:pt>
                <c:pt idx="9391">
                  <c:v>-22.017999999999997</c:v>
                </c:pt>
                <c:pt idx="9392">
                  <c:v>-22.015999999999998</c:v>
                </c:pt>
                <c:pt idx="9393">
                  <c:v>-22.013999999999996</c:v>
                </c:pt>
                <c:pt idx="9394">
                  <c:v>-22.011999999999997</c:v>
                </c:pt>
                <c:pt idx="9395">
                  <c:v>-22.009999999999998</c:v>
                </c:pt>
                <c:pt idx="9396">
                  <c:v>-22.007999999999996</c:v>
                </c:pt>
                <c:pt idx="9397">
                  <c:v>-22.005999999999997</c:v>
                </c:pt>
                <c:pt idx="9398">
                  <c:v>-22.003999999999998</c:v>
                </c:pt>
                <c:pt idx="9399">
                  <c:v>-22.001999999999999</c:v>
                </c:pt>
                <c:pt idx="9400">
                  <c:v>-21.999999999999996</c:v>
                </c:pt>
                <c:pt idx="9401">
                  <c:v>-21.997999999999998</c:v>
                </c:pt>
                <c:pt idx="9402">
                  <c:v>-21.995999999999999</c:v>
                </c:pt>
                <c:pt idx="9403">
                  <c:v>-21.993999999999996</c:v>
                </c:pt>
                <c:pt idx="9404">
                  <c:v>-21.991999999999997</c:v>
                </c:pt>
                <c:pt idx="9405">
                  <c:v>-21.99</c:v>
                </c:pt>
                <c:pt idx="9406">
                  <c:v>-21.987999999999996</c:v>
                </c:pt>
                <c:pt idx="9407">
                  <c:v>-21.985999999999997</c:v>
                </c:pt>
                <c:pt idx="9408">
                  <c:v>-21.983999999999998</c:v>
                </c:pt>
                <c:pt idx="9409">
                  <c:v>-21.981999999999996</c:v>
                </c:pt>
                <c:pt idx="9410">
                  <c:v>-21.979999999999997</c:v>
                </c:pt>
                <c:pt idx="9411">
                  <c:v>-21.977999999999998</c:v>
                </c:pt>
                <c:pt idx="9412">
                  <c:v>-21.975999999999996</c:v>
                </c:pt>
                <c:pt idx="9413">
                  <c:v>-21.973999999999997</c:v>
                </c:pt>
                <c:pt idx="9414">
                  <c:v>-21.971999999999998</c:v>
                </c:pt>
                <c:pt idx="9415">
                  <c:v>-21.97</c:v>
                </c:pt>
                <c:pt idx="9416">
                  <c:v>-21.967999999999996</c:v>
                </c:pt>
                <c:pt idx="9417">
                  <c:v>-21.965999999999998</c:v>
                </c:pt>
                <c:pt idx="9418">
                  <c:v>-21.963999999999999</c:v>
                </c:pt>
                <c:pt idx="9419">
                  <c:v>-21.961999999999996</c:v>
                </c:pt>
                <c:pt idx="9420">
                  <c:v>-21.959999999999997</c:v>
                </c:pt>
                <c:pt idx="9421">
                  <c:v>-21.957999999999998</c:v>
                </c:pt>
                <c:pt idx="9422">
                  <c:v>-21.955999999999996</c:v>
                </c:pt>
                <c:pt idx="9423">
                  <c:v>-21.953999999999997</c:v>
                </c:pt>
                <c:pt idx="9424">
                  <c:v>-21.951999999999998</c:v>
                </c:pt>
                <c:pt idx="9425">
                  <c:v>-21.949999999999996</c:v>
                </c:pt>
                <c:pt idx="9426">
                  <c:v>-21.947999999999997</c:v>
                </c:pt>
                <c:pt idx="9427">
                  <c:v>-21.945999999999998</c:v>
                </c:pt>
                <c:pt idx="9428">
                  <c:v>-21.943999999999996</c:v>
                </c:pt>
                <c:pt idx="9429">
                  <c:v>-21.941999999999997</c:v>
                </c:pt>
                <c:pt idx="9430">
                  <c:v>-21.939999999999998</c:v>
                </c:pt>
                <c:pt idx="9431">
                  <c:v>-21.937999999999999</c:v>
                </c:pt>
                <c:pt idx="9432">
                  <c:v>-21.935999999999996</c:v>
                </c:pt>
                <c:pt idx="9433">
                  <c:v>-21.933999999999997</c:v>
                </c:pt>
                <c:pt idx="9434">
                  <c:v>-21.931999999999999</c:v>
                </c:pt>
                <c:pt idx="9435">
                  <c:v>-21.929999999999996</c:v>
                </c:pt>
                <c:pt idx="9436">
                  <c:v>-21.927999999999997</c:v>
                </c:pt>
                <c:pt idx="9437">
                  <c:v>-21.925999999999998</c:v>
                </c:pt>
                <c:pt idx="9438">
                  <c:v>-21.923999999999996</c:v>
                </c:pt>
                <c:pt idx="9439">
                  <c:v>-21.921999999999997</c:v>
                </c:pt>
                <c:pt idx="9440">
                  <c:v>-21.919999999999998</c:v>
                </c:pt>
                <c:pt idx="9441">
                  <c:v>-21.917999999999996</c:v>
                </c:pt>
                <c:pt idx="9442">
                  <c:v>-21.915999999999997</c:v>
                </c:pt>
                <c:pt idx="9443">
                  <c:v>-21.913999999999998</c:v>
                </c:pt>
                <c:pt idx="9444">
                  <c:v>-21.911999999999995</c:v>
                </c:pt>
                <c:pt idx="9445">
                  <c:v>-21.909999999999997</c:v>
                </c:pt>
                <c:pt idx="9446">
                  <c:v>-21.907999999999998</c:v>
                </c:pt>
                <c:pt idx="9447">
                  <c:v>-21.905999999999999</c:v>
                </c:pt>
                <c:pt idx="9448">
                  <c:v>-21.903999999999996</c:v>
                </c:pt>
                <c:pt idx="9449">
                  <c:v>-21.901999999999997</c:v>
                </c:pt>
                <c:pt idx="9450">
                  <c:v>-21.9</c:v>
                </c:pt>
                <c:pt idx="9451">
                  <c:v>-21.897999999999996</c:v>
                </c:pt>
                <c:pt idx="9452">
                  <c:v>-21.895999999999997</c:v>
                </c:pt>
                <c:pt idx="9453">
                  <c:v>-21.893999999999998</c:v>
                </c:pt>
                <c:pt idx="9454">
                  <c:v>-21.891999999999996</c:v>
                </c:pt>
                <c:pt idx="9455">
                  <c:v>-21.889999999999997</c:v>
                </c:pt>
                <c:pt idx="9456">
                  <c:v>-21.887999999999998</c:v>
                </c:pt>
                <c:pt idx="9457">
                  <c:v>-21.885999999999996</c:v>
                </c:pt>
                <c:pt idx="9458">
                  <c:v>-21.883999999999997</c:v>
                </c:pt>
                <c:pt idx="9459">
                  <c:v>-21.881999999999998</c:v>
                </c:pt>
                <c:pt idx="9460">
                  <c:v>-21.879999999999995</c:v>
                </c:pt>
                <c:pt idx="9461">
                  <c:v>-21.877999999999997</c:v>
                </c:pt>
                <c:pt idx="9462">
                  <c:v>-21.875999999999998</c:v>
                </c:pt>
                <c:pt idx="9463">
                  <c:v>-21.873999999999999</c:v>
                </c:pt>
                <c:pt idx="9464">
                  <c:v>-21.871999999999996</c:v>
                </c:pt>
                <c:pt idx="9465">
                  <c:v>-21.869999999999997</c:v>
                </c:pt>
                <c:pt idx="9466">
                  <c:v>-21.867999999999999</c:v>
                </c:pt>
                <c:pt idx="9467">
                  <c:v>-21.865999999999996</c:v>
                </c:pt>
                <c:pt idx="9468">
                  <c:v>-21.863999999999997</c:v>
                </c:pt>
                <c:pt idx="9469">
                  <c:v>-21.861999999999998</c:v>
                </c:pt>
                <c:pt idx="9470">
                  <c:v>-21.859999999999996</c:v>
                </c:pt>
                <c:pt idx="9471">
                  <c:v>-21.857999999999997</c:v>
                </c:pt>
                <c:pt idx="9472">
                  <c:v>-21.855999999999998</c:v>
                </c:pt>
                <c:pt idx="9473">
                  <c:v>-21.853999999999996</c:v>
                </c:pt>
                <c:pt idx="9474">
                  <c:v>-21.851999999999997</c:v>
                </c:pt>
                <c:pt idx="9475">
                  <c:v>-21.849999999999998</c:v>
                </c:pt>
                <c:pt idx="9476">
                  <c:v>-21.847999999999995</c:v>
                </c:pt>
                <c:pt idx="9477">
                  <c:v>-21.845999999999997</c:v>
                </c:pt>
                <c:pt idx="9478">
                  <c:v>-21.843999999999998</c:v>
                </c:pt>
                <c:pt idx="9479">
                  <c:v>-21.841999999999999</c:v>
                </c:pt>
                <c:pt idx="9480">
                  <c:v>-21.839999999999996</c:v>
                </c:pt>
                <c:pt idx="9481">
                  <c:v>-21.837999999999997</c:v>
                </c:pt>
                <c:pt idx="9482">
                  <c:v>-21.835999999999999</c:v>
                </c:pt>
                <c:pt idx="9483">
                  <c:v>-21.833999999999996</c:v>
                </c:pt>
                <c:pt idx="9484">
                  <c:v>-21.831999999999997</c:v>
                </c:pt>
                <c:pt idx="9485">
                  <c:v>-21.83</c:v>
                </c:pt>
                <c:pt idx="9486">
                  <c:v>-21.827999999999996</c:v>
                </c:pt>
                <c:pt idx="9487">
                  <c:v>-21.825999999999997</c:v>
                </c:pt>
                <c:pt idx="9488">
                  <c:v>-21.823999999999998</c:v>
                </c:pt>
                <c:pt idx="9489">
                  <c:v>-21.821999999999996</c:v>
                </c:pt>
                <c:pt idx="9490">
                  <c:v>-21.819999999999997</c:v>
                </c:pt>
                <c:pt idx="9491">
                  <c:v>-21.817999999999998</c:v>
                </c:pt>
                <c:pt idx="9492">
                  <c:v>-21.815999999999995</c:v>
                </c:pt>
                <c:pt idx="9493">
                  <c:v>-21.813999999999997</c:v>
                </c:pt>
                <c:pt idx="9494">
                  <c:v>-21.811999999999998</c:v>
                </c:pt>
                <c:pt idx="9495">
                  <c:v>-21.81</c:v>
                </c:pt>
                <c:pt idx="9496">
                  <c:v>-21.807999999999996</c:v>
                </c:pt>
                <c:pt idx="9497">
                  <c:v>-21.805999999999997</c:v>
                </c:pt>
                <c:pt idx="9498">
                  <c:v>-21.803999999999998</c:v>
                </c:pt>
                <c:pt idx="9499">
                  <c:v>-21.801999999999996</c:v>
                </c:pt>
                <c:pt idx="9500">
                  <c:v>-21.799999999999997</c:v>
                </c:pt>
                <c:pt idx="9501">
                  <c:v>-21.797999999999998</c:v>
                </c:pt>
                <c:pt idx="9502">
                  <c:v>-21.795999999999996</c:v>
                </c:pt>
                <c:pt idx="9503">
                  <c:v>-21.793999999999997</c:v>
                </c:pt>
                <c:pt idx="9504">
                  <c:v>-21.791999999999998</c:v>
                </c:pt>
                <c:pt idx="9505">
                  <c:v>-21.789999999999996</c:v>
                </c:pt>
                <c:pt idx="9506">
                  <c:v>-21.787999999999997</c:v>
                </c:pt>
                <c:pt idx="9507">
                  <c:v>-21.785999999999998</c:v>
                </c:pt>
                <c:pt idx="9508">
                  <c:v>-21.783999999999999</c:v>
                </c:pt>
                <c:pt idx="9509">
                  <c:v>-21.781999999999996</c:v>
                </c:pt>
                <c:pt idx="9510">
                  <c:v>-21.779999999999998</c:v>
                </c:pt>
                <c:pt idx="9511">
                  <c:v>-21.777999999999999</c:v>
                </c:pt>
                <c:pt idx="9512">
                  <c:v>-21.775999999999996</c:v>
                </c:pt>
                <c:pt idx="9513">
                  <c:v>-21.773999999999997</c:v>
                </c:pt>
                <c:pt idx="9514">
                  <c:v>-21.771999999999998</c:v>
                </c:pt>
                <c:pt idx="9515">
                  <c:v>-21.769999999999996</c:v>
                </c:pt>
                <c:pt idx="9516">
                  <c:v>-21.767999999999997</c:v>
                </c:pt>
                <c:pt idx="9517">
                  <c:v>-21.765999999999998</c:v>
                </c:pt>
                <c:pt idx="9518">
                  <c:v>-21.763999999999996</c:v>
                </c:pt>
                <c:pt idx="9519">
                  <c:v>-21.761999999999997</c:v>
                </c:pt>
                <c:pt idx="9520">
                  <c:v>-21.759999999999998</c:v>
                </c:pt>
                <c:pt idx="9521">
                  <c:v>-21.757999999999996</c:v>
                </c:pt>
                <c:pt idx="9522">
                  <c:v>-21.755999999999997</c:v>
                </c:pt>
                <c:pt idx="9523">
                  <c:v>-21.753999999999998</c:v>
                </c:pt>
                <c:pt idx="9524">
                  <c:v>-21.751999999999999</c:v>
                </c:pt>
                <c:pt idx="9525">
                  <c:v>-21.749999999999996</c:v>
                </c:pt>
                <c:pt idx="9526">
                  <c:v>-21.747999999999998</c:v>
                </c:pt>
                <c:pt idx="9527">
                  <c:v>-21.745999999999999</c:v>
                </c:pt>
                <c:pt idx="9528">
                  <c:v>-21.743999999999996</c:v>
                </c:pt>
                <c:pt idx="9529">
                  <c:v>-21.741999999999997</c:v>
                </c:pt>
                <c:pt idx="9530">
                  <c:v>-21.74</c:v>
                </c:pt>
                <c:pt idx="9531">
                  <c:v>-21.737999999999996</c:v>
                </c:pt>
                <c:pt idx="9532">
                  <c:v>-21.735999999999997</c:v>
                </c:pt>
                <c:pt idx="9533">
                  <c:v>-21.733999999999998</c:v>
                </c:pt>
                <c:pt idx="9534">
                  <c:v>-21.731999999999996</c:v>
                </c:pt>
                <c:pt idx="9535">
                  <c:v>-21.729999999999997</c:v>
                </c:pt>
                <c:pt idx="9536">
                  <c:v>-21.727999999999998</c:v>
                </c:pt>
                <c:pt idx="9537">
                  <c:v>-21.725999999999996</c:v>
                </c:pt>
                <c:pt idx="9538">
                  <c:v>-21.723999999999997</c:v>
                </c:pt>
                <c:pt idx="9539">
                  <c:v>-21.721999999999998</c:v>
                </c:pt>
                <c:pt idx="9540">
                  <c:v>-21.72</c:v>
                </c:pt>
                <c:pt idx="9541">
                  <c:v>-21.717999999999996</c:v>
                </c:pt>
                <c:pt idx="9542">
                  <c:v>-21.715999999999998</c:v>
                </c:pt>
                <c:pt idx="9543">
                  <c:v>-21.713999999999999</c:v>
                </c:pt>
                <c:pt idx="9544">
                  <c:v>-21.711999999999996</c:v>
                </c:pt>
                <c:pt idx="9545">
                  <c:v>-21.709999999999997</c:v>
                </c:pt>
                <c:pt idx="9546">
                  <c:v>-21.707999999999998</c:v>
                </c:pt>
                <c:pt idx="9547">
                  <c:v>-21.705999999999996</c:v>
                </c:pt>
                <c:pt idx="9548">
                  <c:v>-21.703999999999997</c:v>
                </c:pt>
                <c:pt idx="9549">
                  <c:v>-21.701999999999998</c:v>
                </c:pt>
                <c:pt idx="9550">
                  <c:v>-21.699999999999996</c:v>
                </c:pt>
                <c:pt idx="9551">
                  <c:v>-21.697999999999997</c:v>
                </c:pt>
                <c:pt idx="9552">
                  <c:v>-21.695999999999998</c:v>
                </c:pt>
                <c:pt idx="9553">
                  <c:v>-21.693999999999996</c:v>
                </c:pt>
                <c:pt idx="9554">
                  <c:v>-21.691999999999997</c:v>
                </c:pt>
                <c:pt idx="9555">
                  <c:v>-21.689999999999998</c:v>
                </c:pt>
                <c:pt idx="9556">
                  <c:v>-21.687999999999999</c:v>
                </c:pt>
                <c:pt idx="9557">
                  <c:v>-21.685999999999996</c:v>
                </c:pt>
                <c:pt idx="9558">
                  <c:v>-21.683999999999997</c:v>
                </c:pt>
                <c:pt idx="9559">
                  <c:v>-21.681999999999999</c:v>
                </c:pt>
                <c:pt idx="9560">
                  <c:v>-21.679999999999996</c:v>
                </c:pt>
                <c:pt idx="9561">
                  <c:v>-21.677999999999997</c:v>
                </c:pt>
                <c:pt idx="9562">
                  <c:v>-21.675999999999998</c:v>
                </c:pt>
                <c:pt idx="9563">
                  <c:v>-21.673999999999996</c:v>
                </c:pt>
                <c:pt idx="9564">
                  <c:v>-21.671999999999997</c:v>
                </c:pt>
                <c:pt idx="9565">
                  <c:v>-21.669999999999998</c:v>
                </c:pt>
                <c:pt idx="9566">
                  <c:v>-21.667999999999996</c:v>
                </c:pt>
                <c:pt idx="9567">
                  <c:v>-21.665999999999997</c:v>
                </c:pt>
                <c:pt idx="9568">
                  <c:v>-21.663999999999998</c:v>
                </c:pt>
                <c:pt idx="9569">
                  <c:v>-21.661999999999995</c:v>
                </c:pt>
                <c:pt idx="9570">
                  <c:v>-21.659999999999997</c:v>
                </c:pt>
                <c:pt idx="9571">
                  <c:v>-21.657999999999998</c:v>
                </c:pt>
                <c:pt idx="9572">
                  <c:v>-21.655999999999999</c:v>
                </c:pt>
                <c:pt idx="9573">
                  <c:v>-21.653999999999996</c:v>
                </c:pt>
                <c:pt idx="9574">
                  <c:v>-21.651999999999997</c:v>
                </c:pt>
                <c:pt idx="9575">
                  <c:v>-21.65</c:v>
                </c:pt>
                <c:pt idx="9576">
                  <c:v>-21.647999999999996</c:v>
                </c:pt>
                <c:pt idx="9577">
                  <c:v>-21.645999999999997</c:v>
                </c:pt>
                <c:pt idx="9578">
                  <c:v>-21.643999999999998</c:v>
                </c:pt>
                <c:pt idx="9579">
                  <c:v>-21.641999999999996</c:v>
                </c:pt>
                <c:pt idx="9580">
                  <c:v>-21.639999999999997</c:v>
                </c:pt>
                <c:pt idx="9581">
                  <c:v>-21.637999999999998</c:v>
                </c:pt>
                <c:pt idx="9582">
                  <c:v>-21.635999999999996</c:v>
                </c:pt>
                <c:pt idx="9583">
                  <c:v>-21.633999999999997</c:v>
                </c:pt>
                <c:pt idx="9584">
                  <c:v>-21.631999999999998</c:v>
                </c:pt>
                <c:pt idx="9585">
                  <c:v>-21.629999999999995</c:v>
                </c:pt>
                <c:pt idx="9586">
                  <c:v>-21.627999999999997</c:v>
                </c:pt>
                <c:pt idx="9587">
                  <c:v>-21.625999999999998</c:v>
                </c:pt>
                <c:pt idx="9588">
                  <c:v>-21.623999999999999</c:v>
                </c:pt>
                <c:pt idx="9589">
                  <c:v>-21.621999999999996</c:v>
                </c:pt>
                <c:pt idx="9590">
                  <c:v>-21.619999999999997</c:v>
                </c:pt>
                <c:pt idx="9591">
                  <c:v>-21.617999999999999</c:v>
                </c:pt>
                <c:pt idx="9592">
                  <c:v>-21.615999999999996</c:v>
                </c:pt>
                <c:pt idx="9593">
                  <c:v>-21.613999999999997</c:v>
                </c:pt>
                <c:pt idx="9594">
                  <c:v>-21.611999999999998</c:v>
                </c:pt>
                <c:pt idx="9595">
                  <c:v>-21.609999999999996</c:v>
                </c:pt>
                <c:pt idx="9596">
                  <c:v>-21.607999999999997</c:v>
                </c:pt>
                <c:pt idx="9597">
                  <c:v>-21.605999999999998</c:v>
                </c:pt>
                <c:pt idx="9598">
                  <c:v>-21.603999999999996</c:v>
                </c:pt>
                <c:pt idx="9599">
                  <c:v>-21.601999999999997</c:v>
                </c:pt>
                <c:pt idx="9600">
                  <c:v>-21.599999999999998</c:v>
                </c:pt>
                <c:pt idx="9601">
                  <c:v>-21.597999999999995</c:v>
                </c:pt>
                <c:pt idx="9602">
                  <c:v>-21.595999999999997</c:v>
                </c:pt>
                <c:pt idx="9603">
                  <c:v>-21.593999999999998</c:v>
                </c:pt>
                <c:pt idx="9604">
                  <c:v>-21.591999999999999</c:v>
                </c:pt>
                <c:pt idx="9605">
                  <c:v>-21.589999999999996</c:v>
                </c:pt>
                <c:pt idx="9606">
                  <c:v>-21.587999999999997</c:v>
                </c:pt>
                <c:pt idx="9607">
                  <c:v>-21.585999999999999</c:v>
                </c:pt>
                <c:pt idx="9608">
                  <c:v>-21.583999999999996</c:v>
                </c:pt>
                <c:pt idx="9609">
                  <c:v>-21.581999999999997</c:v>
                </c:pt>
                <c:pt idx="9610">
                  <c:v>-21.58</c:v>
                </c:pt>
                <c:pt idx="9611">
                  <c:v>-21.577999999999996</c:v>
                </c:pt>
                <c:pt idx="9612">
                  <c:v>-21.575999999999997</c:v>
                </c:pt>
                <c:pt idx="9613">
                  <c:v>-21.573999999999998</c:v>
                </c:pt>
                <c:pt idx="9614">
                  <c:v>-21.571999999999996</c:v>
                </c:pt>
                <c:pt idx="9615">
                  <c:v>-21.569999999999997</c:v>
                </c:pt>
                <c:pt idx="9616">
                  <c:v>-21.567999999999998</c:v>
                </c:pt>
                <c:pt idx="9617">
                  <c:v>-21.565999999999995</c:v>
                </c:pt>
                <c:pt idx="9618">
                  <c:v>-21.563999999999997</c:v>
                </c:pt>
                <c:pt idx="9619">
                  <c:v>-21.561999999999998</c:v>
                </c:pt>
                <c:pt idx="9620">
                  <c:v>-21.56</c:v>
                </c:pt>
                <c:pt idx="9621">
                  <c:v>-21.557999999999996</c:v>
                </c:pt>
                <c:pt idx="9622">
                  <c:v>-21.555999999999997</c:v>
                </c:pt>
                <c:pt idx="9623">
                  <c:v>-21.553999999999998</c:v>
                </c:pt>
                <c:pt idx="9624">
                  <c:v>-21.551999999999996</c:v>
                </c:pt>
                <c:pt idx="9625">
                  <c:v>-21.549999999999997</c:v>
                </c:pt>
                <c:pt idx="9626">
                  <c:v>-21.547999999999998</c:v>
                </c:pt>
                <c:pt idx="9627">
                  <c:v>-21.545999999999996</c:v>
                </c:pt>
                <c:pt idx="9628">
                  <c:v>-21.543999999999997</c:v>
                </c:pt>
                <c:pt idx="9629">
                  <c:v>-21.541999999999998</c:v>
                </c:pt>
                <c:pt idx="9630">
                  <c:v>-21.539999999999996</c:v>
                </c:pt>
                <c:pt idx="9631">
                  <c:v>-21.537999999999997</c:v>
                </c:pt>
                <c:pt idx="9632">
                  <c:v>-21.535999999999998</c:v>
                </c:pt>
                <c:pt idx="9633">
                  <c:v>-21.533999999999999</c:v>
                </c:pt>
                <c:pt idx="9634">
                  <c:v>-21.531999999999996</c:v>
                </c:pt>
                <c:pt idx="9635">
                  <c:v>-21.529999999999998</c:v>
                </c:pt>
                <c:pt idx="9636">
                  <c:v>-21.527999999999999</c:v>
                </c:pt>
                <c:pt idx="9637">
                  <c:v>-21.525999999999996</c:v>
                </c:pt>
                <c:pt idx="9638">
                  <c:v>-21.523999999999997</c:v>
                </c:pt>
                <c:pt idx="9639">
                  <c:v>-21.521999999999998</c:v>
                </c:pt>
                <c:pt idx="9640">
                  <c:v>-21.519999999999996</c:v>
                </c:pt>
                <c:pt idx="9641">
                  <c:v>-21.517999999999997</c:v>
                </c:pt>
                <c:pt idx="9642">
                  <c:v>-21.515999999999998</c:v>
                </c:pt>
                <c:pt idx="9643">
                  <c:v>-21.513999999999996</c:v>
                </c:pt>
                <c:pt idx="9644">
                  <c:v>-21.511999999999997</c:v>
                </c:pt>
                <c:pt idx="9645">
                  <c:v>-21.509999999999998</c:v>
                </c:pt>
                <c:pt idx="9646">
                  <c:v>-21.507999999999996</c:v>
                </c:pt>
                <c:pt idx="9647">
                  <c:v>-21.505999999999997</c:v>
                </c:pt>
                <c:pt idx="9648">
                  <c:v>-21.503999999999998</c:v>
                </c:pt>
                <c:pt idx="9649">
                  <c:v>-21.501999999999999</c:v>
                </c:pt>
                <c:pt idx="9650">
                  <c:v>-21.499999999999996</c:v>
                </c:pt>
                <c:pt idx="9651">
                  <c:v>-21.497999999999998</c:v>
                </c:pt>
                <c:pt idx="9652">
                  <c:v>-21.495999999999999</c:v>
                </c:pt>
                <c:pt idx="9653">
                  <c:v>-21.493999999999996</c:v>
                </c:pt>
                <c:pt idx="9654">
                  <c:v>-21.491999999999997</c:v>
                </c:pt>
                <c:pt idx="9655">
                  <c:v>-21.49</c:v>
                </c:pt>
                <c:pt idx="9656">
                  <c:v>-21.487999999999996</c:v>
                </c:pt>
                <c:pt idx="9657">
                  <c:v>-21.485999999999997</c:v>
                </c:pt>
                <c:pt idx="9658">
                  <c:v>-21.483999999999998</c:v>
                </c:pt>
                <c:pt idx="9659">
                  <c:v>-21.481999999999996</c:v>
                </c:pt>
                <c:pt idx="9660">
                  <c:v>-21.479999999999997</c:v>
                </c:pt>
                <c:pt idx="9661">
                  <c:v>-21.477999999999998</c:v>
                </c:pt>
                <c:pt idx="9662">
                  <c:v>-21.475999999999996</c:v>
                </c:pt>
                <c:pt idx="9663">
                  <c:v>-21.473999999999997</c:v>
                </c:pt>
                <c:pt idx="9664">
                  <c:v>-21.471999999999998</c:v>
                </c:pt>
                <c:pt idx="9665">
                  <c:v>-21.47</c:v>
                </c:pt>
                <c:pt idx="9666">
                  <c:v>-21.467999999999996</c:v>
                </c:pt>
                <c:pt idx="9667">
                  <c:v>-21.465999999999998</c:v>
                </c:pt>
                <c:pt idx="9668">
                  <c:v>-21.463999999999999</c:v>
                </c:pt>
                <c:pt idx="9669">
                  <c:v>-21.461999999999996</c:v>
                </c:pt>
                <c:pt idx="9670">
                  <c:v>-21.459999999999997</c:v>
                </c:pt>
                <c:pt idx="9671">
                  <c:v>-21.457999999999998</c:v>
                </c:pt>
                <c:pt idx="9672">
                  <c:v>-21.455999999999996</c:v>
                </c:pt>
                <c:pt idx="9673">
                  <c:v>-21.453999999999997</c:v>
                </c:pt>
                <c:pt idx="9674">
                  <c:v>-21.451999999999998</c:v>
                </c:pt>
                <c:pt idx="9675">
                  <c:v>-21.449999999999996</c:v>
                </c:pt>
                <c:pt idx="9676">
                  <c:v>-21.447999999999997</c:v>
                </c:pt>
                <c:pt idx="9677">
                  <c:v>-21.445999999999998</c:v>
                </c:pt>
                <c:pt idx="9678">
                  <c:v>-21.443999999999996</c:v>
                </c:pt>
                <c:pt idx="9679">
                  <c:v>-21.441999999999997</c:v>
                </c:pt>
                <c:pt idx="9680">
                  <c:v>-21.439999999999998</c:v>
                </c:pt>
                <c:pt idx="9681">
                  <c:v>-21.437999999999999</c:v>
                </c:pt>
                <c:pt idx="9682">
                  <c:v>-21.435999999999996</c:v>
                </c:pt>
                <c:pt idx="9683">
                  <c:v>-21.433999999999997</c:v>
                </c:pt>
                <c:pt idx="9684">
                  <c:v>-21.431999999999999</c:v>
                </c:pt>
                <c:pt idx="9685">
                  <c:v>-21.429999999999996</c:v>
                </c:pt>
                <c:pt idx="9686">
                  <c:v>-21.427999999999997</c:v>
                </c:pt>
                <c:pt idx="9687">
                  <c:v>-21.425999999999998</c:v>
                </c:pt>
                <c:pt idx="9688">
                  <c:v>-21.423999999999996</c:v>
                </c:pt>
                <c:pt idx="9689">
                  <c:v>-21.421999999999997</c:v>
                </c:pt>
                <c:pt idx="9690">
                  <c:v>-21.419999999999998</c:v>
                </c:pt>
                <c:pt idx="9691">
                  <c:v>-21.417999999999996</c:v>
                </c:pt>
                <c:pt idx="9692">
                  <c:v>-21.415999999999997</c:v>
                </c:pt>
                <c:pt idx="9693">
                  <c:v>-21.413999999999998</c:v>
                </c:pt>
                <c:pt idx="9694">
                  <c:v>-21.411999999999995</c:v>
                </c:pt>
                <c:pt idx="9695">
                  <c:v>-21.409999999999997</c:v>
                </c:pt>
                <c:pt idx="9696">
                  <c:v>-21.407999999999998</c:v>
                </c:pt>
                <c:pt idx="9697">
                  <c:v>-21.405999999999999</c:v>
                </c:pt>
                <c:pt idx="9698">
                  <c:v>-21.403999999999996</c:v>
                </c:pt>
                <c:pt idx="9699">
                  <c:v>-21.401999999999997</c:v>
                </c:pt>
                <c:pt idx="9700">
                  <c:v>-21.4</c:v>
                </c:pt>
                <c:pt idx="9701">
                  <c:v>-21.397999999999996</c:v>
                </c:pt>
                <c:pt idx="9702">
                  <c:v>-21.395999999999997</c:v>
                </c:pt>
                <c:pt idx="9703">
                  <c:v>-21.393999999999998</c:v>
                </c:pt>
                <c:pt idx="9704">
                  <c:v>-21.391999999999996</c:v>
                </c:pt>
                <c:pt idx="9705">
                  <c:v>-21.389999999999997</c:v>
                </c:pt>
                <c:pt idx="9706">
                  <c:v>-21.387999999999998</c:v>
                </c:pt>
                <c:pt idx="9707">
                  <c:v>-21.385999999999996</c:v>
                </c:pt>
                <c:pt idx="9708">
                  <c:v>-21.383999999999997</c:v>
                </c:pt>
                <c:pt idx="9709">
                  <c:v>-21.381999999999998</c:v>
                </c:pt>
                <c:pt idx="9710">
                  <c:v>-21.379999999999995</c:v>
                </c:pt>
                <c:pt idx="9711">
                  <c:v>-21.377999999999997</c:v>
                </c:pt>
                <c:pt idx="9712">
                  <c:v>-21.375999999999998</c:v>
                </c:pt>
                <c:pt idx="9713">
                  <c:v>-21.373999999999999</c:v>
                </c:pt>
                <c:pt idx="9714">
                  <c:v>-21.371999999999996</c:v>
                </c:pt>
                <c:pt idx="9715">
                  <c:v>-21.369999999999997</c:v>
                </c:pt>
                <c:pt idx="9716">
                  <c:v>-21.367999999999999</c:v>
                </c:pt>
                <c:pt idx="9717">
                  <c:v>-21.365999999999996</c:v>
                </c:pt>
                <c:pt idx="9718">
                  <c:v>-21.363999999999997</c:v>
                </c:pt>
                <c:pt idx="9719">
                  <c:v>-21.361999999999998</c:v>
                </c:pt>
                <c:pt idx="9720">
                  <c:v>-21.359999999999996</c:v>
                </c:pt>
                <c:pt idx="9721">
                  <c:v>-21.357999999999997</c:v>
                </c:pt>
                <c:pt idx="9722">
                  <c:v>-21.355999999999998</c:v>
                </c:pt>
                <c:pt idx="9723">
                  <c:v>-21.353999999999996</c:v>
                </c:pt>
                <c:pt idx="9724">
                  <c:v>-21.351999999999997</c:v>
                </c:pt>
                <c:pt idx="9725">
                  <c:v>-21.349999999999998</c:v>
                </c:pt>
                <c:pt idx="9726">
                  <c:v>-21.347999999999995</c:v>
                </c:pt>
                <c:pt idx="9727">
                  <c:v>-21.345999999999997</c:v>
                </c:pt>
                <c:pt idx="9728">
                  <c:v>-21.343999999999998</c:v>
                </c:pt>
                <c:pt idx="9729">
                  <c:v>-21.341999999999999</c:v>
                </c:pt>
                <c:pt idx="9730">
                  <c:v>-21.339999999999996</c:v>
                </c:pt>
                <c:pt idx="9731">
                  <c:v>-21.337999999999997</c:v>
                </c:pt>
                <c:pt idx="9732">
                  <c:v>-21.335999999999999</c:v>
                </c:pt>
                <c:pt idx="9733">
                  <c:v>-21.333999999999996</c:v>
                </c:pt>
                <c:pt idx="9734">
                  <c:v>-21.331999999999997</c:v>
                </c:pt>
                <c:pt idx="9735">
                  <c:v>-21.33</c:v>
                </c:pt>
                <c:pt idx="9736">
                  <c:v>-21.327999999999996</c:v>
                </c:pt>
                <c:pt idx="9737">
                  <c:v>-21.325999999999997</c:v>
                </c:pt>
                <c:pt idx="9738">
                  <c:v>-21.323999999999998</c:v>
                </c:pt>
                <c:pt idx="9739">
                  <c:v>-21.321999999999996</c:v>
                </c:pt>
                <c:pt idx="9740">
                  <c:v>-21.319999999999997</c:v>
                </c:pt>
                <c:pt idx="9741">
                  <c:v>-21.317999999999998</c:v>
                </c:pt>
                <c:pt idx="9742">
                  <c:v>-21.315999999999995</c:v>
                </c:pt>
                <c:pt idx="9743">
                  <c:v>-21.313999999999997</c:v>
                </c:pt>
                <c:pt idx="9744">
                  <c:v>-21.311999999999998</c:v>
                </c:pt>
                <c:pt idx="9745">
                  <c:v>-21.31</c:v>
                </c:pt>
                <c:pt idx="9746">
                  <c:v>-21.307999999999996</c:v>
                </c:pt>
                <c:pt idx="9747">
                  <c:v>-21.305999999999997</c:v>
                </c:pt>
                <c:pt idx="9748">
                  <c:v>-21.303999999999998</c:v>
                </c:pt>
                <c:pt idx="9749">
                  <c:v>-21.301999999999996</c:v>
                </c:pt>
                <c:pt idx="9750">
                  <c:v>-21.299999999999997</c:v>
                </c:pt>
                <c:pt idx="9751">
                  <c:v>-21.297999999999998</c:v>
                </c:pt>
                <c:pt idx="9752">
                  <c:v>-21.295999999999996</c:v>
                </c:pt>
                <c:pt idx="9753">
                  <c:v>-21.293999999999997</c:v>
                </c:pt>
                <c:pt idx="9754">
                  <c:v>-21.291999999999998</c:v>
                </c:pt>
                <c:pt idx="9755">
                  <c:v>-21.289999999999996</c:v>
                </c:pt>
                <c:pt idx="9756">
                  <c:v>-21.287999999999997</c:v>
                </c:pt>
                <c:pt idx="9757">
                  <c:v>-21.285999999999998</c:v>
                </c:pt>
                <c:pt idx="9758">
                  <c:v>-21.283999999999999</c:v>
                </c:pt>
                <c:pt idx="9759">
                  <c:v>-21.281999999999996</c:v>
                </c:pt>
                <c:pt idx="9760">
                  <c:v>-21.279999999999998</c:v>
                </c:pt>
                <c:pt idx="9761">
                  <c:v>-21.277999999999999</c:v>
                </c:pt>
                <c:pt idx="9762">
                  <c:v>-21.275999999999996</c:v>
                </c:pt>
                <c:pt idx="9763">
                  <c:v>-21.273999999999997</c:v>
                </c:pt>
                <c:pt idx="9764">
                  <c:v>-21.271999999999998</c:v>
                </c:pt>
                <c:pt idx="9765">
                  <c:v>-21.269999999999996</c:v>
                </c:pt>
                <c:pt idx="9766">
                  <c:v>-21.267999999999997</c:v>
                </c:pt>
                <c:pt idx="9767">
                  <c:v>-21.265999999999998</c:v>
                </c:pt>
                <c:pt idx="9768">
                  <c:v>-21.263999999999996</c:v>
                </c:pt>
                <c:pt idx="9769">
                  <c:v>-21.261999999999997</c:v>
                </c:pt>
                <c:pt idx="9770">
                  <c:v>-21.259999999999998</c:v>
                </c:pt>
                <c:pt idx="9771">
                  <c:v>-21.257999999999996</c:v>
                </c:pt>
                <c:pt idx="9772">
                  <c:v>-21.255999999999997</c:v>
                </c:pt>
                <c:pt idx="9773">
                  <c:v>-21.253999999999998</c:v>
                </c:pt>
                <c:pt idx="9774">
                  <c:v>-21.251999999999999</c:v>
                </c:pt>
                <c:pt idx="9775">
                  <c:v>-21.249999999999996</c:v>
                </c:pt>
                <c:pt idx="9776">
                  <c:v>-21.247999999999998</c:v>
                </c:pt>
                <c:pt idx="9777">
                  <c:v>-21.245999999999999</c:v>
                </c:pt>
                <c:pt idx="9778">
                  <c:v>-21.243999999999996</c:v>
                </c:pt>
                <c:pt idx="9779">
                  <c:v>-21.241999999999997</c:v>
                </c:pt>
                <c:pt idx="9780">
                  <c:v>-21.24</c:v>
                </c:pt>
                <c:pt idx="9781">
                  <c:v>-21.237999999999996</c:v>
                </c:pt>
                <c:pt idx="9782">
                  <c:v>-21.235999999999997</c:v>
                </c:pt>
                <c:pt idx="9783">
                  <c:v>-21.233999999999998</c:v>
                </c:pt>
                <c:pt idx="9784">
                  <c:v>-21.231999999999996</c:v>
                </c:pt>
                <c:pt idx="9785">
                  <c:v>-21.229999999999997</c:v>
                </c:pt>
                <c:pt idx="9786">
                  <c:v>-21.227999999999998</c:v>
                </c:pt>
                <c:pt idx="9787">
                  <c:v>-21.225999999999996</c:v>
                </c:pt>
                <c:pt idx="9788">
                  <c:v>-21.223999999999997</c:v>
                </c:pt>
                <c:pt idx="9789">
                  <c:v>-21.221999999999998</c:v>
                </c:pt>
                <c:pt idx="9790">
                  <c:v>-21.22</c:v>
                </c:pt>
                <c:pt idx="9791">
                  <c:v>-21.217999999999996</c:v>
                </c:pt>
                <c:pt idx="9792">
                  <c:v>-21.215999999999998</c:v>
                </c:pt>
                <c:pt idx="9793">
                  <c:v>-21.213999999999999</c:v>
                </c:pt>
                <c:pt idx="9794">
                  <c:v>-21.211999999999996</c:v>
                </c:pt>
                <c:pt idx="9795">
                  <c:v>-21.209999999999997</c:v>
                </c:pt>
                <c:pt idx="9796">
                  <c:v>-21.207999999999998</c:v>
                </c:pt>
                <c:pt idx="9797">
                  <c:v>-21.205999999999996</c:v>
                </c:pt>
                <c:pt idx="9798">
                  <c:v>-21.203999999999997</c:v>
                </c:pt>
                <c:pt idx="9799">
                  <c:v>-21.201999999999998</c:v>
                </c:pt>
                <c:pt idx="9800">
                  <c:v>-21.199999999999996</c:v>
                </c:pt>
                <c:pt idx="9801">
                  <c:v>-21.197999999999997</c:v>
                </c:pt>
                <c:pt idx="9802">
                  <c:v>-21.195999999999998</c:v>
                </c:pt>
                <c:pt idx="9803">
                  <c:v>-21.193999999999996</c:v>
                </c:pt>
                <c:pt idx="9804">
                  <c:v>-21.191999999999997</c:v>
                </c:pt>
                <c:pt idx="9805">
                  <c:v>-21.189999999999998</c:v>
                </c:pt>
                <c:pt idx="9806">
                  <c:v>-21.187999999999999</c:v>
                </c:pt>
                <c:pt idx="9807">
                  <c:v>-21.185999999999996</c:v>
                </c:pt>
                <c:pt idx="9808">
                  <c:v>-21.183999999999997</c:v>
                </c:pt>
                <c:pt idx="9809">
                  <c:v>-21.181999999999999</c:v>
                </c:pt>
                <c:pt idx="9810">
                  <c:v>-21.179999999999996</c:v>
                </c:pt>
                <c:pt idx="9811">
                  <c:v>-21.177999999999997</c:v>
                </c:pt>
                <c:pt idx="9812">
                  <c:v>-21.175999999999998</c:v>
                </c:pt>
                <c:pt idx="9813">
                  <c:v>-21.173999999999996</c:v>
                </c:pt>
                <c:pt idx="9814">
                  <c:v>-21.171999999999997</c:v>
                </c:pt>
                <c:pt idx="9815">
                  <c:v>-21.169999999999998</c:v>
                </c:pt>
                <c:pt idx="9816">
                  <c:v>-21.167999999999996</c:v>
                </c:pt>
                <c:pt idx="9817">
                  <c:v>-21.165999999999997</c:v>
                </c:pt>
                <c:pt idx="9818">
                  <c:v>-21.163999999999998</c:v>
                </c:pt>
                <c:pt idx="9819">
                  <c:v>-21.161999999999995</c:v>
                </c:pt>
                <c:pt idx="9820">
                  <c:v>-21.159999999999997</c:v>
                </c:pt>
                <c:pt idx="9821">
                  <c:v>-21.157999999999998</c:v>
                </c:pt>
                <c:pt idx="9822">
                  <c:v>-21.155999999999999</c:v>
                </c:pt>
                <c:pt idx="9823">
                  <c:v>-21.153999999999996</c:v>
                </c:pt>
                <c:pt idx="9824">
                  <c:v>-21.151999999999997</c:v>
                </c:pt>
                <c:pt idx="9825">
                  <c:v>-21.15</c:v>
                </c:pt>
                <c:pt idx="9826">
                  <c:v>-21.147999999999996</c:v>
                </c:pt>
                <c:pt idx="9827">
                  <c:v>-21.145999999999997</c:v>
                </c:pt>
                <c:pt idx="9828">
                  <c:v>-21.143999999999998</c:v>
                </c:pt>
                <c:pt idx="9829">
                  <c:v>-21.141999999999996</c:v>
                </c:pt>
                <c:pt idx="9830">
                  <c:v>-21.139999999999997</c:v>
                </c:pt>
                <c:pt idx="9831">
                  <c:v>-21.137999999999998</c:v>
                </c:pt>
                <c:pt idx="9832">
                  <c:v>-21.135999999999996</c:v>
                </c:pt>
                <c:pt idx="9833">
                  <c:v>-21.133999999999997</c:v>
                </c:pt>
                <c:pt idx="9834">
                  <c:v>-21.131999999999998</c:v>
                </c:pt>
                <c:pt idx="9835">
                  <c:v>-21.129999999999995</c:v>
                </c:pt>
                <c:pt idx="9836">
                  <c:v>-21.127999999999997</c:v>
                </c:pt>
                <c:pt idx="9837">
                  <c:v>-21.125999999999998</c:v>
                </c:pt>
                <c:pt idx="9838">
                  <c:v>-21.123999999999999</c:v>
                </c:pt>
                <c:pt idx="9839">
                  <c:v>-21.121999999999996</c:v>
                </c:pt>
                <c:pt idx="9840">
                  <c:v>-21.119999999999997</c:v>
                </c:pt>
                <c:pt idx="9841">
                  <c:v>-21.117999999999999</c:v>
                </c:pt>
                <c:pt idx="9842">
                  <c:v>-21.115999999999996</c:v>
                </c:pt>
                <c:pt idx="9843">
                  <c:v>-21.113999999999997</c:v>
                </c:pt>
                <c:pt idx="9844">
                  <c:v>-21.111999999999998</c:v>
                </c:pt>
                <c:pt idx="9845">
                  <c:v>-21.109999999999996</c:v>
                </c:pt>
                <c:pt idx="9846">
                  <c:v>-21.107999999999997</c:v>
                </c:pt>
                <c:pt idx="9847">
                  <c:v>-21.105999999999998</c:v>
                </c:pt>
                <c:pt idx="9848">
                  <c:v>-21.103999999999996</c:v>
                </c:pt>
                <c:pt idx="9849">
                  <c:v>-21.101999999999997</c:v>
                </c:pt>
                <c:pt idx="9850">
                  <c:v>-21.099999999999998</c:v>
                </c:pt>
                <c:pt idx="9851">
                  <c:v>-21.097999999999995</c:v>
                </c:pt>
                <c:pt idx="9852">
                  <c:v>-21.095999999999997</c:v>
                </c:pt>
                <c:pt idx="9853">
                  <c:v>-21.093999999999998</c:v>
                </c:pt>
                <c:pt idx="9854">
                  <c:v>-21.091999999999999</c:v>
                </c:pt>
                <c:pt idx="9855">
                  <c:v>-21.089999999999996</c:v>
                </c:pt>
                <c:pt idx="9856">
                  <c:v>-21.087999999999997</c:v>
                </c:pt>
                <c:pt idx="9857">
                  <c:v>-21.085999999999999</c:v>
                </c:pt>
                <c:pt idx="9858">
                  <c:v>-21.083999999999996</c:v>
                </c:pt>
                <c:pt idx="9859">
                  <c:v>-21.081999999999997</c:v>
                </c:pt>
                <c:pt idx="9860">
                  <c:v>-21.08</c:v>
                </c:pt>
                <c:pt idx="9861">
                  <c:v>-21.077999999999996</c:v>
                </c:pt>
                <c:pt idx="9862">
                  <c:v>-21.075999999999997</c:v>
                </c:pt>
                <c:pt idx="9863">
                  <c:v>-21.073999999999998</c:v>
                </c:pt>
                <c:pt idx="9864">
                  <c:v>-21.071999999999996</c:v>
                </c:pt>
                <c:pt idx="9865">
                  <c:v>-21.069999999999997</c:v>
                </c:pt>
                <c:pt idx="9866">
                  <c:v>-21.067999999999998</c:v>
                </c:pt>
                <c:pt idx="9867">
                  <c:v>-21.065999999999995</c:v>
                </c:pt>
                <c:pt idx="9868">
                  <c:v>-21.063999999999997</c:v>
                </c:pt>
                <c:pt idx="9869">
                  <c:v>-21.061999999999998</c:v>
                </c:pt>
                <c:pt idx="9870">
                  <c:v>-21.06</c:v>
                </c:pt>
                <c:pt idx="9871">
                  <c:v>-21.057999999999996</c:v>
                </c:pt>
                <c:pt idx="9872">
                  <c:v>-21.055999999999997</c:v>
                </c:pt>
                <c:pt idx="9873">
                  <c:v>-21.053999999999998</c:v>
                </c:pt>
                <c:pt idx="9874">
                  <c:v>-21.051999999999996</c:v>
                </c:pt>
                <c:pt idx="9875">
                  <c:v>-21.049999999999997</c:v>
                </c:pt>
                <c:pt idx="9876">
                  <c:v>-21.047999999999998</c:v>
                </c:pt>
                <c:pt idx="9877">
                  <c:v>-21.045999999999996</c:v>
                </c:pt>
                <c:pt idx="9878">
                  <c:v>-21.043999999999997</c:v>
                </c:pt>
                <c:pt idx="9879">
                  <c:v>-21.041999999999998</c:v>
                </c:pt>
                <c:pt idx="9880">
                  <c:v>-21.039999999999996</c:v>
                </c:pt>
                <c:pt idx="9881">
                  <c:v>-21.037999999999997</c:v>
                </c:pt>
                <c:pt idx="9882">
                  <c:v>-21.035999999999998</c:v>
                </c:pt>
                <c:pt idx="9883">
                  <c:v>-21.033999999999999</c:v>
                </c:pt>
                <c:pt idx="9884">
                  <c:v>-21.031999999999996</c:v>
                </c:pt>
                <c:pt idx="9885">
                  <c:v>-21.029999999999998</c:v>
                </c:pt>
                <c:pt idx="9886">
                  <c:v>-21.027999999999999</c:v>
                </c:pt>
                <c:pt idx="9887">
                  <c:v>-21.025999999999996</c:v>
                </c:pt>
                <c:pt idx="9888">
                  <c:v>-21.023999999999997</c:v>
                </c:pt>
                <c:pt idx="9889">
                  <c:v>-21.021999999999998</c:v>
                </c:pt>
                <c:pt idx="9890">
                  <c:v>-21.019999999999996</c:v>
                </c:pt>
                <c:pt idx="9891">
                  <c:v>-21.017999999999997</c:v>
                </c:pt>
                <c:pt idx="9892">
                  <c:v>-21.015999999999998</c:v>
                </c:pt>
                <c:pt idx="9893">
                  <c:v>-21.013999999999996</c:v>
                </c:pt>
                <c:pt idx="9894">
                  <c:v>-21.011999999999997</c:v>
                </c:pt>
                <c:pt idx="9895">
                  <c:v>-21.009999999999998</c:v>
                </c:pt>
                <c:pt idx="9896">
                  <c:v>-21.007999999999996</c:v>
                </c:pt>
                <c:pt idx="9897">
                  <c:v>-21.005999999999997</c:v>
                </c:pt>
                <c:pt idx="9898">
                  <c:v>-21.003999999999998</c:v>
                </c:pt>
                <c:pt idx="9899">
                  <c:v>-21.001999999999999</c:v>
                </c:pt>
                <c:pt idx="9900">
                  <c:v>-20.999999999999996</c:v>
                </c:pt>
                <c:pt idx="9901">
                  <c:v>-20.997999999999998</c:v>
                </c:pt>
                <c:pt idx="9902">
                  <c:v>-20.995999999999999</c:v>
                </c:pt>
                <c:pt idx="9903">
                  <c:v>-20.993999999999996</c:v>
                </c:pt>
                <c:pt idx="9904">
                  <c:v>-20.991999999999997</c:v>
                </c:pt>
                <c:pt idx="9905">
                  <c:v>-20.99</c:v>
                </c:pt>
                <c:pt idx="9906">
                  <c:v>-20.987999999999996</c:v>
                </c:pt>
                <c:pt idx="9907">
                  <c:v>-20.985999999999997</c:v>
                </c:pt>
                <c:pt idx="9908">
                  <c:v>-20.983999999999998</c:v>
                </c:pt>
                <c:pt idx="9909">
                  <c:v>-20.981999999999996</c:v>
                </c:pt>
                <c:pt idx="9910">
                  <c:v>-20.979999999999997</c:v>
                </c:pt>
                <c:pt idx="9911">
                  <c:v>-20.977999999999998</c:v>
                </c:pt>
                <c:pt idx="9912">
                  <c:v>-20.975999999999996</c:v>
                </c:pt>
                <c:pt idx="9913">
                  <c:v>-20.973999999999997</c:v>
                </c:pt>
                <c:pt idx="9914">
                  <c:v>-20.971999999999998</c:v>
                </c:pt>
                <c:pt idx="9915">
                  <c:v>-20.97</c:v>
                </c:pt>
                <c:pt idx="9916">
                  <c:v>-20.967999999999996</c:v>
                </c:pt>
                <c:pt idx="9917">
                  <c:v>-20.965999999999998</c:v>
                </c:pt>
                <c:pt idx="9918">
                  <c:v>-20.963999999999999</c:v>
                </c:pt>
                <c:pt idx="9919">
                  <c:v>-20.961999999999996</c:v>
                </c:pt>
                <c:pt idx="9920">
                  <c:v>-20.959999999999997</c:v>
                </c:pt>
                <c:pt idx="9921">
                  <c:v>-20.957999999999998</c:v>
                </c:pt>
                <c:pt idx="9922">
                  <c:v>-20.955999999999996</c:v>
                </c:pt>
                <c:pt idx="9923">
                  <c:v>-20.953999999999997</c:v>
                </c:pt>
                <c:pt idx="9924">
                  <c:v>-20.951999999999998</c:v>
                </c:pt>
                <c:pt idx="9925">
                  <c:v>-20.949999999999996</c:v>
                </c:pt>
                <c:pt idx="9926">
                  <c:v>-20.947999999999997</c:v>
                </c:pt>
                <c:pt idx="9927">
                  <c:v>-20.945999999999998</c:v>
                </c:pt>
                <c:pt idx="9928">
                  <c:v>-20.943999999999996</c:v>
                </c:pt>
                <c:pt idx="9929">
                  <c:v>-20.941999999999997</c:v>
                </c:pt>
                <c:pt idx="9930">
                  <c:v>-20.939999999999998</c:v>
                </c:pt>
                <c:pt idx="9931">
                  <c:v>-20.937999999999999</c:v>
                </c:pt>
                <c:pt idx="9932">
                  <c:v>-20.935999999999996</c:v>
                </c:pt>
                <c:pt idx="9933">
                  <c:v>-20.933999999999997</c:v>
                </c:pt>
                <c:pt idx="9934">
                  <c:v>-20.931999999999999</c:v>
                </c:pt>
                <c:pt idx="9935">
                  <c:v>-20.929999999999996</c:v>
                </c:pt>
                <c:pt idx="9936">
                  <c:v>-20.927999999999997</c:v>
                </c:pt>
                <c:pt idx="9937">
                  <c:v>-20.925999999999998</c:v>
                </c:pt>
                <c:pt idx="9938">
                  <c:v>-20.923999999999996</c:v>
                </c:pt>
                <c:pt idx="9939">
                  <c:v>-20.921999999999997</c:v>
                </c:pt>
                <c:pt idx="9940">
                  <c:v>-20.919999999999998</c:v>
                </c:pt>
                <c:pt idx="9941">
                  <c:v>-20.917999999999996</c:v>
                </c:pt>
                <c:pt idx="9942">
                  <c:v>-20.915999999999997</c:v>
                </c:pt>
                <c:pt idx="9943">
                  <c:v>-20.913999999999998</c:v>
                </c:pt>
                <c:pt idx="9944">
                  <c:v>-20.911999999999995</c:v>
                </c:pt>
                <c:pt idx="9945">
                  <c:v>-20.909999999999997</c:v>
                </c:pt>
                <c:pt idx="9946">
                  <c:v>-20.907999999999998</c:v>
                </c:pt>
                <c:pt idx="9947">
                  <c:v>-20.905999999999999</c:v>
                </c:pt>
                <c:pt idx="9948">
                  <c:v>-20.903999999999996</c:v>
                </c:pt>
                <c:pt idx="9949">
                  <c:v>-20.901999999999997</c:v>
                </c:pt>
                <c:pt idx="9950">
                  <c:v>-20.9</c:v>
                </c:pt>
                <c:pt idx="9951">
                  <c:v>-20.897999999999996</c:v>
                </c:pt>
                <c:pt idx="9952">
                  <c:v>-20.895999999999997</c:v>
                </c:pt>
                <c:pt idx="9953">
                  <c:v>-20.893999999999998</c:v>
                </c:pt>
                <c:pt idx="9954">
                  <c:v>-20.891999999999996</c:v>
                </c:pt>
                <c:pt idx="9955">
                  <c:v>-20.889999999999997</c:v>
                </c:pt>
                <c:pt idx="9956">
                  <c:v>-20.887999999999998</c:v>
                </c:pt>
                <c:pt idx="9957">
                  <c:v>-20.885999999999996</c:v>
                </c:pt>
                <c:pt idx="9958">
                  <c:v>-20.883999999999997</c:v>
                </c:pt>
                <c:pt idx="9959">
                  <c:v>-20.881999999999998</c:v>
                </c:pt>
                <c:pt idx="9960">
                  <c:v>-20.879999999999995</c:v>
                </c:pt>
                <c:pt idx="9961">
                  <c:v>-20.877999999999997</c:v>
                </c:pt>
                <c:pt idx="9962">
                  <c:v>-20.875999999999998</c:v>
                </c:pt>
                <c:pt idx="9963">
                  <c:v>-20.873999999999999</c:v>
                </c:pt>
                <c:pt idx="9964">
                  <c:v>-20.871999999999996</c:v>
                </c:pt>
                <c:pt idx="9965">
                  <c:v>-20.869999999999997</c:v>
                </c:pt>
                <c:pt idx="9966">
                  <c:v>-20.867999999999999</c:v>
                </c:pt>
                <c:pt idx="9967">
                  <c:v>-20.865999999999996</c:v>
                </c:pt>
                <c:pt idx="9968">
                  <c:v>-20.863999999999997</c:v>
                </c:pt>
                <c:pt idx="9969">
                  <c:v>-20.861999999999998</c:v>
                </c:pt>
                <c:pt idx="9970">
                  <c:v>-20.859999999999996</c:v>
                </c:pt>
                <c:pt idx="9971">
                  <c:v>-20.857999999999997</c:v>
                </c:pt>
                <c:pt idx="9972">
                  <c:v>-20.855999999999998</c:v>
                </c:pt>
                <c:pt idx="9973">
                  <c:v>-20.853999999999996</c:v>
                </c:pt>
                <c:pt idx="9974">
                  <c:v>-20.851999999999997</c:v>
                </c:pt>
                <c:pt idx="9975">
                  <c:v>-20.849999999999998</c:v>
                </c:pt>
                <c:pt idx="9976">
                  <c:v>-20.847999999999995</c:v>
                </c:pt>
                <c:pt idx="9977">
                  <c:v>-20.845999999999997</c:v>
                </c:pt>
                <c:pt idx="9978">
                  <c:v>-20.843999999999998</c:v>
                </c:pt>
                <c:pt idx="9979">
                  <c:v>-20.841999999999999</c:v>
                </c:pt>
                <c:pt idx="9980">
                  <c:v>-20.839999999999996</c:v>
                </c:pt>
                <c:pt idx="9981">
                  <c:v>-20.837999999999997</c:v>
                </c:pt>
                <c:pt idx="9982">
                  <c:v>-20.835999999999999</c:v>
                </c:pt>
                <c:pt idx="9983">
                  <c:v>-20.833999999999996</c:v>
                </c:pt>
                <c:pt idx="9984">
                  <c:v>-20.831999999999997</c:v>
                </c:pt>
                <c:pt idx="9985">
                  <c:v>-20.83</c:v>
                </c:pt>
                <c:pt idx="9986">
                  <c:v>-20.827999999999996</c:v>
                </c:pt>
                <c:pt idx="9987">
                  <c:v>-20.825999999999997</c:v>
                </c:pt>
                <c:pt idx="9988">
                  <c:v>-20.823999999999998</c:v>
                </c:pt>
                <c:pt idx="9989">
                  <c:v>-20.821999999999996</c:v>
                </c:pt>
                <c:pt idx="9990">
                  <c:v>-20.819999999999997</c:v>
                </c:pt>
                <c:pt idx="9991">
                  <c:v>-20.817999999999998</c:v>
                </c:pt>
                <c:pt idx="9992">
                  <c:v>-20.815999999999995</c:v>
                </c:pt>
                <c:pt idx="9993">
                  <c:v>-20.813999999999997</c:v>
                </c:pt>
                <c:pt idx="9994">
                  <c:v>-20.811999999999998</c:v>
                </c:pt>
                <c:pt idx="9995">
                  <c:v>-20.81</c:v>
                </c:pt>
                <c:pt idx="9996">
                  <c:v>-20.807999999999996</c:v>
                </c:pt>
                <c:pt idx="9997">
                  <c:v>-20.805999999999997</c:v>
                </c:pt>
                <c:pt idx="9998">
                  <c:v>-20.803999999999998</c:v>
                </c:pt>
                <c:pt idx="9999">
                  <c:v>-20.801999999999996</c:v>
                </c:pt>
                <c:pt idx="10000">
                  <c:v>-20.799999999999997</c:v>
                </c:pt>
                <c:pt idx="10001">
                  <c:v>-20.797999999999998</c:v>
                </c:pt>
                <c:pt idx="10002">
                  <c:v>-20.795999999999996</c:v>
                </c:pt>
                <c:pt idx="10003">
                  <c:v>-20.793999999999997</c:v>
                </c:pt>
                <c:pt idx="10004">
                  <c:v>-20.791999999999998</c:v>
                </c:pt>
                <c:pt idx="10005">
                  <c:v>-20.789999999999996</c:v>
                </c:pt>
                <c:pt idx="10006">
                  <c:v>-20.787999999999997</c:v>
                </c:pt>
                <c:pt idx="10007">
                  <c:v>-20.785999999999998</c:v>
                </c:pt>
                <c:pt idx="10008">
                  <c:v>-20.783999999999999</c:v>
                </c:pt>
                <c:pt idx="10009">
                  <c:v>-20.781999999999996</c:v>
                </c:pt>
                <c:pt idx="10010">
                  <c:v>-20.779999999999998</c:v>
                </c:pt>
                <c:pt idx="10011">
                  <c:v>-20.777999999999999</c:v>
                </c:pt>
                <c:pt idx="10012">
                  <c:v>-20.775999999999996</c:v>
                </c:pt>
                <c:pt idx="10013">
                  <c:v>-20.773999999999997</c:v>
                </c:pt>
                <c:pt idx="10014">
                  <c:v>-20.771999999999998</c:v>
                </c:pt>
                <c:pt idx="10015">
                  <c:v>-20.769999999999996</c:v>
                </c:pt>
                <c:pt idx="10016">
                  <c:v>-20.767999999999997</c:v>
                </c:pt>
                <c:pt idx="10017">
                  <c:v>-20.765999999999998</c:v>
                </c:pt>
                <c:pt idx="10018">
                  <c:v>-20.763999999999996</c:v>
                </c:pt>
                <c:pt idx="10019">
                  <c:v>-20.761999999999997</c:v>
                </c:pt>
                <c:pt idx="10020">
                  <c:v>-20.759999999999998</c:v>
                </c:pt>
                <c:pt idx="10021">
                  <c:v>-20.757999999999996</c:v>
                </c:pt>
                <c:pt idx="10022">
                  <c:v>-20.755999999999997</c:v>
                </c:pt>
                <c:pt idx="10023">
                  <c:v>-20.753999999999998</c:v>
                </c:pt>
                <c:pt idx="10024">
                  <c:v>-20.751999999999999</c:v>
                </c:pt>
                <c:pt idx="10025">
                  <c:v>-20.749999999999996</c:v>
                </c:pt>
                <c:pt idx="10026">
                  <c:v>-20.747999999999998</c:v>
                </c:pt>
                <c:pt idx="10027">
                  <c:v>-20.745999999999999</c:v>
                </c:pt>
                <c:pt idx="10028">
                  <c:v>-20.743999999999996</c:v>
                </c:pt>
                <c:pt idx="10029">
                  <c:v>-20.741999999999997</c:v>
                </c:pt>
                <c:pt idx="10030">
                  <c:v>-20.74</c:v>
                </c:pt>
                <c:pt idx="10031">
                  <c:v>-20.737999999999996</c:v>
                </c:pt>
                <c:pt idx="10032">
                  <c:v>-20.735999999999997</c:v>
                </c:pt>
                <c:pt idx="10033">
                  <c:v>-20.733999999999998</c:v>
                </c:pt>
                <c:pt idx="10034">
                  <c:v>-20.731999999999996</c:v>
                </c:pt>
                <c:pt idx="10035">
                  <c:v>-20.729999999999997</c:v>
                </c:pt>
                <c:pt idx="10036">
                  <c:v>-20.727999999999998</c:v>
                </c:pt>
                <c:pt idx="10037">
                  <c:v>-20.725999999999996</c:v>
                </c:pt>
                <c:pt idx="10038">
                  <c:v>-20.723999999999997</c:v>
                </c:pt>
                <c:pt idx="10039">
                  <c:v>-20.721999999999998</c:v>
                </c:pt>
                <c:pt idx="10040">
                  <c:v>-20.72</c:v>
                </c:pt>
                <c:pt idx="10041">
                  <c:v>-20.717999999999996</c:v>
                </c:pt>
                <c:pt idx="10042">
                  <c:v>-20.715999999999998</c:v>
                </c:pt>
                <c:pt idx="10043">
                  <c:v>-20.713999999999999</c:v>
                </c:pt>
                <c:pt idx="10044">
                  <c:v>-20.711999999999996</c:v>
                </c:pt>
                <c:pt idx="10045">
                  <c:v>-20.709999999999997</c:v>
                </c:pt>
                <c:pt idx="10046">
                  <c:v>-20.707999999999998</c:v>
                </c:pt>
                <c:pt idx="10047">
                  <c:v>-20.705999999999996</c:v>
                </c:pt>
                <c:pt idx="10048">
                  <c:v>-20.703999999999997</c:v>
                </c:pt>
                <c:pt idx="10049">
                  <c:v>-20.701999999999998</c:v>
                </c:pt>
                <c:pt idx="10050">
                  <c:v>-20.699999999999996</c:v>
                </c:pt>
                <c:pt idx="10051">
                  <c:v>-20.697999999999997</c:v>
                </c:pt>
                <c:pt idx="10052">
                  <c:v>-20.695999999999998</c:v>
                </c:pt>
                <c:pt idx="10053">
                  <c:v>-20.693999999999996</c:v>
                </c:pt>
                <c:pt idx="10054">
                  <c:v>-20.691999999999997</c:v>
                </c:pt>
                <c:pt idx="10055">
                  <c:v>-20.689999999999998</c:v>
                </c:pt>
                <c:pt idx="10056">
                  <c:v>-20.687999999999999</c:v>
                </c:pt>
                <c:pt idx="10057">
                  <c:v>-20.685999999999996</c:v>
                </c:pt>
                <c:pt idx="10058">
                  <c:v>-20.683999999999997</c:v>
                </c:pt>
                <c:pt idx="10059">
                  <c:v>-20.681999999999999</c:v>
                </c:pt>
                <c:pt idx="10060">
                  <c:v>-20.679999999999996</c:v>
                </c:pt>
                <c:pt idx="10061">
                  <c:v>-20.677999999999997</c:v>
                </c:pt>
                <c:pt idx="10062">
                  <c:v>-20.675999999999998</c:v>
                </c:pt>
                <c:pt idx="10063">
                  <c:v>-20.673999999999996</c:v>
                </c:pt>
                <c:pt idx="10064">
                  <c:v>-20.671999999999997</c:v>
                </c:pt>
                <c:pt idx="10065">
                  <c:v>-20.669999999999998</c:v>
                </c:pt>
                <c:pt idx="10066">
                  <c:v>-20.667999999999996</c:v>
                </c:pt>
                <c:pt idx="10067">
                  <c:v>-20.665999999999997</c:v>
                </c:pt>
                <c:pt idx="10068">
                  <c:v>-20.663999999999998</c:v>
                </c:pt>
                <c:pt idx="10069">
                  <c:v>-20.661999999999995</c:v>
                </c:pt>
                <c:pt idx="10070">
                  <c:v>-20.659999999999997</c:v>
                </c:pt>
                <c:pt idx="10071">
                  <c:v>-20.657999999999998</c:v>
                </c:pt>
                <c:pt idx="10072">
                  <c:v>-20.655999999999999</c:v>
                </c:pt>
                <c:pt idx="10073">
                  <c:v>-20.653999999999996</c:v>
                </c:pt>
                <c:pt idx="10074">
                  <c:v>-20.651999999999997</c:v>
                </c:pt>
                <c:pt idx="10075">
                  <c:v>-20.65</c:v>
                </c:pt>
                <c:pt idx="10076">
                  <c:v>-20.647999999999996</c:v>
                </c:pt>
                <c:pt idx="10077">
                  <c:v>-20.645999999999997</c:v>
                </c:pt>
                <c:pt idx="10078">
                  <c:v>-20.643999999999998</c:v>
                </c:pt>
                <c:pt idx="10079">
                  <c:v>-20.641999999999996</c:v>
                </c:pt>
                <c:pt idx="10080">
                  <c:v>-20.639999999999997</c:v>
                </c:pt>
                <c:pt idx="10081">
                  <c:v>-20.637999999999998</c:v>
                </c:pt>
                <c:pt idx="10082">
                  <c:v>-20.635999999999996</c:v>
                </c:pt>
                <c:pt idx="10083">
                  <c:v>-20.633999999999997</c:v>
                </c:pt>
                <c:pt idx="10084">
                  <c:v>-20.631999999999998</c:v>
                </c:pt>
                <c:pt idx="10085">
                  <c:v>-20.629999999999995</c:v>
                </c:pt>
                <c:pt idx="10086">
                  <c:v>-20.627999999999997</c:v>
                </c:pt>
                <c:pt idx="10087">
                  <c:v>-20.625999999999998</c:v>
                </c:pt>
                <c:pt idx="10088">
                  <c:v>-20.623999999999999</c:v>
                </c:pt>
                <c:pt idx="10089">
                  <c:v>-20.621999999999996</c:v>
                </c:pt>
                <c:pt idx="10090">
                  <c:v>-20.619999999999997</c:v>
                </c:pt>
                <c:pt idx="10091">
                  <c:v>-20.617999999999999</c:v>
                </c:pt>
                <c:pt idx="10092">
                  <c:v>-20.615999999999996</c:v>
                </c:pt>
                <c:pt idx="10093">
                  <c:v>-20.613999999999997</c:v>
                </c:pt>
                <c:pt idx="10094">
                  <c:v>-20.611999999999998</c:v>
                </c:pt>
                <c:pt idx="10095">
                  <c:v>-20.609999999999996</c:v>
                </c:pt>
                <c:pt idx="10096">
                  <c:v>-20.607999999999997</c:v>
                </c:pt>
                <c:pt idx="10097">
                  <c:v>-20.605999999999998</c:v>
                </c:pt>
                <c:pt idx="10098">
                  <c:v>-20.603999999999996</c:v>
                </c:pt>
                <c:pt idx="10099">
                  <c:v>-20.601999999999997</c:v>
                </c:pt>
                <c:pt idx="10100">
                  <c:v>-20.599999999999998</c:v>
                </c:pt>
                <c:pt idx="10101">
                  <c:v>-20.597999999999995</c:v>
                </c:pt>
                <c:pt idx="10102">
                  <c:v>-20.595999999999997</c:v>
                </c:pt>
                <c:pt idx="10103">
                  <c:v>-20.593999999999998</c:v>
                </c:pt>
                <c:pt idx="10104">
                  <c:v>-20.591999999999999</c:v>
                </c:pt>
                <c:pt idx="10105">
                  <c:v>-20.589999999999996</c:v>
                </c:pt>
                <c:pt idx="10106">
                  <c:v>-20.587999999999997</c:v>
                </c:pt>
                <c:pt idx="10107">
                  <c:v>-20.585999999999999</c:v>
                </c:pt>
                <c:pt idx="10108">
                  <c:v>-20.583999999999996</c:v>
                </c:pt>
                <c:pt idx="10109">
                  <c:v>-20.581999999999997</c:v>
                </c:pt>
                <c:pt idx="10110">
                  <c:v>-20.58</c:v>
                </c:pt>
                <c:pt idx="10111">
                  <c:v>-20.577999999999996</c:v>
                </c:pt>
                <c:pt idx="10112">
                  <c:v>-20.575999999999997</c:v>
                </c:pt>
                <c:pt idx="10113">
                  <c:v>-20.573999999999998</c:v>
                </c:pt>
                <c:pt idx="10114">
                  <c:v>-20.571999999999996</c:v>
                </c:pt>
                <c:pt idx="10115">
                  <c:v>-20.569999999999997</c:v>
                </c:pt>
                <c:pt idx="10116">
                  <c:v>-20.567999999999998</c:v>
                </c:pt>
                <c:pt idx="10117">
                  <c:v>-20.565999999999995</c:v>
                </c:pt>
                <c:pt idx="10118">
                  <c:v>-20.563999999999997</c:v>
                </c:pt>
                <c:pt idx="10119">
                  <c:v>-20.561999999999998</c:v>
                </c:pt>
                <c:pt idx="10120">
                  <c:v>-20.56</c:v>
                </c:pt>
                <c:pt idx="10121">
                  <c:v>-20.557999999999996</c:v>
                </c:pt>
                <c:pt idx="10122">
                  <c:v>-20.555999999999997</c:v>
                </c:pt>
                <c:pt idx="10123">
                  <c:v>-20.553999999999998</c:v>
                </c:pt>
                <c:pt idx="10124">
                  <c:v>-20.551999999999996</c:v>
                </c:pt>
                <c:pt idx="10125">
                  <c:v>-20.549999999999997</c:v>
                </c:pt>
                <c:pt idx="10126">
                  <c:v>-20.547999999999998</c:v>
                </c:pt>
                <c:pt idx="10127">
                  <c:v>-20.545999999999996</c:v>
                </c:pt>
                <c:pt idx="10128">
                  <c:v>-20.543999999999997</c:v>
                </c:pt>
                <c:pt idx="10129">
                  <c:v>-20.541999999999998</c:v>
                </c:pt>
                <c:pt idx="10130">
                  <c:v>-20.539999999999996</c:v>
                </c:pt>
                <c:pt idx="10131">
                  <c:v>-20.537999999999997</c:v>
                </c:pt>
                <c:pt idx="10132">
                  <c:v>-20.535999999999998</c:v>
                </c:pt>
                <c:pt idx="10133">
                  <c:v>-20.533999999999999</c:v>
                </c:pt>
                <c:pt idx="10134">
                  <c:v>-20.531999999999996</c:v>
                </c:pt>
                <c:pt idx="10135">
                  <c:v>-20.529999999999998</c:v>
                </c:pt>
                <c:pt idx="10136">
                  <c:v>-20.527999999999999</c:v>
                </c:pt>
                <c:pt idx="10137">
                  <c:v>-20.525999999999996</c:v>
                </c:pt>
                <c:pt idx="10138">
                  <c:v>-20.523999999999997</c:v>
                </c:pt>
                <c:pt idx="10139">
                  <c:v>-20.521999999999998</c:v>
                </c:pt>
                <c:pt idx="10140">
                  <c:v>-20.519999999999996</c:v>
                </c:pt>
                <c:pt idx="10141">
                  <c:v>-20.517999999999997</c:v>
                </c:pt>
                <c:pt idx="10142">
                  <c:v>-20.515999999999998</c:v>
                </c:pt>
                <c:pt idx="10143">
                  <c:v>-20.513999999999996</c:v>
                </c:pt>
                <c:pt idx="10144">
                  <c:v>-20.511999999999997</c:v>
                </c:pt>
                <c:pt idx="10145">
                  <c:v>-20.509999999999998</c:v>
                </c:pt>
                <c:pt idx="10146">
                  <c:v>-20.507999999999996</c:v>
                </c:pt>
                <c:pt idx="10147">
                  <c:v>-20.505999999999997</c:v>
                </c:pt>
                <c:pt idx="10148">
                  <c:v>-20.503999999999998</c:v>
                </c:pt>
                <c:pt idx="10149">
                  <c:v>-20.501999999999999</c:v>
                </c:pt>
                <c:pt idx="10150">
                  <c:v>-20.499999999999996</c:v>
                </c:pt>
                <c:pt idx="10151">
                  <c:v>-20.497999999999998</c:v>
                </c:pt>
                <c:pt idx="10152">
                  <c:v>-20.495999999999999</c:v>
                </c:pt>
                <c:pt idx="10153">
                  <c:v>-20.493999999999996</c:v>
                </c:pt>
                <c:pt idx="10154">
                  <c:v>-20.491999999999997</c:v>
                </c:pt>
                <c:pt idx="10155">
                  <c:v>-20.49</c:v>
                </c:pt>
                <c:pt idx="10156">
                  <c:v>-20.487999999999996</c:v>
                </c:pt>
                <c:pt idx="10157">
                  <c:v>-20.485999999999997</c:v>
                </c:pt>
                <c:pt idx="10158">
                  <c:v>-20.483999999999998</c:v>
                </c:pt>
                <c:pt idx="10159">
                  <c:v>-20.481999999999996</c:v>
                </c:pt>
                <c:pt idx="10160">
                  <c:v>-20.479999999999997</c:v>
                </c:pt>
                <c:pt idx="10161">
                  <c:v>-20.477999999999998</c:v>
                </c:pt>
                <c:pt idx="10162">
                  <c:v>-20.475999999999996</c:v>
                </c:pt>
                <c:pt idx="10163">
                  <c:v>-20.473999999999997</c:v>
                </c:pt>
                <c:pt idx="10164">
                  <c:v>-20.471999999999998</c:v>
                </c:pt>
                <c:pt idx="10165">
                  <c:v>-20.47</c:v>
                </c:pt>
                <c:pt idx="10166">
                  <c:v>-20.467999999999996</c:v>
                </c:pt>
                <c:pt idx="10167">
                  <c:v>-20.465999999999998</c:v>
                </c:pt>
                <c:pt idx="10168">
                  <c:v>-20.463999999999999</c:v>
                </c:pt>
                <c:pt idx="10169">
                  <c:v>-20.461999999999996</c:v>
                </c:pt>
                <c:pt idx="10170">
                  <c:v>-20.459999999999997</c:v>
                </c:pt>
                <c:pt idx="10171">
                  <c:v>-20.457999999999998</c:v>
                </c:pt>
                <c:pt idx="10172">
                  <c:v>-20.455999999999996</c:v>
                </c:pt>
                <c:pt idx="10173">
                  <c:v>-20.453999999999997</c:v>
                </c:pt>
                <c:pt idx="10174">
                  <c:v>-20.451999999999998</c:v>
                </c:pt>
                <c:pt idx="10175">
                  <c:v>-20.449999999999996</c:v>
                </c:pt>
                <c:pt idx="10176">
                  <c:v>-20.447999999999997</c:v>
                </c:pt>
                <c:pt idx="10177">
                  <c:v>-20.445999999999998</c:v>
                </c:pt>
                <c:pt idx="10178">
                  <c:v>-20.443999999999996</c:v>
                </c:pt>
                <c:pt idx="10179">
                  <c:v>-20.441999999999997</c:v>
                </c:pt>
                <c:pt idx="10180">
                  <c:v>-20.439999999999998</c:v>
                </c:pt>
                <c:pt idx="10181">
                  <c:v>-20.437999999999999</c:v>
                </c:pt>
                <c:pt idx="10182">
                  <c:v>-20.435999999999996</c:v>
                </c:pt>
                <c:pt idx="10183">
                  <c:v>-20.433999999999997</c:v>
                </c:pt>
                <c:pt idx="10184">
                  <c:v>-20.431999999999999</c:v>
                </c:pt>
                <c:pt idx="10185">
                  <c:v>-20.429999999999996</c:v>
                </c:pt>
                <c:pt idx="10186">
                  <c:v>-20.427999999999997</c:v>
                </c:pt>
                <c:pt idx="10187">
                  <c:v>-20.425999999999998</c:v>
                </c:pt>
                <c:pt idx="10188">
                  <c:v>-20.423999999999996</c:v>
                </c:pt>
                <c:pt idx="10189">
                  <c:v>-20.421999999999997</c:v>
                </c:pt>
                <c:pt idx="10190">
                  <c:v>-20.419999999999998</c:v>
                </c:pt>
                <c:pt idx="10191">
                  <c:v>-20.417999999999996</c:v>
                </c:pt>
                <c:pt idx="10192">
                  <c:v>-20.415999999999997</c:v>
                </c:pt>
                <c:pt idx="10193">
                  <c:v>-20.413999999999998</c:v>
                </c:pt>
                <c:pt idx="10194">
                  <c:v>-20.411999999999995</c:v>
                </c:pt>
                <c:pt idx="10195">
                  <c:v>-20.409999999999997</c:v>
                </c:pt>
                <c:pt idx="10196">
                  <c:v>-20.407999999999998</c:v>
                </c:pt>
                <c:pt idx="10197">
                  <c:v>-20.405999999999999</c:v>
                </c:pt>
                <c:pt idx="10198">
                  <c:v>-20.403999999999996</c:v>
                </c:pt>
                <c:pt idx="10199">
                  <c:v>-20.401999999999997</c:v>
                </c:pt>
                <c:pt idx="10200">
                  <c:v>-20.399999999999999</c:v>
                </c:pt>
                <c:pt idx="10201">
                  <c:v>-20.397999999999996</c:v>
                </c:pt>
                <c:pt idx="10202">
                  <c:v>-20.395999999999997</c:v>
                </c:pt>
                <c:pt idx="10203">
                  <c:v>-20.393999999999998</c:v>
                </c:pt>
                <c:pt idx="10204">
                  <c:v>-20.391999999999996</c:v>
                </c:pt>
                <c:pt idx="10205">
                  <c:v>-20.389999999999997</c:v>
                </c:pt>
                <c:pt idx="10206">
                  <c:v>-20.387999999999998</c:v>
                </c:pt>
                <c:pt idx="10207">
                  <c:v>-20.385999999999996</c:v>
                </c:pt>
                <c:pt idx="10208">
                  <c:v>-20.383999999999997</c:v>
                </c:pt>
                <c:pt idx="10209">
                  <c:v>-20.381999999999998</c:v>
                </c:pt>
                <c:pt idx="10210">
                  <c:v>-20.379999999999995</c:v>
                </c:pt>
                <c:pt idx="10211">
                  <c:v>-20.377999999999997</c:v>
                </c:pt>
                <c:pt idx="10212">
                  <c:v>-20.375999999999998</c:v>
                </c:pt>
                <c:pt idx="10213">
                  <c:v>-20.373999999999999</c:v>
                </c:pt>
                <c:pt idx="10214">
                  <c:v>-20.371999999999996</c:v>
                </c:pt>
                <c:pt idx="10215">
                  <c:v>-20.369999999999997</c:v>
                </c:pt>
                <c:pt idx="10216">
                  <c:v>-20.367999999999999</c:v>
                </c:pt>
                <c:pt idx="10217">
                  <c:v>-20.365999999999996</c:v>
                </c:pt>
                <c:pt idx="10218">
                  <c:v>-20.363999999999997</c:v>
                </c:pt>
                <c:pt idx="10219">
                  <c:v>-20.361999999999998</c:v>
                </c:pt>
                <c:pt idx="10220">
                  <c:v>-20.359999999999996</c:v>
                </c:pt>
                <c:pt idx="10221">
                  <c:v>-20.357999999999997</c:v>
                </c:pt>
                <c:pt idx="10222">
                  <c:v>-20.355999999999998</c:v>
                </c:pt>
                <c:pt idx="10223">
                  <c:v>-20.353999999999996</c:v>
                </c:pt>
                <c:pt idx="10224">
                  <c:v>-20.351999999999997</c:v>
                </c:pt>
                <c:pt idx="10225">
                  <c:v>-20.349999999999998</c:v>
                </c:pt>
                <c:pt idx="10226">
                  <c:v>-20.347999999999995</c:v>
                </c:pt>
                <c:pt idx="10227">
                  <c:v>-20.345999999999997</c:v>
                </c:pt>
                <c:pt idx="10228">
                  <c:v>-20.343999999999998</c:v>
                </c:pt>
                <c:pt idx="10229">
                  <c:v>-20.341999999999999</c:v>
                </c:pt>
                <c:pt idx="10230">
                  <c:v>-20.339999999999996</c:v>
                </c:pt>
                <c:pt idx="10231">
                  <c:v>-20.337999999999997</c:v>
                </c:pt>
                <c:pt idx="10232">
                  <c:v>-20.335999999999999</c:v>
                </c:pt>
                <c:pt idx="10233">
                  <c:v>-20.333999999999996</c:v>
                </c:pt>
                <c:pt idx="10234">
                  <c:v>-20.331999999999997</c:v>
                </c:pt>
                <c:pt idx="10235">
                  <c:v>-20.329999999999998</c:v>
                </c:pt>
                <c:pt idx="10236">
                  <c:v>-20.327999999999996</c:v>
                </c:pt>
                <c:pt idx="10237">
                  <c:v>-20.325999999999997</c:v>
                </c:pt>
                <c:pt idx="10238">
                  <c:v>-20.323999999999998</c:v>
                </c:pt>
                <c:pt idx="10239">
                  <c:v>-20.321999999999996</c:v>
                </c:pt>
                <c:pt idx="10240">
                  <c:v>-20.319999999999997</c:v>
                </c:pt>
                <c:pt idx="10241">
                  <c:v>-20.317999999999998</c:v>
                </c:pt>
                <c:pt idx="10242">
                  <c:v>-20.315999999999995</c:v>
                </c:pt>
                <c:pt idx="10243">
                  <c:v>-20.313999999999997</c:v>
                </c:pt>
                <c:pt idx="10244">
                  <c:v>-20.311999999999998</c:v>
                </c:pt>
                <c:pt idx="10245">
                  <c:v>-20.309999999999999</c:v>
                </c:pt>
                <c:pt idx="10246">
                  <c:v>-20.307999999999996</c:v>
                </c:pt>
                <c:pt idx="10247">
                  <c:v>-20.305999999999997</c:v>
                </c:pt>
                <c:pt idx="10248">
                  <c:v>-20.303999999999998</c:v>
                </c:pt>
                <c:pt idx="10249">
                  <c:v>-20.301999999999996</c:v>
                </c:pt>
                <c:pt idx="10250">
                  <c:v>-20.299999999999997</c:v>
                </c:pt>
                <c:pt idx="10251">
                  <c:v>-20.297999999999998</c:v>
                </c:pt>
                <c:pt idx="10252">
                  <c:v>-20.295999999999996</c:v>
                </c:pt>
                <c:pt idx="10253">
                  <c:v>-20.293999999999997</c:v>
                </c:pt>
                <c:pt idx="10254">
                  <c:v>-20.291999999999998</c:v>
                </c:pt>
                <c:pt idx="10255">
                  <c:v>-20.289999999999996</c:v>
                </c:pt>
                <c:pt idx="10256">
                  <c:v>-20.287999999999997</c:v>
                </c:pt>
                <c:pt idx="10257">
                  <c:v>-20.285999999999998</c:v>
                </c:pt>
                <c:pt idx="10258">
                  <c:v>-20.283999999999999</c:v>
                </c:pt>
                <c:pt idx="10259">
                  <c:v>-20.281999999999996</c:v>
                </c:pt>
                <c:pt idx="10260">
                  <c:v>-20.279999999999998</c:v>
                </c:pt>
                <c:pt idx="10261">
                  <c:v>-20.277999999999999</c:v>
                </c:pt>
                <c:pt idx="10262">
                  <c:v>-20.275999999999996</c:v>
                </c:pt>
                <c:pt idx="10263">
                  <c:v>-20.273999999999997</c:v>
                </c:pt>
                <c:pt idx="10264">
                  <c:v>-20.271999999999998</c:v>
                </c:pt>
                <c:pt idx="10265">
                  <c:v>-20.269999999999996</c:v>
                </c:pt>
                <c:pt idx="10266">
                  <c:v>-20.267999999999997</c:v>
                </c:pt>
                <c:pt idx="10267">
                  <c:v>-20.265999999999998</c:v>
                </c:pt>
                <c:pt idx="10268">
                  <c:v>-20.263999999999996</c:v>
                </c:pt>
                <c:pt idx="10269">
                  <c:v>-20.261999999999997</c:v>
                </c:pt>
                <c:pt idx="10270">
                  <c:v>-20.259999999999998</c:v>
                </c:pt>
                <c:pt idx="10271">
                  <c:v>-20.257999999999996</c:v>
                </c:pt>
                <c:pt idx="10272">
                  <c:v>-20.255999999999997</c:v>
                </c:pt>
                <c:pt idx="10273">
                  <c:v>-20.253999999999998</c:v>
                </c:pt>
                <c:pt idx="10274">
                  <c:v>-20.251999999999999</c:v>
                </c:pt>
                <c:pt idx="10275">
                  <c:v>-20.249999999999996</c:v>
                </c:pt>
                <c:pt idx="10276">
                  <c:v>-20.247999999999998</c:v>
                </c:pt>
                <c:pt idx="10277">
                  <c:v>-20.245999999999999</c:v>
                </c:pt>
                <c:pt idx="10278">
                  <c:v>-20.243999999999996</c:v>
                </c:pt>
                <c:pt idx="10279">
                  <c:v>-20.241999999999997</c:v>
                </c:pt>
                <c:pt idx="10280">
                  <c:v>-20.239999999999998</c:v>
                </c:pt>
                <c:pt idx="10281">
                  <c:v>-20.237999999999996</c:v>
                </c:pt>
                <c:pt idx="10282">
                  <c:v>-20.235999999999997</c:v>
                </c:pt>
                <c:pt idx="10283">
                  <c:v>-20.233999999999998</c:v>
                </c:pt>
                <c:pt idx="10284">
                  <c:v>-20.231999999999996</c:v>
                </c:pt>
                <c:pt idx="10285">
                  <c:v>-20.229999999999997</c:v>
                </c:pt>
                <c:pt idx="10286">
                  <c:v>-20.227999999999998</c:v>
                </c:pt>
                <c:pt idx="10287">
                  <c:v>-20.225999999999996</c:v>
                </c:pt>
                <c:pt idx="10288">
                  <c:v>-20.223999999999997</c:v>
                </c:pt>
                <c:pt idx="10289">
                  <c:v>-20.221999999999998</c:v>
                </c:pt>
                <c:pt idx="10290">
                  <c:v>-20.22</c:v>
                </c:pt>
                <c:pt idx="10291">
                  <c:v>-20.217999999999996</c:v>
                </c:pt>
                <c:pt idx="10292">
                  <c:v>-20.215999999999998</c:v>
                </c:pt>
                <c:pt idx="10293">
                  <c:v>-20.213999999999999</c:v>
                </c:pt>
                <c:pt idx="10294">
                  <c:v>-20.211999999999996</c:v>
                </c:pt>
                <c:pt idx="10295">
                  <c:v>-20.209999999999997</c:v>
                </c:pt>
                <c:pt idx="10296">
                  <c:v>-20.207999999999998</c:v>
                </c:pt>
                <c:pt idx="10297">
                  <c:v>-20.205999999999996</c:v>
                </c:pt>
                <c:pt idx="10298">
                  <c:v>-20.203999999999997</c:v>
                </c:pt>
                <c:pt idx="10299">
                  <c:v>-20.201999999999998</c:v>
                </c:pt>
                <c:pt idx="10300">
                  <c:v>-20.199999999999996</c:v>
                </c:pt>
                <c:pt idx="10301">
                  <c:v>-20.197999999999997</c:v>
                </c:pt>
                <c:pt idx="10302">
                  <c:v>-20.195999999999998</c:v>
                </c:pt>
                <c:pt idx="10303">
                  <c:v>-20.193999999999996</c:v>
                </c:pt>
                <c:pt idx="10304">
                  <c:v>-20.191999999999997</c:v>
                </c:pt>
                <c:pt idx="10305">
                  <c:v>-20.189999999999998</c:v>
                </c:pt>
                <c:pt idx="10306">
                  <c:v>-20.187999999999999</c:v>
                </c:pt>
                <c:pt idx="10307">
                  <c:v>-20.185999999999996</c:v>
                </c:pt>
                <c:pt idx="10308">
                  <c:v>-20.183999999999997</c:v>
                </c:pt>
                <c:pt idx="10309">
                  <c:v>-20.181999999999999</c:v>
                </c:pt>
                <c:pt idx="10310">
                  <c:v>-20.179999999999996</c:v>
                </c:pt>
                <c:pt idx="10311">
                  <c:v>-20.177999999999997</c:v>
                </c:pt>
                <c:pt idx="10312">
                  <c:v>-20.175999999999998</c:v>
                </c:pt>
                <c:pt idx="10313">
                  <c:v>-20.173999999999996</c:v>
                </c:pt>
                <c:pt idx="10314">
                  <c:v>-20.171999999999997</c:v>
                </c:pt>
                <c:pt idx="10315">
                  <c:v>-20.169999999999998</c:v>
                </c:pt>
                <c:pt idx="10316">
                  <c:v>-20.167999999999996</c:v>
                </c:pt>
                <c:pt idx="10317">
                  <c:v>-20.165999999999997</c:v>
                </c:pt>
                <c:pt idx="10318">
                  <c:v>-20.163999999999998</c:v>
                </c:pt>
                <c:pt idx="10319">
                  <c:v>-20.161999999999995</c:v>
                </c:pt>
                <c:pt idx="10320">
                  <c:v>-20.159999999999997</c:v>
                </c:pt>
                <c:pt idx="10321">
                  <c:v>-20.157999999999998</c:v>
                </c:pt>
                <c:pt idx="10322">
                  <c:v>-20.155999999999999</c:v>
                </c:pt>
                <c:pt idx="10323">
                  <c:v>-20.153999999999996</c:v>
                </c:pt>
                <c:pt idx="10324">
                  <c:v>-20.151999999999997</c:v>
                </c:pt>
                <c:pt idx="10325">
                  <c:v>-20.149999999999999</c:v>
                </c:pt>
                <c:pt idx="10326">
                  <c:v>-20.147999999999996</c:v>
                </c:pt>
                <c:pt idx="10327">
                  <c:v>-20.145999999999997</c:v>
                </c:pt>
                <c:pt idx="10328">
                  <c:v>-20.143999999999998</c:v>
                </c:pt>
                <c:pt idx="10329">
                  <c:v>-20.141999999999996</c:v>
                </c:pt>
                <c:pt idx="10330">
                  <c:v>-20.139999999999997</c:v>
                </c:pt>
                <c:pt idx="10331">
                  <c:v>-20.137999999999998</c:v>
                </c:pt>
                <c:pt idx="10332">
                  <c:v>-20.135999999999996</c:v>
                </c:pt>
                <c:pt idx="10333">
                  <c:v>-20.133999999999997</c:v>
                </c:pt>
                <c:pt idx="10334">
                  <c:v>-20.131999999999998</c:v>
                </c:pt>
                <c:pt idx="10335">
                  <c:v>-20.129999999999995</c:v>
                </c:pt>
                <c:pt idx="10336">
                  <c:v>-20.127999999999997</c:v>
                </c:pt>
                <c:pt idx="10337">
                  <c:v>-20.125999999999998</c:v>
                </c:pt>
                <c:pt idx="10338">
                  <c:v>-20.123999999999999</c:v>
                </c:pt>
                <c:pt idx="10339">
                  <c:v>-20.121999999999996</c:v>
                </c:pt>
                <c:pt idx="10340">
                  <c:v>-20.119999999999997</c:v>
                </c:pt>
                <c:pt idx="10341">
                  <c:v>-20.117999999999999</c:v>
                </c:pt>
                <c:pt idx="10342">
                  <c:v>-20.115999999999996</c:v>
                </c:pt>
                <c:pt idx="10343">
                  <c:v>-20.113999999999997</c:v>
                </c:pt>
                <c:pt idx="10344">
                  <c:v>-20.111999999999998</c:v>
                </c:pt>
                <c:pt idx="10345">
                  <c:v>-20.109999999999996</c:v>
                </c:pt>
                <c:pt idx="10346">
                  <c:v>-20.107999999999997</c:v>
                </c:pt>
                <c:pt idx="10347">
                  <c:v>-20.105999999999998</c:v>
                </c:pt>
                <c:pt idx="10348">
                  <c:v>-20.103999999999996</c:v>
                </c:pt>
                <c:pt idx="10349">
                  <c:v>-20.101999999999997</c:v>
                </c:pt>
                <c:pt idx="10350">
                  <c:v>-20.099999999999998</c:v>
                </c:pt>
                <c:pt idx="10351">
                  <c:v>-20.097999999999995</c:v>
                </c:pt>
                <c:pt idx="10352">
                  <c:v>-20.095999999999997</c:v>
                </c:pt>
                <c:pt idx="10353">
                  <c:v>-20.093999999999998</c:v>
                </c:pt>
                <c:pt idx="10354">
                  <c:v>-20.091999999999999</c:v>
                </c:pt>
                <c:pt idx="10355">
                  <c:v>-20.089999999999996</c:v>
                </c:pt>
                <c:pt idx="10356">
                  <c:v>-20.087999999999997</c:v>
                </c:pt>
                <c:pt idx="10357">
                  <c:v>-20.085999999999999</c:v>
                </c:pt>
                <c:pt idx="10358">
                  <c:v>-20.083999999999996</c:v>
                </c:pt>
                <c:pt idx="10359">
                  <c:v>-20.081999999999997</c:v>
                </c:pt>
                <c:pt idx="10360">
                  <c:v>-20.079999999999998</c:v>
                </c:pt>
                <c:pt idx="10361">
                  <c:v>-20.077999999999996</c:v>
                </c:pt>
                <c:pt idx="10362">
                  <c:v>-20.075999999999997</c:v>
                </c:pt>
                <c:pt idx="10363">
                  <c:v>-20.073999999999998</c:v>
                </c:pt>
                <c:pt idx="10364">
                  <c:v>-20.071999999999996</c:v>
                </c:pt>
                <c:pt idx="10365">
                  <c:v>-20.069999999999997</c:v>
                </c:pt>
                <c:pt idx="10366">
                  <c:v>-20.067999999999998</c:v>
                </c:pt>
                <c:pt idx="10367">
                  <c:v>-20.065999999999995</c:v>
                </c:pt>
                <c:pt idx="10368">
                  <c:v>-20.063999999999997</c:v>
                </c:pt>
                <c:pt idx="10369">
                  <c:v>-20.061999999999998</c:v>
                </c:pt>
                <c:pt idx="10370">
                  <c:v>-20.059999999999999</c:v>
                </c:pt>
                <c:pt idx="10371">
                  <c:v>-20.057999999999996</c:v>
                </c:pt>
                <c:pt idx="10372">
                  <c:v>-20.055999999999997</c:v>
                </c:pt>
                <c:pt idx="10373">
                  <c:v>-20.053999999999998</c:v>
                </c:pt>
                <c:pt idx="10374">
                  <c:v>-20.051999999999996</c:v>
                </c:pt>
                <c:pt idx="10375">
                  <c:v>-20.049999999999997</c:v>
                </c:pt>
                <c:pt idx="10376">
                  <c:v>-20.047999999999998</c:v>
                </c:pt>
                <c:pt idx="10377">
                  <c:v>-20.045999999999996</c:v>
                </c:pt>
                <c:pt idx="10378">
                  <c:v>-20.043999999999997</c:v>
                </c:pt>
                <c:pt idx="10379">
                  <c:v>-20.041999999999998</c:v>
                </c:pt>
                <c:pt idx="10380">
                  <c:v>-20.039999999999996</c:v>
                </c:pt>
                <c:pt idx="10381">
                  <c:v>-20.037999999999997</c:v>
                </c:pt>
                <c:pt idx="10382">
                  <c:v>-20.035999999999998</c:v>
                </c:pt>
                <c:pt idx="10383">
                  <c:v>-20.033999999999999</c:v>
                </c:pt>
                <c:pt idx="10384">
                  <c:v>-20.031999999999996</c:v>
                </c:pt>
                <c:pt idx="10385">
                  <c:v>-20.029999999999998</c:v>
                </c:pt>
                <c:pt idx="10386">
                  <c:v>-20.027999999999999</c:v>
                </c:pt>
                <c:pt idx="10387">
                  <c:v>-20.025999999999996</c:v>
                </c:pt>
                <c:pt idx="10388">
                  <c:v>-20.023999999999997</c:v>
                </c:pt>
                <c:pt idx="10389">
                  <c:v>-20.021999999999998</c:v>
                </c:pt>
                <c:pt idx="10390">
                  <c:v>-20.019999999999996</c:v>
                </c:pt>
                <c:pt idx="10391">
                  <c:v>-20.017999999999997</c:v>
                </c:pt>
                <c:pt idx="10392">
                  <c:v>-20.015999999999998</c:v>
                </c:pt>
                <c:pt idx="10393">
                  <c:v>-20.013999999999996</c:v>
                </c:pt>
                <c:pt idx="10394">
                  <c:v>-20.011999999999997</c:v>
                </c:pt>
                <c:pt idx="10395">
                  <c:v>-20.009999999999998</c:v>
                </c:pt>
                <c:pt idx="10396">
                  <c:v>-20.007999999999996</c:v>
                </c:pt>
                <c:pt idx="10397">
                  <c:v>-20.005999999999997</c:v>
                </c:pt>
                <c:pt idx="10398">
                  <c:v>-20.003999999999998</c:v>
                </c:pt>
                <c:pt idx="10399">
                  <c:v>-20.001999999999999</c:v>
                </c:pt>
                <c:pt idx="10400">
                  <c:v>-19.999999999999996</c:v>
                </c:pt>
                <c:pt idx="10401">
                  <c:v>-19.997999999999998</c:v>
                </c:pt>
                <c:pt idx="10402">
                  <c:v>-19.995999999999999</c:v>
                </c:pt>
                <c:pt idx="10403">
                  <c:v>-19.993999999999996</c:v>
                </c:pt>
                <c:pt idx="10404">
                  <c:v>-19.991999999999997</c:v>
                </c:pt>
                <c:pt idx="10405">
                  <c:v>-19.989999999999998</c:v>
                </c:pt>
                <c:pt idx="10406">
                  <c:v>-19.987999999999996</c:v>
                </c:pt>
                <c:pt idx="10407">
                  <c:v>-19.985999999999997</c:v>
                </c:pt>
                <c:pt idx="10408">
                  <c:v>-19.983999999999998</c:v>
                </c:pt>
                <c:pt idx="10409">
                  <c:v>-19.981999999999996</c:v>
                </c:pt>
                <c:pt idx="10410">
                  <c:v>-19.979999999999997</c:v>
                </c:pt>
                <c:pt idx="10411">
                  <c:v>-19.977999999999998</c:v>
                </c:pt>
                <c:pt idx="10412">
                  <c:v>-19.975999999999996</c:v>
                </c:pt>
                <c:pt idx="10413">
                  <c:v>-19.973999999999997</c:v>
                </c:pt>
                <c:pt idx="10414">
                  <c:v>-19.971999999999998</c:v>
                </c:pt>
                <c:pt idx="10415">
                  <c:v>-19.97</c:v>
                </c:pt>
                <c:pt idx="10416">
                  <c:v>-19.967999999999996</c:v>
                </c:pt>
                <c:pt idx="10417">
                  <c:v>-19.965999999999998</c:v>
                </c:pt>
                <c:pt idx="10418">
                  <c:v>-19.963999999999999</c:v>
                </c:pt>
                <c:pt idx="10419">
                  <c:v>-19.961999999999996</c:v>
                </c:pt>
                <c:pt idx="10420">
                  <c:v>-19.959999999999997</c:v>
                </c:pt>
                <c:pt idx="10421">
                  <c:v>-19.957999999999998</c:v>
                </c:pt>
                <c:pt idx="10422">
                  <c:v>-19.955999999999996</c:v>
                </c:pt>
                <c:pt idx="10423">
                  <c:v>-19.953999999999997</c:v>
                </c:pt>
                <c:pt idx="10424">
                  <c:v>-19.951999999999998</c:v>
                </c:pt>
                <c:pt idx="10425">
                  <c:v>-19.949999999999996</c:v>
                </c:pt>
                <c:pt idx="10426">
                  <c:v>-19.947999999999997</c:v>
                </c:pt>
                <c:pt idx="10427">
                  <c:v>-19.945999999999998</c:v>
                </c:pt>
                <c:pt idx="10428">
                  <c:v>-19.943999999999996</c:v>
                </c:pt>
                <c:pt idx="10429">
                  <c:v>-19.941999999999997</c:v>
                </c:pt>
                <c:pt idx="10430">
                  <c:v>-19.939999999999998</c:v>
                </c:pt>
                <c:pt idx="10431">
                  <c:v>-19.937999999999999</c:v>
                </c:pt>
                <c:pt idx="10432">
                  <c:v>-19.935999999999996</c:v>
                </c:pt>
                <c:pt idx="10433">
                  <c:v>-19.933999999999997</c:v>
                </c:pt>
                <c:pt idx="10434">
                  <c:v>-19.931999999999999</c:v>
                </c:pt>
                <c:pt idx="10435">
                  <c:v>-19.929999999999996</c:v>
                </c:pt>
                <c:pt idx="10436">
                  <c:v>-19.927999999999997</c:v>
                </c:pt>
                <c:pt idx="10437">
                  <c:v>-19.925999999999998</c:v>
                </c:pt>
                <c:pt idx="10438">
                  <c:v>-19.923999999999996</c:v>
                </c:pt>
                <c:pt idx="10439">
                  <c:v>-19.921999999999997</c:v>
                </c:pt>
                <c:pt idx="10440">
                  <c:v>-19.919999999999998</c:v>
                </c:pt>
                <c:pt idx="10441">
                  <c:v>-19.917999999999996</c:v>
                </c:pt>
                <c:pt idx="10442">
                  <c:v>-19.915999999999997</c:v>
                </c:pt>
                <c:pt idx="10443">
                  <c:v>-19.913999999999998</c:v>
                </c:pt>
                <c:pt idx="10444">
                  <c:v>-19.911999999999995</c:v>
                </c:pt>
                <c:pt idx="10445">
                  <c:v>-19.909999999999997</c:v>
                </c:pt>
                <c:pt idx="10446">
                  <c:v>-19.907999999999998</c:v>
                </c:pt>
                <c:pt idx="10447">
                  <c:v>-19.905999999999999</c:v>
                </c:pt>
                <c:pt idx="10448">
                  <c:v>-19.903999999999996</c:v>
                </c:pt>
                <c:pt idx="10449">
                  <c:v>-19.901999999999997</c:v>
                </c:pt>
                <c:pt idx="10450">
                  <c:v>-19.899999999999999</c:v>
                </c:pt>
                <c:pt idx="10451">
                  <c:v>-19.897999999999996</c:v>
                </c:pt>
                <c:pt idx="10452">
                  <c:v>-19.895999999999997</c:v>
                </c:pt>
                <c:pt idx="10453">
                  <c:v>-19.893999999999998</c:v>
                </c:pt>
                <c:pt idx="10454">
                  <c:v>-19.891999999999996</c:v>
                </c:pt>
                <c:pt idx="10455">
                  <c:v>-19.889999999999997</c:v>
                </c:pt>
                <c:pt idx="10456">
                  <c:v>-19.887999999999998</c:v>
                </c:pt>
                <c:pt idx="10457">
                  <c:v>-19.885999999999996</c:v>
                </c:pt>
                <c:pt idx="10458">
                  <c:v>-19.883999999999997</c:v>
                </c:pt>
                <c:pt idx="10459">
                  <c:v>-19.881999999999998</c:v>
                </c:pt>
                <c:pt idx="10460">
                  <c:v>-19.879999999999995</c:v>
                </c:pt>
                <c:pt idx="10461">
                  <c:v>-19.877999999999997</c:v>
                </c:pt>
                <c:pt idx="10462">
                  <c:v>-19.875999999999998</c:v>
                </c:pt>
                <c:pt idx="10463">
                  <c:v>-19.873999999999999</c:v>
                </c:pt>
                <c:pt idx="10464">
                  <c:v>-19.871999999999996</c:v>
                </c:pt>
                <c:pt idx="10465">
                  <c:v>-19.869999999999997</c:v>
                </c:pt>
                <c:pt idx="10466">
                  <c:v>-19.867999999999999</c:v>
                </c:pt>
                <c:pt idx="10467">
                  <c:v>-19.865999999999996</c:v>
                </c:pt>
                <c:pt idx="10468">
                  <c:v>-19.863999999999997</c:v>
                </c:pt>
                <c:pt idx="10469">
                  <c:v>-19.861999999999998</c:v>
                </c:pt>
                <c:pt idx="10470">
                  <c:v>-19.859999999999996</c:v>
                </c:pt>
                <c:pt idx="10471">
                  <c:v>-19.857999999999997</c:v>
                </c:pt>
                <c:pt idx="10472">
                  <c:v>-19.855999999999998</c:v>
                </c:pt>
                <c:pt idx="10473">
                  <c:v>-19.853999999999996</c:v>
                </c:pt>
                <c:pt idx="10474">
                  <c:v>-19.851999999999997</c:v>
                </c:pt>
                <c:pt idx="10475">
                  <c:v>-19.849999999999998</c:v>
                </c:pt>
                <c:pt idx="10476">
                  <c:v>-19.847999999999995</c:v>
                </c:pt>
                <c:pt idx="10477">
                  <c:v>-19.845999999999997</c:v>
                </c:pt>
                <c:pt idx="10478">
                  <c:v>-19.843999999999998</c:v>
                </c:pt>
                <c:pt idx="10479">
                  <c:v>-19.841999999999999</c:v>
                </c:pt>
                <c:pt idx="10480">
                  <c:v>-19.839999999999996</c:v>
                </c:pt>
                <c:pt idx="10481">
                  <c:v>-19.837999999999997</c:v>
                </c:pt>
                <c:pt idx="10482">
                  <c:v>-19.835999999999999</c:v>
                </c:pt>
                <c:pt idx="10483">
                  <c:v>-19.833999999999996</c:v>
                </c:pt>
                <c:pt idx="10484">
                  <c:v>-19.831999999999997</c:v>
                </c:pt>
                <c:pt idx="10485">
                  <c:v>-19.829999999999998</c:v>
                </c:pt>
                <c:pt idx="10486">
                  <c:v>-19.827999999999996</c:v>
                </c:pt>
                <c:pt idx="10487">
                  <c:v>-19.825999999999997</c:v>
                </c:pt>
                <c:pt idx="10488">
                  <c:v>-19.823999999999998</c:v>
                </c:pt>
                <c:pt idx="10489">
                  <c:v>-19.821999999999996</c:v>
                </c:pt>
                <c:pt idx="10490">
                  <c:v>-19.819999999999997</c:v>
                </c:pt>
                <c:pt idx="10491">
                  <c:v>-19.817999999999998</c:v>
                </c:pt>
                <c:pt idx="10492">
                  <c:v>-19.815999999999995</c:v>
                </c:pt>
                <c:pt idx="10493">
                  <c:v>-19.813999999999997</c:v>
                </c:pt>
                <c:pt idx="10494">
                  <c:v>-19.811999999999998</c:v>
                </c:pt>
                <c:pt idx="10495">
                  <c:v>-19.809999999999999</c:v>
                </c:pt>
                <c:pt idx="10496">
                  <c:v>-19.807999999999996</c:v>
                </c:pt>
                <c:pt idx="10497">
                  <c:v>-19.805999999999997</c:v>
                </c:pt>
                <c:pt idx="10498">
                  <c:v>-19.803999999999998</c:v>
                </c:pt>
                <c:pt idx="10499">
                  <c:v>-19.801999999999996</c:v>
                </c:pt>
                <c:pt idx="10500">
                  <c:v>-19.799999999999997</c:v>
                </c:pt>
                <c:pt idx="10501">
                  <c:v>-19.797999999999998</c:v>
                </c:pt>
                <c:pt idx="10502">
                  <c:v>-19.795999999999996</c:v>
                </c:pt>
                <c:pt idx="10503">
                  <c:v>-19.793999999999997</c:v>
                </c:pt>
                <c:pt idx="10504">
                  <c:v>-19.791999999999998</c:v>
                </c:pt>
                <c:pt idx="10505">
                  <c:v>-19.789999999999996</c:v>
                </c:pt>
                <c:pt idx="10506">
                  <c:v>-19.787999999999997</c:v>
                </c:pt>
                <c:pt idx="10507">
                  <c:v>-19.785999999999998</c:v>
                </c:pt>
                <c:pt idx="10508">
                  <c:v>-19.783999999999999</c:v>
                </c:pt>
                <c:pt idx="10509">
                  <c:v>-19.781999999999996</c:v>
                </c:pt>
                <c:pt idx="10510">
                  <c:v>-19.779999999999998</c:v>
                </c:pt>
                <c:pt idx="10511">
                  <c:v>-19.777999999999999</c:v>
                </c:pt>
                <c:pt idx="10512">
                  <c:v>-19.775999999999996</c:v>
                </c:pt>
                <c:pt idx="10513">
                  <c:v>-19.773999999999997</c:v>
                </c:pt>
                <c:pt idx="10514">
                  <c:v>-19.771999999999998</c:v>
                </c:pt>
                <c:pt idx="10515">
                  <c:v>-19.769999999999996</c:v>
                </c:pt>
                <c:pt idx="10516">
                  <c:v>-19.767999999999997</c:v>
                </c:pt>
                <c:pt idx="10517">
                  <c:v>-19.765999999999998</c:v>
                </c:pt>
                <c:pt idx="10518">
                  <c:v>-19.763999999999996</c:v>
                </c:pt>
                <c:pt idx="10519">
                  <c:v>-19.761999999999997</c:v>
                </c:pt>
                <c:pt idx="10520">
                  <c:v>-19.759999999999998</c:v>
                </c:pt>
                <c:pt idx="10521">
                  <c:v>-19.757999999999996</c:v>
                </c:pt>
                <c:pt idx="10522">
                  <c:v>-19.755999999999997</c:v>
                </c:pt>
                <c:pt idx="10523">
                  <c:v>-19.753999999999998</c:v>
                </c:pt>
                <c:pt idx="10524">
                  <c:v>-19.751999999999999</c:v>
                </c:pt>
                <c:pt idx="10525">
                  <c:v>-19.749999999999996</c:v>
                </c:pt>
                <c:pt idx="10526">
                  <c:v>-19.747999999999998</c:v>
                </c:pt>
                <c:pt idx="10527">
                  <c:v>-19.745999999999999</c:v>
                </c:pt>
                <c:pt idx="10528">
                  <c:v>-19.743999999999996</c:v>
                </c:pt>
                <c:pt idx="10529">
                  <c:v>-19.741999999999997</c:v>
                </c:pt>
                <c:pt idx="10530">
                  <c:v>-19.739999999999998</c:v>
                </c:pt>
                <c:pt idx="10531">
                  <c:v>-19.737999999999996</c:v>
                </c:pt>
                <c:pt idx="10532">
                  <c:v>-19.735999999999997</c:v>
                </c:pt>
                <c:pt idx="10533">
                  <c:v>-19.733999999999998</c:v>
                </c:pt>
                <c:pt idx="10534">
                  <c:v>-19.731999999999996</c:v>
                </c:pt>
                <c:pt idx="10535">
                  <c:v>-19.729999999999997</c:v>
                </c:pt>
                <c:pt idx="10536">
                  <c:v>-19.727999999999998</c:v>
                </c:pt>
                <c:pt idx="10537">
                  <c:v>-19.725999999999996</c:v>
                </c:pt>
                <c:pt idx="10538">
                  <c:v>-19.723999999999997</c:v>
                </c:pt>
                <c:pt idx="10539">
                  <c:v>-19.721999999999998</c:v>
                </c:pt>
                <c:pt idx="10540">
                  <c:v>-19.72</c:v>
                </c:pt>
                <c:pt idx="10541">
                  <c:v>-19.717999999999996</c:v>
                </c:pt>
                <c:pt idx="10542">
                  <c:v>-19.715999999999998</c:v>
                </c:pt>
                <c:pt idx="10543">
                  <c:v>-19.713999999999999</c:v>
                </c:pt>
                <c:pt idx="10544">
                  <c:v>-19.711999999999996</c:v>
                </c:pt>
                <c:pt idx="10545">
                  <c:v>-19.709999999999997</c:v>
                </c:pt>
                <c:pt idx="10546">
                  <c:v>-19.707999999999998</c:v>
                </c:pt>
                <c:pt idx="10547">
                  <c:v>-19.705999999999996</c:v>
                </c:pt>
                <c:pt idx="10548">
                  <c:v>-19.703999999999997</c:v>
                </c:pt>
                <c:pt idx="10549">
                  <c:v>-19.701999999999998</c:v>
                </c:pt>
                <c:pt idx="10550">
                  <c:v>-19.699999999999996</c:v>
                </c:pt>
                <c:pt idx="10551">
                  <c:v>-19.697999999999997</c:v>
                </c:pt>
                <c:pt idx="10552">
                  <c:v>-19.695999999999998</c:v>
                </c:pt>
                <c:pt idx="10553">
                  <c:v>-19.693999999999996</c:v>
                </c:pt>
                <c:pt idx="10554">
                  <c:v>-19.691999999999997</c:v>
                </c:pt>
                <c:pt idx="10555">
                  <c:v>-19.689999999999998</c:v>
                </c:pt>
                <c:pt idx="10556">
                  <c:v>-19.687999999999999</c:v>
                </c:pt>
                <c:pt idx="10557">
                  <c:v>-19.685999999999996</c:v>
                </c:pt>
                <c:pt idx="10558">
                  <c:v>-19.683999999999997</c:v>
                </c:pt>
                <c:pt idx="10559">
                  <c:v>-19.681999999999999</c:v>
                </c:pt>
                <c:pt idx="10560">
                  <c:v>-19.679999999999996</c:v>
                </c:pt>
                <c:pt idx="10561">
                  <c:v>-19.677999999999997</c:v>
                </c:pt>
                <c:pt idx="10562">
                  <c:v>-19.675999999999998</c:v>
                </c:pt>
                <c:pt idx="10563">
                  <c:v>-19.673999999999996</c:v>
                </c:pt>
                <c:pt idx="10564">
                  <c:v>-19.671999999999997</c:v>
                </c:pt>
                <c:pt idx="10565">
                  <c:v>-19.669999999999998</c:v>
                </c:pt>
                <c:pt idx="10566">
                  <c:v>-19.667999999999996</c:v>
                </c:pt>
                <c:pt idx="10567">
                  <c:v>-19.665999999999997</c:v>
                </c:pt>
                <c:pt idx="10568">
                  <c:v>-19.663999999999998</c:v>
                </c:pt>
                <c:pt idx="10569">
                  <c:v>-19.661999999999995</c:v>
                </c:pt>
                <c:pt idx="10570">
                  <c:v>-19.659999999999997</c:v>
                </c:pt>
                <c:pt idx="10571">
                  <c:v>-19.657999999999998</c:v>
                </c:pt>
                <c:pt idx="10572">
                  <c:v>-19.655999999999999</c:v>
                </c:pt>
                <c:pt idx="10573">
                  <c:v>-19.653999999999996</c:v>
                </c:pt>
                <c:pt idx="10574">
                  <c:v>-19.651999999999997</c:v>
                </c:pt>
                <c:pt idx="10575">
                  <c:v>-19.649999999999999</c:v>
                </c:pt>
                <c:pt idx="10576">
                  <c:v>-19.647999999999996</c:v>
                </c:pt>
                <c:pt idx="10577">
                  <c:v>-19.645999999999997</c:v>
                </c:pt>
                <c:pt idx="10578">
                  <c:v>-19.643999999999998</c:v>
                </c:pt>
                <c:pt idx="10579">
                  <c:v>-19.641999999999996</c:v>
                </c:pt>
                <c:pt idx="10580">
                  <c:v>-19.639999999999997</c:v>
                </c:pt>
                <c:pt idx="10581">
                  <c:v>-19.637999999999998</c:v>
                </c:pt>
                <c:pt idx="10582">
                  <c:v>-19.635999999999996</c:v>
                </c:pt>
                <c:pt idx="10583">
                  <c:v>-19.633999999999997</c:v>
                </c:pt>
                <c:pt idx="10584">
                  <c:v>-19.631999999999998</c:v>
                </c:pt>
                <c:pt idx="10585">
                  <c:v>-19.629999999999995</c:v>
                </c:pt>
                <c:pt idx="10586">
                  <c:v>-19.627999999999997</c:v>
                </c:pt>
                <c:pt idx="10587">
                  <c:v>-19.625999999999998</c:v>
                </c:pt>
                <c:pt idx="10588">
                  <c:v>-19.623999999999999</c:v>
                </c:pt>
                <c:pt idx="10589">
                  <c:v>-19.621999999999996</c:v>
                </c:pt>
                <c:pt idx="10590">
                  <c:v>-19.619999999999997</c:v>
                </c:pt>
                <c:pt idx="10591">
                  <c:v>-19.617999999999999</c:v>
                </c:pt>
                <c:pt idx="10592">
                  <c:v>-19.615999999999996</c:v>
                </c:pt>
                <c:pt idx="10593">
                  <c:v>-19.613999999999997</c:v>
                </c:pt>
                <c:pt idx="10594">
                  <c:v>-19.611999999999998</c:v>
                </c:pt>
                <c:pt idx="10595">
                  <c:v>-19.609999999999996</c:v>
                </c:pt>
                <c:pt idx="10596">
                  <c:v>-19.607999999999997</c:v>
                </c:pt>
                <c:pt idx="10597">
                  <c:v>-19.605999999999998</c:v>
                </c:pt>
                <c:pt idx="10598">
                  <c:v>-19.603999999999996</c:v>
                </c:pt>
                <c:pt idx="10599">
                  <c:v>-19.601999999999997</c:v>
                </c:pt>
                <c:pt idx="10600">
                  <c:v>-19.599999999999998</c:v>
                </c:pt>
                <c:pt idx="10601">
                  <c:v>-19.597999999999995</c:v>
                </c:pt>
                <c:pt idx="10602">
                  <c:v>-19.595999999999997</c:v>
                </c:pt>
                <c:pt idx="10603">
                  <c:v>-19.593999999999998</c:v>
                </c:pt>
                <c:pt idx="10604">
                  <c:v>-19.591999999999999</c:v>
                </c:pt>
                <c:pt idx="10605">
                  <c:v>-19.589999999999996</c:v>
                </c:pt>
                <c:pt idx="10606">
                  <c:v>-19.587999999999997</c:v>
                </c:pt>
                <c:pt idx="10607">
                  <c:v>-19.585999999999999</c:v>
                </c:pt>
                <c:pt idx="10608">
                  <c:v>-19.583999999999996</c:v>
                </c:pt>
                <c:pt idx="10609">
                  <c:v>-19.581999999999997</c:v>
                </c:pt>
                <c:pt idx="10610">
                  <c:v>-19.579999999999998</c:v>
                </c:pt>
                <c:pt idx="10611">
                  <c:v>-19.577999999999996</c:v>
                </c:pt>
                <c:pt idx="10612">
                  <c:v>-19.575999999999997</c:v>
                </c:pt>
                <c:pt idx="10613">
                  <c:v>-19.573999999999998</c:v>
                </c:pt>
                <c:pt idx="10614">
                  <c:v>-19.571999999999996</c:v>
                </c:pt>
                <c:pt idx="10615">
                  <c:v>-19.569999999999997</c:v>
                </c:pt>
                <c:pt idx="10616">
                  <c:v>-19.567999999999998</c:v>
                </c:pt>
                <c:pt idx="10617">
                  <c:v>-19.565999999999995</c:v>
                </c:pt>
                <c:pt idx="10618">
                  <c:v>-19.563999999999997</c:v>
                </c:pt>
                <c:pt idx="10619">
                  <c:v>-19.561999999999998</c:v>
                </c:pt>
                <c:pt idx="10620">
                  <c:v>-19.559999999999999</c:v>
                </c:pt>
                <c:pt idx="10621">
                  <c:v>-19.557999999999996</c:v>
                </c:pt>
                <c:pt idx="10622">
                  <c:v>-19.555999999999997</c:v>
                </c:pt>
                <c:pt idx="10623">
                  <c:v>-19.553999999999998</c:v>
                </c:pt>
                <c:pt idx="10624">
                  <c:v>-19.551999999999996</c:v>
                </c:pt>
                <c:pt idx="10625">
                  <c:v>-19.549999999999997</c:v>
                </c:pt>
                <c:pt idx="10626">
                  <c:v>-19.547999999999998</c:v>
                </c:pt>
                <c:pt idx="10627">
                  <c:v>-19.545999999999996</c:v>
                </c:pt>
                <c:pt idx="10628">
                  <c:v>-19.543999999999997</c:v>
                </c:pt>
                <c:pt idx="10629">
                  <c:v>-19.541999999999998</c:v>
                </c:pt>
                <c:pt idx="10630">
                  <c:v>-19.539999999999996</c:v>
                </c:pt>
                <c:pt idx="10631">
                  <c:v>-19.537999999999997</c:v>
                </c:pt>
                <c:pt idx="10632">
                  <c:v>-19.535999999999998</c:v>
                </c:pt>
                <c:pt idx="10633">
                  <c:v>-19.533999999999999</c:v>
                </c:pt>
                <c:pt idx="10634">
                  <c:v>-19.531999999999996</c:v>
                </c:pt>
                <c:pt idx="10635">
                  <c:v>-19.529999999999998</c:v>
                </c:pt>
                <c:pt idx="10636">
                  <c:v>-19.527999999999999</c:v>
                </c:pt>
                <c:pt idx="10637">
                  <c:v>-19.525999999999996</c:v>
                </c:pt>
                <c:pt idx="10638">
                  <c:v>-19.523999999999997</c:v>
                </c:pt>
                <c:pt idx="10639">
                  <c:v>-19.521999999999998</c:v>
                </c:pt>
                <c:pt idx="10640">
                  <c:v>-19.519999999999996</c:v>
                </c:pt>
                <c:pt idx="10641">
                  <c:v>-19.517999999999997</c:v>
                </c:pt>
                <c:pt idx="10642">
                  <c:v>-19.515999999999998</c:v>
                </c:pt>
                <c:pt idx="10643">
                  <c:v>-19.513999999999996</c:v>
                </c:pt>
                <c:pt idx="10644">
                  <c:v>-19.511999999999997</c:v>
                </c:pt>
                <c:pt idx="10645">
                  <c:v>-19.509999999999998</c:v>
                </c:pt>
                <c:pt idx="10646">
                  <c:v>-19.507999999999996</c:v>
                </c:pt>
                <c:pt idx="10647">
                  <c:v>-19.505999999999997</c:v>
                </c:pt>
                <c:pt idx="10648">
                  <c:v>-19.503999999999998</c:v>
                </c:pt>
                <c:pt idx="10649">
                  <c:v>-19.501999999999999</c:v>
                </c:pt>
                <c:pt idx="10650">
                  <c:v>-19.499999999999996</c:v>
                </c:pt>
                <c:pt idx="10651">
                  <c:v>-19.497999999999998</c:v>
                </c:pt>
                <c:pt idx="10652">
                  <c:v>-19.495999999999999</c:v>
                </c:pt>
                <c:pt idx="10653">
                  <c:v>-19.493999999999996</c:v>
                </c:pt>
                <c:pt idx="10654">
                  <c:v>-19.491999999999997</c:v>
                </c:pt>
                <c:pt idx="10655">
                  <c:v>-19.489999999999998</c:v>
                </c:pt>
                <c:pt idx="10656">
                  <c:v>-19.487999999999996</c:v>
                </c:pt>
                <c:pt idx="10657">
                  <c:v>-19.485999999999997</c:v>
                </c:pt>
                <c:pt idx="10658">
                  <c:v>-19.483999999999998</c:v>
                </c:pt>
                <c:pt idx="10659">
                  <c:v>-19.481999999999996</c:v>
                </c:pt>
                <c:pt idx="10660">
                  <c:v>-19.479999999999997</c:v>
                </c:pt>
                <c:pt idx="10661">
                  <c:v>-19.477999999999998</c:v>
                </c:pt>
                <c:pt idx="10662">
                  <c:v>-19.475999999999996</c:v>
                </c:pt>
                <c:pt idx="10663">
                  <c:v>-19.473999999999997</c:v>
                </c:pt>
                <c:pt idx="10664">
                  <c:v>-19.471999999999998</c:v>
                </c:pt>
                <c:pt idx="10665">
                  <c:v>-19.47</c:v>
                </c:pt>
                <c:pt idx="10666">
                  <c:v>-19.467999999999996</c:v>
                </c:pt>
                <c:pt idx="10667">
                  <c:v>-19.465999999999998</c:v>
                </c:pt>
                <c:pt idx="10668">
                  <c:v>-19.463999999999999</c:v>
                </c:pt>
                <c:pt idx="10669">
                  <c:v>-19.461999999999996</c:v>
                </c:pt>
                <c:pt idx="10670">
                  <c:v>-19.459999999999997</c:v>
                </c:pt>
                <c:pt idx="10671">
                  <c:v>-19.457999999999998</c:v>
                </c:pt>
                <c:pt idx="10672">
                  <c:v>-19.455999999999996</c:v>
                </c:pt>
                <c:pt idx="10673">
                  <c:v>-19.453999999999997</c:v>
                </c:pt>
                <c:pt idx="10674">
                  <c:v>-19.451999999999998</c:v>
                </c:pt>
                <c:pt idx="10675">
                  <c:v>-19.449999999999996</c:v>
                </c:pt>
                <c:pt idx="10676">
                  <c:v>-19.447999999999997</c:v>
                </c:pt>
                <c:pt idx="10677">
                  <c:v>-19.445999999999998</c:v>
                </c:pt>
                <c:pt idx="10678">
                  <c:v>-19.443999999999996</c:v>
                </c:pt>
                <c:pt idx="10679">
                  <c:v>-19.441999999999997</c:v>
                </c:pt>
                <c:pt idx="10680">
                  <c:v>-19.439999999999998</c:v>
                </c:pt>
                <c:pt idx="10681">
                  <c:v>-19.437999999999999</c:v>
                </c:pt>
                <c:pt idx="10682">
                  <c:v>-19.435999999999996</c:v>
                </c:pt>
                <c:pt idx="10683">
                  <c:v>-19.433999999999997</c:v>
                </c:pt>
                <c:pt idx="10684">
                  <c:v>-19.431999999999999</c:v>
                </c:pt>
                <c:pt idx="10685">
                  <c:v>-19.429999999999996</c:v>
                </c:pt>
                <c:pt idx="10686">
                  <c:v>-19.427999999999997</c:v>
                </c:pt>
                <c:pt idx="10687">
                  <c:v>-19.425999999999998</c:v>
                </c:pt>
                <c:pt idx="10688">
                  <c:v>-19.423999999999996</c:v>
                </c:pt>
                <c:pt idx="10689">
                  <c:v>-19.421999999999997</c:v>
                </c:pt>
                <c:pt idx="10690">
                  <c:v>-19.419999999999998</c:v>
                </c:pt>
                <c:pt idx="10691">
                  <c:v>-19.417999999999996</c:v>
                </c:pt>
                <c:pt idx="10692">
                  <c:v>-19.415999999999997</c:v>
                </c:pt>
                <c:pt idx="10693">
                  <c:v>-19.413999999999998</c:v>
                </c:pt>
                <c:pt idx="10694">
                  <c:v>-19.411999999999995</c:v>
                </c:pt>
                <c:pt idx="10695">
                  <c:v>-19.409999999999997</c:v>
                </c:pt>
                <c:pt idx="10696">
                  <c:v>-19.407999999999998</c:v>
                </c:pt>
                <c:pt idx="10697">
                  <c:v>-19.405999999999999</c:v>
                </c:pt>
                <c:pt idx="10698">
                  <c:v>-19.403999999999996</c:v>
                </c:pt>
                <c:pt idx="10699">
                  <c:v>-19.401999999999997</c:v>
                </c:pt>
                <c:pt idx="10700">
                  <c:v>-19.399999999999999</c:v>
                </c:pt>
                <c:pt idx="10701">
                  <c:v>-19.397999999999996</c:v>
                </c:pt>
                <c:pt idx="10702">
                  <c:v>-19.395999999999997</c:v>
                </c:pt>
                <c:pt idx="10703">
                  <c:v>-19.393999999999998</c:v>
                </c:pt>
                <c:pt idx="10704">
                  <c:v>-19.391999999999996</c:v>
                </c:pt>
                <c:pt idx="10705">
                  <c:v>-19.389999999999997</c:v>
                </c:pt>
                <c:pt idx="10706">
                  <c:v>-19.387999999999998</c:v>
                </c:pt>
                <c:pt idx="10707">
                  <c:v>-19.385999999999996</c:v>
                </c:pt>
                <c:pt idx="10708">
                  <c:v>-19.383999999999997</c:v>
                </c:pt>
                <c:pt idx="10709">
                  <c:v>-19.381999999999998</c:v>
                </c:pt>
                <c:pt idx="10710">
                  <c:v>-19.379999999999995</c:v>
                </c:pt>
                <c:pt idx="10711">
                  <c:v>-19.377999999999997</c:v>
                </c:pt>
                <c:pt idx="10712">
                  <c:v>-19.375999999999998</c:v>
                </c:pt>
                <c:pt idx="10713">
                  <c:v>-19.373999999999999</c:v>
                </c:pt>
                <c:pt idx="10714">
                  <c:v>-19.371999999999996</c:v>
                </c:pt>
                <c:pt idx="10715">
                  <c:v>-19.369999999999997</c:v>
                </c:pt>
                <c:pt idx="10716">
                  <c:v>-19.367999999999999</c:v>
                </c:pt>
                <c:pt idx="10717">
                  <c:v>-19.365999999999996</c:v>
                </c:pt>
                <c:pt idx="10718">
                  <c:v>-19.363999999999997</c:v>
                </c:pt>
                <c:pt idx="10719">
                  <c:v>-19.361999999999998</c:v>
                </c:pt>
                <c:pt idx="10720">
                  <c:v>-19.359999999999996</c:v>
                </c:pt>
                <c:pt idx="10721">
                  <c:v>-19.357999999999997</c:v>
                </c:pt>
                <c:pt idx="10722">
                  <c:v>-19.355999999999998</c:v>
                </c:pt>
                <c:pt idx="10723">
                  <c:v>-19.353999999999996</c:v>
                </c:pt>
                <c:pt idx="10724">
                  <c:v>-19.351999999999997</c:v>
                </c:pt>
                <c:pt idx="10725">
                  <c:v>-19.349999999999998</c:v>
                </c:pt>
                <c:pt idx="10726">
                  <c:v>-19.347999999999995</c:v>
                </c:pt>
                <c:pt idx="10727">
                  <c:v>-19.345999999999997</c:v>
                </c:pt>
                <c:pt idx="10728">
                  <c:v>-19.343999999999998</c:v>
                </c:pt>
                <c:pt idx="10729">
                  <c:v>-19.341999999999999</c:v>
                </c:pt>
                <c:pt idx="10730">
                  <c:v>-19.339999999999996</c:v>
                </c:pt>
                <c:pt idx="10731">
                  <c:v>-19.337999999999997</c:v>
                </c:pt>
                <c:pt idx="10732">
                  <c:v>-19.335999999999999</c:v>
                </c:pt>
                <c:pt idx="10733">
                  <c:v>-19.333999999999996</c:v>
                </c:pt>
                <c:pt idx="10734">
                  <c:v>-19.331999999999997</c:v>
                </c:pt>
                <c:pt idx="10735">
                  <c:v>-19.329999999999998</c:v>
                </c:pt>
                <c:pt idx="10736">
                  <c:v>-19.327999999999996</c:v>
                </c:pt>
                <c:pt idx="10737">
                  <c:v>-19.325999999999997</c:v>
                </c:pt>
                <c:pt idx="10738">
                  <c:v>-19.323999999999998</c:v>
                </c:pt>
                <c:pt idx="10739">
                  <c:v>-19.321999999999996</c:v>
                </c:pt>
                <c:pt idx="10740">
                  <c:v>-19.319999999999997</c:v>
                </c:pt>
                <c:pt idx="10741">
                  <c:v>-19.317999999999998</c:v>
                </c:pt>
                <c:pt idx="10742">
                  <c:v>-19.315999999999995</c:v>
                </c:pt>
                <c:pt idx="10743">
                  <c:v>-19.313999999999997</c:v>
                </c:pt>
                <c:pt idx="10744">
                  <c:v>-19.311999999999998</c:v>
                </c:pt>
                <c:pt idx="10745">
                  <c:v>-19.309999999999999</c:v>
                </c:pt>
                <c:pt idx="10746">
                  <c:v>-19.307999999999996</c:v>
                </c:pt>
                <c:pt idx="10747">
                  <c:v>-19.305999999999997</c:v>
                </c:pt>
                <c:pt idx="10748">
                  <c:v>-19.303999999999998</c:v>
                </c:pt>
                <c:pt idx="10749">
                  <c:v>-19.301999999999996</c:v>
                </c:pt>
                <c:pt idx="10750">
                  <c:v>-19.299999999999997</c:v>
                </c:pt>
                <c:pt idx="10751">
                  <c:v>-19.297999999999998</c:v>
                </c:pt>
                <c:pt idx="10752">
                  <c:v>-19.295999999999996</c:v>
                </c:pt>
                <c:pt idx="10753">
                  <c:v>-19.293999999999997</c:v>
                </c:pt>
                <c:pt idx="10754">
                  <c:v>-19.291999999999998</c:v>
                </c:pt>
                <c:pt idx="10755">
                  <c:v>-19.289999999999996</c:v>
                </c:pt>
                <c:pt idx="10756">
                  <c:v>-19.287999999999997</c:v>
                </c:pt>
                <c:pt idx="10757">
                  <c:v>-19.285999999999998</c:v>
                </c:pt>
                <c:pt idx="10758">
                  <c:v>-19.283999999999999</c:v>
                </c:pt>
                <c:pt idx="10759">
                  <c:v>-19.281999999999996</c:v>
                </c:pt>
                <c:pt idx="10760">
                  <c:v>-19.279999999999998</c:v>
                </c:pt>
                <c:pt idx="10761">
                  <c:v>-19.277999999999999</c:v>
                </c:pt>
                <c:pt idx="10762">
                  <c:v>-19.275999999999996</c:v>
                </c:pt>
                <c:pt idx="10763">
                  <c:v>-19.273999999999997</c:v>
                </c:pt>
                <c:pt idx="10764">
                  <c:v>-19.271999999999998</c:v>
                </c:pt>
                <c:pt idx="10765">
                  <c:v>-19.269999999999996</c:v>
                </c:pt>
                <c:pt idx="10766">
                  <c:v>-19.267999999999997</c:v>
                </c:pt>
                <c:pt idx="10767">
                  <c:v>-19.265999999999998</c:v>
                </c:pt>
                <c:pt idx="10768">
                  <c:v>-19.263999999999996</c:v>
                </c:pt>
                <c:pt idx="10769">
                  <c:v>-19.261999999999997</c:v>
                </c:pt>
                <c:pt idx="10770">
                  <c:v>-19.259999999999998</c:v>
                </c:pt>
                <c:pt idx="10771">
                  <c:v>-19.257999999999996</c:v>
                </c:pt>
                <c:pt idx="10772">
                  <c:v>-19.255999999999997</c:v>
                </c:pt>
                <c:pt idx="10773">
                  <c:v>-19.253999999999998</c:v>
                </c:pt>
                <c:pt idx="10774">
                  <c:v>-19.251999999999999</c:v>
                </c:pt>
                <c:pt idx="10775">
                  <c:v>-19.249999999999996</c:v>
                </c:pt>
                <c:pt idx="10776">
                  <c:v>-19.247999999999998</c:v>
                </c:pt>
                <c:pt idx="10777">
                  <c:v>-19.245999999999999</c:v>
                </c:pt>
                <c:pt idx="10778">
                  <c:v>-19.243999999999996</c:v>
                </c:pt>
                <c:pt idx="10779">
                  <c:v>-19.241999999999997</c:v>
                </c:pt>
                <c:pt idx="10780">
                  <c:v>-19.239999999999998</c:v>
                </c:pt>
                <c:pt idx="10781">
                  <c:v>-19.237999999999996</c:v>
                </c:pt>
                <c:pt idx="10782">
                  <c:v>-19.235999999999997</c:v>
                </c:pt>
                <c:pt idx="10783">
                  <c:v>-19.233999999999998</c:v>
                </c:pt>
                <c:pt idx="10784">
                  <c:v>-19.231999999999996</c:v>
                </c:pt>
                <c:pt idx="10785">
                  <c:v>-19.229999999999997</c:v>
                </c:pt>
                <c:pt idx="10786">
                  <c:v>-19.227999999999998</c:v>
                </c:pt>
                <c:pt idx="10787">
                  <c:v>-19.225999999999996</c:v>
                </c:pt>
                <c:pt idx="10788">
                  <c:v>-19.223999999999997</c:v>
                </c:pt>
                <c:pt idx="10789">
                  <c:v>-19.221999999999998</c:v>
                </c:pt>
                <c:pt idx="10790">
                  <c:v>-19.22</c:v>
                </c:pt>
                <c:pt idx="10791">
                  <c:v>-19.217999999999996</c:v>
                </c:pt>
                <c:pt idx="10792">
                  <c:v>-19.215999999999998</c:v>
                </c:pt>
                <c:pt idx="10793">
                  <c:v>-19.213999999999999</c:v>
                </c:pt>
                <c:pt idx="10794">
                  <c:v>-19.211999999999996</c:v>
                </c:pt>
                <c:pt idx="10795">
                  <c:v>-19.209999999999997</c:v>
                </c:pt>
                <c:pt idx="10796">
                  <c:v>-19.207999999999998</c:v>
                </c:pt>
                <c:pt idx="10797">
                  <c:v>-19.205999999999996</c:v>
                </c:pt>
                <c:pt idx="10798">
                  <c:v>-19.203999999999997</c:v>
                </c:pt>
                <c:pt idx="10799">
                  <c:v>-19.201999999999998</c:v>
                </c:pt>
                <c:pt idx="10800">
                  <c:v>-19.199999999999996</c:v>
                </c:pt>
                <c:pt idx="10801">
                  <c:v>-19.197999999999997</c:v>
                </c:pt>
                <c:pt idx="10802">
                  <c:v>-19.195999999999998</c:v>
                </c:pt>
                <c:pt idx="10803">
                  <c:v>-19.193999999999996</c:v>
                </c:pt>
                <c:pt idx="10804">
                  <c:v>-19.191999999999997</c:v>
                </c:pt>
                <c:pt idx="10805">
                  <c:v>-19.189999999999998</c:v>
                </c:pt>
                <c:pt idx="10806">
                  <c:v>-19.187999999999999</c:v>
                </c:pt>
                <c:pt idx="10807">
                  <c:v>-19.185999999999996</c:v>
                </c:pt>
                <c:pt idx="10808">
                  <c:v>-19.183999999999997</c:v>
                </c:pt>
                <c:pt idx="10809">
                  <c:v>-19.181999999999999</c:v>
                </c:pt>
                <c:pt idx="10810">
                  <c:v>-19.179999999999996</c:v>
                </c:pt>
                <c:pt idx="10811">
                  <c:v>-19.177999999999997</c:v>
                </c:pt>
                <c:pt idx="10812">
                  <c:v>-19.175999999999998</c:v>
                </c:pt>
                <c:pt idx="10813">
                  <c:v>-19.173999999999996</c:v>
                </c:pt>
                <c:pt idx="10814">
                  <c:v>-19.171999999999997</c:v>
                </c:pt>
                <c:pt idx="10815">
                  <c:v>-19.169999999999998</c:v>
                </c:pt>
                <c:pt idx="10816">
                  <c:v>-19.167999999999996</c:v>
                </c:pt>
                <c:pt idx="10817">
                  <c:v>-19.165999999999997</c:v>
                </c:pt>
                <c:pt idx="10818">
                  <c:v>-19.163999999999998</c:v>
                </c:pt>
                <c:pt idx="10819">
                  <c:v>-19.161999999999995</c:v>
                </c:pt>
                <c:pt idx="10820">
                  <c:v>-19.159999999999997</c:v>
                </c:pt>
                <c:pt idx="10821">
                  <c:v>-19.157999999999998</c:v>
                </c:pt>
                <c:pt idx="10822">
                  <c:v>-19.155999999999999</c:v>
                </c:pt>
                <c:pt idx="10823">
                  <c:v>-19.153999999999996</c:v>
                </c:pt>
                <c:pt idx="10824">
                  <c:v>-19.151999999999997</c:v>
                </c:pt>
                <c:pt idx="10825">
                  <c:v>-19.149999999999999</c:v>
                </c:pt>
                <c:pt idx="10826">
                  <c:v>-19.147999999999996</c:v>
                </c:pt>
                <c:pt idx="10827">
                  <c:v>-19.145999999999997</c:v>
                </c:pt>
                <c:pt idx="10828">
                  <c:v>-19.143999999999998</c:v>
                </c:pt>
                <c:pt idx="10829">
                  <c:v>-19.141999999999996</c:v>
                </c:pt>
                <c:pt idx="10830">
                  <c:v>-19.139999999999997</c:v>
                </c:pt>
                <c:pt idx="10831">
                  <c:v>-19.137999999999998</c:v>
                </c:pt>
                <c:pt idx="10832">
                  <c:v>-19.135999999999996</c:v>
                </c:pt>
                <c:pt idx="10833">
                  <c:v>-19.133999999999997</c:v>
                </c:pt>
                <c:pt idx="10834">
                  <c:v>-19.131999999999998</c:v>
                </c:pt>
                <c:pt idx="10835">
                  <c:v>-19.129999999999995</c:v>
                </c:pt>
                <c:pt idx="10836">
                  <c:v>-19.127999999999997</c:v>
                </c:pt>
                <c:pt idx="10837">
                  <c:v>-19.125999999999998</c:v>
                </c:pt>
                <c:pt idx="10838">
                  <c:v>-19.123999999999999</c:v>
                </c:pt>
                <c:pt idx="10839">
                  <c:v>-19.121999999999996</c:v>
                </c:pt>
                <c:pt idx="10840">
                  <c:v>-19.119999999999997</c:v>
                </c:pt>
                <c:pt idx="10841">
                  <c:v>-19.117999999999999</c:v>
                </c:pt>
                <c:pt idx="10842">
                  <c:v>-19.115999999999996</c:v>
                </c:pt>
                <c:pt idx="10843">
                  <c:v>-19.113999999999997</c:v>
                </c:pt>
                <c:pt idx="10844">
                  <c:v>-19.111999999999998</c:v>
                </c:pt>
                <c:pt idx="10845">
                  <c:v>-19.109999999999996</c:v>
                </c:pt>
                <c:pt idx="10846">
                  <c:v>-19.107999999999997</c:v>
                </c:pt>
                <c:pt idx="10847">
                  <c:v>-19.105999999999998</c:v>
                </c:pt>
                <c:pt idx="10848">
                  <c:v>-19.103999999999996</c:v>
                </c:pt>
                <c:pt idx="10849">
                  <c:v>-19.101999999999997</c:v>
                </c:pt>
                <c:pt idx="10850">
                  <c:v>-19.099999999999998</c:v>
                </c:pt>
                <c:pt idx="10851">
                  <c:v>-19.097999999999995</c:v>
                </c:pt>
                <c:pt idx="10852">
                  <c:v>-19.095999999999997</c:v>
                </c:pt>
                <c:pt idx="10853">
                  <c:v>-19.093999999999998</c:v>
                </c:pt>
                <c:pt idx="10854">
                  <c:v>-19.091999999999999</c:v>
                </c:pt>
                <c:pt idx="10855">
                  <c:v>-19.089999999999996</c:v>
                </c:pt>
                <c:pt idx="10856">
                  <c:v>-19.087999999999997</c:v>
                </c:pt>
                <c:pt idx="10857">
                  <c:v>-19.085999999999999</c:v>
                </c:pt>
                <c:pt idx="10858">
                  <c:v>-19.083999999999996</c:v>
                </c:pt>
                <c:pt idx="10859">
                  <c:v>-19.081999999999997</c:v>
                </c:pt>
                <c:pt idx="10860">
                  <c:v>-19.079999999999998</c:v>
                </c:pt>
                <c:pt idx="10861">
                  <c:v>-19.077999999999996</c:v>
                </c:pt>
                <c:pt idx="10862">
                  <c:v>-19.075999999999997</c:v>
                </c:pt>
                <c:pt idx="10863">
                  <c:v>-19.073999999999998</c:v>
                </c:pt>
                <c:pt idx="10864">
                  <c:v>-19.071999999999996</c:v>
                </c:pt>
                <c:pt idx="10865">
                  <c:v>-19.069999999999997</c:v>
                </c:pt>
                <c:pt idx="10866">
                  <c:v>-19.067999999999998</c:v>
                </c:pt>
                <c:pt idx="10867">
                  <c:v>-19.065999999999995</c:v>
                </c:pt>
                <c:pt idx="10868">
                  <c:v>-19.063999999999997</c:v>
                </c:pt>
                <c:pt idx="10869">
                  <c:v>-19.061999999999998</c:v>
                </c:pt>
                <c:pt idx="10870">
                  <c:v>-19.059999999999999</c:v>
                </c:pt>
                <c:pt idx="10871">
                  <c:v>-19.057999999999996</c:v>
                </c:pt>
                <c:pt idx="10872">
                  <c:v>-19.055999999999997</c:v>
                </c:pt>
                <c:pt idx="10873">
                  <c:v>-19.053999999999998</c:v>
                </c:pt>
                <c:pt idx="10874">
                  <c:v>-19.051999999999996</c:v>
                </c:pt>
                <c:pt idx="10875">
                  <c:v>-19.049999999999997</c:v>
                </c:pt>
                <c:pt idx="10876">
                  <c:v>-19.047999999999998</c:v>
                </c:pt>
                <c:pt idx="10877">
                  <c:v>-19.045999999999996</c:v>
                </c:pt>
                <c:pt idx="10878">
                  <c:v>-19.043999999999997</c:v>
                </c:pt>
                <c:pt idx="10879">
                  <c:v>-19.041999999999998</c:v>
                </c:pt>
                <c:pt idx="10880">
                  <c:v>-19.039999999999996</c:v>
                </c:pt>
                <c:pt idx="10881">
                  <c:v>-19.037999999999997</c:v>
                </c:pt>
                <c:pt idx="10882">
                  <c:v>-19.035999999999998</c:v>
                </c:pt>
                <c:pt idx="10883">
                  <c:v>-19.033999999999999</c:v>
                </c:pt>
                <c:pt idx="10884">
                  <c:v>-19.031999999999996</c:v>
                </c:pt>
                <c:pt idx="10885">
                  <c:v>-19.029999999999998</c:v>
                </c:pt>
                <c:pt idx="10886">
                  <c:v>-19.027999999999999</c:v>
                </c:pt>
                <c:pt idx="10887">
                  <c:v>-19.025999999999996</c:v>
                </c:pt>
                <c:pt idx="10888">
                  <c:v>-19.023999999999997</c:v>
                </c:pt>
                <c:pt idx="10889">
                  <c:v>-19.021999999999998</c:v>
                </c:pt>
                <c:pt idx="10890">
                  <c:v>-19.019999999999996</c:v>
                </c:pt>
                <c:pt idx="10891">
                  <c:v>-19.017999999999997</c:v>
                </c:pt>
                <c:pt idx="10892">
                  <c:v>-19.015999999999998</c:v>
                </c:pt>
                <c:pt idx="10893">
                  <c:v>-19.013999999999996</c:v>
                </c:pt>
                <c:pt idx="10894">
                  <c:v>-19.011999999999997</c:v>
                </c:pt>
                <c:pt idx="10895">
                  <c:v>-19.009999999999998</c:v>
                </c:pt>
                <c:pt idx="10896">
                  <c:v>-19.007999999999996</c:v>
                </c:pt>
                <c:pt idx="10897">
                  <c:v>-19.005999999999997</c:v>
                </c:pt>
                <c:pt idx="10898">
                  <c:v>-19.003999999999998</c:v>
                </c:pt>
                <c:pt idx="10899">
                  <c:v>-19.001999999999999</c:v>
                </c:pt>
                <c:pt idx="10900">
                  <c:v>-18.999999999999996</c:v>
                </c:pt>
                <c:pt idx="10901">
                  <c:v>-18.997999999999998</c:v>
                </c:pt>
                <c:pt idx="10902">
                  <c:v>-18.995999999999999</c:v>
                </c:pt>
                <c:pt idx="10903">
                  <c:v>-18.993999999999996</c:v>
                </c:pt>
                <c:pt idx="10904">
                  <c:v>-18.991999999999997</c:v>
                </c:pt>
                <c:pt idx="10905">
                  <c:v>-18.989999999999998</c:v>
                </c:pt>
                <c:pt idx="10906">
                  <c:v>-18.987999999999996</c:v>
                </c:pt>
                <c:pt idx="10907">
                  <c:v>-18.985999999999997</c:v>
                </c:pt>
                <c:pt idx="10908">
                  <c:v>-18.983999999999998</c:v>
                </c:pt>
                <c:pt idx="10909">
                  <c:v>-18.981999999999996</c:v>
                </c:pt>
                <c:pt idx="10910">
                  <c:v>-18.979999999999997</c:v>
                </c:pt>
                <c:pt idx="10911">
                  <c:v>-18.977999999999998</c:v>
                </c:pt>
                <c:pt idx="10912">
                  <c:v>-18.975999999999996</c:v>
                </c:pt>
                <c:pt idx="10913">
                  <c:v>-18.973999999999997</c:v>
                </c:pt>
                <c:pt idx="10914">
                  <c:v>-18.971999999999998</c:v>
                </c:pt>
                <c:pt idx="10915">
                  <c:v>-18.97</c:v>
                </c:pt>
                <c:pt idx="10916">
                  <c:v>-18.967999999999996</c:v>
                </c:pt>
                <c:pt idx="10917">
                  <c:v>-18.965999999999998</c:v>
                </c:pt>
                <c:pt idx="10918">
                  <c:v>-18.963999999999999</c:v>
                </c:pt>
                <c:pt idx="10919">
                  <c:v>-18.961999999999996</c:v>
                </c:pt>
                <c:pt idx="10920">
                  <c:v>-18.959999999999997</c:v>
                </c:pt>
                <c:pt idx="10921">
                  <c:v>-18.957999999999998</c:v>
                </c:pt>
                <c:pt idx="10922">
                  <c:v>-18.955999999999996</c:v>
                </c:pt>
                <c:pt idx="10923">
                  <c:v>-18.953999999999997</c:v>
                </c:pt>
                <c:pt idx="10924">
                  <c:v>-18.951999999999998</c:v>
                </c:pt>
                <c:pt idx="10925">
                  <c:v>-18.949999999999996</c:v>
                </c:pt>
                <c:pt idx="10926">
                  <c:v>-18.947999999999997</c:v>
                </c:pt>
                <c:pt idx="10927">
                  <c:v>-18.945999999999998</c:v>
                </c:pt>
                <c:pt idx="10928">
                  <c:v>-18.943999999999996</c:v>
                </c:pt>
                <c:pt idx="10929">
                  <c:v>-18.941999999999997</c:v>
                </c:pt>
                <c:pt idx="10930">
                  <c:v>-18.939999999999998</c:v>
                </c:pt>
                <c:pt idx="10931">
                  <c:v>-18.937999999999999</c:v>
                </c:pt>
                <c:pt idx="10932">
                  <c:v>-18.935999999999996</c:v>
                </c:pt>
                <c:pt idx="10933">
                  <c:v>-18.933999999999997</c:v>
                </c:pt>
                <c:pt idx="10934">
                  <c:v>-18.931999999999999</c:v>
                </c:pt>
                <c:pt idx="10935">
                  <c:v>-18.929999999999996</c:v>
                </c:pt>
                <c:pt idx="10936">
                  <c:v>-18.927999999999997</c:v>
                </c:pt>
                <c:pt idx="10937">
                  <c:v>-18.925999999999998</c:v>
                </c:pt>
                <c:pt idx="10938">
                  <c:v>-18.923999999999996</c:v>
                </c:pt>
                <c:pt idx="10939">
                  <c:v>-18.921999999999997</c:v>
                </c:pt>
                <c:pt idx="10940">
                  <c:v>-18.919999999999998</c:v>
                </c:pt>
                <c:pt idx="10941">
                  <c:v>-18.917999999999996</c:v>
                </c:pt>
                <c:pt idx="10942">
                  <c:v>-18.915999999999997</c:v>
                </c:pt>
                <c:pt idx="10943">
                  <c:v>-18.913999999999998</c:v>
                </c:pt>
                <c:pt idx="10944">
                  <c:v>-18.911999999999995</c:v>
                </c:pt>
                <c:pt idx="10945">
                  <c:v>-18.909999999999997</c:v>
                </c:pt>
                <c:pt idx="10946">
                  <c:v>-18.907999999999998</c:v>
                </c:pt>
                <c:pt idx="10947">
                  <c:v>-18.905999999999999</c:v>
                </c:pt>
                <c:pt idx="10948">
                  <c:v>-18.903999999999996</c:v>
                </c:pt>
                <c:pt idx="10949">
                  <c:v>-18.901999999999997</c:v>
                </c:pt>
                <c:pt idx="10950">
                  <c:v>-18.899999999999999</c:v>
                </c:pt>
                <c:pt idx="10951">
                  <c:v>-18.897999999999996</c:v>
                </c:pt>
                <c:pt idx="10952">
                  <c:v>-18.895999999999997</c:v>
                </c:pt>
                <c:pt idx="10953">
                  <c:v>-18.893999999999998</c:v>
                </c:pt>
                <c:pt idx="10954">
                  <c:v>-18.891999999999996</c:v>
                </c:pt>
                <c:pt idx="10955">
                  <c:v>-18.889999999999997</c:v>
                </c:pt>
                <c:pt idx="10956">
                  <c:v>-18.887999999999998</c:v>
                </c:pt>
                <c:pt idx="10957">
                  <c:v>-18.885999999999996</c:v>
                </c:pt>
                <c:pt idx="10958">
                  <c:v>-18.883999999999997</c:v>
                </c:pt>
                <c:pt idx="10959">
                  <c:v>-18.881999999999998</c:v>
                </c:pt>
                <c:pt idx="10960">
                  <c:v>-18.879999999999995</c:v>
                </c:pt>
                <c:pt idx="10961">
                  <c:v>-18.877999999999997</c:v>
                </c:pt>
                <c:pt idx="10962">
                  <c:v>-18.875999999999998</c:v>
                </c:pt>
                <c:pt idx="10963">
                  <c:v>-18.873999999999999</c:v>
                </c:pt>
                <c:pt idx="10964">
                  <c:v>-18.871999999999996</c:v>
                </c:pt>
                <c:pt idx="10965">
                  <c:v>-18.869999999999997</c:v>
                </c:pt>
                <c:pt idx="10966">
                  <c:v>-18.867999999999999</c:v>
                </c:pt>
                <c:pt idx="10967">
                  <c:v>-18.865999999999996</c:v>
                </c:pt>
                <c:pt idx="10968">
                  <c:v>-18.863999999999997</c:v>
                </c:pt>
                <c:pt idx="10969">
                  <c:v>-18.861999999999998</c:v>
                </c:pt>
                <c:pt idx="10970">
                  <c:v>-18.859999999999996</c:v>
                </c:pt>
                <c:pt idx="10971">
                  <c:v>-18.857999999999997</c:v>
                </c:pt>
                <c:pt idx="10972">
                  <c:v>-18.855999999999998</c:v>
                </c:pt>
                <c:pt idx="10973">
                  <c:v>-18.853999999999996</c:v>
                </c:pt>
                <c:pt idx="10974">
                  <c:v>-18.851999999999997</c:v>
                </c:pt>
                <c:pt idx="10975">
                  <c:v>-18.849999999999998</c:v>
                </c:pt>
                <c:pt idx="10976">
                  <c:v>-18.847999999999995</c:v>
                </c:pt>
                <c:pt idx="10977">
                  <c:v>-18.845999999999997</c:v>
                </c:pt>
                <c:pt idx="10978">
                  <c:v>-18.843999999999998</c:v>
                </c:pt>
                <c:pt idx="10979">
                  <c:v>-18.841999999999999</c:v>
                </c:pt>
                <c:pt idx="10980">
                  <c:v>-18.839999999999996</c:v>
                </c:pt>
                <c:pt idx="10981">
                  <c:v>-18.837999999999997</c:v>
                </c:pt>
                <c:pt idx="10982">
                  <c:v>-18.835999999999999</c:v>
                </c:pt>
                <c:pt idx="10983">
                  <c:v>-18.833999999999996</c:v>
                </c:pt>
                <c:pt idx="10984">
                  <c:v>-18.831999999999997</c:v>
                </c:pt>
                <c:pt idx="10985">
                  <c:v>-18.829999999999998</c:v>
                </c:pt>
                <c:pt idx="10986">
                  <c:v>-18.827999999999996</c:v>
                </c:pt>
                <c:pt idx="10987">
                  <c:v>-18.825999999999997</c:v>
                </c:pt>
                <c:pt idx="10988">
                  <c:v>-18.823999999999998</c:v>
                </c:pt>
                <c:pt idx="10989">
                  <c:v>-18.821999999999996</c:v>
                </c:pt>
                <c:pt idx="10990">
                  <c:v>-18.819999999999997</c:v>
                </c:pt>
                <c:pt idx="10991">
                  <c:v>-18.817999999999998</c:v>
                </c:pt>
                <c:pt idx="10992">
                  <c:v>-18.815999999999995</c:v>
                </c:pt>
                <c:pt idx="10993">
                  <c:v>-18.813999999999997</c:v>
                </c:pt>
                <c:pt idx="10994">
                  <c:v>-18.811999999999998</c:v>
                </c:pt>
                <c:pt idx="10995">
                  <c:v>-18.809999999999999</c:v>
                </c:pt>
                <c:pt idx="10996">
                  <c:v>-18.807999999999996</c:v>
                </c:pt>
                <c:pt idx="10997">
                  <c:v>-18.805999999999997</c:v>
                </c:pt>
                <c:pt idx="10998">
                  <c:v>-18.803999999999998</c:v>
                </c:pt>
                <c:pt idx="10999">
                  <c:v>-18.801999999999996</c:v>
                </c:pt>
                <c:pt idx="11000">
                  <c:v>-18.799999999999997</c:v>
                </c:pt>
                <c:pt idx="11001">
                  <c:v>-18.797999999999998</c:v>
                </c:pt>
                <c:pt idx="11002">
                  <c:v>-18.795999999999996</c:v>
                </c:pt>
                <c:pt idx="11003">
                  <c:v>-18.793999999999997</c:v>
                </c:pt>
                <c:pt idx="11004">
                  <c:v>-18.791999999999998</c:v>
                </c:pt>
                <c:pt idx="11005">
                  <c:v>-18.789999999999996</c:v>
                </c:pt>
                <c:pt idx="11006">
                  <c:v>-18.787999999999997</c:v>
                </c:pt>
                <c:pt idx="11007">
                  <c:v>-18.785999999999998</c:v>
                </c:pt>
                <c:pt idx="11008">
                  <c:v>-18.783999999999999</c:v>
                </c:pt>
                <c:pt idx="11009">
                  <c:v>-18.781999999999996</c:v>
                </c:pt>
                <c:pt idx="11010">
                  <c:v>-18.779999999999998</c:v>
                </c:pt>
                <c:pt idx="11011">
                  <c:v>-18.777999999999999</c:v>
                </c:pt>
                <c:pt idx="11012">
                  <c:v>-18.775999999999996</c:v>
                </c:pt>
                <c:pt idx="11013">
                  <c:v>-18.773999999999997</c:v>
                </c:pt>
                <c:pt idx="11014">
                  <c:v>-18.771999999999998</c:v>
                </c:pt>
                <c:pt idx="11015">
                  <c:v>-18.769999999999996</c:v>
                </c:pt>
                <c:pt idx="11016">
                  <c:v>-18.767999999999997</c:v>
                </c:pt>
                <c:pt idx="11017">
                  <c:v>-18.765999999999998</c:v>
                </c:pt>
                <c:pt idx="11018">
                  <c:v>-18.763999999999996</c:v>
                </c:pt>
                <c:pt idx="11019">
                  <c:v>-18.761999999999997</c:v>
                </c:pt>
                <c:pt idx="11020">
                  <c:v>-18.759999999999998</c:v>
                </c:pt>
                <c:pt idx="11021">
                  <c:v>-18.757999999999996</c:v>
                </c:pt>
                <c:pt idx="11022">
                  <c:v>-18.755999999999997</c:v>
                </c:pt>
                <c:pt idx="11023">
                  <c:v>-18.753999999999998</c:v>
                </c:pt>
                <c:pt idx="11024">
                  <c:v>-18.751999999999999</c:v>
                </c:pt>
                <c:pt idx="11025">
                  <c:v>-18.749999999999996</c:v>
                </c:pt>
                <c:pt idx="11026">
                  <c:v>-18.747999999999998</c:v>
                </c:pt>
                <c:pt idx="11027">
                  <c:v>-18.745999999999999</c:v>
                </c:pt>
                <c:pt idx="11028">
                  <c:v>-18.743999999999996</c:v>
                </c:pt>
                <c:pt idx="11029">
                  <c:v>-18.741999999999997</c:v>
                </c:pt>
                <c:pt idx="11030">
                  <c:v>-18.739999999999998</c:v>
                </c:pt>
                <c:pt idx="11031">
                  <c:v>-18.737999999999996</c:v>
                </c:pt>
                <c:pt idx="11032">
                  <c:v>-18.735999999999997</c:v>
                </c:pt>
                <c:pt idx="11033">
                  <c:v>-18.733999999999998</c:v>
                </c:pt>
                <c:pt idx="11034">
                  <c:v>-18.731999999999996</c:v>
                </c:pt>
                <c:pt idx="11035">
                  <c:v>-18.729999999999997</c:v>
                </c:pt>
                <c:pt idx="11036">
                  <c:v>-18.727999999999998</c:v>
                </c:pt>
                <c:pt idx="11037">
                  <c:v>-18.725999999999996</c:v>
                </c:pt>
                <c:pt idx="11038">
                  <c:v>-18.723999999999997</c:v>
                </c:pt>
                <c:pt idx="11039">
                  <c:v>-18.721999999999998</c:v>
                </c:pt>
                <c:pt idx="11040">
                  <c:v>-18.72</c:v>
                </c:pt>
                <c:pt idx="11041">
                  <c:v>-18.717999999999996</c:v>
                </c:pt>
                <c:pt idx="11042">
                  <c:v>-18.715999999999998</c:v>
                </c:pt>
                <c:pt idx="11043">
                  <c:v>-18.713999999999999</c:v>
                </c:pt>
                <c:pt idx="11044">
                  <c:v>-18.711999999999996</c:v>
                </c:pt>
                <c:pt idx="11045">
                  <c:v>-18.709999999999997</c:v>
                </c:pt>
                <c:pt idx="11046">
                  <c:v>-18.707999999999998</c:v>
                </c:pt>
                <c:pt idx="11047">
                  <c:v>-18.705999999999996</c:v>
                </c:pt>
                <c:pt idx="11048">
                  <c:v>-18.703999999999997</c:v>
                </c:pt>
                <c:pt idx="11049">
                  <c:v>-18.701999999999998</c:v>
                </c:pt>
                <c:pt idx="11050">
                  <c:v>-18.699999999999996</c:v>
                </c:pt>
                <c:pt idx="11051">
                  <c:v>-18.697999999999997</c:v>
                </c:pt>
                <c:pt idx="11052">
                  <c:v>-18.695999999999998</c:v>
                </c:pt>
                <c:pt idx="11053">
                  <c:v>-18.693999999999996</c:v>
                </c:pt>
                <c:pt idx="11054">
                  <c:v>-18.691999999999997</c:v>
                </c:pt>
                <c:pt idx="11055">
                  <c:v>-18.689999999999998</c:v>
                </c:pt>
                <c:pt idx="11056">
                  <c:v>-18.687999999999999</c:v>
                </c:pt>
                <c:pt idx="11057">
                  <c:v>-18.685999999999996</c:v>
                </c:pt>
                <c:pt idx="11058">
                  <c:v>-18.683999999999997</c:v>
                </c:pt>
                <c:pt idx="11059">
                  <c:v>-18.681999999999999</c:v>
                </c:pt>
                <c:pt idx="11060">
                  <c:v>-18.679999999999996</c:v>
                </c:pt>
                <c:pt idx="11061">
                  <c:v>-18.677999999999997</c:v>
                </c:pt>
                <c:pt idx="11062">
                  <c:v>-18.675999999999998</c:v>
                </c:pt>
                <c:pt idx="11063">
                  <c:v>-18.673999999999996</c:v>
                </c:pt>
                <c:pt idx="11064">
                  <c:v>-18.671999999999997</c:v>
                </c:pt>
                <c:pt idx="11065">
                  <c:v>-18.669999999999998</c:v>
                </c:pt>
                <c:pt idx="11066">
                  <c:v>-18.667999999999996</c:v>
                </c:pt>
                <c:pt idx="11067">
                  <c:v>-18.665999999999997</c:v>
                </c:pt>
                <c:pt idx="11068">
                  <c:v>-18.663999999999998</c:v>
                </c:pt>
                <c:pt idx="11069">
                  <c:v>-18.661999999999995</c:v>
                </c:pt>
                <c:pt idx="11070">
                  <c:v>-18.659999999999997</c:v>
                </c:pt>
                <c:pt idx="11071">
                  <c:v>-18.657999999999998</c:v>
                </c:pt>
                <c:pt idx="11072">
                  <c:v>-18.655999999999999</c:v>
                </c:pt>
                <c:pt idx="11073">
                  <c:v>-18.653999999999996</c:v>
                </c:pt>
                <c:pt idx="11074">
                  <c:v>-18.651999999999997</c:v>
                </c:pt>
                <c:pt idx="11075">
                  <c:v>-18.649999999999999</c:v>
                </c:pt>
                <c:pt idx="11076">
                  <c:v>-18.647999999999996</c:v>
                </c:pt>
                <c:pt idx="11077">
                  <c:v>-18.645999999999997</c:v>
                </c:pt>
                <c:pt idx="11078">
                  <c:v>-18.643999999999998</c:v>
                </c:pt>
                <c:pt idx="11079">
                  <c:v>-18.641999999999996</c:v>
                </c:pt>
                <c:pt idx="11080">
                  <c:v>-18.639999999999997</c:v>
                </c:pt>
                <c:pt idx="11081">
                  <c:v>-18.637999999999998</c:v>
                </c:pt>
                <c:pt idx="11082">
                  <c:v>-18.635999999999996</c:v>
                </c:pt>
                <c:pt idx="11083">
                  <c:v>-18.633999999999997</c:v>
                </c:pt>
                <c:pt idx="11084">
                  <c:v>-18.631999999999998</c:v>
                </c:pt>
                <c:pt idx="11085">
                  <c:v>-18.629999999999995</c:v>
                </c:pt>
                <c:pt idx="11086">
                  <c:v>-18.627999999999997</c:v>
                </c:pt>
                <c:pt idx="11087">
                  <c:v>-18.625999999999998</c:v>
                </c:pt>
                <c:pt idx="11088">
                  <c:v>-18.623999999999999</c:v>
                </c:pt>
                <c:pt idx="11089">
                  <c:v>-18.621999999999996</c:v>
                </c:pt>
                <c:pt idx="11090">
                  <c:v>-18.619999999999997</c:v>
                </c:pt>
                <c:pt idx="11091">
                  <c:v>-18.617999999999999</c:v>
                </c:pt>
                <c:pt idx="11092">
                  <c:v>-18.615999999999996</c:v>
                </c:pt>
                <c:pt idx="11093">
                  <c:v>-18.613999999999997</c:v>
                </c:pt>
                <c:pt idx="11094">
                  <c:v>-18.611999999999998</c:v>
                </c:pt>
                <c:pt idx="11095">
                  <c:v>-18.609999999999996</c:v>
                </c:pt>
                <c:pt idx="11096">
                  <c:v>-18.607999999999997</c:v>
                </c:pt>
                <c:pt idx="11097">
                  <c:v>-18.605999999999998</c:v>
                </c:pt>
                <c:pt idx="11098">
                  <c:v>-18.603999999999996</c:v>
                </c:pt>
                <c:pt idx="11099">
                  <c:v>-18.601999999999997</c:v>
                </c:pt>
                <c:pt idx="11100">
                  <c:v>-18.599999999999998</c:v>
                </c:pt>
                <c:pt idx="11101">
                  <c:v>-18.597999999999995</c:v>
                </c:pt>
                <c:pt idx="11102">
                  <c:v>-18.595999999999997</c:v>
                </c:pt>
                <c:pt idx="11103">
                  <c:v>-18.593999999999998</c:v>
                </c:pt>
                <c:pt idx="11104">
                  <c:v>-18.591999999999999</c:v>
                </c:pt>
                <c:pt idx="11105">
                  <c:v>-18.589999999999996</c:v>
                </c:pt>
                <c:pt idx="11106">
                  <c:v>-18.587999999999997</c:v>
                </c:pt>
                <c:pt idx="11107">
                  <c:v>-18.585999999999999</c:v>
                </c:pt>
                <c:pt idx="11108">
                  <c:v>-18.583999999999996</c:v>
                </c:pt>
                <c:pt idx="11109">
                  <c:v>-18.581999999999997</c:v>
                </c:pt>
                <c:pt idx="11110">
                  <c:v>-18.579999999999998</c:v>
                </c:pt>
                <c:pt idx="11111">
                  <c:v>-18.577999999999996</c:v>
                </c:pt>
                <c:pt idx="11112">
                  <c:v>-18.575999999999997</c:v>
                </c:pt>
                <c:pt idx="11113">
                  <c:v>-18.573999999999998</c:v>
                </c:pt>
                <c:pt idx="11114">
                  <c:v>-18.571999999999996</c:v>
                </c:pt>
                <c:pt idx="11115">
                  <c:v>-18.569999999999997</c:v>
                </c:pt>
                <c:pt idx="11116">
                  <c:v>-18.567999999999998</c:v>
                </c:pt>
                <c:pt idx="11117">
                  <c:v>-18.565999999999995</c:v>
                </c:pt>
                <c:pt idx="11118">
                  <c:v>-18.563999999999997</c:v>
                </c:pt>
                <c:pt idx="11119">
                  <c:v>-18.561999999999998</c:v>
                </c:pt>
                <c:pt idx="11120">
                  <c:v>-18.559999999999999</c:v>
                </c:pt>
                <c:pt idx="11121">
                  <c:v>-18.557999999999996</c:v>
                </c:pt>
                <c:pt idx="11122">
                  <c:v>-18.555999999999997</c:v>
                </c:pt>
                <c:pt idx="11123">
                  <c:v>-18.553999999999998</c:v>
                </c:pt>
                <c:pt idx="11124">
                  <c:v>-18.551999999999996</c:v>
                </c:pt>
                <c:pt idx="11125">
                  <c:v>-18.549999999999997</c:v>
                </c:pt>
                <c:pt idx="11126">
                  <c:v>-18.547999999999998</c:v>
                </c:pt>
                <c:pt idx="11127">
                  <c:v>-18.545999999999996</c:v>
                </c:pt>
                <c:pt idx="11128">
                  <c:v>-18.543999999999997</c:v>
                </c:pt>
                <c:pt idx="11129">
                  <c:v>-18.541999999999998</c:v>
                </c:pt>
                <c:pt idx="11130">
                  <c:v>-18.539999999999996</c:v>
                </c:pt>
                <c:pt idx="11131">
                  <c:v>-18.537999999999997</c:v>
                </c:pt>
                <c:pt idx="11132">
                  <c:v>-18.535999999999998</c:v>
                </c:pt>
                <c:pt idx="11133">
                  <c:v>-18.533999999999999</c:v>
                </c:pt>
                <c:pt idx="11134">
                  <c:v>-18.531999999999996</c:v>
                </c:pt>
                <c:pt idx="11135">
                  <c:v>-18.529999999999998</c:v>
                </c:pt>
                <c:pt idx="11136">
                  <c:v>-18.527999999999999</c:v>
                </c:pt>
                <c:pt idx="11137">
                  <c:v>-18.525999999999996</c:v>
                </c:pt>
                <c:pt idx="11138">
                  <c:v>-18.523999999999997</c:v>
                </c:pt>
                <c:pt idx="11139">
                  <c:v>-18.521999999999998</c:v>
                </c:pt>
                <c:pt idx="11140">
                  <c:v>-18.519999999999996</c:v>
                </c:pt>
                <c:pt idx="11141">
                  <c:v>-18.517999999999997</c:v>
                </c:pt>
                <c:pt idx="11142">
                  <c:v>-18.515999999999998</c:v>
                </c:pt>
                <c:pt idx="11143">
                  <c:v>-18.513999999999996</c:v>
                </c:pt>
                <c:pt idx="11144">
                  <c:v>-18.511999999999997</c:v>
                </c:pt>
                <c:pt idx="11145">
                  <c:v>-18.509999999999998</c:v>
                </c:pt>
                <c:pt idx="11146">
                  <c:v>-18.507999999999996</c:v>
                </c:pt>
                <c:pt idx="11147">
                  <c:v>-18.505999999999997</c:v>
                </c:pt>
                <c:pt idx="11148">
                  <c:v>-18.503999999999998</c:v>
                </c:pt>
                <c:pt idx="11149">
                  <c:v>-18.501999999999999</c:v>
                </c:pt>
                <c:pt idx="11150">
                  <c:v>-18.499999999999996</c:v>
                </c:pt>
                <c:pt idx="11151">
                  <c:v>-18.497999999999998</c:v>
                </c:pt>
                <c:pt idx="11152">
                  <c:v>-18.495999999999999</c:v>
                </c:pt>
                <c:pt idx="11153">
                  <c:v>-18.493999999999996</c:v>
                </c:pt>
                <c:pt idx="11154">
                  <c:v>-18.491999999999997</c:v>
                </c:pt>
                <c:pt idx="11155">
                  <c:v>-18.489999999999998</c:v>
                </c:pt>
                <c:pt idx="11156">
                  <c:v>-18.487999999999996</c:v>
                </c:pt>
                <c:pt idx="11157">
                  <c:v>-18.485999999999997</c:v>
                </c:pt>
                <c:pt idx="11158">
                  <c:v>-18.483999999999998</c:v>
                </c:pt>
                <c:pt idx="11159">
                  <c:v>-18.481999999999996</c:v>
                </c:pt>
                <c:pt idx="11160">
                  <c:v>-18.479999999999997</c:v>
                </c:pt>
                <c:pt idx="11161">
                  <c:v>-18.477999999999998</c:v>
                </c:pt>
                <c:pt idx="11162">
                  <c:v>-18.475999999999996</c:v>
                </c:pt>
                <c:pt idx="11163">
                  <c:v>-18.473999999999997</c:v>
                </c:pt>
                <c:pt idx="11164">
                  <c:v>-18.471999999999998</c:v>
                </c:pt>
                <c:pt idx="11165">
                  <c:v>-18.47</c:v>
                </c:pt>
                <c:pt idx="11166">
                  <c:v>-18.467999999999996</c:v>
                </c:pt>
                <c:pt idx="11167">
                  <c:v>-18.465999999999998</c:v>
                </c:pt>
                <c:pt idx="11168">
                  <c:v>-18.463999999999999</c:v>
                </c:pt>
                <c:pt idx="11169">
                  <c:v>-18.461999999999996</c:v>
                </c:pt>
                <c:pt idx="11170">
                  <c:v>-18.459999999999997</c:v>
                </c:pt>
                <c:pt idx="11171">
                  <c:v>-18.457999999999998</c:v>
                </c:pt>
                <c:pt idx="11172">
                  <c:v>-18.455999999999996</c:v>
                </c:pt>
                <c:pt idx="11173">
                  <c:v>-18.453999999999997</c:v>
                </c:pt>
                <c:pt idx="11174">
                  <c:v>-18.451999999999998</c:v>
                </c:pt>
                <c:pt idx="11175">
                  <c:v>-18.449999999999996</c:v>
                </c:pt>
                <c:pt idx="11176">
                  <c:v>-18.447999999999997</c:v>
                </c:pt>
                <c:pt idx="11177">
                  <c:v>-18.445999999999998</c:v>
                </c:pt>
                <c:pt idx="11178">
                  <c:v>-18.443999999999996</c:v>
                </c:pt>
                <c:pt idx="11179">
                  <c:v>-18.441999999999997</c:v>
                </c:pt>
                <c:pt idx="11180">
                  <c:v>-18.439999999999998</c:v>
                </c:pt>
                <c:pt idx="11181">
                  <c:v>-18.437999999999999</c:v>
                </c:pt>
                <c:pt idx="11182">
                  <c:v>-18.435999999999996</c:v>
                </c:pt>
                <c:pt idx="11183">
                  <c:v>-18.433999999999997</c:v>
                </c:pt>
                <c:pt idx="11184">
                  <c:v>-18.431999999999999</c:v>
                </c:pt>
                <c:pt idx="11185">
                  <c:v>-18.429999999999996</c:v>
                </c:pt>
                <c:pt idx="11186">
                  <c:v>-18.427999999999997</c:v>
                </c:pt>
                <c:pt idx="11187">
                  <c:v>-18.425999999999998</c:v>
                </c:pt>
                <c:pt idx="11188">
                  <c:v>-18.423999999999996</c:v>
                </c:pt>
                <c:pt idx="11189">
                  <c:v>-18.421999999999997</c:v>
                </c:pt>
                <c:pt idx="11190">
                  <c:v>-18.419999999999998</c:v>
                </c:pt>
                <c:pt idx="11191">
                  <c:v>-18.417999999999996</c:v>
                </c:pt>
                <c:pt idx="11192">
                  <c:v>-18.415999999999997</c:v>
                </c:pt>
                <c:pt idx="11193">
                  <c:v>-18.413999999999998</c:v>
                </c:pt>
                <c:pt idx="11194">
                  <c:v>-18.411999999999995</c:v>
                </c:pt>
                <c:pt idx="11195">
                  <c:v>-18.409999999999997</c:v>
                </c:pt>
                <c:pt idx="11196">
                  <c:v>-18.407999999999998</c:v>
                </c:pt>
                <c:pt idx="11197">
                  <c:v>-18.405999999999999</c:v>
                </c:pt>
                <c:pt idx="11198">
                  <c:v>-18.403999999999996</c:v>
                </c:pt>
                <c:pt idx="11199">
                  <c:v>-18.401999999999997</c:v>
                </c:pt>
                <c:pt idx="11200">
                  <c:v>-18.399999999999999</c:v>
                </c:pt>
                <c:pt idx="11201">
                  <c:v>-18.397999999999996</c:v>
                </c:pt>
                <c:pt idx="11202">
                  <c:v>-18.395999999999997</c:v>
                </c:pt>
                <c:pt idx="11203">
                  <c:v>-18.393999999999998</c:v>
                </c:pt>
                <c:pt idx="11204">
                  <c:v>-18.391999999999996</c:v>
                </c:pt>
                <c:pt idx="11205">
                  <c:v>-18.389999999999997</c:v>
                </c:pt>
                <c:pt idx="11206">
                  <c:v>-18.387999999999998</c:v>
                </c:pt>
                <c:pt idx="11207">
                  <c:v>-18.385999999999996</c:v>
                </c:pt>
                <c:pt idx="11208">
                  <c:v>-18.383999999999997</c:v>
                </c:pt>
                <c:pt idx="11209">
                  <c:v>-18.381999999999998</c:v>
                </c:pt>
                <c:pt idx="11210">
                  <c:v>-18.379999999999995</c:v>
                </c:pt>
                <c:pt idx="11211">
                  <c:v>-18.377999999999997</c:v>
                </c:pt>
                <c:pt idx="11212">
                  <c:v>-18.375999999999998</c:v>
                </c:pt>
                <c:pt idx="11213">
                  <c:v>-18.373999999999999</c:v>
                </c:pt>
                <c:pt idx="11214">
                  <c:v>-18.371999999999996</c:v>
                </c:pt>
                <c:pt idx="11215">
                  <c:v>-18.369999999999997</c:v>
                </c:pt>
                <c:pt idx="11216">
                  <c:v>-18.367999999999999</c:v>
                </c:pt>
                <c:pt idx="11217">
                  <c:v>-18.365999999999996</c:v>
                </c:pt>
                <c:pt idx="11218">
                  <c:v>-18.363999999999997</c:v>
                </c:pt>
                <c:pt idx="11219">
                  <c:v>-18.361999999999998</c:v>
                </c:pt>
                <c:pt idx="11220">
                  <c:v>-18.359999999999996</c:v>
                </c:pt>
                <c:pt idx="11221">
                  <c:v>-18.357999999999997</c:v>
                </c:pt>
                <c:pt idx="11222">
                  <c:v>-18.355999999999998</c:v>
                </c:pt>
                <c:pt idx="11223">
                  <c:v>-18.353999999999996</c:v>
                </c:pt>
                <c:pt idx="11224">
                  <c:v>-18.351999999999997</c:v>
                </c:pt>
                <c:pt idx="11225">
                  <c:v>-18.349999999999998</c:v>
                </c:pt>
                <c:pt idx="11226">
                  <c:v>-18.347999999999995</c:v>
                </c:pt>
                <c:pt idx="11227">
                  <c:v>-18.345999999999997</c:v>
                </c:pt>
                <c:pt idx="11228">
                  <c:v>-18.343999999999998</c:v>
                </c:pt>
                <c:pt idx="11229">
                  <c:v>-18.341999999999999</c:v>
                </c:pt>
                <c:pt idx="11230">
                  <c:v>-18.339999999999996</c:v>
                </c:pt>
                <c:pt idx="11231">
                  <c:v>-18.337999999999997</c:v>
                </c:pt>
                <c:pt idx="11232">
                  <c:v>-18.335999999999999</c:v>
                </c:pt>
                <c:pt idx="11233">
                  <c:v>-18.333999999999996</c:v>
                </c:pt>
                <c:pt idx="11234">
                  <c:v>-18.331999999999997</c:v>
                </c:pt>
                <c:pt idx="11235">
                  <c:v>-18.329999999999998</c:v>
                </c:pt>
                <c:pt idx="11236">
                  <c:v>-18.327999999999996</c:v>
                </c:pt>
                <c:pt idx="11237">
                  <c:v>-18.325999999999997</c:v>
                </c:pt>
                <c:pt idx="11238">
                  <c:v>-18.323999999999998</c:v>
                </c:pt>
                <c:pt idx="11239">
                  <c:v>-18.321999999999996</c:v>
                </c:pt>
                <c:pt idx="11240">
                  <c:v>-18.319999999999997</c:v>
                </c:pt>
                <c:pt idx="11241">
                  <c:v>-18.317999999999998</c:v>
                </c:pt>
                <c:pt idx="11242">
                  <c:v>-18.315999999999995</c:v>
                </c:pt>
                <c:pt idx="11243">
                  <c:v>-18.313999999999997</c:v>
                </c:pt>
                <c:pt idx="11244">
                  <c:v>-18.311999999999998</c:v>
                </c:pt>
                <c:pt idx="11245">
                  <c:v>-18.309999999999999</c:v>
                </c:pt>
                <c:pt idx="11246">
                  <c:v>-18.307999999999996</c:v>
                </c:pt>
                <c:pt idx="11247">
                  <c:v>-18.305999999999997</c:v>
                </c:pt>
                <c:pt idx="11248">
                  <c:v>-18.303999999999998</c:v>
                </c:pt>
                <c:pt idx="11249">
                  <c:v>-18.301999999999996</c:v>
                </c:pt>
                <c:pt idx="11250">
                  <c:v>-18.299999999999997</c:v>
                </c:pt>
                <c:pt idx="11251">
                  <c:v>-18.297999999999998</c:v>
                </c:pt>
                <c:pt idx="11252">
                  <c:v>-18.295999999999996</c:v>
                </c:pt>
                <c:pt idx="11253">
                  <c:v>-18.293999999999997</c:v>
                </c:pt>
                <c:pt idx="11254">
                  <c:v>-18.291999999999998</c:v>
                </c:pt>
                <c:pt idx="11255">
                  <c:v>-18.289999999999996</c:v>
                </c:pt>
                <c:pt idx="11256">
                  <c:v>-18.287999999999997</c:v>
                </c:pt>
                <c:pt idx="11257">
                  <c:v>-18.285999999999998</c:v>
                </c:pt>
                <c:pt idx="11258">
                  <c:v>-18.283999999999999</c:v>
                </c:pt>
                <c:pt idx="11259">
                  <c:v>-18.281999999999996</c:v>
                </c:pt>
                <c:pt idx="11260">
                  <c:v>-18.279999999999998</c:v>
                </c:pt>
                <c:pt idx="11261">
                  <c:v>-18.277999999999999</c:v>
                </c:pt>
                <c:pt idx="11262">
                  <c:v>-18.275999999999996</c:v>
                </c:pt>
                <c:pt idx="11263">
                  <c:v>-18.273999999999997</c:v>
                </c:pt>
                <c:pt idx="11264">
                  <c:v>-18.271999999999998</c:v>
                </c:pt>
                <c:pt idx="11265">
                  <c:v>-18.269999999999996</c:v>
                </c:pt>
                <c:pt idx="11266">
                  <c:v>-18.267999999999997</c:v>
                </c:pt>
                <c:pt idx="11267">
                  <c:v>-18.265999999999998</c:v>
                </c:pt>
                <c:pt idx="11268">
                  <c:v>-18.263999999999996</c:v>
                </c:pt>
                <c:pt idx="11269">
                  <c:v>-18.261999999999997</c:v>
                </c:pt>
                <c:pt idx="11270">
                  <c:v>-18.259999999999998</c:v>
                </c:pt>
                <c:pt idx="11271">
                  <c:v>-18.257999999999996</c:v>
                </c:pt>
                <c:pt idx="11272">
                  <c:v>-18.255999999999997</c:v>
                </c:pt>
                <c:pt idx="11273">
                  <c:v>-18.253999999999998</c:v>
                </c:pt>
                <c:pt idx="11274">
                  <c:v>-18.251999999999999</c:v>
                </c:pt>
                <c:pt idx="11275">
                  <c:v>-18.249999999999996</c:v>
                </c:pt>
                <c:pt idx="11276">
                  <c:v>-18.247999999999998</c:v>
                </c:pt>
                <c:pt idx="11277">
                  <c:v>-18.245999999999999</c:v>
                </c:pt>
                <c:pt idx="11278">
                  <c:v>-18.243999999999996</c:v>
                </c:pt>
                <c:pt idx="11279">
                  <c:v>-18.241999999999997</c:v>
                </c:pt>
                <c:pt idx="11280">
                  <c:v>-18.239999999999998</c:v>
                </c:pt>
                <c:pt idx="11281">
                  <c:v>-18.237999999999996</c:v>
                </c:pt>
                <c:pt idx="11282">
                  <c:v>-18.235999999999997</c:v>
                </c:pt>
                <c:pt idx="11283">
                  <c:v>-18.233999999999998</c:v>
                </c:pt>
                <c:pt idx="11284">
                  <c:v>-18.231999999999996</c:v>
                </c:pt>
                <c:pt idx="11285">
                  <c:v>-18.229999999999997</c:v>
                </c:pt>
                <c:pt idx="11286">
                  <c:v>-18.227999999999998</c:v>
                </c:pt>
                <c:pt idx="11287">
                  <c:v>-18.225999999999996</c:v>
                </c:pt>
                <c:pt idx="11288">
                  <c:v>-18.223999999999997</c:v>
                </c:pt>
                <c:pt idx="11289">
                  <c:v>-18.221999999999998</c:v>
                </c:pt>
                <c:pt idx="11290">
                  <c:v>-18.22</c:v>
                </c:pt>
                <c:pt idx="11291">
                  <c:v>-18.217999999999996</c:v>
                </c:pt>
                <c:pt idx="11292">
                  <c:v>-18.215999999999998</c:v>
                </c:pt>
                <c:pt idx="11293">
                  <c:v>-18.213999999999999</c:v>
                </c:pt>
                <c:pt idx="11294">
                  <c:v>-18.211999999999996</c:v>
                </c:pt>
                <c:pt idx="11295">
                  <c:v>-18.209999999999997</c:v>
                </c:pt>
                <c:pt idx="11296">
                  <c:v>-18.207999999999998</c:v>
                </c:pt>
                <c:pt idx="11297">
                  <c:v>-18.205999999999996</c:v>
                </c:pt>
                <c:pt idx="11298">
                  <c:v>-18.203999999999997</c:v>
                </c:pt>
                <c:pt idx="11299">
                  <c:v>-18.201999999999998</c:v>
                </c:pt>
                <c:pt idx="11300">
                  <c:v>-18.199999999999996</c:v>
                </c:pt>
                <c:pt idx="11301">
                  <c:v>-18.197999999999997</c:v>
                </c:pt>
                <c:pt idx="11302">
                  <c:v>-18.195999999999998</c:v>
                </c:pt>
                <c:pt idx="11303">
                  <c:v>-18.193999999999996</c:v>
                </c:pt>
                <c:pt idx="11304">
                  <c:v>-18.191999999999997</c:v>
                </c:pt>
                <c:pt idx="11305">
                  <c:v>-18.189999999999998</c:v>
                </c:pt>
                <c:pt idx="11306">
                  <c:v>-18.187999999999999</c:v>
                </c:pt>
                <c:pt idx="11307">
                  <c:v>-18.185999999999996</c:v>
                </c:pt>
                <c:pt idx="11308">
                  <c:v>-18.183999999999997</c:v>
                </c:pt>
                <c:pt idx="11309">
                  <c:v>-18.181999999999999</c:v>
                </c:pt>
                <c:pt idx="11310">
                  <c:v>-18.179999999999996</c:v>
                </c:pt>
                <c:pt idx="11311">
                  <c:v>-18.177999999999997</c:v>
                </c:pt>
                <c:pt idx="11312">
                  <c:v>-18.175999999999998</c:v>
                </c:pt>
                <c:pt idx="11313">
                  <c:v>-18.173999999999996</c:v>
                </c:pt>
                <c:pt idx="11314">
                  <c:v>-18.171999999999997</c:v>
                </c:pt>
                <c:pt idx="11315">
                  <c:v>-18.169999999999998</c:v>
                </c:pt>
                <c:pt idx="11316">
                  <c:v>-18.167999999999996</c:v>
                </c:pt>
                <c:pt idx="11317">
                  <c:v>-18.165999999999997</c:v>
                </c:pt>
                <c:pt idx="11318">
                  <c:v>-18.163999999999998</c:v>
                </c:pt>
                <c:pt idx="11319">
                  <c:v>-18.161999999999995</c:v>
                </c:pt>
                <c:pt idx="11320">
                  <c:v>-18.159999999999997</c:v>
                </c:pt>
                <c:pt idx="11321">
                  <c:v>-18.157999999999998</c:v>
                </c:pt>
                <c:pt idx="11322">
                  <c:v>-18.155999999999999</c:v>
                </c:pt>
                <c:pt idx="11323">
                  <c:v>-18.153999999999996</c:v>
                </c:pt>
                <c:pt idx="11324">
                  <c:v>-18.151999999999997</c:v>
                </c:pt>
                <c:pt idx="11325">
                  <c:v>-18.149999999999999</c:v>
                </c:pt>
                <c:pt idx="11326">
                  <c:v>-18.147999999999996</c:v>
                </c:pt>
                <c:pt idx="11327">
                  <c:v>-18.145999999999997</c:v>
                </c:pt>
                <c:pt idx="11328">
                  <c:v>-18.143999999999998</c:v>
                </c:pt>
                <c:pt idx="11329">
                  <c:v>-18.141999999999996</c:v>
                </c:pt>
                <c:pt idx="11330">
                  <c:v>-18.139999999999997</c:v>
                </c:pt>
                <c:pt idx="11331">
                  <c:v>-18.137999999999998</c:v>
                </c:pt>
                <c:pt idx="11332">
                  <c:v>-18.135999999999996</c:v>
                </c:pt>
                <c:pt idx="11333">
                  <c:v>-18.133999999999997</c:v>
                </c:pt>
                <c:pt idx="11334">
                  <c:v>-18.131999999999998</c:v>
                </c:pt>
                <c:pt idx="11335">
                  <c:v>-18.129999999999995</c:v>
                </c:pt>
                <c:pt idx="11336">
                  <c:v>-18.127999999999997</c:v>
                </c:pt>
                <c:pt idx="11337">
                  <c:v>-18.125999999999998</c:v>
                </c:pt>
                <c:pt idx="11338">
                  <c:v>-18.123999999999999</c:v>
                </c:pt>
                <c:pt idx="11339">
                  <c:v>-18.121999999999996</c:v>
                </c:pt>
                <c:pt idx="11340">
                  <c:v>-18.119999999999997</c:v>
                </c:pt>
                <c:pt idx="11341">
                  <c:v>-18.117999999999999</c:v>
                </c:pt>
                <c:pt idx="11342">
                  <c:v>-18.115999999999996</c:v>
                </c:pt>
                <c:pt idx="11343">
                  <c:v>-18.113999999999997</c:v>
                </c:pt>
                <c:pt idx="11344">
                  <c:v>-18.111999999999998</c:v>
                </c:pt>
                <c:pt idx="11345">
                  <c:v>-18.109999999999996</c:v>
                </c:pt>
                <c:pt idx="11346">
                  <c:v>-18.107999999999997</c:v>
                </c:pt>
                <c:pt idx="11347">
                  <c:v>-18.105999999999998</c:v>
                </c:pt>
                <c:pt idx="11348">
                  <c:v>-18.103999999999996</c:v>
                </c:pt>
                <c:pt idx="11349">
                  <c:v>-18.101999999999997</c:v>
                </c:pt>
                <c:pt idx="11350">
                  <c:v>-18.099999999999998</c:v>
                </c:pt>
                <c:pt idx="11351">
                  <c:v>-18.097999999999995</c:v>
                </c:pt>
                <c:pt idx="11352">
                  <c:v>-18.095999999999997</c:v>
                </c:pt>
                <c:pt idx="11353">
                  <c:v>-18.093999999999998</c:v>
                </c:pt>
                <c:pt idx="11354">
                  <c:v>-18.091999999999999</c:v>
                </c:pt>
                <c:pt idx="11355">
                  <c:v>-18.089999999999996</c:v>
                </c:pt>
                <c:pt idx="11356">
                  <c:v>-18.087999999999997</c:v>
                </c:pt>
                <c:pt idx="11357">
                  <c:v>-18.085999999999999</c:v>
                </c:pt>
                <c:pt idx="11358">
                  <c:v>-18.083999999999996</c:v>
                </c:pt>
                <c:pt idx="11359">
                  <c:v>-18.081999999999997</c:v>
                </c:pt>
                <c:pt idx="11360">
                  <c:v>-18.079999999999998</c:v>
                </c:pt>
                <c:pt idx="11361">
                  <c:v>-18.077999999999996</c:v>
                </c:pt>
                <c:pt idx="11362">
                  <c:v>-18.075999999999997</c:v>
                </c:pt>
                <c:pt idx="11363">
                  <c:v>-18.073999999999998</c:v>
                </c:pt>
                <c:pt idx="11364">
                  <c:v>-18.071999999999996</c:v>
                </c:pt>
                <c:pt idx="11365">
                  <c:v>-18.069999999999997</c:v>
                </c:pt>
                <c:pt idx="11366">
                  <c:v>-18.067999999999998</c:v>
                </c:pt>
                <c:pt idx="11367">
                  <c:v>-18.065999999999995</c:v>
                </c:pt>
                <c:pt idx="11368">
                  <c:v>-18.063999999999997</c:v>
                </c:pt>
                <c:pt idx="11369">
                  <c:v>-18.061999999999998</c:v>
                </c:pt>
                <c:pt idx="11370">
                  <c:v>-18.059999999999999</c:v>
                </c:pt>
                <c:pt idx="11371">
                  <c:v>-18.057999999999996</c:v>
                </c:pt>
                <c:pt idx="11372">
                  <c:v>-18.055999999999997</c:v>
                </c:pt>
                <c:pt idx="11373">
                  <c:v>-18.053999999999998</c:v>
                </c:pt>
                <c:pt idx="11374">
                  <c:v>-18.051999999999996</c:v>
                </c:pt>
                <c:pt idx="11375">
                  <c:v>-18.049999999999997</c:v>
                </c:pt>
                <c:pt idx="11376">
                  <c:v>-18.047999999999998</c:v>
                </c:pt>
                <c:pt idx="11377">
                  <c:v>-18.045999999999996</c:v>
                </c:pt>
                <c:pt idx="11378">
                  <c:v>-18.043999999999997</c:v>
                </c:pt>
                <c:pt idx="11379">
                  <c:v>-18.041999999999998</c:v>
                </c:pt>
                <c:pt idx="11380">
                  <c:v>-18.039999999999996</c:v>
                </c:pt>
                <c:pt idx="11381">
                  <c:v>-18.037999999999997</c:v>
                </c:pt>
                <c:pt idx="11382">
                  <c:v>-18.035999999999998</c:v>
                </c:pt>
                <c:pt idx="11383">
                  <c:v>-18.033999999999999</c:v>
                </c:pt>
                <c:pt idx="11384">
                  <c:v>-18.031999999999996</c:v>
                </c:pt>
                <c:pt idx="11385">
                  <c:v>-18.029999999999998</c:v>
                </c:pt>
                <c:pt idx="11386">
                  <c:v>-18.027999999999999</c:v>
                </c:pt>
                <c:pt idx="11387">
                  <c:v>-18.025999999999996</c:v>
                </c:pt>
                <c:pt idx="11388">
                  <c:v>-18.023999999999997</c:v>
                </c:pt>
                <c:pt idx="11389">
                  <c:v>-18.021999999999998</c:v>
                </c:pt>
                <c:pt idx="11390">
                  <c:v>-18.019999999999996</c:v>
                </c:pt>
                <c:pt idx="11391">
                  <c:v>-18.017999999999997</c:v>
                </c:pt>
                <c:pt idx="11392">
                  <c:v>-18.015999999999998</c:v>
                </c:pt>
                <c:pt idx="11393">
                  <c:v>-18.013999999999996</c:v>
                </c:pt>
                <c:pt idx="11394">
                  <c:v>-18.011999999999997</c:v>
                </c:pt>
                <c:pt idx="11395">
                  <c:v>-18.009999999999998</c:v>
                </c:pt>
                <c:pt idx="11396">
                  <c:v>-18.007999999999996</c:v>
                </c:pt>
                <c:pt idx="11397">
                  <c:v>-18.005999999999997</c:v>
                </c:pt>
                <c:pt idx="11398">
                  <c:v>-18.003999999999998</c:v>
                </c:pt>
                <c:pt idx="11399">
                  <c:v>-18.001999999999999</c:v>
                </c:pt>
                <c:pt idx="11400">
                  <c:v>-17.999999999999996</c:v>
                </c:pt>
                <c:pt idx="11401">
                  <c:v>-17.997999999999998</c:v>
                </c:pt>
                <c:pt idx="11402">
                  <c:v>-17.995999999999999</c:v>
                </c:pt>
                <c:pt idx="11403">
                  <c:v>-17.993999999999996</c:v>
                </c:pt>
                <c:pt idx="11404">
                  <c:v>-17.991999999999997</c:v>
                </c:pt>
                <c:pt idx="11405">
                  <c:v>-17.989999999999998</c:v>
                </c:pt>
                <c:pt idx="11406">
                  <c:v>-17.987999999999996</c:v>
                </c:pt>
                <c:pt idx="11407">
                  <c:v>-17.985999999999997</c:v>
                </c:pt>
                <c:pt idx="11408">
                  <c:v>-17.983999999999998</c:v>
                </c:pt>
                <c:pt idx="11409">
                  <c:v>-17.981999999999996</c:v>
                </c:pt>
                <c:pt idx="11410">
                  <c:v>-17.979999999999997</c:v>
                </c:pt>
                <c:pt idx="11411">
                  <c:v>-17.977999999999998</c:v>
                </c:pt>
                <c:pt idx="11412">
                  <c:v>-17.975999999999996</c:v>
                </c:pt>
                <c:pt idx="11413">
                  <c:v>-17.973999999999997</c:v>
                </c:pt>
                <c:pt idx="11414">
                  <c:v>-17.971999999999998</c:v>
                </c:pt>
                <c:pt idx="11415">
                  <c:v>-17.97</c:v>
                </c:pt>
                <c:pt idx="11416">
                  <c:v>-17.967999999999996</c:v>
                </c:pt>
                <c:pt idx="11417">
                  <c:v>-17.965999999999998</c:v>
                </c:pt>
                <c:pt idx="11418">
                  <c:v>-17.963999999999999</c:v>
                </c:pt>
                <c:pt idx="11419">
                  <c:v>-17.961999999999996</c:v>
                </c:pt>
                <c:pt idx="11420">
                  <c:v>-17.959999999999997</c:v>
                </c:pt>
                <c:pt idx="11421">
                  <c:v>-17.957999999999998</c:v>
                </c:pt>
                <c:pt idx="11422">
                  <c:v>-17.955999999999996</c:v>
                </c:pt>
                <c:pt idx="11423">
                  <c:v>-17.953999999999997</c:v>
                </c:pt>
                <c:pt idx="11424">
                  <c:v>-17.951999999999998</c:v>
                </c:pt>
                <c:pt idx="11425">
                  <c:v>-17.949999999999996</c:v>
                </c:pt>
                <c:pt idx="11426">
                  <c:v>-17.947999999999997</c:v>
                </c:pt>
                <c:pt idx="11427">
                  <c:v>-17.945999999999998</c:v>
                </c:pt>
                <c:pt idx="11428">
                  <c:v>-17.943999999999996</c:v>
                </c:pt>
                <c:pt idx="11429">
                  <c:v>-17.941999999999997</c:v>
                </c:pt>
                <c:pt idx="11430">
                  <c:v>-17.939999999999998</c:v>
                </c:pt>
                <c:pt idx="11431">
                  <c:v>-17.937999999999999</c:v>
                </c:pt>
                <c:pt idx="11432">
                  <c:v>-17.935999999999996</c:v>
                </c:pt>
                <c:pt idx="11433">
                  <c:v>-17.933999999999997</c:v>
                </c:pt>
                <c:pt idx="11434">
                  <c:v>-17.931999999999999</c:v>
                </c:pt>
                <c:pt idx="11435">
                  <c:v>-17.929999999999996</c:v>
                </c:pt>
                <c:pt idx="11436">
                  <c:v>-17.927999999999997</c:v>
                </c:pt>
                <c:pt idx="11437">
                  <c:v>-17.925999999999998</c:v>
                </c:pt>
                <c:pt idx="11438">
                  <c:v>-17.923999999999996</c:v>
                </c:pt>
                <c:pt idx="11439">
                  <c:v>-17.921999999999997</c:v>
                </c:pt>
                <c:pt idx="11440">
                  <c:v>-17.919999999999998</c:v>
                </c:pt>
                <c:pt idx="11441">
                  <c:v>-17.917999999999996</c:v>
                </c:pt>
                <c:pt idx="11442">
                  <c:v>-17.915999999999997</c:v>
                </c:pt>
                <c:pt idx="11443">
                  <c:v>-17.913999999999998</c:v>
                </c:pt>
                <c:pt idx="11444">
                  <c:v>-17.911999999999995</c:v>
                </c:pt>
                <c:pt idx="11445">
                  <c:v>-17.909999999999997</c:v>
                </c:pt>
                <c:pt idx="11446">
                  <c:v>-17.907999999999998</c:v>
                </c:pt>
                <c:pt idx="11447">
                  <c:v>-17.905999999999999</c:v>
                </c:pt>
                <c:pt idx="11448">
                  <c:v>-17.903999999999996</c:v>
                </c:pt>
                <c:pt idx="11449">
                  <c:v>-17.901999999999997</c:v>
                </c:pt>
                <c:pt idx="11450">
                  <c:v>-17.899999999999999</c:v>
                </c:pt>
                <c:pt idx="11451">
                  <c:v>-17.897999999999996</c:v>
                </c:pt>
                <c:pt idx="11452">
                  <c:v>-17.895999999999997</c:v>
                </c:pt>
                <c:pt idx="11453">
                  <c:v>-17.893999999999998</c:v>
                </c:pt>
                <c:pt idx="11454">
                  <c:v>-17.891999999999996</c:v>
                </c:pt>
                <c:pt idx="11455">
                  <c:v>-17.889999999999997</c:v>
                </c:pt>
                <c:pt idx="11456">
                  <c:v>-17.887999999999998</c:v>
                </c:pt>
                <c:pt idx="11457">
                  <c:v>-17.885999999999996</c:v>
                </c:pt>
                <c:pt idx="11458">
                  <c:v>-17.883999999999997</c:v>
                </c:pt>
                <c:pt idx="11459">
                  <c:v>-17.881999999999998</c:v>
                </c:pt>
                <c:pt idx="11460">
                  <c:v>-17.879999999999995</c:v>
                </c:pt>
                <c:pt idx="11461">
                  <c:v>-17.877999999999997</c:v>
                </c:pt>
                <c:pt idx="11462">
                  <c:v>-17.875999999999998</c:v>
                </c:pt>
                <c:pt idx="11463">
                  <c:v>-17.873999999999999</c:v>
                </c:pt>
                <c:pt idx="11464">
                  <c:v>-17.871999999999996</c:v>
                </c:pt>
                <c:pt idx="11465">
                  <c:v>-17.869999999999997</c:v>
                </c:pt>
                <c:pt idx="11466">
                  <c:v>-17.867999999999999</c:v>
                </c:pt>
                <c:pt idx="11467">
                  <c:v>-17.865999999999996</c:v>
                </c:pt>
                <c:pt idx="11468">
                  <c:v>-17.863999999999997</c:v>
                </c:pt>
                <c:pt idx="11469">
                  <c:v>-17.861999999999998</c:v>
                </c:pt>
                <c:pt idx="11470">
                  <c:v>-17.859999999999996</c:v>
                </c:pt>
                <c:pt idx="11471">
                  <c:v>-17.857999999999997</c:v>
                </c:pt>
                <c:pt idx="11472">
                  <c:v>-17.855999999999998</c:v>
                </c:pt>
                <c:pt idx="11473">
                  <c:v>-17.853999999999996</c:v>
                </c:pt>
                <c:pt idx="11474">
                  <c:v>-17.851999999999997</c:v>
                </c:pt>
                <c:pt idx="11475">
                  <c:v>-17.849999999999998</c:v>
                </c:pt>
                <c:pt idx="11476">
                  <c:v>-17.847999999999995</c:v>
                </c:pt>
                <c:pt idx="11477">
                  <c:v>-17.845999999999997</c:v>
                </c:pt>
                <c:pt idx="11478">
                  <c:v>-17.843999999999998</c:v>
                </c:pt>
                <c:pt idx="11479">
                  <c:v>-17.841999999999999</c:v>
                </c:pt>
                <c:pt idx="11480">
                  <c:v>-17.839999999999996</c:v>
                </c:pt>
                <c:pt idx="11481">
                  <c:v>-17.837999999999997</c:v>
                </c:pt>
                <c:pt idx="11482">
                  <c:v>-17.835999999999999</c:v>
                </c:pt>
                <c:pt idx="11483">
                  <c:v>-17.833999999999996</c:v>
                </c:pt>
                <c:pt idx="11484">
                  <c:v>-17.831999999999997</c:v>
                </c:pt>
                <c:pt idx="11485">
                  <c:v>-17.829999999999998</c:v>
                </c:pt>
                <c:pt idx="11486">
                  <c:v>-17.827999999999996</c:v>
                </c:pt>
                <c:pt idx="11487">
                  <c:v>-17.825999999999997</c:v>
                </c:pt>
                <c:pt idx="11488">
                  <c:v>-17.823999999999998</c:v>
                </c:pt>
                <c:pt idx="11489">
                  <c:v>-17.821999999999996</c:v>
                </c:pt>
                <c:pt idx="11490">
                  <c:v>-17.819999999999997</c:v>
                </c:pt>
                <c:pt idx="11491">
                  <c:v>-17.817999999999998</c:v>
                </c:pt>
                <c:pt idx="11492">
                  <c:v>-17.815999999999995</c:v>
                </c:pt>
                <c:pt idx="11493">
                  <c:v>-17.813999999999997</c:v>
                </c:pt>
                <c:pt idx="11494">
                  <c:v>-17.811999999999998</c:v>
                </c:pt>
                <c:pt idx="11495">
                  <c:v>-17.809999999999999</c:v>
                </c:pt>
                <c:pt idx="11496">
                  <c:v>-17.807999999999996</c:v>
                </c:pt>
                <c:pt idx="11497">
                  <c:v>-17.805999999999997</c:v>
                </c:pt>
                <c:pt idx="11498">
                  <c:v>-17.803999999999998</c:v>
                </c:pt>
                <c:pt idx="11499">
                  <c:v>-17.801999999999996</c:v>
                </c:pt>
                <c:pt idx="11500">
                  <c:v>-17.799999999999997</c:v>
                </c:pt>
                <c:pt idx="11501">
                  <c:v>-17.797999999999998</c:v>
                </c:pt>
                <c:pt idx="11502">
                  <c:v>-17.795999999999996</c:v>
                </c:pt>
                <c:pt idx="11503">
                  <c:v>-17.793999999999997</c:v>
                </c:pt>
                <c:pt idx="11504">
                  <c:v>-17.791999999999998</c:v>
                </c:pt>
                <c:pt idx="11505">
                  <c:v>-17.789999999999996</c:v>
                </c:pt>
                <c:pt idx="11506">
                  <c:v>-17.787999999999997</c:v>
                </c:pt>
                <c:pt idx="11507">
                  <c:v>-17.785999999999998</c:v>
                </c:pt>
                <c:pt idx="11508">
                  <c:v>-17.783999999999999</c:v>
                </c:pt>
                <c:pt idx="11509">
                  <c:v>-17.781999999999996</c:v>
                </c:pt>
                <c:pt idx="11510">
                  <c:v>-17.779999999999998</c:v>
                </c:pt>
                <c:pt idx="11511">
                  <c:v>-17.777999999999999</c:v>
                </c:pt>
                <c:pt idx="11512">
                  <c:v>-17.775999999999996</c:v>
                </c:pt>
                <c:pt idx="11513">
                  <c:v>-17.773999999999997</c:v>
                </c:pt>
                <c:pt idx="11514">
                  <c:v>-17.771999999999998</c:v>
                </c:pt>
                <c:pt idx="11515">
                  <c:v>-17.769999999999996</c:v>
                </c:pt>
                <c:pt idx="11516">
                  <c:v>-17.767999999999997</c:v>
                </c:pt>
                <c:pt idx="11517">
                  <c:v>-17.765999999999998</c:v>
                </c:pt>
                <c:pt idx="11518">
                  <c:v>-17.763999999999996</c:v>
                </c:pt>
                <c:pt idx="11519">
                  <c:v>-17.761999999999997</c:v>
                </c:pt>
                <c:pt idx="11520">
                  <c:v>-17.759999999999998</c:v>
                </c:pt>
                <c:pt idx="11521">
                  <c:v>-17.757999999999996</c:v>
                </c:pt>
                <c:pt idx="11522">
                  <c:v>-17.755999999999997</c:v>
                </c:pt>
                <c:pt idx="11523">
                  <c:v>-17.753999999999998</c:v>
                </c:pt>
                <c:pt idx="11524">
                  <c:v>-17.751999999999999</c:v>
                </c:pt>
                <c:pt idx="11525">
                  <c:v>-17.749999999999996</c:v>
                </c:pt>
                <c:pt idx="11526">
                  <c:v>-17.747999999999998</c:v>
                </c:pt>
                <c:pt idx="11527">
                  <c:v>-17.745999999999999</c:v>
                </c:pt>
                <c:pt idx="11528">
                  <c:v>-17.743999999999996</c:v>
                </c:pt>
                <c:pt idx="11529">
                  <c:v>-17.741999999999997</c:v>
                </c:pt>
                <c:pt idx="11530">
                  <c:v>-17.739999999999998</c:v>
                </c:pt>
                <c:pt idx="11531">
                  <c:v>-17.737999999999996</c:v>
                </c:pt>
                <c:pt idx="11532">
                  <c:v>-17.735999999999997</c:v>
                </c:pt>
                <c:pt idx="11533">
                  <c:v>-17.733999999999998</c:v>
                </c:pt>
                <c:pt idx="11534">
                  <c:v>-17.731999999999996</c:v>
                </c:pt>
                <c:pt idx="11535">
                  <c:v>-17.729999999999997</c:v>
                </c:pt>
                <c:pt idx="11536">
                  <c:v>-17.727999999999998</c:v>
                </c:pt>
                <c:pt idx="11537">
                  <c:v>-17.725999999999996</c:v>
                </c:pt>
                <c:pt idx="11538">
                  <c:v>-17.723999999999997</c:v>
                </c:pt>
                <c:pt idx="11539">
                  <c:v>-17.721999999999998</c:v>
                </c:pt>
                <c:pt idx="11540">
                  <c:v>-17.72</c:v>
                </c:pt>
                <c:pt idx="11541">
                  <c:v>-17.717999999999996</c:v>
                </c:pt>
                <c:pt idx="11542">
                  <c:v>-17.715999999999998</c:v>
                </c:pt>
                <c:pt idx="11543">
                  <c:v>-17.713999999999999</c:v>
                </c:pt>
                <c:pt idx="11544">
                  <c:v>-17.711999999999996</c:v>
                </c:pt>
                <c:pt idx="11545">
                  <c:v>-17.709999999999997</c:v>
                </c:pt>
                <c:pt idx="11546">
                  <c:v>-17.707999999999998</c:v>
                </c:pt>
                <c:pt idx="11547">
                  <c:v>-17.705999999999996</c:v>
                </c:pt>
                <c:pt idx="11548">
                  <c:v>-17.703999999999997</c:v>
                </c:pt>
                <c:pt idx="11549">
                  <c:v>-17.701999999999998</c:v>
                </c:pt>
                <c:pt idx="11550">
                  <c:v>-17.699999999999996</c:v>
                </c:pt>
                <c:pt idx="11551">
                  <c:v>-17.697999999999997</c:v>
                </c:pt>
                <c:pt idx="11552">
                  <c:v>-17.695999999999998</c:v>
                </c:pt>
                <c:pt idx="11553">
                  <c:v>-17.693999999999996</c:v>
                </c:pt>
                <c:pt idx="11554">
                  <c:v>-17.691999999999997</c:v>
                </c:pt>
                <c:pt idx="11555">
                  <c:v>-17.689999999999998</c:v>
                </c:pt>
                <c:pt idx="11556">
                  <c:v>-17.687999999999999</c:v>
                </c:pt>
                <c:pt idx="11557">
                  <c:v>-17.685999999999996</c:v>
                </c:pt>
                <c:pt idx="11558">
                  <c:v>-17.683999999999997</c:v>
                </c:pt>
                <c:pt idx="11559">
                  <c:v>-17.681999999999999</c:v>
                </c:pt>
                <c:pt idx="11560">
                  <c:v>-17.679999999999996</c:v>
                </c:pt>
                <c:pt idx="11561">
                  <c:v>-17.677999999999997</c:v>
                </c:pt>
                <c:pt idx="11562">
                  <c:v>-17.675999999999998</c:v>
                </c:pt>
                <c:pt idx="11563">
                  <c:v>-17.673999999999996</c:v>
                </c:pt>
                <c:pt idx="11564">
                  <c:v>-17.671999999999997</c:v>
                </c:pt>
                <c:pt idx="11565">
                  <c:v>-17.669999999999998</c:v>
                </c:pt>
                <c:pt idx="11566">
                  <c:v>-17.667999999999996</c:v>
                </c:pt>
                <c:pt idx="11567">
                  <c:v>-17.665999999999997</c:v>
                </c:pt>
                <c:pt idx="11568">
                  <c:v>-17.663999999999998</c:v>
                </c:pt>
                <c:pt idx="11569">
                  <c:v>-17.661999999999995</c:v>
                </c:pt>
                <c:pt idx="11570">
                  <c:v>-17.659999999999997</c:v>
                </c:pt>
                <c:pt idx="11571">
                  <c:v>-17.657999999999998</c:v>
                </c:pt>
                <c:pt idx="11572">
                  <c:v>-17.655999999999999</c:v>
                </c:pt>
                <c:pt idx="11573">
                  <c:v>-17.653999999999996</c:v>
                </c:pt>
                <c:pt idx="11574">
                  <c:v>-17.651999999999997</c:v>
                </c:pt>
                <c:pt idx="11575">
                  <c:v>-17.649999999999999</c:v>
                </c:pt>
                <c:pt idx="11576">
                  <c:v>-17.647999999999996</c:v>
                </c:pt>
                <c:pt idx="11577">
                  <c:v>-17.645999999999997</c:v>
                </c:pt>
                <c:pt idx="11578">
                  <c:v>-17.643999999999998</c:v>
                </c:pt>
                <c:pt idx="11579">
                  <c:v>-17.641999999999996</c:v>
                </c:pt>
                <c:pt idx="11580">
                  <c:v>-17.639999999999997</c:v>
                </c:pt>
                <c:pt idx="11581">
                  <c:v>-17.637999999999998</c:v>
                </c:pt>
                <c:pt idx="11582">
                  <c:v>-17.635999999999996</c:v>
                </c:pt>
                <c:pt idx="11583">
                  <c:v>-17.633999999999997</c:v>
                </c:pt>
                <c:pt idx="11584">
                  <c:v>-17.631999999999998</c:v>
                </c:pt>
                <c:pt idx="11585">
                  <c:v>-17.629999999999995</c:v>
                </c:pt>
                <c:pt idx="11586">
                  <c:v>-17.627999999999997</c:v>
                </c:pt>
                <c:pt idx="11587">
                  <c:v>-17.625999999999998</c:v>
                </c:pt>
                <c:pt idx="11588">
                  <c:v>-17.623999999999999</c:v>
                </c:pt>
                <c:pt idx="11589">
                  <c:v>-17.621999999999996</c:v>
                </c:pt>
                <c:pt idx="11590">
                  <c:v>-17.619999999999997</c:v>
                </c:pt>
                <c:pt idx="11591">
                  <c:v>-17.617999999999999</c:v>
                </c:pt>
                <c:pt idx="11592">
                  <c:v>-17.615999999999996</c:v>
                </c:pt>
                <c:pt idx="11593">
                  <c:v>-17.613999999999997</c:v>
                </c:pt>
                <c:pt idx="11594">
                  <c:v>-17.611999999999998</c:v>
                </c:pt>
                <c:pt idx="11595">
                  <c:v>-17.609999999999996</c:v>
                </c:pt>
                <c:pt idx="11596">
                  <c:v>-17.607999999999997</c:v>
                </c:pt>
                <c:pt idx="11597">
                  <c:v>-17.605999999999998</c:v>
                </c:pt>
                <c:pt idx="11598">
                  <c:v>-17.603999999999996</c:v>
                </c:pt>
                <c:pt idx="11599">
                  <c:v>-17.601999999999997</c:v>
                </c:pt>
                <c:pt idx="11600">
                  <c:v>-17.599999999999998</c:v>
                </c:pt>
                <c:pt idx="11601">
                  <c:v>-17.597999999999995</c:v>
                </c:pt>
                <c:pt idx="11602">
                  <c:v>-17.595999999999997</c:v>
                </c:pt>
                <c:pt idx="11603">
                  <c:v>-17.593999999999998</c:v>
                </c:pt>
                <c:pt idx="11604">
                  <c:v>-17.591999999999999</c:v>
                </c:pt>
                <c:pt idx="11605">
                  <c:v>-17.589999999999996</c:v>
                </c:pt>
                <c:pt idx="11606">
                  <c:v>-17.587999999999997</c:v>
                </c:pt>
                <c:pt idx="11607">
                  <c:v>-17.585999999999999</c:v>
                </c:pt>
                <c:pt idx="11608">
                  <c:v>-17.583999999999996</c:v>
                </c:pt>
                <c:pt idx="11609">
                  <c:v>-17.581999999999997</c:v>
                </c:pt>
                <c:pt idx="11610">
                  <c:v>-17.579999999999998</c:v>
                </c:pt>
                <c:pt idx="11611">
                  <c:v>-17.577999999999996</c:v>
                </c:pt>
                <c:pt idx="11612">
                  <c:v>-17.575999999999997</c:v>
                </c:pt>
                <c:pt idx="11613">
                  <c:v>-17.573999999999998</c:v>
                </c:pt>
                <c:pt idx="11614">
                  <c:v>-17.571999999999996</c:v>
                </c:pt>
                <c:pt idx="11615">
                  <c:v>-17.569999999999997</c:v>
                </c:pt>
                <c:pt idx="11616">
                  <c:v>-17.567999999999998</c:v>
                </c:pt>
                <c:pt idx="11617">
                  <c:v>-17.565999999999995</c:v>
                </c:pt>
                <c:pt idx="11618">
                  <c:v>-17.563999999999997</c:v>
                </c:pt>
                <c:pt idx="11619">
                  <c:v>-17.561999999999998</c:v>
                </c:pt>
                <c:pt idx="11620">
                  <c:v>-17.559999999999999</c:v>
                </c:pt>
                <c:pt idx="11621">
                  <c:v>-17.557999999999996</c:v>
                </c:pt>
                <c:pt idx="11622">
                  <c:v>-17.555999999999997</c:v>
                </c:pt>
                <c:pt idx="11623">
                  <c:v>-17.553999999999998</c:v>
                </c:pt>
                <c:pt idx="11624">
                  <c:v>-17.551999999999996</c:v>
                </c:pt>
                <c:pt idx="11625">
                  <c:v>-17.549999999999997</c:v>
                </c:pt>
                <c:pt idx="11626">
                  <c:v>-17.547999999999998</c:v>
                </c:pt>
                <c:pt idx="11627">
                  <c:v>-17.545999999999996</c:v>
                </c:pt>
                <c:pt idx="11628">
                  <c:v>-17.543999999999997</c:v>
                </c:pt>
                <c:pt idx="11629">
                  <c:v>-17.541999999999998</c:v>
                </c:pt>
                <c:pt idx="11630">
                  <c:v>-17.539999999999996</c:v>
                </c:pt>
                <c:pt idx="11631">
                  <c:v>-17.537999999999997</c:v>
                </c:pt>
                <c:pt idx="11632">
                  <c:v>-17.535999999999998</c:v>
                </c:pt>
                <c:pt idx="11633">
                  <c:v>-17.533999999999999</c:v>
                </c:pt>
                <c:pt idx="11634">
                  <c:v>-17.531999999999996</c:v>
                </c:pt>
                <c:pt idx="11635">
                  <c:v>-17.529999999999998</c:v>
                </c:pt>
                <c:pt idx="11636">
                  <c:v>-17.527999999999999</c:v>
                </c:pt>
                <c:pt idx="11637">
                  <c:v>-17.525999999999996</c:v>
                </c:pt>
                <c:pt idx="11638">
                  <c:v>-17.523999999999997</c:v>
                </c:pt>
                <c:pt idx="11639">
                  <c:v>-17.521999999999998</c:v>
                </c:pt>
                <c:pt idx="11640">
                  <c:v>-17.519999999999996</c:v>
                </c:pt>
                <c:pt idx="11641">
                  <c:v>-17.517999999999997</c:v>
                </c:pt>
                <c:pt idx="11642">
                  <c:v>-17.515999999999998</c:v>
                </c:pt>
                <c:pt idx="11643">
                  <c:v>-17.513999999999996</c:v>
                </c:pt>
                <c:pt idx="11644">
                  <c:v>-17.511999999999997</c:v>
                </c:pt>
                <c:pt idx="11645">
                  <c:v>-17.509999999999998</c:v>
                </c:pt>
                <c:pt idx="11646">
                  <c:v>-17.507999999999996</c:v>
                </c:pt>
                <c:pt idx="11647">
                  <c:v>-17.505999999999997</c:v>
                </c:pt>
                <c:pt idx="11648">
                  <c:v>-17.503999999999998</c:v>
                </c:pt>
                <c:pt idx="11649">
                  <c:v>-17.501999999999999</c:v>
                </c:pt>
                <c:pt idx="11650">
                  <c:v>-17.499999999999996</c:v>
                </c:pt>
                <c:pt idx="11651">
                  <c:v>-17.497999999999998</c:v>
                </c:pt>
                <c:pt idx="11652">
                  <c:v>-17.495999999999999</c:v>
                </c:pt>
                <c:pt idx="11653">
                  <c:v>-17.493999999999996</c:v>
                </c:pt>
                <c:pt idx="11654">
                  <c:v>-17.491999999999997</c:v>
                </c:pt>
                <c:pt idx="11655">
                  <c:v>-17.489999999999998</c:v>
                </c:pt>
                <c:pt idx="11656">
                  <c:v>-17.487999999999996</c:v>
                </c:pt>
                <c:pt idx="11657">
                  <c:v>-17.485999999999997</c:v>
                </c:pt>
                <c:pt idx="11658">
                  <c:v>-17.483999999999998</c:v>
                </c:pt>
                <c:pt idx="11659">
                  <c:v>-17.481999999999996</c:v>
                </c:pt>
                <c:pt idx="11660">
                  <c:v>-17.479999999999997</c:v>
                </c:pt>
                <c:pt idx="11661">
                  <c:v>-17.477999999999998</c:v>
                </c:pt>
                <c:pt idx="11662">
                  <c:v>-17.475999999999996</c:v>
                </c:pt>
                <c:pt idx="11663">
                  <c:v>-17.473999999999997</c:v>
                </c:pt>
                <c:pt idx="11664">
                  <c:v>-17.471999999999998</c:v>
                </c:pt>
                <c:pt idx="11665">
                  <c:v>-17.47</c:v>
                </c:pt>
                <c:pt idx="11666">
                  <c:v>-17.467999999999996</c:v>
                </c:pt>
                <c:pt idx="11667">
                  <c:v>-17.465999999999998</c:v>
                </c:pt>
                <c:pt idx="11668">
                  <c:v>-17.463999999999999</c:v>
                </c:pt>
                <c:pt idx="11669">
                  <c:v>-17.461999999999996</c:v>
                </c:pt>
                <c:pt idx="11670">
                  <c:v>-17.459999999999997</c:v>
                </c:pt>
                <c:pt idx="11671">
                  <c:v>-17.457999999999998</c:v>
                </c:pt>
                <c:pt idx="11672">
                  <c:v>-17.455999999999996</c:v>
                </c:pt>
                <c:pt idx="11673">
                  <c:v>-17.453999999999997</c:v>
                </c:pt>
                <c:pt idx="11674">
                  <c:v>-17.451999999999998</c:v>
                </c:pt>
                <c:pt idx="11675">
                  <c:v>-17.449999999999996</c:v>
                </c:pt>
                <c:pt idx="11676">
                  <c:v>-17.447999999999997</c:v>
                </c:pt>
                <c:pt idx="11677">
                  <c:v>-17.445999999999998</c:v>
                </c:pt>
                <c:pt idx="11678">
                  <c:v>-17.443999999999996</c:v>
                </c:pt>
                <c:pt idx="11679">
                  <c:v>-17.441999999999997</c:v>
                </c:pt>
                <c:pt idx="11680">
                  <c:v>-17.439999999999998</c:v>
                </c:pt>
                <c:pt idx="11681">
                  <c:v>-17.437999999999999</c:v>
                </c:pt>
                <c:pt idx="11682">
                  <c:v>-17.435999999999996</c:v>
                </c:pt>
                <c:pt idx="11683">
                  <c:v>-17.433999999999997</c:v>
                </c:pt>
                <c:pt idx="11684">
                  <c:v>-17.431999999999999</c:v>
                </c:pt>
                <c:pt idx="11685">
                  <c:v>-17.429999999999996</c:v>
                </c:pt>
                <c:pt idx="11686">
                  <c:v>-17.427999999999997</c:v>
                </c:pt>
                <c:pt idx="11687">
                  <c:v>-17.425999999999998</c:v>
                </c:pt>
                <c:pt idx="11688">
                  <c:v>-17.423999999999996</c:v>
                </c:pt>
                <c:pt idx="11689">
                  <c:v>-17.421999999999997</c:v>
                </c:pt>
                <c:pt idx="11690">
                  <c:v>-17.419999999999998</c:v>
                </c:pt>
                <c:pt idx="11691">
                  <c:v>-17.417999999999996</c:v>
                </c:pt>
                <c:pt idx="11692">
                  <c:v>-17.415999999999997</c:v>
                </c:pt>
                <c:pt idx="11693">
                  <c:v>-17.413999999999998</c:v>
                </c:pt>
                <c:pt idx="11694">
                  <c:v>-17.411999999999995</c:v>
                </c:pt>
                <c:pt idx="11695">
                  <c:v>-17.409999999999997</c:v>
                </c:pt>
                <c:pt idx="11696">
                  <c:v>-17.407999999999998</c:v>
                </c:pt>
                <c:pt idx="11697">
                  <c:v>-17.405999999999999</c:v>
                </c:pt>
                <c:pt idx="11698">
                  <c:v>-17.403999999999996</c:v>
                </c:pt>
                <c:pt idx="11699">
                  <c:v>-17.401999999999997</c:v>
                </c:pt>
                <c:pt idx="11700">
                  <c:v>-17.399999999999999</c:v>
                </c:pt>
                <c:pt idx="11701">
                  <c:v>-17.397999999999996</c:v>
                </c:pt>
                <c:pt idx="11702">
                  <c:v>-17.395999999999997</c:v>
                </c:pt>
                <c:pt idx="11703">
                  <c:v>-17.393999999999998</c:v>
                </c:pt>
                <c:pt idx="11704">
                  <c:v>-17.391999999999996</c:v>
                </c:pt>
                <c:pt idx="11705">
                  <c:v>-17.389999999999997</c:v>
                </c:pt>
                <c:pt idx="11706">
                  <c:v>-17.387999999999998</c:v>
                </c:pt>
                <c:pt idx="11707">
                  <c:v>-17.385999999999996</c:v>
                </c:pt>
                <c:pt idx="11708">
                  <c:v>-17.383999999999997</c:v>
                </c:pt>
                <c:pt idx="11709">
                  <c:v>-17.381999999999998</c:v>
                </c:pt>
                <c:pt idx="11710">
                  <c:v>-17.379999999999995</c:v>
                </c:pt>
                <c:pt idx="11711">
                  <c:v>-17.377999999999997</c:v>
                </c:pt>
                <c:pt idx="11712">
                  <c:v>-17.375999999999998</c:v>
                </c:pt>
                <c:pt idx="11713">
                  <c:v>-17.373999999999999</c:v>
                </c:pt>
                <c:pt idx="11714">
                  <c:v>-17.371999999999996</c:v>
                </c:pt>
                <c:pt idx="11715">
                  <c:v>-17.369999999999997</c:v>
                </c:pt>
                <c:pt idx="11716">
                  <c:v>-17.367999999999999</c:v>
                </c:pt>
                <c:pt idx="11717">
                  <c:v>-17.365999999999996</c:v>
                </c:pt>
                <c:pt idx="11718">
                  <c:v>-17.363999999999997</c:v>
                </c:pt>
                <c:pt idx="11719">
                  <c:v>-17.361999999999998</c:v>
                </c:pt>
                <c:pt idx="11720">
                  <c:v>-17.359999999999996</c:v>
                </c:pt>
                <c:pt idx="11721">
                  <c:v>-17.357999999999997</c:v>
                </c:pt>
                <c:pt idx="11722">
                  <c:v>-17.355999999999998</c:v>
                </c:pt>
                <c:pt idx="11723">
                  <c:v>-17.353999999999996</c:v>
                </c:pt>
                <c:pt idx="11724">
                  <c:v>-17.351999999999997</c:v>
                </c:pt>
                <c:pt idx="11725">
                  <c:v>-17.349999999999998</c:v>
                </c:pt>
                <c:pt idx="11726">
                  <c:v>-17.347999999999995</c:v>
                </c:pt>
                <c:pt idx="11727">
                  <c:v>-17.345999999999997</c:v>
                </c:pt>
                <c:pt idx="11728">
                  <c:v>-17.343999999999998</c:v>
                </c:pt>
                <c:pt idx="11729">
                  <c:v>-17.341999999999999</c:v>
                </c:pt>
                <c:pt idx="11730">
                  <c:v>-17.339999999999996</c:v>
                </c:pt>
                <c:pt idx="11731">
                  <c:v>-17.337999999999997</c:v>
                </c:pt>
                <c:pt idx="11732">
                  <c:v>-17.335999999999999</c:v>
                </c:pt>
                <c:pt idx="11733">
                  <c:v>-17.333999999999996</c:v>
                </c:pt>
                <c:pt idx="11734">
                  <c:v>-17.331999999999997</c:v>
                </c:pt>
                <c:pt idx="11735">
                  <c:v>-17.329999999999998</c:v>
                </c:pt>
                <c:pt idx="11736">
                  <c:v>-17.327999999999996</c:v>
                </c:pt>
                <c:pt idx="11737">
                  <c:v>-17.325999999999997</c:v>
                </c:pt>
                <c:pt idx="11738">
                  <c:v>-17.323999999999998</c:v>
                </c:pt>
                <c:pt idx="11739">
                  <c:v>-17.321999999999996</c:v>
                </c:pt>
                <c:pt idx="11740">
                  <c:v>-17.319999999999997</c:v>
                </c:pt>
                <c:pt idx="11741">
                  <c:v>-17.317999999999998</c:v>
                </c:pt>
                <c:pt idx="11742">
                  <c:v>-17.315999999999995</c:v>
                </c:pt>
                <c:pt idx="11743">
                  <c:v>-17.313999999999997</c:v>
                </c:pt>
                <c:pt idx="11744">
                  <c:v>-17.311999999999998</c:v>
                </c:pt>
                <c:pt idx="11745">
                  <c:v>-17.309999999999999</c:v>
                </c:pt>
                <c:pt idx="11746">
                  <c:v>-17.307999999999996</c:v>
                </c:pt>
                <c:pt idx="11747">
                  <c:v>-17.305999999999997</c:v>
                </c:pt>
                <c:pt idx="11748">
                  <c:v>-17.303999999999998</c:v>
                </c:pt>
                <c:pt idx="11749">
                  <c:v>-17.301999999999996</c:v>
                </c:pt>
                <c:pt idx="11750">
                  <c:v>-17.299999999999997</c:v>
                </c:pt>
                <c:pt idx="11751">
                  <c:v>-17.297999999999998</c:v>
                </c:pt>
                <c:pt idx="11752">
                  <c:v>-17.295999999999996</c:v>
                </c:pt>
                <c:pt idx="11753">
                  <c:v>-17.293999999999997</c:v>
                </c:pt>
                <c:pt idx="11754">
                  <c:v>-17.291999999999998</c:v>
                </c:pt>
                <c:pt idx="11755">
                  <c:v>-17.289999999999996</c:v>
                </c:pt>
                <c:pt idx="11756">
                  <c:v>-17.287999999999997</c:v>
                </c:pt>
                <c:pt idx="11757">
                  <c:v>-17.285999999999998</c:v>
                </c:pt>
                <c:pt idx="11758">
                  <c:v>-17.283999999999999</c:v>
                </c:pt>
                <c:pt idx="11759">
                  <c:v>-17.281999999999996</c:v>
                </c:pt>
                <c:pt idx="11760">
                  <c:v>-17.279999999999998</c:v>
                </c:pt>
                <c:pt idx="11761">
                  <c:v>-17.277999999999999</c:v>
                </c:pt>
                <c:pt idx="11762">
                  <c:v>-17.275999999999996</c:v>
                </c:pt>
                <c:pt idx="11763">
                  <c:v>-17.273999999999997</c:v>
                </c:pt>
                <c:pt idx="11764">
                  <c:v>-17.271999999999998</c:v>
                </c:pt>
                <c:pt idx="11765">
                  <c:v>-17.269999999999996</c:v>
                </c:pt>
                <c:pt idx="11766">
                  <c:v>-17.267999999999997</c:v>
                </c:pt>
                <c:pt idx="11767">
                  <c:v>-17.265999999999998</c:v>
                </c:pt>
                <c:pt idx="11768">
                  <c:v>-17.263999999999996</c:v>
                </c:pt>
                <c:pt idx="11769">
                  <c:v>-17.261999999999997</c:v>
                </c:pt>
                <c:pt idx="11770">
                  <c:v>-17.259999999999998</c:v>
                </c:pt>
                <c:pt idx="11771">
                  <c:v>-17.257999999999996</c:v>
                </c:pt>
                <c:pt idx="11772">
                  <c:v>-17.255999999999997</c:v>
                </c:pt>
                <c:pt idx="11773">
                  <c:v>-17.253999999999998</c:v>
                </c:pt>
                <c:pt idx="11774">
                  <c:v>-17.251999999999999</c:v>
                </c:pt>
                <c:pt idx="11775">
                  <c:v>-17.249999999999996</c:v>
                </c:pt>
                <c:pt idx="11776">
                  <c:v>-17.247999999999998</c:v>
                </c:pt>
                <c:pt idx="11777">
                  <c:v>-17.245999999999999</c:v>
                </c:pt>
                <c:pt idx="11778">
                  <c:v>-17.243999999999996</c:v>
                </c:pt>
                <c:pt idx="11779">
                  <c:v>-17.241999999999997</c:v>
                </c:pt>
                <c:pt idx="11780">
                  <c:v>-17.239999999999998</c:v>
                </c:pt>
                <c:pt idx="11781">
                  <c:v>-17.237999999999996</c:v>
                </c:pt>
                <c:pt idx="11782">
                  <c:v>-17.235999999999997</c:v>
                </c:pt>
                <c:pt idx="11783">
                  <c:v>-17.233999999999998</c:v>
                </c:pt>
                <c:pt idx="11784">
                  <c:v>-17.231999999999996</c:v>
                </c:pt>
                <c:pt idx="11785">
                  <c:v>-17.229999999999997</c:v>
                </c:pt>
                <c:pt idx="11786">
                  <c:v>-17.227999999999998</c:v>
                </c:pt>
                <c:pt idx="11787">
                  <c:v>-17.225999999999996</c:v>
                </c:pt>
                <c:pt idx="11788">
                  <c:v>-17.223999999999997</c:v>
                </c:pt>
                <c:pt idx="11789">
                  <c:v>-17.221999999999998</c:v>
                </c:pt>
                <c:pt idx="11790">
                  <c:v>-17.22</c:v>
                </c:pt>
                <c:pt idx="11791">
                  <c:v>-17.217999999999996</c:v>
                </c:pt>
                <c:pt idx="11792">
                  <c:v>-17.215999999999998</c:v>
                </c:pt>
                <c:pt idx="11793">
                  <c:v>-17.213999999999999</c:v>
                </c:pt>
                <c:pt idx="11794">
                  <c:v>-17.211999999999996</c:v>
                </c:pt>
                <c:pt idx="11795">
                  <c:v>-17.209999999999997</c:v>
                </c:pt>
                <c:pt idx="11796">
                  <c:v>-17.207999999999998</c:v>
                </c:pt>
                <c:pt idx="11797">
                  <c:v>-17.205999999999996</c:v>
                </c:pt>
                <c:pt idx="11798">
                  <c:v>-17.203999999999997</c:v>
                </c:pt>
                <c:pt idx="11799">
                  <c:v>-17.201999999999998</c:v>
                </c:pt>
                <c:pt idx="11800">
                  <c:v>-17.199999999999996</c:v>
                </c:pt>
                <c:pt idx="11801">
                  <c:v>-17.197999999999997</c:v>
                </c:pt>
                <c:pt idx="11802">
                  <c:v>-17.195999999999998</c:v>
                </c:pt>
                <c:pt idx="11803">
                  <c:v>-17.193999999999996</c:v>
                </c:pt>
                <c:pt idx="11804">
                  <c:v>-17.191999999999997</c:v>
                </c:pt>
                <c:pt idx="11805">
                  <c:v>-17.189999999999998</c:v>
                </c:pt>
                <c:pt idx="11806">
                  <c:v>-17.187999999999999</c:v>
                </c:pt>
                <c:pt idx="11807">
                  <c:v>-17.185999999999996</c:v>
                </c:pt>
                <c:pt idx="11808">
                  <c:v>-17.183999999999997</c:v>
                </c:pt>
                <c:pt idx="11809">
                  <c:v>-17.181999999999999</c:v>
                </c:pt>
                <c:pt idx="11810">
                  <c:v>-17.179999999999996</c:v>
                </c:pt>
                <c:pt idx="11811">
                  <c:v>-17.177999999999997</c:v>
                </c:pt>
                <c:pt idx="11812">
                  <c:v>-17.175999999999998</c:v>
                </c:pt>
                <c:pt idx="11813">
                  <c:v>-17.173999999999996</c:v>
                </c:pt>
                <c:pt idx="11814">
                  <c:v>-17.171999999999997</c:v>
                </c:pt>
                <c:pt idx="11815">
                  <c:v>-17.169999999999998</c:v>
                </c:pt>
                <c:pt idx="11816">
                  <c:v>-17.167999999999996</c:v>
                </c:pt>
                <c:pt idx="11817">
                  <c:v>-17.165999999999997</c:v>
                </c:pt>
                <c:pt idx="11818">
                  <c:v>-17.163999999999998</c:v>
                </c:pt>
                <c:pt idx="11819">
                  <c:v>-17.161999999999995</c:v>
                </c:pt>
                <c:pt idx="11820">
                  <c:v>-17.159999999999997</c:v>
                </c:pt>
                <c:pt idx="11821">
                  <c:v>-17.157999999999998</c:v>
                </c:pt>
                <c:pt idx="11822">
                  <c:v>-17.155999999999999</c:v>
                </c:pt>
                <c:pt idx="11823">
                  <c:v>-17.153999999999996</c:v>
                </c:pt>
                <c:pt idx="11824">
                  <c:v>-17.151999999999997</c:v>
                </c:pt>
                <c:pt idx="11825">
                  <c:v>-17.149999999999999</c:v>
                </c:pt>
                <c:pt idx="11826">
                  <c:v>-17.147999999999996</c:v>
                </c:pt>
                <c:pt idx="11827">
                  <c:v>-17.145999999999997</c:v>
                </c:pt>
                <c:pt idx="11828">
                  <c:v>-17.143999999999998</c:v>
                </c:pt>
                <c:pt idx="11829">
                  <c:v>-17.141999999999996</c:v>
                </c:pt>
                <c:pt idx="11830">
                  <c:v>-17.139999999999997</c:v>
                </c:pt>
                <c:pt idx="11831">
                  <c:v>-17.137999999999998</c:v>
                </c:pt>
                <c:pt idx="11832">
                  <c:v>-17.135999999999996</c:v>
                </c:pt>
                <c:pt idx="11833">
                  <c:v>-17.133999999999997</c:v>
                </c:pt>
                <c:pt idx="11834">
                  <c:v>-17.131999999999998</c:v>
                </c:pt>
                <c:pt idx="11835">
                  <c:v>-17.129999999999995</c:v>
                </c:pt>
                <c:pt idx="11836">
                  <c:v>-17.127999999999997</c:v>
                </c:pt>
                <c:pt idx="11837">
                  <c:v>-17.125999999999998</c:v>
                </c:pt>
                <c:pt idx="11838">
                  <c:v>-17.123999999999999</c:v>
                </c:pt>
                <c:pt idx="11839">
                  <c:v>-17.121999999999996</c:v>
                </c:pt>
                <c:pt idx="11840">
                  <c:v>-17.119999999999997</c:v>
                </c:pt>
                <c:pt idx="11841">
                  <c:v>-17.117999999999999</c:v>
                </c:pt>
                <c:pt idx="11842">
                  <c:v>-17.115999999999996</c:v>
                </c:pt>
                <c:pt idx="11843">
                  <c:v>-17.113999999999997</c:v>
                </c:pt>
                <c:pt idx="11844">
                  <c:v>-17.111999999999998</c:v>
                </c:pt>
                <c:pt idx="11845">
                  <c:v>-17.109999999999996</c:v>
                </c:pt>
                <c:pt idx="11846">
                  <c:v>-17.107999999999997</c:v>
                </c:pt>
                <c:pt idx="11847">
                  <c:v>-17.105999999999998</c:v>
                </c:pt>
                <c:pt idx="11848">
                  <c:v>-17.103999999999996</c:v>
                </c:pt>
                <c:pt idx="11849">
                  <c:v>-17.101999999999997</c:v>
                </c:pt>
                <c:pt idx="11850">
                  <c:v>-17.099999999999998</c:v>
                </c:pt>
                <c:pt idx="11851">
                  <c:v>-17.097999999999995</c:v>
                </c:pt>
                <c:pt idx="11852">
                  <c:v>-17.095999999999997</c:v>
                </c:pt>
                <c:pt idx="11853">
                  <c:v>-17.093999999999998</c:v>
                </c:pt>
                <c:pt idx="11854">
                  <c:v>-17.091999999999999</c:v>
                </c:pt>
                <c:pt idx="11855">
                  <c:v>-17.089999999999996</c:v>
                </c:pt>
                <c:pt idx="11856">
                  <c:v>-17.087999999999997</c:v>
                </c:pt>
                <c:pt idx="11857">
                  <c:v>-17.085999999999999</c:v>
                </c:pt>
                <c:pt idx="11858">
                  <c:v>-17.083999999999996</c:v>
                </c:pt>
                <c:pt idx="11859">
                  <c:v>-17.081999999999997</c:v>
                </c:pt>
                <c:pt idx="11860">
                  <c:v>-17.079999999999998</c:v>
                </c:pt>
                <c:pt idx="11861">
                  <c:v>-17.077999999999996</c:v>
                </c:pt>
                <c:pt idx="11862">
                  <c:v>-17.075999999999997</c:v>
                </c:pt>
                <c:pt idx="11863">
                  <c:v>-17.073999999999998</c:v>
                </c:pt>
                <c:pt idx="11864">
                  <c:v>-17.071999999999996</c:v>
                </c:pt>
                <c:pt idx="11865">
                  <c:v>-17.069999999999997</c:v>
                </c:pt>
                <c:pt idx="11866">
                  <c:v>-17.067999999999998</c:v>
                </c:pt>
                <c:pt idx="11867">
                  <c:v>-17.065999999999995</c:v>
                </c:pt>
                <c:pt idx="11868">
                  <c:v>-17.063999999999997</c:v>
                </c:pt>
                <c:pt idx="11869">
                  <c:v>-17.061999999999998</c:v>
                </c:pt>
                <c:pt idx="11870">
                  <c:v>-17.059999999999999</c:v>
                </c:pt>
                <c:pt idx="11871">
                  <c:v>-17.057999999999996</c:v>
                </c:pt>
                <c:pt idx="11872">
                  <c:v>-17.055999999999997</c:v>
                </c:pt>
                <c:pt idx="11873">
                  <c:v>-17.053999999999998</c:v>
                </c:pt>
                <c:pt idx="11874">
                  <c:v>-17.051999999999996</c:v>
                </c:pt>
                <c:pt idx="11875">
                  <c:v>-17.049999999999997</c:v>
                </c:pt>
                <c:pt idx="11876">
                  <c:v>-17.047999999999998</c:v>
                </c:pt>
                <c:pt idx="11877">
                  <c:v>-17.045999999999996</c:v>
                </c:pt>
                <c:pt idx="11878">
                  <c:v>-17.043999999999997</c:v>
                </c:pt>
                <c:pt idx="11879">
                  <c:v>-17.041999999999998</c:v>
                </c:pt>
                <c:pt idx="11880">
                  <c:v>-17.039999999999996</c:v>
                </c:pt>
                <c:pt idx="11881">
                  <c:v>-17.037999999999997</c:v>
                </c:pt>
                <c:pt idx="11882">
                  <c:v>-17.035999999999998</c:v>
                </c:pt>
                <c:pt idx="11883">
                  <c:v>-17.033999999999999</c:v>
                </c:pt>
                <c:pt idx="11884">
                  <c:v>-17.031999999999996</c:v>
                </c:pt>
                <c:pt idx="11885">
                  <c:v>-17.029999999999998</c:v>
                </c:pt>
                <c:pt idx="11886">
                  <c:v>-17.027999999999999</c:v>
                </c:pt>
                <c:pt idx="11887">
                  <c:v>-17.025999999999996</c:v>
                </c:pt>
                <c:pt idx="11888">
                  <c:v>-17.023999999999997</c:v>
                </c:pt>
                <c:pt idx="11889">
                  <c:v>-17.021999999999998</c:v>
                </c:pt>
                <c:pt idx="11890">
                  <c:v>-17.019999999999996</c:v>
                </c:pt>
                <c:pt idx="11891">
                  <c:v>-17.017999999999997</c:v>
                </c:pt>
                <c:pt idx="11892">
                  <c:v>-17.015999999999998</c:v>
                </c:pt>
                <c:pt idx="11893">
                  <c:v>-17.013999999999996</c:v>
                </c:pt>
                <c:pt idx="11894">
                  <c:v>-17.011999999999997</c:v>
                </c:pt>
                <c:pt idx="11895">
                  <c:v>-17.009999999999998</c:v>
                </c:pt>
                <c:pt idx="11896">
                  <c:v>-17.007999999999996</c:v>
                </c:pt>
                <c:pt idx="11897">
                  <c:v>-17.005999999999997</c:v>
                </c:pt>
                <c:pt idx="11898">
                  <c:v>-17.003999999999998</c:v>
                </c:pt>
                <c:pt idx="11899">
                  <c:v>-17.001999999999999</c:v>
                </c:pt>
                <c:pt idx="11900">
                  <c:v>-16.999999999999996</c:v>
                </c:pt>
                <c:pt idx="11901">
                  <c:v>-16.997999999999998</c:v>
                </c:pt>
                <c:pt idx="11902">
                  <c:v>-16.995999999999999</c:v>
                </c:pt>
                <c:pt idx="11903">
                  <c:v>-16.993999999999996</c:v>
                </c:pt>
                <c:pt idx="11904">
                  <c:v>-16.991999999999997</c:v>
                </c:pt>
                <c:pt idx="11905">
                  <c:v>-16.989999999999998</c:v>
                </c:pt>
                <c:pt idx="11906">
                  <c:v>-16.987999999999996</c:v>
                </c:pt>
                <c:pt idx="11907">
                  <c:v>-16.985999999999997</c:v>
                </c:pt>
                <c:pt idx="11908">
                  <c:v>-16.983999999999998</c:v>
                </c:pt>
                <c:pt idx="11909">
                  <c:v>-16.981999999999996</c:v>
                </c:pt>
                <c:pt idx="11910">
                  <c:v>-16.979999999999997</c:v>
                </c:pt>
                <c:pt idx="11911">
                  <c:v>-16.977999999999998</c:v>
                </c:pt>
                <c:pt idx="11912">
                  <c:v>-16.975999999999996</c:v>
                </c:pt>
                <c:pt idx="11913">
                  <c:v>-16.973999999999997</c:v>
                </c:pt>
                <c:pt idx="11914">
                  <c:v>-16.971999999999998</c:v>
                </c:pt>
                <c:pt idx="11915">
                  <c:v>-16.97</c:v>
                </c:pt>
                <c:pt idx="11916">
                  <c:v>-16.967999999999996</c:v>
                </c:pt>
                <c:pt idx="11917">
                  <c:v>-16.965999999999998</c:v>
                </c:pt>
                <c:pt idx="11918">
                  <c:v>-16.963999999999999</c:v>
                </c:pt>
                <c:pt idx="11919">
                  <c:v>-16.961999999999996</c:v>
                </c:pt>
                <c:pt idx="11920">
                  <c:v>-16.959999999999997</c:v>
                </c:pt>
                <c:pt idx="11921">
                  <c:v>-16.957999999999998</c:v>
                </c:pt>
                <c:pt idx="11922">
                  <c:v>-16.955999999999996</c:v>
                </c:pt>
                <c:pt idx="11923">
                  <c:v>-16.953999999999997</c:v>
                </c:pt>
                <c:pt idx="11924">
                  <c:v>-16.951999999999998</c:v>
                </c:pt>
                <c:pt idx="11925">
                  <c:v>-16.949999999999996</c:v>
                </c:pt>
                <c:pt idx="11926">
                  <c:v>-16.947999999999997</c:v>
                </c:pt>
                <c:pt idx="11927">
                  <c:v>-16.945999999999998</c:v>
                </c:pt>
                <c:pt idx="11928">
                  <c:v>-16.943999999999996</c:v>
                </c:pt>
                <c:pt idx="11929">
                  <c:v>-16.941999999999997</c:v>
                </c:pt>
                <c:pt idx="11930">
                  <c:v>-16.939999999999998</c:v>
                </c:pt>
                <c:pt idx="11931">
                  <c:v>-16.937999999999999</c:v>
                </c:pt>
                <c:pt idx="11932">
                  <c:v>-16.935999999999996</c:v>
                </c:pt>
                <c:pt idx="11933">
                  <c:v>-16.933999999999997</c:v>
                </c:pt>
                <c:pt idx="11934">
                  <c:v>-16.931999999999999</c:v>
                </c:pt>
                <c:pt idx="11935">
                  <c:v>-16.929999999999996</c:v>
                </c:pt>
                <c:pt idx="11936">
                  <c:v>-16.927999999999997</c:v>
                </c:pt>
                <c:pt idx="11937">
                  <c:v>-16.925999999999998</c:v>
                </c:pt>
                <c:pt idx="11938">
                  <c:v>-16.923999999999996</c:v>
                </c:pt>
                <c:pt idx="11939">
                  <c:v>-16.921999999999997</c:v>
                </c:pt>
                <c:pt idx="11940">
                  <c:v>-16.919999999999998</c:v>
                </c:pt>
                <c:pt idx="11941">
                  <c:v>-16.917999999999996</c:v>
                </c:pt>
                <c:pt idx="11942">
                  <c:v>-16.915999999999997</c:v>
                </c:pt>
                <c:pt idx="11943">
                  <c:v>-16.913999999999998</c:v>
                </c:pt>
                <c:pt idx="11944">
                  <c:v>-16.911999999999995</c:v>
                </c:pt>
                <c:pt idx="11945">
                  <c:v>-16.909999999999997</c:v>
                </c:pt>
                <c:pt idx="11946">
                  <c:v>-16.907999999999998</c:v>
                </c:pt>
                <c:pt idx="11947">
                  <c:v>-16.905999999999999</c:v>
                </c:pt>
                <c:pt idx="11948">
                  <c:v>-16.903999999999996</c:v>
                </c:pt>
                <c:pt idx="11949">
                  <c:v>-16.901999999999997</c:v>
                </c:pt>
                <c:pt idx="11950">
                  <c:v>-16.899999999999999</c:v>
                </c:pt>
                <c:pt idx="11951">
                  <c:v>-16.897999999999996</c:v>
                </c:pt>
                <c:pt idx="11952">
                  <c:v>-16.895999999999997</c:v>
                </c:pt>
                <c:pt idx="11953">
                  <c:v>-16.893999999999998</c:v>
                </c:pt>
                <c:pt idx="11954">
                  <c:v>-16.891999999999996</c:v>
                </c:pt>
                <c:pt idx="11955">
                  <c:v>-16.889999999999997</c:v>
                </c:pt>
                <c:pt idx="11956">
                  <c:v>-16.887999999999998</c:v>
                </c:pt>
                <c:pt idx="11957">
                  <c:v>-16.885999999999996</c:v>
                </c:pt>
                <c:pt idx="11958">
                  <c:v>-16.883999999999997</c:v>
                </c:pt>
                <c:pt idx="11959">
                  <c:v>-16.881999999999998</c:v>
                </c:pt>
                <c:pt idx="11960">
                  <c:v>-16.879999999999995</c:v>
                </c:pt>
                <c:pt idx="11961">
                  <c:v>-16.877999999999997</c:v>
                </c:pt>
                <c:pt idx="11962">
                  <c:v>-16.875999999999998</c:v>
                </c:pt>
                <c:pt idx="11963">
                  <c:v>-16.873999999999999</c:v>
                </c:pt>
                <c:pt idx="11964">
                  <c:v>-16.871999999999996</c:v>
                </c:pt>
                <c:pt idx="11965">
                  <c:v>-16.869999999999997</c:v>
                </c:pt>
                <c:pt idx="11966">
                  <c:v>-16.867999999999999</c:v>
                </c:pt>
                <c:pt idx="11967">
                  <c:v>-16.865999999999996</c:v>
                </c:pt>
                <c:pt idx="11968">
                  <c:v>-16.863999999999997</c:v>
                </c:pt>
                <c:pt idx="11969">
                  <c:v>-16.861999999999998</c:v>
                </c:pt>
                <c:pt idx="11970">
                  <c:v>-16.859999999999996</c:v>
                </c:pt>
                <c:pt idx="11971">
                  <c:v>-16.857999999999997</c:v>
                </c:pt>
                <c:pt idx="11972">
                  <c:v>-16.855999999999998</c:v>
                </c:pt>
                <c:pt idx="11973">
                  <c:v>-16.853999999999996</c:v>
                </c:pt>
                <c:pt idx="11974">
                  <c:v>-16.851999999999997</c:v>
                </c:pt>
                <c:pt idx="11975">
                  <c:v>-16.849999999999998</c:v>
                </c:pt>
                <c:pt idx="11976">
                  <c:v>-16.847999999999995</c:v>
                </c:pt>
                <c:pt idx="11977">
                  <c:v>-16.845999999999997</c:v>
                </c:pt>
                <c:pt idx="11978">
                  <c:v>-16.843999999999998</c:v>
                </c:pt>
                <c:pt idx="11979">
                  <c:v>-16.841999999999999</c:v>
                </c:pt>
                <c:pt idx="11980">
                  <c:v>-16.839999999999996</c:v>
                </c:pt>
                <c:pt idx="11981">
                  <c:v>-16.837999999999997</c:v>
                </c:pt>
                <c:pt idx="11982">
                  <c:v>-16.835999999999999</c:v>
                </c:pt>
                <c:pt idx="11983">
                  <c:v>-16.833999999999996</c:v>
                </c:pt>
                <c:pt idx="11984">
                  <c:v>-16.831999999999997</c:v>
                </c:pt>
                <c:pt idx="11985">
                  <c:v>-16.829999999999998</c:v>
                </c:pt>
                <c:pt idx="11986">
                  <c:v>-16.827999999999996</c:v>
                </c:pt>
                <c:pt idx="11987">
                  <c:v>-16.825999999999997</c:v>
                </c:pt>
                <c:pt idx="11988">
                  <c:v>-16.823999999999998</c:v>
                </c:pt>
                <c:pt idx="11989">
                  <c:v>-16.821999999999996</c:v>
                </c:pt>
                <c:pt idx="11990">
                  <c:v>-16.819999999999997</c:v>
                </c:pt>
                <c:pt idx="11991">
                  <c:v>-16.817999999999998</c:v>
                </c:pt>
                <c:pt idx="11992">
                  <c:v>-16.815999999999995</c:v>
                </c:pt>
                <c:pt idx="11993">
                  <c:v>-16.813999999999997</c:v>
                </c:pt>
                <c:pt idx="11994">
                  <c:v>-16.811999999999998</c:v>
                </c:pt>
                <c:pt idx="11995">
                  <c:v>-16.809999999999999</c:v>
                </c:pt>
                <c:pt idx="11996">
                  <c:v>-16.807999999999996</c:v>
                </c:pt>
                <c:pt idx="11997">
                  <c:v>-16.805999999999997</c:v>
                </c:pt>
                <c:pt idx="11998">
                  <c:v>-16.803999999999998</c:v>
                </c:pt>
                <c:pt idx="11999">
                  <c:v>-16.801999999999996</c:v>
                </c:pt>
                <c:pt idx="12000">
                  <c:v>-16.799999999999997</c:v>
                </c:pt>
                <c:pt idx="12001">
                  <c:v>-16.797999999999998</c:v>
                </c:pt>
                <c:pt idx="12002">
                  <c:v>-16.795999999999996</c:v>
                </c:pt>
                <c:pt idx="12003">
                  <c:v>-16.793999999999997</c:v>
                </c:pt>
                <c:pt idx="12004">
                  <c:v>-16.791999999999998</c:v>
                </c:pt>
                <c:pt idx="12005">
                  <c:v>-16.789999999999996</c:v>
                </c:pt>
                <c:pt idx="12006">
                  <c:v>-16.787999999999997</c:v>
                </c:pt>
                <c:pt idx="12007">
                  <c:v>-16.785999999999998</c:v>
                </c:pt>
                <c:pt idx="12008">
                  <c:v>-16.783999999999999</c:v>
                </c:pt>
                <c:pt idx="12009">
                  <c:v>-16.781999999999996</c:v>
                </c:pt>
                <c:pt idx="12010">
                  <c:v>-16.779999999999998</c:v>
                </c:pt>
                <c:pt idx="12011">
                  <c:v>-16.777999999999999</c:v>
                </c:pt>
                <c:pt idx="12012">
                  <c:v>-16.775999999999996</c:v>
                </c:pt>
                <c:pt idx="12013">
                  <c:v>-16.773999999999997</c:v>
                </c:pt>
                <c:pt idx="12014">
                  <c:v>-16.771999999999998</c:v>
                </c:pt>
                <c:pt idx="12015">
                  <c:v>-16.769999999999996</c:v>
                </c:pt>
                <c:pt idx="12016">
                  <c:v>-16.767999999999997</c:v>
                </c:pt>
                <c:pt idx="12017">
                  <c:v>-16.765999999999998</c:v>
                </c:pt>
                <c:pt idx="12018">
                  <c:v>-16.763999999999996</c:v>
                </c:pt>
                <c:pt idx="12019">
                  <c:v>-16.761999999999997</c:v>
                </c:pt>
                <c:pt idx="12020">
                  <c:v>-16.759999999999998</c:v>
                </c:pt>
                <c:pt idx="12021">
                  <c:v>-16.757999999999996</c:v>
                </c:pt>
                <c:pt idx="12022">
                  <c:v>-16.755999999999997</c:v>
                </c:pt>
                <c:pt idx="12023">
                  <c:v>-16.753999999999998</c:v>
                </c:pt>
                <c:pt idx="12024">
                  <c:v>-16.751999999999999</c:v>
                </c:pt>
                <c:pt idx="12025">
                  <c:v>-16.749999999999996</c:v>
                </c:pt>
                <c:pt idx="12026">
                  <c:v>-16.747999999999998</c:v>
                </c:pt>
                <c:pt idx="12027">
                  <c:v>-16.745999999999999</c:v>
                </c:pt>
                <c:pt idx="12028">
                  <c:v>-16.743999999999996</c:v>
                </c:pt>
                <c:pt idx="12029">
                  <c:v>-16.741999999999997</c:v>
                </c:pt>
                <c:pt idx="12030">
                  <c:v>-16.739999999999998</c:v>
                </c:pt>
                <c:pt idx="12031">
                  <c:v>-16.737999999999996</c:v>
                </c:pt>
                <c:pt idx="12032">
                  <c:v>-16.735999999999997</c:v>
                </c:pt>
                <c:pt idx="12033">
                  <c:v>-16.733999999999998</c:v>
                </c:pt>
                <c:pt idx="12034">
                  <c:v>-16.731999999999996</c:v>
                </c:pt>
                <c:pt idx="12035">
                  <c:v>-16.729999999999997</c:v>
                </c:pt>
                <c:pt idx="12036">
                  <c:v>-16.727999999999998</c:v>
                </c:pt>
                <c:pt idx="12037">
                  <c:v>-16.725999999999996</c:v>
                </c:pt>
                <c:pt idx="12038">
                  <c:v>-16.723999999999997</c:v>
                </c:pt>
                <c:pt idx="12039">
                  <c:v>-16.721999999999998</c:v>
                </c:pt>
                <c:pt idx="12040">
                  <c:v>-16.72</c:v>
                </c:pt>
                <c:pt idx="12041">
                  <c:v>-16.717999999999996</c:v>
                </c:pt>
                <c:pt idx="12042">
                  <c:v>-16.715999999999998</c:v>
                </c:pt>
                <c:pt idx="12043">
                  <c:v>-16.713999999999999</c:v>
                </c:pt>
                <c:pt idx="12044">
                  <c:v>-16.711999999999996</c:v>
                </c:pt>
                <c:pt idx="12045">
                  <c:v>-16.709999999999997</c:v>
                </c:pt>
                <c:pt idx="12046">
                  <c:v>-16.707999999999998</c:v>
                </c:pt>
                <c:pt idx="12047">
                  <c:v>-16.705999999999996</c:v>
                </c:pt>
                <c:pt idx="12048">
                  <c:v>-16.703999999999997</c:v>
                </c:pt>
                <c:pt idx="12049">
                  <c:v>-16.701999999999998</c:v>
                </c:pt>
                <c:pt idx="12050">
                  <c:v>-16.699999999999996</c:v>
                </c:pt>
                <c:pt idx="12051">
                  <c:v>-16.697999999999997</c:v>
                </c:pt>
                <c:pt idx="12052">
                  <c:v>-16.695999999999998</c:v>
                </c:pt>
                <c:pt idx="12053">
                  <c:v>-16.693999999999996</c:v>
                </c:pt>
                <c:pt idx="12054">
                  <c:v>-16.691999999999997</c:v>
                </c:pt>
                <c:pt idx="12055">
                  <c:v>-16.689999999999998</c:v>
                </c:pt>
                <c:pt idx="12056">
                  <c:v>-16.687999999999999</c:v>
                </c:pt>
                <c:pt idx="12057">
                  <c:v>-16.685999999999996</c:v>
                </c:pt>
                <c:pt idx="12058">
                  <c:v>-16.683999999999997</c:v>
                </c:pt>
                <c:pt idx="12059">
                  <c:v>-16.681999999999999</c:v>
                </c:pt>
                <c:pt idx="12060">
                  <c:v>-16.679999999999996</c:v>
                </c:pt>
                <c:pt idx="12061">
                  <c:v>-16.677999999999997</c:v>
                </c:pt>
                <c:pt idx="12062">
                  <c:v>-16.675999999999998</c:v>
                </c:pt>
                <c:pt idx="12063">
                  <c:v>-16.673999999999996</c:v>
                </c:pt>
                <c:pt idx="12064">
                  <c:v>-16.671999999999997</c:v>
                </c:pt>
                <c:pt idx="12065">
                  <c:v>-16.669999999999998</c:v>
                </c:pt>
                <c:pt idx="12066">
                  <c:v>-16.667999999999996</c:v>
                </c:pt>
                <c:pt idx="12067">
                  <c:v>-16.665999999999997</c:v>
                </c:pt>
                <c:pt idx="12068">
                  <c:v>-16.663999999999998</c:v>
                </c:pt>
                <c:pt idx="12069">
                  <c:v>-16.661999999999995</c:v>
                </c:pt>
                <c:pt idx="12070">
                  <c:v>-16.659999999999997</c:v>
                </c:pt>
                <c:pt idx="12071">
                  <c:v>-16.657999999999998</c:v>
                </c:pt>
                <c:pt idx="12072">
                  <c:v>-16.655999999999999</c:v>
                </c:pt>
                <c:pt idx="12073">
                  <c:v>-16.653999999999996</c:v>
                </c:pt>
                <c:pt idx="12074">
                  <c:v>-16.651999999999997</c:v>
                </c:pt>
                <c:pt idx="12075">
                  <c:v>-16.649999999999999</c:v>
                </c:pt>
                <c:pt idx="12076">
                  <c:v>-16.647999999999996</c:v>
                </c:pt>
                <c:pt idx="12077">
                  <c:v>-16.645999999999997</c:v>
                </c:pt>
                <c:pt idx="12078">
                  <c:v>-16.643999999999998</c:v>
                </c:pt>
                <c:pt idx="12079">
                  <c:v>-16.641999999999996</c:v>
                </c:pt>
                <c:pt idx="12080">
                  <c:v>-16.639999999999997</c:v>
                </c:pt>
                <c:pt idx="12081">
                  <c:v>-16.637999999999998</c:v>
                </c:pt>
                <c:pt idx="12082">
                  <c:v>-16.635999999999996</c:v>
                </c:pt>
                <c:pt idx="12083">
                  <c:v>-16.633999999999997</c:v>
                </c:pt>
                <c:pt idx="12084">
                  <c:v>-16.631999999999998</c:v>
                </c:pt>
                <c:pt idx="12085">
                  <c:v>-16.629999999999995</c:v>
                </c:pt>
                <c:pt idx="12086">
                  <c:v>-16.627999999999997</c:v>
                </c:pt>
                <c:pt idx="12087">
                  <c:v>-16.625999999999998</c:v>
                </c:pt>
                <c:pt idx="12088">
                  <c:v>-16.623999999999999</c:v>
                </c:pt>
                <c:pt idx="12089">
                  <c:v>-16.621999999999996</c:v>
                </c:pt>
                <c:pt idx="12090">
                  <c:v>-16.619999999999997</c:v>
                </c:pt>
                <c:pt idx="12091">
                  <c:v>-16.617999999999999</c:v>
                </c:pt>
                <c:pt idx="12092">
                  <c:v>-16.615999999999996</c:v>
                </c:pt>
                <c:pt idx="12093">
                  <c:v>-16.613999999999997</c:v>
                </c:pt>
                <c:pt idx="12094">
                  <c:v>-16.611999999999998</c:v>
                </c:pt>
                <c:pt idx="12095">
                  <c:v>-16.609999999999996</c:v>
                </c:pt>
                <c:pt idx="12096">
                  <c:v>-16.607999999999997</c:v>
                </c:pt>
                <c:pt idx="12097">
                  <c:v>-16.605999999999998</c:v>
                </c:pt>
                <c:pt idx="12098">
                  <c:v>-16.603999999999996</c:v>
                </c:pt>
                <c:pt idx="12099">
                  <c:v>-16.601999999999997</c:v>
                </c:pt>
                <c:pt idx="12100">
                  <c:v>-16.599999999999998</c:v>
                </c:pt>
                <c:pt idx="12101">
                  <c:v>-16.597999999999995</c:v>
                </c:pt>
                <c:pt idx="12102">
                  <c:v>-16.595999999999997</c:v>
                </c:pt>
                <c:pt idx="12103">
                  <c:v>-16.593999999999998</c:v>
                </c:pt>
                <c:pt idx="12104">
                  <c:v>-16.591999999999999</c:v>
                </c:pt>
                <c:pt idx="12105">
                  <c:v>-16.589999999999996</c:v>
                </c:pt>
                <c:pt idx="12106">
                  <c:v>-16.587999999999997</c:v>
                </c:pt>
                <c:pt idx="12107">
                  <c:v>-16.585999999999999</c:v>
                </c:pt>
                <c:pt idx="12108">
                  <c:v>-16.583999999999996</c:v>
                </c:pt>
                <c:pt idx="12109">
                  <c:v>-16.581999999999997</c:v>
                </c:pt>
                <c:pt idx="12110">
                  <c:v>-16.579999999999998</c:v>
                </c:pt>
                <c:pt idx="12111">
                  <c:v>-16.577999999999996</c:v>
                </c:pt>
                <c:pt idx="12112">
                  <c:v>-16.575999999999997</c:v>
                </c:pt>
                <c:pt idx="12113">
                  <c:v>-16.573999999999998</c:v>
                </c:pt>
                <c:pt idx="12114">
                  <c:v>-16.571999999999996</c:v>
                </c:pt>
                <c:pt idx="12115">
                  <c:v>-16.569999999999997</c:v>
                </c:pt>
                <c:pt idx="12116">
                  <c:v>-16.567999999999998</c:v>
                </c:pt>
                <c:pt idx="12117">
                  <c:v>-16.565999999999995</c:v>
                </c:pt>
                <c:pt idx="12118">
                  <c:v>-16.563999999999997</c:v>
                </c:pt>
                <c:pt idx="12119">
                  <c:v>-16.561999999999998</c:v>
                </c:pt>
                <c:pt idx="12120">
                  <c:v>-16.559999999999999</c:v>
                </c:pt>
                <c:pt idx="12121">
                  <c:v>-16.557999999999996</c:v>
                </c:pt>
                <c:pt idx="12122">
                  <c:v>-16.555999999999997</c:v>
                </c:pt>
                <c:pt idx="12123">
                  <c:v>-16.553999999999998</c:v>
                </c:pt>
                <c:pt idx="12124">
                  <c:v>-16.551999999999996</c:v>
                </c:pt>
                <c:pt idx="12125">
                  <c:v>-16.549999999999997</c:v>
                </c:pt>
                <c:pt idx="12126">
                  <c:v>-16.547999999999998</c:v>
                </c:pt>
                <c:pt idx="12127">
                  <c:v>-16.545999999999996</c:v>
                </c:pt>
                <c:pt idx="12128">
                  <c:v>-16.543999999999997</c:v>
                </c:pt>
                <c:pt idx="12129">
                  <c:v>-16.541999999999998</c:v>
                </c:pt>
                <c:pt idx="12130">
                  <c:v>-16.539999999999996</c:v>
                </c:pt>
                <c:pt idx="12131">
                  <c:v>-16.537999999999997</c:v>
                </c:pt>
                <c:pt idx="12132">
                  <c:v>-16.535999999999998</c:v>
                </c:pt>
                <c:pt idx="12133">
                  <c:v>-16.533999999999999</c:v>
                </c:pt>
                <c:pt idx="12134">
                  <c:v>-16.531999999999996</c:v>
                </c:pt>
                <c:pt idx="12135">
                  <c:v>-16.529999999999998</c:v>
                </c:pt>
                <c:pt idx="12136">
                  <c:v>-16.527999999999999</c:v>
                </c:pt>
                <c:pt idx="12137">
                  <c:v>-16.525999999999996</c:v>
                </c:pt>
                <c:pt idx="12138">
                  <c:v>-16.523999999999997</c:v>
                </c:pt>
                <c:pt idx="12139">
                  <c:v>-16.521999999999998</c:v>
                </c:pt>
                <c:pt idx="12140">
                  <c:v>-16.519999999999996</c:v>
                </c:pt>
                <c:pt idx="12141">
                  <c:v>-16.517999999999997</c:v>
                </c:pt>
                <c:pt idx="12142">
                  <c:v>-16.515999999999998</c:v>
                </c:pt>
                <c:pt idx="12143">
                  <c:v>-16.513999999999996</c:v>
                </c:pt>
                <c:pt idx="12144">
                  <c:v>-16.511999999999997</c:v>
                </c:pt>
                <c:pt idx="12145">
                  <c:v>-16.509999999999998</c:v>
                </c:pt>
                <c:pt idx="12146">
                  <c:v>-16.507999999999996</c:v>
                </c:pt>
                <c:pt idx="12147">
                  <c:v>-16.505999999999997</c:v>
                </c:pt>
                <c:pt idx="12148">
                  <c:v>-16.503999999999998</c:v>
                </c:pt>
                <c:pt idx="12149">
                  <c:v>-16.501999999999999</c:v>
                </c:pt>
                <c:pt idx="12150">
                  <c:v>-16.499999999999996</c:v>
                </c:pt>
                <c:pt idx="12151">
                  <c:v>-16.497999999999998</c:v>
                </c:pt>
                <c:pt idx="12152">
                  <c:v>-16.495999999999999</c:v>
                </c:pt>
                <c:pt idx="12153">
                  <c:v>-16.493999999999996</c:v>
                </c:pt>
                <c:pt idx="12154">
                  <c:v>-16.491999999999997</c:v>
                </c:pt>
                <c:pt idx="12155">
                  <c:v>-16.489999999999998</c:v>
                </c:pt>
                <c:pt idx="12156">
                  <c:v>-16.487999999999996</c:v>
                </c:pt>
                <c:pt idx="12157">
                  <c:v>-16.485999999999997</c:v>
                </c:pt>
                <c:pt idx="12158">
                  <c:v>-16.483999999999998</c:v>
                </c:pt>
                <c:pt idx="12159">
                  <c:v>-16.481999999999996</c:v>
                </c:pt>
                <c:pt idx="12160">
                  <c:v>-16.479999999999997</c:v>
                </c:pt>
                <c:pt idx="12161">
                  <c:v>-16.477999999999998</c:v>
                </c:pt>
                <c:pt idx="12162">
                  <c:v>-16.475999999999996</c:v>
                </c:pt>
                <c:pt idx="12163">
                  <c:v>-16.473999999999997</c:v>
                </c:pt>
                <c:pt idx="12164">
                  <c:v>-16.471999999999998</c:v>
                </c:pt>
                <c:pt idx="12165">
                  <c:v>-16.47</c:v>
                </c:pt>
                <c:pt idx="12166">
                  <c:v>-16.467999999999996</c:v>
                </c:pt>
                <c:pt idx="12167">
                  <c:v>-16.465999999999998</c:v>
                </c:pt>
                <c:pt idx="12168">
                  <c:v>-16.463999999999999</c:v>
                </c:pt>
                <c:pt idx="12169">
                  <c:v>-16.461999999999996</c:v>
                </c:pt>
                <c:pt idx="12170">
                  <c:v>-16.459999999999997</c:v>
                </c:pt>
                <c:pt idx="12171">
                  <c:v>-16.457999999999998</c:v>
                </c:pt>
                <c:pt idx="12172">
                  <c:v>-16.455999999999996</c:v>
                </c:pt>
                <c:pt idx="12173">
                  <c:v>-16.453999999999997</c:v>
                </c:pt>
                <c:pt idx="12174">
                  <c:v>-16.451999999999998</c:v>
                </c:pt>
                <c:pt idx="12175">
                  <c:v>-16.449999999999996</c:v>
                </c:pt>
                <c:pt idx="12176">
                  <c:v>-16.447999999999997</c:v>
                </c:pt>
                <c:pt idx="12177">
                  <c:v>-16.445999999999998</c:v>
                </c:pt>
                <c:pt idx="12178">
                  <c:v>-16.443999999999996</c:v>
                </c:pt>
                <c:pt idx="12179">
                  <c:v>-16.441999999999997</c:v>
                </c:pt>
                <c:pt idx="12180">
                  <c:v>-16.439999999999998</c:v>
                </c:pt>
                <c:pt idx="12181">
                  <c:v>-16.437999999999999</c:v>
                </c:pt>
                <c:pt idx="12182">
                  <c:v>-16.435999999999996</c:v>
                </c:pt>
                <c:pt idx="12183">
                  <c:v>-16.433999999999997</c:v>
                </c:pt>
                <c:pt idx="12184">
                  <c:v>-16.431999999999999</c:v>
                </c:pt>
                <c:pt idx="12185">
                  <c:v>-16.429999999999996</c:v>
                </c:pt>
                <c:pt idx="12186">
                  <c:v>-16.427999999999997</c:v>
                </c:pt>
                <c:pt idx="12187">
                  <c:v>-16.425999999999998</c:v>
                </c:pt>
                <c:pt idx="12188">
                  <c:v>-16.423999999999996</c:v>
                </c:pt>
                <c:pt idx="12189">
                  <c:v>-16.421999999999997</c:v>
                </c:pt>
                <c:pt idx="12190">
                  <c:v>-16.419999999999998</c:v>
                </c:pt>
                <c:pt idx="12191">
                  <c:v>-16.417999999999996</c:v>
                </c:pt>
                <c:pt idx="12192">
                  <c:v>-16.415999999999997</c:v>
                </c:pt>
                <c:pt idx="12193">
                  <c:v>-16.413999999999998</c:v>
                </c:pt>
                <c:pt idx="12194">
                  <c:v>-16.411999999999995</c:v>
                </c:pt>
                <c:pt idx="12195">
                  <c:v>-16.409999999999997</c:v>
                </c:pt>
                <c:pt idx="12196">
                  <c:v>-16.407999999999998</c:v>
                </c:pt>
                <c:pt idx="12197">
                  <c:v>-16.405999999999999</c:v>
                </c:pt>
                <c:pt idx="12198">
                  <c:v>-16.403999999999996</c:v>
                </c:pt>
                <c:pt idx="12199">
                  <c:v>-16.401999999999997</c:v>
                </c:pt>
                <c:pt idx="12200">
                  <c:v>-16.399999999999999</c:v>
                </c:pt>
                <c:pt idx="12201">
                  <c:v>-16.397999999999996</c:v>
                </c:pt>
                <c:pt idx="12202">
                  <c:v>-16.395999999999997</c:v>
                </c:pt>
                <c:pt idx="12203">
                  <c:v>-16.393999999999998</c:v>
                </c:pt>
                <c:pt idx="12204">
                  <c:v>-16.391999999999996</c:v>
                </c:pt>
                <c:pt idx="12205">
                  <c:v>-16.389999999999997</c:v>
                </c:pt>
                <c:pt idx="12206">
                  <c:v>-16.387999999999998</c:v>
                </c:pt>
                <c:pt idx="12207">
                  <c:v>-16.385999999999996</c:v>
                </c:pt>
                <c:pt idx="12208">
                  <c:v>-16.383999999999997</c:v>
                </c:pt>
                <c:pt idx="12209">
                  <c:v>-16.381999999999998</c:v>
                </c:pt>
                <c:pt idx="12210">
                  <c:v>-16.379999999999995</c:v>
                </c:pt>
                <c:pt idx="12211">
                  <c:v>-16.377999999999997</c:v>
                </c:pt>
                <c:pt idx="12212">
                  <c:v>-16.375999999999998</c:v>
                </c:pt>
                <c:pt idx="12213">
                  <c:v>-16.373999999999999</c:v>
                </c:pt>
                <c:pt idx="12214">
                  <c:v>-16.371999999999996</c:v>
                </c:pt>
                <c:pt idx="12215">
                  <c:v>-16.369999999999997</c:v>
                </c:pt>
                <c:pt idx="12216">
                  <c:v>-16.367999999999999</c:v>
                </c:pt>
                <c:pt idx="12217">
                  <c:v>-16.365999999999996</c:v>
                </c:pt>
                <c:pt idx="12218">
                  <c:v>-16.363999999999997</c:v>
                </c:pt>
                <c:pt idx="12219">
                  <c:v>-16.361999999999998</c:v>
                </c:pt>
                <c:pt idx="12220">
                  <c:v>-16.359999999999996</c:v>
                </c:pt>
                <c:pt idx="12221">
                  <c:v>-16.357999999999997</c:v>
                </c:pt>
                <c:pt idx="12222">
                  <c:v>-16.355999999999998</c:v>
                </c:pt>
                <c:pt idx="12223">
                  <c:v>-16.353999999999996</c:v>
                </c:pt>
                <c:pt idx="12224">
                  <c:v>-16.351999999999997</c:v>
                </c:pt>
                <c:pt idx="12225">
                  <c:v>-16.349999999999998</c:v>
                </c:pt>
                <c:pt idx="12226">
                  <c:v>-16.347999999999995</c:v>
                </c:pt>
                <c:pt idx="12227">
                  <c:v>-16.345999999999997</c:v>
                </c:pt>
                <c:pt idx="12228">
                  <c:v>-16.343999999999998</c:v>
                </c:pt>
                <c:pt idx="12229">
                  <c:v>-16.341999999999999</c:v>
                </c:pt>
                <c:pt idx="12230">
                  <c:v>-16.339999999999996</c:v>
                </c:pt>
                <c:pt idx="12231">
                  <c:v>-16.337999999999997</c:v>
                </c:pt>
                <c:pt idx="12232">
                  <c:v>-16.335999999999999</c:v>
                </c:pt>
                <c:pt idx="12233">
                  <c:v>-16.333999999999996</c:v>
                </c:pt>
                <c:pt idx="12234">
                  <c:v>-16.331999999999997</c:v>
                </c:pt>
                <c:pt idx="12235">
                  <c:v>-16.329999999999998</c:v>
                </c:pt>
                <c:pt idx="12236">
                  <c:v>-16.327999999999996</c:v>
                </c:pt>
                <c:pt idx="12237">
                  <c:v>-16.325999999999997</c:v>
                </c:pt>
                <c:pt idx="12238">
                  <c:v>-16.323999999999998</c:v>
                </c:pt>
                <c:pt idx="12239">
                  <c:v>-16.321999999999996</c:v>
                </c:pt>
                <c:pt idx="12240">
                  <c:v>-16.319999999999997</c:v>
                </c:pt>
                <c:pt idx="12241">
                  <c:v>-16.317999999999998</c:v>
                </c:pt>
                <c:pt idx="12242">
                  <c:v>-16.315999999999995</c:v>
                </c:pt>
                <c:pt idx="12243">
                  <c:v>-16.313999999999997</c:v>
                </c:pt>
                <c:pt idx="12244">
                  <c:v>-16.311999999999998</c:v>
                </c:pt>
                <c:pt idx="12245">
                  <c:v>-16.309999999999999</c:v>
                </c:pt>
                <c:pt idx="12246">
                  <c:v>-16.307999999999996</c:v>
                </c:pt>
                <c:pt idx="12247">
                  <c:v>-16.305999999999997</c:v>
                </c:pt>
                <c:pt idx="12248">
                  <c:v>-16.303999999999998</c:v>
                </c:pt>
                <c:pt idx="12249">
                  <c:v>-16.301999999999996</c:v>
                </c:pt>
                <c:pt idx="12250">
                  <c:v>-16.299999999999997</c:v>
                </c:pt>
                <c:pt idx="12251">
                  <c:v>-16.297999999999998</c:v>
                </c:pt>
                <c:pt idx="12252">
                  <c:v>-16.295999999999996</c:v>
                </c:pt>
                <c:pt idx="12253">
                  <c:v>-16.293999999999997</c:v>
                </c:pt>
                <c:pt idx="12254">
                  <c:v>-16.291999999999998</c:v>
                </c:pt>
                <c:pt idx="12255">
                  <c:v>-16.289999999999996</c:v>
                </c:pt>
                <c:pt idx="12256">
                  <c:v>-16.287999999999997</c:v>
                </c:pt>
                <c:pt idx="12257">
                  <c:v>-16.285999999999998</c:v>
                </c:pt>
                <c:pt idx="12258">
                  <c:v>-16.283999999999999</c:v>
                </c:pt>
                <c:pt idx="12259">
                  <c:v>-16.281999999999996</c:v>
                </c:pt>
                <c:pt idx="12260">
                  <c:v>-16.279999999999998</c:v>
                </c:pt>
                <c:pt idx="12261">
                  <c:v>-16.277999999999999</c:v>
                </c:pt>
                <c:pt idx="12262">
                  <c:v>-16.275999999999996</c:v>
                </c:pt>
                <c:pt idx="12263">
                  <c:v>-16.273999999999997</c:v>
                </c:pt>
                <c:pt idx="12264">
                  <c:v>-16.271999999999998</c:v>
                </c:pt>
                <c:pt idx="12265">
                  <c:v>-16.269999999999996</c:v>
                </c:pt>
                <c:pt idx="12266">
                  <c:v>-16.267999999999997</c:v>
                </c:pt>
                <c:pt idx="12267">
                  <c:v>-16.265999999999998</c:v>
                </c:pt>
                <c:pt idx="12268">
                  <c:v>-16.263999999999996</c:v>
                </c:pt>
                <c:pt idx="12269">
                  <c:v>-16.261999999999997</c:v>
                </c:pt>
                <c:pt idx="12270">
                  <c:v>-16.259999999999998</c:v>
                </c:pt>
                <c:pt idx="12271">
                  <c:v>-16.257999999999996</c:v>
                </c:pt>
                <c:pt idx="12272">
                  <c:v>-16.255999999999997</c:v>
                </c:pt>
                <c:pt idx="12273">
                  <c:v>-16.253999999999998</c:v>
                </c:pt>
                <c:pt idx="12274">
                  <c:v>-16.251999999999999</c:v>
                </c:pt>
                <c:pt idx="12275">
                  <c:v>-16.249999999999996</c:v>
                </c:pt>
                <c:pt idx="12276">
                  <c:v>-16.247999999999998</c:v>
                </c:pt>
                <c:pt idx="12277">
                  <c:v>-16.245999999999999</c:v>
                </c:pt>
                <c:pt idx="12278">
                  <c:v>-16.243999999999996</c:v>
                </c:pt>
                <c:pt idx="12279">
                  <c:v>-16.241999999999997</c:v>
                </c:pt>
                <c:pt idx="12280">
                  <c:v>-16.239999999999998</c:v>
                </c:pt>
                <c:pt idx="12281">
                  <c:v>-16.237999999999996</c:v>
                </c:pt>
                <c:pt idx="12282">
                  <c:v>-16.235999999999997</c:v>
                </c:pt>
                <c:pt idx="12283">
                  <c:v>-16.233999999999998</c:v>
                </c:pt>
                <c:pt idx="12284">
                  <c:v>-16.231999999999996</c:v>
                </c:pt>
                <c:pt idx="12285">
                  <c:v>-16.229999999999997</c:v>
                </c:pt>
                <c:pt idx="12286">
                  <c:v>-16.227999999999998</c:v>
                </c:pt>
                <c:pt idx="12287">
                  <c:v>-16.225999999999996</c:v>
                </c:pt>
                <c:pt idx="12288">
                  <c:v>-16.223999999999997</c:v>
                </c:pt>
                <c:pt idx="12289">
                  <c:v>-16.221999999999998</c:v>
                </c:pt>
                <c:pt idx="12290">
                  <c:v>-16.22</c:v>
                </c:pt>
                <c:pt idx="12291">
                  <c:v>-16.217999999999996</c:v>
                </c:pt>
                <c:pt idx="12292">
                  <c:v>-16.215999999999998</c:v>
                </c:pt>
                <c:pt idx="12293">
                  <c:v>-16.213999999999999</c:v>
                </c:pt>
                <c:pt idx="12294">
                  <c:v>-16.211999999999996</c:v>
                </c:pt>
                <c:pt idx="12295">
                  <c:v>-16.209999999999997</c:v>
                </c:pt>
                <c:pt idx="12296">
                  <c:v>-16.207999999999998</c:v>
                </c:pt>
                <c:pt idx="12297">
                  <c:v>-16.205999999999996</c:v>
                </c:pt>
                <c:pt idx="12298">
                  <c:v>-16.203999999999997</c:v>
                </c:pt>
                <c:pt idx="12299">
                  <c:v>-16.201999999999998</c:v>
                </c:pt>
                <c:pt idx="12300">
                  <c:v>-16.199999999999996</c:v>
                </c:pt>
                <c:pt idx="12301">
                  <c:v>-16.197999999999997</c:v>
                </c:pt>
                <c:pt idx="12302">
                  <c:v>-16.195999999999998</c:v>
                </c:pt>
                <c:pt idx="12303">
                  <c:v>-16.193999999999996</c:v>
                </c:pt>
                <c:pt idx="12304">
                  <c:v>-16.191999999999997</c:v>
                </c:pt>
                <c:pt idx="12305">
                  <c:v>-16.189999999999998</c:v>
                </c:pt>
                <c:pt idx="12306">
                  <c:v>-16.187999999999999</c:v>
                </c:pt>
                <c:pt idx="12307">
                  <c:v>-16.185999999999996</c:v>
                </c:pt>
                <c:pt idx="12308">
                  <c:v>-16.183999999999997</c:v>
                </c:pt>
                <c:pt idx="12309">
                  <c:v>-16.181999999999999</c:v>
                </c:pt>
                <c:pt idx="12310">
                  <c:v>-16.179999999999996</c:v>
                </c:pt>
                <c:pt idx="12311">
                  <c:v>-16.177999999999997</c:v>
                </c:pt>
                <c:pt idx="12312">
                  <c:v>-16.175999999999998</c:v>
                </c:pt>
                <c:pt idx="12313">
                  <c:v>-16.173999999999996</c:v>
                </c:pt>
                <c:pt idx="12314">
                  <c:v>-16.171999999999997</c:v>
                </c:pt>
                <c:pt idx="12315">
                  <c:v>-16.169999999999998</c:v>
                </c:pt>
                <c:pt idx="12316">
                  <c:v>-16.167999999999996</c:v>
                </c:pt>
                <c:pt idx="12317">
                  <c:v>-16.165999999999997</c:v>
                </c:pt>
                <c:pt idx="12318">
                  <c:v>-16.163999999999998</c:v>
                </c:pt>
                <c:pt idx="12319">
                  <c:v>-16.161999999999995</c:v>
                </c:pt>
                <c:pt idx="12320">
                  <c:v>-16.159999999999997</c:v>
                </c:pt>
                <c:pt idx="12321">
                  <c:v>-16.157999999999998</c:v>
                </c:pt>
                <c:pt idx="12322">
                  <c:v>-16.155999999999999</c:v>
                </c:pt>
                <c:pt idx="12323">
                  <c:v>-16.153999999999996</c:v>
                </c:pt>
                <c:pt idx="12324">
                  <c:v>-16.151999999999997</c:v>
                </c:pt>
                <c:pt idx="12325">
                  <c:v>-16.149999999999999</c:v>
                </c:pt>
                <c:pt idx="12326">
                  <c:v>-16.147999999999996</c:v>
                </c:pt>
                <c:pt idx="12327">
                  <c:v>-16.145999999999997</c:v>
                </c:pt>
                <c:pt idx="12328">
                  <c:v>-16.143999999999998</c:v>
                </c:pt>
                <c:pt idx="12329">
                  <c:v>-16.141999999999996</c:v>
                </c:pt>
                <c:pt idx="12330">
                  <c:v>-16.139999999999997</c:v>
                </c:pt>
                <c:pt idx="12331">
                  <c:v>-16.137999999999998</c:v>
                </c:pt>
                <c:pt idx="12332">
                  <c:v>-16.135999999999996</c:v>
                </c:pt>
                <c:pt idx="12333">
                  <c:v>-16.133999999999997</c:v>
                </c:pt>
                <c:pt idx="12334">
                  <c:v>-16.131999999999998</c:v>
                </c:pt>
                <c:pt idx="12335">
                  <c:v>-16.129999999999995</c:v>
                </c:pt>
                <c:pt idx="12336">
                  <c:v>-16.127999999999997</c:v>
                </c:pt>
                <c:pt idx="12337">
                  <c:v>-16.125999999999998</c:v>
                </c:pt>
                <c:pt idx="12338">
                  <c:v>-16.123999999999999</c:v>
                </c:pt>
                <c:pt idx="12339">
                  <c:v>-16.121999999999996</c:v>
                </c:pt>
                <c:pt idx="12340">
                  <c:v>-16.119999999999997</c:v>
                </c:pt>
                <c:pt idx="12341">
                  <c:v>-16.117999999999999</c:v>
                </c:pt>
                <c:pt idx="12342">
                  <c:v>-16.115999999999996</c:v>
                </c:pt>
                <c:pt idx="12343">
                  <c:v>-16.113999999999997</c:v>
                </c:pt>
                <c:pt idx="12344">
                  <c:v>-16.111999999999998</c:v>
                </c:pt>
                <c:pt idx="12345">
                  <c:v>-16.109999999999996</c:v>
                </c:pt>
                <c:pt idx="12346">
                  <c:v>-16.107999999999997</c:v>
                </c:pt>
                <c:pt idx="12347">
                  <c:v>-16.105999999999998</c:v>
                </c:pt>
                <c:pt idx="12348">
                  <c:v>-16.103999999999996</c:v>
                </c:pt>
                <c:pt idx="12349">
                  <c:v>-16.101999999999997</c:v>
                </c:pt>
                <c:pt idx="12350">
                  <c:v>-16.099999999999998</c:v>
                </c:pt>
                <c:pt idx="12351">
                  <c:v>-16.097999999999995</c:v>
                </c:pt>
                <c:pt idx="12352">
                  <c:v>-16.095999999999997</c:v>
                </c:pt>
                <c:pt idx="12353">
                  <c:v>-16.093999999999998</c:v>
                </c:pt>
                <c:pt idx="12354">
                  <c:v>-16.091999999999999</c:v>
                </c:pt>
                <c:pt idx="12355">
                  <c:v>-16.089999999999996</c:v>
                </c:pt>
                <c:pt idx="12356">
                  <c:v>-16.087999999999997</c:v>
                </c:pt>
                <c:pt idx="12357">
                  <c:v>-16.085999999999999</c:v>
                </c:pt>
                <c:pt idx="12358">
                  <c:v>-16.083999999999996</c:v>
                </c:pt>
                <c:pt idx="12359">
                  <c:v>-16.081999999999997</c:v>
                </c:pt>
                <c:pt idx="12360">
                  <c:v>-16.079999999999998</c:v>
                </c:pt>
                <c:pt idx="12361">
                  <c:v>-16.077999999999996</c:v>
                </c:pt>
                <c:pt idx="12362">
                  <c:v>-16.075999999999997</c:v>
                </c:pt>
                <c:pt idx="12363">
                  <c:v>-16.073999999999998</c:v>
                </c:pt>
                <c:pt idx="12364">
                  <c:v>-16.071999999999996</c:v>
                </c:pt>
                <c:pt idx="12365">
                  <c:v>-16.069999999999997</c:v>
                </c:pt>
                <c:pt idx="12366">
                  <c:v>-16.067999999999998</c:v>
                </c:pt>
                <c:pt idx="12367">
                  <c:v>-16.065999999999995</c:v>
                </c:pt>
                <c:pt idx="12368">
                  <c:v>-16.063999999999997</c:v>
                </c:pt>
                <c:pt idx="12369">
                  <c:v>-16.061999999999998</c:v>
                </c:pt>
                <c:pt idx="12370">
                  <c:v>-16.059999999999999</c:v>
                </c:pt>
                <c:pt idx="12371">
                  <c:v>-16.057999999999996</c:v>
                </c:pt>
                <c:pt idx="12372">
                  <c:v>-16.055999999999997</c:v>
                </c:pt>
                <c:pt idx="12373">
                  <c:v>-16.053999999999998</c:v>
                </c:pt>
                <c:pt idx="12374">
                  <c:v>-16.051999999999996</c:v>
                </c:pt>
                <c:pt idx="12375">
                  <c:v>-16.049999999999997</c:v>
                </c:pt>
                <c:pt idx="12376">
                  <c:v>-16.047999999999998</c:v>
                </c:pt>
                <c:pt idx="12377">
                  <c:v>-16.045999999999996</c:v>
                </c:pt>
                <c:pt idx="12378">
                  <c:v>-16.043999999999997</c:v>
                </c:pt>
                <c:pt idx="12379">
                  <c:v>-16.041999999999998</c:v>
                </c:pt>
                <c:pt idx="12380">
                  <c:v>-16.039999999999996</c:v>
                </c:pt>
                <c:pt idx="12381">
                  <c:v>-16.037999999999997</c:v>
                </c:pt>
                <c:pt idx="12382">
                  <c:v>-16.035999999999998</c:v>
                </c:pt>
                <c:pt idx="12383">
                  <c:v>-16.033999999999999</c:v>
                </c:pt>
                <c:pt idx="12384">
                  <c:v>-16.031999999999996</c:v>
                </c:pt>
                <c:pt idx="12385">
                  <c:v>-16.029999999999998</c:v>
                </c:pt>
                <c:pt idx="12386">
                  <c:v>-16.027999999999999</c:v>
                </c:pt>
                <c:pt idx="12387">
                  <c:v>-16.025999999999996</c:v>
                </c:pt>
                <c:pt idx="12388">
                  <c:v>-16.023999999999997</c:v>
                </c:pt>
                <c:pt idx="12389">
                  <c:v>-16.021999999999998</c:v>
                </c:pt>
                <c:pt idx="12390">
                  <c:v>-16.019999999999996</c:v>
                </c:pt>
                <c:pt idx="12391">
                  <c:v>-16.017999999999997</c:v>
                </c:pt>
                <c:pt idx="12392">
                  <c:v>-16.015999999999998</c:v>
                </c:pt>
                <c:pt idx="12393">
                  <c:v>-16.013999999999996</c:v>
                </c:pt>
                <c:pt idx="12394">
                  <c:v>-16.011999999999997</c:v>
                </c:pt>
                <c:pt idx="12395">
                  <c:v>-16.009999999999998</c:v>
                </c:pt>
                <c:pt idx="12396">
                  <c:v>-16.007999999999996</c:v>
                </c:pt>
                <c:pt idx="12397">
                  <c:v>-16.005999999999997</c:v>
                </c:pt>
                <c:pt idx="12398">
                  <c:v>-16.003999999999998</c:v>
                </c:pt>
                <c:pt idx="12399">
                  <c:v>-16.001999999999999</c:v>
                </c:pt>
                <c:pt idx="12400">
                  <c:v>-15.999999999999996</c:v>
                </c:pt>
                <c:pt idx="12401">
                  <c:v>-15.997999999999998</c:v>
                </c:pt>
                <c:pt idx="12402">
                  <c:v>-15.995999999999999</c:v>
                </c:pt>
                <c:pt idx="12403">
                  <c:v>-15.993999999999996</c:v>
                </c:pt>
                <c:pt idx="12404">
                  <c:v>-15.991999999999997</c:v>
                </c:pt>
                <c:pt idx="12405">
                  <c:v>-15.989999999999998</c:v>
                </c:pt>
                <c:pt idx="12406">
                  <c:v>-15.987999999999996</c:v>
                </c:pt>
                <c:pt idx="12407">
                  <c:v>-15.985999999999997</c:v>
                </c:pt>
                <c:pt idx="12408">
                  <c:v>-15.983999999999998</c:v>
                </c:pt>
                <c:pt idx="12409">
                  <c:v>-15.981999999999996</c:v>
                </c:pt>
                <c:pt idx="12410">
                  <c:v>-15.979999999999997</c:v>
                </c:pt>
                <c:pt idx="12411">
                  <c:v>-15.977999999999998</c:v>
                </c:pt>
                <c:pt idx="12412">
                  <c:v>-15.975999999999996</c:v>
                </c:pt>
                <c:pt idx="12413">
                  <c:v>-15.973999999999997</c:v>
                </c:pt>
                <c:pt idx="12414">
                  <c:v>-15.971999999999998</c:v>
                </c:pt>
                <c:pt idx="12415">
                  <c:v>-15.969999999999999</c:v>
                </c:pt>
                <c:pt idx="12416">
                  <c:v>-15.967999999999996</c:v>
                </c:pt>
                <c:pt idx="12417">
                  <c:v>-15.965999999999998</c:v>
                </c:pt>
                <c:pt idx="12418">
                  <c:v>-15.963999999999999</c:v>
                </c:pt>
                <c:pt idx="12419">
                  <c:v>-15.961999999999996</c:v>
                </c:pt>
                <c:pt idx="12420">
                  <c:v>-15.959999999999997</c:v>
                </c:pt>
                <c:pt idx="12421">
                  <c:v>-15.957999999999998</c:v>
                </c:pt>
                <c:pt idx="12422">
                  <c:v>-15.955999999999996</c:v>
                </c:pt>
                <c:pt idx="12423">
                  <c:v>-15.953999999999997</c:v>
                </c:pt>
                <c:pt idx="12424">
                  <c:v>-15.951999999999998</c:v>
                </c:pt>
                <c:pt idx="12425">
                  <c:v>-15.949999999999996</c:v>
                </c:pt>
                <c:pt idx="12426">
                  <c:v>-15.947999999999997</c:v>
                </c:pt>
                <c:pt idx="12427">
                  <c:v>-15.945999999999998</c:v>
                </c:pt>
                <c:pt idx="12428">
                  <c:v>-15.943999999999996</c:v>
                </c:pt>
                <c:pt idx="12429">
                  <c:v>-15.941999999999997</c:v>
                </c:pt>
                <c:pt idx="12430">
                  <c:v>-15.939999999999998</c:v>
                </c:pt>
                <c:pt idx="12431">
                  <c:v>-15.937999999999999</c:v>
                </c:pt>
                <c:pt idx="12432">
                  <c:v>-15.935999999999996</c:v>
                </c:pt>
                <c:pt idx="12433">
                  <c:v>-15.933999999999997</c:v>
                </c:pt>
                <c:pt idx="12434">
                  <c:v>-15.931999999999999</c:v>
                </c:pt>
                <c:pt idx="12435">
                  <c:v>-15.929999999999996</c:v>
                </c:pt>
                <c:pt idx="12436">
                  <c:v>-15.927999999999997</c:v>
                </c:pt>
                <c:pt idx="12437">
                  <c:v>-15.925999999999998</c:v>
                </c:pt>
                <c:pt idx="12438">
                  <c:v>-15.923999999999996</c:v>
                </c:pt>
                <c:pt idx="12439">
                  <c:v>-15.921999999999997</c:v>
                </c:pt>
                <c:pt idx="12440">
                  <c:v>-15.919999999999998</c:v>
                </c:pt>
                <c:pt idx="12441">
                  <c:v>-15.917999999999996</c:v>
                </c:pt>
                <c:pt idx="12442">
                  <c:v>-15.915999999999997</c:v>
                </c:pt>
                <c:pt idx="12443">
                  <c:v>-15.913999999999998</c:v>
                </c:pt>
                <c:pt idx="12444">
                  <c:v>-15.911999999999995</c:v>
                </c:pt>
                <c:pt idx="12445">
                  <c:v>-15.909999999999997</c:v>
                </c:pt>
                <c:pt idx="12446">
                  <c:v>-15.907999999999998</c:v>
                </c:pt>
                <c:pt idx="12447">
                  <c:v>-15.905999999999999</c:v>
                </c:pt>
                <c:pt idx="12448">
                  <c:v>-15.903999999999996</c:v>
                </c:pt>
                <c:pt idx="12449">
                  <c:v>-15.901999999999997</c:v>
                </c:pt>
                <c:pt idx="12450">
                  <c:v>-15.899999999999999</c:v>
                </c:pt>
                <c:pt idx="12451">
                  <c:v>-15.897999999999996</c:v>
                </c:pt>
                <c:pt idx="12452">
                  <c:v>-15.895999999999997</c:v>
                </c:pt>
                <c:pt idx="12453">
                  <c:v>-15.893999999999998</c:v>
                </c:pt>
                <c:pt idx="12454">
                  <c:v>-15.891999999999996</c:v>
                </c:pt>
                <c:pt idx="12455">
                  <c:v>-15.889999999999997</c:v>
                </c:pt>
                <c:pt idx="12456">
                  <c:v>-15.887999999999998</c:v>
                </c:pt>
                <c:pt idx="12457">
                  <c:v>-15.885999999999996</c:v>
                </c:pt>
                <c:pt idx="12458">
                  <c:v>-15.883999999999997</c:v>
                </c:pt>
                <c:pt idx="12459">
                  <c:v>-15.881999999999998</c:v>
                </c:pt>
                <c:pt idx="12460">
                  <c:v>-15.879999999999995</c:v>
                </c:pt>
                <c:pt idx="12461">
                  <c:v>-15.877999999999997</c:v>
                </c:pt>
                <c:pt idx="12462">
                  <c:v>-15.875999999999998</c:v>
                </c:pt>
                <c:pt idx="12463">
                  <c:v>-15.873999999999999</c:v>
                </c:pt>
                <c:pt idx="12464">
                  <c:v>-15.871999999999996</c:v>
                </c:pt>
                <c:pt idx="12465">
                  <c:v>-15.869999999999997</c:v>
                </c:pt>
                <c:pt idx="12466">
                  <c:v>-15.867999999999999</c:v>
                </c:pt>
                <c:pt idx="12467">
                  <c:v>-15.865999999999996</c:v>
                </c:pt>
                <c:pt idx="12468">
                  <c:v>-15.863999999999997</c:v>
                </c:pt>
                <c:pt idx="12469">
                  <c:v>-15.861999999999998</c:v>
                </c:pt>
                <c:pt idx="12470">
                  <c:v>-15.859999999999996</c:v>
                </c:pt>
                <c:pt idx="12471">
                  <c:v>-15.857999999999997</c:v>
                </c:pt>
                <c:pt idx="12472">
                  <c:v>-15.855999999999998</c:v>
                </c:pt>
                <c:pt idx="12473">
                  <c:v>-15.853999999999996</c:v>
                </c:pt>
                <c:pt idx="12474">
                  <c:v>-15.851999999999997</c:v>
                </c:pt>
                <c:pt idx="12475">
                  <c:v>-15.849999999999998</c:v>
                </c:pt>
                <c:pt idx="12476">
                  <c:v>-15.847999999999995</c:v>
                </c:pt>
                <c:pt idx="12477">
                  <c:v>-15.845999999999997</c:v>
                </c:pt>
                <c:pt idx="12478">
                  <c:v>-15.843999999999998</c:v>
                </c:pt>
                <c:pt idx="12479">
                  <c:v>-15.841999999999999</c:v>
                </c:pt>
                <c:pt idx="12480">
                  <c:v>-15.839999999999996</c:v>
                </c:pt>
                <c:pt idx="12481">
                  <c:v>-15.837999999999997</c:v>
                </c:pt>
                <c:pt idx="12482">
                  <c:v>-15.835999999999999</c:v>
                </c:pt>
                <c:pt idx="12483">
                  <c:v>-15.833999999999996</c:v>
                </c:pt>
                <c:pt idx="12484">
                  <c:v>-15.831999999999997</c:v>
                </c:pt>
                <c:pt idx="12485">
                  <c:v>-15.829999999999998</c:v>
                </c:pt>
                <c:pt idx="12486">
                  <c:v>-15.827999999999996</c:v>
                </c:pt>
                <c:pt idx="12487">
                  <c:v>-15.825999999999997</c:v>
                </c:pt>
                <c:pt idx="12488">
                  <c:v>-15.823999999999998</c:v>
                </c:pt>
                <c:pt idx="12489">
                  <c:v>-15.821999999999996</c:v>
                </c:pt>
                <c:pt idx="12490">
                  <c:v>-15.819999999999997</c:v>
                </c:pt>
                <c:pt idx="12491">
                  <c:v>-15.817999999999998</c:v>
                </c:pt>
                <c:pt idx="12492">
                  <c:v>-15.815999999999995</c:v>
                </c:pt>
                <c:pt idx="12493">
                  <c:v>-15.813999999999997</c:v>
                </c:pt>
                <c:pt idx="12494">
                  <c:v>-15.811999999999998</c:v>
                </c:pt>
                <c:pt idx="12495">
                  <c:v>-15.809999999999999</c:v>
                </c:pt>
                <c:pt idx="12496">
                  <c:v>-15.807999999999996</c:v>
                </c:pt>
                <c:pt idx="12497">
                  <c:v>-15.805999999999997</c:v>
                </c:pt>
                <c:pt idx="12498">
                  <c:v>-15.803999999999998</c:v>
                </c:pt>
                <c:pt idx="12499">
                  <c:v>-15.801999999999996</c:v>
                </c:pt>
                <c:pt idx="12500">
                  <c:v>-15.799999999999997</c:v>
                </c:pt>
                <c:pt idx="12501">
                  <c:v>-15.797999999999998</c:v>
                </c:pt>
                <c:pt idx="12502">
                  <c:v>-15.795999999999996</c:v>
                </c:pt>
                <c:pt idx="12503">
                  <c:v>-15.793999999999997</c:v>
                </c:pt>
                <c:pt idx="12504">
                  <c:v>-15.791999999999998</c:v>
                </c:pt>
                <c:pt idx="12505">
                  <c:v>-15.789999999999996</c:v>
                </c:pt>
                <c:pt idx="12506">
                  <c:v>-15.787999999999997</c:v>
                </c:pt>
                <c:pt idx="12507">
                  <c:v>-15.785999999999998</c:v>
                </c:pt>
                <c:pt idx="12508">
                  <c:v>-15.783999999999999</c:v>
                </c:pt>
                <c:pt idx="12509">
                  <c:v>-15.781999999999996</c:v>
                </c:pt>
                <c:pt idx="12510">
                  <c:v>-15.779999999999998</c:v>
                </c:pt>
                <c:pt idx="12511">
                  <c:v>-15.777999999999999</c:v>
                </c:pt>
                <c:pt idx="12512">
                  <c:v>-15.775999999999996</c:v>
                </c:pt>
                <c:pt idx="12513">
                  <c:v>-15.773999999999997</c:v>
                </c:pt>
                <c:pt idx="12514">
                  <c:v>-15.771999999999998</c:v>
                </c:pt>
                <c:pt idx="12515">
                  <c:v>-15.769999999999996</c:v>
                </c:pt>
                <c:pt idx="12516">
                  <c:v>-15.767999999999997</c:v>
                </c:pt>
                <c:pt idx="12517">
                  <c:v>-15.765999999999998</c:v>
                </c:pt>
                <c:pt idx="12518">
                  <c:v>-15.763999999999996</c:v>
                </c:pt>
                <c:pt idx="12519">
                  <c:v>-15.761999999999997</c:v>
                </c:pt>
                <c:pt idx="12520">
                  <c:v>-15.759999999999998</c:v>
                </c:pt>
                <c:pt idx="12521">
                  <c:v>-15.757999999999996</c:v>
                </c:pt>
                <c:pt idx="12522">
                  <c:v>-15.755999999999997</c:v>
                </c:pt>
                <c:pt idx="12523">
                  <c:v>-15.753999999999998</c:v>
                </c:pt>
                <c:pt idx="12524">
                  <c:v>-15.751999999999999</c:v>
                </c:pt>
                <c:pt idx="12525">
                  <c:v>-15.749999999999996</c:v>
                </c:pt>
                <c:pt idx="12526">
                  <c:v>-15.747999999999998</c:v>
                </c:pt>
                <c:pt idx="12527">
                  <c:v>-15.745999999999999</c:v>
                </c:pt>
                <c:pt idx="12528">
                  <c:v>-15.743999999999996</c:v>
                </c:pt>
                <c:pt idx="12529">
                  <c:v>-15.741999999999997</c:v>
                </c:pt>
                <c:pt idx="12530">
                  <c:v>-15.739999999999998</c:v>
                </c:pt>
                <c:pt idx="12531">
                  <c:v>-15.737999999999996</c:v>
                </c:pt>
                <c:pt idx="12532">
                  <c:v>-15.735999999999997</c:v>
                </c:pt>
                <c:pt idx="12533">
                  <c:v>-15.733999999999998</c:v>
                </c:pt>
                <c:pt idx="12534">
                  <c:v>-15.731999999999996</c:v>
                </c:pt>
                <c:pt idx="12535">
                  <c:v>-15.729999999999997</c:v>
                </c:pt>
                <c:pt idx="12536">
                  <c:v>-15.727999999999998</c:v>
                </c:pt>
                <c:pt idx="12537">
                  <c:v>-15.725999999999996</c:v>
                </c:pt>
                <c:pt idx="12538">
                  <c:v>-15.723999999999997</c:v>
                </c:pt>
                <c:pt idx="12539">
                  <c:v>-15.721999999999998</c:v>
                </c:pt>
                <c:pt idx="12540">
                  <c:v>-15.719999999999999</c:v>
                </c:pt>
                <c:pt idx="12541">
                  <c:v>-15.717999999999996</c:v>
                </c:pt>
                <c:pt idx="12542">
                  <c:v>-15.715999999999998</c:v>
                </c:pt>
                <c:pt idx="12543">
                  <c:v>-15.713999999999999</c:v>
                </c:pt>
                <c:pt idx="12544">
                  <c:v>-15.711999999999996</c:v>
                </c:pt>
                <c:pt idx="12545">
                  <c:v>-15.709999999999997</c:v>
                </c:pt>
                <c:pt idx="12546">
                  <c:v>-15.707999999999998</c:v>
                </c:pt>
                <c:pt idx="12547">
                  <c:v>-15.705999999999996</c:v>
                </c:pt>
                <c:pt idx="12548">
                  <c:v>-15.703999999999997</c:v>
                </c:pt>
                <c:pt idx="12549">
                  <c:v>-15.701999999999998</c:v>
                </c:pt>
                <c:pt idx="12550">
                  <c:v>-15.699999999999996</c:v>
                </c:pt>
                <c:pt idx="12551">
                  <c:v>-15.697999999999997</c:v>
                </c:pt>
                <c:pt idx="12552">
                  <c:v>-15.695999999999998</c:v>
                </c:pt>
                <c:pt idx="12553">
                  <c:v>-15.693999999999996</c:v>
                </c:pt>
                <c:pt idx="12554">
                  <c:v>-15.691999999999997</c:v>
                </c:pt>
                <c:pt idx="12555">
                  <c:v>-15.689999999999998</c:v>
                </c:pt>
                <c:pt idx="12556">
                  <c:v>-15.687999999999999</c:v>
                </c:pt>
                <c:pt idx="12557">
                  <c:v>-15.685999999999996</c:v>
                </c:pt>
                <c:pt idx="12558">
                  <c:v>-15.683999999999997</c:v>
                </c:pt>
                <c:pt idx="12559">
                  <c:v>-15.681999999999999</c:v>
                </c:pt>
                <c:pt idx="12560">
                  <c:v>-15.679999999999996</c:v>
                </c:pt>
                <c:pt idx="12561">
                  <c:v>-15.677999999999997</c:v>
                </c:pt>
                <c:pt idx="12562">
                  <c:v>-15.675999999999998</c:v>
                </c:pt>
                <c:pt idx="12563">
                  <c:v>-15.673999999999996</c:v>
                </c:pt>
                <c:pt idx="12564">
                  <c:v>-15.671999999999997</c:v>
                </c:pt>
                <c:pt idx="12565">
                  <c:v>-15.669999999999998</c:v>
                </c:pt>
                <c:pt idx="12566">
                  <c:v>-15.667999999999996</c:v>
                </c:pt>
                <c:pt idx="12567">
                  <c:v>-15.665999999999997</c:v>
                </c:pt>
                <c:pt idx="12568">
                  <c:v>-15.663999999999998</c:v>
                </c:pt>
                <c:pt idx="12569">
                  <c:v>-15.661999999999995</c:v>
                </c:pt>
                <c:pt idx="12570">
                  <c:v>-15.659999999999997</c:v>
                </c:pt>
                <c:pt idx="12571">
                  <c:v>-15.657999999999998</c:v>
                </c:pt>
                <c:pt idx="12572">
                  <c:v>-15.655999999999999</c:v>
                </c:pt>
                <c:pt idx="12573">
                  <c:v>-15.653999999999996</c:v>
                </c:pt>
                <c:pt idx="12574">
                  <c:v>-15.651999999999997</c:v>
                </c:pt>
                <c:pt idx="12575">
                  <c:v>-15.649999999999999</c:v>
                </c:pt>
                <c:pt idx="12576">
                  <c:v>-15.647999999999996</c:v>
                </c:pt>
                <c:pt idx="12577">
                  <c:v>-15.645999999999997</c:v>
                </c:pt>
                <c:pt idx="12578">
                  <c:v>-15.643999999999998</c:v>
                </c:pt>
                <c:pt idx="12579">
                  <c:v>-15.641999999999996</c:v>
                </c:pt>
                <c:pt idx="12580">
                  <c:v>-15.639999999999997</c:v>
                </c:pt>
                <c:pt idx="12581">
                  <c:v>-15.637999999999998</c:v>
                </c:pt>
                <c:pt idx="12582">
                  <c:v>-15.635999999999996</c:v>
                </c:pt>
                <c:pt idx="12583">
                  <c:v>-15.633999999999997</c:v>
                </c:pt>
                <c:pt idx="12584">
                  <c:v>-15.631999999999998</c:v>
                </c:pt>
                <c:pt idx="12585">
                  <c:v>-15.629999999999995</c:v>
                </c:pt>
                <c:pt idx="12586">
                  <c:v>-15.627999999999997</c:v>
                </c:pt>
                <c:pt idx="12587">
                  <c:v>-15.625999999999998</c:v>
                </c:pt>
                <c:pt idx="12588">
                  <c:v>-15.623999999999999</c:v>
                </c:pt>
                <c:pt idx="12589">
                  <c:v>-15.621999999999996</c:v>
                </c:pt>
                <c:pt idx="12590">
                  <c:v>-15.619999999999997</c:v>
                </c:pt>
                <c:pt idx="12591">
                  <c:v>-15.617999999999999</c:v>
                </c:pt>
                <c:pt idx="12592">
                  <c:v>-15.615999999999996</c:v>
                </c:pt>
                <c:pt idx="12593">
                  <c:v>-15.613999999999997</c:v>
                </c:pt>
                <c:pt idx="12594">
                  <c:v>-15.611999999999998</c:v>
                </c:pt>
                <c:pt idx="12595">
                  <c:v>-15.609999999999996</c:v>
                </c:pt>
                <c:pt idx="12596">
                  <c:v>-15.607999999999997</c:v>
                </c:pt>
                <c:pt idx="12597">
                  <c:v>-15.605999999999998</c:v>
                </c:pt>
                <c:pt idx="12598">
                  <c:v>-15.603999999999996</c:v>
                </c:pt>
                <c:pt idx="12599">
                  <c:v>-15.601999999999997</c:v>
                </c:pt>
                <c:pt idx="12600">
                  <c:v>-15.599999999999998</c:v>
                </c:pt>
                <c:pt idx="12601">
                  <c:v>-15.597999999999995</c:v>
                </c:pt>
                <c:pt idx="12602">
                  <c:v>-15.595999999999997</c:v>
                </c:pt>
                <c:pt idx="12603">
                  <c:v>-15.593999999999998</c:v>
                </c:pt>
                <c:pt idx="12604">
                  <c:v>-15.591999999999999</c:v>
                </c:pt>
                <c:pt idx="12605">
                  <c:v>-15.589999999999996</c:v>
                </c:pt>
                <c:pt idx="12606">
                  <c:v>-15.587999999999997</c:v>
                </c:pt>
                <c:pt idx="12607">
                  <c:v>-15.585999999999999</c:v>
                </c:pt>
                <c:pt idx="12608">
                  <c:v>-15.583999999999996</c:v>
                </c:pt>
                <c:pt idx="12609">
                  <c:v>-15.581999999999997</c:v>
                </c:pt>
                <c:pt idx="12610">
                  <c:v>-15.579999999999998</c:v>
                </c:pt>
                <c:pt idx="12611">
                  <c:v>-15.577999999999996</c:v>
                </c:pt>
                <c:pt idx="12612">
                  <c:v>-15.575999999999997</c:v>
                </c:pt>
                <c:pt idx="12613">
                  <c:v>-15.573999999999998</c:v>
                </c:pt>
                <c:pt idx="12614">
                  <c:v>-15.571999999999996</c:v>
                </c:pt>
                <c:pt idx="12615">
                  <c:v>-15.569999999999997</c:v>
                </c:pt>
                <c:pt idx="12616">
                  <c:v>-15.567999999999998</c:v>
                </c:pt>
                <c:pt idx="12617">
                  <c:v>-15.565999999999995</c:v>
                </c:pt>
                <c:pt idx="12618">
                  <c:v>-15.563999999999997</c:v>
                </c:pt>
                <c:pt idx="12619">
                  <c:v>-15.561999999999998</c:v>
                </c:pt>
                <c:pt idx="12620">
                  <c:v>-15.559999999999999</c:v>
                </c:pt>
                <c:pt idx="12621">
                  <c:v>-15.557999999999996</c:v>
                </c:pt>
                <c:pt idx="12622">
                  <c:v>-15.555999999999997</c:v>
                </c:pt>
                <c:pt idx="12623">
                  <c:v>-15.553999999999998</c:v>
                </c:pt>
                <c:pt idx="12624">
                  <c:v>-15.551999999999996</c:v>
                </c:pt>
                <c:pt idx="12625">
                  <c:v>-15.549999999999997</c:v>
                </c:pt>
                <c:pt idx="12626">
                  <c:v>-15.547999999999998</c:v>
                </c:pt>
                <c:pt idx="12627">
                  <c:v>-15.545999999999996</c:v>
                </c:pt>
                <c:pt idx="12628">
                  <c:v>-15.543999999999997</c:v>
                </c:pt>
                <c:pt idx="12629">
                  <c:v>-15.541999999999998</c:v>
                </c:pt>
                <c:pt idx="12630">
                  <c:v>-15.539999999999996</c:v>
                </c:pt>
                <c:pt idx="12631">
                  <c:v>-15.537999999999997</c:v>
                </c:pt>
                <c:pt idx="12632">
                  <c:v>-15.535999999999998</c:v>
                </c:pt>
                <c:pt idx="12633">
                  <c:v>-15.533999999999999</c:v>
                </c:pt>
                <c:pt idx="12634">
                  <c:v>-15.531999999999996</c:v>
                </c:pt>
                <c:pt idx="12635">
                  <c:v>-15.529999999999998</c:v>
                </c:pt>
                <c:pt idx="12636">
                  <c:v>-15.527999999999999</c:v>
                </c:pt>
                <c:pt idx="12637">
                  <c:v>-15.525999999999996</c:v>
                </c:pt>
                <c:pt idx="12638">
                  <c:v>-15.523999999999997</c:v>
                </c:pt>
                <c:pt idx="12639">
                  <c:v>-15.521999999999998</c:v>
                </c:pt>
                <c:pt idx="12640">
                  <c:v>-15.519999999999996</c:v>
                </c:pt>
                <c:pt idx="12641">
                  <c:v>-15.517999999999997</c:v>
                </c:pt>
                <c:pt idx="12642">
                  <c:v>-15.515999999999998</c:v>
                </c:pt>
                <c:pt idx="12643">
                  <c:v>-15.513999999999996</c:v>
                </c:pt>
                <c:pt idx="12644">
                  <c:v>-15.511999999999997</c:v>
                </c:pt>
                <c:pt idx="12645">
                  <c:v>-15.509999999999998</c:v>
                </c:pt>
                <c:pt idx="12646">
                  <c:v>-15.507999999999996</c:v>
                </c:pt>
                <c:pt idx="12647">
                  <c:v>-15.505999999999997</c:v>
                </c:pt>
                <c:pt idx="12648">
                  <c:v>-15.503999999999998</c:v>
                </c:pt>
                <c:pt idx="12649">
                  <c:v>-15.501999999999999</c:v>
                </c:pt>
                <c:pt idx="12650">
                  <c:v>-15.499999999999996</c:v>
                </c:pt>
                <c:pt idx="12651">
                  <c:v>-15.497999999999998</c:v>
                </c:pt>
                <c:pt idx="12652">
                  <c:v>-15.495999999999999</c:v>
                </c:pt>
                <c:pt idx="12653">
                  <c:v>-15.493999999999996</c:v>
                </c:pt>
                <c:pt idx="12654">
                  <c:v>-15.491999999999997</c:v>
                </c:pt>
                <c:pt idx="12655">
                  <c:v>-15.489999999999998</c:v>
                </c:pt>
                <c:pt idx="12656">
                  <c:v>-15.487999999999996</c:v>
                </c:pt>
                <c:pt idx="12657">
                  <c:v>-15.485999999999997</c:v>
                </c:pt>
                <c:pt idx="12658">
                  <c:v>-15.483999999999998</c:v>
                </c:pt>
                <c:pt idx="12659">
                  <c:v>-15.481999999999996</c:v>
                </c:pt>
                <c:pt idx="12660">
                  <c:v>-15.479999999999997</c:v>
                </c:pt>
                <c:pt idx="12661">
                  <c:v>-15.477999999999998</c:v>
                </c:pt>
                <c:pt idx="12662">
                  <c:v>-15.475999999999996</c:v>
                </c:pt>
                <c:pt idx="12663">
                  <c:v>-15.473999999999997</c:v>
                </c:pt>
                <c:pt idx="12664">
                  <c:v>-15.471999999999998</c:v>
                </c:pt>
                <c:pt idx="12665">
                  <c:v>-15.469999999999999</c:v>
                </c:pt>
                <c:pt idx="12666">
                  <c:v>-15.467999999999996</c:v>
                </c:pt>
                <c:pt idx="12667">
                  <c:v>-15.465999999999998</c:v>
                </c:pt>
                <c:pt idx="12668">
                  <c:v>-15.463999999999999</c:v>
                </c:pt>
                <c:pt idx="12669">
                  <c:v>-15.461999999999996</c:v>
                </c:pt>
                <c:pt idx="12670">
                  <c:v>-15.459999999999997</c:v>
                </c:pt>
                <c:pt idx="12671">
                  <c:v>-15.457999999999998</c:v>
                </c:pt>
                <c:pt idx="12672">
                  <c:v>-15.455999999999996</c:v>
                </c:pt>
                <c:pt idx="12673">
                  <c:v>-15.453999999999997</c:v>
                </c:pt>
                <c:pt idx="12674">
                  <c:v>-15.451999999999998</c:v>
                </c:pt>
                <c:pt idx="12675">
                  <c:v>-15.449999999999996</c:v>
                </c:pt>
                <c:pt idx="12676">
                  <c:v>-15.447999999999997</c:v>
                </c:pt>
                <c:pt idx="12677">
                  <c:v>-15.445999999999998</c:v>
                </c:pt>
                <c:pt idx="12678">
                  <c:v>-15.443999999999996</c:v>
                </c:pt>
                <c:pt idx="12679">
                  <c:v>-15.441999999999997</c:v>
                </c:pt>
                <c:pt idx="12680">
                  <c:v>-15.439999999999998</c:v>
                </c:pt>
                <c:pt idx="12681">
                  <c:v>-15.437999999999999</c:v>
                </c:pt>
                <c:pt idx="12682">
                  <c:v>-15.435999999999996</c:v>
                </c:pt>
                <c:pt idx="12683">
                  <c:v>-15.433999999999997</c:v>
                </c:pt>
                <c:pt idx="12684">
                  <c:v>-15.431999999999999</c:v>
                </c:pt>
                <c:pt idx="12685">
                  <c:v>-15.429999999999996</c:v>
                </c:pt>
                <c:pt idx="12686">
                  <c:v>-15.427999999999997</c:v>
                </c:pt>
                <c:pt idx="12687">
                  <c:v>-15.425999999999998</c:v>
                </c:pt>
                <c:pt idx="12688">
                  <c:v>-15.423999999999996</c:v>
                </c:pt>
                <c:pt idx="12689">
                  <c:v>-15.421999999999997</c:v>
                </c:pt>
                <c:pt idx="12690">
                  <c:v>-15.419999999999998</c:v>
                </c:pt>
                <c:pt idx="12691">
                  <c:v>-15.417999999999996</c:v>
                </c:pt>
                <c:pt idx="12692">
                  <c:v>-15.415999999999997</c:v>
                </c:pt>
                <c:pt idx="12693">
                  <c:v>-15.413999999999998</c:v>
                </c:pt>
                <c:pt idx="12694">
                  <c:v>-15.411999999999995</c:v>
                </c:pt>
                <c:pt idx="12695">
                  <c:v>-15.409999999999997</c:v>
                </c:pt>
                <c:pt idx="12696">
                  <c:v>-15.407999999999998</c:v>
                </c:pt>
                <c:pt idx="12697">
                  <c:v>-15.405999999999999</c:v>
                </c:pt>
                <c:pt idx="12698">
                  <c:v>-15.403999999999996</c:v>
                </c:pt>
                <c:pt idx="12699">
                  <c:v>-15.401999999999997</c:v>
                </c:pt>
                <c:pt idx="12700">
                  <c:v>-15.399999999999999</c:v>
                </c:pt>
                <c:pt idx="12701">
                  <c:v>-15.397999999999996</c:v>
                </c:pt>
                <c:pt idx="12702">
                  <c:v>-15.395999999999997</c:v>
                </c:pt>
                <c:pt idx="12703">
                  <c:v>-15.393999999999998</c:v>
                </c:pt>
                <c:pt idx="12704">
                  <c:v>-15.391999999999996</c:v>
                </c:pt>
                <c:pt idx="12705">
                  <c:v>-15.389999999999997</c:v>
                </c:pt>
                <c:pt idx="12706">
                  <c:v>-15.387999999999998</c:v>
                </c:pt>
                <c:pt idx="12707">
                  <c:v>-15.385999999999996</c:v>
                </c:pt>
                <c:pt idx="12708">
                  <c:v>-15.383999999999997</c:v>
                </c:pt>
                <c:pt idx="12709">
                  <c:v>-15.381999999999998</c:v>
                </c:pt>
                <c:pt idx="12710">
                  <c:v>-15.379999999999995</c:v>
                </c:pt>
                <c:pt idx="12711">
                  <c:v>-15.377999999999997</c:v>
                </c:pt>
                <c:pt idx="12712">
                  <c:v>-15.375999999999998</c:v>
                </c:pt>
                <c:pt idx="12713">
                  <c:v>-15.373999999999999</c:v>
                </c:pt>
                <c:pt idx="12714">
                  <c:v>-15.371999999999996</c:v>
                </c:pt>
                <c:pt idx="12715">
                  <c:v>-15.369999999999997</c:v>
                </c:pt>
                <c:pt idx="12716">
                  <c:v>-15.367999999999999</c:v>
                </c:pt>
                <c:pt idx="12717">
                  <c:v>-15.365999999999996</c:v>
                </c:pt>
                <c:pt idx="12718">
                  <c:v>-15.363999999999997</c:v>
                </c:pt>
                <c:pt idx="12719">
                  <c:v>-15.361999999999998</c:v>
                </c:pt>
                <c:pt idx="12720">
                  <c:v>-15.359999999999996</c:v>
                </c:pt>
                <c:pt idx="12721">
                  <c:v>-15.357999999999997</c:v>
                </c:pt>
                <c:pt idx="12722">
                  <c:v>-15.355999999999998</c:v>
                </c:pt>
                <c:pt idx="12723">
                  <c:v>-15.353999999999996</c:v>
                </c:pt>
                <c:pt idx="12724">
                  <c:v>-15.351999999999997</c:v>
                </c:pt>
                <c:pt idx="12725">
                  <c:v>-15.349999999999998</c:v>
                </c:pt>
                <c:pt idx="12726">
                  <c:v>-15.347999999999995</c:v>
                </c:pt>
                <c:pt idx="12727">
                  <c:v>-15.345999999999997</c:v>
                </c:pt>
                <c:pt idx="12728">
                  <c:v>-15.343999999999998</c:v>
                </c:pt>
                <c:pt idx="12729">
                  <c:v>-15.341999999999999</c:v>
                </c:pt>
                <c:pt idx="12730">
                  <c:v>-15.339999999999996</c:v>
                </c:pt>
                <c:pt idx="12731">
                  <c:v>-15.337999999999997</c:v>
                </c:pt>
                <c:pt idx="12732">
                  <c:v>-15.335999999999999</c:v>
                </c:pt>
                <c:pt idx="12733">
                  <c:v>-15.333999999999996</c:v>
                </c:pt>
                <c:pt idx="12734">
                  <c:v>-15.331999999999997</c:v>
                </c:pt>
                <c:pt idx="12735">
                  <c:v>-15.329999999999998</c:v>
                </c:pt>
                <c:pt idx="12736">
                  <c:v>-15.327999999999996</c:v>
                </c:pt>
                <c:pt idx="12737">
                  <c:v>-15.325999999999997</c:v>
                </c:pt>
                <c:pt idx="12738">
                  <c:v>-15.323999999999998</c:v>
                </c:pt>
                <c:pt idx="12739">
                  <c:v>-15.321999999999996</c:v>
                </c:pt>
                <c:pt idx="12740">
                  <c:v>-15.319999999999997</c:v>
                </c:pt>
                <c:pt idx="12741">
                  <c:v>-15.317999999999998</c:v>
                </c:pt>
                <c:pt idx="12742">
                  <c:v>-15.315999999999995</c:v>
                </c:pt>
                <c:pt idx="12743">
                  <c:v>-15.313999999999997</c:v>
                </c:pt>
                <c:pt idx="12744">
                  <c:v>-15.311999999999998</c:v>
                </c:pt>
                <c:pt idx="12745">
                  <c:v>-15.309999999999999</c:v>
                </c:pt>
                <c:pt idx="12746">
                  <c:v>-15.307999999999996</c:v>
                </c:pt>
                <c:pt idx="12747">
                  <c:v>-15.305999999999997</c:v>
                </c:pt>
                <c:pt idx="12748">
                  <c:v>-15.303999999999998</c:v>
                </c:pt>
                <c:pt idx="12749">
                  <c:v>-15.301999999999996</c:v>
                </c:pt>
                <c:pt idx="12750">
                  <c:v>-15.299999999999997</c:v>
                </c:pt>
                <c:pt idx="12751">
                  <c:v>-15.297999999999998</c:v>
                </c:pt>
                <c:pt idx="12752">
                  <c:v>-15.295999999999996</c:v>
                </c:pt>
                <c:pt idx="12753">
                  <c:v>-15.293999999999997</c:v>
                </c:pt>
                <c:pt idx="12754">
                  <c:v>-15.291999999999998</c:v>
                </c:pt>
                <c:pt idx="12755">
                  <c:v>-15.289999999999996</c:v>
                </c:pt>
                <c:pt idx="12756">
                  <c:v>-15.287999999999997</c:v>
                </c:pt>
                <c:pt idx="12757">
                  <c:v>-15.285999999999998</c:v>
                </c:pt>
                <c:pt idx="12758">
                  <c:v>-15.283999999999999</c:v>
                </c:pt>
                <c:pt idx="12759">
                  <c:v>-15.281999999999996</c:v>
                </c:pt>
                <c:pt idx="12760">
                  <c:v>-15.279999999999998</c:v>
                </c:pt>
                <c:pt idx="12761">
                  <c:v>-15.277999999999999</c:v>
                </c:pt>
                <c:pt idx="12762">
                  <c:v>-15.275999999999996</c:v>
                </c:pt>
                <c:pt idx="12763">
                  <c:v>-15.273999999999997</c:v>
                </c:pt>
                <c:pt idx="12764">
                  <c:v>-15.271999999999998</c:v>
                </c:pt>
                <c:pt idx="12765">
                  <c:v>-15.269999999999996</c:v>
                </c:pt>
                <c:pt idx="12766">
                  <c:v>-15.267999999999997</c:v>
                </c:pt>
                <c:pt idx="12767">
                  <c:v>-15.265999999999998</c:v>
                </c:pt>
                <c:pt idx="12768">
                  <c:v>-15.263999999999996</c:v>
                </c:pt>
                <c:pt idx="12769">
                  <c:v>-15.261999999999997</c:v>
                </c:pt>
                <c:pt idx="12770">
                  <c:v>-15.259999999999998</c:v>
                </c:pt>
                <c:pt idx="12771">
                  <c:v>-15.257999999999996</c:v>
                </c:pt>
                <c:pt idx="12772">
                  <c:v>-15.255999999999997</c:v>
                </c:pt>
                <c:pt idx="12773">
                  <c:v>-15.253999999999998</c:v>
                </c:pt>
                <c:pt idx="12774">
                  <c:v>-15.251999999999999</c:v>
                </c:pt>
                <c:pt idx="12775">
                  <c:v>-15.249999999999996</c:v>
                </c:pt>
                <c:pt idx="12776">
                  <c:v>-15.247999999999998</c:v>
                </c:pt>
                <c:pt idx="12777">
                  <c:v>-15.245999999999999</c:v>
                </c:pt>
                <c:pt idx="12778">
                  <c:v>-15.243999999999996</c:v>
                </c:pt>
                <c:pt idx="12779">
                  <c:v>-15.241999999999997</c:v>
                </c:pt>
                <c:pt idx="12780">
                  <c:v>-15.239999999999998</c:v>
                </c:pt>
                <c:pt idx="12781">
                  <c:v>-15.237999999999996</c:v>
                </c:pt>
                <c:pt idx="12782">
                  <c:v>-15.235999999999997</c:v>
                </c:pt>
                <c:pt idx="12783">
                  <c:v>-15.233999999999998</c:v>
                </c:pt>
                <c:pt idx="12784">
                  <c:v>-15.231999999999996</c:v>
                </c:pt>
                <c:pt idx="12785">
                  <c:v>-15.229999999999997</c:v>
                </c:pt>
                <c:pt idx="12786">
                  <c:v>-15.227999999999998</c:v>
                </c:pt>
                <c:pt idx="12787">
                  <c:v>-15.225999999999996</c:v>
                </c:pt>
                <c:pt idx="12788">
                  <c:v>-15.223999999999997</c:v>
                </c:pt>
                <c:pt idx="12789">
                  <c:v>-15.221999999999998</c:v>
                </c:pt>
                <c:pt idx="12790">
                  <c:v>-15.219999999999999</c:v>
                </c:pt>
                <c:pt idx="12791">
                  <c:v>-15.217999999999996</c:v>
                </c:pt>
                <c:pt idx="12792">
                  <c:v>-15.215999999999998</c:v>
                </c:pt>
                <c:pt idx="12793">
                  <c:v>-15.213999999999999</c:v>
                </c:pt>
                <c:pt idx="12794">
                  <c:v>-15.211999999999996</c:v>
                </c:pt>
                <c:pt idx="12795">
                  <c:v>-15.209999999999997</c:v>
                </c:pt>
                <c:pt idx="12796">
                  <c:v>-15.207999999999998</c:v>
                </c:pt>
                <c:pt idx="12797">
                  <c:v>-15.205999999999996</c:v>
                </c:pt>
                <c:pt idx="12798">
                  <c:v>-15.203999999999997</c:v>
                </c:pt>
                <c:pt idx="12799">
                  <c:v>-15.201999999999998</c:v>
                </c:pt>
                <c:pt idx="12800">
                  <c:v>-15.199999999999996</c:v>
                </c:pt>
                <c:pt idx="12801">
                  <c:v>-15.197999999999997</c:v>
                </c:pt>
                <c:pt idx="12802">
                  <c:v>-15.195999999999998</c:v>
                </c:pt>
                <c:pt idx="12803">
                  <c:v>-15.193999999999996</c:v>
                </c:pt>
                <c:pt idx="12804">
                  <c:v>-15.191999999999997</c:v>
                </c:pt>
                <c:pt idx="12805">
                  <c:v>-15.189999999999998</c:v>
                </c:pt>
                <c:pt idx="12806">
                  <c:v>-15.187999999999999</c:v>
                </c:pt>
                <c:pt idx="12807">
                  <c:v>-15.185999999999996</c:v>
                </c:pt>
                <c:pt idx="12808">
                  <c:v>-15.183999999999997</c:v>
                </c:pt>
                <c:pt idx="12809">
                  <c:v>-15.181999999999999</c:v>
                </c:pt>
                <c:pt idx="12810">
                  <c:v>-15.179999999999996</c:v>
                </c:pt>
                <c:pt idx="12811">
                  <c:v>-15.177999999999997</c:v>
                </c:pt>
                <c:pt idx="12812">
                  <c:v>-15.175999999999998</c:v>
                </c:pt>
                <c:pt idx="12813">
                  <c:v>-15.173999999999996</c:v>
                </c:pt>
                <c:pt idx="12814">
                  <c:v>-15.171999999999997</c:v>
                </c:pt>
                <c:pt idx="12815">
                  <c:v>-15.169999999999998</c:v>
                </c:pt>
                <c:pt idx="12816">
                  <c:v>-15.167999999999996</c:v>
                </c:pt>
                <c:pt idx="12817">
                  <c:v>-15.165999999999997</c:v>
                </c:pt>
                <c:pt idx="12818">
                  <c:v>-15.163999999999998</c:v>
                </c:pt>
                <c:pt idx="12819">
                  <c:v>-15.161999999999995</c:v>
                </c:pt>
                <c:pt idx="12820">
                  <c:v>-15.159999999999997</c:v>
                </c:pt>
                <c:pt idx="12821">
                  <c:v>-15.157999999999998</c:v>
                </c:pt>
                <c:pt idx="12822">
                  <c:v>-15.155999999999999</c:v>
                </c:pt>
                <c:pt idx="12823">
                  <c:v>-15.153999999999996</c:v>
                </c:pt>
                <c:pt idx="12824">
                  <c:v>-15.151999999999997</c:v>
                </c:pt>
                <c:pt idx="12825">
                  <c:v>-15.149999999999999</c:v>
                </c:pt>
                <c:pt idx="12826">
                  <c:v>-15.147999999999996</c:v>
                </c:pt>
                <c:pt idx="12827">
                  <c:v>-15.145999999999997</c:v>
                </c:pt>
                <c:pt idx="12828">
                  <c:v>-15.143999999999998</c:v>
                </c:pt>
                <c:pt idx="12829">
                  <c:v>-15.141999999999996</c:v>
                </c:pt>
                <c:pt idx="12830">
                  <c:v>-15.139999999999997</c:v>
                </c:pt>
                <c:pt idx="12831">
                  <c:v>-15.137999999999998</c:v>
                </c:pt>
                <c:pt idx="12832">
                  <c:v>-15.135999999999996</c:v>
                </c:pt>
                <c:pt idx="12833">
                  <c:v>-15.133999999999997</c:v>
                </c:pt>
                <c:pt idx="12834">
                  <c:v>-15.131999999999998</c:v>
                </c:pt>
                <c:pt idx="12835">
                  <c:v>-15.129999999999995</c:v>
                </c:pt>
                <c:pt idx="12836">
                  <c:v>-15.127999999999997</c:v>
                </c:pt>
                <c:pt idx="12837">
                  <c:v>-15.125999999999998</c:v>
                </c:pt>
                <c:pt idx="12838">
                  <c:v>-15.123999999999999</c:v>
                </c:pt>
                <c:pt idx="12839">
                  <c:v>-15.121999999999996</c:v>
                </c:pt>
                <c:pt idx="12840">
                  <c:v>-15.119999999999997</c:v>
                </c:pt>
                <c:pt idx="12841">
                  <c:v>-15.117999999999999</c:v>
                </c:pt>
                <c:pt idx="12842">
                  <c:v>-15.115999999999996</c:v>
                </c:pt>
                <c:pt idx="12843">
                  <c:v>-15.113999999999997</c:v>
                </c:pt>
                <c:pt idx="12844">
                  <c:v>-15.111999999999998</c:v>
                </c:pt>
                <c:pt idx="12845">
                  <c:v>-15.109999999999996</c:v>
                </c:pt>
                <c:pt idx="12846">
                  <c:v>-15.107999999999997</c:v>
                </c:pt>
                <c:pt idx="12847">
                  <c:v>-15.105999999999998</c:v>
                </c:pt>
                <c:pt idx="12848">
                  <c:v>-15.103999999999996</c:v>
                </c:pt>
                <c:pt idx="12849">
                  <c:v>-15.101999999999997</c:v>
                </c:pt>
                <c:pt idx="12850">
                  <c:v>-15.099999999999998</c:v>
                </c:pt>
                <c:pt idx="12851">
                  <c:v>-15.097999999999995</c:v>
                </c:pt>
                <c:pt idx="12852">
                  <c:v>-15.095999999999997</c:v>
                </c:pt>
                <c:pt idx="12853">
                  <c:v>-15.093999999999998</c:v>
                </c:pt>
                <c:pt idx="12854">
                  <c:v>-15.091999999999999</c:v>
                </c:pt>
                <c:pt idx="12855">
                  <c:v>-15.089999999999996</c:v>
                </c:pt>
                <c:pt idx="12856">
                  <c:v>-15.087999999999997</c:v>
                </c:pt>
                <c:pt idx="12857">
                  <c:v>-15.085999999999999</c:v>
                </c:pt>
                <c:pt idx="12858">
                  <c:v>-15.083999999999996</c:v>
                </c:pt>
                <c:pt idx="12859">
                  <c:v>-15.081999999999997</c:v>
                </c:pt>
                <c:pt idx="12860">
                  <c:v>-15.079999999999998</c:v>
                </c:pt>
                <c:pt idx="12861">
                  <c:v>-15.077999999999996</c:v>
                </c:pt>
                <c:pt idx="12862">
                  <c:v>-15.075999999999997</c:v>
                </c:pt>
                <c:pt idx="12863">
                  <c:v>-15.073999999999998</c:v>
                </c:pt>
                <c:pt idx="12864">
                  <c:v>-15.071999999999996</c:v>
                </c:pt>
                <c:pt idx="12865">
                  <c:v>-15.069999999999997</c:v>
                </c:pt>
                <c:pt idx="12866">
                  <c:v>-15.067999999999998</c:v>
                </c:pt>
                <c:pt idx="12867">
                  <c:v>-15.065999999999995</c:v>
                </c:pt>
                <c:pt idx="12868">
                  <c:v>-15.063999999999997</c:v>
                </c:pt>
                <c:pt idx="12869">
                  <c:v>-15.061999999999998</c:v>
                </c:pt>
                <c:pt idx="12870">
                  <c:v>-15.059999999999999</c:v>
                </c:pt>
                <c:pt idx="12871">
                  <c:v>-15.057999999999996</c:v>
                </c:pt>
                <c:pt idx="12872">
                  <c:v>-15.055999999999997</c:v>
                </c:pt>
                <c:pt idx="12873">
                  <c:v>-15.053999999999998</c:v>
                </c:pt>
                <c:pt idx="12874">
                  <c:v>-15.051999999999996</c:v>
                </c:pt>
                <c:pt idx="12875">
                  <c:v>-15.049999999999997</c:v>
                </c:pt>
                <c:pt idx="12876">
                  <c:v>-15.047999999999998</c:v>
                </c:pt>
                <c:pt idx="12877">
                  <c:v>-15.045999999999996</c:v>
                </c:pt>
                <c:pt idx="12878">
                  <c:v>-15.043999999999997</c:v>
                </c:pt>
                <c:pt idx="12879">
                  <c:v>-15.041999999999998</c:v>
                </c:pt>
                <c:pt idx="12880">
                  <c:v>-15.039999999999996</c:v>
                </c:pt>
                <c:pt idx="12881">
                  <c:v>-15.037999999999997</c:v>
                </c:pt>
                <c:pt idx="12882">
                  <c:v>-15.035999999999998</c:v>
                </c:pt>
                <c:pt idx="12883">
                  <c:v>-15.033999999999999</c:v>
                </c:pt>
                <c:pt idx="12884">
                  <c:v>-15.031999999999996</c:v>
                </c:pt>
                <c:pt idx="12885">
                  <c:v>-15.029999999999998</c:v>
                </c:pt>
                <c:pt idx="12886">
                  <c:v>-15.027999999999999</c:v>
                </c:pt>
                <c:pt idx="12887">
                  <c:v>-15.025999999999996</c:v>
                </c:pt>
                <c:pt idx="12888">
                  <c:v>-15.023999999999997</c:v>
                </c:pt>
                <c:pt idx="12889">
                  <c:v>-15.021999999999998</c:v>
                </c:pt>
                <c:pt idx="12890">
                  <c:v>-15.019999999999996</c:v>
                </c:pt>
                <c:pt idx="12891">
                  <c:v>-15.017999999999997</c:v>
                </c:pt>
                <c:pt idx="12892">
                  <c:v>-15.015999999999998</c:v>
                </c:pt>
                <c:pt idx="12893">
                  <c:v>-15.013999999999996</c:v>
                </c:pt>
                <c:pt idx="12894">
                  <c:v>-15.011999999999997</c:v>
                </c:pt>
                <c:pt idx="12895">
                  <c:v>-15.009999999999998</c:v>
                </c:pt>
                <c:pt idx="12896">
                  <c:v>-15.007999999999996</c:v>
                </c:pt>
                <c:pt idx="12897">
                  <c:v>-15.005999999999997</c:v>
                </c:pt>
                <c:pt idx="12898">
                  <c:v>-15.003999999999998</c:v>
                </c:pt>
                <c:pt idx="12899">
                  <c:v>-15.001999999999999</c:v>
                </c:pt>
                <c:pt idx="12900">
                  <c:v>-14.999999999999996</c:v>
                </c:pt>
                <c:pt idx="12901">
                  <c:v>-14.997999999999998</c:v>
                </c:pt>
                <c:pt idx="12902">
                  <c:v>-14.995999999999999</c:v>
                </c:pt>
                <c:pt idx="12903">
                  <c:v>-14.993999999999996</c:v>
                </c:pt>
                <c:pt idx="12904">
                  <c:v>-14.991999999999997</c:v>
                </c:pt>
                <c:pt idx="12905">
                  <c:v>-14.989999999999998</c:v>
                </c:pt>
                <c:pt idx="12906">
                  <c:v>-14.987999999999996</c:v>
                </c:pt>
                <c:pt idx="12907">
                  <c:v>-14.985999999999997</c:v>
                </c:pt>
                <c:pt idx="12908">
                  <c:v>-14.983999999999998</c:v>
                </c:pt>
                <c:pt idx="12909">
                  <c:v>-14.981999999999996</c:v>
                </c:pt>
                <c:pt idx="12910">
                  <c:v>-14.979999999999997</c:v>
                </c:pt>
                <c:pt idx="12911">
                  <c:v>-14.977999999999998</c:v>
                </c:pt>
                <c:pt idx="12912">
                  <c:v>-14.975999999999996</c:v>
                </c:pt>
                <c:pt idx="12913">
                  <c:v>-14.973999999999997</c:v>
                </c:pt>
                <c:pt idx="12914">
                  <c:v>-14.971999999999998</c:v>
                </c:pt>
                <c:pt idx="12915">
                  <c:v>-14.969999999999999</c:v>
                </c:pt>
                <c:pt idx="12916">
                  <c:v>-14.967999999999996</c:v>
                </c:pt>
                <c:pt idx="12917">
                  <c:v>-14.965999999999998</c:v>
                </c:pt>
                <c:pt idx="12918">
                  <c:v>-14.963999999999999</c:v>
                </c:pt>
                <c:pt idx="12919">
                  <c:v>-14.961999999999996</c:v>
                </c:pt>
                <c:pt idx="12920">
                  <c:v>-14.959999999999997</c:v>
                </c:pt>
                <c:pt idx="12921">
                  <c:v>-14.957999999999998</c:v>
                </c:pt>
                <c:pt idx="12922">
                  <c:v>-14.955999999999996</c:v>
                </c:pt>
                <c:pt idx="12923">
                  <c:v>-14.953999999999997</c:v>
                </c:pt>
                <c:pt idx="12924">
                  <c:v>-14.951999999999998</c:v>
                </c:pt>
                <c:pt idx="12925">
                  <c:v>-14.949999999999996</c:v>
                </c:pt>
                <c:pt idx="12926">
                  <c:v>-14.947999999999997</c:v>
                </c:pt>
                <c:pt idx="12927">
                  <c:v>-14.945999999999998</c:v>
                </c:pt>
                <c:pt idx="12928">
                  <c:v>-14.943999999999996</c:v>
                </c:pt>
                <c:pt idx="12929">
                  <c:v>-14.941999999999997</c:v>
                </c:pt>
                <c:pt idx="12930">
                  <c:v>-14.939999999999998</c:v>
                </c:pt>
                <c:pt idx="12931">
                  <c:v>-14.937999999999999</c:v>
                </c:pt>
                <c:pt idx="12932">
                  <c:v>-14.935999999999996</c:v>
                </c:pt>
                <c:pt idx="12933">
                  <c:v>-14.933999999999997</c:v>
                </c:pt>
                <c:pt idx="12934">
                  <c:v>-14.931999999999999</c:v>
                </c:pt>
                <c:pt idx="12935">
                  <c:v>-14.929999999999996</c:v>
                </c:pt>
                <c:pt idx="12936">
                  <c:v>-14.927999999999997</c:v>
                </c:pt>
                <c:pt idx="12937">
                  <c:v>-14.925999999999998</c:v>
                </c:pt>
                <c:pt idx="12938">
                  <c:v>-14.923999999999996</c:v>
                </c:pt>
                <c:pt idx="12939">
                  <c:v>-14.921999999999997</c:v>
                </c:pt>
                <c:pt idx="12940">
                  <c:v>-14.919999999999998</c:v>
                </c:pt>
                <c:pt idx="12941">
                  <c:v>-14.917999999999996</c:v>
                </c:pt>
                <c:pt idx="12942">
                  <c:v>-14.915999999999997</c:v>
                </c:pt>
                <c:pt idx="12943">
                  <c:v>-14.913999999999998</c:v>
                </c:pt>
                <c:pt idx="12944">
                  <c:v>-14.911999999999995</c:v>
                </c:pt>
                <c:pt idx="12945">
                  <c:v>-14.909999999999997</c:v>
                </c:pt>
                <c:pt idx="12946">
                  <c:v>-14.907999999999998</c:v>
                </c:pt>
                <c:pt idx="12947">
                  <c:v>-14.905999999999999</c:v>
                </c:pt>
                <c:pt idx="12948">
                  <c:v>-14.903999999999996</c:v>
                </c:pt>
                <c:pt idx="12949">
                  <c:v>-14.901999999999997</c:v>
                </c:pt>
                <c:pt idx="12950">
                  <c:v>-14.899999999999999</c:v>
                </c:pt>
                <c:pt idx="12951">
                  <c:v>-14.897999999999996</c:v>
                </c:pt>
                <c:pt idx="12952">
                  <c:v>-14.895999999999997</c:v>
                </c:pt>
                <c:pt idx="12953">
                  <c:v>-14.893999999999998</c:v>
                </c:pt>
                <c:pt idx="12954">
                  <c:v>-14.891999999999996</c:v>
                </c:pt>
                <c:pt idx="12955">
                  <c:v>-14.889999999999997</c:v>
                </c:pt>
                <c:pt idx="12956">
                  <c:v>-14.887999999999998</c:v>
                </c:pt>
                <c:pt idx="12957">
                  <c:v>-14.885999999999996</c:v>
                </c:pt>
                <c:pt idx="12958">
                  <c:v>-14.883999999999997</c:v>
                </c:pt>
                <c:pt idx="12959">
                  <c:v>-14.881999999999998</c:v>
                </c:pt>
                <c:pt idx="12960">
                  <c:v>-14.879999999999995</c:v>
                </c:pt>
                <c:pt idx="12961">
                  <c:v>-14.877999999999997</c:v>
                </c:pt>
                <c:pt idx="12962">
                  <c:v>-14.875999999999998</c:v>
                </c:pt>
                <c:pt idx="12963">
                  <c:v>-14.873999999999999</c:v>
                </c:pt>
                <c:pt idx="12964">
                  <c:v>-14.871999999999996</c:v>
                </c:pt>
                <c:pt idx="12965">
                  <c:v>-14.869999999999997</c:v>
                </c:pt>
                <c:pt idx="12966">
                  <c:v>-14.867999999999999</c:v>
                </c:pt>
                <c:pt idx="12967">
                  <c:v>-14.865999999999996</c:v>
                </c:pt>
                <c:pt idx="12968">
                  <c:v>-14.863999999999997</c:v>
                </c:pt>
                <c:pt idx="12969">
                  <c:v>-14.861999999999998</c:v>
                </c:pt>
                <c:pt idx="12970">
                  <c:v>-14.859999999999996</c:v>
                </c:pt>
                <c:pt idx="12971">
                  <c:v>-14.857999999999997</c:v>
                </c:pt>
                <c:pt idx="12972">
                  <c:v>-14.855999999999998</c:v>
                </c:pt>
                <c:pt idx="12973">
                  <c:v>-14.853999999999996</c:v>
                </c:pt>
                <c:pt idx="12974">
                  <c:v>-14.851999999999997</c:v>
                </c:pt>
                <c:pt idx="12975">
                  <c:v>-14.849999999999998</c:v>
                </c:pt>
                <c:pt idx="12976">
                  <c:v>-14.847999999999995</c:v>
                </c:pt>
                <c:pt idx="12977">
                  <c:v>-14.845999999999997</c:v>
                </c:pt>
                <c:pt idx="12978">
                  <c:v>-14.843999999999998</c:v>
                </c:pt>
                <c:pt idx="12979">
                  <c:v>-14.841999999999999</c:v>
                </c:pt>
                <c:pt idx="12980">
                  <c:v>-14.839999999999996</c:v>
                </c:pt>
                <c:pt idx="12981">
                  <c:v>-14.837999999999997</c:v>
                </c:pt>
                <c:pt idx="12982">
                  <c:v>-14.835999999999999</c:v>
                </c:pt>
                <c:pt idx="12983">
                  <c:v>-14.833999999999996</c:v>
                </c:pt>
                <c:pt idx="12984">
                  <c:v>-14.831999999999997</c:v>
                </c:pt>
                <c:pt idx="12985">
                  <c:v>-14.829999999999998</c:v>
                </c:pt>
                <c:pt idx="12986">
                  <c:v>-14.827999999999996</c:v>
                </c:pt>
                <c:pt idx="12987">
                  <c:v>-14.825999999999997</c:v>
                </c:pt>
                <c:pt idx="12988">
                  <c:v>-14.823999999999998</c:v>
                </c:pt>
                <c:pt idx="12989">
                  <c:v>-14.821999999999996</c:v>
                </c:pt>
                <c:pt idx="12990">
                  <c:v>-14.819999999999997</c:v>
                </c:pt>
                <c:pt idx="12991">
                  <c:v>-14.817999999999998</c:v>
                </c:pt>
                <c:pt idx="12992">
                  <c:v>-14.815999999999995</c:v>
                </c:pt>
                <c:pt idx="12993">
                  <c:v>-14.813999999999997</c:v>
                </c:pt>
                <c:pt idx="12994">
                  <c:v>-14.811999999999998</c:v>
                </c:pt>
                <c:pt idx="12995">
                  <c:v>-14.809999999999999</c:v>
                </c:pt>
                <c:pt idx="12996">
                  <c:v>-14.807999999999996</c:v>
                </c:pt>
                <c:pt idx="12997">
                  <c:v>-14.805999999999997</c:v>
                </c:pt>
                <c:pt idx="12998">
                  <c:v>-14.803999999999998</c:v>
                </c:pt>
                <c:pt idx="12999">
                  <c:v>-14.801999999999996</c:v>
                </c:pt>
                <c:pt idx="13000">
                  <c:v>-14.799999999999997</c:v>
                </c:pt>
                <c:pt idx="13001">
                  <c:v>-14.797999999999998</c:v>
                </c:pt>
                <c:pt idx="13002">
                  <c:v>-14.795999999999996</c:v>
                </c:pt>
                <c:pt idx="13003">
                  <c:v>-14.793999999999997</c:v>
                </c:pt>
                <c:pt idx="13004">
                  <c:v>-14.791999999999998</c:v>
                </c:pt>
                <c:pt idx="13005">
                  <c:v>-14.789999999999996</c:v>
                </c:pt>
                <c:pt idx="13006">
                  <c:v>-14.787999999999997</c:v>
                </c:pt>
                <c:pt idx="13007">
                  <c:v>-14.785999999999998</c:v>
                </c:pt>
                <c:pt idx="13008">
                  <c:v>-14.783999999999999</c:v>
                </c:pt>
                <c:pt idx="13009">
                  <c:v>-14.781999999999996</c:v>
                </c:pt>
                <c:pt idx="13010">
                  <c:v>-14.779999999999998</c:v>
                </c:pt>
                <c:pt idx="13011">
                  <c:v>-14.777999999999999</c:v>
                </c:pt>
                <c:pt idx="13012">
                  <c:v>-14.775999999999996</c:v>
                </c:pt>
                <c:pt idx="13013">
                  <c:v>-14.773999999999997</c:v>
                </c:pt>
                <c:pt idx="13014">
                  <c:v>-14.771999999999998</c:v>
                </c:pt>
                <c:pt idx="13015">
                  <c:v>-14.769999999999996</c:v>
                </c:pt>
                <c:pt idx="13016">
                  <c:v>-14.767999999999997</c:v>
                </c:pt>
                <c:pt idx="13017">
                  <c:v>-14.765999999999998</c:v>
                </c:pt>
                <c:pt idx="13018">
                  <c:v>-14.763999999999996</c:v>
                </c:pt>
                <c:pt idx="13019">
                  <c:v>-14.761999999999997</c:v>
                </c:pt>
                <c:pt idx="13020">
                  <c:v>-14.759999999999998</c:v>
                </c:pt>
                <c:pt idx="13021">
                  <c:v>-14.757999999999996</c:v>
                </c:pt>
                <c:pt idx="13022">
                  <c:v>-14.755999999999997</c:v>
                </c:pt>
                <c:pt idx="13023">
                  <c:v>-14.753999999999998</c:v>
                </c:pt>
                <c:pt idx="13024">
                  <c:v>-14.751999999999999</c:v>
                </c:pt>
                <c:pt idx="13025">
                  <c:v>-14.749999999999996</c:v>
                </c:pt>
                <c:pt idx="13026">
                  <c:v>-14.747999999999998</c:v>
                </c:pt>
                <c:pt idx="13027">
                  <c:v>-14.745999999999999</c:v>
                </c:pt>
                <c:pt idx="13028">
                  <c:v>-14.743999999999996</c:v>
                </c:pt>
                <c:pt idx="13029">
                  <c:v>-14.741999999999997</c:v>
                </c:pt>
                <c:pt idx="13030">
                  <c:v>-14.739999999999998</c:v>
                </c:pt>
                <c:pt idx="13031">
                  <c:v>-14.737999999999996</c:v>
                </c:pt>
                <c:pt idx="13032">
                  <c:v>-14.735999999999997</c:v>
                </c:pt>
                <c:pt idx="13033">
                  <c:v>-14.733999999999998</c:v>
                </c:pt>
                <c:pt idx="13034">
                  <c:v>-14.731999999999996</c:v>
                </c:pt>
                <c:pt idx="13035">
                  <c:v>-14.729999999999997</c:v>
                </c:pt>
                <c:pt idx="13036">
                  <c:v>-14.727999999999998</c:v>
                </c:pt>
                <c:pt idx="13037">
                  <c:v>-14.725999999999996</c:v>
                </c:pt>
                <c:pt idx="13038">
                  <c:v>-14.723999999999997</c:v>
                </c:pt>
                <c:pt idx="13039">
                  <c:v>-14.721999999999998</c:v>
                </c:pt>
                <c:pt idx="13040">
                  <c:v>-14.719999999999999</c:v>
                </c:pt>
                <c:pt idx="13041">
                  <c:v>-14.717999999999996</c:v>
                </c:pt>
                <c:pt idx="13042">
                  <c:v>-14.715999999999998</c:v>
                </c:pt>
                <c:pt idx="13043">
                  <c:v>-14.713999999999999</c:v>
                </c:pt>
                <c:pt idx="13044">
                  <c:v>-14.711999999999996</c:v>
                </c:pt>
                <c:pt idx="13045">
                  <c:v>-14.709999999999997</c:v>
                </c:pt>
                <c:pt idx="13046">
                  <c:v>-14.707999999999998</c:v>
                </c:pt>
                <c:pt idx="13047">
                  <c:v>-14.705999999999996</c:v>
                </c:pt>
                <c:pt idx="13048">
                  <c:v>-14.703999999999997</c:v>
                </c:pt>
                <c:pt idx="13049">
                  <c:v>-14.701999999999998</c:v>
                </c:pt>
                <c:pt idx="13050">
                  <c:v>-14.699999999999996</c:v>
                </c:pt>
                <c:pt idx="13051">
                  <c:v>-14.697999999999997</c:v>
                </c:pt>
                <c:pt idx="13052">
                  <c:v>-14.695999999999998</c:v>
                </c:pt>
                <c:pt idx="13053">
                  <c:v>-14.693999999999996</c:v>
                </c:pt>
                <c:pt idx="13054">
                  <c:v>-14.691999999999997</c:v>
                </c:pt>
                <c:pt idx="13055">
                  <c:v>-14.689999999999998</c:v>
                </c:pt>
                <c:pt idx="13056">
                  <c:v>-14.687999999999999</c:v>
                </c:pt>
                <c:pt idx="13057">
                  <c:v>-14.685999999999996</c:v>
                </c:pt>
                <c:pt idx="13058">
                  <c:v>-14.683999999999997</c:v>
                </c:pt>
                <c:pt idx="13059">
                  <c:v>-14.681999999999999</c:v>
                </c:pt>
                <c:pt idx="13060">
                  <c:v>-14.679999999999996</c:v>
                </c:pt>
                <c:pt idx="13061">
                  <c:v>-14.677999999999997</c:v>
                </c:pt>
                <c:pt idx="13062">
                  <c:v>-14.675999999999998</c:v>
                </c:pt>
                <c:pt idx="13063">
                  <c:v>-14.673999999999996</c:v>
                </c:pt>
                <c:pt idx="13064">
                  <c:v>-14.671999999999997</c:v>
                </c:pt>
                <c:pt idx="13065">
                  <c:v>-14.669999999999998</c:v>
                </c:pt>
                <c:pt idx="13066">
                  <c:v>-14.667999999999996</c:v>
                </c:pt>
                <c:pt idx="13067">
                  <c:v>-14.665999999999997</c:v>
                </c:pt>
                <c:pt idx="13068">
                  <c:v>-14.663999999999998</c:v>
                </c:pt>
                <c:pt idx="13069">
                  <c:v>-14.661999999999995</c:v>
                </c:pt>
                <c:pt idx="13070">
                  <c:v>-14.659999999999997</c:v>
                </c:pt>
                <c:pt idx="13071">
                  <c:v>-14.657999999999998</c:v>
                </c:pt>
                <c:pt idx="13072">
                  <c:v>-14.655999999999999</c:v>
                </c:pt>
                <c:pt idx="13073">
                  <c:v>-14.653999999999996</c:v>
                </c:pt>
                <c:pt idx="13074">
                  <c:v>-14.651999999999997</c:v>
                </c:pt>
                <c:pt idx="13075">
                  <c:v>-14.649999999999999</c:v>
                </c:pt>
                <c:pt idx="13076">
                  <c:v>-14.647999999999996</c:v>
                </c:pt>
                <c:pt idx="13077">
                  <c:v>-14.645999999999997</c:v>
                </c:pt>
                <c:pt idx="13078">
                  <c:v>-14.643999999999998</c:v>
                </c:pt>
                <c:pt idx="13079">
                  <c:v>-14.641999999999996</c:v>
                </c:pt>
                <c:pt idx="13080">
                  <c:v>-14.639999999999997</c:v>
                </c:pt>
                <c:pt idx="13081">
                  <c:v>-14.637999999999998</c:v>
                </c:pt>
                <c:pt idx="13082">
                  <c:v>-14.635999999999996</c:v>
                </c:pt>
                <c:pt idx="13083">
                  <c:v>-14.633999999999997</c:v>
                </c:pt>
                <c:pt idx="13084">
                  <c:v>-14.631999999999998</c:v>
                </c:pt>
                <c:pt idx="13085">
                  <c:v>-14.629999999999995</c:v>
                </c:pt>
                <c:pt idx="13086">
                  <c:v>-14.627999999999997</c:v>
                </c:pt>
                <c:pt idx="13087">
                  <c:v>-14.625999999999998</c:v>
                </c:pt>
                <c:pt idx="13088">
                  <c:v>-14.623999999999999</c:v>
                </c:pt>
                <c:pt idx="13089">
                  <c:v>-14.621999999999996</c:v>
                </c:pt>
                <c:pt idx="13090">
                  <c:v>-14.619999999999997</c:v>
                </c:pt>
                <c:pt idx="13091">
                  <c:v>-14.617999999999999</c:v>
                </c:pt>
                <c:pt idx="13092">
                  <c:v>-14.615999999999996</c:v>
                </c:pt>
                <c:pt idx="13093">
                  <c:v>-14.613999999999997</c:v>
                </c:pt>
                <c:pt idx="13094">
                  <c:v>-14.611999999999998</c:v>
                </c:pt>
                <c:pt idx="13095">
                  <c:v>-14.609999999999996</c:v>
                </c:pt>
                <c:pt idx="13096">
                  <c:v>-14.607999999999997</c:v>
                </c:pt>
                <c:pt idx="13097">
                  <c:v>-14.605999999999998</c:v>
                </c:pt>
                <c:pt idx="13098">
                  <c:v>-14.603999999999996</c:v>
                </c:pt>
                <c:pt idx="13099">
                  <c:v>-14.601999999999997</c:v>
                </c:pt>
                <c:pt idx="13100">
                  <c:v>-14.599999999999998</c:v>
                </c:pt>
                <c:pt idx="13101">
                  <c:v>-14.597999999999995</c:v>
                </c:pt>
                <c:pt idx="13102">
                  <c:v>-14.595999999999997</c:v>
                </c:pt>
                <c:pt idx="13103">
                  <c:v>-14.593999999999998</c:v>
                </c:pt>
                <c:pt idx="13104">
                  <c:v>-14.591999999999999</c:v>
                </c:pt>
                <c:pt idx="13105">
                  <c:v>-14.589999999999996</c:v>
                </c:pt>
                <c:pt idx="13106">
                  <c:v>-14.587999999999997</c:v>
                </c:pt>
                <c:pt idx="13107">
                  <c:v>-14.585999999999999</c:v>
                </c:pt>
                <c:pt idx="13108">
                  <c:v>-14.583999999999996</c:v>
                </c:pt>
                <c:pt idx="13109">
                  <c:v>-14.581999999999997</c:v>
                </c:pt>
                <c:pt idx="13110">
                  <c:v>-14.579999999999998</c:v>
                </c:pt>
                <c:pt idx="13111">
                  <c:v>-14.577999999999996</c:v>
                </c:pt>
                <c:pt idx="13112">
                  <c:v>-14.575999999999997</c:v>
                </c:pt>
                <c:pt idx="13113">
                  <c:v>-14.573999999999998</c:v>
                </c:pt>
                <c:pt idx="13114">
                  <c:v>-14.571999999999996</c:v>
                </c:pt>
                <c:pt idx="13115">
                  <c:v>-14.569999999999997</c:v>
                </c:pt>
                <c:pt idx="13116">
                  <c:v>-14.567999999999998</c:v>
                </c:pt>
                <c:pt idx="13117">
                  <c:v>-14.565999999999995</c:v>
                </c:pt>
                <c:pt idx="13118">
                  <c:v>-14.563999999999997</c:v>
                </c:pt>
                <c:pt idx="13119">
                  <c:v>-14.561999999999998</c:v>
                </c:pt>
                <c:pt idx="13120">
                  <c:v>-14.559999999999999</c:v>
                </c:pt>
                <c:pt idx="13121">
                  <c:v>-14.557999999999996</c:v>
                </c:pt>
                <c:pt idx="13122">
                  <c:v>-14.555999999999997</c:v>
                </c:pt>
                <c:pt idx="13123">
                  <c:v>-14.553999999999998</c:v>
                </c:pt>
                <c:pt idx="13124">
                  <c:v>-14.551999999999996</c:v>
                </c:pt>
                <c:pt idx="13125">
                  <c:v>-14.549999999999997</c:v>
                </c:pt>
                <c:pt idx="13126">
                  <c:v>-14.547999999999998</c:v>
                </c:pt>
                <c:pt idx="13127">
                  <c:v>-14.545999999999996</c:v>
                </c:pt>
                <c:pt idx="13128">
                  <c:v>-14.543999999999997</c:v>
                </c:pt>
                <c:pt idx="13129">
                  <c:v>-14.541999999999998</c:v>
                </c:pt>
                <c:pt idx="13130">
                  <c:v>-14.539999999999996</c:v>
                </c:pt>
                <c:pt idx="13131">
                  <c:v>-14.537999999999997</c:v>
                </c:pt>
                <c:pt idx="13132">
                  <c:v>-14.535999999999998</c:v>
                </c:pt>
                <c:pt idx="13133">
                  <c:v>-14.533999999999999</c:v>
                </c:pt>
                <c:pt idx="13134">
                  <c:v>-14.531999999999996</c:v>
                </c:pt>
                <c:pt idx="13135">
                  <c:v>-14.529999999999998</c:v>
                </c:pt>
                <c:pt idx="13136">
                  <c:v>-14.527999999999999</c:v>
                </c:pt>
                <c:pt idx="13137">
                  <c:v>-14.525999999999996</c:v>
                </c:pt>
                <c:pt idx="13138">
                  <c:v>-14.523999999999997</c:v>
                </c:pt>
                <c:pt idx="13139">
                  <c:v>-14.521999999999998</c:v>
                </c:pt>
                <c:pt idx="13140">
                  <c:v>-14.519999999999996</c:v>
                </c:pt>
                <c:pt idx="13141">
                  <c:v>-14.517999999999997</c:v>
                </c:pt>
                <c:pt idx="13142">
                  <c:v>-14.515999999999998</c:v>
                </c:pt>
                <c:pt idx="13143">
                  <c:v>-14.513999999999996</c:v>
                </c:pt>
                <c:pt idx="13144">
                  <c:v>-14.511999999999997</c:v>
                </c:pt>
                <c:pt idx="13145">
                  <c:v>-14.509999999999998</c:v>
                </c:pt>
                <c:pt idx="13146">
                  <c:v>-14.507999999999996</c:v>
                </c:pt>
                <c:pt idx="13147">
                  <c:v>-14.505999999999997</c:v>
                </c:pt>
                <c:pt idx="13148">
                  <c:v>-14.503999999999998</c:v>
                </c:pt>
                <c:pt idx="13149">
                  <c:v>-14.501999999999999</c:v>
                </c:pt>
                <c:pt idx="13150">
                  <c:v>-14.499999999999996</c:v>
                </c:pt>
                <c:pt idx="13151">
                  <c:v>-14.497999999999998</c:v>
                </c:pt>
                <c:pt idx="13152">
                  <c:v>-14.495999999999999</c:v>
                </c:pt>
                <c:pt idx="13153">
                  <c:v>-14.493999999999996</c:v>
                </c:pt>
                <c:pt idx="13154">
                  <c:v>-14.491999999999997</c:v>
                </c:pt>
                <c:pt idx="13155">
                  <c:v>-14.489999999999998</c:v>
                </c:pt>
                <c:pt idx="13156">
                  <c:v>-14.487999999999996</c:v>
                </c:pt>
                <c:pt idx="13157">
                  <c:v>-14.485999999999997</c:v>
                </c:pt>
                <c:pt idx="13158">
                  <c:v>-14.483999999999998</c:v>
                </c:pt>
                <c:pt idx="13159">
                  <c:v>-14.481999999999996</c:v>
                </c:pt>
                <c:pt idx="13160">
                  <c:v>-14.479999999999997</c:v>
                </c:pt>
                <c:pt idx="13161">
                  <c:v>-14.477999999999998</c:v>
                </c:pt>
                <c:pt idx="13162">
                  <c:v>-14.475999999999996</c:v>
                </c:pt>
                <c:pt idx="13163">
                  <c:v>-14.473999999999997</c:v>
                </c:pt>
                <c:pt idx="13164">
                  <c:v>-14.471999999999998</c:v>
                </c:pt>
                <c:pt idx="13165">
                  <c:v>-14.469999999999999</c:v>
                </c:pt>
                <c:pt idx="13166">
                  <c:v>-14.467999999999996</c:v>
                </c:pt>
                <c:pt idx="13167">
                  <c:v>-14.465999999999998</c:v>
                </c:pt>
                <c:pt idx="13168">
                  <c:v>-14.463999999999999</c:v>
                </c:pt>
                <c:pt idx="13169">
                  <c:v>-14.461999999999996</c:v>
                </c:pt>
                <c:pt idx="13170">
                  <c:v>-14.459999999999997</c:v>
                </c:pt>
                <c:pt idx="13171">
                  <c:v>-14.457999999999998</c:v>
                </c:pt>
                <c:pt idx="13172">
                  <c:v>-14.455999999999996</c:v>
                </c:pt>
                <c:pt idx="13173">
                  <c:v>-14.453999999999997</c:v>
                </c:pt>
                <c:pt idx="13174">
                  <c:v>-14.451999999999998</c:v>
                </c:pt>
                <c:pt idx="13175">
                  <c:v>-14.449999999999996</c:v>
                </c:pt>
                <c:pt idx="13176">
                  <c:v>-14.447999999999997</c:v>
                </c:pt>
                <c:pt idx="13177">
                  <c:v>-14.445999999999998</c:v>
                </c:pt>
                <c:pt idx="13178">
                  <c:v>-14.443999999999996</c:v>
                </c:pt>
                <c:pt idx="13179">
                  <c:v>-14.441999999999997</c:v>
                </c:pt>
                <c:pt idx="13180">
                  <c:v>-14.439999999999998</c:v>
                </c:pt>
                <c:pt idx="13181">
                  <c:v>-14.437999999999999</c:v>
                </c:pt>
                <c:pt idx="13182">
                  <c:v>-14.435999999999996</c:v>
                </c:pt>
                <c:pt idx="13183">
                  <c:v>-14.433999999999997</c:v>
                </c:pt>
                <c:pt idx="13184">
                  <c:v>-14.431999999999999</c:v>
                </c:pt>
                <c:pt idx="13185">
                  <c:v>-14.429999999999996</c:v>
                </c:pt>
                <c:pt idx="13186">
                  <c:v>-14.427999999999997</c:v>
                </c:pt>
                <c:pt idx="13187">
                  <c:v>-14.425999999999998</c:v>
                </c:pt>
                <c:pt idx="13188">
                  <c:v>-14.423999999999996</c:v>
                </c:pt>
                <c:pt idx="13189">
                  <c:v>-14.421999999999997</c:v>
                </c:pt>
                <c:pt idx="13190">
                  <c:v>-14.419999999999998</c:v>
                </c:pt>
                <c:pt idx="13191">
                  <c:v>-14.417999999999996</c:v>
                </c:pt>
                <c:pt idx="13192">
                  <c:v>-14.415999999999997</c:v>
                </c:pt>
                <c:pt idx="13193">
                  <c:v>-14.413999999999998</c:v>
                </c:pt>
                <c:pt idx="13194">
                  <c:v>-14.411999999999995</c:v>
                </c:pt>
                <c:pt idx="13195">
                  <c:v>-14.409999999999997</c:v>
                </c:pt>
                <c:pt idx="13196">
                  <c:v>-14.407999999999998</c:v>
                </c:pt>
                <c:pt idx="13197">
                  <c:v>-14.405999999999999</c:v>
                </c:pt>
                <c:pt idx="13198">
                  <c:v>-14.403999999999996</c:v>
                </c:pt>
                <c:pt idx="13199">
                  <c:v>-14.401999999999997</c:v>
                </c:pt>
                <c:pt idx="13200">
                  <c:v>-14.399999999999999</c:v>
                </c:pt>
                <c:pt idx="13201">
                  <c:v>-14.397999999999996</c:v>
                </c:pt>
                <c:pt idx="13202">
                  <c:v>-14.395999999999997</c:v>
                </c:pt>
                <c:pt idx="13203">
                  <c:v>-14.393999999999998</c:v>
                </c:pt>
                <c:pt idx="13204">
                  <c:v>-14.391999999999996</c:v>
                </c:pt>
                <c:pt idx="13205">
                  <c:v>-14.389999999999997</c:v>
                </c:pt>
                <c:pt idx="13206">
                  <c:v>-14.387999999999998</c:v>
                </c:pt>
                <c:pt idx="13207">
                  <c:v>-14.385999999999996</c:v>
                </c:pt>
                <c:pt idx="13208">
                  <c:v>-14.383999999999997</c:v>
                </c:pt>
                <c:pt idx="13209">
                  <c:v>-14.381999999999998</c:v>
                </c:pt>
                <c:pt idx="13210">
                  <c:v>-14.379999999999995</c:v>
                </c:pt>
                <c:pt idx="13211">
                  <c:v>-14.377999999999997</c:v>
                </c:pt>
                <c:pt idx="13212">
                  <c:v>-14.375999999999998</c:v>
                </c:pt>
                <c:pt idx="13213">
                  <c:v>-14.373999999999999</c:v>
                </c:pt>
                <c:pt idx="13214">
                  <c:v>-14.371999999999996</c:v>
                </c:pt>
                <c:pt idx="13215">
                  <c:v>-14.369999999999997</c:v>
                </c:pt>
                <c:pt idx="13216">
                  <c:v>-14.367999999999999</c:v>
                </c:pt>
                <c:pt idx="13217">
                  <c:v>-14.365999999999996</c:v>
                </c:pt>
                <c:pt idx="13218">
                  <c:v>-14.363999999999997</c:v>
                </c:pt>
                <c:pt idx="13219">
                  <c:v>-14.361999999999998</c:v>
                </c:pt>
                <c:pt idx="13220">
                  <c:v>-14.359999999999996</c:v>
                </c:pt>
                <c:pt idx="13221">
                  <c:v>-14.357999999999997</c:v>
                </c:pt>
                <c:pt idx="13222">
                  <c:v>-14.355999999999998</c:v>
                </c:pt>
                <c:pt idx="13223">
                  <c:v>-14.353999999999996</c:v>
                </c:pt>
                <c:pt idx="13224">
                  <c:v>-14.351999999999997</c:v>
                </c:pt>
                <c:pt idx="13225">
                  <c:v>-14.349999999999998</c:v>
                </c:pt>
                <c:pt idx="13226">
                  <c:v>-14.347999999999995</c:v>
                </c:pt>
                <c:pt idx="13227">
                  <c:v>-14.345999999999997</c:v>
                </c:pt>
                <c:pt idx="13228">
                  <c:v>-14.343999999999998</c:v>
                </c:pt>
                <c:pt idx="13229">
                  <c:v>-14.341999999999999</c:v>
                </c:pt>
                <c:pt idx="13230">
                  <c:v>-14.339999999999996</c:v>
                </c:pt>
                <c:pt idx="13231">
                  <c:v>-14.337999999999997</c:v>
                </c:pt>
                <c:pt idx="13232">
                  <c:v>-14.335999999999999</c:v>
                </c:pt>
                <c:pt idx="13233">
                  <c:v>-14.333999999999996</c:v>
                </c:pt>
                <c:pt idx="13234">
                  <c:v>-14.331999999999997</c:v>
                </c:pt>
                <c:pt idx="13235">
                  <c:v>-14.329999999999998</c:v>
                </c:pt>
                <c:pt idx="13236">
                  <c:v>-14.327999999999996</c:v>
                </c:pt>
                <c:pt idx="13237">
                  <c:v>-14.325999999999997</c:v>
                </c:pt>
                <c:pt idx="13238">
                  <c:v>-14.323999999999998</c:v>
                </c:pt>
                <c:pt idx="13239">
                  <c:v>-14.321999999999996</c:v>
                </c:pt>
                <c:pt idx="13240">
                  <c:v>-14.319999999999997</c:v>
                </c:pt>
                <c:pt idx="13241">
                  <c:v>-14.317999999999998</c:v>
                </c:pt>
                <c:pt idx="13242">
                  <c:v>-14.315999999999995</c:v>
                </c:pt>
                <c:pt idx="13243">
                  <c:v>-14.313999999999997</c:v>
                </c:pt>
                <c:pt idx="13244">
                  <c:v>-14.311999999999998</c:v>
                </c:pt>
                <c:pt idx="13245">
                  <c:v>-14.309999999999999</c:v>
                </c:pt>
                <c:pt idx="13246">
                  <c:v>-14.307999999999996</c:v>
                </c:pt>
                <c:pt idx="13247">
                  <c:v>-14.305999999999997</c:v>
                </c:pt>
                <c:pt idx="13248">
                  <c:v>-14.303999999999998</c:v>
                </c:pt>
                <c:pt idx="13249">
                  <c:v>-14.301999999999996</c:v>
                </c:pt>
                <c:pt idx="13250">
                  <c:v>-14.299999999999997</c:v>
                </c:pt>
                <c:pt idx="13251">
                  <c:v>-14.297999999999998</c:v>
                </c:pt>
                <c:pt idx="13252">
                  <c:v>-14.295999999999996</c:v>
                </c:pt>
                <c:pt idx="13253">
                  <c:v>-14.293999999999997</c:v>
                </c:pt>
                <c:pt idx="13254">
                  <c:v>-14.291999999999998</c:v>
                </c:pt>
                <c:pt idx="13255">
                  <c:v>-14.289999999999996</c:v>
                </c:pt>
                <c:pt idx="13256">
                  <c:v>-14.287999999999997</c:v>
                </c:pt>
                <c:pt idx="13257">
                  <c:v>-14.285999999999998</c:v>
                </c:pt>
                <c:pt idx="13258">
                  <c:v>-14.283999999999999</c:v>
                </c:pt>
                <c:pt idx="13259">
                  <c:v>-14.281999999999996</c:v>
                </c:pt>
                <c:pt idx="13260">
                  <c:v>-14.279999999999998</c:v>
                </c:pt>
                <c:pt idx="13261">
                  <c:v>-14.277999999999999</c:v>
                </c:pt>
                <c:pt idx="13262">
                  <c:v>-14.275999999999996</c:v>
                </c:pt>
                <c:pt idx="13263">
                  <c:v>-14.273999999999997</c:v>
                </c:pt>
                <c:pt idx="13264">
                  <c:v>-14.271999999999998</c:v>
                </c:pt>
                <c:pt idx="13265">
                  <c:v>-14.269999999999996</c:v>
                </c:pt>
                <c:pt idx="13266">
                  <c:v>-14.267999999999997</c:v>
                </c:pt>
                <c:pt idx="13267">
                  <c:v>-14.265999999999998</c:v>
                </c:pt>
                <c:pt idx="13268">
                  <c:v>-14.263999999999996</c:v>
                </c:pt>
                <c:pt idx="13269">
                  <c:v>-14.261999999999997</c:v>
                </c:pt>
                <c:pt idx="13270">
                  <c:v>-14.259999999999998</c:v>
                </c:pt>
                <c:pt idx="13271">
                  <c:v>-14.257999999999996</c:v>
                </c:pt>
                <c:pt idx="13272">
                  <c:v>-14.255999999999997</c:v>
                </c:pt>
                <c:pt idx="13273">
                  <c:v>-14.253999999999998</c:v>
                </c:pt>
                <c:pt idx="13274">
                  <c:v>-14.251999999999999</c:v>
                </c:pt>
                <c:pt idx="13275">
                  <c:v>-14.249999999999996</c:v>
                </c:pt>
                <c:pt idx="13276">
                  <c:v>-14.247999999999998</c:v>
                </c:pt>
                <c:pt idx="13277">
                  <c:v>-14.245999999999999</c:v>
                </c:pt>
                <c:pt idx="13278">
                  <c:v>-14.243999999999996</c:v>
                </c:pt>
                <c:pt idx="13279">
                  <c:v>-14.241999999999997</c:v>
                </c:pt>
                <c:pt idx="13280">
                  <c:v>-14.239999999999998</c:v>
                </c:pt>
                <c:pt idx="13281">
                  <c:v>-14.237999999999996</c:v>
                </c:pt>
                <c:pt idx="13282">
                  <c:v>-14.235999999999997</c:v>
                </c:pt>
                <c:pt idx="13283">
                  <c:v>-14.233999999999998</c:v>
                </c:pt>
                <c:pt idx="13284">
                  <c:v>-14.231999999999996</c:v>
                </c:pt>
                <c:pt idx="13285">
                  <c:v>-14.229999999999997</c:v>
                </c:pt>
                <c:pt idx="13286">
                  <c:v>-14.227999999999998</c:v>
                </c:pt>
                <c:pt idx="13287">
                  <c:v>-14.225999999999996</c:v>
                </c:pt>
                <c:pt idx="13288">
                  <c:v>-14.223999999999997</c:v>
                </c:pt>
                <c:pt idx="13289">
                  <c:v>-14.221999999999998</c:v>
                </c:pt>
                <c:pt idx="13290">
                  <c:v>-14.219999999999999</c:v>
                </c:pt>
                <c:pt idx="13291">
                  <c:v>-14.217999999999996</c:v>
                </c:pt>
                <c:pt idx="13292">
                  <c:v>-14.215999999999998</c:v>
                </c:pt>
                <c:pt idx="13293">
                  <c:v>-14.213999999999999</c:v>
                </c:pt>
                <c:pt idx="13294">
                  <c:v>-14.211999999999996</c:v>
                </c:pt>
                <c:pt idx="13295">
                  <c:v>-14.209999999999997</c:v>
                </c:pt>
                <c:pt idx="13296">
                  <c:v>-14.207999999999998</c:v>
                </c:pt>
                <c:pt idx="13297">
                  <c:v>-14.205999999999996</c:v>
                </c:pt>
                <c:pt idx="13298">
                  <c:v>-14.203999999999997</c:v>
                </c:pt>
                <c:pt idx="13299">
                  <c:v>-14.201999999999998</c:v>
                </c:pt>
                <c:pt idx="13300">
                  <c:v>-14.199999999999996</c:v>
                </c:pt>
                <c:pt idx="13301">
                  <c:v>-14.197999999999997</c:v>
                </c:pt>
                <c:pt idx="13302">
                  <c:v>-14.195999999999998</c:v>
                </c:pt>
                <c:pt idx="13303">
                  <c:v>-14.193999999999996</c:v>
                </c:pt>
                <c:pt idx="13304">
                  <c:v>-14.191999999999997</c:v>
                </c:pt>
                <c:pt idx="13305">
                  <c:v>-14.189999999999998</c:v>
                </c:pt>
                <c:pt idx="13306">
                  <c:v>-14.187999999999999</c:v>
                </c:pt>
                <c:pt idx="13307">
                  <c:v>-14.185999999999996</c:v>
                </c:pt>
                <c:pt idx="13308">
                  <c:v>-14.183999999999997</c:v>
                </c:pt>
                <c:pt idx="13309">
                  <c:v>-14.181999999999999</c:v>
                </c:pt>
                <c:pt idx="13310">
                  <c:v>-14.179999999999996</c:v>
                </c:pt>
                <c:pt idx="13311">
                  <c:v>-14.177999999999997</c:v>
                </c:pt>
                <c:pt idx="13312">
                  <c:v>-14.175999999999998</c:v>
                </c:pt>
                <c:pt idx="13313">
                  <c:v>-14.173999999999996</c:v>
                </c:pt>
                <c:pt idx="13314">
                  <c:v>-14.171999999999997</c:v>
                </c:pt>
                <c:pt idx="13315">
                  <c:v>-14.169999999999998</c:v>
                </c:pt>
                <c:pt idx="13316">
                  <c:v>-14.167999999999996</c:v>
                </c:pt>
                <c:pt idx="13317">
                  <c:v>-14.165999999999997</c:v>
                </c:pt>
                <c:pt idx="13318">
                  <c:v>-14.163999999999998</c:v>
                </c:pt>
                <c:pt idx="13319">
                  <c:v>-14.161999999999995</c:v>
                </c:pt>
                <c:pt idx="13320">
                  <c:v>-14.159999999999997</c:v>
                </c:pt>
                <c:pt idx="13321">
                  <c:v>-14.157999999999998</c:v>
                </c:pt>
                <c:pt idx="13322">
                  <c:v>-14.155999999999999</c:v>
                </c:pt>
                <c:pt idx="13323">
                  <c:v>-14.153999999999996</c:v>
                </c:pt>
                <c:pt idx="13324">
                  <c:v>-14.151999999999997</c:v>
                </c:pt>
                <c:pt idx="13325">
                  <c:v>-14.149999999999999</c:v>
                </c:pt>
                <c:pt idx="13326">
                  <c:v>-14.147999999999996</c:v>
                </c:pt>
                <c:pt idx="13327">
                  <c:v>-14.145999999999997</c:v>
                </c:pt>
                <c:pt idx="13328">
                  <c:v>-14.143999999999998</c:v>
                </c:pt>
                <c:pt idx="13329">
                  <c:v>-14.141999999999996</c:v>
                </c:pt>
                <c:pt idx="13330">
                  <c:v>-14.139999999999997</c:v>
                </c:pt>
                <c:pt idx="13331">
                  <c:v>-14.137999999999998</c:v>
                </c:pt>
                <c:pt idx="13332">
                  <c:v>-14.135999999999996</c:v>
                </c:pt>
                <c:pt idx="13333">
                  <c:v>-14.133999999999997</c:v>
                </c:pt>
                <c:pt idx="13334">
                  <c:v>-14.131999999999998</c:v>
                </c:pt>
                <c:pt idx="13335">
                  <c:v>-14.129999999999995</c:v>
                </c:pt>
                <c:pt idx="13336">
                  <c:v>-14.127999999999997</c:v>
                </c:pt>
                <c:pt idx="13337">
                  <c:v>-14.125999999999998</c:v>
                </c:pt>
                <c:pt idx="13338">
                  <c:v>-14.123999999999999</c:v>
                </c:pt>
                <c:pt idx="13339">
                  <c:v>-14.121999999999996</c:v>
                </c:pt>
                <c:pt idx="13340">
                  <c:v>-14.119999999999997</c:v>
                </c:pt>
                <c:pt idx="13341">
                  <c:v>-14.117999999999999</c:v>
                </c:pt>
                <c:pt idx="13342">
                  <c:v>-14.115999999999996</c:v>
                </c:pt>
                <c:pt idx="13343">
                  <c:v>-14.113999999999997</c:v>
                </c:pt>
                <c:pt idx="13344">
                  <c:v>-14.111999999999998</c:v>
                </c:pt>
                <c:pt idx="13345">
                  <c:v>-14.109999999999996</c:v>
                </c:pt>
                <c:pt idx="13346">
                  <c:v>-14.107999999999997</c:v>
                </c:pt>
                <c:pt idx="13347">
                  <c:v>-14.105999999999998</c:v>
                </c:pt>
                <c:pt idx="13348">
                  <c:v>-14.103999999999996</c:v>
                </c:pt>
                <c:pt idx="13349">
                  <c:v>-14.101999999999997</c:v>
                </c:pt>
                <c:pt idx="13350">
                  <c:v>-14.099999999999998</c:v>
                </c:pt>
                <c:pt idx="13351">
                  <c:v>-14.097999999999995</c:v>
                </c:pt>
                <c:pt idx="13352">
                  <c:v>-14.095999999999997</c:v>
                </c:pt>
                <c:pt idx="13353">
                  <c:v>-14.093999999999998</c:v>
                </c:pt>
                <c:pt idx="13354">
                  <c:v>-14.091999999999999</c:v>
                </c:pt>
                <c:pt idx="13355">
                  <c:v>-14.089999999999996</c:v>
                </c:pt>
                <c:pt idx="13356">
                  <c:v>-14.087999999999997</c:v>
                </c:pt>
                <c:pt idx="13357">
                  <c:v>-14.085999999999999</c:v>
                </c:pt>
                <c:pt idx="13358">
                  <c:v>-14.083999999999996</c:v>
                </c:pt>
                <c:pt idx="13359">
                  <c:v>-14.081999999999997</c:v>
                </c:pt>
                <c:pt idx="13360">
                  <c:v>-14.079999999999998</c:v>
                </c:pt>
                <c:pt idx="13361">
                  <c:v>-14.077999999999996</c:v>
                </c:pt>
                <c:pt idx="13362">
                  <c:v>-14.075999999999997</c:v>
                </c:pt>
                <c:pt idx="13363">
                  <c:v>-14.073999999999998</c:v>
                </c:pt>
                <c:pt idx="13364">
                  <c:v>-14.071999999999996</c:v>
                </c:pt>
                <c:pt idx="13365">
                  <c:v>-14.069999999999997</c:v>
                </c:pt>
                <c:pt idx="13366">
                  <c:v>-14.067999999999998</c:v>
                </c:pt>
                <c:pt idx="13367">
                  <c:v>-14.065999999999995</c:v>
                </c:pt>
                <c:pt idx="13368">
                  <c:v>-14.063999999999997</c:v>
                </c:pt>
                <c:pt idx="13369">
                  <c:v>-14.061999999999998</c:v>
                </c:pt>
                <c:pt idx="13370">
                  <c:v>-14.059999999999999</c:v>
                </c:pt>
                <c:pt idx="13371">
                  <c:v>-14.057999999999996</c:v>
                </c:pt>
                <c:pt idx="13372">
                  <c:v>-14.055999999999997</c:v>
                </c:pt>
                <c:pt idx="13373">
                  <c:v>-14.053999999999998</c:v>
                </c:pt>
                <c:pt idx="13374">
                  <c:v>-14.051999999999996</c:v>
                </c:pt>
                <c:pt idx="13375">
                  <c:v>-14.049999999999997</c:v>
                </c:pt>
                <c:pt idx="13376">
                  <c:v>-14.047999999999998</c:v>
                </c:pt>
                <c:pt idx="13377">
                  <c:v>-14.045999999999996</c:v>
                </c:pt>
                <c:pt idx="13378">
                  <c:v>-14.043999999999997</c:v>
                </c:pt>
                <c:pt idx="13379">
                  <c:v>-14.041999999999998</c:v>
                </c:pt>
                <c:pt idx="13380">
                  <c:v>-14.039999999999996</c:v>
                </c:pt>
                <c:pt idx="13381">
                  <c:v>-14.037999999999997</c:v>
                </c:pt>
                <c:pt idx="13382">
                  <c:v>-14.035999999999998</c:v>
                </c:pt>
                <c:pt idx="13383">
                  <c:v>-14.033999999999999</c:v>
                </c:pt>
                <c:pt idx="13384">
                  <c:v>-14.031999999999996</c:v>
                </c:pt>
                <c:pt idx="13385">
                  <c:v>-14.029999999999998</c:v>
                </c:pt>
                <c:pt idx="13386">
                  <c:v>-14.027999999999999</c:v>
                </c:pt>
                <c:pt idx="13387">
                  <c:v>-14.025999999999996</c:v>
                </c:pt>
                <c:pt idx="13388">
                  <c:v>-14.023999999999997</c:v>
                </c:pt>
                <c:pt idx="13389">
                  <c:v>-14.021999999999998</c:v>
                </c:pt>
                <c:pt idx="13390">
                  <c:v>-14.019999999999996</c:v>
                </c:pt>
                <c:pt idx="13391">
                  <c:v>-14.017999999999997</c:v>
                </c:pt>
                <c:pt idx="13392">
                  <c:v>-14.015999999999998</c:v>
                </c:pt>
                <c:pt idx="13393">
                  <c:v>-14.013999999999996</c:v>
                </c:pt>
                <c:pt idx="13394">
                  <c:v>-14.011999999999997</c:v>
                </c:pt>
                <c:pt idx="13395">
                  <c:v>-14.009999999999998</c:v>
                </c:pt>
                <c:pt idx="13396">
                  <c:v>-14.007999999999996</c:v>
                </c:pt>
                <c:pt idx="13397">
                  <c:v>-14.005999999999997</c:v>
                </c:pt>
                <c:pt idx="13398">
                  <c:v>-14.003999999999998</c:v>
                </c:pt>
                <c:pt idx="13399">
                  <c:v>-14.001999999999999</c:v>
                </c:pt>
                <c:pt idx="13400">
                  <c:v>-13.999999999999996</c:v>
                </c:pt>
                <c:pt idx="13401">
                  <c:v>-13.997999999999998</c:v>
                </c:pt>
                <c:pt idx="13402">
                  <c:v>-13.995999999999999</c:v>
                </c:pt>
                <c:pt idx="13403">
                  <c:v>-13.993999999999996</c:v>
                </c:pt>
                <c:pt idx="13404">
                  <c:v>-13.991999999999997</c:v>
                </c:pt>
                <c:pt idx="13405">
                  <c:v>-13.989999999999998</c:v>
                </c:pt>
                <c:pt idx="13406">
                  <c:v>-13.987999999999996</c:v>
                </c:pt>
                <c:pt idx="13407">
                  <c:v>-13.985999999999997</c:v>
                </c:pt>
                <c:pt idx="13408">
                  <c:v>-13.983999999999998</c:v>
                </c:pt>
                <c:pt idx="13409">
                  <c:v>-13.981999999999996</c:v>
                </c:pt>
                <c:pt idx="13410">
                  <c:v>-13.979999999999997</c:v>
                </c:pt>
                <c:pt idx="13411">
                  <c:v>-13.977999999999998</c:v>
                </c:pt>
                <c:pt idx="13412">
                  <c:v>-13.975999999999996</c:v>
                </c:pt>
                <c:pt idx="13413">
                  <c:v>-13.973999999999997</c:v>
                </c:pt>
                <c:pt idx="13414">
                  <c:v>-13.971999999999998</c:v>
                </c:pt>
                <c:pt idx="13415">
                  <c:v>-13.969999999999999</c:v>
                </c:pt>
                <c:pt idx="13416">
                  <c:v>-13.967999999999996</c:v>
                </c:pt>
                <c:pt idx="13417">
                  <c:v>-13.965999999999998</c:v>
                </c:pt>
                <c:pt idx="13418">
                  <c:v>-13.963999999999999</c:v>
                </c:pt>
                <c:pt idx="13419">
                  <c:v>-13.961999999999996</c:v>
                </c:pt>
                <c:pt idx="13420">
                  <c:v>-13.959999999999997</c:v>
                </c:pt>
                <c:pt idx="13421">
                  <c:v>-13.957999999999998</c:v>
                </c:pt>
                <c:pt idx="13422">
                  <c:v>-13.955999999999996</c:v>
                </c:pt>
                <c:pt idx="13423">
                  <c:v>-13.953999999999997</c:v>
                </c:pt>
                <c:pt idx="13424">
                  <c:v>-13.951999999999998</c:v>
                </c:pt>
                <c:pt idx="13425">
                  <c:v>-13.949999999999996</c:v>
                </c:pt>
                <c:pt idx="13426">
                  <c:v>-13.947999999999997</c:v>
                </c:pt>
                <c:pt idx="13427">
                  <c:v>-13.945999999999998</c:v>
                </c:pt>
                <c:pt idx="13428">
                  <c:v>-13.943999999999996</c:v>
                </c:pt>
                <c:pt idx="13429">
                  <c:v>-13.941999999999997</c:v>
                </c:pt>
                <c:pt idx="13430">
                  <c:v>-13.939999999999998</c:v>
                </c:pt>
                <c:pt idx="13431">
                  <c:v>-13.937999999999999</c:v>
                </c:pt>
                <c:pt idx="13432">
                  <c:v>-13.935999999999996</c:v>
                </c:pt>
                <c:pt idx="13433">
                  <c:v>-13.933999999999997</c:v>
                </c:pt>
                <c:pt idx="13434">
                  <c:v>-13.931999999999999</c:v>
                </c:pt>
                <c:pt idx="13435">
                  <c:v>-13.929999999999996</c:v>
                </c:pt>
                <c:pt idx="13436">
                  <c:v>-13.927999999999997</c:v>
                </c:pt>
                <c:pt idx="13437">
                  <c:v>-13.925999999999998</c:v>
                </c:pt>
                <c:pt idx="13438">
                  <c:v>-13.923999999999996</c:v>
                </c:pt>
                <c:pt idx="13439">
                  <c:v>-13.921999999999997</c:v>
                </c:pt>
                <c:pt idx="13440">
                  <c:v>-13.919999999999998</c:v>
                </c:pt>
                <c:pt idx="13441">
                  <c:v>-13.917999999999996</c:v>
                </c:pt>
                <c:pt idx="13442">
                  <c:v>-13.915999999999997</c:v>
                </c:pt>
                <c:pt idx="13443">
                  <c:v>-13.913999999999998</c:v>
                </c:pt>
                <c:pt idx="13444">
                  <c:v>-13.911999999999995</c:v>
                </c:pt>
                <c:pt idx="13445">
                  <c:v>-13.909999999999997</c:v>
                </c:pt>
                <c:pt idx="13446">
                  <c:v>-13.907999999999998</c:v>
                </c:pt>
                <c:pt idx="13447">
                  <c:v>-13.905999999999999</c:v>
                </c:pt>
                <c:pt idx="13448">
                  <c:v>-13.903999999999996</c:v>
                </c:pt>
                <c:pt idx="13449">
                  <c:v>-13.901999999999997</c:v>
                </c:pt>
                <c:pt idx="13450">
                  <c:v>-13.899999999999999</c:v>
                </c:pt>
                <c:pt idx="13451">
                  <c:v>-13.897999999999996</c:v>
                </c:pt>
                <c:pt idx="13452">
                  <c:v>-13.895999999999997</c:v>
                </c:pt>
                <c:pt idx="13453">
                  <c:v>-13.893999999999998</c:v>
                </c:pt>
                <c:pt idx="13454">
                  <c:v>-13.891999999999996</c:v>
                </c:pt>
                <c:pt idx="13455">
                  <c:v>-13.889999999999997</c:v>
                </c:pt>
                <c:pt idx="13456">
                  <c:v>-13.887999999999998</c:v>
                </c:pt>
                <c:pt idx="13457">
                  <c:v>-13.885999999999996</c:v>
                </c:pt>
                <c:pt idx="13458">
                  <c:v>-13.883999999999997</c:v>
                </c:pt>
                <c:pt idx="13459">
                  <c:v>-13.881999999999998</c:v>
                </c:pt>
                <c:pt idx="13460">
                  <c:v>-13.879999999999995</c:v>
                </c:pt>
                <c:pt idx="13461">
                  <c:v>-13.877999999999997</c:v>
                </c:pt>
                <c:pt idx="13462">
                  <c:v>-13.875999999999998</c:v>
                </c:pt>
                <c:pt idx="13463">
                  <c:v>-13.873999999999999</c:v>
                </c:pt>
                <c:pt idx="13464">
                  <c:v>-13.871999999999996</c:v>
                </c:pt>
                <c:pt idx="13465">
                  <c:v>-13.869999999999997</c:v>
                </c:pt>
                <c:pt idx="13466">
                  <c:v>-13.867999999999999</c:v>
                </c:pt>
                <c:pt idx="13467">
                  <c:v>-13.865999999999996</c:v>
                </c:pt>
                <c:pt idx="13468">
                  <c:v>-13.863999999999997</c:v>
                </c:pt>
                <c:pt idx="13469">
                  <c:v>-13.861999999999998</c:v>
                </c:pt>
                <c:pt idx="13470">
                  <c:v>-13.859999999999996</c:v>
                </c:pt>
                <c:pt idx="13471">
                  <c:v>-13.857999999999997</c:v>
                </c:pt>
                <c:pt idx="13472">
                  <c:v>-13.855999999999998</c:v>
                </c:pt>
                <c:pt idx="13473">
                  <c:v>-13.853999999999996</c:v>
                </c:pt>
                <c:pt idx="13474">
                  <c:v>-13.851999999999997</c:v>
                </c:pt>
                <c:pt idx="13475">
                  <c:v>-13.849999999999998</c:v>
                </c:pt>
                <c:pt idx="13476">
                  <c:v>-13.847999999999995</c:v>
                </c:pt>
                <c:pt idx="13477">
                  <c:v>-13.845999999999997</c:v>
                </c:pt>
                <c:pt idx="13478">
                  <c:v>-13.843999999999998</c:v>
                </c:pt>
                <c:pt idx="13479">
                  <c:v>-13.841999999999999</c:v>
                </c:pt>
                <c:pt idx="13480">
                  <c:v>-13.839999999999996</c:v>
                </c:pt>
                <c:pt idx="13481">
                  <c:v>-13.837999999999997</c:v>
                </c:pt>
                <c:pt idx="13482">
                  <c:v>-13.835999999999999</c:v>
                </c:pt>
                <c:pt idx="13483">
                  <c:v>-13.833999999999996</c:v>
                </c:pt>
                <c:pt idx="13484">
                  <c:v>-13.831999999999997</c:v>
                </c:pt>
                <c:pt idx="13485">
                  <c:v>-13.829999999999998</c:v>
                </c:pt>
                <c:pt idx="13486">
                  <c:v>-13.827999999999996</c:v>
                </c:pt>
                <c:pt idx="13487">
                  <c:v>-13.825999999999997</c:v>
                </c:pt>
                <c:pt idx="13488">
                  <c:v>-13.823999999999998</c:v>
                </c:pt>
                <c:pt idx="13489">
                  <c:v>-13.821999999999996</c:v>
                </c:pt>
                <c:pt idx="13490">
                  <c:v>-13.819999999999997</c:v>
                </c:pt>
                <c:pt idx="13491">
                  <c:v>-13.817999999999998</c:v>
                </c:pt>
                <c:pt idx="13492">
                  <c:v>-13.815999999999995</c:v>
                </c:pt>
                <c:pt idx="13493">
                  <c:v>-13.813999999999997</c:v>
                </c:pt>
                <c:pt idx="13494">
                  <c:v>-13.811999999999998</c:v>
                </c:pt>
                <c:pt idx="13495">
                  <c:v>-13.809999999999999</c:v>
                </c:pt>
                <c:pt idx="13496">
                  <c:v>-13.807999999999996</c:v>
                </c:pt>
                <c:pt idx="13497">
                  <c:v>-13.805999999999997</c:v>
                </c:pt>
                <c:pt idx="13498">
                  <c:v>-13.803999999999998</c:v>
                </c:pt>
                <c:pt idx="13499">
                  <c:v>-13.801999999999996</c:v>
                </c:pt>
                <c:pt idx="13500">
                  <c:v>-13.799999999999997</c:v>
                </c:pt>
                <c:pt idx="13501">
                  <c:v>-13.797999999999998</c:v>
                </c:pt>
                <c:pt idx="13502">
                  <c:v>-13.795999999999996</c:v>
                </c:pt>
                <c:pt idx="13503">
                  <c:v>-13.793999999999997</c:v>
                </c:pt>
                <c:pt idx="13504">
                  <c:v>-13.791999999999998</c:v>
                </c:pt>
                <c:pt idx="13505">
                  <c:v>-13.789999999999996</c:v>
                </c:pt>
                <c:pt idx="13506">
                  <c:v>-13.787999999999997</c:v>
                </c:pt>
                <c:pt idx="13507">
                  <c:v>-13.785999999999998</c:v>
                </c:pt>
                <c:pt idx="13508">
                  <c:v>-13.783999999999999</c:v>
                </c:pt>
                <c:pt idx="13509">
                  <c:v>-13.781999999999996</c:v>
                </c:pt>
                <c:pt idx="13510">
                  <c:v>-13.779999999999998</c:v>
                </c:pt>
                <c:pt idx="13511">
                  <c:v>-13.777999999999999</c:v>
                </c:pt>
                <c:pt idx="13512">
                  <c:v>-13.775999999999996</c:v>
                </c:pt>
                <c:pt idx="13513">
                  <c:v>-13.773999999999997</c:v>
                </c:pt>
                <c:pt idx="13514">
                  <c:v>-13.771999999999998</c:v>
                </c:pt>
                <c:pt idx="13515">
                  <c:v>-13.769999999999996</c:v>
                </c:pt>
                <c:pt idx="13516">
                  <c:v>-13.767999999999997</c:v>
                </c:pt>
                <c:pt idx="13517">
                  <c:v>-13.765999999999998</c:v>
                </c:pt>
                <c:pt idx="13518">
                  <c:v>-13.763999999999996</c:v>
                </c:pt>
                <c:pt idx="13519">
                  <c:v>-13.761999999999997</c:v>
                </c:pt>
                <c:pt idx="13520">
                  <c:v>-13.759999999999998</c:v>
                </c:pt>
                <c:pt idx="13521">
                  <c:v>-13.757999999999996</c:v>
                </c:pt>
                <c:pt idx="13522">
                  <c:v>-13.755999999999997</c:v>
                </c:pt>
                <c:pt idx="13523">
                  <c:v>-13.753999999999998</c:v>
                </c:pt>
                <c:pt idx="13524">
                  <c:v>-13.751999999999999</c:v>
                </c:pt>
                <c:pt idx="13525">
                  <c:v>-13.749999999999996</c:v>
                </c:pt>
                <c:pt idx="13526">
                  <c:v>-13.747999999999998</c:v>
                </c:pt>
                <c:pt idx="13527">
                  <c:v>-13.745999999999999</c:v>
                </c:pt>
                <c:pt idx="13528">
                  <c:v>-13.743999999999996</c:v>
                </c:pt>
                <c:pt idx="13529">
                  <c:v>-13.741999999999997</c:v>
                </c:pt>
                <c:pt idx="13530">
                  <c:v>-13.739999999999998</c:v>
                </c:pt>
                <c:pt idx="13531">
                  <c:v>-13.737999999999996</c:v>
                </c:pt>
                <c:pt idx="13532">
                  <c:v>-13.735999999999997</c:v>
                </c:pt>
                <c:pt idx="13533">
                  <c:v>-13.733999999999998</c:v>
                </c:pt>
                <c:pt idx="13534">
                  <c:v>-13.731999999999996</c:v>
                </c:pt>
                <c:pt idx="13535">
                  <c:v>-13.729999999999997</c:v>
                </c:pt>
                <c:pt idx="13536">
                  <c:v>-13.727999999999998</c:v>
                </c:pt>
                <c:pt idx="13537">
                  <c:v>-13.725999999999996</c:v>
                </c:pt>
                <c:pt idx="13538">
                  <c:v>-13.723999999999997</c:v>
                </c:pt>
                <c:pt idx="13539">
                  <c:v>-13.721999999999998</c:v>
                </c:pt>
                <c:pt idx="13540">
                  <c:v>-13.719999999999999</c:v>
                </c:pt>
                <c:pt idx="13541">
                  <c:v>-13.717999999999996</c:v>
                </c:pt>
                <c:pt idx="13542">
                  <c:v>-13.715999999999998</c:v>
                </c:pt>
                <c:pt idx="13543">
                  <c:v>-13.713999999999999</c:v>
                </c:pt>
                <c:pt idx="13544">
                  <c:v>-13.711999999999996</c:v>
                </c:pt>
                <c:pt idx="13545">
                  <c:v>-13.709999999999997</c:v>
                </c:pt>
                <c:pt idx="13546">
                  <c:v>-13.707999999999998</c:v>
                </c:pt>
                <c:pt idx="13547">
                  <c:v>-13.705999999999996</c:v>
                </c:pt>
                <c:pt idx="13548">
                  <c:v>-13.703999999999997</c:v>
                </c:pt>
                <c:pt idx="13549">
                  <c:v>-13.701999999999998</c:v>
                </c:pt>
                <c:pt idx="13550">
                  <c:v>-13.699999999999996</c:v>
                </c:pt>
                <c:pt idx="13551">
                  <c:v>-13.697999999999997</c:v>
                </c:pt>
                <c:pt idx="13552">
                  <c:v>-13.695999999999998</c:v>
                </c:pt>
                <c:pt idx="13553">
                  <c:v>-13.693999999999996</c:v>
                </c:pt>
                <c:pt idx="13554">
                  <c:v>-13.691999999999997</c:v>
                </c:pt>
                <c:pt idx="13555">
                  <c:v>-13.689999999999998</c:v>
                </c:pt>
                <c:pt idx="13556">
                  <c:v>-13.687999999999999</c:v>
                </c:pt>
                <c:pt idx="13557">
                  <c:v>-13.685999999999996</c:v>
                </c:pt>
                <c:pt idx="13558">
                  <c:v>-13.683999999999997</c:v>
                </c:pt>
                <c:pt idx="13559">
                  <c:v>-13.681999999999999</c:v>
                </c:pt>
                <c:pt idx="13560">
                  <c:v>-13.679999999999996</c:v>
                </c:pt>
                <c:pt idx="13561">
                  <c:v>-13.677999999999997</c:v>
                </c:pt>
                <c:pt idx="13562">
                  <c:v>-13.675999999999998</c:v>
                </c:pt>
                <c:pt idx="13563">
                  <c:v>-13.673999999999996</c:v>
                </c:pt>
                <c:pt idx="13564">
                  <c:v>-13.671999999999997</c:v>
                </c:pt>
                <c:pt idx="13565">
                  <c:v>-13.669999999999998</c:v>
                </c:pt>
                <c:pt idx="13566">
                  <c:v>-13.667999999999996</c:v>
                </c:pt>
                <c:pt idx="13567">
                  <c:v>-13.665999999999997</c:v>
                </c:pt>
                <c:pt idx="13568">
                  <c:v>-13.663999999999998</c:v>
                </c:pt>
                <c:pt idx="13569">
                  <c:v>-13.661999999999995</c:v>
                </c:pt>
                <c:pt idx="13570">
                  <c:v>-13.659999999999997</c:v>
                </c:pt>
                <c:pt idx="13571">
                  <c:v>-13.657999999999998</c:v>
                </c:pt>
                <c:pt idx="13572">
                  <c:v>-13.655999999999999</c:v>
                </c:pt>
                <c:pt idx="13573">
                  <c:v>-13.653999999999996</c:v>
                </c:pt>
                <c:pt idx="13574">
                  <c:v>-13.651999999999997</c:v>
                </c:pt>
                <c:pt idx="13575">
                  <c:v>-13.649999999999999</c:v>
                </c:pt>
                <c:pt idx="13576">
                  <c:v>-13.647999999999996</c:v>
                </c:pt>
                <c:pt idx="13577">
                  <c:v>-13.645999999999997</c:v>
                </c:pt>
                <c:pt idx="13578">
                  <c:v>-13.643999999999998</c:v>
                </c:pt>
                <c:pt idx="13579">
                  <c:v>-13.641999999999996</c:v>
                </c:pt>
                <c:pt idx="13580">
                  <c:v>-13.639999999999997</c:v>
                </c:pt>
                <c:pt idx="13581">
                  <c:v>-13.637999999999998</c:v>
                </c:pt>
                <c:pt idx="13582">
                  <c:v>-13.635999999999996</c:v>
                </c:pt>
                <c:pt idx="13583">
                  <c:v>-13.633999999999997</c:v>
                </c:pt>
                <c:pt idx="13584">
                  <c:v>-13.631999999999998</c:v>
                </c:pt>
                <c:pt idx="13585">
                  <c:v>-13.629999999999995</c:v>
                </c:pt>
                <c:pt idx="13586">
                  <c:v>-13.627999999999997</c:v>
                </c:pt>
                <c:pt idx="13587">
                  <c:v>-13.625999999999998</c:v>
                </c:pt>
                <c:pt idx="13588">
                  <c:v>-13.623999999999999</c:v>
                </c:pt>
                <c:pt idx="13589">
                  <c:v>-13.621999999999996</c:v>
                </c:pt>
                <c:pt idx="13590">
                  <c:v>-13.619999999999997</c:v>
                </c:pt>
                <c:pt idx="13591">
                  <c:v>-13.617999999999999</c:v>
                </c:pt>
                <c:pt idx="13592">
                  <c:v>-13.615999999999996</c:v>
                </c:pt>
                <c:pt idx="13593">
                  <c:v>-13.613999999999997</c:v>
                </c:pt>
                <c:pt idx="13594">
                  <c:v>-13.611999999999998</c:v>
                </c:pt>
                <c:pt idx="13595">
                  <c:v>-13.609999999999996</c:v>
                </c:pt>
                <c:pt idx="13596">
                  <c:v>-13.607999999999997</c:v>
                </c:pt>
                <c:pt idx="13597">
                  <c:v>-13.605999999999998</c:v>
                </c:pt>
                <c:pt idx="13598">
                  <c:v>-13.603999999999996</c:v>
                </c:pt>
                <c:pt idx="13599">
                  <c:v>-13.601999999999997</c:v>
                </c:pt>
                <c:pt idx="13600">
                  <c:v>-13.599999999999998</c:v>
                </c:pt>
                <c:pt idx="13601">
                  <c:v>-13.597999999999995</c:v>
                </c:pt>
                <c:pt idx="13602">
                  <c:v>-13.595999999999997</c:v>
                </c:pt>
                <c:pt idx="13603">
                  <c:v>-13.593999999999998</c:v>
                </c:pt>
                <c:pt idx="13604">
                  <c:v>-13.591999999999999</c:v>
                </c:pt>
                <c:pt idx="13605">
                  <c:v>-13.589999999999996</c:v>
                </c:pt>
                <c:pt idx="13606">
                  <c:v>-13.587999999999997</c:v>
                </c:pt>
                <c:pt idx="13607">
                  <c:v>-13.585999999999999</c:v>
                </c:pt>
                <c:pt idx="13608">
                  <c:v>-13.583999999999996</c:v>
                </c:pt>
                <c:pt idx="13609">
                  <c:v>-13.581999999999997</c:v>
                </c:pt>
                <c:pt idx="13610">
                  <c:v>-13.579999999999998</c:v>
                </c:pt>
                <c:pt idx="13611">
                  <c:v>-13.577999999999996</c:v>
                </c:pt>
                <c:pt idx="13612">
                  <c:v>-13.575999999999997</c:v>
                </c:pt>
                <c:pt idx="13613">
                  <c:v>-13.573999999999998</c:v>
                </c:pt>
                <c:pt idx="13614">
                  <c:v>-13.571999999999996</c:v>
                </c:pt>
                <c:pt idx="13615">
                  <c:v>-13.569999999999997</c:v>
                </c:pt>
                <c:pt idx="13616">
                  <c:v>-13.567999999999998</c:v>
                </c:pt>
                <c:pt idx="13617">
                  <c:v>-13.565999999999995</c:v>
                </c:pt>
                <c:pt idx="13618">
                  <c:v>-13.563999999999997</c:v>
                </c:pt>
                <c:pt idx="13619">
                  <c:v>-13.561999999999998</c:v>
                </c:pt>
                <c:pt idx="13620">
                  <c:v>-13.559999999999999</c:v>
                </c:pt>
                <c:pt idx="13621">
                  <c:v>-13.557999999999996</c:v>
                </c:pt>
                <c:pt idx="13622">
                  <c:v>-13.555999999999997</c:v>
                </c:pt>
                <c:pt idx="13623">
                  <c:v>-13.553999999999998</c:v>
                </c:pt>
                <c:pt idx="13624">
                  <c:v>-13.551999999999996</c:v>
                </c:pt>
                <c:pt idx="13625">
                  <c:v>-13.549999999999997</c:v>
                </c:pt>
                <c:pt idx="13626">
                  <c:v>-13.547999999999998</c:v>
                </c:pt>
                <c:pt idx="13627">
                  <c:v>-13.545999999999996</c:v>
                </c:pt>
                <c:pt idx="13628">
                  <c:v>-13.543999999999997</c:v>
                </c:pt>
                <c:pt idx="13629">
                  <c:v>-13.541999999999998</c:v>
                </c:pt>
                <c:pt idx="13630">
                  <c:v>-13.539999999999996</c:v>
                </c:pt>
                <c:pt idx="13631">
                  <c:v>-13.537999999999997</c:v>
                </c:pt>
                <c:pt idx="13632">
                  <c:v>-13.535999999999998</c:v>
                </c:pt>
                <c:pt idx="13633">
                  <c:v>-13.533999999999999</c:v>
                </c:pt>
                <c:pt idx="13634">
                  <c:v>-13.531999999999996</c:v>
                </c:pt>
                <c:pt idx="13635">
                  <c:v>-13.529999999999998</c:v>
                </c:pt>
                <c:pt idx="13636">
                  <c:v>-13.527999999999999</c:v>
                </c:pt>
                <c:pt idx="13637">
                  <c:v>-13.525999999999996</c:v>
                </c:pt>
                <c:pt idx="13638">
                  <c:v>-13.523999999999997</c:v>
                </c:pt>
                <c:pt idx="13639">
                  <c:v>-13.521999999999998</c:v>
                </c:pt>
                <c:pt idx="13640">
                  <c:v>-13.519999999999996</c:v>
                </c:pt>
                <c:pt idx="13641">
                  <c:v>-13.517999999999997</c:v>
                </c:pt>
                <c:pt idx="13642">
                  <c:v>-13.515999999999998</c:v>
                </c:pt>
                <c:pt idx="13643">
                  <c:v>-13.513999999999996</c:v>
                </c:pt>
                <c:pt idx="13644">
                  <c:v>-13.511999999999997</c:v>
                </c:pt>
                <c:pt idx="13645">
                  <c:v>-13.509999999999998</c:v>
                </c:pt>
                <c:pt idx="13646">
                  <c:v>-13.507999999999996</c:v>
                </c:pt>
                <c:pt idx="13647">
                  <c:v>-13.505999999999997</c:v>
                </c:pt>
                <c:pt idx="13648">
                  <c:v>-13.503999999999998</c:v>
                </c:pt>
                <c:pt idx="13649">
                  <c:v>-13.501999999999999</c:v>
                </c:pt>
                <c:pt idx="13650">
                  <c:v>-13.499999999999996</c:v>
                </c:pt>
                <c:pt idx="13651">
                  <c:v>-13.497999999999998</c:v>
                </c:pt>
                <c:pt idx="13652">
                  <c:v>-13.495999999999999</c:v>
                </c:pt>
                <c:pt idx="13653">
                  <c:v>-13.493999999999996</c:v>
                </c:pt>
                <c:pt idx="13654">
                  <c:v>-13.491999999999997</c:v>
                </c:pt>
                <c:pt idx="13655">
                  <c:v>-13.489999999999998</c:v>
                </c:pt>
                <c:pt idx="13656">
                  <c:v>-13.487999999999996</c:v>
                </c:pt>
                <c:pt idx="13657">
                  <c:v>-13.485999999999997</c:v>
                </c:pt>
                <c:pt idx="13658">
                  <c:v>-13.483999999999998</c:v>
                </c:pt>
                <c:pt idx="13659">
                  <c:v>-13.481999999999996</c:v>
                </c:pt>
                <c:pt idx="13660">
                  <c:v>-13.479999999999997</c:v>
                </c:pt>
                <c:pt idx="13661">
                  <c:v>-13.477999999999998</c:v>
                </c:pt>
                <c:pt idx="13662">
                  <c:v>-13.475999999999996</c:v>
                </c:pt>
                <c:pt idx="13663">
                  <c:v>-13.473999999999997</c:v>
                </c:pt>
                <c:pt idx="13664">
                  <c:v>-13.471999999999998</c:v>
                </c:pt>
                <c:pt idx="13665">
                  <c:v>-13.469999999999999</c:v>
                </c:pt>
                <c:pt idx="13666">
                  <c:v>-13.467999999999996</c:v>
                </c:pt>
                <c:pt idx="13667">
                  <c:v>-13.465999999999998</c:v>
                </c:pt>
                <c:pt idx="13668">
                  <c:v>-13.463999999999999</c:v>
                </c:pt>
                <c:pt idx="13669">
                  <c:v>-13.461999999999996</c:v>
                </c:pt>
                <c:pt idx="13670">
                  <c:v>-13.459999999999997</c:v>
                </c:pt>
                <c:pt idx="13671">
                  <c:v>-13.457999999999998</c:v>
                </c:pt>
                <c:pt idx="13672">
                  <c:v>-13.455999999999996</c:v>
                </c:pt>
                <c:pt idx="13673">
                  <c:v>-13.453999999999997</c:v>
                </c:pt>
                <c:pt idx="13674">
                  <c:v>-13.451999999999998</c:v>
                </c:pt>
                <c:pt idx="13675">
                  <c:v>-13.449999999999996</c:v>
                </c:pt>
                <c:pt idx="13676">
                  <c:v>-13.447999999999997</c:v>
                </c:pt>
                <c:pt idx="13677">
                  <c:v>-13.445999999999998</c:v>
                </c:pt>
                <c:pt idx="13678">
                  <c:v>-13.443999999999996</c:v>
                </c:pt>
                <c:pt idx="13679">
                  <c:v>-13.441999999999997</c:v>
                </c:pt>
                <c:pt idx="13680">
                  <c:v>-13.439999999999998</c:v>
                </c:pt>
                <c:pt idx="13681">
                  <c:v>-13.437999999999999</c:v>
                </c:pt>
                <c:pt idx="13682">
                  <c:v>-13.435999999999996</c:v>
                </c:pt>
                <c:pt idx="13683">
                  <c:v>-13.433999999999997</c:v>
                </c:pt>
                <c:pt idx="13684">
                  <c:v>-13.431999999999999</c:v>
                </c:pt>
                <c:pt idx="13685">
                  <c:v>-13.429999999999996</c:v>
                </c:pt>
                <c:pt idx="13686">
                  <c:v>-13.427999999999997</c:v>
                </c:pt>
                <c:pt idx="13687">
                  <c:v>-13.425999999999998</c:v>
                </c:pt>
                <c:pt idx="13688">
                  <c:v>-13.423999999999996</c:v>
                </c:pt>
                <c:pt idx="13689">
                  <c:v>-13.421999999999997</c:v>
                </c:pt>
                <c:pt idx="13690">
                  <c:v>-13.419999999999998</c:v>
                </c:pt>
                <c:pt idx="13691">
                  <c:v>-13.417999999999996</c:v>
                </c:pt>
                <c:pt idx="13692">
                  <c:v>-13.415999999999997</c:v>
                </c:pt>
                <c:pt idx="13693">
                  <c:v>-13.413999999999998</c:v>
                </c:pt>
                <c:pt idx="13694">
                  <c:v>-13.411999999999995</c:v>
                </c:pt>
                <c:pt idx="13695">
                  <c:v>-13.409999999999997</c:v>
                </c:pt>
                <c:pt idx="13696">
                  <c:v>-13.407999999999998</c:v>
                </c:pt>
                <c:pt idx="13697">
                  <c:v>-13.405999999999999</c:v>
                </c:pt>
                <c:pt idx="13698">
                  <c:v>-13.403999999999996</c:v>
                </c:pt>
                <c:pt idx="13699">
                  <c:v>-13.401999999999997</c:v>
                </c:pt>
                <c:pt idx="13700">
                  <c:v>-13.399999999999999</c:v>
                </c:pt>
                <c:pt idx="13701">
                  <c:v>-13.397999999999996</c:v>
                </c:pt>
                <c:pt idx="13702">
                  <c:v>-13.395999999999997</c:v>
                </c:pt>
                <c:pt idx="13703">
                  <c:v>-13.393999999999998</c:v>
                </c:pt>
                <c:pt idx="13704">
                  <c:v>-13.391999999999996</c:v>
                </c:pt>
                <c:pt idx="13705">
                  <c:v>-13.389999999999997</c:v>
                </c:pt>
                <c:pt idx="13706">
                  <c:v>-13.387999999999998</c:v>
                </c:pt>
                <c:pt idx="13707">
                  <c:v>-13.385999999999996</c:v>
                </c:pt>
                <c:pt idx="13708">
                  <c:v>-13.383999999999997</c:v>
                </c:pt>
                <c:pt idx="13709">
                  <c:v>-13.381999999999998</c:v>
                </c:pt>
                <c:pt idx="13710">
                  <c:v>-13.379999999999995</c:v>
                </c:pt>
                <c:pt idx="13711">
                  <c:v>-13.377999999999997</c:v>
                </c:pt>
                <c:pt idx="13712">
                  <c:v>-13.375999999999998</c:v>
                </c:pt>
                <c:pt idx="13713">
                  <c:v>-13.373999999999999</c:v>
                </c:pt>
                <c:pt idx="13714">
                  <c:v>-13.371999999999996</c:v>
                </c:pt>
                <c:pt idx="13715">
                  <c:v>-13.369999999999997</c:v>
                </c:pt>
                <c:pt idx="13716">
                  <c:v>-13.367999999999999</c:v>
                </c:pt>
                <c:pt idx="13717">
                  <c:v>-13.365999999999996</c:v>
                </c:pt>
                <c:pt idx="13718">
                  <c:v>-13.363999999999997</c:v>
                </c:pt>
                <c:pt idx="13719">
                  <c:v>-13.361999999999998</c:v>
                </c:pt>
                <c:pt idx="13720">
                  <c:v>-13.359999999999996</c:v>
                </c:pt>
                <c:pt idx="13721">
                  <c:v>-13.357999999999997</c:v>
                </c:pt>
                <c:pt idx="13722">
                  <c:v>-13.355999999999998</c:v>
                </c:pt>
                <c:pt idx="13723">
                  <c:v>-13.353999999999996</c:v>
                </c:pt>
                <c:pt idx="13724">
                  <c:v>-13.351999999999997</c:v>
                </c:pt>
                <c:pt idx="13725">
                  <c:v>-13.349999999999998</c:v>
                </c:pt>
                <c:pt idx="13726">
                  <c:v>-13.347999999999995</c:v>
                </c:pt>
                <c:pt idx="13727">
                  <c:v>-13.345999999999997</c:v>
                </c:pt>
                <c:pt idx="13728">
                  <c:v>-13.343999999999998</c:v>
                </c:pt>
                <c:pt idx="13729">
                  <c:v>-13.341999999999999</c:v>
                </c:pt>
                <c:pt idx="13730">
                  <c:v>-13.339999999999996</c:v>
                </c:pt>
                <c:pt idx="13731">
                  <c:v>-13.337999999999997</c:v>
                </c:pt>
                <c:pt idx="13732">
                  <c:v>-13.335999999999999</c:v>
                </c:pt>
                <c:pt idx="13733">
                  <c:v>-13.333999999999996</c:v>
                </c:pt>
                <c:pt idx="13734">
                  <c:v>-13.331999999999997</c:v>
                </c:pt>
                <c:pt idx="13735">
                  <c:v>-13.329999999999998</c:v>
                </c:pt>
                <c:pt idx="13736">
                  <c:v>-13.327999999999996</c:v>
                </c:pt>
                <c:pt idx="13737">
                  <c:v>-13.325999999999997</c:v>
                </c:pt>
                <c:pt idx="13738">
                  <c:v>-13.323999999999998</c:v>
                </c:pt>
                <c:pt idx="13739">
                  <c:v>-13.321999999999996</c:v>
                </c:pt>
                <c:pt idx="13740">
                  <c:v>-13.319999999999997</c:v>
                </c:pt>
                <c:pt idx="13741">
                  <c:v>-13.317999999999998</c:v>
                </c:pt>
                <c:pt idx="13742">
                  <c:v>-13.315999999999995</c:v>
                </c:pt>
                <c:pt idx="13743">
                  <c:v>-13.313999999999997</c:v>
                </c:pt>
                <c:pt idx="13744">
                  <c:v>-13.311999999999998</c:v>
                </c:pt>
                <c:pt idx="13745">
                  <c:v>-13.309999999999999</c:v>
                </c:pt>
                <c:pt idx="13746">
                  <c:v>-13.307999999999996</c:v>
                </c:pt>
                <c:pt idx="13747">
                  <c:v>-13.305999999999997</c:v>
                </c:pt>
                <c:pt idx="13748">
                  <c:v>-13.303999999999998</c:v>
                </c:pt>
                <c:pt idx="13749">
                  <c:v>-13.301999999999996</c:v>
                </c:pt>
                <c:pt idx="13750">
                  <c:v>-13.299999999999997</c:v>
                </c:pt>
                <c:pt idx="13751">
                  <c:v>-13.297999999999998</c:v>
                </c:pt>
                <c:pt idx="13752">
                  <c:v>-13.295999999999996</c:v>
                </c:pt>
                <c:pt idx="13753">
                  <c:v>-13.293999999999997</c:v>
                </c:pt>
                <c:pt idx="13754">
                  <c:v>-13.291999999999998</c:v>
                </c:pt>
                <c:pt idx="13755">
                  <c:v>-13.289999999999996</c:v>
                </c:pt>
                <c:pt idx="13756">
                  <c:v>-13.287999999999997</c:v>
                </c:pt>
                <c:pt idx="13757">
                  <c:v>-13.285999999999998</c:v>
                </c:pt>
                <c:pt idx="13758">
                  <c:v>-13.283999999999999</c:v>
                </c:pt>
                <c:pt idx="13759">
                  <c:v>-13.281999999999996</c:v>
                </c:pt>
                <c:pt idx="13760">
                  <c:v>-13.279999999999998</c:v>
                </c:pt>
                <c:pt idx="13761">
                  <c:v>-13.277999999999999</c:v>
                </c:pt>
                <c:pt idx="13762">
                  <c:v>-13.275999999999996</c:v>
                </c:pt>
                <c:pt idx="13763">
                  <c:v>-13.273999999999997</c:v>
                </c:pt>
                <c:pt idx="13764">
                  <c:v>-13.271999999999998</c:v>
                </c:pt>
                <c:pt idx="13765">
                  <c:v>-13.269999999999996</c:v>
                </c:pt>
                <c:pt idx="13766">
                  <c:v>-13.267999999999997</c:v>
                </c:pt>
                <c:pt idx="13767">
                  <c:v>-13.265999999999998</c:v>
                </c:pt>
                <c:pt idx="13768">
                  <c:v>-13.263999999999996</c:v>
                </c:pt>
                <c:pt idx="13769">
                  <c:v>-13.261999999999997</c:v>
                </c:pt>
                <c:pt idx="13770">
                  <c:v>-13.259999999999998</c:v>
                </c:pt>
                <c:pt idx="13771">
                  <c:v>-13.257999999999996</c:v>
                </c:pt>
                <c:pt idx="13772">
                  <c:v>-13.255999999999997</c:v>
                </c:pt>
                <c:pt idx="13773">
                  <c:v>-13.253999999999998</c:v>
                </c:pt>
                <c:pt idx="13774">
                  <c:v>-13.251999999999999</c:v>
                </c:pt>
                <c:pt idx="13775">
                  <c:v>-13.249999999999996</c:v>
                </c:pt>
                <c:pt idx="13776">
                  <c:v>-13.247999999999998</c:v>
                </c:pt>
                <c:pt idx="13777">
                  <c:v>-13.245999999999999</c:v>
                </c:pt>
                <c:pt idx="13778">
                  <c:v>-13.243999999999996</c:v>
                </c:pt>
                <c:pt idx="13779">
                  <c:v>-13.241999999999997</c:v>
                </c:pt>
                <c:pt idx="13780">
                  <c:v>-13.239999999999998</c:v>
                </c:pt>
                <c:pt idx="13781">
                  <c:v>-13.237999999999996</c:v>
                </c:pt>
                <c:pt idx="13782">
                  <c:v>-13.235999999999997</c:v>
                </c:pt>
                <c:pt idx="13783">
                  <c:v>-13.233999999999998</c:v>
                </c:pt>
                <c:pt idx="13784">
                  <c:v>-13.231999999999996</c:v>
                </c:pt>
                <c:pt idx="13785">
                  <c:v>-13.229999999999997</c:v>
                </c:pt>
                <c:pt idx="13786">
                  <c:v>-13.227999999999998</c:v>
                </c:pt>
                <c:pt idx="13787">
                  <c:v>-13.225999999999996</c:v>
                </c:pt>
                <c:pt idx="13788">
                  <c:v>-13.223999999999997</c:v>
                </c:pt>
                <c:pt idx="13789">
                  <c:v>-13.221999999999998</c:v>
                </c:pt>
                <c:pt idx="13790">
                  <c:v>-13.219999999999999</c:v>
                </c:pt>
                <c:pt idx="13791">
                  <c:v>-13.217999999999996</c:v>
                </c:pt>
                <c:pt idx="13792">
                  <c:v>-13.215999999999998</c:v>
                </c:pt>
                <c:pt idx="13793">
                  <c:v>-13.213999999999999</c:v>
                </c:pt>
                <c:pt idx="13794">
                  <c:v>-13.211999999999996</c:v>
                </c:pt>
                <c:pt idx="13795">
                  <c:v>-13.209999999999997</c:v>
                </c:pt>
                <c:pt idx="13796">
                  <c:v>-13.207999999999998</c:v>
                </c:pt>
                <c:pt idx="13797">
                  <c:v>-13.205999999999996</c:v>
                </c:pt>
                <c:pt idx="13798">
                  <c:v>-13.203999999999997</c:v>
                </c:pt>
                <c:pt idx="13799">
                  <c:v>-13.201999999999998</c:v>
                </c:pt>
                <c:pt idx="13800">
                  <c:v>-13.199999999999996</c:v>
                </c:pt>
                <c:pt idx="13801">
                  <c:v>-13.197999999999997</c:v>
                </c:pt>
                <c:pt idx="13802">
                  <c:v>-13.195999999999998</c:v>
                </c:pt>
                <c:pt idx="13803">
                  <c:v>-13.193999999999996</c:v>
                </c:pt>
                <c:pt idx="13804">
                  <c:v>-13.191999999999997</c:v>
                </c:pt>
                <c:pt idx="13805">
                  <c:v>-13.189999999999998</c:v>
                </c:pt>
                <c:pt idx="13806">
                  <c:v>-13.187999999999999</c:v>
                </c:pt>
                <c:pt idx="13807">
                  <c:v>-13.185999999999996</c:v>
                </c:pt>
                <c:pt idx="13808">
                  <c:v>-13.183999999999997</c:v>
                </c:pt>
                <c:pt idx="13809">
                  <c:v>-13.181999999999999</c:v>
                </c:pt>
                <c:pt idx="13810">
                  <c:v>-13.179999999999996</c:v>
                </c:pt>
                <c:pt idx="13811">
                  <c:v>-13.177999999999997</c:v>
                </c:pt>
                <c:pt idx="13812">
                  <c:v>-13.175999999999998</c:v>
                </c:pt>
                <c:pt idx="13813">
                  <c:v>-13.173999999999996</c:v>
                </c:pt>
                <c:pt idx="13814">
                  <c:v>-13.171999999999997</c:v>
                </c:pt>
                <c:pt idx="13815">
                  <c:v>-13.169999999999998</c:v>
                </c:pt>
                <c:pt idx="13816">
                  <c:v>-13.167999999999996</c:v>
                </c:pt>
                <c:pt idx="13817">
                  <c:v>-13.165999999999997</c:v>
                </c:pt>
                <c:pt idx="13818">
                  <c:v>-13.163999999999998</c:v>
                </c:pt>
                <c:pt idx="13819">
                  <c:v>-13.161999999999995</c:v>
                </c:pt>
                <c:pt idx="13820">
                  <c:v>-13.159999999999997</c:v>
                </c:pt>
                <c:pt idx="13821">
                  <c:v>-13.157999999999998</c:v>
                </c:pt>
                <c:pt idx="13822">
                  <c:v>-13.155999999999999</c:v>
                </c:pt>
                <c:pt idx="13823">
                  <c:v>-13.153999999999996</c:v>
                </c:pt>
                <c:pt idx="13824">
                  <c:v>-13.151999999999997</c:v>
                </c:pt>
                <c:pt idx="13825">
                  <c:v>-13.149999999999999</c:v>
                </c:pt>
                <c:pt idx="13826">
                  <c:v>-13.147999999999996</c:v>
                </c:pt>
                <c:pt idx="13827">
                  <c:v>-13.145999999999997</c:v>
                </c:pt>
                <c:pt idx="13828">
                  <c:v>-13.143999999999998</c:v>
                </c:pt>
                <c:pt idx="13829">
                  <c:v>-13.141999999999996</c:v>
                </c:pt>
                <c:pt idx="13830">
                  <c:v>-13.139999999999997</c:v>
                </c:pt>
                <c:pt idx="13831">
                  <c:v>-13.137999999999998</c:v>
                </c:pt>
                <c:pt idx="13832">
                  <c:v>-13.135999999999996</c:v>
                </c:pt>
                <c:pt idx="13833">
                  <c:v>-13.133999999999997</c:v>
                </c:pt>
                <c:pt idx="13834">
                  <c:v>-13.131999999999998</c:v>
                </c:pt>
                <c:pt idx="13835">
                  <c:v>-13.129999999999995</c:v>
                </c:pt>
                <c:pt idx="13836">
                  <c:v>-13.127999999999997</c:v>
                </c:pt>
                <c:pt idx="13837">
                  <c:v>-13.125999999999998</c:v>
                </c:pt>
                <c:pt idx="13838">
                  <c:v>-13.123999999999999</c:v>
                </c:pt>
                <c:pt idx="13839">
                  <c:v>-13.121999999999996</c:v>
                </c:pt>
                <c:pt idx="13840">
                  <c:v>-13.119999999999997</c:v>
                </c:pt>
                <c:pt idx="13841">
                  <c:v>-13.117999999999999</c:v>
                </c:pt>
                <c:pt idx="13842">
                  <c:v>-13.115999999999996</c:v>
                </c:pt>
                <c:pt idx="13843">
                  <c:v>-13.113999999999997</c:v>
                </c:pt>
                <c:pt idx="13844">
                  <c:v>-13.111999999999998</c:v>
                </c:pt>
                <c:pt idx="13845">
                  <c:v>-13.109999999999996</c:v>
                </c:pt>
                <c:pt idx="13846">
                  <c:v>-13.107999999999997</c:v>
                </c:pt>
                <c:pt idx="13847">
                  <c:v>-13.105999999999998</c:v>
                </c:pt>
                <c:pt idx="13848">
                  <c:v>-13.103999999999996</c:v>
                </c:pt>
                <c:pt idx="13849">
                  <c:v>-13.101999999999997</c:v>
                </c:pt>
                <c:pt idx="13850">
                  <c:v>-13.099999999999998</c:v>
                </c:pt>
                <c:pt idx="13851">
                  <c:v>-13.097999999999995</c:v>
                </c:pt>
                <c:pt idx="13852">
                  <c:v>-13.095999999999997</c:v>
                </c:pt>
                <c:pt idx="13853">
                  <c:v>-13.093999999999998</c:v>
                </c:pt>
                <c:pt idx="13854">
                  <c:v>-13.091999999999999</c:v>
                </c:pt>
                <c:pt idx="13855">
                  <c:v>-13.089999999999996</c:v>
                </c:pt>
                <c:pt idx="13856">
                  <c:v>-13.087999999999997</c:v>
                </c:pt>
                <c:pt idx="13857">
                  <c:v>-13.085999999999999</c:v>
                </c:pt>
                <c:pt idx="13858">
                  <c:v>-13.083999999999996</c:v>
                </c:pt>
                <c:pt idx="13859">
                  <c:v>-13.081999999999997</c:v>
                </c:pt>
                <c:pt idx="13860">
                  <c:v>-13.079999999999998</c:v>
                </c:pt>
                <c:pt idx="13861">
                  <c:v>-13.077999999999996</c:v>
                </c:pt>
                <c:pt idx="13862">
                  <c:v>-13.075999999999997</c:v>
                </c:pt>
                <c:pt idx="13863">
                  <c:v>-13.073999999999998</c:v>
                </c:pt>
                <c:pt idx="13864">
                  <c:v>-13.071999999999996</c:v>
                </c:pt>
                <c:pt idx="13865">
                  <c:v>-13.069999999999997</c:v>
                </c:pt>
                <c:pt idx="13866">
                  <c:v>-13.067999999999998</c:v>
                </c:pt>
                <c:pt idx="13867">
                  <c:v>-13.065999999999995</c:v>
                </c:pt>
                <c:pt idx="13868">
                  <c:v>-13.063999999999997</c:v>
                </c:pt>
                <c:pt idx="13869">
                  <c:v>-13.061999999999998</c:v>
                </c:pt>
                <c:pt idx="13870">
                  <c:v>-13.059999999999999</c:v>
                </c:pt>
                <c:pt idx="13871">
                  <c:v>-13.057999999999996</c:v>
                </c:pt>
                <c:pt idx="13872">
                  <c:v>-13.055999999999997</c:v>
                </c:pt>
                <c:pt idx="13873">
                  <c:v>-13.053999999999998</c:v>
                </c:pt>
                <c:pt idx="13874">
                  <c:v>-13.051999999999996</c:v>
                </c:pt>
                <c:pt idx="13875">
                  <c:v>-13.049999999999997</c:v>
                </c:pt>
                <c:pt idx="13876">
                  <c:v>-13.047999999999998</c:v>
                </c:pt>
                <c:pt idx="13877">
                  <c:v>-13.045999999999996</c:v>
                </c:pt>
                <c:pt idx="13878">
                  <c:v>-13.043999999999997</c:v>
                </c:pt>
                <c:pt idx="13879">
                  <c:v>-13.041999999999998</c:v>
                </c:pt>
                <c:pt idx="13880">
                  <c:v>-13.039999999999996</c:v>
                </c:pt>
                <c:pt idx="13881">
                  <c:v>-13.037999999999997</c:v>
                </c:pt>
                <c:pt idx="13882">
                  <c:v>-13.035999999999998</c:v>
                </c:pt>
                <c:pt idx="13883">
                  <c:v>-13.033999999999999</c:v>
                </c:pt>
                <c:pt idx="13884">
                  <c:v>-13.031999999999996</c:v>
                </c:pt>
                <c:pt idx="13885">
                  <c:v>-13.029999999999998</c:v>
                </c:pt>
                <c:pt idx="13886">
                  <c:v>-13.027999999999999</c:v>
                </c:pt>
                <c:pt idx="13887">
                  <c:v>-13.025999999999996</c:v>
                </c:pt>
                <c:pt idx="13888">
                  <c:v>-13.023999999999997</c:v>
                </c:pt>
                <c:pt idx="13889">
                  <c:v>-13.021999999999998</c:v>
                </c:pt>
                <c:pt idx="13890">
                  <c:v>-13.019999999999996</c:v>
                </c:pt>
                <c:pt idx="13891">
                  <c:v>-13.017999999999997</c:v>
                </c:pt>
                <c:pt idx="13892">
                  <c:v>-13.015999999999998</c:v>
                </c:pt>
                <c:pt idx="13893">
                  <c:v>-13.013999999999996</c:v>
                </c:pt>
                <c:pt idx="13894">
                  <c:v>-13.011999999999997</c:v>
                </c:pt>
                <c:pt idx="13895">
                  <c:v>-13.009999999999998</c:v>
                </c:pt>
                <c:pt idx="13896">
                  <c:v>-13.007999999999996</c:v>
                </c:pt>
                <c:pt idx="13897">
                  <c:v>-13.005999999999997</c:v>
                </c:pt>
                <c:pt idx="13898">
                  <c:v>-13.003999999999998</c:v>
                </c:pt>
                <c:pt idx="13899">
                  <c:v>-13.001999999999999</c:v>
                </c:pt>
                <c:pt idx="13900">
                  <c:v>-12.999999999999996</c:v>
                </c:pt>
                <c:pt idx="13901">
                  <c:v>-12.997999999999998</c:v>
                </c:pt>
                <c:pt idx="13902">
                  <c:v>-12.995999999999999</c:v>
                </c:pt>
                <c:pt idx="13903">
                  <c:v>-12.993999999999996</c:v>
                </c:pt>
                <c:pt idx="13904">
                  <c:v>-12.991999999999997</c:v>
                </c:pt>
                <c:pt idx="13905">
                  <c:v>-12.989999999999998</c:v>
                </c:pt>
                <c:pt idx="13906">
                  <c:v>-12.987999999999996</c:v>
                </c:pt>
                <c:pt idx="13907">
                  <c:v>-12.985999999999997</c:v>
                </c:pt>
                <c:pt idx="13908">
                  <c:v>-12.983999999999998</c:v>
                </c:pt>
                <c:pt idx="13909">
                  <c:v>-12.981999999999996</c:v>
                </c:pt>
                <c:pt idx="13910">
                  <c:v>-12.979999999999997</c:v>
                </c:pt>
                <c:pt idx="13911">
                  <c:v>-12.977999999999998</c:v>
                </c:pt>
                <c:pt idx="13912">
                  <c:v>-12.975999999999996</c:v>
                </c:pt>
                <c:pt idx="13913">
                  <c:v>-12.973999999999997</c:v>
                </c:pt>
                <c:pt idx="13914">
                  <c:v>-12.971999999999998</c:v>
                </c:pt>
                <c:pt idx="13915">
                  <c:v>-12.969999999999999</c:v>
                </c:pt>
                <c:pt idx="13916">
                  <c:v>-12.967999999999996</c:v>
                </c:pt>
                <c:pt idx="13917">
                  <c:v>-12.965999999999998</c:v>
                </c:pt>
                <c:pt idx="13918">
                  <c:v>-12.963999999999999</c:v>
                </c:pt>
                <c:pt idx="13919">
                  <c:v>-12.961999999999996</c:v>
                </c:pt>
                <c:pt idx="13920">
                  <c:v>-12.959999999999997</c:v>
                </c:pt>
                <c:pt idx="13921">
                  <c:v>-12.957999999999998</c:v>
                </c:pt>
                <c:pt idx="13922">
                  <c:v>-12.955999999999996</c:v>
                </c:pt>
                <c:pt idx="13923">
                  <c:v>-12.953999999999997</c:v>
                </c:pt>
                <c:pt idx="13924">
                  <c:v>-12.951999999999998</c:v>
                </c:pt>
                <c:pt idx="13925">
                  <c:v>-12.949999999999996</c:v>
                </c:pt>
                <c:pt idx="13926">
                  <c:v>-12.947999999999997</c:v>
                </c:pt>
                <c:pt idx="13927">
                  <c:v>-12.945999999999998</c:v>
                </c:pt>
                <c:pt idx="13928">
                  <c:v>-12.943999999999996</c:v>
                </c:pt>
                <c:pt idx="13929">
                  <c:v>-12.941999999999997</c:v>
                </c:pt>
                <c:pt idx="13930">
                  <c:v>-12.939999999999998</c:v>
                </c:pt>
                <c:pt idx="13931">
                  <c:v>-12.937999999999999</c:v>
                </c:pt>
                <c:pt idx="13932">
                  <c:v>-12.935999999999996</c:v>
                </c:pt>
                <c:pt idx="13933">
                  <c:v>-12.933999999999997</c:v>
                </c:pt>
                <c:pt idx="13934">
                  <c:v>-12.931999999999999</c:v>
                </c:pt>
                <c:pt idx="13935">
                  <c:v>-12.929999999999996</c:v>
                </c:pt>
                <c:pt idx="13936">
                  <c:v>-12.927999999999997</c:v>
                </c:pt>
                <c:pt idx="13937">
                  <c:v>-12.925999999999998</c:v>
                </c:pt>
                <c:pt idx="13938">
                  <c:v>-12.923999999999996</c:v>
                </c:pt>
                <c:pt idx="13939">
                  <c:v>-12.921999999999997</c:v>
                </c:pt>
                <c:pt idx="13940">
                  <c:v>-12.919999999999998</c:v>
                </c:pt>
                <c:pt idx="13941">
                  <c:v>-12.917999999999996</c:v>
                </c:pt>
                <c:pt idx="13942">
                  <c:v>-12.915999999999997</c:v>
                </c:pt>
                <c:pt idx="13943">
                  <c:v>-12.913999999999998</c:v>
                </c:pt>
                <c:pt idx="13944">
                  <c:v>-12.911999999999995</c:v>
                </c:pt>
                <c:pt idx="13945">
                  <c:v>-12.909999999999997</c:v>
                </c:pt>
                <c:pt idx="13946">
                  <c:v>-12.907999999999998</c:v>
                </c:pt>
                <c:pt idx="13947">
                  <c:v>-12.905999999999999</c:v>
                </c:pt>
                <c:pt idx="13948">
                  <c:v>-12.903999999999996</c:v>
                </c:pt>
                <c:pt idx="13949">
                  <c:v>-12.901999999999997</c:v>
                </c:pt>
                <c:pt idx="13950">
                  <c:v>-12.899999999999999</c:v>
                </c:pt>
                <c:pt idx="13951">
                  <c:v>-12.897999999999996</c:v>
                </c:pt>
                <c:pt idx="13952">
                  <c:v>-12.895999999999997</c:v>
                </c:pt>
                <c:pt idx="13953">
                  <c:v>-12.893999999999998</c:v>
                </c:pt>
                <c:pt idx="13954">
                  <c:v>-12.891999999999996</c:v>
                </c:pt>
                <c:pt idx="13955">
                  <c:v>-12.889999999999997</c:v>
                </c:pt>
                <c:pt idx="13956">
                  <c:v>-12.887999999999998</c:v>
                </c:pt>
                <c:pt idx="13957">
                  <c:v>-12.885999999999996</c:v>
                </c:pt>
                <c:pt idx="13958">
                  <c:v>-12.883999999999997</c:v>
                </c:pt>
                <c:pt idx="13959">
                  <c:v>-12.881999999999998</c:v>
                </c:pt>
                <c:pt idx="13960">
                  <c:v>-12.879999999999995</c:v>
                </c:pt>
                <c:pt idx="13961">
                  <c:v>-12.877999999999997</c:v>
                </c:pt>
                <c:pt idx="13962">
                  <c:v>-12.875999999999998</c:v>
                </c:pt>
                <c:pt idx="13963">
                  <c:v>-12.873999999999999</c:v>
                </c:pt>
                <c:pt idx="13964">
                  <c:v>-12.871999999999996</c:v>
                </c:pt>
                <c:pt idx="13965">
                  <c:v>-12.869999999999997</c:v>
                </c:pt>
                <c:pt idx="13966">
                  <c:v>-12.867999999999999</c:v>
                </c:pt>
                <c:pt idx="13967">
                  <c:v>-12.865999999999996</c:v>
                </c:pt>
                <c:pt idx="13968">
                  <c:v>-12.863999999999997</c:v>
                </c:pt>
                <c:pt idx="13969">
                  <c:v>-12.861999999999998</c:v>
                </c:pt>
                <c:pt idx="13970">
                  <c:v>-12.859999999999996</c:v>
                </c:pt>
                <c:pt idx="13971">
                  <c:v>-12.857999999999997</c:v>
                </c:pt>
                <c:pt idx="13972">
                  <c:v>-12.855999999999998</c:v>
                </c:pt>
                <c:pt idx="13973">
                  <c:v>-12.853999999999996</c:v>
                </c:pt>
                <c:pt idx="13974">
                  <c:v>-12.851999999999997</c:v>
                </c:pt>
                <c:pt idx="13975">
                  <c:v>-12.849999999999998</c:v>
                </c:pt>
                <c:pt idx="13976">
                  <c:v>-12.847999999999995</c:v>
                </c:pt>
                <c:pt idx="13977">
                  <c:v>-12.845999999999997</c:v>
                </c:pt>
                <c:pt idx="13978">
                  <c:v>-12.843999999999998</c:v>
                </c:pt>
                <c:pt idx="13979">
                  <c:v>-12.841999999999999</c:v>
                </c:pt>
                <c:pt idx="13980">
                  <c:v>-12.839999999999996</c:v>
                </c:pt>
                <c:pt idx="13981">
                  <c:v>-12.837999999999997</c:v>
                </c:pt>
                <c:pt idx="13982">
                  <c:v>-12.835999999999999</c:v>
                </c:pt>
                <c:pt idx="13983">
                  <c:v>-12.833999999999996</c:v>
                </c:pt>
                <c:pt idx="13984">
                  <c:v>-12.831999999999997</c:v>
                </c:pt>
                <c:pt idx="13985">
                  <c:v>-12.829999999999998</c:v>
                </c:pt>
                <c:pt idx="13986">
                  <c:v>-12.827999999999996</c:v>
                </c:pt>
                <c:pt idx="13987">
                  <c:v>-12.825999999999997</c:v>
                </c:pt>
                <c:pt idx="13988">
                  <c:v>-12.823999999999998</c:v>
                </c:pt>
                <c:pt idx="13989">
                  <c:v>-12.821999999999996</c:v>
                </c:pt>
                <c:pt idx="13990">
                  <c:v>-12.819999999999997</c:v>
                </c:pt>
                <c:pt idx="13991">
                  <c:v>-12.817999999999998</c:v>
                </c:pt>
                <c:pt idx="13992">
                  <c:v>-12.815999999999995</c:v>
                </c:pt>
                <c:pt idx="13993">
                  <c:v>-12.813999999999997</c:v>
                </c:pt>
                <c:pt idx="13994">
                  <c:v>-12.811999999999998</c:v>
                </c:pt>
                <c:pt idx="13995">
                  <c:v>-12.809999999999999</c:v>
                </c:pt>
                <c:pt idx="13996">
                  <c:v>-12.807999999999996</c:v>
                </c:pt>
                <c:pt idx="13997">
                  <c:v>-12.805999999999997</c:v>
                </c:pt>
                <c:pt idx="13998">
                  <c:v>-12.803999999999998</c:v>
                </c:pt>
                <c:pt idx="13999">
                  <c:v>-12.801999999999996</c:v>
                </c:pt>
                <c:pt idx="14000">
                  <c:v>-12.799999999999997</c:v>
                </c:pt>
                <c:pt idx="14001">
                  <c:v>-12.797999999999998</c:v>
                </c:pt>
                <c:pt idx="14002">
                  <c:v>-12.795999999999996</c:v>
                </c:pt>
                <c:pt idx="14003">
                  <c:v>-12.793999999999997</c:v>
                </c:pt>
                <c:pt idx="14004">
                  <c:v>-12.791999999999998</c:v>
                </c:pt>
                <c:pt idx="14005">
                  <c:v>-12.789999999999996</c:v>
                </c:pt>
                <c:pt idx="14006">
                  <c:v>-12.787999999999997</c:v>
                </c:pt>
                <c:pt idx="14007">
                  <c:v>-12.785999999999998</c:v>
                </c:pt>
                <c:pt idx="14008">
                  <c:v>-12.783999999999999</c:v>
                </c:pt>
                <c:pt idx="14009">
                  <c:v>-12.781999999999996</c:v>
                </c:pt>
                <c:pt idx="14010">
                  <c:v>-12.779999999999998</c:v>
                </c:pt>
                <c:pt idx="14011">
                  <c:v>-12.777999999999999</c:v>
                </c:pt>
                <c:pt idx="14012">
                  <c:v>-12.775999999999996</c:v>
                </c:pt>
                <c:pt idx="14013">
                  <c:v>-12.773999999999997</c:v>
                </c:pt>
                <c:pt idx="14014">
                  <c:v>-12.771999999999998</c:v>
                </c:pt>
                <c:pt idx="14015">
                  <c:v>-12.769999999999996</c:v>
                </c:pt>
                <c:pt idx="14016">
                  <c:v>-12.767999999999997</c:v>
                </c:pt>
                <c:pt idx="14017">
                  <c:v>-12.765999999999998</c:v>
                </c:pt>
                <c:pt idx="14018">
                  <c:v>-12.763999999999996</c:v>
                </c:pt>
                <c:pt idx="14019">
                  <c:v>-12.761999999999997</c:v>
                </c:pt>
                <c:pt idx="14020">
                  <c:v>-12.759999999999998</c:v>
                </c:pt>
                <c:pt idx="14021">
                  <c:v>-12.757999999999996</c:v>
                </c:pt>
                <c:pt idx="14022">
                  <c:v>-12.755999999999997</c:v>
                </c:pt>
                <c:pt idx="14023">
                  <c:v>-12.753999999999998</c:v>
                </c:pt>
                <c:pt idx="14024">
                  <c:v>-12.751999999999999</c:v>
                </c:pt>
                <c:pt idx="14025">
                  <c:v>-12.749999999999996</c:v>
                </c:pt>
                <c:pt idx="14026">
                  <c:v>-12.747999999999998</c:v>
                </c:pt>
                <c:pt idx="14027">
                  <c:v>-12.745999999999999</c:v>
                </c:pt>
                <c:pt idx="14028">
                  <c:v>-12.743999999999996</c:v>
                </c:pt>
                <c:pt idx="14029">
                  <c:v>-12.741999999999997</c:v>
                </c:pt>
                <c:pt idx="14030">
                  <c:v>-12.739999999999998</c:v>
                </c:pt>
                <c:pt idx="14031">
                  <c:v>-12.737999999999996</c:v>
                </c:pt>
                <c:pt idx="14032">
                  <c:v>-12.735999999999997</c:v>
                </c:pt>
                <c:pt idx="14033">
                  <c:v>-12.733999999999998</c:v>
                </c:pt>
                <c:pt idx="14034">
                  <c:v>-12.731999999999996</c:v>
                </c:pt>
                <c:pt idx="14035">
                  <c:v>-12.729999999999997</c:v>
                </c:pt>
                <c:pt idx="14036">
                  <c:v>-12.727999999999998</c:v>
                </c:pt>
                <c:pt idx="14037">
                  <c:v>-12.725999999999996</c:v>
                </c:pt>
                <c:pt idx="14038">
                  <c:v>-12.723999999999997</c:v>
                </c:pt>
                <c:pt idx="14039">
                  <c:v>-12.721999999999998</c:v>
                </c:pt>
                <c:pt idx="14040">
                  <c:v>-12.719999999999999</c:v>
                </c:pt>
                <c:pt idx="14041">
                  <c:v>-12.717999999999996</c:v>
                </c:pt>
                <c:pt idx="14042">
                  <c:v>-12.715999999999998</c:v>
                </c:pt>
                <c:pt idx="14043">
                  <c:v>-12.713999999999999</c:v>
                </c:pt>
                <c:pt idx="14044">
                  <c:v>-12.711999999999996</c:v>
                </c:pt>
                <c:pt idx="14045">
                  <c:v>-12.709999999999997</c:v>
                </c:pt>
                <c:pt idx="14046">
                  <c:v>-12.707999999999998</c:v>
                </c:pt>
                <c:pt idx="14047">
                  <c:v>-12.705999999999996</c:v>
                </c:pt>
                <c:pt idx="14048">
                  <c:v>-12.703999999999997</c:v>
                </c:pt>
                <c:pt idx="14049">
                  <c:v>-12.701999999999998</c:v>
                </c:pt>
                <c:pt idx="14050">
                  <c:v>-12.699999999999996</c:v>
                </c:pt>
                <c:pt idx="14051">
                  <c:v>-12.697999999999997</c:v>
                </c:pt>
                <c:pt idx="14052">
                  <c:v>-12.695999999999998</c:v>
                </c:pt>
                <c:pt idx="14053">
                  <c:v>-12.693999999999996</c:v>
                </c:pt>
                <c:pt idx="14054">
                  <c:v>-12.691999999999997</c:v>
                </c:pt>
                <c:pt idx="14055">
                  <c:v>-12.689999999999998</c:v>
                </c:pt>
                <c:pt idx="14056">
                  <c:v>-12.687999999999999</c:v>
                </c:pt>
                <c:pt idx="14057">
                  <c:v>-12.685999999999996</c:v>
                </c:pt>
                <c:pt idx="14058">
                  <c:v>-12.683999999999997</c:v>
                </c:pt>
                <c:pt idx="14059">
                  <c:v>-12.681999999999999</c:v>
                </c:pt>
                <c:pt idx="14060">
                  <c:v>-12.679999999999996</c:v>
                </c:pt>
                <c:pt idx="14061">
                  <c:v>-12.677999999999997</c:v>
                </c:pt>
                <c:pt idx="14062">
                  <c:v>-12.675999999999998</c:v>
                </c:pt>
                <c:pt idx="14063">
                  <c:v>-12.673999999999996</c:v>
                </c:pt>
                <c:pt idx="14064">
                  <c:v>-12.671999999999997</c:v>
                </c:pt>
                <c:pt idx="14065">
                  <c:v>-12.669999999999998</c:v>
                </c:pt>
                <c:pt idx="14066">
                  <c:v>-12.667999999999996</c:v>
                </c:pt>
                <c:pt idx="14067">
                  <c:v>-12.665999999999997</c:v>
                </c:pt>
                <c:pt idx="14068">
                  <c:v>-12.663999999999998</c:v>
                </c:pt>
                <c:pt idx="14069">
                  <c:v>-12.661999999999995</c:v>
                </c:pt>
                <c:pt idx="14070">
                  <c:v>-12.659999999999997</c:v>
                </c:pt>
                <c:pt idx="14071">
                  <c:v>-12.657999999999998</c:v>
                </c:pt>
                <c:pt idx="14072">
                  <c:v>-12.655999999999999</c:v>
                </c:pt>
                <c:pt idx="14073">
                  <c:v>-12.653999999999996</c:v>
                </c:pt>
                <c:pt idx="14074">
                  <c:v>-12.651999999999997</c:v>
                </c:pt>
                <c:pt idx="14075">
                  <c:v>-12.649999999999999</c:v>
                </c:pt>
                <c:pt idx="14076">
                  <c:v>-12.647999999999996</c:v>
                </c:pt>
                <c:pt idx="14077">
                  <c:v>-12.645999999999997</c:v>
                </c:pt>
                <c:pt idx="14078">
                  <c:v>-12.643999999999998</c:v>
                </c:pt>
                <c:pt idx="14079">
                  <c:v>-12.641999999999996</c:v>
                </c:pt>
                <c:pt idx="14080">
                  <c:v>-12.639999999999997</c:v>
                </c:pt>
                <c:pt idx="14081">
                  <c:v>-12.637999999999998</c:v>
                </c:pt>
                <c:pt idx="14082">
                  <c:v>-12.635999999999996</c:v>
                </c:pt>
                <c:pt idx="14083">
                  <c:v>-12.633999999999997</c:v>
                </c:pt>
                <c:pt idx="14084">
                  <c:v>-12.631999999999998</c:v>
                </c:pt>
                <c:pt idx="14085">
                  <c:v>-12.629999999999995</c:v>
                </c:pt>
                <c:pt idx="14086">
                  <c:v>-12.627999999999997</c:v>
                </c:pt>
                <c:pt idx="14087">
                  <c:v>-12.625999999999998</c:v>
                </c:pt>
                <c:pt idx="14088">
                  <c:v>-12.623999999999999</c:v>
                </c:pt>
                <c:pt idx="14089">
                  <c:v>-12.621999999999996</c:v>
                </c:pt>
                <c:pt idx="14090">
                  <c:v>-12.619999999999997</c:v>
                </c:pt>
                <c:pt idx="14091">
                  <c:v>-12.617999999999999</c:v>
                </c:pt>
                <c:pt idx="14092">
                  <c:v>-12.615999999999996</c:v>
                </c:pt>
                <c:pt idx="14093">
                  <c:v>-12.613999999999997</c:v>
                </c:pt>
                <c:pt idx="14094">
                  <c:v>-12.611999999999998</c:v>
                </c:pt>
                <c:pt idx="14095">
                  <c:v>-12.609999999999996</c:v>
                </c:pt>
                <c:pt idx="14096">
                  <c:v>-12.607999999999997</c:v>
                </c:pt>
                <c:pt idx="14097">
                  <c:v>-12.605999999999998</c:v>
                </c:pt>
                <c:pt idx="14098">
                  <c:v>-12.603999999999996</c:v>
                </c:pt>
                <c:pt idx="14099">
                  <c:v>-12.601999999999997</c:v>
                </c:pt>
                <c:pt idx="14100">
                  <c:v>-12.599999999999998</c:v>
                </c:pt>
                <c:pt idx="14101">
                  <c:v>-12.597999999999995</c:v>
                </c:pt>
                <c:pt idx="14102">
                  <c:v>-12.595999999999997</c:v>
                </c:pt>
                <c:pt idx="14103">
                  <c:v>-12.593999999999998</c:v>
                </c:pt>
                <c:pt idx="14104">
                  <c:v>-12.591999999999999</c:v>
                </c:pt>
                <c:pt idx="14105">
                  <c:v>-12.589999999999996</c:v>
                </c:pt>
                <c:pt idx="14106">
                  <c:v>-12.587999999999997</c:v>
                </c:pt>
                <c:pt idx="14107">
                  <c:v>-12.585999999999999</c:v>
                </c:pt>
                <c:pt idx="14108">
                  <c:v>-12.583999999999996</c:v>
                </c:pt>
                <c:pt idx="14109">
                  <c:v>-12.581999999999997</c:v>
                </c:pt>
                <c:pt idx="14110">
                  <c:v>-12.579999999999998</c:v>
                </c:pt>
                <c:pt idx="14111">
                  <c:v>-12.577999999999996</c:v>
                </c:pt>
                <c:pt idx="14112">
                  <c:v>-12.575999999999997</c:v>
                </c:pt>
                <c:pt idx="14113">
                  <c:v>-12.573999999999998</c:v>
                </c:pt>
                <c:pt idx="14114">
                  <c:v>-12.571999999999996</c:v>
                </c:pt>
                <c:pt idx="14115">
                  <c:v>-12.569999999999997</c:v>
                </c:pt>
                <c:pt idx="14116">
                  <c:v>-12.567999999999998</c:v>
                </c:pt>
                <c:pt idx="14117">
                  <c:v>-12.565999999999995</c:v>
                </c:pt>
                <c:pt idx="14118">
                  <c:v>-12.563999999999997</c:v>
                </c:pt>
                <c:pt idx="14119">
                  <c:v>-12.561999999999998</c:v>
                </c:pt>
                <c:pt idx="14120">
                  <c:v>-12.559999999999999</c:v>
                </c:pt>
                <c:pt idx="14121">
                  <c:v>-12.557999999999996</c:v>
                </c:pt>
                <c:pt idx="14122">
                  <c:v>-12.555999999999997</c:v>
                </c:pt>
                <c:pt idx="14123">
                  <c:v>-12.553999999999998</c:v>
                </c:pt>
                <c:pt idx="14124">
                  <c:v>-12.551999999999996</c:v>
                </c:pt>
                <c:pt idx="14125">
                  <c:v>-12.549999999999997</c:v>
                </c:pt>
                <c:pt idx="14126">
                  <c:v>-12.547999999999998</c:v>
                </c:pt>
                <c:pt idx="14127">
                  <c:v>-12.545999999999996</c:v>
                </c:pt>
                <c:pt idx="14128">
                  <c:v>-12.543999999999997</c:v>
                </c:pt>
                <c:pt idx="14129">
                  <c:v>-12.541999999999998</c:v>
                </c:pt>
                <c:pt idx="14130">
                  <c:v>-12.539999999999996</c:v>
                </c:pt>
                <c:pt idx="14131">
                  <c:v>-12.537999999999997</c:v>
                </c:pt>
                <c:pt idx="14132">
                  <c:v>-12.535999999999998</c:v>
                </c:pt>
                <c:pt idx="14133">
                  <c:v>-12.533999999999999</c:v>
                </c:pt>
                <c:pt idx="14134">
                  <c:v>-12.531999999999996</c:v>
                </c:pt>
                <c:pt idx="14135">
                  <c:v>-12.529999999999998</c:v>
                </c:pt>
                <c:pt idx="14136">
                  <c:v>-12.527999999999999</c:v>
                </c:pt>
                <c:pt idx="14137">
                  <c:v>-12.525999999999996</c:v>
                </c:pt>
                <c:pt idx="14138">
                  <c:v>-12.523999999999997</c:v>
                </c:pt>
                <c:pt idx="14139">
                  <c:v>-12.521999999999998</c:v>
                </c:pt>
                <c:pt idx="14140">
                  <c:v>-12.519999999999996</c:v>
                </c:pt>
                <c:pt idx="14141">
                  <c:v>-12.517999999999997</c:v>
                </c:pt>
                <c:pt idx="14142">
                  <c:v>-12.515999999999998</c:v>
                </c:pt>
                <c:pt idx="14143">
                  <c:v>-12.513999999999996</c:v>
                </c:pt>
                <c:pt idx="14144">
                  <c:v>-12.511999999999997</c:v>
                </c:pt>
                <c:pt idx="14145">
                  <c:v>-12.509999999999998</c:v>
                </c:pt>
                <c:pt idx="14146">
                  <c:v>-12.507999999999996</c:v>
                </c:pt>
                <c:pt idx="14147">
                  <c:v>-12.505999999999997</c:v>
                </c:pt>
                <c:pt idx="14148">
                  <c:v>-12.503999999999998</c:v>
                </c:pt>
                <c:pt idx="14149">
                  <c:v>-12.501999999999999</c:v>
                </c:pt>
                <c:pt idx="14150">
                  <c:v>-12.499999999999996</c:v>
                </c:pt>
                <c:pt idx="14151">
                  <c:v>-12.497999999999998</c:v>
                </c:pt>
                <c:pt idx="14152">
                  <c:v>-12.495999999999999</c:v>
                </c:pt>
                <c:pt idx="14153">
                  <c:v>-12.493999999999996</c:v>
                </c:pt>
                <c:pt idx="14154">
                  <c:v>-12.491999999999997</c:v>
                </c:pt>
                <c:pt idx="14155">
                  <c:v>-12.489999999999998</c:v>
                </c:pt>
                <c:pt idx="14156">
                  <c:v>-12.487999999999996</c:v>
                </c:pt>
                <c:pt idx="14157">
                  <c:v>-12.485999999999997</c:v>
                </c:pt>
                <c:pt idx="14158">
                  <c:v>-12.483999999999998</c:v>
                </c:pt>
                <c:pt idx="14159">
                  <c:v>-12.481999999999996</c:v>
                </c:pt>
                <c:pt idx="14160">
                  <c:v>-12.479999999999997</c:v>
                </c:pt>
                <c:pt idx="14161">
                  <c:v>-12.477999999999998</c:v>
                </c:pt>
                <c:pt idx="14162">
                  <c:v>-12.475999999999996</c:v>
                </c:pt>
                <c:pt idx="14163">
                  <c:v>-12.473999999999997</c:v>
                </c:pt>
                <c:pt idx="14164">
                  <c:v>-12.471999999999998</c:v>
                </c:pt>
                <c:pt idx="14165">
                  <c:v>-12.469999999999999</c:v>
                </c:pt>
                <c:pt idx="14166">
                  <c:v>-12.467999999999996</c:v>
                </c:pt>
                <c:pt idx="14167">
                  <c:v>-12.465999999999998</c:v>
                </c:pt>
                <c:pt idx="14168">
                  <c:v>-12.463999999999999</c:v>
                </c:pt>
                <c:pt idx="14169">
                  <c:v>-12.461999999999996</c:v>
                </c:pt>
                <c:pt idx="14170">
                  <c:v>-12.459999999999997</c:v>
                </c:pt>
                <c:pt idx="14171">
                  <c:v>-12.457999999999998</c:v>
                </c:pt>
                <c:pt idx="14172">
                  <c:v>-12.455999999999996</c:v>
                </c:pt>
                <c:pt idx="14173">
                  <c:v>-12.453999999999997</c:v>
                </c:pt>
                <c:pt idx="14174">
                  <c:v>-12.451999999999998</c:v>
                </c:pt>
                <c:pt idx="14175">
                  <c:v>-12.449999999999996</c:v>
                </c:pt>
                <c:pt idx="14176">
                  <c:v>-12.447999999999997</c:v>
                </c:pt>
                <c:pt idx="14177">
                  <c:v>-12.445999999999998</c:v>
                </c:pt>
                <c:pt idx="14178">
                  <c:v>-12.443999999999996</c:v>
                </c:pt>
                <c:pt idx="14179">
                  <c:v>-12.441999999999997</c:v>
                </c:pt>
                <c:pt idx="14180">
                  <c:v>-12.439999999999998</c:v>
                </c:pt>
                <c:pt idx="14181">
                  <c:v>-12.437999999999999</c:v>
                </c:pt>
                <c:pt idx="14182">
                  <c:v>-12.435999999999996</c:v>
                </c:pt>
                <c:pt idx="14183">
                  <c:v>-12.433999999999997</c:v>
                </c:pt>
                <c:pt idx="14184">
                  <c:v>-12.431999999999999</c:v>
                </c:pt>
                <c:pt idx="14185">
                  <c:v>-12.429999999999996</c:v>
                </c:pt>
                <c:pt idx="14186">
                  <c:v>-12.427999999999997</c:v>
                </c:pt>
                <c:pt idx="14187">
                  <c:v>-12.425999999999998</c:v>
                </c:pt>
                <c:pt idx="14188">
                  <c:v>-12.423999999999996</c:v>
                </c:pt>
                <c:pt idx="14189">
                  <c:v>-12.421999999999997</c:v>
                </c:pt>
                <c:pt idx="14190">
                  <c:v>-12.419999999999998</c:v>
                </c:pt>
                <c:pt idx="14191">
                  <c:v>-12.417999999999996</c:v>
                </c:pt>
                <c:pt idx="14192">
                  <c:v>-12.415999999999997</c:v>
                </c:pt>
                <c:pt idx="14193">
                  <c:v>-12.413999999999998</c:v>
                </c:pt>
                <c:pt idx="14194">
                  <c:v>-12.411999999999995</c:v>
                </c:pt>
                <c:pt idx="14195">
                  <c:v>-12.409999999999997</c:v>
                </c:pt>
                <c:pt idx="14196">
                  <c:v>-12.407999999999998</c:v>
                </c:pt>
                <c:pt idx="14197">
                  <c:v>-12.405999999999999</c:v>
                </c:pt>
                <c:pt idx="14198">
                  <c:v>-12.403999999999996</c:v>
                </c:pt>
                <c:pt idx="14199">
                  <c:v>-12.401999999999997</c:v>
                </c:pt>
                <c:pt idx="14200">
                  <c:v>-12.399999999999999</c:v>
                </c:pt>
                <c:pt idx="14201">
                  <c:v>-12.397999999999996</c:v>
                </c:pt>
                <c:pt idx="14202">
                  <c:v>-12.395999999999997</c:v>
                </c:pt>
                <c:pt idx="14203">
                  <c:v>-12.393999999999998</c:v>
                </c:pt>
                <c:pt idx="14204">
                  <c:v>-12.391999999999996</c:v>
                </c:pt>
                <c:pt idx="14205">
                  <c:v>-12.389999999999997</c:v>
                </c:pt>
                <c:pt idx="14206">
                  <c:v>-12.387999999999998</c:v>
                </c:pt>
                <c:pt idx="14207">
                  <c:v>-12.385999999999996</c:v>
                </c:pt>
                <c:pt idx="14208">
                  <c:v>-12.383999999999997</c:v>
                </c:pt>
                <c:pt idx="14209">
                  <c:v>-12.381999999999998</c:v>
                </c:pt>
                <c:pt idx="14210">
                  <c:v>-12.379999999999995</c:v>
                </c:pt>
                <c:pt idx="14211">
                  <c:v>-12.377999999999997</c:v>
                </c:pt>
                <c:pt idx="14212">
                  <c:v>-12.375999999999998</c:v>
                </c:pt>
                <c:pt idx="14213">
                  <c:v>-12.373999999999999</c:v>
                </c:pt>
                <c:pt idx="14214">
                  <c:v>-12.371999999999996</c:v>
                </c:pt>
                <c:pt idx="14215">
                  <c:v>-12.369999999999997</c:v>
                </c:pt>
                <c:pt idx="14216">
                  <c:v>-12.367999999999999</c:v>
                </c:pt>
                <c:pt idx="14217">
                  <c:v>-12.365999999999996</c:v>
                </c:pt>
                <c:pt idx="14218">
                  <c:v>-12.363999999999997</c:v>
                </c:pt>
                <c:pt idx="14219">
                  <c:v>-12.361999999999998</c:v>
                </c:pt>
                <c:pt idx="14220">
                  <c:v>-12.359999999999996</c:v>
                </c:pt>
                <c:pt idx="14221">
                  <c:v>-12.357999999999997</c:v>
                </c:pt>
                <c:pt idx="14222">
                  <c:v>-12.355999999999998</c:v>
                </c:pt>
                <c:pt idx="14223">
                  <c:v>-12.353999999999996</c:v>
                </c:pt>
                <c:pt idx="14224">
                  <c:v>-12.351999999999997</c:v>
                </c:pt>
                <c:pt idx="14225">
                  <c:v>-12.349999999999998</c:v>
                </c:pt>
                <c:pt idx="14226">
                  <c:v>-12.347999999999995</c:v>
                </c:pt>
                <c:pt idx="14227">
                  <c:v>-12.345999999999997</c:v>
                </c:pt>
                <c:pt idx="14228">
                  <c:v>-12.343999999999998</c:v>
                </c:pt>
                <c:pt idx="14229">
                  <c:v>-12.341999999999999</c:v>
                </c:pt>
                <c:pt idx="14230">
                  <c:v>-12.339999999999996</c:v>
                </c:pt>
                <c:pt idx="14231">
                  <c:v>-12.337999999999997</c:v>
                </c:pt>
                <c:pt idx="14232">
                  <c:v>-12.335999999999999</c:v>
                </c:pt>
                <c:pt idx="14233">
                  <c:v>-12.333999999999996</c:v>
                </c:pt>
                <c:pt idx="14234">
                  <c:v>-12.331999999999997</c:v>
                </c:pt>
                <c:pt idx="14235">
                  <c:v>-12.329999999999998</c:v>
                </c:pt>
                <c:pt idx="14236">
                  <c:v>-12.327999999999996</c:v>
                </c:pt>
                <c:pt idx="14237">
                  <c:v>-12.325999999999997</c:v>
                </c:pt>
                <c:pt idx="14238">
                  <c:v>-12.323999999999998</c:v>
                </c:pt>
                <c:pt idx="14239">
                  <c:v>-12.321999999999996</c:v>
                </c:pt>
                <c:pt idx="14240">
                  <c:v>-12.319999999999997</c:v>
                </c:pt>
                <c:pt idx="14241">
                  <c:v>-12.317999999999998</c:v>
                </c:pt>
                <c:pt idx="14242">
                  <c:v>-12.315999999999995</c:v>
                </c:pt>
                <c:pt idx="14243">
                  <c:v>-12.313999999999997</c:v>
                </c:pt>
                <c:pt idx="14244">
                  <c:v>-12.311999999999998</c:v>
                </c:pt>
                <c:pt idx="14245">
                  <c:v>-12.309999999999999</c:v>
                </c:pt>
                <c:pt idx="14246">
                  <c:v>-12.307999999999996</c:v>
                </c:pt>
                <c:pt idx="14247">
                  <c:v>-12.305999999999997</c:v>
                </c:pt>
                <c:pt idx="14248">
                  <c:v>-12.303999999999998</c:v>
                </c:pt>
                <c:pt idx="14249">
                  <c:v>-12.301999999999996</c:v>
                </c:pt>
                <c:pt idx="14250">
                  <c:v>-12.299999999999997</c:v>
                </c:pt>
                <c:pt idx="14251">
                  <c:v>-12.297999999999998</c:v>
                </c:pt>
                <c:pt idx="14252">
                  <c:v>-12.295999999999996</c:v>
                </c:pt>
                <c:pt idx="14253">
                  <c:v>-12.293999999999997</c:v>
                </c:pt>
                <c:pt idx="14254">
                  <c:v>-12.291999999999998</c:v>
                </c:pt>
                <c:pt idx="14255">
                  <c:v>-12.289999999999996</c:v>
                </c:pt>
                <c:pt idx="14256">
                  <c:v>-12.287999999999997</c:v>
                </c:pt>
                <c:pt idx="14257">
                  <c:v>-12.285999999999998</c:v>
                </c:pt>
                <c:pt idx="14258">
                  <c:v>-12.283999999999999</c:v>
                </c:pt>
                <c:pt idx="14259">
                  <c:v>-12.281999999999996</c:v>
                </c:pt>
                <c:pt idx="14260">
                  <c:v>-12.279999999999998</c:v>
                </c:pt>
                <c:pt idx="14261">
                  <c:v>-12.277999999999999</c:v>
                </c:pt>
                <c:pt idx="14262">
                  <c:v>-12.275999999999996</c:v>
                </c:pt>
                <c:pt idx="14263">
                  <c:v>-12.273999999999997</c:v>
                </c:pt>
                <c:pt idx="14264">
                  <c:v>-12.271999999999998</c:v>
                </c:pt>
                <c:pt idx="14265">
                  <c:v>-12.269999999999996</c:v>
                </c:pt>
                <c:pt idx="14266">
                  <c:v>-12.267999999999997</c:v>
                </c:pt>
                <c:pt idx="14267">
                  <c:v>-12.265999999999998</c:v>
                </c:pt>
                <c:pt idx="14268">
                  <c:v>-12.263999999999996</c:v>
                </c:pt>
                <c:pt idx="14269">
                  <c:v>-12.261999999999997</c:v>
                </c:pt>
                <c:pt idx="14270">
                  <c:v>-12.259999999999998</c:v>
                </c:pt>
                <c:pt idx="14271">
                  <c:v>-12.257999999999996</c:v>
                </c:pt>
                <c:pt idx="14272">
                  <c:v>-12.255999999999997</c:v>
                </c:pt>
                <c:pt idx="14273">
                  <c:v>-12.253999999999998</c:v>
                </c:pt>
                <c:pt idx="14274">
                  <c:v>-12.251999999999999</c:v>
                </c:pt>
                <c:pt idx="14275">
                  <c:v>-12.249999999999996</c:v>
                </c:pt>
                <c:pt idx="14276">
                  <c:v>-12.247999999999998</c:v>
                </c:pt>
                <c:pt idx="14277">
                  <c:v>-12.245999999999999</c:v>
                </c:pt>
                <c:pt idx="14278">
                  <c:v>-12.243999999999996</c:v>
                </c:pt>
                <c:pt idx="14279">
                  <c:v>-12.241999999999997</c:v>
                </c:pt>
                <c:pt idx="14280">
                  <c:v>-12.239999999999998</c:v>
                </c:pt>
                <c:pt idx="14281">
                  <c:v>-12.237999999999996</c:v>
                </c:pt>
                <c:pt idx="14282">
                  <c:v>-12.235999999999997</c:v>
                </c:pt>
                <c:pt idx="14283">
                  <c:v>-12.233999999999998</c:v>
                </c:pt>
                <c:pt idx="14284">
                  <c:v>-12.231999999999996</c:v>
                </c:pt>
                <c:pt idx="14285">
                  <c:v>-12.229999999999997</c:v>
                </c:pt>
                <c:pt idx="14286">
                  <c:v>-12.227999999999998</c:v>
                </c:pt>
                <c:pt idx="14287">
                  <c:v>-12.225999999999996</c:v>
                </c:pt>
                <c:pt idx="14288">
                  <c:v>-12.223999999999997</c:v>
                </c:pt>
                <c:pt idx="14289">
                  <c:v>-12.221999999999998</c:v>
                </c:pt>
                <c:pt idx="14290">
                  <c:v>-12.219999999999999</c:v>
                </c:pt>
                <c:pt idx="14291">
                  <c:v>-12.217999999999996</c:v>
                </c:pt>
                <c:pt idx="14292">
                  <c:v>-12.215999999999998</c:v>
                </c:pt>
                <c:pt idx="14293">
                  <c:v>-12.213999999999999</c:v>
                </c:pt>
                <c:pt idx="14294">
                  <c:v>-12.211999999999996</c:v>
                </c:pt>
                <c:pt idx="14295">
                  <c:v>-12.209999999999997</c:v>
                </c:pt>
                <c:pt idx="14296">
                  <c:v>-12.207999999999998</c:v>
                </c:pt>
                <c:pt idx="14297">
                  <c:v>-12.205999999999996</c:v>
                </c:pt>
                <c:pt idx="14298">
                  <c:v>-12.203999999999997</c:v>
                </c:pt>
                <c:pt idx="14299">
                  <c:v>-12.201999999999998</c:v>
                </c:pt>
                <c:pt idx="14300">
                  <c:v>-12.199999999999996</c:v>
                </c:pt>
                <c:pt idx="14301">
                  <c:v>-12.197999999999997</c:v>
                </c:pt>
                <c:pt idx="14302">
                  <c:v>-12.195999999999998</c:v>
                </c:pt>
                <c:pt idx="14303">
                  <c:v>-12.193999999999996</c:v>
                </c:pt>
                <c:pt idx="14304">
                  <c:v>-12.191999999999997</c:v>
                </c:pt>
                <c:pt idx="14305">
                  <c:v>-12.189999999999998</c:v>
                </c:pt>
                <c:pt idx="14306">
                  <c:v>-12.187999999999999</c:v>
                </c:pt>
                <c:pt idx="14307">
                  <c:v>-12.185999999999996</c:v>
                </c:pt>
                <c:pt idx="14308">
                  <c:v>-12.183999999999997</c:v>
                </c:pt>
                <c:pt idx="14309">
                  <c:v>-12.181999999999999</c:v>
                </c:pt>
                <c:pt idx="14310">
                  <c:v>-12.179999999999996</c:v>
                </c:pt>
                <c:pt idx="14311">
                  <c:v>-12.177999999999997</c:v>
                </c:pt>
                <c:pt idx="14312">
                  <c:v>-12.175999999999998</c:v>
                </c:pt>
                <c:pt idx="14313">
                  <c:v>-12.173999999999996</c:v>
                </c:pt>
                <c:pt idx="14314">
                  <c:v>-12.171999999999997</c:v>
                </c:pt>
                <c:pt idx="14315">
                  <c:v>-12.169999999999998</c:v>
                </c:pt>
                <c:pt idx="14316">
                  <c:v>-12.167999999999996</c:v>
                </c:pt>
                <c:pt idx="14317">
                  <c:v>-12.165999999999997</c:v>
                </c:pt>
                <c:pt idx="14318">
                  <c:v>-12.163999999999998</c:v>
                </c:pt>
                <c:pt idx="14319">
                  <c:v>-12.161999999999995</c:v>
                </c:pt>
                <c:pt idx="14320">
                  <c:v>-12.159999999999997</c:v>
                </c:pt>
                <c:pt idx="14321">
                  <c:v>-12.157999999999998</c:v>
                </c:pt>
                <c:pt idx="14322">
                  <c:v>-12.155999999999999</c:v>
                </c:pt>
                <c:pt idx="14323">
                  <c:v>-12.153999999999996</c:v>
                </c:pt>
                <c:pt idx="14324">
                  <c:v>-12.151999999999997</c:v>
                </c:pt>
                <c:pt idx="14325">
                  <c:v>-12.149999999999999</c:v>
                </c:pt>
                <c:pt idx="14326">
                  <c:v>-12.147999999999996</c:v>
                </c:pt>
                <c:pt idx="14327">
                  <c:v>-12.145999999999997</c:v>
                </c:pt>
                <c:pt idx="14328">
                  <c:v>-12.143999999999998</c:v>
                </c:pt>
                <c:pt idx="14329">
                  <c:v>-12.141999999999996</c:v>
                </c:pt>
                <c:pt idx="14330">
                  <c:v>-12.139999999999997</c:v>
                </c:pt>
                <c:pt idx="14331">
                  <c:v>-12.137999999999998</c:v>
                </c:pt>
                <c:pt idx="14332">
                  <c:v>-12.135999999999996</c:v>
                </c:pt>
                <c:pt idx="14333">
                  <c:v>-12.133999999999997</c:v>
                </c:pt>
                <c:pt idx="14334">
                  <c:v>-12.131999999999998</c:v>
                </c:pt>
                <c:pt idx="14335">
                  <c:v>-12.129999999999995</c:v>
                </c:pt>
                <c:pt idx="14336">
                  <c:v>-12.127999999999997</c:v>
                </c:pt>
                <c:pt idx="14337">
                  <c:v>-12.125999999999998</c:v>
                </c:pt>
                <c:pt idx="14338">
                  <c:v>-12.123999999999999</c:v>
                </c:pt>
                <c:pt idx="14339">
                  <c:v>-12.121999999999996</c:v>
                </c:pt>
                <c:pt idx="14340">
                  <c:v>-12.119999999999997</c:v>
                </c:pt>
                <c:pt idx="14341">
                  <c:v>-12.117999999999999</c:v>
                </c:pt>
                <c:pt idx="14342">
                  <c:v>-12.115999999999996</c:v>
                </c:pt>
                <c:pt idx="14343">
                  <c:v>-12.113999999999997</c:v>
                </c:pt>
                <c:pt idx="14344">
                  <c:v>-12.111999999999998</c:v>
                </c:pt>
                <c:pt idx="14345">
                  <c:v>-12.109999999999996</c:v>
                </c:pt>
                <c:pt idx="14346">
                  <c:v>-12.107999999999997</c:v>
                </c:pt>
                <c:pt idx="14347">
                  <c:v>-12.105999999999998</c:v>
                </c:pt>
                <c:pt idx="14348">
                  <c:v>-12.103999999999996</c:v>
                </c:pt>
                <c:pt idx="14349">
                  <c:v>-12.101999999999997</c:v>
                </c:pt>
                <c:pt idx="14350">
                  <c:v>-12.099999999999998</c:v>
                </c:pt>
                <c:pt idx="14351">
                  <c:v>-12.097999999999995</c:v>
                </c:pt>
                <c:pt idx="14352">
                  <c:v>-12.095999999999997</c:v>
                </c:pt>
                <c:pt idx="14353">
                  <c:v>-12.093999999999998</c:v>
                </c:pt>
                <c:pt idx="14354">
                  <c:v>-12.091999999999999</c:v>
                </c:pt>
                <c:pt idx="14355">
                  <c:v>-12.089999999999996</c:v>
                </c:pt>
                <c:pt idx="14356">
                  <c:v>-12.087999999999997</c:v>
                </c:pt>
                <c:pt idx="14357">
                  <c:v>-12.085999999999999</c:v>
                </c:pt>
                <c:pt idx="14358">
                  <c:v>-12.083999999999996</c:v>
                </c:pt>
                <c:pt idx="14359">
                  <c:v>-12.081999999999997</c:v>
                </c:pt>
                <c:pt idx="14360">
                  <c:v>-12.079999999999998</c:v>
                </c:pt>
                <c:pt idx="14361">
                  <c:v>-12.077999999999996</c:v>
                </c:pt>
                <c:pt idx="14362">
                  <c:v>-12.075999999999997</c:v>
                </c:pt>
                <c:pt idx="14363">
                  <c:v>-12.073999999999998</c:v>
                </c:pt>
                <c:pt idx="14364">
                  <c:v>-12.071999999999996</c:v>
                </c:pt>
                <c:pt idx="14365">
                  <c:v>-12.069999999999997</c:v>
                </c:pt>
                <c:pt idx="14366">
                  <c:v>-12.067999999999998</c:v>
                </c:pt>
                <c:pt idx="14367">
                  <c:v>-12.065999999999995</c:v>
                </c:pt>
                <c:pt idx="14368">
                  <c:v>-12.063999999999997</c:v>
                </c:pt>
                <c:pt idx="14369">
                  <c:v>-12.061999999999998</c:v>
                </c:pt>
                <c:pt idx="14370">
                  <c:v>-12.059999999999999</c:v>
                </c:pt>
                <c:pt idx="14371">
                  <c:v>-12.057999999999996</c:v>
                </c:pt>
                <c:pt idx="14372">
                  <c:v>-12.055999999999997</c:v>
                </c:pt>
                <c:pt idx="14373">
                  <c:v>-12.053999999999998</c:v>
                </c:pt>
                <c:pt idx="14374">
                  <c:v>-12.051999999999996</c:v>
                </c:pt>
                <c:pt idx="14375">
                  <c:v>-12.049999999999997</c:v>
                </c:pt>
                <c:pt idx="14376">
                  <c:v>-12.047999999999998</c:v>
                </c:pt>
                <c:pt idx="14377">
                  <c:v>-12.045999999999996</c:v>
                </c:pt>
                <c:pt idx="14378">
                  <c:v>-12.043999999999997</c:v>
                </c:pt>
                <c:pt idx="14379">
                  <c:v>-12.041999999999998</c:v>
                </c:pt>
                <c:pt idx="14380">
                  <c:v>-12.039999999999996</c:v>
                </c:pt>
                <c:pt idx="14381">
                  <c:v>-12.037999999999997</c:v>
                </c:pt>
                <c:pt idx="14382">
                  <c:v>-12.035999999999998</c:v>
                </c:pt>
                <c:pt idx="14383">
                  <c:v>-12.033999999999999</c:v>
                </c:pt>
                <c:pt idx="14384">
                  <c:v>-12.031999999999996</c:v>
                </c:pt>
                <c:pt idx="14385">
                  <c:v>-12.029999999999998</c:v>
                </c:pt>
                <c:pt idx="14386">
                  <c:v>-12.027999999999999</c:v>
                </c:pt>
                <c:pt idx="14387">
                  <c:v>-12.025999999999996</c:v>
                </c:pt>
                <c:pt idx="14388">
                  <c:v>-12.023999999999997</c:v>
                </c:pt>
                <c:pt idx="14389">
                  <c:v>-12.021999999999998</c:v>
                </c:pt>
                <c:pt idx="14390">
                  <c:v>-12.019999999999996</c:v>
                </c:pt>
                <c:pt idx="14391">
                  <c:v>-12.017999999999997</c:v>
                </c:pt>
                <c:pt idx="14392">
                  <c:v>-12.015999999999998</c:v>
                </c:pt>
                <c:pt idx="14393">
                  <c:v>-12.013999999999996</c:v>
                </c:pt>
                <c:pt idx="14394">
                  <c:v>-12.011999999999997</c:v>
                </c:pt>
                <c:pt idx="14395">
                  <c:v>-12.009999999999998</c:v>
                </c:pt>
                <c:pt idx="14396">
                  <c:v>-12.007999999999996</c:v>
                </c:pt>
                <c:pt idx="14397">
                  <c:v>-12.005999999999997</c:v>
                </c:pt>
                <c:pt idx="14398">
                  <c:v>-12.003999999999998</c:v>
                </c:pt>
                <c:pt idx="14399">
                  <c:v>-12.001999999999999</c:v>
                </c:pt>
                <c:pt idx="14400">
                  <c:v>-11.999999999999996</c:v>
                </c:pt>
                <c:pt idx="14401">
                  <c:v>-11.997999999999998</c:v>
                </c:pt>
                <c:pt idx="14402">
                  <c:v>-11.995999999999999</c:v>
                </c:pt>
                <c:pt idx="14403">
                  <c:v>-11.993999999999996</c:v>
                </c:pt>
                <c:pt idx="14404">
                  <c:v>-11.991999999999997</c:v>
                </c:pt>
                <c:pt idx="14405">
                  <c:v>-11.989999999999998</c:v>
                </c:pt>
                <c:pt idx="14406">
                  <c:v>-11.987999999999996</c:v>
                </c:pt>
                <c:pt idx="14407">
                  <c:v>-11.985999999999997</c:v>
                </c:pt>
                <c:pt idx="14408">
                  <c:v>-11.983999999999998</c:v>
                </c:pt>
                <c:pt idx="14409">
                  <c:v>-11.981999999999996</c:v>
                </c:pt>
                <c:pt idx="14410">
                  <c:v>-11.979999999999997</c:v>
                </c:pt>
                <c:pt idx="14411">
                  <c:v>-11.977999999999998</c:v>
                </c:pt>
                <c:pt idx="14412">
                  <c:v>-11.975999999999996</c:v>
                </c:pt>
                <c:pt idx="14413">
                  <c:v>-11.973999999999997</c:v>
                </c:pt>
                <c:pt idx="14414">
                  <c:v>-11.971999999999998</c:v>
                </c:pt>
                <c:pt idx="14415">
                  <c:v>-11.969999999999999</c:v>
                </c:pt>
                <c:pt idx="14416">
                  <c:v>-11.967999999999996</c:v>
                </c:pt>
                <c:pt idx="14417">
                  <c:v>-11.965999999999998</c:v>
                </c:pt>
                <c:pt idx="14418">
                  <c:v>-11.963999999999999</c:v>
                </c:pt>
                <c:pt idx="14419">
                  <c:v>-11.961999999999996</c:v>
                </c:pt>
                <c:pt idx="14420">
                  <c:v>-11.959999999999997</c:v>
                </c:pt>
                <c:pt idx="14421">
                  <c:v>-11.957999999999998</c:v>
                </c:pt>
                <c:pt idx="14422">
                  <c:v>-11.955999999999996</c:v>
                </c:pt>
                <c:pt idx="14423">
                  <c:v>-11.953999999999997</c:v>
                </c:pt>
                <c:pt idx="14424">
                  <c:v>-11.951999999999998</c:v>
                </c:pt>
                <c:pt idx="14425">
                  <c:v>-11.949999999999996</c:v>
                </c:pt>
                <c:pt idx="14426">
                  <c:v>-11.947999999999997</c:v>
                </c:pt>
                <c:pt idx="14427">
                  <c:v>-11.945999999999998</c:v>
                </c:pt>
                <c:pt idx="14428">
                  <c:v>-11.943999999999996</c:v>
                </c:pt>
                <c:pt idx="14429">
                  <c:v>-11.941999999999997</c:v>
                </c:pt>
                <c:pt idx="14430">
                  <c:v>-11.939999999999998</c:v>
                </c:pt>
                <c:pt idx="14431">
                  <c:v>-11.937999999999999</c:v>
                </c:pt>
                <c:pt idx="14432">
                  <c:v>-11.935999999999996</c:v>
                </c:pt>
                <c:pt idx="14433">
                  <c:v>-11.933999999999997</c:v>
                </c:pt>
                <c:pt idx="14434">
                  <c:v>-11.931999999999999</c:v>
                </c:pt>
                <c:pt idx="14435">
                  <c:v>-11.929999999999996</c:v>
                </c:pt>
                <c:pt idx="14436">
                  <c:v>-11.927999999999997</c:v>
                </c:pt>
                <c:pt idx="14437">
                  <c:v>-11.925999999999998</c:v>
                </c:pt>
                <c:pt idx="14438">
                  <c:v>-11.923999999999996</c:v>
                </c:pt>
                <c:pt idx="14439">
                  <c:v>-11.921999999999997</c:v>
                </c:pt>
                <c:pt idx="14440">
                  <c:v>-11.919999999999998</c:v>
                </c:pt>
                <c:pt idx="14441">
                  <c:v>-11.917999999999996</c:v>
                </c:pt>
                <c:pt idx="14442">
                  <c:v>-11.915999999999997</c:v>
                </c:pt>
                <c:pt idx="14443">
                  <c:v>-11.913999999999998</c:v>
                </c:pt>
                <c:pt idx="14444">
                  <c:v>-11.911999999999995</c:v>
                </c:pt>
                <c:pt idx="14445">
                  <c:v>-11.909999999999997</c:v>
                </c:pt>
                <c:pt idx="14446">
                  <c:v>-11.907999999999998</c:v>
                </c:pt>
                <c:pt idx="14447">
                  <c:v>-11.905999999999999</c:v>
                </c:pt>
                <c:pt idx="14448">
                  <c:v>-11.903999999999996</c:v>
                </c:pt>
                <c:pt idx="14449">
                  <c:v>-11.901999999999997</c:v>
                </c:pt>
                <c:pt idx="14450">
                  <c:v>-11.899999999999999</c:v>
                </c:pt>
                <c:pt idx="14451">
                  <c:v>-11.897999999999996</c:v>
                </c:pt>
                <c:pt idx="14452">
                  <c:v>-11.895999999999997</c:v>
                </c:pt>
                <c:pt idx="14453">
                  <c:v>-11.893999999999998</c:v>
                </c:pt>
                <c:pt idx="14454">
                  <c:v>-11.891999999999996</c:v>
                </c:pt>
                <c:pt idx="14455">
                  <c:v>-11.889999999999997</c:v>
                </c:pt>
                <c:pt idx="14456">
                  <c:v>-11.887999999999998</c:v>
                </c:pt>
                <c:pt idx="14457">
                  <c:v>-11.885999999999996</c:v>
                </c:pt>
                <c:pt idx="14458">
                  <c:v>-11.883999999999997</c:v>
                </c:pt>
                <c:pt idx="14459">
                  <c:v>-11.881999999999998</c:v>
                </c:pt>
                <c:pt idx="14460">
                  <c:v>-11.879999999999995</c:v>
                </c:pt>
                <c:pt idx="14461">
                  <c:v>-11.877999999999997</c:v>
                </c:pt>
                <c:pt idx="14462">
                  <c:v>-11.875999999999998</c:v>
                </c:pt>
                <c:pt idx="14463">
                  <c:v>-11.873999999999999</c:v>
                </c:pt>
                <c:pt idx="14464">
                  <c:v>-11.871999999999996</c:v>
                </c:pt>
                <c:pt idx="14465">
                  <c:v>-11.869999999999997</c:v>
                </c:pt>
                <c:pt idx="14466">
                  <c:v>-11.867999999999999</c:v>
                </c:pt>
                <c:pt idx="14467">
                  <c:v>-11.865999999999996</c:v>
                </c:pt>
                <c:pt idx="14468">
                  <c:v>-11.863999999999997</c:v>
                </c:pt>
                <c:pt idx="14469">
                  <c:v>-11.861999999999998</c:v>
                </c:pt>
                <c:pt idx="14470">
                  <c:v>-11.859999999999996</c:v>
                </c:pt>
                <c:pt idx="14471">
                  <c:v>-11.857999999999997</c:v>
                </c:pt>
                <c:pt idx="14472">
                  <c:v>-11.855999999999998</c:v>
                </c:pt>
                <c:pt idx="14473">
                  <c:v>-11.853999999999996</c:v>
                </c:pt>
                <c:pt idx="14474">
                  <c:v>-11.851999999999997</c:v>
                </c:pt>
                <c:pt idx="14475">
                  <c:v>-11.849999999999998</c:v>
                </c:pt>
                <c:pt idx="14476">
                  <c:v>-11.847999999999995</c:v>
                </c:pt>
                <c:pt idx="14477">
                  <c:v>-11.845999999999997</c:v>
                </c:pt>
                <c:pt idx="14478">
                  <c:v>-11.843999999999998</c:v>
                </c:pt>
                <c:pt idx="14479">
                  <c:v>-11.841999999999999</c:v>
                </c:pt>
                <c:pt idx="14480">
                  <c:v>-11.839999999999996</c:v>
                </c:pt>
                <c:pt idx="14481">
                  <c:v>-11.837999999999997</c:v>
                </c:pt>
                <c:pt idx="14482">
                  <c:v>-11.835999999999999</c:v>
                </c:pt>
                <c:pt idx="14483">
                  <c:v>-11.833999999999996</c:v>
                </c:pt>
                <c:pt idx="14484">
                  <c:v>-11.831999999999997</c:v>
                </c:pt>
                <c:pt idx="14485">
                  <c:v>-11.829999999999998</c:v>
                </c:pt>
                <c:pt idx="14486">
                  <c:v>-11.827999999999996</c:v>
                </c:pt>
                <c:pt idx="14487">
                  <c:v>-11.825999999999997</c:v>
                </c:pt>
                <c:pt idx="14488">
                  <c:v>-11.823999999999998</c:v>
                </c:pt>
                <c:pt idx="14489">
                  <c:v>-11.821999999999996</c:v>
                </c:pt>
                <c:pt idx="14490">
                  <c:v>-11.819999999999997</c:v>
                </c:pt>
                <c:pt idx="14491">
                  <c:v>-11.817999999999998</c:v>
                </c:pt>
                <c:pt idx="14492">
                  <c:v>-11.815999999999995</c:v>
                </c:pt>
                <c:pt idx="14493">
                  <c:v>-11.813999999999997</c:v>
                </c:pt>
                <c:pt idx="14494">
                  <c:v>-11.811999999999998</c:v>
                </c:pt>
                <c:pt idx="14495">
                  <c:v>-11.809999999999999</c:v>
                </c:pt>
                <c:pt idx="14496">
                  <c:v>-11.807999999999996</c:v>
                </c:pt>
                <c:pt idx="14497">
                  <c:v>-11.805999999999997</c:v>
                </c:pt>
                <c:pt idx="14498">
                  <c:v>-11.803999999999998</c:v>
                </c:pt>
                <c:pt idx="14499">
                  <c:v>-11.801999999999996</c:v>
                </c:pt>
                <c:pt idx="14500">
                  <c:v>-11.799999999999997</c:v>
                </c:pt>
                <c:pt idx="14501">
                  <c:v>-11.797999999999998</c:v>
                </c:pt>
                <c:pt idx="14502">
                  <c:v>-11.795999999999996</c:v>
                </c:pt>
                <c:pt idx="14503">
                  <c:v>-11.793999999999997</c:v>
                </c:pt>
                <c:pt idx="14504">
                  <c:v>-11.791999999999998</c:v>
                </c:pt>
                <c:pt idx="14505">
                  <c:v>-11.789999999999996</c:v>
                </c:pt>
                <c:pt idx="14506">
                  <c:v>-11.787999999999997</c:v>
                </c:pt>
                <c:pt idx="14507">
                  <c:v>-11.785999999999998</c:v>
                </c:pt>
                <c:pt idx="14508">
                  <c:v>-11.783999999999999</c:v>
                </c:pt>
                <c:pt idx="14509">
                  <c:v>-11.781999999999996</c:v>
                </c:pt>
                <c:pt idx="14510">
                  <c:v>-11.779999999999998</c:v>
                </c:pt>
                <c:pt idx="14511">
                  <c:v>-11.777999999999999</c:v>
                </c:pt>
                <c:pt idx="14512">
                  <c:v>-11.775999999999996</c:v>
                </c:pt>
                <c:pt idx="14513">
                  <c:v>-11.773999999999997</c:v>
                </c:pt>
                <c:pt idx="14514">
                  <c:v>-11.771999999999998</c:v>
                </c:pt>
                <c:pt idx="14515">
                  <c:v>-11.769999999999996</c:v>
                </c:pt>
                <c:pt idx="14516">
                  <c:v>-11.767999999999997</c:v>
                </c:pt>
                <c:pt idx="14517">
                  <c:v>-11.765999999999998</c:v>
                </c:pt>
                <c:pt idx="14518">
                  <c:v>-11.763999999999996</c:v>
                </c:pt>
                <c:pt idx="14519">
                  <c:v>-11.761999999999997</c:v>
                </c:pt>
                <c:pt idx="14520">
                  <c:v>-11.759999999999998</c:v>
                </c:pt>
                <c:pt idx="14521">
                  <c:v>-11.757999999999996</c:v>
                </c:pt>
                <c:pt idx="14522">
                  <c:v>-11.755999999999997</c:v>
                </c:pt>
                <c:pt idx="14523">
                  <c:v>-11.753999999999998</c:v>
                </c:pt>
                <c:pt idx="14524">
                  <c:v>-11.751999999999999</c:v>
                </c:pt>
                <c:pt idx="14525">
                  <c:v>-11.749999999999996</c:v>
                </c:pt>
                <c:pt idx="14526">
                  <c:v>-11.747999999999998</c:v>
                </c:pt>
                <c:pt idx="14527">
                  <c:v>-11.745999999999999</c:v>
                </c:pt>
                <c:pt idx="14528">
                  <c:v>-11.743999999999996</c:v>
                </c:pt>
                <c:pt idx="14529">
                  <c:v>-11.741999999999997</c:v>
                </c:pt>
                <c:pt idx="14530">
                  <c:v>-11.739999999999998</c:v>
                </c:pt>
                <c:pt idx="14531">
                  <c:v>-11.737999999999996</c:v>
                </c:pt>
                <c:pt idx="14532">
                  <c:v>-11.735999999999997</c:v>
                </c:pt>
                <c:pt idx="14533">
                  <c:v>-11.733999999999998</c:v>
                </c:pt>
                <c:pt idx="14534">
                  <c:v>-11.731999999999996</c:v>
                </c:pt>
                <c:pt idx="14535">
                  <c:v>-11.729999999999997</c:v>
                </c:pt>
                <c:pt idx="14536">
                  <c:v>-11.727999999999998</c:v>
                </c:pt>
                <c:pt idx="14537">
                  <c:v>-11.725999999999996</c:v>
                </c:pt>
                <c:pt idx="14538">
                  <c:v>-11.723999999999997</c:v>
                </c:pt>
                <c:pt idx="14539">
                  <c:v>-11.721999999999998</c:v>
                </c:pt>
                <c:pt idx="14540">
                  <c:v>-11.719999999999999</c:v>
                </c:pt>
                <c:pt idx="14541">
                  <c:v>-11.717999999999996</c:v>
                </c:pt>
                <c:pt idx="14542">
                  <c:v>-11.715999999999998</c:v>
                </c:pt>
                <c:pt idx="14543">
                  <c:v>-11.713999999999999</c:v>
                </c:pt>
                <c:pt idx="14544">
                  <c:v>-11.711999999999996</c:v>
                </c:pt>
                <c:pt idx="14545">
                  <c:v>-11.709999999999997</c:v>
                </c:pt>
                <c:pt idx="14546">
                  <c:v>-11.707999999999998</c:v>
                </c:pt>
                <c:pt idx="14547">
                  <c:v>-11.705999999999996</c:v>
                </c:pt>
                <c:pt idx="14548">
                  <c:v>-11.703999999999997</c:v>
                </c:pt>
                <c:pt idx="14549">
                  <c:v>-11.701999999999998</c:v>
                </c:pt>
                <c:pt idx="14550">
                  <c:v>-11.699999999999996</c:v>
                </c:pt>
                <c:pt idx="14551">
                  <c:v>-11.697999999999997</c:v>
                </c:pt>
                <c:pt idx="14552">
                  <c:v>-11.695999999999998</c:v>
                </c:pt>
                <c:pt idx="14553">
                  <c:v>-11.693999999999996</c:v>
                </c:pt>
                <c:pt idx="14554">
                  <c:v>-11.691999999999997</c:v>
                </c:pt>
                <c:pt idx="14555">
                  <c:v>-11.689999999999998</c:v>
                </c:pt>
                <c:pt idx="14556">
                  <c:v>-11.687999999999999</c:v>
                </c:pt>
                <c:pt idx="14557">
                  <c:v>-11.685999999999996</c:v>
                </c:pt>
                <c:pt idx="14558">
                  <c:v>-11.683999999999997</c:v>
                </c:pt>
                <c:pt idx="14559">
                  <c:v>-11.681999999999999</c:v>
                </c:pt>
                <c:pt idx="14560">
                  <c:v>-11.679999999999996</c:v>
                </c:pt>
                <c:pt idx="14561">
                  <c:v>-11.677999999999997</c:v>
                </c:pt>
                <c:pt idx="14562">
                  <c:v>-11.675999999999998</c:v>
                </c:pt>
                <c:pt idx="14563">
                  <c:v>-11.673999999999996</c:v>
                </c:pt>
                <c:pt idx="14564">
                  <c:v>-11.671999999999997</c:v>
                </c:pt>
                <c:pt idx="14565">
                  <c:v>-11.669999999999998</c:v>
                </c:pt>
                <c:pt idx="14566">
                  <c:v>-11.667999999999996</c:v>
                </c:pt>
                <c:pt idx="14567">
                  <c:v>-11.665999999999997</c:v>
                </c:pt>
                <c:pt idx="14568">
                  <c:v>-11.663999999999998</c:v>
                </c:pt>
                <c:pt idx="14569">
                  <c:v>-11.661999999999995</c:v>
                </c:pt>
                <c:pt idx="14570">
                  <c:v>-11.659999999999997</c:v>
                </c:pt>
                <c:pt idx="14571">
                  <c:v>-11.657999999999998</c:v>
                </c:pt>
                <c:pt idx="14572">
                  <c:v>-11.655999999999999</c:v>
                </c:pt>
                <c:pt idx="14573">
                  <c:v>-11.653999999999996</c:v>
                </c:pt>
                <c:pt idx="14574">
                  <c:v>-11.651999999999997</c:v>
                </c:pt>
                <c:pt idx="14575">
                  <c:v>-11.649999999999999</c:v>
                </c:pt>
                <c:pt idx="14576">
                  <c:v>-11.647999999999996</c:v>
                </c:pt>
                <c:pt idx="14577">
                  <c:v>-11.645999999999997</c:v>
                </c:pt>
                <c:pt idx="14578">
                  <c:v>-11.643999999999998</c:v>
                </c:pt>
                <c:pt idx="14579">
                  <c:v>-11.641999999999996</c:v>
                </c:pt>
                <c:pt idx="14580">
                  <c:v>-11.639999999999997</c:v>
                </c:pt>
                <c:pt idx="14581">
                  <c:v>-11.637999999999998</c:v>
                </c:pt>
                <c:pt idx="14582">
                  <c:v>-11.635999999999996</c:v>
                </c:pt>
                <c:pt idx="14583">
                  <c:v>-11.633999999999997</c:v>
                </c:pt>
                <c:pt idx="14584">
                  <c:v>-11.631999999999998</c:v>
                </c:pt>
                <c:pt idx="14585">
                  <c:v>-11.629999999999995</c:v>
                </c:pt>
                <c:pt idx="14586">
                  <c:v>-11.627999999999997</c:v>
                </c:pt>
                <c:pt idx="14587">
                  <c:v>-11.625999999999998</c:v>
                </c:pt>
                <c:pt idx="14588">
                  <c:v>-11.623999999999999</c:v>
                </c:pt>
                <c:pt idx="14589">
                  <c:v>-11.621999999999996</c:v>
                </c:pt>
                <c:pt idx="14590">
                  <c:v>-11.619999999999997</c:v>
                </c:pt>
                <c:pt idx="14591">
                  <c:v>-11.617999999999999</c:v>
                </c:pt>
                <c:pt idx="14592">
                  <c:v>-11.615999999999996</c:v>
                </c:pt>
                <c:pt idx="14593">
                  <c:v>-11.613999999999997</c:v>
                </c:pt>
                <c:pt idx="14594">
                  <c:v>-11.611999999999998</c:v>
                </c:pt>
                <c:pt idx="14595">
                  <c:v>-11.609999999999996</c:v>
                </c:pt>
                <c:pt idx="14596">
                  <c:v>-11.607999999999997</c:v>
                </c:pt>
                <c:pt idx="14597">
                  <c:v>-11.605999999999998</c:v>
                </c:pt>
                <c:pt idx="14598">
                  <c:v>-11.603999999999996</c:v>
                </c:pt>
                <c:pt idx="14599">
                  <c:v>-11.601999999999997</c:v>
                </c:pt>
                <c:pt idx="14600">
                  <c:v>-11.599999999999998</c:v>
                </c:pt>
                <c:pt idx="14601">
                  <c:v>-11.597999999999995</c:v>
                </c:pt>
                <c:pt idx="14602">
                  <c:v>-11.595999999999997</c:v>
                </c:pt>
                <c:pt idx="14603">
                  <c:v>-11.593999999999998</c:v>
                </c:pt>
                <c:pt idx="14604">
                  <c:v>-11.591999999999999</c:v>
                </c:pt>
                <c:pt idx="14605">
                  <c:v>-11.589999999999996</c:v>
                </c:pt>
                <c:pt idx="14606">
                  <c:v>-11.587999999999997</c:v>
                </c:pt>
                <c:pt idx="14607">
                  <c:v>-11.585999999999999</c:v>
                </c:pt>
                <c:pt idx="14608">
                  <c:v>-11.583999999999996</c:v>
                </c:pt>
                <c:pt idx="14609">
                  <c:v>-11.581999999999997</c:v>
                </c:pt>
                <c:pt idx="14610">
                  <c:v>-11.579999999999998</c:v>
                </c:pt>
                <c:pt idx="14611">
                  <c:v>-11.577999999999996</c:v>
                </c:pt>
                <c:pt idx="14612">
                  <c:v>-11.575999999999997</c:v>
                </c:pt>
                <c:pt idx="14613">
                  <c:v>-11.573999999999998</c:v>
                </c:pt>
                <c:pt idx="14614">
                  <c:v>-11.571999999999996</c:v>
                </c:pt>
                <c:pt idx="14615">
                  <c:v>-11.569999999999997</c:v>
                </c:pt>
                <c:pt idx="14616">
                  <c:v>-11.567999999999998</c:v>
                </c:pt>
                <c:pt idx="14617">
                  <c:v>-11.565999999999995</c:v>
                </c:pt>
                <c:pt idx="14618">
                  <c:v>-11.563999999999997</c:v>
                </c:pt>
                <c:pt idx="14619">
                  <c:v>-11.561999999999998</c:v>
                </c:pt>
                <c:pt idx="14620">
                  <c:v>-11.559999999999999</c:v>
                </c:pt>
                <c:pt idx="14621">
                  <c:v>-11.557999999999996</c:v>
                </c:pt>
                <c:pt idx="14622">
                  <c:v>-11.555999999999997</c:v>
                </c:pt>
                <c:pt idx="14623">
                  <c:v>-11.553999999999998</c:v>
                </c:pt>
                <c:pt idx="14624">
                  <c:v>-11.551999999999996</c:v>
                </c:pt>
                <c:pt idx="14625">
                  <c:v>-11.549999999999997</c:v>
                </c:pt>
                <c:pt idx="14626">
                  <c:v>-11.547999999999998</c:v>
                </c:pt>
                <c:pt idx="14627">
                  <c:v>-11.545999999999996</c:v>
                </c:pt>
                <c:pt idx="14628">
                  <c:v>-11.543999999999997</c:v>
                </c:pt>
                <c:pt idx="14629">
                  <c:v>-11.541999999999998</c:v>
                </c:pt>
                <c:pt idx="14630">
                  <c:v>-11.539999999999996</c:v>
                </c:pt>
                <c:pt idx="14631">
                  <c:v>-11.537999999999997</c:v>
                </c:pt>
                <c:pt idx="14632">
                  <c:v>-11.535999999999998</c:v>
                </c:pt>
                <c:pt idx="14633">
                  <c:v>-11.533999999999999</c:v>
                </c:pt>
                <c:pt idx="14634">
                  <c:v>-11.531999999999996</c:v>
                </c:pt>
                <c:pt idx="14635">
                  <c:v>-11.529999999999998</c:v>
                </c:pt>
                <c:pt idx="14636">
                  <c:v>-11.527999999999999</c:v>
                </c:pt>
                <c:pt idx="14637">
                  <c:v>-11.525999999999996</c:v>
                </c:pt>
                <c:pt idx="14638">
                  <c:v>-11.523999999999997</c:v>
                </c:pt>
                <c:pt idx="14639">
                  <c:v>-11.521999999999998</c:v>
                </c:pt>
                <c:pt idx="14640">
                  <c:v>-11.519999999999996</c:v>
                </c:pt>
                <c:pt idx="14641">
                  <c:v>-11.517999999999997</c:v>
                </c:pt>
                <c:pt idx="14642">
                  <c:v>-11.515999999999998</c:v>
                </c:pt>
                <c:pt idx="14643">
                  <c:v>-11.513999999999996</c:v>
                </c:pt>
                <c:pt idx="14644">
                  <c:v>-11.511999999999997</c:v>
                </c:pt>
                <c:pt idx="14645">
                  <c:v>-11.509999999999998</c:v>
                </c:pt>
                <c:pt idx="14646">
                  <c:v>-11.507999999999996</c:v>
                </c:pt>
                <c:pt idx="14647">
                  <c:v>-11.505999999999997</c:v>
                </c:pt>
                <c:pt idx="14648">
                  <c:v>-11.503999999999998</c:v>
                </c:pt>
                <c:pt idx="14649">
                  <c:v>-11.501999999999999</c:v>
                </c:pt>
                <c:pt idx="14650">
                  <c:v>-11.499999999999996</c:v>
                </c:pt>
                <c:pt idx="14651">
                  <c:v>-11.497999999999998</c:v>
                </c:pt>
                <c:pt idx="14652">
                  <c:v>-11.495999999999999</c:v>
                </c:pt>
                <c:pt idx="14653">
                  <c:v>-11.493999999999996</c:v>
                </c:pt>
                <c:pt idx="14654">
                  <c:v>-11.491999999999997</c:v>
                </c:pt>
                <c:pt idx="14655">
                  <c:v>-11.489999999999998</c:v>
                </c:pt>
                <c:pt idx="14656">
                  <c:v>-11.487999999999996</c:v>
                </c:pt>
                <c:pt idx="14657">
                  <c:v>-11.485999999999997</c:v>
                </c:pt>
                <c:pt idx="14658">
                  <c:v>-11.483999999999998</c:v>
                </c:pt>
                <c:pt idx="14659">
                  <c:v>-11.481999999999996</c:v>
                </c:pt>
                <c:pt idx="14660">
                  <c:v>-11.479999999999997</c:v>
                </c:pt>
                <c:pt idx="14661">
                  <c:v>-11.477999999999998</c:v>
                </c:pt>
                <c:pt idx="14662">
                  <c:v>-11.475999999999996</c:v>
                </c:pt>
                <c:pt idx="14663">
                  <c:v>-11.473999999999997</c:v>
                </c:pt>
                <c:pt idx="14664">
                  <c:v>-11.471999999999998</c:v>
                </c:pt>
                <c:pt idx="14665">
                  <c:v>-11.469999999999999</c:v>
                </c:pt>
                <c:pt idx="14666">
                  <c:v>-11.467999999999996</c:v>
                </c:pt>
                <c:pt idx="14667">
                  <c:v>-11.465999999999998</c:v>
                </c:pt>
                <c:pt idx="14668">
                  <c:v>-11.463999999999999</c:v>
                </c:pt>
                <c:pt idx="14669">
                  <c:v>-11.461999999999996</c:v>
                </c:pt>
                <c:pt idx="14670">
                  <c:v>-11.459999999999997</c:v>
                </c:pt>
                <c:pt idx="14671">
                  <c:v>-11.457999999999998</c:v>
                </c:pt>
                <c:pt idx="14672">
                  <c:v>-11.455999999999996</c:v>
                </c:pt>
                <c:pt idx="14673">
                  <c:v>-11.453999999999997</c:v>
                </c:pt>
                <c:pt idx="14674">
                  <c:v>-11.451999999999998</c:v>
                </c:pt>
                <c:pt idx="14675">
                  <c:v>-11.449999999999996</c:v>
                </c:pt>
                <c:pt idx="14676">
                  <c:v>-11.447999999999997</c:v>
                </c:pt>
                <c:pt idx="14677">
                  <c:v>-11.445999999999998</c:v>
                </c:pt>
                <c:pt idx="14678">
                  <c:v>-11.443999999999996</c:v>
                </c:pt>
                <c:pt idx="14679">
                  <c:v>-11.441999999999997</c:v>
                </c:pt>
                <c:pt idx="14680">
                  <c:v>-11.439999999999998</c:v>
                </c:pt>
                <c:pt idx="14681">
                  <c:v>-11.437999999999999</c:v>
                </c:pt>
                <c:pt idx="14682">
                  <c:v>-11.435999999999996</c:v>
                </c:pt>
                <c:pt idx="14683">
                  <c:v>-11.433999999999997</c:v>
                </c:pt>
                <c:pt idx="14684">
                  <c:v>-11.431999999999999</c:v>
                </c:pt>
                <c:pt idx="14685">
                  <c:v>-11.429999999999996</c:v>
                </c:pt>
                <c:pt idx="14686">
                  <c:v>-11.427999999999997</c:v>
                </c:pt>
                <c:pt idx="14687">
                  <c:v>-11.425999999999998</c:v>
                </c:pt>
                <c:pt idx="14688">
                  <c:v>-11.423999999999996</c:v>
                </c:pt>
                <c:pt idx="14689">
                  <c:v>-11.421999999999997</c:v>
                </c:pt>
                <c:pt idx="14690">
                  <c:v>-11.419999999999998</c:v>
                </c:pt>
                <c:pt idx="14691">
                  <c:v>-11.417999999999996</c:v>
                </c:pt>
                <c:pt idx="14692">
                  <c:v>-11.415999999999997</c:v>
                </c:pt>
                <c:pt idx="14693">
                  <c:v>-11.413999999999998</c:v>
                </c:pt>
                <c:pt idx="14694">
                  <c:v>-11.411999999999995</c:v>
                </c:pt>
                <c:pt idx="14695">
                  <c:v>-11.409999999999997</c:v>
                </c:pt>
                <c:pt idx="14696">
                  <c:v>-11.407999999999998</c:v>
                </c:pt>
                <c:pt idx="14697">
                  <c:v>-11.405999999999999</c:v>
                </c:pt>
                <c:pt idx="14698">
                  <c:v>-11.403999999999996</c:v>
                </c:pt>
                <c:pt idx="14699">
                  <c:v>-11.401999999999997</c:v>
                </c:pt>
                <c:pt idx="14700">
                  <c:v>-11.399999999999999</c:v>
                </c:pt>
                <c:pt idx="14701">
                  <c:v>-11.397999999999996</c:v>
                </c:pt>
                <c:pt idx="14702">
                  <c:v>-11.395999999999997</c:v>
                </c:pt>
                <c:pt idx="14703">
                  <c:v>-11.393999999999998</c:v>
                </c:pt>
                <c:pt idx="14704">
                  <c:v>-11.391999999999996</c:v>
                </c:pt>
                <c:pt idx="14705">
                  <c:v>-11.389999999999997</c:v>
                </c:pt>
                <c:pt idx="14706">
                  <c:v>-11.387999999999998</c:v>
                </c:pt>
                <c:pt idx="14707">
                  <c:v>-11.385999999999996</c:v>
                </c:pt>
                <c:pt idx="14708">
                  <c:v>-11.383999999999997</c:v>
                </c:pt>
                <c:pt idx="14709">
                  <c:v>-11.381999999999998</c:v>
                </c:pt>
                <c:pt idx="14710">
                  <c:v>-11.379999999999995</c:v>
                </c:pt>
                <c:pt idx="14711">
                  <c:v>-11.377999999999997</c:v>
                </c:pt>
                <c:pt idx="14712">
                  <c:v>-11.375999999999998</c:v>
                </c:pt>
                <c:pt idx="14713">
                  <c:v>-11.373999999999999</c:v>
                </c:pt>
                <c:pt idx="14714">
                  <c:v>-11.371999999999996</c:v>
                </c:pt>
                <c:pt idx="14715">
                  <c:v>-11.369999999999997</c:v>
                </c:pt>
                <c:pt idx="14716">
                  <c:v>-11.367999999999999</c:v>
                </c:pt>
                <c:pt idx="14717">
                  <c:v>-11.365999999999996</c:v>
                </c:pt>
                <c:pt idx="14718">
                  <c:v>-11.363999999999997</c:v>
                </c:pt>
                <c:pt idx="14719">
                  <c:v>-11.361999999999998</c:v>
                </c:pt>
                <c:pt idx="14720">
                  <c:v>-11.359999999999996</c:v>
                </c:pt>
                <c:pt idx="14721">
                  <c:v>-11.357999999999997</c:v>
                </c:pt>
                <c:pt idx="14722">
                  <c:v>-11.355999999999998</c:v>
                </c:pt>
                <c:pt idx="14723">
                  <c:v>-11.353999999999996</c:v>
                </c:pt>
                <c:pt idx="14724">
                  <c:v>-11.351999999999997</c:v>
                </c:pt>
                <c:pt idx="14725">
                  <c:v>-11.349999999999998</c:v>
                </c:pt>
                <c:pt idx="14726">
                  <c:v>-11.347999999999995</c:v>
                </c:pt>
                <c:pt idx="14727">
                  <c:v>-11.345999999999997</c:v>
                </c:pt>
                <c:pt idx="14728">
                  <c:v>-11.343999999999998</c:v>
                </c:pt>
                <c:pt idx="14729">
                  <c:v>-11.341999999999999</c:v>
                </c:pt>
                <c:pt idx="14730">
                  <c:v>-11.339999999999996</c:v>
                </c:pt>
                <c:pt idx="14731">
                  <c:v>-11.337999999999997</c:v>
                </c:pt>
                <c:pt idx="14732">
                  <c:v>-11.335999999999999</c:v>
                </c:pt>
                <c:pt idx="14733">
                  <c:v>-11.333999999999996</c:v>
                </c:pt>
                <c:pt idx="14734">
                  <c:v>-11.331999999999997</c:v>
                </c:pt>
                <c:pt idx="14735">
                  <c:v>-11.329999999999998</c:v>
                </c:pt>
                <c:pt idx="14736">
                  <c:v>-11.327999999999996</c:v>
                </c:pt>
                <c:pt idx="14737">
                  <c:v>-11.325999999999997</c:v>
                </c:pt>
                <c:pt idx="14738">
                  <c:v>-11.323999999999998</c:v>
                </c:pt>
                <c:pt idx="14739">
                  <c:v>-11.321999999999996</c:v>
                </c:pt>
                <c:pt idx="14740">
                  <c:v>-11.319999999999997</c:v>
                </c:pt>
                <c:pt idx="14741">
                  <c:v>-11.317999999999998</c:v>
                </c:pt>
                <c:pt idx="14742">
                  <c:v>-11.315999999999995</c:v>
                </c:pt>
                <c:pt idx="14743">
                  <c:v>-11.313999999999997</c:v>
                </c:pt>
                <c:pt idx="14744">
                  <c:v>-11.311999999999998</c:v>
                </c:pt>
                <c:pt idx="14745">
                  <c:v>-11.309999999999999</c:v>
                </c:pt>
                <c:pt idx="14746">
                  <c:v>-11.307999999999996</c:v>
                </c:pt>
                <c:pt idx="14747">
                  <c:v>-11.305999999999997</c:v>
                </c:pt>
                <c:pt idx="14748">
                  <c:v>-11.303999999999998</c:v>
                </c:pt>
                <c:pt idx="14749">
                  <c:v>-11.301999999999996</c:v>
                </c:pt>
                <c:pt idx="14750">
                  <c:v>-11.299999999999997</c:v>
                </c:pt>
                <c:pt idx="14751">
                  <c:v>-11.297999999999998</c:v>
                </c:pt>
                <c:pt idx="14752">
                  <c:v>-11.295999999999996</c:v>
                </c:pt>
                <c:pt idx="14753">
                  <c:v>-11.293999999999997</c:v>
                </c:pt>
                <c:pt idx="14754">
                  <c:v>-11.291999999999998</c:v>
                </c:pt>
                <c:pt idx="14755">
                  <c:v>-11.289999999999996</c:v>
                </c:pt>
                <c:pt idx="14756">
                  <c:v>-11.287999999999997</c:v>
                </c:pt>
                <c:pt idx="14757">
                  <c:v>-11.285999999999998</c:v>
                </c:pt>
                <c:pt idx="14758">
                  <c:v>-11.283999999999999</c:v>
                </c:pt>
                <c:pt idx="14759">
                  <c:v>-11.281999999999996</c:v>
                </c:pt>
                <c:pt idx="14760">
                  <c:v>-11.279999999999998</c:v>
                </c:pt>
                <c:pt idx="14761">
                  <c:v>-11.277999999999999</c:v>
                </c:pt>
                <c:pt idx="14762">
                  <c:v>-11.275999999999996</c:v>
                </c:pt>
                <c:pt idx="14763">
                  <c:v>-11.273999999999997</c:v>
                </c:pt>
                <c:pt idx="14764">
                  <c:v>-11.271999999999998</c:v>
                </c:pt>
                <c:pt idx="14765">
                  <c:v>-11.269999999999996</c:v>
                </c:pt>
                <c:pt idx="14766">
                  <c:v>-11.267999999999997</c:v>
                </c:pt>
                <c:pt idx="14767">
                  <c:v>-11.265999999999998</c:v>
                </c:pt>
                <c:pt idx="14768">
                  <c:v>-11.263999999999996</c:v>
                </c:pt>
                <c:pt idx="14769">
                  <c:v>-11.261999999999997</c:v>
                </c:pt>
                <c:pt idx="14770">
                  <c:v>-11.259999999999998</c:v>
                </c:pt>
                <c:pt idx="14771">
                  <c:v>-11.257999999999996</c:v>
                </c:pt>
                <c:pt idx="14772">
                  <c:v>-11.255999999999997</c:v>
                </c:pt>
                <c:pt idx="14773">
                  <c:v>-11.253999999999998</c:v>
                </c:pt>
                <c:pt idx="14774">
                  <c:v>-11.251999999999999</c:v>
                </c:pt>
                <c:pt idx="14775">
                  <c:v>-11.249999999999996</c:v>
                </c:pt>
                <c:pt idx="14776">
                  <c:v>-11.247999999999998</c:v>
                </c:pt>
                <c:pt idx="14777">
                  <c:v>-11.245999999999999</c:v>
                </c:pt>
                <c:pt idx="14778">
                  <c:v>-11.243999999999996</c:v>
                </c:pt>
                <c:pt idx="14779">
                  <c:v>-11.241999999999997</c:v>
                </c:pt>
                <c:pt idx="14780">
                  <c:v>-11.239999999999998</c:v>
                </c:pt>
                <c:pt idx="14781">
                  <c:v>-11.237999999999996</c:v>
                </c:pt>
                <c:pt idx="14782">
                  <c:v>-11.235999999999997</c:v>
                </c:pt>
                <c:pt idx="14783">
                  <c:v>-11.233999999999998</c:v>
                </c:pt>
                <c:pt idx="14784">
                  <c:v>-11.231999999999996</c:v>
                </c:pt>
                <c:pt idx="14785">
                  <c:v>-11.229999999999997</c:v>
                </c:pt>
                <c:pt idx="14786">
                  <c:v>-11.227999999999998</c:v>
                </c:pt>
                <c:pt idx="14787">
                  <c:v>-11.225999999999996</c:v>
                </c:pt>
                <c:pt idx="14788">
                  <c:v>-11.223999999999997</c:v>
                </c:pt>
                <c:pt idx="14789">
                  <c:v>-11.221999999999998</c:v>
                </c:pt>
                <c:pt idx="14790">
                  <c:v>-11.219999999999999</c:v>
                </c:pt>
                <c:pt idx="14791">
                  <c:v>-11.217999999999996</c:v>
                </c:pt>
                <c:pt idx="14792">
                  <c:v>-11.215999999999998</c:v>
                </c:pt>
                <c:pt idx="14793">
                  <c:v>-11.213999999999999</c:v>
                </c:pt>
                <c:pt idx="14794">
                  <c:v>-11.211999999999996</c:v>
                </c:pt>
                <c:pt idx="14795">
                  <c:v>-11.209999999999997</c:v>
                </c:pt>
                <c:pt idx="14796">
                  <c:v>-11.207999999999998</c:v>
                </c:pt>
                <c:pt idx="14797">
                  <c:v>-11.205999999999996</c:v>
                </c:pt>
                <c:pt idx="14798">
                  <c:v>-11.203999999999997</c:v>
                </c:pt>
                <c:pt idx="14799">
                  <c:v>-11.201999999999998</c:v>
                </c:pt>
                <c:pt idx="14800">
                  <c:v>-11.199999999999996</c:v>
                </c:pt>
                <c:pt idx="14801">
                  <c:v>-11.197999999999997</c:v>
                </c:pt>
                <c:pt idx="14802">
                  <c:v>-11.195999999999998</c:v>
                </c:pt>
                <c:pt idx="14803">
                  <c:v>-11.193999999999996</c:v>
                </c:pt>
                <c:pt idx="14804">
                  <c:v>-11.191999999999997</c:v>
                </c:pt>
                <c:pt idx="14805">
                  <c:v>-11.189999999999998</c:v>
                </c:pt>
                <c:pt idx="14806">
                  <c:v>-11.187999999999999</c:v>
                </c:pt>
                <c:pt idx="14807">
                  <c:v>-11.185999999999996</c:v>
                </c:pt>
                <c:pt idx="14808">
                  <c:v>-11.183999999999997</c:v>
                </c:pt>
                <c:pt idx="14809">
                  <c:v>-11.181999999999999</c:v>
                </c:pt>
                <c:pt idx="14810">
                  <c:v>-11.179999999999996</c:v>
                </c:pt>
                <c:pt idx="14811">
                  <c:v>-11.177999999999997</c:v>
                </c:pt>
                <c:pt idx="14812">
                  <c:v>-11.175999999999998</c:v>
                </c:pt>
                <c:pt idx="14813">
                  <c:v>-11.173999999999996</c:v>
                </c:pt>
                <c:pt idx="14814">
                  <c:v>-11.171999999999997</c:v>
                </c:pt>
                <c:pt idx="14815">
                  <c:v>-11.169999999999998</c:v>
                </c:pt>
                <c:pt idx="14816">
                  <c:v>-11.167999999999996</c:v>
                </c:pt>
                <c:pt idx="14817">
                  <c:v>-11.165999999999997</c:v>
                </c:pt>
                <c:pt idx="14818">
                  <c:v>-11.163999999999998</c:v>
                </c:pt>
                <c:pt idx="14819">
                  <c:v>-11.161999999999995</c:v>
                </c:pt>
                <c:pt idx="14820">
                  <c:v>-11.159999999999997</c:v>
                </c:pt>
                <c:pt idx="14821">
                  <c:v>-11.157999999999998</c:v>
                </c:pt>
                <c:pt idx="14822">
                  <c:v>-11.155999999999999</c:v>
                </c:pt>
                <c:pt idx="14823">
                  <c:v>-11.153999999999996</c:v>
                </c:pt>
                <c:pt idx="14824">
                  <c:v>-11.151999999999997</c:v>
                </c:pt>
                <c:pt idx="14825">
                  <c:v>-11.149999999999999</c:v>
                </c:pt>
                <c:pt idx="14826">
                  <c:v>-11.147999999999996</c:v>
                </c:pt>
                <c:pt idx="14827">
                  <c:v>-11.145999999999997</c:v>
                </c:pt>
                <c:pt idx="14828">
                  <c:v>-11.143999999999998</c:v>
                </c:pt>
                <c:pt idx="14829">
                  <c:v>-11.141999999999996</c:v>
                </c:pt>
                <c:pt idx="14830">
                  <c:v>-11.139999999999997</c:v>
                </c:pt>
                <c:pt idx="14831">
                  <c:v>-11.137999999999998</c:v>
                </c:pt>
                <c:pt idx="14832">
                  <c:v>-11.135999999999996</c:v>
                </c:pt>
                <c:pt idx="14833">
                  <c:v>-11.133999999999997</c:v>
                </c:pt>
                <c:pt idx="14834">
                  <c:v>-11.131999999999998</c:v>
                </c:pt>
                <c:pt idx="14835">
                  <c:v>-11.129999999999995</c:v>
                </c:pt>
                <c:pt idx="14836">
                  <c:v>-11.127999999999997</c:v>
                </c:pt>
                <c:pt idx="14837">
                  <c:v>-11.125999999999998</c:v>
                </c:pt>
                <c:pt idx="14838">
                  <c:v>-11.123999999999999</c:v>
                </c:pt>
                <c:pt idx="14839">
                  <c:v>-11.121999999999996</c:v>
                </c:pt>
                <c:pt idx="14840">
                  <c:v>-11.119999999999997</c:v>
                </c:pt>
                <c:pt idx="14841">
                  <c:v>-11.117999999999999</c:v>
                </c:pt>
                <c:pt idx="14842">
                  <c:v>-11.115999999999996</c:v>
                </c:pt>
                <c:pt idx="14843">
                  <c:v>-11.113999999999997</c:v>
                </c:pt>
                <c:pt idx="14844">
                  <c:v>-11.111999999999998</c:v>
                </c:pt>
                <c:pt idx="14845">
                  <c:v>-11.109999999999996</c:v>
                </c:pt>
                <c:pt idx="14846">
                  <c:v>-11.107999999999997</c:v>
                </c:pt>
                <c:pt idx="14847">
                  <c:v>-11.105999999999998</c:v>
                </c:pt>
                <c:pt idx="14848">
                  <c:v>-11.103999999999996</c:v>
                </c:pt>
                <c:pt idx="14849">
                  <c:v>-11.101999999999997</c:v>
                </c:pt>
                <c:pt idx="14850">
                  <c:v>-11.099999999999998</c:v>
                </c:pt>
                <c:pt idx="14851">
                  <c:v>-11.097999999999995</c:v>
                </c:pt>
                <c:pt idx="14852">
                  <c:v>-11.095999999999997</c:v>
                </c:pt>
                <c:pt idx="14853">
                  <c:v>-11.093999999999998</c:v>
                </c:pt>
                <c:pt idx="14854">
                  <c:v>-11.091999999999999</c:v>
                </c:pt>
                <c:pt idx="14855">
                  <c:v>-11.089999999999996</c:v>
                </c:pt>
                <c:pt idx="14856">
                  <c:v>-11.087999999999997</c:v>
                </c:pt>
                <c:pt idx="14857">
                  <c:v>-11.085999999999999</c:v>
                </c:pt>
                <c:pt idx="14858">
                  <c:v>-11.083999999999996</c:v>
                </c:pt>
                <c:pt idx="14859">
                  <c:v>-11.081999999999997</c:v>
                </c:pt>
                <c:pt idx="14860">
                  <c:v>-11.079999999999998</c:v>
                </c:pt>
                <c:pt idx="14861">
                  <c:v>-11.077999999999996</c:v>
                </c:pt>
                <c:pt idx="14862">
                  <c:v>-11.075999999999997</c:v>
                </c:pt>
                <c:pt idx="14863">
                  <c:v>-11.073999999999998</c:v>
                </c:pt>
                <c:pt idx="14864">
                  <c:v>-11.071999999999996</c:v>
                </c:pt>
                <c:pt idx="14865">
                  <c:v>-11.069999999999997</c:v>
                </c:pt>
                <c:pt idx="14866">
                  <c:v>-11.067999999999998</c:v>
                </c:pt>
                <c:pt idx="14867">
                  <c:v>-11.065999999999995</c:v>
                </c:pt>
                <c:pt idx="14868">
                  <c:v>-11.063999999999997</c:v>
                </c:pt>
                <c:pt idx="14869">
                  <c:v>-11.061999999999998</c:v>
                </c:pt>
                <c:pt idx="14870">
                  <c:v>-11.059999999999999</c:v>
                </c:pt>
                <c:pt idx="14871">
                  <c:v>-11.057999999999996</c:v>
                </c:pt>
                <c:pt idx="14872">
                  <c:v>-11.055999999999997</c:v>
                </c:pt>
                <c:pt idx="14873">
                  <c:v>-11.053999999999998</c:v>
                </c:pt>
                <c:pt idx="14874">
                  <c:v>-11.051999999999996</c:v>
                </c:pt>
                <c:pt idx="14875">
                  <c:v>-11.049999999999997</c:v>
                </c:pt>
                <c:pt idx="14876">
                  <c:v>-11.047999999999998</c:v>
                </c:pt>
                <c:pt idx="14877">
                  <c:v>-11.045999999999996</c:v>
                </c:pt>
                <c:pt idx="14878">
                  <c:v>-11.043999999999997</c:v>
                </c:pt>
                <c:pt idx="14879">
                  <c:v>-11.041999999999998</c:v>
                </c:pt>
                <c:pt idx="14880">
                  <c:v>-11.039999999999996</c:v>
                </c:pt>
                <c:pt idx="14881">
                  <c:v>-11.037999999999997</c:v>
                </c:pt>
                <c:pt idx="14882">
                  <c:v>-11.035999999999998</c:v>
                </c:pt>
                <c:pt idx="14883">
                  <c:v>-11.033999999999999</c:v>
                </c:pt>
                <c:pt idx="14884">
                  <c:v>-11.031999999999996</c:v>
                </c:pt>
                <c:pt idx="14885">
                  <c:v>-11.029999999999998</c:v>
                </c:pt>
                <c:pt idx="14886">
                  <c:v>-11.027999999999999</c:v>
                </c:pt>
                <c:pt idx="14887">
                  <c:v>-11.025999999999996</c:v>
                </c:pt>
                <c:pt idx="14888">
                  <c:v>-11.023999999999997</c:v>
                </c:pt>
                <c:pt idx="14889">
                  <c:v>-11.021999999999998</c:v>
                </c:pt>
                <c:pt idx="14890">
                  <c:v>-11.019999999999996</c:v>
                </c:pt>
                <c:pt idx="14891">
                  <c:v>-11.017999999999997</c:v>
                </c:pt>
                <c:pt idx="14892">
                  <c:v>-11.015999999999998</c:v>
                </c:pt>
                <c:pt idx="14893">
                  <c:v>-11.013999999999996</c:v>
                </c:pt>
                <c:pt idx="14894">
                  <c:v>-11.011999999999997</c:v>
                </c:pt>
                <c:pt idx="14895">
                  <c:v>-11.009999999999998</c:v>
                </c:pt>
                <c:pt idx="14896">
                  <c:v>-11.007999999999996</c:v>
                </c:pt>
                <c:pt idx="14897">
                  <c:v>-11.005999999999997</c:v>
                </c:pt>
                <c:pt idx="14898">
                  <c:v>-11.003999999999998</c:v>
                </c:pt>
                <c:pt idx="14899">
                  <c:v>-11.001999999999999</c:v>
                </c:pt>
                <c:pt idx="14900">
                  <c:v>-10.999999999999996</c:v>
                </c:pt>
                <c:pt idx="14901">
                  <c:v>-10.997999999999998</c:v>
                </c:pt>
                <c:pt idx="14902">
                  <c:v>-10.995999999999999</c:v>
                </c:pt>
                <c:pt idx="14903">
                  <c:v>-10.993999999999996</c:v>
                </c:pt>
                <c:pt idx="14904">
                  <c:v>-10.991999999999997</c:v>
                </c:pt>
                <c:pt idx="14905">
                  <c:v>-10.989999999999998</c:v>
                </c:pt>
                <c:pt idx="14906">
                  <c:v>-10.987999999999996</c:v>
                </c:pt>
                <c:pt idx="14907">
                  <c:v>-10.985999999999997</c:v>
                </c:pt>
                <c:pt idx="14908">
                  <c:v>-10.983999999999998</c:v>
                </c:pt>
                <c:pt idx="14909">
                  <c:v>-10.981999999999996</c:v>
                </c:pt>
                <c:pt idx="14910">
                  <c:v>-10.979999999999997</c:v>
                </c:pt>
                <c:pt idx="14911">
                  <c:v>-10.977999999999998</c:v>
                </c:pt>
                <c:pt idx="14912">
                  <c:v>-10.975999999999996</c:v>
                </c:pt>
                <c:pt idx="14913">
                  <c:v>-10.973999999999997</c:v>
                </c:pt>
                <c:pt idx="14914">
                  <c:v>-10.971999999999998</c:v>
                </c:pt>
                <c:pt idx="14915">
                  <c:v>-10.969999999999999</c:v>
                </c:pt>
                <c:pt idx="14916">
                  <c:v>-10.967999999999996</c:v>
                </c:pt>
                <c:pt idx="14917">
                  <c:v>-10.965999999999998</c:v>
                </c:pt>
                <c:pt idx="14918">
                  <c:v>-10.963999999999999</c:v>
                </c:pt>
                <c:pt idx="14919">
                  <c:v>-10.961999999999996</c:v>
                </c:pt>
                <c:pt idx="14920">
                  <c:v>-10.959999999999997</c:v>
                </c:pt>
                <c:pt idx="14921">
                  <c:v>-10.957999999999998</c:v>
                </c:pt>
                <c:pt idx="14922">
                  <c:v>-10.955999999999996</c:v>
                </c:pt>
                <c:pt idx="14923">
                  <c:v>-10.953999999999997</c:v>
                </c:pt>
                <c:pt idx="14924">
                  <c:v>-10.951999999999998</c:v>
                </c:pt>
                <c:pt idx="14925">
                  <c:v>-10.949999999999996</c:v>
                </c:pt>
                <c:pt idx="14926">
                  <c:v>-10.947999999999997</c:v>
                </c:pt>
                <c:pt idx="14927">
                  <c:v>-10.945999999999998</c:v>
                </c:pt>
                <c:pt idx="14928">
                  <c:v>-10.943999999999996</c:v>
                </c:pt>
                <c:pt idx="14929">
                  <c:v>-10.941999999999997</c:v>
                </c:pt>
                <c:pt idx="14930">
                  <c:v>-10.939999999999998</c:v>
                </c:pt>
                <c:pt idx="14931">
                  <c:v>-10.937999999999999</c:v>
                </c:pt>
                <c:pt idx="14932">
                  <c:v>-10.935999999999996</c:v>
                </c:pt>
                <c:pt idx="14933">
                  <c:v>-10.933999999999997</c:v>
                </c:pt>
                <c:pt idx="14934">
                  <c:v>-10.931999999999999</c:v>
                </c:pt>
                <c:pt idx="14935">
                  <c:v>-10.929999999999996</c:v>
                </c:pt>
                <c:pt idx="14936">
                  <c:v>-10.927999999999997</c:v>
                </c:pt>
                <c:pt idx="14937">
                  <c:v>-10.925999999999998</c:v>
                </c:pt>
                <c:pt idx="14938">
                  <c:v>-10.923999999999996</c:v>
                </c:pt>
                <c:pt idx="14939">
                  <c:v>-10.921999999999997</c:v>
                </c:pt>
                <c:pt idx="14940">
                  <c:v>-10.919999999999998</c:v>
                </c:pt>
                <c:pt idx="14941">
                  <c:v>-10.917999999999996</c:v>
                </c:pt>
                <c:pt idx="14942">
                  <c:v>-10.915999999999997</c:v>
                </c:pt>
                <c:pt idx="14943">
                  <c:v>-10.913999999999998</c:v>
                </c:pt>
                <c:pt idx="14944">
                  <c:v>-10.911999999999995</c:v>
                </c:pt>
                <c:pt idx="14945">
                  <c:v>-10.909999999999997</c:v>
                </c:pt>
                <c:pt idx="14946">
                  <c:v>-10.907999999999998</c:v>
                </c:pt>
                <c:pt idx="14947">
                  <c:v>-10.905999999999999</c:v>
                </c:pt>
                <c:pt idx="14948">
                  <c:v>-10.903999999999996</c:v>
                </c:pt>
                <c:pt idx="14949">
                  <c:v>-10.901999999999997</c:v>
                </c:pt>
                <c:pt idx="14950">
                  <c:v>-10.899999999999999</c:v>
                </c:pt>
                <c:pt idx="14951">
                  <c:v>-10.897999999999996</c:v>
                </c:pt>
                <c:pt idx="14952">
                  <c:v>-10.895999999999997</c:v>
                </c:pt>
                <c:pt idx="14953">
                  <c:v>-10.893999999999998</c:v>
                </c:pt>
                <c:pt idx="14954">
                  <c:v>-10.891999999999996</c:v>
                </c:pt>
                <c:pt idx="14955">
                  <c:v>-10.889999999999997</c:v>
                </c:pt>
                <c:pt idx="14956">
                  <c:v>-10.887999999999998</c:v>
                </c:pt>
                <c:pt idx="14957">
                  <c:v>-10.885999999999996</c:v>
                </c:pt>
                <c:pt idx="14958">
                  <c:v>-10.883999999999997</c:v>
                </c:pt>
                <c:pt idx="14959">
                  <c:v>-10.881999999999998</c:v>
                </c:pt>
                <c:pt idx="14960">
                  <c:v>-10.879999999999995</c:v>
                </c:pt>
                <c:pt idx="14961">
                  <c:v>-10.877999999999997</c:v>
                </c:pt>
                <c:pt idx="14962">
                  <c:v>-10.875999999999998</c:v>
                </c:pt>
                <c:pt idx="14963">
                  <c:v>-10.873999999999999</c:v>
                </c:pt>
                <c:pt idx="14964">
                  <c:v>-10.871999999999996</c:v>
                </c:pt>
                <c:pt idx="14965">
                  <c:v>-10.869999999999997</c:v>
                </c:pt>
                <c:pt idx="14966">
                  <c:v>-10.867999999999999</c:v>
                </c:pt>
                <c:pt idx="14967">
                  <c:v>-10.865999999999996</c:v>
                </c:pt>
                <c:pt idx="14968">
                  <c:v>-10.863999999999997</c:v>
                </c:pt>
                <c:pt idx="14969">
                  <c:v>-10.861999999999998</c:v>
                </c:pt>
                <c:pt idx="14970">
                  <c:v>-10.859999999999996</c:v>
                </c:pt>
                <c:pt idx="14971">
                  <c:v>-10.857999999999997</c:v>
                </c:pt>
                <c:pt idx="14972">
                  <c:v>-10.855999999999998</c:v>
                </c:pt>
                <c:pt idx="14973">
                  <c:v>-10.853999999999996</c:v>
                </c:pt>
                <c:pt idx="14974">
                  <c:v>-10.851999999999997</c:v>
                </c:pt>
                <c:pt idx="14975">
                  <c:v>-10.849999999999998</c:v>
                </c:pt>
                <c:pt idx="14976">
                  <c:v>-10.847999999999995</c:v>
                </c:pt>
                <c:pt idx="14977">
                  <c:v>-10.845999999999997</c:v>
                </c:pt>
                <c:pt idx="14978">
                  <c:v>-10.843999999999998</c:v>
                </c:pt>
                <c:pt idx="14979">
                  <c:v>-10.841999999999999</c:v>
                </c:pt>
                <c:pt idx="14980">
                  <c:v>-10.839999999999996</c:v>
                </c:pt>
                <c:pt idx="14981">
                  <c:v>-10.837999999999997</c:v>
                </c:pt>
                <c:pt idx="14982">
                  <c:v>-10.835999999999999</c:v>
                </c:pt>
                <c:pt idx="14983">
                  <c:v>-10.833999999999996</c:v>
                </c:pt>
                <c:pt idx="14984">
                  <c:v>-10.831999999999997</c:v>
                </c:pt>
                <c:pt idx="14985">
                  <c:v>-10.829999999999998</c:v>
                </c:pt>
                <c:pt idx="14986">
                  <c:v>-10.827999999999996</c:v>
                </c:pt>
                <c:pt idx="14987">
                  <c:v>-10.825999999999997</c:v>
                </c:pt>
                <c:pt idx="14988">
                  <c:v>-10.823999999999998</c:v>
                </c:pt>
                <c:pt idx="14989">
                  <c:v>-10.821999999999996</c:v>
                </c:pt>
                <c:pt idx="14990">
                  <c:v>-10.819999999999997</c:v>
                </c:pt>
                <c:pt idx="14991">
                  <c:v>-10.817999999999998</c:v>
                </c:pt>
                <c:pt idx="14992">
                  <c:v>-10.815999999999995</c:v>
                </c:pt>
                <c:pt idx="14993">
                  <c:v>-10.813999999999997</c:v>
                </c:pt>
                <c:pt idx="14994">
                  <c:v>-10.811999999999998</c:v>
                </c:pt>
                <c:pt idx="14995">
                  <c:v>-10.809999999999999</c:v>
                </c:pt>
                <c:pt idx="14996">
                  <c:v>-10.807999999999996</c:v>
                </c:pt>
                <c:pt idx="14997">
                  <c:v>-10.805999999999997</c:v>
                </c:pt>
                <c:pt idx="14998">
                  <c:v>-10.803999999999998</c:v>
                </c:pt>
                <c:pt idx="14999">
                  <c:v>-10.801999999999996</c:v>
                </c:pt>
                <c:pt idx="15000">
                  <c:v>-10.799999999999997</c:v>
                </c:pt>
                <c:pt idx="15001">
                  <c:v>-10.797999999999998</c:v>
                </c:pt>
                <c:pt idx="15002">
                  <c:v>-10.795999999999996</c:v>
                </c:pt>
                <c:pt idx="15003">
                  <c:v>-10.793999999999997</c:v>
                </c:pt>
                <c:pt idx="15004">
                  <c:v>-10.791999999999998</c:v>
                </c:pt>
                <c:pt idx="15005">
                  <c:v>-10.789999999999996</c:v>
                </c:pt>
                <c:pt idx="15006">
                  <c:v>-10.787999999999997</c:v>
                </c:pt>
                <c:pt idx="15007">
                  <c:v>-10.785999999999998</c:v>
                </c:pt>
                <c:pt idx="15008">
                  <c:v>-10.783999999999999</c:v>
                </c:pt>
                <c:pt idx="15009">
                  <c:v>-10.781999999999996</c:v>
                </c:pt>
                <c:pt idx="15010">
                  <c:v>-10.779999999999998</c:v>
                </c:pt>
                <c:pt idx="15011">
                  <c:v>-10.777999999999999</c:v>
                </c:pt>
                <c:pt idx="15012">
                  <c:v>-10.775999999999996</c:v>
                </c:pt>
                <c:pt idx="15013">
                  <c:v>-10.773999999999997</c:v>
                </c:pt>
                <c:pt idx="15014">
                  <c:v>-10.771999999999998</c:v>
                </c:pt>
                <c:pt idx="15015">
                  <c:v>-10.769999999999996</c:v>
                </c:pt>
                <c:pt idx="15016">
                  <c:v>-10.767999999999997</c:v>
                </c:pt>
                <c:pt idx="15017">
                  <c:v>-10.765999999999998</c:v>
                </c:pt>
                <c:pt idx="15018">
                  <c:v>-10.763999999999996</c:v>
                </c:pt>
                <c:pt idx="15019">
                  <c:v>-10.761999999999997</c:v>
                </c:pt>
                <c:pt idx="15020">
                  <c:v>-10.759999999999998</c:v>
                </c:pt>
                <c:pt idx="15021">
                  <c:v>-10.757999999999996</c:v>
                </c:pt>
                <c:pt idx="15022">
                  <c:v>-10.755999999999997</c:v>
                </c:pt>
                <c:pt idx="15023">
                  <c:v>-10.753999999999998</c:v>
                </c:pt>
                <c:pt idx="15024">
                  <c:v>-10.751999999999999</c:v>
                </c:pt>
                <c:pt idx="15025">
                  <c:v>-10.749999999999996</c:v>
                </c:pt>
                <c:pt idx="15026">
                  <c:v>-10.747999999999998</c:v>
                </c:pt>
                <c:pt idx="15027">
                  <c:v>-10.745999999999999</c:v>
                </c:pt>
                <c:pt idx="15028">
                  <c:v>-10.743999999999996</c:v>
                </c:pt>
                <c:pt idx="15029">
                  <c:v>-10.741999999999997</c:v>
                </c:pt>
                <c:pt idx="15030">
                  <c:v>-10.739999999999998</c:v>
                </c:pt>
                <c:pt idx="15031">
                  <c:v>-10.737999999999996</c:v>
                </c:pt>
                <c:pt idx="15032">
                  <c:v>-10.735999999999997</c:v>
                </c:pt>
                <c:pt idx="15033">
                  <c:v>-10.733999999999998</c:v>
                </c:pt>
                <c:pt idx="15034">
                  <c:v>-10.731999999999996</c:v>
                </c:pt>
                <c:pt idx="15035">
                  <c:v>-10.729999999999997</c:v>
                </c:pt>
                <c:pt idx="15036">
                  <c:v>-10.727999999999998</c:v>
                </c:pt>
                <c:pt idx="15037">
                  <c:v>-10.725999999999996</c:v>
                </c:pt>
                <c:pt idx="15038">
                  <c:v>-10.723999999999997</c:v>
                </c:pt>
                <c:pt idx="15039">
                  <c:v>-10.721999999999998</c:v>
                </c:pt>
                <c:pt idx="15040">
                  <c:v>-10.719999999999999</c:v>
                </c:pt>
                <c:pt idx="15041">
                  <c:v>-10.717999999999996</c:v>
                </c:pt>
                <c:pt idx="15042">
                  <c:v>-10.715999999999998</c:v>
                </c:pt>
                <c:pt idx="15043">
                  <c:v>-10.713999999999999</c:v>
                </c:pt>
                <c:pt idx="15044">
                  <c:v>-10.711999999999996</c:v>
                </c:pt>
                <c:pt idx="15045">
                  <c:v>-10.709999999999997</c:v>
                </c:pt>
                <c:pt idx="15046">
                  <c:v>-10.707999999999998</c:v>
                </c:pt>
                <c:pt idx="15047">
                  <c:v>-10.705999999999996</c:v>
                </c:pt>
                <c:pt idx="15048">
                  <c:v>-10.703999999999997</c:v>
                </c:pt>
                <c:pt idx="15049">
                  <c:v>-10.701999999999998</c:v>
                </c:pt>
                <c:pt idx="15050">
                  <c:v>-10.699999999999996</c:v>
                </c:pt>
                <c:pt idx="15051">
                  <c:v>-10.697999999999997</c:v>
                </c:pt>
                <c:pt idx="15052">
                  <c:v>-10.695999999999998</c:v>
                </c:pt>
                <c:pt idx="15053">
                  <c:v>-10.693999999999996</c:v>
                </c:pt>
                <c:pt idx="15054">
                  <c:v>-10.691999999999997</c:v>
                </c:pt>
                <c:pt idx="15055">
                  <c:v>-10.689999999999998</c:v>
                </c:pt>
                <c:pt idx="15056">
                  <c:v>-10.687999999999999</c:v>
                </c:pt>
                <c:pt idx="15057">
                  <c:v>-10.685999999999996</c:v>
                </c:pt>
                <c:pt idx="15058">
                  <c:v>-10.683999999999997</c:v>
                </c:pt>
                <c:pt idx="15059">
                  <c:v>-10.681999999999999</c:v>
                </c:pt>
                <c:pt idx="15060">
                  <c:v>-10.679999999999996</c:v>
                </c:pt>
                <c:pt idx="15061">
                  <c:v>-10.677999999999997</c:v>
                </c:pt>
                <c:pt idx="15062">
                  <c:v>-10.675999999999998</c:v>
                </c:pt>
                <c:pt idx="15063">
                  <c:v>-10.673999999999996</c:v>
                </c:pt>
                <c:pt idx="15064">
                  <c:v>-10.671999999999997</c:v>
                </c:pt>
                <c:pt idx="15065">
                  <c:v>-10.669999999999998</c:v>
                </c:pt>
                <c:pt idx="15066">
                  <c:v>-10.667999999999996</c:v>
                </c:pt>
                <c:pt idx="15067">
                  <c:v>-10.665999999999997</c:v>
                </c:pt>
                <c:pt idx="15068">
                  <c:v>-10.663999999999998</c:v>
                </c:pt>
                <c:pt idx="15069">
                  <c:v>-10.661999999999995</c:v>
                </c:pt>
                <c:pt idx="15070">
                  <c:v>-10.659999999999997</c:v>
                </c:pt>
                <c:pt idx="15071">
                  <c:v>-10.657999999999998</c:v>
                </c:pt>
                <c:pt idx="15072">
                  <c:v>-10.655999999999999</c:v>
                </c:pt>
                <c:pt idx="15073">
                  <c:v>-10.653999999999996</c:v>
                </c:pt>
                <c:pt idx="15074">
                  <c:v>-10.651999999999997</c:v>
                </c:pt>
                <c:pt idx="15075">
                  <c:v>-10.649999999999999</c:v>
                </c:pt>
                <c:pt idx="15076">
                  <c:v>-10.647999999999996</c:v>
                </c:pt>
                <c:pt idx="15077">
                  <c:v>-10.645999999999997</c:v>
                </c:pt>
                <c:pt idx="15078">
                  <c:v>-10.643999999999998</c:v>
                </c:pt>
                <c:pt idx="15079">
                  <c:v>-10.641999999999996</c:v>
                </c:pt>
                <c:pt idx="15080">
                  <c:v>-10.639999999999997</c:v>
                </c:pt>
                <c:pt idx="15081">
                  <c:v>-10.637999999999998</c:v>
                </c:pt>
                <c:pt idx="15082">
                  <c:v>-10.635999999999996</c:v>
                </c:pt>
                <c:pt idx="15083">
                  <c:v>-10.633999999999997</c:v>
                </c:pt>
                <c:pt idx="15084">
                  <c:v>-10.631999999999998</c:v>
                </c:pt>
                <c:pt idx="15085">
                  <c:v>-10.629999999999995</c:v>
                </c:pt>
                <c:pt idx="15086">
                  <c:v>-10.627999999999997</c:v>
                </c:pt>
                <c:pt idx="15087">
                  <c:v>-10.625999999999998</c:v>
                </c:pt>
                <c:pt idx="15088">
                  <c:v>-10.623999999999999</c:v>
                </c:pt>
                <c:pt idx="15089">
                  <c:v>-10.621999999999996</c:v>
                </c:pt>
                <c:pt idx="15090">
                  <c:v>-10.619999999999997</c:v>
                </c:pt>
                <c:pt idx="15091">
                  <c:v>-10.617999999999999</c:v>
                </c:pt>
                <c:pt idx="15092">
                  <c:v>-10.615999999999996</c:v>
                </c:pt>
                <c:pt idx="15093">
                  <c:v>-10.613999999999997</c:v>
                </c:pt>
                <c:pt idx="15094">
                  <c:v>-10.611999999999998</c:v>
                </c:pt>
                <c:pt idx="15095">
                  <c:v>-10.609999999999996</c:v>
                </c:pt>
                <c:pt idx="15096">
                  <c:v>-10.607999999999997</c:v>
                </c:pt>
                <c:pt idx="15097">
                  <c:v>-10.605999999999998</c:v>
                </c:pt>
                <c:pt idx="15098">
                  <c:v>-10.603999999999996</c:v>
                </c:pt>
                <c:pt idx="15099">
                  <c:v>-10.601999999999997</c:v>
                </c:pt>
                <c:pt idx="15100">
                  <c:v>-10.599999999999998</c:v>
                </c:pt>
                <c:pt idx="15101">
                  <c:v>-10.597999999999995</c:v>
                </c:pt>
                <c:pt idx="15102">
                  <c:v>-10.595999999999997</c:v>
                </c:pt>
                <c:pt idx="15103">
                  <c:v>-10.593999999999998</c:v>
                </c:pt>
                <c:pt idx="15104">
                  <c:v>-10.591999999999999</c:v>
                </c:pt>
                <c:pt idx="15105">
                  <c:v>-10.589999999999996</c:v>
                </c:pt>
                <c:pt idx="15106">
                  <c:v>-10.587999999999997</c:v>
                </c:pt>
                <c:pt idx="15107">
                  <c:v>-10.585999999999999</c:v>
                </c:pt>
                <c:pt idx="15108">
                  <c:v>-10.583999999999996</c:v>
                </c:pt>
                <c:pt idx="15109">
                  <c:v>-10.581999999999997</c:v>
                </c:pt>
                <c:pt idx="15110">
                  <c:v>-10.579999999999998</c:v>
                </c:pt>
                <c:pt idx="15111">
                  <c:v>-10.577999999999996</c:v>
                </c:pt>
                <c:pt idx="15112">
                  <c:v>-10.575999999999997</c:v>
                </c:pt>
                <c:pt idx="15113">
                  <c:v>-10.573999999999998</c:v>
                </c:pt>
                <c:pt idx="15114">
                  <c:v>-10.571999999999996</c:v>
                </c:pt>
                <c:pt idx="15115">
                  <c:v>-10.569999999999997</c:v>
                </c:pt>
                <c:pt idx="15116">
                  <c:v>-10.567999999999998</c:v>
                </c:pt>
                <c:pt idx="15117">
                  <c:v>-10.565999999999995</c:v>
                </c:pt>
                <c:pt idx="15118">
                  <c:v>-10.563999999999997</c:v>
                </c:pt>
                <c:pt idx="15119">
                  <c:v>-10.561999999999998</c:v>
                </c:pt>
                <c:pt idx="15120">
                  <c:v>-10.559999999999999</c:v>
                </c:pt>
                <c:pt idx="15121">
                  <c:v>-10.557999999999996</c:v>
                </c:pt>
                <c:pt idx="15122">
                  <c:v>-10.555999999999997</c:v>
                </c:pt>
                <c:pt idx="15123">
                  <c:v>-10.553999999999998</c:v>
                </c:pt>
                <c:pt idx="15124">
                  <c:v>-10.551999999999996</c:v>
                </c:pt>
                <c:pt idx="15125">
                  <c:v>-10.549999999999997</c:v>
                </c:pt>
                <c:pt idx="15126">
                  <c:v>-10.547999999999998</c:v>
                </c:pt>
                <c:pt idx="15127">
                  <c:v>-10.545999999999996</c:v>
                </c:pt>
                <c:pt idx="15128">
                  <c:v>-10.543999999999997</c:v>
                </c:pt>
                <c:pt idx="15129">
                  <c:v>-10.541999999999998</c:v>
                </c:pt>
                <c:pt idx="15130">
                  <c:v>-10.539999999999996</c:v>
                </c:pt>
                <c:pt idx="15131">
                  <c:v>-10.537999999999997</c:v>
                </c:pt>
                <c:pt idx="15132">
                  <c:v>-10.535999999999998</c:v>
                </c:pt>
                <c:pt idx="15133">
                  <c:v>-10.533999999999999</c:v>
                </c:pt>
                <c:pt idx="15134">
                  <c:v>-10.531999999999996</c:v>
                </c:pt>
                <c:pt idx="15135">
                  <c:v>-10.529999999999998</c:v>
                </c:pt>
                <c:pt idx="15136">
                  <c:v>-10.527999999999999</c:v>
                </c:pt>
                <c:pt idx="15137">
                  <c:v>-10.525999999999996</c:v>
                </c:pt>
                <c:pt idx="15138">
                  <c:v>-10.523999999999997</c:v>
                </c:pt>
                <c:pt idx="15139">
                  <c:v>-10.521999999999998</c:v>
                </c:pt>
                <c:pt idx="15140">
                  <c:v>-10.519999999999996</c:v>
                </c:pt>
                <c:pt idx="15141">
                  <c:v>-10.517999999999997</c:v>
                </c:pt>
                <c:pt idx="15142">
                  <c:v>-10.515999999999998</c:v>
                </c:pt>
                <c:pt idx="15143">
                  <c:v>-10.513999999999996</c:v>
                </c:pt>
                <c:pt idx="15144">
                  <c:v>-10.511999999999997</c:v>
                </c:pt>
                <c:pt idx="15145">
                  <c:v>-10.509999999999998</c:v>
                </c:pt>
                <c:pt idx="15146">
                  <c:v>-10.507999999999996</c:v>
                </c:pt>
                <c:pt idx="15147">
                  <c:v>-10.505999999999997</c:v>
                </c:pt>
                <c:pt idx="15148">
                  <c:v>-10.503999999999998</c:v>
                </c:pt>
                <c:pt idx="15149">
                  <c:v>-10.501999999999999</c:v>
                </c:pt>
                <c:pt idx="15150">
                  <c:v>-10.499999999999996</c:v>
                </c:pt>
                <c:pt idx="15151">
                  <c:v>-10.497999999999998</c:v>
                </c:pt>
                <c:pt idx="15152">
                  <c:v>-10.495999999999999</c:v>
                </c:pt>
                <c:pt idx="15153">
                  <c:v>-10.493999999999996</c:v>
                </c:pt>
                <c:pt idx="15154">
                  <c:v>-10.491999999999997</c:v>
                </c:pt>
                <c:pt idx="15155">
                  <c:v>-10.489999999999998</c:v>
                </c:pt>
                <c:pt idx="15156">
                  <c:v>-10.487999999999996</c:v>
                </c:pt>
                <c:pt idx="15157">
                  <c:v>-10.485999999999997</c:v>
                </c:pt>
                <c:pt idx="15158">
                  <c:v>-10.483999999999998</c:v>
                </c:pt>
                <c:pt idx="15159">
                  <c:v>-10.481999999999996</c:v>
                </c:pt>
                <c:pt idx="15160">
                  <c:v>-10.479999999999997</c:v>
                </c:pt>
                <c:pt idx="15161">
                  <c:v>-10.477999999999998</c:v>
                </c:pt>
                <c:pt idx="15162">
                  <c:v>-10.475999999999996</c:v>
                </c:pt>
                <c:pt idx="15163">
                  <c:v>-10.473999999999997</c:v>
                </c:pt>
                <c:pt idx="15164">
                  <c:v>-10.471999999999998</c:v>
                </c:pt>
                <c:pt idx="15165">
                  <c:v>-10.469999999999999</c:v>
                </c:pt>
                <c:pt idx="15166">
                  <c:v>-10.467999999999996</c:v>
                </c:pt>
                <c:pt idx="15167">
                  <c:v>-10.465999999999998</c:v>
                </c:pt>
                <c:pt idx="15168">
                  <c:v>-10.463999999999999</c:v>
                </c:pt>
                <c:pt idx="15169">
                  <c:v>-10.461999999999996</c:v>
                </c:pt>
                <c:pt idx="15170">
                  <c:v>-10.459999999999997</c:v>
                </c:pt>
                <c:pt idx="15171">
                  <c:v>-10.457999999999998</c:v>
                </c:pt>
                <c:pt idx="15172">
                  <c:v>-10.455999999999996</c:v>
                </c:pt>
                <c:pt idx="15173">
                  <c:v>-10.453999999999997</c:v>
                </c:pt>
                <c:pt idx="15174">
                  <c:v>-10.451999999999998</c:v>
                </c:pt>
                <c:pt idx="15175">
                  <c:v>-10.449999999999996</c:v>
                </c:pt>
                <c:pt idx="15176">
                  <c:v>-10.447999999999997</c:v>
                </c:pt>
                <c:pt idx="15177">
                  <c:v>-10.445999999999998</c:v>
                </c:pt>
                <c:pt idx="15178">
                  <c:v>-10.443999999999996</c:v>
                </c:pt>
                <c:pt idx="15179">
                  <c:v>-10.441999999999997</c:v>
                </c:pt>
                <c:pt idx="15180">
                  <c:v>-10.439999999999998</c:v>
                </c:pt>
                <c:pt idx="15181">
                  <c:v>-10.437999999999999</c:v>
                </c:pt>
                <c:pt idx="15182">
                  <c:v>-10.435999999999996</c:v>
                </c:pt>
                <c:pt idx="15183">
                  <c:v>-10.433999999999997</c:v>
                </c:pt>
                <c:pt idx="15184">
                  <c:v>-10.431999999999999</c:v>
                </c:pt>
                <c:pt idx="15185">
                  <c:v>-10.429999999999996</c:v>
                </c:pt>
                <c:pt idx="15186">
                  <c:v>-10.427999999999997</c:v>
                </c:pt>
                <c:pt idx="15187">
                  <c:v>-10.425999999999998</c:v>
                </c:pt>
                <c:pt idx="15188">
                  <c:v>-10.423999999999996</c:v>
                </c:pt>
                <c:pt idx="15189">
                  <c:v>-10.421999999999997</c:v>
                </c:pt>
                <c:pt idx="15190">
                  <c:v>-10.419999999999998</c:v>
                </c:pt>
                <c:pt idx="15191">
                  <c:v>-10.417999999999996</c:v>
                </c:pt>
                <c:pt idx="15192">
                  <c:v>-10.415999999999997</c:v>
                </c:pt>
                <c:pt idx="15193">
                  <c:v>-10.413999999999998</c:v>
                </c:pt>
                <c:pt idx="15194">
                  <c:v>-10.411999999999995</c:v>
                </c:pt>
                <c:pt idx="15195">
                  <c:v>-10.409999999999997</c:v>
                </c:pt>
                <c:pt idx="15196">
                  <c:v>-10.407999999999998</c:v>
                </c:pt>
                <c:pt idx="15197">
                  <c:v>-10.405999999999999</c:v>
                </c:pt>
                <c:pt idx="15198">
                  <c:v>-10.403999999999996</c:v>
                </c:pt>
                <c:pt idx="15199">
                  <c:v>-10.401999999999997</c:v>
                </c:pt>
                <c:pt idx="15200">
                  <c:v>-10.399999999999999</c:v>
                </c:pt>
                <c:pt idx="15201">
                  <c:v>-10.397999999999996</c:v>
                </c:pt>
                <c:pt idx="15202">
                  <c:v>-10.395999999999997</c:v>
                </c:pt>
                <c:pt idx="15203">
                  <c:v>-10.393999999999998</c:v>
                </c:pt>
                <c:pt idx="15204">
                  <c:v>-10.391999999999996</c:v>
                </c:pt>
                <c:pt idx="15205">
                  <c:v>-10.389999999999997</c:v>
                </c:pt>
                <c:pt idx="15206">
                  <c:v>-10.387999999999998</c:v>
                </c:pt>
                <c:pt idx="15207">
                  <c:v>-10.385999999999996</c:v>
                </c:pt>
                <c:pt idx="15208">
                  <c:v>-10.383999999999997</c:v>
                </c:pt>
                <c:pt idx="15209">
                  <c:v>-10.381999999999998</c:v>
                </c:pt>
                <c:pt idx="15210">
                  <c:v>-10.379999999999995</c:v>
                </c:pt>
                <c:pt idx="15211">
                  <c:v>-10.377999999999997</c:v>
                </c:pt>
                <c:pt idx="15212">
                  <c:v>-10.375999999999998</c:v>
                </c:pt>
                <c:pt idx="15213">
                  <c:v>-10.373999999999999</c:v>
                </c:pt>
                <c:pt idx="15214">
                  <c:v>-10.371999999999996</c:v>
                </c:pt>
                <c:pt idx="15215">
                  <c:v>-10.369999999999997</c:v>
                </c:pt>
                <c:pt idx="15216">
                  <c:v>-10.367999999999999</c:v>
                </c:pt>
                <c:pt idx="15217">
                  <c:v>-10.365999999999996</c:v>
                </c:pt>
                <c:pt idx="15218">
                  <c:v>-10.363999999999997</c:v>
                </c:pt>
                <c:pt idx="15219">
                  <c:v>-10.361999999999998</c:v>
                </c:pt>
                <c:pt idx="15220">
                  <c:v>-10.359999999999996</c:v>
                </c:pt>
                <c:pt idx="15221">
                  <c:v>-10.357999999999997</c:v>
                </c:pt>
                <c:pt idx="15222">
                  <c:v>-10.355999999999998</c:v>
                </c:pt>
                <c:pt idx="15223">
                  <c:v>-10.353999999999996</c:v>
                </c:pt>
                <c:pt idx="15224">
                  <c:v>-10.351999999999997</c:v>
                </c:pt>
                <c:pt idx="15225">
                  <c:v>-10.349999999999998</c:v>
                </c:pt>
                <c:pt idx="15226">
                  <c:v>-10.347999999999995</c:v>
                </c:pt>
                <c:pt idx="15227">
                  <c:v>-10.345999999999997</c:v>
                </c:pt>
                <c:pt idx="15228">
                  <c:v>-10.343999999999998</c:v>
                </c:pt>
                <c:pt idx="15229">
                  <c:v>-10.341999999999999</c:v>
                </c:pt>
                <c:pt idx="15230">
                  <c:v>-10.339999999999996</c:v>
                </c:pt>
                <c:pt idx="15231">
                  <c:v>-10.337999999999997</c:v>
                </c:pt>
                <c:pt idx="15232">
                  <c:v>-10.335999999999999</c:v>
                </c:pt>
                <c:pt idx="15233">
                  <c:v>-10.333999999999996</c:v>
                </c:pt>
                <c:pt idx="15234">
                  <c:v>-10.331999999999997</c:v>
                </c:pt>
                <c:pt idx="15235">
                  <c:v>-10.329999999999998</c:v>
                </c:pt>
                <c:pt idx="15236">
                  <c:v>-10.327999999999996</c:v>
                </c:pt>
                <c:pt idx="15237">
                  <c:v>-10.325999999999997</c:v>
                </c:pt>
                <c:pt idx="15238">
                  <c:v>-10.323999999999998</c:v>
                </c:pt>
                <c:pt idx="15239">
                  <c:v>-10.321999999999996</c:v>
                </c:pt>
                <c:pt idx="15240">
                  <c:v>-10.319999999999997</c:v>
                </c:pt>
                <c:pt idx="15241">
                  <c:v>-10.317999999999998</c:v>
                </c:pt>
                <c:pt idx="15242">
                  <c:v>-10.315999999999995</c:v>
                </c:pt>
                <c:pt idx="15243">
                  <c:v>-10.313999999999997</c:v>
                </c:pt>
                <c:pt idx="15244">
                  <c:v>-10.311999999999998</c:v>
                </c:pt>
                <c:pt idx="15245">
                  <c:v>-10.309999999999999</c:v>
                </c:pt>
                <c:pt idx="15246">
                  <c:v>-10.307999999999996</c:v>
                </c:pt>
                <c:pt idx="15247">
                  <c:v>-10.305999999999997</c:v>
                </c:pt>
                <c:pt idx="15248">
                  <c:v>-10.303999999999998</c:v>
                </c:pt>
                <c:pt idx="15249">
                  <c:v>-10.301999999999996</c:v>
                </c:pt>
                <c:pt idx="15250">
                  <c:v>-10.299999999999997</c:v>
                </c:pt>
                <c:pt idx="15251">
                  <c:v>-10.297999999999998</c:v>
                </c:pt>
                <c:pt idx="15252">
                  <c:v>-10.295999999999996</c:v>
                </c:pt>
                <c:pt idx="15253">
                  <c:v>-10.293999999999997</c:v>
                </c:pt>
                <c:pt idx="15254">
                  <c:v>-10.291999999999998</c:v>
                </c:pt>
                <c:pt idx="15255">
                  <c:v>-10.289999999999996</c:v>
                </c:pt>
                <c:pt idx="15256">
                  <c:v>-10.287999999999997</c:v>
                </c:pt>
                <c:pt idx="15257">
                  <c:v>-10.285999999999998</c:v>
                </c:pt>
                <c:pt idx="15258">
                  <c:v>-10.283999999999999</c:v>
                </c:pt>
                <c:pt idx="15259">
                  <c:v>-10.281999999999996</c:v>
                </c:pt>
                <c:pt idx="15260">
                  <c:v>-10.279999999999998</c:v>
                </c:pt>
                <c:pt idx="15261">
                  <c:v>-10.277999999999999</c:v>
                </c:pt>
                <c:pt idx="15262">
                  <c:v>-10.275999999999996</c:v>
                </c:pt>
                <c:pt idx="15263">
                  <c:v>-10.273999999999997</c:v>
                </c:pt>
                <c:pt idx="15264">
                  <c:v>-10.271999999999998</c:v>
                </c:pt>
                <c:pt idx="15265">
                  <c:v>-10.269999999999996</c:v>
                </c:pt>
                <c:pt idx="15266">
                  <c:v>-10.267999999999997</c:v>
                </c:pt>
                <c:pt idx="15267">
                  <c:v>-10.265999999999998</c:v>
                </c:pt>
                <c:pt idx="15268">
                  <c:v>-10.263999999999996</c:v>
                </c:pt>
                <c:pt idx="15269">
                  <c:v>-10.261999999999997</c:v>
                </c:pt>
                <c:pt idx="15270">
                  <c:v>-10.259999999999998</c:v>
                </c:pt>
                <c:pt idx="15271">
                  <c:v>-10.257999999999996</c:v>
                </c:pt>
                <c:pt idx="15272">
                  <c:v>-10.255999999999997</c:v>
                </c:pt>
                <c:pt idx="15273">
                  <c:v>-10.253999999999998</c:v>
                </c:pt>
                <c:pt idx="15274">
                  <c:v>-10.251999999999999</c:v>
                </c:pt>
                <c:pt idx="15275">
                  <c:v>-10.249999999999996</c:v>
                </c:pt>
                <c:pt idx="15276">
                  <c:v>-10.247999999999998</c:v>
                </c:pt>
                <c:pt idx="15277">
                  <c:v>-10.245999999999999</c:v>
                </c:pt>
                <c:pt idx="15278">
                  <c:v>-10.243999999999996</c:v>
                </c:pt>
                <c:pt idx="15279">
                  <c:v>-10.241999999999997</c:v>
                </c:pt>
                <c:pt idx="15280">
                  <c:v>-10.239999999999998</c:v>
                </c:pt>
                <c:pt idx="15281">
                  <c:v>-10.237999999999996</c:v>
                </c:pt>
                <c:pt idx="15282">
                  <c:v>-10.235999999999997</c:v>
                </c:pt>
                <c:pt idx="15283">
                  <c:v>-10.233999999999998</c:v>
                </c:pt>
                <c:pt idx="15284">
                  <c:v>-10.231999999999996</c:v>
                </c:pt>
                <c:pt idx="15285">
                  <c:v>-10.229999999999997</c:v>
                </c:pt>
                <c:pt idx="15286">
                  <c:v>-10.227999999999998</c:v>
                </c:pt>
                <c:pt idx="15287">
                  <c:v>-10.225999999999996</c:v>
                </c:pt>
                <c:pt idx="15288">
                  <c:v>-10.223999999999997</c:v>
                </c:pt>
                <c:pt idx="15289">
                  <c:v>-10.221999999999998</c:v>
                </c:pt>
                <c:pt idx="15290">
                  <c:v>-10.219999999999999</c:v>
                </c:pt>
                <c:pt idx="15291">
                  <c:v>-10.217999999999996</c:v>
                </c:pt>
                <c:pt idx="15292">
                  <c:v>-10.215999999999998</c:v>
                </c:pt>
                <c:pt idx="15293">
                  <c:v>-10.213999999999999</c:v>
                </c:pt>
                <c:pt idx="15294">
                  <c:v>-10.211999999999996</c:v>
                </c:pt>
                <c:pt idx="15295">
                  <c:v>-10.209999999999997</c:v>
                </c:pt>
                <c:pt idx="15296">
                  <c:v>-10.207999999999998</c:v>
                </c:pt>
                <c:pt idx="15297">
                  <c:v>-10.205999999999996</c:v>
                </c:pt>
                <c:pt idx="15298">
                  <c:v>-10.203999999999997</c:v>
                </c:pt>
                <c:pt idx="15299">
                  <c:v>-10.201999999999998</c:v>
                </c:pt>
                <c:pt idx="15300">
                  <c:v>-10.199999999999996</c:v>
                </c:pt>
                <c:pt idx="15301">
                  <c:v>-10.197999999999997</c:v>
                </c:pt>
                <c:pt idx="15302">
                  <c:v>-10.195999999999998</c:v>
                </c:pt>
                <c:pt idx="15303">
                  <c:v>-10.193999999999996</c:v>
                </c:pt>
                <c:pt idx="15304">
                  <c:v>-10.191999999999997</c:v>
                </c:pt>
                <c:pt idx="15305">
                  <c:v>-10.189999999999998</c:v>
                </c:pt>
                <c:pt idx="15306">
                  <c:v>-10.187999999999999</c:v>
                </c:pt>
                <c:pt idx="15307">
                  <c:v>-10.185999999999996</c:v>
                </c:pt>
                <c:pt idx="15308">
                  <c:v>-10.183999999999997</c:v>
                </c:pt>
                <c:pt idx="15309">
                  <c:v>-10.181999999999999</c:v>
                </c:pt>
                <c:pt idx="15310">
                  <c:v>-10.179999999999996</c:v>
                </c:pt>
                <c:pt idx="15311">
                  <c:v>-10.177999999999997</c:v>
                </c:pt>
                <c:pt idx="15312">
                  <c:v>-10.175999999999998</c:v>
                </c:pt>
                <c:pt idx="15313">
                  <c:v>-10.173999999999996</c:v>
                </c:pt>
                <c:pt idx="15314">
                  <c:v>-10.171999999999997</c:v>
                </c:pt>
                <c:pt idx="15315">
                  <c:v>-10.169999999999998</c:v>
                </c:pt>
                <c:pt idx="15316">
                  <c:v>-10.167999999999996</c:v>
                </c:pt>
                <c:pt idx="15317">
                  <c:v>-10.165999999999997</c:v>
                </c:pt>
                <c:pt idx="15318">
                  <c:v>-10.163999999999998</c:v>
                </c:pt>
                <c:pt idx="15319">
                  <c:v>-10.161999999999995</c:v>
                </c:pt>
                <c:pt idx="15320">
                  <c:v>-10.159999999999997</c:v>
                </c:pt>
                <c:pt idx="15321">
                  <c:v>-10.157999999999998</c:v>
                </c:pt>
                <c:pt idx="15322">
                  <c:v>-10.155999999999999</c:v>
                </c:pt>
                <c:pt idx="15323">
                  <c:v>-10.153999999999996</c:v>
                </c:pt>
                <c:pt idx="15324">
                  <c:v>-10.151999999999997</c:v>
                </c:pt>
                <c:pt idx="15325">
                  <c:v>-10.149999999999999</c:v>
                </c:pt>
                <c:pt idx="15326">
                  <c:v>-10.147999999999996</c:v>
                </c:pt>
                <c:pt idx="15327">
                  <c:v>-10.145999999999997</c:v>
                </c:pt>
                <c:pt idx="15328">
                  <c:v>-10.143999999999998</c:v>
                </c:pt>
                <c:pt idx="15329">
                  <c:v>-10.141999999999996</c:v>
                </c:pt>
                <c:pt idx="15330">
                  <c:v>-10.139999999999997</c:v>
                </c:pt>
                <c:pt idx="15331">
                  <c:v>-10.137999999999998</c:v>
                </c:pt>
                <c:pt idx="15332">
                  <c:v>-10.135999999999996</c:v>
                </c:pt>
                <c:pt idx="15333">
                  <c:v>-10.133999999999997</c:v>
                </c:pt>
                <c:pt idx="15334">
                  <c:v>-10.131999999999998</c:v>
                </c:pt>
                <c:pt idx="15335">
                  <c:v>-10.129999999999995</c:v>
                </c:pt>
                <c:pt idx="15336">
                  <c:v>-10.127999999999997</c:v>
                </c:pt>
                <c:pt idx="15337">
                  <c:v>-10.125999999999998</c:v>
                </c:pt>
                <c:pt idx="15338">
                  <c:v>-10.123999999999999</c:v>
                </c:pt>
                <c:pt idx="15339">
                  <c:v>-10.121999999999996</c:v>
                </c:pt>
                <c:pt idx="15340">
                  <c:v>-10.119999999999997</c:v>
                </c:pt>
                <c:pt idx="15341">
                  <c:v>-10.117999999999999</c:v>
                </c:pt>
                <c:pt idx="15342">
                  <c:v>-10.115999999999996</c:v>
                </c:pt>
                <c:pt idx="15343">
                  <c:v>-10.113999999999997</c:v>
                </c:pt>
                <c:pt idx="15344">
                  <c:v>-10.111999999999998</c:v>
                </c:pt>
                <c:pt idx="15345">
                  <c:v>-10.109999999999996</c:v>
                </c:pt>
                <c:pt idx="15346">
                  <c:v>-10.107999999999997</c:v>
                </c:pt>
                <c:pt idx="15347">
                  <c:v>-10.105999999999998</c:v>
                </c:pt>
                <c:pt idx="15348">
                  <c:v>-10.103999999999996</c:v>
                </c:pt>
                <c:pt idx="15349">
                  <c:v>-10.101999999999997</c:v>
                </c:pt>
                <c:pt idx="15350">
                  <c:v>-10.099999999999998</c:v>
                </c:pt>
                <c:pt idx="15351">
                  <c:v>-10.097999999999995</c:v>
                </c:pt>
                <c:pt idx="15352">
                  <c:v>-10.095999999999997</c:v>
                </c:pt>
                <c:pt idx="15353">
                  <c:v>-10.093999999999998</c:v>
                </c:pt>
                <c:pt idx="15354">
                  <c:v>-10.091999999999999</c:v>
                </c:pt>
                <c:pt idx="15355">
                  <c:v>-10.089999999999996</c:v>
                </c:pt>
                <c:pt idx="15356">
                  <c:v>-10.087999999999997</c:v>
                </c:pt>
                <c:pt idx="15357">
                  <c:v>-10.085999999999999</c:v>
                </c:pt>
                <c:pt idx="15358">
                  <c:v>-10.083999999999996</c:v>
                </c:pt>
                <c:pt idx="15359">
                  <c:v>-10.081999999999997</c:v>
                </c:pt>
                <c:pt idx="15360">
                  <c:v>-10.079999999999998</c:v>
                </c:pt>
                <c:pt idx="15361">
                  <c:v>-10.077999999999996</c:v>
                </c:pt>
                <c:pt idx="15362">
                  <c:v>-10.075999999999997</c:v>
                </c:pt>
                <c:pt idx="15363">
                  <c:v>-10.073999999999998</c:v>
                </c:pt>
                <c:pt idx="15364">
                  <c:v>-10.071999999999996</c:v>
                </c:pt>
                <c:pt idx="15365">
                  <c:v>-10.069999999999997</c:v>
                </c:pt>
                <c:pt idx="15366">
                  <c:v>-10.067999999999998</c:v>
                </c:pt>
                <c:pt idx="15367">
                  <c:v>-10.065999999999995</c:v>
                </c:pt>
                <c:pt idx="15368">
                  <c:v>-10.063999999999997</c:v>
                </c:pt>
                <c:pt idx="15369">
                  <c:v>-10.061999999999998</c:v>
                </c:pt>
                <c:pt idx="15370">
                  <c:v>-10.059999999999999</c:v>
                </c:pt>
                <c:pt idx="15371">
                  <c:v>-10.057999999999996</c:v>
                </c:pt>
                <c:pt idx="15372">
                  <c:v>-10.055999999999997</c:v>
                </c:pt>
                <c:pt idx="15373">
                  <c:v>-10.053999999999998</c:v>
                </c:pt>
                <c:pt idx="15374">
                  <c:v>-10.051999999999996</c:v>
                </c:pt>
                <c:pt idx="15375">
                  <c:v>-10.049999999999997</c:v>
                </c:pt>
                <c:pt idx="15376">
                  <c:v>-10.047999999999998</c:v>
                </c:pt>
                <c:pt idx="15377">
                  <c:v>-10.045999999999996</c:v>
                </c:pt>
                <c:pt idx="15378">
                  <c:v>-10.043999999999997</c:v>
                </c:pt>
                <c:pt idx="15379">
                  <c:v>-10.041999999999998</c:v>
                </c:pt>
                <c:pt idx="15380">
                  <c:v>-10.039999999999996</c:v>
                </c:pt>
                <c:pt idx="15381">
                  <c:v>-10.037999999999997</c:v>
                </c:pt>
                <c:pt idx="15382">
                  <c:v>-10.035999999999998</c:v>
                </c:pt>
                <c:pt idx="15383">
                  <c:v>-10.033999999999999</c:v>
                </c:pt>
                <c:pt idx="15384">
                  <c:v>-10.031999999999996</c:v>
                </c:pt>
                <c:pt idx="15385">
                  <c:v>-10.029999999999998</c:v>
                </c:pt>
                <c:pt idx="15386">
                  <c:v>-10.027999999999999</c:v>
                </c:pt>
                <c:pt idx="15387">
                  <c:v>-10.025999999999996</c:v>
                </c:pt>
                <c:pt idx="15388">
                  <c:v>-10.023999999999997</c:v>
                </c:pt>
                <c:pt idx="15389">
                  <c:v>-10.021999999999998</c:v>
                </c:pt>
                <c:pt idx="15390">
                  <c:v>-10.019999999999996</c:v>
                </c:pt>
                <c:pt idx="15391">
                  <c:v>-10.017999999999997</c:v>
                </c:pt>
                <c:pt idx="15392">
                  <c:v>-10.015999999999998</c:v>
                </c:pt>
                <c:pt idx="15393">
                  <c:v>-10.013999999999996</c:v>
                </c:pt>
                <c:pt idx="15394">
                  <c:v>-10.011999999999997</c:v>
                </c:pt>
                <c:pt idx="15395">
                  <c:v>-10.009999999999998</c:v>
                </c:pt>
                <c:pt idx="15396">
                  <c:v>-10.007999999999996</c:v>
                </c:pt>
                <c:pt idx="15397">
                  <c:v>-10.005999999999997</c:v>
                </c:pt>
                <c:pt idx="15398">
                  <c:v>-10.003999999999998</c:v>
                </c:pt>
                <c:pt idx="15399">
                  <c:v>-10.001999999999999</c:v>
                </c:pt>
                <c:pt idx="15400">
                  <c:v>-9.9999999999999964</c:v>
                </c:pt>
                <c:pt idx="15401">
                  <c:v>-9.9979999999999976</c:v>
                </c:pt>
                <c:pt idx="15402">
                  <c:v>-9.9959999999999987</c:v>
                </c:pt>
                <c:pt idx="15403">
                  <c:v>-9.9939999999999962</c:v>
                </c:pt>
                <c:pt idx="15404">
                  <c:v>-9.9919999999999973</c:v>
                </c:pt>
                <c:pt idx="15405">
                  <c:v>-9.9899999999999984</c:v>
                </c:pt>
                <c:pt idx="15406">
                  <c:v>-9.987999999999996</c:v>
                </c:pt>
                <c:pt idx="15407">
                  <c:v>-9.9859999999999971</c:v>
                </c:pt>
                <c:pt idx="15408">
                  <c:v>-9.9839999999999982</c:v>
                </c:pt>
                <c:pt idx="15409">
                  <c:v>-9.9819999999999958</c:v>
                </c:pt>
                <c:pt idx="15410">
                  <c:v>-9.9799999999999969</c:v>
                </c:pt>
                <c:pt idx="15411">
                  <c:v>-9.977999999999998</c:v>
                </c:pt>
                <c:pt idx="15412">
                  <c:v>-9.9759999999999955</c:v>
                </c:pt>
                <c:pt idx="15413">
                  <c:v>-9.9739999999999966</c:v>
                </c:pt>
                <c:pt idx="15414">
                  <c:v>-9.9719999999999978</c:v>
                </c:pt>
                <c:pt idx="15415">
                  <c:v>-9.9699999999999989</c:v>
                </c:pt>
                <c:pt idx="15416">
                  <c:v>-9.9679999999999964</c:v>
                </c:pt>
                <c:pt idx="15417">
                  <c:v>-9.9659999999999975</c:v>
                </c:pt>
                <c:pt idx="15418">
                  <c:v>-9.9639999999999986</c:v>
                </c:pt>
                <c:pt idx="15419">
                  <c:v>-9.9619999999999962</c:v>
                </c:pt>
                <c:pt idx="15420">
                  <c:v>-9.9599999999999973</c:v>
                </c:pt>
                <c:pt idx="15421">
                  <c:v>-9.9579999999999984</c:v>
                </c:pt>
                <c:pt idx="15422">
                  <c:v>-9.955999999999996</c:v>
                </c:pt>
                <c:pt idx="15423">
                  <c:v>-9.9539999999999971</c:v>
                </c:pt>
                <c:pt idx="15424">
                  <c:v>-9.9519999999999982</c:v>
                </c:pt>
                <c:pt idx="15425">
                  <c:v>-9.9499999999999957</c:v>
                </c:pt>
                <c:pt idx="15426">
                  <c:v>-9.9479999999999968</c:v>
                </c:pt>
                <c:pt idx="15427">
                  <c:v>-9.945999999999998</c:v>
                </c:pt>
                <c:pt idx="15428">
                  <c:v>-9.9439999999999955</c:v>
                </c:pt>
                <c:pt idx="15429">
                  <c:v>-9.9419999999999966</c:v>
                </c:pt>
                <c:pt idx="15430">
                  <c:v>-9.9399999999999977</c:v>
                </c:pt>
                <c:pt idx="15431">
                  <c:v>-9.9379999999999988</c:v>
                </c:pt>
                <c:pt idx="15432">
                  <c:v>-9.9359999999999964</c:v>
                </c:pt>
                <c:pt idx="15433">
                  <c:v>-9.9339999999999975</c:v>
                </c:pt>
                <c:pt idx="15434">
                  <c:v>-9.9319999999999986</c:v>
                </c:pt>
                <c:pt idx="15435">
                  <c:v>-9.9299999999999962</c:v>
                </c:pt>
                <c:pt idx="15436">
                  <c:v>-9.9279999999999973</c:v>
                </c:pt>
                <c:pt idx="15437">
                  <c:v>-9.9259999999999984</c:v>
                </c:pt>
                <c:pt idx="15438">
                  <c:v>-9.9239999999999959</c:v>
                </c:pt>
                <c:pt idx="15439">
                  <c:v>-9.921999999999997</c:v>
                </c:pt>
                <c:pt idx="15440">
                  <c:v>-9.9199999999999982</c:v>
                </c:pt>
                <c:pt idx="15441">
                  <c:v>-9.9179999999999957</c:v>
                </c:pt>
                <c:pt idx="15442">
                  <c:v>-9.9159999999999968</c:v>
                </c:pt>
                <c:pt idx="15443">
                  <c:v>-9.9139999999999979</c:v>
                </c:pt>
                <c:pt idx="15444">
                  <c:v>-9.9119999999999955</c:v>
                </c:pt>
                <c:pt idx="15445">
                  <c:v>-9.9099999999999966</c:v>
                </c:pt>
                <c:pt idx="15446">
                  <c:v>-9.9079999999999977</c:v>
                </c:pt>
                <c:pt idx="15447">
                  <c:v>-9.9059999999999988</c:v>
                </c:pt>
                <c:pt idx="15448">
                  <c:v>-9.9039999999999964</c:v>
                </c:pt>
                <c:pt idx="15449">
                  <c:v>-9.9019999999999975</c:v>
                </c:pt>
                <c:pt idx="15450">
                  <c:v>-9.8999999999999986</c:v>
                </c:pt>
                <c:pt idx="15451">
                  <c:v>-9.8979999999999961</c:v>
                </c:pt>
                <c:pt idx="15452">
                  <c:v>-9.8959999999999972</c:v>
                </c:pt>
                <c:pt idx="15453">
                  <c:v>-9.8939999999999984</c:v>
                </c:pt>
                <c:pt idx="15454">
                  <c:v>-9.8919999999999959</c:v>
                </c:pt>
                <c:pt idx="15455">
                  <c:v>-9.889999999999997</c:v>
                </c:pt>
                <c:pt idx="15456">
                  <c:v>-9.8879999999999981</c:v>
                </c:pt>
                <c:pt idx="15457">
                  <c:v>-9.8859999999999957</c:v>
                </c:pt>
                <c:pt idx="15458">
                  <c:v>-9.8839999999999968</c:v>
                </c:pt>
                <c:pt idx="15459">
                  <c:v>-9.8819999999999979</c:v>
                </c:pt>
                <c:pt idx="15460">
                  <c:v>-9.8799999999999955</c:v>
                </c:pt>
                <c:pt idx="15461">
                  <c:v>-9.8779999999999966</c:v>
                </c:pt>
                <c:pt idx="15462">
                  <c:v>-9.8759999999999977</c:v>
                </c:pt>
                <c:pt idx="15463">
                  <c:v>-9.8739999999999988</c:v>
                </c:pt>
                <c:pt idx="15464">
                  <c:v>-9.8719999999999963</c:v>
                </c:pt>
                <c:pt idx="15465">
                  <c:v>-9.8699999999999974</c:v>
                </c:pt>
                <c:pt idx="15466">
                  <c:v>-9.8679999999999986</c:v>
                </c:pt>
                <c:pt idx="15467">
                  <c:v>-9.8659999999999961</c:v>
                </c:pt>
                <c:pt idx="15468">
                  <c:v>-9.8639999999999972</c:v>
                </c:pt>
                <c:pt idx="15469">
                  <c:v>-9.8619999999999983</c:v>
                </c:pt>
                <c:pt idx="15470">
                  <c:v>-9.8599999999999959</c:v>
                </c:pt>
                <c:pt idx="15471">
                  <c:v>-9.857999999999997</c:v>
                </c:pt>
                <c:pt idx="15472">
                  <c:v>-9.8559999999999981</c:v>
                </c:pt>
                <c:pt idx="15473">
                  <c:v>-9.8539999999999957</c:v>
                </c:pt>
                <c:pt idx="15474">
                  <c:v>-9.8519999999999968</c:v>
                </c:pt>
                <c:pt idx="15475">
                  <c:v>-9.8499999999999979</c:v>
                </c:pt>
                <c:pt idx="15476">
                  <c:v>-9.8479999999999954</c:v>
                </c:pt>
                <c:pt idx="15477">
                  <c:v>-9.8459999999999965</c:v>
                </c:pt>
                <c:pt idx="15478">
                  <c:v>-9.8439999999999976</c:v>
                </c:pt>
                <c:pt idx="15479">
                  <c:v>-9.8419999999999987</c:v>
                </c:pt>
                <c:pt idx="15480">
                  <c:v>-9.8399999999999963</c:v>
                </c:pt>
                <c:pt idx="15481">
                  <c:v>-9.8379999999999974</c:v>
                </c:pt>
                <c:pt idx="15482">
                  <c:v>-9.8359999999999985</c:v>
                </c:pt>
                <c:pt idx="15483">
                  <c:v>-9.8339999999999961</c:v>
                </c:pt>
                <c:pt idx="15484">
                  <c:v>-9.8319999999999972</c:v>
                </c:pt>
                <c:pt idx="15485">
                  <c:v>-9.8299999999999983</c:v>
                </c:pt>
                <c:pt idx="15486">
                  <c:v>-9.8279999999999959</c:v>
                </c:pt>
                <c:pt idx="15487">
                  <c:v>-9.825999999999997</c:v>
                </c:pt>
                <c:pt idx="15488">
                  <c:v>-9.8239999999999981</c:v>
                </c:pt>
                <c:pt idx="15489">
                  <c:v>-9.8219999999999956</c:v>
                </c:pt>
                <c:pt idx="15490">
                  <c:v>-9.8199999999999967</c:v>
                </c:pt>
                <c:pt idx="15491">
                  <c:v>-9.8179999999999978</c:v>
                </c:pt>
                <c:pt idx="15492">
                  <c:v>-9.8159999999999954</c:v>
                </c:pt>
                <c:pt idx="15493">
                  <c:v>-9.8139999999999965</c:v>
                </c:pt>
                <c:pt idx="15494">
                  <c:v>-9.8119999999999976</c:v>
                </c:pt>
                <c:pt idx="15495">
                  <c:v>-9.8099999999999987</c:v>
                </c:pt>
                <c:pt idx="15496">
                  <c:v>-9.8079999999999963</c:v>
                </c:pt>
                <c:pt idx="15497">
                  <c:v>-9.8059999999999974</c:v>
                </c:pt>
                <c:pt idx="15498">
                  <c:v>-9.8039999999999985</c:v>
                </c:pt>
                <c:pt idx="15499">
                  <c:v>-9.801999999999996</c:v>
                </c:pt>
                <c:pt idx="15500">
                  <c:v>-9.7999999999999972</c:v>
                </c:pt>
                <c:pt idx="15501">
                  <c:v>-9.7979999999999983</c:v>
                </c:pt>
                <c:pt idx="15502">
                  <c:v>-9.7959999999999958</c:v>
                </c:pt>
                <c:pt idx="15503">
                  <c:v>-9.7939999999999969</c:v>
                </c:pt>
                <c:pt idx="15504">
                  <c:v>-9.791999999999998</c:v>
                </c:pt>
                <c:pt idx="15505">
                  <c:v>-9.7899999999999956</c:v>
                </c:pt>
                <c:pt idx="15506">
                  <c:v>-9.7879999999999967</c:v>
                </c:pt>
                <c:pt idx="15507">
                  <c:v>-9.7859999999999978</c:v>
                </c:pt>
                <c:pt idx="15508">
                  <c:v>-9.7839999999999989</c:v>
                </c:pt>
                <c:pt idx="15509">
                  <c:v>-9.7819999999999965</c:v>
                </c:pt>
                <c:pt idx="15510">
                  <c:v>-9.7799999999999976</c:v>
                </c:pt>
                <c:pt idx="15511">
                  <c:v>-9.7779999999999987</c:v>
                </c:pt>
                <c:pt idx="15512">
                  <c:v>-9.7759999999999962</c:v>
                </c:pt>
                <c:pt idx="15513">
                  <c:v>-9.7739999999999974</c:v>
                </c:pt>
                <c:pt idx="15514">
                  <c:v>-9.7719999999999985</c:v>
                </c:pt>
                <c:pt idx="15515">
                  <c:v>-9.769999999999996</c:v>
                </c:pt>
                <c:pt idx="15516">
                  <c:v>-9.7679999999999971</c:v>
                </c:pt>
                <c:pt idx="15517">
                  <c:v>-9.7659999999999982</c:v>
                </c:pt>
                <c:pt idx="15518">
                  <c:v>-9.7639999999999958</c:v>
                </c:pt>
                <c:pt idx="15519">
                  <c:v>-9.7619999999999969</c:v>
                </c:pt>
                <c:pt idx="15520">
                  <c:v>-9.759999999999998</c:v>
                </c:pt>
                <c:pt idx="15521">
                  <c:v>-9.7579999999999956</c:v>
                </c:pt>
                <c:pt idx="15522">
                  <c:v>-9.7559999999999967</c:v>
                </c:pt>
                <c:pt idx="15523">
                  <c:v>-9.7539999999999978</c:v>
                </c:pt>
                <c:pt idx="15524">
                  <c:v>-9.7519999999999989</c:v>
                </c:pt>
                <c:pt idx="15525">
                  <c:v>-9.7499999999999964</c:v>
                </c:pt>
                <c:pt idx="15526">
                  <c:v>-9.7479999999999976</c:v>
                </c:pt>
                <c:pt idx="15527">
                  <c:v>-9.7459999999999987</c:v>
                </c:pt>
                <c:pt idx="15528">
                  <c:v>-9.7439999999999962</c:v>
                </c:pt>
                <c:pt idx="15529">
                  <c:v>-9.7419999999999973</c:v>
                </c:pt>
                <c:pt idx="15530">
                  <c:v>-9.7399999999999984</c:v>
                </c:pt>
                <c:pt idx="15531">
                  <c:v>-9.737999999999996</c:v>
                </c:pt>
                <c:pt idx="15532">
                  <c:v>-9.7359999999999971</c:v>
                </c:pt>
                <c:pt idx="15533">
                  <c:v>-9.7339999999999982</c:v>
                </c:pt>
                <c:pt idx="15534">
                  <c:v>-9.7319999999999958</c:v>
                </c:pt>
                <c:pt idx="15535">
                  <c:v>-9.7299999999999969</c:v>
                </c:pt>
                <c:pt idx="15536">
                  <c:v>-9.727999999999998</c:v>
                </c:pt>
                <c:pt idx="15537">
                  <c:v>-9.7259999999999955</c:v>
                </c:pt>
                <c:pt idx="15538">
                  <c:v>-9.7239999999999966</c:v>
                </c:pt>
                <c:pt idx="15539">
                  <c:v>-9.7219999999999978</c:v>
                </c:pt>
                <c:pt idx="15540">
                  <c:v>-9.7199999999999989</c:v>
                </c:pt>
                <c:pt idx="15541">
                  <c:v>-9.7179999999999964</c:v>
                </c:pt>
                <c:pt idx="15542">
                  <c:v>-9.7159999999999975</c:v>
                </c:pt>
                <c:pt idx="15543">
                  <c:v>-9.7139999999999986</c:v>
                </c:pt>
                <c:pt idx="15544">
                  <c:v>-9.7119999999999962</c:v>
                </c:pt>
                <c:pt idx="15545">
                  <c:v>-9.7099999999999973</c:v>
                </c:pt>
                <c:pt idx="15546">
                  <c:v>-9.7079999999999984</c:v>
                </c:pt>
                <c:pt idx="15547">
                  <c:v>-9.705999999999996</c:v>
                </c:pt>
                <c:pt idx="15548">
                  <c:v>-9.7039999999999971</c:v>
                </c:pt>
                <c:pt idx="15549">
                  <c:v>-9.7019999999999982</c:v>
                </c:pt>
                <c:pt idx="15550">
                  <c:v>-9.6999999999999957</c:v>
                </c:pt>
                <c:pt idx="15551">
                  <c:v>-9.6979999999999968</c:v>
                </c:pt>
                <c:pt idx="15552">
                  <c:v>-9.695999999999998</c:v>
                </c:pt>
                <c:pt idx="15553">
                  <c:v>-9.6939999999999955</c:v>
                </c:pt>
                <c:pt idx="15554">
                  <c:v>-9.6919999999999966</c:v>
                </c:pt>
                <c:pt idx="15555">
                  <c:v>-9.6899999999999977</c:v>
                </c:pt>
                <c:pt idx="15556">
                  <c:v>-9.6879999999999988</c:v>
                </c:pt>
                <c:pt idx="15557">
                  <c:v>-9.6859999999999964</c:v>
                </c:pt>
                <c:pt idx="15558">
                  <c:v>-9.6839999999999975</c:v>
                </c:pt>
                <c:pt idx="15559">
                  <c:v>-9.6819999999999986</c:v>
                </c:pt>
                <c:pt idx="15560">
                  <c:v>-9.6799999999999962</c:v>
                </c:pt>
                <c:pt idx="15561">
                  <c:v>-9.6779999999999973</c:v>
                </c:pt>
                <c:pt idx="15562">
                  <c:v>-9.6759999999999984</c:v>
                </c:pt>
                <c:pt idx="15563">
                  <c:v>-9.6739999999999959</c:v>
                </c:pt>
                <c:pt idx="15564">
                  <c:v>-9.671999999999997</c:v>
                </c:pt>
                <c:pt idx="15565">
                  <c:v>-9.6699999999999982</c:v>
                </c:pt>
                <c:pt idx="15566">
                  <c:v>-9.6679999999999957</c:v>
                </c:pt>
                <c:pt idx="15567">
                  <c:v>-9.6659999999999968</c:v>
                </c:pt>
                <c:pt idx="15568">
                  <c:v>-9.6639999999999979</c:v>
                </c:pt>
                <c:pt idx="15569">
                  <c:v>-9.6619999999999955</c:v>
                </c:pt>
                <c:pt idx="15570">
                  <c:v>-9.6599999999999966</c:v>
                </c:pt>
                <c:pt idx="15571">
                  <c:v>-9.6579999999999977</c:v>
                </c:pt>
                <c:pt idx="15572">
                  <c:v>-9.6559999999999988</c:v>
                </c:pt>
                <c:pt idx="15573">
                  <c:v>-9.6539999999999964</c:v>
                </c:pt>
                <c:pt idx="15574">
                  <c:v>-9.6519999999999975</c:v>
                </c:pt>
                <c:pt idx="15575">
                  <c:v>-9.6499999999999986</c:v>
                </c:pt>
                <c:pt idx="15576">
                  <c:v>-9.6479999999999961</c:v>
                </c:pt>
                <c:pt idx="15577">
                  <c:v>-9.6459999999999972</c:v>
                </c:pt>
                <c:pt idx="15578">
                  <c:v>-9.6439999999999984</c:v>
                </c:pt>
                <c:pt idx="15579">
                  <c:v>-9.6419999999999959</c:v>
                </c:pt>
                <c:pt idx="15580">
                  <c:v>-9.639999999999997</c:v>
                </c:pt>
                <c:pt idx="15581">
                  <c:v>-9.6379999999999981</c:v>
                </c:pt>
                <c:pt idx="15582">
                  <c:v>-9.6359999999999957</c:v>
                </c:pt>
                <c:pt idx="15583">
                  <c:v>-9.6339999999999968</c:v>
                </c:pt>
                <c:pt idx="15584">
                  <c:v>-9.6319999999999979</c:v>
                </c:pt>
                <c:pt idx="15585">
                  <c:v>-9.6299999999999955</c:v>
                </c:pt>
                <c:pt idx="15586">
                  <c:v>-9.6279999999999966</c:v>
                </c:pt>
                <c:pt idx="15587">
                  <c:v>-9.6259999999999977</c:v>
                </c:pt>
                <c:pt idx="15588">
                  <c:v>-9.6239999999999988</c:v>
                </c:pt>
                <c:pt idx="15589">
                  <c:v>-9.6219999999999963</c:v>
                </c:pt>
                <c:pt idx="15590">
                  <c:v>-9.6199999999999974</c:v>
                </c:pt>
                <c:pt idx="15591">
                  <c:v>-9.6179999999999986</c:v>
                </c:pt>
                <c:pt idx="15592">
                  <c:v>-9.6159999999999961</c:v>
                </c:pt>
                <c:pt idx="15593">
                  <c:v>-9.6139999999999972</c:v>
                </c:pt>
                <c:pt idx="15594">
                  <c:v>-9.6119999999999983</c:v>
                </c:pt>
                <c:pt idx="15595">
                  <c:v>-9.6099999999999959</c:v>
                </c:pt>
                <c:pt idx="15596">
                  <c:v>-9.607999999999997</c:v>
                </c:pt>
                <c:pt idx="15597">
                  <c:v>-9.6059999999999981</c:v>
                </c:pt>
                <c:pt idx="15598">
                  <c:v>-9.6039999999999957</c:v>
                </c:pt>
                <c:pt idx="15599">
                  <c:v>-9.6019999999999968</c:v>
                </c:pt>
                <c:pt idx="15600">
                  <c:v>-9.5999999999999979</c:v>
                </c:pt>
                <c:pt idx="15601">
                  <c:v>-9.5979999999999954</c:v>
                </c:pt>
                <c:pt idx="15602">
                  <c:v>-9.5959999999999965</c:v>
                </c:pt>
                <c:pt idx="15603">
                  <c:v>-9.5939999999999976</c:v>
                </c:pt>
                <c:pt idx="15604">
                  <c:v>-9.5919999999999987</c:v>
                </c:pt>
                <c:pt idx="15605">
                  <c:v>-9.5899999999999963</c:v>
                </c:pt>
                <c:pt idx="15606">
                  <c:v>-9.5879999999999974</c:v>
                </c:pt>
                <c:pt idx="15607">
                  <c:v>-9.5859999999999985</c:v>
                </c:pt>
                <c:pt idx="15608">
                  <c:v>-9.5839999999999961</c:v>
                </c:pt>
                <c:pt idx="15609">
                  <c:v>-9.5819999999999972</c:v>
                </c:pt>
                <c:pt idx="15610">
                  <c:v>-9.5799999999999983</c:v>
                </c:pt>
                <c:pt idx="15611">
                  <c:v>-9.5779999999999959</c:v>
                </c:pt>
                <c:pt idx="15612">
                  <c:v>-9.575999999999997</c:v>
                </c:pt>
                <c:pt idx="15613">
                  <c:v>-9.5739999999999981</c:v>
                </c:pt>
                <c:pt idx="15614">
                  <c:v>-9.5719999999999956</c:v>
                </c:pt>
                <c:pt idx="15615">
                  <c:v>-9.5699999999999967</c:v>
                </c:pt>
                <c:pt idx="15616">
                  <c:v>-9.5679999999999978</c:v>
                </c:pt>
                <c:pt idx="15617">
                  <c:v>-9.5659999999999954</c:v>
                </c:pt>
                <c:pt idx="15618">
                  <c:v>-9.5639999999999965</c:v>
                </c:pt>
                <c:pt idx="15619">
                  <c:v>-9.5619999999999976</c:v>
                </c:pt>
                <c:pt idx="15620">
                  <c:v>-9.5599999999999987</c:v>
                </c:pt>
                <c:pt idx="15621">
                  <c:v>-9.5579999999999963</c:v>
                </c:pt>
                <c:pt idx="15622">
                  <c:v>-9.5559999999999974</c:v>
                </c:pt>
                <c:pt idx="15623">
                  <c:v>-9.5539999999999985</c:v>
                </c:pt>
                <c:pt idx="15624">
                  <c:v>-9.551999999999996</c:v>
                </c:pt>
                <c:pt idx="15625">
                  <c:v>-9.5499999999999972</c:v>
                </c:pt>
                <c:pt idx="15626">
                  <c:v>-9.5479999999999983</c:v>
                </c:pt>
                <c:pt idx="15627">
                  <c:v>-9.5459999999999958</c:v>
                </c:pt>
                <c:pt idx="15628">
                  <c:v>-9.5439999999999969</c:v>
                </c:pt>
                <c:pt idx="15629">
                  <c:v>-9.541999999999998</c:v>
                </c:pt>
                <c:pt idx="15630">
                  <c:v>-9.5399999999999956</c:v>
                </c:pt>
                <c:pt idx="15631">
                  <c:v>-9.5379999999999967</c:v>
                </c:pt>
                <c:pt idx="15632">
                  <c:v>-9.5359999999999978</c:v>
                </c:pt>
                <c:pt idx="15633">
                  <c:v>-9.5339999999999989</c:v>
                </c:pt>
                <c:pt idx="15634">
                  <c:v>-9.5319999999999965</c:v>
                </c:pt>
                <c:pt idx="15635">
                  <c:v>-9.5299999999999976</c:v>
                </c:pt>
                <c:pt idx="15636">
                  <c:v>-9.5279999999999987</c:v>
                </c:pt>
                <c:pt idx="15637">
                  <c:v>-9.5259999999999962</c:v>
                </c:pt>
                <c:pt idx="15638">
                  <c:v>-9.5239999999999974</c:v>
                </c:pt>
                <c:pt idx="15639">
                  <c:v>-9.5219999999999985</c:v>
                </c:pt>
                <c:pt idx="15640">
                  <c:v>-9.519999999999996</c:v>
                </c:pt>
                <c:pt idx="15641">
                  <c:v>-9.5179999999999971</c:v>
                </c:pt>
                <c:pt idx="15642">
                  <c:v>-9.5159999999999982</c:v>
                </c:pt>
                <c:pt idx="15643">
                  <c:v>-9.5139999999999958</c:v>
                </c:pt>
                <c:pt idx="15644">
                  <c:v>-9.5119999999999969</c:v>
                </c:pt>
                <c:pt idx="15645">
                  <c:v>-9.509999999999998</c:v>
                </c:pt>
                <c:pt idx="15646">
                  <c:v>-9.5079999999999956</c:v>
                </c:pt>
                <c:pt idx="15647">
                  <c:v>-9.5059999999999967</c:v>
                </c:pt>
                <c:pt idx="15648">
                  <c:v>-9.5039999999999978</c:v>
                </c:pt>
                <c:pt idx="15649">
                  <c:v>-9.5019999999999989</c:v>
                </c:pt>
                <c:pt idx="15650">
                  <c:v>-9.4999999999999964</c:v>
                </c:pt>
                <c:pt idx="15651">
                  <c:v>-9.4979999999999976</c:v>
                </c:pt>
                <c:pt idx="15652">
                  <c:v>-9.4959999999999987</c:v>
                </c:pt>
                <c:pt idx="15653">
                  <c:v>-9.4939999999999962</c:v>
                </c:pt>
                <c:pt idx="15654">
                  <c:v>-9.4919999999999973</c:v>
                </c:pt>
                <c:pt idx="15655">
                  <c:v>-9.4899999999999984</c:v>
                </c:pt>
                <c:pt idx="15656">
                  <c:v>-9.487999999999996</c:v>
                </c:pt>
                <c:pt idx="15657">
                  <c:v>-9.4859999999999971</c:v>
                </c:pt>
                <c:pt idx="15658">
                  <c:v>-9.4839999999999982</c:v>
                </c:pt>
                <c:pt idx="15659">
                  <c:v>-9.4819999999999958</c:v>
                </c:pt>
                <c:pt idx="15660">
                  <c:v>-9.4799999999999969</c:v>
                </c:pt>
                <c:pt idx="15661">
                  <c:v>-9.477999999999998</c:v>
                </c:pt>
                <c:pt idx="15662">
                  <c:v>-9.4759999999999955</c:v>
                </c:pt>
                <c:pt idx="15663">
                  <c:v>-9.4739999999999966</c:v>
                </c:pt>
                <c:pt idx="15664">
                  <c:v>-9.4719999999999978</c:v>
                </c:pt>
                <c:pt idx="15665">
                  <c:v>-9.4699999999999989</c:v>
                </c:pt>
                <c:pt idx="15666">
                  <c:v>-9.4679999999999964</c:v>
                </c:pt>
                <c:pt idx="15667">
                  <c:v>-9.4659999999999975</c:v>
                </c:pt>
                <c:pt idx="15668">
                  <c:v>-9.4639999999999986</c:v>
                </c:pt>
                <c:pt idx="15669">
                  <c:v>-9.4619999999999962</c:v>
                </c:pt>
                <c:pt idx="15670">
                  <c:v>-9.4599999999999973</c:v>
                </c:pt>
                <c:pt idx="15671">
                  <c:v>-9.4579999999999984</c:v>
                </c:pt>
                <c:pt idx="15672">
                  <c:v>-9.455999999999996</c:v>
                </c:pt>
                <c:pt idx="15673">
                  <c:v>-9.4539999999999971</c:v>
                </c:pt>
                <c:pt idx="15674">
                  <c:v>-9.4519999999999982</c:v>
                </c:pt>
                <c:pt idx="15675">
                  <c:v>-9.4499999999999957</c:v>
                </c:pt>
                <c:pt idx="15676">
                  <c:v>-9.4479999999999968</c:v>
                </c:pt>
                <c:pt idx="15677">
                  <c:v>-9.445999999999998</c:v>
                </c:pt>
                <c:pt idx="15678">
                  <c:v>-9.4439999999999955</c:v>
                </c:pt>
                <c:pt idx="15679">
                  <c:v>-9.4419999999999966</c:v>
                </c:pt>
                <c:pt idx="15680">
                  <c:v>-9.4399999999999977</c:v>
                </c:pt>
                <c:pt idx="15681">
                  <c:v>-9.4379999999999988</c:v>
                </c:pt>
                <c:pt idx="15682">
                  <c:v>-9.4359999999999964</c:v>
                </c:pt>
                <c:pt idx="15683">
                  <c:v>-9.4339999999999975</c:v>
                </c:pt>
                <c:pt idx="15684">
                  <c:v>-9.4319999999999986</c:v>
                </c:pt>
                <c:pt idx="15685">
                  <c:v>-9.4299999999999962</c:v>
                </c:pt>
                <c:pt idx="15686">
                  <c:v>-9.4279999999999973</c:v>
                </c:pt>
                <c:pt idx="15687">
                  <c:v>-9.4259999999999984</c:v>
                </c:pt>
                <c:pt idx="15688">
                  <c:v>-9.4239999999999959</c:v>
                </c:pt>
                <c:pt idx="15689">
                  <c:v>-9.421999999999997</c:v>
                </c:pt>
                <c:pt idx="15690">
                  <c:v>-9.4199999999999982</c:v>
                </c:pt>
                <c:pt idx="15691">
                  <c:v>-9.4179999999999957</c:v>
                </c:pt>
                <c:pt idx="15692">
                  <c:v>-9.4159999999999968</c:v>
                </c:pt>
                <c:pt idx="15693">
                  <c:v>-9.4139999999999979</c:v>
                </c:pt>
                <c:pt idx="15694">
                  <c:v>-9.4119999999999955</c:v>
                </c:pt>
                <c:pt idx="15695">
                  <c:v>-9.4099999999999966</c:v>
                </c:pt>
                <c:pt idx="15696">
                  <c:v>-9.4079999999999977</c:v>
                </c:pt>
                <c:pt idx="15697">
                  <c:v>-9.4059999999999988</c:v>
                </c:pt>
                <c:pt idx="15698">
                  <c:v>-9.4039999999999964</c:v>
                </c:pt>
                <c:pt idx="15699">
                  <c:v>-9.4019999999999975</c:v>
                </c:pt>
                <c:pt idx="15700">
                  <c:v>-9.3999999999999986</c:v>
                </c:pt>
                <c:pt idx="15701">
                  <c:v>-9.3979999999999961</c:v>
                </c:pt>
                <c:pt idx="15702">
                  <c:v>-9.3959999999999972</c:v>
                </c:pt>
                <c:pt idx="15703">
                  <c:v>-9.3939999999999984</c:v>
                </c:pt>
                <c:pt idx="15704">
                  <c:v>-9.3919999999999959</c:v>
                </c:pt>
                <c:pt idx="15705">
                  <c:v>-9.389999999999997</c:v>
                </c:pt>
                <c:pt idx="15706">
                  <c:v>-9.3879999999999981</c:v>
                </c:pt>
                <c:pt idx="15707">
                  <c:v>-9.3859999999999957</c:v>
                </c:pt>
                <c:pt idx="15708">
                  <c:v>-9.3839999999999968</c:v>
                </c:pt>
                <c:pt idx="15709">
                  <c:v>-9.3819999999999979</c:v>
                </c:pt>
                <c:pt idx="15710">
                  <c:v>-9.3799999999999955</c:v>
                </c:pt>
                <c:pt idx="15711">
                  <c:v>-9.3779999999999966</c:v>
                </c:pt>
                <c:pt idx="15712">
                  <c:v>-9.3759999999999977</c:v>
                </c:pt>
                <c:pt idx="15713">
                  <c:v>-9.3739999999999988</c:v>
                </c:pt>
                <c:pt idx="15714">
                  <c:v>-9.3719999999999963</c:v>
                </c:pt>
                <c:pt idx="15715">
                  <c:v>-9.3699999999999974</c:v>
                </c:pt>
                <c:pt idx="15716">
                  <c:v>-9.3679999999999986</c:v>
                </c:pt>
                <c:pt idx="15717">
                  <c:v>-9.3659999999999961</c:v>
                </c:pt>
                <c:pt idx="15718">
                  <c:v>-9.3639999999999972</c:v>
                </c:pt>
                <c:pt idx="15719">
                  <c:v>-9.3619999999999983</c:v>
                </c:pt>
                <c:pt idx="15720">
                  <c:v>-9.3599999999999959</c:v>
                </c:pt>
                <c:pt idx="15721">
                  <c:v>-9.357999999999997</c:v>
                </c:pt>
                <c:pt idx="15722">
                  <c:v>-9.3559999999999981</c:v>
                </c:pt>
                <c:pt idx="15723">
                  <c:v>-9.3539999999999957</c:v>
                </c:pt>
                <c:pt idx="15724">
                  <c:v>-9.3519999999999968</c:v>
                </c:pt>
                <c:pt idx="15725">
                  <c:v>-9.3499999999999979</c:v>
                </c:pt>
                <c:pt idx="15726">
                  <c:v>-9.3479999999999954</c:v>
                </c:pt>
                <c:pt idx="15727">
                  <c:v>-9.3459999999999965</c:v>
                </c:pt>
                <c:pt idx="15728">
                  <c:v>-9.3439999999999976</c:v>
                </c:pt>
                <c:pt idx="15729">
                  <c:v>-9.3419999999999987</c:v>
                </c:pt>
                <c:pt idx="15730">
                  <c:v>-9.3399999999999963</c:v>
                </c:pt>
                <c:pt idx="15731">
                  <c:v>-9.3379999999999974</c:v>
                </c:pt>
                <c:pt idx="15732">
                  <c:v>-9.3359999999999985</c:v>
                </c:pt>
                <c:pt idx="15733">
                  <c:v>-9.3339999999999961</c:v>
                </c:pt>
                <c:pt idx="15734">
                  <c:v>-9.3319999999999972</c:v>
                </c:pt>
                <c:pt idx="15735">
                  <c:v>-9.3299999999999983</c:v>
                </c:pt>
                <c:pt idx="15736">
                  <c:v>-9.3279999999999959</c:v>
                </c:pt>
                <c:pt idx="15737">
                  <c:v>-9.325999999999997</c:v>
                </c:pt>
                <c:pt idx="15738">
                  <c:v>-9.3239999999999981</c:v>
                </c:pt>
                <c:pt idx="15739">
                  <c:v>-9.3219999999999956</c:v>
                </c:pt>
                <c:pt idx="15740">
                  <c:v>-9.3199999999999967</c:v>
                </c:pt>
                <c:pt idx="15741">
                  <c:v>-9.3179999999999978</c:v>
                </c:pt>
                <c:pt idx="15742">
                  <c:v>-9.3159999999999954</c:v>
                </c:pt>
                <c:pt idx="15743">
                  <c:v>-9.3139999999999965</c:v>
                </c:pt>
                <c:pt idx="15744">
                  <c:v>-9.3119999999999976</c:v>
                </c:pt>
                <c:pt idx="15745">
                  <c:v>-9.3099999999999987</c:v>
                </c:pt>
                <c:pt idx="15746">
                  <c:v>-9.3079999999999963</c:v>
                </c:pt>
                <c:pt idx="15747">
                  <c:v>-9.3059999999999974</c:v>
                </c:pt>
                <c:pt idx="15748">
                  <c:v>-9.3039999999999985</c:v>
                </c:pt>
                <c:pt idx="15749">
                  <c:v>-9.301999999999996</c:v>
                </c:pt>
                <c:pt idx="15750">
                  <c:v>-9.2999999999999972</c:v>
                </c:pt>
                <c:pt idx="15751">
                  <c:v>-9.2979999999999983</c:v>
                </c:pt>
                <c:pt idx="15752">
                  <c:v>-9.2959999999999958</c:v>
                </c:pt>
                <c:pt idx="15753">
                  <c:v>-9.2939999999999969</c:v>
                </c:pt>
                <c:pt idx="15754">
                  <c:v>-9.291999999999998</c:v>
                </c:pt>
                <c:pt idx="15755">
                  <c:v>-9.2899999999999956</c:v>
                </c:pt>
                <c:pt idx="15756">
                  <c:v>-9.2879999999999967</c:v>
                </c:pt>
                <c:pt idx="15757">
                  <c:v>-9.2859999999999978</c:v>
                </c:pt>
                <c:pt idx="15758">
                  <c:v>-9.2839999999999989</c:v>
                </c:pt>
                <c:pt idx="15759">
                  <c:v>-9.2819999999999965</c:v>
                </c:pt>
                <c:pt idx="15760">
                  <c:v>-9.2799999999999976</c:v>
                </c:pt>
                <c:pt idx="15761">
                  <c:v>-9.2779999999999987</c:v>
                </c:pt>
                <c:pt idx="15762">
                  <c:v>-9.2759999999999962</c:v>
                </c:pt>
                <c:pt idx="15763">
                  <c:v>-9.2739999999999974</c:v>
                </c:pt>
                <c:pt idx="15764">
                  <c:v>-9.2719999999999985</c:v>
                </c:pt>
                <c:pt idx="15765">
                  <c:v>-9.269999999999996</c:v>
                </c:pt>
                <c:pt idx="15766">
                  <c:v>-9.2679999999999971</c:v>
                </c:pt>
                <c:pt idx="15767">
                  <c:v>-9.2659999999999982</c:v>
                </c:pt>
                <c:pt idx="15768">
                  <c:v>-9.2639999999999958</c:v>
                </c:pt>
                <c:pt idx="15769">
                  <c:v>-9.2619999999999969</c:v>
                </c:pt>
                <c:pt idx="15770">
                  <c:v>-9.259999999999998</c:v>
                </c:pt>
                <c:pt idx="15771">
                  <c:v>-9.2579999999999956</c:v>
                </c:pt>
                <c:pt idx="15772">
                  <c:v>-9.2559999999999967</c:v>
                </c:pt>
                <c:pt idx="15773">
                  <c:v>-9.2539999999999978</c:v>
                </c:pt>
                <c:pt idx="15774">
                  <c:v>-9.2519999999999989</c:v>
                </c:pt>
                <c:pt idx="15775">
                  <c:v>-9.2499999999999964</c:v>
                </c:pt>
                <c:pt idx="15776">
                  <c:v>-9.2479999999999976</c:v>
                </c:pt>
                <c:pt idx="15777">
                  <c:v>-9.2459999999999987</c:v>
                </c:pt>
                <c:pt idx="15778">
                  <c:v>-9.2439999999999962</c:v>
                </c:pt>
                <c:pt idx="15779">
                  <c:v>-9.2419999999999973</c:v>
                </c:pt>
                <c:pt idx="15780">
                  <c:v>-9.2399999999999984</c:v>
                </c:pt>
                <c:pt idx="15781">
                  <c:v>-9.237999999999996</c:v>
                </c:pt>
                <c:pt idx="15782">
                  <c:v>-9.2359999999999971</c:v>
                </c:pt>
                <c:pt idx="15783">
                  <c:v>-9.2339999999999982</c:v>
                </c:pt>
                <c:pt idx="15784">
                  <c:v>-9.2319999999999958</c:v>
                </c:pt>
                <c:pt idx="15785">
                  <c:v>-9.2299999999999969</c:v>
                </c:pt>
                <c:pt idx="15786">
                  <c:v>-9.227999999999998</c:v>
                </c:pt>
                <c:pt idx="15787">
                  <c:v>-9.2259999999999955</c:v>
                </c:pt>
                <c:pt idx="15788">
                  <c:v>-9.2239999999999966</c:v>
                </c:pt>
                <c:pt idx="15789">
                  <c:v>-9.2219999999999978</c:v>
                </c:pt>
                <c:pt idx="15790">
                  <c:v>-9.2199999999999989</c:v>
                </c:pt>
                <c:pt idx="15791">
                  <c:v>-9.2179999999999964</c:v>
                </c:pt>
                <c:pt idx="15792">
                  <c:v>-9.2159999999999975</c:v>
                </c:pt>
                <c:pt idx="15793">
                  <c:v>-9.2139999999999986</c:v>
                </c:pt>
                <c:pt idx="15794">
                  <c:v>-9.2119999999999962</c:v>
                </c:pt>
                <c:pt idx="15795">
                  <c:v>-9.2099999999999973</c:v>
                </c:pt>
                <c:pt idx="15796">
                  <c:v>-9.2079999999999984</c:v>
                </c:pt>
                <c:pt idx="15797">
                  <c:v>-9.205999999999996</c:v>
                </c:pt>
                <c:pt idx="15798">
                  <c:v>-9.2039999999999971</c:v>
                </c:pt>
                <c:pt idx="15799">
                  <c:v>-9.2019999999999982</c:v>
                </c:pt>
                <c:pt idx="15800">
                  <c:v>-9.1999999999999957</c:v>
                </c:pt>
                <c:pt idx="15801">
                  <c:v>-9.1979999999999968</c:v>
                </c:pt>
                <c:pt idx="15802">
                  <c:v>-9.195999999999998</c:v>
                </c:pt>
                <c:pt idx="15803">
                  <c:v>-9.1939999999999955</c:v>
                </c:pt>
                <c:pt idx="15804">
                  <c:v>-9.1919999999999966</c:v>
                </c:pt>
                <c:pt idx="15805">
                  <c:v>-9.1899999999999977</c:v>
                </c:pt>
                <c:pt idx="15806">
                  <c:v>-9.1879999999999988</c:v>
                </c:pt>
                <c:pt idx="15807">
                  <c:v>-9.1859999999999964</c:v>
                </c:pt>
                <c:pt idx="15808">
                  <c:v>-9.1839999999999975</c:v>
                </c:pt>
                <c:pt idx="15809">
                  <c:v>-9.1819999999999986</c:v>
                </c:pt>
                <c:pt idx="15810">
                  <c:v>-9.1799999999999962</c:v>
                </c:pt>
                <c:pt idx="15811">
                  <c:v>-9.1779999999999973</c:v>
                </c:pt>
                <c:pt idx="15812">
                  <c:v>-9.1759999999999984</c:v>
                </c:pt>
                <c:pt idx="15813">
                  <c:v>-9.1739999999999959</c:v>
                </c:pt>
                <c:pt idx="15814">
                  <c:v>-9.171999999999997</c:v>
                </c:pt>
                <c:pt idx="15815">
                  <c:v>-9.1699999999999982</c:v>
                </c:pt>
                <c:pt idx="15816">
                  <c:v>-9.1679999999999957</c:v>
                </c:pt>
                <c:pt idx="15817">
                  <c:v>-9.1659999999999968</c:v>
                </c:pt>
                <c:pt idx="15818">
                  <c:v>-9.1639999999999979</c:v>
                </c:pt>
                <c:pt idx="15819">
                  <c:v>-9.1619999999999955</c:v>
                </c:pt>
                <c:pt idx="15820">
                  <c:v>-9.1599999999999966</c:v>
                </c:pt>
                <c:pt idx="15821">
                  <c:v>-9.1579999999999977</c:v>
                </c:pt>
                <c:pt idx="15822">
                  <c:v>-9.1559999999999988</c:v>
                </c:pt>
                <c:pt idx="15823">
                  <c:v>-9.1539999999999964</c:v>
                </c:pt>
                <c:pt idx="15824">
                  <c:v>-9.1519999999999975</c:v>
                </c:pt>
                <c:pt idx="15825">
                  <c:v>-9.1499999999999986</c:v>
                </c:pt>
                <c:pt idx="15826">
                  <c:v>-9.1479999999999961</c:v>
                </c:pt>
                <c:pt idx="15827">
                  <c:v>-9.1459999999999972</c:v>
                </c:pt>
                <c:pt idx="15828">
                  <c:v>-9.1439999999999984</c:v>
                </c:pt>
                <c:pt idx="15829">
                  <c:v>-9.1419999999999959</c:v>
                </c:pt>
                <c:pt idx="15830">
                  <c:v>-9.139999999999997</c:v>
                </c:pt>
                <c:pt idx="15831">
                  <c:v>-9.1379999999999981</c:v>
                </c:pt>
                <c:pt idx="15832">
                  <c:v>-9.1359999999999957</c:v>
                </c:pt>
                <c:pt idx="15833">
                  <c:v>-9.1339999999999968</c:v>
                </c:pt>
                <c:pt idx="15834">
                  <c:v>-9.1319999999999979</c:v>
                </c:pt>
                <c:pt idx="15835">
                  <c:v>-9.1299999999999955</c:v>
                </c:pt>
                <c:pt idx="15836">
                  <c:v>-9.1279999999999966</c:v>
                </c:pt>
                <c:pt idx="15837">
                  <c:v>-9.1259999999999977</c:v>
                </c:pt>
                <c:pt idx="15838">
                  <c:v>-9.1239999999999988</c:v>
                </c:pt>
                <c:pt idx="15839">
                  <c:v>-9.1219999999999963</c:v>
                </c:pt>
                <c:pt idx="15840">
                  <c:v>-9.1199999999999974</c:v>
                </c:pt>
                <c:pt idx="15841">
                  <c:v>-9.1179999999999986</c:v>
                </c:pt>
                <c:pt idx="15842">
                  <c:v>-9.1159999999999961</c:v>
                </c:pt>
                <c:pt idx="15843">
                  <c:v>-9.1139999999999972</c:v>
                </c:pt>
                <c:pt idx="15844">
                  <c:v>-9.1119999999999983</c:v>
                </c:pt>
                <c:pt idx="15845">
                  <c:v>-9.1099999999999959</c:v>
                </c:pt>
                <c:pt idx="15846">
                  <c:v>-9.107999999999997</c:v>
                </c:pt>
                <c:pt idx="15847">
                  <c:v>-9.1059999999999981</c:v>
                </c:pt>
                <c:pt idx="15848">
                  <c:v>-9.1039999999999957</c:v>
                </c:pt>
                <c:pt idx="15849">
                  <c:v>-9.1019999999999968</c:v>
                </c:pt>
                <c:pt idx="15850">
                  <c:v>-9.0999999999999979</c:v>
                </c:pt>
                <c:pt idx="15851">
                  <c:v>-9.0979999999999954</c:v>
                </c:pt>
                <c:pt idx="15852">
                  <c:v>-9.0959999999999965</c:v>
                </c:pt>
                <c:pt idx="15853">
                  <c:v>-9.0939999999999976</c:v>
                </c:pt>
                <c:pt idx="15854">
                  <c:v>-9.0919999999999987</c:v>
                </c:pt>
                <c:pt idx="15855">
                  <c:v>-9.0899999999999963</c:v>
                </c:pt>
                <c:pt idx="15856">
                  <c:v>-9.0879999999999974</c:v>
                </c:pt>
                <c:pt idx="15857">
                  <c:v>-9.0859999999999985</c:v>
                </c:pt>
                <c:pt idx="15858">
                  <c:v>-9.0839999999999961</c:v>
                </c:pt>
                <c:pt idx="15859">
                  <c:v>-9.0819999999999972</c:v>
                </c:pt>
                <c:pt idx="15860">
                  <c:v>-9.0799999999999983</c:v>
                </c:pt>
                <c:pt idx="15861">
                  <c:v>-9.0779999999999959</c:v>
                </c:pt>
                <c:pt idx="15862">
                  <c:v>-9.075999999999997</c:v>
                </c:pt>
                <c:pt idx="15863">
                  <c:v>-9.0739999999999981</c:v>
                </c:pt>
                <c:pt idx="15864">
                  <c:v>-9.0719999999999956</c:v>
                </c:pt>
                <c:pt idx="15865">
                  <c:v>-9.0699999999999967</c:v>
                </c:pt>
                <c:pt idx="15866">
                  <c:v>-9.0679999999999978</c:v>
                </c:pt>
                <c:pt idx="15867">
                  <c:v>-9.0659999999999954</c:v>
                </c:pt>
                <c:pt idx="15868">
                  <c:v>-9.0639999999999965</c:v>
                </c:pt>
                <c:pt idx="15869">
                  <c:v>-9.0619999999999976</c:v>
                </c:pt>
                <c:pt idx="15870">
                  <c:v>-9.0599999999999987</c:v>
                </c:pt>
                <c:pt idx="15871">
                  <c:v>-9.0579999999999963</c:v>
                </c:pt>
                <c:pt idx="15872">
                  <c:v>-9.0559999999999974</c:v>
                </c:pt>
                <c:pt idx="15873">
                  <c:v>-9.0539999999999985</c:v>
                </c:pt>
                <c:pt idx="15874">
                  <c:v>-9.051999999999996</c:v>
                </c:pt>
                <c:pt idx="15875">
                  <c:v>-9.0499999999999972</c:v>
                </c:pt>
                <c:pt idx="15876">
                  <c:v>-9.0479999999999983</c:v>
                </c:pt>
                <c:pt idx="15877">
                  <c:v>-9.0459999999999958</c:v>
                </c:pt>
                <c:pt idx="15878">
                  <c:v>-9.0439999999999969</c:v>
                </c:pt>
                <c:pt idx="15879">
                  <c:v>-9.041999999999998</c:v>
                </c:pt>
                <c:pt idx="15880">
                  <c:v>-9.0399999999999956</c:v>
                </c:pt>
                <c:pt idx="15881">
                  <c:v>-9.0379999999999967</c:v>
                </c:pt>
                <c:pt idx="15882">
                  <c:v>-9.0359999999999978</c:v>
                </c:pt>
                <c:pt idx="15883">
                  <c:v>-9.0339999999999989</c:v>
                </c:pt>
                <c:pt idx="15884">
                  <c:v>-9.0319999999999965</c:v>
                </c:pt>
                <c:pt idx="15885">
                  <c:v>-9.0299999999999976</c:v>
                </c:pt>
                <c:pt idx="15886">
                  <c:v>-9.0279999999999987</c:v>
                </c:pt>
                <c:pt idx="15887">
                  <c:v>-9.0259999999999962</c:v>
                </c:pt>
                <c:pt idx="15888">
                  <c:v>-9.0239999999999974</c:v>
                </c:pt>
                <c:pt idx="15889">
                  <c:v>-9.0219999999999985</c:v>
                </c:pt>
                <c:pt idx="15890">
                  <c:v>-9.019999999999996</c:v>
                </c:pt>
                <c:pt idx="15891">
                  <c:v>-9.0179999999999971</c:v>
                </c:pt>
                <c:pt idx="15892">
                  <c:v>-9.0159999999999982</c:v>
                </c:pt>
                <c:pt idx="15893">
                  <c:v>-9.0139999999999958</c:v>
                </c:pt>
                <c:pt idx="15894">
                  <c:v>-9.0119999999999969</c:v>
                </c:pt>
                <c:pt idx="15895">
                  <c:v>-9.009999999999998</c:v>
                </c:pt>
                <c:pt idx="15896">
                  <c:v>-9.0079999999999956</c:v>
                </c:pt>
                <c:pt idx="15897">
                  <c:v>-9.0059999999999967</c:v>
                </c:pt>
                <c:pt idx="15898">
                  <c:v>-9.0039999999999978</c:v>
                </c:pt>
                <c:pt idx="15899">
                  <c:v>-9.0019999999999989</c:v>
                </c:pt>
                <c:pt idx="15900">
                  <c:v>-8.9999999999999964</c:v>
                </c:pt>
                <c:pt idx="15901">
                  <c:v>-8.9979999999999976</c:v>
                </c:pt>
                <c:pt idx="15902">
                  <c:v>-8.9959999999999987</c:v>
                </c:pt>
                <c:pt idx="15903">
                  <c:v>-8.9939999999999962</c:v>
                </c:pt>
                <c:pt idx="15904">
                  <c:v>-8.9919999999999973</c:v>
                </c:pt>
                <c:pt idx="15905">
                  <c:v>-8.9899999999999984</c:v>
                </c:pt>
                <c:pt idx="15906">
                  <c:v>-8.987999999999996</c:v>
                </c:pt>
                <c:pt idx="15907">
                  <c:v>-8.9859999999999971</c:v>
                </c:pt>
                <c:pt idx="15908">
                  <c:v>-8.9839999999999982</c:v>
                </c:pt>
                <c:pt idx="15909">
                  <c:v>-8.9819999999999958</c:v>
                </c:pt>
                <c:pt idx="15910">
                  <c:v>-8.9799999999999969</c:v>
                </c:pt>
                <c:pt idx="15911">
                  <c:v>-8.977999999999998</c:v>
                </c:pt>
                <c:pt idx="15912">
                  <c:v>-8.9759999999999955</c:v>
                </c:pt>
                <c:pt idx="15913">
                  <c:v>-8.9739999999999966</c:v>
                </c:pt>
                <c:pt idx="15914">
                  <c:v>-8.9719999999999978</c:v>
                </c:pt>
                <c:pt idx="15915">
                  <c:v>-8.9699999999999989</c:v>
                </c:pt>
                <c:pt idx="15916">
                  <c:v>-8.9679999999999964</c:v>
                </c:pt>
                <c:pt idx="15917">
                  <c:v>-8.9659999999999975</c:v>
                </c:pt>
                <c:pt idx="15918">
                  <c:v>-8.9639999999999986</c:v>
                </c:pt>
                <c:pt idx="15919">
                  <c:v>-8.9619999999999962</c:v>
                </c:pt>
                <c:pt idx="15920">
                  <c:v>-8.9599999999999973</c:v>
                </c:pt>
                <c:pt idx="15921">
                  <c:v>-8.9579999999999984</c:v>
                </c:pt>
                <c:pt idx="15922">
                  <c:v>-8.955999999999996</c:v>
                </c:pt>
                <c:pt idx="15923">
                  <c:v>-8.9539999999999971</c:v>
                </c:pt>
                <c:pt idx="15924">
                  <c:v>-8.9519999999999982</c:v>
                </c:pt>
                <c:pt idx="15925">
                  <c:v>-8.9499999999999957</c:v>
                </c:pt>
                <c:pt idx="15926">
                  <c:v>-8.9479999999999968</c:v>
                </c:pt>
                <c:pt idx="15927">
                  <c:v>-8.945999999999998</c:v>
                </c:pt>
                <c:pt idx="15928">
                  <c:v>-8.9439999999999955</c:v>
                </c:pt>
                <c:pt idx="15929">
                  <c:v>-8.9419999999999966</c:v>
                </c:pt>
                <c:pt idx="15930">
                  <c:v>-8.9399999999999977</c:v>
                </c:pt>
                <c:pt idx="15931">
                  <c:v>-8.9379999999999988</c:v>
                </c:pt>
                <c:pt idx="15932">
                  <c:v>-8.9359999999999964</c:v>
                </c:pt>
                <c:pt idx="15933">
                  <c:v>-8.9339999999999975</c:v>
                </c:pt>
                <c:pt idx="15934">
                  <c:v>-8.9319999999999986</c:v>
                </c:pt>
                <c:pt idx="15935">
                  <c:v>-8.9299999999999962</c:v>
                </c:pt>
                <c:pt idx="15936">
                  <c:v>-8.9279999999999973</c:v>
                </c:pt>
                <c:pt idx="15937">
                  <c:v>-8.9259999999999984</c:v>
                </c:pt>
                <c:pt idx="15938">
                  <c:v>-8.9239999999999959</c:v>
                </c:pt>
                <c:pt idx="15939">
                  <c:v>-8.921999999999997</c:v>
                </c:pt>
                <c:pt idx="15940">
                  <c:v>-8.9199999999999982</c:v>
                </c:pt>
                <c:pt idx="15941">
                  <c:v>-8.9179999999999957</c:v>
                </c:pt>
                <c:pt idx="15942">
                  <c:v>-8.9159999999999968</c:v>
                </c:pt>
                <c:pt idx="15943">
                  <c:v>-8.9139999999999979</c:v>
                </c:pt>
                <c:pt idx="15944">
                  <c:v>-8.9119999999999955</c:v>
                </c:pt>
                <c:pt idx="15945">
                  <c:v>-8.9099999999999966</c:v>
                </c:pt>
                <c:pt idx="15946">
                  <c:v>-8.9079999999999977</c:v>
                </c:pt>
                <c:pt idx="15947">
                  <c:v>-8.9059999999999988</c:v>
                </c:pt>
                <c:pt idx="15948">
                  <c:v>-8.9039999999999964</c:v>
                </c:pt>
                <c:pt idx="15949">
                  <c:v>-8.9019999999999975</c:v>
                </c:pt>
                <c:pt idx="15950">
                  <c:v>-8.8999999999999986</c:v>
                </c:pt>
                <c:pt idx="15951">
                  <c:v>-8.8979999999999961</c:v>
                </c:pt>
                <c:pt idx="15952">
                  <c:v>-8.8959999999999972</c:v>
                </c:pt>
                <c:pt idx="15953">
                  <c:v>-8.8939999999999984</c:v>
                </c:pt>
                <c:pt idx="15954">
                  <c:v>-8.8919999999999959</c:v>
                </c:pt>
                <c:pt idx="15955">
                  <c:v>-8.889999999999997</c:v>
                </c:pt>
                <c:pt idx="15956">
                  <c:v>-8.8879999999999981</c:v>
                </c:pt>
                <c:pt idx="15957">
                  <c:v>-8.8859999999999957</c:v>
                </c:pt>
                <c:pt idx="15958">
                  <c:v>-8.8839999999999968</c:v>
                </c:pt>
                <c:pt idx="15959">
                  <c:v>-8.8819999999999979</c:v>
                </c:pt>
                <c:pt idx="15960">
                  <c:v>-8.8799999999999955</c:v>
                </c:pt>
                <c:pt idx="15961">
                  <c:v>-8.8779999999999966</c:v>
                </c:pt>
                <c:pt idx="15962">
                  <c:v>-8.8759999999999977</c:v>
                </c:pt>
                <c:pt idx="15963">
                  <c:v>-8.8739999999999988</c:v>
                </c:pt>
                <c:pt idx="15964">
                  <c:v>-8.8719999999999963</c:v>
                </c:pt>
                <c:pt idx="15965">
                  <c:v>-8.8699999999999974</c:v>
                </c:pt>
                <c:pt idx="15966">
                  <c:v>-8.8679999999999986</c:v>
                </c:pt>
                <c:pt idx="15967">
                  <c:v>-8.8659999999999961</c:v>
                </c:pt>
                <c:pt idx="15968">
                  <c:v>-8.8639999999999972</c:v>
                </c:pt>
                <c:pt idx="15969">
                  <c:v>-8.8619999999999983</c:v>
                </c:pt>
                <c:pt idx="15970">
                  <c:v>-8.8599999999999959</c:v>
                </c:pt>
                <c:pt idx="15971">
                  <c:v>-8.857999999999997</c:v>
                </c:pt>
                <c:pt idx="15972">
                  <c:v>-8.8559999999999981</c:v>
                </c:pt>
                <c:pt idx="15973">
                  <c:v>-8.8539999999999957</c:v>
                </c:pt>
                <c:pt idx="15974">
                  <c:v>-8.8519999999999968</c:v>
                </c:pt>
                <c:pt idx="15975">
                  <c:v>-8.8499999999999979</c:v>
                </c:pt>
                <c:pt idx="15976">
                  <c:v>-8.8479999999999954</c:v>
                </c:pt>
                <c:pt idx="15977">
                  <c:v>-8.8459999999999965</c:v>
                </c:pt>
                <c:pt idx="15978">
                  <c:v>-8.8439999999999976</c:v>
                </c:pt>
                <c:pt idx="15979">
                  <c:v>-8.8419999999999987</c:v>
                </c:pt>
                <c:pt idx="15980">
                  <c:v>-8.8399999999999963</c:v>
                </c:pt>
                <c:pt idx="15981">
                  <c:v>-8.8379999999999974</c:v>
                </c:pt>
                <c:pt idx="15982">
                  <c:v>-8.8359999999999985</c:v>
                </c:pt>
                <c:pt idx="15983">
                  <c:v>-8.8339999999999961</c:v>
                </c:pt>
                <c:pt idx="15984">
                  <c:v>-8.8319999999999972</c:v>
                </c:pt>
                <c:pt idx="15985">
                  <c:v>-8.8299999999999983</c:v>
                </c:pt>
                <c:pt idx="15986">
                  <c:v>-8.8279999999999959</c:v>
                </c:pt>
                <c:pt idx="15987">
                  <c:v>-8.825999999999997</c:v>
                </c:pt>
                <c:pt idx="15988">
                  <c:v>-8.8239999999999981</c:v>
                </c:pt>
                <c:pt idx="15989">
                  <c:v>-8.8219999999999956</c:v>
                </c:pt>
                <c:pt idx="15990">
                  <c:v>-8.8199999999999967</c:v>
                </c:pt>
                <c:pt idx="15991">
                  <c:v>-8.8179999999999978</c:v>
                </c:pt>
                <c:pt idx="15992">
                  <c:v>-8.8159999999999954</c:v>
                </c:pt>
                <c:pt idx="15993">
                  <c:v>-8.8139999999999965</c:v>
                </c:pt>
                <c:pt idx="15994">
                  <c:v>-8.8119999999999976</c:v>
                </c:pt>
                <c:pt idx="15995">
                  <c:v>-8.8099999999999987</c:v>
                </c:pt>
                <c:pt idx="15996">
                  <c:v>-8.8079999999999963</c:v>
                </c:pt>
                <c:pt idx="15997">
                  <c:v>-8.8059999999999974</c:v>
                </c:pt>
                <c:pt idx="15998">
                  <c:v>-8.8039999999999985</c:v>
                </c:pt>
                <c:pt idx="15999">
                  <c:v>-8.801999999999996</c:v>
                </c:pt>
                <c:pt idx="16000">
                  <c:v>-8.7999999999999972</c:v>
                </c:pt>
                <c:pt idx="16001">
                  <c:v>-8.7979999999999947</c:v>
                </c:pt>
                <c:pt idx="16002">
                  <c:v>-8.7959999999999994</c:v>
                </c:pt>
                <c:pt idx="16003">
                  <c:v>-8.7939999999999969</c:v>
                </c:pt>
                <c:pt idx="16004">
                  <c:v>-8.7919999999999945</c:v>
                </c:pt>
                <c:pt idx="16005">
                  <c:v>-8.7899999999999991</c:v>
                </c:pt>
                <c:pt idx="16006">
                  <c:v>-8.7879999999999967</c:v>
                </c:pt>
                <c:pt idx="16007">
                  <c:v>-8.7859999999999943</c:v>
                </c:pt>
                <c:pt idx="16008">
                  <c:v>-8.7839999999999989</c:v>
                </c:pt>
                <c:pt idx="16009">
                  <c:v>-8.7819999999999965</c:v>
                </c:pt>
                <c:pt idx="16010">
                  <c:v>-8.779999999999994</c:v>
                </c:pt>
                <c:pt idx="16011">
                  <c:v>-8.7779999999999987</c:v>
                </c:pt>
                <c:pt idx="16012">
                  <c:v>-8.7759999999999962</c:v>
                </c:pt>
                <c:pt idx="16013">
                  <c:v>-8.7739999999999938</c:v>
                </c:pt>
                <c:pt idx="16014">
                  <c:v>-8.7719999999999985</c:v>
                </c:pt>
                <c:pt idx="16015">
                  <c:v>-8.769999999999996</c:v>
                </c:pt>
                <c:pt idx="16016">
                  <c:v>-8.7680000000000007</c:v>
                </c:pt>
                <c:pt idx="16017">
                  <c:v>-8.7659999999999982</c:v>
                </c:pt>
                <c:pt idx="16018">
                  <c:v>-8.7639999999999958</c:v>
                </c:pt>
                <c:pt idx="16019">
                  <c:v>-8.7620000000000005</c:v>
                </c:pt>
                <c:pt idx="16020">
                  <c:v>-8.759999999999998</c:v>
                </c:pt>
                <c:pt idx="16021">
                  <c:v>-8.7579999999999956</c:v>
                </c:pt>
                <c:pt idx="16022">
                  <c:v>-8.7560000000000002</c:v>
                </c:pt>
                <c:pt idx="16023">
                  <c:v>-8.7539999999999978</c:v>
                </c:pt>
                <c:pt idx="16024">
                  <c:v>-8.7519999999999953</c:v>
                </c:pt>
                <c:pt idx="16025">
                  <c:v>-8.75</c:v>
                </c:pt>
                <c:pt idx="16026">
                  <c:v>-8.7479999999999976</c:v>
                </c:pt>
                <c:pt idx="16027">
                  <c:v>-8.7459999999999951</c:v>
                </c:pt>
                <c:pt idx="16028">
                  <c:v>-8.7439999999999998</c:v>
                </c:pt>
                <c:pt idx="16029">
                  <c:v>-8.7419999999999973</c:v>
                </c:pt>
                <c:pt idx="16030">
                  <c:v>-8.7399999999999949</c:v>
                </c:pt>
                <c:pt idx="16031">
                  <c:v>-8.7379999999999995</c:v>
                </c:pt>
                <c:pt idx="16032">
                  <c:v>-8.7359999999999971</c:v>
                </c:pt>
                <c:pt idx="16033">
                  <c:v>-8.7339999999999947</c:v>
                </c:pt>
                <c:pt idx="16034">
                  <c:v>-8.7319999999999993</c:v>
                </c:pt>
                <c:pt idx="16035">
                  <c:v>-8.7299999999999969</c:v>
                </c:pt>
                <c:pt idx="16036">
                  <c:v>-8.7279999999999944</c:v>
                </c:pt>
                <c:pt idx="16037">
                  <c:v>-8.7259999999999991</c:v>
                </c:pt>
                <c:pt idx="16038">
                  <c:v>-8.7239999999999966</c:v>
                </c:pt>
                <c:pt idx="16039">
                  <c:v>-8.7219999999999942</c:v>
                </c:pt>
                <c:pt idx="16040">
                  <c:v>-8.7199999999999989</c:v>
                </c:pt>
                <c:pt idx="16041">
                  <c:v>-8.7179999999999964</c:v>
                </c:pt>
                <c:pt idx="16042">
                  <c:v>-8.715999999999994</c:v>
                </c:pt>
                <c:pt idx="16043">
                  <c:v>-8.7139999999999986</c:v>
                </c:pt>
                <c:pt idx="16044">
                  <c:v>-8.7119999999999962</c:v>
                </c:pt>
                <c:pt idx="16045">
                  <c:v>-8.7099999999999937</c:v>
                </c:pt>
                <c:pt idx="16046">
                  <c:v>-8.7079999999999984</c:v>
                </c:pt>
                <c:pt idx="16047">
                  <c:v>-8.705999999999996</c:v>
                </c:pt>
                <c:pt idx="16048">
                  <c:v>-8.7040000000000006</c:v>
                </c:pt>
                <c:pt idx="16049">
                  <c:v>-8.7019999999999982</c:v>
                </c:pt>
                <c:pt idx="16050">
                  <c:v>-8.6999999999999957</c:v>
                </c:pt>
                <c:pt idx="16051">
                  <c:v>-8.6980000000000004</c:v>
                </c:pt>
                <c:pt idx="16052">
                  <c:v>-8.695999999999998</c:v>
                </c:pt>
                <c:pt idx="16053">
                  <c:v>-8.6939999999999955</c:v>
                </c:pt>
                <c:pt idx="16054">
                  <c:v>-8.6920000000000002</c:v>
                </c:pt>
                <c:pt idx="16055">
                  <c:v>-8.6899999999999977</c:v>
                </c:pt>
                <c:pt idx="16056">
                  <c:v>-8.6879999999999953</c:v>
                </c:pt>
                <c:pt idx="16057">
                  <c:v>-8.6859999999999999</c:v>
                </c:pt>
                <c:pt idx="16058">
                  <c:v>-8.6839999999999975</c:v>
                </c:pt>
                <c:pt idx="16059">
                  <c:v>-8.6819999999999951</c:v>
                </c:pt>
                <c:pt idx="16060">
                  <c:v>-8.68</c:v>
                </c:pt>
                <c:pt idx="16061">
                  <c:v>-8.6779999999999973</c:v>
                </c:pt>
                <c:pt idx="16062">
                  <c:v>-8.6759999999999948</c:v>
                </c:pt>
                <c:pt idx="16063">
                  <c:v>-8.6739999999999995</c:v>
                </c:pt>
                <c:pt idx="16064">
                  <c:v>-8.671999999999997</c:v>
                </c:pt>
                <c:pt idx="16065">
                  <c:v>-8.6699999999999946</c:v>
                </c:pt>
                <c:pt idx="16066">
                  <c:v>-8.6679999999999993</c:v>
                </c:pt>
                <c:pt idx="16067">
                  <c:v>-8.6659999999999968</c:v>
                </c:pt>
                <c:pt idx="16068">
                  <c:v>-8.6639999999999944</c:v>
                </c:pt>
                <c:pt idx="16069">
                  <c:v>-8.661999999999999</c:v>
                </c:pt>
                <c:pt idx="16070">
                  <c:v>-8.6599999999999966</c:v>
                </c:pt>
                <c:pt idx="16071">
                  <c:v>-8.6579999999999941</c:v>
                </c:pt>
                <c:pt idx="16072">
                  <c:v>-8.6559999999999988</c:v>
                </c:pt>
                <c:pt idx="16073">
                  <c:v>-8.6539999999999964</c:v>
                </c:pt>
                <c:pt idx="16074">
                  <c:v>-8.6519999999999939</c:v>
                </c:pt>
                <c:pt idx="16075">
                  <c:v>-8.6499999999999986</c:v>
                </c:pt>
                <c:pt idx="16076">
                  <c:v>-8.6479999999999961</c:v>
                </c:pt>
                <c:pt idx="16077">
                  <c:v>-8.6459999999999937</c:v>
                </c:pt>
                <c:pt idx="16078">
                  <c:v>-8.6439999999999984</c:v>
                </c:pt>
                <c:pt idx="16079">
                  <c:v>-8.6419999999999959</c:v>
                </c:pt>
                <c:pt idx="16080">
                  <c:v>-8.64</c:v>
                </c:pt>
                <c:pt idx="16081">
                  <c:v>-8.6379999999999981</c:v>
                </c:pt>
                <c:pt idx="16082">
                  <c:v>-8.6359999999999957</c:v>
                </c:pt>
                <c:pt idx="16083">
                  <c:v>-8.6340000000000003</c:v>
                </c:pt>
                <c:pt idx="16084">
                  <c:v>-8.6319999999999979</c:v>
                </c:pt>
                <c:pt idx="16085">
                  <c:v>-8.6299999999999955</c:v>
                </c:pt>
                <c:pt idx="16086">
                  <c:v>-8.6280000000000001</c:v>
                </c:pt>
                <c:pt idx="16087">
                  <c:v>-8.6259999999999977</c:v>
                </c:pt>
                <c:pt idx="16088">
                  <c:v>-8.6239999999999952</c:v>
                </c:pt>
                <c:pt idx="16089">
                  <c:v>-8.6219999999999999</c:v>
                </c:pt>
                <c:pt idx="16090">
                  <c:v>-8.6199999999999974</c:v>
                </c:pt>
                <c:pt idx="16091">
                  <c:v>-8.617999999999995</c:v>
                </c:pt>
                <c:pt idx="16092">
                  <c:v>-8.6159999999999997</c:v>
                </c:pt>
                <c:pt idx="16093">
                  <c:v>-8.6139999999999972</c:v>
                </c:pt>
                <c:pt idx="16094">
                  <c:v>-8.6119999999999948</c:v>
                </c:pt>
                <c:pt idx="16095">
                  <c:v>-8.61</c:v>
                </c:pt>
                <c:pt idx="16096">
                  <c:v>-8.607999999999997</c:v>
                </c:pt>
                <c:pt idx="16097">
                  <c:v>-8.6059999999999945</c:v>
                </c:pt>
                <c:pt idx="16098">
                  <c:v>-8.6039999999999992</c:v>
                </c:pt>
                <c:pt idx="16099">
                  <c:v>-8.6019999999999968</c:v>
                </c:pt>
                <c:pt idx="16100">
                  <c:v>-8.5999999999999943</c:v>
                </c:pt>
                <c:pt idx="16101">
                  <c:v>-8.597999999999999</c:v>
                </c:pt>
                <c:pt idx="16102">
                  <c:v>-8.5959999999999965</c:v>
                </c:pt>
                <c:pt idx="16103">
                  <c:v>-8.5939999999999941</c:v>
                </c:pt>
                <c:pt idx="16104">
                  <c:v>-8.5919999999999987</c:v>
                </c:pt>
                <c:pt idx="16105">
                  <c:v>-8.5899999999999963</c:v>
                </c:pt>
                <c:pt idx="16106">
                  <c:v>-8.5879999999999939</c:v>
                </c:pt>
                <c:pt idx="16107">
                  <c:v>-8.5859999999999985</c:v>
                </c:pt>
                <c:pt idx="16108">
                  <c:v>-8.5839999999999961</c:v>
                </c:pt>
                <c:pt idx="16109">
                  <c:v>-8.5819999999999936</c:v>
                </c:pt>
                <c:pt idx="16110">
                  <c:v>-8.5799999999999983</c:v>
                </c:pt>
                <c:pt idx="16111">
                  <c:v>-8.5779999999999959</c:v>
                </c:pt>
                <c:pt idx="16112">
                  <c:v>-8.5760000000000005</c:v>
                </c:pt>
                <c:pt idx="16113">
                  <c:v>-8.5739999999999981</c:v>
                </c:pt>
                <c:pt idx="16114">
                  <c:v>-8.5719999999999956</c:v>
                </c:pt>
                <c:pt idx="16115">
                  <c:v>-8.57</c:v>
                </c:pt>
                <c:pt idx="16116">
                  <c:v>-8.5679999999999978</c:v>
                </c:pt>
                <c:pt idx="16117">
                  <c:v>-8.5659999999999954</c:v>
                </c:pt>
                <c:pt idx="16118">
                  <c:v>-8.5640000000000001</c:v>
                </c:pt>
                <c:pt idx="16119">
                  <c:v>-8.5619999999999976</c:v>
                </c:pt>
                <c:pt idx="16120">
                  <c:v>-8.5599999999999952</c:v>
                </c:pt>
                <c:pt idx="16121">
                  <c:v>-8.5579999999999998</c:v>
                </c:pt>
                <c:pt idx="16122">
                  <c:v>-8.5559999999999974</c:v>
                </c:pt>
                <c:pt idx="16123">
                  <c:v>-8.5539999999999949</c:v>
                </c:pt>
                <c:pt idx="16124">
                  <c:v>-8.5519999999999996</c:v>
                </c:pt>
                <c:pt idx="16125">
                  <c:v>-8.5499999999999972</c:v>
                </c:pt>
                <c:pt idx="16126">
                  <c:v>-8.5479999999999947</c:v>
                </c:pt>
                <c:pt idx="16127">
                  <c:v>-8.5459999999999994</c:v>
                </c:pt>
                <c:pt idx="16128">
                  <c:v>-8.5439999999999969</c:v>
                </c:pt>
                <c:pt idx="16129">
                  <c:v>-8.5419999999999945</c:v>
                </c:pt>
                <c:pt idx="16130">
                  <c:v>-8.5399999999999991</c:v>
                </c:pt>
                <c:pt idx="16131">
                  <c:v>-8.5379999999999967</c:v>
                </c:pt>
                <c:pt idx="16132">
                  <c:v>-8.5359999999999943</c:v>
                </c:pt>
                <c:pt idx="16133">
                  <c:v>-8.5339999999999989</c:v>
                </c:pt>
                <c:pt idx="16134">
                  <c:v>-8.5319999999999965</c:v>
                </c:pt>
                <c:pt idx="16135">
                  <c:v>-8.529999999999994</c:v>
                </c:pt>
                <c:pt idx="16136">
                  <c:v>-8.5279999999999987</c:v>
                </c:pt>
                <c:pt idx="16137">
                  <c:v>-8.5259999999999962</c:v>
                </c:pt>
                <c:pt idx="16138">
                  <c:v>-8.5239999999999938</c:v>
                </c:pt>
                <c:pt idx="16139">
                  <c:v>-8.5219999999999985</c:v>
                </c:pt>
                <c:pt idx="16140">
                  <c:v>-8.519999999999996</c:v>
                </c:pt>
                <c:pt idx="16141">
                  <c:v>-8.5180000000000007</c:v>
                </c:pt>
                <c:pt idx="16142">
                  <c:v>-8.5159999999999982</c:v>
                </c:pt>
                <c:pt idx="16143">
                  <c:v>-8.5139999999999958</c:v>
                </c:pt>
                <c:pt idx="16144">
                  <c:v>-8.5120000000000005</c:v>
                </c:pt>
                <c:pt idx="16145">
                  <c:v>-8.509999999999998</c:v>
                </c:pt>
                <c:pt idx="16146">
                  <c:v>-8.5079999999999956</c:v>
                </c:pt>
                <c:pt idx="16147">
                  <c:v>-8.5060000000000002</c:v>
                </c:pt>
                <c:pt idx="16148">
                  <c:v>-8.5039999999999978</c:v>
                </c:pt>
                <c:pt idx="16149">
                  <c:v>-8.5019999999999953</c:v>
                </c:pt>
                <c:pt idx="16150">
                  <c:v>-8.5</c:v>
                </c:pt>
                <c:pt idx="16151">
                  <c:v>-8.4979999999999976</c:v>
                </c:pt>
                <c:pt idx="16152">
                  <c:v>-8.4959999999999951</c:v>
                </c:pt>
                <c:pt idx="16153">
                  <c:v>-8.4939999999999998</c:v>
                </c:pt>
                <c:pt idx="16154">
                  <c:v>-8.4919999999999973</c:v>
                </c:pt>
                <c:pt idx="16155">
                  <c:v>-8.4899999999999949</c:v>
                </c:pt>
                <c:pt idx="16156">
                  <c:v>-8.4879999999999995</c:v>
                </c:pt>
                <c:pt idx="16157">
                  <c:v>-8.4859999999999971</c:v>
                </c:pt>
                <c:pt idx="16158">
                  <c:v>-8.4839999999999947</c:v>
                </c:pt>
                <c:pt idx="16159">
                  <c:v>-8.4819999999999993</c:v>
                </c:pt>
                <c:pt idx="16160">
                  <c:v>-8.4799999999999969</c:v>
                </c:pt>
                <c:pt idx="16161">
                  <c:v>-8.4779999999999944</c:v>
                </c:pt>
                <c:pt idx="16162">
                  <c:v>-8.4759999999999991</c:v>
                </c:pt>
                <c:pt idx="16163">
                  <c:v>-8.4739999999999966</c:v>
                </c:pt>
                <c:pt idx="16164">
                  <c:v>-8.4719999999999942</c:v>
                </c:pt>
                <c:pt idx="16165">
                  <c:v>-8.4699999999999989</c:v>
                </c:pt>
                <c:pt idx="16166">
                  <c:v>-8.4679999999999964</c:v>
                </c:pt>
                <c:pt idx="16167">
                  <c:v>-8.465999999999994</c:v>
                </c:pt>
                <c:pt idx="16168">
                  <c:v>-8.4639999999999986</c:v>
                </c:pt>
                <c:pt idx="16169">
                  <c:v>-8.4619999999999962</c:v>
                </c:pt>
                <c:pt idx="16170">
                  <c:v>-8.4599999999999937</c:v>
                </c:pt>
                <c:pt idx="16171">
                  <c:v>-8.4579999999999984</c:v>
                </c:pt>
                <c:pt idx="16172">
                  <c:v>-8.455999999999996</c:v>
                </c:pt>
                <c:pt idx="16173">
                  <c:v>-8.4540000000000006</c:v>
                </c:pt>
                <c:pt idx="16174">
                  <c:v>-8.4519999999999982</c:v>
                </c:pt>
                <c:pt idx="16175">
                  <c:v>-8.4499999999999957</c:v>
                </c:pt>
                <c:pt idx="16176">
                  <c:v>-8.4480000000000004</c:v>
                </c:pt>
                <c:pt idx="16177">
                  <c:v>-8.445999999999998</c:v>
                </c:pt>
                <c:pt idx="16178">
                  <c:v>-8.4439999999999955</c:v>
                </c:pt>
                <c:pt idx="16179">
                  <c:v>-8.4420000000000002</c:v>
                </c:pt>
                <c:pt idx="16180">
                  <c:v>-8.4399999999999977</c:v>
                </c:pt>
                <c:pt idx="16181">
                  <c:v>-8.4379999999999953</c:v>
                </c:pt>
                <c:pt idx="16182">
                  <c:v>-8.4359999999999999</c:v>
                </c:pt>
                <c:pt idx="16183">
                  <c:v>-8.4339999999999975</c:v>
                </c:pt>
                <c:pt idx="16184">
                  <c:v>-8.4319999999999951</c:v>
                </c:pt>
                <c:pt idx="16185">
                  <c:v>-8.43</c:v>
                </c:pt>
                <c:pt idx="16186">
                  <c:v>-8.4279999999999973</c:v>
                </c:pt>
                <c:pt idx="16187">
                  <c:v>-8.4259999999999948</c:v>
                </c:pt>
                <c:pt idx="16188">
                  <c:v>-8.4239999999999995</c:v>
                </c:pt>
                <c:pt idx="16189">
                  <c:v>-8.421999999999997</c:v>
                </c:pt>
                <c:pt idx="16190">
                  <c:v>-8.4199999999999946</c:v>
                </c:pt>
                <c:pt idx="16191">
                  <c:v>-8.4179999999999993</c:v>
                </c:pt>
                <c:pt idx="16192">
                  <c:v>-8.4159999999999968</c:v>
                </c:pt>
                <c:pt idx="16193">
                  <c:v>-8.4139999999999944</c:v>
                </c:pt>
                <c:pt idx="16194">
                  <c:v>-8.411999999999999</c:v>
                </c:pt>
                <c:pt idx="16195">
                  <c:v>-8.4099999999999966</c:v>
                </c:pt>
                <c:pt idx="16196">
                  <c:v>-8.4079999999999941</c:v>
                </c:pt>
                <c:pt idx="16197">
                  <c:v>-8.4059999999999988</c:v>
                </c:pt>
                <c:pt idx="16198">
                  <c:v>-8.4039999999999964</c:v>
                </c:pt>
                <c:pt idx="16199">
                  <c:v>-8.4019999999999939</c:v>
                </c:pt>
                <c:pt idx="16200">
                  <c:v>-8.3999999999999986</c:v>
                </c:pt>
                <c:pt idx="16201">
                  <c:v>-8.3979999999999961</c:v>
                </c:pt>
                <c:pt idx="16202">
                  <c:v>-8.3959999999999937</c:v>
                </c:pt>
                <c:pt idx="16203">
                  <c:v>-8.3939999999999984</c:v>
                </c:pt>
                <c:pt idx="16204">
                  <c:v>-8.3919999999999959</c:v>
                </c:pt>
                <c:pt idx="16205">
                  <c:v>-8.39</c:v>
                </c:pt>
                <c:pt idx="16206">
                  <c:v>-8.3879999999999981</c:v>
                </c:pt>
                <c:pt idx="16207">
                  <c:v>-8.3859999999999957</c:v>
                </c:pt>
                <c:pt idx="16208">
                  <c:v>-8.3840000000000003</c:v>
                </c:pt>
                <c:pt idx="16209">
                  <c:v>-8.3819999999999979</c:v>
                </c:pt>
                <c:pt idx="16210">
                  <c:v>-8.3799999999999955</c:v>
                </c:pt>
                <c:pt idx="16211">
                  <c:v>-8.3780000000000001</c:v>
                </c:pt>
                <c:pt idx="16212">
                  <c:v>-8.3759999999999977</c:v>
                </c:pt>
                <c:pt idx="16213">
                  <c:v>-8.3739999999999952</c:v>
                </c:pt>
                <c:pt idx="16214">
                  <c:v>-8.3719999999999999</c:v>
                </c:pt>
                <c:pt idx="16215">
                  <c:v>-8.3699999999999974</c:v>
                </c:pt>
                <c:pt idx="16216">
                  <c:v>-8.367999999999995</c:v>
                </c:pt>
                <c:pt idx="16217">
                  <c:v>-8.3659999999999997</c:v>
                </c:pt>
                <c:pt idx="16218">
                  <c:v>-8.3639999999999972</c:v>
                </c:pt>
                <c:pt idx="16219">
                  <c:v>-8.3619999999999948</c:v>
                </c:pt>
                <c:pt idx="16220">
                  <c:v>-8.36</c:v>
                </c:pt>
                <c:pt idx="16221">
                  <c:v>-8.357999999999997</c:v>
                </c:pt>
                <c:pt idx="16222">
                  <c:v>-8.3559999999999945</c:v>
                </c:pt>
                <c:pt idx="16223">
                  <c:v>-8.3539999999999992</c:v>
                </c:pt>
                <c:pt idx="16224">
                  <c:v>-8.3519999999999968</c:v>
                </c:pt>
                <c:pt idx="16225">
                  <c:v>-8.3499999999999943</c:v>
                </c:pt>
                <c:pt idx="16226">
                  <c:v>-8.347999999999999</c:v>
                </c:pt>
                <c:pt idx="16227">
                  <c:v>-8.3459999999999965</c:v>
                </c:pt>
                <c:pt idx="16228">
                  <c:v>-8.3439999999999941</c:v>
                </c:pt>
                <c:pt idx="16229">
                  <c:v>-8.3419999999999987</c:v>
                </c:pt>
                <c:pt idx="16230">
                  <c:v>-8.3399999999999963</c:v>
                </c:pt>
                <c:pt idx="16231">
                  <c:v>-8.3379999999999939</c:v>
                </c:pt>
                <c:pt idx="16232">
                  <c:v>-8.3359999999999985</c:v>
                </c:pt>
                <c:pt idx="16233">
                  <c:v>-8.3339999999999961</c:v>
                </c:pt>
                <c:pt idx="16234">
                  <c:v>-8.3319999999999936</c:v>
                </c:pt>
                <c:pt idx="16235">
                  <c:v>-8.3299999999999983</c:v>
                </c:pt>
                <c:pt idx="16236">
                  <c:v>-8.3279999999999959</c:v>
                </c:pt>
                <c:pt idx="16237">
                  <c:v>-8.3260000000000005</c:v>
                </c:pt>
                <c:pt idx="16238">
                  <c:v>-8.3239999999999981</c:v>
                </c:pt>
                <c:pt idx="16239">
                  <c:v>-8.3219999999999956</c:v>
                </c:pt>
                <c:pt idx="16240">
                  <c:v>-8.32</c:v>
                </c:pt>
                <c:pt idx="16241">
                  <c:v>-8.3179999999999978</c:v>
                </c:pt>
                <c:pt idx="16242">
                  <c:v>-8.3159999999999954</c:v>
                </c:pt>
                <c:pt idx="16243">
                  <c:v>-8.3140000000000001</c:v>
                </c:pt>
                <c:pt idx="16244">
                  <c:v>-8.3119999999999976</c:v>
                </c:pt>
                <c:pt idx="16245">
                  <c:v>-8.3099999999999952</c:v>
                </c:pt>
                <c:pt idx="16246">
                  <c:v>-8.3079999999999998</c:v>
                </c:pt>
                <c:pt idx="16247">
                  <c:v>-8.3059999999999974</c:v>
                </c:pt>
                <c:pt idx="16248">
                  <c:v>-8.3039999999999949</c:v>
                </c:pt>
                <c:pt idx="16249">
                  <c:v>-8.3019999999999996</c:v>
                </c:pt>
                <c:pt idx="16250">
                  <c:v>-8.2999999999999972</c:v>
                </c:pt>
                <c:pt idx="16251">
                  <c:v>-8.2979999999999947</c:v>
                </c:pt>
                <c:pt idx="16252">
                  <c:v>-8.2959999999999994</c:v>
                </c:pt>
                <c:pt idx="16253">
                  <c:v>-8.2939999999999969</c:v>
                </c:pt>
                <c:pt idx="16254">
                  <c:v>-8.2919999999999945</c:v>
                </c:pt>
                <c:pt idx="16255">
                  <c:v>-8.2899999999999991</c:v>
                </c:pt>
                <c:pt idx="16256">
                  <c:v>-8.2879999999999967</c:v>
                </c:pt>
                <c:pt idx="16257">
                  <c:v>-8.2859999999999943</c:v>
                </c:pt>
                <c:pt idx="16258">
                  <c:v>-8.2839999999999989</c:v>
                </c:pt>
                <c:pt idx="16259">
                  <c:v>-8.2819999999999965</c:v>
                </c:pt>
                <c:pt idx="16260">
                  <c:v>-8.279999999999994</c:v>
                </c:pt>
                <c:pt idx="16261">
                  <c:v>-8.2779999999999987</c:v>
                </c:pt>
                <c:pt idx="16262">
                  <c:v>-8.2759999999999962</c:v>
                </c:pt>
                <c:pt idx="16263">
                  <c:v>-8.2739999999999938</c:v>
                </c:pt>
                <c:pt idx="16264">
                  <c:v>-8.2719999999999985</c:v>
                </c:pt>
                <c:pt idx="16265">
                  <c:v>-8.269999999999996</c:v>
                </c:pt>
                <c:pt idx="16266">
                  <c:v>-8.2680000000000007</c:v>
                </c:pt>
                <c:pt idx="16267">
                  <c:v>-8.2659999999999982</c:v>
                </c:pt>
                <c:pt idx="16268">
                  <c:v>-8.2639999999999958</c:v>
                </c:pt>
                <c:pt idx="16269">
                  <c:v>-8.2620000000000005</c:v>
                </c:pt>
                <c:pt idx="16270">
                  <c:v>-8.259999999999998</c:v>
                </c:pt>
                <c:pt idx="16271">
                  <c:v>-8.2579999999999956</c:v>
                </c:pt>
                <c:pt idx="16272">
                  <c:v>-8.2560000000000002</c:v>
                </c:pt>
                <c:pt idx="16273">
                  <c:v>-8.2539999999999978</c:v>
                </c:pt>
                <c:pt idx="16274">
                  <c:v>-8.2519999999999953</c:v>
                </c:pt>
                <c:pt idx="16275">
                  <c:v>-8.25</c:v>
                </c:pt>
                <c:pt idx="16276">
                  <c:v>-8.2479999999999976</c:v>
                </c:pt>
                <c:pt idx="16277">
                  <c:v>-8.2459999999999951</c:v>
                </c:pt>
                <c:pt idx="16278">
                  <c:v>-8.2439999999999998</c:v>
                </c:pt>
                <c:pt idx="16279">
                  <c:v>-8.2419999999999973</c:v>
                </c:pt>
                <c:pt idx="16280">
                  <c:v>-8.2399999999999949</c:v>
                </c:pt>
                <c:pt idx="16281">
                  <c:v>-8.2379999999999995</c:v>
                </c:pt>
                <c:pt idx="16282">
                  <c:v>-8.2359999999999971</c:v>
                </c:pt>
                <c:pt idx="16283">
                  <c:v>-8.2339999999999947</c:v>
                </c:pt>
                <c:pt idx="16284">
                  <c:v>-8.2319999999999993</c:v>
                </c:pt>
                <c:pt idx="16285">
                  <c:v>-8.2299999999999969</c:v>
                </c:pt>
                <c:pt idx="16286">
                  <c:v>-8.2279999999999944</c:v>
                </c:pt>
                <c:pt idx="16287">
                  <c:v>-8.2259999999999991</c:v>
                </c:pt>
                <c:pt idx="16288">
                  <c:v>-8.2239999999999966</c:v>
                </c:pt>
                <c:pt idx="16289">
                  <c:v>-8.2219999999999942</c:v>
                </c:pt>
                <c:pt idx="16290">
                  <c:v>-8.2199999999999989</c:v>
                </c:pt>
                <c:pt idx="16291">
                  <c:v>-8.2179999999999964</c:v>
                </c:pt>
                <c:pt idx="16292">
                  <c:v>-8.215999999999994</c:v>
                </c:pt>
                <c:pt idx="16293">
                  <c:v>-8.2139999999999986</c:v>
                </c:pt>
                <c:pt idx="16294">
                  <c:v>-8.2119999999999962</c:v>
                </c:pt>
                <c:pt idx="16295">
                  <c:v>-8.2099999999999937</c:v>
                </c:pt>
                <c:pt idx="16296">
                  <c:v>-8.2079999999999984</c:v>
                </c:pt>
                <c:pt idx="16297">
                  <c:v>-8.205999999999996</c:v>
                </c:pt>
                <c:pt idx="16298">
                  <c:v>-8.2040000000000006</c:v>
                </c:pt>
                <c:pt idx="16299">
                  <c:v>-8.2019999999999982</c:v>
                </c:pt>
                <c:pt idx="16300">
                  <c:v>-8.1999999999999957</c:v>
                </c:pt>
                <c:pt idx="16301">
                  <c:v>-8.1980000000000004</c:v>
                </c:pt>
                <c:pt idx="16302">
                  <c:v>-8.195999999999998</c:v>
                </c:pt>
                <c:pt idx="16303">
                  <c:v>-8.1939999999999955</c:v>
                </c:pt>
                <c:pt idx="16304">
                  <c:v>-8.1920000000000002</c:v>
                </c:pt>
                <c:pt idx="16305">
                  <c:v>-8.1899999999999977</c:v>
                </c:pt>
                <c:pt idx="16306">
                  <c:v>-8.1879999999999953</c:v>
                </c:pt>
                <c:pt idx="16307">
                  <c:v>-8.1859999999999999</c:v>
                </c:pt>
                <c:pt idx="16308">
                  <c:v>-8.1839999999999975</c:v>
                </c:pt>
                <c:pt idx="16309">
                  <c:v>-8.1819999999999951</c:v>
                </c:pt>
                <c:pt idx="16310">
                  <c:v>-8.18</c:v>
                </c:pt>
                <c:pt idx="16311">
                  <c:v>-8.1779999999999973</c:v>
                </c:pt>
                <c:pt idx="16312">
                  <c:v>-8.1759999999999948</c:v>
                </c:pt>
                <c:pt idx="16313">
                  <c:v>-8.1739999999999995</c:v>
                </c:pt>
                <c:pt idx="16314">
                  <c:v>-8.171999999999997</c:v>
                </c:pt>
                <c:pt idx="16315">
                  <c:v>-8.1699999999999946</c:v>
                </c:pt>
                <c:pt idx="16316">
                  <c:v>-8.1679999999999993</c:v>
                </c:pt>
                <c:pt idx="16317">
                  <c:v>-8.1659999999999968</c:v>
                </c:pt>
                <c:pt idx="16318">
                  <c:v>-8.1639999999999944</c:v>
                </c:pt>
                <c:pt idx="16319">
                  <c:v>-8.161999999999999</c:v>
                </c:pt>
                <c:pt idx="16320">
                  <c:v>-8.1599999999999966</c:v>
                </c:pt>
                <c:pt idx="16321">
                  <c:v>-8.1579999999999941</c:v>
                </c:pt>
                <c:pt idx="16322">
                  <c:v>-8.1559999999999988</c:v>
                </c:pt>
                <c:pt idx="16323">
                  <c:v>-8.1539999999999964</c:v>
                </c:pt>
                <c:pt idx="16324">
                  <c:v>-8.1519999999999939</c:v>
                </c:pt>
                <c:pt idx="16325">
                  <c:v>-8.1499999999999986</c:v>
                </c:pt>
                <c:pt idx="16326">
                  <c:v>-8.1479999999999961</c:v>
                </c:pt>
                <c:pt idx="16327">
                  <c:v>-8.1459999999999937</c:v>
                </c:pt>
                <c:pt idx="16328">
                  <c:v>-8.1439999999999984</c:v>
                </c:pt>
                <c:pt idx="16329">
                  <c:v>-8.1419999999999959</c:v>
                </c:pt>
                <c:pt idx="16330">
                  <c:v>-8.14</c:v>
                </c:pt>
                <c:pt idx="16331">
                  <c:v>-8.1379999999999981</c:v>
                </c:pt>
                <c:pt idx="16332">
                  <c:v>-8.1359999999999957</c:v>
                </c:pt>
                <c:pt idx="16333">
                  <c:v>-8.1340000000000003</c:v>
                </c:pt>
                <c:pt idx="16334">
                  <c:v>-8.1319999999999979</c:v>
                </c:pt>
                <c:pt idx="16335">
                  <c:v>-8.1299999999999955</c:v>
                </c:pt>
                <c:pt idx="16336">
                  <c:v>-8.1280000000000001</c:v>
                </c:pt>
                <c:pt idx="16337">
                  <c:v>-8.1259999999999977</c:v>
                </c:pt>
                <c:pt idx="16338">
                  <c:v>-8.1239999999999952</c:v>
                </c:pt>
                <c:pt idx="16339">
                  <c:v>-8.1219999999999999</c:v>
                </c:pt>
                <c:pt idx="16340">
                  <c:v>-8.1199999999999974</c:v>
                </c:pt>
                <c:pt idx="16341">
                  <c:v>-8.117999999999995</c:v>
                </c:pt>
                <c:pt idx="16342">
                  <c:v>-8.1159999999999997</c:v>
                </c:pt>
                <c:pt idx="16343">
                  <c:v>-8.1139999999999972</c:v>
                </c:pt>
                <c:pt idx="16344">
                  <c:v>-8.1119999999999948</c:v>
                </c:pt>
                <c:pt idx="16345">
                  <c:v>-8.11</c:v>
                </c:pt>
                <c:pt idx="16346">
                  <c:v>-8.107999999999997</c:v>
                </c:pt>
                <c:pt idx="16347">
                  <c:v>-8.1059999999999945</c:v>
                </c:pt>
                <c:pt idx="16348">
                  <c:v>-8.1039999999999992</c:v>
                </c:pt>
                <c:pt idx="16349">
                  <c:v>-8.1019999999999968</c:v>
                </c:pt>
                <c:pt idx="16350">
                  <c:v>-8.0999999999999943</c:v>
                </c:pt>
                <c:pt idx="16351">
                  <c:v>-8.097999999999999</c:v>
                </c:pt>
                <c:pt idx="16352">
                  <c:v>-8.0959999999999965</c:v>
                </c:pt>
                <c:pt idx="16353">
                  <c:v>-8.0939999999999941</c:v>
                </c:pt>
                <c:pt idx="16354">
                  <c:v>-8.0919999999999987</c:v>
                </c:pt>
                <c:pt idx="16355">
                  <c:v>-8.0899999999999963</c:v>
                </c:pt>
                <c:pt idx="16356">
                  <c:v>-8.0879999999999939</c:v>
                </c:pt>
                <c:pt idx="16357">
                  <c:v>-8.0859999999999985</c:v>
                </c:pt>
                <c:pt idx="16358">
                  <c:v>-8.0839999999999961</c:v>
                </c:pt>
                <c:pt idx="16359">
                  <c:v>-8.0819999999999936</c:v>
                </c:pt>
                <c:pt idx="16360">
                  <c:v>-8.0799999999999983</c:v>
                </c:pt>
                <c:pt idx="16361">
                  <c:v>-8.0779999999999959</c:v>
                </c:pt>
                <c:pt idx="16362">
                  <c:v>-8.0760000000000005</c:v>
                </c:pt>
                <c:pt idx="16363">
                  <c:v>-8.0739999999999981</c:v>
                </c:pt>
                <c:pt idx="16364">
                  <c:v>-8.0719999999999956</c:v>
                </c:pt>
                <c:pt idx="16365">
                  <c:v>-8.07</c:v>
                </c:pt>
                <c:pt idx="16366">
                  <c:v>-8.0679999999999978</c:v>
                </c:pt>
                <c:pt idx="16367">
                  <c:v>-8.0659999999999954</c:v>
                </c:pt>
                <c:pt idx="16368">
                  <c:v>-8.0640000000000001</c:v>
                </c:pt>
                <c:pt idx="16369">
                  <c:v>-8.0619999999999976</c:v>
                </c:pt>
                <c:pt idx="16370">
                  <c:v>-8.0599999999999952</c:v>
                </c:pt>
                <c:pt idx="16371">
                  <c:v>-8.0579999999999998</c:v>
                </c:pt>
                <c:pt idx="16372">
                  <c:v>-8.0559999999999974</c:v>
                </c:pt>
                <c:pt idx="16373">
                  <c:v>-8.0539999999999949</c:v>
                </c:pt>
                <c:pt idx="16374">
                  <c:v>-8.0519999999999996</c:v>
                </c:pt>
                <c:pt idx="16375">
                  <c:v>-8.0499999999999972</c:v>
                </c:pt>
                <c:pt idx="16376">
                  <c:v>-8.0479999999999947</c:v>
                </c:pt>
                <c:pt idx="16377">
                  <c:v>-8.0459999999999994</c:v>
                </c:pt>
                <c:pt idx="16378">
                  <c:v>-8.0439999999999969</c:v>
                </c:pt>
                <c:pt idx="16379">
                  <c:v>-8.0419999999999945</c:v>
                </c:pt>
                <c:pt idx="16380">
                  <c:v>-8.0399999999999991</c:v>
                </c:pt>
                <c:pt idx="16381">
                  <c:v>-8.0379999999999967</c:v>
                </c:pt>
                <c:pt idx="16382">
                  <c:v>-8.0359999999999943</c:v>
                </c:pt>
                <c:pt idx="16383">
                  <c:v>-8.0339999999999989</c:v>
                </c:pt>
                <c:pt idx="16384">
                  <c:v>-8.0319999999999965</c:v>
                </c:pt>
                <c:pt idx="16385">
                  <c:v>-8.029999999999994</c:v>
                </c:pt>
                <c:pt idx="16386">
                  <c:v>-8.0279999999999987</c:v>
                </c:pt>
                <c:pt idx="16387">
                  <c:v>-8.0259999999999962</c:v>
                </c:pt>
                <c:pt idx="16388">
                  <c:v>-8.0239999999999938</c:v>
                </c:pt>
                <c:pt idx="16389">
                  <c:v>-8.0219999999999985</c:v>
                </c:pt>
                <c:pt idx="16390">
                  <c:v>-8.019999999999996</c:v>
                </c:pt>
                <c:pt idx="16391">
                  <c:v>-8.0180000000000007</c:v>
                </c:pt>
                <c:pt idx="16392">
                  <c:v>-8.0159999999999982</c:v>
                </c:pt>
                <c:pt idx="16393">
                  <c:v>-8.0139999999999958</c:v>
                </c:pt>
                <c:pt idx="16394">
                  <c:v>-8.0120000000000005</c:v>
                </c:pt>
                <c:pt idx="16395">
                  <c:v>-8.009999999999998</c:v>
                </c:pt>
                <c:pt idx="16396">
                  <c:v>-8.0079999999999956</c:v>
                </c:pt>
                <c:pt idx="16397">
                  <c:v>-8.0060000000000002</c:v>
                </c:pt>
                <c:pt idx="16398">
                  <c:v>-8.0039999999999978</c:v>
                </c:pt>
                <c:pt idx="16399">
                  <c:v>-8.0019999999999953</c:v>
                </c:pt>
                <c:pt idx="16400">
                  <c:v>-8</c:v>
                </c:pt>
                <c:pt idx="16401">
                  <c:v>-7.9979999999999976</c:v>
                </c:pt>
                <c:pt idx="16402">
                  <c:v>-7.9959999999999951</c:v>
                </c:pt>
                <c:pt idx="16403">
                  <c:v>-7.9939999999999998</c:v>
                </c:pt>
                <c:pt idx="16404">
                  <c:v>-7.9919999999999973</c:v>
                </c:pt>
                <c:pt idx="16405">
                  <c:v>-7.9899999999999949</c:v>
                </c:pt>
                <c:pt idx="16406">
                  <c:v>-7.9879999999999995</c:v>
                </c:pt>
                <c:pt idx="16407">
                  <c:v>-7.9859999999999971</c:v>
                </c:pt>
                <c:pt idx="16408">
                  <c:v>-7.9839999999999947</c:v>
                </c:pt>
                <c:pt idx="16409">
                  <c:v>-7.9819999999999993</c:v>
                </c:pt>
                <c:pt idx="16410">
                  <c:v>-7.9799999999999969</c:v>
                </c:pt>
                <c:pt idx="16411">
                  <c:v>-7.9779999999999944</c:v>
                </c:pt>
                <c:pt idx="16412">
                  <c:v>-7.9759999999999991</c:v>
                </c:pt>
                <c:pt idx="16413">
                  <c:v>-7.9739999999999966</c:v>
                </c:pt>
                <c:pt idx="16414">
                  <c:v>-7.9719999999999942</c:v>
                </c:pt>
                <c:pt idx="16415">
                  <c:v>-7.9699999999999989</c:v>
                </c:pt>
                <c:pt idx="16416">
                  <c:v>-7.9679999999999964</c:v>
                </c:pt>
                <c:pt idx="16417">
                  <c:v>-7.965999999999994</c:v>
                </c:pt>
                <c:pt idx="16418">
                  <c:v>-7.9639999999999986</c:v>
                </c:pt>
                <c:pt idx="16419">
                  <c:v>-7.9619999999999962</c:v>
                </c:pt>
                <c:pt idx="16420">
                  <c:v>-7.9599999999999937</c:v>
                </c:pt>
                <c:pt idx="16421">
                  <c:v>-7.9579999999999984</c:v>
                </c:pt>
                <c:pt idx="16422">
                  <c:v>-7.955999999999996</c:v>
                </c:pt>
                <c:pt idx="16423">
                  <c:v>-7.9540000000000006</c:v>
                </c:pt>
                <c:pt idx="16424">
                  <c:v>-7.9519999999999982</c:v>
                </c:pt>
                <c:pt idx="16425">
                  <c:v>-7.9499999999999957</c:v>
                </c:pt>
                <c:pt idx="16426">
                  <c:v>-7.9480000000000004</c:v>
                </c:pt>
                <c:pt idx="16427">
                  <c:v>-7.945999999999998</c:v>
                </c:pt>
                <c:pt idx="16428">
                  <c:v>-7.9439999999999955</c:v>
                </c:pt>
                <c:pt idx="16429">
                  <c:v>-7.9420000000000002</c:v>
                </c:pt>
                <c:pt idx="16430">
                  <c:v>-7.9399999999999977</c:v>
                </c:pt>
                <c:pt idx="16431">
                  <c:v>-7.9379999999999953</c:v>
                </c:pt>
                <c:pt idx="16432">
                  <c:v>-7.9359999999999999</c:v>
                </c:pt>
                <c:pt idx="16433">
                  <c:v>-7.9339999999999975</c:v>
                </c:pt>
                <c:pt idx="16434">
                  <c:v>-7.9319999999999951</c:v>
                </c:pt>
                <c:pt idx="16435">
                  <c:v>-7.93</c:v>
                </c:pt>
                <c:pt idx="16436">
                  <c:v>-7.9279999999999973</c:v>
                </c:pt>
                <c:pt idx="16437">
                  <c:v>-7.9259999999999948</c:v>
                </c:pt>
                <c:pt idx="16438">
                  <c:v>-7.9239999999999995</c:v>
                </c:pt>
                <c:pt idx="16439">
                  <c:v>-7.921999999999997</c:v>
                </c:pt>
                <c:pt idx="16440">
                  <c:v>-7.9199999999999946</c:v>
                </c:pt>
                <c:pt idx="16441">
                  <c:v>-7.9179999999999993</c:v>
                </c:pt>
                <c:pt idx="16442">
                  <c:v>-7.9159999999999968</c:v>
                </c:pt>
                <c:pt idx="16443">
                  <c:v>-7.9139999999999944</c:v>
                </c:pt>
                <c:pt idx="16444">
                  <c:v>-7.911999999999999</c:v>
                </c:pt>
                <c:pt idx="16445">
                  <c:v>-7.9099999999999966</c:v>
                </c:pt>
                <c:pt idx="16446">
                  <c:v>-7.9079999999999941</c:v>
                </c:pt>
                <c:pt idx="16447">
                  <c:v>-7.9059999999999988</c:v>
                </c:pt>
                <c:pt idx="16448">
                  <c:v>-7.9039999999999964</c:v>
                </c:pt>
                <c:pt idx="16449">
                  <c:v>-7.9019999999999939</c:v>
                </c:pt>
                <c:pt idx="16450">
                  <c:v>-7.8999999999999986</c:v>
                </c:pt>
                <c:pt idx="16451">
                  <c:v>-7.8979999999999961</c:v>
                </c:pt>
                <c:pt idx="16452">
                  <c:v>-7.8959999999999937</c:v>
                </c:pt>
                <c:pt idx="16453">
                  <c:v>-7.8939999999999984</c:v>
                </c:pt>
                <c:pt idx="16454">
                  <c:v>-7.8919999999999959</c:v>
                </c:pt>
                <c:pt idx="16455">
                  <c:v>-7.8900000000000006</c:v>
                </c:pt>
                <c:pt idx="16456">
                  <c:v>-7.8879999999999981</c:v>
                </c:pt>
                <c:pt idx="16457">
                  <c:v>-7.8859999999999957</c:v>
                </c:pt>
                <c:pt idx="16458">
                  <c:v>-7.8840000000000003</c:v>
                </c:pt>
                <c:pt idx="16459">
                  <c:v>-7.8819999999999979</c:v>
                </c:pt>
                <c:pt idx="16460">
                  <c:v>-7.8799999999999955</c:v>
                </c:pt>
                <c:pt idx="16461">
                  <c:v>-7.8780000000000001</c:v>
                </c:pt>
                <c:pt idx="16462">
                  <c:v>-7.8759999999999977</c:v>
                </c:pt>
                <c:pt idx="16463">
                  <c:v>-7.8739999999999952</c:v>
                </c:pt>
                <c:pt idx="16464">
                  <c:v>-7.8719999999999999</c:v>
                </c:pt>
                <c:pt idx="16465">
                  <c:v>-7.8699999999999974</c:v>
                </c:pt>
                <c:pt idx="16466">
                  <c:v>-7.867999999999995</c:v>
                </c:pt>
                <c:pt idx="16467">
                  <c:v>-7.8659999999999997</c:v>
                </c:pt>
                <c:pt idx="16468">
                  <c:v>-7.8639999999999972</c:v>
                </c:pt>
                <c:pt idx="16469">
                  <c:v>-7.8619999999999948</c:v>
                </c:pt>
                <c:pt idx="16470">
                  <c:v>-7.8599999999999994</c:v>
                </c:pt>
                <c:pt idx="16471">
                  <c:v>-7.857999999999997</c:v>
                </c:pt>
                <c:pt idx="16472">
                  <c:v>-7.8559999999999945</c:v>
                </c:pt>
                <c:pt idx="16473">
                  <c:v>-7.8539999999999992</c:v>
                </c:pt>
                <c:pt idx="16474">
                  <c:v>-7.8519999999999968</c:v>
                </c:pt>
                <c:pt idx="16475">
                  <c:v>-7.8499999999999943</c:v>
                </c:pt>
                <c:pt idx="16476">
                  <c:v>-7.847999999999999</c:v>
                </c:pt>
                <c:pt idx="16477">
                  <c:v>-7.8459999999999965</c:v>
                </c:pt>
                <c:pt idx="16478">
                  <c:v>-7.8439999999999941</c:v>
                </c:pt>
                <c:pt idx="16479">
                  <c:v>-7.8419999999999987</c:v>
                </c:pt>
                <c:pt idx="16480">
                  <c:v>-7.8399999999999963</c:v>
                </c:pt>
                <c:pt idx="16481">
                  <c:v>-7.8379999999999939</c:v>
                </c:pt>
                <c:pt idx="16482">
                  <c:v>-7.8359999999999985</c:v>
                </c:pt>
                <c:pt idx="16483">
                  <c:v>-7.8339999999999961</c:v>
                </c:pt>
                <c:pt idx="16484">
                  <c:v>-7.8319999999999936</c:v>
                </c:pt>
                <c:pt idx="16485">
                  <c:v>-7.8299999999999983</c:v>
                </c:pt>
                <c:pt idx="16486">
                  <c:v>-7.8279999999999959</c:v>
                </c:pt>
                <c:pt idx="16487">
                  <c:v>-7.8260000000000005</c:v>
                </c:pt>
                <c:pt idx="16488">
                  <c:v>-7.8239999999999981</c:v>
                </c:pt>
                <c:pt idx="16489">
                  <c:v>-7.8219999999999956</c:v>
                </c:pt>
                <c:pt idx="16490">
                  <c:v>-7.82</c:v>
                </c:pt>
                <c:pt idx="16491">
                  <c:v>-7.8179999999999978</c:v>
                </c:pt>
                <c:pt idx="16492">
                  <c:v>-7.8159999999999954</c:v>
                </c:pt>
                <c:pt idx="16493">
                  <c:v>-7.8140000000000001</c:v>
                </c:pt>
                <c:pt idx="16494">
                  <c:v>-7.8119999999999976</c:v>
                </c:pt>
                <c:pt idx="16495">
                  <c:v>-7.8099999999999952</c:v>
                </c:pt>
                <c:pt idx="16496">
                  <c:v>-7.8079999999999998</c:v>
                </c:pt>
                <c:pt idx="16497">
                  <c:v>-7.8059999999999974</c:v>
                </c:pt>
                <c:pt idx="16498">
                  <c:v>-7.8039999999999949</c:v>
                </c:pt>
                <c:pt idx="16499">
                  <c:v>-7.8019999999999996</c:v>
                </c:pt>
                <c:pt idx="16500">
                  <c:v>-7.7999999999999972</c:v>
                </c:pt>
                <c:pt idx="16501">
                  <c:v>-7.7979999999999947</c:v>
                </c:pt>
                <c:pt idx="16502">
                  <c:v>-7.7959999999999994</c:v>
                </c:pt>
                <c:pt idx="16503">
                  <c:v>-7.7939999999999969</c:v>
                </c:pt>
                <c:pt idx="16504">
                  <c:v>-7.7919999999999945</c:v>
                </c:pt>
                <c:pt idx="16505">
                  <c:v>-7.7899999999999991</c:v>
                </c:pt>
                <c:pt idx="16506">
                  <c:v>-7.7879999999999967</c:v>
                </c:pt>
                <c:pt idx="16507">
                  <c:v>-7.7859999999999943</c:v>
                </c:pt>
                <c:pt idx="16508">
                  <c:v>-7.7839999999999989</c:v>
                </c:pt>
                <c:pt idx="16509">
                  <c:v>-7.7819999999999965</c:v>
                </c:pt>
                <c:pt idx="16510">
                  <c:v>-7.779999999999994</c:v>
                </c:pt>
                <c:pt idx="16511">
                  <c:v>-7.7779999999999987</c:v>
                </c:pt>
                <c:pt idx="16512">
                  <c:v>-7.7759999999999962</c:v>
                </c:pt>
                <c:pt idx="16513">
                  <c:v>-7.7739999999999938</c:v>
                </c:pt>
                <c:pt idx="16514">
                  <c:v>-7.7719999999999985</c:v>
                </c:pt>
                <c:pt idx="16515">
                  <c:v>-7.769999999999996</c:v>
                </c:pt>
                <c:pt idx="16516">
                  <c:v>-7.7680000000000007</c:v>
                </c:pt>
                <c:pt idx="16517">
                  <c:v>-7.7659999999999982</c:v>
                </c:pt>
                <c:pt idx="16518">
                  <c:v>-7.7639999999999958</c:v>
                </c:pt>
                <c:pt idx="16519">
                  <c:v>-7.7620000000000005</c:v>
                </c:pt>
                <c:pt idx="16520">
                  <c:v>-7.759999999999998</c:v>
                </c:pt>
                <c:pt idx="16521">
                  <c:v>-7.7579999999999956</c:v>
                </c:pt>
                <c:pt idx="16522">
                  <c:v>-7.7560000000000002</c:v>
                </c:pt>
                <c:pt idx="16523">
                  <c:v>-7.7539999999999978</c:v>
                </c:pt>
                <c:pt idx="16524">
                  <c:v>-7.7519999999999953</c:v>
                </c:pt>
                <c:pt idx="16525">
                  <c:v>-7.75</c:v>
                </c:pt>
                <c:pt idx="16526">
                  <c:v>-7.7479999999999976</c:v>
                </c:pt>
                <c:pt idx="16527">
                  <c:v>-7.7459999999999951</c:v>
                </c:pt>
                <c:pt idx="16528">
                  <c:v>-7.7439999999999998</c:v>
                </c:pt>
                <c:pt idx="16529">
                  <c:v>-7.7419999999999973</c:v>
                </c:pt>
                <c:pt idx="16530">
                  <c:v>-7.7399999999999949</c:v>
                </c:pt>
                <c:pt idx="16531">
                  <c:v>-7.7379999999999995</c:v>
                </c:pt>
                <c:pt idx="16532">
                  <c:v>-7.7359999999999971</c:v>
                </c:pt>
                <c:pt idx="16533">
                  <c:v>-7.7339999999999947</c:v>
                </c:pt>
                <c:pt idx="16534">
                  <c:v>-7.7319999999999993</c:v>
                </c:pt>
                <c:pt idx="16535">
                  <c:v>-7.7299999999999969</c:v>
                </c:pt>
                <c:pt idx="16536">
                  <c:v>-7.7279999999999944</c:v>
                </c:pt>
                <c:pt idx="16537">
                  <c:v>-7.7259999999999991</c:v>
                </c:pt>
                <c:pt idx="16538">
                  <c:v>-7.7239999999999966</c:v>
                </c:pt>
                <c:pt idx="16539">
                  <c:v>-7.7219999999999942</c:v>
                </c:pt>
                <c:pt idx="16540">
                  <c:v>-7.7199999999999989</c:v>
                </c:pt>
                <c:pt idx="16541">
                  <c:v>-7.7179999999999964</c:v>
                </c:pt>
                <c:pt idx="16542">
                  <c:v>-7.715999999999994</c:v>
                </c:pt>
                <c:pt idx="16543">
                  <c:v>-7.7139999999999986</c:v>
                </c:pt>
                <c:pt idx="16544">
                  <c:v>-7.7119999999999962</c:v>
                </c:pt>
                <c:pt idx="16545">
                  <c:v>-7.7099999999999937</c:v>
                </c:pt>
                <c:pt idx="16546">
                  <c:v>-7.7079999999999984</c:v>
                </c:pt>
                <c:pt idx="16547">
                  <c:v>-7.705999999999996</c:v>
                </c:pt>
                <c:pt idx="16548">
                  <c:v>-7.7040000000000006</c:v>
                </c:pt>
                <c:pt idx="16549">
                  <c:v>-7.7019999999999982</c:v>
                </c:pt>
                <c:pt idx="16550">
                  <c:v>-7.6999999999999957</c:v>
                </c:pt>
                <c:pt idx="16551">
                  <c:v>-7.6980000000000004</c:v>
                </c:pt>
                <c:pt idx="16552">
                  <c:v>-7.695999999999998</c:v>
                </c:pt>
                <c:pt idx="16553">
                  <c:v>-7.6939999999999955</c:v>
                </c:pt>
                <c:pt idx="16554">
                  <c:v>-7.6920000000000002</c:v>
                </c:pt>
                <c:pt idx="16555">
                  <c:v>-7.6899999999999977</c:v>
                </c:pt>
                <c:pt idx="16556">
                  <c:v>-7.6879999999999953</c:v>
                </c:pt>
                <c:pt idx="16557">
                  <c:v>-7.6859999999999999</c:v>
                </c:pt>
                <c:pt idx="16558">
                  <c:v>-7.6839999999999975</c:v>
                </c:pt>
                <c:pt idx="16559">
                  <c:v>-7.6819999999999951</c:v>
                </c:pt>
                <c:pt idx="16560">
                  <c:v>-7.68</c:v>
                </c:pt>
                <c:pt idx="16561">
                  <c:v>-7.6779999999999973</c:v>
                </c:pt>
                <c:pt idx="16562">
                  <c:v>-7.6759999999999948</c:v>
                </c:pt>
                <c:pt idx="16563">
                  <c:v>-7.6739999999999995</c:v>
                </c:pt>
                <c:pt idx="16564">
                  <c:v>-7.671999999999997</c:v>
                </c:pt>
                <c:pt idx="16565">
                  <c:v>-7.6699999999999946</c:v>
                </c:pt>
                <c:pt idx="16566">
                  <c:v>-7.6679999999999993</c:v>
                </c:pt>
                <c:pt idx="16567">
                  <c:v>-7.6659999999999968</c:v>
                </c:pt>
                <c:pt idx="16568">
                  <c:v>-7.6639999999999944</c:v>
                </c:pt>
                <c:pt idx="16569">
                  <c:v>-7.661999999999999</c:v>
                </c:pt>
                <c:pt idx="16570">
                  <c:v>-7.6599999999999966</c:v>
                </c:pt>
                <c:pt idx="16571">
                  <c:v>-7.6579999999999941</c:v>
                </c:pt>
                <c:pt idx="16572">
                  <c:v>-7.6559999999999988</c:v>
                </c:pt>
                <c:pt idx="16573">
                  <c:v>-7.6539999999999964</c:v>
                </c:pt>
                <c:pt idx="16574">
                  <c:v>-7.6519999999999939</c:v>
                </c:pt>
                <c:pt idx="16575">
                  <c:v>-7.6499999999999986</c:v>
                </c:pt>
                <c:pt idx="16576">
                  <c:v>-7.6479999999999961</c:v>
                </c:pt>
                <c:pt idx="16577">
                  <c:v>-7.6459999999999937</c:v>
                </c:pt>
                <c:pt idx="16578">
                  <c:v>-7.6439999999999984</c:v>
                </c:pt>
                <c:pt idx="16579">
                  <c:v>-7.6419999999999959</c:v>
                </c:pt>
                <c:pt idx="16580">
                  <c:v>-7.6400000000000006</c:v>
                </c:pt>
                <c:pt idx="16581">
                  <c:v>-7.6379999999999981</c:v>
                </c:pt>
                <c:pt idx="16582">
                  <c:v>-7.6359999999999957</c:v>
                </c:pt>
                <c:pt idx="16583">
                  <c:v>-7.6340000000000003</c:v>
                </c:pt>
                <c:pt idx="16584">
                  <c:v>-7.6319999999999979</c:v>
                </c:pt>
                <c:pt idx="16585">
                  <c:v>-7.6299999999999955</c:v>
                </c:pt>
                <c:pt idx="16586">
                  <c:v>-7.6280000000000001</c:v>
                </c:pt>
                <c:pt idx="16587">
                  <c:v>-7.6259999999999977</c:v>
                </c:pt>
                <c:pt idx="16588">
                  <c:v>-7.6239999999999952</c:v>
                </c:pt>
                <c:pt idx="16589">
                  <c:v>-7.6219999999999999</c:v>
                </c:pt>
                <c:pt idx="16590">
                  <c:v>-7.6199999999999974</c:v>
                </c:pt>
                <c:pt idx="16591">
                  <c:v>-7.617999999999995</c:v>
                </c:pt>
                <c:pt idx="16592">
                  <c:v>-7.6159999999999997</c:v>
                </c:pt>
                <c:pt idx="16593">
                  <c:v>-7.6139999999999972</c:v>
                </c:pt>
                <c:pt idx="16594">
                  <c:v>-7.6119999999999948</c:v>
                </c:pt>
                <c:pt idx="16595">
                  <c:v>-7.6099999999999994</c:v>
                </c:pt>
                <c:pt idx="16596">
                  <c:v>-7.607999999999997</c:v>
                </c:pt>
                <c:pt idx="16597">
                  <c:v>-7.6059999999999945</c:v>
                </c:pt>
                <c:pt idx="16598">
                  <c:v>-7.6039999999999992</c:v>
                </c:pt>
                <c:pt idx="16599">
                  <c:v>-7.6019999999999968</c:v>
                </c:pt>
                <c:pt idx="16600">
                  <c:v>-7.5999999999999943</c:v>
                </c:pt>
                <c:pt idx="16601">
                  <c:v>-7.597999999999999</c:v>
                </c:pt>
                <c:pt idx="16602">
                  <c:v>-7.5959999999999965</c:v>
                </c:pt>
                <c:pt idx="16603">
                  <c:v>-7.5939999999999941</c:v>
                </c:pt>
                <c:pt idx="16604">
                  <c:v>-7.5919999999999987</c:v>
                </c:pt>
                <c:pt idx="16605">
                  <c:v>-7.5899999999999963</c:v>
                </c:pt>
                <c:pt idx="16606">
                  <c:v>-7.5879999999999939</c:v>
                </c:pt>
                <c:pt idx="16607">
                  <c:v>-7.5859999999999985</c:v>
                </c:pt>
                <c:pt idx="16608">
                  <c:v>-7.5839999999999961</c:v>
                </c:pt>
                <c:pt idx="16609">
                  <c:v>-7.5819999999999936</c:v>
                </c:pt>
                <c:pt idx="16610">
                  <c:v>-7.5799999999999983</c:v>
                </c:pt>
                <c:pt idx="16611">
                  <c:v>-7.5779999999999959</c:v>
                </c:pt>
                <c:pt idx="16612">
                  <c:v>-7.5760000000000005</c:v>
                </c:pt>
                <c:pt idx="16613">
                  <c:v>-7.5739999999999981</c:v>
                </c:pt>
                <c:pt idx="16614">
                  <c:v>-7.5719999999999956</c:v>
                </c:pt>
                <c:pt idx="16615">
                  <c:v>-7.57</c:v>
                </c:pt>
                <c:pt idx="16616">
                  <c:v>-7.5679999999999978</c:v>
                </c:pt>
                <c:pt idx="16617">
                  <c:v>-7.5659999999999954</c:v>
                </c:pt>
                <c:pt idx="16618">
                  <c:v>-7.5640000000000001</c:v>
                </c:pt>
                <c:pt idx="16619">
                  <c:v>-7.5619999999999976</c:v>
                </c:pt>
                <c:pt idx="16620">
                  <c:v>-7.5599999999999952</c:v>
                </c:pt>
                <c:pt idx="16621">
                  <c:v>-7.5579999999999998</c:v>
                </c:pt>
                <c:pt idx="16622">
                  <c:v>-7.5559999999999974</c:v>
                </c:pt>
                <c:pt idx="16623">
                  <c:v>-7.5539999999999949</c:v>
                </c:pt>
                <c:pt idx="16624">
                  <c:v>-7.5519999999999996</c:v>
                </c:pt>
                <c:pt idx="16625">
                  <c:v>-7.5499999999999972</c:v>
                </c:pt>
                <c:pt idx="16626">
                  <c:v>-7.5479999999999947</c:v>
                </c:pt>
                <c:pt idx="16627">
                  <c:v>-7.5459999999999994</c:v>
                </c:pt>
                <c:pt idx="16628">
                  <c:v>-7.5439999999999969</c:v>
                </c:pt>
                <c:pt idx="16629">
                  <c:v>-7.5419999999999945</c:v>
                </c:pt>
                <c:pt idx="16630">
                  <c:v>-7.5399999999999991</c:v>
                </c:pt>
                <c:pt idx="16631">
                  <c:v>-7.5379999999999967</c:v>
                </c:pt>
                <c:pt idx="16632">
                  <c:v>-7.5359999999999943</c:v>
                </c:pt>
                <c:pt idx="16633">
                  <c:v>-7.5339999999999989</c:v>
                </c:pt>
                <c:pt idx="16634">
                  <c:v>-7.5319999999999965</c:v>
                </c:pt>
                <c:pt idx="16635">
                  <c:v>-7.529999999999994</c:v>
                </c:pt>
                <c:pt idx="16636">
                  <c:v>-7.5279999999999987</c:v>
                </c:pt>
                <c:pt idx="16637">
                  <c:v>-7.5259999999999962</c:v>
                </c:pt>
                <c:pt idx="16638">
                  <c:v>-7.5239999999999938</c:v>
                </c:pt>
                <c:pt idx="16639">
                  <c:v>-7.5219999999999985</c:v>
                </c:pt>
                <c:pt idx="16640">
                  <c:v>-7.519999999999996</c:v>
                </c:pt>
                <c:pt idx="16641">
                  <c:v>-7.5180000000000007</c:v>
                </c:pt>
                <c:pt idx="16642">
                  <c:v>-7.5159999999999982</c:v>
                </c:pt>
                <c:pt idx="16643">
                  <c:v>-7.5139999999999958</c:v>
                </c:pt>
                <c:pt idx="16644">
                  <c:v>-7.5120000000000005</c:v>
                </c:pt>
                <c:pt idx="16645">
                  <c:v>-7.509999999999998</c:v>
                </c:pt>
                <c:pt idx="16646">
                  <c:v>-7.5079999999999956</c:v>
                </c:pt>
                <c:pt idx="16647">
                  <c:v>-7.5060000000000002</c:v>
                </c:pt>
                <c:pt idx="16648">
                  <c:v>-7.5039999999999978</c:v>
                </c:pt>
                <c:pt idx="16649">
                  <c:v>-7.5019999999999953</c:v>
                </c:pt>
                <c:pt idx="16650">
                  <c:v>-7.5</c:v>
                </c:pt>
                <c:pt idx="16651">
                  <c:v>-7.4979999999999976</c:v>
                </c:pt>
                <c:pt idx="16652">
                  <c:v>-7.4959999999999951</c:v>
                </c:pt>
                <c:pt idx="16653">
                  <c:v>-7.4939999999999998</c:v>
                </c:pt>
                <c:pt idx="16654">
                  <c:v>-7.4919999999999973</c:v>
                </c:pt>
                <c:pt idx="16655">
                  <c:v>-7.4899999999999949</c:v>
                </c:pt>
                <c:pt idx="16656">
                  <c:v>-7.4879999999999995</c:v>
                </c:pt>
                <c:pt idx="16657">
                  <c:v>-7.4859999999999971</c:v>
                </c:pt>
                <c:pt idx="16658">
                  <c:v>-7.4839999999999947</c:v>
                </c:pt>
                <c:pt idx="16659">
                  <c:v>-7.4819999999999993</c:v>
                </c:pt>
                <c:pt idx="16660">
                  <c:v>-7.4799999999999969</c:v>
                </c:pt>
                <c:pt idx="16661">
                  <c:v>-7.4779999999999944</c:v>
                </c:pt>
                <c:pt idx="16662">
                  <c:v>-7.4759999999999991</c:v>
                </c:pt>
                <c:pt idx="16663">
                  <c:v>-7.4739999999999966</c:v>
                </c:pt>
                <c:pt idx="16664">
                  <c:v>-7.4719999999999942</c:v>
                </c:pt>
                <c:pt idx="16665">
                  <c:v>-7.4699999999999989</c:v>
                </c:pt>
                <c:pt idx="16666">
                  <c:v>-7.4679999999999964</c:v>
                </c:pt>
                <c:pt idx="16667">
                  <c:v>-7.465999999999994</c:v>
                </c:pt>
                <c:pt idx="16668">
                  <c:v>-7.4639999999999986</c:v>
                </c:pt>
                <c:pt idx="16669">
                  <c:v>-7.4619999999999962</c:v>
                </c:pt>
                <c:pt idx="16670">
                  <c:v>-7.4599999999999937</c:v>
                </c:pt>
                <c:pt idx="16671">
                  <c:v>-7.4579999999999984</c:v>
                </c:pt>
                <c:pt idx="16672">
                  <c:v>-7.455999999999996</c:v>
                </c:pt>
                <c:pt idx="16673">
                  <c:v>-7.4540000000000006</c:v>
                </c:pt>
                <c:pt idx="16674">
                  <c:v>-7.4519999999999982</c:v>
                </c:pt>
                <c:pt idx="16675">
                  <c:v>-7.4499999999999957</c:v>
                </c:pt>
                <c:pt idx="16676">
                  <c:v>-7.4480000000000004</c:v>
                </c:pt>
                <c:pt idx="16677">
                  <c:v>-7.445999999999998</c:v>
                </c:pt>
                <c:pt idx="16678">
                  <c:v>-7.4439999999999955</c:v>
                </c:pt>
                <c:pt idx="16679">
                  <c:v>-7.4420000000000002</c:v>
                </c:pt>
                <c:pt idx="16680">
                  <c:v>-7.4399999999999977</c:v>
                </c:pt>
                <c:pt idx="16681">
                  <c:v>-7.4379999999999953</c:v>
                </c:pt>
                <c:pt idx="16682">
                  <c:v>-7.4359999999999999</c:v>
                </c:pt>
                <c:pt idx="16683">
                  <c:v>-7.4339999999999975</c:v>
                </c:pt>
                <c:pt idx="16684">
                  <c:v>-7.4319999999999951</c:v>
                </c:pt>
                <c:pt idx="16685">
                  <c:v>-7.43</c:v>
                </c:pt>
                <c:pt idx="16686">
                  <c:v>-7.4279999999999973</c:v>
                </c:pt>
                <c:pt idx="16687">
                  <c:v>-7.4259999999999948</c:v>
                </c:pt>
                <c:pt idx="16688">
                  <c:v>-7.4239999999999995</c:v>
                </c:pt>
                <c:pt idx="16689">
                  <c:v>-7.421999999999997</c:v>
                </c:pt>
                <c:pt idx="16690">
                  <c:v>-7.4199999999999946</c:v>
                </c:pt>
                <c:pt idx="16691">
                  <c:v>-7.4179999999999993</c:v>
                </c:pt>
                <c:pt idx="16692">
                  <c:v>-7.4159999999999968</c:v>
                </c:pt>
                <c:pt idx="16693">
                  <c:v>-7.4139999999999944</c:v>
                </c:pt>
                <c:pt idx="16694">
                  <c:v>-7.411999999999999</c:v>
                </c:pt>
                <c:pt idx="16695">
                  <c:v>-7.4099999999999966</c:v>
                </c:pt>
                <c:pt idx="16696">
                  <c:v>-7.4079999999999941</c:v>
                </c:pt>
                <c:pt idx="16697">
                  <c:v>-7.4059999999999988</c:v>
                </c:pt>
                <c:pt idx="16698">
                  <c:v>-7.4039999999999964</c:v>
                </c:pt>
                <c:pt idx="16699">
                  <c:v>-7.4019999999999939</c:v>
                </c:pt>
                <c:pt idx="16700">
                  <c:v>-7.3999999999999986</c:v>
                </c:pt>
                <c:pt idx="16701">
                  <c:v>-7.3979999999999961</c:v>
                </c:pt>
                <c:pt idx="16702">
                  <c:v>-7.3959999999999937</c:v>
                </c:pt>
                <c:pt idx="16703">
                  <c:v>-7.3939999999999984</c:v>
                </c:pt>
                <c:pt idx="16704">
                  <c:v>-7.3919999999999959</c:v>
                </c:pt>
                <c:pt idx="16705">
                  <c:v>-7.3900000000000006</c:v>
                </c:pt>
                <c:pt idx="16706">
                  <c:v>-7.3879999999999981</c:v>
                </c:pt>
                <c:pt idx="16707">
                  <c:v>-7.3859999999999957</c:v>
                </c:pt>
                <c:pt idx="16708">
                  <c:v>-7.3840000000000003</c:v>
                </c:pt>
                <c:pt idx="16709">
                  <c:v>-7.3819999999999979</c:v>
                </c:pt>
                <c:pt idx="16710">
                  <c:v>-7.3799999999999955</c:v>
                </c:pt>
                <c:pt idx="16711">
                  <c:v>-7.3780000000000001</c:v>
                </c:pt>
                <c:pt idx="16712">
                  <c:v>-7.3759999999999977</c:v>
                </c:pt>
                <c:pt idx="16713">
                  <c:v>-7.3739999999999952</c:v>
                </c:pt>
                <c:pt idx="16714">
                  <c:v>-7.3719999999999999</c:v>
                </c:pt>
                <c:pt idx="16715">
                  <c:v>-7.3699999999999974</c:v>
                </c:pt>
                <c:pt idx="16716">
                  <c:v>-7.367999999999995</c:v>
                </c:pt>
                <c:pt idx="16717">
                  <c:v>-7.3659999999999997</c:v>
                </c:pt>
                <c:pt idx="16718">
                  <c:v>-7.3639999999999972</c:v>
                </c:pt>
                <c:pt idx="16719">
                  <c:v>-7.3619999999999948</c:v>
                </c:pt>
                <c:pt idx="16720">
                  <c:v>-7.3599999999999994</c:v>
                </c:pt>
                <c:pt idx="16721">
                  <c:v>-7.357999999999997</c:v>
                </c:pt>
                <c:pt idx="16722">
                  <c:v>-7.3559999999999945</c:v>
                </c:pt>
                <c:pt idx="16723">
                  <c:v>-7.3539999999999992</c:v>
                </c:pt>
                <c:pt idx="16724">
                  <c:v>-7.3519999999999968</c:v>
                </c:pt>
                <c:pt idx="16725">
                  <c:v>-7.3499999999999943</c:v>
                </c:pt>
                <c:pt idx="16726">
                  <c:v>-7.347999999999999</c:v>
                </c:pt>
                <c:pt idx="16727">
                  <c:v>-7.3459999999999965</c:v>
                </c:pt>
                <c:pt idx="16728">
                  <c:v>-7.3439999999999941</c:v>
                </c:pt>
                <c:pt idx="16729">
                  <c:v>-7.3419999999999987</c:v>
                </c:pt>
                <c:pt idx="16730">
                  <c:v>-7.3399999999999963</c:v>
                </c:pt>
                <c:pt idx="16731">
                  <c:v>-7.3379999999999939</c:v>
                </c:pt>
                <c:pt idx="16732">
                  <c:v>-7.3359999999999985</c:v>
                </c:pt>
                <c:pt idx="16733">
                  <c:v>-7.3339999999999961</c:v>
                </c:pt>
                <c:pt idx="16734">
                  <c:v>-7.3319999999999936</c:v>
                </c:pt>
                <c:pt idx="16735">
                  <c:v>-7.3299999999999983</c:v>
                </c:pt>
                <c:pt idx="16736">
                  <c:v>-7.3279999999999959</c:v>
                </c:pt>
                <c:pt idx="16737">
                  <c:v>-7.3260000000000005</c:v>
                </c:pt>
                <c:pt idx="16738">
                  <c:v>-7.3239999999999981</c:v>
                </c:pt>
                <c:pt idx="16739">
                  <c:v>-7.3219999999999956</c:v>
                </c:pt>
                <c:pt idx="16740">
                  <c:v>-7.32</c:v>
                </c:pt>
                <c:pt idx="16741">
                  <c:v>-7.3179999999999978</c:v>
                </c:pt>
                <c:pt idx="16742">
                  <c:v>-7.3159999999999954</c:v>
                </c:pt>
                <c:pt idx="16743">
                  <c:v>-7.3140000000000001</c:v>
                </c:pt>
                <c:pt idx="16744">
                  <c:v>-7.3119999999999976</c:v>
                </c:pt>
                <c:pt idx="16745">
                  <c:v>-7.3099999999999952</c:v>
                </c:pt>
                <c:pt idx="16746">
                  <c:v>-7.3079999999999998</c:v>
                </c:pt>
                <c:pt idx="16747">
                  <c:v>-7.3059999999999974</c:v>
                </c:pt>
                <c:pt idx="16748">
                  <c:v>-7.3039999999999949</c:v>
                </c:pt>
                <c:pt idx="16749">
                  <c:v>-7.3019999999999996</c:v>
                </c:pt>
                <c:pt idx="16750">
                  <c:v>-7.2999999999999972</c:v>
                </c:pt>
                <c:pt idx="16751">
                  <c:v>-7.2979999999999947</c:v>
                </c:pt>
                <c:pt idx="16752">
                  <c:v>-7.2959999999999994</c:v>
                </c:pt>
                <c:pt idx="16753">
                  <c:v>-7.2939999999999969</c:v>
                </c:pt>
                <c:pt idx="16754">
                  <c:v>-7.2919999999999945</c:v>
                </c:pt>
                <c:pt idx="16755">
                  <c:v>-7.2899999999999991</c:v>
                </c:pt>
                <c:pt idx="16756">
                  <c:v>-7.2879999999999967</c:v>
                </c:pt>
                <c:pt idx="16757">
                  <c:v>-7.2859999999999943</c:v>
                </c:pt>
                <c:pt idx="16758">
                  <c:v>-7.2839999999999989</c:v>
                </c:pt>
                <c:pt idx="16759">
                  <c:v>-7.2819999999999965</c:v>
                </c:pt>
                <c:pt idx="16760">
                  <c:v>-7.279999999999994</c:v>
                </c:pt>
                <c:pt idx="16761">
                  <c:v>-7.2779999999999987</c:v>
                </c:pt>
                <c:pt idx="16762">
                  <c:v>-7.2759999999999962</c:v>
                </c:pt>
                <c:pt idx="16763">
                  <c:v>-7.2739999999999938</c:v>
                </c:pt>
                <c:pt idx="16764">
                  <c:v>-7.2719999999999985</c:v>
                </c:pt>
                <c:pt idx="16765">
                  <c:v>-7.269999999999996</c:v>
                </c:pt>
                <c:pt idx="16766">
                  <c:v>-7.2680000000000007</c:v>
                </c:pt>
                <c:pt idx="16767">
                  <c:v>-7.2659999999999982</c:v>
                </c:pt>
                <c:pt idx="16768">
                  <c:v>-7.2639999999999958</c:v>
                </c:pt>
                <c:pt idx="16769">
                  <c:v>-7.2620000000000005</c:v>
                </c:pt>
                <c:pt idx="16770">
                  <c:v>-7.259999999999998</c:v>
                </c:pt>
                <c:pt idx="16771">
                  <c:v>-7.2579999999999956</c:v>
                </c:pt>
                <c:pt idx="16772">
                  <c:v>-7.2560000000000002</c:v>
                </c:pt>
                <c:pt idx="16773">
                  <c:v>-7.2539999999999978</c:v>
                </c:pt>
                <c:pt idx="16774">
                  <c:v>-7.2519999999999953</c:v>
                </c:pt>
                <c:pt idx="16775">
                  <c:v>-7.25</c:v>
                </c:pt>
                <c:pt idx="16776">
                  <c:v>-7.2479999999999976</c:v>
                </c:pt>
                <c:pt idx="16777">
                  <c:v>-7.2459999999999951</c:v>
                </c:pt>
                <c:pt idx="16778">
                  <c:v>-7.2439999999999998</c:v>
                </c:pt>
                <c:pt idx="16779">
                  <c:v>-7.2419999999999973</c:v>
                </c:pt>
                <c:pt idx="16780">
                  <c:v>-7.2399999999999949</c:v>
                </c:pt>
                <c:pt idx="16781">
                  <c:v>-7.2379999999999995</c:v>
                </c:pt>
                <c:pt idx="16782">
                  <c:v>-7.2359999999999971</c:v>
                </c:pt>
                <c:pt idx="16783">
                  <c:v>-7.2339999999999947</c:v>
                </c:pt>
                <c:pt idx="16784">
                  <c:v>-7.2319999999999993</c:v>
                </c:pt>
                <c:pt idx="16785">
                  <c:v>-7.2299999999999969</c:v>
                </c:pt>
                <c:pt idx="16786">
                  <c:v>-7.2279999999999944</c:v>
                </c:pt>
                <c:pt idx="16787">
                  <c:v>-7.2259999999999991</c:v>
                </c:pt>
                <c:pt idx="16788">
                  <c:v>-7.2239999999999966</c:v>
                </c:pt>
                <c:pt idx="16789">
                  <c:v>-7.2219999999999942</c:v>
                </c:pt>
                <c:pt idx="16790">
                  <c:v>-7.2199999999999989</c:v>
                </c:pt>
                <c:pt idx="16791">
                  <c:v>-7.2179999999999964</c:v>
                </c:pt>
                <c:pt idx="16792">
                  <c:v>-7.215999999999994</c:v>
                </c:pt>
                <c:pt idx="16793">
                  <c:v>-7.2139999999999986</c:v>
                </c:pt>
                <c:pt idx="16794">
                  <c:v>-7.2119999999999962</c:v>
                </c:pt>
                <c:pt idx="16795">
                  <c:v>-7.2099999999999937</c:v>
                </c:pt>
                <c:pt idx="16796">
                  <c:v>-7.2079999999999984</c:v>
                </c:pt>
                <c:pt idx="16797">
                  <c:v>-7.205999999999996</c:v>
                </c:pt>
                <c:pt idx="16798">
                  <c:v>-7.2040000000000006</c:v>
                </c:pt>
                <c:pt idx="16799">
                  <c:v>-7.2019999999999982</c:v>
                </c:pt>
                <c:pt idx="16800">
                  <c:v>-7.1999999999999957</c:v>
                </c:pt>
                <c:pt idx="16801">
                  <c:v>-7.1980000000000004</c:v>
                </c:pt>
                <c:pt idx="16802">
                  <c:v>-7.195999999999998</c:v>
                </c:pt>
                <c:pt idx="16803">
                  <c:v>-7.1939999999999955</c:v>
                </c:pt>
                <c:pt idx="16804">
                  <c:v>-7.1920000000000002</c:v>
                </c:pt>
                <c:pt idx="16805">
                  <c:v>-7.1899999999999977</c:v>
                </c:pt>
                <c:pt idx="16806">
                  <c:v>-7.1879999999999953</c:v>
                </c:pt>
                <c:pt idx="16807">
                  <c:v>-7.1859999999999999</c:v>
                </c:pt>
                <c:pt idx="16808">
                  <c:v>-7.1839999999999975</c:v>
                </c:pt>
                <c:pt idx="16809">
                  <c:v>-7.1819999999999951</c:v>
                </c:pt>
                <c:pt idx="16810">
                  <c:v>-7.18</c:v>
                </c:pt>
                <c:pt idx="16811">
                  <c:v>-7.1779999999999973</c:v>
                </c:pt>
                <c:pt idx="16812">
                  <c:v>-7.1759999999999948</c:v>
                </c:pt>
                <c:pt idx="16813">
                  <c:v>-7.1739999999999995</c:v>
                </c:pt>
                <c:pt idx="16814">
                  <c:v>-7.171999999999997</c:v>
                </c:pt>
                <c:pt idx="16815">
                  <c:v>-7.1699999999999946</c:v>
                </c:pt>
                <c:pt idx="16816">
                  <c:v>-7.1679999999999993</c:v>
                </c:pt>
                <c:pt idx="16817">
                  <c:v>-7.1659999999999968</c:v>
                </c:pt>
                <c:pt idx="16818">
                  <c:v>-7.1639999999999944</c:v>
                </c:pt>
                <c:pt idx="16819">
                  <c:v>-7.161999999999999</c:v>
                </c:pt>
                <c:pt idx="16820">
                  <c:v>-7.1599999999999966</c:v>
                </c:pt>
                <c:pt idx="16821">
                  <c:v>-7.1579999999999941</c:v>
                </c:pt>
                <c:pt idx="16822">
                  <c:v>-7.1559999999999988</c:v>
                </c:pt>
                <c:pt idx="16823">
                  <c:v>-7.1539999999999964</c:v>
                </c:pt>
                <c:pt idx="16824">
                  <c:v>-7.1519999999999939</c:v>
                </c:pt>
                <c:pt idx="16825">
                  <c:v>-7.1499999999999986</c:v>
                </c:pt>
                <c:pt idx="16826">
                  <c:v>-7.1479999999999961</c:v>
                </c:pt>
                <c:pt idx="16827">
                  <c:v>-7.1459999999999937</c:v>
                </c:pt>
                <c:pt idx="16828">
                  <c:v>-7.1439999999999984</c:v>
                </c:pt>
                <c:pt idx="16829">
                  <c:v>-7.1419999999999959</c:v>
                </c:pt>
                <c:pt idx="16830">
                  <c:v>-7.1400000000000006</c:v>
                </c:pt>
                <c:pt idx="16831">
                  <c:v>-7.1379999999999981</c:v>
                </c:pt>
                <c:pt idx="16832">
                  <c:v>-7.1359999999999957</c:v>
                </c:pt>
                <c:pt idx="16833">
                  <c:v>-7.1340000000000003</c:v>
                </c:pt>
                <c:pt idx="16834">
                  <c:v>-7.1319999999999979</c:v>
                </c:pt>
                <c:pt idx="16835">
                  <c:v>-7.1299999999999955</c:v>
                </c:pt>
                <c:pt idx="16836">
                  <c:v>-7.1280000000000001</c:v>
                </c:pt>
                <c:pt idx="16837">
                  <c:v>-7.1259999999999977</c:v>
                </c:pt>
                <c:pt idx="16838">
                  <c:v>-7.1239999999999952</c:v>
                </c:pt>
                <c:pt idx="16839">
                  <c:v>-7.1219999999999999</c:v>
                </c:pt>
                <c:pt idx="16840">
                  <c:v>-7.1199999999999974</c:v>
                </c:pt>
                <c:pt idx="16841">
                  <c:v>-7.117999999999995</c:v>
                </c:pt>
                <c:pt idx="16842">
                  <c:v>-7.1159999999999997</c:v>
                </c:pt>
                <c:pt idx="16843">
                  <c:v>-7.1139999999999972</c:v>
                </c:pt>
                <c:pt idx="16844">
                  <c:v>-7.1119999999999948</c:v>
                </c:pt>
                <c:pt idx="16845">
                  <c:v>-7.1099999999999994</c:v>
                </c:pt>
                <c:pt idx="16846">
                  <c:v>-7.107999999999997</c:v>
                </c:pt>
                <c:pt idx="16847">
                  <c:v>-7.1059999999999945</c:v>
                </c:pt>
                <c:pt idx="16848">
                  <c:v>-7.1039999999999992</c:v>
                </c:pt>
                <c:pt idx="16849">
                  <c:v>-7.1019999999999968</c:v>
                </c:pt>
                <c:pt idx="16850">
                  <c:v>-7.0999999999999943</c:v>
                </c:pt>
                <c:pt idx="16851">
                  <c:v>-7.097999999999999</c:v>
                </c:pt>
                <c:pt idx="16852">
                  <c:v>-7.0959999999999965</c:v>
                </c:pt>
                <c:pt idx="16853">
                  <c:v>-7.0939999999999941</c:v>
                </c:pt>
                <c:pt idx="16854">
                  <c:v>-7.0919999999999987</c:v>
                </c:pt>
                <c:pt idx="16855">
                  <c:v>-7.0899999999999963</c:v>
                </c:pt>
                <c:pt idx="16856">
                  <c:v>-7.0879999999999939</c:v>
                </c:pt>
                <c:pt idx="16857">
                  <c:v>-7.0859999999999985</c:v>
                </c:pt>
                <c:pt idx="16858">
                  <c:v>-7.0839999999999961</c:v>
                </c:pt>
                <c:pt idx="16859">
                  <c:v>-7.0819999999999936</c:v>
                </c:pt>
                <c:pt idx="16860">
                  <c:v>-7.0799999999999983</c:v>
                </c:pt>
                <c:pt idx="16861">
                  <c:v>-7.0779999999999959</c:v>
                </c:pt>
                <c:pt idx="16862">
                  <c:v>-7.0760000000000005</c:v>
                </c:pt>
                <c:pt idx="16863">
                  <c:v>-7.0739999999999981</c:v>
                </c:pt>
                <c:pt idx="16864">
                  <c:v>-7.0719999999999956</c:v>
                </c:pt>
                <c:pt idx="16865">
                  <c:v>-7.07</c:v>
                </c:pt>
                <c:pt idx="16866">
                  <c:v>-7.0679999999999978</c:v>
                </c:pt>
                <c:pt idx="16867">
                  <c:v>-7.0659999999999954</c:v>
                </c:pt>
                <c:pt idx="16868">
                  <c:v>-7.0640000000000001</c:v>
                </c:pt>
                <c:pt idx="16869">
                  <c:v>-7.0619999999999976</c:v>
                </c:pt>
                <c:pt idx="16870">
                  <c:v>-7.0599999999999952</c:v>
                </c:pt>
                <c:pt idx="16871">
                  <c:v>-7.0579999999999998</c:v>
                </c:pt>
                <c:pt idx="16872">
                  <c:v>-7.0559999999999974</c:v>
                </c:pt>
                <c:pt idx="16873">
                  <c:v>-7.0539999999999949</c:v>
                </c:pt>
                <c:pt idx="16874">
                  <c:v>-7.0519999999999996</c:v>
                </c:pt>
                <c:pt idx="16875">
                  <c:v>-7.0499999999999972</c:v>
                </c:pt>
                <c:pt idx="16876">
                  <c:v>-7.0479999999999947</c:v>
                </c:pt>
                <c:pt idx="16877">
                  <c:v>-7.0459999999999994</c:v>
                </c:pt>
                <c:pt idx="16878">
                  <c:v>-7.0439999999999969</c:v>
                </c:pt>
                <c:pt idx="16879">
                  <c:v>-7.0419999999999945</c:v>
                </c:pt>
                <c:pt idx="16880">
                  <c:v>-7.0399999999999991</c:v>
                </c:pt>
                <c:pt idx="16881">
                  <c:v>-7.0379999999999967</c:v>
                </c:pt>
                <c:pt idx="16882">
                  <c:v>-7.0359999999999943</c:v>
                </c:pt>
                <c:pt idx="16883">
                  <c:v>-7.0339999999999989</c:v>
                </c:pt>
                <c:pt idx="16884">
                  <c:v>-7.0319999999999965</c:v>
                </c:pt>
                <c:pt idx="16885">
                  <c:v>-7.029999999999994</c:v>
                </c:pt>
                <c:pt idx="16886">
                  <c:v>-7.0279999999999987</c:v>
                </c:pt>
                <c:pt idx="16887">
                  <c:v>-7.0259999999999962</c:v>
                </c:pt>
                <c:pt idx="16888">
                  <c:v>-7.0239999999999938</c:v>
                </c:pt>
                <c:pt idx="16889">
                  <c:v>-7.0219999999999985</c:v>
                </c:pt>
                <c:pt idx="16890">
                  <c:v>-7.019999999999996</c:v>
                </c:pt>
                <c:pt idx="16891">
                  <c:v>-7.0180000000000007</c:v>
                </c:pt>
                <c:pt idx="16892">
                  <c:v>-7.0159999999999982</c:v>
                </c:pt>
                <c:pt idx="16893">
                  <c:v>-7.0139999999999958</c:v>
                </c:pt>
                <c:pt idx="16894">
                  <c:v>-7.0120000000000005</c:v>
                </c:pt>
                <c:pt idx="16895">
                  <c:v>-7.009999999999998</c:v>
                </c:pt>
                <c:pt idx="16896">
                  <c:v>-7.0079999999999956</c:v>
                </c:pt>
                <c:pt idx="16897">
                  <c:v>-7.0060000000000002</c:v>
                </c:pt>
                <c:pt idx="16898">
                  <c:v>-7.0039999999999978</c:v>
                </c:pt>
                <c:pt idx="16899">
                  <c:v>-7.0019999999999953</c:v>
                </c:pt>
                <c:pt idx="16900">
                  <c:v>-7</c:v>
                </c:pt>
                <c:pt idx="16901">
                  <c:v>-6.9979999999999976</c:v>
                </c:pt>
                <c:pt idx="16902">
                  <c:v>-6.9959999999999951</c:v>
                </c:pt>
                <c:pt idx="16903">
                  <c:v>-6.9939999999999998</c:v>
                </c:pt>
                <c:pt idx="16904">
                  <c:v>-6.9919999999999973</c:v>
                </c:pt>
                <c:pt idx="16905">
                  <c:v>-6.9899999999999949</c:v>
                </c:pt>
                <c:pt idx="16906">
                  <c:v>-6.9879999999999995</c:v>
                </c:pt>
                <c:pt idx="16907">
                  <c:v>-6.9859999999999971</c:v>
                </c:pt>
                <c:pt idx="16908">
                  <c:v>-6.9839999999999947</c:v>
                </c:pt>
                <c:pt idx="16909">
                  <c:v>-6.9819999999999993</c:v>
                </c:pt>
                <c:pt idx="16910">
                  <c:v>-6.9799999999999969</c:v>
                </c:pt>
                <c:pt idx="16911">
                  <c:v>-6.9779999999999944</c:v>
                </c:pt>
                <c:pt idx="16912">
                  <c:v>-6.9759999999999991</c:v>
                </c:pt>
                <c:pt idx="16913">
                  <c:v>-6.9739999999999966</c:v>
                </c:pt>
                <c:pt idx="16914">
                  <c:v>-6.9719999999999942</c:v>
                </c:pt>
                <c:pt idx="16915">
                  <c:v>-6.9699999999999989</c:v>
                </c:pt>
                <c:pt idx="16916">
                  <c:v>-6.9679999999999964</c:v>
                </c:pt>
                <c:pt idx="16917">
                  <c:v>-6.965999999999994</c:v>
                </c:pt>
                <c:pt idx="16918">
                  <c:v>-6.9639999999999986</c:v>
                </c:pt>
                <c:pt idx="16919">
                  <c:v>-6.9619999999999962</c:v>
                </c:pt>
                <c:pt idx="16920">
                  <c:v>-6.9599999999999937</c:v>
                </c:pt>
                <c:pt idx="16921">
                  <c:v>-6.9579999999999984</c:v>
                </c:pt>
                <c:pt idx="16922">
                  <c:v>-6.955999999999996</c:v>
                </c:pt>
                <c:pt idx="16923">
                  <c:v>-6.9540000000000006</c:v>
                </c:pt>
                <c:pt idx="16924">
                  <c:v>-6.9519999999999982</c:v>
                </c:pt>
                <c:pt idx="16925">
                  <c:v>-6.9499999999999957</c:v>
                </c:pt>
                <c:pt idx="16926">
                  <c:v>-6.9480000000000004</c:v>
                </c:pt>
                <c:pt idx="16927">
                  <c:v>-6.945999999999998</c:v>
                </c:pt>
                <c:pt idx="16928">
                  <c:v>-6.9439999999999955</c:v>
                </c:pt>
                <c:pt idx="16929">
                  <c:v>-6.9420000000000002</c:v>
                </c:pt>
                <c:pt idx="16930">
                  <c:v>-6.9399999999999977</c:v>
                </c:pt>
                <c:pt idx="16931">
                  <c:v>-6.9379999999999953</c:v>
                </c:pt>
                <c:pt idx="16932">
                  <c:v>-6.9359999999999999</c:v>
                </c:pt>
                <c:pt idx="16933">
                  <c:v>-6.9339999999999975</c:v>
                </c:pt>
                <c:pt idx="16934">
                  <c:v>-6.9319999999999951</c:v>
                </c:pt>
                <c:pt idx="16935">
                  <c:v>-6.93</c:v>
                </c:pt>
                <c:pt idx="16936">
                  <c:v>-6.9279999999999973</c:v>
                </c:pt>
                <c:pt idx="16937">
                  <c:v>-6.9259999999999948</c:v>
                </c:pt>
                <c:pt idx="16938">
                  <c:v>-6.9239999999999995</c:v>
                </c:pt>
                <c:pt idx="16939">
                  <c:v>-6.921999999999997</c:v>
                </c:pt>
                <c:pt idx="16940">
                  <c:v>-6.9199999999999946</c:v>
                </c:pt>
                <c:pt idx="16941">
                  <c:v>-6.9179999999999993</c:v>
                </c:pt>
                <c:pt idx="16942">
                  <c:v>-6.9159999999999968</c:v>
                </c:pt>
                <c:pt idx="16943">
                  <c:v>-6.9139999999999944</c:v>
                </c:pt>
                <c:pt idx="16944">
                  <c:v>-6.911999999999999</c:v>
                </c:pt>
                <c:pt idx="16945">
                  <c:v>-6.9099999999999966</c:v>
                </c:pt>
                <c:pt idx="16946">
                  <c:v>-6.9079999999999941</c:v>
                </c:pt>
                <c:pt idx="16947">
                  <c:v>-6.9059999999999988</c:v>
                </c:pt>
                <c:pt idx="16948">
                  <c:v>-6.9039999999999964</c:v>
                </c:pt>
                <c:pt idx="16949">
                  <c:v>-6.9019999999999939</c:v>
                </c:pt>
                <c:pt idx="16950">
                  <c:v>-6.8999999999999986</c:v>
                </c:pt>
                <c:pt idx="16951">
                  <c:v>-6.8979999999999961</c:v>
                </c:pt>
                <c:pt idx="16952">
                  <c:v>-6.8959999999999937</c:v>
                </c:pt>
                <c:pt idx="16953">
                  <c:v>-6.8939999999999984</c:v>
                </c:pt>
                <c:pt idx="16954">
                  <c:v>-6.8919999999999959</c:v>
                </c:pt>
                <c:pt idx="16955">
                  <c:v>-6.8900000000000006</c:v>
                </c:pt>
                <c:pt idx="16956">
                  <c:v>-6.8879999999999981</c:v>
                </c:pt>
                <c:pt idx="16957">
                  <c:v>-6.8859999999999957</c:v>
                </c:pt>
                <c:pt idx="16958">
                  <c:v>-6.8840000000000003</c:v>
                </c:pt>
                <c:pt idx="16959">
                  <c:v>-6.8819999999999979</c:v>
                </c:pt>
                <c:pt idx="16960">
                  <c:v>-6.8799999999999955</c:v>
                </c:pt>
                <c:pt idx="16961">
                  <c:v>-6.8780000000000001</c:v>
                </c:pt>
                <c:pt idx="16962">
                  <c:v>-6.8759999999999977</c:v>
                </c:pt>
                <c:pt idx="16963">
                  <c:v>-6.8739999999999952</c:v>
                </c:pt>
                <c:pt idx="16964">
                  <c:v>-6.8719999999999999</c:v>
                </c:pt>
                <c:pt idx="16965">
                  <c:v>-6.8699999999999974</c:v>
                </c:pt>
                <c:pt idx="16966">
                  <c:v>-6.867999999999995</c:v>
                </c:pt>
                <c:pt idx="16967">
                  <c:v>-6.8659999999999997</c:v>
                </c:pt>
                <c:pt idx="16968">
                  <c:v>-6.8639999999999972</c:v>
                </c:pt>
                <c:pt idx="16969">
                  <c:v>-6.8619999999999948</c:v>
                </c:pt>
                <c:pt idx="16970">
                  <c:v>-6.8599999999999994</c:v>
                </c:pt>
                <c:pt idx="16971">
                  <c:v>-6.857999999999997</c:v>
                </c:pt>
                <c:pt idx="16972">
                  <c:v>-6.8559999999999945</c:v>
                </c:pt>
                <c:pt idx="16973">
                  <c:v>-6.8539999999999992</c:v>
                </c:pt>
                <c:pt idx="16974">
                  <c:v>-6.8519999999999968</c:v>
                </c:pt>
                <c:pt idx="16975">
                  <c:v>-6.8499999999999943</c:v>
                </c:pt>
                <c:pt idx="16976">
                  <c:v>-6.847999999999999</c:v>
                </c:pt>
                <c:pt idx="16977">
                  <c:v>-6.8459999999999965</c:v>
                </c:pt>
                <c:pt idx="16978">
                  <c:v>-6.8439999999999941</c:v>
                </c:pt>
                <c:pt idx="16979">
                  <c:v>-6.8419999999999987</c:v>
                </c:pt>
                <c:pt idx="16980">
                  <c:v>-6.8399999999999963</c:v>
                </c:pt>
                <c:pt idx="16981">
                  <c:v>-6.8379999999999939</c:v>
                </c:pt>
                <c:pt idx="16982">
                  <c:v>-6.8359999999999985</c:v>
                </c:pt>
                <c:pt idx="16983">
                  <c:v>-6.8339999999999961</c:v>
                </c:pt>
                <c:pt idx="16984">
                  <c:v>-6.8319999999999936</c:v>
                </c:pt>
                <c:pt idx="16985">
                  <c:v>-6.8299999999999983</c:v>
                </c:pt>
                <c:pt idx="16986">
                  <c:v>-6.8279999999999959</c:v>
                </c:pt>
                <c:pt idx="16987">
                  <c:v>-6.8260000000000005</c:v>
                </c:pt>
                <c:pt idx="16988">
                  <c:v>-6.8239999999999981</c:v>
                </c:pt>
                <c:pt idx="16989">
                  <c:v>-6.8219999999999956</c:v>
                </c:pt>
                <c:pt idx="16990">
                  <c:v>-6.82</c:v>
                </c:pt>
                <c:pt idx="16991">
                  <c:v>-6.8179999999999978</c:v>
                </c:pt>
                <c:pt idx="16992">
                  <c:v>-6.8159999999999954</c:v>
                </c:pt>
                <c:pt idx="16993">
                  <c:v>-6.8140000000000001</c:v>
                </c:pt>
                <c:pt idx="16994">
                  <c:v>-6.8119999999999976</c:v>
                </c:pt>
                <c:pt idx="16995">
                  <c:v>-6.8099999999999952</c:v>
                </c:pt>
                <c:pt idx="16996">
                  <c:v>-6.8079999999999998</c:v>
                </c:pt>
                <c:pt idx="16997">
                  <c:v>-6.8059999999999974</c:v>
                </c:pt>
                <c:pt idx="16998">
                  <c:v>-6.8039999999999949</c:v>
                </c:pt>
                <c:pt idx="16999">
                  <c:v>-6.8019999999999996</c:v>
                </c:pt>
                <c:pt idx="17000">
                  <c:v>-6.7999999999999972</c:v>
                </c:pt>
                <c:pt idx="17001">
                  <c:v>-6.7979999999999947</c:v>
                </c:pt>
                <c:pt idx="17002">
                  <c:v>-6.7959999999999994</c:v>
                </c:pt>
                <c:pt idx="17003">
                  <c:v>-6.7939999999999969</c:v>
                </c:pt>
                <c:pt idx="17004">
                  <c:v>-6.7919999999999945</c:v>
                </c:pt>
                <c:pt idx="17005">
                  <c:v>-6.7899999999999991</c:v>
                </c:pt>
                <c:pt idx="17006">
                  <c:v>-6.7879999999999967</c:v>
                </c:pt>
                <c:pt idx="17007">
                  <c:v>-6.7859999999999943</c:v>
                </c:pt>
                <c:pt idx="17008">
                  <c:v>-6.7839999999999989</c:v>
                </c:pt>
                <c:pt idx="17009">
                  <c:v>-6.7819999999999965</c:v>
                </c:pt>
                <c:pt idx="17010">
                  <c:v>-6.779999999999994</c:v>
                </c:pt>
                <c:pt idx="17011">
                  <c:v>-6.7779999999999987</c:v>
                </c:pt>
                <c:pt idx="17012">
                  <c:v>-6.7759999999999962</c:v>
                </c:pt>
                <c:pt idx="17013">
                  <c:v>-6.7739999999999938</c:v>
                </c:pt>
                <c:pt idx="17014">
                  <c:v>-6.7719999999999985</c:v>
                </c:pt>
                <c:pt idx="17015">
                  <c:v>-6.769999999999996</c:v>
                </c:pt>
                <c:pt idx="17016">
                  <c:v>-6.7680000000000007</c:v>
                </c:pt>
                <c:pt idx="17017">
                  <c:v>-6.7659999999999982</c:v>
                </c:pt>
                <c:pt idx="17018">
                  <c:v>-6.7639999999999958</c:v>
                </c:pt>
                <c:pt idx="17019">
                  <c:v>-6.7620000000000005</c:v>
                </c:pt>
                <c:pt idx="17020">
                  <c:v>-6.759999999999998</c:v>
                </c:pt>
                <c:pt idx="17021">
                  <c:v>-6.7579999999999956</c:v>
                </c:pt>
                <c:pt idx="17022">
                  <c:v>-6.7560000000000002</c:v>
                </c:pt>
                <c:pt idx="17023">
                  <c:v>-6.7539999999999978</c:v>
                </c:pt>
                <c:pt idx="17024">
                  <c:v>-6.7519999999999953</c:v>
                </c:pt>
                <c:pt idx="17025">
                  <c:v>-6.75</c:v>
                </c:pt>
                <c:pt idx="17026">
                  <c:v>-6.7479999999999976</c:v>
                </c:pt>
                <c:pt idx="17027">
                  <c:v>-6.7459999999999951</c:v>
                </c:pt>
                <c:pt idx="17028">
                  <c:v>-6.7439999999999998</c:v>
                </c:pt>
                <c:pt idx="17029">
                  <c:v>-6.7419999999999973</c:v>
                </c:pt>
                <c:pt idx="17030">
                  <c:v>-6.7399999999999949</c:v>
                </c:pt>
                <c:pt idx="17031">
                  <c:v>-6.7379999999999995</c:v>
                </c:pt>
                <c:pt idx="17032">
                  <c:v>-6.7359999999999971</c:v>
                </c:pt>
                <c:pt idx="17033">
                  <c:v>-6.7339999999999947</c:v>
                </c:pt>
                <c:pt idx="17034">
                  <c:v>-6.7319999999999993</c:v>
                </c:pt>
                <c:pt idx="17035">
                  <c:v>-6.7299999999999969</c:v>
                </c:pt>
                <c:pt idx="17036">
                  <c:v>-6.7279999999999944</c:v>
                </c:pt>
                <c:pt idx="17037">
                  <c:v>-6.7259999999999991</c:v>
                </c:pt>
                <c:pt idx="17038">
                  <c:v>-6.7239999999999966</c:v>
                </c:pt>
                <c:pt idx="17039">
                  <c:v>-6.7219999999999942</c:v>
                </c:pt>
                <c:pt idx="17040">
                  <c:v>-6.7199999999999989</c:v>
                </c:pt>
                <c:pt idx="17041">
                  <c:v>-6.7179999999999964</c:v>
                </c:pt>
                <c:pt idx="17042">
                  <c:v>-6.715999999999994</c:v>
                </c:pt>
                <c:pt idx="17043">
                  <c:v>-6.7139999999999986</c:v>
                </c:pt>
                <c:pt idx="17044">
                  <c:v>-6.7119999999999962</c:v>
                </c:pt>
                <c:pt idx="17045">
                  <c:v>-6.7099999999999937</c:v>
                </c:pt>
                <c:pt idx="17046">
                  <c:v>-6.7079999999999984</c:v>
                </c:pt>
                <c:pt idx="17047">
                  <c:v>-6.705999999999996</c:v>
                </c:pt>
                <c:pt idx="17048">
                  <c:v>-6.7040000000000006</c:v>
                </c:pt>
                <c:pt idx="17049">
                  <c:v>-6.7019999999999982</c:v>
                </c:pt>
                <c:pt idx="17050">
                  <c:v>-6.6999999999999957</c:v>
                </c:pt>
                <c:pt idx="17051">
                  <c:v>-6.6980000000000004</c:v>
                </c:pt>
                <c:pt idx="17052">
                  <c:v>-6.695999999999998</c:v>
                </c:pt>
                <c:pt idx="17053">
                  <c:v>-6.6939999999999955</c:v>
                </c:pt>
                <c:pt idx="17054">
                  <c:v>-6.6920000000000002</c:v>
                </c:pt>
                <c:pt idx="17055">
                  <c:v>-6.6899999999999977</c:v>
                </c:pt>
                <c:pt idx="17056">
                  <c:v>-6.6879999999999953</c:v>
                </c:pt>
                <c:pt idx="17057">
                  <c:v>-6.6859999999999999</c:v>
                </c:pt>
                <c:pt idx="17058">
                  <c:v>-6.6839999999999975</c:v>
                </c:pt>
                <c:pt idx="17059">
                  <c:v>-6.6819999999999951</c:v>
                </c:pt>
                <c:pt idx="17060">
                  <c:v>-6.68</c:v>
                </c:pt>
                <c:pt idx="17061">
                  <c:v>-6.6779999999999973</c:v>
                </c:pt>
                <c:pt idx="17062">
                  <c:v>-6.6759999999999948</c:v>
                </c:pt>
                <c:pt idx="17063">
                  <c:v>-6.6739999999999995</c:v>
                </c:pt>
                <c:pt idx="17064">
                  <c:v>-6.671999999999997</c:v>
                </c:pt>
                <c:pt idx="17065">
                  <c:v>-6.6699999999999946</c:v>
                </c:pt>
                <c:pt idx="17066">
                  <c:v>-6.6679999999999993</c:v>
                </c:pt>
                <c:pt idx="17067">
                  <c:v>-6.6659999999999968</c:v>
                </c:pt>
                <c:pt idx="17068">
                  <c:v>-6.6639999999999944</c:v>
                </c:pt>
                <c:pt idx="17069">
                  <c:v>-6.661999999999999</c:v>
                </c:pt>
                <c:pt idx="17070">
                  <c:v>-6.6599999999999966</c:v>
                </c:pt>
                <c:pt idx="17071">
                  <c:v>-6.6579999999999941</c:v>
                </c:pt>
                <c:pt idx="17072">
                  <c:v>-6.6559999999999988</c:v>
                </c:pt>
                <c:pt idx="17073">
                  <c:v>-6.6539999999999964</c:v>
                </c:pt>
                <c:pt idx="17074">
                  <c:v>-6.6519999999999939</c:v>
                </c:pt>
                <c:pt idx="17075">
                  <c:v>-6.6499999999999986</c:v>
                </c:pt>
                <c:pt idx="17076">
                  <c:v>-6.6479999999999961</c:v>
                </c:pt>
                <c:pt idx="17077">
                  <c:v>-6.6459999999999937</c:v>
                </c:pt>
                <c:pt idx="17078">
                  <c:v>-6.6439999999999984</c:v>
                </c:pt>
                <c:pt idx="17079">
                  <c:v>-6.6419999999999959</c:v>
                </c:pt>
                <c:pt idx="17080">
                  <c:v>-6.6400000000000006</c:v>
                </c:pt>
                <c:pt idx="17081">
                  <c:v>-6.6379999999999981</c:v>
                </c:pt>
                <c:pt idx="17082">
                  <c:v>-6.6359999999999957</c:v>
                </c:pt>
                <c:pt idx="17083">
                  <c:v>-6.6340000000000003</c:v>
                </c:pt>
                <c:pt idx="17084">
                  <c:v>-6.6319999999999979</c:v>
                </c:pt>
                <c:pt idx="17085">
                  <c:v>-6.6299999999999955</c:v>
                </c:pt>
                <c:pt idx="17086">
                  <c:v>-6.6280000000000001</c:v>
                </c:pt>
                <c:pt idx="17087">
                  <c:v>-6.6259999999999977</c:v>
                </c:pt>
                <c:pt idx="17088">
                  <c:v>-6.6239999999999952</c:v>
                </c:pt>
                <c:pt idx="17089">
                  <c:v>-6.6219999999999999</c:v>
                </c:pt>
                <c:pt idx="17090">
                  <c:v>-6.6199999999999974</c:v>
                </c:pt>
                <c:pt idx="17091">
                  <c:v>-6.617999999999995</c:v>
                </c:pt>
                <c:pt idx="17092">
                  <c:v>-6.6159999999999997</c:v>
                </c:pt>
                <c:pt idx="17093">
                  <c:v>-6.6139999999999972</c:v>
                </c:pt>
                <c:pt idx="17094">
                  <c:v>-6.6119999999999948</c:v>
                </c:pt>
                <c:pt idx="17095">
                  <c:v>-6.6099999999999994</c:v>
                </c:pt>
                <c:pt idx="17096">
                  <c:v>-6.607999999999997</c:v>
                </c:pt>
                <c:pt idx="17097">
                  <c:v>-6.6059999999999945</c:v>
                </c:pt>
                <c:pt idx="17098">
                  <c:v>-6.6039999999999992</c:v>
                </c:pt>
                <c:pt idx="17099">
                  <c:v>-6.6019999999999968</c:v>
                </c:pt>
                <c:pt idx="17100">
                  <c:v>-6.5999999999999943</c:v>
                </c:pt>
                <c:pt idx="17101">
                  <c:v>-6.597999999999999</c:v>
                </c:pt>
                <c:pt idx="17102">
                  <c:v>-6.5959999999999965</c:v>
                </c:pt>
                <c:pt idx="17103">
                  <c:v>-6.5939999999999941</c:v>
                </c:pt>
                <c:pt idx="17104">
                  <c:v>-6.5919999999999987</c:v>
                </c:pt>
                <c:pt idx="17105">
                  <c:v>-6.5899999999999963</c:v>
                </c:pt>
                <c:pt idx="17106">
                  <c:v>-6.5879999999999939</c:v>
                </c:pt>
                <c:pt idx="17107">
                  <c:v>-6.5859999999999985</c:v>
                </c:pt>
                <c:pt idx="17108">
                  <c:v>-6.5839999999999961</c:v>
                </c:pt>
                <c:pt idx="17109">
                  <c:v>-6.5819999999999936</c:v>
                </c:pt>
                <c:pt idx="17110">
                  <c:v>-6.5799999999999983</c:v>
                </c:pt>
                <c:pt idx="17111">
                  <c:v>-6.5779999999999959</c:v>
                </c:pt>
                <c:pt idx="17112">
                  <c:v>-6.5760000000000005</c:v>
                </c:pt>
                <c:pt idx="17113">
                  <c:v>-6.5739999999999981</c:v>
                </c:pt>
                <c:pt idx="17114">
                  <c:v>-6.5719999999999956</c:v>
                </c:pt>
                <c:pt idx="17115">
                  <c:v>-6.57</c:v>
                </c:pt>
                <c:pt idx="17116">
                  <c:v>-6.5679999999999978</c:v>
                </c:pt>
                <c:pt idx="17117">
                  <c:v>-6.5659999999999954</c:v>
                </c:pt>
                <c:pt idx="17118">
                  <c:v>-6.5640000000000001</c:v>
                </c:pt>
                <c:pt idx="17119">
                  <c:v>-6.5619999999999976</c:v>
                </c:pt>
                <c:pt idx="17120">
                  <c:v>-6.5599999999999952</c:v>
                </c:pt>
                <c:pt idx="17121">
                  <c:v>-6.5579999999999998</c:v>
                </c:pt>
                <c:pt idx="17122">
                  <c:v>-6.5559999999999974</c:v>
                </c:pt>
                <c:pt idx="17123">
                  <c:v>-6.5539999999999949</c:v>
                </c:pt>
                <c:pt idx="17124">
                  <c:v>-6.5519999999999996</c:v>
                </c:pt>
                <c:pt idx="17125">
                  <c:v>-6.5499999999999972</c:v>
                </c:pt>
                <c:pt idx="17126">
                  <c:v>-6.5479999999999947</c:v>
                </c:pt>
                <c:pt idx="17127">
                  <c:v>-6.5459999999999994</c:v>
                </c:pt>
                <c:pt idx="17128">
                  <c:v>-6.5439999999999969</c:v>
                </c:pt>
                <c:pt idx="17129">
                  <c:v>-6.5419999999999945</c:v>
                </c:pt>
                <c:pt idx="17130">
                  <c:v>-6.5399999999999991</c:v>
                </c:pt>
                <c:pt idx="17131">
                  <c:v>-6.5379999999999967</c:v>
                </c:pt>
                <c:pt idx="17132">
                  <c:v>-6.5359999999999943</c:v>
                </c:pt>
                <c:pt idx="17133">
                  <c:v>-6.5339999999999989</c:v>
                </c:pt>
                <c:pt idx="17134">
                  <c:v>-6.5319999999999965</c:v>
                </c:pt>
                <c:pt idx="17135">
                  <c:v>-6.529999999999994</c:v>
                </c:pt>
                <c:pt idx="17136">
                  <c:v>-6.5279999999999987</c:v>
                </c:pt>
                <c:pt idx="17137">
                  <c:v>-6.5259999999999962</c:v>
                </c:pt>
                <c:pt idx="17138">
                  <c:v>-6.5239999999999938</c:v>
                </c:pt>
                <c:pt idx="17139">
                  <c:v>-6.5219999999999985</c:v>
                </c:pt>
                <c:pt idx="17140">
                  <c:v>-6.519999999999996</c:v>
                </c:pt>
                <c:pt idx="17141">
                  <c:v>-6.5180000000000007</c:v>
                </c:pt>
                <c:pt idx="17142">
                  <c:v>-6.5159999999999982</c:v>
                </c:pt>
                <c:pt idx="17143">
                  <c:v>-6.5139999999999958</c:v>
                </c:pt>
                <c:pt idx="17144">
                  <c:v>-6.5120000000000005</c:v>
                </c:pt>
                <c:pt idx="17145">
                  <c:v>-6.509999999999998</c:v>
                </c:pt>
                <c:pt idx="17146">
                  <c:v>-6.5079999999999956</c:v>
                </c:pt>
                <c:pt idx="17147">
                  <c:v>-6.5060000000000002</c:v>
                </c:pt>
                <c:pt idx="17148">
                  <c:v>-6.5039999999999978</c:v>
                </c:pt>
                <c:pt idx="17149">
                  <c:v>-6.5019999999999953</c:v>
                </c:pt>
                <c:pt idx="17150">
                  <c:v>-6.5</c:v>
                </c:pt>
                <c:pt idx="17151">
                  <c:v>-6.4979999999999976</c:v>
                </c:pt>
                <c:pt idx="17152">
                  <c:v>-6.4959999999999951</c:v>
                </c:pt>
                <c:pt idx="17153">
                  <c:v>-6.4939999999999998</c:v>
                </c:pt>
                <c:pt idx="17154">
                  <c:v>-6.4919999999999973</c:v>
                </c:pt>
                <c:pt idx="17155">
                  <c:v>-6.4899999999999949</c:v>
                </c:pt>
                <c:pt idx="17156">
                  <c:v>-6.4879999999999995</c:v>
                </c:pt>
                <c:pt idx="17157">
                  <c:v>-6.4859999999999971</c:v>
                </c:pt>
                <c:pt idx="17158">
                  <c:v>-6.4839999999999947</c:v>
                </c:pt>
                <c:pt idx="17159">
                  <c:v>-6.4819999999999993</c:v>
                </c:pt>
                <c:pt idx="17160">
                  <c:v>-6.4799999999999969</c:v>
                </c:pt>
                <c:pt idx="17161">
                  <c:v>-6.4779999999999944</c:v>
                </c:pt>
                <c:pt idx="17162">
                  <c:v>-6.4759999999999991</c:v>
                </c:pt>
                <c:pt idx="17163">
                  <c:v>-6.4739999999999966</c:v>
                </c:pt>
                <c:pt idx="17164">
                  <c:v>-6.4719999999999942</c:v>
                </c:pt>
                <c:pt idx="17165">
                  <c:v>-6.4699999999999989</c:v>
                </c:pt>
                <c:pt idx="17166">
                  <c:v>-6.4679999999999964</c:v>
                </c:pt>
                <c:pt idx="17167">
                  <c:v>-6.465999999999994</c:v>
                </c:pt>
                <c:pt idx="17168">
                  <c:v>-6.4639999999999986</c:v>
                </c:pt>
                <c:pt idx="17169">
                  <c:v>-6.4619999999999962</c:v>
                </c:pt>
                <c:pt idx="17170">
                  <c:v>-6.4599999999999937</c:v>
                </c:pt>
                <c:pt idx="17171">
                  <c:v>-6.4579999999999984</c:v>
                </c:pt>
                <c:pt idx="17172">
                  <c:v>-6.455999999999996</c:v>
                </c:pt>
                <c:pt idx="17173">
                  <c:v>-6.4540000000000006</c:v>
                </c:pt>
                <c:pt idx="17174">
                  <c:v>-6.4519999999999982</c:v>
                </c:pt>
                <c:pt idx="17175">
                  <c:v>-6.4499999999999957</c:v>
                </c:pt>
                <c:pt idx="17176">
                  <c:v>-6.4480000000000004</c:v>
                </c:pt>
                <c:pt idx="17177">
                  <c:v>-6.445999999999998</c:v>
                </c:pt>
                <c:pt idx="17178">
                  <c:v>-6.4439999999999955</c:v>
                </c:pt>
                <c:pt idx="17179">
                  <c:v>-6.4420000000000002</c:v>
                </c:pt>
                <c:pt idx="17180">
                  <c:v>-6.4399999999999977</c:v>
                </c:pt>
                <c:pt idx="17181">
                  <c:v>-6.4379999999999953</c:v>
                </c:pt>
                <c:pt idx="17182">
                  <c:v>-6.4359999999999999</c:v>
                </c:pt>
                <c:pt idx="17183">
                  <c:v>-6.4339999999999975</c:v>
                </c:pt>
                <c:pt idx="17184">
                  <c:v>-6.4319999999999951</c:v>
                </c:pt>
                <c:pt idx="17185">
                  <c:v>-6.43</c:v>
                </c:pt>
                <c:pt idx="17186">
                  <c:v>-6.4279999999999973</c:v>
                </c:pt>
                <c:pt idx="17187">
                  <c:v>-6.4259999999999948</c:v>
                </c:pt>
                <c:pt idx="17188">
                  <c:v>-6.4239999999999995</c:v>
                </c:pt>
                <c:pt idx="17189">
                  <c:v>-6.421999999999997</c:v>
                </c:pt>
                <c:pt idx="17190">
                  <c:v>-6.4199999999999946</c:v>
                </c:pt>
                <c:pt idx="17191">
                  <c:v>-6.4179999999999993</c:v>
                </c:pt>
                <c:pt idx="17192">
                  <c:v>-6.4159999999999968</c:v>
                </c:pt>
                <c:pt idx="17193">
                  <c:v>-6.4139999999999944</c:v>
                </c:pt>
                <c:pt idx="17194">
                  <c:v>-6.411999999999999</c:v>
                </c:pt>
                <c:pt idx="17195">
                  <c:v>-6.4099999999999966</c:v>
                </c:pt>
                <c:pt idx="17196">
                  <c:v>-6.4079999999999941</c:v>
                </c:pt>
                <c:pt idx="17197">
                  <c:v>-6.4059999999999988</c:v>
                </c:pt>
                <c:pt idx="17198">
                  <c:v>-6.4039999999999964</c:v>
                </c:pt>
                <c:pt idx="17199">
                  <c:v>-6.4019999999999939</c:v>
                </c:pt>
                <c:pt idx="17200">
                  <c:v>-6.3999999999999986</c:v>
                </c:pt>
                <c:pt idx="17201">
                  <c:v>-6.3979999999999961</c:v>
                </c:pt>
                <c:pt idx="17202">
                  <c:v>-6.3959999999999937</c:v>
                </c:pt>
                <c:pt idx="17203">
                  <c:v>-6.3939999999999984</c:v>
                </c:pt>
                <c:pt idx="17204">
                  <c:v>-6.3919999999999959</c:v>
                </c:pt>
                <c:pt idx="17205">
                  <c:v>-6.3900000000000006</c:v>
                </c:pt>
                <c:pt idx="17206">
                  <c:v>-6.3879999999999981</c:v>
                </c:pt>
                <c:pt idx="17207">
                  <c:v>-6.3859999999999957</c:v>
                </c:pt>
                <c:pt idx="17208">
                  <c:v>-6.3840000000000003</c:v>
                </c:pt>
                <c:pt idx="17209">
                  <c:v>-6.3819999999999979</c:v>
                </c:pt>
                <c:pt idx="17210">
                  <c:v>-6.3799999999999955</c:v>
                </c:pt>
                <c:pt idx="17211">
                  <c:v>-6.3780000000000001</c:v>
                </c:pt>
                <c:pt idx="17212">
                  <c:v>-6.3759999999999977</c:v>
                </c:pt>
                <c:pt idx="17213">
                  <c:v>-6.3739999999999952</c:v>
                </c:pt>
                <c:pt idx="17214">
                  <c:v>-6.3719999999999999</c:v>
                </c:pt>
                <c:pt idx="17215">
                  <c:v>-6.3699999999999974</c:v>
                </c:pt>
                <c:pt idx="17216">
                  <c:v>-6.367999999999995</c:v>
                </c:pt>
                <c:pt idx="17217">
                  <c:v>-6.3659999999999997</c:v>
                </c:pt>
                <c:pt idx="17218">
                  <c:v>-6.3639999999999972</c:v>
                </c:pt>
                <c:pt idx="17219">
                  <c:v>-6.3619999999999948</c:v>
                </c:pt>
                <c:pt idx="17220">
                  <c:v>-6.3599999999999994</c:v>
                </c:pt>
                <c:pt idx="17221">
                  <c:v>-6.357999999999997</c:v>
                </c:pt>
                <c:pt idx="17222">
                  <c:v>-6.3559999999999945</c:v>
                </c:pt>
                <c:pt idx="17223">
                  <c:v>-6.3539999999999992</c:v>
                </c:pt>
                <c:pt idx="17224">
                  <c:v>-6.3519999999999968</c:v>
                </c:pt>
                <c:pt idx="17225">
                  <c:v>-6.3499999999999943</c:v>
                </c:pt>
                <c:pt idx="17226">
                  <c:v>-6.347999999999999</c:v>
                </c:pt>
                <c:pt idx="17227">
                  <c:v>-6.3459999999999965</c:v>
                </c:pt>
                <c:pt idx="17228">
                  <c:v>-6.3439999999999941</c:v>
                </c:pt>
                <c:pt idx="17229">
                  <c:v>-6.3419999999999987</c:v>
                </c:pt>
                <c:pt idx="17230">
                  <c:v>-6.3399999999999963</c:v>
                </c:pt>
                <c:pt idx="17231">
                  <c:v>-6.3379999999999939</c:v>
                </c:pt>
                <c:pt idx="17232">
                  <c:v>-6.3359999999999985</c:v>
                </c:pt>
                <c:pt idx="17233">
                  <c:v>-6.3339999999999961</c:v>
                </c:pt>
                <c:pt idx="17234">
                  <c:v>-6.3319999999999936</c:v>
                </c:pt>
                <c:pt idx="17235">
                  <c:v>-6.3299999999999983</c:v>
                </c:pt>
                <c:pt idx="17236">
                  <c:v>-6.3279999999999959</c:v>
                </c:pt>
                <c:pt idx="17237">
                  <c:v>-6.3260000000000005</c:v>
                </c:pt>
                <c:pt idx="17238">
                  <c:v>-6.3239999999999981</c:v>
                </c:pt>
                <c:pt idx="17239">
                  <c:v>-6.3219999999999956</c:v>
                </c:pt>
                <c:pt idx="17240">
                  <c:v>-6.32</c:v>
                </c:pt>
                <c:pt idx="17241">
                  <c:v>-6.3179999999999978</c:v>
                </c:pt>
                <c:pt idx="17242">
                  <c:v>-6.3159999999999954</c:v>
                </c:pt>
                <c:pt idx="17243">
                  <c:v>-6.3140000000000001</c:v>
                </c:pt>
                <c:pt idx="17244">
                  <c:v>-6.3119999999999976</c:v>
                </c:pt>
                <c:pt idx="17245">
                  <c:v>-6.3099999999999952</c:v>
                </c:pt>
                <c:pt idx="17246">
                  <c:v>-6.3079999999999998</c:v>
                </c:pt>
                <c:pt idx="17247">
                  <c:v>-6.3059999999999974</c:v>
                </c:pt>
                <c:pt idx="17248">
                  <c:v>-6.3039999999999949</c:v>
                </c:pt>
                <c:pt idx="17249">
                  <c:v>-6.3019999999999996</c:v>
                </c:pt>
                <c:pt idx="17250">
                  <c:v>-6.2999999999999972</c:v>
                </c:pt>
                <c:pt idx="17251">
                  <c:v>-6.2979999999999947</c:v>
                </c:pt>
                <c:pt idx="17252">
                  <c:v>-6.2959999999999994</c:v>
                </c:pt>
                <c:pt idx="17253">
                  <c:v>-6.2939999999999969</c:v>
                </c:pt>
                <c:pt idx="17254">
                  <c:v>-6.2919999999999945</c:v>
                </c:pt>
                <c:pt idx="17255">
                  <c:v>-6.2899999999999991</c:v>
                </c:pt>
                <c:pt idx="17256">
                  <c:v>-6.2879999999999967</c:v>
                </c:pt>
                <c:pt idx="17257">
                  <c:v>-6.2859999999999943</c:v>
                </c:pt>
                <c:pt idx="17258">
                  <c:v>-6.2839999999999989</c:v>
                </c:pt>
                <c:pt idx="17259">
                  <c:v>-6.2819999999999965</c:v>
                </c:pt>
                <c:pt idx="17260">
                  <c:v>-6.279999999999994</c:v>
                </c:pt>
                <c:pt idx="17261">
                  <c:v>-6.2779999999999987</c:v>
                </c:pt>
                <c:pt idx="17262">
                  <c:v>-6.2759999999999962</c:v>
                </c:pt>
                <c:pt idx="17263">
                  <c:v>-6.2739999999999938</c:v>
                </c:pt>
                <c:pt idx="17264">
                  <c:v>-6.2719999999999985</c:v>
                </c:pt>
                <c:pt idx="17265">
                  <c:v>-6.269999999999996</c:v>
                </c:pt>
                <c:pt idx="17266">
                  <c:v>-6.2680000000000007</c:v>
                </c:pt>
                <c:pt idx="17267">
                  <c:v>-6.2659999999999982</c:v>
                </c:pt>
                <c:pt idx="17268">
                  <c:v>-6.2639999999999958</c:v>
                </c:pt>
                <c:pt idx="17269">
                  <c:v>-6.2620000000000005</c:v>
                </c:pt>
                <c:pt idx="17270">
                  <c:v>-6.259999999999998</c:v>
                </c:pt>
                <c:pt idx="17271">
                  <c:v>-6.2579999999999956</c:v>
                </c:pt>
                <c:pt idx="17272">
                  <c:v>-6.2560000000000002</c:v>
                </c:pt>
                <c:pt idx="17273">
                  <c:v>-6.2539999999999978</c:v>
                </c:pt>
                <c:pt idx="17274">
                  <c:v>-6.2519999999999953</c:v>
                </c:pt>
                <c:pt idx="17275">
                  <c:v>-6.25</c:v>
                </c:pt>
                <c:pt idx="17276">
                  <c:v>-6.2479999999999976</c:v>
                </c:pt>
                <c:pt idx="17277">
                  <c:v>-6.2459999999999951</c:v>
                </c:pt>
                <c:pt idx="17278">
                  <c:v>-6.2439999999999998</c:v>
                </c:pt>
                <c:pt idx="17279">
                  <c:v>-6.2419999999999973</c:v>
                </c:pt>
                <c:pt idx="17280">
                  <c:v>-6.2399999999999949</c:v>
                </c:pt>
                <c:pt idx="17281">
                  <c:v>-6.2379999999999995</c:v>
                </c:pt>
                <c:pt idx="17282">
                  <c:v>-6.2359999999999971</c:v>
                </c:pt>
                <c:pt idx="17283">
                  <c:v>-6.2339999999999947</c:v>
                </c:pt>
                <c:pt idx="17284">
                  <c:v>-6.2319999999999993</c:v>
                </c:pt>
                <c:pt idx="17285">
                  <c:v>-6.2299999999999969</c:v>
                </c:pt>
                <c:pt idx="17286">
                  <c:v>-6.2279999999999944</c:v>
                </c:pt>
                <c:pt idx="17287">
                  <c:v>-6.2259999999999991</c:v>
                </c:pt>
                <c:pt idx="17288">
                  <c:v>-6.2239999999999966</c:v>
                </c:pt>
                <c:pt idx="17289">
                  <c:v>-6.2219999999999942</c:v>
                </c:pt>
                <c:pt idx="17290">
                  <c:v>-6.2199999999999989</c:v>
                </c:pt>
                <c:pt idx="17291">
                  <c:v>-6.2179999999999964</c:v>
                </c:pt>
                <c:pt idx="17292">
                  <c:v>-6.215999999999994</c:v>
                </c:pt>
                <c:pt idx="17293">
                  <c:v>-6.2139999999999986</c:v>
                </c:pt>
                <c:pt idx="17294">
                  <c:v>-6.2119999999999962</c:v>
                </c:pt>
                <c:pt idx="17295">
                  <c:v>-6.2099999999999937</c:v>
                </c:pt>
                <c:pt idx="17296">
                  <c:v>-6.2079999999999984</c:v>
                </c:pt>
                <c:pt idx="17297">
                  <c:v>-6.205999999999996</c:v>
                </c:pt>
                <c:pt idx="17298">
                  <c:v>-6.2040000000000006</c:v>
                </c:pt>
                <c:pt idx="17299">
                  <c:v>-6.2019999999999982</c:v>
                </c:pt>
                <c:pt idx="17300">
                  <c:v>-6.1999999999999957</c:v>
                </c:pt>
                <c:pt idx="17301">
                  <c:v>-6.1980000000000004</c:v>
                </c:pt>
                <c:pt idx="17302">
                  <c:v>-6.195999999999998</c:v>
                </c:pt>
                <c:pt idx="17303">
                  <c:v>-6.1939999999999955</c:v>
                </c:pt>
                <c:pt idx="17304">
                  <c:v>-6.1920000000000002</c:v>
                </c:pt>
                <c:pt idx="17305">
                  <c:v>-6.1899999999999977</c:v>
                </c:pt>
                <c:pt idx="17306">
                  <c:v>-6.1879999999999953</c:v>
                </c:pt>
                <c:pt idx="17307">
                  <c:v>-6.1859999999999999</c:v>
                </c:pt>
                <c:pt idx="17308">
                  <c:v>-6.1839999999999975</c:v>
                </c:pt>
                <c:pt idx="17309">
                  <c:v>-6.1819999999999951</c:v>
                </c:pt>
                <c:pt idx="17310">
                  <c:v>-6.18</c:v>
                </c:pt>
                <c:pt idx="17311">
                  <c:v>-6.1779999999999973</c:v>
                </c:pt>
                <c:pt idx="17312">
                  <c:v>-6.1759999999999948</c:v>
                </c:pt>
                <c:pt idx="17313">
                  <c:v>-6.1739999999999995</c:v>
                </c:pt>
                <c:pt idx="17314">
                  <c:v>-6.171999999999997</c:v>
                </c:pt>
                <c:pt idx="17315">
                  <c:v>-6.1699999999999946</c:v>
                </c:pt>
                <c:pt idx="17316">
                  <c:v>-6.1679999999999993</c:v>
                </c:pt>
                <c:pt idx="17317">
                  <c:v>-6.1659999999999968</c:v>
                </c:pt>
                <c:pt idx="17318">
                  <c:v>-6.1639999999999944</c:v>
                </c:pt>
                <c:pt idx="17319">
                  <c:v>-6.161999999999999</c:v>
                </c:pt>
                <c:pt idx="17320">
                  <c:v>-6.1599999999999966</c:v>
                </c:pt>
                <c:pt idx="17321">
                  <c:v>-6.1579999999999941</c:v>
                </c:pt>
                <c:pt idx="17322">
                  <c:v>-6.1559999999999988</c:v>
                </c:pt>
                <c:pt idx="17323">
                  <c:v>-6.1539999999999964</c:v>
                </c:pt>
                <c:pt idx="17324">
                  <c:v>-6.1519999999999939</c:v>
                </c:pt>
                <c:pt idx="17325">
                  <c:v>-6.1499999999999986</c:v>
                </c:pt>
                <c:pt idx="17326">
                  <c:v>-6.1479999999999961</c:v>
                </c:pt>
                <c:pt idx="17327">
                  <c:v>-6.1459999999999937</c:v>
                </c:pt>
                <c:pt idx="17328">
                  <c:v>-6.1439999999999984</c:v>
                </c:pt>
                <c:pt idx="17329">
                  <c:v>-6.1419999999999959</c:v>
                </c:pt>
                <c:pt idx="17330">
                  <c:v>-6.1400000000000006</c:v>
                </c:pt>
                <c:pt idx="17331">
                  <c:v>-6.1379999999999981</c:v>
                </c:pt>
                <c:pt idx="17332">
                  <c:v>-6.1359999999999957</c:v>
                </c:pt>
                <c:pt idx="17333">
                  <c:v>-6.1340000000000003</c:v>
                </c:pt>
                <c:pt idx="17334">
                  <c:v>-6.1319999999999979</c:v>
                </c:pt>
                <c:pt idx="17335">
                  <c:v>-6.1299999999999955</c:v>
                </c:pt>
                <c:pt idx="17336">
                  <c:v>-6.1280000000000001</c:v>
                </c:pt>
                <c:pt idx="17337">
                  <c:v>-6.1259999999999977</c:v>
                </c:pt>
                <c:pt idx="17338">
                  <c:v>-6.1239999999999952</c:v>
                </c:pt>
                <c:pt idx="17339">
                  <c:v>-6.1219999999999999</c:v>
                </c:pt>
                <c:pt idx="17340">
                  <c:v>-6.1199999999999974</c:v>
                </c:pt>
                <c:pt idx="17341">
                  <c:v>-6.117999999999995</c:v>
                </c:pt>
                <c:pt idx="17342">
                  <c:v>-6.1159999999999997</c:v>
                </c:pt>
                <c:pt idx="17343">
                  <c:v>-6.1139999999999972</c:v>
                </c:pt>
                <c:pt idx="17344">
                  <c:v>-6.1119999999999948</c:v>
                </c:pt>
                <c:pt idx="17345">
                  <c:v>-6.1099999999999994</c:v>
                </c:pt>
                <c:pt idx="17346">
                  <c:v>-6.107999999999997</c:v>
                </c:pt>
                <c:pt idx="17347">
                  <c:v>-6.1059999999999945</c:v>
                </c:pt>
                <c:pt idx="17348">
                  <c:v>-6.1039999999999992</c:v>
                </c:pt>
                <c:pt idx="17349">
                  <c:v>-6.1019999999999968</c:v>
                </c:pt>
                <c:pt idx="17350">
                  <c:v>-6.0999999999999943</c:v>
                </c:pt>
                <c:pt idx="17351">
                  <c:v>-6.097999999999999</c:v>
                </c:pt>
                <c:pt idx="17352">
                  <c:v>-6.0959999999999965</c:v>
                </c:pt>
                <c:pt idx="17353">
                  <c:v>-6.0939999999999941</c:v>
                </c:pt>
                <c:pt idx="17354">
                  <c:v>-6.0919999999999987</c:v>
                </c:pt>
                <c:pt idx="17355">
                  <c:v>-6.0899999999999963</c:v>
                </c:pt>
                <c:pt idx="17356">
                  <c:v>-6.0879999999999939</c:v>
                </c:pt>
                <c:pt idx="17357">
                  <c:v>-6.0859999999999985</c:v>
                </c:pt>
                <c:pt idx="17358">
                  <c:v>-6.0839999999999961</c:v>
                </c:pt>
                <c:pt idx="17359">
                  <c:v>-6.0819999999999936</c:v>
                </c:pt>
                <c:pt idx="17360">
                  <c:v>-6.0799999999999983</c:v>
                </c:pt>
                <c:pt idx="17361">
                  <c:v>-6.0779999999999959</c:v>
                </c:pt>
                <c:pt idx="17362">
                  <c:v>-6.0760000000000005</c:v>
                </c:pt>
                <c:pt idx="17363">
                  <c:v>-6.0739999999999981</c:v>
                </c:pt>
                <c:pt idx="17364">
                  <c:v>-6.0719999999999956</c:v>
                </c:pt>
                <c:pt idx="17365">
                  <c:v>-6.07</c:v>
                </c:pt>
                <c:pt idx="17366">
                  <c:v>-6.0679999999999978</c:v>
                </c:pt>
                <c:pt idx="17367">
                  <c:v>-6.0659999999999954</c:v>
                </c:pt>
                <c:pt idx="17368">
                  <c:v>-6.0640000000000001</c:v>
                </c:pt>
                <c:pt idx="17369">
                  <c:v>-6.0619999999999976</c:v>
                </c:pt>
                <c:pt idx="17370">
                  <c:v>-6.0599999999999952</c:v>
                </c:pt>
                <c:pt idx="17371">
                  <c:v>-6.0579999999999998</c:v>
                </c:pt>
                <c:pt idx="17372">
                  <c:v>-6.0559999999999974</c:v>
                </c:pt>
                <c:pt idx="17373">
                  <c:v>-6.0539999999999949</c:v>
                </c:pt>
                <c:pt idx="17374">
                  <c:v>-6.0519999999999996</c:v>
                </c:pt>
                <c:pt idx="17375">
                  <c:v>-6.0499999999999972</c:v>
                </c:pt>
                <c:pt idx="17376">
                  <c:v>-6.0479999999999947</c:v>
                </c:pt>
                <c:pt idx="17377">
                  <c:v>-6.0459999999999994</c:v>
                </c:pt>
                <c:pt idx="17378">
                  <c:v>-6.0439999999999969</c:v>
                </c:pt>
                <c:pt idx="17379">
                  <c:v>-6.0419999999999945</c:v>
                </c:pt>
                <c:pt idx="17380">
                  <c:v>-6.0399999999999991</c:v>
                </c:pt>
                <c:pt idx="17381">
                  <c:v>-6.0379999999999967</c:v>
                </c:pt>
                <c:pt idx="17382">
                  <c:v>-6.0359999999999943</c:v>
                </c:pt>
                <c:pt idx="17383">
                  <c:v>-6.0339999999999989</c:v>
                </c:pt>
                <c:pt idx="17384">
                  <c:v>-6.0319999999999965</c:v>
                </c:pt>
                <c:pt idx="17385">
                  <c:v>-6.029999999999994</c:v>
                </c:pt>
                <c:pt idx="17386">
                  <c:v>-6.0279999999999987</c:v>
                </c:pt>
                <c:pt idx="17387">
                  <c:v>-6.0259999999999962</c:v>
                </c:pt>
                <c:pt idx="17388">
                  <c:v>-6.0239999999999938</c:v>
                </c:pt>
                <c:pt idx="17389">
                  <c:v>-6.0219999999999985</c:v>
                </c:pt>
                <c:pt idx="17390">
                  <c:v>-6.019999999999996</c:v>
                </c:pt>
                <c:pt idx="17391">
                  <c:v>-6.0180000000000007</c:v>
                </c:pt>
                <c:pt idx="17392">
                  <c:v>-6.0159999999999982</c:v>
                </c:pt>
                <c:pt idx="17393">
                  <c:v>-6.0139999999999958</c:v>
                </c:pt>
                <c:pt idx="17394">
                  <c:v>-6.0120000000000005</c:v>
                </c:pt>
                <c:pt idx="17395">
                  <c:v>-6.009999999999998</c:v>
                </c:pt>
                <c:pt idx="17396">
                  <c:v>-6.0079999999999956</c:v>
                </c:pt>
                <c:pt idx="17397">
                  <c:v>-6.0060000000000002</c:v>
                </c:pt>
                <c:pt idx="17398">
                  <c:v>-6.0039999999999978</c:v>
                </c:pt>
                <c:pt idx="17399">
                  <c:v>-6.0019999999999953</c:v>
                </c:pt>
                <c:pt idx="17400">
                  <c:v>-6</c:v>
                </c:pt>
                <c:pt idx="17401">
                  <c:v>-5.9979999999999976</c:v>
                </c:pt>
                <c:pt idx="17402">
                  <c:v>-5.9959999999999951</c:v>
                </c:pt>
                <c:pt idx="17403">
                  <c:v>-5.9939999999999998</c:v>
                </c:pt>
                <c:pt idx="17404">
                  <c:v>-5.9919999999999973</c:v>
                </c:pt>
                <c:pt idx="17405">
                  <c:v>-5.9899999999999949</c:v>
                </c:pt>
                <c:pt idx="17406">
                  <c:v>-5.9879999999999995</c:v>
                </c:pt>
                <c:pt idx="17407">
                  <c:v>-5.9859999999999971</c:v>
                </c:pt>
                <c:pt idx="17408">
                  <c:v>-5.9839999999999947</c:v>
                </c:pt>
                <c:pt idx="17409">
                  <c:v>-5.9819999999999993</c:v>
                </c:pt>
                <c:pt idx="17410">
                  <c:v>-5.9799999999999969</c:v>
                </c:pt>
                <c:pt idx="17411">
                  <c:v>-5.9779999999999944</c:v>
                </c:pt>
                <c:pt idx="17412">
                  <c:v>-5.9759999999999991</c:v>
                </c:pt>
                <c:pt idx="17413">
                  <c:v>-5.9739999999999966</c:v>
                </c:pt>
                <c:pt idx="17414">
                  <c:v>-5.9719999999999942</c:v>
                </c:pt>
                <c:pt idx="17415">
                  <c:v>-5.9699999999999989</c:v>
                </c:pt>
                <c:pt idx="17416">
                  <c:v>-5.9679999999999964</c:v>
                </c:pt>
                <c:pt idx="17417">
                  <c:v>-5.965999999999994</c:v>
                </c:pt>
                <c:pt idx="17418">
                  <c:v>-5.9639999999999986</c:v>
                </c:pt>
                <c:pt idx="17419">
                  <c:v>-5.9619999999999962</c:v>
                </c:pt>
                <c:pt idx="17420">
                  <c:v>-5.9599999999999937</c:v>
                </c:pt>
                <c:pt idx="17421">
                  <c:v>-5.9579999999999984</c:v>
                </c:pt>
                <c:pt idx="17422">
                  <c:v>-5.955999999999996</c:v>
                </c:pt>
                <c:pt idx="17423">
                  <c:v>-5.9540000000000006</c:v>
                </c:pt>
                <c:pt idx="17424">
                  <c:v>-5.9519999999999982</c:v>
                </c:pt>
                <c:pt idx="17425">
                  <c:v>-5.9499999999999957</c:v>
                </c:pt>
                <c:pt idx="17426">
                  <c:v>-5.9480000000000004</c:v>
                </c:pt>
                <c:pt idx="17427">
                  <c:v>-5.945999999999998</c:v>
                </c:pt>
                <c:pt idx="17428">
                  <c:v>-5.9439999999999955</c:v>
                </c:pt>
                <c:pt idx="17429">
                  <c:v>-5.9420000000000002</c:v>
                </c:pt>
                <c:pt idx="17430">
                  <c:v>-5.9399999999999977</c:v>
                </c:pt>
                <c:pt idx="17431">
                  <c:v>-5.9379999999999953</c:v>
                </c:pt>
                <c:pt idx="17432">
                  <c:v>-5.9359999999999999</c:v>
                </c:pt>
                <c:pt idx="17433">
                  <c:v>-5.9339999999999975</c:v>
                </c:pt>
                <c:pt idx="17434">
                  <c:v>-5.9319999999999951</c:v>
                </c:pt>
                <c:pt idx="17435">
                  <c:v>-5.93</c:v>
                </c:pt>
                <c:pt idx="17436">
                  <c:v>-5.9279999999999973</c:v>
                </c:pt>
                <c:pt idx="17437">
                  <c:v>-5.9259999999999948</c:v>
                </c:pt>
                <c:pt idx="17438">
                  <c:v>-5.9239999999999995</c:v>
                </c:pt>
                <c:pt idx="17439">
                  <c:v>-5.921999999999997</c:v>
                </c:pt>
                <c:pt idx="17440">
                  <c:v>-5.9199999999999946</c:v>
                </c:pt>
                <c:pt idx="17441">
                  <c:v>-5.9179999999999993</c:v>
                </c:pt>
                <c:pt idx="17442">
                  <c:v>-5.9159999999999968</c:v>
                </c:pt>
                <c:pt idx="17443">
                  <c:v>-5.9139999999999944</c:v>
                </c:pt>
                <c:pt idx="17444">
                  <c:v>-5.911999999999999</c:v>
                </c:pt>
                <c:pt idx="17445">
                  <c:v>-5.9099999999999966</c:v>
                </c:pt>
                <c:pt idx="17446">
                  <c:v>-5.9079999999999941</c:v>
                </c:pt>
                <c:pt idx="17447">
                  <c:v>-5.9059999999999988</c:v>
                </c:pt>
                <c:pt idx="17448">
                  <c:v>-5.9039999999999964</c:v>
                </c:pt>
                <c:pt idx="17449">
                  <c:v>-5.9019999999999939</c:v>
                </c:pt>
                <c:pt idx="17450">
                  <c:v>-5.8999999999999986</c:v>
                </c:pt>
                <c:pt idx="17451">
                  <c:v>-5.8979999999999961</c:v>
                </c:pt>
                <c:pt idx="17452">
                  <c:v>-5.8959999999999937</c:v>
                </c:pt>
                <c:pt idx="17453">
                  <c:v>-5.8939999999999984</c:v>
                </c:pt>
                <c:pt idx="17454">
                  <c:v>-5.8919999999999959</c:v>
                </c:pt>
                <c:pt idx="17455">
                  <c:v>-5.8900000000000006</c:v>
                </c:pt>
                <c:pt idx="17456">
                  <c:v>-5.8879999999999981</c:v>
                </c:pt>
                <c:pt idx="17457">
                  <c:v>-5.8859999999999957</c:v>
                </c:pt>
                <c:pt idx="17458">
                  <c:v>-5.8840000000000003</c:v>
                </c:pt>
                <c:pt idx="17459">
                  <c:v>-5.8819999999999979</c:v>
                </c:pt>
                <c:pt idx="17460">
                  <c:v>-5.8799999999999955</c:v>
                </c:pt>
                <c:pt idx="17461">
                  <c:v>-5.8780000000000001</c:v>
                </c:pt>
                <c:pt idx="17462">
                  <c:v>-5.8759999999999977</c:v>
                </c:pt>
                <c:pt idx="17463">
                  <c:v>-5.8739999999999952</c:v>
                </c:pt>
                <c:pt idx="17464">
                  <c:v>-5.8719999999999999</c:v>
                </c:pt>
                <c:pt idx="17465">
                  <c:v>-5.8699999999999974</c:v>
                </c:pt>
                <c:pt idx="17466">
                  <c:v>-5.867999999999995</c:v>
                </c:pt>
                <c:pt idx="17467">
                  <c:v>-5.8659999999999997</c:v>
                </c:pt>
                <c:pt idx="17468">
                  <c:v>-5.8639999999999972</c:v>
                </c:pt>
                <c:pt idx="17469">
                  <c:v>-5.8619999999999948</c:v>
                </c:pt>
                <c:pt idx="17470">
                  <c:v>-5.8599999999999994</c:v>
                </c:pt>
                <c:pt idx="17471">
                  <c:v>-5.857999999999997</c:v>
                </c:pt>
                <c:pt idx="17472">
                  <c:v>-5.8559999999999945</c:v>
                </c:pt>
                <c:pt idx="17473">
                  <c:v>-5.8539999999999992</c:v>
                </c:pt>
                <c:pt idx="17474">
                  <c:v>-5.8519999999999968</c:v>
                </c:pt>
                <c:pt idx="17475">
                  <c:v>-5.8499999999999943</c:v>
                </c:pt>
                <c:pt idx="17476">
                  <c:v>-5.847999999999999</c:v>
                </c:pt>
                <c:pt idx="17477">
                  <c:v>-5.8459999999999965</c:v>
                </c:pt>
                <c:pt idx="17478">
                  <c:v>-5.8439999999999941</c:v>
                </c:pt>
                <c:pt idx="17479">
                  <c:v>-5.8419999999999987</c:v>
                </c:pt>
                <c:pt idx="17480">
                  <c:v>-5.8399999999999963</c:v>
                </c:pt>
                <c:pt idx="17481">
                  <c:v>-5.8379999999999939</c:v>
                </c:pt>
                <c:pt idx="17482">
                  <c:v>-5.8359999999999985</c:v>
                </c:pt>
                <c:pt idx="17483">
                  <c:v>-5.8339999999999961</c:v>
                </c:pt>
                <c:pt idx="17484">
                  <c:v>-5.8319999999999936</c:v>
                </c:pt>
                <c:pt idx="17485">
                  <c:v>-5.8299999999999983</c:v>
                </c:pt>
                <c:pt idx="17486">
                  <c:v>-5.8279999999999959</c:v>
                </c:pt>
                <c:pt idx="17487">
                  <c:v>-5.8260000000000005</c:v>
                </c:pt>
                <c:pt idx="17488">
                  <c:v>-5.8239999999999981</c:v>
                </c:pt>
                <c:pt idx="17489">
                  <c:v>-5.8219999999999956</c:v>
                </c:pt>
                <c:pt idx="17490">
                  <c:v>-5.82</c:v>
                </c:pt>
                <c:pt idx="17491">
                  <c:v>-5.8179999999999978</c:v>
                </c:pt>
                <c:pt idx="17492">
                  <c:v>-5.8159999999999954</c:v>
                </c:pt>
                <c:pt idx="17493">
                  <c:v>-5.8140000000000001</c:v>
                </c:pt>
                <c:pt idx="17494">
                  <c:v>-5.8119999999999976</c:v>
                </c:pt>
                <c:pt idx="17495">
                  <c:v>-5.8099999999999952</c:v>
                </c:pt>
                <c:pt idx="17496">
                  <c:v>-5.8079999999999998</c:v>
                </c:pt>
                <c:pt idx="17497">
                  <c:v>-5.8059999999999974</c:v>
                </c:pt>
                <c:pt idx="17498">
                  <c:v>-5.8039999999999949</c:v>
                </c:pt>
                <c:pt idx="17499">
                  <c:v>-5.8019999999999996</c:v>
                </c:pt>
                <c:pt idx="17500">
                  <c:v>-5.7999999999999972</c:v>
                </c:pt>
                <c:pt idx="17501">
                  <c:v>-5.7979999999999947</c:v>
                </c:pt>
                <c:pt idx="17502">
                  <c:v>-5.7959999999999994</c:v>
                </c:pt>
                <c:pt idx="17503">
                  <c:v>-5.7939999999999969</c:v>
                </c:pt>
                <c:pt idx="17504">
                  <c:v>-5.7919999999999945</c:v>
                </c:pt>
                <c:pt idx="17505">
                  <c:v>-5.7899999999999991</c:v>
                </c:pt>
                <c:pt idx="17506">
                  <c:v>-5.7879999999999967</c:v>
                </c:pt>
                <c:pt idx="17507">
                  <c:v>-5.7859999999999943</c:v>
                </c:pt>
                <c:pt idx="17508">
                  <c:v>-5.7839999999999989</c:v>
                </c:pt>
                <c:pt idx="17509">
                  <c:v>-5.7819999999999965</c:v>
                </c:pt>
                <c:pt idx="17510">
                  <c:v>-5.779999999999994</c:v>
                </c:pt>
                <c:pt idx="17511">
                  <c:v>-5.7779999999999987</c:v>
                </c:pt>
                <c:pt idx="17512">
                  <c:v>-5.7759999999999962</c:v>
                </c:pt>
                <c:pt idx="17513">
                  <c:v>-5.7739999999999938</c:v>
                </c:pt>
                <c:pt idx="17514">
                  <c:v>-5.7719999999999985</c:v>
                </c:pt>
                <c:pt idx="17515">
                  <c:v>-5.769999999999996</c:v>
                </c:pt>
                <c:pt idx="17516">
                  <c:v>-5.7680000000000007</c:v>
                </c:pt>
                <c:pt idx="17517">
                  <c:v>-5.7659999999999982</c:v>
                </c:pt>
                <c:pt idx="17518">
                  <c:v>-5.7639999999999958</c:v>
                </c:pt>
                <c:pt idx="17519">
                  <c:v>-5.7620000000000005</c:v>
                </c:pt>
                <c:pt idx="17520">
                  <c:v>-5.759999999999998</c:v>
                </c:pt>
                <c:pt idx="17521">
                  <c:v>-5.7579999999999956</c:v>
                </c:pt>
                <c:pt idx="17522">
                  <c:v>-5.7560000000000002</c:v>
                </c:pt>
                <c:pt idx="17523">
                  <c:v>-5.7539999999999978</c:v>
                </c:pt>
                <c:pt idx="17524">
                  <c:v>-5.7519999999999953</c:v>
                </c:pt>
                <c:pt idx="17525">
                  <c:v>-5.75</c:v>
                </c:pt>
                <c:pt idx="17526">
                  <c:v>-5.7479999999999976</c:v>
                </c:pt>
                <c:pt idx="17527">
                  <c:v>-5.7459999999999951</c:v>
                </c:pt>
                <c:pt idx="17528">
                  <c:v>-5.7439999999999998</c:v>
                </c:pt>
                <c:pt idx="17529">
                  <c:v>-5.7419999999999973</c:v>
                </c:pt>
                <c:pt idx="17530">
                  <c:v>-5.7399999999999949</c:v>
                </c:pt>
                <c:pt idx="17531">
                  <c:v>-5.7379999999999995</c:v>
                </c:pt>
                <c:pt idx="17532">
                  <c:v>-5.7359999999999971</c:v>
                </c:pt>
                <c:pt idx="17533">
                  <c:v>-5.7339999999999947</c:v>
                </c:pt>
                <c:pt idx="17534">
                  <c:v>-5.7319999999999993</c:v>
                </c:pt>
                <c:pt idx="17535">
                  <c:v>-5.7299999999999969</c:v>
                </c:pt>
                <c:pt idx="17536">
                  <c:v>-5.7279999999999944</c:v>
                </c:pt>
                <c:pt idx="17537">
                  <c:v>-5.7259999999999991</c:v>
                </c:pt>
                <c:pt idx="17538">
                  <c:v>-5.7239999999999966</c:v>
                </c:pt>
                <c:pt idx="17539">
                  <c:v>-5.7219999999999942</c:v>
                </c:pt>
                <c:pt idx="17540">
                  <c:v>-5.7199999999999989</c:v>
                </c:pt>
                <c:pt idx="17541">
                  <c:v>-5.7179999999999964</c:v>
                </c:pt>
                <c:pt idx="17542">
                  <c:v>-5.715999999999994</c:v>
                </c:pt>
                <c:pt idx="17543">
                  <c:v>-5.7139999999999986</c:v>
                </c:pt>
                <c:pt idx="17544">
                  <c:v>-5.7119999999999962</c:v>
                </c:pt>
                <c:pt idx="17545">
                  <c:v>-5.7099999999999937</c:v>
                </c:pt>
                <c:pt idx="17546">
                  <c:v>-5.7079999999999984</c:v>
                </c:pt>
                <c:pt idx="17547">
                  <c:v>-5.705999999999996</c:v>
                </c:pt>
                <c:pt idx="17548">
                  <c:v>-5.7040000000000006</c:v>
                </c:pt>
                <c:pt idx="17549">
                  <c:v>-5.7019999999999982</c:v>
                </c:pt>
                <c:pt idx="17550">
                  <c:v>-5.6999999999999957</c:v>
                </c:pt>
                <c:pt idx="17551">
                  <c:v>-5.6980000000000004</c:v>
                </c:pt>
                <c:pt idx="17552">
                  <c:v>-5.695999999999998</c:v>
                </c:pt>
                <c:pt idx="17553">
                  <c:v>-5.6939999999999955</c:v>
                </c:pt>
                <c:pt idx="17554">
                  <c:v>-5.6920000000000002</c:v>
                </c:pt>
                <c:pt idx="17555">
                  <c:v>-5.6899999999999977</c:v>
                </c:pt>
                <c:pt idx="17556">
                  <c:v>-5.6879999999999953</c:v>
                </c:pt>
                <c:pt idx="17557">
                  <c:v>-5.6859999999999999</c:v>
                </c:pt>
                <c:pt idx="17558">
                  <c:v>-5.6839999999999975</c:v>
                </c:pt>
                <c:pt idx="17559">
                  <c:v>-5.6819999999999951</c:v>
                </c:pt>
                <c:pt idx="17560">
                  <c:v>-5.68</c:v>
                </c:pt>
                <c:pt idx="17561">
                  <c:v>-5.6779999999999973</c:v>
                </c:pt>
                <c:pt idx="17562">
                  <c:v>-5.6759999999999948</c:v>
                </c:pt>
                <c:pt idx="17563">
                  <c:v>-5.6739999999999995</c:v>
                </c:pt>
                <c:pt idx="17564">
                  <c:v>-5.671999999999997</c:v>
                </c:pt>
                <c:pt idx="17565">
                  <c:v>-5.6699999999999946</c:v>
                </c:pt>
                <c:pt idx="17566">
                  <c:v>-5.6679999999999993</c:v>
                </c:pt>
                <c:pt idx="17567">
                  <c:v>-5.6659999999999968</c:v>
                </c:pt>
                <c:pt idx="17568">
                  <c:v>-5.6639999999999944</c:v>
                </c:pt>
                <c:pt idx="17569">
                  <c:v>-5.661999999999999</c:v>
                </c:pt>
                <c:pt idx="17570">
                  <c:v>-5.6599999999999966</c:v>
                </c:pt>
                <c:pt idx="17571">
                  <c:v>-5.6579999999999941</c:v>
                </c:pt>
                <c:pt idx="17572">
                  <c:v>-5.6559999999999988</c:v>
                </c:pt>
                <c:pt idx="17573">
                  <c:v>-5.6539999999999964</c:v>
                </c:pt>
                <c:pt idx="17574">
                  <c:v>-5.6519999999999939</c:v>
                </c:pt>
                <c:pt idx="17575">
                  <c:v>-5.6499999999999986</c:v>
                </c:pt>
                <c:pt idx="17576">
                  <c:v>-5.6479999999999961</c:v>
                </c:pt>
                <c:pt idx="17577">
                  <c:v>-5.6459999999999937</c:v>
                </c:pt>
                <c:pt idx="17578">
                  <c:v>-5.6439999999999984</c:v>
                </c:pt>
                <c:pt idx="17579">
                  <c:v>-5.6419999999999959</c:v>
                </c:pt>
                <c:pt idx="17580">
                  <c:v>-5.6400000000000006</c:v>
                </c:pt>
                <c:pt idx="17581">
                  <c:v>-5.6379999999999981</c:v>
                </c:pt>
                <c:pt idx="17582">
                  <c:v>-5.6359999999999957</c:v>
                </c:pt>
                <c:pt idx="17583">
                  <c:v>-5.6340000000000003</c:v>
                </c:pt>
                <c:pt idx="17584">
                  <c:v>-5.6319999999999979</c:v>
                </c:pt>
                <c:pt idx="17585">
                  <c:v>-5.6299999999999955</c:v>
                </c:pt>
                <c:pt idx="17586">
                  <c:v>-5.6280000000000001</c:v>
                </c:pt>
                <c:pt idx="17587">
                  <c:v>-5.6259999999999977</c:v>
                </c:pt>
                <c:pt idx="17588">
                  <c:v>-5.6239999999999952</c:v>
                </c:pt>
                <c:pt idx="17589">
                  <c:v>-5.6219999999999999</c:v>
                </c:pt>
                <c:pt idx="17590">
                  <c:v>-5.6199999999999974</c:v>
                </c:pt>
                <c:pt idx="17591">
                  <c:v>-5.617999999999995</c:v>
                </c:pt>
                <c:pt idx="17592">
                  <c:v>-5.6159999999999997</c:v>
                </c:pt>
                <c:pt idx="17593">
                  <c:v>-5.6139999999999972</c:v>
                </c:pt>
                <c:pt idx="17594">
                  <c:v>-5.6119999999999948</c:v>
                </c:pt>
                <c:pt idx="17595">
                  <c:v>-5.6099999999999994</c:v>
                </c:pt>
                <c:pt idx="17596">
                  <c:v>-5.607999999999997</c:v>
                </c:pt>
                <c:pt idx="17597">
                  <c:v>-5.6059999999999945</c:v>
                </c:pt>
                <c:pt idx="17598">
                  <c:v>-5.6039999999999992</c:v>
                </c:pt>
                <c:pt idx="17599">
                  <c:v>-5.6019999999999968</c:v>
                </c:pt>
                <c:pt idx="17600">
                  <c:v>-5.5999999999999943</c:v>
                </c:pt>
                <c:pt idx="17601">
                  <c:v>-5.597999999999999</c:v>
                </c:pt>
                <c:pt idx="17602">
                  <c:v>-5.5959999999999965</c:v>
                </c:pt>
                <c:pt idx="17603">
                  <c:v>-5.5939999999999941</c:v>
                </c:pt>
                <c:pt idx="17604">
                  <c:v>-5.5919999999999987</c:v>
                </c:pt>
                <c:pt idx="17605">
                  <c:v>-5.5899999999999963</c:v>
                </c:pt>
                <c:pt idx="17606">
                  <c:v>-5.5879999999999939</c:v>
                </c:pt>
                <c:pt idx="17607">
                  <c:v>-5.5859999999999985</c:v>
                </c:pt>
                <c:pt idx="17608">
                  <c:v>-5.5839999999999961</c:v>
                </c:pt>
                <c:pt idx="17609">
                  <c:v>-5.5819999999999936</c:v>
                </c:pt>
                <c:pt idx="17610">
                  <c:v>-5.5799999999999983</c:v>
                </c:pt>
                <c:pt idx="17611">
                  <c:v>-5.5779999999999959</c:v>
                </c:pt>
                <c:pt idx="17612">
                  <c:v>-5.5760000000000005</c:v>
                </c:pt>
                <c:pt idx="17613">
                  <c:v>-5.5739999999999981</c:v>
                </c:pt>
                <c:pt idx="17614">
                  <c:v>-5.5719999999999956</c:v>
                </c:pt>
                <c:pt idx="17615">
                  <c:v>-5.57</c:v>
                </c:pt>
                <c:pt idx="17616">
                  <c:v>-5.5679999999999978</c:v>
                </c:pt>
                <c:pt idx="17617">
                  <c:v>-5.5659999999999954</c:v>
                </c:pt>
                <c:pt idx="17618">
                  <c:v>-5.5640000000000001</c:v>
                </c:pt>
                <c:pt idx="17619">
                  <c:v>-5.5619999999999976</c:v>
                </c:pt>
                <c:pt idx="17620">
                  <c:v>-5.5599999999999952</c:v>
                </c:pt>
                <c:pt idx="17621">
                  <c:v>-5.5579999999999998</c:v>
                </c:pt>
                <c:pt idx="17622">
                  <c:v>-5.5559999999999974</c:v>
                </c:pt>
                <c:pt idx="17623">
                  <c:v>-5.5539999999999949</c:v>
                </c:pt>
                <c:pt idx="17624">
                  <c:v>-5.5519999999999996</c:v>
                </c:pt>
                <c:pt idx="17625">
                  <c:v>-5.5499999999999972</c:v>
                </c:pt>
                <c:pt idx="17626">
                  <c:v>-5.5479999999999947</c:v>
                </c:pt>
                <c:pt idx="17627">
                  <c:v>-5.5459999999999994</c:v>
                </c:pt>
                <c:pt idx="17628">
                  <c:v>-5.5439999999999969</c:v>
                </c:pt>
                <c:pt idx="17629">
                  <c:v>-5.5419999999999945</c:v>
                </c:pt>
                <c:pt idx="17630">
                  <c:v>-5.5399999999999991</c:v>
                </c:pt>
                <c:pt idx="17631">
                  <c:v>-5.5379999999999967</c:v>
                </c:pt>
                <c:pt idx="17632">
                  <c:v>-5.5359999999999943</c:v>
                </c:pt>
                <c:pt idx="17633">
                  <c:v>-5.5339999999999989</c:v>
                </c:pt>
                <c:pt idx="17634">
                  <c:v>-5.5319999999999965</c:v>
                </c:pt>
                <c:pt idx="17635">
                  <c:v>-5.529999999999994</c:v>
                </c:pt>
                <c:pt idx="17636">
                  <c:v>-5.5279999999999987</c:v>
                </c:pt>
                <c:pt idx="17637">
                  <c:v>-5.5259999999999962</c:v>
                </c:pt>
                <c:pt idx="17638">
                  <c:v>-5.5239999999999938</c:v>
                </c:pt>
                <c:pt idx="17639">
                  <c:v>-5.5219999999999985</c:v>
                </c:pt>
                <c:pt idx="17640">
                  <c:v>-5.519999999999996</c:v>
                </c:pt>
                <c:pt idx="17641">
                  <c:v>-5.5180000000000007</c:v>
                </c:pt>
                <c:pt idx="17642">
                  <c:v>-5.5159999999999982</c:v>
                </c:pt>
                <c:pt idx="17643">
                  <c:v>-5.5139999999999958</c:v>
                </c:pt>
                <c:pt idx="17644">
                  <c:v>-5.5120000000000005</c:v>
                </c:pt>
                <c:pt idx="17645">
                  <c:v>-5.509999999999998</c:v>
                </c:pt>
                <c:pt idx="17646">
                  <c:v>-5.5079999999999956</c:v>
                </c:pt>
                <c:pt idx="17647">
                  <c:v>-5.5060000000000002</c:v>
                </c:pt>
                <c:pt idx="17648">
                  <c:v>-5.5039999999999978</c:v>
                </c:pt>
                <c:pt idx="17649">
                  <c:v>-5.5019999999999953</c:v>
                </c:pt>
                <c:pt idx="17650">
                  <c:v>-5.5</c:v>
                </c:pt>
                <c:pt idx="17651">
                  <c:v>-5.4979999999999976</c:v>
                </c:pt>
                <c:pt idx="17652">
                  <c:v>-5.4959999999999951</c:v>
                </c:pt>
                <c:pt idx="17653">
                  <c:v>-5.4939999999999998</c:v>
                </c:pt>
                <c:pt idx="17654">
                  <c:v>-5.4919999999999973</c:v>
                </c:pt>
                <c:pt idx="17655">
                  <c:v>-5.4899999999999949</c:v>
                </c:pt>
                <c:pt idx="17656">
                  <c:v>-5.4879999999999995</c:v>
                </c:pt>
                <c:pt idx="17657">
                  <c:v>-5.4859999999999971</c:v>
                </c:pt>
                <c:pt idx="17658">
                  <c:v>-5.4839999999999947</c:v>
                </c:pt>
                <c:pt idx="17659">
                  <c:v>-5.4819999999999993</c:v>
                </c:pt>
                <c:pt idx="17660">
                  <c:v>-5.4799999999999969</c:v>
                </c:pt>
                <c:pt idx="17661">
                  <c:v>-5.4779999999999944</c:v>
                </c:pt>
                <c:pt idx="17662">
                  <c:v>-5.4759999999999991</c:v>
                </c:pt>
                <c:pt idx="17663">
                  <c:v>-5.4739999999999966</c:v>
                </c:pt>
                <c:pt idx="17664">
                  <c:v>-5.4719999999999942</c:v>
                </c:pt>
                <c:pt idx="17665">
                  <c:v>-5.4699999999999989</c:v>
                </c:pt>
                <c:pt idx="17666">
                  <c:v>-5.4679999999999964</c:v>
                </c:pt>
                <c:pt idx="17667">
                  <c:v>-5.465999999999994</c:v>
                </c:pt>
                <c:pt idx="17668">
                  <c:v>-5.4639999999999986</c:v>
                </c:pt>
                <c:pt idx="17669">
                  <c:v>-5.4619999999999962</c:v>
                </c:pt>
                <c:pt idx="17670">
                  <c:v>-5.4599999999999937</c:v>
                </c:pt>
                <c:pt idx="17671">
                  <c:v>-5.4579999999999984</c:v>
                </c:pt>
                <c:pt idx="17672">
                  <c:v>-5.455999999999996</c:v>
                </c:pt>
                <c:pt idx="17673">
                  <c:v>-5.4540000000000006</c:v>
                </c:pt>
                <c:pt idx="17674">
                  <c:v>-5.4519999999999982</c:v>
                </c:pt>
                <c:pt idx="17675">
                  <c:v>-5.4499999999999957</c:v>
                </c:pt>
                <c:pt idx="17676">
                  <c:v>-5.4480000000000004</c:v>
                </c:pt>
                <c:pt idx="17677">
                  <c:v>-5.445999999999998</c:v>
                </c:pt>
                <c:pt idx="17678">
                  <c:v>-5.4439999999999955</c:v>
                </c:pt>
                <c:pt idx="17679">
                  <c:v>-5.4420000000000002</c:v>
                </c:pt>
                <c:pt idx="17680">
                  <c:v>-5.4399999999999977</c:v>
                </c:pt>
                <c:pt idx="17681">
                  <c:v>-5.4379999999999953</c:v>
                </c:pt>
                <c:pt idx="17682">
                  <c:v>-5.4359999999999999</c:v>
                </c:pt>
                <c:pt idx="17683">
                  <c:v>-5.4339999999999975</c:v>
                </c:pt>
                <c:pt idx="17684">
                  <c:v>-5.4319999999999951</c:v>
                </c:pt>
                <c:pt idx="17685">
                  <c:v>-5.43</c:v>
                </c:pt>
                <c:pt idx="17686">
                  <c:v>-5.4279999999999973</c:v>
                </c:pt>
                <c:pt idx="17687">
                  <c:v>-5.4259999999999948</c:v>
                </c:pt>
                <c:pt idx="17688">
                  <c:v>-5.4239999999999995</c:v>
                </c:pt>
                <c:pt idx="17689">
                  <c:v>-5.421999999999997</c:v>
                </c:pt>
                <c:pt idx="17690">
                  <c:v>-5.4199999999999946</c:v>
                </c:pt>
                <c:pt idx="17691">
                  <c:v>-5.4179999999999993</c:v>
                </c:pt>
                <c:pt idx="17692">
                  <c:v>-5.4159999999999968</c:v>
                </c:pt>
                <c:pt idx="17693">
                  <c:v>-5.4139999999999944</c:v>
                </c:pt>
                <c:pt idx="17694">
                  <c:v>-5.411999999999999</c:v>
                </c:pt>
                <c:pt idx="17695">
                  <c:v>-5.4099999999999966</c:v>
                </c:pt>
                <c:pt idx="17696">
                  <c:v>-5.4079999999999941</c:v>
                </c:pt>
                <c:pt idx="17697">
                  <c:v>-5.4059999999999988</c:v>
                </c:pt>
                <c:pt idx="17698">
                  <c:v>-5.4039999999999964</c:v>
                </c:pt>
                <c:pt idx="17699">
                  <c:v>-5.4019999999999939</c:v>
                </c:pt>
                <c:pt idx="17700">
                  <c:v>-5.3999999999999986</c:v>
                </c:pt>
                <c:pt idx="17701">
                  <c:v>-5.3979999999999961</c:v>
                </c:pt>
                <c:pt idx="17702">
                  <c:v>-5.3959999999999937</c:v>
                </c:pt>
                <c:pt idx="17703">
                  <c:v>-5.3939999999999984</c:v>
                </c:pt>
                <c:pt idx="17704">
                  <c:v>-5.3919999999999959</c:v>
                </c:pt>
                <c:pt idx="17705">
                  <c:v>-5.3900000000000006</c:v>
                </c:pt>
                <c:pt idx="17706">
                  <c:v>-5.3879999999999981</c:v>
                </c:pt>
                <c:pt idx="17707">
                  <c:v>-5.3859999999999957</c:v>
                </c:pt>
                <c:pt idx="17708">
                  <c:v>-5.3840000000000003</c:v>
                </c:pt>
                <c:pt idx="17709">
                  <c:v>-5.3819999999999979</c:v>
                </c:pt>
                <c:pt idx="17710">
                  <c:v>-5.3799999999999955</c:v>
                </c:pt>
                <c:pt idx="17711">
                  <c:v>-5.3780000000000001</c:v>
                </c:pt>
                <c:pt idx="17712">
                  <c:v>-5.3759999999999977</c:v>
                </c:pt>
                <c:pt idx="17713">
                  <c:v>-5.3739999999999952</c:v>
                </c:pt>
                <c:pt idx="17714">
                  <c:v>-5.3719999999999999</c:v>
                </c:pt>
                <c:pt idx="17715">
                  <c:v>-5.3699999999999974</c:v>
                </c:pt>
                <c:pt idx="17716">
                  <c:v>-5.367999999999995</c:v>
                </c:pt>
                <c:pt idx="17717">
                  <c:v>-5.3659999999999997</c:v>
                </c:pt>
                <c:pt idx="17718">
                  <c:v>-5.3639999999999972</c:v>
                </c:pt>
                <c:pt idx="17719">
                  <c:v>-5.3619999999999948</c:v>
                </c:pt>
                <c:pt idx="17720">
                  <c:v>-5.3599999999999994</c:v>
                </c:pt>
                <c:pt idx="17721">
                  <c:v>-5.357999999999997</c:v>
                </c:pt>
                <c:pt idx="17722">
                  <c:v>-5.3559999999999945</c:v>
                </c:pt>
                <c:pt idx="17723">
                  <c:v>-5.3539999999999992</c:v>
                </c:pt>
                <c:pt idx="17724">
                  <c:v>-5.3519999999999968</c:v>
                </c:pt>
                <c:pt idx="17725">
                  <c:v>-5.3499999999999943</c:v>
                </c:pt>
                <c:pt idx="17726">
                  <c:v>-5.347999999999999</c:v>
                </c:pt>
                <c:pt idx="17727">
                  <c:v>-5.3459999999999965</c:v>
                </c:pt>
                <c:pt idx="17728">
                  <c:v>-5.3439999999999941</c:v>
                </c:pt>
                <c:pt idx="17729">
                  <c:v>-5.3419999999999987</c:v>
                </c:pt>
                <c:pt idx="17730">
                  <c:v>-5.3399999999999963</c:v>
                </c:pt>
                <c:pt idx="17731">
                  <c:v>-5.3379999999999939</c:v>
                </c:pt>
                <c:pt idx="17732">
                  <c:v>-5.3359999999999985</c:v>
                </c:pt>
                <c:pt idx="17733">
                  <c:v>-5.3339999999999961</c:v>
                </c:pt>
                <c:pt idx="17734">
                  <c:v>-5.3319999999999936</c:v>
                </c:pt>
                <c:pt idx="17735">
                  <c:v>-5.3299999999999983</c:v>
                </c:pt>
                <c:pt idx="17736">
                  <c:v>-5.3279999999999959</c:v>
                </c:pt>
                <c:pt idx="17737">
                  <c:v>-5.3260000000000005</c:v>
                </c:pt>
                <c:pt idx="17738">
                  <c:v>-5.3239999999999981</c:v>
                </c:pt>
                <c:pt idx="17739">
                  <c:v>-5.3219999999999956</c:v>
                </c:pt>
                <c:pt idx="17740">
                  <c:v>-5.32</c:v>
                </c:pt>
                <c:pt idx="17741">
                  <c:v>-5.3179999999999978</c:v>
                </c:pt>
                <c:pt idx="17742">
                  <c:v>-5.3159999999999954</c:v>
                </c:pt>
                <c:pt idx="17743">
                  <c:v>-5.3140000000000001</c:v>
                </c:pt>
                <c:pt idx="17744">
                  <c:v>-5.3119999999999976</c:v>
                </c:pt>
                <c:pt idx="17745">
                  <c:v>-5.3099999999999952</c:v>
                </c:pt>
                <c:pt idx="17746">
                  <c:v>-5.3079999999999998</c:v>
                </c:pt>
                <c:pt idx="17747">
                  <c:v>-5.3059999999999974</c:v>
                </c:pt>
                <c:pt idx="17748">
                  <c:v>-5.3039999999999949</c:v>
                </c:pt>
                <c:pt idx="17749">
                  <c:v>-5.3019999999999996</c:v>
                </c:pt>
                <c:pt idx="17750">
                  <c:v>-5.2999999999999972</c:v>
                </c:pt>
                <c:pt idx="17751">
                  <c:v>-5.2979999999999947</c:v>
                </c:pt>
                <c:pt idx="17752">
                  <c:v>-5.2959999999999994</c:v>
                </c:pt>
                <c:pt idx="17753">
                  <c:v>-5.2939999999999969</c:v>
                </c:pt>
                <c:pt idx="17754">
                  <c:v>-5.2919999999999945</c:v>
                </c:pt>
                <c:pt idx="17755">
                  <c:v>-5.2899999999999991</c:v>
                </c:pt>
                <c:pt idx="17756">
                  <c:v>-5.2879999999999967</c:v>
                </c:pt>
                <c:pt idx="17757">
                  <c:v>-5.2859999999999943</c:v>
                </c:pt>
                <c:pt idx="17758">
                  <c:v>-5.2839999999999989</c:v>
                </c:pt>
                <c:pt idx="17759">
                  <c:v>-5.2819999999999965</c:v>
                </c:pt>
                <c:pt idx="17760">
                  <c:v>-5.279999999999994</c:v>
                </c:pt>
                <c:pt idx="17761">
                  <c:v>-5.2779999999999987</c:v>
                </c:pt>
                <c:pt idx="17762">
                  <c:v>-5.2759999999999962</c:v>
                </c:pt>
                <c:pt idx="17763">
                  <c:v>-5.2739999999999938</c:v>
                </c:pt>
                <c:pt idx="17764">
                  <c:v>-5.2719999999999985</c:v>
                </c:pt>
                <c:pt idx="17765">
                  <c:v>-5.269999999999996</c:v>
                </c:pt>
                <c:pt idx="17766">
                  <c:v>-5.2680000000000007</c:v>
                </c:pt>
                <c:pt idx="17767">
                  <c:v>-5.2659999999999982</c:v>
                </c:pt>
                <c:pt idx="17768">
                  <c:v>-5.2639999999999958</c:v>
                </c:pt>
                <c:pt idx="17769">
                  <c:v>-5.2620000000000005</c:v>
                </c:pt>
                <c:pt idx="17770">
                  <c:v>-5.259999999999998</c:v>
                </c:pt>
                <c:pt idx="17771">
                  <c:v>-5.2579999999999956</c:v>
                </c:pt>
                <c:pt idx="17772">
                  <c:v>-5.2560000000000002</c:v>
                </c:pt>
                <c:pt idx="17773">
                  <c:v>-5.2539999999999978</c:v>
                </c:pt>
                <c:pt idx="17774">
                  <c:v>-5.2519999999999953</c:v>
                </c:pt>
                <c:pt idx="17775">
                  <c:v>-5.25</c:v>
                </c:pt>
                <c:pt idx="17776">
                  <c:v>-5.2479999999999976</c:v>
                </c:pt>
                <c:pt idx="17777">
                  <c:v>-5.2459999999999951</c:v>
                </c:pt>
                <c:pt idx="17778">
                  <c:v>-5.2439999999999998</c:v>
                </c:pt>
                <c:pt idx="17779">
                  <c:v>-5.2419999999999973</c:v>
                </c:pt>
                <c:pt idx="17780">
                  <c:v>-5.2399999999999949</c:v>
                </c:pt>
                <c:pt idx="17781">
                  <c:v>-5.2379999999999995</c:v>
                </c:pt>
                <c:pt idx="17782">
                  <c:v>-5.2359999999999971</c:v>
                </c:pt>
                <c:pt idx="17783">
                  <c:v>-5.2339999999999947</c:v>
                </c:pt>
                <c:pt idx="17784">
                  <c:v>-5.2319999999999993</c:v>
                </c:pt>
                <c:pt idx="17785">
                  <c:v>-5.2299999999999969</c:v>
                </c:pt>
                <c:pt idx="17786">
                  <c:v>-5.2279999999999944</c:v>
                </c:pt>
                <c:pt idx="17787">
                  <c:v>-5.2259999999999991</c:v>
                </c:pt>
                <c:pt idx="17788">
                  <c:v>-5.2239999999999966</c:v>
                </c:pt>
                <c:pt idx="17789">
                  <c:v>-5.2219999999999942</c:v>
                </c:pt>
                <c:pt idx="17790">
                  <c:v>-5.2199999999999989</c:v>
                </c:pt>
                <c:pt idx="17791">
                  <c:v>-5.2179999999999964</c:v>
                </c:pt>
                <c:pt idx="17792">
                  <c:v>-5.215999999999994</c:v>
                </c:pt>
                <c:pt idx="17793">
                  <c:v>-5.2139999999999986</c:v>
                </c:pt>
                <c:pt idx="17794">
                  <c:v>-5.2119999999999962</c:v>
                </c:pt>
                <c:pt idx="17795">
                  <c:v>-5.2099999999999937</c:v>
                </c:pt>
                <c:pt idx="17796">
                  <c:v>-5.2079999999999984</c:v>
                </c:pt>
                <c:pt idx="17797">
                  <c:v>-5.205999999999996</c:v>
                </c:pt>
                <c:pt idx="17798">
                  <c:v>-5.2040000000000006</c:v>
                </c:pt>
                <c:pt idx="17799">
                  <c:v>-5.2019999999999982</c:v>
                </c:pt>
                <c:pt idx="17800">
                  <c:v>-5.1999999999999957</c:v>
                </c:pt>
                <c:pt idx="17801">
                  <c:v>-5.1980000000000004</c:v>
                </c:pt>
                <c:pt idx="17802">
                  <c:v>-5.195999999999998</c:v>
                </c:pt>
                <c:pt idx="17803">
                  <c:v>-5.1939999999999955</c:v>
                </c:pt>
                <c:pt idx="17804">
                  <c:v>-5.1920000000000002</c:v>
                </c:pt>
                <c:pt idx="17805">
                  <c:v>-5.1899999999999977</c:v>
                </c:pt>
                <c:pt idx="17806">
                  <c:v>-5.1879999999999953</c:v>
                </c:pt>
                <c:pt idx="17807">
                  <c:v>-5.1859999999999999</c:v>
                </c:pt>
                <c:pt idx="17808">
                  <c:v>-5.1839999999999975</c:v>
                </c:pt>
                <c:pt idx="17809">
                  <c:v>-5.1819999999999951</c:v>
                </c:pt>
                <c:pt idx="17810">
                  <c:v>-5.18</c:v>
                </c:pt>
                <c:pt idx="17811">
                  <c:v>-5.1779999999999973</c:v>
                </c:pt>
                <c:pt idx="17812">
                  <c:v>-5.1759999999999948</c:v>
                </c:pt>
                <c:pt idx="17813">
                  <c:v>-5.1739999999999995</c:v>
                </c:pt>
                <c:pt idx="17814">
                  <c:v>-5.171999999999997</c:v>
                </c:pt>
                <c:pt idx="17815">
                  <c:v>-5.1699999999999946</c:v>
                </c:pt>
                <c:pt idx="17816">
                  <c:v>-5.1679999999999993</c:v>
                </c:pt>
                <c:pt idx="17817">
                  <c:v>-5.1659999999999968</c:v>
                </c:pt>
                <c:pt idx="17818">
                  <c:v>-5.1639999999999944</c:v>
                </c:pt>
                <c:pt idx="17819">
                  <c:v>-5.161999999999999</c:v>
                </c:pt>
                <c:pt idx="17820">
                  <c:v>-5.1599999999999966</c:v>
                </c:pt>
                <c:pt idx="17821">
                  <c:v>-5.1579999999999941</c:v>
                </c:pt>
                <c:pt idx="17822">
                  <c:v>-5.1559999999999988</c:v>
                </c:pt>
                <c:pt idx="17823">
                  <c:v>-5.1539999999999964</c:v>
                </c:pt>
                <c:pt idx="17824">
                  <c:v>-5.1519999999999939</c:v>
                </c:pt>
                <c:pt idx="17825">
                  <c:v>-5.1499999999999986</c:v>
                </c:pt>
                <c:pt idx="17826">
                  <c:v>-5.1479999999999961</c:v>
                </c:pt>
                <c:pt idx="17827">
                  <c:v>-5.1459999999999937</c:v>
                </c:pt>
                <c:pt idx="17828">
                  <c:v>-5.1439999999999984</c:v>
                </c:pt>
                <c:pt idx="17829">
                  <c:v>-5.1419999999999959</c:v>
                </c:pt>
                <c:pt idx="17830">
                  <c:v>-5.1400000000000006</c:v>
                </c:pt>
                <c:pt idx="17831">
                  <c:v>-5.1379999999999981</c:v>
                </c:pt>
                <c:pt idx="17832">
                  <c:v>-5.1359999999999957</c:v>
                </c:pt>
                <c:pt idx="17833">
                  <c:v>-5.1340000000000003</c:v>
                </c:pt>
                <c:pt idx="17834">
                  <c:v>-5.1319999999999979</c:v>
                </c:pt>
                <c:pt idx="17835">
                  <c:v>-5.1299999999999955</c:v>
                </c:pt>
                <c:pt idx="17836">
                  <c:v>-5.1280000000000001</c:v>
                </c:pt>
                <c:pt idx="17837">
                  <c:v>-5.1259999999999977</c:v>
                </c:pt>
                <c:pt idx="17838">
                  <c:v>-5.1239999999999952</c:v>
                </c:pt>
                <c:pt idx="17839">
                  <c:v>-5.1219999999999999</c:v>
                </c:pt>
                <c:pt idx="17840">
                  <c:v>-5.1199999999999974</c:v>
                </c:pt>
                <c:pt idx="17841">
                  <c:v>-5.117999999999995</c:v>
                </c:pt>
                <c:pt idx="17842">
                  <c:v>-5.1159999999999997</c:v>
                </c:pt>
                <c:pt idx="17843">
                  <c:v>-5.1139999999999972</c:v>
                </c:pt>
                <c:pt idx="17844">
                  <c:v>-5.1119999999999948</c:v>
                </c:pt>
                <c:pt idx="17845">
                  <c:v>-5.1099999999999994</c:v>
                </c:pt>
                <c:pt idx="17846">
                  <c:v>-5.107999999999997</c:v>
                </c:pt>
                <c:pt idx="17847">
                  <c:v>-5.1059999999999945</c:v>
                </c:pt>
                <c:pt idx="17848">
                  <c:v>-5.1039999999999992</c:v>
                </c:pt>
                <c:pt idx="17849">
                  <c:v>-5.1019999999999968</c:v>
                </c:pt>
                <c:pt idx="17850">
                  <c:v>-5.0999999999999943</c:v>
                </c:pt>
                <c:pt idx="17851">
                  <c:v>-5.097999999999999</c:v>
                </c:pt>
                <c:pt idx="17852">
                  <c:v>-5.0959999999999965</c:v>
                </c:pt>
                <c:pt idx="17853">
                  <c:v>-5.0939999999999941</c:v>
                </c:pt>
                <c:pt idx="17854">
                  <c:v>-5.0919999999999987</c:v>
                </c:pt>
                <c:pt idx="17855">
                  <c:v>-5.0899999999999963</c:v>
                </c:pt>
                <c:pt idx="17856">
                  <c:v>-5.0879999999999939</c:v>
                </c:pt>
                <c:pt idx="17857">
                  <c:v>-5.0859999999999985</c:v>
                </c:pt>
                <c:pt idx="17858">
                  <c:v>-5.0839999999999961</c:v>
                </c:pt>
                <c:pt idx="17859">
                  <c:v>-5.0819999999999936</c:v>
                </c:pt>
                <c:pt idx="17860">
                  <c:v>-5.0799999999999983</c:v>
                </c:pt>
                <c:pt idx="17861">
                  <c:v>-5.0779999999999959</c:v>
                </c:pt>
                <c:pt idx="17862">
                  <c:v>-5.0760000000000005</c:v>
                </c:pt>
                <c:pt idx="17863">
                  <c:v>-5.0739999999999981</c:v>
                </c:pt>
                <c:pt idx="17864">
                  <c:v>-5.0719999999999956</c:v>
                </c:pt>
                <c:pt idx="17865">
                  <c:v>-5.07</c:v>
                </c:pt>
                <c:pt idx="17866">
                  <c:v>-5.0679999999999978</c:v>
                </c:pt>
                <c:pt idx="17867">
                  <c:v>-5.0659999999999954</c:v>
                </c:pt>
                <c:pt idx="17868">
                  <c:v>-5.0640000000000001</c:v>
                </c:pt>
                <c:pt idx="17869">
                  <c:v>-5.0619999999999976</c:v>
                </c:pt>
                <c:pt idx="17870">
                  <c:v>-5.0599999999999952</c:v>
                </c:pt>
                <c:pt idx="17871">
                  <c:v>-5.0579999999999998</c:v>
                </c:pt>
                <c:pt idx="17872">
                  <c:v>-5.0559999999999974</c:v>
                </c:pt>
                <c:pt idx="17873">
                  <c:v>-5.0539999999999949</c:v>
                </c:pt>
                <c:pt idx="17874">
                  <c:v>-5.0519999999999996</c:v>
                </c:pt>
                <c:pt idx="17875">
                  <c:v>-5.0499999999999972</c:v>
                </c:pt>
                <c:pt idx="17876">
                  <c:v>-5.0479999999999947</c:v>
                </c:pt>
                <c:pt idx="17877">
                  <c:v>-5.0459999999999994</c:v>
                </c:pt>
                <c:pt idx="17878">
                  <c:v>-5.0439999999999969</c:v>
                </c:pt>
                <c:pt idx="17879">
                  <c:v>-5.0419999999999945</c:v>
                </c:pt>
                <c:pt idx="17880">
                  <c:v>-5.0399999999999991</c:v>
                </c:pt>
                <c:pt idx="17881">
                  <c:v>-5.0379999999999967</c:v>
                </c:pt>
                <c:pt idx="17882">
                  <c:v>-5.0359999999999943</c:v>
                </c:pt>
                <c:pt idx="17883">
                  <c:v>-5.0339999999999989</c:v>
                </c:pt>
                <c:pt idx="17884">
                  <c:v>-5.0319999999999965</c:v>
                </c:pt>
                <c:pt idx="17885">
                  <c:v>-5.029999999999994</c:v>
                </c:pt>
                <c:pt idx="17886">
                  <c:v>-5.0279999999999987</c:v>
                </c:pt>
                <c:pt idx="17887">
                  <c:v>-5.0259999999999962</c:v>
                </c:pt>
                <c:pt idx="17888">
                  <c:v>-5.0239999999999938</c:v>
                </c:pt>
                <c:pt idx="17889">
                  <c:v>-5.0219999999999985</c:v>
                </c:pt>
                <c:pt idx="17890">
                  <c:v>-5.019999999999996</c:v>
                </c:pt>
                <c:pt idx="17891">
                  <c:v>-5.0180000000000007</c:v>
                </c:pt>
                <c:pt idx="17892">
                  <c:v>-5.0159999999999982</c:v>
                </c:pt>
                <c:pt idx="17893">
                  <c:v>-5.0139999999999958</c:v>
                </c:pt>
                <c:pt idx="17894">
                  <c:v>-5.0120000000000005</c:v>
                </c:pt>
                <c:pt idx="17895">
                  <c:v>-5.009999999999998</c:v>
                </c:pt>
                <c:pt idx="17896">
                  <c:v>-5.0079999999999956</c:v>
                </c:pt>
                <c:pt idx="17897">
                  <c:v>-5.0060000000000002</c:v>
                </c:pt>
                <c:pt idx="17898">
                  <c:v>-5.0039999999999978</c:v>
                </c:pt>
                <c:pt idx="17899">
                  <c:v>-5.0019999999999953</c:v>
                </c:pt>
                <c:pt idx="17900">
                  <c:v>-5</c:v>
                </c:pt>
                <c:pt idx="17901">
                  <c:v>-4.9979999999999976</c:v>
                </c:pt>
                <c:pt idx="17902">
                  <c:v>-4.9959999999999951</c:v>
                </c:pt>
                <c:pt idx="17903">
                  <c:v>-4.9939999999999998</c:v>
                </c:pt>
                <c:pt idx="17904">
                  <c:v>-4.9919999999999973</c:v>
                </c:pt>
                <c:pt idx="17905">
                  <c:v>-4.9899999999999949</c:v>
                </c:pt>
                <c:pt idx="17906">
                  <c:v>-4.9879999999999995</c:v>
                </c:pt>
                <c:pt idx="17907">
                  <c:v>-4.9859999999999971</c:v>
                </c:pt>
                <c:pt idx="17908">
                  <c:v>-4.9839999999999947</c:v>
                </c:pt>
                <c:pt idx="17909">
                  <c:v>-4.9819999999999993</c:v>
                </c:pt>
                <c:pt idx="17910">
                  <c:v>-4.9799999999999969</c:v>
                </c:pt>
                <c:pt idx="17911">
                  <c:v>-4.9779999999999944</c:v>
                </c:pt>
                <c:pt idx="17912">
                  <c:v>-4.9759999999999991</c:v>
                </c:pt>
                <c:pt idx="17913">
                  <c:v>-4.9739999999999966</c:v>
                </c:pt>
                <c:pt idx="17914">
                  <c:v>-4.9719999999999942</c:v>
                </c:pt>
                <c:pt idx="17915">
                  <c:v>-4.9699999999999989</c:v>
                </c:pt>
                <c:pt idx="17916">
                  <c:v>-4.9679999999999964</c:v>
                </c:pt>
                <c:pt idx="17917">
                  <c:v>-4.965999999999994</c:v>
                </c:pt>
                <c:pt idx="17918">
                  <c:v>-4.9639999999999986</c:v>
                </c:pt>
                <c:pt idx="17919">
                  <c:v>-4.9619999999999962</c:v>
                </c:pt>
                <c:pt idx="17920">
                  <c:v>-4.9599999999999937</c:v>
                </c:pt>
                <c:pt idx="17921">
                  <c:v>-4.9579999999999984</c:v>
                </c:pt>
                <c:pt idx="17922">
                  <c:v>-4.955999999999996</c:v>
                </c:pt>
                <c:pt idx="17923">
                  <c:v>-4.9540000000000006</c:v>
                </c:pt>
                <c:pt idx="17924">
                  <c:v>-4.9519999999999982</c:v>
                </c:pt>
                <c:pt idx="17925">
                  <c:v>-4.9499999999999957</c:v>
                </c:pt>
                <c:pt idx="17926">
                  <c:v>-4.9480000000000004</c:v>
                </c:pt>
                <c:pt idx="17927">
                  <c:v>-4.945999999999998</c:v>
                </c:pt>
                <c:pt idx="17928">
                  <c:v>-4.9439999999999955</c:v>
                </c:pt>
                <c:pt idx="17929">
                  <c:v>-4.9420000000000002</c:v>
                </c:pt>
                <c:pt idx="17930">
                  <c:v>-4.9399999999999977</c:v>
                </c:pt>
                <c:pt idx="17931">
                  <c:v>-4.9379999999999953</c:v>
                </c:pt>
                <c:pt idx="17932">
                  <c:v>-4.9359999999999999</c:v>
                </c:pt>
                <c:pt idx="17933">
                  <c:v>-4.9339999999999975</c:v>
                </c:pt>
                <c:pt idx="17934">
                  <c:v>-4.9319999999999951</c:v>
                </c:pt>
                <c:pt idx="17935">
                  <c:v>-4.93</c:v>
                </c:pt>
                <c:pt idx="17936">
                  <c:v>-4.9279999999999973</c:v>
                </c:pt>
                <c:pt idx="17937">
                  <c:v>-4.9259999999999948</c:v>
                </c:pt>
                <c:pt idx="17938">
                  <c:v>-4.9239999999999995</c:v>
                </c:pt>
                <c:pt idx="17939">
                  <c:v>-4.921999999999997</c:v>
                </c:pt>
                <c:pt idx="17940">
                  <c:v>-4.9199999999999946</c:v>
                </c:pt>
                <c:pt idx="17941">
                  <c:v>-4.9179999999999993</c:v>
                </c:pt>
                <c:pt idx="17942">
                  <c:v>-4.9159999999999968</c:v>
                </c:pt>
                <c:pt idx="17943">
                  <c:v>-4.9139999999999944</c:v>
                </c:pt>
                <c:pt idx="17944">
                  <c:v>-4.911999999999999</c:v>
                </c:pt>
                <c:pt idx="17945">
                  <c:v>-4.9099999999999966</c:v>
                </c:pt>
                <c:pt idx="17946">
                  <c:v>-4.9079999999999941</c:v>
                </c:pt>
                <c:pt idx="17947">
                  <c:v>-4.9059999999999988</c:v>
                </c:pt>
                <c:pt idx="17948">
                  <c:v>-4.9039999999999964</c:v>
                </c:pt>
                <c:pt idx="17949">
                  <c:v>-4.9019999999999939</c:v>
                </c:pt>
                <c:pt idx="17950">
                  <c:v>-4.8999999999999986</c:v>
                </c:pt>
                <c:pt idx="17951">
                  <c:v>-4.8979999999999961</c:v>
                </c:pt>
                <c:pt idx="17952">
                  <c:v>-4.8959999999999937</c:v>
                </c:pt>
                <c:pt idx="17953">
                  <c:v>-4.8939999999999984</c:v>
                </c:pt>
                <c:pt idx="17954">
                  <c:v>-4.8919999999999959</c:v>
                </c:pt>
                <c:pt idx="17955">
                  <c:v>-4.8900000000000006</c:v>
                </c:pt>
                <c:pt idx="17956">
                  <c:v>-4.8879999999999981</c:v>
                </c:pt>
                <c:pt idx="17957">
                  <c:v>-4.8859999999999957</c:v>
                </c:pt>
                <c:pt idx="17958">
                  <c:v>-4.8840000000000003</c:v>
                </c:pt>
                <c:pt idx="17959">
                  <c:v>-4.8819999999999979</c:v>
                </c:pt>
                <c:pt idx="17960">
                  <c:v>-4.8799999999999955</c:v>
                </c:pt>
                <c:pt idx="17961">
                  <c:v>-4.8780000000000001</c:v>
                </c:pt>
                <c:pt idx="17962">
                  <c:v>-4.8759999999999977</c:v>
                </c:pt>
                <c:pt idx="17963">
                  <c:v>-4.8739999999999952</c:v>
                </c:pt>
                <c:pt idx="17964">
                  <c:v>-4.8719999999999999</c:v>
                </c:pt>
                <c:pt idx="17965">
                  <c:v>-4.8699999999999974</c:v>
                </c:pt>
                <c:pt idx="17966">
                  <c:v>-4.867999999999995</c:v>
                </c:pt>
                <c:pt idx="17967">
                  <c:v>-4.8659999999999997</c:v>
                </c:pt>
                <c:pt idx="17968">
                  <c:v>-4.8639999999999972</c:v>
                </c:pt>
                <c:pt idx="17969">
                  <c:v>-4.8619999999999948</c:v>
                </c:pt>
                <c:pt idx="17970">
                  <c:v>-4.8599999999999994</c:v>
                </c:pt>
                <c:pt idx="17971">
                  <c:v>-4.857999999999997</c:v>
                </c:pt>
                <c:pt idx="17972">
                  <c:v>-4.8559999999999945</c:v>
                </c:pt>
                <c:pt idx="17973">
                  <c:v>-4.8539999999999992</c:v>
                </c:pt>
                <c:pt idx="17974">
                  <c:v>-4.8519999999999968</c:v>
                </c:pt>
                <c:pt idx="17975">
                  <c:v>-4.8499999999999943</c:v>
                </c:pt>
                <c:pt idx="17976">
                  <c:v>-4.847999999999999</c:v>
                </c:pt>
                <c:pt idx="17977">
                  <c:v>-4.8459999999999965</c:v>
                </c:pt>
                <c:pt idx="17978">
                  <c:v>-4.8439999999999941</c:v>
                </c:pt>
                <c:pt idx="17979">
                  <c:v>-4.8419999999999987</c:v>
                </c:pt>
                <c:pt idx="17980">
                  <c:v>-4.8399999999999963</c:v>
                </c:pt>
                <c:pt idx="17981">
                  <c:v>-4.8379999999999939</c:v>
                </c:pt>
                <c:pt idx="17982">
                  <c:v>-4.8359999999999985</c:v>
                </c:pt>
                <c:pt idx="17983">
                  <c:v>-4.8339999999999961</c:v>
                </c:pt>
                <c:pt idx="17984">
                  <c:v>-4.8319999999999936</c:v>
                </c:pt>
                <c:pt idx="17985">
                  <c:v>-4.8299999999999983</c:v>
                </c:pt>
                <c:pt idx="17986">
                  <c:v>-4.8279999999999959</c:v>
                </c:pt>
                <c:pt idx="17987">
                  <c:v>-4.8260000000000005</c:v>
                </c:pt>
                <c:pt idx="17988">
                  <c:v>-4.8239999999999981</c:v>
                </c:pt>
                <c:pt idx="17989">
                  <c:v>-4.8219999999999956</c:v>
                </c:pt>
                <c:pt idx="17990">
                  <c:v>-4.82</c:v>
                </c:pt>
                <c:pt idx="17991">
                  <c:v>-4.8179999999999978</c:v>
                </c:pt>
                <c:pt idx="17992">
                  <c:v>-4.8159999999999954</c:v>
                </c:pt>
                <c:pt idx="17993">
                  <c:v>-4.8140000000000001</c:v>
                </c:pt>
                <c:pt idx="17994">
                  <c:v>-4.8119999999999976</c:v>
                </c:pt>
                <c:pt idx="17995">
                  <c:v>-4.8099999999999952</c:v>
                </c:pt>
                <c:pt idx="17996">
                  <c:v>-4.8079999999999998</c:v>
                </c:pt>
                <c:pt idx="17997">
                  <c:v>-4.8059999999999974</c:v>
                </c:pt>
                <c:pt idx="17998">
                  <c:v>-4.8039999999999949</c:v>
                </c:pt>
                <c:pt idx="17999">
                  <c:v>-4.8019999999999996</c:v>
                </c:pt>
                <c:pt idx="18000">
                  <c:v>-4.7999999999999972</c:v>
                </c:pt>
                <c:pt idx="18001">
                  <c:v>-4.7979999999999947</c:v>
                </c:pt>
                <c:pt idx="18002">
                  <c:v>-4.7959999999999994</c:v>
                </c:pt>
                <c:pt idx="18003">
                  <c:v>-4.7939999999999969</c:v>
                </c:pt>
                <c:pt idx="18004">
                  <c:v>-4.7919999999999945</c:v>
                </c:pt>
                <c:pt idx="18005">
                  <c:v>-4.7899999999999991</c:v>
                </c:pt>
                <c:pt idx="18006">
                  <c:v>-4.7879999999999967</c:v>
                </c:pt>
                <c:pt idx="18007">
                  <c:v>-4.7859999999999943</c:v>
                </c:pt>
                <c:pt idx="18008">
                  <c:v>-4.7839999999999989</c:v>
                </c:pt>
                <c:pt idx="18009">
                  <c:v>-4.7819999999999965</c:v>
                </c:pt>
                <c:pt idx="18010">
                  <c:v>-4.779999999999994</c:v>
                </c:pt>
                <c:pt idx="18011">
                  <c:v>-4.7779999999999987</c:v>
                </c:pt>
                <c:pt idx="18012">
                  <c:v>-4.7759999999999962</c:v>
                </c:pt>
                <c:pt idx="18013">
                  <c:v>-4.7739999999999938</c:v>
                </c:pt>
                <c:pt idx="18014">
                  <c:v>-4.7719999999999985</c:v>
                </c:pt>
                <c:pt idx="18015">
                  <c:v>-4.769999999999996</c:v>
                </c:pt>
                <c:pt idx="18016">
                  <c:v>-4.7680000000000007</c:v>
                </c:pt>
                <c:pt idx="18017">
                  <c:v>-4.7659999999999982</c:v>
                </c:pt>
                <c:pt idx="18018">
                  <c:v>-4.7639999999999958</c:v>
                </c:pt>
                <c:pt idx="18019">
                  <c:v>-4.7620000000000005</c:v>
                </c:pt>
                <c:pt idx="18020">
                  <c:v>-4.759999999999998</c:v>
                </c:pt>
                <c:pt idx="18021">
                  <c:v>-4.7579999999999956</c:v>
                </c:pt>
                <c:pt idx="18022">
                  <c:v>-4.7560000000000002</c:v>
                </c:pt>
                <c:pt idx="18023">
                  <c:v>-4.7539999999999978</c:v>
                </c:pt>
                <c:pt idx="18024">
                  <c:v>-4.7519999999999953</c:v>
                </c:pt>
                <c:pt idx="18025">
                  <c:v>-4.75</c:v>
                </c:pt>
                <c:pt idx="18026">
                  <c:v>-4.7479999999999976</c:v>
                </c:pt>
                <c:pt idx="18027">
                  <c:v>-4.7459999999999951</c:v>
                </c:pt>
                <c:pt idx="18028">
                  <c:v>-4.7439999999999998</c:v>
                </c:pt>
                <c:pt idx="18029">
                  <c:v>-4.7419999999999973</c:v>
                </c:pt>
                <c:pt idx="18030">
                  <c:v>-4.7399999999999949</c:v>
                </c:pt>
                <c:pt idx="18031">
                  <c:v>-4.7379999999999995</c:v>
                </c:pt>
                <c:pt idx="18032">
                  <c:v>-4.7359999999999971</c:v>
                </c:pt>
                <c:pt idx="18033">
                  <c:v>-4.7339999999999947</c:v>
                </c:pt>
                <c:pt idx="18034">
                  <c:v>-4.7319999999999993</c:v>
                </c:pt>
                <c:pt idx="18035">
                  <c:v>-4.7299999999999969</c:v>
                </c:pt>
                <c:pt idx="18036">
                  <c:v>-4.7279999999999944</c:v>
                </c:pt>
                <c:pt idx="18037">
                  <c:v>-4.7259999999999991</c:v>
                </c:pt>
                <c:pt idx="18038">
                  <c:v>-4.7239999999999966</c:v>
                </c:pt>
                <c:pt idx="18039">
                  <c:v>-4.7219999999999942</c:v>
                </c:pt>
                <c:pt idx="18040">
                  <c:v>-4.7199999999999989</c:v>
                </c:pt>
                <c:pt idx="18041">
                  <c:v>-4.7179999999999964</c:v>
                </c:pt>
                <c:pt idx="18042">
                  <c:v>-4.715999999999994</c:v>
                </c:pt>
                <c:pt idx="18043">
                  <c:v>-4.7139999999999986</c:v>
                </c:pt>
                <c:pt idx="18044">
                  <c:v>-4.7119999999999962</c:v>
                </c:pt>
                <c:pt idx="18045">
                  <c:v>-4.7099999999999937</c:v>
                </c:pt>
                <c:pt idx="18046">
                  <c:v>-4.7079999999999984</c:v>
                </c:pt>
                <c:pt idx="18047">
                  <c:v>-4.705999999999996</c:v>
                </c:pt>
                <c:pt idx="18048">
                  <c:v>-4.7040000000000006</c:v>
                </c:pt>
                <c:pt idx="18049">
                  <c:v>-4.7019999999999982</c:v>
                </c:pt>
                <c:pt idx="18050">
                  <c:v>-4.6999999999999957</c:v>
                </c:pt>
                <c:pt idx="18051">
                  <c:v>-4.6980000000000004</c:v>
                </c:pt>
                <c:pt idx="18052">
                  <c:v>-4.695999999999998</c:v>
                </c:pt>
                <c:pt idx="18053">
                  <c:v>-4.6939999999999955</c:v>
                </c:pt>
                <c:pt idx="18054">
                  <c:v>-4.6920000000000002</c:v>
                </c:pt>
                <c:pt idx="18055">
                  <c:v>-4.6899999999999977</c:v>
                </c:pt>
                <c:pt idx="18056">
                  <c:v>-4.6879999999999953</c:v>
                </c:pt>
                <c:pt idx="18057">
                  <c:v>-4.6859999999999999</c:v>
                </c:pt>
                <c:pt idx="18058">
                  <c:v>-4.6839999999999975</c:v>
                </c:pt>
                <c:pt idx="18059">
                  <c:v>-4.6819999999999951</c:v>
                </c:pt>
                <c:pt idx="18060">
                  <c:v>-4.68</c:v>
                </c:pt>
                <c:pt idx="18061">
                  <c:v>-4.6779999999999973</c:v>
                </c:pt>
                <c:pt idx="18062">
                  <c:v>-4.6759999999999948</c:v>
                </c:pt>
                <c:pt idx="18063">
                  <c:v>-4.6739999999999995</c:v>
                </c:pt>
                <c:pt idx="18064">
                  <c:v>-4.671999999999997</c:v>
                </c:pt>
                <c:pt idx="18065">
                  <c:v>-4.6699999999999946</c:v>
                </c:pt>
                <c:pt idx="18066">
                  <c:v>-4.6679999999999993</c:v>
                </c:pt>
                <c:pt idx="18067">
                  <c:v>-4.6659999999999968</c:v>
                </c:pt>
                <c:pt idx="18068">
                  <c:v>-4.6639999999999944</c:v>
                </c:pt>
                <c:pt idx="18069">
                  <c:v>-4.661999999999999</c:v>
                </c:pt>
                <c:pt idx="18070">
                  <c:v>-4.6599999999999966</c:v>
                </c:pt>
                <c:pt idx="18071">
                  <c:v>-4.6579999999999941</c:v>
                </c:pt>
                <c:pt idx="18072">
                  <c:v>-4.6559999999999988</c:v>
                </c:pt>
                <c:pt idx="18073">
                  <c:v>-4.6539999999999964</c:v>
                </c:pt>
                <c:pt idx="18074">
                  <c:v>-4.6519999999999939</c:v>
                </c:pt>
                <c:pt idx="18075">
                  <c:v>-4.6499999999999986</c:v>
                </c:pt>
                <c:pt idx="18076">
                  <c:v>-4.6479999999999961</c:v>
                </c:pt>
                <c:pt idx="18077">
                  <c:v>-4.6459999999999937</c:v>
                </c:pt>
                <c:pt idx="18078">
                  <c:v>-4.6439999999999984</c:v>
                </c:pt>
                <c:pt idx="18079">
                  <c:v>-4.6419999999999959</c:v>
                </c:pt>
                <c:pt idx="18080">
                  <c:v>-4.6400000000000006</c:v>
                </c:pt>
                <c:pt idx="18081">
                  <c:v>-4.6379999999999981</c:v>
                </c:pt>
                <c:pt idx="18082">
                  <c:v>-4.6359999999999957</c:v>
                </c:pt>
                <c:pt idx="18083">
                  <c:v>-4.6340000000000003</c:v>
                </c:pt>
                <c:pt idx="18084">
                  <c:v>-4.6319999999999979</c:v>
                </c:pt>
                <c:pt idx="18085">
                  <c:v>-4.6299999999999955</c:v>
                </c:pt>
                <c:pt idx="18086">
                  <c:v>-4.6280000000000001</c:v>
                </c:pt>
                <c:pt idx="18087">
                  <c:v>-4.6259999999999977</c:v>
                </c:pt>
                <c:pt idx="18088">
                  <c:v>-4.6239999999999952</c:v>
                </c:pt>
                <c:pt idx="18089">
                  <c:v>-4.6219999999999999</c:v>
                </c:pt>
                <c:pt idx="18090">
                  <c:v>-4.6199999999999974</c:v>
                </c:pt>
                <c:pt idx="18091">
                  <c:v>-4.617999999999995</c:v>
                </c:pt>
                <c:pt idx="18092">
                  <c:v>-4.6159999999999997</c:v>
                </c:pt>
                <c:pt idx="18093">
                  <c:v>-4.6139999999999972</c:v>
                </c:pt>
                <c:pt idx="18094">
                  <c:v>-4.6119999999999948</c:v>
                </c:pt>
                <c:pt idx="18095">
                  <c:v>-4.6099999999999994</c:v>
                </c:pt>
                <c:pt idx="18096">
                  <c:v>-4.607999999999997</c:v>
                </c:pt>
                <c:pt idx="18097">
                  <c:v>-4.6059999999999945</c:v>
                </c:pt>
                <c:pt idx="18098">
                  <c:v>-4.6039999999999992</c:v>
                </c:pt>
                <c:pt idx="18099">
                  <c:v>-4.6019999999999968</c:v>
                </c:pt>
                <c:pt idx="18100">
                  <c:v>-4.5999999999999943</c:v>
                </c:pt>
                <c:pt idx="18101">
                  <c:v>-4.597999999999999</c:v>
                </c:pt>
                <c:pt idx="18102">
                  <c:v>-4.5959999999999965</c:v>
                </c:pt>
                <c:pt idx="18103">
                  <c:v>-4.5939999999999941</c:v>
                </c:pt>
                <c:pt idx="18104">
                  <c:v>-4.5919999999999987</c:v>
                </c:pt>
                <c:pt idx="18105">
                  <c:v>-4.5899999999999963</c:v>
                </c:pt>
                <c:pt idx="18106">
                  <c:v>-4.5879999999999939</c:v>
                </c:pt>
                <c:pt idx="18107">
                  <c:v>-4.5859999999999985</c:v>
                </c:pt>
                <c:pt idx="18108">
                  <c:v>-4.5839999999999961</c:v>
                </c:pt>
                <c:pt idx="18109">
                  <c:v>-4.5819999999999936</c:v>
                </c:pt>
                <c:pt idx="18110">
                  <c:v>-4.5799999999999983</c:v>
                </c:pt>
                <c:pt idx="18111">
                  <c:v>-4.5779999999999959</c:v>
                </c:pt>
                <c:pt idx="18112">
                  <c:v>-4.5760000000000005</c:v>
                </c:pt>
                <c:pt idx="18113">
                  <c:v>-4.5739999999999981</c:v>
                </c:pt>
                <c:pt idx="18114">
                  <c:v>-4.5719999999999956</c:v>
                </c:pt>
                <c:pt idx="18115">
                  <c:v>-4.57</c:v>
                </c:pt>
                <c:pt idx="18116">
                  <c:v>-4.5679999999999978</c:v>
                </c:pt>
                <c:pt idx="18117">
                  <c:v>-4.5659999999999954</c:v>
                </c:pt>
                <c:pt idx="18118">
                  <c:v>-4.5640000000000001</c:v>
                </c:pt>
                <c:pt idx="18119">
                  <c:v>-4.5619999999999976</c:v>
                </c:pt>
                <c:pt idx="18120">
                  <c:v>-4.5599999999999952</c:v>
                </c:pt>
                <c:pt idx="18121">
                  <c:v>-4.5579999999999998</c:v>
                </c:pt>
                <c:pt idx="18122">
                  <c:v>-4.5559999999999974</c:v>
                </c:pt>
                <c:pt idx="18123">
                  <c:v>-4.5539999999999949</c:v>
                </c:pt>
                <c:pt idx="18124">
                  <c:v>-4.5519999999999996</c:v>
                </c:pt>
                <c:pt idx="18125">
                  <c:v>-4.5499999999999972</c:v>
                </c:pt>
                <c:pt idx="18126">
                  <c:v>-4.5479999999999947</c:v>
                </c:pt>
                <c:pt idx="18127">
                  <c:v>-4.5459999999999994</c:v>
                </c:pt>
                <c:pt idx="18128">
                  <c:v>-4.5439999999999969</c:v>
                </c:pt>
                <c:pt idx="18129">
                  <c:v>-4.5419999999999945</c:v>
                </c:pt>
                <c:pt idx="18130">
                  <c:v>-4.5399999999999991</c:v>
                </c:pt>
                <c:pt idx="18131">
                  <c:v>-4.5379999999999967</c:v>
                </c:pt>
                <c:pt idx="18132">
                  <c:v>-4.5359999999999943</c:v>
                </c:pt>
                <c:pt idx="18133">
                  <c:v>-4.5339999999999989</c:v>
                </c:pt>
                <c:pt idx="18134">
                  <c:v>-4.5319999999999965</c:v>
                </c:pt>
                <c:pt idx="18135">
                  <c:v>-4.529999999999994</c:v>
                </c:pt>
                <c:pt idx="18136">
                  <c:v>-4.5279999999999987</c:v>
                </c:pt>
                <c:pt idx="18137">
                  <c:v>-4.5259999999999962</c:v>
                </c:pt>
                <c:pt idx="18138">
                  <c:v>-4.5239999999999938</c:v>
                </c:pt>
                <c:pt idx="18139">
                  <c:v>-4.5219999999999985</c:v>
                </c:pt>
                <c:pt idx="18140">
                  <c:v>-4.519999999999996</c:v>
                </c:pt>
                <c:pt idx="18141">
                  <c:v>-4.5180000000000007</c:v>
                </c:pt>
                <c:pt idx="18142">
                  <c:v>-4.5159999999999982</c:v>
                </c:pt>
                <c:pt idx="18143">
                  <c:v>-4.5139999999999958</c:v>
                </c:pt>
                <c:pt idx="18144">
                  <c:v>-4.5120000000000005</c:v>
                </c:pt>
                <c:pt idx="18145">
                  <c:v>-4.509999999999998</c:v>
                </c:pt>
                <c:pt idx="18146">
                  <c:v>-4.5079999999999956</c:v>
                </c:pt>
                <c:pt idx="18147">
                  <c:v>-4.5060000000000002</c:v>
                </c:pt>
                <c:pt idx="18148">
                  <c:v>-4.5039999999999978</c:v>
                </c:pt>
                <c:pt idx="18149">
                  <c:v>-4.5019999999999953</c:v>
                </c:pt>
                <c:pt idx="18150">
                  <c:v>-4.5</c:v>
                </c:pt>
                <c:pt idx="18151">
                  <c:v>-4.4979999999999976</c:v>
                </c:pt>
                <c:pt idx="18152">
                  <c:v>-4.4959999999999951</c:v>
                </c:pt>
                <c:pt idx="18153">
                  <c:v>-4.4939999999999998</c:v>
                </c:pt>
                <c:pt idx="18154">
                  <c:v>-4.4919999999999973</c:v>
                </c:pt>
                <c:pt idx="18155">
                  <c:v>-4.4899999999999949</c:v>
                </c:pt>
                <c:pt idx="18156">
                  <c:v>-4.4879999999999995</c:v>
                </c:pt>
                <c:pt idx="18157">
                  <c:v>-4.4859999999999971</c:v>
                </c:pt>
                <c:pt idx="18158">
                  <c:v>-4.4839999999999947</c:v>
                </c:pt>
                <c:pt idx="18159">
                  <c:v>-4.4819999999999993</c:v>
                </c:pt>
                <c:pt idx="18160">
                  <c:v>-4.4799999999999969</c:v>
                </c:pt>
                <c:pt idx="18161">
                  <c:v>-4.4779999999999944</c:v>
                </c:pt>
                <c:pt idx="18162">
                  <c:v>-4.4759999999999991</c:v>
                </c:pt>
                <c:pt idx="18163">
                  <c:v>-4.4739999999999966</c:v>
                </c:pt>
                <c:pt idx="18164">
                  <c:v>-4.4719999999999942</c:v>
                </c:pt>
                <c:pt idx="18165">
                  <c:v>-4.4699999999999989</c:v>
                </c:pt>
                <c:pt idx="18166">
                  <c:v>-4.4679999999999964</c:v>
                </c:pt>
                <c:pt idx="18167">
                  <c:v>-4.465999999999994</c:v>
                </c:pt>
                <c:pt idx="18168">
                  <c:v>-4.4639999999999986</c:v>
                </c:pt>
                <c:pt idx="18169">
                  <c:v>-4.4619999999999962</c:v>
                </c:pt>
                <c:pt idx="18170">
                  <c:v>-4.4599999999999937</c:v>
                </c:pt>
                <c:pt idx="18171">
                  <c:v>-4.4579999999999984</c:v>
                </c:pt>
                <c:pt idx="18172">
                  <c:v>-4.455999999999996</c:v>
                </c:pt>
                <c:pt idx="18173">
                  <c:v>-4.4540000000000006</c:v>
                </c:pt>
                <c:pt idx="18174">
                  <c:v>-4.4519999999999982</c:v>
                </c:pt>
                <c:pt idx="18175">
                  <c:v>-4.4499999999999957</c:v>
                </c:pt>
                <c:pt idx="18176">
                  <c:v>-4.4480000000000004</c:v>
                </c:pt>
                <c:pt idx="18177">
                  <c:v>-4.445999999999998</c:v>
                </c:pt>
                <c:pt idx="18178">
                  <c:v>-4.4439999999999955</c:v>
                </c:pt>
                <c:pt idx="18179">
                  <c:v>-4.4420000000000002</c:v>
                </c:pt>
                <c:pt idx="18180">
                  <c:v>-4.4399999999999977</c:v>
                </c:pt>
                <c:pt idx="18181">
                  <c:v>-4.4379999999999953</c:v>
                </c:pt>
                <c:pt idx="18182">
                  <c:v>-4.4359999999999999</c:v>
                </c:pt>
                <c:pt idx="18183">
                  <c:v>-4.4339999999999975</c:v>
                </c:pt>
                <c:pt idx="18184">
                  <c:v>-4.4319999999999951</c:v>
                </c:pt>
                <c:pt idx="18185">
                  <c:v>-4.43</c:v>
                </c:pt>
                <c:pt idx="18186">
                  <c:v>-4.4279999999999973</c:v>
                </c:pt>
                <c:pt idx="18187">
                  <c:v>-4.4259999999999948</c:v>
                </c:pt>
                <c:pt idx="18188">
                  <c:v>-4.4239999999999995</c:v>
                </c:pt>
                <c:pt idx="18189">
                  <c:v>-4.421999999999997</c:v>
                </c:pt>
                <c:pt idx="18190">
                  <c:v>-4.4199999999999946</c:v>
                </c:pt>
                <c:pt idx="18191">
                  <c:v>-4.4179999999999993</c:v>
                </c:pt>
                <c:pt idx="18192">
                  <c:v>-4.4159999999999968</c:v>
                </c:pt>
                <c:pt idx="18193">
                  <c:v>-4.4139999999999944</c:v>
                </c:pt>
                <c:pt idx="18194">
                  <c:v>-4.411999999999999</c:v>
                </c:pt>
                <c:pt idx="18195">
                  <c:v>-4.4099999999999966</c:v>
                </c:pt>
                <c:pt idx="18196">
                  <c:v>-4.4079999999999941</c:v>
                </c:pt>
                <c:pt idx="18197">
                  <c:v>-4.4059999999999988</c:v>
                </c:pt>
                <c:pt idx="18198">
                  <c:v>-4.4039999999999964</c:v>
                </c:pt>
                <c:pt idx="18199">
                  <c:v>-4.4019999999999939</c:v>
                </c:pt>
                <c:pt idx="18200">
                  <c:v>-4.3999999999999986</c:v>
                </c:pt>
                <c:pt idx="18201">
                  <c:v>-4.3979999999999961</c:v>
                </c:pt>
                <c:pt idx="18202">
                  <c:v>-4.3959999999999937</c:v>
                </c:pt>
                <c:pt idx="18203">
                  <c:v>-4.3939999999999984</c:v>
                </c:pt>
                <c:pt idx="18204">
                  <c:v>-4.3919999999999959</c:v>
                </c:pt>
                <c:pt idx="18205">
                  <c:v>-4.3900000000000006</c:v>
                </c:pt>
                <c:pt idx="18206">
                  <c:v>-4.3879999999999981</c:v>
                </c:pt>
                <c:pt idx="18207">
                  <c:v>-4.3859999999999957</c:v>
                </c:pt>
                <c:pt idx="18208">
                  <c:v>-4.3840000000000003</c:v>
                </c:pt>
                <c:pt idx="18209">
                  <c:v>-4.3819999999999979</c:v>
                </c:pt>
                <c:pt idx="18210">
                  <c:v>-4.3799999999999955</c:v>
                </c:pt>
                <c:pt idx="18211">
                  <c:v>-4.3780000000000001</c:v>
                </c:pt>
                <c:pt idx="18212">
                  <c:v>-4.3759999999999977</c:v>
                </c:pt>
                <c:pt idx="18213">
                  <c:v>-4.3739999999999952</c:v>
                </c:pt>
                <c:pt idx="18214">
                  <c:v>-4.3719999999999999</c:v>
                </c:pt>
                <c:pt idx="18215">
                  <c:v>-4.3699999999999974</c:v>
                </c:pt>
                <c:pt idx="18216">
                  <c:v>-4.367999999999995</c:v>
                </c:pt>
                <c:pt idx="18217">
                  <c:v>-4.3659999999999997</c:v>
                </c:pt>
                <c:pt idx="18218">
                  <c:v>-4.3639999999999972</c:v>
                </c:pt>
                <c:pt idx="18219">
                  <c:v>-4.3619999999999948</c:v>
                </c:pt>
                <c:pt idx="18220">
                  <c:v>-4.3599999999999994</c:v>
                </c:pt>
                <c:pt idx="18221">
                  <c:v>-4.357999999999997</c:v>
                </c:pt>
                <c:pt idx="18222">
                  <c:v>-4.3559999999999945</c:v>
                </c:pt>
                <c:pt idx="18223">
                  <c:v>-4.3539999999999992</c:v>
                </c:pt>
                <c:pt idx="18224">
                  <c:v>-4.3519999999999968</c:v>
                </c:pt>
                <c:pt idx="18225">
                  <c:v>-4.3499999999999943</c:v>
                </c:pt>
                <c:pt idx="18226">
                  <c:v>-4.347999999999999</c:v>
                </c:pt>
                <c:pt idx="18227">
                  <c:v>-4.3459999999999965</c:v>
                </c:pt>
                <c:pt idx="18228">
                  <c:v>-4.3439999999999941</c:v>
                </c:pt>
                <c:pt idx="18229">
                  <c:v>-4.3419999999999987</c:v>
                </c:pt>
                <c:pt idx="18230">
                  <c:v>-4.3399999999999963</c:v>
                </c:pt>
                <c:pt idx="18231">
                  <c:v>-4.3379999999999939</c:v>
                </c:pt>
                <c:pt idx="18232">
                  <c:v>-4.3359999999999985</c:v>
                </c:pt>
                <c:pt idx="18233">
                  <c:v>-4.3339999999999961</c:v>
                </c:pt>
                <c:pt idx="18234">
                  <c:v>-4.3319999999999936</c:v>
                </c:pt>
                <c:pt idx="18235">
                  <c:v>-4.3299999999999983</c:v>
                </c:pt>
                <c:pt idx="18236">
                  <c:v>-4.3279999999999959</c:v>
                </c:pt>
                <c:pt idx="18237">
                  <c:v>-4.3260000000000005</c:v>
                </c:pt>
                <c:pt idx="18238">
                  <c:v>-4.3239999999999981</c:v>
                </c:pt>
                <c:pt idx="18239">
                  <c:v>-4.3219999999999956</c:v>
                </c:pt>
                <c:pt idx="18240">
                  <c:v>-4.32</c:v>
                </c:pt>
                <c:pt idx="18241">
                  <c:v>-4.3179999999999978</c:v>
                </c:pt>
                <c:pt idx="18242">
                  <c:v>-4.3159999999999954</c:v>
                </c:pt>
                <c:pt idx="18243">
                  <c:v>-4.3140000000000001</c:v>
                </c:pt>
                <c:pt idx="18244">
                  <c:v>-4.3119999999999976</c:v>
                </c:pt>
                <c:pt idx="18245">
                  <c:v>-4.3099999999999952</c:v>
                </c:pt>
                <c:pt idx="18246">
                  <c:v>-4.3079999999999998</c:v>
                </c:pt>
                <c:pt idx="18247">
                  <c:v>-4.3059999999999974</c:v>
                </c:pt>
                <c:pt idx="18248">
                  <c:v>-4.3039999999999949</c:v>
                </c:pt>
                <c:pt idx="18249">
                  <c:v>-4.3019999999999996</c:v>
                </c:pt>
                <c:pt idx="18250">
                  <c:v>-4.2999999999999972</c:v>
                </c:pt>
                <c:pt idx="18251">
                  <c:v>-4.2979999999999947</c:v>
                </c:pt>
                <c:pt idx="18252">
                  <c:v>-4.2959999999999994</c:v>
                </c:pt>
                <c:pt idx="18253">
                  <c:v>-4.2939999999999969</c:v>
                </c:pt>
                <c:pt idx="18254">
                  <c:v>-4.2919999999999945</c:v>
                </c:pt>
                <c:pt idx="18255">
                  <c:v>-4.2899999999999991</c:v>
                </c:pt>
                <c:pt idx="18256">
                  <c:v>-4.2879999999999967</c:v>
                </c:pt>
                <c:pt idx="18257">
                  <c:v>-4.2859999999999943</c:v>
                </c:pt>
                <c:pt idx="18258">
                  <c:v>-4.2839999999999989</c:v>
                </c:pt>
                <c:pt idx="18259">
                  <c:v>-4.2819999999999965</c:v>
                </c:pt>
                <c:pt idx="18260">
                  <c:v>-4.279999999999994</c:v>
                </c:pt>
                <c:pt idx="18261">
                  <c:v>-4.2779999999999987</c:v>
                </c:pt>
                <c:pt idx="18262">
                  <c:v>-4.2759999999999962</c:v>
                </c:pt>
                <c:pt idx="18263">
                  <c:v>-4.2739999999999938</c:v>
                </c:pt>
                <c:pt idx="18264">
                  <c:v>-4.2719999999999985</c:v>
                </c:pt>
                <c:pt idx="18265">
                  <c:v>-4.269999999999996</c:v>
                </c:pt>
                <c:pt idx="18266">
                  <c:v>-4.2680000000000007</c:v>
                </c:pt>
                <c:pt idx="18267">
                  <c:v>-4.2659999999999982</c:v>
                </c:pt>
                <c:pt idx="18268">
                  <c:v>-4.2639999999999958</c:v>
                </c:pt>
                <c:pt idx="18269">
                  <c:v>-4.2620000000000005</c:v>
                </c:pt>
                <c:pt idx="18270">
                  <c:v>-4.259999999999998</c:v>
                </c:pt>
                <c:pt idx="18271">
                  <c:v>-4.2579999999999956</c:v>
                </c:pt>
                <c:pt idx="18272">
                  <c:v>-4.2560000000000002</c:v>
                </c:pt>
                <c:pt idx="18273">
                  <c:v>-4.2539999999999978</c:v>
                </c:pt>
                <c:pt idx="18274">
                  <c:v>-4.2519999999999953</c:v>
                </c:pt>
                <c:pt idx="18275">
                  <c:v>-4.25</c:v>
                </c:pt>
                <c:pt idx="18276">
                  <c:v>-4.2479999999999976</c:v>
                </c:pt>
                <c:pt idx="18277">
                  <c:v>-4.2459999999999951</c:v>
                </c:pt>
                <c:pt idx="18278">
                  <c:v>-4.2439999999999998</c:v>
                </c:pt>
                <c:pt idx="18279">
                  <c:v>-4.2419999999999973</c:v>
                </c:pt>
                <c:pt idx="18280">
                  <c:v>-4.2399999999999949</c:v>
                </c:pt>
                <c:pt idx="18281">
                  <c:v>-4.2379999999999995</c:v>
                </c:pt>
                <c:pt idx="18282">
                  <c:v>-4.2359999999999971</c:v>
                </c:pt>
                <c:pt idx="18283">
                  <c:v>-4.2339999999999947</c:v>
                </c:pt>
                <c:pt idx="18284">
                  <c:v>-4.2319999999999993</c:v>
                </c:pt>
                <c:pt idx="18285">
                  <c:v>-4.2299999999999969</c:v>
                </c:pt>
                <c:pt idx="18286">
                  <c:v>-4.2279999999999944</c:v>
                </c:pt>
                <c:pt idx="18287">
                  <c:v>-4.2259999999999991</c:v>
                </c:pt>
                <c:pt idx="18288">
                  <c:v>-4.2239999999999966</c:v>
                </c:pt>
                <c:pt idx="18289">
                  <c:v>-4.2219999999999942</c:v>
                </c:pt>
                <c:pt idx="18290">
                  <c:v>-4.2199999999999989</c:v>
                </c:pt>
                <c:pt idx="18291">
                  <c:v>-4.2179999999999964</c:v>
                </c:pt>
                <c:pt idx="18292">
                  <c:v>-4.215999999999994</c:v>
                </c:pt>
                <c:pt idx="18293">
                  <c:v>-4.2139999999999986</c:v>
                </c:pt>
                <c:pt idx="18294">
                  <c:v>-4.2119999999999962</c:v>
                </c:pt>
                <c:pt idx="18295">
                  <c:v>-4.2099999999999937</c:v>
                </c:pt>
                <c:pt idx="18296">
                  <c:v>-4.2079999999999984</c:v>
                </c:pt>
                <c:pt idx="18297">
                  <c:v>-4.205999999999996</c:v>
                </c:pt>
                <c:pt idx="18298">
                  <c:v>-4.2040000000000006</c:v>
                </c:pt>
                <c:pt idx="18299">
                  <c:v>-4.2019999999999982</c:v>
                </c:pt>
                <c:pt idx="18300">
                  <c:v>-4.1999999999999957</c:v>
                </c:pt>
                <c:pt idx="18301">
                  <c:v>-4.1980000000000004</c:v>
                </c:pt>
                <c:pt idx="18302">
                  <c:v>-4.195999999999998</c:v>
                </c:pt>
                <c:pt idx="18303">
                  <c:v>-4.1939999999999955</c:v>
                </c:pt>
                <c:pt idx="18304">
                  <c:v>-4.1920000000000002</c:v>
                </c:pt>
                <c:pt idx="18305">
                  <c:v>-4.1899999999999977</c:v>
                </c:pt>
                <c:pt idx="18306">
                  <c:v>-4.1879999999999953</c:v>
                </c:pt>
                <c:pt idx="18307">
                  <c:v>-4.1859999999999999</c:v>
                </c:pt>
                <c:pt idx="18308">
                  <c:v>-4.1839999999999975</c:v>
                </c:pt>
                <c:pt idx="18309">
                  <c:v>-4.1819999999999951</c:v>
                </c:pt>
                <c:pt idx="18310">
                  <c:v>-4.18</c:v>
                </c:pt>
                <c:pt idx="18311">
                  <c:v>-4.1779999999999973</c:v>
                </c:pt>
                <c:pt idx="18312">
                  <c:v>-4.1759999999999948</c:v>
                </c:pt>
                <c:pt idx="18313">
                  <c:v>-4.1739999999999995</c:v>
                </c:pt>
                <c:pt idx="18314">
                  <c:v>-4.171999999999997</c:v>
                </c:pt>
                <c:pt idx="18315">
                  <c:v>-4.1699999999999946</c:v>
                </c:pt>
                <c:pt idx="18316">
                  <c:v>-4.1679999999999993</c:v>
                </c:pt>
                <c:pt idx="18317">
                  <c:v>-4.1659999999999968</c:v>
                </c:pt>
                <c:pt idx="18318">
                  <c:v>-4.1639999999999944</c:v>
                </c:pt>
                <c:pt idx="18319">
                  <c:v>-4.161999999999999</c:v>
                </c:pt>
                <c:pt idx="18320">
                  <c:v>-4.1599999999999966</c:v>
                </c:pt>
                <c:pt idx="18321">
                  <c:v>-4.1579999999999941</c:v>
                </c:pt>
                <c:pt idx="18322">
                  <c:v>-4.1559999999999988</c:v>
                </c:pt>
                <c:pt idx="18323">
                  <c:v>-4.1539999999999964</c:v>
                </c:pt>
                <c:pt idx="18324">
                  <c:v>-4.1519999999999939</c:v>
                </c:pt>
                <c:pt idx="18325">
                  <c:v>-4.1499999999999986</c:v>
                </c:pt>
                <c:pt idx="18326">
                  <c:v>-4.1479999999999961</c:v>
                </c:pt>
                <c:pt idx="18327">
                  <c:v>-4.1459999999999937</c:v>
                </c:pt>
                <c:pt idx="18328">
                  <c:v>-4.1439999999999984</c:v>
                </c:pt>
                <c:pt idx="18329">
                  <c:v>-4.1419999999999959</c:v>
                </c:pt>
                <c:pt idx="18330">
                  <c:v>-4.1400000000000006</c:v>
                </c:pt>
                <c:pt idx="18331">
                  <c:v>-4.1379999999999981</c:v>
                </c:pt>
                <c:pt idx="18332">
                  <c:v>-4.1359999999999957</c:v>
                </c:pt>
                <c:pt idx="18333">
                  <c:v>-4.1340000000000003</c:v>
                </c:pt>
                <c:pt idx="18334">
                  <c:v>-4.1319999999999979</c:v>
                </c:pt>
                <c:pt idx="18335">
                  <c:v>-4.1299999999999955</c:v>
                </c:pt>
                <c:pt idx="18336">
                  <c:v>-4.1280000000000001</c:v>
                </c:pt>
                <c:pt idx="18337">
                  <c:v>-4.1259999999999977</c:v>
                </c:pt>
                <c:pt idx="18338">
                  <c:v>-4.1239999999999952</c:v>
                </c:pt>
                <c:pt idx="18339">
                  <c:v>-4.1219999999999999</c:v>
                </c:pt>
                <c:pt idx="18340">
                  <c:v>-4.1199999999999974</c:v>
                </c:pt>
                <c:pt idx="18341">
                  <c:v>-4.117999999999995</c:v>
                </c:pt>
                <c:pt idx="18342">
                  <c:v>-4.1159999999999997</c:v>
                </c:pt>
                <c:pt idx="18343">
                  <c:v>-4.1139999999999972</c:v>
                </c:pt>
                <c:pt idx="18344">
                  <c:v>-4.1119999999999948</c:v>
                </c:pt>
                <c:pt idx="18345">
                  <c:v>-4.1099999999999994</c:v>
                </c:pt>
                <c:pt idx="18346">
                  <c:v>-4.107999999999997</c:v>
                </c:pt>
                <c:pt idx="18347">
                  <c:v>-4.1059999999999945</c:v>
                </c:pt>
                <c:pt idx="18348">
                  <c:v>-4.1039999999999992</c:v>
                </c:pt>
                <c:pt idx="18349">
                  <c:v>-4.1019999999999968</c:v>
                </c:pt>
                <c:pt idx="18350">
                  <c:v>-4.0999999999999943</c:v>
                </c:pt>
                <c:pt idx="18351">
                  <c:v>-4.097999999999999</c:v>
                </c:pt>
                <c:pt idx="18352">
                  <c:v>-4.0959999999999965</c:v>
                </c:pt>
                <c:pt idx="18353">
                  <c:v>-4.0939999999999941</c:v>
                </c:pt>
                <c:pt idx="18354">
                  <c:v>-4.0919999999999987</c:v>
                </c:pt>
                <c:pt idx="18355">
                  <c:v>-4.0899999999999963</c:v>
                </c:pt>
                <c:pt idx="18356">
                  <c:v>-4.0879999999999939</c:v>
                </c:pt>
                <c:pt idx="18357">
                  <c:v>-4.0859999999999985</c:v>
                </c:pt>
                <c:pt idx="18358">
                  <c:v>-4.0839999999999961</c:v>
                </c:pt>
                <c:pt idx="18359">
                  <c:v>-4.0819999999999936</c:v>
                </c:pt>
                <c:pt idx="18360">
                  <c:v>-4.0799999999999983</c:v>
                </c:pt>
                <c:pt idx="18361">
                  <c:v>-4.0779999999999959</c:v>
                </c:pt>
                <c:pt idx="18362">
                  <c:v>-4.0760000000000005</c:v>
                </c:pt>
                <c:pt idx="18363">
                  <c:v>-4.0739999999999981</c:v>
                </c:pt>
                <c:pt idx="18364">
                  <c:v>-4.0719999999999956</c:v>
                </c:pt>
                <c:pt idx="18365">
                  <c:v>-4.07</c:v>
                </c:pt>
                <c:pt idx="18366">
                  <c:v>-4.0679999999999978</c:v>
                </c:pt>
                <c:pt idx="18367">
                  <c:v>-4.0659999999999954</c:v>
                </c:pt>
                <c:pt idx="18368">
                  <c:v>-4.0640000000000001</c:v>
                </c:pt>
                <c:pt idx="18369">
                  <c:v>-4.0619999999999976</c:v>
                </c:pt>
                <c:pt idx="18370">
                  <c:v>-4.0599999999999952</c:v>
                </c:pt>
                <c:pt idx="18371">
                  <c:v>-4.0579999999999998</c:v>
                </c:pt>
                <c:pt idx="18372">
                  <c:v>-4.0559999999999974</c:v>
                </c:pt>
                <c:pt idx="18373">
                  <c:v>-4.0539999999999949</c:v>
                </c:pt>
                <c:pt idx="18374">
                  <c:v>-4.0519999999999996</c:v>
                </c:pt>
                <c:pt idx="18375">
                  <c:v>-4.0499999999999972</c:v>
                </c:pt>
                <c:pt idx="18376">
                  <c:v>-4.0479999999999947</c:v>
                </c:pt>
                <c:pt idx="18377">
                  <c:v>-4.0459999999999994</c:v>
                </c:pt>
                <c:pt idx="18378">
                  <c:v>-4.0439999999999969</c:v>
                </c:pt>
                <c:pt idx="18379">
                  <c:v>-4.0419999999999945</c:v>
                </c:pt>
                <c:pt idx="18380">
                  <c:v>-4.0399999999999991</c:v>
                </c:pt>
                <c:pt idx="18381">
                  <c:v>-4.0379999999999967</c:v>
                </c:pt>
                <c:pt idx="18382">
                  <c:v>-4.0359999999999943</c:v>
                </c:pt>
                <c:pt idx="18383">
                  <c:v>-4.0339999999999989</c:v>
                </c:pt>
                <c:pt idx="18384">
                  <c:v>-4.0319999999999965</c:v>
                </c:pt>
                <c:pt idx="18385">
                  <c:v>-4.029999999999994</c:v>
                </c:pt>
                <c:pt idx="18386">
                  <c:v>-4.0279999999999987</c:v>
                </c:pt>
                <c:pt idx="18387">
                  <c:v>-4.0259999999999962</c:v>
                </c:pt>
                <c:pt idx="18388">
                  <c:v>-4.0239999999999938</c:v>
                </c:pt>
                <c:pt idx="18389">
                  <c:v>-4.0219999999999985</c:v>
                </c:pt>
                <c:pt idx="18390">
                  <c:v>-4.019999999999996</c:v>
                </c:pt>
                <c:pt idx="18391">
                  <c:v>-4.0180000000000007</c:v>
                </c:pt>
                <c:pt idx="18392">
                  <c:v>-4.0159999999999982</c:v>
                </c:pt>
                <c:pt idx="18393">
                  <c:v>-4.0139999999999958</c:v>
                </c:pt>
                <c:pt idx="18394">
                  <c:v>-4.0120000000000005</c:v>
                </c:pt>
                <c:pt idx="18395">
                  <c:v>-4.009999999999998</c:v>
                </c:pt>
                <c:pt idx="18396">
                  <c:v>-4.0079999999999956</c:v>
                </c:pt>
                <c:pt idx="18397">
                  <c:v>-4.0060000000000002</c:v>
                </c:pt>
                <c:pt idx="18398">
                  <c:v>-4.0039999999999978</c:v>
                </c:pt>
                <c:pt idx="18399">
                  <c:v>-4.0019999999999953</c:v>
                </c:pt>
                <c:pt idx="18400">
                  <c:v>-4</c:v>
                </c:pt>
                <c:pt idx="18401">
                  <c:v>-3.9979999999999976</c:v>
                </c:pt>
                <c:pt idx="18402">
                  <c:v>-3.9959999999999951</c:v>
                </c:pt>
                <c:pt idx="18403">
                  <c:v>-3.9939999999999998</c:v>
                </c:pt>
                <c:pt idx="18404">
                  <c:v>-3.9919999999999973</c:v>
                </c:pt>
                <c:pt idx="18405">
                  <c:v>-3.9899999999999949</c:v>
                </c:pt>
                <c:pt idx="18406">
                  <c:v>-3.9879999999999995</c:v>
                </c:pt>
                <c:pt idx="18407">
                  <c:v>-3.9859999999999971</c:v>
                </c:pt>
                <c:pt idx="18408">
                  <c:v>-3.9839999999999947</c:v>
                </c:pt>
                <c:pt idx="18409">
                  <c:v>-3.9819999999999993</c:v>
                </c:pt>
                <c:pt idx="18410">
                  <c:v>-3.9799999999999969</c:v>
                </c:pt>
                <c:pt idx="18411">
                  <c:v>-3.9779999999999944</c:v>
                </c:pt>
                <c:pt idx="18412">
                  <c:v>-3.9759999999999991</c:v>
                </c:pt>
                <c:pt idx="18413">
                  <c:v>-3.9739999999999966</c:v>
                </c:pt>
                <c:pt idx="18414">
                  <c:v>-3.9719999999999942</c:v>
                </c:pt>
                <c:pt idx="18415">
                  <c:v>-3.9699999999999989</c:v>
                </c:pt>
                <c:pt idx="18416">
                  <c:v>-3.9679999999999964</c:v>
                </c:pt>
                <c:pt idx="18417">
                  <c:v>-3.965999999999994</c:v>
                </c:pt>
                <c:pt idx="18418">
                  <c:v>-3.9639999999999986</c:v>
                </c:pt>
                <c:pt idx="18419">
                  <c:v>-3.9619999999999962</c:v>
                </c:pt>
                <c:pt idx="18420">
                  <c:v>-3.9599999999999937</c:v>
                </c:pt>
                <c:pt idx="18421">
                  <c:v>-3.9579999999999984</c:v>
                </c:pt>
                <c:pt idx="18422">
                  <c:v>-3.955999999999996</c:v>
                </c:pt>
                <c:pt idx="18423">
                  <c:v>-3.9540000000000006</c:v>
                </c:pt>
                <c:pt idx="18424">
                  <c:v>-3.9519999999999982</c:v>
                </c:pt>
                <c:pt idx="18425">
                  <c:v>-3.9499999999999957</c:v>
                </c:pt>
                <c:pt idx="18426">
                  <c:v>-3.9480000000000004</c:v>
                </c:pt>
                <c:pt idx="18427">
                  <c:v>-3.945999999999998</c:v>
                </c:pt>
                <c:pt idx="18428">
                  <c:v>-3.9439999999999955</c:v>
                </c:pt>
                <c:pt idx="18429">
                  <c:v>-3.9420000000000002</c:v>
                </c:pt>
                <c:pt idx="18430">
                  <c:v>-3.9399999999999977</c:v>
                </c:pt>
                <c:pt idx="18431">
                  <c:v>-3.9379999999999953</c:v>
                </c:pt>
                <c:pt idx="18432">
                  <c:v>-3.9359999999999999</c:v>
                </c:pt>
                <c:pt idx="18433">
                  <c:v>-3.9339999999999975</c:v>
                </c:pt>
                <c:pt idx="18434">
                  <c:v>-3.9319999999999951</c:v>
                </c:pt>
                <c:pt idx="18435">
                  <c:v>-3.9299999999999997</c:v>
                </c:pt>
                <c:pt idx="18436">
                  <c:v>-3.9279999999999973</c:v>
                </c:pt>
                <c:pt idx="18437">
                  <c:v>-3.9259999999999948</c:v>
                </c:pt>
                <c:pt idx="18438">
                  <c:v>-3.9239999999999995</c:v>
                </c:pt>
                <c:pt idx="18439">
                  <c:v>-3.921999999999997</c:v>
                </c:pt>
                <c:pt idx="18440">
                  <c:v>-3.9199999999999946</c:v>
                </c:pt>
                <c:pt idx="18441">
                  <c:v>-3.9179999999999993</c:v>
                </c:pt>
                <c:pt idx="18442">
                  <c:v>-3.9159999999999968</c:v>
                </c:pt>
                <c:pt idx="18443">
                  <c:v>-3.9139999999999944</c:v>
                </c:pt>
                <c:pt idx="18444">
                  <c:v>-3.911999999999999</c:v>
                </c:pt>
                <c:pt idx="18445">
                  <c:v>-3.9099999999999966</c:v>
                </c:pt>
                <c:pt idx="18446">
                  <c:v>-3.9079999999999941</c:v>
                </c:pt>
                <c:pt idx="18447">
                  <c:v>-3.9059999999999988</c:v>
                </c:pt>
                <c:pt idx="18448">
                  <c:v>-3.9039999999999964</c:v>
                </c:pt>
                <c:pt idx="18449">
                  <c:v>-3.9019999999999939</c:v>
                </c:pt>
                <c:pt idx="18450">
                  <c:v>-3.8999999999999986</c:v>
                </c:pt>
                <c:pt idx="18451">
                  <c:v>-3.8979999999999961</c:v>
                </c:pt>
                <c:pt idx="18452">
                  <c:v>-3.8959999999999937</c:v>
                </c:pt>
                <c:pt idx="18453">
                  <c:v>-3.8939999999999984</c:v>
                </c:pt>
                <c:pt idx="18454">
                  <c:v>-3.8919999999999959</c:v>
                </c:pt>
                <c:pt idx="18455">
                  <c:v>-3.8900000000000006</c:v>
                </c:pt>
                <c:pt idx="18456">
                  <c:v>-3.8879999999999981</c:v>
                </c:pt>
                <c:pt idx="18457">
                  <c:v>-3.8859999999999957</c:v>
                </c:pt>
                <c:pt idx="18458">
                  <c:v>-3.8840000000000003</c:v>
                </c:pt>
                <c:pt idx="18459">
                  <c:v>-3.8819999999999979</c:v>
                </c:pt>
                <c:pt idx="18460">
                  <c:v>-3.8799999999999955</c:v>
                </c:pt>
                <c:pt idx="18461">
                  <c:v>-3.8780000000000001</c:v>
                </c:pt>
                <c:pt idx="18462">
                  <c:v>-3.8759999999999977</c:v>
                </c:pt>
                <c:pt idx="18463">
                  <c:v>-3.8739999999999952</c:v>
                </c:pt>
                <c:pt idx="18464">
                  <c:v>-3.8719999999999999</c:v>
                </c:pt>
                <c:pt idx="18465">
                  <c:v>-3.8699999999999974</c:v>
                </c:pt>
                <c:pt idx="18466">
                  <c:v>-3.867999999999995</c:v>
                </c:pt>
                <c:pt idx="18467">
                  <c:v>-3.8659999999999997</c:v>
                </c:pt>
                <c:pt idx="18468">
                  <c:v>-3.8639999999999972</c:v>
                </c:pt>
                <c:pt idx="18469">
                  <c:v>-3.8619999999999948</c:v>
                </c:pt>
                <c:pt idx="18470">
                  <c:v>-3.8599999999999994</c:v>
                </c:pt>
                <c:pt idx="18471">
                  <c:v>-3.857999999999997</c:v>
                </c:pt>
                <c:pt idx="18472">
                  <c:v>-3.8559999999999945</c:v>
                </c:pt>
                <c:pt idx="18473">
                  <c:v>-3.8539999999999992</c:v>
                </c:pt>
                <c:pt idx="18474">
                  <c:v>-3.8519999999999968</c:v>
                </c:pt>
                <c:pt idx="18475">
                  <c:v>-3.8499999999999943</c:v>
                </c:pt>
                <c:pt idx="18476">
                  <c:v>-3.847999999999999</c:v>
                </c:pt>
                <c:pt idx="18477">
                  <c:v>-3.8459999999999965</c:v>
                </c:pt>
                <c:pt idx="18478">
                  <c:v>-3.8439999999999941</c:v>
                </c:pt>
                <c:pt idx="18479">
                  <c:v>-3.8419999999999987</c:v>
                </c:pt>
                <c:pt idx="18480">
                  <c:v>-3.8399999999999963</c:v>
                </c:pt>
                <c:pt idx="18481">
                  <c:v>-3.8379999999999939</c:v>
                </c:pt>
                <c:pt idx="18482">
                  <c:v>-3.8359999999999985</c:v>
                </c:pt>
                <c:pt idx="18483">
                  <c:v>-3.8339999999999961</c:v>
                </c:pt>
                <c:pt idx="18484">
                  <c:v>-3.8319999999999936</c:v>
                </c:pt>
                <c:pt idx="18485">
                  <c:v>-3.8299999999999983</c:v>
                </c:pt>
                <c:pt idx="18486">
                  <c:v>-3.8279999999999959</c:v>
                </c:pt>
                <c:pt idx="18487">
                  <c:v>-3.8260000000000005</c:v>
                </c:pt>
                <c:pt idx="18488">
                  <c:v>-3.8239999999999981</c:v>
                </c:pt>
                <c:pt idx="18489">
                  <c:v>-3.8219999999999956</c:v>
                </c:pt>
                <c:pt idx="18490">
                  <c:v>-3.8200000000000003</c:v>
                </c:pt>
                <c:pt idx="18491">
                  <c:v>-3.8179999999999978</c:v>
                </c:pt>
                <c:pt idx="18492">
                  <c:v>-3.8159999999999954</c:v>
                </c:pt>
                <c:pt idx="18493">
                  <c:v>-3.8140000000000001</c:v>
                </c:pt>
                <c:pt idx="18494">
                  <c:v>-3.8119999999999976</c:v>
                </c:pt>
                <c:pt idx="18495">
                  <c:v>-3.8099999999999952</c:v>
                </c:pt>
                <c:pt idx="18496">
                  <c:v>-3.8079999999999998</c:v>
                </c:pt>
                <c:pt idx="18497">
                  <c:v>-3.8059999999999974</c:v>
                </c:pt>
                <c:pt idx="18498">
                  <c:v>-3.8039999999999949</c:v>
                </c:pt>
                <c:pt idx="18499">
                  <c:v>-3.8019999999999996</c:v>
                </c:pt>
                <c:pt idx="18500">
                  <c:v>-3.7999999999999972</c:v>
                </c:pt>
                <c:pt idx="18501">
                  <c:v>-3.7979999999999947</c:v>
                </c:pt>
                <c:pt idx="18502">
                  <c:v>-3.7959999999999994</c:v>
                </c:pt>
                <c:pt idx="18503">
                  <c:v>-3.7939999999999969</c:v>
                </c:pt>
                <c:pt idx="18504">
                  <c:v>-3.7919999999999945</c:v>
                </c:pt>
                <c:pt idx="18505">
                  <c:v>-3.7899999999999991</c:v>
                </c:pt>
                <c:pt idx="18506">
                  <c:v>-3.7879999999999967</c:v>
                </c:pt>
                <c:pt idx="18507">
                  <c:v>-3.7859999999999943</c:v>
                </c:pt>
                <c:pt idx="18508">
                  <c:v>-3.7839999999999989</c:v>
                </c:pt>
                <c:pt idx="18509">
                  <c:v>-3.7819999999999965</c:v>
                </c:pt>
                <c:pt idx="18510">
                  <c:v>-3.779999999999994</c:v>
                </c:pt>
                <c:pt idx="18511">
                  <c:v>-3.7779999999999987</c:v>
                </c:pt>
                <c:pt idx="18512">
                  <c:v>-3.7759999999999962</c:v>
                </c:pt>
                <c:pt idx="18513">
                  <c:v>-3.7739999999999938</c:v>
                </c:pt>
                <c:pt idx="18514">
                  <c:v>-3.7719999999999985</c:v>
                </c:pt>
                <c:pt idx="18515">
                  <c:v>-3.769999999999996</c:v>
                </c:pt>
                <c:pt idx="18516">
                  <c:v>-3.7680000000000007</c:v>
                </c:pt>
                <c:pt idx="18517">
                  <c:v>-3.7659999999999982</c:v>
                </c:pt>
                <c:pt idx="18518">
                  <c:v>-3.7639999999999958</c:v>
                </c:pt>
                <c:pt idx="18519">
                  <c:v>-3.7620000000000005</c:v>
                </c:pt>
                <c:pt idx="18520">
                  <c:v>-3.759999999999998</c:v>
                </c:pt>
                <c:pt idx="18521">
                  <c:v>-3.7579999999999956</c:v>
                </c:pt>
                <c:pt idx="18522">
                  <c:v>-3.7560000000000002</c:v>
                </c:pt>
                <c:pt idx="18523">
                  <c:v>-3.7539999999999978</c:v>
                </c:pt>
                <c:pt idx="18524">
                  <c:v>-3.7519999999999953</c:v>
                </c:pt>
                <c:pt idx="18525">
                  <c:v>-3.75</c:v>
                </c:pt>
                <c:pt idx="18526">
                  <c:v>-3.7479999999999976</c:v>
                </c:pt>
                <c:pt idx="18527">
                  <c:v>-3.7459999999999951</c:v>
                </c:pt>
                <c:pt idx="18528">
                  <c:v>-3.7439999999999998</c:v>
                </c:pt>
                <c:pt idx="18529">
                  <c:v>-3.7419999999999973</c:v>
                </c:pt>
                <c:pt idx="18530">
                  <c:v>-3.7399999999999949</c:v>
                </c:pt>
                <c:pt idx="18531">
                  <c:v>-3.7379999999999995</c:v>
                </c:pt>
                <c:pt idx="18532">
                  <c:v>-3.7359999999999971</c:v>
                </c:pt>
                <c:pt idx="18533">
                  <c:v>-3.7339999999999947</c:v>
                </c:pt>
                <c:pt idx="18534">
                  <c:v>-3.7319999999999993</c:v>
                </c:pt>
                <c:pt idx="18535">
                  <c:v>-3.7299999999999969</c:v>
                </c:pt>
                <c:pt idx="18536">
                  <c:v>-3.7279999999999944</c:v>
                </c:pt>
                <c:pt idx="18537">
                  <c:v>-3.7259999999999991</c:v>
                </c:pt>
                <c:pt idx="18538">
                  <c:v>-3.7239999999999966</c:v>
                </c:pt>
                <c:pt idx="18539">
                  <c:v>-3.7219999999999942</c:v>
                </c:pt>
                <c:pt idx="18540">
                  <c:v>-3.7199999999999989</c:v>
                </c:pt>
                <c:pt idx="18541">
                  <c:v>-3.7179999999999964</c:v>
                </c:pt>
                <c:pt idx="18542">
                  <c:v>-3.715999999999994</c:v>
                </c:pt>
                <c:pt idx="18543">
                  <c:v>-3.7139999999999986</c:v>
                </c:pt>
                <c:pt idx="18544">
                  <c:v>-3.7119999999999962</c:v>
                </c:pt>
                <c:pt idx="18545">
                  <c:v>-3.7099999999999937</c:v>
                </c:pt>
                <c:pt idx="18546">
                  <c:v>-3.7079999999999984</c:v>
                </c:pt>
                <c:pt idx="18547">
                  <c:v>-3.705999999999996</c:v>
                </c:pt>
                <c:pt idx="18548">
                  <c:v>-3.7040000000000006</c:v>
                </c:pt>
                <c:pt idx="18549">
                  <c:v>-3.7019999999999982</c:v>
                </c:pt>
                <c:pt idx="18550">
                  <c:v>-3.6999999999999957</c:v>
                </c:pt>
                <c:pt idx="18551">
                  <c:v>-3.6980000000000004</c:v>
                </c:pt>
                <c:pt idx="18552">
                  <c:v>-3.695999999999998</c:v>
                </c:pt>
                <c:pt idx="18553">
                  <c:v>-3.6939999999999955</c:v>
                </c:pt>
                <c:pt idx="18554">
                  <c:v>-3.6920000000000002</c:v>
                </c:pt>
                <c:pt idx="18555">
                  <c:v>-3.6899999999999977</c:v>
                </c:pt>
                <c:pt idx="18556">
                  <c:v>-3.6879999999999953</c:v>
                </c:pt>
                <c:pt idx="18557">
                  <c:v>-3.6859999999999999</c:v>
                </c:pt>
                <c:pt idx="18558">
                  <c:v>-3.6839999999999975</c:v>
                </c:pt>
                <c:pt idx="18559">
                  <c:v>-3.6819999999999951</c:v>
                </c:pt>
                <c:pt idx="18560">
                  <c:v>-3.6799999999999997</c:v>
                </c:pt>
                <c:pt idx="18561">
                  <c:v>-3.6779999999999973</c:v>
                </c:pt>
                <c:pt idx="18562">
                  <c:v>-3.6759999999999948</c:v>
                </c:pt>
                <c:pt idx="18563">
                  <c:v>-3.6739999999999995</c:v>
                </c:pt>
                <c:pt idx="18564">
                  <c:v>-3.671999999999997</c:v>
                </c:pt>
                <c:pt idx="18565">
                  <c:v>-3.6699999999999946</c:v>
                </c:pt>
                <c:pt idx="18566">
                  <c:v>-3.6679999999999993</c:v>
                </c:pt>
                <c:pt idx="18567">
                  <c:v>-3.6659999999999968</c:v>
                </c:pt>
                <c:pt idx="18568">
                  <c:v>-3.6639999999999944</c:v>
                </c:pt>
                <c:pt idx="18569">
                  <c:v>-3.661999999999999</c:v>
                </c:pt>
                <c:pt idx="18570">
                  <c:v>-3.6599999999999966</c:v>
                </c:pt>
                <c:pt idx="18571">
                  <c:v>-3.6579999999999941</c:v>
                </c:pt>
                <c:pt idx="18572">
                  <c:v>-3.6559999999999988</c:v>
                </c:pt>
                <c:pt idx="18573">
                  <c:v>-3.6539999999999964</c:v>
                </c:pt>
                <c:pt idx="18574">
                  <c:v>-3.6519999999999939</c:v>
                </c:pt>
                <c:pt idx="18575">
                  <c:v>-3.6499999999999986</c:v>
                </c:pt>
                <c:pt idx="18576">
                  <c:v>-3.6479999999999961</c:v>
                </c:pt>
                <c:pt idx="18577">
                  <c:v>-3.6459999999999937</c:v>
                </c:pt>
                <c:pt idx="18578">
                  <c:v>-3.6439999999999984</c:v>
                </c:pt>
                <c:pt idx="18579">
                  <c:v>-3.6419999999999959</c:v>
                </c:pt>
                <c:pt idx="18580">
                  <c:v>-3.6400000000000006</c:v>
                </c:pt>
                <c:pt idx="18581">
                  <c:v>-3.6379999999999981</c:v>
                </c:pt>
                <c:pt idx="18582">
                  <c:v>-3.6359999999999957</c:v>
                </c:pt>
                <c:pt idx="18583">
                  <c:v>-3.6340000000000003</c:v>
                </c:pt>
                <c:pt idx="18584">
                  <c:v>-3.6319999999999979</c:v>
                </c:pt>
                <c:pt idx="18585">
                  <c:v>-3.6299999999999955</c:v>
                </c:pt>
                <c:pt idx="18586">
                  <c:v>-3.6280000000000001</c:v>
                </c:pt>
                <c:pt idx="18587">
                  <c:v>-3.6259999999999977</c:v>
                </c:pt>
                <c:pt idx="18588">
                  <c:v>-3.6239999999999952</c:v>
                </c:pt>
                <c:pt idx="18589">
                  <c:v>-3.6219999999999999</c:v>
                </c:pt>
                <c:pt idx="18590">
                  <c:v>-3.6199999999999974</c:v>
                </c:pt>
                <c:pt idx="18591">
                  <c:v>-3.617999999999995</c:v>
                </c:pt>
                <c:pt idx="18592">
                  <c:v>-3.6159999999999997</c:v>
                </c:pt>
                <c:pt idx="18593">
                  <c:v>-3.6139999999999972</c:v>
                </c:pt>
                <c:pt idx="18594">
                  <c:v>-3.6119999999999948</c:v>
                </c:pt>
                <c:pt idx="18595">
                  <c:v>-3.6099999999999994</c:v>
                </c:pt>
                <c:pt idx="18596">
                  <c:v>-3.607999999999997</c:v>
                </c:pt>
                <c:pt idx="18597">
                  <c:v>-3.6059999999999945</c:v>
                </c:pt>
                <c:pt idx="18598">
                  <c:v>-3.6039999999999992</c:v>
                </c:pt>
                <c:pt idx="18599">
                  <c:v>-3.6019999999999968</c:v>
                </c:pt>
                <c:pt idx="18600">
                  <c:v>-3.5999999999999943</c:v>
                </c:pt>
                <c:pt idx="18601">
                  <c:v>-3.597999999999999</c:v>
                </c:pt>
                <c:pt idx="18602">
                  <c:v>-3.5959999999999965</c:v>
                </c:pt>
                <c:pt idx="18603">
                  <c:v>-3.5939999999999941</c:v>
                </c:pt>
                <c:pt idx="18604">
                  <c:v>-3.5919999999999987</c:v>
                </c:pt>
                <c:pt idx="18605">
                  <c:v>-3.5899999999999963</c:v>
                </c:pt>
                <c:pt idx="18606">
                  <c:v>-3.5879999999999939</c:v>
                </c:pt>
                <c:pt idx="18607">
                  <c:v>-3.5859999999999985</c:v>
                </c:pt>
                <c:pt idx="18608">
                  <c:v>-3.5839999999999961</c:v>
                </c:pt>
                <c:pt idx="18609">
                  <c:v>-3.5819999999999936</c:v>
                </c:pt>
                <c:pt idx="18610">
                  <c:v>-3.5799999999999983</c:v>
                </c:pt>
                <c:pt idx="18611">
                  <c:v>-3.5779999999999959</c:v>
                </c:pt>
                <c:pt idx="18612">
                  <c:v>-3.5760000000000005</c:v>
                </c:pt>
                <c:pt idx="18613">
                  <c:v>-3.5739999999999981</c:v>
                </c:pt>
                <c:pt idx="18614">
                  <c:v>-3.5719999999999956</c:v>
                </c:pt>
                <c:pt idx="18615">
                  <c:v>-3.5700000000000003</c:v>
                </c:pt>
                <c:pt idx="18616">
                  <c:v>-3.5679999999999978</c:v>
                </c:pt>
                <c:pt idx="18617">
                  <c:v>-3.5659999999999954</c:v>
                </c:pt>
                <c:pt idx="18618">
                  <c:v>-3.5640000000000001</c:v>
                </c:pt>
                <c:pt idx="18619">
                  <c:v>-3.5619999999999976</c:v>
                </c:pt>
                <c:pt idx="18620">
                  <c:v>-3.5599999999999952</c:v>
                </c:pt>
                <c:pt idx="18621">
                  <c:v>-3.5579999999999998</c:v>
                </c:pt>
                <c:pt idx="18622">
                  <c:v>-3.5559999999999974</c:v>
                </c:pt>
                <c:pt idx="18623">
                  <c:v>-3.5539999999999949</c:v>
                </c:pt>
                <c:pt idx="18624">
                  <c:v>-3.5519999999999996</c:v>
                </c:pt>
                <c:pt idx="18625">
                  <c:v>-3.5499999999999972</c:v>
                </c:pt>
                <c:pt idx="18626">
                  <c:v>-3.5479999999999947</c:v>
                </c:pt>
                <c:pt idx="18627">
                  <c:v>-3.5459999999999994</c:v>
                </c:pt>
                <c:pt idx="18628">
                  <c:v>-3.5439999999999969</c:v>
                </c:pt>
                <c:pt idx="18629">
                  <c:v>-3.5419999999999945</c:v>
                </c:pt>
                <c:pt idx="18630">
                  <c:v>-3.5399999999999991</c:v>
                </c:pt>
                <c:pt idx="18631">
                  <c:v>-3.5379999999999967</c:v>
                </c:pt>
                <c:pt idx="18632">
                  <c:v>-3.5359999999999943</c:v>
                </c:pt>
                <c:pt idx="18633">
                  <c:v>-3.5339999999999989</c:v>
                </c:pt>
                <c:pt idx="18634">
                  <c:v>-3.5319999999999965</c:v>
                </c:pt>
                <c:pt idx="18635">
                  <c:v>-3.529999999999994</c:v>
                </c:pt>
                <c:pt idx="18636">
                  <c:v>-3.5279999999999987</c:v>
                </c:pt>
                <c:pt idx="18637">
                  <c:v>-3.5259999999999962</c:v>
                </c:pt>
                <c:pt idx="18638">
                  <c:v>-3.5239999999999938</c:v>
                </c:pt>
                <c:pt idx="18639">
                  <c:v>-3.5219999999999985</c:v>
                </c:pt>
                <c:pt idx="18640">
                  <c:v>-3.519999999999996</c:v>
                </c:pt>
                <c:pt idx="18641">
                  <c:v>-3.5180000000000007</c:v>
                </c:pt>
                <c:pt idx="18642">
                  <c:v>-3.5159999999999982</c:v>
                </c:pt>
                <c:pt idx="18643">
                  <c:v>-3.5139999999999958</c:v>
                </c:pt>
                <c:pt idx="18644">
                  <c:v>-3.5120000000000005</c:v>
                </c:pt>
                <c:pt idx="18645">
                  <c:v>-3.509999999999998</c:v>
                </c:pt>
                <c:pt idx="18646">
                  <c:v>-3.5079999999999956</c:v>
                </c:pt>
                <c:pt idx="18647">
                  <c:v>-3.5060000000000002</c:v>
                </c:pt>
                <c:pt idx="18648">
                  <c:v>-3.5039999999999978</c:v>
                </c:pt>
                <c:pt idx="18649">
                  <c:v>-3.5019999999999953</c:v>
                </c:pt>
                <c:pt idx="18650">
                  <c:v>-3.5</c:v>
                </c:pt>
                <c:pt idx="18651">
                  <c:v>-3.4979999999999976</c:v>
                </c:pt>
                <c:pt idx="18652">
                  <c:v>-3.4959999999999951</c:v>
                </c:pt>
                <c:pt idx="18653">
                  <c:v>-3.4939999999999998</c:v>
                </c:pt>
                <c:pt idx="18654">
                  <c:v>-3.4919999999999973</c:v>
                </c:pt>
                <c:pt idx="18655">
                  <c:v>-3.4899999999999949</c:v>
                </c:pt>
                <c:pt idx="18656">
                  <c:v>-3.4879999999999995</c:v>
                </c:pt>
                <c:pt idx="18657">
                  <c:v>-3.4859999999999971</c:v>
                </c:pt>
                <c:pt idx="18658">
                  <c:v>-3.4839999999999947</c:v>
                </c:pt>
                <c:pt idx="18659">
                  <c:v>-3.4819999999999993</c:v>
                </c:pt>
                <c:pt idx="18660">
                  <c:v>-3.4799999999999969</c:v>
                </c:pt>
                <c:pt idx="18661">
                  <c:v>-3.4779999999999944</c:v>
                </c:pt>
                <c:pt idx="18662">
                  <c:v>-3.4759999999999991</c:v>
                </c:pt>
                <c:pt idx="18663">
                  <c:v>-3.4739999999999966</c:v>
                </c:pt>
                <c:pt idx="18664">
                  <c:v>-3.4719999999999942</c:v>
                </c:pt>
                <c:pt idx="18665">
                  <c:v>-3.4699999999999989</c:v>
                </c:pt>
                <c:pt idx="18666">
                  <c:v>-3.4679999999999964</c:v>
                </c:pt>
                <c:pt idx="18667">
                  <c:v>-3.465999999999994</c:v>
                </c:pt>
                <c:pt idx="18668">
                  <c:v>-3.4639999999999986</c:v>
                </c:pt>
                <c:pt idx="18669">
                  <c:v>-3.4619999999999962</c:v>
                </c:pt>
                <c:pt idx="18670">
                  <c:v>-3.4599999999999937</c:v>
                </c:pt>
                <c:pt idx="18671">
                  <c:v>-3.4579999999999984</c:v>
                </c:pt>
                <c:pt idx="18672">
                  <c:v>-3.455999999999996</c:v>
                </c:pt>
                <c:pt idx="18673">
                  <c:v>-3.4540000000000006</c:v>
                </c:pt>
                <c:pt idx="18674">
                  <c:v>-3.4519999999999982</c:v>
                </c:pt>
                <c:pt idx="18675">
                  <c:v>-3.4499999999999957</c:v>
                </c:pt>
                <c:pt idx="18676">
                  <c:v>-3.4480000000000004</c:v>
                </c:pt>
                <c:pt idx="18677">
                  <c:v>-3.445999999999998</c:v>
                </c:pt>
                <c:pt idx="18678">
                  <c:v>-3.4439999999999955</c:v>
                </c:pt>
                <c:pt idx="18679">
                  <c:v>-3.4420000000000002</c:v>
                </c:pt>
                <c:pt idx="18680">
                  <c:v>-3.4399999999999977</c:v>
                </c:pt>
                <c:pt idx="18681">
                  <c:v>-3.4379999999999953</c:v>
                </c:pt>
                <c:pt idx="18682">
                  <c:v>-3.4359999999999999</c:v>
                </c:pt>
                <c:pt idx="18683">
                  <c:v>-3.4339999999999975</c:v>
                </c:pt>
                <c:pt idx="18684">
                  <c:v>-3.4319999999999951</c:v>
                </c:pt>
                <c:pt idx="18685">
                  <c:v>-3.4299999999999997</c:v>
                </c:pt>
                <c:pt idx="18686">
                  <c:v>-3.4279999999999973</c:v>
                </c:pt>
                <c:pt idx="18687">
                  <c:v>-3.4259999999999948</c:v>
                </c:pt>
                <c:pt idx="18688">
                  <c:v>-3.4239999999999995</c:v>
                </c:pt>
                <c:pt idx="18689">
                  <c:v>-3.421999999999997</c:v>
                </c:pt>
                <c:pt idx="18690">
                  <c:v>-3.4199999999999946</c:v>
                </c:pt>
                <c:pt idx="18691">
                  <c:v>-3.4179999999999993</c:v>
                </c:pt>
                <c:pt idx="18692">
                  <c:v>-3.4159999999999968</c:v>
                </c:pt>
                <c:pt idx="18693">
                  <c:v>-3.4139999999999944</c:v>
                </c:pt>
                <c:pt idx="18694">
                  <c:v>-3.411999999999999</c:v>
                </c:pt>
                <c:pt idx="18695">
                  <c:v>-3.4099999999999966</c:v>
                </c:pt>
                <c:pt idx="18696">
                  <c:v>-3.4079999999999941</c:v>
                </c:pt>
                <c:pt idx="18697">
                  <c:v>-3.4059999999999988</c:v>
                </c:pt>
                <c:pt idx="18698">
                  <c:v>-3.4039999999999964</c:v>
                </c:pt>
                <c:pt idx="18699">
                  <c:v>-3.4019999999999939</c:v>
                </c:pt>
                <c:pt idx="18700">
                  <c:v>-3.3999999999999986</c:v>
                </c:pt>
                <c:pt idx="18701">
                  <c:v>-3.3979999999999961</c:v>
                </c:pt>
                <c:pt idx="18702">
                  <c:v>-3.3959999999999937</c:v>
                </c:pt>
                <c:pt idx="18703">
                  <c:v>-3.3939999999999984</c:v>
                </c:pt>
                <c:pt idx="18704">
                  <c:v>-3.3919999999999959</c:v>
                </c:pt>
                <c:pt idx="18705">
                  <c:v>-3.3900000000000006</c:v>
                </c:pt>
                <c:pt idx="18706">
                  <c:v>-3.3879999999999981</c:v>
                </c:pt>
                <c:pt idx="18707">
                  <c:v>-3.3859999999999957</c:v>
                </c:pt>
                <c:pt idx="18708">
                  <c:v>-3.3840000000000003</c:v>
                </c:pt>
                <c:pt idx="18709">
                  <c:v>-3.3819999999999979</c:v>
                </c:pt>
                <c:pt idx="18710">
                  <c:v>-3.3799999999999955</c:v>
                </c:pt>
                <c:pt idx="18711">
                  <c:v>-3.3780000000000001</c:v>
                </c:pt>
                <c:pt idx="18712">
                  <c:v>-3.3759999999999977</c:v>
                </c:pt>
                <c:pt idx="18713">
                  <c:v>-3.3739999999999952</c:v>
                </c:pt>
                <c:pt idx="18714">
                  <c:v>-3.3719999999999999</c:v>
                </c:pt>
                <c:pt idx="18715">
                  <c:v>-3.3699999999999974</c:v>
                </c:pt>
                <c:pt idx="18716">
                  <c:v>-3.367999999999995</c:v>
                </c:pt>
                <c:pt idx="18717">
                  <c:v>-3.3659999999999997</c:v>
                </c:pt>
                <c:pt idx="18718">
                  <c:v>-3.3639999999999972</c:v>
                </c:pt>
                <c:pt idx="18719">
                  <c:v>-3.3619999999999948</c:v>
                </c:pt>
                <c:pt idx="18720">
                  <c:v>-3.3599999999999994</c:v>
                </c:pt>
                <c:pt idx="18721">
                  <c:v>-3.357999999999997</c:v>
                </c:pt>
                <c:pt idx="18722">
                  <c:v>-3.3559999999999945</c:v>
                </c:pt>
                <c:pt idx="18723">
                  <c:v>-3.3539999999999992</c:v>
                </c:pt>
                <c:pt idx="18724">
                  <c:v>-3.3519999999999968</c:v>
                </c:pt>
                <c:pt idx="18725">
                  <c:v>-3.3499999999999943</c:v>
                </c:pt>
                <c:pt idx="18726">
                  <c:v>-3.347999999999999</c:v>
                </c:pt>
                <c:pt idx="18727">
                  <c:v>-3.3459999999999965</c:v>
                </c:pt>
                <c:pt idx="18728">
                  <c:v>-3.3439999999999941</c:v>
                </c:pt>
                <c:pt idx="18729">
                  <c:v>-3.3419999999999987</c:v>
                </c:pt>
                <c:pt idx="18730">
                  <c:v>-3.3399999999999963</c:v>
                </c:pt>
                <c:pt idx="18731">
                  <c:v>-3.3379999999999939</c:v>
                </c:pt>
                <c:pt idx="18732">
                  <c:v>-3.3359999999999985</c:v>
                </c:pt>
                <c:pt idx="18733">
                  <c:v>-3.3339999999999961</c:v>
                </c:pt>
                <c:pt idx="18734">
                  <c:v>-3.3319999999999936</c:v>
                </c:pt>
                <c:pt idx="18735">
                  <c:v>-3.3299999999999983</c:v>
                </c:pt>
                <c:pt idx="18736">
                  <c:v>-3.3279999999999959</c:v>
                </c:pt>
                <c:pt idx="18737">
                  <c:v>-3.3260000000000005</c:v>
                </c:pt>
                <c:pt idx="18738">
                  <c:v>-3.3239999999999981</c:v>
                </c:pt>
                <c:pt idx="18739">
                  <c:v>-3.3219999999999956</c:v>
                </c:pt>
                <c:pt idx="18740">
                  <c:v>-3.3200000000000003</c:v>
                </c:pt>
                <c:pt idx="18741">
                  <c:v>-3.3179999999999978</c:v>
                </c:pt>
                <c:pt idx="18742">
                  <c:v>-3.3159999999999954</c:v>
                </c:pt>
                <c:pt idx="18743">
                  <c:v>-3.3140000000000001</c:v>
                </c:pt>
                <c:pt idx="18744">
                  <c:v>-3.3119999999999976</c:v>
                </c:pt>
                <c:pt idx="18745">
                  <c:v>-3.3099999999999952</c:v>
                </c:pt>
                <c:pt idx="18746">
                  <c:v>-3.3079999999999998</c:v>
                </c:pt>
                <c:pt idx="18747">
                  <c:v>-3.3059999999999974</c:v>
                </c:pt>
                <c:pt idx="18748">
                  <c:v>-3.3039999999999949</c:v>
                </c:pt>
                <c:pt idx="18749">
                  <c:v>-3.3019999999999996</c:v>
                </c:pt>
                <c:pt idx="18750">
                  <c:v>-3.2999999999999972</c:v>
                </c:pt>
                <c:pt idx="18751">
                  <c:v>-3.2979999999999947</c:v>
                </c:pt>
                <c:pt idx="18752">
                  <c:v>-3.2959999999999994</c:v>
                </c:pt>
                <c:pt idx="18753">
                  <c:v>-3.2939999999999969</c:v>
                </c:pt>
                <c:pt idx="18754">
                  <c:v>-3.2919999999999945</c:v>
                </c:pt>
                <c:pt idx="18755">
                  <c:v>-3.2899999999999991</c:v>
                </c:pt>
                <c:pt idx="18756">
                  <c:v>-3.2879999999999967</c:v>
                </c:pt>
                <c:pt idx="18757">
                  <c:v>-3.2859999999999943</c:v>
                </c:pt>
                <c:pt idx="18758">
                  <c:v>-3.2839999999999989</c:v>
                </c:pt>
                <c:pt idx="18759">
                  <c:v>-3.2819999999999965</c:v>
                </c:pt>
                <c:pt idx="18760">
                  <c:v>-3.279999999999994</c:v>
                </c:pt>
                <c:pt idx="18761">
                  <c:v>-3.2779999999999987</c:v>
                </c:pt>
                <c:pt idx="18762">
                  <c:v>-3.2759999999999962</c:v>
                </c:pt>
                <c:pt idx="18763">
                  <c:v>-3.2739999999999938</c:v>
                </c:pt>
                <c:pt idx="18764">
                  <c:v>-3.2719999999999985</c:v>
                </c:pt>
                <c:pt idx="18765">
                  <c:v>-3.269999999999996</c:v>
                </c:pt>
                <c:pt idx="18766">
                  <c:v>-3.2680000000000007</c:v>
                </c:pt>
                <c:pt idx="18767">
                  <c:v>-3.2659999999999982</c:v>
                </c:pt>
                <c:pt idx="18768">
                  <c:v>-3.2639999999999958</c:v>
                </c:pt>
                <c:pt idx="18769">
                  <c:v>-3.2620000000000005</c:v>
                </c:pt>
                <c:pt idx="18770">
                  <c:v>-3.259999999999998</c:v>
                </c:pt>
                <c:pt idx="18771">
                  <c:v>-3.2579999999999956</c:v>
                </c:pt>
                <c:pt idx="18772">
                  <c:v>-3.2560000000000002</c:v>
                </c:pt>
                <c:pt idx="18773">
                  <c:v>-3.2539999999999978</c:v>
                </c:pt>
                <c:pt idx="18774">
                  <c:v>-3.2519999999999953</c:v>
                </c:pt>
                <c:pt idx="18775">
                  <c:v>-3.25</c:v>
                </c:pt>
                <c:pt idx="18776">
                  <c:v>-3.2479999999999976</c:v>
                </c:pt>
                <c:pt idx="18777">
                  <c:v>-3.2459999999999951</c:v>
                </c:pt>
                <c:pt idx="18778">
                  <c:v>-3.2439999999999998</c:v>
                </c:pt>
                <c:pt idx="18779">
                  <c:v>-3.2419999999999973</c:v>
                </c:pt>
                <c:pt idx="18780">
                  <c:v>-3.2399999999999949</c:v>
                </c:pt>
                <c:pt idx="18781">
                  <c:v>-3.2379999999999995</c:v>
                </c:pt>
                <c:pt idx="18782">
                  <c:v>-3.2359999999999971</c:v>
                </c:pt>
                <c:pt idx="18783">
                  <c:v>-3.2339999999999947</c:v>
                </c:pt>
                <c:pt idx="18784">
                  <c:v>-3.2319999999999993</c:v>
                </c:pt>
                <c:pt idx="18785">
                  <c:v>-3.2299999999999969</c:v>
                </c:pt>
                <c:pt idx="18786">
                  <c:v>-3.2279999999999944</c:v>
                </c:pt>
                <c:pt idx="18787">
                  <c:v>-3.2259999999999991</c:v>
                </c:pt>
                <c:pt idx="18788">
                  <c:v>-3.2239999999999966</c:v>
                </c:pt>
                <c:pt idx="18789">
                  <c:v>-3.2219999999999942</c:v>
                </c:pt>
                <c:pt idx="18790">
                  <c:v>-3.2199999999999989</c:v>
                </c:pt>
                <c:pt idx="18791">
                  <c:v>-3.2179999999999964</c:v>
                </c:pt>
                <c:pt idx="18792">
                  <c:v>-3.215999999999994</c:v>
                </c:pt>
                <c:pt idx="18793">
                  <c:v>-3.2139999999999986</c:v>
                </c:pt>
                <c:pt idx="18794">
                  <c:v>-3.2119999999999962</c:v>
                </c:pt>
                <c:pt idx="18795">
                  <c:v>-3.2099999999999937</c:v>
                </c:pt>
                <c:pt idx="18796">
                  <c:v>-3.2079999999999984</c:v>
                </c:pt>
                <c:pt idx="18797">
                  <c:v>-3.205999999999996</c:v>
                </c:pt>
                <c:pt idx="18798">
                  <c:v>-3.2040000000000006</c:v>
                </c:pt>
                <c:pt idx="18799">
                  <c:v>-3.2019999999999982</c:v>
                </c:pt>
                <c:pt idx="18800">
                  <c:v>-3.1999999999999957</c:v>
                </c:pt>
                <c:pt idx="18801">
                  <c:v>-3.1980000000000004</c:v>
                </c:pt>
                <c:pt idx="18802">
                  <c:v>-3.195999999999998</c:v>
                </c:pt>
                <c:pt idx="18803">
                  <c:v>-3.1939999999999955</c:v>
                </c:pt>
                <c:pt idx="18804">
                  <c:v>-3.1920000000000002</c:v>
                </c:pt>
                <c:pt idx="18805">
                  <c:v>-3.1899999999999977</c:v>
                </c:pt>
                <c:pt idx="18806">
                  <c:v>-3.1879999999999953</c:v>
                </c:pt>
                <c:pt idx="18807">
                  <c:v>-3.1859999999999999</c:v>
                </c:pt>
                <c:pt idx="18808">
                  <c:v>-3.1839999999999975</c:v>
                </c:pt>
                <c:pt idx="18809">
                  <c:v>-3.1819999999999951</c:v>
                </c:pt>
                <c:pt idx="18810">
                  <c:v>-3.1799999999999997</c:v>
                </c:pt>
                <c:pt idx="18811">
                  <c:v>-3.1779999999999973</c:v>
                </c:pt>
                <c:pt idx="18812">
                  <c:v>-3.1759999999999948</c:v>
                </c:pt>
                <c:pt idx="18813">
                  <c:v>-3.1739999999999995</c:v>
                </c:pt>
                <c:pt idx="18814">
                  <c:v>-3.171999999999997</c:v>
                </c:pt>
                <c:pt idx="18815">
                  <c:v>-3.1699999999999946</c:v>
                </c:pt>
                <c:pt idx="18816">
                  <c:v>-3.1679999999999993</c:v>
                </c:pt>
                <c:pt idx="18817">
                  <c:v>-3.1659999999999968</c:v>
                </c:pt>
                <c:pt idx="18818">
                  <c:v>-3.1639999999999944</c:v>
                </c:pt>
                <c:pt idx="18819">
                  <c:v>-3.161999999999999</c:v>
                </c:pt>
                <c:pt idx="18820">
                  <c:v>-3.1599999999999966</c:v>
                </c:pt>
                <c:pt idx="18821">
                  <c:v>-3.1579999999999941</c:v>
                </c:pt>
                <c:pt idx="18822">
                  <c:v>-3.1559999999999988</c:v>
                </c:pt>
                <c:pt idx="18823">
                  <c:v>-3.1539999999999964</c:v>
                </c:pt>
                <c:pt idx="18824">
                  <c:v>-3.1519999999999939</c:v>
                </c:pt>
                <c:pt idx="18825">
                  <c:v>-3.1499999999999986</c:v>
                </c:pt>
                <c:pt idx="18826">
                  <c:v>-3.1479999999999961</c:v>
                </c:pt>
                <c:pt idx="18827">
                  <c:v>-3.1459999999999937</c:v>
                </c:pt>
                <c:pt idx="18828">
                  <c:v>-3.1439999999999984</c:v>
                </c:pt>
                <c:pt idx="18829">
                  <c:v>-3.1419999999999959</c:v>
                </c:pt>
                <c:pt idx="18830">
                  <c:v>-3.1400000000000006</c:v>
                </c:pt>
                <c:pt idx="18831">
                  <c:v>-3.1379999999999981</c:v>
                </c:pt>
                <c:pt idx="18832">
                  <c:v>-3.1359999999999957</c:v>
                </c:pt>
                <c:pt idx="18833">
                  <c:v>-3.1340000000000003</c:v>
                </c:pt>
                <c:pt idx="18834">
                  <c:v>-3.1319999999999979</c:v>
                </c:pt>
                <c:pt idx="18835">
                  <c:v>-3.1299999999999955</c:v>
                </c:pt>
                <c:pt idx="18836">
                  <c:v>-3.1280000000000001</c:v>
                </c:pt>
                <c:pt idx="18837">
                  <c:v>-3.1259999999999977</c:v>
                </c:pt>
                <c:pt idx="18838">
                  <c:v>-3.1239999999999952</c:v>
                </c:pt>
                <c:pt idx="18839">
                  <c:v>-3.1219999999999999</c:v>
                </c:pt>
                <c:pt idx="18840">
                  <c:v>-3.1199999999999974</c:v>
                </c:pt>
                <c:pt idx="18841">
                  <c:v>-3.117999999999995</c:v>
                </c:pt>
                <c:pt idx="18842">
                  <c:v>-3.1159999999999997</c:v>
                </c:pt>
                <c:pt idx="18843">
                  <c:v>-3.1139999999999972</c:v>
                </c:pt>
                <c:pt idx="18844">
                  <c:v>-3.1119999999999948</c:v>
                </c:pt>
                <c:pt idx="18845">
                  <c:v>-3.1099999999999994</c:v>
                </c:pt>
                <c:pt idx="18846">
                  <c:v>-3.107999999999997</c:v>
                </c:pt>
                <c:pt idx="18847">
                  <c:v>-3.1059999999999945</c:v>
                </c:pt>
                <c:pt idx="18848">
                  <c:v>-3.1039999999999992</c:v>
                </c:pt>
                <c:pt idx="18849">
                  <c:v>-3.1019999999999968</c:v>
                </c:pt>
                <c:pt idx="18850">
                  <c:v>-3.0999999999999943</c:v>
                </c:pt>
                <c:pt idx="18851">
                  <c:v>-3.097999999999999</c:v>
                </c:pt>
                <c:pt idx="18852">
                  <c:v>-3.0959999999999965</c:v>
                </c:pt>
                <c:pt idx="18853">
                  <c:v>-3.0939999999999941</c:v>
                </c:pt>
                <c:pt idx="18854">
                  <c:v>-3.0919999999999987</c:v>
                </c:pt>
                <c:pt idx="18855">
                  <c:v>-3.0899999999999963</c:v>
                </c:pt>
                <c:pt idx="18856">
                  <c:v>-3.0879999999999939</c:v>
                </c:pt>
                <c:pt idx="18857">
                  <c:v>-3.0859999999999985</c:v>
                </c:pt>
                <c:pt idx="18858">
                  <c:v>-3.0839999999999961</c:v>
                </c:pt>
                <c:pt idx="18859">
                  <c:v>-3.0819999999999936</c:v>
                </c:pt>
                <c:pt idx="18860">
                  <c:v>-3.0799999999999983</c:v>
                </c:pt>
                <c:pt idx="18861">
                  <c:v>-3.0779999999999959</c:v>
                </c:pt>
                <c:pt idx="18862">
                  <c:v>-3.0760000000000005</c:v>
                </c:pt>
                <c:pt idx="18863">
                  <c:v>-3.0739999999999981</c:v>
                </c:pt>
                <c:pt idx="18864">
                  <c:v>-3.0719999999999956</c:v>
                </c:pt>
                <c:pt idx="18865">
                  <c:v>-3.0700000000000003</c:v>
                </c:pt>
                <c:pt idx="18866">
                  <c:v>-3.0679999999999978</c:v>
                </c:pt>
                <c:pt idx="18867">
                  <c:v>-3.0659999999999954</c:v>
                </c:pt>
                <c:pt idx="18868">
                  <c:v>-3.0640000000000001</c:v>
                </c:pt>
                <c:pt idx="18869">
                  <c:v>-3.0619999999999976</c:v>
                </c:pt>
                <c:pt idx="18870">
                  <c:v>-3.0599999999999952</c:v>
                </c:pt>
                <c:pt idx="18871">
                  <c:v>-3.0579999999999998</c:v>
                </c:pt>
                <c:pt idx="18872">
                  <c:v>-3.0559999999999974</c:v>
                </c:pt>
                <c:pt idx="18873">
                  <c:v>-3.0539999999999949</c:v>
                </c:pt>
                <c:pt idx="18874">
                  <c:v>-3.0519999999999996</c:v>
                </c:pt>
                <c:pt idx="18875">
                  <c:v>-3.0499999999999972</c:v>
                </c:pt>
                <c:pt idx="18876">
                  <c:v>-3.0479999999999947</c:v>
                </c:pt>
                <c:pt idx="18877">
                  <c:v>-3.0459999999999994</c:v>
                </c:pt>
                <c:pt idx="18878">
                  <c:v>-3.0439999999999969</c:v>
                </c:pt>
                <c:pt idx="18879">
                  <c:v>-3.0419999999999945</c:v>
                </c:pt>
                <c:pt idx="18880">
                  <c:v>-3.0399999999999991</c:v>
                </c:pt>
                <c:pt idx="18881">
                  <c:v>-3.0379999999999967</c:v>
                </c:pt>
                <c:pt idx="18882">
                  <c:v>-3.0359999999999943</c:v>
                </c:pt>
                <c:pt idx="18883">
                  <c:v>-3.0339999999999989</c:v>
                </c:pt>
                <c:pt idx="18884">
                  <c:v>-3.0319999999999965</c:v>
                </c:pt>
                <c:pt idx="18885">
                  <c:v>-3.029999999999994</c:v>
                </c:pt>
                <c:pt idx="18886">
                  <c:v>-3.0279999999999987</c:v>
                </c:pt>
                <c:pt idx="18887">
                  <c:v>-3.0259999999999962</c:v>
                </c:pt>
                <c:pt idx="18888">
                  <c:v>-3.0239999999999938</c:v>
                </c:pt>
                <c:pt idx="18889">
                  <c:v>-3.0219999999999985</c:v>
                </c:pt>
                <c:pt idx="18890">
                  <c:v>-3.019999999999996</c:v>
                </c:pt>
                <c:pt idx="18891">
                  <c:v>-3.0180000000000007</c:v>
                </c:pt>
                <c:pt idx="18892">
                  <c:v>-3.0159999999999982</c:v>
                </c:pt>
                <c:pt idx="18893">
                  <c:v>-3.0139999999999958</c:v>
                </c:pt>
                <c:pt idx="18894">
                  <c:v>-3.0120000000000005</c:v>
                </c:pt>
                <c:pt idx="18895">
                  <c:v>-3.009999999999998</c:v>
                </c:pt>
                <c:pt idx="18896">
                  <c:v>-3.0079999999999956</c:v>
                </c:pt>
                <c:pt idx="18897">
                  <c:v>-3.0060000000000002</c:v>
                </c:pt>
                <c:pt idx="18898">
                  <c:v>-3.0039999999999978</c:v>
                </c:pt>
                <c:pt idx="18899">
                  <c:v>-3.0019999999999953</c:v>
                </c:pt>
                <c:pt idx="18900">
                  <c:v>-3</c:v>
                </c:pt>
                <c:pt idx="18901">
                  <c:v>-2.9979999999999976</c:v>
                </c:pt>
                <c:pt idx="18902">
                  <c:v>-2.9959999999999951</c:v>
                </c:pt>
                <c:pt idx="18903">
                  <c:v>-2.9939999999999998</c:v>
                </c:pt>
                <c:pt idx="18904">
                  <c:v>-2.9919999999999973</c:v>
                </c:pt>
                <c:pt idx="18905">
                  <c:v>-2.9899999999999949</c:v>
                </c:pt>
                <c:pt idx="18906">
                  <c:v>-2.9879999999999995</c:v>
                </c:pt>
                <c:pt idx="18907">
                  <c:v>-2.9859999999999971</c:v>
                </c:pt>
                <c:pt idx="18908">
                  <c:v>-2.9839999999999947</c:v>
                </c:pt>
                <c:pt idx="18909">
                  <c:v>-2.9819999999999993</c:v>
                </c:pt>
                <c:pt idx="18910">
                  <c:v>-2.9799999999999969</c:v>
                </c:pt>
                <c:pt idx="18911">
                  <c:v>-2.9779999999999944</c:v>
                </c:pt>
                <c:pt idx="18912">
                  <c:v>-2.9759999999999991</c:v>
                </c:pt>
                <c:pt idx="18913">
                  <c:v>-2.9739999999999966</c:v>
                </c:pt>
                <c:pt idx="18914">
                  <c:v>-2.9719999999999942</c:v>
                </c:pt>
                <c:pt idx="18915">
                  <c:v>-2.9699999999999989</c:v>
                </c:pt>
                <c:pt idx="18916">
                  <c:v>-2.9679999999999964</c:v>
                </c:pt>
                <c:pt idx="18917">
                  <c:v>-2.965999999999994</c:v>
                </c:pt>
                <c:pt idx="18918">
                  <c:v>-2.9639999999999986</c:v>
                </c:pt>
                <c:pt idx="18919">
                  <c:v>-2.9619999999999962</c:v>
                </c:pt>
                <c:pt idx="18920">
                  <c:v>-2.9599999999999937</c:v>
                </c:pt>
                <c:pt idx="18921">
                  <c:v>-2.9579999999999984</c:v>
                </c:pt>
                <c:pt idx="18922">
                  <c:v>-2.955999999999996</c:v>
                </c:pt>
                <c:pt idx="18923">
                  <c:v>-2.9540000000000006</c:v>
                </c:pt>
                <c:pt idx="18924">
                  <c:v>-2.9519999999999982</c:v>
                </c:pt>
                <c:pt idx="18925">
                  <c:v>-2.9499999999999957</c:v>
                </c:pt>
                <c:pt idx="18926">
                  <c:v>-2.9480000000000004</c:v>
                </c:pt>
                <c:pt idx="18927">
                  <c:v>-2.945999999999998</c:v>
                </c:pt>
                <c:pt idx="18928">
                  <c:v>-2.9439999999999955</c:v>
                </c:pt>
                <c:pt idx="18929">
                  <c:v>-2.9420000000000002</c:v>
                </c:pt>
                <c:pt idx="18930">
                  <c:v>-2.9399999999999977</c:v>
                </c:pt>
                <c:pt idx="18931">
                  <c:v>-2.9379999999999953</c:v>
                </c:pt>
                <c:pt idx="18932">
                  <c:v>-2.9359999999999999</c:v>
                </c:pt>
                <c:pt idx="18933">
                  <c:v>-2.9339999999999975</c:v>
                </c:pt>
                <c:pt idx="18934">
                  <c:v>-2.9319999999999951</c:v>
                </c:pt>
                <c:pt idx="18935">
                  <c:v>-2.9299999999999997</c:v>
                </c:pt>
                <c:pt idx="18936">
                  <c:v>-2.9279999999999973</c:v>
                </c:pt>
                <c:pt idx="18937">
                  <c:v>-2.9259999999999948</c:v>
                </c:pt>
                <c:pt idx="18938">
                  <c:v>-2.9239999999999995</c:v>
                </c:pt>
                <c:pt idx="18939">
                  <c:v>-2.921999999999997</c:v>
                </c:pt>
                <c:pt idx="18940">
                  <c:v>-2.9199999999999946</c:v>
                </c:pt>
                <c:pt idx="18941">
                  <c:v>-2.9179999999999993</c:v>
                </c:pt>
                <c:pt idx="18942">
                  <c:v>-2.9159999999999968</c:v>
                </c:pt>
                <c:pt idx="18943">
                  <c:v>-2.9139999999999944</c:v>
                </c:pt>
                <c:pt idx="18944">
                  <c:v>-2.911999999999999</c:v>
                </c:pt>
                <c:pt idx="18945">
                  <c:v>-2.9099999999999966</c:v>
                </c:pt>
                <c:pt idx="18946">
                  <c:v>-2.9079999999999941</c:v>
                </c:pt>
                <c:pt idx="18947">
                  <c:v>-2.9059999999999988</c:v>
                </c:pt>
                <c:pt idx="18948">
                  <c:v>-2.9039999999999964</c:v>
                </c:pt>
                <c:pt idx="18949">
                  <c:v>-2.9019999999999939</c:v>
                </c:pt>
                <c:pt idx="18950">
                  <c:v>-2.8999999999999986</c:v>
                </c:pt>
                <c:pt idx="18951">
                  <c:v>-2.8979999999999961</c:v>
                </c:pt>
                <c:pt idx="18952">
                  <c:v>-2.8959999999999937</c:v>
                </c:pt>
                <c:pt idx="18953">
                  <c:v>-2.8939999999999984</c:v>
                </c:pt>
                <c:pt idx="18954">
                  <c:v>-2.8919999999999959</c:v>
                </c:pt>
                <c:pt idx="18955">
                  <c:v>-2.8900000000000006</c:v>
                </c:pt>
                <c:pt idx="18956">
                  <c:v>-2.8879999999999981</c:v>
                </c:pt>
                <c:pt idx="18957">
                  <c:v>-2.8859999999999957</c:v>
                </c:pt>
                <c:pt idx="18958">
                  <c:v>-2.8840000000000003</c:v>
                </c:pt>
                <c:pt idx="18959">
                  <c:v>-2.8819999999999979</c:v>
                </c:pt>
                <c:pt idx="18960">
                  <c:v>-2.8799999999999955</c:v>
                </c:pt>
                <c:pt idx="18961">
                  <c:v>-2.8780000000000001</c:v>
                </c:pt>
                <c:pt idx="18962">
                  <c:v>-2.8759999999999977</c:v>
                </c:pt>
                <c:pt idx="18963">
                  <c:v>-2.8739999999999952</c:v>
                </c:pt>
                <c:pt idx="18964">
                  <c:v>-2.8719999999999999</c:v>
                </c:pt>
                <c:pt idx="18965">
                  <c:v>-2.8699999999999974</c:v>
                </c:pt>
                <c:pt idx="18966">
                  <c:v>-2.867999999999995</c:v>
                </c:pt>
                <c:pt idx="18967">
                  <c:v>-2.8659999999999997</c:v>
                </c:pt>
                <c:pt idx="18968">
                  <c:v>-2.8639999999999972</c:v>
                </c:pt>
                <c:pt idx="18969">
                  <c:v>-2.8619999999999948</c:v>
                </c:pt>
                <c:pt idx="18970">
                  <c:v>-2.8599999999999994</c:v>
                </c:pt>
                <c:pt idx="18971">
                  <c:v>-2.857999999999997</c:v>
                </c:pt>
                <c:pt idx="18972">
                  <c:v>-2.8559999999999945</c:v>
                </c:pt>
                <c:pt idx="18973">
                  <c:v>-2.8539999999999992</c:v>
                </c:pt>
                <c:pt idx="18974">
                  <c:v>-2.8519999999999968</c:v>
                </c:pt>
                <c:pt idx="18975">
                  <c:v>-2.8499999999999943</c:v>
                </c:pt>
                <c:pt idx="18976">
                  <c:v>-2.847999999999999</c:v>
                </c:pt>
                <c:pt idx="18977">
                  <c:v>-2.8459999999999965</c:v>
                </c:pt>
                <c:pt idx="18978">
                  <c:v>-2.8439999999999941</c:v>
                </c:pt>
                <c:pt idx="18979">
                  <c:v>-2.8419999999999987</c:v>
                </c:pt>
                <c:pt idx="18980">
                  <c:v>-2.8399999999999963</c:v>
                </c:pt>
                <c:pt idx="18981">
                  <c:v>-2.8379999999999939</c:v>
                </c:pt>
                <c:pt idx="18982">
                  <c:v>-2.8359999999999985</c:v>
                </c:pt>
                <c:pt idx="18983">
                  <c:v>-2.8339999999999961</c:v>
                </c:pt>
                <c:pt idx="18984">
                  <c:v>-2.8319999999999936</c:v>
                </c:pt>
                <c:pt idx="18985">
                  <c:v>-2.8299999999999983</c:v>
                </c:pt>
                <c:pt idx="18986">
                  <c:v>-2.8279999999999959</c:v>
                </c:pt>
                <c:pt idx="18987">
                  <c:v>-2.8260000000000005</c:v>
                </c:pt>
                <c:pt idx="18988">
                  <c:v>-2.8239999999999981</c:v>
                </c:pt>
                <c:pt idx="18989">
                  <c:v>-2.8219999999999956</c:v>
                </c:pt>
                <c:pt idx="18990">
                  <c:v>-2.8200000000000003</c:v>
                </c:pt>
                <c:pt idx="18991">
                  <c:v>-2.8179999999999978</c:v>
                </c:pt>
                <c:pt idx="18992">
                  <c:v>-2.8159999999999954</c:v>
                </c:pt>
                <c:pt idx="18993">
                  <c:v>-2.8140000000000001</c:v>
                </c:pt>
                <c:pt idx="18994">
                  <c:v>-2.8119999999999976</c:v>
                </c:pt>
                <c:pt idx="18995">
                  <c:v>-2.8099999999999952</c:v>
                </c:pt>
                <c:pt idx="18996">
                  <c:v>-2.8079999999999998</c:v>
                </c:pt>
                <c:pt idx="18997">
                  <c:v>-2.8059999999999974</c:v>
                </c:pt>
                <c:pt idx="18998">
                  <c:v>-2.8039999999999949</c:v>
                </c:pt>
                <c:pt idx="18999">
                  <c:v>-2.8019999999999996</c:v>
                </c:pt>
                <c:pt idx="19000">
                  <c:v>-2.7999999999999972</c:v>
                </c:pt>
                <c:pt idx="19001">
                  <c:v>-2.7979999999999947</c:v>
                </c:pt>
                <c:pt idx="19002">
                  <c:v>-2.7959999999999994</c:v>
                </c:pt>
                <c:pt idx="19003">
                  <c:v>-2.7939999999999969</c:v>
                </c:pt>
                <c:pt idx="19004">
                  <c:v>-2.7919999999999945</c:v>
                </c:pt>
                <c:pt idx="19005">
                  <c:v>-2.7899999999999991</c:v>
                </c:pt>
                <c:pt idx="19006">
                  <c:v>-2.7879999999999967</c:v>
                </c:pt>
                <c:pt idx="19007">
                  <c:v>-2.7859999999999943</c:v>
                </c:pt>
                <c:pt idx="19008">
                  <c:v>-2.7839999999999989</c:v>
                </c:pt>
                <c:pt idx="19009">
                  <c:v>-2.7819999999999965</c:v>
                </c:pt>
                <c:pt idx="19010">
                  <c:v>-2.779999999999994</c:v>
                </c:pt>
                <c:pt idx="19011">
                  <c:v>-2.7779999999999987</c:v>
                </c:pt>
                <c:pt idx="19012">
                  <c:v>-2.7759999999999962</c:v>
                </c:pt>
                <c:pt idx="19013">
                  <c:v>-2.7739999999999938</c:v>
                </c:pt>
                <c:pt idx="19014">
                  <c:v>-2.7719999999999985</c:v>
                </c:pt>
                <c:pt idx="19015">
                  <c:v>-2.769999999999996</c:v>
                </c:pt>
                <c:pt idx="19016">
                  <c:v>-2.7680000000000007</c:v>
                </c:pt>
                <c:pt idx="19017">
                  <c:v>-2.7659999999999982</c:v>
                </c:pt>
                <c:pt idx="19018">
                  <c:v>-2.7639999999999958</c:v>
                </c:pt>
                <c:pt idx="19019">
                  <c:v>-2.7620000000000005</c:v>
                </c:pt>
                <c:pt idx="19020">
                  <c:v>-2.759999999999998</c:v>
                </c:pt>
                <c:pt idx="19021">
                  <c:v>-2.7579999999999956</c:v>
                </c:pt>
                <c:pt idx="19022">
                  <c:v>-2.7560000000000002</c:v>
                </c:pt>
                <c:pt idx="19023">
                  <c:v>-2.7539999999999978</c:v>
                </c:pt>
                <c:pt idx="19024">
                  <c:v>-2.7519999999999953</c:v>
                </c:pt>
                <c:pt idx="19025">
                  <c:v>-2.75</c:v>
                </c:pt>
                <c:pt idx="19026">
                  <c:v>-2.7479999999999976</c:v>
                </c:pt>
                <c:pt idx="19027">
                  <c:v>-2.7459999999999951</c:v>
                </c:pt>
                <c:pt idx="19028">
                  <c:v>-2.7439999999999998</c:v>
                </c:pt>
                <c:pt idx="19029">
                  <c:v>-2.7419999999999973</c:v>
                </c:pt>
                <c:pt idx="19030">
                  <c:v>-2.7399999999999949</c:v>
                </c:pt>
                <c:pt idx="19031">
                  <c:v>-2.7379999999999995</c:v>
                </c:pt>
                <c:pt idx="19032">
                  <c:v>-2.7359999999999971</c:v>
                </c:pt>
                <c:pt idx="19033">
                  <c:v>-2.7339999999999947</c:v>
                </c:pt>
                <c:pt idx="19034">
                  <c:v>-2.7319999999999993</c:v>
                </c:pt>
                <c:pt idx="19035">
                  <c:v>-2.7299999999999969</c:v>
                </c:pt>
                <c:pt idx="19036">
                  <c:v>-2.7279999999999944</c:v>
                </c:pt>
                <c:pt idx="19037">
                  <c:v>-2.7259999999999991</c:v>
                </c:pt>
                <c:pt idx="19038">
                  <c:v>-2.7239999999999966</c:v>
                </c:pt>
                <c:pt idx="19039">
                  <c:v>-2.7219999999999942</c:v>
                </c:pt>
                <c:pt idx="19040">
                  <c:v>-2.7199999999999989</c:v>
                </c:pt>
                <c:pt idx="19041">
                  <c:v>-2.7179999999999964</c:v>
                </c:pt>
                <c:pt idx="19042">
                  <c:v>-2.715999999999994</c:v>
                </c:pt>
                <c:pt idx="19043">
                  <c:v>-2.7139999999999986</c:v>
                </c:pt>
                <c:pt idx="19044">
                  <c:v>-2.7119999999999962</c:v>
                </c:pt>
                <c:pt idx="19045">
                  <c:v>-2.7099999999999937</c:v>
                </c:pt>
                <c:pt idx="19046">
                  <c:v>-2.7079999999999984</c:v>
                </c:pt>
                <c:pt idx="19047">
                  <c:v>-2.705999999999996</c:v>
                </c:pt>
                <c:pt idx="19048">
                  <c:v>-2.7040000000000006</c:v>
                </c:pt>
                <c:pt idx="19049">
                  <c:v>-2.7019999999999982</c:v>
                </c:pt>
                <c:pt idx="19050">
                  <c:v>-2.6999999999999957</c:v>
                </c:pt>
                <c:pt idx="19051">
                  <c:v>-2.6980000000000004</c:v>
                </c:pt>
                <c:pt idx="19052">
                  <c:v>-2.695999999999998</c:v>
                </c:pt>
                <c:pt idx="19053">
                  <c:v>-2.6939999999999955</c:v>
                </c:pt>
                <c:pt idx="19054">
                  <c:v>-2.6920000000000002</c:v>
                </c:pt>
                <c:pt idx="19055">
                  <c:v>-2.6899999999999977</c:v>
                </c:pt>
                <c:pt idx="19056">
                  <c:v>-2.6879999999999953</c:v>
                </c:pt>
                <c:pt idx="19057">
                  <c:v>-2.6859999999999999</c:v>
                </c:pt>
                <c:pt idx="19058">
                  <c:v>-2.6839999999999975</c:v>
                </c:pt>
                <c:pt idx="19059">
                  <c:v>-2.6819999999999951</c:v>
                </c:pt>
                <c:pt idx="19060">
                  <c:v>-2.6799999999999997</c:v>
                </c:pt>
                <c:pt idx="19061">
                  <c:v>-2.6779999999999973</c:v>
                </c:pt>
                <c:pt idx="19062">
                  <c:v>-2.6759999999999948</c:v>
                </c:pt>
                <c:pt idx="19063">
                  <c:v>-2.6739999999999995</c:v>
                </c:pt>
                <c:pt idx="19064">
                  <c:v>-2.671999999999997</c:v>
                </c:pt>
                <c:pt idx="19065">
                  <c:v>-2.6699999999999946</c:v>
                </c:pt>
                <c:pt idx="19066">
                  <c:v>-2.6679999999999993</c:v>
                </c:pt>
                <c:pt idx="19067">
                  <c:v>-2.6659999999999968</c:v>
                </c:pt>
                <c:pt idx="19068">
                  <c:v>-2.6639999999999944</c:v>
                </c:pt>
                <c:pt idx="19069">
                  <c:v>-2.661999999999999</c:v>
                </c:pt>
                <c:pt idx="19070">
                  <c:v>-2.6599999999999966</c:v>
                </c:pt>
                <c:pt idx="19071">
                  <c:v>-2.6579999999999941</c:v>
                </c:pt>
                <c:pt idx="19072">
                  <c:v>-2.6559999999999988</c:v>
                </c:pt>
                <c:pt idx="19073">
                  <c:v>-2.6539999999999964</c:v>
                </c:pt>
                <c:pt idx="19074">
                  <c:v>-2.6519999999999939</c:v>
                </c:pt>
                <c:pt idx="19075">
                  <c:v>-2.6499999999999986</c:v>
                </c:pt>
                <c:pt idx="19076">
                  <c:v>-2.6479999999999961</c:v>
                </c:pt>
                <c:pt idx="19077">
                  <c:v>-2.6459999999999937</c:v>
                </c:pt>
                <c:pt idx="19078">
                  <c:v>-2.6439999999999984</c:v>
                </c:pt>
                <c:pt idx="19079">
                  <c:v>-2.6419999999999959</c:v>
                </c:pt>
                <c:pt idx="19080">
                  <c:v>-2.6400000000000006</c:v>
                </c:pt>
                <c:pt idx="19081">
                  <c:v>-2.6379999999999981</c:v>
                </c:pt>
                <c:pt idx="19082">
                  <c:v>-2.6359999999999957</c:v>
                </c:pt>
                <c:pt idx="19083">
                  <c:v>-2.6340000000000003</c:v>
                </c:pt>
                <c:pt idx="19084">
                  <c:v>-2.6319999999999979</c:v>
                </c:pt>
                <c:pt idx="19085">
                  <c:v>-2.6299999999999955</c:v>
                </c:pt>
                <c:pt idx="19086">
                  <c:v>-2.6280000000000001</c:v>
                </c:pt>
                <c:pt idx="19087">
                  <c:v>-2.6259999999999977</c:v>
                </c:pt>
                <c:pt idx="19088">
                  <c:v>-2.6239999999999952</c:v>
                </c:pt>
                <c:pt idx="19089">
                  <c:v>-2.6219999999999999</c:v>
                </c:pt>
                <c:pt idx="19090">
                  <c:v>-2.6199999999999974</c:v>
                </c:pt>
                <c:pt idx="19091">
                  <c:v>-2.617999999999995</c:v>
                </c:pt>
                <c:pt idx="19092">
                  <c:v>-2.6159999999999997</c:v>
                </c:pt>
                <c:pt idx="19093">
                  <c:v>-2.6139999999999972</c:v>
                </c:pt>
                <c:pt idx="19094">
                  <c:v>-2.6119999999999948</c:v>
                </c:pt>
                <c:pt idx="19095">
                  <c:v>-2.6099999999999994</c:v>
                </c:pt>
                <c:pt idx="19096">
                  <c:v>-2.607999999999997</c:v>
                </c:pt>
                <c:pt idx="19097">
                  <c:v>-2.6059999999999945</c:v>
                </c:pt>
                <c:pt idx="19098">
                  <c:v>-2.6039999999999992</c:v>
                </c:pt>
                <c:pt idx="19099">
                  <c:v>-2.6019999999999968</c:v>
                </c:pt>
                <c:pt idx="19100">
                  <c:v>-2.5999999999999943</c:v>
                </c:pt>
                <c:pt idx="19101">
                  <c:v>-2.597999999999999</c:v>
                </c:pt>
                <c:pt idx="19102">
                  <c:v>-2.5959999999999965</c:v>
                </c:pt>
                <c:pt idx="19103">
                  <c:v>-2.5939999999999941</c:v>
                </c:pt>
                <c:pt idx="19104">
                  <c:v>-2.5919999999999987</c:v>
                </c:pt>
                <c:pt idx="19105">
                  <c:v>-2.5899999999999963</c:v>
                </c:pt>
                <c:pt idx="19106">
                  <c:v>-2.5879999999999939</c:v>
                </c:pt>
                <c:pt idx="19107">
                  <c:v>-2.5859999999999985</c:v>
                </c:pt>
                <c:pt idx="19108">
                  <c:v>-2.5839999999999961</c:v>
                </c:pt>
                <c:pt idx="19109">
                  <c:v>-2.5819999999999936</c:v>
                </c:pt>
                <c:pt idx="19110">
                  <c:v>-2.5799999999999983</c:v>
                </c:pt>
                <c:pt idx="19111">
                  <c:v>-2.5779999999999959</c:v>
                </c:pt>
                <c:pt idx="19112">
                  <c:v>-2.5760000000000005</c:v>
                </c:pt>
                <c:pt idx="19113">
                  <c:v>-2.5739999999999981</c:v>
                </c:pt>
                <c:pt idx="19114">
                  <c:v>-2.5719999999999956</c:v>
                </c:pt>
                <c:pt idx="19115">
                  <c:v>-2.5700000000000003</c:v>
                </c:pt>
                <c:pt idx="19116">
                  <c:v>-2.5679999999999978</c:v>
                </c:pt>
                <c:pt idx="19117">
                  <c:v>-2.5659999999999954</c:v>
                </c:pt>
                <c:pt idx="19118">
                  <c:v>-2.5640000000000001</c:v>
                </c:pt>
                <c:pt idx="19119">
                  <c:v>-2.5619999999999976</c:v>
                </c:pt>
                <c:pt idx="19120">
                  <c:v>-2.5599999999999952</c:v>
                </c:pt>
                <c:pt idx="19121">
                  <c:v>-2.5579999999999998</c:v>
                </c:pt>
                <c:pt idx="19122">
                  <c:v>-2.5559999999999974</c:v>
                </c:pt>
                <c:pt idx="19123">
                  <c:v>-2.5539999999999949</c:v>
                </c:pt>
                <c:pt idx="19124">
                  <c:v>-2.5519999999999996</c:v>
                </c:pt>
                <c:pt idx="19125">
                  <c:v>-2.5499999999999972</c:v>
                </c:pt>
                <c:pt idx="19126">
                  <c:v>-2.5479999999999947</c:v>
                </c:pt>
                <c:pt idx="19127">
                  <c:v>-2.5459999999999994</c:v>
                </c:pt>
                <c:pt idx="19128">
                  <c:v>-2.5439999999999969</c:v>
                </c:pt>
                <c:pt idx="19129">
                  <c:v>-2.5419999999999945</c:v>
                </c:pt>
                <c:pt idx="19130">
                  <c:v>-2.5399999999999991</c:v>
                </c:pt>
                <c:pt idx="19131">
                  <c:v>-2.5379999999999967</c:v>
                </c:pt>
                <c:pt idx="19132">
                  <c:v>-2.5359999999999943</c:v>
                </c:pt>
                <c:pt idx="19133">
                  <c:v>-2.5339999999999989</c:v>
                </c:pt>
                <c:pt idx="19134">
                  <c:v>-2.5319999999999965</c:v>
                </c:pt>
                <c:pt idx="19135">
                  <c:v>-2.529999999999994</c:v>
                </c:pt>
                <c:pt idx="19136">
                  <c:v>-2.5279999999999987</c:v>
                </c:pt>
                <c:pt idx="19137">
                  <c:v>-2.5259999999999962</c:v>
                </c:pt>
                <c:pt idx="19138">
                  <c:v>-2.5239999999999938</c:v>
                </c:pt>
                <c:pt idx="19139">
                  <c:v>-2.5219999999999985</c:v>
                </c:pt>
                <c:pt idx="19140">
                  <c:v>-2.519999999999996</c:v>
                </c:pt>
                <c:pt idx="19141">
                  <c:v>-2.5180000000000007</c:v>
                </c:pt>
                <c:pt idx="19142">
                  <c:v>-2.5159999999999982</c:v>
                </c:pt>
                <c:pt idx="19143">
                  <c:v>-2.5139999999999958</c:v>
                </c:pt>
                <c:pt idx="19144">
                  <c:v>-2.5120000000000005</c:v>
                </c:pt>
                <c:pt idx="19145">
                  <c:v>-2.509999999999998</c:v>
                </c:pt>
                <c:pt idx="19146">
                  <c:v>-2.5079999999999956</c:v>
                </c:pt>
                <c:pt idx="19147">
                  <c:v>-2.5060000000000002</c:v>
                </c:pt>
                <c:pt idx="19148">
                  <c:v>-2.5039999999999978</c:v>
                </c:pt>
                <c:pt idx="19149">
                  <c:v>-2.5019999999999953</c:v>
                </c:pt>
                <c:pt idx="19150">
                  <c:v>-2.5</c:v>
                </c:pt>
                <c:pt idx="19151">
                  <c:v>-2.4979999999999976</c:v>
                </c:pt>
                <c:pt idx="19152">
                  <c:v>-2.4959999999999951</c:v>
                </c:pt>
                <c:pt idx="19153">
                  <c:v>-2.4939999999999998</c:v>
                </c:pt>
                <c:pt idx="19154">
                  <c:v>-2.4919999999999973</c:v>
                </c:pt>
                <c:pt idx="19155">
                  <c:v>-2.4899999999999949</c:v>
                </c:pt>
                <c:pt idx="19156">
                  <c:v>-2.4879999999999995</c:v>
                </c:pt>
                <c:pt idx="19157">
                  <c:v>-2.4859999999999971</c:v>
                </c:pt>
                <c:pt idx="19158">
                  <c:v>-2.4839999999999947</c:v>
                </c:pt>
                <c:pt idx="19159">
                  <c:v>-2.4819999999999993</c:v>
                </c:pt>
                <c:pt idx="19160">
                  <c:v>-2.4799999999999969</c:v>
                </c:pt>
                <c:pt idx="19161">
                  <c:v>-2.4779999999999944</c:v>
                </c:pt>
                <c:pt idx="19162">
                  <c:v>-2.4759999999999991</c:v>
                </c:pt>
                <c:pt idx="19163">
                  <c:v>-2.4739999999999966</c:v>
                </c:pt>
                <c:pt idx="19164">
                  <c:v>-2.4719999999999942</c:v>
                </c:pt>
                <c:pt idx="19165">
                  <c:v>-2.4699999999999989</c:v>
                </c:pt>
                <c:pt idx="19166">
                  <c:v>-2.4679999999999964</c:v>
                </c:pt>
                <c:pt idx="19167">
                  <c:v>-2.465999999999994</c:v>
                </c:pt>
                <c:pt idx="19168">
                  <c:v>-2.4639999999999986</c:v>
                </c:pt>
                <c:pt idx="19169">
                  <c:v>-2.4619999999999962</c:v>
                </c:pt>
                <c:pt idx="19170">
                  <c:v>-2.4599999999999937</c:v>
                </c:pt>
                <c:pt idx="19171">
                  <c:v>-2.4579999999999984</c:v>
                </c:pt>
                <c:pt idx="19172">
                  <c:v>-2.455999999999996</c:v>
                </c:pt>
                <c:pt idx="19173">
                  <c:v>-2.4540000000000006</c:v>
                </c:pt>
                <c:pt idx="19174">
                  <c:v>-2.4519999999999982</c:v>
                </c:pt>
                <c:pt idx="19175">
                  <c:v>-2.4499999999999957</c:v>
                </c:pt>
                <c:pt idx="19176">
                  <c:v>-2.4480000000000004</c:v>
                </c:pt>
                <c:pt idx="19177">
                  <c:v>-2.445999999999998</c:v>
                </c:pt>
                <c:pt idx="19178">
                  <c:v>-2.4439999999999955</c:v>
                </c:pt>
                <c:pt idx="19179">
                  <c:v>-2.4420000000000002</c:v>
                </c:pt>
                <c:pt idx="19180">
                  <c:v>-2.4399999999999977</c:v>
                </c:pt>
                <c:pt idx="19181">
                  <c:v>-2.4379999999999953</c:v>
                </c:pt>
                <c:pt idx="19182">
                  <c:v>-2.4359999999999999</c:v>
                </c:pt>
                <c:pt idx="19183">
                  <c:v>-2.4339999999999975</c:v>
                </c:pt>
                <c:pt idx="19184">
                  <c:v>-2.4319999999999951</c:v>
                </c:pt>
                <c:pt idx="19185">
                  <c:v>-2.4299999999999997</c:v>
                </c:pt>
                <c:pt idx="19186">
                  <c:v>-2.4279999999999973</c:v>
                </c:pt>
                <c:pt idx="19187">
                  <c:v>-2.4259999999999948</c:v>
                </c:pt>
                <c:pt idx="19188">
                  <c:v>-2.4239999999999995</c:v>
                </c:pt>
                <c:pt idx="19189">
                  <c:v>-2.421999999999997</c:v>
                </c:pt>
                <c:pt idx="19190">
                  <c:v>-2.4199999999999946</c:v>
                </c:pt>
                <c:pt idx="19191">
                  <c:v>-2.4179999999999993</c:v>
                </c:pt>
                <c:pt idx="19192">
                  <c:v>-2.4159999999999968</c:v>
                </c:pt>
                <c:pt idx="19193">
                  <c:v>-2.4139999999999944</c:v>
                </c:pt>
                <c:pt idx="19194">
                  <c:v>-2.411999999999999</c:v>
                </c:pt>
                <c:pt idx="19195">
                  <c:v>-2.4099999999999966</c:v>
                </c:pt>
                <c:pt idx="19196">
                  <c:v>-2.4079999999999941</c:v>
                </c:pt>
                <c:pt idx="19197">
                  <c:v>-2.4059999999999988</c:v>
                </c:pt>
                <c:pt idx="19198">
                  <c:v>-2.4039999999999964</c:v>
                </c:pt>
                <c:pt idx="19199">
                  <c:v>-2.4019999999999939</c:v>
                </c:pt>
                <c:pt idx="19200">
                  <c:v>-2.3999999999999986</c:v>
                </c:pt>
                <c:pt idx="19201">
                  <c:v>-2.3979999999999961</c:v>
                </c:pt>
                <c:pt idx="19202">
                  <c:v>-2.3959999999999937</c:v>
                </c:pt>
                <c:pt idx="19203">
                  <c:v>-2.3939999999999984</c:v>
                </c:pt>
                <c:pt idx="19204">
                  <c:v>-2.3919999999999959</c:v>
                </c:pt>
                <c:pt idx="19205">
                  <c:v>-2.3900000000000006</c:v>
                </c:pt>
                <c:pt idx="19206">
                  <c:v>-2.3879999999999981</c:v>
                </c:pt>
                <c:pt idx="19207">
                  <c:v>-2.3859999999999957</c:v>
                </c:pt>
                <c:pt idx="19208">
                  <c:v>-2.3840000000000003</c:v>
                </c:pt>
                <c:pt idx="19209">
                  <c:v>-2.3819999999999979</c:v>
                </c:pt>
                <c:pt idx="19210">
                  <c:v>-2.3799999999999955</c:v>
                </c:pt>
                <c:pt idx="19211">
                  <c:v>-2.3780000000000001</c:v>
                </c:pt>
                <c:pt idx="19212">
                  <c:v>-2.3759999999999977</c:v>
                </c:pt>
                <c:pt idx="19213">
                  <c:v>-2.3739999999999952</c:v>
                </c:pt>
                <c:pt idx="19214">
                  <c:v>-2.3719999999999999</c:v>
                </c:pt>
                <c:pt idx="19215">
                  <c:v>-2.3699999999999974</c:v>
                </c:pt>
                <c:pt idx="19216">
                  <c:v>-2.367999999999995</c:v>
                </c:pt>
                <c:pt idx="19217">
                  <c:v>-2.3659999999999997</c:v>
                </c:pt>
                <c:pt idx="19218">
                  <c:v>-2.3639999999999972</c:v>
                </c:pt>
                <c:pt idx="19219">
                  <c:v>-2.3619999999999948</c:v>
                </c:pt>
                <c:pt idx="19220">
                  <c:v>-2.3599999999999994</c:v>
                </c:pt>
                <c:pt idx="19221">
                  <c:v>-2.357999999999997</c:v>
                </c:pt>
                <c:pt idx="19222">
                  <c:v>-2.3559999999999945</c:v>
                </c:pt>
                <c:pt idx="19223">
                  <c:v>-2.3539999999999992</c:v>
                </c:pt>
                <c:pt idx="19224">
                  <c:v>-2.3519999999999968</c:v>
                </c:pt>
                <c:pt idx="19225">
                  <c:v>-2.3499999999999943</c:v>
                </c:pt>
                <c:pt idx="19226">
                  <c:v>-2.347999999999999</c:v>
                </c:pt>
                <c:pt idx="19227">
                  <c:v>-2.3459999999999965</c:v>
                </c:pt>
                <c:pt idx="19228">
                  <c:v>-2.3439999999999941</c:v>
                </c:pt>
                <c:pt idx="19229">
                  <c:v>-2.3419999999999987</c:v>
                </c:pt>
                <c:pt idx="19230">
                  <c:v>-2.3399999999999963</c:v>
                </c:pt>
                <c:pt idx="19231">
                  <c:v>-2.3379999999999939</c:v>
                </c:pt>
                <c:pt idx="19232">
                  <c:v>-2.3359999999999985</c:v>
                </c:pt>
                <c:pt idx="19233">
                  <c:v>-2.3339999999999961</c:v>
                </c:pt>
                <c:pt idx="19234">
                  <c:v>-2.3319999999999936</c:v>
                </c:pt>
                <c:pt idx="19235">
                  <c:v>-2.3299999999999983</c:v>
                </c:pt>
                <c:pt idx="19236">
                  <c:v>-2.3279999999999959</c:v>
                </c:pt>
                <c:pt idx="19237">
                  <c:v>-2.3260000000000005</c:v>
                </c:pt>
                <c:pt idx="19238">
                  <c:v>-2.3239999999999981</c:v>
                </c:pt>
                <c:pt idx="19239">
                  <c:v>-2.3219999999999956</c:v>
                </c:pt>
                <c:pt idx="19240">
                  <c:v>-2.3200000000000003</c:v>
                </c:pt>
                <c:pt idx="19241">
                  <c:v>-2.3179999999999978</c:v>
                </c:pt>
                <c:pt idx="19242">
                  <c:v>-2.3159999999999954</c:v>
                </c:pt>
                <c:pt idx="19243">
                  <c:v>-2.3140000000000001</c:v>
                </c:pt>
                <c:pt idx="19244">
                  <c:v>-2.3119999999999976</c:v>
                </c:pt>
                <c:pt idx="19245">
                  <c:v>-2.3099999999999952</c:v>
                </c:pt>
                <c:pt idx="19246">
                  <c:v>-2.3079999999999998</c:v>
                </c:pt>
                <c:pt idx="19247">
                  <c:v>-2.3059999999999974</c:v>
                </c:pt>
                <c:pt idx="19248">
                  <c:v>-2.3039999999999949</c:v>
                </c:pt>
                <c:pt idx="19249">
                  <c:v>-2.3019999999999996</c:v>
                </c:pt>
                <c:pt idx="19250">
                  <c:v>-2.2999999999999972</c:v>
                </c:pt>
                <c:pt idx="19251">
                  <c:v>-2.2979999999999947</c:v>
                </c:pt>
                <c:pt idx="19252">
                  <c:v>-2.2959999999999994</c:v>
                </c:pt>
                <c:pt idx="19253">
                  <c:v>-2.2939999999999969</c:v>
                </c:pt>
                <c:pt idx="19254">
                  <c:v>-2.2919999999999945</c:v>
                </c:pt>
                <c:pt idx="19255">
                  <c:v>-2.2899999999999991</c:v>
                </c:pt>
                <c:pt idx="19256">
                  <c:v>-2.2879999999999967</c:v>
                </c:pt>
                <c:pt idx="19257">
                  <c:v>-2.2859999999999943</c:v>
                </c:pt>
                <c:pt idx="19258">
                  <c:v>-2.2839999999999989</c:v>
                </c:pt>
                <c:pt idx="19259">
                  <c:v>-2.2819999999999965</c:v>
                </c:pt>
                <c:pt idx="19260">
                  <c:v>-2.279999999999994</c:v>
                </c:pt>
                <c:pt idx="19261">
                  <c:v>-2.2779999999999987</c:v>
                </c:pt>
                <c:pt idx="19262">
                  <c:v>-2.2759999999999962</c:v>
                </c:pt>
                <c:pt idx="19263">
                  <c:v>-2.2739999999999938</c:v>
                </c:pt>
                <c:pt idx="19264">
                  <c:v>-2.2719999999999985</c:v>
                </c:pt>
                <c:pt idx="19265">
                  <c:v>-2.269999999999996</c:v>
                </c:pt>
                <c:pt idx="19266">
                  <c:v>-2.2680000000000007</c:v>
                </c:pt>
                <c:pt idx="19267">
                  <c:v>-2.2659999999999982</c:v>
                </c:pt>
                <c:pt idx="19268">
                  <c:v>-2.2639999999999958</c:v>
                </c:pt>
                <c:pt idx="19269">
                  <c:v>-2.2620000000000005</c:v>
                </c:pt>
                <c:pt idx="19270">
                  <c:v>-2.259999999999998</c:v>
                </c:pt>
                <c:pt idx="19271">
                  <c:v>-2.2579999999999956</c:v>
                </c:pt>
                <c:pt idx="19272">
                  <c:v>-2.2560000000000002</c:v>
                </c:pt>
                <c:pt idx="19273">
                  <c:v>-2.2539999999999978</c:v>
                </c:pt>
                <c:pt idx="19274">
                  <c:v>-2.2519999999999953</c:v>
                </c:pt>
                <c:pt idx="19275">
                  <c:v>-2.25</c:v>
                </c:pt>
                <c:pt idx="19276">
                  <c:v>-2.2479999999999976</c:v>
                </c:pt>
                <c:pt idx="19277">
                  <c:v>-2.2459999999999951</c:v>
                </c:pt>
                <c:pt idx="19278">
                  <c:v>-2.2439999999999998</c:v>
                </c:pt>
                <c:pt idx="19279">
                  <c:v>-2.2419999999999973</c:v>
                </c:pt>
                <c:pt idx="19280">
                  <c:v>-2.2399999999999949</c:v>
                </c:pt>
                <c:pt idx="19281">
                  <c:v>-2.2379999999999995</c:v>
                </c:pt>
                <c:pt idx="19282">
                  <c:v>-2.2359999999999971</c:v>
                </c:pt>
                <c:pt idx="19283">
                  <c:v>-2.2339999999999947</c:v>
                </c:pt>
                <c:pt idx="19284">
                  <c:v>-2.2319999999999993</c:v>
                </c:pt>
                <c:pt idx="19285">
                  <c:v>-2.2299999999999969</c:v>
                </c:pt>
                <c:pt idx="19286">
                  <c:v>-2.2279999999999944</c:v>
                </c:pt>
                <c:pt idx="19287">
                  <c:v>-2.2259999999999991</c:v>
                </c:pt>
                <c:pt idx="19288">
                  <c:v>-2.2239999999999966</c:v>
                </c:pt>
                <c:pt idx="19289">
                  <c:v>-2.2219999999999942</c:v>
                </c:pt>
                <c:pt idx="19290">
                  <c:v>-2.2199999999999989</c:v>
                </c:pt>
                <c:pt idx="19291">
                  <c:v>-2.2179999999999964</c:v>
                </c:pt>
                <c:pt idx="19292">
                  <c:v>-2.215999999999994</c:v>
                </c:pt>
                <c:pt idx="19293">
                  <c:v>-2.2139999999999986</c:v>
                </c:pt>
                <c:pt idx="19294">
                  <c:v>-2.2119999999999962</c:v>
                </c:pt>
                <c:pt idx="19295">
                  <c:v>-2.2099999999999937</c:v>
                </c:pt>
                <c:pt idx="19296">
                  <c:v>-2.2079999999999984</c:v>
                </c:pt>
                <c:pt idx="19297">
                  <c:v>-2.205999999999996</c:v>
                </c:pt>
                <c:pt idx="19298">
                  <c:v>-2.2040000000000006</c:v>
                </c:pt>
                <c:pt idx="19299">
                  <c:v>-2.2019999999999982</c:v>
                </c:pt>
                <c:pt idx="19300">
                  <c:v>-2.1999999999999957</c:v>
                </c:pt>
                <c:pt idx="19301">
                  <c:v>-2.1980000000000004</c:v>
                </c:pt>
                <c:pt idx="19302">
                  <c:v>-2.195999999999998</c:v>
                </c:pt>
                <c:pt idx="19303">
                  <c:v>-2.1939999999999955</c:v>
                </c:pt>
                <c:pt idx="19304">
                  <c:v>-2.1920000000000002</c:v>
                </c:pt>
                <c:pt idx="19305">
                  <c:v>-2.1899999999999977</c:v>
                </c:pt>
                <c:pt idx="19306">
                  <c:v>-2.1879999999999953</c:v>
                </c:pt>
                <c:pt idx="19307">
                  <c:v>-2.1859999999999999</c:v>
                </c:pt>
                <c:pt idx="19308">
                  <c:v>-2.1839999999999975</c:v>
                </c:pt>
                <c:pt idx="19309">
                  <c:v>-2.1819999999999951</c:v>
                </c:pt>
                <c:pt idx="19310">
                  <c:v>-2.1799999999999997</c:v>
                </c:pt>
                <c:pt idx="19311">
                  <c:v>-2.1779999999999973</c:v>
                </c:pt>
                <c:pt idx="19312">
                  <c:v>-2.1759999999999948</c:v>
                </c:pt>
                <c:pt idx="19313">
                  <c:v>-2.1739999999999995</c:v>
                </c:pt>
                <c:pt idx="19314">
                  <c:v>-2.171999999999997</c:v>
                </c:pt>
                <c:pt idx="19315">
                  <c:v>-2.1699999999999946</c:v>
                </c:pt>
                <c:pt idx="19316">
                  <c:v>-2.1679999999999993</c:v>
                </c:pt>
                <c:pt idx="19317">
                  <c:v>-2.1659999999999968</c:v>
                </c:pt>
                <c:pt idx="19318">
                  <c:v>-2.1639999999999944</c:v>
                </c:pt>
                <c:pt idx="19319">
                  <c:v>-2.161999999999999</c:v>
                </c:pt>
                <c:pt idx="19320">
                  <c:v>-2.1599999999999966</c:v>
                </c:pt>
                <c:pt idx="19321">
                  <c:v>-2.1579999999999941</c:v>
                </c:pt>
                <c:pt idx="19322">
                  <c:v>-2.1559999999999988</c:v>
                </c:pt>
                <c:pt idx="19323">
                  <c:v>-2.1539999999999964</c:v>
                </c:pt>
                <c:pt idx="19324">
                  <c:v>-2.1519999999999939</c:v>
                </c:pt>
                <c:pt idx="19325">
                  <c:v>-2.1499999999999986</c:v>
                </c:pt>
                <c:pt idx="19326">
                  <c:v>-2.1479999999999961</c:v>
                </c:pt>
                <c:pt idx="19327">
                  <c:v>-2.1459999999999937</c:v>
                </c:pt>
                <c:pt idx="19328">
                  <c:v>-2.1439999999999984</c:v>
                </c:pt>
                <c:pt idx="19329">
                  <c:v>-2.1419999999999959</c:v>
                </c:pt>
                <c:pt idx="19330">
                  <c:v>-2.1400000000000006</c:v>
                </c:pt>
                <c:pt idx="19331">
                  <c:v>-2.1379999999999981</c:v>
                </c:pt>
                <c:pt idx="19332">
                  <c:v>-2.1359999999999957</c:v>
                </c:pt>
                <c:pt idx="19333">
                  <c:v>-2.1340000000000003</c:v>
                </c:pt>
                <c:pt idx="19334">
                  <c:v>-2.1319999999999979</c:v>
                </c:pt>
                <c:pt idx="19335">
                  <c:v>-2.1299999999999955</c:v>
                </c:pt>
                <c:pt idx="19336">
                  <c:v>-2.1280000000000001</c:v>
                </c:pt>
                <c:pt idx="19337">
                  <c:v>-2.1259999999999977</c:v>
                </c:pt>
                <c:pt idx="19338">
                  <c:v>-2.1239999999999952</c:v>
                </c:pt>
                <c:pt idx="19339">
                  <c:v>-2.1219999999999999</c:v>
                </c:pt>
                <c:pt idx="19340">
                  <c:v>-2.1199999999999974</c:v>
                </c:pt>
                <c:pt idx="19341">
                  <c:v>-2.117999999999995</c:v>
                </c:pt>
                <c:pt idx="19342">
                  <c:v>-2.1159999999999997</c:v>
                </c:pt>
                <c:pt idx="19343">
                  <c:v>-2.1139999999999972</c:v>
                </c:pt>
                <c:pt idx="19344">
                  <c:v>-2.1119999999999948</c:v>
                </c:pt>
                <c:pt idx="19345">
                  <c:v>-2.1099999999999994</c:v>
                </c:pt>
                <c:pt idx="19346">
                  <c:v>-2.107999999999997</c:v>
                </c:pt>
                <c:pt idx="19347">
                  <c:v>-2.1059999999999945</c:v>
                </c:pt>
                <c:pt idx="19348">
                  <c:v>-2.1039999999999992</c:v>
                </c:pt>
                <c:pt idx="19349">
                  <c:v>-2.1019999999999968</c:v>
                </c:pt>
                <c:pt idx="19350">
                  <c:v>-2.0999999999999943</c:v>
                </c:pt>
                <c:pt idx="19351">
                  <c:v>-2.097999999999999</c:v>
                </c:pt>
                <c:pt idx="19352">
                  <c:v>-2.0959999999999965</c:v>
                </c:pt>
                <c:pt idx="19353">
                  <c:v>-2.0939999999999941</c:v>
                </c:pt>
                <c:pt idx="19354">
                  <c:v>-2.0919999999999987</c:v>
                </c:pt>
                <c:pt idx="19355">
                  <c:v>-2.0899999999999963</c:v>
                </c:pt>
                <c:pt idx="19356">
                  <c:v>-2.0879999999999939</c:v>
                </c:pt>
                <c:pt idx="19357">
                  <c:v>-2.0859999999999985</c:v>
                </c:pt>
                <c:pt idx="19358">
                  <c:v>-2.0839999999999961</c:v>
                </c:pt>
                <c:pt idx="19359">
                  <c:v>-2.0819999999999936</c:v>
                </c:pt>
                <c:pt idx="19360">
                  <c:v>-2.0799999999999983</c:v>
                </c:pt>
                <c:pt idx="19361">
                  <c:v>-2.0779999999999959</c:v>
                </c:pt>
                <c:pt idx="19362">
                  <c:v>-2.0760000000000005</c:v>
                </c:pt>
                <c:pt idx="19363">
                  <c:v>-2.0739999999999981</c:v>
                </c:pt>
                <c:pt idx="19364">
                  <c:v>-2.0719999999999956</c:v>
                </c:pt>
                <c:pt idx="19365">
                  <c:v>-2.0700000000000003</c:v>
                </c:pt>
                <c:pt idx="19366">
                  <c:v>-2.0679999999999978</c:v>
                </c:pt>
                <c:pt idx="19367">
                  <c:v>-2.0659999999999954</c:v>
                </c:pt>
                <c:pt idx="19368">
                  <c:v>-2.0640000000000001</c:v>
                </c:pt>
                <c:pt idx="19369">
                  <c:v>-2.0619999999999976</c:v>
                </c:pt>
                <c:pt idx="19370">
                  <c:v>-2.0599999999999952</c:v>
                </c:pt>
                <c:pt idx="19371">
                  <c:v>-2.0579999999999998</c:v>
                </c:pt>
                <c:pt idx="19372">
                  <c:v>-2.0559999999999974</c:v>
                </c:pt>
                <c:pt idx="19373">
                  <c:v>-2.0539999999999949</c:v>
                </c:pt>
                <c:pt idx="19374">
                  <c:v>-2.0519999999999996</c:v>
                </c:pt>
                <c:pt idx="19375">
                  <c:v>-2.0499999999999972</c:v>
                </c:pt>
                <c:pt idx="19376">
                  <c:v>-2.0479999999999947</c:v>
                </c:pt>
                <c:pt idx="19377">
                  <c:v>-2.0459999999999994</c:v>
                </c:pt>
                <c:pt idx="19378">
                  <c:v>-2.0439999999999969</c:v>
                </c:pt>
                <c:pt idx="19379">
                  <c:v>-2.0419999999999945</c:v>
                </c:pt>
                <c:pt idx="19380">
                  <c:v>-2.0399999999999991</c:v>
                </c:pt>
                <c:pt idx="19381">
                  <c:v>-2.0379999999999967</c:v>
                </c:pt>
                <c:pt idx="19382">
                  <c:v>-2.0359999999999943</c:v>
                </c:pt>
                <c:pt idx="19383">
                  <c:v>-2.0339999999999989</c:v>
                </c:pt>
                <c:pt idx="19384">
                  <c:v>-2.0319999999999965</c:v>
                </c:pt>
                <c:pt idx="19385">
                  <c:v>-2.029999999999994</c:v>
                </c:pt>
                <c:pt idx="19386">
                  <c:v>-2.0279999999999987</c:v>
                </c:pt>
                <c:pt idx="19387">
                  <c:v>-2.0259999999999962</c:v>
                </c:pt>
                <c:pt idx="19388">
                  <c:v>-2.0239999999999938</c:v>
                </c:pt>
                <c:pt idx="19389">
                  <c:v>-2.0219999999999985</c:v>
                </c:pt>
                <c:pt idx="19390">
                  <c:v>-2.019999999999996</c:v>
                </c:pt>
                <c:pt idx="19391">
                  <c:v>-2.0180000000000007</c:v>
                </c:pt>
                <c:pt idx="19392">
                  <c:v>-2.0159999999999982</c:v>
                </c:pt>
                <c:pt idx="19393">
                  <c:v>-2.0139999999999958</c:v>
                </c:pt>
                <c:pt idx="19394">
                  <c:v>-2.0120000000000005</c:v>
                </c:pt>
                <c:pt idx="19395">
                  <c:v>-2.009999999999998</c:v>
                </c:pt>
                <c:pt idx="19396">
                  <c:v>-2.0079999999999956</c:v>
                </c:pt>
                <c:pt idx="19397">
                  <c:v>-2.0060000000000002</c:v>
                </c:pt>
                <c:pt idx="19398">
                  <c:v>-2.0039999999999978</c:v>
                </c:pt>
                <c:pt idx="19399">
                  <c:v>-2.0019999999999953</c:v>
                </c:pt>
                <c:pt idx="19400">
                  <c:v>-2</c:v>
                </c:pt>
                <c:pt idx="19401">
                  <c:v>-1.9979999999999976</c:v>
                </c:pt>
                <c:pt idx="19402">
                  <c:v>-1.9959999999999951</c:v>
                </c:pt>
                <c:pt idx="19403">
                  <c:v>-1.9939999999999998</c:v>
                </c:pt>
                <c:pt idx="19404">
                  <c:v>-1.9919999999999973</c:v>
                </c:pt>
                <c:pt idx="19405">
                  <c:v>-1.9899999999999949</c:v>
                </c:pt>
                <c:pt idx="19406">
                  <c:v>-1.9879999999999995</c:v>
                </c:pt>
                <c:pt idx="19407">
                  <c:v>-1.9859999999999971</c:v>
                </c:pt>
                <c:pt idx="19408">
                  <c:v>-1.9839999999999947</c:v>
                </c:pt>
                <c:pt idx="19409">
                  <c:v>-1.9819999999999993</c:v>
                </c:pt>
                <c:pt idx="19410">
                  <c:v>-1.9799999999999969</c:v>
                </c:pt>
                <c:pt idx="19411">
                  <c:v>-1.9779999999999944</c:v>
                </c:pt>
                <c:pt idx="19412">
                  <c:v>-1.9759999999999991</c:v>
                </c:pt>
                <c:pt idx="19413">
                  <c:v>-1.9739999999999966</c:v>
                </c:pt>
                <c:pt idx="19414">
                  <c:v>-1.9719999999999942</c:v>
                </c:pt>
                <c:pt idx="19415">
                  <c:v>-1.9699999999999989</c:v>
                </c:pt>
                <c:pt idx="19416">
                  <c:v>-1.9679999999999964</c:v>
                </c:pt>
                <c:pt idx="19417">
                  <c:v>-1.965999999999994</c:v>
                </c:pt>
                <c:pt idx="19418">
                  <c:v>-1.9639999999999986</c:v>
                </c:pt>
                <c:pt idx="19419">
                  <c:v>-1.9619999999999962</c:v>
                </c:pt>
                <c:pt idx="19420">
                  <c:v>-1.9599999999999937</c:v>
                </c:pt>
                <c:pt idx="19421">
                  <c:v>-1.9579999999999984</c:v>
                </c:pt>
                <c:pt idx="19422">
                  <c:v>-1.955999999999996</c:v>
                </c:pt>
                <c:pt idx="19423">
                  <c:v>-1.9540000000000006</c:v>
                </c:pt>
                <c:pt idx="19424">
                  <c:v>-1.9519999999999982</c:v>
                </c:pt>
                <c:pt idx="19425">
                  <c:v>-1.9499999999999957</c:v>
                </c:pt>
                <c:pt idx="19426">
                  <c:v>-1.9480000000000004</c:v>
                </c:pt>
                <c:pt idx="19427">
                  <c:v>-1.945999999999998</c:v>
                </c:pt>
                <c:pt idx="19428">
                  <c:v>-1.9439999999999955</c:v>
                </c:pt>
                <c:pt idx="19429">
                  <c:v>-1.9420000000000002</c:v>
                </c:pt>
                <c:pt idx="19430">
                  <c:v>-1.9399999999999977</c:v>
                </c:pt>
                <c:pt idx="19431">
                  <c:v>-1.9379999999999953</c:v>
                </c:pt>
                <c:pt idx="19432">
                  <c:v>-1.9359999999999999</c:v>
                </c:pt>
                <c:pt idx="19433">
                  <c:v>-1.9339999999999975</c:v>
                </c:pt>
                <c:pt idx="19434">
                  <c:v>-1.9319999999999951</c:v>
                </c:pt>
                <c:pt idx="19435">
                  <c:v>-1.9299999999999997</c:v>
                </c:pt>
                <c:pt idx="19436">
                  <c:v>-1.9279999999999973</c:v>
                </c:pt>
                <c:pt idx="19437">
                  <c:v>-1.9259999999999948</c:v>
                </c:pt>
                <c:pt idx="19438">
                  <c:v>-1.9239999999999995</c:v>
                </c:pt>
                <c:pt idx="19439">
                  <c:v>-1.921999999999997</c:v>
                </c:pt>
                <c:pt idx="19440">
                  <c:v>-1.9199999999999946</c:v>
                </c:pt>
                <c:pt idx="19441">
                  <c:v>-1.9179999999999993</c:v>
                </c:pt>
                <c:pt idx="19442">
                  <c:v>-1.9159999999999968</c:v>
                </c:pt>
                <c:pt idx="19443">
                  <c:v>-1.9139999999999944</c:v>
                </c:pt>
                <c:pt idx="19444">
                  <c:v>-1.911999999999999</c:v>
                </c:pt>
                <c:pt idx="19445">
                  <c:v>-1.9099999999999966</c:v>
                </c:pt>
                <c:pt idx="19446">
                  <c:v>-1.9079999999999941</c:v>
                </c:pt>
                <c:pt idx="19447">
                  <c:v>-1.9059999999999988</c:v>
                </c:pt>
                <c:pt idx="19448">
                  <c:v>-1.9039999999999964</c:v>
                </c:pt>
                <c:pt idx="19449">
                  <c:v>-1.9019999999999939</c:v>
                </c:pt>
                <c:pt idx="19450">
                  <c:v>-1.8999999999999986</c:v>
                </c:pt>
                <c:pt idx="19451">
                  <c:v>-1.8979999999999961</c:v>
                </c:pt>
                <c:pt idx="19452">
                  <c:v>-1.8959999999999937</c:v>
                </c:pt>
                <c:pt idx="19453">
                  <c:v>-1.8939999999999984</c:v>
                </c:pt>
                <c:pt idx="19454">
                  <c:v>-1.8919999999999959</c:v>
                </c:pt>
                <c:pt idx="19455">
                  <c:v>-1.8900000000000006</c:v>
                </c:pt>
                <c:pt idx="19456">
                  <c:v>-1.8879999999999981</c:v>
                </c:pt>
                <c:pt idx="19457">
                  <c:v>-1.8859999999999957</c:v>
                </c:pt>
                <c:pt idx="19458">
                  <c:v>-1.8840000000000003</c:v>
                </c:pt>
                <c:pt idx="19459">
                  <c:v>-1.8819999999999979</c:v>
                </c:pt>
                <c:pt idx="19460">
                  <c:v>-1.8799999999999955</c:v>
                </c:pt>
                <c:pt idx="19461">
                  <c:v>-1.8780000000000001</c:v>
                </c:pt>
                <c:pt idx="19462">
                  <c:v>-1.8759999999999977</c:v>
                </c:pt>
                <c:pt idx="19463">
                  <c:v>-1.8739999999999952</c:v>
                </c:pt>
                <c:pt idx="19464">
                  <c:v>-1.8719999999999999</c:v>
                </c:pt>
                <c:pt idx="19465">
                  <c:v>-1.8699999999999974</c:v>
                </c:pt>
                <c:pt idx="19466">
                  <c:v>-1.867999999999995</c:v>
                </c:pt>
                <c:pt idx="19467">
                  <c:v>-1.8659999999999997</c:v>
                </c:pt>
                <c:pt idx="19468">
                  <c:v>-1.8639999999999972</c:v>
                </c:pt>
                <c:pt idx="19469">
                  <c:v>-1.8619999999999948</c:v>
                </c:pt>
                <c:pt idx="19470">
                  <c:v>-1.8599999999999994</c:v>
                </c:pt>
                <c:pt idx="19471">
                  <c:v>-1.857999999999997</c:v>
                </c:pt>
                <c:pt idx="19472">
                  <c:v>-1.8559999999999945</c:v>
                </c:pt>
                <c:pt idx="19473">
                  <c:v>-1.8539999999999992</c:v>
                </c:pt>
                <c:pt idx="19474">
                  <c:v>-1.8519999999999968</c:v>
                </c:pt>
                <c:pt idx="19475">
                  <c:v>-1.8499999999999943</c:v>
                </c:pt>
                <c:pt idx="19476">
                  <c:v>-1.847999999999999</c:v>
                </c:pt>
                <c:pt idx="19477">
                  <c:v>-1.8459999999999965</c:v>
                </c:pt>
                <c:pt idx="19478">
                  <c:v>-1.8439999999999941</c:v>
                </c:pt>
                <c:pt idx="19479">
                  <c:v>-1.8419999999999987</c:v>
                </c:pt>
                <c:pt idx="19480">
                  <c:v>-1.8399999999999963</c:v>
                </c:pt>
                <c:pt idx="19481">
                  <c:v>-1.8379999999999939</c:v>
                </c:pt>
                <c:pt idx="19482">
                  <c:v>-1.8359999999999985</c:v>
                </c:pt>
                <c:pt idx="19483">
                  <c:v>-1.8339999999999961</c:v>
                </c:pt>
                <c:pt idx="19484">
                  <c:v>-1.8319999999999936</c:v>
                </c:pt>
                <c:pt idx="19485">
                  <c:v>-1.8299999999999983</c:v>
                </c:pt>
                <c:pt idx="19486">
                  <c:v>-1.8279999999999959</c:v>
                </c:pt>
                <c:pt idx="19487">
                  <c:v>-1.8260000000000005</c:v>
                </c:pt>
                <c:pt idx="19488">
                  <c:v>-1.8239999999999981</c:v>
                </c:pt>
                <c:pt idx="19489">
                  <c:v>-1.8219999999999956</c:v>
                </c:pt>
                <c:pt idx="19490">
                  <c:v>-1.8200000000000003</c:v>
                </c:pt>
                <c:pt idx="19491">
                  <c:v>-1.8179999999999978</c:v>
                </c:pt>
                <c:pt idx="19492">
                  <c:v>-1.8159999999999954</c:v>
                </c:pt>
                <c:pt idx="19493">
                  <c:v>-1.8140000000000001</c:v>
                </c:pt>
                <c:pt idx="19494">
                  <c:v>-1.8119999999999976</c:v>
                </c:pt>
                <c:pt idx="19495">
                  <c:v>-1.8099999999999952</c:v>
                </c:pt>
                <c:pt idx="19496">
                  <c:v>-1.8079999999999998</c:v>
                </c:pt>
                <c:pt idx="19497">
                  <c:v>-1.8059999999999974</c:v>
                </c:pt>
                <c:pt idx="19498">
                  <c:v>-1.8039999999999949</c:v>
                </c:pt>
                <c:pt idx="19499">
                  <c:v>-1.8019999999999996</c:v>
                </c:pt>
                <c:pt idx="19500">
                  <c:v>-1.7999999999999972</c:v>
                </c:pt>
                <c:pt idx="19501">
                  <c:v>-1.7979999999999947</c:v>
                </c:pt>
                <c:pt idx="19502">
                  <c:v>-1.7959999999999994</c:v>
                </c:pt>
                <c:pt idx="19503">
                  <c:v>-1.7939999999999969</c:v>
                </c:pt>
                <c:pt idx="19504">
                  <c:v>-1.7919999999999945</c:v>
                </c:pt>
                <c:pt idx="19505">
                  <c:v>-1.7899999999999991</c:v>
                </c:pt>
                <c:pt idx="19506">
                  <c:v>-1.7879999999999967</c:v>
                </c:pt>
                <c:pt idx="19507">
                  <c:v>-1.7859999999999943</c:v>
                </c:pt>
                <c:pt idx="19508">
                  <c:v>-1.7839999999999989</c:v>
                </c:pt>
                <c:pt idx="19509">
                  <c:v>-1.7819999999999965</c:v>
                </c:pt>
                <c:pt idx="19510">
                  <c:v>-1.779999999999994</c:v>
                </c:pt>
                <c:pt idx="19511">
                  <c:v>-1.7779999999999987</c:v>
                </c:pt>
                <c:pt idx="19512">
                  <c:v>-1.7759999999999962</c:v>
                </c:pt>
                <c:pt idx="19513">
                  <c:v>-1.7739999999999938</c:v>
                </c:pt>
                <c:pt idx="19514">
                  <c:v>-1.7719999999999985</c:v>
                </c:pt>
                <c:pt idx="19515">
                  <c:v>-1.769999999999996</c:v>
                </c:pt>
                <c:pt idx="19516">
                  <c:v>-1.7680000000000007</c:v>
                </c:pt>
                <c:pt idx="19517">
                  <c:v>-1.7659999999999982</c:v>
                </c:pt>
                <c:pt idx="19518">
                  <c:v>-1.7639999999999958</c:v>
                </c:pt>
                <c:pt idx="19519">
                  <c:v>-1.7620000000000005</c:v>
                </c:pt>
                <c:pt idx="19520">
                  <c:v>-1.759999999999998</c:v>
                </c:pt>
                <c:pt idx="19521">
                  <c:v>-1.7579999999999956</c:v>
                </c:pt>
                <c:pt idx="19522">
                  <c:v>-1.7560000000000002</c:v>
                </c:pt>
                <c:pt idx="19523">
                  <c:v>-1.7539999999999978</c:v>
                </c:pt>
                <c:pt idx="19524">
                  <c:v>-1.7519999999999953</c:v>
                </c:pt>
                <c:pt idx="19525">
                  <c:v>-1.75</c:v>
                </c:pt>
                <c:pt idx="19526">
                  <c:v>-1.7479999999999976</c:v>
                </c:pt>
                <c:pt idx="19527">
                  <c:v>-1.7459999999999951</c:v>
                </c:pt>
                <c:pt idx="19528">
                  <c:v>-1.7439999999999998</c:v>
                </c:pt>
                <c:pt idx="19529">
                  <c:v>-1.7419999999999973</c:v>
                </c:pt>
                <c:pt idx="19530">
                  <c:v>-1.7399999999999949</c:v>
                </c:pt>
                <c:pt idx="19531">
                  <c:v>-1.7379999999999995</c:v>
                </c:pt>
                <c:pt idx="19532">
                  <c:v>-1.7359999999999971</c:v>
                </c:pt>
                <c:pt idx="19533">
                  <c:v>-1.7339999999999947</c:v>
                </c:pt>
                <c:pt idx="19534">
                  <c:v>-1.7319999999999993</c:v>
                </c:pt>
                <c:pt idx="19535">
                  <c:v>-1.7299999999999969</c:v>
                </c:pt>
                <c:pt idx="19536">
                  <c:v>-1.7279999999999944</c:v>
                </c:pt>
                <c:pt idx="19537">
                  <c:v>-1.7259999999999991</c:v>
                </c:pt>
                <c:pt idx="19538">
                  <c:v>-1.7239999999999966</c:v>
                </c:pt>
                <c:pt idx="19539">
                  <c:v>-1.7219999999999942</c:v>
                </c:pt>
                <c:pt idx="19540">
                  <c:v>-1.7199999999999989</c:v>
                </c:pt>
                <c:pt idx="19541">
                  <c:v>-1.7179999999999964</c:v>
                </c:pt>
                <c:pt idx="19542">
                  <c:v>-1.715999999999994</c:v>
                </c:pt>
                <c:pt idx="19543">
                  <c:v>-1.7139999999999986</c:v>
                </c:pt>
                <c:pt idx="19544">
                  <c:v>-1.7119999999999962</c:v>
                </c:pt>
                <c:pt idx="19545">
                  <c:v>-1.7099999999999937</c:v>
                </c:pt>
                <c:pt idx="19546">
                  <c:v>-1.7079999999999984</c:v>
                </c:pt>
                <c:pt idx="19547">
                  <c:v>-1.705999999999996</c:v>
                </c:pt>
                <c:pt idx="19548">
                  <c:v>-1.7040000000000006</c:v>
                </c:pt>
                <c:pt idx="19549">
                  <c:v>-1.7019999999999982</c:v>
                </c:pt>
                <c:pt idx="19550">
                  <c:v>-1.6999999999999957</c:v>
                </c:pt>
                <c:pt idx="19551">
                  <c:v>-1.6980000000000004</c:v>
                </c:pt>
                <c:pt idx="19552">
                  <c:v>-1.695999999999998</c:v>
                </c:pt>
                <c:pt idx="19553">
                  <c:v>-1.6939999999999955</c:v>
                </c:pt>
                <c:pt idx="19554">
                  <c:v>-1.6920000000000002</c:v>
                </c:pt>
                <c:pt idx="19555">
                  <c:v>-1.6899999999999977</c:v>
                </c:pt>
                <c:pt idx="19556">
                  <c:v>-1.6879999999999953</c:v>
                </c:pt>
                <c:pt idx="19557">
                  <c:v>-1.6859999999999999</c:v>
                </c:pt>
                <c:pt idx="19558">
                  <c:v>-1.6839999999999975</c:v>
                </c:pt>
                <c:pt idx="19559">
                  <c:v>-1.6819999999999951</c:v>
                </c:pt>
                <c:pt idx="19560">
                  <c:v>-1.6799999999999997</c:v>
                </c:pt>
                <c:pt idx="19561">
                  <c:v>-1.6779999999999973</c:v>
                </c:pt>
                <c:pt idx="19562">
                  <c:v>-1.6759999999999948</c:v>
                </c:pt>
                <c:pt idx="19563">
                  <c:v>-1.6739999999999995</c:v>
                </c:pt>
                <c:pt idx="19564">
                  <c:v>-1.671999999999997</c:v>
                </c:pt>
                <c:pt idx="19565">
                  <c:v>-1.6699999999999946</c:v>
                </c:pt>
                <c:pt idx="19566">
                  <c:v>-1.6679999999999993</c:v>
                </c:pt>
                <c:pt idx="19567">
                  <c:v>-1.6659999999999968</c:v>
                </c:pt>
                <c:pt idx="19568">
                  <c:v>-1.6639999999999944</c:v>
                </c:pt>
                <c:pt idx="19569">
                  <c:v>-1.661999999999999</c:v>
                </c:pt>
                <c:pt idx="19570">
                  <c:v>-1.6599999999999966</c:v>
                </c:pt>
                <c:pt idx="19571">
                  <c:v>-1.6579999999999941</c:v>
                </c:pt>
                <c:pt idx="19572">
                  <c:v>-1.6559999999999988</c:v>
                </c:pt>
                <c:pt idx="19573">
                  <c:v>-1.6539999999999964</c:v>
                </c:pt>
                <c:pt idx="19574">
                  <c:v>-1.6519999999999939</c:v>
                </c:pt>
                <c:pt idx="19575">
                  <c:v>-1.6499999999999986</c:v>
                </c:pt>
                <c:pt idx="19576">
                  <c:v>-1.6479999999999961</c:v>
                </c:pt>
                <c:pt idx="19577">
                  <c:v>-1.6459999999999937</c:v>
                </c:pt>
                <c:pt idx="19578">
                  <c:v>-1.6439999999999984</c:v>
                </c:pt>
                <c:pt idx="19579">
                  <c:v>-1.6419999999999959</c:v>
                </c:pt>
                <c:pt idx="19580">
                  <c:v>-1.6400000000000006</c:v>
                </c:pt>
                <c:pt idx="19581">
                  <c:v>-1.6379999999999981</c:v>
                </c:pt>
                <c:pt idx="19582">
                  <c:v>-1.6359999999999957</c:v>
                </c:pt>
                <c:pt idx="19583">
                  <c:v>-1.6340000000000003</c:v>
                </c:pt>
                <c:pt idx="19584">
                  <c:v>-1.6319999999999979</c:v>
                </c:pt>
                <c:pt idx="19585">
                  <c:v>-1.6299999999999955</c:v>
                </c:pt>
                <c:pt idx="19586">
                  <c:v>-1.6280000000000001</c:v>
                </c:pt>
                <c:pt idx="19587">
                  <c:v>-1.6259999999999977</c:v>
                </c:pt>
                <c:pt idx="19588">
                  <c:v>-1.6239999999999952</c:v>
                </c:pt>
                <c:pt idx="19589">
                  <c:v>-1.6219999999999999</c:v>
                </c:pt>
                <c:pt idx="19590">
                  <c:v>-1.6199999999999974</c:v>
                </c:pt>
                <c:pt idx="19591">
                  <c:v>-1.617999999999995</c:v>
                </c:pt>
                <c:pt idx="19592">
                  <c:v>-1.6159999999999997</c:v>
                </c:pt>
                <c:pt idx="19593">
                  <c:v>-1.6139999999999972</c:v>
                </c:pt>
                <c:pt idx="19594">
                  <c:v>-1.6119999999999948</c:v>
                </c:pt>
                <c:pt idx="19595">
                  <c:v>-1.6099999999999994</c:v>
                </c:pt>
                <c:pt idx="19596">
                  <c:v>-1.607999999999997</c:v>
                </c:pt>
                <c:pt idx="19597">
                  <c:v>-1.6059999999999945</c:v>
                </c:pt>
                <c:pt idx="19598">
                  <c:v>-1.6039999999999992</c:v>
                </c:pt>
                <c:pt idx="19599">
                  <c:v>-1.6019999999999968</c:v>
                </c:pt>
                <c:pt idx="19600">
                  <c:v>-1.5999999999999943</c:v>
                </c:pt>
                <c:pt idx="19601">
                  <c:v>-1.597999999999999</c:v>
                </c:pt>
                <c:pt idx="19602">
                  <c:v>-1.5959999999999965</c:v>
                </c:pt>
                <c:pt idx="19603">
                  <c:v>-1.5939999999999941</c:v>
                </c:pt>
                <c:pt idx="19604">
                  <c:v>-1.5919999999999987</c:v>
                </c:pt>
                <c:pt idx="19605">
                  <c:v>-1.5899999999999963</c:v>
                </c:pt>
                <c:pt idx="19606">
                  <c:v>-1.5879999999999939</c:v>
                </c:pt>
                <c:pt idx="19607">
                  <c:v>-1.5859999999999985</c:v>
                </c:pt>
                <c:pt idx="19608">
                  <c:v>-1.5839999999999961</c:v>
                </c:pt>
                <c:pt idx="19609">
                  <c:v>-1.5819999999999936</c:v>
                </c:pt>
                <c:pt idx="19610">
                  <c:v>-1.5799999999999983</c:v>
                </c:pt>
                <c:pt idx="19611">
                  <c:v>-1.5779999999999959</c:v>
                </c:pt>
                <c:pt idx="19612">
                  <c:v>-1.5760000000000005</c:v>
                </c:pt>
                <c:pt idx="19613">
                  <c:v>-1.5739999999999981</c:v>
                </c:pt>
                <c:pt idx="19614">
                  <c:v>-1.5719999999999956</c:v>
                </c:pt>
                <c:pt idx="19615">
                  <c:v>-1.5700000000000003</c:v>
                </c:pt>
                <c:pt idx="19616">
                  <c:v>-1.5679999999999978</c:v>
                </c:pt>
                <c:pt idx="19617">
                  <c:v>-1.5659999999999954</c:v>
                </c:pt>
                <c:pt idx="19618">
                  <c:v>-1.5640000000000001</c:v>
                </c:pt>
                <c:pt idx="19619">
                  <c:v>-1.5619999999999976</c:v>
                </c:pt>
                <c:pt idx="19620">
                  <c:v>-1.5599999999999952</c:v>
                </c:pt>
                <c:pt idx="19621">
                  <c:v>-1.5579999999999998</c:v>
                </c:pt>
                <c:pt idx="19622">
                  <c:v>-1.5559999999999974</c:v>
                </c:pt>
                <c:pt idx="19623">
                  <c:v>-1.5539999999999949</c:v>
                </c:pt>
                <c:pt idx="19624">
                  <c:v>-1.5519999999999996</c:v>
                </c:pt>
                <c:pt idx="19625">
                  <c:v>-1.5499999999999972</c:v>
                </c:pt>
                <c:pt idx="19626">
                  <c:v>-1.5479999999999947</c:v>
                </c:pt>
                <c:pt idx="19627">
                  <c:v>-1.5459999999999994</c:v>
                </c:pt>
                <c:pt idx="19628">
                  <c:v>-1.5439999999999969</c:v>
                </c:pt>
                <c:pt idx="19629">
                  <c:v>-1.5419999999999945</c:v>
                </c:pt>
                <c:pt idx="19630">
                  <c:v>-1.5399999999999991</c:v>
                </c:pt>
                <c:pt idx="19631">
                  <c:v>-1.5379999999999967</c:v>
                </c:pt>
                <c:pt idx="19632">
                  <c:v>-1.5359999999999943</c:v>
                </c:pt>
                <c:pt idx="19633">
                  <c:v>-1.5339999999999989</c:v>
                </c:pt>
                <c:pt idx="19634">
                  <c:v>-1.5319999999999965</c:v>
                </c:pt>
                <c:pt idx="19635">
                  <c:v>-1.529999999999994</c:v>
                </c:pt>
                <c:pt idx="19636">
                  <c:v>-1.5279999999999987</c:v>
                </c:pt>
                <c:pt idx="19637">
                  <c:v>-1.5259999999999962</c:v>
                </c:pt>
                <c:pt idx="19638">
                  <c:v>-1.5239999999999938</c:v>
                </c:pt>
                <c:pt idx="19639">
                  <c:v>-1.5219999999999985</c:v>
                </c:pt>
                <c:pt idx="19640">
                  <c:v>-1.519999999999996</c:v>
                </c:pt>
                <c:pt idx="19641">
                  <c:v>-1.5180000000000007</c:v>
                </c:pt>
                <c:pt idx="19642">
                  <c:v>-1.5159999999999982</c:v>
                </c:pt>
                <c:pt idx="19643">
                  <c:v>-1.5139999999999958</c:v>
                </c:pt>
                <c:pt idx="19644">
                  <c:v>-1.5120000000000005</c:v>
                </c:pt>
                <c:pt idx="19645">
                  <c:v>-1.509999999999998</c:v>
                </c:pt>
                <c:pt idx="19646">
                  <c:v>-1.5079999999999956</c:v>
                </c:pt>
                <c:pt idx="19647">
                  <c:v>-1.5060000000000002</c:v>
                </c:pt>
                <c:pt idx="19648">
                  <c:v>-1.5039999999999978</c:v>
                </c:pt>
                <c:pt idx="19649">
                  <c:v>-1.5019999999999953</c:v>
                </c:pt>
                <c:pt idx="19650">
                  <c:v>-1.5</c:v>
                </c:pt>
                <c:pt idx="19651">
                  <c:v>-1.4979999999999976</c:v>
                </c:pt>
                <c:pt idx="19652">
                  <c:v>-1.4959999999999951</c:v>
                </c:pt>
                <c:pt idx="19653">
                  <c:v>-1.4939999999999998</c:v>
                </c:pt>
                <c:pt idx="19654">
                  <c:v>-1.4919999999999973</c:v>
                </c:pt>
                <c:pt idx="19655">
                  <c:v>-1.4899999999999949</c:v>
                </c:pt>
                <c:pt idx="19656">
                  <c:v>-1.4879999999999995</c:v>
                </c:pt>
                <c:pt idx="19657">
                  <c:v>-1.4859999999999971</c:v>
                </c:pt>
                <c:pt idx="19658">
                  <c:v>-1.4839999999999947</c:v>
                </c:pt>
                <c:pt idx="19659">
                  <c:v>-1.4819999999999993</c:v>
                </c:pt>
                <c:pt idx="19660">
                  <c:v>-1.4799999999999969</c:v>
                </c:pt>
                <c:pt idx="19661">
                  <c:v>-1.4779999999999944</c:v>
                </c:pt>
                <c:pt idx="19662">
                  <c:v>-1.4759999999999991</c:v>
                </c:pt>
                <c:pt idx="19663">
                  <c:v>-1.4739999999999966</c:v>
                </c:pt>
                <c:pt idx="19664">
                  <c:v>-1.4719999999999942</c:v>
                </c:pt>
                <c:pt idx="19665">
                  <c:v>-1.4699999999999989</c:v>
                </c:pt>
                <c:pt idx="19666">
                  <c:v>-1.4679999999999964</c:v>
                </c:pt>
                <c:pt idx="19667">
                  <c:v>-1.465999999999994</c:v>
                </c:pt>
                <c:pt idx="19668">
                  <c:v>-1.4639999999999986</c:v>
                </c:pt>
                <c:pt idx="19669">
                  <c:v>-1.4619999999999962</c:v>
                </c:pt>
                <c:pt idx="19670">
                  <c:v>-1.4599999999999937</c:v>
                </c:pt>
                <c:pt idx="19671">
                  <c:v>-1.4579999999999984</c:v>
                </c:pt>
                <c:pt idx="19672">
                  <c:v>-1.455999999999996</c:v>
                </c:pt>
                <c:pt idx="19673">
                  <c:v>-1.4540000000000006</c:v>
                </c:pt>
                <c:pt idx="19674">
                  <c:v>-1.4519999999999982</c:v>
                </c:pt>
                <c:pt idx="19675">
                  <c:v>-1.4499999999999957</c:v>
                </c:pt>
                <c:pt idx="19676">
                  <c:v>-1.4480000000000004</c:v>
                </c:pt>
                <c:pt idx="19677">
                  <c:v>-1.445999999999998</c:v>
                </c:pt>
                <c:pt idx="19678">
                  <c:v>-1.4439999999999955</c:v>
                </c:pt>
                <c:pt idx="19679">
                  <c:v>-1.4420000000000002</c:v>
                </c:pt>
                <c:pt idx="19680">
                  <c:v>-1.4399999999999977</c:v>
                </c:pt>
                <c:pt idx="19681">
                  <c:v>-1.4379999999999953</c:v>
                </c:pt>
                <c:pt idx="19682">
                  <c:v>-1.4359999999999999</c:v>
                </c:pt>
                <c:pt idx="19683">
                  <c:v>-1.4339999999999975</c:v>
                </c:pt>
                <c:pt idx="19684">
                  <c:v>-1.4319999999999951</c:v>
                </c:pt>
                <c:pt idx="19685">
                  <c:v>-1.4299999999999997</c:v>
                </c:pt>
                <c:pt idx="19686">
                  <c:v>-1.4279999999999973</c:v>
                </c:pt>
                <c:pt idx="19687">
                  <c:v>-1.4259999999999948</c:v>
                </c:pt>
                <c:pt idx="19688">
                  <c:v>-1.4239999999999995</c:v>
                </c:pt>
                <c:pt idx="19689">
                  <c:v>-1.421999999999997</c:v>
                </c:pt>
                <c:pt idx="19690">
                  <c:v>-1.4199999999999946</c:v>
                </c:pt>
                <c:pt idx="19691">
                  <c:v>-1.4179999999999993</c:v>
                </c:pt>
                <c:pt idx="19692">
                  <c:v>-1.4159999999999968</c:v>
                </c:pt>
                <c:pt idx="19693">
                  <c:v>-1.4139999999999944</c:v>
                </c:pt>
                <c:pt idx="19694">
                  <c:v>-1.411999999999999</c:v>
                </c:pt>
                <c:pt idx="19695">
                  <c:v>-1.4099999999999966</c:v>
                </c:pt>
                <c:pt idx="19696">
                  <c:v>-1.4079999999999941</c:v>
                </c:pt>
                <c:pt idx="19697">
                  <c:v>-1.4059999999999988</c:v>
                </c:pt>
                <c:pt idx="19698">
                  <c:v>-1.4039999999999964</c:v>
                </c:pt>
                <c:pt idx="19699">
                  <c:v>-1.4019999999999939</c:v>
                </c:pt>
                <c:pt idx="19700">
                  <c:v>-1.3999999999999986</c:v>
                </c:pt>
                <c:pt idx="19701">
                  <c:v>-1.3979999999999961</c:v>
                </c:pt>
                <c:pt idx="19702">
                  <c:v>-1.3959999999999937</c:v>
                </c:pt>
                <c:pt idx="19703">
                  <c:v>-1.3939999999999984</c:v>
                </c:pt>
                <c:pt idx="19704">
                  <c:v>-1.3919999999999959</c:v>
                </c:pt>
                <c:pt idx="19705">
                  <c:v>-1.3900000000000006</c:v>
                </c:pt>
                <c:pt idx="19706">
                  <c:v>-1.3879999999999981</c:v>
                </c:pt>
                <c:pt idx="19707">
                  <c:v>-1.3859999999999957</c:v>
                </c:pt>
                <c:pt idx="19708">
                  <c:v>-1.3840000000000003</c:v>
                </c:pt>
                <c:pt idx="19709">
                  <c:v>-1.3819999999999979</c:v>
                </c:pt>
                <c:pt idx="19710">
                  <c:v>-1.3799999999999955</c:v>
                </c:pt>
                <c:pt idx="19711">
                  <c:v>-1.3780000000000001</c:v>
                </c:pt>
                <c:pt idx="19712">
                  <c:v>-1.3759999999999977</c:v>
                </c:pt>
                <c:pt idx="19713">
                  <c:v>-1.3739999999999952</c:v>
                </c:pt>
                <c:pt idx="19714">
                  <c:v>-1.3719999999999999</c:v>
                </c:pt>
                <c:pt idx="19715">
                  <c:v>-1.3699999999999974</c:v>
                </c:pt>
                <c:pt idx="19716">
                  <c:v>-1.367999999999995</c:v>
                </c:pt>
                <c:pt idx="19717">
                  <c:v>-1.3659999999999997</c:v>
                </c:pt>
                <c:pt idx="19718">
                  <c:v>-1.3639999999999972</c:v>
                </c:pt>
                <c:pt idx="19719">
                  <c:v>-1.3619999999999948</c:v>
                </c:pt>
                <c:pt idx="19720">
                  <c:v>-1.3599999999999994</c:v>
                </c:pt>
                <c:pt idx="19721">
                  <c:v>-1.357999999999997</c:v>
                </c:pt>
                <c:pt idx="19722">
                  <c:v>-1.3559999999999945</c:v>
                </c:pt>
                <c:pt idx="19723">
                  <c:v>-1.3539999999999992</c:v>
                </c:pt>
                <c:pt idx="19724">
                  <c:v>-1.3519999999999968</c:v>
                </c:pt>
                <c:pt idx="19725">
                  <c:v>-1.3499999999999943</c:v>
                </c:pt>
                <c:pt idx="19726">
                  <c:v>-1.347999999999999</c:v>
                </c:pt>
                <c:pt idx="19727">
                  <c:v>-1.3459999999999965</c:v>
                </c:pt>
                <c:pt idx="19728">
                  <c:v>-1.3439999999999941</c:v>
                </c:pt>
                <c:pt idx="19729">
                  <c:v>-1.3419999999999987</c:v>
                </c:pt>
                <c:pt idx="19730">
                  <c:v>-1.3399999999999963</c:v>
                </c:pt>
                <c:pt idx="19731">
                  <c:v>-1.3379999999999939</c:v>
                </c:pt>
                <c:pt idx="19732">
                  <c:v>-1.3359999999999985</c:v>
                </c:pt>
                <c:pt idx="19733">
                  <c:v>-1.3339999999999961</c:v>
                </c:pt>
                <c:pt idx="19734">
                  <c:v>-1.3319999999999936</c:v>
                </c:pt>
                <c:pt idx="19735">
                  <c:v>-1.3299999999999983</c:v>
                </c:pt>
                <c:pt idx="19736">
                  <c:v>-1.3279999999999959</c:v>
                </c:pt>
                <c:pt idx="19737">
                  <c:v>-1.3260000000000005</c:v>
                </c:pt>
                <c:pt idx="19738">
                  <c:v>-1.3239999999999981</c:v>
                </c:pt>
                <c:pt idx="19739">
                  <c:v>-1.3219999999999956</c:v>
                </c:pt>
                <c:pt idx="19740">
                  <c:v>-1.3200000000000003</c:v>
                </c:pt>
                <c:pt idx="19741">
                  <c:v>-1.3179999999999978</c:v>
                </c:pt>
                <c:pt idx="19742">
                  <c:v>-1.3159999999999954</c:v>
                </c:pt>
                <c:pt idx="19743">
                  <c:v>-1.3140000000000001</c:v>
                </c:pt>
                <c:pt idx="19744">
                  <c:v>-1.3119999999999976</c:v>
                </c:pt>
                <c:pt idx="19745">
                  <c:v>-1.3099999999999952</c:v>
                </c:pt>
                <c:pt idx="19746">
                  <c:v>-1.3079999999999998</c:v>
                </c:pt>
                <c:pt idx="19747">
                  <c:v>-1.3059999999999974</c:v>
                </c:pt>
                <c:pt idx="19748">
                  <c:v>-1.3039999999999949</c:v>
                </c:pt>
                <c:pt idx="19749">
                  <c:v>-1.3019999999999996</c:v>
                </c:pt>
                <c:pt idx="19750">
                  <c:v>-1.2999999999999972</c:v>
                </c:pt>
                <c:pt idx="19751">
                  <c:v>-1.2979999999999947</c:v>
                </c:pt>
                <c:pt idx="19752">
                  <c:v>-1.2959999999999994</c:v>
                </c:pt>
                <c:pt idx="19753">
                  <c:v>-1.2939999999999969</c:v>
                </c:pt>
                <c:pt idx="19754">
                  <c:v>-1.2919999999999945</c:v>
                </c:pt>
                <c:pt idx="19755">
                  <c:v>-1.2899999999999991</c:v>
                </c:pt>
                <c:pt idx="19756">
                  <c:v>-1.2879999999999967</c:v>
                </c:pt>
                <c:pt idx="19757">
                  <c:v>-1.2859999999999943</c:v>
                </c:pt>
                <c:pt idx="19758">
                  <c:v>-1.2839999999999989</c:v>
                </c:pt>
                <c:pt idx="19759">
                  <c:v>-1.2819999999999965</c:v>
                </c:pt>
                <c:pt idx="19760">
                  <c:v>-1.279999999999994</c:v>
                </c:pt>
                <c:pt idx="19761">
                  <c:v>-1.2779999999999987</c:v>
                </c:pt>
                <c:pt idx="19762">
                  <c:v>-1.2759999999999962</c:v>
                </c:pt>
                <c:pt idx="19763">
                  <c:v>-1.2739999999999938</c:v>
                </c:pt>
                <c:pt idx="19764">
                  <c:v>-1.2719999999999985</c:v>
                </c:pt>
                <c:pt idx="19765">
                  <c:v>-1.269999999999996</c:v>
                </c:pt>
                <c:pt idx="19766">
                  <c:v>-1.2680000000000007</c:v>
                </c:pt>
                <c:pt idx="19767">
                  <c:v>-1.2659999999999982</c:v>
                </c:pt>
                <c:pt idx="19768">
                  <c:v>-1.2639999999999958</c:v>
                </c:pt>
                <c:pt idx="19769">
                  <c:v>-1.2620000000000005</c:v>
                </c:pt>
                <c:pt idx="19770">
                  <c:v>-1.259999999999998</c:v>
                </c:pt>
                <c:pt idx="19771">
                  <c:v>-1.2579999999999956</c:v>
                </c:pt>
                <c:pt idx="19772">
                  <c:v>-1.2560000000000002</c:v>
                </c:pt>
                <c:pt idx="19773">
                  <c:v>-1.2539999999999978</c:v>
                </c:pt>
                <c:pt idx="19774">
                  <c:v>-1.2519999999999953</c:v>
                </c:pt>
                <c:pt idx="19775">
                  <c:v>-1.25</c:v>
                </c:pt>
                <c:pt idx="19776">
                  <c:v>-1.2479999999999976</c:v>
                </c:pt>
                <c:pt idx="19777">
                  <c:v>-1.2459999999999951</c:v>
                </c:pt>
                <c:pt idx="19778">
                  <c:v>-1.2439999999999998</c:v>
                </c:pt>
                <c:pt idx="19779">
                  <c:v>-1.2419999999999973</c:v>
                </c:pt>
                <c:pt idx="19780">
                  <c:v>-1.2399999999999949</c:v>
                </c:pt>
                <c:pt idx="19781">
                  <c:v>-1.2379999999999995</c:v>
                </c:pt>
                <c:pt idx="19782">
                  <c:v>-1.2359999999999971</c:v>
                </c:pt>
                <c:pt idx="19783">
                  <c:v>-1.2339999999999947</c:v>
                </c:pt>
                <c:pt idx="19784">
                  <c:v>-1.2319999999999993</c:v>
                </c:pt>
                <c:pt idx="19785">
                  <c:v>-1.2299999999999969</c:v>
                </c:pt>
                <c:pt idx="19786">
                  <c:v>-1.2279999999999944</c:v>
                </c:pt>
                <c:pt idx="19787">
                  <c:v>-1.2259999999999991</c:v>
                </c:pt>
                <c:pt idx="19788">
                  <c:v>-1.2239999999999966</c:v>
                </c:pt>
                <c:pt idx="19789">
                  <c:v>-1.2219999999999942</c:v>
                </c:pt>
                <c:pt idx="19790">
                  <c:v>-1.2199999999999989</c:v>
                </c:pt>
                <c:pt idx="19791">
                  <c:v>-1.2179999999999964</c:v>
                </c:pt>
                <c:pt idx="19792">
                  <c:v>-1.215999999999994</c:v>
                </c:pt>
                <c:pt idx="19793">
                  <c:v>-1.2139999999999986</c:v>
                </c:pt>
                <c:pt idx="19794">
                  <c:v>-1.2119999999999962</c:v>
                </c:pt>
                <c:pt idx="19795">
                  <c:v>-1.2099999999999937</c:v>
                </c:pt>
                <c:pt idx="19796">
                  <c:v>-1.2079999999999984</c:v>
                </c:pt>
                <c:pt idx="19797">
                  <c:v>-1.205999999999996</c:v>
                </c:pt>
                <c:pt idx="19798">
                  <c:v>-1.2040000000000006</c:v>
                </c:pt>
                <c:pt idx="19799">
                  <c:v>-1.2019999999999982</c:v>
                </c:pt>
                <c:pt idx="19800">
                  <c:v>-1.1999999999999957</c:v>
                </c:pt>
                <c:pt idx="19801">
                  <c:v>-1.1980000000000004</c:v>
                </c:pt>
                <c:pt idx="19802">
                  <c:v>-1.195999999999998</c:v>
                </c:pt>
                <c:pt idx="19803">
                  <c:v>-1.1939999999999955</c:v>
                </c:pt>
                <c:pt idx="19804">
                  <c:v>-1.1920000000000002</c:v>
                </c:pt>
                <c:pt idx="19805">
                  <c:v>-1.1899999999999977</c:v>
                </c:pt>
                <c:pt idx="19806">
                  <c:v>-1.1879999999999953</c:v>
                </c:pt>
                <c:pt idx="19807">
                  <c:v>-1.1859999999999999</c:v>
                </c:pt>
                <c:pt idx="19808">
                  <c:v>-1.1839999999999975</c:v>
                </c:pt>
                <c:pt idx="19809">
                  <c:v>-1.1819999999999951</c:v>
                </c:pt>
                <c:pt idx="19810">
                  <c:v>-1.1799999999999997</c:v>
                </c:pt>
                <c:pt idx="19811">
                  <c:v>-1.1779999999999973</c:v>
                </c:pt>
                <c:pt idx="19812">
                  <c:v>-1.1759999999999948</c:v>
                </c:pt>
                <c:pt idx="19813">
                  <c:v>-1.1739999999999995</c:v>
                </c:pt>
                <c:pt idx="19814">
                  <c:v>-1.171999999999997</c:v>
                </c:pt>
                <c:pt idx="19815">
                  <c:v>-1.1699999999999946</c:v>
                </c:pt>
                <c:pt idx="19816">
                  <c:v>-1.1679999999999993</c:v>
                </c:pt>
                <c:pt idx="19817">
                  <c:v>-1.1659999999999968</c:v>
                </c:pt>
                <c:pt idx="19818">
                  <c:v>-1.1639999999999944</c:v>
                </c:pt>
                <c:pt idx="19819">
                  <c:v>-1.161999999999999</c:v>
                </c:pt>
                <c:pt idx="19820">
                  <c:v>-1.1599999999999966</c:v>
                </c:pt>
                <c:pt idx="19821">
                  <c:v>-1.1579999999999941</c:v>
                </c:pt>
                <c:pt idx="19822">
                  <c:v>-1.1559999999999988</c:v>
                </c:pt>
                <c:pt idx="19823">
                  <c:v>-1.1539999999999964</c:v>
                </c:pt>
                <c:pt idx="19824">
                  <c:v>-1.1519999999999939</c:v>
                </c:pt>
                <c:pt idx="19825">
                  <c:v>-1.1499999999999986</c:v>
                </c:pt>
                <c:pt idx="19826">
                  <c:v>-1.1479999999999961</c:v>
                </c:pt>
                <c:pt idx="19827">
                  <c:v>-1.1459999999999937</c:v>
                </c:pt>
                <c:pt idx="19828">
                  <c:v>-1.1439999999999984</c:v>
                </c:pt>
                <c:pt idx="19829">
                  <c:v>-1.1419999999999959</c:v>
                </c:pt>
                <c:pt idx="19830">
                  <c:v>-1.1400000000000006</c:v>
                </c:pt>
                <c:pt idx="19831">
                  <c:v>-1.1379999999999981</c:v>
                </c:pt>
                <c:pt idx="19832">
                  <c:v>-1.1359999999999957</c:v>
                </c:pt>
                <c:pt idx="19833">
                  <c:v>-1.1340000000000003</c:v>
                </c:pt>
                <c:pt idx="19834">
                  <c:v>-1.1319999999999979</c:v>
                </c:pt>
                <c:pt idx="19835">
                  <c:v>-1.1299999999999955</c:v>
                </c:pt>
                <c:pt idx="19836">
                  <c:v>-1.1280000000000001</c:v>
                </c:pt>
                <c:pt idx="19837">
                  <c:v>-1.1259999999999977</c:v>
                </c:pt>
                <c:pt idx="19838">
                  <c:v>-1.1239999999999952</c:v>
                </c:pt>
                <c:pt idx="19839">
                  <c:v>-1.1219999999999999</c:v>
                </c:pt>
                <c:pt idx="19840">
                  <c:v>-1.1199999999999974</c:v>
                </c:pt>
                <c:pt idx="19841">
                  <c:v>-1.117999999999995</c:v>
                </c:pt>
                <c:pt idx="19842">
                  <c:v>-1.1159999999999997</c:v>
                </c:pt>
                <c:pt idx="19843">
                  <c:v>-1.1139999999999972</c:v>
                </c:pt>
                <c:pt idx="19844">
                  <c:v>-1.1119999999999948</c:v>
                </c:pt>
                <c:pt idx="19845">
                  <c:v>-1.1099999999999994</c:v>
                </c:pt>
                <c:pt idx="19846">
                  <c:v>-1.107999999999997</c:v>
                </c:pt>
                <c:pt idx="19847">
                  <c:v>-1.1059999999999945</c:v>
                </c:pt>
                <c:pt idx="19848">
                  <c:v>-1.1039999999999992</c:v>
                </c:pt>
                <c:pt idx="19849">
                  <c:v>-1.1019999999999968</c:v>
                </c:pt>
                <c:pt idx="19850">
                  <c:v>-1.0999999999999943</c:v>
                </c:pt>
                <c:pt idx="19851">
                  <c:v>-1.097999999999999</c:v>
                </c:pt>
                <c:pt idx="19852">
                  <c:v>-1.0959999999999965</c:v>
                </c:pt>
                <c:pt idx="19853">
                  <c:v>-1.0939999999999941</c:v>
                </c:pt>
                <c:pt idx="19854">
                  <c:v>-1.0919999999999987</c:v>
                </c:pt>
                <c:pt idx="19855">
                  <c:v>-1.0899999999999963</c:v>
                </c:pt>
                <c:pt idx="19856">
                  <c:v>-1.0879999999999939</c:v>
                </c:pt>
                <c:pt idx="19857">
                  <c:v>-1.0859999999999985</c:v>
                </c:pt>
                <c:pt idx="19858">
                  <c:v>-1.0839999999999961</c:v>
                </c:pt>
                <c:pt idx="19859">
                  <c:v>-1.0819999999999936</c:v>
                </c:pt>
                <c:pt idx="19860">
                  <c:v>-1.0799999999999983</c:v>
                </c:pt>
                <c:pt idx="19861">
                  <c:v>-1.0779999999999959</c:v>
                </c:pt>
                <c:pt idx="19862">
                  <c:v>-1.0760000000000005</c:v>
                </c:pt>
                <c:pt idx="19863">
                  <c:v>-1.0739999999999981</c:v>
                </c:pt>
                <c:pt idx="19864">
                  <c:v>-1.0719999999999956</c:v>
                </c:pt>
                <c:pt idx="19865">
                  <c:v>-1.0700000000000003</c:v>
                </c:pt>
                <c:pt idx="19866">
                  <c:v>-1.0679999999999978</c:v>
                </c:pt>
                <c:pt idx="19867">
                  <c:v>-1.0659999999999954</c:v>
                </c:pt>
                <c:pt idx="19868">
                  <c:v>-1.0640000000000001</c:v>
                </c:pt>
                <c:pt idx="19869">
                  <c:v>-1.0619999999999976</c:v>
                </c:pt>
                <c:pt idx="19870">
                  <c:v>-1.0599999999999952</c:v>
                </c:pt>
                <c:pt idx="19871">
                  <c:v>-1.0579999999999998</c:v>
                </c:pt>
                <c:pt idx="19872">
                  <c:v>-1.0559999999999974</c:v>
                </c:pt>
                <c:pt idx="19873">
                  <c:v>-1.0539999999999949</c:v>
                </c:pt>
                <c:pt idx="19874">
                  <c:v>-1.0519999999999996</c:v>
                </c:pt>
                <c:pt idx="19875">
                  <c:v>-1.0499999999999972</c:v>
                </c:pt>
                <c:pt idx="19876">
                  <c:v>-1.0479999999999947</c:v>
                </c:pt>
                <c:pt idx="19877">
                  <c:v>-1.0459999999999994</c:v>
                </c:pt>
                <c:pt idx="19878">
                  <c:v>-1.0439999999999969</c:v>
                </c:pt>
                <c:pt idx="19879">
                  <c:v>-1.0419999999999945</c:v>
                </c:pt>
                <c:pt idx="19880">
                  <c:v>-1.0399999999999991</c:v>
                </c:pt>
                <c:pt idx="19881">
                  <c:v>-1.0379999999999967</c:v>
                </c:pt>
                <c:pt idx="19882">
                  <c:v>-1.0359999999999943</c:v>
                </c:pt>
                <c:pt idx="19883">
                  <c:v>-1.0339999999999989</c:v>
                </c:pt>
                <c:pt idx="19884">
                  <c:v>-1.0319999999999965</c:v>
                </c:pt>
                <c:pt idx="19885">
                  <c:v>-1.029999999999994</c:v>
                </c:pt>
                <c:pt idx="19886">
                  <c:v>-1.0279999999999987</c:v>
                </c:pt>
                <c:pt idx="19887">
                  <c:v>-1.0259999999999962</c:v>
                </c:pt>
                <c:pt idx="19888">
                  <c:v>-1.0239999999999938</c:v>
                </c:pt>
                <c:pt idx="19889">
                  <c:v>-1.0219999999999985</c:v>
                </c:pt>
                <c:pt idx="19890">
                  <c:v>-1.019999999999996</c:v>
                </c:pt>
                <c:pt idx="19891">
                  <c:v>-1.0180000000000007</c:v>
                </c:pt>
                <c:pt idx="19892">
                  <c:v>-1.0159999999999982</c:v>
                </c:pt>
                <c:pt idx="19893">
                  <c:v>-1.0139999999999958</c:v>
                </c:pt>
                <c:pt idx="19894">
                  <c:v>-1.0120000000000005</c:v>
                </c:pt>
                <c:pt idx="19895">
                  <c:v>-1.009999999999998</c:v>
                </c:pt>
                <c:pt idx="19896">
                  <c:v>-1.0079999999999956</c:v>
                </c:pt>
                <c:pt idx="19897">
                  <c:v>-1.0060000000000002</c:v>
                </c:pt>
                <c:pt idx="19898">
                  <c:v>-1.0039999999999978</c:v>
                </c:pt>
                <c:pt idx="19899">
                  <c:v>-1.0019999999999953</c:v>
                </c:pt>
                <c:pt idx="19900">
                  <c:v>-1</c:v>
                </c:pt>
                <c:pt idx="19901">
                  <c:v>-0.99799999999999756</c:v>
                </c:pt>
                <c:pt idx="19902">
                  <c:v>-0.99599999999999511</c:v>
                </c:pt>
                <c:pt idx="19903">
                  <c:v>-0.99399999999999977</c:v>
                </c:pt>
                <c:pt idx="19904">
                  <c:v>-0.99199999999999733</c:v>
                </c:pt>
                <c:pt idx="19905">
                  <c:v>-0.98999999999999488</c:v>
                </c:pt>
                <c:pt idx="19906">
                  <c:v>-0.98799999999999955</c:v>
                </c:pt>
                <c:pt idx="19907">
                  <c:v>-0.9859999999999971</c:v>
                </c:pt>
                <c:pt idx="19908">
                  <c:v>-0.98399999999999466</c:v>
                </c:pt>
                <c:pt idx="19909">
                  <c:v>-0.98199999999999932</c:v>
                </c:pt>
                <c:pt idx="19910">
                  <c:v>-0.97999999999999687</c:v>
                </c:pt>
                <c:pt idx="19911">
                  <c:v>-0.97799999999999443</c:v>
                </c:pt>
                <c:pt idx="19912">
                  <c:v>-0.97599999999999909</c:v>
                </c:pt>
                <c:pt idx="19913">
                  <c:v>-0.97399999999999665</c:v>
                </c:pt>
                <c:pt idx="19914">
                  <c:v>-0.9719999999999942</c:v>
                </c:pt>
                <c:pt idx="19915">
                  <c:v>-0.96999999999999886</c:v>
                </c:pt>
                <c:pt idx="19916">
                  <c:v>-0.96799999999999642</c:v>
                </c:pt>
                <c:pt idx="19917">
                  <c:v>-0.96599999999999397</c:v>
                </c:pt>
                <c:pt idx="19918">
                  <c:v>-0.96399999999999864</c:v>
                </c:pt>
                <c:pt idx="19919">
                  <c:v>-0.96199999999999619</c:v>
                </c:pt>
                <c:pt idx="19920">
                  <c:v>-0.95999999999999375</c:v>
                </c:pt>
                <c:pt idx="19921">
                  <c:v>-0.95799999999999841</c:v>
                </c:pt>
                <c:pt idx="19922">
                  <c:v>-0.95599999999999596</c:v>
                </c:pt>
                <c:pt idx="19923">
                  <c:v>-0.95400000000000063</c:v>
                </c:pt>
                <c:pt idx="19924">
                  <c:v>-0.95199999999999818</c:v>
                </c:pt>
                <c:pt idx="19925">
                  <c:v>-0.94999999999999574</c:v>
                </c:pt>
                <c:pt idx="19926">
                  <c:v>-0.9480000000000004</c:v>
                </c:pt>
                <c:pt idx="19927">
                  <c:v>-0.94599999999999795</c:v>
                </c:pt>
                <c:pt idx="19928">
                  <c:v>-0.94399999999999551</c:v>
                </c:pt>
                <c:pt idx="19929">
                  <c:v>-0.94200000000000017</c:v>
                </c:pt>
                <c:pt idx="19930">
                  <c:v>-0.93999999999999773</c:v>
                </c:pt>
                <c:pt idx="19931">
                  <c:v>-0.93799999999999528</c:v>
                </c:pt>
                <c:pt idx="19932">
                  <c:v>-0.93599999999999994</c:v>
                </c:pt>
                <c:pt idx="19933">
                  <c:v>-0.9339999999999975</c:v>
                </c:pt>
                <c:pt idx="19934">
                  <c:v>-0.93199999999999505</c:v>
                </c:pt>
                <c:pt idx="19935">
                  <c:v>-0.92999999999999972</c:v>
                </c:pt>
                <c:pt idx="19936">
                  <c:v>-0.92799999999999727</c:v>
                </c:pt>
                <c:pt idx="19937">
                  <c:v>-0.92599999999999483</c:v>
                </c:pt>
                <c:pt idx="19938">
                  <c:v>-0.92399999999999949</c:v>
                </c:pt>
                <c:pt idx="19939">
                  <c:v>-0.92199999999999704</c:v>
                </c:pt>
                <c:pt idx="19940">
                  <c:v>-0.9199999999999946</c:v>
                </c:pt>
                <c:pt idx="19941">
                  <c:v>-0.91799999999999926</c:v>
                </c:pt>
                <c:pt idx="19942">
                  <c:v>-0.91599999999999682</c:v>
                </c:pt>
                <c:pt idx="19943">
                  <c:v>-0.91399999999999437</c:v>
                </c:pt>
                <c:pt idx="19944">
                  <c:v>-0.91199999999999903</c:v>
                </c:pt>
                <c:pt idx="19945">
                  <c:v>-0.90999999999999659</c:v>
                </c:pt>
                <c:pt idx="19946">
                  <c:v>-0.90799999999999415</c:v>
                </c:pt>
                <c:pt idx="19947">
                  <c:v>-0.90599999999999881</c:v>
                </c:pt>
                <c:pt idx="19948">
                  <c:v>-0.90399999999999636</c:v>
                </c:pt>
                <c:pt idx="19949">
                  <c:v>-0.90199999999999392</c:v>
                </c:pt>
                <c:pt idx="19950">
                  <c:v>-0.89999999999999858</c:v>
                </c:pt>
                <c:pt idx="19951">
                  <c:v>-0.89799999999999613</c:v>
                </c:pt>
                <c:pt idx="19952">
                  <c:v>-0.89599999999999369</c:v>
                </c:pt>
                <c:pt idx="19953">
                  <c:v>-0.89399999999999835</c:v>
                </c:pt>
                <c:pt idx="19954">
                  <c:v>-0.89199999999999591</c:v>
                </c:pt>
                <c:pt idx="19955">
                  <c:v>-0.89000000000000057</c:v>
                </c:pt>
                <c:pt idx="19956">
                  <c:v>-0.88799999999999812</c:v>
                </c:pt>
                <c:pt idx="19957">
                  <c:v>-0.88599999999999568</c:v>
                </c:pt>
                <c:pt idx="19958">
                  <c:v>-0.88400000000000034</c:v>
                </c:pt>
                <c:pt idx="19959">
                  <c:v>-0.8819999999999979</c:v>
                </c:pt>
                <c:pt idx="19960">
                  <c:v>-0.87999999999999545</c:v>
                </c:pt>
                <c:pt idx="19961">
                  <c:v>-0.87800000000000011</c:v>
                </c:pt>
                <c:pt idx="19962">
                  <c:v>-0.87599999999999767</c:v>
                </c:pt>
                <c:pt idx="19963">
                  <c:v>-0.87399999999999523</c:v>
                </c:pt>
                <c:pt idx="19964">
                  <c:v>-0.87199999999999989</c:v>
                </c:pt>
                <c:pt idx="19965">
                  <c:v>-0.86999999999999744</c:v>
                </c:pt>
                <c:pt idx="19966">
                  <c:v>-0.867999999999995</c:v>
                </c:pt>
                <c:pt idx="19967">
                  <c:v>-0.86599999999999966</c:v>
                </c:pt>
                <c:pt idx="19968">
                  <c:v>-0.86399999999999721</c:v>
                </c:pt>
                <c:pt idx="19969">
                  <c:v>-0.86199999999999477</c:v>
                </c:pt>
                <c:pt idx="19970">
                  <c:v>-0.85999999999999943</c:v>
                </c:pt>
                <c:pt idx="19971">
                  <c:v>-0.85799999999999699</c:v>
                </c:pt>
                <c:pt idx="19972">
                  <c:v>-0.85599999999999454</c:v>
                </c:pt>
                <c:pt idx="19973">
                  <c:v>-0.8539999999999992</c:v>
                </c:pt>
                <c:pt idx="19974">
                  <c:v>-0.85199999999999676</c:v>
                </c:pt>
                <c:pt idx="19975">
                  <c:v>-0.84999999999999432</c:v>
                </c:pt>
                <c:pt idx="19976">
                  <c:v>-0.84799999999999898</c:v>
                </c:pt>
                <c:pt idx="19977">
                  <c:v>-0.84599999999999653</c:v>
                </c:pt>
                <c:pt idx="19978">
                  <c:v>-0.84399999999999409</c:v>
                </c:pt>
                <c:pt idx="19979">
                  <c:v>-0.84199999999999875</c:v>
                </c:pt>
                <c:pt idx="19980">
                  <c:v>-0.83999999999999631</c:v>
                </c:pt>
                <c:pt idx="19981">
                  <c:v>-0.83799999999999386</c:v>
                </c:pt>
                <c:pt idx="19982">
                  <c:v>-0.83599999999999852</c:v>
                </c:pt>
                <c:pt idx="19983">
                  <c:v>-0.83399999999999608</c:v>
                </c:pt>
                <c:pt idx="19984">
                  <c:v>-0.83199999999999363</c:v>
                </c:pt>
                <c:pt idx="19985">
                  <c:v>-0.82999999999999829</c:v>
                </c:pt>
                <c:pt idx="19986">
                  <c:v>-0.82799999999999585</c:v>
                </c:pt>
                <c:pt idx="19987">
                  <c:v>-0.82600000000000051</c:v>
                </c:pt>
                <c:pt idx="19988">
                  <c:v>-0.82399999999999807</c:v>
                </c:pt>
                <c:pt idx="19989">
                  <c:v>-0.82199999999999562</c:v>
                </c:pt>
                <c:pt idx="19990">
                  <c:v>-0.82000000000000028</c:v>
                </c:pt>
                <c:pt idx="19991">
                  <c:v>-0.81799999999999784</c:v>
                </c:pt>
                <c:pt idx="19992">
                  <c:v>-0.8159999999999954</c:v>
                </c:pt>
                <c:pt idx="19993">
                  <c:v>-0.81400000000000006</c:v>
                </c:pt>
                <c:pt idx="19994">
                  <c:v>-0.81199999999999761</c:v>
                </c:pt>
                <c:pt idx="19995">
                  <c:v>-0.80999999999999517</c:v>
                </c:pt>
                <c:pt idx="19996">
                  <c:v>-0.80799999999999983</c:v>
                </c:pt>
                <c:pt idx="19997">
                  <c:v>-0.80599999999999739</c:v>
                </c:pt>
                <c:pt idx="19998">
                  <c:v>-0.80399999999999494</c:v>
                </c:pt>
                <c:pt idx="19999">
                  <c:v>-0.8019999999999996</c:v>
                </c:pt>
                <c:pt idx="20000">
                  <c:v>-0.79999999999999716</c:v>
                </c:pt>
                <c:pt idx="20001">
                  <c:v>-0.79799999999999471</c:v>
                </c:pt>
                <c:pt idx="20002">
                  <c:v>-0.79599999999999937</c:v>
                </c:pt>
                <c:pt idx="20003">
                  <c:v>-0.79399999999999693</c:v>
                </c:pt>
                <c:pt idx="20004">
                  <c:v>-0.79199999999999449</c:v>
                </c:pt>
                <c:pt idx="20005">
                  <c:v>-0.78999999999999915</c:v>
                </c:pt>
                <c:pt idx="20006">
                  <c:v>-0.7879999999999967</c:v>
                </c:pt>
                <c:pt idx="20007">
                  <c:v>-0.78599999999999426</c:v>
                </c:pt>
                <c:pt idx="20008">
                  <c:v>-0.78399999999999892</c:v>
                </c:pt>
                <c:pt idx="20009">
                  <c:v>-0.78199999999999648</c:v>
                </c:pt>
                <c:pt idx="20010">
                  <c:v>-0.77999999999999403</c:v>
                </c:pt>
                <c:pt idx="20011">
                  <c:v>-0.77799999999999869</c:v>
                </c:pt>
                <c:pt idx="20012">
                  <c:v>-0.77599999999999625</c:v>
                </c:pt>
                <c:pt idx="20013">
                  <c:v>-0.7739999999999938</c:v>
                </c:pt>
                <c:pt idx="20014">
                  <c:v>-0.77199999999999847</c:v>
                </c:pt>
                <c:pt idx="20015">
                  <c:v>-0.76999999999999602</c:v>
                </c:pt>
                <c:pt idx="20016">
                  <c:v>-0.76800000000000068</c:v>
                </c:pt>
                <c:pt idx="20017">
                  <c:v>-0.76599999999999824</c:v>
                </c:pt>
                <c:pt idx="20018">
                  <c:v>-0.76399999999999579</c:v>
                </c:pt>
                <c:pt idx="20019">
                  <c:v>-0.76200000000000045</c:v>
                </c:pt>
                <c:pt idx="20020">
                  <c:v>-0.75999999999999801</c:v>
                </c:pt>
                <c:pt idx="20021">
                  <c:v>-0.75799999999999557</c:v>
                </c:pt>
                <c:pt idx="20022">
                  <c:v>-0.75600000000000023</c:v>
                </c:pt>
                <c:pt idx="20023">
                  <c:v>-0.75399999999999778</c:v>
                </c:pt>
                <c:pt idx="20024">
                  <c:v>-0.75199999999999534</c:v>
                </c:pt>
                <c:pt idx="20025">
                  <c:v>-0.75</c:v>
                </c:pt>
                <c:pt idx="20026">
                  <c:v>-0.74799999999999756</c:v>
                </c:pt>
                <c:pt idx="20027">
                  <c:v>-0.74599999999999511</c:v>
                </c:pt>
                <c:pt idx="20028">
                  <c:v>-0.74399999999999977</c:v>
                </c:pt>
                <c:pt idx="20029">
                  <c:v>-0.74199999999999733</c:v>
                </c:pt>
                <c:pt idx="20030">
                  <c:v>-0.73999999999999488</c:v>
                </c:pt>
                <c:pt idx="20031">
                  <c:v>-0.73799999999999955</c:v>
                </c:pt>
                <c:pt idx="20032">
                  <c:v>-0.7359999999999971</c:v>
                </c:pt>
                <c:pt idx="20033">
                  <c:v>-0.73399999999999466</c:v>
                </c:pt>
                <c:pt idx="20034">
                  <c:v>-0.73199999999999932</c:v>
                </c:pt>
                <c:pt idx="20035">
                  <c:v>-0.72999999999999687</c:v>
                </c:pt>
                <c:pt idx="20036">
                  <c:v>-0.72799999999999443</c:v>
                </c:pt>
                <c:pt idx="20037">
                  <c:v>-0.72599999999999909</c:v>
                </c:pt>
                <c:pt idx="20038">
                  <c:v>-0.72399999999999665</c:v>
                </c:pt>
                <c:pt idx="20039">
                  <c:v>-0.7219999999999942</c:v>
                </c:pt>
                <c:pt idx="20040">
                  <c:v>-0.71999999999999886</c:v>
                </c:pt>
                <c:pt idx="20041">
                  <c:v>-0.71799999999999642</c:v>
                </c:pt>
                <c:pt idx="20042">
                  <c:v>-0.71599999999999397</c:v>
                </c:pt>
                <c:pt idx="20043">
                  <c:v>-0.71399999999999864</c:v>
                </c:pt>
                <c:pt idx="20044">
                  <c:v>-0.71199999999999619</c:v>
                </c:pt>
                <c:pt idx="20045">
                  <c:v>-0.70999999999999375</c:v>
                </c:pt>
                <c:pt idx="20046">
                  <c:v>-0.70799999999999841</c:v>
                </c:pt>
                <c:pt idx="20047">
                  <c:v>-0.70599999999999596</c:v>
                </c:pt>
                <c:pt idx="20048">
                  <c:v>-0.70400000000000063</c:v>
                </c:pt>
                <c:pt idx="20049">
                  <c:v>-0.70199999999999818</c:v>
                </c:pt>
                <c:pt idx="20050">
                  <c:v>-0.69999999999999574</c:v>
                </c:pt>
                <c:pt idx="20051">
                  <c:v>-0.6980000000000004</c:v>
                </c:pt>
                <c:pt idx="20052">
                  <c:v>-0.69599999999999795</c:v>
                </c:pt>
                <c:pt idx="20053">
                  <c:v>-0.69399999999999551</c:v>
                </c:pt>
                <c:pt idx="20054">
                  <c:v>-0.69200000000000017</c:v>
                </c:pt>
                <c:pt idx="20055">
                  <c:v>-0.68999999999999773</c:v>
                </c:pt>
                <c:pt idx="20056">
                  <c:v>-0.68799999999999528</c:v>
                </c:pt>
                <c:pt idx="20057">
                  <c:v>-0.68599999999999994</c:v>
                </c:pt>
                <c:pt idx="20058">
                  <c:v>-0.6839999999999975</c:v>
                </c:pt>
                <c:pt idx="20059">
                  <c:v>-0.68199999999999505</c:v>
                </c:pt>
                <c:pt idx="20060">
                  <c:v>-0.67999999999999972</c:v>
                </c:pt>
                <c:pt idx="20061">
                  <c:v>-0.67799999999999727</c:v>
                </c:pt>
                <c:pt idx="20062">
                  <c:v>-0.67599999999999483</c:v>
                </c:pt>
                <c:pt idx="20063">
                  <c:v>-0.67399999999999949</c:v>
                </c:pt>
                <c:pt idx="20064">
                  <c:v>-0.67199999999999704</c:v>
                </c:pt>
                <c:pt idx="20065">
                  <c:v>-0.6699999999999946</c:v>
                </c:pt>
                <c:pt idx="20066">
                  <c:v>-0.66799999999999926</c:v>
                </c:pt>
                <c:pt idx="20067">
                  <c:v>-0.66599999999999682</c:v>
                </c:pt>
                <c:pt idx="20068">
                  <c:v>-0.66399999999999437</c:v>
                </c:pt>
                <c:pt idx="20069">
                  <c:v>-0.66199999999999903</c:v>
                </c:pt>
                <c:pt idx="20070">
                  <c:v>-0.65999999999999659</c:v>
                </c:pt>
                <c:pt idx="20071">
                  <c:v>-0.65799999999999415</c:v>
                </c:pt>
                <c:pt idx="20072">
                  <c:v>-0.65599999999999881</c:v>
                </c:pt>
                <c:pt idx="20073">
                  <c:v>-0.65399999999999636</c:v>
                </c:pt>
                <c:pt idx="20074">
                  <c:v>-0.65199999999999392</c:v>
                </c:pt>
                <c:pt idx="20075">
                  <c:v>-0.64999999999999858</c:v>
                </c:pt>
                <c:pt idx="20076">
                  <c:v>-0.64799999999999613</c:v>
                </c:pt>
                <c:pt idx="20077">
                  <c:v>-0.64599999999999369</c:v>
                </c:pt>
                <c:pt idx="20078">
                  <c:v>-0.64399999999999835</c:v>
                </c:pt>
                <c:pt idx="20079">
                  <c:v>-0.64199999999999591</c:v>
                </c:pt>
                <c:pt idx="20080">
                  <c:v>-0.64000000000000057</c:v>
                </c:pt>
                <c:pt idx="20081">
                  <c:v>-0.63799999999999812</c:v>
                </c:pt>
                <c:pt idx="20082">
                  <c:v>-0.63599999999999568</c:v>
                </c:pt>
                <c:pt idx="20083">
                  <c:v>-0.63400000000000034</c:v>
                </c:pt>
                <c:pt idx="20084">
                  <c:v>-0.6319999999999979</c:v>
                </c:pt>
                <c:pt idx="20085">
                  <c:v>-0.62999999999999545</c:v>
                </c:pt>
                <c:pt idx="20086">
                  <c:v>-0.62800000000000011</c:v>
                </c:pt>
                <c:pt idx="20087">
                  <c:v>-0.62599999999999767</c:v>
                </c:pt>
                <c:pt idx="20088">
                  <c:v>-0.62399999999999523</c:v>
                </c:pt>
                <c:pt idx="20089">
                  <c:v>-0.62199999999999989</c:v>
                </c:pt>
                <c:pt idx="20090">
                  <c:v>-0.61999999999999744</c:v>
                </c:pt>
                <c:pt idx="20091">
                  <c:v>-0.617999999999995</c:v>
                </c:pt>
                <c:pt idx="20092">
                  <c:v>-0.61599999999999966</c:v>
                </c:pt>
                <c:pt idx="20093">
                  <c:v>-0.61399999999999721</c:v>
                </c:pt>
                <c:pt idx="20094">
                  <c:v>-0.61199999999999477</c:v>
                </c:pt>
                <c:pt idx="20095">
                  <c:v>-0.60999999999999943</c:v>
                </c:pt>
                <c:pt idx="20096">
                  <c:v>-0.60799999999999699</c:v>
                </c:pt>
                <c:pt idx="20097">
                  <c:v>-0.60599999999999454</c:v>
                </c:pt>
                <c:pt idx="20098">
                  <c:v>-0.6039999999999992</c:v>
                </c:pt>
                <c:pt idx="20099">
                  <c:v>-0.60199999999999676</c:v>
                </c:pt>
                <c:pt idx="20100">
                  <c:v>-0.59999999999999432</c:v>
                </c:pt>
                <c:pt idx="20101">
                  <c:v>-0.59799999999999898</c:v>
                </c:pt>
                <c:pt idx="20102">
                  <c:v>-0.59599999999999653</c:v>
                </c:pt>
                <c:pt idx="20103">
                  <c:v>-0.59399999999999409</c:v>
                </c:pt>
                <c:pt idx="20104">
                  <c:v>-0.59199999999999875</c:v>
                </c:pt>
                <c:pt idx="20105">
                  <c:v>-0.58999999999999631</c:v>
                </c:pt>
                <c:pt idx="20106">
                  <c:v>-0.58799999999999386</c:v>
                </c:pt>
                <c:pt idx="20107">
                  <c:v>-0.58599999999999852</c:v>
                </c:pt>
                <c:pt idx="20108">
                  <c:v>-0.58399999999999608</c:v>
                </c:pt>
                <c:pt idx="20109">
                  <c:v>-0.58199999999999363</c:v>
                </c:pt>
                <c:pt idx="20110">
                  <c:v>-0.57999999999999829</c:v>
                </c:pt>
                <c:pt idx="20111">
                  <c:v>-0.57799999999999585</c:v>
                </c:pt>
                <c:pt idx="20112">
                  <c:v>-0.57600000000000051</c:v>
                </c:pt>
                <c:pt idx="20113">
                  <c:v>-0.57399999999999807</c:v>
                </c:pt>
                <c:pt idx="20114">
                  <c:v>-0.57199999999999562</c:v>
                </c:pt>
                <c:pt idx="20115">
                  <c:v>-0.57000000000000028</c:v>
                </c:pt>
                <c:pt idx="20116">
                  <c:v>-0.56799999999999784</c:v>
                </c:pt>
                <c:pt idx="20117">
                  <c:v>-0.5659999999999954</c:v>
                </c:pt>
                <c:pt idx="20118">
                  <c:v>-0.56400000000000006</c:v>
                </c:pt>
                <c:pt idx="20119">
                  <c:v>-0.56199999999999761</c:v>
                </c:pt>
                <c:pt idx="20120">
                  <c:v>-0.55999999999999517</c:v>
                </c:pt>
                <c:pt idx="20121">
                  <c:v>-0.55799999999999983</c:v>
                </c:pt>
                <c:pt idx="20122">
                  <c:v>-0.55599999999999739</c:v>
                </c:pt>
                <c:pt idx="20123">
                  <c:v>-0.55399999999999494</c:v>
                </c:pt>
                <c:pt idx="20124">
                  <c:v>-0.5519999999999996</c:v>
                </c:pt>
                <c:pt idx="20125">
                  <c:v>-0.54999999999999716</c:v>
                </c:pt>
                <c:pt idx="20126">
                  <c:v>-0.54799999999999471</c:v>
                </c:pt>
                <c:pt idx="20127">
                  <c:v>-0.54599999999999937</c:v>
                </c:pt>
                <c:pt idx="20128">
                  <c:v>-0.54399999999999693</c:v>
                </c:pt>
                <c:pt idx="20129">
                  <c:v>-0.54199999999999449</c:v>
                </c:pt>
                <c:pt idx="20130">
                  <c:v>-0.53999999999999915</c:v>
                </c:pt>
                <c:pt idx="20131">
                  <c:v>-0.5379999999999967</c:v>
                </c:pt>
                <c:pt idx="20132">
                  <c:v>-0.53599999999999426</c:v>
                </c:pt>
                <c:pt idx="20133">
                  <c:v>-0.53399999999999892</c:v>
                </c:pt>
                <c:pt idx="20134">
                  <c:v>-0.53199999999999648</c:v>
                </c:pt>
                <c:pt idx="20135">
                  <c:v>-0.52999999999999403</c:v>
                </c:pt>
                <c:pt idx="20136">
                  <c:v>-0.52799999999999869</c:v>
                </c:pt>
                <c:pt idx="20137">
                  <c:v>-0.52599999999999625</c:v>
                </c:pt>
                <c:pt idx="20138">
                  <c:v>-0.5239999999999938</c:v>
                </c:pt>
                <c:pt idx="20139">
                  <c:v>-0.52199999999999847</c:v>
                </c:pt>
                <c:pt idx="20140">
                  <c:v>-0.51999999999999602</c:v>
                </c:pt>
                <c:pt idx="20141">
                  <c:v>-0.51800000000000068</c:v>
                </c:pt>
                <c:pt idx="20142">
                  <c:v>-0.51599999999999824</c:v>
                </c:pt>
                <c:pt idx="20143">
                  <c:v>-0.51399999999999579</c:v>
                </c:pt>
                <c:pt idx="20144">
                  <c:v>-0.51200000000000045</c:v>
                </c:pt>
                <c:pt idx="20145">
                  <c:v>-0.50999999999999801</c:v>
                </c:pt>
                <c:pt idx="20146">
                  <c:v>-0.50799999999999557</c:v>
                </c:pt>
                <c:pt idx="20147">
                  <c:v>-0.50600000000000023</c:v>
                </c:pt>
                <c:pt idx="20148">
                  <c:v>-0.50399999999999778</c:v>
                </c:pt>
                <c:pt idx="20149">
                  <c:v>-0.50199999999999534</c:v>
                </c:pt>
                <c:pt idx="20150">
                  <c:v>-0.5</c:v>
                </c:pt>
                <c:pt idx="20151">
                  <c:v>-0.49799999999999756</c:v>
                </c:pt>
                <c:pt idx="20152">
                  <c:v>-0.49599999999999511</c:v>
                </c:pt>
                <c:pt idx="20153">
                  <c:v>-0.49399999999999977</c:v>
                </c:pt>
                <c:pt idx="20154">
                  <c:v>-0.49199999999999733</c:v>
                </c:pt>
                <c:pt idx="20155">
                  <c:v>-0.48999999999999488</c:v>
                </c:pt>
                <c:pt idx="20156">
                  <c:v>-0.48799999999999955</c:v>
                </c:pt>
                <c:pt idx="20157">
                  <c:v>-0.4859999999999971</c:v>
                </c:pt>
                <c:pt idx="20158">
                  <c:v>-0.48399999999999466</c:v>
                </c:pt>
                <c:pt idx="20159">
                  <c:v>-0.48199999999999932</c:v>
                </c:pt>
                <c:pt idx="20160">
                  <c:v>-0.47999999999999687</c:v>
                </c:pt>
                <c:pt idx="20161">
                  <c:v>-0.47799999999999443</c:v>
                </c:pt>
                <c:pt idx="20162">
                  <c:v>-0.47599999999999909</c:v>
                </c:pt>
                <c:pt idx="20163">
                  <c:v>-0.47399999999999665</c:v>
                </c:pt>
                <c:pt idx="20164">
                  <c:v>-0.4719999999999942</c:v>
                </c:pt>
                <c:pt idx="20165">
                  <c:v>-0.46999999999999886</c:v>
                </c:pt>
                <c:pt idx="20166">
                  <c:v>-0.46799999999999642</c:v>
                </c:pt>
                <c:pt idx="20167">
                  <c:v>-0.46599999999999397</c:v>
                </c:pt>
                <c:pt idx="20168">
                  <c:v>-0.46399999999999864</c:v>
                </c:pt>
                <c:pt idx="20169">
                  <c:v>-0.46199999999999619</c:v>
                </c:pt>
                <c:pt idx="20170">
                  <c:v>-0.45999999999999375</c:v>
                </c:pt>
                <c:pt idx="20171">
                  <c:v>-0.45799999999999841</c:v>
                </c:pt>
                <c:pt idx="20172">
                  <c:v>-0.45599999999999596</c:v>
                </c:pt>
                <c:pt idx="20173">
                  <c:v>-0.45400000000000063</c:v>
                </c:pt>
                <c:pt idx="20174">
                  <c:v>-0.45199999999999818</c:v>
                </c:pt>
                <c:pt idx="20175">
                  <c:v>-0.44999999999999574</c:v>
                </c:pt>
                <c:pt idx="20176">
                  <c:v>-0.4480000000000004</c:v>
                </c:pt>
                <c:pt idx="20177">
                  <c:v>-0.44599999999999795</c:v>
                </c:pt>
                <c:pt idx="20178">
                  <c:v>-0.44399999999999551</c:v>
                </c:pt>
                <c:pt idx="20179">
                  <c:v>-0.44200000000000017</c:v>
                </c:pt>
                <c:pt idx="20180">
                  <c:v>-0.43999999999999773</c:v>
                </c:pt>
                <c:pt idx="20181">
                  <c:v>-0.43799999999999528</c:v>
                </c:pt>
                <c:pt idx="20182">
                  <c:v>-0.43599999999999994</c:v>
                </c:pt>
                <c:pt idx="20183">
                  <c:v>-0.4339999999999975</c:v>
                </c:pt>
                <c:pt idx="20184">
                  <c:v>-0.43199999999999505</c:v>
                </c:pt>
                <c:pt idx="20185">
                  <c:v>-0.42999999999999972</c:v>
                </c:pt>
                <c:pt idx="20186">
                  <c:v>-0.42799999999999727</c:v>
                </c:pt>
                <c:pt idx="20187">
                  <c:v>-0.42599999999999483</c:v>
                </c:pt>
                <c:pt idx="20188">
                  <c:v>-0.42399999999999949</c:v>
                </c:pt>
                <c:pt idx="20189">
                  <c:v>-0.42199999999999704</c:v>
                </c:pt>
                <c:pt idx="20190">
                  <c:v>-0.4199999999999946</c:v>
                </c:pt>
                <c:pt idx="20191">
                  <c:v>-0.41799999999999926</c:v>
                </c:pt>
                <c:pt idx="20192">
                  <c:v>-0.41599999999999682</c:v>
                </c:pt>
                <c:pt idx="20193">
                  <c:v>-0.41399999999999437</c:v>
                </c:pt>
                <c:pt idx="20194">
                  <c:v>-0.41199999999999903</c:v>
                </c:pt>
                <c:pt idx="20195">
                  <c:v>-0.40999999999999659</c:v>
                </c:pt>
                <c:pt idx="20196">
                  <c:v>-0.40799999999999415</c:v>
                </c:pt>
                <c:pt idx="20197">
                  <c:v>-0.40599999999999881</c:v>
                </c:pt>
                <c:pt idx="20198">
                  <c:v>-0.40399999999999636</c:v>
                </c:pt>
                <c:pt idx="20199">
                  <c:v>-0.40199999999999392</c:v>
                </c:pt>
                <c:pt idx="20200">
                  <c:v>-0.39999999999999858</c:v>
                </c:pt>
                <c:pt idx="20201">
                  <c:v>-0.39799999999999613</c:v>
                </c:pt>
                <c:pt idx="20202">
                  <c:v>-0.39599999999999369</c:v>
                </c:pt>
                <c:pt idx="20203">
                  <c:v>-0.39399999999999835</c:v>
                </c:pt>
                <c:pt idx="20204">
                  <c:v>-0.39199999999999591</c:v>
                </c:pt>
                <c:pt idx="20205">
                  <c:v>-0.39000000000000057</c:v>
                </c:pt>
                <c:pt idx="20206">
                  <c:v>-0.38799999999999812</c:v>
                </c:pt>
                <c:pt idx="20207">
                  <c:v>-0.38599999999999568</c:v>
                </c:pt>
                <c:pt idx="20208">
                  <c:v>-0.38400000000000034</c:v>
                </c:pt>
                <c:pt idx="20209">
                  <c:v>-0.3819999999999979</c:v>
                </c:pt>
                <c:pt idx="20210">
                  <c:v>-0.37999999999999545</c:v>
                </c:pt>
                <c:pt idx="20211">
                  <c:v>-0.37800000000000011</c:v>
                </c:pt>
                <c:pt idx="20212">
                  <c:v>-0.37599999999999767</c:v>
                </c:pt>
                <c:pt idx="20213">
                  <c:v>-0.37399999999999523</c:v>
                </c:pt>
                <c:pt idx="20214">
                  <c:v>-0.37199999999999989</c:v>
                </c:pt>
                <c:pt idx="20215">
                  <c:v>-0.36999999999999744</c:v>
                </c:pt>
                <c:pt idx="20216">
                  <c:v>-0.367999999999995</c:v>
                </c:pt>
                <c:pt idx="20217">
                  <c:v>-0.36599999999999966</c:v>
                </c:pt>
                <c:pt idx="20218">
                  <c:v>-0.36399999999999721</c:v>
                </c:pt>
                <c:pt idx="20219">
                  <c:v>-0.36199999999999477</c:v>
                </c:pt>
                <c:pt idx="20220">
                  <c:v>-0.35999999999999943</c:v>
                </c:pt>
                <c:pt idx="20221">
                  <c:v>-0.35799999999999699</c:v>
                </c:pt>
                <c:pt idx="20222">
                  <c:v>-0.35599999999999454</c:v>
                </c:pt>
                <c:pt idx="20223">
                  <c:v>-0.3539999999999992</c:v>
                </c:pt>
                <c:pt idx="20224">
                  <c:v>-0.35199999999999676</c:v>
                </c:pt>
                <c:pt idx="20225">
                  <c:v>-0.34999999999999432</c:v>
                </c:pt>
                <c:pt idx="20226">
                  <c:v>-0.34799999999999898</c:v>
                </c:pt>
                <c:pt idx="20227">
                  <c:v>-0.34599999999999653</c:v>
                </c:pt>
                <c:pt idx="20228">
                  <c:v>-0.34399999999999409</c:v>
                </c:pt>
                <c:pt idx="20229">
                  <c:v>-0.34199999999999875</c:v>
                </c:pt>
                <c:pt idx="20230">
                  <c:v>-0.33999999999999631</c:v>
                </c:pt>
                <c:pt idx="20231">
                  <c:v>-0.33799999999999386</c:v>
                </c:pt>
                <c:pt idx="20232">
                  <c:v>-0.33599999999999852</c:v>
                </c:pt>
                <c:pt idx="20233">
                  <c:v>-0.33399999999999608</c:v>
                </c:pt>
                <c:pt idx="20234">
                  <c:v>-0.33199999999999363</c:v>
                </c:pt>
                <c:pt idx="20235">
                  <c:v>-0.32999999999999829</c:v>
                </c:pt>
                <c:pt idx="20236">
                  <c:v>-0.32799999999999585</c:v>
                </c:pt>
                <c:pt idx="20237">
                  <c:v>-0.32600000000000051</c:v>
                </c:pt>
                <c:pt idx="20238">
                  <c:v>-0.32399999999999807</c:v>
                </c:pt>
                <c:pt idx="20239">
                  <c:v>-0.32199999999999562</c:v>
                </c:pt>
                <c:pt idx="20240">
                  <c:v>-0.32000000000000028</c:v>
                </c:pt>
                <c:pt idx="20241">
                  <c:v>-0.31799999999999784</c:v>
                </c:pt>
                <c:pt idx="20242">
                  <c:v>-0.3159999999999954</c:v>
                </c:pt>
                <c:pt idx="20243">
                  <c:v>-0.31400000000000006</c:v>
                </c:pt>
                <c:pt idx="20244">
                  <c:v>-0.31199999999999761</c:v>
                </c:pt>
                <c:pt idx="20245">
                  <c:v>-0.30999999999999517</c:v>
                </c:pt>
                <c:pt idx="20246">
                  <c:v>-0.30799999999999983</c:v>
                </c:pt>
                <c:pt idx="20247">
                  <c:v>-0.30599999999999739</c:v>
                </c:pt>
                <c:pt idx="20248">
                  <c:v>-0.30399999999999494</c:v>
                </c:pt>
                <c:pt idx="20249">
                  <c:v>-0.3019999999999996</c:v>
                </c:pt>
                <c:pt idx="20250">
                  <c:v>-0.29999999999999716</c:v>
                </c:pt>
                <c:pt idx="20251">
                  <c:v>-0.29799999999999471</c:v>
                </c:pt>
                <c:pt idx="20252">
                  <c:v>-0.29599999999999937</c:v>
                </c:pt>
                <c:pt idx="20253">
                  <c:v>-0.29399999999999693</c:v>
                </c:pt>
                <c:pt idx="20254">
                  <c:v>-0.29199999999999449</c:v>
                </c:pt>
                <c:pt idx="20255">
                  <c:v>-0.28999999999999915</c:v>
                </c:pt>
                <c:pt idx="20256">
                  <c:v>-0.2879999999999967</c:v>
                </c:pt>
                <c:pt idx="20257">
                  <c:v>-0.28599999999999426</c:v>
                </c:pt>
                <c:pt idx="20258">
                  <c:v>-0.28399999999999892</c:v>
                </c:pt>
                <c:pt idx="20259">
                  <c:v>-0.28199999999999648</c:v>
                </c:pt>
                <c:pt idx="20260">
                  <c:v>-0.27999999999999403</c:v>
                </c:pt>
                <c:pt idx="20261">
                  <c:v>-0.27799999999999869</c:v>
                </c:pt>
                <c:pt idx="20262">
                  <c:v>-0.27599999999999625</c:v>
                </c:pt>
                <c:pt idx="20263">
                  <c:v>-0.2739999999999938</c:v>
                </c:pt>
                <c:pt idx="20264">
                  <c:v>-0.27199999999999847</c:v>
                </c:pt>
                <c:pt idx="20265">
                  <c:v>-0.26999999999999602</c:v>
                </c:pt>
                <c:pt idx="20266">
                  <c:v>-0.26800000000000068</c:v>
                </c:pt>
                <c:pt idx="20267">
                  <c:v>-0.26599999999999824</c:v>
                </c:pt>
                <c:pt idx="20268">
                  <c:v>-0.26399999999999579</c:v>
                </c:pt>
                <c:pt idx="20269">
                  <c:v>-0.26200000000000045</c:v>
                </c:pt>
                <c:pt idx="20270">
                  <c:v>-0.25999999999999801</c:v>
                </c:pt>
                <c:pt idx="20271">
                  <c:v>-0.25799999999999557</c:v>
                </c:pt>
                <c:pt idx="20272">
                  <c:v>-0.25600000000000023</c:v>
                </c:pt>
                <c:pt idx="20273">
                  <c:v>-0.25399999999999778</c:v>
                </c:pt>
                <c:pt idx="20274">
                  <c:v>-0.25199999999999534</c:v>
                </c:pt>
                <c:pt idx="20275">
                  <c:v>-0.25</c:v>
                </c:pt>
                <c:pt idx="20276">
                  <c:v>-0.24799999999999756</c:v>
                </c:pt>
                <c:pt idx="20277">
                  <c:v>-0.24599999999999511</c:v>
                </c:pt>
                <c:pt idx="20278">
                  <c:v>-0.24399999999999977</c:v>
                </c:pt>
                <c:pt idx="20279">
                  <c:v>-0.24199999999999733</c:v>
                </c:pt>
                <c:pt idx="20280">
                  <c:v>-0.23999999999999488</c:v>
                </c:pt>
                <c:pt idx="20281">
                  <c:v>-0.23799999999999955</c:v>
                </c:pt>
                <c:pt idx="20282">
                  <c:v>-0.2359999999999971</c:v>
                </c:pt>
                <c:pt idx="20283">
                  <c:v>-0.23399999999999466</c:v>
                </c:pt>
                <c:pt idx="20284">
                  <c:v>-0.23199999999999932</c:v>
                </c:pt>
                <c:pt idx="20285">
                  <c:v>-0.22999999999999687</c:v>
                </c:pt>
                <c:pt idx="20286">
                  <c:v>-0.22799999999999443</c:v>
                </c:pt>
                <c:pt idx="20287">
                  <c:v>-0.22599999999999909</c:v>
                </c:pt>
                <c:pt idx="20288">
                  <c:v>-0.22399999999999665</c:v>
                </c:pt>
                <c:pt idx="20289">
                  <c:v>-0.2219999999999942</c:v>
                </c:pt>
                <c:pt idx="20290">
                  <c:v>-0.21999999999999886</c:v>
                </c:pt>
                <c:pt idx="20291">
                  <c:v>-0.21799999999999642</c:v>
                </c:pt>
                <c:pt idx="20292">
                  <c:v>-0.21599999999999397</c:v>
                </c:pt>
                <c:pt idx="20293">
                  <c:v>-0.21399999999999864</c:v>
                </c:pt>
                <c:pt idx="20294">
                  <c:v>-0.21199999999999619</c:v>
                </c:pt>
                <c:pt idx="20295">
                  <c:v>-0.20999999999999375</c:v>
                </c:pt>
                <c:pt idx="20296">
                  <c:v>-0.20799999999999841</c:v>
                </c:pt>
                <c:pt idx="20297">
                  <c:v>-0.20599999999999596</c:v>
                </c:pt>
                <c:pt idx="20298">
                  <c:v>-0.20400000000000063</c:v>
                </c:pt>
                <c:pt idx="20299">
                  <c:v>-0.20199999999999818</c:v>
                </c:pt>
                <c:pt idx="20300">
                  <c:v>-0.19999999999999574</c:v>
                </c:pt>
                <c:pt idx="20301">
                  <c:v>-0.1980000000000004</c:v>
                </c:pt>
                <c:pt idx="20302">
                  <c:v>-0.19599999999999795</c:v>
                </c:pt>
                <c:pt idx="20303">
                  <c:v>-0.19399999999999551</c:v>
                </c:pt>
                <c:pt idx="20304">
                  <c:v>-0.19200000000000017</c:v>
                </c:pt>
                <c:pt idx="20305">
                  <c:v>-0.18999999999999773</c:v>
                </c:pt>
                <c:pt idx="20306">
                  <c:v>-0.18799999999999528</c:v>
                </c:pt>
                <c:pt idx="20307">
                  <c:v>-0.18599999999999994</c:v>
                </c:pt>
                <c:pt idx="20308">
                  <c:v>-0.1839999999999975</c:v>
                </c:pt>
                <c:pt idx="20309">
                  <c:v>-0.18199999999999505</c:v>
                </c:pt>
                <c:pt idx="20310">
                  <c:v>-0.17999999999999972</c:v>
                </c:pt>
                <c:pt idx="20311">
                  <c:v>-0.17799999999999727</c:v>
                </c:pt>
                <c:pt idx="20312">
                  <c:v>-0.17599999999999483</c:v>
                </c:pt>
                <c:pt idx="20313">
                  <c:v>-0.17399999999999949</c:v>
                </c:pt>
                <c:pt idx="20314">
                  <c:v>-0.17199999999999704</c:v>
                </c:pt>
                <c:pt idx="20315">
                  <c:v>-0.1699999999999946</c:v>
                </c:pt>
                <c:pt idx="20316">
                  <c:v>-0.16799999999999926</c:v>
                </c:pt>
                <c:pt idx="20317">
                  <c:v>-0.16599999999999682</c:v>
                </c:pt>
                <c:pt idx="20318">
                  <c:v>-0.16399999999999437</c:v>
                </c:pt>
                <c:pt idx="20319">
                  <c:v>-0.16199999999999903</c:v>
                </c:pt>
                <c:pt idx="20320">
                  <c:v>-0.15999999999999659</c:v>
                </c:pt>
                <c:pt idx="20321">
                  <c:v>-0.15799999999999415</c:v>
                </c:pt>
                <c:pt idx="20322">
                  <c:v>-0.15599999999999881</c:v>
                </c:pt>
                <c:pt idx="20323">
                  <c:v>-0.15399999999999636</c:v>
                </c:pt>
                <c:pt idx="20324">
                  <c:v>-0.15199999999999392</c:v>
                </c:pt>
                <c:pt idx="20325">
                  <c:v>-0.14999999999999858</c:v>
                </c:pt>
                <c:pt idx="20326">
                  <c:v>-0.14799999999999613</c:v>
                </c:pt>
                <c:pt idx="20327">
                  <c:v>-0.14599999999999369</c:v>
                </c:pt>
                <c:pt idx="20328">
                  <c:v>-0.14399999999999835</c:v>
                </c:pt>
                <c:pt idx="20329">
                  <c:v>-0.14199999999999591</c:v>
                </c:pt>
                <c:pt idx="20330">
                  <c:v>-0.14000000000000057</c:v>
                </c:pt>
                <c:pt idx="20331">
                  <c:v>-0.13799999999999812</c:v>
                </c:pt>
                <c:pt idx="20332">
                  <c:v>-0.13599999999999568</c:v>
                </c:pt>
                <c:pt idx="20333">
                  <c:v>-0.13400000000000034</c:v>
                </c:pt>
                <c:pt idx="20334">
                  <c:v>-0.1319999999999979</c:v>
                </c:pt>
                <c:pt idx="20335">
                  <c:v>-0.12999999999999545</c:v>
                </c:pt>
                <c:pt idx="20336">
                  <c:v>-0.12800000000000011</c:v>
                </c:pt>
                <c:pt idx="20337">
                  <c:v>-0.12599999999999767</c:v>
                </c:pt>
                <c:pt idx="20338">
                  <c:v>-0.12399999999999523</c:v>
                </c:pt>
                <c:pt idx="20339">
                  <c:v>-0.12199999999999989</c:v>
                </c:pt>
                <c:pt idx="20340">
                  <c:v>-0.11999999999999744</c:v>
                </c:pt>
                <c:pt idx="20341">
                  <c:v>-0.117999999999995</c:v>
                </c:pt>
                <c:pt idx="20342">
                  <c:v>-0.11599999999999966</c:v>
                </c:pt>
                <c:pt idx="20343">
                  <c:v>-0.11399999999999721</c:v>
                </c:pt>
                <c:pt idx="20344">
                  <c:v>-0.11199999999999477</c:v>
                </c:pt>
                <c:pt idx="20345">
                  <c:v>-0.10999999999999943</c:v>
                </c:pt>
                <c:pt idx="20346">
                  <c:v>-0.10799999999999699</c:v>
                </c:pt>
                <c:pt idx="20347">
                  <c:v>-0.10599999999999454</c:v>
                </c:pt>
                <c:pt idx="20348">
                  <c:v>-0.1039999999999992</c:v>
                </c:pt>
                <c:pt idx="20349">
                  <c:v>-0.10199999999999676</c:v>
                </c:pt>
                <c:pt idx="20350">
                  <c:v>-9.9999999999994316E-2</c:v>
                </c:pt>
                <c:pt idx="20351">
                  <c:v>-9.7999999999998977E-2</c:v>
                </c:pt>
                <c:pt idx="20352">
                  <c:v>-9.5999999999996533E-2</c:v>
                </c:pt>
                <c:pt idx="20353">
                  <c:v>-9.3999999999994088E-2</c:v>
                </c:pt>
                <c:pt idx="20354">
                  <c:v>-9.1999999999998749E-2</c:v>
                </c:pt>
                <c:pt idx="20355">
                  <c:v>-8.9999999999996305E-2</c:v>
                </c:pt>
                <c:pt idx="20356">
                  <c:v>-8.7999999999993861E-2</c:v>
                </c:pt>
                <c:pt idx="20357">
                  <c:v>-8.5999999999998522E-2</c:v>
                </c:pt>
                <c:pt idx="20358">
                  <c:v>-8.3999999999996078E-2</c:v>
                </c:pt>
                <c:pt idx="20359">
                  <c:v>-8.1999999999993634E-2</c:v>
                </c:pt>
                <c:pt idx="20360">
                  <c:v>-7.9999999999998295E-2</c:v>
                </c:pt>
                <c:pt idx="20361">
                  <c:v>-7.799999999999585E-2</c:v>
                </c:pt>
                <c:pt idx="20362">
                  <c:v>-7.6000000000000512E-2</c:v>
                </c:pt>
                <c:pt idx="20363">
                  <c:v>-7.3999999999998067E-2</c:v>
                </c:pt>
                <c:pt idx="20364">
                  <c:v>-7.1999999999995623E-2</c:v>
                </c:pt>
                <c:pt idx="20365">
                  <c:v>-7.0000000000000284E-2</c:v>
                </c:pt>
                <c:pt idx="20366">
                  <c:v>-6.799999999999784E-2</c:v>
                </c:pt>
                <c:pt idx="20367">
                  <c:v>-6.5999999999995396E-2</c:v>
                </c:pt>
                <c:pt idx="20368">
                  <c:v>-6.4000000000000057E-2</c:v>
                </c:pt>
                <c:pt idx="20369">
                  <c:v>-6.1999999999997613E-2</c:v>
                </c:pt>
                <c:pt idx="20370">
                  <c:v>-5.9999999999995168E-2</c:v>
                </c:pt>
                <c:pt idx="20371">
                  <c:v>-5.7999999999999829E-2</c:v>
                </c:pt>
                <c:pt idx="20372">
                  <c:v>-5.5999999999997385E-2</c:v>
                </c:pt>
                <c:pt idx="20373">
                  <c:v>-5.3999999999994941E-2</c:v>
                </c:pt>
                <c:pt idx="20374">
                  <c:v>-5.1999999999999602E-2</c:v>
                </c:pt>
                <c:pt idx="20375">
                  <c:v>-4.9999999999997158E-2</c:v>
                </c:pt>
                <c:pt idx="20376">
                  <c:v>-4.7999999999994714E-2</c:v>
                </c:pt>
                <c:pt idx="20377">
                  <c:v>-4.5999999999999375E-2</c:v>
                </c:pt>
                <c:pt idx="20378">
                  <c:v>-4.399999999999693E-2</c:v>
                </c:pt>
                <c:pt idx="20379">
                  <c:v>-4.1999999999994486E-2</c:v>
                </c:pt>
                <c:pt idx="20380">
                  <c:v>-3.9999999999999147E-2</c:v>
                </c:pt>
                <c:pt idx="20381">
                  <c:v>-3.7999999999996703E-2</c:v>
                </c:pt>
                <c:pt idx="20382">
                  <c:v>-3.5999999999994259E-2</c:v>
                </c:pt>
                <c:pt idx="20383">
                  <c:v>-3.399999999999892E-2</c:v>
                </c:pt>
                <c:pt idx="20384">
                  <c:v>-3.1999999999996476E-2</c:v>
                </c:pt>
                <c:pt idx="20385">
                  <c:v>-2.9999999999994031E-2</c:v>
                </c:pt>
                <c:pt idx="20386">
                  <c:v>-2.7999999999998693E-2</c:v>
                </c:pt>
                <c:pt idx="20387">
                  <c:v>-2.5999999999996248E-2</c:v>
                </c:pt>
                <c:pt idx="20388">
                  <c:v>-2.3999999999993804E-2</c:v>
                </c:pt>
                <c:pt idx="20389">
                  <c:v>-2.1999999999998465E-2</c:v>
                </c:pt>
                <c:pt idx="20390">
                  <c:v>-1.9999999999996021E-2</c:v>
                </c:pt>
                <c:pt idx="20391">
                  <c:v>-1.8000000000000682E-2</c:v>
                </c:pt>
                <c:pt idx="20392">
                  <c:v>-1.5999999999998238E-2</c:v>
                </c:pt>
                <c:pt idx="20393">
                  <c:v>-1.3999999999995794E-2</c:v>
                </c:pt>
                <c:pt idx="20394">
                  <c:v>-1.2000000000000455E-2</c:v>
                </c:pt>
                <c:pt idx="20395">
                  <c:v>-9.9999999999980105E-3</c:v>
                </c:pt>
                <c:pt idx="20396">
                  <c:v>-7.9999999999955662E-3</c:v>
                </c:pt>
                <c:pt idx="20397">
                  <c:v>-6.0000000000002274E-3</c:v>
                </c:pt>
                <c:pt idx="20398">
                  <c:v>-3.9999999999977831E-3</c:v>
                </c:pt>
                <c:pt idx="20399">
                  <c:v>-1.9999999999953388E-3</c:v>
                </c:pt>
                <c:pt idx="20400">
                  <c:v>0</c:v>
                </c:pt>
                <c:pt idx="20401">
                  <c:v>2.0000000000024443E-3</c:v>
                </c:pt>
                <c:pt idx="20402">
                  <c:v>4.0000000000048885E-3</c:v>
                </c:pt>
                <c:pt idx="20403">
                  <c:v>6.0000000000002274E-3</c:v>
                </c:pt>
                <c:pt idx="20404">
                  <c:v>8.0000000000026716E-3</c:v>
                </c:pt>
                <c:pt idx="20405">
                  <c:v>1.0000000000005116E-2</c:v>
                </c:pt>
                <c:pt idx="20406">
                  <c:v>1.2000000000000455E-2</c:v>
                </c:pt>
                <c:pt idx="20407">
                  <c:v>1.4000000000002899E-2</c:v>
                </c:pt>
                <c:pt idx="20408">
                  <c:v>1.6000000000005343E-2</c:v>
                </c:pt>
                <c:pt idx="20409">
                  <c:v>1.8000000000000682E-2</c:v>
                </c:pt>
                <c:pt idx="20410">
                  <c:v>2.0000000000003126E-2</c:v>
                </c:pt>
                <c:pt idx="20411">
                  <c:v>2.2000000000005571E-2</c:v>
                </c:pt>
                <c:pt idx="20412">
                  <c:v>2.4000000000000909E-2</c:v>
                </c:pt>
                <c:pt idx="20413">
                  <c:v>2.6000000000003354E-2</c:v>
                </c:pt>
                <c:pt idx="20414">
                  <c:v>2.8000000000005798E-2</c:v>
                </c:pt>
                <c:pt idx="20415">
                  <c:v>3.0000000000001137E-2</c:v>
                </c:pt>
                <c:pt idx="20416">
                  <c:v>3.2000000000003581E-2</c:v>
                </c:pt>
                <c:pt idx="20417">
                  <c:v>3.4000000000006025E-2</c:v>
                </c:pt>
                <c:pt idx="20418">
                  <c:v>3.6000000000001364E-2</c:v>
                </c:pt>
                <c:pt idx="20419">
                  <c:v>3.8000000000003809E-2</c:v>
                </c:pt>
                <c:pt idx="20420">
                  <c:v>4.0000000000006253E-2</c:v>
                </c:pt>
                <c:pt idx="20421">
                  <c:v>4.2000000000001592E-2</c:v>
                </c:pt>
                <c:pt idx="20422">
                  <c:v>4.4000000000004036E-2</c:v>
                </c:pt>
                <c:pt idx="20423">
                  <c:v>4.5999999999999375E-2</c:v>
                </c:pt>
                <c:pt idx="20424">
                  <c:v>4.8000000000001819E-2</c:v>
                </c:pt>
                <c:pt idx="20425">
                  <c:v>5.0000000000004263E-2</c:v>
                </c:pt>
                <c:pt idx="20426">
                  <c:v>5.1999999999999602E-2</c:v>
                </c:pt>
                <c:pt idx="20427">
                  <c:v>5.4000000000002046E-2</c:v>
                </c:pt>
                <c:pt idx="20428">
                  <c:v>5.6000000000004491E-2</c:v>
                </c:pt>
                <c:pt idx="20429">
                  <c:v>5.7999999999999829E-2</c:v>
                </c:pt>
                <c:pt idx="20430">
                  <c:v>6.0000000000002274E-2</c:v>
                </c:pt>
                <c:pt idx="20431">
                  <c:v>6.2000000000004718E-2</c:v>
                </c:pt>
                <c:pt idx="20432">
                  <c:v>6.4000000000000057E-2</c:v>
                </c:pt>
                <c:pt idx="20433">
                  <c:v>6.6000000000002501E-2</c:v>
                </c:pt>
                <c:pt idx="20434">
                  <c:v>6.8000000000004945E-2</c:v>
                </c:pt>
                <c:pt idx="20435">
                  <c:v>7.0000000000000284E-2</c:v>
                </c:pt>
                <c:pt idx="20436">
                  <c:v>7.2000000000002728E-2</c:v>
                </c:pt>
                <c:pt idx="20437">
                  <c:v>7.4000000000005173E-2</c:v>
                </c:pt>
                <c:pt idx="20438">
                  <c:v>7.6000000000000512E-2</c:v>
                </c:pt>
                <c:pt idx="20439">
                  <c:v>7.8000000000002956E-2</c:v>
                </c:pt>
                <c:pt idx="20440">
                  <c:v>8.00000000000054E-2</c:v>
                </c:pt>
                <c:pt idx="20441">
                  <c:v>8.2000000000000739E-2</c:v>
                </c:pt>
                <c:pt idx="20442">
                  <c:v>8.4000000000003183E-2</c:v>
                </c:pt>
                <c:pt idx="20443">
                  <c:v>8.6000000000005627E-2</c:v>
                </c:pt>
                <c:pt idx="20444">
                  <c:v>8.8000000000000966E-2</c:v>
                </c:pt>
                <c:pt idx="20445">
                  <c:v>9.0000000000003411E-2</c:v>
                </c:pt>
                <c:pt idx="20446">
                  <c:v>9.2000000000005855E-2</c:v>
                </c:pt>
                <c:pt idx="20447">
                  <c:v>9.4000000000001194E-2</c:v>
                </c:pt>
                <c:pt idx="20448">
                  <c:v>9.6000000000003638E-2</c:v>
                </c:pt>
                <c:pt idx="20449">
                  <c:v>9.8000000000006082E-2</c:v>
                </c:pt>
                <c:pt idx="20450">
                  <c:v>0.10000000000000142</c:v>
                </c:pt>
                <c:pt idx="20451">
                  <c:v>0.10200000000000387</c:v>
                </c:pt>
                <c:pt idx="20452">
                  <c:v>0.10400000000000631</c:v>
                </c:pt>
                <c:pt idx="20453">
                  <c:v>0.10600000000000165</c:v>
                </c:pt>
                <c:pt idx="20454">
                  <c:v>0.10800000000000409</c:v>
                </c:pt>
                <c:pt idx="20455">
                  <c:v>0.10999999999999943</c:v>
                </c:pt>
                <c:pt idx="20456">
                  <c:v>0.11200000000000188</c:v>
                </c:pt>
                <c:pt idx="20457">
                  <c:v>0.11400000000000432</c:v>
                </c:pt>
                <c:pt idx="20458">
                  <c:v>0.11599999999999966</c:v>
                </c:pt>
                <c:pt idx="20459">
                  <c:v>0.1180000000000021</c:v>
                </c:pt>
                <c:pt idx="20460">
                  <c:v>0.12000000000000455</c:v>
                </c:pt>
                <c:pt idx="20461">
                  <c:v>0.12199999999999989</c:v>
                </c:pt>
                <c:pt idx="20462">
                  <c:v>0.12400000000000233</c:v>
                </c:pt>
                <c:pt idx="20463">
                  <c:v>0.12600000000000477</c:v>
                </c:pt>
                <c:pt idx="20464">
                  <c:v>0.12800000000000011</c:v>
                </c:pt>
                <c:pt idx="20465">
                  <c:v>0.13000000000000256</c:v>
                </c:pt>
                <c:pt idx="20466">
                  <c:v>0.132000000000005</c:v>
                </c:pt>
                <c:pt idx="20467">
                  <c:v>0.13400000000000034</c:v>
                </c:pt>
                <c:pt idx="20468">
                  <c:v>0.13600000000000279</c:v>
                </c:pt>
                <c:pt idx="20469">
                  <c:v>0.13800000000000523</c:v>
                </c:pt>
                <c:pt idx="20470">
                  <c:v>0.14000000000000057</c:v>
                </c:pt>
                <c:pt idx="20471">
                  <c:v>0.14200000000000301</c:v>
                </c:pt>
                <c:pt idx="20472">
                  <c:v>0.14400000000000546</c:v>
                </c:pt>
                <c:pt idx="20473">
                  <c:v>0.1460000000000008</c:v>
                </c:pt>
                <c:pt idx="20474">
                  <c:v>0.14800000000000324</c:v>
                </c:pt>
                <c:pt idx="20475">
                  <c:v>0.15000000000000568</c:v>
                </c:pt>
                <c:pt idx="20476">
                  <c:v>0.15200000000000102</c:v>
                </c:pt>
                <c:pt idx="20477">
                  <c:v>0.15400000000000347</c:v>
                </c:pt>
                <c:pt idx="20478">
                  <c:v>0.15600000000000591</c:v>
                </c:pt>
                <c:pt idx="20479">
                  <c:v>0.15800000000000125</c:v>
                </c:pt>
                <c:pt idx="20480">
                  <c:v>0.16000000000000369</c:v>
                </c:pt>
                <c:pt idx="20481">
                  <c:v>0.16200000000000614</c:v>
                </c:pt>
                <c:pt idx="20482">
                  <c:v>0.16400000000000148</c:v>
                </c:pt>
                <c:pt idx="20483">
                  <c:v>0.16600000000000392</c:v>
                </c:pt>
                <c:pt idx="20484">
                  <c:v>0.16800000000000637</c:v>
                </c:pt>
                <c:pt idx="20485">
                  <c:v>0.17000000000000171</c:v>
                </c:pt>
                <c:pt idx="20486">
                  <c:v>0.17200000000000415</c:v>
                </c:pt>
                <c:pt idx="20487">
                  <c:v>0.17399999999999949</c:v>
                </c:pt>
                <c:pt idx="20488">
                  <c:v>0.17600000000000193</c:v>
                </c:pt>
                <c:pt idx="20489">
                  <c:v>0.17800000000000438</c:v>
                </c:pt>
                <c:pt idx="20490">
                  <c:v>0.17999999999999972</c:v>
                </c:pt>
                <c:pt idx="20491">
                  <c:v>0.18200000000000216</c:v>
                </c:pt>
                <c:pt idx="20492">
                  <c:v>0.1840000000000046</c:v>
                </c:pt>
                <c:pt idx="20493">
                  <c:v>0.18599999999999994</c:v>
                </c:pt>
                <c:pt idx="20494">
                  <c:v>0.18800000000000239</c:v>
                </c:pt>
                <c:pt idx="20495">
                  <c:v>0.19000000000000483</c:v>
                </c:pt>
                <c:pt idx="20496">
                  <c:v>0.19200000000000017</c:v>
                </c:pt>
                <c:pt idx="20497">
                  <c:v>0.19400000000000261</c:v>
                </c:pt>
                <c:pt idx="20498">
                  <c:v>0.19600000000000506</c:v>
                </c:pt>
                <c:pt idx="20499">
                  <c:v>0.1980000000000004</c:v>
                </c:pt>
                <c:pt idx="20500">
                  <c:v>0.20000000000000284</c:v>
                </c:pt>
                <c:pt idx="20501">
                  <c:v>0.20200000000000529</c:v>
                </c:pt>
                <c:pt idx="20502">
                  <c:v>0.20400000000000063</c:v>
                </c:pt>
                <c:pt idx="20503">
                  <c:v>0.20600000000000307</c:v>
                </c:pt>
                <c:pt idx="20504">
                  <c:v>0.20800000000000551</c:v>
                </c:pt>
                <c:pt idx="20505">
                  <c:v>0.21000000000000085</c:v>
                </c:pt>
                <c:pt idx="20506">
                  <c:v>0.2120000000000033</c:v>
                </c:pt>
                <c:pt idx="20507">
                  <c:v>0.21400000000000574</c:v>
                </c:pt>
                <c:pt idx="20508">
                  <c:v>0.21600000000000108</c:v>
                </c:pt>
                <c:pt idx="20509">
                  <c:v>0.21800000000000352</c:v>
                </c:pt>
                <c:pt idx="20510">
                  <c:v>0.22000000000000597</c:v>
                </c:pt>
                <c:pt idx="20511">
                  <c:v>0.22200000000000131</c:v>
                </c:pt>
                <c:pt idx="20512">
                  <c:v>0.22400000000000375</c:v>
                </c:pt>
                <c:pt idx="20513">
                  <c:v>0.2260000000000062</c:v>
                </c:pt>
                <c:pt idx="20514">
                  <c:v>0.22800000000000153</c:v>
                </c:pt>
                <c:pt idx="20515">
                  <c:v>0.23000000000000398</c:v>
                </c:pt>
                <c:pt idx="20516">
                  <c:v>0.23199999999999932</c:v>
                </c:pt>
                <c:pt idx="20517">
                  <c:v>0.23400000000000176</c:v>
                </c:pt>
                <c:pt idx="20518">
                  <c:v>0.23600000000000421</c:v>
                </c:pt>
                <c:pt idx="20519">
                  <c:v>0.23799999999999955</c:v>
                </c:pt>
                <c:pt idx="20520">
                  <c:v>0.24000000000000199</c:v>
                </c:pt>
                <c:pt idx="20521">
                  <c:v>0.24200000000000443</c:v>
                </c:pt>
                <c:pt idx="20522">
                  <c:v>0.24399999999999977</c:v>
                </c:pt>
                <c:pt idx="20523">
                  <c:v>0.24600000000000222</c:v>
                </c:pt>
                <c:pt idx="20524">
                  <c:v>0.24800000000000466</c:v>
                </c:pt>
                <c:pt idx="20525">
                  <c:v>0.25</c:v>
                </c:pt>
                <c:pt idx="20526">
                  <c:v>0.25200000000000244</c:v>
                </c:pt>
                <c:pt idx="20527">
                  <c:v>0.25400000000000489</c:v>
                </c:pt>
                <c:pt idx="20528">
                  <c:v>0.25600000000000023</c:v>
                </c:pt>
                <c:pt idx="20529">
                  <c:v>0.25800000000000267</c:v>
                </c:pt>
                <c:pt idx="20530">
                  <c:v>0.26000000000000512</c:v>
                </c:pt>
                <c:pt idx="20531">
                  <c:v>0.26200000000000045</c:v>
                </c:pt>
                <c:pt idx="20532">
                  <c:v>0.2640000000000029</c:v>
                </c:pt>
                <c:pt idx="20533">
                  <c:v>0.26600000000000534</c:v>
                </c:pt>
                <c:pt idx="20534">
                  <c:v>0.26800000000000068</c:v>
                </c:pt>
                <c:pt idx="20535">
                  <c:v>0.27000000000000313</c:v>
                </c:pt>
                <c:pt idx="20536">
                  <c:v>0.27200000000000557</c:v>
                </c:pt>
                <c:pt idx="20537">
                  <c:v>0.27400000000000091</c:v>
                </c:pt>
                <c:pt idx="20538">
                  <c:v>0.27600000000000335</c:v>
                </c:pt>
                <c:pt idx="20539">
                  <c:v>0.2780000000000058</c:v>
                </c:pt>
                <c:pt idx="20540">
                  <c:v>0.28000000000000114</c:v>
                </c:pt>
                <c:pt idx="20541">
                  <c:v>0.28200000000000358</c:v>
                </c:pt>
                <c:pt idx="20542">
                  <c:v>0.28400000000000603</c:v>
                </c:pt>
                <c:pt idx="20543">
                  <c:v>0.28600000000000136</c:v>
                </c:pt>
                <c:pt idx="20544">
                  <c:v>0.28800000000000381</c:v>
                </c:pt>
                <c:pt idx="20545">
                  <c:v>0.29000000000000625</c:v>
                </c:pt>
                <c:pt idx="20546">
                  <c:v>0.29200000000000159</c:v>
                </c:pt>
                <c:pt idx="20547">
                  <c:v>0.29400000000000404</c:v>
                </c:pt>
                <c:pt idx="20548">
                  <c:v>0.29599999999999937</c:v>
                </c:pt>
                <c:pt idx="20549">
                  <c:v>0.29800000000000182</c:v>
                </c:pt>
                <c:pt idx="20550">
                  <c:v>0.30000000000000426</c:v>
                </c:pt>
                <c:pt idx="20551">
                  <c:v>0.3019999999999996</c:v>
                </c:pt>
                <c:pt idx="20552">
                  <c:v>0.30400000000000205</c:v>
                </c:pt>
                <c:pt idx="20553">
                  <c:v>0.30600000000000449</c:v>
                </c:pt>
                <c:pt idx="20554">
                  <c:v>0.30799999999999983</c:v>
                </c:pt>
                <c:pt idx="20555">
                  <c:v>0.31000000000000227</c:v>
                </c:pt>
                <c:pt idx="20556">
                  <c:v>0.31200000000000472</c:v>
                </c:pt>
                <c:pt idx="20557">
                  <c:v>0.31400000000000006</c:v>
                </c:pt>
                <c:pt idx="20558">
                  <c:v>0.3160000000000025</c:v>
                </c:pt>
                <c:pt idx="20559">
                  <c:v>0.31800000000000495</c:v>
                </c:pt>
                <c:pt idx="20560">
                  <c:v>0.32000000000000028</c:v>
                </c:pt>
                <c:pt idx="20561">
                  <c:v>0.32200000000000273</c:v>
                </c:pt>
                <c:pt idx="20562">
                  <c:v>0.32400000000000517</c:v>
                </c:pt>
                <c:pt idx="20563">
                  <c:v>0.32600000000000051</c:v>
                </c:pt>
                <c:pt idx="20564">
                  <c:v>0.32800000000000296</c:v>
                </c:pt>
                <c:pt idx="20565">
                  <c:v>0.3300000000000054</c:v>
                </c:pt>
                <c:pt idx="20566">
                  <c:v>0.33200000000000074</c:v>
                </c:pt>
                <c:pt idx="20567">
                  <c:v>0.33400000000000318</c:v>
                </c:pt>
                <c:pt idx="20568">
                  <c:v>0.33600000000000563</c:v>
                </c:pt>
                <c:pt idx="20569">
                  <c:v>0.33800000000000097</c:v>
                </c:pt>
                <c:pt idx="20570">
                  <c:v>0.34000000000000341</c:v>
                </c:pt>
                <c:pt idx="20571">
                  <c:v>0.34200000000000585</c:v>
                </c:pt>
                <c:pt idx="20572">
                  <c:v>0.34400000000000119</c:v>
                </c:pt>
                <c:pt idx="20573">
                  <c:v>0.34600000000000364</c:v>
                </c:pt>
                <c:pt idx="20574">
                  <c:v>0.34800000000000608</c:v>
                </c:pt>
                <c:pt idx="20575">
                  <c:v>0.35000000000000142</c:v>
                </c:pt>
                <c:pt idx="20576">
                  <c:v>0.35200000000000387</c:v>
                </c:pt>
                <c:pt idx="20577">
                  <c:v>0.35400000000000631</c:v>
                </c:pt>
                <c:pt idx="20578">
                  <c:v>0.35600000000000165</c:v>
                </c:pt>
                <c:pt idx="20579">
                  <c:v>0.35800000000000409</c:v>
                </c:pt>
                <c:pt idx="20580">
                  <c:v>0.35999999999999943</c:v>
                </c:pt>
                <c:pt idx="20581">
                  <c:v>0.36200000000000188</c:v>
                </c:pt>
                <c:pt idx="20582">
                  <c:v>0.36400000000000432</c:v>
                </c:pt>
                <c:pt idx="20583">
                  <c:v>0.36599999999999966</c:v>
                </c:pt>
                <c:pt idx="20584">
                  <c:v>0.3680000000000021</c:v>
                </c:pt>
                <c:pt idx="20585">
                  <c:v>0.37000000000000455</c:v>
                </c:pt>
                <c:pt idx="20586">
                  <c:v>0.37199999999999989</c:v>
                </c:pt>
                <c:pt idx="20587">
                  <c:v>0.37400000000000233</c:v>
                </c:pt>
                <c:pt idx="20588">
                  <c:v>0.37600000000000477</c:v>
                </c:pt>
                <c:pt idx="20589">
                  <c:v>0.37800000000000011</c:v>
                </c:pt>
                <c:pt idx="20590">
                  <c:v>0.38000000000000256</c:v>
                </c:pt>
                <c:pt idx="20591">
                  <c:v>0.382000000000005</c:v>
                </c:pt>
                <c:pt idx="20592">
                  <c:v>0.38400000000000034</c:v>
                </c:pt>
                <c:pt idx="20593">
                  <c:v>0.38600000000000279</c:v>
                </c:pt>
                <c:pt idx="20594">
                  <c:v>0.38800000000000523</c:v>
                </c:pt>
                <c:pt idx="20595">
                  <c:v>0.39000000000000057</c:v>
                </c:pt>
                <c:pt idx="20596">
                  <c:v>0.39200000000000301</c:v>
                </c:pt>
                <c:pt idx="20597">
                  <c:v>0.39400000000000546</c:v>
                </c:pt>
                <c:pt idx="20598">
                  <c:v>0.3960000000000008</c:v>
                </c:pt>
                <c:pt idx="20599">
                  <c:v>0.39800000000000324</c:v>
                </c:pt>
                <c:pt idx="20600">
                  <c:v>0.40000000000000568</c:v>
                </c:pt>
                <c:pt idx="20601">
                  <c:v>0.40200000000000102</c:v>
                </c:pt>
                <c:pt idx="20602">
                  <c:v>0.40400000000000347</c:v>
                </c:pt>
                <c:pt idx="20603">
                  <c:v>0.40600000000000591</c:v>
                </c:pt>
                <c:pt idx="20604">
                  <c:v>0.40800000000000125</c:v>
                </c:pt>
                <c:pt idx="20605">
                  <c:v>0.41000000000000369</c:v>
                </c:pt>
                <c:pt idx="20606">
                  <c:v>0.41200000000000614</c:v>
                </c:pt>
                <c:pt idx="20607">
                  <c:v>0.41400000000000148</c:v>
                </c:pt>
                <c:pt idx="20608">
                  <c:v>0.41600000000000392</c:v>
                </c:pt>
                <c:pt idx="20609">
                  <c:v>0.41800000000000637</c:v>
                </c:pt>
                <c:pt idx="20610">
                  <c:v>0.42000000000000171</c:v>
                </c:pt>
                <c:pt idx="20611">
                  <c:v>0.42200000000000415</c:v>
                </c:pt>
                <c:pt idx="20612">
                  <c:v>0.42399999999999949</c:v>
                </c:pt>
                <c:pt idx="20613">
                  <c:v>0.42600000000000193</c:v>
                </c:pt>
                <c:pt idx="20614">
                  <c:v>0.42800000000000438</c:v>
                </c:pt>
                <c:pt idx="20615">
                  <c:v>0.42999999999999972</c:v>
                </c:pt>
                <c:pt idx="20616">
                  <c:v>0.43200000000000216</c:v>
                </c:pt>
                <c:pt idx="20617">
                  <c:v>0.4340000000000046</c:v>
                </c:pt>
                <c:pt idx="20618">
                  <c:v>0.43599999999999994</c:v>
                </c:pt>
                <c:pt idx="20619">
                  <c:v>0.43800000000000239</c:v>
                </c:pt>
                <c:pt idx="20620">
                  <c:v>0.44000000000000483</c:v>
                </c:pt>
                <c:pt idx="20621">
                  <c:v>0.44200000000000017</c:v>
                </c:pt>
                <c:pt idx="20622">
                  <c:v>0.44400000000000261</c:v>
                </c:pt>
                <c:pt idx="20623">
                  <c:v>0.44600000000000506</c:v>
                </c:pt>
                <c:pt idx="20624">
                  <c:v>0.4480000000000004</c:v>
                </c:pt>
                <c:pt idx="20625">
                  <c:v>0.45000000000000284</c:v>
                </c:pt>
                <c:pt idx="20626">
                  <c:v>0.45200000000000529</c:v>
                </c:pt>
                <c:pt idx="20627">
                  <c:v>0.45400000000000063</c:v>
                </c:pt>
                <c:pt idx="20628">
                  <c:v>0.45600000000000307</c:v>
                </c:pt>
                <c:pt idx="20629">
                  <c:v>0.45800000000000551</c:v>
                </c:pt>
                <c:pt idx="20630">
                  <c:v>0.46000000000000085</c:v>
                </c:pt>
                <c:pt idx="20631">
                  <c:v>0.4620000000000033</c:v>
                </c:pt>
                <c:pt idx="20632">
                  <c:v>0.46400000000000574</c:v>
                </c:pt>
                <c:pt idx="20633">
                  <c:v>0.46600000000000108</c:v>
                </c:pt>
                <c:pt idx="20634">
                  <c:v>0.46800000000000352</c:v>
                </c:pt>
                <c:pt idx="20635">
                  <c:v>0.47000000000000597</c:v>
                </c:pt>
                <c:pt idx="20636">
                  <c:v>0.47200000000000131</c:v>
                </c:pt>
                <c:pt idx="20637">
                  <c:v>0.47400000000000375</c:v>
                </c:pt>
                <c:pt idx="20638">
                  <c:v>0.4760000000000062</c:v>
                </c:pt>
                <c:pt idx="20639">
                  <c:v>0.47800000000000153</c:v>
                </c:pt>
                <c:pt idx="20640">
                  <c:v>0.48000000000000398</c:v>
                </c:pt>
                <c:pt idx="20641">
                  <c:v>0.48199999999999932</c:v>
                </c:pt>
                <c:pt idx="20642">
                  <c:v>0.48400000000000176</c:v>
                </c:pt>
                <c:pt idx="20643">
                  <c:v>0.48600000000000421</c:v>
                </c:pt>
                <c:pt idx="20644">
                  <c:v>0.48799999999999955</c:v>
                </c:pt>
                <c:pt idx="20645">
                  <c:v>0.49000000000000199</c:v>
                </c:pt>
                <c:pt idx="20646">
                  <c:v>0.49200000000000443</c:v>
                </c:pt>
                <c:pt idx="20647">
                  <c:v>0.49399999999999977</c:v>
                </c:pt>
                <c:pt idx="20648">
                  <c:v>0.49600000000000222</c:v>
                </c:pt>
                <c:pt idx="20649">
                  <c:v>0.49800000000000466</c:v>
                </c:pt>
                <c:pt idx="20650">
                  <c:v>0.5</c:v>
                </c:pt>
                <c:pt idx="20651">
                  <c:v>0.50200000000000244</c:v>
                </c:pt>
                <c:pt idx="20652">
                  <c:v>0.50400000000000489</c:v>
                </c:pt>
                <c:pt idx="20653">
                  <c:v>0.50600000000000023</c:v>
                </c:pt>
                <c:pt idx="20654">
                  <c:v>0.50800000000000267</c:v>
                </c:pt>
                <c:pt idx="20655">
                  <c:v>0.51000000000000512</c:v>
                </c:pt>
                <c:pt idx="20656">
                  <c:v>0.51200000000000045</c:v>
                </c:pt>
                <c:pt idx="20657">
                  <c:v>0.5140000000000029</c:v>
                </c:pt>
                <c:pt idx="20658">
                  <c:v>0.51600000000000534</c:v>
                </c:pt>
                <c:pt idx="20659">
                  <c:v>0.51800000000000068</c:v>
                </c:pt>
                <c:pt idx="20660">
                  <c:v>0.52000000000000313</c:v>
                </c:pt>
                <c:pt idx="20661">
                  <c:v>0.52200000000000557</c:v>
                </c:pt>
                <c:pt idx="20662">
                  <c:v>0.52400000000000091</c:v>
                </c:pt>
                <c:pt idx="20663">
                  <c:v>0.52600000000000335</c:v>
                </c:pt>
                <c:pt idx="20664">
                  <c:v>0.5280000000000058</c:v>
                </c:pt>
                <c:pt idx="20665">
                  <c:v>0.53000000000000114</c:v>
                </c:pt>
                <c:pt idx="20666">
                  <c:v>0.53200000000000358</c:v>
                </c:pt>
                <c:pt idx="20667">
                  <c:v>0.53400000000000603</c:v>
                </c:pt>
                <c:pt idx="20668">
                  <c:v>0.53600000000000136</c:v>
                </c:pt>
                <c:pt idx="20669">
                  <c:v>0.53800000000000381</c:v>
                </c:pt>
                <c:pt idx="20670">
                  <c:v>0.54000000000000625</c:v>
                </c:pt>
                <c:pt idx="20671">
                  <c:v>0.54200000000000159</c:v>
                </c:pt>
                <c:pt idx="20672">
                  <c:v>0.54400000000000404</c:v>
                </c:pt>
                <c:pt idx="20673">
                  <c:v>0.54599999999999937</c:v>
                </c:pt>
                <c:pt idx="20674">
                  <c:v>0.54800000000000182</c:v>
                </c:pt>
                <c:pt idx="20675">
                  <c:v>0.55000000000000426</c:v>
                </c:pt>
                <c:pt idx="20676">
                  <c:v>0.5519999999999996</c:v>
                </c:pt>
                <c:pt idx="20677">
                  <c:v>0.55400000000000205</c:v>
                </c:pt>
                <c:pt idx="20678">
                  <c:v>0.55600000000000449</c:v>
                </c:pt>
                <c:pt idx="20679">
                  <c:v>0.55799999999999983</c:v>
                </c:pt>
                <c:pt idx="20680">
                  <c:v>0.56000000000000227</c:v>
                </c:pt>
                <c:pt idx="20681">
                  <c:v>0.56200000000000472</c:v>
                </c:pt>
                <c:pt idx="20682">
                  <c:v>0.56400000000000006</c:v>
                </c:pt>
                <c:pt idx="20683">
                  <c:v>0.5660000000000025</c:v>
                </c:pt>
                <c:pt idx="20684">
                  <c:v>0.56800000000000495</c:v>
                </c:pt>
                <c:pt idx="20685">
                  <c:v>0.57000000000000028</c:v>
                </c:pt>
                <c:pt idx="20686">
                  <c:v>0.57200000000000273</c:v>
                </c:pt>
                <c:pt idx="20687">
                  <c:v>0.57400000000000517</c:v>
                </c:pt>
                <c:pt idx="20688">
                  <c:v>0.57600000000000051</c:v>
                </c:pt>
                <c:pt idx="20689">
                  <c:v>0.57800000000000296</c:v>
                </c:pt>
                <c:pt idx="20690">
                  <c:v>0.5800000000000054</c:v>
                </c:pt>
                <c:pt idx="20691">
                  <c:v>0.58200000000000074</c:v>
                </c:pt>
                <c:pt idx="20692">
                  <c:v>0.58400000000000318</c:v>
                </c:pt>
                <c:pt idx="20693">
                  <c:v>0.58600000000000563</c:v>
                </c:pt>
                <c:pt idx="20694">
                  <c:v>0.58800000000000097</c:v>
                </c:pt>
                <c:pt idx="20695">
                  <c:v>0.59000000000000341</c:v>
                </c:pt>
                <c:pt idx="20696">
                  <c:v>0.59200000000000585</c:v>
                </c:pt>
                <c:pt idx="20697">
                  <c:v>0.59400000000000119</c:v>
                </c:pt>
                <c:pt idx="20698">
                  <c:v>0.59600000000000364</c:v>
                </c:pt>
                <c:pt idx="20699">
                  <c:v>0.59800000000000608</c:v>
                </c:pt>
                <c:pt idx="20700">
                  <c:v>0.60000000000000142</c:v>
                </c:pt>
                <c:pt idx="20701">
                  <c:v>0.60200000000000387</c:v>
                </c:pt>
                <c:pt idx="20702">
                  <c:v>0.60400000000000631</c:v>
                </c:pt>
                <c:pt idx="20703">
                  <c:v>0.60600000000000165</c:v>
                </c:pt>
                <c:pt idx="20704">
                  <c:v>0.60800000000000409</c:v>
                </c:pt>
                <c:pt idx="20705">
                  <c:v>0.60999999999999943</c:v>
                </c:pt>
                <c:pt idx="20706">
                  <c:v>0.61200000000000188</c:v>
                </c:pt>
                <c:pt idx="20707">
                  <c:v>0.61400000000000432</c:v>
                </c:pt>
                <c:pt idx="20708">
                  <c:v>0.61599999999999966</c:v>
                </c:pt>
                <c:pt idx="20709">
                  <c:v>0.6180000000000021</c:v>
                </c:pt>
                <c:pt idx="20710">
                  <c:v>0.62000000000000455</c:v>
                </c:pt>
                <c:pt idx="20711">
                  <c:v>0.62199999999999989</c:v>
                </c:pt>
                <c:pt idx="20712">
                  <c:v>0.62400000000000233</c:v>
                </c:pt>
                <c:pt idx="20713">
                  <c:v>0.62600000000000477</c:v>
                </c:pt>
                <c:pt idx="20714">
                  <c:v>0.62800000000000011</c:v>
                </c:pt>
                <c:pt idx="20715">
                  <c:v>0.63000000000000256</c:v>
                </c:pt>
                <c:pt idx="20716">
                  <c:v>0.632000000000005</c:v>
                </c:pt>
                <c:pt idx="20717">
                  <c:v>0.63400000000000034</c:v>
                </c:pt>
                <c:pt idx="20718">
                  <c:v>0.63600000000000279</c:v>
                </c:pt>
                <c:pt idx="20719">
                  <c:v>0.63800000000000523</c:v>
                </c:pt>
                <c:pt idx="20720">
                  <c:v>0.64000000000000057</c:v>
                </c:pt>
                <c:pt idx="20721">
                  <c:v>0.64200000000000301</c:v>
                </c:pt>
                <c:pt idx="20722">
                  <c:v>0.64400000000000546</c:v>
                </c:pt>
                <c:pt idx="20723">
                  <c:v>0.6460000000000008</c:v>
                </c:pt>
                <c:pt idx="20724">
                  <c:v>0.64800000000000324</c:v>
                </c:pt>
                <c:pt idx="20725">
                  <c:v>0.65000000000000568</c:v>
                </c:pt>
                <c:pt idx="20726">
                  <c:v>0.65200000000000102</c:v>
                </c:pt>
                <c:pt idx="20727">
                  <c:v>0.65400000000000347</c:v>
                </c:pt>
                <c:pt idx="20728">
                  <c:v>0.65600000000000591</c:v>
                </c:pt>
                <c:pt idx="20729">
                  <c:v>0.65800000000000125</c:v>
                </c:pt>
                <c:pt idx="20730">
                  <c:v>0.66000000000000369</c:v>
                </c:pt>
                <c:pt idx="20731">
                  <c:v>0.66200000000000614</c:v>
                </c:pt>
                <c:pt idx="20732">
                  <c:v>0.66400000000000148</c:v>
                </c:pt>
                <c:pt idx="20733">
                  <c:v>0.66600000000000392</c:v>
                </c:pt>
                <c:pt idx="20734">
                  <c:v>0.66800000000000637</c:v>
                </c:pt>
                <c:pt idx="20735">
                  <c:v>0.67000000000000171</c:v>
                </c:pt>
                <c:pt idx="20736">
                  <c:v>0.67200000000000415</c:v>
                </c:pt>
                <c:pt idx="20737">
                  <c:v>0.67399999999999949</c:v>
                </c:pt>
                <c:pt idx="20738">
                  <c:v>0.67600000000000193</c:v>
                </c:pt>
                <c:pt idx="20739">
                  <c:v>0.67800000000000438</c:v>
                </c:pt>
                <c:pt idx="20740">
                  <c:v>0.67999999999999972</c:v>
                </c:pt>
                <c:pt idx="20741">
                  <c:v>0.68200000000000216</c:v>
                </c:pt>
                <c:pt idx="20742">
                  <c:v>0.6840000000000046</c:v>
                </c:pt>
                <c:pt idx="20743">
                  <c:v>0.68599999999999994</c:v>
                </c:pt>
                <c:pt idx="20744">
                  <c:v>0.68800000000000239</c:v>
                </c:pt>
                <c:pt idx="20745">
                  <c:v>0.69000000000000483</c:v>
                </c:pt>
                <c:pt idx="20746">
                  <c:v>0.69200000000000017</c:v>
                </c:pt>
                <c:pt idx="20747">
                  <c:v>0.69400000000000261</c:v>
                </c:pt>
                <c:pt idx="20748">
                  <c:v>0.69600000000000506</c:v>
                </c:pt>
                <c:pt idx="20749">
                  <c:v>0.6980000000000004</c:v>
                </c:pt>
                <c:pt idx="20750">
                  <c:v>0.70000000000000284</c:v>
                </c:pt>
                <c:pt idx="20751">
                  <c:v>0.70200000000000529</c:v>
                </c:pt>
                <c:pt idx="20752">
                  <c:v>0.70400000000000063</c:v>
                </c:pt>
                <c:pt idx="20753">
                  <c:v>0.70600000000000307</c:v>
                </c:pt>
                <c:pt idx="20754">
                  <c:v>0.70800000000000551</c:v>
                </c:pt>
                <c:pt idx="20755">
                  <c:v>0.71000000000000085</c:v>
                </c:pt>
                <c:pt idx="20756">
                  <c:v>0.7120000000000033</c:v>
                </c:pt>
                <c:pt idx="20757">
                  <c:v>0.71400000000000574</c:v>
                </c:pt>
                <c:pt idx="20758">
                  <c:v>0.71600000000000108</c:v>
                </c:pt>
                <c:pt idx="20759">
                  <c:v>0.71800000000000352</c:v>
                </c:pt>
                <c:pt idx="20760">
                  <c:v>0.72000000000000597</c:v>
                </c:pt>
                <c:pt idx="20761">
                  <c:v>0.72200000000000131</c:v>
                </c:pt>
                <c:pt idx="20762">
                  <c:v>0.72400000000000375</c:v>
                </c:pt>
                <c:pt idx="20763">
                  <c:v>0.7260000000000062</c:v>
                </c:pt>
                <c:pt idx="20764">
                  <c:v>0.72800000000000153</c:v>
                </c:pt>
                <c:pt idx="20765">
                  <c:v>0.73000000000000398</c:v>
                </c:pt>
                <c:pt idx="20766">
                  <c:v>0.73199999999999932</c:v>
                </c:pt>
                <c:pt idx="20767">
                  <c:v>0.73400000000000176</c:v>
                </c:pt>
                <c:pt idx="20768">
                  <c:v>0.73600000000000421</c:v>
                </c:pt>
                <c:pt idx="20769">
                  <c:v>0.73799999999999955</c:v>
                </c:pt>
                <c:pt idx="20770">
                  <c:v>0.74000000000000199</c:v>
                </c:pt>
                <c:pt idx="20771">
                  <c:v>0.74200000000000443</c:v>
                </c:pt>
                <c:pt idx="20772">
                  <c:v>0.74399999999999977</c:v>
                </c:pt>
                <c:pt idx="20773">
                  <c:v>0.74600000000000222</c:v>
                </c:pt>
                <c:pt idx="20774">
                  <c:v>0.74800000000000466</c:v>
                </c:pt>
                <c:pt idx="20775">
                  <c:v>0.75</c:v>
                </c:pt>
                <c:pt idx="20776">
                  <c:v>0.75200000000000244</c:v>
                </c:pt>
                <c:pt idx="20777">
                  <c:v>0.75400000000000489</c:v>
                </c:pt>
                <c:pt idx="20778">
                  <c:v>0.75600000000000023</c:v>
                </c:pt>
                <c:pt idx="20779">
                  <c:v>0.75800000000000267</c:v>
                </c:pt>
                <c:pt idx="20780">
                  <c:v>0.76000000000000512</c:v>
                </c:pt>
                <c:pt idx="20781">
                  <c:v>0.76200000000000045</c:v>
                </c:pt>
                <c:pt idx="20782">
                  <c:v>0.7640000000000029</c:v>
                </c:pt>
                <c:pt idx="20783">
                  <c:v>0.76600000000000534</c:v>
                </c:pt>
                <c:pt idx="20784">
                  <c:v>0.76800000000000068</c:v>
                </c:pt>
                <c:pt idx="20785">
                  <c:v>0.77000000000000313</c:v>
                </c:pt>
                <c:pt idx="20786">
                  <c:v>0.77200000000000557</c:v>
                </c:pt>
                <c:pt idx="20787">
                  <c:v>0.77400000000000091</c:v>
                </c:pt>
                <c:pt idx="20788">
                  <c:v>0.77600000000000335</c:v>
                </c:pt>
                <c:pt idx="20789">
                  <c:v>0.7780000000000058</c:v>
                </c:pt>
                <c:pt idx="20790">
                  <c:v>0.78000000000000114</c:v>
                </c:pt>
                <c:pt idx="20791">
                  <c:v>0.78200000000000358</c:v>
                </c:pt>
                <c:pt idx="20792">
                  <c:v>0.78400000000000603</c:v>
                </c:pt>
                <c:pt idx="20793">
                  <c:v>0.78600000000000136</c:v>
                </c:pt>
                <c:pt idx="20794">
                  <c:v>0.78800000000000381</c:v>
                </c:pt>
                <c:pt idx="20795">
                  <c:v>0.79000000000000625</c:v>
                </c:pt>
                <c:pt idx="20796">
                  <c:v>0.79200000000000159</c:v>
                </c:pt>
                <c:pt idx="20797">
                  <c:v>0.79400000000000404</c:v>
                </c:pt>
                <c:pt idx="20798">
                  <c:v>0.79599999999999937</c:v>
                </c:pt>
                <c:pt idx="20799">
                  <c:v>0.79800000000000182</c:v>
                </c:pt>
                <c:pt idx="20800">
                  <c:v>0.80000000000000426</c:v>
                </c:pt>
                <c:pt idx="20801">
                  <c:v>0.8019999999999996</c:v>
                </c:pt>
                <c:pt idx="20802">
                  <c:v>0.80400000000000205</c:v>
                </c:pt>
                <c:pt idx="20803">
                  <c:v>0.80600000000000449</c:v>
                </c:pt>
                <c:pt idx="20804">
                  <c:v>0.80799999999999983</c:v>
                </c:pt>
                <c:pt idx="20805">
                  <c:v>0.81000000000000227</c:v>
                </c:pt>
                <c:pt idx="20806">
                  <c:v>0.81200000000000472</c:v>
                </c:pt>
                <c:pt idx="20807">
                  <c:v>0.81400000000000006</c:v>
                </c:pt>
                <c:pt idx="20808">
                  <c:v>0.8160000000000025</c:v>
                </c:pt>
                <c:pt idx="20809">
                  <c:v>0.81800000000000495</c:v>
                </c:pt>
                <c:pt idx="20810">
                  <c:v>0.82000000000000028</c:v>
                </c:pt>
                <c:pt idx="20811">
                  <c:v>0.82200000000000273</c:v>
                </c:pt>
                <c:pt idx="20812">
                  <c:v>0.82400000000000517</c:v>
                </c:pt>
                <c:pt idx="20813">
                  <c:v>0.82600000000000051</c:v>
                </c:pt>
                <c:pt idx="20814">
                  <c:v>0.82800000000000296</c:v>
                </c:pt>
                <c:pt idx="20815">
                  <c:v>0.8300000000000054</c:v>
                </c:pt>
                <c:pt idx="20816">
                  <c:v>0.83200000000000074</c:v>
                </c:pt>
                <c:pt idx="20817">
                  <c:v>0.83400000000000318</c:v>
                </c:pt>
                <c:pt idx="20818">
                  <c:v>0.83600000000000563</c:v>
                </c:pt>
                <c:pt idx="20819">
                  <c:v>0.83800000000000097</c:v>
                </c:pt>
                <c:pt idx="20820">
                  <c:v>0.84000000000000341</c:v>
                </c:pt>
                <c:pt idx="20821">
                  <c:v>0.84200000000000585</c:v>
                </c:pt>
                <c:pt idx="20822">
                  <c:v>0.84400000000000119</c:v>
                </c:pt>
                <c:pt idx="20823">
                  <c:v>0.84600000000000364</c:v>
                </c:pt>
                <c:pt idx="20824">
                  <c:v>0.84800000000000608</c:v>
                </c:pt>
                <c:pt idx="20825">
                  <c:v>0.85000000000000142</c:v>
                </c:pt>
                <c:pt idx="20826">
                  <c:v>0.85200000000000387</c:v>
                </c:pt>
                <c:pt idx="20827">
                  <c:v>0.85400000000000631</c:v>
                </c:pt>
                <c:pt idx="20828">
                  <c:v>0.85600000000000165</c:v>
                </c:pt>
                <c:pt idx="20829">
                  <c:v>0.85800000000000409</c:v>
                </c:pt>
                <c:pt idx="20830">
                  <c:v>0.85999999999999943</c:v>
                </c:pt>
                <c:pt idx="20831">
                  <c:v>0.86200000000000188</c:v>
                </c:pt>
                <c:pt idx="20832">
                  <c:v>0.86400000000000432</c:v>
                </c:pt>
                <c:pt idx="20833">
                  <c:v>0.86599999999999966</c:v>
                </c:pt>
                <c:pt idx="20834">
                  <c:v>0.8680000000000021</c:v>
                </c:pt>
                <c:pt idx="20835">
                  <c:v>0.87000000000000455</c:v>
                </c:pt>
                <c:pt idx="20836">
                  <c:v>0.87199999999999989</c:v>
                </c:pt>
                <c:pt idx="20837">
                  <c:v>0.87400000000000233</c:v>
                </c:pt>
                <c:pt idx="20838">
                  <c:v>0.87600000000000477</c:v>
                </c:pt>
                <c:pt idx="20839">
                  <c:v>0.87800000000000011</c:v>
                </c:pt>
                <c:pt idx="20840">
                  <c:v>0.88000000000000256</c:v>
                </c:pt>
                <c:pt idx="20841">
                  <c:v>0.882000000000005</c:v>
                </c:pt>
                <c:pt idx="20842">
                  <c:v>0.88400000000000034</c:v>
                </c:pt>
                <c:pt idx="20843">
                  <c:v>0.88600000000000279</c:v>
                </c:pt>
                <c:pt idx="20844">
                  <c:v>0.88800000000000523</c:v>
                </c:pt>
                <c:pt idx="20845">
                  <c:v>0.89000000000000057</c:v>
                </c:pt>
                <c:pt idx="20846">
                  <c:v>0.89200000000000301</c:v>
                </c:pt>
                <c:pt idx="20847">
                  <c:v>0.89400000000000546</c:v>
                </c:pt>
                <c:pt idx="20848">
                  <c:v>0.8960000000000008</c:v>
                </c:pt>
                <c:pt idx="20849">
                  <c:v>0.89800000000000324</c:v>
                </c:pt>
                <c:pt idx="20850">
                  <c:v>0.90000000000000568</c:v>
                </c:pt>
                <c:pt idx="20851">
                  <c:v>0.90200000000000102</c:v>
                </c:pt>
                <c:pt idx="20852">
                  <c:v>0.90400000000000347</c:v>
                </c:pt>
                <c:pt idx="20853">
                  <c:v>0.90600000000000591</c:v>
                </c:pt>
                <c:pt idx="20854">
                  <c:v>0.90800000000000125</c:v>
                </c:pt>
                <c:pt idx="20855">
                  <c:v>0.91000000000000369</c:v>
                </c:pt>
                <c:pt idx="20856">
                  <c:v>0.91200000000000614</c:v>
                </c:pt>
                <c:pt idx="20857">
                  <c:v>0.91400000000000148</c:v>
                </c:pt>
                <c:pt idx="20858">
                  <c:v>0.91600000000000392</c:v>
                </c:pt>
                <c:pt idx="20859">
                  <c:v>0.91800000000000637</c:v>
                </c:pt>
                <c:pt idx="20860">
                  <c:v>0.92000000000000171</c:v>
                </c:pt>
                <c:pt idx="20861">
                  <c:v>0.92200000000000415</c:v>
                </c:pt>
                <c:pt idx="20862">
                  <c:v>0.92399999999999949</c:v>
                </c:pt>
                <c:pt idx="20863">
                  <c:v>0.92600000000000193</c:v>
                </c:pt>
                <c:pt idx="20864">
                  <c:v>0.92800000000000438</c:v>
                </c:pt>
                <c:pt idx="20865">
                  <c:v>0.92999999999999972</c:v>
                </c:pt>
                <c:pt idx="20866">
                  <c:v>0.93200000000000216</c:v>
                </c:pt>
                <c:pt idx="20867">
                  <c:v>0.9340000000000046</c:v>
                </c:pt>
                <c:pt idx="20868">
                  <c:v>0.93599999999999994</c:v>
                </c:pt>
                <c:pt idx="20869">
                  <c:v>0.93800000000000239</c:v>
                </c:pt>
                <c:pt idx="20870">
                  <c:v>0.94000000000000483</c:v>
                </c:pt>
                <c:pt idx="20871">
                  <c:v>0.94200000000000017</c:v>
                </c:pt>
                <c:pt idx="20872">
                  <c:v>0.94400000000000261</c:v>
                </c:pt>
                <c:pt idx="20873">
                  <c:v>0.94600000000000506</c:v>
                </c:pt>
                <c:pt idx="20874">
                  <c:v>0.9480000000000004</c:v>
                </c:pt>
                <c:pt idx="20875">
                  <c:v>0.95000000000000284</c:v>
                </c:pt>
                <c:pt idx="20876">
                  <c:v>0.95200000000000529</c:v>
                </c:pt>
                <c:pt idx="20877">
                  <c:v>0.95400000000000063</c:v>
                </c:pt>
                <c:pt idx="20878">
                  <c:v>0.95600000000000307</c:v>
                </c:pt>
                <c:pt idx="20879">
                  <c:v>0.95800000000000551</c:v>
                </c:pt>
                <c:pt idx="20880">
                  <c:v>0.96000000000000085</c:v>
                </c:pt>
                <c:pt idx="20881">
                  <c:v>0.9620000000000033</c:v>
                </c:pt>
                <c:pt idx="20882">
                  <c:v>0.96400000000000574</c:v>
                </c:pt>
                <c:pt idx="20883">
                  <c:v>0.96600000000000108</c:v>
                </c:pt>
                <c:pt idx="20884">
                  <c:v>0.96800000000000352</c:v>
                </c:pt>
                <c:pt idx="20885">
                  <c:v>0.97000000000000597</c:v>
                </c:pt>
                <c:pt idx="20886">
                  <c:v>0.97200000000000131</c:v>
                </c:pt>
                <c:pt idx="20887">
                  <c:v>0.97400000000000375</c:v>
                </c:pt>
                <c:pt idx="20888">
                  <c:v>0.9760000000000062</c:v>
                </c:pt>
                <c:pt idx="20889">
                  <c:v>0.97800000000000153</c:v>
                </c:pt>
                <c:pt idx="20890">
                  <c:v>0.98000000000000398</c:v>
                </c:pt>
                <c:pt idx="20891">
                  <c:v>0.98199999999999932</c:v>
                </c:pt>
                <c:pt idx="20892">
                  <c:v>0.98400000000000176</c:v>
                </c:pt>
                <c:pt idx="20893">
                  <c:v>0.98600000000000421</c:v>
                </c:pt>
                <c:pt idx="20894">
                  <c:v>0.98799999999999955</c:v>
                </c:pt>
                <c:pt idx="20895">
                  <c:v>0.99000000000000199</c:v>
                </c:pt>
                <c:pt idx="20896">
                  <c:v>0.99200000000000443</c:v>
                </c:pt>
                <c:pt idx="20897">
                  <c:v>0.99399999999999977</c:v>
                </c:pt>
                <c:pt idx="20898">
                  <c:v>0.99600000000000222</c:v>
                </c:pt>
                <c:pt idx="20899">
                  <c:v>0.99800000000000466</c:v>
                </c:pt>
                <c:pt idx="20900">
                  <c:v>1</c:v>
                </c:pt>
                <c:pt idx="20901">
                  <c:v>1.0020000000000024</c:v>
                </c:pt>
                <c:pt idx="20902">
                  <c:v>1.0040000000000049</c:v>
                </c:pt>
                <c:pt idx="20903">
                  <c:v>1.0060000000000002</c:v>
                </c:pt>
                <c:pt idx="20904">
                  <c:v>1.0080000000000027</c:v>
                </c:pt>
                <c:pt idx="20905">
                  <c:v>1.0100000000000051</c:v>
                </c:pt>
                <c:pt idx="20906">
                  <c:v>1.0120000000000005</c:v>
                </c:pt>
                <c:pt idx="20907">
                  <c:v>1.0140000000000029</c:v>
                </c:pt>
                <c:pt idx="20908">
                  <c:v>1.0160000000000053</c:v>
                </c:pt>
                <c:pt idx="20909">
                  <c:v>1.0180000000000007</c:v>
                </c:pt>
                <c:pt idx="20910">
                  <c:v>1.0200000000000031</c:v>
                </c:pt>
                <c:pt idx="20911">
                  <c:v>1.0220000000000056</c:v>
                </c:pt>
                <c:pt idx="20912">
                  <c:v>1.0240000000000009</c:v>
                </c:pt>
                <c:pt idx="20913">
                  <c:v>1.0260000000000034</c:v>
                </c:pt>
                <c:pt idx="20914">
                  <c:v>1.0280000000000058</c:v>
                </c:pt>
                <c:pt idx="20915">
                  <c:v>1.0300000000000011</c:v>
                </c:pt>
                <c:pt idx="20916">
                  <c:v>1.0320000000000036</c:v>
                </c:pt>
                <c:pt idx="20917">
                  <c:v>1.034000000000006</c:v>
                </c:pt>
                <c:pt idx="20918">
                  <c:v>1.0360000000000014</c:v>
                </c:pt>
                <c:pt idx="20919">
                  <c:v>1.0380000000000038</c:v>
                </c:pt>
                <c:pt idx="20920">
                  <c:v>1.0400000000000063</c:v>
                </c:pt>
                <c:pt idx="20921">
                  <c:v>1.0420000000000016</c:v>
                </c:pt>
                <c:pt idx="20922">
                  <c:v>1.044000000000004</c:v>
                </c:pt>
                <c:pt idx="20923">
                  <c:v>1.0459999999999994</c:v>
                </c:pt>
                <c:pt idx="20924">
                  <c:v>1.0480000000000018</c:v>
                </c:pt>
                <c:pt idx="20925">
                  <c:v>1.0500000000000043</c:v>
                </c:pt>
                <c:pt idx="20926">
                  <c:v>1.0519999999999996</c:v>
                </c:pt>
                <c:pt idx="20927">
                  <c:v>1.054000000000002</c:v>
                </c:pt>
                <c:pt idx="20928">
                  <c:v>1.0560000000000045</c:v>
                </c:pt>
                <c:pt idx="20929">
                  <c:v>1.0579999999999998</c:v>
                </c:pt>
                <c:pt idx="20930">
                  <c:v>1.0600000000000023</c:v>
                </c:pt>
                <c:pt idx="20931">
                  <c:v>1.0620000000000047</c:v>
                </c:pt>
                <c:pt idx="20932">
                  <c:v>1.0640000000000001</c:v>
                </c:pt>
                <c:pt idx="20933">
                  <c:v>1.0660000000000025</c:v>
                </c:pt>
                <c:pt idx="20934">
                  <c:v>1.0680000000000049</c:v>
                </c:pt>
                <c:pt idx="20935">
                  <c:v>1.0700000000000003</c:v>
                </c:pt>
                <c:pt idx="20936">
                  <c:v>1.0720000000000027</c:v>
                </c:pt>
                <c:pt idx="20937">
                  <c:v>1.0740000000000052</c:v>
                </c:pt>
                <c:pt idx="20938">
                  <c:v>1.0760000000000005</c:v>
                </c:pt>
                <c:pt idx="20939">
                  <c:v>1.078000000000003</c:v>
                </c:pt>
                <c:pt idx="20940">
                  <c:v>1.0800000000000054</c:v>
                </c:pt>
                <c:pt idx="20941">
                  <c:v>1.0820000000000007</c:v>
                </c:pt>
                <c:pt idx="20942">
                  <c:v>1.0840000000000032</c:v>
                </c:pt>
                <c:pt idx="20943">
                  <c:v>1.0860000000000056</c:v>
                </c:pt>
                <c:pt idx="20944">
                  <c:v>1.088000000000001</c:v>
                </c:pt>
                <c:pt idx="20945">
                  <c:v>1.0900000000000034</c:v>
                </c:pt>
                <c:pt idx="20946">
                  <c:v>1.0920000000000059</c:v>
                </c:pt>
                <c:pt idx="20947">
                  <c:v>1.0940000000000012</c:v>
                </c:pt>
                <c:pt idx="20948">
                  <c:v>1.0960000000000036</c:v>
                </c:pt>
                <c:pt idx="20949">
                  <c:v>1.0980000000000061</c:v>
                </c:pt>
                <c:pt idx="20950">
                  <c:v>1.1000000000000014</c:v>
                </c:pt>
                <c:pt idx="20951">
                  <c:v>1.1020000000000039</c:v>
                </c:pt>
                <c:pt idx="20952">
                  <c:v>1.1040000000000063</c:v>
                </c:pt>
                <c:pt idx="20953">
                  <c:v>1.1060000000000016</c:v>
                </c:pt>
                <c:pt idx="20954">
                  <c:v>1.1080000000000041</c:v>
                </c:pt>
                <c:pt idx="20955">
                  <c:v>1.1099999999999994</c:v>
                </c:pt>
                <c:pt idx="20956">
                  <c:v>1.1120000000000019</c:v>
                </c:pt>
                <c:pt idx="20957">
                  <c:v>1.1140000000000043</c:v>
                </c:pt>
                <c:pt idx="20958">
                  <c:v>1.1159999999999997</c:v>
                </c:pt>
                <c:pt idx="20959">
                  <c:v>1.1180000000000021</c:v>
                </c:pt>
                <c:pt idx="20960">
                  <c:v>1.1200000000000045</c:v>
                </c:pt>
                <c:pt idx="20961">
                  <c:v>1.1219999999999999</c:v>
                </c:pt>
                <c:pt idx="20962">
                  <c:v>1.1240000000000023</c:v>
                </c:pt>
                <c:pt idx="20963">
                  <c:v>1.1260000000000048</c:v>
                </c:pt>
                <c:pt idx="20964">
                  <c:v>1.1280000000000001</c:v>
                </c:pt>
                <c:pt idx="20965">
                  <c:v>1.1300000000000026</c:v>
                </c:pt>
                <c:pt idx="20966">
                  <c:v>1.132000000000005</c:v>
                </c:pt>
                <c:pt idx="20967">
                  <c:v>1.1340000000000003</c:v>
                </c:pt>
                <c:pt idx="20968">
                  <c:v>1.1360000000000028</c:v>
                </c:pt>
                <c:pt idx="20969">
                  <c:v>1.1380000000000052</c:v>
                </c:pt>
                <c:pt idx="20970">
                  <c:v>1.1400000000000006</c:v>
                </c:pt>
                <c:pt idx="20971">
                  <c:v>1.142000000000003</c:v>
                </c:pt>
                <c:pt idx="20972">
                  <c:v>1.1440000000000055</c:v>
                </c:pt>
                <c:pt idx="20973">
                  <c:v>1.1460000000000008</c:v>
                </c:pt>
                <c:pt idx="20974">
                  <c:v>1.1480000000000032</c:v>
                </c:pt>
                <c:pt idx="20975">
                  <c:v>1.1500000000000057</c:v>
                </c:pt>
                <c:pt idx="20976">
                  <c:v>1.152000000000001</c:v>
                </c:pt>
                <c:pt idx="20977">
                  <c:v>1.1540000000000035</c:v>
                </c:pt>
                <c:pt idx="20978">
                  <c:v>1.1560000000000059</c:v>
                </c:pt>
                <c:pt idx="20979">
                  <c:v>1.1580000000000013</c:v>
                </c:pt>
                <c:pt idx="20980">
                  <c:v>1.1600000000000037</c:v>
                </c:pt>
                <c:pt idx="20981">
                  <c:v>1.1620000000000061</c:v>
                </c:pt>
                <c:pt idx="20982">
                  <c:v>1.1640000000000015</c:v>
                </c:pt>
                <c:pt idx="20983">
                  <c:v>1.1660000000000039</c:v>
                </c:pt>
                <c:pt idx="20984">
                  <c:v>1.1680000000000064</c:v>
                </c:pt>
                <c:pt idx="20985">
                  <c:v>1.1700000000000017</c:v>
                </c:pt>
                <c:pt idx="20986">
                  <c:v>1.1720000000000041</c:v>
                </c:pt>
                <c:pt idx="20987">
                  <c:v>1.1739999999999995</c:v>
                </c:pt>
                <c:pt idx="20988">
                  <c:v>1.1760000000000019</c:v>
                </c:pt>
                <c:pt idx="20989">
                  <c:v>1.1780000000000044</c:v>
                </c:pt>
                <c:pt idx="20990">
                  <c:v>1.1799999999999997</c:v>
                </c:pt>
                <c:pt idx="20991">
                  <c:v>1.1820000000000022</c:v>
                </c:pt>
                <c:pt idx="20992">
                  <c:v>1.1840000000000046</c:v>
                </c:pt>
                <c:pt idx="20993">
                  <c:v>1.1859999999999999</c:v>
                </c:pt>
                <c:pt idx="20994">
                  <c:v>1.1880000000000024</c:v>
                </c:pt>
                <c:pt idx="20995">
                  <c:v>1.1900000000000048</c:v>
                </c:pt>
                <c:pt idx="20996">
                  <c:v>1.1920000000000002</c:v>
                </c:pt>
                <c:pt idx="20997">
                  <c:v>1.1940000000000026</c:v>
                </c:pt>
                <c:pt idx="20998">
                  <c:v>1.1960000000000051</c:v>
                </c:pt>
                <c:pt idx="20999">
                  <c:v>1.1980000000000004</c:v>
                </c:pt>
                <c:pt idx="21000">
                  <c:v>1.2000000000000028</c:v>
                </c:pt>
                <c:pt idx="21001">
                  <c:v>1.2020000000000053</c:v>
                </c:pt>
                <c:pt idx="21002">
                  <c:v>1.2040000000000006</c:v>
                </c:pt>
                <c:pt idx="21003">
                  <c:v>1.2060000000000031</c:v>
                </c:pt>
                <c:pt idx="21004">
                  <c:v>1.2080000000000055</c:v>
                </c:pt>
                <c:pt idx="21005">
                  <c:v>1.2100000000000009</c:v>
                </c:pt>
                <c:pt idx="21006">
                  <c:v>1.2120000000000033</c:v>
                </c:pt>
                <c:pt idx="21007">
                  <c:v>1.2140000000000057</c:v>
                </c:pt>
                <c:pt idx="21008">
                  <c:v>1.2160000000000011</c:v>
                </c:pt>
                <c:pt idx="21009">
                  <c:v>1.2180000000000035</c:v>
                </c:pt>
                <c:pt idx="21010">
                  <c:v>1.220000000000006</c:v>
                </c:pt>
                <c:pt idx="21011">
                  <c:v>1.2220000000000013</c:v>
                </c:pt>
                <c:pt idx="21012">
                  <c:v>1.2240000000000038</c:v>
                </c:pt>
                <c:pt idx="21013">
                  <c:v>1.2260000000000062</c:v>
                </c:pt>
                <c:pt idx="21014">
                  <c:v>1.2280000000000015</c:v>
                </c:pt>
                <c:pt idx="21015">
                  <c:v>1.230000000000004</c:v>
                </c:pt>
                <c:pt idx="21016">
                  <c:v>1.2319999999999993</c:v>
                </c:pt>
                <c:pt idx="21017">
                  <c:v>1.2340000000000018</c:v>
                </c:pt>
                <c:pt idx="21018">
                  <c:v>1.2360000000000042</c:v>
                </c:pt>
                <c:pt idx="21019">
                  <c:v>1.2379999999999995</c:v>
                </c:pt>
                <c:pt idx="21020">
                  <c:v>1.240000000000002</c:v>
                </c:pt>
                <c:pt idx="21021">
                  <c:v>1.2420000000000044</c:v>
                </c:pt>
                <c:pt idx="21022">
                  <c:v>1.2439999999999998</c:v>
                </c:pt>
                <c:pt idx="21023">
                  <c:v>1.2460000000000022</c:v>
                </c:pt>
                <c:pt idx="21024">
                  <c:v>1.2480000000000047</c:v>
                </c:pt>
                <c:pt idx="21025">
                  <c:v>1.25</c:v>
                </c:pt>
                <c:pt idx="21026">
                  <c:v>1.2520000000000024</c:v>
                </c:pt>
                <c:pt idx="21027">
                  <c:v>1.2540000000000049</c:v>
                </c:pt>
                <c:pt idx="21028">
                  <c:v>1.2560000000000002</c:v>
                </c:pt>
                <c:pt idx="21029">
                  <c:v>1.2580000000000027</c:v>
                </c:pt>
                <c:pt idx="21030">
                  <c:v>1.2600000000000051</c:v>
                </c:pt>
                <c:pt idx="21031">
                  <c:v>1.2620000000000005</c:v>
                </c:pt>
                <c:pt idx="21032">
                  <c:v>1.2640000000000029</c:v>
                </c:pt>
                <c:pt idx="21033">
                  <c:v>1.2660000000000053</c:v>
                </c:pt>
                <c:pt idx="21034">
                  <c:v>1.2680000000000007</c:v>
                </c:pt>
                <c:pt idx="21035">
                  <c:v>1.2700000000000031</c:v>
                </c:pt>
                <c:pt idx="21036">
                  <c:v>1.2720000000000056</c:v>
                </c:pt>
                <c:pt idx="21037">
                  <c:v>1.2740000000000009</c:v>
                </c:pt>
                <c:pt idx="21038">
                  <c:v>1.2760000000000034</c:v>
                </c:pt>
                <c:pt idx="21039">
                  <c:v>1.2780000000000058</c:v>
                </c:pt>
                <c:pt idx="21040">
                  <c:v>1.2800000000000011</c:v>
                </c:pt>
                <c:pt idx="21041">
                  <c:v>1.2820000000000036</c:v>
                </c:pt>
                <c:pt idx="21042">
                  <c:v>1.284000000000006</c:v>
                </c:pt>
                <c:pt idx="21043">
                  <c:v>1.2860000000000014</c:v>
                </c:pt>
                <c:pt idx="21044">
                  <c:v>1.2880000000000038</c:v>
                </c:pt>
                <c:pt idx="21045">
                  <c:v>1.2900000000000063</c:v>
                </c:pt>
                <c:pt idx="21046">
                  <c:v>1.2920000000000016</c:v>
                </c:pt>
                <c:pt idx="21047">
                  <c:v>1.294000000000004</c:v>
                </c:pt>
                <c:pt idx="21048">
                  <c:v>1.2959999999999994</c:v>
                </c:pt>
                <c:pt idx="21049">
                  <c:v>1.2980000000000018</c:v>
                </c:pt>
                <c:pt idx="21050">
                  <c:v>1.3000000000000043</c:v>
                </c:pt>
                <c:pt idx="21051">
                  <c:v>1.3019999999999996</c:v>
                </c:pt>
                <c:pt idx="21052">
                  <c:v>1.304000000000002</c:v>
                </c:pt>
                <c:pt idx="21053">
                  <c:v>1.3060000000000045</c:v>
                </c:pt>
                <c:pt idx="21054">
                  <c:v>1.3079999999999998</c:v>
                </c:pt>
                <c:pt idx="21055">
                  <c:v>1.3100000000000023</c:v>
                </c:pt>
                <c:pt idx="21056">
                  <c:v>1.3120000000000047</c:v>
                </c:pt>
                <c:pt idx="21057">
                  <c:v>1.3140000000000001</c:v>
                </c:pt>
                <c:pt idx="21058">
                  <c:v>1.3160000000000025</c:v>
                </c:pt>
                <c:pt idx="21059">
                  <c:v>1.3180000000000049</c:v>
                </c:pt>
                <c:pt idx="21060">
                  <c:v>1.3200000000000003</c:v>
                </c:pt>
                <c:pt idx="21061">
                  <c:v>1.3220000000000027</c:v>
                </c:pt>
                <c:pt idx="21062">
                  <c:v>1.3240000000000052</c:v>
                </c:pt>
                <c:pt idx="21063">
                  <c:v>1.3260000000000005</c:v>
                </c:pt>
                <c:pt idx="21064">
                  <c:v>1.328000000000003</c:v>
                </c:pt>
                <c:pt idx="21065">
                  <c:v>1.3300000000000054</c:v>
                </c:pt>
                <c:pt idx="21066">
                  <c:v>1.3320000000000007</c:v>
                </c:pt>
                <c:pt idx="21067">
                  <c:v>1.3340000000000032</c:v>
                </c:pt>
                <c:pt idx="21068">
                  <c:v>1.3360000000000056</c:v>
                </c:pt>
                <c:pt idx="21069">
                  <c:v>1.338000000000001</c:v>
                </c:pt>
                <c:pt idx="21070">
                  <c:v>1.3400000000000034</c:v>
                </c:pt>
                <c:pt idx="21071">
                  <c:v>1.3420000000000059</c:v>
                </c:pt>
                <c:pt idx="21072">
                  <c:v>1.3440000000000012</c:v>
                </c:pt>
                <c:pt idx="21073">
                  <c:v>1.3460000000000036</c:v>
                </c:pt>
                <c:pt idx="21074">
                  <c:v>1.3480000000000061</c:v>
                </c:pt>
                <c:pt idx="21075">
                  <c:v>1.3500000000000014</c:v>
                </c:pt>
                <c:pt idx="21076">
                  <c:v>1.3520000000000039</c:v>
                </c:pt>
                <c:pt idx="21077">
                  <c:v>1.3540000000000063</c:v>
                </c:pt>
                <c:pt idx="21078">
                  <c:v>1.3560000000000016</c:v>
                </c:pt>
                <c:pt idx="21079">
                  <c:v>1.3580000000000041</c:v>
                </c:pt>
                <c:pt idx="21080">
                  <c:v>1.3599999999999994</c:v>
                </c:pt>
                <c:pt idx="21081">
                  <c:v>1.3620000000000019</c:v>
                </c:pt>
                <c:pt idx="21082">
                  <c:v>1.3640000000000043</c:v>
                </c:pt>
                <c:pt idx="21083">
                  <c:v>1.3659999999999997</c:v>
                </c:pt>
                <c:pt idx="21084">
                  <c:v>1.3680000000000021</c:v>
                </c:pt>
                <c:pt idx="21085">
                  <c:v>1.3700000000000045</c:v>
                </c:pt>
                <c:pt idx="21086">
                  <c:v>1.3719999999999999</c:v>
                </c:pt>
                <c:pt idx="21087">
                  <c:v>1.3740000000000023</c:v>
                </c:pt>
                <c:pt idx="21088">
                  <c:v>1.3760000000000048</c:v>
                </c:pt>
                <c:pt idx="21089">
                  <c:v>1.3780000000000001</c:v>
                </c:pt>
                <c:pt idx="21090">
                  <c:v>1.3800000000000026</c:v>
                </c:pt>
                <c:pt idx="21091">
                  <c:v>1.382000000000005</c:v>
                </c:pt>
                <c:pt idx="21092">
                  <c:v>1.3840000000000003</c:v>
                </c:pt>
                <c:pt idx="21093">
                  <c:v>1.3860000000000028</c:v>
                </c:pt>
                <c:pt idx="21094">
                  <c:v>1.3880000000000052</c:v>
                </c:pt>
                <c:pt idx="21095">
                  <c:v>1.3900000000000006</c:v>
                </c:pt>
                <c:pt idx="21096">
                  <c:v>1.392000000000003</c:v>
                </c:pt>
                <c:pt idx="21097">
                  <c:v>1.3940000000000055</c:v>
                </c:pt>
                <c:pt idx="21098">
                  <c:v>1.3960000000000008</c:v>
                </c:pt>
                <c:pt idx="21099">
                  <c:v>1.3980000000000032</c:v>
                </c:pt>
                <c:pt idx="21100">
                  <c:v>1.4000000000000057</c:v>
                </c:pt>
                <c:pt idx="21101">
                  <c:v>1.402000000000001</c:v>
                </c:pt>
                <c:pt idx="21102">
                  <c:v>1.4040000000000035</c:v>
                </c:pt>
                <c:pt idx="21103">
                  <c:v>1.4060000000000059</c:v>
                </c:pt>
                <c:pt idx="21104">
                  <c:v>1.4080000000000013</c:v>
                </c:pt>
                <c:pt idx="21105">
                  <c:v>1.4100000000000037</c:v>
                </c:pt>
                <c:pt idx="21106">
                  <c:v>1.4120000000000061</c:v>
                </c:pt>
                <c:pt idx="21107">
                  <c:v>1.4140000000000015</c:v>
                </c:pt>
                <c:pt idx="21108">
                  <c:v>1.4160000000000039</c:v>
                </c:pt>
                <c:pt idx="21109">
                  <c:v>1.4180000000000064</c:v>
                </c:pt>
                <c:pt idx="21110">
                  <c:v>1.4200000000000017</c:v>
                </c:pt>
                <c:pt idx="21111">
                  <c:v>1.4220000000000041</c:v>
                </c:pt>
                <c:pt idx="21112">
                  <c:v>1.4239999999999995</c:v>
                </c:pt>
                <c:pt idx="21113">
                  <c:v>1.4260000000000019</c:v>
                </c:pt>
                <c:pt idx="21114">
                  <c:v>1.4280000000000044</c:v>
                </c:pt>
                <c:pt idx="21115">
                  <c:v>1.4299999999999997</c:v>
                </c:pt>
                <c:pt idx="21116">
                  <c:v>1.4320000000000022</c:v>
                </c:pt>
                <c:pt idx="21117">
                  <c:v>1.4340000000000046</c:v>
                </c:pt>
                <c:pt idx="21118">
                  <c:v>1.4359999999999999</c:v>
                </c:pt>
                <c:pt idx="21119">
                  <c:v>1.4380000000000024</c:v>
                </c:pt>
                <c:pt idx="21120">
                  <c:v>1.4400000000000048</c:v>
                </c:pt>
                <c:pt idx="21121">
                  <c:v>1.4420000000000002</c:v>
                </c:pt>
                <c:pt idx="21122">
                  <c:v>1.4440000000000026</c:v>
                </c:pt>
                <c:pt idx="21123">
                  <c:v>1.4460000000000051</c:v>
                </c:pt>
                <c:pt idx="21124">
                  <c:v>1.4480000000000004</c:v>
                </c:pt>
                <c:pt idx="21125">
                  <c:v>1.4500000000000028</c:v>
                </c:pt>
                <c:pt idx="21126">
                  <c:v>1.4520000000000053</c:v>
                </c:pt>
                <c:pt idx="21127">
                  <c:v>1.4540000000000006</c:v>
                </c:pt>
                <c:pt idx="21128">
                  <c:v>1.4560000000000031</c:v>
                </c:pt>
                <c:pt idx="21129">
                  <c:v>1.4580000000000055</c:v>
                </c:pt>
                <c:pt idx="21130">
                  <c:v>1.4600000000000009</c:v>
                </c:pt>
                <c:pt idx="21131">
                  <c:v>1.4620000000000033</c:v>
                </c:pt>
                <c:pt idx="21132">
                  <c:v>1.4640000000000057</c:v>
                </c:pt>
                <c:pt idx="21133">
                  <c:v>1.4660000000000011</c:v>
                </c:pt>
                <c:pt idx="21134">
                  <c:v>1.4680000000000035</c:v>
                </c:pt>
                <c:pt idx="21135">
                  <c:v>1.470000000000006</c:v>
                </c:pt>
                <c:pt idx="21136">
                  <c:v>1.4720000000000013</c:v>
                </c:pt>
                <c:pt idx="21137">
                  <c:v>1.4740000000000038</c:v>
                </c:pt>
                <c:pt idx="21138">
                  <c:v>1.4760000000000062</c:v>
                </c:pt>
                <c:pt idx="21139">
                  <c:v>1.4780000000000015</c:v>
                </c:pt>
                <c:pt idx="21140">
                  <c:v>1.480000000000004</c:v>
                </c:pt>
                <c:pt idx="21141">
                  <c:v>1.4819999999999993</c:v>
                </c:pt>
                <c:pt idx="21142">
                  <c:v>1.4840000000000018</c:v>
                </c:pt>
                <c:pt idx="21143">
                  <c:v>1.4860000000000042</c:v>
                </c:pt>
                <c:pt idx="21144">
                  <c:v>1.4879999999999995</c:v>
                </c:pt>
                <c:pt idx="21145">
                  <c:v>1.490000000000002</c:v>
                </c:pt>
                <c:pt idx="21146">
                  <c:v>1.4920000000000044</c:v>
                </c:pt>
                <c:pt idx="21147">
                  <c:v>1.4939999999999998</c:v>
                </c:pt>
                <c:pt idx="21148">
                  <c:v>1.4960000000000022</c:v>
                </c:pt>
                <c:pt idx="21149">
                  <c:v>1.4980000000000047</c:v>
                </c:pt>
                <c:pt idx="21150">
                  <c:v>1.5</c:v>
                </c:pt>
                <c:pt idx="21151">
                  <c:v>1.5020000000000024</c:v>
                </c:pt>
                <c:pt idx="21152">
                  <c:v>1.5040000000000049</c:v>
                </c:pt>
                <c:pt idx="21153">
                  <c:v>1.5060000000000002</c:v>
                </c:pt>
                <c:pt idx="21154">
                  <c:v>1.5080000000000027</c:v>
                </c:pt>
                <c:pt idx="21155">
                  <c:v>1.5100000000000051</c:v>
                </c:pt>
                <c:pt idx="21156">
                  <c:v>1.5120000000000005</c:v>
                </c:pt>
                <c:pt idx="21157">
                  <c:v>1.5140000000000029</c:v>
                </c:pt>
                <c:pt idx="21158">
                  <c:v>1.5160000000000053</c:v>
                </c:pt>
                <c:pt idx="21159">
                  <c:v>1.5180000000000007</c:v>
                </c:pt>
                <c:pt idx="21160">
                  <c:v>1.5200000000000031</c:v>
                </c:pt>
                <c:pt idx="21161">
                  <c:v>1.5220000000000056</c:v>
                </c:pt>
                <c:pt idx="21162">
                  <c:v>1.5240000000000009</c:v>
                </c:pt>
                <c:pt idx="21163">
                  <c:v>1.5260000000000034</c:v>
                </c:pt>
                <c:pt idx="21164">
                  <c:v>1.5280000000000058</c:v>
                </c:pt>
                <c:pt idx="21165">
                  <c:v>1.5300000000000011</c:v>
                </c:pt>
                <c:pt idx="21166">
                  <c:v>1.5320000000000036</c:v>
                </c:pt>
                <c:pt idx="21167">
                  <c:v>1.534000000000006</c:v>
                </c:pt>
                <c:pt idx="21168">
                  <c:v>1.5360000000000014</c:v>
                </c:pt>
                <c:pt idx="21169">
                  <c:v>1.5380000000000038</c:v>
                </c:pt>
                <c:pt idx="21170">
                  <c:v>1.5400000000000063</c:v>
                </c:pt>
                <c:pt idx="21171">
                  <c:v>1.5420000000000016</c:v>
                </c:pt>
                <c:pt idx="21172">
                  <c:v>1.544000000000004</c:v>
                </c:pt>
                <c:pt idx="21173">
                  <c:v>1.5459999999999994</c:v>
                </c:pt>
                <c:pt idx="21174">
                  <c:v>1.5480000000000018</c:v>
                </c:pt>
                <c:pt idx="21175">
                  <c:v>1.5500000000000043</c:v>
                </c:pt>
                <c:pt idx="21176">
                  <c:v>1.5519999999999996</c:v>
                </c:pt>
                <c:pt idx="21177">
                  <c:v>1.554000000000002</c:v>
                </c:pt>
                <c:pt idx="21178">
                  <c:v>1.5560000000000045</c:v>
                </c:pt>
                <c:pt idx="21179">
                  <c:v>1.5579999999999998</c:v>
                </c:pt>
                <c:pt idx="21180">
                  <c:v>1.5600000000000023</c:v>
                </c:pt>
                <c:pt idx="21181">
                  <c:v>1.5620000000000047</c:v>
                </c:pt>
                <c:pt idx="21182">
                  <c:v>1.5640000000000001</c:v>
                </c:pt>
                <c:pt idx="21183">
                  <c:v>1.5660000000000025</c:v>
                </c:pt>
                <c:pt idx="21184">
                  <c:v>1.5680000000000049</c:v>
                </c:pt>
                <c:pt idx="21185">
                  <c:v>1.5700000000000003</c:v>
                </c:pt>
                <c:pt idx="21186">
                  <c:v>1.5720000000000027</c:v>
                </c:pt>
                <c:pt idx="21187">
                  <c:v>1.5740000000000052</c:v>
                </c:pt>
                <c:pt idx="21188">
                  <c:v>1.5760000000000005</c:v>
                </c:pt>
                <c:pt idx="21189">
                  <c:v>1.578000000000003</c:v>
                </c:pt>
                <c:pt idx="21190">
                  <c:v>1.5800000000000054</c:v>
                </c:pt>
                <c:pt idx="21191">
                  <c:v>1.5820000000000007</c:v>
                </c:pt>
                <c:pt idx="21192">
                  <c:v>1.5840000000000032</c:v>
                </c:pt>
                <c:pt idx="21193">
                  <c:v>1.5860000000000056</c:v>
                </c:pt>
                <c:pt idx="21194">
                  <c:v>1.588000000000001</c:v>
                </c:pt>
                <c:pt idx="21195">
                  <c:v>1.5900000000000034</c:v>
                </c:pt>
                <c:pt idx="21196">
                  <c:v>1.5920000000000059</c:v>
                </c:pt>
                <c:pt idx="21197">
                  <c:v>1.5940000000000012</c:v>
                </c:pt>
                <c:pt idx="21198">
                  <c:v>1.5960000000000036</c:v>
                </c:pt>
                <c:pt idx="21199">
                  <c:v>1.5980000000000061</c:v>
                </c:pt>
                <c:pt idx="21200">
                  <c:v>1.6000000000000014</c:v>
                </c:pt>
                <c:pt idx="21201">
                  <c:v>1.6020000000000039</c:v>
                </c:pt>
                <c:pt idx="21202">
                  <c:v>1.6040000000000063</c:v>
                </c:pt>
                <c:pt idx="21203">
                  <c:v>1.6060000000000016</c:v>
                </c:pt>
                <c:pt idx="21204">
                  <c:v>1.6080000000000041</c:v>
                </c:pt>
                <c:pt idx="21205">
                  <c:v>1.6099999999999994</c:v>
                </c:pt>
                <c:pt idx="21206">
                  <c:v>1.6120000000000019</c:v>
                </c:pt>
                <c:pt idx="21207">
                  <c:v>1.6140000000000043</c:v>
                </c:pt>
                <c:pt idx="21208">
                  <c:v>1.6159999999999997</c:v>
                </c:pt>
                <c:pt idx="21209">
                  <c:v>1.6180000000000021</c:v>
                </c:pt>
                <c:pt idx="21210">
                  <c:v>1.6200000000000045</c:v>
                </c:pt>
                <c:pt idx="21211">
                  <c:v>1.6219999999999999</c:v>
                </c:pt>
                <c:pt idx="21212">
                  <c:v>1.6240000000000023</c:v>
                </c:pt>
                <c:pt idx="21213">
                  <c:v>1.6260000000000048</c:v>
                </c:pt>
                <c:pt idx="21214">
                  <c:v>1.6280000000000001</c:v>
                </c:pt>
                <c:pt idx="21215">
                  <c:v>1.6300000000000026</c:v>
                </c:pt>
                <c:pt idx="21216">
                  <c:v>1.632000000000005</c:v>
                </c:pt>
                <c:pt idx="21217">
                  <c:v>1.6340000000000003</c:v>
                </c:pt>
                <c:pt idx="21218">
                  <c:v>1.6360000000000028</c:v>
                </c:pt>
                <c:pt idx="21219">
                  <c:v>1.6380000000000052</c:v>
                </c:pt>
                <c:pt idx="21220">
                  <c:v>1.6400000000000006</c:v>
                </c:pt>
                <c:pt idx="21221">
                  <c:v>1.642000000000003</c:v>
                </c:pt>
                <c:pt idx="21222">
                  <c:v>1.6440000000000055</c:v>
                </c:pt>
                <c:pt idx="21223">
                  <c:v>1.6460000000000008</c:v>
                </c:pt>
                <c:pt idx="21224">
                  <c:v>1.6480000000000032</c:v>
                </c:pt>
                <c:pt idx="21225">
                  <c:v>1.6500000000000057</c:v>
                </c:pt>
                <c:pt idx="21226">
                  <c:v>1.652000000000001</c:v>
                </c:pt>
                <c:pt idx="21227">
                  <c:v>1.6540000000000035</c:v>
                </c:pt>
                <c:pt idx="21228">
                  <c:v>1.6560000000000059</c:v>
                </c:pt>
                <c:pt idx="21229">
                  <c:v>1.6580000000000013</c:v>
                </c:pt>
                <c:pt idx="21230">
                  <c:v>1.6600000000000037</c:v>
                </c:pt>
                <c:pt idx="21231">
                  <c:v>1.6620000000000061</c:v>
                </c:pt>
                <c:pt idx="21232">
                  <c:v>1.6640000000000015</c:v>
                </c:pt>
                <c:pt idx="21233">
                  <c:v>1.6660000000000039</c:v>
                </c:pt>
                <c:pt idx="21234">
                  <c:v>1.6680000000000064</c:v>
                </c:pt>
                <c:pt idx="21235">
                  <c:v>1.6700000000000017</c:v>
                </c:pt>
                <c:pt idx="21236">
                  <c:v>1.6720000000000041</c:v>
                </c:pt>
                <c:pt idx="21237">
                  <c:v>1.6739999999999995</c:v>
                </c:pt>
                <c:pt idx="21238">
                  <c:v>1.6760000000000019</c:v>
                </c:pt>
                <c:pt idx="21239">
                  <c:v>1.6780000000000044</c:v>
                </c:pt>
                <c:pt idx="21240">
                  <c:v>1.6799999999999997</c:v>
                </c:pt>
                <c:pt idx="21241">
                  <c:v>1.6820000000000022</c:v>
                </c:pt>
                <c:pt idx="21242">
                  <c:v>1.6840000000000046</c:v>
                </c:pt>
                <c:pt idx="21243">
                  <c:v>1.6859999999999999</c:v>
                </c:pt>
                <c:pt idx="21244">
                  <c:v>1.6880000000000024</c:v>
                </c:pt>
                <c:pt idx="21245">
                  <c:v>1.6900000000000048</c:v>
                </c:pt>
                <c:pt idx="21246">
                  <c:v>1.6920000000000002</c:v>
                </c:pt>
                <c:pt idx="21247">
                  <c:v>1.6940000000000026</c:v>
                </c:pt>
                <c:pt idx="21248">
                  <c:v>1.6960000000000051</c:v>
                </c:pt>
                <c:pt idx="21249">
                  <c:v>1.6980000000000004</c:v>
                </c:pt>
                <c:pt idx="21250">
                  <c:v>1.7000000000000028</c:v>
                </c:pt>
                <c:pt idx="21251">
                  <c:v>1.7020000000000053</c:v>
                </c:pt>
                <c:pt idx="21252">
                  <c:v>1.7040000000000006</c:v>
                </c:pt>
                <c:pt idx="21253">
                  <c:v>1.7060000000000031</c:v>
                </c:pt>
                <c:pt idx="21254">
                  <c:v>1.7080000000000055</c:v>
                </c:pt>
                <c:pt idx="21255">
                  <c:v>1.7100000000000009</c:v>
                </c:pt>
                <c:pt idx="21256">
                  <c:v>1.7120000000000033</c:v>
                </c:pt>
                <c:pt idx="21257">
                  <c:v>1.7140000000000057</c:v>
                </c:pt>
                <c:pt idx="21258">
                  <c:v>1.7160000000000011</c:v>
                </c:pt>
                <c:pt idx="21259">
                  <c:v>1.7180000000000035</c:v>
                </c:pt>
                <c:pt idx="21260">
                  <c:v>1.720000000000006</c:v>
                </c:pt>
                <c:pt idx="21261">
                  <c:v>1.7220000000000013</c:v>
                </c:pt>
                <c:pt idx="21262">
                  <c:v>1.7240000000000038</c:v>
                </c:pt>
                <c:pt idx="21263">
                  <c:v>1.7260000000000062</c:v>
                </c:pt>
                <c:pt idx="21264">
                  <c:v>1.7280000000000015</c:v>
                </c:pt>
                <c:pt idx="21265">
                  <c:v>1.730000000000004</c:v>
                </c:pt>
                <c:pt idx="21266">
                  <c:v>1.7319999999999993</c:v>
                </c:pt>
                <c:pt idx="21267">
                  <c:v>1.7340000000000018</c:v>
                </c:pt>
                <c:pt idx="21268">
                  <c:v>1.7360000000000042</c:v>
                </c:pt>
                <c:pt idx="21269">
                  <c:v>1.7379999999999995</c:v>
                </c:pt>
                <c:pt idx="21270">
                  <c:v>1.740000000000002</c:v>
                </c:pt>
                <c:pt idx="21271">
                  <c:v>1.7420000000000044</c:v>
                </c:pt>
                <c:pt idx="21272">
                  <c:v>1.7439999999999998</c:v>
                </c:pt>
                <c:pt idx="21273">
                  <c:v>1.7460000000000022</c:v>
                </c:pt>
                <c:pt idx="21274">
                  <c:v>1.7480000000000047</c:v>
                </c:pt>
                <c:pt idx="21275">
                  <c:v>1.75</c:v>
                </c:pt>
                <c:pt idx="21276">
                  <c:v>1.7520000000000024</c:v>
                </c:pt>
                <c:pt idx="21277">
                  <c:v>1.7540000000000049</c:v>
                </c:pt>
                <c:pt idx="21278">
                  <c:v>1.7560000000000002</c:v>
                </c:pt>
                <c:pt idx="21279">
                  <c:v>1.7580000000000027</c:v>
                </c:pt>
                <c:pt idx="21280">
                  <c:v>1.7600000000000051</c:v>
                </c:pt>
                <c:pt idx="21281">
                  <c:v>1.7620000000000005</c:v>
                </c:pt>
                <c:pt idx="21282">
                  <c:v>1.7640000000000029</c:v>
                </c:pt>
                <c:pt idx="21283">
                  <c:v>1.7660000000000053</c:v>
                </c:pt>
                <c:pt idx="21284">
                  <c:v>1.7680000000000007</c:v>
                </c:pt>
                <c:pt idx="21285">
                  <c:v>1.7700000000000031</c:v>
                </c:pt>
                <c:pt idx="21286">
                  <c:v>1.7720000000000056</c:v>
                </c:pt>
                <c:pt idx="21287">
                  <c:v>1.7740000000000009</c:v>
                </c:pt>
                <c:pt idx="21288">
                  <c:v>1.7760000000000034</c:v>
                </c:pt>
                <c:pt idx="21289">
                  <c:v>1.7780000000000058</c:v>
                </c:pt>
                <c:pt idx="21290">
                  <c:v>1.7800000000000011</c:v>
                </c:pt>
                <c:pt idx="21291">
                  <c:v>1.7820000000000036</c:v>
                </c:pt>
                <c:pt idx="21292">
                  <c:v>1.784000000000006</c:v>
                </c:pt>
                <c:pt idx="21293">
                  <c:v>1.7860000000000014</c:v>
                </c:pt>
                <c:pt idx="21294">
                  <c:v>1.7880000000000038</c:v>
                </c:pt>
                <c:pt idx="21295">
                  <c:v>1.7900000000000063</c:v>
                </c:pt>
                <c:pt idx="21296">
                  <c:v>1.7920000000000016</c:v>
                </c:pt>
                <c:pt idx="21297">
                  <c:v>1.794000000000004</c:v>
                </c:pt>
                <c:pt idx="21298">
                  <c:v>1.7959999999999994</c:v>
                </c:pt>
                <c:pt idx="21299">
                  <c:v>1.7980000000000018</c:v>
                </c:pt>
                <c:pt idx="21300">
                  <c:v>1.8000000000000043</c:v>
                </c:pt>
                <c:pt idx="21301">
                  <c:v>1.8019999999999996</c:v>
                </c:pt>
                <c:pt idx="21302">
                  <c:v>1.804000000000002</c:v>
                </c:pt>
                <c:pt idx="21303">
                  <c:v>1.8060000000000045</c:v>
                </c:pt>
                <c:pt idx="21304">
                  <c:v>1.8079999999999998</c:v>
                </c:pt>
                <c:pt idx="21305">
                  <c:v>1.8100000000000023</c:v>
                </c:pt>
                <c:pt idx="21306">
                  <c:v>1.8120000000000047</c:v>
                </c:pt>
                <c:pt idx="21307">
                  <c:v>1.8140000000000001</c:v>
                </c:pt>
                <c:pt idx="21308">
                  <c:v>1.8160000000000025</c:v>
                </c:pt>
                <c:pt idx="21309">
                  <c:v>1.8180000000000049</c:v>
                </c:pt>
                <c:pt idx="21310">
                  <c:v>1.8200000000000003</c:v>
                </c:pt>
                <c:pt idx="21311">
                  <c:v>1.8220000000000027</c:v>
                </c:pt>
                <c:pt idx="21312">
                  <c:v>1.8240000000000052</c:v>
                </c:pt>
                <c:pt idx="21313">
                  <c:v>1.8260000000000005</c:v>
                </c:pt>
                <c:pt idx="21314">
                  <c:v>1.828000000000003</c:v>
                </c:pt>
                <c:pt idx="21315">
                  <c:v>1.8300000000000054</c:v>
                </c:pt>
                <c:pt idx="21316">
                  <c:v>1.8320000000000007</c:v>
                </c:pt>
                <c:pt idx="21317">
                  <c:v>1.8340000000000032</c:v>
                </c:pt>
                <c:pt idx="21318">
                  <c:v>1.8360000000000056</c:v>
                </c:pt>
                <c:pt idx="21319">
                  <c:v>1.838000000000001</c:v>
                </c:pt>
                <c:pt idx="21320">
                  <c:v>1.8400000000000034</c:v>
                </c:pt>
                <c:pt idx="21321">
                  <c:v>1.8420000000000059</c:v>
                </c:pt>
                <c:pt idx="21322">
                  <c:v>1.8440000000000012</c:v>
                </c:pt>
                <c:pt idx="21323">
                  <c:v>1.8460000000000036</c:v>
                </c:pt>
                <c:pt idx="21324">
                  <c:v>1.8480000000000061</c:v>
                </c:pt>
                <c:pt idx="21325">
                  <c:v>1.8500000000000014</c:v>
                </c:pt>
                <c:pt idx="21326">
                  <c:v>1.8520000000000039</c:v>
                </c:pt>
                <c:pt idx="21327">
                  <c:v>1.8540000000000063</c:v>
                </c:pt>
                <c:pt idx="21328">
                  <c:v>1.8560000000000016</c:v>
                </c:pt>
                <c:pt idx="21329">
                  <c:v>1.8580000000000041</c:v>
                </c:pt>
                <c:pt idx="21330">
                  <c:v>1.8599999999999994</c:v>
                </c:pt>
                <c:pt idx="21331">
                  <c:v>1.8620000000000019</c:v>
                </c:pt>
                <c:pt idx="21332">
                  <c:v>1.8640000000000043</c:v>
                </c:pt>
                <c:pt idx="21333">
                  <c:v>1.8659999999999997</c:v>
                </c:pt>
                <c:pt idx="21334">
                  <c:v>1.8680000000000021</c:v>
                </c:pt>
                <c:pt idx="21335">
                  <c:v>1.8700000000000045</c:v>
                </c:pt>
                <c:pt idx="21336">
                  <c:v>1.8719999999999999</c:v>
                </c:pt>
                <c:pt idx="21337">
                  <c:v>1.8740000000000023</c:v>
                </c:pt>
                <c:pt idx="21338">
                  <c:v>1.8760000000000048</c:v>
                </c:pt>
                <c:pt idx="21339">
                  <c:v>1.8780000000000001</c:v>
                </c:pt>
                <c:pt idx="21340">
                  <c:v>1.8800000000000026</c:v>
                </c:pt>
                <c:pt idx="21341">
                  <c:v>1.882000000000005</c:v>
                </c:pt>
                <c:pt idx="21342">
                  <c:v>1.8840000000000003</c:v>
                </c:pt>
                <c:pt idx="21343">
                  <c:v>1.8860000000000028</c:v>
                </c:pt>
                <c:pt idx="21344">
                  <c:v>1.8880000000000052</c:v>
                </c:pt>
                <c:pt idx="21345">
                  <c:v>1.8900000000000006</c:v>
                </c:pt>
                <c:pt idx="21346">
                  <c:v>1.892000000000003</c:v>
                </c:pt>
                <c:pt idx="21347">
                  <c:v>1.8940000000000055</c:v>
                </c:pt>
                <c:pt idx="21348">
                  <c:v>1.8960000000000008</c:v>
                </c:pt>
                <c:pt idx="21349">
                  <c:v>1.8980000000000032</c:v>
                </c:pt>
                <c:pt idx="21350">
                  <c:v>1.9000000000000057</c:v>
                </c:pt>
                <c:pt idx="21351">
                  <c:v>1.902000000000001</c:v>
                </c:pt>
                <c:pt idx="21352">
                  <c:v>1.9040000000000035</c:v>
                </c:pt>
                <c:pt idx="21353">
                  <c:v>1.9060000000000059</c:v>
                </c:pt>
                <c:pt idx="21354">
                  <c:v>1.9080000000000013</c:v>
                </c:pt>
                <c:pt idx="21355">
                  <c:v>1.9100000000000037</c:v>
                </c:pt>
                <c:pt idx="21356">
                  <c:v>1.9120000000000061</c:v>
                </c:pt>
                <c:pt idx="21357">
                  <c:v>1.9140000000000015</c:v>
                </c:pt>
                <c:pt idx="21358">
                  <c:v>1.9160000000000039</c:v>
                </c:pt>
                <c:pt idx="21359">
                  <c:v>1.9180000000000064</c:v>
                </c:pt>
                <c:pt idx="21360">
                  <c:v>1.9200000000000017</c:v>
                </c:pt>
                <c:pt idx="21361">
                  <c:v>1.9220000000000041</c:v>
                </c:pt>
                <c:pt idx="21362">
                  <c:v>1.9239999999999995</c:v>
                </c:pt>
                <c:pt idx="21363">
                  <c:v>1.9260000000000019</c:v>
                </c:pt>
                <c:pt idx="21364">
                  <c:v>1.9280000000000044</c:v>
                </c:pt>
                <c:pt idx="21365">
                  <c:v>1.9299999999999997</c:v>
                </c:pt>
                <c:pt idx="21366">
                  <c:v>1.9320000000000022</c:v>
                </c:pt>
                <c:pt idx="21367">
                  <c:v>1.9340000000000046</c:v>
                </c:pt>
                <c:pt idx="21368">
                  <c:v>1.9359999999999999</c:v>
                </c:pt>
                <c:pt idx="21369">
                  <c:v>1.9380000000000024</c:v>
                </c:pt>
                <c:pt idx="21370">
                  <c:v>1.9400000000000048</c:v>
                </c:pt>
                <c:pt idx="21371">
                  <c:v>1.9420000000000002</c:v>
                </c:pt>
                <c:pt idx="21372">
                  <c:v>1.9440000000000026</c:v>
                </c:pt>
                <c:pt idx="21373">
                  <c:v>1.9460000000000051</c:v>
                </c:pt>
                <c:pt idx="21374">
                  <c:v>1.9480000000000004</c:v>
                </c:pt>
                <c:pt idx="21375">
                  <c:v>1.9500000000000028</c:v>
                </c:pt>
                <c:pt idx="21376">
                  <c:v>1.9520000000000053</c:v>
                </c:pt>
                <c:pt idx="21377">
                  <c:v>1.9540000000000006</c:v>
                </c:pt>
                <c:pt idx="21378">
                  <c:v>1.9560000000000031</c:v>
                </c:pt>
                <c:pt idx="21379">
                  <c:v>1.9580000000000055</c:v>
                </c:pt>
                <c:pt idx="21380">
                  <c:v>1.9600000000000009</c:v>
                </c:pt>
                <c:pt idx="21381">
                  <c:v>1.9620000000000033</c:v>
                </c:pt>
                <c:pt idx="21382">
                  <c:v>1.9640000000000057</c:v>
                </c:pt>
                <c:pt idx="21383">
                  <c:v>1.9660000000000011</c:v>
                </c:pt>
                <c:pt idx="21384">
                  <c:v>1.9680000000000035</c:v>
                </c:pt>
                <c:pt idx="21385">
                  <c:v>1.970000000000006</c:v>
                </c:pt>
                <c:pt idx="21386">
                  <c:v>1.9720000000000013</c:v>
                </c:pt>
                <c:pt idx="21387">
                  <c:v>1.9740000000000038</c:v>
                </c:pt>
                <c:pt idx="21388">
                  <c:v>1.9760000000000062</c:v>
                </c:pt>
                <c:pt idx="21389">
                  <c:v>1.9780000000000015</c:v>
                </c:pt>
                <c:pt idx="21390">
                  <c:v>1.980000000000004</c:v>
                </c:pt>
                <c:pt idx="21391">
                  <c:v>1.9819999999999993</c:v>
                </c:pt>
                <c:pt idx="21392">
                  <c:v>1.9840000000000018</c:v>
                </c:pt>
                <c:pt idx="21393">
                  <c:v>1.9860000000000042</c:v>
                </c:pt>
                <c:pt idx="21394">
                  <c:v>1.9879999999999995</c:v>
                </c:pt>
                <c:pt idx="21395">
                  <c:v>1.990000000000002</c:v>
                </c:pt>
                <c:pt idx="21396">
                  <c:v>1.9920000000000044</c:v>
                </c:pt>
                <c:pt idx="21397">
                  <c:v>1.9939999999999998</c:v>
                </c:pt>
                <c:pt idx="21398">
                  <c:v>1.9960000000000022</c:v>
                </c:pt>
                <c:pt idx="21399">
                  <c:v>1.9980000000000047</c:v>
                </c:pt>
                <c:pt idx="21400">
                  <c:v>2</c:v>
                </c:pt>
                <c:pt idx="21401">
                  <c:v>2.0020000000000024</c:v>
                </c:pt>
                <c:pt idx="21402">
                  <c:v>2.0040000000000049</c:v>
                </c:pt>
                <c:pt idx="21403">
                  <c:v>2.0060000000000002</c:v>
                </c:pt>
                <c:pt idx="21404">
                  <c:v>2.0080000000000027</c:v>
                </c:pt>
                <c:pt idx="21405">
                  <c:v>2.0100000000000051</c:v>
                </c:pt>
                <c:pt idx="21406">
                  <c:v>2.0120000000000005</c:v>
                </c:pt>
                <c:pt idx="21407">
                  <c:v>2.0140000000000029</c:v>
                </c:pt>
                <c:pt idx="21408">
                  <c:v>2.0160000000000053</c:v>
                </c:pt>
                <c:pt idx="21409">
                  <c:v>2.0180000000000007</c:v>
                </c:pt>
                <c:pt idx="21410">
                  <c:v>2.0200000000000031</c:v>
                </c:pt>
                <c:pt idx="21411">
                  <c:v>2.0220000000000056</c:v>
                </c:pt>
                <c:pt idx="21412">
                  <c:v>2.0240000000000009</c:v>
                </c:pt>
                <c:pt idx="21413">
                  <c:v>2.0260000000000034</c:v>
                </c:pt>
                <c:pt idx="21414">
                  <c:v>2.0280000000000058</c:v>
                </c:pt>
                <c:pt idx="21415">
                  <c:v>2.0300000000000011</c:v>
                </c:pt>
                <c:pt idx="21416">
                  <c:v>2.0320000000000036</c:v>
                </c:pt>
                <c:pt idx="21417">
                  <c:v>2.034000000000006</c:v>
                </c:pt>
                <c:pt idx="21418">
                  <c:v>2.0360000000000014</c:v>
                </c:pt>
                <c:pt idx="21419">
                  <c:v>2.0380000000000038</c:v>
                </c:pt>
                <c:pt idx="21420">
                  <c:v>2.0400000000000063</c:v>
                </c:pt>
                <c:pt idx="21421">
                  <c:v>2.0420000000000016</c:v>
                </c:pt>
                <c:pt idx="21422">
                  <c:v>2.044000000000004</c:v>
                </c:pt>
                <c:pt idx="21423">
                  <c:v>2.0459999999999994</c:v>
                </c:pt>
                <c:pt idx="21424">
                  <c:v>2.0480000000000018</c:v>
                </c:pt>
                <c:pt idx="21425">
                  <c:v>2.0500000000000043</c:v>
                </c:pt>
                <c:pt idx="21426">
                  <c:v>2.0519999999999996</c:v>
                </c:pt>
                <c:pt idx="21427">
                  <c:v>2.054000000000002</c:v>
                </c:pt>
                <c:pt idx="21428">
                  <c:v>2.0560000000000045</c:v>
                </c:pt>
                <c:pt idx="21429">
                  <c:v>2.0579999999999998</c:v>
                </c:pt>
                <c:pt idx="21430">
                  <c:v>2.0600000000000023</c:v>
                </c:pt>
                <c:pt idx="21431">
                  <c:v>2.0620000000000047</c:v>
                </c:pt>
                <c:pt idx="21432">
                  <c:v>2.0640000000000001</c:v>
                </c:pt>
                <c:pt idx="21433">
                  <c:v>2.0660000000000025</c:v>
                </c:pt>
                <c:pt idx="21434">
                  <c:v>2.0680000000000049</c:v>
                </c:pt>
                <c:pt idx="21435">
                  <c:v>2.0700000000000003</c:v>
                </c:pt>
                <c:pt idx="21436">
                  <c:v>2.0720000000000027</c:v>
                </c:pt>
                <c:pt idx="21437">
                  <c:v>2.0740000000000052</c:v>
                </c:pt>
                <c:pt idx="21438">
                  <c:v>2.0760000000000005</c:v>
                </c:pt>
                <c:pt idx="21439">
                  <c:v>2.078000000000003</c:v>
                </c:pt>
                <c:pt idx="21440">
                  <c:v>2.0800000000000054</c:v>
                </c:pt>
                <c:pt idx="21441">
                  <c:v>2.0820000000000007</c:v>
                </c:pt>
                <c:pt idx="21442">
                  <c:v>2.0840000000000032</c:v>
                </c:pt>
                <c:pt idx="21443">
                  <c:v>2.0860000000000056</c:v>
                </c:pt>
                <c:pt idx="21444">
                  <c:v>2.088000000000001</c:v>
                </c:pt>
                <c:pt idx="21445">
                  <c:v>2.0900000000000034</c:v>
                </c:pt>
                <c:pt idx="21446">
                  <c:v>2.0920000000000059</c:v>
                </c:pt>
                <c:pt idx="21447">
                  <c:v>2.0940000000000012</c:v>
                </c:pt>
                <c:pt idx="21448">
                  <c:v>2.0960000000000036</c:v>
                </c:pt>
                <c:pt idx="21449">
                  <c:v>2.0980000000000061</c:v>
                </c:pt>
                <c:pt idx="21450">
                  <c:v>2.1000000000000014</c:v>
                </c:pt>
                <c:pt idx="21451">
                  <c:v>2.1020000000000039</c:v>
                </c:pt>
                <c:pt idx="21452">
                  <c:v>2.1040000000000063</c:v>
                </c:pt>
                <c:pt idx="21453">
                  <c:v>2.1060000000000016</c:v>
                </c:pt>
                <c:pt idx="21454">
                  <c:v>2.1080000000000041</c:v>
                </c:pt>
                <c:pt idx="21455">
                  <c:v>2.1099999999999994</c:v>
                </c:pt>
                <c:pt idx="21456">
                  <c:v>2.1120000000000019</c:v>
                </c:pt>
                <c:pt idx="21457">
                  <c:v>2.1140000000000043</c:v>
                </c:pt>
                <c:pt idx="21458">
                  <c:v>2.1159999999999997</c:v>
                </c:pt>
                <c:pt idx="21459">
                  <c:v>2.1180000000000021</c:v>
                </c:pt>
                <c:pt idx="21460">
                  <c:v>2.1200000000000045</c:v>
                </c:pt>
                <c:pt idx="21461">
                  <c:v>2.1219999999999999</c:v>
                </c:pt>
                <c:pt idx="21462">
                  <c:v>2.1240000000000023</c:v>
                </c:pt>
                <c:pt idx="21463">
                  <c:v>2.1260000000000048</c:v>
                </c:pt>
                <c:pt idx="21464">
                  <c:v>2.1280000000000001</c:v>
                </c:pt>
                <c:pt idx="21465">
                  <c:v>2.1300000000000026</c:v>
                </c:pt>
                <c:pt idx="21466">
                  <c:v>2.132000000000005</c:v>
                </c:pt>
                <c:pt idx="21467">
                  <c:v>2.1340000000000003</c:v>
                </c:pt>
                <c:pt idx="21468">
                  <c:v>2.1360000000000028</c:v>
                </c:pt>
                <c:pt idx="21469">
                  <c:v>2.1380000000000052</c:v>
                </c:pt>
                <c:pt idx="21470">
                  <c:v>2.1400000000000006</c:v>
                </c:pt>
                <c:pt idx="21471">
                  <c:v>2.142000000000003</c:v>
                </c:pt>
                <c:pt idx="21472">
                  <c:v>2.1440000000000055</c:v>
                </c:pt>
                <c:pt idx="21473">
                  <c:v>2.1460000000000008</c:v>
                </c:pt>
                <c:pt idx="21474">
                  <c:v>2.1480000000000032</c:v>
                </c:pt>
                <c:pt idx="21475">
                  <c:v>2.1500000000000057</c:v>
                </c:pt>
                <c:pt idx="21476">
                  <c:v>2.152000000000001</c:v>
                </c:pt>
                <c:pt idx="21477">
                  <c:v>2.1540000000000035</c:v>
                </c:pt>
                <c:pt idx="21478">
                  <c:v>2.1560000000000059</c:v>
                </c:pt>
                <c:pt idx="21479">
                  <c:v>2.1580000000000013</c:v>
                </c:pt>
                <c:pt idx="21480">
                  <c:v>2.1600000000000037</c:v>
                </c:pt>
                <c:pt idx="21481">
                  <c:v>2.1620000000000061</c:v>
                </c:pt>
                <c:pt idx="21482">
                  <c:v>2.1640000000000015</c:v>
                </c:pt>
                <c:pt idx="21483">
                  <c:v>2.1660000000000039</c:v>
                </c:pt>
                <c:pt idx="21484">
                  <c:v>2.1680000000000064</c:v>
                </c:pt>
                <c:pt idx="21485">
                  <c:v>2.1700000000000017</c:v>
                </c:pt>
                <c:pt idx="21486">
                  <c:v>2.1720000000000041</c:v>
                </c:pt>
                <c:pt idx="21487">
                  <c:v>2.1739999999999995</c:v>
                </c:pt>
                <c:pt idx="21488">
                  <c:v>2.1760000000000019</c:v>
                </c:pt>
                <c:pt idx="21489">
                  <c:v>2.1780000000000044</c:v>
                </c:pt>
                <c:pt idx="21490">
                  <c:v>2.1799999999999997</c:v>
                </c:pt>
                <c:pt idx="21491">
                  <c:v>2.1820000000000022</c:v>
                </c:pt>
                <c:pt idx="21492">
                  <c:v>2.1840000000000046</c:v>
                </c:pt>
                <c:pt idx="21493">
                  <c:v>2.1859999999999999</c:v>
                </c:pt>
                <c:pt idx="21494">
                  <c:v>2.1880000000000024</c:v>
                </c:pt>
                <c:pt idx="21495">
                  <c:v>2.1900000000000048</c:v>
                </c:pt>
                <c:pt idx="21496">
                  <c:v>2.1920000000000002</c:v>
                </c:pt>
                <c:pt idx="21497">
                  <c:v>2.1940000000000026</c:v>
                </c:pt>
                <c:pt idx="21498">
                  <c:v>2.1960000000000051</c:v>
                </c:pt>
                <c:pt idx="21499">
                  <c:v>2.1980000000000004</c:v>
                </c:pt>
                <c:pt idx="21500">
                  <c:v>2.2000000000000028</c:v>
                </c:pt>
                <c:pt idx="21501">
                  <c:v>2.2020000000000053</c:v>
                </c:pt>
                <c:pt idx="21502">
                  <c:v>2.2040000000000006</c:v>
                </c:pt>
                <c:pt idx="21503">
                  <c:v>2.2060000000000031</c:v>
                </c:pt>
                <c:pt idx="21504">
                  <c:v>2.2080000000000055</c:v>
                </c:pt>
                <c:pt idx="21505">
                  <c:v>2.2100000000000009</c:v>
                </c:pt>
                <c:pt idx="21506">
                  <c:v>2.2120000000000033</c:v>
                </c:pt>
                <c:pt idx="21507">
                  <c:v>2.2140000000000057</c:v>
                </c:pt>
                <c:pt idx="21508">
                  <c:v>2.2160000000000011</c:v>
                </c:pt>
                <c:pt idx="21509">
                  <c:v>2.2180000000000035</c:v>
                </c:pt>
                <c:pt idx="21510">
                  <c:v>2.220000000000006</c:v>
                </c:pt>
                <c:pt idx="21511">
                  <c:v>2.2220000000000013</c:v>
                </c:pt>
                <c:pt idx="21512">
                  <c:v>2.2240000000000038</c:v>
                </c:pt>
                <c:pt idx="21513">
                  <c:v>2.2260000000000062</c:v>
                </c:pt>
                <c:pt idx="21514">
                  <c:v>2.2280000000000015</c:v>
                </c:pt>
                <c:pt idx="21515">
                  <c:v>2.230000000000004</c:v>
                </c:pt>
                <c:pt idx="21516">
                  <c:v>2.2319999999999993</c:v>
                </c:pt>
                <c:pt idx="21517">
                  <c:v>2.2340000000000018</c:v>
                </c:pt>
                <c:pt idx="21518">
                  <c:v>2.2360000000000042</c:v>
                </c:pt>
                <c:pt idx="21519">
                  <c:v>2.2379999999999995</c:v>
                </c:pt>
                <c:pt idx="21520">
                  <c:v>2.240000000000002</c:v>
                </c:pt>
                <c:pt idx="21521">
                  <c:v>2.2420000000000044</c:v>
                </c:pt>
                <c:pt idx="21522">
                  <c:v>2.2439999999999998</c:v>
                </c:pt>
                <c:pt idx="21523">
                  <c:v>2.2460000000000022</c:v>
                </c:pt>
                <c:pt idx="21524">
                  <c:v>2.2480000000000047</c:v>
                </c:pt>
                <c:pt idx="21525">
                  <c:v>2.25</c:v>
                </c:pt>
                <c:pt idx="21526">
                  <c:v>2.2520000000000024</c:v>
                </c:pt>
                <c:pt idx="21527">
                  <c:v>2.2540000000000049</c:v>
                </c:pt>
                <c:pt idx="21528">
                  <c:v>2.2560000000000002</c:v>
                </c:pt>
                <c:pt idx="21529">
                  <c:v>2.2580000000000027</c:v>
                </c:pt>
                <c:pt idx="21530">
                  <c:v>2.2600000000000051</c:v>
                </c:pt>
                <c:pt idx="21531">
                  <c:v>2.2620000000000005</c:v>
                </c:pt>
                <c:pt idx="21532">
                  <c:v>2.2640000000000029</c:v>
                </c:pt>
                <c:pt idx="21533">
                  <c:v>2.2660000000000053</c:v>
                </c:pt>
                <c:pt idx="21534">
                  <c:v>2.2680000000000007</c:v>
                </c:pt>
                <c:pt idx="21535">
                  <c:v>2.2700000000000031</c:v>
                </c:pt>
                <c:pt idx="21536">
                  <c:v>2.2720000000000056</c:v>
                </c:pt>
                <c:pt idx="21537">
                  <c:v>2.2740000000000009</c:v>
                </c:pt>
                <c:pt idx="21538">
                  <c:v>2.2760000000000034</c:v>
                </c:pt>
                <c:pt idx="21539">
                  <c:v>2.2780000000000058</c:v>
                </c:pt>
                <c:pt idx="21540">
                  <c:v>2.2800000000000011</c:v>
                </c:pt>
                <c:pt idx="21541">
                  <c:v>2.2820000000000036</c:v>
                </c:pt>
                <c:pt idx="21542">
                  <c:v>2.284000000000006</c:v>
                </c:pt>
                <c:pt idx="21543">
                  <c:v>2.2860000000000014</c:v>
                </c:pt>
                <c:pt idx="21544">
                  <c:v>2.2880000000000038</c:v>
                </c:pt>
                <c:pt idx="21545">
                  <c:v>2.2900000000000063</c:v>
                </c:pt>
                <c:pt idx="21546">
                  <c:v>2.2920000000000016</c:v>
                </c:pt>
                <c:pt idx="21547">
                  <c:v>2.294000000000004</c:v>
                </c:pt>
                <c:pt idx="21548">
                  <c:v>2.2959999999999994</c:v>
                </c:pt>
                <c:pt idx="21549">
                  <c:v>2.2980000000000018</c:v>
                </c:pt>
                <c:pt idx="21550">
                  <c:v>2.3000000000000043</c:v>
                </c:pt>
                <c:pt idx="21551">
                  <c:v>2.3019999999999996</c:v>
                </c:pt>
                <c:pt idx="21552">
                  <c:v>2.304000000000002</c:v>
                </c:pt>
                <c:pt idx="21553">
                  <c:v>2.3060000000000045</c:v>
                </c:pt>
                <c:pt idx="21554">
                  <c:v>2.3079999999999998</c:v>
                </c:pt>
                <c:pt idx="21555">
                  <c:v>2.3100000000000023</c:v>
                </c:pt>
                <c:pt idx="21556">
                  <c:v>2.3120000000000047</c:v>
                </c:pt>
                <c:pt idx="21557">
                  <c:v>2.3140000000000001</c:v>
                </c:pt>
                <c:pt idx="21558">
                  <c:v>2.3160000000000025</c:v>
                </c:pt>
                <c:pt idx="21559">
                  <c:v>2.3180000000000049</c:v>
                </c:pt>
                <c:pt idx="21560">
                  <c:v>2.3200000000000003</c:v>
                </c:pt>
                <c:pt idx="21561">
                  <c:v>2.3220000000000027</c:v>
                </c:pt>
                <c:pt idx="21562">
                  <c:v>2.3240000000000052</c:v>
                </c:pt>
                <c:pt idx="21563">
                  <c:v>2.3260000000000005</c:v>
                </c:pt>
                <c:pt idx="21564">
                  <c:v>2.328000000000003</c:v>
                </c:pt>
                <c:pt idx="21565">
                  <c:v>2.3300000000000054</c:v>
                </c:pt>
                <c:pt idx="21566">
                  <c:v>2.3320000000000007</c:v>
                </c:pt>
                <c:pt idx="21567">
                  <c:v>2.3340000000000032</c:v>
                </c:pt>
                <c:pt idx="21568">
                  <c:v>2.3360000000000056</c:v>
                </c:pt>
                <c:pt idx="21569">
                  <c:v>2.338000000000001</c:v>
                </c:pt>
                <c:pt idx="21570">
                  <c:v>2.3400000000000034</c:v>
                </c:pt>
                <c:pt idx="21571">
                  <c:v>2.3420000000000059</c:v>
                </c:pt>
                <c:pt idx="21572">
                  <c:v>2.3440000000000012</c:v>
                </c:pt>
                <c:pt idx="21573">
                  <c:v>2.3460000000000036</c:v>
                </c:pt>
                <c:pt idx="21574">
                  <c:v>2.3480000000000061</c:v>
                </c:pt>
                <c:pt idx="21575">
                  <c:v>2.3500000000000014</c:v>
                </c:pt>
                <c:pt idx="21576">
                  <c:v>2.3520000000000039</c:v>
                </c:pt>
                <c:pt idx="21577">
                  <c:v>2.3540000000000063</c:v>
                </c:pt>
                <c:pt idx="21578">
                  <c:v>2.3560000000000016</c:v>
                </c:pt>
                <c:pt idx="21579">
                  <c:v>2.3580000000000041</c:v>
                </c:pt>
                <c:pt idx="21580">
                  <c:v>2.3599999999999994</c:v>
                </c:pt>
                <c:pt idx="21581">
                  <c:v>2.3620000000000019</c:v>
                </c:pt>
                <c:pt idx="21582">
                  <c:v>2.3640000000000043</c:v>
                </c:pt>
                <c:pt idx="21583">
                  <c:v>2.3659999999999997</c:v>
                </c:pt>
                <c:pt idx="21584">
                  <c:v>2.3680000000000021</c:v>
                </c:pt>
                <c:pt idx="21585">
                  <c:v>2.3700000000000045</c:v>
                </c:pt>
                <c:pt idx="21586">
                  <c:v>2.3719999999999999</c:v>
                </c:pt>
                <c:pt idx="21587">
                  <c:v>2.3740000000000023</c:v>
                </c:pt>
                <c:pt idx="21588">
                  <c:v>2.3760000000000048</c:v>
                </c:pt>
                <c:pt idx="21589">
                  <c:v>2.3780000000000001</c:v>
                </c:pt>
                <c:pt idx="21590">
                  <c:v>2.3800000000000026</c:v>
                </c:pt>
                <c:pt idx="21591">
                  <c:v>2.382000000000005</c:v>
                </c:pt>
                <c:pt idx="21592">
                  <c:v>2.3840000000000003</c:v>
                </c:pt>
                <c:pt idx="21593">
                  <c:v>2.3860000000000028</c:v>
                </c:pt>
                <c:pt idx="21594">
                  <c:v>2.3880000000000052</c:v>
                </c:pt>
                <c:pt idx="21595">
                  <c:v>2.3900000000000006</c:v>
                </c:pt>
                <c:pt idx="21596">
                  <c:v>2.392000000000003</c:v>
                </c:pt>
                <c:pt idx="21597">
                  <c:v>2.3940000000000055</c:v>
                </c:pt>
                <c:pt idx="21598">
                  <c:v>2.3960000000000008</c:v>
                </c:pt>
                <c:pt idx="21599">
                  <c:v>2.3980000000000032</c:v>
                </c:pt>
                <c:pt idx="21600">
                  <c:v>2.4000000000000057</c:v>
                </c:pt>
                <c:pt idx="21601">
                  <c:v>2.402000000000001</c:v>
                </c:pt>
                <c:pt idx="21602">
                  <c:v>2.4040000000000035</c:v>
                </c:pt>
                <c:pt idx="21603">
                  <c:v>2.4060000000000059</c:v>
                </c:pt>
                <c:pt idx="21604">
                  <c:v>2.4080000000000013</c:v>
                </c:pt>
                <c:pt idx="21605">
                  <c:v>2.4100000000000037</c:v>
                </c:pt>
                <c:pt idx="21606">
                  <c:v>2.4120000000000061</c:v>
                </c:pt>
                <c:pt idx="21607">
                  <c:v>2.4140000000000015</c:v>
                </c:pt>
                <c:pt idx="21608">
                  <c:v>2.4160000000000039</c:v>
                </c:pt>
                <c:pt idx="21609">
                  <c:v>2.4180000000000064</c:v>
                </c:pt>
                <c:pt idx="21610">
                  <c:v>2.4200000000000017</c:v>
                </c:pt>
                <c:pt idx="21611">
                  <c:v>2.4220000000000041</c:v>
                </c:pt>
                <c:pt idx="21612">
                  <c:v>2.4239999999999995</c:v>
                </c:pt>
                <c:pt idx="21613">
                  <c:v>2.4260000000000019</c:v>
                </c:pt>
                <c:pt idx="21614">
                  <c:v>2.4280000000000044</c:v>
                </c:pt>
                <c:pt idx="21615">
                  <c:v>2.4299999999999997</c:v>
                </c:pt>
                <c:pt idx="21616">
                  <c:v>2.4320000000000022</c:v>
                </c:pt>
                <c:pt idx="21617">
                  <c:v>2.4340000000000046</c:v>
                </c:pt>
                <c:pt idx="21618">
                  <c:v>2.4359999999999999</c:v>
                </c:pt>
                <c:pt idx="21619">
                  <c:v>2.4380000000000024</c:v>
                </c:pt>
                <c:pt idx="21620">
                  <c:v>2.4400000000000048</c:v>
                </c:pt>
                <c:pt idx="21621">
                  <c:v>2.4420000000000002</c:v>
                </c:pt>
                <c:pt idx="21622">
                  <c:v>2.4440000000000026</c:v>
                </c:pt>
                <c:pt idx="21623">
                  <c:v>2.4460000000000051</c:v>
                </c:pt>
                <c:pt idx="21624">
                  <c:v>2.4480000000000004</c:v>
                </c:pt>
                <c:pt idx="21625">
                  <c:v>2.4500000000000028</c:v>
                </c:pt>
                <c:pt idx="21626">
                  <c:v>2.4520000000000053</c:v>
                </c:pt>
                <c:pt idx="21627">
                  <c:v>2.4540000000000006</c:v>
                </c:pt>
                <c:pt idx="21628">
                  <c:v>2.4560000000000031</c:v>
                </c:pt>
                <c:pt idx="21629">
                  <c:v>2.4580000000000055</c:v>
                </c:pt>
                <c:pt idx="21630">
                  <c:v>2.4600000000000009</c:v>
                </c:pt>
                <c:pt idx="21631">
                  <c:v>2.4620000000000033</c:v>
                </c:pt>
                <c:pt idx="21632">
                  <c:v>2.4640000000000057</c:v>
                </c:pt>
                <c:pt idx="21633">
                  <c:v>2.4660000000000011</c:v>
                </c:pt>
                <c:pt idx="21634">
                  <c:v>2.4680000000000035</c:v>
                </c:pt>
                <c:pt idx="21635">
                  <c:v>2.470000000000006</c:v>
                </c:pt>
                <c:pt idx="21636">
                  <c:v>2.4720000000000013</c:v>
                </c:pt>
                <c:pt idx="21637">
                  <c:v>2.4740000000000038</c:v>
                </c:pt>
                <c:pt idx="21638">
                  <c:v>2.4760000000000062</c:v>
                </c:pt>
                <c:pt idx="21639">
                  <c:v>2.4780000000000015</c:v>
                </c:pt>
                <c:pt idx="21640">
                  <c:v>2.480000000000004</c:v>
                </c:pt>
                <c:pt idx="21641">
                  <c:v>2.4819999999999993</c:v>
                </c:pt>
                <c:pt idx="21642">
                  <c:v>2.4840000000000018</c:v>
                </c:pt>
                <c:pt idx="21643">
                  <c:v>2.4860000000000042</c:v>
                </c:pt>
                <c:pt idx="21644">
                  <c:v>2.4879999999999995</c:v>
                </c:pt>
                <c:pt idx="21645">
                  <c:v>2.490000000000002</c:v>
                </c:pt>
                <c:pt idx="21646">
                  <c:v>2.4920000000000044</c:v>
                </c:pt>
                <c:pt idx="21647">
                  <c:v>2.4939999999999998</c:v>
                </c:pt>
                <c:pt idx="21648">
                  <c:v>2.4960000000000022</c:v>
                </c:pt>
                <c:pt idx="21649">
                  <c:v>2.4980000000000047</c:v>
                </c:pt>
                <c:pt idx="21650">
                  <c:v>2.5</c:v>
                </c:pt>
                <c:pt idx="21651">
                  <c:v>2.5020000000000024</c:v>
                </c:pt>
                <c:pt idx="21652">
                  <c:v>2.5040000000000049</c:v>
                </c:pt>
                <c:pt idx="21653">
                  <c:v>2.5060000000000002</c:v>
                </c:pt>
                <c:pt idx="21654">
                  <c:v>2.5080000000000027</c:v>
                </c:pt>
                <c:pt idx="21655">
                  <c:v>2.5100000000000051</c:v>
                </c:pt>
                <c:pt idx="21656">
                  <c:v>2.5120000000000005</c:v>
                </c:pt>
                <c:pt idx="21657">
                  <c:v>2.5140000000000029</c:v>
                </c:pt>
                <c:pt idx="21658">
                  <c:v>2.5160000000000053</c:v>
                </c:pt>
                <c:pt idx="21659">
                  <c:v>2.5180000000000007</c:v>
                </c:pt>
                <c:pt idx="21660">
                  <c:v>2.5200000000000031</c:v>
                </c:pt>
                <c:pt idx="21661">
                  <c:v>2.5220000000000056</c:v>
                </c:pt>
                <c:pt idx="21662">
                  <c:v>2.5240000000000009</c:v>
                </c:pt>
                <c:pt idx="21663">
                  <c:v>2.5260000000000034</c:v>
                </c:pt>
                <c:pt idx="21664">
                  <c:v>2.5280000000000058</c:v>
                </c:pt>
                <c:pt idx="21665">
                  <c:v>2.5300000000000011</c:v>
                </c:pt>
                <c:pt idx="21666">
                  <c:v>2.5320000000000036</c:v>
                </c:pt>
                <c:pt idx="21667">
                  <c:v>2.534000000000006</c:v>
                </c:pt>
                <c:pt idx="21668">
                  <c:v>2.5360000000000014</c:v>
                </c:pt>
                <c:pt idx="21669">
                  <c:v>2.5380000000000038</c:v>
                </c:pt>
                <c:pt idx="21670">
                  <c:v>2.5400000000000063</c:v>
                </c:pt>
                <c:pt idx="21671">
                  <c:v>2.5420000000000016</c:v>
                </c:pt>
                <c:pt idx="21672">
                  <c:v>2.544000000000004</c:v>
                </c:pt>
                <c:pt idx="21673">
                  <c:v>2.5459999999999994</c:v>
                </c:pt>
                <c:pt idx="21674">
                  <c:v>2.5480000000000018</c:v>
                </c:pt>
                <c:pt idx="21675">
                  <c:v>2.5500000000000043</c:v>
                </c:pt>
                <c:pt idx="21676">
                  <c:v>2.5519999999999996</c:v>
                </c:pt>
                <c:pt idx="21677">
                  <c:v>2.554000000000002</c:v>
                </c:pt>
                <c:pt idx="21678">
                  <c:v>2.5560000000000045</c:v>
                </c:pt>
                <c:pt idx="21679">
                  <c:v>2.5579999999999998</c:v>
                </c:pt>
                <c:pt idx="21680">
                  <c:v>2.5600000000000023</c:v>
                </c:pt>
                <c:pt idx="21681">
                  <c:v>2.5620000000000047</c:v>
                </c:pt>
                <c:pt idx="21682">
                  <c:v>2.5640000000000001</c:v>
                </c:pt>
                <c:pt idx="21683">
                  <c:v>2.5660000000000025</c:v>
                </c:pt>
                <c:pt idx="21684">
                  <c:v>2.5680000000000049</c:v>
                </c:pt>
                <c:pt idx="21685">
                  <c:v>2.5700000000000003</c:v>
                </c:pt>
                <c:pt idx="21686">
                  <c:v>2.5720000000000027</c:v>
                </c:pt>
                <c:pt idx="21687">
                  <c:v>2.5740000000000052</c:v>
                </c:pt>
                <c:pt idx="21688">
                  <c:v>2.5760000000000005</c:v>
                </c:pt>
                <c:pt idx="21689">
                  <c:v>2.578000000000003</c:v>
                </c:pt>
                <c:pt idx="21690">
                  <c:v>2.5800000000000054</c:v>
                </c:pt>
                <c:pt idx="21691">
                  <c:v>2.5820000000000007</c:v>
                </c:pt>
                <c:pt idx="21692">
                  <c:v>2.5840000000000032</c:v>
                </c:pt>
                <c:pt idx="21693">
                  <c:v>2.5860000000000056</c:v>
                </c:pt>
                <c:pt idx="21694">
                  <c:v>2.588000000000001</c:v>
                </c:pt>
                <c:pt idx="21695">
                  <c:v>2.5900000000000034</c:v>
                </c:pt>
                <c:pt idx="21696">
                  <c:v>2.5920000000000059</c:v>
                </c:pt>
                <c:pt idx="21697">
                  <c:v>2.5940000000000012</c:v>
                </c:pt>
                <c:pt idx="21698">
                  <c:v>2.5960000000000036</c:v>
                </c:pt>
                <c:pt idx="21699">
                  <c:v>2.5980000000000061</c:v>
                </c:pt>
                <c:pt idx="21700">
                  <c:v>2.6000000000000014</c:v>
                </c:pt>
                <c:pt idx="21701">
                  <c:v>2.6020000000000039</c:v>
                </c:pt>
                <c:pt idx="21702">
                  <c:v>2.6040000000000063</c:v>
                </c:pt>
                <c:pt idx="21703">
                  <c:v>2.6060000000000016</c:v>
                </c:pt>
                <c:pt idx="21704">
                  <c:v>2.6080000000000041</c:v>
                </c:pt>
                <c:pt idx="21705">
                  <c:v>2.6099999999999994</c:v>
                </c:pt>
                <c:pt idx="21706">
                  <c:v>2.6120000000000019</c:v>
                </c:pt>
                <c:pt idx="21707">
                  <c:v>2.6140000000000043</c:v>
                </c:pt>
                <c:pt idx="21708">
                  <c:v>2.6159999999999997</c:v>
                </c:pt>
                <c:pt idx="21709">
                  <c:v>2.6180000000000021</c:v>
                </c:pt>
                <c:pt idx="21710">
                  <c:v>2.6200000000000045</c:v>
                </c:pt>
                <c:pt idx="21711">
                  <c:v>2.6219999999999999</c:v>
                </c:pt>
                <c:pt idx="21712">
                  <c:v>2.6240000000000023</c:v>
                </c:pt>
                <c:pt idx="21713">
                  <c:v>2.6260000000000048</c:v>
                </c:pt>
                <c:pt idx="21714">
                  <c:v>2.6280000000000001</c:v>
                </c:pt>
                <c:pt idx="21715">
                  <c:v>2.6300000000000026</c:v>
                </c:pt>
                <c:pt idx="21716">
                  <c:v>2.632000000000005</c:v>
                </c:pt>
                <c:pt idx="21717">
                  <c:v>2.6340000000000003</c:v>
                </c:pt>
                <c:pt idx="21718">
                  <c:v>2.6360000000000028</c:v>
                </c:pt>
                <c:pt idx="21719">
                  <c:v>2.6380000000000052</c:v>
                </c:pt>
                <c:pt idx="21720">
                  <c:v>2.6400000000000006</c:v>
                </c:pt>
                <c:pt idx="21721">
                  <c:v>2.642000000000003</c:v>
                </c:pt>
                <c:pt idx="21722">
                  <c:v>2.6440000000000055</c:v>
                </c:pt>
                <c:pt idx="21723">
                  <c:v>2.6460000000000008</c:v>
                </c:pt>
                <c:pt idx="21724">
                  <c:v>2.6480000000000032</c:v>
                </c:pt>
                <c:pt idx="21725">
                  <c:v>2.6500000000000057</c:v>
                </c:pt>
                <c:pt idx="21726">
                  <c:v>2.652000000000001</c:v>
                </c:pt>
                <c:pt idx="21727">
                  <c:v>2.6540000000000035</c:v>
                </c:pt>
                <c:pt idx="21728">
                  <c:v>2.6560000000000059</c:v>
                </c:pt>
                <c:pt idx="21729">
                  <c:v>2.6580000000000013</c:v>
                </c:pt>
                <c:pt idx="21730">
                  <c:v>2.6600000000000037</c:v>
                </c:pt>
                <c:pt idx="21731">
                  <c:v>2.6620000000000061</c:v>
                </c:pt>
                <c:pt idx="21732">
                  <c:v>2.6640000000000015</c:v>
                </c:pt>
                <c:pt idx="21733">
                  <c:v>2.6660000000000039</c:v>
                </c:pt>
                <c:pt idx="21734">
                  <c:v>2.6680000000000064</c:v>
                </c:pt>
                <c:pt idx="21735">
                  <c:v>2.6700000000000017</c:v>
                </c:pt>
                <c:pt idx="21736">
                  <c:v>2.6720000000000041</c:v>
                </c:pt>
                <c:pt idx="21737">
                  <c:v>2.6739999999999995</c:v>
                </c:pt>
                <c:pt idx="21738">
                  <c:v>2.6760000000000019</c:v>
                </c:pt>
                <c:pt idx="21739">
                  <c:v>2.6780000000000044</c:v>
                </c:pt>
                <c:pt idx="21740">
                  <c:v>2.6799999999999997</c:v>
                </c:pt>
                <c:pt idx="21741">
                  <c:v>2.6820000000000022</c:v>
                </c:pt>
                <c:pt idx="21742">
                  <c:v>2.6840000000000046</c:v>
                </c:pt>
                <c:pt idx="21743">
                  <c:v>2.6859999999999999</c:v>
                </c:pt>
                <c:pt idx="21744">
                  <c:v>2.6880000000000024</c:v>
                </c:pt>
                <c:pt idx="21745">
                  <c:v>2.6900000000000048</c:v>
                </c:pt>
                <c:pt idx="21746">
                  <c:v>2.6920000000000002</c:v>
                </c:pt>
                <c:pt idx="21747">
                  <c:v>2.6940000000000026</c:v>
                </c:pt>
                <c:pt idx="21748">
                  <c:v>2.6960000000000051</c:v>
                </c:pt>
                <c:pt idx="21749">
                  <c:v>2.6980000000000004</c:v>
                </c:pt>
                <c:pt idx="21750">
                  <c:v>2.7000000000000028</c:v>
                </c:pt>
                <c:pt idx="21751">
                  <c:v>2.7020000000000053</c:v>
                </c:pt>
                <c:pt idx="21752">
                  <c:v>2.7040000000000006</c:v>
                </c:pt>
                <c:pt idx="21753">
                  <c:v>2.7060000000000031</c:v>
                </c:pt>
                <c:pt idx="21754">
                  <c:v>2.7080000000000055</c:v>
                </c:pt>
                <c:pt idx="21755">
                  <c:v>2.7100000000000009</c:v>
                </c:pt>
                <c:pt idx="21756">
                  <c:v>2.7120000000000033</c:v>
                </c:pt>
                <c:pt idx="21757">
                  <c:v>2.7140000000000057</c:v>
                </c:pt>
                <c:pt idx="21758">
                  <c:v>2.7160000000000011</c:v>
                </c:pt>
                <c:pt idx="21759">
                  <c:v>2.7180000000000035</c:v>
                </c:pt>
                <c:pt idx="21760">
                  <c:v>2.720000000000006</c:v>
                </c:pt>
                <c:pt idx="21761">
                  <c:v>2.7220000000000013</c:v>
                </c:pt>
                <c:pt idx="21762">
                  <c:v>2.7240000000000038</c:v>
                </c:pt>
                <c:pt idx="21763">
                  <c:v>2.7260000000000062</c:v>
                </c:pt>
                <c:pt idx="21764">
                  <c:v>2.7280000000000015</c:v>
                </c:pt>
                <c:pt idx="21765">
                  <c:v>2.730000000000004</c:v>
                </c:pt>
                <c:pt idx="21766">
                  <c:v>2.7319999999999993</c:v>
                </c:pt>
                <c:pt idx="21767">
                  <c:v>2.7340000000000018</c:v>
                </c:pt>
                <c:pt idx="21768">
                  <c:v>2.7360000000000042</c:v>
                </c:pt>
                <c:pt idx="21769">
                  <c:v>2.7379999999999995</c:v>
                </c:pt>
                <c:pt idx="21770">
                  <c:v>2.740000000000002</c:v>
                </c:pt>
                <c:pt idx="21771">
                  <c:v>2.7420000000000044</c:v>
                </c:pt>
                <c:pt idx="21772">
                  <c:v>2.7439999999999998</c:v>
                </c:pt>
                <c:pt idx="21773">
                  <c:v>2.7460000000000022</c:v>
                </c:pt>
                <c:pt idx="21774">
                  <c:v>2.7480000000000047</c:v>
                </c:pt>
                <c:pt idx="21775">
                  <c:v>2.75</c:v>
                </c:pt>
                <c:pt idx="21776">
                  <c:v>2.7520000000000024</c:v>
                </c:pt>
                <c:pt idx="21777">
                  <c:v>2.7540000000000049</c:v>
                </c:pt>
                <c:pt idx="21778">
                  <c:v>2.7560000000000002</c:v>
                </c:pt>
                <c:pt idx="21779">
                  <c:v>2.7580000000000027</c:v>
                </c:pt>
                <c:pt idx="21780">
                  <c:v>2.7600000000000051</c:v>
                </c:pt>
                <c:pt idx="21781">
                  <c:v>2.7620000000000005</c:v>
                </c:pt>
                <c:pt idx="21782">
                  <c:v>2.7640000000000029</c:v>
                </c:pt>
                <c:pt idx="21783">
                  <c:v>2.7660000000000053</c:v>
                </c:pt>
                <c:pt idx="21784">
                  <c:v>2.7680000000000007</c:v>
                </c:pt>
                <c:pt idx="21785">
                  <c:v>2.7700000000000031</c:v>
                </c:pt>
                <c:pt idx="21786">
                  <c:v>2.7720000000000056</c:v>
                </c:pt>
                <c:pt idx="21787">
                  <c:v>2.7740000000000009</c:v>
                </c:pt>
                <c:pt idx="21788">
                  <c:v>2.7760000000000034</c:v>
                </c:pt>
                <c:pt idx="21789">
                  <c:v>2.7780000000000058</c:v>
                </c:pt>
                <c:pt idx="21790">
                  <c:v>2.7800000000000011</c:v>
                </c:pt>
                <c:pt idx="21791">
                  <c:v>2.7820000000000036</c:v>
                </c:pt>
                <c:pt idx="21792">
                  <c:v>2.784000000000006</c:v>
                </c:pt>
                <c:pt idx="21793">
                  <c:v>2.7860000000000014</c:v>
                </c:pt>
                <c:pt idx="21794">
                  <c:v>2.7880000000000038</c:v>
                </c:pt>
                <c:pt idx="21795">
                  <c:v>2.7900000000000063</c:v>
                </c:pt>
                <c:pt idx="21796">
                  <c:v>2.7920000000000016</c:v>
                </c:pt>
                <c:pt idx="21797">
                  <c:v>2.794000000000004</c:v>
                </c:pt>
                <c:pt idx="21798">
                  <c:v>2.7959999999999994</c:v>
                </c:pt>
                <c:pt idx="21799">
                  <c:v>2.7980000000000018</c:v>
                </c:pt>
                <c:pt idx="21800">
                  <c:v>2.8000000000000043</c:v>
                </c:pt>
                <c:pt idx="21801">
                  <c:v>2.8019999999999996</c:v>
                </c:pt>
                <c:pt idx="21802">
                  <c:v>2.804000000000002</c:v>
                </c:pt>
                <c:pt idx="21803">
                  <c:v>2.8060000000000045</c:v>
                </c:pt>
                <c:pt idx="21804">
                  <c:v>2.8079999999999998</c:v>
                </c:pt>
                <c:pt idx="21805">
                  <c:v>2.8100000000000023</c:v>
                </c:pt>
                <c:pt idx="21806">
                  <c:v>2.8120000000000047</c:v>
                </c:pt>
                <c:pt idx="21807">
                  <c:v>2.8140000000000001</c:v>
                </c:pt>
                <c:pt idx="21808">
                  <c:v>2.8160000000000025</c:v>
                </c:pt>
                <c:pt idx="21809">
                  <c:v>2.8180000000000049</c:v>
                </c:pt>
                <c:pt idx="21810">
                  <c:v>2.8200000000000003</c:v>
                </c:pt>
                <c:pt idx="21811">
                  <c:v>2.8220000000000027</c:v>
                </c:pt>
                <c:pt idx="21812">
                  <c:v>2.8240000000000052</c:v>
                </c:pt>
                <c:pt idx="21813">
                  <c:v>2.8260000000000005</c:v>
                </c:pt>
                <c:pt idx="21814">
                  <c:v>2.828000000000003</c:v>
                </c:pt>
                <c:pt idx="21815">
                  <c:v>2.8300000000000054</c:v>
                </c:pt>
                <c:pt idx="21816">
                  <c:v>2.8320000000000007</c:v>
                </c:pt>
                <c:pt idx="21817">
                  <c:v>2.8340000000000032</c:v>
                </c:pt>
                <c:pt idx="21818">
                  <c:v>2.8360000000000056</c:v>
                </c:pt>
                <c:pt idx="21819">
                  <c:v>2.838000000000001</c:v>
                </c:pt>
                <c:pt idx="21820">
                  <c:v>2.8400000000000034</c:v>
                </c:pt>
                <c:pt idx="21821">
                  <c:v>2.8420000000000059</c:v>
                </c:pt>
                <c:pt idx="21822">
                  <c:v>2.8440000000000012</c:v>
                </c:pt>
                <c:pt idx="21823">
                  <c:v>2.8460000000000036</c:v>
                </c:pt>
                <c:pt idx="21824">
                  <c:v>2.8480000000000061</c:v>
                </c:pt>
                <c:pt idx="21825">
                  <c:v>2.8500000000000014</c:v>
                </c:pt>
                <c:pt idx="21826">
                  <c:v>2.8520000000000039</c:v>
                </c:pt>
                <c:pt idx="21827">
                  <c:v>2.8540000000000063</c:v>
                </c:pt>
                <c:pt idx="21828">
                  <c:v>2.8560000000000016</c:v>
                </c:pt>
                <c:pt idx="21829">
                  <c:v>2.8580000000000041</c:v>
                </c:pt>
                <c:pt idx="21830">
                  <c:v>2.8599999999999994</c:v>
                </c:pt>
                <c:pt idx="21831">
                  <c:v>2.8620000000000019</c:v>
                </c:pt>
                <c:pt idx="21832">
                  <c:v>2.8640000000000043</c:v>
                </c:pt>
                <c:pt idx="21833">
                  <c:v>2.8659999999999997</c:v>
                </c:pt>
                <c:pt idx="21834">
                  <c:v>2.8680000000000021</c:v>
                </c:pt>
                <c:pt idx="21835">
                  <c:v>2.8700000000000045</c:v>
                </c:pt>
                <c:pt idx="21836">
                  <c:v>2.8719999999999999</c:v>
                </c:pt>
                <c:pt idx="21837">
                  <c:v>2.8740000000000023</c:v>
                </c:pt>
                <c:pt idx="21838">
                  <c:v>2.8760000000000048</c:v>
                </c:pt>
                <c:pt idx="21839">
                  <c:v>2.8780000000000001</c:v>
                </c:pt>
                <c:pt idx="21840">
                  <c:v>2.8800000000000026</c:v>
                </c:pt>
                <c:pt idx="21841">
                  <c:v>2.882000000000005</c:v>
                </c:pt>
                <c:pt idx="21842">
                  <c:v>2.8840000000000003</c:v>
                </c:pt>
                <c:pt idx="21843">
                  <c:v>2.8860000000000028</c:v>
                </c:pt>
                <c:pt idx="21844">
                  <c:v>2.8880000000000052</c:v>
                </c:pt>
                <c:pt idx="21845">
                  <c:v>2.8900000000000006</c:v>
                </c:pt>
                <c:pt idx="21846">
                  <c:v>2.892000000000003</c:v>
                </c:pt>
                <c:pt idx="21847">
                  <c:v>2.8940000000000055</c:v>
                </c:pt>
                <c:pt idx="21848">
                  <c:v>2.8960000000000008</c:v>
                </c:pt>
                <c:pt idx="21849">
                  <c:v>2.8980000000000032</c:v>
                </c:pt>
                <c:pt idx="21850">
                  <c:v>2.9000000000000057</c:v>
                </c:pt>
                <c:pt idx="21851">
                  <c:v>2.902000000000001</c:v>
                </c:pt>
                <c:pt idx="21852">
                  <c:v>2.9040000000000035</c:v>
                </c:pt>
                <c:pt idx="21853">
                  <c:v>2.9060000000000059</c:v>
                </c:pt>
                <c:pt idx="21854">
                  <c:v>2.9080000000000013</c:v>
                </c:pt>
                <c:pt idx="21855">
                  <c:v>2.9100000000000037</c:v>
                </c:pt>
                <c:pt idx="21856">
                  <c:v>2.9120000000000061</c:v>
                </c:pt>
                <c:pt idx="21857">
                  <c:v>2.9140000000000015</c:v>
                </c:pt>
                <c:pt idx="21858">
                  <c:v>2.9160000000000039</c:v>
                </c:pt>
                <c:pt idx="21859">
                  <c:v>2.9180000000000064</c:v>
                </c:pt>
                <c:pt idx="21860">
                  <c:v>2.9200000000000017</c:v>
                </c:pt>
                <c:pt idx="21861">
                  <c:v>2.9220000000000041</c:v>
                </c:pt>
                <c:pt idx="21862">
                  <c:v>2.9239999999999995</c:v>
                </c:pt>
                <c:pt idx="21863">
                  <c:v>2.9260000000000019</c:v>
                </c:pt>
                <c:pt idx="21864">
                  <c:v>2.9280000000000044</c:v>
                </c:pt>
                <c:pt idx="21865">
                  <c:v>2.9299999999999997</c:v>
                </c:pt>
                <c:pt idx="21866">
                  <c:v>2.9320000000000022</c:v>
                </c:pt>
                <c:pt idx="21867">
                  <c:v>2.9340000000000046</c:v>
                </c:pt>
                <c:pt idx="21868">
                  <c:v>2.9359999999999999</c:v>
                </c:pt>
                <c:pt idx="21869">
                  <c:v>2.9380000000000024</c:v>
                </c:pt>
                <c:pt idx="21870">
                  <c:v>2.9400000000000048</c:v>
                </c:pt>
                <c:pt idx="21871">
                  <c:v>2.9420000000000002</c:v>
                </c:pt>
                <c:pt idx="21872">
                  <c:v>2.9440000000000026</c:v>
                </c:pt>
                <c:pt idx="21873">
                  <c:v>2.9460000000000051</c:v>
                </c:pt>
                <c:pt idx="21874">
                  <c:v>2.9480000000000004</c:v>
                </c:pt>
                <c:pt idx="21875">
                  <c:v>2.9500000000000028</c:v>
                </c:pt>
                <c:pt idx="21876">
                  <c:v>2.9520000000000053</c:v>
                </c:pt>
                <c:pt idx="21877">
                  <c:v>2.9540000000000006</c:v>
                </c:pt>
                <c:pt idx="21878">
                  <c:v>2.9560000000000031</c:v>
                </c:pt>
                <c:pt idx="21879">
                  <c:v>2.9580000000000055</c:v>
                </c:pt>
                <c:pt idx="21880">
                  <c:v>2.9600000000000009</c:v>
                </c:pt>
                <c:pt idx="21881">
                  <c:v>2.9620000000000033</c:v>
                </c:pt>
                <c:pt idx="21882">
                  <c:v>2.9640000000000057</c:v>
                </c:pt>
                <c:pt idx="21883">
                  <c:v>2.9660000000000011</c:v>
                </c:pt>
                <c:pt idx="21884">
                  <c:v>2.9680000000000035</c:v>
                </c:pt>
                <c:pt idx="21885">
                  <c:v>2.970000000000006</c:v>
                </c:pt>
                <c:pt idx="21886">
                  <c:v>2.9720000000000013</c:v>
                </c:pt>
                <c:pt idx="21887">
                  <c:v>2.9740000000000038</c:v>
                </c:pt>
                <c:pt idx="21888">
                  <c:v>2.9760000000000062</c:v>
                </c:pt>
                <c:pt idx="21889">
                  <c:v>2.9780000000000015</c:v>
                </c:pt>
                <c:pt idx="21890">
                  <c:v>2.980000000000004</c:v>
                </c:pt>
                <c:pt idx="21891">
                  <c:v>2.9819999999999993</c:v>
                </c:pt>
                <c:pt idx="21892">
                  <c:v>2.9840000000000018</c:v>
                </c:pt>
                <c:pt idx="21893">
                  <c:v>2.9860000000000042</c:v>
                </c:pt>
                <c:pt idx="21894">
                  <c:v>2.9879999999999995</c:v>
                </c:pt>
                <c:pt idx="21895">
                  <c:v>2.990000000000002</c:v>
                </c:pt>
                <c:pt idx="21896">
                  <c:v>2.9920000000000044</c:v>
                </c:pt>
                <c:pt idx="21897">
                  <c:v>2.9939999999999998</c:v>
                </c:pt>
                <c:pt idx="21898">
                  <c:v>2.9960000000000022</c:v>
                </c:pt>
                <c:pt idx="21899">
                  <c:v>2.9980000000000047</c:v>
                </c:pt>
                <c:pt idx="21900">
                  <c:v>3</c:v>
                </c:pt>
                <c:pt idx="21901">
                  <c:v>3.0020000000000024</c:v>
                </c:pt>
                <c:pt idx="21902">
                  <c:v>3.0040000000000049</c:v>
                </c:pt>
                <c:pt idx="21903">
                  <c:v>3.0060000000000002</c:v>
                </c:pt>
                <c:pt idx="21904">
                  <c:v>3.0080000000000027</c:v>
                </c:pt>
                <c:pt idx="21905">
                  <c:v>3.0100000000000051</c:v>
                </c:pt>
                <c:pt idx="21906">
                  <c:v>3.0120000000000005</c:v>
                </c:pt>
                <c:pt idx="21907">
                  <c:v>3.0140000000000029</c:v>
                </c:pt>
                <c:pt idx="21908">
                  <c:v>3.0160000000000053</c:v>
                </c:pt>
                <c:pt idx="21909">
                  <c:v>3.0180000000000007</c:v>
                </c:pt>
                <c:pt idx="21910">
                  <c:v>3.0200000000000031</c:v>
                </c:pt>
                <c:pt idx="21911">
                  <c:v>3.0220000000000056</c:v>
                </c:pt>
                <c:pt idx="21912">
                  <c:v>3.0240000000000009</c:v>
                </c:pt>
                <c:pt idx="21913">
                  <c:v>3.0260000000000034</c:v>
                </c:pt>
                <c:pt idx="21914">
                  <c:v>3.0280000000000058</c:v>
                </c:pt>
                <c:pt idx="21915">
                  <c:v>3.0300000000000011</c:v>
                </c:pt>
                <c:pt idx="21916">
                  <c:v>3.0320000000000036</c:v>
                </c:pt>
                <c:pt idx="21917">
                  <c:v>3.034000000000006</c:v>
                </c:pt>
                <c:pt idx="21918">
                  <c:v>3.0360000000000014</c:v>
                </c:pt>
                <c:pt idx="21919">
                  <c:v>3.0380000000000038</c:v>
                </c:pt>
                <c:pt idx="21920">
                  <c:v>3.0400000000000063</c:v>
                </c:pt>
                <c:pt idx="21921">
                  <c:v>3.0420000000000016</c:v>
                </c:pt>
                <c:pt idx="21922">
                  <c:v>3.044000000000004</c:v>
                </c:pt>
                <c:pt idx="21923">
                  <c:v>3.0459999999999994</c:v>
                </c:pt>
                <c:pt idx="21924">
                  <c:v>3.0480000000000018</c:v>
                </c:pt>
                <c:pt idx="21925">
                  <c:v>3.0500000000000043</c:v>
                </c:pt>
                <c:pt idx="21926">
                  <c:v>3.0519999999999996</c:v>
                </c:pt>
                <c:pt idx="21927">
                  <c:v>3.054000000000002</c:v>
                </c:pt>
                <c:pt idx="21928">
                  <c:v>3.0560000000000045</c:v>
                </c:pt>
                <c:pt idx="21929">
                  <c:v>3.0579999999999998</c:v>
                </c:pt>
                <c:pt idx="21930">
                  <c:v>3.0600000000000023</c:v>
                </c:pt>
                <c:pt idx="21931">
                  <c:v>3.0620000000000047</c:v>
                </c:pt>
                <c:pt idx="21932">
                  <c:v>3.0640000000000001</c:v>
                </c:pt>
                <c:pt idx="21933">
                  <c:v>3.0660000000000025</c:v>
                </c:pt>
                <c:pt idx="21934">
                  <c:v>3.0680000000000049</c:v>
                </c:pt>
                <c:pt idx="21935">
                  <c:v>3.0700000000000003</c:v>
                </c:pt>
                <c:pt idx="21936">
                  <c:v>3.0720000000000027</c:v>
                </c:pt>
                <c:pt idx="21937">
                  <c:v>3.0740000000000052</c:v>
                </c:pt>
                <c:pt idx="21938">
                  <c:v>3.0760000000000005</c:v>
                </c:pt>
                <c:pt idx="21939">
                  <c:v>3.078000000000003</c:v>
                </c:pt>
                <c:pt idx="21940">
                  <c:v>3.0800000000000054</c:v>
                </c:pt>
                <c:pt idx="21941">
                  <c:v>3.0820000000000007</c:v>
                </c:pt>
                <c:pt idx="21942">
                  <c:v>3.0840000000000032</c:v>
                </c:pt>
                <c:pt idx="21943">
                  <c:v>3.0860000000000056</c:v>
                </c:pt>
                <c:pt idx="21944">
                  <c:v>3.088000000000001</c:v>
                </c:pt>
                <c:pt idx="21945">
                  <c:v>3.0900000000000034</c:v>
                </c:pt>
                <c:pt idx="21946">
                  <c:v>3.0920000000000059</c:v>
                </c:pt>
                <c:pt idx="21947">
                  <c:v>3.0940000000000012</c:v>
                </c:pt>
                <c:pt idx="21948">
                  <c:v>3.0960000000000036</c:v>
                </c:pt>
                <c:pt idx="21949">
                  <c:v>3.0980000000000061</c:v>
                </c:pt>
                <c:pt idx="21950">
                  <c:v>3.1000000000000014</c:v>
                </c:pt>
                <c:pt idx="21951">
                  <c:v>3.1020000000000039</c:v>
                </c:pt>
                <c:pt idx="21952">
                  <c:v>3.1040000000000063</c:v>
                </c:pt>
                <c:pt idx="21953">
                  <c:v>3.1060000000000016</c:v>
                </c:pt>
                <c:pt idx="21954">
                  <c:v>3.1080000000000041</c:v>
                </c:pt>
                <c:pt idx="21955">
                  <c:v>3.1099999999999994</c:v>
                </c:pt>
                <c:pt idx="21956">
                  <c:v>3.1120000000000019</c:v>
                </c:pt>
                <c:pt idx="21957">
                  <c:v>3.1140000000000043</c:v>
                </c:pt>
                <c:pt idx="21958">
                  <c:v>3.1159999999999997</c:v>
                </c:pt>
                <c:pt idx="21959">
                  <c:v>3.1180000000000021</c:v>
                </c:pt>
                <c:pt idx="21960">
                  <c:v>3.1200000000000045</c:v>
                </c:pt>
                <c:pt idx="21961">
                  <c:v>3.1219999999999999</c:v>
                </c:pt>
                <c:pt idx="21962">
                  <c:v>3.1240000000000023</c:v>
                </c:pt>
                <c:pt idx="21963">
                  <c:v>3.1260000000000048</c:v>
                </c:pt>
                <c:pt idx="21964">
                  <c:v>3.1280000000000001</c:v>
                </c:pt>
                <c:pt idx="21965">
                  <c:v>3.1300000000000026</c:v>
                </c:pt>
                <c:pt idx="21966">
                  <c:v>3.132000000000005</c:v>
                </c:pt>
                <c:pt idx="21967">
                  <c:v>3.1340000000000003</c:v>
                </c:pt>
                <c:pt idx="21968">
                  <c:v>3.1360000000000028</c:v>
                </c:pt>
                <c:pt idx="21969">
                  <c:v>3.1380000000000052</c:v>
                </c:pt>
                <c:pt idx="21970">
                  <c:v>3.1400000000000006</c:v>
                </c:pt>
                <c:pt idx="21971">
                  <c:v>3.142000000000003</c:v>
                </c:pt>
                <c:pt idx="21972">
                  <c:v>3.1440000000000055</c:v>
                </c:pt>
                <c:pt idx="21973">
                  <c:v>3.1460000000000008</c:v>
                </c:pt>
                <c:pt idx="21974">
                  <c:v>3.1480000000000032</c:v>
                </c:pt>
                <c:pt idx="21975">
                  <c:v>3.1500000000000057</c:v>
                </c:pt>
                <c:pt idx="21976">
                  <c:v>3.152000000000001</c:v>
                </c:pt>
                <c:pt idx="21977">
                  <c:v>3.1540000000000035</c:v>
                </c:pt>
                <c:pt idx="21978">
                  <c:v>3.1560000000000059</c:v>
                </c:pt>
                <c:pt idx="21979">
                  <c:v>3.1580000000000013</c:v>
                </c:pt>
                <c:pt idx="21980">
                  <c:v>3.1600000000000037</c:v>
                </c:pt>
                <c:pt idx="21981">
                  <c:v>3.1620000000000061</c:v>
                </c:pt>
                <c:pt idx="21982">
                  <c:v>3.1640000000000015</c:v>
                </c:pt>
                <c:pt idx="21983">
                  <c:v>3.1660000000000039</c:v>
                </c:pt>
                <c:pt idx="21984">
                  <c:v>3.1680000000000064</c:v>
                </c:pt>
                <c:pt idx="21985">
                  <c:v>3.1700000000000017</c:v>
                </c:pt>
                <c:pt idx="21986">
                  <c:v>3.1720000000000041</c:v>
                </c:pt>
                <c:pt idx="21987">
                  <c:v>3.1739999999999995</c:v>
                </c:pt>
                <c:pt idx="21988">
                  <c:v>3.1760000000000019</c:v>
                </c:pt>
                <c:pt idx="21989">
                  <c:v>3.1780000000000044</c:v>
                </c:pt>
                <c:pt idx="21990">
                  <c:v>3.1799999999999997</c:v>
                </c:pt>
                <c:pt idx="21991">
                  <c:v>3.1820000000000022</c:v>
                </c:pt>
                <c:pt idx="21992">
                  <c:v>3.1840000000000046</c:v>
                </c:pt>
                <c:pt idx="21993">
                  <c:v>3.1859999999999999</c:v>
                </c:pt>
                <c:pt idx="21994">
                  <c:v>3.1880000000000024</c:v>
                </c:pt>
                <c:pt idx="21995">
                  <c:v>3.1900000000000048</c:v>
                </c:pt>
                <c:pt idx="21996">
                  <c:v>3.1920000000000002</c:v>
                </c:pt>
                <c:pt idx="21997">
                  <c:v>3.1940000000000026</c:v>
                </c:pt>
                <c:pt idx="21998">
                  <c:v>3.1960000000000051</c:v>
                </c:pt>
                <c:pt idx="21999">
                  <c:v>3.1980000000000004</c:v>
                </c:pt>
                <c:pt idx="22000">
                  <c:v>3.2000000000000028</c:v>
                </c:pt>
                <c:pt idx="22001">
                  <c:v>3.2020000000000053</c:v>
                </c:pt>
                <c:pt idx="22002">
                  <c:v>3.2040000000000006</c:v>
                </c:pt>
                <c:pt idx="22003">
                  <c:v>3.2060000000000031</c:v>
                </c:pt>
                <c:pt idx="22004">
                  <c:v>3.2080000000000055</c:v>
                </c:pt>
                <c:pt idx="22005">
                  <c:v>3.2100000000000009</c:v>
                </c:pt>
                <c:pt idx="22006">
                  <c:v>3.2120000000000033</c:v>
                </c:pt>
                <c:pt idx="22007">
                  <c:v>3.2140000000000057</c:v>
                </c:pt>
                <c:pt idx="22008">
                  <c:v>3.2160000000000011</c:v>
                </c:pt>
                <c:pt idx="22009">
                  <c:v>3.2180000000000035</c:v>
                </c:pt>
                <c:pt idx="22010">
                  <c:v>3.220000000000006</c:v>
                </c:pt>
                <c:pt idx="22011">
                  <c:v>3.2220000000000013</c:v>
                </c:pt>
                <c:pt idx="22012">
                  <c:v>3.2240000000000038</c:v>
                </c:pt>
                <c:pt idx="22013">
                  <c:v>3.2260000000000062</c:v>
                </c:pt>
                <c:pt idx="22014">
                  <c:v>3.2280000000000015</c:v>
                </c:pt>
                <c:pt idx="22015">
                  <c:v>3.230000000000004</c:v>
                </c:pt>
                <c:pt idx="22016">
                  <c:v>3.2319999999999993</c:v>
                </c:pt>
                <c:pt idx="22017">
                  <c:v>3.2340000000000018</c:v>
                </c:pt>
                <c:pt idx="22018">
                  <c:v>3.2360000000000042</c:v>
                </c:pt>
                <c:pt idx="22019">
                  <c:v>3.2379999999999995</c:v>
                </c:pt>
                <c:pt idx="22020">
                  <c:v>3.240000000000002</c:v>
                </c:pt>
                <c:pt idx="22021">
                  <c:v>3.2420000000000044</c:v>
                </c:pt>
                <c:pt idx="22022">
                  <c:v>3.2439999999999998</c:v>
                </c:pt>
                <c:pt idx="22023">
                  <c:v>3.2460000000000022</c:v>
                </c:pt>
                <c:pt idx="22024">
                  <c:v>3.2480000000000047</c:v>
                </c:pt>
                <c:pt idx="22025">
                  <c:v>3.25</c:v>
                </c:pt>
                <c:pt idx="22026">
                  <c:v>3.2520000000000024</c:v>
                </c:pt>
                <c:pt idx="22027">
                  <c:v>3.2540000000000049</c:v>
                </c:pt>
                <c:pt idx="22028">
                  <c:v>3.2560000000000002</c:v>
                </c:pt>
                <c:pt idx="22029">
                  <c:v>3.2580000000000027</c:v>
                </c:pt>
                <c:pt idx="22030">
                  <c:v>3.2600000000000051</c:v>
                </c:pt>
                <c:pt idx="22031">
                  <c:v>3.2620000000000005</c:v>
                </c:pt>
                <c:pt idx="22032">
                  <c:v>3.2640000000000029</c:v>
                </c:pt>
                <c:pt idx="22033">
                  <c:v>3.2660000000000053</c:v>
                </c:pt>
                <c:pt idx="22034">
                  <c:v>3.2680000000000007</c:v>
                </c:pt>
                <c:pt idx="22035">
                  <c:v>3.2700000000000031</c:v>
                </c:pt>
                <c:pt idx="22036">
                  <c:v>3.2720000000000056</c:v>
                </c:pt>
                <c:pt idx="22037">
                  <c:v>3.2740000000000009</c:v>
                </c:pt>
                <c:pt idx="22038">
                  <c:v>3.2760000000000034</c:v>
                </c:pt>
                <c:pt idx="22039">
                  <c:v>3.2780000000000058</c:v>
                </c:pt>
                <c:pt idx="22040">
                  <c:v>3.2800000000000011</c:v>
                </c:pt>
                <c:pt idx="22041">
                  <c:v>3.2820000000000036</c:v>
                </c:pt>
                <c:pt idx="22042">
                  <c:v>3.284000000000006</c:v>
                </c:pt>
                <c:pt idx="22043">
                  <c:v>3.2860000000000014</c:v>
                </c:pt>
                <c:pt idx="22044">
                  <c:v>3.2880000000000038</c:v>
                </c:pt>
                <c:pt idx="22045">
                  <c:v>3.2900000000000063</c:v>
                </c:pt>
                <c:pt idx="22046">
                  <c:v>3.2920000000000016</c:v>
                </c:pt>
                <c:pt idx="22047">
                  <c:v>3.294000000000004</c:v>
                </c:pt>
                <c:pt idx="22048">
                  <c:v>3.2959999999999994</c:v>
                </c:pt>
                <c:pt idx="22049">
                  <c:v>3.2980000000000018</c:v>
                </c:pt>
                <c:pt idx="22050">
                  <c:v>3.3000000000000043</c:v>
                </c:pt>
                <c:pt idx="22051">
                  <c:v>3.3019999999999996</c:v>
                </c:pt>
                <c:pt idx="22052">
                  <c:v>3.304000000000002</c:v>
                </c:pt>
                <c:pt idx="22053">
                  <c:v>3.3060000000000045</c:v>
                </c:pt>
                <c:pt idx="22054">
                  <c:v>3.3079999999999998</c:v>
                </c:pt>
                <c:pt idx="22055">
                  <c:v>3.3100000000000023</c:v>
                </c:pt>
                <c:pt idx="22056">
                  <c:v>3.3120000000000047</c:v>
                </c:pt>
                <c:pt idx="22057">
                  <c:v>3.3140000000000001</c:v>
                </c:pt>
                <c:pt idx="22058">
                  <c:v>3.3160000000000025</c:v>
                </c:pt>
                <c:pt idx="22059">
                  <c:v>3.3180000000000049</c:v>
                </c:pt>
                <c:pt idx="22060">
                  <c:v>3.3200000000000003</c:v>
                </c:pt>
                <c:pt idx="22061">
                  <c:v>3.3220000000000027</c:v>
                </c:pt>
                <c:pt idx="22062">
                  <c:v>3.3240000000000052</c:v>
                </c:pt>
                <c:pt idx="22063">
                  <c:v>3.3260000000000005</c:v>
                </c:pt>
                <c:pt idx="22064">
                  <c:v>3.328000000000003</c:v>
                </c:pt>
                <c:pt idx="22065">
                  <c:v>3.3300000000000054</c:v>
                </c:pt>
                <c:pt idx="22066">
                  <c:v>3.3320000000000007</c:v>
                </c:pt>
                <c:pt idx="22067">
                  <c:v>3.3340000000000032</c:v>
                </c:pt>
                <c:pt idx="22068">
                  <c:v>3.3360000000000056</c:v>
                </c:pt>
                <c:pt idx="22069">
                  <c:v>3.338000000000001</c:v>
                </c:pt>
                <c:pt idx="22070">
                  <c:v>3.3400000000000034</c:v>
                </c:pt>
                <c:pt idx="22071">
                  <c:v>3.3420000000000059</c:v>
                </c:pt>
                <c:pt idx="22072">
                  <c:v>3.3440000000000012</c:v>
                </c:pt>
                <c:pt idx="22073">
                  <c:v>3.3460000000000036</c:v>
                </c:pt>
                <c:pt idx="22074">
                  <c:v>3.3480000000000061</c:v>
                </c:pt>
                <c:pt idx="22075">
                  <c:v>3.3500000000000014</c:v>
                </c:pt>
                <c:pt idx="22076">
                  <c:v>3.3520000000000039</c:v>
                </c:pt>
                <c:pt idx="22077">
                  <c:v>3.3540000000000063</c:v>
                </c:pt>
                <c:pt idx="22078">
                  <c:v>3.3560000000000016</c:v>
                </c:pt>
                <c:pt idx="22079">
                  <c:v>3.3580000000000041</c:v>
                </c:pt>
                <c:pt idx="22080">
                  <c:v>3.3599999999999994</c:v>
                </c:pt>
                <c:pt idx="22081">
                  <c:v>3.3620000000000019</c:v>
                </c:pt>
                <c:pt idx="22082">
                  <c:v>3.3640000000000043</c:v>
                </c:pt>
                <c:pt idx="22083">
                  <c:v>3.3659999999999997</c:v>
                </c:pt>
                <c:pt idx="22084">
                  <c:v>3.3680000000000021</c:v>
                </c:pt>
                <c:pt idx="22085">
                  <c:v>3.3700000000000045</c:v>
                </c:pt>
                <c:pt idx="22086">
                  <c:v>3.3719999999999999</c:v>
                </c:pt>
                <c:pt idx="22087">
                  <c:v>3.3740000000000023</c:v>
                </c:pt>
                <c:pt idx="22088">
                  <c:v>3.3760000000000048</c:v>
                </c:pt>
                <c:pt idx="22089">
                  <c:v>3.3780000000000001</c:v>
                </c:pt>
                <c:pt idx="22090">
                  <c:v>3.3800000000000026</c:v>
                </c:pt>
                <c:pt idx="22091">
                  <c:v>3.382000000000005</c:v>
                </c:pt>
                <c:pt idx="22092">
                  <c:v>3.3840000000000003</c:v>
                </c:pt>
                <c:pt idx="22093">
                  <c:v>3.3860000000000028</c:v>
                </c:pt>
                <c:pt idx="22094">
                  <c:v>3.3880000000000052</c:v>
                </c:pt>
                <c:pt idx="22095">
                  <c:v>3.3900000000000006</c:v>
                </c:pt>
                <c:pt idx="22096">
                  <c:v>3.392000000000003</c:v>
                </c:pt>
                <c:pt idx="22097">
                  <c:v>3.3940000000000055</c:v>
                </c:pt>
                <c:pt idx="22098">
                  <c:v>3.3960000000000008</c:v>
                </c:pt>
                <c:pt idx="22099">
                  <c:v>3.3980000000000032</c:v>
                </c:pt>
                <c:pt idx="22100">
                  <c:v>3.4000000000000057</c:v>
                </c:pt>
                <c:pt idx="22101">
                  <c:v>3.402000000000001</c:v>
                </c:pt>
                <c:pt idx="22102">
                  <c:v>3.4040000000000035</c:v>
                </c:pt>
                <c:pt idx="22103">
                  <c:v>3.4060000000000059</c:v>
                </c:pt>
                <c:pt idx="22104">
                  <c:v>3.4080000000000013</c:v>
                </c:pt>
                <c:pt idx="22105">
                  <c:v>3.4100000000000037</c:v>
                </c:pt>
                <c:pt idx="22106">
                  <c:v>3.4120000000000061</c:v>
                </c:pt>
                <c:pt idx="22107">
                  <c:v>3.4140000000000015</c:v>
                </c:pt>
                <c:pt idx="22108">
                  <c:v>3.4160000000000039</c:v>
                </c:pt>
                <c:pt idx="22109">
                  <c:v>3.4180000000000064</c:v>
                </c:pt>
                <c:pt idx="22110">
                  <c:v>3.4200000000000017</c:v>
                </c:pt>
                <c:pt idx="22111">
                  <c:v>3.4220000000000041</c:v>
                </c:pt>
                <c:pt idx="22112">
                  <c:v>3.4239999999999995</c:v>
                </c:pt>
                <c:pt idx="22113">
                  <c:v>3.4260000000000019</c:v>
                </c:pt>
                <c:pt idx="22114">
                  <c:v>3.4280000000000044</c:v>
                </c:pt>
                <c:pt idx="22115">
                  <c:v>3.4299999999999997</c:v>
                </c:pt>
                <c:pt idx="22116">
                  <c:v>3.4320000000000022</c:v>
                </c:pt>
                <c:pt idx="22117">
                  <c:v>3.4340000000000046</c:v>
                </c:pt>
                <c:pt idx="22118">
                  <c:v>3.4359999999999999</c:v>
                </c:pt>
                <c:pt idx="22119">
                  <c:v>3.4380000000000024</c:v>
                </c:pt>
                <c:pt idx="22120">
                  <c:v>3.4400000000000048</c:v>
                </c:pt>
                <c:pt idx="22121">
                  <c:v>3.4420000000000002</c:v>
                </c:pt>
                <c:pt idx="22122">
                  <c:v>3.4440000000000026</c:v>
                </c:pt>
                <c:pt idx="22123">
                  <c:v>3.4460000000000051</c:v>
                </c:pt>
                <c:pt idx="22124">
                  <c:v>3.4480000000000004</c:v>
                </c:pt>
                <c:pt idx="22125">
                  <c:v>3.4500000000000028</c:v>
                </c:pt>
                <c:pt idx="22126">
                  <c:v>3.4520000000000053</c:v>
                </c:pt>
                <c:pt idx="22127">
                  <c:v>3.4540000000000006</c:v>
                </c:pt>
                <c:pt idx="22128">
                  <c:v>3.4560000000000031</c:v>
                </c:pt>
                <c:pt idx="22129">
                  <c:v>3.4580000000000055</c:v>
                </c:pt>
                <c:pt idx="22130">
                  <c:v>3.4600000000000009</c:v>
                </c:pt>
                <c:pt idx="22131">
                  <c:v>3.4620000000000033</c:v>
                </c:pt>
                <c:pt idx="22132">
                  <c:v>3.4640000000000057</c:v>
                </c:pt>
                <c:pt idx="22133">
                  <c:v>3.4660000000000011</c:v>
                </c:pt>
                <c:pt idx="22134">
                  <c:v>3.4680000000000035</c:v>
                </c:pt>
                <c:pt idx="22135">
                  <c:v>3.470000000000006</c:v>
                </c:pt>
                <c:pt idx="22136">
                  <c:v>3.4720000000000013</c:v>
                </c:pt>
                <c:pt idx="22137">
                  <c:v>3.4740000000000038</c:v>
                </c:pt>
                <c:pt idx="22138">
                  <c:v>3.4760000000000062</c:v>
                </c:pt>
                <c:pt idx="22139">
                  <c:v>3.4780000000000015</c:v>
                </c:pt>
                <c:pt idx="22140">
                  <c:v>3.480000000000004</c:v>
                </c:pt>
                <c:pt idx="22141">
                  <c:v>3.4819999999999993</c:v>
                </c:pt>
                <c:pt idx="22142">
                  <c:v>3.4840000000000018</c:v>
                </c:pt>
                <c:pt idx="22143">
                  <c:v>3.4860000000000042</c:v>
                </c:pt>
                <c:pt idx="22144">
                  <c:v>3.4879999999999995</c:v>
                </c:pt>
                <c:pt idx="22145">
                  <c:v>3.490000000000002</c:v>
                </c:pt>
                <c:pt idx="22146">
                  <c:v>3.4920000000000044</c:v>
                </c:pt>
                <c:pt idx="22147">
                  <c:v>3.4939999999999998</c:v>
                </c:pt>
                <c:pt idx="22148">
                  <c:v>3.4960000000000022</c:v>
                </c:pt>
                <c:pt idx="22149">
                  <c:v>3.4980000000000047</c:v>
                </c:pt>
                <c:pt idx="22150">
                  <c:v>3.5</c:v>
                </c:pt>
                <c:pt idx="22151">
                  <c:v>3.5020000000000024</c:v>
                </c:pt>
                <c:pt idx="22152">
                  <c:v>3.5040000000000049</c:v>
                </c:pt>
                <c:pt idx="22153">
                  <c:v>3.5060000000000002</c:v>
                </c:pt>
                <c:pt idx="22154">
                  <c:v>3.5080000000000027</c:v>
                </c:pt>
                <c:pt idx="22155">
                  <c:v>3.5100000000000051</c:v>
                </c:pt>
                <c:pt idx="22156">
                  <c:v>3.5120000000000005</c:v>
                </c:pt>
                <c:pt idx="22157">
                  <c:v>3.5140000000000029</c:v>
                </c:pt>
                <c:pt idx="22158">
                  <c:v>3.5160000000000053</c:v>
                </c:pt>
                <c:pt idx="22159">
                  <c:v>3.5180000000000007</c:v>
                </c:pt>
                <c:pt idx="22160">
                  <c:v>3.5200000000000031</c:v>
                </c:pt>
                <c:pt idx="22161">
                  <c:v>3.5220000000000056</c:v>
                </c:pt>
                <c:pt idx="22162">
                  <c:v>3.5240000000000009</c:v>
                </c:pt>
                <c:pt idx="22163">
                  <c:v>3.5260000000000034</c:v>
                </c:pt>
                <c:pt idx="22164">
                  <c:v>3.5280000000000058</c:v>
                </c:pt>
                <c:pt idx="22165">
                  <c:v>3.5300000000000011</c:v>
                </c:pt>
                <c:pt idx="22166">
                  <c:v>3.5320000000000036</c:v>
                </c:pt>
                <c:pt idx="22167">
                  <c:v>3.534000000000006</c:v>
                </c:pt>
                <c:pt idx="22168">
                  <c:v>3.5360000000000014</c:v>
                </c:pt>
                <c:pt idx="22169">
                  <c:v>3.5380000000000038</c:v>
                </c:pt>
                <c:pt idx="22170">
                  <c:v>3.5400000000000063</c:v>
                </c:pt>
                <c:pt idx="22171">
                  <c:v>3.5420000000000016</c:v>
                </c:pt>
                <c:pt idx="22172">
                  <c:v>3.544000000000004</c:v>
                </c:pt>
                <c:pt idx="22173">
                  <c:v>3.5459999999999994</c:v>
                </c:pt>
                <c:pt idx="22174">
                  <c:v>3.5480000000000018</c:v>
                </c:pt>
                <c:pt idx="22175">
                  <c:v>3.5500000000000043</c:v>
                </c:pt>
                <c:pt idx="22176">
                  <c:v>3.5519999999999996</c:v>
                </c:pt>
                <c:pt idx="22177">
                  <c:v>3.554000000000002</c:v>
                </c:pt>
                <c:pt idx="22178">
                  <c:v>3.5560000000000045</c:v>
                </c:pt>
                <c:pt idx="22179">
                  <c:v>3.5579999999999998</c:v>
                </c:pt>
                <c:pt idx="22180">
                  <c:v>3.5600000000000023</c:v>
                </c:pt>
                <c:pt idx="22181">
                  <c:v>3.5620000000000047</c:v>
                </c:pt>
                <c:pt idx="22182">
                  <c:v>3.5640000000000001</c:v>
                </c:pt>
                <c:pt idx="22183">
                  <c:v>3.5660000000000025</c:v>
                </c:pt>
                <c:pt idx="22184">
                  <c:v>3.5680000000000049</c:v>
                </c:pt>
                <c:pt idx="22185">
                  <c:v>3.5700000000000003</c:v>
                </c:pt>
                <c:pt idx="22186">
                  <c:v>3.5720000000000027</c:v>
                </c:pt>
                <c:pt idx="22187">
                  <c:v>3.5740000000000052</c:v>
                </c:pt>
                <c:pt idx="22188">
                  <c:v>3.5760000000000005</c:v>
                </c:pt>
                <c:pt idx="22189">
                  <c:v>3.578000000000003</c:v>
                </c:pt>
                <c:pt idx="22190">
                  <c:v>3.5800000000000054</c:v>
                </c:pt>
                <c:pt idx="22191">
                  <c:v>3.5820000000000007</c:v>
                </c:pt>
                <c:pt idx="22192">
                  <c:v>3.5840000000000032</c:v>
                </c:pt>
                <c:pt idx="22193">
                  <c:v>3.5860000000000056</c:v>
                </c:pt>
                <c:pt idx="22194">
                  <c:v>3.588000000000001</c:v>
                </c:pt>
                <c:pt idx="22195">
                  <c:v>3.5900000000000034</c:v>
                </c:pt>
                <c:pt idx="22196">
                  <c:v>3.5920000000000059</c:v>
                </c:pt>
                <c:pt idx="22197">
                  <c:v>3.5940000000000012</c:v>
                </c:pt>
                <c:pt idx="22198">
                  <c:v>3.5960000000000036</c:v>
                </c:pt>
                <c:pt idx="22199">
                  <c:v>3.5980000000000061</c:v>
                </c:pt>
                <c:pt idx="22200">
                  <c:v>3.6000000000000014</c:v>
                </c:pt>
                <c:pt idx="22201">
                  <c:v>3.6020000000000039</c:v>
                </c:pt>
                <c:pt idx="22202">
                  <c:v>3.6040000000000063</c:v>
                </c:pt>
                <c:pt idx="22203">
                  <c:v>3.6060000000000016</c:v>
                </c:pt>
                <c:pt idx="22204">
                  <c:v>3.6080000000000041</c:v>
                </c:pt>
                <c:pt idx="22205">
                  <c:v>3.6099999999999994</c:v>
                </c:pt>
                <c:pt idx="22206">
                  <c:v>3.6120000000000019</c:v>
                </c:pt>
                <c:pt idx="22207">
                  <c:v>3.6140000000000043</c:v>
                </c:pt>
                <c:pt idx="22208">
                  <c:v>3.6159999999999997</c:v>
                </c:pt>
                <c:pt idx="22209">
                  <c:v>3.6180000000000021</c:v>
                </c:pt>
                <c:pt idx="22210">
                  <c:v>3.6200000000000045</c:v>
                </c:pt>
                <c:pt idx="22211">
                  <c:v>3.6219999999999999</c:v>
                </c:pt>
                <c:pt idx="22212">
                  <c:v>3.6240000000000023</c:v>
                </c:pt>
                <c:pt idx="22213">
                  <c:v>3.6260000000000048</c:v>
                </c:pt>
                <c:pt idx="22214">
                  <c:v>3.6280000000000001</c:v>
                </c:pt>
                <c:pt idx="22215">
                  <c:v>3.6300000000000026</c:v>
                </c:pt>
                <c:pt idx="22216">
                  <c:v>3.632000000000005</c:v>
                </c:pt>
                <c:pt idx="22217">
                  <c:v>3.6340000000000003</c:v>
                </c:pt>
                <c:pt idx="22218">
                  <c:v>3.6360000000000028</c:v>
                </c:pt>
                <c:pt idx="22219">
                  <c:v>3.6380000000000052</c:v>
                </c:pt>
                <c:pt idx="22220">
                  <c:v>3.6400000000000006</c:v>
                </c:pt>
                <c:pt idx="22221">
                  <c:v>3.642000000000003</c:v>
                </c:pt>
                <c:pt idx="22222">
                  <c:v>3.6440000000000055</c:v>
                </c:pt>
                <c:pt idx="22223">
                  <c:v>3.6460000000000008</c:v>
                </c:pt>
                <c:pt idx="22224">
                  <c:v>3.6480000000000032</c:v>
                </c:pt>
                <c:pt idx="22225">
                  <c:v>3.6500000000000057</c:v>
                </c:pt>
                <c:pt idx="22226">
                  <c:v>3.652000000000001</c:v>
                </c:pt>
                <c:pt idx="22227">
                  <c:v>3.6540000000000035</c:v>
                </c:pt>
                <c:pt idx="22228">
                  <c:v>3.6560000000000059</c:v>
                </c:pt>
                <c:pt idx="22229">
                  <c:v>3.6580000000000013</c:v>
                </c:pt>
                <c:pt idx="22230">
                  <c:v>3.6600000000000037</c:v>
                </c:pt>
                <c:pt idx="22231">
                  <c:v>3.6620000000000061</c:v>
                </c:pt>
                <c:pt idx="22232">
                  <c:v>3.6640000000000015</c:v>
                </c:pt>
                <c:pt idx="22233">
                  <c:v>3.6660000000000039</c:v>
                </c:pt>
                <c:pt idx="22234">
                  <c:v>3.6680000000000064</c:v>
                </c:pt>
                <c:pt idx="22235">
                  <c:v>3.6700000000000017</c:v>
                </c:pt>
                <c:pt idx="22236">
                  <c:v>3.6720000000000041</c:v>
                </c:pt>
                <c:pt idx="22237">
                  <c:v>3.6739999999999995</c:v>
                </c:pt>
                <c:pt idx="22238">
                  <c:v>3.6760000000000019</c:v>
                </c:pt>
                <c:pt idx="22239">
                  <c:v>3.6780000000000044</c:v>
                </c:pt>
                <c:pt idx="22240">
                  <c:v>3.6799999999999997</c:v>
                </c:pt>
                <c:pt idx="22241">
                  <c:v>3.6820000000000022</c:v>
                </c:pt>
                <c:pt idx="22242">
                  <c:v>3.6840000000000046</c:v>
                </c:pt>
                <c:pt idx="22243">
                  <c:v>3.6859999999999999</c:v>
                </c:pt>
                <c:pt idx="22244">
                  <c:v>3.6880000000000024</c:v>
                </c:pt>
                <c:pt idx="22245">
                  <c:v>3.6900000000000048</c:v>
                </c:pt>
                <c:pt idx="22246">
                  <c:v>3.6920000000000002</c:v>
                </c:pt>
                <c:pt idx="22247">
                  <c:v>3.6940000000000026</c:v>
                </c:pt>
                <c:pt idx="22248">
                  <c:v>3.6960000000000051</c:v>
                </c:pt>
                <c:pt idx="22249">
                  <c:v>3.6980000000000004</c:v>
                </c:pt>
                <c:pt idx="22250">
                  <c:v>3.7000000000000028</c:v>
                </c:pt>
                <c:pt idx="22251">
                  <c:v>3.7020000000000053</c:v>
                </c:pt>
                <c:pt idx="22252">
                  <c:v>3.7040000000000006</c:v>
                </c:pt>
                <c:pt idx="22253">
                  <c:v>3.7060000000000031</c:v>
                </c:pt>
                <c:pt idx="22254">
                  <c:v>3.7080000000000055</c:v>
                </c:pt>
                <c:pt idx="22255">
                  <c:v>3.7100000000000009</c:v>
                </c:pt>
                <c:pt idx="22256">
                  <c:v>3.7120000000000033</c:v>
                </c:pt>
                <c:pt idx="22257">
                  <c:v>3.7140000000000057</c:v>
                </c:pt>
                <c:pt idx="22258">
                  <c:v>3.7160000000000011</c:v>
                </c:pt>
                <c:pt idx="22259">
                  <c:v>3.7180000000000035</c:v>
                </c:pt>
                <c:pt idx="22260">
                  <c:v>3.720000000000006</c:v>
                </c:pt>
                <c:pt idx="22261">
                  <c:v>3.7220000000000013</c:v>
                </c:pt>
                <c:pt idx="22262">
                  <c:v>3.7240000000000038</c:v>
                </c:pt>
                <c:pt idx="22263">
                  <c:v>3.7260000000000062</c:v>
                </c:pt>
                <c:pt idx="22264">
                  <c:v>3.7280000000000015</c:v>
                </c:pt>
                <c:pt idx="22265">
                  <c:v>3.730000000000004</c:v>
                </c:pt>
                <c:pt idx="22266">
                  <c:v>3.7319999999999993</c:v>
                </c:pt>
                <c:pt idx="22267">
                  <c:v>3.7340000000000018</c:v>
                </c:pt>
                <c:pt idx="22268">
                  <c:v>3.7360000000000042</c:v>
                </c:pt>
                <c:pt idx="22269">
                  <c:v>3.7379999999999995</c:v>
                </c:pt>
                <c:pt idx="22270">
                  <c:v>3.740000000000002</c:v>
                </c:pt>
                <c:pt idx="22271">
                  <c:v>3.7420000000000044</c:v>
                </c:pt>
                <c:pt idx="22272">
                  <c:v>3.7439999999999998</c:v>
                </c:pt>
                <c:pt idx="22273">
                  <c:v>3.7460000000000022</c:v>
                </c:pt>
                <c:pt idx="22274">
                  <c:v>3.7480000000000047</c:v>
                </c:pt>
                <c:pt idx="22275">
                  <c:v>3.75</c:v>
                </c:pt>
                <c:pt idx="22276">
                  <c:v>3.7520000000000024</c:v>
                </c:pt>
                <c:pt idx="22277">
                  <c:v>3.7540000000000049</c:v>
                </c:pt>
                <c:pt idx="22278">
                  <c:v>3.7560000000000002</c:v>
                </c:pt>
                <c:pt idx="22279">
                  <c:v>3.7580000000000027</c:v>
                </c:pt>
                <c:pt idx="22280">
                  <c:v>3.7600000000000051</c:v>
                </c:pt>
                <c:pt idx="22281">
                  <c:v>3.7620000000000005</c:v>
                </c:pt>
                <c:pt idx="22282">
                  <c:v>3.7640000000000029</c:v>
                </c:pt>
                <c:pt idx="22283">
                  <c:v>3.7660000000000053</c:v>
                </c:pt>
                <c:pt idx="22284">
                  <c:v>3.7680000000000007</c:v>
                </c:pt>
                <c:pt idx="22285">
                  <c:v>3.7700000000000031</c:v>
                </c:pt>
                <c:pt idx="22286">
                  <c:v>3.7720000000000056</c:v>
                </c:pt>
                <c:pt idx="22287">
                  <c:v>3.7740000000000009</c:v>
                </c:pt>
                <c:pt idx="22288">
                  <c:v>3.7760000000000034</c:v>
                </c:pt>
                <c:pt idx="22289">
                  <c:v>3.7780000000000058</c:v>
                </c:pt>
                <c:pt idx="22290">
                  <c:v>3.7800000000000011</c:v>
                </c:pt>
                <c:pt idx="22291">
                  <c:v>3.7820000000000036</c:v>
                </c:pt>
                <c:pt idx="22292">
                  <c:v>3.784000000000006</c:v>
                </c:pt>
                <c:pt idx="22293">
                  <c:v>3.7860000000000014</c:v>
                </c:pt>
                <c:pt idx="22294">
                  <c:v>3.7880000000000038</c:v>
                </c:pt>
                <c:pt idx="22295">
                  <c:v>3.7900000000000063</c:v>
                </c:pt>
                <c:pt idx="22296">
                  <c:v>3.7920000000000016</c:v>
                </c:pt>
                <c:pt idx="22297">
                  <c:v>3.794000000000004</c:v>
                </c:pt>
                <c:pt idx="22298">
                  <c:v>3.7959999999999994</c:v>
                </c:pt>
                <c:pt idx="22299">
                  <c:v>3.7980000000000018</c:v>
                </c:pt>
                <c:pt idx="22300">
                  <c:v>3.8000000000000043</c:v>
                </c:pt>
                <c:pt idx="22301">
                  <c:v>3.8019999999999996</c:v>
                </c:pt>
                <c:pt idx="22302">
                  <c:v>3.804000000000002</c:v>
                </c:pt>
                <c:pt idx="22303">
                  <c:v>3.8060000000000045</c:v>
                </c:pt>
                <c:pt idx="22304">
                  <c:v>3.8079999999999998</c:v>
                </c:pt>
                <c:pt idx="22305">
                  <c:v>3.8100000000000023</c:v>
                </c:pt>
                <c:pt idx="22306">
                  <c:v>3.8120000000000047</c:v>
                </c:pt>
                <c:pt idx="22307">
                  <c:v>3.8140000000000001</c:v>
                </c:pt>
                <c:pt idx="22308">
                  <c:v>3.8160000000000025</c:v>
                </c:pt>
                <c:pt idx="22309">
                  <c:v>3.8180000000000049</c:v>
                </c:pt>
                <c:pt idx="22310">
                  <c:v>3.8200000000000003</c:v>
                </c:pt>
                <c:pt idx="22311">
                  <c:v>3.8220000000000027</c:v>
                </c:pt>
                <c:pt idx="22312">
                  <c:v>3.8240000000000052</c:v>
                </c:pt>
                <c:pt idx="22313">
                  <c:v>3.8260000000000005</c:v>
                </c:pt>
                <c:pt idx="22314">
                  <c:v>3.828000000000003</c:v>
                </c:pt>
                <c:pt idx="22315">
                  <c:v>3.8300000000000054</c:v>
                </c:pt>
                <c:pt idx="22316">
                  <c:v>3.8320000000000007</c:v>
                </c:pt>
                <c:pt idx="22317">
                  <c:v>3.8340000000000032</c:v>
                </c:pt>
                <c:pt idx="22318">
                  <c:v>3.8360000000000056</c:v>
                </c:pt>
                <c:pt idx="22319">
                  <c:v>3.838000000000001</c:v>
                </c:pt>
                <c:pt idx="22320">
                  <c:v>3.8400000000000034</c:v>
                </c:pt>
                <c:pt idx="22321">
                  <c:v>3.8420000000000059</c:v>
                </c:pt>
                <c:pt idx="22322">
                  <c:v>3.8440000000000012</c:v>
                </c:pt>
                <c:pt idx="22323">
                  <c:v>3.8460000000000036</c:v>
                </c:pt>
                <c:pt idx="22324">
                  <c:v>3.8480000000000061</c:v>
                </c:pt>
                <c:pt idx="22325">
                  <c:v>3.8500000000000014</c:v>
                </c:pt>
                <c:pt idx="22326">
                  <c:v>3.8520000000000039</c:v>
                </c:pt>
                <c:pt idx="22327">
                  <c:v>3.8540000000000063</c:v>
                </c:pt>
                <c:pt idx="22328">
                  <c:v>3.8560000000000016</c:v>
                </c:pt>
                <c:pt idx="22329">
                  <c:v>3.8580000000000041</c:v>
                </c:pt>
                <c:pt idx="22330">
                  <c:v>3.8599999999999994</c:v>
                </c:pt>
                <c:pt idx="22331">
                  <c:v>3.8620000000000019</c:v>
                </c:pt>
                <c:pt idx="22332">
                  <c:v>3.8640000000000043</c:v>
                </c:pt>
                <c:pt idx="22333">
                  <c:v>3.8659999999999997</c:v>
                </c:pt>
                <c:pt idx="22334">
                  <c:v>3.8680000000000021</c:v>
                </c:pt>
                <c:pt idx="22335">
                  <c:v>3.8700000000000045</c:v>
                </c:pt>
                <c:pt idx="22336">
                  <c:v>3.8719999999999999</c:v>
                </c:pt>
                <c:pt idx="22337">
                  <c:v>3.8740000000000023</c:v>
                </c:pt>
                <c:pt idx="22338">
                  <c:v>3.8760000000000048</c:v>
                </c:pt>
                <c:pt idx="22339">
                  <c:v>3.8780000000000001</c:v>
                </c:pt>
                <c:pt idx="22340">
                  <c:v>3.8800000000000026</c:v>
                </c:pt>
                <c:pt idx="22341">
                  <c:v>3.882000000000005</c:v>
                </c:pt>
                <c:pt idx="22342">
                  <c:v>3.8840000000000003</c:v>
                </c:pt>
                <c:pt idx="22343">
                  <c:v>3.8860000000000028</c:v>
                </c:pt>
                <c:pt idx="22344">
                  <c:v>3.8880000000000052</c:v>
                </c:pt>
                <c:pt idx="22345">
                  <c:v>3.8900000000000006</c:v>
                </c:pt>
                <c:pt idx="22346">
                  <c:v>3.892000000000003</c:v>
                </c:pt>
                <c:pt idx="22347">
                  <c:v>3.8940000000000055</c:v>
                </c:pt>
                <c:pt idx="22348">
                  <c:v>3.8960000000000008</c:v>
                </c:pt>
                <c:pt idx="22349">
                  <c:v>3.8980000000000032</c:v>
                </c:pt>
                <c:pt idx="22350">
                  <c:v>3.9000000000000057</c:v>
                </c:pt>
                <c:pt idx="22351">
                  <c:v>3.902000000000001</c:v>
                </c:pt>
                <c:pt idx="22352">
                  <c:v>3.9040000000000035</c:v>
                </c:pt>
                <c:pt idx="22353">
                  <c:v>3.9060000000000059</c:v>
                </c:pt>
                <c:pt idx="22354">
                  <c:v>3.9080000000000013</c:v>
                </c:pt>
                <c:pt idx="22355">
                  <c:v>3.9100000000000037</c:v>
                </c:pt>
                <c:pt idx="22356">
                  <c:v>3.9120000000000061</c:v>
                </c:pt>
                <c:pt idx="22357">
                  <c:v>3.9140000000000015</c:v>
                </c:pt>
                <c:pt idx="22358">
                  <c:v>3.9160000000000039</c:v>
                </c:pt>
                <c:pt idx="22359">
                  <c:v>3.9180000000000064</c:v>
                </c:pt>
                <c:pt idx="22360">
                  <c:v>3.9200000000000017</c:v>
                </c:pt>
                <c:pt idx="22361">
                  <c:v>3.9220000000000041</c:v>
                </c:pt>
                <c:pt idx="22362">
                  <c:v>3.9239999999999995</c:v>
                </c:pt>
                <c:pt idx="22363">
                  <c:v>3.9260000000000019</c:v>
                </c:pt>
                <c:pt idx="22364">
                  <c:v>3.9280000000000044</c:v>
                </c:pt>
                <c:pt idx="22365">
                  <c:v>3.9299999999999997</c:v>
                </c:pt>
                <c:pt idx="22366">
                  <c:v>3.9320000000000022</c:v>
                </c:pt>
                <c:pt idx="22367">
                  <c:v>3.9340000000000046</c:v>
                </c:pt>
                <c:pt idx="22368">
                  <c:v>3.9359999999999999</c:v>
                </c:pt>
                <c:pt idx="22369">
                  <c:v>3.9380000000000024</c:v>
                </c:pt>
                <c:pt idx="22370">
                  <c:v>3.9400000000000048</c:v>
                </c:pt>
                <c:pt idx="22371">
                  <c:v>3.9420000000000002</c:v>
                </c:pt>
                <c:pt idx="22372">
                  <c:v>3.9440000000000026</c:v>
                </c:pt>
                <c:pt idx="22373">
                  <c:v>3.9460000000000051</c:v>
                </c:pt>
                <c:pt idx="22374">
                  <c:v>3.9480000000000004</c:v>
                </c:pt>
                <c:pt idx="22375">
                  <c:v>3.9500000000000028</c:v>
                </c:pt>
                <c:pt idx="22376">
                  <c:v>3.9520000000000053</c:v>
                </c:pt>
                <c:pt idx="22377">
                  <c:v>3.9540000000000006</c:v>
                </c:pt>
                <c:pt idx="22378">
                  <c:v>3.9560000000000031</c:v>
                </c:pt>
                <c:pt idx="22379">
                  <c:v>3.9580000000000055</c:v>
                </c:pt>
                <c:pt idx="22380">
                  <c:v>3.9600000000000009</c:v>
                </c:pt>
                <c:pt idx="22381">
                  <c:v>3.9620000000000033</c:v>
                </c:pt>
                <c:pt idx="22382">
                  <c:v>3.9640000000000057</c:v>
                </c:pt>
                <c:pt idx="22383">
                  <c:v>3.9660000000000011</c:v>
                </c:pt>
                <c:pt idx="22384">
                  <c:v>3.9680000000000035</c:v>
                </c:pt>
                <c:pt idx="22385">
                  <c:v>3.970000000000006</c:v>
                </c:pt>
                <c:pt idx="22386">
                  <c:v>3.9720000000000013</c:v>
                </c:pt>
                <c:pt idx="22387">
                  <c:v>3.9740000000000038</c:v>
                </c:pt>
                <c:pt idx="22388">
                  <c:v>3.9760000000000062</c:v>
                </c:pt>
                <c:pt idx="22389">
                  <c:v>3.9780000000000015</c:v>
                </c:pt>
                <c:pt idx="22390">
                  <c:v>3.980000000000004</c:v>
                </c:pt>
                <c:pt idx="22391">
                  <c:v>3.9819999999999993</c:v>
                </c:pt>
                <c:pt idx="22392">
                  <c:v>3.9840000000000018</c:v>
                </c:pt>
                <c:pt idx="22393">
                  <c:v>3.9860000000000042</c:v>
                </c:pt>
                <c:pt idx="22394">
                  <c:v>3.9879999999999995</c:v>
                </c:pt>
                <c:pt idx="22395">
                  <c:v>3.990000000000002</c:v>
                </c:pt>
                <c:pt idx="22396">
                  <c:v>3.9920000000000044</c:v>
                </c:pt>
                <c:pt idx="22397">
                  <c:v>3.9939999999999998</c:v>
                </c:pt>
                <c:pt idx="22398">
                  <c:v>3.9960000000000022</c:v>
                </c:pt>
                <c:pt idx="22399">
                  <c:v>3.9980000000000047</c:v>
                </c:pt>
                <c:pt idx="22400">
                  <c:v>4</c:v>
                </c:pt>
                <c:pt idx="22401">
                  <c:v>4.0020000000000024</c:v>
                </c:pt>
                <c:pt idx="22402">
                  <c:v>4.0040000000000049</c:v>
                </c:pt>
                <c:pt idx="22403">
                  <c:v>4.0060000000000002</c:v>
                </c:pt>
                <c:pt idx="22404">
                  <c:v>4.0080000000000027</c:v>
                </c:pt>
                <c:pt idx="22405">
                  <c:v>4.0100000000000051</c:v>
                </c:pt>
                <c:pt idx="22406">
                  <c:v>4.0120000000000005</c:v>
                </c:pt>
                <c:pt idx="22407">
                  <c:v>4.0140000000000029</c:v>
                </c:pt>
                <c:pt idx="22408">
                  <c:v>4.0160000000000053</c:v>
                </c:pt>
                <c:pt idx="22409">
                  <c:v>4.0180000000000007</c:v>
                </c:pt>
                <c:pt idx="22410">
                  <c:v>4.0200000000000031</c:v>
                </c:pt>
                <c:pt idx="22411">
                  <c:v>4.0220000000000056</c:v>
                </c:pt>
                <c:pt idx="22412">
                  <c:v>4.0240000000000009</c:v>
                </c:pt>
                <c:pt idx="22413">
                  <c:v>4.0260000000000034</c:v>
                </c:pt>
                <c:pt idx="22414">
                  <c:v>4.0280000000000058</c:v>
                </c:pt>
                <c:pt idx="22415">
                  <c:v>4.0300000000000011</c:v>
                </c:pt>
                <c:pt idx="22416">
                  <c:v>4.0320000000000036</c:v>
                </c:pt>
                <c:pt idx="22417">
                  <c:v>4.034000000000006</c:v>
                </c:pt>
                <c:pt idx="22418">
                  <c:v>4.0360000000000014</c:v>
                </c:pt>
                <c:pt idx="22419">
                  <c:v>4.0380000000000038</c:v>
                </c:pt>
                <c:pt idx="22420">
                  <c:v>4.0400000000000063</c:v>
                </c:pt>
                <c:pt idx="22421">
                  <c:v>4.0420000000000016</c:v>
                </c:pt>
                <c:pt idx="22422">
                  <c:v>4.044000000000004</c:v>
                </c:pt>
                <c:pt idx="22423">
                  <c:v>4.0459999999999994</c:v>
                </c:pt>
                <c:pt idx="22424">
                  <c:v>4.0480000000000018</c:v>
                </c:pt>
                <c:pt idx="22425">
                  <c:v>4.0500000000000043</c:v>
                </c:pt>
                <c:pt idx="22426">
                  <c:v>4.0519999999999996</c:v>
                </c:pt>
                <c:pt idx="22427">
                  <c:v>4.054000000000002</c:v>
                </c:pt>
                <c:pt idx="22428">
                  <c:v>4.0560000000000045</c:v>
                </c:pt>
                <c:pt idx="22429">
                  <c:v>4.0579999999999998</c:v>
                </c:pt>
                <c:pt idx="22430">
                  <c:v>4.0600000000000023</c:v>
                </c:pt>
                <c:pt idx="22431">
                  <c:v>4.0620000000000047</c:v>
                </c:pt>
                <c:pt idx="22432">
                  <c:v>4.0640000000000001</c:v>
                </c:pt>
                <c:pt idx="22433">
                  <c:v>4.0660000000000025</c:v>
                </c:pt>
                <c:pt idx="22434">
                  <c:v>4.0680000000000049</c:v>
                </c:pt>
                <c:pt idx="22435">
                  <c:v>4.07</c:v>
                </c:pt>
                <c:pt idx="22436">
                  <c:v>4.0720000000000027</c:v>
                </c:pt>
                <c:pt idx="22437">
                  <c:v>4.0740000000000052</c:v>
                </c:pt>
                <c:pt idx="22438">
                  <c:v>4.0760000000000005</c:v>
                </c:pt>
                <c:pt idx="22439">
                  <c:v>4.078000000000003</c:v>
                </c:pt>
                <c:pt idx="22440">
                  <c:v>4.0800000000000054</c:v>
                </c:pt>
                <c:pt idx="22441">
                  <c:v>4.0820000000000007</c:v>
                </c:pt>
                <c:pt idx="22442">
                  <c:v>4.0840000000000032</c:v>
                </c:pt>
                <c:pt idx="22443">
                  <c:v>4.0860000000000056</c:v>
                </c:pt>
                <c:pt idx="22444">
                  <c:v>4.088000000000001</c:v>
                </c:pt>
                <c:pt idx="22445">
                  <c:v>4.0900000000000034</c:v>
                </c:pt>
                <c:pt idx="22446">
                  <c:v>4.0920000000000059</c:v>
                </c:pt>
                <c:pt idx="22447">
                  <c:v>4.0940000000000012</c:v>
                </c:pt>
                <c:pt idx="22448">
                  <c:v>4.0960000000000036</c:v>
                </c:pt>
                <c:pt idx="22449">
                  <c:v>4.0980000000000061</c:v>
                </c:pt>
                <c:pt idx="22450">
                  <c:v>4.1000000000000014</c:v>
                </c:pt>
                <c:pt idx="22451">
                  <c:v>4.1020000000000039</c:v>
                </c:pt>
                <c:pt idx="22452">
                  <c:v>4.1040000000000063</c:v>
                </c:pt>
                <c:pt idx="22453">
                  <c:v>4.1060000000000016</c:v>
                </c:pt>
                <c:pt idx="22454">
                  <c:v>4.1080000000000041</c:v>
                </c:pt>
                <c:pt idx="22455">
                  <c:v>4.1099999999999994</c:v>
                </c:pt>
                <c:pt idx="22456">
                  <c:v>4.1120000000000019</c:v>
                </c:pt>
                <c:pt idx="22457">
                  <c:v>4.1140000000000043</c:v>
                </c:pt>
                <c:pt idx="22458">
                  <c:v>4.1159999999999997</c:v>
                </c:pt>
                <c:pt idx="22459">
                  <c:v>4.1180000000000021</c:v>
                </c:pt>
                <c:pt idx="22460">
                  <c:v>4.1200000000000045</c:v>
                </c:pt>
                <c:pt idx="22461">
                  <c:v>4.1219999999999999</c:v>
                </c:pt>
                <c:pt idx="22462">
                  <c:v>4.1240000000000023</c:v>
                </c:pt>
                <c:pt idx="22463">
                  <c:v>4.1260000000000048</c:v>
                </c:pt>
                <c:pt idx="22464">
                  <c:v>4.1280000000000001</c:v>
                </c:pt>
                <c:pt idx="22465">
                  <c:v>4.1300000000000026</c:v>
                </c:pt>
                <c:pt idx="22466">
                  <c:v>4.132000000000005</c:v>
                </c:pt>
                <c:pt idx="22467">
                  <c:v>4.1340000000000003</c:v>
                </c:pt>
                <c:pt idx="22468">
                  <c:v>4.1360000000000028</c:v>
                </c:pt>
                <c:pt idx="22469">
                  <c:v>4.1380000000000052</c:v>
                </c:pt>
                <c:pt idx="22470">
                  <c:v>4.1400000000000006</c:v>
                </c:pt>
                <c:pt idx="22471">
                  <c:v>4.142000000000003</c:v>
                </c:pt>
                <c:pt idx="22472">
                  <c:v>4.1440000000000055</c:v>
                </c:pt>
                <c:pt idx="22473">
                  <c:v>4.1460000000000008</c:v>
                </c:pt>
                <c:pt idx="22474">
                  <c:v>4.1480000000000032</c:v>
                </c:pt>
                <c:pt idx="22475">
                  <c:v>4.1500000000000057</c:v>
                </c:pt>
                <c:pt idx="22476">
                  <c:v>4.152000000000001</c:v>
                </c:pt>
                <c:pt idx="22477">
                  <c:v>4.1540000000000035</c:v>
                </c:pt>
                <c:pt idx="22478">
                  <c:v>4.1560000000000059</c:v>
                </c:pt>
                <c:pt idx="22479">
                  <c:v>4.1580000000000013</c:v>
                </c:pt>
                <c:pt idx="22480">
                  <c:v>4.1600000000000037</c:v>
                </c:pt>
                <c:pt idx="22481">
                  <c:v>4.1620000000000061</c:v>
                </c:pt>
                <c:pt idx="22482">
                  <c:v>4.1640000000000015</c:v>
                </c:pt>
                <c:pt idx="22483">
                  <c:v>4.1660000000000039</c:v>
                </c:pt>
                <c:pt idx="22484">
                  <c:v>4.1680000000000064</c:v>
                </c:pt>
                <c:pt idx="22485">
                  <c:v>4.1700000000000017</c:v>
                </c:pt>
                <c:pt idx="22486">
                  <c:v>4.1720000000000041</c:v>
                </c:pt>
                <c:pt idx="22487">
                  <c:v>4.1739999999999995</c:v>
                </c:pt>
                <c:pt idx="22488">
                  <c:v>4.1760000000000019</c:v>
                </c:pt>
                <c:pt idx="22489">
                  <c:v>4.1780000000000044</c:v>
                </c:pt>
                <c:pt idx="22490">
                  <c:v>4.18</c:v>
                </c:pt>
                <c:pt idx="22491">
                  <c:v>4.1820000000000022</c:v>
                </c:pt>
                <c:pt idx="22492">
                  <c:v>4.1840000000000046</c:v>
                </c:pt>
                <c:pt idx="22493">
                  <c:v>4.1859999999999999</c:v>
                </c:pt>
                <c:pt idx="22494">
                  <c:v>4.1880000000000024</c:v>
                </c:pt>
                <c:pt idx="22495">
                  <c:v>4.1900000000000048</c:v>
                </c:pt>
                <c:pt idx="22496">
                  <c:v>4.1920000000000002</c:v>
                </c:pt>
                <c:pt idx="22497">
                  <c:v>4.1940000000000026</c:v>
                </c:pt>
                <c:pt idx="22498">
                  <c:v>4.1960000000000051</c:v>
                </c:pt>
                <c:pt idx="22499">
                  <c:v>4.1980000000000004</c:v>
                </c:pt>
                <c:pt idx="22500">
                  <c:v>4.2000000000000028</c:v>
                </c:pt>
                <c:pt idx="22501">
                  <c:v>4.2020000000000053</c:v>
                </c:pt>
                <c:pt idx="22502">
                  <c:v>4.2040000000000006</c:v>
                </c:pt>
                <c:pt idx="22503">
                  <c:v>4.2060000000000031</c:v>
                </c:pt>
                <c:pt idx="22504">
                  <c:v>4.2080000000000055</c:v>
                </c:pt>
                <c:pt idx="22505">
                  <c:v>4.2100000000000009</c:v>
                </c:pt>
                <c:pt idx="22506">
                  <c:v>4.2120000000000033</c:v>
                </c:pt>
                <c:pt idx="22507">
                  <c:v>4.2140000000000057</c:v>
                </c:pt>
                <c:pt idx="22508">
                  <c:v>4.2160000000000011</c:v>
                </c:pt>
                <c:pt idx="22509">
                  <c:v>4.2180000000000035</c:v>
                </c:pt>
                <c:pt idx="22510">
                  <c:v>4.220000000000006</c:v>
                </c:pt>
                <c:pt idx="22511">
                  <c:v>4.2220000000000013</c:v>
                </c:pt>
                <c:pt idx="22512">
                  <c:v>4.2240000000000038</c:v>
                </c:pt>
                <c:pt idx="22513">
                  <c:v>4.2260000000000062</c:v>
                </c:pt>
                <c:pt idx="22514">
                  <c:v>4.2280000000000015</c:v>
                </c:pt>
                <c:pt idx="22515">
                  <c:v>4.230000000000004</c:v>
                </c:pt>
                <c:pt idx="22516">
                  <c:v>4.2319999999999993</c:v>
                </c:pt>
                <c:pt idx="22517">
                  <c:v>4.2340000000000018</c:v>
                </c:pt>
                <c:pt idx="22518">
                  <c:v>4.2360000000000042</c:v>
                </c:pt>
                <c:pt idx="22519">
                  <c:v>4.2379999999999995</c:v>
                </c:pt>
                <c:pt idx="22520">
                  <c:v>4.240000000000002</c:v>
                </c:pt>
                <c:pt idx="22521">
                  <c:v>4.2420000000000044</c:v>
                </c:pt>
                <c:pt idx="22522">
                  <c:v>4.2439999999999998</c:v>
                </c:pt>
                <c:pt idx="22523">
                  <c:v>4.2460000000000022</c:v>
                </c:pt>
                <c:pt idx="22524">
                  <c:v>4.2480000000000047</c:v>
                </c:pt>
                <c:pt idx="22525">
                  <c:v>4.25</c:v>
                </c:pt>
                <c:pt idx="22526">
                  <c:v>4.2520000000000024</c:v>
                </c:pt>
                <c:pt idx="22527">
                  <c:v>4.2540000000000049</c:v>
                </c:pt>
                <c:pt idx="22528">
                  <c:v>4.2560000000000002</c:v>
                </c:pt>
                <c:pt idx="22529">
                  <c:v>4.2580000000000027</c:v>
                </c:pt>
                <c:pt idx="22530">
                  <c:v>4.2600000000000051</c:v>
                </c:pt>
                <c:pt idx="22531">
                  <c:v>4.2620000000000005</c:v>
                </c:pt>
                <c:pt idx="22532">
                  <c:v>4.2640000000000029</c:v>
                </c:pt>
                <c:pt idx="22533">
                  <c:v>4.2660000000000053</c:v>
                </c:pt>
                <c:pt idx="22534">
                  <c:v>4.2680000000000007</c:v>
                </c:pt>
                <c:pt idx="22535">
                  <c:v>4.2700000000000031</c:v>
                </c:pt>
                <c:pt idx="22536">
                  <c:v>4.2720000000000056</c:v>
                </c:pt>
                <c:pt idx="22537">
                  <c:v>4.2740000000000009</c:v>
                </c:pt>
                <c:pt idx="22538">
                  <c:v>4.2760000000000034</c:v>
                </c:pt>
                <c:pt idx="22539">
                  <c:v>4.2780000000000058</c:v>
                </c:pt>
                <c:pt idx="22540">
                  <c:v>4.2800000000000011</c:v>
                </c:pt>
                <c:pt idx="22541">
                  <c:v>4.2820000000000036</c:v>
                </c:pt>
                <c:pt idx="22542">
                  <c:v>4.284000000000006</c:v>
                </c:pt>
                <c:pt idx="22543">
                  <c:v>4.2860000000000014</c:v>
                </c:pt>
                <c:pt idx="22544">
                  <c:v>4.2880000000000038</c:v>
                </c:pt>
                <c:pt idx="22545">
                  <c:v>4.2900000000000063</c:v>
                </c:pt>
                <c:pt idx="22546">
                  <c:v>4.2920000000000016</c:v>
                </c:pt>
                <c:pt idx="22547">
                  <c:v>4.294000000000004</c:v>
                </c:pt>
                <c:pt idx="22548">
                  <c:v>4.2959999999999994</c:v>
                </c:pt>
                <c:pt idx="22549">
                  <c:v>4.2980000000000018</c:v>
                </c:pt>
                <c:pt idx="22550">
                  <c:v>4.3000000000000043</c:v>
                </c:pt>
                <c:pt idx="22551">
                  <c:v>4.3019999999999996</c:v>
                </c:pt>
                <c:pt idx="22552">
                  <c:v>4.304000000000002</c:v>
                </c:pt>
                <c:pt idx="22553">
                  <c:v>4.3060000000000045</c:v>
                </c:pt>
                <c:pt idx="22554">
                  <c:v>4.3079999999999998</c:v>
                </c:pt>
                <c:pt idx="22555">
                  <c:v>4.3100000000000023</c:v>
                </c:pt>
                <c:pt idx="22556">
                  <c:v>4.3120000000000047</c:v>
                </c:pt>
                <c:pt idx="22557">
                  <c:v>4.3140000000000001</c:v>
                </c:pt>
                <c:pt idx="22558">
                  <c:v>4.3160000000000025</c:v>
                </c:pt>
                <c:pt idx="22559">
                  <c:v>4.3180000000000049</c:v>
                </c:pt>
                <c:pt idx="22560">
                  <c:v>4.32</c:v>
                </c:pt>
                <c:pt idx="22561">
                  <c:v>4.3220000000000027</c:v>
                </c:pt>
                <c:pt idx="22562">
                  <c:v>4.3240000000000052</c:v>
                </c:pt>
                <c:pt idx="22563">
                  <c:v>4.3260000000000005</c:v>
                </c:pt>
                <c:pt idx="22564">
                  <c:v>4.328000000000003</c:v>
                </c:pt>
                <c:pt idx="22565">
                  <c:v>4.3300000000000054</c:v>
                </c:pt>
                <c:pt idx="22566">
                  <c:v>4.3320000000000007</c:v>
                </c:pt>
                <c:pt idx="22567">
                  <c:v>4.3340000000000032</c:v>
                </c:pt>
                <c:pt idx="22568">
                  <c:v>4.3360000000000056</c:v>
                </c:pt>
                <c:pt idx="22569">
                  <c:v>4.338000000000001</c:v>
                </c:pt>
                <c:pt idx="22570">
                  <c:v>4.3400000000000034</c:v>
                </c:pt>
                <c:pt idx="22571">
                  <c:v>4.3420000000000059</c:v>
                </c:pt>
                <c:pt idx="22572">
                  <c:v>4.3440000000000012</c:v>
                </c:pt>
                <c:pt idx="22573">
                  <c:v>4.3460000000000036</c:v>
                </c:pt>
                <c:pt idx="22574">
                  <c:v>4.3480000000000061</c:v>
                </c:pt>
                <c:pt idx="22575">
                  <c:v>4.3500000000000014</c:v>
                </c:pt>
                <c:pt idx="22576">
                  <c:v>4.3520000000000039</c:v>
                </c:pt>
                <c:pt idx="22577">
                  <c:v>4.3540000000000063</c:v>
                </c:pt>
                <c:pt idx="22578">
                  <c:v>4.3560000000000016</c:v>
                </c:pt>
                <c:pt idx="22579">
                  <c:v>4.3580000000000041</c:v>
                </c:pt>
                <c:pt idx="22580">
                  <c:v>4.3599999999999994</c:v>
                </c:pt>
                <c:pt idx="22581">
                  <c:v>4.3620000000000019</c:v>
                </c:pt>
                <c:pt idx="22582">
                  <c:v>4.3640000000000043</c:v>
                </c:pt>
                <c:pt idx="22583">
                  <c:v>4.3659999999999997</c:v>
                </c:pt>
                <c:pt idx="22584">
                  <c:v>4.3680000000000021</c:v>
                </c:pt>
                <c:pt idx="22585">
                  <c:v>4.3700000000000045</c:v>
                </c:pt>
                <c:pt idx="22586">
                  <c:v>4.3719999999999999</c:v>
                </c:pt>
                <c:pt idx="22587">
                  <c:v>4.3740000000000023</c:v>
                </c:pt>
                <c:pt idx="22588">
                  <c:v>4.3760000000000048</c:v>
                </c:pt>
                <c:pt idx="22589">
                  <c:v>4.3780000000000001</c:v>
                </c:pt>
                <c:pt idx="22590">
                  <c:v>4.3800000000000026</c:v>
                </c:pt>
                <c:pt idx="22591">
                  <c:v>4.382000000000005</c:v>
                </c:pt>
                <c:pt idx="22592">
                  <c:v>4.3840000000000003</c:v>
                </c:pt>
                <c:pt idx="22593">
                  <c:v>4.3860000000000028</c:v>
                </c:pt>
                <c:pt idx="22594">
                  <c:v>4.3880000000000052</c:v>
                </c:pt>
                <c:pt idx="22595">
                  <c:v>4.3900000000000006</c:v>
                </c:pt>
                <c:pt idx="22596">
                  <c:v>4.392000000000003</c:v>
                </c:pt>
                <c:pt idx="22597">
                  <c:v>4.3940000000000055</c:v>
                </c:pt>
                <c:pt idx="22598">
                  <c:v>4.3960000000000008</c:v>
                </c:pt>
                <c:pt idx="22599">
                  <c:v>4.3980000000000032</c:v>
                </c:pt>
                <c:pt idx="22600">
                  <c:v>4.4000000000000057</c:v>
                </c:pt>
                <c:pt idx="22601">
                  <c:v>4.402000000000001</c:v>
                </c:pt>
                <c:pt idx="22602">
                  <c:v>4.4040000000000035</c:v>
                </c:pt>
                <c:pt idx="22603">
                  <c:v>4.4060000000000059</c:v>
                </c:pt>
                <c:pt idx="22604">
                  <c:v>4.4080000000000013</c:v>
                </c:pt>
                <c:pt idx="22605">
                  <c:v>4.4100000000000037</c:v>
                </c:pt>
                <c:pt idx="22606">
                  <c:v>4.4120000000000061</c:v>
                </c:pt>
                <c:pt idx="22607">
                  <c:v>4.4140000000000015</c:v>
                </c:pt>
                <c:pt idx="22608">
                  <c:v>4.4160000000000039</c:v>
                </c:pt>
                <c:pt idx="22609">
                  <c:v>4.4180000000000064</c:v>
                </c:pt>
                <c:pt idx="22610">
                  <c:v>4.4200000000000017</c:v>
                </c:pt>
                <c:pt idx="22611">
                  <c:v>4.4220000000000041</c:v>
                </c:pt>
                <c:pt idx="22612">
                  <c:v>4.4239999999999995</c:v>
                </c:pt>
                <c:pt idx="22613">
                  <c:v>4.4260000000000019</c:v>
                </c:pt>
                <c:pt idx="22614">
                  <c:v>4.4280000000000044</c:v>
                </c:pt>
                <c:pt idx="22615">
                  <c:v>4.43</c:v>
                </c:pt>
                <c:pt idx="22616">
                  <c:v>4.4320000000000022</c:v>
                </c:pt>
                <c:pt idx="22617">
                  <c:v>4.4340000000000046</c:v>
                </c:pt>
                <c:pt idx="22618">
                  <c:v>4.4359999999999999</c:v>
                </c:pt>
                <c:pt idx="22619">
                  <c:v>4.4380000000000024</c:v>
                </c:pt>
                <c:pt idx="22620">
                  <c:v>4.4400000000000048</c:v>
                </c:pt>
                <c:pt idx="22621">
                  <c:v>4.4420000000000002</c:v>
                </c:pt>
                <c:pt idx="22622">
                  <c:v>4.4440000000000026</c:v>
                </c:pt>
                <c:pt idx="22623">
                  <c:v>4.4460000000000051</c:v>
                </c:pt>
                <c:pt idx="22624">
                  <c:v>4.4480000000000004</c:v>
                </c:pt>
                <c:pt idx="22625">
                  <c:v>4.4500000000000028</c:v>
                </c:pt>
                <c:pt idx="22626">
                  <c:v>4.4520000000000053</c:v>
                </c:pt>
                <c:pt idx="22627">
                  <c:v>4.4540000000000006</c:v>
                </c:pt>
                <c:pt idx="22628">
                  <c:v>4.4560000000000031</c:v>
                </c:pt>
                <c:pt idx="22629">
                  <c:v>4.4580000000000055</c:v>
                </c:pt>
                <c:pt idx="22630">
                  <c:v>4.4600000000000009</c:v>
                </c:pt>
                <c:pt idx="22631">
                  <c:v>4.4620000000000033</c:v>
                </c:pt>
                <c:pt idx="22632">
                  <c:v>4.4640000000000057</c:v>
                </c:pt>
                <c:pt idx="22633">
                  <c:v>4.4660000000000011</c:v>
                </c:pt>
                <c:pt idx="22634">
                  <c:v>4.4680000000000035</c:v>
                </c:pt>
                <c:pt idx="22635">
                  <c:v>4.470000000000006</c:v>
                </c:pt>
                <c:pt idx="22636">
                  <c:v>4.4720000000000013</c:v>
                </c:pt>
                <c:pt idx="22637">
                  <c:v>4.4740000000000038</c:v>
                </c:pt>
                <c:pt idx="22638">
                  <c:v>4.4760000000000062</c:v>
                </c:pt>
                <c:pt idx="22639">
                  <c:v>4.4780000000000015</c:v>
                </c:pt>
                <c:pt idx="22640">
                  <c:v>4.480000000000004</c:v>
                </c:pt>
                <c:pt idx="22641">
                  <c:v>4.4819999999999993</c:v>
                </c:pt>
                <c:pt idx="22642">
                  <c:v>4.4840000000000018</c:v>
                </c:pt>
                <c:pt idx="22643">
                  <c:v>4.4860000000000042</c:v>
                </c:pt>
                <c:pt idx="22644">
                  <c:v>4.4879999999999995</c:v>
                </c:pt>
                <c:pt idx="22645">
                  <c:v>4.490000000000002</c:v>
                </c:pt>
                <c:pt idx="22646">
                  <c:v>4.4920000000000044</c:v>
                </c:pt>
                <c:pt idx="22647">
                  <c:v>4.4939999999999998</c:v>
                </c:pt>
                <c:pt idx="22648">
                  <c:v>4.4960000000000022</c:v>
                </c:pt>
                <c:pt idx="22649">
                  <c:v>4.4980000000000047</c:v>
                </c:pt>
                <c:pt idx="22650">
                  <c:v>4.5</c:v>
                </c:pt>
                <c:pt idx="22651">
                  <c:v>4.5020000000000024</c:v>
                </c:pt>
                <c:pt idx="22652">
                  <c:v>4.5040000000000049</c:v>
                </c:pt>
                <c:pt idx="22653">
                  <c:v>4.5060000000000002</c:v>
                </c:pt>
                <c:pt idx="22654">
                  <c:v>4.5080000000000027</c:v>
                </c:pt>
                <c:pt idx="22655">
                  <c:v>4.5100000000000051</c:v>
                </c:pt>
                <c:pt idx="22656">
                  <c:v>4.5120000000000005</c:v>
                </c:pt>
                <c:pt idx="22657">
                  <c:v>4.5140000000000029</c:v>
                </c:pt>
                <c:pt idx="22658">
                  <c:v>4.5160000000000053</c:v>
                </c:pt>
                <c:pt idx="22659">
                  <c:v>4.5180000000000007</c:v>
                </c:pt>
                <c:pt idx="22660">
                  <c:v>4.5200000000000031</c:v>
                </c:pt>
                <c:pt idx="22661">
                  <c:v>4.5220000000000056</c:v>
                </c:pt>
                <c:pt idx="22662">
                  <c:v>4.5240000000000009</c:v>
                </c:pt>
                <c:pt idx="22663">
                  <c:v>4.5260000000000034</c:v>
                </c:pt>
                <c:pt idx="22664">
                  <c:v>4.5280000000000058</c:v>
                </c:pt>
                <c:pt idx="22665">
                  <c:v>4.5300000000000011</c:v>
                </c:pt>
                <c:pt idx="22666">
                  <c:v>4.5320000000000036</c:v>
                </c:pt>
                <c:pt idx="22667">
                  <c:v>4.534000000000006</c:v>
                </c:pt>
                <c:pt idx="22668">
                  <c:v>4.5360000000000014</c:v>
                </c:pt>
                <c:pt idx="22669">
                  <c:v>4.5380000000000038</c:v>
                </c:pt>
                <c:pt idx="22670">
                  <c:v>4.5400000000000063</c:v>
                </c:pt>
                <c:pt idx="22671">
                  <c:v>4.5420000000000016</c:v>
                </c:pt>
                <c:pt idx="22672">
                  <c:v>4.544000000000004</c:v>
                </c:pt>
                <c:pt idx="22673">
                  <c:v>4.5459999999999994</c:v>
                </c:pt>
                <c:pt idx="22674">
                  <c:v>4.5480000000000018</c:v>
                </c:pt>
                <c:pt idx="22675">
                  <c:v>4.5500000000000043</c:v>
                </c:pt>
                <c:pt idx="22676">
                  <c:v>4.5519999999999996</c:v>
                </c:pt>
                <c:pt idx="22677">
                  <c:v>4.554000000000002</c:v>
                </c:pt>
                <c:pt idx="22678">
                  <c:v>4.5560000000000045</c:v>
                </c:pt>
                <c:pt idx="22679">
                  <c:v>4.5579999999999998</c:v>
                </c:pt>
                <c:pt idx="22680">
                  <c:v>4.5600000000000023</c:v>
                </c:pt>
                <c:pt idx="22681">
                  <c:v>4.5620000000000047</c:v>
                </c:pt>
                <c:pt idx="22682">
                  <c:v>4.5640000000000001</c:v>
                </c:pt>
                <c:pt idx="22683">
                  <c:v>4.5660000000000025</c:v>
                </c:pt>
                <c:pt idx="22684">
                  <c:v>4.5680000000000049</c:v>
                </c:pt>
                <c:pt idx="22685">
                  <c:v>4.57</c:v>
                </c:pt>
                <c:pt idx="22686">
                  <c:v>4.5720000000000027</c:v>
                </c:pt>
                <c:pt idx="22687">
                  <c:v>4.5740000000000052</c:v>
                </c:pt>
                <c:pt idx="22688">
                  <c:v>4.5760000000000005</c:v>
                </c:pt>
                <c:pt idx="22689">
                  <c:v>4.578000000000003</c:v>
                </c:pt>
                <c:pt idx="22690">
                  <c:v>4.5800000000000054</c:v>
                </c:pt>
                <c:pt idx="22691">
                  <c:v>4.5820000000000007</c:v>
                </c:pt>
                <c:pt idx="22692">
                  <c:v>4.5840000000000032</c:v>
                </c:pt>
                <c:pt idx="22693">
                  <c:v>4.5860000000000056</c:v>
                </c:pt>
                <c:pt idx="22694">
                  <c:v>4.588000000000001</c:v>
                </c:pt>
                <c:pt idx="22695">
                  <c:v>4.5900000000000034</c:v>
                </c:pt>
                <c:pt idx="22696">
                  <c:v>4.5920000000000059</c:v>
                </c:pt>
                <c:pt idx="22697">
                  <c:v>4.5940000000000012</c:v>
                </c:pt>
                <c:pt idx="22698">
                  <c:v>4.5960000000000036</c:v>
                </c:pt>
                <c:pt idx="22699">
                  <c:v>4.5980000000000061</c:v>
                </c:pt>
                <c:pt idx="22700">
                  <c:v>4.6000000000000014</c:v>
                </c:pt>
                <c:pt idx="22701">
                  <c:v>4.6020000000000039</c:v>
                </c:pt>
                <c:pt idx="22702">
                  <c:v>4.6040000000000063</c:v>
                </c:pt>
                <c:pt idx="22703">
                  <c:v>4.6060000000000016</c:v>
                </c:pt>
                <c:pt idx="22704">
                  <c:v>4.6080000000000041</c:v>
                </c:pt>
                <c:pt idx="22705">
                  <c:v>4.6099999999999994</c:v>
                </c:pt>
                <c:pt idx="22706">
                  <c:v>4.6120000000000019</c:v>
                </c:pt>
                <c:pt idx="22707">
                  <c:v>4.6140000000000043</c:v>
                </c:pt>
                <c:pt idx="22708">
                  <c:v>4.6159999999999997</c:v>
                </c:pt>
                <c:pt idx="22709">
                  <c:v>4.6180000000000021</c:v>
                </c:pt>
                <c:pt idx="22710">
                  <c:v>4.6200000000000045</c:v>
                </c:pt>
                <c:pt idx="22711">
                  <c:v>4.6219999999999999</c:v>
                </c:pt>
                <c:pt idx="22712">
                  <c:v>4.6240000000000023</c:v>
                </c:pt>
                <c:pt idx="22713">
                  <c:v>4.6260000000000048</c:v>
                </c:pt>
                <c:pt idx="22714">
                  <c:v>4.6280000000000001</c:v>
                </c:pt>
                <c:pt idx="22715">
                  <c:v>4.6300000000000026</c:v>
                </c:pt>
                <c:pt idx="22716">
                  <c:v>4.632000000000005</c:v>
                </c:pt>
                <c:pt idx="22717">
                  <c:v>4.6340000000000003</c:v>
                </c:pt>
                <c:pt idx="22718">
                  <c:v>4.6360000000000028</c:v>
                </c:pt>
                <c:pt idx="22719">
                  <c:v>4.6380000000000052</c:v>
                </c:pt>
                <c:pt idx="22720">
                  <c:v>4.6400000000000006</c:v>
                </c:pt>
                <c:pt idx="22721">
                  <c:v>4.642000000000003</c:v>
                </c:pt>
                <c:pt idx="22722">
                  <c:v>4.6440000000000055</c:v>
                </c:pt>
                <c:pt idx="22723">
                  <c:v>4.6460000000000008</c:v>
                </c:pt>
                <c:pt idx="22724">
                  <c:v>4.6480000000000032</c:v>
                </c:pt>
                <c:pt idx="22725">
                  <c:v>4.6500000000000057</c:v>
                </c:pt>
                <c:pt idx="22726">
                  <c:v>4.652000000000001</c:v>
                </c:pt>
                <c:pt idx="22727">
                  <c:v>4.6540000000000035</c:v>
                </c:pt>
                <c:pt idx="22728">
                  <c:v>4.6560000000000059</c:v>
                </c:pt>
                <c:pt idx="22729">
                  <c:v>4.6580000000000013</c:v>
                </c:pt>
                <c:pt idx="22730">
                  <c:v>4.6600000000000037</c:v>
                </c:pt>
                <c:pt idx="22731">
                  <c:v>4.6620000000000061</c:v>
                </c:pt>
                <c:pt idx="22732">
                  <c:v>4.6640000000000015</c:v>
                </c:pt>
                <c:pt idx="22733">
                  <c:v>4.6660000000000039</c:v>
                </c:pt>
                <c:pt idx="22734">
                  <c:v>4.6680000000000064</c:v>
                </c:pt>
                <c:pt idx="22735">
                  <c:v>4.6700000000000017</c:v>
                </c:pt>
                <c:pt idx="22736">
                  <c:v>4.6720000000000041</c:v>
                </c:pt>
                <c:pt idx="22737">
                  <c:v>4.6739999999999995</c:v>
                </c:pt>
                <c:pt idx="22738">
                  <c:v>4.6760000000000019</c:v>
                </c:pt>
                <c:pt idx="22739">
                  <c:v>4.6780000000000044</c:v>
                </c:pt>
                <c:pt idx="22740">
                  <c:v>4.68</c:v>
                </c:pt>
                <c:pt idx="22741">
                  <c:v>4.6820000000000022</c:v>
                </c:pt>
                <c:pt idx="22742">
                  <c:v>4.6840000000000046</c:v>
                </c:pt>
                <c:pt idx="22743">
                  <c:v>4.6859999999999999</c:v>
                </c:pt>
                <c:pt idx="22744">
                  <c:v>4.6880000000000024</c:v>
                </c:pt>
                <c:pt idx="22745">
                  <c:v>4.6900000000000048</c:v>
                </c:pt>
                <c:pt idx="22746">
                  <c:v>4.6920000000000002</c:v>
                </c:pt>
                <c:pt idx="22747">
                  <c:v>4.6940000000000026</c:v>
                </c:pt>
                <c:pt idx="22748">
                  <c:v>4.6960000000000051</c:v>
                </c:pt>
                <c:pt idx="22749">
                  <c:v>4.6980000000000004</c:v>
                </c:pt>
                <c:pt idx="22750">
                  <c:v>4.7000000000000028</c:v>
                </c:pt>
                <c:pt idx="22751">
                  <c:v>4.7020000000000053</c:v>
                </c:pt>
                <c:pt idx="22752">
                  <c:v>4.7040000000000006</c:v>
                </c:pt>
                <c:pt idx="22753">
                  <c:v>4.7060000000000031</c:v>
                </c:pt>
                <c:pt idx="22754">
                  <c:v>4.7080000000000055</c:v>
                </c:pt>
                <c:pt idx="22755">
                  <c:v>4.7100000000000009</c:v>
                </c:pt>
                <c:pt idx="22756">
                  <c:v>4.7120000000000033</c:v>
                </c:pt>
                <c:pt idx="22757">
                  <c:v>4.7140000000000057</c:v>
                </c:pt>
                <c:pt idx="22758">
                  <c:v>4.7160000000000011</c:v>
                </c:pt>
                <c:pt idx="22759">
                  <c:v>4.7180000000000035</c:v>
                </c:pt>
                <c:pt idx="22760">
                  <c:v>4.720000000000006</c:v>
                </c:pt>
                <c:pt idx="22761">
                  <c:v>4.7220000000000013</c:v>
                </c:pt>
                <c:pt idx="22762">
                  <c:v>4.7240000000000038</c:v>
                </c:pt>
                <c:pt idx="22763">
                  <c:v>4.7260000000000062</c:v>
                </c:pt>
                <c:pt idx="22764">
                  <c:v>4.7280000000000015</c:v>
                </c:pt>
                <c:pt idx="22765">
                  <c:v>4.730000000000004</c:v>
                </c:pt>
                <c:pt idx="22766">
                  <c:v>4.7319999999999993</c:v>
                </c:pt>
                <c:pt idx="22767">
                  <c:v>4.7340000000000018</c:v>
                </c:pt>
                <c:pt idx="22768">
                  <c:v>4.7360000000000042</c:v>
                </c:pt>
                <c:pt idx="22769">
                  <c:v>4.7379999999999995</c:v>
                </c:pt>
                <c:pt idx="22770">
                  <c:v>4.740000000000002</c:v>
                </c:pt>
                <c:pt idx="22771">
                  <c:v>4.7420000000000044</c:v>
                </c:pt>
                <c:pt idx="22772">
                  <c:v>4.7439999999999998</c:v>
                </c:pt>
                <c:pt idx="22773">
                  <c:v>4.7460000000000022</c:v>
                </c:pt>
                <c:pt idx="22774">
                  <c:v>4.7480000000000047</c:v>
                </c:pt>
                <c:pt idx="22775">
                  <c:v>4.75</c:v>
                </c:pt>
              </c:numCache>
            </c:numRef>
          </c:xVal>
          <c:yVal>
            <c:numRef>
              <c:f>traffic!$F$8:$F$22783</c:f>
              <c:numCache>
                <c:formatCode>General</c:formatCode>
                <c:ptCount val="2277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formatCode="0.00E+00">
                  <c:v>0</c:v>
                </c:pt>
                <c:pt idx="359" formatCode="0.00E+00">
                  <c:v>-4.0000000000000001E-308</c:v>
                </c:pt>
                <c:pt idx="360" formatCode="0.00E+00">
                  <c:v>-1.5E-307</c:v>
                </c:pt>
                <c:pt idx="361" formatCode="0.00E+00">
                  <c:v>-1.4000000000000001E-307</c:v>
                </c:pt>
                <c:pt idx="362" formatCode="0.00E+00">
                  <c:v>1.4000000000000001E-307</c:v>
                </c:pt>
                <c:pt idx="363" formatCode="0.00E+00">
                  <c:v>5.5000000000000004E-307</c:v>
                </c:pt>
                <c:pt idx="364" formatCode="0.00E+00">
                  <c:v>4.4999999999999999E-307</c:v>
                </c:pt>
                <c:pt idx="365" formatCode="0.00E+00">
                  <c:v>-7.5000000000000006E-307</c:v>
                </c:pt>
                <c:pt idx="366" formatCode="0.00E+00">
                  <c:v>-2.6199999999999999E-306</c:v>
                </c:pt>
                <c:pt idx="367" formatCode="0.00E+00">
                  <c:v>-3.0200000000000001E-306</c:v>
                </c:pt>
                <c:pt idx="368" formatCode="0.00E+00">
                  <c:v>5.6000000000000003E-307</c:v>
                </c:pt>
                <c:pt idx="369" formatCode="0.00E+00">
                  <c:v>7.32E-306</c:v>
                </c:pt>
                <c:pt idx="370" formatCode="0.00E+00">
                  <c:v>1.022E-305</c:v>
                </c:pt>
                <c:pt idx="371" formatCode="0.00E+00">
                  <c:v>-1.5E-307</c:v>
                </c:pt>
                <c:pt idx="372" formatCode="0.00E+00">
                  <c:v>-2.2720000000000001E-305</c:v>
                </c:pt>
                <c:pt idx="373" formatCode="0.00E+00">
                  <c:v>-2.9199999999999998E-305</c:v>
                </c:pt>
                <c:pt idx="374" formatCode="0.00E+00">
                  <c:v>2.446E-305</c:v>
                </c:pt>
                <c:pt idx="375" formatCode="0.00E+00">
                  <c:v>1.415E-304</c:v>
                </c:pt>
                <c:pt idx="376" formatCode="0.00E+00">
                  <c:v>2.1922999999999999E-304</c:v>
                </c:pt>
                <c:pt idx="377" formatCode="0.00E+00">
                  <c:v>8.0299999999999999E-305</c:v>
                </c:pt>
                <c:pt idx="378" formatCode="0.00E+00">
                  <c:v>-3.2356999999999998E-304</c:v>
                </c:pt>
                <c:pt idx="379" formatCode="0.00E+00">
                  <c:v>-6.9584000000000003E-304</c:v>
                </c:pt>
                <c:pt idx="380" formatCode="0.00E+00">
                  <c:v>-5.0527999999999998E-304</c:v>
                </c:pt>
                <c:pt idx="381" formatCode="0.00E+00">
                  <c:v>4.6852000000000004E-304</c:v>
                </c:pt>
                <c:pt idx="382" formatCode="0.00E+00">
                  <c:v>1.5069E-303</c:v>
                </c:pt>
                <c:pt idx="383" formatCode="0.00E+00">
                  <c:v>1.0348400000000001E-303</c:v>
                </c:pt>
                <c:pt idx="384" formatCode="0.00E+00">
                  <c:v>-2.0286900000000001E-303</c:v>
                </c:pt>
                <c:pt idx="385" formatCode="0.00E+00">
                  <c:v>-5.4078700000000001E-303</c:v>
                </c:pt>
                <c:pt idx="386" formatCode="0.00E+00">
                  <c:v>-2.2057200000000001E-303</c:v>
                </c:pt>
                <c:pt idx="387" formatCode="0.00E+00">
                  <c:v>1.3191800000000001E-302</c:v>
                </c:pt>
                <c:pt idx="388" formatCode="0.00E+00">
                  <c:v>3.3053900000000001E-302</c:v>
                </c:pt>
                <c:pt idx="389" formatCode="0.00E+00">
                  <c:v>2.94379E-302</c:v>
                </c:pt>
                <c:pt idx="390" formatCode="0.00E+00">
                  <c:v>-2.5344599999999999E-302</c:v>
                </c:pt>
                <c:pt idx="391" formatCode="0.00E+00">
                  <c:v>-1.10621E-301</c:v>
                </c:pt>
                <c:pt idx="392" formatCode="0.00E+00">
                  <c:v>-1.2836199999999999E-301</c:v>
                </c:pt>
                <c:pt idx="393" formatCode="0.00E+00">
                  <c:v>3.7862300000000001E-302</c:v>
                </c:pt>
                <c:pt idx="394" formatCode="0.00E+00">
                  <c:v>3.4594100000000001E-301</c:v>
                </c:pt>
                <c:pt idx="395" formatCode="0.00E+00">
                  <c:v>4.5912600000000001E-301</c:v>
                </c:pt>
                <c:pt idx="396" formatCode="0.00E+00">
                  <c:v>-5.4233899999999999E-302</c:v>
                </c:pt>
                <c:pt idx="397" formatCode="0.00E+00">
                  <c:v>-1.13559E-300</c:v>
                </c:pt>
                <c:pt idx="398" formatCode="0.00E+00">
                  <c:v>-1.7895999999999998E-300</c:v>
                </c:pt>
                <c:pt idx="399" formatCode="0.00E+00">
                  <c:v>-6.2582099999999997E-301</c:v>
                </c:pt>
                <c:pt idx="400" formatCode="0.00E+00">
                  <c:v>2.4599500000000001E-300</c:v>
                </c:pt>
                <c:pt idx="401" formatCode="0.00E+00">
                  <c:v>4.4795599999999999E-300</c:v>
                </c:pt>
                <c:pt idx="402" formatCode="0.00E+00">
                  <c:v>-1.9783999999999998E-301</c:v>
                </c:pt>
                <c:pt idx="403" formatCode="0.00E+00">
                  <c:v>-1.3686899999999999E-299</c:v>
                </c:pt>
                <c:pt idx="404" formatCode="0.00E+00">
                  <c:v>-2.5991200000000002E-299</c:v>
                </c:pt>
                <c:pt idx="405" formatCode="0.00E+00">
                  <c:v>-1.7023399999999999E-299</c:v>
                </c:pt>
                <c:pt idx="406" formatCode="0.00E+00">
                  <c:v>2.29067E-299</c:v>
                </c:pt>
                <c:pt idx="407" formatCode="0.00E+00">
                  <c:v>6.3237599999999996E-299</c:v>
                </c:pt>
                <c:pt idx="408" formatCode="0.00E+00">
                  <c:v>2.7365600000000003E-299</c:v>
                </c:pt>
                <c:pt idx="409" formatCode="0.00E+00">
                  <c:v>-1.3820499999999999E-298</c:v>
                </c:pt>
                <c:pt idx="410" formatCode="0.00E+00">
                  <c:v>-3.4222999999999999E-298</c:v>
                </c:pt>
                <c:pt idx="411" formatCode="0.00E+00">
                  <c:v>-3.3659100000000002E-298</c:v>
                </c:pt>
                <c:pt idx="412" formatCode="0.00E+00">
                  <c:v>6.9290899999999999E-299</c:v>
                </c:pt>
                <c:pt idx="413" formatCode="0.00E+00">
                  <c:v>6.2975300000000002E-298</c:v>
                </c:pt>
                <c:pt idx="414" formatCode="0.00E+00">
                  <c:v>4.5805400000000003E-298</c:v>
                </c:pt>
                <c:pt idx="415" formatCode="0.00E+00">
                  <c:v>-1.3295700000000001E-297</c:v>
                </c:pt>
                <c:pt idx="416" formatCode="0.00E+00">
                  <c:v>-4.0741899999999998E-297</c:v>
                </c:pt>
                <c:pt idx="417" formatCode="0.00E+00">
                  <c:v>-4.7117399999999999E-297</c:v>
                </c:pt>
                <c:pt idx="418" formatCode="0.00E+00">
                  <c:v>2.0701999999999999E-298</c:v>
                </c:pt>
                <c:pt idx="419" formatCode="0.00E+00">
                  <c:v>9.1820900000000001E-297</c:v>
                </c:pt>
                <c:pt idx="420" formatCode="0.00E+00">
                  <c:v>1.12283E-296</c:v>
                </c:pt>
                <c:pt idx="421" formatCode="0.00E+00">
                  <c:v>-7.4888200000000004E-297</c:v>
                </c:pt>
                <c:pt idx="422" formatCode="0.00E+00">
                  <c:v>-4.4517399999999998E-296</c:v>
                </c:pt>
                <c:pt idx="423" formatCode="0.00E+00">
                  <c:v>-6.7513700000000004E-296</c:v>
                </c:pt>
                <c:pt idx="424" formatCode="0.00E+00">
                  <c:v>-3.0744700000000001E-296</c:v>
                </c:pt>
                <c:pt idx="425" formatCode="0.00E+00">
                  <c:v>6.9865000000000001E-296</c:v>
                </c:pt>
                <c:pt idx="426" formatCode="0.00E+00">
                  <c:v>1.31304E-295</c:v>
                </c:pt>
                <c:pt idx="427" formatCode="0.00E+00">
                  <c:v>-2.1633E-296</c:v>
                </c:pt>
                <c:pt idx="428" formatCode="0.00E+00">
                  <c:v>-4.3582700000000002E-295</c:v>
                </c:pt>
                <c:pt idx="429" formatCode="0.00E+00">
                  <c:v>-7.8325700000000009E-295</c:v>
                </c:pt>
                <c:pt idx="430" formatCode="0.00E+00">
                  <c:v>-3.76391E-295</c:v>
                </c:pt>
                <c:pt idx="431" formatCode="0.00E+00">
                  <c:v>1.1626899999999999E-294</c:v>
                </c:pt>
                <c:pt idx="432" formatCode="0.00E+00">
                  <c:v>2.6529900000000001E-294</c:v>
                </c:pt>
                <c:pt idx="433" formatCode="0.00E+00">
                  <c:v>1.1216400000000001E-294</c:v>
                </c:pt>
                <c:pt idx="434" formatCode="0.00E+00">
                  <c:v>-5.3902699999999997E-294</c:v>
                </c:pt>
                <c:pt idx="435" formatCode="0.00E+00">
                  <c:v>-1.3155899999999999E-293</c:v>
                </c:pt>
                <c:pt idx="436" formatCode="0.00E+00">
                  <c:v>-1.14228E-293</c:v>
                </c:pt>
                <c:pt idx="437" formatCode="0.00E+00">
                  <c:v>8.8215000000000001E-294</c:v>
                </c:pt>
                <c:pt idx="438" formatCode="0.00E+00">
                  <c:v>3.7687199999999999E-293</c:v>
                </c:pt>
                <c:pt idx="439" formatCode="0.00E+00">
                  <c:v>4.2742200000000001E-293</c:v>
                </c:pt>
                <c:pt idx="440" formatCode="0.00E+00">
                  <c:v>-2.5961300000000001E-294</c:v>
                </c:pt>
                <c:pt idx="441" formatCode="0.00E+00">
                  <c:v>-7.5920699999999996E-293</c:v>
                </c:pt>
                <c:pt idx="442" formatCode="0.00E+00">
                  <c:v>-9.00486E-293</c:v>
                </c:pt>
                <c:pt idx="443" formatCode="0.00E+00">
                  <c:v>4.3328799999999998E-293</c:v>
                </c:pt>
                <c:pt idx="444" formatCode="0.00E+00">
                  <c:v>2.7990900000000001E-292</c:v>
                </c:pt>
                <c:pt idx="445" formatCode="0.00E+00">
                  <c:v>3.4353200000000001E-292</c:v>
                </c:pt>
                <c:pt idx="446" formatCode="0.00E+00">
                  <c:v>-1.27002E-292</c:v>
                </c:pt>
                <c:pt idx="447" formatCode="0.00E+00">
                  <c:v>-1.0694099999999999E-291</c:v>
                </c:pt>
                <c:pt idx="448" formatCode="0.00E+00">
                  <c:v>-1.33712E-291</c:v>
                </c:pt>
                <c:pt idx="449" formatCode="0.00E+00">
                  <c:v>9.06306E-292</c:v>
                </c:pt>
                <c:pt idx="450" formatCode="0.00E+00">
                  <c:v>5.8305099999999999E-291</c:v>
                </c:pt>
                <c:pt idx="451" formatCode="0.00E+00">
                  <c:v>9.3011299999999995E-291</c:v>
                </c:pt>
                <c:pt idx="452" formatCode="0.00E+00">
                  <c:v>3.7498900000000001E-291</c:v>
                </c:pt>
                <c:pt idx="453" formatCode="0.00E+00">
                  <c:v>-1.34767E-290</c:v>
                </c:pt>
                <c:pt idx="454" formatCode="0.00E+00">
                  <c:v>-2.9246400000000002E-290</c:v>
                </c:pt>
                <c:pt idx="455" formatCode="0.00E+00">
                  <c:v>-1.8197900000000001E-290</c:v>
                </c:pt>
                <c:pt idx="456" formatCode="0.00E+00">
                  <c:v>3.1294699999999999E-290</c:v>
                </c:pt>
                <c:pt idx="457" formatCode="0.00E+00">
                  <c:v>8.0662500000000004E-290</c:v>
                </c:pt>
                <c:pt idx="458" formatCode="0.00E+00">
                  <c:v>3.81806E-290</c:v>
                </c:pt>
                <c:pt idx="459" formatCode="0.00E+00">
                  <c:v>-1.54911E-289</c:v>
                </c:pt>
                <c:pt idx="460" formatCode="0.00E+00">
                  <c:v>-3.8454200000000002E-289</c:v>
                </c:pt>
                <c:pt idx="461" formatCode="0.00E+00">
                  <c:v>-3.2224799999999998E-289</c:v>
                </c:pt>
                <c:pt idx="462" formatCode="0.00E+00">
                  <c:v>3.2090600000000001E-289</c:v>
                </c:pt>
                <c:pt idx="463" formatCode="0.00E+00">
                  <c:v>1.1670200000000001E-288</c:v>
                </c:pt>
                <c:pt idx="464" formatCode="0.00E+00">
                  <c:v>7.4446300000000003E-289</c:v>
                </c:pt>
                <c:pt idx="465" formatCode="0.00E+00">
                  <c:v>-2.4062800000000001E-288</c:v>
                </c:pt>
                <c:pt idx="466" formatCode="0.00E+00">
                  <c:v>-7.1371499999999994E-288</c:v>
                </c:pt>
                <c:pt idx="467" formatCode="0.00E+00">
                  <c:v>-8.3383300000000003E-288</c:v>
                </c:pt>
                <c:pt idx="468" formatCode="0.00E+00">
                  <c:v>-3.8475199999999999E-289</c:v>
                </c:pt>
                <c:pt idx="469" formatCode="0.00E+00">
                  <c:v>1.4237800000000001E-287</c:v>
                </c:pt>
                <c:pt idx="470" formatCode="0.00E+00">
                  <c:v>1.8761599999999999E-287</c:v>
                </c:pt>
                <c:pt idx="471" formatCode="0.00E+00">
                  <c:v>-6.5465800000000003E-288</c:v>
                </c:pt>
                <c:pt idx="472" formatCode="0.00E+00">
                  <c:v>-5.7597700000000005E-287</c:v>
                </c:pt>
                <c:pt idx="473" formatCode="0.00E+00">
                  <c:v>-9.0090699999999997E-287</c:v>
                </c:pt>
                <c:pt idx="474" formatCode="0.00E+00">
                  <c:v>-4.1730999999999997E-287</c:v>
                </c:pt>
                <c:pt idx="475" formatCode="0.00E+00">
                  <c:v>9.37545E-287</c:v>
                </c:pt>
                <c:pt idx="476" formatCode="0.00E+00">
                  <c:v>1.65592E-286</c:v>
                </c:pt>
                <c:pt idx="477" formatCode="0.00E+00">
                  <c:v>-9.4653699999999997E-287</c:v>
                </c:pt>
                <c:pt idx="478" formatCode="0.00E+00">
                  <c:v>-7.63864E-286</c:v>
                </c:pt>
                <c:pt idx="479" formatCode="0.00E+00">
                  <c:v>-1.33157E-285</c:v>
                </c:pt>
                <c:pt idx="480" formatCode="0.00E+00">
                  <c:v>-7.6780199999999998E-286</c:v>
                </c:pt>
                <c:pt idx="481" formatCode="0.00E+00">
                  <c:v>1.4508800000000001E-285</c:v>
                </c:pt>
                <c:pt idx="482" formatCode="0.00E+00">
                  <c:v>3.6127499999999999E-285</c:v>
                </c:pt>
                <c:pt idx="483" formatCode="0.00E+00">
                  <c:v>1.66265E-285</c:v>
                </c:pt>
                <c:pt idx="484" formatCode="0.00E+00">
                  <c:v>-6.9141699999999997E-285</c:v>
                </c:pt>
                <c:pt idx="485" formatCode="0.00E+00">
                  <c:v>-1.71729E-284</c:v>
                </c:pt>
                <c:pt idx="486" formatCode="0.00E+00">
                  <c:v>-1.57958E-284</c:v>
                </c:pt>
                <c:pt idx="487" formatCode="0.00E+00">
                  <c:v>8.4188699999999993E-285</c:v>
                </c:pt>
                <c:pt idx="488" formatCode="0.00E+00">
                  <c:v>4.1347100000000002E-284</c:v>
                </c:pt>
                <c:pt idx="489" formatCode="0.00E+00">
                  <c:v>3.2737799999999997E-284</c:v>
                </c:pt>
                <c:pt idx="490" formatCode="0.00E+00">
                  <c:v>-6.1327199999999998E-284</c:v>
                </c:pt>
                <c:pt idx="491" formatCode="0.00E+00">
                  <c:v>-2.0423699999999999E-283</c:v>
                </c:pt>
                <c:pt idx="492" formatCode="0.00E+00">
                  <c:v>-2.4652200000000002E-283</c:v>
                </c:pt>
                <c:pt idx="493" formatCode="0.00E+00">
                  <c:v>-1.11619E-284</c:v>
                </c:pt>
                <c:pt idx="494" formatCode="0.00E+00">
                  <c:v>4.3320199999999996E-283</c:v>
                </c:pt>
                <c:pt idx="495" formatCode="0.00E+00">
                  <c:v>5.1599899999999999E-283</c:v>
                </c:pt>
                <c:pt idx="496" formatCode="0.00E+00">
                  <c:v>-5.0089600000000002E-283</c:v>
                </c:pt>
                <c:pt idx="497" formatCode="0.00E+00">
                  <c:v>-2.4908899999999999E-282</c:v>
                </c:pt>
                <c:pt idx="498" formatCode="0.00E+00">
                  <c:v>-3.4436299999999998E-282</c:v>
                </c:pt>
                <c:pt idx="499" formatCode="0.00E+00">
                  <c:v>-2.9208500000000001E-283</c:v>
                </c:pt>
                <c:pt idx="500" formatCode="0.00E+00">
                  <c:v>7.2546500000000001E-282</c:v>
                </c:pt>
                <c:pt idx="501" formatCode="0.00E+00">
                  <c:v>1.2259999999999999E-281</c:v>
                </c:pt>
                <c:pt idx="502" formatCode="0.00E+00">
                  <c:v>2.6806900000000001E-282</c:v>
                </c:pt>
                <c:pt idx="503" formatCode="0.00E+00">
                  <c:v>-2.48315E-281</c:v>
                </c:pt>
                <c:pt idx="504" formatCode="0.00E+00">
                  <c:v>-4.97549E-281</c:v>
                </c:pt>
                <c:pt idx="505" formatCode="0.00E+00">
                  <c:v>-3.1731200000000002E-281</c:v>
                </c:pt>
                <c:pt idx="506" formatCode="0.00E+00">
                  <c:v>4.9652999999999999E-281</c:v>
                </c:pt>
                <c:pt idx="507" formatCode="0.00E+00">
                  <c:v>1.3438399999999999E-280</c:v>
                </c:pt>
                <c:pt idx="508" formatCode="0.00E+00">
                  <c:v>8.0348899999999997E-281</c:v>
                </c:pt>
                <c:pt idx="509" formatCode="0.00E+00">
                  <c:v>-2.09708E-280</c:v>
                </c:pt>
                <c:pt idx="510" formatCode="0.00E+00">
                  <c:v>-5.39283E-280</c:v>
                </c:pt>
                <c:pt idx="511" formatCode="0.00E+00">
                  <c:v>-3.53849E-280</c:v>
                </c:pt>
                <c:pt idx="512" formatCode="0.00E+00">
                  <c:v>7.6120499999999999E-280</c:v>
                </c:pt>
                <c:pt idx="513" formatCode="0.00E+00">
                  <c:v>2.2193300000000001E-279</c:v>
                </c:pt>
                <c:pt idx="514" formatCode="0.00E+00">
                  <c:v>2.0932200000000001E-279</c:v>
                </c:pt>
                <c:pt idx="515" formatCode="0.00E+00">
                  <c:v>-1.36334E-279</c:v>
                </c:pt>
                <c:pt idx="516" formatCode="0.00E+00">
                  <c:v>-6.6782999999999997E-279</c:v>
                </c:pt>
                <c:pt idx="517" formatCode="0.00E+00">
                  <c:v>-6.94064E-279</c:v>
                </c:pt>
                <c:pt idx="518" formatCode="0.00E+00">
                  <c:v>6.3251599999999999E-279</c:v>
                </c:pt>
                <c:pt idx="519" formatCode="0.00E+00">
                  <c:v>3.0160600000000002E-278</c:v>
                </c:pt>
                <c:pt idx="520" formatCode="0.00E+00">
                  <c:v>4.0189699999999998E-278</c:v>
                </c:pt>
                <c:pt idx="521" formatCode="0.00E+00">
                  <c:v>4.0606299999999997E-279</c:v>
                </c:pt>
                <c:pt idx="522" formatCode="0.00E+00">
                  <c:v>-7.4664000000000002E-278</c:v>
                </c:pt>
                <c:pt idx="523" formatCode="0.00E+00">
                  <c:v>-1.1540900000000001E-277</c:v>
                </c:pt>
                <c:pt idx="524" formatCode="0.00E+00">
                  <c:v>-1.26628E-279</c:v>
                </c:pt>
                <c:pt idx="525" formatCode="0.00E+00">
                  <c:v>2.7617300000000001E-277</c:v>
                </c:pt>
                <c:pt idx="526" formatCode="0.00E+00">
                  <c:v>4.5273399999999998E-277</c:v>
                </c:pt>
                <c:pt idx="527" formatCode="0.00E+00">
                  <c:v>7.6920099999999999E-278</c:v>
                </c:pt>
                <c:pt idx="528" formatCode="0.00E+00">
                  <c:v>-9.7472900000000005E-277</c:v>
                </c:pt>
                <c:pt idx="529" formatCode="0.00E+00">
                  <c:v>-1.8818399999999998E-276</c:v>
                </c:pt>
                <c:pt idx="530" formatCode="0.00E+00">
                  <c:v>-9.8045200000000005E-277</c:v>
                </c:pt>
                <c:pt idx="531" formatCode="0.00E+00">
                  <c:v>2.5293000000000002E-276</c:v>
                </c:pt>
                <c:pt idx="532" formatCode="0.00E+00">
                  <c:v>6.3535900000000002E-276</c:v>
                </c:pt>
                <c:pt idx="533" formatCode="0.00E+00">
                  <c:v>5.2578300000000001E-276</c:v>
                </c:pt>
                <c:pt idx="534" formatCode="0.00E+00">
                  <c:v>-4.2631199999999998E-276</c:v>
                </c:pt>
                <c:pt idx="535" formatCode="0.00E+00">
                  <c:v>-1.4869200000000001E-275</c:v>
                </c:pt>
                <c:pt idx="536" formatCode="0.00E+00">
                  <c:v>-4.0323000000000003E-276</c:v>
                </c:pt>
                <c:pt idx="537" formatCode="0.00E+00">
                  <c:v>4.6916699999999998E-275</c:v>
                </c:pt>
                <c:pt idx="538" formatCode="0.00E+00">
                  <c:v>1.1500200000000001E-274</c:v>
                </c:pt>
                <c:pt idx="539" formatCode="0.00E+00">
                  <c:v>1.2600500000000001E-274</c:v>
                </c:pt>
                <c:pt idx="540" formatCode="0.00E+00">
                  <c:v>9.4953100000000006E-276</c:v>
                </c:pt>
                <c:pt idx="541" formatCode="0.00E+00">
                  <c:v>-1.8404999999999999E-274</c:v>
                </c:pt>
                <c:pt idx="542" formatCode="0.00E+00">
                  <c:v>-2.3731400000000001E-274</c:v>
                </c:pt>
                <c:pt idx="543" formatCode="0.00E+00">
                  <c:v>7.2608400000000006E-275</c:v>
                </c:pt>
                <c:pt idx="544" formatCode="0.00E+00">
                  <c:v>6.3550300000000004E-274</c:v>
                </c:pt>
                <c:pt idx="545" formatCode="0.00E+00">
                  <c:v>6.5462300000000004E-274</c:v>
                </c:pt>
                <c:pt idx="546" formatCode="0.00E+00">
                  <c:v>-9.3876600000000005E-274</c:v>
                </c:pt>
                <c:pt idx="547" formatCode="0.00E+00">
                  <c:v>-3.9594800000000004E-273</c:v>
                </c:pt>
                <c:pt idx="548" formatCode="0.00E+00">
                  <c:v>-5.5111199999999997E-273</c:v>
                </c:pt>
                <c:pt idx="549" formatCode="0.00E+00">
                  <c:v>-1.4106499999999999E-273</c:v>
                </c:pt>
                <c:pt idx="550" formatCode="0.00E+00">
                  <c:v>8.5640300000000002E-273</c:v>
                </c:pt>
                <c:pt idx="551" formatCode="0.00E+00">
                  <c:v>1.6189099999999999E-272</c:v>
                </c:pt>
                <c:pt idx="552" formatCode="0.00E+00">
                  <c:v>7.6475400000000003E-273</c:v>
                </c:pt>
                <c:pt idx="553" formatCode="0.00E+00">
                  <c:v>-2.1801099999999999E-272</c:v>
                </c:pt>
                <c:pt idx="554" formatCode="0.00E+00">
                  <c:v>-4.4568099999999999E-272</c:v>
                </c:pt>
                <c:pt idx="555" formatCode="0.00E+00">
                  <c:v>-3.8444100000000002E-273</c:v>
                </c:pt>
                <c:pt idx="556" formatCode="0.00E+00">
                  <c:v>1.2716399999999999E-271</c:v>
                </c:pt>
                <c:pt idx="557" formatCode="0.00E+00">
                  <c:v>2.6413200000000002E-271</c:v>
                </c:pt>
                <c:pt idx="558" formatCode="0.00E+00">
                  <c:v>2.2915999999999999E-271</c:v>
                </c:pt>
                <c:pt idx="559" formatCode="0.00E+00">
                  <c:v>-7.61141E-272</c:v>
                </c:pt>
                <c:pt idx="560" formatCode="0.00E+00">
                  <c:v>-4.2236600000000002E-271</c:v>
                </c:pt>
                <c:pt idx="561" formatCode="0.00E+00">
                  <c:v>-1.5375799999999999E-271</c:v>
                </c:pt>
                <c:pt idx="562" formatCode="0.00E+00">
                  <c:v>1.2678600000000001E-270</c:v>
                </c:pt>
                <c:pt idx="563" formatCode="0.00E+00">
                  <c:v>3.1732999999999998E-270</c:v>
                </c:pt>
                <c:pt idx="564" formatCode="0.00E+00">
                  <c:v>3.2539400000000001E-270</c:v>
                </c:pt>
                <c:pt idx="565" formatCode="0.00E+00">
                  <c:v>-7.2128200000000001E-271</c:v>
                </c:pt>
                <c:pt idx="566" formatCode="0.00E+00">
                  <c:v>-7.0494999999999997E-270</c:v>
                </c:pt>
                <c:pt idx="567" formatCode="0.00E+00">
                  <c:v>-7.68198E-270</c:v>
                </c:pt>
                <c:pt idx="568" formatCode="0.00E+00">
                  <c:v>6.9832600000000003E-270</c:v>
                </c:pt>
                <c:pt idx="569" formatCode="0.00E+00">
                  <c:v>3.3548800000000001E-269</c:v>
                </c:pt>
                <c:pt idx="570" formatCode="0.00E+00">
                  <c:v>4.7261999999999998E-269</c:v>
                </c:pt>
                <c:pt idx="571" formatCode="0.00E+00">
                  <c:v>1.89513E-269</c:v>
                </c:pt>
                <c:pt idx="572" formatCode="0.00E+00">
                  <c:v>-4.6872400000000001E-269</c:v>
                </c:pt>
                <c:pt idx="573" formatCode="0.00E+00">
                  <c:v>-6.7344700000000002E-269</c:v>
                </c:pt>
                <c:pt idx="574" formatCode="0.00E+00">
                  <c:v>9.9273500000000002E-269</c:v>
                </c:pt>
                <c:pt idx="575" formatCode="0.00E+00">
                  <c:v>4.7591899999999997E-268</c:v>
                </c:pt>
                <c:pt idx="576" formatCode="0.00E+00">
                  <c:v>7.6087999999999996E-268</c:v>
                </c:pt>
                <c:pt idx="577" formatCode="0.00E+00">
                  <c:v>4.4129800000000001E-268</c:v>
                </c:pt>
                <c:pt idx="578" formatCode="0.00E+00">
                  <c:v>-6.3191199999999997E-268</c:v>
                </c:pt>
                <c:pt idx="579" formatCode="0.00E+00">
                  <c:v>-1.4740900000000001E-267</c:v>
                </c:pt>
                <c:pt idx="580" formatCode="0.00E+00">
                  <c:v>-7.6439099999999995E-269</c:v>
                </c:pt>
                <c:pt idx="581" formatCode="0.00E+00">
                  <c:v>4.4761999999999997E-267</c:v>
                </c:pt>
                <c:pt idx="582" formatCode="0.00E+00">
                  <c:v>9.1722699999999997E-267</c:v>
                </c:pt>
                <c:pt idx="583" formatCode="0.00E+00">
                  <c:v>7.0327399999999996E-267</c:v>
                </c:pt>
                <c:pt idx="584" formatCode="0.00E+00">
                  <c:v>-7.0135200000000003E-267</c:v>
                </c:pt>
                <c:pt idx="585" formatCode="0.00E+00">
                  <c:v>-2.34324E-266</c:v>
                </c:pt>
                <c:pt idx="586" formatCode="0.00E+00">
                  <c:v>-1.4829600000000001E-266</c:v>
                </c:pt>
                <c:pt idx="587" formatCode="0.00E+00">
                  <c:v>4.0039700000000001E-266</c:v>
                </c:pt>
                <c:pt idx="588" formatCode="0.00E+00">
                  <c:v>1.13472E-265</c:v>
                </c:pt>
                <c:pt idx="589" formatCode="0.00E+00">
                  <c:v>1.07809E-265</c:v>
                </c:pt>
                <c:pt idx="590" formatCode="0.00E+00">
                  <c:v>-7.32405E-266</c:v>
                </c:pt>
                <c:pt idx="591" formatCode="0.00E+00">
                  <c:v>-3.5789000000000001E-265</c:v>
                </c:pt>
                <c:pt idx="592" formatCode="0.00E+00">
                  <c:v>-3.9407300000000001E-265</c:v>
                </c:pt>
                <c:pt idx="593" formatCode="0.00E+00">
                  <c:v>2.2597600000000001E-265</c:v>
                </c:pt>
                <c:pt idx="594" formatCode="0.00E+00">
                  <c:v>1.33251E-264</c:v>
                </c:pt>
                <c:pt idx="595" formatCode="0.00E+00">
                  <c:v>1.6437600000000001E-264</c:v>
                </c:pt>
                <c:pt idx="596" formatCode="0.00E+00">
                  <c:v>-4.8459199999999998E-265</c:v>
                </c:pt>
                <c:pt idx="597" formatCode="0.00E+00">
                  <c:v>-4.7819799999999996E-264</c:v>
                </c:pt>
                <c:pt idx="598" formatCode="0.00E+00">
                  <c:v>-6.9378100000000004E-264</c:v>
                </c:pt>
                <c:pt idx="599" formatCode="0.00E+00">
                  <c:v>-4.4947700000000002E-265</c:v>
                </c:pt>
                <c:pt idx="600" formatCode="0.00E+00">
                  <c:v>1.5294399999999999E-263</c:v>
                </c:pt>
                <c:pt idx="601" formatCode="0.00E+00">
                  <c:v>2.64178E-263</c:v>
                </c:pt>
                <c:pt idx="602" formatCode="0.00E+00">
                  <c:v>8.1844499999999995E-264</c:v>
                </c:pt>
                <c:pt idx="603" formatCode="0.00E+00">
                  <c:v>-4.77617E-263</c:v>
                </c:pt>
                <c:pt idx="604" formatCode="0.00E+00">
                  <c:v>-9.6744900000000001E-263</c:v>
                </c:pt>
                <c:pt idx="605" formatCode="0.00E+00">
                  <c:v>-5.4332299999999997E-263</c:v>
                </c:pt>
                <c:pt idx="606" formatCode="0.00E+00">
                  <c:v>1.16611E-262</c:v>
                </c:pt>
                <c:pt idx="607" formatCode="0.00E+00">
                  <c:v>2.81328E-262</c:v>
                </c:pt>
                <c:pt idx="608" formatCode="0.00E+00">
                  <c:v>1.42722E-262</c:v>
                </c:pt>
                <c:pt idx="609" formatCode="0.00E+00">
                  <c:v>-4.6813699999999999E-262</c:v>
                </c:pt>
                <c:pt idx="610" formatCode="0.00E+00">
                  <c:v>-1.1604499999999999E-261</c:v>
                </c:pt>
                <c:pt idx="611" formatCode="0.00E+00">
                  <c:v>-8.5366100000000003E-262</c:v>
                </c:pt>
                <c:pt idx="612" formatCode="0.00E+00">
                  <c:v>1.3189899999999999E-261</c:v>
                </c:pt>
                <c:pt idx="613" formatCode="0.00E+00">
                  <c:v>4.2634900000000003E-261</c:v>
                </c:pt>
                <c:pt idx="614" formatCode="0.00E+00">
                  <c:v>4.0707799999999999E-261</c:v>
                </c:pt>
                <c:pt idx="615" formatCode="0.00E+00">
                  <c:v>-3.2319099999999999E-261</c:v>
                </c:pt>
                <c:pt idx="616" formatCode="0.00E+00">
                  <c:v>-1.49312E-260</c:v>
                </c:pt>
                <c:pt idx="617" formatCode="0.00E+00">
                  <c:v>-1.8502300000000001E-260</c:v>
                </c:pt>
                <c:pt idx="618" formatCode="0.00E+00">
                  <c:v>-3.1587399999999998E-262</c:v>
                </c:pt>
                <c:pt idx="619" formatCode="0.00E+00">
                  <c:v>3.38838E-260</c:v>
                </c:pt>
                <c:pt idx="620" formatCode="0.00E+00">
                  <c:v>4.3926299999999997E-260</c:v>
                </c:pt>
                <c:pt idx="621" formatCode="0.00E+00">
                  <c:v>-2.0343599999999999E-260</c:v>
                </c:pt>
                <c:pt idx="622" formatCode="0.00E+00">
                  <c:v>-1.5015299999999999E-259</c:v>
                </c:pt>
                <c:pt idx="623" formatCode="0.00E+00">
                  <c:v>-2.10041E-259</c:v>
                </c:pt>
                <c:pt idx="624" formatCode="0.00E+00">
                  <c:v>-6.7153499999999999E-261</c:v>
                </c:pt>
                <c:pt idx="625" formatCode="0.00E+00">
                  <c:v>4.66544E-259</c:v>
                </c:pt>
                <c:pt idx="626" formatCode="0.00E+00">
                  <c:v>7.8182900000000005E-259</c:v>
                </c:pt>
                <c:pt idx="627" formatCode="0.00E+00">
                  <c:v>1.8768200000000001E-259</c:v>
                </c:pt>
                <c:pt idx="628" formatCode="0.00E+00">
                  <c:v>-1.5464999999999999E-258</c:v>
                </c:pt>
                <c:pt idx="629" formatCode="0.00E+00">
                  <c:v>-3.0701900000000002E-258</c:v>
                </c:pt>
                <c:pt idx="630" formatCode="0.00E+00">
                  <c:v>-1.6621000000000001E-258</c:v>
                </c:pt>
                <c:pt idx="631" formatCode="0.00E+00">
                  <c:v>4.0327400000000001E-258</c:v>
                </c:pt>
                <c:pt idx="632" formatCode="0.00E+00">
                  <c:v>1.0063399999999999E-257</c:v>
                </c:pt>
                <c:pt idx="633" formatCode="0.00E+00">
                  <c:v>6.7872999999999997E-258</c:v>
                </c:pt>
                <c:pt idx="634" formatCode="0.00E+00">
                  <c:v>-1.2622999999999999E-257</c:v>
                </c:pt>
                <c:pt idx="635" formatCode="0.00E+00">
                  <c:v>-3.6466500000000003E-257</c:v>
                </c:pt>
                <c:pt idx="636" formatCode="0.00E+00">
                  <c:v>-3.25783E-257</c:v>
                </c:pt>
                <c:pt idx="637" formatCode="0.00E+00">
                  <c:v>2.3779299999999999E-257</c:v>
                </c:pt>
                <c:pt idx="638" formatCode="0.00E+00">
                  <c:v>9.9663199999999997E-257</c:v>
                </c:pt>
                <c:pt idx="639" formatCode="0.00E+00">
                  <c:v>7.94876E-257</c:v>
                </c:pt>
                <c:pt idx="640" formatCode="0.00E+00">
                  <c:v>-1.5271100000000001E-256</c:v>
                </c:pt>
                <c:pt idx="641" formatCode="0.00E+00">
                  <c:v>-5.0250899999999999E-256</c:v>
                </c:pt>
                <c:pt idx="642" formatCode="0.00E+00">
                  <c:v>-5.1745400000000001E-256</c:v>
                </c:pt>
                <c:pt idx="643" formatCode="0.00E+00">
                  <c:v>3.0479299999999999E-256</c:v>
                </c:pt>
                <c:pt idx="644" formatCode="0.00E+00">
                  <c:v>1.7268900000000001E-255</c:v>
                </c:pt>
                <c:pt idx="645" formatCode="0.00E+00">
                  <c:v>2.2767800000000002E-255</c:v>
                </c:pt>
                <c:pt idx="646" formatCode="0.00E+00">
                  <c:v>2.54612E-256</c:v>
                </c:pt>
                <c:pt idx="647" formatCode="0.00E+00">
                  <c:v>-3.9020999999999998E-255</c:v>
                </c:pt>
                <c:pt idx="648" formatCode="0.00E+00">
                  <c:v>-5.0678899999999999E-255</c:v>
                </c:pt>
                <c:pt idx="649" formatCode="0.00E+00">
                  <c:v>4.3545199999999999E-255</c:v>
                </c:pt>
                <c:pt idx="650" formatCode="0.00E+00">
                  <c:v>2.4678900000000002E-254</c:v>
                </c:pt>
                <c:pt idx="651" formatCode="0.00E+00">
                  <c:v>3.9201499999999998E-254</c:v>
                </c:pt>
                <c:pt idx="652" formatCode="0.00E+00">
                  <c:v>1.8976600000000002E-254</c:v>
                </c:pt>
                <c:pt idx="653" formatCode="0.00E+00">
                  <c:v>-4.5345499999999999E-254</c:v>
                </c:pt>
                <c:pt idx="654" formatCode="0.00E+00">
                  <c:v>-9.7427999999999997E-254</c:v>
                </c:pt>
                <c:pt idx="655" formatCode="0.00E+00">
                  <c:v>-2.6535400000000001E-254</c:v>
                </c:pt>
                <c:pt idx="656" formatCode="0.00E+00">
                  <c:v>2.15664E-253</c:v>
                </c:pt>
                <c:pt idx="657" formatCode="0.00E+00">
                  <c:v>4.54345E-253</c:v>
                </c:pt>
                <c:pt idx="658" formatCode="0.00E+00">
                  <c:v>2.9988900000000001E-253</c:v>
                </c:pt>
                <c:pt idx="659" formatCode="0.00E+00">
                  <c:v>-4.9449299999999999E-253</c:v>
                </c:pt>
                <c:pt idx="660" formatCode="0.00E+00">
                  <c:v>-1.4276499999999999E-252</c:v>
                </c:pt>
                <c:pt idx="661" formatCode="0.00E+00">
                  <c:v>-1.13101E-252</c:v>
                </c:pt>
                <c:pt idx="662" formatCode="0.00E+00">
                  <c:v>1.52026E-252</c:v>
                </c:pt>
                <c:pt idx="663" formatCode="0.00E+00">
                  <c:v>5.1039399999999996E-252</c:v>
                </c:pt>
                <c:pt idx="664" formatCode="0.00E+00">
                  <c:v>4.6760999999999998E-252</c:v>
                </c:pt>
                <c:pt idx="665" formatCode="0.00E+00">
                  <c:v>-4.5156400000000004E-252</c:v>
                </c:pt>
                <c:pt idx="666" formatCode="0.00E+00">
                  <c:v>-1.8800500000000002E-251</c:v>
                </c:pt>
                <c:pt idx="667" formatCode="0.00E+00">
                  <c:v>-2.2404399999999998E-251</c:v>
                </c:pt>
                <c:pt idx="668" formatCode="0.00E+00">
                  <c:v>1.1488699999999999E-252</c:v>
                </c:pt>
                <c:pt idx="669" formatCode="0.00E+00">
                  <c:v>4.3768700000000001E-251</c:v>
                </c:pt>
                <c:pt idx="670" formatCode="0.00E+00">
                  <c:v>4.8718199999999998E-251</c:v>
                </c:pt>
                <c:pt idx="671" formatCode="0.00E+00">
                  <c:v>-6.06795E-251</c:v>
                </c:pt>
                <c:pt idx="672" formatCode="0.00E+00">
                  <c:v>-2.7230899999999999E-250</c:v>
                </c:pt>
                <c:pt idx="673" formatCode="0.00E+00">
                  <c:v>-3.7748900000000001E-250</c:v>
                </c:pt>
                <c:pt idx="674" formatCode="0.00E+00">
                  <c:v>-7.7176799999999999E-251</c:v>
                </c:pt>
                <c:pt idx="675" formatCode="0.00E+00">
                  <c:v>6.4176400000000005E-250</c:v>
                </c:pt>
                <c:pt idx="676" formatCode="0.00E+00">
                  <c:v>1.1182899999999999E-249</c:v>
                </c:pt>
                <c:pt idx="677" formatCode="0.00E+00">
                  <c:v>2.0406699999999999E-250</c:v>
                </c:pt>
                <c:pt idx="678" formatCode="0.00E+00">
                  <c:v>-2.4461899999999998E-249</c:v>
                </c:pt>
                <c:pt idx="679" formatCode="0.00E+00">
                  <c:v>-4.7534500000000003E-249</c:v>
                </c:pt>
                <c:pt idx="680" formatCode="0.00E+00">
                  <c:v>-2.5069200000000001E-249</c:v>
                </c:pt>
                <c:pt idx="681" formatCode="0.00E+00">
                  <c:v>6.3634199999999996E-249</c:v>
                </c:pt>
                <c:pt idx="682" formatCode="0.00E+00">
                  <c:v>1.5733299999999999E-248</c:v>
                </c:pt>
                <c:pt idx="683" formatCode="0.00E+00">
                  <c:v>1.1332399999999999E-248</c:v>
                </c:pt>
                <c:pt idx="684" formatCode="0.00E+00">
                  <c:v>-1.66055E-248</c:v>
                </c:pt>
                <c:pt idx="685" formatCode="0.00E+00">
                  <c:v>-4.9305500000000004E-248</c:v>
                </c:pt>
                <c:pt idx="686" formatCode="0.00E+00">
                  <c:v>-3.30961E-248</c:v>
                </c:pt>
                <c:pt idx="687" formatCode="0.00E+00">
                  <c:v>7.4877999999999993E-248</c:v>
                </c:pt>
                <c:pt idx="688" formatCode="0.00E+00">
                  <c:v>2.1661700000000001E-247</c:v>
                </c:pt>
                <c:pt idx="689" formatCode="0.00E+00">
                  <c:v>1.8344099999999999E-247</c:v>
                </c:pt>
                <c:pt idx="690" formatCode="0.00E+00">
                  <c:v>-2.1674399999999999E-247</c:v>
                </c:pt>
                <c:pt idx="691" formatCode="0.00E+00">
                  <c:v>-8.1255000000000002E-247</c:v>
                </c:pt>
                <c:pt idx="692" formatCode="0.00E+00">
                  <c:v>-8.9058100000000006E-247</c:v>
                </c:pt>
                <c:pt idx="693" formatCode="0.00E+00">
                  <c:v>3.0541900000000001E-247</c:v>
                </c:pt>
                <c:pt idx="694" formatCode="0.00E+00">
                  <c:v>2.40766E-246</c:v>
                </c:pt>
                <c:pt idx="695" formatCode="0.00E+00">
                  <c:v>3.0056599999999999E-246</c:v>
                </c:pt>
                <c:pt idx="696" formatCode="0.00E+00">
                  <c:v>-1.2505500000000001E-246</c:v>
                </c:pt>
                <c:pt idx="697" formatCode="0.00E+00">
                  <c:v>-1.0090100000000001E-245</c:v>
                </c:pt>
                <c:pt idx="698" formatCode="0.00E+00">
                  <c:v>-1.53534E-245</c:v>
                </c:pt>
                <c:pt idx="699" formatCode="0.00E+00">
                  <c:v>-4.5561800000000002E-246</c:v>
                </c:pt>
                <c:pt idx="700" formatCode="0.00E+00">
                  <c:v>2.3941199999999999E-245</c:v>
                </c:pt>
                <c:pt idx="701" formatCode="0.00E+00">
                  <c:v>4.4522899999999999E-245</c:v>
                </c:pt>
                <c:pt idx="702" formatCode="0.00E+00">
                  <c:v>1.1041000000000001E-245</c:v>
                </c:pt>
                <c:pt idx="703" formatCode="0.00E+00">
                  <c:v>-9.2851400000000005E-245</c:v>
                </c:pt>
                <c:pt idx="704" formatCode="0.00E+00">
                  <c:v>-1.81183E-244</c:v>
                </c:pt>
                <c:pt idx="705" formatCode="0.00E+00">
                  <c:v>-8.0758199999999995E-245</c:v>
                </c:pt>
                <c:pt idx="706" formatCode="0.00E+00">
                  <c:v>2.9071699999999999E-244</c:v>
                </c:pt>
                <c:pt idx="707" formatCode="0.00E+00">
                  <c:v>6.6525700000000006E-244</c:v>
                </c:pt>
                <c:pt idx="708" formatCode="0.00E+00">
                  <c:v>4.4894100000000003E-244</c:v>
                </c:pt>
                <c:pt idx="709" formatCode="0.00E+00">
                  <c:v>-7.2007299999999997E-244</c:v>
                </c:pt>
                <c:pt idx="710" formatCode="0.00E+00">
                  <c:v>-2.0585700000000001E-243</c:v>
                </c:pt>
                <c:pt idx="711" formatCode="0.00E+00">
                  <c:v>-1.3923900000000001E-243</c:v>
                </c:pt>
                <c:pt idx="712" formatCode="0.00E+00">
                  <c:v>3.03011E-243</c:v>
                </c:pt>
                <c:pt idx="713" formatCode="0.00E+00">
                  <c:v>8.7640099999999998E-243</c:v>
                </c:pt>
                <c:pt idx="714" formatCode="0.00E+00">
                  <c:v>7.3168000000000005E-243</c:v>
                </c:pt>
                <c:pt idx="715" formatCode="0.00E+00">
                  <c:v>-9.0628899999999998E-243</c:v>
                </c:pt>
                <c:pt idx="716" formatCode="0.00E+00">
                  <c:v>-3.3719400000000001E-242</c:v>
                </c:pt>
                <c:pt idx="717" formatCode="0.00E+00">
                  <c:v>-3.72102E-242</c:v>
                </c:pt>
                <c:pt idx="718" formatCode="0.00E+00">
                  <c:v>1.4809799999999999E-242</c:v>
                </c:pt>
                <c:pt idx="719" formatCode="0.00E+00">
                  <c:v>1.09126E-241</c:v>
                </c:pt>
                <c:pt idx="720" formatCode="0.00E+00">
                  <c:v>1.4329999999999999E-241</c:v>
                </c:pt>
                <c:pt idx="721" formatCode="0.00E+00">
                  <c:v>-1.09817E-242</c:v>
                </c:pt>
                <c:pt idx="722" formatCode="0.00E+00">
                  <c:v>-3.3297300000000001E-241</c:v>
                </c:pt>
                <c:pt idx="723" formatCode="0.00E+00">
                  <c:v>-4.9544400000000001E-241</c:v>
                </c:pt>
                <c:pt idx="724" formatCode="0.00E+00">
                  <c:v>6.2825900000000005E-243</c:v>
                </c:pt>
                <c:pt idx="725" formatCode="0.00E+00">
                  <c:v>1.2313200000000001E-240</c:v>
                </c:pt>
                <c:pt idx="726" formatCode="0.00E+00">
                  <c:v>2.04333E-240</c:v>
                </c:pt>
                <c:pt idx="727" formatCode="0.00E+00">
                  <c:v>3.7680199999999998E-241</c:v>
                </c:pt>
                <c:pt idx="728" formatCode="0.00E+00">
                  <c:v>-4.43724E-240</c:v>
                </c:pt>
                <c:pt idx="729" formatCode="0.00E+00">
                  <c:v>-8.8968099999999999E-240</c:v>
                </c:pt>
                <c:pt idx="730" formatCode="0.00E+00">
                  <c:v>-5.9678499999999997E-240</c:v>
                </c:pt>
                <c:pt idx="731" formatCode="0.00E+00">
                  <c:v>7.9345900000000002E-240</c:v>
                </c:pt>
                <c:pt idx="732" formatCode="0.00E+00">
                  <c:v>2.3007799999999998E-239</c:v>
                </c:pt>
                <c:pt idx="733" formatCode="0.00E+00">
                  <c:v>1.5712300000000001E-239</c:v>
                </c:pt>
                <c:pt idx="734" formatCode="0.00E+00">
                  <c:v>-2.9685599999999999E-239</c:v>
                </c:pt>
                <c:pt idx="735" formatCode="0.00E+00">
                  <c:v>-8.5512900000000007E-239</c:v>
                </c:pt>
                <c:pt idx="736" formatCode="0.00E+00">
                  <c:v>-6.86943E-239</c:v>
                </c:pt>
                <c:pt idx="737" formatCode="0.00E+00">
                  <c:v>9.4629099999999994E-239</c:v>
                </c:pt>
                <c:pt idx="738" formatCode="0.00E+00">
                  <c:v>3.21788E-238</c:v>
                </c:pt>
                <c:pt idx="739" formatCode="0.00E+00">
                  <c:v>3.13319E-238</c:v>
                </c:pt>
                <c:pt idx="740" formatCode="0.00E+00">
                  <c:v>-2.18759E-238</c:v>
                </c:pt>
                <c:pt idx="741" formatCode="0.00E+00">
                  <c:v>-1.05441E-237</c:v>
                </c:pt>
                <c:pt idx="742" formatCode="0.00E+00">
                  <c:v>-1.2076900000000001E-237</c:v>
                </c:pt>
                <c:pt idx="743" formatCode="0.00E+00">
                  <c:v>3.95906E-238</c:v>
                </c:pt>
                <c:pt idx="744" formatCode="0.00E+00">
                  <c:v>3.30516E-237</c:v>
                </c:pt>
                <c:pt idx="745" formatCode="0.00E+00">
                  <c:v>4.0735099999999999E-237</c:v>
                </c:pt>
                <c:pt idx="746" formatCode="0.00E+00">
                  <c:v>-2.0986699999999999E-237</c:v>
                </c:pt>
                <c:pt idx="747" formatCode="0.00E+00">
                  <c:v>-1.4815500000000001E-236</c:v>
                </c:pt>
                <c:pt idx="748" formatCode="0.00E+00">
                  <c:v>-2.3640599999999999E-236</c:v>
                </c:pt>
                <c:pt idx="749" formatCode="0.00E+00">
                  <c:v>-1.33642E-236</c:v>
                </c:pt>
                <c:pt idx="750" formatCode="0.00E+00">
                  <c:v>1.80649E-236</c:v>
                </c:pt>
                <c:pt idx="751" formatCode="0.00E+00">
                  <c:v>3.8825200000000002E-236</c:v>
                </c:pt>
                <c:pt idx="752" formatCode="0.00E+00">
                  <c:v>-7.3854199999999999E-237</c:v>
                </c:pt>
                <c:pt idx="753" formatCode="0.00E+00">
                  <c:v>-1.3807500000000001E-235</c:v>
                </c:pt>
                <c:pt idx="754" formatCode="0.00E+00">
                  <c:v>-2.46698E-235</c:v>
                </c:pt>
                <c:pt idx="755" formatCode="0.00E+00">
                  <c:v>-1.1468E-235</c:v>
                </c:pt>
                <c:pt idx="756" formatCode="0.00E+00">
                  <c:v>3.6262399999999999E-235</c:v>
                </c:pt>
                <c:pt idx="757" formatCode="0.00E+00">
                  <c:v>8.5813200000000002E-235</c:v>
                </c:pt>
                <c:pt idx="758" formatCode="0.00E+00">
                  <c:v>5.7765699999999998E-235</c:v>
                </c:pt>
                <c:pt idx="759" formatCode="0.00E+00">
                  <c:v>-1.04079E-234</c:v>
                </c:pt>
                <c:pt idx="760" formatCode="0.00E+00">
                  <c:v>-3.0242000000000002E-234</c:v>
                </c:pt>
                <c:pt idx="761" formatCode="0.00E+00">
                  <c:v>-2.6134799999999998E-234</c:v>
                </c:pt>
                <c:pt idx="762" formatCode="0.00E+00">
                  <c:v>2.2888099999999999E-234</c:v>
                </c:pt>
                <c:pt idx="763" formatCode="0.00E+00">
                  <c:v>9.0148699999999998E-234</c:v>
                </c:pt>
                <c:pt idx="764" formatCode="0.00E+00">
                  <c:v>8.09848E-234</c:v>
                </c:pt>
                <c:pt idx="765" formatCode="0.00E+00">
                  <c:v>-1.0104799999999999E-233</c:v>
                </c:pt>
                <c:pt idx="766" formatCode="0.00E+00">
                  <c:v>-3.8821700000000002E-233</c:v>
                </c:pt>
                <c:pt idx="767" formatCode="0.00E+00">
                  <c:v>-4.5861500000000001E-233</c:v>
                </c:pt>
                <c:pt idx="768" formatCode="0.00E+00">
                  <c:v>4.6123699999999998E-234</c:v>
                </c:pt>
                <c:pt idx="769" formatCode="0.00E+00">
                  <c:v>9.7829600000000007E-233</c:v>
                </c:pt>
                <c:pt idx="770" formatCode="0.00E+00">
                  <c:v>1.2320400000000001E-232</c:v>
                </c:pt>
                <c:pt idx="771" formatCode="0.00E+00">
                  <c:v>-6.4057099999999996E-233</c:v>
                </c:pt>
                <c:pt idx="772" formatCode="0.00E+00">
                  <c:v>-4.4450999999999999E-232</c:v>
                </c:pt>
                <c:pt idx="773" formatCode="0.00E+00">
                  <c:v>-6.7588599999999996E-232</c:v>
                </c:pt>
                <c:pt idx="774" formatCode="0.00E+00">
                  <c:v>-2.5037100000000001E-232</c:v>
                </c:pt>
                <c:pt idx="775" formatCode="0.00E+00">
                  <c:v>8.9261799999999994E-232</c:v>
                </c:pt>
                <c:pt idx="776" formatCode="0.00E+00">
                  <c:v>1.5666599999999999E-231</c:v>
                </c:pt>
                <c:pt idx="777" formatCode="0.00E+00">
                  <c:v>-3.58684E-232</c:v>
                </c:pt>
                <c:pt idx="778" formatCode="0.00E+00">
                  <c:v>-5.4907099999999999E-231</c:v>
                </c:pt>
                <c:pt idx="779" formatCode="0.00E+00">
                  <c:v>-1.0117899999999999E-230</c:v>
                </c:pt>
                <c:pt idx="780" formatCode="0.00E+00">
                  <c:v>-6.9524600000000004E-231</c:v>
                </c:pt>
                <c:pt idx="781" formatCode="0.00E+00">
                  <c:v>7.62066E-231</c:v>
                </c:pt>
                <c:pt idx="782" formatCode="0.00E+00">
                  <c:v>2.2028899999999998E-230</c:v>
                </c:pt>
                <c:pt idx="783" formatCode="0.00E+00">
                  <c:v>9.0951000000000004E-231</c:v>
                </c:pt>
                <c:pt idx="784" formatCode="0.00E+00">
                  <c:v>-4.7511300000000003E-230</c:v>
                </c:pt>
                <c:pt idx="785" formatCode="0.00E+00">
                  <c:v>-1.14704E-229</c:v>
                </c:pt>
                <c:pt idx="786" formatCode="0.00E+00">
                  <c:v>-1.05578E-229</c:v>
                </c:pt>
                <c:pt idx="787" formatCode="0.00E+00">
                  <c:v>4.9678600000000001E-230</c:v>
                </c:pt>
                <c:pt idx="788" formatCode="0.00E+00">
                  <c:v>2.59187E-229</c:v>
                </c:pt>
                <c:pt idx="789" formatCode="0.00E+00">
                  <c:v>2.0922099999999999E-229</c:v>
                </c:pt>
                <c:pt idx="790" formatCode="0.00E+00">
                  <c:v>-3.7326700000000001E-229</c:v>
                </c:pt>
                <c:pt idx="791" formatCode="0.00E+00">
                  <c:v>-1.24635E-228</c:v>
                </c:pt>
                <c:pt idx="792" formatCode="0.00E+00">
                  <c:v>-1.4348600000000001E-228</c:v>
                </c:pt>
                <c:pt idx="793" formatCode="0.00E+00">
                  <c:v>2.3756000000000001E-229</c:v>
                </c:pt>
                <c:pt idx="794" formatCode="0.00E+00">
                  <c:v>3.3419800000000002E-228</c:v>
                </c:pt>
                <c:pt idx="795" formatCode="0.00E+00">
                  <c:v>4.3272000000000002E-228</c:v>
                </c:pt>
                <c:pt idx="796" formatCode="0.00E+00">
                  <c:v>-1.4511300000000001E-228</c:v>
                </c:pt>
                <c:pt idx="797" formatCode="0.00E+00">
                  <c:v>-1.3376899999999999E-227</c:v>
                </c:pt>
                <c:pt idx="798" formatCode="0.00E+00">
                  <c:v>-1.8328099999999999E-227</c:v>
                </c:pt>
                <c:pt idx="799" formatCode="0.00E+00">
                  <c:v>4.2304499999999998E-228</c:v>
                </c:pt>
                <c:pt idx="800" formatCode="0.00E+00">
                  <c:v>5.6292499999999999E-227</c:v>
                </c:pt>
                <c:pt idx="801" formatCode="0.00E+00">
                  <c:v>9.7121899999999993E-227</c:v>
                </c:pt>
                <c:pt idx="802" formatCode="0.00E+00">
                  <c:v>5.8624299999999999E-227</c:v>
                </c:pt>
                <c:pt idx="803" formatCode="0.00E+00">
                  <c:v>-8.1189399999999998E-227</c:v>
                </c:pt>
                <c:pt idx="804" formatCode="0.00E+00">
                  <c:v>-1.7406000000000001E-226</c:v>
                </c:pt>
                <c:pt idx="805" formatCode="0.00E+00">
                  <c:v>9.9716599999999996E-227</c:v>
                </c:pt>
                <c:pt idx="806" formatCode="0.00E+00">
                  <c:v>8.8665000000000003E-226</c:v>
                </c:pt>
                <c:pt idx="807" formatCode="0.00E+00">
                  <c:v>1.70616E-225</c:v>
                </c:pt>
                <c:pt idx="808" formatCode="0.00E+00">
                  <c:v>1.5106700000000001E-225</c:v>
                </c:pt>
                <c:pt idx="809" formatCode="0.00E+00">
                  <c:v>-3.9055100000000001E-226</c:v>
                </c:pt>
                <c:pt idx="810" formatCode="0.00E+00">
                  <c:v>-2.6052499999999999E-225</c:v>
                </c:pt>
                <c:pt idx="811" formatCode="0.00E+00">
                  <c:v>-1.27187E-225</c:v>
                </c:pt>
                <c:pt idx="812" formatCode="0.00E+00">
                  <c:v>6.5534000000000004E-225</c:v>
                </c:pt>
                <c:pt idx="813" formatCode="0.00E+00">
                  <c:v>1.69046E-224</c:v>
                </c:pt>
                <c:pt idx="814" formatCode="0.00E+00">
                  <c:v>1.5848600000000001E-224</c:v>
                </c:pt>
                <c:pt idx="815" formatCode="0.00E+00">
                  <c:v>-1.1466400000000001E-224</c:v>
                </c:pt>
                <c:pt idx="816" formatCode="0.00E+00">
                  <c:v>-5.4582100000000004E-224</c:v>
                </c:pt>
                <c:pt idx="817" formatCode="0.00E+00">
                  <c:v>-6.1897099999999998E-224</c:v>
                </c:pt>
                <c:pt idx="818" formatCode="0.00E+00">
                  <c:v>2.3039400000000002E-224</c:v>
                </c:pt>
                <c:pt idx="819" formatCode="0.00E+00">
                  <c:v>1.74808E-223</c:v>
                </c:pt>
                <c:pt idx="820" formatCode="0.00E+00">
                  <c:v>2.02739E-223</c:v>
                </c:pt>
                <c:pt idx="821" formatCode="0.00E+00">
                  <c:v>-1.4804799999999999E-223</c:v>
                </c:pt>
                <c:pt idx="822" formatCode="0.00E+00">
                  <c:v>-8.4237799999999997E-223</c:v>
                </c:pt>
                <c:pt idx="823" formatCode="0.00E+00">
                  <c:v>-1.2910200000000001E-222</c:v>
                </c:pt>
                <c:pt idx="824" formatCode="0.00E+00">
                  <c:v>-6.3823200000000003E-223</c:v>
                </c:pt>
                <c:pt idx="825" formatCode="0.00E+00">
                  <c:v>1.2123699999999999E-222</c:v>
                </c:pt>
                <c:pt idx="826" formatCode="0.00E+00">
                  <c:v>2.27129E-222</c:v>
                </c:pt>
                <c:pt idx="827" formatCode="0.00E+00">
                  <c:v>-1.0144899999999999E-222</c:v>
                </c:pt>
                <c:pt idx="828" formatCode="0.00E+00">
                  <c:v>-9.6438299999999999E-222</c:v>
                </c:pt>
                <c:pt idx="829" formatCode="0.00E+00">
                  <c:v>-1.75349E-221</c:v>
                </c:pt>
                <c:pt idx="830" formatCode="0.00E+00">
                  <c:v>-1.28407E-221</c:v>
                </c:pt>
                <c:pt idx="831" formatCode="0.00E+00">
                  <c:v>1.0401E-221</c:v>
                </c:pt>
                <c:pt idx="832" formatCode="0.00E+00">
                  <c:v>3.2541199999999998E-221</c:v>
                </c:pt>
                <c:pt idx="833" formatCode="0.00E+00">
                  <c:v>6.6445199999999996E-222</c:v>
                </c:pt>
                <c:pt idx="834" formatCode="0.00E+00">
                  <c:v>-9.5291699999999997E-221</c:v>
                </c:pt>
                <c:pt idx="835" formatCode="0.00E+00">
                  <c:v>-2.1435599999999999E-220</c:v>
                </c:pt>
                <c:pt idx="836" formatCode="0.00E+00">
                  <c:v>-1.9582700000000001E-220</c:v>
                </c:pt>
                <c:pt idx="837" formatCode="0.00E+00">
                  <c:v>8.4736999999999999E-221</c:v>
                </c:pt>
                <c:pt idx="838" formatCode="0.00E+00">
                  <c:v>4.6944400000000002E-220</c:v>
                </c:pt>
                <c:pt idx="839" formatCode="0.00E+00">
                  <c:v>4.1486300000000002E-220</c:v>
                </c:pt>
                <c:pt idx="840" formatCode="0.00E+00">
                  <c:v>-6.0079300000000003E-220</c:v>
                </c:pt>
                <c:pt idx="841" formatCode="0.00E+00">
                  <c:v>-2.14163E-219</c:v>
                </c:pt>
                <c:pt idx="842" formatCode="0.00E+00">
                  <c:v>-2.2068799999999999E-219</c:v>
                </c:pt>
                <c:pt idx="843" formatCode="0.00E+00">
                  <c:v>1.5248300000000001E-219</c:v>
                </c:pt>
                <c:pt idx="844" formatCode="0.00E+00">
                  <c:v>8.1149299999999994E-219</c:v>
                </c:pt>
                <c:pt idx="845" formatCode="0.00E+00">
                  <c:v>1.06256E-218</c:v>
                </c:pt>
                <c:pt idx="846" formatCode="0.00E+00">
                  <c:v>3.0809099999999999E-220</c:v>
                </c:pt>
                <c:pt idx="847" formatCode="0.00E+00">
                  <c:v>-2.15971E-218</c:v>
                </c:pt>
                <c:pt idx="848" formatCode="0.00E+00">
                  <c:v>-3.2386100000000002E-218</c:v>
                </c:pt>
                <c:pt idx="849" formatCode="0.00E+00">
                  <c:v>3.7525400000000001E-219</c:v>
                </c:pt>
                <c:pt idx="850" formatCode="0.00E+00">
                  <c:v>9.13949E-218</c:v>
                </c:pt>
                <c:pt idx="851" formatCode="0.00E+00">
                  <c:v>1.4916E-217</c:v>
                </c:pt>
                <c:pt idx="852" formatCode="0.00E+00">
                  <c:v>3.4860899999999998E-218</c:v>
                </c:pt>
                <c:pt idx="853" formatCode="0.00E+00">
                  <c:v>-2.93231E-217</c:v>
                </c:pt>
                <c:pt idx="854" formatCode="0.00E+00">
                  <c:v>-5.8264100000000001E-217</c:v>
                </c:pt>
                <c:pt idx="855" formatCode="0.00E+00">
                  <c:v>-3.0411900000000001E-217</c:v>
                </c:pt>
                <c:pt idx="856" formatCode="0.00E+00">
                  <c:v>8.2516900000000004E-217</c:v>
                </c:pt>
                <c:pt idx="857" formatCode="0.00E+00">
                  <c:v>1.9689500000000001E-216</c:v>
                </c:pt>
                <c:pt idx="858" formatCode="0.00E+00">
                  <c:v>1.12518E-216</c:v>
                </c:pt>
                <c:pt idx="859" formatCode="0.00E+00">
                  <c:v>-2.97765E-216</c:v>
                </c:pt>
                <c:pt idx="860" formatCode="0.00E+00">
                  <c:v>-7.8039700000000003E-216</c:v>
                </c:pt>
                <c:pt idx="861" formatCode="0.00E+00">
                  <c:v>-6.6416500000000003E-216</c:v>
                </c:pt>
                <c:pt idx="862" formatCode="0.00E+00">
                  <c:v>5.7937499999999997E-216</c:v>
                </c:pt>
                <c:pt idx="863" formatCode="0.00E+00">
                  <c:v>2.2627599999999999E-215</c:v>
                </c:pt>
                <c:pt idx="864" formatCode="0.00E+00">
                  <c:v>1.9337E-215</c:v>
                </c:pt>
                <c:pt idx="865" formatCode="0.00E+00">
                  <c:v>-2.8722700000000002E-215</c:v>
                </c:pt>
                <c:pt idx="866" formatCode="0.00E+00">
                  <c:v>-1.02373E-214</c:v>
                </c:pt>
                <c:pt idx="867" formatCode="0.00E+00">
                  <c:v>-1.07178E-214</c:v>
                </c:pt>
                <c:pt idx="868" formatCode="0.00E+00">
                  <c:v>6.0928000000000004E-215</c:v>
                </c:pt>
                <c:pt idx="869" formatCode="0.00E+00">
                  <c:v>3.5616999999999999E-214</c:v>
                </c:pt>
                <c:pt idx="870" formatCode="0.00E+00">
                  <c:v>4.7592500000000001E-214</c:v>
                </c:pt>
                <c:pt idx="871" formatCode="0.00E+00">
                  <c:v>2.0804E-215</c:v>
                </c:pt>
                <c:pt idx="872" formatCode="0.00E+00">
                  <c:v>-9.6425700000000003E-214</c:v>
                </c:pt>
                <c:pt idx="873" formatCode="0.00E+00">
                  <c:v>-1.46041E-213</c:v>
                </c:pt>
                <c:pt idx="874" formatCode="0.00E+00">
                  <c:v>1.60008E-215</c:v>
                </c:pt>
                <c:pt idx="875" formatCode="0.00E+00">
                  <c:v>3.56585E-213</c:v>
                </c:pt>
                <c:pt idx="876" formatCode="0.00E+00">
                  <c:v>5.8384399999999998E-213</c:v>
                </c:pt>
                <c:pt idx="877" formatCode="0.00E+00">
                  <c:v>8.6441699999999994E-214</c:v>
                </c:pt>
                <c:pt idx="878" formatCode="0.00E+00">
                  <c:v>-1.3289099999999999E-212</c:v>
                </c:pt>
                <c:pt idx="879" formatCode="0.00E+00">
                  <c:v>-2.5078900000000001E-212</c:v>
                </c:pt>
                <c:pt idx="880" formatCode="0.00E+00">
                  <c:v>-1.12398E-212</c:v>
                </c:pt>
                <c:pt idx="881" formatCode="0.00E+00">
                  <c:v>3.9245299999999999E-212</c:v>
                </c:pt>
                <c:pt idx="882" formatCode="0.00E+00">
                  <c:v>9.0833199999999999E-212</c:v>
                </c:pt>
                <c:pt idx="883" formatCode="0.00E+00">
                  <c:v>6.3222399999999999E-212</c:v>
                </c:pt>
                <c:pt idx="884" formatCode="0.00E+00">
                  <c:v>-9.2412899999999997E-212</c:v>
                </c:pt>
                <c:pt idx="885" formatCode="0.00E+00">
                  <c:v>-2.8204200000000001E-211</c:v>
                </c:pt>
                <c:pt idx="886" formatCode="0.00E+00">
                  <c:v>-2.68796E-211</c:v>
                </c:pt>
                <c:pt idx="887" formatCode="0.00E+00">
                  <c:v>1.18708E-211</c:v>
                </c:pt>
                <c:pt idx="888" formatCode="0.00E+00">
                  <c:v>6.4430599999999997E-211</c:v>
                </c:pt>
                <c:pt idx="889" formatCode="0.00E+00">
                  <c:v>5.26103E-211</c:v>
                </c:pt>
                <c:pt idx="890" formatCode="0.00E+00">
                  <c:v>-9.4172799999999997E-211</c:v>
                </c:pt>
                <c:pt idx="891" formatCode="0.00E+00">
                  <c:v>-3.1671899999999998E-210</c:v>
                </c:pt>
                <c:pt idx="892" formatCode="0.00E+00">
                  <c:v>-3.5402999999999998E-210</c:v>
                </c:pt>
                <c:pt idx="893" formatCode="0.00E+00">
                  <c:v>9.5107399999999996E-211</c:v>
                </c:pt>
                <c:pt idx="894" formatCode="0.00E+00">
                  <c:v>9.2237099999999999E-210</c:v>
                </c:pt>
                <c:pt idx="895" formatCode="0.00E+00">
                  <c:v>1.32188E-209</c:v>
                </c:pt>
                <c:pt idx="896" formatCode="0.00E+00">
                  <c:v>2.4099800000000001E-210</c:v>
                </c:pt>
                <c:pt idx="897" formatCode="0.00E+00">
                  <c:v>-2.1942399999999999E-209</c:v>
                </c:pt>
                <c:pt idx="898" formatCode="0.00E+00">
                  <c:v>-2.9165499999999999E-209</c:v>
                </c:pt>
                <c:pt idx="899" formatCode="0.00E+00">
                  <c:v>2.6421799999999999E-209</c:v>
                </c:pt>
                <c:pt idx="900" formatCode="0.00E+00">
                  <c:v>1.4658700000000001E-208</c:v>
                </c:pt>
                <c:pt idx="901" formatCode="0.00E+00">
                  <c:v>2.3423300000000001E-208</c:v>
                </c:pt>
                <c:pt idx="902" formatCode="0.00E+00">
                  <c:v>1.23451E-208</c:v>
                </c:pt>
                <c:pt idx="903" formatCode="0.00E+00">
                  <c:v>-2.37058E-208</c:v>
                </c:pt>
                <c:pt idx="904" formatCode="0.00E+00">
                  <c:v>-5.4053099999999999E-208</c:v>
                </c:pt>
                <c:pt idx="905" formatCode="0.00E+00">
                  <c:v>-1.8614200000000001E-208</c:v>
                </c:pt>
                <c:pt idx="906" formatCode="0.00E+00">
                  <c:v>1.10827E-207</c:v>
                </c:pt>
                <c:pt idx="907" formatCode="0.00E+00">
                  <c:v>2.4142299999999999E-207</c:v>
                </c:pt>
                <c:pt idx="908" formatCode="0.00E+00">
                  <c:v>1.6758800000000001E-207</c:v>
                </c:pt>
                <c:pt idx="909" formatCode="0.00E+00">
                  <c:v>-2.3008600000000001E-207</c:v>
                </c:pt>
                <c:pt idx="910" formatCode="0.00E+00">
                  <c:v>-6.8068900000000001E-207</c:v>
                </c:pt>
                <c:pt idx="911" formatCode="0.00E+00">
                  <c:v>-4.2790800000000003E-207</c:v>
                </c:pt>
                <c:pt idx="912" formatCode="0.00E+00">
                  <c:v>1.12519E-206</c:v>
                </c:pt>
                <c:pt idx="913" formatCode="0.00E+00">
                  <c:v>3.24171E-206</c:v>
                </c:pt>
                <c:pt idx="914" formatCode="0.00E+00">
                  <c:v>3.5613900000000002E-206</c:v>
                </c:pt>
                <c:pt idx="915" formatCode="0.00E+00">
                  <c:v>-3.5561799999999998E-207</c:v>
                </c:pt>
                <c:pt idx="916" formatCode="0.00E+00">
                  <c:v>-6.73495E-206</c:v>
                </c:pt>
                <c:pt idx="917" formatCode="0.00E+00">
                  <c:v>-6.3563399999999998E-206</c:v>
                </c:pt>
                <c:pt idx="918" formatCode="0.00E+00">
                  <c:v>1.1252999999999999E-205</c:v>
                </c:pt>
                <c:pt idx="919" formatCode="0.00E+00">
                  <c:v>4.1116899999999997E-205</c:v>
                </c:pt>
                <c:pt idx="920" formatCode="0.00E+00">
                  <c:v>4.7900700000000004E-205</c:v>
                </c:pt>
                <c:pt idx="921" formatCode="0.00E+00">
                  <c:v>-1.2045499999999999E-205</c:v>
                </c:pt>
                <c:pt idx="922" formatCode="0.00E+00">
                  <c:v>-1.29731E-204</c:v>
                </c:pt>
                <c:pt idx="923" formatCode="0.00E+00">
                  <c:v>-2.0801099999999999E-204</c:v>
                </c:pt>
                <c:pt idx="924" formatCode="0.00E+00">
                  <c:v>-1.12449E-204</c:v>
                </c:pt>
                <c:pt idx="925" formatCode="0.00E+00">
                  <c:v>1.7048400000000002E-204</c:v>
                </c:pt>
                <c:pt idx="926" formatCode="0.00E+00">
                  <c:v>3.3638100000000003E-204</c:v>
                </c:pt>
                <c:pt idx="927" formatCode="0.00E+00">
                  <c:v>-1.38152E-204</c:v>
                </c:pt>
                <c:pt idx="928" formatCode="0.00E+00">
                  <c:v>-1.3886000000000001E-203</c:v>
                </c:pt>
                <c:pt idx="929" formatCode="0.00E+00">
                  <c:v>-2.51797E-203</c:v>
                </c:pt>
                <c:pt idx="930" formatCode="0.00E+00">
                  <c:v>-1.63293E-203</c:v>
                </c:pt>
                <c:pt idx="931" formatCode="0.00E+00">
                  <c:v>2.3471099999999999E-203</c:v>
                </c:pt>
                <c:pt idx="932" formatCode="0.00E+00">
                  <c:v>6.6454699999999998E-203</c:v>
                </c:pt>
                <c:pt idx="933" formatCode="0.00E+00">
                  <c:v>4.8077200000000002E-203</c:v>
                </c:pt>
                <c:pt idx="934" formatCode="0.00E+00">
                  <c:v>-7.04883E-203</c:v>
                </c:pt>
                <c:pt idx="935" formatCode="0.00E+00">
                  <c:v>-2.12029E-202</c:v>
                </c:pt>
                <c:pt idx="936" formatCode="0.00E+00">
                  <c:v>-1.3562999999999999E-202</c:v>
                </c:pt>
                <c:pt idx="937" formatCode="0.00E+00">
                  <c:v>3.8079E-202</c:v>
                </c:pt>
                <c:pt idx="938" formatCode="0.00E+00">
                  <c:v>1.10755E-201</c:v>
                </c:pt>
                <c:pt idx="939" formatCode="0.00E+00">
                  <c:v>1.17404E-201</c:v>
                </c:pt>
                <c:pt idx="940" formatCode="0.00E+00">
                  <c:v>-2.8901100000000001E-202</c:v>
                </c:pt>
                <c:pt idx="941" formatCode="0.00E+00">
                  <c:v>-2.60348E-201</c:v>
                </c:pt>
                <c:pt idx="942" formatCode="0.00E+00">
                  <c:v>-2.4393299999999999E-201</c:v>
                </c:pt>
                <c:pt idx="943" formatCode="0.00E+00">
                  <c:v>3.8450399999999998E-201</c:v>
                </c:pt>
                <c:pt idx="944" formatCode="0.00E+00">
                  <c:v>1.45139E-200</c:v>
                </c:pt>
                <c:pt idx="945" formatCode="0.00E+00">
                  <c:v>1.8704799999999999E-200</c:v>
                </c:pt>
                <c:pt idx="946" formatCode="0.00E+00">
                  <c:v>2.3440100000000001E-201</c:v>
                </c:pt>
                <c:pt idx="947" formatCode="0.00E+00">
                  <c:v>-3.2545599999999999E-200</c:v>
                </c:pt>
                <c:pt idx="948" formatCode="0.00E+00">
                  <c:v>-4.7369100000000001E-200</c:v>
                </c:pt>
                <c:pt idx="949" formatCode="0.00E+00">
                  <c:v>1.4679199999999999E-200</c:v>
                </c:pt>
                <c:pt idx="950" formatCode="0.00E+00">
                  <c:v>1.56937E-199</c:v>
                </c:pt>
                <c:pt idx="951" formatCode="0.00E+00">
                  <c:v>2.5200999999999999E-199</c:v>
                </c:pt>
                <c:pt idx="952" formatCode="0.00E+00">
                  <c:v>6.1460099999999997E-200</c:v>
                </c:pt>
                <c:pt idx="953" formatCode="0.00E+00">
                  <c:v>-5.0080600000000004E-199</c:v>
                </c:pt>
                <c:pt idx="954" formatCode="0.00E+00">
                  <c:v>-1.0411900000000001E-198</c:v>
                </c:pt>
                <c:pt idx="955" formatCode="0.00E+00">
                  <c:v>-7.8895099999999998E-199</c:v>
                </c:pt>
                <c:pt idx="956" formatCode="0.00E+00">
                  <c:v>6.4554899999999998E-199</c:v>
                </c:pt>
                <c:pt idx="957" formatCode="0.00E+00">
                  <c:v>2.02883E-198</c:v>
                </c:pt>
                <c:pt idx="958" formatCode="0.00E+00">
                  <c:v>3.4864E-199</c:v>
                </c:pt>
                <c:pt idx="959" formatCode="0.00E+00">
                  <c:v>-6.3331500000000001E-198</c:v>
                </c:pt>
                <c:pt idx="960" formatCode="0.00E+00">
                  <c:v>-1.4093299999999999E-197</c:v>
                </c:pt>
                <c:pt idx="961" formatCode="0.00E+00">
                  <c:v>-1.22857E-197</c:v>
                </c:pt>
                <c:pt idx="962" formatCode="0.00E+00">
                  <c:v>7.36204E-198</c:v>
                </c:pt>
                <c:pt idx="963" formatCode="0.00E+00">
                  <c:v>3.3238300000000002E-197</c:v>
                </c:pt>
                <c:pt idx="964" formatCode="0.00E+00">
                  <c:v>2.5608300000000001E-197</c:v>
                </c:pt>
                <c:pt idx="965" formatCode="0.00E+00">
                  <c:v>-5.0612200000000001E-197</c:v>
                </c:pt>
                <c:pt idx="966" formatCode="0.00E+00">
                  <c:v>-1.6502399999999999E-196</c:v>
                </c:pt>
                <c:pt idx="967" formatCode="0.00E+00">
                  <c:v>-1.9263699999999999E-196</c:v>
                </c:pt>
                <c:pt idx="968" formatCode="0.00E+00">
                  <c:v>2.2523500000000001E-197</c:v>
                </c:pt>
                <c:pt idx="969" formatCode="0.00E+00">
                  <c:v>4.2499199999999998E-196</c:v>
                </c:pt>
                <c:pt idx="970" formatCode="0.00E+00">
                  <c:v>5.1580700000000002E-196</c:v>
                </c:pt>
                <c:pt idx="971" formatCode="0.00E+00">
                  <c:v>-3.5786400000000002E-196</c:v>
                </c:pt>
                <c:pt idx="972" formatCode="0.00E+00">
                  <c:v>-2.1076999999999998E-195</c:v>
                </c:pt>
                <c:pt idx="973" formatCode="0.00E+00">
                  <c:v>-3.1429300000000001E-195</c:v>
                </c:pt>
                <c:pt idx="974" formatCode="0.00E+00">
                  <c:v>-1.07478E-195</c:v>
                </c:pt>
                <c:pt idx="975" formatCode="0.00E+00">
                  <c:v>4.3718800000000002E-195</c:v>
                </c:pt>
                <c:pt idx="976" formatCode="0.00E+00">
                  <c:v>8.2705300000000005E-195</c:v>
                </c:pt>
                <c:pt idx="977" formatCode="0.00E+00">
                  <c:v>2.2146999999999998E-195</c:v>
                </c:pt>
                <c:pt idx="978" formatCode="0.00E+00">
                  <c:v>-1.6478800000000001E-194</c:v>
                </c:pt>
                <c:pt idx="979" formatCode="0.00E+00">
                  <c:v>-3.1926099999999999E-194</c:v>
                </c:pt>
                <c:pt idx="980" formatCode="0.00E+00">
                  <c:v>-1.40864E-194</c:v>
                </c:pt>
                <c:pt idx="981" formatCode="0.00E+00">
                  <c:v>4.9235499999999997E-194</c:v>
                </c:pt>
                <c:pt idx="982" formatCode="0.00E+00">
                  <c:v>1.1260399999999999E-193</c:v>
                </c:pt>
                <c:pt idx="983" formatCode="0.00E+00">
                  <c:v>6.2966800000000001E-194</c:v>
                </c:pt>
                <c:pt idx="984" formatCode="0.00E+00">
                  <c:v>-1.84143E-193</c:v>
                </c:pt>
                <c:pt idx="985" formatCode="0.00E+00">
                  <c:v>-4.7611300000000001E-193</c:v>
                </c:pt>
                <c:pt idx="986" formatCode="0.00E+00">
                  <c:v>-3.4126900000000001E-193</c:v>
                </c:pt>
                <c:pt idx="987" formatCode="0.00E+00">
                  <c:v>6.2792899999999997E-193</c:v>
                </c:pt>
                <c:pt idx="988" formatCode="0.00E+00">
                  <c:v>1.9192199999999998E-192</c:v>
                </c:pt>
                <c:pt idx="989" formatCode="0.00E+00">
                  <c:v>1.6881499999999999E-192</c:v>
                </c:pt>
                <c:pt idx="990" formatCode="0.00E+00">
                  <c:v>-1.7118799999999999E-192</c:v>
                </c:pt>
                <c:pt idx="991" formatCode="0.00E+00">
                  <c:v>-6.8970399999999996E-192</c:v>
                </c:pt>
                <c:pt idx="992" formatCode="0.00E+00">
                  <c:v>-7.9924399999999996E-192</c:v>
                </c:pt>
                <c:pt idx="993" formatCode="0.00E+00">
                  <c:v>2.1036000000000001E-192</c:v>
                </c:pt>
                <c:pt idx="994" formatCode="0.00E+00">
                  <c:v>2.0636699999999999E-191</c:v>
                </c:pt>
                <c:pt idx="995" formatCode="0.00E+00">
                  <c:v>2.4039499999999999E-191</c:v>
                </c:pt>
                <c:pt idx="996" formatCode="0.00E+00">
                  <c:v>-2.0032300000000001E-191</c:v>
                </c:pt>
                <c:pt idx="997" formatCode="0.00E+00">
                  <c:v>-1.07679E-190</c:v>
                </c:pt>
                <c:pt idx="998" formatCode="0.00E+00">
                  <c:v>-1.5683999999999999E-190</c:v>
                </c:pt>
                <c:pt idx="999" formatCode="0.00E+00">
                  <c:v>-4.6039099999999999E-191</c:v>
                </c:pt>
                <c:pt idx="1000" formatCode="0.00E+00">
                  <c:v>2.3588599999999998E-190</c:v>
                </c:pt>
                <c:pt idx="1001" formatCode="0.00E+00">
                  <c:v>4.5019400000000003E-190</c:v>
                </c:pt>
                <c:pt idx="1002" formatCode="0.00E+00">
                  <c:v>1.9027100000000001E-190</c:v>
                </c:pt>
                <c:pt idx="1003" formatCode="0.00E+00">
                  <c:v>-6.7759300000000002E-190</c:v>
                </c:pt>
                <c:pt idx="1004" formatCode="0.00E+00">
                  <c:v>-1.3653399999999999E-189</c:v>
                </c:pt>
                <c:pt idx="1005" formatCode="0.00E+00">
                  <c:v>-2.6660400000000002E-190</c:v>
                </c:pt>
                <c:pt idx="1006" formatCode="0.00E+00">
                  <c:v>3.35414E-189</c:v>
                </c:pt>
                <c:pt idx="1007" formatCode="0.00E+00">
                  <c:v>7.0130100000000003E-189</c:v>
                </c:pt>
                <c:pt idx="1008" formatCode="0.00E+00">
                  <c:v>5.0162500000000001E-189</c:v>
                </c:pt>
                <c:pt idx="1009" formatCode="0.00E+00">
                  <c:v>-6.32076E-189</c:v>
                </c:pt>
                <c:pt idx="1010" formatCode="0.00E+00">
                  <c:v>-2.00274E-188</c:v>
                </c:pt>
                <c:pt idx="1011" formatCode="0.00E+00">
                  <c:v>-1.74829E-188</c:v>
                </c:pt>
                <c:pt idx="1012" formatCode="0.00E+00">
                  <c:v>1.56567E-188</c:v>
                </c:pt>
                <c:pt idx="1013" formatCode="0.00E+00">
                  <c:v>6.0503899999999994E-188</c:v>
                </c:pt>
                <c:pt idx="1014" formatCode="0.00E+00">
                  <c:v>4.9158599999999999E-188</c:v>
                </c:pt>
                <c:pt idx="1015" formatCode="0.00E+00">
                  <c:v>-8.4735400000000003E-188</c:v>
                </c:pt>
                <c:pt idx="1016" formatCode="0.00E+00">
                  <c:v>-2.9070000000000001E-187</c:v>
                </c:pt>
                <c:pt idx="1017" formatCode="0.00E+00">
                  <c:v>-3.4090100000000001E-187</c:v>
                </c:pt>
                <c:pt idx="1018" formatCode="0.00E+00">
                  <c:v>1.70824E-188</c:v>
                </c:pt>
                <c:pt idx="1019" formatCode="0.00E+00">
                  <c:v>6.6742300000000001E-187</c:v>
                </c:pt>
                <c:pt idx="1020" formatCode="0.00E+00">
                  <c:v>7.83498E-187</c:v>
                </c:pt>
                <c:pt idx="1021" formatCode="0.00E+00">
                  <c:v>-6.7557799999999998E-187</c:v>
                </c:pt>
                <c:pt idx="1022" formatCode="0.00E+00">
                  <c:v>-3.5103199999999999E-186</c:v>
                </c:pt>
                <c:pt idx="1023" formatCode="0.00E+00">
                  <c:v>-5.2510400000000001E-186</c:v>
                </c:pt>
                <c:pt idx="1024" formatCode="0.00E+00">
                  <c:v>-2.3288999999999998E-186</c:v>
                </c:pt>
                <c:pt idx="1025" formatCode="0.00E+00">
                  <c:v>5.6442400000000003E-186</c:v>
                </c:pt>
                <c:pt idx="1026" formatCode="0.00E+00">
                  <c:v>1.0970299999999999E-185</c:v>
                </c:pt>
                <c:pt idx="1027" formatCode="0.00E+00">
                  <c:v>3.6906799999999999E-187</c:v>
                </c:pt>
                <c:pt idx="1028" formatCode="0.00E+00">
                  <c:v>-3.0008000000000001E-185</c:v>
                </c:pt>
                <c:pt idx="1029" formatCode="0.00E+00">
                  <c:v>-5.4892000000000001E-185</c:v>
                </c:pt>
                <c:pt idx="1030" formatCode="0.00E+00">
                  <c:v>-2.4208600000000001E-185</c:v>
                </c:pt>
                <c:pt idx="1031" formatCode="0.00E+00">
                  <c:v>8.5366700000000001E-185</c:v>
                </c:pt>
                <c:pt idx="1032" formatCode="0.00E+00">
                  <c:v>1.90835E-184</c:v>
                </c:pt>
                <c:pt idx="1033" formatCode="0.00E+00">
                  <c:v>1.0805800000000001E-184</c:v>
                </c:pt>
                <c:pt idx="1034" formatCode="0.00E+00">
                  <c:v>-2.7608300000000003E-184</c:v>
                </c:pt>
                <c:pt idx="1035" formatCode="0.00E+00">
                  <c:v>-7.2272299999999997E-184</c:v>
                </c:pt>
                <c:pt idx="1036" formatCode="0.00E+00">
                  <c:v>-6.1182100000000002E-184</c:v>
                </c:pt>
                <c:pt idx="1037" formatCode="0.00E+00">
                  <c:v>5.1131300000000003E-184</c:v>
                </c:pt>
                <c:pt idx="1038" formatCode="0.00E+00">
                  <c:v>2.0280700000000002E-183</c:v>
                </c:pt>
                <c:pt idx="1039" formatCode="0.00E+00">
                  <c:v>1.8396000000000001E-183</c:v>
                </c:pt>
                <c:pt idx="1040" formatCode="0.00E+00">
                  <c:v>-2.2391499999999999E-183</c:v>
                </c:pt>
                <c:pt idx="1041" formatCode="0.00E+00">
                  <c:v>-8.6532699999999993E-183</c:v>
                </c:pt>
                <c:pt idx="1042" formatCode="0.00E+00">
                  <c:v>-9.7944199999999993E-183</c:v>
                </c:pt>
                <c:pt idx="1043" formatCode="0.00E+00">
                  <c:v>2.9797600000000001E-183</c:v>
                </c:pt>
                <c:pt idx="1044" formatCode="0.00E+00">
                  <c:v>2.6456899999999999E-182</c:v>
                </c:pt>
                <c:pt idx="1045" formatCode="0.00E+00">
                  <c:v>3.6475499999999997E-182</c:v>
                </c:pt>
                <c:pt idx="1046" formatCode="0.00E+00">
                  <c:v>5.2211800000000003E-184</c:v>
                </c:pt>
                <c:pt idx="1047" formatCode="0.00E+00">
                  <c:v>-7.9001699999999998E-182</c:v>
                </c:pt>
                <c:pt idx="1048" formatCode="0.00E+00">
                  <c:v>-1.2536300000000001E-181</c:v>
                </c:pt>
                <c:pt idx="1049" formatCode="0.00E+00">
                  <c:v>-2.0705300000000001E-182</c:v>
                </c:pt>
                <c:pt idx="1050" formatCode="0.00E+00">
                  <c:v>2.5132700000000002E-181</c:v>
                </c:pt>
                <c:pt idx="1051" formatCode="0.00E+00">
                  <c:v>4.4501499999999998E-181</c:v>
                </c:pt>
                <c:pt idx="1052" formatCode="0.00E+00">
                  <c:v>1.2629499999999999E-181</c:v>
                </c:pt>
                <c:pt idx="1053" formatCode="0.00E+00">
                  <c:v>-8.4782199999999995E-181</c:v>
                </c:pt>
                <c:pt idx="1054" formatCode="0.00E+00">
                  <c:v>-1.6933100000000001E-180</c:v>
                </c:pt>
                <c:pt idx="1055" formatCode="0.00E+00">
                  <c:v>-8.9592599999999997E-181</c:v>
                </c:pt>
                <c:pt idx="1056" formatCode="0.00E+00">
                  <c:v>2.2104100000000002E-180</c:v>
                </c:pt>
                <c:pt idx="1057" formatCode="0.00E+00">
                  <c:v>5.3189200000000001E-180</c:v>
                </c:pt>
                <c:pt idx="1058" formatCode="0.00E+00">
                  <c:v>2.94815E-180</c:v>
                </c:pt>
                <c:pt idx="1059" formatCode="0.00E+00">
                  <c:v>-8.7443699999999993E-180</c:v>
                </c:pt>
                <c:pt idx="1060" formatCode="0.00E+00">
                  <c:v>-2.2298999999999999E-179</c:v>
                </c:pt>
                <c:pt idx="1061" formatCode="0.00E+00">
                  <c:v>-1.65147E-179</c:v>
                </c:pt>
                <c:pt idx="1062" formatCode="0.00E+00">
                  <c:v>2.4476400000000002E-179</c:v>
                </c:pt>
                <c:pt idx="1063" formatCode="0.00E+00">
                  <c:v>8.0953800000000004E-179</c:v>
                </c:pt>
                <c:pt idx="1064" formatCode="0.00E+00">
                  <c:v>8.9877100000000002E-179</c:v>
                </c:pt>
                <c:pt idx="1065" formatCode="0.00E+00">
                  <c:v>-1.6763799999999999E-179</c:v>
                </c:pt>
                <c:pt idx="1066" formatCode="0.00E+00">
                  <c:v>-1.8932900000000001E-178</c:v>
                </c:pt>
                <c:pt idx="1067" formatCode="0.00E+00">
                  <c:v>-1.62318E-178</c:v>
                </c:pt>
                <c:pt idx="1068" formatCode="0.00E+00">
                  <c:v>3.55947E-178</c:v>
                </c:pt>
                <c:pt idx="1069" formatCode="0.00E+00">
                  <c:v>1.2346499999999999E-177</c:v>
                </c:pt>
                <c:pt idx="1070" formatCode="0.00E+00">
                  <c:v>1.61151E-177</c:v>
                </c:pt>
                <c:pt idx="1071" formatCode="0.00E+00">
                  <c:v>3.4176400000000002E-178</c:v>
                </c:pt>
                <c:pt idx="1072" formatCode="0.00E+00">
                  <c:v>-2.4469900000000001E-177</c:v>
                </c:pt>
                <c:pt idx="1073" formatCode="0.00E+00">
                  <c:v>-3.7365999999999999E-177</c:v>
                </c:pt>
                <c:pt idx="1074" formatCode="0.00E+00">
                  <c:v>1.07519E-177</c:v>
                </c:pt>
                <c:pt idx="1075" formatCode="0.00E+00">
                  <c:v>1.24361E-176</c:v>
                </c:pt>
                <c:pt idx="1076" formatCode="0.00E+00">
                  <c:v>2.03561E-176</c:v>
                </c:pt>
                <c:pt idx="1077" formatCode="0.00E+00">
                  <c:v>7.4472299999999998E-177</c:v>
                </c:pt>
                <c:pt idx="1078" formatCode="0.00E+00">
                  <c:v>-3.1610100000000002E-176</c:v>
                </c:pt>
                <c:pt idx="1079" formatCode="0.00E+00">
                  <c:v>-6.4512000000000003E-176</c:v>
                </c:pt>
                <c:pt idx="1080" formatCode="0.00E+00">
                  <c:v>-2.2751199999999998E-176</c:v>
                </c:pt>
                <c:pt idx="1081" formatCode="0.00E+00">
                  <c:v>1.2960500000000001E-175</c:v>
                </c:pt>
                <c:pt idx="1082" formatCode="0.00E+00">
                  <c:v>2.9262699999999998E-175</c:v>
                </c:pt>
                <c:pt idx="1083" formatCode="0.00E+00">
                  <c:v>2.4018200000000001E-175</c:v>
                </c:pt>
                <c:pt idx="1084" formatCode="0.00E+00">
                  <c:v>-1.6830099999999999E-175</c:v>
                </c:pt>
                <c:pt idx="1085" formatCode="0.00E+00">
                  <c:v>-6.4002700000000001E-175</c:v>
                </c:pt>
                <c:pt idx="1086" formatCode="0.00E+00">
                  <c:v>-2.6431599999999999E-175</c:v>
                </c:pt>
                <c:pt idx="1087" formatCode="0.00E+00">
                  <c:v>1.76364E-174</c:v>
                </c:pt>
                <c:pt idx="1088" formatCode="0.00E+00">
                  <c:v>4.5538099999999997E-174</c:v>
                </c:pt>
                <c:pt idx="1089" formatCode="0.00E+00">
                  <c:v>4.9878599999999999E-174</c:v>
                </c:pt>
                <c:pt idx="1090" formatCode="0.00E+00">
                  <c:v>1.14467E-175</c:v>
                </c:pt>
                <c:pt idx="1091" formatCode="0.00E+00">
                  <c:v>-7.7452800000000002E-174</c:v>
                </c:pt>
                <c:pt idx="1092" formatCode="0.00E+00">
                  <c:v>-8.4373299999999999E-174</c:v>
                </c:pt>
                <c:pt idx="1093" formatCode="0.00E+00">
                  <c:v>8.1608100000000005E-174</c:v>
                </c:pt>
                <c:pt idx="1094" formatCode="0.00E+00">
                  <c:v>3.6461799999999997E-173</c:v>
                </c:pt>
                <c:pt idx="1095" formatCode="0.00E+00">
                  <c:v>4.2573999999999999E-173</c:v>
                </c:pt>
                <c:pt idx="1096" formatCode="0.00E+00">
                  <c:v>-2.0325699999999999E-173</c:v>
                </c:pt>
                <c:pt idx="1097" formatCode="0.00E+00">
                  <c:v>-1.4666800000000001E-172</c:v>
                </c:pt>
                <c:pt idx="1098" formatCode="0.00E+00">
                  <c:v>-2.1337800000000001E-172</c:v>
                </c:pt>
                <c:pt idx="1099" formatCode="0.00E+00">
                  <c:v>-5.2090500000000002E-173</c:v>
                </c:pt>
                <c:pt idx="1100" formatCode="0.00E+00">
                  <c:v>3.3889100000000001E-172</c:v>
                </c:pt>
                <c:pt idx="1101" formatCode="0.00E+00">
                  <c:v>6.2321299999999997E-172</c:v>
                </c:pt>
                <c:pt idx="1102" formatCode="0.00E+00">
                  <c:v>1.8497800000000001E-172</c:v>
                </c:pt>
                <c:pt idx="1103" formatCode="0.00E+00">
                  <c:v>-1.2211700000000001E-171</c:v>
                </c:pt>
                <c:pt idx="1104" formatCode="0.00E+00">
                  <c:v>-2.3951500000000002E-171</c:v>
                </c:pt>
                <c:pt idx="1105" formatCode="0.00E+00">
                  <c:v>-7.0571399999999996E-172</c:v>
                </c:pt>
                <c:pt idx="1106" formatCode="0.00E+00">
                  <c:v>5.3020500000000003E-171</c:v>
                </c:pt>
                <c:pt idx="1107" formatCode="0.00E+00">
                  <c:v>1.05486E-170</c:v>
                </c:pt>
                <c:pt idx="1108" formatCode="0.00E+00">
                  <c:v>2.1595299999999999E-171</c:v>
                </c:pt>
                <c:pt idx="1109" formatCode="0.00E+00">
                  <c:v>-2.7619699999999999E-170</c:v>
                </c:pt>
                <c:pt idx="1110" formatCode="0.00E+00">
                  <c:v>-6.2770200000000002E-170</c:v>
                </c:pt>
                <c:pt idx="1111" formatCode="0.00E+00">
                  <c:v>-6.2654700000000003E-170</c:v>
                </c:pt>
                <c:pt idx="1112" formatCode="0.00E+00">
                  <c:v>4.9864799999999997E-171</c:v>
                </c:pt>
                <c:pt idx="1113" formatCode="0.00E+00">
                  <c:v>1.00626E-169</c:v>
                </c:pt>
                <c:pt idx="1114" formatCode="0.00E+00">
                  <c:v>9.0670699999999996E-170</c:v>
                </c:pt>
                <c:pt idx="1115" formatCode="0.00E+00">
                  <c:v>-1.4578599999999999E-169</c:v>
                </c:pt>
                <c:pt idx="1116" formatCode="0.00E+00">
                  <c:v>-5.11742E-169</c:v>
                </c:pt>
                <c:pt idx="1117" formatCode="0.00E+00">
                  <c:v>-5.6960200000000003E-169</c:v>
                </c:pt>
                <c:pt idx="1118" formatCode="0.00E+00">
                  <c:v>1.8013100000000001E-169</c:v>
                </c:pt>
                <c:pt idx="1119" formatCode="0.00E+00">
                  <c:v>1.5445400000000001E-168</c:v>
                </c:pt>
                <c:pt idx="1120" formatCode="0.00E+00">
                  <c:v>2.1368000000000001E-168</c:v>
                </c:pt>
                <c:pt idx="1121" formatCode="0.00E+00">
                  <c:v>8.2913299999999996E-170</c:v>
                </c:pt>
                <c:pt idx="1122" formatCode="0.00E+00">
                  <c:v>-4.45238E-168</c:v>
                </c:pt>
                <c:pt idx="1123" formatCode="0.00E+00">
                  <c:v>-6.7228300000000003E-168</c:v>
                </c:pt>
                <c:pt idx="1124" formatCode="0.00E+00">
                  <c:v>1.7334E-169</c:v>
                </c:pt>
                <c:pt idx="1125" formatCode="0.00E+00">
                  <c:v>1.6725699999999999E-167</c:v>
                </c:pt>
                <c:pt idx="1126" formatCode="0.00E+00">
                  <c:v>2.6706200000000001E-167</c:v>
                </c:pt>
                <c:pt idx="1127" formatCode="0.00E+00">
                  <c:v>2.7075099999999998E-168</c:v>
                </c:pt>
                <c:pt idx="1128" formatCode="0.00E+00">
                  <c:v>-6.2289300000000002E-167</c:v>
                </c:pt>
                <c:pt idx="1129" formatCode="0.00E+00">
                  <c:v>-1.15323E-166</c:v>
                </c:pt>
                <c:pt idx="1130" formatCode="0.00E+00">
                  <c:v>-5.1429900000000003E-167</c:v>
                </c:pt>
                <c:pt idx="1131" formatCode="0.00E+00">
                  <c:v>1.76999E-166</c:v>
                </c:pt>
                <c:pt idx="1132" formatCode="0.00E+00">
                  <c:v>4.1249900000000001E-166</c:v>
                </c:pt>
                <c:pt idx="1133" formatCode="0.00E+00">
                  <c:v>2.7378300000000003E-166</c:v>
                </c:pt>
                <c:pt idx="1134" formatCode="0.00E+00">
                  <c:v>-5.0827199999999999E-166</c:v>
                </c:pt>
                <c:pt idx="1135" formatCode="0.00E+00">
                  <c:v>-1.47934E-165</c:v>
                </c:pt>
                <c:pt idx="1136" formatCode="0.00E+00">
                  <c:v>-1.38744E-165</c:v>
                </c:pt>
                <c:pt idx="1137" formatCode="0.00E+00">
                  <c:v>7.8334299999999996E-166</c:v>
                </c:pt>
                <c:pt idx="1138" formatCode="0.00E+00">
                  <c:v>3.7536399999999999E-165</c:v>
                </c:pt>
                <c:pt idx="1139" formatCode="0.00E+00">
                  <c:v>2.9167499999999999E-165</c:v>
                </c:pt>
                <c:pt idx="1140" formatCode="0.00E+00">
                  <c:v>-6.2521E-165</c:v>
                </c:pt>
                <c:pt idx="1141" formatCode="0.00E+00">
                  <c:v>-2.03038E-164</c:v>
                </c:pt>
                <c:pt idx="1142" formatCode="0.00E+00">
                  <c:v>-2.2142500000000001E-164</c:v>
                </c:pt>
                <c:pt idx="1143" formatCode="0.00E+00">
                  <c:v>9.5649099999999994E-165</c:v>
                </c:pt>
                <c:pt idx="1144" formatCode="0.00E+00">
                  <c:v>6.7800999999999997E-164</c:v>
                </c:pt>
                <c:pt idx="1145" formatCode="0.00E+00">
                  <c:v>8.9831899999999994E-164</c:v>
                </c:pt>
                <c:pt idx="1146" formatCode="0.00E+00">
                  <c:v>-7.3616700000000001E-165</c:v>
                </c:pt>
                <c:pt idx="1147" formatCode="0.00E+00">
                  <c:v>-2.14409E-163</c:v>
                </c:pt>
                <c:pt idx="1148" formatCode="0.00E+00">
                  <c:v>-3.22801E-163</c:v>
                </c:pt>
                <c:pt idx="1149" formatCode="0.00E+00">
                  <c:v>-2.54201E-164</c:v>
                </c:pt>
                <c:pt idx="1150" formatCode="0.00E+00">
                  <c:v>7.0178999999999999E-163</c:v>
                </c:pt>
                <c:pt idx="1151" formatCode="0.00E+00">
                  <c:v>1.2532699999999999E-162</c:v>
                </c:pt>
                <c:pt idx="1152" formatCode="0.00E+00">
                  <c:v>5.8916500000000004E-163</c:v>
                </c:pt>
                <c:pt idx="1153" formatCode="0.00E+00">
                  <c:v>-1.63213E-162</c:v>
                </c:pt>
                <c:pt idx="1154" formatCode="0.00E+00">
                  <c:v>-3.6577800000000002E-162</c:v>
                </c:pt>
                <c:pt idx="1155" formatCode="0.00E+00">
                  <c:v>-2.1001100000000001E-162</c:v>
                </c:pt>
                <c:pt idx="1156" formatCode="0.00E+00">
                  <c:v>4.6131300000000003E-162</c:v>
                </c:pt>
                <c:pt idx="1157" formatCode="0.00E+00">
                  <c:v>1.11297E-161</c:v>
                </c:pt>
                <c:pt idx="1158" formatCode="0.00E+00">
                  <c:v>4.8489899999999997E-162</c:v>
                </c:pt>
                <c:pt idx="1159" formatCode="0.00E+00">
                  <c:v>-2.20629E-161</c:v>
                </c:pt>
                <c:pt idx="1160" formatCode="0.00E+00">
                  <c:v>-5.39891E-161</c:v>
                </c:pt>
                <c:pt idx="1161" formatCode="0.00E+00">
                  <c:v>-4.7660200000000001E-161</c:v>
                </c:pt>
                <c:pt idx="1162" formatCode="0.00E+00">
                  <c:v>3.16985E-161</c:v>
                </c:pt>
                <c:pt idx="1163" formatCode="0.00E+00">
                  <c:v>1.4106199999999999E-160</c:v>
                </c:pt>
                <c:pt idx="1164" formatCode="0.00E+00">
                  <c:v>1.2766899999999999E-160</c:v>
                </c:pt>
                <c:pt idx="1165" formatCode="0.00E+00">
                  <c:v>-1.5732599999999999E-160</c:v>
                </c:pt>
                <c:pt idx="1166" formatCode="0.00E+00">
                  <c:v>-5.9654899999999998E-160</c:v>
                </c:pt>
                <c:pt idx="1167" formatCode="0.00E+00">
                  <c:v>-6.72094E-160</c:v>
                </c:pt>
                <c:pt idx="1168" formatCode="0.00E+00">
                  <c:v>1.7490900000000001E-160</c:v>
                </c:pt>
                <c:pt idx="1169" formatCode="0.00E+00">
                  <c:v>1.70005E-159</c:v>
                </c:pt>
                <c:pt idx="1170" formatCode="0.00E+00">
                  <c:v>2.16048E-159</c:v>
                </c:pt>
                <c:pt idx="1171" formatCode="0.00E+00">
                  <c:v>-7.2784999999999996E-160</c:v>
                </c:pt>
                <c:pt idx="1172" formatCode="0.00E+00">
                  <c:v>-6.6745200000000003E-159</c:v>
                </c:pt>
                <c:pt idx="1173" formatCode="0.00E+00">
                  <c:v>-1.04099E-158</c:v>
                </c:pt>
                <c:pt idx="1174" formatCode="0.00E+00">
                  <c:v>-3.7669999999999999E-159</c:v>
                </c:pt>
                <c:pt idx="1175" formatCode="0.00E+00">
                  <c:v>1.4593600000000001E-158</c:v>
                </c:pt>
                <c:pt idx="1176" formatCode="0.00E+00">
                  <c:v>2.7762099999999998E-158</c:v>
                </c:pt>
                <c:pt idx="1177" formatCode="0.00E+00">
                  <c:v>7.6053599999999998E-159</c:v>
                </c:pt>
                <c:pt idx="1178" formatCode="0.00E+00">
                  <c:v>-5.39221E-158</c:v>
                </c:pt>
                <c:pt idx="1179" formatCode="0.00E+00">
                  <c:v>-9.8684399999999996E-158</c:v>
                </c:pt>
                <c:pt idx="1180" formatCode="0.00E+00">
                  <c:v>-7.6970900000000003E-159</c:v>
                </c:pt>
                <c:pt idx="1181" formatCode="0.00E+00">
                  <c:v>2.7351800000000001E-157</c:v>
                </c:pt>
                <c:pt idx="1182" formatCode="0.00E+00">
                  <c:v>5.6325800000000003E-157</c:v>
                </c:pt>
                <c:pt idx="1183" formatCode="0.00E+00">
                  <c:v>4.20651E-157</c:v>
                </c:pt>
                <c:pt idx="1184" formatCode="0.00E+00">
                  <c:v>-4.7145999999999997E-157</c:v>
                </c:pt>
                <c:pt idx="1185" formatCode="0.00E+00">
                  <c:v>-1.54794E-156</c:v>
                </c:pt>
                <c:pt idx="1186" formatCode="0.00E+00">
                  <c:v>-1.16883E-156</c:v>
                </c:pt>
                <c:pt idx="1187" formatCode="0.00E+00">
                  <c:v>1.9600200000000001E-156</c:v>
                </c:pt>
                <c:pt idx="1188" formatCode="0.00E+00">
                  <c:v>6.1685099999999999E-156</c:v>
                </c:pt>
                <c:pt idx="1189" formatCode="0.00E+00">
                  <c:v>5.7742899999999998E-156</c:v>
                </c:pt>
                <c:pt idx="1190" formatCode="0.00E+00">
                  <c:v>-4.4626400000000001E-156</c:v>
                </c:pt>
                <c:pt idx="1191" formatCode="0.00E+00">
                  <c:v>-2.0438600000000002E-155</c:v>
                </c:pt>
                <c:pt idx="1192" formatCode="0.00E+00">
                  <c:v>-2.2283499999999999E-155</c:v>
                </c:pt>
                <c:pt idx="1193" formatCode="0.00E+00">
                  <c:v>1.48296E-155</c:v>
                </c:pt>
                <c:pt idx="1194" formatCode="0.00E+00">
                  <c:v>8.2661800000000007E-155</c:v>
                </c:pt>
                <c:pt idx="1195" formatCode="0.00E+00">
                  <c:v>1.0801299999999999E-154</c:v>
                </c:pt>
                <c:pt idx="1196" formatCode="0.00E+00">
                  <c:v>-8.1575800000000004E-156</c:v>
                </c:pt>
                <c:pt idx="1197" formatCode="0.00E+00">
                  <c:v>-2.51907E-154</c:v>
                </c:pt>
                <c:pt idx="1198" formatCode="0.00E+00">
                  <c:v>-3.1553499999999999E-154</c:v>
                </c:pt>
                <c:pt idx="1199" formatCode="0.00E+00">
                  <c:v>2.6468000000000002E-154</c:v>
                </c:pt>
                <c:pt idx="1200" formatCode="0.00E+00">
                  <c:v>1.5051400000000001E-153</c:v>
                </c:pt>
                <c:pt idx="1201" formatCode="0.00E+00">
                  <c:v>2.37706E-153</c:v>
                </c:pt>
                <c:pt idx="1202" formatCode="0.00E+00">
                  <c:v>1.15814E-153</c:v>
                </c:pt>
                <c:pt idx="1203" formatCode="0.00E+00">
                  <c:v>-2.6077399999999999E-153</c:v>
                </c:pt>
                <c:pt idx="1204" formatCode="0.00E+00">
                  <c:v>-6.0699500000000003E-153</c:v>
                </c:pt>
                <c:pt idx="1205" formatCode="0.00E+00">
                  <c:v>-3.9507800000000002E-153</c:v>
                </c:pt>
                <c:pt idx="1206" formatCode="0.00E+00">
                  <c:v>6.3085400000000004E-153</c:v>
                </c:pt>
                <c:pt idx="1207" formatCode="0.00E+00">
                  <c:v>1.63708E-152</c:v>
                </c:pt>
                <c:pt idx="1208" formatCode="0.00E+00">
                  <c:v>6.8273800000000003E-153</c:v>
                </c:pt>
                <c:pt idx="1209" formatCode="0.00E+00">
                  <c:v>-3.4826499999999999E-152</c:v>
                </c:pt>
                <c:pt idx="1210" formatCode="0.00E+00">
                  <c:v>-8.2858599999999994E-152</c:v>
                </c:pt>
                <c:pt idx="1211" formatCode="0.00E+00">
                  <c:v>-6.1225099999999998E-152</c:v>
                </c:pt>
                <c:pt idx="1212" formatCode="0.00E+00">
                  <c:v>9.5198100000000002E-152</c:v>
                </c:pt>
                <c:pt idx="1213" formatCode="0.00E+00">
                  <c:v>3.09981E-151</c:v>
                </c:pt>
                <c:pt idx="1214" formatCode="0.00E+00">
                  <c:v>3.1187200000000002E-151</c:v>
                </c:pt>
                <c:pt idx="1215" formatCode="0.00E+00">
                  <c:v>-1.65699E-151</c:v>
                </c:pt>
                <c:pt idx="1216" formatCode="0.00E+00">
                  <c:v>-9.0444000000000001E-151</c:v>
                </c:pt>
                <c:pt idx="1217" formatCode="0.00E+00">
                  <c:v>-8.7567899999999994E-151</c:v>
                </c:pt>
                <c:pt idx="1218" formatCode="0.00E+00">
                  <c:v>1.02564E-150</c:v>
                </c:pt>
                <c:pt idx="1219" formatCode="0.00E+00">
                  <c:v>4.2665800000000002E-150</c:v>
                </c:pt>
                <c:pt idx="1220" formatCode="0.00E+00">
                  <c:v>5.6806300000000001E-150</c:v>
                </c:pt>
                <c:pt idx="1221" formatCode="0.00E+00">
                  <c:v>1.33323E-150</c:v>
                </c:pt>
                <c:pt idx="1222" formatCode="0.00E+00">
                  <c:v>-8.2352500000000005E-150</c:v>
                </c:pt>
                <c:pt idx="1223" formatCode="0.00E+00">
                  <c:v>-1.42326E-149</c:v>
                </c:pt>
                <c:pt idx="1224" formatCode="0.00E+00">
                  <c:v>-5.08874E-150</c:v>
                </c:pt>
                <c:pt idx="1225" formatCode="0.00E+00">
                  <c:v>1.96304E-149</c:v>
                </c:pt>
                <c:pt idx="1226" formatCode="0.00E+00">
                  <c:v>3.3542499999999998E-149</c:v>
                </c:pt>
                <c:pt idx="1227" formatCode="0.00E+00">
                  <c:v>-1.3051200000000001E-149</c:v>
                </c:pt>
                <c:pt idx="1228" formatCode="0.00E+00">
                  <c:v>-1.3755200000000001E-148</c:v>
                </c:pt>
                <c:pt idx="1229" formatCode="0.00E+00">
                  <c:v>-2.4647400000000001E-148</c:v>
                </c:pt>
                <c:pt idx="1230" formatCode="0.00E+00">
                  <c:v>-1.53794E-148</c:v>
                </c:pt>
                <c:pt idx="1231" formatCode="0.00E+00">
                  <c:v>2.2825099999999999E-148</c:v>
                </c:pt>
                <c:pt idx="1232" formatCode="0.00E+00">
                  <c:v>5.9167000000000003E-148</c:v>
                </c:pt>
                <c:pt idx="1233" formatCode="0.00E+00">
                  <c:v>2.00059E-148</c:v>
                </c:pt>
                <c:pt idx="1234" formatCode="0.00E+00">
                  <c:v>-1.4024200000000001E-147</c:v>
                </c:pt>
                <c:pt idx="1235" formatCode="0.00E+00">
                  <c:v>-3.29738E-147</c:v>
                </c:pt>
                <c:pt idx="1236" formatCode="0.00E+00">
                  <c:v>-3.1121000000000002E-147</c:v>
                </c:pt>
                <c:pt idx="1237" formatCode="0.00E+00">
                  <c:v>1.11711E-147</c:v>
                </c:pt>
                <c:pt idx="1238" formatCode="0.00E+00">
                  <c:v>6.9791999999999997E-147</c:v>
                </c:pt>
                <c:pt idx="1239" formatCode="0.00E+00">
                  <c:v>6.0046500000000002E-147</c:v>
                </c:pt>
                <c:pt idx="1240" formatCode="0.00E+00">
                  <c:v>-9.7292600000000003E-147</c:v>
                </c:pt>
                <c:pt idx="1241" formatCode="0.00E+00">
                  <c:v>-3.3993499999999999E-146</c:v>
                </c:pt>
                <c:pt idx="1242" formatCode="0.00E+00">
                  <c:v>-3.5769099999999999E-146</c:v>
                </c:pt>
                <c:pt idx="1243" formatCode="0.00E+00">
                  <c:v>2.0843999999999999E-146</c:v>
                </c:pt>
                <c:pt idx="1244" formatCode="0.00E+00">
                  <c:v>1.2089599999999999E-145</c:v>
                </c:pt>
                <c:pt idx="1245" formatCode="0.00E+00">
                  <c:v>1.57799E-145</c:v>
                </c:pt>
                <c:pt idx="1246" formatCode="0.00E+00">
                  <c:v>-4.96085E-148</c:v>
                </c:pt>
                <c:pt idx="1247" formatCode="0.00E+00">
                  <c:v>-3.2801400000000003E-145</c:v>
                </c:pt>
                <c:pt idx="1248" formatCode="0.00E+00">
                  <c:v>-4.5843199999999999E-145</c:v>
                </c:pt>
                <c:pt idx="1249" formatCode="0.00E+00">
                  <c:v>1.6211299999999998E-145</c:v>
                </c:pt>
                <c:pt idx="1250" formatCode="0.00E+00">
                  <c:v>1.5778E-144</c:v>
                </c:pt>
                <c:pt idx="1251" formatCode="0.00E+00">
                  <c:v>2.6587000000000003E-144</c:v>
                </c:pt>
                <c:pt idx="1252" formatCode="0.00E+00">
                  <c:v>1.5518500000000001E-144</c:v>
                </c:pt>
                <c:pt idx="1253" formatCode="0.00E+00">
                  <c:v>-2.3084800000000001E-144</c:v>
                </c:pt>
                <c:pt idx="1254" formatCode="0.00E+00">
                  <c:v>-5.2264700000000001E-144</c:v>
                </c:pt>
                <c:pt idx="1255" formatCode="0.00E+00">
                  <c:v>-5.5710500000000004E-146</c:v>
                </c:pt>
                <c:pt idx="1256" formatCode="0.00E+00">
                  <c:v>1.6095500000000001E-143</c:v>
                </c:pt>
                <c:pt idx="1257" formatCode="0.00E+00">
                  <c:v>3.2249E-143</c:v>
                </c:pt>
                <c:pt idx="1258" formatCode="0.00E+00">
                  <c:v>2.0919499999999999E-143</c:v>
                </c:pt>
                <c:pt idx="1259" formatCode="0.00E+00">
                  <c:v>-3.8723400000000001E-143</c:v>
                </c:pt>
                <c:pt idx="1260" formatCode="0.00E+00">
                  <c:v>-1.1207099999999999E-142</c:v>
                </c:pt>
                <c:pt idx="1261" formatCode="0.00E+00">
                  <c:v>-9.8714600000000006E-143</c:v>
                </c:pt>
                <c:pt idx="1262" formatCode="0.00E+00">
                  <c:v>8.2900999999999993E-143</c:v>
                </c:pt>
                <c:pt idx="1263" formatCode="0.00E+00">
                  <c:v>3.2482400000000001E-142</c:v>
                </c:pt>
                <c:pt idx="1264" formatCode="0.00E+00">
                  <c:v>2.4059499999999999E-142</c:v>
                </c:pt>
                <c:pt idx="1265" formatCode="0.00E+00">
                  <c:v>-5.2777999999999997E-142</c:v>
                </c:pt>
                <c:pt idx="1266" formatCode="0.00E+00">
                  <c:v>-1.6784000000000001E-141</c:v>
                </c:pt>
                <c:pt idx="1267" formatCode="0.00E+00">
                  <c:v>-1.82654E-141</c:v>
                </c:pt>
                <c:pt idx="1268" formatCode="0.00E+00">
                  <c:v>6.9381200000000006E-142</c:v>
                </c:pt>
                <c:pt idx="1269" formatCode="0.00E+00">
                  <c:v>5.2974599999999995E-141</c:v>
                </c:pt>
                <c:pt idx="1270" formatCode="0.00E+00">
                  <c:v>7.4510200000000001E-141</c:v>
                </c:pt>
                <c:pt idx="1271" formatCode="0.00E+00">
                  <c:v>1.65251E-141</c:v>
                </c:pt>
                <c:pt idx="1272" formatCode="0.00E+00">
                  <c:v>-1.1239900000000001E-140</c:v>
                </c:pt>
                <c:pt idx="1273" formatCode="0.00E+00">
                  <c:v>-1.77854E-140</c:v>
                </c:pt>
                <c:pt idx="1274" formatCode="0.00E+00">
                  <c:v>1.8705699999999999E-141</c:v>
                </c:pt>
                <c:pt idx="1275" formatCode="0.00E+00">
                  <c:v>4.9553600000000002E-140</c:v>
                </c:pt>
                <c:pt idx="1276" formatCode="0.00E+00">
                  <c:v>8.3031299999999999E-140</c:v>
                </c:pt>
                <c:pt idx="1277" formatCode="0.00E+00">
                  <c:v>2.3851699999999998E-140</c:v>
                </c:pt>
                <c:pt idx="1278" formatCode="0.00E+00">
                  <c:v>-1.5676699999999999E-139</c:v>
                </c:pt>
                <c:pt idx="1279" formatCode="0.00E+00">
                  <c:v>-3.30322E-139</c:v>
                </c:pt>
                <c:pt idx="1280" formatCode="0.00E+00">
                  <c:v>-2.4995600000000001E-139</c:v>
                </c:pt>
                <c:pt idx="1281" formatCode="0.00E+00">
                  <c:v>2.01219E-139</c:v>
                </c:pt>
                <c:pt idx="1282" formatCode="0.00E+00">
                  <c:v>6.3140000000000001E-139</c:v>
                </c:pt>
                <c:pt idx="1283" formatCode="0.00E+00">
                  <c:v>1.11623E-139</c:v>
                </c:pt>
                <c:pt idx="1284" formatCode="0.00E+00">
                  <c:v>-1.9246199999999999E-138</c:v>
                </c:pt>
                <c:pt idx="1285" formatCode="0.00E+00">
                  <c:v>-4.2505699999999999E-138</c:v>
                </c:pt>
                <c:pt idx="1286" formatCode="0.00E+00">
                  <c:v>-3.32234E-138</c:v>
                </c:pt>
                <c:pt idx="1287" formatCode="0.00E+00">
                  <c:v>4.1949799999999997E-138</c:v>
                </c:pt>
                <c:pt idx="1288" formatCode="0.00E+00">
                  <c:v>1.4429800000000001E-137</c:v>
                </c:pt>
                <c:pt idx="1289" formatCode="0.00E+00">
                  <c:v>1.2911099999999999E-137</c:v>
                </c:pt>
                <c:pt idx="1290" formatCode="0.00E+00">
                  <c:v>-1.4170600000000001E-137</c:v>
                </c:pt>
                <c:pt idx="1291" formatCode="0.00E+00">
                  <c:v>-5.6214799999999999E-137</c:v>
                </c:pt>
                <c:pt idx="1292" formatCode="0.00E+00">
                  <c:v>-6.1654999999999999E-137</c:v>
                </c:pt>
                <c:pt idx="1293" formatCode="0.00E+00">
                  <c:v>2.9784199999999999E-137</c:v>
                </c:pt>
                <c:pt idx="1294" formatCode="0.00E+00">
                  <c:v>1.9625500000000002E-136</c:v>
                </c:pt>
                <c:pt idx="1295" formatCode="0.00E+00">
                  <c:v>2.7933599999999998E-136</c:v>
                </c:pt>
                <c:pt idx="1296" formatCode="0.00E+00">
                  <c:v>9.2947100000000004E-137</c:v>
                </c:pt>
                <c:pt idx="1297" formatCode="0.00E+00">
                  <c:v>-3.26639E-136</c:v>
                </c:pt>
                <c:pt idx="1298" formatCode="0.00E+00">
                  <c:v>-4.9522900000000002E-136</c:v>
                </c:pt>
                <c:pt idx="1299" formatCode="0.00E+00">
                  <c:v>2.8514799999999998E-136</c:v>
                </c:pt>
                <c:pt idx="1300" formatCode="0.00E+00">
                  <c:v>2.05049E-135</c:v>
                </c:pt>
                <c:pt idx="1301" formatCode="0.00E+00">
                  <c:v>3.23911E-135</c:v>
                </c:pt>
                <c:pt idx="1302" formatCode="0.00E+00">
                  <c:v>1.01525E-135</c:v>
                </c:pt>
                <c:pt idx="1303" formatCode="0.00E+00">
                  <c:v>-5.6047499999999996E-135</c:v>
                </c:pt>
                <c:pt idx="1304" formatCode="0.00E+00">
                  <c:v>-1.1600400000000001E-134</c:v>
                </c:pt>
                <c:pt idx="1305" formatCode="0.00E+00">
                  <c:v>-7.4578199999999998E-135</c:v>
                </c:pt>
                <c:pt idx="1306" formatCode="0.00E+00">
                  <c:v>1.09095E-134</c:v>
                </c:pt>
                <c:pt idx="1307" formatCode="0.00E+00">
                  <c:v>2.8444100000000002E-134</c:v>
                </c:pt>
                <c:pt idx="1308" formatCode="0.00E+00">
                  <c:v>1.01299E-134</c:v>
                </c:pt>
                <c:pt idx="1309" formatCode="0.00E+00">
                  <c:v>-6.5636400000000003E-134</c:v>
                </c:pt>
                <c:pt idx="1310" formatCode="0.00E+00">
                  <c:v>-1.5113200000000001E-133</c:v>
                </c:pt>
                <c:pt idx="1311" formatCode="0.00E+00">
                  <c:v>-1.1282000000000001E-133</c:v>
                </c:pt>
                <c:pt idx="1312" formatCode="0.00E+00">
                  <c:v>1.6849299999999999E-133</c:v>
                </c:pt>
                <c:pt idx="1313" formatCode="0.00E+00">
                  <c:v>5.4756999999999999E-133</c:v>
                </c:pt>
                <c:pt idx="1314" formatCode="0.00E+00">
                  <c:v>5.1674399999999999E-133</c:v>
                </c:pt>
                <c:pt idx="1315" formatCode="0.00E+00">
                  <c:v>-3.7245599999999999E-133</c:v>
                </c:pt>
                <c:pt idx="1316" formatCode="0.00E+00">
                  <c:v>-1.7451000000000001E-132</c:v>
                </c:pt>
                <c:pt idx="1317" formatCode="0.00E+00">
                  <c:v>-1.9165299999999999E-132</c:v>
                </c:pt>
                <c:pt idx="1318" formatCode="0.00E+00">
                  <c:v>1.02787E-132</c:v>
                </c:pt>
                <c:pt idx="1319" formatCode="0.00E+00">
                  <c:v>6.3369599999999999E-132</c:v>
                </c:pt>
                <c:pt idx="1320" formatCode="0.00E+00">
                  <c:v>8.7926299999999999E-132</c:v>
                </c:pt>
                <c:pt idx="1321" formatCode="0.00E+00">
                  <c:v>1.32821E-132</c:v>
                </c:pt>
                <c:pt idx="1322" formatCode="0.00E+00">
                  <c:v>-1.55549E-131</c:v>
                </c:pt>
                <c:pt idx="1323" formatCode="0.00E+00">
                  <c:v>-2.4668700000000002E-131</c:v>
                </c:pt>
                <c:pt idx="1324" formatCode="0.00E+00">
                  <c:v>-4.0737799999999996E-133</c:v>
                </c:pt>
                <c:pt idx="1325" formatCode="0.00E+00">
                  <c:v>5.9913199999999996E-131</c:v>
                </c:pt>
                <c:pt idx="1326" formatCode="0.00E+00">
                  <c:v>9.8014800000000007E-131</c:v>
                </c:pt>
                <c:pt idx="1327" formatCode="0.00E+00">
                  <c:v>6.3024400000000004E-132</c:v>
                </c:pt>
                <c:pt idx="1328" formatCode="0.00E+00">
                  <c:v>-2.5039800000000002E-130</c:v>
                </c:pt>
                <c:pt idx="1329" formatCode="0.00E+00">
                  <c:v>-4.7718999999999997E-130</c:v>
                </c:pt>
                <c:pt idx="1330" formatCode="0.00E+00">
                  <c:v>-2.88979E-130</c:v>
                </c:pt>
                <c:pt idx="1331" formatCode="0.00E+00">
                  <c:v>5.0597799999999996E-130</c:v>
                </c:pt>
                <c:pt idx="1332" formatCode="0.00E+00">
                  <c:v>1.28882E-129</c:v>
                </c:pt>
                <c:pt idx="1333" formatCode="0.00E+00">
                  <c:v>6.4793500000000002E-130</c:v>
                </c:pt>
                <c:pt idx="1334" formatCode="0.00E+00">
                  <c:v>-2.2537600000000001E-129</c:v>
                </c:pt>
                <c:pt idx="1335" formatCode="0.00E+00">
                  <c:v>-5.4337900000000002E-129</c:v>
                </c:pt>
                <c:pt idx="1336" formatCode="0.00E+00">
                  <c:v>-3.2679400000000001E-129</c:v>
                </c:pt>
                <c:pt idx="1337" formatCode="0.00E+00">
                  <c:v>8.5795299999999997E-129</c:v>
                </c:pt>
                <c:pt idx="1338" formatCode="0.00E+00">
                  <c:v>2.4465800000000002E-128</c:v>
                </c:pt>
                <c:pt idx="1339" formatCode="0.00E+00">
                  <c:v>2.4993999999999998E-128</c:v>
                </c:pt>
                <c:pt idx="1340" formatCode="0.00E+00">
                  <c:v>-9.5734899999999999E-129</c:v>
                </c:pt>
                <c:pt idx="1341" formatCode="0.00E+00">
                  <c:v>-6.6431399999999995E-128</c:v>
                </c:pt>
                <c:pt idx="1342" formatCode="0.00E+00">
                  <c:v>-8.1901599999999996E-128</c:v>
                </c:pt>
                <c:pt idx="1343" formatCode="0.00E+00">
                  <c:v>1.6783800000000001E-128</c:v>
                </c:pt>
                <c:pt idx="1344" formatCode="0.00E+00">
                  <c:v>1.98502E-127</c:v>
                </c:pt>
                <c:pt idx="1345" formatCode="0.00E+00">
                  <c:v>2.23609E-127</c:v>
                </c:pt>
                <c:pt idx="1346" formatCode="0.00E+00">
                  <c:v>-2.0926400000000001E-127</c:v>
                </c:pt>
                <c:pt idx="1347" formatCode="0.00E+00">
                  <c:v>-1.0398399999999999E-126</c:v>
                </c:pt>
                <c:pt idx="1348" formatCode="0.00E+00">
                  <c:v>-1.47092E-126</c:v>
                </c:pt>
                <c:pt idx="1349" formatCode="0.00E+00">
                  <c:v>-2.9433800000000001E-127</c:v>
                </c:pt>
                <c:pt idx="1350" formatCode="0.00E+00">
                  <c:v>2.6124300000000001E-126</c:v>
                </c:pt>
                <c:pt idx="1351" formatCode="0.00E+00">
                  <c:v>4.9251099999999999E-126</c:v>
                </c:pt>
                <c:pt idx="1352" formatCode="0.00E+00">
                  <c:v>2.3251000000000002E-126</c:v>
                </c:pt>
                <c:pt idx="1353" formatCode="0.00E+00">
                  <c:v>-6.9746099999999998E-126</c:v>
                </c:pt>
                <c:pt idx="1354" formatCode="0.00E+00">
                  <c:v>-1.5781800000000001E-125</c:v>
                </c:pt>
                <c:pt idx="1355" formatCode="0.00E+00">
                  <c:v>-9.7803199999999994E-126</c:v>
                </c:pt>
                <c:pt idx="1356" formatCode="0.00E+00">
                  <c:v>1.78885E-125</c:v>
                </c:pt>
                <c:pt idx="1357" formatCode="0.00E+00">
                  <c:v>4.4340300000000001E-125</c:v>
                </c:pt>
                <c:pt idx="1358" formatCode="0.00E+00">
                  <c:v>1.49539E-125</c:v>
                </c:pt>
                <c:pt idx="1359" formatCode="0.00E+00">
                  <c:v>-1.0375599999999999E-124</c:v>
                </c:pt>
                <c:pt idx="1360" formatCode="0.00E+00">
                  <c:v>-2.4181799999999999E-124</c:v>
                </c:pt>
                <c:pt idx="1361" formatCode="0.00E+00">
                  <c:v>-2.0885499999999999E-124</c:v>
                </c:pt>
                <c:pt idx="1362" formatCode="0.00E+00">
                  <c:v>1.60662E-124</c:v>
                </c:pt>
                <c:pt idx="1363" formatCode="0.00E+00">
                  <c:v>6.6617100000000003E-124</c:v>
                </c:pt>
                <c:pt idx="1364" formatCode="0.00E+00">
                  <c:v>5.9678500000000004E-124</c:v>
                </c:pt>
                <c:pt idx="1365" formatCode="0.00E+00">
                  <c:v>-7.1049600000000002E-124</c:v>
                </c:pt>
                <c:pt idx="1366" formatCode="0.00E+00">
                  <c:v>-2.7282799999999999E-123</c:v>
                </c:pt>
                <c:pt idx="1367" formatCode="0.00E+00">
                  <c:v>-2.8921199999999999E-123</c:v>
                </c:pt>
                <c:pt idx="1368" formatCode="0.00E+00">
                  <c:v>1.8027900000000001E-123</c:v>
                </c:pt>
                <c:pt idx="1369" formatCode="0.00E+00">
                  <c:v>1.0265700000000001E-122</c:v>
                </c:pt>
                <c:pt idx="1370" formatCode="0.00E+00">
                  <c:v>1.47999E-122</c:v>
                </c:pt>
                <c:pt idx="1371" formatCode="0.00E+00">
                  <c:v>6.3822099999999997E-123</c:v>
                </c:pt>
                <c:pt idx="1372" formatCode="0.00E+00">
                  <c:v>-1.32657E-122</c:v>
                </c:pt>
                <c:pt idx="1373" formatCode="0.00E+00">
                  <c:v>-1.8654399999999999E-122</c:v>
                </c:pt>
                <c:pt idx="1374" formatCode="0.00E+00">
                  <c:v>2.8190899999999999E-122</c:v>
                </c:pt>
                <c:pt idx="1375" formatCode="0.00E+00">
                  <c:v>1.29155E-121</c:v>
                </c:pt>
                <c:pt idx="1376" formatCode="0.00E+00">
                  <c:v>1.9823699999999999E-121</c:v>
                </c:pt>
                <c:pt idx="1377" formatCode="0.00E+00">
                  <c:v>7.6478299999999998E-122</c:v>
                </c:pt>
                <c:pt idx="1378" formatCode="0.00E+00">
                  <c:v>-2.9329700000000001E-121</c:v>
                </c:pt>
                <c:pt idx="1379" formatCode="0.00E+00">
                  <c:v>-6.3481099999999999E-121</c:v>
                </c:pt>
                <c:pt idx="1380" formatCode="0.00E+00">
                  <c:v>-4.10282E-121</c:v>
                </c:pt>
                <c:pt idx="1381" formatCode="0.00E+00">
                  <c:v>6.3197199999999996E-121</c:v>
                </c:pt>
                <c:pt idx="1382" formatCode="0.00E+00">
                  <c:v>1.6235499999999999E-120</c:v>
                </c:pt>
                <c:pt idx="1383" formatCode="0.00E+00">
                  <c:v>4.8465100000000002E-121</c:v>
                </c:pt>
                <c:pt idx="1384" formatCode="0.00E+00">
                  <c:v>-4.0733999999999999E-120</c:v>
                </c:pt>
                <c:pt idx="1385" formatCode="0.00E+00">
                  <c:v>-9.4490799999999998E-120</c:v>
                </c:pt>
                <c:pt idx="1386" formatCode="0.00E+00">
                  <c:v>-8.9509100000000005E-120</c:v>
                </c:pt>
                <c:pt idx="1387" formatCode="0.00E+00">
                  <c:v>2.7827499999999999E-120</c:v>
                </c:pt>
                <c:pt idx="1388" formatCode="0.00E+00">
                  <c:v>1.87421E-119</c:v>
                </c:pt>
                <c:pt idx="1389" formatCode="0.00E+00">
                  <c:v>1.4822099999999999E-119</c:v>
                </c:pt>
                <c:pt idx="1390" formatCode="0.00E+00">
                  <c:v>-3.08856E-119</c:v>
                </c:pt>
                <c:pt idx="1391" formatCode="0.00E+00">
                  <c:v>-1.0018200000000001E-118</c:v>
                </c:pt>
                <c:pt idx="1392" formatCode="0.00E+00">
                  <c:v>-1.10775E-118</c:v>
                </c:pt>
                <c:pt idx="1393" formatCode="0.00E+00">
                  <c:v>3.5766200000000001E-119</c:v>
                </c:pt>
                <c:pt idx="1394" formatCode="0.00E+00">
                  <c:v>3.0329699999999998E-118</c:v>
                </c:pt>
                <c:pt idx="1395" formatCode="0.00E+00">
                  <c:v>4.0883499999999998E-118</c:v>
                </c:pt>
                <c:pt idx="1396" formatCode="0.00E+00">
                  <c:v>-4.1746300000000001E-120</c:v>
                </c:pt>
                <c:pt idx="1397" formatCode="0.00E+00">
                  <c:v>-8.8278700000000009E-118</c:v>
                </c:pt>
                <c:pt idx="1398" formatCode="0.00E+00">
                  <c:v>-1.3094E-117</c:v>
                </c:pt>
                <c:pt idx="1399" formatCode="0.00E+00">
                  <c:v>1.4166799999999999E-118</c:v>
                </c:pt>
                <c:pt idx="1400" formatCode="0.00E+00">
                  <c:v>3.6449399999999999E-117</c:v>
                </c:pt>
                <c:pt idx="1401" formatCode="0.00E+00">
                  <c:v>6.2096199999999999E-117</c:v>
                </c:pt>
                <c:pt idx="1402" formatCode="0.00E+00">
                  <c:v>2.4188800000000001E-117</c:v>
                </c:pt>
                <c:pt idx="1403" formatCode="0.00E+00">
                  <c:v>-9.7287600000000006E-117</c:v>
                </c:pt>
                <c:pt idx="1404" formatCode="0.00E+00">
                  <c:v>-1.92334E-116</c:v>
                </c:pt>
                <c:pt idx="1405" formatCode="0.00E+00">
                  <c:v>-4.3937499999999999E-117</c:v>
                </c:pt>
                <c:pt idx="1406" formatCode="0.00E+00">
                  <c:v>4.38302E-116</c:v>
                </c:pt>
                <c:pt idx="1407" formatCode="0.00E+00">
                  <c:v>9.20788E-116</c:v>
                </c:pt>
                <c:pt idx="1408" formatCode="0.00E+00">
                  <c:v>6.0894799999999997E-116</c:v>
                </c:pt>
                <c:pt idx="1409" formatCode="0.00E+00">
                  <c:v>-1.0324300000000001E-115</c:v>
                </c:pt>
                <c:pt idx="1410" formatCode="0.00E+00">
                  <c:v>-3.0818000000000001E-115</c:v>
                </c:pt>
                <c:pt idx="1411" formatCode="0.00E+00">
                  <c:v>-3.0797500000000002E-115</c:v>
                </c:pt>
                <c:pt idx="1412" formatCode="0.00E+00">
                  <c:v>8.67923E-116</c:v>
                </c:pt>
                <c:pt idx="1413" formatCode="0.00E+00">
                  <c:v>6.0987399999999997E-115</c:v>
                </c:pt>
                <c:pt idx="1414" formatCode="0.00E+00">
                  <c:v>3.0962599999999998E-115</c:v>
                </c:pt>
                <c:pt idx="1415" formatCode="0.00E+00">
                  <c:v>-1.6706100000000002E-114</c:v>
                </c:pt>
                <c:pt idx="1416" formatCode="0.00E+00">
                  <c:v>-4.5724800000000002E-114</c:v>
                </c:pt>
                <c:pt idx="1417" formatCode="0.00E+00">
                  <c:v>-4.9478300000000002E-114</c:v>
                </c:pt>
                <c:pt idx="1418" formatCode="0.00E+00">
                  <c:v>1.42977E-114</c:v>
                </c:pt>
                <c:pt idx="1419" formatCode="0.00E+00">
                  <c:v>1.3128100000000001E-113</c:v>
                </c:pt>
                <c:pt idx="1420" formatCode="0.00E+00">
                  <c:v>1.8656599999999999E-113</c:v>
                </c:pt>
                <c:pt idx="1421" formatCode="0.00E+00">
                  <c:v>3.53296E-114</c:v>
                </c:pt>
                <c:pt idx="1422" formatCode="0.00E+00">
                  <c:v>-3.0231899999999998E-113</c:v>
                </c:pt>
                <c:pt idx="1423" formatCode="0.00E+00">
                  <c:v>-4.5280899999999998E-113</c:v>
                </c:pt>
                <c:pt idx="1424" formatCode="0.00E+00">
                  <c:v>1.31015E-113</c:v>
                </c:pt>
                <c:pt idx="1425" formatCode="0.00E+00">
                  <c:v>1.4847199999999999E-112</c:v>
                </c:pt>
                <c:pt idx="1426" formatCode="0.00E+00">
                  <c:v>2.4161500000000001E-112</c:v>
                </c:pt>
                <c:pt idx="1427" formatCode="0.00E+00">
                  <c:v>8.3759900000000003E-113</c:v>
                </c:pt>
                <c:pt idx="1428" formatCode="0.00E+00">
                  <c:v>-3.9096900000000001E-112</c:v>
                </c:pt>
                <c:pt idx="1429" formatCode="0.00E+00">
                  <c:v>-7.9811799999999996E-112</c:v>
                </c:pt>
                <c:pt idx="1430" formatCode="0.00E+00">
                  <c:v>-3.6407499999999999E-112</c:v>
                </c:pt>
                <c:pt idx="1431" formatCode="0.00E+00">
                  <c:v>1.29254E-111</c:v>
                </c:pt>
                <c:pt idx="1432" formatCode="0.00E+00">
                  <c:v>2.9676299999999999E-111</c:v>
                </c:pt>
                <c:pt idx="1433" formatCode="0.00E+00">
                  <c:v>1.9558999999999999E-111</c:v>
                </c:pt>
                <c:pt idx="1434" formatCode="0.00E+00">
                  <c:v>-3.32343E-111</c:v>
                </c:pt>
                <c:pt idx="1435" formatCode="0.00E+00">
                  <c:v>-9.1809099999999997E-111</c:v>
                </c:pt>
                <c:pt idx="1436" formatCode="0.00E+00">
                  <c:v>-5.5093100000000003E-111</c:v>
                </c:pt>
                <c:pt idx="1437" formatCode="0.00E+00">
                  <c:v>1.5311299999999999E-110</c:v>
                </c:pt>
                <c:pt idx="1438" formatCode="0.00E+00">
                  <c:v>4.2766000000000003E-110</c:v>
                </c:pt>
                <c:pt idx="1439" formatCode="0.00E+00">
                  <c:v>4.1031000000000002E-110</c:v>
                </c:pt>
                <c:pt idx="1440" formatCode="0.00E+00">
                  <c:v>-2.51119E-110</c:v>
                </c:pt>
                <c:pt idx="1441" formatCode="0.00E+00">
                  <c:v>-1.30409E-109</c:v>
                </c:pt>
                <c:pt idx="1442" formatCode="0.00E+00">
                  <c:v>-1.5582900000000001E-109</c:v>
                </c:pt>
                <c:pt idx="1443" formatCode="0.00E+00">
                  <c:v>4.4879899999999998E-110</c:v>
                </c:pt>
                <c:pt idx="1444" formatCode="0.00E+00">
                  <c:v>4.22531E-109</c:v>
                </c:pt>
                <c:pt idx="1445" formatCode="0.00E+00">
                  <c:v>5.6390199999999998E-109</c:v>
                </c:pt>
                <c:pt idx="1446" formatCode="0.00E+00">
                  <c:v>-4.59753E-110</c:v>
                </c:pt>
                <c:pt idx="1447" formatCode="0.00E+00">
                  <c:v>-1.32927E-108</c:v>
                </c:pt>
                <c:pt idx="1448" formatCode="0.00E+00">
                  <c:v>-1.88747E-108</c:v>
                </c:pt>
                <c:pt idx="1449" formatCode="0.00E+00">
                  <c:v>5.15136E-109</c:v>
                </c:pt>
                <c:pt idx="1450" formatCode="0.00E+00">
                  <c:v>6.1606E-108</c:v>
                </c:pt>
                <c:pt idx="1451" formatCode="0.00E+00">
                  <c:v>1.0605600000000001E-107</c:v>
                </c:pt>
                <c:pt idx="1452" formatCode="0.00E+00">
                  <c:v>6.5951800000000004E-108</c:v>
                </c:pt>
                <c:pt idx="1453" formatCode="0.00E+00">
                  <c:v>-8.1275900000000006E-108</c:v>
                </c:pt>
                <c:pt idx="1454" formatCode="0.00E+00">
                  <c:v>-1.8729E-107</c:v>
                </c:pt>
                <c:pt idx="1455" formatCode="0.00E+00">
                  <c:v>3.8029100000000003E-108</c:v>
                </c:pt>
                <c:pt idx="1456" formatCode="0.00E+00">
                  <c:v>7.0972099999999996E-107</c:v>
                </c:pt>
                <c:pt idx="1457" formatCode="0.00E+00">
                  <c:v>1.3764800000000001E-106</c:v>
                </c:pt>
                <c:pt idx="1458" formatCode="0.00E+00">
                  <c:v>9.6185000000000004E-107</c:v>
                </c:pt>
                <c:pt idx="1459" formatCode="0.00E+00">
                  <c:v>-1.2576099999999999E-106</c:v>
                </c:pt>
                <c:pt idx="1460" formatCode="0.00E+00">
                  <c:v>-4.00694E-106</c:v>
                </c:pt>
                <c:pt idx="1461" formatCode="0.00E+00">
                  <c:v>-3.6591499999999999E-106</c:v>
                </c:pt>
                <c:pt idx="1462" formatCode="0.00E+00">
                  <c:v>3.0309800000000002E-106</c:v>
                </c:pt>
                <c:pt idx="1463" formatCode="0.00E+00">
                  <c:v>1.2359800000000001E-105</c:v>
                </c:pt>
                <c:pt idx="1464" formatCode="0.00E+00">
                  <c:v>1.10623E-105</c:v>
                </c:pt>
                <c:pt idx="1465" formatCode="0.00E+00">
                  <c:v>-1.2763900000000001E-105</c:v>
                </c:pt>
                <c:pt idx="1466" formatCode="0.00E+00">
                  <c:v>-4.8383900000000001E-105</c:v>
                </c:pt>
                <c:pt idx="1467" formatCode="0.00E+00">
                  <c:v>-4.8118699999999997E-105</c:v>
                </c:pt>
                <c:pt idx="1468" formatCode="0.00E+00">
                  <c:v>4.0217400000000001E-105</c:v>
                </c:pt>
                <c:pt idx="1469" formatCode="0.00E+00">
                  <c:v>1.9206000000000001E-104</c:v>
                </c:pt>
                <c:pt idx="1470" formatCode="0.00E+00">
                  <c:v>2.4551799999999999E-104</c:v>
                </c:pt>
                <c:pt idx="1471" formatCode="0.00E+00">
                  <c:v>-1.8251200000000002E-105</c:v>
                </c:pt>
                <c:pt idx="1472" formatCode="0.00E+00">
                  <c:v>-5.7760799999999998E-104</c:v>
                </c:pt>
                <c:pt idx="1473" formatCode="0.00E+00">
                  <c:v>-9.0252400000000001E-104</c:v>
                </c:pt>
                <c:pt idx="1474" formatCode="0.00E+00">
                  <c:v>-2.11968E-104</c:v>
                </c:pt>
                <c:pt idx="1475" formatCode="0.00E+00">
                  <c:v>1.5729600000000001E-103</c:v>
                </c:pt>
                <c:pt idx="1476" formatCode="0.00E+00">
                  <c:v>2.61229E-103</c:v>
                </c:pt>
                <c:pt idx="1477" formatCode="0.00E+00">
                  <c:v>-3.3805700000000001E-104</c:v>
                </c:pt>
                <c:pt idx="1478" formatCode="0.00E+00">
                  <c:v>-8.1617699999999998E-103</c:v>
                </c:pt>
                <c:pt idx="1479" formatCode="0.00E+00">
                  <c:v>-1.4672499999999999E-102</c:v>
                </c:pt>
                <c:pt idx="1480" formatCode="0.00E+00">
                  <c:v>-7.7648400000000003E-103</c:v>
                </c:pt>
                <c:pt idx="1481" formatCode="0.00E+00">
                  <c:v>1.7909000000000001E-102</c:v>
                </c:pt>
                <c:pt idx="1482" formatCode="0.00E+00">
                  <c:v>4.4166400000000002E-102</c:v>
                </c:pt>
                <c:pt idx="1483" formatCode="0.00E+00">
                  <c:v>3.1347399999999999E-102</c:v>
                </c:pt>
                <c:pt idx="1484" formatCode="0.00E+00">
                  <c:v>-4.6394400000000001E-102</c:v>
                </c:pt>
                <c:pt idx="1485" formatCode="0.00E+00">
                  <c:v>-1.3602899999999999E-101</c:v>
                </c:pt>
                <c:pt idx="1486" formatCode="0.00E+00">
                  <c:v>-9.3243899999999992E-102</c:v>
                </c:pt>
                <c:pt idx="1487" formatCode="0.00E+00">
                  <c:v>1.8963500000000001E-101</c:v>
                </c:pt>
                <c:pt idx="1488" formatCode="0.00E+00">
                  <c:v>5.6747100000000003E-101</c:v>
                </c:pt>
                <c:pt idx="1489" formatCode="0.00E+00">
                  <c:v>5.2532500000000001E-101</c:v>
                </c:pt>
                <c:pt idx="1490" formatCode="0.00E+00">
                  <c:v>-4.5511000000000003E-101</c:v>
                </c:pt>
                <c:pt idx="1491" formatCode="0.00E+00">
                  <c:v>-2.0129200000000001E-100</c:v>
                </c:pt>
                <c:pt idx="1492" formatCode="0.00E+00">
                  <c:v>-2.45808E-100</c:v>
                </c:pt>
                <c:pt idx="1493" formatCode="0.00E+00">
                  <c:v>1.6852E-101</c:v>
                </c:pt>
                <c:pt idx="1494" formatCode="0.00E+00">
                  <c:v>5.0876499999999997E-100</c:v>
                </c:pt>
                <c:pt idx="1495" formatCode="0.00E+00">
                  <c:v>6.1829100000000003E-100</c:v>
                </c:pt>
                <c:pt idx="1496" formatCode="0.00E+00">
                  <c:v>-4.4439999999999999E-100</c:v>
                </c:pt>
                <c:pt idx="1497" formatCode="0.00E+00">
                  <c:v>-2.5530500000000001E-99</c:v>
                </c:pt>
                <c:pt idx="1498" formatCode="0.00E+00">
                  <c:v>-3.4806600000000002E-99</c:v>
                </c:pt>
                <c:pt idx="1499" formatCode="0.00E+00">
                  <c:v>2.5996899999999999E-100</c:v>
                </c:pt>
                <c:pt idx="1500" formatCode="0.00E+00">
                  <c:v>9.0246699999999999E-99</c:v>
                </c:pt>
                <c:pt idx="1501" formatCode="0.00E+00">
                  <c:v>1.5871700000000001E-98</c:v>
                </c:pt>
                <c:pt idx="1502" formatCode="0.00E+00">
                  <c:v>9.2720300000000004E-99</c:v>
                </c:pt>
                <c:pt idx="1503" formatCode="0.00E+00">
                  <c:v>-1.44206E-98</c:v>
                </c:pt>
                <c:pt idx="1504" formatCode="0.00E+00">
                  <c:v>-3.3185699999999998E-98</c:v>
                </c:pt>
                <c:pt idx="1505" formatCode="0.00E+00">
                  <c:v>-4.4650900000000004E-99</c:v>
                </c:pt>
                <c:pt idx="1506" formatCode="0.00E+00">
                  <c:v>8.9331499999999994E-98</c:v>
                </c:pt>
                <c:pt idx="1507" formatCode="0.00E+00">
                  <c:v>1.8240000000000001E-97</c:v>
                </c:pt>
                <c:pt idx="1508" formatCode="0.00E+00">
                  <c:v>1.16846E-97</c:v>
                </c:pt>
                <c:pt idx="1509" formatCode="0.00E+00">
                  <c:v>-2.16034E-97</c:v>
                </c:pt>
                <c:pt idx="1510" formatCode="0.00E+00">
                  <c:v>-6.2798899999999995E-97</c:v>
                </c:pt>
                <c:pt idx="1511" formatCode="0.00E+00">
                  <c:v>-6.1990000000000002E-97</c:v>
                </c:pt>
                <c:pt idx="1512" formatCode="0.00E+00">
                  <c:v>2.0499800000000001E-97</c:v>
                </c:pt>
                <c:pt idx="1513" formatCode="0.00E+00">
                  <c:v>1.3288E-96</c:v>
                </c:pt>
                <c:pt idx="1514" formatCode="0.00E+00">
                  <c:v>9.5583100000000005E-97</c:v>
                </c:pt>
                <c:pt idx="1515" formatCode="0.00E+00">
                  <c:v>-2.57357E-96</c:v>
                </c:pt>
                <c:pt idx="1516" formatCode="0.00E+00">
                  <c:v>-7.7716800000000008E-96</c:v>
                </c:pt>
                <c:pt idx="1517" formatCode="0.00E+00">
                  <c:v>-7.6073199999999992E-96</c:v>
                </c:pt>
                <c:pt idx="1518" formatCode="0.00E+00">
                  <c:v>6.06449E-96</c:v>
                </c:pt>
                <c:pt idx="1519" formatCode="0.00E+00">
                  <c:v>2.9907299999999999E-95</c:v>
                </c:pt>
                <c:pt idx="1520" formatCode="0.00E+00">
                  <c:v>4.08931E-95</c:v>
                </c:pt>
                <c:pt idx="1521" formatCode="0.00E+00">
                  <c:v>8.8019199999999992E-96</c:v>
                </c:pt>
                <c:pt idx="1522" formatCode="0.00E+00">
                  <c:v>-6.3405199999999994E-95</c:v>
                </c:pt>
                <c:pt idx="1523" formatCode="0.00E+00">
                  <c:v>-1.0278400000000001E-94</c:v>
                </c:pt>
                <c:pt idx="1524" formatCode="0.00E+00">
                  <c:v>2.3408799999999998E-96</c:v>
                </c:pt>
                <c:pt idx="1525" formatCode="0.00E+00">
                  <c:v>2.6655300000000002E-94</c:v>
                </c:pt>
                <c:pt idx="1526" formatCode="0.00E+00">
                  <c:v>4.3593099999999999E-94</c:v>
                </c:pt>
                <c:pt idx="1527" formatCode="0.00E+00">
                  <c:v>8.9942500000000002E-95</c:v>
                </c:pt>
                <c:pt idx="1528" formatCode="0.00E+00">
                  <c:v>-8.67759E-94</c:v>
                </c:pt>
                <c:pt idx="1529" formatCode="0.00E+00">
                  <c:v>-1.64214E-93</c:v>
                </c:pt>
                <c:pt idx="1530" formatCode="0.00E+00">
                  <c:v>-6.1214500000000005E-94</c:v>
                </c:pt>
                <c:pt idx="1531" formatCode="0.00E+00">
                  <c:v>3.0045199999999998E-93</c:v>
                </c:pt>
                <c:pt idx="1532" formatCode="0.00E+00">
                  <c:v>6.7019500000000002E-93</c:v>
                </c:pt>
                <c:pt idx="1533" formatCode="0.00E+00">
                  <c:v>4.7392699999999997E-93</c:v>
                </c:pt>
                <c:pt idx="1534" formatCode="0.00E+00">
                  <c:v>-6.6676699999999997E-93</c:v>
                </c:pt>
                <c:pt idx="1535" formatCode="0.00E+00">
                  <c:v>-2.0114500000000002E-92</c:v>
                </c:pt>
                <c:pt idx="1536" formatCode="0.00E+00">
                  <c:v>-1.5579600000000002E-92</c:v>
                </c:pt>
                <c:pt idx="1537" formatCode="0.00E+00">
                  <c:v>2.21099E-92</c:v>
                </c:pt>
                <c:pt idx="1538" formatCode="0.00E+00">
                  <c:v>7.2158700000000004E-92</c:v>
                </c:pt>
                <c:pt idx="1539" formatCode="0.00E+00">
                  <c:v>6.21231E-92</c:v>
                </c:pt>
                <c:pt idx="1540" formatCode="0.00E+00">
                  <c:v>-7.63704E-92</c:v>
                </c:pt>
                <c:pt idx="1541" formatCode="0.00E+00">
                  <c:v>-2.8992999999999997E-91</c:v>
                </c:pt>
                <c:pt idx="1542" formatCode="0.00E+00">
                  <c:v>-3.5090399999999998E-91</c:v>
                </c:pt>
                <c:pt idx="1543" formatCode="0.00E+00">
                  <c:v>5.9053199999999996E-93</c:v>
                </c:pt>
                <c:pt idx="1544" formatCode="0.00E+00">
                  <c:v>6.8513999999999996E-91</c:v>
                </c:pt>
                <c:pt idx="1545" formatCode="0.00E+00">
                  <c:v>9.49063E-91</c:v>
                </c:pt>
                <c:pt idx="1546" formatCode="0.00E+00">
                  <c:v>-1.2836499999999999E-91</c:v>
                </c:pt>
                <c:pt idx="1547" formatCode="0.00E+00">
                  <c:v>-2.41517E-90</c:v>
                </c:pt>
                <c:pt idx="1548" formatCode="0.00E+00">
                  <c:v>-3.32688E-90</c:v>
                </c:pt>
                <c:pt idx="1549" formatCode="0.00E+00">
                  <c:v>1.1276800000000001E-90</c:v>
                </c:pt>
                <c:pt idx="1550" formatCode="0.00E+00">
                  <c:v>1.1296100000000001E-89</c:v>
                </c:pt>
                <c:pt idx="1551" formatCode="0.00E+00">
                  <c:v>1.87959E-89</c:v>
                </c:pt>
                <c:pt idx="1552" formatCode="0.00E+00">
                  <c:v>9.2911299999999995E-90</c:v>
                </c:pt>
                <c:pt idx="1553" formatCode="0.00E+00">
                  <c:v>-2.18724E-89</c:v>
                </c:pt>
                <c:pt idx="1554" formatCode="0.00E+00">
                  <c:v>-4.7800799999999999E-89</c:v>
                </c:pt>
                <c:pt idx="1555" formatCode="0.00E+00">
                  <c:v>-1.67687E-89</c:v>
                </c:pt>
                <c:pt idx="1556" formatCode="0.00E+00">
                  <c:v>9.3747699999999995E-89</c:v>
                </c:pt>
                <c:pt idx="1557" formatCode="0.00E+00">
                  <c:v>1.9674300000000001E-88</c:v>
                </c:pt>
                <c:pt idx="1558" formatCode="0.00E+00">
                  <c:v>8.8001199999999996E-89</c:v>
                </c:pt>
                <c:pt idx="1559" formatCode="0.00E+00">
                  <c:v>-3.5255799999999998E-88</c:v>
                </c:pt>
                <c:pt idx="1560" formatCode="0.00E+00">
                  <c:v>-8.7147900000000005E-88</c:v>
                </c:pt>
                <c:pt idx="1561" formatCode="0.00E+00">
                  <c:v>-8.1018199999999999E-88</c:v>
                </c:pt>
                <c:pt idx="1562" formatCode="0.00E+00">
                  <c:v>3.97691E-88</c:v>
                </c:pt>
                <c:pt idx="1563" formatCode="0.00E+00">
                  <c:v>2.0712299999999998E-87</c:v>
                </c:pt>
                <c:pt idx="1564" formatCode="0.00E+00">
                  <c:v>1.79275E-87</c:v>
                </c:pt>
                <c:pt idx="1565" formatCode="0.00E+00">
                  <c:v>-2.6629100000000002E-87</c:v>
                </c:pt>
                <c:pt idx="1566" formatCode="0.00E+00">
                  <c:v>-9.3083799999999995E-87</c:v>
                </c:pt>
                <c:pt idx="1567" formatCode="0.00E+00">
                  <c:v>-9.0057900000000003E-87</c:v>
                </c:pt>
                <c:pt idx="1568" formatCode="0.00E+00">
                  <c:v>7.9556999999999996E-87</c:v>
                </c:pt>
                <c:pt idx="1569" formatCode="0.00E+00">
                  <c:v>3.6921299999999999E-86</c:v>
                </c:pt>
                <c:pt idx="1570" formatCode="0.00E+00">
                  <c:v>5.13151E-86</c:v>
                </c:pt>
                <c:pt idx="1571" formatCode="0.00E+00">
                  <c:v>1.6615499999999999E-86</c:v>
                </c:pt>
                <c:pt idx="1572" formatCode="0.00E+00">
                  <c:v>-6.4091499999999999E-86</c:v>
                </c:pt>
                <c:pt idx="1573" formatCode="0.00E+00">
                  <c:v>-1.0521999999999999E-85</c:v>
                </c:pt>
                <c:pt idx="1574" formatCode="0.00E+00">
                  <c:v>2.03813E-86</c:v>
                </c:pt>
                <c:pt idx="1575" formatCode="0.00E+00">
                  <c:v>3.2460699999999999E-85</c:v>
                </c:pt>
                <c:pt idx="1576" formatCode="0.00E+00">
                  <c:v>5.123E-85</c:v>
                </c:pt>
                <c:pt idx="1577" formatCode="0.00E+00">
                  <c:v>8.4601099999999997E-86</c:v>
                </c:pt>
                <c:pt idx="1578" formatCode="0.00E+00">
                  <c:v>-1.0870400000000001E-84</c:v>
                </c:pt>
                <c:pt idx="1579" formatCode="0.00E+00">
                  <c:v>-2.00864E-84</c:v>
                </c:pt>
                <c:pt idx="1580" formatCode="0.00E+00">
                  <c:v>-4.85192E-85</c:v>
                </c:pt>
                <c:pt idx="1581" formatCode="0.00E+00">
                  <c:v>4.6785399999999997E-84</c:v>
                </c:pt>
                <c:pt idx="1582" formatCode="0.00E+00">
                  <c:v>1.0296700000000001E-83</c:v>
                </c:pt>
                <c:pt idx="1583" formatCode="0.00E+00">
                  <c:v>9.4726100000000006E-84</c:v>
                </c:pt>
                <c:pt idx="1584" formatCode="0.00E+00">
                  <c:v>-1.9499100000000001E-84</c:v>
                </c:pt>
                <c:pt idx="1585" formatCode="0.00E+00">
                  <c:v>-1.53673E-83</c:v>
                </c:pt>
                <c:pt idx="1586" formatCode="0.00E+00">
                  <c:v>-7.2083299999999998E-84</c:v>
                </c:pt>
                <c:pt idx="1587" formatCode="0.00E+00">
                  <c:v>4.0579599999999997E-83</c:v>
                </c:pt>
                <c:pt idx="1588" formatCode="0.00E+00">
                  <c:v>1.04586E-82</c:v>
                </c:pt>
                <c:pt idx="1589" formatCode="0.00E+00">
                  <c:v>9.6763200000000006E-83</c:v>
                </c:pt>
                <c:pt idx="1590" formatCode="0.00E+00">
                  <c:v>-7.6966399999999996E-83</c:v>
                </c:pt>
                <c:pt idx="1591" formatCode="0.00E+00">
                  <c:v>-3.5714999999999998E-82</c:v>
                </c:pt>
                <c:pt idx="1592" formatCode="0.00E+00">
                  <c:v>-4.4239599999999997E-82</c:v>
                </c:pt>
                <c:pt idx="1593" formatCode="0.00E+00">
                  <c:v>2.3512200000000001E-83</c:v>
                </c:pt>
                <c:pt idx="1594" formatCode="0.00E+00">
                  <c:v>9.0119499999999997E-82</c:v>
                </c:pt>
                <c:pt idx="1595" formatCode="0.00E+00">
                  <c:v>1.02583E-81</c:v>
                </c:pt>
                <c:pt idx="1596" formatCode="0.00E+00">
                  <c:v>-1.0863600000000001E-81</c:v>
                </c:pt>
                <c:pt idx="1597" formatCode="0.00E+00">
                  <c:v>-5.1618899999999997E-81</c:v>
                </c:pt>
                <c:pt idx="1598" formatCode="0.00E+00">
                  <c:v>-7.4651000000000001E-81</c:v>
                </c:pt>
                <c:pt idx="1599" formatCode="0.00E+00">
                  <c:v>-1.9972100000000001E-81</c:v>
                </c:pt>
                <c:pt idx="1600" formatCode="0.00E+00">
                  <c:v>1.22499E-80</c:v>
                </c:pt>
                <c:pt idx="1601" formatCode="0.00E+00">
                  <c:v>2.3561799999999999E-80</c:v>
                </c:pt>
                <c:pt idx="1602" formatCode="0.00E+00">
                  <c:v>1.28394E-80</c:v>
                </c:pt>
                <c:pt idx="1603" formatCode="0.00E+00">
                  <c:v>-2.5774899999999999E-80</c:v>
                </c:pt>
                <c:pt idx="1604" formatCode="0.00E+00">
                  <c:v>-5.3164700000000004E-80</c:v>
                </c:pt>
                <c:pt idx="1605" formatCode="0.00E+00">
                  <c:v>9.1801400000000002E-81</c:v>
                </c:pt>
                <c:pt idx="1606" formatCode="0.00E+00">
                  <c:v>1.9481800000000001E-79</c:v>
                </c:pt>
                <c:pt idx="1607" formatCode="0.00E+00">
                  <c:v>3.8198799999999997E-79</c:v>
                </c:pt>
                <c:pt idx="1608" formatCode="0.00E+00">
                  <c:v>2.77072E-79</c:v>
                </c:pt>
                <c:pt idx="1609" formatCode="0.00E+00">
                  <c:v>-3.2307499999999997E-79</c:v>
                </c:pt>
                <c:pt idx="1610" formatCode="0.00E+00">
                  <c:v>-1.07379E-78</c:v>
                </c:pt>
                <c:pt idx="1611" formatCode="0.00E+00">
                  <c:v>-1.0289E-78</c:v>
                </c:pt>
                <c:pt idx="1612" formatCode="0.00E+00">
                  <c:v>5.8084500000000003E-79</c:v>
                </c:pt>
                <c:pt idx="1613" formatCode="0.00E+00">
                  <c:v>2.7991099999999999E-78</c:v>
                </c:pt>
                <c:pt idx="1614" formatCode="0.00E+00">
                  <c:v>2.1791400000000001E-78</c:v>
                </c:pt>
                <c:pt idx="1615" formatCode="0.00E+00">
                  <c:v>-4.6845999999999998E-78</c:v>
                </c:pt>
                <c:pt idx="1616" formatCode="0.00E+00">
                  <c:v>-1.50624E-77</c:v>
                </c:pt>
                <c:pt idx="1617" formatCode="0.00E+00">
                  <c:v>-1.5911799999999999E-77</c:v>
                </c:pt>
                <c:pt idx="1618" formatCode="0.00E+00">
                  <c:v>6.8931100000000002E-78</c:v>
                </c:pt>
                <c:pt idx="1619" formatCode="0.00E+00">
                  <c:v>4.6984299999999998E-77</c:v>
                </c:pt>
                <c:pt idx="1620" formatCode="0.00E+00">
                  <c:v>6.20361E-77</c:v>
                </c:pt>
                <c:pt idx="1621" formatCode="0.00E+00">
                  <c:v>-7.4373699999999998E-78</c:v>
                </c:pt>
                <c:pt idx="1622" formatCode="0.00E+00">
                  <c:v>-1.5776400000000001E-76</c:v>
                </c:pt>
                <c:pt idx="1623" formatCode="0.00E+00">
                  <c:v>-2.5121099999999999E-76</c:v>
                </c:pt>
                <c:pt idx="1624" formatCode="0.00E+00">
                  <c:v>-8.4189599999999997E-77</c:v>
                </c:pt>
                <c:pt idx="1625" formatCode="0.00E+00">
                  <c:v>3.6772199999999999E-76</c:v>
                </c:pt>
                <c:pt idx="1626" formatCode="0.00E+00">
                  <c:v>6.5409800000000003E-76</c:v>
                </c:pt>
                <c:pt idx="1627" formatCode="0.00E+00">
                  <c:v>5.1827800000000003E-77</c:v>
                </c:pt>
                <c:pt idx="1628" formatCode="0.00E+00">
                  <c:v>-1.5881000000000001E-75</c:v>
                </c:pt>
                <c:pt idx="1629" formatCode="0.00E+00">
                  <c:v>-2.8269600000000001E-75</c:v>
                </c:pt>
                <c:pt idx="1630" formatCode="0.00E+00">
                  <c:v>-5.3719699999999998E-76</c:v>
                </c:pt>
                <c:pt idx="1631" formatCode="0.00E+00">
                  <c:v>6.9875000000000002E-75</c:v>
                </c:pt>
                <c:pt idx="1632" formatCode="0.00E+00">
                  <c:v>1.4677099999999999E-74</c:v>
                </c:pt>
                <c:pt idx="1633" formatCode="0.00E+00">
                  <c:v>1.04707E-74</c:v>
                </c:pt>
                <c:pt idx="1634" formatCode="0.00E+00">
                  <c:v>-1.35178E-74</c:v>
                </c:pt>
                <c:pt idx="1635" formatCode="0.00E+00">
                  <c:v>-4.2440799999999999E-74</c:v>
                </c:pt>
                <c:pt idx="1636" formatCode="0.00E+00">
                  <c:v>-3.5459499999999997E-74</c:v>
                </c:pt>
                <c:pt idx="1637" formatCode="0.00E+00">
                  <c:v>3.9253499999999997E-74</c:v>
                </c:pt>
                <c:pt idx="1638" formatCode="0.00E+00">
                  <c:v>1.3847800000000001E-73</c:v>
                </c:pt>
                <c:pt idx="1639" formatCode="0.00E+00">
                  <c:v>1.15192E-73</c:v>
                </c:pt>
                <c:pt idx="1640" formatCode="0.00E+00">
                  <c:v>-1.6045200000000001E-73</c:v>
                </c:pt>
                <c:pt idx="1641" formatCode="0.00E+00">
                  <c:v>-5.73575E-73</c:v>
                </c:pt>
                <c:pt idx="1642" formatCode="0.00E+00">
                  <c:v>-6.63579E-73</c:v>
                </c:pt>
                <c:pt idx="1643" formatCode="0.00E+00">
                  <c:v>8.3772799999999998E-74</c:v>
                </c:pt>
                <c:pt idx="1644" formatCode="0.00E+00">
                  <c:v>1.4629299999999999E-72</c:v>
                </c:pt>
                <c:pt idx="1645" formatCode="0.00E+00">
                  <c:v>1.9802399999999999E-72</c:v>
                </c:pt>
                <c:pt idx="1646" formatCode="0.00E+00">
                  <c:v>-3.4086999999999999E-73</c:v>
                </c:pt>
                <c:pt idx="1647" formatCode="0.00E+00">
                  <c:v>-5.2633300000000003E-72</c:v>
                </c:pt>
                <c:pt idx="1648" formatCode="0.00E+00">
                  <c:v>-7.3682500000000001E-72</c:v>
                </c:pt>
                <c:pt idx="1649" formatCode="0.00E+00">
                  <c:v>1.3413400000000001E-72</c:v>
                </c:pt>
                <c:pt idx="1650" formatCode="0.00E+00">
                  <c:v>2.13105E-71</c:v>
                </c:pt>
                <c:pt idx="1651" formatCode="0.00E+00">
                  <c:v>3.4686800000000001E-71</c:v>
                </c:pt>
                <c:pt idx="1652" formatCode="0.00E+00">
                  <c:v>1.0107899999999999E-71</c:v>
                </c:pt>
                <c:pt idx="1653" formatCode="0.00E+00">
                  <c:v>-6.1888999999999997E-71</c:v>
                </c:pt>
                <c:pt idx="1654" formatCode="0.00E+00">
                  <c:v>-1.2743700000000001E-70</c:v>
                </c:pt>
                <c:pt idx="1655" formatCode="0.00E+00">
                  <c:v>-8.3790499999999993E-71</c:v>
                </c:pt>
                <c:pt idx="1656" formatCode="0.00E+00">
                  <c:v>1.1842699999999999E-70</c:v>
                </c:pt>
                <c:pt idx="1657" formatCode="0.00E+00">
                  <c:v>3.1633399999999998E-70</c:v>
                </c:pt>
                <c:pt idx="1658" formatCode="0.00E+00">
                  <c:v>1.22174E-70</c:v>
                </c:pt>
                <c:pt idx="1659" formatCode="0.00E+00">
                  <c:v>-7.2386799999999997E-70</c:v>
                </c:pt>
                <c:pt idx="1660" formatCode="0.00E+00">
                  <c:v>-1.66835E-69</c:v>
                </c:pt>
                <c:pt idx="1661" formatCode="0.00E+00">
                  <c:v>-1.1623000000000001E-69</c:v>
                </c:pt>
                <c:pt idx="1662" formatCode="0.00E+00">
                  <c:v>1.9080599999999999E-69</c:v>
                </c:pt>
                <c:pt idx="1663" formatCode="0.00E+00">
                  <c:v>6.0709699999999998E-69</c:v>
                </c:pt>
                <c:pt idx="1664" formatCode="0.00E+00">
                  <c:v>6.7240799999999998E-69</c:v>
                </c:pt>
                <c:pt idx="1665" formatCode="0.00E+00">
                  <c:v>-5.2484999999999999E-70</c:v>
                </c:pt>
                <c:pt idx="1666" formatCode="0.00E+00">
                  <c:v>-1.27226E-68</c:v>
                </c:pt>
                <c:pt idx="1667" formatCode="0.00E+00">
                  <c:v>-1.5798E-68</c:v>
                </c:pt>
                <c:pt idx="1668" formatCode="0.00E+00">
                  <c:v>5.9019500000000002E-69</c:v>
                </c:pt>
                <c:pt idx="1669" formatCode="0.00E+00">
                  <c:v>4.5965699999999999E-68</c:v>
                </c:pt>
                <c:pt idx="1670" formatCode="0.00E+00">
                  <c:v>5.7671199999999999E-68</c:v>
                </c:pt>
                <c:pt idx="1671" formatCode="0.00E+00">
                  <c:v>-1.67552E-68</c:v>
                </c:pt>
                <c:pt idx="1672" formatCode="0.00E+00">
                  <c:v>-1.6590399999999999E-67</c:v>
                </c:pt>
                <c:pt idx="1673" formatCode="0.00E+00">
                  <c:v>-2.19166E-67</c:v>
                </c:pt>
                <c:pt idx="1674" formatCode="0.00E+00">
                  <c:v>1.06602E-67</c:v>
                </c:pt>
                <c:pt idx="1675" formatCode="0.00E+00">
                  <c:v>8.5074799999999999E-67</c:v>
                </c:pt>
                <c:pt idx="1676" formatCode="0.00E+00">
                  <c:v>1.39863E-66</c:v>
                </c:pt>
                <c:pt idx="1677" formatCode="0.00E+00">
                  <c:v>6.8541199999999995E-67</c:v>
                </c:pt>
                <c:pt idx="1678" formatCode="0.00E+00">
                  <c:v>-1.6321100000000001E-66</c:v>
                </c:pt>
                <c:pt idx="1679" formatCode="0.00E+00">
                  <c:v>-3.42248E-66</c:v>
                </c:pt>
                <c:pt idx="1680" formatCode="0.00E+00">
                  <c:v>-3.5305500000000002E-67</c:v>
                </c:pt>
                <c:pt idx="1681" formatCode="0.00E+00">
                  <c:v>9.4913599999999997E-66</c:v>
                </c:pt>
                <c:pt idx="1682" formatCode="0.00E+00">
                  <c:v>1.9188700000000001E-65</c:v>
                </c:pt>
                <c:pt idx="1683" formatCode="0.00E+00">
                  <c:v>1.29063E-65</c:v>
                </c:pt>
                <c:pt idx="1684" formatCode="0.00E+00">
                  <c:v>-1.8949900000000001E-65</c:v>
                </c:pt>
                <c:pt idx="1685" formatCode="0.00E+00">
                  <c:v>-5.6416900000000001E-65</c:v>
                </c:pt>
                <c:pt idx="1686" formatCode="0.00E+00">
                  <c:v>-4.5384300000000004E-65</c:v>
                </c:pt>
                <c:pt idx="1687" formatCode="0.00E+00">
                  <c:v>5.85591E-65</c:v>
                </c:pt>
                <c:pt idx="1688" formatCode="0.00E+00">
                  <c:v>1.9518E-64</c:v>
                </c:pt>
                <c:pt idx="1689" formatCode="0.00E+00">
                  <c:v>1.4573000000000001E-64</c:v>
                </c:pt>
                <c:pt idx="1690" formatCode="0.00E+00">
                  <c:v>-2.9893799999999999E-64</c:v>
                </c:pt>
                <c:pt idx="1691" formatCode="0.00E+00">
                  <c:v>-9.5202500000000002E-64</c:v>
                </c:pt>
                <c:pt idx="1692" formatCode="0.00E+00">
                  <c:v>-9.79831E-64</c:v>
                </c:pt>
                <c:pt idx="1693" formatCode="0.00E+00">
                  <c:v>5.2090200000000003E-64</c:v>
                </c:pt>
                <c:pt idx="1694" formatCode="0.00E+00">
                  <c:v>3.1203200000000003E-63</c:v>
                </c:pt>
                <c:pt idx="1695" formatCode="0.00E+00">
                  <c:v>4.05969E-63</c:v>
                </c:pt>
                <c:pt idx="1696" formatCode="0.00E+00">
                  <c:v>-3.4856799999999997E-64</c:v>
                </c:pt>
                <c:pt idx="1697" formatCode="0.00E+00">
                  <c:v>-9.7101600000000002E-63</c:v>
                </c:pt>
                <c:pt idx="1698" formatCode="0.00E+00">
                  <c:v>-1.5042499999999999E-62</c:v>
                </c:pt>
                <c:pt idx="1699" formatCode="0.00E+00">
                  <c:v>-3.1156799999999999E-63</c:v>
                </c:pt>
                <c:pt idx="1700" formatCode="0.00E+00">
                  <c:v>2.7400199999999998E-62</c:v>
                </c:pt>
                <c:pt idx="1701" formatCode="0.00E+00">
                  <c:v>4.74092E-62</c:v>
                </c:pt>
                <c:pt idx="1702" formatCode="0.00E+00">
                  <c:v>9.4456500000000002E-63</c:v>
                </c:pt>
                <c:pt idx="1703" formatCode="0.00E+00">
                  <c:v>-9.7647500000000007E-62</c:v>
                </c:pt>
                <c:pt idx="1704" formatCode="0.00E+00">
                  <c:v>-1.9105499999999999E-61</c:v>
                </c:pt>
                <c:pt idx="1705" formatCode="0.00E+00">
                  <c:v>-1.0713400000000001E-61</c:v>
                </c:pt>
                <c:pt idx="1706" formatCode="0.00E+00">
                  <c:v>2.3632600000000001E-61</c:v>
                </c:pt>
                <c:pt idx="1707" formatCode="0.00E+00">
                  <c:v>5.9690399999999998E-61</c:v>
                </c:pt>
                <c:pt idx="1708" formatCode="0.00E+00">
                  <c:v>4.1340200000000002E-61</c:v>
                </c:pt>
                <c:pt idx="1709" formatCode="0.00E+00">
                  <c:v>-6.9001700000000006E-61</c:v>
                </c:pt>
                <c:pt idx="1710" formatCode="0.00E+00">
                  <c:v>-1.9501200000000001E-60</c:v>
                </c:pt>
                <c:pt idx="1711" formatCode="0.00E+00">
                  <c:v>-1.2083299999999999E-60</c:v>
                </c:pt>
                <c:pt idx="1712" formatCode="0.00E+00">
                  <c:v>3.1894400000000002E-60</c:v>
                </c:pt>
                <c:pt idx="1713" formatCode="0.00E+00">
                  <c:v>8.9749499999999996E-60</c:v>
                </c:pt>
                <c:pt idx="1714" formatCode="0.00E+00">
                  <c:v>7.8795100000000004E-60</c:v>
                </c:pt>
                <c:pt idx="1715" formatCode="0.00E+00">
                  <c:v>-8.5012500000000003E-60</c:v>
                </c:pt>
                <c:pt idx="1716" formatCode="0.00E+00">
                  <c:v>-3.40315E-59</c:v>
                </c:pt>
                <c:pt idx="1717" formatCode="0.00E+00">
                  <c:v>-4.0926300000000002E-59</c:v>
                </c:pt>
                <c:pt idx="1718" formatCode="0.00E+00">
                  <c:v>-1.4586999999999999E-60</c:v>
                </c:pt>
                <c:pt idx="1719" formatCode="0.00E+00">
                  <c:v>7.0051799999999999E-59</c:v>
                </c:pt>
                <c:pt idx="1720" formatCode="0.00E+00">
                  <c:v>9.2830400000000009E-59</c:v>
                </c:pt>
                <c:pt idx="1721" formatCode="0.00E+00">
                  <c:v>-2.8964799999999999E-59</c:v>
                </c:pt>
                <c:pt idx="1722" formatCode="0.00E+00">
                  <c:v>-2.7566000000000001E-58</c:v>
                </c:pt>
                <c:pt idx="1723" formatCode="0.00E+00">
                  <c:v>-3.9283299999999997E-58</c:v>
                </c:pt>
                <c:pt idx="1724" formatCode="0.00E+00">
                  <c:v>2.10588E-59</c:v>
                </c:pt>
                <c:pt idx="1725" formatCode="0.00E+00">
                  <c:v>1.0203E-57</c:v>
                </c:pt>
                <c:pt idx="1726" formatCode="0.00E+00">
                  <c:v>1.8396900000000001E-57</c:v>
                </c:pt>
                <c:pt idx="1727" formatCode="0.00E+00">
                  <c:v>1.3187500000000001E-57</c:v>
                </c:pt>
                <c:pt idx="1728" formatCode="0.00E+00">
                  <c:v>-8.2088000000000007E-58</c:v>
                </c:pt>
                <c:pt idx="1729" formatCode="0.00E+00">
                  <c:v>-2.6856699999999997E-57</c:v>
                </c:pt>
                <c:pt idx="1730" formatCode="0.00E+00">
                  <c:v>-1.46297E-57</c:v>
                </c:pt>
                <c:pt idx="1731" formatCode="0.00E+00">
                  <c:v>3.3084699999999999E-57</c:v>
                </c:pt>
                <c:pt idx="1732" formatCode="0.00E+00">
                  <c:v>7.9440099999999995E-57</c:v>
                </c:pt>
                <c:pt idx="1733" formatCode="0.00E+00">
                  <c:v>5.2322099999999998E-57</c:v>
                </c:pt>
                <c:pt idx="1734" formatCode="0.00E+00">
                  <c:v>-8.4820300000000004E-57</c:v>
                </c:pt>
                <c:pt idx="1735" formatCode="0.00E+00">
                  <c:v>-2.59238E-56</c:v>
                </c:pt>
                <c:pt idx="1736" formatCode="0.00E+00">
                  <c:v>-3.7477800000000002E-56</c:v>
                </c:pt>
                <c:pt idx="1737" formatCode="0.00E+00">
                  <c:v>-4.9075700000000002E-56</c:v>
                </c:pt>
                <c:pt idx="1738" formatCode="0.00E+00">
                  <c:v>-5.2342399999999996E-56</c:v>
                </c:pt>
                <c:pt idx="1739" formatCode="0.00E+00">
                  <c:v>6.8712799999999996E-56</c:v>
                </c:pt>
                <c:pt idx="1740" formatCode="0.00E+00">
                  <c:v>5.0949099999999998E-55</c:v>
                </c:pt>
                <c:pt idx="1741" formatCode="0.00E+00">
                  <c:v>1.1524200000000001E-54</c:v>
                </c:pt>
                <c:pt idx="1742" formatCode="0.00E+00">
                  <c:v>1.1072700000000001E-54</c:v>
                </c:pt>
                <c:pt idx="1743" formatCode="0.00E+00">
                  <c:v>-8.4929100000000004E-55</c:v>
                </c:pt>
                <c:pt idx="1744" formatCode="0.00E+00">
                  <c:v>-4.7025799999999998E-54</c:v>
                </c:pt>
                <c:pt idx="1745" formatCode="0.00E+00">
                  <c:v>-1.31016E-53</c:v>
                </c:pt>
                <c:pt idx="1746" formatCode="0.00E+00">
                  <c:v>-3.4242099999999998E-53</c:v>
                </c:pt>
                <c:pt idx="1747" formatCode="0.00E+00">
                  <c:v>-6.8619100000000001E-53</c:v>
                </c:pt>
                <c:pt idx="1748" formatCode="0.00E+00">
                  <c:v>-1.0211300000000001E-52</c:v>
                </c:pt>
                <c:pt idx="1749" formatCode="0.00E+00">
                  <c:v>-1.17671E-52</c:v>
                </c:pt>
                <c:pt idx="1750" formatCode="0.00E+00">
                  <c:v>-1.12481E-52</c:v>
                </c:pt>
                <c:pt idx="1751" formatCode="0.00E+00">
                  <c:v>-1.2762100000000001E-52</c:v>
                </c:pt>
                <c:pt idx="1752" formatCode="0.00E+00">
                  <c:v>-2.4084899999999998E-52</c:v>
                </c:pt>
                <c:pt idx="1753" formatCode="0.00E+00">
                  <c:v>-4.7466499999999998E-52</c:v>
                </c:pt>
                <c:pt idx="1754" formatCode="0.00E+00">
                  <c:v>-6.6512500000000003E-52</c:v>
                </c:pt>
                <c:pt idx="1755" formatCode="0.00E+00">
                  <c:v>-4.1977800000000003E-52</c:v>
                </c:pt>
                <c:pt idx="1756" formatCode="0.00E+00">
                  <c:v>5.13643E-52</c:v>
                </c:pt>
                <c:pt idx="1757" formatCode="0.00E+00">
                  <c:v>1.4950699999999999E-51</c:v>
                </c:pt>
                <c:pt idx="1758" formatCode="0.00E+00">
                  <c:v>9.4681399999999993E-52</c:v>
                </c:pt>
                <c:pt idx="1759" formatCode="0.00E+00">
                  <c:v>-2.27698E-51</c:v>
                </c:pt>
                <c:pt idx="1760" formatCode="0.00E+00">
                  <c:v>-5.8889599999999997E-51</c:v>
                </c:pt>
                <c:pt idx="1761" formatCode="0.00E+00">
                  <c:v>-3.5170800000000001E-51</c:v>
                </c:pt>
                <c:pt idx="1762" formatCode="0.00E+00">
                  <c:v>9.1701300000000006E-51</c:v>
                </c:pt>
                <c:pt idx="1763" formatCode="0.00E+00">
                  <c:v>2.5305999999999998E-50</c:v>
                </c:pt>
                <c:pt idx="1764" formatCode="0.00E+00">
                  <c:v>2.2003399999999998E-50</c:v>
                </c:pt>
                <c:pt idx="1765" formatCode="0.00E+00">
                  <c:v>-2.2932400000000002E-50</c:v>
                </c:pt>
                <c:pt idx="1766" formatCode="0.00E+00">
                  <c:v>-9.2173700000000004E-50</c:v>
                </c:pt>
                <c:pt idx="1767" formatCode="0.00E+00">
                  <c:v>-1.11154E-49</c:v>
                </c:pt>
                <c:pt idx="1768" formatCode="0.00E+00">
                  <c:v>1.66564E-51</c:v>
                </c:pt>
                <c:pt idx="1769" formatCode="0.00E+00">
                  <c:v>2.1380499999999999E-49</c:v>
                </c:pt>
                <c:pt idx="1770" formatCode="0.00E+00">
                  <c:v>2.8395400000000001E-49</c:v>
                </c:pt>
                <c:pt idx="1771" formatCode="0.00E+00">
                  <c:v>-1.17863E-49</c:v>
                </c:pt>
                <c:pt idx="1772" formatCode="0.00E+00">
                  <c:v>-9.6611100000000004E-49</c:v>
                </c:pt>
                <c:pt idx="1773" formatCode="0.00E+00">
                  <c:v>-1.53256E-48</c:v>
                </c:pt>
                <c:pt idx="1774" formatCode="0.00E+00">
                  <c:v>-8.81593E-49</c:v>
                </c:pt>
                <c:pt idx="1775" formatCode="0.00E+00">
                  <c:v>9.9599799999999995E-49</c:v>
                </c:pt>
                <c:pt idx="1776" formatCode="0.00E+00">
                  <c:v>2.0608599999999999E-48</c:v>
                </c:pt>
                <c:pt idx="1777" formatCode="0.00E+00">
                  <c:v>-1.31103E-48</c:v>
                </c:pt>
                <c:pt idx="1778" formatCode="0.00E+00">
                  <c:v>-1.0264200000000001E-47</c:v>
                </c:pt>
                <c:pt idx="1779" formatCode="0.00E+00">
                  <c:v>-1.87451E-47</c:v>
                </c:pt>
                <c:pt idx="1780" formatCode="0.00E+00">
                  <c:v>-1.6895899999999999E-47</c:v>
                </c:pt>
                <c:pt idx="1781" formatCode="0.00E+00">
                  <c:v>-1.5338200000000002E-48</c:v>
                </c:pt>
                <c:pt idx="1782" formatCode="0.00E+00">
                  <c:v>1.33424E-47</c:v>
                </c:pt>
                <c:pt idx="1783" formatCode="0.00E+00">
                  <c:v>-5.0780600000000003E-48</c:v>
                </c:pt>
                <c:pt idx="1784" formatCode="0.00E+00">
                  <c:v>-8.1832100000000004E-47</c:v>
                </c:pt>
                <c:pt idx="1785" formatCode="0.00E+00">
                  <c:v>-1.7563800000000002E-46</c:v>
                </c:pt>
                <c:pt idx="1786" formatCode="0.00E+00">
                  <c:v>-1.69787E-46</c:v>
                </c:pt>
                <c:pt idx="1787" formatCode="0.00E+00">
                  <c:v>3.21646E-47</c:v>
                </c:pt>
                <c:pt idx="1788" formatCode="0.00E+00">
                  <c:v>3.2444199999999999E-46</c:v>
                </c:pt>
                <c:pt idx="1789" formatCode="0.00E+00">
                  <c:v>3.16113E-46</c:v>
                </c:pt>
                <c:pt idx="1790" formatCode="0.00E+00">
                  <c:v>-4.1044999999999996E-46</c:v>
                </c:pt>
                <c:pt idx="1791" formatCode="0.00E+00">
                  <c:v>-1.5505799999999999E-45</c:v>
                </c:pt>
                <c:pt idx="1792" formatCode="0.00E+00">
                  <c:v>-1.26003E-45</c:v>
                </c:pt>
                <c:pt idx="1793" formatCode="0.00E+00">
                  <c:v>2.6935999999999999E-45</c:v>
                </c:pt>
                <c:pt idx="1794" formatCode="0.00E+00">
                  <c:v>9.5598599999999995E-45</c:v>
                </c:pt>
                <c:pt idx="1795" formatCode="0.00E+00">
                  <c:v>1.3400500000000001E-44</c:v>
                </c:pt>
                <c:pt idx="1796" formatCode="0.00E+00">
                  <c:v>5.13132E-45</c:v>
                </c:pt>
                <c:pt idx="1797" formatCode="0.00E+00">
                  <c:v>-1.5609400000000001E-44</c:v>
                </c:pt>
                <c:pt idx="1798" formatCode="0.00E+00">
                  <c:v>-2.9429600000000002E-44</c:v>
                </c:pt>
                <c:pt idx="1799" formatCode="0.00E+00">
                  <c:v>-8.0734699999999999E-45</c:v>
                </c:pt>
                <c:pt idx="1800" formatCode="0.00E+00">
                  <c:v>5.1871700000000004E-44</c:v>
                </c:pt>
                <c:pt idx="1801" formatCode="0.00E+00">
                  <c:v>8.7896100000000003E-44</c:v>
                </c:pt>
                <c:pt idx="1802" formatCode="0.00E+00">
                  <c:v>-1.4939299999999999E-44</c:v>
                </c:pt>
                <c:pt idx="1803" formatCode="0.00E+00">
                  <c:v>-2.9621900000000001E-43</c:v>
                </c:pt>
                <c:pt idx="1804" formatCode="0.00E+00">
                  <c:v>-5.3345999999999996E-43</c:v>
                </c:pt>
                <c:pt idx="1805" formatCode="0.00E+00">
                  <c:v>-2.7423300000000002E-43</c:v>
                </c:pt>
                <c:pt idx="1806" formatCode="0.00E+00">
                  <c:v>7.0800299999999998E-43</c:v>
                </c:pt>
                <c:pt idx="1807" formatCode="0.00E+00">
                  <c:v>1.72908E-42</c:v>
                </c:pt>
                <c:pt idx="1808" formatCode="0.00E+00">
                  <c:v>1.24977E-42</c:v>
                </c:pt>
                <c:pt idx="1809" formatCode="0.00E+00">
                  <c:v>-1.6324400000000001E-42</c:v>
                </c:pt>
                <c:pt idx="1810" formatCode="0.00E+00">
                  <c:v>-4.9918500000000003E-42</c:v>
                </c:pt>
                <c:pt idx="1811" formatCode="0.00E+00">
                  <c:v>-2.8153600000000001E-42</c:v>
                </c:pt>
                <c:pt idx="1812" formatCode="0.00E+00">
                  <c:v>1.02684E-41</c:v>
                </c:pt>
                <c:pt idx="1813" formatCode="0.00E+00">
                  <c:v>2.8806200000000001E-41</c:v>
                </c:pt>
                <c:pt idx="1814" formatCode="0.00E+00">
                  <c:v>3.4461200000000001E-41</c:v>
                </c:pt>
                <c:pt idx="1815" formatCode="0.00E+00">
                  <c:v>1.12072E-41</c:v>
                </c:pt>
                <c:pt idx="1816" formatCode="0.00E+00">
                  <c:v>-2.74247E-41</c:v>
                </c:pt>
                <c:pt idx="1817" formatCode="0.00E+00">
                  <c:v>-2.2358199999999999E-41</c:v>
                </c:pt>
                <c:pt idx="1818" formatCode="0.00E+00">
                  <c:v>8.7168399999999996E-41</c:v>
                </c:pt>
                <c:pt idx="1819" formatCode="0.00E+00">
                  <c:v>2.6911999999999999E-40</c:v>
                </c:pt>
                <c:pt idx="1820" formatCode="0.00E+00">
                  <c:v>3.4346E-40</c:v>
                </c:pt>
                <c:pt idx="1821" formatCode="0.00E+00">
                  <c:v>1.2128800000000001E-40</c:v>
                </c:pt>
                <c:pt idx="1822" formatCode="0.00E+00">
                  <c:v>-3.4198399999999999E-40</c:v>
                </c:pt>
                <c:pt idx="1823" formatCode="0.00E+00">
                  <c:v>-6.6978800000000002E-40</c:v>
                </c:pt>
                <c:pt idx="1824" formatCode="0.00E+00">
                  <c:v>-3.8888599999999996E-40</c:v>
                </c:pt>
                <c:pt idx="1825" formatCode="0.00E+00">
                  <c:v>5.3112899999999996E-40</c:v>
                </c:pt>
                <c:pt idx="1826" formatCode="0.00E+00">
                  <c:v>7.2938999999999997E-40</c:v>
                </c:pt>
                <c:pt idx="1827" formatCode="0.00E+00">
                  <c:v>-2.7682699999999999E-39</c:v>
                </c:pt>
                <c:pt idx="1828" formatCode="0.00E+00">
                  <c:v>-1.1279399999999999E-38</c:v>
                </c:pt>
                <c:pt idx="1829" formatCode="0.00E+00">
                  <c:v>-1.7929800000000001E-38</c:v>
                </c:pt>
                <c:pt idx="1830" formatCode="0.00E+00">
                  <c:v>-8.1505400000000001E-39</c:v>
                </c:pt>
                <c:pt idx="1831" formatCode="0.00E+00">
                  <c:v>2.5192200000000002E-38</c:v>
                </c:pt>
                <c:pt idx="1832" formatCode="0.00E+00">
                  <c:v>5.7354200000000003E-38</c:v>
                </c:pt>
                <c:pt idx="1833" formatCode="0.00E+00">
                  <c:v>3.37781E-38</c:v>
                </c:pt>
                <c:pt idx="1834" formatCode="0.00E+00">
                  <c:v>-7.60432E-38</c:v>
                </c:pt>
                <c:pt idx="1835" formatCode="0.00E+00">
                  <c:v>-2.05226E-37</c:v>
                </c:pt>
                <c:pt idx="1836" formatCode="0.00E+00">
                  <c:v>-1.7748599999999999E-37</c:v>
                </c:pt>
                <c:pt idx="1837" formatCode="0.00E+00">
                  <c:v>1.41143E-37</c:v>
                </c:pt>
                <c:pt idx="1838" formatCode="0.00E+00">
                  <c:v>5.9806199999999996E-37</c:v>
                </c:pt>
                <c:pt idx="1839" formatCode="0.00E+00">
                  <c:v>6.3936600000000001E-37</c:v>
                </c:pt>
                <c:pt idx="1840" formatCode="0.00E+00">
                  <c:v>-3.7287000000000001E-37</c:v>
                </c:pt>
                <c:pt idx="1841" formatCode="0.00E+00">
                  <c:v>-1.94281E-36</c:v>
                </c:pt>
                <c:pt idx="1842" formatCode="0.00E+00">
                  <c:v>-1.27858E-36</c:v>
                </c:pt>
                <c:pt idx="1843" formatCode="0.00E+00">
                  <c:v>4.5113099999999998E-36</c:v>
                </c:pt>
                <c:pt idx="1844" formatCode="0.00E+00">
                  <c:v>1.38E-35</c:v>
                </c:pt>
                <c:pt idx="1845" formatCode="0.00E+00">
                  <c:v>1.8509600000000001E-35</c:v>
                </c:pt>
                <c:pt idx="1846" formatCode="0.00E+00">
                  <c:v>9.4134499999999999E-36</c:v>
                </c:pt>
                <c:pt idx="1847" formatCode="0.00E+00">
                  <c:v>-1.1507E-35</c:v>
                </c:pt>
                <c:pt idx="1848" formatCode="0.00E+00">
                  <c:v>-2.0375900000000001E-35</c:v>
                </c:pt>
                <c:pt idx="1849" formatCode="0.00E+00">
                  <c:v>1.48268E-35</c:v>
                </c:pt>
                <c:pt idx="1850" formatCode="0.00E+00">
                  <c:v>9.3970900000000001E-35</c:v>
                </c:pt>
                <c:pt idx="1851" formatCode="0.00E+00">
                  <c:v>1.40314E-34</c:v>
                </c:pt>
                <c:pt idx="1852" formatCode="0.00E+00">
                  <c:v>1.00423E-35</c:v>
                </c:pt>
                <c:pt idx="1853" formatCode="0.00E+00">
                  <c:v>-3.4507599999999998E-34</c:v>
                </c:pt>
                <c:pt idx="1854" formatCode="0.00E+00">
                  <c:v>-6.8292099999999996E-34</c:v>
                </c:pt>
                <c:pt idx="1855" formatCode="0.00E+00">
                  <c:v>-5.4177100000000001E-34</c:v>
                </c:pt>
                <c:pt idx="1856" formatCode="0.00E+00">
                  <c:v>2.8316100000000001E-34</c:v>
                </c:pt>
                <c:pt idx="1857" formatCode="0.00E+00">
                  <c:v>1.2318700000000001E-33</c:v>
                </c:pt>
                <c:pt idx="1858" formatCode="0.00E+00">
                  <c:v>1.21058E-33</c:v>
                </c:pt>
                <c:pt idx="1859" formatCode="0.00E+00">
                  <c:v>-4.57567E-34</c:v>
                </c:pt>
                <c:pt idx="1860" formatCode="0.00E+00">
                  <c:v>-2.6151700000000001E-33</c:v>
                </c:pt>
                <c:pt idx="1861" formatCode="0.00E+00">
                  <c:v>-1.8064199999999999E-33</c:v>
                </c:pt>
                <c:pt idx="1862" formatCode="0.00E+00">
                  <c:v>5.77447E-33</c:v>
                </c:pt>
                <c:pt idx="1863" formatCode="0.00E+00">
                  <c:v>1.5263599999999999E-32</c:v>
                </c:pt>
                <c:pt idx="1864" formatCode="0.00E+00">
                  <c:v>2.2588399999999998E-33</c:v>
                </c:pt>
                <c:pt idx="1865" formatCode="0.00E+00">
                  <c:v>-6.2027900000000005E-32</c:v>
                </c:pt>
                <c:pt idx="1866" formatCode="0.00E+00">
                  <c:v>-1.5738899999999999E-31</c:v>
                </c:pt>
                <c:pt idx="1867" formatCode="0.00E+00">
                  <c:v>-1.9486399999999999E-31</c:v>
                </c:pt>
                <c:pt idx="1868" formatCode="0.00E+00">
                  <c:v>-8.7153700000000004E-32</c:v>
                </c:pt>
                <c:pt idx="1869" formatCode="0.00E+00">
                  <c:v>1.21366E-31</c:v>
                </c:pt>
                <c:pt idx="1870" formatCode="0.00E+00">
                  <c:v>1.4611799999999999E-31</c:v>
                </c:pt>
                <c:pt idx="1871" formatCode="0.00E+00">
                  <c:v>-3.91911E-31</c:v>
                </c:pt>
                <c:pt idx="1872" formatCode="0.00E+00">
                  <c:v>-1.45746E-30</c:v>
                </c:pt>
                <c:pt idx="1873" formatCode="0.00E+00">
                  <c:v>-2.3325600000000002E-30</c:v>
                </c:pt>
                <c:pt idx="1874" formatCode="0.00E+00">
                  <c:v>-2.02361E-30</c:v>
                </c:pt>
                <c:pt idx="1875" formatCode="0.00E+00">
                  <c:v>-3.6670000000000001E-31</c:v>
                </c:pt>
                <c:pt idx="1876" formatCode="0.00E+00">
                  <c:v>7.8239999999999999E-31</c:v>
                </c:pt>
                <c:pt idx="1877" formatCode="0.00E+00">
                  <c:v>-2.46062E-30</c:v>
                </c:pt>
                <c:pt idx="1878" formatCode="0.00E+00">
                  <c:v>-1.20099E-29</c:v>
                </c:pt>
                <c:pt idx="1879" formatCode="0.00E+00">
                  <c:v>-2.0692899999999999E-29</c:v>
                </c:pt>
                <c:pt idx="1880" formatCode="0.00E+00">
                  <c:v>-1.42976E-29</c:v>
                </c:pt>
                <c:pt idx="1881" formatCode="0.00E+00">
                  <c:v>1.2781800000000001E-29</c:v>
                </c:pt>
                <c:pt idx="1882" formatCode="0.00E+00">
                  <c:v>3.9511699999999998E-29</c:v>
                </c:pt>
                <c:pt idx="1883" formatCode="0.00E+00">
                  <c:v>1.7088300000000001E-29</c:v>
                </c:pt>
                <c:pt idx="1884" formatCode="0.00E+00">
                  <c:v>-8.5313999999999996E-29</c:v>
                </c:pt>
                <c:pt idx="1885" formatCode="0.00E+00">
                  <c:v>-2.1951100000000002E-28</c:v>
                </c:pt>
                <c:pt idx="1886" formatCode="0.00E+00">
                  <c:v>-2.8400599999999999E-28</c:v>
                </c:pt>
                <c:pt idx="1887" formatCode="0.00E+00">
                  <c:v>-2.2357899999999999E-28</c:v>
                </c:pt>
                <c:pt idx="1888" formatCode="0.00E+00">
                  <c:v>-9.0161600000000005E-29</c:v>
                </c:pt>
                <c:pt idx="1889" formatCode="0.00E+00">
                  <c:v>1.736E-29</c:v>
                </c:pt>
                <c:pt idx="1890" formatCode="0.00E+00">
                  <c:v>-5.4108500000000001E-29</c:v>
                </c:pt>
                <c:pt idx="1891" formatCode="0.00E+00">
                  <c:v>-2.1661599999999998E-28</c:v>
                </c:pt>
                <c:pt idx="1892" formatCode="0.00E+00">
                  <c:v>4.1940599999999998E-28</c:v>
                </c:pt>
                <c:pt idx="1893" formatCode="0.00E+00">
                  <c:v>2.7557000000000001E-27</c:v>
                </c:pt>
                <c:pt idx="1894" formatCode="0.00E+00">
                  <c:v>6.3740599999999997E-27</c:v>
                </c:pt>
                <c:pt idx="1895" formatCode="0.00E+00">
                  <c:v>9.6652799999999994E-27</c:v>
                </c:pt>
                <c:pt idx="1896" formatCode="0.00E+00">
                  <c:v>1.0999699999999999E-26</c:v>
                </c:pt>
                <c:pt idx="1897" formatCode="0.00E+00">
                  <c:v>1.0834E-26</c:v>
                </c:pt>
                <c:pt idx="1898" formatCode="0.00E+00">
                  <c:v>2.1970900000000001E-26</c:v>
                </c:pt>
                <c:pt idx="1899" formatCode="0.00E+00">
                  <c:v>6.8872500000000005E-26</c:v>
                </c:pt>
                <c:pt idx="1900" formatCode="0.00E+00">
                  <c:v>1.5324499999999999E-25</c:v>
                </c:pt>
                <c:pt idx="1901" formatCode="0.00E+00">
                  <c:v>2.0226000000000001E-25</c:v>
                </c:pt>
                <c:pt idx="1902" formatCode="0.00E+00">
                  <c:v>5.7912700000000004E-26</c:v>
                </c:pt>
                <c:pt idx="1903" formatCode="0.00E+00">
                  <c:v>-3.49392E-25</c:v>
                </c:pt>
                <c:pt idx="1904" formatCode="0.00E+00">
                  <c:v>-6.5810300000000003E-25</c:v>
                </c:pt>
                <c:pt idx="1905" formatCode="0.00E+00">
                  <c:v>-4.0793300000000003E-26</c:v>
                </c:pt>
                <c:pt idx="1906" formatCode="0.00E+00">
                  <c:v>1.95526E-24</c:v>
                </c:pt>
                <c:pt idx="1907" formatCode="0.00E+00">
                  <c:v>3.9723699999999998E-24</c:v>
                </c:pt>
                <c:pt idx="1908" formatCode="0.00E+00">
                  <c:v>2.8006100000000001E-24</c:v>
                </c:pt>
                <c:pt idx="1909" formatCode="0.00E+00">
                  <c:v>-3.1289499999999999E-24</c:v>
                </c:pt>
                <c:pt idx="1910" formatCode="0.00E+00">
                  <c:v>-1.8984499999999999E-23</c:v>
                </c:pt>
                <c:pt idx="1911" formatCode="0.00E+00">
                  <c:v>-6.3084000000000006E-23</c:v>
                </c:pt>
                <c:pt idx="1912" formatCode="0.00E+00">
                  <c:v>-1.3328499999999999E-22</c:v>
                </c:pt>
                <c:pt idx="1913" formatCode="0.00E+00">
                  <c:v>-2.1400399999999999E-22</c:v>
                </c:pt>
                <c:pt idx="1914" formatCode="0.00E+00">
                  <c:v>-3.3467700000000002E-22</c:v>
                </c:pt>
                <c:pt idx="1915" formatCode="0.00E+00">
                  <c:v>-5.1478499999999997E-22</c:v>
                </c:pt>
                <c:pt idx="1916" formatCode="0.00E+00">
                  <c:v>-7.2246999999999997E-22</c:v>
                </c:pt>
                <c:pt idx="1917" formatCode="0.00E+00">
                  <c:v>-9.3697599999999994E-22</c:v>
                </c:pt>
                <c:pt idx="1918" formatCode="0.00E+00">
                  <c:v>-1.1418700000000001E-21</c:v>
                </c:pt>
                <c:pt idx="1919" formatCode="0.00E+00">
                  <c:v>-1.3234699999999999E-21</c:v>
                </c:pt>
                <c:pt idx="1920" formatCode="0.00E+00">
                  <c:v>-1.57845E-21</c:v>
                </c:pt>
                <c:pt idx="1921" formatCode="0.00E+00">
                  <c:v>-2.4356599999999999E-21</c:v>
                </c:pt>
                <c:pt idx="1922" formatCode="0.00E+00">
                  <c:v>-4.4123400000000002E-21</c:v>
                </c:pt>
                <c:pt idx="1923" formatCode="0.00E+00">
                  <c:v>-6.4127300000000003E-21</c:v>
                </c:pt>
                <c:pt idx="1924" formatCode="0.00E+00">
                  <c:v>-2.53647E-21</c:v>
                </c:pt>
                <c:pt idx="1925" formatCode="0.00E+00">
                  <c:v>1.1196E-20</c:v>
                </c:pt>
                <c:pt idx="1926" formatCode="0.00E+00">
                  <c:v>2.7025300000000001E-20</c:v>
                </c:pt>
                <c:pt idx="1927" formatCode="0.00E+00">
                  <c:v>3.0898100000000002E-20</c:v>
                </c:pt>
                <c:pt idx="1928" formatCode="0.00E+00">
                  <c:v>1.7009800000000001E-20</c:v>
                </c:pt>
                <c:pt idx="1929" formatCode="0.00E+00">
                  <c:v>4.2855599999999998E-22</c:v>
                </c:pt>
                <c:pt idx="1930" formatCode="0.00E+00">
                  <c:v>6.6600000000000002E-21</c:v>
                </c:pt>
                <c:pt idx="1931" formatCode="0.00E+00">
                  <c:v>4.5427199999999998E-20</c:v>
                </c:pt>
                <c:pt idx="1932" formatCode="0.00E+00">
                  <c:v>8.3493399999999995E-20</c:v>
                </c:pt>
                <c:pt idx="1933" formatCode="0.00E+00">
                  <c:v>3.1089800000000002E-20</c:v>
                </c:pt>
                <c:pt idx="1934" formatCode="0.00E+00">
                  <c:v>-1.82272E-19</c:v>
                </c:pt>
                <c:pt idx="1935" formatCode="0.00E+00">
                  <c:v>-4.3366100000000002E-19</c:v>
                </c:pt>
                <c:pt idx="1936" formatCode="0.00E+00">
                  <c:v>-3.4518799999999998E-19</c:v>
                </c:pt>
                <c:pt idx="1937" formatCode="0.00E+00">
                  <c:v>4.2628400000000001E-19</c:v>
                </c:pt>
                <c:pt idx="1938" formatCode="0.00E+00">
                  <c:v>1.4570999999999999E-18</c:v>
                </c:pt>
                <c:pt idx="1939" formatCode="0.00E+00">
                  <c:v>1.1625400000000001E-18</c:v>
                </c:pt>
                <c:pt idx="1940" formatCode="0.00E+00">
                  <c:v>-1.9883E-18</c:v>
                </c:pt>
                <c:pt idx="1941" formatCode="0.00E+00">
                  <c:v>-6.8700899999999996E-18</c:v>
                </c:pt>
                <c:pt idx="1942" formatCode="0.00E+00">
                  <c:v>-8.7306899999999996E-18</c:v>
                </c:pt>
                <c:pt idx="1943" formatCode="0.00E+00">
                  <c:v>-2.5515800000000001E-18</c:v>
                </c:pt>
                <c:pt idx="1944" formatCode="0.00E+00">
                  <c:v>9.6232199999999992E-18</c:v>
                </c:pt>
                <c:pt idx="1945" formatCode="0.00E+00">
                  <c:v>1.3962E-17</c:v>
                </c:pt>
                <c:pt idx="1946" formatCode="0.00E+00">
                  <c:v>-5.1363399999999999E-18</c:v>
                </c:pt>
                <c:pt idx="1947" formatCode="0.00E+00">
                  <c:v>-4.3926400000000001E-17</c:v>
                </c:pt>
                <c:pt idx="1948" formatCode="0.00E+00">
                  <c:v>-5.4431599999999999E-17</c:v>
                </c:pt>
                <c:pt idx="1949" formatCode="0.00E+00">
                  <c:v>5.4679900000000001E-17</c:v>
                </c:pt>
                <c:pt idx="1950" formatCode="0.00E+00">
                  <c:v>3.0468E-16</c:v>
                </c:pt>
                <c:pt idx="1951" formatCode="0.00E+00">
                  <c:v>4.5512700000000001E-16</c:v>
                </c:pt>
                <c:pt idx="1952" formatCode="0.00E+00">
                  <c:v>8.9249799999999995E-17</c:v>
                </c:pt>
                <c:pt idx="1953" formatCode="0.00E+00">
                  <c:v>-8.9113700000000007E-16</c:v>
                </c:pt>
                <c:pt idx="1954" formatCode="0.00E+00">
                  <c:v>-1.7194800000000001E-15</c:v>
                </c:pt>
                <c:pt idx="1955" formatCode="0.00E+00">
                  <c:v>-9.3574900000000005E-16</c:v>
                </c:pt>
                <c:pt idx="1956" formatCode="0.00E+00">
                  <c:v>2.08869E-15</c:v>
                </c:pt>
                <c:pt idx="1957" formatCode="0.00E+00">
                  <c:v>5.4229600000000001E-15</c:v>
                </c:pt>
                <c:pt idx="1958" formatCode="0.00E+00">
                  <c:v>4.7082899999999998E-15</c:v>
                </c:pt>
                <c:pt idx="1959" formatCode="0.00E+00">
                  <c:v>-3.1357599999999999E-15</c:v>
                </c:pt>
                <c:pt idx="1960" formatCode="0.00E+00">
                  <c:v>-1.2872300000000001E-14</c:v>
                </c:pt>
                <c:pt idx="1961" formatCode="0.00E+00">
                  <c:v>-6.8086400000000001E-15</c:v>
                </c:pt>
                <c:pt idx="1962" formatCode="0.00E+00">
                  <c:v>3.2715999999999999E-14</c:v>
                </c:pt>
                <c:pt idx="1963" formatCode="0.00E+00">
                  <c:v>8.7306499999999995E-14</c:v>
                </c:pt>
                <c:pt idx="1964" formatCode="0.00E+00">
                  <c:v>8.92101E-14</c:v>
                </c:pt>
                <c:pt idx="1965" formatCode="0.00E+00">
                  <c:v>-2.3994199999999998E-14</c:v>
                </c:pt>
                <c:pt idx="1966" formatCode="0.00E+00">
                  <c:v>-1.9729700000000001E-13</c:v>
                </c:pt>
                <c:pt idx="1967" formatCode="0.00E+00">
                  <c:v>-1.5403199999999999E-13</c:v>
                </c:pt>
                <c:pt idx="1968" formatCode="0.00E+00">
                  <c:v>4.2423399999999999E-13</c:v>
                </c:pt>
                <c:pt idx="1969" formatCode="0.00E+00">
                  <c:v>1.39324E-12</c:v>
                </c:pt>
                <c:pt idx="1970" formatCode="0.00E+00">
                  <c:v>1.69564E-12</c:v>
                </c:pt>
                <c:pt idx="1971" formatCode="0.00E+00">
                  <c:v>-1.33018E-13</c:v>
                </c:pt>
                <c:pt idx="1972" formatCode="0.00E+00">
                  <c:v>-3.9269999999999997E-12</c:v>
                </c:pt>
                <c:pt idx="1973" formatCode="0.00E+00">
                  <c:v>-6.3149900000000003E-12</c:v>
                </c:pt>
                <c:pt idx="1974" formatCode="0.00E+00">
                  <c:v>-2.91076E-12</c:v>
                </c:pt>
                <c:pt idx="1975" formatCode="0.00E+00">
                  <c:v>6.3463800000000003E-12</c:v>
                </c:pt>
                <c:pt idx="1976" formatCode="0.00E+00">
                  <c:v>1.17622E-11</c:v>
                </c:pt>
                <c:pt idx="1977" formatCode="0.00E+00">
                  <c:v>-3.5822200000000001E-12</c:v>
                </c:pt>
                <c:pt idx="1978" formatCode="0.00E+00">
                  <c:v>-4.4600399999999998E-11</c:v>
                </c:pt>
                <c:pt idx="1979" formatCode="0.00E+00">
                  <c:v>-8.3287299999999996E-11</c:v>
                </c:pt>
                <c:pt idx="1980" formatCode="0.00E+00">
                  <c:v>-6.8990799999999996E-11</c:v>
                </c:pt>
                <c:pt idx="1981" formatCode="0.00E+00">
                  <c:v>2.1137000000000001E-11</c:v>
                </c:pt>
                <c:pt idx="1982" formatCode="0.00E+00">
                  <c:v>1.0193499999999999E-10</c:v>
                </c:pt>
                <c:pt idx="1983" formatCode="0.00E+00">
                  <c:v>-1.3417299999999999E-11</c:v>
                </c:pt>
                <c:pt idx="1984" formatCode="0.00E+00">
                  <c:v>-4.14745E-10</c:v>
                </c:pt>
                <c:pt idx="1985" formatCode="0.00E+00">
                  <c:v>-8.6431700000000005E-10</c:v>
                </c:pt>
                <c:pt idx="1986" formatCode="0.00E+00">
                  <c:v>-7.2176200000000001E-10</c:v>
                </c:pt>
                <c:pt idx="1987" formatCode="0.00E+00">
                  <c:v>6.1626100000000001E-10</c:v>
                </c:pt>
                <c:pt idx="1988" formatCode="0.00E+00">
                  <c:v>2.5126000000000002E-9</c:v>
                </c:pt>
                <c:pt idx="1989" formatCode="0.00E+00">
                  <c:v>2.8233900000000001E-9</c:v>
                </c:pt>
                <c:pt idx="1990" formatCode="0.00E+00">
                  <c:v>1.5704399999999999E-10</c:v>
                </c:pt>
                <c:pt idx="1991" formatCode="0.00E+00">
                  <c:v>-3.7762999999999999E-9</c:v>
                </c:pt>
                <c:pt idx="1992" formatCode="0.00E+00">
                  <c:v>-2.5614699999999998E-9</c:v>
                </c:pt>
                <c:pt idx="1993" formatCode="0.00E+00">
                  <c:v>1.0986999999999999E-8</c:v>
                </c:pt>
                <c:pt idx="1994" formatCode="0.00E+00">
                  <c:v>3.3546000000000001E-8</c:v>
                </c:pt>
                <c:pt idx="1995" formatCode="0.00E+00">
                  <c:v>4.6255E-8</c:v>
                </c:pt>
                <c:pt idx="1996" formatCode="0.00E+00">
                  <c:v>2.37249E-8</c:v>
                </c:pt>
                <c:pt idx="1997" formatCode="0.00E+00">
                  <c:v>-3.2639599999999998E-8</c:v>
                </c:pt>
                <c:pt idx="1998" formatCode="0.00E+00">
                  <c:v>-4.6685999999999999E-8</c:v>
                </c:pt>
                <c:pt idx="1999" formatCode="0.00E+00">
                  <c:v>1.44011E-7</c:v>
                </c:pt>
                <c:pt idx="2000" formatCode="0.00E+00">
                  <c:v>7.5534000000000004E-7</c:v>
                </c:pt>
                <c:pt idx="2001" formatCode="0.00E+00">
                  <c:v>1.9450399999999998E-6</c:v>
                </c:pt>
                <c:pt idx="2002" formatCode="0.00E+00">
                  <c:v>3.6606499999999998E-6</c:v>
                </c:pt>
                <c:pt idx="2003" formatCode="0.00E+00">
                  <c:v>5.6798799999999999E-6</c:v>
                </c:pt>
                <c:pt idx="2004" formatCode="0.00E+00">
                  <c:v>7.7890900000000007E-6</c:v>
                </c:pt>
                <c:pt idx="2005" formatCode="0.00E+00">
                  <c:v>9.8258800000000005E-6</c:v>
                </c:pt>
                <c:pt idx="2006" formatCode="0.00E+00">
                  <c:v>1.16327E-5</c:v>
                </c:pt>
                <c:pt idx="2007" formatCode="0.00E+00">
                  <c:v>1.30574E-5</c:v>
                </c:pt>
                <c:pt idx="2008" formatCode="0.00E+00">
                  <c:v>1.39723E-5</c:v>
                </c:pt>
                <c:pt idx="2009" formatCode="0.00E+00">
                  <c:v>1.43093E-5</c:v>
                </c:pt>
                <c:pt idx="2010" formatCode="0.00E+00">
                  <c:v>1.4050799999999999E-5</c:v>
                </c:pt>
                <c:pt idx="2011" formatCode="0.00E+00">
                  <c:v>1.3070900000000001E-5</c:v>
                </c:pt>
                <c:pt idx="2012" formatCode="0.00E+00">
                  <c:v>1.10665E-5</c:v>
                </c:pt>
                <c:pt idx="2013" formatCode="0.00E+00">
                  <c:v>7.8909900000000005E-6</c:v>
                </c:pt>
                <c:pt idx="2014" formatCode="0.00E+00">
                  <c:v>3.71988E-6</c:v>
                </c:pt>
                <c:pt idx="2015" formatCode="0.00E+00">
                  <c:v>-1.4497399999999999E-6</c:v>
                </c:pt>
                <c:pt idx="2016" formatCode="0.00E+00">
                  <c:v>-7.9526799999999996E-6</c:v>
                </c:pt>
                <c:pt idx="2017" formatCode="0.00E+00">
                  <c:v>-1.5977600000000001E-5</c:v>
                </c:pt>
                <c:pt idx="2018" formatCode="0.00E+00">
                  <c:v>-2.5531999999999999E-5</c:v>
                </c:pt>
                <c:pt idx="2019" formatCode="0.00E+00">
                  <c:v>-3.6748200000000002E-5</c:v>
                </c:pt>
                <c:pt idx="2020" formatCode="0.00E+00">
                  <c:v>-4.9857100000000001E-5</c:v>
                </c:pt>
                <c:pt idx="2021" formatCode="0.00E+00">
                  <c:v>-6.46595E-5</c:v>
                </c:pt>
                <c:pt idx="2022" formatCode="0.00E+00">
                  <c:v>-8.0402500000000001E-5</c:v>
                </c:pt>
                <c:pt idx="2023" formatCode="0.00E+00">
                  <c:v>-9.68859E-5</c:v>
                </c:pt>
                <c:pt idx="2024" formatCode="0.00E+00">
                  <c:v>-1.14818E-4</c:v>
                </c:pt>
                <c:pt idx="2025" formatCode="0.00E+00">
                  <c:v>-1.34666E-4</c:v>
                </c:pt>
                <c:pt idx="2026" formatCode="0.00E+00">
                  <c:v>-1.5646900000000001E-4</c:v>
                </c:pt>
                <c:pt idx="2027" formatCode="0.00E+00">
                  <c:v>-1.8035100000000001E-4</c:v>
                </c:pt>
                <c:pt idx="2028" formatCode="0.00E+00">
                  <c:v>-2.06066E-4</c:v>
                </c:pt>
                <c:pt idx="2029" formatCode="0.00E+00">
                  <c:v>-2.3293899999999999E-4</c:v>
                </c:pt>
                <c:pt idx="2030" formatCode="0.00E+00">
                  <c:v>-2.6061900000000002E-4</c:v>
                </c:pt>
                <c:pt idx="2031" formatCode="0.00E+00">
                  <c:v>-2.8942799999999999E-4</c:v>
                </c:pt>
                <c:pt idx="2032" formatCode="0.00E+00">
                  <c:v>-3.2014000000000001E-4</c:v>
                </c:pt>
                <c:pt idx="2033" formatCode="0.00E+00">
                  <c:v>-3.5321199999999999E-4</c:v>
                </c:pt>
                <c:pt idx="2034" formatCode="0.00E+00">
                  <c:v>-3.8839499999999998E-4</c:v>
                </c:pt>
                <c:pt idx="2035" formatCode="0.00E+00">
                  <c:v>-4.2552099999999999E-4</c:v>
                </c:pt>
                <c:pt idx="2036" formatCode="0.00E+00">
                  <c:v>-4.6485E-4</c:v>
                </c:pt>
                <c:pt idx="2037" formatCode="0.00E+00">
                  <c:v>-5.0650900000000004E-4</c:v>
                </c:pt>
                <c:pt idx="2038" formatCode="0.00E+00">
                  <c:v>-5.5050900000000002E-4</c:v>
                </c:pt>
                <c:pt idx="2039" formatCode="0.00E+00">
                  <c:v>-5.9695400000000002E-4</c:v>
                </c:pt>
                <c:pt idx="2040" formatCode="0.00E+00">
                  <c:v>-6.4574100000000002E-4</c:v>
                </c:pt>
                <c:pt idx="2041" formatCode="0.00E+00">
                  <c:v>-6.96998E-4</c:v>
                </c:pt>
                <c:pt idx="2042" formatCode="0.00E+00">
                  <c:v>-7.5141900000000002E-4</c:v>
                </c:pt>
                <c:pt idx="2043" formatCode="0.00E+00">
                  <c:v>-8.0883099999999998E-4</c:v>
                </c:pt>
                <c:pt idx="2044" formatCode="0.00E+00">
                  <c:v>-8.6802699999999995E-4</c:v>
                </c:pt>
                <c:pt idx="2045" formatCode="0.00E+00">
                  <c:v>-9.2888699999999999E-4</c:v>
                </c:pt>
                <c:pt idx="2046" formatCode="0.00E+00">
                  <c:v>-9.9390200000000007E-4</c:v>
                </c:pt>
                <c:pt idx="2047" formatCode="0.00E+00">
                  <c:v>-1.0668100000000001E-3</c:v>
                </c:pt>
                <c:pt idx="2048" formatCode="0.00E+00">
                  <c:v>-1.1482300000000001E-3</c:v>
                </c:pt>
                <c:pt idx="2049" formatCode="0.00E+00">
                  <c:v>-1.23431E-3</c:v>
                </c:pt>
                <c:pt idx="2050" formatCode="0.00E+00">
                  <c:v>-1.3208E-3</c:v>
                </c:pt>
                <c:pt idx="2051" formatCode="0.00E+00">
                  <c:v>-1.4063400000000001E-3</c:v>
                </c:pt>
                <c:pt idx="2052" formatCode="0.00E+00">
                  <c:v>-1.4915799999999999E-3</c:v>
                </c:pt>
                <c:pt idx="2053" formatCode="0.00E+00">
                  <c:v>-1.5769600000000001E-3</c:v>
                </c:pt>
                <c:pt idx="2054" formatCode="0.00E+00">
                  <c:v>-1.66216E-3</c:v>
                </c:pt>
                <c:pt idx="2055" formatCode="0.00E+00">
                  <c:v>-1.7471699999999999E-3</c:v>
                </c:pt>
                <c:pt idx="2056" formatCode="0.00E+00">
                  <c:v>-1.83249E-3</c:v>
                </c:pt>
                <c:pt idx="2057" formatCode="0.00E+00">
                  <c:v>-1.9184899999999999E-3</c:v>
                </c:pt>
                <c:pt idx="2058" formatCode="0.00E+00">
                  <c:v>-2.00527E-3</c:v>
                </c:pt>
                <c:pt idx="2059" formatCode="0.00E+00">
                  <c:v>-2.0933700000000002E-3</c:v>
                </c:pt>
                <c:pt idx="2060" formatCode="0.00E+00">
                  <c:v>-2.1838600000000001E-3</c:v>
                </c:pt>
                <c:pt idx="2061" formatCode="0.00E+00">
                  <c:v>-2.2780299999999999E-3</c:v>
                </c:pt>
                <c:pt idx="2062" formatCode="0.00E+00">
                  <c:v>-2.3769500000000001E-3</c:v>
                </c:pt>
                <c:pt idx="2063" formatCode="0.00E+00">
                  <c:v>-2.48117E-3</c:v>
                </c:pt>
                <c:pt idx="2064" formatCode="0.00E+00">
                  <c:v>-2.5910299999999998E-3</c:v>
                </c:pt>
                <c:pt idx="2065" formatCode="0.00E+00">
                  <c:v>-2.7070699999999998E-3</c:v>
                </c:pt>
                <c:pt idx="2066" formatCode="0.00E+00">
                  <c:v>-2.8297000000000001E-3</c:v>
                </c:pt>
                <c:pt idx="2067" formatCode="0.00E+00">
                  <c:v>-2.9584300000000002E-3</c:v>
                </c:pt>
                <c:pt idx="2068" formatCode="0.00E+00">
                  <c:v>-3.09144E-3</c:v>
                </c:pt>
                <c:pt idx="2069" formatCode="0.00E+00">
                  <c:v>-3.22632E-3</c:v>
                </c:pt>
                <c:pt idx="2070" formatCode="0.00E+00">
                  <c:v>-3.3623799999999999E-3</c:v>
                </c:pt>
                <c:pt idx="2071" formatCode="0.00E+00">
                  <c:v>-3.5020199999999998E-3</c:v>
                </c:pt>
                <c:pt idx="2072" formatCode="0.00E+00">
                  <c:v>-3.6488599999999999E-3</c:v>
                </c:pt>
                <c:pt idx="2073" formatCode="0.00E+00">
                  <c:v>-3.8051199999999999E-3</c:v>
                </c:pt>
                <c:pt idx="2074" formatCode="0.00E+00">
                  <c:v>-3.9711399999999997E-3</c:v>
                </c:pt>
                <c:pt idx="2075" formatCode="0.00E+00">
                  <c:v>-4.14635E-3</c:v>
                </c:pt>
                <c:pt idx="2076" formatCode="0.00E+00">
                  <c:v>-4.3292499999999998E-3</c:v>
                </c:pt>
                <c:pt idx="2077" formatCode="0.00E+00">
                  <c:v>-4.5167000000000002E-3</c:v>
                </c:pt>
                <c:pt idx="2078" formatCode="0.00E+00">
                  <c:v>-4.7046099999999997E-3</c:v>
                </c:pt>
                <c:pt idx="2079" formatCode="0.00E+00">
                  <c:v>-4.8906799999999997E-3</c:v>
                </c:pt>
                <c:pt idx="2080" formatCode="0.00E+00">
                  <c:v>-5.0768000000000002E-3</c:v>
                </c:pt>
                <c:pt idx="2081" formatCode="0.00E+00">
                  <c:v>-5.2668300000000001E-3</c:v>
                </c:pt>
                <c:pt idx="2082" formatCode="0.00E+00">
                  <c:v>-5.4615599999999999E-3</c:v>
                </c:pt>
                <c:pt idx="2083" formatCode="0.00E+00">
                  <c:v>-5.6585100000000003E-3</c:v>
                </c:pt>
                <c:pt idx="2084" formatCode="0.00E+00">
                  <c:v>-5.8563599999999997E-3</c:v>
                </c:pt>
                <c:pt idx="2085" formatCode="0.00E+00">
                  <c:v>-6.0567499999999996E-3</c:v>
                </c:pt>
                <c:pt idx="2086" formatCode="0.00E+00">
                  <c:v>-6.2619399999999997E-3</c:v>
                </c:pt>
                <c:pt idx="2087" formatCode="0.00E+00">
                  <c:v>-6.47205E-3</c:v>
                </c:pt>
                <c:pt idx="2088" formatCode="0.00E+00">
                  <c:v>-6.6852300000000003E-3</c:v>
                </c:pt>
                <c:pt idx="2089" formatCode="0.00E+00">
                  <c:v>-6.89984E-3</c:v>
                </c:pt>
                <c:pt idx="2090" formatCode="0.00E+00">
                  <c:v>-7.1154399999999998E-3</c:v>
                </c:pt>
                <c:pt idx="2091" formatCode="0.00E+00">
                  <c:v>-7.3315799999999999E-3</c:v>
                </c:pt>
                <c:pt idx="2092" formatCode="0.00E+00">
                  <c:v>-7.5471000000000002E-3</c:v>
                </c:pt>
                <c:pt idx="2093" formatCode="0.00E+00">
                  <c:v>-7.7606699999999999E-3</c:v>
                </c:pt>
                <c:pt idx="2094" formatCode="0.00E+00">
                  <c:v>-7.9718199999999993E-3</c:v>
                </c:pt>
                <c:pt idx="2095" formatCode="0.00E+00">
                  <c:v>-8.1820599999999997E-3</c:v>
                </c:pt>
                <c:pt idx="2096" formatCode="0.00E+00">
                  <c:v>-8.3943500000000001E-3</c:v>
                </c:pt>
                <c:pt idx="2097" formatCode="0.00E+00">
                  <c:v>-8.6107000000000006E-3</c:v>
                </c:pt>
                <c:pt idx="2098" formatCode="0.00E+00">
                  <c:v>-8.8305499999999995E-3</c:v>
                </c:pt>
                <c:pt idx="2099" formatCode="0.00E+00">
                  <c:v>-9.0521500000000001E-3</c:v>
                </c:pt>
                <c:pt idx="2100" formatCode="0.00E+00">
                  <c:v>-9.2745199999999996E-3</c:v>
                </c:pt>
                <c:pt idx="2101" formatCode="0.00E+00">
                  <c:v>-9.49821E-3</c:v>
                </c:pt>
                <c:pt idx="2102" formatCode="0.00E+00">
                  <c:v>-9.7252799999999993E-3</c:v>
                </c:pt>
                <c:pt idx="2103" formatCode="0.00E+00">
                  <c:v>-9.9574899999999994E-3</c:v>
                </c:pt>
                <c:pt idx="2104">
                  <c:v>-1.0194399999999999E-2</c:v>
                </c:pt>
                <c:pt idx="2105">
                  <c:v>-1.0435699999999999E-2</c:v>
                </c:pt>
                <c:pt idx="2106">
                  <c:v>-1.0683700000000001E-2</c:v>
                </c:pt>
                <c:pt idx="2107">
                  <c:v>-1.0941899999999999E-2</c:v>
                </c:pt>
                <c:pt idx="2108">
                  <c:v>-1.12126E-2</c:v>
                </c:pt>
                <c:pt idx="2109">
                  <c:v>-1.1499000000000001E-2</c:v>
                </c:pt>
                <c:pt idx="2110">
                  <c:v>-1.18044E-2</c:v>
                </c:pt>
                <c:pt idx="2111">
                  <c:v>-1.21283E-2</c:v>
                </c:pt>
                <c:pt idx="2112">
                  <c:v>-1.2467199999999999E-2</c:v>
                </c:pt>
                <c:pt idx="2113">
                  <c:v>-1.2818599999999999E-2</c:v>
                </c:pt>
                <c:pt idx="2114">
                  <c:v>-1.3184100000000001E-2</c:v>
                </c:pt>
                <c:pt idx="2115">
                  <c:v>-1.3565799999999999E-2</c:v>
                </c:pt>
                <c:pt idx="2116">
                  <c:v>-1.39624E-2</c:v>
                </c:pt>
                <c:pt idx="2117">
                  <c:v>-1.4371E-2</c:v>
                </c:pt>
                <c:pt idx="2118">
                  <c:v>-1.47896E-2</c:v>
                </c:pt>
                <c:pt idx="2119">
                  <c:v>-1.5219399999999999E-2</c:v>
                </c:pt>
                <c:pt idx="2120">
                  <c:v>-1.5662499999999999E-2</c:v>
                </c:pt>
                <c:pt idx="2121">
                  <c:v>-1.61198E-2</c:v>
                </c:pt>
                <c:pt idx="2122">
                  <c:v>-1.6591600000000001E-2</c:v>
                </c:pt>
                <c:pt idx="2123">
                  <c:v>-1.70779E-2</c:v>
                </c:pt>
                <c:pt idx="2124">
                  <c:v>-1.7579899999999999E-2</c:v>
                </c:pt>
                <c:pt idx="2125">
                  <c:v>-1.8097800000000001E-2</c:v>
                </c:pt>
                <c:pt idx="2126">
                  <c:v>-1.86295E-2</c:v>
                </c:pt>
                <c:pt idx="2127">
                  <c:v>-1.91729E-2</c:v>
                </c:pt>
                <c:pt idx="2128">
                  <c:v>-1.97284E-2</c:v>
                </c:pt>
                <c:pt idx="2129">
                  <c:v>-2.0297300000000001E-2</c:v>
                </c:pt>
                <c:pt idx="2130">
                  <c:v>-2.0878500000000001E-2</c:v>
                </c:pt>
                <c:pt idx="2131">
                  <c:v>-2.1468299999999999E-2</c:v>
                </c:pt>
                <c:pt idx="2132">
                  <c:v>-2.2064400000000001E-2</c:v>
                </c:pt>
                <c:pt idx="2133">
                  <c:v>-2.26699E-2</c:v>
                </c:pt>
                <c:pt idx="2134">
                  <c:v>-2.3290600000000002E-2</c:v>
                </c:pt>
                <c:pt idx="2135">
                  <c:v>-2.3929499999999999E-2</c:v>
                </c:pt>
                <c:pt idx="2136">
                  <c:v>-2.4584999999999999E-2</c:v>
                </c:pt>
                <c:pt idx="2137">
                  <c:v>-2.52537E-2</c:v>
                </c:pt>
                <c:pt idx="2138">
                  <c:v>-2.5935799999999998E-2</c:v>
                </c:pt>
                <c:pt idx="2139">
                  <c:v>-2.66342E-2</c:v>
                </c:pt>
                <c:pt idx="2140">
                  <c:v>-2.7349200000000001E-2</c:v>
                </c:pt>
                <c:pt idx="2141">
                  <c:v>-2.8077700000000001E-2</c:v>
                </c:pt>
                <c:pt idx="2142">
                  <c:v>-2.88163E-2</c:v>
                </c:pt>
                <c:pt idx="2143">
                  <c:v>-2.9563900000000001E-2</c:v>
                </c:pt>
                <c:pt idx="2144">
                  <c:v>-3.0319599999999999E-2</c:v>
                </c:pt>
                <c:pt idx="2145">
                  <c:v>-3.108E-2</c:v>
                </c:pt>
                <c:pt idx="2146">
                  <c:v>-3.1843099999999999E-2</c:v>
                </c:pt>
                <c:pt idx="2147">
                  <c:v>-3.26136E-2</c:v>
                </c:pt>
                <c:pt idx="2148">
                  <c:v>-3.33976E-2</c:v>
                </c:pt>
                <c:pt idx="2149">
                  <c:v>-3.4194799999999997E-2</c:v>
                </c:pt>
                <c:pt idx="2150">
                  <c:v>-3.4998700000000001E-2</c:v>
                </c:pt>
                <c:pt idx="2151">
                  <c:v>-3.5804299999999997E-2</c:v>
                </c:pt>
                <c:pt idx="2152">
                  <c:v>-3.6612400000000003E-2</c:v>
                </c:pt>
                <c:pt idx="2153">
                  <c:v>-3.7424899999999997E-2</c:v>
                </c:pt>
                <c:pt idx="2154">
                  <c:v>-3.82428E-2</c:v>
                </c:pt>
                <c:pt idx="2155">
                  <c:v>-3.9066799999999999E-2</c:v>
                </c:pt>
                <c:pt idx="2156">
                  <c:v>-3.9894399999999997E-2</c:v>
                </c:pt>
                <c:pt idx="2157">
                  <c:v>-4.0722099999999997E-2</c:v>
                </c:pt>
                <c:pt idx="2158">
                  <c:v>-4.1549999999999997E-2</c:v>
                </c:pt>
                <c:pt idx="2159">
                  <c:v>-4.2382099999999999E-2</c:v>
                </c:pt>
                <c:pt idx="2160">
                  <c:v>-4.3220399999999999E-2</c:v>
                </c:pt>
                <c:pt idx="2161">
                  <c:v>-4.4062900000000002E-2</c:v>
                </c:pt>
                <c:pt idx="2162">
                  <c:v>-4.4907099999999998E-2</c:v>
                </c:pt>
                <c:pt idx="2163">
                  <c:v>-4.5752899999999999E-2</c:v>
                </c:pt>
                <c:pt idx="2164">
                  <c:v>-4.6600900000000001E-2</c:v>
                </c:pt>
                <c:pt idx="2165">
                  <c:v>-4.74498E-2</c:v>
                </c:pt>
                <c:pt idx="2166">
                  <c:v>-4.8296600000000002E-2</c:v>
                </c:pt>
                <c:pt idx="2167">
                  <c:v>-4.9139700000000001E-2</c:v>
                </c:pt>
                <c:pt idx="2168">
                  <c:v>-4.9981499999999998E-2</c:v>
                </c:pt>
                <c:pt idx="2169">
                  <c:v>-5.0825099999999998E-2</c:v>
                </c:pt>
                <c:pt idx="2170">
                  <c:v>-5.1669199999999998E-2</c:v>
                </c:pt>
                <c:pt idx="2171">
                  <c:v>-5.2510500000000002E-2</c:v>
                </c:pt>
                <c:pt idx="2172">
                  <c:v>-5.3347899999999997E-2</c:v>
                </c:pt>
                <c:pt idx="2173">
                  <c:v>-5.4181300000000002E-2</c:v>
                </c:pt>
                <c:pt idx="2174">
                  <c:v>-5.5008799999999997E-2</c:v>
                </c:pt>
                <c:pt idx="2175">
                  <c:v>-5.5827599999999998E-2</c:v>
                </c:pt>
                <c:pt idx="2176">
                  <c:v>-5.66387E-2</c:v>
                </c:pt>
                <c:pt idx="2177">
                  <c:v>-5.7447999999999999E-2</c:v>
                </c:pt>
                <c:pt idx="2178">
                  <c:v>-5.8260399999999997E-2</c:v>
                </c:pt>
                <c:pt idx="2179">
                  <c:v>-5.9074500000000002E-2</c:v>
                </c:pt>
                <c:pt idx="2180">
                  <c:v>-5.9885000000000001E-2</c:v>
                </c:pt>
                <c:pt idx="2181">
                  <c:v>-6.0687600000000001E-2</c:v>
                </c:pt>
                <c:pt idx="2182">
                  <c:v>-6.1480199999999999E-2</c:v>
                </c:pt>
                <c:pt idx="2183">
                  <c:v>-6.2264899999999998E-2</c:v>
                </c:pt>
                <c:pt idx="2184">
                  <c:v>-6.3045199999999996E-2</c:v>
                </c:pt>
                <c:pt idx="2185">
                  <c:v>-6.3818399999999997E-2</c:v>
                </c:pt>
                <c:pt idx="2186">
                  <c:v>-6.4575999999999995E-2</c:v>
                </c:pt>
                <c:pt idx="2187">
                  <c:v>-6.5312800000000004E-2</c:v>
                </c:pt>
                <c:pt idx="2188">
                  <c:v>-6.6030699999999998E-2</c:v>
                </c:pt>
                <c:pt idx="2189">
                  <c:v>-6.6733600000000004E-2</c:v>
                </c:pt>
                <c:pt idx="2190">
                  <c:v>-6.7423399999999994E-2</c:v>
                </c:pt>
                <c:pt idx="2191">
                  <c:v>-6.8099499999999993E-2</c:v>
                </c:pt>
                <c:pt idx="2192">
                  <c:v>-6.8760399999999999E-2</c:v>
                </c:pt>
                <c:pt idx="2193">
                  <c:v>-6.9403400000000004E-2</c:v>
                </c:pt>
                <c:pt idx="2194">
                  <c:v>-7.0022100000000004E-2</c:v>
                </c:pt>
                <c:pt idx="2195">
                  <c:v>-7.0610500000000007E-2</c:v>
                </c:pt>
                <c:pt idx="2196">
                  <c:v>-7.1170600000000001E-2</c:v>
                </c:pt>
                <c:pt idx="2197">
                  <c:v>-7.1711499999999997E-2</c:v>
                </c:pt>
                <c:pt idx="2198">
                  <c:v>-7.2237999999999997E-2</c:v>
                </c:pt>
                <c:pt idx="2199">
                  <c:v>-7.2748400000000005E-2</c:v>
                </c:pt>
                <c:pt idx="2200">
                  <c:v>-7.3242100000000004E-2</c:v>
                </c:pt>
                <c:pt idx="2201">
                  <c:v>-7.3721099999999998E-2</c:v>
                </c:pt>
                <c:pt idx="2202">
                  <c:v>-7.4185399999999999E-2</c:v>
                </c:pt>
                <c:pt idx="2203">
                  <c:v>-7.4631199999999995E-2</c:v>
                </c:pt>
                <c:pt idx="2204">
                  <c:v>-7.5053700000000001E-2</c:v>
                </c:pt>
                <c:pt idx="2205">
                  <c:v>-7.5451500000000005E-2</c:v>
                </c:pt>
                <c:pt idx="2206">
                  <c:v>-7.5826299999999999E-2</c:v>
                </c:pt>
                <c:pt idx="2207">
                  <c:v>-7.6180200000000003E-2</c:v>
                </c:pt>
                <c:pt idx="2208">
                  <c:v>-7.6516600000000004E-2</c:v>
                </c:pt>
                <c:pt idx="2209">
                  <c:v>-7.6840800000000001E-2</c:v>
                </c:pt>
                <c:pt idx="2210">
                  <c:v>-7.7157900000000001E-2</c:v>
                </c:pt>
                <c:pt idx="2211">
                  <c:v>-7.7470600000000001E-2</c:v>
                </c:pt>
                <c:pt idx="2212">
                  <c:v>-7.7778299999999995E-2</c:v>
                </c:pt>
                <c:pt idx="2213">
                  <c:v>-7.8076900000000005E-2</c:v>
                </c:pt>
                <c:pt idx="2214">
                  <c:v>-7.8360799999999994E-2</c:v>
                </c:pt>
                <c:pt idx="2215">
                  <c:v>-7.8626399999999999E-2</c:v>
                </c:pt>
                <c:pt idx="2216">
                  <c:v>-7.8873799999999994E-2</c:v>
                </c:pt>
                <c:pt idx="2217">
                  <c:v>-7.9101900000000003E-2</c:v>
                </c:pt>
                <c:pt idx="2218">
                  <c:v>-7.93069E-2</c:v>
                </c:pt>
                <c:pt idx="2219">
                  <c:v>-7.9486100000000004E-2</c:v>
                </c:pt>
                <c:pt idx="2220">
                  <c:v>-7.9642199999999996E-2</c:v>
                </c:pt>
                <c:pt idx="2221">
                  <c:v>-7.9782099999999995E-2</c:v>
                </c:pt>
                <c:pt idx="2222">
                  <c:v>-7.99121E-2</c:v>
                </c:pt>
                <c:pt idx="2223">
                  <c:v>-8.0035400000000007E-2</c:v>
                </c:pt>
                <c:pt idx="2224">
                  <c:v>-8.0154100000000006E-2</c:v>
                </c:pt>
                <c:pt idx="2225">
                  <c:v>-8.0270099999999997E-2</c:v>
                </c:pt>
                <c:pt idx="2226">
                  <c:v>-8.0383300000000005E-2</c:v>
                </c:pt>
                <c:pt idx="2227">
                  <c:v>-8.0493599999999998E-2</c:v>
                </c:pt>
                <c:pt idx="2228">
                  <c:v>-8.0601699999999998E-2</c:v>
                </c:pt>
                <c:pt idx="2229">
                  <c:v>-8.0710400000000002E-2</c:v>
                </c:pt>
                <c:pt idx="2230">
                  <c:v>-8.0823000000000006E-2</c:v>
                </c:pt>
                <c:pt idx="2231">
                  <c:v>-8.0942600000000003E-2</c:v>
                </c:pt>
                <c:pt idx="2232">
                  <c:v>-8.1070900000000001E-2</c:v>
                </c:pt>
                <c:pt idx="2233">
                  <c:v>-8.1204399999999996E-2</c:v>
                </c:pt>
                <c:pt idx="2234">
                  <c:v>-8.1340200000000001E-2</c:v>
                </c:pt>
                <c:pt idx="2235">
                  <c:v>-8.1482499999999999E-2</c:v>
                </c:pt>
                <c:pt idx="2236">
                  <c:v>-8.1638199999999994E-2</c:v>
                </c:pt>
                <c:pt idx="2237">
                  <c:v>-8.1808599999999995E-2</c:v>
                </c:pt>
                <c:pt idx="2238">
                  <c:v>-8.1989199999999998E-2</c:v>
                </c:pt>
                <c:pt idx="2239">
                  <c:v>-8.2176299999999994E-2</c:v>
                </c:pt>
                <c:pt idx="2240">
                  <c:v>-8.2371100000000003E-2</c:v>
                </c:pt>
                <c:pt idx="2241">
                  <c:v>-8.2577700000000004E-2</c:v>
                </c:pt>
                <c:pt idx="2242">
                  <c:v>-8.2796599999999998E-2</c:v>
                </c:pt>
                <c:pt idx="2243">
                  <c:v>-8.3024299999999995E-2</c:v>
                </c:pt>
                <c:pt idx="2244">
                  <c:v>-8.3256999999999998E-2</c:v>
                </c:pt>
                <c:pt idx="2245">
                  <c:v>-8.3493100000000001E-2</c:v>
                </c:pt>
                <c:pt idx="2246">
                  <c:v>-8.3731200000000006E-2</c:v>
                </c:pt>
                <c:pt idx="2247">
                  <c:v>-8.3965600000000001E-2</c:v>
                </c:pt>
                <c:pt idx="2248">
                  <c:v>-8.4188799999999994E-2</c:v>
                </c:pt>
                <c:pt idx="2249">
                  <c:v>-8.4401299999999999E-2</c:v>
                </c:pt>
                <c:pt idx="2250">
                  <c:v>-8.4609799999999999E-2</c:v>
                </c:pt>
                <c:pt idx="2251">
                  <c:v>-8.4822499999999995E-2</c:v>
                </c:pt>
                <c:pt idx="2252">
                  <c:v>-8.5046499999999997E-2</c:v>
                </c:pt>
                <c:pt idx="2253">
                  <c:v>-8.52855E-2</c:v>
                </c:pt>
                <c:pt idx="2254">
                  <c:v>-8.5539199999999996E-2</c:v>
                </c:pt>
                <c:pt idx="2255">
                  <c:v>-8.5807700000000001E-2</c:v>
                </c:pt>
                <c:pt idx="2256">
                  <c:v>-8.6093900000000001E-2</c:v>
                </c:pt>
                <c:pt idx="2257">
                  <c:v>-8.6401500000000006E-2</c:v>
                </c:pt>
                <c:pt idx="2258">
                  <c:v>-8.6732799999999999E-2</c:v>
                </c:pt>
                <c:pt idx="2259">
                  <c:v>-8.7086999999999998E-2</c:v>
                </c:pt>
                <c:pt idx="2260">
                  <c:v>-8.7459800000000004E-2</c:v>
                </c:pt>
                <c:pt idx="2261">
                  <c:v>-8.7846199999999999E-2</c:v>
                </c:pt>
                <c:pt idx="2262">
                  <c:v>-8.8247000000000006E-2</c:v>
                </c:pt>
                <c:pt idx="2263">
                  <c:v>-8.8667499999999996E-2</c:v>
                </c:pt>
                <c:pt idx="2264">
                  <c:v>-8.9110999999999996E-2</c:v>
                </c:pt>
                <c:pt idx="2265">
                  <c:v>-8.9576100000000006E-2</c:v>
                </c:pt>
                <c:pt idx="2266">
                  <c:v>-9.0056800000000006E-2</c:v>
                </c:pt>
                <c:pt idx="2267">
                  <c:v>-9.0546100000000004E-2</c:v>
                </c:pt>
                <c:pt idx="2268">
                  <c:v>-9.1039900000000007E-2</c:v>
                </c:pt>
                <c:pt idx="2269">
                  <c:v>-9.1537199999999999E-2</c:v>
                </c:pt>
                <c:pt idx="2270">
                  <c:v>-9.20377E-2</c:v>
                </c:pt>
                <c:pt idx="2271">
                  <c:v>-9.2541499999999999E-2</c:v>
                </c:pt>
                <c:pt idx="2272">
                  <c:v>-9.3052499999999996E-2</c:v>
                </c:pt>
                <c:pt idx="2273">
                  <c:v>-9.3576400000000004E-2</c:v>
                </c:pt>
                <c:pt idx="2274">
                  <c:v>-9.4115199999999996E-2</c:v>
                </c:pt>
                <c:pt idx="2275">
                  <c:v>-9.4666899999999998E-2</c:v>
                </c:pt>
                <c:pt idx="2276">
                  <c:v>-9.5229499999999995E-2</c:v>
                </c:pt>
                <c:pt idx="2277">
                  <c:v>-9.5802100000000001E-2</c:v>
                </c:pt>
                <c:pt idx="2278">
                  <c:v>-9.6382399999999993E-2</c:v>
                </c:pt>
                <c:pt idx="2279">
                  <c:v>-9.6967999999999999E-2</c:v>
                </c:pt>
                <c:pt idx="2280">
                  <c:v>-9.7561999999999996E-2</c:v>
                </c:pt>
                <c:pt idx="2281">
                  <c:v>-9.8166100000000006E-2</c:v>
                </c:pt>
                <c:pt idx="2282">
                  <c:v>-9.8775000000000002E-2</c:v>
                </c:pt>
                <c:pt idx="2283">
                  <c:v>-9.93864E-2</c:v>
                </c:pt>
                <c:pt idx="2284">
                  <c:v>-0.100008</c:v>
                </c:pt>
                <c:pt idx="2285">
                  <c:v>-0.100647</c:v>
                </c:pt>
                <c:pt idx="2286">
                  <c:v>-0.10130699999999999</c:v>
                </c:pt>
                <c:pt idx="2287">
                  <c:v>-0.101991</c:v>
                </c:pt>
                <c:pt idx="2288">
                  <c:v>-0.102705</c:v>
                </c:pt>
                <c:pt idx="2289">
                  <c:v>-0.103452</c:v>
                </c:pt>
                <c:pt idx="2290">
                  <c:v>-0.104226</c:v>
                </c:pt>
                <c:pt idx="2291">
                  <c:v>-0.10502300000000001</c:v>
                </c:pt>
                <c:pt idx="2292">
                  <c:v>-0.105839</c:v>
                </c:pt>
                <c:pt idx="2293">
                  <c:v>-0.106667</c:v>
                </c:pt>
                <c:pt idx="2294">
                  <c:v>-0.1075</c:v>
                </c:pt>
                <c:pt idx="2295">
                  <c:v>-0.108334</c:v>
                </c:pt>
                <c:pt idx="2296">
                  <c:v>-0.109179</c:v>
                </c:pt>
                <c:pt idx="2297">
                  <c:v>-0.110044</c:v>
                </c:pt>
                <c:pt idx="2298">
                  <c:v>-0.110933</c:v>
                </c:pt>
                <c:pt idx="2299">
                  <c:v>-0.111845</c:v>
                </c:pt>
                <c:pt idx="2300">
                  <c:v>-0.112777</c:v>
                </c:pt>
                <c:pt idx="2301">
                  <c:v>-0.11372599999999999</c:v>
                </c:pt>
                <c:pt idx="2302">
                  <c:v>-0.114685</c:v>
                </c:pt>
                <c:pt idx="2303">
                  <c:v>-0.115651</c:v>
                </c:pt>
                <c:pt idx="2304">
                  <c:v>-0.11662400000000001</c:v>
                </c:pt>
                <c:pt idx="2305">
                  <c:v>-0.117607</c:v>
                </c:pt>
                <c:pt idx="2306">
                  <c:v>-0.118606</c:v>
                </c:pt>
                <c:pt idx="2307">
                  <c:v>-0.11962100000000001</c:v>
                </c:pt>
                <c:pt idx="2308">
                  <c:v>-0.120653</c:v>
                </c:pt>
                <c:pt idx="2309">
                  <c:v>-0.121702</c:v>
                </c:pt>
                <c:pt idx="2310">
                  <c:v>-0.12277100000000001</c:v>
                </c:pt>
                <c:pt idx="2311">
                  <c:v>-0.12386</c:v>
                </c:pt>
                <c:pt idx="2312">
                  <c:v>-0.12496699999999999</c:v>
                </c:pt>
                <c:pt idx="2313">
                  <c:v>-0.12609200000000001</c:v>
                </c:pt>
                <c:pt idx="2314">
                  <c:v>-0.12723499999999999</c:v>
                </c:pt>
                <c:pt idx="2315">
                  <c:v>-0.12839900000000001</c:v>
                </c:pt>
                <c:pt idx="2316">
                  <c:v>-0.12958</c:v>
                </c:pt>
                <c:pt idx="2317">
                  <c:v>-0.130771</c:v>
                </c:pt>
                <c:pt idx="2318">
                  <c:v>-0.131966</c:v>
                </c:pt>
                <c:pt idx="2319">
                  <c:v>-0.13317100000000001</c:v>
                </c:pt>
                <c:pt idx="2320">
                  <c:v>-0.13439000000000001</c:v>
                </c:pt>
                <c:pt idx="2321">
                  <c:v>-0.13562299999999999</c:v>
                </c:pt>
                <c:pt idx="2322">
                  <c:v>-0.13686499999999999</c:v>
                </c:pt>
                <c:pt idx="2323">
                  <c:v>-0.13811899999999999</c:v>
                </c:pt>
                <c:pt idx="2324">
                  <c:v>-0.13938700000000001</c:v>
                </c:pt>
                <c:pt idx="2325">
                  <c:v>-0.14066999999999999</c:v>
                </c:pt>
                <c:pt idx="2326">
                  <c:v>-0.14196400000000001</c:v>
                </c:pt>
                <c:pt idx="2327">
                  <c:v>-0.14327000000000001</c:v>
                </c:pt>
                <c:pt idx="2328">
                  <c:v>-0.14458599999999999</c:v>
                </c:pt>
                <c:pt idx="2329">
                  <c:v>-0.14590600000000001</c:v>
                </c:pt>
                <c:pt idx="2330">
                  <c:v>-0.147229</c:v>
                </c:pt>
                <c:pt idx="2331">
                  <c:v>-0.148558</c:v>
                </c:pt>
                <c:pt idx="2332">
                  <c:v>-0.14990000000000001</c:v>
                </c:pt>
                <c:pt idx="2333">
                  <c:v>-0.151258</c:v>
                </c:pt>
                <c:pt idx="2334">
                  <c:v>-0.15262700000000001</c:v>
                </c:pt>
                <c:pt idx="2335">
                  <c:v>-0.15399499999999999</c:v>
                </c:pt>
                <c:pt idx="2336">
                  <c:v>-0.15535199999999999</c:v>
                </c:pt>
                <c:pt idx="2337">
                  <c:v>-0.15669</c:v>
                </c:pt>
                <c:pt idx="2338">
                  <c:v>-0.15800600000000001</c:v>
                </c:pt>
                <c:pt idx="2339">
                  <c:v>-0.159304</c:v>
                </c:pt>
                <c:pt idx="2340">
                  <c:v>-0.16059399999999999</c:v>
                </c:pt>
                <c:pt idx="2341">
                  <c:v>-0.16187499999999999</c:v>
                </c:pt>
                <c:pt idx="2342">
                  <c:v>-0.16314300000000001</c:v>
                </c:pt>
                <c:pt idx="2343">
                  <c:v>-0.16439899999999999</c:v>
                </c:pt>
                <c:pt idx="2344">
                  <c:v>-0.16565199999999999</c:v>
                </c:pt>
                <c:pt idx="2345">
                  <c:v>-0.16691400000000001</c:v>
                </c:pt>
                <c:pt idx="2346">
                  <c:v>-0.168188</c:v>
                </c:pt>
                <c:pt idx="2347">
                  <c:v>-0.16947400000000001</c:v>
                </c:pt>
                <c:pt idx="2348">
                  <c:v>-0.17077300000000001</c:v>
                </c:pt>
                <c:pt idx="2349">
                  <c:v>-0.17208499999999999</c:v>
                </c:pt>
                <c:pt idx="2350">
                  <c:v>-0.17341000000000001</c:v>
                </c:pt>
                <c:pt idx="2351">
                  <c:v>-0.17474500000000001</c:v>
                </c:pt>
                <c:pt idx="2352">
                  <c:v>-0.17608499999999999</c:v>
                </c:pt>
                <c:pt idx="2353">
                  <c:v>-0.177422</c:v>
                </c:pt>
                <c:pt idx="2354">
                  <c:v>-0.17874899999999999</c:v>
                </c:pt>
                <c:pt idx="2355">
                  <c:v>-0.18005599999999999</c:v>
                </c:pt>
                <c:pt idx="2356">
                  <c:v>-0.18133299999999999</c:v>
                </c:pt>
                <c:pt idx="2357">
                  <c:v>-0.18257699999999999</c:v>
                </c:pt>
                <c:pt idx="2358">
                  <c:v>-0.183783</c:v>
                </c:pt>
                <c:pt idx="2359">
                  <c:v>-0.184946</c:v>
                </c:pt>
                <c:pt idx="2360">
                  <c:v>-0.18606400000000001</c:v>
                </c:pt>
                <c:pt idx="2361">
                  <c:v>-0.187143</c:v>
                </c:pt>
                <c:pt idx="2362">
                  <c:v>-0.188193</c:v>
                </c:pt>
                <c:pt idx="2363">
                  <c:v>-0.18922</c:v>
                </c:pt>
                <c:pt idx="2364">
                  <c:v>-0.19022800000000001</c:v>
                </c:pt>
                <c:pt idx="2365">
                  <c:v>-0.191217</c:v>
                </c:pt>
                <c:pt idx="2366">
                  <c:v>-0.19218199999999999</c:v>
                </c:pt>
                <c:pt idx="2367">
                  <c:v>-0.19311600000000001</c:v>
                </c:pt>
                <c:pt idx="2368">
                  <c:v>-0.194022</c:v>
                </c:pt>
                <c:pt idx="2369">
                  <c:v>-0.19489999999999999</c:v>
                </c:pt>
                <c:pt idx="2370">
                  <c:v>-0.19575200000000001</c:v>
                </c:pt>
                <c:pt idx="2371">
                  <c:v>-0.196574</c:v>
                </c:pt>
                <c:pt idx="2372">
                  <c:v>-0.197378</c:v>
                </c:pt>
                <c:pt idx="2373">
                  <c:v>-0.19817699999999999</c:v>
                </c:pt>
                <c:pt idx="2374">
                  <c:v>-0.19897899999999999</c:v>
                </c:pt>
                <c:pt idx="2375">
                  <c:v>-0.19978499999999999</c:v>
                </c:pt>
                <c:pt idx="2376">
                  <c:v>-0.20059399999999999</c:v>
                </c:pt>
                <c:pt idx="2377">
                  <c:v>-0.201407</c:v>
                </c:pt>
                <c:pt idx="2378">
                  <c:v>-0.20222200000000001</c:v>
                </c:pt>
                <c:pt idx="2379">
                  <c:v>-0.20302999999999999</c:v>
                </c:pt>
                <c:pt idx="2380">
                  <c:v>-0.20383100000000001</c:v>
                </c:pt>
                <c:pt idx="2381">
                  <c:v>-0.204626</c:v>
                </c:pt>
                <c:pt idx="2382">
                  <c:v>-0.20541599999999999</c:v>
                </c:pt>
                <c:pt idx="2383">
                  <c:v>-0.20619899999999999</c:v>
                </c:pt>
                <c:pt idx="2384">
                  <c:v>-0.206981</c:v>
                </c:pt>
                <c:pt idx="2385">
                  <c:v>-0.207759</c:v>
                </c:pt>
                <c:pt idx="2386">
                  <c:v>-0.20852299999999999</c:v>
                </c:pt>
                <c:pt idx="2387">
                  <c:v>-0.20926600000000001</c:v>
                </c:pt>
                <c:pt idx="2388">
                  <c:v>-0.20999100000000001</c:v>
                </c:pt>
                <c:pt idx="2389">
                  <c:v>-0.21070700000000001</c:v>
                </c:pt>
                <c:pt idx="2390">
                  <c:v>-0.21142</c:v>
                </c:pt>
                <c:pt idx="2391">
                  <c:v>-0.21213399999999999</c:v>
                </c:pt>
                <c:pt idx="2392">
                  <c:v>-0.21285100000000001</c:v>
                </c:pt>
                <c:pt idx="2393">
                  <c:v>-0.21357599999999999</c:v>
                </c:pt>
                <c:pt idx="2394">
                  <c:v>-0.214312</c:v>
                </c:pt>
                <c:pt idx="2395">
                  <c:v>-0.215059</c:v>
                </c:pt>
                <c:pt idx="2396">
                  <c:v>-0.21582100000000001</c:v>
                </c:pt>
                <c:pt idx="2397">
                  <c:v>-0.21660499999999999</c:v>
                </c:pt>
                <c:pt idx="2398">
                  <c:v>-0.21740499999999999</c:v>
                </c:pt>
                <c:pt idx="2399">
                  <c:v>-0.21820999999999999</c:v>
                </c:pt>
                <c:pt idx="2400">
                  <c:v>-0.21901499999999999</c:v>
                </c:pt>
                <c:pt idx="2401">
                  <c:v>-0.219828</c:v>
                </c:pt>
                <c:pt idx="2402">
                  <c:v>-0.22065499999999999</c:v>
                </c:pt>
                <c:pt idx="2403">
                  <c:v>-0.2215</c:v>
                </c:pt>
                <c:pt idx="2404">
                  <c:v>-0.222355</c:v>
                </c:pt>
                <c:pt idx="2405">
                  <c:v>-0.22321199999999999</c:v>
                </c:pt>
                <c:pt idx="2406">
                  <c:v>-0.22406899999999999</c:v>
                </c:pt>
                <c:pt idx="2407">
                  <c:v>-0.22493099999999999</c:v>
                </c:pt>
                <c:pt idx="2408">
                  <c:v>-0.2258</c:v>
                </c:pt>
                <c:pt idx="2409">
                  <c:v>-0.22668099999999999</c:v>
                </c:pt>
                <c:pt idx="2410">
                  <c:v>-0.227572</c:v>
                </c:pt>
                <c:pt idx="2411">
                  <c:v>-0.22847200000000001</c:v>
                </c:pt>
                <c:pt idx="2412">
                  <c:v>-0.22938</c:v>
                </c:pt>
                <c:pt idx="2413">
                  <c:v>-0.230298</c:v>
                </c:pt>
                <c:pt idx="2414">
                  <c:v>-0.23122899999999999</c:v>
                </c:pt>
                <c:pt idx="2415">
                  <c:v>-0.23216700000000001</c:v>
                </c:pt>
                <c:pt idx="2416">
                  <c:v>-0.23310900000000001</c:v>
                </c:pt>
                <c:pt idx="2417">
                  <c:v>-0.23405400000000001</c:v>
                </c:pt>
                <c:pt idx="2418">
                  <c:v>-0.23500699999999999</c:v>
                </c:pt>
                <c:pt idx="2419">
                  <c:v>-0.235958</c:v>
                </c:pt>
                <c:pt idx="2420">
                  <c:v>-0.236898</c:v>
                </c:pt>
                <c:pt idx="2421">
                  <c:v>-0.23782500000000001</c:v>
                </c:pt>
                <c:pt idx="2422">
                  <c:v>-0.238737</c:v>
                </c:pt>
                <c:pt idx="2423">
                  <c:v>-0.23962600000000001</c:v>
                </c:pt>
                <c:pt idx="2424">
                  <c:v>-0.24048700000000001</c:v>
                </c:pt>
                <c:pt idx="2425">
                  <c:v>-0.24132500000000001</c:v>
                </c:pt>
                <c:pt idx="2426">
                  <c:v>-0.24213899999999999</c:v>
                </c:pt>
                <c:pt idx="2427">
                  <c:v>-0.242925</c:v>
                </c:pt>
                <c:pt idx="2428">
                  <c:v>-0.24368200000000001</c:v>
                </c:pt>
                <c:pt idx="2429">
                  <c:v>-0.24440899999999999</c:v>
                </c:pt>
                <c:pt idx="2430">
                  <c:v>-0.24510899999999999</c:v>
                </c:pt>
                <c:pt idx="2431">
                  <c:v>-0.24578700000000001</c:v>
                </c:pt>
                <c:pt idx="2432">
                  <c:v>-0.246452</c:v>
                </c:pt>
                <c:pt idx="2433">
                  <c:v>-0.247118</c:v>
                </c:pt>
                <c:pt idx="2434">
                  <c:v>-0.24779300000000001</c:v>
                </c:pt>
                <c:pt idx="2435">
                  <c:v>-0.24848300000000001</c:v>
                </c:pt>
                <c:pt idx="2436">
                  <c:v>-0.24918799999999999</c:v>
                </c:pt>
                <c:pt idx="2437">
                  <c:v>-0.24989600000000001</c:v>
                </c:pt>
                <c:pt idx="2438">
                  <c:v>-0.25059199999999998</c:v>
                </c:pt>
                <c:pt idx="2439">
                  <c:v>-0.25126900000000002</c:v>
                </c:pt>
                <c:pt idx="2440">
                  <c:v>-0.25193300000000002</c:v>
                </c:pt>
                <c:pt idx="2441">
                  <c:v>-0.25259799999999999</c:v>
                </c:pt>
                <c:pt idx="2442">
                  <c:v>-0.25326599999999999</c:v>
                </c:pt>
                <c:pt idx="2443">
                  <c:v>-0.25392700000000001</c:v>
                </c:pt>
                <c:pt idx="2444">
                  <c:v>-0.25455800000000001</c:v>
                </c:pt>
                <c:pt idx="2445">
                  <c:v>-0.25514500000000001</c:v>
                </c:pt>
                <c:pt idx="2446">
                  <c:v>-0.255685</c:v>
                </c:pt>
                <c:pt idx="2447">
                  <c:v>-0.25617800000000002</c:v>
                </c:pt>
                <c:pt idx="2448">
                  <c:v>-0.25662299999999999</c:v>
                </c:pt>
                <c:pt idx="2449">
                  <c:v>-0.25702199999999997</c:v>
                </c:pt>
                <c:pt idx="2450">
                  <c:v>-0.25738699999999998</c:v>
                </c:pt>
                <c:pt idx="2451">
                  <c:v>-0.25772600000000001</c:v>
                </c:pt>
                <c:pt idx="2452">
                  <c:v>-0.25804100000000002</c:v>
                </c:pt>
                <c:pt idx="2453">
                  <c:v>-0.25833099999999998</c:v>
                </c:pt>
                <c:pt idx="2454">
                  <c:v>-0.25859700000000002</c:v>
                </c:pt>
                <c:pt idx="2455">
                  <c:v>-0.25883899999999999</c:v>
                </c:pt>
                <c:pt idx="2456">
                  <c:v>-0.25905299999999998</c:v>
                </c:pt>
                <c:pt idx="2457">
                  <c:v>-0.259241</c:v>
                </c:pt>
                <c:pt idx="2458">
                  <c:v>-0.25940600000000003</c:v>
                </c:pt>
                <c:pt idx="2459">
                  <c:v>-0.25954100000000002</c:v>
                </c:pt>
                <c:pt idx="2460">
                  <c:v>-0.25964799999999999</c:v>
                </c:pt>
                <c:pt idx="2461">
                  <c:v>-0.25973499999999999</c:v>
                </c:pt>
                <c:pt idx="2462">
                  <c:v>-0.25981100000000001</c:v>
                </c:pt>
                <c:pt idx="2463">
                  <c:v>-0.25987399999999999</c:v>
                </c:pt>
                <c:pt idx="2464">
                  <c:v>-0.25991700000000001</c:v>
                </c:pt>
                <c:pt idx="2465">
                  <c:v>-0.259932</c:v>
                </c:pt>
                <c:pt idx="2466">
                  <c:v>-0.25991500000000001</c:v>
                </c:pt>
                <c:pt idx="2467">
                  <c:v>-0.25985799999999998</c:v>
                </c:pt>
                <c:pt idx="2468">
                  <c:v>-0.25976100000000002</c:v>
                </c:pt>
                <c:pt idx="2469">
                  <c:v>-0.25963199999999997</c:v>
                </c:pt>
                <c:pt idx="2470">
                  <c:v>-0.25947799999999999</c:v>
                </c:pt>
                <c:pt idx="2471">
                  <c:v>-0.25929099999999999</c:v>
                </c:pt>
                <c:pt idx="2472">
                  <c:v>-0.25905400000000001</c:v>
                </c:pt>
                <c:pt idx="2473">
                  <c:v>-0.25874999999999998</c:v>
                </c:pt>
                <c:pt idx="2474">
                  <c:v>-0.25837700000000002</c:v>
                </c:pt>
                <c:pt idx="2475">
                  <c:v>-0.25795299999999999</c:v>
                </c:pt>
                <c:pt idx="2476">
                  <c:v>-0.257494</c:v>
                </c:pt>
                <c:pt idx="2477">
                  <c:v>-0.25701099999999999</c:v>
                </c:pt>
                <c:pt idx="2478">
                  <c:v>-0.25650800000000001</c:v>
                </c:pt>
                <c:pt idx="2479">
                  <c:v>-0.25598900000000002</c:v>
                </c:pt>
                <c:pt idx="2480">
                  <c:v>-0.25545600000000002</c:v>
                </c:pt>
                <c:pt idx="2481">
                  <c:v>-0.25490600000000002</c:v>
                </c:pt>
                <c:pt idx="2482">
                  <c:v>-0.254334</c:v>
                </c:pt>
                <c:pt idx="2483">
                  <c:v>-0.25373899999999999</c:v>
                </c:pt>
                <c:pt idx="2484">
                  <c:v>-0.25312800000000002</c:v>
                </c:pt>
                <c:pt idx="2485">
                  <c:v>-0.25250699999999998</c:v>
                </c:pt>
                <c:pt idx="2486">
                  <c:v>-0.25187599999999999</c:v>
                </c:pt>
                <c:pt idx="2487">
                  <c:v>-0.25123600000000001</c:v>
                </c:pt>
                <c:pt idx="2488">
                  <c:v>-0.250587</c:v>
                </c:pt>
                <c:pt idx="2489">
                  <c:v>-0.24992200000000001</c:v>
                </c:pt>
                <c:pt idx="2490">
                  <c:v>-0.24923000000000001</c:v>
                </c:pt>
                <c:pt idx="2491">
                  <c:v>-0.248504</c:v>
                </c:pt>
                <c:pt idx="2492">
                  <c:v>-0.24774399999999999</c:v>
                </c:pt>
                <c:pt idx="2493">
                  <c:v>-0.246952</c:v>
                </c:pt>
                <c:pt idx="2494">
                  <c:v>-0.24613199999999999</c:v>
                </c:pt>
                <c:pt idx="2495">
                  <c:v>-0.24528700000000001</c:v>
                </c:pt>
                <c:pt idx="2496">
                  <c:v>-0.24441299999999999</c:v>
                </c:pt>
                <c:pt idx="2497">
                  <c:v>-0.243509</c:v>
                </c:pt>
                <c:pt idx="2498">
                  <c:v>-0.242587</c:v>
                </c:pt>
                <c:pt idx="2499">
                  <c:v>-0.24165600000000001</c:v>
                </c:pt>
                <c:pt idx="2500">
                  <c:v>-0.24071400000000001</c:v>
                </c:pt>
                <c:pt idx="2501">
                  <c:v>-0.23975399999999999</c:v>
                </c:pt>
                <c:pt idx="2502">
                  <c:v>-0.23877599999999999</c:v>
                </c:pt>
                <c:pt idx="2503">
                  <c:v>-0.23778099999999999</c:v>
                </c:pt>
                <c:pt idx="2504">
                  <c:v>-0.23677300000000001</c:v>
                </c:pt>
                <c:pt idx="2505">
                  <c:v>-0.235759</c:v>
                </c:pt>
                <c:pt idx="2506">
                  <c:v>-0.23474100000000001</c:v>
                </c:pt>
                <c:pt idx="2507">
                  <c:v>-0.23371700000000001</c:v>
                </c:pt>
                <c:pt idx="2508">
                  <c:v>-0.23268800000000001</c:v>
                </c:pt>
                <c:pt idx="2509">
                  <c:v>-0.23166100000000001</c:v>
                </c:pt>
                <c:pt idx="2510">
                  <c:v>-0.23063900000000001</c:v>
                </c:pt>
                <c:pt idx="2511">
                  <c:v>-0.229625</c:v>
                </c:pt>
                <c:pt idx="2512">
                  <c:v>-0.228626</c:v>
                </c:pt>
                <c:pt idx="2513">
                  <c:v>-0.22764999999999999</c:v>
                </c:pt>
                <c:pt idx="2514">
                  <c:v>-0.22670000000000001</c:v>
                </c:pt>
                <c:pt idx="2515">
                  <c:v>-0.225775</c:v>
                </c:pt>
                <c:pt idx="2516">
                  <c:v>-0.224883</c:v>
                </c:pt>
                <c:pt idx="2517">
                  <c:v>-0.22403100000000001</c:v>
                </c:pt>
                <c:pt idx="2518">
                  <c:v>-0.223214</c:v>
                </c:pt>
                <c:pt idx="2519">
                  <c:v>-0.22242000000000001</c:v>
                </c:pt>
                <c:pt idx="2520">
                  <c:v>-0.22164800000000001</c:v>
                </c:pt>
                <c:pt idx="2521">
                  <c:v>-0.22090799999999999</c:v>
                </c:pt>
                <c:pt idx="2522">
                  <c:v>-0.22020400000000001</c:v>
                </c:pt>
                <c:pt idx="2523">
                  <c:v>-0.219529</c:v>
                </c:pt>
                <c:pt idx="2524">
                  <c:v>-0.21887699999999999</c:v>
                </c:pt>
                <c:pt idx="2525">
                  <c:v>-0.21823899999999999</c:v>
                </c:pt>
                <c:pt idx="2526">
                  <c:v>-0.217611</c:v>
                </c:pt>
                <c:pt idx="2527">
                  <c:v>-0.21699199999999999</c:v>
                </c:pt>
                <c:pt idx="2528">
                  <c:v>-0.216395</c:v>
                </c:pt>
                <c:pt idx="2529">
                  <c:v>-0.21584200000000001</c:v>
                </c:pt>
                <c:pt idx="2530">
                  <c:v>-0.215338</c:v>
                </c:pt>
                <c:pt idx="2531">
                  <c:v>-0.21487700000000001</c:v>
                </c:pt>
                <c:pt idx="2532">
                  <c:v>-0.214444</c:v>
                </c:pt>
                <c:pt idx="2533">
                  <c:v>-0.214033</c:v>
                </c:pt>
                <c:pt idx="2534">
                  <c:v>-0.213648</c:v>
                </c:pt>
                <c:pt idx="2535">
                  <c:v>-0.21329300000000001</c:v>
                </c:pt>
                <c:pt idx="2536">
                  <c:v>-0.21296499999999999</c:v>
                </c:pt>
                <c:pt idx="2537">
                  <c:v>-0.212669</c:v>
                </c:pt>
                <c:pt idx="2538">
                  <c:v>-0.21241499999999999</c:v>
                </c:pt>
                <c:pt idx="2539">
                  <c:v>-0.21221799999999999</c:v>
                </c:pt>
                <c:pt idx="2540">
                  <c:v>-0.21208099999999999</c:v>
                </c:pt>
                <c:pt idx="2541">
                  <c:v>-0.212004</c:v>
                </c:pt>
                <c:pt idx="2542">
                  <c:v>-0.211979</c:v>
                </c:pt>
                <c:pt idx="2543">
                  <c:v>-0.212001</c:v>
                </c:pt>
                <c:pt idx="2544">
                  <c:v>-0.21207400000000001</c:v>
                </c:pt>
                <c:pt idx="2545">
                  <c:v>-0.212204</c:v>
                </c:pt>
                <c:pt idx="2546">
                  <c:v>-0.212392</c:v>
                </c:pt>
                <c:pt idx="2547">
                  <c:v>-0.21263499999999999</c:v>
                </c:pt>
                <c:pt idx="2548">
                  <c:v>-0.21293500000000001</c:v>
                </c:pt>
                <c:pt idx="2549">
                  <c:v>-0.21328900000000001</c:v>
                </c:pt>
                <c:pt idx="2550">
                  <c:v>-0.213694</c:v>
                </c:pt>
                <c:pt idx="2551">
                  <c:v>-0.214143</c:v>
                </c:pt>
                <c:pt idx="2552">
                  <c:v>-0.21462999999999999</c:v>
                </c:pt>
                <c:pt idx="2553">
                  <c:v>-0.215147</c:v>
                </c:pt>
                <c:pt idx="2554">
                  <c:v>-0.21568899999999999</c:v>
                </c:pt>
                <c:pt idx="2555">
                  <c:v>-0.216253</c:v>
                </c:pt>
                <c:pt idx="2556">
                  <c:v>-0.21684400000000001</c:v>
                </c:pt>
                <c:pt idx="2557">
                  <c:v>-0.217476</c:v>
                </c:pt>
                <c:pt idx="2558">
                  <c:v>-0.21815699999999999</c:v>
                </c:pt>
                <c:pt idx="2559">
                  <c:v>-0.21888099999999999</c:v>
                </c:pt>
                <c:pt idx="2560">
                  <c:v>-0.21963199999999999</c:v>
                </c:pt>
                <c:pt idx="2561">
                  <c:v>-0.22040299999999999</c:v>
                </c:pt>
                <c:pt idx="2562">
                  <c:v>-0.221195</c:v>
                </c:pt>
                <c:pt idx="2563">
                  <c:v>-0.22201100000000001</c:v>
                </c:pt>
                <c:pt idx="2564">
                  <c:v>-0.222854</c:v>
                </c:pt>
                <c:pt idx="2565">
                  <c:v>-0.22372500000000001</c:v>
                </c:pt>
                <c:pt idx="2566">
                  <c:v>-0.22462199999999999</c:v>
                </c:pt>
                <c:pt idx="2567">
                  <c:v>-0.22554399999999999</c:v>
                </c:pt>
                <c:pt idx="2568">
                  <c:v>-0.226492</c:v>
                </c:pt>
                <c:pt idx="2569">
                  <c:v>-0.227465</c:v>
                </c:pt>
                <c:pt idx="2570">
                  <c:v>-0.228462</c:v>
                </c:pt>
                <c:pt idx="2571">
                  <c:v>-0.22947999999999999</c:v>
                </c:pt>
                <c:pt idx="2572">
                  <c:v>-0.230522</c:v>
                </c:pt>
                <c:pt idx="2573">
                  <c:v>-0.23159399999999999</c:v>
                </c:pt>
                <c:pt idx="2574">
                  <c:v>-0.23269500000000001</c:v>
                </c:pt>
                <c:pt idx="2575">
                  <c:v>-0.23381199999999999</c:v>
                </c:pt>
                <c:pt idx="2576">
                  <c:v>-0.234933</c:v>
                </c:pt>
                <c:pt idx="2577">
                  <c:v>-0.23605200000000001</c:v>
                </c:pt>
                <c:pt idx="2578">
                  <c:v>-0.23716999999999999</c:v>
                </c:pt>
                <c:pt idx="2579">
                  <c:v>-0.238291</c:v>
                </c:pt>
                <c:pt idx="2580">
                  <c:v>-0.23941699999999999</c:v>
                </c:pt>
                <c:pt idx="2581">
                  <c:v>-0.24054600000000001</c:v>
                </c:pt>
                <c:pt idx="2582">
                  <c:v>-0.241677</c:v>
                </c:pt>
                <c:pt idx="2583">
                  <c:v>-0.24280399999999999</c:v>
                </c:pt>
                <c:pt idx="2584">
                  <c:v>-0.24391699999999999</c:v>
                </c:pt>
                <c:pt idx="2585">
                  <c:v>-0.245009</c:v>
                </c:pt>
                <c:pt idx="2586">
                  <c:v>-0.24607499999999999</c:v>
                </c:pt>
                <c:pt idx="2587">
                  <c:v>-0.24711</c:v>
                </c:pt>
                <c:pt idx="2588">
                  <c:v>-0.248109</c:v>
                </c:pt>
                <c:pt idx="2589">
                  <c:v>-0.24907799999999999</c:v>
                </c:pt>
                <c:pt idx="2590">
                  <c:v>-0.25002400000000002</c:v>
                </c:pt>
                <c:pt idx="2591">
                  <c:v>-0.25095099999999998</c:v>
                </c:pt>
                <c:pt idx="2592">
                  <c:v>-0.25185999999999997</c:v>
                </c:pt>
                <c:pt idx="2593">
                  <c:v>-0.25274600000000003</c:v>
                </c:pt>
                <c:pt idx="2594">
                  <c:v>-0.25361</c:v>
                </c:pt>
                <c:pt idx="2595">
                  <c:v>-0.25444899999999998</c:v>
                </c:pt>
                <c:pt idx="2596">
                  <c:v>-0.25525999999999999</c:v>
                </c:pt>
                <c:pt idx="2597">
                  <c:v>-0.25603999999999999</c:v>
                </c:pt>
                <c:pt idx="2598">
                  <c:v>-0.25679400000000002</c:v>
                </c:pt>
                <c:pt idx="2599">
                  <c:v>-0.25753100000000001</c:v>
                </c:pt>
                <c:pt idx="2600">
                  <c:v>-0.25824799999999998</c:v>
                </c:pt>
                <c:pt idx="2601">
                  <c:v>-0.25894</c:v>
                </c:pt>
                <c:pt idx="2602">
                  <c:v>-0.25960499999999997</c:v>
                </c:pt>
                <c:pt idx="2603">
                  <c:v>-0.260241</c:v>
                </c:pt>
                <c:pt idx="2604">
                  <c:v>-0.26084400000000002</c:v>
                </c:pt>
                <c:pt idx="2605">
                  <c:v>-0.26141300000000001</c:v>
                </c:pt>
                <c:pt idx="2606">
                  <c:v>-0.26195099999999999</c:v>
                </c:pt>
                <c:pt idx="2607">
                  <c:v>-0.26246000000000003</c:v>
                </c:pt>
                <c:pt idx="2608">
                  <c:v>-0.262932</c:v>
                </c:pt>
                <c:pt idx="2609">
                  <c:v>-0.26336500000000002</c:v>
                </c:pt>
                <c:pt idx="2610">
                  <c:v>-0.26375999999999999</c:v>
                </c:pt>
                <c:pt idx="2611">
                  <c:v>-0.26411400000000002</c:v>
                </c:pt>
                <c:pt idx="2612">
                  <c:v>-0.26442599999999999</c:v>
                </c:pt>
                <c:pt idx="2613">
                  <c:v>-0.26469599999999999</c:v>
                </c:pt>
                <c:pt idx="2614">
                  <c:v>-0.26492599999999999</c:v>
                </c:pt>
                <c:pt idx="2615">
                  <c:v>-0.26511699999999999</c:v>
                </c:pt>
                <c:pt idx="2616">
                  <c:v>-0.26526899999999998</c:v>
                </c:pt>
                <c:pt idx="2617">
                  <c:v>-0.26538</c:v>
                </c:pt>
                <c:pt idx="2618">
                  <c:v>-0.26544499999999999</c:v>
                </c:pt>
                <c:pt idx="2619">
                  <c:v>-0.265459</c:v>
                </c:pt>
                <c:pt idx="2620">
                  <c:v>-0.26542199999999999</c:v>
                </c:pt>
                <c:pt idx="2621">
                  <c:v>-0.26534200000000002</c:v>
                </c:pt>
                <c:pt idx="2622">
                  <c:v>-0.26523099999999999</c:v>
                </c:pt>
                <c:pt idx="2623">
                  <c:v>-0.26509199999999999</c:v>
                </c:pt>
                <c:pt idx="2624">
                  <c:v>-0.26491900000000002</c:v>
                </c:pt>
                <c:pt idx="2625">
                  <c:v>-0.264712</c:v>
                </c:pt>
                <c:pt idx="2626">
                  <c:v>-0.26448199999999999</c:v>
                </c:pt>
                <c:pt idx="2627">
                  <c:v>-0.26421899999999998</c:v>
                </c:pt>
                <c:pt idx="2628">
                  <c:v>-0.26386599999999999</c:v>
                </c:pt>
                <c:pt idx="2629">
                  <c:v>-0.263409</c:v>
                </c:pt>
                <c:pt idx="2630">
                  <c:v>-0.26291900000000001</c:v>
                </c:pt>
                <c:pt idx="2631">
                  <c:v>-0.26241799999999998</c:v>
                </c:pt>
                <c:pt idx="2632">
                  <c:v>-0.261874</c:v>
                </c:pt>
                <c:pt idx="2633">
                  <c:v>-0.26128800000000002</c:v>
                </c:pt>
                <c:pt idx="2634">
                  <c:v>-0.26067899999999999</c:v>
                </c:pt>
                <c:pt idx="2635">
                  <c:v>-0.26005200000000001</c:v>
                </c:pt>
                <c:pt idx="2636">
                  <c:v>-0.25940299999999999</c:v>
                </c:pt>
                <c:pt idx="2637">
                  <c:v>-0.25872800000000001</c:v>
                </c:pt>
                <c:pt idx="2638">
                  <c:v>-0.25802599999999998</c:v>
                </c:pt>
                <c:pt idx="2639">
                  <c:v>-0.257297</c:v>
                </c:pt>
                <c:pt idx="2640">
                  <c:v>-0.25654399999999999</c:v>
                </c:pt>
                <c:pt idx="2641">
                  <c:v>-0.255772</c:v>
                </c:pt>
                <c:pt idx="2642">
                  <c:v>-0.25498300000000002</c:v>
                </c:pt>
                <c:pt idx="2643">
                  <c:v>-0.25417400000000001</c:v>
                </c:pt>
                <c:pt idx="2644">
                  <c:v>-0.25334499999999999</c:v>
                </c:pt>
                <c:pt idx="2645">
                  <c:v>-0.252496</c:v>
                </c:pt>
                <c:pt idx="2646">
                  <c:v>-0.251635</c:v>
                </c:pt>
                <c:pt idx="2647">
                  <c:v>-0.25076599999999999</c:v>
                </c:pt>
                <c:pt idx="2648">
                  <c:v>-0.249888</c:v>
                </c:pt>
                <c:pt idx="2649">
                  <c:v>-0.249002</c:v>
                </c:pt>
                <c:pt idx="2650">
                  <c:v>-0.248113</c:v>
                </c:pt>
                <c:pt idx="2651">
                  <c:v>-0.247224</c:v>
                </c:pt>
                <c:pt idx="2652">
                  <c:v>-0.24633099999999999</c:v>
                </c:pt>
                <c:pt idx="2653">
                  <c:v>-0.24542800000000001</c:v>
                </c:pt>
                <c:pt idx="2654">
                  <c:v>-0.24451899999999999</c:v>
                </c:pt>
                <c:pt idx="2655">
                  <c:v>-0.24360699999999999</c:v>
                </c:pt>
                <c:pt idx="2656">
                  <c:v>-0.24269299999999999</c:v>
                </c:pt>
                <c:pt idx="2657">
                  <c:v>-0.24177699999999999</c:v>
                </c:pt>
                <c:pt idx="2658">
                  <c:v>-0.24086099999999999</c:v>
                </c:pt>
                <c:pt idx="2659">
                  <c:v>-0.239952</c:v>
                </c:pt>
                <c:pt idx="2660">
                  <c:v>-0.23904900000000001</c:v>
                </c:pt>
                <c:pt idx="2661">
                  <c:v>-0.238149</c:v>
                </c:pt>
                <c:pt idx="2662">
                  <c:v>-0.23724500000000001</c:v>
                </c:pt>
                <c:pt idx="2663">
                  <c:v>-0.23632800000000001</c:v>
                </c:pt>
                <c:pt idx="2664">
                  <c:v>-0.23539599999999999</c:v>
                </c:pt>
                <c:pt idx="2665">
                  <c:v>-0.234457</c:v>
                </c:pt>
                <c:pt idx="2666">
                  <c:v>-0.23352700000000001</c:v>
                </c:pt>
                <c:pt idx="2667">
                  <c:v>-0.23261499999999999</c:v>
                </c:pt>
                <c:pt idx="2668">
                  <c:v>-0.23172000000000001</c:v>
                </c:pt>
                <c:pt idx="2669">
                  <c:v>-0.23083100000000001</c:v>
                </c:pt>
                <c:pt idx="2670">
                  <c:v>-0.229936</c:v>
                </c:pt>
                <c:pt idx="2671">
                  <c:v>-0.22903000000000001</c:v>
                </c:pt>
                <c:pt idx="2672">
                  <c:v>-0.22811000000000001</c:v>
                </c:pt>
                <c:pt idx="2673">
                  <c:v>-0.22717599999999999</c:v>
                </c:pt>
                <c:pt idx="2674">
                  <c:v>-0.22622700000000001</c:v>
                </c:pt>
                <c:pt idx="2675">
                  <c:v>-0.225269</c:v>
                </c:pt>
                <c:pt idx="2676">
                  <c:v>-0.22430800000000001</c:v>
                </c:pt>
                <c:pt idx="2677">
                  <c:v>-0.22334300000000001</c:v>
                </c:pt>
                <c:pt idx="2678">
                  <c:v>-0.22237599999999999</c:v>
                </c:pt>
                <c:pt idx="2679">
                  <c:v>-0.22140799999999999</c:v>
                </c:pt>
                <c:pt idx="2680">
                  <c:v>-0.220443</c:v>
                </c:pt>
                <c:pt idx="2681">
                  <c:v>-0.21948500000000001</c:v>
                </c:pt>
                <c:pt idx="2682">
                  <c:v>-0.21854199999999999</c:v>
                </c:pt>
                <c:pt idx="2683">
                  <c:v>-0.21761900000000001</c:v>
                </c:pt>
                <c:pt idx="2684">
                  <c:v>-0.21671199999999999</c:v>
                </c:pt>
                <c:pt idx="2685">
                  <c:v>-0.21581900000000001</c:v>
                </c:pt>
                <c:pt idx="2686">
                  <c:v>-0.21494099999999999</c:v>
                </c:pt>
                <c:pt idx="2687">
                  <c:v>-0.21407599999999999</c:v>
                </c:pt>
                <c:pt idx="2688">
                  <c:v>-0.21321399999999999</c:v>
                </c:pt>
                <c:pt idx="2689">
                  <c:v>-0.21234600000000001</c:v>
                </c:pt>
                <c:pt idx="2690">
                  <c:v>-0.21146499999999999</c:v>
                </c:pt>
                <c:pt idx="2691">
                  <c:v>-0.21056800000000001</c:v>
                </c:pt>
                <c:pt idx="2692">
                  <c:v>-0.20965700000000001</c:v>
                </c:pt>
                <c:pt idx="2693">
                  <c:v>-0.20873800000000001</c:v>
                </c:pt>
                <c:pt idx="2694">
                  <c:v>-0.20780999999999999</c:v>
                </c:pt>
                <c:pt idx="2695">
                  <c:v>-0.206868</c:v>
                </c:pt>
                <c:pt idx="2696">
                  <c:v>-0.20590600000000001</c:v>
                </c:pt>
                <c:pt idx="2697">
                  <c:v>-0.20491599999999999</c:v>
                </c:pt>
                <c:pt idx="2698">
                  <c:v>-0.203899</c:v>
                </c:pt>
                <c:pt idx="2699">
                  <c:v>-0.20286599999999999</c:v>
                </c:pt>
                <c:pt idx="2700">
                  <c:v>-0.20183100000000001</c:v>
                </c:pt>
                <c:pt idx="2701">
                  <c:v>-0.20080600000000001</c:v>
                </c:pt>
                <c:pt idx="2702">
                  <c:v>-0.19978699999999999</c:v>
                </c:pt>
                <c:pt idx="2703">
                  <c:v>-0.198772</c:v>
                </c:pt>
                <c:pt idx="2704">
                  <c:v>-0.197771</c:v>
                </c:pt>
                <c:pt idx="2705">
                  <c:v>-0.19678999999999999</c:v>
                </c:pt>
                <c:pt idx="2706">
                  <c:v>-0.195826</c:v>
                </c:pt>
                <c:pt idx="2707">
                  <c:v>-0.19487699999999999</c:v>
                </c:pt>
                <c:pt idx="2708">
                  <c:v>-0.193943</c:v>
                </c:pt>
                <c:pt idx="2709">
                  <c:v>-0.193022</c:v>
                </c:pt>
                <c:pt idx="2710">
                  <c:v>-0.192111</c:v>
                </c:pt>
                <c:pt idx="2711">
                  <c:v>-0.19121299999999999</c:v>
                </c:pt>
                <c:pt idx="2712">
                  <c:v>-0.19032399999999999</c:v>
                </c:pt>
                <c:pt idx="2713">
                  <c:v>-0.189446</c:v>
                </c:pt>
                <c:pt idx="2714">
                  <c:v>-0.188581</c:v>
                </c:pt>
                <c:pt idx="2715">
                  <c:v>-0.18770200000000001</c:v>
                </c:pt>
                <c:pt idx="2716">
                  <c:v>-0.18676899999999999</c:v>
                </c:pt>
                <c:pt idx="2717">
                  <c:v>-0.185811</c:v>
                </c:pt>
                <c:pt idx="2718">
                  <c:v>-0.18488299999999999</c:v>
                </c:pt>
                <c:pt idx="2719">
                  <c:v>-0.183973</c:v>
                </c:pt>
                <c:pt idx="2720">
                  <c:v>-0.18306500000000001</c:v>
                </c:pt>
                <c:pt idx="2721">
                  <c:v>-0.18217</c:v>
                </c:pt>
                <c:pt idx="2722">
                  <c:v>-0.18129200000000001</c:v>
                </c:pt>
                <c:pt idx="2723">
                  <c:v>-0.18043200000000001</c:v>
                </c:pt>
                <c:pt idx="2724">
                  <c:v>-0.17958499999999999</c:v>
                </c:pt>
                <c:pt idx="2725">
                  <c:v>-0.17874300000000001</c:v>
                </c:pt>
                <c:pt idx="2726">
                  <c:v>-0.17790500000000001</c:v>
                </c:pt>
                <c:pt idx="2727">
                  <c:v>-0.17707400000000001</c:v>
                </c:pt>
                <c:pt idx="2728">
                  <c:v>-0.17626</c:v>
                </c:pt>
                <c:pt idx="2729">
                  <c:v>-0.17546800000000001</c:v>
                </c:pt>
                <c:pt idx="2730">
                  <c:v>-0.174701</c:v>
                </c:pt>
                <c:pt idx="2731">
                  <c:v>-0.17396200000000001</c:v>
                </c:pt>
                <c:pt idx="2732">
                  <c:v>-0.17325499999999999</c:v>
                </c:pt>
                <c:pt idx="2733">
                  <c:v>-0.17258299999999999</c:v>
                </c:pt>
                <c:pt idx="2734">
                  <c:v>-0.171955</c:v>
                </c:pt>
                <c:pt idx="2735">
                  <c:v>-0.171376</c:v>
                </c:pt>
                <c:pt idx="2736">
                  <c:v>-0.170845</c:v>
                </c:pt>
                <c:pt idx="2737">
                  <c:v>-0.17036100000000001</c:v>
                </c:pt>
                <c:pt idx="2738">
                  <c:v>-0.16992099999999999</c:v>
                </c:pt>
                <c:pt idx="2739">
                  <c:v>-0.16952100000000001</c:v>
                </c:pt>
                <c:pt idx="2740">
                  <c:v>-0.16916200000000001</c:v>
                </c:pt>
                <c:pt idx="2741">
                  <c:v>-0.168846</c:v>
                </c:pt>
                <c:pt idx="2742">
                  <c:v>-0.168574</c:v>
                </c:pt>
                <c:pt idx="2743">
                  <c:v>-0.16834499999999999</c:v>
                </c:pt>
                <c:pt idx="2744">
                  <c:v>-0.16814999999999999</c:v>
                </c:pt>
                <c:pt idx="2745">
                  <c:v>-0.167987</c:v>
                </c:pt>
                <c:pt idx="2746">
                  <c:v>-0.167853</c:v>
                </c:pt>
                <c:pt idx="2747">
                  <c:v>-0.16774500000000001</c:v>
                </c:pt>
                <c:pt idx="2748">
                  <c:v>-0.167657</c:v>
                </c:pt>
                <c:pt idx="2749">
                  <c:v>-0.16758700000000001</c:v>
                </c:pt>
                <c:pt idx="2750">
                  <c:v>-0.16753599999999999</c:v>
                </c:pt>
                <c:pt idx="2751">
                  <c:v>-0.16750300000000001</c:v>
                </c:pt>
                <c:pt idx="2752">
                  <c:v>-0.167486</c:v>
                </c:pt>
                <c:pt idx="2753">
                  <c:v>-0.167488</c:v>
                </c:pt>
                <c:pt idx="2754">
                  <c:v>-0.16751099999999999</c:v>
                </c:pt>
                <c:pt idx="2755">
                  <c:v>-0.16755500000000001</c:v>
                </c:pt>
                <c:pt idx="2756">
                  <c:v>-0.16761999999999999</c:v>
                </c:pt>
                <c:pt idx="2757">
                  <c:v>-0.16770499999999999</c:v>
                </c:pt>
                <c:pt idx="2758">
                  <c:v>-0.16780800000000001</c:v>
                </c:pt>
                <c:pt idx="2759">
                  <c:v>-0.167932</c:v>
                </c:pt>
                <c:pt idx="2760">
                  <c:v>-0.16808100000000001</c:v>
                </c:pt>
                <c:pt idx="2761">
                  <c:v>-0.16825699999999999</c:v>
                </c:pt>
                <c:pt idx="2762">
                  <c:v>-0.168459</c:v>
                </c:pt>
                <c:pt idx="2763">
                  <c:v>-0.16868900000000001</c:v>
                </c:pt>
                <c:pt idx="2764">
                  <c:v>-0.16894999999999999</c:v>
                </c:pt>
                <c:pt idx="2765">
                  <c:v>-0.169238</c:v>
                </c:pt>
                <c:pt idx="2766">
                  <c:v>-0.16955100000000001</c:v>
                </c:pt>
                <c:pt idx="2767">
                  <c:v>-0.16989199999999999</c:v>
                </c:pt>
                <c:pt idx="2768">
                  <c:v>-0.170266</c:v>
                </c:pt>
                <c:pt idx="2769">
                  <c:v>-0.170677</c:v>
                </c:pt>
                <c:pt idx="2770">
                  <c:v>-0.171127</c:v>
                </c:pt>
                <c:pt idx="2771">
                  <c:v>-0.17161499999999999</c:v>
                </c:pt>
                <c:pt idx="2772">
                  <c:v>-0.17214099999999999</c:v>
                </c:pt>
                <c:pt idx="2773">
                  <c:v>-0.17270099999999999</c:v>
                </c:pt>
                <c:pt idx="2774">
                  <c:v>-0.173287</c:v>
                </c:pt>
                <c:pt idx="2775">
                  <c:v>-0.173896</c:v>
                </c:pt>
                <c:pt idx="2776">
                  <c:v>-0.17452500000000001</c:v>
                </c:pt>
                <c:pt idx="2777">
                  <c:v>-0.175174</c:v>
                </c:pt>
                <c:pt idx="2778">
                  <c:v>-0.175844</c:v>
                </c:pt>
                <c:pt idx="2779">
                  <c:v>-0.176538</c:v>
                </c:pt>
                <c:pt idx="2780">
                  <c:v>-0.177255</c:v>
                </c:pt>
                <c:pt idx="2781">
                  <c:v>-0.17799000000000001</c:v>
                </c:pt>
                <c:pt idx="2782">
                  <c:v>-0.17873700000000001</c:v>
                </c:pt>
                <c:pt idx="2783">
                  <c:v>-0.17949200000000001</c:v>
                </c:pt>
                <c:pt idx="2784">
                  <c:v>-0.180258</c:v>
                </c:pt>
                <c:pt idx="2785">
                  <c:v>-0.18104000000000001</c:v>
                </c:pt>
                <c:pt idx="2786">
                  <c:v>-0.181841</c:v>
                </c:pt>
                <c:pt idx="2787">
                  <c:v>-0.18266299999999999</c:v>
                </c:pt>
                <c:pt idx="2788">
                  <c:v>-0.18350900000000001</c:v>
                </c:pt>
                <c:pt idx="2789">
                  <c:v>-0.18437999999999999</c:v>
                </c:pt>
                <c:pt idx="2790">
                  <c:v>-0.18526500000000001</c:v>
                </c:pt>
                <c:pt idx="2791">
                  <c:v>-0.18615799999999999</c:v>
                </c:pt>
                <c:pt idx="2792">
                  <c:v>-0.18706300000000001</c:v>
                </c:pt>
                <c:pt idx="2793">
                  <c:v>-0.18798500000000001</c:v>
                </c:pt>
                <c:pt idx="2794">
                  <c:v>-0.18892400000000001</c:v>
                </c:pt>
                <c:pt idx="2795">
                  <c:v>-0.18987699999999999</c:v>
                </c:pt>
                <c:pt idx="2796">
                  <c:v>-0.19083700000000001</c:v>
                </c:pt>
                <c:pt idx="2797">
                  <c:v>-0.191802</c:v>
                </c:pt>
                <c:pt idx="2798">
                  <c:v>-0.19277</c:v>
                </c:pt>
                <c:pt idx="2799">
                  <c:v>-0.19373599999999999</c:v>
                </c:pt>
                <c:pt idx="2800">
                  <c:v>-0.194693</c:v>
                </c:pt>
                <c:pt idx="2801">
                  <c:v>-0.19563700000000001</c:v>
                </c:pt>
                <c:pt idx="2802">
                  <c:v>-0.19656899999999999</c:v>
                </c:pt>
                <c:pt idx="2803">
                  <c:v>-0.197488</c:v>
                </c:pt>
                <c:pt idx="2804">
                  <c:v>-0.19839799999999999</c:v>
                </c:pt>
                <c:pt idx="2805">
                  <c:v>-0.19930100000000001</c:v>
                </c:pt>
                <c:pt idx="2806">
                  <c:v>-0.20019899999999999</c:v>
                </c:pt>
                <c:pt idx="2807">
                  <c:v>-0.20108699999999999</c:v>
                </c:pt>
                <c:pt idx="2808">
                  <c:v>-0.201963</c:v>
                </c:pt>
                <c:pt idx="2809">
                  <c:v>-0.202822</c:v>
                </c:pt>
                <c:pt idx="2810">
                  <c:v>-0.20365900000000001</c:v>
                </c:pt>
                <c:pt idx="2811">
                  <c:v>-0.20447000000000001</c:v>
                </c:pt>
                <c:pt idx="2812">
                  <c:v>-0.20525099999999999</c:v>
                </c:pt>
                <c:pt idx="2813">
                  <c:v>-0.20600099999999999</c:v>
                </c:pt>
                <c:pt idx="2814">
                  <c:v>-0.20671800000000001</c:v>
                </c:pt>
                <c:pt idx="2815">
                  <c:v>-0.20740900000000001</c:v>
                </c:pt>
                <c:pt idx="2816">
                  <c:v>-0.20807700000000001</c:v>
                </c:pt>
                <c:pt idx="2817">
                  <c:v>-0.20872299999999999</c:v>
                </c:pt>
                <c:pt idx="2818">
                  <c:v>-0.20935000000000001</c:v>
                </c:pt>
                <c:pt idx="2819">
                  <c:v>-0.20995800000000001</c:v>
                </c:pt>
                <c:pt idx="2820">
                  <c:v>-0.21054800000000001</c:v>
                </c:pt>
                <c:pt idx="2821">
                  <c:v>-0.211114</c:v>
                </c:pt>
                <c:pt idx="2822">
                  <c:v>-0.211649</c:v>
                </c:pt>
                <c:pt idx="2823">
                  <c:v>-0.21215300000000001</c:v>
                </c:pt>
                <c:pt idx="2824">
                  <c:v>-0.21262800000000001</c:v>
                </c:pt>
                <c:pt idx="2825">
                  <c:v>-0.21307100000000001</c:v>
                </c:pt>
                <c:pt idx="2826">
                  <c:v>-0.213478</c:v>
                </c:pt>
                <c:pt idx="2827">
                  <c:v>-0.21384</c:v>
                </c:pt>
                <c:pt idx="2828">
                  <c:v>-0.21415600000000001</c:v>
                </c:pt>
                <c:pt idx="2829">
                  <c:v>-0.214424</c:v>
                </c:pt>
                <c:pt idx="2830">
                  <c:v>-0.214645</c:v>
                </c:pt>
                <c:pt idx="2831">
                  <c:v>-0.21481800000000001</c:v>
                </c:pt>
                <c:pt idx="2832">
                  <c:v>-0.21494199999999999</c:v>
                </c:pt>
                <c:pt idx="2833">
                  <c:v>-0.21501600000000001</c:v>
                </c:pt>
                <c:pt idx="2834">
                  <c:v>-0.21503900000000001</c:v>
                </c:pt>
                <c:pt idx="2835">
                  <c:v>-0.21501799999999999</c:v>
                </c:pt>
                <c:pt idx="2836">
                  <c:v>-0.21495700000000001</c:v>
                </c:pt>
                <c:pt idx="2837">
                  <c:v>-0.21486</c:v>
                </c:pt>
                <c:pt idx="2838">
                  <c:v>-0.214725</c:v>
                </c:pt>
                <c:pt idx="2839">
                  <c:v>-0.21455299999999999</c:v>
                </c:pt>
                <c:pt idx="2840">
                  <c:v>-0.21434700000000001</c:v>
                </c:pt>
                <c:pt idx="2841">
                  <c:v>-0.214113</c:v>
                </c:pt>
                <c:pt idx="2842">
                  <c:v>-0.21385100000000001</c:v>
                </c:pt>
                <c:pt idx="2843">
                  <c:v>-0.21355499999999999</c:v>
                </c:pt>
                <c:pt idx="2844">
                  <c:v>-0.213223</c:v>
                </c:pt>
                <c:pt idx="2845">
                  <c:v>-0.212862</c:v>
                </c:pt>
                <c:pt idx="2846">
                  <c:v>-0.212478</c:v>
                </c:pt>
                <c:pt idx="2847">
                  <c:v>-0.21207200000000001</c:v>
                </c:pt>
                <c:pt idx="2848">
                  <c:v>-0.211645</c:v>
                </c:pt>
                <c:pt idx="2849">
                  <c:v>-0.21119599999999999</c:v>
                </c:pt>
                <c:pt idx="2850">
                  <c:v>-0.210725</c:v>
                </c:pt>
                <c:pt idx="2851">
                  <c:v>-0.21024000000000001</c:v>
                </c:pt>
                <c:pt idx="2852">
                  <c:v>-0.209734</c:v>
                </c:pt>
                <c:pt idx="2853">
                  <c:v>-0.20916100000000001</c:v>
                </c:pt>
                <c:pt idx="2854">
                  <c:v>-0.208508</c:v>
                </c:pt>
                <c:pt idx="2855">
                  <c:v>-0.20783399999999999</c:v>
                </c:pt>
                <c:pt idx="2856">
                  <c:v>-0.20715700000000001</c:v>
                </c:pt>
                <c:pt idx="2857">
                  <c:v>-0.20644699999999999</c:v>
                </c:pt>
                <c:pt idx="2858">
                  <c:v>-0.205705</c:v>
                </c:pt>
                <c:pt idx="2859">
                  <c:v>-0.20495099999999999</c:v>
                </c:pt>
                <c:pt idx="2860">
                  <c:v>-0.20418600000000001</c:v>
                </c:pt>
                <c:pt idx="2861">
                  <c:v>-0.203406</c:v>
                </c:pt>
                <c:pt idx="2862">
                  <c:v>-0.20260700000000001</c:v>
                </c:pt>
                <c:pt idx="2863">
                  <c:v>-0.20178499999999999</c:v>
                </c:pt>
                <c:pt idx="2864">
                  <c:v>-0.20094300000000001</c:v>
                </c:pt>
                <c:pt idx="2865">
                  <c:v>-0.20008600000000001</c:v>
                </c:pt>
                <c:pt idx="2866">
                  <c:v>-0.19922100000000001</c:v>
                </c:pt>
                <c:pt idx="2867">
                  <c:v>-0.198352</c:v>
                </c:pt>
                <c:pt idx="2868">
                  <c:v>-0.19748099999999999</c:v>
                </c:pt>
                <c:pt idx="2869">
                  <c:v>-0.19661400000000001</c:v>
                </c:pt>
                <c:pt idx="2870">
                  <c:v>-0.19575300000000001</c:v>
                </c:pt>
                <c:pt idx="2871">
                  <c:v>-0.19490199999999999</c:v>
                </c:pt>
                <c:pt idx="2872">
                  <c:v>-0.19406399999999999</c:v>
                </c:pt>
                <c:pt idx="2873">
                  <c:v>-0.193243</c:v>
                </c:pt>
                <c:pt idx="2874">
                  <c:v>-0.19243499999999999</c:v>
                </c:pt>
                <c:pt idx="2875">
                  <c:v>-0.191636</c:v>
                </c:pt>
                <c:pt idx="2876">
                  <c:v>-0.19084499999999999</c:v>
                </c:pt>
                <c:pt idx="2877">
                  <c:v>-0.19006400000000001</c:v>
                </c:pt>
                <c:pt idx="2878">
                  <c:v>-0.189299</c:v>
                </c:pt>
                <c:pt idx="2879">
                  <c:v>-0.18854899999999999</c:v>
                </c:pt>
                <c:pt idx="2880">
                  <c:v>-0.18781400000000001</c:v>
                </c:pt>
                <c:pt idx="2881">
                  <c:v>-0.18709400000000001</c:v>
                </c:pt>
                <c:pt idx="2882">
                  <c:v>-0.186386</c:v>
                </c:pt>
                <c:pt idx="2883">
                  <c:v>-0.185692</c:v>
                </c:pt>
                <c:pt idx="2884">
                  <c:v>-0.18501000000000001</c:v>
                </c:pt>
                <c:pt idx="2885">
                  <c:v>-0.184341</c:v>
                </c:pt>
                <c:pt idx="2886">
                  <c:v>-0.18368499999999999</c:v>
                </c:pt>
                <c:pt idx="2887">
                  <c:v>-0.18304200000000001</c:v>
                </c:pt>
                <c:pt idx="2888">
                  <c:v>-0.18241599999999999</c:v>
                </c:pt>
                <c:pt idx="2889">
                  <c:v>-0.181807</c:v>
                </c:pt>
                <c:pt idx="2890">
                  <c:v>-0.18121799999999999</c:v>
                </c:pt>
                <c:pt idx="2891">
                  <c:v>-0.18065200000000001</c:v>
                </c:pt>
                <c:pt idx="2892">
                  <c:v>-0.180114</c:v>
                </c:pt>
                <c:pt idx="2893">
                  <c:v>-0.17960599999999999</c:v>
                </c:pt>
                <c:pt idx="2894">
                  <c:v>-0.17912500000000001</c:v>
                </c:pt>
                <c:pt idx="2895">
                  <c:v>-0.178671</c:v>
                </c:pt>
                <c:pt idx="2896">
                  <c:v>-0.17824400000000001</c:v>
                </c:pt>
                <c:pt idx="2897">
                  <c:v>-0.177845</c:v>
                </c:pt>
                <c:pt idx="2898">
                  <c:v>-0.17747399999999999</c:v>
                </c:pt>
                <c:pt idx="2899">
                  <c:v>-0.17712900000000001</c:v>
                </c:pt>
                <c:pt idx="2900">
                  <c:v>-0.17680499999999999</c:v>
                </c:pt>
                <c:pt idx="2901">
                  <c:v>-0.17649699999999999</c:v>
                </c:pt>
                <c:pt idx="2902">
                  <c:v>-0.176203</c:v>
                </c:pt>
                <c:pt idx="2903">
                  <c:v>-0.175922</c:v>
                </c:pt>
                <c:pt idx="2904">
                  <c:v>-0.175649</c:v>
                </c:pt>
                <c:pt idx="2905">
                  <c:v>-0.17538400000000001</c:v>
                </c:pt>
                <c:pt idx="2906">
                  <c:v>-0.17513100000000001</c:v>
                </c:pt>
                <c:pt idx="2907">
                  <c:v>-0.17489299999999999</c:v>
                </c:pt>
                <c:pt idx="2908">
                  <c:v>-0.17467299999999999</c:v>
                </c:pt>
                <c:pt idx="2909">
                  <c:v>-0.17446900000000001</c:v>
                </c:pt>
                <c:pt idx="2910">
                  <c:v>-0.17428099999999999</c:v>
                </c:pt>
                <c:pt idx="2911">
                  <c:v>-0.17410700000000001</c:v>
                </c:pt>
                <c:pt idx="2912">
                  <c:v>-0.17394799999999999</c:v>
                </c:pt>
                <c:pt idx="2913">
                  <c:v>-0.17380499999999999</c:v>
                </c:pt>
                <c:pt idx="2914">
                  <c:v>-0.173676</c:v>
                </c:pt>
                <c:pt idx="2915">
                  <c:v>-0.17355899999999999</c:v>
                </c:pt>
                <c:pt idx="2916">
                  <c:v>-0.173456</c:v>
                </c:pt>
                <c:pt idx="2917">
                  <c:v>-0.17336699999999999</c:v>
                </c:pt>
                <c:pt idx="2918">
                  <c:v>-0.173292</c:v>
                </c:pt>
                <c:pt idx="2919">
                  <c:v>-0.17322899999999999</c:v>
                </c:pt>
                <c:pt idx="2920">
                  <c:v>-0.17317399999999999</c:v>
                </c:pt>
                <c:pt idx="2921">
                  <c:v>-0.173124</c:v>
                </c:pt>
                <c:pt idx="2922">
                  <c:v>-0.17308200000000001</c:v>
                </c:pt>
                <c:pt idx="2923">
                  <c:v>-0.173044</c:v>
                </c:pt>
                <c:pt idx="2924">
                  <c:v>-0.17300499999999999</c:v>
                </c:pt>
                <c:pt idx="2925">
                  <c:v>-0.17296600000000001</c:v>
                </c:pt>
                <c:pt idx="2926">
                  <c:v>-0.172926</c:v>
                </c:pt>
                <c:pt idx="2927">
                  <c:v>-0.17288200000000001</c:v>
                </c:pt>
                <c:pt idx="2928">
                  <c:v>-0.17282500000000001</c:v>
                </c:pt>
                <c:pt idx="2929">
                  <c:v>-0.17275599999999999</c:v>
                </c:pt>
                <c:pt idx="2930">
                  <c:v>-0.172677</c:v>
                </c:pt>
                <c:pt idx="2931">
                  <c:v>-0.172593</c:v>
                </c:pt>
                <c:pt idx="2932">
                  <c:v>-0.17250599999999999</c:v>
                </c:pt>
                <c:pt idx="2933">
                  <c:v>-0.17241799999999999</c:v>
                </c:pt>
                <c:pt idx="2934">
                  <c:v>-0.172323</c:v>
                </c:pt>
                <c:pt idx="2935">
                  <c:v>-0.17221600000000001</c:v>
                </c:pt>
                <c:pt idx="2936">
                  <c:v>-0.172094</c:v>
                </c:pt>
                <c:pt idx="2937">
                  <c:v>-0.171957</c:v>
                </c:pt>
                <c:pt idx="2938">
                  <c:v>-0.17180200000000001</c:v>
                </c:pt>
                <c:pt idx="2939">
                  <c:v>-0.171629</c:v>
                </c:pt>
                <c:pt idx="2940">
                  <c:v>-0.17144499999999999</c:v>
                </c:pt>
                <c:pt idx="2941">
                  <c:v>-0.17126</c:v>
                </c:pt>
                <c:pt idx="2942">
                  <c:v>-0.17107800000000001</c:v>
                </c:pt>
                <c:pt idx="2943">
                  <c:v>-0.17089699999999999</c:v>
                </c:pt>
                <c:pt idx="2944">
                  <c:v>-0.17071700000000001</c:v>
                </c:pt>
                <c:pt idx="2945">
                  <c:v>-0.170543</c:v>
                </c:pt>
                <c:pt idx="2946">
                  <c:v>-0.170376</c:v>
                </c:pt>
                <c:pt idx="2947">
                  <c:v>-0.170211</c:v>
                </c:pt>
                <c:pt idx="2948">
                  <c:v>-0.170042</c:v>
                </c:pt>
                <c:pt idx="2949">
                  <c:v>-0.16986999999999999</c:v>
                </c:pt>
                <c:pt idx="2950">
                  <c:v>-0.16969699999999999</c:v>
                </c:pt>
                <c:pt idx="2951">
                  <c:v>-0.16952400000000001</c:v>
                </c:pt>
                <c:pt idx="2952">
                  <c:v>-0.16935600000000001</c:v>
                </c:pt>
                <c:pt idx="2953">
                  <c:v>-0.16919899999999999</c:v>
                </c:pt>
                <c:pt idx="2954">
                  <c:v>-0.16905500000000001</c:v>
                </c:pt>
                <c:pt idx="2955">
                  <c:v>-0.168929</c:v>
                </c:pt>
                <c:pt idx="2956">
                  <c:v>-0.168822</c:v>
                </c:pt>
                <c:pt idx="2957">
                  <c:v>-0.16873099999999999</c:v>
                </c:pt>
                <c:pt idx="2958">
                  <c:v>-0.168651</c:v>
                </c:pt>
                <c:pt idx="2959">
                  <c:v>-0.16858300000000001</c:v>
                </c:pt>
                <c:pt idx="2960">
                  <c:v>-0.16853099999999999</c:v>
                </c:pt>
                <c:pt idx="2961">
                  <c:v>-0.16849600000000001</c:v>
                </c:pt>
                <c:pt idx="2962">
                  <c:v>-0.16847999999999999</c:v>
                </c:pt>
                <c:pt idx="2963">
                  <c:v>-0.16847999999999999</c:v>
                </c:pt>
                <c:pt idx="2964">
                  <c:v>-0.16849900000000001</c:v>
                </c:pt>
                <c:pt idx="2965">
                  <c:v>-0.168541</c:v>
                </c:pt>
                <c:pt idx="2966">
                  <c:v>-0.16861100000000001</c:v>
                </c:pt>
                <c:pt idx="2967">
                  <c:v>-0.168713</c:v>
                </c:pt>
                <c:pt idx="2968">
                  <c:v>-0.168848</c:v>
                </c:pt>
                <c:pt idx="2969">
                  <c:v>-0.169016</c:v>
                </c:pt>
                <c:pt idx="2970">
                  <c:v>-0.16922300000000001</c:v>
                </c:pt>
                <c:pt idx="2971">
                  <c:v>-0.16947100000000001</c:v>
                </c:pt>
                <c:pt idx="2972">
                  <c:v>-0.169761</c:v>
                </c:pt>
                <c:pt idx="2973">
                  <c:v>-0.170094</c:v>
                </c:pt>
                <c:pt idx="2974">
                  <c:v>-0.17046900000000001</c:v>
                </c:pt>
                <c:pt idx="2975">
                  <c:v>-0.17088900000000001</c:v>
                </c:pt>
                <c:pt idx="2976">
                  <c:v>-0.17135700000000001</c:v>
                </c:pt>
                <c:pt idx="2977">
                  <c:v>-0.17186999999999999</c:v>
                </c:pt>
                <c:pt idx="2978">
                  <c:v>-0.172428</c:v>
                </c:pt>
                <c:pt idx="2979">
                  <c:v>-0.173036</c:v>
                </c:pt>
                <c:pt idx="2980">
                  <c:v>-0.173702</c:v>
                </c:pt>
                <c:pt idx="2981">
                  <c:v>-0.174426</c:v>
                </c:pt>
                <c:pt idx="2982">
                  <c:v>-0.175207</c:v>
                </c:pt>
                <c:pt idx="2983">
                  <c:v>-0.17604400000000001</c:v>
                </c:pt>
                <c:pt idx="2984">
                  <c:v>-0.17693700000000001</c:v>
                </c:pt>
                <c:pt idx="2985">
                  <c:v>-0.17788999999999999</c:v>
                </c:pt>
                <c:pt idx="2986">
                  <c:v>-0.17890200000000001</c:v>
                </c:pt>
                <c:pt idx="2987">
                  <c:v>-0.17997099999999999</c:v>
                </c:pt>
                <c:pt idx="2988">
                  <c:v>-0.18109500000000001</c:v>
                </c:pt>
                <c:pt idx="2989">
                  <c:v>-0.18227499999999999</c:v>
                </c:pt>
                <c:pt idx="2990">
                  <c:v>-0.183508</c:v>
                </c:pt>
                <c:pt idx="2991">
                  <c:v>-0.18478800000000001</c:v>
                </c:pt>
                <c:pt idx="2992">
                  <c:v>-0.186108</c:v>
                </c:pt>
                <c:pt idx="2993">
                  <c:v>-0.18746399999999999</c:v>
                </c:pt>
                <c:pt idx="2994">
                  <c:v>-0.188858</c:v>
                </c:pt>
                <c:pt idx="2995">
                  <c:v>-0.19029099999999999</c:v>
                </c:pt>
                <c:pt idx="2996">
                  <c:v>-0.19176499999999999</c:v>
                </c:pt>
                <c:pt idx="2997">
                  <c:v>-0.19328100000000001</c:v>
                </c:pt>
                <c:pt idx="2998">
                  <c:v>-0.19483500000000001</c:v>
                </c:pt>
                <c:pt idx="2999">
                  <c:v>-0.19642399999999999</c:v>
                </c:pt>
                <c:pt idx="3000">
                  <c:v>-0.198047</c:v>
                </c:pt>
                <c:pt idx="3001">
                  <c:v>-0.199709</c:v>
                </c:pt>
                <c:pt idx="3002">
                  <c:v>-0.201408</c:v>
                </c:pt>
                <c:pt idx="3003">
                  <c:v>-0.20314199999999999</c:v>
                </c:pt>
                <c:pt idx="3004">
                  <c:v>-0.20491000000000001</c:v>
                </c:pt>
                <c:pt idx="3005">
                  <c:v>-0.20671</c:v>
                </c:pt>
                <c:pt idx="3006">
                  <c:v>-0.20854</c:v>
                </c:pt>
                <c:pt idx="3007">
                  <c:v>-0.210401</c:v>
                </c:pt>
                <c:pt idx="3008">
                  <c:v>-0.21229700000000001</c:v>
                </c:pt>
                <c:pt idx="3009">
                  <c:v>-0.214226</c:v>
                </c:pt>
                <c:pt idx="3010">
                  <c:v>-0.21618200000000001</c:v>
                </c:pt>
                <c:pt idx="3011">
                  <c:v>-0.21815799999999999</c:v>
                </c:pt>
                <c:pt idx="3012">
                  <c:v>-0.22014700000000001</c:v>
                </c:pt>
                <c:pt idx="3013">
                  <c:v>-0.22214400000000001</c:v>
                </c:pt>
                <c:pt idx="3014">
                  <c:v>-0.22414500000000001</c:v>
                </c:pt>
                <c:pt idx="3015">
                  <c:v>-0.22614500000000001</c:v>
                </c:pt>
                <c:pt idx="3016">
                  <c:v>-0.22814300000000001</c:v>
                </c:pt>
                <c:pt idx="3017">
                  <c:v>-0.23013400000000001</c:v>
                </c:pt>
                <c:pt idx="3018">
                  <c:v>-0.23211200000000001</c:v>
                </c:pt>
                <c:pt idx="3019">
                  <c:v>-0.234073</c:v>
                </c:pt>
                <c:pt idx="3020">
                  <c:v>-0.236013</c:v>
                </c:pt>
                <c:pt idx="3021">
                  <c:v>-0.237929</c:v>
                </c:pt>
                <c:pt idx="3022">
                  <c:v>-0.239818</c:v>
                </c:pt>
                <c:pt idx="3023" formatCode="0.00E+00">
                  <c:v>-0.241675</c:v>
                </c:pt>
                <c:pt idx="3024" formatCode="0.00E+00">
                  <c:v>-0.24349699999999999</c:v>
                </c:pt>
                <c:pt idx="3025" formatCode="0.00E+00">
                  <c:v>-0.245279</c:v>
                </c:pt>
                <c:pt idx="3026" formatCode="0.00E+00">
                  <c:v>-0.24701200000000001</c:v>
                </c:pt>
                <c:pt idx="3027" formatCode="0.00E+00">
                  <c:v>-0.248694</c:v>
                </c:pt>
                <c:pt idx="3028" formatCode="0.00E+00">
                  <c:v>-0.25032599999999999</c:v>
                </c:pt>
                <c:pt idx="3029" formatCode="0.00E+00">
                  <c:v>-0.251913</c:v>
                </c:pt>
                <c:pt idx="3030" formatCode="0.00E+00">
                  <c:v>-0.25346000000000002</c:v>
                </c:pt>
                <c:pt idx="3031" formatCode="0.00E+00">
                  <c:v>-0.254969</c:v>
                </c:pt>
                <c:pt idx="3032" formatCode="0.00E+00">
                  <c:v>-0.25644499999999998</c:v>
                </c:pt>
                <c:pt idx="3033" formatCode="0.00E+00">
                  <c:v>-0.25789099999999998</c:v>
                </c:pt>
                <c:pt idx="3034" formatCode="0.00E+00">
                  <c:v>-0.25930300000000001</c:v>
                </c:pt>
                <c:pt idx="3035" formatCode="0.00E+00">
                  <c:v>-0.26067499999999999</c:v>
                </c:pt>
                <c:pt idx="3036" formatCode="0.00E+00">
                  <c:v>-0.26200200000000001</c:v>
                </c:pt>
                <c:pt idx="3037" formatCode="0.00E+00">
                  <c:v>-0.26327800000000001</c:v>
                </c:pt>
                <c:pt idx="3038" formatCode="0.00E+00">
                  <c:v>-0.26449499999999998</c:v>
                </c:pt>
                <c:pt idx="3039" formatCode="0.00E+00">
                  <c:v>-0.26565299999999997</c:v>
                </c:pt>
                <c:pt idx="3040" formatCode="0.00E+00">
                  <c:v>-0.26675700000000002</c:v>
                </c:pt>
                <c:pt idx="3041" formatCode="0.00E+00">
                  <c:v>-0.26781500000000003</c:v>
                </c:pt>
                <c:pt idx="3042" formatCode="0.00E+00">
                  <c:v>-0.26882699999999998</c:v>
                </c:pt>
                <c:pt idx="3043" formatCode="0.00E+00">
                  <c:v>-0.269791</c:v>
                </c:pt>
                <c:pt idx="3044" formatCode="0.00E+00">
                  <c:v>-0.27070499999999997</c:v>
                </c:pt>
                <c:pt idx="3045" formatCode="0.00E+00">
                  <c:v>-0.271565</c:v>
                </c:pt>
                <c:pt idx="3046" formatCode="0.00E+00">
                  <c:v>-0.272366</c:v>
                </c:pt>
                <c:pt idx="3047" formatCode="0.00E+00">
                  <c:v>-0.27310400000000001</c:v>
                </c:pt>
                <c:pt idx="3048" formatCode="0.00E+00">
                  <c:v>-0.273781</c:v>
                </c:pt>
                <c:pt idx="3049">
                  <c:v>-0.27440199999999998</c:v>
                </c:pt>
                <c:pt idx="3050">
                  <c:v>-0.27497500000000002</c:v>
                </c:pt>
                <c:pt idx="3051">
                  <c:v>-0.27550000000000002</c:v>
                </c:pt>
                <c:pt idx="3052">
                  <c:v>-0.27597699999999997</c:v>
                </c:pt>
                <c:pt idx="3053">
                  <c:v>-0.27641100000000002</c:v>
                </c:pt>
                <c:pt idx="3054">
                  <c:v>-0.27680500000000002</c:v>
                </c:pt>
                <c:pt idx="3055">
                  <c:v>-0.27715899999999999</c:v>
                </c:pt>
                <c:pt idx="3056">
                  <c:v>-0.277472</c:v>
                </c:pt>
                <c:pt idx="3057">
                  <c:v>-0.27774500000000002</c:v>
                </c:pt>
                <c:pt idx="3058">
                  <c:v>-0.27798</c:v>
                </c:pt>
                <c:pt idx="3059">
                  <c:v>-0.27817700000000001</c:v>
                </c:pt>
                <c:pt idx="3060">
                  <c:v>-0.278333</c:v>
                </c:pt>
                <c:pt idx="3061">
                  <c:v>-0.27844600000000003</c:v>
                </c:pt>
                <c:pt idx="3062">
                  <c:v>-0.27851399999999998</c:v>
                </c:pt>
                <c:pt idx="3063">
                  <c:v>-0.27854299999999999</c:v>
                </c:pt>
                <c:pt idx="3064">
                  <c:v>-0.27853899999999998</c:v>
                </c:pt>
                <c:pt idx="3065">
                  <c:v>-0.27850399999999997</c:v>
                </c:pt>
                <c:pt idx="3066">
                  <c:v>-0.27843899999999999</c:v>
                </c:pt>
                <c:pt idx="3067">
                  <c:v>-0.27834999999999999</c:v>
                </c:pt>
                <c:pt idx="3068">
                  <c:v>-0.27824199999999999</c:v>
                </c:pt>
                <c:pt idx="3069">
                  <c:v>-0.27811599999999997</c:v>
                </c:pt>
                <c:pt idx="3070">
                  <c:v>-0.277974</c:v>
                </c:pt>
                <c:pt idx="3071">
                  <c:v>-0.27782000000000001</c:v>
                </c:pt>
                <c:pt idx="3072">
                  <c:v>-0.27765499999999999</c:v>
                </c:pt>
                <c:pt idx="3073">
                  <c:v>-0.27747899999999998</c:v>
                </c:pt>
                <c:pt idx="3074">
                  <c:v>-0.27728999999999998</c:v>
                </c:pt>
                <c:pt idx="3075">
                  <c:v>-0.27709299999999998</c:v>
                </c:pt>
                <c:pt idx="3076">
                  <c:v>-0.276891</c:v>
                </c:pt>
                <c:pt idx="3077">
                  <c:v>-0.27668700000000002</c:v>
                </c:pt>
                <c:pt idx="3078">
                  <c:v>-0.27648</c:v>
                </c:pt>
                <c:pt idx="3079">
                  <c:v>-0.27626099999999998</c:v>
                </c:pt>
                <c:pt idx="3080">
                  <c:v>-0.27602500000000002</c:v>
                </c:pt>
                <c:pt idx="3081">
                  <c:v>-0.27576600000000001</c:v>
                </c:pt>
                <c:pt idx="3082">
                  <c:v>-0.27548499999999998</c:v>
                </c:pt>
                <c:pt idx="3083">
                  <c:v>-0.27518500000000001</c:v>
                </c:pt>
                <c:pt idx="3084">
                  <c:v>-0.27487</c:v>
                </c:pt>
                <c:pt idx="3085">
                  <c:v>-0.27454000000000001</c:v>
                </c:pt>
                <c:pt idx="3086">
                  <c:v>-0.27419100000000002</c:v>
                </c:pt>
                <c:pt idx="3087">
                  <c:v>-0.27382699999999999</c:v>
                </c:pt>
                <c:pt idx="3088">
                  <c:v>-0.273455</c:v>
                </c:pt>
                <c:pt idx="3089">
                  <c:v>-0.27308300000000002</c:v>
                </c:pt>
                <c:pt idx="3090">
                  <c:v>-0.27271600000000001</c:v>
                </c:pt>
                <c:pt idx="3091">
                  <c:v>-0.27235500000000001</c:v>
                </c:pt>
                <c:pt idx="3092">
                  <c:v>-0.27200299999999999</c:v>
                </c:pt>
                <c:pt idx="3093">
                  <c:v>-0.27165899999999998</c:v>
                </c:pt>
                <c:pt idx="3094">
                  <c:v>-0.27132299999999998</c:v>
                </c:pt>
                <c:pt idx="3095">
                  <c:v>-0.27099499999999999</c:v>
                </c:pt>
                <c:pt idx="3096">
                  <c:v>-0.27067400000000003</c:v>
                </c:pt>
                <c:pt idx="3097">
                  <c:v>-0.27035799999999999</c:v>
                </c:pt>
                <c:pt idx="3098">
                  <c:v>-0.27004800000000001</c:v>
                </c:pt>
                <c:pt idx="3099">
                  <c:v>-0.269733</c:v>
                </c:pt>
                <c:pt idx="3100">
                  <c:v>-0.26940399999999998</c:v>
                </c:pt>
                <c:pt idx="3101">
                  <c:v>-0.26905200000000001</c:v>
                </c:pt>
                <c:pt idx="3102">
                  <c:v>-0.268675</c:v>
                </c:pt>
                <c:pt idx="3103">
                  <c:v>-0.26827099999999998</c:v>
                </c:pt>
                <c:pt idx="3104">
                  <c:v>-0.26783800000000002</c:v>
                </c:pt>
                <c:pt idx="3105">
                  <c:v>-0.26737300000000003</c:v>
                </c:pt>
                <c:pt idx="3106">
                  <c:v>-0.26687699999999998</c:v>
                </c:pt>
                <c:pt idx="3107">
                  <c:v>-0.26635399999999998</c:v>
                </c:pt>
                <c:pt idx="3108">
                  <c:v>-0.26580799999999999</c:v>
                </c:pt>
                <c:pt idx="3109">
                  <c:v>-0.26523600000000003</c:v>
                </c:pt>
                <c:pt idx="3110">
                  <c:v>-0.26463300000000001</c:v>
                </c:pt>
                <c:pt idx="3111">
                  <c:v>-0.26399299999999998</c:v>
                </c:pt>
                <c:pt idx="3112">
                  <c:v>-0.26331599999999999</c:v>
                </c:pt>
                <c:pt idx="3113">
                  <c:v>-0.2626</c:v>
                </c:pt>
                <c:pt idx="3114">
                  <c:v>-0.26184099999999999</c:v>
                </c:pt>
                <c:pt idx="3115">
                  <c:v>-0.26103900000000002</c:v>
                </c:pt>
                <c:pt idx="3116">
                  <c:v>-0.26020300000000002</c:v>
                </c:pt>
                <c:pt idx="3117">
                  <c:v>-0.25934299999999999</c:v>
                </c:pt>
                <c:pt idx="3118">
                  <c:v>-0.25846200000000003</c:v>
                </c:pt>
                <c:pt idx="3119">
                  <c:v>-0.25755899999999998</c:v>
                </c:pt>
                <c:pt idx="3120">
                  <c:v>-0.25663200000000003</c:v>
                </c:pt>
                <c:pt idx="3121">
                  <c:v>-0.25568299999999999</c:v>
                </c:pt>
                <c:pt idx="3122">
                  <c:v>-0.25470999999999999</c:v>
                </c:pt>
                <c:pt idx="3123">
                  <c:v>-0.25370799999999999</c:v>
                </c:pt>
                <c:pt idx="3124">
                  <c:v>-0.25267400000000001</c:v>
                </c:pt>
                <c:pt idx="3125">
                  <c:v>-0.251608</c:v>
                </c:pt>
                <c:pt idx="3126">
                  <c:v>-0.25050800000000001</c:v>
                </c:pt>
                <c:pt idx="3127">
                  <c:v>-0.24937500000000001</c:v>
                </c:pt>
                <c:pt idx="3128">
                  <c:v>-0.24821299999999999</c:v>
                </c:pt>
                <c:pt idx="3129">
                  <c:v>-0.24701799999999999</c:v>
                </c:pt>
                <c:pt idx="3130">
                  <c:v>-0.245781</c:v>
                </c:pt>
                <c:pt idx="3131">
                  <c:v>-0.244501</c:v>
                </c:pt>
                <c:pt idx="3132">
                  <c:v>-0.24318100000000001</c:v>
                </c:pt>
                <c:pt idx="3133">
                  <c:v>-0.24182699999999999</c:v>
                </c:pt>
                <c:pt idx="3134">
                  <c:v>-0.24044099999999999</c:v>
                </c:pt>
                <c:pt idx="3135">
                  <c:v>-0.23902399999999999</c:v>
                </c:pt>
                <c:pt idx="3136">
                  <c:v>-0.23758299999999999</c:v>
                </c:pt>
                <c:pt idx="3137">
                  <c:v>-0.236128</c:v>
                </c:pt>
                <c:pt idx="3138">
                  <c:v>-0.23466000000000001</c:v>
                </c:pt>
                <c:pt idx="3139">
                  <c:v>-0.233178</c:v>
                </c:pt>
                <c:pt idx="3140">
                  <c:v>-0.231685</c:v>
                </c:pt>
                <c:pt idx="3141">
                  <c:v>-0.230186</c:v>
                </c:pt>
                <c:pt idx="3142">
                  <c:v>-0.228682</c:v>
                </c:pt>
                <c:pt idx="3143">
                  <c:v>-0.22716700000000001</c:v>
                </c:pt>
                <c:pt idx="3144">
                  <c:v>-0.22564100000000001</c:v>
                </c:pt>
                <c:pt idx="3145">
                  <c:v>-0.224109</c:v>
                </c:pt>
                <c:pt idx="3146">
                  <c:v>-0.22258</c:v>
                </c:pt>
                <c:pt idx="3147">
                  <c:v>-0.221057</c:v>
                </c:pt>
                <c:pt idx="3148">
                  <c:v>-0.21953400000000001</c:v>
                </c:pt>
                <c:pt idx="3149">
                  <c:v>-0.218004</c:v>
                </c:pt>
                <c:pt idx="3150">
                  <c:v>-0.21646799999999999</c:v>
                </c:pt>
                <c:pt idx="3151">
                  <c:v>-0.21492900000000001</c:v>
                </c:pt>
                <c:pt idx="3152">
                  <c:v>-0.213393</c:v>
                </c:pt>
                <c:pt idx="3153">
                  <c:v>-0.211868</c:v>
                </c:pt>
                <c:pt idx="3154">
                  <c:v>-0.21035499999999999</c:v>
                </c:pt>
                <c:pt idx="3155">
                  <c:v>-0.20885000000000001</c:v>
                </c:pt>
                <c:pt idx="3156">
                  <c:v>-0.20735300000000001</c:v>
                </c:pt>
                <c:pt idx="3157">
                  <c:v>-0.205868</c:v>
                </c:pt>
                <c:pt idx="3158">
                  <c:v>-0.2044</c:v>
                </c:pt>
                <c:pt idx="3159">
                  <c:v>-0.20294999999999999</c:v>
                </c:pt>
                <c:pt idx="3160">
                  <c:v>-0.201517</c:v>
                </c:pt>
                <c:pt idx="3161">
                  <c:v>-0.20010500000000001</c:v>
                </c:pt>
                <c:pt idx="3162">
                  <c:v>-0.198716</c:v>
                </c:pt>
                <c:pt idx="3163">
                  <c:v>-0.19734499999999999</c:v>
                </c:pt>
                <c:pt idx="3164">
                  <c:v>-0.19599</c:v>
                </c:pt>
                <c:pt idx="3165">
                  <c:v>-0.194658</c:v>
                </c:pt>
                <c:pt idx="3166">
                  <c:v>-0.193358</c:v>
                </c:pt>
                <c:pt idx="3167">
                  <c:v>-0.19208600000000001</c:v>
                </c:pt>
                <c:pt idx="3168">
                  <c:v>-0.19084100000000001</c:v>
                </c:pt>
                <c:pt idx="3169">
                  <c:v>-0.18962399999999999</c:v>
                </c:pt>
                <c:pt idx="3170">
                  <c:v>-0.18843699999999999</c:v>
                </c:pt>
                <c:pt idx="3171">
                  <c:v>-0.18728</c:v>
                </c:pt>
                <c:pt idx="3172">
                  <c:v>-0.18615499999999999</c:v>
                </c:pt>
                <c:pt idx="3173">
                  <c:v>-0.18506</c:v>
                </c:pt>
                <c:pt idx="3174">
                  <c:v>-0.18399699999999999</c:v>
                </c:pt>
                <c:pt idx="3175">
                  <c:v>-0.182974</c:v>
                </c:pt>
                <c:pt idx="3176">
                  <c:v>-0.18199899999999999</c:v>
                </c:pt>
                <c:pt idx="3177">
                  <c:v>-0.181087</c:v>
                </c:pt>
                <c:pt idx="3178">
                  <c:v>-0.18024799999999999</c:v>
                </c:pt>
                <c:pt idx="3179">
                  <c:v>-0.17948900000000001</c:v>
                </c:pt>
                <c:pt idx="3180">
                  <c:v>-0.178813</c:v>
                </c:pt>
                <c:pt idx="3181">
                  <c:v>-0.17821400000000001</c:v>
                </c:pt>
                <c:pt idx="3182">
                  <c:v>-0.177679</c:v>
                </c:pt>
                <c:pt idx="3183">
                  <c:v>-0.177203</c:v>
                </c:pt>
                <c:pt idx="3184">
                  <c:v>-0.17679</c:v>
                </c:pt>
                <c:pt idx="3185">
                  <c:v>-0.176452</c:v>
                </c:pt>
                <c:pt idx="3186">
                  <c:v>-0.17618900000000001</c:v>
                </c:pt>
                <c:pt idx="3187">
                  <c:v>-0.17598900000000001</c:v>
                </c:pt>
                <c:pt idx="3188">
                  <c:v>-0.175841</c:v>
                </c:pt>
                <c:pt idx="3189">
                  <c:v>-0.17573900000000001</c:v>
                </c:pt>
                <c:pt idx="3190">
                  <c:v>-0.17568900000000001</c:v>
                </c:pt>
                <c:pt idx="3191">
                  <c:v>-0.17569299999999999</c:v>
                </c:pt>
                <c:pt idx="3192">
                  <c:v>-0.17574699999999999</c:v>
                </c:pt>
                <c:pt idx="3193">
                  <c:v>-0.17585200000000001</c:v>
                </c:pt>
                <c:pt idx="3194">
                  <c:v>-0.176012</c:v>
                </c:pt>
                <c:pt idx="3195">
                  <c:v>-0.176236</c:v>
                </c:pt>
                <c:pt idx="3196">
                  <c:v>-0.17652499999999999</c:v>
                </c:pt>
                <c:pt idx="3197">
                  <c:v>-0.17688000000000001</c:v>
                </c:pt>
                <c:pt idx="3198">
                  <c:v>-0.17730299999999999</c:v>
                </c:pt>
                <c:pt idx="3199">
                  <c:v>-0.17779400000000001</c:v>
                </c:pt>
                <c:pt idx="3200">
                  <c:v>-0.17835500000000001</c:v>
                </c:pt>
                <c:pt idx="3201">
                  <c:v>-0.17898800000000001</c:v>
                </c:pt>
                <c:pt idx="3202">
                  <c:v>-0.17968500000000001</c:v>
                </c:pt>
                <c:pt idx="3203">
                  <c:v>-0.18044099999999999</c:v>
                </c:pt>
                <c:pt idx="3204">
                  <c:v>-0.18126300000000001</c:v>
                </c:pt>
                <c:pt idx="3205">
                  <c:v>-0.18215799999999999</c:v>
                </c:pt>
                <c:pt idx="3206">
                  <c:v>-0.18312700000000001</c:v>
                </c:pt>
                <c:pt idx="3207">
                  <c:v>-0.18416099999999999</c:v>
                </c:pt>
                <c:pt idx="3208">
                  <c:v>-0.185254</c:v>
                </c:pt>
                <c:pt idx="3209">
                  <c:v>-0.18640300000000001</c:v>
                </c:pt>
                <c:pt idx="3210">
                  <c:v>-0.18760399999999999</c:v>
                </c:pt>
                <c:pt idx="3211">
                  <c:v>-0.18884999999999999</c:v>
                </c:pt>
                <c:pt idx="3212">
                  <c:v>-0.190136</c:v>
                </c:pt>
                <c:pt idx="3213">
                  <c:v>-0.19146199999999999</c:v>
                </c:pt>
                <c:pt idx="3214">
                  <c:v>-0.19283</c:v>
                </c:pt>
                <c:pt idx="3215">
                  <c:v>-0.19423399999999999</c:v>
                </c:pt>
                <c:pt idx="3216">
                  <c:v>-0.195658</c:v>
                </c:pt>
                <c:pt idx="3217">
                  <c:v>-0.19708800000000001</c:v>
                </c:pt>
                <c:pt idx="3218">
                  <c:v>-0.19852500000000001</c:v>
                </c:pt>
                <c:pt idx="3219">
                  <c:v>-0.19998199999999999</c:v>
                </c:pt>
                <c:pt idx="3220">
                  <c:v>-0.20147100000000001</c:v>
                </c:pt>
                <c:pt idx="3221">
                  <c:v>-0.20300099999999999</c:v>
                </c:pt>
                <c:pt idx="3222">
                  <c:v>-0.204573</c:v>
                </c:pt>
                <c:pt idx="3223">
                  <c:v>-0.20618600000000001</c:v>
                </c:pt>
                <c:pt idx="3224">
                  <c:v>-0.207839</c:v>
                </c:pt>
                <c:pt idx="3225">
                  <c:v>-0.209532</c:v>
                </c:pt>
                <c:pt idx="3226">
                  <c:v>-0.21126</c:v>
                </c:pt>
                <c:pt idx="3227">
                  <c:v>-0.21302099999999999</c:v>
                </c:pt>
                <c:pt idx="3228">
                  <c:v>-0.21481500000000001</c:v>
                </c:pt>
                <c:pt idx="3229">
                  <c:v>-0.216641</c:v>
                </c:pt>
                <c:pt idx="3230">
                  <c:v>-0.21849299999999999</c:v>
                </c:pt>
                <c:pt idx="3231">
                  <c:v>-0.22036700000000001</c:v>
                </c:pt>
                <c:pt idx="3232">
                  <c:v>-0.22226399999999999</c:v>
                </c:pt>
                <c:pt idx="3233">
                  <c:v>-0.22417899999999999</c:v>
                </c:pt>
                <c:pt idx="3234">
                  <c:v>-0.226103</c:v>
                </c:pt>
                <c:pt idx="3235">
                  <c:v>-0.22802700000000001</c:v>
                </c:pt>
                <c:pt idx="3236">
                  <c:v>-0.22994500000000001</c:v>
                </c:pt>
                <c:pt idx="3237">
                  <c:v>-0.23185500000000001</c:v>
                </c:pt>
                <c:pt idx="3238">
                  <c:v>-0.23375499999999999</c:v>
                </c:pt>
                <c:pt idx="3239">
                  <c:v>-0.23564399999999999</c:v>
                </c:pt>
                <c:pt idx="3240">
                  <c:v>-0.23752000000000001</c:v>
                </c:pt>
                <c:pt idx="3241">
                  <c:v>-0.23938899999999999</c:v>
                </c:pt>
                <c:pt idx="3242">
                  <c:v>-0.241255</c:v>
                </c:pt>
                <c:pt idx="3243">
                  <c:v>-0.243117</c:v>
                </c:pt>
                <c:pt idx="3244">
                  <c:v>-0.24496799999999999</c:v>
                </c:pt>
                <c:pt idx="3245">
                  <c:v>-0.24680299999999999</c:v>
                </c:pt>
                <c:pt idx="3246">
                  <c:v>-0.24862000000000001</c:v>
                </c:pt>
                <c:pt idx="3247">
                  <c:v>-0.250417</c:v>
                </c:pt>
                <c:pt idx="3248">
                  <c:v>-0.252195</c:v>
                </c:pt>
                <c:pt idx="3249">
                  <c:v>-0.25395800000000002</c:v>
                </c:pt>
                <c:pt idx="3250" formatCode="0.00E+00">
                  <c:v>-0.25570500000000002</c:v>
                </c:pt>
                <c:pt idx="3251" formatCode="0.00E+00">
                  <c:v>-0.25742700000000002</c:v>
                </c:pt>
                <c:pt idx="3252" formatCode="0.00E+00">
                  <c:v>-0.25912000000000002</c:v>
                </c:pt>
                <c:pt idx="3253" formatCode="0.00E+00">
                  <c:v>-0.260793</c:v>
                </c:pt>
                <c:pt idx="3254" formatCode="0.00E+00">
                  <c:v>-0.26245000000000002</c:v>
                </c:pt>
                <c:pt idx="3255" formatCode="0.00E+00">
                  <c:v>-0.26409300000000002</c:v>
                </c:pt>
                <c:pt idx="3256" formatCode="0.00E+00">
                  <c:v>-0.26573000000000002</c:v>
                </c:pt>
                <c:pt idx="3257" formatCode="0.00E+00">
                  <c:v>-0.26736900000000002</c:v>
                </c:pt>
                <c:pt idx="3258" formatCode="0.00E+00">
                  <c:v>-0.269007</c:v>
                </c:pt>
                <c:pt idx="3259">
                  <c:v>-0.27063900000000002</c:v>
                </c:pt>
                <c:pt idx="3260">
                  <c:v>-0.27226400000000001</c:v>
                </c:pt>
                <c:pt idx="3261">
                  <c:v>-0.27388200000000001</c:v>
                </c:pt>
                <c:pt idx="3262">
                  <c:v>-0.27548699999999998</c:v>
                </c:pt>
                <c:pt idx="3263">
                  <c:v>-0.27706700000000001</c:v>
                </c:pt>
                <c:pt idx="3264">
                  <c:v>-0.27862399999999998</c:v>
                </c:pt>
                <c:pt idx="3265">
                  <c:v>-0.280169</c:v>
                </c:pt>
                <c:pt idx="3266">
                  <c:v>-0.28171099999999999</c:v>
                </c:pt>
                <c:pt idx="3267">
                  <c:v>-0.28325099999999998</c:v>
                </c:pt>
                <c:pt idx="3268">
                  <c:v>-0.28478500000000001</c:v>
                </c:pt>
                <c:pt idx="3269">
                  <c:v>-0.28630699999999998</c:v>
                </c:pt>
                <c:pt idx="3270">
                  <c:v>-0.28780499999999998</c:v>
                </c:pt>
                <c:pt idx="3271">
                  <c:v>-0.28927599999999998</c:v>
                </c:pt>
                <c:pt idx="3272">
                  <c:v>-0.29072599999999998</c:v>
                </c:pt>
                <c:pt idx="3273">
                  <c:v>-0.29216500000000001</c:v>
                </c:pt>
                <c:pt idx="3274">
                  <c:v>-0.29360000000000003</c:v>
                </c:pt>
                <c:pt idx="3275">
                  <c:v>-0.29502699999999998</c:v>
                </c:pt>
                <c:pt idx="3276">
                  <c:v>-0.29643700000000001</c:v>
                </c:pt>
                <c:pt idx="3277">
                  <c:v>-0.29782700000000001</c:v>
                </c:pt>
                <c:pt idx="3278">
                  <c:v>-0.29920099999999999</c:v>
                </c:pt>
                <c:pt idx="3279">
                  <c:v>-0.30056100000000002</c:v>
                </c:pt>
                <c:pt idx="3280">
                  <c:v>-0.30190499999999998</c:v>
                </c:pt>
                <c:pt idx="3281">
                  <c:v>-0.30323800000000001</c:v>
                </c:pt>
                <c:pt idx="3282">
                  <c:v>-0.30456800000000001</c:v>
                </c:pt>
                <c:pt idx="3283">
                  <c:v>-0.30590299999999998</c:v>
                </c:pt>
                <c:pt idx="3284">
                  <c:v>-0.30723499999999998</c:v>
                </c:pt>
                <c:pt idx="3285">
                  <c:v>-0.30854700000000002</c:v>
                </c:pt>
                <c:pt idx="3286">
                  <c:v>-0.30984099999999998</c:v>
                </c:pt>
                <c:pt idx="3287">
                  <c:v>-0.31112699999999999</c:v>
                </c:pt>
                <c:pt idx="3288">
                  <c:v>-0.31240600000000002</c:v>
                </c:pt>
                <c:pt idx="3289">
                  <c:v>-0.31368200000000002</c:v>
                </c:pt>
                <c:pt idx="3290">
                  <c:v>-0.31495800000000002</c:v>
                </c:pt>
                <c:pt idx="3291">
                  <c:v>-0.31623499999999999</c:v>
                </c:pt>
                <c:pt idx="3292" formatCode="0.00E+00">
                  <c:v>-0.31751800000000002</c:v>
                </c:pt>
                <c:pt idx="3293" formatCode="0.00E+00">
                  <c:v>-0.31880900000000001</c:v>
                </c:pt>
                <c:pt idx="3294" formatCode="0.00E+00">
                  <c:v>-0.32010100000000002</c:v>
                </c:pt>
                <c:pt idx="3295" formatCode="0.00E+00">
                  <c:v>-0.32139099999999998</c:v>
                </c:pt>
                <c:pt idx="3296" formatCode="0.00E+00">
                  <c:v>-0.32267499999999999</c:v>
                </c:pt>
                <c:pt idx="3297" formatCode="0.00E+00">
                  <c:v>-0.32395299999999999</c:v>
                </c:pt>
                <c:pt idx="3298" formatCode="0.00E+00">
                  <c:v>-0.32521899999999998</c:v>
                </c:pt>
                <c:pt idx="3299" formatCode="0.00E+00">
                  <c:v>-0.32646999999999998</c:v>
                </c:pt>
                <c:pt idx="3300" formatCode="0.00E+00">
                  <c:v>-0.32771099999999997</c:v>
                </c:pt>
                <c:pt idx="3301" formatCode="0.00E+00">
                  <c:v>-0.328953</c:v>
                </c:pt>
                <c:pt idx="3302">
                  <c:v>-0.33020500000000003</c:v>
                </c:pt>
                <c:pt idx="3303">
                  <c:v>-0.331455</c:v>
                </c:pt>
                <c:pt idx="3304">
                  <c:v>-0.33268900000000001</c:v>
                </c:pt>
                <c:pt idx="3305">
                  <c:v>-0.33389600000000003</c:v>
                </c:pt>
                <c:pt idx="3306">
                  <c:v>-0.33507700000000001</c:v>
                </c:pt>
                <c:pt idx="3307">
                  <c:v>-0.33623700000000001</c:v>
                </c:pt>
                <c:pt idx="3308">
                  <c:v>-0.33738499999999999</c:v>
                </c:pt>
                <c:pt idx="3309">
                  <c:v>-0.338528</c:v>
                </c:pt>
                <c:pt idx="3310">
                  <c:v>-0.33966499999999999</c:v>
                </c:pt>
                <c:pt idx="3311">
                  <c:v>-0.34079300000000001</c:v>
                </c:pt>
                <c:pt idx="3312">
                  <c:v>-0.34191899999999997</c:v>
                </c:pt>
                <c:pt idx="3313">
                  <c:v>-0.34304699999999999</c:v>
                </c:pt>
                <c:pt idx="3314">
                  <c:v>-0.34418100000000001</c:v>
                </c:pt>
                <c:pt idx="3315">
                  <c:v>-0.34532099999999999</c:v>
                </c:pt>
                <c:pt idx="3316">
                  <c:v>-0.346468</c:v>
                </c:pt>
                <c:pt idx="3317">
                  <c:v>-0.34762300000000002</c:v>
                </c:pt>
                <c:pt idx="3318">
                  <c:v>-0.34878599999999998</c:v>
                </c:pt>
                <c:pt idx="3319">
                  <c:v>-0.34995100000000001</c:v>
                </c:pt>
                <c:pt idx="3320">
                  <c:v>-0.351109</c:v>
                </c:pt>
                <c:pt idx="3321">
                  <c:v>-0.35225000000000001</c:v>
                </c:pt>
                <c:pt idx="3322">
                  <c:v>-0.35336600000000001</c:v>
                </c:pt>
                <c:pt idx="3323">
                  <c:v>-0.35445100000000002</c:v>
                </c:pt>
                <c:pt idx="3324">
                  <c:v>-0.35549500000000001</c:v>
                </c:pt>
                <c:pt idx="3325">
                  <c:v>-0.356493</c:v>
                </c:pt>
                <c:pt idx="3326">
                  <c:v>-0.35744300000000001</c:v>
                </c:pt>
                <c:pt idx="3327">
                  <c:v>-0.35833900000000002</c:v>
                </c:pt>
                <c:pt idx="3328">
                  <c:v>-0.35917199999999999</c:v>
                </c:pt>
                <c:pt idx="3329">
                  <c:v>-0.35994199999999998</c:v>
                </c:pt>
                <c:pt idx="3330">
                  <c:v>-0.36065199999999997</c:v>
                </c:pt>
                <c:pt idx="3331">
                  <c:v>-0.36130400000000001</c:v>
                </c:pt>
                <c:pt idx="3332">
                  <c:v>-0.36189900000000003</c:v>
                </c:pt>
                <c:pt idx="3333">
                  <c:v>-0.36243799999999998</c:v>
                </c:pt>
                <c:pt idx="3334">
                  <c:v>-0.362923</c:v>
                </c:pt>
                <c:pt idx="3335">
                  <c:v>-0.36335000000000001</c:v>
                </c:pt>
                <c:pt idx="3336">
                  <c:v>-0.36371599999999998</c:v>
                </c:pt>
                <c:pt idx="3337">
                  <c:v>-0.36402499999999999</c:v>
                </c:pt>
                <c:pt idx="3338">
                  <c:v>-0.36427900000000002</c:v>
                </c:pt>
                <c:pt idx="3339">
                  <c:v>-0.36447800000000002</c:v>
                </c:pt>
                <c:pt idx="3340">
                  <c:v>-0.36462299999999997</c:v>
                </c:pt>
                <c:pt idx="3341">
                  <c:v>-0.36472199999999999</c:v>
                </c:pt>
                <c:pt idx="3342">
                  <c:v>-0.36479200000000001</c:v>
                </c:pt>
                <c:pt idx="3343">
                  <c:v>-0.36483599999999999</c:v>
                </c:pt>
                <c:pt idx="3344">
                  <c:v>-0.36485099999999998</c:v>
                </c:pt>
                <c:pt idx="3345">
                  <c:v>-0.36483399999999999</c:v>
                </c:pt>
                <c:pt idx="3346">
                  <c:v>-0.364784</c:v>
                </c:pt>
                <c:pt idx="3347">
                  <c:v>-0.364699</c:v>
                </c:pt>
                <c:pt idx="3348">
                  <c:v>-0.36457200000000001</c:v>
                </c:pt>
                <c:pt idx="3349">
                  <c:v>-0.36440299999999998</c:v>
                </c:pt>
                <c:pt idx="3350">
                  <c:v>-0.36419299999999999</c:v>
                </c:pt>
                <c:pt idx="3351">
                  <c:v>-0.36393599999999998</c:v>
                </c:pt>
                <c:pt idx="3352">
                  <c:v>-0.36362699999999998</c:v>
                </c:pt>
                <c:pt idx="3353">
                  <c:v>-0.36326799999999998</c:v>
                </c:pt>
                <c:pt idx="3354">
                  <c:v>-0.36285699999999999</c:v>
                </c:pt>
                <c:pt idx="3355">
                  <c:v>-0.36238399999999998</c:v>
                </c:pt>
                <c:pt idx="3356">
                  <c:v>-0.361846</c:v>
                </c:pt>
                <c:pt idx="3357">
                  <c:v>-0.36124899999999999</c:v>
                </c:pt>
                <c:pt idx="3358">
                  <c:v>-0.360599</c:v>
                </c:pt>
                <c:pt idx="3359">
                  <c:v>-0.35990100000000003</c:v>
                </c:pt>
                <c:pt idx="3360">
                  <c:v>-0.35915799999999998</c:v>
                </c:pt>
                <c:pt idx="3361">
                  <c:v>-0.35837400000000003</c:v>
                </c:pt>
                <c:pt idx="3362">
                  <c:v>-0.35755399999999998</c:v>
                </c:pt>
                <c:pt idx="3363">
                  <c:v>-0.35669899999999999</c:v>
                </c:pt>
                <c:pt idx="3364">
                  <c:v>-0.35581200000000002</c:v>
                </c:pt>
                <c:pt idx="3365">
                  <c:v>-0.35489999999999999</c:v>
                </c:pt>
                <c:pt idx="3366">
                  <c:v>-0.35397099999999998</c:v>
                </c:pt>
                <c:pt idx="3367">
                  <c:v>-0.35302099999999997</c:v>
                </c:pt>
                <c:pt idx="3368">
                  <c:v>-0.35203699999999999</c:v>
                </c:pt>
                <c:pt idx="3369">
                  <c:v>-0.35101900000000003</c:v>
                </c:pt>
                <c:pt idx="3370">
                  <c:v>-0.34998400000000002</c:v>
                </c:pt>
                <c:pt idx="3371">
                  <c:v>-0.348935</c:v>
                </c:pt>
                <c:pt idx="3372">
                  <c:v>-0.34783399999999998</c:v>
                </c:pt>
                <c:pt idx="3373">
                  <c:v>-0.34667399999999998</c:v>
                </c:pt>
                <c:pt idx="3374">
                  <c:v>-0.34549200000000002</c:v>
                </c:pt>
                <c:pt idx="3375">
                  <c:v>-0.34429999999999999</c:v>
                </c:pt>
                <c:pt idx="3376">
                  <c:v>-0.34308300000000003</c:v>
                </c:pt>
                <c:pt idx="3377">
                  <c:v>-0.34184799999999999</c:v>
                </c:pt>
                <c:pt idx="3378">
                  <c:v>-0.34061000000000002</c:v>
                </c:pt>
                <c:pt idx="3379">
                  <c:v>-0.33936899999999998</c:v>
                </c:pt>
                <c:pt idx="3380">
                  <c:v>-0.338119</c:v>
                </c:pt>
                <c:pt idx="3381">
                  <c:v>-0.33685999999999999</c:v>
                </c:pt>
                <c:pt idx="3382">
                  <c:v>-0.33559699999999998</c:v>
                </c:pt>
                <c:pt idx="3383">
                  <c:v>-0.33433099999999999</c:v>
                </c:pt>
                <c:pt idx="3384">
                  <c:v>-0.33306000000000002</c:v>
                </c:pt>
                <c:pt idx="3385">
                  <c:v>-0.331785</c:v>
                </c:pt>
                <c:pt idx="3386">
                  <c:v>-0.33050800000000002</c:v>
                </c:pt>
                <c:pt idx="3387">
                  <c:v>-0.329233</c:v>
                </c:pt>
                <c:pt idx="3388">
                  <c:v>-0.32795400000000002</c:v>
                </c:pt>
                <c:pt idx="3389">
                  <c:v>-0.32667099999999999</c:v>
                </c:pt>
                <c:pt idx="3390">
                  <c:v>-0.32538899999999998</c:v>
                </c:pt>
                <c:pt idx="3391">
                  <c:v>-0.32411299999999998</c:v>
                </c:pt>
                <c:pt idx="3392">
                  <c:v>-0.32283699999999999</c:v>
                </c:pt>
                <c:pt idx="3393">
                  <c:v>-0.32156299999999999</c:v>
                </c:pt>
                <c:pt idx="3394">
                  <c:v>-0.320297</c:v>
                </c:pt>
                <c:pt idx="3395">
                  <c:v>-0.31903900000000002</c:v>
                </c:pt>
                <c:pt idx="3396">
                  <c:v>-0.31778499999999998</c:v>
                </c:pt>
                <c:pt idx="3397">
                  <c:v>-0.31653500000000001</c:v>
                </c:pt>
                <c:pt idx="3398">
                  <c:v>-0.31528800000000001</c:v>
                </c:pt>
                <c:pt idx="3399">
                  <c:v>-0.31404799999999999</c:v>
                </c:pt>
                <c:pt idx="3400">
                  <c:v>-0.31282399999999999</c:v>
                </c:pt>
                <c:pt idx="3401">
                  <c:v>-0.31162600000000001</c:v>
                </c:pt>
                <c:pt idx="3402">
                  <c:v>-0.31046699999999999</c:v>
                </c:pt>
                <c:pt idx="3403">
                  <c:v>-0.30935600000000002</c:v>
                </c:pt>
                <c:pt idx="3404">
                  <c:v>-0.30829600000000001</c:v>
                </c:pt>
                <c:pt idx="3405">
                  <c:v>-0.30728299999999997</c:v>
                </c:pt>
                <c:pt idx="3406">
                  <c:v>-0.30630400000000002</c:v>
                </c:pt>
                <c:pt idx="3407">
                  <c:v>-0.30534499999999998</c:v>
                </c:pt>
                <c:pt idx="3408">
                  <c:v>-0.30440099999999998</c:v>
                </c:pt>
                <c:pt idx="3409">
                  <c:v>-0.303483</c:v>
                </c:pt>
                <c:pt idx="3410">
                  <c:v>-0.30260199999999998</c:v>
                </c:pt>
                <c:pt idx="3411">
                  <c:v>-0.301761</c:v>
                </c:pt>
                <c:pt idx="3412">
                  <c:v>-0.30094599999999999</c:v>
                </c:pt>
                <c:pt idx="3413">
                  <c:v>-0.30013699999999999</c:v>
                </c:pt>
                <c:pt idx="3414">
                  <c:v>-0.29932199999999998</c:v>
                </c:pt>
                <c:pt idx="3415">
                  <c:v>-0.29849900000000001</c:v>
                </c:pt>
                <c:pt idx="3416">
                  <c:v>-0.29766500000000001</c:v>
                </c:pt>
                <c:pt idx="3417">
                  <c:v>-0.296817</c:v>
                </c:pt>
                <c:pt idx="3418">
                  <c:v>-0.29596099999999997</c:v>
                </c:pt>
                <c:pt idx="3419">
                  <c:v>-0.29510399999999998</c:v>
                </c:pt>
                <c:pt idx="3420">
                  <c:v>-0.29425099999999998</c:v>
                </c:pt>
                <c:pt idx="3421">
                  <c:v>-0.29340100000000002</c:v>
                </c:pt>
                <c:pt idx="3422">
                  <c:v>-0.29255500000000001</c:v>
                </c:pt>
                <c:pt idx="3423">
                  <c:v>-0.291713</c:v>
                </c:pt>
                <c:pt idx="3424">
                  <c:v>-0.29087499999999999</c:v>
                </c:pt>
                <c:pt idx="3425">
                  <c:v>-0.290043</c:v>
                </c:pt>
                <c:pt idx="3426">
                  <c:v>-0.28922300000000001</c:v>
                </c:pt>
                <c:pt idx="3427">
                  <c:v>-0.288414</c:v>
                </c:pt>
                <c:pt idx="3428">
                  <c:v>-0.287609</c:v>
                </c:pt>
                <c:pt idx="3429">
                  <c:v>-0.28680899999999998</c:v>
                </c:pt>
                <c:pt idx="3430">
                  <c:v>-0.28602499999999997</c:v>
                </c:pt>
                <c:pt idx="3431">
                  <c:v>-0.28525800000000001</c:v>
                </c:pt>
                <c:pt idx="3432">
                  <c:v>-0.28449799999999997</c:v>
                </c:pt>
                <c:pt idx="3433">
                  <c:v>-0.28373500000000001</c:v>
                </c:pt>
                <c:pt idx="3434">
                  <c:v>-0.28296100000000002</c:v>
                </c:pt>
                <c:pt idx="3435">
                  <c:v>-0.282169</c:v>
                </c:pt>
                <c:pt idx="3436">
                  <c:v>-0.28135500000000002</c:v>
                </c:pt>
                <c:pt idx="3437">
                  <c:v>-0.28052100000000002</c:v>
                </c:pt>
                <c:pt idx="3438">
                  <c:v>-0.279671</c:v>
                </c:pt>
                <c:pt idx="3439">
                  <c:v>-0.27880199999999999</c:v>
                </c:pt>
                <c:pt idx="3440">
                  <c:v>-0.27789900000000001</c:v>
                </c:pt>
                <c:pt idx="3441">
                  <c:v>-0.276945</c:v>
                </c:pt>
                <c:pt idx="3442">
                  <c:v>-0.27593000000000001</c:v>
                </c:pt>
                <c:pt idx="3443">
                  <c:v>-0.274862</c:v>
                </c:pt>
                <c:pt idx="3444">
                  <c:v>-0.27376099999999998</c:v>
                </c:pt>
                <c:pt idx="3445">
                  <c:v>-0.27264500000000003</c:v>
                </c:pt>
                <c:pt idx="3446">
                  <c:v>-0.27151900000000001</c:v>
                </c:pt>
                <c:pt idx="3447">
                  <c:v>-0.27038299999999998</c:v>
                </c:pt>
                <c:pt idx="3448">
                  <c:v>-0.26924199999999998</c:v>
                </c:pt>
                <c:pt idx="3449">
                  <c:v>-0.2681</c:v>
                </c:pt>
                <c:pt idx="3450">
                  <c:v>-0.26695200000000002</c:v>
                </c:pt>
                <c:pt idx="3451">
                  <c:v>-0.26579700000000001</c:v>
                </c:pt>
                <c:pt idx="3452">
                  <c:v>-0.26463599999999998</c:v>
                </c:pt>
                <c:pt idx="3453">
                  <c:v>-0.26347599999999999</c:v>
                </c:pt>
                <c:pt idx="3454">
                  <c:v>-0.26231900000000002</c:v>
                </c:pt>
                <c:pt idx="3455">
                  <c:v>-0.26116499999999998</c:v>
                </c:pt>
                <c:pt idx="3456">
                  <c:v>-0.26001200000000002</c:v>
                </c:pt>
                <c:pt idx="3457">
                  <c:v>-0.25886300000000001</c:v>
                </c:pt>
                <c:pt idx="3458">
                  <c:v>-0.25770999999999999</c:v>
                </c:pt>
                <c:pt idx="3459">
                  <c:v>-0.256519</c:v>
                </c:pt>
                <c:pt idx="3460">
                  <c:v>-0.25526399999999999</c:v>
                </c:pt>
                <c:pt idx="3461">
                  <c:v>-0.25396800000000003</c:v>
                </c:pt>
                <c:pt idx="3462">
                  <c:v>-0.25265599999999999</c:v>
                </c:pt>
                <c:pt idx="3463">
                  <c:v>-0.25131300000000001</c:v>
                </c:pt>
                <c:pt idx="3464">
                  <c:v>-0.24993699999999999</c:v>
                </c:pt>
                <c:pt idx="3465">
                  <c:v>-0.248532</c:v>
                </c:pt>
                <c:pt idx="3466">
                  <c:v>-0.24710599999999999</c:v>
                </c:pt>
                <c:pt idx="3467">
                  <c:v>-0.245668</c:v>
                </c:pt>
                <c:pt idx="3468">
                  <c:v>-0.24422099999999999</c:v>
                </c:pt>
                <c:pt idx="3469">
                  <c:v>-0.24276</c:v>
                </c:pt>
                <c:pt idx="3470">
                  <c:v>-0.24127899999999999</c:v>
                </c:pt>
                <c:pt idx="3471">
                  <c:v>-0.23978099999999999</c:v>
                </c:pt>
                <c:pt idx="3472">
                  <c:v>-0.23826800000000001</c:v>
                </c:pt>
                <c:pt idx="3473">
                  <c:v>-0.23674600000000001</c:v>
                </c:pt>
                <c:pt idx="3474">
                  <c:v>-0.23522199999999999</c:v>
                </c:pt>
                <c:pt idx="3475">
                  <c:v>-0.23370199999999999</c:v>
                </c:pt>
                <c:pt idx="3476">
                  <c:v>-0.232185</c:v>
                </c:pt>
                <c:pt idx="3477">
                  <c:v>-0.23067699999999999</c:v>
                </c:pt>
                <c:pt idx="3478">
                  <c:v>-0.229187</c:v>
                </c:pt>
                <c:pt idx="3479">
                  <c:v>-0.22772200000000001</c:v>
                </c:pt>
                <c:pt idx="3480">
                  <c:v>-0.22628599999999999</c:v>
                </c:pt>
                <c:pt idx="3481">
                  <c:v>-0.224885</c:v>
                </c:pt>
                <c:pt idx="3482">
                  <c:v>-0.223525</c:v>
                </c:pt>
                <c:pt idx="3483">
                  <c:v>-0.22220300000000001</c:v>
                </c:pt>
                <c:pt idx="3484">
                  <c:v>-0.22092200000000001</c:v>
                </c:pt>
                <c:pt idx="3485">
                  <c:v>-0.21968799999999999</c:v>
                </c:pt>
                <c:pt idx="3486">
                  <c:v>-0.21850700000000001</c:v>
                </c:pt>
                <c:pt idx="3487">
                  <c:v>-0.21737300000000001</c:v>
                </c:pt>
                <c:pt idx="3488">
                  <c:v>-0.21627399999999999</c:v>
                </c:pt>
                <c:pt idx="3489">
                  <c:v>-0.21521299999999999</c:v>
                </c:pt>
                <c:pt idx="3490">
                  <c:v>-0.214197</c:v>
                </c:pt>
                <c:pt idx="3491">
                  <c:v>-0.213226</c:v>
                </c:pt>
                <c:pt idx="3492">
                  <c:v>-0.21229100000000001</c:v>
                </c:pt>
                <c:pt idx="3493">
                  <c:v>-0.21138399999999999</c:v>
                </c:pt>
                <c:pt idx="3494">
                  <c:v>-0.21050199999999999</c:v>
                </c:pt>
                <c:pt idx="3495">
                  <c:v>-0.20963799999999999</c:v>
                </c:pt>
                <c:pt idx="3496">
                  <c:v>-0.20879500000000001</c:v>
                </c:pt>
                <c:pt idx="3497">
                  <c:v>-0.20799200000000001</c:v>
                </c:pt>
                <c:pt idx="3498">
                  <c:v>-0.20724699999999999</c:v>
                </c:pt>
                <c:pt idx="3499">
                  <c:v>-0.206562</c:v>
                </c:pt>
                <c:pt idx="3500">
                  <c:v>-0.205927</c:v>
                </c:pt>
                <c:pt idx="3501">
                  <c:v>-0.20533100000000001</c:v>
                </c:pt>
                <c:pt idx="3502">
                  <c:v>-0.20477100000000001</c:v>
                </c:pt>
                <c:pt idx="3503">
                  <c:v>-0.20424999999999999</c:v>
                </c:pt>
                <c:pt idx="3504">
                  <c:v>-0.20377200000000001</c:v>
                </c:pt>
                <c:pt idx="3505">
                  <c:v>-0.20333300000000001</c:v>
                </c:pt>
                <c:pt idx="3506">
                  <c:v>-0.20293900000000001</c:v>
                </c:pt>
                <c:pt idx="3507">
                  <c:v>-0.2026</c:v>
                </c:pt>
                <c:pt idx="3508">
                  <c:v>-0.20232700000000001</c:v>
                </c:pt>
                <c:pt idx="3509">
                  <c:v>-0.202122</c:v>
                </c:pt>
                <c:pt idx="3510">
                  <c:v>-0.20198099999999999</c:v>
                </c:pt>
                <c:pt idx="3511">
                  <c:v>-0.20189699999999999</c:v>
                </c:pt>
                <c:pt idx="3512">
                  <c:v>-0.20187099999999999</c:v>
                </c:pt>
                <c:pt idx="3513">
                  <c:v>-0.20191100000000001</c:v>
                </c:pt>
                <c:pt idx="3514">
                  <c:v>-0.20202400000000001</c:v>
                </c:pt>
                <c:pt idx="3515">
                  <c:v>-0.20221</c:v>
                </c:pt>
                <c:pt idx="3516">
                  <c:v>-0.20246800000000001</c:v>
                </c:pt>
                <c:pt idx="3517">
                  <c:v>-0.20279900000000001</c:v>
                </c:pt>
                <c:pt idx="3518">
                  <c:v>-0.20320199999999999</c:v>
                </c:pt>
                <c:pt idx="3519">
                  <c:v>-0.20366600000000001</c:v>
                </c:pt>
                <c:pt idx="3520">
                  <c:v>-0.20418800000000001</c:v>
                </c:pt>
                <c:pt idx="3521">
                  <c:v>-0.204761</c:v>
                </c:pt>
                <c:pt idx="3522">
                  <c:v>-0.205377</c:v>
                </c:pt>
                <c:pt idx="3523">
                  <c:v>-0.206035</c:v>
                </c:pt>
                <c:pt idx="3524">
                  <c:v>-0.206736</c:v>
                </c:pt>
                <c:pt idx="3525">
                  <c:v>-0.207486</c:v>
                </c:pt>
                <c:pt idx="3526">
                  <c:v>-0.208292</c:v>
                </c:pt>
                <c:pt idx="3527">
                  <c:v>-0.20916000000000001</c:v>
                </c:pt>
                <c:pt idx="3528">
                  <c:v>-0.21007899999999999</c:v>
                </c:pt>
                <c:pt idx="3529">
                  <c:v>-0.211034</c:v>
                </c:pt>
                <c:pt idx="3530">
                  <c:v>-0.21202099999999999</c:v>
                </c:pt>
                <c:pt idx="3531">
                  <c:v>-0.21304500000000001</c:v>
                </c:pt>
                <c:pt idx="3532">
                  <c:v>-0.214114</c:v>
                </c:pt>
                <c:pt idx="3533">
                  <c:v>-0.215228</c:v>
                </c:pt>
                <c:pt idx="3534">
                  <c:v>-0.21638199999999999</c:v>
                </c:pt>
                <c:pt idx="3535">
                  <c:v>-0.21757399999999999</c:v>
                </c:pt>
                <c:pt idx="3536">
                  <c:v>-0.218806</c:v>
                </c:pt>
                <c:pt idx="3537">
                  <c:v>-0.220086</c:v>
                </c:pt>
                <c:pt idx="3538">
                  <c:v>-0.221415</c:v>
                </c:pt>
                <c:pt idx="3539">
                  <c:v>-0.22278800000000001</c:v>
                </c:pt>
                <c:pt idx="3540">
                  <c:v>-0.22420200000000001</c:v>
                </c:pt>
                <c:pt idx="3541">
                  <c:v>-0.225661</c:v>
                </c:pt>
                <c:pt idx="3542">
                  <c:v>-0.22717000000000001</c:v>
                </c:pt>
                <c:pt idx="3543">
                  <c:v>-0.22872400000000001</c:v>
                </c:pt>
                <c:pt idx="3544">
                  <c:v>-0.23030900000000001</c:v>
                </c:pt>
                <c:pt idx="3545">
                  <c:v>-0.23191400000000001</c:v>
                </c:pt>
                <c:pt idx="3546">
                  <c:v>-0.233539</c:v>
                </c:pt>
                <c:pt idx="3547">
                  <c:v>-0.23519000000000001</c:v>
                </c:pt>
                <c:pt idx="3548">
                  <c:v>-0.236873</c:v>
                </c:pt>
                <c:pt idx="3549">
                  <c:v>-0.23858499999999999</c:v>
                </c:pt>
                <c:pt idx="3550">
                  <c:v>-0.24032200000000001</c:v>
                </c:pt>
                <c:pt idx="3551">
                  <c:v>-0.24207999999999999</c:v>
                </c:pt>
                <c:pt idx="3552">
                  <c:v>-0.24385399999999999</c:v>
                </c:pt>
                <c:pt idx="3553">
                  <c:v>-0.24563199999999999</c:v>
                </c:pt>
                <c:pt idx="3554">
                  <c:v>-0.24740500000000001</c:v>
                </c:pt>
                <c:pt idx="3555">
                  <c:v>-0.249166</c:v>
                </c:pt>
                <c:pt idx="3556">
                  <c:v>-0.25091000000000002</c:v>
                </c:pt>
                <c:pt idx="3557">
                  <c:v>-0.25263400000000003</c:v>
                </c:pt>
                <c:pt idx="3558">
                  <c:v>-0.25434400000000001</c:v>
                </c:pt>
                <c:pt idx="3559">
                  <c:v>-0.25604700000000002</c:v>
                </c:pt>
                <c:pt idx="3560">
                  <c:v>-0.257747</c:v>
                </c:pt>
                <c:pt idx="3561">
                  <c:v>-0.25944099999999998</c:v>
                </c:pt>
                <c:pt idx="3562">
                  <c:v>-0.26112600000000002</c:v>
                </c:pt>
                <c:pt idx="3563">
                  <c:v>-0.26280199999999998</c:v>
                </c:pt>
                <c:pt idx="3564">
                  <c:v>-0.26446399999999998</c:v>
                </c:pt>
                <c:pt idx="3565">
                  <c:v>-0.26610699999999998</c:v>
                </c:pt>
                <c:pt idx="3566">
                  <c:v>-0.267731</c:v>
                </c:pt>
                <c:pt idx="3567">
                  <c:v>-0.269341</c:v>
                </c:pt>
                <c:pt idx="3568">
                  <c:v>-0.27094000000000001</c:v>
                </c:pt>
                <c:pt idx="3569">
                  <c:v>-0.27252199999999999</c:v>
                </c:pt>
                <c:pt idx="3570">
                  <c:v>-0.27407900000000002</c:v>
                </c:pt>
                <c:pt idx="3571">
                  <c:v>-0.27560800000000002</c:v>
                </c:pt>
                <c:pt idx="3572">
                  <c:v>-0.27710499999999999</c:v>
                </c:pt>
                <c:pt idx="3573">
                  <c:v>-0.27856599999999998</c:v>
                </c:pt>
                <c:pt idx="3574">
                  <c:v>-0.27999000000000002</c:v>
                </c:pt>
                <c:pt idx="3575">
                  <c:v>-0.28138099999999999</c:v>
                </c:pt>
                <c:pt idx="3576">
                  <c:v>-0.28273199999999998</c:v>
                </c:pt>
                <c:pt idx="3577">
                  <c:v>-0.28403600000000001</c:v>
                </c:pt>
                <c:pt idx="3578">
                  <c:v>-0.28528199999999998</c:v>
                </c:pt>
                <c:pt idx="3579">
                  <c:v>-0.28646899999999997</c:v>
                </c:pt>
                <c:pt idx="3580">
                  <c:v>-0.28759200000000001</c:v>
                </c:pt>
                <c:pt idx="3581">
                  <c:v>-0.28865000000000002</c:v>
                </c:pt>
                <c:pt idx="3582">
                  <c:v>-0.28964299999999998</c:v>
                </c:pt>
                <c:pt idx="3583">
                  <c:v>-0.29056700000000002</c:v>
                </c:pt>
                <c:pt idx="3584">
                  <c:v>-0.29141800000000001</c:v>
                </c:pt>
                <c:pt idx="3585">
                  <c:v>-0.29219800000000001</c:v>
                </c:pt>
                <c:pt idx="3586">
                  <c:v>-0.292904</c:v>
                </c:pt>
                <c:pt idx="3587">
                  <c:v>-0.29353000000000001</c:v>
                </c:pt>
                <c:pt idx="3588">
                  <c:v>-0.294068</c:v>
                </c:pt>
                <c:pt idx="3589">
                  <c:v>-0.294518</c:v>
                </c:pt>
                <c:pt idx="3590">
                  <c:v>-0.29488700000000001</c:v>
                </c:pt>
                <c:pt idx="3591">
                  <c:v>-0.295182</c:v>
                </c:pt>
                <c:pt idx="3592">
                  <c:v>-0.29540300000000003</c:v>
                </c:pt>
                <c:pt idx="3593">
                  <c:v>-0.295539</c:v>
                </c:pt>
                <c:pt idx="3594">
                  <c:v>-0.29558800000000002</c:v>
                </c:pt>
                <c:pt idx="3595">
                  <c:v>-0.29555900000000002</c:v>
                </c:pt>
                <c:pt idx="3596">
                  <c:v>-0.29543199999999997</c:v>
                </c:pt>
                <c:pt idx="3597">
                  <c:v>-0.29514200000000002</c:v>
                </c:pt>
                <c:pt idx="3598">
                  <c:v>-0.29469499999999998</c:v>
                </c:pt>
                <c:pt idx="3599">
                  <c:v>-0.29416999999999999</c:v>
                </c:pt>
                <c:pt idx="3600">
                  <c:v>-0.293574</c:v>
                </c:pt>
                <c:pt idx="3601">
                  <c:v>-0.29286800000000002</c:v>
                </c:pt>
                <c:pt idx="3602">
                  <c:v>-0.29206199999999999</c:v>
                </c:pt>
                <c:pt idx="3603">
                  <c:v>-0.29117399999999999</c:v>
                </c:pt>
                <c:pt idx="3604">
                  <c:v>-0.29020400000000002</c:v>
                </c:pt>
                <c:pt idx="3605">
                  <c:v>-0.28914299999999998</c:v>
                </c:pt>
                <c:pt idx="3606">
                  <c:v>-0.28799000000000002</c:v>
                </c:pt>
                <c:pt idx="3607">
                  <c:v>-0.28674500000000003</c:v>
                </c:pt>
                <c:pt idx="3608">
                  <c:v>-0.28541</c:v>
                </c:pt>
                <c:pt idx="3609">
                  <c:v>-0.28399200000000002</c:v>
                </c:pt>
                <c:pt idx="3610">
                  <c:v>-0.282497</c:v>
                </c:pt>
                <c:pt idx="3611">
                  <c:v>-0.28092499999999998</c:v>
                </c:pt>
                <c:pt idx="3612">
                  <c:v>-0.27927299999999999</c:v>
                </c:pt>
                <c:pt idx="3613">
                  <c:v>-0.27753699999999998</c:v>
                </c:pt>
                <c:pt idx="3614">
                  <c:v>-0.27572099999999999</c:v>
                </c:pt>
                <c:pt idx="3615">
                  <c:v>-0.27383299999999999</c:v>
                </c:pt>
                <c:pt idx="3616">
                  <c:v>-0.27187600000000001</c:v>
                </c:pt>
                <c:pt idx="3617">
                  <c:v>-0.269847</c:v>
                </c:pt>
                <c:pt idx="3618">
                  <c:v>-0.26774999999999999</c:v>
                </c:pt>
                <c:pt idx="3619">
                  <c:v>-0.26559199999999999</c:v>
                </c:pt>
                <c:pt idx="3620">
                  <c:v>-0.26337500000000003</c:v>
                </c:pt>
                <c:pt idx="3621">
                  <c:v>-0.26109599999999999</c:v>
                </c:pt>
                <c:pt idx="3622">
                  <c:v>-0.25875300000000001</c:v>
                </c:pt>
                <c:pt idx="3623">
                  <c:v>-0.256351</c:v>
                </c:pt>
                <c:pt idx="3624">
                  <c:v>-0.25389600000000001</c:v>
                </c:pt>
                <c:pt idx="3625">
                  <c:v>-0.25139</c:v>
                </c:pt>
                <c:pt idx="3626">
                  <c:v>-0.248831</c:v>
                </c:pt>
                <c:pt idx="3627">
                  <c:v>-0.246223</c:v>
                </c:pt>
                <c:pt idx="3628">
                  <c:v>-0.24357200000000001</c:v>
                </c:pt>
                <c:pt idx="3629">
                  <c:v>-0.24088200000000001</c:v>
                </c:pt>
                <c:pt idx="3630">
                  <c:v>-0.238146</c:v>
                </c:pt>
                <c:pt idx="3631">
                  <c:v>-0.23535800000000001</c:v>
                </c:pt>
                <c:pt idx="3632">
                  <c:v>-0.232512</c:v>
                </c:pt>
                <c:pt idx="3633">
                  <c:v>-0.22961200000000001</c:v>
                </c:pt>
                <c:pt idx="3634">
                  <c:v>-0.22667200000000001</c:v>
                </c:pt>
                <c:pt idx="3635">
                  <c:v>-0.22370799999999999</c:v>
                </c:pt>
                <c:pt idx="3636">
                  <c:v>-0.22073100000000001</c:v>
                </c:pt>
                <c:pt idx="3637">
                  <c:v>-0.21773799999999999</c:v>
                </c:pt>
                <c:pt idx="3638">
                  <c:v>-0.214721</c:v>
                </c:pt>
                <c:pt idx="3639">
                  <c:v>-0.211671</c:v>
                </c:pt>
                <c:pt idx="3640">
                  <c:v>-0.208588</c:v>
                </c:pt>
                <c:pt idx="3641">
                  <c:v>-0.20547299999999999</c:v>
                </c:pt>
                <c:pt idx="3642">
                  <c:v>-0.202325</c:v>
                </c:pt>
                <c:pt idx="3643">
                  <c:v>-0.19914799999999999</c:v>
                </c:pt>
                <c:pt idx="3644">
                  <c:v>-0.19594900000000001</c:v>
                </c:pt>
                <c:pt idx="3645">
                  <c:v>-0.19273000000000001</c:v>
                </c:pt>
                <c:pt idx="3646">
                  <c:v>-0.189494</c:v>
                </c:pt>
                <c:pt idx="3647">
                  <c:v>-0.186251</c:v>
                </c:pt>
                <c:pt idx="3648">
                  <c:v>-0.18301000000000001</c:v>
                </c:pt>
                <c:pt idx="3649">
                  <c:v>-0.17977399999999999</c:v>
                </c:pt>
                <c:pt idx="3650">
                  <c:v>-0.17654900000000001</c:v>
                </c:pt>
                <c:pt idx="3651">
                  <c:v>-0.173342</c:v>
                </c:pt>
                <c:pt idx="3652">
                  <c:v>-0.170158</c:v>
                </c:pt>
                <c:pt idx="3653">
                  <c:v>-0.16700000000000001</c:v>
                </c:pt>
                <c:pt idx="3654">
                  <c:v>-0.16386999999999999</c:v>
                </c:pt>
                <c:pt idx="3655">
                  <c:v>-0.160773</c:v>
                </c:pt>
                <c:pt idx="3656">
                  <c:v>-0.15770600000000001</c:v>
                </c:pt>
                <c:pt idx="3657">
                  <c:v>-0.15466199999999999</c:v>
                </c:pt>
                <c:pt idx="3658">
                  <c:v>-0.15163399999999999</c:v>
                </c:pt>
                <c:pt idx="3659">
                  <c:v>-0.148619</c:v>
                </c:pt>
                <c:pt idx="3660">
                  <c:v>-0.14562</c:v>
                </c:pt>
                <c:pt idx="3661">
                  <c:v>-0.14263899999999999</c:v>
                </c:pt>
                <c:pt idx="3662">
                  <c:v>-0.139684</c:v>
                </c:pt>
                <c:pt idx="3663">
                  <c:v>-0.13675599999999999</c:v>
                </c:pt>
                <c:pt idx="3664">
                  <c:v>-0.133854</c:v>
                </c:pt>
                <c:pt idx="3665">
                  <c:v>-0.13097600000000001</c:v>
                </c:pt>
                <c:pt idx="3666">
                  <c:v>-0.12811800000000001</c:v>
                </c:pt>
                <c:pt idx="3667">
                  <c:v>-0.12528300000000001</c:v>
                </c:pt>
                <c:pt idx="3668">
                  <c:v>-0.122487</c:v>
                </c:pt>
                <c:pt idx="3669">
                  <c:v>-0.11974799999999999</c:v>
                </c:pt>
                <c:pt idx="3670">
                  <c:v>-0.117072</c:v>
                </c:pt>
                <c:pt idx="3671">
                  <c:v>-0.11446000000000001</c:v>
                </c:pt>
                <c:pt idx="3672">
                  <c:v>-0.111913</c:v>
                </c:pt>
                <c:pt idx="3673">
                  <c:v>-0.109441</c:v>
                </c:pt>
                <c:pt idx="3674">
                  <c:v>-0.10704900000000001</c:v>
                </c:pt>
                <c:pt idx="3675">
                  <c:v>-0.10473499999999999</c:v>
                </c:pt>
                <c:pt idx="3676">
                  <c:v>-0.10250099999999999</c:v>
                </c:pt>
                <c:pt idx="3677">
                  <c:v>-0.100352</c:v>
                </c:pt>
                <c:pt idx="3678">
                  <c:v>-9.8289299999999996E-2</c:v>
                </c:pt>
                <c:pt idx="3679">
                  <c:v>-9.6311400000000005E-2</c:v>
                </c:pt>
                <c:pt idx="3680">
                  <c:v>-9.4418000000000002E-2</c:v>
                </c:pt>
                <c:pt idx="3681">
                  <c:v>-9.2608099999999999E-2</c:v>
                </c:pt>
                <c:pt idx="3682">
                  <c:v>-9.0884900000000005E-2</c:v>
                </c:pt>
                <c:pt idx="3683">
                  <c:v>-8.9247400000000005E-2</c:v>
                </c:pt>
                <c:pt idx="3684">
                  <c:v>-8.7662400000000001E-2</c:v>
                </c:pt>
                <c:pt idx="3685">
                  <c:v>-8.6105600000000004E-2</c:v>
                </c:pt>
                <c:pt idx="3686">
                  <c:v>-8.4621299999999997E-2</c:v>
                </c:pt>
                <c:pt idx="3687">
                  <c:v>-8.3240700000000001E-2</c:v>
                </c:pt>
                <c:pt idx="3688">
                  <c:v>-8.1938700000000003E-2</c:v>
                </c:pt>
                <c:pt idx="3689">
                  <c:v>-8.0711900000000003E-2</c:v>
                </c:pt>
                <c:pt idx="3690">
                  <c:v>-7.9575999999999994E-2</c:v>
                </c:pt>
                <c:pt idx="3691">
                  <c:v>-7.85333E-2</c:v>
                </c:pt>
                <c:pt idx="3692">
                  <c:v>-7.75811E-2</c:v>
                </c:pt>
                <c:pt idx="3693">
                  <c:v>-7.6710600000000004E-2</c:v>
                </c:pt>
                <c:pt idx="3694">
                  <c:v>-7.5908600000000007E-2</c:v>
                </c:pt>
                <c:pt idx="3695">
                  <c:v>-7.5169600000000003E-2</c:v>
                </c:pt>
                <c:pt idx="3696">
                  <c:v>-7.4500700000000003E-2</c:v>
                </c:pt>
                <c:pt idx="3697">
                  <c:v>-7.3911599999999994E-2</c:v>
                </c:pt>
                <c:pt idx="3698">
                  <c:v>-7.3405899999999996E-2</c:v>
                </c:pt>
                <c:pt idx="3699">
                  <c:v>-7.2985400000000006E-2</c:v>
                </c:pt>
                <c:pt idx="3700">
                  <c:v>-7.2654099999999999E-2</c:v>
                </c:pt>
                <c:pt idx="3701">
                  <c:v>-7.2414999999999993E-2</c:v>
                </c:pt>
                <c:pt idx="3702">
                  <c:v>-7.2271799999999997E-2</c:v>
                </c:pt>
                <c:pt idx="3703">
                  <c:v>-7.2229000000000002E-2</c:v>
                </c:pt>
                <c:pt idx="3704">
                  <c:v>-7.2289300000000001E-2</c:v>
                </c:pt>
                <c:pt idx="3705">
                  <c:v>-7.24524E-2</c:v>
                </c:pt>
                <c:pt idx="3706">
                  <c:v>-7.2714299999999996E-2</c:v>
                </c:pt>
                <c:pt idx="3707">
                  <c:v>-7.3069200000000001E-2</c:v>
                </c:pt>
                <c:pt idx="3708">
                  <c:v>-7.3516700000000004E-2</c:v>
                </c:pt>
                <c:pt idx="3709">
                  <c:v>-7.4063299999999999E-2</c:v>
                </c:pt>
                <c:pt idx="3710">
                  <c:v>-7.4715400000000001E-2</c:v>
                </c:pt>
                <c:pt idx="3711">
                  <c:v>-7.5473799999999994E-2</c:v>
                </c:pt>
                <c:pt idx="3712">
                  <c:v>-7.6331800000000005E-2</c:v>
                </c:pt>
                <c:pt idx="3713">
                  <c:v>-7.7279500000000001E-2</c:v>
                </c:pt>
                <c:pt idx="3714">
                  <c:v>-7.83108E-2</c:v>
                </c:pt>
                <c:pt idx="3715">
                  <c:v>-7.9420400000000002E-2</c:v>
                </c:pt>
                <c:pt idx="3716">
                  <c:v>-8.0597299999999997E-2</c:v>
                </c:pt>
                <c:pt idx="3717">
                  <c:v>-8.1831399999999999E-2</c:v>
                </c:pt>
                <c:pt idx="3718">
                  <c:v>-8.3120600000000003E-2</c:v>
                </c:pt>
                <c:pt idx="3719">
                  <c:v>-8.4464300000000006E-2</c:v>
                </c:pt>
                <c:pt idx="3720">
                  <c:v>-8.58598E-2</c:v>
                </c:pt>
                <c:pt idx="3721">
                  <c:v>-8.7305499999999994E-2</c:v>
                </c:pt>
                <c:pt idx="3722">
                  <c:v>-8.8803400000000005E-2</c:v>
                </c:pt>
                <c:pt idx="3723">
                  <c:v>-9.0356800000000001E-2</c:v>
                </c:pt>
                <c:pt idx="3724">
                  <c:v>-9.1966800000000001E-2</c:v>
                </c:pt>
                <c:pt idx="3725">
                  <c:v>-9.3631099999999995E-2</c:v>
                </c:pt>
                <c:pt idx="3726">
                  <c:v>-9.5342899999999994E-2</c:v>
                </c:pt>
                <c:pt idx="3727">
                  <c:v>-9.7097699999999995E-2</c:v>
                </c:pt>
                <c:pt idx="3728">
                  <c:v>-9.8897799999999994E-2</c:v>
                </c:pt>
                <c:pt idx="3729">
                  <c:v>-0.100747</c:v>
                </c:pt>
                <c:pt idx="3730">
                  <c:v>-0.102644</c:v>
                </c:pt>
                <c:pt idx="3731">
                  <c:v>-0.104584</c:v>
                </c:pt>
                <c:pt idx="3732">
                  <c:v>-0.106562</c:v>
                </c:pt>
                <c:pt idx="3733">
                  <c:v>-0.10857799999999999</c:v>
                </c:pt>
                <c:pt idx="3734">
                  <c:v>-0.110626</c:v>
                </c:pt>
                <c:pt idx="3735">
                  <c:v>-0.112703</c:v>
                </c:pt>
                <c:pt idx="3736">
                  <c:v>-0.11481</c:v>
                </c:pt>
                <c:pt idx="3737">
                  <c:v>-0.116954</c:v>
                </c:pt>
                <c:pt idx="3738">
                  <c:v>-0.11914</c:v>
                </c:pt>
                <c:pt idx="3739">
                  <c:v>-0.121365</c:v>
                </c:pt>
                <c:pt idx="3740">
                  <c:v>-0.12363</c:v>
                </c:pt>
                <c:pt idx="3741">
                  <c:v>-0.12593299999999999</c:v>
                </c:pt>
                <c:pt idx="3742">
                  <c:v>-0.12826499999999999</c:v>
                </c:pt>
                <c:pt idx="3743">
                  <c:v>-0.13061600000000001</c:v>
                </c:pt>
                <c:pt idx="3744">
                  <c:v>-0.13297900000000001</c:v>
                </c:pt>
                <c:pt idx="3745">
                  <c:v>-0.13535</c:v>
                </c:pt>
                <c:pt idx="3746">
                  <c:v>-0.13772499999999999</c:v>
                </c:pt>
                <c:pt idx="3747">
                  <c:v>-0.14010600000000001</c:v>
                </c:pt>
                <c:pt idx="3748">
                  <c:v>-0.14249300000000001</c:v>
                </c:pt>
                <c:pt idx="3749">
                  <c:v>-0.14488500000000001</c:v>
                </c:pt>
                <c:pt idx="3750">
                  <c:v>-0.14727299999999999</c:v>
                </c:pt>
                <c:pt idx="3751">
                  <c:v>-0.14965400000000001</c:v>
                </c:pt>
                <c:pt idx="3752">
                  <c:v>-0.152032</c:v>
                </c:pt>
                <c:pt idx="3753">
                  <c:v>-0.15441099999999999</c:v>
                </c:pt>
                <c:pt idx="3754">
                  <c:v>-0.15679399999999999</c:v>
                </c:pt>
                <c:pt idx="3755">
                  <c:v>-0.15918099999999999</c:v>
                </c:pt>
                <c:pt idx="3756">
                  <c:v>-0.161577</c:v>
                </c:pt>
                <c:pt idx="3757">
                  <c:v>-0.16398799999999999</c:v>
                </c:pt>
                <c:pt idx="3758">
                  <c:v>-0.166408</c:v>
                </c:pt>
                <c:pt idx="3759">
                  <c:v>-0.16882800000000001</c:v>
                </c:pt>
                <c:pt idx="3760">
                  <c:v>-0.171239</c:v>
                </c:pt>
                <c:pt idx="3761">
                  <c:v>-0.17364199999999999</c:v>
                </c:pt>
                <c:pt idx="3762">
                  <c:v>-0.17604700000000001</c:v>
                </c:pt>
                <c:pt idx="3763">
                  <c:v>-0.178456</c:v>
                </c:pt>
                <c:pt idx="3764">
                  <c:v>-0.180863</c:v>
                </c:pt>
                <c:pt idx="3765">
                  <c:v>-0.18325900000000001</c:v>
                </c:pt>
                <c:pt idx="3766">
                  <c:v>-0.185639</c:v>
                </c:pt>
                <c:pt idx="3767">
                  <c:v>-0.187997</c:v>
                </c:pt>
                <c:pt idx="3768">
                  <c:v>-0.19032499999999999</c:v>
                </c:pt>
                <c:pt idx="3769">
                  <c:v>-0.19261700000000001</c:v>
                </c:pt>
                <c:pt idx="3770">
                  <c:v>-0.19487099999999999</c:v>
                </c:pt>
                <c:pt idx="3771">
                  <c:v>-0.19708500000000001</c:v>
                </c:pt>
                <c:pt idx="3772">
                  <c:v>-0.199263</c:v>
                </c:pt>
                <c:pt idx="3773">
                  <c:v>-0.201408</c:v>
                </c:pt>
                <c:pt idx="3774">
                  <c:v>-0.20352700000000001</c:v>
                </c:pt>
                <c:pt idx="3775">
                  <c:v>-0.205621</c:v>
                </c:pt>
                <c:pt idx="3776">
                  <c:v>-0.20768800000000001</c:v>
                </c:pt>
                <c:pt idx="3777">
                  <c:v>-0.209728</c:v>
                </c:pt>
                <c:pt idx="3778">
                  <c:v>-0.21173600000000001</c:v>
                </c:pt>
                <c:pt idx="3779">
                  <c:v>-0.21370700000000001</c:v>
                </c:pt>
                <c:pt idx="3780">
                  <c:v>-0.21563599999999999</c:v>
                </c:pt>
                <c:pt idx="3781">
                  <c:v>-0.217525</c:v>
                </c:pt>
                <c:pt idx="3782">
                  <c:v>-0.21937300000000001</c:v>
                </c:pt>
                <c:pt idx="3783">
                  <c:v>-0.22118199999999999</c:v>
                </c:pt>
                <c:pt idx="3784">
                  <c:v>-0.22295799999999999</c:v>
                </c:pt>
                <c:pt idx="3785">
                  <c:v>-0.22470799999999999</c:v>
                </c:pt>
                <c:pt idx="3786">
                  <c:v>-0.226434</c:v>
                </c:pt>
                <c:pt idx="3787">
                  <c:v>-0.228135</c:v>
                </c:pt>
                <c:pt idx="3788">
                  <c:v>-0.22981499999999999</c:v>
                </c:pt>
                <c:pt idx="3789">
                  <c:v>-0.23147100000000001</c:v>
                </c:pt>
                <c:pt idx="3790">
                  <c:v>-0.233099</c:v>
                </c:pt>
                <c:pt idx="3791">
                  <c:v>-0.23469400000000001</c:v>
                </c:pt>
                <c:pt idx="3792">
                  <c:v>-0.236259</c:v>
                </c:pt>
                <c:pt idx="3793">
                  <c:v>-0.237791</c:v>
                </c:pt>
                <c:pt idx="3794">
                  <c:v>-0.23927799999999999</c:v>
                </c:pt>
                <c:pt idx="3795">
                  <c:v>-0.24070800000000001</c:v>
                </c:pt>
                <c:pt idx="3796">
                  <c:v>-0.24207899999999999</c:v>
                </c:pt>
                <c:pt idx="3797">
                  <c:v>-0.24338899999999999</c:v>
                </c:pt>
                <c:pt idx="3798">
                  <c:v>-0.24463699999999999</c:v>
                </c:pt>
                <c:pt idx="3799">
                  <c:v>-0.24581900000000001</c:v>
                </c:pt>
                <c:pt idx="3800">
                  <c:v>-0.24693799999999999</c:v>
                </c:pt>
                <c:pt idx="3801">
                  <c:v>-0.24799199999999999</c:v>
                </c:pt>
                <c:pt idx="3802">
                  <c:v>-0.248977</c:v>
                </c:pt>
                <c:pt idx="3803">
                  <c:v>-0.249893</c:v>
                </c:pt>
                <c:pt idx="3804">
                  <c:v>-0.25074200000000002</c:v>
                </c:pt>
                <c:pt idx="3805">
                  <c:v>-0.251531</c:v>
                </c:pt>
                <c:pt idx="3806">
                  <c:v>-0.25226300000000001</c:v>
                </c:pt>
                <c:pt idx="3807">
                  <c:v>-0.252938</c:v>
                </c:pt>
                <c:pt idx="3808">
                  <c:v>-0.25355499999999997</c:v>
                </c:pt>
                <c:pt idx="3809">
                  <c:v>-0.254112</c:v>
                </c:pt>
                <c:pt idx="3810">
                  <c:v>-0.25461400000000001</c:v>
                </c:pt>
                <c:pt idx="3811">
                  <c:v>-0.25505800000000001</c:v>
                </c:pt>
                <c:pt idx="3812">
                  <c:v>-0.25543500000000002</c:v>
                </c:pt>
                <c:pt idx="3813">
                  <c:v>-0.255745</c:v>
                </c:pt>
                <c:pt idx="3814">
                  <c:v>-0.255994</c:v>
                </c:pt>
                <c:pt idx="3815">
                  <c:v>-0.256189</c:v>
                </c:pt>
                <c:pt idx="3816">
                  <c:v>-0.256328</c:v>
                </c:pt>
                <c:pt idx="3817">
                  <c:v>-0.25640200000000002</c:v>
                </c:pt>
                <c:pt idx="3818">
                  <c:v>-0.25640400000000002</c:v>
                </c:pt>
                <c:pt idx="3819">
                  <c:v>-0.25633299999999998</c:v>
                </c:pt>
                <c:pt idx="3820">
                  <c:v>-0.25619700000000001</c:v>
                </c:pt>
                <c:pt idx="3821">
                  <c:v>-0.25598199999999999</c:v>
                </c:pt>
                <c:pt idx="3822">
                  <c:v>-0.25563000000000002</c:v>
                </c:pt>
                <c:pt idx="3823">
                  <c:v>-0.25514399999999998</c:v>
                </c:pt>
                <c:pt idx="3824">
                  <c:v>-0.25459399999999999</c:v>
                </c:pt>
                <c:pt idx="3825">
                  <c:v>-0.25398599999999999</c:v>
                </c:pt>
                <c:pt idx="3826">
                  <c:v>-0.25328499999999998</c:v>
                </c:pt>
                <c:pt idx="3827">
                  <c:v>-0.252498</c:v>
                </c:pt>
                <c:pt idx="3828">
                  <c:v>-0.25163999999999997</c:v>
                </c:pt>
                <c:pt idx="3829">
                  <c:v>-0.25071300000000002</c:v>
                </c:pt>
                <c:pt idx="3830">
                  <c:v>-0.24971399999999999</c:v>
                </c:pt>
                <c:pt idx="3831">
                  <c:v>-0.248642</c:v>
                </c:pt>
                <c:pt idx="3832">
                  <c:v>-0.24749499999999999</c:v>
                </c:pt>
                <c:pt idx="3833">
                  <c:v>-0.24627299999999999</c:v>
                </c:pt>
                <c:pt idx="3834">
                  <c:v>-0.244976</c:v>
                </c:pt>
                <c:pt idx="3835">
                  <c:v>-0.24360299999999999</c:v>
                </c:pt>
                <c:pt idx="3836">
                  <c:v>-0.24215200000000001</c:v>
                </c:pt>
                <c:pt idx="3837">
                  <c:v>-0.24062500000000001</c:v>
                </c:pt>
                <c:pt idx="3838">
                  <c:v>-0.23902300000000001</c:v>
                </c:pt>
                <c:pt idx="3839">
                  <c:v>-0.23735300000000001</c:v>
                </c:pt>
                <c:pt idx="3840">
                  <c:v>-0.235623</c:v>
                </c:pt>
                <c:pt idx="3841">
                  <c:v>-0.23383699999999999</c:v>
                </c:pt>
                <c:pt idx="3842">
                  <c:v>-0.231993</c:v>
                </c:pt>
                <c:pt idx="3843">
                  <c:v>-0.23008700000000001</c:v>
                </c:pt>
                <c:pt idx="3844">
                  <c:v>-0.22812499999999999</c:v>
                </c:pt>
                <c:pt idx="3845">
                  <c:v>-0.22611100000000001</c:v>
                </c:pt>
                <c:pt idx="3846">
                  <c:v>-0.224048</c:v>
                </c:pt>
                <c:pt idx="3847">
                  <c:v>-0.22193499999999999</c:v>
                </c:pt>
                <c:pt idx="3848">
                  <c:v>-0.21977099999999999</c:v>
                </c:pt>
                <c:pt idx="3849">
                  <c:v>-0.217554</c:v>
                </c:pt>
                <c:pt idx="3850">
                  <c:v>-0.215281</c:v>
                </c:pt>
                <c:pt idx="3851">
                  <c:v>-0.21295</c:v>
                </c:pt>
                <c:pt idx="3852">
                  <c:v>-0.210561</c:v>
                </c:pt>
                <c:pt idx="3853">
                  <c:v>-0.208119</c:v>
                </c:pt>
                <c:pt idx="3854">
                  <c:v>-0.205625</c:v>
                </c:pt>
                <c:pt idx="3855">
                  <c:v>-0.20307900000000001</c:v>
                </c:pt>
                <c:pt idx="3856">
                  <c:v>-0.20047999999999999</c:v>
                </c:pt>
                <c:pt idx="3857">
                  <c:v>-0.197829</c:v>
                </c:pt>
                <c:pt idx="3858">
                  <c:v>-0.19513</c:v>
                </c:pt>
                <c:pt idx="3859">
                  <c:v>-0.192385</c:v>
                </c:pt>
                <c:pt idx="3860">
                  <c:v>-0.18959200000000001</c:v>
                </c:pt>
                <c:pt idx="3861">
                  <c:v>-0.186752</c:v>
                </c:pt>
                <c:pt idx="3862">
                  <c:v>-0.18387300000000001</c:v>
                </c:pt>
                <c:pt idx="3863">
                  <c:v>-0.18096499999999999</c:v>
                </c:pt>
                <c:pt idx="3864">
                  <c:v>-0.17803099999999999</c:v>
                </c:pt>
                <c:pt idx="3865">
                  <c:v>-0.17507200000000001</c:v>
                </c:pt>
                <c:pt idx="3866">
                  <c:v>-0.17208899999999999</c:v>
                </c:pt>
                <c:pt idx="3867">
                  <c:v>-0.16908100000000001</c:v>
                </c:pt>
                <c:pt idx="3868">
                  <c:v>-0.166046</c:v>
                </c:pt>
                <c:pt idx="3869">
                  <c:v>-0.16298499999999999</c:v>
                </c:pt>
                <c:pt idx="3870">
                  <c:v>-0.15989500000000001</c:v>
                </c:pt>
                <c:pt idx="3871">
                  <c:v>-0.156773</c:v>
                </c:pt>
                <c:pt idx="3872">
                  <c:v>-0.153615</c:v>
                </c:pt>
                <c:pt idx="3873">
                  <c:v>-0.15042900000000001</c:v>
                </c:pt>
                <c:pt idx="3874">
                  <c:v>-0.147229</c:v>
                </c:pt>
                <c:pt idx="3875">
                  <c:v>-0.14402599999999999</c:v>
                </c:pt>
                <c:pt idx="3876">
                  <c:v>-0.14082500000000001</c:v>
                </c:pt>
                <c:pt idx="3877">
                  <c:v>-0.137627</c:v>
                </c:pt>
                <c:pt idx="3878">
                  <c:v>-0.134435</c:v>
                </c:pt>
                <c:pt idx="3879">
                  <c:v>-0.131248</c:v>
                </c:pt>
                <c:pt idx="3880">
                  <c:v>-0.12806799999999999</c:v>
                </c:pt>
                <c:pt idx="3881">
                  <c:v>-0.1249</c:v>
                </c:pt>
                <c:pt idx="3882">
                  <c:v>-0.12175</c:v>
                </c:pt>
                <c:pt idx="3883">
                  <c:v>-0.118621</c:v>
                </c:pt>
                <c:pt idx="3884">
                  <c:v>-0.11551599999999999</c:v>
                </c:pt>
                <c:pt idx="3885">
                  <c:v>-0.112439</c:v>
                </c:pt>
                <c:pt idx="3886">
                  <c:v>-0.109389</c:v>
                </c:pt>
                <c:pt idx="3887">
                  <c:v>-0.10636900000000001</c:v>
                </c:pt>
                <c:pt idx="3888">
                  <c:v>-0.103384</c:v>
                </c:pt>
                <c:pt idx="3889">
                  <c:v>-0.10044</c:v>
                </c:pt>
                <c:pt idx="3890">
                  <c:v>-9.7543099999999994E-2</c:v>
                </c:pt>
                <c:pt idx="3891">
                  <c:v>-9.4700199999999998E-2</c:v>
                </c:pt>
                <c:pt idx="3892">
                  <c:v>-9.1916200000000003E-2</c:v>
                </c:pt>
                <c:pt idx="3893">
                  <c:v>-8.9195099999999999E-2</c:v>
                </c:pt>
                <c:pt idx="3894">
                  <c:v>-8.6540099999999995E-2</c:v>
                </c:pt>
                <c:pt idx="3895">
                  <c:v>-8.3953899999999998E-2</c:v>
                </c:pt>
                <c:pt idx="3896">
                  <c:v>-8.1438099999999999E-2</c:v>
                </c:pt>
                <c:pt idx="3897">
                  <c:v>-7.8995099999999999E-2</c:v>
                </c:pt>
                <c:pt idx="3898">
                  <c:v>-7.6629500000000003E-2</c:v>
                </c:pt>
                <c:pt idx="3899">
                  <c:v>-7.4349499999999999E-2</c:v>
                </c:pt>
                <c:pt idx="3900">
                  <c:v>-7.2165499999999994E-2</c:v>
                </c:pt>
                <c:pt idx="3901">
                  <c:v>-7.0084599999999997E-2</c:v>
                </c:pt>
                <c:pt idx="3902">
                  <c:v>-6.8103499999999997E-2</c:v>
                </c:pt>
                <c:pt idx="3903">
                  <c:v>-6.6215200000000002E-2</c:v>
                </c:pt>
                <c:pt idx="3904">
                  <c:v>-6.44179E-2</c:v>
                </c:pt>
                <c:pt idx="3905">
                  <c:v>-6.2715199999999999E-2</c:v>
                </c:pt>
                <c:pt idx="3906">
                  <c:v>-6.1112300000000001E-2</c:v>
                </c:pt>
                <c:pt idx="3907">
                  <c:v>-5.9612699999999998E-2</c:v>
                </c:pt>
                <c:pt idx="3908">
                  <c:v>-5.8218899999999997E-2</c:v>
                </c:pt>
                <c:pt idx="3909">
                  <c:v>-5.6935399999999997E-2</c:v>
                </c:pt>
                <c:pt idx="3910">
                  <c:v>-5.5768400000000003E-2</c:v>
                </c:pt>
                <c:pt idx="3911">
                  <c:v>-5.4721400000000003E-2</c:v>
                </c:pt>
                <c:pt idx="3912">
                  <c:v>-5.3793500000000001E-2</c:v>
                </c:pt>
                <c:pt idx="3913">
                  <c:v>-5.2983599999999999E-2</c:v>
                </c:pt>
                <c:pt idx="3914">
                  <c:v>-5.2295000000000001E-2</c:v>
                </c:pt>
                <c:pt idx="3915">
                  <c:v>-5.1728999999999997E-2</c:v>
                </c:pt>
                <c:pt idx="3916">
                  <c:v>-5.1280800000000001E-2</c:v>
                </c:pt>
                <c:pt idx="3917">
                  <c:v>-5.0946600000000002E-2</c:v>
                </c:pt>
                <c:pt idx="3918">
                  <c:v>-5.0726899999999998E-2</c:v>
                </c:pt>
                <c:pt idx="3919">
                  <c:v>-5.0623700000000001E-2</c:v>
                </c:pt>
                <c:pt idx="3920">
                  <c:v>-5.0639499999999997E-2</c:v>
                </c:pt>
                <c:pt idx="3921">
                  <c:v>-5.0776399999999999E-2</c:v>
                </c:pt>
                <c:pt idx="3922">
                  <c:v>-5.1034799999999998E-2</c:v>
                </c:pt>
                <c:pt idx="3923">
                  <c:v>-5.1414700000000001E-2</c:v>
                </c:pt>
                <c:pt idx="3924">
                  <c:v>-5.1919100000000003E-2</c:v>
                </c:pt>
                <c:pt idx="3925">
                  <c:v>-5.2553700000000002E-2</c:v>
                </c:pt>
                <c:pt idx="3926">
                  <c:v>-5.3318900000000002E-2</c:v>
                </c:pt>
                <c:pt idx="3927">
                  <c:v>-5.42114E-2</c:v>
                </c:pt>
                <c:pt idx="3928">
                  <c:v>-5.5233299999999999E-2</c:v>
                </c:pt>
                <c:pt idx="3929">
                  <c:v>-5.6392100000000001E-2</c:v>
                </c:pt>
                <c:pt idx="3930">
                  <c:v>-5.7689799999999999E-2</c:v>
                </c:pt>
                <c:pt idx="3931">
                  <c:v>-5.9121300000000002E-2</c:v>
                </c:pt>
                <c:pt idx="3932">
                  <c:v>-6.0683000000000001E-2</c:v>
                </c:pt>
                <c:pt idx="3933">
                  <c:v>-6.2377799999999997E-2</c:v>
                </c:pt>
                <c:pt idx="3934">
                  <c:v>-6.4208299999999996E-2</c:v>
                </c:pt>
                <c:pt idx="3935">
                  <c:v>-6.6170900000000005E-2</c:v>
                </c:pt>
                <c:pt idx="3936">
                  <c:v>-6.8255800000000005E-2</c:v>
                </c:pt>
                <c:pt idx="3937">
                  <c:v>-7.0450600000000002E-2</c:v>
                </c:pt>
                <c:pt idx="3938">
                  <c:v>-7.27434E-2</c:v>
                </c:pt>
                <c:pt idx="3939">
                  <c:v>-7.5128799999999996E-2</c:v>
                </c:pt>
                <c:pt idx="3940">
                  <c:v>-7.7610600000000002E-2</c:v>
                </c:pt>
                <c:pt idx="3941">
                  <c:v>-8.0195500000000003E-2</c:v>
                </c:pt>
                <c:pt idx="3942">
                  <c:v>-8.2882999999999998E-2</c:v>
                </c:pt>
                <c:pt idx="3943">
                  <c:v>-8.5666300000000001E-2</c:v>
                </c:pt>
                <c:pt idx="3944">
                  <c:v>-8.8537099999999994E-2</c:v>
                </c:pt>
                <c:pt idx="3945">
                  <c:v>-9.1487399999999997E-2</c:v>
                </c:pt>
                <c:pt idx="3946">
                  <c:v>-9.4512499999999999E-2</c:v>
                </c:pt>
                <c:pt idx="3947">
                  <c:v>-9.7610500000000003E-2</c:v>
                </c:pt>
                <c:pt idx="3948">
                  <c:v>-0.10077899999999999</c:v>
                </c:pt>
                <c:pt idx="3949">
                  <c:v>-0.104015</c:v>
                </c:pt>
                <c:pt idx="3950">
                  <c:v>-0.10731499999999999</c:v>
                </c:pt>
                <c:pt idx="3951">
                  <c:v>-0.110681</c:v>
                </c:pt>
                <c:pt idx="3952">
                  <c:v>-0.11411300000000001</c:v>
                </c:pt>
                <c:pt idx="3953">
                  <c:v>-0.117608</c:v>
                </c:pt>
                <c:pt idx="3954">
                  <c:v>-0.121159</c:v>
                </c:pt>
                <c:pt idx="3955">
                  <c:v>-0.124755</c:v>
                </c:pt>
                <c:pt idx="3956">
                  <c:v>-0.128384</c:v>
                </c:pt>
                <c:pt idx="3957">
                  <c:v>-0.132045</c:v>
                </c:pt>
                <c:pt idx="3958">
                  <c:v>-0.13573499999999999</c:v>
                </c:pt>
                <c:pt idx="3959">
                  <c:v>-0.13945299999999999</c:v>
                </c:pt>
                <c:pt idx="3960">
                  <c:v>-0.14319000000000001</c:v>
                </c:pt>
                <c:pt idx="3961">
                  <c:v>-0.14693899999999999</c:v>
                </c:pt>
                <c:pt idx="3962" formatCode="0.00E+00">
                  <c:v>-0.15069399999999999</c:v>
                </c:pt>
                <c:pt idx="3963" formatCode="0.00E+00">
                  <c:v>-0.154449</c:v>
                </c:pt>
                <c:pt idx="3964" formatCode="0.00E+00">
                  <c:v>-0.158195</c:v>
                </c:pt>
                <c:pt idx="3965" formatCode="0.00E+00">
                  <c:v>-0.16192400000000001</c:v>
                </c:pt>
                <c:pt idx="3966">
                  <c:v>-0.165627</c:v>
                </c:pt>
                <c:pt idx="3967">
                  <c:v>-0.169296</c:v>
                </c:pt>
                <c:pt idx="3968">
                  <c:v>-0.17292299999999999</c:v>
                </c:pt>
                <c:pt idx="3969">
                  <c:v>-0.17650299999999999</c:v>
                </c:pt>
                <c:pt idx="3970">
                  <c:v>-0.180032</c:v>
                </c:pt>
                <c:pt idx="3971">
                  <c:v>-0.183504</c:v>
                </c:pt>
                <c:pt idx="3972">
                  <c:v>-0.18690499999999999</c:v>
                </c:pt>
                <c:pt idx="3973">
                  <c:v>-0.19022600000000001</c:v>
                </c:pt>
                <c:pt idx="3974">
                  <c:v>-0.193466</c:v>
                </c:pt>
                <c:pt idx="3975">
                  <c:v>-0.19662199999999999</c:v>
                </c:pt>
                <c:pt idx="3976">
                  <c:v>-0.199687</c:v>
                </c:pt>
                <c:pt idx="3977">
                  <c:v>-0.20265900000000001</c:v>
                </c:pt>
                <c:pt idx="3978">
                  <c:v>-0.205535</c:v>
                </c:pt>
                <c:pt idx="3979">
                  <c:v>-0.20830799999999999</c:v>
                </c:pt>
                <c:pt idx="3980">
                  <c:v>-0.21096999999999999</c:v>
                </c:pt>
                <c:pt idx="3981">
                  <c:v>-0.21351999999999999</c:v>
                </c:pt>
                <c:pt idx="3982">
                  <c:v>-0.21595500000000001</c:v>
                </c:pt>
                <c:pt idx="3983">
                  <c:v>-0.218274</c:v>
                </c:pt>
                <c:pt idx="3984">
                  <c:v>-0.22047</c:v>
                </c:pt>
                <c:pt idx="3985">
                  <c:v>-0.22254299999999999</c:v>
                </c:pt>
                <c:pt idx="3986">
                  <c:v>-0.22448899999999999</c:v>
                </c:pt>
                <c:pt idx="3987">
                  <c:v>-0.226303</c:v>
                </c:pt>
                <c:pt idx="3988">
                  <c:v>-0.22797999999999999</c:v>
                </c:pt>
                <c:pt idx="3989">
                  <c:v>-0.229516</c:v>
                </c:pt>
                <c:pt idx="3990">
                  <c:v>-0.230909</c:v>
                </c:pt>
                <c:pt idx="3991">
                  <c:v>-0.23216300000000001</c:v>
                </c:pt>
                <c:pt idx="3992">
                  <c:v>-0.23327700000000001</c:v>
                </c:pt>
                <c:pt idx="3993">
                  <c:v>-0.23424800000000001</c:v>
                </c:pt>
                <c:pt idx="3994">
                  <c:v>-0.235071</c:v>
                </c:pt>
                <c:pt idx="3995">
                  <c:v>-0.23574400000000001</c:v>
                </c:pt>
                <c:pt idx="3996">
                  <c:v>-0.23626800000000001</c:v>
                </c:pt>
                <c:pt idx="3997">
                  <c:v>-0.23664299999999999</c:v>
                </c:pt>
                <c:pt idx="3998">
                  <c:v>-0.236869</c:v>
                </c:pt>
                <c:pt idx="3999">
                  <c:v>-0.23694200000000001</c:v>
                </c:pt>
                <c:pt idx="4000">
                  <c:v>-0.23685700000000001</c:v>
                </c:pt>
                <c:pt idx="4001">
                  <c:v>-0.23661599999999999</c:v>
                </c:pt>
                <c:pt idx="4002">
                  <c:v>-0.23622299999999999</c:v>
                </c:pt>
                <c:pt idx="4003">
                  <c:v>-0.235682</c:v>
                </c:pt>
                <c:pt idx="4004">
                  <c:v>-0.23499600000000001</c:v>
                </c:pt>
                <c:pt idx="4005">
                  <c:v>-0.23416200000000001</c:v>
                </c:pt>
                <c:pt idx="4006">
                  <c:v>-0.23318</c:v>
                </c:pt>
                <c:pt idx="4007">
                  <c:v>-0.23204900000000001</c:v>
                </c:pt>
                <c:pt idx="4008">
                  <c:v>-0.23077</c:v>
                </c:pt>
                <c:pt idx="4009">
                  <c:v>-0.229347</c:v>
                </c:pt>
                <c:pt idx="4010">
                  <c:v>-0.22778799999999999</c:v>
                </c:pt>
                <c:pt idx="4011">
                  <c:v>-0.226101</c:v>
                </c:pt>
                <c:pt idx="4012">
                  <c:v>-0.22429199999999999</c:v>
                </c:pt>
                <c:pt idx="4013">
                  <c:v>-0.22236500000000001</c:v>
                </c:pt>
                <c:pt idx="4014">
                  <c:v>-0.22031999999999999</c:v>
                </c:pt>
                <c:pt idx="4015">
                  <c:v>-0.21816099999999999</c:v>
                </c:pt>
                <c:pt idx="4016">
                  <c:v>-0.215892</c:v>
                </c:pt>
                <c:pt idx="4017">
                  <c:v>-0.21351899999999999</c:v>
                </c:pt>
                <c:pt idx="4018">
                  <c:v>-0.21105099999999999</c:v>
                </c:pt>
                <c:pt idx="4019">
                  <c:v>-0.20849500000000001</c:v>
                </c:pt>
                <c:pt idx="4020">
                  <c:v>-0.20585100000000001</c:v>
                </c:pt>
                <c:pt idx="4021">
                  <c:v>-0.203122</c:v>
                </c:pt>
                <c:pt idx="4022">
                  <c:v>-0.20030800000000001</c:v>
                </c:pt>
                <c:pt idx="4023">
                  <c:v>-0.197406</c:v>
                </c:pt>
                <c:pt idx="4024">
                  <c:v>-0.194415</c:v>
                </c:pt>
                <c:pt idx="4025">
                  <c:v>-0.19134000000000001</c:v>
                </c:pt>
                <c:pt idx="4026">
                  <c:v>-0.18818799999999999</c:v>
                </c:pt>
                <c:pt idx="4027">
                  <c:v>-0.18496499999999999</c:v>
                </c:pt>
                <c:pt idx="4028">
                  <c:v>-0.181673</c:v>
                </c:pt>
                <c:pt idx="4029">
                  <c:v>-0.17831900000000001</c:v>
                </c:pt>
                <c:pt idx="4030">
                  <c:v>-0.17490700000000001</c:v>
                </c:pt>
                <c:pt idx="4031">
                  <c:v>-0.17144699999999999</c:v>
                </c:pt>
                <c:pt idx="4032">
                  <c:v>-0.16794400000000001</c:v>
                </c:pt>
                <c:pt idx="4033">
                  <c:v>-0.164406</c:v>
                </c:pt>
                <c:pt idx="4034">
                  <c:v>-0.16084599999999999</c:v>
                </c:pt>
                <c:pt idx="4035">
                  <c:v>-0.157277</c:v>
                </c:pt>
                <c:pt idx="4036">
                  <c:v>-0.15370500000000001</c:v>
                </c:pt>
                <c:pt idx="4037">
                  <c:v>-0.15013399999999999</c:v>
                </c:pt>
                <c:pt idx="4038">
                  <c:v>-0.146568</c:v>
                </c:pt>
                <c:pt idx="4039">
                  <c:v>-0.143014</c:v>
                </c:pt>
                <c:pt idx="4040">
                  <c:v>-0.13948099999999999</c:v>
                </c:pt>
                <c:pt idx="4041">
                  <c:v>-0.13598299999999999</c:v>
                </c:pt>
                <c:pt idx="4042">
                  <c:v>-0.13252900000000001</c:v>
                </c:pt>
                <c:pt idx="4043">
                  <c:v>-0.12912699999999999</c:v>
                </c:pt>
                <c:pt idx="4044">
                  <c:v>-0.12578</c:v>
                </c:pt>
                <c:pt idx="4045">
                  <c:v>-0.122487</c:v>
                </c:pt>
                <c:pt idx="4046" formatCode="0.00E+00">
                  <c:v>-0.11924800000000001</c:v>
                </c:pt>
                <c:pt idx="4047" formatCode="0.00E+00">
                  <c:v>-0.116066</c:v>
                </c:pt>
                <c:pt idx="4048" formatCode="0.00E+00">
                  <c:v>-0.112942</c:v>
                </c:pt>
                <c:pt idx="4049" formatCode="0.00E+00">
                  <c:v>-0.109879</c:v>
                </c:pt>
                <c:pt idx="4050" formatCode="0.00E+00">
                  <c:v>-0.10688599999999999</c:v>
                </c:pt>
                <c:pt idx="4051" formatCode="0.00E+00">
                  <c:v>-0.10397199999999999</c:v>
                </c:pt>
                <c:pt idx="4052">
                  <c:v>-0.10113900000000001</c:v>
                </c:pt>
                <c:pt idx="4053">
                  <c:v>-9.8389099999999993E-2</c:v>
                </c:pt>
                <c:pt idx="4054">
                  <c:v>-9.5727699999999999E-2</c:v>
                </c:pt>
                <c:pt idx="4055">
                  <c:v>-9.3162900000000007E-2</c:v>
                </c:pt>
                <c:pt idx="4056">
                  <c:v>-9.0698600000000004E-2</c:v>
                </c:pt>
                <c:pt idx="4057">
                  <c:v>-8.83351E-2</c:v>
                </c:pt>
                <c:pt idx="4058">
                  <c:v>-8.6074100000000001E-2</c:v>
                </c:pt>
                <c:pt idx="4059">
                  <c:v>-8.3919400000000005E-2</c:v>
                </c:pt>
                <c:pt idx="4060">
                  <c:v>-8.1873000000000001E-2</c:v>
                </c:pt>
                <c:pt idx="4061">
                  <c:v>-7.9936499999999994E-2</c:v>
                </c:pt>
                <c:pt idx="4062">
                  <c:v>-7.8114100000000006E-2</c:v>
                </c:pt>
                <c:pt idx="4063">
                  <c:v>-7.6410900000000004E-2</c:v>
                </c:pt>
                <c:pt idx="4064">
                  <c:v>-7.48278E-2</c:v>
                </c:pt>
                <c:pt idx="4065">
                  <c:v>-7.3360999999999996E-2</c:v>
                </c:pt>
                <c:pt idx="4066">
                  <c:v>-7.2007100000000004E-2</c:v>
                </c:pt>
                <c:pt idx="4067">
                  <c:v>-7.0765999999999996E-2</c:v>
                </c:pt>
                <c:pt idx="4068">
                  <c:v>-6.9639699999999999E-2</c:v>
                </c:pt>
                <c:pt idx="4069">
                  <c:v>-6.8632299999999993E-2</c:v>
                </c:pt>
                <c:pt idx="4070">
                  <c:v>-6.7749000000000004E-2</c:v>
                </c:pt>
                <c:pt idx="4071">
                  <c:v>-6.6993800000000006E-2</c:v>
                </c:pt>
                <c:pt idx="4072">
                  <c:v>-6.6365400000000005E-2</c:v>
                </c:pt>
                <c:pt idx="4073">
                  <c:v>-6.5858299999999995E-2</c:v>
                </c:pt>
                <c:pt idx="4074">
                  <c:v>-6.5466899999999995E-2</c:v>
                </c:pt>
                <c:pt idx="4075">
                  <c:v>-6.5186599999999997E-2</c:v>
                </c:pt>
                <c:pt idx="4076">
                  <c:v>-6.5014299999999997E-2</c:v>
                </c:pt>
                <c:pt idx="4077">
                  <c:v>-6.4951200000000001E-2</c:v>
                </c:pt>
                <c:pt idx="4078">
                  <c:v>-6.5002000000000004E-2</c:v>
                </c:pt>
                <c:pt idx="4079">
                  <c:v>-6.5171999999999994E-2</c:v>
                </c:pt>
                <c:pt idx="4080">
                  <c:v>-6.5463099999999996E-2</c:v>
                </c:pt>
                <c:pt idx="4081">
                  <c:v>-6.5872600000000003E-2</c:v>
                </c:pt>
                <c:pt idx="4082">
                  <c:v>-6.6391400000000003E-2</c:v>
                </c:pt>
                <c:pt idx="4083">
                  <c:v>-6.7008100000000001E-2</c:v>
                </c:pt>
                <c:pt idx="4084">
                  <c:v>-6.7714399999999994E-2</c:v>
                </c:pt>
                <c:pt idx="4085">
                  <c:v>-6.8504700000000002E-2</c:v>
                </c:pt>
                <c:pt idx="4086">
                  <c:v>-6.9374599999999995E-2</c:v>
                </c:pt>
                <c:pt idx="4087">
                  <c:v>-7.0322399999999993E-2</c:v>
                </c:pt>
                <c:pt idx="4088">
                  <c:v>-7.1346900000000005E-2</c:v>
                </c:pt>
                <c:pt idx="4089">
                  <c:v>-7.2443499999999994E-2</c:v>
                </c:pt>
                <c:pt idx="4090">
                  <c:v>-7.3608999999999994E-2</c:v>
                </c:pt>
                <c:pt idx="4091">
                  <c:v>-7.4843099999999996E-2</c:v>
                </c:pt>
                <c:pt idx="4092">
                  <c:v>-7.6144600000000007E-2</c:v>
                </c:pt>
                <c:pt idx="4093">
                  <c:v>-7.7510599999999999E-2</c:v>
                </c:pt>
                <c:pt idx="4094">
                  <c:v>-7.8938999999999995E-2</c:v>
                </c:pt>
                <c:pt idx="4095">
                  <c:v>-8.04285E-2</c:v>
                </c:pt>
                <c:pt idx="4096">
                  <c:v>-8.1973900000000002E-2</c:v>
                </c:pt>
                <c:pt idx="4097">
                  <c:v>-8.3566100000000004E-2</c:v>
                </c:pt>
                <c:pt idx="4098">
                  <c:v>-8.5197400000000006E-2</c:v>
                </c:pt>
                <c:pt idx="4099">
                  <c:v>-8.6862099999999998E-2</c:v>
                </c:pt>
                <c:pt idx="4100">
                  <c:v>-8.8552699999999998E-2</c:v>
                </c:pt>
                <c:pt idx="4101">
                  <c:v>-9.0260099999999996E-2</c:v>
                </c:pt>
                <c:pt idx="4102">
                  <c:v>-9.1978199999999996E-2</c:v>
                </c:pt>
                <c:pt idx="4103">
                  <c:v>-9.37027E-2</c:v>
                </c:pt>
                <c:pt idx="4104">
                  <c:v>-9.54319E-2</c:v>
                </c:pt>
                <c:pt idx="4105">
                  <c:v>-9.7165899999999999E-2</c:v>
                </c:pt>
                <c:pt idx="4106">
                  <c:v>-9.8904300000000001E-2</c:v>
                </c:pt>
                <c:pt idx="4107">
                  <c:v>-0.100645</c:v>
                </c:pt>
                <c:pt idx="4108">
                  <c:v>-0.102386</c:v>
                </c:pt>
                <c:pt idx="4109">
                  <c:v>-0.10412</c:v>
                </c:pt>
                <c:pt idx="4110">
                  <c:v>-0.105841</c:v>
                </c:pt>
                <c:pt idx="4111">
                  <c:v>-0.107546</c:v>
                </c:pt>
                <c:pt idx="4112">
                  <c:v>-0.109237</c:v>
                </c:pt>
                <c:pt idx="4113">
                  <c:v>-0.110913</c:v>
                </c:pt>
                <c:pt idx="4114">
                  <c:v>-0.11257499999999999</c:v>
                </c:pt>
                <c:pt idx="4115">
                  <c:v>-0.11422300000000001</c:v>
                </c:pt>
                <c:pt idx="4116">
                  <c:v>-0.115858</c:v>
                </c:pt>
                <c:pt idx="4117">
                  <c:v>-0.11747299999999999</c:v>
                </c:pt>
                <c:pt idx="4118">
                  <c:v>-0.119057</c:v>
                </c:pt>
                <c:pt idx="4119">
                  <c:v>-0.120602</c:v>
                </c:pt>
                <c:pt idx="4120">
                  <c:v>-0.122101</c:v>
                </c:pt>
                <c:pt idx="4121">
                  <c:v>-0.12355099999999999</c:v>
                </c:pt>
                <c:pt idx="4122">
                  <c:v>-0.12495199999999999</c:v>
                </c:pt>
                <c:pt idx="4123">
                  <c:v>-0.126302</c:v>
                </c:pt>
                <c:pt idx="4124">
                  <c:v>-0.12759599999999999</c:v>
                </c:pt>
                <c:pt idx="4125">
                  <c:v>-0.12883500000000001</c:v>
                </c:pt>
                <c:pt idx="4126">
                  <c:v>-0.130021</c:v>
                </c:pt>
                <c:pt idx="4127">
                  <c:v>-0.13114700000000001</c:v>
                </c:pt>
                <c:pt idx="4128">
                  <c:v>-0.13217799999999999</c:v>
                </c:pt>
                <c:pt idx="4129">
                  <c:v>-0.133108</c:v>
                </c:pt>
                <c:pt idx="4130">
                  <c:v>-0.13397200000000001</c:v>
                </c:pt>
                <c:pt idx="4131">
                  <c:v>-0.13477700000000001</c:v>
                </c:pt>
                <c:pt idx="4132">
                  <c:v>-0.13550100000000001</c:v>
                </c:pt>
                <c:pt idx="4133">
                  <c:v>-0.13614399999999999</c:v>
                </c:pt>
                <c:pt idx="4134">
                  <c:v>-0.13671900000000001</c:v>
                </c:pt>
                <c:pt idx="4135">
                  <c:v>-0.13722699999999999</c:v>
                </c:pt>
                <c:pt idx="4136">
                  <c:v>-0.13766300000000001</c:v>
                </c:pt>
                <c:pt idx="4137">
                  <c:v>-0.138016</c:v>
                </c:pt>
                <c:pt idx="4138">
                  <c:v>-0.13827999999999999</c:v>
                </c:pt>
                <c:pt idx="4139">
                  <c:v>-0.138457</c:v>
                </c:pt>
                <c:pt idx="4140">
                  <c:v>-0.138547</c:v>
                </c:pt>
                <c:pt idx="4141">
                  <c:v>-0.13855100000000001</c:v>
                </c:pt>
                <c:pt idx="4142">
                  <c:v>-0.13846800000000001</c:v>
                </c:pt>
                <c:pt idx="4143">
                  <c:v>-0.13830100000000001</c:v>
                </c:pt>
                <c:pt idx="4144">
                  <c:v>-0.13805300000000001</c:v>
                </c:pt>
                <c:pt idx="4145">
                  <c:v>-0.13772899999999999</c:v>
                </c:pt>
                <c:pt idx="4146">
                  <c:v>-0.13733300000000001</c:v>
                </c:pt>
                <c:pt idx="4147">
                  <c:v>-0.13686499999999999</c:v>
                </c:pt>
                <c:pt idx="4148">
                  <c:v>-0.136324</c:v>
                </c:pt>
                <c:pt idx="4149">
                  <c:v>-0.13570599999999999</c:v>
                </c:pt>
                <c:pt idx="4150">
                  <c:v>-0.13501299999999999</c:v>
                </c:pt>
                <c:pt idx="4151" formatCode="0.00E+00">
                  <c:v>-0.134244</c:v>
                </c:pt>
                <c:pt idx="4152" formatCode="0.00E+00">
                  <c:v>-0.13340099999999999</c:v>
                </c:pt>
                <c:pt idx="4153" formatCode="0.00E+00">
                  <c:v>-0.13248699999999999</c:v>
                </c:pt>
                <c:pt idx="4154" formatCode="0.00E+00">
                  <c:v>-0.131499</c:v>
                </c:pt>
                <c:pt idx="4155" formatCode="0.00E+00">
                  <c:v>-0.130438</c:v>
                </c:pt>
                <c:pt idx="4156" formatCode="0.00E+00">
                  <c:v>-0.1293</c:v>
                </c:pt>
                <c:pt idx="4157" formatCode="0.00E+00">
                  <c:v>-0.128082</c:v>
                </c:pt>
                <c:pt idx="4158" formatCode="0.00E+00">
                  <c:v>-0.12678900000000001</c:v>
                </c:pt>
                <c:pt idx="4159" formatCode="0.00E+00">
                  <c:v>-0.12542200000000001</c:v>
                </c:pt>
                <c:pt idx="4160" formatCode="0.00E+00">
                  <c:v>-0.12397900000000001</c:v>
                </c:pt>
                <c:pt idx="4161" formatCode="0.00E+00">
                  <c:v>-0.12245399999999999</c:v>
                </c:pt>
                <c:pt idx="4162" formatCode="0.00E+00">
                  <c:v>-0.12085</c:v>
                </c:pt>
                <c:pt idx="4163" formatCode="0.00E+00">
                  <c:v>-0.119174</c:v>
                </c:pt>
                <c:pt idx="4164" formatCode="0.00E+00">
                  <c:v>-0.11743199999999999</c:v>
                </c:pt>
                <c:pt idx="4165" formatCode="0.00E+00">
                  <c:v>-0.11562500000000001</c:v>
                </c:pt>
                <c:pt idx="4166" formatCode="0.00E+00">
                  <c:v>-0.113755</c:v>
                </c:pt>
                <c:pt idx="4167" formatCode="0.00E+00">
                  <c:v>-0.11182400000000001</c:v>
                </c:pt>
                <c:pt idx="4168" formatCode="0.00E+00">
                  <c:v>-0.109832</c:v>
                </c:pt>
                <c:pt idx="4169" formatCode="0.00E+00">
                  <c:v>-0.10778</c:v>
                </c:pt>
                <c:pt idx="4170" formatCode="0.00E+00">
                  <c:v>-0.105671</c:v>
                </c:pt>
                <c:pt idx="4171" formatCode="0.00E+00">
                  <c:v>-0.103506</c:v>
                </c:pt>
                <c:pt idx="4172" formatCode="0.00E+00">
                  <c:v>-0.101287</c:v>
                </c:pt>
                <c:pt idx="4173" formatCode="0.00E+00">
                  <c:v>-9.9015099999999995E-2</c:v>
                </c:pt>
                <c:pt idx="4174" formatCode="0.00E+00">
                  <c:v>-9.66915E-2</c:v>
                </c:pt>
                <c:pt idx="4175" formatCode="0.00E+00">
                  <c:v>-9.4314599999999998E-2</c:v>
                </c:pt>
                <c:pt idx="4176" formatCode="0.00E+00">
                  <c:v>-9.1884400000000005E-2</c:v>
                </c:pt>
                <c:pt idx="4177" formatCode="0.00E+00">
                  <c:v>-8.9403200000000002E-2</c:v>
                </c:pt>
                <c:pt idx="4178" formatCode="0.00E+00">
                  <c:v>-8.6873000000000006E-2</c:v>
                </c:pt>
                <c:pt idx="4179" formatCode="0.00E+00">
                  <c:v>-8.4294499999999994E-2</c:v>
                </c:pt>
                <c:pt idx="4180" formatCode="0.00E+00">
                  <c:v>-8.1670599999999996E-2</c:v>
                </c:pt>
                <c:pt idx="4181" formatCode="0.00E+00">
                  <c:v>-7.9008400000000006E-2</c:v>
                </c:pt>
                <c:pt idx="4182" formatCode="0.00E+00">
                  <c:v>-7.6315300000000003E-2</c:v>
                </c:pt>
                <c:pt idx="4183" formatCode="0.00E+00">
                  <c:v>-7.3593800000000001E-2</c:v>
                </c:pt>
                <c:pt idx="4184" formatCode="0.00E+00">
                  <c:v>-7.0843900000000001E-2</c:v>
                </c:pt>
                <c:pt idx="4185" formatCode="0.00E+00">
                  <c:v>-6.8066500000000002E-2</c:v>
                </c:pt>
                <c:pt idx="4186" formatCode="0.00E+00">
                  <c:v>-6.5262500000000001E-2</c:v>
                </c:pt>
                <c:pt idx="4187">
                  <c:v>-6.2432300000000003E-2</c:v>
                </c:pt>
                <c:pt idx="4188">
                  <c:v>-5.9576499999999998E-2</c:v>
                </c:pt>
                <c:pt idx="4189">
                  <c:v>-5.6696799999999999E-2</c:v>
                </c:pt>
                <c:pt idx="4190">
                  <c:v>-5.3796999999999998E-2</c:v>
                </c:pt>
                <c:pt idx="4191">
                  <c:v>-5.0883699999999997E-2</c:v>
                </c:pt>
                <c:pt idx="4192">
                  <c:v>-4.79645E-2</c:v>
                </c:pt>
                <c:pt idx="4193">
                  <c:v>-4.5045399999999999E-2</c:v>
                </c:pt>
                <c:pt idx="4194">
                  <c:v>-4.21295E-2</c:v>
                </c:pt>
                <c:pt idx="4195">
                  <c:v>-3.9218500000000003E-2</c:v>
                </c:pt>
                <c:pt idx="4196">
                  <c:v>-3.6314399999999997E-2</c:v>
                </c:pt>
                <c:pt idx="4197">
                  <c:v>-3.3419200000000003E-2</c:v>
                </c:pt>
                <c:pt idx="4198">
                  <c:v>-3.0536799999999999E-2</c:v>
                </c:pt>
                <c:pt idx="4199">
                  <c:v>-2.7673400000000001E-2</c:v>
                </c:pt>
                <c:pt idx="4200">
                  <c:v>-2.4835699999999999E-2</c:v>
                </c:pt>
                <c:pt idx="4201">
                  <c:v>-2.20278E-2</c:v>
                </c:pt>
                <c:pt idx="4202">
                  <c:v>-1.92482E-2</c:v>
                </c:pt>
                <c:pt idx="4203">
                  <c:v>-1.64926E-2</c:v>
                </c:pt>
                <c:pt idx="4204">
                  <c:v>-1.37596E-2</c:v>
                </c:pt>
                <c:pt idx="4205" formatCode="0.00E+00">
                  <c:v>-1.1053800000000001E-2</c:v>
                </c:pt>
                <c:pt idx="4206" formatCode="0.00E+00">
                  <c:v>-8.3831800000000005E-3</c:v>
                </c:pt>
                <c:pt idx="4207" formatCode="0.00E+00">
                  <c:v>-5.7536899999999997E-3</c:v>
                </c:pt>
                <c:pt idx="4208" formatCode="0.00E+00">
                  <c:v>-3.16629E-3</c:v>
                </c:pt>
                <c:pt idx="4209" formatCode="0.00E+00">
                  <c:v>-6.2087399999999999E-4</c:v>
                </c:pt>
                <c:pt idx="4210" formatCode="0.00E+00">
                  <c:v>1.8775E-3</c:v>
                </c:pt>
                <c:pt idx="4211" formatCode="0.00E+00">
                  <c:v>4.3216799999999996E-3</c:v>
                </c:pt>
                <c:pt idx="4212" formatCode="0.00E+00">
                  <c:v>6.7078399999999996E-3</c:v>
                </c:pt>
                <c:pt idx="4213" formatCode="0.00E+00">
                  <c:v>9.0336700000000006E-3</c:v>
                </c:pt>
                <c:pt idx="4214" formatCode="0.00E+00">
                  <c:v>1.12946E-2</c:v>
                </c:pt>
                <c:pt idx="4215" formatCode="0.00E+00">
                  <c:v>1.34827E-2</c:v>
                </c:pt>
                <c:pt idx="4216" formatCode="0.00E+00">
                  <c:v>1.559E-2</c:v>
                </c:pt>
                <c:pt idx="4217" formatCode="0.00E+00">
                  <c:v>1.76131E-2</c:v>
                </c:pt>
                <c:pt idx="4218" formatCode="0.00E+00">
                  <c:v>1.95544E-2</c:v>
                </c:pt>
                <c:pt idx="4219" formatCode="0.00E+00">
                  <c:v>2.1415300000000002E-2</c:v>
                </c:pt>
                <c:pt idx="4220" formatCode="0.00E+00">
                  <c:v>2.3193600000000002E-2</c:v>
                </c:pt>
                <c:pt idx="4221">
                  <c:v>2.4887599999999999E-2</c:v>
                </c:pt>
                <c:pt idx="4222">
                  <c:v>2.64946E-2</c:v>
                </c:pt>
                <c:pt idx="4223">
                  <c:v>2.8009800000000001E-2</c:v>
                </c:pt>
                <c:pt idx="4224">
                  <c:v>2.9432E-2</c:v>
                </c:pt>
                <c:pt idx="4225">
                  <c:v>3.0763499999999999E-2</c:v>
                </c:pt>
                <c:pt idx="4226">
                  <c:v>3.2003700000000003E-2</c:v>
                </c:pt>
                <c:pt idx="4227">
                  <c:v>3.3154200000000002E-2</c:v>
                </c:pt>
                <c:pt idx="4228">
                  <c:v>3.4232699999999998E-2</c:v>
                </c:pt>
                <c:pt idx="4229">
                  <c:v>3.5247800000000003E-2</c:v>
                </c:pt>
                <c:pt idx="4230">
                  <c:v>3.61765E-2</c:v>
                </c:pt>
                <c:pt idx="4231">
                  <c:v>3.7004599999999999E-2</c:v>
                </c:pt>
                <c:pt idx="4232">
                  <c:v>3.77404E-2</c:v>
                </c:pt>
                <c:pt idx="4233">
                  <c:v>3.8385299999999997E-2</c:v>
                </c:pt>
                <c:pt idx="4234">
                  <c:v>3.8935299999999999E-2</c:v>
                </c:pt>
                <c:pt idx="4235">
                  <c:v>3.9389399999999998E-2</c:v>
                </c:pt>
                <c:pt idx="4236">
                  <c:v>3.9746499999999997E-2</c:v>
                </c:pt>
                <c:pt idx="4237">
                  <c:v>4.0008599999999998E-2</c:v>
                </c:pt>
                <c:pt idx="4238">
                  <c:v>4.01812E-2</c:v>
                </c:pt>
                <c:pt idx="4239">
                  <c:v>4.0268900000000003E-2</c:v>
                </c:pt>
                <c:pt idx="4240">
                  <c:v>4.0273499999999997E-2</c:v>
                </c:pt>
                <c:pt idx="4241">
                  <c:v>4.0196500000000003E-2</c:v>
                </c:pt>
                <c:pt idx="4242">
                  <c:v>4.0038499999999998E-2</c:v>
                </c:pt>
                <c:pt idx="4243">
                  <c:v>3.97968E-2</c:v>
                </c:pt>
                <c:pt idx="4244">
                  <c:v>3.9468900000000001E-2</c:v>
                </c:pt>
                <c:pt idx="4245">
                  <c:v>3.9057000000000001E-2</c:v>
                </c:pt>
                <c:pt idx="4246">
                  <c:v>3.8566099999999999E-2</c:v>
                </c:pt>
                <c:pt idx="4247">
                  <c:v>3.7998200000000003E-2</c:v>
                </c:pt>
                <c:pt idx="4248">
                  <c:v>3.7352099999999999E-2</c:v>
                </c:pt>
                <c:pt idx="4249">
                  <c:v>3.6628399999999998E-2</c:v>
                </c:pt>
                <c:pt idx="4250">
                  <c:v>3.5829399999999997E-2</c:v>
                </c:pt>
                <c:pt idx="4251">
                  <c:v>3.4955100000000003E-2</c:v>
                </c:pt>
                <c:pt idx="4252">
                  <c:v>3.4004199999999998E-2</c:v>
                </c:pt>
                <c:pt idx="4253">
                  <c:v>3.2978300000000002E-2</c:v>
                </c:pt>
                <c:pt idx="4254">
                  <c:v>3.1883000000000002E-2</c:v>
                </c:pt>
                <c:pt idx="4255">
                  <c:v>3.0724000000000001E-2</c:v>
                </c:pt>
                <c:pt idx="4256">
                  <c:v>2.9503499999999998E-2</c:v>
                </c:pt>
                <c:pt idx="4257">
                  <c:v>2.82226E-2</c:v>
                </c:pt>
                <c:pt idx="4258">
                  <c:v>2.68819E-2</c:v>
                </c:pt>
                <c:pt idx="4259">
                  <c:v>2.5478299999999999E-2</c:v>
                </c:pt>
                <c:pt idx="4260">
                  <c:v>2.40054E-2</c:v>
                </c:pt>
                <c:pt idx="4261">
                  <c:v>2.2459900000000001E-2</c:v>
                </c:pt>
                <c:pt idx="4262">
                  <c:v>2.0846799999999999E-2</c:v>
                </c:pt>
                <c:pt idx="4263">
                  <c:v>1.9175600000000001E-2</c:v>
                </c:pt>
                <c:pt idx="4264">
                  <c:v>1.7451299999999999E-2</c:v>
                </c:pt>
                <c:pt idx="4265">
                  <c:v>1.5686499999999999E-2</c:v>
                </c:pt>
                <c:pt idx="4266">
                  <c:v>1.3901999999999999E-2</c:v>
                </c:pt>
                <c:pt idx="4267">
                  <c:v>1.2093E-2</c:v>
                </c:pt>
                <c:pt idx="4268">
                  <c:v>1.0239699999999999E-2</c:v>
                </c:pt>
                <c:pt idx="4269" formatCode="0.00E+00">
                  <c:v>8.3470000000000003E-3</c:v>
                </c:pt>
                <c:pt idx="4270" formatCode="0.00E+00">
                  <c:v>6.4271500000000004E-3</c:v>
                </c:pt>
                <c:pt idx="4271" formatCode="0.00E+00">
                  <c:v>4.4784600000000001E-3</c:v>
                </c:pt>
                <c:pt idx="4272" formatCode="0.00E+00">
                  <c:v>2.4978299999999999E-3</c:v>
                </c:pt>
                <c:pt idx="4273" formatCode="0.00E+00">
                  <c:v>4.8704400000000001E-4</c:v>
                </c:pt>
                <c:pt idx="4274" formatCode="0.00E+00">
                  <c:v>-1.5494199999999999E-3</c:v>
                </c:pt>
                <c:pt idx="4275" formatCode="0.00E+00">
                  <c:v>-3.60802E-3</c:v>
                </c:pt>
                <c:pt idx="4276" formatCode="0.00E+00">
                  <c:v>-5.6877200000000003E-3</c:v>
                </c:pt>
                <c:pt idx="4277" formatCode="0.00E+00">
                  <c:v>-7.7874099999999998E-3</c:v>
                </c:pt>
                <c:pt idx="4278" formatCode="0.00E+00">
                  <c:v>-9.90539E-3</c:v>
                </c:pt>
                <c:pt idx="4279">
                  <c:v>-1.20416E-2</c:v>
                </c:pt>
                <c:pt idx="4280">
                  <c:v>-1.4196800000000001E-2</c:v>
                </c:pt>
                <c:pt idx="4281">
                  <c:v>-1.6369700000000001E-2</c:v>
                </c:pt>
                <c:pt idx="4282">
                  <c:v>-1.8557199999999999E-2</c:v>
                </c:pt>
                <c:pt idx="4283">
                  <c:v>-2.07572E-2</c:v>
                </c:pt>
                <c:pt idx="4284">
                  <c:v>-2.2970600000000001E-2</c:v>
                </c:pt>
                <c:pt idx="4285">
                  <c:v>-2.5198999999999999E-2</c:v>
                </c:pt>
                <c:pt idx="4286">
                  <c:v>-2.7442600000000001E-2</c:v>
                </c:pt>
                <c:pt idx="4287">
                  <c:v>-2.9699799999999998E-2</c:v>
                </c:pt>
                <c:pt idx="4288">
                  <c:v>-3.1968999999999997E-2</c:v>
                </c:pt>
                <c:pt idx="4289">
                  <c:v>-3.4250200000000001E-2</c:v>
                </c:pt>
                <c:pt idx="4290">
                  <c:v>-3.6542400000000003E-2</c:v>
                </c:pt>
                <c:pt idx="4291">
                  <c:v>-3.8841599999999997E-2</c:v>
                </c:pt>
                <c:pt idx="4292">
                  <c:v>-4.1144199999999999E-2</c:v>
                </c:pt>
                <c:pt idx="4293">
                  <c:v>-4.3451099999999999E-2</c:v>
                </c:pt>
                <c:pt idx="4294">
                  <c:v>-4.5762999999999998E-2</c:v>
                </c:pt>
                <c:pt idx="4295">
                  <c:v>-4.8077799999999997E-2</c:v>
                </c:pt>
                <c:pt idx="4296">
                  <c:v>-5.03959E-2</c:v>
                </c:pt>
                <c:pt idx="4297">
                  <c:v>-5.2720999999999997E-2</c:v>
                </c:pt>
                <c:pt idx="4298">
                  <c:v>-5.5055300000000001E-2</c:v>
                </c:pt>
                <c:pt idx="4299">
                  <c:v>-5.7397499999999997E-2</c:v>
                </c:pt>
                <c:pt idx="4300">
                  <c:v>-5.9743600000000001E-2</c:v>
                </c:pt>
                <c:pt idx="4301">
                  <c:v>-6.2090899999999997E-2</c:v>
                </c:pt>
                <c:pt idx="4302">
                  <c:v>-6.4436300000000002E-2</c:v>
                </c:pt>
                <c:pt idx="4303">
                  <c:v>-6.6776799999999997E-2</c:v>
                </c:pt>
                <c:pt idx="4304">
                  <c:v>-6.9111199999999998E-2</c:v>
                </c:pt>
                <c:pt idx="4305">
                  <c:v>-7.1441699999999997E-2</c:v>
                </c:pt>
                <c:pt idx="4306">
                  <c:v>-7.3770100000000005E-2</c:v>
                </c:pt>
                <c:pt idx="4307">
                  <c:v>-7.6095200000000002E-2</c:v>
                </c:pt>
                <c:pt idx="4308">
                  <c:v>-7.8411900000000007E-2</c:v>
                </c:pt>
                <c:pt idx="4309">
                  <c:v>-8.0714999999999995E-2</c:v>
                </c:pt>
                <c:pt idx="4310">
                  <c:v>-8.3002900000000004E-2</c:v>
                </c:pt>
                <c:pt idx="4311">
                  <c:v>-8.5274600000000006E-2</c:v>
                </c:pt>
                <c:pt idx="4312">
                  <c:v>-8.7528099999999998E-2</c:v>
                </c:pt>
                <c:pt idx="4313">
                  <c:v>-8.9761199999999999E-2</c:v>
                </c:pt>
                <c:pt idx="4314">
                  <c:v>-9.1972300000000007E-2</c:v>
                </c:pt>
                <c:pt idx="4315">
                  <c:v>-9.4160400000000005E-2</c:v>
                </c:pt>
                <c:pt idx="4316">
                  <c:v>-9.6325300000000003E-2</c:v>
                </c:pt>
                <c:pt idx="4317">
                  <c:v>-9.8467700000000005E-2</c:v>
                </c:pt>
                <c:pt idx="4318">
                  <c:v>-0.10058599999999999</c:v>
                </c:pt>
                <c:pt idx="4319">
                  <c:v>-0.10267900000000001</c:v>
                </c:pt>
                <c:pt idx="4320">
                  <c:v>-0.10474600000000001</c:v>
                </c:pt>
                <c:pt idx="4321">
                  <c:v>-0.10679</c:v>
                </c:pt>
                <c:pt idx="4322">
                  <c:v>-0.108807</c:v>
                </c:pt>
                <c:pt idx="4323">
                  <c:v>-0.11079799999999999</c:v>
                </c:pt>
                <c:pt idx="4324">
                  <c:v>-0.112763</c:v>
                </c:pt>
                <c:pt idx="4325">
                  <c:v>-0.114703</c:v>
                </c:pt>
                <c:pt idx="4326">
                  <c:v>-0.116617</c:v>
                </c:pt>
                <c:pt idx="4327">
                  <c:v>-0.118505</c:v>
                </c:pt>
                <c:pt idx="4328">
                  <c:v>-0.120366</c:v>
                </c:pt>
                <c:pt idx="4329">
                  <c:v>-0.1222</c:v>
                </c:pt>
                <c:pt idx="4330">
                  <c:v>-0.12400700000000001</c:v>
                </c:pt>
                <c:pt idx="4331">
                  <c:v>-0.12578400000000001</c:v>
                </c:pt>
                <c:pt idx="4332">
                  <c:v>-0.127529</c:v>
                </c:pt>
                <c:pt idx="4333">
                  <c:v>-0.12923599999999999</c:v>
                </c:pt>
                <c:pt idx="4334">
                  <c:v>-0.13090599999999999</c:v>
                </c:pt>
                <c:pt idx="4335">
                  <c:v>-0.13253999999999999</c:v>
                </c:pt>
                <c:pt idx="4336">
                  <c:v>-0.13413800000000001</c:v>
                </c:pt>
                <c:pt idx="4337">
                  <c:v>-0.13569300000000001</c:v>
                </c:pt>
                <c:pt idx="4338" formatCode="0.00E+00">
                  <c:v>-0.13719999999999999</c:v>
                </c:pt>
                <c:pt idx="4339" formatCode="0.00E+00">
                  <c:v>-0.138656</c:v>
                </c:pt>
                <c:pt idx="4340" formatCode="0.00E+00">
                  <c:v>-0.14005799999999999</c:v>
                </c:pt>
                <c:pt idx="4341" formatCode="0.00E+00">
                  <c:v>-0.141403</c:v>
                </c:pt>
                <c:pt idx="4342" formatCode="0.00E+00">
                  <c:v>-0.14269100000000001</c:v>
                </c:pt>
                <c:pt idx="4343">
                  <c:v>-0.143923</c:v>
                </c:pt>
                <c:pt idx="4344">
                  <c:v>-0.145098</c:v>
                </c:pt>
                <c:pt idx="4345">
                  <c:v>-0.14621700000000001</c:v>
                </c:pt>
                <c:pt idx="4346">
                  <c:v>-0.14727399999999999</c:v>
                </c:pt>
                <c:pt idx="4347">
                  <c:v>-0.148262</c:v>
                </c:pt>
                <c:pt idx="4348">
                  <c:v>-0.14917800000000001</c:v>
                </c:pt>
                <c:pt idx="4349">
                  <c:v>-0.15001900000000001</c:v>
                </c:pt>
                <c:pt idx="4350">
                  <c:v>-0.150784</c:v>
                </c:pt>
                <c:pt idx="4351">
                  <c:v>-0.15146699999999999</c:v>
                </c:pt>
                <c:pt idx="4352">
                  <c:v>-0.15206500000000001</c:v>
                </c:pt>
                <c:pt idx="4353">
                  <c:v>-0.15257599999999999</c:v>
                </c:pt>
                <c:pt idx="4354">
                  <c:v>-0.153002</c:v>
                </c:pt>
                <c:pt idx="4355">
                  <c:v>-0.15334200000000001</c:v>
                </c:pt>
                <c:pt idx="4356">
                  <c:v>-0.15359200000000001</c:v>
                </c:pt>
                <c:pt idx="4357">
                  <c:v>-0.153749</c:v>
                </c:pt>
                <c:pt idx="4358">
                  <c:v>-0.15381400000000001</c:v>
                </c:pt>
                <c:pt idx="4359">
                  <c:v>-0.153782</c:v>
                </c:pt>
                <c:pt idx="4360">
                  <c:v>-0.15364900000000001</c:v>
                </c:pt>
                <c:pt idx="4361">
                  <c:v>-0.153415</c:v>
                </c:pt>
                <c:pt idx="4362">
                  <c:v>-0.15307999999999999</c:v>
                </c:pt>
                <c:pt idx="4363">
                  <c:v>-0.152645</c:v>
                </c:pt>
                <c:pt idx="4364">
                  <c:v>-0.15210699999999999</c:v>
                </c:pt>
                <c:pt idx="4365">
                  <c:v>-0.15146299999999999</c:v>
                </c:pt>
                <c:pt idx="4366">
                  <c:v>-0.15071100000000001</c:v>
                </c:pt>
                <c:pt idx="4367">
                  <c:v>-0.14984800000000001</c:v>
                </c:pt>
                <c:pt idx="4368">
                  <c:v>-0.14887</c:v>
                </c:pt>
                <c:pt idx="4369">
                  <c:v>-0.14777699999999999</c:v>
                </c:pt>
                <c:pt idx="4370">
                  <c:v>-0.146565</c:v>
                </c:pt>
                <c:pt idx="4371">
                  <c:v>-0.145235</c:v>
                </c:pt>
                <c:pt idx="4372">
                  <c:v>-0.143786</c:v>
                </c:pt>
                <c:pt idx="4373">
                  <c:v>-0.14221900000000001</c:v>
                </c:pt>
                <c:pt idx="4374">
                  <c:v>-0.14053199999999999</c:v>
                </c:pt>
                <c:pt idx="4375">
                  <c:v>-0.13872399999999999</c:v>
                </c:pt>
                <c:pt idx="4376">
                  <c:v>-0.136796</c:v>
                </c:pt>
                <c:pt idx="4377">
                  <c:v>-0.13474700000000001</c:v>
                </c:pt>
                <c:pt idx="4378">
                  <c:v>-0.132578</c:v>
                </c:pt>
                <c:pt idx="4379">
                  <c:v>-0.13028699999999999</c:v>
                </c:pt>
                <c:pt idx="4380">
                  <c:v>-0.12787799999999999</c:v>
                </c:pt>
                <c:pt idx="4381">
                  <c:v>-0.12534899999999999</c:v>
                </c:pt>
                <c:pt idx="4382">
                  <c:v>-0.12270200000000001</c:v>
                </c:pt>
                <c:pt idx="4383">
                  <c:v>-0.119935</c:v>
                </c:pt>
                <c:pt idx="4384">
                  <c:v>-0.117046</c:v>
                </c:pt>
                <c:pt idx="4385">
                  <c:v>-0.114034</c:v>
                </c:pt>
                <c:pt idx="4386">
                  <c:v>-0.110898</c:v>
                </c:pt>
                <c:pt idx="4387">
                  <c:v>-0.107642</c:v>
                </c:pt>
                <c:pt idx="4388">
                  <c:v>-0.104264</c:v>
                </c:pt>
                <c:pt idx="4389">
                  <c:v>-0.10076400000000001</c:v>
                </c:pt>
                <c:pt idx="4390">
                  <c:v>-9.7139699999999995E-2</c:v>
                </c:pt>
                <c:pt idx="4391">
                  <c:v>-9.3395099999999995E-2</c:v>
                </c:pt>
                <c:pt idx="4392">
                  <c:v>-8.9535199999999995E-2</c:v>
                </c:pt>
                <c:pt idx="4393">
                  <c:v>-8.5564000000000001E-2</c:v>
                </c:pt>
                <c:pt idx="4394">
                  <c:v>-8.1483100000000003E-2</c:v>
                </c:pt>
                <c:pt idx="4395">
                  <c:v>-7.7293299999999995E-2</c:v>
                </c:pt>
                <c:pt idx="4396">
                  <c:v>-7.2996099999999994E-2</c:v>
                </c:pt>
                <c:pt idx="4397">
                  <c:v>-6.8595299999999998E-2</c:v>
                </c:pt>
                <c:pt idx="4398">
                  <c:v>-6.4094899999999996E-2</c:v>
                </c:pt>
                <c:pt idx="4399">
                  <c:v>-5.9497099999999997E-2</c:v>
                </c:pt>
                <c:pt idx="4400">
                  <c:v>-5.4803900000000003E-2</c:v>
                </c:pt>
                <c:pt idx="4401">
                  <c:v>-5.0018300000000002E-2</c:v>
                </c:pt>
                <c:pt idx="4402">
                  <c:v>-4.5144499999999997E-2</c:v>
                </c:pt>
                <c:pt idx="4403">
                  <c:v>-4.0187E-2</c:v>
                </c:pt>
                <c:pt idx="4404">
                  <c:v>-3.5149699999999999E-2</c:v>
                </c:pt>
                <c:pt idx="4405">
                  <c:v>-3.00349E-2</c:v>
                </c:pt>
                <c:pt idx="4406">
                  <c:v>-2.48454E-2</c:v>
                </c:pt>
                <c:pt idx="4407">
                  <c:v>-1.9587299999999998E-2</c:v>
                </c:pt>
                <c:pt idx="4408">
                  <c:v>-1.42656E-2</c:v>
                </c:pt>
                <c:pt idx="4409" formatCode="0.00E+00">
                  <c:v>-8.8698100000000005E-3</c:v>
                </c:pt>
                <c:pt idx="4410" formatCode="0.00E+00">
                  <c:v>-3.38901E-3</c:v>
                </c:pt>
                <c:pt idx="4411" formatCode="0.00E+00">
                  <c:v>2.1573299999999998E-3</c:v>
                </c:pt>
                <c:pt idx="4412" formatCode="0.00E+00">
                  <c:v>7.7495400000000001E-3</c:v>
                </c:pt>
                <c:pt idx="4413">
                  <c:v>1.3392299999999999E-2</c:v>
                </c:pt>
                <c:pt idx="4414">
                  <c:v>1.9085000000000001E-2</c:v>
                </c:pt>
                <c:pt idx="4415">
                  <c:v>2.4817200000000001E-2</c:v>
                </c:pt>
                <c:pt idx="4416">
                  <c:v>3.0581799999999999E-2</c:v>
                </c:pt>
                <c:pt idx="4417">
                  <c:v>3.6373299999999997E-2</c:v>
                </c:pt>
                <c:pt idx="4418">
                  <c:v>4.21874E-2</c:v>
                </c:pt>
                <c:pt idx="4419">
                  <c:v>4.8021500000000002E-2</c:v>
                </c:pt>
                <c:pt idx="4420">
                  <c:v>5.3872499999999997E-2</c:v>
                </c:pt>
                <c:pt idx="4421">
                  <c:v>5.97349E-2</c:v>
                </c:pt>
                <c:pt idx="4422">
                  <c:v>6.56027E-2</c:v>
                </c:pt>
                <c:pt idx="4423">
                  <c:v>7.1470099999999995E-2</c:v>
                </c:pt>
                <c:pt idx="4424">
                  <c:v>7.7329999999999996E-2</c:v>
                </c:pt>
                <c:pt idx="4425">
                  <c:v>8.3174600000000001E-2</c:v>
                </c:pt>
                <c:pt idx="4426">
                  <c:v>8.8996699999999998E-2</c:v>
                </c:pt>
                <c:pt idx="4427" formatCode="0.00E+00">
                  <c:v>9.4790700000000006E-2</c:v>
                </c:pt>
                <c:pt idx="4428" formatCode="0.00E+00">
                  <c:v>0.100549</c:v>
                </c:pt>
                <c:pt idx="4429" formatCode="0.00E+00">
                  <c:v>0.106264</c:v>
                </c:pt>
                <c:pt idx="4430" formatCode="0.00E+00">
                  <c:v>0.111927</c:v>
                </c:pt>
                <c:pt idx="4431" formatCode="0.00E+00">
                  <c:v>0.117531</c:v>
                </c:pt>
                <c:pt idx="4432" formatCode="0.00E+00">
                  <c:v>0.12307</c:v>
                </c:pt>
                <c:pt idx="4433" formatCode="0.00E+00">
                  <c:v>0.12853800000000001</c:v>
                </c:pt>
                <c:pt idx="4434">
                  <c:v>0.13392799999999999</c:v>
                </c:pt>
                <c:pt idx="4435">
                  <c:v>0.139233</c:v>
                </c:pt>
                <c:pt idx="4436">
                  <c:v>0.14445</c:v>
                </c:pt>
                <c:pt idx="4437">
                  <c:v>0.14957500000000001</c:v>
                </c:pt>
                <c:pt idx="4438">
                  <c:v>0.15460399999999999</c:v>
                </c:pt>
                <c:pt idx="4439">
                  <c:v>0.15953100000000001</c:v>
                </c:pt>
                <c:pt idx="4440">
                  <c:v>0.164349</c:v>
                </c:pt>
                <c:pt idx="4441">
                  <c:v>0.16905200000000001</c:v>
                </c:pt>
                <c:pt idx="4442">
                  <c:v>0.17363700000000001</c:v>
                </c:pt>
                <c:pt idx="4443">
                  <c:v>0.17809900000000001</c:v>
                </c:pt>
                <c:pt idx="4444">
                  <c:v>0.18243300000000001</c:v>
                </c:pt>
                <c:pt idx="4445">
                  <c:v>0.18662799999999999</c:v>
                </c:pt>
                <c:pt idx="4446">
                  <c:v>0.19068499999999999</c:v>
                </c:pt>
                <c:pt idx="4447">
                  <c:v>0.19462399999999999</c:v>
                </c:pt>
                <c:pt idx="4448">
                  <c:v>0.19844500000000001</c:v>
                </c:pt>
                <c:pt idx="4449">
                  <c:v>0.20211799999999999</c:v>
                </c:pt>
                <c:pt idx="4450">
                  <c:v>0.20563500000000001</c:v>
                </c:pt>
                <c:pt idx="4451">
                  <c:v>0.209006</c:v>
                </c:pt>
                <c:pt idx="4452">
                  <c:v>0.212227</c:v>
                </c:pt>
                <c:pt idx="4453">
                  <c:v>0.21528700000000001</c:v>
                </c:pt>
                <c:pt idx="4454">
                  <c:v>0.21818199999999999</c:v>
                </c:pt>
                <c:pt idx="4455">
                  <c:v>0.22091</c:v>
                </c:pt>
                <c:pt idx="4456">
                  <c:v>0.223468</c:v>
                </c:pt>
                <c:pt idx="4457">
                  <c:v>0.225857</c:v>
                </c:pt>
                <c:pt idx="4458">
                  <c:v>0.228073</c:v>
                </c:pt>
                <c:pt idx="4459">
                  <c:v>0.23011699999999999</c:v>
                </c:pt>
                <c:pt idx="4460">
                  <c:v>0.231985</c:v>
                </c:pt>
                <c:pt idx="4461">
                  <c:v>0.23367599999999999</c:v>
                </c:pt>
                <c:pt idx="4462">
                  <c:v>0.23518500000000001</c:v>
                </c:pt>
                <c:pt idx="4463">
                  <c:v>0.236507</c:v>
                </c:pt>
                <c:pt idx="4464">
                  <c:v>0.23763799999999999</c:v>
                </c:pt>
                <c:pt idx="4465">
                  <c:v>0.23857300000000001</c:v>
                </c:pt>
                <c:pt idx="4466">
                  <c:v>0.239312</c:v>
                </c:pt>
                <c:pt idx="4467">
                  <c:v>0.23985300000000001</c:v>
                </c:pt>
                <c:pt idx="4468">
                  <c:v>0.24019699999999999</c:v>
                </c:pt>
                <c:pt idx="4469">
                  <c:v>0.240346</c:v>
                </c:pt>
                <c:pt idx="4470">
                  <c:v>0.24030199999999999</c:v>
                </c:pt>
                <c:pt idx="4471">
                  <c:v>0.240062</c:v>
                </c:pt>
                <c:pt idx="4472">
                  <c:v>0.23963000000000001</c:v>
                </c:pt>
                <c:pt idx="4473">
                  <c:v>0.23900399999999999</c:v>
                </c:pt>
                <c:pt idx="4474">
                  <c:v>0.23818800000000001</c:v>
                </c:pt>
                <c:pt idx="4475">
                  <c:v>0.237183</c:v>
                </c:pt>
                <c:pt idx="4476">
                  <c:v>0.23599600000000001</c:v>
                </c:pt>
                <c:pt idx="4477">
                  <c:v>0.23463200000000001</c:v>
                </c:pt>
                <c:pt idx="4478">
                  <c:v>0.23308999999999999</c:v>
                </c:pt>
                <c:pt idx="4479">
                  <c:v>0.231373</c:v>
                </c:pt>
                <c:pt idx="4480">
                  <c:v>0.22948299999999999</c:v>
                </c:pt>
                <c:pt idx="4481">
                  <c:v>0.22742000000000001</c:v>
                </c:pt>
                <c:pt idx="4482">
                  <c:v>0.225184</c:v>
                </c:pt>
                <c:pt idx="4483">
                  <c:v>0.222778</c:v>
                </c:pt>
                <c:pt idx="4484">
                  <c:v>0.22020600000000001</c:v>
                </c:pt>
                <c:pt idx="4485">
                  <c:v>0.217473</c:v>
                </c:pt>
                <c:pt idx="4486">
                  <c:v>0.21458099999999999</c:v>
                </c:pt>
                <c:pt idx="4487">
                  <c:v>0.21152899999999999</c:v>
                </c:pt>
                <c:pt idx="4488">
                  <c:v>0.20832100000000001</c:v>
                </c:pt>
                <c:pt idx="4489">
                  <c:v>0.204959</c:v>
                </c:pt>
                <c:pt idx="4490">
                  <c:v>0.20144599999999999</c:v>
                </c:pt>
                <c:pt idx="4491">
                  <c:v>0.19778999999999999</c:v>
                </c:pt>
                <c:pt idx="4492">
                  <c:v>0.193993</c:v>
                </c:pt>
                <c:pt idx="4493">
                  <c:v>0.19006100000000001</c:v>
                </c:pt>
                <c:pt idx="4494">
                  <c:v>0.185999</c:v>
                </c:pt>
                <c:pt idx="4495">
                  <c:v>0.18181</c:v>
                </c:pt>
                <c:pt idx="4496">
                  <c:v>0.17749899999999999</c:v>
                </c:pt>
                <c:pt idx="4497">
                  <c:v>0.17307400000000001</c:v>
                </c:pt>
                <c:pt idx="4498">
                  <c:v>0.16853699999999999</c:v>
                </c:pt>
                <c:pt idx="4499">
                  <c:v>0.16389500000000001</c:v>
                </c:pt>
                <c:pt idx="4500">
                  <c:v>0.15915000000000001</c:v>
                </c:pt>
                <c:pt idx="4501">
                  <c:v>0.154307</c:v>
                </c:pt>
                <c:pt idx="4502">
                  <c:v>0.149372</c:v>
                </c:pt>
                <c:pt idx="4503">
                  <c:v>0.14435000000000001</c:v>
                </c:pt>
                <c:pt idx="4504">
                  <c:v>0.13925000000000001</c:v>
                </c:pt>
                <c:pt idx="4505">
                  <c:v>0.134076</c:v>
                </c:pt>
                <c:pt idx="4506">
                  <c:v>0.128833</c:v>
                </c:pt>
                <c:pt idx="4507">
                  <c:v>0.123527</c:v>
                </c:pt>
                <c:pt idx="4508">
                  <c:v>0.118161</c:v>
                </c:pt>
                <c:pt idx="4509">
                  <c:v>0.11274099999999999</c:v>
                </c:pt>
                <c:pt idx="4510">
                  <c:v>0.10727100000000001</c:v>
                </c:pt>
                <c:pt idx="4511">
                  <c:v>0.101756</c:v>
                </c:pt>
                <c:pt idx="4512">
                  <c:v>9.6202099999999999E-2</c:v>
                </c:pt>
                <c:pt idx="4513">
                  <c:v>9.0617199999999995E-2</c:v>
                </c:pt>
                <c:pt idx="4514">
                  <c:v>8.50104E-2</c:v>
                </c:pt>
                <c:pt idx="4515">
                  <c:v>7.9388399999999998E-2</c:v>
                </c:pt>
                <c:pt idx="4516">
                  <c:v>7.3756100000000005E-2</c:v>
                </c:pt>
                <c:pt idx="4517">
                  <c:v>6.8118700000000004E-2</c:v>
                </c:pt>
                <c:pt idx="4518">
                  <c:v>6.2481700000000001E-2</c:v>
                </c:pt>
                <c:pt idx="4519">
                  <c:v>5.6849400000000001E-2</c:v>
                </c:pt>
                <c:pt idx="4520">
                  <c:v>5.1226899999999999E-2</c:v>
                </c:pt>
                <c:pt idx="4521">
                  <c:v>4.5622200000000002E-2</c:v>
                </c:pt>
                <c:pt idx="4522">
                  <c:v>4.0042599999999998E-2</c:v>
                </c:pt>
                <c:pt idx="4523">
                  <c:v>3.4493099999999999E-2</c:v>
                </c:pt>
                <c:pt idx="4524">
                  <c:v>2.8977599999999999E-2</c:v>
                </c:pt>
                <c:pt idx="4525">
                  <c:v>2.35006E-2</c:v>
                </c:pt>
                <c:pt idx="4526">
                  <c:v>1.8066700000000002E-2</c:v>
                </c:pt>
                <c:pt idx="4527">
                  <c:v>1.2681700000000001E-2</c:v>
                </c:pt>
                <c:pt idx="4528" formatCode="0.00E+00">
                  <c:v>7.3525099999999996E-3</c:v>
                </c:pt>
                <c:pt idx="4529" formatCode="0.00E+00">
                  <c:v>2.0860800000000001E-3</c:v>
                </c:pt>
                <c:pt idx="4530" formatCode="0.00E+00">
                  <c:v>-3.1112499999999999E-3</c:v>
                </c:pt>
                <c:pt idx="4531" formatCode="0.00E+00">
                  <c:v>-8.2339800000000001E-3</c:v>
                </c:pt>
                <c:pt idx="4532">
                  <c:v>-1.32774E-2</c:v>
                </c:pt>
                <c:pt idx="4533">
                  <c:v>-1.8237400000000001E-2</c:v>
                </c:pt>
                <c:pt idx="4534">
                  <c:v>-2.31104E-2</c:v>
                </c:pt>
                <c:pt idx="4535">
                  <c:v>-2.78938E-2</c:v>
                </c:pt>
                <c:pt idx="4536">
                  <c:v>-3.2583500000000001E-2</c:v>
                </c:pt>
                <c:pt idx="4537">
                  <c:v>-3.7174100000000002E-2</c:v>
                </c:pt>
                <c:pt idx="4538">
                  <c:v>-4.1659599999999998E-2</c:v>
                </c:pt>
                <c:pt idx="4539">
                  <c:v>-4.6035300000000001E-2</c:v>
                </c:pt>
                <c:pt idx="4540">
                  <c:v>-5.0295800000000002E-2</c:v>
                </c:pt>
                <c:pt idx="4541">
                  <c:v>-5.4435699999999997E-2</c:v>
                </c:pt>
                <c:pt idx="4542">
                  <c:v>-5.84509E-2</c:v>
                </c:pt>
                <c:pt idx="4543">
                  <c:v>-6.2338400000000002E-2</c:v>
                </c:pt>
                <c:pt idx="4544">
                  <c:v>-6.6094899999999998E-2</c:v>
                </c:pt>
                <c:pt idx="4545">
                  <c:v>-6.9716600000000004E-2</c:v>
                </c:pt>
                <c:pt idx="4546">
                  <c:v>-7.3199600000000004E-2</c:v>
                </c:pt>
                <c:pt idx="4547">
                  <c:v>-7.6539999999999997E-2</c:v>
                </c:pt>
                <c:pt idx="4548">
                  <c:v>-7.9735299999999995E-2</c:v>
                </c:pt>
                <c:pt idx="4549">
                  <c:v>-8.2784399999999994E-2</c:v>
                </c:pt>
                <c:pt idx="4550">
                  <c:v>-8.5685999999999998E-2</c:v>
                </c:pt>
                <c:pt idx="4551">
                  <c:v>-8.8437199999999994E-2</c:v>
                </c:pt>
                <c:pt idx="4552">
                  <c:v>-9.1034599999999993E-2</c:v>
                </c:pt>
                <c:pt idx="4553">
                  <c:v>-9.3475699999999995E-2</c:v>
                </c:pt>
                <c:pt idx="4554">
                  <c:v>-9.5758399999999994E-2</c:v>
                </c:pt>
                <c:pt idx="4555">
                  <c:v>-9.7880099999999998E-2</c:v>
                </c:pt>
                <c:pt idx="4556">
                  <c:v>-9.9838399999999994E-2</c:v>
                </c:pt>
                <c:pt idx="4557">
                  <c:v>-0.101631</c:v>
                </c:pt>
                <c:pt idx="4558">
                  <c:v>-0.103255</c:v>
                </c:pt>
                <c:pt idx="4559">
                  <c:v>-0.10471</c:v>
                </c:pt>
                <c:pt idx="4560">
                  <c:v>-0.10599500000000001</c:v>
                </c:pt>
                <c:pt idx="4561">
                  <c:v>-0.10710799999999999</c:v>
                </c:pt>
                <c:pt idx="4562">
                  <c:v>-0.108047</c:v>
                </c:pt>
                <c:pt idx="4563">
                  <c:v>-0.108809</c:v>
                </c:pt>
                <c:pt idx="4564">
                  <c:v>-0.109392</c:v>
                </c:pt>
                <c:pt idx="4565">
                  <c:v>-0.10979700000000001</c:v>
                </c:pt>
                <c:pt idx="4566">
                  <c:v>-0.110029</c:v>
                </c:pt>
                <c:pt idx="4567">
                  <c:v>-0.11008900000000001</c:v>
                </c:pt>
                <c:pt idx="4568">
                  <c:v>-0.10997700000000001</c:v>
                </c:pt>
                <c:pt idx="4569">
                  <c:v>-0.109693</c:v>
                </c:pt>
                <c:pt idx="4570">
                  <c:v>-0.109239</c:v>
                </c:pt>
                <c:pt idx="4571">
                  <c:v>-0.108615</c:v>
                </c:pt>
                <c:pt idx="4572">
                  <c:v>-0.107825</c:v>
                </c:pt>
                <c:pt idx="4573">
                  <c:v>-0.106868</c:v>
                </c:pt>
                <c:pt idx="4574">
                  <c:v>-0.105749</c:v>
                </c:pt>
                <c:pt idx="4575">
                  <c:v>-0.104467</c:v>
                </c:pt>
                <c:pt idx="4576">
                  <c:v>-0.103024</c:v>
                </c:pt>
                <c:pt idx="4577">
                  <c:v>-0.101423</c:v>
                </c:pt>
                <c:pt idx="4578">
                  <c:v>-9.9667000000000006E-2</c:v>
                </c:pt>
                <c:pt idx="4579">
                  <c:v>-9.7760299999999994E-2</c:v>
                </c:pt>
                <c:pt idx="4580">
                  <c:v>-9.5704999999999998E-2</c:v>
                </c:pt>
                <c:pt idx="4581">
                  <c:v>-9.3503199999999995E-2</c:v>
                </c:pt>
                <c:pt idx="4582">
                  <c:v>-9.11574E-2</c:v>
                </c:pt>
                <c:pt idx="4583">
                  <c:v>-8.8671600000000003E-2</c:v>
                </c:pt>
                <c:pt idx="4584">
                  <c:v>-8.6049500000000001E-2</c:v>
                </c:pt>
                <c:pt idx="4585">
                  <c:v>-8.3294300000000002E-2</c:v>
                </c:pt>
                <c:pt idx="4586">
                  <c:v>-8.04087E-2</c:v>
                </c:pt>
                <c:pt idx="4587">
                  <c:v>-7.7396000000000006E-2</c:v>
                </c:pt>
                <c:pt idx="4588">
                  <c:v>-7.4260199999999998E-2</c:v>
                </c:pt>
                <c:pt idx="4589">
                  <c:v>-7.1005600000000002E-2</c:v>
                </c:pt>
                <c:pt idx="4590">
                  <c:v>-6.7637100000000006E-2</c:v>
                </c:pt>
                <c:pt idx="4591">
                  <c:v>-6.4159999999999995E-2</c:v>
                </c:pt>
                <c:pt idx="4592">
                  <c:v>-6.0578899999999998E-2</c:v>
                </c:pt>
                <c:pt idx="4593">
                  <c:v>-5.6897499999999997E-2</c:v>
                </c:pt>
                <c:pt idx="4594">
                  <c:v>-5.3119899999999998E-2</c:v>
                </c:pt>
                <c:pt idx="4595">
                  <c:v>-4.9250200000000001E-2</c:v>
                </c:pt>
                <c:pt idx="4596">
                  <c:v>-4.5293300000000002E-2</c:v>
                </c:pt>
                <c:pt idx="4597">
                  <c:v>-4.1254600000000002E-2</c:v>
                </c:pt>
                <c:pt idx="4598">
                  <c:v>-3.7139100000000001E-2</c:v>
                </c:pt>
                <c:pt idx="4599">
                  <c:v>-3.2951899999999999E-2</c:v>
                </c:pt>
                <c:pt idx="4600">
                  <c:v>-2.8698700000000001E-2</c:v>
                </c:pt>
                <c:pt idx="4601">
                  <c:v>-2.4385400000000002E-2</c:v>
                </c:pt>
                <c:pt idx="4602">
                  <c:v>-2.0018000000000001E-2</c:v>
                </c:pt>
                <c:pt idx="4603">
                  <c:v>-1.56017E-2</c:v>
                </c:pt>
                <c:pt idx="4604">
                  <c:v>-1.11415E-2</c:v>
                </c:pt>
                <c:pt idx="4605" formatCode="0.00E+00">
                  <c:v>-6.6413799999999997E-3</c:v>
                </c:pt>
                <c:pt idx="4606" formatCode="0.00E+00">
                  <c:v>-2.10545E-3</c:v>
                </c:pt>
                <c:pt idx="4607" formatCode="0.00E+00">
                  <c:v>2.4610500000000002E-3</c:v>
                </c:pt>
                <c:pt idx="4608" formatCode="0.00E+00">
                  <c:v>7.0521899999999998E-3</c:v>
                </c:pt>
                <c:pt idx="4609">
                  <c:v>1.16626E-2</c:v>
                </c:pt>
                <c:pt idx="4610">
                  <c:v>1.6287099999999999E-2</c:v>
                </c:pt>
                <c:pt idx="4611">
                  <c:v>2.0920399999999999E-2</c:v>
                </c:pt>
                <c:pt idx="4612">
                  <c:v>2.5557199999999999E-2</c:v>
                </c:pt>
                <c:pt idx="4613">
                  <c:v>3.0193299999999999E-2</c:v>
                </c:pt>
                <c:pt idx="4614" formatCode="0.00E+00">
                  <c:v>3.4826099999999999E-2</c:v>
                </c:pt>
                <c:pt idx="4615" formatCode="0.00E+00">
                  <c:v>3.9452800000000003E-2</c:v>
                </c:pt>
                <c:pt idx="4616" formatCode="0.00E+00">
                  <c:v>4.4069400000000002E-2</c:v>
                </c:pt>
                <c:pt idx="4617" formatCode="0.00E+00">
                  <c:v>4.8671199999999998E-2</c:v>
                </c:pt>
                <c:pt idx="4618" formatCode="0.00E+00">
                  <c:v>5.3253099999999998E-2</c:v>
                </c:pt>
                <c:pt idx="4619" formatCode="0.00E+00">
                  <c:v>5.7810599999999997E-2</c:v>
                </c:pt>
                <c:pt idx="4620" formatCode="0.00E+00">
                  <c:v>6.2338999999999999E-2</c:v>
                </c:pt>
                <c:pt idx="4621" formatCode="0.00E+00">
                  <c:v>6.6832799999999998E-2</c:v>
                </c:pt>
                <c:pt idx="4622" formatCode="0.00E+00">
                  <c:v>7.1287000000000003E-2</c:v>
                </c:pt>
                <c:pt idx="4623">
                  <c:v>7.5697600000000004E-2</c:v>
                </c:pt>
                <c:pt idx="4624">
                  <c:v>8.0061999999999994E-2</c:v>
                </c:pt>
                <c:pt idx="4625">
                  <c:v>8.4376900000000005E-2</c:v>
                </c:pt>
                <c:pt idx="4626">
                  <c:v>8.8638700000000001E-2</c:v>
                </c:pt>
                <c:pt idx="4627">
                  <c:v>9.2843700000000001E-2</c:v>
                </c:pt>
                <c:pt idx="4628">
                  <c:v>9.6988000000000005E-2</c:v>
                </c:pt>
                <c:pt idx="4629">
                  <c:v>0.10106800000000001</c:v>
                </c:pt>
                <c:pt idx="4630">
                  <c:v>0.10508199999999999</c:v>
                </c:pt>
                <c:pt idx="4631">
                  <c:v>0.109025</c:v>
                </c:pt>
                <c:pt idx="4632">
                  <c:v>0.112896</c:v>
                </c:pt>
                <c:pt idx="4633">
                  <c:v>0.116691</c:v>
                </c:pt>
                <c:pt idx="4634">
                  <c:v>0.120408</c:v>
                </c:pt>
                <c:pt idx="4635">
                  <c:v>0.124045</c:v>
                </c:pt>
                <c:pt idx="4636">
                  <c:v>0.12759799999999999</c:v>
                </c:pt>
                <c:pt idx="4637">
                  <c:v>0.13106499999999999</c:v>
                </c:pt>
                <c:pt idx="4638">
                  <c:v>0.13444400000000001</c:v>
                </c:pt>
                <c:pt idx="4639">
                  <c:v>0.13773199999999999</c:v>
                </c:pt>
                <c:pt idx="4640">
                  <c:v>0.140928</c:v>
                </c:pt>
                <c:pt idx="4641">
                  <c:v>0.14402999999999999</c:v>
                </c:pt>
                <c:pt idx="4642">
                  <c:v>0.147037</c:v>
                </c:pt>
                <c:pt idx="4643">
                  <c:v>0.149947</c:v>
                </c:pt>
                <c:pt idx="4644">
                  <c:v>0.15276100000000001</c:v>
                </c:pt>
                <c:pt idx="4645">
                  <c:v>0.155475</c:v>
                </c:pt>
                <c:pt idx="4646">
                  <c:v>0.15808900000000001</c:v>
                </c:pt>
                <c:pt idx="4647">
                  <c:v>0.160603</c:v>
                </c:pt>
                <c:pt idx="4648">
                  <c:v>0.163017</c:v>
                </c:pt>
                <c:pt idx="4649">
                  <c:v>0.165329</c:v>
                </c:pt>
                <c:pt idx="4650">
                  <c:v>0.16753799999999999</c:v>
                </c:pt>
                <c:pt idx="4651">
                  <c:v>0.16964499999999999</c:v>
                </c:pt>
                <c:pt idx="4652">
                  <c:v>0.171649</c:v>
                </c:pt>
                <c:pt idx="4653">
                  <c:v>0.17355100000000001</c:v>
                </c:pt>
                <c:pt idx="4654">
                  <c:v>0.17535100000000001</c:v>
                </c:pt>
                <c:pt idx="4655">
                  <c:v>0.17705000000000001</c:v>
                </c:pt>
                <c:pt idx="4656">
                  <c:v>0.178651</c:v>
                </c:pt>
                <c:pt idx="4657">
                  <c:v>0.18015300000000001</c:v>
                </c:pt>
                <c:pt idx="4658">
                  <c:v>0.181558</c:v>
                </c:pt>
                <c:pt idx="4659">
                  <c:v>0.182868</c:v>
                </c:pt>
                <c:pt idx="4660">
                  <c:v>0.184083</c:v>
                </c:pt>
                <c:pt idx="4661">
                  <c:v>0.18520700000000001</c:v>
                </c:pt>
                <c:pt idx="4662">
                  <c:v>0.18623899999999999</c:v>
                </c:pt>
                <c:pt idx="4663">
                  <c:v>0.18718099999999999</c:v>
                </c:pt>
                <c:pt idx="4664">
                  <c:v>0.18803300000000001</c:v>
                </c:pt>
                <c:pt idx="4665">
                  <c:v>0.18879799999999999</c:v>
                </c:pt>
                <c:pt idx="4666">
                  <c:v>0.18947700000000001</c:v>
                </c:pt>
                <c:pt idx="4667">
                  <c:v>0.19007299999999999</c:v>
                </c:pt>
                <c:pt idx="4668">
                  <c:v>0.19058800000000001</c:v>
                </c:pt>
                <c:pt idx="4669">
                  <c:v>0.191022</c:v>
                </c:pt>
                <c:pt idx="4670">
                  <c:v>0.19137699999999999</c:v>
                </c:pt>
                <c:pt idx="4671">
                  <c:v>0.19165499999999999</c:v>
                </c:pt>
                <c:pt idx="4672">
                  <c:v>0.191856</c:v>
                </c:pt>
                <c:pt idx="4673">
                  <c:v>0.19198200000000001</c:v>
                </c:pt>
                <c:pt idx="4674">
                  <c:v>0.19203700000000001</c:v>
                </c:pt>
                <c:pt idx="4675">
                  <c:v>0.192023</c:v>
                </c:pt>
                <c:pt idx="4676">
                  <c:v>0.191943</c:v>
                </c:pt>
                <c:pt idx="4677">
                  <c:v>0.1918</c:v>
                </c:pt>
                <c:pt idx="4678">
                  <c:v>0.19159899999999999</c:v>
                </c:pt>
                <c:pt idx="4679" formatCode="0.00E+00">
                  <c:v>0.19134200000000001</c:v>
                </c:pt>
                <c:pt idx="4680" formatCode="0.00E+00">
                  <c:v>0.19103400000000001</c:v>
                </c:pt>
                <c:pt idx="4681" formatCode="0.00E+00">
                  <c:v>0.19067700000000001</c:v>
                </c:pt>
                <c:pt idx="4682" formatCode="0.00E+00">
                  <c:v>0.190273</c:v>
                </c:pt>
                <c:pt idx="4683" formatCode="0.00E+00">
                  <c:v>0.18982499999999999</c:v>
                </c:pt>
                <c:pt idx="4684" formatCode="0.00E+00">
                  <c:v>0.189335</c:v>
                </c:pt>
                <c:pt idx="4685" formatCode="0.00E+00">
                  <c:v>0.188806</c:v>
                </c:pt>
                <c:pt idx="4686" formatCode="0.00E+00">
                  <c:v>0.18823899999999999</c:v>
                </c:pt>
                <c:pt idx="4687">
                  <c:v>0.187636</c:v>
                </c:pt>
                <c:pt idx="4688">
                  <c:v>0.186999</c:v>
                </c:pt>
                <c:pt idx="4689">
                  <c:v>0.18633</c:v>
                </c:pt>
                <c:pt idx="4690">
                  <c:v>0.18563399999999999</c:v>
                </c:pt>
                <c:pt idx="4691">
                  <c:v>0.18491299999999999</c:v>
                </c:pt>
                <c:pt idx="4692">
                  <c:v>0.18417</c:v>
                </c:pt>
                <c:pt idx="4693">
                  <c:v>0.18340799999999999</c:v>
                </c:pt>
                <c:pt idx="4694">
                  <c:v>0.18262800000000001</c:v>
                </c:pt>
                <c:pt idx="4695">
                  <c:v>0.18183199999999999</c:v>
                </c:pt>
                <c:pt idx="4696">
                  <c:v>0.18102299999999999</c:v>
                </c:pt>
                <c:pt idx="4697">
                  <c:v>0.180201</c:v>
                </c:pt>
                <c:pt idx="4698">
                  <c:v>0.179369</c:v>
                </c:pt>
                <c:pt idx="4699">
                  <c:v>0.17852899999999999</c:v>
                </c:pt>
                <c:pt idx="4700">
                  <c:v>0.17768600000000001</c:v>
                </c:pt>
                <c:pt idx="4701">
                  <c:v>0.176842</c:v>
                </c:pt>
                <c:pt idx="4702">
                  <c:v>0.17599899999999999</c:v>
                </c:pt>
                <c:pt idx="4703">
                  <c:v>0.17515500000000001</c:v>
                </c:pt>
                <c:pt idx="4704">
                  <c:v>0.17431199999999999</c:v>
                </c:pt>
                <c:pt idx="4705">
                  <c:v>0.17347099999999999</c:v>
                </c:pt>
                <c:pt idx="4706">
                  <c:v>0.17263600000000001</c:v>
                </c:pt>
                <c:pt idx="4707">
                  <c:v>0.17180699999999999</c:v>
                </c:pt>
                <c:pt idx="4708">
                  <c:v>0.170984</c:v>
                </c:pt>
                <c:pt idx="4709">
                  <c:v>0.17016899999999999</c:v>
                </c:pt>
                <c:pt idx="4710">
                  <c:v>0.16936100000000001</c:v>
                </c:pt>
                <c:pt idx="4711">
                  <c:v>0.16855999999999999</c:v>
                </c:pt>
                <c:pt idx="4712">
                  <c:v>0.167766</c:v>
                </c:pt>
                <c:pt idx="4713">
                  <c:v>0.16697999999999999</c:v>
                </c:pt>
                <c:pt idx="4714">
                  <c:v>0.16620099999999999</c:v>
                </c:pt>
                <c:pt idx="4715">
                  <c:v>0.16542899999999999</c:v>
                </c:pt>
                <c:pt idx="4716">
                  <c:v>0.16466500000000001</c:v>
                </c:pt>
                <c:pt idx="4717">
                  <c:v>0.163909</c:v>
                </c:pt>
                <c:pt idx="4718">
                  <c:v>0.16316</c:v>
                </c:pt>
                <c:pt idx="4719">
                  <c:v>0.16241800000000001</c:v>
                </c:pt>
                <c:pt idx="4720">
                  <c:v>0.16168299999999999</c:v>
                </c:pt>
                <c:pt idx="4721">
                  <c:v>0.16095300000000001</c:v>
                </c:pt>
                <c:pt idx="4722">
                  <c:v>0.16022800000000001</c:v>
                </c:pt>
                <c:pt idx="4723">
                  <c:v>0.15950900000000001</c:v>
                </c:pt>
                <c:pt idx="4724">
                  <c:v>0.15879499999999999</c:v>
                </c:pt>
                <c:pt idx="4725">
                  <c:v>0.158084</c:v>
                </c:pt>
                <c:pt idx="4726">
                  <c:v>0.15737699999999999</c:v>
                </c:pt>
                <c:pt idx="4727">
                  <c:v>0.15667</c:v>
                </c:pt>
                <c:pt idx="4728">
                  <c:v>0.15596399999999999</c:v>
                </c:pt>
                <c:pt idx="4729">
                  <c:v>0.15525700000000001</c:v>
                </c:pt>
                <c:pt idx="4730">
                  <c:v>0.15454899999999999</c:v>
                </c:pt>
                <c:pt idx="4731">
                  <c:v>0.153837</c:v>
                </c:pt>
                <c:pt idx="4732">
                  <c:v>0.15312100000000001</c:v>
                </c:pt>
                <c:pt idx="4733">
                  <c:v>0.15239900000000001</c:v>
                </c:pt>
                <c:pt idx="4734">
                  <c:v>0.151668</c:v>
                </c:pt>
                <c:pt idx="4735">
                  <c:v>0.150926</c:v>
                </c:pt>
                <c:pt idx="4736">
                  <c:v>0.150169</c:v>
                </c:pt>
                <c:pt idx="4737">
                  <c:v>0.149395</c:v>
                </c:pt>
                <c:pt idx="4738">
                  <c:v>0.14860300000000001</c:v>
                </c:pt>
                <c:pt idx="4739">
                  <c:v>0.14779100000000001</c:v>
                </c:pt>
                <c:pt idx="4740">
                  <c:v>0.146954</c:v>
                </c:pt>
                <c:pt idx="4741">
                  <c:v>0.146092</c:v>
                </c:pt>
                <c:pt idx="4742">
                  <c:v>0.145203</c:v>
                </c:pt>
                <c:pt idx="4743">
                  <c:v>0.14428299999999999</c:v>
                </c:pt>
                <c:pt idx="4744">
                  <c:v>0.14333199999999999</c:v>
                </c:pt>
                <c:pt idx="4745">
                  <c:v>0.142346</c:v>
                </c:pt>
                <c:pt idx="4746">
                  <c:v>0.14132400000000001</c:v>
                </c:pt>
                <c:pt idx="4747">
                  <c:v>0.140262</c:v>
                </c:pt>
                <c:pt idx="4748">
                  <c:v>0.139159</c:v>
                </c:pt>
                <c:pt idx="4749">
                  <c:v>0.138012</c:v>
                </c:pt>
                <c:pt idx="4750">
                  <c:v>0.136821</c:v>
                </c:pt>
                <c:pt idx="4751">
                  <c:v>0.13558300000000001</c:v>
                </c:pt>
                <c:pt idx="4752">
                  <c:v>0.134297</c:v>
                </c:pt>
                <c:pt idx="4753">
                  <c:v>0.13295999999999999</c:v>
                </c:pt>
                <c:pt idx="4754">
                  <c:v>0.13157199999999999</c:v>
                </c:pt>
                <c:pt idx="4755">
                  <c:v>0.130132</c:v>
                </c:pt>
                <c:pt idx="4756">
                  <c:v>0.128637</c:v>
                </c:pt>
                <c:pt idx="4757">
                  <c:v>0.127086</c:v>
                </c:pt>
                <c:pt idx="4758">
                  <c:v>0.12547800000000001</c:v>
                </c:pt>
                <c:pt idx="4759">
                  <c:v>0.12381200000000001</c:v>
                </c:pt>
                <c:pt idx="4760">
                  <c:v>0.122087</c:v>
                </c:pt>
                <c:pt idx="4761">
                  <c:v>0.1203</c:v>
                </c:pt>
                <c:pt idx="4762">
                  <c:v>0.118454</c:v>
                </c:pt>
                <c:pt idx="4763">
                  <c:v>0.116545</c:v>
                </c:pt>
                <c:pt idx="4764">
                  <c:v>0.114574</c:v>
                </c:pt>
                <c:pt idx="4765">
                  <c:v>0.11254</c:v>
                </c:pt>
                <c:pt idx="4766">
                  <c:v>0.110441</c:v>
                </c:pt>
                <c:pt idx="4767">
                  <c:v>0.108278</c:v>
                </c:pt>
                <c:pt idx="4768">
                  <c:v>0.10605100000000001</c:v>
                </c:pt>
                <c:pt idx="4769">
                  <c:v>0.10376199999999999</c:v>
                </c:pt>
                <c:pt idx="4770">
                  <c:v>0.10141</c:v>
                </c:pt>
                <c:pt idx="4771">
                  <c:v>9.8996500000000001E-2</c:v>
                </c:pt>
                <c:pt idx="4772">
                  <c:v>9.6523600000000001E-2</c:v>
                </c:pt>
                <c:pt idx="4773">
                  <c:v>9.3992099999999995E-2</c:v>
                </c:pt>
                <c:pt idx="4774">
                  <c:v>9.1402499999999998E-2</c:v>
                </c:pt>
                <c:pt idx="4775">
                  <c:v>8.87545E-2</c:v>
                </c:pt>
                <c:pt idx="4776">
                  <c:v>8.6048700000000006E-2</c:v>
                </c:pt>
                <c:pt idx="4777">
                  <c:v>8.3285999999999999E-2</c:v>
                </c:pt>
                <c:pt idx="4778">
                  <c:v>8.0467999999999998E-2</c:v>
                </c:pt>
                <c:pt idx="4779">
                  <c:v>7.7596600000000002E-2</c:v>
                </c:pt>
                <c:pt idx="4780">
                  <c:v>7.4674199999999996E-2</c:v>
                </c:pt>
                <c:pt idx="4781">
                  <c:v>7.1703199999999995E-2</c:v>
                </c:pt>
                <c:pt idx="4782">
                  <c:v>6.8685999999999997E-2</c:v>
                </c:pt>
                <c:pt idx="4783">
                  <c:v>6.5624699999999994E-2</c:v>
                </c:pt>
                <c:pt idx="4784">
                  <c:v>6.2521699999999999E-2</c:v>
                </c:pt>
                <c:pt idx="4785">
                  <c:v>5.9379500000000002E-2</c:v>
                </c:pt>
                <c:pt idx="4786">
                  <c:v>5.6200899999999998E-2</c:v>
                </c:pt>
                <c:pt idx="4787">
                  <c:v>5.2989000000000001E-2</c:v>
                </c:pt>
                <c:pt idx="4788">
                  <c:v>4.9746800000000001E-2</c:v>
                </c:pt>
                <c:pt idx="4789">
                  <c:v>4.6476499999999997E-2</c:v>
                </c:pt>
                <c:pt idx="4790">
                  <c:v>4.3181200000000003E-2</c:v>
                </c:pt>
                <c:pt idx="4791">
                  <c:v>3.9865900000000003E-2</c:v>
                </c:pt>
                <c:pt idx="4792">
                  <c:v>3.6534900000000002E-2</c:v>
                </c:pt>
                <c:pt idx="4793">
                  <c:v>3.3191900000000003E-2</c:v>
                </c:pt>
                <c:pt idx="4794">
                  <c:v>2.9839999999999998E-2</c:v>
                </c:pt>
                <c:pt idx="4795" formatCode="0.00E+00">
                  <c:v>2.64829E-2</c:v>
                </c:pt>
                <c:pt idx="4796" formatCode="0.00E+00">
                  <c:v>2.3125300000000001E-2</c:v>
                </c:pt>
                <c:pt idx="4797" formatCode="0.00E+00">
                  <c:v>1.9772999999999999E-2</c:v>
                </c:pt>
                <c:pt idx="4798" formatCode="0.00E+00">
                  <c:v>1.6431600000000001E-2</c:v>
                </c:pt>
                <c:pt idx="4799" formatCode="0.00E+00">
                  <c:v>1.31062E-2</c:v>
                </c:pt>
                <c:pt idx="4800" formatCode="0.00E+00">
                  <c:v>9.8012900000000007E-3</c:v>
                </c:pt>
                <c:pt idx="4801" formatCode="0.00E+00">
                  <c:v>6.5202999999999997E-3</c:v>
                </c:pt>
                <c:pt idx="4802" formatCode="0.00E+00">
                  <c:v>3.2665400000000001E-3</c:v>
                </c:pt>
                <c:pt idx="4803" formatCode="0.00E+00">
                  <c:v>4.4422899999999998E-5</c:v>
                </c:pt>
                <c:pt idx="4804" formatCode="0.00E+00">
                  <c:v>-3.14036E-3</c:v>
                </c:pt>
                <c:pt idx="4805" formatCode="0.00E+00">
                  <c:v>-6.2819599999999996E-3</c:v>
                </c:pt>
                <c:pt idx="4806" formatCode="0.00E+00">
                  <c:v>-9.3751500000000005E-3</c:v>
                </c:pt>
                <c:pt idx="4807">
                  <c:v>-1.24151E-2</c:v>
                </c:pt>
                <c:pt idx="4808">
                  <c:v>-1.53971E-2</c:v>
                </c:pt>
                <c:pt idx="4809">
                  <c:v>-1.8316800000000001E-2</c:v>
                </c:pt>
                <c:pt idx="4810">
                  <c:v>-2.1169400000000001E-2</c:v>
                </c:pt>
                <c:pt idx="4811">
                  <c:v>-2.3949999999999999E-2</c:v>
                </c:pt>
                <c:pt idx="4812">
                  <c:v>-2.6653900000000001E-2</c:v>
                </c:pt>
                <c:pt idx="4813">
                  <c:v>-2.9277299999999999E-2</c:v>
                </c:pt>
                <c:pt idx="4814">
                  <c:v>-3.1816400000000002E-2</c:v>
                </c:pt>
                <c:pt idx="4815">
                  <c:v>-3.4266100000000001E-2</c:v>
                </c:pt>
                <c:pt idx="4816">
                  <c:v>-3.6621500000000001E-2</c:v>
                </c:pt>
                <c:pt idx="4817">
                  <c:v>-3.8877700000000001E-2</c:v>
                </c:pt>
                <c:pt idx="4818">
                  <c:v>-4.1029799999999998E-2</c:v>
                </c:pt>
                <c:pt idx="4819">
                  <c:v>-4.3072800000000001E-2</c:v>
                </c:pt>
                <c:pt idx="4820">
                  <c:v>-4.5002300000000002E-2</c:v>
                </c:pt>
                <c:pt idx="4821">
                  <c:v>-4.68137E-2</c:v>
                </c:pt>
                <c:pt idx="4822">
                  <c:v>-4.8501599999999999E-2</c:v>
                </c:pt>
                <c:pt idx="4823">
                  <c:v>-5.0060599999999997E-2</c:v>
                </c:pt>
                <c:pt idx="4824">
                  <c:v>-5.1485999999999997E-2</c:v>
                </c:pt>
                <c:pt idx="4825">
                  <c:v>-5.2774599999999998E-2</c:v>
                </c:pt>
                <c:pt idx="4826">
                  <c:v>-5.3923699999999998E-2</c:v>
                </c:pt>
                <c:pt idx="4827">
                  <c:v>-5.4930300000000001E-2</c:v>
                </c:pt>
                <c:pt idx="4828">
                  <c:v>-5.5790399999999997E-2</c:v>
                </c:pt>
                <c:pt idx="4829">
                  <c:v>-5.65009E-2</c:v>
                </c:pt>
                <c:pt idx="4830">
                  <c:v>-5.7059199999999997E-2</c:v>
                </c:pt>
                <c:pt idx="4831">
                  <c:v>-5.7462699999999999E-2</c:v>
                </c:pt>
                <c:pt idx="4832">
                  <c:v>-5.7707599999999998E-2</c:v>
                </c:pt>
                <c:pt idx="4833">
                  <c:v>-5.7790399999999999E-2</c:v>
                </c:pt>
                <c:pt idx="4834">
                  <c:v>-5.7708099999999998E-2</c:v>
                </c:pt>
                <c:pt idx="4835">
                  <c:v>-5.7458299999999997E-2</c:v>
                </c:pt>
                <c:pt idx="4836">
                  <c:v>-5.7038600000000002E-2</c:v>
                </c:pt>
                <c:pt idx="4837">
                  <c:v>-5.6447999999999998E-2</c:v>
                </c:pt>
                <c:pt idx="4838">
                  <c:v>-5.5685600000000002E-2</c:v>
                </c:pt>
                <c:pt idx="4839">
                  <c:v>-5.4750699999999999E-2</c:v>
                </c:pt>
                <c:pt idx="4840">
                  <c:v>-5.3642000000000002E-2</c:v>
                </c:pt>
                <c:pt idx="4841">
                  <c:v>-5.2358000000000002E-2</c:v>
                </c:pt>
                <c:pt idx="4842">
                  <c:v>-5.0897699999999997E-2</c:v>
                </c:pt>
                <c:pt idx="4843">
                  <c:v>-4.9260400000000003E-2</c:v>
                </c:pt>
                <c:pt idx="4844">
                  <c:v>-4.7446000000000002E-2</c:v>
                </c:pt>
                <c:pt idx="4845">
                  <c:v>-4.5454599999999998E-2</c:v>
                </c:pt>
                <c:pt idx="4846">
                  <c:v>-4.3286600000000001E-2</c:v>
                </c:pt>
                <c:pt idx="4847">
                  <c:v>-4.0942899999999997E-2</c:v>
                </c:pt>
                <c:pt idx="4848">
                  <c:v>-3.84245E-2</c:v>
                </c:pt>
                <c:pt idx="4849">
                  <c:v>-3.5731899999999997E-2</c:v>
                </c:pt>
                <c:pt idx="4850">
                  <c:v>-3.2866300000000001E-2</c:v>
                </c:pt>
                <c:pt idx="4851">
                  <c:v>-2.9829999999999999E-2</c:v>
                </c:pt>
                <c:pt idx="4852">
                  <c:v>-2.6625699999999999E-2</c:v>
                </c:pt>
                <c:pt idx="4853">
                  <c:v>-2.3256599999999999E-2</c:v>
                </c:pt>
                <c:pt idx="4854">
                  <c:v>-1.9726500000000001E-2</c:v>
                </c:pt>
                <c:pt idx="4855">
                  <c:v>-1.60386E-2</c:v>
                </c:pt>
                <c:pt idx="4856">
                  <c:v>-1.2194699999999999E-2</c:v>
                </c:pt>
                <c:pt idx="4857" formatCode="0.00E+00">
                  <c:v>-8.1963699999999997E-3</c:v>
                </c:pt>
                <c:pt idx="4858" formatCode="0.00E+00">
                  <c:v>-4.0464200000000002E-3</c:v>
                </c:pt>
                <c:pt idx="4859" formatCode="0.00E+00">
                  <c:v>2.5119299999999998E-4</c:v>
                </c:pt>
                <c:pt idx="4860" formatCode="0.00E+00">
                  <c:v>4.6925300000000003E-3</c:v>
                </c:pt>
                <c:pt idx="4861" formatCode="0.00E+00">
                  <c:v>9.2736999999999993E-3</c:v>
                </c:pt>
                <c:pt idx="4862">
                  <c:v>1.3990300000000001E-2</c:v>
                </c:pt>
                <c:pt idx="4863">
                  <c:v>1.8837400000000001E-2</c:v>
                </c:pt>
                <c:pt idx="4864">
                  <c:v>2.38103E-2</c:v>
                </c:pt>
                <c:pt idx="4865">
                  <c:v>2.89044E-2</c:v>
                </c:pt>
                <c:pt idx="4866">
                  <c:v>3.41143E-2</c:v>
                </c:pt>
                <c:pt idx="4867">
                  <c:v>3.9433599999999999E-2</c:v>
                </c:pt>
                <c:pt idx="4868">
                  <c:v>4.4855699999999998E-2</c:v>
                </c:pt>
                <c:pt idx="4869">
                  <c:v>5.0374599999999999E-2</c:v>
                </c:pt>
                <c:pt idx="4870">
                  <c:v>5.5984399999999997E-2</c:v>
                </c:pt>
                <c:pt idx="4871">
                  <c:v>6.1678400000000001E-2</c:v>
                </c:pt>
                <c:pt idx="4872">
                  <c:v>6.7449999999999996E-2</c:v>
                </c:pt>
                <c:pt idx="4873">
                  <c:v>7.3292700000000002E-2</c:v>
                </c:pt>
                <c:pt idx="4874">
                  <c:v>7.9200199999999998E-2</c:v>
                </c:pt>
                <c:pt idx="4875">
                  <c:v>8.5165400000000002E-2</c:v>
                </c:pt>
                <c:pt idx="4876">
                  <c:v>9.1181200000000004E-2</c:v>
                </c:pt>
                <c:pt idx="4877">
                  <c:v>9.7240499999999994E-2</c:v>
                </c:pt>
                <c:pt idx="4878">
                  <c:v>0.103336</c:v>
                </c:pt>
                <c:pt idx="4879">
                  <c:v>0.109461</c:v>
                </c:pt>
                <c:pt idx="4880">
                  <c:v>0.115608</c:v>
                </c:pt>
                <c:pt idx="4881">
                  <c:v>0.121769</c:v>
                </c:pt>
                <c:pt idx="4882">
                  <c:v>0.127938</c:v>
                </c:pt>
                <c:pt idx="4883">
                  <c:v>0.134105</c:v>
                </c:pt>
                <c:pt idx="4884">
                  <c:v>0.140265</c:v>
                </c:pt>
                <c:pt idx="4885">
                  <c:v>0.14640800000000001</c:v>
                </c:pt>
                <c:pt idx="4886">
                  <c:v>0.152528</c:v>
                </c:pt>
                <c:pt idx="4887">
                  <c:v>0.15861600000000001</c:v>
                </c:pt>
                <c:pt idx="4888">
                  <c:v>0.164664</c:v>
                </c:pt>
                <c:pt idx="4889">
                  <c:v>0.17066200000000001</c:v>
                </c:pt>
                <c:pt idx="4890">
                  <c:v>0.17660400000000001</c:v>
                </c:pt>
                <c:pt idx="4891">
                  <c:v>0.182481</c:v>
                </c:pt>
                <c:pt idx="4892">
                  <c:v>0.18828300000000001</c:v>
                </c:pt>
                <c:pt idx="4893">
                  <c:v>0.19400200000000001</c:v>
                </c:pt>
                <c:pt idx="4894">
                  <c:v>0.199633</c:v>
                </c:pt>
                <c:pt idx="4895">
                  <c:v>0.20516699999999999</c:v>
                </c:pt>
                <c:pt idx="4896">
                  <c:v>0.21059900000000001</c:v>
                </c:pt>
                <c:pt idx="4897">
                  <c:v>0.21592</c:v>
                </c:pt>
                <c:pt idx="4898">
                  <c:v>0.22112399999999999</c:v>
                </c:pt>
                <c:pt idx="4899">
                  <c:v>0.22620299999999999</c:v>
                </c:pt>
                <c:pt idx="4900">
                  <c:v>0.231151</c:v>
                </c:pt>
                <c:pt idx="4901">
                  <c:v>0.23596400000000001</c:v>
                </c:pt>
                <c:pt idx="4902">
                  <c:v>0.24063499999999999</c:v>
                </c:pt>
                <c:pt idx="4903">
                  <c:v>0.24515500000000001</c:v>
                </c:pt>
                <c:pt idx="4904">
                  <c:v>0.24951899999999999</c:v>
                </c:pt>
                <c:pt idx="4905">
                  <c:v>0.25372</c:v>
                </c:pt>
                <c:pt idx="4906">
                  <c:v>0.25775199999999998</c:v>
                </c:pt>
                <c:pt idx="4907">
                  <c:v>0.26161099999999998</c:v>
                </c:pt>
                <c:pt idx="4908">
                  <c:v>0.26529199999999997</c:v>
                </c:pt>
                <c:pt idx="4909">
                  <c:v>0.26878999999999997</c:v>
                </c:pt>
                <c:pt idx="4910">
                  <c:v>0.27210000000000001</c:v>
                </c:pt>
                <c:pt idx="4911">
                  <c:v>0.27521699999999999</c:v>
                </c:pt>
                <c:pt idx="4912">
                  <c:v>0.27813700000000002</c:v>
                </c:pt>
                <c:pt idx="4913">
                  <c:v>0.28085599999999999</c:v>
                </c:pt>
                <c:pt idx="4914">
                  <c:v>0.28337099999999998</c:v>
                </c:pt>
                <c:pt idx="4915">
                  <c:v>0.28567599999999999</c:v>
                </c:pt>
                <c:pt idx="4916">
                  <c:v>0.28777000000000003</c:v>
                </c:pt>
                <c:pt idx="4917">
                  <c:v>0.28964800000000002</c:v>
                </c:pt>
                <c:pt idx="4918">
                  <c:v>0.29131000000000001</c:v>
                </c:pt>
                <c:pt idx="4919">
                  <c:v>0.29275200000000001</c:v>
                </c:pt>
                <c:pt idx="4920">
                  <c:v>0.29397299999999998</c:v>
                </c:pt>
                <c:pt idx="4921">
                  <c:v>0.29497000000000001</c:v>
                </c:pt>
                <c:pt idx="4922">
                  <c:v>0.29574099999999998</c:v>
                </c:pt>
                <c:pt idx="4923">
                  <c:v>0.29628599999999999</c:v>
                </c:pt>
                <c:pt idx="4924">
                  <c:v>0.29660300000000001</c:v>
                </c:pt>
                <c:pt idx="4925">
                  <c:v>0.29669299999999998</c:v>
                </c:pt>
                <c:pt idx="4926">
                  <c:v>0.29655599999999999</c:v>
                </c:pt>
                <c:pt idx="4927">
                  <c:v>0.29619299999999998</c:v>
                </c:pt>
                <c:pt idx="4928">
                  <c:v>0.29560399999999998</c:v>
                </c:pt>
                <c:pt idx="4929">
                  <c:v>0.29479</c:v>
                </c:pt>
                <c:pt idx="4930">
                  <c:v>0.29375099999999998</c:v>
                </c:pt>
                <c:pt idx="4931">
                  <c:v>0.292489</c:v>
                </c:pt>
                <c:pt idx="4932">
                  <c:v>0.29100500000000001</c:v>
                </c:pt>
                <c:pt idx="4933">
                  <c:v>0.28930099999999997</c:v>
                </c:pt>
                <c:pt idx="4934">
                  <c:v>0.28738200000000003</c:v>
                </c:pt>
                <c:pt idx="4935">
                  <c:v>0.28525</c:v>
                </c:pt>
                <c:pt idx="4936">
                  <c:v>0.28290900000000002</c:v>
                </c:pt>
                <c:pt idx="4937">
                  <c:v>0.280362</c:v>
                </c:pt>
                <c:pt idx="4938">
                  <c:v>0.27761200000000003</c:v>
                </c:pt>
                <c:pt idx="4939">
                  <c:v>0.27466299999999999</c:v>
                </c:pt>
                <c:pt idx="4940">
                  <c:v>0.27151999999999998</c:v>
                </c:pt>
                <c:pt idx="4941">
                  <c:v>0.26818700000000001</c:v>
                </c:pt>
                <c:pt idx="4942">
                  <c:v>0.26467000000000002</c:v>
                </c:pt>
                <c:pt idx="4943">
                  <c:v>0.26097199999999998</c:v>
                </c:pt>
                <c:pt idx="4944">
                  <c:v>0.25709900000000002</c:v>
                </c:pt>
                <c:pt idx="4945">
                  <c:v>0.25305699999999998</c:v>
                </c:pt>
                <c:pt idx="4946">
                  <c:v>0.24884999999999999</c:v>
                </c:pt>
                <c:pt idx="4947">
                  <c:v>0.24448400000000001</c:v>
                </c:pt>
                <c:pt idx="4948">
                  <c:v>0.23996500000000001</c:v>
                </c:pt>
                <c:pt idx="4949">
                  <c:v>0.23530000000000001</c:v>
                </c:pt>
                <c:pt idx="4950">
                  <c:v>0.230494</c:v>
                </c:pt>
                <c:pt idx="4951">
                  <c:v>0.225554</c:v>
                </c:pt>
                <c:pt idx="4952">
                  <c:v>0.22048899999999999</c:v>
                </c:pt>
                <c:pt idx="4953">
                  <c:v>0.215304</c:v>
                </c:pt>
                <c:pt idx="4954">
                  <c:v>0.210007</c:v>
                </c:pt>
                <c:pt idx="4955">
                  <c:v>0.20460500000000001</c:v>
                </c:pt>
                <c:pt idx="4956">
                  <c:v>0.199105</c:v>
                </c:pt>
                <c:pt idx="4957">
                  <c:v>0.19351399999999999</c:v>
                </c:pt>
                <c:pt idx="4958">
                  <c:v>0.18784000000000001</c:v>
                </c:pt>
                <c:pt idx="4959">
                  <c:v>0.182092</c:v>
                </c:pt>
                <c:pt idx="4960">
                  <c:v>0.17627699999999999</c:v>
                </c:pt>
                <c:pt idx="4961">
                  <c:v>0.170402</c:v>
                </c:pt>
                <c:pt idx="4962">
                  <c:v>0.16447800000000001</c:v>
                </c:pt>
                <c:pt idx="4963">
                  <c:v>0.15851199999999999</c:v>
                </c:pt>
                <c:pt idx="4964">
                  <c:v>0.15251200000000001</c:v>
                </c:pt>
                <c:pt idx="4965">
                  <c:v>0.14648600000000001</c:v>
                </c:pt>
                <c:pt idx="4966">
                  <c:v>0.14044100000000001</c:v>
                </c:pt>
                <c:pt idx="4967">
                  <c:v>0.13438600000000001</c:v>
                </c:pt>
                <c:pt idx="4968">
                  <c:v>0.128331</c:v>
                </c:pt>
                <c:pt idx="4969">
                  <c:v>0.122283</c:v>
                </c:pt>
                <c:pt idx="4970">
                  <c:v>0.11625000000000001</c:v>
                </c:pt>
                <c:pt idx="4971">
                  <c:v>0.110238</c:v>
                </c:pt>
                <c:pt idx="4972">
                  <c:v>0.104257</c:v>
                </c:pt>
                <c:pt idx="4973">
                  <c:v>9.8314200000000004E-2</c:v>
                </c:pt>
                <c:pt idx="4974">
                  <c:v>9.2416300000000007E-2</c:v>
                </c:pt>
                <c:pt idx="4975">
                  <c:v>8.6571099999999998E-2</c:v>
                </c:pt>
                <c:pt idx="4976">
                  <c:v>8.07861E-2</c:v>
                </c:pt>
                <c:pt idx="4977">
                  <c:v>7.5069200000000003E-2</c:v>
                </c:pt>
                <c:pt idx="4978">
                  <c:v>6.9427900000000001E-2</c:v>
                </c:pt>
                <c:pt idx="4979">
                  <c:v>6.3869599999999999E-2</c:v>
                </c:pt>
                <c:pt idx="4980">
                  <c:v>5.84012E-2</c:v>
                </c:pt>
                <c:pt idx="4981">
                  <c:v>5.3029899999999998E-2</c:v>
                </c:pt>
                <c:pt idx="4982">
                  <c:v>4.7763E-2</c:v>
                </c:pt>
                <c:pt idx="4983">
                  <c:v>4.26068E-2</c:v>
                </c:pt>
                <c:pt idx="4984">
                  <c:v>3.7566799999999997E-2</c:v>
                </c:pt>
                <c:pt idx="4985">
                  <c:v>3.2648200000000002E-2</c:v>
                </c:pt>
                <c:pt idx="4986">
                  <c:v>2.7857699999999999E-2</c:v>
                </c:pt>
                <c:pt idx="4987">
                  <c:v>2.32027E-2</c:v>
                </c:pt>
                <c:pt idx="4988">
                  <c:v>1.8689899999999999E-2</c:v>
                </c:pt>
                <c:pt idx="4989">
                  <c:v>1.4324999999999999E-2</c:v>
                </c:pt>
                <c:pt idx="4990">
                  <c:v>1.0112899999999999E-2</c:v>
                </c:pt>
                <c:pt idx="4991" formatCode="0.00E+00">
                  <c:v>6.0584100000000002E-3</c:v>
                </c:pt>
                <c:pt idx="4992" formatCode="0.00E+00">
                  <c:v>2.1660400000000002E-3</c:v>
                </c:pt>
                <c:pt idx="4993" formatCode="0.00E+00">
                  <c:v>-1.56076E-3</c:v>
                </c:pt>
                <c:pt idx="4994" formatCode="0.00E+00">
                  <c:v>-5.1187300000000002E-3</c:v>
                </c:pt>
                <c:pt idx="4995" formatCode="0.00E+00">
                  <c:v>-8.5043500000000008E-3</c:v>
                </c:pt>
                <c:pt idx="4996">
                  <c:v>-1.17141E-2</c:v>
                </c:pt>
                <c:pt idx="4997">
                  <c:v>-1.4745100000000001E-2</c:v>
                </c:pt>
                <c:pt idx="4998">
                  <c:v>-1.7595300000000001E-2</c:v>
                </c:pt>
                <c:pt idx="4999">
                  <c:v>-2.0262499999999999E-2</c:v>
                </c:pt>
                <c:pt idx="5000">
                  <c:v>-2.2744799999999999E-2</c:v>
                </c:pt>
                <c:pt idx="5001">
                  <c:v>-2.5041000000000001E-2</c:v>
                </c:pt>
                <c:pt idx="5002">
                  <c:v>-2.7150299999999999E-2</c:v>
                </c:pt>
                <c:pt idx="5003">
                  <c:v>-2.9072299999999999E-2</c:v>
                </c:pt>
                <c:pt idx="5004">
                  <c:v>-3.0805900000000001E-2</c:v>
                </c:pt>
                <c:pt idx="5005">
                  <c:v>-3.2349700000000002E-2</c:v>
                </c:pt>
                <c:pt idx="5006">
                  <c:v>-3.3702599999999999E-2</c:v>
                </c:pt>
                <c:pt idx="5007">
                  <c:v>-3.48638E-2</c:v>
                </c:pt>
                <c:pt idx="5008">
                  <c:v>-3.5833499999999997E-2</c:v>
                </c:pt>
                <c:pt idx="5009">
                  <c:v>-3.6613800000000002E-2</c:v>
                </c:pt>
                <c:pt idx="5010">
                  <c:v>-3.72076E-2</c:v>
                </c:pt>
                <c:pt idx="5011">
                  <c:v>-3.7616499999999997E-2</c:v>
                </c:pt>
                <c:pt idx="5012">
                  <c:v>-3.7841800000000002E-2</c:v>
                </c:pt>
                <c:pt idx="5013">
                  <c:v>-3.7885000000000002E-2</c:v>
                </c:pt>
                <c:pt idx="5014">
                  <c:v>-3.7747599999999999E-2</c:v>
                </c:pt>
                <c:pt idx="5015">
                  <c:v>-3.7430900000000003E-2</c:v>
                </c:pt>
                <c:pt idx="5016">
                  <c:v>-3.6935999999999997E-2</c:v>
                </c:pt>
                <c:pt idx="5017">
                  <c:v>-3.6265899999999997E-2</c:v>
                </c:pt>
                <c:pt idx="5018">
                  <c:v>-3.5424499999999998E-2</c:v>
                </c:pt>
                <c:pt idx="5019">
                  <c:v>-3.4416099999999998E-2</c:v>
                </c:pt>
                <c:pt idx="5020">
                  <c:v>-3.32444E-2</c:v>
                </c:pt>
                <c:pt idx="5021">
                  <c:v>-3.19131E-2</c:v>
                </c:pt>
                <c:pt idx="5022">
                  <c:v>-3.04269E-2</c:v>
                </c:pt>
                <c:pt idx="5023">
                  <c:v>-2.8791600000000001E-2</c:v>
                </c:pt>
                <c:pt idx="5024">
                  <c:v>-2.70128E-2</c:v>
                </c:pt>
                <c:pt idx="5025">
                  <c:v>-2.5095200000000002E-2</c:v>
                </c:pt>
                <c:pt idx="5026">
                  <c:v>-2.3043500000000001E-2</c:v>
                </c:pt>
                <c:pt idx="5027">
                  <c:v>-2.0862499999999999E-2</c:v>
                </c:pt>
                <c:pt idx="5028">
                  <c:v>-1.8557199999999999E-2</c:v>
                </c:pt>
                <c:pt idx="5029">
                  <c:v>-1.61326E-2</c:v>
                </c:pt>
                <c:pt idx="5030">
                  <c:v>-1.3594200000000001E-2</c:v>
                </c:pt>
                <c:pt idx="5031">
                  <c:v>-1.0947200000000001E-2</c:v>
                </c:pt>
                <c:pt idx="5032" formatCode="0.00E+00">
                  <c:v>-8.1979400000000008E-3</c:v>
                </c:pt>
                <c:pt idx="5033" formatCode="0.00E+00">
                  <c:v>-5.3531899999999999E-3</c:v>
                </c:pt>
                <c:pt idx="5034" formatCode="0.00E+00">
                  <c:v>-2.4202199999999998E-3</c:v>
                </c:pt>
                <c:pt idx="5035" formatCode="0.00E+00">
                  <c:v>5.9403199999999998E-4</c:v>
                </c:pt>
                <c:pt idx="5036" formatCode="0.00E+00">
                  <c:v>3.6832499999999999E-3</c:v>
                </c:pt>
                <c:pt idx="5037" formatCode="0.00E+00">
                  <c:v>6.8413299999999996E-3</c:v>
                </c:pt>
                <c:pt idx="5038">
                  <c:v>1.00617E-2</c:v>
                </c:pt>
                <c:pt idx="5039">
                  <c:v>1.33375E-2</c:v>
                </c:pt>
                <c:pt idx="5040">
                  <c:v>1.6663299999999999E-2</c:v>
                </c:pt>
                <c:pt idx="5041">
                  <c:v>2.0035299999999999E-2</c:v>
                </c:pt>
                <c:pt idx="5042">
                  <c:v>2.3444699999999999E-2</c:v>
                </c:pt>
                <c:pt idx="5043">
                  <c:v>2.6880600000000001E-2</c:v>
                </c:pt>
                <c:pt idx="5044">
                  <c:v>3.0335999999999998E-2</c:v>
                </c:pt>
                <c:pt idx="5045">
                  <c:v>3.3804399999999998E-2</c:v>
                </c:pt>
                <c:pt idx="5046">
                  <c:v>3.7277699999999997E-2</c:v>
                </c:pt>
                <c:pt idx="5047">
                  <c:v>4.0747100000000001E-2</c:v>
                </c:pt>
                <c:pt idx="5048">
                  <c:v>4.4205599999999998E-2</c:v>
                </c:pt>
                <c:pt idx="5049">
                  <c:v>4.7647599999999998E-2</c:v>
                </c:pt>
                <c:pt idx="5050">
                  <c:v>5.1068000000000002E-2</c:v>
                </c:pt>
                <c:pt idx="5051">
                  <c:v>5.4460599999999998E-2</c:v>
                </c:pt>
                <c:pt idx="5052">
                  <c:v>5.7818099999999997E-2</c:v>
                </c:pt>
                <c:pt idx="5053">
                  <c:v>6.1134000000000001E-2</c:v>
                </c:pt>
                <c:pt idx="5054">
                  <c:v>6.4402799999999996E-2</c:v>
                </c:pt>
                <c:pt idx="5055">
                  <c:v>6.7618800000000007E-2</c:v>
                </c:pt>
                <c:pt idx="5056">
                  <c:v>7.0775900000000003E-2</c:v>
                </c:pt>
                <c:pt idx="5057">
                  <c:v>7.38674E-2</c:v>
                </c:pt>
                <c:pt idx="5058">
                  <c:v>7.68876E-2</c:v>
                </c:pt>
                <c:pt idx="5059">
                  <c:v>7.9830899999999996E-2</c:v>
                </c:pt>
                <c:pt idx="5060">
                  <c:v>8.2692299999999996E-2</c:v>
                </c:pt>
                <c:pt idx="5061">
                  <c:v>8.5466500000000001E-2</c:v>
                </c:pt>
                <c:pt idx="5062">
                  <c:v>8.8148400000000002E-2</c:v>
                </c:pt>
                <c:pt idx="5063">
                  <c:v>9.0734300000000004E-2</c:v>
                </c:pt>
                <c:pt idx="5064">
                  <c:v>9.3220700000000004E-2</c:v>
                </c:pt>
                <c:pt idx="5065">
                  <c:v>9.5603400000000005E-2</c:v>
                </c:pt>
                <c:pt idx="5066">
                  <c:v>9.7878099999999996E-2</c:v>
                </c:pt>
                <c:pt idx="5067">
                  <c:v>0.100041</c:v>
                </c:pt>
                <c:pt idx="5068">
                  <c:v>0.102091</c:v>
                </c:pt>
                <c:pt idx="5069">
                  <c:v>0.10402400000000001</c:v>
                </c:pt>
                <c:pt idx="5070">
                  <c:v>0.105837</c:v>
                </c:pt>
                <c:pt idx="5071">
                  <c:v>0.107527</c:v>
                </c:pt>
                <c:pt idx="5072">
                  <c:v>0.10909000000000001</c:v>
                </c:pt>
                <c:pt idx="5073">
                  <c:v>0.110523</c:v>
                </c:pt>
                <c:pt idx="5074">
                  <c:v>0.11182499999999999</c:v>
                </c:pt>
                <c:pt idx="5075">
                  <c:v>0.112994</c:v>
                </c:pt>
                <c:pt idx="5076">
                  <c:v>0.11402900000000001</c:v>
                </c:pt>
                <c:pt idx="5077">
                  <c:v>0.114927</c:v>
                </c:pt>
                <c:pt idx="5078">
                  <c:v>0.11569</c:v>
                </c:pt>
                <c:pt idx="5079">
                  <c:v>0.116316</c:v>
                </c:pt>
                <c:pt idx="5080">
                  <c:v>0.11680599999999999</c:v>
                </c:pt>
                <c:pt idx="5081">
                  <c:v>0.11716</c:v>
                </c:pt>
                <c:pt idx="5082">
                  <c:v>0.117379</c:v>
                </c:pt>
                <c:pt idx="5083">
                  <c:v>0.117465</c:v>
                </c:pt>
                <c:pt idx="5084">
                  <c:v>0.11741600000000001</c:v>
                </c:pt>
                <c:pt idx="5085">
                  <c:v>0.117234</c:v>
                </c:pt>
                <c:pt idx="5086">
                  <c:v>0.11691699999999999</c:v>
                </c:pt>
                <c:pt idx="5087">
                  <c:v>0.116468</c:v>
                </c:pt>
                <c:pt idx="5088">
                  <c:v>0.115892</c:v>
                </c:pt>
                <c:pt idx="5089">
                  <c:v>0.115189</c:v>
                </c:pt>
                <c:pt idx="5090">
                  <c:v>0.11436399999999999</c:v>
                </c:pt>
                <c:pt idx="5091">
                  <c:v>0.113424</c:v>
                </c:pt>
                <c:pt idx="5092">
                  <c:v>0.11236699999999999</c:v>
                </c:pt>
                <c:pt idx="5093">
                  <c:v>0.111193</c:v>
                </c:pt>
                <c:pt idx="5094">
                  <c:v>0.10990800000000001</c:v>
                </c:pt>
                <c:pt idx="5095">
                  <c:v>0.108515</c:v>
                </c:pt>
                <c:pt idx="5096">
                  <c:v>0.107018</c:v>
                </c:pt>
                <c:pt idx="5097">
                  <c:v>0.105417</c:v>
                </c:pt>
                <c:pt idx="5098">
                  <c:v>0.10371900000000001</c:v>
                </c:pt>
                <c:pt idx="5099">
                  <c:v>0.101927</c:v>
                </c:pt>
                <c:pt idx="5100">
                  <c:v>0.100049</c:v>
                </c:pt>
                <c:pt idx="5101">
                  <c:v>9.8087199999999999E-2</c:v>
                </c:pt>
                <c:pt idx="5102">
                  <c:v>9.6047499999999994E-2</c:v>
                </c:pt>
                <c:pt idx="5103">
                  <c:v>9.3934599999999993E-2</c:v>
                </c:pt>
                <c:pt idx="5104">
                  <c:v>9.1753899999999999E-2</c:v>
                </c:pt>
                <c:pt idx="5105">
                  <c:v>8.9510599999999996E-2</c:v>
                </c:pt>
                <c:pt idx="5106">
                  <c:v>8.7209099999999998E-2</c:v>
                </c:pt>
                <c:pt idx="5107">
                  <c:v>8.4855299999999995E-2</c:v>
                </c:pt>
                <c:pt idx="5108">
                  <c:v>8.2456000000000002E-2</c:v>
                </c:pt>
                <c:pt idx="5109">
                  <c:v>8.0016699999999996E-2</c:v>
                </c:pt>
                <c:pt idx="5110">
                  <c:v>7.7542700000000006E-2</c:v>
                </c:pt>
                <c:pt idx="5111">
                  <c:v>7.5039800000000004E-2</c:v>
                </c:pt>
                <c:pt idx="5112">
                  <c:v>7.2514999999999996E-2</c:v>
                </c:pt>
                <c:pt idx="5113">
                  <c:v>6.9973999999999995E-2</c:v>
                </c:pt>
                <c:pt idx="5114">
                  <c:v>6.7421900000000007E-2</c:v>
                </c:pt>
                <c:pt idx="5115">
                  <c:v>6.4863500000000004E-2</c:v>
                </c:pt>
                <c:pt idx="5116">
                  <c:v>6.2304400000000003E-2</c:v>
                </c:pt>
                <c:pt idx="5117">
                  <c:v>5.9751699999999998E-2</c:v>
                </c:pt>
                <c:pt idx="5118">
                  <c:v>5.7212100000000002E-2</c:v>
                </c:pt>
                <c:pt idx="5119">
                  <c:v>5.4691900000000002E-2</c:v>
                </c:pt>
                <c:pt idx="5120">
                  <c:v>5.2196699999999999E-2</c:v>
                </c:pt>
                <c:pt idx="5121">
                  <c:v>4.9731299999999999E-2</c:v>
                </c:pt>
                <c:pt idx="5122">
                  <c:v>4.73014E-2</c:v>
                </c:pt>
                <c:pt idx="5123">
                  <c:v>4.4914299999999997E-2</c:v>
                </c:pt>
                <c:pt idx="5124">
                  <c:v>4.2577700000000003E-2</c:v>
                </c:pt>
                <c:pt idx="5125">
                  <c:v>4.02975E-2</c:v>
                </c:pt>
                <c:pt idx="5126">
                  <c:v>3.8077399999999997E-2</c:v>
                </c:pt>
                <c:pt idx="5127">
                  <c:v>3.59212E-2</c:v>
                </c:pt>
                <c:pt idx="5128">
                  <c:v>3.3833700000000001E-2</c:v>
                </c:pt>
                <c:pt idx="5129">
                  <c:v>3.1820899999999999E-2</c:v>
                </c:pt>
                <c:pt idx="5130">
                  <c:v>2.98882E-2</c:v>
                </c:pt>
                <c:pt idx="5131">
                  <c:v>2.8041099999999999E-2</c:v>
                </c:pt>
                <c:pt idx="5132">
                  <c:v>2.62861E-2</c:v>
                </c:pt>
                <c:pt idx="5133">
                  <c:v>2.46286E-2</c:v>
                </c:pt>
                <c:pt idx="5134">
                  <c:v>2.3071399999999999E-2</c:v>
                </c:pt>
                <c:pt idx="5135">
                  <c:v>2.16165E-2</c:v>
                </c:pt>
                <c:pt idx="5136">
                  <c:v>2.0267799999999999E-2</c:v>
                </c:pt>
                <c:pt idx="5137">
                  <c:v>1.9029600000000001E-2</c:v>
                </c:pt>
                <c:pt idx="5138">
                  <c:v>1.79051E-2</c:v>
                </c:pt>
                <c:pt idx="5139">
                  <c:v>1.68974E-2</c:v>
                </c:pt>
                <c:pt idx="5140">
                  <c:v>1.6009700000000002E-2</c:v>
                </c:pt>
                <c:pt idx="5141">
                  <c:v>1.52462E-2</c:v>
                </c:pt>
                <c:pt idx="5142">
                  <c:v>1.46103E-2</c:v>
                </c:pt>
                <c:pt idx="5143">
                  <c:v>1.4104200000000001E-2</c:v>
                </c:pt>
                <c:pt idx="5144">
                  <c:v>1.3729999999999999E-2</c:v>
                </c:pt>
                <c:pt idx="5145">
                  <c:v>1.3489299999999999E-2</c:v>
                </c:pt>
                <c:pt idx="5146">
                  <c:v>1.3382099999999999E-2</c:v>
                </c:pt>
                <c:pt idx="5147">
                  <c:v>1.34074E-2</c:v>
                </c:pt>
                <c:pt idx="5148">
                  <c:v>1.35648E-2</c:v>
                </c:pt>
                <c:pt idx="5149">
                  <c:v>1.38548E-2</c:v>
                </c:pt>
                <c:pt idx="5150">
                  <c:v>1.4278799999999999E-2</c:v>
                </c:pt>
                <c:pt idx="5151">
                  <c:v>1.4838499999999999E-2</c:v>
                </c:pt>
                <c:pt idx="5152">
                  <c:v>1.5535E-2</c:v>
                </c:pt>
                <c:pt idx="5153">
                  <c:v>1.6368299999999999E-2</c:v>
                </c:pt>
                <c:pt idx="5154">
                  <c:v>1.7337399999999999E-2</c:v>
                </c:pt>
                <c:pt idx="5155">
                  <c:v>1.8441599999999999E-2</c:v>
                </c:pt>
                <c:pt idx="5156">
                  <c:v>1.9680799999999998E-2</c:v>
                </c:pt>
                <c:pt idx="5157">
                  <c:v>2.1054099999999999E-2</c:v>
                </c:pt>
                <c:pt idx="5158">
                  <c:v>2.25583E-2</c:v>
                </c:pt>
                <c:pt idx="5159">
                  <c:v>2.4188899999999999E-2</c:v>
                </c:pt>
                <c:pt idx="5160">
                  <c:v>2.5941800000000001E-2</c:v>
                </c:pt>
                <c:pt idx="5161">
                  <c:v>2.78137E-2</c:v>
                </c:pt>
                <c:pt idx="5162">
                  <c:v>2.9801100000000001E-2</c:v>
                </c:pt>
                <c:pt idx="5163">
                  <c:v>3.1900199999999997E-2</c:v>
                </c:pt>
                <c:pt idx="5164">
                  <c:v>3.4107800000000001E-2</c:v>
                </c:pt>
                <c:pt idx="5165">
                  <c:v>3.6420800000000003E-2</c:v>
                </c:pt>
                <c:pt idx="5166">
                  <c:v>3.8835399999999999E-2</c:v>
                </c:pt>
                <c:pt idx="5167">
                  <c:v>4.1347099999999998E-2</c:v>
                </c:pt>
                <c:pt idx="5168">
                  <c:v>4.3950700000000002E-2</c:v>
                </c:pt>
                <c:pt idx="5169">
                  <c:v>4.6641000000000002E-2</c:v>
                </c:pt>
                <c:pt idx="5170">
                  <c:v>4.9414E-2</c:v>
                </c:pt>
                <c:pt idx="5171">
                  <c:v>5.2266800000000002E-2</c:v>
                </c:pt>
                <c:pt idx="5172">
                  <c:v>5.5194600000000003E-2</c:v>
                </c:pt>
                <c:pt idx="5173">
                  <c:v>5.8191E-2</c:v>
                </c:pt>
                <c:pt idx="5174">
                  <c:v>6.1249400000000002E-2</c:v>
                </c:pt>
                <c:pt idx="5175">
                  <c:v>6.4365599999999995E-2</c:v>
                </c:pt>
                <c:pt idx="5176">
                  <c:v>6.7535899999999996E-2</c:v>
                </c:pt>
                <c:pt idx="5177">
                  <c:v>7.0754999999999998E-2</c:v>
                </c:pt>
                <c:pt idx="5178">
                  <c:v>7.4015700000000004E-2</c:v>
                </c:pt>
                <c:pt idx="5179">
                  <c:v>7.7311699999999997E-2</c:v>
                </c:pt>
                <c:pt idx="5180">
                  <c:v>8.0637299999999995E-2</c:v>
                </c:pt>
                <c:pt idx="5181">
                  <c:v>8.3987599999999996E-2</c:v>
                </c:pt>
                <c:pt idx="5182">
                  <c:v>8.7357299999999999E-2</c:v>
                </c:pt>
                <c:pt idx="5183">
                  <c:v>9.0740699999999994E-2</c:v>
                </c:pt>
                <c:pt idx="5184">
                  <c:v>9.4132599999999997E-2</c:v>
                </c:pt>
                <c:pt idx="5185">
                  <c:v>9.7529299999999999E-2</c:v>
                </c:pt>
                <c:pt idx="5186">
                  <c:v>0.100926</c:v>
                </c:pt>
                <c:pt idx="5187">
                  <c:v>0.104315</c:v>
                </c:pt>
                <c:pt idx="5188">
                  <c:v>0.10768800000000001</c:v>
                </c:pt>
                <c:pt idx="5189">
                  <c:v>0.111036</c:v>
                </c:pt>
                <c:pt idx="5190">
                  <c:v>0.114352</c:v>
                </c:pt>
                <c:pt idx="5191">
                  <c:v>0.117629</c:v>
                </c:pt>
                <c:pt idx="5192">
                  <c:v>0.120861</c:v>
                </c:pt>
                <c:pt idx="5193">
                  <c:v>0.124041</c:v>
                </c:pt>
                <c:pt idx="5194">
                  <c:v>0.127162</c:v>
                </c:pt>
                <c:pt idx="5195">
                  <c:v>0.130218</c:v>
                </c:pt>
                <c:pt idx="5196">
                  <c:v>0.13320399999999999</c:v>
                </c:pt>
                <c:pt idx="5197">
                  <c:v>0.13611300000000001</c:v>
                </c:pt>
                <c:pt idx="5198">
                  <c:v>0.13894200000000001</c:v>
                </c:pt>
                <c:pt idx="5199">
                  <c:v>0.14168500000000001</c:v>
                </c:pt>
                <c:pt idx="5200">
                  <c:v>0.14433799999999999</c:v>
                </c:pt>
                <c:pt idx="5201">
                  <c:v>0.146893</c:v>
                </c:pt>
                <c:pt idx="5202">
                  <c:v>0.149344</c:v>
                </c:pt>
                <c:pt idx="5203">
                  <c:v>0.15168899999999999</c:v>
                </c:pt>
                <c:pt idx="5204">
                  <c:v>0.15392400000000001</c:v>
                </c:pt>
                <c:pt idx="5205">
                  <c:v>0.15604599999999999</c:v>
                </c:pt>
                <c:pt idx="5206">
                  <c:v>0.158052</c:v>
                </c:pt>
                <c:pt idx="5207">
                  <c:v>0.159937</c:v>
                </c:pt>
                <c:pt idx="5208">
                  <c:v>0.16169800000000001</c:v>
                </c:pt>
                <c:pt idx="5209">
                  <c:v>0.16333</c:v>
                </c:pt>
                <c:pt idx="5210">
                  <c:v>0.16483</c:v>
                </c:pt>
                <c:pt idx="5211">
                  <c:v>0.16619300000000001</c:v>
                </c:pt>
                <c:pt idx="5212">
                  <c:v>0.16741400000000001</c:v>
                </c:pt>
                <c:pt idx="5213">
                  <c:v>0.168491</c:v>
                </c:pt>
                <c:pt idx="5214">
                  <c:v>0.16942199999999999</c:v>
                </c:pt>
                <c:pt idx="5215">
                  <c:v>0.17020399999999999</c:v>
                </c:pt>
                <c:pt idx="5216">
                  <c:v>0.17083599999999999</c:v>
                </c:pt>
                <c:pt idx="5217">
                  <c:v>0.171315</c:v>
                </c:pt>
                <c:pt idx="5218">
                  <c:v>0.17163900000000001</c:v>
                </c:pt>
                <c:pt idx="5219">
                  <c:v>0.17180599999999999</c:v>
                </c:pt>
                <c:pt idx="5220">
                  <c:v>0.171817</c:v>
                </c:pt>
                <c:pt idx="5221">
                  <c:v>0.17166999999999999</c:v>
                </c:pt>
                <c:pt idx="5222">
                  <c:v>0.17136199999999999</c:v>
                </c:pt>
                <c:pt idx="5223">
                  <c:v>0.17088999999999999</c:v>
                </c:pt>
                <c:pt idx="5224">
                  <c:v>0.17025399999999999</c:v>
                </c:pt>
                <c:pt idx="5225">
                  <c:v>0.16945299999999999</c:v>
                </c:pt>
                <c:pt idx="5226">
                  <c:v>0.16848299999999999</c:v>
                </c:pt>
                <c:pt idx="5227">
                  <c:v>0.167347</c:v>
                </c:pt>
                <c:pt idx="5228">
                  <c:v>0.166047</c:v>
                </c:pt>
                <c:pt idx="5229">
                  <c:v>0.16458400000000001</c:v>
                </c:pt>
                <c:pt idx="5230">
                  <c:v>0.162962</c:v>
                </c:pt>
                <c:pt idx="5231">
                  <c:v>0.16118199999999999</c:v>
                </c:pt>
                <c:pt idx="5232">
                  <c:v>0.159247</c:v>
                </c:pt>
                <c:pt idx="5233">
                  <c:v>0.15715799999999999</c:v>
                </c:pt>
                <c:pt idx="5234">
                  <c:v>0.154916</c:v>
                </c:pt>
                <c:pt idx="5235">
                  <c:v>0.15252099999999999</c:v>
                </c:pt>
                <c:pt idx="5236">
                  <c:v>0.149976</c:v>
                </c:pt>
                <c:pt idx="5237">
                  <c:v>0.147285</c:v>
                </c:pt>
                <c:pt idx="5238">
                  <c:v>0.14445</c:v>
                </c:pt>
                <c:pt idx="5239">
                  <c:v>0.14147799999999999</c:v>
                </c:pt>
                <c:pt idx="5240">
                  <c:v>0.138372</c:v>
                </c:pt>
                <c:pt idx="5241">
                  <c:v>0.13513600000000001</c:v>
                </c:pt>
                <c:pt idx="5242">
                  <c:v>0.131771</c:v>
                </c:pt>
                <c:pt idx="5243">
                  <c:v>0.12828200000000001</c:v>
                </c:pt>
                <c:pt idx="5244">
                  <c:v>0.12467200000000001</c:v>
                </c:pt>
                <c:pt idx="5245">
                  <c:v>0.120944</c:v>
                </c:pt>
                <c:pt idx="5246">
                  <c:v>0.117102</c:v>
                </c:pt>
                <c:pt idx="5247">
                  <c:v>0.11315</c:v>
                </c:pt>
                <c:pt idx="5248">
                  <c:v>0.109093</c:v>
                </c:pt>
                <c:pt idx="5249">
                  <c:v>0.104936</c:v>
                </c:pt>
                <c:pt idx="5250">
                  <c:v>0.100685</c:v>
                </c:pt>
                <c:pt idx="5251">
                  <c:v>9.6345299999999995E-2</c:v>
                </c:pt>
                <c:pt idx="5252">
                  <c:v>9.1920500000000002E-2</c:v>
                </c:pt>
                <c:pt idx="5253">
                  <c:v>8.7416099999999997E-2</c:v>
                </c:pt>
                <c:pt idx="5254">
                  <c:v>8.2838800000000004E-2</c:v>
                </c:pt>
                <c:pt idx="5255">
                  <c:v>7.8195700000000007E-2</c:v>
                </c:pt>
                <c:pt idx="5256">
                  <c:v>7.3492399999999999E-2</c:v>
                </c:pt>
                <c:pt idx="5257">
                  <c:v>6.8732799999999997E-2</c:v>
                </c:pt>
                <c:pt idx="5258">
                  <c:v>6.3922599999999996E-2</c:v>
                </c:pt>
                <c:pt idx="5259">
                  <c:v>5.9069299999999998E-2</c:v>
                </c:pt>
                <c:pt idx="5260">
                  <c:v>5.4179100000000001E-2</c:v>
                </c:pt>
                <c:pt idx="5261">
                  <c:v>4.9256300000000003E-2</c:v>
                </c:pt>
                <c:pt idx="5262">
                  <c:v>4.4305999999999998E-2</c:v>
                </c:pt>
                <c:pt idx="5263">
                  <c:v>3.93347E-2</c:v>
                </c:pt>
                <c:pt idx="5264">
                  <c:v>3.4348900000000002E-2</c:v>
                </c:pt>
                <c:pt idx="5265">
                  <c:v>2.9355099999999999E-2</c:v>
                </c:pt>
                <c:pt idx="5266">
                  <c:v>2.4360099999999999E-2</c:v>
                </c:pt>
                <c:pt idx="5267">
                  <c:v>1.9370499999999999E-2</c:v>
                </c:pt>
                <c:pt idx="5268">
                  <c:v>1.43927E-2</c:v>
                </c:pt>
                <c:pt idx="5269" formatCode="0.00E+00">
                  <c:v>9.4313599999999997E-3</c:v>
                </c:pt>
                <c:pt idx="5270" formatCode="0.00E+00">
                  <c:v>4.49104E-3</c:v>
                </c:pt>
                <c:pt idx="5271" formatCode="0.00E+00">
                  <c:v>-4.2216600000000002E-4</c:v>
                </c:pt>
                <c:pt idx="5272" formatCode="0.00E+00">
                  <c:v>-5.2989500000000002E-3</c:v>
                </c:pt>
                <c:pt idx="5273">
                  <c:v>-1.01297E-2</c:v>
                </c:pt>
                <c:pt idx="5274">
                  <c:v>-1.4907800000000001E-2</c:v>
                </c:pt>
                <c:pt idx="5275">
                  <c:v>-1.9628199999999998E-2</c:v>
                </c:pt>
                <c:pt idx="5276">
                  <c:v>-2.4286100000000001E-2</c:v>
                </c:pt>
                <c:pt idx="5277">
                  <c:v>-2.88781E-2</c:v>
                </c:pt>
                <c:pt idx="5278">
                  <c:v>-3.3400300000000001E-2</c:v>
                </c:pt>
                <c:pt idx="5279">
                  <c:v>-3.7847199999999998E-2</c:v>
                </c:pt>
                <c:pt idx="5280">
                  <c:v>-4.2213000000000001E-2</c:v>
                </c:pt>
                <c:pt idx="5281">
                  <c:v>-4.64952E-2</c:v>
                </c:pt>
                <c:pt idx="5282">
                  <c:v>-5.0692399999999999E-2</c:v>
                </c:pt>
                <c:pt idx="5283">
                  <c:v>-5.4801599999999999E-2</c:v>
                </c:pt>
                <c:pt idx="5284">
                  <c:v>-5.88189E-2</c:v>
                </c:pt>
                <c:pt idx="5285">
                  <c:v>-6.2740000000000004E-2</c:v>
                </c:pt>
                <c:pt idx="5286">
                  <c:v>-6.6560300000000003E-2</c:v>
                </c:pt>
                <c:pt idx="5287">
                  <c:v>-7.0275199999999996E-2</c:v>
                </c:pt>
                <c:pt idx="5288">
                  <c:v>-7.3880399999999999E-2</c:v>
                </c:pt>
                <c:pt idx="5289">
                  <c:v>-7.7371300000000004E-2</c:v>
                </c:pt>
                <c:pt idx="5290">
                  <c:v>-8.0742999999999995E-2</c:v>
                </c:pt>
                <c:pt idx="5291">
                  <c:v>-8.3990200000000001E-2</c:v>
                </c:pt>
                <c:pt idx="5292">
                  <c:v>-8.7107500000000004E-2</c:v>
                </c:pt>
                <c:pt idx="5293">
                  <c:v>-9.0090000000000003E-2</c:v>
                </c:pt>
                <c:pt idx="5294">
                  <c:v>-9.29344E-2</c:v>
                </c:pt>
                <c:pt idx="5295">
                  <c:v>-9.5637600000000003E-2</c:v>
                </c:pt>
                <c:pt idx="5296">
                  <c:v>-9.8195599999999994E-2</c:v>
                </c:pt>
                <c:pt idx="5297">
                  <c:v>-0.100605</c:v>
                </c:pt>
                <c:pt idx="5298">
                  <c:v>-0.102865</c:v>
                </c:pt>
                <c:pt idx="5299">
                  <c:v>-0.104977</c:v>
                </c:pt>
                <c:pt idx="5300">
                  <c:v>-0.10694099999999999</c:v>
                </c:pt>
                <c:pt idx="5301">
                  <c:v>-0.10875600000000001</c:v>
                </c:pt>
                <c:pt idx="5302">
                  <c:v>-0.11042200000000001</c:v>
                </c:pt>
                <c:pt idx="5303">
                  <c:v>-0.11193699999999999</c:v>
                </c:pt>
                <c:pt idx="5304">
                  <c:v>-0.1133</c:v>
                </c:pt>
                <c:pt idx="5305">
                  <c:v>-0.11451</c:v>
                </c:pt>
                <c:pt idx="5306">
                  <c:v>-0.11556900000000001</c:v>
                </c:pt>
                <c:pt idx="5307">
                  <c:v>-0.116477</c:v>
                </c:pt>
                <c:pt idx="5308">
                  <c:v>-0.11723500000000001</c:v>
                </c:pt>
                <c:pt idx="5309">
                  <c:v>-0.11784500000000001</c:v>
                </c:pt>
                <c:pt idx="5310">
                  <c:v>-0.118307</c:v>
                </c:pt>
                <c:pt idx="5311">
                  <c:v>-0.118626</c:v>
                </c:pt>
                <c:pt idx="5312">
                  <c:v>-0.11880499999999999</c:v>
                </c:pt>
                <c:pt idx="5313">
                  <c:v>-0.11884599999999999</c:v>
                </c:pt>
                <c:pt idx="5314">
                  <c:v>-0.118751</c:v>
                </c:pt>
                <c:pt idx="5315">
                  <c:v>-0.11852</c:v>
                </c:pt>
                <c:pt idx="5316">
                  <c:v>-0.118154</c:v>
                </c:pt>
                <c:pt idx="5317">
                  <c:v>-0.11765200000000001</c:v>
                </c:pt>
                <c:pt idx="5318">
                  <c:v>-0.117016</c:v>
                </c:pt>
                <c:pt idx="5319">
                  <c:v>-0.116247</c:v>
                </c:pt>
                <c:pt idx="5320">
                  <c:v>-0.11534899999999999</c:v>
                </c:pt>
                <c:pt idx="5321">
                  <c:v>-0.114324</c:v>
                </c:pt>
                <c:pt idx="5322">
                  <c:v>-0.113175</c:v>
                </c:pt>
                <c:pt idx="5323">
                  <c:v>-0.111905</c:v>
                </c:pt>
                <c:pt idx="5324">
                  <c:v>-0.110514</c:v>
                </c:pt>
                <c:pt idx="5325">
                  <c:v>-0.109003</c:v>
                </c:pt>
                <c:pt idx="5326">
                  <c:v>-0.107376</c:v>
                </c:pt>
                <c:pt idx="5327">
                  <c:v>-0.10564</c:v>
                </c:pt>
                <c:pt idx="5328">
                  <c:v>-0.103797</c:v>
                </c:pt>
                <c:pt idx="5329">
                  <c:v>-0.101854</c:v>
                </c:pt>
                <c:pt idx="5330">
                  <c:v>-9.9815600000000004E-2</c:v>
                </c:pt>
                <c:pt idx="5331">
                  <c:v>-9.7685300000000003E-2</c:v>
                </c:pt>
                <c:pt idx="5332">
                  <c:v>-9.5467499999999997E-2</c:v>
                </c:pt>
                <c:pt idx="5333">
                  <c:v>-9.3166399999999996E-2</c:v>
                </c:pt>
                <c:pt idx="5334">
                  <c:v>-9.0787599999999996E-2</c:v>
                </c:pt>
                <c:pt idx="5335">
                  <c:v>-8.8335999999999998E-2</c:v>
                </c:pt>
                <c:pt idx="5336">
                  <c:v>-8.5814100000000004E-2</c:v>
                </c:pt>
                <c:pt idx="5337">
                  <c:v>-8.3224099999999995E-2</c:v>
                </c:pt>
                <c:pt idx="5338">
                  <c:v>-8.0570900000000001E-2</c:v>
                </c:pt>
                <c:pt idx="5339">
                  <c:v>-7.7859899999999996E-2</c:v>
                </c:pt>
                <c:pt idx="5340">
                  <c:v>-7.5095200000000001E-2</c:v>
                </c:pt>
                <c:pt idx="5341">
                  <c:v>-7.2279999999999997E-2</c:v>
                </c:pt>
                <c:pt idx="5342">
                  <c:v>-6.9416400000000003E-2</c:v>
                </c:pt>
                <c:pt idx="5343">
                  <c:v>-6.6507899999999995E-2</c:v>
                </c:pt>
                <c:pt idx="5344">
                  <c:v>-6.35598E-2</c:v>
                </c:pt>
                <c:pt idx="5345">
                  <c:v>-6.0578E-2</c:v>
                </c:pt>
                <c:pt idx="5346">
                  <c:v>-5.7567300000000002E-2</c:v>
                </c:pt>
                <c:pt idx="5347">
                  <c:v>-5.4532900000000002E-2</c:v>
                </c:pt>
                <c:pt idx="5348">
                  <c:v>-5.1479799999999999E-2</c:v>
                </c:pt>
                <c:pt idx="5349">
                  <c:v>-4.84126E-2</c:v>
                </c:pt>
                <c:pt idx="5350">
                  <c:v>-4.53357E-2</c:v>
                </c:pt>
                <c:pt idx="5351">
                  <c:v>-4.2253699999999998E-2</c:v>
                </c:pt>
                <c:pt idx="5352">
                  <c:v>-3.9170000000000003E-2</c:v>
                </c:pt>
                <c:pt idx="5353">
                  <c:v>-3.6086800000000002E-2</c:v>
                </c:pt>
                <c:pt idx="5354">
                  <c:v>-3.30079E-2</c:v>
                </c:pt>
                <c:pt idx="5355">
                  <c:v>-2.99391E-2</c:v>
                </c:pt>
                <c:pt idx="5356">
                  <c:v>-2.6885300000000001E-2</c:v>
                </c:pt>
                <c:pt idx="5357">
                  <c:v>-2.3850300000000001E-2</c:v>
                </c:pt>
                <c:pt idx="5358">
                  <c:v>-2.0837100000000001E-2</c:v>
                </c:pt>
                <c:pt idx="5359">
                  <c:v>-1.7847999999999999E-2</c:v>
                </c:pt>
                <c:pt idx="5360">
                  <c:v>-1.4884E-2</c:v>
                </c:pt>
                <c:pt idx="5361">
                  <c:v>-1.1946699999999999E-2</c:v>
                </c:pt>
                <c:pt idx="5362" formatCode="0.00E+00">
                  <c:v>-9.0391599999999992E-3</c:v>
                </c:pt>
                <c:pt idx="5363" formatCode="0.00E+00">
                  <c:v>-6.1645800000000002E-3</c:v>
                </c:pt>
                <c:pt idx="5364" formatCode="0.00E+00">
                  <c:v>-3.3259000000000001E-3</c:v>
                </c:pt>
                <c:pt idx="5365" formatCode="0.00E+00">
                  <c:v>-5.2679799999999998E-4</c:v>
                </c:pt>
                <c:pt idx="5366" formatCode="0.00E+00">
                  <c:v>2.22828E-3</c:v>
                </c:pt>
                <c:pt idx="5367" formatCode="0.00E+00">
                  <c:v>4.93546E-3</c:v>
                </c:pt>
                <c:pt idx="5368" formatCode="0.00E+00">
                  <c:v>7.5914499999999996E-3</c:v>
                </c:pt>
                <c:pt idx="5369">
                  <c:v>1.0191800000000001E-2</c:v>
                </c:pt>
                <c:pt idx="5370">
                  <c:v>1.2730999999999999E-2</c:v>
                </c:pt>
                <c:pt idx="5371">
                  <c:v>1.52043E-2</c:v>
                </c:pt>
                <c:pt idx="5372">
                  <c:v>1.7608200000000001E-2</c:v>
                </c:pt>
                <c:pt idx="5373">
                  <c:v>1.99405E-2</c:v>
                </c:pt>
                <c:pt idx="5374">
                  <c:v>2.2201200000000001E-2</c:v>
                </c:pt>
                <c:pt idx="5375">
                  <c:v>2.4392299999999999E-2</c:v>
                </c:pt>
                <c:pt idx="5376">
                  <c:v>2.6514800000000002E-2</c:v>
                </c:pt>
                <c:pt idx="5377">
                  <c:v>2.85667E-2</c:v>
                </c:pt>
                <c:pt idx="5378">
                  <c:v>3.05425E-2</c:v>
                </c:pt>
                <c:pt idx="5379">
                  <c:v>3.2437199999999999E-2</c:v>
                </c:pt>
                <c:pt idx="5380">
                  <c:v>3.4250799999999998E-2</c:v>
                </c:pt>
                <c:pt idx="5381">
                  <c:v>3.59878E-2</c:v>
                </c:pt>
                <c:pt idx="5382">
                  <c:v>3.7652600000000001E-2</c:v>
                </c:pt>
                <c:pt idx="5383">
                  <c:v>3.9246999999999997E-2</c:v>
                </c:pt>
                <c:pt idx="5384">
                  <c:v>4.07719E-2</c:v>
                </c:pt>
                <c:pt idx="5385">
                  <c:v>4.2228500000000002E-2</c:v>
                </c:pt>
                <c:pt idx="5386">
                  <c:v>4.3617099999999999E-2</c:v>
                </c:pt>
                <c:pt idx="5387">
                  <c:v>4.4935500000000003E-2</c:v>
                </c:pt>
                <c:pt idx="5388">
                  <c:v>4.6179600000000001E-2</c:v>
                </c:pt>
                <c:pt idx="5389">
                  <c:v>4.7347500000000001E-2</c:v>
                </c:pt>
                <c:pt idx="5390">
                  <c:v>4.8438599999999998E-2</c:v>
                </c:pt>
                <c:pt idx="5391">
                  <c:v>4.9453900000000002E-2</c:v>
                </c:pt>
                <c:pt idx="5392">
                  <c:v>5.0395299999999997E-2</c:v>
                </c:pt>
                <c:pt idx="5393">
                  <c:v>5.1265199999999997E-2</c:v>
                </c:pt>
                <c:pt idx="5394">
                  <c:v>5.2065E-2</c:v>
                </c:pt>
                <c:pt idx="5395">
                  <c:v>5.2795300000000003E-2</c:v>
                </c:pt>
                <c:pt idx="5396">
                  <c:v>5.3457400000000002E-2</c:v>
                </c:pt>
                <c:pt idx="5397">
                  <c:v>5.4052700000000002E-2</c:v>
                </c:pt>
                <c:pt idx="5398">
                  <c:v>5.4580900000000002E-2</c:v>
                </c:pt>
                <c:pt idx="5399">
                  <c:v>5.5041199999999998E-2</c:v>
                </c:pt>
                <c:pt idx="5400">
                  <c:v>5.54353E-2</c:v>
                </c:pt>
                <c:pt idx="5401">
                  <c:v>5.5766099999999999E-2</c:v>
                </c:pt>
                <c:pt idx="5402">
                  <c:v>5.6036999999999997E-2</c:v>
                </c:pt>
                <c:pt idx="5403">
                  <c:v>5.6252400000000001E-2</c:v>
                </c:pt>
                <c:pt idx="5404">
                  <c:v>5.6416500000000001E-2</c:v>
                </c:pt>
                <c:pt idx="5405">
                  <c:v>5.65313E-2</c:v>
                </c:pt>
                <c:pt idx="5406">
                  <c:v>5.6596100000000003E-2</c:v>
                </c:pt>
                <c:pt idx="5407">
                  <c:v>5.6610199999999999E-2</c:v>
                </c:pt>
                <c:pt idx="5408">
                  <c:v>5.6575100000000003E-2</c:v>
                </c:pt>
                <c:pt idx="5409">
                  <c:v>5.64956E-2</c:v>
                </c:pt>
                <c:pt idx="5410">
                  <c:v>5.6377700000000003E-2</c:v>
                </c:pt>
                <c:pt idx="5411">
                  <c:v>5.6225799999999999E-2</c:v>
                </c:pt>
                <c:pt idx="5412">
                  <c:v>5.6041199999999999E-2</c:v>
                </c:pt>
                <c:pt idx="5413">
                  <c:v>5.5822999999999998E-2</c:v>
                </c:pt>
                <c:pt idx="5414">
                  <c:v>5.5570599999999998E-2</c:v>
                </c:pt>
                <c:pt idx="5415">
                  <c:v>5.5285000000000001E-2</c:v>
                </c:pt>
                <c:pt idx="5416">
                  <c:v>5.4968500000000003E-2</c:v>
                </c:pt>
                <c:pt idx="5417">
                  <c:v>5.4622799999999999E-2</c:v>
                </c:pt>
                <c:pt idx="5418">
                  <c:v>5.4250199999999998E-2</c:v>
                </c:pt>
                <c:pt idx="5419">
                  <c:v>5.3855300000000002E-2</c:v>
                </c:pt>
                <c:pt idx="5420">
                  <c:v>5.34426E-2</c:v>
                </c:pt>
                <c:pt idx="5421">
                  <c:v>5.3013499999999998E-2</c:v>
                </c:pt>
                <c:pt idx="5422">
                  <c:v>5.2567900000000001E-2</c:v>
                </c:pt>
                <c:pt idx="5423">
                  <c:v>5.2106699999999999E-2</c:v>
                </c:pt>
                <c:pt idx="5424">
                  <c:v>5.1632900000000002E-2</c:v>
                </c:pt>
                <c:pt idx="5425">
                  <c:v>5.1149600000000003E-2</c:v>
                </c:pt>
                <c:pt idx="5426">
                  <c:v>5.0660700000000003E-2</c:v>
                </c:pt>
                <c:pt idx="5427">
                  <c:v>5.01705E-2</c:v>
                </c:pt>
                <c:pt idx="5428">
                  <c:v>4.9681500000000003E-2</c:v>
                </c:pt>
                <c:pt idx="5429">
                  <c:v>4.9194300000000003E-2</c:v>
                </c:pt>
                <c:pt idx="5430">
                  <c:v>4.87099E-2</c:v>
                </c:pt>
                <c:pt idx="5431">
                  <c:v>4.8229000000000001E-2</c:v>
                </c:pt>
                <c:pt idx="5432">
                  <c:v>4.7752500000000003E-2</c:v>
                </c:pt>
                <c:pt idx="5433">
                  <c:v>4.7281799999999999E-2</c:v>
                </c:pt>
                <c:pt idx="5434">
                  <c:v>4.6818400000000003E-2</c:v>
                </c:pt>
                <c:pt idx="5435">
                  <c:v>4.6363399999999999E-2</c:v>
                </c:pt>
                <c:pt idx="5436">
                  <c:v>4.5917800000000002E-2</c:v>
                </c:pt>
                <c:pt idx="5437">
                  <c:v>4.5483799999999998E-2</c:v>
                </c:pt>
                <c:pt idx="5438">
                  <c:v>4.5064100000000003E-2</c:v>
                </c:pt>
                <c:pt idx="5439">
                  <c:v>4.4660199999999997E-2</c:v>
                </c:pt>
                <c:pt idx="5440">
                  <c:v>4.4271999999999999E-2</c:v>
                </c:pt>
                <c:pt idx="5441">
                  <c:v>4.38997E-2</c:v>
                </c:pt>
                <c:pt idx="5442">
                  <c:v>4.35433E-2</c:v>
                </c:pt>
                <c:pt idx="5443">
                  <c:v>4.32033E-2</c:v>
                </c:pt>
                <c:pt idx="5444">
                  <c:v>4.2881799999999998E-2</c:v>
                </c:pt>
                <c:pt idx="5445">
                  <c:v>4.25812E-2</c:v>
                </c:pt>
                <c:pt idx="5446">
                  <c:v>4.2301699999999998E-2</c:v>
                </c:pt>
                <c:pt idx="5447">
                  <c:v>4.2042999999999997E-2</c:v>
                </c:pt>
                <c:pt idx="5448">
                  <c:v>4.18059E-2</c:v>
                </c:pt>
                <c:pt idx="5449">
                  <c:v>4.15897E-2</c:v>
                </c:pt>
                <c:pt idx="5450">
                  <c:v>4.1392499999999999E-2</c:v>
                </c:pt>
                <c:pt idx="5451">
                  <c:v>4.1213899999999998E-2</c:v>
                </c:pt>
                <c:pt idx="5452">
                  <c:v>4.1054800000000002E-2</c:v>
                </c:pt>
                <c:pt idx="5453">
                  <c:v>4.0913600000000001E-2</c:v>
                </c:pt>
                <c:pt idx="5454">
                  <c:v>4.07871E-2</c:v>
                </c:pt>
                <c:pt idx="5455">
                  <c:v>4.0673500000000001E-2</c:v>
                </c:pt>
                <c:pt idx="5456">
                  <c:v>4.0573600000000001E-2</c:v>
                </c:pt>
                <c:pt idx="5457">
                  <c:v>4.04874E-2</c:v>
                </c:pt>
                <c:pt idx="5458">
                  <c:v>4.04131E-2</c:v>
                </c:pt>
                <c:pt idx="5459">
                  <c:v>4.0348500000000002E-2</c:v>
                </c:pt>
                <c:pt idx="5460">
                  <c:v>4.0293700000000002E-2</c:v>
                </c:pt>
                <c:pt idx="5461">
                  <c:v>4.0249399999999998E-2</c:v>
                </c:pt>
                <c:pt idx="5462">
                  <c:v>4.0216500000000002E-2</c:v>
                </c:pt>
                <c:pt idx="5463">
                  <c:v>4.0196000000000003E-2</c:v>
                </c:pt>
                <c:pt idx="5464">
                  <c:v>4.01882E-2</c:v>
                </c:pt>
                <c:pt idx="5465">
                  <c:v>4.0190099999999999E-2</c:v>
                </c:pt>
                <c:pt idx="5466">
                  <c:v>4.0195700000000001E-2</c:v>
                </c:pt>
                <c:pt idx="5467">
                  <c:v>4.0201199999999999E-2</c:v>
                </c:pt>
                <c:pt idx="5468">
                  <c:v>4.0206600000000002E-2</c:v>
                </c:pt>
                <c:pt idx="5469">
                  <c:v>4.0214899999999998E-2</c:v>
                </c:pt>
                <c:pt idx="5470">
                  <c:v>4.0227600000000002E-2</c:v>
                </c:pt>
                <c:pt idx="5471">
                  <c:v>4.0243099999999997E-2</c:v>
                </c:pt>
                <c:pt idx="5472">
                  <c:v>4.0257800000000003E-2</c:v>
                </c:pt>
                <c:pt idx="5473">
                  <c:v>4.0268900000000003E-2</c:v>
                </c:pt>
                <c:pt idx="5474">
                  <c:v>4.0273400000000001E-2</c:v>
                </c:pt>
                <c:pt idx="5475">
                  <c:v>4.0266900000000001E-2</c:v>
                </c:pt>
                <c:pt idx="5476">
                  <c:v>4.0244599999999998E-2</c:v>
                </c:pt>
                <c:pt idx="5477">
                  <c:v>4.02034E-2</c:v>
                </c:pt>
                <c:pt idx="5478">
                  <c:v>4.0141200000000002E-2</c:v>
                </c:pt>
                <c:pt idx="5479">
                  <c:v>4.0055899999999998E-2</c:v>
                </c:pt>
                <c:pt idx="5480">
                  <c:v>3.9945000000000001E-2</c:v>
                </c:pt>
                <c:pt idx="5481">
                  <c:v>3.9806300000000003E-2</c:v>
                </c:pt>
                <c:pt idx="5482">
                  <c:v>3.9637100000000001E-2</c:v>
                </c:pt>
                <c:pt idx="5483">
                  <c:v>3.9434499999999997E-2</c:v>
                </c:pt>
                <c:pt idx="5484">
                  <c:v>3.9196399999999999E-2</c:v>
                </c:pt>
                <c:pt idx="5485">
                  <c:v>3.8921400000000002E-2</c:v>
                </c:pt>
                <c:pt idx="5486">
                  <c:v>3.8608200000000002E-2</c:v>
                </c:pt>
                <c:pt idx="5487">
                  <c:v>3.8255699999999997E-2</c:v>
                </c:pt>
                <c:pt idx="5488">
                  <c:v>3.7863399999999998E-2</c:v>
                </c:pt>
                <c:pt idx="5489">
                  <c:v>3.7430699999999997E-2</c:v>
                </c:pt>
                <c:pt idx="5490">
                  <c:v>3.6957200000000003E-2</c:v>
                </c:pt>
                <c:pt idx="5491">
                  <c:v>3.6441599999999998E-2</c:v>
                </c:pt>
                <c:pt idx="5492">
                  <c:v>3.5882499999999998E-2</c:v>
                </c:pt>
                <c:pt idx="5493">
                  <c:v>3.5278900000000002E-2</c:v>
                </c:pt>
                <c:pt idx="5494">
                  <c:v>3.4628399999999997E-2</c:v>
                </c:pt>
                <c:pt idx="5495">
                  <c:v>3.39268E-2</c:v>
                </c:pt>
                <c:pt idx="5496">
                  <c:v>3.31715E-2</c:v>
                </c:pt>
                <c:pt idx="5497">
                  <c:v>3.2363299999999998E-2</c:v>
                </c:pt>
                <c:pt idx="5498">
                  <c:v>3.1502700000000002E-2</c:v>
                </c:pt>
                <c:pt idx="5499">
                  <c:v>3.05869E-2</c:v>
                </c:pt>
                <c:pt idx="5500">
                  <c:v>2.9610500000000001E-2</c:v>
                </c:pt>
                <c:pt idx="5501">
                  <c:v>2.85703E-2</c:v>
                </c:pt>
                <c:pt idx="5502">
                  <c:v>2.7465300000000002E-2</c:v>
                </c:pt>
                <c:pt idx="5503">
                  <c:v>2.62954E-2</c:v>
                </c:pt>
                <c:pt idx="5504">
                  <c:v>2.50593E-2</c:v>
                </c:pt>
                <c:pt idx="5505">
                  <c:v>2.37559E-2</c:v>
                </c:pt>
                <c:pt idx="5506">
                  <c:v>2.23854E-2</c:v>
                </c:pt>
                <c:pt idx="5507">
                  <c:v>2.0949700000000002E-2</c:v>
                </c:pt>
                <c:pt idx="5508">
                  <c:v>1.94509E-2</c:v>
                </c:pt>
                <c:pt idx="5509">
                  <c:v>1.7888600000000001E-2</c:v>
                </c:pt>
                <c:pt idx="5510">
                  <c:v>1.6261299999999999E-2</c:v>
                </c:pt>
                <c:pt idx="5511">
                  <c:v>1.45685E-2</c:v>
                </c:pt>
                <c:pt idx="5512">
                  <c:v>1.2811700000000001E-2</c:v>
                </c:pt>
                <c:pt idx="5513">
                  <c:v>1.09937E-2</c:v>
                </c:pt>
                <c:pt idx="5514" formatCode="0.00E+00">
                  <c:v>9.1169300000000005E-3</c:v>
                </c:pt>
                <c:pt idx="5515" formatCode="0.00E+00">
                  <c:v>7.1827599999999998E-3</c:v>
                </c:pt>
                <c:pt idx="5516" formatCode="0.00E+00">
                  <c:v>5.1906399999999998E-3</c:v>
                </c:pt>
                <c:pt idx="5517" formatCode="0.00E+00">
                  <c:v>3.1398799999999998E-3</c:v>
                </c:pt>
                <c:pt idx="5518" formatCode="0.00E+00">
                  <c:v>1.0302E-3</c:v>
                </c:pt>
                <c:pt idx="5519" formatCode="0.00E+00">
                  <c:v>-1.13853E-3</c:v>
                </c:pt>
                <c:pt idx="5520" formatCode="0.00E+00">
                  <c:v>-3.3652700000000001E-3</c:v>
                </c:pt>
                <c:pt idx="5521" formatCode="0.00E+00">
                  <c:v>-5.6470100000000001E-3</c:v>
                </c:pt>
                <c:pt idx="5522" formatCode="0.00E+00">
                  <c:v>-7.9812800000000003E-3</c:v>
                </c:pt>
                <c:pt idx="5523">
                  <c:v>-1.0366800000000001E-2</c:v>
                </c:pt>
                <c:pt idx="5524">
                  <c:v>-1.2800799999999999E-2</c:v>
                </c:pt>
                <c:pt idx="5525">
                  <c:v>-1.52792E-2</c:v>
                </c:pt>
                <c:pt idx="5526">
                  <c:v>-1.7798700000000001E-2</c:v>
                </c:pt>
                <c:pt idx="5527">
                  <c:v>-2.0358299999999999E-2</c:v>
                </c:pt>
                <c:pt idx="5528">
                  <c:v>-2.29584E-2</c:v>
                </c:pt>
                <c:pt idx="5529">
                  <c:v>-2.55978E-2</c:v>
                </c:pt>
                <c:pt idx="5530">
                  <c:v>-2.82746E-2</c:v>
                </c:pt>
                <c:pt idx="5531">
                  <c:v>-3.09865E-2</c:v>
                </c:pt>
                <c:pt idx="5532">
                  <c:v>-3.3731299999999999E-2</c:v>
                </c:pt>
                <c:pt idx="5533">
                  <c:v>-3.6506400000000001E-2</c:v>
                </c:pt>
                <c:pt idx="5534">
                  <c:v>-3.9308500000000003E-2</c:v>
                </c:pt>
                <c:pt idx="5535">
                  <c:v>-4.2134100000000001E-2</c:v>
                </c:pt>
                <c:pt idx="5536">
                  <c:v>-4.49805E-2</c:v>
                </c:pt>
                <c:pt idx="5537">
                  <c:v>-4.7843999999999998E-2</c:v>
                </c:pt>
                <c:pt idx="5538">
                  <c:v>-5.0719800000000002E-2</c:v>
                </c:pt>
                <c:pt idx="5539">
                  <c:v>-5.3603600000000001E-2</c:v>
                </c:pt>
                <c:pt idx="5540">
                  <c:v>-5.6492000000000001E-2</c:v>
                </c:pt>
                <c:pt idx="5541">
                  <c:v>-5.9381999999999997E-2</c:v>
                </c:pt>
                <c:pt idx="5542">
                  <c:v>-6.2270399999999997E-2</c:v>
                </c:pt>
                <c:pt idx="5543">
                  <c:v>-6.5153500000000003E-2</c:v>
                </c:pt>
                <c:pt idx="5544">
                  <c:v>-6.8026199999999995E-2</c:v>
                </c:pt>
                <c:pt idx="5545">
                  <c:v>-7.0883100000000004E-2</c:v>
                </c:pt>
                <c:pt idx="5546">
                  <c:v>-7.3719699999999999E-2</c:v>
                </c:pt>
                <c:pt idx="5547">
                  <c:v>-7.6532100000000006E-2</c:v>
                </c:pt>
                <c:pt idx="5548">
                  <c:v>-7.9317100000000001E-2</c:v>
                </c:pt>
                <c:pt idx="5549">
                  <c:v>-8.2072199999999998E-2</c:v>
                </c:pt>
                <c:pt idx="5550">
                  <c:v>-8.4793999999999994E-2</c:v>
                </c:pt>
                <c:pt idx="5551">
                  <c:v>-8.7477799999999994E-2</c:v>
                </c:pt>
                <c:pt idx="5552">
                  <c:v>-9.0118699999999996E-2</c:v>
                </c:pt>
                <c:pt idx="5553">
                  <c:v>-9.2713299999999998E-2</c:v>
                </c:pt>
                <c:pt idx="5554">
                  <c:v>-9.5258399999999993E-2</c:v>
                </c:pt>
                <c:pt idx="5555">
                  <c:v>-9.7749299999999997E-2</c:v>
                </c:pt>
                <c:pt idx="5556">
                  <c:v>-0.10018100000000001</c:v>
                </c:pt>
                <c:pt idx="5557">
                  <c:v>-0.102548</c:v>
                </c:pt>
                <c:pt idx="5558">
                  <c:v>-0.104849</c:v>
                </c:pt>
                <c:pt idx="5559">
                  <c:v>-0.107082</c:v>
                </c:pt>
                <c:pt idx="5560">
                  <c:v>-0.10924300000000001</c:v>
                </c:pt>
                <c:pt idx="5561">
                  <c:v>-0.111329</c:v>
                </c:pt>
                <c:pt idx="5562">
                  <c:v>-0.11333600000000001</c:v>
                </c:pt>
                <c:pt idx="5563">
                  <c:v>-0.115262</c:v>
                </c:pt>
                <c:pt idx="5564">
                  <c:v>-0.117106</c:v>
                </c:pt>
                <c:pt idx="5565">
                  <c:v>-0.118857</c:v>
                </c:pt>
                <c:pt idx="5566">
                  <c:v>-0.12049799999999999</c:v>
                </c:pt>
                <c:pt idx="5567">
                  <c:v>-0.122034</c:v>
                </c:pt>
                <c:pt idx="5568">
                  <c:v>-0.123478</c:v>
                </c:pt>
                <c:pt idx="5569">
                  <c:v>-0.12482500000000001</c:v>
                </c:pt>
                <c:pt idx="5570">
                  <c:v>-0.12606500000000001</c:v>
                </c:pt>
                <c:pt idx="5571">
                  <c:v>-0.12719900000000001</c:v>
                </c:pt>
                <c:pt idx="5572">
                  <c:v>-0.12822800000000001</c:v>
                </c:pt>
                <c:pt idx="5573">
                  <c:v>-0.12914700000000001</c:v>
                </c:pt>
                <c:pt idx="5574">
                  <c:v>-0.12995300000000001</c:v>
                </c:pt>
                <c:pt idx="5575">
                  <c:v>-0.13064100000000001</c:v>
                </c:pt>
                <c:pt idx="5576">
                  <c:v>-0.13121099999999999</c:v>
                </c:pt>
                <c:pt idx="5577">
                  <c:v>-0.13166</c:v>
                </c:pt>
                <c:pt idx="5578">
                  <c:v>-0.131989</c:v>
                </c:pt>
                <c:pt idx="5579">
                  <c:v>-0.13219500000000001</c:v>
                </c:pt>
                <c:pt idx="5580">
                  <c:v>-0.13227700000000001</c:v>
                </c:pt>
                <c:pt idx="5581">
                  <c:v>-0.13223299999999999</c:v>
                </c:pt>
                <c:pt idx="5582">
                  <c:v>-0.13206399999999999</c:v>
                </c:pt>
                <c:pt idx="5583">
                  <c:v>-0.131771</c:v>
                </c:pt>
                <c:pt idx="5584">
                  <c:v>-0.131356</c:v>
                </c:pt>
                <c:pt idx="5585">
                  <c:v>-0.13081999999999999</c:v>
                </c:pt>
                <c:pt idx="5586">
                  <c:v>-0.130161</c:v>
                </c:pt>
                <c:pt idx="5587">
                  <c:v>-0.12937899999999999</c:v>
                </c:pt>
                <c:pt idx="5588">
                  <c:v>-0.128473</c:v>
                </c:pt>
                <c:pt idx="5589">
                  <c:v>-0.127443</c:v>
                </c:pt>
                <c:pt idx="5590">
                  <c:v>-0.12628900000000001</c:v>
                </c:pt>
                <c:pt idx="5591">
                  <c:v>-0.12500900000000001</c:v>
                </c:pt>
                <c:pt idx="5592">
                  <c:v>-0.123603</c:v>
                </c:pt>
                <c:pt idx="5593">
                  <c:v>-0.122073</c:v>
                </c:pt>
                <c:pt idx="5594">
                  <c:v>-0.120418</c:v>
                </c:pt>
                <c:pt idx="5595">
                  <c:v>-0.11863899999999999</c:v>
                </c:pt>
                <c:pt idx="5596">
                  <c:v>-0.11673799999999999</c:v>
                </c:pt>
                <c:pt idx="5597">
                  <c:v>-0.114714</c:v>
                </c:pt>
                <c:pt idx="5598">
                  <c:v>-0.11257</c:v>
                </c:pt>
                <c:pt idx="5599">
                  <c:v>-0.110308</c:v>
                </c:pt>
                <c:pt idx="5600">
                  <c:v>-0.107928</c:v>
                </c:pt>
                <c:pt idx="5601">
                  <c:v>-0.105434</c:v>
                </c:pt>
                <c:pt idx="5602">
                  <c:v>-0.102827</c:v>
                </c:pt>
                <c:pt idx="5603">
                  <c:v>-0.10011</c:v>
                </c:pt>
                <c:pt idx="5604">
                  <c:v>-9.7285800000000006E-2</c:v>
                </c:pt>
                <c:pt idx="5605">
                  <c:v>-9.4358499999999998E-2</c:v>
                </c:pt>
                <c:pt idx="5606">
                  <c:v>-9.1331899999999994E-2</c:v>
                </c:pt>
                <c:pt idx="5607">
                  <c:v>-8.8209300000000004E-2</c:v>
                </c:pt>
                <c:pt idx="5608">
                  <c:v>-8.4993200000000005E-2</c:v>
                </c:pt>
                <c:pt idx="5609">
                  <c:v>-8.1686300000000003E-2</c:v>
                </c:pt>
                <c:pt idx="5610">
                  <c:v>-7.8291799999999995E-2</c:v>
                </c:pt>
                <c:pt idx="5611">
                  <c:v>-7.4812900000000002E-2</c:v>
                </c:pt>
                <c:pt idx="5612">
                  <c:v>-7.1252899999999994E-2</c:v>
                </c:pt>
                <c:pt idx="5613">
                  <c:v>-6.7615599999999998E-2</c:v>
                </c:pt>
                <c:pt idx="5614">
                  <c:v>-6.3905000000000003E-2</c:v>
                </c:pt>
                <c:pt idx="5615">
                  <c:v>-6.0125199999999997E-2</c:v>
                </c:pt>
                <c:pt idx="5616">
                  <c:v>-5.6280999999999998E-2</c:v>
                </c:pt>
                <c:pt idx="5617">
                  <c:v>-5.2377399999999998E-2</c:v>
                </c:pt>
                <c:pt idx="5618">
                  <c:v>-4.8420299999999999E-2</c:v>
                </c:pt>
                <c:pt idx="5619">
                  <c:v>-4.4416200000000003E-2</c:v>
                </c:pt>
                <c:pt idx="5620">
                  <c:v>-4.0370400000000001E-2</c:v>
                </c:pt>
                <c:pt idx="5621">
                  <c:v>-3.6286899999999997E-2</c:v>
                </c:pt>
                <c:pt idx="5622">
                  <c:v>-3.2169200000000002E-2</c:v>
                </c:pt>
                <c:pt idx="5623">
                  <c:v>-2.8022100000000001E-2</c:v>
                </c:pt>
                <c:pt idx="5624">
                  <c:v>-2.38506E-2</c:v>
                </c:pt>
                <c:pt idx="5625">
                  <c:v>-1.96583E-2</c:v>
                </c:pt>
                <c:pt idx="5626">
                  <c:v>-1.54485E-2</c:v>
                </c:pt>
                <c:pt idx="5627">
                  <c:v>-1.1225799999999999E-2</c:v>
                </c:pt>
                <c:pt idx="5628" formatCode="0.00E+00">
                  <c:v>-6.9953400000000001E-3</c:v>
                </c:pt>
                <c:pt idx="5629" formatCode="0.00E+00">
                  <c:v>-2.7625800000000002E-3</c:v>
                </c:pt>
                <c:pt idx="5630" formatCode="0.00E+00">
                  <c:v>1.4662900000000001E-3</c:v>
                </c:pt>
                <c:pt idx="5631" formatCode="0.00E+00">
                  <c:v>5.6858999999999998E-3</c:v>
                </c:pt>
                <c:pt idx="5632" formatCode="0.00E+00">
                  <c:v>9.8930400000000005E-3</c:v>
                </c:pt>
                <c:pt idx="5633">
                  <c:v>1.40848E-2</c:v>
                </c:pt>
                <c:pt idx="5634">
                  <c:v>1.8256100000000001E-2</c:v>
                </c:pt>
                <c:pt idx="5635">
                  <c:v>2.23999E-2</c:v>
                </c:pt>
                <c:pt idx="5636">
                  <c:v>2.6508799999999999E-2</c:v>
                </c:pt>
                <c:pt idx="5637">
                  <c:v>3.05764E-2</c:v>
                </c:pt>
                <c:pt idx="5638">
                  <c:v>3.4596200000000001E-2</c:v>
                </c:pt>
                <c:pt idx="5639">
                  <c:v>3.8564000000000001E-2</c:v>
                </c:pt>
                <c:pt idx="5640">
                  <c:v>4.2476699999999999E-2</c:v>
                </c:pt>
                <c:pt idx="5641">
                  <c:v>4.6329799999999997E-2</c:v>
                </c:pt>
                <c:pt idx="5642">
                  <c:v>5.0117700000000001E-2</c:v>
                </c:pt>
                <c:pt idx="5643">
                  <c:v>5.3835500000000001E-2</c:v>
                </c:pt>
                <c:pt idx="5644">
                  <c:v>5.74777E-2</c:v>
                </c:pt>
                <c:pt idx="5645">
                  <c:v>6.1038700000000001E-2</c:v>
                </c:pt>
                <c:pt idx="5646">
                  <c:v>6.4514199999999994E-2</c:v>
                </c:pt>
                <c:pt idx="5647">
                  <c:v>6.7901199999999995E-2</c:v>
                </c:pt>
                <c:pt idx="5648">
                  <c:v>7.1196800000000005E-2</c:v>
                </c:pt>
                <c:pt idx="5649">
                  <c:v>7.4398000000000006E-2</c:v>
                </c:pt>
                <c:pt idx="5650">
                  <c:v>7.7500899999999998E-2</c:v>
                </c:pt>
                <c:pt idx="5651">
                  <c:v>8.0499399999999999E-2</c:v>
                </c:pt>
                <c:pt idx="5652">
                  <c:v>8.3391499999999993E-2</c:v>
                </c:pt>
                <c:pt idx="5653">
                  <c:v>8.6188000000000001E-2</c:v>
                </c:pt>
                <c:pt idx="5654">
                  <c:v>8.8888599999999998E-2</c:v>
                </c:pt>
                <c:pt idx="5655">
                  <c:v>9.1472800000000007E-2</c:v>
                </c:pt>
                <c:pt idx="5656">
                  <c:v>9.3933299999999997E-2</c:v>
                </c:pt>
                <c:pt idx="5657">
                  <c:v>9.6277100000000004E-2</c:v>
                </c:pt>
                <c:pt idx="5658">
                  <c:v>9.8501099999999994E-2</c:v>
                </c:pt>
                <c:pt idx="5659">
                  <c:v>0.10059899999999999</c:v>
                </c:pt>
                <c:pt idx="5660">
                  <c:v>0.10256800000000001</c:v>
                </c:pt>
                <c:pt idx="5661">
                  <c:v>0.104407</c:v>
                </c:pt>
                <c:pt idx="5662">
                  <c:v>0.106116</c:v>
                </c:pt>
                <c:pt idx="5663">
                  <c:v>0.107693</c:v>
                </c:pt>
                <c:pt idx="5664">
                  <c:v>0.109136</c:v>
                </c:pt>
                <c:pt idx="5665">
                  <c:v>0.110443</c:v>
                </c:pt>
                <c:pt idx="5666">
                  <c:v>0.111613</c:v>
                </c:pt>
                <c:pt idx="5667">
                  <c:v>0.11264299999999999</c:v>
                </c:pt>
                <c:pt idx="5668">
                  <c:v>0.113534</c:v>
                </c:pt>
                <c:pt idx="5669">
                  <c:v>0.114284</c:v>
                </c:pt>
                <c:pt idx="5670">
                  <c:v>0.11489099999999999</c:v>
                </c:pt>
                <c:pt idx="5671">
                  <c:v>0.115355</c:v>
                </c:pt>
                <c:pt idx="5672">
                  <c:v>0.115675</c:v>
                </c:pt>
                <c:pt idx="5673">
                  <c:v>0.115851</c:v>
                </c:pt>
                <c:pt idx="5674">
                  <c:v>0.115883</c:v>
                </c:pt>
                <c:pt idx="5675">
                  <c:v>0.115775</c:v>
                </c:pt>
                <c:pt idx="5676">
                  <c:v>0.11552900000000001</c:v>
                </c:pt>
                <c:pt idx="5677">
                  <c:v>0.115146</c:v>
                </c:pt>
                <c:pt idx="5678">
                  <c:v>0.11462799999999999</c:v>
                </c:pt>
                <c:pt idx="5679">
                  <c:v>0.11397699999999999</c:v>
                </c:pt>
                <c:pt idx="5680">
                  <c:v>0.113195</c:v>
                </c:pt>
                <c:pt idx="5681">
                  <c:v>0.11228299999999999</c:v>
                </c:pt>
                <c:pt idx="5682">
                  <c:v>0.11124299999999999</c:v>
                </c:pt>
                <c:pt idx="5683">
                  <c:v>0.110079</c:v>
                </c:pt>
                <c:pt idx="5684">
                  <c:v>0.108792</c:v>
                </c:pt>
                <c:pt idx="5685">
                  <c:v>0.107386</c:v>
                </c:pt>
                <c:pt idx="5686">
                  <c:v>0.105863</c:v>
                </c:pt>
                <c:pt idx="5687">
                  <c:v>0.104226</c:v>
                </c:pt>
                <c:pt idx="5688">
                  <c:v>0.102478</c:v>
                </c:pt>
                <c:pt idx="5689">
                  <c:v>0.10062</c:v>
                </c:pt>
                <c:pt idx="5690">
                  <c:v>9.8655699999999999E-2</c:v>
                </c:pt>
                <c:pt idx="5691">
                  <c:v>9.6587999999999993E-2</c:v>
                </c:pt>
                <c:pt idx="5692">
                  <c:v>9.4419699999999995E-2</c:v>
                </c:pt>
                <c:pt idx="5693">
                  <c:v>9.2154200000000006E-2</c:v>
                </c:pt>
                <c:pt idx="5694">
                  <c:v>8.9795100000000003E-2</c:v>
                </c:pt>
                <c:pt idx="5695">
                  <c:v>8.7345999999999993E-2</c:v>
                </c:pt>
                <c:pt idx="5696">
                  <c:v>8.4810700000000003E-2</c:v>
                </c:pt>
                <c:pt idx="5697">
                  <c:v>8.2193199999999994E-2</c:v>
                </c:pt>
                <c:pt idx="5698">
                  <c:v>7.9497200000000004E-2</c:v>
                </c:pt>
                <c:pt idx="5699">
                  <c:v>7.6726799999999998E-2</c:v>
                </c:pt>
                <c:pt idx="5700">
                  <c:v>7.3886499999999994E-2</c:v>
                </c:pt>
                <c:pt idx="5701">
                  <c:v>7.0981100000000005E-2</c:v>
                </c:pt>
                <c:pt idx="5702">
                  <c:v>6.8015900000000004E-2</c:v>
                </c:pt>
                <c:pt idx="5703">
                  <c:v>6.4996200000000004E-2</c:v>
                </c:pt>
                <c:pt idx="5704">
                  <c:v>6.1927099999999999E-2</c:v>
                </c:pt>
                <c:pt idx="5705">
                  <c:v>5.8812200000000002E-2</c:v>
                </c:pt>
                <c:pt idx="5706">
                  <c:v>5.5654500000000003E-2</c:v>
                </c:pt>
                <c:pt idx="5707">
                  <c:v>5.2457499999999997E-2</c:v>
                </c:pt>
                <c:pt idx="5708">
                  <c:v>4.9225499999999998E-2</c:v>
                </c:pt>
                <c:pt idx="5709">
                  <c:v>4.59631E-2</c:v>
                </c:pt>
                <c:pt idx="5710">
                  <c:v>4.2674499999999997E-2</c:v>
                </c:pt>
                <c:pt idx="5711">
                  <c:v>3.9364499999999997E-2</c:v>
                </c:pt>
                <c:pt idx="5712">
                  <c:v>3.6038300000000002E-2</c:v>
                </c:pt>
                <c:pt idx="5713">
                  <c:v>3.2701099999999997E-2</c:v>
                </c:pt>
                <c:pt idx="5714">
                  <c:v>2.9357999999999999E-2</c:v>
                </c:pt>
                <c:pt idx="5715">
                  <c:v>2.6013100000000001E-2</c:v>
                </c:pt>
                <c:pt idx="5716">
                  <c:v>2.2670200000000001E-2</c:v>
                </c:pt>
                <c:pt idx="5717">
                  <c:v>1.9332499999999999E-2</c:v>
                </c:pt>
                <c:pt idx="5718">
                  <c:v>1.6003900000000001E-2</c:v>
                </c:pt>
                <c:pt idx="5719">
                  <c:v>1.26902E-2</c:v>
                </c:pt>
                <c:pt idx="5720" formatCode="0.00E+00">
                  <c:v>9.3975299999999994E-3</c:v>
                </c:pt>
                <c:pt idx="5721" formatCode="0.00E+00">
                  <c:v>6.1303499999999997E-3</c:v>
                </c:pt>
                <c:pt idx="5722" formatCode="0.00E+00">
                  <c:v>2.89164E-3</c:v>
                </c:pt>
                <c:pt idx="5723" formatCode="0.00E+00">
                  <c:v>-3.1553799999999997E-4</c:v>
                </c:pt>
                <c:pt idx="5724" formatCode="0.00E+00">
                  <c:v>-3.4875399999999999E-3</c:v>
                </c:pt>
                <c:pt idx="5725" formatCode="0.00E+00">
                  <c:v>-6.6214200000000003E-3</c:v>
                </c:pt>
                <c:pt idx="5726" formatCode="0.00E+00">
                  <c:v>-9.7143400000000001E-3</c:v>
                </c:pt>
                <c:pt idx="5727">
                  <c:v>-1.27616E-2</c:v>
                </c:pt>
                <c:pt idx="5728">
                  <c:v>-1.5757799999999999E-2</c:v>
                </c:pt>
                <c:pt idx="5729">
                  <c:v>-1.8699799999999999E-2</c:v>
                </c:pt>
                <c:pt idx="5730">
                  <c:v>-2.1586500000000002E-2</c:v>
                </c:pt>
                <c:pt idx="5731">
                  <c:v>-2.44166E-2</c:v>
                </c:pt>
                <c:pt idx="5732">
                  <c:v>-2.7187699999999999E-2</c:v>
                </c:pt>
                <c:pt idx="5733">
                  <c:v>-2.9896099999999998E-2</c:v>
                </c:pt>
                <c:pt idx="5734">
                  <c:v>-3.2538499999999998E-2</c:v>
                </c:pt>
                <c:pt idx="5735">
                  <c:v>-3.5112200000000003E-2</c:v>
                </c:pt>
                <c:pt idx="5736">
                  <c:v>-3.7614599999999998E-2</c:v>
                </c:pt>
                <c:pt idx="5737">
                  <c:v>-4.0042800000000003E-2</c:v>
                </c:pt>
                <c:pt idx="5738">
                  <c:v>-4.2394500000000002E-2</c:v>
                </c:pt>
                <c:pt idx="5739">
                  <c:v>-4.4668699999999999E-2</c:v>
                </c:pt>
                <c:pt idx="5740">
                  <c:v>-4.6864500000000003E-2</c:v>
                </c:pt>
                <c:pt idx="5741">
                  <c:v>-4.89811E-2</c:v>
                </c:pt>
                <c:pt idx="5742">
                  <c:v>-5.1017100000000003E-2</c:v>
                </c:pt>
                <c:pt idx="5743">
                  <c:v>-5.2970299999999998E-2</c:v>
                </c:pt>
                <c:pt idx="5744">
                  <c:v>-5.4838999999999999E-2</c:v>
                </c:pt>
                <c:pt idx="5745">
                  <c:v>-5.6622699999999998E-2</c:v>
                </c:pt>
                <c:pt idx="5746">
                  <c:v>-5.8320499999999997E-2</c:v>
                </c:pt>
                <c:pt idx="5747">
                  <c:v>-5.9930499999999998E-2</c:v>
                </c:pt>
                <c:pt idx="5748">
                  <c:v>-6.1451499999999999E-2</c:v>
                </c:pt>
                <c:pt idx="5749">
                  <c:v>-6.2883400000000006E-2</c:v>
                </c:pt>
                <c:pt idx="5750">
                  <c:v>-6.4225900000000002E-2</c:v>
                </c:pt>
                <c:pt idx="5751">
                  <c:v>-6.5479200000000001E-2</c:v>
                </c:pt>
                <c:pt idx="5752">
                  <c:v>-6.6643300000000003E-2</c:v>
                </c:pt>
                <c:pt idx="5753">
                  <c:v>-6.7718E-2</c:v>
                </c:pt>
                <c:pt idx="5754">
                  <c:v>-6.8703399999999998E-2</c:v>
                </c:pt>
                <c:pt idx="5755">
                  <c:v>-6.9600400000000007E-2</c:v>
                </c:pt>
                <c:pt idx="5756">
                  <c:v>-7.0409700000000006E-2</c:v>
                </c:pt>
                <c:pt idx="5757">
                  <c:v>-7.1131700000000006E-2</c:v>
                </c:pt>
                <c:pt idx="5758">
                  <c:v>-7.1767200000000003E-2</c:v>
                </c:pt>
                <c:pt idx="5759">
                  <c:v>-7.2317099999999995E-2</c:v>
                </c:pt>
                <c:pt idx="5760">
                  <c:v>-7.2783100000000003E-2</c:v>
                </c:pt>
                <c:pt idx="5761">
                  <c:v>-7.3166800000000004E-2</c:v>
                </c:pt>
                <c:pt idx="5762">
                  <c:v>-7.3469599999999996E-2</c:v>
                </c:pt>
                <c:pt idx="5763">
                  <c:v>-7.36927E-2</c:v>
                </c:pt>
                <c:pt idx="5764">
                  <c:v>-7.3837399999999997E-2</c:v>
                </c:pt>
                <c:pt idx="5765">
                  <c:v>-7.3904600000000001E-2</c:v>
                </c:pt>
                <c:pt idx="5766">
                  <c:v>-7.38959E-2</c:v>
                </c:pt>
                <c:pt idx="5767">
                  <c:v>-7.3813100000000006E-2</c:v>
                </c:pt>
                <c:pt idx="5768">
                  <c:v>-7.3658000000000001E-2</c:v>
                </c:pt>
                <c:pt idx="5769">
                  <c:v>-7.3432800000000006E-2</c:v>
                </c:pt>
                <c:pt idx="5770">
                  <c:v>-7.3139800000000005E-2</c:v>
                </c:pt>
                <c:pt idx="5771">
                  <c:v>-7.2781200000000004E-2</c:v>
                </c:pt>
                <c:pt idx="5772">
                  <c:v>-7.2359599999999996E-2</c:v>
                </c:pt>
                <c:pt idx="5773">
                  <c:v>-7.1877200000000002E-2</c:v>
                </c:pt>
                <c:pt idx="5774">
                  <c:v>-7.13361E-2</c:v>
                </c:pt>
                <c:pt idx="5775">
                  <c:v>-7.0738099999999998E-2</c:v>
                </c:pt>
                <c:pt idx="5776">
                  <c:v>-7.00852E-2</c:v>
                </c:pt>
                <c:pt idx="5777">
                  <c:v>-6.9379700000000002E-2</c:v>
                </c:pt>
                <c:pt idx="5778">
                  <c:v>-6.8624599999999994E-2</c:v>
                </c:pt>
                <c:pt idx="5779">
                  <c:v>-6.7823300000000003E-2</c:v>
                </c:pt>
                <c:pt idx="5780">
                  <c:v>-6.6979200000000003E-2</c:v>
                </c:pt>
                <c:pt idx="5781">
                  <c:v>-6.6095000000000001E-2</c:v>
                </c:pt>
                <c:pt idx="5782">
                  <c:v>-6.5173800000000004E-2</c:v>
                </c:pt>
                <c:pt idx="5783">
                  <c:v>-6.4218200000000003E-2</c:v>
                </c:pt>
                <c:pt idx="5784">
                  <c:v>-6.3231300000000004E-2</c:v>
                </c:pt>
                <c:pt idx="5785">
                  <c:v>-6.2216300000000002E-2</c:v>
                </c:pt>
                <c:pt idx="5786">
                  <c:v>-6.1176099999999997E-2</c:v>
                </c:pt>
                <c:pt idx="5787">
                  <c:v>-6.0112899999999997E-2</c:v>
                </c:pt>
                <c:pt idx="5788">
                  <c:v>-5.9029400000000003E-2</c:v>
                </c:pt>
                <c:pt idx="5789">
                  <c:v>-5.7928300000000002E-2</c:v>
                </c:pt>
                <c:pt idx="5790">
                  <c:v>-5.6812599999999998E-2</c:v>
                </c:pt>
                <c:pt idx="5791">
                  <c:v>-5.5684999999999998E-2</c:v>
                </c:pt>
                <c:pt idx="5792">
                  <c:v>-5.45478E-2</c:v>
                </c:pt>
                <c:pt idx="5793">
                  <c:v>-5.3403300000000001E-2</c:v>
                </c:pt>
                <c:pt idx="5794">
                  <c:v>-5.2254299999999997E-2</c:v>
                </c:pt>
                <c:pt idx="5795">
                  <c:v>-5.11034E-2</c:v>
                </c:pt>
                <c:pt idx="5796">
                  <c:v>-4.99531E-2</c:v>
                </c:pt>
                <c:pt idx="5797">
                  <c:v>-4.8805800000000003E-2</c:v>
                </c:pt>
                <c:pt idx="5798">
                  <c:v>-4.76636E-2</c:v>
                </c:pt>
                <c:pt idx="5799">
                  <c:v>-4.6528E-2</c:v>
                </c:pt>
                <c:pt idx="5800">
                  <c:v>-4.5400799999999998E-2</c:v>
                </c:pt>
                <c:pt idx="5801">
                  <c:v>-4.4284200000000003E-2</c:v>
                </c:pt>
                <c:pt idx="5802">
                  <c:v>-4.3180099999999999E-2</c:v>
                </c:pt>
                <c:pt idx="5803">
                  <c:v>-4.2091000000000003E-2</c:v>
                </c:pt>
                <c:pt idx="5804">
                  <c:v>-4.1019100000000003E-2</c:v>
                </c:pt>
                <c:pt idx="5805">
                  <c:v>-3.99662E-2</c:v>
                </c:pt>
                <c:pt idx="5806">
                  <c:v>-3.8933599999999999E-2</c:v>
                </c:pt>
                <c:pt idx="5807">
                  <c:v>-3.7922400000000002E-2</c:v>
                </c:pt>
                <c:pt idx="5808">
                  <c:v>-3.6933899999999999E-2</c:v>
                </c:pt>
                <c:pt idx="5809">
                  <c:v>-3.5970099999999998E-2</c:v>
                </c:pt>
                <c:pt idx="5810">
                  <c:v>-3.5032300000000002E-2</c:v>
                </c:pt>
                <c:pt idx="5811">
                  <c:v>-3.4121699999999998E-2</c:v>
                </c:pt>
                <c:pt idx="5812">
                  <c:v>-3.3239400000000002E-2</c:v>
                </c:pt>
                <c:pt idx="5813">
                  <c:v>-3.23868E-2</c:v>
                </c:pt>
                <c:pt idx="5814">
                  <c:v>-3.15654E-2</c:v>
                </c:pt>
                <c:pt idx="5815">
                  <c:v>-3.07757E-2</c:v>
                </c:pt>
                <c:pt idx="5816">
                  <c:v>-3.0017800000000001E-2</c:v>
                </c:pt>
                <c:pt idx="5817">
                  <c:v>-2.9292200000000001E-2</c:v>
                </c:pt>
                <c:pt idx="5818">
                  <c:v>-2.8599200000000002E-2</c:v>
                </c:pt>
                <c:pt idx="5819">
                  <c:v>-2.7938000000000001E-2</c:v>
                </c:pt>
                <c:pt idx="5820">
                  <c:v>-2.7307600000000001E-2</c:v>
                </c:pt>
                <c:pt idx="5821">
                  <c:v>-2.6707700000000001E-2</c:v>
                </c:pt>
                <c:pt idx="5822">
                  <c:v>-2.6139200000000001E-2</c:v>
                </c:pt>
                <c:pt idx="5823">
                  <c:v>-2.5602799999999998E-2</c:v>
                </c:pt>
                <c:pt idx="5824">
                  <c:v>-2.5098100000000002E-2</c:v>
                </c:pt>
                <c:pt idx="5825">
                  <c:v>-2.4624099999999999E-2</c:v>
                </c:pt>
                <c:pt idx="5826">
                  <c:v>-2.41801E-2</c:v>
                </c:pt>
                <c:pt idx="5827">
                  <c:v>-2.3765499999999998E-2</c:v>
                </c:pt>
                <c:pt idx="5828">
                  <c:v>-2.33796E-2</c:v>
                </c:pt>
                <c:pt idx="5829">
                  <c:v>-2.30216E-2</c:v>
                </c:pt>
                <c:pt idx="5830">
                  <c:v>-2.26909E-2</c:v>
                </c:pt>
                <c:pt idx="5831">
                  <c:v>-2.23865E-2</c:v>
                </c:pt>
                <c:pt idx="5832">
                  <c:v>-2.2107600000000002E-2</c:v>
                </c:pt>
                <c:pt idx="5833">
                  <c:v>-2.1852900000000001E-2</c:v>
                </c:pt>
                <c:pt idx="5834">
                  <c:v>-2.1621600000000001E-2</c:v>
                </c:pt>
                <c:pt idx="5835">
                  <c:v>-2.1412400000000002E-2</c:v>
                </c:pt>
                <c:pt idx="5836">
                  <c:v>-2.1223800000000001E-2</c:v>
                </c:pt>
                <c:pt idx="5837">
                  <c:v>-2.1053800000000001E-2</c:v>
                </c:pt>
                <c:pt idx="5838">
                  <c:v>-2.09004E-2</c:v>
                </c:pt>
                <c:pt idx="5839">
                  <c:v>-2.0761999999999999E-2</c:v>
                </c:pt>
                <c:pt idx="5840">
                  <c:v>-2.06369E-2</c:v>
                </c:pt>
                <c:pt idx="5841">
                  <c:v>-2.05235E-2</c:v>
                </c:pt>
                <c:pt idx="5842">
                  <c:v>-2.0419900000000001E-2</c:v>
                </c:pt>
                <c:pt idx="5843">
                  <c:v>-2.0324399999999999E-2</c:v>
                </c:pt>
                <c:pt idx="5844">
                  <c:v>-2.0235099999999999E-2</c:v>
                </c:pt>
                <c:pt idx="5845">
                  <c:v>-2.0150399999999999E-2</c:v>
                </c:pt>
                <c:pt idx="5846">
                  <c:v>-2.0068699999999998E-2</c:v>
                </c:pt>
                <c:pt idx="5847">
                  <c:v>-1.9988100000000002E-2</c:v>
                </c:pt>
                <c:pt idx="5848">
                  <c:v>-1.9906900000000002E-2</c:v>
                </c:pt>
                <c:pt idx="5849">
                  <c:v>-1.9823E-2</c:v>
                </c:pt>
                <c:pt idx="5850">
                  <c:v>-1.9734100000000001E-2</c:v>
                </c:pt>
                <c:pt idx="5851">
                  <c:v>-1.9638099999999999E-2</c:v>
                </c:pt>
                <c:pt idx="5852">
                  <c:v>-1.9533399999999999E-2</c:v>
                </c:pt>
                <c:pt idx="5853">
                  <c:v>-1.9418299999999999E-2</c:v>
                </c:pt>
                <c:pt idx="5854">
                  <c:v>-1.92909E-2</c:v>
                </c:pt>
                <c:pt idx="5855">
                  <c:v>-1.9149099999999999E-2</c:v>
                </c:pt>
                <c:pt idx="5856">
                  <c:v>-1.8991299999999999E-2</c:v>
                </c:pt>
                <c:pt idx="5857">
                  <c:v>-1.88159E-2</c:v>
                </c:pt>
                <c:pt idx="5858">
                  <c:v>-1.8620999999999999E-2</c:v>
                </c:pt>
                <c:pt idx="5859">
                  <c:v>-1.84046E-2</c:v>
                </c:pt>
                <c:pt idx="5860">
                  <c:v>-1.8164199999999998E-2</c:v>
                </c:pt>
                <c:pt idx="5861">
                  <c:v>-1.7897900000000001E-2</c:v>
                </c:pt>
                <c:pt idx="5862">
                  <c:v>-1.7604000000000002E-2</c:v>
                </c:pt>
                <c:pt idx="5863">
                  <c:v>-1.7281000000000001E-2</c:v>
                </c:pt>
                <c:pt idx="5864">
                  <c:v>-1.6927299999999999E-2</c:v>
                </c:pt>
                <c:pt idx="5865">
                  <c:v>-1.6541299999999998E-2</c:v>
                </c:pt>
                <c:pt idx="5866">
                  <c:v>-1.6121699999999999E-2</c:v>
                </c:pt>
                <c:pt idx="5867">
                  <c:v>-1.5666900000000001E-2</c:v>
                </c:pt>
                <c:pt idx="5868">
                  <c:v>-1.51752E-2</c:v>
                </c:pt>
                <c:pt idx="5869">
                  <c:v>-1.46445E-2</c:v>
                </c:pt>
                <c:pt idx="5870">
                  <c:v>-1.4073199999999999E-2</c:v>
                </c:pt>
                <c:pt idx="5871">
                  <c:v>-1.3460099999999999E-2</c:v>
                </c:pt>
                <c:pt idx="5872">
                  <c:v>-1.2803800000000001E-2</c:v>
                </c:pt>
                <c:pt idx="5873">
                  <c:v>-1.21029E-2</c:v>
                </c:pt>
                <c:pt idx="5874">
                  <c:v>-1.13568E-2</c:v>
                </c:pt>
                <c:pt idx="5875">
                  <c:v>-1.0565700000000001E-2</c:v>
                </c:pt>
                <c:pt idx="5876" formatCode="0.00E+00">
                  <c:v>-9.7293199999999996E-3</c:v>
                </c:pt>
                <c:pt idx="5877" formatCode="0.00E+00">
                  <c:v>-8.8473700000000002E-3</c:v>
                </c:pt>
                <c:pt idx="5878" formatCode="0.00E+00">
                  <c:v>-7.9194699999999996E-3</c:v>
                </c:pt>
                <c:pt idx="5879" formatCode="0.00E+00">
                  <c:v>-6.9453300000000004E-3</c:v>
                </c:pt>
                <c:pt idx="5880" formatCode="0.00E+00">
                  <c:v>-5.9248499999999997E-3</c:v>
                </c:pt>
                <c:pt idx="5881" formatCode="0.00E+00">
                  <c:v>-4.8580999999999997E-3</c:v>
                </c:pt>
                <c:pt idx="5882" formatCode="0.00E+00">
                  <c:v>-3.7451899999999998E-3</c:v>
                </c:pt>
                <c:pt idx="5883" formatCode="0.00E+00">
                  <c:v>-2.5864600000000001E-3</c:v>
                </c:pt>
                <c:pt idx="5884" formatCode="0.00E+00">
                  <c:v>-1.3825E-3</c:v>
                </c:pt>
                <c:pt idx="5885" formatCode="0.00E+00">
                  <c:v>-1.33867E-4</c:v>
                </c:pt>
                <c:pt idx="5886" formatCode="0.00E+00">
                  <c:v>1.1589599999999999E-3</c:v>
                </c:pt>
                <c:pt idx="5887" formatCode="0.00E+00">
                  <c:v>2.4953499999999999E-3</c:v>
                </c:pt>
                <c:pt idx="5888" formatCode="0.00E+00">
                  <c:v>3.8744299999999999E-3</c:v>
                </c:pt>
                <c:pt idx="5889" formatCode="0.00E+00">
                  <c:v>5.2955199999999997E-3</c:v>
                </c:pt>
                <c:pt idx="5890" formatCode="0.00E+00">
                  <c:v>6.75816E-3</c:v>
                </c:pt>
                <c:pt idx="5891" formatCode="0.00E+00">
                  <c:v>8.2618299999999995E-3</c:v>
                </c:pt>
                <c:pt idx="5892" formatCode="0.00E+00">
                  <c:v>9.8056299999999992E-3</c:v>
                </c:pt>
                <c:pt idx="5893">
                  <c:v>1.1388300000000001E-2</c:v>
                </c:pt>
                <c:pt idx="5894">
                  <c:v>1.3008499999999999E-2</c:v>
                </c:pt>
                <c:pt idx="5895">
                  <c:v>1.4664699999999999E-2</c:v>
                </c:pt>
                <c:pt idx="5896">
                  <c:v>1.6355499999999999E-2</c:v>
                </c:pt>
                <c:pt idx="5897">
                  <c:v>1.8078500000000001E-2</c:v>
                </c:pt>
                <c:pt idx="5898">
                  <c:v>1.9831000000000001E-2</c:v>
                </c:pt>
                <c:pt idx="5899">
                  <c:v>2.1610000000000001E-2</c:v>
                </c:pt>
                <c:pt idx="5900">
                  <c:v>2.3413400000000001E-2</c:v>
                </c:pt>
                <c:pt idx="5901">
                  <c:v>2.5239299999999999E-2</c:v>
                </c:pt>
                <c:pt idx="5902">
                  <c:v>2.70858E-2</c:v>
                </c:pt>
                <c:pt idx="5903">
                  <c:v>2.8950300000000002E-2</c:v>
                </c:pt>
                <c:pt idx="5904">
                  <c:v>3.0830199999999999E-2</c:v>
                </c:pt>
                <c:pt idx="5905">
                  <c:v>3.27227E-2</c:v>
                </c:pt>
                <c:pt idx="5906">
                  <c:v>3.4625000000000003E-2</c:v>
                </c:pt>
                <c:pt idx="5907">
                  <c:v>3.6533900000000001E-2</c:v>
                </c:pt>
                <c:pt idx="5908">
                  <c:v>3.8446599999999997E-2</c:v>
                </c:pt>
                <c:pt idx="5909">
                  <c:v>4.0360399999999998E-2</c:v>
                </c:pt>
                <c:pt idx="5910">
                  <c:v>4.2272400000000002E-2</c:v>
                </c:pt>
                <c:pt idx="5911">
                  <c:v>4.4179400000000001E-2</c:v>
                </c:pt>
                <c:pt idx="5912">
                  <c:v>4.6077899999999998E-2</c:v>
                </c:pt>
                <c:pt idx="5913">
                  <c:v>4.79645E-2</c:v>
                </c:pt>
                <c:pt idx="5914">
                  <c:v>4.9836199999999997E-2</c:v>
                </c:pt>
                <c:pt idx="5915">
                  <c:v>5.1689699999999998E-2</c:v>
                </c:pt>
                <c:pt idx="5916">
                  <c:v>5.3522E-2</c:v>
                </c:pt>
                <c:pt idx="5917">
                  <c:v>5.5330200000000003E-2</c:v>
                </c:pt>
                <c:pt idx="5918">
                  <c:v>5.71119E-2</c:v>
                </c:pt>
                <c:pt idx="5919" formatCode="0.00E+00">
                  <c:v>5.88645E-2</c:v>
                </c:pt>
                <c:pt idx="5920" formatCode="0.00E+00">
                  <c:v>6.0585100000000003E-2</c:v>
                </c:pt>
                <c:pt idx="5921" formatCode="0.00E+00">
                  <c:v>6.2270100000000002E-2</c:v>
                </c:pt>
                <c:pt idx="5922">
                  <c:v>6.3916500000000001E-2</c:v>
                </c:pt>
                <c:pt idx="5923">
                  <c:v>6.5521700000000002E-2</c:v>
                </c:pt>
                <c:pt idx="5924">
                  <c:v>6.7082699999999995E-2</c:v>
                </c:pt>
                <c:pt idx="5925">
                  <c:v>6.8596099999999993E-2</c:v>
                </c:pt>
                <c:pt idx="5926">
                  <c:v>7.0058400000000007E-2</c:v>
                </c:pt>
                <c:pt idx="5927">
                  <c:v>7.1466399999999999E-2</c:v>
                </c:pt>
                <c:pt idx="5928">
                  <c:v>7.2816500000000006E-2</c:v>
                </c:pt>
                <c:pt idx="5929">
                  <c:v>7.4105199999999996E-2</c:v>
                </c:pt>
                <c:pt idx="5930">
                  <c:v>7.5329300000000002E-2</c:v>
                </c:pt>
                <c:pt idx="5931">
                  <c:v>7.6485499999999998E-2</c:v>
                </c:pt>
                <c:pt idx="5932">
                  <c:v>7.7570399999999998E-2</c:v>
                </c:pt>
                <c:pt idx="5933">
                  <c:v>7.8581499999999999E-2</c:v>
                </c:pt>
                <c:pt idx="5934">
                  <c:v>7.9516100000000006E-2</c:v>
                </c:pt>
                <c:pt idx="5935">
                  <c:v>8.0371799999999993E-2</c:v>
                </c:pt>
                <c:pt idx="5936">
                  <c:v>8.1146700000000002E-2</c:v>
                </c:pt>
                <c:pt idx="5937">
                  <c:v>8.1838599999999997E-2</c:v>
                </c:pt>
                <c:pt idx="5938">
                  <c:v>8.2444699999999996E-2</c:v>
                </c:pt>
                <c:pt idx="5939">
                  <c:v>8.29627E-2</c:v>
                </c:pt>
                <c:pt idx="5940">
                  <c:v>8.3391099999999996E-2</c:v>
                </c:pt>
                <c:pt idx="5941">
                  <c:v>8.3728899999999995E-2</c:v>
                </c:pt>
                <c:pt idx="5942">
                  <c:v>8.39752E-2</c:v>
                </c:pt>
                <c:pt idx="5943">
                  <c:v>8.4128800000000004E-2</c:v>
                </c:pt>
                <c:pt idx="5944">
                  <c:v>8.4187600000000001E-2</c:v>
                </c:pt>
                <c:pt idx="5945">
                  <c:v>8.4149299999999996E-2</c:v>
                </c:pt>
                <c:pt idx="5946">
                  <c:v>8.4012299999999998E-2</c:v>
                </c:pt>
                <c:pt idx="5947">
                  <c:v>8.3776000000000003E-2</c:v>
                </c:pt>
                <c:pt idx="5948">
                  <c:v>8.3438700000000005E-2</c:v>
                </c:pt>
                <c:pt idx="5949">
                  <c:v>8.2999199999999995E-2</c:v>
                </c:pt>
                <c:pt idx="5950">
                  <c:v>8.2456699999999994E-2</c:v>
                </c:pt>
                <c:pt idx="5951">
                  <c:v>8.1811099999999998E-2</c:v>
                </c:pt>
                <c:pt idx="5952">
                  <c:v>8.1062200000000001E-2</c:v>
                </c:pt>
                <c:pt idx="5953">
                  <c:v>8.0210400000000001E-2</c:v>
                </c:pt>
                <c:pt idx="5954">
                  <c:v>7.9255900000000004E-2</c:v>
                </c:pt>
                <c:pt idx="5955">
                  <c:v>7.8198299999999998E-2</c:v>
                </c:pt>
                <c:pt idx="5956">
                  <c:v>7.7037099999999997E-2</c:v>
                </c:pt>
                <c:pt idx="5957">
                  <c:v>7.5771400000000003E-2</c:v>
                </c:pt>
                <c:pt idx="5958">
                  <c:v>7.4401200000000001E-2</c:v>
                </c:pt>
                <c:pt idx="5959">
                  <c:v>7.2926900000000003E-2</c:v>
                </c:pt>
                <c:pt idx="5960">
                  <c:v>7.1349899999999994E-2</c:v>
                </c:pt>
                <c:pt idx="5961">
                  <c:v>6.9671800000000006E-2</c:v>
                </c:pt>
                <c:pt idx="5962">
                  <c:v>6.7894200000000002E-2</c:v>
                </c:pt>
                <c:pt idx="5963">
                  <c:v>6.6018800000000002E-2</c:v>
                </c:pt>
                <c:pt idx="5964">
                  <c:v>6.4047099999999996E-2</c:v>
                </c:pt>
                <c:pt idx="5965">
                  <c:v>6.1980300000000002E-2</c:v>
                </c:pt>
                <c:pt idx="5966">
                  <c:v>5.9819999999999998E-2</c:v>
                </c:pt>
                <c:pt idx="5967">
                  <c:v>5.75682E-2</c:v>
                </c:pt>
                <c:pt idx="5968">
                  <c:v>5.5227400000000003E-2</c:v>
                </c:pt>
                <c:pt idx="5969">
                  <c:v>5.2799400000000003E-2</c:v>
                </c:pt>
                <c:pt idx="5970">
                  <c:v>5.0286400000000002E-2</c:v>
                </c:pt>
                <c:pt idx="5971">
                  <c:v>4.7690299999999998E-2</c:v>
                </c:pt>
                <c:pt idx="5972">
                  <c:v>4.50131E-2</c:v>
                </c:pt>
                <c:pt idx="5973">
                  <c:v>4.2257700000000002E-2</c:v>
                </c:pt>
                <c:pt idx="5974">
                  <c:v>3.9427200000000003E-2</c:v>
                </c:pt>
                <c:pt idx="5975">
                  <c:v>3.6525200000000001E-2</c:v>
                </c:pt>
                <c:pt idx="5976">
                  <c:v>3.3555399999999999E-2</c:v>
                </c:pt>
                <c:pt idx="5977">
                  <c:v>3.0521099999999999E-2</c:v>
                </c:pt>
                <c:pt idx="5978">
                  <c:v>2.7425600000000001E-2</c:v>
                </c:pt>
                <c:pt idx="5979">
                  <c:v>2.4271999999999998E-2</c:v>
                </c:pt>
                <c:pt idx="5980">
                  <c:v>2.1063999999999999E-2</c:v>
                </c:pt>
                <c:pt idx="5981">
                  <c:v>1.7805499999999998E-2</c:v>
                </c:pt>
                <c:pt idx="5982">
                  <c:v>1.45005E-2</c:v>
                </c:pt>
                <c:pt idx="5983">
                  <c:v>1.1153400000000001E-2</c:v>
                </c:pt>
                <c:pt idx="5984" formatCode="0.00E+00">
                  <c:v>7.7685599999999999E-3</c:v>
                </c:pt>
                <c:pt idx="5985" formatCode="0.00E+00">
                  <c:v>4.3503400000000003E-3</c:v>
                </c:pt>
                <c:pt idx="5986" formatCode="0.00E+00">
                  <c:v>9.0286999999999995E-4</c:v>
                </c:pt>
                <c:pt idx="5987" formatCode="0.00E+00">
                  <c:v>-2.5699500000000001E-3</c:v>
                </c:pt>
                <c:pt idx="5988" formatCode="0.00E+00">
                  <c:v>-6.0643800000000003E-3</c:v>
                </c:pt>
                <c:pt idx="5989" formatCode="0.00E+00">
                  <c:v>-9.5766400000000008E-3</c:v>
                </c:pt>
                <c:pt idx="5990">
                  <c:v>-1.31027E-2</c:v>
                </c:pt>
                <c:pt idx="5991">
                  <c:v>-1.6637599999999999E-2</c:v>
                </c:pt>
                <c:pt idx="5992">
                  <c:v>-2.0175499999999999E-2</c:v>
                </c:pt>
                <c:pt idx="5993">
                  <c:v>-2.3711099999999999E-2</c:v>
                </c:pt>
                <c:pt idx="5994">
                  <c:v>-2.724E-2</c:v>
                </c:pt>
                <c:pt idx="5995">
                  <c:v>-3.0757699999999999E-2</c:v>
                </c:pt>
                <c:pt idx="5996">
                  <c:v>-3.4259600000000001E-2</c:v>
                </c:pt>
                <c:pt idx="5997">
                  <c:v>-3.7740900000000001E-2</c:v>
                </c:pt>
                <c:pt idx="5998">
                  <c:v>-4.1197200000000003E-2</c:v>
                </c:pt>
                <c:pt idx="5999">
                  <c:v>-4.4624400000000002E-2</c:v>
                </c:pt>
                <c:pt idx="6000">
                  <c:v>-4.8018199999999997E-2</c:v>
                </c:pt>
                <c:pt idx="6001">
                  <c:v>-5.1374200000000002E-2</c:v>
                </c:pt>
                <c:pt idx="6002">
                  <c:v>-5.4687699999999999E-2</c:v>
                </c:pt>
                <c:pt idx="6003">
                  <c:v>-5.7953699999999997E-2</c:v>
                </c:pt>
                <c:pt idx="6004" formatCode="0.00E+00">
                  <c:v>-6.1167699999999998E-2</c:v>
                </c:pt>
                <c:pt idx="6005" formatCode="0.00E+00">
                  <c:v>-6.4325499999999994E-2</c:v>
                </c:pt>
                <c:pt idx="6006" formatCode="0.00E+00">
                  <c:v>-6.7423700000000003E-2</c:v>
                </c:pt>
                <c:pt idx="6007">
                  <c:v>-7.0458999999999994E-2</c:v>
                </c:pt>
                <c:pt idx="6008">
                  <c:v>-7.3427599999999996E-2</c:v>
                </c:pt>
                <c:pt idx="6009">
                  <c:v>-7.6325299999999999E-2</c:v>
                </c:pt>
                <c:pt idx="6010">
                  <c:v>-7.9147899999999993E-2</c:v>
                </c:pt>
                <c:pt idx="6011">
                  <c:v>-8.1890400000000002E-2</c:v>
                </c:pt>
                <c:pt idx="6012">
                  <c:v>-8.4547800000000006E-2</c:v>
                </c:pt>
                <c:pt idx="6013">
                  <c:v>-8.7115499999999998E-2</c:v>
                </c:pt>
                <c:pt idx="6014">
                  <c:v>-8.9590400000000001E-2</c:v>
                </c:pt>
                <c:pt idx="6015">
                  <c:v>-9.1969700000000001E-2</c:v>
                </c:pt>
                <c:pt idx="6016">
                  <c:v>-9.4249899999999998E-2</c:v>
                </c:pt>
                <c:pt idx="6017">
                  <c:v>-9.6427799999999994E-2</c:v>
                </c:pt>
                <c:pt idx="6018">
                  <c:v>-9.8500500000000005E-2</c:v>
                </c:pt>
                <c:pt idx="6019">
                  <c:v>-0.100466</c:v>
                </c:pt>
                <c:pt idx="6020">
                  <c:v>-0.102322</c:v>
                </c:pt>
                <c:pt idx="6021">
                  <c:v>-0.10406600000000001</c:v>
                </c:pt>
                <c:pt idx="6022">
                  <c:v>-0.105696</c:v>
                </c:pt>
                <c:pt idx="6023">
                  <c:v>-0.107211</c:v>
                </c:pt>
                <c:pt idx="6024">
                  <c:v>-0.108607</c:v>
                </c:pt>
                <c:pt idx="6025">
                  <c:v>-0.109884</c:v>
                </c:pt>
                <c:pt idx="6026">
                  <c:v>-0.111037</c:v>
                </c:pt>
                <c:pt idx="6027">
                  <c:v>-0.112066</c:v>
                </c:pt>
                <c:pt idx="6028">
                  <c:v>-0.112968</c:v>
                </c:pt>
                <c:pt idx="6029">
                  <c:v>-0.11374099999999999</c:v>
                </c:pt>
                <c:pt idx="6030">
                  <c:v>-0.114385</c:v>
                </c:pt>
                <c:pt idx="6031">
                  <c:v>-0.114899</c:v>
                </c:pt>
                <c:pt idx="6032">
                  <c:v>-0.11528099999999999</c:v>
                </c:pt>
                <c:pt idx="6033">
                  <c:v>-0.115532</c:v>
                </c:pt>
                <c:pt idx="6034">
                  <c:v>-0.115651</c:v>
                </c:pt>
                <c:pt idx="6035">
                  <c:v>-0.115638</c:v>
                </c:pt>
                <c:pt idx="6036">
                  <c:v>-0.115493</c:v>
                </c:pt>
                <c:pt idx="6037">
                  <c:v>-0.115214</c:v>
                </c:pt>
                <c:pt idx="6038">
                  <c:v>-0.114804</c:v>
                </c:pt>
                <c:pt idx="6039">
                  <c:v>-0.114263</c:v>
                </c:pt>
                <c:pt idx="6040">
                  <c:v>-0.113592</c:v>
                </c:pt>
                <c:pt idx="6041">
                  <c:v>-0.112791</c:v>
                </c:pt>
                <c:pt idx="6042">
                  <c:v>-0.111861</c:v>
                </c:pt>
                <c:pt idx="6043">
                  <c:v>-0.110803</c:v>
                </c:pt>
                <c:pt idx="6044">
                  <c:v>-0.10961799999999999</c:v>
                </c:pt>
                <c:pt idx="6045">
                  <c:v>-0.108308</c:v>
                </c:pt>
                <c:pt idx="6046">
                  <c:v>-0.106873</c:v>
                </c:pt>
                <c:pt idx="6047">
                  <c:v>-0.10531600000000001</c:v>
                </c:pt>
                <c:pt idx="6048">
                  <c:v>-0.10364</c:v>
                </c:pt>
                <c:pt idx="6049">
                  <c:v>-0.10184799999999999</c:v>
                </c:pt>
                <c:pt idx="6050">
                  <c:v>-9.9941699999999994E-2</c:v>
                </c:pt>
                <c:pt idx="6051">
                  <c:v>-9.7924999999999998E-2</c:v>
                </c:pt>
                <c:pt idx="6052">
                  <c:v>-9.5799599999999999E-2</c:v>
                </c:pt>
                <c:pt idx="6053">
                  <c:v>-9.3568100000000001E-2</c:v>
                </c:pt>
                <c:pt idx="6054">
                  <c:v>-9.1232999999999995E-2</c:v>
                </c:pt>
                <c:pt idx="6055">
                  <c:v>-8.8798000000000002E-2</c:v>
                </c:pt>
                <c:pt idx="6056">
                  <c:v>-8.6266899999999994E-2</c:v>
                </c:pt>
                <c:pt idx="6057">
                  <c:v>-8.3643899999999993E-2</c:v>
                </c:pt>
                <c:pt idx="6058">
                  <c:v>-8.0933099999999994E-2</c:v>
                </c:pt>
                <c:pt idx="6059">
                  <c:v>-7.8138700000000005E-2</c:v>
                </c:pt>
                <c:pt idx="6060">
                  <c:v>-7.5264200000000003E-2</c:v>
                </c:pt>
                <c:pt idx="6061">
                  <c:v>-7.2312600000000005E-2</c:v>
                </c:pt>
                <c:pt idx="6062">
                  <c:v>-6.9287199999999993E-2</c:v>
                </c:pt>
                <c:pt idx="6063">
                  <c:v>-6.6191600000000003E-2</c:v>
                </c:pt>
                <c:pt idx="6064">
                  <c:v>-6.3030199999999995E-2</c:v>
                </c:pt>
                <c:pt idx="6065">
                  <c:v>-5.9807800000000001E-2</c:v>
                </c:pt>
                <c:pt idx="6066">
                  <c:v>-5.65294E-2</c:v>
                </c:pt>
                <c:pt idx="6067">
                  <c:v>-5.3199999999999997E-2</c:v>
                </c:pt>
                <c:pt idx="6068">
                  <c:v>-4.9823699999999999E-2</c:v>
                </c:pt>
                <c:pt idx="6069">
                  <c:v>-4.6404000000000001E-2</c:v>
                </c:pt>
                <c:pt idx="6070">
                  <c:v>-4.2944599999999999E-2</c:v>
                </c:pt>
                <c:pt idx="6071">
                  <c:v>-3.9450300000000001E-2</c:v>
                </c:pt>
                <c:pt idx="6072">
                  <c:v>-3.5926300000000001E-2</c:v>
                </c:pt>
                <c:pt idx="6073">
                  <c:v>-3.2377700000000002E-2</c:v>
                </c:pt>
                <c:pt idx="6074">
                  <c:v>-2.8809700000000001E-2</c:v>
                </c:pt>
                <c:pt idx="6075">
                  <c:v>-2.52275E-2</c:v>
                </c:pt>
                <c:pt idx="6076">
                  <c:v>-2.1636300000000001E-2</c:v>
                </c:pt>
                <c:pt idx="6077">
                  <c:v>-1.8040299999999999E-2</c:v>
                </c:pt>
                <c:pt idx="6078">
                  <c:v>-1.4444200000000001E-2</c:v>
                </c:pt>
                <c:pt idx="6079">
                  <c:v>-1.0852499999999999E-2</c:v>
                </c:pt>
                <c:pt idx="6080" formatCode="0.00E+00">
                  <c:v>-7.2695700000000004E-3</c:v>
                </c:pt>
                <c:pt idx="6081" formatCode="0.00E+00">
                  <c:v>-3.6998700000000001E-3</c:v>
                </c:pt>
                <c:pt idx="6082" formatCode="0.00E+00">
                  <c:v>-1.4824E-4</c:v>
                </c:pt>
                <c:pt idx="6083" formatCode="0.00E+00">
                  <c:v>3.3801999999999999E-3</c:v>
                </c:pt>
                <c:pt idx="6084" formatCode="0.00E+00">
                  <c:v>6.8807E-3</c:v>
                </c:pt>
                <c:pt idx="6085">
                  <c:v>1.0349000000000001E-2</c:v>
                </c:pt>
                <c:pt idx="6086">
                  <c:v>1.3781E-2</c:v>
                </c:pt>
                <c:pt idx="6087">
                  <c:v>1.7172199999999999E-2</c:v>
                </c:pt>
                <c:pt idx="6088">
                  <c:v>2.05183E-2</c:v>
                </c:pt>
                <c:pt idx="6089">
                  <c:v>2.3815599999999999E-2</c:v>
                </c:pt>
                <c:pt idx="6090">
                  <c:v>2.7060600000000001E-2</c:v>
                </c:pt>
                <c:pt idx="6091">
                  <c:v>3.0248899999999999E-2</c:v>
                </c:pt>
                <c:pt idx="6092">
                  <c:v>3.3376099999999999E-2</c:v>
                </c:pt>
                <c:pt idx="6093">
                  <c:v>3.6437900000000002E-2</c:v>
                </c:pt>
                <c:pt idx="6094">
                  <c:v>3.9430800000000002E-2</c:v>
                </c:pt>
                <c:pt idx="6095">
                  <c:v>4.2351600000000003E-2</c:v>
                </c:pt>
                <c:pt idx="6096">
                  <c:v>4.5197300000000003E-2</c:v>
                </c:pt>
                <c:pt idx="6097">
                  <c:v>4.7965399999999998E-2</c:v>
                </c:pt>
                <c:pt idx="6098">
                  <c:v>5.0653499999999997E-2</c:v>
                </c:pt>
                <c:pt idx="6099">
                  <c:v>5.3257699999999998E-2</c:v>
                </c:pt>
                <c:pt idx="6100">
                  <c:v>5.57741E-2</c:v>
                </c:pt>
                <c:pt idx="6101">
                  <c:v>5.8199599999999997E-2</c:v>
                </c:pt>
                <c:pt idx="6102">
                  <c:v>6.0531500000000002E-2</c:v>
                </c:pt>
                <c:pt idx="6103">
                  <c:v>6.2767199999999995E-2</c:v>
                </c:pt>
                <c:pt idx="6104">
                  <c:v>6.4903799999999998E-2</c:v>
                </c:pt>
                <c:pt idx="6105">
                  <c:v>6.6939100000000001E-2</c:v>
                </c:pt>
                <c:pt idx="6106">
                  <c:v>6.8871600000000005E-2</c:v>
                </c:pt>
                <c:pt idx="6107">
                  <c:v>7.0699700000000004E-2</c:v>
                </c:pt>
                <c:pt idx="6108">
                  <c:v>7.2421700000000006E-2</c:v>
                </c:pt>
                <c:pt idx="6109">
                  <c:v>7.4035500000000004E-2</c:v>
                </c:pt>
                <c:pt idx="6110">
                  <c:v>7.5539700000000001E-2</c:v>
                </c:pt>
                <c:pt idx="6111">
                  <c:v>7.6933199999999993E-2</c:v>
                </c:pt>
                <c:pt idx="6112">
                  <c:v>7.8215499999999993E-2</c:v>
                </c:pt>
                <c:pt idx="6113">
                  <c:v>7.9386200000000004E-2</c:v>
                </c:pt>
                <c:pt idx="6114">
                  <c:v>8.04454E-2</c:v>
                </c:pt>
                <c:pt idx="6115">
                  <c:v>8.1392199999999998E-2</c:v>
                </c:pt>
                <c:pt idx="6116">
                  <c:v>8.2224900000000004E-2</c:v>
                </c:pt>
                <c:pt idx="6117">
                  <c:v>8.2942799999999997E-2</c:v>
                </c:pt>
                <c:pt idx="6118">
                  <c:v>8.3546200000000001E-2</c:v>
                </c:pt>
                <c:pt idx="6119">
                  <c:v>8.4036299999999994E-2</c:v>
                </c:pt>
                <c:pt idx="6120">
                  <c:v>8.4414000000000003E-2</c:v>
                </c:pt>
                <c:pt idx="6121">
                  <c:v>8.4679699999999997E-2</c:v>
                </c:pt>
                <c:pt idx="6122">
                  <c:v>8.4834099999999996E-2</c:v>
                </c:pt>
                <c:pt idx="6123">
                  <c:v>8.4877999999999995E-2</c:v>
                </c:pt>
                <c:pt idx="6124">
                  <c:v>8.4812799999999994E-2</c:v>
                </c:pt>
                <c:pt idx="6125">
                  <c:v>8.4639400000000004E-2</c:v>
                </c:pt>
                <c:pt idx="6126" formatCode="0.00E+00">
                  <c:v>8.4358900000000001E-2</c:v>
                </c:pt>
                <c:pt idx="6127" formatCode="0.00E+00">
                  <c:v>8.3972099999999994E-2</c:v>
                </c:pt>
                <c:pt idx="6128" formatCode="0.00E+00">
                  <c:v>8.3480299999999993E-2</c:v>
                </c:pt>
                <c:pt idx="6129" formatCode="0.00E+00">
                  <c:v>8.2885500000000001E-2</c:v>
                </c:pt>
                <c:pt idx="6130" formatCode="0.00E+00">
                  <c:v>8.2190200000000005E-2</c:v>
                </c:pt>
                <c:pt idx="6131" formatCode="0.00E+00">
                  <c:v>8.1396999999999997E-2</c:v>
                </c:pt>
                <c:pt idx="6132" formatCode="0.00E+00">
                  <c:v>8.0507999999999996E-2</c:v>
                </c:pt>
                <c:pt idx="6133" formatCode="0.00E+00">
                  <c:v>7.9524999999999998E-2</c:v>
                </c:pt>
                <c:pt idx="6134" formatCode="0.00E+00">
                  <c:v>7.8449900000000003E-2</c:v>
                </c:pt>
                <c:pt idx="6135" formatCode="0.00E+00">
                  <c:v>7.7285199999999998E-2</c:v>
                </c:pt>
                <c:pt idx="6136" formatCode="0.00E+00">
                  <c:v>7.6033299999999998E-2</c:v>
                </c:pt>
                <c:pt idx="6137" formatCode="0.00E+00">
                  <c:v>7.4697100000000002E-2</c:v>
                </c:pt>
                <c:pt idx="6138" formatCode="0.00E+00">
                  <c:v>7.3279499999999997E-2</c:v>
                </c:pt>
                <c:pt idx="6139" formatCode="0.00E+00">
                  <c:v>7.1784299999999995E-2</c:v>
                </c:pt>
                <c:pt idx="6140">
                  <c:v>7.0215100000000003E-2</c:v>
                </c:pt>
                <c:pt idx="6141">
                  <c:v>6.8575499999999998E-2</c:v>
                </c:pt>
                <c:pt idx="6142">
                  <c:v>6.6868700000000003E-2</c:v>
                </c:pt>
                <c:pt idx="6143">
                  <c:v>6.5098100000000006E-2</c:v>
                </c:pt>
                <c:pt idx="6144">
                  <c:v>6.3267400000000001E-2</c:v>
                </c:pt>
                <c:pt idx="6145">
                  <c:v>6.1379900000000001E-2</c:v>
                </c:pt>
                <c:pt idx="6146">
                  <c:v>5.9439199999999998E-2</c:v>
                </c:pt>
                <c:pt idx="6147">
                  <c:v>5.7449500000000001E-2</c:v>
                </c:pt>
                <c:pt idx="6148">
                  <c:v>5.5415399999999997E-2</c:v>
                </c:pt>
                <c:pt idx="6149">
                  <c:v>5.3340199999999997E-2</c:v>
                </c:pt>
                <c:pt idx="6150">
                  <c:v>5.1227000000000002E-2</c:v>
                </c:pt>
                <c:pt idx="6151" formatCode="0.00E+00">
                  <c:v>4.9078799999999999E-2</c:v>
                </c:pt>
                <c:pt idx="6152" formatCode="0.00E+00">
                  <c:v>4.6899299999999998E-2</c:v>
                </c:pt>
                <c:pt idx="6153" formatCode="0.00E+00">
                  <c:v>4.4692500000000003E-2</c:v>
                </c:pt>
                <c:pt idx="6154" formatCode="0.00E+00">
                  <c:v>4.2461600000000002E-2</c:v>
                </c:pt>
                <c:pt idx="6155" formatCode="0.00E+00">
                  <c:v>4.0210299999999997E-2</c:v>
                </c:pt>
                <c:pt idx="6156" formatCode="0.00E+00">
                  <c:v>3.7942700000000003E-2</c:v>
                </c:pt>
                <c:pt idx="6157" formatCode="0.00E+00">
                  <c:v>3.5663199999999999E-2</c:v>
                </c:pt>
                <c:pt idx="6158" formatCode="0.00E+00">
                  <c:v>3.3375700000000001E-2</c:v>
                </c:pt>
                <c:pt idx="6159" formatCode="0.00E+00">
                  <c:v>3.1083800000000002E-2</c:v>
                </c:pt>
                <c:pt idx="6160" formatCode="0.00E+00">
                  <c:v>2.8790799999999998E-2</c:v>
                </c:pt>
                <c:pt idx="6161" formatCode="0.00E+00">
                  <c:v>2.6500099999999999E-2</c:v>
                </c:pt>
                <c:pt idx="6162" formatCode="0.00E+00">
                  <c:v>2.4215400000000002E-2</c:v>
                </c:pt>
                <c:pt idx="6163" formatCode="0.00E+00">
                  <c:v>2.1940500000000002E-2</c:v>
                </c:pt>
                <c:pt idx="6164" formatCode="0.00E+00">
                  <c:v>1.9678899999999999E-2</c:v>
                </c:pt>
                <c:pt idx="6165" formatCode="0.00E+00">
                  <c:v>1.7434000000000002E-2</c:v>
                </c:pt>
                <c:pt idx="6166" formatCode="0.00E+00">
                  <c:v>1.5208599999999999E-2</c:v>
                </c:pt>
                <c:pt idx="6167" formatCode="0.00E+00">
                  <c:v>1.30055E-2</c:v>
                </c:pt>
                <c:pt idx="6168" formatCode="0.00E+00">
                  <c:v>1.08278E-2</c:v>
                </c:pt>
                <c:pt idx="6169" formatCode="0.00E+00">
                  <c:v>8.6785100000000004E-3</c:v>
                </c:pt>
                <c:pt idx="6170" formatCode="0.00E+00">
                  <c:v>6.5609500000000003E-3</c:v>
                </c:pt>
                <c:pt idx="6171" formatCode="0.00E+00">
                  <c:v>4.4783599999999998E-3</c:v>
                </c:pt>
                <c:pt idx="6172" formatCode="0.00E+00">
                  <c:v>2.4338799999999998E-3</c:v>
                </c:pt>
                <c:pt idx="6173" formatCode="0.00E+00">
                  <c:v>4.30297E-4</c:v>
                </c:pt>
                <c:pt idx="6174" formatCode="0.00E+00">
                  <c:v>-1.52951E-3</c:v>
                </c:pt>
                <c:pt idx="6175" formatCode="0.00E+00">
                  <c:v>-3.4425699999999998E-3</c:v>
                </c:pt>
                <c:pt idx="6176" formatCode="0.00E+00">
                  <c:v>-5.3063600000000004E-3</c:v>
                </c:pt>
                <c:pt idx="6177" formatCode="0.00E+00">
                  <c:v>-7.1188600000000003E-3</c:v>
                </c:pt>
                <c:pt idx="6178" formatCode="0.00E+00">
                  <c:v>-8.87837E-3</c:v>
                </c:pt>
                <c:pt idx="6179">
                  <c:v>-1.05831E-2</c:v>
                </c:pt>
                <c:pt idx="6180">
                  <c:v>-1.2231000000000001E-2</c:v>
                </c:pt>
                <c:pt idx="6181">
                  <c:v>-1.3820199999999999E-2</c:v>
                </c:pt>
                <c:pt idx="6182">
                  <c:v>-1.5348799999999999E-2</c:v>
                </c:pt>
                <c:pt idx="6183">
                  <c:v>-1.6815400000000001E-2</c:v>
                </c:pt>
                <c:pt idx="6184">
                  <c:v>-1.8218600000000001E-2</c:v>
                </c:pt>
                <c:pt idx="6185">
                  <c:v>-1.95572E-2</c:v>
                </c:pt>
                <c:pt idx="6186">
                  <c:v>-2.08303E-2</c:v>
                </c:pt>
                <c:pt idx="6187">
                  <c:v>-2.20371E-2</c:v>
                </c:pt>
                <c:pt idx="6188">
                  <c:v>-2.3177199999999998E-2</c:v>
                </c:pt>
                <c:pt idx="6189">
                  <c:v>-2.4249799999999998E-2</c:v>
                </c:pt>
                <c:pt idx="6190">
                  <c:v>-2.5254499999999999E-2</c:v>
                </c:pt>
                <c:pt idx="6191">
                  <c:v>-2.6190499999999999E-2</c:v>
                </c:pt>
                <c:pt idx="6192">
                  <c:v>-2.7057500000000002E-2</c:v>
                </c:pt>
                <c:pt idx="6193">
                  <c:v>-2.78552E-2</c:v>
                </c:pt>
                <c:pt idx="6194">
                  <c:v>-2.85832E-2</c:v>
                </c:pt>
                <c:pt idx="6195">
                  <c:v>-2.9241199999999998E-2</c:v>
                </c:pt>
                <c:pt idx="6196">
                  <c:v>-2.9829499999999998E-2</c:v>
                </c:pt>
                <c:pt idx="6197">
                  <c:v>-3.0348E-2</c:v>
                </c:pt>
                <c:pt idx="6198">
                  <c:v>-3.0796899999999999E-2</c:v>
                </c:pt>
                <c:pt idx="6199">
                  <c:v>-3.1175999999999999E-2</c:v>
                </c:pt>
                <c:pt idx="6200">
                  <c:v>-3.1484999999999999E-2</c:v>
                </c:pt>
                <c:pt idx="6201">
                  <c:v>-3.1724299999999997E-2</c:v>
                </c:pt>
                <c:pt idx="6202">
                  <c:v>-3.1894899999999997E-2</c:v>
                </c:pt>
                <c:pt idx="6203">
                  <c:v>-3.1997999999999999E-2</c:v>
                </c:pt>
                <c:pt idx="6204">
                  <c:v>-3.20357E-2</c:v>
                </c:pt>
                <c:pt idx="6205">
                  <c:v>-3.20101E-2</c:v>
                </c:pt>
                <c:pt idx="6206">
                  <c:v>-3.1923399999999998E-2</c:v>
                </c:pt>
                <c:pt idx="6207">
                  <c:v>-3.1777399999999997E-2</c:v>
                </c:pt>
                <c:pt idx="6208">
                  <c:v>-3.1574100000000001E-2</c:v>
                </c:pt>
                <c:pt idx="6209">
                  <c:v>-3.1315999999999997E-2</c:v>
                </c:pt>
                <c:pt idx="6210">
                  <c:v>-3.1005600000000001E-2</c:v>
                </c:pt>
                <c:pt idx="6211">
                  <c:v>-3.0645100000000002E-2</c:v>
                </c:pt>
                <c:pt idx="6212">
                  <c:v>-3.0237099999999999E-2</c:v>
                </c:pt>
                <c:pt idx="6213">
                  <c:v>-2.9784499999999998E-2</c:v>
                </c:pt>
                <c:pt idx="6214">
                  <c:v>-2.9290199999999999E-2</c:v>
                </c:pt>
                <c:pt idx="6215">
                  <c:v>-2.8756799999999999E-2</c:v>
                </c:pt>
                <c:pt idx="6216">
                  <c:v>-2.8187299999999998E-2</c:v>
                </c:pt>
                <c:pt idx="6217">
                  <c:v>-2.75848E-2</c:v>
                </c:pt>
                <c:pt idx="6218">
                  <c:v>-2.6952199999999999E-2</c:v>
                </c:pt>
                <c:pt idx="6219">
                  <c:v>-2.6292599999999999E-2</c:v>
                </c:pt>
                <c:pt idx="6220">
                  <c:v>-2.5609E-2</c:v>
                </c:pt>
                <c:pt idx="6221">
                  <c:v>-2.4904099999999998E-2</c:v>
                </c:pt>
                <c:pt idx="6222">
                  <c:v>-2.4179800000000001E-2</c:v>
                </c:pt>
                <c:pt idx="6223">
                  <c:v>-2.3438500000000001E-2</c:v>
                </c:pt>
                <c:pt idx="6224">
                  <c:v>-2.2683399999999999E-2</c:v>
                </c:pt>
                <c:pt idx="6225">
                  <c:v>-2.1917499999999999E-2</c:v>
                </c:pt>
                <c:pt idx="6226">
                  <c:v>-2.1143599999999999E-2</c:v>
                </c:pt>
                <c:pt idx="6227">
                  <c:v>-2.03646E-2</c:v>
                </c:pt>
                <c:pt idx="6228">
                  <c:v>-1.95829E-2</c:v>
                </c:pt>
                <c:pt idx="6229">
                  <c:v>-1.8800899999999999E-2</c:v>
                </c:pt>
                <c:pt idx="6230">
                  <c:v>-1.8020700000000001E-2</c:v>
                </c:pt>
                <c:pt idx="6231">
                  <c:v>-1.7245199999999999E-2</c:v>
                </c:pt>
                <c:pt idx="6232">
                  <c:v>-1.6477499999999999E-2</c:v>
                </c:pt>
                <c:pt idx="6233">
                  <c:v>-1.5720700000000001E-2</c:v>
                </c:pt>
                <c:pt idx="6234">
                  <c:v>-1.4977600000000001E-2</c:v>
                </c:pt>
                <c:pt idx="6235">
                  <c:v>-1.42513E-2</c:v>
                </c:pt>
                <c:pt idx="6236">
                  <c:v>-1.3545099999999999E-2</c:v>
                </c:pt>
                <c:pt idx="6237">
                  <c:v>-1.2862E-2</c:v>
                </c:pt>
                <c:pt idx="6238">
                  <c:v>-1.2204400000000001E-2</c:v>
                </c:pt>
                <c:pt idx="6239">
                  <c:v>-1.1574900000000001E-2</c:v>
                </c:pt>
                <c:pt idx="6240">
                  <c:v>-1.09751E-2</c:v>
                </c:pt>
                <c:pt idx="6241">
                  <c:v>-1.0407100000000001E-2</c:v>
                </c:pt>
                <c:pt idx="6242" formatCode="0.00E+00">
                  <c:v>-9.8733999999999992E-3</c:v>
                </c:pt>
                <c:pt idx="6243" formatCode="0.00E+00">
                  <c:v>-9.37552E-3</c:v>
                </c:pt>
                <c:pt idx="6244" formatCode="0.00E+00">
                  <c:v>-8.9143699999999996E-3</c:v>
                </c:pt>
                <c:pt idx="6245" formatCode="0.00E+00">
                  <c:v>-8.4915800000000003E-3</c:v>
                </c:pt>
                <c:pt idx="6246" formatCode="0.00E+00">
                  <c:v>-8.1105199999999995E-3</c:v>
                </c:pt>
                <c:pt idx="6247" formatCode="0.00E+00">
                  <c:v>-7.7754900000000004E-3</c:v>
                </c:pt>
                <c:pt idx="6248" formatCode="0.00E+00">
                  <c:v>-7.4885100000000003E-3</c:v>
                </c:pt>
                <c:pt idx="6249" formatCode="0.00E+00">
                  <c:v>-7.2480499999999998E-3</c:v>
                </c:pt>
                <c:pt idx="6250" formatCode="0.00E+00">
                  <c:v>-7.0519399999999996E-3</c:v>
                </c:pt>
                <c:pt idx="6251" formatCode="0.00E+00">
                  <c:v>-6.9004599999999998E-3</c:v>
                </c:pt>
                <c:pt idx="6252" formatCode="0.00E+00">
                  <c:v>-6.7943200000000004E-3</c:v>
                </c:pt>
                <c:pt idx="6253" formatCode="0.00E+00">
                  <c:v>-6.7311799999999998E-3</c:v>
                </c:pt>
                <c:pt idx="6254" formatCode="0.00E+00">
                  <c:v>-6.7107399999999998E-3</c:v>
                </c:pt>
                <c:pt idx="6255" formatCode="0.00E+00">
                  <c:v>-6.7377299999999999E-3</c:v>
                </c:pt>
                <c:pt idx="6256" formatCode="0.00E+00">
                  <c:v>-6.8142200000000002E-3</c:v>
                </c:pt>
                <c:pt idx="6257" formatCode="0.00E+00">
                  <c:v>-6.9384599999999996E-3</c:v>
                </c:pt>
                <c:pt idx="6258" formatCode="0.00E+00">
                  <c:v>-7.1103700000000004E-3</c:v>
                </c:pt>
                <c:pt idx="6259" formatCode="0.00E+00">
                  <c:v>-7.3312400000000002E-3</c:v>
                </c:pt>
                <c:pt idx="6260" formatCode="0.00E+00">
                  <c:v>-7.6019599999999996E-3</c:v>
                </c:pt>
                <c:pt idx="6261" formatCode="0.00E+00">
                  <c:v>-7.9229699999999997E-3</c:v>
                </c:pt>
                <c:pt idx="6262" formatCode="0.00E+00">
                  <c:v>-8.2944300000000002E-3</c:v>
                </c:pt>
                <c:pt idx="6263" formatCode="0.00E+00">
                  <c:v>-8.7162200000000002E-3</c:v>
                </c:pt>
                <c:pt idx="6264" formatCode="0.00E+00">
                  <c:v>-9.1883199999999998E-3</c:v>
                </c:pt>
                <c:pt idx="6265" formatCode="0.00E+00">
                  <c:v>-9.7111100000000002E-3</c:v>
                </c:pt>
                <c:pt idx="6266">
                  <c:v>-1.02848E-2</c:v>
                </c:pt>
                <c:pt idx="6267">
                  <c:v>-1.09084E-2</c:v>
                </c:pt>
                <c:pt idx="6268">
                  <c:v>-1.1580099999999999E-2</c:v>
                </c:pt>
                <c:pt idx="6269">
                  <c:v>-1.22974E-2</c:v>
                </c:pt>
                <c:pt idx="6270">
                  <c:v>-1.3058800000000001E-2</c:v>
                </c:pt>
                <c:pt idx="6271">
                  <c:v>-1.38648E-2</c:v>
                </c:pt>
                <c:pt idx="6272">
                  <c:v>-1.47162E-2</c:v>
                </c:pt>
                <c:pt idx="6273">
                  <c:v>-1.5613200000000001E-2</c:v>
                </c:pt>
                <c:pt idx="6274">
                  <c:v>-1.6554699999999999E-2</c:v>
                </c:pt>
                <c:pt idx="6275">
                  <c:v>-1.7538600000000001E-2</c:v>
                </c:pt>
                <c:pt idx="6276">
                  <c:v>-1.8561899999999999E-2</c:v>
                </c:pt>
                <c:pt idx="6277">
                  <c:v>-1.9620700000000001E-2</c:v>
                </c:pt>
                <c:pt idx="6278">
                  <c:v>-2.0710200000000002E-2</c:v>
                </c:pt>
                <c:pt idx="6279">
                  <c:v>-2.1826399999999999E-2</c:v>
                </c:pt>
                <c:pt idx="6280">
                  <c:v>-2.2968300000000001E-2</c:v>
                </c:pt>
                <c:pt idx="6281">
                  <c:v>-2.4136700000000001E-2</c:v>
                </c:pt>
                <c:pt idx="6282">
                  <c:v>-2.53298E-2</c:v>
                </c:pt>
                <c:pt idx="6283">
                  <c:v>-2.6543299999999999E-2</c:v>
                </c:pt>
                <c:pt idx="6284">
                  <c:v>-2.7774E-2</c:v>
                </c:pt>
                <c:pt idx="6285">
                  <c:v>-2.90207E-2</c:v>
                </c:pt>
                <c:pt idx="6286">
                  <c:v>-3.0283500000000001E-2</c:v>
                </c:pt>
                <c:pt idx="6287">
                  <c:v>-3.1560999999999999E-2</c:v>
                </c:pt>
                <c:pt idx="6288">
                  <c:v>-3.2850299999999999E-2</c:v>
                </c:pt>
                <c:pt idx="6289">
                  <c:v>-3.4148100000000001E-2</c:v>
                </c:pt>
                <c:pt idx="6290">
                  <c:v>-3.5451400000000001E-2</c:v>
                </c:pt>
                <c:pt idx="6291">
                  <c:v>-3.6757100000000001E-2</c:v>
                </c:pt>
                <c:pt idx="6292">
                  <c:v>-3.8060499999999997E-2</c:v>
                </c:pt>
                <c:pt idx="6293">
                  <c:v>-3.9356700000000001E-2</c:v>
                </c:pt>
                <c:pt idx="6294">
                  <c:v>-4.0641299999999998E-2</c:v>
                </c:pt>
                <c:pt idx="6295">
                  <c:v>-4.1912199999999997E-2</c:v>
                </c:pt>
                <c:pt idx="6296">
                  <c:v>-4.3168699999999997E-2</c:v>
                </c:pt>
                <c:pt idx="6297">
                  <c:v>-4.4409799999999999E-2</c:v>
                </c:pt>
                <c:pt idx="6298">
                  <c:v>-4.5632899999999997E-2</c:v>
                </c:pt>
                <c:pt idx="6299">
                  <c:v>-4.6833899999999998E-2</c:v>
                </c:pt>
                <c:pt idx="6300">
                  <c:v>-4.8009799999999998E-2</c:v>
                </c:pt>
                <c:pt idx="6301">
                  <c:v>-4.9158599999999997E-2</c:v>
                </c:pt>
                <c:pt idx="6302">
                  <c:v>-5.0278900000000001E-2</c:v>
                </c:pt>
                <c:pt idx="6303">
                  <c:v>-5.13657E-2</c:v>
                </c:pt>
                <c:pt idx="6304">
                  <c:v>-5.2415700000000003E-2</c:v>
                </c:pt>
                <c:pt idx="6305">
                  <c:v>-5.3430199999999997E-2</c:v>
                </c:pt>
                <c:pt idx="6306">
                  <c:v>-5.4410399999999998E-2</c:v>
                </c:pt>
                <c:pt idx="6307">
                  <c:v>-5.5354399999999998E-2</c:v>
                </c:pt>
                <c:pt idx="6308">
                  <c:v>-5.6262E-2</c:v>
                </c:pt>
                <c:pt idx="6309">
                  <c:v>-5.7135499999999999E-2</c:v>
                </c:pt>
                <c:pt idx="6310">
                  <c:v>-5.7976399999999997E-2</c:v>
                </c:pt>
                <c:pt idx="6311">
                  <c:v>-5.8783000000000002E-2</c:v>
                </c:pt>
                <c:pt idx="6312">
                  <c:v>-5.9550699999999998E-2</c:v>
                </c:pt>
                <c:pt idx="6313">
                  <c:v>-6.0276200000000002E-2</c:v>
                </c:pt>
                <c:pt idx="6314">
                  <c:v>-6.0959199999999998E-2</c:v>
                </c:pt>
                <c:pt idx="6315">
                  <c:v>-6.1600099999999998E-2</c:v>
                </c:pt>
                <c:pt idx="6316">
                  <c:v>-6.21974E-2</c:v>
                </c:pt>
                <c:pt idx="6317">
                  <c:v>-6.2748300000000007E-2</c:v>
                </c:pt>
                <c:pt idx="6318">
                  <c:v>-6.3251000000000002E-2</c:v>
                </c:pt>
                <c:pt idx="6319">
                  <c:v>-6.3705100000000001E-2</c:v>
                </c:pt>
                <c:pt idx="6320">
                  <c:v>-6.4110799999999996E-2</c:v>
                </c:pt>
                <c:pt idx="6321">
                  <c:v>-6.4468399999999995E-2</c:v>
                </c:pt>
                <c:pt idx="6322">
                  <c:v>-6.4777600000000005E-2</c:v>
                </c:pt>
                <c:pt idx="6323">
                  <c:v>-6.5037800000000007E-2</c:v>
                </c:pt>
                <c:pt idx="6324">
                  <c:v>-6.5248500000000001E-2</c:v>
                </c:pt>
                <c:pt idx="6325">
                  <c:v>-6.5408800000000003E-2</c:v>
                </c:pt>
                <c:pt idx="6326">
                  <c:v>-6.5517199999999998E-2</c:v>
                </c:pt>
                <c:pt idx="6327">
                  <c:v>-6.55718E-2</c:v>
                </c:pt>
                <c:pt idx="6328">
                  <c:v>-6.5573199999999998E-2</c:v>
                </c:pt>
                <c:pt idx="6329">
                  <c:v>-6.55226E-2</c:v>
                </c:pt>
                <c:pt idx="6330">
                  <c:v>-6.5420300000000001E-2</c:v>
                </c:pt>
                <c:pt idx="6331">
                  <c:v>-6.5265400000000001E-2</c:v>
                </c:pt>
                <c:pt idx="6332">
                  <c:v>-6.5058000000000005E-2</c:v>
                </c:pt>
                <c:pt idx="6333">
                  <c:v>-6.4800399999999994E-2</c:v>
                </c:pt>
                <c:pt idx="6334">
                  <c:v>-6.4495200000000003E-2</c:v>
                </c:pt>
                <c:pt idx="6335">
                  <c:v>-6.4143800000000001E-2</c:v>
                </c:pt>
                <c:pt idx="6336">
                  <c:v>-6.3747700000000004E-2</c:v>
                </c:pt>
                <c:pt idx="6337">
                  <c:v>-6.3309299999999999E-2</c:v>
                </c:pt>
                <c:pt idx="6338">
                  <c:v>-6.2832299999999994E-2</c:v>
                </c:pt>
                <c:pt idx="6339">
                  <c:v>-6.2321000000000001E-2</c:v>
                </c:pt>
                <c:pt idx="6340">
                  <c:v>-6.1779199999999999E-2</c:v>
                </c:pt>
                <c:pt idx="6341">
                  <c:v>-6.1208800000000001E-2</c:v>
                </c:pt>
                <c:pt idx="6342">
                  <c:v>-6.0610299999999999E-2</c:v>
                </c:pt>
                <c:pt idx="6343">
                  <c:v>-5.9983500000000002E-2</c:v>
                </c:pt>
                <c:pt idx="6344">
                  <c:v>-5.9328499999999999E-2</c:v>
                </c:pt>
                <c:pt idx="6345">
                  <c:v>-5.8645099999999999E-2</c:v>
                </c:pt>
                <c:pt idx="6346">
                  <c:v>-5.7933999999999999E-2</c:v>
                </c:pt>
                <c:pt idx="6347">
                  <c:v>-5.71995E-2</c:v>
                </c:pt>
                <c:pt idx="6348">
                  <c:v>-5.6447299999999999E-2</c:v>
                </c:pt>
                <c:pt idx="6349">
                  <c:v>-5.5679399999999997E-2</c:v>
                </c:pt>
                <c:pt idx="6350">
                  <c:v>-5.4893699999999997E-2</c:v>
                </c:pt>
                <c:pt idx="6351">
                  <c:v>-5.4089100000000001E-2</c:v>
                </c:pt>
                <c:pt idx="6352">
                  <c:v>-5.3268099999999999E-2</c:v>
                </c:pt>
                <c:pt idx="6353">
                  <c:v>-5.2433599999999997E-2</c:v>
                </c:pt>
                <c:pt idx="6354">
                  <c:v>-5.1588799999999997E-2</c:v>
                </c:pt>
                <c:pt idx="6355">
                  <c:v>-5.0738199999999997E-2</c:v>
                </c:pt>
                <c:pt idx="6356">
                  <c:v>-4.9884999999999999E-2</c:v>
                </c:pt>
                <c:pt idx="6357">
                  <c:v>-4.9031199999999997E-2</c:v>
                </c:pt>
                <c:pt idx="6358">
                  <c:v>-4.8179699999999999E-2</c:v>
                </c:pt>
                <c:pt idx="6359">
                  <c:v>-4.7334099999999997E-2</c:v>
                </c:pt>
                <c:pt idx="6360">
                  <c:v>-4.6496700000000002E-2</c:v>
                </c:pt>
                <c:pt idx="6361">
                  <c:v>-4.5667899999999997E-2</c:v>
                </c:pt>
                <c:pt idx="6362">
                  <c:v>-4.4847900000000003E-2</c:v>
                </c:pt>
                <c:pt idx="6363">
                  <c:v>-4.4038599999999997E-2</c:v>
                </c:pt>
                <c:pt idx="6364">
                  <c:v>-4.3244199999999997E-2</c:v>
                </c:pt>
                <c:pt idx="6365">
                  <c:v>-4.2469899999999998E-2</c:v>
                </c:pt>
                <c:pt idx="6366">
                  <c:v>-4.1720500000000001E-2</c:v>
                </c:pt>
                <c:pt idx="6367">
                  <c:v>-4.09997E-2</c:v>
                </c:pt>
                <c:pt idx="6368">
                  <c:v>-4.0310100000000001E-2</c:v>
                </c:pt>
                <c:pt idx="6369">
                  <c:v>-3.9653899999999999E-2</c:v>
                </c:pt>
                <c:pt idx="6370">
                  <c:v>-3.9032999999999998E-2</c:v>
                </c:pt>
                <c:pt idx="6371">
                  <c:v>-3.8448799999999998E-2</c:v>
                </c:pt>
                <c:pt idx="6372">
                  <c:v>-3.7903199999999998E-2</c:v>
                </c:pt>
                <c:pt idx="6373">
                  <c:v>-3.7396699999999998E-2</c:v>
                </c:pt>
                <c:pt idx="6374">
                  <c:v>-3.6928500000000003E-2</c:v>
                </c:pt>
                <c:pt idx="6375">
                  <c:v>-3.6498599999999999E-2</c:v>
                </c:pt>
                <c:pt idx="6376">
                  <c:v>-3.6110000000000003E-2</c:v>
                </c:pt>
                <c:pt idx="6377">
                  <c:v>-3.5768099999999997E-2</c:v>
                </c:pt>
                <c:pt idx="6378">
                  <c:v>-3.54784E-2</c:v>
                </c:pt>
                <c:pt idx="6379">
                  <c:v>-3.5244299999999999E-2</c:v>
                </c:pt>
                <c:pt idx="6380">
                  <c:v>-3.50672E-2</c:v>
                </c:pt>
                <c:pt idx="6381">
                  <c:v>-3.4948199999999999E-2</c:v>
                </c:pt>
                <c:pt idx="6382">
                  <c:v>-3.4888500000000003E-2</c:v>
                </c:pt>
                <c:pt idx="6383">
                  <c:v>-3.4889499999999997E-2</c:v>
                </c:pt>
                <c:pt idx="6384">
                  <c:v>-3.4953699999999997E-2</c:v>
                </c:pt>
                <c:pt idx="6385">
                  <c:v>-3.5080500000000001E-2</c:v>
                </c:pt>
                <c:pt idx="6386">
                  <c:v>-3.5266600000000002E-2</c:v>
                </c:pt>
                <c:pt idx="6387">
                  <c:v>-3.5510699999999999E-2</c:v>
                </c:pt>
                <c:pt idx="6388">
                  <c:v>-3.5815399999999997E-2</c:v>
                </c:pt>
                <c:pt idx="6389">
                  <c:v>-3.61847E-2</c:v>
                </c:pt>
                <c:pt idx="6390">
                  <c:v>-3.6621399999999998E-2</c:v>
                </c:pt>
                <c:pt idx="6391">
                  <c:v>-3.71265E-2</c:v>
                </c:pt>
                <c:pt idx="6392">
                  <c:v>-3.7700600000000001E-2</c:v>
                </c:pt>
                <c:pt idx="6393">
                  <c:v>-3.83405E-2</c:v>
                </c:pt>
                <c:pt idx="6394">
                  <c:v>-3.9038299999999998E-2</c:v>
                </c:pt>
                <c:pt idx="6395">
                  <c:v>-3.97881E-2</c:v>
                </c:pt>
                <c:pt idx="6396">
                  <c:v>-4.0590500000000002E-2</c:v>
                </c:pt>
                <c:pt idx="6397">
                  <c:v>-4.1449699999999999E-2</c:v>
                </c:pt>
                <c:pt idx="6398">
                  <c:v>-4.23674E-2</c:v>
                </c:pt>
                <c:pt idx="6399">
                  <c:v>-4.3344300000000002E-2</c:v>
                </c:pt>
                <c:pt idx="6400">
                  <c:v>-4.4383100000000002E-2</c:v>
                </c:pt>
                <c:pt idx="6401">
                  <c:v>-4.5485600000000001E-2</c:v>
                </c:pt>
                <c:pt idx="6402">
                  <c:v>-4.6649799999999998E-2</c:v>
                </c:pt>
                <c:pt idx="6403">
                  <c:v>-4.7871999999999998E-2</c:v>
                </c:pt>
                <c:pt idx="6404">
                  <c:v>-4.9149600000000002E-2</c:v>
                </c:pt>
                <c:pt idx="6405">
                  <c:v>-5.0481699999999997E-2</c:v>
                </c:pt>
                <c:pt idx="6406">
                  <c:v>-5.18681E-2</c:v>
                </c:pt>
                <c:pt idx="6407">
                  <c:v>-5.3308000000000001E-2</c:v>
                </c:pt>
                <c:pt idx="6408">
                  <c:v>-5.4801599999999999E-2</c:v>
                </c:pt>
                <c:pt idx="6409">
                  <c:v>-5.6350600000000001E-2</c:v>
                </c:pt>
                <c:pt idx="6410">
                  <c:v>-5.7957500000000002E-2</c:v>
                </c:pt>
                <c:pt idx="6411">
                  <c:v>-5.9622799999999997E-2</c:v>
                </c:pt>
                <c:pt idx="6412">
                  <c:v>-6.13444E-2</c:v>
                </c:pt>
                <c:pt idx="6413">
                  <c:v>-6.3118499999999994E-2</c:v>
                </c:pt>
                <c:pt idx="6414">
                  <c:v>-6.4940800000000007E-2</c:v>
                </c:pt>
                <c:pt idx="6415">
                  <c:v>-6.68073E-2</c:v>
                </c:pt>
                <c:pt idx="6416">
                  <c:v>-6.8714499999999998E-2</c:v>
                </c:pt>
                <c:pt idx="6417">
                  <c:v>-7.0659100000000002E-2</c:v>
                </c:pt>
                <c:pt idx="6418">
                  <c:v>-7.2637300000000002E-2</c:v>
                </c:pt>
                <c:pt idx="6419">
                  <c:v>-7.4645100000000006E-2</c:v>
                </c:pt>
                <c:pt idx="6420">
                  <c:v>-7.6679800000000006E-2</c:v>
                </c:pt>
                <c:pt idx="6421">
                  <c:v>-7.8742300000000001E-2</c:v>
                </c:pt>
                <c:pt idx="6422">
                  <c:v>-8.0834900000000001E-2</c:v>
                </c:pt>
                <c:pt idx="6423">
                  <c:v>-8.2957600000000006E-2</c:v>
                </c:pt>
                <c:pt idx="6424">
                  <c:v>-8.51079E-2</c:v>
                </c:pt>
                <c:pt idx="6425">
                  <c:v>-8.7281600000000001E-2</c:v>
                </c:pt>
                <c:pt idx="6426">
                  <c:v>-8.94736E-2</c:v>
                </c:pt>
                <c:pt idx="6427">
                  <c:v>-9.1680600000000001E-2</c:v>
                </c:pt>
                <c:pt idx="6428">
                  <c:v>-9.3901700000000005E-2</c:v>
                </c:pt>
                <c:pt idx="6429">
                  <c:v>-9.6136799999999994E-2</c:v>
                </c:pt>
                <c:pt idx="6430">
                  <c:v>-9.8385700000000006E-2</c:v>
                </c:pt>
                <c:pt idx="6431">
                  <c:v>-0.100649</c:v>
                </c:pt>
                <c:pt idx="6432">
                  <c:v>-0.10293099999999999</c:v>
                </c:pt>
                <c:pt idx="6433">
                  <c:v>-0.105229</c:v>
                </c:pt>
                <c:pt idx="6434">
                  <c:v>-0.10754</c:v>
                </c:pt>
                <c:pt idx="6435">
                  <c:v>-0.10986</c:v>
                </c:pt>
                <c:pt idx="6436">
                  <c:v>-0.112188</c:v>
                </c:pt>
                <c:pt idx="6437">
                  <c:v>-0.114524</c:v>
                </c:pt>
                <c:pt idx="6438">
                  <c:v>-0.116864</c:v>
                </c:pt>
                <c:pt idx="6439">
                  <c:v>-0.119203</c:v>
                </c:pt>
                <c:pt idx="6440">
                  <c:v>-0.121541</c:v>
                </c:pt>
                <c:pt idx="6441">
                  <c:v>-0.123877</c:v>
                </c:pt>
                <c:pt idx="6442">
                  <c:v>-0.12620999999999999</c:v>
                </c:pt>
                <c:pt idx="6443">
                  <c:v>-0.12853100000000001</c:v>
                </c:pt>
                <c:pt idx="6444">
                  <c:v>-0.130832</c:v>
                </c:pt>
                <c:pt idx="6445">
                  <c:v>-0.133108</c:v>
                </c:pt>
                <c:pt idx="6446">
                  <c:v>-0.135356</c:v>
                </c:pt>
                <c:pt idx="6447">
                  <c:v>-0.137568</c:v>
                </c:pt>
                <c:pt idx="6448">
                  <c:v>-0.13974</c:v>
                </c:pt>
                <c:pt idx="6449">
                  <c:v>-0.14187</c:v>
                </c:pt>
                <c:pt idx="6450">
                  <c:v>-0.14396100000000001</c:v>
                </c:pt>
                <c:pt idx="6451">
                  <c:v>-0.146013</c:v>
                </c:pt>
                <c:pt idx="6452">
                  <c:v>-0.14802499999999999</c:v>
                </c:pt>
                <c:pt idx="6453">
                  <c:v>-0.14999899999999999</c:v>
                </c:pt>
                <c:pt idx="6454">
                  <c:v>-0.15193100000000001</c:v>
                </c:pt>
                <c:pt idx="6455">
                  <c:v>-0.15381800000000001</c:v>
                </c:pt>
                <c:pt idx="6456">
                  <c:v>-0.15565899999999999</c:v>
                </c:pt>
                <c:pt idx="6457">
                  <c:v>-0.15745100000000001</c:v>
                </c:pt>
                <c:pt idx="6458">
                  <c:v>-0.15919800000000001</c:v>
                </c:pt>
                <c:pt idx="6459">
                  <c:v>-0.16089899999999999</c:v>
                </c:pt>
                <c:pt idx="6460">
                  <c:v>-0.162553</c:v>
                </c:pt>
                <c:pt idx="6461">
                  <c:v>-0.164155</c:v>
                </c:pt>
                <c:pt idx="6462">
                  <c:v>-0.16570699999999999</c:v>
                </c:pt>
                <c:pt idx="6463">
                  <c:v>-0.167214</c:v>
                </c:pt>
                <c:pt idx="6464">
                  <c:v>-0.16867599999999999</c:v>
                </c:pt>
                <c:pt idx="6465">
                  <c:v>-0.17008799999999999</c:v>
                </c:pt>
                <c:pt idx="6466">
                  <c:v>-0.17143900000000001</c:v>
                </c:pt>
                <c:pt idx="6467">
                  <c:v>-0.17272299999999999</c:v>
                </c:pt>
                <c:pt idx="6468">
                  <c:v>-0.17393400000000001</c:v>
                </c:pt>
                <c:pt idx="6469">
                  <c:v>-0.17507200000000001</c:v>
                </c:pt>
                <c:pt idx="6470">
                  <c:v>-0.17613500000000001</c:v>
                </c:pt>
                <c:pt idx="6471">
                  <c:v>-0.177122</c:v>
                </c:pt>
                <c:pt idx="6472">
                  <c:v>-0.178034</c:v>
                </c:pt>
                <c:pt idx="6473">
                  <c:v>-0.17888100000000001</c:v>
                </c:pt>
                <c:pt idx="6474">
                  <c:v>-0.17966699999999999</c:v>
                </c:pt>
                <c:pt idx="6475">
                  <c:v>-0.180392</c:v>
                </c:pt>
                <c:pt idx="6476">
                  <c:v>-0.18105099999999999</c:v>
                </c:pt>
                <c:pt idx="6477" formatCode="0.00E+00">
                  <c:v>-0.181641</c:v>
                </c:pt>
                <c:pt idx="6478" formatCode="0.00E+00">
                  <c:v>-0.18216299999999999</c:v>
                </c:pt>
                <c:pt idx="6479" formatCode="0.00E+00">
                  <c:v>-0.182615</c:v>
                </c:pt>
                <c:pt idx="6480" formatCode="0.00E+00">
                  <c:v>-0.18299799999999999</c:v>
                </c:pt>
                <c:pt idx="6481" formatCode="0.00E+00">
                  <c:v>-0.18331600000000001</c:v>
                </c:pt>
                <c:pt idx="6482">
                  <c:v>-0.18357399999999999</c:v>
                </c:pt>
                <c:pt idx="6483">
                  <c:v>-0.18377499999999999</c:v>
                </c:pt>
                <c:pt idx="6484">
                  <c:v>-0.183924</c:v>
                </c:pt>
                <c:pt idx="6485">
                  <c:v>-0.184027</c:v>
                </c:pt>
                <c:pt idx="6486">
                  <c:v>-0.184084</c:v>
                </c:pt>
                <c:pt idx="6487">
                  <c:v>-0.18409400000000001</c:v>
                </c:pt>
                <c:pt idx="6488">
                  <c:v>-0.18406</c:v>
                </c:pt>
                <c:pt idx="6489">
                  <c:v>-0.18398100000000001</c:v>
                </c:pt>
                <c:pt idx="6490">
                  <c:v>-0.183861</c:v>
                </c:pt>
                <c:pt idx="6491">
                  <c:v>-0.183702</c:v>
                </c:pt>
                <c:pt idx="6492">
                  <c:v>-0.183507</c:v>
                </c:pt>
                <c:pt idx="6493">
                  <c:v>-0.18327299999999999</c:v>
                </c:pt>
                <c:pt idx="6494">
                  <c:v>-0.183</c:v>
                </c:pt>
                <c:pt idx="6495">
                  <c:v>-0.18268899999999999</c:v>
                </c:pt>
                <c:pt idx="6496">
                  <c:v>-0.18234300000000001</c:v>
                </c:pt>
                <c:pt idx="6497">
                  <c:v>-0.18196399999999999</c:v>
                </c:pt>
                <c:pt idx="6498">
                  <c:v>-0.18154999999999999</c:v>
                </c:pt>
                <c:pt idx="6499">
                  <c:v>-0.18110200000000001</c:v>
                </c:pt>
                <c:pt idx="6500">
                  <c:v>-0.180621</c:v>
                </c:pt>
                <c:pt idx="6501">
                  <c:v>-0.18011099999999999</c:v>
                </c:pt>
                <c:pt idx="6502">
                  <c:v>-0.17957799999999999</c:v>
                </c:pt>
                <c:pt idx="6503">
                  <c:v>-0.179031</c:v>
                </c:pt>
                <c:pt idx="6504">
                  <c:v>-0.178478</c:v>
                </c:pt>
                <c:pt idx="6505">
                  <c:v>-0.177924</c:v>
                </c:pt>
                <c:pt idx="6506">
                  <c:v>-0.177374</c:v>
                </c:pt>
                <c:pt idx="6507">
                  <c:v>-0.17683099999999999</c:v>
                </c:pt>
                <c:pt idx="6508">
                  <c:v>-0.17629600000000001</c:v>
                </c:pt>
                <c:pt idx="6509">
                  <c:v>-0.17577200000000001</c:v>
                </c:pt>
                <c:pt idx="6510">
                  <c:v>-0.175258</c:v>
                </c:pt>
                <c:pt idx="6511">
                  <c:v>-0.17475099999999999</c:v>
                </c:pt>
                <c:pt idx="6512">
                  <c:v>-0.17424899999999999</c:v>
                </c:pt>
                <c:pt idx="6513">
                  <c:v>-0.17375699999999999</c:v>
                </c:pt>
                <c:pt idx="6514">
                  <c:v>-0.17328199999999999</c:v>
                </c:pt>
                <c:pt idx="6515">
                  <c:v>-0.17283200000000001</c:v>
                </c:pt>
                <c:pt idx="6516">
                  <c:v>-0.17241000000000001</c:v>
                </c:pt>
                <c:pt idx="6517">
                  <c:v>-0.172014</c:v>
                </c:pt>
                <c:pt idx="6518">
                  <c:v>-0.17164099999999999</c:v>
                </c:pt>
                <c:pt idx="6519">
                  <c:v>-0.171293</c:v>
                </c:pt>
                <c:pt idx="6520">
                  <c:v>-0.17096900000000001</c:v>
                </c:pt>
                <c:pt idx="6521">
                  <c:v>-0.17066999999999999</c:v>
                </c:pt>
                <c:pt idx="6522">
                  <c:v>-0.1704</c:v>
                </c:pt>
                <c:pt idx="6523">
                  <c:v>-0.17016600000000001</c:v>
                </c:pt>
                <c:pt idx="6524">
                  <c:v>-0.16997100000000001</c:v>
                </c:pt>
                <c:pt idx="6525">
                  <c:v>-0.169819</c:v>
                </c:pt>
                <c:pt idx="6526">
                  <c:v>-0.169715</c:v>
                </c:pt>
                <c:pt idx="6527">
                  <c:v>-0.169659</c:v>
                </c:pt>
                <c:pt idx="6528">
                  <c:v>-0.16964599999999999</c:v>
                </c:pt>
                <c:pt idx="6529">
                  <c:v>-0.16967399999999999</c:v>
                </c:pt>
                <c:pt idx="6530">
                  <c:v>-0.16974600000000001</c:v>
                </c:pt>
                <c:pt idx="6531">
                  <c:v>-0.169872</c:v>
                </c:pt>
                <c:pt idx="6532" formatCode="0.00E+00">
                  <c:v>-0.17005899999999999</c:v>
                </c:pt>
                <c:pt idx="6533" formatCode="0.00E+00">
                  <c:v>-0.17030899999999999</c:v>
                </c:pt>
                <c:pt idx="6534" formatCode="0.00E+00">
                  <c:v>-0.170627</c:v>
                </c:pt>
                <c:pt idx="6535" formatCode="0.00E+00">
                  <c:v>-0.171012</c:v>
                </c:pt>
                <c:pt idx="6536" formatCode="0.00E+00">
                  <c:v>-0.171461</c:v>
                </c:pt>
                <c:pt idx="6537">
                  <c:v>-0.17196700000000001</c:v>
                </c:pt>
                <c:pt idx="6538">
                  <c:v>-0.17252400000000001</c:v>
                </c:pt>
                <c:pt idx="6539">
                  <c:v>-0.17312900000000001</c:v>
                </c:pt>
                <c:pt idx="6540">
                  <c:v>-0.17378399999999999</c:v>
                </c:pt>
                <c:pt idx="6541">
                  <c:v>-0.174484</c:v>
                </c:pt>
                <c:pt idx="6542">
                  <c:v>-0.17522599999999999</c:v>
                </c:pt>
                <c:pt idx="6543">
                  <c:v>-0.176009</c:v>
                </c:pt>
                <c:pt idx="6544">
                  <c:v>-0.176842</c:v>
                </c:pt>
                <c:pt idx="6545">
                  <c:v>-0.177732</c:v>
                </c:pt>
                <c:pt idx="6546">
                  <c:v>-0.17868300000000001</c:v>
                </c:pt>
                <c:pt idx="6547">
                  <c:v>-0.1797</c:v>
                </c:pt>
                <c:pt idx="6548">
                  <c:v>-0.180787</c:v>
                </c:pt>
                <c:pt idx="6549">
                  <c:v>-0.181945</c:v>
                </c:pt>
                <c:pt idx="6550">
                  <c:v>-0.183172</c:v>
                </c:pt>
                <c:pt idx="6551">
                  <c:v>-0.18446599999999999</c:v>
                </c:pt>
                <c:pt idx="6552">
                  <c:v>-0.18582499999999999</c:v>
                </c:pt>
                <c:pt idx="6553">
                  <c:v>-0.187252</c:v>
                </c:pt>
                <c:pt idx="6554">
                  <c:v>-0.188746</c:v>
                </c:pt>
                <c:pt idx="6555">
                  <c:v>-0.190305</c:v>
                </c:pt>
                <c:pt idx="6556">
                  <c:v>-0.19192600000000001</c:v>
                </c:pt>
                <c:pt idx="6557">
                  <c:v>-0.19361200000000001</c:v>
                </c:pt>
                <c:pt idx="6558">
                  <c:v>-0.195358</c:v>
                </c:pt>
                <c:pt idx="6559">
                  <c:v>-0.197155</c:v>
                </c:pt>
                <c:pt idx="6560">
                  <c:v>-0.198993</c:v>
                </c:pt>
                <c:pt idx="6561">
                  <c:v>-0.20086599999999999</c:v>
                </c:pt>
                <c:pt idx="6562">
                  <c:v>-0.20277300000000001</c:v>
                </c:pt>
                <c:pt idx="6563">
                  <c:v>-0.20471900000000001</c:v>
                </c:pt>
                <c:pt idx="6564">
                  <c:v>-0.206701</c:v>
                </c:pt>
                <c:pt idx="6565">
                  <c:v>-0.20871899999999999</c:v>
                </c:pt>
                <c:pt idx="6566">
                  <c:v>-0.21077099999999999</c:v>
                </c:pt>
                <c:pt idx="6567">
                  <c:v>-0.21285399999999999</c:v>
                </c:pt>
                <c:pt idx="6568">
                  <c:v>-0.21496599999999999</c:v>
                </c:pt>
                <c:pt idx="6569">
                  <c:v>-0.21710099999999999</c:v>
                </c:pt>
                <c:pt idx="6570">
                  <c:v>-0.21925500000000001</c:v>
                </c:pt>
                <c:pt idx="6571">
                  <c:v>-0.221418</c:v>
                </c:pt>
                <c:pt idx="6572">
                  <c:v>-0.22358600000000001</c:v>
                </c:pt>
                <c:pt idx="6573">
                  <c:v>-0.22575600000000001</c:v>
                </c:pt>
                <c:pt idx="6574">
                  <c:v>-0.22793099999999999</c:v>
                </c:pt>
                <c:pt idx="6575">
                  <c:v>-0.23011699999999999</c:v>
                </c:pt>
                <c:pt idx="6576">
                  <c:v>-0.23231399999999999</c:v>
                </c:pt>
                <c:pt idx="6577">
                  <c:v>-0.23452300000000001</c:v>
                </c:pt>
                <c:pt idx="6578">
                  <c:v>-0.23674200000000001</c:v>
                </c:pt>
                <c:pt idx="6579">
                  <c:v>-0.23896400000000001</c:v>
                </c:pt>
                <c:pt idx="6580">
                  <c:v>-0.24118800000000001</c:v>
                </c:pt>
                <c:pt idx="6581">
                  <c:v>-0.24341699999999999</c:v>
                </c:pt>
                <c:pt idx="6582">
                  <c:v>-0.24565600000000001</c:v>
                </c:pt>
                <c:pt idx="6583">
                  <c:v>-0.24790499999999999</c:v>
                </c:pt>
                <c:pt idx="6584">
                  <c:v>-0.25015900000000002</c:v>
                </c:pt>
                <c:pt idx="6585">
                  <c:v>-0.252417</c:v>
                </c:pt>
                <c:pt idx="6586">
                  <c:v>-0.25466800000000001</c:v>
                </c:pt>
                <c:pt idx="6587">
                  <c:v>-0.256907</c:v>
                </c:pt>
                <c:pt idx="6588">
                  <c:v>-0.25913199999999997</c:v>
                </c:pt>
                <c:pt idx="6589">
                  <c:v>-0.26134400000000002</c:v>
                </c:pt>
                <c:pt idx="6590">
                  <c:v>-0.26354300000000003</c:v>
                </c:pt>
                <c:pt idx="6591">
                  <c:v>-0.26572099999999998</c:v>
                </c:pt>
                <c:pt idx="6592">
                  <c:v>-0.26787</c:v>
                </c:pt>
                <c:pt idx="6593">
                  <c:v>-0.26998699999999998</c:v>
                </c:pt>
                <c:pt idx="6594">
                  <c:v>-0.27206999999999998</c:v>
                </c:pt>
                <c:pt idx="6595">
                  <c:v>-0.27411200000000002</c:v>
                </c:pt>
                <c:pt idx="6596">
                  <c:v>-0.276113</c:v>
                </c:pt>
                <c:pt idx="6597">
                  <c:v>-0.27807599999999999</c:v>
                </c:pt>
                <c:pt idx="6598">
                  <c:v>-0.280005</c:v>
                </c:pt>
                <c:pt idx="6599">
                  <c:v>-0.28189999999999998</c:v>
                </c:pt>
                <c:pt idx="6600">
                  <c:v>-0.28376099999999999</c:v>
                </c:pt>
                <c:pt idx="6601">
                  <c:v>-0.28558499999999998</c:v>
                </c:pt>
                <c:pt idx="6602">
                  <c:v>-0.28736600000000001</c:v>
                </c:pt>
                <c:pt idx="6603">
                  <c:v>-0.28909800000000002</c:v>
                </c:pt>
                <c:pt idx="6604">
                  <c:v>-0.29077599999999998</c:v>
                </c:pt>
                <c:pt idx="6605">
                  <c:v>-0.29239799999999999</c:v>
                </c:pt>
                <c:pt idx="6606">
                  <c:v>-0.29396499999999998</c:v>
                </c:pt>
                <c:pt idx="6607">
                  <c:v>-0.29547899999999999</c:v>
                </c:pt>
                <c:pt idx="6608">
                  <c:v>-0.29694199999999998</c:v>
                </c:pt>
                <c:pt idx="6609">
                  <c:v>-0.29835899999999999</c:v>
                </c:pt>
                <c:pt idx="6610">
                  <c:v>-0.29972799999999999</c:v>
                </c:pt>
                <c:pt idx="6611">
                  <c:v>-0.30104700000000001</c:v>
                </c:pt>
                <c:pt idx="6612">
                  <c:v>-0.302315</c:v>
                </c:pt>
                <c:pt idx="6613">
                  <c:v>-0.30353599999999997</c:v>
                </c:pt>
                <c:pt idx="6614">
                  <c:v>-0.30470999999999998</c:v>
                </c:pt>
                <c:pt idx="6615">
                  <c:v>-0.305836</c:v>
                </c:pt>
                <c:pt idx="6616">
                  <c:v>-0.30691299999999999</c:v>
                </c:pt>
                <c:pt idx="6617">
                  <c:v>-0.30794199999999999</c:v>
                </c:pt>
                <c:pt idx="6618">
                  <c:v>-0.308923</c:v>
                </c:pt>
                <c:pt idx="6619">
                  <c:v>-0.30984800000000001</c:v>
                </c:pt>
                <c:pt idx="6620">
                  <c:v>-0.31070999999999999</c:v>
                </c:pt>
                <c:pt idx="6621">
                  <c:v>-0.31150699999999998</c:v>
                </c:pt>
                <c:pt idx="6622">
                  <c:v>-0.31223600000000001</c:v>
                </c:pt>
                <c:pt idx="6623">
                  <c:v>-0.31289299999999998</c:v>
                </c:pt>
                <c:pt idx="6624">
                  <c:v>-0.31347999999999998</c:v>
                </c:pt>
                <c:pt idx="6625">
                  <c:v>-0.31400299999999998</c:v>
                </c:pt>
                <c:pt idx="6626">
                  <c:v>-0.31446800000000003</c:v>
                </c:pt>
                <c:pt idx="6627">
                  <c:v>-0.31487199999999999</c:v>
                </c:pt>
                <c:pt idx="6628">
                  <c:v>-0.31521700000000002</c:v>
                </c:pt>
                <c:pt idx="6629">
                  <c:v>-0.31550499999999998</c:v>
                </c:pt>
                <c:pt idx="6630">
                  <c:v>-0.31574000000000002</c:v>
                </c:pt>
                <c:pt idx="6631">
                  <c:v>-0.31591900000000001</c:v>
                </c:pt>
                <c:pt idx="6632">
                  <c:v>-0.31604199999999999</c:v>
                </c:pt>
                <c:pt idx="6633">
                  <c:v>-0.31611600000000001</c:v>
                </c:pt>
                <c:pt idx="6634">
                  <c:v>-0.31614500000000001</c:v>
                </c:pt>
                <c:pt idx="6635">
                  <c:v>-0.31613000000000002</c:v>
                </c:pt>
                <c:pt idx="6636">
                  <c:v>-0.31606400000000001</c:v>
                </c:pt>
                <c:pt idx="6637">
                  <c:v>-0.31594299999999997</c:v>
                </c:pt>
                <c:pt idx="6638">
                  <c:v>-0.31576700000000002</c:v>
                </c:pt>
                <c:pt idx="6639">
                  <c:v>-0.31553799999999999</c:v>
                </c:pt>
                <c:pt idx="6640">
                  <c:v>-0.31526599999999999</c:v>
                </c:pt>
                <c:pt idx="6641">
                  <c:v>-0.31496299999999999</c:v>
                </c:pt>
                <c:pt idx="6642">
                  <c:v>-0.31463400000000002</c:v>
                </c:pt>
                <c:pt idx="6643">
                  <c:v>-0.31427300000000002</c:v>
                </c:pt>
                <c:pt idx="6644">
                  <c:v>-0.31387100000000001</c:v>
                </c:pt>
                <c:pt idx="6645">
                  <c:v>-0.31342100000000001</c:v>
                </c:pt>
                <c:pt idx="6646">
                  <c:v>-0.31292199999999998</c:v>
                </c:pt>
                <c:pt idx="6647">
                  <c:v>-0.31237500000000001</c:v>
                </c:pt>
                <c:pt idx="6648">
                  <c:v>-0.311782</c:v>
                </c:pt>
                <c:pt idx="6649">
                  <c:v>-0.311145</c:v>
                </c:pt>
                <c:pt idx="6650">
                  <c:v>-0.31046699999999999</c:v>
                </c:pt>
                <c:pt idx="6651">
                  <c:v>-0.30975200000000003</c:v>
                </c:pt>
                <c:pt idx="6652">
                  <c:v>-0.309002</c:v>
                </c:pt>
                <c:pt idx="6653">
                  <c:v>-0.30821300000000001</c:v>
                </c:pt>
                <c:pt idx="6654">
                  <c:v>-0.30738300000000002</c:v>
                </c:pt>
                <c:pt idx="6655">
                  <c:v>-0.30650899999999998</c:v>
                </c:pt>
                <c:pt idx="6656">
                  <c:v>-0.30559399999999998</c:v>
                </c:pt>
                <c:pt idx="6657">
                  <c:v>-0.304647</c:v>
                </c:pt>
                <c:pt idx="6658">
                  <c:v>-0.303674</c:v>
                </c:pt>
                <c:pt idx="6659">
                  <c:v>-0.302678</c:v>
                </c:pt>
                <c:pt idx="6660">
                  <c:v>-0.30165599999999998</c:v>
                </c:pt>
                <c:pt idx="6661">
                  <c:v>-0.30060399999999998</c:v>
                </c:pt>
                <c:pt idx="6662">
                  <c:v>-0.29952000000000001</c:v>
                </c:pt>
                <c:pt idx="6663">
                  <c:v>-0.29839599999999999</c:v>
                </c:pt>
                <c:pt idx="6664">
                  <c:v>-0.29722799999999999</c:v>
                </c:pt>
                <c:pt idx="6665">
                  <c:v>-0.296012</c:v>
                </c:pt>
                <c:pt idx="6666">
                  <c:v>-0.29474499999999998</c:v>
                </c:pt>
                <c:pt idx="6667">
                  <c:v>-0.29343000000000002</c:v>
                </c:pt>
                <c:pt idx="6668">
                  <c:v>-0.29207</c:v>
                </c:pt>
                <c:pt idx="6669">
                  <c:v>-0.29067399999999999</c:v>
                </c:pt>
                <c:pt idx="6670">
                  <c:v>-0.28924899999999998</c:v>
                </c:pt>
                <c:pt idx="6671">
                  <c:v>-0.28779500000000002</c:v>
                </c:pt>
                <c:pt idx="6672">
                  <c:v>-0.286306</c:v>
                </c:pt>
                <c:pt idx="6673" formatCode="0.00E+00">
                  <c:v>-0.28477200000000003</c:v>
                </c:pt>
                <c:pt idx="6674" formatCode="0.00E+00">
                  <c:v>-0.28319899999999998</c:v>
                </c:pt>
                <c:pt idx="6675" formatCode="0.00E+00">
                  <c:v>-0.28159600000000001</c:v>
                </c:pt>
                <c:pt idx="6676" formatCode="0.00E+00">
                  <c:v>-0.279972</c:v>
                </c:pt>
                <c:pt idx="6677">
                  <c:v>-0.27832699999999999</c:v>
                </c:pt>
                <c:pt idx="6678">
                  <c:v>-0.27666600000000002</c:v>
                </c:pt>
                <c:pt idx="6679">
                  <c:v>-0.27499099999999999</c:v>
                </c:pt>
                <c:pt idx="6680">
                  <c:v>-0.27330100000000002</c:v>
                </c:pt>
                <c:pt idx="6681">
                  <c:v>-0.27159</c:v>
                </c:pt>
                <c:pt idx="6682">
                  <c:v>-0.26985399999999998</c:v>
                </c:pt>
                <c:pt idx="6683">
                  <c:v>-0.268092</c:v>
                </c:pt>
                <c:pt idx="6684">
                  <c:v>-0.26630500000000001</c:v>
                </c:pt>
                <c:pt idx="6685">
                  <c:v>-0.26449099999999998</c:v>
                </c:pt>
                <c:pt idx="6686">
                  <c:v>-0.26264999999999999</c:v>
                </c:pt>
                <c:pt idx="6687">
                  <c:v>-0.26078400000000002</c:v>
                </c:pt>
                <c:pt idx="6688">
                  <c:v>-0.25889000000000001</c:v>
                </c:pt>
                <c:pt idx="6689">
                  <c:v>-0.25696799999999997</c:v>
                </c:pt>
                <c:pt idx="6690">
                  <c:v>-0.255019</c:v>
                </c:pt>
                <c:pt idx="6691">
                  <c:v>-0.25304900000000002</c:v>
                </c:pt>
                <c:pt idx="6692">
                  <c:v>-0.25106200000000001</c:v>
                </c:pt>
                <c:pt idx="6693">
                  <c:v>-0.249056</c:v>
                </c:pt>
                <c:pt idx="6694">
                  <c:v>-0.247033</c:v>
                </c:pt>
                <c:pt idx="6695">
                  <c:v>-0.24499599999999999</c:v>
                </c:pt>
                <c:pt idx="6696">
                  <c:v>-0.24293899999999999</c:v>
                </c:pt>
                <c:pt idx="6697">
                  <c:v>-0.24085999999999999</c:v>
                </c:pt>
                <c:pt idx="6698">
                  <c:v>-0.238764</c:v>
                </c:pt>
                <c:pt idx="6699">
                  <c:v>-0.236655</c:v>
                </c:pt>
                <c:pt idx="6700">
                  <c:v>-0.23452999999999999</c:v>
                </c:pt>
                <c:pt idx="6701">
                  <c:v>-0.23238600000000001</c:v>
                </c:pt>
                <c:pt idx="6702">
                  <c:v>-0.23022799999999999</c:v>
                </c:pt>
                <c:pt idx="6703">
                  <c:v>-0.22806000000000001</c:v>
                </c:pt>
                <c:pt idx="6704">
                  <c:v>-0.225882</c:v>
                </c:pt>
                <c:pt idx="6705">
                  <c:v>-0.223695</c:v>
                </c:pt>
                <c:pt idx="6706">
                  <c:v>-0.22150300000000001</c:v>
                </c:pt>
                <c:pt idx="6707">
                  <c:v>-0.219309</c:v>
                </c:pt>
                <c:pt idx="6708">
                  <c:v>-0.217116</c:v>
                </c:pt>
                <c:pt idx="6709">
                  <c:v>-0.21492600000000001</c:v>
                </c:pt>
                <c:pt idx="6710">
                  <c:v>-0.21274299999999999</c:v>
                </c:pt>
                <c:pt idx="6711">
                  <c:v>-0.210566</c:v>
                </c:pt>
                <c:pt idx="6712">
                  <c:v>-0.208395</c:v>
                </c:pt>
                <c:pt idx="6713">
                  <c:v>-0.20622799999999999</c:v>
                </c:pt>
                <c:pt idx="6714">
                  <c:v>-0.204065</c:v>
                </c:pt>
                <c:pt idx="6715">
                  <c:v>-0.20190900000000001</c:v>
                </c:pt>
                <c:pt idx="6716">
                  <c:v>-0.19976099999999999</c:v>
                </c:pt>
                <c:pt idx="6717">
                  <c:v>-0.19762099999999999</c:v>
                </c:pt>
                <c:pt idx="6718">
                  <c:v>-0.195493</c:v>
                </c:pt>
                <c:pt idx="6719">
                  <c:v>-0.19337499999999999</c:v>
                </c:pt>
                <c:pt idx="6720">
                  <c:v>-0.19126499999999999</c:v>
                </c:pt>
                <c:pt idx="6721">
                  <c:v>-0.189163</c:v>
                </c:pt>
                <c:pt idx="6722">
                  <c:v>-0.18707299999999999</c:v>
                </c:pt>
                <c:pt idx="6723">
                  <c:v>-0.18499599999999999</c:v>
                </c:pt>
                <c:pt idx="6724">
                  <c:v>-0.18293300000000001</c:v>
                </c:pt>
                <c:pt idx="6725">
                  <c:v>-0.18088199999999999</c:v>
                </c:pt>
                <c:pt idx="6726">
                  <c:v>-0.178845</c:v>
                </c:pt>
                <c:pt idx="6727">
                  <c:v>-0.17682200000000001</c:v>
                </c:pt>
                <c:pt idx="6728">
                  <c:v>-0.174813</c:v>
                </c:pt>
                <c:pt idx="6729">
                  <c:v>-0.17282</c:v>
                </c:pt>
                <c:pt idx="6730">
                  <c:v>-0.17084199999999999</c:v>
                </c:pt>
                <c:pt idx="6731">
                  <c:v>-0.168876</c:v>
                </c:pt>
                <c:pt idx="6732">
                  <c:v>-0.16691900000000001</c:v>
                </c:pt>
                <c:pt idx="6733">
                  <c:v>-0.16497200000000001</c:v>
                </c:pt>
                <c:pt idx="6734">
                  <c:v>-0.16304199999999999</c:v>
                </c:pt>
                <c:pt idx="6735">
                  <c:v>-0.16114000000000001</c:v>
                </c:pt>
                <c:pt idx="6736">
                  <c:v>-0.159273</c:v>
                </c:pt>
                <c:pt idx="6737">
                  <c:v>-0.157439</c:v>
                </c:pt>
                <c:pt idx="6738">
                  <c:v>-0.155636</c:v>
                </c:pt>
                <c:pt idx="6739">
                  <c:v>-0.153864</c:v>
                </c:pt>
                <c:pt idx="6740">
                  <c:v>-0.15212200000000001</c:v>
                </c:pt>
                <c:pt idx="6741">
                  <c:v>-0.15041199999999999</c:v>
                </c:pt>
                <c:pt idx="6742">
                  <c:v>-0.14873600000000001</c:v>
                </c:pt>
                <c:pt idx="6743">
                  <c:v>-0.14710000000000001</c:v>
                </c:pt>
                <c:pt idx="6744">
                  <c:v>-0.145509</c:v>
                </c:pt>
                <c:pt idx="6745">
                  <c:v>-0.14396100000000001</c:v>
                </c:pt>
                <c:pt idx="6746">
                  <c:v>-0.142456</c:v>
                </c:pt>
                <c:pt idx="6747">
                  <c:v>-0.14099500000000001</c:v>
                </c:pt>
                <c:pt idx="6748">
                  <c:v>-0.13957700000000001</c:v>
                </c:pt>
                <c:pt idx="6749">
                  <c:v>-0.13819799999999999</c:v>
                </c:pt>
                <c:pt idx="6750">
                  <c:v>-0.13686200000000001</c:v>
                </c:pt>
                <c:pt idx="6751">
                  <c:v>-0.135572</c:v>
                </c:pt>
                <c:pt idx="6752">
                  <c:v>-0.13433</c:v>
                </c:pt>
                <c:pt idx="6753">
                  <c:v>-0.13313700000000001</c:v>
                </c:pt>
                <c:pt idx="6754">
                  <c:v>-0.131998</c:v>
                </c:pt>
                <c:pt idx="6755">
                  <c:v>-0.130913</c:v>
                </c:pt>
                <c:pt idx="6756">
                  <c:v>-0.12988</c:v>
                </c:pt>
                <c:pt idx="6757">
                  <c:v>-0.12889999999999999</c:v>
                </c:pt>
                <c:pt idx="6758">
                  <c:v>-0.12797800000000001</c:v>
                </c:pt>
                <c:pt idx="6759">
                  <c:v>-0.12711800000000001</c:v>
                </c:pt>
                <c:pt idx="6760">
                  <c:v>-0.12632199999999999</c:v>
                </c:pt>
                <c:pt idx="6761">
                  <c:v>-0.12559300000000001</c:v>
                </c:pt>
                <c:pt idx="6762">
                  <c:v>-0.12493</c:v>
                </c:pt>
                <c:pt idx="6763">
                  <c:v>-0.124334</c:v>
                </c:pt>
                <c:pt idx="6764">
                  <c:v>-0.123807</c:v>
                </c:pt>
                <c:pt idx="6765">
                  <c:v>-0.123348</c:v>
                </c:pt>
                <c:pt idx="6766" formatCode="0.00E+00">
                  <c:v>-0.122956</c:v>
                </c:pt>
                <c:pt idx="6767" formatCode="0.00E+00">
                  <c:v>-0.122632</c:v>
                </c:pt>
                <c:pt idx="6768" formatCode="0.00E+00">
                  <c:v>-0.12238</c:v>
                </c:pt>
                <c:pt idx="6769" formatCode="0.00E+00">
                  <c:v>-0.122199</c:v>
                </c:pt>
                <c:pt idx="6770" formatCode="0.00E+00">
                  <c:v>-0.122085</c:v>
                </c:pt>
                <c:pt idx="6771" formatCode="0.00E+00">
                  <c:v>-0.122035</c:v>
                </c:pt>
                <c:pt idx="6772">
                  <c:v>-0.12205299999999999</c:v>
                </c:pt>
                <c:pt idx="6773">
                  <c:v>-0.122142</c:v>
                </c:pt>
                <c:pt idx="6774">
                  <c:v>-0.12230199999999999</c:v>
                </c:pt>
                <c:pt idx="6775">
                  <c:v>-0.122532</c:v>
                </c:pt>
                <c:pt idx="6776">
                  <c:v>-0.12282899999999999</c:v>
                </c:pt>
                <c:pt idx="6777">
                  <c:v>-0.123193</c:v>
                </c:pt>
                <c:pt idx="6778">
                  <c:v>-0.123624</c:v>
                </c:pt>
                <c:pt idx="6779">
                  <c:v>-0.124123</c:v>
                </c:pt>
                <c:pt idx="6780">
                  <c:v>-0.124691</c:v>
                </c:pt>
                <c:pt idx="6781">
                  <c:v>-0.125332</c:v>
                </c:pt>
                <c:pt idx="6782">
                  <c:v>-0.12604199999999999</c:v>
                </c:pt>
                <c:pt idx="6783">
                  <c:v>-0.12681999999999999</c:v>
                </c:pt>
                <c:pt idx="6784">
                  <c:v>-0.127665</c:v>
                </c:pt>
                <c:pt idx="6785">
                  <c:v>-0.128578</c:v>
                </c:pt>
                <c:pt idx="6786">
                  <c:v>-0.12956000000000001</c:v>
                </c:pt>
                <c:pt idx="6787">
                  <c:v>-0.13061</c:v>
                </c:pt>
                <c:pt idx="6788">
                  <c:v>-0.13172600000000001</c:v>
                </c:pt>
                <c:pt idx="6789">
                  <c:v>-0.132908</c:v>
                </c:pt>
                <c:pt idx="6790">
                  <c:v>-0.13415299999999999</c:v>
                </c:pt>
                <c:pt idx="6791">
                  <c:v>-0.135462</c:v>
                </c:pt>
                <c:pt idx="6792">
                  <c:v>-0.13683500000000001</c:v>
                </c:pt>
                <c:pt idx="6793">
                  <c:v>-0.13827300000000001</c:v>
                </c:pt>
                <c:pt idx="6794">
                  <c:v>-0.13977600000000001</c:v>
                </c:pt>
                <c:pt idx="6795">
                  <c:v>-0.141344</c:v>
                </c:pt>
                <c:pt idx="6796">
                  <c:v>-0.14297599999999999</c:v>
                </c:pt>
                <c:pt idx="6797">
                  <c:v>-0.14466499999999999</c:v>
                </c:pt>
                <c:pt idx="6798">
                  <c:v>-0.14640600000000001</c:v>
                </c:pt>
                <c:pt idx="6799">
                  <c:v>-0.148199</c:v>
                </c:pt>
                <c:pt idx="6800">
                  <c:v>-0.15004500000000001</c:v>
                </c:pt>
                <c:pt idx="6801">
                  <c:v>-0.15194299999999999</c:v>
                </c:pt>
                <c:pt idx="6802">
                  <c:v>-0.153892</c:v>
                </c:pt>
                <c:pt idx="6803">
                  <c:v>-0.155893</c:v>
                </c:pt>
                <c:pt idx="6804">
                  <c:v>-0.157946</c:v>
                </c:pt>
                <c:pt idx="6805">
                  <c:v>-0.160053</c:v>
                </c:pt>
                <c:pt idx="6806">
                  <c:v>-0.162213</c:v>
                </c:pt>
                <c:pt idx="6807">
                  <c:v>-0.16442000000000001</c:v>
                </c:pt>
                <c:pt idx="6808">
                  <c:v>-0.16667100000000001</c:v>
                </c:pt>
                <c:pt idx="6809">
                  <c:v>-0.168964</c:v>
                </c:pt>
                <c:pt idx="6810">
                  <c:v>-0.17130400000000001</c:v>
                </c:pt>
                <c:pt idx="6811">
                  <c:v>-0.17369799999999999</c:v>
                </c:pt>
                <c:pt idx="6812">
                  <c:v>-0.176145</c:v>
                </c:pt>
                <c:pt idx="6813">
                  <c:v>-0.17864099999999999</c:v>
                </c:pt>
                <c:pt idx="6814">
                  <c:v>-0.18118200000000001</c:v>
                </c:pt>
                <c:pt idx="6815">
                  <c:v>-0.18376500000000001</c:v>
                </c:pt>
                <c:pt idx="6816">
                  <c:v>-0.186391</c:v>
                </c:pt>
                <c:pt idx="6817">
                  <c:v>-0.189058</c:v>
                </c:pt>
                <c:pt idx="6818">
                  <c:v>-0.19175900000000001</c:v>
                </c:pt>
                <c:pt idx="6819">
                  <c:v>-0.194493</c:v>
                </c:pt>
                <c:pt idx="6820">
                  <c:v>-0.19725999999999999</c:v>
                </c:pt>
                <c:pt idx="6821">
                  <c:v>-0.20005899999999999</c:v>
                </c:pt>
                <c:pt idx="6822">
                  <c:v>-0.20288800000000001</c:v>
                </c:pt>
                <c:pt idx="6823">
                  <c:v>-0.20574400000000001</c:v>
                </c:pt>
                <c:pt idx="6824">
                  <c:v>-0.208623</c:v>
                </c:pt>
                <c:pt idx="6825">
                  <c:v>-0.21151900000000001</c:v>
                </c:pt>
                <c:pt idx="6826">
                  <c:v>-0.21443200000000001</c:v>
                </c:pt>
                <c:pt idx="6827">
                  <c:v>-0.21735499999999999</c:v>
                </c:pt>
                <c:pt idx="6828">
                  <c:v>-0.220252</c:v>
                </c:pt>
                <c:pt idx="6829">
                  <c:v>-0.22311</c:v>
                </c:pt>
                <c:pt idx="6830">
                  <c:v>-0.22597100000000001</c:v>
                </c:pt>
                <c:pt idx="6831">
                  <c:v>-0.22884699999999999</c:v>
                </c:pt>
                <c:pt idx="6832">
                  <c:v>-0.231711</c:v>
                </c:pt>
                <c:pt idx="6833">
                  <c:v>-0.23456299999999999</c:v>
                </c:pt>
                <c:pt idx="6834">
                  <c:v>-0.23741499999999999</c:v>
                </c:pt>
                <c:pt idx="6835">
                  <c:v>-0.24027100000000001</c:v>
                </c:pt>
                <c:pt idx="6836">
                  <c:v>-0.24312800000000001</c:v>
                </c:pt>
                <c:pt idx="6837">
                  <c:v>-0.24598200000000001</c:v>
                </c:pt>
                <c:pt idx="6838">
                  <c:v>-0.24883</c:v>
                </c:pt>
                <c:pt idx="6839">
                  <c:v>-0.251668</c:v>
                </c:pt>
                <c:pt idx="6840">
                  <c:v>-0.25449899999999998</c:v>
                </c:pt>
                <c:pt idx="6841">
                  <c:v>-0.257322</c:v>
                </c:pt>
                <c:pt idx="6842">
                  <c:v>-0.26013799999999998</c:v>
                </c:pt>
                <c:pt idx="6843">
                  <c:v>-0.26294200000000001</c:v>
                </c:pt>
                <c:pt idx="6844">
                  <c:v>-0.265733</c:v>
                </c:pt>
                <c:pt idx="6845">
                  <c:v>-0.268511</c:v>
                </c:pt>
                <c:pt idx="6846">
                  <c:v>-0.27127899999999999</c:v>
                </c:pt>
                <c:pt idx="6847">
                  <c:v>-0.27403499999999997</c:v>
                </c:pt>
                <c:pt idx="6848">
                  <c:v>-0.27677400000000002</c:v>
                </c:pt>
                <c:pt idx="6849">
                  <c:v>-0.27948899999999999</c:v>
                </c:pt>
                <c:pt idx="6850">
                  <c:v>-0.28217599999999998</c:v>
                </c:pt>
                <c:pt idx="6851">
                  <c:v>-0.284827</c:v>
                </c:pt>
                <c:pt idx="6852">
                  <c:v>-0.287443</c:v>
                </c:pt>
                <c:pt idx="6853">
                  <c:v>-0.29002</c:v>
                </c:pt>
                <c:pt idx="6854">
                  <c:v>-0.29255500000000001</c:v>
                </c:pt>
                <c:pt idx="6855">
                  <c:v>-0.295045</c:v>
                </c:pt>
                <c:pt idx="6856">
                  <c:v>-0.29748799999999997</c:v>
                </c:pt>
                <c:pt idx="6857">
                  <c:v>-0.29988100000000001</c:v>
                </c:pt>
                <c:pt idx="6858">
                  <c:v>-0.30221900000000002</c:v>
                </c:pt>
                <c:pt idx="6859">
                  <c:v>-0.30449900000000002</c:v>
                </c:pt>
                <c:pt idx="6860">
                  <c:v>-0.30671900000000002</c:v>
                </c:pt>
                <c:pt idx="6861">
                  <c:v>-0.30887500000000001</c:v>
                </c:pt>
                <c:pt idx="6862">
                  <c:v>-0.31096800000000002</c:v>
                </c:pt>
                <c:pt idx="6863">
                  <c:v>-0.312996</c:v>
                </c:pt>
                <c:pt idx="6864">
                  <c:v>-0.31496000000000002</c:v>
                </c:pt>
                <c:pt idx="6865">
                  <c:v>-0.31685999999999998</c:v>
                </c:pt>
                <c:pt idx="6866">
                  <c:v>-0.31869399999999998</c:v>
                </c:pt>
                <c:pt idx="6867">
                  <c:v>-0.320461</c:v>
                </c:pt>
                <c:pt idx="6868">
                  <c:v>-0.32216</c:v>
                </c:pt>
                <c:pt idx="6869">
                  <c:v>-0.32378699999999999</c:v>
                </c:pt>
                <c:pt idx="6870">
                  <c:v>-0.32534000000000002</c:v>
                </c:pt>
                <c:pt idx="6871">
                  <c:v>-0.326816</c:v>
                </c:pt>
                <c:pt idx="6872">
                  <c:v>-0.32821</c:v>
                </c:pt>
                <c:pt idx="6873">
                  <c:v>-0.32951900000000001</c:v>
                </c:pt>
                <c:pt idx="6874">
                  <c:v>-0.33074100000000001</c:v>
                </c:pt>
                <c:pt idx="6875">
                  <c:v>-0.331874</c:v>
                </c:pt>
                <c:pt idx="6876">
                  <c:v>-0.33291500000000002</c:v>
                </c:pt>
                <c:pt idx="6877">
                  <c:v>-0.33385900000000002</c:v>
                </c:pt>
                <c:pt idx="6878">
                  <c:v>-0.334702</c:v>
                </c:pt>
                <c:pt idx="6879">
                  <c:v>-0.33544099999999999</c:v>
                </c:pt>
                <c:pt idx="6880">
                  <c:v>-0.33607300000000001</c:v>
                </c:pt>
                <c:pt idx="6881">
                  <c:v>-0.33659600000000001</c:v>
                </c:pt>
                <c:pt idx="6882">
                  <c:v>-0.33700999999999998</c:v>
                </c:pt>
                <c:pt idx="6883">
                  <c:v>-0.33731499999999998</c:v>
                </c:pt>
                <c:pt idx="6884">
                  <c:v>-0.33751399999999998</c:v>
                </c:pt>
                <c:pt idx="6885">
                  <c:v>-0.33760899999999999</c:v>
                </c:pt>
                <c:pt idx="6886">
                  <c:v>-0.33760000000000001</c:v>
                </c:pt>
                <c:pt idx="6887">
                  <c:v>-0.33748699999999998</c:v>
                </c:pt>
                <c:pt idx="6888">
                  <c:v>-0.33727200000000002</c:v>
                </c:pt>
                <c:pt idx="6889" formatCode="0.00E+00">
                  <c:v>-0.336953</c:v>
                </c:pt>
                <c:pt idx="6890" formatCode="0.00E+00">
                  <c:v>-0.33652900000000002</c:v>
                </c:pt>
                <c:pt idx="6891" formatCode="0.00E+00">
                  <c:v>-0.33599699999999999</c:v>
                </c:pt>
                <c:pt idx="6892" formatCode="0.00E+00">
                  <c:v>-0.33535799999999999</c:v>
                </c:pt>
                <c:pt idx="6893" formatCode="0.00E+00">
                  <c:v>-0.33461400000000002</c:v>
                </c:pt>
                <c:pt idx="6894" formatCode="0.00E+00">
                  <c:v>-0.33376099999999997</c:v>
                </c:pt>
                <c:pt idx="6895">
                  <c:v>-0.332791</c:v>
                </c:pt>
                <c:pt idx="6896">
                  <c:v>-0.33169999999999999</c:v>
                </c:pt>
                <c:pt idx="6897">
                  <c:v>-0.33048899999999998</c:v>
                </c:pt>
                <c:pt idx="6898">
                  <c:v>-0.32915800000000001</c:v>
                </c:pt>
                <c:pt idx="6899">
                  <c:v>-0.32770899999999997</c:v>
                </c:pt>
                <c:pt idx="6900">
                  <c:v>-0.32614100000000001</c:v>
                </c:pt>
                <c:pt idx="6901">
                  <c:v>-0.32445400000000002</c:v>
                </c:pt>
                <c:pt idx="6902">
                  <c:v>-0.32264500000000002</c:v>
                </c:pt>
                <c:pt idx="6903">
                  <c:v>-0.32070500000000002</c:v>
                </c:pt>
                <c:pt idx="6904">
                  <c:v>-0.318637</c:v>
                </c:pt>
                <c:pt idx="6905">
                  <c:v>-0.31645099999999998</c:v>
                </c:pt>
                <c:pt idx="6906">
                  <c:v>-0.31415500000000002</c:v>
                </c:pt>
                <c:pt idx="6907">
                  <c:v>-0.31175199999999997</c:v>
                </c:pt>
                <c:pt idx="6908">
                  <c:v>-0.30924099999999999</c:v>
                </c:pt>
                <c:pt idx="6909">
                  <c:v>-0.30662200000000001</c:v>
                </c:pt>
                <c:pt idx="6910">
                  <c:v>-0.30389300000000002</c:v>
                </c:pt>
                <c:pt idx="6911">
                  <c:v>-0.30105599999999999</c:v>
                </c:pt>
                <c:pt idx="6912">
                  <c:v>-0.29810900000000001</c:v>
                </c:pt>
                <c:pt idx="6913">
                  <c:v>-0.29505399999999998</c:v>
                </c:pt>
                <c:pt idx="6914">
                  <c:v>-0.29189599999999999</c:v>
                </c:pt>
                <c:pt idx="6915">
                  <c:v>-0.28863899999999998</c:v>
                </c:pt>
                <c:pt idx="6916">
                  <c:v>-0.28529100000000002</c:v>
                </c:pt>
                <c:pt idx="6917">
                  <c:v>-0.28185399999999999</c:v>
                </c:pt>
                <c:pt idx="6918">
                  <c:v>-0.278331</c:v>
                </c:pt>
                <c:pt idx="6919">
                  <c:v>-0.27472299999999999</c:v>
                </c:pt>
                <c:pt idx="6920">
                  <c:v>-0.27104099999999998</c:v>
                </c:pt>
                <c:pt idx="6921">
                  <c:v>-0.26727800000000002</c:v>
                </c:pt>
                <c:pt idx="6922">
                  <c:v>-0.263405</c:v>
                </c:pt>
                <c:pt idx="6923">
                  <c:v>-0.25941999999999998</c:v>
                </c:pt>
                <c:pt idx="6924">
                  <c:v>-0.25535799999999997</c:v>
                </c:pt>
                <c:pt idx="6925">
                  <c:v>-0.25122499999999998</c:v>
                </c:pt>
                <c:pt idx="6926">
                  <c:v>-0.24700900000000001</c:v>
                </c:pt>
                <c:pt idx="6927">
                  <c:v>-0.24271400000000001</c:v>
                </c:pt>
                <c:pt idx="6928">
                  <c:v>-0.23834900000000001</c:v>
                </c:pt>
                <c:pt idx="6929">
                  <c:v>-0.23391500000000001</c:v>
                </c:pt>
                <c:pt idx="6930">
                  <c:v>-0.22941500000000001</c:v>
                </c:pt>
                <c:pt idx="6931">
                  <c:v>-0.22484999999999999</c:v>
                </c:pt>
                <c:pt idx="6932">
                  <c:v>-0.220221</c:v>
                </c:pt>
                <c:pt idx="6933">
                  <c:v>-0.215528</c:v>
                </c:pt>
                <c:pt idx="6934">
                  <c:v>-0.21077599999999999</c:v>
                </c:pt>
                <c:pt idx="6935">
                  <c:v>-0.20597199999999999</c:v>
                </c:pt>
                <c:pt idx="6936">
                  <c:v>-0.201123</c:v>
                </c:pt>
                <c:pt idx="6937">
                  <c:v>-0.19623499999999999</c:v>
                </c:pt>
                <c:pt idx="6938">
                  <c:v>-0.19131500000000001</c:v>
                </c:pt>
                <c:pt idx="6939">
                  <c:v>-0.186366</c:v>
                </c:pt>
                <c:pt idx="6940">
                  <c:v>-0.181394</c:v>
                </c:pt>
                <c:pt idx="6941">
                  <c:v>-0.17640700000000001</c:v>
                </c:pt>
                <c:pt idx="6942">
                  <c:v>-0.17140900000000001</c:v>
                </c:pt>
                <c:pt idx="6943">
                  <c:v>-0.16640199999999999</c:v>
                </c:pt>
                <c:pt idx="6944">
                  <c:v>-0.161387</c:v>
                </c:pt>
                <c:pt idx="6945">
                  <c:v>-0.15637100000000001</c:v>
                </c:pt>
                <c:pt idx="6946">
                  <c:v>-0.15135799999999999</c:v>
                </c:pt>
                <c:pt idx="6947">
                  <c:v>-0.14635300000000001</c:v>
                </c:pt>
                <c:pt idx="6948">
                  <c:v>-0.14135700000000001</c:v>
                </c:pt>
                <c:pt idx="6949">
                  <c:v>-0.13637199999999999</c:v>
                </c:pt>
                <c:pt idx="6950">
                  <c:v>-0.13140199999999999</c:v>
                </c:pt>
                <c:pt idx="6951">
                  <c:v>-0.12645100000000001</c:v>
                </c:pt>
                <c:pt idx="6952">
                  <c:v>-0.12152</c:v>
                </c:pt>
                <c:pt idx="6953">
                  <c:v>-0.116591</c:v>
                </c:pt>
                <c:pt idx="6954">
                  <c:v>-0.11165700000000001</c:v>
                </c:pt>
                <c:pt idx="6955">
                  <c:v>-0.10674500000000001</c:v>
                </c:pt>
                <c:pt idx="6956">
                  <c:v>-0.101869</c:v>
                </c:pt>
                <c:pt idx="6957">
                  <c:v>-9.70197E-2</c:v>
                </c:pt>
                <c:pt idx="6958">
                  <c:v>-9.2201500000000006E-2</c:v>
                </c:pt>
                <c:pt idx="6959">
                  <c:v>-8.7425500000000003E-2</c:v>
                </c:pt>
                <c:pt idx="6960">
                  <c:v>-8.26987E-2</c:v>
                </c:pt>
                <c:pt idx="6961">
                  <c:v>-7.8025499999999998E-2</c:v>
                </c:pt>
                <c:pt idx="6962">
                  <c:v>-7.3407799999999995E-2</c:v>
                </c:pt>
                <c:pt idx="6963">
                  <c:v>-6.8847199999999997E-2</c:v>
                </c:pt>
                <c:pt idx="6964">
                  <c:v>-6.4346700000000007E-2</c:v>
                </c:pt>
                <c:pt idx="6965">
                  <c:v>-5.9910199999999997E-2</c:v>
                </c:pt>
                <c:pt idx="6966">
                  <c:v>-5.5541699999999999E-2</c:v>
                </c:pt>
                <c:pt idx="6967">
                  <c:v>-5.1243999999999998E-2</c:v>
                </c:pt>
                <c:pt idx="6968">
                  <c:v>-4.7021199999999999E-2</c:v>
                </c:pt>
                <c:pt idx="6969">
                  <c:v>-4.2878800000000002E-2</c:v>
                </c:pt>
                <c:pt idx="6970">
                  <c:v>-3.8822200000000001E-2</c:v>
                </c:pt>
                <c:pt idx="6971">
                  <c:v>-3.4855700000000003E-2</c:v>
                </c:pt>
                <c:pt idx="6972">
                  <c:v>-3.0982300000000001E-2</c:v>
                </c:pt>
                <c:pt idx="6973">
                  <c:v>-2.72039E-2</c:v>
                </c:pt>
                <c:pt idx="6974">
                  <c:v>-2.35222E-2</c:v>
                </c:pt>
                <c:pt idx="6975">
                  <c:v>-1.9939100000000001E-2</c:v>
                </c:pt>
                <c:pt idx="6976">
                  <c:v>-1.6456999999999999E-2</c:v>
                </c:pt>
                <c:pt idx="6977">
                  <c:v>-1.30785E-2</c:v>
                </c:pt>
                <c:pt idx="6978" formatCode="0.00E+00">
                  <c:v>-9.8061299999999997E-3</c:v>
                </c:pt>
                <c:pt idx="6979" formatCode="0.00E+00">
                  <c:v>-6.6418500000000004E-3</c:v>
                </c:pt>
                <c:pt idx="6980" formatCode="0.00E+00">
                  <c:v>-3.58779E-3</c:v>
                </c:pt>
                <c:pt idx="6981" formatCode="0.00E+00">
                  <c:v>-6.4501700000000001E-4</c:v>
                </c:pt>
                <c:pt idx="6982" formatCode="0.00E+00">
                  <c:v>2.1866899999999998E-3</c:v>
                </c:pt>
                <c:pt idx="6983" formatCode="0.00E+00">
                  <c:v>4.90654E-3</c:v>
                </c:pt>
                <c:pt idx="6984" formatCode="0.00E+00">
                  <c:v>7.5120300000000003E-3</c:v>
                </c:pt>
                <c:pt idx="6985">
                  <c:v>1.0000800000000001E-2</c:v>
                </c:pt>
                <c:pt idx="6986">
                  <c:v>1.23704E-2</c:v>
                </c:pt>
                <c:pt idx="6987">
                  <c:v>1.46184E-2</c:v>
                </c:pt>
                <c:pt idx="6988">
                  <c:v>1.67443E-2</c:v>
                </c:pt>
                <c:pt idx="6989">
                  <c:v>1.8748600000000001E-2</c:v>
                </c:pt>
                <c:pt idx="6990">
                  <c:v>2.06304E-2</c:v>
                </c:pt>
                <c:pt idx="6991">
                  <c:v>2.2388499999999999E-2</c:v>
                </c:pt>
                <c:pt idx="6992">
                  <c:v>2.4021600000000001E-2</c:v>
                </c:pt>
                <c:pt idx="6993">
                  <c:v>2.5528499999999999E-2</c:v>
                </c:pt>
                <c:pt idx="6994">
                  <c:v>2.6908000000000001E-2</c:v>
                </c:pt>
                <c:pt idx="6995">
                  <c:v>2.8160600000000001E-2</c:v>
                </c:pt>
                <c:pt idx="6996">
                  <c:v>2.9289099999999998E-2</c:v>
                </c:pt>
                <c:pt idx="6997">
                  <c:v>3.0295800000000001E-2</c:v>
                </c:pt>
                <c:pt idx="6998">
                  <c:v>3.1179800000000001E-2</c:v>
                </c:pt>
                <c:pt idx="6999">
                  <c:v>3.19394E-2</c:v>
                </c:pt>
                <c:pt idx="7000">
                  <c:v>3.2573199999999997E-2</c:v>
                </c:pt>
                <c:pt idx="7001">
                  <c:v>3.3080699999999998E-2</c:v>
                </c:pt>
                <c:pt idx="7002">
                  <c:v>3.3463100000000003E-2</c:v>
                </c:pt>
                <c:pt idx="7003">
                  <c:v>3.3723999999999997E-2</c:v>
                </c:pt>
                <c:pt idx="7004">
                  <c:v>3.3866300000000002E-2</c:v>
                </c:pt>
                <c:pt idx="7005">
                  <c:v>3.3891200000000003E-2</c:v>
                </c:pt>
                <c:pt idx="7006">
                  <c:v>3.3798099999999998E-2</c:v>
                </c:pt>
                <c:pt idx="7007">
                  <c:v>3.3585700000000003E-2</c:v>
                </c:pt>
                <c:pt idx="7008">
                  <c:v>3.3253499999999998E-2</c:v>
                </c:pt>
                <c:pt idx="7009">
                  <c:v>3.2801499999999997E-2</c:v>
                </c:pt>
                <c:pt idx="7010">
                  <c:v>3.22292E-2</c:v>
                </c:pt>
                <c:pt idx="7011">
                  <c:v>3.1537099999999998E-2</c:v>
                </c:pt>
                <c:pt idx="7012">
                  <c:v>3.0728399999999999E-2</c:v>
                </c:pt>
                <c:pt idx="7013">
                  <c:v>2.9806699999999998E-2</c:v>
                </c:pt>
                <c:pt idx="7014">
                  <c:v>2.87735E-2</c:v>
                </c:pt>
                <c:pt idx="7015">
                  <c:v>2.76309E-2</c:v>
                </c:pt>
                <c:pt idx="7016">
                  <c:v>2.6382099999999999E-2</c:v>
                </c:pt>
                <c:pt idx="7017">
                  <c:v>2.5029099999999999E-2</c:v>
                </c:pt>
                <c:pt idx="7018">
                  <c:v>2.3571999999999999E-2</c:v>
                </c:pt>
                <c:pt idx="7019">
                  <c:v>2.2012199999999999E-2</c:v>
                </c:pt>
                <c:pt idx="7020">
                  <c:v>2.03529E-2</c:v>
                </c:pt>
                <c:pt idx="7021">
                  <c:v>1.8597499999999999E-2</c:v>
                </c:pt>
                <c:pt idx="7022">
                  <c:v>1.6749E-2</c:v>
                </c:pt>
                <c:pt idx="7023">
                  <c:v>1.4809900000000001E-2</c:v>
                </c:pt>
                <c:pt idx="7024">
                  <c:v>1.27829E-2</c:v>
                </c:pt>
                <c:pt idx="7025" formatCode="0.00E+00">
                  <c:v>1.06698E-2</c:v>
                </c:pt>
                <c:pt idx="7026" formatCode="0.00E+00">
                  <c:v>8.4725900000000003E-3</c:v>
                </c:pt>
                <c:pt idx="7027" formatCode="0.00E+00">
                  <c:v>6.1954200000000001E-3</c:v>
                </c:pt>
                <c:pt idx="7028" formatCode="0.00E+00">
                  <c:v>3.8438299999999999E-3</c:v>
                </c:pt>
                <c:pt idx="7029" formatCode="0.00E+00">
                  <c:v>1.4209299999999999E-3</c:v>
                </c:pt>
                <c:pt idx="7030" formatCode="0.00E+00">
                  <c:v>-1.07313E-3</c:v>
                </c:pt>
                <c:pt idx="7031" formatCode="0.00E+00">
                  <c:v>-3.6387199999999998E-3</c:v>
                </c:pt>
                <c:pt idx="7032" formatCode="0.00E+00">
                  <c:v>-6.2751500000000002E-3</c:v>
                </c:pt>
                <c:pt idx="7033" formatCode="0.00E+00">
                  <c:v>-8.9790700000000005E-3</c:v>
                </c:pt>
                <c:pt idx="7034">
                  <c:v>-1.17454E-2</c:v>
                </c:pt>
                <c:pt idx="7035">
                  <c:v>-1.4570100000000001E-2</c:v>
                </c:pt>
                <c:pt idx="7036">
                  <c:v>-1.745E-2</c:v>
                </c:pt>
                <c:pt idx="7037">
                  <c:v>-2.0381099999999999E-2</c:v>
                </c:pt>
                <c:pt idx="7038">
                  <c:v>-2.33604E-2</c:v>
                </c:pt>
                <c:pt idx="7039">
                  <c:v>-2.6385100000000002E-2</c:v>
                </c:pt>
                <c:pt idx="7040">
                  <c:v>-2.9452900000000001E-2</c:v>
                </c:pt>
                <c:pt idx="7041">
                  <c:v>-3.2562000000000001E-2</c:v>
                </c:pt>
                <c:pt idx="7042">
                  <c:v>-3.5709600000000001E-2</c:v>
                </c:pt>
                <c:pt idx="7043">
                  <c:v>-3.8891200000000001E-2</c:v>
                </c:pt>
                <c:pt idx="7044">
                  <c:v>-4.2102100000000003E-2</c:v>
                </c:pt>
                <c:pt idx="7045">
                  <c:v>-4.5338900000000001E-2</c:v>
                </c:pt>
                <c:pt idx="7046">
                  <c:v>-4.8597599999999998E-2</c:v>
                </c:pt>
                <c:pt idx="7047">
                  <c:v>-5.1872500000000002E-2</c:v>
                </c:pt>
                <c:pt idx="7048">
                  <c:v>-5.5159399999999997E-2</c:v>
                </c:pt>
                <c:pt idx="7049">
                  <c:v>-5.8456099999999997E-2</c:v>
                </c:pt>
                <c:pt idx="7050">
                  <c:v>-6.1760900000000001E-2</c:v>
                </c:pt>
                <c:pt idx="7051">
                  <c:v>-6.5072000000000005E-2</c:v>
                </c:pt>
                <c:pt idx="7052">
                  <c:v>-6.83869E-2</c:v>
                </c:pt>
                <c:pt idx="7053">
                  <c:v>-7.1702000000000002E-2</c:v>
                </c:pt>
                <c:pt idx="7054">
                  <c:v>-7.5014700000000004E-2</c:v>
                </c:pt>
                <c:pt idx="7055">
                  <c:v>-7.83224E-2</c:v>
                </c:pt>
                <c:pt idx="7056">
                  <c:v>-8.1621899999999997E-2</c:v>
                </c:pt>
                <c:pt idx="7057">
                  <c:v>-8.4908700000000004E-2</c:v>
                </c:pt>
                <c:pt idx="7058">
                  <c:v>-8.8178599999999996E-2</c:v>
                </c:pt>
                <c:pt idx="7059">
                  <c:v>-9.1428700000000002E-2</c:v>
                </c:pt>
                <c:pt idx="7060">
                  <c:v>-9.4656500000000005E-2</c:v>
                </c:pt>
                <c:pt idx="7061">
                  <c:v>-9.7860199999999994E-2</c:v>
                </c:pt>
                <c:pt idx="7062">
                  <c:v>-0.101037</c:v>
                </c:pt>
                <c:pt idx="7063">
                  <c:v>-0.104185</c:v>
                </c:pt>
                <c:pt idx="7064">
                  <c:v>-0.10730000000000001</c:v>
                </c:pt>
                <c:pt idx="7065">
                  <c:v>-0.110378</c:v>
                </c:pt>
                <c:pt idx="7066">
                  <c:v>-0.113417</c:v>
                </c:pt>
                <c:pt idx="7067">
                  <c:v>-0.116414</c:v>
                </c:pt>
                <c:pt idx="7068">
                  <c:v>-0.119365</c:v>
                </c:pt>
                <c:pt idx="7069">
                  <c:v>-0.122268</c:v>
                </c:pt>
                <c:pt idx="7070">
                  <c:v>-0.12512100000000001</c:v>
                </c:pt>
                <c:pt idx="7071">
                  <c:v>-0.12792100000000001</c:v>
                </c:pt>
                <c:pt idx="7072">
                  <c:v>-0.130666</c:v>
                </c:pt>
                <c:pt idx="7073">
                  <c:v>-0.133352</c:v>
                </c:pt>
                <c:pt idx="7074">
                  <c:v>-0.13597799999999999</c:v>
                </c:pt>
                <c:pt idx="7075">
                  <c:v>-0.138539</c:v>
                </c:pt>
                <c:pt idx="7076">
                  <c:v>-0.14103199999999999</c:v>
                </c:pt>
                <c:pt idx="7077">
                  <c:v>-0.143455</c:v>
                </c:pt>
                <c:pt idx="7078">
                  <c:v>-0.14580599999999999</c:v>
                </c:pt>
                <c:pt idx="7079">
                  <c:v>-0.148086</c:v>
                </c:pt>
                <c:pt idx="7080">
                  <c:v>-0.15029300000000001</c:v>
                </c:pt>
                <c:pt idx="7081">
                  <c:v>-0.15242600000000001</c:v>
                </c:pt>
                <c:pt idx="7082">
                  <c:v>-0.15448200000000001</c:v>
                </c:pt>
                <c:pt idx="7083">
                  <c:v>-0.15645899999999999</c:v>
                </c:pt>
                <c:pt idx="7084">
                  <c:v>-0.158356</c:v>
                </c:pt>
                <c:pt idx="7085">
                  <c:v>-0.16017300000000001</c:v>
                </c:pt>
                <c:pt idx="7086">
                  <c:v>-0.161908</c:v>
                </c:pt>
                <c:pt idx="7087">
                  <c:v>-0.16356000000000001</c:v>
                </c:pt>
                <c:pt idx="7088">
                  <c:v>-0.165128</c:v>
                </c:pt>
                <c:pt idx="7089">
                  <c:v>-0.16661000000000001</c:v>
                </c:pt>
                <c:pt idx="7090">
                  <c:v>-0.16800399999999999</c:v>
                </c:pt>
                <c:pt idx="7091">
                  <c:v>-0.16930999999999999</c:v>
                </c:pt>
                <c:pt idx="7092">
                  <c:v>-0.17052700000000001</c:v>
                </c:pt>
                <c:pt idx="7093">
                  <c:v>-0.171655</c:v>
                </c:pt>
                <c:pt idx="7094">
                  <c:v>-0.17269100000000001</c:v>
                </c:pt>
                <c:pt idx="7095">
                  <c:v>-0.17363400000000001</c:v>
                </c:pt>
                <c:pt idx="7096">
                  <c:v>-0.174486</c:v>
                </c:pt>
                <c:pt idx="7097">
                  <c:v>-0.17524400000000001</c:v>
                </c:pt>
                <c:pt idx="7098">
                  <c:v>-0.17591000000000001</c:v>
                </c:pt>
                <c:pt idx="7099">
                  <c:v>-0.176481</c:v>
                </c:pt>
                <c:pt idx="7100">
                  <c:v>-0.176957</c:v>
                </c:pt>
                <c:pt idx="7101">
                  <c:v>-0.177338</c:v>
                </c:pt>
                <c:pt idx="7102">
                  <c:v>-0.177621</c:v>
                </c:pt>
                <c:pt idx="7103">
                  <c:v>-0.17780699999999999</c:v>
                </c:pt>
                <c:pt idx="7104">
                  <c:v>-0.177897</c:v>
                </c:pt>
                <c:pt idx="7105">
                  <c:v>-0.17788899999999999</c:v>
                </c:pt>
                <c:pt idx="7106">
                  <c:v>-0.177785</c:v>
                </c:pt>
                <c:pt idx="7107" formatCode="0.00E+00">
                  <c:v>-0.17758099999999999</c:v>
                </c:pt>
                <c:pt idx="7108" formatCode="0.00E+00">
                  <c:v>-0.17727999999999999</c:v>
                </c:pt>
                <c:pt idx="7109" formatCode="0.00E+00">
                  <c:v>-0.17687900000000001</c:v>
                </c:pt>
                <c:pt idx="7110" formatCode="0.00E+00">
                  <c:v>-0.17637900000000001</c:v>
                </c:pt>
                <c:pt idx="7111">
                  <c:v>-0.17578199999999999</c:v>
                </c:pt>
                <c:pt idx="7112">
                  <c:v>-0.17508799999999999</c:v>
                </c:pt>
                <c:pt idx="7113">
                  <c:v>-0.17430000000000001</c:v>
                </c:pt>
                <c:pt idx="7114">
                  <c:v>-0.17341899999999999</c:v>
                </c:pt>
                <c:pt idx="7115">
                  <c:v>-0.17244499999999999</c:v>
                </c:pt>
                <c:pt idx="7116">
                  <c:v>-0.17138100000000001</c:v>
                </c:pt>
                <c:pt idx="7117">
                  <c:v>-0.17022599999999999</c:v>
                </c:pt>
                <c:pt idx="7118">
                  <c:v>-0.16898299999999999</c:v>
                </c:pt>
                <c:pt idx="7119">
                  <c:v>-0.16765099999999999</c:v>
                </c:pt>
                <c:pt idx="7120">
                  <c:v>-0.16623099999999999</c:v>
                </c:pt>
                <c:pt idx="7121">
                  <c:v>-0.16472200000000001</c:v>
                </c:pt>
                <c:pt idx="7122">
                  <c:v>-0.163128</c:v>
                </c:pt>
                <c:pt idx="7123">
                  <c:v>-0.16144800000000001</c:v>
                </c:pt>
                <c:pt idx="7124">
                  <c:v>-0.15968399999999999</c:v>
                </c:pt>
                <c:pt idx="7125">
                  <c:v>-0.157835</c:v>
                </c:pt>
                <c:pt idx="7126">
                  <c:v>-0.15590100000000001</c:v>
                </c:pt>
                <c:pt idx="7127">
                  <c:v>-0.15388499999999999</c:v>
                </c:pt>
                <c:pt idx="7128">
                  <c:v>-0.15178700000000001</c:v>
                </c:pt>
                <c:pt idx="7129">
                  <c:v>-0.14961099999999999</c:v>
                </c:pt>
                <c:pt idx="7130">
                  <c:v>-0.14735599999999999</c:v>
                </c:pt>
                <c:pt idx="7131">
                  <c:v>-0.14502499999999999</c:v>
                </c:pt>
                <c:pt idx="7132">
                  <c:v>-0.142619</c:v>
                </c:pt>
                <c:pt idx="7133">
                  <c:v>-0.14013700000000001</c:v>
                </c:pt>
                <c:pt idx="7134">
                  <c:v>-0.13758200000000001</c:v>
                </c:pt>
                <c:pt idx="7135">
                  <c:v>-0.13495599999999999</c:v>
                </c:pt>
                <c:pt idx="7136">
                  <c:v>-0.13225799999999999</c:v>
                </c:pt>
                <c:pt idx="7137">
                  <c:v>-0.129492</c:v>
                </c:pt>
                <c:pt idx="7138">
                  <c:v>-0.12665599999999999</c:v>
                </c:pt>
                <c:pt idx="7139">
                  <c:v>-0.123754</c:v>
                </c:pt>
                <c:pt idx="7140">
                  <c:v>-0.120786</c:v>
                </c:pt>
                <c:pt idx="7141">
                  <c:v>-0.117756</c:v>
                </c:pt>
                <c:pt idx="7142">
                  <c:v>-0.114664</c:v>
                </c:pt>
                <c:pt idx="7143">
                  <c:v>-0.111514</c:v>
                </c:pt>
                <c:pt idx="7144">
                  <c:v>-0.108306</c:v>
                </c:pt>
                <c:pt idx="7145">
                  <c:v>-0.105042</c:v>
                </c:pt>
                <c:pt idx="7146">
                  <c:v>-0.101725</c:v>
                </c:pt>
                <c:pt idx="7147">
                  <c:v>-9.8357200000000006E-2</c:v>
                </c:pt>
                <c:pt idx="7148">
                  <c:v>-9.4939700000000002E-2</c:v>
                </c:pt>
                <c:pt idx="7149">
                  <c:v>-9.1474100000000003E-2</c:v>
                </c:pt>
                <c:pt idx="7150">
                  <c:v>-8.7961899999999996E-2</c:v>
                </c:pt>
                <c:pt idx="7151">
                  <c:v>-8.4404300000000002E-2</c:v>
                </c:pt>
                <c:pt idx="7152">
                  <c:v>-8.0803100000000003E-2</c:v>
                </c:pt>
                <c:pt idx="7153">
                  <c:v>-7.7160099999999995E-2</c:v>
                </c:pt>
                <c:pt idx="7154">
                  <c:v>-7.3477200000000006E-2</c:v>
                </c:pt>
                <c:pt idx="7155">
                  <c:v>-6.9756600000000002E-2</c:v>
                </c:pt>
                <c:pt idx="7156">
                  <c:v>-6.6000000000000003E-2</c:v>
                </c:pt>
                <c:pt idx="7157">
                  <c:v>-6.2209599999999997E-2</c:v>
                </c:pt>
                <c:pt idx="7158">
                  <c:v>-5.8386800000000003E-2</c:v>
                </c:pt>
                <c:pt idx="7159">
                  <c:v>-5.4532700000000003E-2</c:v>
                </c:pt>
                <c:pt idx="7160">
                  <c:v>-5.06483E-2</c:v>
                </c:pt>
                <c:pt idx="7161">
                  <c:v>-4.6735499999999999E-2</c:v>
                </c:pt>
                <c:pt idx="7162">
                  <c:v>-4.2797200000000001E-2</c:v>
                </c:pt>
                <c:pt idx="7163">
                  <c:v>-3.8835700000000001E-2</c:v>
                </c:pt>
                <c:pt idx="7164">
                  <c:v>-3.4853200000000001E-2</c:v>
                </c:pt>
                <c:pt idx="7165">
                  <c:v>-3.08521E-2</c:v>
                </c:pt>
                <c:pt idx="7166">
                  <c:v>-2.6835399999999999E-2</c:v>
                </c:pt>
                <c:pt idx="7167">
                  <c:v>-2.2805200000000001E-2</c:v>
                </c:pt>
                <c:pt idx="7168">
                  <c:v>-1.87627E-2</c:v>
                </c:pt>
                <c:pt idx="7169">
                  <c:v>-1.4708799999999999E-2</c:v>
                </c:pt>
                <c:pt idx="7170">
                  <c:v>-1.0644799999999999E-2</c:v>
                </c:pt>
                <c:pt idx="7171" formatCode="0.00E+00">
                  <c:v>-6.5725200000000001E-3</c:v>
                </c:pt>
                <c:pt idx="7172" formatCode="0.00E+00">
                  <c:v>-2.49395E-3</c:v>
                </c:pt>
                <c:pt idx="7173" formatCode="0.00E+00">
                  <c:v>1.5887399999999999E-3</c:v>
                </c:pt>
                <c:pt idx="7174" formatCode="0.00E+00">
                  <c:v>5.6731400000000001E-3</c:v>
                </c:pt>
                <c:pt idx="7175" formatCode="0.00E+00">
                  <c:v>9.7569800000000002E-3</c:v>
                </c:pt>
                <c:pt idx="7176">
                  <c:v>1.3838100000000001E-2</c:v>
                </c:pt>
                <c:pt idx="7177">
                  <c:v>1.7914599999999999E-2</c:v>
                </c:pt>
                <c:pt idx="7178">
                  <c:v>2.1984299999999998E-2</c:v>
                </c:pt>
                <c:pt idx="7179">
                  <c:v>2.6045499999999999E-2</c:v>
                </c:pt>
                <c:pt idx="7180">
                  <c:v>3.0096000000000001E-2</c:v>
                </c:pt>
                <c:pt idx="7181">
                  <c:v>3.4133200000000002E-2</c:v>
                </c:pt>
                <c:pt idx="7182">
                  <c:v>3.8154599999999997E-2</c:v>
                </c:pt>
                <c:pt idx="7183">
                  <c:v>4.2158000000000001E-2</c:v>
                </c:pt>
                <c:pt idx="7184">
                  <c:v>4.6141099999999997E-2</c:v>
                </c:pt>
                <c:pt idx="7185">
                  <c:v>5.0101800000000002E-2</c:v>
                </c:pt>
                <c:pt idx="7186">
                  <c:v>5.4038599999999999E-2</c:v>
                </c:pt>
                <c:pt idx="7187">
                  <c:v>5.79502E-2</c:v>
                </c:pt>
                <c:pt idx="7188">
                  <c:v>6.1835500000000002E-2</c:v>
                </c:pt>
                <c:pt idx="7189">
                  <c:v>6.5692399999999998E-2</c:v>
                </c:pt>
                <c:pt idx="7190">
                  <c:v>6.9518399999999994E-2</c:v>
                </c:pt>
                <c:pt idx="7191">
                  <c:v>7.3310700000000006E-2</c:v>
                </c:pt>
                <c:pt idx="7192">
                  <c:v>7.7067300000000005E-2</c:v>
                </c:pt>
                <c:pt idx="7193">
                  <c:v>8.0785499999999996E-2</c:v>
                </c:pt>
                <c:pt idx="7194">
                  <c:v>8.4462800000000005E-2</c:v>
                </c:pt>
                <c:pt idx="7195">
                  <c:v>8.80967E-2</c:v>
                </c:pt>
                <c:pt idx="7196">
                  <c:v>9.1684600000000005E-2</c:v>
                </c:pt>
                <c:pt idx="7197">
                  <c:v>9.5224000000000003E-2</c:v>
                </c:pt>
                <c:pt idx="7198">
                  <c:v>9.8712499999999995E-2</c:v>
                </c:pt>
                <c:pt idx="7199">
                  <c:v>0.102148</c:v>
                </c:pt>
                <c:pt idx="7200">
                  <c:v>0.105529</c:v>
                </c:pt>
                <c:pt idx="7201">
                  <c:v>0.108852</c:v>
                </c:pt>
                <c:pt idx="7202">
                  <c:v>0.112118</c:v>
                </c:pt>
                <c:pt idx="7203">
                  <c:v>0.115325</c:v>
                </c:pt>
                <c:pt idx="7204">
                  <c:v>0.11847100000000001</c:v>
                </c:pt>
                <c:pt idx="7205">
                  <c:v>0.121555</c:v>
                </c:pt>
                <c:pt idx="7206">
                  <c:v>0.124574</c:v>
                </c:pt>
                <c:pt idx="7207">
                  <c:v>0.127525</c:v>
                </c:pt>
                <c:pt idx="7208">
                  <c:v>0.130407</c:v>
                </c:pt>
                <c:pt idx="7209">
                  <c:v>0.133215</c:v>
                </c:pt>
                <c:pt idx="7210">
                  <c:v>0.13594999999999999</c:v>
                </c:pt>
                <c:pt idx="7211">
                  <c:v>0.13861100000000001</c:v>
                </c:pt>
                <c:pt idx="7212">
                  <c:v>0.14119499999999999</c:v>
                </c:pt>
                <c:pt idx="7213">
                  <c:v>0.143701</c:v>
                </c:pt>
                <c:pt idx="7214">
                  <c:v>0.14612900000000001</c:v>
                </c:pt>
                <c:pt idx="7215">
                  <c:v>0.148476</c:v>
                </c:pt>
                <c:pt idx="7216">
                  <c:v>0.15074199999999999</c:v>
                </c:pt>
                <c:pt idx="7217">
                  <c:v>0.152924</c:v>
                </c:pt>
                <c:pt idx="7218">
                  <c:v>0.15501899999999999</c:v>
                </c:pt>
                <c:pt idx="7219">
                  <c:v>0.157028</c:v>
                </c:pt>
                <c:pt idx="7220">
                  <c:v>0.15894800000000001</c:v>
                </c:pt>
                <c:pt idx="7221">
                  <c:v>0.160776</c:v>
                </c:pt>
                <c:pt idx="7222">
                  <c:v>0.16251199999999999</c:v>
                </c:pt>
                <c:pt idx="7223">
                  <c:v>0.16415399999999999</c:v>
                </c:pt>
                <c:pt idx="7224">
                  <c:v>0.16570099999999999</c:v>
                </c:pt>
                <c:pt idx="7225">
                  <c:v>0.167153</c:v>
                </c:pt>
                <c:pt idx="7226">
                  <c:v>0.16850799999999999</c:v>
                </c:pt>
                <c:pt idx="7227">
                  <c:v>0.169764</c:v>
                </c:pt>
                <c:pt idx="7228">
                  <c:v>0.17091999999999999</c:v>
                </c:pt>
                <c:pt idx="7229">
                  <c:v>0.17197599999999999</c:v>
                </c:pt>
                <c:pt idx="7230">
                  <c:v>0.17293</c:v>
                </c:pt>
                <c:pt idx="7231">
                  <c:v>0.17377999999999999</c:v>
                </c:pt>
                <c:pt idx="7232">
                  <c:v>0.17452599999999999</c:v>
                </c:pt>
                <c:pt idx="7233">
                  <c:v>0.17516499999999999</c:v>
                </c:pt>
                <c:pt idx="7234">
                  <c:v>0.17569699999999999</c:v>
                </c:pt>
                <c:pt idx="7235">
                  <c:v>0.176123</c:v>
                </c:pt>
                <c:pt idx="7236">
                  <c:v>0.17643900000000001</c:v>
                </c:pt>
                <c:pt idx="7237">
                  <c:v>0.176648</c:v>
                </c:pt>
                <c:pt idx="7238">
                  <c:v>0.17674899999999999</c:v>
                </c:pt>
                <c:pt idx="7239">
                  <c:v>0.17674200000000001</c:v>
                </c:pt>
                <c:pt idx="7240">
                  <c:v>0.17662900000000001</c:v>
                </c:pt>
                <c:pt idx="7241">
                  <c:v>0.17640800000000001</c:v>
                </c:pt>
                <c:pt idx="7242">
                  <c:v>0.17607999999999999</c:v>
                </c:pt>
                <c:pt idx="7243">
                  <c:v>0.175645</c:v>
                </c:pt>
                <c:pt idx="7244">
                  <c:v>0.17510400000000001</c:v>
                </c:pt>
                <c:pt idx="7245">
                  <c:v>0.174457</c:v>
                </c:pt>
                <c:pt idx="7246">
                  <c:v>0.173704</c:v>
                </c:pt>
                <c:pt idx="7247">
                  <c:v>0.172844</c:v>
                </c:pt>
                <c:pt idx="7248">
                  <c:v>0.171877</c:v>
                </c:pt>
                <c:pt idx="7249">
                  <c:v>0.17080200000000001</c:v>
                </c:pt>
                <c:pt idx="7250">
                  <c:v>0.16961699999999999</c:v>
                </c:pt>
                <c:pt idx="7251">
                  <c:v>0.168325</c:v>
                </c:pt>
                <c:pt idx="7252">
                  <c:v>0.16692699999999999</c:v>
                </c:pt>
                <c:pt idx="7253">
                  <c:v>0.16542299999999999</c:v>
                </c:pt>
                <c:pt idx="7254">
                  <c:v>0.16381599999999999</c:v>
                </c:pt>
                <c:pt idx="7255">
                  <c:v>0.162109</c:v>
                </c:pt>
                <c:pt idx="7256">
                  <c:v>0.160303</c:v>
                </c:pt>
                <c:pt idx="7257">
                  <c:v>0.15840000000000001</c:v>
                </c:pt>
                <c:pt idx="7258">
                  <c:v>0.15639800000000001</c:v>
                </c:pt>
                <c:pt idx="7259">
                  <c:v>0.15429999999999999</c:v>
                </c:pt>
                <c:pt idx="7260">
                  <c:v>0.15210699999999999</c:v>
                </c:pt>
                <c:pt idx="7261">
                  <c:v>0.14982100000000001</c:v>
                </c:pt>
                <c:pt idx="7262">
                  <c:v>0.14744399999999999</c:v>
                </c:pt>
                <c:pt idx="7263">
                  <c:v>0.144979</c:v>
                </c:pt>
                <c:pt idx="7264">
                  <c:v>0.142426</c:v>
                </c:pt>
                <c:pt idx="7265">
                  <c:v>0.139789</c:v>
                </c:pt>
                <c:pt idx="7266">
                  <c:v>0.137073</c:v>
                </c:pt>
                <c:pt idx="7267">
                  <c:v>0.13427500000000001</c:v>
                </c:pt>
                <c:pt idx="7268">
                  <c:v>0.13139300000000001</c:v>
                </c:pt>
                <c:pt idx="7269">
                  <c:v>0.12842899999999999</c:v>
                </c:pt>
                <c:pt idx="7270">
                  <c:v>0.125389</c:v>
                </c:pt>
                <c:pt idx="7271">
                  <c:v>0.12227200000000001</c:v>
                </c:pt>
                <c:pt idx="7272">
                  <c:v>0.119079</c:v>
                </c:pt>
                <c:pt idx="7273">
                  <c:v>0.115813</c:v>
                </c:pt>
                <c:pt idx="7274">
                  <c:v>0.11247699999999999</c:v>
                </c:pt>
                <c:pt idx="7275">
                  <c:v>0.10907500000000001</c:v>
                </c:pt>
                <c:pt idx="7276">
                  <c:v>0.10560899999999999</c:v>
                </c:pt>
                <c:pt idx="7277">
                  <c:v>0.10208200000000001</c:v>
                </c:pt>
                <c:pt idx="7278">
                  <c:v>9.8496899999999998E-2</c:v>
                </c:pt>
                <c:pt idx="7279">
                  <c:v>9.4855999999999996E-2</c:v>
                </c:pt>
                <c:pt idx="7280">
                  <c:v>9.1162599999999996E-2</c:v>
                </c:pt>
                <c:pt idx="7281">
                  <c:v>8.7419399999999994E-2</c:v>
                </c:pt>
                <c:pt idx="7282">
                  <c:v>8.3629499999999996E-2</c:v>
                </c:pt>
                <c:pt idx="7283">
                  <c:v>7.9796000000000006E-2</c:v>
                </c:pt>
                <c:pt idx="7284">
                  <c:v>7.5922000000000003E-2</c:v>
                </c:pt>
                <c:pt idx="7285">
                  <c:v>7.20113E-2</c:v>
                </c:pt>
                <c:pt idx="7286">
                  <c:v>6.80669E-2</c:v>
                </c:pt>
                <c:pt idx="7287">
                  <c:v>6.4091800000000004E-2</c:v>
                </c:pt>
                <c:pt idx="7288">
                  <c:v>6.0088999999999997E-2</c:v>
                </c:pt>
                <c:pt idx="7289">
                  <c:v>5.6062300000000002E-2</c:v>
                </c:pt>
                <c:pt idx="7290">
                  <c:v>5.20148E-2</c:v>
                </c:pt>
                <c:pt idx="7291">
                  <c:v>4.795E-2</c:v>
                </c:pt>
                <c:pt idx="7292">
                  <c:v>4.38717E-2</c:v>
                </c:pt>
                <c:pt idx="7293">
                  <c:v>3.9784100000000003E-2</c:v>
                </c:pt>
                <c:pt idx="7294">
                  <c:v>3.5691199999999999E-2</c:v>
                </c:pt>
                <c:pt idx="7295">
                  <c:v>3.1597399999999998E-2</c:v>
                </c:pt>
                <c:pt idx="7296">
                  <c:v>2.7506900000000001E-2</c:v>
                </c:pt>
                <c:pt idx="7297">
                  <c:v>2.34234E-2</c:v>
                </c:pt>
                <c:pt idx="7298">
                  <c:v>1.93504E-2</c:v>
                </c:pt>
                <c:pt idx="7299">
                  <c:v>1.5291799999999999E-2</c:v>
                </c:pt>
                <c:pt idx="7300">
                  <c:v>1.12525E-2</c:v>
                </c:pt>
                <c:pt idx="7301" formatCode="0.00E+00">
                  <c:v>7.2350799999999996E-3</c:v>
                </c:pt>
                <c:pt idx="7302" formatCode="0.00E+00">
                  <c:v>3.2404700000000001E-3</c:v>
                </c:pt>
                <c:pt idx="7303" formatCode="0.00E+00">
                  <c:v>-7.3044600000000005E-4</c:v>
                </c:pt>
                <c:pt idx="7304" formatCode="0.00E+00">
                  <c:v>-4.6740799999999997E-3</c:v>
                </c:pt>
                <c:pt idx="7305" formatCode="0.00E+00">
                  <c:v>-8.5830500000000001E-3</c:v>
                </c:pt>
                <c:pt idx="7306">
                  <c:v>-1.24493E-2</c:v>
                </c:pt>
                <c:pt idx="7307">
                  <c:v>-1.6267500000000001E-2</c:v>
                </c:pt>
                <c:pt idx="7308">
                  <c:v>-2.0034199999999999E-2</c:v>
                </c:pt>
                <c:pt idx="7309">
                  <c:v>-2.3746099999999999E-2</c:v>
                </c:pt>
                <c:pt idx="7310">
                  <c:v>-2.7399400000000001E-2</c:v>
                </c:pt>
                <c:pt idx="7311">
                  <c:v>-3.0989800000000001E-2</c:v>
                </c:pt>
                <c:pt idx="7312">
                  <c:v>-3.4514000000000003E-2</c:v>
                </c:pt>
                <c:pt idx="7313">
                  <c:v>-3.7968599999999998E-2</c:v>
                </c:pt>
                <c:pt idx="7314">
                  <c:v>-4.1349900000000002E-2</c:v>
                </c:pt>
                <c:pt idx="7315">
                  <c:v>-4.4651499999999997E-2</c:v>
                </c:pt>
                <c:pt idx="7316">
                  <c:v>-4.7866600000000002E-2</c:v>
                </c:pt>
                <c:pt idx="7317">
                  <c:v>-5.0994499999999998E-2</c:v>
                </c:pt>
                <c:pt idx="7318">
                  <c:v>-5.4037000000000002E-2</c:v>
                </c:pt>
                <c:pt idx="7319">
                  <c:v>-5.6990600000000002E-2</c:v>
                </c:pt>
                <c:pt idx="7320">
                  <c:v>-5.98512E-2</c:v>
                </c:pt>
                <c:pt idx="7321">
                  <c:v>-6.2617099999999995E-2</c:v>
                </c:pt>
                <c:pt idx="7322">
                  <c:v>-6.5286899999999995E-2</c:v>
                </c:pt>
                <c:pt idx="7323">
                  <c:v>-6.7856899999999998E-2</c:v>
                </c:pt>
                <c:pt idx="7324">
                  <c:v>-7.0322599999999999E-2</c:v>
                </c:pt>
                <c:pt idx="7325">
                  <c:v>-7.2679599999999997E-2</c:v>
                </c:pt>
                <c:pt idx="7326">
                  <c:v>-7.4924900000000003E-2</c:v>
                </c:pt>
                <c:pt idx="7327">
                  <c:v>-7.7056899999999998E-2</c:v>
                </c:pt>
                <c:pt idx="7328">
                  <c:v>-7.9075699999999999E-2</c:v>
                </c:pt>
                <c:pt idx="7329">
                  <c:v>-8.0981399999999995E-2</c:v>
                </c:pt>
                <c:pt idx="7330">
                  <c:v>-8.2772700000000005E-2</c:v>
                </c:pt>
                <c:pt idx="7331">
                  <c:v>-8.4447300000000003E-2</c:v>
                </c:pt>
                <c:pt idx="7332">
                  <c:v>-8.6002999999999996E-2</c:v>
                </c:pt>
                <c:pt idx="7333">
                  <c:v>-8.7437200000000007E-2</c:v>
                </c:pt>
                <c:pt idx="7334">
                  <c:v>-8.8745599999999994E-2</c:v>
                </c:pt>
                <c:pt idx="7335">
                  <c:v>-8.9923500000000003E-2</c:v>
                </c:pt>
                <c:pt idx="7336">
                  <c:v>-9.0969400000000006E-2</c:v>
                </c:pt>
                <c:pt idx="7337">
                  <c:v>-9.1884499999999994E-2</c:v>
                </c:pt>
                <c:pt idx="7338">
                  <c:v>-9.2668899999999998E-2</c:v>
                </c:pt>
                <c:pt idx="7339">
                  <c:v>-9.3319299999999994E-2</c:v>
                </c:pt>
                <c:pt idx="7340">
                  <c:v>-9.3832899999999997E-2</c:v>
                </c:pt>
                <c:pt idx="7341">
                  <c:v>-9.4209799999999996E-2</c:v>
                </c:pt>
                <c:pt idx="7342">
                  <c:v>-9.4452400000000006E-2</c:v>
                </c:pt>
                <c:pt idx="7343">
                  <c:v>-9.4562300000000002E-2</c:v>
                </c:pt>
                <c:pt idx="7344">
                  <c:v>-9.45386E-2</c:v>
                </c:pt>
                <c:pt idx="7345">
                  <c:v>-9.43803E-2</c:v>
                </c:pt>
                <c:pt idx="7346">
                  <c:v>-9.4087000000000004E-2</c:v>
                </c:pt>
                <c:pt idx="7347">
                  <c:v>-9.3657599999999994E-2</c:v>
                </c:pt>
                <c:pt idx="7348">
                  <c:v>-9.3090199999999998E-2</c:v>
                </c:pt>
                <c:pt idx="7349">
                  <c:v>-9.2382699999999998E-2</c:v>
                </c:pt>
                <c:pt idx="7350">
                  <c:v>-9.1534199999999996E-2</c:v>
                </c:pt>
                <c:pt idx="7351">
                  <c:v>-9.0545500000000001E-2</c:v>
                </c:pt>
                <c:pt idx="7352">
                  <c:v>-8.9419499999999999E-2</c:v>
                </c:pt>
                <c:pt idx="7353">
                  <c:v>-8.8159299999999996E-2</c:v>
                </c:pt>
                <c:pt idx="7354">
                  <c:v>-8.6766499999999996E-2</c:v>
                </c:pt>
                <c:pt idx="7355">
                  <c:v>-8.52411E-2</c:v>
                </c:pt>
                <c:pt idx="7356">
                  <c:v>-8.3583599999999994E-2</c:v>
                </c:pt>
                <c:pt idx="7357">
                  <c:v>-8.1796199999999999E-2</c:v>
                </c:pt>
                <c:pt idx="7358">
                  <c:v>-7.9881499999999994E-2</c:v>
                </c:pt>
                <c:pt idx="7359">
                  <c:v>-7.7841900000000006E-2</c:v>
                </c:pt>
                <c:pt idx="7360">
                  <c:v>-7.5679300000000005E-2</c:v>
                </c:pt>
                <c:pt idx="7361">
                  <c:v>-7.3395799999999997E-2</c:v>
                </c:pt>
                <c:pt idx="7362">
                  <c:v>-7.0996100000000006E-2</c:v>
                </c:pt>
                <c:pt idx="7363">
                  <c:v>-6.8485400000000002E-2</c:v>
                </c:pt>
                <c:pt idx="7364">
                  <c:v>-6.5868300000000005E-2</c:v>
                </c:pt>
                <c:pt idx="7365">
                  <c:v>-6.3150200000000004E-2</c:v>
                </c:pt>
                <c:pt idx="7366">
                  <c:v>-6.0337399999999999E-2</c:v>
                </c:pt>
                <c:pt idx="7367">
                  <c:v>-5.7434100000000002E-2</c:v>
                </c:pt>
                <c:pt idx="7368">
                  <c:v>-5.4441000000000003E-2</c:v>
                </c:pt>
                <c:pt idx="7369">
                  <c:v>-5.1359200000000001E-2</c:v>
                </c:pt>
                <c:pt idx="7370">
                  <c:v>-4.8192600000000002E-2</c:v>
                </c:pt>
                <c:pt idx="7371">
                  <c:v>-4.4946300000000002E-2</c:v>
                </c:pt>
                <c:pt idx="7372">
                  <c:v>-4.1623800000000002E-2</c:v>
                </c:pt>
                <c:pt idx="7373">
                  <c:v>-3.8227499999999998E-2</c:v>
                </c:pt>
                <c:pt idx="7374">
                  <c:v>-3.4760600000000003E-2</c:v>
                </c:pt>
                <c:pt idx="7375">
                  <c:v>-3.12278E-2</c:v>
                </c:pt>
                <c:pt idx="7376">
                  <c:v>-2.7634300000000001E-2</c:v>
                </c:pt>
                <c:pt idx="7377">
                  <c:v>-2.3985099999999999E-2</c:v>
                </c:pt>
                <c:pt idx="7378">
                  <c:v>-2.02845E-2</c:v>
                </c:pt>
                <c:pt idx="7379">
                  <c:v>-1.6536599999999999E-2</c:v>
                </c:pt>
                <c:pt idx="7380">
                  <c:v>-1.2745599999999999E-2</c:v>
                </c:pt>
                <c:pt idx="7381" formatCode="0.00E+00">
                  <c:v>-8.9157899999999998E-3</c:v>
                </c:pt>
                <c:pt idx="7382" formatCode="0.00E+00">
                  <c:v>-5.0504199999999999E-3</c:v>
                </c:pt>
                <c:pt idx="7383" formatCode="0.00E+00">
                  <c:v>-1.1526799999999999E-3</c:v>
                </c:pt>
                <c:pt idx="7384" formatCode="0.00E+00">
                  <c:v>2.7721500000000001E-3</c:v>
                </c:pt>
                <c:pt idx="7385" formatCode="0.00E+00">
                  <c:v>6.7183900000000003E-3</c:v>
                </c:pt>
                <c:pt idx="7386">
                  <c:v>1.0682199999999999E-2</c:v>
                </c:pt>
                <c:pt idx="7387">
                  <c:v>1.4660599999999999E-2</c:v>
                </c:pt>
                <c:pt idx="7388">
                  <c:v>1.86488E-2</c:v>
                </c:pt>
                <c:pt idx="7389">
                  <c:v>2.2641000000000001E-2</c:v>
                </c:pt>
                <c:pt idx="7390">
                  <c:v>2.6631100000000001E-2</c:v>
                </c:pt>
                <c:pt idx="7391">
                  <c:v>3.0612799999999999E-2</c:v>
                </c:pt>
                <c:pt idx="7392">
                  <c:v>3.458E-2</c:v>
                </c:pt>
                <c:pt idx="7393">
                  <c:v>3.8527100000000002E-2</c:v>
                </c:pt>
                <c:pt idx="7394">
                  <c:v>4.2446999999999999E-2</c:v>
                </c:pt>
                <c:pt idx="7395">
                  <c:v>4.6331299999999999E-2</c:v>
                </c:pt>
                <c:pt idx="7396">
                  <c:v>5.0172399999999999E-2</c:v>
                </c:pt>
                <c:pt idx="7397">
                  <c:v>5.39648E-2</c:v>
                </c:pt>
                <c:pt idx="7398">
                  <c:v>5.7705199999999998E-2</c:v>
                </c:pt>
                <c:pt idx="7399">
                  <c:v>6.1391300000000003E-2</c:v>
                </c:pt>
                <c:pt idx="7400">
                  <c:v>6.5021099999999998E-2</c:v>
                </c:pt>
                <c:pt idx="7401">
                  <c:v>6.8592299999999995E-2</c:v>
                </c:pt>
                <c:pt idx="7402">
                  <c:v>7.2101999999999999E-2</c:v>
                </c:pt>
                <c:pt idx="7403">
                  <c:v>7.5544200000000006E-2</c:v>
                </c:pt>
                <c:pt idx="7404">
                  <c:v>7.8910499999999995E-2</c:v>
                </c:pt>
                <c:pt idx="7405">
                  <c:v>8.2195799999999999E-2</c:v>
                </c:pt>
                <c:pt idx="7406">
                  <c:v>8.5400199999999996E-2</c:v>
                </c:pt>
                <c:pt idx="7407">
                  <c:v>8.8523699999999997E-2</c:v>
                </c:pt>
                <c:pt idx="7408">
                  <c:v>9.1563500000000006E-2</c:v>
                </c:pt>
                <c:pt idx="7409">
                  <c:v>9.4515799999999997E-2</c:v>
                </c:pt>
                <c:pt idx="7410">
                  <c:v>9.7376199999999996E-2</c:v>
                </c:pt>
                <c:pt idx="7411">
                  <c:v>0.10013900000000001</c:v>
                </c:pt>
                <c:pt idx="7412">
                  <c:v>0.1028</c:v>
                </c:pt>
                <c:pt idx="7413">
                  <c:v>0.10535600000000001</c:v>
                </c:pt>
                <c:pt idx="7414">
                  <c:v>0.107803</c:v>
                </c:pt>
                <c:pt idx="7415">
                  <c:v>0.110137</c:v>
                </c:pt>
                <c:pt idx="7416">
                  <c:v>0.112356</c:v>
                </c:pt>
                <c:pt idx="7417">
                  <c:v>0.114458</c:v>
                </c:pt>
                <c:pt idx="7418">
                  <c:v>0.11644500000000001</c:v>
                </c:pt>
                <c:pt idx="7419">
                  <c:v>0.118314</c:v>
                </c:pt>
                <c:pt idx="7420">
                  <c:v>0.120063</c:v>
                </c:pt>
                <c:pt idx="7421">
                  <c:v>0.121686</c:v>
                </c:pt>
                <c:pt idx="7422">
                  <c:v>0.123179</c:v>
                </c:pt>
                <c:pt idx="7423">
                  <c:v>0.124539</c:v>
                </c:pt>
                <c:pt idx="7424">
                  <c:v>0.12576599999999999</c:v>
                </c:pt>
                <c:pt idx="7425">
                  <c:v>0.126856</c:v>
                </c:pt>
                <c:pt idx="7426">
                  <c:v>0.12781100000000001</c:v>
                </c:pt>
                <c:pt idx="7427">
                  <c:v>0.12862799999999999</c:v>
                </c:pt>
                <c:pt idx="7428">
                  <c:v>0.12930700000000001</c:v>
                </c:pt>
                <c:pt idx="7429">
                  <c:v>0.12984799999999999</c:v>
                </c:pt>
                <c:pt idx="7430">
                  <c:v>0.13025600000000001</c:v>
                </c:pt>
                <c:pt idx="7431">
                  <c:v>0.13053100000000001</c:v>
                </c:pt>
                <c:pt idx="7432">
                  <c:v>0.13067400000000001</c:v>
                </c:pt>
                <c:pt idx="7433">
                  <c:v>0.13068299999999999</c:v>
                </c:pt>
                <c:pt idx="7434">
                  <c:v>0.130553</c:v>
                </c:pt>
                <c:pt idx="7435">
                  <c:v>0.13028200000000001</c:v>
                </c:pt>
                <c:pt idx="7436">
                  <c:v>0.12987099999999999</c:v>
                </c:pt>
                <c:pt idx="7437">
                  <c:v>0.12932199999999999</c:v>
                </c:pt>
                <c:pt idx="7438">
                  <c:v>0.128636</c:v>
                </c:pt>
                <c:pt idx="7439">
                  <c:v>0.12781500000000001</c:v>
                </c:pt>
                <c:pt idx="7440">
                  <c:v>0.12686</c:v>
                </c:pt>
                <c:pt idx="7441">
                  <c:v>0.12577199999999999</c:v>
                </c:pt>
                <c:pt idx="7442">
                  <c:v>0.124557</c:v>
                </c:pt>
                <c:pt idx="7443">
                  <c:v>0.12322</c:v>
                </c:pt>
                <c:pt idx="7444">
                  <c:v>0.121762</c:v>
                </c:pt>
                <c:pt idx="7445">
                  <c:v>0.120183</c:v>
                </c:pt>
                <c:pt idx="7446">
                  <c:v>0.11848</c:v>
                </c:pt>
                <c:pt idx="7447">
                  <c:v>0.116658</c:v>
                </c:pt>
                <c:pt idx="7448">
                  <c:v>0.114717</c:v>
                </c:pt>
                <c:pt idx="7449">
                  <c:v>0.112663</c:v>
                </c:pt>
                <c:pt idx="7450">
                  <c:v>0.110504</c:v>
                </c:pt>
                <c:pt idx="7451">
                  <c:v>0.108252</c:v>
                </c:pt>
                <c:pt idx="7452">
                  <c:v>0.10591100000000001</c:v>
                </c:pt>
                <c:pt idx="7453">
                  <c:v>0.103479</c:v>
                </c:pt>
                <c:pt idx="7454">
                  <c:v>0.10095700000000001</c:v>
                </c:pt>
                <c:pt idx="7455">
                  <c:v>9.8346299999999998E-2</c:v>
                </c:pt>
                <c:pt idx="7456">
                  <c:v>9.5648499999999997E-2</c:v>
                </c:pt>
                <c:pt idx="7457">
                  <c:v>9.2863500000000002E-2</c:v>
                </c:pt>
                <c:pt idx="7458">
                  <c:v>8.99953E-2</c:v>
                </c:pt>
                <c:pt idx="7459">
                  <c:v>8.7050299999999997E-2</c:v>
                </c:pt>
                <c:pt idx="7460">
                  <c:v>8.40341E-2</c:v>
                </c:pt>
                <c:pt idx="7461">
                  <c:v>8.0950900000000006E-2</c:v>
                </c:pt>
                <c:pt idx="7462">
                  <c:v>7.7803499999999998E-2</c:v>
                </c:pt>
                <c:pt idx="7463">
                  <c:v>7.4595300000000003E-2</c:v>
                </c:pt>
                <c:pt idx="7464">
                  <c:v>7.1329000000000004E-2</c:v>
                </c:pt>
                <c:pt idx="7465">
                  <c:v>6.8005599999999999E-2</c:v>
                </c:pt>
                <c:pt idx="7466">
                  <c:v>6.4625100000000005E-2</c:v>
                </c:pt>
                <c:pt idx="7467">
                  <c:v>6.1188699999999999E-2</c:v>
                </c:pt>
                <c:pt idx="7468">
                  <c:v>5.7700300000000003E-2</c:v>
                </c:pt>
                <c:pt idx="7469">
                  <c:v>5.4165900000000003E-2</c:v>
                </c:pt>
                <c:pt idx="7470">
                  <c:v>5.0591900000000002E-2</c:v>
                </c:pt>
                <c:pt idx="7471">
                  <c:v>4.6984199999999997E-2</c:v>
                </c:pt>
                <c:pt idx="7472">
                  <c:v>4.3348400000000002E-2</c:v>
                </c:pt>
                <c:pt idx="7473">
                  <c:v>3.96899E-2</c:v>
                </c:pt>
                <c:pt idx="7474">
                  <c:v>3.60141E-2</c:v>
                </c:pt>
                <c:pt idx="7475">
                  <c:v>3.2326199999999999E-2</c:v>
                </c:pt>
                <c:pt idx="7476">
                  <c:v>2.8630800000000001E-2</c:v>
                </c:pt>
                <c:pt idx="7477">
                  <c:v>2.4929300000000001E-2</c:v>
                </c:pt>
                <c:pt idx="7478">
                  <c:v>2.1220900000000001E-2</c:v>
                </c:pt>
                <c:pt idx="7479">
                  <c:v>1.7506399999999998E-2</c:v>
                </c:pt>
                <c:pt idx="7480">
                  <c:v>1.37892E-2</c:v>
                </c:pt>
                <c:pt idx="7481">
                  <c:v>1.0073800000000001E-2</c:v>
                </c:pt>
                <c:pt idx="7482" formatCode="0.00E+00">
                  <c:v>6.3664500000000001E-3</c:v>
                </c:pt>
                <c:pt idx="7483" formatCode="0.00E+00">
                  <c:v>2.6724399999999999E-3</c:v>
                </c:pt>
                <c:pt idx="7484" formatCode="0.00E+00">
                  <c:v>-1.0055800000000001E-3</c:v>
                </c:pt>
                <c:pt idx="7485" formatCode="0.00E+00">
                  <c:v>-4.6662800000000001E-3</c:v>
                </c:pt>
                <c:pt idx="7486" formatCode="0.00E+00">
                  <c:v>-8.3083099999999993E-3</c:v>
                </c:pt>
                <c:pt idx="7487">
                  <c:v>-1.1931499999999999E-2</c:v>
                </c:pt>
                <c:pt idx="7488">
                  <c:v>-1.55376E-2</c:v>
                </c:pt>
                <c:pt idx="7489">
                  <c:v>-1.91267E-2</c:v>
                </c:pt>
                <c:pt idx="7490">
                  <c:v>-2.2695E-2</c:v>
                </c:pt>
                <c:pt idx="7491">
                  <c:v>-2.6238399999999999E-2</c:v>
                </c:pt>
                <c:pt idx="7492">
                  <c:v>-2.9754699999999999E-2</c:v>
                </c:pt>
                <c:pt idx="7493">
                  <c:v>-3.3243300000000003E-2</c:v>
                </c:pt>
                <c:pt idx="7494">
                  <c:v>-3.6701699999999997E-2</c:v>
                </c:pt>
                <c:pt idx="7495">
                  <c:v>-4.0125000000000001E-2</c:v>
                </c:pt>
                <c:pt idx="7496">
                  <c:v>-4.3510800000000002E-2</c:v>
                </c:pt>
                <c:pt idx="7497">
                  <c:v>-4.6859999999999999E-2</c:v>
                </c:pt>
                <c:pt idx="7498">
                  <c:v>-5.0170899999999997E-2</c:v>
                </c:pt>
                <c:pt idx="7499">
                  <c:v>-5.3436400000000002E-2</c:v>
                </c:pt>
                <c:pt idx="7500">
                  <c:v>-5.66486E-2</c:v>
                </c:pt>
                <c:pt idx="7501">
                  <c:v>-5.9802000000000001E-2</c:v>
                </c:pt>
                <c:pt idx="7502">
                  <c:v>-6.2893400000000002E-2</c:v>
                </c:pt>
                <c:pt idx="7503">
                  <c:v>-6.5917000000000003E-2</c:v>
                </c:pt>
                <c:pt idx="7504">
                  <c:v>-6.88661E-2</c:v>
                </c:pt>
                <c:pt idx="7505">
                  <c:v>-7.1739200000000003E-2</c:v>
                </c:pt>
                <c:pt idx="7506">
                  <c:v>-7.4538900000000005E-2</c:v>
                </c:pt>
                <c:pt idx="7507">
                  <c:v>-7.7266500000000002E-2</c:v>
                </c:pt>
                <c:pt idx="7508">
                  <c:v>-7.9922400000000005E-2</c:v>
                </c:pt>
                <c:pt idx="7509">
                  <c:v>-8.2507399999999995E-2</c:v>
                </c:pt>
                <c:pt idx="7510">
                  <c:v>-8.5020299999999993E-2</c:v>
                </c:pt>
                <c:pt idx="7511">
                  <c:v>-8.7458099999999997E-2</c:v>
                </c:pt>
                <c:pt idx="7512">
                  <c:v>-8.9818899999999993E-2</c:v>
                </c:pt>
                <c:pt idx="7513">
                  <c:v>-9.2102299999999998E-2</c:v>
                </c:pt>
                <c:pt idx="7514">
                  <c:v>-9.4309900000000002E-2</c:v>
                </c:pt>
                <c:pt idx="7515">
                  <c:v>-9.6443100000000004E-2</c:v>
                </c:pt>
                <c:pt idx="7516">
                  <c:v>-9.8500099999999993E-2</c:v>
                </c:pt>
                <c:pt idx="7517">
                  <c:v>-0.100477</c:v>
                </c:pt>
                <c:pt idx="7518">
                  <c:v>-0.10237599999999999</c:v>
                </c:pt>
                <c:pt idx="7519">
                  <c:v>-0.104201</c:v>
                </c:pt>
                <c:pt idx="7520">
                  <c:v>-0.10595400000000001</c:v>
                </c:pt>
                <c:pt idx="7521">
                  <c:v>-0.10763399999999999</c:v>
                </c:pt>
                <c:pt idx="7522">
                  <c:v>-0.10922999999999999</c:v>
                </c:pt>
                <c:pt idx="7523">
                  <c:v>-0.110736</c:v>
                </c:pt>
                <c:pt idx="7524">
                  <c:v>-0.112146</c:v>
                </c:pt>
                <c:pt idx="7525">
                  <c:v>-0.113459</c:v>
                </c:pt>
                <c:pt idx="7526">
                  <c:v>-0.114676</c:v>
                </c:pt>
                <c:pt idx="7527">
                  <c:v>-0.11579399999999999</c:v>
                </c:pt>
                <c:pt idx="7528">
                  <c:v>-0.116814</c:v>
                </c:pt>
                <c:pt idx="7529" formatCode="0.00E+00">
                  <c:v>-0.117745</c:v>
                </c:pt>
                <c:pt idx="7530" formatCode="0.00E+00">
                  <c:v>-0.118594</c:v>
                </c:pt>
                <c:pt idx="7531" formatCode="0.00E+00">
                  <c:v>-0.11936099999999999</c:v>
                </c:pt>
                <c:pt idx="7532" formatCode="0.00E+00">
                  <c:v>-0.120042</c:v>
                </c:pt>
                <c:pt idx="7533">
                  <c:v>-0.12063500000000001</c:v>
                </c:pt>
                <c:pt idx="7534">
                  <c:v>-0.121139</c:v>
                </c:pt>
                <c:pt idx="7535">
                  <c:v>-0.121554</c:v>
                </c:pt>
                <c:pt idx="7536">
                  <c:v>-0.121881</c:v>
                </c:pt>
                <c:pt idx="7537">
                  <c:v>-0.12212199999999999</c:v>
                </c:pt>
                <c:pt idx="7538">
                  <c:v>-0.122284</c:v>
                </c:pt>
                <c:pt idx="7539">
                  <c:v>-0.12237099999999999</c:v>
                </c:pt>
                <c:pt idx="7540">
                  <c:v>-0.122389</c:v>
                </c:pt>
                <c:pt idx="7541">
                  <c:v>-0.12234200000000001</c:v>
                </c:pt>
                <c:pt idx="7542">
                  <c:v>-0.12223199999999999</c:v>
                </c:pt>
                <c:pt idx="7543">
                  <c:v>-0.122059</c:v>
                </c:pt>
                <c:pt idx="7544">
                  <c:v>-0.121825</c:v>
                </c:pt>
                <c:pt idx="7545">
                  <c:v>-0.121531</c:v>
                </c:pt>
                <c:pt idx="7546">
                  <c:v>-0.121179</c:v>
                </c:pt>
                <c:pt idx="7547">
                  <c:v>-0.120772</c:v>
                </c:pt>
                <c:pt idx="7548">
                  <c:v>-0.120312</c:v>
                </c:pt>
                <c:pt idx="7549">
                  <c:v>-0.119798</c:v>
                </c:pt>
                <c:pt idx="7550">
                  <c:v>-0.11923</c:v>
                </c:pt>
                <c:pt idx="7551">
                  <c:v>-0.11860800000000001</c:v>
                </c:pt>
                <c:pt idx="7552">
                  <c:v>-0.117935</c:v>
                </c:pt>
                <c:pt idx="7553">
                  <c:v>-0.117212</c:v>
                </c:pt>
                <c:pt idx="7554">
                  <c:v>-0.11644</c:v>
                </c:pt>
                <c:pt idx="7555">
                  <c:v>-0.115619</c:v>
                </c:pt>
                <c:pt idx="7556">
                  <c:v>-0.11475</c:v>
                </c:pt>
                <c:pt idx="7557">
                  <c:v>-0.11383600000000001</c:v>
                </c:pt>
                <c:pt idx="7558">
                  <c:v>-0.112881</c:v>
                </c:pt>
                <c:pt idx="7559">
                  <c:v>-0.11189499999999999</c:v>
                </c:pt>
                <c:pt idx="7560">
                  <c:v>-0.110886</c:v>
                </c:pt>
                <c:pt idx="7561">
                  <c:v>-0.10986</c:v>
                </c:pt>
                <c:pt idx="7562">
                  <c:v>-0.108822</c:v>
                </c:pt>
                <c:pt idx="7563">
                  <c:v>-0.107775</c:v>
                </c:pt>
                <c:pt idx="7564">
                  <c:v>-0.106721</c:v>
                </c:pt>
                <c:pt idx="7565">
                  <c:v>-0.10566300000000001</c:v>
                </c:pt>
                <c:pt idx="7566">
                  <c:v>-0.104601</c:v>
                </c:pt>
                <c:pt idx="7567">
                  <c:v>-0.103533</c:v>
                </c:pt>
                <c:pt idx="7568">
                  <c:v>-0.10245700000000001</c:v>
                </c:pt>
                <c:pt idx="7569">
                  <c:v>-0.10137500000000001</c:v>
                </c:pt>
                <c:pt idx="7570">
                  <c:v>-0.100296</c:v>
                </c:pt>
                <c:pt idx="7571">
                  <c:v>-9.9229499999999998E-2</c:v>
                </c:pt>
                <c:pt idx="7572">
                  <c:v>-9.8178000000000001E-2</c:v>
                </c:pt>
                <c:pt idx="7573">
                  <c:v>-9.7140599999999994E-2</c:v>
                </c:pt>
                <c:pt idx="7574">
                  <c:v>-9.6115900000000004E-2</c:v>
                </c:pt>
                <c:pt idx="7575">
                  <c:v>-9.51047E-2</c:v>
                </c:pt>
                <c:pt idx="7576">
                  <c:v>-9.4107999999999997E-2</c:v>
                </c:pt>
                <c:pt idx="7577">
                  <c:v>-9.3126299999999995E-2</c:v>
                </c:pt>
                <c:pt idx="7578">
                  <c:v>-9.2163599999999998E-2</c:v>
                </c:pt>
                <c:pt idx="7579">
                  <c:v>-9.12269E-2</c:v>
                </c:pt>
                <c:pt idx="7580">
                  <c:v>-9.0321700000000005E-2</c:v>
                </c:pt>
                <c:pt idx="7581">
                  <c:v>-8.9452199999999996E-2</c:v>
                </c:pt>
                <c:pt idx="7582">
                  <c:v>-8.86237E-2</c:v>
                </c:pt>
                <c:pt idx="7583">
                  <c:v>-8.7838100000000002E-2</c:v>
                </c:pt>
                <c:pt idx="7584">
                  <c:v>-8.7091699999999994E-2</c:v>
                </c:pt>
                <c:pt idx="7585">
                  <c:v>-8.6381399999999997E-2</c:v>
                </c:pt>
                <c:pt idx="7586">
                  <c:v>-8.5710599999999998E-2</c:v>
                </c:pt>
                <c:pt idx="7587">
                  <c:v>-8.5088399999999995E-2</c:v>
                </c:pt>
                <c:pt idx="7588">
                  <c:v>-8.4523000000000001E-2</c:v>
                </c:pt>
                <c:pt idx="7589">
                  <c:v>-8.4019899999999995E-2</c:v>
                </c:pt>
                <c:pt idx="7590">
                  <c:v>-8.3582799999999999E-2</c:v>
                </c:pt>
                <c:pt idx="7591">
                  <c:v>-8.3212700000000001E-2</c:v>
                </c:pt>
                <c:pt idx="7592">
                  <c:v>-8.29067E-2</c:v>
                </c:pt>
                <c:pt idx="7593">
                  <c:v>-8.2659399999999994E-2</c:v>
                </c:pt>
                <c:pt idx="7594">
                  <c:v>-8.24651E-2</c:v>
                </c:pt>
                <c:pt idx="7595">
                  <c:v>-8.2321599999999995E-2</c:v>
                </c:pt>
                <c:pt idx="7596">
                  <c:v>-8.2230200000000003E-2</c:v>
                </c:pt>
                <c:pt idx="7597">
                  <c:v>-8.2189399999999996E-2</c:v>
                </c:pt>
                <c:pt idx="7598">
                  <c:v>-8.2194199999999995E-2</c:v>
                </c:pt>
                <c:pt idx="7599">
                  <c:v>-8.2244100000000001E-2</c:v>
                </c:pt>
                <c:pt idx="7600">
                  <c:v>-8.2346500000000003E-2</c:v>
                </c:pt>
                <c:pt idx="7601">
                  <c:v>-8.2510700000000006E-2</c:v>
                </c:pt>
                <c:pt idx="7602">
                  <c:v>-8.2742700000000002E-2</c:v>
                </c:pt>
                <c:pt idx="7603">
                  <c:v>-8.3046700000000001E-2</c:v>
                </c:pt>
                <c:pt idx="7604">
                  <c:v>-8.3427399999999999E-2</c:v>
                </c:pt>
                <c:pt idx="7605">
                  <c:v>-8.3888299999999999E-2</c:v>
                </c:pt>
                <c:pt idx="7606">
                  <c:v>-8.4428699999999995E-2</c:v>
                </c:pt>
                <c:pt idx="7607">
                  <c:v>-8.50466E-2</c:v>
                </c:pt>
                <c:pt idx="7608">
                  <c:v>-8.5742299999999994E-2</c:v>
                </c:pt>
                <c:pt idx="7609">
                  <c:v>-8.6519100000000002E-2</c:v>
                </c:pt>
                <c:pt idx="7610">
                  <c:v>-8.7380100000000002E-2</c:v>
                </c:pt>
                <c:pt idx="7611">
                  <c:v>-8.8323200000000004E-2</c:v>
                </c:pt>
                <c:pt idx="7612">
                  <c:v>-8.9344400000000004E-2</c:v>
                </c:pt>
                <c:pt idx="7613">
                  <c:v>-9.0442900000000007E-2</c:v>
                </c:pt>
                <c:pt idx="7614">
                  <c:v>-9.1617400000000002E-2</c:v>
                </c:pt>
                <c:pt idx="7615">
                  <c:v>-9.2860899999999996E-2</c:v>
                </c:pt>
                <c:pt idx="7616">
                  <c:v>-9.4162599999999999E-2</c:v>
                </c:pt>
                <c:pt idx="7617">
                  <c:v>-9.5515500000000003E-2</c:v>
                </c:pt>
                <c:pt idx="7618">
                  <c:v>-9.6919500000000006E-2</c:v>
                </c:pt>
                <c:pt idx="7619">
                  <c:v>-9.8377999999999993E-2</c:v>
                </c:pt>
                <c:pt idx="7620">
                  <c:v>-9.9892300000000003E-2</c:v>
                </c:pt>
                <c:pt idx="7621" formatCode="0.00E+00">
                  <c:v>-0.10145999999999999</c:v>
                </c:pt>
                <c:pt idx="7622" formatCode="0.00E+00">
                  <c:v>-0.10308100000000001</c:v>
                </c:pt>
                <c:pt idx="7623" formatCode="0.00E+00">
                  <c:v>-0.104753</c:v>
                </c:pt>
                <c:pt idx="7624" formatCode="0.00E+00">
                  <c:v>-0.106476</c:v>
                </c:pt>
                <c:pt idx="7625" formatCode="0.00E+00">
                  <c:v>-0.108247</c:v>
                </c:pt>
                <c:pt idx="7626" formatCode="0.00E+00">
                  <c:v>-0.11006100000000001</c:v>
                </c:pt>
                <c:pt idx="7627">
                  <c:v>-0.111911</c:v>
                </c:pt>
                <c:pt idx="7628">
                  <c:v>-0.113791</c:v>
                </c:pt>
                <c:pt idx="7629">
                  <c:v>-0.115699</c:v>
                </c:pt>
                <c:pt idx="7630">
                  <c:v>-0.11763700000000001</c:v>
                </c:pt>
                <c:pt idx="7631">
                  <c:v>-0.11960800000000001</c:v>
                </c:pt>
                <c:pt idx="7632">
                  <c:v>-0.121614</c:v>
                </c:pt>
                <c:pt idx="7633">
                  <c:v>-0.123657</c:v>
                </c:pt>
                <c:pt idx="7634">
                  <c:v>-0.12573699999999999</c:v>
                </c:pt>
                <c:pt idx="7635">
                  <c:v>-0.12785199999999999</c:v>
                </c:pt>
                <c:pt idx="7636">
                  <c:v>-0.129999</c:v>
                </c:pt>
                <c:pt idx="7637">
                  <c:v>-0.13217999999999999</c:v>
                </c:pt>
                <c:pt idx="7638">
                  <c:v>-0.13440099999999999</c:v>
                </c:pt>
                <c:pt idx="7639">
                  <c:v>-0.13666</c:v>
                </c:pt>
                <c:pt idx="7640">
                  <c:v>-0.13895299999999999</c:v>
                </c:pt>
                <c:pt idx="7641">
                  <c:v>-0.14127400000000001</c:v>
                </c:pt>
                <c:pt idx="7642">
                  <c:v>-0.14361699999999999</c:v>
                </c:pt>
                <c:pt idx="7643">
                  <c:v>-0.14597499999999999</c:v>
                </c:pt>
                <c:pt idx="7644">
                  <c:v>-0.14834700000000001</c:v>
                </c:pt>
                <c:pt idx="7645">
                  <c:v>-0.15073600000000001</c:v>
                </c:pt>
                <c:pt idx="7646">
                  <c:v>-0.153139</c:v>
                </c:pt>
                <c:pt idx="7647">
                  <c:v>-0.15554899999999999</c:v>
                </c:pt>
                <c:pt idx="7648">
                  <c:v>-0.15796199999999999</c:v>
                </c:pt>
                <c:pt idx="7649">
                  <c:v>-0.16037399999999999</c:v>
                </c:pt>
                <c:pt idx="7650">
                  <c:v>-0.16278100000000001</c:v>
                </c:pt>
                <c:pt idx="7651">
                  <c:v>-0.16517899999999999</c:v>
                </c:pt>
                <c:pt idx="7652">
                  <c:v>-0.16756399999999999</c:v>
                </c:pt>
                <c:pt idx="7653">
                  <c:v>-0.16993800000000001</c:v>
                </c:pt>
                <c:pt idx="7654">
                  <c:v>-0.17230200000000001</c:v>
                </c:pt>
                <c:pt idx="7655">
                  <c:v>-0.17465900000000001</c:v>
                </c:pt>
                <c:pt idx="7656">
                  <c:v>-0.177007</c:v>
                </c:pt>
                <c:pt idx="7657">
                  <c:v>-0.179343</c:v>
                </c:pt>
                <c:pt idx="7658">
                  <c:v>-0.18166299999999999</c:v>
                </c:pt>
                <c:pt idx="7659">
                  <c:v>-0.18396000000000001</c:v>
                </c:pt>
                <c:pt idx="7660">
                  <c:v>-0.18623100000000001</c:v>
                </c:pt>
                <c:pt idx="7661">
                  <c:v>-0.18847</c:v>
                </c:pt>
                <c:pt idx="7662">
                  <c:v>-0.19067500000000001</c:v>
                </c:pt>
                <c:pt idx="7663">
                  <c:v>-0.19284599999999999</c:v>
                </c:pt>
                <c:pt idx="7664">
                  <c:v>-0.19498399999999999</c:v>
                </c:pt>
                <c:pt idx="7665">
                  <c:v>-0.19709599999999999</c:v>
                </c:pt>
                <c:pt idx="7666">
                  <c:v>-0.199181</c:v>
                </c:pt>
                <c:pt idx="7667">
                  <c:v>-0.201237</c:v>
                </c:pt>
                <c:pt idx="7668">
                  <c:v>-0.203262</c:v>
                </c:pt>
                <c:pt idx="7669">
                  <c:v>-0.205258</c:v>
                </c:pt>
                <c:pt idx="7670">
                  <c:v>-0.207231</c:v>
                </c:pt>
                <c:pt idx="7671">
                  <c:v>-0.209178</c:v>
                </c:pt>
                <c:pt idx="7672">
                  <c:v>-0.21110000000000001</c:v>
                </c:pt>
                <c:pt idx="7673">
                  <c:v>-0.21299799999999999</c:v>
                </c:pt>
                <c:pt idx="7674">
                  <c:v>-0.21487000000000001</c:v>
                </c:pt>
                <c:pt idx="7675">
                  <c:v>-0.21670700000000001</c:v>
                </c:pt>
                <c:pt idx="7676">
                  <c:v>-0.218499</c:v>
                </c:pt>
                <c:pt idx="7677">
                  <c:v>-0.220245</c:v>
                </c:pt>
                <c:pt idx="7678">
                  <c:v>-0.221941</c:v>
                </c:pt>
                <c:pt idx="7679">
                  <c:v>-0.223582</c:v>
                </c:pt>
                <c:pt idx="7680">
                  <c:v>-0.225165</c:v>
                </c:pt>
                <c:pt idx="7681">
                  <c:v>-0.22669400000000001</c:v>
                </c:pt>
                <c:pt idx="7682">
                  <c:v>-0.22817599999999999</c:v>
                </c:pt>
                <c:pt idx="7683">
                  <c:v>-0.22961000000000001</c:v>
                </c:pt>
                <c:pt idx="7684">
                  <c:v>-0.230993</c:v>
                </c:pt>
                <c:pt idx="7685">
                  <c:v>-0.23232700000000001</c:v>
                </c:pt>
                <c:pt idx="7686">
                  <c:v>-0.23361699999999999</c:v>
                </c:pt>
                <c:pt idx="7687">
                  <c:v>-0.23485900000000001</c:v>
                </c:pt>
                <c:pt idx="7688">
                  <c:v>-0.23605000000000001</c:v>
                </c:pt>
                <c:pt idx="7689">
                  <c:v>-0.23719299999999999</c:v>
                </c:pt>
                <c:pt idx="7690">
                  <c:v>-0.238291</c:v>
                </c:pt>
                <c:pt idx="7691">
                  <c:v>-0.239346</c:v>
                </c:pt>
                <c:pt idx="7692">
                  <c:v>-0.24035100000000001</c:v>
                </c:pt>
                <c:pt idx="7693">
                  <c:v>-0.24129600000000001</c:v>
                </c:pt>
                <c:pt idx="7694">
                  <c:v>-0.24217900000000001</c:v>
                </c:pt>
                <c:pt idx="7695">
                  <c:v>-0.243002</c:v>
                </c:pt>
                <c:pt idx="7696">
                  <c:v>-0.24377299999999999</c:v>
                </c:pt>
                <c:pt idx="7697">
                  <c:v>-0.244501</c:v>
                </c:pt>
                <c:pt idx="7698">
                  <c:v>-0.24519199999999999</c:v>
                </c:pt>
                <c:pt idx="7699">
                  <c:v>-0.245842</c:v>
                </c:pt>
                <c:pt idx="7700">
                  <c:v>-0.24643999999999999</c:v>
                </c:pt>
                <c:pt idx="7701">
                  <c:v>-0.246978</c:v>
                </c:pt>
                <c:pt idx="7702">
                  <c:v>-0.24745400000000001</c:v>
                </c:pt>
                <c:pt idx="7703">
                  <c:v>-0.247866</c:v>
                </c:pt>
                <c:pt idx="7704">
                  <c:v>-0.24821599999999999</c:v>
                </c:pt>
                <c:pt idx="7705">
                  <c:v>-0.248501</c:v>
                </c:pt>
                <c:pt idx="7706">
                  <c:v>-0.248722</c:v>
                </c:pt>
                <c:pt idx="7707">
                  <c:v>-0.24888199999999999</c:v>
                </c:pt>
                <c:pt idx="7708">
                  <c:v>-0.248978</c:v>
                </c:pt>
                <c:pt idx="7709">
                  <c:v>-0.24901000000000001</c:v>
                </c:pt>
                <c:pt idx="7710">
                  <c:v>-0.24898200000000001</c:v>
                </c:pt>
                <c:pt idx="7711">
                  <c:v>-0.248891</c:v>
                </c:pt>
                <c:pt idx="7712">
                  <c:v>-0.24873400000000001</c:v>
                </c:pt>
                <c:pt idx="7713">
                  <c:v>-0.24851200000000001</c:v>
                </c:pt>
                <c:pt idx="7714">
                  <c:v>-0.24823000000000001</c:v>
                </c:pt>
                <c:pt idx="7715">
                  <c:v>-0.247891</c:v>
                </c:pt>
                <c:pt idx="7716">
                  <c:v>-0.24749299999999999</c:v>
                </c:pt>
                <c:pt idx="7717">
                  <c:v>-0.247034</c:v>
                </c:pt>
                <c:pt idx="7718">
                  <c:v>-0.24651200000000001</c:v>
                </c:pt>
                <c:pt idx="7719">
                  <c:v>-0.24592</c:v>
                </c:pt>
                <c:pt idx="7720">
                  <c:v>-0.245252</c:v>
                </c:pt>
                <c:pt idx="7721">
                  <c:v>-0.244504</c:v>
                </c:pt>
                <c:pt idx="7722">
                  <c:v>-0.243673</c:v>
                </c:pt>
                <c:pt idx="7723">
                  <c:v>-0.242759</c:v>
                </c:pt>
                <c:pt idx="7724">
                  <c:v>-0.24176600000000001</c:v>
                </c:pt>
                <c:pt idx="7725">
                  <c:v>-0.2407</c:v>
                </c:pt>
                <c:pt idx="7726">
                  <c:v>-0.23957000000000001</c:v>
                </c:pt>
                <c:pt idx="7727">
                  <c:v>-0.23838300000000001</c:v>
                </c:pt>
                <c:pt idx="7728">
                  <c:v>-0.23713400000000001</c:v>
                </c:pt>
                <c:pt idx="7729">
                  <c:v>-0.23581199999999999</c:v>
                </c:pt>
                <c:pt idx="7730">
                  <c:v>-0.23441999999999999</c:v>
                </c:pt>
                <c:pt idx="7731">
                  <c:v>-0.23296600000000001</c:v>
                </c:pt>
                <c:pt idx="7732">
                  <c:v>-0.23146</c:v>
                </c:pt>
                <c:pt idx="7733" formatCode="0.00E+00">
                  <c:v>-0.229905</c:v>
                </c:pt>
                <c:pt idx="7734" formatCode="0.00E+00">
                  <c:v>-0.22830500000000001</c:v>
                </c:pt>
                <c:pt idx="7735" formatCode="0.00E+00">
                  <c:v>-0.22666500000000001</c:v>
                </c:pt>
                <c:pt idx="7736" formatCode="0.00E+00">
                  <c:v>-0.22498599999999999</c:v>
                </c:pt>
                <c:pt idx="7737" formatCode="0.00E+00">
                  <c:v>-0.22326299999999999</c:v>
                </c:pt>
                <c:pt idx="7738" formatCode="0.00E+00">
                  <c:v>-0.22149099999999999</c:v>
                </c:pt>
                <c:pt idx="7739" formatCode="0.00E+00">
                  <c:v>-0.21967400000000001</c:v>
                </c:pt>
                <c:pt idx="7740" formatCode="0.00E+00">
                  <c:v>-0.21781300000000001</c:v>
                </c:pt>
                <c:pt idx="7741" formatCode="0.00E+00">
                  <c:v>-0.21591199999999999</c:v>
                </c:pt>
                <c:pt idx="7742" formatCode="0.00E+00">
                  <c:v>-0.21396799999999999</c:v>
                </c:pt>
                <c:pt idx="7743" formatCode="0.00E+00">
                  <c:v>-0.21198600000000001</c:v>
                </c:pt>
                <c:pt idx="7744" formatCode="0.00E+00">
                  <c:v>-0.20996600000000001</c:v>
                </c:pt>
                <c:pt idx="7745" formatCode="0.00E+00">
                  <c:v>-0.20790600000000001</c:v>
                </c:pt>
                <c:pt idx="7746">
                  <c:v>-0.20580999999999999</c:v>
                </c:pt>
                <c:pt idx="7747">
                  <c:v>-0.20368700000000001</c:v>
                </c:pt>
                <c:pt idx="7748">
                  <c:v>-0.201541</c:v>
                </c:pt>
                <c:pt idx="7749">
                  <c:v>-0.19937099999999999</c:v>
                </c:pt>
                <c:pt idx="7750">
                  <c:v>-0.19717899999999999</c:v>
                </c:pt>
                <c:pt idx="7751">
                  <c:v>-0.19497</c:v>
                </c:pt>
                <c:pt idx="7752">
                  <c:v>-0.192744</c:v>
                </c:pt>
                <c:pt idx="7753">
                  <c:v>-0.190498</c:v>
                </c:pt>
                <c:pt idx="7754">
                  <c:v>-0.18823899999999999</c:v>
                </c:pt>
                <c:pt idx="7755">
                  <c:v>-0.185971</c:v>
                </c:pt>
                <c:pt idx="7756">
                  <c:v>-0.183693</c:v>
                </c:pt>
                <c:pt idx="7757">
                  <c:v>-0.181395</c:v>
                </c:pt>
                <c:pt idx="7758">
                  <c:v>-0.17908199999999999</c:v>
                </c:pt>
                <c:pt idx="7759">
                  <c:v>-0.176764</c:v>
                </c:pt>
                <c:pt idx="7760">
                  <c:v>-0.17444899999999999</c:v>
                </c:pt>
                <c:pt idx="7761">
                  <c:v>-0.17213899999999999</c:v>
                </c:pt>
                <c:pt idx="7762">
                  <c:v>-0.16983899999999999</c:v>
                </c:pt>
                <c:pt idx="7763">
                  <c:v>-0.16755800000000001</c:v>
                </c:pt>
                <c:pt idx="7764">
                  <c:v>-0.165301</c:v>
                </c:pt>
                <c:pt idx="7765">
                  <c:v>-0.16307199999999999</c:v>
                </c:pt>
                <c:pt idx="7766">
                  <c:v>-0.16087299999999999</c:v>
                </c:pt>
                <c:pt idx="7767">
                  <c:v>-0.15870699999999999</c:v>
                </c:pt>
                <c:pt idx="7768">
                  <c:v>-0.15657499999999999</c:v>
                </c:pt>
                <c:pt idx="7769">
                  <c:v>-0.15447900000000001</c:v>
                </c:pt>
                <c:pt idx="7770">
                  <c:v>-0.152423</c:v>
                </c:pt>
                <c:pt idx="7771">
                  <c:v>-0.15041499999999999</c:v>
                </c:pt>
                <c:pt idx="7772">
                  <c:v>-0.14846699999999999</c:v>
                </c:pt>
                <c:pt idx="7773">
                  <c:v>-0.14658499999999999</c:v>
                </c:pt>
                <c:pt idx="7774">
                  <c:v>-0.14477300000000001</c:v>
                </c:pt>
                <c:pt idx="7775">
                  <c:v>-0.14302999999999999</c:v>
                </c:pt>
                <c:pt idx="7776">
                  <c:v>-0.14135500000000001</c:v>
                </c:pt>
                <c:pt idx="7777">
                  <c:v>-0.13974700000000001</c:v>
                </c:pt>
                <c:pt idx="7778">
                  <c:v>-0.138206</c:v>
                </c:pt>
                <c:pt idx="7779">
                  <c:v>-0.136735</c:v>
                </c:pt>
                <c:pt idx="7780">
                  <c:v>-0.13533500000000001</c:v>
                </c:pt>
                <c:pt idx="7781">
                  <c:v>-0.13400799999999999</c:v>
                </c:pt>
                <c:pt idx="7782">
                  <c:v>-0.13275799999999999</c:v>
                </c:pt>
                <c:pt idx="7783">
                  <c:v>-0.13158600000000001</c:v>
                </c:pt>
                <c:pt idx="7784">
                  <c:v>-0.130498</c:v>
                </c:pt>
                <c:pt idx="7785">
                  <c:v>-0.129499</c:v>
                </c:pt>
                <c:pt idx="7786">
                  <c:v>-0.12859400000000001</c:v>
                </c:pt>
                <c:pt idx="7787">
                  <c:v>-0.12778400000000001</c:v>
                </c:pt>
                <c:pt idx="7788">
                  <c:v>-0.12706500000000001</c:v>
                </c:pt>
                <c:pt idx="7789">
                  <c:v>-0.12643299999999999</c:v>
                </c:pt>
                <c:pt idx="7790">
                  <c:v>-0.125893</c:v>
                </c:pt>
                <c:pt idx="7791">
                  <c:v>-0.12545999999999999</c:v>
                </c:pt>
                <c:pt idx="7792">
                  <c:v>-0.125142</c:v>
                </c:pt>
                <c:pt idx="7793">
                  <c:v>-0.124941</c:v>
                </c:pt>
                <c:pt idx="7794">
                  <c:v>-0.12485300000000001</c:v>
                </c:pt>
                <c:pt idx="7795">
                  <c:v>-0.124877</c:v>
                </c:pt>
                <c:pt idx="7796">
                  <c:v>-0.12501399999999999</c:v>
                </c:pt>
                <c:pt idx="7797">
                  <c:v>-0.12526200000000001</c:v>
                </c:pt>
                <c:pt idx="7798">
                  <c:v>-0.12562200000000001</c:v>
                </c:pt>
                <c:pt idx="7799">
                  <c:v>-0.12609999999999999</c:v>
                </c:pt>
                <c:pt idx="7800">
                  <c:v>-0.12670200000000001</c:v>
                </c:pt>
                <c:pt idx="7801">
                  <c:v>-0.12742600000000001</c:v>
                </c:pt>
                <c:pt idx="7802">
                  <c:v>-0.128273</c:v>
                </c:pt>
                <c:pt idx="7803">
                  <c:v>-0.129242</c:v>
                </c:pt>
                <c:pt idx="7804">
                  <c:v>-0.130329</c:v>
                </c:pt>
                <c:pt idx="7805">
                  <c:v>-0.13152900000000001</c:v>
                </c:pt>
                <c:pt idx="7806">
                  <c:v>-0.13283800000000001</c:v>
                </c:pt>
                <c:pt idx="7807">
                  <c:v>-0.13425799999999999</c:v>
                </c:pt>
                <c:pt idx="7808">
                  <c:v>-0.13578699999999999</c:v>
                </c:pt>
                <c:pt idx="7809">
                  <c:v>-0.13742599999999999</c:v>
                </c:pt>
                <c:pt idx="7810">
                  <c:v>-0.13917399999999999</c:v>
                </c:pt>
                <c:pt idx="7811">
                  <c:v>-0.14103299999999999</c:v>
                </c:pt>
                <c:pt idx="7812">
                  <c:v>-0.14299799999999999</c:v>
                </c:pt>
                <c:pt idx="7813">
                  <c:v>-0.145069</c:v>
                </c:pt>
                <c:pt idx="7814">
                  <c:v>-0.14724799999999999</c:v>
                </c:pt>
                <c:pt idx="7815">
                  <c:v>-0.14954000000000001</c:v>
                </c:pt>
                <c:pt idx="7816">
                  <c:v>-0.151945</c:v>
                </c:pt>
                <c:pt idx="7817">
                  <c:v>-0.15446199999999999</c:v>
                </c:pt>
                <c:pt idx="7818">
                  <c:v>-0.15708800000000001</c:v>
                </c:pt>
                <c:pt idx="7819">
                  <c:v>-0.15982199999999999</c:v>
                </c:pt>
                <c:pt idx="7820">
                  <c:v>-0.162663</c:v>
                </c:pt>
                <c:pt idx="7821">
                  <c:v>-0.16561100000000001</c:v>
                </c:pt>
                <c:pt idx="7822">
                  <c:v>-0.168658</c:v>
                </c:pt>
                <c:pt idx="7823">
                  <c:v>-0.17179900000000001</c:v>
                </c:pt>
                <c:pt idx="7824">
                  <c:v>-0.175034</c:v>
                </c:pt>
                <c:pt idx="7825">
                  <c:v>-0.17835999999999999</c:v>
                </c:pt>
                <c:pt idx="7826">
                  <c:v>-0.18177199999999999</c:v>
                </c:pt>
                <c:pt idx="7827">
                  <c:v>-0.18526100000000001</c:v>
                </c:pt>
                <c:pt idx="7828">
                  <c:v>-0.18881999999999999</c:v>
                </c:pt>
                <c:pt idx="7829">
                  <c:v>-0.192443</c:v>
                </c:pt>
                <c:pt idx="7830">
                  <c:v>-0.19612499999999999</c:v>
                </c:pt>
                <c:pt idx="7831">
                  <c:v>-0.19985700000000001</c:v>
                </c:pt>
                <c:pt idx="7832">
                  <c:v>-0.20363500000000001</c:v>
                </c:pt>
                <c:pt idx="7833">
                  <c:v>-0.20745</c:v>
                </c:pt>
                <c:pt idx="7834">
                  <c:v>-0.21129700000000001</c:v>
                </c:pt>
                <c:pt idx="7835">
                  <c:v>-0.21517800000000001</c:v>
                </c:pt>
                <c:pt idx="7836">
                  <c:v>-0.21909600000000001</c:v>
                </c:pt>
                <c:pt idx="7837">
                  <c:v>-0.223053</c:v>
                </c:pt>
                <c:pt idx="7838">
                  <c:v>-0.22704199999999999</c:v>
                </c:pt>
                <c:pt idx="7839">
                  <c:v>-0.23105800000000001</c:v>
                </c:pt>
                <c:pt idx="7840">
                  <c:v>-0.235098</c:v>
                </c:pt>
                <c:pt idx="7841">
                  <c:v>-0.23915900000000001</c:v>
                </c:pt>
                <c:pt idx="7842">
                  <c:v>-0.24323700000000001</c:v>
                </c:pt>
                <c:pt idx="7843">
                  <c:v>-0.24732999999999999</c:v>
                </c:pt>
                <c:pt idx="7844">
                  <c:v>-0.25143399999999999</c:v>
                </c:pt>
                <c:pt idx="7845">
                  <c:v>-0.25554500000000002</c:v>
                </c:pt>
                <c:pt idx="7846">
                  <c:v>-0.25966</c:v>
                </c:pt>
                <c:pt idx="7847">
                  <c:v>-0.26378000000000001</c:v>
                </c:pt>
                <c:pt idx="7848">
                  <c:v>-0.267905</c:v>
                </c:pt>
                <c:pt idx="7849">
                  <c:v>-0.27203100000000002</c:v>
                </c:pt>
                <c:pt idx="7850">
                  <c:v>-0.27615299999999998</c:v>
                </c:pt>
                <c:pt idx="7851">
                  <c:v>-0.28027200000000002</c:v>
                </c:pt>
                <c:pt idx="7852">
                  <c:v>-0.284385</c:v>
                </c:pt>
                <c:pt idx="7853">
                  <c:v>-0.28848200000000002</c:v>
                </c:pt>
                <c:pt idx="7854">
                  <c:v>-0.29255300000000001</c:v>
                </c:pt>
                <c:pt idx="7855">
                  <c:v>-0.296595</c:v>
                </c:pt>
                <c:pt idx="7856">
                  <c:v>-0.30060100000000001</c:v>
                </c:pt>
                <c:pt idx="7857">
                  <c:v>-0.304562</c:v>
                </c:pt>
                <c:pt idx="7858">
                  <c:v>-0.30847000000000002</c:v>
                </c:pt>
                <c:pt idx="7859">
                  <c:v>-0.31232900000000002</c:v>
                </c:pt>
                <c:pt idx="7860">
                  <c:v>-0.31613799999999997</c:v>
                </c:pt>
                <c:pt idx="7861">
                  <c:v>-0.31989400000000001</c:v>
                </c:pt>
                <c:pt idx="7862">
                  <c:v>-0.32359500000000002</c:v>
                </c:pt>
                <c:pt idx="7863">
                  <c:v>-0.327237</c:v>
                </c:pt>
                <c:pt idx="7864">
                  <c:v>-0.330814</c:v>
                </c:pt>
                <c:pt idx="7865">
                  <c:v>-0.33432200000000001</c:v>
                </c:pt>
                <c:pt idx="7866">
                  <c:v>-0.33776699999999998</c:v>
                </c:pt>
                <c:pt idx="7867">
                  <c:v>-0.34115400000000001</c:v>
                </c:pt>
                <c:pt idx="7868">
                  <c:v>-0.34448800000000002</c:v>
                </c:pt>
                <c:pt idx="7869">
                  <c:v>-0.34776600000000002</c:v>
                </c:pt>
                <c:pt idx="7870">
                  <c:v>-0.35098299999999999</c:v>
                </c:pt>
                <c:pt idx="7871">
                  <c:v>-0.35413699999999998</c:v>
                </c:pt>
                <c:pt idx="7872">
                  <c:v>-0.35722900000000002</c:v>
                </c:pt>
                <c:pt idx="7873">
                  <c:v>-0.36025400000000002</c:v>
                </c:pt>
                <c:pt idx="7874">
                  <c:v>-0.36320400000000003</c:v>
                </c:pt>
                <c:pt idx="7875">
                  <c:v>-0.36607400000000001</c:v>
                </c:pt>
                <c:pt idx="7876">
                  <c:v>-0.368867</c:v>
                </c:pt>
                <c:pt idx="7877">
                  <c:v>-0.37158999999999998</c:v>
                </c:pt>
                <c:pt idx="7878">
                  <c:v>-0.37424099999999999</c:v>
                </c:pt>
                <c:pt idx="7879">
                  <c:v>-0.37681399999999998</c:v>
                </c:pt>
                <c:pt idx="7880">
                  <c:v>-0.379301</c:v>
                </c:pt>
                <c:pt idx="7881">
                  <c:v>-0.38169399999999998</c:v>
                </c:pt>
                <c:pt idx="7882">
                  <c:v>-0.383994</c:v>
                </c:pt>
                <c:pt idx="7883">
                  <c:v>-0.38620300000000002</c:v>
                </c:pt>
                <c:pt idx="7884">
                  <c:v>-0.38829599999999997</c:v>
                </c:pt>
                <c:pt idx="7885">
                  <c:v>-0.39025199999999999</c:v>
                </c:pt>
                <c:pt idx="7886">
                  <c:v>-0.39210600000000001</c:v>
                </c:pt>
                <c:pt idx="7887">
                  <c:v>-0.39388400000000001</c:v>
                </c:pt>
                <c:pt idx="7888">
                  <c:v>-0.395565</c:v>
                </c:pt>
                <c:pt idx="7889">
                  <c:v>-0.39714500000000003</c:v>
                </c:pt>
                <c:pt idx="7890">
                  <c:v>-0.39864100000000002</c:v>
                </c:pt>
                <c:pt idx="7891">
                  <c:v>-0.40006000000000003</c:v>
                </c:pt>
                <c:pt idx="7892">
                  <c:v>-0.40140500000000001</c:v>
                </c:pt>
                <c:pt idx="7893">
                  <c:v>-0.40267799999999998</c:v>
                </c:pt>
                <c:pt idx="7894">
                  <c:v>-0.40387899999999999</c:v>
                </c:pt>
                <c:pt idx="7895">
                  <c:v>-0.40500900000000001</c:v>
                </c:pt>
                <c:pt idx="7896">
                  <c:v>-0.40607199999999999</c:v>
                </c:pt>
                <c:pt idx="7897">
                  <c:v>-0.40706799999999999</c:v>
                </c:pt>
                <c:pt idx="7898">
                  <c:v>-0.40799600000000003</c:v>
                </c:pt>
                <c:pt idx="7899">
                  <c:v>-0.40885500000000002</c:v>
                </c:pt>
                <c:pt idx="7900">
                  <c:v>-0.40964699999999998</c:v>
                </c:pt>
                <c:pt idx="7901" formatCode="0.00E+00">
                  <c:v>-0.41037400000000002</c:v>
                </c:pt>
                <c:pt idx="7902" formatCode="0.00E+00">
                  <c:v>-0.41104099999999999</c:v>
                </c:pt>
                <c:pt idx="7903" formatCode="0.00E+00">
                  <c:v>-0.41165200000000002</c:v>
                </c:pt>
                <c:pt idx="7904" formatCode="0.00E+00">
                  <c:v>-0.41220600000000002</c:v>
                </c:pt>
                <c:pt idx="7905" formatCode="0.00E+00">
                  <c:v>-0.41269899999999998</c:v>
                </c:pt>
                <c:pt idx="7906" formatCode="0.00E+00">
                  <c:v>-0.413132</c:v>
                </c:pt>
                <c:pt idx="7907" formatCode="0.00E+00">
                  <c:v>-0.41350700000000001</c:v>
                </c:pt>
                <c:pt idx="7908" formatCode="0.00E+00">
                  <c:v>-0.41382999999999998</c:v>
                </c:pt>
                <c:pt idx="7909" formatCode="0.00E+00">
                  <c:v>-0.414103</c:v>
                </c:pt>
                <c:pt idx="7910">
                  <c:v>-0.41432600000000003</c:v>
                </c:pt>
                <c:pt idx="7911">
                  <c:v>-0.41449999999999998</c:v>
                </c:pt>
                <c:pt idx="7912">
                  <c:v>-0.41462700000000002</c:v>
                </c:pt>
                <c:pt idx="7913">
                  <c:v>-0.41470299999999999</c:v>
                </c:pt>
                <c:pt idx="7914">
                  <c:v>-0.41472999999999999</c:v>
                </c:pt>
                <c:pt idx="7915">
                  <c:v>-0.41470899999999999</c:v>
                </c:pt>
                <c:pt idx="7916">
                  <c:v>-0.41464200000000001</c:v>
                </c:pt>
                <c:pt idx="7917">
                  <c:v>-0.41452899999999998</c:v>
                </c:pt>
                <c:pt idx="7918">
                  <c:v>-0.41437099999999999</c:v>
                </c:pt>
                <c:pt idx="7919">
                  <c:v>-0.41416999999999998</c:v>
                </c:pt>
                <c:pt idx="7920">
                  <c:v>-0.41392699999999999</c:v>
                </c:pt>
                <c:pt idx="7921">
                  <c:v>-0.41364600000000001</c:v>
                </c:pt>
                <c:pt idx="7922">
                  <c:v>-0.41332600000000003</c:v>
                </c:pt>
                <c:pt idx="7923">
                  <c:v>-0.412966</c:v>
                </c:pt>
                <c:pt idx="7924">
                  <c:v>-0.41256999999999999</c:v>
                </c:pt>
                <c:pt idx="7925">
                  <c:v>-0.41214499999999998</c:v>
                </c:pt>
                <c:pt idx="7926">
                  <c:v>-0.41169699999999998</c:v>
                </c:pt>
                <c:pt idx="7927">
                  <c:v>-0.41122500000000001</c:v>
                </c:pt>
                <c:pt idx="7928">
                  <c:v>-0.41072599999999998</c:v>
                </c:pt>
                <c:pt idx="7929">
                  <c:v>-0.41020000000000001</c:v>
                </c:pt>
                <c:pt idx="7930">
                  <c:v>-0.40964400000000001</c:v>
                </c:pt>
                <c:pt idx="7931">
                  <c:v>-0.409057</c:v>
                </c:pt>
                <c:pt idx="7932">
                  <c:v>-0.40844000000000003</c:v>
                </c:pt>
                <c:pt idx="7933">
                  <c:v>-0.40778900000000001</c:v>
                </c:pt>
                <c:pt idx="7934">
                  <c:v>-0.40709499999999998</c:v>
                </c:pt>
                <c:pt idx="7935">
                  <c:v>-0.40636100000000003</c:v>
                </c:pt>
                <c:pt idx="7936">
                  <c:v>-0.40559299999999998</c:v>
                </c:pt>
                <c:pt idx="7937">
                  <c:v>-0.40480100000000002</c:v>
                </c:pt>
                <c:pt idx="7938">
                  <c:v>-0.40398499999999998</c:v>
                </c:pt>
                <c:pt idx="7939">
                  <c:v>-0.40314899999999998</c:v>
                </c:pt>
                <c:pt idx="7940">
                  <c:v>-0.40229399999999998</c:v>
                </c:pt>
                <c:pt idx="7941">
                  <c:v>-0.40142299999999997</c:v>
                </c:pt>
                <c:pt idx="7942">
                  <c:v>-0.40053299999999997</c:v>
                </c:pt>
                <c:pt idx="7943">
                  <c:v>-0.39962799999999998</c:v>
                </c:pt>
                <c:pt idx="7944" formatCode="0.00E+00">
                  <c:v>-0.39871400000000001</c:v>
                </c:pt>
                <c:pt idx="7945" formatCode="0.00E+00">
                  <c:v>-0.39779500000000001</c:v>
                </c:pt>
                <c:pt idx="7946" formatCode="0.00E+00">
                  <c:v>-0.39687</c:v>
                </c:pt>
                <c:pt idx="7947" formatCode="0.00E+00">
                  <c:v>-0.39593800000000001</c:v>
                </c:pt>
                <c:pt idx="7948" formatCode="0.00E+00">
                  <c:v>-0.39499400000000001</c:v>
                </c:pt>
                <c:pt idx="7949" formatCode="0.00E+00">
                  <c:v>-0.39403899999999997</c:v>
                </c:pt>
                <c:pt idx="7950" formatCode="0.00E+00">
                  <c:v>-0.39307300000000001</c:v>
                </c:pt>
                <c:pt idx="7951" formatCode="0.00E+00">
                  <c:v>-0.392096</c:v>
                </c:pt>
                <c:pt idx="7952" formatCode="0.00E+00">
                  <c:v>-0.39111099999999999</c:v>
                </c:pt>
                <c:pt idx="7953">
                  <c:v>-0.390121</c:v>
                </c:pt>
                <c:pt idx="7954">
                  <c:v>-0.389131</c:v>
                </c:pt>
                <c:pt idx="7955">
                  <c:v>-0.38814100000000001</c:v>
                </c:pt>
                <c:pt idx="7956">
                  <c:v>-0.38715100000000002</c:v>
                </c:pt>
                <c:pt idx="7957">
                  <c:v>-0.38615899999999997</c:v>
                </c:pt>
                <c:pt idx="7958">
                  <c:v>-0.385162</c:v>
                </c:pt>
                <c:pt idx="7959">
                  <c:v>-0.38416</c:v>
                </c:pt>
                <c:pt idx="7960">
                  <c:v>-0.38315199999999999</c:v>
                </c:pt>
                <c:pt idx="7961">
                  <c:v>-0.38214500000000001</c:v>
                </c:pt>
                <c:pt idx="7962">
                  <c:v>-0.38114700000000001</c:v>
                </c:pt>
                <c:pt idx="7963">
                  <c:v>-0.380164</c:v>
                </c:pt>
                <c:pt idx="7964">
                  <c:v>-0.379195</c:v>
                </c:pt>
                <c:pt idx="7965">
                  <c:v>-0.37823200000000001</c:v>
                </c:pt>
                <c:pt idx="7966">
                  <c:v>-0.37726999999999999</c:v>
                </c:pt>
                <c:pt idx="7967">
                  <c:v>-0.376309</c:v>
                </c:pt>
                <c:pt idx="7968">
                  <c:v>-0.37534600000000001</c:v>
                </c:pt>
                <c:pt idx="7969">
                  <c:v>-0.37438300000000002</c:v>
                </c:pt>
                <c:pt idx="7970">
                  <c:v>-0.373423</c:v>
                </c:pt>
                <c:pt idx="7971">
                  <c:v>-0.37246699999999999</c:v>
                </c:pt>
                <c:pt idx="7972">
                  <c:v>-0.37152099999999999</c:v>
                </c:pt>
                <c:pt idx="7973">
                  <c:v>-0.370587</c:v>
                </c:pt>
                <c:pt idx="7974">
                  <c:v>-0.36966599999999999</c:v>
                </c:pt>
                <c:pt idx="7975">
                  <c:v>-0.36875400000000003</c:v>
                </c:pt>
                <c:pt idx="7976">
                  <c:v>-0.36786000000000002</c:v>
                </c:pt>
                <c:pt idx="7977">
                  <c:v>-0.36697999999999997</c:v>
                </c:pt>
                <c:pt idx="7978">
                  <c:v>-0.36608800000000002</c:v>
                </c:pt>
                <c:pt idx="7979">
                  <c:v>-0.36516799999999999</c:v>
                </c:pt>
                <c:pt idx="7980">
                  <c:v>-0.36424400000000001</c:v>
                </c:pt>
                <c:pt idx="7981">
                  <c:v>-0.36332100000000001</c:v>
                </c:pt>
                <c:pt idx="7982">
                  <c:v>-0.36238700000000001</c:v>
                </c:pt>
                <c:pt idx="7983">
                  <c:v>-0.36143999999999998</c:v>
                </c:pt>
                <c:pt idx="7984">
                  <c:v>-0.360487</c:v>
                </c:pt>
                <c:pt idx="7985">
                  <c:v>-0.35953000000000002</c:v>
                </c:pt>
                <c:pt idx="7986">
                  <c:v>-0.35856700000000002</c:v>
                </c:pt>
                <c:pt idx="7987">
                  <c:v>-0.357603</c:v>
                </c:pt>
                <c:pt idx="7988">
                  <c:v>-0.35664000000000001</c:v>
                </c:pt>
                <c:pt idx="7989">
                  <c:v>-0.35567599999999999</c:v>
                </c:pt>
                <c:pt idx="7990">
                  <c:v>-0.354711</c:v>
                </c:pt>
                <c:pt idx="7991">
                  <c:v>-0.35375099999999998</c:v>
                </c:pt>
                <c:pt idx="7992">
                  <c:v>-0.35280699999999998</c:v>
                </c:pt>
                <c:pt idx="7993">
                  <c:v>-0.351881</c:v>
                </c:pt>
                <c:pt idx="7994">
                  <c:v>-0.35097</c:v>
                </c:pt>
                <c:pt idx="7995">
                  <c:v>-0.35007700000000003</c:v>
                </c:pt>
                <c:pt idx="7996">
                  <c:v>-0.34921000000000002</c:v>
                </c:pt>
                <c:pt idx="7997">
                  <c:v>-0.34837400000000002</c:v>
                </c:pt>
                <c:pt idx="7998">
                  <c:v>-0.34756399999999998</c:v>
                </c:pt>
                <c:pt idx="7999">
                  <c:v>-0.34677200000000002</c:v>
                </c:pt>
                <c:pt idx="8000">
                  <c:v>-0.34598600000000002</c:v>
                </c:pt>
                <c:pt idx="8001">
                  <c:v>-0.34520200000000001</c:v>
                </c:pt>
                <c:pt idx="8002">
                  <c:v>-0.34442299999999998</c:v>
                </c:pt>
                <c:pt idx="8003">
                  <c:v>-0.34365800000000002</c:v>
                </c:pt>
                <c:pt idx="8004">
                  <c:v>-0.34291300000000002</c:v>
                </c:pt>
                <c:pt idx="8005">
                  <c:v>-0.34218700000000002</c:v>
                </c:pt>
                <c:pt idx="8006">
                  <c:v>-0.341472</c:v>
                </c:pt>
                <c:pt idx="8007">
                  <c:v>-0.34076600000000001</c:v>
                </c:pt>
                <c:pt idx="8008">
                  <c:v>-0.34006700000000001</c:v>
                </c:pt>
                <c:pt idx="8009">
                  <c:v>-0.33935799999999999</c:v>
                </c:pt>
                <c:pt idx="8010">
                  <c:v>-0.33862599999999998</c:v>
                </c:pt>
                <c:pt idx="8011">
                  <c:v>-0.33788800000000002</c:v>
                </c:pt>
                <c:pt idx="8012">
                  <c:v>-0.33715899999999999</c:v>
                </c:pt>
                <c:pt idx="8013">
                  <c:v>-0.33643400000000001</c:v>
                </c:pt>
                <c:pt idx="8014">
                  <c:v>-0.33571200000000001</c:v>
                </c:pt>
                <c:pt idx="8015">
                  <c:v>-0.33500600000000003</c:v>
                </c:pt>
                <c:pt idx="8016">
                  <c:v>-0.33431899999999998</c:v>
                </c:pt>
                <c:pt idx="8017">
                  <c:v>-0.33364700000000003</c:v>
                </c:pt>
                <c:pt idx="8018">
                  <c:v>-0.33297900000000002</c:v>
                </c:pt>
                <c:pt idx="8019">
                  <c:v>-0.33231300000000003</c:v>
                </c:pt>
                <c:pt idx="8020">
                  <c:v>-0.331654</c:v>
                </c:pt>
                <c:pt idx="8021">
                  <c:v>-0.33100499999999999</c:v>
                </c:pt>
                <c:pt idx="8022">
                  <c:v>-0.33036500000000002</c:v>
                </c:pt>
                <c:pt idx="8023">
                  <c:v>-0.329733</c:v>
                </c:pt>
                <c:pt idx="8024">
                  <c:v>-0.32910499999999998</c:v>
                </c:pt>
                <c:pt idx="8025">
                  <c:v>-0.32848100000000002</c:v>
                </c:pt>
                <c:pt idx="8026">
                  <c:v>-0.32786100000000001</c:v>
                </c:pt>
                <c:pt idx="8027">
                  <c:v>-0.32724199999999998</c:v>
                </c:pt>
                <c:pt idx="8028">
                  <c:v>-0.32662000000000002</c:v>
                </c:pt>
                <c:pt idx="8029">
                  <c:v>-0.32599400000000001</c:v>
                </c:pt>
                <c:pt idx="8030">
                  <c:v>-0.32535999999999998</c:v>
                </c:pt>
                <c:pt idx="8031">
                  <c:v>-0.32471899999999998</c:v>
                </c:pt>
                <c:pt idx="8032">
                  <c:v>-0.324073</c:v>
                </c:pt>
                <c:pt idx="8033">
                  <c:v>-0.32342399999999999</c:v>
                </c:pt>
                <c:pt idx="8034">
                  <c:v>-0.322766</c:v>
                </c:pt>
                <c:pt idx="8035">
                  <c:v>-0.32209100000000002</c:v>
                </c:pt>
                <c:pt idx="8036">
                  <c:v>-0.32139800000000002</c:v>
                </c:pt>
                <c:pt idx="8037">
                  <c:v>-0.32069199999999998</c:v>
                </c:pt>
                <c:pt idx="8038">
                  <c:v>-0.319967</c:v>
                </c:pt>
                <c:pt idx="8039">
                  <c:v>-0.31922099999999998</c:v>
                </c:pt>
                <c:pt idx="8040">
                  <c:v>-0.31845600000000002</c:v>
                </c:pt>
                <c:pt idx="8041">
                  <c:v>-0.31767299999999998</c:v>
                </c:pt>
                <c:pt idx="8042">
                  <c:v>-0.31686900000000001</c:v>
                </c:pt>
                <c:pt idx="8043">
                  <c:v>-0.31604500000000002</c:v>
                </c:pt>
                <c:pt idx="8044">
                  <c:v>-0.31520199999999998</c:v>
                </c:pt>
                <c:pt idx="8045">
                  <c:v>-0.31434200000000001</c:v>
                </c:pt>
                <c:pt idx="8046">
                  <c:v>-0.31346400000000002</c:v>
                </c:pt>
                <c:pt idx="8047">
                  <c:v>-0.31256800000000001</c:v>
                </c:pt>
                <c:pt idx="8048">
                  <c:v>-0.31165799999999999</c:v>
                </c:pt>
                <c:pt idx="8049">
                  <c:v>-0.31073099999999998</c:v>
                </c:pt>
                <c:pt idx="8050">
                  <c:v>-0.30978699999999998</c:v>
                </c:pt>
                <c:pt idx="8051">
                  <c:v>-0.30882399999999999</c:v>
                </c:pt>
                <c:pt idx="8052">
                  <c:v>-0.30784</c:v>
                </c:pt>
                <c:pt idx="8053">
                  <c:v>-0.30683700000000003</c:v>
                </c:pt>
                <c:pt idx="8054">
                  <c:v>-0.30581999999999998</c:v>
                </c:pt>
                <c:pt idx="8055">
                  <c:v>-0.30479299999999998</c:v>
                </c:pt>
                <c:pt idx="8056">
                  <c:v>-0.30375400000000002</c:v>
                </c:pt>
                <c:pt idx="8057">
                  <c:v>-0.30270599999999998</c:v>
                </c:pt>
                <c:pt idx="8058">
                  <c:v>-0.30164600000000003</c:v>
                </c:pt>
                <c:pt idx="8059">
                  <c:v>-0.30057299999999998</c:v>
                </c:pt>
                <c:pt idx="8060">
                  <c:v>-0.299487</c:v>
                </c:pt>
                <c:pt idx="8061">
                  <c:v>-0.29838700000000001</c:v>
                </c:pt>
                <c:pt idx="8062">
                  <c:v>-0.297267</c:v>
                </c:pt>
                <c:pt idx="8063">
                  <c:v>-0.29613</c:v>
                </c:pt>
                <c:pt idx="8064">
                  <c:v>-0.29497800000000002</c:v>
                </c:pt>
                <c:pt idx="8065">
                  <c:v>-0.29381800000000002</c:v>
                </c:pt>
                <c:pt idx="8066">
                  <c:v>-0.292657</c:v>
                </c:pt>
                <c:pt idx="8067">
                  <c:v>-0.29149399999999998</c:v>
                </c:pt>
                <c:pt idx="8068">
                  <c:v>-0.29032799999999997</c:v>
                </c:pt>
                <c:pt idx="8069">
                  <c:v>-0.289157</c:v>
                </c:pt>
                <c:pt idx="8070">
                  <c:v>-0.28798200000000002</c:v>
                </c:pt>
                <c:pt idx="8071">
                  <c:v>-0.28680499999999998</c:v>
                </c:pt>
                <c:pt idx="8072">
                  <c:v>-0.28563</c:v>
                </c:pt>
                <c:pt idx="8073">
                  <c:v>-0.28446399999999999</c:v>
                </c:pt>
                <c:pt idx="8074">
                  <c:v>-0.28331499999999998</c:v>
                </c:pt>
                <c:pt idx="8075">
                  <c:v>-0.28218599999999999</c:v>
                </c:pt>
                <c:pt idx="8076">
                  <c:v>-0.28107399999999999</c:v>
                </c:pt>
                <c:pt idx="8077">
                  <c:v>-0.27998000000000001</c:v>
                </c:pt>
                <c:pt idx="8078">
                  <c:v>-0.27890300000000001</c:v>
                </c:pt>
                <c:pt idx="8079">
                  <c:v>-0.27784799999999998</c:v>
                </c:pt>
                <c:pt idx="8080">
                  <c:v>-0.27681800000000001</c:v>
                </c:pt>
                <c:pt idx="8081">
                  <c:v>-0.27581800000000001</c:v>
                </c:pt>
                <c:pt idx="8082">
                  <c:v>-0.27484999999999998</c:v>
                </c:pt>
                <c:pt idx="8083">
                  <c:v>-0.27390900000000001</c:v>
                </c:pt>
                <c:pt idx="8084">
                  <c:v>-0.27299200000000001</c:v>
                </c:pt>
                <c:pt idx="8085">
                  <c:v>-0.27209499999999998</c:v>
                </c:pt>
                <c:pt idx="8086">
                  <c:v>-0.27121600000000001</c:v>
                </c:pt>
                <c:pt idx="8087">
                  <c:v>-0.27035799999999999</c:v>
                </c:pt>
                <c:pt idx="8088">
                  <c:v>-0.26952599999999999</c:v>
                </c:pt>
                <c:pt idx="8089">
                  <c:v>-0.26872000000000001</c:v>
                </c:pt>
                <c:pt idx="8090">
                  <c:v>-0.26794000000000001</c:v>
                </c:pt>
                <c:pt idx="8091">
                  <c:v>-0.26718500000000001</c:v>
                </c:pt>
                <c:pt idx="8092">
                  <c:v>-0.26645799999999997</c:v>
                </c:pt>
                <c:pt idx="8093">
                  <c:v>-0.26576300000000003</c:v>
                </c:pt>
                <c:pt idx="8094">
                  <c:v>-0.26510099999999998</c:v>
                </c:pt>
                <c:pt idx="8095">
                  <c:v>-0.26447500000000002</c:v>
                </c:pt>
                <c:pt idx="8096">
                  <c:v>-0.26389200000000002</c:v>
                </c:pt>
                <c:pt idx="8097">
                  <c:v>-0.26336399999999999</c:v>
                </c:pt>
                <c:pt idx="8098">
                  <c:v>-0.26289600000000002</c:v>
                </c:pt>
                <c:pt idx="8099">
                  <c:v>-0.26248700000000003</c:v>
                </c:pt>
                <c:pt idx="8100">
                  <c:v>-0.262133</c:v>
                </c:pt>
                <c:pt idx="8101">
                  <c:v>-0.26183699999999999</c:v>
                </c:pt>
                <c:pt idx="8102">
                  <c:v>-0.261602</c:v>
                </c:pt>
                <c:pt idx="8103">
                  <c:v>-0.261432</c:v>
                </c:pt>
                <c:pt idx="8104">
                  <c:v>-0.26133200000000001</c:v>
                </c:pt>
                <c:pt idx="8105">
                  <c:v>-0.26130999999999999</c:v>
                </c:pt>
                <c:pt idx="8106">
                  <c:v>-0.26136799999999999</c:v>
                </c:pt>
                <c:pt idx="8107">
                  <c:v>-0.26150499999999999</c:v>
                </c:pt>
                <c:pt idx="8108">
                  <c:v>-0.261716</c:v>
                </c:pt>
                <c:pt idx="8109">
                  <c:v>-0.26199899999999998</c:v>
                </c:pt>
                <c:pt idx="8110">
                  <c:v>-0.26235000000000003</c:v>
                </c:pt>
                <c:pt idx="8111">
                  <c:v>-0.26277</c:v>
                </c:pt>
                <c:pt idx="8112">
                  <c:v>-0.26325999999999999</c:v>
                </c:pt>
                <c:pt idx="8113">
                  <c:v>-0.26382299999999997</c:v>
                </c:pt>
                <c:pt idx="8114">
                  <c:v>-0.26446199999999997</c:v>
                </c:pt>
                <c:pt idx="8115">
                  <c:v>-0.26517200000000002</c:v>
                </c:pt>
                <c:pt idx="8116">
                  <c:v>-0.265955</c:v>
                </c:pt>
                <c:pt idx="8117">
                  <c:v>-0.26681500000000002</c:v>
                </c:pt>
                <c:pt idx="8118">
                  <c:v>-0.26775199999999999</c:v>
                </c:pt>
                <c:pt idx="8119">
                  <c:v>-0.26876699999999998</c:v>
                </c:pt>
                <c:pt idx="8120">
                  <c:v>-0.26985599999999998</c:v>
                </c:pt>
                <c:pt idx="8121">
                  <c:v>-0.27101999999999998</c:v>
                </c:pt>
                <c:pt idx="8122">
                  <c:v>-0.27225899999999997</c:v>
                </c:pt>
                <c:pt idx="8123">
                  <c:v>-0.27357199999999998</c:v>
                </c:pt>
                <c:pt idx="8124">
                  <c:v>-0.27495799999999998</c:v>
                </c:pt>
                <c:pt idx="8125">
                  <c:v>-0.27642</c:v>
                </c:pt>
                <c:pt idx="8126">
                  <c:v>-0.27795500000000001</c:v>
                </c:pt>
                <c:pt idx="8127">
                  <c:v>-0.27955799999999997</c:v>
                </c:pt>
                <c:pt idx="8128">
                  <c:v>-0.28122000000000003</c:v>
                </c:pt>
                <c:pt idx="8129">
                  <c:v>-0.282939</c:v>
                </c:pt>
                <c:pt idx="8130">
                  <c:v>-0.284715</c:v>
                </c:pt>
                <c:pt idx="8131">
                  <c:v>-0.28655000000000003</c:v>
                </c:pt>
                <c:pt idx="8132">
                  <c:v>-0.28844599999999998</c:v>
                </c:pt>
                <c:pt idx="8133">
                  <c:v>-0.29040500000000002</c:v>
                </c:pt>
                <c:pt idx="8134">
                  <c:v>-0.29242499999999999</c:v>
                </c:pt>
                <c:pt idx="8135">
                  <c:v>-0.29450300000000001</c:v>
                </c:pt>
                <c:pt idx="8136">
                  <c:v>-0.29663499999999998</c:v>
                </c:pt>
                <c:pt idx="8137">
                  <c:v>-0.29881600000000003</c:v>
                </c:pt>
                <c:pt idx="8138">
                  <c:v>-0.30103999999999997</c:v>
                </c:pt>
                <c:pt idx="8139">
                  <c:v>-0.30330499999999999</c:v>
                </c:pt>
                <c:pt idx="8140">
                  <c:v>-0.30561300000000002</c:v>
                </c:pt>
                <c:pt idx="8141">
                  <c:v>-0.30796899999999999</c:v>
                </c:pt>
                <c:pt idx="8142">
                  <c:v>-0.31037700000000001</c:v>
                </c:pt>
                <c:pt idx="8143">
                  <c:v>-0.312836</c:v>
                </c:pt>
                <c:pt idx="8144">
                  <c:v>-0.31533899999999998</c:v>
                </c:pt>
                <c:pt idx="8145">
                  <c:v>-0.31787399999999999</c:v>
                </c:pt>
                <c:pt idx="8146">
                  <c:v>-0.32043300000000002</c:v>
                </c:pt>
                <c:pt idx="8147">
                  <c:v>-0.32301000000000002</c:v>
                </c:pt>
                <c:pt idx="8148">
                  <c:v>-0.3256</c:v>
                </c:pt>
                <c:pt idx="8149">
                  <c:v>-0.32820100000000002</c:v>
                </c:pt>
                <c:pt idx="8150">
                  <c:v>-0.33080999999999999</c:v>
                </c:pt>
                <c:pt idx="8151">
                  <c:v>-0.333424</c:v>
                </c:pt>
                <c:pt idx="8152">
                  <c:v>-0.33603899999999998</c:v>
                </c:pt>
                <c:pt idx="8153">
                  <c:v>-0.33865200000000001</c:v>
                </c:pt>
                <c:pt idx="8154">
                  <c:v>-0.34126499999999999</c:v>
                </c:pt>
                <c:pt idx="8155">
                  <c:v>-0.34387499999999999</c:v>
                </c:pt>
                <c:pt idx="8156">
                  <c:v>-0.34648200000000001</c:v>
                </c:pt>
                <c:pt idx="8157">
                  <c:v>-0.34908400000000001</c:v>
                </c:pt>
                <c:pt idx="8158">
                  <c:v>-0.35168100000000002</c:v>
                </c:pt>
                <c:pt idx="8159">
                  <c:v>-0.35426600000000003</c:v>
                </c:pt>
                <c:pt idx="8160">
                  <c:v>-0.35683100000000001</c:v>
                </c:pt>
                <c:pt idx="8161">
                  <c:v>-0.35937200000000002</c:v>
                </c:pt>
                <c:pt idx="8162">
                  <c:v>-0.36188199999999998</c:v>
                </c:pt>
                <c:pt idx="8163">
                  <c:v>-0.36435400000000001</c:v>
                </c:pt>
                <c:pt idx="8164">
                  <c:v>-0.36678100000000002</c:v>
                </c:pt>
                <c:pt idx="8165">
                  <c:v>-0.36915799999999999</c:v>
                </c:pt>
                <c:pt idx="8166">
                  <c:v>-0.37148399999999998</c:v>
                </c:pt>
                <c:pt idx="8167">
                  <c:v>-0.37375799999999998</c:v>
                </c:pt>
                <c:pt idx="8168">
                  <c:v>-0.37598100000000001</c:v>
                </c:pt>
                <c:pt idx="8169">
                  <c:v>-0.37814999999999999</c:v>
                </c:pt>
                <c:pt idx="8170">
                  <c:v>-0.38026700000000002</c:v>
                </c:pt>
                <c:pt idx="8171">
                  <c:v>-0.382328</c:v>
                </c:pt>
                <c:pt idx="8172">
                  <c:v>-0.384326</c:v>
                </c:pt>
                <c:pt idx="8173">
                  <c:v>-0.38625900000000002</c:v>
                </c:pt>
                <c:pt idx="8174">
                  <c:v>-0.388127</c:v>
                </c:pt>
                <c:pt idx="8175">
                  <c:v>-0.389934</c:v>
                </c:pt>
                <c:pt idx="8176">
                  <c:v>-0.39167999999999997</c:v>
                </c:pt>
                <c:pt idx="8177">
                  <c:v>-0.39336300000000002</c:v>
                </c:pt>
                <c:pt idx="8178">
                  <c:v>-0.394986</c:v>
                </c:pt>
                <c:pt idx="8179">
                  <c:v>-0.39654800000000001</c:v>
                </c:pt>
                <c:pt idx="8180">
                  <c:v>-0.39804299999999998</c:v>
                </c:pt>
                <c:pt idx="8181">
                  <c:v>-0.39945999999999998</c:v>
                </c:pt>
                <c:pt idx="8182">
                  <c:v>-0.40079100000000001</c:v>
                </c:pt>
                <c:pt idx="8183">
                  <c:v>-0.40203299999999997</c:v>
                </c:pt>
                <c:pt idx="8184">
                  <c:v>-0.40318399999999999</c:v>
                </c:pt>
                <c:pt idx="8185">
                  <c:v>-0.40424300000000002</c:v>
                </c:pt>
                <c:pt idx="8186">
                  <c:v>-0.40520600000000001</c:v>
                </c:pt>
                <c:pt idx="8187">
                  <c:v>-0.40606999999999999</c:v>
                </c:pt>
                <c:pt idx="8188">
                  <c:v>-0.40683999999999998</c:v>
                </c:pt>
                <c:pt idx="8189">
                  <c:v>-0.40751500000000002</c:v>
                </c:pt>
                <c:pt idx="8190">
                  <c:v>-0.40807500000000002</c:v>
                </c:pt>
                <c:pt idx="8191">
                  <c:v>-0.40849200000000002</c:v>
                </c:pt>
                <c:pt idx="8192">
                  <c:v>-0.40878300000000001</c:v>
                </c:pt>
                <c:pt idx="8193">
                  <c:v>-0.40897699999999998</c:v>
                </c:pt>
                <c:pt idx="8194">
                  <c:v>-0.40906500000000001</c:v>
                </c:pt>
                <c:pt idx="8195">
                  <c:v>-0.40903099999999998</c:v>
                </c:pt>
                <c:pt idx="8196">
                  <c:v>-0.408887</c:v>
                </c:pt>
                <c:pt idx="8197">
                  <c:v>-0.40863899999999997</c:v>
                </c:pt>
                <c:pt idx="8198">
                  <c:v>-0.40828599999999998</c:v>
                </c:pt>
                <c:pt idx="8199">
                  <c:v>-0.40781899999999999</c:v>
                </c:pt>
                <c:pt idx="8200">
                  <c:v>-0.40723199999999998</c:v>
                </c:pt>
                <c:pt idx="8201">
                  <c:v>-0.40652300000000002</c:v>
                </c:pt>
                <c:pt idx="8202">
                  <c:v>-0.405694</c:v>
                </c:pt>
                <c:pt idx="8203">
                  <c:v>-0.40474700000000002</c:v>
                </c:pt>
                <c:pt idx="8204">
                  <c:v>-0.40367999999999998</c:v>
                </c:pt>
                <c:pt idx="8205">
                  <c:v>-0.40249400000000002</c:v>
                </c:pt>
                <c:pt idx="8206">
                  <c:v>-0.40119300000000002</c:v>
                </c:pt>
                <c:pt idx="8207">
                  <c:v>-0.399781</c:v>
                </c:pt>
                <c:pt idx="8208">
                  <c:v>-0.39826299999999998</c:v>
                </c:pt>
                <c:pt idx="8209">
                  <c:v>-0.39664199999999999</c:v>
                </c:pt>
                <c:pt idx="8210">
                  <c:v>-0.39491700000000002</c:v>
                </c:pt>
                <c:pt idx="8211">
                  <c:v>-0.39308599999999999</c:v>
                </c:pt>
                <c:pt idx="8212">
                  <c:v>-0.391148</c:v>
                </c:pt>
                <c:pt idx="8213">
                  <c:v>-0.38910400000000001</c:v>
                </c:pt>
                <c:pt idx="8214">
                  <c:v>-0.38695400000000002</c:v>
                </c:pt>
                <c:pt idx="8215">
                  <c:v>-0.38469999999999999</c:v>
                </c:pt>
                <c:pt idx="8216">
                  <c:v>-0.38234299999999999</c:v>
                </c:pt>
                <c:pt idx="8217">
                  <c:v>-0.379882</c:v>
                </c:pt>
                <c:pt idx="8218">
                  <c:v>-0.37731700000000001</c:v>
                </c:pt>
                <c:pt idx="8219">
                  <c:v>-0.37464399999999998</c:v>
                </c:pt>
                <c:pt idx="8220">
                  <c:v>-0.371863</c:v>
                </c:pt>
                <c:pt idx="8221">
                  <c:v>-0.36897799999999997</c:v>
                </c:pt>
                <c:pt idx="8222">
                  <c:v>-0.36598999999999998</c:v>
                </c:pt>
                <c:pt idx="8223">
                  <c:v>-0.36289500000000002</c:v>
                </c:pt>
                <c:pt idx="8224">
                  <c:v>-0.35969299999999998</c:v>
                </c:pt>
                <c:pt idx="8225">
                  <c:v>-0.35639199999999999</c:v>
                </c:pt>
                <c:pt idx="8226">
                  <c:v>-0.35300199999999998</c:v>
                </c:pt>
                <c:pt idx="8227">
                  <c:v>-0.349526</c:v>
                </c:pt>
                <c:pt idx="8228">
                  <c:v>-0.34596399999999999</c:v>
                </c:pt>
                <c:pt idx="8229">
                  <c:v>-0.34231800000000001</c:v>
                </c:pt>
                <c:pt idx="8230">
                  <c:v>-0.33859099999999998</c:v>
                </c:pt>
                <c:pt idx="8231">
                  <c:v>-0.33478200000000002</c:v>
                </c:pt>
                <c:pt idx="8232">
                  <c:v>-0.33089200000000002</c:v>
                </c:pt>
                <c:pt idx="8233">
                  <c:v>-0.32692399999999999</c:v>
                </c:pt>
                <c:pt idx="8234">
                  <c:v>-0.32288299999999998</c:v>
                </c:pt>
                <c:pt idx="8235">
                  <c:v>-0.318772</c:v>
                </c:pt>
                <c:pt idx="8236">
                  <c:v>-0.31459300000000001</c:v>
                </c:pt>
                <c:pt idx="8237">
                  <c:v>-0.31034600000000001</c:v>
                </c:pt>
                <c:pt idx="8238">
                  <c:v>-0.306031</c:v>
                </c:pt>
                <c:pt idx="8239">
                  <c:v>-0.30164999999999997</c:v>
                </c:pt>
                <c:pt idx="8240">
                  <c:v>-0.29720400000000002</c:v>
                </c:pt>
                <c:pt idx="8241">
                  <c:v>-0.29269299999999998</c:v>
                </c:pt>
                <c:pt idx="8242">
                  <c:v>-0.28812199999999999</c:v>
                </c:pt>
                <c:pt idx="8243">
                  <c:v>-0.283495</c:v>
                </c:pt>
                <c:pt idx="8244">
                  <c:v>-0.27882000000000001</c:v>
                </c:pt>
                <c:pt idx="8245">
                  <c:v>-0.27410299999999999</c:v>
                </c:pt>
                <c:pt idx="8246">
                  <c:v>-0.26934599999999997</c:v>
                </c:pt>
                <c:pt idx="8247">
                  <c:v>-0.26454899999999998</c:v>
                </c:pt>
                <c:pt idx="8248">
                  <c:v>-0.259712</c:v>
                </c:pt>
                <c:pt idx="8249">
                  <c:v>-0.25483800000000001</c:v>
                </c:pt>
                <c:pt idx="8250">
                  <c:v>-0.24992600000000001</c:v>
                </c:pt>
                <c:pt idx="8251">
                  <c:v>-0.244978</c:v>
                </c:pt>
                <c:pt idx="8252">
                  <c:v>-0.23999599999999999</c:v>
                </c:pt>
                <c:pt idx="8253">
                  <c:v>-0.234988</c:v>
                </c:pt>
                <c:pt idx="8254">
                  <c:v>-0.229959</c:v>
                </c:pt>
                <c:pt idx="8255">
                  <c:v>-0.22491800000000001</c:v>
                </c:pt>
                <c:pt idx="8256">
                  <c:v>-0.21987000000000001</c:v>
                </c:pt>
                <c:pt idx="8257">
                  <c:v>-0.21481700000000001</c:v>
                </c:pt>
                <c:pt idx="8258">
                  <c:v>-0.209762</c:v>
                </c:pt>
                <c:pt idx="8259">
                  <c:v>-0.204706</c:v>
                </c:pt>
                <c:pt idx="8260">
                  <c:v>-0.199651</c:v>
                </c:pt>
                <c:pt idx="8261">
                  <c:v>-0.194602</c:v>
                </c:pt>
                <c:pt idx="8262">
                  <c:v>-0.18956600000000001</c:v>
                </c:pt>
                <c:pt idx="8263">
                  <c:v>-0.18455099999999999</c:v>
                </c:pt>
                <c:pt idx="8264">
                  <c:v>-0.179559</c:v>
                </c:pt>
                <c:pt idx="8265">
                  <c:v>-0.17458499999999999</c:v>
                </c:pt>
                <c:pt idx="8266">
                  <c:v>-0.169627</c:v>
                </c:pt>
                <c:pt idx="8267">
                  <c:v>-0.164688</c:v>
                </c:pt>
                <c:pt idx="8268">
                  <c:v>-0.159773</c:v>
                </c:pt>
                <c:pt idx="8269">
                  <c:v>-0.154892</c:v>
                </c:pt>
                <c:pt idx="8270">
                  <c:v>-0.15004700000000001</c:v>
                </c:pt>
                <c:pt idx="8271">
                  <c:v>-0.14523800000000001</c:v>
                </c:pt>
                <c:pt idx="8272">
                  <c:v>-0.14046500000000001</c:v>
                </c:pt>
                <c:pt idx="8273">
                  <c:v>-0.135737</c:v>
                </c:pt>
                <c:pt idx="8274">
                  <c:v>-0.13105900000000001</c:v>
                </c:pt>
                <c:pt idx="8275">
                  <c:v>-0.12643299999999999</c:v>
                </c:pt>
                <c:pt idx="8276">
                  <c:v>-0.121863</c:v>
                </c:pt>
                <c:pt idx="8277">
                  <c:v>-0.117358</c:v>
                </c:pt>
                <c:pt idx="8278">
                  <c:v>-0.112927</c:v>
                </c:pt>
                <c:pt idx="8279">
                  <c:v>-0.10857799999999999</c:v>
                </c:pt>
                <c:pt idx="8280">
                  <c:v>-0.104309</c:v>
                </c:pt>
                <c:pt idx="8281">
                  <c:v>-0.10012</c:v>
                </c:pt>
                <c:pt idx="8282">
                  <c:v>-9.60096E-2</c:v>
                </c:pt>
                <c:pt idx="8283">
                  <c:v>-9.1980599999999996E-2</c:v>
                </c:pt>
                <c:pt idx="8284">
                  <c:v>-8.8035500000000003E-2</c:v>
                </c:pt>
                <c:pt idx="8285">
                  <c:v>-8.4179100000000007E-2</c:v>
                </c:pt>
                <c:pt idx="8286">
                  <c:v>-8.0415399999999998E-2</c:v>
                </c:pt>
                <c:pt idx="8287">
                  <c:v>-7.6744599999999996E-2</c:v>
                </c:pt>
                <c:pt idx="8288">
                  <c:v>-7.3165999999999995E-2</c:v>
                </c:pt>
                <c:pt idx="8289">
                  <c:v>-6.9681099999999996E-2</c:v>
                </c:pt>
                <c:pt idx="8290">
                  <c:v>-6.6281900000000005E-2</c:v>
                </c:pt>
                <c:pt idx="8291">
                  <c:v>-6.2950800000000001E-2</c:v>
                </c:pt>
                <c:pt idx="8292">
                  <c:v>-5.96965E-2</c:v>
                </c:pt>
                <c:pt idx="8293">
                  <c:v>-5.6544900000000002E-2</c:v>
                </c:pt>
                <c:pt idx="8294">
                  <c:v>-5.3497799999999998E-2</c:v>
                </c:pt>
                <c:pt idx="8295">
                  <c:v>-5.0548500000000003E-2</c:v>
                </c:pt>
                <c:pt idx="8296">
                  <c:v>-4.7702000000000001E-2</c:v>
                </c:pt>
                <c:pt idx="8297">
                  <c:v>-4.4963000000000003E-2</c:v>
                </c:pt>
                <c:pt idx="8298">
                  <c:v>-4.23341E-2</c:v>
                </c:pt>
                <c:pt idx="8299">
                  <c:v>-3.9815799999999998E-2</c:v>
                </c:pt>
                <c:pt idx="8300">
                  <c:v>-3.74045E-2</c:v>
                </c:pt>
                <c:pt idx="8301">
                  <c:v>-3.5094800000000002E-2</c:v>
                </c:pt>
                <c:pt idx="8302">
                  <c:v>-3.28851E-2</c:v>
                </c:pt>
                <c:pt idx="8303">
                  <c:v>-3.0775899999999998E-2</c:v>
                </c:pt>
                <c:pt idx="8304">
                  <c:v>-2.8767600000000001E-2</c:v>
                </c:pt>
                <c:pt idx="8305">
                  <c:v>-2.6862299999999999E-2</c:v>
                </c:pt>
                <c:pt idx="8306">
                  <c:v>-2.50645E-2</c:v>
                </c:pt>
                <c:pt idx="8307">
                  <c:v>-2.3376000000000001E-2</c:v>
                </c:pt>
                <c:pt idx="8308">
                  <c:v>-2.17935E-2</c:v>
                </c:pt>
                <c:pt idx="8309">
                  <c:v>-2.0314800000000001E-2</c:v>
                </c:pt>
                <c:pt idx="8310">
                  <c:v>-1.89421E-2</c:v>
                </c:pt>
                <c:pt idx="8311">
                  <c:v>-1.76785E-2</c:v>
                </c:pt>
                <c:pt idx="8312">
                  <c:v>-1.65252E-2</c:v>
                </c:pt>
                <c:pt idx="8313">
                  <c:v>-1.54837E-2</c:v>
                </c:pt>
                <c:pt idx="8314">
                  <c:v>-1.4557199999999999E-2</c:v>
                </c:pt>
                <c:pt idx="8315">
                  <c:v>-1.37476E-2</c:v>
                </c:pt>
                <c:pt idx="8316">
                  <c:v>-1.30519E-2</c:v>
                </c:pt>
                <c:pt idx="8317">
                  <c:v>-1.2464899999999999E-2</c:v>
                </c:pt>
                <c:pt idx="8318">
                  <c:v>-1.19834E-2</c:v>
                </c:pt>
                <c:pt idx="8319">
                  <c:v>-1.1606200000000001E-2</c:v>
                </c:pt>
                <c:pt idx="8320">
                  <c:v>-1.1332999999999999E-2</c:v>
                </c:pt>
                <c:pt idx="8321">
                  <c:v>-1.11661E-2</c:v>
                </c:pt>
                <c:pt idx="8322">
                  <c:v>-1.11121E-2</c:v>
                </c:pt>
                <c:pt idx="8323">
                  <c:v>-1.11781E-2</c:v>
                </c:pt>
                <c:pt idx="8324">
                  <c:v>-1.1364600000000001E-2</c:v>
                </c:pt>
                <c:pt idx="8325">
                  <c:v>-1.16642E-2</c:v>
                </c:pt>
                <c:pt idx="8326">
                  <c:v>-1.20707E-2</c:v>
                </c:pt>
                <c:pt idx="8327">
                  <c:v>-1.25781E-2</c:v>
                </c:pt>
                <c:pt idx="8328">
                  <c:v>-1.3165400000000001E-2</c:v>
                </c:pt>
                <c:pt idx="8329">
                  <c:v>-1.38218E-2</c:v>
                </c:pt>
                <c:pt idx="8330">
                  <c:v>-1.45662E-2</c:v>
                </c:pt>
                <c:pt idx="8331">
                  <c:v>-1.54074E-2</c:v>
                </c:pt>
                <c:pt idx="8332">
                  <c:v>-1.6331499999999999E-2</c:v>
                </c:pt>
                <c:pt idx="8333">
                  <c:v>-1.7334200000000001E-2</c:v>
                </c:pt>
                <c:pt idx="8334">
                  <c:v>-1.8420599999999999E-2</c:v>
                </c:pt>
                <c:pt idx="8335">
                  <c:v>-1.95923E-2</c:v>
                </c:pt>
                <c:pt idx="8336">
                  <c:v>-2.0846099999999999E-2</c:v>
                </c:pt>
                <c:pt idx="8337">
                  <c:v>-2.21768E-2</c:v>
                </c:pt>
                <c:pt idx="8338">
                  <c:v>-2.3581600000000001E-2</c:v>
                </c:pt>
                <c:pt idx="8339">
                  <c:v>-2.50592E-2</c:v>
                </c:pt>
                <c:pt idx="8340">
                  <c:v>-2.6607800000000001E-2</c:v>
                </c:pt>
                <c:pt idx="8341">
                  <c:v>-2.8225699999999999E-2</c:v>
                </c:pt>
                <c:pt idx="8342">
                  <c:v>-2.9913599999999999E-2</c:v>
                </c:pt>
                <c:pt idx="8343">
                  <c:v>-3.1671499999999998E-2</c:v>
                </c:pt>
                <c:pt idx="8344">
                  <c:v>-3.3496699999999997E-2</c:v>
                </c:pt>
                <c:pt idx="8345">
                  <c:v>-3.5385399999999997E-2</c:v>
                </c:pt>
                <c:pt idx="8346">
                  <c:v>-3.73367E-2</c:v>
                </c:pt>
                <c:pt idx="8347">
                  <c:v>-3.93511E-2</c:v>
                </c:pt>
                <c:pt idx="8348">
                  <c:v>-4.1427899999999997E-2</c:v>
                </c:pt>
                <c:pt idx="8349">
                  <c:v>-4.3564499999999999E-2</c:v>
                </c:pt>
                <c:pt idx="8350">
                  <c:v>-4.5757699999999998E-2</c:v>
                </c:pt>
                <c:pt idx="8351">
                  <c:v>-4.80055E-2</c:v>
                </c:pt>
                <c:pt idx="8352">
                  <c:v>-5.0306099999999999E-2</c:v>
                </c:pt>
                <c:pt idx="8353">
                  <c:v>-5.2654899999999998E-2</c:v>
                </c:pt>
                <c:pt idx="8354">
                  <c:v>-5.5045200000000002E-2</c:v>
                </c:pt>
                <c:pt idx="8355">
                  <c:v>-5.7474200000000003E-2</c:v>
                </c:pt>
                <c:pt idx="8356">
                  <c:v>-5.9942099999999998E-2</c:v>
                </c:pt>
                <c:pt idx="8357">
                  <c:v>-6.2446399999999999E-2</c:v>
                </c:pt>
                <c:pt idx="8358">
                  <c:v>-6.4984299999999995E-2</c:v>
                </c:pt>
                <c:pt idx="8359">
                  <c:v>-6.7556199999999997E-2</c:v>
                </c:pt>
                <c:pt idx="8360">
                  <c:v>-7.0162799999999997E-2</c:v>
                </c:pt>
                <c:pt idx="8361">
                  <c:v>-7.2802699999999998E-2</c:v>
                </c:pt>
                <c:pt idx="8362">
                  <c:v>-7.54716E-2</c:v>
                </c:pt>
                <c:pt idx="8363">
                  <c:v>-7.8164700000000004E-2</c:v>
                </c:pt>
                <c:pt idx="8364">
                  <c:v>-8.0877900000000003E-2</c:v>
                </c:pt>
                <c:pt idx="8365">
                  <c:v>-8.3606600000000003E-2</c:v>
                </c:pt>
                <c:pt idx="8366">
                  <c:v>-8.6346500000000007E-2</c:v>
                </c:pt>
                <c:pt idx="8367">
                  <c:v>-8.90962E-2</c:v>
                </c:pt>
                <c:pt idx="8368">
                  <c:v>-9.1856300000000002E-2</c:v>
                </c:pt>
                <c:pt idx="8369">
                  <c:v>-9.4625399999999998E-2</c:v>
                </c:pt>
                <c:pt idx="8370">
                  <c:v>-9.7398299999999993E-2</c:v>
                </c:pt>
                <c:pt idx="8371">
                  <c:v>-0.10016799999999999</c:v>
                </c:pt>
                <c:pt idx="8372">
                  <c:v>-0.10292999999999999</c:v>
                </c:pt>
                <c:pt idx="8373">
                  <c:v>-0.105682</c:v>
                </c:pt>
                <c:pt idx="8374">
                  <c:v>-0.108421</c:v>
                </c:pt>
                <c:pt idx="8375">
                  <c:v>-0.11114400000000001</c:v>
                </c:pt>
                <c:pt idx="8376">
                  <c:v>-0.11384900000000001</c:v>
                </c:pt>
                <c:pt idx="8377">
                  <c:v>-0.116532</c:v>
                </c:pt>
                <c:pt idx="8378">
                  <c:v>-0.11919100000000001</c:v>
                </c:pt>
                <c:pt idx="8379">
                  <c:v>-0.121825</c:v>
                </c:pt>
                <c:pt idx="8380">
                  <c:v>-0.124434</c:v>
                </c:pt>
                <c:pt idx="8381">
                  <c:v>-0.12701599999999999</c:v>
                </c:pt>
                <c:pt idx="8382">
                  <c:v>-0.12956799999999999</c:v>
                </c:pt>
                <c:pt idx="8383">
                  <c:v>-0.13209199999999999</c:v>
                </c:pt>
                <c:pt idx="8384">
                  <c:v>-0.13458800000000001</c:v>
                </c:pt>
                <c:pt idx="8385">
                  <c:v>-0.13705200000000001</c:v>
                </c:pt>
                <c:pt idx="8386">
                  <c:v>-0.139484</c:v>
                </c:pt>
                <c:pt idx="8387">
                  <c:v>-0.14188300000000001</c:v>
                </c:pt>
                <c:pt idx="8388">
                  <c:v>-0.14424899999999999</c:v>
                </c:pt>
                <c:pt idx="8389">
                  <c:v>-0.14658299999999999</c:v>
                </c:pt>
                <c:pt idx="8390">
                  <c:v>-0.14888399999999999</c:v>
                </c:pt>
                <c:pt idx="8391">
                  <c:v>-0.15115300000000001</c:v>
                </c:pt>
                <c:pt idx="8392">
                  <c:v>-0.153387</c:v>
                </c:pt>
                <c:pt idx="8393">
                  <c:v>-0.155586</c:v>
                </c:pt>
                <c:pt idx="8394">
                  <c:v>-0.157747</c:v>
                </c:pt>
                <c:pt idx="8395">
                  <c:v>-0.15986600000000001</c:v>
                </c:pt>
                <c:pt idx="8396">
                  <c:v>-0.16194</c:v>
                </c:pt>
                <c:pt idx="8397">
                  <c:v>-0.16397100000000001</c:v>
                </c:pt>
                <c:pt idx="8398">
                  <c:v>-0.165961</c:v>
                </c:pt>
                <c:pt idx="8399">
                  <c:v>-0.167909</c:v>
                </c:pt>
                <c:pt idx="8400">
                  <c:v>-0.16980999999999999</c:v>
                </c:pt>
                <c:pt idx="8401">
                  <c:v>-0.17166200000000001</c:v>
                </c:pt>
                <c:pt idx="8402">
                  <c:v>-0.17346400000000001</c:v>
                </c:pt>
                <c:pt idx="8403">
                  <c:v>-0.17521700000000001</c:v>
                </c:pt>
                <c:pt idx="8404">
                  <c:v>-0.176922</c:v>
                </c:pt>
                <c:pt idx="8405">
                  <c:v>-0.17857500000000001</c:v>
                </c:pt>
                <c:pt idx="8406">
                  <c:v>-0.180175</c:v>
                </c:pt>
                <c:pt idx="8407">
                  <c:v>-0.18171899999999999</c:v>
                </c:pt>
                <c:pt idx="8408">
                  <c:v>-0.18320800000000001</c:v>
                </c:pt>
                <c:pt idx="8409">
                  <c:v>-0.18463499999999999</c:v>
                </c:pt>
                <c:pt idx="8410">
                  <c:v>-0.185998</c:v>
                </c:pt>
                <c:pt idx="8411">
                  <c:v>-0.18729299999999999</c:v>
                </c:pt>
                <c:pt idx="8412">
                  <c:v>-0.18851999999999999</c:v>
                </c:pt>
                <c:pt idx="8413">
                  <c:v>-0.18967899999999999</c:v>
                </c:pt>
                <c:pt idx="8414">
                  <c:v>-0.19076499999999999</c:v>
                </c:pt>
                <c:pt idx="8415">
                  <c:v>-0.191778</c:v>
                </c:pt>
                <c:pt idx="8416">
                  <c:v>-0.192721</c:v>
                </c:pt>
                <c:pt idx="8417">
                  <c:v>-0.19359799999999999</c:v>
                </c:pt>
                <c:pt idx="8418">
                  <c:v>-0.194408</c:v>
                </c:pt>
                <c:pt idx="8419">
                  <c:v>-0.19515199999999999</c:v>
                </c:pt>
                <c:pt idx="8420">
                  <c:v>-0.195829</c:v>
                </c:pt>
                <c:pt idx="8421">
                  <c:v>-0.196439</c:v>
                </c:pt>
                <c:pt idx="8422">
                  <c:v>-0.19698099999999999</c:v>
                </c:pt>
                <c:pt idx="8423">
                  <c:v>-0.19745299999999999</c:v>
                </c:pt>
                <c:pt idx="8424">
                  <c:v>-0.19785700000000001</c:v>
                </c:pt>
                <c:pt idx="8425">
                  <c:v>-0.19819100000000001</c:v>
                </c:pt>
                <c:pt idx="8426">
                  <c:v>-0.19845499999999999</c:v>
                </c:pt>
                <c:pt idx="8427">
                  <c:v>-0.19864799999999999</c:v>
                </c:pt>
                <c:pt idx="8428">
                  <c:v>-0.198772</c:v>
                </c:pt>
                <c:pt idx="8429">
                  <c:v>-0.198828</c:v>
                </c:pt>
                <c:pt idx="8430">
                  <c:v>-0.19881699999999999</c:v>
                </c:pt>
                <c:pt idx="8431">
                  <c:v>-0.19873499999999999</c:v>
                </c:pt>
                <c:pt idx="8432">
                  <c:v>-0.19858100000000001</c:v>
                </c:pt>
                <c:pt idx="8433">
                  <c:v>-0.198352</c:v>
                </c:pt>
                <c:pt idx="8434">
                  <c:v>-0.198046</c:v>
                </c:pt>
                <c:pt idx="8435">
                  <c:v>-0.19766</c:v>
                </c:pt>
                <c:pt idx="8436">
                  <c:v>-0.19719400000000001</c:v>
                </c:pt>
                <c:pt idx="8437">
                  <c:v>-0.19665099999999999</c:v>
                </c:pt>
                <c:pt idx="8438">
                  <c:v>-0.19603300000000001</c:v>
                </c:pt>
                <c:pt idx="8439">
                  <c:v>-0.19533900000000001</c:v>
                </c:pt>
                <c:pt idx="8440">
                  <c:v>-0.19456799999999999</c:v>
                </c:pt>
                <c:pt idx="8441">
                  <c:v>-0.19372</c:v>
                </c:pt>
                <c:pt idx="8442">
                  <c:v>-0.192798</c:v>
                </c:pt>
                <c:pt idx="8443">
                  <c:v>-0.191805</c:v>
                </c:pt>
                <c:pt idx="8444">
                  <c:v>-0.19073799999999999</c:v>
                </c:pt>
                <c:pt idx="8445">
                  <c:v>-0.18959500000000001</c:v>
                </c:pt>
                <c:pt idx="8446">
                  <c:v>-0.18837400000000001</c:v>
                </c:pt>
                <c:pt idx="8447">
                  <c:v>-0.18707299999999999</c:v>
                </c:pt>
                <c:pt idx="8448">
                  <c:v>-0.18568999999999999</c:v>
                </c:pt>
                <c:pt idx="8449">
                  <c:v>-0.184225</c:v>
                </c:pt>
                <c:pt idx="8450">
                  <c:v>-0.18267800000000001</c:v>
                </c:pt>
                <c:pt idx="8451">
                  <c:v>-0.18104899999999999</c:v>
                </c:pt>
                <c:pt idx="8452">
                  <c:v>-0.179339</c:v>
                </c:pt>
                <c:pt idx="8453">
                  <c:v>-0.17755199999999999</c:v>
                </c:pt>
                <c:pt idx="8454">
                  <c:v>-0.17569100000000001</c:v>
                </c:pt>
                <c:pt idx="8455">
                  <c:v>-0.173758</c:v>
                </c:pt>
                <c:pt idx="8456">
                  <c:v>-0.17175000000000001</c:v>
                </c:pt>
                <c:pt idx="8457">
                  <c:v>-0.16966700000000001</c:v>
                </c:pt>
                <c:pt idx="8458">
                  <c:v>-0.16750999999999999</c:v>
                </c:pt>
                <c:pt idx="8459">
                  <c:v>-0.16528100000000001</c:v>
                </c:pt>
                <c:pt idx="8460">
                  <c:v>-0.16298299999999999</c:v>
                </c:pt>
                <c:pt idx="8461">
                  <c:v>-0.16061800000000001</c:v>
                </c:pt>
                <c:pt idx="8462">
                  <c:v>-0.15818599999999999</c:v>
                </c:pt>
                <c:pt idx="8463">
                  <c:v>-0.155692</c:v>
                </c:pt>
                <c:pt idx="8464">
                  <c:v>-0.153138</c:v>
                </c:pt>
                <c:pt idx="8465">
                  <c:v>-0.150531</c:v>
                </c:pt>
                <c:pt idx="8466">
                  <c:v>-0.147873</c:v>
                </c:pt>
                <c:pt idx="8467">
                  <c:v>-0.14516699999999999</c:v>
                </c:pt>
                <c:pt idx="8468">
                  <c:v>-0.14241000000000001</c:v>
                </c:pt>
                <c:pt idx="8469">
                  <c:v>-0.139598</c:v>
                </c:pt>
                <c:pt idx="8470">
                  <c:v>-0.13674</c:v>
                </c:pt>
                <c:pt idx="8471">
                  <c:v>-0.13383200000000001</c:v>
                </c:pt>
                <c:pt idx="8472">
                  <c:v>-0.130854</c:v>
                </c:pt>
                <c:pt idx="8473">
                  <c:v>-0.1278</c:v>
                </c:pt>
                <c:pt idx="8474">
                  <c:v>-0.124695</c:v>
                </c:pt>
                <c:pt idx="8475">
                  <c:v>-0.121548</c:v>
                </c:pt>
                <c:pt idx="8476">
                  <c:v>-0.11834799999999999</c:v>
                </c:pt>
                <c:pt idx="8477">
                  <c:v>-0.11509900000000001</c:v>
                </c:pt>
                <c:pt idx="8478">
                  <c:v>-0.111808</c:v>
                </c:pt>
                <c:pt idx="8479">
                  <c:v>-0.108477</c:v>
                </c:pt>
                <c:pt idx="8480">
                  <c:v>-0.10511</c:v>
                </c:pt>
                <c:pt idx="8481">
                  <c:v>-0.101706</c:v>
                </c:pt>
                <c:pt idx="8482">
                  <c:v>-9.8261899999999999E-2</c:v>
                </c:pt>
                <c:pt idx="8483">
                  <c:v>-9.4777299999999995E-2</c:v>
                </c:pt>
                <c:pt idx="8484">
                  <c:v>-9.12549E-2</c:v>
                </c:pt>
                <c:pt idx="8485">
                  <c:v>-8.7698600000000002E-2</c:v>
                </c:pt>
                <c:pt idx="8486">
                  <c:v>-8.4110400000000002E-2</c:v>
                </c:pt>
                <c:pt idx="8487">
                  <c:v>-8.0490300000000001E-2</c:v>
                </c:pt>
                <c:pt idx="8488">
                  <c:v>-7.6839400000000002E-2</c:v>
                </c:pt>
                <c:pt idx="8489">
                  <c:v>-7.31628E-2</c:v>
                </c:pt>
                <c:pt idx="8490">
                  <c:v>-6.9469400000000001E-2</c:v>
                </c:pt>
                <c:pt idx="8491">
                  <c:v>-6.5768400000000005E-2</c:v>
                </c:pt>
                <c:pt idx="8492">
                  <c:v>-6.20647E-2</c:v>
                </c:pt>
                <c:pt idx="8493">
                  <c:v>-5.8359399999999999E-2</c:v>
                </c:pt>
                <c:pt idx="8494">
                  <c:v>-5.4655099999999998E-2</c:v>
                </c:pt>
                <c:pt idx="8495">
                  <c:v>-5.0956700000000001E-2</c:v>
                </c:pt>
                <c:pt idx="8496">
                  <c:v>-4.7268499999999998E-2</c:v>
                </c:pt>
                <c:pt idx="8497">
                  <c:v>-4.3590999999999998E-2</c:v>
                </c:pt>
                <c:pt idx="8498">
                  <c:v>-3.9922699999999998E-2</c:v>
                </c:pt>
                <c:pt idx="8499">
                  <c:v>-3.6263299999999998E-2</c:v>
                </c:pt>
                <c:pt idx="8500">
                  <c:v>-3.2613799999999998E-2</c:v>
                </c:pt>
                <c:pt idx="8501">
                  <c:v>-2.8974199999999999E-2</c:v>
                </c:pt>
                <c:pt idx="8502">
                  <c:v>-2.5345699999999999E-2</c:v>
                </c:pt>
                <c:pt idx="8503">
                  <c:v>-2.1735000000000001E-2</c:v>
                </c:pt>
                <c:pt idx="8504">
                  <c:v>-1.8151400000000002E-2</c:v>
                </c:pt>
                <c:pt idx="8505">
                  <c:v>-1.45992E-2</c:v>
                </c:pt>
                <c:pt idx="8506">
                  <c:v>-1.10755E-2</c:v>
                </c:pt>
                <c:pt idx="8507" formatCode="0.00E+00">
                  <c:v>-7.5809099999999997E-3</c:v>
                </c:pt>
                <c:pt idx="8508" formatCode="0.00E+00">
                  <c:v>-4.1196699999999998E-3</c:v>
                </c:pt>
                <c:pt idx="8509" formatCode="0.00E+00">
                  <c:v>-6.8085400000000005E-4</c:v>
                </c:pt>
                <c:pt idx="8510" formatCode="0.00E+00">
                  <c:v>2.7476800000000002E-3</c:v>
                </c:pt>
                <c:pt idx="8511" formatCode="0.00E+00">
                  <c:v>6.1478499999999998E-3</c:v>
                </c:pt>
                <c:pt idx="8512" formatCode="0.00E+00">
                  <c:v>9.5041699999999993E-3</c:v>
                </c:pt>
                <c:pt idx="8513">
                  <c:v>1.2828000000000001E-2</c:v>
                </c:pt>
                <c:pt idx="8514">
                  <c:v>1.6121400000000001E-2</c:v>
                </c:pt>
                <c:pt idx="8515">
                  <c:v>1.93709E-2</c:v>
                </c:pt>
                <c:pt idx="8516">
                  <c:v>2.25676E-2</c:v>
                </c:pt>
                <c:pt idx="8517">
                  <c:v>2.57106E-2</c:v>
                </c:pt>
                <c:pt idx="8518">
                  <c:v>2.8801400000000001E-2</c:v>
                </c:pt>
                <c:pt idx="8519">
                  <c:v>3.1839399999999997E-2</c:v>
                </c:pt>
                <c:pt idx="8520">
                  <c:v>3.4822499999999999E-2</c:v>
                </c:pt>
                <c:pt idx="8521">
                  <c:v>3.7749400000000002E-2</c:v>
                </c:pt>
                <c:pt idx="8522">
                  <c:v>4.0620499999999997E-2</c:v>
                </c:pt>
                <c:pt idx="8523">
                  <c:v>4.3435300000000003E-2</c:v>
                </c:pt>
                <c:pt idx="8524">
                  <c:v>4.6187899999999997E-2</c:v>
                </c:pt>
                <c:pt idx="8525">
                  <c:v>4.8869500000000003E-2</c:v>
                </c:pt>
                <c:pt idx="8526">
                  <c:v>5.1474699999999998E-2</c:v>
                </c:pt>
                <c:pt idx="8527">
                  <c:v>5.4001500000000001E-2</c:v>
                </c:pt>
                <c:pt idx="8528">
                  <c:v>5.6446999999999997E-2</c:v>
                </c:pt>
                <c:pt idx="8529">
                  <c:v>5.8807900000000003E-2</c:v>
                </c:pt>
                <c:pt idx="8530">
                  <c:v>6.1083899999999997E-2</c:v>
                </c:pt>
                <c:pt idx="8531">
                  <c:v>6.3277E-2</c:v>
                </c:pt>
                <c:pt idx="8532">
                  <c:v>6.5386399999999997E-2</c:v>
                </c:pt>
                <c:pt idx="8533">
                  <c:v>6.7405499999999993E-2</c:v>
                </c:pt>
                <c:pt idx="8534">
                  <c:v>6.9326600000000002E-2</c:v>
                </c:pt>
                <c:pt idx="8535">
                  <c:v>7.11479E-2</c:v>
                </c:pt>
                <c:pt idx="8536">
                  <c:v>7.2871900000000003E-2</c:v>
                </c:pt>
                <c:pt idx="8537">
                  <c:v>7.4501100000000001E-2</c:v>
                </c:pt>
                <c:pt idx="8538">
                  <c:v>7.6038099999999997E-2</c:v>
                </c:pt>
                <c:pt idx="8539">
                  <c:v>7.74836E-2</c:v>
                </c:pt>
                <c:pt idx="8540">
                  <c:v>7.8834600000000005E-2</c:v>
                </c:pt>
                <c:pt idx="8541">
                  <c:v>8.0092300000000005E-2</c:v>
                </c:pt>
                <c:pt idx="8542">
                  <c:v>8.12639E-2</c:v>
                </c:pt>
                <c:pt idx="8543">
                  <c:v>8.23541E-2</c:v>
                </c:pt>
                <c:pt idx="8544">
                  <c:v>8.3359500000000003E-2</c:v>
                </c:pt>
                <c:pt idx="8545">
                  <c:v>8.4273700000000007E-2</c:v>
                </c:pt>
                <c:pt idx="8546">
                  <c:v>8.5094299999999998E-2</c:v>
                </c:pt>
                <c:pt idx="8547">
                  <c:v>8.5823399999999994E-2</c:v>
                </c:pt>
                <c:pt idx="8548">
                  <c:v>8.6462600000000001E-2</c:v>
                </c:pt>
                <c:pt idx="8549">
                  <c:v>8.7011599999999995E-2</c:v>
                </c:pt>
                <c:pt idx="8550">
                  <c:v>8.74727E-2</c:v>
                </c:pt>
                <c:pt idx="8551">
                  <c:v>8.7850899999999996E-2</c:v>
                </c:pt>
                <c:pt idx="8552">
                  <c:v>8.8146799999999997E-2</c:v>
                </c:pt>
                <c:pt idx="8553">
                  <c:v>8.8353799999999996E-2</c:v>
                </c:pt>
                <c:pt idx="8554">
                  <c:v>8.8466699999999995E-2</c:v>
                </c:pt>
                <c:pt idx="8555">
                  <c:v>8.8486999999999996E-2</c:v>
                </c:pt>
                <c:pt idx="8556">
                  <c:v>8.8416400000000006E-2</c:v>
                </c:pt>
                <c:pt idx="8557">
                  <c:v>8.8253899999999996E-2</c:v>
                </c:pt>
                <c:pt idx="8558">
                  <c:v>8.8000200000000001E-2</c:v>
                </c:pt>
                <c:pt idx="8559">
                  <c:v>8.7659200000000007E-2</c:v>
                </c:pt>
                <c:pt idx="8560">
                  <c:v>8.7236300000000003E-2</c:v>
                </c:pt>
                <c:pt idx="8561">
                  <c:v>8.6734099999999995E-2</c:v>
                </c:pt>
                <c:pt idx="8562">
                  <c:v>8.6152699999999999E-2</c:v>
                </c:pt>
                <c:pt idx="8563">
                  <c:v>8.5490399999999994E-2</c:v>
                </c:pt>
                <c:pt idx="8564">
                  <c:v>8.4744200000000006E-2</c:v>
                </c:pt>
                <c:pt idx="8565">
                  <c:v>8.3911100000000002E-2</c:v>
                </c:pt>
                <c:pt idx="8566">
                  <c:v>8.2989499999999994E-2</c:v>
                </c:pt>
                <c:pt idx="8567">
                  <c:v>8.1979200000000002E-2</c:v>
                </c:pt>
                <c:pt idx="8568">
                  <c:v>8.0881800000000004E-2</c:v>
                </c:pt>
                <c:pt idx="8569">
                  <c:v>7.9701499999999995E-2</c:v>
                </c:pt>
                <c:pt idx="8570">
                  <c:v>7.8444299999999995E-2</c:v>
                </c:pt>
                <c:pt idx="8571">
                  <c:v>7.7115500000000003E-2</c:v>
                </c:pt>
                <c:pt idx="8572">
                  <c:v>7.5718499999999994E-2</c:v>
                </c:pt>
                <c:pt idx="8573">
                  <c:v>7.4256100000000005E-2</c:v>
                </c:pt>
                <c:pt idx="8574">
                  <c:v>7.2733000000000006E-2</c:v>
                </c:pt>
                <c:pt idx="8575">
                  <c:v>7.1155899999999994E-2</c:v>
                </c:pt>
                <c:pt idx="8576">
                  <c:v>6.9529999999999995E-2</c:v>
                </c:pt>
                <c:pt idx="8577">
                  <c:v>6.7854300000000006E-2</c:v>
                </c:pt>
                <c:pt idx="8578">
                  <c:v>6.6124500000000003E-2</c:v>
                </c:pt>
                <c:pt idx="8579">
                  <c:v>6.4338000000000006E-2</c:v>
                </c:pt>
                <c:pt idx="8580">
                  <c:v>6.24947E-2</c:v>
                </c:pt>
                <c:pt idx="8581">
                  <c:v>6.0594700000000001E-2</c:v>
                </c:pt>
                <c:pt idx="8582">
                  <c:v>5.8639299999999998E-2</c:v>
                </c:pt>
                <c:pt idx="8583">
                  <c:v>5.6633599999999999E-2</c:v>
                </c:pt>
                <c:pt idx="8584">
                  <c:v>5.4583399999999997E-2</c:v>
                </c:pt>
                <c:pt idx="8585">
                  <c:v>5.2490599999999998E-2</c:v>
                </c:pt>
                <c:pt idx="8586">
                  <c:v>5.03534E-2</c:v>
                </c:pt>
                <c:pt idx="8587">
                  <c:v>4.8169799999999999E-2</c:v>
                </c:pt>
                <c:pt idx="8588">
                  <c:v>4.59397E-2</c:v>
                </c:pt>
                <c:pt idx="8589">
                  <c:v>4.3668400000000003E-2</c:v>
                </c:pt>
                <c:pt idx="8590">
                  <c:v>4.1363900000000002E-2</c:v>
                </c:pt>
                <c:pt idx="8591">
                  <c:v>3.9027899999999997E-2</c:v>
                </c:pt>
                <c:pt idx="8592">
                  <c:v>3.6658099999999999E-2</c:v>
                </c:pt>
                <c:pt idx="8593">
                  <c:v>3.4255099999999997E-2</c:v>
                </c:pt>
                <c:pt idx="8594">
                  <c:v>3.18248E-2</c:v>
                </c:pt>
                <c:pt idx="8595">
                  <c:v>2.93748E-2</c:v>
                </c:pt>
                <c:pt idx="8596">
                  <c:v>2.6907400000000001E-2</c:v>
                </c:pt>
                <c:pt idx="8597">
                  <c:v>2.4420399999999998E-2</c:v>
                </c:pt>
                <c:pt idx="8598">
                  <c:v>2.1914400000000001E-2</c:v>
                </c:pt>
                <c:pt idx="8599">
                  <c:v>1.9395699999999998E-2</c:v>
                </c:pt>
                <c:pt idx="8600">
                  <c:v>1.68723E-2</c:v>
                </c:pt>
                <c:pt idx="8601">
                  <c:v>1.4349600000000001E-2</c:v>
                </c:pt>
                <c:pt idx="8602">
                  <c:v>1.18318E-2</c:v>
                </c:pt>
                <c:pt idx="8603" formatCode="0.00E+00">
                  <c:v>9.3279999999999995E-3</c:v>
                </c:pt>
                <c:pt idx="8604" formatCode="0.00E+00">
                  <c:v>6.8500799999999997E-3</c:v>
                </c:pt>
                <c:pt idx="8605" formatCode="0.00E+00">
                  <c:v>4.4030099999999997E-3</c:v>
                </c:pt>
                <c:pt idx="8606" formatCode="0.00E+00">
                  <c:v>1.9835199999999999E-3</c:v>
                </c:pt>
                <c:pt idx="8607" formatCode="0.00E+00">
                  <c:v>-4.1396E-4</c:v>
                </c:pt>
                <c:pt idx="8608" formatCode="0.00E+00">
                  <c:v>-2.79394E-3</c:v>
                </c:pt>
                <c:pt idx="8609" formatCode="0.00E+00">
                  <c:v>-5.1582099999999999E-3</c:v>
                </c:pt>
                <c:pt idx="8610" formatCode="0.00E+00">
                  <c:v>-7.5053100000000003E-3</c:v>
                </c:pt>
                <c:pt idx="8611" formatCode="0.00E+00">
                  <c:v>-9.8335599999999999E-3</c:v>
                </c:pt>
                <c:pt idx="8612">
                  <c:v>-1.21435E-2</c:v>
                </c:pt>
                <c:pt idx="8613">
                  <c:v>-1.4435399999999999E-2</c:v>
                </c:pt>
                <c:pt idx="8614">
                  <c:v>-1.6708299999999999E-2</c:v>
                </c:pt>
                <c:pt idx="8615">
                  <c:v>-1.8960299999999999E-2</c:v>
                </c:pt>
                <c:pt idx="8616">
                  <c:v>-2.1185699999999998E-2</c:v>
                </c:pt>
                <c:pt idx="8617">
                  <c:v>-2.3376999999999998E-2</c:v>
                </c:pt>
                <c:pt idx="8618">
                  <c:v>-2.5530899999999999E-2</c:v>
                </c:pt>
                <c:pt idx="8619">
                  <c:v>-2.7649900000000002E-2</c:v>
                </c:pt>
                <c:pt idx="8620">
                  <c:v>-2.9735899999999999E-2</c:v>
                </c:pt>
                <c:pt idx="8621">
                  <c:v>-3.1786399999999999E-2</c:v>
                </c:pt>
                <c:pt idx="8622">
                  <c:v>-3.3794100000000001E-2</c:v>
                </c:pt>
                <c:pt idx="8623">
                  <c:v>-3.5749999999999997E-2</c:v>
                </c:pt>
                <c:pt idx="8624">
                  <c:v>-3.7647399999999998E-2</c:v>
                </c:pt>
                <c:pt idx="8625">
                  <c:v>-3.9483799999999999E-2</c:v>
                </c:pt>
                <c:pt idx="8626">
                  <c:v>-4.1256599999999997E-2</c:v>
                </c:pt>
                <c:pt idx="8627">
                  <c:v>-4.2964000000000002E-2</c:v>
                </c:pt>
                <c:pt idx="8628">
                  <c:v>-4.4608700000000001E-2</c:v>
                </c:pt>
                <c:pt idx="8629">
                  <c:v>-4.6197099999999998E-2</c:v>
                </c:pt>
                <c:pt idx="8630">
                  <c:v>-4.7731700000000002E-2</c:v>
                </c:pt>
                <c:pt idx="8631">
                  <c:v>-4.9209799999999998E-2</c:v>
                </c:pt>
                <c:pt idx="8632">
                  <c:v>-5.0628300000000001E-2</c:v>
                </c:pt>
                <c:pt idx="8633">
                  <c:v>-5.1985400000000001E-2</c:v>
                </c:pt>
                <c:pt idx="8634">
                  <c:v>-5.3279E-2</c:v>
                </c:pt>
                <c:pt idx="8635">
                  <c:v>-5.4506699999999998E-2</c:v>
                </c:pt>
                <c:pt idx="8636">
                  <c:v>-5.5670999999999998E-2</c:v>
                </c:pt>
                <c:pt idx="8637">
                  <c:v>-5.67736E-2</c:v>
                </c:pt>
                <c:pt idx="8638">
                  <c:v>-5.78095E-2</c:v>
                </c:pt>
                <c:pt idx="8639">
                  <c:v>-5.8774699999999999E-2</c:v>
                </c:pt>
                <c:pt idx="8640">
                  <c:v>-5.9674699999999997E-2</c:v>
                </c:pt>
                <c:pt idx="8641">
                  <c:v>-6.0519900000000001E-2</c:v>
                </c:pt>
                <c:pt idx="8642">
                  <c:v>-6.13147E-2</c:v>
                </c:pt>
                <c:pt idx="8643">
                  <c:v>-6.2061699999999997E-2</c:v>
                </c:pt>
                <c:pt idx="8644">
                  <c:v>-6.2767699999999996E-2</c:v>
                </c:pt>
                <c:pt idx="8645">
                  <c:v>-6.3436800000000002E-2</c:v>
                </c:pt>
                <c:pt idx="8646">
                  <c:v>-6.4067399999999997E-2</c:v>
                </c:pt>
                <c:pt idx="8647">
                  <c:v>-6.4655199999999996E-2</c:v>
                </c:pt>
                <c:pt idx="8648">
                  <c:v>-6.5196299999999999E-2</c:v>
                </c:pt>
                <c:pt idx="8649">
                  <c:v>-6.5687300000000004E-2</c:v>
                </c:pt>
                <c:pt idx="8650">
                  <c:v>-6.6120799999999993E-2</c:v>
                </c:pt>
                <c:pt idx="8651">
                  <c:v>-6.6492999999999997E-2</c:v>
                </c:pt>
                <c:pt idx="8652">
                  <c:v>-6.6811499999999996E-2</c:v>
                </c:pt>
                <c:pt idx="8653">
                  <c:v>-6.7088900000000007E-2</c:v>
                </c:pt>
                <c:pt idx="8654">
                  <c:v>-6.7333100000000007E-2</c:v>
                </c:pt>
                <c:pt idx="8655">
                  <c:v>-6.7545599999999997E-2</c:v>
                </c:pt>
                <c:pt idx="8656">
                  <c:v>-6.7725199999999999E-2</c:v>
                </c:pt>
                <c:pt idx="8657">
                  <c:v>-6.7869200000000005E-2</c:v>
                </c:pt>
                <c:pt idx="8658">
                  <c:v>-6.7972699999999997E-2</c:v>
                </c:pt>
                <c:pt idx="8659">
                  <c:v>-6.8033300000000005E-2</c:v>
                </c:pt>
                <c:pt idx="8660">
                  <c:v>-6.8053199999999994E-2</c:v>
                </c:pt>
                <c:pt idx="8661">
                  <c:v>-6.8037399999999998E-2</c:v>
                </c:pt>
                <c:pt idx="8662">
                  <c:v>-6.7992700000000003E-2</c:v>
                </c:pt>
                <c:pt idx="8663">
                  <c:v>-6.7923999999999998E-2</c:v>
                </c:pt>
                <c:pt idx="8664">
                  <c:v>-6.7832799999999999E-2</c:v>
                </c:pt>
                <c:pt idx="8665">
                  <c:v>-6.77228E-2</c:v>
                </c:pt>
                <c:pt idx="8666">
                  <c:v>-6.7599400000000004E-2</c:v>
                </c:pt>
                <c:pt idx="8667">
                  <c:v>-6.7464099999999999E-2</c:v>
                </c:pt>
                <c:pt idx="8668">
                  <c:v>-6.7316299999999996E-2</c:v>
                </c:pt>
                <c:pt idx="8669">
                  <c:v>-6.7157499999999995E-2</c:v>
                </c:pt>
                <c:pt idx="8670">
                  <c:v>-6.6991599999999998E-2</c:v>
                </c:pt>
                <c:pt idx="8671">
                  <c:v>-6.6823499999999994E-2</c:v>
                </c:pt>
                <c:pt idx="8672">
                  <c:v>-6.6652900000000001E-2</c:v>
                </c:pt>
                <c:pt idx="8673">
                  <c:v>-6.6474400000000003E-2</c:v>
                </c:pt>
                <c:pt idx="8674">
                  <c:v>-6.6284499999999996E-2</c:v>
                </c:pt>
                <c:pt idx="8675">
                  <c:v>-6.6086800000000001E-2</c:v>
                </c:pt>
                <c:pt idx="8676">
                  <c:v>-6.58884E-2</c:v>
                </c:pt>
                <c:pt idx="8677">
                  <c:v>-6.5690100000000001E-2</c:v>
                </c:pt>
                <c:pt idx="8678">
                  <c:v>-6.5489699999999998E-2</c:v>
                </c:pt>
                <c:pt idx="8679">
                  <c:v>-6.5289100000000003E-2</c:v>
                </c:pt>
                <c:pt idx="8680">
                  <c:v>-6.5092899999999995E-2</c:v>
                </c:pt>
                <c:pt idx="8681">
                  <c:v>-6.4903500000000003E-2</c:v>
                </c:pt>
                <c:pt idx="8682">
                  <c:v>-6.4721299999999996E-2</c:v>
                </c:pt>
                <c:pt idx="8683">
                  <c:v>-6.4546699999999999E-2</c:v>
                </c:pt>
                <c:pt idx="8684">
                  <c:v>-6.4380800000000002E-2</c:v>
                </c:pt>
                <c:pt idx="8685">
                  <c:v>-6.4222199999999993E-2</c:v>
                </c:pt>
                <c:pt idx="8686">
                  <c:v>-6.4067499999999999E-2</c:v>
                </c:pt>
                <c:pt idx="8687">
                  <c:v>-6.3919500000000004E-2</c:v>
                </c:pt>
                <c:pt idx="8688">
                  <c:v>-6.3785999999999995E-2</c:v>
                </c:pt>
                <c:pt idx="8689">
                  <c:v>-6.3672900000000004E-2</c:v>
                </c:pt>
                <c:pt idx="8690">
                  <c:v>-6.3579399999999994E-2</c:v>
                </c:pt>
                <c:pt idx="8691">
                  <c:v>-6.3496999999999998E-2</c:v>
                </c:pt>
                <c:pt idx="8692">
                  <c:v>-6.3414899999999996E-2</c:v>
                </c:pt>
                <c:pt idx="8693">
                  <c:v>-6.3325500000000007E-2</c:v>
                </c:pt>
                <c:pt idx="8694">
                  <c:v>-6.3225900000000002E-2</c:v>
                </c:pt>
                <c:pt idx="8695">
                  <c:v>-6.3119900000000007E-2</c:v>
                </c:pt>
                <c:pt idx="8696">
                  <c:v>-6.3017199999999995E-2</c:v>
                </c:pt>
                <c:pt idx="8697">
                  <c:v>-6.29218E-2</c:v>
                </c:pt>
                <c:pt idx="8698">
                  <c:v>-6.2828499999999995E-2</c:v>
                </c:pt>
                <c:pt idx="8699">
                  <c:v>-6.2736100000000003E-2</c:v>
                </c:pt>
                <c:pt idx="8700">
                  <c:v>-6.2654899999999999E-2</c:v>
                </c:pt>
                <c:pt idx="8701">
                  <c:v>-6.2598000000000001E-2</c:v>
                </c:pt>
                <c:pt idx="8702">
                  <c:v>-6.2570700000000007E-2</c:v>
                </c:pt>
                <c:pt idx="8703">
                  <c:v>-6.2573100000000006E-2</c:v>
                </c:pt>
                <c:pt idx="8704">
                  <c:v>-6.2606099999999998E-2</c:v>
                </c:pt>
                <c:pt idx="8705">
                  <c:v>-6.2669900000000001E-2</c:v>
                </c:pt>
                <c:pt idx="8706">
                  <c:v>-6.27635E-2</c:v>
                </c:pt>
                <c:pt idx="8707">
                  <c:v>-6.2885700000000003E-2</c:v>
                </c:pt>
                <c:pt idx="8708">
                  <c:v>-6.3032199999999997E-2</c:v>
                </c:pt>
                <c:pt idx="8709">
                  <c:v>-6.3196500000000003E-2</c:v>
                </c:pt>
                <c:pt idx="8710">
                  <c:v>-6.3370300000000004E-2</c:v>
                </c:pt>
                <c:pt idx="8711">
                  <c:v>-6.3543600000000006E-2</c:v>
                </c:pt>
                <c:pt idx="8712">
                  <c:v>-6.3707100000000003E-2</c:v>
                </c:pt>
                <c:pt idx="8713">
                  <c:v>-6.3855999999999996E-2</c:v>
                </c:pt>
                <c:pt idx="8714">
                  <c:v>-6.3987299999999997E-2</c:v>
                </c:pt>
                <c:pt idx="8715">
                  <c:v>-6.4093899999999995E-2</c:v>
                </c:pt>
                <c:pt idx="8716">
                  <c:v>-6.4171000000000006E-2</c:v>
                </c:pt>
                <c:pt idx="8717">
                  <c:v>-6.4222100000000004E-2</c:v>
                </c:pt>
                <c:pt idx="8718">
                  <c:v>-6.4255199999999998E-2</c:v>
                </c:pt>
                <c:pt idx="8719">
                  <c:v>-6.4278000000000002E-2</c:v>
                </c:pt>
                <c:pt idx="8720">
                  <c:v>-6.42958E-2</c:v>
                </c:pt>
                <c:pt idx="8721">
                  <c:v>-6.4308599999999994E-2</c:v>
                </c:pt>
                <c:pt idx="8722">
                  <c:v>-6.43093E-2</c:v>
                </c:pt>
                <c:pt idx="8723">
                  <c:v>-6.4289700000000005E-2</c:v>
                </c:pt>
                <c:pt idx="8724">
                  <c:v>-6.4248600000000003E-2</c:v>
                </c:pt>
                <c:pt idx="8725">
                  <c:v>-6.4188899999999993E-2</c:v>
                </c:pt>
                <c:pt idx="8726">
                  <c:v>-6.4108999999999999E-2</c:v>
                </c:pt>
                <c:pt idx="8727">
                  <c:v>-6.4005400000000004E-2</c:v>
                </c:pt>
                <c:pt idx="8728">
                  <c:v>-6.3882700000000001E-2</c:v>
                </c:pt>
                <c:pt idx="8729">
                  <c:v>-6.3754599999999995E-2</c:v>
                </c:pt>
                <c:pt idx="8730">
                  <c:v>-6.3630699999999998E-2</c:v>
                </c:pt>
                <c:pt idx="8731">
                  <c:v>-6.3510999999999998E-2</c:v>
                </c:pt>
                <c:pt idx="8732">
                  <c:v>-6.3394699999999998E-2</c:v>
                </c:pt>
                <c:pt idx="8733">
                  <c:v>-6.3282500000000005E-2</c:v>
                </c:pt>
                <c:pt idx="8734">
                  <c:v>-6.31713E-2</c:v>
                </c:pt>
                <c:pt idx="8735">
                  <c:v>-6.3054200000000005E-2</c:v>
                </c:pt>
                <c:pt idx="8736">
                  <c:v>-6.2926700000000002E-2</c:v>
                </c:pt>
                <c:pt idx="8737">
                  <c:v>-6.2788800000000006E-2</c:v>
                </c:pt>
                <c:pt idx="8738">
                  <c:v>-6.2639E-2</c:v>
                </c:pt>
                <c:pt idx="8739">
                  <c:v>-6.2475099999999999E-2</c:v>
                </c:pt>
                <c:pt idx="8740">
                  <c:v>-6.2298800000000001E-2</c:v>
                </c:pt>
                <c:pt idx="8741">
                  <c:v>-6.2109299999999999E-2</c:v>
                </c:pt>
                <c:pt idx="8742">
                  <c:v>-6.1896699999999999E-2</c:v>
                </c:pt>
                <c:pt idx="8743">
                  <c:v>-6.1649500000000003E-2</c:v>
                </c:pt>
                <c:pt idx="8744">
                  <c:v>-6.1367600000000001E-2</c:v>
                </c:pt>
                <c:pt idx="8745">
                  <c:v>-6.1058899999999999E-2</c:v>
                </c:pt>
                <c:pt idx="8746">
                  <c:v>-6.0729600000000002E-2</c:v>
                </c:pt>
                <c:pt idx="8747">
                  <c:v>-6.0381799999999999E-2</c:v>
                </c:pt>
                <c:pt idx="8748">
                  <c:v>-6.00172E-2</c:v>
                </c:pt>
                <c:pt idx="8749">
                  <c:v>-5.9640600000000002E-2</c:v>
                </c:pt>
                <c:pt idx="8750">
                  <c:v>-5.9256499999999997E-2</c:v>
                </c:pt>
                <c:pt idx="8751">
                  <c:v>-5.8864699999999999E-2</c:v>
                </c:pt>
                <c:pt idx="8752">
                  <c:v>-5.8466499999999998E-2</c:v>
                </c:pt>
                <c:pt idx="8753">
                  <c:v>-5.8066100000000002E-2</c:v>
                </c:pt>
                <c:pt idx="8754">
                  <c:v>-5.76616E-2</c:v>
                </c:pt>
                <c:pt idx="8755">
                  <c:v>-5.7241500000000001E-2</c:v>
                </c:pt>
                <c:pt idx="8756">
                  <c:v>-5.67977E-2</c:v>
                </c:pt>
                <c:pt idx="8757">
                  <c:v>-5.6334299999999997E-2</c:v>
                </c:pt>
                <c:pt idx="8758">
                  <c:v>-5.5859899999999997E-2</c:v>
                </c:pt>
                <c:pt idx="8759">
                  <c:v>-5.5377999999999997E-2</c:v>
                </c:pt>
                <c:pt idx="8760">
                  <c:v>-5.4884500000000003E-2</c:v>
                </c:pt>
                <c:pt idx="8761">
                  <c:v>-5.4370099999999998E-2</c:v>
                </c:pt>
                <c:pt idx="8762">
                  <c:v>-5.3829500000000002E-2</c:v>
                </c:pt>
                <c:pt idx="8763">
                  <c:v>-5.3265199999999999E-2</c:v>
                </c:pt>
                <c:pt idx="8764">
                  <c:v>-5.2681100000000002E-2</c:v>
                </c:pt>
                <c:pt idx="8765">
                  <c:v>-5.2080899999999999E-2</c:v>
                </c:pt>
                <c:pt idx="8766">
                  <c:v>-5.1468399999999997E-2</c:v>
                </c:pt>
                <c:pt idx="8767">
                  <c:v>-5.0843800000000001E-2</c:v>
                </c:pt>
                <c:pt idx="8768">
                  <c:v>-5.0204600000000002E-2</c:v>
                </c:pt>
                <c:pt idx="8769">
                  <c:v>-4.9551699999999997E-2</c:v>
                </c:pt>
                <c:pt idx="8770">
                  <c:v>-4.8889500000000002E-2</c:v>
                </c:pt>
                <c:pt idx="8771">
                  <c:v>-4.82169E-2</c:v>
                </c:pt>
                <c:pt idx="8772">
                  <c:v>-4.7529000000000002E-2</c:v>
                </c:pt>
                <c:pt idx="8773">
                  <c:v>-4.6827800000000003E-2</c:v>
                </c:pt>
                <c:pt idx="8774">
                  <c:v>-4.6119100000000003E-2</c:v>
                </c:pt>
                <c:pt idx="8775">
                  <c:v>-4.5399299999999997E-2</c:v>
                </c:pt>
                <c:pt idx="8776">
                  <c:v>-4.4659699999999997E-2</c:v>
                </c:pt>
                <c:pt idx="8777">
                  <c:v>-4.3897499999999999E-2</c:v>
                </c:pt>
                <c:pt idx="8778">
                  <c:v>-4.3112400000000002E-2</c:v>
                </c:pt>
                <c:pt idx="8779">
                  <c:v>-4.22989E-2</c:v>
                </c:pt>
                <c:pt idx="8780">
                  <c:v>-4.1453499999999997E-2</c:v>
                </c:pt>
                <c:pt idx="8781">
                  <c:v>-4.0579799999999999E-2</c:v>
                </c:pt>
                <c:pt idx="8782">
                  <c:v>-3.9680699999999999E-2</c:v>
                </c:pt>
                <c:pt idx="8783">
                  <c:v>-3.8754700000000003E-2</c:v>
                </c:pt>
                <c:pt idx="8784">
                  <c:v>-3.7801800000000003E-2</c:v>
                </c:pt>
                <c:pt idx="8785">
                  <c:v>-3.6824500000000003E-2</c:v>
                </c:pt>
                <c:pt idx="8786">
                  <c:v>-3.5826999999999998E-2</c:v>
                </c:pt>
                <c:pt idx="8787">
                  <c:v>-3.4815899999999997E-2</c:v>
                </c:pt>
                <c:pt idx="8788">
                  <c:v>-3.38023E-2</c:v>
                </c:pt>
                <c:pt idx="8789">
                  <c:v>-3.2799799999999997E-2</c:v>
                </c:pt>
                <c:pt idx="8790">
                  <c:v>-3.1821099999999998E-2</c:v>
                </c:pt>
                <c:pt idx="8791">
                  <c:v>-3.0876799999999999E-2</c:v>
                </c:pt>
                <c:pt idx="8792">
                  <c:v>-2.9971299999999999E-2</c:v>
                </c:pt>
                <c:pt idx="8793">
                  <c:v>-2.9098800000000001E-2</c:v>
                </c:pt>
                <c:pt idx="8794">
                  <c:v>-2.8247100000000001E-2</c:v>
                </c:pt>
                <c:pt idx="8795">
                  <c:v>-2.74089E-2</c:v>
                </c:pt>
                <c:pt idx="8796">
                  <c:v>-2.6589499999999999E-2</c:v>
                </c:pt>
                <c:pt idx="8797">
                  <c:v>-2.5804799999999999E-2</c:v>
                </c:pt>
                <c:pt idx="8798">
                  <c:v>-2.50675E-2</c:v>
                </c:pt>
                <c:pt idx="8799">
                  <c:v>-2.4372100000000001E-2</c:v>
                </c:pt>
                <c:pt idx="8800">
                  <c:v>-2.3699700000000001E-2</c:v>
                </c:pt>
                <c:pt idx="8801">
                  <c:v>-2.3036000000000001E-2</c:v>
                </c:pt>
                <c:pt idx="8802">
                  <c:v>-2.2379799999999998E-2</c:v>
                </c:pt>
                <c:pt idx="8803">
                  <c:v>-2.1735299999999999E-2</c:v>
                </c:pt>
                <c:pt idx="8804">
                  <c:v>-2.1103E-2</c:v>
                </c:pt>
                <c:pt idx="8805">
                  <c:v>-2.04861E-2</c:v>
                </c:pt>
                <c:pt idx="8806">
                  <c:v>-1.9898099999999998E-2</c:v>
                </c:pt>
                <c:pt idx="8807">
                  <c:v>-1.9352100000000001E-2</c:v>
                </c:pt>
                <c:pt idx="8808">
                  <c:v>-1.88527E-2</c:v>
                </c:pt>
                <c:pt idx="8809">
                  <c:v>-1.8403200000000002E-2</c:v>
                </c:pt>
                <c:pt idx="8810">
                  <c:v>-1.80085E-2</c:v>
                </c:pt>
                <c:pt idx="8811">
                  <c:v>-1.7670000000000002E-2</c:v>
                </c:pt>
                <c:pt idx="8812">
                  <c:v>-1.73875E-2</c:v>
                </c:pt>
                <c:pt idx="8813">
                  <c:v>-1.7164599999999999E-2</c:v>
                </c:pt>
                <c:pt idx="8814">
                  <c:v>-1.7005699999999999E-2</c:v>
                </c:pt>
                <c:pt idx="8815">
                  <c:v>-1.6909E-2</c:v>
                </c:pt>
                <c:pt idx="8816">
                  <c:v>-1.68741E-2</c:v>
                </c:pt>
                <c:pt idx="8817">
                  <c:v>-1.6911200000000001E-2</c:v>
                </c:pt>
                <c:pt idx="8818">
                  <c:v>-1.7033400000000001E-2</c:v>
                </c:pt>
                <c:pt idx="8819">
                  <c:v>-1.7242199999999999E-2</c:v>
                </c:pt>
                <c:pt idx="8820">
                  <c:v>-1.7531100000000001E-2</c:v>
                </c:pt>
                <c:pt idx="8821">
                  <c:v>-1.7894899999999998E-2</c:v>
                </c:pt>
                <c:pt idx="8822">
                  <c:v>-1.8328899999999999E-2</c:v>
                </c:pt>
                <c:pt idx="8823">
                  <c:v>-1.8826599999999999E-2</c:v>
                </c:pt>
                <c:pt idx="8824">
                  <c:v>-1.93861E-2</c:v>
                </c:pt>
                <c:pt idx="8825">
                  <c:v>-2.0015999999999999E-2</c:v>
                </c:pt>
                <c:pt idx="8826">
                  <c:v>-2.0725899999999998E-2</c:v>
                </c:pt>
                <c:pt idx="8827">
                  <c:v>-2.1513600000000001E-2</c:v>
                </c:pt>
                <c:pt idx="8828">
                  <c:v>-2.23638E-2</c:v>
                </c:pt>
                <c:pt idx="8829">
                  <c:v>-2.3257400000000001E-2</c:v>
                </c:pt>
                <c:pt idx="8830">
                  <c:v>-2.4189800000000001E-2</c:v>
                </c:pt>
                <c:pt idx="8831">
                  <c:v>-2.51731E-2</c:v>
                </c:pt>
                <c:pt idx="8832">
                  <c:v>-2.6223799999999999E-2</c:v>
                </c:pt>
                <c:pt idx="8833">
                  <c:v>-2.73545E-2</c:v>
                </c:pt>
                <c:pt idx="8834">
                  <c:v>-2.85708E-2</c:v>
                </c:pt>
                <c:pt idx="8835">
                  <c:v>-2.9874000000000001E-2</c:v>
                </c:pt>
                <c:pt idx="8836">
                  <c:v>-3.1266700000000001E-2</c:v>
                </c:pt>
                <c:pt idx="8837">
                  <c:v>-3.2749300000000002E-2</c:v>
                </c:pt>
                <c:pt idx="8838">
                  <c:v>-3.4314900000000002E-2</c:v>
                </c:pt>
                <c:pt idx="8839">
                  <c:v>-3.5957900000000001E-2</c:v>
                </c:pt>
                <c:pt idx="8840">
                  <c:v>-3.7682500000000001E-2</c:v>
                </c:pt>
                <c:pt idx="8841">
                  <c:v>-3.9494500000000002E-2</c:v>
                </c:pt>
                <c:pt idx="8842">
                  <c:v>-4.1393300000000001E-2</c:v>
                </c:pt>
                <c:pt idx="8843">
                  <c:v>-4.3377300000000001E-2</c:v>
                </c:pt>
                <c:pt idx="8844">
                  <c:v>-4.5445600000000003E-2</c:v>
                </c:pt>
                <c:pt idx="8845">
                  <c:v>-4.7591000000000001E-2</c:v>
                </c:pt>
                <c:pt idx="8846">
                  <c:v>-4.9799400000000001E-2</c:v>
                </c:pt>
                <c:pt idx="8847">
                  <c:v>-5.2059899999999999E-2</c:v>
                </c:pt>
                <c:pt idx="8848">
                  <c:v>-5.4367199999999997E-2</c:v>
                </c:pt>
                <c:pt idx="8849">
                  <c:v>-5.6718499999999998E-2</c:v>
                </c:pt>
                <c:pt idx="8850">
                  <c:v>-5.9114E-2</c:v>
                </c:pt>
                <c:pt idx="8851">
                  <c:v>-6.1554499999999998E-2</c:v>
                </c:pt>
                <c:pt idx="8852">
                  <c:v>-6.4034099999999997E-2</c:v>
                </c:pt>
                <c:pt idx="8853">
                  <c:v>-6.6547499999999996E-2</c:v>
                </c:pt>
                <c:pt idx="8854">
                  <c:v>-6.9098999999999994E-2</c:v>
                </c:pt>
                <c:pt idx="8855">
                  <c:v>-7.16947E-2</c:v>
                </c:pt>
                <c:pt idx="8856">
                  <c:v>-7.4330099999999996E-2</c:v>
                </c:pt>
                <c:pt idx="8857">
                  <c:v>-7.6993099999999995E-2</c:v>
                </c:pt>
                <c:pt idx="8858">
                  <c:v>-7.9675700000000002E-2</c:v>
                </c:pt>
                <c:pt idx="8859">
                  <c:v>-8.2376099999999994E-2</c:v>
                </c:pt>
                <c:pt idx="8860">
                  <c:v>-8.5092100000000004E-2</c:v>
                </c:pt>
                <c:pt idx="8861">
                  <c:v>-8.7824100000000002E-2</c:v>
                </c:pt>
                <c:pt idx="8862">
                  <c:v>-9.0572299999999994E-2</c:v>
                </c:pt>
                <c:pt idx="8863">
                  <c:v>-9.3331200000000003E-2</c:v>
                </c:pt>
                <c:pt idx="8864">
                  <c:v>-9.6095700000000006E-2</c:v>
                </c:pt>
                <c:pt idx="8865">
                  <c:v>-9.8867499999999997E-2</c:v>
                </c:pt>
                <c:pt idx="8866">
                  <c:v>-0.101647</c:v>
                </c:pt>
                <c:pt idx="8867">
                  <c:v>-0.10443</c:v>
                </c:pt>
                <c:pt idx="8868">
                  <c:v>-0.107215</c:v>
                </c:pt>
                <c:pt idx="8869">
                  <c:v>-0.11000699999999999</c:v>
                </c:pt>
                <c:pt idx="8870">
                  <c:v>-0.112804</c:v>
                </c:pt>
                <c:pt idx="8871">
                  <c:v>-0.11559800000000001</c:v>
                </c:pt>
                <c:pt idx="8872">
                  <c:v>-0.118391</c:v>
                </c:pt>
                <c:pt idx="8873">
                  <c:v>-0.121186</c:v>
                </c:pt>
                <c:pt idx="8874">
                  <c:v>-0.123977</c:v>
                </c:pt>
                <c:pt idx="8875">
                  <c:v>-0.126748</c:v>
                </c:pt>
                <c:pt idx="8876">
                  <c:v>-0.12948999999999999</c:v>
                </c:pt>
                <c:pt idx="8877">
                  <c:v>-0.13220799999999999</c:v>
                </c:pt>
                <c:pt idx="8878">
                  <c:v>-0.13490199999999999</c:v>
                </c:pt>
                <c:pt idx="8879">
                  <c:v>-0.13756299999999999</c:v>
                </c:pt>
                <c:pt idx="8880">
                  <c:v>-0.140177</c:v>
                </c:pt>
                <c:pt idx="8881">
                  <c:v>-0.142734</c:v>
                </c:pt>
                <c:pt idx="8882">
                  <c:v>-0.14522099999999999</c:v>
                </c:pt>
                <c:pt idx="8883">
                  <c:v>-0.14763000000000001</c:v>
                </c:pt>
                <c:pt idx="8884">
                  <c:v>-0.14996799999999999</c:v>
                </c:pt>
                <c:pt idx="8885">
                  <c:v>-0.152249</c:v>
                </c:pt>
                <c:pt idx="8886">
                  <c:v>-0.15448000000000001</c:v>
                </c:pt>
                <c:pt idx="8887">
                  <c:v>-0.15665000000000001</c:v>
                </c:pt>
                <c:pt idx="8888">
                  <c:v>-0.15874199999999999</c:v>
                </c:pt>
                <c:pt idx="8889">
                  <c:v>-0.160742</c:v>
                </c:pt>
                <c:pt idx="8890">
                  <c:v>-0.16264999999999999</c:v>
                </c:pt>
                <c:pt idx="8891">
                  <c:v>-0.164468</c:v>
                </c:pt>
                <c:pt idx="8892">
                  <c:v>-0.16619200000000001</c:v>
                </c:pt>
                <c:pt idx="8893">
                  <c:v>-0.167821</c:v>
                </c:pt>
                <c:pt idx="8894">
                  <c:v>-0.16936100000000001</c:v>
                </c:pt>
                <c:pt idx="8895">
                  <c:v>-0.170823</c:v>
                </c:pt>
                <c:pt idx="8896">
                  <c:v>-0.17221400000000001</c:v>
                </c:pt>
                <c:pt idx="8897">
                  <c:v>-0.17352799999999999</c:v>
                </c:pt>
                <c:pt idx="8898">
                  <c:v>-0.174757</c:v>
                </c:pt>
                <c:pt idx="8899">
                  <c:v>-0.17589099999999999</c:v>
                </c:pt>
                <c:pt idx="8900">
                  <c:v>-0.17693200000000001</c:v>
                </c:pt>
                <c:pt idx="8901">
                  <c:v>-0.17788399999999999</c:v>
                </c:pt>
                <c:pt idx="8902">
                  <c:v>-0.17874999999999999</c:v>
                </c:pt>
                <c:pt idx="8903">
                  <c:v>-0.17952699999999999</c:v>
                </c:pt>
                <c:pt idx="8904">
                  <c:v>-0.18021300000000001</c:v>
                </c:pt>
                <c:pt idx="8905">
                  <c:v>-0.180807</c:v>
                </c:pt>
                <c:pt idx="8906">
                  <c:v>-0.18130299999999999</c:v>
                </c:pt>
                <c:pt idx="8907">
                  <c:v>-0.181697</c:v>
                </c:pt>
                <c:pt idx="8908">
                  <c:v>-0.181982</c:v>
                </c:pt>
                <c:pt idx="8909">
                  <c:v>-0.18214900000000001</c:v>
                </c:pt>
                <c:pt idx="8910">
                  <c:v>-0.182195</c:v>
                </c:pt>
                <c:pt idx="8911">
                  <c:v>-0.182117</c:v>
                </c:pt>
                <c:pt idx="8912">
                  <c:v>-0.181919</c:v>
                </c:pt>
                <c:pt idx="8913">
                  <c:v>-0.181613</c:v>
                </c:pt>
                <c:pt idx="8914">
                  <c:v>-0.18121300000000001</c:v>
                </c:pt>
                <c:pt idx="8915">
                  <c:v>-0.18072099999999999</c:v>
                </c:pt>
                <c:pt idx="8916">
                  <c:v>-0.18012400000000001</c:v>
                </c:pt>
                <c:pt idx="8917">
                  <c:v>-0.17941199999999999</c:v>
                </c:pt>
                <c:pt idx="8918">
                  <c:v>-0.178589</c:v>
                </c:pt>
                <c:pt idx="8919">
                  <c:v>-0.17766100000000001</c:v>
                </c:pt>
                <c:pt idx="8920">
                  <c:v>-0.17663400000000001</c:v>
                </c:pt>
                <c:pt idx="8921">
                  <c:v>-0.175512</c:v>
                </c:pt>
                <c:pt idx="8922">
                  <c:v>-0.17429600000000001</c:v>
                </c:pt>
                <c:pt idx="8923">
                  <c:v>-0.172987</c:v>
                </c:pt>
                <c:pt idx="8924">
                  <c:v>-0.17158799999999999</c:v>
                </c:pt>
                <c:pt idx="8925">
                  <c:v>-0.17010500000000001</c:v>
                </c:pt>
                <c:pt idx="8926">
                  <c:v>-0.168541</c:v>
                </c:pt>
                <c:pt idx="8927">
                  <c:v>-0.16689599999999999</c:v>
                </c:pt>
                <c:pt idx="8928">
                  <c:v>-0.16517599999999999</c:v>
                </c:pt>
                <c:pt idx="8929">
                  <c:v>-0.16339300000000001</c:v>
                </c:pt>
                <c:pt idx="8930">
                  <c:v>-0.161553</c:v>
                </c:pt>
                <c:pt idx="8931">
                  <c:v>-0.15965099999999999</c:v>
                </c:pt>
                <c:pt idx="8932">
                  <c:v>-0.15767900000000001</c:v>
                </c:pt>
                <c:pt idx="8933">
                  <c:v>-0.15563299999999999</c:v>
                </c:pt>
                <c:pt idx="8934">
                  <c:v>-0.15351899999999999</c:v>
                </c:pt>
                <c:pt idx="8935">
                  <c:v>-0.15134700000000001</c:v>
                </c:pt>
                <c:pt idx="8936">
                  <c:v>-0.14912300000000001</c:v>
                </c:pt>
                <c:pt idx="8937">
                  <c:v>-0.14685100000000001</c:v>
                </c:pt>
                <c:pt idx="8938">
                  <c:v>-0.144538</c:v>
                </c:pt>
                <c:pt idx="8939">
                  <c:v>-0.14218500000000001</c:v>
                </c:pt>
                <c:pt idx="8940">
                  <c:v>-0.139788</c:v>
                </c:pt>
                <c:pt idx="8941">
                  <c:v>-0.13734499999999999</c:v>
                </c:pt>
                <c:pt idx="8942">
                  <c:v>-0.134857</c:v>
                </c:pt>
                <c:pt idx="8943">
                  <c:v>-0.132323</c:v>
                </c:pt>
                <c:pt idx="8944">
                  <c:v>-0.129745</c:v>
                </c:pt>
                <c:pt idx="8945">
                  <c:v>-0.12712999999999999</c:v>
                </c:pt>
                <c:pt idx="8946">
                  <c:v>-0.12449399999999999</c:v>
                </c:pt>
                <c:pt idx="8947">
                  <c:v>-0.121848</c:v>
                </c:pt>
                <c:pt idx="8948">
                  <c:v>-0.119198</c:v>
                </c:pt>
                <c:pt idx="8949">
                  <c:v>-0.116548</c:v>
                </c:pt>
                <c:pt idx="8950">
                  <c:v>-0.113902</c:v>
                </c:pt>
                <c:pt idx="8951">
                  <c:v>-0.111264</c:v>
                </c:pt>
                <c:pt idx="8952">
                  <c:v>-0.108638</c:v>
                </c:pt>
                <c:pt idx="8953">
                  <c:v>-0.10602399999999999</c:v>
                </c:pt>
                <c:pt idx="8954">
                  <c:v>-0.103432</c:v>
                </c:pt>
                <c:pt idx="8955">
                  <c:v>-0.100878</c:v>
                </c:pt>
                <c:pt idx="8956">
                  <c:v>-9.8366400000000007E-2</c:v>
                </c:pt>
                <c:pt idx="8957">
                  <c:v>-9.5897499999999997E-2</c:v>
                </c:pt>
                <c:pt idx="8958">
                  <c:v>-9.3473100000000003E-2</c:v>
                </c:pt>
                <c:pt idx="8959">
                  <c:v>-9.1096099999999999E-2</c:v>
                </c:pt>
                <c:pt idx="8960">
                  <c:v>-8.8766499999999998E-2</c:v>
                </c:pt>
                <c:pt idx="8961">
                  <c:v>-8.64867E-2</c:v>
                </c:pt>
                <c:pt idx="8962">
                  <c:v>-8.4264699999999998E-2</c:v>
                </c:pt>
                <c:pt idx="8963">
                  <c:v>-8.2105899999999996E-2</c:v>
                </c:pt>
                <c:pt idx="8964">
                  <c:v>-8.00096E-2</c:v>
                </c:pt>
                <c:pt idx="8965">
                  <c:v>-7.7976000000000004E-2</c:v>
                </c:pt>
                <c:pt idx="8966">
                  <c:v>-7.6008400000000004E-2</c:v>
                </c:pt>
                <c:pt idx="8967">
                  <c:v>-7.4108999999999994E-2</c:v>
                </c:pt>
                <c:pt idx="8968">
                  <c:v>-7.2278700000000001E-2</c:v>
                </c:pt>
                <c:pt idx="8969">
                  <c:v>-7.0520899999999997E-2</c:v>
                </c:pt>
                <c:pt idx="8970">
                  <c:v>-6.8841299999999994E-2</c:v>
                </c:pt>
                <c:pt idx="8971">
                  <c:v>-6.72431E-2</c:v>
                </c:pt>
                <c:pt idx="8972">
                  <c:v>-6.5728700000000001E-2</c:v>
                </c:pt>
                <c:pt idx="8973">
                  <c:v>-6.4299599999999998E-2</c:v>
                </c:pt>
                <c:pt idx="8974">
                  <c:v>-6.2953400000000007E-2</c:v>
                </c:pt>
                <c:pt idx="8975">
                  <c:v>-6.1686199999999997E-2</c:v>
                </c:pt>
                <c:pt idx="8976">
                  <c:v>-6.0498200000000002E-2</c:v>
                </c:pt>
                <c:pt idx="8977">
                  <c:v>-5.9397499999999999E-2</c:v>
                </c:pt>
                <c:pt idx="8978">
                  <c:v>-5.8395700000000002E-2</c:v>
                </c:pt>
                <c:pt idx="8979">
                  <c:v>-5.7499099999999997E-2</c:v>
                </c:pt>
                <c:pt idx="8980">
                  <c:v>-5.6704999999999998E-2</c:v>
                </c:pt>
                <c:pt idx="8981">
                  <c:v>-5.60101E-2</c:v>
                </c:pt>
                <c:pt idx="8982">
                  <c:v>-5.5423E-2</c:v>
                </c:pt>
                <c:pt idx="8983">
                  <c:v>-5.4945300000000002E-2</c:v>
                </c:pt>
                <c:pt idx="8984">
                  <c:v>-5.45304E-2</c:v>
                </c:pt>
                <c:pt idx="8985">
                  <c:v>-5.4143299999999998E-2</c:v>
                </c:pt>
                <c:pt idx="8986">
                  <c:v>-5.3836799999999997E-2</c:v>
                </c:pt>
                <c:pt idx="8987">
                  <c:v>-5.3651200000000003E-2</c:v>
                </c:pt>
                <c:pt idx="8988">
                  <c:v>-5.35565E-2</c:v>
                </c:pt>
                <c:pt idx="8989">
                  <c:v>-5.3543199999999999E-2</c:v>
                </c:pt>
                <c:pt idx="8990">
                  <c:v>-5.3631600000000001E-2</c:v>
                </c:pt>
                <c:pt idx="8991">
                  <c:v>-5.3828500000000001E-2</c:v>
                </c:pt>
                <c:pt idx="8992">
                  <c:v>-5.4129499999999997E-2</c:v>
                </c:pt>
                <c:pt idx="8993">
                  <c:v>-5.4527399999999997E-2</c:v>
                </c:pt>
                <c:pt idx="8994">
                  <c:v>-5.5017200000000002E-2</c:v>
                </c:pt>
                <c:pt idx="8995">
                  <c:v>-5.5597100000000003E-2</c:v>
                </c:pt>
                <c:pt idx="8996">
                  <c:v>-5.6266499999999997E-2</c:v>
                </c:pt>
                <c:pt idx="8997">
                  <c:v>-5.7025199999999998E-2</c:v>
                </c:pt>
                <c:pt idx="8998">
                  <c:v>-5.7872300000000002E-2</c:v>
                </c:pt>
                <c:pt idx="8999">
                  <c:v>-5.8804200000000001E-2</c:v>
                </c:pt>
                <c:pt idx="9000">
                  <c:v>-5.9815300000000002E-2</c:v>
                </c:pt>
                <c:pt idx="9001">
                  <c:v>-6.0901900000000002E-2</c:v>
                </c:pt>
                <c:pt idx="9002">
                  <c:v>-6.2064800000000003E-2</c:v>
                </c:pt>
                <c:pt idx="9003">
                  <c:v>-6.3305E-2</c:v>
                </c:pt>
                <c:pt idx="9004">
                  <c:v>-6.4617900000000006E-2</c:v>
                </c:pt>
                <c:pt idx="9005">
                  <c:v>-6.5999100000000005E-2</c:v>
                </c:pt>
                <c:pt idx="9006">
                  <c:v>-6.7449099999999998E-2</c:v>
                </c:pt>
                <c:pt idx="9007">
                  <c:v>-6.8967200000000006E-2</c:v>
                </c:pt>
                <c:pt idx="9008">
                  <c:v>-7.0546399999999995E-2</c:v>
                </c:pt>
                <c:pt idx="9009">
                  <c:v>-7.2177400000000003E-2</c:v>
                </c:pt>
                <c:pt idx="9010">
                  <c:v>-7.3854699999999995E-2</c:v>
                </c:pt>
                <c:pt idx="9011">
                  <c:v>-7.55773E-2</c:v>
                </c:pt>
                <c:pt idx="9012">
                  <c:v>-7.7343300000000004E-2</c:v>
                </c:pt>
                <c:pt idx="9013">
                  <c:v>-7.9145999999999994E-2</c:v>
                </c:pt>
                <c:pt idx="9014">
                  <c:v>-8.0980999999999997E-2</c:v>
                </c:pt>
                <c:pt idx="9015">
                  <c:v>-8.2848599999999994E-2</c:v>
                </c:pt>
                <c:pt idx="9016">
                  <c:v>-8.4745600000000004E-2</c:v>
                </c:pt>
                <c:pt idx="9017">
                  <c:v>-8.6663400000000002E-2</c:v>
                </c:pt>
                <c:pt idx="9018">
                  <c:v>-8.8590199999999994E-2</c:v>
                </c:pt>
                <c:pt idx="9019">
                  <c:v>-9.0512400000000007E-2</c:v>
                </c:pt>
                <c:pt idx="9020">
                  <c:v>-9.2420199999999994E-2</c:v>
                </c:pt>
                <c:pt idx="9021">
                  <c:v>-9.4314099999999998E-2</c:v>
                </c:pt>
                <c:pt idx="9022">
                  <c:v>-9.6202700000000002E-2</c:v>
                </c:pt>
                <c:pt idx="9023">
                  <c:v>-9.8092600000000002E-2</c:v>
                </c:pt>
                <c:pt idx="9024">
                  <c:v>-9.9980399999999997E-2</c:v>
                </c:pt>
                <c:pt idx="9025">
                  <c:v>-0.101852</c:v>
                </c:pt>
                <c:pt idx="9026">
                  <c:v>-0.103689</c:v>
                </c:pt>
                <c:pt idx="9027">
                  <c:v>-0.105479</c:v>
                </c:pt>
                <c:pt idx="9028">
                  <c:v>-0.10721600000000001</c:v>
                </c:pt>
                <c:pt idx="9029">
                  <c:v>-0.108893</c:v>
                </c:pt>
                <c:pt idx="9030">
                  <c:v>-0.110503</c:v>
                </c:pt>
                <c:pt idx="9031">
                  <c:v>-0.11204600000000001</c:v>
                </c:pt>
                <c:pt idx="9032">
                  <c:v>-0.113526</c:v>
                </c:pt>
                <c:pt idx="9033">
                  <c:v>-0.114937</c:v>
                </c:pt>
                <c:pt idx="9034">
                  <c:v>-0.116276</c:v>
                </c:pt>
                <c:pt idx="9035">
                  <c:v>-0.11754299999999999</c:v>
                </c:pt>
                <c:pt idx="9036">
                  <c:v>-0.11873400000000001</c:v>
                </c:pt>
                <c:pt idx="9037">
                  <c:v>-0.11985</c:v>
                </c:pt>
                <c:pt idx="9038">
                  <c:v>-0.120895</c:v>
                </c:pt>
                <c:pt idx="9039">
                  <c:v>-0.12187099999999999</c:v>
                </c:pt>
                <c:pt idx="9040">
                  <c:v>-0.12277200000000001</c:v>
                </c:pt>
                <c:pt idx="9041">
                  <c:v>-0.12359299999999999</c:v>
                </c:pt>
                <c:pt idx="9042">
                  <c:v>-0.124332</c:v>
                </c:pt>
                <c:pt idx="9043">
                  <c:v>-0.124984</c:v>
                </c:pt>
                <c:pt idx="9044">
                  <c:v>-0.12554000000000001</c:v>
                </c:pt>
                <c:pt idx="9045">
                  <c:v>-0.12598699999999999</c:v>
                </c:pt>
                <c:pt idx="9046">
                  <c:v>-0.12631400000000001</c:v>
                </c:pt>
                <c:pt idx="9047">
                  <c:v>-0.12651699999999999</c:v>
                </c:pt>
                <c:pt idx="9048">
                  <c:v>-0.12659500000000001</c:v>
                </c:pt>
                <c:pt idx="9049">
                  <c:v>-0.12655</c:v>
                </c:pt>
                <c:pt idx="9050">
                  <c:v>-0.126383</c:v>
                </c:pt>
                <c:pt idx="9051">
                  <c:v>-0.12608800000000001</c:v>
                </c:pt>
                <c:pt idx="9052">
                  <c:v>-0.12565799999999999</c:v>
                </c:pt>
                <c:pt idx="9053">
                  <c:v>-0.125086</c:v>
                </c:pt>
                <c:pt idx="9054">
                  <c:v>-0.124366</c:v>
                </c:pt>
                <c:pt idx="9055">
                  <c:v>-0.12350899999999999</c:v>
                </c:pt>
                <c:pt idx="9056">
                  <c:v>-0.122529</c:v>
                </c:pt>
                <c:pt idx="9057">
                  <c:v>-0.12143900000000001</c:v>
                </c:pt>
                <c:pt idx="9058">
                  <c:v>-0.12024</c:v>
                </c:pt>
                <c:pt idx="9059">
                  <c:v>-0.11892900000000001</c:v>
                </c:pt>
                <c:pt idx="9060">
                  <c:v>-0.11751</c:v>
                </c:pt>
                <c:pt idx="9061">
                  <c:v>-0.115994</c:v>
                </c:pt>
                <c:pt idx="9062">
                  <c:v>-0.114382</c:v>
                </c:pt>
                <c:pt idx="9063">
                  <c:v>-0.112673</c:v>
                </c:pt>
                <c:pt idx="9064">
                  <c:v>-0.110869</c:v>
                </c:pt>
                <c:pt idx="9065">
                  <c:v>-0.10897</c:v>
                </c:pt>
                <c:pt idx="9066">
                  <c:v>-0.106977</c:v>
                </c:pt>
                <c:pt idx="9067">
                  <c:v>-0.104892</c:v>
                </c:pt>
                <c:pt idx="9068">
                  <c:v>-0.102715</c:v>
                </c:pt>
                <c:pt idx="9069">
                  <c:v>-0.10044699999999999</c:v>
                </c:pt>
                <c:pt idx="9070">
                  <c:v>-9.8096699999999995E-2</c:v>
                </c:pt>
                <c:pt idx="9071">
                  <c:v>-9.5651299999999995E-2</c:v>
                </c:pt>
                <c:pt idx="9072">
                  <c:v>-9.3061400000000002E-2</c:v>
                </c:pt>
                <c:pt idx="9073">
                  <c:v>-9.0339500000000003E-2</c:v>
                </c:pt>
                <c:pt idx="9074">
                  <c:v>-8.7560700000000005E-2</c:v>
                </c:pt>
                <c:pt idx="9075">
                  <c:v>-8.4734199999999996E-2</c:v>
                </c:pt>
                <c:pt idx="9076">
                  <c:v>-8.1833799999999998E-2</c:v>
                </c:pt>
                <c:pt idx="9077">
                  <c:v>-7.88692E-2</c:v>
                </c:pt>
                <c:pt idx="9078">
                  <c:v>-7.5853400000000001E-2</c:v>
                </c:pt>
                <c:pt idx="9079">
                  <c:v>-7.2790199999999999E-2</c:v>
                </c:pt>
                <c:pt idx="9080">
                  <c:v>-6.9681400000000004E-2</c:v>
                </c:pt>
                <c:pt idx="9081">
                  <c:v>-6.6524600000000003E-2</c:v>
                </c:pt>
                <c:pt idx="9082">
                  <c:v>-6.3319E-2</c:v>
                </c:pt>
                <c:pt idx="9083">
                  <c:v>-6.00732E-2</c:v>
                </c:pt>
                <c:pt idx="9084">
                  <c:v>-5.6800799999999999E-2</c:v>
                </c:pt>
                <c:pt idx="9085">
                  <c:v>-5.3511599999999999E-2</c:v>
                </c:pt>
                <c:pt idx="9086">
                  <c:v>-5.0212399999999997E-2</c:v>
                </c:pt>
                <c:pt idx="9087">
                  <c:v>-4.6910599999999997E-2</c:v>
                </c:pt>
                <c:pt idx="9088">
                  <c:v>-4.3614E-2</c:v>
                </c:pt>
                <c:pt idx="9089">
                  <c:v>-4.0332699999999999E-2</c:v>
                </c:pt>
                <c:pt idx="9090">
                  <c:v>-3.7079800000000003E-2</c:v>
                </c:pt>
                <c:pt idx="9091">
                  <c:v>-3.38672E-2</c:v>
                </c:pt>
                <c:pt idx="9092">
                  <c:v>-3.07015E-2</c:v>
                </c:pt>
                <c:pt idx="9093">
                  <c:v>-2.75859E-2</c:v>
                </c:pt>
                <c:pt idx="9094">
                  <c:v>-2.45223E-2</c:v>
                </c:pt>
                <c:pt idx="9095">
                  <c:v>-2.1512300000000002E-2</c:v>
                </c:pt>
                <c:pt idx="9096">
                  <c:v>-1.8560799999999999E-2</c:v>
                </c:pt>
                <c:pt idx="9097">
                  <c:v>-1.5675600000000001E-2</c:v>
                </c:pt>
                <c:pt idx="9098">
                  <c:v>-1.2864199999999999E-2</c:v>
                </c:pt>
                <c:pt idx="9099">
                  <c:v>-1.01315E-2</c:v>
                </c:pt>
                <c:pt idx="9100" formatCode="0.00E+00">
                  <c:v>-7.4782599999999996E-3</c:v>
                </c:pt>
                <c:pt idx="9101" formatCode="0.00E+00">
                  <c:v>-4.9043899999999998E-3</c:v>
                </c:pt>
                <c:pt idx="9102" formatCode="0.00E+00">
                  <c:v>-2.41348E-3</c:v>
                </c:pt>
                <c:pt idx="9103" formatCode="0.00E+00">
                  <c:v>-7.4773100000000002E-6</c:v>
                </c:pt>
                <c:pt idx="9104" formatCode="0.00E+00">
                  <c:v>2.31504E-3</c:v>
                </c:pt>
                <c:pt idx="9105" formatCode="0.00E+00">
                  <c:v>4.5522799999999997E-3</c:v>
                </c:pt>
                <c:pt idx="9106" formatCode="0.00E+00">
                  <c:v>6.6991400000000001E-3</c:v>
                </c:pt>
                <c:pt idx="9107" formatCode="0.00E+00">
                  <c:v>8.7518000000000006E-3</c:v>
                </c:pt>
                <c:pt idx="9108">
                  <c:v>1.07075E-2</c:v>
                </c:pt>
                <c:pt idx="9109">
                  <c:v>1.25618E-2</c:v>
                </c:pt>
                <c:pt idx="9110">
                  <c:v>1.4308299999999999E-2</c:v>
                </c:pt>
                <c:pt idx="9111">
                  <c:v>1.5940800000000001E-2</c:v>
                </c:pt>
                <c:pt idx="9112">
                  <c:v>1.7455399999999999E-2</c:v>
                </c:pt>
                <c:pt idx="9113">
                  <c:v>1.8850700000000001E-2</c:v>
                </c:pt>
                <c:pt idx="9114">
                  <c:v>2.0125000000000001E-2</c:v>
                </c:pt>
                <c:pt idx="9115">
                  <c:v>2.12737E-2</c:v>
                </c:pt>
                <c:pt idx="9116">
                  <c:v>2.2289900000000001E-2</c:v>
                </c:pt>
                <c:pt idx="9117">
                  <c:v>2.3167900000000002E-2</c:v>
                </c:pt>
                <c:pt idx="9118">
                  <c:v>2.3904600000000002E-2</c:v>
                </c:pt>
                <c:pt idx="9119">
                  <c:v>2.44972E-2</c:v>
                </c:pt>
                <c:pt idx="9120">
                  <c:v>2.4942800000000001E-2</c:v>
                </c:pt>
                <c:pt idx="9121">
                  <c:v>2.5240700000000001E-2</c:v>
                </c:pt>
                <c:pt idx="9122">
                  <c:v>2.5391899999999998E-2</c:v>
                </c:pt>
                <c:pt idx="9123">
                  <c:v>2.5395000000000001E-2</c:v>
                </c:pt>
                <c:pt idx="9124">
                  <c:v>2.5243700000000001E-2</c:v>
                </c:pt>
                <c:pt idx="9125">
                  <c:v>2.4931200000000001E-2</c:v>
                </c:pt>
                <c:pt idx="9126">
                  <c:v>2.4453699999999998E-2</c:v>
                </c:pt>
                <c:pt idx="9127">
                  <c:v>2.38103E-2</c:v>
                </c:pt>
                <c:pt idx="9128">
                  <c:v>2.3001799999999999E-2</c:v>
                </c:pt>
                <c:pt idx="9129">
                  <c:v>2.20295E-2</c:v>
                </c:pt>
                <c:pt idx="9130">
                  <c:v>2.0898E-2</c:v>
                </c:pt>
                <c:pt idx="9131">
                  <c:v>1.96127E-2</c:v>
                </c:pt>
                <c:pt idx="9132">
                  <c:v>1.8176600000000001E-2</c:v>
                </c:pt>
                <c:pt idx="9133">
                  <c:v>1.6590799999999999E-2</c:v>
                </c:pt>
                <c:pt idx="9134">
                  <c:v>1.48548E-2</c:v>
                </c:pt>
                <c:pt idx="9135">
                  <c:v>1.29661E-2</c:v>
                </c:pt>
                <c:pt idx="9136">
                  <c:v>1.09254E-2</c:v>
                </c:pt>
                <c:pt idx="9137" formatCode="0.00E+00">
                  <c:v>8.7376899999999993E-3</c:v>
                </c:pt>
                <c:pt idx="9138" formatCode="0.00E+00">
                  <c:v>6.41071E-3</c:v>
                </c:pt>
                <c:pt idx="9139" formatCode="0.00E+00">
                  <c:v>3.9501299999999996E-3</c:v>
                </c:pt>
                <c:pt idx="9140" formatCode="0.00E+00">
                  <c:v>1.3559500000000001E-3</c:v>
                </c:pt>
                <c:pt idx="9141" formatCode="0.00E+00">
                  <c:v>-1.3746400000000001E-3</c:v>
                </c:pt>
                <c:pt idx="9142" formatCode="0.00E+00">
                  <c:v>-4.2430100000000002E-3</c:v>
                </c:pt>
                <c:pt idx="9143" formatCode="0.00E+00">
                  <c:v>-7.2497200000000003E-3</c:v>
                </c:pt>
                <c:pt idx="9144">
                  <c:v>-1.0397699999999999E-2</c:v>
                </c:pt>
                <c:pt idx="9145">
                  <c:v>-1.36864E-2</c:v>
                </c:pt>
                <c:pt idx="9146">
                  <c:v>-1.7103199999999999E-2</c:v>
                </c:pt>
                <c:pt idx="9147">
                  <c:v>-2.0634099999999999E-2</c:v>
                </c:pt>
                <c:pt idx="9148">
                  <c:v>-2.4276499999999999E-2</c:v>
                </c:pt>
                <c:pt idx="9149">
                  <c:v>-2.80351E-2</c:v>
                </c:pt>
                <c:pt idx="9150">
                  <c:v>-3.1910599999999997E-2</c:v>
                </c:pt>
                <c:pt idx="9151">
                  <c:v>-3.5895900000000001E-2</c:v>
                </c:pt>
                <c:pt idx="9152">
                  <c:v>-3.9980000000000002E-2</c:v>
                </c:pt>
                <c:pt idx="9153">
                  <c:v>-4.4154699999999998E-2</c:v>
                </c:pt>
                <c:pt idx="9154">
                  <c:v>-4.8415199999999999E-2</c:v>
                </c:pt>
                <c:pt idx="9155">
                  <c:v>-5.2754000000000002E-2</c:v>
                </c:pt>
                <c:pt idx="9156">
                  <c:v>-5.71604E-2</c:v>
                </c:pt>
                <c:pt idx="9157">
                  <c:v>-6.1626100000000003E-2</c:v>
                </c:pt>
                <c:pt idx="9158">
                  <c:v>-6.6145099999999998E-2</c:v>
                </c:pt>
                <c:pt idx="9159">
                  <c:v>-7.0713200000000004E-2</c:v>
                </c:pt>
                <c:pt idx="9160">
                  <c:v>-7.5326799999999999E-2</c:v>
                </c:pt>
                <c:pt idx="9161">
                  <c:v>-7.9981999999999998E-2</c:v>
                </c:pt>
                <c:pt idx="9162">
                  <c:v>-8.4673300000000007E-2</c:v>
                </c:pt>
                <c:pt idx="9163">
                  <c:v>-8.9394600000000005E-2</c:v>
                </c:pt>
                <c:pt idx="9164">
                  <c:v>-9.4138899999999998E-2</c:v>
                </c:pt>
                <c:pt idx="9165">
                  <c:v>-9.8895800000000006E-2</c:v>
                </c:pt>
                <c:pt idx="9166">
                  <c:v>-0.103653</c:v>
                </c:pt>
                <c:pt idx="9167">
                  <c:v>-0.108402</c:v>
                </c:pt>
                <c:pt idx="9168">
                  <c:v>-0.113131</c:v>
                </c:pt>
                <c:pt idx="9169">
                  <c:v>-0.11783399999999999</c:v>
                </c:pt>
                <c:pt idx="9170">
                  <c:v>-0.122504</c:v>
                </c:pt>
                <c:pt idx="9171">
                  <c:v>-0.127139</c:v>
                </c:pt>
                <c:pt idx="9172">
                  <c:v>-0.13173499999999999</c:v>
                </c:pt>
                <c:pt idx="9173">
                  <c:v>-0.13628699999999999</c:v>
                </c:pt>
                <c:pt idx="9174">
                  <c:v>-0.140791</c:v>
                </c:pt>
                <c:pt idx="9175">
                  <c:v>-0.14524200000000001</c:v>
                </c:pt>
                <c:pt idx="9176">
                  <c:v>-0.14963399999999999</c:v>
                </c:pt>
                <c:pt idx="9177">
                  <c:v>-0.15395900000000001</c:v>
                </c:pt>
                <c:pt idx="9178">
                  <c:v>-0.15820500000000001</c:v>
                </c:pt>
                <c:pt idx="9179">
                  <c:v>-0.16236600000000001</c:v>
                </c:pt>
                <c:pt idx="9180">
                  <c:v>-0.166437</c:v>
                </c:pt>
                <c:pt idx="9181">
                  <c:v>-0.170407</c:v>
                </c:pt>
                <c:pt idx="9182">
                  <c:v>-0.17426800000000001</c:v>
                </c:pt>
                <c:pt idx="9183">
                  <c:v>-0.178007</c:v>
                </c:pt>
                <c:pt idx="9184">
                  <c:v>-0.181615</c:v>
                </c:pt>
                <c:pt idx="9185">
                  <c:v>-0.185086</c:v>
                </c:pt>
                <c:pt idx="9186">
                  <c:v>-0.188414</c:v>
                </c:pt>
                <c:pt idx="9187">
                  <c:v>-0.19159599999999999</c:v>
                </c:pt>
                <c:pt idx="9188">
                  <c:v>-0.19462499999999999</c:v>
                </c:pt>
                <c:pt idx="9189">
                  <c:v>-0.197495</c:v>
                </c:pt>
                <c:pt idx="9190">
                  <c:v>-0.20019999999999999</c:v>
                </c:pt>
                <c:pt idx="9191">
                  <c:v>-0.202737</c:v>
                </c:pt>
                <c:pt idx="9192">
                  <c:v>-0.20510400000000001</c:v>
                </c:pt>
                <c:pt idx="9193">
                  <c:v>-0.20730299999999999</c:v>
                </c:pt>
                <c:pt idx="9194">
                  <c:v>-0.20932799999999999</c:v>
                </c:pt>
                <c:pt idx="9195">
                  <c:v>-0.211176</c:v>
                </c:pt>
                <c:pt idx="9196">
                  <c:v>-0.212839</c:v>
                </c:pt>
                <c:pt idx="9197">
                  <c:v>-0.21431900000000001</c:v>
                </c:pt>
                <c:pt idx="9198">
                  <c:v>-0.215614</c:v>
                </c:pt>
                <c:pt idx="9199">
                  <c:v>-0.21671899999999999</c:v>
                </c:pt>
                <c:pt idx="9200">
                  <c:v>-0.21762899999999999</c:v>
                </c:pt>
                <c:pt idx="9201">
                  <c:v>-0.21834300000000001</c:v>
                </c:pt>
                <c:pt idx="9202">
                  <c:v>-0.218862</c:v>
                </c:pt>
                <c:pt idx="9203">
                  <c:v>-0.21918499999999999</c:v>
                </c:pt>
                <c:pt idx="9204">
                  <c:v>-0.21931100000000001</c:v>
                </c:pt>
                <c:pt idx="9205">
                  <c:v>-0.21923799999999999</c:v>
                </c:pt>
                <c:pt idx="9206">
                  <c:v>-0.21896199999999999</c:v>
                </c:pt>
                <c:pt idx="9207">
                  <c:v>-0.21848899999999999</c:v>
                </c:pt>
                <c:pt idx="9208">
                  <c:v>-0.21781600000000001</c:v>
                </c:pt>
                <c:pt idx="9209">
                  <c:v>-0.21690599999999999</c:v>
                </c:pt>
                <c:pt idx="9210">
                  <c:v>-0.215726</c:v>
                </c:pt>
                <c:pt idx="9211">
                  <c:v>-0.21431900000000001</c:v>
                </c:pt>
                <c:pt idx="9212">
                  <c:v>-0.21271999999999999</c:v>
                </c:pt>
                <c:pt idx="9213">
                  <c:v>-0.21090200000000001</c:v>
                </c:pt>
                <c:pt idx="9214">
                  <c:v>-0.20885799999999999</c:v>
                </c:pt>
                <c:pt idx="9215">
                  <c:v>-0.20660899999999999</c:v>
                </c:pt>
                <c:pt idx="9216">
                  <c:v>-0.20416400000000001</c:v>
                </c:pt>
                <c:pt idx="9217">
                  <c:v>-0.20152200000000001</c:v>
                </c:pt>
                <c:pt idx="9218">
                  <c:v>-0.19867899999999999</c:v>
                </c:pt>
                <c:pt idx="9219">
                  <c:v>-0.195634</c:v>
                </c:pt>
                <c:pt idx="9220">
                  <c:v>-0.19239000000000001</c:v>
                </c:pt>
                <c:pt idx="9221">
                  <c:v>-0.18895100000000001</c:v>
                </c:pt>
                <c:pt idx="9222">
                  <c:v>-0.18532599999999999</c:v>
                </c:pt>
                <c:pt idx="9223">
                  <c:v>-0.18151999999999999</c:v>
                </c:pt>
                <c:pt idx="9224">
                  <c:v>-0.177539</c:v>
                </c:pt>
                <c:pt idx="9225">
                  <c:v>-0.17338999999999999</c:v>
                </c:pt>
                <c:pt idx="9226">
                  <c:v>-0.16908100000000001</c:v>
                </c:pt>
                <c:pt idx="9227">
                  <c:v>-0.16462099999999999</c:v>
                </c:pt>
                <c:pt idx="9228">
                  <c:v>-0.16001799999999999</c:v>
                </c:pt>
                <c:pt idx="9229">
                  <c:v>-0.155281</c:v>
                </c:pt>
                <c:pt idx="9230">
                  <c:v>-0.15041399999999999</c:v>
                </c:pt>
                <c:pt idx="9231">
                  <c:v>-0.14542099999999999</c:v>
                </c:pt>
                <c:pt idx="9232">
                  <c:v>-0.14030500000000001</c:v>
                </c:pt>
                <c:pt idx="9233">
                  <c:v>-0.135073</c:v>
                </c:pt>
                <c:pt idx="9234">
                  <c:v>-0.12973000000000001</c:v>
                </c:pt>
                <c:pt idx="9235">
                  <c:v>-0.12428</c:v>
                </c:pt>
                <c:pt idx="9236">
                  <c:v>-0.118728</c:v>
                </c:pt>
                <c:pt idx="9237">
                  <c:v>-0.113079</c:v>
                </c:pt>
                <c:pt idx="9238">
                  <c:v>-0.107339</c:v>
                </c:pt>
                <c:pt idx="9239">
                  <c:v>-0.101511</c:v>
                </c:pt>
                <c:pt idx="9240">
                  <c:v>-9.5602300000000001E-2</c:v>
                </c:pt>
                <c:pt idx="9241">
                  <c:v>-8.9618600000000007E-2</c:v>
                </c:pt>
                <c:pt idx="9242">
                  <c:v>-8.3567000000000002E-2</c:v>
                </c:pt>
                <c:pt idx="9243">
                  <c:v>-7.7455399999999994E-2</c:v>
                </c:pt>
                <c:pt idx="9244">
                  <c:v>-7.1291999999999994E-2</c:v>
                </c:pt>
                <c:pt idx="9245">
                  <c:v>-6.50863E-2</c:v>
                </c:pt>
                <c:pt idx="9246">
                  <c:v>-5.8848600000000001E-2</c:v>
                </c:pt>
                <c:pt idx="9247">
                  <c:v>-5.2587399999999999E-2</c:v>
                </c:pt>
                <c:pt idx="9248">
                  <c:v>-4.6309900000000001E-2</c:v>
                </c:pt>
                <c:pt idx="9249">
                  <c:v>-4.0023200000000002E-2</c:v>
                </c:pt>
                <c:pt idx="9250">
                  <c:v>-3.3735599999999998E-2</c:v>
                </c:pt>
                <c:pt idx="9251">
                  <c:v>-2.7455799999999999E-2</c:v>
                </c:pt>
                <c:pt idx="9252">
                  <c:v>-2.1191600000000001E-2</c:v>
                </c:pt>
                <c:pt idx="9253">
                  <c:v>-1.4949499999999999E-2</c:v>
                </c:pt>
                <c:pt idx="9254" formatCode="0.00E+00">
                  <c:v>-8.7361000000000001E-3</c:v>
                </c:pt>
                <c:pt idx="9255" formatCode="0.00E+00">
                  <c:v>-2.5569500000000001E-3</c:v>
                </c:pt>
                <c:pt idx="9256" formatCode="0.00E+00">
                  <c:v>3.5829099999999999E-3</c:v>
                </c:pt>
                <c:pt idx="9257" formatCode="0.00E+00">
                  <c:v>9.67814E-3</c:v>
                </c:pt>
                <c:pt idx="9258">
                  <c:v>1.5723399999999998E-2</c:v>
                </c:pt>
                <c:pt idx="9259">
                  <c:v>2.1714600000000001E-2</c:v>
                </c:pt>
                <c:pt idx="9260">
                  <c:v>2.7646500000000001E-2</c:v>
                </c:pt>
                <c:pt idx="9261">
                  <c:v>3.3511899999999997E-2</c:v>
                </c:pt>
                <c:pt idx="9262">
                  <c:v>3.9300700000000001E-2</c:v>
                </c:pt>
                <c:pt idx="9263">
                  <c:v>4.5003000000000001E-2</c:v>
                </c:pt>
                <c:pt idx="9264">
                  <c:v>5.0610500000000003E-2</c:v>
                </c:pt>
                <c:pt idx="9265">
                  <c:v>5.6116800000000001E-2</c:v>
                </c:pt>
                <c:pt idx="9266">
                  <c:v>6.1515599999999997E-2</c:v>
                </c:pt>
                <c:pt idx="9267">
                  <c:v>6.6800999999999999E-2</c:v>
                </c:pt>
                <c:pt idx="9268">
                  <c:v>7.1968699999999997E-2</c:v>
                </c:pt>
                <c:pt idx="9269">
                  <c:v>7.7015600000000003E-2</c:v>
                </c:pt>
                <c:pt idx="9270">
                  <c:v>8.1938200000000003E-2</c:v>
                </c:pt>
                <c:pt idx="9271">
                  <c:v>8.6731100000000005E-2</c:v>
                </c:pt>
                <c:pt idx="9272">
                  <c:v>9.1387499999999997E-2</c:v>
                </c:pt>
                <c:pt idx="9273">
                  <c:v>9.5900899999999997E-2</c:v>
                </c:pt>
                <c:pt idx="9274">
                  <c:v>0.10026500000000001</c:v>
                </c:pt>
                <c:pt idx="9275">
                  <c:v>0.104478</c:v>
                </c:pt>
                <c:pt idx="9276">
                  <c:v>0.108541</c:v>
                </c:pt>
                <c:pt idx="9277">
                  <c:v>0.112454</c:v>
                </c:pt>
                <c:pt idx="9278">
                  <c:v>0.116215</c:v>
                </c:pt>
                <c:pt idx="9279">
                  <c:v>0.11981899999999999</c:v>
                </c:pt>
                <c:pt idx="9280">
                  <c:v>0.123263</c:v>
                </c:pt>
                <c:pt idx="9281">
                  <c:v>0.12654099999999999</c:v>
                </c:pt>
                <c:pt idx="9282">
                  <c:v>0.12964700000000001</c:v>
                </c:pt>
                <c:pt idx="9283">
                  <c:v>0.13258400000000001</c:v>
                </c:pt>
                <c:pt idx="9284">
                  <c:v>0.135354</c:v>
                </c:pt>
                <c:pt idx="9285">
                  <c:v>0.137958</c:v>
                </c:pt>
                <c:pt idx="9286">
                  <c:v>0.14038900000000001</c:v>
                </c:pt>
                <c:pt idx="9287">
                  <c:v>0.14263899999999999</c:v>
                </c:pt>
                <c:pt idx="9288">
                  <c:v>0.144704</c:v>
                </c:pt>
                <c:pt idx="9289">
                  <c:v>0.14657999999999999</c:v>
                </c:pt>
                <c:pt idx="9290">
                  <c:v>0.14827299999999999</c:v>
                </c:pt>
                <c:pt idx="9291">
                  <c:v>0.149786</c:v>
                </c:pt>
                <c:pt idx="9292">
                  <c:v>0.15112100000000001</c:v>
                </c:pt>
                <c:pt idx="9293">
                  <c:v>0.15228</c:v>
                </c:pt>
                <c:pt idx="9294">
                  <c:v>0.15326200000000001</c:v>
                </c:pt>
                <c:pt idx="9295">
                  <c:v>0.15406500000000001</c:v>
                </c:pt>
                <c:pt idx="9296">
                  <c:v>0.15468899999999999</c:v>
                </c:pt>
                <c:pt idx="9297">
                  <c:v>0.15512999999999999</c:v>
                </c:pt>
                <c:pt idx="9298">
                  <c:v>0.155388</c:v>
                </c:pt>
                <c:pt idx="9299">
                  <c:v>0.15546599999999999</c:v>
                </c:pt>
                <c:pt idx="9300">
                  <c:v>0.15536700000000001</c:v>
                </c:pt>
                <c:pt idx="9301">
                  <c:v>0.15509400000000001</c:v>
                </c:pt>
                <c:pt idx="9302">
                  <c:v>0.15465000000000001</c:v>
                </c:pt>
                <c:pt idx="9303">
                  <c:v>0.15403800000000001</c:v>
                </c:pt>
                <c:pt idx="9304">
                  <c:v>0.15326500000000001</c:v>
                </c:pt>
                <c:pt idx="9305">
                  <c:v>0.152333</c:v>
                </c:pt>
                <c:pt idx="9306">
                  <c:v>0.15124499999999999</c:v>
                </c:pt>
                <c:pt idx="9307">
                  <c:v>0.150001</c:v>
                </c:pt>
                <c:pt idx="9308">
                  <c:v>0.14860300000000001</c:v>
                </c:pt>
                <c:pt idx="9309">
                  <c:v>0.14705399999999999</c:v>
                </c:pt>
                <c:pt idx="9310">
                  <c:v>0.14535899999999999</c:v>
                </c:pt>
                <c:pt idx="9311">
                  <c:v>0.14352100000000001</c:v>
                </c:pt>
                <c:pt idx="9312">
                  <c:v>0.141543</c:v>
                </c:pt>
                <c:pt idx="9313">
                  <c:v>0.139432</c:v>
                </c:pt>
                <c:pt idx="9314">
                  <c:v>0.13719200000000001</c:v>
                </c:pt>
                <c:pt idx="9315">
                  <c:v>0.134829</c:v>
                </c:pt>
                <c:pt idx="9316">
                  <c:v>0.13234599999999999</c:v>
                </c:pt>
                <c:pt idx="9317">
                  <c:v>0.129745</c:v>
                </c:pt>
                <c:pt idx="9318">
                  <c:v>0.12703200000000001</c:v>
                </c:pt>
                <c:pt idx="9319">
                  <c:v>0.124212</c:v>
                </c:pt>
                <c:pt idx="9320">
                  <c:v>0.121294</c:v>
                </c:pt>
                <c:pt idx="9321">
                  <c:v>0.118284</c:v>
                </c:pt>
                <c:pt idx="9322">
                  <c:v>0.115186</c:v>
                </c:pt>
                <c:pt idx="9323">
                  <c:v>0.11200400000000001</c:v>
                </c:pt>
                <c:pt idx="9324">
                  <c:v>0.10874499999999999</c:v>
                </c:pt>
                <c:pt idx="9325">
                  <c:v>0.10541300000000001</c:v>
                </c:pt>
                <c:pt idx="9326">
                  <c:v>0.10201499999999999</c:v>
                </c:pt>
                <c:pt idx="9327">
                  <c:v>9.8554199999999995E-2</c:v>
                </c:pt>
                <c:pt idx="9328">
                  <c:v>9.5037499999999997E-2</c:v>
                </c:pt>
                <c:pt idx="9329">
                  <c:v>9.1470899999999994E-2</c:v>
                </c:pt>
                <c:pt idx="9330">
                  <c:v>8.7860099999999997E-2</c:v>
                </c:pt>
                <c:pt idx="9331">
                  <c:v>8.4210499999999994E-2</c:v>
                </c:pt>
                <c:pt idx="9332">
                  <c:v>8.0527600000000005E-2</c:v>
                </c:pt>
                <c:pt idx="9333">
                  <c:v>7.6817399999999994E-2</c:v>
                </c:pt>
                <c:pt idx="9334">
                  <c:v>7.30851E-2</c:v>
                </c:pt>
                <c:pt idx="9335">
                  <c:v>6.9334999999999994E-2</c:v>
                </c:pt>
                <c:pt idx="9336">
                  <c:v>6.5570299999999998E-2</c:v>
                </c:pt>
                <c:pt idx="9337">
                  <c:v>6.1794799999999997E-2</c:v>
                </c:pt>
                <c:pt idx="9338">
                  <c:v>5.8012599999999998E-2</c:v>
                </c:pt>
                <c:pt idx="9339">
                  <c:v>5.4228499999999999E-2</c:v>
                </c:pt>
                <c:pt idx="9340">
                  <c:v>5.0447699999999998E-2</c:v>
                </c:pt>
                <c:pt idx="9341">
                  <c:v>4.6674800000000002E-2</c:v>
                </c:pt>
                <c:pt idx="9342">
                  <c:v>4.29147E-2</c:v>
                </c:pt>
                <c:pt idx="9343">
                  <c:v>3.9172800000000001E-2</c:v>
                </c:pt>
                <c:pt idx="9344">
                  <c:v>3.5454800000000002E-2</c:v>
                </c:pt>
                <c:pt idx="9345">
                  <c:v>3.1765799999999997E-2</c:v>
                </c:pt>
                <c:pt idx="9346">
                  <c:v>2.8109599999999998E-2</c:v>
                </c:pt>
                <c:pt idx="9347">
                  <c:v>2.4489400000000001E-2</c:v>
                </c:pt>
                <c:pt idx="9348">
                  <c:v>2.0908400000000001E-2</c:v>
                </c:pt>
                <c:pt idx="9349">
                  <c:v>1.737E-2</c:v>
                </c:pt>
                <c:pt idx="9350">
                  <c:v>1.38776E-2</c:v>
                </c:pt>
                <c:pt idx="9351">
                  <c:v>1.04355E-2</c:v>
                </c:pt>
                <c:pt idx="9352" formatCode="0.00E+00">
                  <c:v>7.0478199999999998E-3</c:v>
                </c:pt>
                <c:pt idx="9353" formatCode="0.00E+00">
                  <c:v>3.7170699999999998E-3</c:v>
                </c:pt>
                <c:pt idx="9354" formatCode="0.00E+00">
                  <c:v>4.46141E-4</c:v>
                </c:pt>
                <c:pt idx="9355" formatCode="0.00E+00">
                  <c:v>-2.7605400000000001E-3</c:v>
                </c:pt>
                <c:pt idx="9356" formatCode="0.00E+00">
                  <c:v>-5.8987900000000001E-3</c:v>
                </c:pt>
                <c:pt idx="9357" formatCode="0.00E+00">
                  <c:v>-8.9655199999999994E-3</c:v>
                </c:pt>
                <c:pt idx="9358">
                  <c:v>-1.19568E-2</c:v>
                </c:pt>
                <c:pt idx="9359">
                  <c:v>-1.48688E-2</c:v>
                </c:pt>
                <c:pt idx="9360">
                  <c:v>-1.7699900000000001E-2</c:v>
                </c:pt>
                <c:pt idx="9361">
                  <c:v>-2.0449599999999998E-2</c:v>
                </c:pt>
                <c:pt idx="9362">
                  <c:v>-2.31162E-2</c:v>
                </c:pt>
                <c:pt idx="9363">
                  <c:v>-2.56984E-2</c:v>
                </c:pt>
                <c:pt idx="9364">
                  <c:v>-2.8196300000000001E-2</c:v>
                </c:pt>
                <c:pt idx="9365">
                  <c:v>-3.0609399999999998E-2</c:v>
                </c:pt>
                <c:pt idx="9366">
                  <c:v>-3.2935899999999997E-2</c:v>
                </c:pt>
                <c:pt idx="9367">
                  <c:v>-3.5174200000000003E-2</c:v>
                </c:pt>
                <c:pt idx="9368">
                  <c:v>-3.7323000000000002E-2</c:v>
                </c:pt>
                <c:pt idx="9369">
                  <c:v>-3.9380999999999999E-2</c:v>
                </c:pt>
                <c:pt idx="9370">
                  <c:v>-4.1347299999999997E-2</c:v>
                </c:pt>
                <c:pt idx="9371">
                  <c:v>-4.3220700000000001E-2</c:v>
                </c:pt>
                <c:pt idx="9372">
                  <c:v>-4.4999400000000002E-2</c:v>
                </c:pt>
                <c:pt idx="9373">
                  <c:v>-4.6681899999999998E-2</c:v>
                </c:pt>
                <c:pt idx="9374">
                  <c:v>-4.82683E-2</c:v>
                </c:pt>
                <c:pt idx="9375">
                  <c:v>-4.9759100000000001E-2</c:v>
                </c:pt>
                <c:pt idx="9376">
                  <c:v>-5.1153700000000003E-2</c:v>
                </c:pt>
                <c:pt idx="9377">
                  <c:v>-5.2452100000000002E-2</c:v>
                </c:pt>
                <c:pt idx="9378">
                  <c:v>-5.3656099999999998E-2</c:v>
                </c:pt>
                <c:pt idx="9379">
                  <c:v>-5.4766700000000001E-2</c:v>
                </c:pt>
                <c:pt idx="9380">
                  <c:v>-5.5783899999999997E-2</c:v>
                </c:pt>
                <c:pt idx="9381">
                  <c:v>-5.6706899999999998E-2</c:v>
                </c:pt>
                <c:pt idx="9382">
                  <c:v>-5.75354E-2</c:v>
                </c:pt>
                <c:pt idx="9383">
                  <c:v>-5.8270299999999997E-2</c:v>
                </c:pt>
                <c:pt idx="9384">
                  <c:v>-5.8913600000000003E-2</c:v>
                </c:pt>
                <c:pt idx="9385">
                  <c:v>-5.94675E-2</c:v>
                </c:pt>
                <c:pt idx="9386">
                  <c:v>-5.9933100000000003E-2</c:v>
                </c:pt>
                <c:pt idx="9387">
                  <c:v>-6.0311799999999999E-2</c:v>
                </c:pt>
                <c:pt idx="9388">
                  <c:v>-6.0606100000000003E-2</c:v>
                </c:pt>
                <c:pt idx="9389">
                  <c:v>-6.08181E-2</c:v>
                </c:pt>
                <c:pt idx="9390">
                  <c:v>-6.09501E-2</c:v>
                </c:pt>
                <c:pt idx="9391">
                  <c:v>-6.10039E-2</c:v>
                </c:pt>
                <c:pt idx="9392">
                  <c:v>-6.0980100000000002E-2</c:v>
                </c:pt>
                <c:pt idx="9393">
                  <c:v>-6.0878300000000003E-2</c:v>
                </c:pt>
                <c:pt idx="9394">
                  <c:v>-6.06984E-2</c:v>
                </c:pt>
                <c:pt idx="9395">
                  <c:v>-6.04419E-2</c:v>
                </c:pt>
                <c:pt idx="9396">
                  <c:v>-6.0110799999999999E-2</c:v>
                </c:pt>
                <c:pt idx="9397">
                  <c:v>-5.9707200000000002E-2</c:v>
                </c:pt>
                <c:pt idx="9398">
                  <c:v>-5.9234500000000002E-2</c:v>
                </c:pt>
                <c:pt idx="9399">
                  <c:v>-5.8696499999999999E-2</c:v>
                </c:pt>
                <c:pt idx="9400">
                  <c:v>-5.8096000000000002E-2</c:v>
                </c:pt>
                <c:pt idx="9401">
                  <c:v>-5.7434899999999997E-2</c:v>
                </c:pt>
                <c:pt idx="9402">
                  <c:v>-5.6714800000000003E-2</c:v>
                </c:pt>
                <c:pt idx="9403">
                  <c:v>-5.5938000000000002E-2</c:v>
                </c:pt>
                <c:pt idx="9404">
                  <c:v>-5.51081E-2</c:v>
                </c:pt>
                <c:pt idx="9405">
                  <c:v>-5.4230199999999999E-2</c:v>
                </c:pt>
                <c:pt idx="9406">
                  <c:v>-5.3308599999999998E-2</c:v>
                </c:pt>
                <c:pt idx="9407">
                  <c:v>-5.2346700000000003E-2</c:v>
                </c:pt>
                <c:pt idx="9408">
                  <c:v>-5.1347400000000001E-2</c:v>
                </c:pt>
                <c:pt idx="9409">
                  <c:v>-5.0313400000000001E-2</c:v>
                </c:pt>
                <c:pt idx="9410">
                  <c:v>-4.92456E-2</c:v>
                </c:pt>
                <c:pt idx="9411">
                  <c:v>-4.8143499999999999E-2</c:v>
                </c:pt>
                <c:pt idx="9412">
                  <c:v>-4.7008300000000003E-2</c:v>
                </c:pt>
                <c:pt idx="9413">
                  <c:v>-4.5843399999999999E-2</c:v>
                </c:pt>
                <c:pt idx="9414">
                  <c:v>-4.4652799999999999E-2</c:v>
                </c:pt>
                <c:pt idx="9415">
                  <c:v>-4.3438299999999999E-2</c:v>
                </c:pt>
                <c:pt idx="9416">
                  <c:v>-4.2200500000000002E-2</c:v>
                </c:pt>
                <c:pt idx="9417">
                  <c:v>-4.09401E-2</c:v>
                </c:pt>
                <c:pt idx="9418">
                  <c:v>-3.9659199999999999E-2</c:v>
                </c:pt>
                <c:pt idx="9419">
                  <c:v>-3.8360900000000003E-2</c:v>
                </c:pt>
                <c:pt idx="9420">
                  <c:v>-3.7047099999999999E-2</c:v>
                </c:pt>
                <c:pt idx="9421">
                  <c:v>-3.5719300000000002E-2</c:v>
                </c:pt>
                <c:pt idx="9422">
                  <c:v>-3.4380599999999997E-2</c:v>
                </c:pt>
                <c:pt idx="9423">
                  <c:v>-3.3034800000000003E-2</c:v>
                </c:pt>
                <c:pt idx="9424">
                  <c:v>-3.1684200000000003E-2</c:v>
                </c:pt>
                <c:pt idx="9425">
                  <c:v>-3.0330300000000001E-2</c:v>
                </c:pt>
                <c:pt idx="9426">
                  <c:v>-2.8974799999999998E-2</c:v>
                </c:pt>
                <c:pt idx="9427">
                  <c:v>-2.76198E-2</c:v>
                </c:pt>
                <c:pt idx="9428">
                  <c:v>-2.6267700000000001E-2</c:v>
                </c:pt>
                <c:pt idx="9429">
                  <c:v>-2.49202E-2</c:v>
                </c:pt>
                <c:pt idx="9430">
                  <c:v>-2.3577600000000001E-2</c:v>
                </c:pt>
                <c:pt idx="9431">
                  <c:v>-2.2239399999999999E-2</c:v>
                </c:pt>
                <c:pt idx="9432">
                  <c:v>-2.0905199999999999E-2</c:v>
                </c:pt>
                <c:pt idx="9433">
                  <c:v>-1.9575700000000001E-2</c:v>
                </c:pt>
                <c:pt idx="9434">
                  <c:v>-1.8251799999999999E-2</c:v>
                </c:pt>
                <c:pt idx="9435">
                  <c:v>-1.6934299999999999E-2</c:v>
                </c:pt>
                <c:pt idx="9436">
                  <c:v>-1.5623400000000001E-2</c:v>
                </c:pt>
                <c:pt idx="9437">
                  <c:v>-1.4320599999999999E-2</c:v>
                </c:pt>
                <c:pt idx="9438">
                  <c:v>-1.3027499999999999E-2</c:v>
                </c:pt>
                <c:pt idx="9439">
                  <c:v>-1.1745200000000001E-2</c:v>
                </c:pt>
                <c:pt idx="9440">
                  <c:v>-1.0474900000000001E-2</c:v>
                </c:pt>
                <c:pt idx="9441" formatCode="0.00E+00">
                  <c:v>-9.2173299999999993E-3</c:v>
                </c:pt>
                <c:pt idx="9442" formatCode="0.00E+00">
                  <c:v>-7.9719100000000005E-3</c:v>
                </c:pt>
                <c:pt idx="9443" formatCode="0.00E+00">
                  <c:v>-6.7385099999999996E-3</c:v>
                </c:pt>
                <c:pt idx="9444" formatCode="0.00E+00">
                  <c:v>-5.5172900000000002E-3</c:v>
                </c:pt>
                <c:pt idx="9445" formatCode="0.00E+00">
                  <c:v>-4.3074699999999999E-3</c:v>
                </c:pt>
                <c:pt idx="9446" formatCode="0.00E+00">
                  <c:v>-3.1074700000000002E-3</c:v>
                </c:pt>
                <c:pt idx="9447" formatCode="0.00E+00">
                  <c:v>-1.9164399999999999E-3</c:v>
                </c:pt>
                <c:pt idx="9448" formatCode="0.00E+00">
                  <c:v>-7.3445200000000002E-4</c:v>
                </c:pt>
                <c:pt idx="9449" formatCode="0.00E+00">
                  <c:v>4.3888999999999999E-4</c:v>
                </c:pt>
                <c:pt idx="9450" formatCode="0.00E+00">
                  <c:v>1.60377E-3</c:v>
                </c:pt>
                <c:pt idx="9451" formatCode="0.00E+00">
                  <c:v>2.7586500000000001E-3</c:v>
                </c:pt>
                <c:pt idx="9452" formatCode="0.00E+00">
                  <c:v>3.9019100000000002E-3</c:v>
                </c:pt>
                <c:pt idx="9453" formatCode="0.00E+00">
                  <c:v>5.0341600000000002E-3</c:v>
                </c:pt>
                <c:pt idx="9454" formatCode="0.00E+00">
                  <c:v>6.1577799999999999E-3</c:v>
                </c:pt>
                <c:pt idx="9455" formatCode="0.00E+00">
                  <c:v>7.2748700000000001E-3</c:v>
                </c:pt>
                <c:pt idx="9456" formatCode="0.00E+00">
                  <c:v>8.3863600000000007E-3</c:v>
                </c:pt>
                <c:pt idx="9457" formatCode="0.00E+00">
                  <c:v>9.4924699999999994E-3</c:v>
                </c:pt>
                <c:pt idx="9458">
                  <c:v>1.05936E-2</c:v>
                </c:pt>
                <c:pt idx="9459">
                  <c:v>1.1690900000000001E-2</c:v>
                </c:pt>
                <c:pt idx="9460">
                  <c:v>1.27866E-2</c:v>
                </c:pt>
                <c:pt idx="9461">
                  <c:v>1.38844E-2</c:v>
                </c:pt>
                <c:pt idx="9462">
                  <c:v>1.4987500000000001E-2</c:v>
                </c:pt>
                <c:pt idx="9463">
                  <c:v>1.6096900000000001E-2</c:v>
                </c:pt>
                <c:pt idx="9464">
                  <c:v>1.7212399999999999E-2</c:v>
                </c:pt>
                <c:pt idx="9465">
                  <c:v>1.8333800000000001E-2</c:v>
                </c:pt>
                <c:pt idx="9466">
                  <c:v>1.9462500000000001E-2</c:v>
                </c:pt>
                <c:pt idx="9467">
                  <c:v>2.0599699999999999E-2</c:v>
                </c:pt>
                <c:pt idx="9468">
                  <c:v>2.17462E-2</c:v>
                </c:pt>
                <c:pt idx="9469">
                  <c:v>2.2903199999999999E-2</c:v>
                </c:pt>
                <c:pt idx="9470">
                  <c:v>2.4072400000000001E-2</c:v>
                </c:pt>
                <c:pt idx="9471">
                  <c:v>2.5256000000000001E-2</c:v>
                </c:pt>
                <c:pt idx="9472">
                  <c:v>2.6456E-2</c:v>
                </c:pt>
                <c:pt idx="9473">
                  <c:v>2.7673699999999999E-2</c:v>
                </c:pt>
                <c:pt idx="9474">
                  <c:v>2.8910499999999999E-2</c:v>
                </c:pt>
                <c:pt idx="9475">
                  <c:v>3.0167599999999999E-2</c:v>
                </c:pt>
                <c:pt idx="9476">
                  <c:v>3.1445899999999999E-2</c:v>
                </c:pt>
                <c:pt idx="9477">
                  <c:v>3.2745999999999997E-2</c:v>
                </c:pt>
                <c:pt idx="9478">
                  <c:v>3.4068899999999999E-2</c:v>
                </c:pt>
                <c:pt idx="9479">
                  <c:v>3.5416499999999997E-2</c:v>
                </c:pt>
                <c:pt idx="9480">
                  <c:v>3.6790700000000003E-2</c:v>
                </c:pt>
                <c:pt idx="9481">
                  <c:v>3.8193299999999999E-2</c:v>
                </c:pt>
                <c:pt idx="9482">
                  <c:v>3.9625800000000003E-2</c:v>
                </c:pt>
                <c:pt idx="9483">
                  <c:v>4.1089899999999999E-2</c:v>
                </c:pt>
                <c:pt idx="9484">
                  <c:v>4.2587199999999999E-2</c:v>
                </c:pt>
                <c:pt idx="9485">
                  <c:v>4.41188E-2</c:v>
                </c:pt>
                <c:pt idx="9486">
                  <c:v>4.5685799999999999E-2</c:v>
                </c:pt>
                <c:pt idx="9487">
                  <c:v>4.7289100000000001E-2</c:v>
                </c:pt>
                <c:pt idx="9488">
                  <c:v>4.8929199999999999E-2</c:v>
                </c:pt>
                <c:pt idx="9489">
                  <c:v>5.0606699999999998E-2</c:v>
                </c:pt>
                <c:pt idx="9490">
                  <c:v>5.2322599999999997E-2</c:v>
                </c:pt>
                <c:pt idx="9491">
                  <c:v>5.4077199999999999E-2</c:v>
                </c:pt>
                <c:pt idx="9492">
                  <c:v>5.5869500000000002E-2</c:v>
                </c:pt>
                <c:pt idx="9493">
                  <c:v>5.7698399999999997E-2</c:v>
                </c:pt>
                <c:pt idx="9494">
                  <c:v>5.9564400000000003E-2</c:v>
                </c:pt>
                <c:pt idx="9495">
                  <c:v>6.1468799999999997E-2</c:v>
                </c:pt>
                <c:pt idx="9496">
                  <c:v>6.3411599999999999E-2</c:v>
                </c:pt>
                <c:pt idx="9497">
                  <c:v>6.5392500000000006E-2</c:v>
                </c:pt>
                <c:pt idx="9498">
                  <c:v>6.7411499999999999E-2</c:v>
                </c:pt>
                <c:pt idx="9499">
                  <c:v>6.9468699999999994E-2</c:v>
                </c:pt>
                <c:pt idx="9500">
                  <c:v>7.15639E-2</c:v>
                </c:pt>
                <c:pt idx="9501">
                  <c:v>7.3695700000000003E-2</c:v>
                </c:pt>
                <c:pt idx="9502">
                  <c:v>7.5863E-2</c:v>
                </c:pt>
                <c:pt idx="9503">
                  <c:v>7.8065800000000005E-2</c:v>
                </c:pt>
                <c:pt idx="9504">
                  <c:v>8.0304299999999995E-2</c:v>
                </c:pt>
                <c:pt idx="9505">
                  <c:v>8.2578799999999994E-2</c:v>
                </c:pt>
                <c:pt idx="9506">
                  <c:v>8.4887799999999999E-2</c:v>
                </c:pt>
                <c:pt idx="9507">
                  <c:v>8.7229600000000004E-2</c:v>
                </c:pt>
                <c:pt idx="9508">
                  <c:v>8.9602600000000004E-2</c:v>
                </c:pt>
                <c:pt idx="9509">
                  <c:v>9.2005299999999998E-2</c:v>
                </c:pt>
                <c:pt idx="9510">
                  <c:v>9.44353E-2</c:v>
                </c:pt>
                <c:pt idx="9511">
                  <c:v>9.6890100000000007E-2</c:v>
                </c:pt>
                <c:pt idx="9512">
                  <c:v>9.9368600000000001E-2</c:v>
                </c:pt>
                <c:pt idx="9513">
                  <c:v>0.101869</c:v>
                </c:pt>
                <c:pt idx="9514">
                  <c:v>0.10439</c:v>
                </c:pt>
                <c:pt idx="9515">
                  <c:v>0.106929</c:v>
                </c:pt>
                <c:pt idx="9516">
                  <c:v>0.109484</c:v>
                </c:pt>
                <c:pt idx="9517">
                  <c:v>0.112052</c:v>
                </c:pt>
                <c:pt idx="9518">
                  <c:v>0.114631</c:v>
                </c:pt>
                <c:pt idx="9519">
                  <c:v>0.11722</c:v>
                </c:pt>
                <c:pt idx="9520">
                  <c:v>0.11981799999999999</c:v>
                </c:pt>
                <c:pt idx="9521">
                  <c:v>0.122421</c:v>
                </c:pt>
                <c:pt idx="9522">
                  <c:v>0.125026</c:v>
                </c:pt>
                <c:pt idx="9523">
                  <c:v>0.12762999999999999</c:v>
                </c:pt>
                <c:pt idx="9524">
                  <c:v>0.13023100000000001</c:v>
                </c:pt>
                <c:pt idx="9525" formatCode="0.00E+00">
                  <c:v>0.132826</c:v>
                </c:pt>
                <c:pt idx="9526" formatCode="0.00E+00">
                  <c:v>0.135412</c:v>
                </c:pt>
                <c:pt idx="9527" formatCode="0.00E+00">
                  <c:v>0.137987</c:v>
                </c:pt>
                <c:pt idx="9528" formatCode="0.00E+00">
                  <c:v>0.140546</c:v>
                </c:pt>
                <c:pt idx="9529" formatCode="0.00E+00">
                  <c:v>0.14308699999999999</c:v>
                </c:pt>
                <c:pt idx="9530" formatCode="0.00E+00">
                  <c:v>0.14560799999999999</c:v>
                </c:pt>
                <c:pt idx="9531" formatCode="0.00E+00">
                  <c:v>0.14810400000000001</c:v>
                </c:pt>
                <c:pt idx="9532">
                  <c:v>0.15057300000000001</c:v>
                </c:pt>
                <c:pt idx="9533">
                  <c:v>0.15301100000000001</c:v>
                </c:pt>
                <c:pt idx="9534">
                  <c:v>0.155413</c:v>
                </c:pt>
                <c:pt idx="9535">
                  <c:v>0.157776</c:v>
                </c:pt>
                <c:pt idx="9536">
                  <c:v>0.16009699999999999</c:v>
                </c:pt>
                <c:pt idx="9537">
                  <c:v>0.16237099999999999</c:v>
                </c:pt>
                <c:pt idx="9538">
                  <c:v>0.16459699999999999</c:v>
                </c:pt>
                <c:pt idx="9539">
                  <c:v>0.166771</c:v>
                </c:pt>
                <c:pt idx="9540">
                  <c:v>0.16888900000000001</c:v>
                </c:pt>
                <c:pt idx="9541">
                  <c:v>0.17094799999999999</c:v>
                </c:pt>
                <c:pt idx="9542">
                  <c:v>0.17294499999999999</c:v>
                </c:pt>
                <c:pt idx="9543">
                  <c:v>0.174877</c:v>
                </c:pt>
                <c:pt idx="9544">
                  <c:v>0.17673900000000001</c:v>
                </c:pt>
                <c:pt idx="9545">
                  <c:v>0.17852799999999999</c:v>
                </c:pt>
                <c:pt idx="9546">
                  <c:v>0.18023900000000001</c:v>
                </c:pt>
                <c:pt idx="9547">
                  <c:v>0.181869</c:v>
                </c:pt>
                <c:pt idx="9548">
                  <c:v>0.183416</c:v>
                </c:pt>
                <c:pt idx="9549">
                  <c:v>0.18487999999999999</c:v>
                </c:pt>
                <c:pt idx="9550">
                  <c:v>0.18625700000000001</c:v>
                </c:pt>
                <c:pt idx="9551">
                  <c:v>0.18754599999999999</c:v>
                </c:pt>
                <c:pt idx="9552">
                  <c:v>0.18874099999999999</c:v>
                </c:pt>
                <c:pt idx="9553">
                  <c:v>0.18984100000000001</c:v>
                </c:pt>
                <c:pt idx="9554">
                  <c:v>0.19084200000000001</c:v>
                </c:pt>
                <c:pt idx="9555">
                  <c:v>0.19173899999999999</c:v>
                </c:pt>
                <c:pt idx="9556">
                  <c:v>0.19253100000000001</c:v>
                </c:pt>
                <c:pt idx="9557">
                  <c:v>0.193213</c:v>
                </c:pt>
                <c:pt idx="9558">
                  <c:v>0.19378500000000001</c:v>
                </c:pt>
                <c:pt idx="9559">
                  <c:v>0.194245</c:v>
                </c:pt>
                <c:pt idx="9560">
                  <c:v>0.19459399999999999</c:v>
                </c:pt>
                <c:pt idx="9561">
                  <c:v>0.194829</c:v>
                </c:pt>
                <c:pt idx="9562">
                  <c:v>0.19495000000000001</c:v>
                </c:pt>
                <c:pt idx="9563">
                  <c:v>0.19495499999999999</c:v>
                </c:pt>
                <c:pt idx="9564">
                  <c:v>0.19484399999999999</c:v>
                </c:pt>
                <c:pt idx="9565">
                  <c:v>0.19461200000000001</c:v>
                </c:pt>
                <c:pt idx="9566">
                  <c:v>0.19425700000000001</c:v>
                </c:pt>
                <c:pt idx="9567">
                  <c:v>0.19377800000000001</c:v>
                </c:pt>
                <c:pt idx="9568">
                  <c:v>0.19317500000000001</c:v>
                </c:pt>
                <c:pt idx="9569">
                  <c:v>0.19244800000000001</c:v>
                </c:pt>
                <c:pt idx="9570">
                  <c:v>0.19159599999999999</c:v>
                </c:pt>
                <c:pt idx="9571">
                  <c:v>0.19062000000000001</c:v>
                </c:pt>
                <c:pt idx="9572">
                  <c:v>0.18951799999999999</c:v>
                </c:pt>
                <c:pt idx="9573">
                  <c:v>0.18829000000000001</c:v>
                </c:pt>
                <c:pt idx="9574">
                  <c:v>0.18693499999999999</c:v>
                </c:pt>
                <c:pt idx="9575">
                  <c:v>0.18545200000000001</c:v>
                </c:pt>
                <c:pt idx="9576">
                  <c:v>0.18384200000000001</c:v>
                </c:pt>
                <c:pt idx="9577">
                  <c:v>0.18210499999999999</c:v>
                </c:pt>
                <c:pt idx="9578">
                  <c:v>0.18023900000000001</c:v>
                </c:pt>
                <c:pt idx="9579">
                  <c:v>0.17824599999999999</c:v>
                </c:pt>
                <c:pt idx="9580">
                  <c:v>0.17612700000000001</c:v>
                </c:pt>
                <c:pt idx="9581">
                  <c:v>0.17388700000000001</c:v>
                </c:pt>
                <c:pt idx="9582">
                  <c:v>0.17152600000000001</c:v>
                </c:pt>
                <c:pt idx="9583">
                  <c:v>0.169048</c:v>
                </c:pt>
                <c:pt idx="9584">
                  <c:v>0.16645299999999999</c:v>
                </c:pt>
                <c:pt idx="9585">
                  <c:v>0.163744</c:v>
                </c:pt>
                <c:pt idx="9586">
                  <c:v>0.16092200000000001</c:v>
                </c:pt>
                <c:pt idx="9587">
                  <c:v>0.15798999999999999</c:v>
                </c:pt>
                <c:pt idx="9588">
                  <c:v>0.15495</c:v>
                </c:pt>
                <c:pt idx="9589">
                  <c:v>0.15180399999999999</c:v>
                </c:pt>
                <c:pt idx="9590">
                  <c:v>0.14855499999999999</c:v>
                </c:pt>
                <c:pt idx="9591">
                  <c:v>0.145205</c:v>
                </c:pt>
                <c:pt idx="9592">
                  <c:v>0.141759</c:v>
                </c:pt>
                <c:pt idx="9593">
                  <c:v>0.13821900000000001</c:v>
                </c:pt>
                <c:pt idx="9594">
                  <c:v>0.13458899999999999</c:v>
                </c:pt>
                <c:pt idx="9595">
                  <c:v>0.13087099999999999</c:v>
                </c:pt>
                <c:pt idx="9596">
                  <c:v>0.12706999999999999</c:v>
                </c:pt>
                <c:pt idx="9597">
                  <c:v>0.12318999999999999</c:v>
                </c:pt>
                <c:pt idx="9598">
                  <c:v>0.11923499999999999</c:v>
                </c:pt>
                <c:pt idx="9599">
                  <c:v>0.115208</c:v>
                </c:pt>
                <c:pt idx="9600">
                  <c:v>0.111113</c:v>
                </c:pt>
                <c:pt idx="9601">
                  <c:v>0.10695499999999999</c:v>
                </c:pt>
                <c:pt idx="9602">
                  <c:v>0.102738</c:v>
                </c:pt>
                <c:pt idx="9603">
                  <c:v>9.8466499999999998E-2</c:v>
                </c:pt>
                <c:pt idx="9604">
                  <c:v>9.4144400000000003E-2</c:v>
                </c:pt>
                <c:pt idx="9605">
                  <c:v>8.9775999999999995E-2</c:v>
                </c:pt>
                <c:pt idx="9606">
                  <c:v>8.5365800000000006E-2</c:v>
                </c:pt>
                <c:pt idx="9607">
                  <c:v>8.0919199999999997E-2</c:v>
                </c:pt>
                <c:pt idx="9608">
                  <c:v>7.6441899999999993E-2</c:v>
                </c:pt>
                <c:pt idx="9609">
                  <c:v>7.1939199999999995E-2</c:v>
                </c:pt>
                <c:pt idx="9610">
                  <c:v>6.7417000000000005E-2</c:v>
                </c:pt>
                <c:pt idx="9611">
                  <c:v>6.2880199999999997E-2</c:v>
                </c:pt>
                <c:pt idx="9612">
                  <c:v>5.8332500000000002E-2</c:v>
                </c:pt>
                <c:pt idx="9613">
                  <c:v>5.3777499999999999E-2</c:v>
                </c:pt>
                <c:pt idx="9614">
                  <c:v>4.9220100000000003E-2</c:v>
                </c:pt>
                <c:pt idx="9615">
                  <c:v>4.46661E-2</c:v>
                </c:pt>
                <c:pt idx="9616">
                  <c:v>4.0120200000000002E-2</c:v>
                </c:pt>
                <c:pt idx="9617" formatCode="0.00E+00">
                  <c:v>3.5586800000000002E-2</c:v>
                </c:pt>
                <c:pt idx="9618" formatCode="0.00E+00">
                  <c:v>3.1070400000000001E-2</c:v>
                </c:pt>
                <c:pt idx="9619" formatCode="0.00E+00">
                  <c:v>2.6576800000000001E-2</c:v>
                </c:pt>
                <c:pt idx="9620" formatCode="0.00E+00">
                  <c:v>2.21119E-2</c:v>
                </c:pt>
                <c:pt idx="9621" formatCode="0.00E+00">
                  <c:v>1.7682300000000001E-2</c:v>
                </c:pt>
                <c:pt idx="9622">
                  <c:v>1.32943E-2</c:v>
                </c:pt>
                <c:pt idx="9623" formatCode="0.00E+00">
                  <c:v>8.9539200000000006E-3</c:v>
                </c:pt>
                <c:pt idx="9624" formatCode="0.00E+00">
                  <c:v>4.6670000000000001E-3</c:v>
                </c:pt>
                <c:pt idx="9625" formatCode="0.00E+00">
                  <c:v>4.39665E-4</c:v>
                </c:pt>
                <c:pt idx="9626" formatCode="0.00E+00">
                  <c:v>-3.72273E-3</c:v>
                </c:pt>
                <c:pt idx="9627" formatCode="0.00E+00">
                  <c:v>-7.8163599999999996E-3</c:v>
                </c:pt>
                <c:pt idx="9628">
                  <c:v>-1.18377E-2</c:v>
                </c:pt>
                <c:pt idx="9629">
                  <c:v>-1.5782299999999999E-2</c:v>
                </c:pt>
                <c:pt idx="9630">
                  <c:v>-1.9645599999999999E-2</c:v>
                </c:pt>
                <c:pt idx="9631">
                  <c:v>-2.3423699999999999E-2</c:v>
                </c:pt>
                <c:pt idx="9632">
                  <c:v>-2.7112799999999999E-2</c:v>
                </c:pt>
                <c:pt idx="9633">
                  <c:v>-3.0708900000000001E-2</c:v>
                </c:pt>
                <c:pt idx="9634">
                  <c:v>-3.4207899999999999E-2</c:v>
                </c:pt>
                <c:pt idx="9635">
                  <c:v>-3.7604800000000001E-2</c:v>
                </c:pt>
                <c:pt idx="9636">
                  <c:v>-4.0893699999999998E-2</c:v>
                </c:pt>
                <c:pt idx="9637">
                  <c:v>-4.4070600000000001E-2</c:v>
                </c:pt>
                <c:pt idx="9638">
                  <c:v>-4.7133399999999999E-2</c:v>
                </c:pt>
                <c:pt idx="9639">
                  <c:v>-5.008E-2</c:v>
                </c:pt>
                <c:pt idx="9640">
                  <c:v>-5.2907299999999997E-2</c:v>
                </c:pt>
                <c:pt idx="9641">
                  <c:v>-5.5611800000000003E-2</c:v>
                </c:pt>
                <c:pt idx="9642">
                  <c:v>-5.8189299999999999E-2</c:v>
                </c:pt>
                <c:pt idx="9643">
                  <c:v>-6.0635099999999997E-2</c:v>
                </c:pt>
                <c:pt idx="9644">
                  <c:v>-6.2945399999999999E-2</c:v>
                </c:pt>
                <c:pt idx="9645">
                  <c:v>-6.5117099999999997E-2</c:v>
                </c:pt>
                <c:pt idx="9646">
                  <c:v>-6.7147100000000001E-2</c:v>
                </c:pt>
                <c:pt idx="9647">
                  <c:v>-6.9033200000000003E-2</c:v>
                </c:pt>
                <c:pt idx="9648">
                  <c:v>-7.0773100000000005E-2</c:v>
                </c:pt>
                <c:pt idx="9649">
                  <c:v>-7.2364200000000004E-2</c:v>
                </c:pt>
                <c:pt idx="9650">
                  <c:v>-7.3803800000000003E-2</c:v>
                </c:pt>
                <c:pt idx="9651">
                  <c:v>-7.5089699999999995E-2</c:v>
                </c:pt>
                <c:pt idx="9652">
                  <c:v>-7.6220999999999997E-2</c:v>
                </c:pt>
                <c:pt idx="9653">
                  <c:v>-7.7197100000000005E-2</c:v>
                </c:pt>
                <c:pt idx="9654">
                  <c:v>-7.8018199999999996E-2</c:v>
                </c:pt>
                <c:pt idx="9655">
                  <c:v>-7.8684100000000007E-2</c:v>
                </c:pt>
                <c:pt idx="9656">
                  <c:v>-7.9193299999999994E-2</c:v>
                </c:pt>
                <c:pt idx="9657">
                  <c:v>-7.9543699999999995E-2</c:v>
                </c:pt>
                <c:pt idx="9658">
                  <c:v>-7.9733600000000002E-2</c:v>
                </c:pt>
                <c:pt idx="9659">
                  <c:v>-7.97625E-2</c:v>
                </c:pt>
                <c:pt idx="9660">
                  <c:v>-7.9630800000000002E-2</c:v>
                </c:pt>
                <c:pt idx="9661">
                  <c:v>-7.9338199999999998E-2</c:v>
                </c:pt>
                <c:pt idx="9662">
                  <c:v>-7.8883999999999996E-2</c:v>
                </c:pt>
                <c:pt idx="9663">
                  <c:v>-7.8267699999999996E-2</c:v>
                </c:pt>
                <c:pt idx="9664">
                  <c:v>-7.7490900000000001E-2</c:v>
                </c:pt>
                <c:pt idx="9665">
                  <c:v>-7.6556399999999997E-2</c:v>
                </c:pt>
                <c:pt idx="9666">
                  <c:v>-7.5466800000000001E-2</c:v>
                </c:pt>
                <c:pt idx="9667">
                  <c:v>-7.42231E-2</c:v>
                </c:pt>
                <c:pt idx="9668">
                  <c:v>-7.2826299999999997E-2</c:v>
                </c:pt>
                <c:pt idx="9669">
                  <c:v>-7.1278099999999997E-2</c:v>
                </c:pt>
                <c:pt idx="9670">
                  <c:v>-6.9580500000000003E-2</c:v>
                </c:pt>
                <c:pt idx="9671">
                  <c:v>-6.7735699999999996E-2</c:v>
                </c:pt>
                <c:pt idx="9672">
                  <c:v>-6.5745499999999998E-2</c:v>
                </c:pt>
                <c:pt idx="9673">
                  <c:v>-6.3611500000000001E-2</c:v>
                </c:pt>
                <c:pt idx="9674">
                  <c:v>-6.1335899999999999E-2</c:v>
                </c:pt>
                <c:pt idx="9675">
                  <c:v>-5.8921300000000003E-2</c:v>
                </c:pt>
                <c:pt idx="9676">
                  <c:v>-5.6369000000000002E-2</c:v>
                </c:pt>
                <c:pt idx="9677">
                  <c:v>-5.3681199999999998E-2</c:v>
                </c:pt>
                <c:pt idx="9678">
                  <c:v>-5.0862600000000001E-2</c:v>
                </c:pt>
                <c:pt idx="9679">
                  <c:v>-4.7918799999999998E-2</c:v>
                </c:pt>
                <c:pt idx="9680">
                  <c:v>-4.4853400000000002E-2</c:v>
                </c:pt>
                <c:pt idx="9681">
                  <c:v>-4.1667799999999998E-2</c:v>
                </c:pt>
                <c:pt idx="9682">
                  <c:v>-3.8365000000000003E-2</c:v>
                </c:pt>
                <c:pt idx="9683">
                  <c:v>-3.4950500000000002E-2</c:v>
                </c:pt>
                <c:pt idx="9684">
                  <c:v>-3.1430399999999997E-2</c:v>
                </c:pt>
                <c:pt idx="9685">
                  <c:v>-2.78096E-2</c:v>
                </c:pt>
                <c:pt idx="9686">
                  <c:v>-2.40924E-2</c:v>
                </c:pt>
                <c:pt idx="9687">
                  <c:v>-2.0282000000000001E-2</c:v>
                </c:pt>
                <c:pt idx="9688">
                  <c:v>-1.6381900000000001E-2</c:v>
                </c:pt>
                <c:pt idx="9689">
                  <c:v>-1.2396900000000001E-2</c:v>
                </c:pt>
                <c:pt idx="9690" formatCode="0.00E+00">
                  <c:v>-8.3327000000000002E-3</c:v>
                </c:pt>
                <c:pt idx="9691" formatCode="0.00E+00">
                  <c:v>-4.1955300000000003E-3</c:v>
                </c:pt>
                <c:pt idx="9692" formatCode="0.00E+00">
                  <c:v>9.4045299999999999E-6</c:v>
                </c:pt>
                <c:pt idx="9693" formatCode="0.00E+00">
                  <c:v>4.2773100000000003E-3</c:v>
                </c:pt>
                <c:pt idx="9694" formatCode="0.00E+00">
                  <c:v>8.6028100000000007E-3</c:v>
                </c:pt>
                <c:pt idx="9695">
                  <c:v>1.2980500000000001E-2</c:v>
                </c:pt>
                <c:pt idx="9696">
                  <c:v>1.7406399999999999E-2</c:v>
                </c:pt>
                <c:pt idx="9697">
                  <c:v>2.1876799999999998E-2</c:v>
                </c:pt>
                <c:pt idx="9698">
                  <c:v>2.6387299999999999E-2</c:v>
                </c:pt>
                <c:pt idx="9699">
                  <c:v>3.0931699999999999E-2</c:v>
                </c:pt>
                <c:pt idx="9700">
                  <c:v>3.5503699999999999E-2</c:v>
                </c:pt>
                <c:pt idx="9701">
                  <c:v>4.0097800000000003E-2</c:v>
                </c:pt>
                <c:pt idx="9702">
                  <c:v>4.4709499999999999E-2</c:v>
                </c:pt>
                <c:pt idx="9703">
                  <c:v>4.9336900000000003E-2</c:v>
                </c:pt>
                <c:pt idx="9704">
                  <c:v>5.3975700000000001E-2</c:v>
                </c:pt>
                <c:pt idx="9705">
                  <c:v>5.8617000000000002E-2</c:v>
                </c:pt>
                <c:pt idx="9706">
                  <c:v>6.3255099999999995E-2</c:v>
                </c:pt>
                <c:pt idx="9707">
                  <c:v>6.7886299999999997E-2</c:v>
                </c:pt>
                <c:pt idx="9708">
                  <c:v>7.2503999999999999E-2</c:v>
                </c:pt>
                <c:pt idx="9709">
                  <c:v>7.7100500000000002E-2</c:v>
                </c:pt>
                <c:pt idx="9710">
                  <c:v>8.1669900000000004E-2</c:v>
                </c:pt>
                <c:pt idx="9711">
                  <c:v>8.6208199999999999E-2</c:v>
                </c:pt>
                <c:pt idx="9712">
                  <c:v>9.0712000000000001E-2</c:v>
                </c:pt>
                <c:pt idx="9713">
                  <c:v>9.5176899999999995E-2</c:v>
                </c:pt>
                <c:pt idx="9714">
                  <c:v>9.9597400000000003E-2</c:v>
                </c:pt>
                <c:pt idx="9715">
                  <c:v>0.103967</c:v>
                </c:pt>
                <c:pt idx="9716">
                  <c:v>0.10828</c:v>
                </c:pt>
                <c:pt idx="9717">
                  <c:v>0.11253299999999999</c:v>
                </c:pt>
                <c:pt idx="9718">
                  <c:v>0.11672399999999999</c:v>
                </c:pt>
                <c:pt idx="9719">
                  <c:v>0.120846</c:v>
                </c:pt>
                <c:pt idx="9720">
                  <c:v>0.12489500000000001</c:v>
                </c:pt>
                <c:pt idx="9721">
                  <c:v>0.12886400000000001</c:v>
                </c:pt>
                <c:pt idx="9722">
                  <c:v>0.13274900000000001</c:v>
                </c:pt>
                <c:pt idx="9723">
                  <c:v>0.136546</c:v>
                </c:pt>
                <c:pt idx="9724">
                  <c:v>0.14025199999999999</c:v>
                </c:pt>
                <c:pt idx="9725">
                  <c:v>0.14386599999999999</c:v>
                </c:pt>
                <c:pt idx="9726">
                  <c:v>0.14738699999999999</c:v>
                </c:pt>
                <c:pt idx="9727">
                  <c:v>0.150812</c:v>
                </c:pt>
                <c:pt idx="9728" formatCode="0.00E+00">
                  <c:v>0.15413399999999999</c:v>
                </c:pt>
                <c:pt idx="9729" formatCode="0.00E+00">
                  <c:v>0.15734899999999999</c:v>
                </c:pt>
                <c:pt idx="9730" formatCode="0.00E+00">
                  <c:v>0.16045400000000001</c:v>
                </c:pt>
                <c:pt idx="9731" formatCode="0.00E+00">
                  <c:v>0.16344600000000001</c:v>
                </c:pt>
                <c:pt idx="9732" formatCode="0.00E+00">
                  <c:v>0.166321</c:v>
                </c:pt>
                <c:pt idx="9733" formatCode="0.00E+00">
                  <c:v>0.16907800000000001</c:v>
                </c:pt>
                <c:pt idx="9734">
                  <c:v>0.17171500000000001</c:v>
                </c:pt>
                <c:pt idx="9735">
                  <c:v>0.174231</c:v>
                </c:pt>
                <c:pt idx="9736">
                  <c:v>0.176623</c:v>
                </c:pt>
                <c:pt idx="9737">
                  <c:v>0.17888999999999999</c:v>
                </c:pt>
                <c:pt idx="9738">
                  <c:v>0.18102799999999999</c:v>
                </c:pt>
                <c:pt idx="9739">
                  <c:v>0.18303700000000001</c:v>
                </c:pt>
                <c:pt idx="9740">
                  <c:v>0.18491299999999999</c:v>
                </c:pt>
                <c:pt idx="9741">
                  <c:v>0.18665599999999999</c:v>
                </c:pt>
                <c:pt idx="9742">
                  <c:v>0.18826399999999999</c:v>
                </c:pt>
                <c:pt idx="9743">
                  <c:v>0.18973599999999999</c:v>
                </c:pt>
                <c:pt idx="9744">
                  <c:v>0.19107299999999999</c:v>
                </c:pt>
                <c:pt idx="9745">
                  <c:v>0.192274</c:v>
                </c:pt>
                <c:pt idx="9746">
                  <c:v>0.19334100000000001</c:v>
                </c:pt>
                <c:pt idx="9747">
                  <c:v>0.194275</c:v>
                </c:pt>
                <c:pt idx="9748">
                  <c:v>0.195075</c:v>
                </c:pt>
                <c:pt idx="9749">
                  <c:v>0.195745</c:v>
                </c:pt>
                <c:pt idx="9750">
                  <c:v>0.19628699999999999</c:v>
                </c:pt>
                <c:pt idx="9751">
                  <c:v>0.19670000000000001</c:v>
                </c:pt>
                <c:pt idx="9752">
                  <c:v>0.19698599999999999</c:v>
                </c:pt>
                <c:pt idx="9753">
                  <c:v>0.19714499999999999</c:v>
                </c:pt>
                <c:pt idx="9754">
                  <c:v>0.197181</c:v>
                </c:pt>
                <c:pt idx="9755">
                  <c:v>0.19708800000000001</c:v>
                </c:pt>
                <c:pt idx="9756">
                  <c:v>0.19686699999999999</c:v>
                </c:pt>
                <c:pt idx="9757">
                  <c:v>0.196521</c:v>
                </c:pt>
                <c:pt idx="9758">
                  <c:v>0.196052</c:v>
                </c:pt>
                <c:pt idx="9759">
                  <c:v>0.195462</c:v>
                </c:pt>
                <c:pt idx="9760">
                  <c:v>0.19475300000000001</c:v>
                </c:pt>
                <c:pt idx="9761">
                  <c:v>0.19392799999999999</c:v>
                </c:pt>
                <c:pt idx="9762">
                  <c:v>0.19298799999999999</c:v>
                </c:pt>
                <c:pt idx="9763">
                  <c:v>0.191936</c:v>
                </c:pt>
                <c:pt idx="9764">
                  <c:v>0.190774</c:v>
                </c:pt>
                <c:pt idx="9765">
                  <c:v>0.18950800000000001</c:v>
                </c:pt>
                <c:pt idx="9766">
                  <c:v>0.188139</c:v>
                </c:pt>
                <c:pt idx="9767">
                  <c:v>0.18667</c:v>
                </c:pt>
                <c:pt idx="9768">
                  <c:v>0.18510299999999999</c:v>
                </c:pt>
                <c:pt idx="9769">
                  <c:v>0.18344199999999999</c:v>
                </c:pt>
                <c:pt idx="9770">
                  <c:v>0.18169399999999999</c:v>
                </c:pt>
                <c:pt idx="9771">
                  <c:v>0.17986099999999999</c:v>
                </c:pt>
                <c:pt idx="9772">
                  <c:v>0.17794599999999999</c:v>
                </c:pt>
                <c:pt idx="9773">
                  <c:v>0.175954</c:v>
                </c:pt>
                <c:pt idx="9774">
                  <c:v>0.17388999999999999</c:v>
                </c:pt>
                <c:pt idx="9775">
                  <c:v>0.17176</c:v>
                </c:pt>
                <c:pt idx="9776">
                  <c:v>0.169568</c:v>
                </c:pt>
                <c:pt idx="9777">
                  <c:v>0.16732</c:v>
                </c:pt>
                <c:pt idx="9778">
                  <c:v>0.165021</c:v>
                </c:pt>
                <c:pt idx="9779">
                  <c:v>0.16267799999999999</c:v>
                </c:pt>
                <c:pt idx="9780">
                  <c:v>0.16029599999999999</c:v>
                </c:pt>
                <c:pt idx="9781">
                  <c:v>0.15787599999999999</c:v>
                </c:pt>
                <c:pt idx="9782">
                  <c:v>0.155419</c:v>
                </c:pt>
                <c:pt idx="9783">
                  <c:v>0.15292800000000001</c:v>
                </c:pt>
                <c:pt idx="9784">
                  <c:v>0.15040500000000001</c:v>
                </c:pt>
                <c:pt idx="9785">
                  <c:v>0.14785400000000001</c:v>
                </c:pt>
                <c:pt idx="9786">
                  <c:v>0.14528099999999999</c:v>
                </c:pt>
                <c:pt idx="9787">
                  <c:v>0.14268900000000001</c:v>
                </c:pt>
                <c:pt idx="9788">
                  <c:v>0.14008200000000001</c:v>
                </c:pt>
                <c:pt idx="9789">
                  <c:v>0.137462</c:v>
                </c:pt>
                <c:pt idx="9790">
                  <c:v>0.13483300000000001</c:v>
                </c:pt>
                <c:pt idx="9791">
                  <c:v>0.13219900000000001</c:v>
                </c:pt>
                <c:pt idx="9792">
                  <c:v>0.12956400000000001</c:v>
                </c:pt>
                <c:pt idx="9793">
                  <c:v>0.12693299999999999</c:v>
                </c:pt>
                <c:pt idx="9794">
                  <c:v>0.124309</c:v>
                </c:pt>
                <c:pt idx="9795">
                  <c:v>0.121693</c:v>
                </c:pt>
                <c:pt idx="9796">
                  <c:v>0.119088</c:v>
                </c:pt>
                <c:pt idx="9797">
                  <c:v>0.11650199999999999</c:v>
                </c:pt>
                <c:pt idx="9798">
                  <c:v>0.113938</c:v>
                </c:pt>
                <c:pt idx="9799">
                  <c:v>0.111402</c:v>
                </c:pt>
                <c:pt idx="9800">
                  <c:v>0.10889500000000001</c:v>
                </c:pt>
                <c:pt idx="9801">
                  <c:v>0.106422</c:v>
                </c:pt>
                <c:pt idx="9802">
                  <c:v>0.10398300000000001</c:v>
                </c:pt>
                <c:pt idx="9803">
                  <c:v>0.10158399999999999</c:v>
                </c:pt>
                <c:pt idx="9804">
                  <c:v>9.9226099999999998E-2</c:v>
                </c:pt>
                <c:pt idx="9805">
                  <c:v>9.6909200000000001E-2</c:v>
                </c:pt>
                <c:pt idx="9806">
                  <c:v>9.4634999999999997E-2</c:v>
                </c:pt>
                <c:pt idx="9807">
                  <c:v>9.2405500000000002E-2</c:v>
                </c:pt>
                <c:pt idx="9808">
                  <c:v>9.0222999999999998E-2</c:v>
                </c:pt>
                <c:pt idx="9809" formatCode="0.00E+00">
                  <c:v>8.8090100000000005E-2</c:v>
                </c:pt>
                <c:pt idx="9810" formatCode="0.00E+00">
                  <c:v>8.6009100000000005E-2</c:v>
                </c:pt>
                <c:pt idx="9811" formatCode="0.00E+00">
                  <c:v>8.3980399999999997E-2</c:v>
                </c:pt>
                <c:pt idx="9812" formatCode="0.00E+00">
                  <c:v>8.2004599999999997E-2</c:v>
                </c:pt>
                <c:pt idx="9813" formatCode="0.00E+00">
                  <c:v>8.0085100000000006E-2</c:v>
                </c:pt>
                <c:pt idx="9814" formatCode="0.00E+00">
                  <c:v>7.8224699999999994E-2</c:v>
                </c:pt>
                <c:pt idx="9815" formatCode="0.00E+00">
                  <c:v>7.6423400000000002E-2</c:v>
                </c:pt>
                <c:pt idx="9816">
                  <c:v>7.4679599999999999E-2</c:v>
                </c:pt>
                <c:pt idx="9817">
                  <c:v>7.2993000000000002E-2</c:v>
                </c:pt>
                <c:pt idx="9818">
                  <c:v>7.1363599999999999E-2</c:v>
                </c:pt>
                <c:pt idx="9819">
                  <c:v>6.9790000000000005E-2</c:v>
                </c:pt>
                <c:pt idx="9820">
                  <c:v>6.8271700000000005E-2</c:v>
                </c:pt>
                <c:pt idx="9821">
                  <c:v>6.6809300000000002E-2</c:v>
                </c:pt>
                <c:pt idx="9822">
                  <c:v>6.5404199999999996E-2</c:v>
                </c:pt>
                <c:pt idx="9823">
                  <c:v>6.4057699999999995E-2</c:v>
                </c:pt>
                <c:pt idx="9824">
                  <c:v>6.2771300000000002E-2</c:v>
                </c:pt>
                <c:pt idx="9825">
                  <c:v>6.1546499999999997E-2</c:v>
                </c:pt>
                <c:pt idx="9826">
                  <c:v>6.03835E-2</c:v>
                </c:pt>
                <c:pt idx="9827">
                  <c:v>5.9280600000000003E-2</c:v>
                </c:pt>
                <c:pt idx="9828">
                  <c:v>5.8236000000000003E-2</c:v>
                </c:pt>
                <c:pt idx="9829">
                  <c:v>5.7248100000000003E-2</c:v>
                </c:pt>
                <c:pt idx="9830">
                  <c:v>5.6315900000000002E-2</c:v>
                </c:pt>
                <c:pt idx="9831">
                  <c:v>5.5438599999999998E-2</c:v>
                </c:pt>
                <c:pt idx="9832">
                  <c:v>5.4615799999999999E-2</c:v>
                </c:pt>
                <c:pt idx="9833">
                  <c:v>5.3847600000000002E-2</c:v>
                </c:pt>
                <c:pt idx="9834">
                  <c:v>5.3133300000000001E-2</c:v>
                </c:pt>
                <c:pt idx="9835">
                  <c:v>5.2470500000000003E-2</c:v>
                </c:pt>
                <c:pt idx="9836">
                  <c:v>5.1857E-2</c:v>
                </c:pt>
                <c:pt idx="9837">
                  <c:v>5.12916E-2</c:v>
                </c:pt>
                <c:pt idx="9838">
                  <c:v>5.0773199999999998E-2</c:v>
                </c:pt>
                <c:pt idx="9839">
                  <c:v>5.0299999999999997E-2</c:v>
                </c:pt>
                <c:pt idx="9840">
                  <c:v>4.98691E-2</c:v>
                </c:pt>
                <c:pt idx="9841">
                  <c:v>4.9477500000000001E-2</c:v>
                </c:pt>
                <c:pt idx="9842">
                  <c:v>4.9123100000000003E-2</c:v>
                </c:pt>
                <c:pt idx="9843">
                  <c:v>4.8804699999999999E-2</c:v>
                </c:pt>
                <c:pt idx="9844">
                  <c:v>4.85207E-2</c:v>
                </c:pt>
                <c:pt idx="9845">
                  <c:v>4.8268800000000001E-2</c:v>
                </c:pt>
                <c:pt idx="9846">
                  <c:v>4.8046499999999999E-2</c:v>
                </c:pt>
                <c:pt idx="9847">
                  <c:v>4.7853E-2</c:v>
                </c:pt>
                <c:pt idx="9848">
                  <c:v>4.7688300000000003E-2</c:v>
                </c:pt>
                <c:pt idx="9849">
                  <c:v>4.7550599999999998E-2</c:v>
                </c:pt>
                <c:pt idx="9850">
                  <c:v>4.7435900000000003E-2</c:v>
                </c:pt>
                <c:pt idx="9851">
                  <c:v>4.7340399999999998E-2</c:v>
                </c:pt>
                <c:pt idx="9852">
                  <c:v>4.7262899999999997E-2</c:v>
                </c:pt>
                <c:pt idx="9853">
                  <c:v>4.7203599999999998E-2</c:v>
                </c:pt>
                <c:pt idx="9854">
                  <c:v>4.7160399999999998E-2</c:v>
                </c:pt>
                <c:pt idx="9855">
                  <c:v>4.7130100000000001E-2</c:v>
                </c:pt>
                <c:pt idx="9856">
                  <c:v>4.71105E-2</c:v>
                </c:pt>
                <c:pt idx="9857">
                  <c:v>4.7100200000000002E-2</c:v>
                </c:pt>
                <c:pt idx="9858">
                  <c:v>4.7098099999999997E-2</c:v>
                </c:pt>
                <c:pt idx="9859">
                  <c:v>4.71028E-2</c:v>
                </c:pt>
                <c:pt idx="9860">
                  <c:v>4.7113099999999998E-2</c:v>
                </c:pt>
                <c:pt idx="9861">
                  <c:v>4.7128799999999998E-2</c:v>
                </c:pt>
                <c:pt idx="9862">
                  <c:v>4.7149200000000002E-2</c:v>
                </c:pt>
                <c:pt idx="9863">
                  <c:v>4.7173399999999997E-2</c:v>
                </c:pt>
                <c:pt idx="9864">
                  <c:v>4.7200300000000001E-2</c:v>
                </c:pt>
                <c:pt idx="9865">
                  <c:v>4.7228399999999997E-2</c:v>
                </c:pt>
                <c:pt idx="9866">
                  <c:v>4.7257399999999998E-2</c:v>
                </c:pt>
                <c:pt idx="9867">
                  <c:v>4.7288400000000001E-2</c:v>
                </c:pt>
                <c:pt idx="9868">
                  <c:v>4.7320500000000001E-2</c:v>
                </c:pt>
                <c:pt idx="9869">
                  <c:v>4.7351499999999998E-2</c:v>
                </c:pt>
                <c:pt idx="9870">
                  <c:v>4.73786E-2</c:v>
                </c:pt>
                <c:pt idx="9871">
                  <c:v>4.7398500000000003E-2</c:v>
                </c:pt>
                <c:pt idx="9872">
                  <c:v>4.7409E-2</c:v>
                </c:pt>
                <c:pt idx="9873">
                  <c:v>4.7409300000000001E-2</c:v>
                </c:pt>
                <c:pt idx="9874">
                  <c:v>4.7398000000000003E-2</c:v>
                </c:pt>
                <c:pt idx="9875">
                  <c:v>4.73716E-2</c:v>
                </c:pt>
                <c:pt idx="9876">
                  <c:v>4.7325699999999998E-2</c:v>
                </c:pt>
                <c:pt idx="9877">
                  <c:v>4.7257800000000003E-2</c:v>
                </c:pt>
                <c:pt idx="9878">
                  <c:v>4.7166E-2</c:v>
                </c:pt>
                <c:pt idx="9879">
                  <c:v>4.7048899999999998E-2</c:v>
                </c:pt>
                <c:pt idx="9880">
                  <c:v>4.6906099999999999E-2</c:v>
                </c:pt>
                <c:pt idx="9881">
                  <c:v>4.6737399999999998E-2</c:v>
                </c:pt>
                <c:pt idx="9882">
                  <c:v>4.6542399999999998E-2</c:v>
                </c:pt>
                <c:pt idx="9883">
                  <c:v>4.6321500000000002E-2</c:v>
                </c:pt>
                <c:pt idx="9884">
                  <c:v>4.6076400000000003E-2</c:v>
                </c:pt>
                <c:pt idx="9885">
                  <c:v>4.5809799999999998E-2</c:v>
                </c:pt>
                <c:pt idx="9886">
                  <c:v>4.55237E-2</c:v>
                </c:pt>
                <c:pt idx="9887">
                  <c:v>4.5219500000000003E-2</c:v>
                </c:pt>
                <c:pt idx="9888">
                  <c:v>4.4897600000000003E-2</c:v>
                </c:pt>
                <c:pt idx="9889">
                  <c:v>4.45587E-2</c:v>
                </c:pt>
                <c:pt idx="9890">
                  <c:v>4.4205000000000001E-2</c:v>
                </c:pt>
                <c:pt idx="9891">
                  <c:v>4.3837300000000003E-2</c:v>
                </c:pt>
                <c:pt idx="9892">
                  <c:v>4.3453800000000001E-2</c:v>
                </c:pt>
                <c:pt idx="9893">
                  <c:v>4.3051899999999997E-2</c:v>
                </c:pt>
                <c:pt idx="9894">
                  <c:v>4.2630500000000002E-2</c:v>
                </c:pt>
                <c:pt idx="9895">
                  <c:v>4.21891E-2</c:v>
                </c:pt>
                <c:pt idx="9896">
                  <c:v>4.1728599999999998E-2</c:v>
                </c:pt>
                <c:pt idx="9897">
                  <c:v>4.1250299999999997E-2</c:v>
                </c:pt>
                <c:pt idx="9898">
                  <c:v>4.0755899999999998E-2</c:v>
                </c:pt>
                <c:pt idx="9899">
                  <c:v>4.0245099999999999E-2</c:v>
                </c:pt>
                <c:pt idx="9900">
                  <c:v>3.9717599999999999E-2</c:v>
                </c:pt>
                <c:pt idx="9901">
                  <c:v>3.9173800000000002E-2</c:v>
                </c:pt>
                <c:pt idx="9902">
                  <c:v>3.86144E-2</c:v>
                </c:pt>
                <c:pt idx="9903">
                  <c:v>3.8039200000000002E-2</c:v>
                </c:pt>
                <c:pt idx="9904">
                  <c:v>3.7447000000000001E-2</c:v>
                </c:pt>
                <c:pt idx="9905">
                  <c:v>3.6837000000000002E-2</c:v>
                </c:pt>
                <c:pt idx="9906">
                  <c:v>3.6209100000000001E-2</c:v>
                </c:pt>
                <c:pt idx="9907">
                  <c:v>3.5563600000000001E-2</c:v>
                </c:pt>
                <c:pt idx="9908">
                  <c:v>3.49012E-2</c:v>
                </c:pt>
                <c:pt idx="9909">
                  <c:v>3.4224200000000003E-2</c:v>
                </c:pt>
                <c:pt idx="9910">
                  <c:v>3.35359E-2</c:v>
                </c:pt>
                <c:pt idx="9911">
                  <c:v>3.2840000000000001E-2</c:v>
                </c:pt>
                <c:pt idx="9912">
                  <c:v>3.2139000000000001E-2</c:v>
                </c:pt>
                <c:pt idx="9913">
                  <c:v>3.1434299999999998E-2</c:v>
                </c:pt>
                <c:pt idx="9914">
                  <c:v>3.0728200000000001E-2</c:v>
                </c:pt>
                <c:pt idx="9915">
                  <c:v>3.0021900000000001E-2</c:v>
                </c:pt>
                <c:pt idx="9916">
                  <c:v>2.9317300000000001E-2</c:v>
                </c:pt>
                <c:pt idx="9917">
                  <c:v>2.86182E-2</c:v>
                </c:pt>
                <c:pt idx="9918">
                  <c:v>2.79289E-2</c:v>
                </c:pt>
                <c:pt idx="9919">
                  <c:v>2.72512E-2</c:v>
                </c:pt>
                <c:pt idx="9920">
                  <c:v>2.6585500000000001E-2</c:v>
                </c:pt>
                <c:pt idx="9921">
                  <c:v>2.59327E-2</c:v>
                </c:pt>
                <c:pt idx="9922">
                  <c:v>2.5293800000000002E-2</c:v>
                </c:pt>
                <c:pt idx="9923">
                  <c:v>2.4669900000000002E-2</c:v>
                </c:pt>
                <c:pt idx="9924">
                  <c:v>2.4062299999999998E-2</c:v>
                </c:pt>
                <c:pt idx="9925">
                  <c:v>2.3473000000000001E-2</c:v>
                </c:pt>
                <c:pt idx="9926">
                  <c:v>2.2904500000000001E-2</c:v>
                </c:pt>
                <c:pt idx="9927">
                  <c:v>2.2358699999999999E-2</c:v>
                </c:pt>
                <c:pt idx="9928">
                  <c:v>2.1836600000000001E-2</c:v>
                </c:pt>
                <c:pt idx="9929">
                  <c:v>2.13402E-2</c:v>
                </c:pt>
                <c:pt idx="9930">
                  <c:v>2.0873599999999999E-2</c:v>
                </c:pt>
                <c:pt idx="9931">
                  <c:v>2.0440199999999999E-2</c:v>
                </c:pt>
                <c:pt idx="9932">
                  <c:v>2.0041199999999999E-2</c:v>
                </c:pt>
                <c:pt idx="9933">
                  <c:v>1.9678399999999999E-2</c:v>
                </c:pt>
                <c:pt idx="9934">
                  <c:v>1.9355600000000001E-2</c:v>
                </c:pt>
                <c:pt idx="9935">
                  <c:v>1.9077400000000001E-2</c:v>
                </c:pt>
                <c:pt idx="9936">
                  <c:v>1.8847699999999998E-2</c:v>
                </c:pt>
                <c:pt idx="9937">
                  <c:v>1.8667799999999998E-2</c:v>
                </c:pt>
                <c:pt idx="9938">
                  <c:v>1.8537499999999998E-2</c:v>
                </c:pt>
                <c:pt idx="9939">
                  <c:v>1.84578E-2</c:v>
                </c:pt>
                <c:pt idx="9940">
                  <c:v>1.8430800000000001E-2</c:v>
                </c:pt>
                <c:pt idx="9941">
                  <c:v>1.8457600000000001E-2</c:v>
                </c:pt>
                <c:pt idx="9942">
                  <c:v>1.8538099999999998E-2</c:v>
                </c:pt>
                <c:pt idx="9943">
                  <c:v>1.8673499999999999E-2</c:v>
                </c:pt>
                <c:pt idx="9944">
                  <c:v>1.8865699999999999E-2</c:v>
                </c:pt>
                <c:pt idx="9945">
                  <c:v>1.91156E-2</c:v>
                </c:pt>
                <c:pt idx="9946">
                  <c:v>1.94253E-2</c:v>
                </c:pt>
                <c:pt idx="9947">
                  <c:v>1.9797100000000002E-2</c:v>
                </c:pt>
                <c:pt idx="9948">
                  <c:v>2.0231900000000001E-2</c:v>
                </c:pt>
                <c:pt idx="9949">
                  <c:v>2.0729899999999999E-2</c:v>
                </c:pt>
                <c:pt idx="9950">
                  <c:v>2.1293099999999999E-2</c:v>
                </c:pt>
                <c:pt idx="9951">
                  <c:v>2.1923999999999999E-2</c:v>
                </c:pt>
                <c:pt idx="9952">
                  <c:v>2.2623000000000001E-2</c:v>
                </c:pt>
                <c:pt idx="9953">
                  <c:v>2.3389500000000001E-2</c:v>
                </c:pt>
                <c:pt idx="9954">
                  <c:v>2.4225400000000001E-2</c:v>
                </c:pt>
                <c:pt idx="9955">
                  <c:v>2.51328E-2</c:v>
                </c:pt>
                <c:pt idx="9956">
                  <c:v>2.6111700000000002E-2</c:v>
                </c:pt>
                <c:pt idx="9957">
                  <c:v>2.7161100000000001E-2</c:v>
                </c:pt>
                <c:pt idx="9958">
                  <c:v>2.8280400000000001E-2</c:v>
                </c:pt>
                <c:pt idx="9959">
                  <c:v>2.9468299999999999E-2</c:v>
                </c:pt>
                <c:pt idx="9960">
                  <c:v>3.0723E-2</c:v>
                </c:pt>
                <c:pt idx="9961">
                  <c:v>3.2042500000000002E-2</c:v>
                </c:pt>
                <c:pt idx="9962">
                  <c:v>3.3424099999999998E-2</c:v>
                </c:pt>
                <c:pt idx="9963">
                  <c:v>3.4863600000000002E-2</c:v>
                </c:pt>
                <c:pt idx="9964">
                  <c:v>3.6355899999999997E-2</c:v>
                </c:pt>
                <c:pt idx="9965">
                  <c:v>3.7897E-2</c:v>
                </c:pt>
                <c:pt idx="9966">
                  <c:v>3.9483799999999999E-2</c:v>
                </c:pt>
                <c:pt idx="9967">
                  <c:v>4.11153E-2</c:v>
                </c:pt>
                <c:pt idx="9968">
                  <c:v>4.2792299999999998E-2</c:v>
                </c:pt>
                <c:pt idx="9969">
                  <c:v>4.4516300000000002E-2</c:v>
                </c:pt>
                <c:pt idx="9970">
                  <c:v>4.6286899999999999E-2</c:v>
                </c:pt>
                <c:pt idx="9971">
                  <c:v>4.8100200000000003E-2</c:v>
                </c:pt>
                <c:pt idx="9972">
                  <c:v>4.9950399999999999E-2</c:v>
                </c:pt>
                <c:pt idx="9973">
                  <c:v>5.1832799999999998E-2</c:v>
                </c:pt>
                <c:pt idx="9974">
                  <c:v>5.3747099999999999E-2</c:v>
                </c:pt>
                <c:pt idx="9975">
                  <c:v>5.5696099999999998E-2</c:v>
                </c:pt>
                <c:pt idx="9976">
                  <c:v>5.7681200000000002E-2</c:v>
                </c:pt>
                <c:pt idx="9977">
                  <c:v>5.9701499999999998E-2</c:v>
                </c:pt>
                <c:pt idx="9978">
                  <c:v>6.1754900000000001E-2</c:v>
                </c:pt>
                <c:pt idx="9979">
                  <c:v>6.3839300000000002E-2</c:v>
                </c:pt>
                <c:pt idx="9980">
                  <c:v>6.5951499999999996E-2</c:v>
                </c:pt>
                <c:pt idx="9981">
                  <c:v>6.8084599999999995E-2</c:v>
                </c:pt>
                <c:pt idx="9982">
                  <c:v>7.0231199999999994E-2</c:v>
                </c:pt>
                <c:pt idx="9983">
                  <c:v>7.2386199999999998E-2</c:v>
                </c:pt>
                <c:pt idx="9984">
                  <c:v>7.4546000000000001E-2</c:v>
                </c:pt>
                <c:pt idx="9985">
                  <c:v>7.6707499999999998E-2</c:v>
                </c:pt>
                <c:pt idx="9986">
                  <c:v>7.8868300000000002E-2</c:v>
                </c:pt>
                <c:pt idx="9987">
                  <c:v>8.1025600000000003E-2</c:v>
                </c:pt>
                <c:pt idx="9988">
                  <c:v>8.3175499999999999E-2</c:v>
                </c:pt>
                <c:pt idx="9989">
                  <c:v>8.5313600000000003E-2</c:v>
                </c:pt>
                <c:pt idx="9990">
                  <c:v>8.7436100000000003E-2</c:v>
                </c:pt>
                <c:pt idx="9991">
                  <c:v>8.9538699999999999E-2</c:v>
                </c:pt>
                <c:pt idx="9992">
                  <c:v>9.1615100000000005E-2</c:v>
                </c:pt>
                <c:pt idx="9993">
                  <c:v>9.3659900000000004E-2</c:v>
                </c:pt>
                <c:pt idx="9994">
                  <c:v>9.5669799999999999E-2</c:v>
                </c:pt>
                <c:pt idx="9995">
                  <c:v>9.7642900000000005E-2</c:v>
                </c:pt>
                <c:pt idx="9996">
                  <c:v>9.9577399999999996E-2</c:v>
                </c:pt>
                <c:pt idx="9997">
                  <c:v>0.10147200000000001</c:v>
                </c:pt>
                <c:pt idx="9998">
                  <c:v>0.103325</c:v>
                </c:pt>
                <c:pt idx="9999">
                  <c:v>0.105133</c:v>
                </c:pt>
                <c:pt idx="10000">
                  <c:v>0.106888</c:v>
                </c:pt>
                <c:pt idx="10001">
                  <c:v>0.108585</c:v>
                </c:pt>
                <c:pt idx="10002" formatCode="0.00E+00">
                  <c:v>0.110222</c:v>
                </c:pt>
                <c:pt idx="10003" formatCode="0.00E+00">
                  <c:v>0.11179799999999999</c:v>
                </c:pt>
                <c:pt idx="10004" formatCode="0.00E+00">
                  <c:v>0.113315</c:v>
                </c:pt>
                <c:pt idx="10005" formatCode="0.00E+00">
                  <c:v>0.114769</c:v>
                </c:pt>
                <c:pt idx="10006" formatCode="0.00E+00">
                  <c:v>0.116156</c:v>
                </c:pt>
                <c:pt idx="10007">
                  <c:v>0.117467</c:v>
                </c:pt>
                <c:pt idx="10008">
                  <c:v>0.118698</c:v>
                </c:pt>
                <c:pt idx="10009">
                  <c:v>0.11984499999999999</c:v>
                </c:pt>
                <c:pt idx="10010">
                  <c:v>0.120903</c:v>
                </c:pt>
                <c:pt idx="10011">
                  <c:v>0.12187099999999999</c:v>
                </c:pt>
                <c:pt idx="10012">
                  <c:v>0.12274599999999999</c:v>
                </c:pt>
                <c:pt idx="10013">
                  <c:v>0.123529</c:v>
                </c:pt>
                <c:pt idx="10014">
                  <c:v>0.124218</c:v>
                </c:pt>
                <c:pt idx="10015">
                  <c:v>0.12481100000000001</c:v>
                </c:pt>
                <c:pt idx="10016">
                  <c:v>0.125301</c:v>
                </c:pt>
                <c:pt idx="10017">
                  <c:v>0.12568699999999999</c:v>
                </c:pt>
                <c:pt idx="10018">
                  <c:v>0.125968</c:v>
                </c:pt>
                <c:pt idx="10019">
                  <c:v>0.12614300000000001</c:v>
                </c:pt>
                <c:pt idx="10020">
                  <c:v>0.12621499999999999</c:v>
                </c:pt>
                <c:pt idx="10021">
                  <c:v>0.12618399999999999</c:v>
                </c:pt>
                <c:pt idx="10022">
                  <c:v>0.12605</c:v>
                </c:pt>
                <c:pt idx="10023">
                  <c:v>0.125809</c:v>
                </c:pt>
                <c:pt idx="10024">
                  <c:v>0.12546199999999999</c:v>
                </c:pt>
                <c:pt idx="10025">
                  <c:v>0.125003</c:v>
                </c:pt>
                <c:pt idx="10026">
                  <c:v>0.124433</c:v>
                </c:pt>
                <c:pt idx="10027">
                  <c:v>0.123751</c:v>
                </c:pt>
                <c:pt idx="10028">
                  <c:v>0.122956</c:v>
                </c:pt>
                <c:pt idx="10029">
                  <c:v>0.122048</c:v>
                </c:pt>
                <c:pt idx="10030">
                  <c:v>0.121027</c:v>
                </c:pt>
                <c:pt idx="10031">
                  <c:v>0.119895</c:v>
                </c:pt>
                <c:pt idx="10032">
                  <c:v>0.11865299999999999</c:v>
                </c:pt>
                <c:pt idx="10033">
                  <c:v>0.117302</c:v>
                </c:pt>
                <c:pt idx="10034">
                  <c:v>0.115843</c:v>
                </c:pt>
                <c:pt idx="10035">
                  <c:v>0.114274</c:v>
                </c:pt>
                <c:pt idx="10036">
                  <c:v>0.112597</c:v>
                </c:pt>
                <c:pt idx="10037">
                  <c:v>0.11081299999999999</c:v>
                </c:pt>
                <c:pt idx="10038">
                  <c:v>0.10892499999999999</c:v>
                </c:pt>
                <c:pt idx="10039">
                  <c:v>0.10693800000000001</c:v>
                </c:pt>
                <c:pt idx="10040">
                  <c:v>0.104853</c:v>
                </c:pt>
                <c:pt idx="10041">
                  <c:v>0.102671</c:v>
                </c:pt>
                <c:pt idx="10042">
                  <c:v>0.100395</c:v>
                </c:pt>
                <c:pt idx="10043">
                  <c:v>9.8027000000000003E-2</c:v>
                </c:pt>
                <c:pt idx="10044">
                  <c:v>9.5567700000000005E-2</c:v>
                </c:pt>
                <c:pt idx="10045">
                  <c:v>9.3019900000000003E-2</c:v>
                </c:pt>
                <c:pt idx="10046">
                  <c:v>9.0387099999999998E-2</c:v>
                </c:pt>
                <c:pt idx="10047">
                  <c:v>8.7670300000000007E-2</c:v>
                </c:pt>
                <c:pt idx="10048">
                  <c:v>8.4870699999999993E-2</c:v>
                </c:pt>
                <c:pt idx="10049">
                  <c:v>8.1991900000000006E-2</c:v>
                </c:pt>
                <c:pt idx="10050">
                  <c:v>7.9039499999999999E-2</c:v>
                </c:pt>
                <c:pt idx="10051">
                  <c:v>7.6017000000000001E-2</c:v>
                </c:pt>
                <c:pt idx="10052">
                  <c:v>7.29268E-2</c:v>
                </c:pt>
                <c:pt idx="10053">
                  <c:v>6.9772299999999995E-2</c:v>
                </c:pt>
                <c:pt idx="10054">
                  <c:v>6.6559599999999997E-2</c:v>
                </c:pt>
                <c:pt idx="10055">
                  <c:v>6.3295199999999996E-2</c:v>
                </c:pt>
                <c:pt idx="10056">
                  <c:v>5.9985400000000001E-2</c:v>
                </c:pt>
                <c:pt idx="10057" formatCode="0.00E+00">
                  <c:v>5.6636699999999998E-2</c:v>
                </c:pt>
                <c:pt idx="10058" formatCode="0.00E+00">
                  <c:v>5.3254500000000003E-2</c:v>
                </c:pt>
                <c:pt idx="10059" formatCode="0.00E+00">
                  <c:v>4.9840299999999997E-2</c:v>
                </c:pt>
                <c:pt idx="10060" formatCode="0.00E+00">
                  <c:v>4.6394299999999999E-2</c:v>
                </c:pt>
                <c:pt idx="10061" formatCode="0.00E+00">
                  <c:v>4.2919899999999997E-2</c:v>
                </c:pt>
                <c:pt idx="10062" formatCode="0.00E+00">
                  <c:v>3.9425099999999998E-2</c:v>
                </c:pt>
                <c:pt idx="10063">
                  <c:v>3.5919800000000002E-2</c:v>
                </c:pt>
                <c:pt idx="10064">
                  <c:v>3.2412000000000003E-2</c:v>
                </c:pt>
                <c:pt idx="10065">
                  <c:v>2.8905900000000002E-2</c:v>
                </c:pt>
                <c:pt idx="10066">
                  <c:v>2.5404599999999999E-2</c:v>
                </c:pt>
                <c:pt idx="10067">
                  <c:v>2.1912000000000001E-2</c:v>
                </c:pt>
                <c:pt idx="10068">
                  <c:v>1.8431300000000001E-2</c:v>
                </c:pt>
                <c:pt idx="10069">
                  <c:v>1.49649E-2</c:v>
                </c:pt>
                <c:pt idx="10070">
                  <c:v>1.15151E-2</c:v>
                </c:pt>
                <c:pt idx="10071" formatCode="0.00E+00">
                  <c:v>8.0858100000000006E-3</c:v>
                </c:pt>
                <c:pt idx="10072" formatCode="0.00E+00">
                  <c:v>4.68236E-3</c:v>
                </c:pt>
                <c:pt idx="10073" formatCode="0.00E+00">
                  <c:v>1.31029E-3</c:v>
                </c:pt>
                <c:pt idx="10074" formatCode="0.00E+00">
                  <c:v>-2.0258300000000002E-3</c:v>
                </c:pt>
                <c:pt idx="10075" formatCode="0.00E+00">
                  <c:v>-5.3221099999999997E-3</c:v>
                </c:pt>
                <c:pt idx="10076" formatCode="0.00E+00">
                  <c:v>-8.5746099999999999E-3</c:v>
                </c:pt>
                <c:pt idx="10077">
                  <c:v>-1.1778800000000001E-2</c:v>
                </c:pt>
                <c:pt idx="10078">
                  <c:v>-1.49293E-2</c:v>
                </c:pt>
                <c:pt idx="10079">
                  <c:v>-1.8020700000000001E-2</c:v>
                </c:pt>
                <c:pt idx="10080">
                  <c:v>-2.1047699999999999E-2</c:v>
                </c:pt>
                <c:pt idx="10081">
                  <c:v>-2.40048E-2</c:v>
                </c:pt>
                <c:pt idx="10082">
                  <c:v>-2.6886299999999998E-2</c:v>
                </c:pt>
                <c:pt idx="10083">
                  <c:v>-2.9686899999999999E-2</c:v>
                </c:pt>
                <c:pt idx="10084">
                  <c:v>-3.2401600000000003E-2</c:v>
                </c:pt>
                <c:pt idx="10085">
                  <c:v>-3.50262E-2</c:v>
                </c:pt>
                <c:pt idx="10086">
                  <c:v>-3.7555900000000003E-2</c:v>
                </c:pt>
                <c:pt idx="10087">
                  <c:v>-3.9985600000000003E-2</c:v>
                </c:pt>
                <c:pt idx="10088">
                  <c:v>-4.2311300000000003E-2</c:v>
                </c:pt>
                <c:pt idx="10089">
                  <c:v>-4.4530599999999997E-2</c:v>
                </c:pt>
                <c:pt idx="10090">
                  <c:v>-4.6641599999999998E-2</c:v>
                </c:pt>
                <c:pt idx="10091">
                  <c:v>-4.8640799999999998E-2</c:v>
                </c:pt>
                <c:pt idx="10092">
                  <c:v>-5.0524800000000002E-2</c:v>
                </c:pt>
                <c:pt idx="10093">
                  <c:v>-5.2293399999999997E-2</c:v>
                </c:pt>
                <c:pt idx="10094">
                  <c:v>-5.3947799999999997E-2</c:v>
                </c:pt>
                <c:pt idx="10095">
                  <c:v>-5.5488299999999997E-2</c:v>
                </c:pt>
                <c:pt idx="10096">
                  <c:v>-5.6912999999999998E-2</c:v>
                </c:pt>
                <c:pt idx="10097">
                  <c:v>-5.8219800000000002E-2</c:v>
                </c:pt>
                <c:pt idx="10098">
                  <c:v>-5.9407799999999997E-2</c:v>
                </c:pt>
                <c:pt idx="10099">
                  <c:v>-6.0475899999999999E-2</c:v>
                </c:pt>
                <c:pt idx="10100">
                  <c:v>-6.1421000000000003E-2</c:v>
                </c:pt>
                <c:pt idx="10101">
                  <c:v>-6.2239900000000001E-2</c:v>
                </c:pt>
                <c:pt idx="10102">
                  <c:v>-6.2930299999999995E-2</c:v>
                </c:pt>
                <c:pt idx="10103">
                  <c:v>-6.3492599999999996E-2</c:v>
                </c:pt>
                <c:pt idx="10104">
                  <c:v>-6.3928299999999993E-2</c:v>
                </c:pt>
                <c:pt idx="10105">
                  <c:v>-6.42374E-2</c:v>
                </c:pt>
                <c:pt idx="10106">
                  <c:v>-6.4418299999999998E-2</c:v>
                </c:pt>
                <c:pt idx="10107">
                  <c:v>-6.4469399999999996E-2</c:v>
                </c:pt>
                <c:pt idx="10108">
                  <c:v>-6.4389799999999997E-2</c:v>
                </c:pt>
                <c:pt idx="10109">
                  <c:v>-6.4180399999999999E-2</c:v>
                </c:pt>
                <c:pt idx="10110">
                  <c:v>-6.3843300000000006E-2</c:v>
                </c:pt>
                <c:pt idx="10111">
                  <c:v>-6.3381099999999996E-2</c:v>
                </c:pt>
                <c:pt idx="10112">
                  <c:v>-6.2796900000000003E-2</c:v>
                </c:pt>
                <c:pt idx="10113">
                  <c:v>-6.20934E-2</c:v>
                </c:pt>
                <c:pt idx="10114">
                  <c:v>-6.1272E-2</c:v>
                </c:pt>
                <c:pt idx="10115">
                  <c:v>-6.0333499999999998E-2</c:v>
                </c:pt>
                <c:pt idx="10116">
                  <c:v>-5.9279999999999999E-2</c:v>
                </c:pt>
                <c:pt idx="10117">
                  <c:v>-5.8114499999999999E-2</c:v>
                </c:pt>
                <c:pt idx="10118">
                  <c:v>-5.6838399999999997E-2</c:v>
                </c:pt>
                <c:pt idx="10119">
                  <c:v>-5.5452599999999998E-2</c:v>
                </c:pt>
                <c:pt idx="10120">
                  <c:v>-5.3959399999999998E-2</c:v>
                </c:pt>
                <c:pt idx="10121">
                  <c:v>-5.2364899999999999E-2</c:v>
                </c:pt>
                <c:pt idx="10122">
                  <c:v>-5.06758E-2</c:v>
                </c:pt>
                <c:pt idx="10123">
                  <c:v>-4.8897099999999999E-2</c:v>
                </c:pt>
                <c:pt idx="10124">
                  <c:v>-4.7033400000000003E-2</c:v>
                </c:pt>
                <c:pt idx="10125">
                  <c:v>-4.5089200000000003E-2</c:v>
                </c:pt>
                <c:pt idx="10126">
                  <c:v>-4.3068700000000001E-2</c:v>
                </c:pt>
                <c:pt idx="10127">
                  <c:v>-4.0976199999999997E-2</c:v>
                </c:pt>
                <c:pt idx="10128">
                  <c:v>-3.88154E-2</c:v>
                </c:pt>
                <c:pt idx="10129">
                  <c:v>-3.6590400000000002E-2</c:v>
                </c:pt>
                <c:pt idx="10130">
                  <c:v>-3.4306099999999999E-2</c:v>
                </c:pt>
                <c:pt idx="10131">
                  <c:v>-3.1966700000000001E-2</c:v>
                </c:pt>
                <c:pt idx="10132">
                  <c:v>-2.9575899999999999E-2</c:v>
                </c:pt>
                <c:pt idx="10133">
                  <c:v>-2.71378E-2</c:v>
                </c:pt>
                <c:pt idx="10134">
                  <c:v>-2.4657499999999999E-2</c:v>
                </c:pt>
                <c:pt idx="10135">
                  <c:v>-2.2141000000000001E-2</c:v>
                </c:pt>
                <c:pt idx="10136">
                  <c:v>-1.95941E-2</c:v>
                </c:pt>
                <c:pt idx="10137">
                  <c:v>-1.70219E-2</c:v>
                </c:pt>
                <c:pt idx="10138">
                  <c:v>-1.44276E-2</c:v>
                </c:pt>
                <c:pt idx="10139">
                  <c:v>-1.18148E-2</c:v>
                </c:pt>
                <c:pt idx="10140" formatCode="0.00E+00">
                  <c:v>-9.1881299999999992E-3</c:v>
                </c:pt>
                <c:pt idx="10141" formatCode="0.00E+00">
                  <c:v>-6.5531699999999997E-3</c:v>
                </c:pt>
                <c:pt idx="10142" formatCode="0.00E+00">
                  <c:v>-3.9162299999999997E-3</c:v>
                </c:pt>
                <c:pt idx="10143" formatCode="0.00E+00">
                  <c:v>-1.2835399999999999E-3</c:v>
                </c:pt>
                <c:pt idx="10144" formatCode="0.00E+00">
                  <c:v>1.3397999999999999E-3</c:v>
                </c:pt>
                <c:pt idx="10145" formatCode="0.00E+00">
                  <c:v>3.9494700000000001E-3</c:v>
                </c:pt>
                <c:pt idx="10146" formatCode="0.00E+00">
                  <c:v>6.54056E-3</c:v>
                </c:pt>
                <c:pt idx="10147" formatCode="0.00E+00">
                  <c:v>9.1069500000000008E-3</c:v>
                </c:pt>
                <c:pt idx="10148">
                  <c:v>1.16434E-2</c:v>
                </c:pt>
                <c:pt idx="10149">
                  <c:v>1.41466E-2</c:v>
                </c:pt>
                <c:pt idx="10150">
                  <c:v>1.66134E-2</c:v>
                </c:pt>
                <c:pt idx="10151">
                  <c:v>1.9038900000000001E-2</c:v>
                </c:pt>
                <c:pt idx="10152">
                  <c:v>2.14167E-2</c:v>
                </c:pt>
                <c:pt idx="10153">
                  <c:v>2.3740799999999999E-2</c:v>
                </c:pt>
                <c:pt idx="10154">
                  <c:v>2.60063E-2</c:v>
                </c:pt>
                <c:pt idx="10155">
                  <c:v>2.82093E-2</c:v>
                </c:pt>
                <c:pt idx="10156">
                  <c:v>3.0345199999999999E-2</c:v>
                </c:pt>
                <c:pt idx="10157">
                  <c:v>3.2407600000000002E-2</c:v>
                </c:pt>
                <c:pt idx="10158">
                  <c:v>3.4391600000000001E-2</c:v>
                </c:pt>
                <c:pt idx="10159">
                  <c:v>3.63051E-2</c:v>
                </c:pt>
                <c:pt idx="10160">
                  <c:v>3.81535E-2</c:v>
                </c:pt>
                <c:pt idx="10161">
                  <c:v>3.99189E-2</c:v>
                </c:pt>
                <c:pt idx="10162">
                  <c:v>4.1588199999999999E-2</c:v>
                </c:pt>
                <c:pt idx="10163">
                  <c:v>4.3166700000000002E-2</c:v>
                </c:pt>
                <c:pt idx="10164">
                  <c:v>4.4654300000000001E-2</c:v>
                </c:pt>
                <c:pt idx="10165">
                  <c:v>4.6043100000000003E-2</c:v>
                </c:pt>
                <c:pt idx="10166">
                  <c:v>4.7329200000000002E-2</c:v>
                </c:pt>
                <c:pt idx="10167">
                  <c:v>4.8511800000000001E-2</c:v>
                </c:pt>
                <c:pt idx="10168">
                  <c:v>4.9591200000000002E-2</c:v>
                </c:pt>
                <c:pt idx="10169">
                  <c:v>5.0566600000000003E-2</c:v>
                </c:pt>
                <c:pt idx="10170">
                  <c:v>5.14364E-2</c:v>
                </c:pt>
                <c:pt idx="10171">
                  <c:v>5.2197899999999998E-2</c:v>
                </c:pt>
                <c:pt idx="10172">
                  <c:v>5.28485E-2</c:v>
                </c:pt>
                <c:pt idx="10173">
                  <c:v>5.3386799999999998E-2</c:v>
                </c:pt>
                <c:pt idx="10174">
                  <c:v>5.3813E-2</c:v>
                </c:pt>
                <c:pt idx="10175">
                  <c:v>5.4126199999999999E-2</c:v>
                </c:pt>
                <c:pt idx="10176">
                  <c:v>5.4324200000000003E-2</c:v>
                </c:pt>
                <c:pt idx="10177">
                  <c:v>5.44047E-2</c:v>
                </c:pt>
                <c:pt idx="10178">
                  <c:v>5.4365499999999997E-2</c:v>
                </c:pt>
                <c:pt idx="10179">
                  <c:v>5.4206400000000002E-2</c:v>
                </c:pt>
                <c:pt idx="10180">
                  <c:v>5.3928900000000002E-2</c:v>
                </c:pt>
                <c:pt idx="10181">
                  <c:v>5.3535199999999998E-2</c:v>
                </c:pt>
                <c:pt idx="10182">
                  <c:v>5.3026999999999998E-2</c:v>
                </c:pt>
                <c:pt idx="10183">
                  <c:v>5.2405100000000003E-2</c:v>
                </c:pt>
                <c:pt idx="10184">
                  <c:v>5.1671599999999998E-2</c:v>
                </c:pt>
                <c:pt idx="10185">
                  <c:v>5.0829800000000001E-2</c:v>
                </c:pt>
                <c:pt idx="10186">
                  <c:v>4.9881700000000001E-2</c:v>
                </c:pt>
                <c:pt idx="10187">
                  <c:v>4.8828200000000002E-2</c:v>
                </c:pt>
                <c:pt idx="10188">
                  <c:v>4.76718E-2</c:v>
                </c:pt>
                <c:pt idx="10189">
                  <c:v>4.6415900000000003E-2</c:v>
                </c:pt>
                <c:pt idx="10190">
                  <c:v>4.5063600000000002E-2</c:v>
                </c:pt>
                <c:pt idx="10191">
                  <c:v>4.3618400000000002E-2</c:v>
                </c:pt>
                <c:pt idx="10192">
                  <c:v>4.2083799999999998E-2</c:v>
                </c:pt>
                <c:pt idx="10193">
                  <c:v>4.0463499999999999E-2</c:v>
                </c:pt>
                <c:pt idx="10194">
                  <c:v>3.8760999999999997E-2</c:v>
                </c:pt>
                <c:pt idx="10195">
                  <c:v>3.6979999999999999E-2</c:v>
                </c:pt>
                <c:pt idx="10196">
                  <c:v>3.5124099999999998E-2</c:v>
                </c:pt>
                <c:pt idx="10197">
                  <c:v>3.3196400000000001E-2</c:v>
                </c:pt>
                <c:pt idx="10198">
                  <c:v>3.1200100000000001E-2</c:v>
                </c:pt>
                <c:pt idx="10199">
                  <c:v>2.9138600000000001E-2</c:v>
                </c:pt>
                <c:pt idx="10200">
                  <c:v>2.7015399999999998E-2</c:v>
                </c:pt>
                <c:pt idx="10201">
                  <c:v>2.4835099999999999E-2</c:v>
                </c:pt>
                <c:pt idx="10202">
                  <c:v>2.2602799999999999E-2</c:v>
                </c:pt>
                <c:pt idx="10203">
                  <c:v>2.03238E-2</c:v>
                </c:pt>
                <c:pt idx="10204">
                  <c:v>1.8002899999999999E-2</c:v>
                </c:pt>
                <c:pt idx="10205">
                  <c:v>1.5645699999999998E-2</c:v>
                </c:pt>
                <c:pt idx="10206">
                  <c:v>1.32578E-2</c:v>
                </c:pt>
                <c:pt idx="10207">
                  <c:v>1.0844100000000001E-2</c:v>
                </c:pt>
                <c:pt idx="10208" formatCode="0.00E+00">
                  <c:v>8.4092999999999998E-3</c:v>
                </c:pt>
                <c:pt idx="10209" formatCode="0.00E+00">
                  <c:v>5.9575100000000001E-3</c:v>
                </c:pt>
                <c:pt idx="10210" formatCode="0.00E+00">
                  <c:v>3.4935000000000001E-3</c:v>
                </c:pt>
                <c:pt idx="10211" formatCode="0.00E+00">
                  <c:v>1.0221099999999999E-3</c:v>
                </c:pt>
                <c:pt idx="10212" formatCode="0.00E+00">
                  <c:v>-1.4529899999999999E-3</c:v>
                </c:pt>
                <c:pt idx="10213" formatCode="0.00E+00">
                  <c:v>-3.9286499999999997E-3</c:v>
                </c:pt>
                <c:pt idx="10214" formatCode="0.00E+00">
                  <c:v>-6.4004999999999999E-3</c:v>
                </c:pt>
                <c:pt idx="10215" formatCode="0.00E+00">
                  <c:v>-8.8627700000000007E-3</c:v>
                </c:pt>
                <c:pt idx="10216">
                  <c:v>-1.13098E-2</c:v>
                </c:pt>
                <c:pt idx="10217">
                  <c:v>-1.3736699999999999E-2</c:v>
                </c:pt>
                <c:pt idx="10218">
                  <c:v>-1.6138699999999999E-2</c:v>
                </c:pt>
                <c:pt idx="10219">
                  <c:v>-1.85098E-2</c:v>
                </c:pt>
                <c:pt idx="10220">
                  <c:v>-2.0844000000000001E-2</c:v>
                </c:pt>
                <c:pt idx="10221">
                  <c:v>-2.3136199999999999E-2</c:v>
                </c:pt>
                <c:pt idx="10222">
                  <c:v>-2.5382499999999999E-2</c:v>
                </c:pt>
                <c:pt idx="10223">
                  <c:v>-2.7578999999999999E-2</c:v>
                </c:pt>
                <c:pt idx="10224">
                  <c:v>-2.9721600000000001E-2</c:v>
                </c:pt>
                <c:pt idx="10225">
                  <c:v>-3.1804899999999997E-2</c:v>
                </c:pt>
                <c:pt idx="10226">
                  <c:v>-3.3822600000000001E-2</c:v>
                </c:pt>
                <c:pt idx="10227">
                  <c:v>-3.5769700000000001E-2</c:v>
                </c:pt>
                <c:pt idx="10228">
                  <c:v>-3.7643299999999998E-2</c:v>
                </c:pt>
                <c:pt idx="10229">
                  <c:v>-3.9441499999999997E-2</c:v>
                </c:pt>
                <c:pt idx="10230">
                  <c:v>-4.1162200000000003E-2</c:v>
                </c:pt>
                <c:pt idx="10231">
                  <c:v>-4.28032E-2</c:v>
                </c:pt>
                <c:pt idx="10232">
                  <c:v>-4.4362100000000002E-2</c:v>
                </c:pt>
                <c:pt idx="10233">
                  <c:v>-4.5835000000000001E-2</c:v>
                </c:pt>
                <c:pt idx="10234">
                  <c:v>-4.72174E-2</c:v>
                </c:pt>
                <c:pt idx="10235">
                  <c:v>-4.8506399999999998E-2</c:v>
                </c:pt>
                <c:pt idx="10236">
                  <c:v>-4.9699699999999999E-2</c:v>
                </c:pt>
                <c:pt idx="10237">
                  <c:v>-5.0795100000000003E-2</c:v>
                </c:pt>
                <c:pt idx="10238">
                  <c:v>-5.1791400000000001E-2</c:v>
                </c:pt>
                <c:pt idx="10239">
                  <c:v>-5.2687499999999998E-2</c:v>
                </c:pt>
                <c:pt idx="10240">
                  <c:v>-5.3480899999999998E-2</c:v>
                </c:pt>
                <c:pt idx="10241">
                  <c:v>-5.4169000000000002E-2</c:v>
                </c:pt>
                <c:pt idx="10242">
                  <c:v>-5.4749300000000001E-2</c:v>
                </c:pt>
                <c:pt idx="10243">
                  <c:v>-5.5218900000000001E-2</c:v>
                </c:pt>
                <c:pt idx="10244">
                  <c:v>-5.5575800000000002E-2</c:v>
                </c:pt>
                <c:pt idx="10245">
                  <c:v>-5.5821900000000001E-2</c:v>
                </c:pt>
                <c:pt idx="10246">
                  <c:v>-5.5952500000000002E-2</c:v>
                </c:pt>
                <c:pt idx="10247">
                  <c:v>-5.5950899999999998E-2</c:v>
                </c:pt>
                <c:pt idx="10248">
                  <c:v>-5.5819100000000003E-2</c:v>
                </c:pt>
                <c:pt idx="10249">
                  <c:v>-5.5578500000000003E-2</c:v>
                </c:pt>
                <c:pt idx="10250">
                  <c:v>-5.5230300000000003E-2</c:v>
                </c:pt>
                <c:pt idx="10251">
                  <c:v>-5.4765500000000002E-2</c:v>
                </c:pt>
                <c:pt idx="10252">
                  <c:v>-5.4187199999999998E-2</c:v>
                </c:pt>
                <c:pt idx="10253">
                  <c:v>-5.3498799999999999E-2</c:v>
                </c:pt>
                <c:pt idx="10254">
                  <c:v>-5.2699900000000001E-2</c:v>
                </c:pt>
                <c:pt idx="10255">
                  <c:v>-5.1790900000000001E-2</c:v>
                </c:pt>
                <c:pt idx="10256" formatCode="0.00E+00">
                  <c:v>-5.0772600000000001E-2</c:v>
                </c:pt>
                <c:pt idx="10257" formatCode="0.00E+00">
                  <c:v>-4.9646599999999999E-2</c:v>
                </c:pt>
                <c:pt idx="10258" formatCode="0.00E+00">
                  <c:v>-4.84155E-2</c:v>
                </c:pt>
                <c:pt idx="10259" formatCode="0.00E+00">
                  <c:v>-4.7083300000000002E-2</c:v>
                </c:pt>
                <c:pt idx="10260" formatCode="0.00E+00">
                  <c:v>-4.5653600000000003E-2</c:v>
                </c:pt>
                <c:pt idx="10261" formatCode="0.00E+00">
                  <c:v>-4.4129399999999999E-2</c:v>
                </c:pt>
                <c:pt idx="10262" formatCode="0.00E+00">
                  <c:v>-4.2513599999999999E-2</c:v>
                </c:pt>
                <c:pt idx="10263" formatCode="0.00E+00">
                  <c:v>-4.0808900000000002E-2</c:v>
                </c:pt>
                <c:pt idx="10264">
                  <c:v>-3.9018700000000003E-2</c:v>
                </c:pt>
                <c:pt idx="10265">
                  <c:v>-3.7146899999999997E-2</c:v>
                </c:pt>
                <c:pt idx="10266">
                  <c:v>-3.5197800000000001E-2</c:v>
                </c:pt>
                <c:pt idx="10267">
                  <c:v>-3.3174799999999997E-2</c:v>
                </c:pt>
                <c:pt idx="10268">
                  <c:v>-3.1080699999999999E-2</c:v>
                </c:pt>
                <c:pt idx="10269">
                  <c:v>-2.8918099999999999E-2</c:v>
                </c:pt>
                <c:pt idx="10270">
                  <c:v>-2.66897E-2</c:v>
                </c:pt>
                <c:pt idx="10271">
                  <c:v>-2.43996E-2</c:v>
                </c:pt>
                <c:pt idx="10272">
                  <c:v>-2.20523E-2</c:v>
                </c:pt>
                <c:pt idx="10273">
                  <c:v>-1.9651700000000001E-2</c:v>
                </c:pt>
                <c:pt idx="10274">
                  <c:v>-1.72023E-2</c:v>
                </c:pt>
                <c:pt idx="10275">
                  <c:v>-1.4708199999999999E-2</c:v>
                </c:pt>
                <c:pt idx="10276">
                  <c:v>-1.21738E-2</c:v>
                </c:pt>
                <c:pt idx="10277" formatCode="0.00E+00">
                  <c:v>-9.6039599999999999E-3</c:v>
                </c:pt>
                <c:pt idx="10278" formatCode="0.00E+00">
                  <c:v>-7.0035100000000001E-3</c:v>
                </c:pt>
                <c:pt idx="10279" formatCode="0.00E+00">
                  <c:v>-4.37712E-3</c:v>
                </c:pt>
                <c:pt idx="10280" formatCode="0.00E+00">
                  <c:v>-1.7300499999999999E-3</c:v>
                </c:pt>
                <c:pt idx="10281" formatCode="0.00E+00">
                  <c:v>9.3200300000000004E-4</c:v>
                </c:pt>
                <c:pt idx="10282" formatCode="0.00E+00">
                  <c:v>3.60341E-3</c:v>
                </c:pt>
                <c:pt idx="10283" formatCode="0.00E+00">
                  <c:v>6.2787600000000004E-3</c:v>
                </c:pt>
                <c:pt idx="10284" formatCode="0.00E+00">
                  <c:v>8.9529899999999992E-3</c:v>
                </c:pt>
                <c:pt idx="10285">
                  <c:v>1.1620699999999999E-2</c:v>
                </c:pt>
                <c:pt idx="10286">
                  <c:v>1.4276199999999999E-2</c:v>
                </c:pt>
                <c:pt idx="10287">
                  <c:v>1.69137E-2</c:v>
                </c:pt>
                <c:pt idx="10288">
                  <c:v>1.9527900000000001E-2</c:v>
                </c:pt>
                <c:pt idx="10289">
                  <c:v>2.21132E-2</c:v>
                </c:pt>
                <c:pt idx="10290">
                  <c:v>2.46638E-2</c:v>
                </c:pt>
                <c:pt idx="10291">
                  <c:v>2.7174199999999999E-2</c:v>
                </c:pt>
                <c:pt idx="10292">
                  <c:v>2.9639599999999999E-2</c:v>
                </c:pt>
                <c:pt idx="10293">
                  <c:v>3.2055800000000002E-2</c:v>
                </c:pt>
                <c:pt idx="10294">
                  <c:v>3.4418600000000001E-2</c:v>
                </c:pt>
                <c:pt idx="10295">
                  <c:v>3.6724E-2</c:v>
                </c:pt>
                <c:pt idx="10296">
                  <c:v>3.8968200000000001E-2</c:v>
                </c:pt>
                <c:pt idx="10297">
                  <c:v>4.1147700000000002E-2</c:v>
                </c:pt>
                <c:pt idx="10298">
                  <c:v>4.3259400000000003E-2</c:v>
                </c:pt>
                <c:pt idx="10299">
                  <c:v>4.5298100000000001E-2</c:v>
                </c:pt>
                <c:pt idx="10300">
                  <c:v>4.7257599999999997E-2</c:v>
                </c:pt>
                <c:pt idx="10301">
                  <c:v>4.9131800000000003E-2</c:v>
                </c:pt>
                <c:pt idx="10302">
                  <c:v>5.0915700000000001E-2</c:v>
                </c:pt>
                <c:pt idx="10303">
                  <c:v>5.2605100000000002E-2</c:v>
                </c:pt>
                <c:pt idx="10304">
                  <c:v>5.41962E-2</c:v>
                </c:pt>
                <c:pt idx="10305">
                  <c:v>5.5685699999999998E-2</c:v>
                </c:pt>
                <c:pt idx="10306">
                  <c:v>5.7071499999999997E-2</c:v>
                </c:pt>
                <c:pt idx="10307">
                  <c:v>5.8351600000000003E-2</c:v>
                </c:pt>
                <c:pt idx="10308">
                  <c:v>5.9523699999999999E-2</c:v>
                </c:pt>
                <c:pt idx="10309">
                  <c:v>6.0583900000000003E-2</c:v>
                </c:pt>
                <c:pt idx="10310">
                  <c:v>6.1528399999999997E-2</c:v>
                </c:pt>
                <c:pt idx="10311">
                  <c:v>6.2353800000000001E-2</c:v>
                </c:pt>
                <c:pt idx="10312">
                  <c:v>6.3057000000000002E-2</c:v>
                </c:pt>
                <c:pt idx="10313">
                  <c:v>6.3636700000000004E-2</c:v>
                </c:pt>
                <c:pt idx="10314">
                  <c:v>6.4092999999999997E-2</c:v>
                </c:pt>
                <c:pt idx="10315">
                  <c:v>6.4425399999999994E-2</c:v>
                </c:pt>
                <c:pt idx="10316">
                  <c:v>6.4633099999999999E-2</c:v>
                </c:pt>
                <c:pt idx="10317">
                  <c:v>6.4714800000000003E-2</c:v>
                </c:pt>
                <c:pt idx="10318">
                  <c:v>6.4668699999999996E-2</c:v>
                </c:pt>
                <c:pt idx="10319">
                  <c:v>6.4492499999999994E-2</c:v>
                </c:pt>
                <c:pt idx="10320">
                  <c:v>6.4185099999999995E-2</c:v>
                </c:pt>
                <c:pt idx="10321">
                  <c:v>6.3747799999999993E-2</c:v>
                </c:pt>
                <c:pt idx="10322">
                  <c:v>6.3181699999999993E-2</c:v>
                </c:pt>
                <c:pt idx="10323">
                  <c:v>6.24848E-2</c:v>
                </c:pt>
                <c:pt idx="10324">
                  <c:v>6.1654199999999999E-2</c:v>
                </c:pt>
                <c:pt idx="10325">
                  <c:v>6.0689300000000002E-2</c:v>
                </c:pt>
                <c:pt idx="10326">
                  <c:v>5.9591600000000002E-2</c:v>
                </c:pt>
                <c:pt idx="10327">
                  <c:v>5.8363699999999998E-2</c:v>
                </c:pt>
                <c:pt idx="10328">
                  <c:v>5.7008400000000001E-2</c:v>
                </c:pt>
                <c:pt idx="10329">
                  <c:v>5.5527699999999999E-2</c:v>
                </c:pt>
                <c:pt idx="10330">
                  <c:v>5.3923400000000003E-2</c:v>
                </c:pt>
                <c:pt idx="10331">
                  <c:v>5.2197300000000002E-2</c:v>
                </c:pt>
                <c:pt idx="10332">
                  <c:v>5.0350699999999998E-2</c:v>
                </c:pt>
                <c:pt idx="10333">
                  <c:v>4.8384799999999999E-2</c:v>
                </c:pt>
                <c:pt idx="10334">
                  <c:v>4.6300000000000001E-2</c:v>
                </c:pt>
                <c:pt idx="10335">
                  <c:v>4.4097499999999998E-2</c:v>
                </c:pt>
                <c:pt idx="10336">
                  <c:v>4.1779700000000003E-2</c:v>
                </c:pt>
                <c:pt idx="10337">
                  <c:v>3.9350400000000001E-2</c:v>
                </c:pt>
                <c:pt idx="10338">
                  <c:v>3.68128E-2</c:v>
                </c:pt>
                <c:pt idx="10339">
                  <c:v>3.4170199999999998E-2</c:v>
                </c:pt>
                <c:pt idx="10340">
                  <c:v>3.1427200000000002E-2</c:v>
                </c:pt>
                <c:pt idx="10341">
                  <c:v>2.8588800000000001E-2</c:v>
                </c:pt>
                <c:pt idx="10342">
                  <c:v>2.5659499999999998E-2</c:v>
                </c:pt>
                <c:pt idx="10343">
                  <c:v>2.26435E-2</c:v>
                </c:pt>
                <c:pt idx="10344">
                  <c:v>1.95455E-2</c:v>
                </c:pt>
                <c:pt idx="10345">
                  <c:v>1.6369700000000001E-2</c:v>
                </c:pt>
                <c:pt idx="10346">
                  <c:v>1.3120700000000001E-2</c:v>
                </c:pt>
                <c:pt idx="10347" formatCode="0.00E+00">
                  <c:v>9.8037000000000003E-3</c:v>
                </c:pt>
                <c:pt idx="10348" formatCode="0.00E+00">
                  <c:v>6.4238699999999999E-3</c:v>
                </c:pt>
                <c:pt idx="10349" formatCode="0.00E+00">
                  <c:v>2.9856599999999998E-3</c:v>
                </c:pt>
                <c:pt idx="10350" formatCode="0.00E+00">
                  <c:v>-5.0610300000000004E-4</c:v>
                </c:pt>
                <c:pt idx="10351" formatCode="0.00E+00">
                  <c:v>-4.0454899999999997E-3</c:v>
                </c:pt>
                <c:pt idx="10352" formatCode="0.00E+00">
                  <c:v>-7.6266800000000003E-3</c:v>
                </c:pt>
                <c:pt idx="10353">
                  <c:v>-1.1244799999999999E-2</c:v>
                </c:pt>
                <c:pt idx="10354" formatCode="0.00E+00">
                  <c:v>-1.48951E-2</c:v>
                </c:pt>
                <c:pt idx="10355" formatCode="0.00E+00">
                  <c:v>-1.8572100000000001E-2</c:v>
                </c:pt>
                <c:pt idx="10356" formatCode="0.00E+00">
                  <c:v>-2.2269500000000001E-2</c:v>
                </c:pt>
                <c:pt idx="10357" formatCode="0.00E+00">
                  <c:v>-2.5980900000000001E-2</c:v>
                </c:pt>
                <c:pt idx="10358" formatCode="0.00E+00">
                  <c:v>-2.9699699999999999E-2</c:v>
                </c:pt>
                <c:pt idx="10359" formatCode="0.00E+00">
                  <c:v>-3.3418999999999997E-2</c:v>
                </c:pt>
                <c:pt idx="10360" formatCode="0.00E+00">
                  <c:v>-3.7131999999999998E-2</c:v>
                </c:pt>
                <c:pt idx="10361" formatCode="0.00E+00">
                  <c:v>-4.0832100000000003E-2</c:v>
                </c:pt>
                <c:pt idx="10362" formatCode="0.00E+00">
                  <c:v>-4.4513400000000002E-2</c:v>
                </c:pt>
                <c:pt idx="10363" formatCode="0.00E+00">
                  <c:v>-4.8171400000000003E-2</c:v>
                </c:pt>
                <c:pt idx="10364">
                  <c:v>-5.1801300000000002E-2</c:v>
                </c:pt>
                <c:pt idx="10365">
                  <c:v>-5.5397799999999997E-2</c:v>
                </c:pt>
                <c:pt idx="10366">
                  <c:v>-5.89545E-2</c:v>
                </c:pt>
                <c:pt idx="10367">
                  <c:v>-6.24643E-2</c:v>
                </c:pt>
                <c:pt idx="10368">
                  <c:v>-6.5920900000000004E-2</c:v>
                </c:pt>
                <c:pt idx="10369">
                  <c:v>-6.93188E-2</c:v>
                </c:pt>
                <c:pt idx="10370">
                  <c:v>-7.2652499999999995E-2</c:v>
                </c:pt>
                <c:pt idx="10371">
                  <c:v>-7.5916399999999995E-2</c:v>
                </c:pt>
                <c:pt idx="10372">
                  <c:v>-7.9104999999999995E-2</c:v>
                </c:pt>
                <c:pt idx="10373">
                  <c:v>-8.2213700000000001E-2</c:v>
                </c:pt>
                <c:pt idx="10374">
                  <c:v>-8.5237900000000005E-2</c:v>
                </c:pt>
                <c:pt idx="10375">
                  <c:v>-8.8172799999999996E-2</c:v>
                </c:pt>
                <c:pt idx="10376">
                  <c:v>-9.1013800000000006E-2</c:v>
                </c:pt>
                <c:pt idx="10377">
                  <c:v>-9.37553E-2</c:v>
                </c:pt>
                <c:pt idx="10378">
                  <c:v>-9.6391400000000002E-2</c:v>
                </c:pt>
                <c:pt idx="10379">
                  <c:v>-9.8916599999999993E-2</c:v>
                </c:pt>
                <c:pt idx="10380">
                  <c:v>-0.101327</c:v>
                </c:pt>
                <c:pt idx="10381">
                  <c:v>-0.103618</c:v>
                </c:pt>
                <c:pt idx="10382">
                  <c:v>-0.10578799999999999</c:v>
                </c:pt>
                <c:pt idx="10383">
                  <c:v>-0.107831</c:v>
                </c:pt>
                <c:pt idx="10384">
                  <c:v>-0.109745</c:v>
                </c:pt>
                <c:pt idx="10385">
                  <c:v>-0.111525</c:v>
                </c:pt>
                <c:pt idx="10386">
                  <c:v>-0.113168</c:v>
                </c:pt>
                <c:pt idx="10387">
                  <c:v>-0.114672</c:v>
                </c:pt>
                <c:pt idx="10388">
                  <c:v>-0.116032</c:v>
                </c:pt>
                <c:pt idx="10389">
                  <c:v>-0.117247</c:v>
                </c:pt>
                <c:pt idx="10390">
                  <c:v>-0.118313</c:v>
                </c:pt>
                <c:pt idx="10391">
                  <c:v>-0.119228</c:v>
                </c:pt>
                <c:pt idx="10392">
                  <c:v>-0.119991</c:v>
                </c:pt>
                <c:pt idx="10393">
                  <c:v>-0.1206</c:v>
                </c:pt>
                <c:pt idx="10394">
                  <c:v>-0.121055</c:v>
                </c:pt>
                <c:pt idx="10395">
                  <c:v>-0.121355</c:v>
                </c:pt>
                <c:pt idx="10396">
                  <c:v>-0.121501</c:v>
                </c:pt>
                <c:pt idx="10397">
                  <c:v>-0.121492</c:v>
                </c:pt>
                <c:pt idx="10398">
                  <c:v>-0.12132800000000001</c:v>
                </c:pt>
                <c:pt idx="10399">
                  <c:v>-0.12101099999999999</c:v>
                </c:pt>
                <c:pt idx="10400">
                  <c:v>-0.12053999999999999</c:v>
                </c:pt>
                <c:pt idx="10401">
                  <c:v>-0.11991499999999999</c:v>
                </c:pt>
                <c:pt idx="10402">
                  <c:v>-0.119135</c:v>
                </c:pt>
                <c:pt idx="10403">
                  <c:v>-0.118204</c:v>
                </c:pt>
                <c:pt idx="10404">
                  <c:v>-0.117121</c:v>
                </c:pt>
                <c:pt idx="10405">
                  <c:v>-0.11588900000000001</c:v>
                </c:pt>
                <c:pt idx="10406">
                  <c:v>-0.114507</c:v>
                </c:pt>
                <c:pt idx="10407">
                  <c:v>-0.11297599999999999</c:v>
                </c:pt>
                <c:pt idx="10408">
                  <c:v>-0.1113</c:v>
                </c:pt>
                <c:pt idx="10409">
                  <c:v>-0.10947900000000001</c:v>
                </c:pt>
                <c:pt idx="10410">
                  <c:v>-0.107516</c:v>
                </c:pt>
                <c:pt idx="10411">
                  <c:v>-0.10541399999999999</c:v>
                </c:pt>
                <c:pt idx="10412">
                  <c:v>-0.103175</c:v>
                </c:pt>
                <c:pt idx="10413">
                  <c:v>-0.100803</c:v>
                </c:pt>
                <c:pt idx="10414">
                  <c:v>-9.8302299999999995E-2</c:v>
                </c:pt>
                <c:pt idx="10415">
                  <c:v>-9.5675499999999997E-2</c:v>
                </c:pt>
                <c:pt idx="10416">
                  <c:v>-9.2927999999999997E-2</c:v>
                </c:pt>
                <c:pt idx="10417">
                  <c:v>-9.0063900000000002E-2</c:v>
                </c:pt>
                <c:pt idx="10418">
                  <c:v>-8.7087300000000006E-2</c:v>
                </c:pt>
                <c:pt idx="10419">
                  <c:v>-8.40027E-2</c:v>
                </c:pt>
                <c:pt idx="10420">
                  <c:v>-8.0814399999999995E-2</c:v>
                </c:pt>
                <c:pt idx="10421">
                  <c:v>-7.7527200000000004E-2</c:v>
                </c:pt>
                <c:pt idx="10422">
                  <c:v>-7.4146000000000004E-2</c:v>
                </c:pt>
                <c:pt idx="10423">
                  <c:v>-7.0676500000000003E-2</c:v>
                </c:pt>
                <c:pt idx="10424">
                  <c:v>-6.7124000000000003E-2</c:v>
                </c:pt>
                <c:pt idx="10425">
                  <c:v>-6.3494300000000004E-2</c:v>
                </c:pt>
                <c:pt idx="10426">
                  <c:v>-5.9793300000000001E-2</c:v>
                </c:pt>
                <c:pt idx="10427">
                  <c:v>-5.6027599999999997E-2</c:v>
                </c:pt>
                <c:pt idx="10428">
                  <c:v>-5.2202100000000001E-2</c:v>
                </c:pt>
                <c:pt idx="10429">
                  <c:v>-4.8321000000000003E-2</c:v>
                </c:pt>
                <c:pt idx="10430">
                  <c:v>-4.4389100000000001E-2</c:v>
                </c:pt>
                <c:pt idx="10431">
                  <c:v>-4.0412700000000003E-2</c:v>
                </c:pt>
                <c:pt idx="10432">
                  <c:v>-3.6398600000000003E-2</c:v>
                </c:pt>
                <c:pt idx="10433">
                  <c:v>-3.2353100000000003E-2</c:v>
                </c:pt>
                <c:pt idx="10434">
                  <c:v>-2.82822E-2</c:v>
                </c:pt>
                <c:pt idx="10435">
                  <c:v>-2.4192100000000001E-2</c:v>
                </c:pt>
                <c:pt idx="10436">
                  <c:v>-2.00888E-2</c:v>
                </c:pt>
                <c:pt idx="10437">
                  <c:v>-1.5977999999999999E-2</c:v>
                </c:pt>
                <c:pt idx="10438">
                  <c:v>-1.18662E-2</c:v>
                </c:pt>
                <c:pt idx="10439" formatCode="0.00E+00">
                  <c:v>-7.7605E-3</c:v>
                </c:pt>
                <c:pt idx="10440" formatCode="0.00E+00">
                  <c:v>-3.66695E-3</c:v>
                </c:pt>
                <c:pt idx="10441" formatCode="0.00E+00">
                  <c:v>4.0897200000000001E-4</c:v>
                </c:pt>
                <c:pt idx="10442" formatCode="0.00E+00">
                  <c:v>4.4611900000000003E-3</c:v>
                </c:pt>
                <c:pt idx="10443" formatCode="0.00E+00">
                  <c:v>8.4829999999999992E-3</c:v>
                </c:pt>
                <c:pt idx="10444">
                  <c:v>1.2467900000000001E-2</c:v>
                </c:pt>
                <c:pt idx="10445">
                  <c:v>1.6409400000000001E-2</c:v>
                </c:pt>
                <c:pt idx="10446">
                  <c:v>2.0301E-2</c:v>
                </c:pt>
                <c:pt idx="10447">
                  <c:v>2.41368E-2</c:v>
                </c:pt>
                <c:pt idx="10448">
                  <c:v>2.79118E-2</c:v>
                </c:pt>
                <c:pt idx="10449">
                  <c:v>3.1621700000000003E-2</c:v>
                </c:pt>
                <c:pt idx="10450">
                  <c:v>3.5261500000000001E-2</c:v>
                </c:pt>
                <c:pt idx="10451">
                  <c:v>3.8825999999999999E-2</c:v>
                </c:pt>
                <c:pt idx="10452">
                  <c:v>4.2309899999999998E-2</c:v>
                </c:pt>
                <c:pt idx="10453">
                  <c:v>4.5708499999999999E-2</c:v>
                </c:pt>
                <c:pt idx="10454">
                  <c:v>4.9017199999999997E-2</c:v>
                </c:pt>
                <c:pt idx="10455">
                  <c:v>5.2231199999999998E-2</c:v>
                </c:pt>
                <c:pt idx="10456">
                  <c:v>5.5345199999999997E-2</c:v>
                </c:pt>
                <c:pt idx="10457">
                  <c:v>5.8353700000000001E-2</c:v>
                </c:pt>
                <c:pt idx="10458">
                  <c:v>6.1251899999999998E-2</c:v>
                </c:pt>
                <c:pt idx="10459">
                  <c:v>6.4035499999999995E-2</c:v>
                </c:pt>
                <c:pt idx="10460">
                  <c:v>6.6699999999999995E-2</c:v>
                </c:pt>
                <c:pt idx="10461">
                  <c:v>6.9241399999999995E-2</c:v>
                </c:pt>
                <c:pt idx="10462">
                  <c:v>7.1656499999999998E-2</c:v>
                </c:pt>
                <c:pt idx="10463">
                  <c:v>7.3942099999999997E-2</c:v>
                </c:pt>
                <c:pt idx="10464">
                  <c:v>7.6095099999999999E-2</c:v>
                </c:pt>
                <c:pt idx="10465">
                  <c:v>7.8112899999999999E-2</c:v>
                </c:pt>
                <c:pt idx="10466">
                  <c:v>7.99932E-2</c:v>
                </c:pt>
                <c:pt idx="10467">
                  <c:v>8.1733799999999995E-2</c:v>
                </c:pt>
                <c:pt idx="10468">
                  <c:v>8.3332600000000007E-2</c:v>
                </c:pt>
                <c:pt idx="10469">
                  <c:v>8.4788699999999995E-2</c:v>
                </c:pt>
                <c:pt idx="10470">
                  <c:v>8.6101300000000006E-2</c:v>
                </c:pt>
                <c:pt idx="10471">
                  <c:v>8.72695E-2</c:v>
                </c:pt>
                <c:pt idx="10472">
                  <c:v>8.8292399999999993E-2</c:v>
                </c:pt>
                <c:pt idx="10473">
                  <c:v>8.9169600000000002E-2</c:v>
                </c:pt>
                <c:pt idx="10474">
                  <c:v>8.9900099999999997E-2</c:v>
                </c:pt>
                <c:pt idx="10475">
                  <c:v>9.0482199999999999E-2</c:v>
                </c:pt>
                <c:pt idx="10476">
                  <c:v>9.0914800000000004E-2</c:v>
                </c:pt>
                <c:pt idx="10477" formatCode="0.00E+00">
                  <c:v>9.1198100000000004E-2</c:v>
                </c:pt>
                <c:pt idx="10478" formatCode="0.00E+00">
                  <c:v>9.1332200000000002E-2</c:v>
                </c:pt>
                <c:pt idx="10479" formatCode="0.00E+00">
                  <c:v>9.1316999999999995E-2</c:v>
                </c:pt>
                <c:pt idx="10480" formatCode="0.00E+00">
                  <c:v>9.1153300000000007E-2</c:v>
                </c:pt>
                <c:pt idx="10481" formatCode="0.00E+00">
                  <c:v>9.0842300000000001E-2</c:v>
                </c:pt>
                <c:pt idx="10482">
                  <c:v>9.0385300000000002E-2</c:v>
                </c:pt>
                <c:pt idx="10483">
                  <c:v>8.9783299999999996E-2</c:v>
                </c:pt>
                <c:pt idx="10484">
                  <c:v>8.90373E-2</c:v>
                </c:pt>
                <c:pt idx="10485">
                  <c:v>8.8148900000000002E-2</c:v>
                </c:pt>
                <c:pt idx="10486">
                  <c:v>8.7119699999999994E-2</c:v>
                </c:pt>
                <c:pt idx="10487">
                  <c:v>8.5952200000000006E-2</c:v>
                </c:pt>
                <c:pt idx="10488">
                  <c:v>8.4649699999999994E-2</c:v>
                </c:pt>
                <c:pt idx="10489">
                  <c:v>8.3215600000000001E-2</c:v>
                </c:pt>
                <c:pt idx="10490">
                  <c:v>8.1652000000000002E-2</c:v>
                </c:pt>
                <c:pt idx="10491">
                  <c:v>7.9961299999999999E-2</c:v>
                </c:pt>
                <c:pt idx="10492">
                  <c:v>7.8146400000000005E-2</c:v>
                </c:pt>
                <c:pt idx="10493">
                  <c:v>7.6211200000000007E-2</c:v>
                </c:pt>
                <c:pt idx="10494">
                  <c:v>7.4160100000000007E-2</c:v>
                </c:pt>
                <c:pt idx="10495">
                  <c:v>7.1998000000000006E-2</c:v>
                </c:pt>
                <c:pt idx="10496">
                  <c:v>6.9729299999999994E-2</c:v>
                </c:pt>
                <c:pt idx="10497">
                  <c:v>6.7358000000000001E-2</c:v>
                </c:pt>
                <c:pt idx="10498">
                  <c:v>6.4888899999999999E-2</c:v>
                </c:pt>
                <c:pt idx="10499">
                  <c:v>6.2327199999999999E-2</c:v>
                </c:pt>
                <c:pt idx="10500">
                  <c:v>5.9677000000000001E-2</c:v>
                </c:pt>
                <c:pt idx="10501">
                  <c:v>5.6942199999999998E-2</c:v>
                </c:pt>
                <c:pt idx="10502">
                  <c:v>5.4127000000000002E-2</c:v>
                </c:pt>
                <c:pt idx="10503">
                  <c:v>5.12366E-2</c:v>
                </c:pt>
                <c:pt idx="10504">
                  <c:v>4.8276300000000001E-2</c:v>
                </c:pt>
                <c:pt idx="10505">
                  <c:v>4.52515E-2</c:v>
                </c:pt>
                <c:pt idx="10506">
                  <c:v>4.2167700000000002E-2</c:v>
                </c:pt>
                <c:pt idx="10507">
                  <c:v>3.9030000000000002E-2</c:v>
                </c:pt>
                <c:pt idx="10508">
                  <c:v>3.58435E-2</c:v>
                </c:pt>
                <c:pt idx="10509">
                  <c:v>3.2612700000000001E-2</c:v>
                </c:pt>
                <c:pt idx="10510">
                  <c:v>2.93431E-2</c:v>
                </c:pt>
                <c:pt idx="10511">
                  <c:v>2.6040399999999998E-2</c:v>
                </c:pt>
                <c:pt idx="10512">
                  <c:v>2.2710600000000001E-2</c:v>
                </c:pt>
                <c:pt idx="10513">
                  <c:v>1.9359999999999999E-2</c:v>
                </c:pt>
                <c:pt idx="10514">
                  <c:v>1.5994999999999999E-2</c:v>
                </c:pt>
                <c:pt idx="10515">
                  <c:v>1.26222E-2</c:v>
                </c:pt>
                <c:pt idx="10516" formatCode="0.00E+00">
                  <c:v>9.2480300000000008E-3</c:v>
                </c:pt>
                <c:pt idx="10517" formatCode="0.00E+00">
                  <c:v>5.8780000000000004E-3</c:v>
                </c:pt>
                <c:pt idx="10518" formatCode="0.00E+00">
                  <c:v>2.5176500000000002E-3</c:v>
                </c:pt>
                <c:pt idx="10519" formatCode="0.00E+00">
                  <c:v>-8.2781200000000004E-4</c:v>
                </c:pt>
                <c:pt idx="10520" formatCode="0.00E+00">
                  <c:v>-4.15337E-3</c:v>
                </c:pt>
                <c:pt idx="10521" formatCode="0.00E+00">
                  <c:v>-7.4535799999999996E-3</c:v>
                </c:pt>
                <c:pt idx="10522">
                  <c:v>-1.0722300000000001E-2</c:v>
                </c:pt>
                <c:pt idx="10523">
                  <c:v>-1.39536E-2</c:v>
                </c:pt>
                <c:pt idx="10524">
                  <c:v>-1.7142999999999999E-2</c:v>
                </c:pt>
                <c:pt idx="10525">
                  <c:v>-2.0286800000000001E-2</c:v>
                </c:pt>
                <c:pt idx="10526">
                  <c:v>-2.33809E-2</c:v>
                </c:pt>
                <c:pt idx="10527">
                  <c:v>-2.6420099999999998E-2</c:v>
                </c:pt>
                <c:pt idx="10528">
                  <c:v>-2.93998E-2</c:v>
                </c:pt>
                <c:pt idx="10529">
                  <c:v>-3.2315900000000002E-2</c:v>
                </c:pt>
                <c:pt idx="10530">
                  <c:v>-3.5164300000000002E-2</c:v>
                </c:pt>
                <c:pt idx="10531">
                  <c:v>-3.7939800000000003E-2</c:v>
                </c:pt>
                <c:pt idx="10532">
                  <c:v>-4.0636600000000002E-2</c:v>
                </c:pt>
                <c:pt idx="10533">
                  <c:v>-4.3249500000000003E-2</c:v>
                </c:pt>
                <c:pt idx="10534">
                  <c:v>-4.5774299999999997E-2</c:v>
                </c:pt>
                <c:pt idx="10535">
                  <c:v>-4.8207100000000003E-2</c:v>
                </c:pt>
                <c:pt idx="10536">
                  <c:v>-5.0544400000000003E-2</c:v>
                </c:pt>
                <c:pt idx="10537">
                  <c:v>-5.2783700000000003E-2</c:v>
                </c:pt>
                <c:pt idx="10538">
                  <c:v>-5.4922100000000001E-2</c:v>
                </c:pt>
                <c:pt idx="10539">
                  <c:v>-5.6956699999999999E-2</c:v>
                </c:pt>
                <c:pt idx="10540">
                  <c:v>-5.8884300000000001E-2</c:v>
                </c:pt>
                <c:pt idx="10541">
                  <c:v>-6.0702899999999997E-2</c:v>
                </c:pt>
                <c:pt idx="10542">
                  <c:v>-6.2410800000000002E-2</c:v>
                </c:pt>
                <c:pt idx="10543">
                  <c:v>-6.4005699999999999E-2</c:v>
                </c:pt>
                <c:pt idx="10544">
                  <c:v>-6.5485699999999994E-2</c:v>
                </c:pt>
                <c:pt idx="10545">
                  <c:v>-6.6849400000000003E-2</c:v>
                </c:pt>
                <c:pt idx="10546">
                  <c:v>-6.8095299999999997E-2</c:v>
                </c:pt>
                <c:pt idx="10547">
                  <c:v>-6.9222000000000006E-2</c:v>
                </c:pt>
                <c:pt idx="10548">
                  <c:v>-7.0228100000000002E-2</c:v>
                </c:pt>
                <c:pt idx="10549">
                  <c:v>-7.1111800000000003E-2</c:v>
                </c:pt>
                <c:pt idx="10550">
                  <c:v>-7.1871299999999999E-2</c:v>
                </c:pt>
                <c:pt idx="10551">
                  <c:v>-7.2505200000000006E-2</c:v>
                </c:pt>
                <c:pt idx="10552">
                  <c:v>-7.3014099999999998E-2</c:v>
                </c:pt>
                <c:pt idx="10553">
                  <c:v>-7.3399800000000001E-2</c:v>
                </c:pt>
                <c:pt idx="10554">
                  <c:v>-7.3663599999999996E-2</c:v>
                </c:pt>
                <c:pt idx="10555">
                  <c:v>-7.3805800000000005E-2</c:v>
                </c:pt>
                <c:pt idx="10556">
                  <c:v>-7.3825699999999994E-2</c:v>
                </c:pt>
                <c:pt idx="10557">
                  <c:v>-7.3722200000000002E-2</c:v>
                </c:pt>
                <c:pt idx="10558">
                  <c:v>-7.34958E-2</c:v>
                </c:pt>
                <c:pt idx="10559">
                  <c:v>-7.3148199999999997E-2</c:v>
                </c:pt>
                <c:pt idx="10560">
                  <c:v>-7.2681499999999996E-2</c:v>
                </c:pt>
                <c:pt idx="10561">
                  <c:v>-7.2097400000000006E-2</c:v>
                </c:pt>
                <c:pt idx="10562">
                  <c:v>-7.1398600000000007E-2</c:v>
                </c:pt>
                <c:pt idx="10563">
                  <c:v>-7.0587700000000003E-2</c:v>
                </c:pt>
                <c:pt idx="10564">
                  <c:v>-6.9667499999999993E-2</c:v>
                </c:pt>
                <c:pt idx="10565">
                  <c:v>-6.8640699999999999E-2</c:v>
                </c:pt>
                <c:pt idx="10566">
                  <c:v>-6.7510399999999998E-2</c:v>
                </c:pt>
                <c:pt idx="10567">
                  <c:v>-6.6279400000000002E-2</c:v>
                </c:pt>
                <c:pt idx="10568">
                  <c:v>-6.4949800000000002E-2</c:v>
                </c:pt>
                <c:pt idx="10569">
                  <c:v>-6.3523899999999994E-2</c:v>
                </c:pt>
                <c:pt idx="10570">
                  <c:v>-6.2004700000000003E-2</c:v>
                </c:pt>
                <c:pt idx="10571">
                  <c:v>-6.0395999999999998E-2</c:v>
                </c:pt>
                <c:pt idx="10572">
                  <c:v>-5.8701299999999998E-2</c:v>
                </c:pt>
                <c:pt idx="10573">
                  <c:v>-5.6924000000000002E-2</c:v>
                </c:pt>
                <c:pt idx="10574">
                  <c:v>-5.5067600000000001E-2</c:v>
                </c:pt>
                <c:pt idx="10575">
                  <c:v>-5.31352E-2</c:v>
                </c:pt>
                <c:pt idx="10576">
                  <c:v>-5.11297E-2</c:v>
                </c:pt>
                <c:pt idx="10577">
                  <c:v>-4.9054399999999998E-2</c:v>
                </c:pt>
                <c:pt idx="10578">
                  <c:v>-4.6913099999999999E-2</c:v>
                </c:pt>
                <c:pt idx="10579">
                  <c:v>-4.47105E-2</c:v>
                </c:pt>
                <c:pt idx="10580">
                  <c:v>-4.2451799999999998E-2</c:v>
                </c:pt>
                <c:pt idx="10581">
                  <c:v>-4.0142200000000003E-2</c:v>
                </c:pt>
                <c:pt idx="10582">
                  <c:v>-3.7786500000000001E-2</c:v>
                </c:pt>
                <c:pt idx="10583">
                  <c:v>-3.5389400000000001E-2</c:v>
                </c:pt>
                <c:pt idx="10584">
                  <c:v>-3.2955699999999997E-2</c:v>
                </c:pt>
                <c:pt idx="10585">
                  <c:v>-3.04894E-2</c:v>
                </c:pt>
                <c:pt idx="10586">
                  <c:v>-2.79949E-2</c:v>
                </c:pt>
                <c:pt idx="10587">
                  <c:v>-2.5477900000000001E-2</c:v>
                </c:pt>
                <c:pt idx="10588">
                  <c:v>-2.2944699999999998E-2</c:v>
                </c:pt>
                <c:pt idx="10589">
                  <c:v>-2.0401099999999998E-2</c:v>
                </c:pt>
                <c:pt idx="10590">
                  <c:v>-1.7852300000000002E-2</c:v>
                </c:pt>
                <c:pt idx="10591">
                  <c:v>-1.5303300000000001E-2</c:v>
                </c:pt>
                <c:pt idx="10592">
                  <c:v>-1.2759E-2</c:v>
                </c:pt>
                <c:pt idx="10593">
                  <c:v>-1.02244E-2</c:v>
                </c:pt>
                <c:pt idx="10594" formatCode="0.00E+00">
                  <c:v>-7.7036099999999996E-3</c:v>
                </c:pt>
                <c:pt idx="10595" formatCode="0.00E+00">
                  <c:v>-5.2006700000000001E-3</c:v>
                </c:pt>
                <c:pt idx="10596" formatCode="0.00E+00">
                  <c:v>-2.7201600000000001E-3</c:v>
                </c:pt>
                <c:pt idx="10597" formatCode="0.00E+00">
                  <c:v>-2.6730299999999999E-4</c:v>
                </c:pt>
                <c:pt idx="10598" formatCode="0.00E+00">
                  <c:v>2.1526399999999999E-3</c:v>
                </c:pt>
                <c:pt idx="10599" formatCode="0.00E+00">
                  <c:v>4.5350700000000004E-3</c:v>
                </c:pt>
                <c:pt idx="10600" formatCode="0.00E+00">
                  <c:v>6.8759399999999997E-3</c:v>
                </c:pt>
                <c:pt idx="10601" formatCode="0.00E+00">
                  <c:v>9.1714299999999995E-3</c:v>
                </c:pt>
                <c:pt idx="10602">
                  <c:v>1.1417699999999999E-2</c:v>
                </c:pt>
                <c:pt idx="10603">
                  <c:v>1.36104E-2</c:v>
                </c:pt>
                <c:pt idx="10604">
                  <c:v>1.5745200000000001E-2</c:v>
                </c:pt>
                <c:pt idx="10605">
                  <c:v>1.7818199999999999E-2</c:v>
                </c:pt>
                <c:pt idx="10606">
                  <c:v>1.9826099999999999E-2</c:v>
                </c:pt>
                <c:pt idx="10607">
                  <c:v>2.17649E-2</c:v>
                </c:pt>
                <c:pt idx="10608">
                  <c:v>2.3631300000000001E-2</c:v>
                </c:pt>
                <c:pt idx="10609">
                  <c:v>2.5421599999999999E-2</c:v>
                </c:pt>
                <c:pt idx="10610">
                  <c:v>2.7132E-2</c:v>
                </c:pt>
                <c:pt idx="10611">
                  <c:v>2.87589E-2</c:v>
                </c:pt>
                <c:pt idx="10612">
                  <c:v>3.0299300000000001E-2</c:v>
                </c:pt>
                <c:pt idx="10613">
                  <c:v>3.1750800000000003E-2</c:v>
                </c:pt>
                <c:pt idx="10614">
                  <c:v>3.31112E-2</c:v>
                </c:pt>
                <c:pt idx="10615">
                  <c:v>3.4377600000000001E-2</c:v>
                </c:pt>
                <c:pt idx="10616" formatCode="0.00E+00">
                  <c:v>3.5548099999999999E-2</c:v>
                </c:pt>
                <c:pt idx="10617" formatCode="0.00E+00">
                  <c:v>3.6620800000000002E-2</c:v>
                </c:pt>
                <c:pt idx="10618" formatCode="0.00E+00">
                  <c:v>3.7593799999999997E-2</c:v>
                </c:pt>
                <c:pt idx="10619" formatCode="0.00E+00">
                  <c:v>3.8465600000000003E-2</c:v>
                </c:pt>
                <c:pt idx="10620" formatCode="0.00E+00">
                  <c:v>3.9235100000000002E-2</c:v>
                </c:pt>
                <c:pt idx="10621" formatCode="0.00E+00">
                  <c:v>3.9900999999999999E-2</c:v>
                </c:pt>
                <c:pt idx="10622">
                  <c:v>4.0461999999999998E-2</c:v>
                </c:pt>
                <c:pt idx="10623">
                  <c:v>4.0917200000000001E-2</c:v>
                </c:pt>
                <c:pt idx="10624">
                  <c:v>4.1266400000000002E-2</c:v>
                </c:pt>
                <c:pt idx="10625">
                  <c:v>4.1509799999999999E-2</c:v>
                </c:pt>
                <c:pt idx="10626">
                  <c:v>4.1647099999999999E-2</c:v>
                </c:pt>
                <c:pt idx="10627">
                  <c:v>4.1677499999999999E-2</c:v>
                </c:pt>
                <c:pt idx="10628">
                  <c:v>4.1600600000000001E-2</c:v>
                </c:pt>
                <c:pt idx="10629">
                  <c:v>4.14169E-2</c:v>
                </c:pt>
                <c:pt idx="10630">
                  <c:v>4.1126999999999997E-2</c:v>
                </c:pt>
                <c:pt idx="10631">
                  <c:v>4.0731999999999997E-2</c:v>
                </c:pt>
                <c:pt idx="10632">
                  <c:v>4.0233400000000002E-2</c:v>
                </c:pt>
                <c:pt idx="10633">
                  <c:v>3.9632300000000002E-2</c:v>
                </c:pt>
                <c:pt idx="10634">
                  <c:v>3.8929499999999999E-2</c:v>
                </c:pt>
                <c:pt idx="10635">
                  <c:v>3.8126300000000002E-2</c:v>
                </c:pt>
                <c:pt idx="10636">
                  <c:v>3.7225399999999999E-2</c:v>
                </c:pt>
                <c:pt idx="10637">
                  <c:v>3.6230100000000001E-2</c:v>
                </c:pt>
                <c:pt idx="10638">
                  <c:v>3.5143300000000002E-2</c:v>
                </c:pt>
                <c:pt idx="10639">
                  <c:v>3.3966900000000001E-2</c:v>
                </c:pt>
                <c:pt idx="10640">
                  <c:v>3.2702599999999998E-2</c:v>
                </c:pt>
                <c:pt idx="10641">
                  <c:v>3.1352400000000002E-2</c:v>
                </c:pt>
                <c:pt idx="10642">
                  <c:v>2.9919299999999999E-2</c:v>
                </c:pt>
                <c:pt idx="10643">
                  <c:v>2.8405699999999999E-2</c:v>
                </c:pt>
                <c:pt idx="10644">
                  <c:v>2.6814899999999999E-2</c:v>
                </c:pt>
                <c:pt idx="10645">
                  <c:v>2.5149899999999999E-2</c:v>
                </c:pt>
                <c:pt idx="10646">
                  <c:v>2.34147E-2</c:v>
                </c:pt>
                <c:pt idx="10647">
                  <c:v>2.1612800000000001E-2</c:v>
                </c:pt>
                <c:pt idx="10648">
                  <c:v>1.9747600000000001E-2</c:v>
                </c:pt>
                <c:pt idx="10649">
                  <c:v>1.78221E-2</c:v>
                </c:pt>
                <c:pt idx="10650">
                  <c:v>1.584E-2</c:v>
                </c:pt>
                <c:pt idx="10651">
                  <c:v>1.38053E-2</c:v>
                </c:pt>
                <c:pt idx="10652">
                  <c:v>1.17217E-2</c:v>
                </c:pt>
                <c:pt idx="10653" formatCode="0.00E+00">
                  <c:v>9.5933800000000003E-3</c:v>
                </c:pt>
                <c:pt idx="10654" formatCode="0.00E+00">
                  <c:v>7.4245700000000001E-3</c:v>
                </c:pt>
                <c:pt idx="10655" formatCode="0.00E+00">
                  <c:v>5.2195599999999998E-3</c:v>
                </c:pt>
                <c:pt idx="10656" formatCode="0.00E+00">
                  <c:v>2.9827600000000001E-3</c:v>
                </c:pt>
                <c:pt idx="10657" formatCode="0.00E+00">
                  <c:v>7.1898199999999995E-4</c:v>
                </c:pt>
                <c:pt idx="10658" formatCode="0.00E+00">
                  <c:v>-1.5671000000000001E-3</c:v>
                </c:pt>
                <c:pt idx="10659" formatCode="0.00E+00">
                  <c:v>-3.87134E-3</c:v>
                </c:pt>
                <c:pt idx="10660" formatCode="0.00E+00">
                  <c:v>-6.1899800000000003E-3</c:v>
                </c:pt>
                <c:pt idx="10661" formatCode="0.00E+00">
                  <c:v>-8.5190800000000001E-3</c:v>
                </c:pt>
                <c:pt idx="10662">
                  <c:v>-1.0854300000000001E-2</c:v>
                </c:pt>
                <c:pt idx="10663">
                  <c:v>-1.3191400000000001E-2</c:v>
                </c:pt>
                <c:pt idx="10664">
                  <c:v>-1.5526E-2</c:v>
                </c:pt>
                <c:pt idx="10665">
                  <c:v>-1.78531E-2</c:v>
                </c:pt>
                <c:pt idx="10666">
                  <c:v>-2.01683E-2</c:v>
                </c:pt>
                <c:pt idx="10667">
                  <c:v>-2.2466799999999999E-2</c:v>
                </c:pt>
                <c:pt idx="10668">
                  <c:v>-2.4743899999999999E-2</c:v>
                </c:pt>
                <c:pt idx="10669">
                  <c:v>-2.69952E-2</c:v>
                </c:pt>
                <c:pt idx="10670">
                  <c:v>-2.9216499999999999E-2</c:v>
                </c:pt>
                <c:pt idx="10671">
                  <c:v>-3.1404099999999997E-2</c:v>
                </c:pt>
                <c:pt idx="10672">
                  <c:v>-3.3554599999999997E-2</c:v>
                </c:pt>
                <c:pt idx="10673">
                  <c:v>-3.5664500000000002E-2</c:v>
                </c:pt>
                <c:pt idx="10674">
                  <c:v>-3.7729400000000003E-2</c:v>
                </c:pt>
                <c:pt idx="10675">
                  <c:v>-3.9744599999999998E-2</c:v>
                </c:pt>
                <c:pt idx="10676">
                  <c:v>-4.1706699999999999E-2</c:v>
                </c:pt>
                <c:pt idx="10677">
                  <c:v>-4.3610900000000001E-2</c:v>
                </c:pt>
                <c:pt idx="10678">
                  <c:v>-4.5447899999999999E-2</c:v>
                </c:pt>
                <c:pt idx="10679">
                  <c:v>-4.7211999999999997E-2</c:v>
                </c:pt>
                <c:pt idx="10680">
                  <c:v>-4.8906600000000001E-2</c:v>
                </c:pt>
                <c:pt idx="10681">
                  <c:v>-5.0530199999999997E-2</c:v>
                </c:pt>
                <c:pt idx="10682">
                  <c:v>-5.2075700000000003E-2</c:v>
                </c:pt>
                <c:pt idx="10683">
                  <c:v>-5.3540200000000003E-2</c:v>
                </c:pt>
                <c:pt idx="10684">
                  <c:v>-5.4923100000000002E-2</c:v>
                </c:pt>
                <c:pt idx="10685">
                  <c:v>-5.62227E-2</c:v>
                </c:pt>
                <c:pt idx="10686">
                  <c:v>-5.7436000000000001E-2</c:v>
                </c:pt>
                <c:pt idx="10687">
                  <c:v>-5.8559300000000002E-2</c:v>
                </c:pt>
                <c:pt idx="10688">
                  <c:v>-5.9589700000000002E-2</c:v>
                </c:pt>
                <c:pt idx="10689">
                  <c:v>-6.05249E-2</c:v>
                </c:pt>
                <c:pt idx="10690">
                  <c:v>-6.1363500000000001E-2</c:v>
                </c:pt>
                <c:pt idx="10691">
                  <c:v>-6.2104199999999998E-2</c:v>
                </c:pt>
                <c:pt idx="10692">
                  <c:v>-6.2745499999999996E-2</c:v>
                </c:pt>
                <c:pt idx="10693">
                  <c:v>-6.3286599999999998E-2</c:v>
                </c:pt>
                <c:pt idx="10694">
                  <c:v>-6.3726900000000003E-2</c:v>
                </c:pt>
                <c:pt idx="10695">
                  <c:v>-6.4066100000000001E-2</c:v>
                </c:pt>
                <c:pt idx="10696">
                  <c:v>-6.4303600000000002E-2</c:v>
                </c:pt>
                <c:pt idx="10697">
                  <c:v>-6.4439300000000005E-2</c:v>
                </c:pt>
                <c:pt idx="10698">
                  <c:v>-6.4472199999999993E-2</c:v>
                </c:pt>
                <c:pt idx="10699">
                  <c:v>-6.4400600000000002E-2</c:v>
                </c:pt>
                <c:pt idx="10700">
                  <c:v>-6.4223199999999994E-2</c:v>
                </c:pt>
                <c:pt idx="10701">
                  <c:v>-6.3940200000000003E-2</c:v>
                </c:pt>
                <c:pt idx="10702">
                  <c:v>-6.3553100000000001E-2</c:v>
                </c:pt>
                <c:pt idx="10703">
                  <c:v>-6.3063400000000006E-2</c:v>
                </c:pt>
                <c:pt idx="10704">
                  <c:v>-6.24713E-2</c:v>
                </c:pt>
                <c:pt idx="10705">
                  <c:v>-6.17773E-2</c:v>
                </c:pt>
                <c:pt idx="10706">
                  <c:v>-6.0982700000000001E-2</c:v>
                </c:pt>
                <c:pt idx="10707">
                  <c:v>-6.0088700000000002E-2</c:v>
                </c:pt>
                <c:pt idx="10708">
                  <c:v>-5.9096700000000002E-2</c:v>
                </c:pt>
                <c:pt idx="10709">
                  <c:v>-5.8007999999999997E-2</c:v>
                </c:pt>
                <c:pt idx="10710">
                  <c:v>-5.6823499999999999E-2</c:v>
                </c:pt>
                <c:pt idx="10711">
                  <c:v>-5.5544700000000002E-2</c:v>
                </c:pt>
                <c:pt idx="10712">
                  <c:v>-5.4173499999999999E-2</c:v>
                </c:pt>
                <c:pt idx="10713">
                  <c:v>-5.2712200000000001E-2</c:v>
                </c:pt>
                <c:pt idx="10714">
                  <c:v>-5.1163399999999998E-2</c:v>
                </c:pt>
                <c:pt idx="10715">
                  <c:v>-4.9529999999999998E-2</c:v>
                </c:pt>
                <c:pt idx="10716">
                  <c:v>-4.7815099999999999E-2</c:v>
                </c:pt>
                <c:pt idx="10717">
                  <c:v>-4.6021100000000002E-2</c:v>
                </c:pt>
                <c:pt idx="10718">
                  <c:v>-4.4150500000000002E-2</c:v>
                </c:pt>
                <c:pt idx="10719">
                  <c:v>-4.2205600000000003E-2</c:v>
                </c:pt>
                <c:pt idx="10720">
                  <c:v>-4.0189299999999997E-2</c:v>
                </c:pt>
                <c:pt idx="10721">
                  <c:v>-3.8105300000000002E-2</c:v>
                </c:pt>
                <c:pt idx="10722">
                  <c:v>-3.5957799999999998E-2</c:v>
                </c:pt>
                <c:pt idx="10723">
                  <c:v>-3.3751000000000003E-2</c:v>
                </c:pt>
                <c:pt idx="10724">
                  <c:v>-3.14889E-2</c:v>
                </c:pt>
                <c:pt idx="10725">
                  <c:v>-2.9175800000000002E-2</c:v>
                </c:pt>
                <c:pt idx="10726">
                  <c:v>-2.6816199999999998E-2</c:v>
                </c:pt>
                <c:pt idx="10727">
                  <c:v>-2.4414100000000001E-2</c:v>
                </c:pt>
                <c:pt idx="10728">
                  <c:v>-2.19729E-2</c:v>
                </c:pt>
                <c:pt idx="10729">
                  <c:v>-1.9496599999999999E-2</c:v>
                </c:pt>
                <c:pt idx="10730">
                  <c:v>-1.6989299999999999E-2</c:v>
                </c:pt>
                <c:pt idx="10731">
                  <c:v>-1.4455600000000001E-2</c:v>
                </c:pt>
                <c:pt idx="10732">
                  <c:v>-1.19004E-2</c:v>
                </c:pt>
                <c:pt idx="10733" formatCode="0.00E+00">
                  <c:v>-9.3283499999999991E-3</c:v>
                </c:pt>
                <c:pt idx="10734" formatCode="0.00E+00">
                  <c:v>-6.7440499999999997E-3</c:v>
                </c:pt>
                <c:pt idx="10735" formatCode="0.00E+00">
                  <c:v>-4.1527999999999999E-3</c:v>
                </c:pt>
                <c:pt idx="10736" formatCode="0.00E+00">
                  <c:v>-1.55934E-3</c:v>
                </c:pt>
                <c:pt idx="10737" formatCode="0.00E+00">
                  <c:v>1.0329E-3</c:v>
                </c:pt>
                <c:pt idx="10738" formatCode="0.00E+00">
                  <c:v>3.62036E-3</c:v>
                </c:pt>
                <c:pt idx="10739" formatCode="0.00E+00">
                  <c:v>6.1986100000000002E-3</c:v>
                </c:pt>
                <c:pt idx="10740" formatCode="0.00E+00">
                  <c:v>8.7662799999999996E-3</c:v>
                </c:pt>
                <c:pt idx="10741" formatCode="0.00E+00">
                  <c:v>1.13236E-2</c:v>
                </c:pt>
                <c:pt idx="10742" formatCode="0.00E+00">
                  <c:v>1.38627E-2</c:v>
                </c:pt>
                <c:pt idx="10743" formatCode="0.00E+00">
                  <c:v>1.63733E-2</c:v>
                </c:pt>
                <c:pt idx="10744" formatCode="0.00E+00">
                  <c:v>1.8852899999999999E-2</c:v>
                </c:pt>
                <c:pt idx="10745" formatCode="0.00E+00">
                  <c:v>2.12999E-2</c:v>
                </c:pt>
                <c:pt idx="10746" formatCode="0.00E+00">
                  <c:v>2.3708300000000002E-2</c:v>
                </c:pt>
                <c:pt idx="10747" formatCode="0.00E+00">
                  <c:v>2.6072100000000001E-2</c:v>
                </c:pt>
                <c:pt idx="10748" formatCode="0.00E+00">
                  <c:v>2.8386999999999999E-2</c:v>
                </c:pt>
                <c:pt idx="10749" formatCode="0.00E+00">
                  <c:v>3.0649599999999999E-2</c:v>
                </c:pt>
                <c:pt idx="10750" formatCode="0.00E+00">
                  <c:v>3.28559E-2</c:v>
                </c:pt>
                <c:pt idx="10751" formatCode="0.00E+00">
                  <c:v>3.5002199999999997E-2</c:v>
                </c:pt>
                <c:pt idx="10752" formatCode="0.00E+00">
                  <c:v>3.7085E-2</c:v>
                </c:pt>
                <c:pt idx="10753" formatCode="0.00E+00">
                  <c:v>3.9100799999999998E-2</c:v>
                </c:pt>
                <c:pt idx="10754" formatCode="0.00E+00">
                  <c:v>4.10458E-2</c:v>
                </c:pt>
                <c:pt idx="10755" formatCode="0.00E+00">
                  <c:v>4.2915399999999999E-2</c:v>
                </c:pt>
                <c:pt idx="10756" formatCode="0.00E+00">
                  <c:v>4.4705399999999999E-2</c:v>
                </c:pt>
                <c:pt idx="10757">
                  <c:v>4.64117E-2</c:v>
                </c:pt>
                <c:pt idx="10758">
                  <c:v>4.8030999999999997E-2</c:v>
                </c:pt>
                <c:pt idx="10759">
                  <c:v>4.9561300000000003E-2</c:v>
                </c:pt>
                <c:pt idx="10760">
                  <c:v>5.1000200000000002E-2</c:v>
                </c:pt>
                <c:pt idx="10761">
                  <c:v>5.2345299999999997E-2</c:v>
                </c:pt>
                <c:pt idx="10762">
                  <c:v>5.3594799999999998E-2</c:v>
                </c:pt>
                <c:pt idx="10763">
                  <c:v>5.4746999999999997E-2</c:v>
                </c:pt>
                <c:pt idx="10764">
                  <c:v>5.5799599999999998E-2</c:v>
                </c:pt>
                <c:pt idx="10765">
                  <c:v>5.6749899999999999E-2</c:v>
                </c:pt>
                <c:pt idx="10766">
                  <c:v>5.75957E-2</c:v>
                </c:pt>
                <c:pt idx="10767">
                  <c:v>5.8335900000000003E-2</c:v>
                </c:pt>
                <c:pt idx="10768">
                  <c:v>5.8970399999999999E-2</c:v>
                </c:pt>
                <c:pt idx="10769">
                  <c:v>5.9498799999999998E-2</c:v>
                </c:pt>
                <c:pt idx="10770">
                  <c:v>5.9920000000000001E-2</c:v>
                </c:pt>
                <c:pt idx="10771">
                  <c:v>6.0233399999999999E-2</c:v>
                </c:pt>
                <c:pt idx="10772">
                  <c:v>6.0439600000000003E-2</c:v>
                </c:pt>
                <c:pt idx="10773">
                  <c:v>6.0539500000000003E-2</c:v>
                </c:pt>
                <c:pt idx="10774">
                  <c:v>6.0532700000000002E-2</c:v>
                </c:pt>
                <c:pt idx="10775">
                  <c:v>6.0418100000000002E-2</c:v>
                </c:pt>
                <c:pt idx="10776">
                  <c:v>6.0194699999999997E-2</c:v>
                </c:pt>
                <c:pt idx="10777">
                  <c:v>5.9862199999999997E-2</c:v>
                </c:pt>
                <c:pt idx="10778">
                  <c:v>5.94212E-2</c:v>
                </c:pt>
                <c:pt idx="10779">
                  <c:v>5.8872800000000003E-2</c:v>
                </c:pt>
                <c:pt idx="10780">
                  <c:v>5.8217499999999998E-2</c:v>
                </c:pt>
                <c:pt idx="10781">
                  <c:v>5.7456599999999997E-2</c:v>
                </c:pt>
                <c:pt idx="10782">
                  <c:v>5.6591900000000001E-2</c:v>
                </c:pt>
                <c:pt idx="10783">
                  <c:v>5.5625000000000001E-2</c:v>
                </c:pt>
                <c:pt idx="10784">
                  <c:v>5.45572E-2</c:v>
                </c:pt>
                <c:pt idx="10785">
                  <c:v>5.3390100000000003E-2</c:v>
                </c:pt>
                <c:pt idx="10786">
                  <c:v>5.2125900000000003E-2</c:v>
                </c:pt>
                <c:pt idx="10787">
                  <c:v>5.0766199999999997E-2</c:v>
                </c:pt>
                <c:pt idx="10788">
                  <c:v>4.9312599999999998E-2</c:v>
                </c:pt>
                <c:pt idx="10789">
                  <c:v>4.7767900000000002E-2</c:v>
                </c:pt>
                <c:pt idx="10790">
                  <c:v>4.6136299999999998E-2</c:v>
                </c:pt>
                <c:pt idx="10791">
                  <c:v>4.4422200000000002E-2</c:v>
                </c:pt>
                <c:pt idx="10792">
                  <c:v>4.2629E-2</c:v>
                </c:pt>
                <c:pt idx="10793">
                  <c:v>4.0759299999999998E-2</c:v>
                </c:pt>
                <c:pt idx="10794">
                  <c:v>3.8815599999999999E-2</c:v>
                </c:pt>
                <c:pt idx="10795">
                  <c:v>3.68005E-2</c:v>
                </c:pt>
                <c:pt idx="10796">
                  <c:v>3.4717400000000002E-2</c:v>
                </c:pt>
                <c:pt idx="10797">
                  <c:v>3.2569399999999998E-2</c:v>
                </c:pt>
                <c:pt idx="10798">
                  <c:v>3.0359000000000001E-2</c:v>
                </c:pt>
                <c:pt idx="10799">
                  <c:v>2.8088999999999999E-2</c:v>
                </c:pt>
                <c:pt idx="10800">
                  <c:v>2.5763399999999999E-2</c:v>
                </c:pt>
                <c:pt idx="10801">
                  <c:v>2.33873E-2</c:v>
                </c:pt>
                <c:pt idx="10802" formatCode="0.00E+00">
                  <c:v>2.0965000000000001E-2</c:v>
                </c:pt>
                <c:pt idx="10803" formatCode="0.00E+00">
                  <c:v>1.8500699999999998E-2</c:v>
                </c:pt>
                <c:pt idx="10804" formatCode="0.00E+00">
                  <c:v>1.5998600000000002E-2</c:v>
                </c:pt>
                <c:pt idx="10805" formatCode="0.00E+00">
                  <c:v>1.34623E-2</c:v>
                </c:pt>
                <c:pt idx="10806" formatCode="0.00E+00">
                  <c:v>1.0895500000000001E-2</c:v>
                </c:pt>
                <c:pt idx="10807" formatCode="0.00E+00">
                  <c:v>8.3023000000000003E-3</c:v>
                </c:pt>
                <c:pt idx="10808" formatCode="0.00E+00">
                  <c:v>5.6870699999999998E-3</c:v>
                </c:pt>
                <c:pt idx="10809" formatCode="0.00E+00">
                  <c:v>3.0533100000000001E-3</c:v>
                </c:pt>
                <c:pt idx="10810" formatCode="0.00E+00">
                  <c:v>4.0423400000000001E-4</c:v>
                </c:pt>
                <c:pt idx="10811" formatCode="0.00E+00">
                  <c:v>-2.2563399999999999E-3</c:v>
                </c:pt>
                <c:pt idx="10812" formatCode="0.00E+00">
                  <c:v>-4.9243400000000001E-3</c:v>
                </c:pt>
                <c:pt idx="10813" formatCode="0.00E+00">
                  <c:v>-7.5959399999999998E-3</c:v>
                </c:pt>
                <c:pt idx="10814">
                  <c:v>-1.02665E-2</c:v>
                </c:pt>
                <c:pt idx="10815">
                  <c:v>-1.29309E-2</c:v>
                </c:pt>
                <c:pt idx="10816">
                  <c:v>-1.55844E-2</c:v>
                </c:pt>
                <c:pt idx="10817">
                  <c:v>-1.82235E-2</c:v>
                </c:pt>
                <c:pt idx="10818">
                  <c:v>-2.0844499999999998E-2</c:v>
                </c:pt>
                <c:pt idx="10819">
                  <c:v>-2.34433E-2</c:v>
                </c:pt>
                <c:pt idx="10820">
                  <c:v>-2.6015799999999999E-2</c:v>
                </c:pt>
                <c:pt idx="10821">
                  <c:v>-2.85574E-2</c:v>
                </c:pt>
                <c:pt idx="10822">
                  <c:v>-3.1063500000000001E-2</c:v>
                </c:pt>
                <c:pt idx="10823">
                  <c:v>-3.3529700000000003E-2</c:v>
                </c:pt>
                <c:pt idx="10824">
                  <c:v>-3.5951999999999998E-2</c:v>
                </c:pt>
                <c:pt idx="10825">
                  <c:v>-3.8327E-2</c:v>
                </c:pt>
                <c:pt idx="10826">
                  <c:v>-4.0650600000000002E-2</c:v>
                </c:pt>
                <c:pt idx="10827">
                  <c:v>-4.2919400000000003E-2</c:v>
                </c:pt>
                <c:pt idx="10828">
                  <c:v>-4.5130799999999999E-2</c:v>
                </c:pt>
                <c:pt idx="10829">
                  <c:v>-4.7282400000000002E-2</c:v>
                </c:pt>
                <c:pt idx="10830">
                  <c:v>-4.9370799999999999E-2</c:v>
                </c:pt>
                <c:pt idx="10831">
                  <c:v>-5.1392500000000001E-2</c:v>
                </c:pt>
                <c:pt idx="10832">
                  <c:v>-5.33444E-2</c:v>
                </c:pt>
                <c:pt idx="10833">
                  <c:v>-5.52232E-2</c:v>
                </c:pt>
                <c:pt idx="10834">
                  <c:v>-5.7025300000000001E-2</c:v>
                </c:pt>
                <c:pt idx="10835">
                  <c:v>-5.8746800000000002E-2</c:v>
                </c:pt>
                <c:pt idx="10836">
                  <c:v>-6.0384399999999998E-2</c:v>
                </c:pt>
                <c:pt idx="10837">
                  <c:v>-6.1936199999999997E-2</c:v>
                </c:pt>
                <c:pt idx="10838">
                  <c:v>-6.3401200000000005E-2</c:v>
                </c:pt>
                <c:pt idx="10839">
                  <c:v>-6.4778500000000003E-2</c:v>
                </c:pt>
                <c:pt idx="10840">
                  <c:v>-6.6066600000000003E-2</c:v>
                </c:pt>
                <c:pt idx="10841">
                  <c:v>-6.7263400000000001E-2</c:v>
                </c:pt>
                <c:pt idx="10842">
                  <c:v>-6.8366099999999999E-2</c:v>
                </c:pt>
                <c:pt idx="10843">
                  <c:v>-6.9373000000000004E-2</c:v>
                </c:pt>
                <c:pt idx="10844">
                  <c:v>-7.0282999999999998E-2</c:v>
                </c:pt>
                <c:pt idx="10845">
                  <c:v>-7.1095099999999994E-2</c:v>
                </c:pt>
                <c:pt idx="10846">
                  <c:v>-7.1808300000000005E-2</c:v>
                </c:pt>
                <c:pt idx="10847">
                  <c:v>-7.2421899999999997E-2</c:v>
                </c:pt>
                <c:pt idx="10848">
                  <c:v>-7.2935700000000006E-2</c:v>
                </c:pt>
                <c:pt idx="10849">
                  <c:v>-7.3349399999999995E-2</c:v>
                </c:pt>
                <c:pt idx="10850">
                  <c:v>-7.3662900000000003E-2</c:v>
                </c:pt>
                <c:pt idx="10851">
                  <c:v>-7.3875999999999997E-2</c:v>
                </c:pt>
                <c:pt idx="10852">
                  <c:v>-7.3987800000000006E-2</c:v>
                </c:pt>
                <c:pt idx="10853">
                  <c:v>-7.3997099999999996E-2</c:v>
                </c:pt>
                <c:pt idx="10854">
                  <c:v>-7.3903499999999997E-2</c:v>
                </c:pt>
                <c:pt idx="10855">
                  <c:v>-7.37072E-2</c:v>
                </c:pt>
                <c:pt idx="10856">
                  <c:v>-7.34099E-2</c:v>
                </c:pt>
                <c:pt idx="10857">
                  <c:v>-7.3013300000000003E-2</c:v>
                </c:pt>
                <c:pt idx="10858">
                  <c:v>-7.2518700000000005E-2</c:v>
                </c:pt>
                <c:pt idx="10859">
                  <c:v>-7.1926799999999999E-2</c:v>
                </c:pt>
                <c:pt idx="10860">
                  <c:v>-7.1238599999999999E-2</c:v>
                </c:pt>
                <c:pt idx="10861">
                  <c:v>-7.0456199999999997E-2</c:v>
                </c:pt>
                <c:pt idx="10862">
                  <c:v>-6.9580900000000001E-2</c:v>
                </c:pt>
                <c:pt idx="10863">
                  <c:v>-6.8613400000000005E-2</c:v>
                </c:pt>
                <c:pt idx="10864">
                  <c:v>-6.7555000000000004E-2</c:v>
                </c:pt>
                <c:pt idx="10865">
                  <c:v>-6.6408099999999998E-2</c:v>
                </c:pt>
                <c:pt idx="10866">
                  <c:v>-6.5174999999999997E-2</c:v>
                </c:pt>
                <c:pt idx="10867">
                  <c:v>-6.3857899999999995E-2</c:v>
                </c:pt>
                <c:pt idx="10868">
                  <c:v>-6.2460399999999999E-2</c:v>
                </c:pt>
                <c:pt idx="10869">
                  <c:v>-6.0986600000000002E-2</c:v>
                </c:pt>
                <c:pt idx="10870">
                  <c:v>-5.94405E-2</c:v>
                </c:pt>
                <c:pt idx="10871">
                  <c:v>-5.7825700000000001E-2</c:v>
                </c:pt>
                <c:pt idx="10872">
                  <c:v>-5.61457E-2</c:v>
                </c:pt>
                <c:pt idx="10873">
                  <c:v>-5.4404399999999999E-2</c:v>
                </c:pt>
                <c:pt idx="10874">
                  <c:v>-5.2604999999999999E-2</c:v>
                </c:pt>
                <c:pt idx="10875">
                  <c:v>-5.0750400000000001E-2</c:v>
                </c:pt>
                <c:pt idx="10876">
                  <c:v>-4.8843999999999999E-2</c:v>
                </c:pt>
                <c:pt idx="10877">
                  <c:v>-4.6889199999999999E-2</c:v>
                </c:pt>
                <c:pt idx="10878">
                  <c:v>-4.4889499999999999E-2</c:v>
                </c:pt>
                <c:pt idx="10879">
                  <c:v>-4.2848299999999999E-2</c:v>
                </c:pt>
                <c:pt idx="10880">
                  <c:v>-4.0768400000000003E-2</c:v>
                </c:pt>
                <c:pt idx="10881">
                  <c:v>-3.8652300000000001E-2</c:v>
                </c:pt>
                <c:pt idx="10882">
                  <c:v>-3.6503000000000001E-2</c:v>
                </c:pt>
                <c:pt idx="10883">
                  <c:v>-3.4324300000000002E-2</c:v>
                </c:pt>
                <c:pt idx="10884">
                  <c:v>-3.21199E-2</c:v>
                </c:pt>
                <c:pt idx="10885">
                  <c:v>-2.9893099999999999E-2</c:v>
                </c:pt>
                <c:pt idx="10886">
                  <c:v>-2.76472E-2</c:v>
                </c:pt>
                <c:pt idx="10887">
                  <c:v>-2.5386100000000002E-2</c:v>
                </c:pt>
                <c:pt idx="10888">
                  <c:v>-2.31145E-2</c:v>
                </c:pt>
                <c:pt idx="10889">
                  <c:v>-2.0836400000000001E-2</c:v>
                </c:pt>
                <c:pt idx="10890">
                  <c:v>-1.8556300000000001E-2</c:v>
                </c:pt>
                <c:pt idx="10891">
                  <c:v>-1.6278299999999999E-2</c:v>
                </c:pt>
                <c:pt idx="10892">
                  <c:v>-1.40067E-2</c:v>
                </c:pt>
                <c:pt idx="10893">
                  <c:v>-1.1745500000000001E-2</c:v>
                </c:pt>
                <c:pt idx="10894" formatCode="0.00E+00">
                  <c:v>-9.4985399999999998E-3</c:v>
                </c:pt>
                <c:pt idx="10895" formatCode="0.00E+00">
                  <c:v>-7.2694300000000003E-3</c:v>
                </c:pt>
                <c:pt idx="10896" formatCode="0.00E+00">
                  <c:v>-5.0614400000000004E-3</c:v>
                </c:pt>
                <c:pt idx="10897" formatCode="0.00E+00">
                  <c:v>-2.8781100000000001E-3</c:v>
                </c:pt>
                <c:pt idx="10898" formatCode="0.00E+00">
                  <c:v>-7.2338399999999998E-4</c:v>
                </c:pt>
                <c:pt idx="10899" formatCode="0.00E+00">
                  <c:v>1.39886E-3</c:v>
                </c:pt>
                <c:pt idx="10900" formatCode="0.00E+00">
                  <c:v>3.4849299999999998E-3</c:v>
                </c:pt>
                <c:pt idx="10901" formatCode="0.00E+00">
                  <c:v>5.5308500000000003E-3</c:v>
                </c:pt>
                <c:pt idx="10902" formatCode="0.00E+00">
                  <c:v>7.5326600000000001E-3</c:v>
                </c:pt>
                <c:pt idx="10903" formatCode="0.00E+00">
                  <c:v>9.4876600000000002E-3</c:v>
                </c:pt>
                <c:pt idx="10904">
                  <c:v>1.1394400000000001E-2</c:v>
                </c:pt>
                <c:pt idx="10905">
                  <c:v>1.3250700000000001E-2</c:v>
                </c:pt>
                <c:pt idx="10906">
                  <c:v>1.5053199999999999E-2</c:v>
                </c:pt>
                <c:pt idx="10907">
                  <c:v>1.67981E-2</c:v>
                </c:pt>
                <c:pt idx="10908">
                  <c:v>1.8482800000000001E-2</c:v>
                </c:pt>
                <c:pt idx="10909">
                  <c:v>2.01052E-2</c:v>
                </c:pt>
                <c:pt idx="10910">
                  <c:v>2.1662600000000001E-2</c:v>
                </c:pt>
                <c:pt idx="10911">
                  <c:v>2.3153199999999999E-2</c:v>
                </c:pt>
                <c:pt idx="10912">
                  <c:v>2.45755E-2</c:v>
                </c:pt>
                <c:pt idx="10913">
                  <c:v>2.5927700000000001E-2</c:v>
                </c:pt>
                <c:pt idx="10914">
                  <c:v>2.7206899999999999E-2</c:v>
                </c:pt>
                <c:pt idx="10915">
                  <c:v>2.84114E-2</c:v>
                </c:pt>
                <c:pt idx="10916">
                  <c:v>2.9540299999999999E-2</c:v>
                </c:pt>
                <c:pt idx="10917">
                  <c:v>3.0592299999999999E-2</c:v>
                </c:pt>
                <c:pt idx="10918">
                  <c:v>3.1565500000000003E-2</c:v>
                </c:pt>
                <c:pt idx="10919">
                  <c:v>3.24582E-2</c:v>
                </c:pt>
                <c:pt idx="10920">
                  <c:v>3.3269100000000003E-2</c:v>
                </c:pt>
                <c:pt idx="10921">
                  <c:v>3.3996800000000001E-2</c:v>
                </c:pt>
                <c:pt idx="10922">
                  <c:v>3.4640499999999998E-2</c:v>
                </c:pt>
                <c:pt idx="10923">
                  <c:v>3.5200500000000003E-2</c:v>
                </c:pt>
                <c:pt idx="10924">
                  <c:v>3.5677500000000001E-2</c:v>
                </c:pt>
                <c:pt idx="10925">
                  <c:v>3.60725E-2</c:v>
                </c:pt>
                <c:pt idx="10926">
                  <c:v>3.6385800000000003E-2</c:v>
                </c:pt>
                <c:pt idx="10927">
                  <c:v>3.6617700000000003E-2</c:v>
                </c:pt>
                <c:pt idx="10928">
                  <c:v>3.6768500000000003E-2</c:v>
                </c:pt>
                <c:pt idx="10929">
                  <c:v>3.6838700000000002E-2</c:v>
                </c:pt>
                <c:pt idx="10930">
                  <c:v>3.6828600000000003E-2</c:v>
                </c:pt>
                <c:pt idx="10931">
                  <c:v>3.6738300000000002E-2</c:v>
                </c:pt>
                <c:pt idx="10932">
                  <c:v>3.65674E-2</c:v>
                </c:pt>
                <c:pt idx="10933">
                  <c:v>3.6316399999999999E-2</c:v>
                </c:pt>
                <c:pt idx="10934">
                  <c:v>3.5986299999999999E-2</c:v>
                </c:pt>
                <c:pt idx="10935">
                  <c:v>3.5578100000000001E-2</c:v>
                </c:pt>
                <c:pt idx="10936">
                  <c:v>3.50928E-2</c:v>
                </c:pt>
                <c:pt idx="10937">
                  <c:v>3.4532E-2</c:v>
                </c:pt>
                <c:pt idx="10938">
                  <c:v>3.3897400000000001E-2</c:v>
                </c:pt>
                <c:pt idx="10939">
                  <c:v>3.3191100000000001E-2</c:v>
                </c:pt>
                <c:pt idx="10940">
                  <c:v>3.2414999999999999E-2</c:v>
                </c:pt>
                <c:pt idx="10941">
                  <c:v>3.1571500000000002E-2</c:v>
                </c:pt>
                <c:pt idx="10942">
                  <c:v>3.0662600000000002E-2</c:v>
                </c:pt>
                <c:pt idx="10943">
                  <c:v>2.9691100000000002E-2</c:v>
                </c:pt>
                <c:pt idx="10944">
                  <c:v>2.86603E-2</c:v>
                </c:pt>
                <c:pt idx="10945">
                  <c:v>2.7573500000000001E-2</c:v>
                </c:pt>
                <c:pt idx="10946">
                  <c:v>2.64339E-2</c:v>
                </c:pt>
                <c:pt idx="10947">
                  <c:v>2.5245099999999999E-2</c:v>
                </c:pt>
                <c:pt idx="10948">
                  <c:v>2.4010699999999999E-2</c:v>
                </c:pt>
                <c:pt idx="10949">
                  <c:v>2.2733099999999999E-2</c:v>
                </c:pt>
                <c:pt idx="10950">
                  <c:v>2.1414099999999998E-2</c:v>
                </c:pt>
                <c:pt idx="10951">
                  <c:v>2.0056000000000001E-2</c:v>
                </c:pt>
                <c:pt idx="10952">
                  <c:v>1.8662000000000002E-2</c:v>
                </c:pt>
                <c:pt idx="10953">
                  <c:v>1.72351E-2</c:v>
                </c:pt>
                <c:pt idx="10954">
                  <c:v>1.5777900000000001E-2</c:v>
                </c:pt>
                <c:pt idx="10955">
                  <c:v>1.4293500000000001E-2</c:v>
                </c:pt>
                <c:pt idx="10956">
                  <c:v>1.2785299999999999E-2</c:v>
                </c:pt>
                <c:pt idx="10957">
                  <c:v>1.12564E-2</c:v>
                </c:pt>
                <c:pt idx="10958" formatCode="0.00E+00">
                  <c:v>9.7095399999999991E-3</c:v>
                </c:pt>
                <c:pt idx="10959" formatCode="0.00E+00">
                  <c:v>8.1477100000000007E-3</c:v>
                </c:pt>
                <c:pt idx="10960" formatCode="0.00E+00">
                  <c:v>6.5738599999999999E-3</c:v>
                </c:pt>
                <c:pt idx="10961" formatCode="0.00E+00">
                  <c:v>4.9909200000000003E-3</c:v>
                </c:pt>
                <c:pt idx="10962" formatCode="0.00E+00">
                  <c:v>3.4023E-3</c:v>
                </c:pt>
                <c:pt idx="10963" formatCode="0.00E+00">
                  <c:v>1.81201E-3</c:v>
                </c:pt>
                <c:pt idx="10964" formatCode="0.00E+00">
                  <c:v>2.2354300000000001E-4</c:v>
                </c:pt>
                <c:pt idx="10965" formatCode="0.00E+00">
                  <c:v>-1.36067E-3</c:v>
                </c:pt>
                <c:pt idx="10966" formatCode="0.00E+00">
                  <c:v>-2.9384200000000002E-3</c:v>
                </c:pt>
                <c:pt idx="10967" formatCode="0.00E+00">
                  <c:v>-4.5067400000000004E-3</c:v>
                </c:pt>
                <c:pt idx="10968" formatCode="0.00E+00">
                  <c:v>-6.0620500000000003E-3</c:v>
                </c:pt>
                <c:pt idx="10969" formatCode="0.00E+00">
                  <c:v>-7.6004000000000002E-3</c:v>
                </c:pt>
                <c:pt idx="10970" formatCode="0.00E+00">
                  <c:v>-9.1176699999999996E-3</c:v>
                </c:pt>
                <c:pt idx="10971">
                  <c:v>-1.06103E-2</c:v>
                </c:pt>
                <c:pt idx="10972">
                  <c:v>-1.20754E-2</c:v>
                </c:pt>
                <c:pt idx="10973">
                  <c:v>-1.3509800000000001E-2</c:v>
                </c:pt>
                <c:pt idx="10974">
                  <c:v>-1.4910400000000001E-2</c:v>
                </c:pt>
                <c:pt idx="10975">
                  <c:v>-1.6275100000000001E-2</c:v>
                </c:pt>
                <c:pt idx="10976">
                  <c:v>-1.7602699999999999E-2</c:v>
                </c:pt>
                <c:pt idx="10977">
                  <c:v>-1.88913E-2</c:v>
                </c:pt>
                <c:pt idx="10978">
                  <c:v>-2.0138400000000001E-2</c:v>
                </c:pt>
                <c:pt idx="10979">
                  <c:v>-2.13414E-2</c:v>
                </c:pt>
                <c:pt idx="10980">
                  <c:v>-2.2498000000000001E-2</c:v>
                </c:pt>
                <c:pt idx="10981">
                  <c:v>-2.3605899999999999E-2</c:v>
                </c:pt>
                <c:pt idx="10982">
                  <c:v>-2.46632E-2</c:v>
                </c:pt>
                <c:pt idx="10983">
                  <c:v>-2.5668400000000001E-2</c:v>
                </c:pt>
                <c:pt idx="10984">
                  <c:v>-2.6620399999999999E-2</c:v>
                </c:pt>
                <c:pt idx="10985">
                  <c:v>-2.7517799999999999E-2</c:v>
                </c:pt>
                <c:pt idx="10986">
                  <c:v>-2.8358700000000001E-2</c:v>
                </c:pt>
                <c:pt idx="10987">
                  <c:v>-2.9141500000000001E-2</c:v>
                </c:pt>
                <c:pt idx="10988">
                  <c:v>-2.9864100000000001E-2</c:v>
                </c:pt>
                <c:pt idx="10989">
                  <c:v>-3.05245E-2</c:v>
                </c:pt>
                <c:pt idx="10990">
                  <c:v>-3.1120499999999999E-2</c:v>
                </c:pt>
                <c:pt idx="10991">
                  <c:v>-3.1650600000000001E-2</c:v>
                </c:pt>
                <c:pt idx="10992">
                  <c:v>-3.2114400000000001E-2</c:v>
                </c:pt>
                <c:pt idx="10993">
                  <c:v>-3.25113E-2</c:v>
                </c:pt>
                <c:pt idx="10994">
                  <c:v>-3.28414E-2</c:v>
                </c:pt>
                <c:pt idx="10995">
                  <c:v>-3.3104799999999997E-2</c:v>
                </c:pt>
                <c:pt idx="10996">
                  <c:v>-3.3301299999999999E-2</c:v>
                </c:pt>
                <c:pt idx="10997">
                  <c:v>-3.3430000000000001E-2</c:v>
                </c:pt>
                <c:pt idx="10998">
                  <c:v>-3.3489699999999997E-2</c:v>
                </c:pt>
                <c:pt idx="10999">
                  <c:v>-3.3480500000000003E-2</c:v>
                </c:pt>
                <c:pt idx="11000">
                  <c:v>-3.3403599999999999E-2</c:v>
                </c:pt>
                <c:pt idx="11001">
                  <c:v>-3.3259999999999998E-2</c:v>
                </c:pt>
                <c:pt idx="11002">
                  <c:v>-3.3050400000000001E-2</c:v>
                </c:pt>
                <c:pt idx="11003">
                  <c:v>-3.2775600000000002E-2</c:v>
                </c:pt>
                <c:pt idx="11004">
                  <c:v>-3.2437100000000003E-2</c:v>
                </c:pt>
                <c:pt idx="11005">
                  <c:v>-3.2036700000000001E-2</c:v>
                </c:pt>
                <c:pt idx="11006">
                  <c:v>-3.1574600000000001E-2</c:v>
                </c:pt>
                <c:pt idx="11007">
                  <c:v>-3.1050600000000001E-2</c:v>
                </c:pt>
                <c:pt idx="11008">
                  <c:v>-3.0465099999999998E-2</c:v>
                </c:pt>
                <c:pt idx="11009">
                  <c:v>-2.9819399999999999E-2</c:v>
                </c:pt>
                <c:pt idx="11010">
                  <c:v>-2.91154E-2</c:v>
                </c:pt>
                <c:pt idx="11011">
                  <c:v>-2.8355000000000002E-2</c:v>
                </c:pt>
                <c:pt idx="11012">
                  <c:v>-2.7540700000000001E-2</c:v>
                </c:pt>
                <c:pt idx="11013">
                  <c:v>-2.6674400000000001E-2</c:v>
                </c:pt>
                <c:pt idx="11014">
                  <c:v>-2.5757100000000002E-2</c:v>
                </c:pt>
                <c:pt idx="11015">
                  <c:v>-2.4790699999999999E-2</c:v>
                </c:pt>
                <c:pt idx="11016">
                  <c:v>-2.3778500000000001E-2</c:v>
                </c:pt>
                <c:pt idx="11017">
                  <c:v>-2.2724299999999999E-2</c:v>
                </c:pt>
                <c:pt idx="11018">
                  <c:v>-2.16305E-2</c:v>
                </c:pt>
                <c:pt idx="11019">
                  <c:v>-2.0499900000000001E-2</c:v>
                </c:pt>
                <c:pt idx="11020">
                  <c:v>-1.9335399999999999E-2</c:v>
                </c:pt>
                <c:pt idx="11021">
                  <c:v>-1.814E-2</c:v>
                </c:pt>
                <c:pt idx="11022">
                  <c:v>-1.6915699999999999E-2</c:v>
                </c:pt>
                <c:pt idx="11023">
                  <c:v>-1.56648E-2</c:v>
                </c:pt>
                <c:pt idx="11024">
                  <c:v>-1.4389799999999999E-2</c:v>
                </c:pt>
                <c:pt idx="11025">
                  <c:v>-1.30928E-2</c:v>
                </c:pt>
                <c:pt idx="11026">
                  <c:v>-1.17755E-2</c:v>
                </c:pt>
                <c:pt idx="11027">
                  <c:v>-1.0441199999999999E-2</c:v>
                </c:pt>
                <c:pt idx="11028" formatCode="0.00E+00">
                  <c:v>-9.0942899999999997E-3</c:v>
                </c:pt>
                <c:pt idx="11029" formatCode="0.00E+00">
                  <c:v>-7.7387699999999999E-3</c:v>
                </c:pt>
                <c:pt idx="11030" formatCode="0.00E+00">
                  <c:v>-6.3773399999999996E-3</c:v>
                </c:pt>
                <c:pt idx="11031" formatCode="0.00E+00">
                  <c:v>-5.0116900000000001E-3</c:v>
                </c:pt>
                <c:pt idx="11032" formatCode="0.00E+00">
                  <c:v>-3.6435899999999999E-3</c:v>
                </c:pt>
                <c:pt idx="11033" formatCode="0.00E+00">
                  <c:v>-2.2757699999999999E-3</c:v>
                </c:pt>
                <c:pt idx="11034" formatCode="0.00E+00">
                  <c:v>-9.1147199999999998E-4</c:v>
                </c:pt>
                <c:pt idx="11035" formatCode="0.00E+00">
                  <c:v>4.4627399999999998E-4</c:v>
                </c:pt>
                <c:pt idx="11036" formatCode="0.00E+00">
                  <c:v>1.7945999999999999E-3</c:v>
                </c:pt>
                <c:pt idx="11037" formatCode="0.00E+00">
                  <c:v>3.1303799999999999E-3</c:v>
                </c:pt>
                <c:pt idx="11038" formatCode="0.00E+00">
                  <c:v>4.4506800000000003E-3</c:v>
                </c:pt>
                <c:pt idx="11039" formatCode="0.00E+00">
                  <c:v>5.7528099999999997E-3</c:v>
                </c:pt>
                <c:pt idx="11040" formatCode="0.00E+00">
                  <c:v>7.0333399999999999E-3</c:v>
                </c:pt>
                <c:pt idx="11041" formatCode="0.00E+00">
                  <c:v>8.2883599999999998E-3</c:v>
                </c:pt>
                <c:pt idx="11042" formatCode="0.00E+00">
                  <c:v>9.5145300000000002E-3</c:v>
                </c:pt>
                <c:pt idx="11043">
                  <c:v>1.0709700000000001E-2</c:v>
                </c:pt>
                <c:pt idx="11044">
                  <c:v>1.1872300000000001E-2</c:v>
                </c:pt>
                <c:pt idx="11045">
                  <c:v>1.2999500000000001E-2</c:v>
                </c:pt>
                <c:pt idx="11046">
                  <c:v>1.4087199999999999E-2</c:v>
                </c:pt>
                <c:pt idx="11047">
                  <c:v>1.51311E-2</c:v>
                </c:pt>
                <c:pt idx="11048">
                  <c:v>1.6128900000000002E-2</c:v>
                </c:pt>
                <c:pt idx="11049">
                  <c:v>1.7080700000000001E-2</c:v>
                </c:pt>
                <c:pt idx="11050">
                  <c:v>1.7986800000000001E-2</c:v>
                </c:pt>
                <c:pt idx="11051">
                  <c:v>1.8846700000000001E-2</c:v>
                </c:pt>
                <c:pt idx="11052">
                  <c:v>1.96589E-2</c:v>
                </c:pt>
                <c:pt idx="11053">
                  <c:v>2.0421399999999999E-2</c:v>
                </c:pt>
                <c:pt idx="11054">
                  <c:v>2.1132499999999999E-2</c:v>
                </c:pt>
                <c:pt idx="11055">
                  <c:v>2.1790199999999999E-2</c:v>
                </c:pt>
                <c:pt idx="11056">
                  <c:v>2.2392499999999999E-2</c:v>
                </c:pt>
                <c:pt idx="11057">
                  <c:v>2.29374E-2</c:v>
                </c:pt>
                <c:pt idx="11058">
                  <c:v>2.34229E-2</c:v>
                </c:pt>
                <c:pt idx="11059">
                  <c:v>2.3847799999999999E-2</c:v>
                </c:pt>
                <c:pt idx="11060">
                  <c:v>2.4211199999999999E-2</c:v>
                </c:pt>
                <c:pt idx="11061">
                  <c:v>2.4511499999999999E-2</c:v>
                </c:pt>
                <c:pt idx="11062">
                  <c:v>2.4745799999999998E-2</c:v>
                </c:pt>
                <c:pt idx="11063">
                  <c:v>2.4911800000000001E-2</c:v>
                </c:pt>
                <c:pt idx="11064">
                  <c:v>2.5007700000000001E-2</c:v>
                </c:pt>
                <c:pt idx="11065">
                  <c:v>2.5032200000000001E-2</c:v>
                </c:pt>
                <c:pt idx="11066">
                  <c:v>2.49844E-2</c:v>
                </c:pt>
                <c:pt idx="11067">
                  <c:v>2.48635E-2</c:v>
                </c:pt>
                <c:pt idx="11068">
                  <c:v>2.4669900000000002E-2</c:v>
                </c:pt>
                <c:pt idx="11069">
                  <c:v>2.4405400000000001E-2</c:v>
                </c:pt>
                <c:pt idx="11070">
                  <c:v>2.4071100000000002E-2</c:v>
                </c:pt>
                <c:pt idx="11071">
                  <c:v>2.36659E-2</c:v>
                </c:pt>
                <c:pt idx="11072">
                  <c:v>2.3187800000000001E-2</c:v>
                </c:pt>
                <c:pt idx="11073">
                  <c:v>2.26359E-2</c:v>
                </c:pt>
                <c:pt idx="11074">
                  <c:v>2.20103E-2</c:v>
                </c:pt>
                <c:pt idx="11075">
                  <c:v>2.1312399999999999E-2</c:v>
                </c:pt>
                <c:pt idx="11076">
                  <c:v>2.0544300000000001E-2</c:v>
                </c:pt>
                <c:pt idx="11077">
                  <c:v>1.9708900000000001E-2</c:v>
                </c:pt>
                <c:pt idx="11078">
                  <c:v>1.8808999999999999E-2</c:v>
                </c:pt>
                <c:pt idx="11079">
                  <c:v>1.7846500000000001E-2</c:v>
                </c:pt>
                <c:pt idx="11080">
                  <c:v>1.6821800000000001E-2</c:v>
                </c:pt>
                <c:pt idx="11081">
                  <c:v>1.57342E-2</c:v>
                </c:pt>
                <c:pt idx="11082">
                  <c:v>1.4584E-2</c:v>
                </c:pt>
                <c:pt idx="11083">
                  <c:v>1.3373899999999999E-2</c:v>
                </c:pt>
                <c:pt idx="11084">
                  <c:v>1.2105899999999999E-2</c:v>
                </c:pt>
                <c:pt idx="11085">
                  <c:v>1.07802E-2</c:v>
                </c:pt>
                <c:pt idx="11086" formatCode="0.00E+00">
                  <c:v>9.3970800000000004E-3</c:v>
                </c:pt>
                <c:pt idx="11087" formatCode="0.00E+00">
                  <c:v>7.9583099999999997E-3</c:v>
                </c:pt>
                <c:pt idx="11088" formatCode="0.00E+00">
                  <c:v>6.4672599999999998E-3</c:v>
                </c:pt>
                <c:pt idx="11089" formatCode="0.00E+00">
                  <c:v>4.9270099999999999E-3</c:v>
                </c:pt>
                <c:pt idx="11090" formatCode="0.00E+00">
                  <c:v>3.3402000000000002E-3</c:v>
                </c:pt>
                <c:pt idx="11091" formatCode="0.00E+00">
                  <c:v>1.70999E-3</c:v>
                </c:pt>
                <c:pt idx="11092" formatCode="0.00E+00">
                  <c:v>3.9912400000000001E-5</c:v>
                </c:pt>
                <c:pt idx="11093" formatCode="0.00E+00">
                  <c:v>-1.6665600000000001E-3</c:v>
                </c:pt>
                <c:pt idx="11094" formatCode="0.00E+00">
                  <c:v>-3.4062200000000002E-3</c:v>
                </c:pt>
                <c:pt idx="11095" formatCode="0.00E+00">
                  <c:v>-5.1767799999999997E-3</c:v>
                </c:pt>
                <c:pt idx="11096" formatCode="0.00E+00">
                  <c:v>-6.9771499999999997E-3</c:v>
                </c:pt>
                <c:pt idx="11097" formatCode="0.00E+00">
                  <c:v>-8.80593E-3</c:v>
                </c:pt>
                <c:pt idx="11098">
                  <c:v>-1.0659699999999999E-2</c:v>
                </c:pt>
                <c:pt idx="11099">
                  <c:v>-1.25334E-2</c:v>
                </c:pt>
                <c:pt idx="11100">
                  <c:v>-1.44218E-2</c:v>
                </c:pt>
                <c:pt idx="11101">
                  <c:v>-1.6321100000000002E-2</c:v>
                </c:pt>
                <c:pt idx="11102">
                  <c:v>-1.8229200000000001E-2</c:v>
                </c:pt>
                <c:pt idx="11103">
                  <c:v>-2.0144499999999999E-2</c:v>
                </c:pt>
                <c:pt idx="11104">
                  <c:v>-2.2064199999999999E-2</c:v>
                </c:pt>
                <c:pt idx="11105">
                  <c:v>-2.3985900000000001E-2</c:v>
                </c:pt>
                <c:pt idx="11106">
                  <c:v>-2.59081E-2</c:v>
                </c:pt>
                <c:pt idx="11107">
                  <c:v>-2.7829300000000001E-2</c:v>
                </c:pt>
                <c:pt idx="11108">
                  <c:v>-2.97474E-2</c:v>
                </c:pt>
                <c:pt idx="11109">
                  <c:v>-3.16612E-2</c:v>
                </c:pt>
                <c:pt idx="11110">
                  <c:v>-3.35692E-2</c:v>
                </c:pt>
                <c:pt idx="11111">
                  <c:v>-3.5467699999999998E-2</c:v>
                </c:pt>
                <c:pt idx="11112">
                  <c:v>-3.7351599999999999E-2</c:v>
                </c:pt>
                <c:pt idx="11113">
                  <c:v>-3.9216899999999999E-2</c:v>
                </c:pt>
                <c:pt idx="11114">
                  <c:v>-4.1061E-2</c:v>
                </c:pt>
                <c:pt idx="11115">
                  <c:v>-4.2882299999999998E-2</c:v>
                </c:pt>
                <c:pt idx="11116">
                  <c:v>-4.4678099999999998E-2</c:v>
                </c:pt>
                <c:pt idx="11117">
                  <c:v>-4.6444800000000001E-2</c:v>
                </c:pt>
                <c:pt idx="11118">
                  <c:v>-4.8178899999999997E-2</c:v>
                </c:pt>
                <c:pt idx="11119">
                  <c:v>-4.9878100000000002E-2</c:v>
                </c:pt>
                <c:pt idx="11120">
                  <c:v>-5.1540999999999997E-2</c:v>
                </c:pt>
                <c:pt idx="11121">
                  <c:v>-5.3165799999999999E-2</c:v>
                </c:pt>
                <c:pt idx="11122">
                  <c:v>-5.4750100000000003E-2</c:v>
                </c:pt>
                <c:pt idx="11123">
                  <c:v>-5.6291599999999997E-2</c:v>
                </c:pt>
                <c:pt idx="11124">
                  <c:v>-5.7788699999999998E-2</c:v>
                </c:pt>
                <c:pt idx="11125">
                  <c:v>-5.9238600000000002E-2</c:v>
                </c:pt>
                <c:pt idx="11126">
                  <c:v>-6.0637000000000003E-2</c:v>
                </c:pt>
                <c:pt idx="11127">
                  <c:v>-6.1981099999999997E-2</c:v>
                </c:pt>
                <c:pt idx="11128">
                  <c:v>-6.3269699999999998E-2</c:v>
                </c:pt>
                <c:pt idx="11129">
                  <c:v>-6.4501500000000003E-2</c:v>
                </c:pt>
                <c:pt idx="11130">
                  <c:v>-6.5673700000000002E-2</c:v>
                </c:pt>
                <c:pt idx="11131">
                  <c:v>-6.6783400000000007E-2</c:v>
                </c:pt>
                <c:pt idx="11132">
                  <c:v>-6.7828600000000003E-2</c:v>
                </c:pt>
                <c:pt idx="11133">
                  <c:v>-6.8809300000000004E-2</c:v>
                </c:pt>
                <c:pt idx="11134">
                  <c:v>-6.9725400000000007E-2</c:v>
                </c:pt>
                <c:pt idx="11135">
                  <c:v>-7.0575799999999994E-2</c:v>
                </c:pt>
                <c:pt idx="11136">
                  <c:v>-7.1359199999999998E-2</c:v>
                </c:pt>
                <c:pt idx="11137">
                  <c:v>-7.2074799999999994E-2</c:v>
                </c:pt>
                <c:pt idx="11138">
                  <c:v>-7.2722899999999993E-2</c:v>
                </c:pt>
                <c:pt idx="11139">
                  <c:v>-7.33047E-2</c:v>
                </c:pt>
                <c:pt idx="11140">
                  <c:v>-7.3819899999999994E-2</c:v>
                </c:pt>
                <c:pt idx="11141">
                  <c:v>-7.4267399999999997E-2</c:v>
                </c:pt>
                <c:pt idx="11142">
                  <c:v>-7.4645600000000006E-2</c:v>
                </c:pt>
                <c:pt idx="11143">
                  <c:v>-7.4953000000000006E-2</c:v>
                </c:pt>
                <c:pt idx="11144">
                  <c:v>-7.5188400000000002E-2</c:v>
                </c:pt>
                <c:pt idx="11145">
                  <c:v>-7.5351299999999996E-2</c:v>
                </c:pt>
                <c:pt idx="11146">
                  <c:v>-7.5442999999999996E-2</c:v>
                </c:pt>
                <c:pt idx="11147">
                  <c:v>-7.5468199999999999E-2</c:v>
                </c:pt>
                <c:pt idx="11148">
                  <c:v>-7.5431200000000004E-2</c:v>
                </c:pt>
                <c:pt idx="11149">
                  <c:v>-7.53307E-2</c:v>
                </c:pt>
                <c:pt idx="11150">
                  <c:v>-7.5162099999999996E-2</c:v>
                </c:pt>
                <c:pt idx="11151">
                  <c:v>-7.4923900000000002E-2</c:v>
                </c:pt>
                <c:pt idx="11152">
                  <c:v>-7.4616399999999999E-2</c:v>
                </c:pt>
                <c:pt idx="11153">
                  <c:v>-7.4235700000000002E-2</c:v>
                </c:pt>
                <c:pt idx="11154">
                  <c:v>-7.3782E-2</c:v>
                </c:pt>
                <c:pt idx="11155">
                  <c:v>-7.3263999999999996E-2</c:v>
                </c:pt>
                <c:pt idx="11156">
                  <c:v>-7.2685100000000002E-2</c:v>
                </c:pt>
                <c:pt idx="11157">
                  <c:v>-7.2042400000000006E-2</c:v>
                </c:pt>
                <c:pt idx="11158">
                  <c:v>-7.1337200000000003E-2</c:v>
                </c:pt>
                <c:pt idx="11159">
                  <c:v>-7.0573700000000003E-2</c:v>
                </c:pt>
                <c:pt idx="11160">
                  <c:v>-6.9754099999999999E-2</c:v>
                </c:pt>
                <c:pt idx="11161">
                  <c:v>-6.8878599999999998E-2</c:v>
                </c:pt>
                <c:pt idx="11162">
                  <c:v>-6.7947999999999995E-2</c:v>
                </c:pt>
                <c:pt idx="11163">
                  <c:v>-6.6964499999999996E-2</c:v>
                </c:pt>
                <c:pt idx="11164">
                  <c:v>-6.5931500000000004E-2</c:v>
                </c:pt>
                <c:pt idx="11165">
                  <c:v>-6.4853300000000003E-2</c:v>
                </c:pt>
                <c:pt idx="11166">
                  <c:v>-6.3732800000000006E-2</c:v>
                </c:pt>
                <c:pt idx="11167">
                  <c:v>-6.25719E-2</c:v>
                </c:pt>
                <c:pt idx="11168">
                  <c:v>-6.1372400000000001E-2</c:v>
                </c:pt>
                <c:pt idx="11169">
                  <c:v>-6.0137200000000002E-2</c:v>
                </c:pt>
                <c:pt idx="11170">
                  <c:v>-5.8868999999999998E-2</c:v>
                </c:pt>
                <c:pt idx="11171">
                  <c:v>-5.7570999999999997E-2</c:v>
                </c:pt>
                <c:pt idx="11172">
                  <c:v>-5.6246699999999997E-2</c:v>
                </c:pt>
                <c:pt idx="11173">
                  <c:v>-5.4898299999999997E-2</c:v>
                </c:pt>
                <c:pt idx="11174">
                  <c:v>-5.3526299999999999E-2</c:v>
                </c:pt>
                <c:pt idx="11175">
                  <c:v>-5.2131900000000002E-2</c:v>
                </c:pt>
                <c:pt idx="11176">
                  <c:v>-5.0718899999999997E-2</c:v>
                </c:pt>
                <c:pt idx="11177">
                  <c:v>-4.9293499999999997E-2</c:v>
                </c:pt>
                <c:pt idx="11178">
                  <c:v>-4.7860800000000002E-2</c:v>
                </c:pt>
                <c:pt idx="11179">
                  <c:v>-4.64228E-2</c:v>
                </c:pt>
                <c:pt idx="11180">
                  <c:v>-4.4981199999999999E-2</c:v>
                </c:pt>
                <c:pt idx="11181">
                  <c:v>-4.3538899999999998E-2</c:v>
                </c:pt>
                <c:pt idx="11182">
                  <c:v>-4.2098400000000001E-2</c:v>
                </c:pt>
                <c:pt idx="11183">
                  <c:v>-4.0662200000000003E-2</c:v>
                </c:pt>
                <c:pt idx="11184">
                  <c:v>-3.9234400000000003E-2</c:v>
                </c:pt>
                <c:pt idx="11185">
                  <c:v>-3.7817799999999999E-2</c:v>
                </c:pt>
                <c:pt idx="11186">
                  <c:v>-3.6412699999999999E-2</c:v>
                </c:pt>
                <c:pt idx="11187">
                  <c:v>-3.5019399999999999E-2</c:v>
                </c:pt>
                <c:pt idx="11188">
                  <c:v>-3.3640799999999998E-2</c:v>
                </c:pt>
                <c:pt idx="11189">
                  <c:v>-3.2280900000000001E-2</c:v>
                </c:pt>
                <c:pt idx="11190">
                  <c:v>-3.0942899999999999E-2</c:v>
                </c:pt>
                <c:pt idx="11191">
                  <c:v>-2.9628700000000001E-2</c:v>
                </c:pt>
                <c:pt idx="11192">
                  <c:v>-2.8340299999999999E-2</c:v>
                </c:pt>
                <c:pt idx="11193">
                  <c:v>-2.7077899999999998E-2</c:v>
                </c:pt>
                <c:pt idx="11194">
                  <c:v>-2.5838300000000002E-2</c:v>
                </c:pt>
                <c:pt idx="11195">
                  <c:v>-2.4619499999999999E-2</c:v>
                </c:pt>
                <c:pt idx="11196">
                  <c:v>-2.3424500000000001E-2</c:v>
                </c:pt>
                <c:pt idx="11197">
                  <c:v>-2.2259399999999999E-2</c:v>
                </c:pt>
                <c:pt idx="11198">
                  <c:v>-2.1128899999999999E-2</c:v>
                </c:pt>
                <c:pt idx="11199">
                  <c:v>-2.00363E-2</c:v>
                </c:pt>
                <c:pt idx="11200">
                  <c:v>-1.8985800000000001E-2</c:v>
                </c:pt>
                <c:pt idx="11201">
                  <c:v>-1.7980699999999999E-2</c:v>
                </c:pt>
                <c:pt idx="11202">
                  <c:v>-1.70224E-2</c:v>
                </c:pt>
                <c:pt idx="11203">
                  <c:v>-1.6111E-2</c:v>
                </c:pt>
                <c:pt idx="11204">
                  <c:v>-1.5246900000000001E-2</c:v>
                </c:pt>
                <c:pt idx="11205">
                  <c:v>-1.44318E-2</c:v>
                </c:pt>
                <c:pt idx="11206">
                  <c:v>-1.3668400000000001E-2</c:v>
                </c:pt>
                <c:pt idx="11207">
                  <c:v>-1.29598E-2</c:v>
                </c:pt>
                <c:pt idx="11208">
                  <c:v>-1.23106E-2</c:v>
                </c:pt>
                <c:pt idx="11209">
                  <c:v>-1.1727899999999999E-2</c:v>
                </c:pt>
                <c:pt idx="11210">
                  <c:v>-1.1219099999999999E-2</c:v>
                </c:pt>
                <c:pt idx="11211">
                  <c:v>-1.0788000000000001E-2</c:v>
                </c:pt>
                <c:pt idx="11212">
                  <c:v>-1.0433700000000001E-2</c:v>
                </c:pt>
                <c:pt idx="11213">
                  <c:v>-1.01551E-2</c:v>
                </c:pt>
                <c:pt idx="11214" formatCode="0.00E+00">
                  <c:v>-9.9520000000000008E-3</c:v>
                </c:pt>
                <c:pt idx="11215" formatCode="0.00E+00">
                  <c:v>-9.8206000000000005E-3</c:v>
                </c:pt>
                <c:pt idx="11216" formatCode="0.00E+00">
                  <c:v>-9.7546500000000001E-3</c:v>
                </c:pt>
                <c:pt idx="11217" formatCode="0.00E+00">
                  <c:v>-9.7563300000000006E-3</c:v>
                </c:pt>
                <c:pt idx="11218" formatCode="0.00E+00">
                  <c:v>-9.83207E-3</c:v>
                </c:pt>
                <c:pt idx="11219" formatCode="0.00E+00">
                  <c:v>-9.9814099999999996E-3</c:v>
                </c:pt>
                <c:pt idx="11220">
                  <c:v>-1.0202900000000001E-2</c:v>
                </c:pt>
                <c:pt idx="11221">
                  <c:v>-1.05004E-2</c:v>
                </c:pt>
                <c:pt idx="11222">
                  <c:v>-1.0878499999999999E-2</c:v>
                </c:pt>
                <c:pt idx="11223">
                  <c:v>-1.13408E-2</c:v>
                </c:pt>
                <c:pt idx="11224">
                  <c:v>-1.18899E-2</c:v>
                </c:pt>
                <c:pt idx="11225">
                  <c:v>-1.25264E-2</c:v>
                </c:pt>
                <c:pt idx="11226">
                  <c:v>-1.3247399999999999E-2</c:v>
                </c:pt>
                <c:pt idx="11227">
                  <c:v>-1.4049600000000001E-2</c:v>
                </c:pt>
                <c:pt idx="11228">
                  <c:v>-1.4932900000000001E-2</c:v>
                </c:pt>
                <c:pt idx="11229">
                  <c:v>-1.5899099999999999E-2</c:v>
                </c:pt>
                <c:pt idx="11230">
                  <c:v>-1.6949200000000001E-2</c:v>
                </c:pt>
                <c:pt idx="11231">
                  <c:v>-1.8082600000000001E-2</c:v>
                </c:pt>
                <c:pt idx="11232">
                  <c:v>-1.9299799999999999E-2</c:v>
                </c:pt>
                <c:pt idx="11233">
                  <c:v>-2.06006E-2</c:v>
                </c:pt>
                <c:pt idx="11234">
                  <c:v>-2.19828E-2</c:v>
                </c:pt>
                <c:pt idx="11235">
                  <c:v>-2.3443800000000001E-2</c:v>
                </c:pt>
                <c:pt idx="11236">
                  <c:v>-2.4982799999999999E-2</c:v>
                </c:pt>
                <c:pt idx="11237">
                  <c:v>-2.6599999999999999E-2</c:v>
                </c:pt>
                <c:pt idx="11238">
                  <c:v>-2.8294799999999998E-2</c:v>
                </c:pt>
                <c:pt idx="11239">
                  <c:v>-3.0066099999999998E-2</c:v>
                </c:pt>
                <c:pt idx="11240">
                  <c:v>-3.1914100000000001E-2</c:v>
                </c:pt>
                <c:pt idx="11241">
                  <c:v>-3.3837600000000002E-2</c:v>
                </c:pt>
                <c:pt idx="11242">
                  <c:v>-3.5831300000000003E-2</c:v>
                </c:pt>
                <c:pt idx="11243">
                  <c:v>-3.7889699999999998E-2</c:v>
                </c:pt>
                <c:pt idx="11244">
                  <c:v>-4.0009000000000003E-2</c:v>
                </c:pt>
                <c:pt idx="11245">
                  <c:v>-4.2186000000000001E-2</c:v>
                </c:pt>
                <c:pt idx="11246">
                  <c:v>-4.4416999999999998E-2</c:v>
                </c:pt>
                <c:pt idx="11247">
                  <c:v>-4.6698499999999997E-2</c:v>
                </c:pt>
                <c:pt idx="11248">
                  <c:v>-4.9027899999999999E-2</c:v>
                </c:pt>
                <c:pt idx="11249">
                  <c:v>-5.1403600000000001E-2</c:v>
                </c:pt>
                <c:pt idx="11250">
                  <c:v>-5.38234E-2</c:v>
                </c:pt>
                <c:pt idx="11251">
                  <c:v>-5.6286299999999997E-2</c:v>
                </c:pt>
                <c:pt idx="11252">
                  <c:v>-5.8792799999999999E-2</c:v>
                </c:pt>
                <c:pt idx="11253">
                  <c:v>-6.1342099999999997E-2</c:v>
                </c:pt>
                <c:pt idx="11254">
                  <c:v>-6.3930699999999993E-2</c:v>
                </c:pt>
                <c:pt idx="11255">
                  <c:v>-6.6555600000000006E-2</c:v>
                </c:pt>
                <c:pt idx="11256">
                  <c:v>-6.9214700000000004E-2</c:v>
                </c:pt>
                <c:pt idx="11257">
                  <c:v>-7.1905800000000006E-2</c:v>
                </c:pt>
                <c:pt idx="11258">
                  <c:v>-7.4626700000000004E-2</c:v>
                </c:pt>
                <c:pt idx="11259">
                  <c:v>-7.7374799999999994E-2</c:v>
                </c:pt>
                <c:pt idx="11260">
                  <c:v>-8.0145400000000006E-2</c:v>
                </c:pt>
                <c:pt idx="11261">
                  <c:v>-8.2933099999999996E-2</c:v>
                </c:pt>
                <c:pt idx="11262">
                  <c:v>-8.5735800000000001E-2</c:v>
                </c:pt>
                <c:pt idx="11263">
                  <c:v>-8.8552699999999998E-2</c:v>
                </c:pt>
                <c:pt idx="11264">
                  <c:v>-9.13794E-2</c:v>
                </c:pt>
                <c:pt idx="11265">
                  <c:v>-9.4208200000000006E-2</c:v>
                </c:pt>
                <c:pt idx="11266">
                  <c:v>-9.7031000000000006E-2</c:v>
                </c:pt>
                <c:pt idx="11267">
                  <c:v>-9.9840600000000002E-2</c:v>
                </c:pt>
                <c:pt idx="11268">
                  <c:v>-0.102632</c:v>
                </c:pt>
                <c:pt idx="11269">
                  <c:v>-0.105402</c:v>
                </c:pt>
                <c:pt idx="11270">
                  <c:v>-0.108149</c:v>
                </c:pt>
                <c:pt idx="11271">
                  <c:v>-0.11086699999999999</c:v>
                </c:pt>
                <c:pt idx="11272">
                  <c:v>-0.113553</c:v>
                </c:pt>
                <c:pt idx="11273">
                  <c:v>-0.11620800000000001</c:v>
                </c:pt>
                <c:pt idx="11274">
                  <c:v>-0.11883199999999999</c:v>
                </c:pt>
                <c:pt idx="11275">
                  <c:v>-0.12142500000000001</c:v>
                </c:pt>
                <c:pt idx="11276">
                  <c:v>-0.12398099999999999</c:v>
                </c:pt>
                <c:pt idx="11277">
                  <c:v>-0.126501</c:v>
                </c:pt>
                <c:pt idx="11278">
                  <c:v>-0.12898100000000001</c:v>
                </c:pt>
                <c:pt idx="11279">
                  <c:v>-0.13141900000000001</c:v>
                </c:pt>
                <c:pt idx="11280">
                  <c:v>-0.13381299999999999</c:v>
                </c:pt>
                <c:pt idx="11281">
                  <c:v>-0.136161</c:v>
                </c:pt>
                <c:pt idx="11282">
                  <c:v>-0.138462</c:v>
                </c:pt>
                <c:pt idx="11283">
                  <c:v>-0.140713</c:v>
                </c:pt>
                <c:pt idx="11284">
                  <c:v>-0.14291599999999999</c:v>
                </c:pt>
                <c:pt idx="11285">
                  <c:v>-0.14507200000000001</c:v>
                </c:pt>
                <c:pt idx="11286">
                  <c:v>-0.14718100000000001</c:v>
                </c:pt>
                <c:pt idx="11287">
                  <c:v>-0.14923900000000001</c:v>
                </c:pt>
                <c:pt idx="11288">
                  <c:v>-0.15124499999999999</c:v>
                </c:pt>
                <c:pt idx="11289">
                  <c:v>-0.153198</c:v>
                </c:pt>
                <c:pt idx="11290">
                  <c:v>-0.15509500000000001</c:v>
                </c:pt>
                <c:pt idx="11291">
                  <c:v>-0.15693499999999999</c:v>
                </c:pt>
                <c:pt idx="11292">
                  <c:v>-0.158716</c:v>
                </c:pt>
                <c:pt idx="11293">
                  <c:v>-0.16043399999999999</c:v>
                </c:pt>
                <c:pt idx="11294">
                  <c:v>-0.162081</c:v>
                </c:pt>
                <c:pt idx="11295">
                  <c:v>-0.16365199999999999</c:v>
                </c:pt>
                <c:pt idx="11296">
                  <c:v>-0.16514499999999999</c:v>
                </c:pt>
                <c:pt idx="11297">
                  <c:v>-0.16656299999999999</c:v>
                </c:pt>
                <c:pt idx="11298">
                  <c:v>-0.167902</c:v>
                </c:pt>
                <c:pt idx="11299">
                  <c:v>-0.16916100000000001</c:v>
                </c:pt>
                <c:pt idx="11300">
                  <c:v>-0.17033899999999999</c:v>
                </c:pt>
                <c:pt idx="11301">
                  <c:v>-0.17143700000000001</c:v>
                </c:pt>
                <c:pt idx="11302">
                  <c:v>-0.172455</c:v>
                </c:pt>
                <c:pt idx="11303">
                  <c:v>-0.17339299999999999</c:v>
                </c:pt>
                <c:pt idx="11304">
                  <c:v>-0.17425299999999999</c:v>
                </c:pt>
                <c:pt idx="11305">
                  <c:v>-0.175036</c:v>
                </c:pt>
                <c:pt idx="11306">
                  <c:v>-0.17574500000000001</c:v>
                </c:pt>
                <c:pt idx="11307">
                  <c:v>-0.17638000000000001</c:v>
                </c:pt>
                <c:pt idx="11308">
                  <c:v>-0.17694199999999999</c:v>
                </c:pt>
                <c:pt idx="11309">
                  <c:v>-0.17743400000000001</c:v>
                </c:pt>
                <c:pt idx="11310">
                  <c:v>-0.17785300000000001</c:v>
                </c:pt>
                <c:pt idx="11311">
                  <c:v>-0.178198</c:v>
                </c:pt>
                <c:pt idx="11312">
                  <c:v>-0.17846600000000001</c:v>
                </c:pt>
                <c:pt idx="11313">
                  <c:v>-0.17865800000000001</c:v>
                </c:pt>
                <c:pt idx="11314">
                  <c:v>-0.17877899999999999</c:v>
                </c:pt>
                <c:pt idx="11315">
                  <c:v>-0.17883499999999999</c:v>
                </c:pt>
                <c:pt idx="11316">
                  <c:v>-0.17882400000000001</c:v>
                </c:pt>
                <c:pt idx="11317">
                  <c:v>-0.17874000000000001</c:v>
                </c:pt>
                <c:pt idx="11318">
                  <c:v>-0.17858099999999999</c:v>
                </c:pt>
                <c:pt idx="11319">
                  <c:v>-0.17834700000000001</c:v>
                </c:pt>
                <c:pt idx="11320">
                  <c:v>-0.17804200000000001</c:v>
                </c:pt>
                <c:pt idx="11321">
                  <c:v>-0.17766799999999999</c:v>
                </c:pt>
                <c:pt idx="11322">
                  <c:v>-0.177231</c:v>
                </c:pt>
                <c:pt idx="11323">
                  <c:v>-0.176736</c:v>
                </c:pt>
                <c:pt idx="11324">
                  <c:v>-0.17618300000000001</c:v>
                </c:pt>
                <c:pt idx="11325">
                  <c:v>-0.17557500000000001</c:v>
                </c:pt>
                <c:pt idx="11326">
                  <c:v>-0.17491399999999999</c:v>
                </c:pt>
                <c:pt idx="11327">
                  <c:v>-0.174202</c:v>
                </c:pt>
                <c:pt idx="11328">
                  <c:v>-0.17344000000000001</c:v>
                </c:pt>
                <c:pt idx="11329">
                  <c:v>-0.17263400000000001</c:v>
                </c:pt>
                <c:pt idx="11330">
                  <c:v>-0.171787</c:v>
                </c:pt>
                <c:pt idx="11331">
                  <c:v>-0.170905</c:v>
                </c:pt>
                <c:pt idx="11332">
                  <c:v>-0.169992</c:v>
                </c:pt>
                <c:pt idx="11333">
                  <c:v>-0.16905000000000001</c:v>
                </c:pt>
                <c:pt idx="11334">
                  <c:v>-0.16807800000000001</c:v>
                </c:pt>
                <c:pt idx="11335">
                  <c:v>-0.167076</c:v>
                </c:pt>
                <c:pt idx="11336">
                  <c:v>-0.166044</c:v>
                </c:pt>
                <c:pt idx="11337">
                  <c:v>-0.16498299999999999</c:v>
                </c:pt>
                <c:pt idx="11338">
                  <c:v>-0.16389200000000001</c:v>
                </c:pt>
                <c:pt idx="11339">
                  <c:v>-0.162776</c:v>
                </c:pt>
                <c:pt idx="11340">
                  <c:v>-0.161639</c:v>
                </c:pt>
                <c:pt idx="11341">
                  <c:v>-0.16048399999999999</c:v>
                </c:pt>
                <c:pt idx="11342">
                  <c:v>-0.15931200000000001</c:v>
                </c:pt>
                <c:pt idx="11343">
                  <c:v>-0.15812599999999999</c:v>
                </c:pt>
                <c:pt idx="11344">
                  <c:v>-0.15693299999999999</c:v>
                </c:pt>
                <c:pt idx="11345">
                  <c:v>-0.15573999999999999</c:v>
                </c:pt>
                <c:pt idx="11346">
                  <c:v>-0.15455099999999999</c:v>
                </c:pt>
                <c:pt idx="11347">
                  <c:v>-0.15337000000000001</c:v>
                </c:pt>
                <c:pt idx="11348">
                  <c:v>-0.1522</c:v>
                </c:pt>
                <c:pt idx="11349">
                  <c:v>-0.15104200000000001</c:v>
                </c:pt>
                <c:pt idx="11350">
                  <c:v>-0.149897</c:v>
                </c:pt>
                <c:pt idx="11351">
                  <c:v>-0.14876500000000001</c:v>
                </c:pt>
                <c:pt idx="11352">
                  <c:v>-0.147651</c:v>
                </c:pt>
                <c:pt idx="11353">
                  <c:v>-0.14655799999999999</c:v>
                </c:pt>
                <c:pt idx="11354">
                  <c:v>-0.14549000000000001</c:v>
                </c:pt>
                <c:pt idx="11355">
                  <c:v>-0.14444699999999999</c:v>
                </c:pt>
                <c:pt idx="11356">
                  <c:v>-0.143428</c:v>
                </c:pt>
                <c:pt idx="11357">
                  <c:v>-0.14243400000000001</c:v>
                </c:pt>
                <c:pt idx="11358">
                  <c:v>-0.14146900000000001</c:v>
                </c:pt>
                <c:pt idx="11359">
                  <c:v>-0.14053099999999999</c:v>
                </c:pt>
                <c:pt idx="11360">
                  <c:v>-0.13961999999999999</c:v>
                </c:pt>
                <c:pt idx="11361">
                  <c:v>-0.138737</c:v>
                </c:pt>
                <c:pt idx="11362">
                  <c:v>-0.13788700000000001</c:v>
                </c:pt>
                <c:pt idx="11363">
                  <c:v>-0.13708000000000001</c:v>
                </c:pt>
                <c:pt idx="11364">
                  <c:v>-0.13631799999999999</c:v>
                </c:pt>
                <c:pt idx="11365">
                  <c:v>-0.135601</c:v>
                </c:pt>
                <c:pt idx="11366">
                  <c:v>-0.13492999999999999</c:v>
                </c:pt>
                <c:pt idx="11367">
                  <c:v>-0.13430400000000001</c:v>
                </c:pt>
                <c:pt idx="11368">
                  <c:v>-0.13372400000000001</c:v>
                </c:pt>
                <c:pt idx="11369">
                  <c:v>-0.133188</c:v>
                </c:pt>
                <c:pt idx="11370">
                  <c:v>-0.13269700000000001</c:v>
                </c:pt>
                <c:pt idx="11371">
                  <c:v>-0.132247</c:v>
                </c:pt>
                <c:pt idx="11372">
                  <c:v>-0.13183600000000001</c:v>
                </c:pt>
                <c:pt idx="11373">
                  <c:v>-0.131471</c:v>
                </c:pt>
                <c:pt idx="11374">
                  <c:v>-0.131163</c:v>
                </c:pt>
                <c:pt idx="11375">
                  <c:v>-0.130915</c:v>
                </c:pt>
                <c:pt idx="11376">
                  <c:v>-0.13072700000000001</c:v>
                </c:pt>
                <c:pt idx="11377">
                  <c:v>-0.13059799999999999</c:v>
                </c:pt>
                <c:pt idx="11378">
                  <c:v>-0.130527</c:v>
                </c:pt>
                <c:pt idx="11379">
                  <c:v>-0.13051099999999999</c:v>
                </c:pt>
                <c:pt idx="11380">
                  <c:v>-0.130547</c:v>
                </c:pt>
                <c:pt idx="11381">
                  <c:v>-0.13064100000000001</c:v>
                </c:pt>
                <c:pt idx="11382">
                  <c:v>-0.13079399999999999</c:v>
                </c:pt>
                <c:pt idx="11383">
                  <c:v>-0.13100899999999999</c:v>
                </c:pt>
                <c:pt idx="11384">
                  <c:v>-0.13128400000000001</c:v>
                </c:pt>
                <c:pt idx="11385">
                  <c:v>-0.13161700000000001</c:v>
                </c:pt>
                <c:pt idx="11386">
                  <c:v>-0.13200500000000001</c:v>
                </c:pt>
                <c:pt idx="11387">
                  <c:v>-0.13244300000000001</c:v>
                </c:pt>
                <c:pt idx="11388">
                  <c:v>-0.132939</c:v>
                </c:pt>
                <c:pt idx="11389">
                  <c:v>-0.13349800000000001</c:v>
                </c:pt>
                <c:pt idx="11390">
                  <c:v>-0.134127</c:v>
                </c:pt>
                <c:pt idx="11391">
                  <c:v>-0.134827</c:v>
                </c:pt>
                <c:pt idx="11392">
                  <c:v>-0.135598</c:v>
                </c:pt>
                <c:pt idx="11393">
                  <c:v>-0.13644100000000001</c:v>
                </c:pt>
                <c:pt idx="11394">
                  <c:v>-0.137351</c:v>
                </c:pt>
                <c:pt idx="11395">
                  <c:v>-0.13832700000000001</c:v>
                </c:pt>
                <c:pt idx="11396">
                  <c:v>-0.13936999999999999</c:v>
                </c:pt>
                <c:pt idx="11397">
                  <c:v>-0.140485</c:v>
                </c:pt>
                <c:pt idx="11398">
                  <c:v>-0.14166699999999999</c:v>
                </c:pt>
                <c:pt idx="11399">
                  <c:v>-0.14291200000000001</c:v>
                </c:pt>
                <c:pt idx="11400">
                  <c:v>-0.14422299999999999</c:v>
                </c:pt>
                <c:pt idx="11401">
                  <c:v>-0.14559800000000001</c:v>
                </c:pt>
                <c:pt idx="11402">
                  <c:v>-0.147032</c:v>
                </c:pt>
                <c:pt idx="11403">
                  <c:v>-0.14851900000000001</c:v>
                </c:pt>
                <c:pt idx="11404">
                  <c:v>-0.15005599999999999</c:v>
                </c:pt>
                <c:pt idx="11405">
                  <c:v>-0.151644</c:v>
                </c:pt>
                <c:pt idx="11406">
                  <c:v>-0.153284</c:v>
                </c:pt>
                <c:pt idx="11407">
                  <c:v>-0.154972</c:v>
                </c:pt>
                <c:pt idx="11408">
                  <c:v>-0.15670700000000001</c:v>
                </c:pt>
                <c:pt idx="11409">
                  <c:v>-0.15848499999999999</c:v>
                </c:pt>
                <c:pt idx="11410">
                  <c:v>-0.160304</c:v>
                </c:pt>
                <c:pt idx="11411">
                  <c:v>-0.162166</c:v>
                </c:pt>
                <c:pt idx="11412">
                  <c:v>-0.16406599999999999</c:v>
                </c:pt>
                <c:pt idx="11413">
                  <c:v>-0.16600400000000001</c:v>
                </c:pt>
                <c:pt idx="11414">
                  <c:v>-0.16797599999999999</c:v>
                </c:pt>
                <c:pt idx="11415">
                  <c:v>-0.169983</c:v>
                </c:pt>
                <c:pt idx="11416">
                  <c:v>-0.17201900000000001</c:v>
                </c:pt>
                <c:pt idx="11417">
                  <c:v>-0.17408000000000001</c:v>
                </c:pt>
                <c:pt idx="11418">
                  <c:v>-0.17616100000000001</c:v>
                </c:pt>
                <c:pt idx="11419">
                  <c:v>-0.178261</c:v>
                </c:pt>
                <c:pt idx="11420">
                  <c:v>-0.18037700000000001</c:v>
                </c:pt>
                <c:pt idx="11421">
                  <c:v>-0.182508</c:v>
                </c:pt>
                <c:pt idx="11422">
                  <c:v>-0.18465100000000001</c:v>
                </c:pt>
                <c:pt idx="11423">
                  <c:v>-0.186805</c:v>
                </c:pt>
                <c:pt idx="11424">
                  <c:v>-0.18897</c:v>
                </c:pt>
                <c:pt idx="11425">
                  <c:v>-0.19114800000000001</c:v>
                </c:pt>
                <c:pt idx="11426">
                  <c:v>-0.19334200000000001</c:v>
                </c:pt>
                <c:pt idx="11427">
                  <c:v>-0.195547</c:v>
                </c:pt>
                <c:pt idx="11428">
                  <c:v>-0.19776299999999999</c:v>
                </c:pt>
                <c:pt idx="11429">
                  <c:v>-0.19999400000000001</c:v>
                </c:pt>
                <c:pt idx="11430">
                  <c:v>-0.20224</c:v>
                </c:pt>
                <c:pt idx="11431">
                  <c:v>-0.20449500000000001</c:v>
                </c:pt>
                <c:pt idx="11432">
                  <c:v>-0.206757</c:v>
                </c:pt>
                <c:pt idx="11433">
                  <c:v>-0.20902699999999999</c:v>
                </c:pt>
                <c:pt idx="11434">
                  <c:v>-0.21131</c:v>
                </c:pt>
                <c:pt idx="11435">
                  <c:v>-0.21360000000000001</c:v>
                </c:pt>
                <c:pt idx="11436">
                  <c:v>-0.215889</c:v>
                </c:pt>
                <c:pt idx="11437">
                  <c:v>-0.218166</c:v>
                </c:pt>
                <c:pt idx="11438">
                  <c:v>-0.22042200000000001</c:v>
                </c:pt>
                <c:pt idx="11439">
                  <c:v>-0.22265099999999999</c:v>
                </c:pt>
                <c:pt idx="11440">
                  <c:v>-0.224857</c:v>
                </c:pt>
                <c:pt idx="11441">
                  <c:v>-0.22705</c:v>
                </c:pt>
                <c:pt idx="11442">
                  <c:v>-0.22922999999999999</c:v>
                </c:pt>
                <c:pt idx="11443">
                  <c:v>-0.23139199999999999</c:v>
                </c:pt>
                <c:pt idx="11444">
                  <c:v>-0.23352899999999999</c:v>
                </c:pt>
                <c:pt idx="11445">
                  <c:v>-0.23563700000000001</c:v>
                </c:pt>
                <c:pt idx="11446">
                  <c:v>-0.23771400000000001</c:v>
                </c:pt>
                <c:pt idx="11447">
                  <c:v>-0.239761</c:v>
                </c:pt>
                <c:pt idx="11448">
                  <c:v>-0.24177799999999999</c:v>
                </c:pt>
                <c:pt idx="11449">
                  <c:v>-0.24376200000000001</c:v>
                </c:pt>
                <c:pt idx="11450">
                  <c:v>-0.24571399999999999</c:v>
                </c:pt>
                <c:pt idx="11451">
                  <c:v>-0.247637</c:v>
                </c:pt>
                <c:pt idx="11452">
                  <c:v>-0.249533</c:v>
                </c:pt>
                <c:pt idx="11453">
                  <c:v>-0.25140400000000002</c:v>
                </c:pt>
                <c:pt idx="11454">
                  <c:v>-0.253245</c:v>
                </c:pt>
                <c:pt idx="11455">
                  <c:v>-0.25504700000000002</c:v>
                </c:pt>
                <c:pt idx="11456">
                  <c:v>-0.25680500000000001</c:v>
                </c:pt>
                <c:pt idx="11457">
                  <c:v>-0.258519</c:v>
                </c:pt>
                <c:pt idx="11458">
                  <c:v>-0.26019399999999998</c:v>
                </c:pt>
                <c:pt idx="11459">
                  <c:v>-0.26183000000000001</c:v>
                </c:pt>
                <c:pt idx="11460">
                  <c:v>-0.26342300000000002</c:v>
                </c:pt>
                <c:pt idx="11461">
                  <c:v>-0.26496999999999998</c:v>
                </c:pt>
                <c:pt idx="11462">
                  <c:v>-0.26646700000000001</c:v>
                </c:pt>
                <c:pt idx="11463">
                  <c:v>-0.26791300000000001</c:v>
                </c:pt>
                <c:pt idx="11464">
                  <c:v>-0.26930300000000001</c:v>
                </c:pt>
                <c:pt idx="11465">
                  <c:v>-0.27063199999999998</c:v>
                </c:pt>
                <c:pt idx="11466">
                  <c:v>-0.27189799999999997</c:v>
                </c:pt>
                <c:pt idx="11467">
                  <c:v>-0.27309800000000001</c:v>
                </c:pt>
                <c:pt idx="11468">
                  <c:v>-0.27422999999999997</c:v>
                </c:pt>
                <c:pt idx="11469">
                  <c:v>-0.27529500000000001</c:v>
                </c:pt>
                <c:pt idx="11470">
                  <c:v>-0.27629599999999999</c:v>
                </c:pt>
                <c:pt idx="11471">
                  <c:v>-0.27723199999999998</c:v>
                </c:pt>
                <c:pt idx="11472">
                  <c:v>-0.27809499999999998</c:v>
                </c:pt>
                <c:pt idx="11473">
                  <c:v>-0.27887699999999999</c:v>
                </c:pt>
                <c:pt idx="11474">
                  <c:v>-0.279584</c:v>
                </c:pt>
                <c:pt idx="11475">
                  <c:v>-0.28021499999999999</c:v>
                </c:pt>
                <c:pt idx="11476">
                  <c:v>-0.28077099999999999</c:v>
                </c:pt>
                <c:pt idx="11477">
                  <c:v>-0.28124900000000003</c:v>
                </c:pt>
                <c:pt idx="11478">
                  <c:v>-0.28165299999999999</c:v>
                </c:pt>
                <c:pt idx="11479">
                  <c:v>-0.28198099999999998</c:v>
                </c:pt>
                <c:pt idx="11480">
                  <c:v>-0.28222900000000001</c:v>
                </c:pt>
                <c:pt idx="11481">
                  <c:v>-0.28239999999999998</c:v>
                </c:pt>
                <c:pt idx="11482">
                  <c:v>-0.28249600000000002</c:v>
                </c:pt>
                <c:pt idx="11483">
                  <c:v>-0.28251799999999999</c:v>
                </c:pt>
                <c:pt idx="11484">
                  <c:v>-0.28246700000000002</c:v>
                </c:pt>
                <c:pt idx="11485">
                  <c:v>-0.28234399999999998</c:v>
                </c:pt>
                <c:pt idx="11486">
                  <c:v>-0.28215200000000001</c:v>
                </c:pt>
                <c:pt idx="11487">
                  <c:v>-0.281887</c:v>
                </c:pt>
                <c:pt idx="11488">
                  <c:v>-0.28154899999999999</c:v>
                </c:pt>
                <c:pt idx="11489">
                  <c:v>-0.281138</c:v>
                </c:pt>
                <c:pt idx="11490">
                  <c:v>-0.28065699999999999</c:v>
                </c:pt>
                <c:pt idx="11491">
                  <c:v>-0.28011200000000003</c:v>
                </c:pt>
                <c:pt idx="11492">
                  <c:v>-0.27950700000000001</c:v>
                </c:pt>
                <c:pt idx="11493">
                  <c:v>-0.27884100000000001</c:v>
                </c:pt>
                <c:pt idx="11494">
                  <c:v>-0.278115</c:v>
                </c:pt>
                <c:pt idx="11495">
                  <c:v>-0.27732800000000002</c:v>
                </c:pt>
                <c:pt idx="11496">
                  <c:v>-0.27648200000000001</c:v>
                </c:pt>
                <c:pt idx="11497">
                  <c:v>-0.27558100000000002</c:v>
                </c:pt>
                <c:pt idx="11498">
                  <c:v>-0.27462399999999998</c:v>
                </c:pt>
                <c:pt idx="11499">
                  <c:v>-0.27361000000000002</c:v>
                </c:pt>
                <c:pt idx="11500">
                  <c:v>-0.27253500000000003</c:v>
                </c:pt>
                <c:pt idx="11501">
                  <c:v>-0.27139999999999997</c:v>
                </c:pt>
                <c:pt idx="11502">
                  <c:v>-0.27021099999999998</c:v>
                </c:pt>
                <c:pt idx="11503">
                  <c:v>-0.26897199999999999</c:v>
                </c:pt>
                <c:pt idx="11504">
                  <c:v>-0.26768700000000001</c:v>
                </c:pt>
                <c:pt idx="11505">
                  <c:v>-0.26635700000000001</c:v>
                </c:pt>
                <c:pt idx="11506">
                  <c:v>-0.264982</c:v>
                </c:pt>
                <c:pt idx="11507">
                  <c:v>-0.26356400000000002</c:v>
                </c:pt>
                <c:pt idx="11508">
                  <c:v>-0.26210600000000001</c:v>
                </c:pt>
                <c:pt idx="11509">
                  <c:v>-0.26061000000000001</c:v>
                </c:pt>
                <c:pt idx="11510">
                  <c:v>-0.25908500000000001</c:v>
                </c:pt>
                <c:pt idx="11511">
                  <c:v>-0.25753700000000002</c:v>
                </c:pt>
                <c:pt idx="11512">
                  <c:v>-0.25597300000000001</c:v>
                </c:pt>
                <c:pt idx="11513">
                  <c:v>-0.25439299999999998</c:v>
                </c:pt>
                <c:pt idx="11514">
                  <c:v>-0.252799</c:v>
                </c:pt>
                <c:pt idx="11515">
                  <c:v>-0.25119200000000003</c:v>
                </c:pt>
                <c:pt idx="11516">
                  <c:v>-0.24957499999999999</c:v>
                </c:pt>
                <c:pt idx="11517">
                  <c:v>-0.247951</c:v>
                </c:pt>
                <c:pt idx="11518">
                  <c:v>-0.24632499999999999</c:v>
                </c:pt>
                <c:pt idx="11519">
                  <c:v>-0.244701</c:v>
                </c:pt>
                <c:pt idx="11520">
                  <c:v>-0.24307799999999999</c:v>
                </c:pt>
                <c:pt idx="11521">
                  <c:v>-0.241454</c:v>
                </c:pt>
                <c:pt idx="11522">
                  <c:v>-0.23982999999999999</c:v>
                </c:pt>
                <c:pt idx="11523">
                  <c:v>-0.238202</c:v>
                </c:pt>
                <c:pt idx="11524">
                  <c:v>-0.236567</c:v>
                </c:pt>
                <c:pt idx="11525">
                  <c:v>-0.234927</c:v>
                </c:pt>
                <c:pt idx="11526">
                  <c:v>-0.23328499999999999</c:v>
                </c:pt>
                <c:pt idx="11527">
                  <c:v>-0.23164399999999999</c:v>
                </c:pt>
                <c:pt idx="11528">
                  <c:v>-0.23000300000000001</c:v>
                </c:pt>
                <c:pt idx="11529">
                  <c:v>-0.22836699999999999</c:v>
                </c:pt>
                <c:pt idx="11530">
                  <c:v>-0.226739</c:v>
                </c:pt>
                <c:pt idx="11531">
                  <c:v>-0.22512199999999999</c:v>
                </c:pt>
                <c:pt idx="11532">
                  <c:v>-0.223519</c:v>
                </c:pt>
                <c:pt idx="11533">
                  <c:v>-0.22193499999999999</c:v>
                </c:pt>
                <c:pt idx="11534">
                  <c:v>-0.22037999999999999</c:v>
                </c:pt>
                <c:pt idx="11535">
                  <c:v>-0.21886</c:v>
                </c:pt>
                <c:pt idx="11536">
                  <c:v>-0.21737699999999999</c:v>
                </c:pt>
                <c:pt idx="11537">
                  <c:v>-0.21593100000000001</c:v>
                </c:pt>
                <c:pt idx="11538">
                  <c:v>-0.21452299999999999</c:v>
                </c:pt>
                <c:pt idx="11539">
                  <c:v>-0.21315500000000001</c:v>
                </c:pt>
                <c:pt idx="11540">
                  <c:v>-0.21183299999999999</c:v>
                </c:pt>
                <c:pt idx="11541">
                  <c:v>-0.210563</c:v>
                </c:pt>
                <c:pt idx="11542">
                  <c:v>-0.20935400000000001</c:v>
                </c:pt>
                <c:pt idx="11543">
                  <c:v>-0.20821100000000001</c:v>
                </c:pt>
                <c:pt idx="11544">
                  <c:v>-0.20713200000000001</c:v>
                </c:pt>
                <c:pt idx="11545">
                  <c:v>-0.20611499999999999</c:v>
                </c:pt>
                <c:pt idx="11546">
                  <c:v>-0.205155</c:v>
                </c:pt>
                <c:pt idx="11547">
                  <c:v>-0.20425099999999999</c:v>
                </c:pt>
                <c:pt idx="11548">
                  <c:v>-0.203401</c:v>
                </c:pt>
                <c:pt idx="11549">
                  <c:v>-0.20260400000000001</c:v>
                </c:pt>
                <c:pt idx="11550">
                  <c:v>-0.20186499999999999</c:v>
                </c:pt>
                <c:pt idx="11551">
                  <c:v>-0.201187</c:v>
                </c:pt>
                <c:pt idx="11552">
                  <c:v>-0.200572</c:v>
                </c:pt>
                <c:pt idx="11553">
                  <c:v>-0.200016</c:v>
                </c:pt>
                <c:pt idx="11554">
                  <c:v>-0.199521</c:v>
                </c:pt>
                <c:pt idx="11555">
                  <c:v>-0.19909199999999999</c:v>
                </c:pt>
                <c:pt idx="11556">
                  <c:v>-0.19873099999999999</c:v>
                </c:pt>
                <c:pt idx="11557">
                  <c:v>-0.198434</c:v>
                </c:pt>
                <c:pt idx="11558">
                  <c:v>-0.19820199999999999</c:v>
                </c:pt>
                <c:pt idx="11559">
                  <c:v>-0.19803699999999999</c:v>
                </c:pt>
                <c:pt idx="11560">
                  <c:v>-0.19794</c:v>
                </c:pt>
                <c:pt idx="11561">
                  <c:v>-0.19791</c:v>
                </c:pt>
                <c:pt idx="11562">
                  <c:v>-0.19794900000000001</c:v>
                </c:pt>
                <c:pt idx="11563">
                  <c:v>-0.19805900000000001</c:v>
                </c:pt>
                <c:pt idx="11564">
                  <c:v>-0.198237</c:v>
                </c:pt>
                <c:pt idx="11565">
                  <c:v>-0.19847699999999999</c:v>
                </c:pt>
                <c:pt idx="11566">
                  <c:v>-0.19877400000000001</c:v>
                </c:pt>
                <c:pt idx="11567">
                  <c:v>-0.199127</c:v>
                </c:pt>
                <c:pt idx="11568">
                  <c:v>-0.19954</c:v>
                </c:pt>
                <c:pt idx="11569">
                  <c:v>-0.200014</c:v>
                </c:pt>
                <c:pt idx="11570">
                  <c:v>-0.20055400000000001</c:v>
                </c:pt>
                <c:pt idx="11571">
                  <c:v>-0.20116200000000001</c:v>
                </c:pt>
                <c:pt idx="11572">
                  <c:v>-0.20183699999999999</c:v>
                </c:pt>
                <c:pt idx="11573">
                  <c:v>-0.202573</c:v>
                </c:pt>
                <c:pt idx="11574">
                  <c:v>-0.20336699999999999</c:v>
                </c:pt>
                <c:pt idx="11575">
                  <c:v>-0.20421400000000001</c:v>
                </c:pt>
                <c:pt idx="11576">
                  <c:v>-0.20510999999999999</c:v>
                </c:pt>
                <c:pt idx="11577">
                  <c:v>-0.20605699999999999</c:v>
                </c:pt>
                <c:pt idx="11578">
                  <c:v>-0.20705799999999999</c:v>
                </c:pt>
                <c:pt idx="11579">
                  <c:v>-0.208119</c:v>
                </c:pt>
                <c:pt idx="11580">
                  <c:v>-0.20924200000000001</c:v>
                </c:pt>
                <c:pt idx="11581">
                  <c:v>-0.210425</c:v>
                </c:pt>
                <c:pt idx="11582">
                  <c:v>-0.21165999999999999</c:v>
                </c:pt>
                <c:pt idx="11583">
                  <c:v>-0.21293799999999999</c:v>
                </c:pt>
                <c:pt idx="11584">
                  <c:v>-0.214253</c:v>
                </c:pt>
                <c:pt idx="11585">
                  <c:v>-0.21560000000000001</c:v>
                </c:pt>
                <c:pt idx="11586">
                  <c:v>-0.216977</c:v>
                </c:pt>
                <c:pt idx="11587">
                  <c:v>-0.21838099999999999</c:v>
                </c:pt>
                <c:pt idx="11588">
                  <c:v>-0.21981400000000001</c:v>
                </c:pt>
                <c:pt idx="11589">
                  <c:v>-0.221271</c:v>
                </c:pt>
                <c:pt idx="11590">
                  <c:v>-0.222749</c:v>
                </c:pt>
                <c:pt idx="11591">
                  <c:v>-0.22425</c:v>
                </c:pt>
                <c:pt idx="11592">
                  <c:v>-0.22577700000000001</c:v>
                </c:pt>
                <c:pt idx="11593">
                  <c:v>-0.227328</c:v>
                </c:pt>
                <c:pt idx="11594">
                  <c:v>-0.228903</c:v>
                </c:pt>
                <c:pt idx="11595">
                  <c:v>-0.23050499999999999</c:v>
                </c:pt>
                <c:pt idx="11596">
                  <c:v>-0.23213200000000001</c:v>
                </c:pt>
                <c:pt idx="11597">
                  <c:v>-0.23377600000000001</c:v>
                </c:pt>
                <c:pt idx="11598">
                  <c:v>-0.235432</c:v>
                </c:pt>
                <c:pt idx="11599">
                  <c:v>-0.237097</c:v>
                </c:pt>
                <c:pt idx="11600">
                  <c:v>-0.23876600000000001</c:v>
                </c:pt>
                <c:pt idx="11601">
                  <c:v>-0.24043200000000001</c:v>
                </c:pt>
                <c:pt idx="11602">
                  <c:v>-0.242091</c:v>
                </c:pt>
                <c:pt idx="11603">
                  <c:v>-0.24374299999999999</c:v>
                </c:pt>
                <c:pt idx="11604">
                  <c:v>-0.24538599999999999</c:v>
                </c:pt>
                <c:pt idx="11605">
                  <c:v>-0.24702099999999999</c:v>
                </c:pt>
                <c:pt idx="11606">
                  <c:v>-0.24864800000000001</c:v>
                </c:pt>
                <c:pt idx="11607">
                  <c:v>-0.25026900000000002</c:v>
                </c:pt>
                <c:pt idx="11608">
                  <c:v>-0.25188100000000002</c:v>
                </c:pt>
                <c:pt idx="11609">
                  <c:v>-0.25348199999999999</c:v>
                </c:pt>
                <c:pt idx="11610">
                  <c:v>-0.25506699999999999</c:v>
                </c:pt>
                <c:pt idx="11611">
                  <c:v>-0.25663599999999998</c:v>
                </c:pt>
                <c:pt idx="11612">
                  <c:v>-0.25819300000000001</c:v>
                </c:pt>
                <c:pt idx="11613">
                  <c:v>-0.259741</c:v>
                </c:pt>
                <c:pt idx="11614">
                  <c:v>-0.26128099999999999</c:v>
                </c:pt>
                <c:pt idx="11615">
                  <c:v>-0.26281500000000002</c:v>
                </c:pt>
                <c:pt idx="11616">
                  <c:v>-0.26434600000000003</c:v>
                </c:pt>
                <c:pt idx="11617">
                  <c:v>-0.265872</c:v>
                </c:pt>
                <c:pt idx="11618">
                  <c:v>-0.26738400000000001</c:v>
                </c:pt>
                <c:pt idx="11619">
                  <c:v>-0.26887299999999997</c:v>
                </c:pt>
                <c:pt idx="11620">
                  <c:v>-0.27033499999999999</c:v>
                </c:pt>
                <c:pt idx="11621">
                  <c:v>-0.27177099999999998</c:v>
                </c:pt>
                <c:pt idx="11622">
                  <c:v>-0.27317900000000001</c:v>
                </c:pt>
                <c:pt idx="11623">
                  <c:v>-0.27455800000000002</c:v>
                </c:pt>
                <c:pt idx="11624">
                  <c:v>-0.27590599999999998</c:v>
                </c:pt>
                <c:pt idx="11625">
                  <c:v>-0.27722200000000002</c:v>
                </c:pt>
                <c:pt idx="11626">
                  <c:v>-0.27851100000000001</c:v>
                </c:pt>
                <c:pt idx="11627">
                  <c:v>-0.27976699999999999</c:v>
                </c:pt>
                <c:pt idx="11628">
                  <c:v>-0.28095900000000001</c:v>
                </c:pt>
                <c:pt idx="11629">
                  <c:v>-0.28208</c:v>
                </c:pt>
                <c:pt idx="11630">
                  <c:v>-0.28316799999999998</c:v>
                </c:pt>
                <c:pt idx="11631">
                  <c:v>-0.28422999999999998</c:v>
                </c:pt>
                <c:pt idx="11632">
                  <c:v>-0.285246</c:v>
                </c:pt>
                <c:pt idx="11633">
                  <c:v>-0.28621799999999997</c:v>
                </c:pt>
                <c:pt idx="11634">
                  <c:v>-0.28715600000000002</c:v>
                </c:pt>
                <c:pt idx="11635">
                  <c:v>-0.28806399999999999</c:v>
                </c:pt>
                <c:pt idx="11636">
                  <c:v>-0.288937</c:v>
                </c:pt>
                <c:pt idx="11637">
                  <c:v>-0.28976800000000003</c:v>
                </c:pt>
                <c:pt idx="11638">
                  <c:v>-0.290551</c:v>
                </c:pt>
                <c:pt idx="11639">
                  <c:v>-0.29128799999999999</c:v>
                </c:pt>
                <c:pt idx="11640">
                  <c:v>-0.29197899999999999</c:v>
                </c:pt>
                <c:pt idx="11641">
                  <c:v>-0.29262500000000002</c:v>
                </c:pt>
                <c:pt idx="11642">
                  <c:v>-0.29322700000000002</c:v>
                </c:pt>
                <c:pt idx="11643">
                  <c:v>-0.29378599999999999</c:v>
                </c:pt>
                <c:pt idx="11644">
                  <c:v>-0.29430499999999998</c:v>
                </c:pt>
                <c:pt idx="11645">
                  <c:v>-0.29479100000000003</c:v>
                </c:pt>
                <c:pt idx="11646">
                  <c:v>-0.29524600000000001</c:v>
                </c:pt>
                <c:pt idx="11647">
                  <c:v>-0.29566999999999999</c:v>
                </c:pt>
                <c:pt idx="11648">
                  <c:v>-0.29606100000000002</c:v>
                </c:pt>
                <c:pt idx="11649">
                  <c:v>-0.29641699999999999</c:v>
                </c:pt>
                <c:pt idx="11650">
                  <c:v>-0.296736</c:v>
                </c:pt>
                <c:pt idx="11651">
                  <c:v>-0.29701899999999998</c:v>
                </c:pt>
                <c:pt idx="11652">
                  <c:v>-0.297267</c:v>
                </c:pt>
                <c:pt idx="11653">
                  <c:v>-0.297481</c:v>
                </c:pt>
                <c:pt idx="11654">
                  <c:v>-0.29765999999999998</c:v>
                </c:pt>
                <c:pt idx="11655">
                  <c:v>-0.29780200000000001</c:v>
                </c:pt>
                <c:pt idx="11656">
                  <c:v>-0.29790499999999998</c:v>
                </c:pt>
                <c:pt idx="11657">
                  <c:v>-0.29796499999999998</c:v>
                </c:pt>
                <c:pt idx="11658">
                  <c:v>-0.29798200000000002</c:v>
                </c:pt>
                <c:pt idx="11659">
                  <c:v>-0.297958</c:v>
                </c:pt>
                <c:pt idx="11660">
                  <c:v>-0.29788900000000001</c:v>
                </c:pt>
                <c:pt idx="11661">
                  <c:v>-0.29777199999999998</c:v>
                </c:pt>
                <c:pt idx="11662">
                  <c:v>-0.29760999999999999</c:v>
                </c:pt>
                <c:pt idx="11663">
                  <c:v>-0.29741099999999998</c:v>
                </c:pt>
                <c:pt idx="11664">
                  <c:v>-0.297182</c:v>
                </c:pt>
                <c:pt idx="11665">
                  <c:v>-0.29692200000000002</c:v>
                </c:pt>
                <c:pt idx="11666">
                  <c:v>-0.29663299999999998</c:v>
                </c:pt>
                <c:pt idx="11667">
                  <c:v>-0.29631400000000002</c:v>
                </c:pt>
                <c:pt idx="11668">
                  <c:v>-0.295964</c:v>
                </c:pt>
                <c:pt idx="11669">
                  <c:v>-0.29557899999999998</c:v>
                </c:pt>
                <c:pt idx="11670">
                  <c:v>-0.29515999999999998</c:v>
                </c:pt>
                <c:pt idx="11671">
                  <c:v>-0.294709</c:v>
                </c:pt>
                <c:pt idx="11672">
                  <c:v>-0.29422700000000002</c:v>
                </c:pt>
                <c:pt idx="11673">
                  <c:v>-0.29371599999999998</c:v>
                </c:pt>
                <c:pt idx="11674">
                  <c:v>-0.29317500000000002</c:v>
                </c:pt>
                <c:pt idx="11675">
                  <c:v>-0.292601</c:v>
                </c:pt>
                <c:pt idx="11676">
                  <c:v>-0.29199000000000003</c:v>
                </c:pt>
                <c:pt idx="11677">
                  <c:v>-0.29134399999999999</c:v>
                </c:pt>
                <c:pt idx="11678">
                  <c:v>-0.290661</c:v>
                </c:pt>
                <c:pt idx="11679">
                  <c:v>-0.28993999999999998</c:v>
                </c:pt>
                <c:pt idx="11680">
                  <c:v>-0.28918199999999999</c:v>
                </c:pt>
                <c:pt idx="11681">
                  <c:v>-0.28839500000000001</c:v>
                </c:pt>
                <c:pt idx="11682">
                  <c:v>-0.28758099999999998</c:v>
                </c:pt>
                <c:pt idx="11683">
                  <c:v>-0.286742</c:v>
                </c:pt>
                <c:pt idx="11684">
                  <c:v>-0.28587600000000002</c:v>
                </c:pt>
                <c:pt idx="11685">
                  <c:v>-0.28498000000000001</c:v>
                </c:pt>
                <c:pt idx="11686">
                  <c:v>-0.28405399999999997</c:v>
                </c:pt>
                <c:pt idx="11687">
                  <c:v>-0.28309200000000001</c:v>
                </c:pt>
                <c:pt idx="11688">
                  <c:v>-0.28209299999999998</c:v>
                </c:pt>
                <c:pt idx="11689">
                  <c:v>-0.28105599999999997</c:v>
                </c:pt>
                <c:pt idx="11690">
                  <c:v>-0.27998200000000001</c:v>
                </c:pt>
                <c:pt idx="11691">
                  <c:v>-0.27887699999999999</c:v>
                </c:pt>
                <c:pt idx="11692">
                  <c:v>-0.27774599999999999</c:v>
                </c:pt>
                <c:pt idx="11693">
                  <c:v>-0.27659099999999998</c:v>
                </c:pt>
                <c:pt idx="11694">
                  <c:v>-0.27541500000000002</c:v>
                </c:pt>
                <c:pt idx="11695">
                  <c:v>-0.27421699999999999</c:v>
                </c:pt>
                <c:pt idx="11696">
                  <c:v>-0.27299600000000002</c:v>
                </c:pt>
                <c:pt idx="11697">
                  <c:v>-0.27175199999999999</c:v>
                </c:pt>
                <c:pt idx="11698">
                  <c:v>-0.27048499999999998</c:v>
                </c:pt>
                <c:pt idx="11699">
                  <c:v>-0.26919900000000002</c:v>
                </c:pt>
                <c:pt idx="11700">
                  <c:v>-0.267899</c:v>
                </c:pt>
                <c:pt idx="11701">
                  <c:v>-0.26658399999999999</c:v>
                </c:pt>
                <c:pt idx="11702">
                  <c:v>-0.26524999999999999</c:v>
                </c:pt>
                <c:pt idx="11703">
                  <c:v>-0.26388899999999998</c:v>
                </c:pt>
                <c:pt idx="11704">
                  <c:v>-0.26250000000000001</c:v>
                </c:pt>
                <c:pt idx="11705">
                  <c:v>-0.26108500000000001</c:v>
                </c:pt>
                <c:pt idx="11706">
                  <c:v>-0.25964900000000002</c:v>
                </c:pt>
                <c:pt idx="11707">
                  <c:v>-0.25819500000000001</c:v>
                </c:pt>
                <c:pt idx="11708">
                  <c:v>-0.25672099999999998</c:v>
                </c:pt>
                <c:pt idx="11709">
                  <c:v>-0.25522499999999998</c:v>
                </c:pt>
                <c:pt idx="11710">
                  <c:v>-0.25370900000000002</c:v>
                </c:pt>
                <c:pt idx="11711">
                  <c:v>-0.25217699999999998</c:v>
                </c:pt>
                <c:pt idx="11712">
                  <c:v>-0.25063099999999999</c:v>
                </c:pt>
                <c:pt idx="11713">
                  <c:v>-0.24907199999999999</c:v>
                </c:pt>
                <c:pt idx="11714">
                  <c:v>-0.2475</c:v>
                </c:pt>
                <c:pt idx="11715">
                  <c:v>-0.24592600000000001</c:v>
                </c:pt>
                <c:pt idx="11716">
                  <c:v>-0.24435399999999999</c:v>
                </c:pt>
                <c:pt idx="11717">
                  <c:v>-0.242788</c:v>
                </c:pt>
                <c:pt idx="11718">
                  <c:v>-0.24122199999999999</c:v>
                </c:pt>
                <c:pt idx="11719">
                  <c:v>-0.239653</c:v>
                </c:pt>
                <c:pt idx="11720">
                  <c:v>-0.23808199999999999</c:v>
                </c:pt>
                <c:pt idx="11721">
                  <c:v>-0.236509</c:v>
                </c:pt>
                <c:pt idx="11722">
                  <c:v>-0.23493700000000001</c:v>
                </c:pt>
                <c:pt idx="11723">
                  <c:v>-0.23336799999999999</c:v>
                </c:pt>
                <c:pt idx="11724">
                  <c:v>-0.23180300000000001</c:v>
                </c:pt>
                <c:pt idx="11725">
                  <c:v>-0.23024</c:v>
                </c:pt>
                <c:pt idx="11726">
                  <c:v>-0.22867799999999999</c:v>
                </c:pt>
                <c:pt idx="11727">
                  <c:v>-0.22711500000000001</c:v>
                </c:pt>
                <c:pt idx="11728">
                  <c:v>-0.22553200000000001</c:v>
                </c:pt>
                <c:pt idx="11729">
                  <c:v>-0.22392200000000001</c:v>
                </c:pt>
                <c:pt idx="11730">
                  <c:v>-0.222305</c:v>
                </c:pt>
                <c:pt idx="11731">
                  <c:v>-0.220696</c:v>
                </c:pt>
                <c:pt idx="11732">
                  <c:v>-0.219085</c:v>
                </c:pt>
                <c:pt idx="11733">
                  <c:v>-0.217475</c:v>
                </c:pt>
                <c:pt idx="11734">
                  <c:v>-0.21587100000000001</c:v>
                </c:pt>
                <c:pt idx="11735">
                  <c:v>-0.21427599999999999</c:v>
                </c:pt>
                <c:pt idx="11736">
                  <c:v>-0.21269099999999999</c:v>
                </c:pt>
                <c:pt idx="11737">
                  <c:v>-0.211114</c:v>
                </c:pt>
                <c:pt idx="11738">
                  <c:v>-0.20954100000000001</c:v>
                </c:pt>
                <c:pt idx="11739">
                  <c:v>-0.20796700000000001</c:v>
                </c:pt>
                <c:pt idx="11740">
                  <c:v>-0.20639299999999999</c:v>
                </c:pt>
                <c:pt idx="11741">
                  <c:v>-0.204818</c:v>
                </c:pt>
                <c:pt idx="11742">
                  <c:v>-0.20324300000000001</c:v>
                </c:pt>
                <c:pt idx="11743">
                  <c:v>-0.20166899999999999</c:v>
                </c:pt>
                <c:pt idx="11744">
                  <c:v>-0.2001</c:v>
                </c:pt>
                <c:pt idx="11745">
                  <c:v>-0.19853599999999999</c:v>
                </c:pt>
                <c:pt idx="11746">
                  <c:v>-0.19697500000000001</c:v>
                </c:pt>
                <c:pt idx="11747">
                  <c:v>-0.19541700000000001</c:v>
                </c:pt>
                <c:pt idx="11748" formatCode="0.00E+00">
                  <c:v>-0.19386700000000001</c:v>
                </c:pt>
                <c:pt idx="11749" formatCode="0.00E+00">
                  <c:v>-0.192329</c:v>
                </c:pt>
                <c:pt idx="11750" formatCode="0.00E+00">
                  <c:v>-0.190802</c:v>
                </c:pt>
                <c:pt idx="11751" formatCode="0.00E+00">
                  <c:v>-0.18928800000000001</c:v>
                </c:pt>
                <c:pt idx="11752" formatCode="0.00E+00">
                  <c:v>-0.18779100000000001</c:v>
                </c:pt>
                <c:pt idx="11753">
                  <c:v>-0.18631300000000001</c:v>
                </c:pt>
                <c:pt idx="11754">
                  <c:v>-0.18484999999999999</c:v>
                </c:pt>
                <c:pt idx="11755">
                  <c:v>-0.18340200000000001</c:v>
                </c:pt>
                <c:pt idx="11756">
                  <c:v>-0.18196799999999999</c:v>
                </c:pt>
                <c:pt idx="11757">
                  <c:v>-0.18055099999999999</c:v>
                </c:pt>
                <c:pt idx="11758">
                  <c:v>-0.17915400000000001</c:v>
                </c:pt>
                <c:pt idx="11759">
                  <c:v>-0.17778099999999999</c:v>
                </c:pt>
                <c:pt idx="11760">
                  <c:v>-0.17644000000000001</c:v>
                </c:pt>
                <c:pt idx="11761">
                  <c:v>-0.17513600000000001</c:v>
                </c:pt>
                <c:pt idx="11762">
                  <c:v>-0.17386699999999999</c:v>
                </c:pt>
                <c:pt idx="11763">
                  <c:v>-0.172628</c:v>
                </c:pt>
                <c:pt idx="11764">
                  <c:v>-0.17141400000000001</c:v>
                </c:pt>
                <c:pt idx="11765">
                  <c:v>-0.17021700000000001</c:v>
                </c:pt>
                <c:pt idx="11766">
                  <c:v>-0.169016</c:v>
                </c:pt>
                <c:pt idx="11767">
                  <c:v>-0.16782</c:v>
                </c:pt>
                <c:pt idx="11768">
                  <c:v>-0.16665099999999999</c:v>
                </c:pt>
                <c:pt idx="11769">
                  <c:v>-0.16550699999999999</c:v>
                </c:pt>
                <c:pt idx="11770">
                  <c:v>-0.164378</c:v>
                </c:pt>
                <c:pt idx="11771">
                  <c:v>-0.163269</c:v>
                </c:pt>
                <c:pt idx="11772">
                  <c:v>-0.162186</c:v>
                </c:pt>
                <c:pt idx="11773">
                  <c:v>-0.16113</c:v>
                </c:pt>
                <c:pt idx="11774">
                  <c:v>-0.16009899999999999</c:v>
                </c:pt>
                <c:pt idx="11775">
                  <c:v>-0.15909400000000001</c:v>
                </c:pt>
                <c:pt idx="11776">
                  <c:v>-0.158114</c:v>
                </c:pt>
                <c:pt idx="11777">
                  <c:v>-0.157161</c:v>
                </c:pt>
                <c:pt idx="11778">
                  <c:v>-0.15623699999999999</c:v>
                </c:pt>
                <c:pt idx="11779">
                  <c:v>-0.15534300000000001</c:v>
                </c:pt>
                <c:pt idx="11780">
                  <c:v>-0.15448300000000001</c:v>
                </c:pt>
                <c:pt idx="11781">
                  <c:v>-0.15365699999999999</c:v>
                </c:pt>
                <c:pt idx="11782">
                  <c:v>-0.152864</c:v>
                </c:pt>
                <c:pt idx="11783">
                  <c:v>-0.15210399999999999</c:v>
                </c:pt>
                <c:pt idx="11784">
                  <c:v>-0.15137999999999999</c:v>
                </c:pt>
                <c:pt idx="11785">
                  <c:v>-0.15069399999999999</c:v>
                </c:pt>
                <c:pt idx="11786">
                  <c:v>-0.15004999999999999</c:v>
                </c:pt>
                <c:pt idx="11787">
                  <c:v>-0.149446</c:v>
                </c:pt>
                <c:pt idx="11788">
                  <c:v>-0.14888399999999999</c:v>
                </c:pt>
                <c:pt idx="11789">
                  <c:v>-0.148365</c:v>
                </c:pt>
                <c:pt idx="11790">
                  <c:v>-0.14788999999999999</c:v>
                </c:pt>
                <c:pt idx="11791">
                  <c:v>-0.147454</c:v>
                </c:pt>
                <c:pt idx="11792">
                  <c:v>-0.14705399999999999</c:v>
                </c:pt>
                <c:pt idx="11793">
                  <c:v>-0.14669499999999999</c:v>
                </c:pt>
                <c:pt idx="11794">
                  <c:v>-0.14637900000000001</c:v>
                </c:pt>
                <c:pt idx="11795">
                  <c:v>-0.14610200000000001</c:v>
                </c:pt>
                <c:pt idx="11796">
                  <c:v>-0.145866</c:v>
                </c:pt>
                <c:pt idx="11797">
                  <c:v>-0.145675</c:v>
                </c:pt>
                <c:pt idx="11798">
                  <c:v>-0.14553199999999999</c:v>
                </c:pt>
                <c:pt idx="11799">
                  <c:v>-0.14543900000000001</c:v>
                </c:pt>
                <c:pt idx="11800" formatCode="0.00E+00">
                  <c:v>-0.14539199999999999</c:v>
                </c:pt>
                <c:pt idx="11801" formatCode="0.00E+00">
                  <c:v>-0.14538999999999999</c:v>
                </c:pt>
                <c:pt idx="11802" formatCode="0.00E+00">
                  <c:v>-0.145429</c:v>
                </c:pt>
                <c:pt idx="11803" formatCode="0.00E+00">
                  <c:v>-0.145507</c:v>
                </c:pt>
                <c:pt idx="11804" formatCode="0.00E+00">
                  <c:v>-0.145623</c:v>
                </c:pt>
                <c:pt idx="11805">
                  <c:v>-0.14577699999999999</c:v>
                </c:pt>
                <c:pt idx="11806">
                  <c:v>-0.14597199999999999</c:v>
                </c:pt>
                <c:pt idx="11807">
                  <c:v>-0.146208</c:v>
                </c:pt>
                <c:pt idx="11808">
                  <c:v>-0.146482</c:v>
                </c:pt>
                <c:pt idx="11809">
                  <c:v>-0.146791</c:v>
                </c:pt>
                <c:pt idx="11810">
                  <c:v>-0.14713399999999999</c:v>
                </c:pt>
                <c:pt idx="11811">
                  <c:v>-0.147511</c:v>
                </c:pt>
                <c:pt idx="11812">
                  <c:v>-0.14791899999999999</c:v>
                </c:pt>
                <c:pt idx="11813">
                  <c:v>-0.14835799999999999</c:v>
                </c:pt>
                <c:pt idx="11814">
                  <c:v>-0.14882500000000001</c:v>
                </c:pt>
                <c:pt idx="11815">
                  <c:v>-0.14932000000000001</c:v>
                </c:pt>
                <c:pt idx="11816">
                  <c:v>-0.149844</c:v>
                </c:pt>
                <c:pt idx="11817">
                  <c:v>-0.150398</c:v>
                </c:pt>
                <c:pt idx="11818">
                  <c:v>-0.15098300000000001</c:v>
                </c:pt>
                <c:pt idx="11819">
                  <c:v>-0.15159700000000001</c:v>
                </c:pt>
                <c:pt idx="11820">
                  <c:v>-0.15224299999999999</c:v>
                </c:pt>
                <c:pt idx="11821">
                  <c:v>-0.15292</c:v>
                </c:pt>
                <c:pt idx="11822">
                  <c:v>-0.15362799999999999</c:v>
                </c:pt>
                <c:pt idx="11823">
                  <c:v>-0.154365</c:v>
                </c:pt>
                <c:pt idx="11824">
                  <c:v>-0.15513199999999999</c:v>
                </c:pt>
                <c:pt idx="11825">
                  <c:v>-0.15593000000000001</c:v>
                </c:pt>
                <c:pt idx="11826">
                  <c:v>-0.15675900000000001</c:v>
                </c:pt>
                <c:pt idx="11827">
                  <c:v>-0.15762000000000001</c:v>
                </c:pt>
                <c:pt idx="11828">
                  <c:v>-0.15851299999999999</c:v>
                </c:pt>
                <c:pt idx="11829">
                  <c:v>-0.159441</c:v>
                </c:pt>
                <c:pt idx="11830">
                  <c:v>-0.16040399999999999</c:v>
                </c:pt>
                <c:pt idx="11831">
                  <c:v>-0.16140199999999999</c:v>
                </c:pt>
                <c:pt idx="11832">
                  <c:v>-0.16243099999999999</c:v>
                </c:pt>
                <c:pt idx="11833">
                  <c:v>-0.16348699999999999</c:v>
                </c:pt>
                <c:pt idx="11834">
                  <c:v>-0.164571</c:v>
                </c:pt>
                <c:pt idx="11835">
                  <c:v>-0.165683</c:v>
                </c:pt>
                <c:pt idx="11836">
                  <c:v>-0.166823</c:v>
                </c:pt>
                <c:pt idx="11837">
                  <c:v>-0.167989</c:v>
                </c:pt>
                <c:pt idx="11838">
                  <c:v>-0.169179</c:v>
                </c:pt>
                <c:pt idx="11839">
                  <c:v>-0.17039299999999999</c:v>
                </c:pt>
                <c:pt idx="11840">
                  <c:v>-0.171627</c:v>
                </c:pt>
                <c:pt idx="11841">
                  <c:v>-0.17288000000000001</c:v>
                </c:pt>
                <c:pt idx="11842">
                  <c:v>-0.174153</c:v>
                </c:pt>
                <c:pt idx="11843">
                  <c:v>-0.17544699999999999</c:v>
                </c:pt>
                <c:pt idx="11844">
                  <c:v>-0.176763</c:v>
                </c:pt>
                <c:pt idx="11845">
                  <c:v>-0.17810100000000001</c:v>
                </c:pt>
                <c:pt idx="11846">
                  <c:v>-0.179456</c:v>
                </c:pt>
                <c:pt idx="11847">
                  <c:v>-0.18082300000000001</c:v>
                </c:pt>
                <c:pt idx="11848">
                  <c:v>-0.182198</c:v>
                </c:pt>
                <c:pt idx="11849">
                  <c:v>-0.18357999999999999</c:v>
                </c:pt>
                <c:pt idx="11850">
                  <c:v>-0.18496599999999999</c:v>
                </c:pt>
                <c:pt idx="11851">
                  <c:v>-0.18635199999999999</c:v>
                </c:pt>
                <c:pt idx="11852">
                  <c:v>-0.18773500000000001</c:v>
                </c:pt>
                <c:pt idx="11853">
                  <c:v>-0.18911500000000001</c:v>
                </c:pt>
                <c:pt idx="11854">
                  <c:v>-0.190495</c:v>
                </c:pt>
                <c:pt idx="11855">
                  <c:v>-0.19187199999999999</c:v>
                </c:pt>
                <c:pt idx="11856">
                  <c:v>-0.193245</c:v>
                </c:pt>
                <c:pt idx="11857">
                  <c:v>-0.19461100000000001</c:v>
                </c:pt>
                <c:pt idx="11858">
                  <c:v>-0.195968</c:v>
                </c:pt>
                <c:pt idx="11859">
                  <c:v>-0.19731399999999999</c:v>
                </c:pt>
                <c:pt idx="11860">
                  <c:v>-0.19864599999999999</c:v>
                </c:pt>
                <c:pt idx="11861">
                  <c:v>-0.199965</c:v>
                </c:pt>
                <c:pt idx="11862">
                  <c:v>-0.20127100000000001</c:v>
                </c:pt>
                <c:pt idx="11863">
                  <c:v>-0.202565</c:v>
                </c:pt>
                <c:pt idx="11864">
                  <c:v>-0.203845</c:v>
                </c:pt>
                <c:pt idx="11865">
                  <c:v>-0.20510600000000001</c:v>
                </c:pt>
                <c:pt idx="11866">
                  <c:v>-0.206345</c:v>
                </c:pt>
                <c:pt idx="11867">
                  <c:v>-0.20755899999999999</c:v>
                </c:pt>
                <c:pt idx="11868">
                  <c:v>-0.20874300000000001</c:v>
                </c:pt>
                <c:pt idx="11869">
                  <c:v>-0.209895</c:v>
                </c:pt>
                <c:pt idx="11870">
                  <c:v>-0.21101400000000001</c:v>
                </c:pt>
                <c:pt idx="11871">
                  <c:v>-0.21209900000000001</c:v>
                </c:pt>
                <c:pt idx="11872">
                  <c:v>-0.21315200000000001</c:v>
                </c:pt>
                <c:pt idx="11873">
                  <c:v>-0.214169</c:v>
                </c:pt>
                <c:pt idx="11874">
                  <c:v>-0.215147</c:v>
                </c:pt>
                <c:pt idx="11875">
                  <c:v>-0.216084</c:v>
                </c:pt>
                <c:pt idx="11876">
                  <c:v>-0.21698000000000001</c:v>
                </c:pt>
                <c:pt idx="11877">
                  <c:v>-0.217833</c:v>
                </c:pt>
                <c:pt idx="11878">
                  <c:v>-0.21864</c:v>
                </c:pt>
                <c:pt idx="11879">
                  <c:v>-0.21940100000000001</c:v>
                </c:pt>
                <c:pt idx="11880">
                  <c:v>-0.22011700000000001</c:v>
                </c:pt>
                <c:pt idx="11881">
                  <c:v>-0.22078500000000001</c:v>
                </c:pt>
                <c:pt idx="11882">
                  <c:v>-0.22140399999999999</c:v>
                </c:pt>
                <c:pt idx="11883">
                  <c:v>-0.22197</c:v>
                </c:pt>
                <c:pt idx="11884">
                  <c:v>-0.22248000000000001</c:v>
                </c:pt>
                <c:pt idx="11885">
                  <c:v>-0.22292600000000001</c:v>
                </c:pt>
                <c:pt idx="11886">
                  <c:v>-0.22330900000000001</c:v>
                </c:pt>
                <c:pt idx="11887">
                  <c:v>-0.22362799999999999</c:v>
                </c:pt>
                <c:pt idx="11888">
                  <c:v>-0.223883</c:v>
                </c:pt>
                <c:pt idx="11889">
                  <c:v>-0.22406799999999999</c:v>
                </c:pt>
                <c:pt idx="11890">
                  <c:v>-0.22417999999999999</c:v>
                </c:pt>
                <c:pt idx="11891">
                  <c:v>-0.22422</c:v>
                </c:pt>
                <c:pt idx="11892">
                  <c:v>-0.22419</c:v>
                </c:pt>
                <c:pt idx="11893">
                  <c:v>-0.22409100000000001</c:v>
                </c:pt>
                <c:pt idx="11894">
                  <c:v>-0.22391900000000001</c:v>
                </c:pt>
                <c:pt idx="11895">
                  <c:v>-0.22367100000000001</c:v>
                </c:pt>
                <c:pt idx="11896">
                  <c:v>-0.22334499999999999</c:v>
                </c:pt>
                <c:pt idx="11897">
                  <c:v>-0.22294</c:v>
                </c:pt>
                <c:pt idx="11898">
                  <c:v>-0.22245899999999999</c:v>
                </c:pt>
                <c:pt idx="11899">
                  <c:v>-0.22189900000000001</c:v>
                </c:pt>
                <c:pt idx="11900">
                  <c:v>-0.22126100000000001</c:v>
                </c:pt>
                <c:pt idx="11901">
                  <c:v>-0.22054599999999999</c:v>
                </c:pt>
                <c:pt idx="11902">
                  <c:v>-0.219754</c:v>
                </c:pt>
                <c:pt idx="11903">
                  <c:v>-0.218886</c:v>
                </c:pt>
                <c:pt idx="11904">
                  <c:v>-0.217941</c:v>
                </c:pt>
                <c:pt idx="11905">
                  <c:v>-0.216918</c:v>
                </c:pt>
                <c:pt idx="11906">
                  <c:v>-0.21581600000000001</c:v>
                </c:pt>
                <c:pt idx="11907">
                  <c:v>-0.21463499999999999</c:v>
                </c:pt>
                <c:pt idx="11908">
                  <c:v>-0.21337700000000001</c:v>
                </c:pt>
                <c:pt idx="11909">
                  <c:v>-0.212029</c:v>
                </c:pt>
                <c:pt idx="11910">
                  <c:v>-0.21057500000000001</c:v>
                </c:pt>
                <c:pt idx="11911">
                  <c:v>-0.20902999999999999</c:v>
                </c:pt>
                <c:pt idx="11912">
                  <c:v>-0.20740600000000001</c:v>
                </c:pt>
                <c:pt idx="11913">
                  <c:v>-0.20569399999999999</c:v>
                </c:pt>
                <c:pt idx="11914">
                  <c:v>-0.20388899999999999</c:v>
                </c:pt>
                <c:pt idx="11915">
                  <c:v>-0.20199600000000001</c:v>
                </c:pt>
                <c:pt idx="11916">
                  <c:v>-0.200019</c:v>
                </c:pt>
                <c:pt idx="11917">
                  <c:v>-0.197958</c:v>
                </c:pt>
                <c:pt idx="11918">
                  <c:v>-0.19581200000000001</c:v>
                </c:pt>
                <c:pt idx="11919">
                  <c:v>-0.19358</c:v>
                </c:pt>
                <c:pt idx="11920">
                  <c:v>-0.19126199999999999</c:v>
                </c:pt>
                <c:pt idx="11921">
                  <c:v>-0.188858</c:v>
                </c:pt>
                <c:pt idx="11922">
                  <c:v>-0.18637100000000001</c:v>
                </c:pt>
                <c:pt idx="11923">
                  <c:v>-0.18380199999999999</c:v>
                </c:pt>
                <c:pt idx="11924">
                  <c:v>-0.18115300000000001</c:v>
                </c:pt>
                <c:pt idx="11925">
                  <c:v>-0.178427</c:v>
                </c:pt>
                <c:pt idx="11926">
                  <c:v>-0.17563000000000001</c:v>
                </c:pt>
                <c:pt idx="11927">
                  <c:v>-0.172761</c:v>
                </c:pt>
                <c:pt idx="11928">
                  <c:v>-0.169825</c:v>
                </c:pt>
                <c:pt idx="11929">
                  <c:v>-0.166827</c:v>
                </c:pt>
                <c:pt idx="11930">
                  <c:v>-0.16377</c:v>
                </c:pt>
                <c:pt idx="11931">
                  <c:v>-0.160658</c:v>
                </c:pt>
                <c:pt idx="11932">
                  <c:v>-0.157494</c:v>
                </c:pt>
                <c:pt idx="11933">
                  <c:v>-0.15428</c:v>
                </c:pt>
                <c:pt idx="11934">
                  <c:v>-0.15101899999999999</c:v>
                </c:pt>
                <c:pt idx="11935">
                  <c:v>-0.14771300000000001</c:v>
                </c:pt>
                <c:pt idx="11936">
                  <c:v>-0.14436199999999999</c:v>
                </c:pt>
                <c:pt idx="11937">
                  <c:v>-0.14096700000000001</c:v>
                </c:pt>
                <c:pt idx="11938">
                  <c:v>-0.13752900000000001</c:v>
                </c:pt>
                <c:pt idx="11939">
                  <c:v>-0.13405400000000001</c:v>
                </c:pt>
                <c:pt idx="11940">
                  <c:v>-0.13054299999999999</c:v>
                </c:pt>
                <c:pt idx="11941">
                  <c:v>-0.127001</c:v>
                </c:pt>
                <c:pt idx="11942">
                  <c:v>-0.12343</c:v>
                </c:pt>
                <c:pt idx="11943">
                  <c:v>-0.11983000000000001</c:v>
                </c:pt>
                <c:pt idx="11944">
                  <c:v>-0.116205</c:v>
                </c:pt>
                <c:pt idx="11945">
                  <c:v>-0.112564</c:v>
                </c:pt>
                <c:pt idx="11946">
                  <c:v>-0.108904</c:v>
                </c:pt>
                <c:pt idx="11947">
                  <c:v>-0.105203</c:v>
                </c:pt>
                <c:pt idx="11948">
                  <c:v>-0.10145999999999999</c:v>
                </c:pt>
                <c:pt idx="11949">
                  <c:v>-9.7703999999999999E-2</c:v>
                </c:pt>
                <c:pt idx="11950">
                  <c:v>-9.3943200000000004E-2</c:v>
                </c:pt>
                <c:pt idx="11951">
                  <c:v>-9.0167499999999998E-2</c:v>
                </c:pt>
                <c:pt idx="11952">
                  <c:v>-8.6382200000000006E-2</c:v>
                </c:pt>
                <c:pt idx="11953">
                  <c:v>-8.2596299999999997E-2</c:v>
                </c:pt>
                <c:pt idx="11954">
                  <c:v>-7.8813099999999997E-2</c:v>
                </c:pt>
                <c:pt idx="11955">
                  <c:v>-7.50334E-2</c:v>
                </c:pt>
                <c:pt idx="11956">
                  <c:v>-7.1257799999999996E-2</c:v>
                </c:pt>
                <c:pt idx="11957">
                  <c:v>-6.74873E-2</c:v>
                </c:pt>
                <c:pt idx="11958">
                  <c:v>-6.37239E-2</c:v>
                </c:pt>
                <c:pt idx="11959">
                  <c:v>-5.9970099999999998E-2</c:v>
                </c:pt>
                <c:pt idx="11960">
                  <c:v>-5.6228800000000002E-2</c:v>
                </c:pt>
                <c:pt idx="11961">
                  <c:v>-5.25037E-2</c:v>
                </c:pt>
                <c:pt idx="11962">
                  <c:v>-4.8800499999999997E-2</c:v>
                </c:pt>
                <c:pt idx="11963">
                  <c:v>-4.5126399999999997E-2</c:v>
                </c:pt>
                <c:pt idx="11964">
                  <c:v>-4.14881E-2</c:v>
                </c:pt>
                <c:pt idx="11965">
                  <c:v>-3.7891800000000003E-2</c:v>
                </c:pt>
                <c:pt idx="11966">
                  <c:v>-3.43428E-2</c:v>
                </c:pt>
                <c:pt idx="11967">
                  <c:v>-3.0844400000000001E-2</c:v>
                </c:pt>
                <c:pt idx="11968">
                  <c:v>-2.7398100000000002E-2</c:v>
                </c:pt>
                <c:pt idx="11969">
                  <c:v>-2.4004899999999999E-2</c:v>
                </c:pt>
                <c:pt idx="11970">
                  <c:v>-2.06666E-2</c:v>
                </c:pt>
                <c:pt idx="11971">
                  <c:v>-1.7385999999999999E-2</c:v>
                </c:pt>
                <c:pt idx="11972">
                  <c:v>-1.41654E-2</c:v>
                </c:pt>
                <c:pt idx="11973">
                  <c:v>-1.10075E-2</c:v>
                </c:pt>
                <c:pt idx="11974" formatCode="0.00E+00">
                  <c:v>-7.9156000000000001E-3</c:v>
                </c:pt>
                <c:pt idx="11975" formatCode="0.00E+00">
                  <c:v>-4.8903899999999997E-3</c:v>
                </c:pt>
                <c:pt idx="11976" formatCode="0.00E+00">
                  <c:v>-1.93005E-3</c:v>
                </c:pt>
                <c:pt idx="11977" formatCode="0.00E+00">
                  <c:v>9.6602099999999996E-4</c:v>
                </c:pt>
                <c:pt idx="11978" formatCode="0.00E+00">
                  <c:v>3.79708E-3</c:v>
                </c:pt>
                <c:pt idx="11979" formatCode="0.00E+00">
                  <c:v>6.5625600000000003E-3</c:v>
                </c:pt>
                <c:pt idx="11980" formatCode="0.00E+00">
                  <c:v>9.2606200000000007E-3</c:v>
                </c:pt>
                <c:pt idx="11981">
                  <c:v>1.1886900000000001E-2</c:v>
                </c:pt>
                <c:pt idx="11982">
                  <c:v>1.4436299999999999E-2</c:v>
                </c:pt>
                <c:pt idx="11983" formatCode="0.00E+00">
                  <c:v>1.6906500000000001E-2</c:v>
                </c:pt>
                <c:pt idx="11984" formatCode="0.00E+00">
                  <c:v>1.92979E-2</c:v>
                </c:pt>
                <c:pt idx="11985" formatCode="0.00E+00">
                  <c:v>2.1609900000000001E-2</c:v>
                </c:pt>
                <c:pt idx="11986" formatCode="0.00E+00">
                  <c:v>2.3839300000000001E-2</c:v>
                </c:pt>
                <c:pt idx="11987" formatCode="0.00E+00">
                  <c:v>2.59822E-2</c:v>
                </c:pt>
                <c:pt idx="11988" formatCode="0.00E+00">
                  <c:v>2.8035399999999999E-2</c:v>
                </c:pt>
                <c:pt idx="11989">
                  <c:v>2.9996499999999999E-2</c:v>
                </c:pt>
                <c:pt idx="11990">
                  <c:v>3.1864700000000003E-2</c:v>
                </c:pt>
                <c:pt idx="11991">
                  <c:v>3.3640000000000003E-2</c:v>
                </c:pt>
                <c:pt idx="11992">
                  <c:v>3.5321499999999999E-2</c:v>
                </c:pt>
                <c:pt idx="11993">
                  <c:v>3.6908400000000001E-2</c:v>
                </c:pt>
                <c:pt idx="11994">
                  <c:v>3.8399799999999998E-2</c:v>
                </c:pt>
                <c:pt idx="11995">
                  <c:v>3.9795299999999999E-2</c:v>
                </c:pt>
                <c:pt idx="11996">
                  <c:v>4.1094400000000003E-2</c:v>
                </c:pt>
                <c:pt idx="11997">
                  <c:v>4.2295899999999997E-2</c:v>
                </c:pt>
                <c:pt idx="11998">
                  <c:v>4.3398399999999997E-2</c:v>
                </c:pt>
                <c:pt idx="11999">
                  <c:v>4.4401500000000003E-2</c:v>
                </c:pt>
                <c:pt idx="12000">
                  <c:v>4.5304999999999998E-2</c:v>
                </c:pt>
                <c:pt idx="12001">
                  <c:v>4.6108400000000001E-2</c:v>
                </c:pt>
                <c:pt idx="12002">
                  <c:v>4.6812399999999997E-2</c:v>
                </c:pt>
                <c:pt idx="12003">
                  <c:v>4.7418700000000001E-2</c:v>
                </c:pt>
                <c:pt idx="12004">
                  <c:v>4.7928900000000003E-2</c:v>
                </c:pt>
                <c:pt idx="12005">
                  <c:v>4.8343799999999999E-2</c:v>
                </c:pt>
                <c:pt idx="12006">
                  <c:v>4.8663400000000002E-2</c:v>
                </c:pt>
                <c:pt idx="12007">
                  <c:v>4.8886400000000003E-2</c:v>
                </c:pt>
                <c:pt idx="12008">
                  <c:v>4.90108E-2</c:v>
                </c:pt>
                <c:pt idx="12009">
                  <c:v>4.9036700000000003E-2</c:v>
                </c:pt>
                <c:pt idx="12010">
                  <c:v>4.8965300000000003E-2</c:v>
                </c:pt>
                <c:pt idx="12011">
                  <c:v>4.87965E-2</c:v>
                </c:pt>
                <c:pt idx="12012">
                  <c:v>4.8530900000000002E-2</c:v>
                </c:pt>
                <c:pt idx="12013">
                  <c:v>4.8171699999999998E-2</c:v>
                </c:pt>
                <c:pt idx="12014">
                  <c:v>4.7723000000000002E-2</c:v>
                </c:pt>
                <c:pt idx="12015">
                  <c:v>4.71863E-2</c:v>
                </c:pt>
                <c:pt idx="12016">
                  <c:v>4.6561600000000002E-2</c:v>
                </c:pt>
                <c:pt idx="12017">
                  <c:v>4.5849599999999997E-2</c:v>
                </c:pt>
                <c:pt idx="12018">
                  <c:v>4.5052000000000002E-2</c:v>
                </c:pt>
                <c:pt idx="12019">
                  <c:v>4.41702E-2</c:v>
                </c:pt>
                <c:pt idx="12020">
                  <c:v>4.3206300000000003E-2</c:v>
                </c:pt>
                <c:pt idx="12021">
                  <c:v>4.2165500000000002E-2</c:v>
                </c:pt>
                <c:pt idx="12022">
                  <c:v>4.1052199999999997E-2</c:v>
                </c:pt>
                <c:pt idx="12023">
                  <c:v>3.9867E-2</c:v>
                </c:pt>
                <c:pt idx="12024">
                  <c:v>3.8608400000000001E-2</c:v>
                </c:pt>
                <c:pt idx="12025">
                  <c:v>3.7275599999999999E-2</c:v>
                </c:pt>
                <c:pt idx="12026">
                  <c:v>3.58686E-2</c:v>
                </c:pt>
                <c:pt idx="12027">
                  <c:v>3.4389000000000003E-2</c:v>
                </c:pt>
                <c:pt idx="12028">
                  <c:v>3.28407E-2</c:v>
                </c:pt>
                <c:pt idx="12029">
                  <c:v>3.1227700000000001E-2</c:v>
                </c:pt>
                <c:pt idx="12030">
                  <c:v>2.95524E-2</c:v>
                </c:pt>
                <c:pt idx="12031">
                  <c:v>2.78155E-2</c:v>
                </c:pt>
                <c:pt idx="12032">
                  <c:v>2.6017200000000001E-2</c:v>
                </c:pt>
                <c:pt idx="12033">
                  <c:v>2.4159E-2</c:v>
                </c:pt>
                <c:pt idx="12034">
                  <c:v>2.22416E-2</c:v>
                </c:pt>
                <c:pt idx="12035">
                  <c:v>2.0264899999999999E-2</c:v>
                </c:pt>
                <c:pt idx="12036">
                  <c:v>1.8229700000000001E-2</c:v>
                </c:pt>
                <c:pt idx="12037">
                  <c:v>1.6139000000000001E-2</c:v>
                </c:pt>
                <c:pt idx="12038">
                  <c:v>1.3997000000000001E-2</c:v>
                </c:pt>
                <c:pt idx="12039">
                  <c:v>1.1806799999999999E-2</c:v>
                </c:pt>
                <c:pt idx="12040" formatCode="0.00E+00">
                  <c:v>9.5717800000000002E-3</c:v>
                </c:pt>
                <c:pt idx="12041" formatCode="0.00E+00">
                  <c:v>7.2960200000000003E-3</c:v>
                </c:pt>
                <c:pt idx="12042" formatCode="0.00E+00">
                  <c:v>4.9816900000000004E-3</c:v>
                </c:pt>
                <c:pt idx="12043" formatCode="0.00E+00">
                  <c:v>2.6296000000000002E-3</c:v>
                </c:pt>
                <c:pt idx="12044" formatCode="0.00E+00">
                  <c:v>2.4128299999999999E-4</c:v>
                </c:pt>
                <c:pt idx="12045" formatCode="0.00E+00">
                  <c:v>-2.1804400000000001E-3</c:v>
                </c:pt>
                <c:pt idx="12046" formatCode="0.00E+00">
                  <c:v>-4.63256E-3</c:v>
                </c:pt>
                <c:pt idx="12047" formatCode="0.00E+00">
                  <c:v>-7.1132000000000001E-3</c:v>
                </c:pt>
                <c:pt idx="12048" formatCode="0.00E+00">
                  <c:v>-9.6213900000000005E-3</c:v>
                </c:pt>
                <c:pt idx="12049">
                  <c:v>-1.21558E-2</c:v>
                </c:pt>
                <c:pt idx="12050">
                  <c:v>-1.47143E-2</c:v>
                </c:pt>
                <c:pt idx="12051">
                  <c:v>-1.72947E-2</c:v>
                </c:pt>
                <c:pt idx="12052" formatCode="0.00E+00">
                  <c:v>-1.9894800000000001E-2</c:v>
                </c:pt>
                <c:pt idx="12053" formatCode="0.00E+00">
                  <c:v>-2.2512000000000001E-2</c:v>
                </c:pt>
                <c:pt idx="12054" formatCode="0.00E+00">
                  <c:v>-2.51439E-2</c:v>
                </c:pt>
                <c:pt idx="12055" formatCode="0.00E+00">
                  <c:v>-2.77869E-2</c:v>
                </c:pt>
                <c:pt idx="12056" formatCode="0.00E+00">
                  <c:v>-3.0436299999999999E-2</c:v>
                </c:pt>
                <c:pt idx="12057" formatCode="0.00E+00">
                  <c:v>-3.3087999999999999E-2</c:v>
                </c:pt>
                <c:pt idx="12058" formatCode="0.00E+00">
                  <c:v>-3.5738199999999998E-2</c:v>
                </c:pt>
                <c:pt idx="12059" formatCode="0.00E+00">
                  <c:v>-3.8384500000000002E-2</c:v>
                </c:pt>
                <c:pt idx="12060">
                  <c:v>-4.1026199999999999E-2</c:v>
                </c:pt>
                <c:pt idx="12061">
                  <c:v>-4.3661800000000001E-2</c:v>
                </c:pt>
                <c:pt idx="12062">
                  <c:v>-4.6287300000000003E-2</c:v>
                </c:pt>
                <c:pt idx="12063">
                  <c:v>-4.8897200000000002E-2</c:v>
                </c:pt>
                <c:pt idx="12064">
                  <c:v>-5.1487499999999999E-2</c:v>
                </c:pt>
                <c:pt idx="12065">
                  <c:v>-5.4058200000000001E-2</c:v>
                </c:pt>
                <c:pt idx="12066">
                  <c:v>-5.6611000000000002E-2</c:v>
                </c:pt>
                <c:pt idx="12067">
                  <c:v>-5.9143899999999999E-2</c:v>
                </c:pt>
                <c:pt idx="12068">
                  <c:v>-6.1651600000000001E-2</c:v>
                </c:pt>
                <c:pt idx="12069">
                  <c:v>-6.4129000000000005E-2</c:v>
                </c:pt>
                <c:pt idx="12070">
                  <c:v>-6.6572999999999993E-2</c:v>
                </c:pt>
                <c:pt idx="12071">
                  <c:v>-6.8981299999999995E-2</c:v>
                </c:pt>
                <c:pt idx="12072">
                  <c:v>-7.1352100000000002E-2</c:v>
                </c:pt>
                <c:pt idx="12073">
                  <c:v>-7.3683200000000004E-2</c:v>
                </c:pt>
                <c:pt idx="12074">
                  <c:v>-7.5972100000000001E-2</c:v>
                </c:pt>
                <c:pt idx="12075">
                  <c:v>-7.8215400000000004E-2</c:v>
                </c:pt>
                <c:pt idx="12076">
                  <c:v>-8.0409099999999997E-2</c:v>
                </c:pt>
                <c:pt idx="12077">
                  <c:v>-8.2550499999999999E-2</c:v>
                </c:pt>
                <c:pt idx="12078">
                  <c:v>-8.4638099999999994E-2</c:v>
                </c:pt>
                <c:pt idx="12079">
                  <c:v>-8.6671200000000004E-2</c:v>
                </c:pt>
                <c:pt idx="12080">
                  <c:v>-8.8648500000000005E-2</c:v>
                </c:pt>
                <c:pt idx="12081">
                  <c:v>-9.0567900000000007E-2</c:v>
                </c:pt>
                <c:pt idx="12082">
                  <c:v>-9.2426499999999995E-2</c:v>
                </c:pt>
                <c:pt idx="12083">
                  <c:v>-9.4222E-2</c:v>
                </c:pt>
                <c:pt idx="12084">
                  <c:v>-9.5952999999999997E-2</c:v>
                </c:pt>
                <c:pt idx="12085">
                  <c:v>-9.7618399999999994E-2</c:v>
                </c:pt>
                <c:pt idx="12086">
                  <c:v>-9.9215700000000004E-2</c:v>
                </c:pt>
                <c:pt idx="12087">
                  <c:v>-0.100742</c:v>
                </c:pt>
                <c:pt idx="12088">
                  <c:v>-0.10219399999999999</c:v>
                </c:pt>
                <c:pt idx="12089">
                  <c:v>-0.103571</c:v>
                </c:pt>
                <c:pt idx="12090">
                  <c:v>-0.10487299999999999</c:v>
                </c:pt>
                <c:pt idx="12091">
                  <c:v>-0.106102</c:v>
                </c:pt>
                <c:pt idx="12092">
                  <c:v>-0.107256</c:v>
                </c:pt>
                <c:pt idx="12093">
                  <c:v>-0.108336</c:v>
                </c:pt>
                <c:pt idx="12094">
                  <c:v>-0.10934099999999999</c:v>
                </c:pt>
                <c:pt idx="12095">
                  <c:v>-0.110268</c:v>
                </c:pt>
                <c:pt idx="12096">
                  <c:v>-0.11111500000000001</c:v>
                </c:pt>
                <c:pt idx="12097">
                  <c:v>-0.11187900000000001</c:v>
                </c:pt>
                <c:pt idx="12098">
                  <c:v>-0.11255999999999999</c:v>
                </c:pt>
                <c:pt idx="12099">
                  <c:v>-0.11315799999999999</c:v>
                </c:pt>
                <c:pt idx="12100">
                  <c:v>-0.113676</c:v>
                </c:pt>
                <c:pt idx="12101">
                  <c:v>-0.11411200000000001</c:v>
                </c:pt>
                <c:pt idx="12102">
                  <c:v>-0.114463</c:v>
                </c:pt>
                <c:pt idx="12103">
                  <c:v>-0.11473</c:v>
                </c:pt>
                <c:pt idx="12104">
                  <c:v>-0.114914</c:v>
                </c:pt>
                <c:pt idx="12105">
                  <c:v>-0.11501500000000001</c:v>
                </c:pt>
                <c:pt idx="12106">
                  <c:v>-0.115033</c:v>
                </c:pt>
                <c:pt idx="12107">
                  <c:v>-0.114968</c:v>
                </c:pt>
                <c:pt idx="12108">
                  <c:v>-0.114819</c:v>
                </c:pt>
                <c:pt idx="12109">
                  <c:v>-0.11458699999999999</c:v>
                </c:pt>
                <c:pt idx="12110">
                  <c:v>-0.114271</c:v>
                </c:pt>
                <c:pt idx="12111">
                  <c:v>-0.113869</c:v>
                </c:pt>
                <c:pt idx="12112">
                  <c:v>-0.113381</c:v>
                </c:pt>
                <c:pt idx="12113">
                  <c:v>-0.112806</c:v>
                </c:pt>
                <c:pt idx="12114">
                  <c:v>-0.11214300000000001</c:v>
                </c:pt>
                <c:pt idx="12115">
                  <c:v>-0.11139499999999999</c:v>
                </c:pt>
                <c:pt idx="12116">
                  <c:v>-0.110564</c:v>
                </c:pt>
                <c:pt idx="12117">
                  <c:v>-0.109648</c:v>
                </c:pt>
                <c:pt idx="12118">
                  <c:v>-0.108649</c:v>
                </c:pt>
                <c:pt idx="12119">
                  <c:v>-0.10756499999999999</c:v>
                </c:pt>
                <c:pt idx="12120">
                  <c:v>-0.10639899999999999</c:v>
                </c:pt>
                <c:pt idx="12121">
                  <c:v>-0.105153</c:v>
                </c:pt>
                <c:pt idx="12122">
                  <c:v>-0.10383000000000001</c:v>
                </c:pt>
                <c:pt idx="12123">
                  <c:v>-0.10242999999999999</c:v>
                </c:pt>
                <c:pt idx="12124">
                  <c:v>-0.100955</c:v>
                </c:pt>
                <c:pt idx="12125">
                  <c:v>-9.9406700000000001E-2</c:v>
                </c:pt>
                <c:pt idx="12126">
                  <c:v>-9.7789799999999996E-2</c:v>
                </c:pt>
                <c:pt idx="12127">
                  <c:v>-9.6106999999999998E-2</c:v>
                </c:pt>
                <c:pt idx="12128">
                  <c:v>-9.4363600000000006E-2</c:v>
                </c:pt>
                <c:pt idx="12129">
                  <c:v>-9.2564199999999999E-2</c:v>
                </c:pt>
                <c:pt idx="12130">
                  <c:v>-9.0709600000000001E-2</c:v>
                </c:pt>
                <c:pt idx="12131">
                  <c:v>-8.87984E-2</c:v>
                </c:pt>
                <c:pt idx="12132">
                  <c:v>-8.6831900000000004E-2</c:v>
                </c:pt>
                <c:pt idx="12133">
                  <c:v>-8.4813899999999998E-2</c:v>
                </c:pt>
                <c:pt idx="12134">
                  <c:v>-8.2747600000000004E-2</c:v>
                </c:pt>
                <c:pt idx="12135">
                  <c:v>-8.0634399999999995E-2</c:v>
                </c:pt>
                <c:pt idx="12136">
                  <c:v>-7.8475199999999995E-2</c:v>
                </c:pt>
                <c:pt idx="12137">
                  <c:v>-7.6271699999999998E-2</c:v>
                </c:pt>
                <c:pt idx="12138">
                  <c:v>-7.40262E-2</c:v>
                </c:pt>
                <c:pt idx="12139">
                  <c:v>-7.1740999999999999E-2</c:v>
                </c:pt>
                <c:pt idx="12140">
                  <c:v>-6.9418099999999996E-2</c:v>
                </c:pt>
                <c:pt idx="12141">
                  <c:v>-6.7059300000000002E-2</c:v>
                </c:pt>
                <c:pt idx="12142">
                  <c:v>-6.4665700000000007E-2</c:v>
                </c:pt>
                <c:pt idx="12143">
                  <c:v>-6.2238500000000002E-2</c:v>
                </c:pt>
                <c:pt idx="12144">
                  <c:v>-5.9778600000000001E-2</c:v>
                </c:pt>
                <c:pt idx="12145">
                  <c:v>-5.7287299999999999E-2</c:v>
                </c:pt>
                <c:pt idx="12146">
                  <c:v>-5.4766799999999997E-2</c:v>
                </c:pt>
                <c:pt idx="12147">
                  <c:v>-5.2220799999999998E-2</c:v>
                </c:pt>
                <c:pt idx="12148">
                  <c:v>-4.9652200000000001E-2</c:v>
                </c:pt>
                <c:pt idx="12149">
                  <c:v>-4.7062699999999999E-2</c:v>
                </c:pt>
                <c:pt idx="12150">
                  <c:v>-4.4453899999999998E-2</c:v>
                </c:pt>
                <c:pt idx="12151">
                  <c:v>-4.1828700000000003E-2</c:v>
                </c:pt>
                <c:pt idx="12152">
                  <c:v>-3.91911E-2</c:v>
                </c:pt>
                <c:pt idx="12153">
                  <c:v>-3.6544500000000001E-2</c:v>
                </c:pt>
                <c:pt idx="12154">
                  <c:v>-3.3891400000000002E-2</c:v>
                </c:pt>
                <c:pt idx="12155">
                  <c:v>-3.1234999999999999E-2</c:v>
                </c:pt>
                <c:pt idx="12156">
                  <c:v>-2.8578800000000001E-2</c:v>
                </c:pt>
                <c:pt idx="12157">
                  <c:v>-2.5927800000000001E-2</c:v>
                </c:pt>
                <c:pt idx="12158">
                  <c:v>-2.32867E-2</c:v>
                </c:pt>
                <c:pt idx="12159">
                  <c:v>-2.0658599999999999E-2</c:v>
                </c:pt>
                <c:pt idx="12160">
                  <c:v>-1.80453E-2</c:v>
                </c:pt>
                <c:pt idx="12161">
                  <c:v>-1.5447600000000001E-2</c:v>
                </c:pt>
                <c:pt idx="12162">
                  <c:v>-1.28667E-2</c:v>
                </c:pt>
                <c:pt idx="12163">
                  <c:v>-1.0302800000000001E-2</c:v>
                </c:pt>
                <c:pt idx="12164" formatCode="0.00E+00">
                  <c:v>-7.7546300000000002E-3</c:v>
                </c:pt>
                <c:pt idx="12165" formatCode="0.00E+00">
                  <c:v>-5.22392E-3</c:v>
                </c:pt>
                <c:pt idx="12166" formatCode="0.00E+00">
                  <c:v>-2.7165399999999999E-3</c:v>
                </c:pt>
                <c:pt idx="12167" formatCode="0.00E+00">
                  <c:v>-2.3791900000000001E-4</c:v>
                </c:pt>
                <c:pt idx="12168" formatCode="0.00E+00">
                  <c:v>2.2111800000000001E-3</c:v>
                </c:pt>
                <c:pt idx="12169" formatCode="0.00E+00">
                  <c:v>4.6324900000000004E-3</c:v>
                </c:pt>
                <c:pt idx="12170" formatCode="0.00E+00">
                  <c:v>7.0259600000000004E-3</c:v>
                </c:pt>
                <c:pt idx="12171" formatCode="0.00E+00">
                  <c:v>9.3891800000000004E-3</c:v>
                </c:pt>
                <c:pt idx="12172">
                  <c:v>1.17187E-2</c:v>
                </c:pt>
                <c:pt idx="12173">
                  <c:v>1.40111E-2</c:v>
                </c:pt>
                <c:pt idx="12174">
                  <c:v>1.6264000000000001E-2</c:v>
                </c:pt>
                <c:pt idx="12175">
                  <c:v>1.84764E-2</c:v>
                </c:pt>
                <c:pt idx="12176">
                  <c:v>2.0646999999999999E-2</c:v>
                </c:pt>
                <c:pt idx="12177">
                  <c:v>2.2773000000000002E-2</c:v>
                </c:pt>
                <c:pt idx="12178">
                  <c:v>2.4851600000000001E-2</c:v>
                </c:pt>
                <c:pt idx="12179">
                  <c:v>2.6883000000000001E-2</c:v>
                </c:pt>
                <c:pt idx="12180">
                  <c:v>2.8868999999999999E-2</c:v>
                </c:pt>
                <c:pt idx="12181">
                  <c:v>3.0810500000000001E-2</c:v>
                </c:pt>
                <c:pt idx="12182">
                  <c:v>3.2705400000000003E-2</c:v>
                </c:pt>
                <c:pt idx="12183">
                  <c:v>3.4550600000000001E-2</c:v>
                </c:pt>
                <c:pt idx="12184">
                  <c:v>3.6346799999999999E-2</c:v>
                </c:pt>
                <c:pt idx="12185">
                  <c:v>3.8094900000000001E-2</c:v>
                </c:pt>
                <c:pt idx="12186">
                  <c:v>3.9787500000000003E-2</c:v>
                </c:pt>
                <c:pt idx="12187">
                  <c:v>4.14191E-2</c:v>
                </c:pt>
                <c:pt idx="12188">
                  <c:v>4.2991599999999998E-2</c:v>
                </c:pt>
                <c:pt idx="12189">
                  <c:v>4.45061E-2</c:v>
                </c:pt>
                <c:pt idx="12190">
                  <c:v>4.59607E-2</c:v>
                </c:pt>
                <c:pt idx="12191">
                  <c:v>4.7354899999999998E-2</c:v>
                </c:pt>
                <c:pt idx="12192">
                  <c:v>4.8690700000000003E-2</c:v>
                </c:pt>
                <c:pt idx="12193">
                  <c:v>4.9971799999999997E-2</c:v>
                </c:pt>
                <c:pt idx="12194">
                  <c:v>5.1199799999999997E-2</c:v>
                </c:pt>
                <c:pt idx="12195">
                  <c:v>5.2372599999999998E-2</c:v>
                </c:pt>
                <c:pt idx="12196">
                  <c:v>5.3484900000000002E-2</c:v>
                </c:pt>
                <c:pt idx="12197">
                  <c:v>5.4531999999999997E-2</c:v>
                </c:pt>
                <c:pt idx="12198">
                  <c:v>5.5513199999999999E-2</c:v>
                </c:pt>
                <c:pt idx="12199">
                  <c:v>5.6429699999999999E-2</c:v>
                </c:pt>
                <c:pt idx="12200">
                  <c:v>5.7281199999999997E-2</c:v>
                </c:pt>
                <c:pt idx="12201">
                  <c:v>5.8067599999999997E-2</c:v>
                </c:pt>
                <c:pt idx="12202">
                  <c:v>5.8787899999999997E-2</c:v>
                </c:pt>
                <c:pt idx="12203">
                  <c:v>5.9440600000000003E-2</c:v>
                </c:pt>
                <c:pt idx="12204">
                  <c:v>6.0027799999999999E-2</c:v>
                </c:pt>
                <c:pt idx="12205">
                  <c:v>6.0554700000000003E-2</c:v>
                </c:pt>
                <c:pt idx="12206">
                  <c:v>6.1024099999999998E-2</c:v>
                </c:pt>
                <c:pt idx="12207">
                  <c:v>6.14344E-2</c:v>
                </c:pt>
                <c:pt idx="12208">
                  <c:v>6.1782400000000001E-2</c:v>
                </c:pt>
                <c:pt idx="12209">
                  <c:v>6.20654E-2</c:v>
                </c:pt>
                <c:pt idx="12210">
                  <c:v>6.2282299999999999E-2</c:v>
                </c:pt>
                <c:pt idx="12211">
                  <c:v>6.2433500000000003E-2</c:v>
                </c:pt>
                <c:pt idx="12212">
                  <c:v>6.2523400000000007E-2</c:v>
                </c:pt>
                <c:pt idx="12213">
                  <c:v>6.2560099999999993E-2</c:v>
                </c:pt>
                <c:pt idx="12214">
                  <c:v>6.2548900000000004E-2</c:v>
                </c:pt>
                <c:pt idx="12215">
                  <c:v>6.2488799999999997E-2</c:v>
                </c:pt>
                <c:pt idx="12216">
                  <c:v>6.2377299999999997E-2</c:v>
                </c:pt>
                <c:pt idx="12217">
                  <c:v>6.2214199999999997E-2</c:v>
                </c:pt>
                <c:pt idx="12218">
                  <c:v>6.1998299999999999E-2</c:v>
                </c:pt>
                <c:pt idx="12219">
                  <c:v>6.17271E-2</c:v>
                </c:pt>
                <c:pt idx="12220">
                  <c:v>6.13999E-2</c:v>
                </c:pt>
                <c:pt idx="12221">
                  <c:v>6.1018900000000001E-2</c:v>
                </c:pt>
                <c:pt idx="12222">
                  <c:v>6.0587099999999998E-2</c:v>
                </c:pt>
                <c:pt idx="12223">
                  <c:v>6.0106600000000003E-2</c:v>
                </c:pt>
                <c:pt idx="12224">
                  <c:v>5.9576999999999998E-2</c:v>
                </c:pt>
                <c:pt idx="12225">
                  <c:v>5.89977E-2</c:v>
                </c:pt>
                <c:pt idx="12226">
                  <c:v>5.8368999999999997E-2</c:v>
                </c:pt>
                <c:pt idx="12227">
                  <c:v>5.7689299999999999E-2</c:v>
                </c:pt>
                <c:pt idx="12228">
                  <c:v>5.69553E-2</c:v>
                </c:pt>
                <c:pt idx="12229">
                  <c:v>5.6163200000000003E-2</c:v>
                </c:pt>
                <c:pt idx="12230">
                  <c:v>5.53115E-2</c:v>
                </c:pt>
                <c:pt idx="12231">
                  <c:v>5.4401499999999998E-2</c:v>
                </c:pt>
                <c:pt idx="12232">
                  <c:v>5.3436299999999999E-2</c:v>
                </c:pt>
                <c:pt idx="12233">
                  <c:v>5.2418800000000002E-2</c:v>
                </c:pt>
                <c:pt idx="12234">
                  <c:v>5.1351300000000002E-2</c:v>
                </c:pt>
                <c:pt idx="12235">
                  <c:v>5.0235099999999998E-2</c:v>
                </c:pt>
                <c:pt idx="12236">
                  <c:v>4.9071900000000002E-2</c:v>
                </c:pt>
                <c:pt idx="12237">
                  <c:v>4.7863700000000002E-2</c:v>
                </c:pt>
                <c:pt idx="12238">
                  <c:v>4.6612000000000001E-2</c:v>
                </c:pt>
                <c:pt idx="12239">
                  <c:v>4.5316000000000002E-2</c:v>
                </c:pt>
                <c:pt idx="12240">
                  <c:v>4.3971000000000003E-2</c:v>
                </c:pt>
                <c:pt idx="12241">
                  <c:v>4.2572199999999998E-2</c:v>
                </c:pt>
                <c:pt idx="12242">
                  <c:v>4.1118599999999998E-2</c:v>
                </c:pt>
                <c:pt idx="12243">
                  <c:v>3.9612300000000003E-2</c:v>
                </c:pt>
                <c:pt idx="12244">
                  <c:v>3.8056600000000003E-2</c:v>
                </c:pt>
                <c:pt idx="12245">
                  <c:v>3.6453300000000001E-2</c:v>
                </c:pt>
                <c:pt idx="12246">
                  <c:v>3.4804000000000002E-2</c:v>
                </c:pt>
                <c:pt idx="12247">
                  <c:v>3.3113099999999999E-2</c:v>
                </c:pt>
                <c:pt idx="12248">
                  <c:v>3.1377299999999997E-2</c:v>
                </c:pt>
                <c:pt idx="12249">
                  <c:v>2.95867E-2</c:v>
                </c:pt>
                <c:pt idx="12250">
                  <c:v>2.77372E-2</c:v>
                </c:pt>
                <c:pt idx="12251">
                  <c:v>2.5828799999999999E-2</c:v>
                </c:pt>
                <c:pt idx="12252">
                  <c:v>2.3860900000000001E-2</c:v>
                </c:pt>
                <c:pt idx="12253">
                  <c:v>2.1834099999999999E-2</c:v>
                </c:pt>
                <c:pt idx="12254">
                  <c:v>1.9749200000000001E-2</c:v>
                </c:pt>
                <c:pt idx="12255">
                  <c:v>1.7604399999999999E-2</c:v>
                </c:pt>
                <c:pt idx="12256">
                  <c:v>1.5398500000000001E-2</c:v>
                </c:pt>
                <c:pt idx="12257">
                  <c:v>1.31337E-2</c:v>
                </c:pt>
                <c:pt idx="12258">
                  <c:v>1.0812799999999999E-2</c:v>
                </c:pt>
                <c:pt idx="12259" formatCode="0.00E+00">
                  <c:v>8.4345900000000005E-3</c:v>
                </c:pt>
                <c:pt idx="12260" formatCode="0.00E+00">
                  <c:v>5.9963200000000003E-3</c:v>
                </c:pt>
                <c:pt idx="12261" formatCode="0.00E+00">
                  <c:v>3.49986E-3</c:v>
                </c:pt>
                <c:pt idx="12262" formatCode="0.00E+00">
                  <c:v>9.5076700000000004E-4</c:v>
                </c:pt>
                <c:pt idx="12263" formatCode="0.00E+00">
                  <c:v>-1.647E-3</c:v>
                </c:pt>
                <c:pt idx="12264" formatCode="0.00E+00">
                  <c:v>-4.2915499999999999E-3</c:v>
                </c:pt>
                <c:pt idx="12265" formatCode="0.00E+00">
                  <c:v>-6.9800699999999997E-3</c:v>
                </c:pt>
                <c:pt idx="12266" formatCode="0.00E+00">
                  <c:v>-9.7069900000000004E-3</c:v>
                </c:pt>
                <c:pt idx="12267">
                  <c:v>-1.2467900000000001E-2</c:v>
                </c:pt>
                <c:pt idx="12268">
                  <c:v>-1.52637E-2</c:v>
                </c:pt>
                <c:pt idx="12269">
                  <c:v>-1.8096500000000001E-2</c:v>
                </c:pt>
                <c:pt idx="12270">
                  <c:v>-2.0967099999999999E-2</c:v>
                </c:pt>
                <c:pt idx="12271">
                  <c:v>-2.3876600000000001E-2</c:v>
                </c:pt>
                <c:pt idx="12272">
                  <c:v>-2.6825999999999999E-2</c:v>
                </c:pt>
                <c:pt idx="12273">
                  <c:v>-2.98134E-2</c:v>
                </c:pt>
                <c:pt idx="12274">
                  <c:v>-3.2835700000000002E-2</c:v>
                </c:pt>
                <c:pt idx="12275">
                  <c:v>-3.5891600000000003E-2</c:v>
                </c:pt>
                <c:pt idx="12276">
                  <c:v>-3.8981399999999999E-2</c:v>
                </c:pt>
                <c:pt idx="12277">
                  <c:v>-4.2106600000000001E-2</c:v>
                </c:pt>
                <c:pt idx="12278">
                  <c:v>-4.5266300000000002E-2</c:v>
                </c:pt>
                <c:pt idx="12279">
                  <c:v>-4.8457100000000003E-2</c:v>
                </c:pt>
                <c:pt idx="12280">
                  <c:v>-5.16765E-2</c:v>
                </c:pt>
                <c:pt idx="12281">
                  <c:v>-5.4926599999999999E-2</c:v>
                </c:pt>
                <c:pt idx="12282">
                  <c:v>-5.8210900000000003E-2</c:v>
                </c:pt>
                <c:pt idx="12283">
                  <c:v>-6.1528199999999998E-2</c:v>
                </c:pt>
                <c:pt idx="12284">
                  <c:v>-6.4870899999999995E-2</c:v>
                </c:pt>
                <c:pt idx="12285">
                  <c:v>-6.82281E-2</c:v>
                </c:pt>
                <c:pt idx="12286">
                  <c:v>-7.1591000000000002E-2</c:v>
                </c:pt>
                <c:pt idx="12287">
                  <c:v>-7.4954499999999993E-2</c:v>
                </c:pt>
                <c:pt idx="12288">
                  <c:v>-7.8315899999999994E-2</c:v>
                </c:pt>
                <c:pt idx="12289">
                  <c:v>-8.1672599999999998E-2</c:v>
                </c:pt>
                <c:pt idx="12290">
                  <c:v>-8.5021399999999997E-2</c:v>
                </c:pt>
                <c:pt idx="12291">
                  <c:v>-8.8364100000000001E-2</c:v>
                </c:pt>
                <c:pt idx="12292">
                  <c:v>-9.1706800000000005E-2</c:v>
                </c:pt>
                <c:pt idx="12293">
                  <c:v>-9.5050499999999996E-2</c:v>
                </c:pt>
                <c:pt idx="12294">
                  <c:v>-9.8389500000000005E-2</c:v>
                </c:pt>
                <c:pt idx="12295">
                  <c:v>-0.101716</c:v>
                </c:pt>
                <c:pt idx="12296">
                  <c:v>-0.10502499999999999</c:v>
                </c:pt>
                <c:pt idx="12297">
                  <c:v>-0.108311</c:v>
                </c:pt>
                <c:pt idx="12298">
                  <c:v>-0.11157</c:v>
                </c:pt>
                <c:pt idx="12299">
                  <c:v>-0.114798</c:v>
                </c:pt>
                <c:pt idx="12300">
                  <c:v>-0.11799999999999999</c:v>
                </c:pt>
                <c:pt idx="12301">
                  <c:v>-0.12117600000000001</c:v>
                </c:pt>
                <c:pt idx="12302">
                  <c:v>-0.12432799999999999</c:v>
                </c:pt>
                <c:pt idx="12303">
                  <c:v>-0.12745600000000001</c:v>
                </c:pt>
                <c:pt idx="12304">
                  <c:v>-0.13055900000000001</c:v>
                </c:pt>
                <c:pt idx="12305">
                  <c:v>-0.133633</c:v>
                </c:pt>
                <c:pt idx="12306">
                  <c:v>-0.13667499999999999</c:v>
                </c:pt>
                <c:pt idx="12307">
                  <c:v>-0.139678</c:v>
                </c:pt>
                <c:pt idx="12308">
                  <c:v>-0.14263999999999999</c:v>
                </c:pt>
                <c:pt idx="12309">
                  <c:v>-0.14555899999999999</c:v>
                </c:pt>
                <c:pt idx="12310">
                  <c:v>-0.14843500000000001</c:v>
                </c:pt>
                <c:pt idx="12311">
                  <c:v>-0.15126200000000001</c:v>
                </c:pt>
                <c:pt idx="12312">
                  <c:v>-0.15403800000000001</c:v>
                </c:pt>
                <c:pt idx="12313">
                  <c:v>-0.15675500000000001</c:v>
                </c:pt>
                <c:pt idx="12314">
                  <c:v>-0.159412</c:v>
                </c:pt>
                <c:pt idx="12315">
                  <c:v>-0.16200700000000001</c:v>
                </c:pt>
                <c:pt idx="12316">
                  <c:v>-0.16453699999999999</c:v>
                </c:pt>
                <c:pt idx="12317">
                  <c:v>-0.166995</c:v>
                </c:pt>
                <c:pt idx="12318">
                  <c:v>-0.169378</c:v>
                </c:pt>
                <c:pt idx="12319">
                  <c:v>-0.171683</c:v>
                </c:pt>
                <c:pt idx="12320">
                  <c:v>-0.17390900000000001</c:v>
                </c:pt>
                <c:pt idx="12321">
                  <c:v>-0.17605799999999999</c:v>
                </c:pt>
                <c:pt idx="12322">
                  <c:v>-0.17813100000000001</c:v>
                </c:pt>
                <c:pt idx="12323">
                  <c:v>-0.18013299999999999</c:v>
                </c:pt>
                <c:pt idx="12324">
                  <c:v>-0.182063</c:v>
                </c:pt>
                <c:pt idx="12325">
                  <c:v>-0.18392</c:v>
                </c:pt>
                <c:pt idx="12326">
                  <c:v>-0.18570500000000001</c:v>
                </c:pt>
                <c:pt idx="12327">
                  <c:v>-0.187416</c:v>
                </c:pt>
                <c:pt idx="12328">
                  <c:v>-0.18904899999999999</c:v>
                </c:pt>
                <c:pt idx="12329">
                  <c:v>-0.19059799999999999</c:v>
                </c:pt>
                <c:pt idx="12330">
                  <c:v>-0.192055</c:v>
                </c:pt>
                <c:pt idx="12331">
                  <c:v>-0.193416</c:v>
                </c:pt>
                <c:pt idx="12332">
                  <c:v>-0.19468299999999999</c:v>
                </c:pt>
                <c:pt idx="12333">
                  <c:v>-0.19586000000000001</c:v>
                </c:pt>
                <c:pt idx="12334">
                  <c:v>-0.19694999999999999</c:v>
                </c:pt>
                <c:pt idx="12335">
                  <c:v>-0.19794900000000001</c:v>
                </c:pt>
                <c:pt idx="12336">
                  <c:v>-0.198852</c:v>
                </c:pt>
                <c:pt idx="12337">
                  <c:v>-0.199654</c:v>
                </c:pt>
                <c:pt idx="12338">
                  <c:v>-0.200352</c:v>
                </c:pt>
                <c:pt idx="12339">
                  <c:v>-0.20094500000000001</c:v>
                </c:pt>
                <c:pt idx="12340">
                  <c:v>-0.20143</c:v>
                </c:pt>
                <c:pt idx="12341">
                  <c:v>-0.20180999999999999</c:v>
                </c:pt>
                <c:pt idx="12342">
                  <c:v>-0.20208799999999999</c:v>
                </c:pt>
                <c:pt idx="12343">
                  <c:v>-0.202265</c:v>
                </c:pt>
                <c:pt idx="12344">
                  <c:v>-0.202344</c:v>
                </c:pt>
                <c:pt idx="12345">
                  <c:v>-0.202324</c:v>
                </c:pt>
                <c:pt idx="12346">
                  <c:v>-0.20220399999999999</c:v>
                </c:pt>
                <c:pt idx="12347">
                  <c:v>-0.20197699999999999</c:v>
                </c:pt>
                <c:pt idx="12348">
                  <c:v>-0.20164099999999999</c:v>
                </c:pt>
                <c:pt idx="12349">
                  <c:v>-0.20120199999999999</c:v>
                </c:pt>
                <c:pt idx="12350">
                  <c:v>-0.20066800000000001</c:v>
                </c:pt>
                <c:pt idx="12351">
                  <c:v>-0.200046</c:v>
                </c:pt>
                <c:pt idx="12352">
                  <c:v>-0.19933899999999999</c:v>
                </c:pt>
                <c:pt idx="12353">
                  <c:v>-0.19855</c:v>
                </c:pt>
                <c:pt idx="12354">
                  <c:v>-0.19767799999999999</c:v>
                </c:pt>
                <c:pt idx="12355">
                  <c:v>-0.19672000000000001</c:v>
                </c:pt>
                <c:pt idx="12356">
                  <c:v>-0.19566900000000001</c:v>
                </c:pt>
                <c:pt idx="12357">
                  <c:v>-0.19452</c:v>
                </c:pt>
                <c:pt idx="12358">
                  <c:v>-0.193271</c:v>
                </c:pt>
                <c:pt idx="12359">
                  <c:v>-0.19192500000000001</c:v>
                </c:pt>
                <c:pt idx="12360">
                  <c:v>-0.19047800000000001</c:v>
                </c:pt>
                <c:pt idx="12361">
                  <c:v>-0.18892800000000001</c:v>
                </c:pt>
                <c:pt idx="12362">
                  <c:v>-0.187279</c:v>
                </c:pt>
                <c:pt idx="12363">
                  <c:v>-0.18554200000000001</c:v>
                </c:pt>
                <c:pt idx="12364">
                  <c:v>-0.183726</c:v>
                </c:pt>
                <c:pt idx="12365">
                  <c:v>-0.181836</c:v>
                </c:pt>
                <c:pt idx="12366">
                  <c:v>-0.17988100000000001</c:v>
                </c:pt>
                <c:pt idx="12367">
                  <c:v>-0.177868</c:v>
                </c:pt>
                <c:pt idx="12368">
                  <c:v>-0.17580200000000001</c:v>
                </c:pt>
                <c:pt idx="12369">
                  <c:v>-0.17368400000000001</c:v>
                </c:pt>
                <c:pt idx="12370">
                  <c:v>-0.171516</c:v>
                </c:pt>
                <c:pt idx="12371">
                  <c:v>-0.16930000000000001</c:v>
                </c:pt>
                <c:pt idx="12372">
                  <c:v>-0.167043</c:v>
                </c:pt>
                <c:pt idx="12373">
                  <c:v>-0.16474800000000001</c:v>
                </c:pt>
                <c:pt idx="12374">
                  <c:v>-0.16241700000000001</c:v>
                </c:pt>
                <c:pt idx="12375">
                  <c:v>-0.160055</c:v>
                </c:pt>
                <c:pt idx="12376">
                  <c:v>-0.157668</c:v>
                </c:pt>
                <c:pt idx="12377">
                  <c:v>-0.155255</c:v>
                </c:pt>
                <c:pt idx="12378">
                  <c:v>-0.152812</c:v>
                </c:pt>
                <c:pt idx="12379">
                  <c:v>-0.150335</c:v>
                </c:pt>
                <c:pt idx="12380">
                  <c:v>-0.14782500000000001</c:v>
                </c:pt>
                <c:pt idx="12381">
                  <c:v>-0.145288</c:v>
                </c:pt>
                <c:pt idx="12382">
                  <c:v>-0.142733</c:v>
                </c:pt>
                <c:pt idx="12383">
                  <c:v>-0.14016500000000001</c:v>
                </c:pt>
                <c:pt idx="12384">
                  <c:v>-0.13758699999999999</c:v>
                </c:pt>
                <c:pt idx="12385">
                  <c:v>-0.13500400000000001</c:v>
                </c:pt>
                <c:pt idx="12386">
                  <c:v>-0.13242300000000001</c:v>
                </c:pt>
                <c:pt idx="12387">
                  <c:v>-0.12984499999999999</c:v>
                </c:pt>
                <c:pt idx="12388">
                  <c:v>-0.12726899999999999</c:v>
                </c:pt>
                <c:pt idx="12389">
                  <c:v>-0.124698</c:v>
                </c:pt>
                <c:pt idx="12390">
                  <c:v>-0.122129</c:v>
                </c:pt>
                <c:pt idx="12391">
                  <c:v>-0.11956600000000001</c:v>
                </c:pt>
                <c:pt idx="12392">
                  <c:v>-0.11701400000000001</c:v>
                </c:pt>
                <c:pt idx="12393">
                  <c:v>-0.114484</c:v>
                </c:pt>
                <c:pt idx="12394">
                  <c:v>-0.111987</c:v>
                </c:pt>
                <c:pt idx="12395">
                  <c:v>-0.109528</c:v>
                </c:pt>
                <c:pt idx="12396">
                  <c:v>-0.107115</c:v>
                </c:pt>
                <c:pt idx="12397">
                  <c:v>-0.104751</c:v>
                </c:pt>
                <c:pt idx="12398">
                  <c:v>-0.102435</c:v>
                </c:pt>
                <c:pt idx="12399">
                  <c:v>-0.100174</c:v>
                </c:pt>
                <c:pt idx="12400">
                  <c:v>-9.7978099999999999E-2</c:v>
                </c:pt>
                <c:pt idx="12401">
                  <c:v>-9.5857899999999996E-2</c:v>
                </c:pt>
                <c:pt idx="12402">
                  <c:v>-9.3816999999999998E-2</c:v>
                </c:pt>
                <c:pt idx="12403">
                  <c:v>-9.1858200000000001E-2</c:v>
                </c:pt>
                <c:pt idx="12404">
                  <c:v>-8.9982599999999996E-2</c:v>
                </c:pt>
                <c:pt idx="12405">
                  <c:v>-8.8188000000000002E-2</c:v>
                </c:pt>
                <c:pt idx="12406">
                  <c:v>-8.6474400000000007E-2</c:v>
                </c:pt>
                <c:pt idx="12407">
                  <c:v>-8.4846900000000003E-2</c:v>
                </c:pt>
                <c:pt idx="12408">
                  <c:v>-8.3312399999999995E-2</c:v>
                </c:pt>
                <c:pt idx="12409">
                  <c:v>-8.1873199999999993E-2</c:v>
                </c:pt>
                <c:pt idx="12410">
                  <c:v>-8.0526600000000004E-2</c:v>
                </c:pt>
                <c:pt idx="12411">
                  <c:v>-7.9271099999999997E-2</c:v>
                </c:pt>
                <c:pt idx="12412">
                  <c:v>-7.8107999999999997E-2</c:v>
                </c:pt>
                <c:pt idx="12413">
                  <c:v>-7.7037900000000006E-2</c:v>
                </c:pt>
                <c:pt idx="12414">
                  <c:v>-7.6060500000000003E-2</c:v>
                </c:pt>
                <c:pt idx="12415">
                  <c:v>-7.5179300000000004E-2</c:v>
                </c:pt>
                <c:pt idx="12416">
                  <c:v>-7.4402399999999994E-2</c:v>
                </c:pt>
                <c:pt idx="12417">
                  <c:v>-7.3736899999999994E-2</c:v>
                </c:pt>
                <c:pt idx="12418">
                  <c:v>-7.3185600000000003E-2</c:v>
                </c:pt>
                <c:pt idx="12419">
                  <c:v>-7.2750200000000001E-2</c:v>
                </c:pt>
                <c:pt idx="12420">
                  <c:v>-7.24302E-2</c:v>
                </c:pt>
                <c:pt idx="12421">
                  <c:v>-7.22222E-2</c:v>
                </c:pt>
                <c:pt idx="12422">
                  <c:v>-7.2123000000000007E-2</c:v>
                </c:pt>
                <c:pt idx="12423">
                  <c:v>-7.2131200000000006E-2</c:v>
                </c:pt>
                <c:pt idx="12424">
                  <c:v>-7.22468E-2</c:v>
                </c:pt>
                <c:pt idx="12425">
                  <c:v>-7.2472099999999998E-2</c:v>
                </c:pt>
                <c:pt idx="12426">
                  <c:v>-7.2810299999999994E-2</c:v>
                </c:pt>
                <c:pt idx="12427">
                  <c:v>-7.3266499999999998E-2</c:v>
                </c:pt>
                <c:pt idx="12428">
                  <c:v>-7.3844400000000004E-2</c:v>
                </c:pt>
                <c:pt idx="12429">
                  <c:v>-7.4543100000000001E-2</c:v>
                </c:pt>
                <c:pt idx="12430">
                  <c:v>-7.5359700000000002E-2</c:v>
                </c:pt>
                <c:pt idx="12431">
                  <c:v>-7.6295100000000005E-2</c:v>
                </c:pt>
                <c:pt idx="12432">
                  <c:v>-7.7352699999999996E-2</c:v>
                </c:pt>
                <c:pt idx="12433">
                  <c:v>-7.8531799999999999E-2</c:v>
                </c:pt>
                <c:pt idx="12434">
                  <c:v>-7.9828700000000002E-2</c:v>
                </c:pt>
                <c:pt idx="12435">
                  <c:v>-8.1242200000000001E-2</c:v>
                </c:pt>
                <c:pt idx="12436">
                  <c:v>-8.2772799999999994E-2</c:v>
                </c:pt>
                <c:pt idx="12437">
                  <c:v>-8.44163E-2</c:v>
                </c:pt>
                <c:pt idx="12438">
                  <c:v>-8.6162299999999997E-2</c:v>
                </c:pt>
                <c:pt idx="12439">
                  <c:v>-8.8002499999999997E-2</c:v>
                </c:pt>
                <c:pt idx="12440">
                  <c:v>-8.9932399999999996E-2</c:v>
                </c:pt>
                <c:pt idx="12441">
                  <c:v>-9.1945299999999994E-2</c:v>
                </c:pt>
                <c:pt idx="12442">
                  <c:v>-9.4034400000000004E-2</c:v>
                </c:pt>
                <c:pt idx="12443">
                  <c:v>-9.6200300000000002E-2</c:v>
                </c:pt>
                <c:pt idx="12444">
                  <c:v>-9.8447400000000004E-2</c:v>
                </c:pt>
                <c:pt idx="12445">
                  <c:v>-0.100775</c:v>
                </c:pt>
                <c:pt idx="12446">
                  <c:v>-0.103177</c:v>
                </c:pt>
                <c:pt idx="12447">
                  <c:v>-0.105653</c:v>
                </c:pt>
                <c:pt idx="12448">
                  <c:v>-0.1082</c:v>
                </c:pt>
                <c:pt idx="12449">
                  <c:v>-0.110816</c:v>
                </c:pt>
                <c:pt idx="12450">
                  <c:v>-0.113494</c:v>
                </c:pt>
                <c:pt idx="12451">
                  <c:v>-0.116231</c:v>
                </c:pt>
                <c:pt idx="12452">
                  <c:v>-0.11902699999999999</c:v>
                </c:pt>
                <c:pt idx="12453">
                  <c:v>-0.121882</c:v>
                </c:pt>
                <c:pt idx="12454">
                  <c:v>-0.124787</c:v>
                </c:pt>
                <c:pt idx="12455">
                  <c:v>-0.12773200000000001</c:v>
                </c:pt>
                <c:pt idx="12456">
                  <c:v>-0.13070799999999999</c:v>
                </c:pt>
                <c:pt idx="12457">
                  <c:v>-0.13370799999999999</c:v>
                </c:pt>
                <c:pt idx="12458">
                  <c:v>-0.13673299999999999</c:v>
                </c:pt>
                <c:pt idx="12459">
                  <c:v>-0.13978599999999999</c:v>
                </c:pt>
                <c:pt idx="12460">
                  <c:v>-0.142873</c:v>
                </c:pt>
                <c:pt idx="12461">
                  <c:v>-0.14598900000000001</c:v>
                </c:pt>
                <c:pt idx="12462">
                  <c:v>-0.149122</c:v>
                </c:pt>
                <c:pt idx="12463">
                  <c:v>-0.152255</c:v>
                </c:pt>
                <c:pt idx="12464">
                  <c:v>-0.15537599999999999</c:v>
                </c:pt>
                <c:pt idx="12465">
                  <c:v>-0.15847900000000001</c:v>
                </c:pt>
                <c:pt idx="12466">
                  <c:v>-0.16155900000000001</c:v>
                </c:pt>
                <c:pt idx="12467">
                  <c:v>-0.16461100000000001</c:v>
                </c:pt>
                <c:pt idx="12468">
                  <c:v>-0.16763</c:v>
                </c:pt>
                <c:pt idx="12469">
                  <c:v>-0.17061399999999999</c:v>
                </c:pt>
                <c:pt idx="12470">
                  <c:v>-0.17355899999999999</c:v>
                </c:pt>
                <c:pt idx="12471">
                  <c:v>-0.17646000000000001</c:v>
                </c:pt>
                <c:pt idx="12472">
                  <c:v>-0.17930499999999999</c:v>
                </c:pt>
                <c:pt idx="12473">
                  <c:v>-0.182087</c:v>
                </c:pt>
                <c:pt idx="12474">
                  <c:v>-0.18479799999999999</c:v>
                </c:pt>
                <c:pt idx="12475">
                  <c:v>-0.18743599999999999</c:v>
                </c:pt>
                <c:pt idx="12476">
                  <c:v>-0.19000300000000001</c:v>
                </c:pt>
                <c:pt idx="12477">
                  <c:v>-0.192499</c:v>
                </c:pt>
                <c:pt idx="12478">
                  <c:v>-0.19491900000000001</c:v>
                </c:pt>
                <c:pt idx="12479">
                  <c:v>-0.19725400000000001</c:v>
                </c:pt>
                <c:pt idx="12480">
                  <c:v>-0.19949500000000001</c:v>
                </c:pt>
                <c:pt idx="12481">
                  <c:v>-0.20163300000000001</c:v>
                </c:pt>
                <c:pt idx="12482">
                  <c:v>-0.203656</c:v>
                </c:pt>
                <c:pt idx="12483">
                  <c:v>-0.20555300000000001</c:v>
                </c:pt>
                <c:pt idx="12484">
                  <c:v>-0.207318</c:v>
                </c:pt>
                <c:pt idx="12485">
                  <c:v>-0.20894399999999999</c:v>
                </c:pt>
                <c:pt idx="12486">
                  <c:v>-0.210429</c:v>
                </c:pt>
                <c:pt idx="12487">
                  <c:v>-0.21177399999999999</c:v>
                </c:pt>
                <c:pt idx="12488">
                  <c:v>-0.21298300000000001</c:v>
                </c:pt>
                <c:pt idx="12489">
                  <c:v>-0.214058</c:v>
                </c:pt>
                <c:pt idx="12490">
                  <c:v>-0.21499399999999999</c:v>
                </c:pt>
                <c:pt idx="12491">
                  <c:v>-0.215779</c:v>
                </c:pt>
                <c:pt idx="12492">
                  <c:v>-0.21640699999999999</c:v>
                </c:pt>
                <c:pt idx="12493">
                  <c:v>-0.21688099999999999</c:v>
                </c:pt>
                <c:pt idx="12494">
                  <c:v>-0.21720600000000001</c:v>
                </c:pt>
                <c:pt idx="12495">
                  <c:v>-0.217386</c:v>
                </c:pt>
                <c:pt idx="12496">
                  <c:v>-0.21742300000000001</c:v>
                </c:pt>
                <c:pt idx="12497">
                  <c:v>-0.21731500000000001</c:v>
                </c:pt>
                <c:pt idx="12498">
                  <c:v>-0.21706600000000001</c:v>
                </c:pt>
                <c:pt idx="12499">
                  <c:v>-0.21667</c:v>
                </c:pt>
                <c:pt idx="12500">
                  <c:v>-0.21612000000000001</c:v>
                </c:pt>
                <c:pt idx="12501">
                  <c:v>-0.21541299999999999</c:v>
                </c:pt>
                <c:pt idx="12502">
                  <c:v>-0.21454799999999999</c:v>
                </c:pt>
                <c:pt idx="12503">
                  <c:v>-0.21352499999999999</c:v>
                </c:pt>
                <c:pt idx="12504">
                  <c:v>-0.212343</c:v>
                </c:pt>
                <c:pt idx="12505">
                  <c:v>-0.211003</c:v>
                </c:pt>
                <c:pt idx="12506">
                  <c:v>-0.209507</c:v>
                </c:pt>
                <c:pt idx="12507">
                  <c:v>-0.20785300000000001</c:v>
                </c:pt>
                <c:pt idx="12508">
                  <c:v>-0.206041</c:v>
                </c:pt>
                <c:pt idx="12509">
                  <c:v>-0.20407900000000001</c:v>
                </c:pt>
                <c:pt idx="12510">
                  <c:v>-0.20197399999999999</c:v>
                </c:pt>
                <c:pt idx="12511">
                  <c:v>-0.19973199999999999</c:v>
                </c:pt>
                <c:pt idx="12512">
                  <c:v>-0.197354</c:v>
                </c:pt>
                <c:pt idx="12513">
                  <c:v>-0.19484399999999999</c:v>
                </c:pt>
                <c:pt idx="12514">
                  <c:v>-0.19220400000000001</c:v>
                </c:pt>
                <c:pt idx="12515">
                  <c:v>-0.18943399999999999</c:v>
                </c:pt>
                <c:pt idx="12516">
                  <c:v>-0.18653700000000001</c:v>
                </c:pt>
                <c:pt idx="12517">
                  <c:v>-0.18352299999999999</c:v>
                </c:pt>
                <c:pt idx="12518">
                  <c:v>-0.180397</c:v>
                </c:pt>
                <c:pt idx="12519">
                  <c:v>-0.17716199999999999</c:v>
                </c:pt>
                <c:pt idx="12520">
                  <c:v>-0.173819</c:v>
                </c:pt>
                <c:pt idx="12521">
                  <c:v>-0.170378</c:v>
                </c:pt>
                <c:pt idx="12522">
                  <c:v>-0.16684599999999999</c:v>
                </c:pt>
                <c:pt idx="12523">
                  <c:v>-0.16322600000000001</c:v>
                </c:pt>
                <c:pt idx="12524">
                  <c:v>-0.159525</c:v>
                </c:pt>
                <c:pt idx="12525">
                  <c:v>-0.155753</c:v>
                </c:pt>
                <c:pt idx="12526">
                  <c:v>-0.151919</c:v>
                </c:pt>
                <c:pt idx="12527">
                  <c:v>-0.14802999999999999</c:v>
                </c:pt>
                <c:pt idx="12528">
                  <c:v>-0.144091</c:v>
                </c:pt>
                <c:pt idx="12529">
                  <c:v>-0.14011100000000001</c:v>
                </c:pt>
                <c:pt idx="12530">
                  <c:v>-0.136097</c:v>
                </c:pt>
                <c:pt idx="12531">
                  <c:v>-0.132051</c:v>
                </c:pt>
                <c:pt idx="12532">
                  <c:v>-0.12797600000000001</c:v>
                </c:pt>
                <c:pt idx="12533">
                  <c:v>-0.123879</c:v>
                </c:pt>
                <c:pt idx="12534">
                  <c:v>-0.119769</c:v>
                </c:pt>
                <c:pt idx="12535">
                  <c:v>-0.11565499999999999</c:v>
                </c:pt>
                <c:pt idx="12536">
                  <c:v>-0.11154500000000001</c:v>
                </c:pt>
                <c:pt idx="12537">
                  <c:v>-0.107445</c:v>
                </c:pt>
                <c:pt idx="12538">
                  <c:v>-0.10336099999999999</c:v>
                </c:pt>
                <c:pt idx="12539">
                  <c:v>-9.9297999999999997E-2</c:v>
                </c:pt>
                <c:pt idx="12540">
                  <c:v>-9.5263600000000004E-2</c:v>
                </c:pt>
                <c:pt idx="12541">
                  <c:v>-9.1267299999999996E-2</c:v>
                </c:pt>
                <c:pt idx="12542">
                  <c:v>-8.7316699999999997E-2</c:v>
                </c:pt>
                <c:pt idx="12543">
                  <c:v>-8.3417099999999994E-2</c:v>
                </c:pt>
                <c:pt idx="12544">
                  <c:v>-7.9574000000000006E-2</c:v>
                </c:pt>
                <c:pt idx="12545">
                  <c:v>-7.5793799999999995E-2</c:v>
                </c:pt>
                <c:pt idx="12546">
                  <c:v>-7.2083499999999995E-2</c:v>
                </c:pt>
                <c:pt idx="12547">
                  <c:v>-6.84506E-2</c:v>
                </c:pt>
                <c:pt idx="12548">
                  <c:v>-6.4901200000000006E-2</c:v>
                </c:pt>
                <c:pt idx="12549">
                  <c:v>-6.1439899999999999E-2</c:v>
                </c:pt>
                <c:pt idx="12550">
                  <c:v>-5.8069900000000001E-2</c:v>
                </c:pt>
                <c:pt idx="12551">
                  <c:v>-5.4793700000000001E-2</c:v>
                </c:pt>
                <c:pt idx="12552">
                  <c:v>-5.1618799999999999E-2</c:v>
                </c:pt>
                <c:pt idx="12553">
                  <c:v>-4.8560300000000001E-2</c:v>
                </c:pt>
                <c:pt idx="12554">
                  <c:v>-4.56342E-2</c:v>
                </c:pt>
                <c:pt idx="12555">
                  <c:v>-4.2848799999999999E-2</c:v>
                </c:pt>
                <c:pt idx="12556">
                  <c:v>-4.0206699999999998E-2</c:v>
                </c:pt>
                <c:pt idx="12557">
                  <c:v>-3.7709300000000001E-2</c:v>
                </c:pt>
                <c:pt idx="12558">
                  <c:v>-3.5360299999999997E-2</c:v>
                </c:pt>
                <c:pt idx="12559">
                  <c:v>-3.31638E-2</c:v>
                </c:pt>
                <c:pt idx="12560">
                  <c:v>-3.1123399999999999E-2</c:v>
                </c:pt>
                <c:pt idx="12561">
                  <c:v>-2.9245E-2</c:v>
                </c:pt>
                <c:pt idx="12562">
                  <c:v>-2.75369E-2</c:v>
                </c:pt>
                <c:pt idx="12563">
                  <c:v>-2.6004200000000002E-2</c:v>
                </c:pt>
                <c:pt idx="12564">
                  <c:v>-2.46486E-2</c:v>
                </c:pt>
                <c:pt idx="12565">
                  <c:v>-2.3472199999999999E-2</c:v>
                </c:pt>
                <c:pt idx="12566">
                  <c:v>-2.2476200000000002E-2</c:v>
                </c:pt>
                <c:pt idx="12567">
                  <c:v>-2.1659600000000001E-2</c:v>
                </c:pt>
                <c:pt idx="12568">
                  <c:v>-2.1022699999999998E-2</c:v>
                </c:pt>
                <c:pt idx="12569">
                  <c:v>-2.0568599999999999E-2</c:v>
                </c:pt>
                <c:pt idx="12570">
                  <c:v>-2.0300200000000001E-2</c:v>
                </c:pt>
                <c:pt idx="12571">
                  <c:v>-2.0218400000000001E-2</c:v>
                </c:pt>
                <c:pt idx="12572">
                  <c:v>-2.0325900000000001E-2</c:v>
                </c:pt>
                <c:pt idx="12573">
                  <c:v>-2.0625899999999999E-2</c:v>
                </c:pt>
                <c:pt idx="12574">
                  <c:v>-2.1116699999999999E-2</c:v>
                </c:pt>
                <c:pt idx="12575">
                  <c:v>-2.1793699999999999E-2</c:v>
                </c:pt>
                <c:pt idx="12576">
                  <c:v>-2.2655999999999999E-2</c:v>
                </c:pt>
                <c:pt idx="12577">
                  <c:v>-2.37074E-2</c:v>
                </c:pt>
                <c:pt idx="12578">
                  <c:v>-2.49523E-2</c:v>
                </c:pt>
                <c:pt idx="12579">
                  <c:v>-2.6391499999999998E-2</c:v>
                </c:pt>
                <c:pt idx="12580">
                  <c:v>-2.80223E-2</c:v>
                </c:pt>
                <c:pt idx="12581">
                  <c:v>-2.98404E-2</c:v>
                </c:pt>
                <c:pt idx="12582">
                  <c:v>-3.1843299999999998E-2</c:v>
                </c:pt>
                <c:pt idx="12583">
                  <c:v>-3.4029299999999998E-2</c:v>
                </c:pt>
                <c:pt idx="12584">
                  <c:v>-3.6394299999999997E-2</c:v>
                </c:pt>
                <c:pt idx="12585">
                  <c:v>-3.8933099999999998E-2</c:v>
                </c:pt>
                <c:pt idx="12586">
                  <c:v>-4.1643699999999999E-2</c:v>
                </c:pt>
                <c:pt idx="12587">
                  <c:v>-4.45242E-2</c:v>
                </c:pt>
                <c:pt idx="12588">
                  <c:v>-4.7567100000000001E-2</c:v>
                </c:pt>
                <c:pt idx="12589">
                  <c:v>-5.07617E-2</c:v>
                </c:pt>
                <c:pt idx="12590">
                  <c:v>-5.4102699999999997E-2</c:v>
                </c:pt>
                <c:pt idx="12591">
                  <c:v>-5.7590099999999998E-2</c:v>
                </c:pt>
                <c:pt idx="12592">
                  <c:v>-6.1222699999999998E-2</c:v>
                </c:pt>
                <c:pt idx="12593">
                  <c:v>-6.4994499999999997E-2</c:v>
                </c:pt>
                <c:pt idx="12594">
                  <c:v>-6.8897E-2</c:v>
                </c:pt>
                <c:pt idx="12595">
                  <c:v>-7.2920799999999994E-2</c:v>
                </c:pt>
                <c:pt idx="12596">
                  <c:v>-7.7059000000000002E-2</c:v>
                </c:pt>
                <c:pt idx="12597">
                  <c:v>-8.1306799999999999E-2</c:v>
                </c:pt>
                <c:pt idx="12598">
                  <c:v>-8.5659799999999994E-2</c:v>
                </c:pt>
                <c:pt idx="12599">
                  <c:v>-9.0113299999999993E-2</c:v>
                </c:pt>
                <c:pt idx="12600">
                  <c:v>-9.46602E-2</c:v>
                </c:pt>
                <c:pt idx="12601">
                  <c:v>-9.9290799999999999E-2</c:v>
                </c:pt>
                <c:pt idx="12602">
                  <c:v>-0.10399700000000001</c:v>
                </c:pt>
                <c:pt idx="12603">
                  <c:v>-0.108774</c:v>
                </c:pt>
                <c:pt idx="12604">
                  <c:v>-0.11362</c:v>
                </c:pt>
                <c:pt idx="12605">
                  <c:v>-0.11852600000000001</c:v>
                </c:pt>
                <c:pt idx="12606">
                  <c:v>-0.123484</c:v>
                </c:pt>
                <c:pt idx="12607">
                  <c:v>-0.12848699999999999</c:v>
                </c:pt>
                <c:pt idx="12608">
                  <c:v>-0.133523</c:v>
                </c:pt>
                <c:pt idx="12609">
                  <c:v>-0.13858500000000001</c:v>
                </c:pt>
                <c:pt idx="12610">
                  <c:v>-0.14366399999999999</c:v>
                </c:pt>
                <c:pt idx="12611">
                  <c:v>-0.148755</c:v>
                </c:pt>
                <c:pt idx="12612">
                  <c:v>-0.15385299999999999</c:v>
                </c:pt>
                <c:pt idx="12613">
                  <c:v>-0.15895300000000001</c:v>
                </c:pt>
                <c:pt idx="12614">
                  <c:v>-0.164049</c:v>
                </c:pt>
                <c:pt idx="12615">
                  <c:v>-0.169131</c:v>
                </c:pt>
                <c:pt idx="12616">
                  <c:v>-0.17418400000000001</c:v>
                </c:pt>
                <c:pt idx="12617">
                  <c:v>-0.179199</c:v>
                </c:pt>
                <c:pt idx="12618">
                  <c:v>-0.184172</c:v>
                </c:pt>
                <c:pt idx="12619">
                  <c:v>-0.18909400000000001</c:v>
                </c:pt>
                <c:pt idx="12620">
                  <c:v>-0.19395799999999999</c:v>
                </c:pt>
                <c:pt idx="12621">
                  <c:v>-0.19876199999999999</c:v>
                </c:pt>
                <c:pt idx="12622">
                  <c:v>-0.20350099999999999</c:v>
                </c:pt>
                <c:pt idx="12623">
                  <c:v>-0.208173</c:v>
                </c:pt>
                <c:pt idx="12624">
                  <c:v>-0.21277299999999999</c:v>
                </c:pt>
                <c:pt idx="12625">
                  <c:v>-0.21729499999999999</c:v>
                </c:pt>
                <c:pt idx="12626">
                  <c:v>-0.22172900000000001</c:v>
                </c:pt>
                <c:pt idx="12627">
                  <c:v>-0.22606999999999999</c:v>
                </c:pt>
                <c:pt idx="12628">
                  <c:v>-0.23031799999999999</c:v>
                </c:pt>
                <c:pt idx="12629">
                  <c:v>-0.23447299999999999</c:v>
                </c:pt>
                <c:pt idx="12630">
                  <c:v>-0.238536</c:v>
                </c:pt>
                <c:pt idx="12631">
                  <c:v>-0.24249999999999999</c:v>
                </c:pt>
                <c:pt idx="12632">
                  <c:v>-0.24635799999999999</c:v>
                </c:pt>
                <c:pt idx="12633">
                  <c:v>-0.25010399999999999</c:v>
                </c:pt>
                <c:pt idx="12634">
                  <c:v>-0.25373600000000002</c:v>
                </c:pt>
                <c:pt idx="12635">
                  <c:v>-0.25725199999999998</c:v>
                </c:pt>
                <c:pt idx="12636">
                  <c:v>-0.26064700000000002</c:v>
                </c:pt>
                <c:pt idx="12637">
                  <c:v>-0.26391500000000001</c:v>
                </c:pt>
                <c:pt idx="12638">
                  <c:v>-0.26705099999999998</c:v>
                </c:pt>
                <c:pt idx="12639">
                  <c:v>-0.27005600000000002</c:v>
                </c:pt>
                <c:pt idx="12640">
                  <c:v>-0.27292699999999998</c:v>
                </c:pt>
                <c:pt idx="12641">
                  <c:v>-0.275667</c:v>
                </c:pt>
                <c:pt idx="12642">
                  <c:v>-0.27827299999999999</c:v>
                </c:pt>
                <c:pt idx="12643">
                  <c:v>-0.28073999999999999</c:v>
                </c:pt>
                <c:pt idx="12644">
                  <c:v>-0.28306100000000001</c:v>
                </c:pt>
                <c:pt idx="12645">
                  <c:v>-0.28523900000000002</c:v>
                </c:pt>
                <c:pt idx="12646">
                  <c:v>-0.28726299999999999</c:v>
                </c:pt>
                <c:pt idx="12647">
                  <c:v>-0.28908899999999998</c:v>
                </c:pt>
                <c:pt idx="12648">
                  <c:v>-0.29071799999999998</c:v>
                </c:pt>
                <c:pt idx="12649">
                  <c:v>-0.29220099999999999</c:v>
                </c:pt>
                <c:pt idx="12650">
                  <c:v>-0.29354400000000003</c:v>
                </c:pt>
                <c:pt idx="12651">
                  <c:v>-0.29472300000000001</c:v>
                </c:pt>
                <c:pt idx="12652">
                  <c:v>-0.29574800000000001</c:v>
                </c:pt>
                <c:pt idx="12653">
                  <c:v>-0.29663299999999998</c:v>
                </c:pt>
                <c:pt idx="12654">
                  <c:v>-0.29738500000000001</c:v>
                </c:pt>
                <c:pt idx="12655">
                  <c:v>-0.29800500000000002</c:v>
                </c:pt>
                <c:pt idx="12656">
                  <c:v>-0.29849399999999998</c:v>
                </c:pt>
                <c:pt idx="12657">
                  <c:v>-0.29885099999999998</c:v>
                </c:pt>
                <c:pt idx="12658">
                  <c:v>-0.29907800000000001</c:v>
                </c:pt>
                <c:pt idx="12659">
                  <c:v>-0.29917899999999997</c:v>
                </c:pt>
                <c:pt idx="12660">
                  <c:v>-0.29915999999999998</c:v>
                </c:pt>
                <c:pt idx="12661">
                  <c:v>-0.29902400000000001</c:v>
                </c:pt>
                <c:pt idx="12662">
                  <c:v>-0.29876900000000001</c:v>
                </c:pt>
                <c:pt idx="12663">
                  <c:v>-0.298398</c:v>
                </c:pt>
                <c:pt idx="12664">
                  <c:v>-0.29791699999999999</c:v>
                </c:pt>
                <c:pt idx="12665">
                  <c:v>-0.29733799999999999</c:v>
                </c:pt>
                <c:pt idx="12666">
                  <c:v>-0.29666799999999999</c:v>
                </c:pt>
                <c:pt idx="12667">
                  <c:v>-0.29590899999999998</c:v>
                </c:pt>
                <c:pt idx="12668">
                  <c:v>-0.29505999999999999</c:v>
                </c:pt>
                <c:pt idx="12669">
                  <c:v>-0.29412100000000002</c:v>
                </c:pt>
                <c:pt idx="12670">
                  <c:v>-0.29309499999999999</c:v>
                </c:pt>
                <c:pt idx="12671">
                  <c:v>-0.29198800000000003</c:v>
                </c:pt>
                <c:pt idx="12672">
                  <c:v>-0.29080400000000001</c:v>
                </c:pt>
                <c:pt idx="12673">
                  <c:v>-0.28954400000000002</c:v>
                </c:pt>
                <c:pt idx="12674">
                  <c:v>-0.28821400000000003</c:v>
                </c:pt>
                <c:pt idx="12675">
                  <c:v>-0.28681899999999999</c:v>
                </c:pt>
                <c:pt idx="12676">
                  <c:v>-0.28536299999999998</c:v>
                </c:pt>
                <c:pt idx="12677">
                  <c:v>-0.28384599999999999</c:v>
                </c:pt>
                <c:pt idx="12678">
                  <c:v>-0.28227200000000002</c:v>
                </c:pt>
                <c:pt idx="12679">
                  <c:v>-0.28065000000000001</c:v>
                </c:pt>
                <c:pt idx="12680">
                  <c:v>-0.27898800000000001</c:v>
                </c:pt>
                <c:pt idx="12681">
                  <c:v>-0.27729100000000001</c:v>
                </c:pt>
                <c:pt idx="12682">
                  <c:v>-0.27556599999999998</c:v>
                </c:pt>
                <c:pt idx="12683">
                  <c:v>-0.273816</c:v>
                </c:pt>
                <c:pt idx="12684">
                  <c:v>-0.27205000000000001</c:v>
                </c:pt>
                <c:pt idx="12685">
                  <c:v>-0.27027499999999999</c:v>
                </c:pt>
                <c:pt idx="12686">
                  <c:v>-0.26849600000000001</c:v>
                </c:pt>
                <c:pt idx="12687">
                  <c:v>-0.26671699999999998</c:v>
                </c:pt>
                <c:pt idx="12688">
                  <c:v>-0.26493899999999998</c:v>
                </c:pt>
                <c:pt idx="12689">
                  <c:v>-0.26316299999999998</c:v>
                </c:pt>
                <c:pt idx="12690">
                  <c:v>-0.26139200000000001</c:v>
                </c:pt>
                <c:pt idx="12691">
                  <c:v>-0.25963000000000003</c:v>
                </c:pt>
                <c:pt idx="12692">
                  <c:v>-0.257878</c:v>
                </c:pt>
                <c:pt idx="12693">
                  <c:v>-0.256137</c:v>
                </c:pt>
                <c:pt idx="12694">
                  <c:v>-0.25441200000000003</c:v>
                </c:pt>
                <c:pt idx="12695">
                  <c:v>-0.25270500000000001</c:v>
                </c:pt>
                <c:pt idx="12696">
                  <c:v>-0.25101899999999999</c:v>
                </c:pt>
                <c:pt idx="12697">
                  <c:v>-0.24935299999999999</c:v>
                </c:pt>
                <c:pt idx="12698">
                  <c:v>-0.24770800000000001</c:v>
                </c:pt>
                <c:pt idx="12699">
                  <c:v>-0.246087</c:v>
                </c:pt>
                <c:pt idx="12700">
                  <c:v>-0.24449599999999999</c:v>
                </c:pt>
                <c:pt idx="12701">
                  <c:v>-0.24294299999999999</c:v>
                </c:pt>
                <c:pt idx="12702">
                  <c:v>-0.24143100000000001</c:v>
                </c:pt>
                <c:pt idx="12703">
                  <c:v>-0.23996600000000001</c:v>
                </c:pt>
                <c:pt idx="12704">
                  <c:v>-0.23855399999999999</c:v>
                </c:pt>
                <c:pt idx="12705">
                  <c:v>-0.23719599999999999</c:v>
                </c:pt>
                <c:pt idx="12706">
                  <c:v>-0.235898</c:v>
                </c:pt>
                <c:pt idx="12707">
                  <c:v>-0.23466300000000001</c:v>
                </c:pt>
                <c:pt idx="12708">
                  <c:v>-0.23349500000000001</c:v>
                </c:pt>
                <c:pt idx="12709">
                  <c:v>-0.23239599999999999</c:v>
                </c:pt>
                <c:pt idx="12710">
                  <c:v>-0.23136499999999999</c:v>
                </c:pt>
                <c:pt idx="12711">
                  <c:v>-0.230402</c:v>
                </c:pt>
                <c:pt idx="12712">
                  <c:v>-0.22950499999999999</c:v>
                </c:pt>
                <c:pt idx="12713">
                  <c:v>-0.22866800000000001</c:v>
                </c:pt>
                <c:pt idx="12714">
                  <c:v>-0.227884</c:v>
                </c:pt>
                <c:pt idx="12715">
                  <c:v>-0.22715199999999999</c:v>
                </c:pt>
                <c:pt idx="12716">
                  <c:v>-0.22647200000000001</c:v>
                </c:pt>
                <c:pt idx="12717">
                  <c:v>-0.22584399999999999</c:v>
                </c:pt>
                <c:pt idx="12718">
                  <c:v>-0.225267</c:v>
                </c:pt>
                <c:pt idx="12719">
                  <c:v>-0.22474</c:v>
                </c:pt>
                <c:pt idx="12720">
                  <c:v>-0.22426399999999999</c:v>
                </c:pt>
                <c:pt idx="12721">
                  <c:v>-0.223833</c:v>
                </c:pt>
                <c:pt idx="12722">
                  <c:v>-0.223443</c:v>
                </c:pt>
                <c:pt idx="12723">
                  <c:v>-0.22309399999999999</c:v>
                </c:pt>
                <c:pt idx="12724">
                  <c:v>-0.22279599999999999</c:v>
                </c:pt>
                <c:pt idx="12725">
                  <c:v>-0.222553</c:v>
                </c:pt>
                <c:pt idx="12726">
                  <c:v>-0.22236400000000001</c:v>
                </c:pt>
                <c:pt idx="12727">
                  <c:v>-0.222224</c:v>
                </c:pt>
                <c:pt idx="12728">
                  <c:v>-0.222136</c:v>
                </c:pt>
                <c:pt idx="12729">
                  <c:v>-0.222104</c:v>
                </c:pt>
                <c:pt idx="12730">
                  <c:v>-0.22212499999999999</c:v>
                </c:pt>
                <c:pt idx="12731">
                  <c:v>-0.222196</c:v>
                </c:pt>
                <c:pt idx="12732">
                  <c:v>-0.22231999999999999</c:v>
                </c:pt>
                <c:pt idx="12733">
                  <c:v>-0.222501</c:v>
                </c:pt>
                <c:pt idx="12734">
                  <c:v>-0.222742</c:v>
                </c:pt>
                <c:pt idx="12735">
                  <c:v>-0.22304199999999999</c:v>
                </c:pt>
                <c:pt idx="12736">
                  <c:v>-0.22339899999999999</c:v>
                </c:pt>
                <c:pt idx="12737">
                  <c:v>-0.22380900000000001</c:v>
                </c:pt>
                <c:pt idx="12738">
                  <c:v>-0.224271</c:v>
                </c:pt>
                <c:pt idx="12739">
                  <c:v>-0.22479099999999999</c:v>
                </c:pt>
                <c:pt idx="12740">
                  <c:v>-0.225354</c:v>
                </c:pt>
                <c:pt idx="12741">
                  <c:v>-0.225938</c:v>
                </c:pt>
                <c:pt idx="12742">
                  <c:v>-0.226549</c:v>
                </c:pt>
                <c:pt idx="12743">
                  <c:v>-0.22721</c:v>
                </c:pt>
                <c:pt idx="12744">
                  <c:v>-0.22791500000000001</c:v>
                </c:pt>
                <c:pt idx="12745">
                  <c:v>-0.22864899999999999</c:v>
                </c:pt>
                <c:pt idx="12746">
                  <c:v>-0.22941300000000001</c:v>
                </c:pt>
                <c:pt idx="12747">
                  <c:v>-0.230208</c:v>
                </c:pt>
                <c:pt idx="12748">
                  <c:v>-0.23103299999999999</c:v>
                </c:pt>
                <c:pt idx="12749">
                  <c:v>-0.23188400000000001</c:v>
                </c:pt>
                <c:pt idx="12750">
                  <c:v>-0.23275499999999999</c:v>
                </c:pt>
                <c:pt idx="12751">
                  <c:v>-0.23364399999999999</c:v>
                </c:pt>
                <c:pt idx="12752">
                  <c:v>-0.23455100000000001</c:v>
                </c:pt>
                <c:pt idx="12753">
                  <c:v>-0.23547899999999999</c:v>
                </c:pt>
                <c:pt idx="12754">
                  <c:v>-0.23643400000000001</c:v>
                </c:pt>
                <c:pt idx="12755">
                  <c:v>-0.23741699999999999</c:v>
                </c:pt>
                <c:pt idx="12756">
                  <c:v>-0.23843200000000001</c:v>
                </c:pt>
                <c:pt idx="12757">
                  <c:v>-0.23948</c:v>
                </c:pt>
                <c:pt idx="12758">
                  <c:v>-0.240562</c:v>
                </c:pt>
                <c:pt idx="12759">
                  <c:v>-0.24168000000000001</c:v>
                </c:pt>
                <c:pt idx="12760">
                  <c:v>-0.242836</c:v>
                </c:pt>
                <c:pt idx="12761">
                  <c:v>-0.24402599999999999</c:v>
                </c:pt>
                <c:pt idx="12762">
                  <c:v>-0.24524799999999999</c:v>
                </c:pt>
                <c:pt idx="12763">
                  <c:v>-0.2465</c:v>
                </c:pt>
                <c:pt idx="12764">
                  <c:v>-0.247783</c:v>
                </c:pt>
                <c:pt idx="12765">
                  <c:v>-0.24909300000000001</c:v>
                </c:pt>
                <c:pt idx="12766">
                  <c:v>-0.25042900000000001</c:v>
                </c:pt>
                <c:pt idx="12767">
                  <c:v>-0.25179400000000002</c:v>
                </c:pt>
                <c:pt idx="12768">
                  <c:v>-0.25318499999999999</c:v>
                </c:pt>
                <c:pt idx="12769">
                  <c:v>-0.25459999999999999</c:v>
                </c:pt>
                <c:pt idx="12770">
                  <c:v>-0.25603500000000001</c:v>
                </c:pt>
                <c:pt idx="12771">
                  <c:v>-0.25748100000000002</c:v>
                </c:pt>
                <c:pt idx="12772">
                  <c:v>-0.25890999999999997</c:v>
                </c:pt>
                <c:pt idx="12773">
                  <c:v>-0.26032</c:v>
                </c:pt>
                <c:pt idx="12774">
                  <c:v>-0.26173800000000003</c:v>
                </c:pt>
                <c:pt idx="12775">
                  <c:v>-0.26316600000000001</c:v>
                </c:pt>
                <c:pt idx="12776">
                  <c:v>-0.26458799999999999</c:v>
                </c:pt>
                <c:pt idx="12777">
                  <c:v>-0.26600699999999999</c:v>
                </c:pt>
                <c:pt idx="12778">
                  <c:v>-0.26742300000000002</c:v>
                </c:pt>
                <c:pt idx="12779">
                  <c:v>-0.26882800000000001</c:v>
                </c:pt>
                <c:pt idx="12780">
                  <c:v>-0.27021400000000001</c:v>
                </c:pt>
                <c:pt idx="12781">
                  <c:v>-0.27157700000000001</c:v>
                </c:pt>
                <c:pt idx="12782">
                  <c:v>-0.27291399999999999</c:v>
                </c:pt>
                <c:pt idx="12783">
                  <c:v>-0.274227</c:v>
                </c:pt>
                <c:pt idx="12784">
                  <c:v>-0.27551799999999999</c:v>
                </c:pt>
                <c:pt idx="12785">
                  <c:v>-0.27678599999999998</c:v>
                </c:pt>
                <c:pt idx="12786">
                  <c:v>-0.278026</c:v>
                </c:pt>
                <c:pt idx="12787">
                  <c:v>-0.27923999999999999</c:v>
                </c:pt>
                <c:pt idx="12788">
                  <c:v>-0.28042899999999998</c:v>
                </c:pt>
                <c:pt idx="12789">
                  <c:v>-0.28159800000000001</c:v>
                </c:pt>
                <c:pt idx="12790">
                  <c:v>-0.28274700000000003</c:v>
                </c:pt>
                <c:pt idx="12791">
                  <c:v>-0.28387400000000002</c:v>
                </c:pt>
                <c:pt idx="12792">
                  <c:v>-0.28497699999999998</c:v>
                </c:pt>
                <c:pt idx="12793">
                  <c:v>-0.286051</c:v>
                </c:pt>
                <c:pt idx="12794">
                  <c:v>-0.28709800000000002</c:v>
                </c:pt>
                <c:pt idx="12795">
                  <c:v>-0.28811799999999999</c:v>
                </c:pt>
                <c:pt idx="12796">
                  <c:v>-0.28911399999999998</c:v>
                </c:pt>
                <c:pt idx="12797">
                  <c:v>-0.29008099999999998</c:v>
                </c:pt>
                <c:pt idx="12798">
                  <c:v>-0.29101500000000002</c:v>
                </c:pt>
                <c:pt idx="12799">
                  <c:v>-0.29190899999999997</c:v>
                </c:pt>
                <c:pt idx="12800">
                  <c:v>-0.29275699999999999</c:v>
                </c:pt>
                <c:pt idx="12801">
                  <c:v>-0.29355500000000001</c:v>
                </c:pt>
                <c:pt idx="12802">
                  <c:v>-0.294298</c:v>
                </c:pt>
                <c:pt idx="12803">
                  <c:v>-0.29498099999999999</c:v>
                </c:pt>
                <c:pt idx="12804">
                  <c:v>-0.29560399999999998</c:v>
                </c:pt>
                <c:pt idx="12805">
                  <c:v>-0.29616799999999999</c:v>
                </c:pt>
                <c:pt idx="12806">
                  <c:v>-0.29667500000000002</c:v>
                </c:pt>
                <c:pt idx="12807">
                  <c:v>-0.29712300000000003</c:v>
                </c:pt>
                <c:pt idx="12808">
                  <c:v>-0.297512</c:v>
                </c:pt>
                <c:pt idx="12809">
                  <c:v>-0.29783799999999999</c:v>
                </c:pt>
                <c:pt idx="12810">
                  <c:v>-0.298101</c:v>
                </c:pt>
                <c:pt idx="12811">
                  <c:v>-0.29829899999999998</c:v>
                </c:pt>
                <c:pt idx="12812">
                  <c:v>-0.29843199999999998</c:v>
                </c:pt>
                <c:pt idx="12813">
                  <c:v>-0.29849799999999999</c:v>
                </c:pt>
                <c:pt idx="12814">
                  <c:v>-0.29849199999999998</c:v>
                </c:pt>
                <c:pt idx="12815">
                  <c:v>-0.29841200000000001</c:v>
                </c:pt>
                <c:pt idx="12816">
                  <c:v>-0.298263</c:v>
                </c:pt>
                <c:pt idx="12817">
                  <c:v>-0.29804900000000001</c:v>
                </c:pt>
                <c:pt idx="12818">
                  <c:v>-0.29777900000000002</c:v>
                </c:pt>
                <c:pt idx="12819">
                  <c:v>-0.297458</c:v>
                </c:pt>
                <c:pt idx="12820">
                  <c:v>-0.29709200000000002</c:v>
                </c:pt>
                <c:pt idx="12821">
                  <c:v>-0.29668099999999997</c:v>
                </c:pt>
                <c:pt idx="12822">
                  <c:v>-0.29621900000000001</c:v>
                </c:pt>
                <c:pt idx="12823">
                  <c:v>-0.29570400000000002</c:v>
                </c:pt>
                <c:pt idx="12824">
                  <c:v>-0.29513499999999998</c:v>
                </c:pt>
                <c:pt idx="12825">
                  <c:v>-0.29451500000000003</c:v>
                </c:pt>
                <c:pt idx="12826">
                  <c:v>-0.29384500000000002</c:v>
                </c:pt>
                <c:pt idx="12827">
                  <c:v>-0.293132</c:v>
                </c:pt>
                <c:pt idx="12828">
                  <c:v>-0.29238500000000001</c:v>
                </c:pt>
                <c:pt idx="12829">
                  <c:v>-0.29160999999999998</c:v>
                </c:pt>
                <c:pt idx="12830">
                  <c:v>-0.29080699999999998</c:v>
                </c:pt>
                <c:pt idx="12831">
                  <c:v>-0.28997600000000001</c:v>
                </c:pt>
                <c:pt idx="12832">
                  <c:v>-0.28911399999999998</c:v>
                </c:pt>
                <c:pt idx="12833">
                  <c:v>-0.28822599999999998</c:v>
                </c:pt>
                <c:pt idx="12834">
                  <c:v>-0.28731299999999999</c:v>
                </c:pt>
                <c:pt idx="12835">
                  <c:v>-0.28637899999999999</c:v>
                </c:pt>
                <c:pt idx="12836">
                  <c:v>-0.28542899999999999</c:v>
                </c:pt>
                <c:pt idx="12837">
                  <c:v>-0.28447</c:v>
                </c:pt>
                <c:pt idx="12838">
                  <c:v>-0.28350500000000001</c:v>
                </c:pt>
                <c:pt idx="12839">
                  <c:v>-0.28253600000000001</c:v>
                </c:pt>
                <c:pt idx="12840">
                  <c:v>-0.28157100000000002</c:v>
                </c:pt>
                <c:pt idx="12841">
                  <c:v>-0.28061799999999998</c:v>
                </c:pt>
                <c:pt idx="12842">
                  <c:v>-0.27968100000000001</c:v>
                </c:pt>
                <c:pt idx="12843">
                  <c:v>-0.27876299999999998</c:v>
                </c:pt>
                <c:pt idx="12844">
                  <c:v>-0.277868</c:v>
                </c:pt>
                <c:pt idx="12845">
                  <c:v>-0.277001</c:v>
                </c:pt>
                <c:pt idx="12846">
                  <c:v>-0.27616499999999999</c:v>
                </c:pt>
                <c:pt idx="12847">
                  <c:v>-0.27535999999999999</c:v>
                </c:pt>
                <c:pt idx="12848">
                  <c:v>-0.274588</c:v>
                </c:pt>
                <c:pt idx="12849">
                  <c:v>-0.27385300000000001</c:v>
                </c:pt>
                <c:pt idx="12850">
                  <c:v>-0.27316200000000002</c:v>
                </c:pt>
                <c:pt idx="12851">
                  <c:v>-0.27252300000000002</c:v>
                </c:pt>
                <c:pt idx="12852">
                  <c:v>-0.27194000000000002</c:v>
                </c:pt>
                <c:pt idx="12853">
                  <c:v>-0.27140900000000001</c:v>
                </c:pt>
                <c:pt idx="12854">
                  <c:v>-0.27093499999999998</c:v>
                </c:pt>
                <c:pt idx="12855">
                  <c:v>-0.27052300000000001</c:v>
                </c:pt>
                <c:pt idx="12856">
                  <c:v>-0.27017999999999998</c:v>
                </c:pt>
                <c:pt idx="12857">
                  <c:v>-0.26990900000000001</c:v>
                </c:pt>
                <c:pt idx="12858">
                  <c:v>-0.26971200000000001</c:v>
                </c:pt>
                <c:pt idx="12859">
                  <c:v>-0.26959</c:v>
                </c:pt>
                <c:pt idx="12860">
                  <c:v>-0.26954699999999998</c:v>
                </c:pt>
                <c:pt idx="12861">
                  <c:v>-0.26958399999999999</c:v>
                </c:pt>
                <c:pt idx="12862">
                  <c:v>-0.26970100000000002</c:v>
                </c:pt>
                <c:pt idx="12863">
                  <c:v>-0.269901</c:v>
                </c:pt>
                <c:pt idx="12864">
                  <c:v>-0.27018300000000001</c:v>
                </c:pt>
                <c:pt idx="12865">
                  <c:v>-0.27054600000000001</c:v>
                </c:pt>
                <c:pt idx="12866">
                  <c:v>-0.270978</c:v>
                </c:pt>
                <c:pt idx="12867">
                  <c:v>-0.27147100000000002</c:v>
                </c:pt>
                <c:pt idx="12868">
                  <c:v>-0.27202300000000001</c:v>
                </c:pt>
                <c:pt idx="12869">
                  <c:v>-0.27263500000000002</c:v>
                </c:pt>
                <c:pt idx="12870">
                  <c:v>-0.27330599999999999</c:v>
                </c:pt>
                <c:pt idx="12871">
                  <c:v>-0.27404000000000001</c:v>
                </c:pt>
                <c:pt idx="12872">
                  <c:v>-0.274837</c:v>
                </c:pt>
                <c:pt idx="12873">
                  <c:v>-0.275696</c:v>
                </c:pt>
                <c:pt idx="12874">
                  <c:v>-0.27661799999999998</c:v>
                </c:pt>
                <c:pt idx="12875">
                  <c:v>-0.27760499999999999</c:v>
                </c:pt>
                <c:pt idx="12876">
                  <c:v>-0.27866400000000002</c:v>
                </c:pt>
                <c:pt idx="12877">
                  <c:v>-0.27979799999999999</c:v>
                </c:pt>
                <c:pt idx="12878">
                  <c:v>-0.28100999999999998</c:v>
                </c:pt>
                <c:pt idx="12879">
                  <c:v>-0.2823</c:v>
                </c:pt>
                <c:pt idx="12880">
                  <c:v>-0.28366799999999998</c:v>
                </c:pt>
                <c:pt idx="12881">
                  <c:v>-0.28510999999999997</c:v>
                </c:pt>
                <c:pt idx="12882">
                  <c:v>-0.28662199999999999</c:v>
                </c:pt>
                <c:pt idx="12883">
                  <c:v>-0.28820099999999998</c:v>
                </c:pt>
                <c:pt idx="12884">
                  <c:v>-0.28984199999999999</c:v>
                </c:pt>
                <c:pt idx="12885">
                  <c:v>-0.29154099999999999</c:v>
                </c:pt>
                <c:pt idx="12886">
                  <c:v>-0.293292</c:v>
                </c:pt>
                <c:pt idx="12887">
                  <c:v>-0.29508600000000001</c:v>
                </c:pt>
                <c:pt idx="12888">
                  <c:v>-0.29691200000000001</c:v>
                </c:pt>
                <c:pt idx="12889">
                  <c:v>-0.298759</c:v>
                </c:pt>
                <c:pt idx="12890">
                  <c:v>-0.30061599999999999</c:v>
                </c:pt>
                <c:pt idx="12891">
                  <c:v>-0.30247499999999999</c:v>
                </c:pt>
                <c:pt idx="12892">
                  <c:v>-0.30433100000000002</c:v>
                </c:pt>
                <c:pt idx="12893">
                  <c:v>-0.30618400000000001</c:v>
                </c:pt>
                <c:pt idx="12894">
                  <c:v>-0.308033</c:v>
                </c:pt>
                <c:pt idx="12895">
                  <c:v>-0.30987399999999998</c:v>
                </c:pt>
                <c:pt idx="12896">
                  <c:v>-0.31170100000000001</c:v>
                </c:pt>
                <c:pt idx="12897">
                  <c:v>-0.31350899999999998</c:v>
                </c:pt>
                <c:pt idx="12898">
                  <c:v>-0.31528899999999999</c:v>
                </c:pt>
                <c:pt idx="12899">
                  <c:v>-0.31703799999999999</c:v>
                </c:pt>
                <c:pt idx="12900">
                  <c:v>-0.31875399999999998</c:v>
                </c:pt>
                <c:pt idx="12901">
                  <c:v>-0.32043300000000002</c:v>
                </c:pt>
                <c:pt idx="12902">
                  <c:v>-0.32207200000000002</c:v>
                </c:pt>
                <c:pt idx="12903">
                  <c:v>-0.32366800000000001</c:v>
                </c:pt>
                <c:pt idx="12904">
                  <c:v>-0.32522400000000001</c:v>
                </c:pt>
                <c:pt idx="12905">
                  <c:v>-0.32673999999999997</c:v>
                </c:pt>
                <c:pt idx="12906">
                  <c:v>-0.32821800000000001</c:v>
                </c:pt>
                <c:pt idx="12907">
                  <c:v>-0.32965499999999998</c:v>
                </c:pt>
                <c:pt idx="12908">
                  <c:v>-0.33104699999999998</c:v>
                </c:pt>
                <c:pt idx="12909">
                  <c:v>-0.33238800000000002</c:v>
                </c:pt>
                <c:pt idx="12910">
                  <c:v>-0.33366899999999999</c:v>
                </c:pt>
                <c:pt idx="12911">
                  <c:v>-0.33488299999999999</c:v>
                </c:pt>
                <c:pt idx="12912">
                  <c:v>-0.33602599999999999</c:v>
                </c:pt>
                <c:pt idx="12913">
                  <c:v>-0.337094</c:v>
                </c:pt>
                <c:pt idx="12914">
                  <c:v>-0.338084</c:v>
                </c:pt>
                <c:pt idx="12915">
                  <c:v>-0.33899499999999999</c:v>
                </c:pt>
                <c:pt idx="12916">
                  <c:v>-0.33981899999999998</c:v>
                </c:pt>
                <c:pt idx="12917">
                  <c:v>-0.34054800000000002</c:v>
                </c:pt>
                <c:pt idx="12918">
                  <c:v>-0.341173</c:v>
                </c:pt>
                <c:pt idx="12919">
                  <c:v>-0.34169300000000002</c:v>
                </c:pt>
                <c:pt idx="12920">
                  <c:v>-0.34211000000000003</c:v>
                </c:pt>
                <c:pt idx="12921">
                  <c:v>-0.34242499999999998</c:v>
                </c:pt>
                <c:pt idx="12922">
                  <c:v>-0.34263700000000002</c:v>
                </c:pt>
                <c:pt idx="12923">
                  <c:v>-0.342748</c:v>
                </c:pt>
                <c:pt idx="12924">
                  <c:v>-0.34276099999999998</c:v>
                </c:pt>
                <c:pt idx="12925">
                  <c:v>-0.34267599999999998</c:v>
                </c:pt>
                <c:pt idx="12926">
                  <c:v>-0.34248800000000001</c:v>
                </c:pt>
                <c:pt idx="12927">
                  <c:v>-0.342198</c:v>
                </c:pt>
                <c:pt idx="12928">
                  <c:v>-0.34180899999999997</c:v>
                </c:pt>
                <c:pt idx="12929">
                  <c:v>-0.34132299999999999</c:v>
                </c:pt>
                <c:pt idx="12930">
                  <c:v>-0.34073900000000001</c:v>
                </c:pt>
                <c:pt idx="12931">
                  <c:v>-0.34005200000000002</c:v>
                </c:pt>
                <c:pt idx="12932">
                  <c:v>-0.33926400000000001</c:v>
                </c:pt>
                <c:pt idx="12933">
                  <c:v>-0.33837600000000001</c:v>
                </c:pt>
                <c:pt idx="12934">
                  <c:v>-0.33738800000000002</c:v>
                </c:pt>
                <c:pt idx="12935">
                  <c:v>-0.33629700000000001</c:v>
                </c:pt>
                <c:pt idx="12936">
                  <c:v>-0.33509899999999998</c:v>
                </c:pt>
                <c:pt idx="12937">
                  <c:v>-0.33379399999999998</c:v>
                </c:pt>
                <c:pt idx="12938">
                  <c:v>-0.33238600000000001</c:v>
                </c:pt>
                <c:pt idx="12939">
                  <c:v>-0.33087800000000001</c:v>
                </c:pt>
                <c:pt idx="12940">
                  <c:v>-0.32927099999999998</c:v>
                </c:pt>
                <c:pt idx="12941">
                  <c:v>-0.327569</c:v>
                </c:pt>
                <c:pt idx="12942">
                  <c:v>-0.32577600000000001</c:v>
                </c:pt>
                <c:pt idx="12943">
                  <c:v>-0.32389600000000002</c:v>
                </c:pt>
                <c:pt idx="12944">
                  <c:v>-0.32192700000000002</c:v>
                </c:pt>
                <c:pt idx="12945">
                  <c:v>-0.31987199999999999</c:v>
                </c:pt>
                <c:pt idx="12946">
                  <c:v>-0.31773200000000001</c:v>
                </c:pt>
                <c:pt idx="12947">
                  <c:v>-0.31550800000000001</c:v>
                </c:pt>
                <c:pt idx="12948">
                  <c:v>-0.31320199999999998</c:v>
                </c:pt>
                <c:pt idx="12949">
                  <c:v>-0.31081900000000001</c:v>
                </c:pt>
                <c:pt idx="12950">
                  <c:v>-0.308365</c:v>
                </c:pt>
                <c:pt idx="12951">
                  <c:v>-0.305844</c:v>
                </c:pt>
                <c:pt idx="12952">
                  <c:v>-0.30325800000000003</c:v>
                </c:pt>
                <c:pt idx="12953">
                  <c:v>-0.30060999999999999</c:v>
                </c:pt>
                <c:pt idx="12954">
                  <c:v>-0.29789700000000002</c:v>
                </c:pt>
                <c:pt idx="12955">
                  <c:v>-0.29511700000000002</c:v>
                </c:pt>
                <c:pt idx="12956">
                  <c:v>-0.29227399999999998</c:v>
                </c:pt>
                <c:pt idx="12957">
                  <c:v>-0.28936699999999999</c:v>
                </c:pt>
                <c:pt idx="12958">
                  <c:v>-0.28639900000000001</c:v>
                </c:pt>
                <c:pt idx="12959">
                  <c:v>-0.28337400000000001</c:v>
                </c:pt>
                <c:pt idx="12960">
                  <c:v>-0.28030100000000002</c:v>
                </c:pt>
                <c:pt idx="12961">
                  <c:v>-0.27718500000000001</c:v>
                </c:pt>
                <c:pt idx="12962">
                  <c:v>-0.274032</c:v>
                </c:pt>
                <c:pt idx="12963">
                  <c:v>-0.27085100000000001</c:v>
                </c:pt>
                <c:pt idx="12964">
                  <c:v>-0.267652</c:v>
                </c:pt>
                <c:pt idx="12965">
                  <c:v>-0.26444400000000001</c:v>
                </c:pt>
                <c:pt idx="12966">
                  <c:v>-0.26123400000000002</c:v>
                </c:pt>
                <c:pt idx="12967">
                  <c:v>-0.25802700000000001</c:v>
                </c:pt>
                <c:pt idx="12968">
                  <c:v>-0.25482199999999999</c:v>
                </c:pt>
                <c:pt idx="12969">
                  <c:v>-0.25161600000000001</c:v>
                </c:pt>
                <c:pt idx="12970">
                  <c:v>-0.24840799999999999</c:v>
                </c:pt>
                <c:pt idx="12971">
                  <c:v>-0.24520400000000001</c:v>
                </c:pt>
                <c:pt idx="12972">
                  <c:v>-0.24201600000000001</c:v>
                </c:pt>
                <c:pt idx="12973">
                  <c:v>-0.23885500000000001</c:v>
                </c:pt>
                <c:pt idx="12974">
                  <c:v>-0.23572399999999999</c:v>
                </c:pt>
                <c:pt idx="12975">
                  <c:v>-0.23261299999999999</c:v>
                </c:pt>
                <c:pt idx="12976">
                  <c:v>-0.229516</c:v>
                </c:pt>
                <c:pt idx="12977">
                  <c:v>-0.22642899999999999</c:v>
                </c:pt>
                <c:pt idx="12978">
                  <c:v>-0.22335199999999999</c:v>
                </c:pt>
                <c:pt idx="12979">
                  <c:v>-0.22028300000000001</c:v>
                </c:pt>
                <c:pt idx="12980">
                  <c:v>-0.217224</c:v>
                </c:pt>
                <c:pt idx="12981">
                  <c:v>-0.21418100000000001</c:v>
                </c:pt>
                <c:pt idx="12982">
                  <c:v>-0.21116699999999999</c:v>
                </c:pt>
                <c:pt idx="12983">
                  <c:v>-0.20818800000000001</c:v>
                </c:pt>
                <c:pt idx="12984">
                  <c:v>-0.20524999999999999</c:v>
                </c:pt>
                <c:pt idx="12985">
                  <c:v>-0.20235500000000001</c:v>
                </c:pt>
                <c:pt idx="12986">
                  <c:v>-0.19950499999999999</c:v>
                </c:pt>
                <c:pt idx="12987">
                  <c:v>-0.19669800000000001</c:v>
                </c:pt>
                <c:pt idx="12988">
                  <c:v>-0.193937</c:v>
                </c:pt>
                <c:pt idx="12989">
                  <c:v>-0.19122500000000001</c:v>
                </c:pt>
                <c:pt idx="12990">
                  <c:v>-0.18856200000000001</c:v>
                </c:pt>
                <c:pt idx="12991">
                  <c:v>-0.18595200000000001</c:v>
                </c:pt>
                <c:pt idx="12992">
                  <c:v>-0.18340100000000001</c:v>
                </c:pt>
                <c:pt idx="12993">
                  <c:v>-0.18091399999999999</c:v>
                </c:pt>
                <c:pt idx="12994">
                  <c:v>-0.17849300000000001</c:v>
                </c:pt>
                <c:pt idx="12995">
                  <c:v>-0.17613799999999999</c:v>
                </c:pt>
                <c:pt idx="12996">
                  <c:v>-0.173846</c:v>
                </c:pt>
                <c:pt idx="12997">
                  <c:v>-0.17161299999999999</c:v>
                </c:pt>
                <c:pt idx="12998">
                  <c:v>-0.169435</c:v>
                </c:pt>
                <c:pt idx="12999">
                  <c:v>-0.16730999999999999</c:v>
                </c:pt>
                <c:pt idx="13000">
                  <c:v>-0.165245</c:v>
                </c:pt>
                <c:pt idx="13001">
                  <c:v>-0.163248</c:v>
                </c:pt>
                <c:pt idx="13002">
                  <c:v>-0.16131999999999999</c:v>
                </c:pt>
                <c:pt idx="13003">
                  <c:v>-0.15945599999999999</c:v>
                </c:pt>
                <c:pt idx="13004">
                  <c:v>-0.15765000000000001</c:v>
                </c:pt>
                <c:pt idx="13005">
                  <c:v>-0.15589800000000001</c:v>
                </c:pt>
                <c:pt idx="13006">
                  <c:v>-0.15420300000000001</c:v>
                </c:pt>
                <c:pt idx="13007">
                  <c:v>-0.15257200000000001</c:v>
                </c:pt>
                <c:pt idx="13008">
                  <c:v>-0.15101100000000001</c:v>
                </c:pt>
                <c:pt idx="13009">
                  <c:v>-0.14952299999999999</c:v>
                </c:pt>
                <c:pt idx="13010">
                  <c:v>-0.14810799999999999</c:v>
                </c:pt>
                <c:pt idx="13011">
                  <c:v>-0.14676900000000001</c:v>
                </c:pt>
                <c:pt idx="13012">
                  <c:v>-0.145508</c:v>
                </c:pt>
                <c:pt idx="13013">
                  <c:v>-0.144319</c:v>
                </c:pt>
                <c:pt idx="13014">
                  <c:v>-0.14319699999999999</c:v>
                </c:pt>
                <c:pt idx="13015">
                  <c:v>-0.14214499999999999</c:v>
                </c:pt>
                <c:pt idx="13016">
                  <c:v>-0.14116799999999999</c:v>
                </c:pt>
                <c:pt idx="13017">
                  <c:v>-0.140267</c:v>
                </c:pt>
                <c:pt idx="13018">
                  <c:v>-0.13944000000000001</c:v>
                </c:pt>
                <c:pt idx="13019">
                  <c:v>-0.138682</c:v>
                </c:pt>
                <c:pt idx="13020">
                  <c:v>-0.137987</c:v>
                </c:pt>
                <c:pt idx="13021">
                  <c:v>-0.137347</c:v>
                </c:pt>
                <c:pt idx="13022">
                  <c:v>-0.13675799999999999</c:v>
                </c:pt>
                <c:pt idx="13023">
                  <c:v>-0.13622100000000001</c:v>
                </c:pt>
                <c:pt idx="13024">
                  <c:v>-0.135737</c:v>
                </c:pt>
                <c:pt idx="13025">
                  <c:v>-0.13530800000000001</c:v>
                </c:pt>
                <c:pt idx="13026">
                  <c:v>-0.134934</c:v>
                </c:pt>
                <c:pt idx="13027">
                  <c:v>-0.13461600000000001</c:v>
                </c:pt>
                <c:pt idx="13028">
                  <c:v>-0.134352</c:v>
                </c:pt>
                <c:pt idx="13029">
                  <c:v>-0.13414100000000001</c:v>
                </c:pt>
                <c:pt idx="13030">
                  <c:v>-0.13397999999999999</c:v>
                </c:pt>
                <c:pt idx="13031">
                  <c:v>-0.13386600000000001</c:v>
                </c:pt>
                <c:pt idx="13032">
                  <c:v>-0.133793</c:v>
                </c:pt>
                <c:pt idx="13033">
                  <c:v>-0.13375799999999999</c:v>
                </c:pt>
                <c:pt idx="13034">
                  <c:v>-0.13376399999999999</c:v>
                </c:pt>
                <c:pt idx="13035">
                  <c:v>-0.13381100000000001</c:v>
                </c:pt>
                <c:pt idx="13036">
                  <c:v>-0.13390099999999999</c:v>
                </c:pt>
                <c:pt idx="13037">
                  <c:v>-0.13403200000000001</c:v>
                </c:pt>
                <c:pt idx="13038">
                  <c:v>-0.13420000000000001</c:v>
                </c:pt>
                <c:pt idx="13039">
                  <c:v>-0.13440199999999999</c:v>
                </c:pt>
                <c:pt idx="13040">
                  <c:v>-0.134634</c:v>
                </c:pt>
                <c:pt idx="13041">
                  <c:v>-0.13489599999999999</c:v>
                </c:pt>
                <c:pt idx="13042">
                  <c:v>-0.135183</c:v>
                </c:pt>
                <c:pt idx="13043">
                  <c:v>-0.13549600000000001</c:v>
                </c:pt>
                <c:pt idx="13044">
                  <c:v>-0.13583700000000001</c:v>
                </c:pt>
                <c:pt idx="13045">
                  <c:v>-0.13620099999999999</c:v>
                </c:pt>
                <c:pt idx="13046">
                  <c:v>-0.13658600000000001</c:v>
                </c:pt>
                <c:pt idx="13047">
                  <c:v>-0.136993</c:v>
                </c:pt>
                <c:pt idx="13048">
                  <c:v>-0.13742499999999999</c:v>
                </c:pt>
                <c:pt idx="13049">
                  <c:v>-0.13788300000000001</c:v>
                </c:pt>
                <c:pt idx="13050">
                  <c:v>-0.13836399999999999</c:v>
                </c:pt>
                <c:pt idx="13051">
                  <c:v>-0.13886499999999999</c:v>
                </c:pt>
                <c:pt idx="13052">
                  <c:v>-0.13938800000000001</c:v>
                </c:pt>
                <c:pt idx="13053">
                  <c:v>-0.139935</c:v>
                </c:pt>
                <c:pt idx="13054">
                  <c:v>-0.14050299999999999</c:v>
                </c:pt>
                <c:pt idx="13055">
                  <c:v>-0.14108999999999999</c:v>
                </c:pt>
                <c:pt idx="13056">
                  <c:v>-0.14169000000000001</c:v>
                </c:pt>
                <c:pt idx="13057">
                  <c:v>-0.14229700000000001</c:v>
                </c:pt>
                <c:pt idx="13058">
                  <c:v>-0.142905</c:v>
                </c:pt>
                <c:pt idx="13059">
                  <c:v>-0.14351800000000001</c:v>
                </c:pt>
                <c:pt idx="13060">
                  <c:v>-0.144145</c:v>
                </c:pt>
                <c:pt idx="13061">
                  <c:v>-0.144788</c:v>
                </c:pt>
                <c:pt idx="13062">
                  <c:v>-0.14544199999999999</c:v>
                </c:pt>
                <c:pt idx="13063">
                  <c:v>-0.146094</c:v>
                </c:pt>
                <c:pt idx="13064">
                  <c:v>-0.146735</c:v>
                </c:pt>
                <c:pt idx="13065">
                  <c:v>-0.14736399999999999</c:v>
                </c:pt>
                <c:pt idx="13066">
                  <c:v>-0.14798500000000001</c:v>
                </c:pt>
                <c:pt idx="13067">
                  <c:v>-0.14859800000000001</c:v>
                </c:pt>
                <c:pt idx="13068">
                  <c:v>-0.149205</c:v>
                </c:pt>
                <c:pt idx="13069">
                  <c:v>-0.149811</c:v>
                </c:pt>
                <c:pt idx="13070">
                  <c:v>-0.150423</c:v>
                </c:pt>
                <c:pt idx="13071">
                  <c:v>-0.15103900000000001</c:v>
                </c:pt>
                <c:pt idx="13072">
                  <c:v>-0.151642</c:v>
                </c:pt>
                <c:pt idx="13073">
                  <c:v>-0.152226</c:v>
                </c:pt>
                <c:pt idx="13074">
                  <c:v>-0.15281</c:v>
                </c:pt>
                <c:pt idx="13075">
                  <c:v>-0.15339900000000001</c:v>
                </c:pt>
                <c:pt idx="13076">
                  <c:v>-0.15398700000000001</c:v>
                </c:pt>
                <c:pt idx="13077">
                  <c:v>-0.15457799999999999</c:v>
                </c:pt>
                <c:pt idx="13078">
                  <c:v>-0.15517600000000001</c:v>
                </c:pt>
                <c:pt idx="13079">
                  <c:v>-0.15578</c:v>
                </c:pt>
                <c:pt idx="13080">
                  <c:v>-0.156388</c:v>
                </c:pt>
                <c:pt idx="13081">
                  <c:v>-0.156998</c:v>
                </c:pt>
                <c:pt idx="13082">
                  <c:v>-0.15760399999999999</c:v>
                </c:pt>
                <c:pt idx="13083">
                  <c:v>-0.15820500000000001</c:v>
                </c:pt>
                <c:pt idx="13084">
                  <c:v>-0.15879699999999999</c:v>
                </c:pt>
                <c:pt idx="13085">
                  <c:v>-0.15937999999999999</c:v>
                </c:pt>
                <c:pt idx="13086">
                  <c:v>-0.15995500000000001</c:v>
                </c:pt>
                <c:pt idx="13087">
                  <c:v>-0.160519</c:v>
                </c:pt>
                <c:pt idx="13088">
                  <c:v>-0.161075</c:v>
                </c:pt>
                <c:pt idx="13089">
                  <c:v>-0.16163</c:v>
                </c:pt>
                <c:pt idx="13090">
                  <c:v>-0.162187</c:v>
                </c:pt>
                <c:pt idx="13091">
                  <c:v>-0.162741</c:v>
                </c:pt>
                <c:pt idx="13092">
                  <c:v>-0.16329099999999999</c:v>
                </c:pt>
                <c:pt idx="13093">
                  <c:v>-0.16383900000000001</c:v>
                </c:pt>
                <c:pt idx="13094">
                  <c:v>-0.16439300000000001</c:v>
                </c:pt>
                <c:pt idx="13095">
                  <c:v>-0.16495699999999999</c:v>
                </c:pt>
                <c:pt idx="13096">
                  <c:v>-0.16553300000000001</c:v>
                </c:pt>
                <c:pt idx="13097">
                  <c:v>-0.16611899999999999</c:v>
                </c:pt>
                <c:pt idx="13098">
                  <c:v>-0.16671800000000001</c:v>
                </c:pt>
                <c:pt idx="13099">
                  <c:v>-0.16733200000000001</c:v>
                </c:pt>
                <c:pt idx="13100">
                  <c:v>-0.16795599999999999</c:v>
                </c:pt>
                <c:pt idx="13101">
                  <c:v>-0.16858699999999999</c:v>
                </c:pt>
                <c:pt idx="13102">
                  <c:v>-0.16921900000000001</c:v>
                </c:pt>
                <c:pt idx="13103">
                  <c:v>-0.169854</c:v>
                </c:pt>
                <c:pt idx="13104">
                  <c:v>-0.170492</c:v>
                </c:pt>
                <c:pt idx="13105">
                  <c:v>-0.17113600000000001</c:v>
                </c:pt>
                <c:pt idx="13106">
                  <c:v>-0.17178199999999999</c:v>
                </c:pt>
                <c:pt idx="13107">
                  <c:v>-0.17242499999999999</c:v>
                </c:pt>
                <c:pt idx="13108">
                  <c:v>-0.17305999999999999</c:v>
                </c:pt>
                <c:pt idx="13109">
                  <c:v>-0.17368600000000001</c:v>
                </c:pt>
                <c:pt idx="13110">
                  <c:v>-0.17430499999999999</c:v>
                </c:pt>
                <c:pt idx="13111">
                  <c:v>-0.17491799999999999</c:v>
                </c:pt>
                <c:pt idx="13112">
                  <c:v>-0.17552899999999999</c:v>
                </c:pt>
                <c:pt idx="13113">
                  <c:v>-0.17613799999999999</c:v>
                </c:pt>
                <c:pt idx="13114">
                  <c:v>-0.17674500000000001</c:v>
                </c:pt>
                <c:pt idx="13115">
                  <c:v>-0.177345</c:v>
                </c:pt>
                <c:pt idx="13116">
                  <c:v>-0.17793600000000001</c:v>
                </c:pt>
                <c:pt idx="13117">
                  <c:v>-0.17851800000000001</c:v>
                </c:pt>
                <c:pt idx="13118">
                  <c:v>-0.179086</c:v>
                </c:pt>
                <c:pt idx="13119">
                  <c:v>-0.17963200000000001</c:v>
                </c:pt>
                <c:pt idx="13120">
                  <c:v>-0.18015600000000001</c:v>
                </c:pt>
                <c:pt idx="13121">
                  <c:v>-0.18065999999999999</c:v>
                </c:pt>
                <c:pt idx="13122">
                  <c:v>-0.181146</c:v>
                </c:pt>
                <c:pt idx="13123">
                  <c:v>-0.181614</c:v>
                </c:pt>
                <c:pt idx="13124">
                  <c:v>-0.182062</c:v>
                </c:pt>
                <c:pt idx="13125">
                  <c:v>-0.18249199999999999</c:v>
                </c:pt>
                <c:pt idx="13126">
                  <c:v>-0.18290600000000001</c:v>
                </c:pt>
                <c:pt idx="13127">
                  <c:v>-0.18330199999999999</c:v>
                </c:pt>
                <c:pt idx="13128">
                  <c:v>-0.18368200000000001</c:v>
                </c:pt>
                <c:pt idx="13129">
                  <c:v>-0.18404499999999999</c:v>
                </c:pt>
                <c:pt idx="13130">
                  <c:v>-0.184391</c:v>
                </c:pt>
                <c:pt idx="13131">
                  <c:v>-0.18471699999999999</c:v>
                </c:pt>
                <c:pt idx="13132">
                  <c:v>-0.18501999999999999</c:v>
                </c:pt>
                <c:pt idx="13133">
                  <c:v>-0.18529399999999999</c:v>
                </c:pt>
                <c:pt idx="13134">
                  <c:v>-0.18554000000000001</c:v>
                </c:pt>
                <c:pt idx="13135">
                  <c:v>-0.18575900000000001</c:v>
                </c:pt>
                <c:pt idx="13136">
                  <c:v>-0.18595300000000001</c:v>
                </c:pt>
                <c:pt idx="13137">
                  <c:v>-0.18612100000000001</c:v>
                </c:pt>
                <c:pt idx="13138">
                  <c:v>-0.18625900000000001</c:v>
                </c:pt>
                <c:pt idx="13139">
                  <c:v>-0.186361</c:v>
                </c:pt>
                <c:pt idx="13140">
                  <c:v>-0.18642400000000001</c:v>
                </c:pt>
                <c:pt idx="13141">
                  <c:v>-0.186447</c:v>
                </c:pt>
                <c:pt idx="13142">
                  <c:v>-0.18643000000000001</c:v>
                </c:pt>
                <c:pt idx="13143">
                  <c:v>-0.18637599999999999</c:v>
                </c:pt>
                <c:pt idx="13144">
                  <c:v>-0.18628500000000001</c:v>
                </c:pt>
                <c:pt idx="13145">
                  <c:v>-0.18615699999999999</c:v>
                </c:pt>
                <c:pt idx="13146">
                  <c:v>-0.18598700000000001</c:v>
                </c:pt>
                <c:pt idx="13147">
                  <c:v>-0.185775</c:v>
                </c:pt>
                <c:pt idx="13148">
                  <c:v>-0.18551999999999999</c:v>
                </c:pt>
                <c:pt idx="13149">
                  <c:v>-0.185222</c:v>
                </c:pt>
                <c:pt idx="13150">
                  <c:v>-0.18487700000000001</c:v>
                </c:pt>
                <c:pt idx="13151">
                  <c:v>-0.18448700000000001</c:v>
                </c:pt>
                <c:pt idx="13152">
                  <c:v>-0.184054</c:v>
                </c:pt>
                <c:pt idx="13153">
                  <c:v>-0.18357999999999999</c:v>
                </c:pt>
                <c:pt idx="13154">
                  <c:v>-0.183064</c:v>
                </c:pt>
                <c:pt idx="13155">
                  <c:v>-0.182504</c:v>
                </c:pt>
                <c:pt idx="13156">
                  <c:v>-0.18190200000000001</c:v>
                </c:pt>
                <c:pt idx="13157">
                  <c:v>-0.18126200000000001</c:v>
                </c:pt>
                <c:pt idx="13158">
                  <c:v>-0.180588</c:v>
                </c:pt>
                <c:pt idx="13159">
                  <c:v>-0.17985699999999999</c:v>
                </c:pt>
                <c:pt idx="13160">
                  <c:v>-0.17904600000000001</c:v>
                </c:pt>
                <c:pt idx="13161">
                  <c:v>-0.17818100000000001</c:v>
                </c:pt>
                <c:pt idx="13162">
                  <c:v>-0.177287</c:v>
                </c:pt>
                <c:pt idx="13163">
                  <c:v>-0.176348</c:v>
                </c:pt>
                <c:pt idx="13164">
                  <c:v>-0.17535899999999999</c:v>
                </c:pt>
                <c:pt idx="13165">
                  <c:v>-0.17433000000000001</c:v>
                </c:pt>
                <c:pt idx="13166">
                  <c:v>-0.173266</c:v>
                </c:pt>
                <c:pt idx="13167">
                  <c:v>-0.17216300000000001</c:v>
                </c:pt>
                <c:pt idx="13168">
                  <c:v>-0.171016</c:v>
                </c:pt>
                <c:pt idx="13169">
                  <c:v>-0.169825</c:v>
                </c:pt>
                <c:pt idx="13170">
                  <c:v>-0.16858999999999999</c:v>
                </c:pt>
                <c:pt idx="13171">
                  <c:v>-0.16731399999999999</c:v>
                </c:pt>
                <c:pt idx="13172">
                  <c:v>-0.16600000000000001</c:v>
                </c:pt>
                <c:pt idx="13173">
                  <c:v>-0.16464699999999999</c:v>
                </c:pt>
                <c:pt idx="13174">
                  <c:v>-0.16325600000000001</c:v>
                </c:pt>
                <c:pt idx="13175">
                  <c:v>-0.161826</c:v>
                </c:pt>
                <c:pt idx="13176">
                  <c:v>-0.16036300000000001</c:v>
                </c:pt>
                <c:pt idx="13177">
                  <c:v>-0.15887200000000001</c:v>
                </c:pt>
                <c:pt idx="13178">
                  <c:v>-0.157362</c:v>
                </c:pt>
                <c:pt idx="13179">
                  <c:v>-0.155838</c:v>
                </c:pt>
                <c:pt idx="13180">
                  <c:v>-0.154304</c:v>
                </c:pt>
                <c:pt idx="13181">
                  <c:v>-0.152755</c:v>
                </c:pt>
                <c:pt idx="13182">
                  <c:v>-0.15119299999999999</c:v>
                </c:pt>
                <c:pt idx="13183">
                  <c:v>-0.149618</c:v>
                </c:pt>
                <c:pt idx="13184">
                  <c:v>-0.14802899999999999</c:v>
                </c:pt>
                <c:pt idx="13185">
                  <c:v>-0.146423</c:v>
                </c:pt>
                <c:pt idx="13186">
                  <c:v>-0.14480000000000001</c:v>
                </c:pt>
                <c:pt idx="13187">
                  <c:v>-0.14316200000000001</c:v>
                </c:pt>
                <c:pt idx="13188">
                  <c:v>-0.14150699999999999</c:v>
                </c:pt>
                <c:pt idx="13189">
                  <c:v>-0.13983400000000001</c:v>
                </c:pt>
                <c:pt idx="13190">
                  <c:v>-0.13814100000000001</c:v>
                </c:pt>
                <c:pt idx="13191">
                  <c:v>-0.13642899999999999</c:v>
                </c:pt>
                <c:pt idx="13192">
                  <c:v>-0.13469900000000001</c:v>
                </c:pt>
                <c:pt idx="13193">
                  <c:v>-0.13295000000000001</c:v>
                </c:pt>
                <c:pt idx="13194">
                  <c:v>-0.13118299999999999</c:v>
                </c:pt>
                <c:pt idx="13195">
                  <c:v>-0.12939600000000001</c:v>
                </c:pt>
                <c:pt idx="13196">
                  <c:v>-0.12759000000000001</c:v>
                </c:pt>
                <c:pt idx="13197">
                  <c:v>-0.12576499999999999</c:v>
                </c:pt>
                <c:pt idx="13198">
                  <c:v>-0.123922</c:v>
                </c:pt>
                <c:pt idx="13199">
                  <c:v>-0.122061</c:v>
                </c:pt>
                <c:pt idx="13200">
                  <c:v>-0.120183</c:v>
                </c:pt>
                <c:pt idx="13201">
                  <c:v>-0.11829000000000001</c:v>
                </c:pt>
                <c:pt idx="13202">
                  <c:v>-0.11638</c:v>
                </c:pt>
                <c:pt idx="13203">
                  <c:v>-0.114457</c:v>
                </c:pt>
                <c:pt idx="13204">
                  <c:v>-0.11252</c:v>
                </c:pt>
                <c:pt idx="13205">
                  <c:v>-0.110569</c:v>
                </c:pt>
                <c:pt idx="13206">
                  <c:v>-0.10860300000000001</c:v>
                </c:pt>
                <c:pt idx="13207">
                  <c:v>-0.10662099999999999</c:v>
                </c:pt>
                <c:pt idx="13208">
                  <c:v>-0.10462</c:v>
                </c:pt>
                <c:pt idx="13209">
                  <c:v>-0.102599</c:v>
                </c:pt>
                <c:pt idx="13210">
                  <c:v>-0.10055600000000001</c:v>
                </c:pt>
                <c:pt idx="13211">
                  <c:v>-9.8493899999999995E-2</c:v>
                </c:pt>
                <c:pt idx="13212">
                  <c:v>-9.6418599999999993E-2</c:v>
                </c:pt>
                <c:pt idx="13213">
                  <c:v>-9.4336299999999998E-2</c:v>
                </c:pt>
                <c:pt idx="13214">
                  <c:v>-9.2248999999999998E-2</c:v>
                </c:pt>
                <c:pt idx="13215">
                  <c:v>-9.0155200000000005E-2</c:v>
                </c:pt>
                <c:pt idx="13216">
                  <c:v>-8.8055300000000003E-2</c:v>
                </c:pt>
                <c:pt idx="13217">
                  <c:v>-8.5951799999999995E-2</c:v>
                </c:pt>
                <c:pt idx="13218">
                  <c:v>-8.3845299999999998E-2</c:v>
                </c:pt>
                <c:pt idx="13219">
                  <c:v>-8.1732200000000005E-2</c:v>
                </c:pt>
                <c:pt idx="13220">
                  <c:v>-7.9608799999999993E-2</c:v>
                </c:pt>
                <c:pt idx="13221">
                  <c:v>-7.7473899999999998E-2</c:v>
                </c:pt>
                <c:pt idx="13222">
                  <c:v>-7.5326900000000002E-2</c:v>
                </c:pt>
                <c:pt idx="13223">
                  <c:v>-7.3168200000000003E-2</c:v>
                </c:pt>
                <c:pt idx="13224">
                  <c:v>-7.0999099999999996E-2</c:v>
                </c:pt>
                <c:pt idx="13225">
                  <c:v>-6.8817799999999998E-2</c:v>
                </c:pt>
                <c:pt idx="13226">
                  <c:v>-6.6618999999999998E-2</c:v>
                </c:pt>
                <c:pt idx="13227">
                  <c:v>-6.4399999999999999E-2</c:v>
                </c:pt>
                <c:pt idx="13228">
                  <c:v>-6.2163900000000001E-2</c:v>
                </c:pt>
                <c:pt idx="13229">
                  <c:v>-5.99166E-2</c:v>
                </c:pt>
                <c:pt idx="13230">
                  <c:v>-5.7663600000000002E-2</c:v>
                </c:pt>
                <c:pt idx="13231">
                  <c:v>-5.5409199999999999E-2</c:v>
                </c:pt>
                <c:pt idx="13232">
                  <c:v>-5.3158499999999997E-2</c:v>
                </c:pt>
                <c:pt idx="13233">
                  <c:v>-5.0913600000000003E-2</c:v>
                </c:pt>
                <c:pt idx="13234">
                  <c:v>-4.8674200000000001E-2</c:v>
                </c:pt>
                <c:pt idx="13235">
                  <c:v>-4.6442499999999998E-2</c:v>
                </c:pt>
                <c:pt idx="13236">
                  <c:v>-4.4221999999999997E-2</c:v>
                </c:pt>
                <c:pt idx="13237">
                  <c:v>-4.2017400000000003E-2</c:v>
                </c:pt>
                <c:pt idx="13238">
                  <c:v>-3.9836000000000003E-2</c:v>
                </c:pt>
                <c:pt idx="13239">
                  <c:v>-3.7684099999999998E-2</c:v>
                </c:pt>
                <c:pt idx="13240">
                  <c:v>-3.5566500000000001E-2</c:v>
                </c:pt>
                <c:pt idx="13241">
                  <c:v>-3.34881E-2</c:v>
                </c:pt>
                <c:pt idx="13242">
                  <c:v>-3.1450800000000001E-2</c:v>
                </c:pt>
                <c:pt idx="13243">
                  <c:v>-2.9451999999999999E-2</c:v>
                </c:pt>
                <c:pt idx="13244">
                  <c:v>-2.7492200000000001E-2</c:v>
                </c:pt>
                <c:pt idx="13245">
                  <c:v>-2.5582000000000001E-2</c:v>
                </c:pt>
                <c:pt idx="13246">
                  <c:v>-2.3718699999999999E-2</c:v>
                </c:pt>
                <c:pt idx="13247">
                  <c:v>-2.1867500000000002E-2</c:v>
                </c:pt>
                <c:pt idx="13248">
                  <c:v>-2.0025899999999999E-2</c:v>
                </c:pt>
                <c:pt idx="13249">
                  <c:v>-1.82376E-2</c:v>
                </c:pt>
                <c:pt idx="13250">
                  <c:v>-1.6510500000000001E-2</c:v>
                </c:pt>
                <c:pt idx="13251">
                  <c:v>-1.4826600000000001E-2</c:v>
                </c:pt>
                <c:pt idx="13252">
                  <c:v>-1.3192000000000001E-2</c:v>
                </c:pt>
                <c:pt idx="13253">
                  <c:v>-1.1617199999999999E-2</c:v>
                </c:pt>
                <c:pt idx="13254">
                  <c:v>-1.0104E-2</c:v>
                </c:pt>
                <c:pt idx="13255" formatCode="0.00E+00">
                  <c:v>-8.65316E-3</c:v>
                </c:pt>
                <c:pt idx="13256" formatCode="0.00E+00">
                  <c:v>-7.2649999999999998E-3</c:v>
                </c:pt>
                <c:pt idx="13257" formatCode="0.00E+00">
                  <c:v>-5.9396500000000003E-3</c:v>
                </c:pt>
                <c:pt idx="13258" formatCode="0.00E+00">
                  <c:v>-4.6788300000000001E-3</c:v>
                </c:pt>
                <c:pt idx="13259" formatCode="0.00E+00">
                  <c:v>-3.48679E-3</c:v>
                </c:pt>
                <c:pt idx="13260" formatCode="0.00E+00">
                  <c:v>-2.3682500000000001E-3</c:v>
                </c:pt>
                <c:pt idx="13261" formatCode="0.00E+00">
                  <c:v>-1.3265E-3</c:v>
                </c:pt>
                <c:pt idx="13262" formatCode="0.00E+00">
                  <c:v>-3.6385299999999997E-4</c:v>
                </c:pt>
                <c:pt idx="13263" formatCode="0.00E+00">
                  <c:v>5.1600300000000001E-4</c:v>
                </c:pt>
                <c:pt idx="13264" formatCode="0.00E+00">
                  <c:v>1.3066900000000001E-3</c:v>
                </c:pt>
                <c:pt idx="13265" formatCode="0.00E+00">
                  <c:v>2.0007499999999999E-3</c:v>
                </c:pt>
                <c:pt idx="13266" formatCode="0.00E+00">
                  <c:v>2.59246E-3</c:v>
                </c:pt>
                <c:pt idx="13267" formatCode="0.00E+00">
                  <c:v>3.0784900000000001E-3</c:v>
                </c:pt>
                <c:pt idx="13268" formatCode="0.00E+00">
                  <c:v>3.45671E-3</c:v>
                </c:pt>
                <c:pt idx="13269" formatCode="0.00E+00">
                  <c:v>3.72479E-3</c:v>
                </c:pt>
                <c:pt idx="13270" formatCode="0.00E+00">
                  <c:v>3.8798600000000002E-3</c:v>
                </c:pt>
                <c:pt idx="13271" formatCode="0.00E+00">
                  <c:v>3.9196300000000003E-3</c:v>
                </c:pt>
                <c:pt idx="13272" formatCode="0.00E+00">
                  <c:v>3.8437300000000001E-3</c:v>
                </c:pt>
                <c:pt idx="13273" formatCode="0.00E+00">
                  <c:v>3.6532600000000002E-3</c:v>
                </c:pt>
                <c:pt idx="13274" formatCode="0.00E+00">
                  <c:v>3.3491300000000001E-3</c:v>
                </c:pt>
                <c:pt idx="13275" formatCode="0.00E+00">
                  <c:v>2.9321899999999999E-3</c:v>
                </c:pt>
                <c:pt idx="13276" formatCode="0.00E+00">
                  <c:v>2.4044499999999998E-3</c:v>
                </c:pt>
                <c:pt idx="13277" formatCode="0.00E+00">
                  <c:v>1.76716E-3</c:v>
                </c:pt>
                <c:pt idx="13278" formatCode="0.00E+00">
                  <c:v>1.0191E-3</c:v>
                </c:pt>
                <c:pt idx="13279" formatCode="0.00E+00">
                  <c:v>1.5823500000000001E-4</c:v>
                </c:pt>
                <c:pt idx="13280" formatCode="0.00E+00">
                  <c:v>-8.1539600000000002E-4</c:v>
                </c:pt>
                <c:pt idx="13281" formatCode="0.00E+00">
                  <c:v>-1.8979800000000001E-3</c:v>
                </c:pt>
                <c:pt idx="13282" formatCode="0.00E+00">
                  <c:v>-3.0855100000000001E-3</c:v>
                </c:pt>
                <c:pt idx="13283" formatCode="0.00E+00">
                  <c:v>-4.3772400000000001E-3</c:v>
                </c:pt>
                <c:pt idx="13284" formatCode="0.00E+00">
                  <c:v>-5.7739200000000001E-3</c:v>
                </c:pt>
                <c:pt idx="13285" formatCode="0.00E+00">
                  <c:v>-7.2769100000000001E-3</c:v>
                </c:pt>
                <c:pt idx="13286" formatCode="0.00E+00">
                  <c:v>-8.8882900000000001E-3</c:v>
                </c:pt>
                <c:pt idx="13287">
                  <c:v>-1.06084E-2</c:v>
                </c:pt>
                <c:pt idx="13288">
                  <c:v>-1.24358E-2</c:v>
                </c:pt>
                <c:pt idx="13289">
                  <c:v>-1.4369399999999999E-2</c:v>
                </c:pt>
                <c:pt idx="13290">
                  <c:v>-1.6408699999999998E-2</c:v>
                </c:pt>
                <c:pt idx="13291">
                  <c:v>-1.8552099999999998E-2</c:v>
                </c:pt>
                <c:pt idx="13292">
                  <c:v>-2.0795899999999999E-2</c:v>
                </c:pt>
                <c:pt idx="13293">
                  <c:v>-2.3135699999999999E-2</c:v>
                </c:pt>
                <c:pt idx="13294">
                  <c:v>-2.5567699999999999E-2</c:v>
                </c:pt>
                <c:pt idx="13295">
                  <c:v>-2.8089900000000001E-2</c:v>
                </c:pt>
                <c:pt idx="13296">
                  <c:v>-3.0700999999999999E-2</c:v>
                </c:pt>
                <c:pt idx="13297">
                  <c:v>-3.3398400000000002E-2</c:v>
                </c:pt>
                <c:pt idx="13298">
                  <c:v>-3.6179200000000002E-2</c:v>
                </c:pt>
                <c:pt idx="13299">
                  <c:v>-3.9041899999999997E-2</c:v>
                </c:pt>
                <c:pt idx="13300">
                  <c:v>-4.1986200000000001E-2</c:v>
                </c:pt>
                <c:pt idx="13301">
                  <c:v>-4.5010599999999998E-2</c:v>
                </c:pt>
                <c:pt idx="13302">
                  <c:v>-4.8111500000000001E-2</c:v>
                </c:pt>
                <c:pt idx="13303">
                  <c:v>-5.1284299999999998E-2</c:v>
                </c:pt>
                <c:pt idx="13304">
                  <c:v>-5.4524099999999999E-2</c:v>
                </c:pt>
                <c:pt idx="13305">
                  <c:v>-5.7823699999999999E-2</c:v>
                </c:pt>
                <c:pt idx="13306">
                  <c:v>-6.1175399999999998E-2</c:v>
                </c:pt>
                <c:pt idx="13307">
                  <c:v>-6.4573900000000004E-2</c:v>
                </c:pt>
                <c:pt idx="13308">
                  <c:v>-6.8016999999999994E-2</c:v>
                </c:pt>
                <c:pt idx="13309">
                  <c:v>-7.1504700000000004E-2</c:v>
                </c:pt>
                <c:pt idx="13310">
                  <c:v>-7.5036699999999998E-2</c:v>
                </c:pt>
                <c:pt idx="13311">
                  <c:v>-7.8609999999999999E-2</c:v>
                </c:pt>
                <c:pt idx="13312">
                  <c:v>-8.2219600000000004E-2</c:v>
                </c:pt>
                <c:pt idx="13313">
                  <c:v>-8.5856699999999994E-2</c:v>
                </c:pt>
                <c:pt idx="13314">
                  <c:v>-8.95122E-2</c:v>
                </c:pt>
                <c:pt idx="13315">
                  <c:v>-9.3180899999999997E-2</c:v>
                </c:pt>
                <c:pt idx="13316">
                  <c:v>-9.6857799999999994E-2</c:v>
                </c:pt>
                <c:pt idx="13317">
                  <c:v>-0.100535</c:v>
                </c:pt>
                <c:pt idx="13318">
                  <c:v>-0.104204</c:v>
                </c:pt>
                <c:pt idx="13319">
                  <c:v>-0.107865</c:v>
                </c:pt>
                <c:pt idx="13320">
                  <c:v>-0.111516</c:v>
                </c:pt>
                <c:pt idx="13321">
                  <c:v>-0.115151</c:v>
                </c:pt>
                <c:pt idx="13322">
                  <c:v>-0.11876100000000001</c:v>
                </c:pt>
                <c:pt idx="13323">
                  <c:v>-0.12234399999999999</c:v>
                </c:pt>
                <c:pt idx="13324">
                  <c:v>-0.12589500000000001</c:v>
                </c:pt>
                <c:pt idx="13325">
                  <c:v>-0.12940599999999999</c:v>
                </c:pt>
                <c:pt idx="13326">
                  <c:v>-0.13286600000000001</c:v>
                </c:pt>
                <c:pt idx="13327">
                  <c:v>-0.136268</c:v>
                </c:pt>
                <c:pt idx="13328">
                  <c:v>-0.13960800000000001</c:v>
                </c:pt>
                <c:pt idx="13329">
                  <c:v>-0.14288400000000001</c:v>
                </c:pt>
                <c:pt idx="13330">
                  <c:v>-0.146091</c:v>
                </c:pt>
                <c:pt idx="13331">
                  <c:v>-0.149226</c:v>
                </c:pt>
                <c:pt idx="13332">
                  <c:v>-0.15228700000000001</c:v>
                </c:pt>
                <c:pt idx="13333">
                  <c:v>-0.15527099999999999</c:v>
                </c:pt>
                <c:pt idx="13334">
                  <c:v>-0.15817100000000001</c:v>
                </c:pt>
                <c:pt idx="13335">
                  <c:v>-0.16098299999999999</c:v>
                </c:pt>
                <c:pt idx="13336">
                  <c:v>-0.16370299999999999</c:v>
                </c:pt>
                <c:pt idx="13337">
                  <c:v>-0.166327</c:v>
                </c:pt>
                <c:pt idx="13338">
                  <c:v>-0.16885</c:v>
                </c:pt>
                <c:pt idx="13339">
                  <c:v>-0.17127200000000001</c:v>
                </c:pt>
                <c:pt idx="13340">
                  <c:v>-0.17358999999999999</c:v>
                </c:pt>
                <c:pt idx="13341">
                  <c:v>-0.17580200000000001</c:v>
                </c:pt>
                <c:pt idx="13342">
                  <c:v>-0.17790500000000001</c:v>
                </c:pt>
                <c:pt idx="13343">
                  <c:v>-0.179896</c:v>
                </c:pt>
                <c:pt idx="13344">
                  <c:v>-0.18177099999999999</c:v>
                </c:pt>
                <c:pt idx="13345">
                  <c:v>-0.18352299999999999</c:v>
                </c:pt>
                <c:pt idx="13346">
                  <c:v>-0.18515000000000001</c:v>
                </c:pt>
                <c:pt idx="13347">
                  <c:v>-0.186644</c:v>
                </c:pt>
                <c:pt idx="13348">
                  <c:v>-0.188004</c:v>
                </c:pt>
                <c:pt idx="13349">
                  <c:v>-0.189224</c:v>
                </c:pt>
                <c:pt idx="13350">
                  <c:v>-0.190301</c:v>
                </c:pt>
                <c:pt idx="13351">
                  <c:v>-0.19123100000000001</c:v>
                </c:pt>
                <c:pt idx="13352">
                  <c:v>-0.19201499999999999</c:v>
                </c:pt>
                <c:pt idx="13353">
                  <c:v>-0.19265399999999999</c:v>
                </c:pt>
                <c:pt idx="13354">
                  <c:v>-0.19315299999999999</c:v>
                </c:pt>
                <c:pt idx="13355">
                  <c:v>-0.19350999999999999</c:v>
                </c:pt>
                <c:pt idx="13356">
                  <c:v>-0.19372400000000001</c:v>
                </c:pt>
                <c:pt idx="13357">
                  <c:v>-0.19378899999999999</c:v>
                </c:pt>
                <c:pt idx="13358">
                  <c:v>-0.19370299999999999</c:v>
                </c:pt>
                <c:pt idx="13359">
                  <c:v>-0.193466</c:v>
                </c:pt>
                <c:pt idx="13360">
                  <c:v>-0.193079</c:v>
                </c:pt>
                <c:pt idx="13361">
                  <c:v>-0.19254499999999999</c:v>
                </c:pt>
                <c:pt idx="13362">
                  <c:v>-0.19186600000000001</c:v>
                </c:pt>
                <c:pt idx="13363">
                  <c:v>-0.191049</c:v>
                </c:pt>
                <c:pt idx="13364">
                  <c:v>-0.19009699999999999</c:v>
                </c:pt>
                <c:pt idx="13365">
                  <c:v>-0.18900900000000001</c:v>
                </c:pt>
                <c:pt idx="13366">
                  <c:v>-0.18778600000000001</c:v>
                </c:pt>
                <c:pt idx="13367">
                  <c:v>-0.18642800000000001</c:v>
                </c:pt>
                <c:pt idx="13368">
                  <c:v>-0.18493799999999999</c:v>
                </c:pt>
                <c:pt idx="13369">
                  <c:v>-0.18331800000000001</c:v>
                </c:pt>
                <c:pt idx="13370">
                  <c:v>-0.181564</c:v>
                </c:pt>
                <c:pt idx="13371">
                  <c:v>-0.17967900000000001</c:v>
                </c:pt>
                <c:pt idx="13372">
                  <c:v>-0.17766799999999999</c:v>
                </c:pt>
                <c:pt idx="13373">
                  <c:v>-0.175537</c:v>
                </c:pt>
                <c:pt idx="13374">
                  <c:v>-0.17328299999999999</c:v>
                </c:pt>
                <c:pt idx="13375">
                  <c:v>-0.170904</c:v>
                </c:pt>
                <c:pt idx="13376">
                  <c:v>-0.16839999999999999</c:v>
                </c:pt>
                <c:pt idx="13377">
                  <c:v>-0.165773</c:v>
                </c:pt>
                <c:pt idx="13378" formatCode="0.00E+00">
                  <c:v>-0.163022</c:v>
                </c:pt>
                <c:pt idx="13379" formatCode="0.00E+00">
                  <c:v>-0.16014500000000001</c:v>
                </c:pt>
                <c:pt idx="13380" formatCode="0.00E+00">
                  <c:v>-0.15714700000000001</c:v>
                </c:pt>
                <c:pt idx="13381" formatCode="0.00E+00">
                  <c:v>-0.15403800000000001</c:v>
                </c:pt>
                <c:pt idx="13382" formatCode="0.00E+00">
                  <c:v>-0.15082200000000001</c:v>
                </c:pt>
                <c:pt idx="13383" formatCode="0.00E+00">
                  <c:v>-0.147506</c:v>
                </c:pt>
                <c:pt idx="13384">
                  <c:v>-0.144096</c:v>
                </c:pt>
                <c:pt idx="13385">
                  <c:v>-0.140597</c:v>
                </c:pt>
                <c:pt idx="13386">
                  <c:v>-0.137013</c:v>
                </c:pt>
                <c:pt idx="13387">
                  <c:v>-0.13334699999999999</c:v>
                </c:pt>
                <c:pt idx="13388">
                  <c:v>-0.129604</c:v>
                </c:pt>
                <c:pt idx="13389">
                  <c:v>-0.12579199999999999</c:v>
                </c:pt>
                <c:pt idx="13390">
                  <c:v>-0.121918</c:v>
                </c:pt>
                <c:pt idx="13391">
                  <c:v>-0.11798699999999999</c:v>
                </c:pt>
                <c:pt idx="13392">
                  <c:v>-0.11400100000000001</c:v>
                </c:pt>
                <c:pt idx="13393">
                  <c:v>-0.10996599999999999</c:v>
                </c:pt>
                <c:pt idx="13394">
                  <c:v>-0.105893</c:v>
                </c:pt>
                <c:pt idx="13395">
                  <c:v>-0.10179000000000001</c:v>
                </c:pt>
                <c:pt idx="13396">
                  <c:v>-9.7658999999999996E-2</c:v>
                </c:pt>
                <c:pt idx="13397">
                  <c:v>-9.3497300000000005E-2</c:v>
                </c:pt>
                <c:pt idx="13398">
                  <c:v>-8.9303599999999997E-2</c:v>
                </c:pt>
                <c:pt idx="13399">
                  <c:v>-8.5079699999999994E-2</c:v>
                </c:pt>
                <c:pt idx="13400">
                  <c:v>-8.0829600000000001E-2</c:v>
                </c:pt>
                <c:pt idx="13401">
                  <c:v>-7.6557600000000003E-2</c:v>
                </c:pt>
                <c:pt idx="13402">
                  <c:v>-7.2267700000000004E-2</c:v>
                </c:pt>
                <c:pt idx="13403">
                  <c:v>-6.7967399999999997E-2</c:v>
                </c:pt>
                <c:pt idx="13404">
                  <c:v>-6.3670699999999997E-2</c:v>
                </c:pt>
                <c:pt idx="13405">
                  <c:v>-5.9391199999999998E-2</c:v>
                </c:pt>
                <c:pt idx="13406">
                  <c:v>-5.5135200000000002E-2</c:v>
                </c:pt>
                <c:pt idx="13407">
                  <c:v>-5.0903999999999998E-2</c:v>
                </c:pt>
                <c:pt idx="13408">
                  <c:v>-4.6700800000000001E-2</c:v>
                </c:pt>
                <c:pt idx="13409">
                  <c:v>-4.2530100000000001E-2</c:v>
                </c:pt>
                <c:pt idx="13410">
                  <c:v>-3.8395499999999999E-2</c:v>
                </c:pt>
                <c:pt idx="13411">
                  <c:v>-3.4302300000000001E-2</c:v>
                </c:pt>
                <c:pt idx="13412">
                  <c:v>-3.0258500000000001E-2</c:v>
                </c:pt>
                <c:pt idx="13413">
                  <c:v>-2.62721E-2</c:v>
                </c:pt>
                <c:pt idx="13414">
                  <c:v>-2.2350499999999999E-2</c:v>
                </c:pt>
                <c:pt idx="13415">
                  <c:v>-1.8502399999999999E-2</c:v>
                </c:pt>
                <c:pt idx="13416">
                  <c:v>-1.4737800000000001E-2</c:v>
                </c:pt>
                <c:pt idx="13417">
                  <c:v>-1.1063099999999999E-2</c:v>
                </c:pt>
                <c:pt idx="13418" formatCode="0.00E+00">
                  <c:v>-7.4812300000000002E-3</c:v>
                </c:pt>
                <c:pt idx="13419" formatCode="0.00E+00">
                  <c:v>-3.9958299999999997E-3</c:v>
                </c:pt>
                <c:pt idx="13420" formatCode="0.00E+00">
                  <c:v>-6.1101600000000003E-4</c:v>
                </c:pt>
                <c:pt idx="13421" formatCode="0.00E+00">
                  <c:v>2.6679899999999999E-3</c:v>
                </c:pt>
                <c:pt idx="13422" formatCode="0.00E+00">
                  <c:v>5.83542E-3</c:v>
                </c:pt>
                <c:pt idx="13423" formatCode="0.00E+00">
                  <c:v>8.8871599999999999E-3</c:v>
                </c:pt>
                <c:pt idx="13424">
                  <c:v>1.1820799999999999E-2</c:v>
                </c:pt>
                <c:pt idx="13425">
                  <c:v>1.46347E-2</c:v>
                </c:pt>
                <c:pt idx="13426">
                  <c:v>1.7326299999999999E-2</c:v>
                </c:pt>
                <c:pt idx="13427">
                  <c:v>1.9891200000000001E-2</c:v>
                </c:pt>
                <c:pt idx="13428">
                  <c:v>2.23258E-2</c:v>
                </c:pt>
                <c:pt idx="13429">
                  <c:v>2.4629399999999999E-2</c:v>
                </c:pt>
                <c:pt idx="13430">
                  <c:v>2.6802300000000001E-2</c:v>
                </c:pt>
                <c:pt idx="13431">
                  <c:v>2.8843799999999999E-2</c:v>
                </c:pt>
                <c:pt idx="13432">
                  <c:v>3.0751400000000002E-2</c:v>
                </c:pt>
                <c:pt idx="13433">
                  <c:v>3.2520199999999999E-2</c:v>
                </c:pt>
                <c:pt idx="13434" formatCode="0.00E+00">
                  <c:v>3.4142199999999998E-2</c:v>
                </c:pt>
                <c:pt idx="13435" formatCode="0.00E+00">
                  <c:v>3.5608899999999999E-2</c:v>
                </c:pt>
                <c:pt idx="13436" formatCode="0.00E+00">
                  <c:v>3.6914299999999997E-2</c:v>
                </c:pt>
                <c:pt idx="13437" formatCode="0.00E+00">
                  <c:v>3.8055100000000001E-2</c:v>
                </c:pt>
                <c:pt idx="13438" formatCode="0.00E+00">
                  <c:v>3.9028899999999998E-2</c:v>
                </c:pt>
                <c:pt idx="13439" formatCode="0.00E+00">
                  <c:v>3.9834799999999997E-2</c:v>
                </c:pt>
                <c:pt idx="13440">
                  <c:v>4.0472500000000002E-2</c:v>
                </c:pt>
                <c:pt idx="13441">
                  <c:v>4.0943E-2</c:v>
                </c:pt>
                <c:pt idx="13442">
                  <c:v>4.1251700000000002E-2</c:v>
                </c:pt>
                <c:pt idx="13443">
                  <c:v>4.1403599999999999E-2</c:v>
                </c:pt>
                <c:pt idx="13444">
                  <c:v>4.1397999999999997E-2</c:v>
                </c:pt>
                <c:pt idx="13445">
                  <c:v>4.1229399999999999E-2</c:v>
                </c:pt>
                <c:pt idx="13446">
                  <c:v>4.0892400000000002E-2</c:v>
                </c:pt>
                <c:pt idx="13447">
                  <c:v>4.0387100000000002E-2</c:v>
                </c:pt>
                <c:pt idx="13448">
                  <c:v>3.9719299999999999E-2</c:v>
                </c:pt>
                <c:pt idx="13449">
                  <c:v>3.8894600000000001E-2</c:v>
                </c:pt>
                <c:pt idx="13450">
                  <c:v>3.7916100000000001E-2</c:v>
                </c:pt>
                <c:pt idx="13451">
                  <c:v>3.67865E-2</c:v>
                </c:pt>
                <c:pt idx="13452">
                  <c:v>3.55083E-2</c:v>
                </c:pt>
                <c:pt idx="13453">
                  <c:v>3.4082599999999998E-2</c:v>
                </c:pt>
                <c:pt idx="13454">
                  <c:v>3.25077E-2</c:v>
                </c:pt>
                <c:pt idx="13455">
                  <c:v>3.0783499999999998E-2</c:v>
                </c:pt>
                <c:pt idx="13456">
                  <c:v>2.8910999999999999E-2</c:v>
                </c:pt>
                <c:pt idx="13457">
                  <c:v>2.6891100000000001E-2</c:v>
                </c:pt>
                <c:pt idx="13458">
                  <c:v>2.4728199999999999E-2</c:v>
                </c:pt>
                <c:pt idx="13459">
                  <c:v>2.2431799999999998E-2</c:v>
                </c:pt>
                <c:pt idx="13460">
                  <c:v>2.0010300000000002E-2</c:v>
                </c:pt>
                <c:pt idx="13461">
                  <c:v>1.7466300000000001E-2</c:v>
                </c:pt>
                <c:pt idx="13462">
                  <c:v>1.47969E-2</c:v>
                </c:pt>
                <c:pt idx="13463">
                  <c:v>1.1999599999999999E-2</c:v>
                </c:pt>
                <c:pt idx="13464" formatCode="0.00E+00">
                  <c:v>9.0743200000000003E-3</c:v>
                </c:pt>
                <c:pt idx="13465" formatCode="0.00E+00">
                  <c:v>6.0231199999999999E-3</c:v>
                </c:pt>
                <c:pt idx="13466" formatCode="0.00E+00">
                  <c:v>2.8519700000000001E-3</c:v>
                </c:pt>
                <c:pt idx="13467" formatCode="0.00E+00">
                  <c:v>-4.2960200000000001E-4</c:v>
                </c:pt>
                <c:pt idx="13468" formatCode="0.00E+00">
                  <c:v>-3.81007E-3</c:v>
                </c:pt>
                <c:pt idx="13469" formatCode="0.00E+00">
                  <c:v>-7.2774399999999996E-3</c:v>
                </c:pt>
                <c:pt idx="13470">
                  <c:v>-1.08228E-2</c:v>
                </c:pt>
                <c:pt idx="13471">
                  <c:v>-1.4440700000000001E-2</c:v>
                </c:pt>
                <c:pt idx="13472">
                  <c:v>-1.81236E-2</c:v>
                </c:pt>
                <c:pt idx="13473">
                  <c:v>-2.1860000000000001E-2</c:v>
                </c:pt>
                <c:pt idx="13474">
                  <c:v>-2.5643200000000001E-2</c:v>
                </c:pt>
                <c:pt idx="13475">
                  <c:v>-2.9474500000000001E-2</c:v>
                </c:pt>
                <c:pt idx="13476">
                  <c:v>-3.3356999999999998E-2</c:v>
                </c:pt>
                <c:pt idx="13477">
                  <c:v>-3.7290400000000001E-2</c:v>
                </c:pt>
                <c:pt idx="13478">
                  <c:v>-4.12731E-2</c:v>
                </c:pt>
                <c:pt idx="13479">
                  <c:v>-4.5303999999999997E-2</c:v>
                </c:pt>
                <c:pt idx="13480">
                  <c:v>-4.9380100000000003E-2</c:v>
                </c:pt>
                <c:pt idx="13481">
                  <c:v>-5.3494199999999999E-2</c:v>
                </c:pt>
                <c:pt idx="13482">
                  <c:v>-5.7638700000000001E-2</c:v>
                </c:pt>
                <c:pt idx="13483">
                  <c:v>-6.1807599999999997E-2</c:v>
                </c:pt>
                <c:pt idx="13484">
                  <c:v>-6.5997200000000006E-2</c:v>
                </c:pt>
                <c:pt idx="13485">
                  <c:v>-7.0203600000000005E-2</c:v>
                </c:pt>
                <c:pt idx="13486">
                  <c:v>-7.4420100000000003E-2</c:v>
                </c:pt>
                <c:pt idx="13487">
                  <c:v>-7.8639700000000007E-2</c:v>
                </c:pt>
                <c:pt idx="13488">
                  <c:v>-8.2858200000000007E-2</c:v>
                </c:pt>
                <c:pt idx="13489">
                  <c:v>-8.7068599999999996E-2</c:v>
                </c:pt>
                <c:pt idx="13490">
                  <c:v>-9.1258500000000006E-2</c:v>
                </c:pt>
                <c:pt idx="13491">
                  <c:v>-9.5412800000000006E-2</c:v>
                </c:pt>
                <c:pt idx="13492">
                  <c:v>-9.9520700000000004E-2</c:v>
                </c:pt>
                <c:pt idx="13493">
                  <c:v>-0.103578</c:v>
                </c:pt>
                <c:pt idx="13494">
                  <c:v>-0.107585</c:v>
                </c:pt>
                <c:pt idx="13495">
                  <c:v>-0.111539</c:v>
                </c:pt>
                <c:pt idx="13496">
                  <c:v>-0.115435</c:v>
                </c:pt>
                <c:pt idx="13497">
                  <c:v>-0.119268</c:v>
                </c:pt>
                <c:pt idx="13498">
                  <c:v>-0.12303500000000001</c:v>
                </c:pt>
                <c:pt idx="13499">
                  <c:v>-0.12673000000000001</c:v>
                </c:pt>
                <c:pt idx="13500">
                  <c:v>-0.13034499999999999</c:v>
                </c:pt>
                <c:pt idx="13501">
                  <c:v>-0.13387199999999999</c:v>
                </c:pt>
                <c:pt idx="13502">
                  <c:v>-0.13730100000000001</c:v>
                </c:pt>
                <c:pt idx="13503">
                  <c:v>-0.140625</c:v>
                </c:pt>
                <c:pt idx="13504">
                  <c:v>-0.14383699999999999</c:v>
                </c:pt>
                <c:pt idx="13505">
                  <c:v>-0.14693999999999999</c:v>
                </c:pt>
                <c:pt idx="13506">
                  <c:v>-0.14993600000000001</c:v>
                </c:pt>
                <c:pt idx="13507">
                  <c:v>-0.15282799999999999</c:v>
                </c:pt>
                <c:pt idx="13508">
                  <c:v>-0.155615</c:v>
                </c:pt>
                <c:pt idx="13509">
                  <c:v>-0.15829599999999999</c:v>
                </c:pt>
                <c:pt idx="13510">
                  <c:v>-0.16086500000000001</c:v>
                </c:pt>
                <c:pt idx="13511">
                  <c:v>-0.16331899999999999</c:v>
                </c:pt>
                <c:pt idx="13512">
                  <c:v>-0.16566</c:v>
                </c:pt>
                <c:pt idx="13513">
                  <c:v>-0.16789599999999999</c:v>
                </c:pt>
                <c:pt idx="13514">
                  <c:v>-0.17002800000000001</c:v>
                </c:pt>
                <c:pt idx="13515">
                  <c:v>-0.17205400000000001</c:v>
                </c:pt>
                <c:pt idx="13516">
                  <c:v>-0.17397099999999999</c:v>
                </c:pt>
                <c:pt idx="13517">
                  <c:v>-0.17577400000000001</c:v>
                </c:pt>
                <c:pt idx="13518">
                  <c:v>-0.177455</c:v>
                </c:pt>
                <c:pt idx="13519">
                  <c:v>-0.17901300000000001</c:v>
                </c:pt>
                <c:pt idx="13520">
                  <c:v>-0.180451</c:v>
                </c:pt>
                <c:pt idx="13521">
                  <c:v>-0.18176999999999999</c:v>
                </c:pt>
                <c:pt idx="13522">
                  <c:v>-0.18296699999999999</c:v>
                </c:pt>
                <c:pt idx="13523">
                  <c:v>-0.18403700000000001</c:v>
                </c:pt>
                <c:pt idx="13524">
                  <c:v>-0.184977</c:v>
                </c:pt>
                <c:pt idx="13525">
                  <c:v>-0.18578700000000001</c:v>
                </c:pt>
                <c:pt idx="13526">
                  <c:v>-0.18646399999999999</c:v>
                </c:pt>
                <c:pt idx="13527">
                  <c:v>-0.18700900000000001</c:v>
                </c:pt>
                <c:pt idx="13528">
                  <c:v>-0.18742800000000001</c:v>
                </c:pt>
                <c:pt idx="13529">
                  <c:v>-0.18773100000000001</c:v>
                </c:pt>
                <c:pt idx="13530">
                  <c:v>-0.18792300000000001</c:v>
                </c:pt>
                <c:pt idx="13531">
                  <c:v>-0.18800600000000001</c:v>
                </c:pt>
                <c:pt idx="13532">
                  <c:v>-0.18798400000000001</c:v>
                </c:pt>
                <c:pt idx="13533">
                  <c:v>-0.18785199999999999</c:v>
                </c:pt>
                <c:pt idx="13534">
                  <c:v>-0.187609</c:v>
                </c:pt>
                <c:pt idx="13535">
                  <c:v>-0.187254</c:v>
                </c:pt>
                <c:pt idx="13536">
                  <c:v>-0.18678800000000001</c:v>
                </c:pt>
                <c:pt idx="13537">
                  <c:v>-0.18621499999999999</c:v>
                </c:pt>
                <c:pt idx="13538">
                  <c:v>-0.18554300000000001</c:v>
                </c:pt>
                <c:pt idx="13539">
                  <c:v>-0.184779</c:v>
                </c:pt>
                <c:pt idx="13540">
                  <c:v>-0.18393399999999999</c:v>
                </c:pt>
                <c:pt idx="13541">
                  <c:v>-0.18301300000000001</c:v>
                </c:pt>
                <c:pt idx="13542">
                  <c:v>-0.18201899999999999</c:v>
                </c:pt>
                <c:pt idx="13543">
                  <c:v>-0.180952</c:v>
                </c:pt>
                <c:pt idx="13544">
                  <c:v>-0.17982200000000001</c:v>
                </c:pt>
                <c:pt idx="13545">
                  <c:v>-0.17863399999999999</c:v>
                </c:pt>
                <c:pt idx="13546">
                  <c:v>-0.17739199999999999</c:v>
                </c:pt>
                <c:pt idx="13547">
                  <c:v>-0.17609900000000001</c:v>
                </c:pt>
                <c:pt idx="13548">
                  <c:v>-0.174759</c:v>
                </c:pt>
                <c:pt idx="13549">
                  <c:v>-0.17337900000000001</c:v>
                </c:pt>
                <c:pt idx="13550">
                  <c:v>-0.171956</c:v>
                </c:pt>
                <c:pt idx="13551">
                  <c:v>-0.170487</c:v>
                </c:pt>
                <c:pt idx="13552">
                  <c:v>-0.16897499999999999</c:v>
                </c:pt>
                <c:pt idx="13553">
                  <c:v>-0.16742199999999999</c:v>
                </c:pt>
                <c:pt idx="13554">
                  <c:v>-0.165828</c:v>
                </c:pt>
                <c:pt idx="13555">
                  <c:v>-0.16419700000000001</c:v>
                </c:pt>
                <c:pt idx="13556">
                  <c:v>-0.16253999999999999</c:v>
                </c:pt>
                <c:pt idx="13557">
                  <c:v>-0.16086900000000001</c:v>
                </c:pt>
                <c:pt idx="13558">
                  <c:v>-0.15918599999999999</c:v>
                </c:pt>
                <c:pt idx="13559">
                  <c:v>-0.157495</c:v>
                </c:pt>
                <c:pt idx="13560">
                  <c:v>-0.155802</c:v>
                </c:pt>
                <c:pt idx="13561">
                  <c:v>-0.154116</c:v>
                </c:pt>
                <c:pt idx="13562" formatCode="0.00E+00">
                  <c:v>-0.15243999999999999</c:v>
                </c:pt>
                <c:pt idx="13563" formatCode="0.00E+00">
                  <c:v>-0.15077499999999999</c:v>
                </c:pt>
                <c:pt idx="13564" formatCode="0.00E+00">
                  <c:v>-0.14913000000000001</c:v>
                </c:pt>
                <c:pt idx="13565" formatCode="0.00E+00">
                  <c:v>-0.14751600000000001</c:v>
                </c:pt>
                <c:pt idx="13566" formatCode="0.00E+00">
                  <c:v>-0.14593700000000001</c:v>
                </c:pt>
                <c:pt idx="13567" formatCode="0.00E+00">
                  <c:v>-0.14439099999999999</c:v>
                </c:pt>
                <c:pt idx="13568" formatCode="0.00E+00">
                  <c:v>-0.142877</c:v>
                </c:pt>
                <c:pt idx="13569" formatCode="0.00E+00">
                  <c:v>-0.14139299999999999</c:v>
                </c:pt>
                <c:pt idx="13570" formatCode="0.00E+00">
                  <c:v>-0.13994599999999999</c:v>
                </c:pt>
                <c:pt idx="13571" formatCode="0.00E+00">
                  <c:v>-0.138546</c:v>
                </c:pt>
                <c:pt idx="13572" formatCode="0.00E+00">
                  <c:v>-0.13720599999999999</c:v>
                </c:pt>
                <c:pt idx="13573" formatCode="0.00E+00">
                  <c:v>-0.135937</c:v>
                </c:pt>
                <c:pt idx="13574" formatCode="0.00E+00">
                  <c:v>-0.134739</c:v>
                </c:pt>
                <c:pt idx="13575" formatCode="0.00E+00">
                  <c:v>-0.133602</c:v>
                </c:pt>
                <c:pt idx="13576" formatCode="0.00E+00">
                  <c:v>-0.13252</c:v>
                </c:pt>
                <c:pt idx="13577" formatCode="0.00E+00">
                  <c:v>-0.131491</c:v>
                </c:pt>
                <c:pt idx="13578" formatCode="0.00E+00">
                  <c:v>-0.130518</c:v>
                </c:pt>
                <c:pt idx="13579" formatCode="0.00E+00">
                  <c:v>-0.129605</c:v>
                </c:pt>
                <c:pt idx="13580" formatCode="0.00E+00">
                  <c:v>-0.12875500000000001</c:v>
                </c:pt>
                <c:pt idx="13581" formatCode="0.00E+00">
                  <c:v>-0.127971</c:v>
                </c:pt>
                <c:pt idx="13582" formatCode="0.00E+00">
                  <c:v>-0.12726100000000001</c:v>
                </c:pt>
                <c:pt idx="13583" formatCode="0.00E+00">
                  <c:v>-0.12662399999999999</c:v>
                </c:pt>
                <c:pt idx="13584" formatCode="0.00E+00">
                  <c:v>-0.12606000000000001</c:v>
                </c:pt>
                <c:pt idx="13585" formatCode="0.00E+00">
                  <c:v>-0.12556400000000001</c:v>
                </c:pt>
                <c:pt idx="13586" formatCode="0.00E+00">
                  <c:v>-0.125134</c:v>
                </c:pt>
                <c:pt idx="13587" formatCode="0.00E+00">
                  <c:v>-0.124769</c:v>
                </c:pt>
                <c:pt idx="13588" formatCode="0.00E+00">
                  <c:v>-0.124475</c:v>
                </c:pt>
                <c:pt idx="13589" formatCode="0.00E+00">
                  <c:v>-0.12426</c:v>
                </c:pt>
                <c:pt idx="13590" formatCode="0.00E+00">
                  <c:v>-0.124125</c:v>
                </c:pt>
                <c:pt idx="13591" formatCode="0.00E+00">
                  <c:v>-0.124066</c:v>
                </c:pt>
                <c:pt idx="13592" formatCode="0.00E+00">
                  <c:v>-0.12407899999999999</c:v>
                </c:pt>
                <c:pt idx="13593">
                  <c:v>-0.124158</c:v>
                </c:pt>
                <c:pt idx="13594">
                  <c:v>-0.124296</c:v>
                </c:pt>
                <c:pt idx="13595">
                  <c:v>-0.124484</c:v>
                </c:pt>
                <c:pt idx="13596">
                  <c:v>-0.12471500000000001</c:v>
                </c:pt>
                <c:pt idx="13597">
                  <c:v>-0.124983</c:v>
                </c:pt>
                <c:pt idx="13598">
                  <c:v>-0.12528800000000001</c:v>
                </c:pt>
                <c:pt idx="13599">
                  <c:v>-0.12562999999999999</c:v>
                </c:pt>
                <c:pt idx="13600">
                  <c:v>-0.12601399999999999</c:v>
                </c:pt>
                <c:pt idx="13601">
                  <c:v>-0.126447</c:v>
                </c:pt>
                <c:pt idx="13602">
                  <c:v>-0.12692700000000001</c:v>
                </c:pt>
                <c:pt idx="13603">
                  <c:v>-0.127446</c:v>
                </c:pt>
                <c:pt idx="13604">
                  <c:v>-0.12798999999999999</c:v>
                </c:pt>
                <c:pt idx="13605">
                  <c:v>-0.12855800000000001</c:v>
                </c:pt>
                <c:pt idx="13606">
                  <c:v>-0.12915299999999999</c:v>
                </c:pt>
                <c:pt idx="13607">
                  <c:v>-0.12978100000000001</c:v>
                </c:pt>
                <c:pt idx="13608">
                  <c:v>-0.130439</c:v>
                </c:pt>
                <c:pt idx="13609">
                  <c:v>-0.13112799999999999</c:v>
                </c:pt>
                <c:pt idx="13610">
                  <c:v>-0.13184599999999999</c:v>
                </c:pt>
                <c:pt idx="13611">
                  <c:v>-0.13258900000000001</c:v>
                </c:pt>
                <c:pt idx="13612">
                  <c:v>-0.13334799999999999</c:v>
                </c:pt>
                <c:pt idx="13613">
                  <c:v>-0.13411200000000001</c:v>
                </c:pt>
                <c:pt idx="13614">
                  <c:v>-0.134877</c:v>
                </c:pt>
                <c:pt idx="13615">
                  <c:v>-0.13563800000000001</c:v>
                </c:pt>
                <c:pt idx="13616">
                  <c:v>-0.13638800000000001</c:v>
                </c:pt>
                <c:pt idx="13617">
                  <c:v>-0.137124</c:v>
                </c:pt>
                <c:pt idx="13618">
                  <c:v>-0.13784299999999999</c:v>
                </c:pt>
                <c:pt idx="13619">
                  <c:v>-0.13853699999999999</c:v>
                </c:pt>
                <c:pt idx="13620">
                  <c:v>-0.13919999999999999</c:v>
                </c:pt>
                <c:pt idx="13621">
                  <c:v>-0.13982700000000001</c:v>
                </c:pt>
                <c:pt idx="13622">
                  <c:v>-0.14041999999999999</c:v>
                </c:pt>
                <c:pt idx="13623">
                  <c:v>-0.14097799999999999</c:v>
                </c:pt>
                <c:pt idx="13624">
                  <c:v>-0.14149600000000001</c:v>
                </c:pt>
                <c:pt idx="13625">
                  <c:v>-0.14197199999999999</c:v>
                </c:pt>
                <c:pt idx="13626">
                  <c:v>-0.142402</c:v>
                </c:pt>
                <c:pt idx="13627">
                  <c:v>-0.14278299999999999</c:v>
                </c:pt>
                <c:pt idx="13628">
                  <c:v>-0.14310600000000001</c:v>
                </c:pt>
                <c:pt idx="13629">
                  <c:v>-0.143371</c:v>
                </c:pt>
                <c:pt idx="13630">
                  <c:v>-0.14357700000000001</c:v>
                </c:pt>
                <c:pt idx="13631">
                  <c:v>-0.14371800000000001</c:v>
                </c:pt>
                <c:pt idx="13632">
                  <c:v>-0.143788</c:v>
                </c:pt>
                <c:pt idx="13633">
                  <c:v>-0.143786</c:v>
                </c:pt>
                <c:pt idx="13634">
                  <c:v>-0.14371300000000001</c:v>
                </c:pt>
                <c:pt idx="13635">
                  <c:v>-0.143568</c:v>
                </c:pt>
                <c:pt idx="13636">
                  <c:v>-0.143344</c:v>
                </c:pt>
                <c:pt idx="13637">
                  <c:v>-0.143043</c:v>
                </c:pt>
                <c:pt idx="13638">
                  <c:v>-0.14266400000000001</c:v>
                </c:pt>
                <c:pt idx="13639">
                  <c:v>-0.14221</c:v>
                </c:pt>
                <c:pt idx="13640">
                  <c:v>-0.141679</c:v>
                </c:pt>
                <c:pt idx="13641">
                  <c:v>-0.141073</c:v>
                </c:pt>
                <c:pt idx="13642">
                  <c:v>-0.14038800000000001</c:v>
                </c:pt>
                <c:pt idx="13643">
                  <c:v>-0.139622</c:v>
                </c:pt>
                <c:pt idx="13644">
                  <c:v>-0.13877100000000001</c:v>
                </c:pt>
                <c:pt idx="13645">
                  <c:v>-0.13783300000000001</c:v>
                </c:pt>
                <c:pt idx="13646">
                  <c:v>-0.13680600000000001</c:v>
                </c:pt>
                <c:pt idx="13647">
                  <c:v>-0.13569200000000001</c:v>
                </c:pt>
                <c:pt idx="13648">
                  <c:v>-0.134488</c:v>
                </c:pt>
                <c:pt idx="13649">
                  <c:v>-0.13319400000000001</c:v>
                </c:pt>
                <c:pt idx="13650">
                  <c:v>-0.13181000000000001</c:v>
                </c:pt>
                <c:pt idx="13651">
                  <c:v>-0.130331</c:v>
                </c:pt>
                <c:pt idx="13652">
                  <c:v>-0.12875800000000001</c:v>
                </c:pt>
                <c:pt idx="13653">
                  <c:v>-0.12709300000000001</c:v>
                </c:pt>
                <c:pt idx="13654">
                  <c:v>-0.12534000000000001</c:v>
                </c:pt>
                <c:pt idx="13655">
                  <c:v>-0.123497</c:v>
                </c:pt>
                <c:pt idx="13656">
                  <c:v>-0.12156599999999999</c:v>
                </c:pt>
                <c:pt idx="13657">
                  <c:v>-0.119547</c:v>
                </c:pt>
                <c:pt idx="13658">
                  <c:v>-0.117441</c:v>
                </c:pt>
                <c:pt idx="13659">
                  <c:v>-0.115248</c:v>
                </c:pt>
                <c:pt idx="13660">
                  <c:v>-0.112971</c:v>
                </c:pt>
                <c:pt idx="13661">
                  <c:v>-0.110611</c:v>
                </c:pt>
                <c:pt idx="13662">
                  <c:v>-0.108168</c:v>
                </c:pt>
                <c:pt idx="13663">
                  <c:v>-0.10564</c:v>
                </c:pt>
                <c:pt idx="13664">
                  <c:v>-0.103024</c:v>
                </c:pt>
                <c:pt idx="13665">
                  <c:v>-0.100331</c:v>
                </c:pt>
                <c:pt idx="13666">
                  <c:v>-9.7571900000000003E-2</c:v>
                </c:pt>
                <c:pt idx="13667">
                  <c:v>-9.4758700000000001E-2</c:v>
                </c:pt>
                <c:pt idx="13668">
                  <c:v>-9.1895500000000005E-2</c:v>
                </c:pt>
                <c:pt idx="13669">
                  <c:v>-8.8982500000000006E-2</c:v>
                </c:pt>
                <c:pt idx="13670">
                  <c:v>-8.6021200000000006E-2</c:v>
                </c:pt>
                <c:pt idx="13671">
                  <c:v>-8.30148E-2</c:v>
                </c:pt>
                <c:pt idx="13672">
                  <c:v>-7.9966800000000005E-2</c:v>
                </c:pt>
                <c:pt idx="13673">
                  <c:v>-7.6881900000000003E-2</c:v>
                </c:pt>
                <c:pt idx="13674">
                  <c:v>-7.3767899999999997E-2</c:v>
                </c:pt>
                <c:pt idx="13675">
                  <c:v>-7.0632E-2</c:v>
                </c:pt>
                <c:pt idx="13676">
                  <c:v>-6.7478099999999999E-2</c:v>
                </c:pt>
                <c:pt idx="13677">
                  <c:v>-6.43093E-2</c:v>
                </c:pt>
                <c:pt idx="13678">
                  <c:v>-6.1128299999999997E-2</c:v>
                </c:pt>
                <c:pt idx="13679">
                  <c:v>-5.7936500000000002E-2</c:v>
                </c:pt>
                <c:pt idx="13680">
                  <c:v>-5.4735300000000001E-2</c:v>
                </c:pt>
                <c:pt idx="13681">
                  <c:v>-5.1529800000000001E-2</c:v>
                </c:pt>
                <c:pt idx="13682">
                  <c:v>-4.8327599999999998E-2</c:v>
                </c:pt>
                <c:pt idx="13683">
                  <c:v>-4.5134800000000003E-2</c:v>
                </c:pt>
                <c:pt idx="13684">
                  <c:v>-4.1957300000000003E-2</c:v>
                </c:pt>
                <c:pt idx="13685">
                  <c:v>-3.8803400000000002E-2</c:v>
                </c:pt>
                <c:pt idx="13686">
                  <c:v>-3.5680200000000002E-2</c:v>
                </c:pt>
                <c:pt idx="13687">
                  <c:v>-3.2591200000000001E-2</c:v>
                </c:pt>
                <c:pt idx="13688">
                  <c:v>-2.95401E-2</c:v>
                </c:pt>
                <c:pt idx="13689">
                  <c:v>-2.6533999999999999E-2</c:v>
                </c:pt>
                <c:pt idx="13690">
                  <c:v>-2.3581299999999999E-2</c:v>
                </c:pt>
                <c:pt idx="13691">
                  <c:v>-2.0688700000000001E-2</c:v>
                </c:pt>
                <c:pt idx="13692">
                  <c:v>-1.78619E-2</c:v>
                </c:pt>
                <c:pt idx="13693">
                  <c:v>-1.51053E-2</c:v>
                </c:pt>
                <c:pt idx="13694">
                  <c:v>-1.2423200000000001E-2</c:v>
                </c:pt>
                <c:pt idx="13695" formatCode="0.00E+00">
                  <c:v>-9.8215999999999998E-3</c:v>
                </c:pt>
                <c:pt idx="13696" formatCode="0.00E+00">
                  <c:v>-7.3046999999999999E-3</c:v>
                </c:pt>
                <c:pt idx="13697" formatCode="0.00E+00">
                  <c:v>-4.87486E-3</c:v>
                </c:pt>
                <c:pt idx="13698" formatCode="0.00E+00">
                  <c:v>-2.5363299999999998E-3</c:v>
                </c:pt>
                <c:pt idx="13699" formatCode="0.00E+00">
                  <c:v>-2.95467E-4</c:v>
                </c:pt>
                <c:pt idx="13700" formatCode="0.00E+00">
                  <c:v>1.84385E-3</c:v>
                </c:pt>
                <c:pt idx="13701" formatCode="0.00E+00">
                  <c:v>3.8819599999999998E-3</c:v>
                </c:pt>
                <c:pt idx="13702" formatCode="0.00E+00">
                  <c:v>5.8183499999999999E-3</c:v>
                </c:pt>
                <c:pt idx="13703" formatCode="0.00E+00">
                  <c:v>7.6478600000000002E-3</c:v>
                </c:pt>
                <c:pt idx="13704" formatCode="0.00E+00">
                  <c:v>9.3641000000000002E-3</c:v>
                </c:pt>
                <c:pt idx="13705">
                  <c:v>1.09634E-2</c:v>
                </c:pt>
                <c:pt idx="13706">
                  <c:v>1.2443900000000001E-2</c:v>
                </c:pt>
                <c:pt idx="13707">
                  <c:v>1.38044E-2</c:v>
                </c:pt>
                <c:pt idx="13708">
                  <c:v>1.50446E-2</c:v>
                </c:pt>
                <c:pt idx="13709">
                  <c:v>1.6162699999999999E-2</c:v>
                </c:pt>
                <c:pt idx="13710">
                  <c:v>1.71545E-2</c:v>
                </c:pt>
                <c:pt idx="13711">
                  <c:v>1.80156E-2</c:v>
                </c:pt>
                <c:pt idx="13712">
                  <c:v>1.8742700000000001E-2</c:v>
                </c:pt>
                <c:pt idx="13713">
                  <c:v>1.9334799999999999E-2</c:v>
                </c:pt>
                <c:pt idx="13714">
                  <c:v>1.9792199999999999E-2</c:v>
                </c:pt>
                <c:pt idx="13715">
                  <c:v>2.01145E-2</c:v>
                </c:pt>
                <c:pt idx="13716">
                  <c:v>2.0298900000000002E-2</c:v>
                </c:pt>
                <c:pt idx="13717">
                  <c:v>2.0343799999999999E-2</c:v>
                </c:pt>
                <c:pt idx="13718">
                  <c:v>2.0249E-2</c:v>
                </c:pt>
                <c:pt idx="13719">
                  <c:v>2.0014400000000002E-2</c:v>
                </c:pt>
                <c:pt idx="13720">
                  <c:v>1.9639799999999999E-2</c:v>
                </c:pt>
                <c:pt idx="13721">
                  <c:v>1.91261E-2</c:v>
                </c:pt>
                <c:pt idx="13722">
                  <c:v>1.8473699999999999E-2</c:v>
                </c:pt>
                <c:pt idx="13723">
                  <c:v>1.7682E-2</c:v>
                </c:pt>
                <c:pt idx="13724">
                  <c:v>1.67519E-2</c:v>
                </c:pt>
                <c:pt idx="13725">
                  <c:v>1.56846E-2</c:v>
                </c:pt>
                <c:pt idx="13726">
                  <c:v>1.4479499999999999E-2</c:v>
                </c:pt>
                <c:pt idx="13727">
                  <c:v>1.3138E-2</c:v>
                </c:pt>
                <c:pt idx="13728">
                  <c:v>1.1666599999999999E-2</c:v>
                </c:pt>
                <c:pt idx="13729">
                  <c:v>1.00727E-2</c:v>
                </c:pt>
                <c:pt idx="13730" formatCode="0.00E+00">
                  <c:v>8.3573099999999997E-3</c:v>
                </c:pt>
                <c:pt idx="13731" formatCode="0.00E+00">
                  <c:v>6.5196899999999999E-3</c:v>
                </c:pt>
                <c:pt idx="13732" formatCode="0.00E+00">
                  <c:v>4.5616700000000003E-3</c:v>
                </c:pt>
                <c:pt idx="13733" formatCode="0.00E+00">
                  <c:v>2.4860400000000001E-3</c:v>
                </c:pt>
                <c:pt idx="13734" formatCode="0.00E+00">
                  <c:v>2.9529699999999997E-4</c:v>
                </c:pt>
                <c:pt idx="13735" formatCode="0.00E+00">
                  <c:v>-2.0086000000000001E-3</c:v>
                </c:pt>
                <c:pt idx="13736" formatCode="0.00E+00">
                  <c:v>-4.4247699999999997E-3</c:v>
                </c:pt>
                <c:pt idx="13737" formatCode="0.00E+00">
                  <c:v>-6.9507400000000004E-3</c:v>
                </c:pt>
                <c:pt idx="13738" formatCode="0.00E+00">
                  <c:v>-9.5794299999999999E-3</c:v>
                </c:pt>
                <c:pt idx="13739">
                  <c:v>-1.23027E-2</c:v>
                </c:pt>
                <c:pt idx="13740">
                  <c:v>-1.51173E-2</c:v>
                </c:pt>
                <c:pt idx="13741">
                  <c:v>-1.8024600000000002E-2</c:v>
                </c:pt>
                <c:pt idx="13742">
                  <c:v>-2.1027400000000002E-2</c:v>
                </c:pt>
                <c:pt idx="13743">
                  <c:v>-2.4125199999999999E-2</c:v>
                </c:pt>
                <c:pt idx="13744">
                  <c:v>-2.7312099999999999E-2</c:v>
                </c:pt>
                <c:pt idx="13745">
                  <c:v>-3.058E-2</c:v>
                </c:pt>
                <c:pt idx="13746">
                  <c:v>-3.39227E-2</c:v>
                </c:pt>
                <c:pt idx="13747">
                  <c:v>-3.73367E-2</c:v>
                </c:pt>
                <c:pt idx="13748">
                  <c:v>-4.0818199999999999E-2</c:v>
                </c:pt>
                <c:pt idx="13749">
                  <c:v>-4.4359099999999999E-2</c:v>
                </c:pt>
                <c:pt idx="13750">
                  <c:v>-4.7953000000000003E-2</c:v>
                </c:pt>
                <c:pt idx="13751">
                  <c:v>-5.1597299999999999E-2</c:v>
                </c:pt>
                <c:pt idx="13752">
                  <c:v>-5.52881E-2</c:v>
                </c:pt>
                <c:pt idx="13753">
                  <c:v>-5.90194E-2</c:v>
                </c:pt>
                <c:pt idx="13754">
                  <c:v>-6.2785400000000005E-2</c:v>
                </c:pt>
                <c:pt idx="13755">
                  <c:v>-6.6579299999999994E-2</c:v>
                </c:pt>
                <c:pt idx="13756">
                  <c:v>-7.0391400000000007E-2</c:v>
                </c:pt>
                <c:pt idx="13757">
                  <c:v>-7.4216000000000004E-2</c:v>
                </c:pt>
                <c:pt idx="13758">
                  <c:v>-7.8047900000000003E-2</c:v>
                </c:pt>
                <c:pt idx="13759">
                  <c:v>-8.1854999999999997E-2</c:v>
                </c:pt>
                <c:pt idx="13760">
                  <c:v>-8.5609299999999999E-2</c:v>
                </c:pt>
                <c:pt idx="13761">
                  <c:v>-8.9338699999999993E-2</c:v>
                </c:pt>
                <c:pt idx="13762">
                  <c:v>-9.3063099999999996E-2</c:v>
                </c:pt>
                <c:pt idx="13763">
                  <c:v>-9.6756700000000001E-2</c:v>
                </c:pt>
                <c:pt idx="13764">
                  <c:v>-0.10041</c:v>
                </c:pt>
                <c:pt idx="13765">
                  <c:v>-0.104032</c:v>
                </c:pt>
                <c:pt idx="13766">
                  <c:v>-0.107626</c:v>
                </c:pt>
                <c:pt idx="13767">
                  <c:v>-0.11118599999999999</c:v>
                </c:pt>
                <c:pt idx="13768">
                  <c:v>-0.114706</c:v>
                </c:pt>
                <c:pt idx="13769">
                  <c:v>-0.11817900000000001</c:v>
                </c:pt>
                <c:pt idx="13770">
                  <c:v>-0.121601</c:v>
                </c:pt>
                <c:pt idx="13771">
                  <c:v>-0.124969</c:v>
                </c:pt>
                <c:pt idx="13772">
                  <c:v>-0.12828400000000001</c:v>
                </c:pt>
                <c:pt idx="13773">
                  <c:v>-0.13154199999999999</c:v>
                </c:pt>
                <c:pt idx="13774">
                  <c:v>-0.134739</c:v>
                </c:pt>
                <c:pt idx="13775">
                  <c:v>-0.137873</c:v>
                </c:pt>
                <c:pt idx="13776">
                  <c:v>-0.14094000000000001</c:v>
                </c:pt>
                <c:pt idx="13777">
                  <c:v>-0.14393900000000001</c:v>
                </c:pt>
                <c:pt idx="13778">
                  <c:v>-0.146867</c:v>
                </c:pt>
                <c:pt idx="13779">
                  <c:v>-0.14971999999999999</c:v>
                </c:pt>
                <c:pt idx="13780">
                  <c:v>-0.15249099999999999</c:v>
                </c:pt>
                <c:pt idx="13781">
                  <c:v>-0.155172</c:v>
                </c:pt>
                <c:pt idx="13782">
                  <c:v>-0.15775900000000001</c:v>
                </c:pt>
                <c:pt idx="13783">
                  <c:v>-0.160248</c:v>
                </c:pt>
                <c:pt idx="13784">
                  <c:v>-0.162638</c:v>
                </c:pt>
                <c:pt idx="13785">
                  <c:v>-0.16492599999999999</c:v>
                </c:pt>
                <c:pt idx="13786">
                  <c:v>-0.16710700000000001</c:v>
                </c:pt>
                <c:pt idx="13787">
                  <c:v>-0.169181</c:v>
                </c:pt>
                <c:pt idx="13788">
                  <c:v>-0.17114299999999999</c:v>
                </c:pt>
                <c:pt idx="13789">
                  <c:v>-0.17299200000000001</c:v>
                </c:pt>
                <c:pt idx="13790">
                  <c:v>-0.17472299999999999</c:v>
                </c:pt>
                <c:pt idx="13791">
                  <c:v>-0.17633399999999999</c:v>
                </c:pt>
                <c:pt idx="13792">
                  <c:v>-0.17782400000000001</c:v>
                </c:pt>
                <c:pt idx="13793">
                  <c:v>-0.17919199999999999</c:v>
                </c:pt>
                <c:pt idx="13794">
                  <c:v>-0.18044099999999999</c:v>
                </c:pt>
                <c:pt idx="13795">
                  <c:v>-0.18157100000000001</c:v>
                </c:pt>
                <c:pt idx="13796">
                  <c:v>-0.182584</c:v>
                </c:pt>
                <c:pt idx="13797">
                  <c:v>-0.18348</c:v>
                </c:pt>
                <c:pt idx="13798">
                  <c:v>-0.18426000000000001</c:v>
                </c:pt>
                <c:pt idx="13799">
                  <c:v>-0.184923</c:v>
                </c:pt>
                <c:pt idx="13800">
                  <c:v>-0.18547</c:v>
                </c:pt>
                <c:pt idx="13801">
                  <c:v>-0.18590100000000001</c:v>
                </c:pt>
                <c:pt idx="13802">
                  <c:v>-0.18621599999999999</c:v>
                </c:pt>
                <c:pt idx="13803">
                  <c:v>-0.186414</c:v>
                </c:pt>
                <c:pt idx="13804">
                  <c:v>-0.18649299999999999</c:v>
                </c:pt>
                <c:pt idx="13805">
                  <c:v>-0.18645500000000001</c:v>
                </c:pt>
                <c:pt idx="13806">
                  <c:v>-0.18629999999999999</c:v>
                </c:pt>
                <c:pt idx="13807">
                  <c:v>-0.186031</c:v>
                </c:pt>
                <c:pt idx="13808">
                  <c:v>-0.185645</c:v>
                </c:pt>
                <c:pt idx="13809">
                  <c:v>-0.185143</c:v>
                </c:pt>
                <c:pt idx="13810">
                  <c:v>-0.18452299999999999</c:v>
                </c:pt>
                <c:pt idx="13811">
                  <c:v>-0.18378700000000001</c:v>
                </c:pt>
                <c:pt idx="13812">
                  <c:v>-0.18293499999999999</c:v>
                </c:pt>
                <c:pt idx="13813">
                  <c:v>-0.181973</c:v>
                </c:pt>
                <c:pt idx="13814">
                  <c:v>-0.18090600000000001</c:v>
                </c:pt>
                <c:pt idx="13815">
                  <c:v>-0.17973900000000001</c:v>
                </c:pt>
                <c:pt idx="13816">
                  <c:v>-0.178478</c:v>
                </c:pt>
                <c:pt idx="13817">
                  <c:v>-0.17712900000000001</c:v>
                </c:pt>
                <c:pt idx="13818">
                  <c:v>-0.17569499999999999</c:v>
                </c:pt>
                <c:pt idx="13819">
                  <c:v>-0.17418</c:v>
                </c:pt>
                <c:pt idx="13820">
                  <c:v>-0.17258999999999999</c:v>
                </c:pt>
                <c:pt idx="13821">
                  <c:v>-0.17092599999999999</c:v>
                </c:pt>
                <c:pt idx="13822">
                  <c:v>-0.16918900000000001</c:v>
                </c:pt>
                <c:pt idx="13823">
                  <c:v>-0.16738400000000001</c:v>
                </c:pt>
                <c:pt idx="13824">
                  <c:v>-0.165515</c:v>
                </c:pt>
                <c:pt idx="13825">
                  <c:v>-0.16358500000000001</c:v>
                </c:pt>
                <c:pt idx="13826">
                  <c:v>-0.16158900000000001</c:v>
                </c:pt>
                <c:pt idx="13827">
                  <c:v>-0.159526</c:v>
                </c:pt>
                <c:pt idx="13828">
                  <c:v>-0.15739900000000001</c:v>
                </c:pt>
                <c:pt idx="13829">
                  <c:v>-0.15521299999999999</c:v>
                </c:pt>
                <c:pt idx="13830">
                  <c:v>-0.152973</c:v>
                </c:pt>
                <c:pt idx="13831">
                  <c:v>-0.15068200000000001</c:v>
                </c:pt>
                <c:pt idx="13832">
                  <c:v>-0.148345</c:v>
                </c:pt>
                <c:pt idx="13833">
                  <c:v>-0.14596200000000001</c:v>
                </c:pt>
                <c:pt idx="13834">
                  <c:v>-0.14352899999999999</c:v>
                </c:pt>
                <c:pt idx="13835">
                  <c:v>-0.14105000000000001</c:v>
                </c:pt>
                <c:pt idx="13836">
                  <c:v>-0.13853599999999999</c:v>
                </c:pt>
                <c:pt idx="13837">
                  <c:v>-0.13600000000000001</c:v>
                </c:pt>
                <c:pt idx="13838">
                  <c:v>-0.13344800000000001</c:v>
                </c:pt>
                <c:pt idx="13839">
                  <c:v>-0.130883</c:v>
                </c:pt>
                <c:pt idx="13840">
                  <c:v>-0.128306</c:v>
                </c:pt>
                <c:pt idx="13841">
                  <c:v>-0.125718</c:v>
                </c:pt>
                <c:pt idx="13842">
                  <c:v>-0.12312099999999999</c:v>
                </c:pt>
                <c:pt idx="13843">
                  <c:v>-0.120514</c:v>
                </c:pt>
                <c:pt idx="13844">
                  <c:v>-0.117899</c:v>
                </c:pt>
                <c:pt idx="13845">
                  <c:v>-0.115283</c:v>
                </c:pt>
                <c:pt idx="13846">
                  <c:v>-0.112673</c:v>
                </c:pt>
                <c:pt idx="13847">
                  <c:v>-0.11007500000000001</c:v>
                </c:pt>
                <c:pt idx="13848">
                  <c:v>-0.10749499999999999</c:v>
                </c:pt>
                <c:pt idx="13849">
                  <c:v>-0.104934</c:v>
                </c:pt>
                <c:pt idx="13850">
                  <c:v>-0.102396</c:v>
                </c:pt>
                <c:pt idx="13851">
                  <c:v>-9.9886199999999994E-2</c:v>
                </c:pt>
                <c:pt idx="13852">
                  <c:v>-9.7405500000000006E-2</c:v>
                </c:pt>
                <c:pt idx="13853">
                  <c:v>-9.4929299999999994E-2</c:v>
                </c:pt>
                <c:pt idx="13854">
                  <c:v>-9.2447100000000004E-2</c:v>
                </c:pt>
                <c:pt idx="13855">
                  <c:v>-8.9984599999999998E-2</c:v>
                </c:pt>
                <c:pt idx="13856">
                  <c:v>-8.7553400000000003E-2</c:v>
                </c:pt>
                <c:pt idx="13857">
                  <c:v>-8.5141099999999997E-2</c:v>
                </c:pt>
                <c:pt idx="13858">
                  <c:v>-8.2748299999999997E-2</c:v>
                </c:pt>
                <c:pt idx="13859">
                  <c:v>-8.0382499999999996E-2</c:v>
                </c:pt>
                <c:pt idx="13860">
                  <c:v>-7.8045500000000004E-2</c:v>
                </c:pt>
                <c:pt idx="13861">
                  <c:v>-7.5737799999999994E-2</c:v>
                </c:pt>
                <c:pt idx="13862">
                  <c:v>-7.3459800000000006E-2</c:v>
                </c:pt>
                <c:pt idx="13863">
                  <c:v>-7.1209599999999998E-2</c:v>
                </c:pt>
                <c:pt idx="13864">
                  <c:v>-6.8985500000000005E-2</c:v>
                </c:pt>
                <c:pt idx="13865">
                  <c:v>-6.6788100000000003E-2</c:v>
                </c:pt>
                <c:pt idx="13866">
                  <c:v>-6.4620899999999995E-2</c:v>
                </c:pt>
                <c:pt idx="13867">
                  <c:v>-6.2488200000000001E-2</c:v>
                </c:pt>
                <c:pt idx="13868">
                  <c:v>-6.0393500000000003E-2</c:v>
                </c:pt>
                <c:pt idx="13869">
                  <c:v>-5.8339099999999998E-2</c:v>
                </c:pt>
                <c:pt idx="13870">
                  <c:v>-5.6326099999999997E-2</c:v>
                </c:pt>
                <c:pt idx="13871">
                  <c:v>-5.43557E-2</c:v>
                </c:pt>
                <c:pt idx="13872">
                  <c:v>-5.2430600000000001E-2</c:v>
                </c:pt>
                <c:pt idx="13873">
                  <c:v>-5.0552399999999997E-2</c:v>
                </c:pt>
                <c:pt idx="13874">
                  <c:v>-4.8719100000000001E-2</c:v>
                </c:pt>
                <c:pt idx="13875">
                  <c:v>-4.6927900000000002E-2</c:v>
                </c:pt>
                <c:pt idx="13876">
                  <c:v>-4.5178599999999999E-2</c:v>
                </c:pt>
                <c:pt idx="13877">
                  <c:v>-4.3473199999999997E-2</c:v>
                </c:pt>
                <c:pt idx="13878">
                  <c:v>-4.1811800000000003E-2</c:v>
                </c:pt>
                <c:pt idx="13879">
                  <c:v>-4.0191900000000003E-2</c:v>
                </c:pt>
                <c:pt idx="13880">
                  <c:v>-3.8610899999999997E-2</c:v>
                </c:pt>
                <c:pt idx="13881">
                  <c:v>-3.7066200000000001E-2</c:v>
                </c:pt>
                <c:pt idx="13882">
                  <c:v>-3.5557499999999999E-2</c:v>
                </c:pt>
                <c:pt idx="13883">
                  <c:v>-3.4083200000000001E-2</c:v>
                </c:pt>
                <c:pt idx="13884">
                  <c:v>-3.2624899999999998E-2</c:v>
                </c:pt>
                <c:pt idx="13885">
                  <c:v>-3.1164899999999999E-2</c:v>
                </c:pt>
                <c:pt idx="13886">
                  <c:v>-2.97194E-2</c:v>
                </c:pt>
                <c:pt idx="13887">
                  <c:v>-2.8303499999999999E-2</c:v>
                </c:pt>
                <c:pt idx="13888">
                  <c:v>-2.69053E-2</c:v>
                </c:pt>
                <c:pt idx="13889">
                  <c:v>-2.5519900000000002E-2</c:v>
                </c:pt>
                <c:pt idx="13890">
                  <c:v>-2.41549E-2</c:v>
                </c:pt>
                <c:pt idx="13891">
                  <c:v>-2.2813400000000001E-2</c:v>
                </c:pt>
                <c:pt idx="13892">
                  <c:v>-2.14945E-2</c:v>
                </c:pt>
                <c:pt idx="13893">
                  <c:v>-2.01957E-2</c:v>
                </c:pt>
                <c:pt idx="13894">
                  <c:v>-1.89146E-2</c:v>
                </c:pt>
                <c:pt idx="13895">
                  <c:v>-1.7649600000000001E-2</c:v>
                </c:pt>
                <c:pt idx="13896">
                  <c:v>-1.6400399999999999E-2</c:v>
                </c:pt>
                <c:pt idx="13897">
                  <c:v>-1.5166600000000001E-2</c:v>
                </c:pt>
                <c:pt idx="13898">
                  <c:v>-1.39472E-2</c:v>
                </c:pt>
                <c:pt idx="13899">
                  <c:v>-1.2740700000000001E-2</c:v>
                </c:pt>
                <c:pt idx="13900">
                  <c:v>-1.1547399999999999E-2</c:v>
                </c:pt>
                <c:pt idx="13901">
                  <c:v>-1.03683E-2</c:v>
                </c:pt>
                <c:pt idx="13902" formatCode="0.00E+00">
                  <c:v>-9.2035299999999997E-3</c:v>
                </c:pt>
                <c:pt idx="13903" formatCode="0.00E+00">
                  <c:v>-8.0527099999999994E-3</c:v>
                </c:pt>
                <c:pt idx="13904" formatCode="0.00E+00">
                  <c:v>-6.91517E-3</c:v>
                </c:pt>
                <c:pt idx="13905" formatCode="0.00E+00">
                  <c:v>-5.7896199999999997E-3</c:v>
                </c:pt>
                <c:pt idx="13906" formatCode="0.00E+00">
                  <c:v>-4.6747400000000001E-3</c:v>
                </c:pt>
                <c:pt idx="13907" formatCode="0.00E+00">
                  <c:v>-3.56954E-3</c:v>
                </c:pt>
                <c:pt idx="13908" formatCode="0.00E+00">
                  <c:v>-2.47336E-3</c:v>
                </c:pt>
                <c:pt idx="13909" formatCode="0.00E+00">
                  <c:v>-1.3854200000000001E-3</c:v>
                </c:pt>
                <c:pt idx="13910" formatCode="0.00E+00">
                  <c:v>-3.0477999999999999E-4</c:v>
                </c:pt>
                <c:pt idx="13911" formatCode="0.00E+00">
                  <c:v>7.6922500000000001E-4</c:v>
                </c:pt>
                <c:pt idx="13912" formatCode="0.00E+00">
                  <c:v>1.83763E-3</c:v>
                </c:pt>
                <c:pt idx="13913" formatCode="0.00E+00">
                  <c:v>2.9029699999999999E-3</c:v>
                </c:pt>
                <c:pt idx="13914" formatCode="0.00E+00">
                  <c:v>3.9674699999999999E-3</c:v>
                </c:pt>
                <c:pt idx="13915" formatCode="0.00E+00">
                  <c:v>5.0314599999999998E-3</c:v>
                </c:pt>
                <c:pt idx="13916" formatCode="0.00E+00">
                  <c:v>6.0948199999999999E-3</c:v>
                </c:pt>
                <c:pt idx="13917" formatCode="0.00E+00">
                  <c:v>7.1568200000000004E-3</c:v>
                </c:pt>
                <c:pt idx="13918" formatCode="0.00E+00">
                  <c:v>8.2161100000000004E-3</c:v>
                </c:pt>
                <c:pt idx="13919" formatCode="0.00E+00">
                  <c:v>9.2733499999999996E-3</c:v>
                </c:pt>
                <c:pt idx="13920">
                  <c:v>1.0330499999999999E-2</c:v>
                </c:pt>
                <c:pt idx="13921">
                  <c:v>1.1388799999999999E-2</c:v>
                </c:pt>
                <c:pt idx="13922">
                  <c:v>1.2448000000000001E-2</c:v>
                </c:pt>
                <c:pt idx="13923">
                  <c:v>1.3507999999999999E-2</c:v>
                </c:pt>
                <c:pt idx="13924">
                  <c:v>1.45687E-2</c:v>
                </c:pt>
                <c:pt idx="13925">
                  <c:v>1.5629500000000001E-2</c:v>
                </c:pt>
                <c:pt idx="13926">
                  <c:v>1.6690799999999999E-2</c:v>
                </c:pt>
                <c:pt idx="13927">
                  <c:v>1.7755E-2</c:v>
                </c:pt>
                <c:pt idx="13928">
                  <c:v>1.8824299999999999E-2</c:v>
                </c:pt>
                <c:pt idx="13929">
                  <c:v>1.9897499999999999E-2</c:v>
                </c:pt>
                <c:pt idx="13930">
                  <c:v>2.0972399999999999E-2</c:v>
                </c:pt>
                <c:pt idx="13931">
                  <c:v>2.2047500000000001E-2</c:v>
                </c:pt>
                <c:pt idx="13932">
                  <c:v>2.31221E-2</c:v>
                </c:pt>
                <c:pt idx="13933">
                  <c:v>2.4196700000000002E-2</c:v>
                </c:pt>
                <c:pt idx="13934">
                  <c:v>2.52737E-2</c:v>
                </c:pt>
                <c:pt idx="13935">
                  <c:v>2.6355099999999999E-2</c:v>
                </c:pt>
                <c:pt idx="13936">
                  <c:v>2.7440900000000001E-2</c:v>
                </c:pt>
                <c:pt idx="13937">
                  <c:v>2.8528700000000001E-2</c:v>
                </c:pt>
                <c:pt idx="13938">
                  <c:v>2.9615300000000001E-2</c:v>
                </c:pt>
                <c:pt idx="13939">
                  <c:v>3.06979E-2</c:v>
                </c:pt>
                <c:pt idx="13940">
                  <c:v>3.1774799999999999E-2</c:v>
                </c:pt>
                <c:pt idx="13941">
                  <c:v>3.2843600000000001E-2</c:v>
                </c:pt>
                <c:pt idx="13942">
                  <c:v>3.39029E-2</c:v>
                </c:pt>
                <c:pt idx="13943">
                  <c:v>3.4953999999999999E-2</c:v>
                </c:pt>
                <c:pt idx="13944">
                  <c:v>3.5998799999999997E-2</c:v>
                </c:pt>
                <c:pt idx="13945">
                  <c:v>3.70365E-2</c:v>
                </c:pt>
                <c:pt idx="13946">
                  <c:v>3.8066000000000003E-2</c:v>
                </c:pt>
                <c:pt idx="13947">
                  <c:v>3.9087799999999999E-2</c:v>
                </c:pt>
                <c:pt idx="13948">
                  <c:v>4.0101199999999997E-2</c:v>
                </c:pt>
                <c:pt idx="13949">
                  <c:v>4.1104599999999998E-2</c:v>
                </c:pt>
                <c:pt idx="13950">
                  <c:v>4.2097500000000003E-2</c:v>
                </c:pt>
                <c:pt idx="13951">
                  <c:v>4.3081300000000003E-2</c:v>
                </c:pt>
                <c:pt idx="13952">
                  <c:v>4.4056600000000001E-2</c:v>
                </c:pt>
                <c:pt idx="13953">
                  <c:v>4.5022699999999999E-2</c:v>
                </c:pt>
                <c:pt idx="13954">
                  <c:v>4.5977799999999999E-2</c:v>
                </c:pt>
                <c:pt idx="13955">
                  <c:v>4.6920099999999999E-2</c:v>
                </c:pt>
                <c:pt idx="13956">
                  <c:v>4.7847300000000002E-2</c:v>
                </c:pt>
                <c:pt idx="13957">
                  <c:v>4.8757599999999998E-2</c:v>
                </c:pt>
                <c:pt idx="13958">
                  <c:v>4.9651000000000001E-2</c:v>
                </c:pt>
                <c:pt idx="13959">
                  <c:v>5.05298E-2</c:v>
                </c:pt>
                <c:pt idx="13960">
                  <c:v>5.1393899999999999E-2</c:v>
                </c:pt>
                <c:pt idx="13961">
                  <c:v>5.22397E-2</c:v>
                </c:pt>
                <c:pt idx="13962">
                  <c:v>5.3062999999999999E-2</c:v>
                </c:pt>
                <c:pt idx="13963">
                  <c:v>5.3860499999999999E-2</c:v>
                </c:pt>
                <c:pt idx="13964">
                  <c:v>5.4630699999999997E-2</c:v>
                </c:pt>
                <c:pt idx="13965">
                  <c:v>5.53745E-2</c:v>
                </c:pt>
                <c:pt idx="13966">
                  <c:v>5.6092000000000003E-2</c:v>
                </c:pt>
                <c:pt idx="13967">
                  <c:v>5.6782100000000002E-2</c:v>
                </c:pt>
                <c:pt idx="13968">
                  <c:v>5.7443899999999999E-2</c:v>
                </c:pt>
                <c:pt idx="13969">
                  <c:v>5.8076200000000001E-2</c:v>
                </c:pt>
                <c:pt idx="13970">
                  <c:v>5.8677E-2</c:v>
                </c:pt>
                <c:pt idx="13971">
                  <c:v>5.9244199999999997E-2</c:v>
                </c:pt>
                <c:pt idx="13972">
                  <c:v>5.9775700000000001E-2</c:v>
                </c:pt>
                <c:pt idx="13973">
                  <c:v>6.02696E-2</c:v>
                </c:pt>
                <c:pt idx="13974">
                  <c:v>6.0725500000000002E-2</c:v>
                </c:pt>
                <c:pt idx="13975">
                  <c:v>6.1143500000000003E-2</c:v>
                </c:pt>
                <c:pt idx="13976">
                  <c:v>6.1522599999999997E-2</c:v>
                </c:pt>
                <c:pt idx="13977">
                  <c:v>6.1862E-2</c:v>
                </c:pt>
                <c:pt idx="13978">
                  <c:v>6.2162000000000002E-2</c:v>
                </c:pt>
                <c:pt idx="13979">
                  <c:v>6.2422199999999997E-2</c:v>
                </c:pt>
                <c:pt idx="13980">
                  <c:v>6.2640600000000005E-2</c:v>
                </c:pt>
                <c:pt idx="13981">
                  <c:v>6.2815200000000002E-2</c:v>
                </c:pt>
                <c:pt idx="13982">
                  <c:v>6.2944E-2</c:v>
                </c:pt>
                <c:pt idx="13983">
                  <c:v>6.3025200000000003E-2</c:v>
                </c:pt>
                <c:pt idx="13984">
                  <c:v>6.3057600000000005E-2</c:v>
                </c:pt>
                <c:pt idx="13985">
                  <c:v>6.3040100000000002E-2</c:v>
                </c:pt>
                <c:pt idx="13986">
                  <c:v>6.2970499999999999E-2</c:v>
                </c:pt>
                <c:pt idx="13987">
                  <c:v>6.2847299999999995E-2</c:v>
                </c:pt>
                <c:pt idx="13988">
                  <c:v>6.2670299999999998E-2</c:v>
                </c:pt>
                <c:pt idx="13989">
                  <c:v>6.24392E-2</c:v>
                </c:pt>
                <c:pt idx="13990">
                  <c:v>6.2153300000000002E-2</c:v>
                </c:pt>
                <c:pt idx="13991">
                  <c:v>6.1810900000000002E-2</c:v>
                </c:pt>
                <c:pt idx="13992">
                  <c:v>6.1410800000000001E-2</c:v>
                </c:pt>
                <c:pt idx="13993">
                  <c:v>6.0953E-2</c:v>
                </c:pt>
                <c:pt idx="13994">
                  <c:v>6.0437299999999999E-2</c:v>
                </c:pt>
                <c:pt idx="13995">
                  <c:v>5.98635E-2</c:v>
                </c:pt>
                <c:pt idx="13996">
                  <c:v>5.9231600000000002E-2</c:v>
                </c:pt>
                <c:pt idx="13997">
                  <c:v>5.8541099999999999E-2</c:v>
                </c:pt>
                <c:pt idx="13998">
                  <c:v>5.7792200000000002E-2</c:v>
                </c:pt>
                <c:pt idx="13999">
                  <c:v>5.6986000000000002E-2</c:v>
                </c:pt>
                <c:pt idx="14000">
                  <c:v>5.6123300000000001E-2</c:v>
                </c:pt>
                <c:pt idx="14001">
                  <c:v>5.52046E-2</c:v>
                </c:pt>
                <c:pt idx="14002">
                  <c:v>5.4230500000000001E-2</c:v>
                </c:pt>
                <c:pt idx="14003">
                  <c:v>5.3201699999999998E-2</c:v>
                </c:pt>
                <c:pt idx="14004">
                  <c:v>5.2118400000000002E-2</c:v>
                </c:pt>
                <c:pt idx="14005">
                  <c:v>5.0981600000000002E-2</c:v>
                </c:pt>
                <c:pt idx="14006">
                  <c:v>4.9792700000000002E-2</c:v>
                </c:pt>
                <c:pt idx="14007">
                  <c:v>4.8553600000000002E-2</c:v>
                </c:pt>
                <c:pt idx="14008">
                  <c:v>4.7266299999999997E-2</c:v>
                </c:pt>
                <c:pt idx="14009">
                  <c:v>4.5931699999999999E-2</c:v>
                </c:pt>
                <c:pt idx="14010">
                  <c:v>4.4549699999999998E-2</c:v>
                </c:pt>
                <c:pt idx="14011">
                  <c:v>4.3120600000000002E-2</c:v>
                </c:pt>
                <c:pt idx="14012">
                  <c:v>4.1646000000000002E-2</c:v>
                </c:pt>
                <c:pt idx="14013">
                  <c:v>4.0127799999999998E-2</c:v>
                </c:pt>
                <c:pt idx="14014">
                  <c:v>3.8567400000000002E-2</c:v>
                </c:pt>
                <c:pt idx="14015">
                  <c:v>3.6966600000000002E-2</c:v>
                </c:pt>
                <c:pt idx="14016">
                  <c:v>3.5326999999999997E-2</c:v>
                </c:pt>
                <c:pt idx="14017">
                  <c:v>3.3650199999999998E-2</c:v>
                </c:pt>
                <c:pt idx="14018">
                  <c:v>3.1937599999999997E-2</c:v>
                </c:pt>
                <c:pt idx="14019">
                  <c:v>3.0191599999999999E-2</c:v>
                </c:pt>
                <c:pt idx="14020">
                  <c:v>2.8415200000000002E-2</c:v>
                </c:pt>
                <c:pt idx="14021">
                  <c:v>2.6611300000000001E-2</c:v>
                </c:pt>
                <c:pt idx="14022">
                  <c:v>2.47823E-2</c:v>
                </c:pt>
                <c:pt idx="14023">
                  <c:v>2.2931099999999999E-2</c:v>
                </c:pt>
                <c:pt idx="14024">
                  <c:v>2.1060300000000001E-2</c:v>
                </c:pt>
                <c:pt idx="14025">
                  <c:v>1.9173300000000001E-2</c:v>
                </c:pt>
                <c:pt idx="14026">
                  <c:v>1.7273299999999998E-2</c:v>
                </c:pt>
                <c:pt idx="14027">
                  <c:v>1.53639E-2</c:v>
                </c:pt>
                <c:pt idx="14028">
                  <c:v>1.3448E-2</c:v>
                </c:pt>
                <c:pt idx="14029">
                  <c:v>1.1528200000000001E-2</c:v>
                </c:pt>
                <c:pt idx="14030" formatCode="0.00E+00">
                  <c:v>9.6084299999999994E-3</c:v>
                </c:pt>
                <c:pt idx="14031" formatCode="0.00E+00">
                  <c:v>7.6930399999999999E-3</c:v>
                </c:pt>
                <c:pt idx="14032" formatCode="0.00E+00">
                  <c:v>5.7858299999999996E-3</c:v>
                </c:pt>
                <c:pt idx="14033" formatCode="0.00E+00">
                  <c:v>3.8905699999999999E-3</c:v>
                </c:pt>
                <c:pt idx="14034" formatCode="0.00E+00">
                  <c:v>2.01104E-3</c:v>
                </c:pt>
                <c:pt idx="14035" formatCode="0.00E+00">
                  <c:v>1.50507E-4</c:v>
                </c:pt>
                <c:pt idx="14036" formatCode="0.00E+00">
                  <c:v>-1.6876199999999999E-3</c:v>
                </c:pt>
                <c:pt idx="14037" formatCode="0.00E+00">
                  <c:v>-3.49855E-3</c:v>
                </c:pt>
                <c:pt idx="14038" formatCode="0.00E+00">
                  <c:v>-5.2762299999999998E-3</c:v>
                </c:pt>
                <c:pt idx="14039" formatCode="0.00E+00">
                  <c:v>-7.0154900000000001E-3</c:v>
                </c:pt>
                <c:pt idx="14040" formatCode="0.00E+00">
                  <c:v>-8.7135800000000003E-3</c:v>
                </c:pt>
                <c:pt idx="14041">
                  <c:v>-1.03689E-2</c:v>
                </c:pt>
                <c:pt idx="14042">
                  <c:v>-1.1978900000000001E-2</c:v>
                </c:pt>
                <c:pt idx="14043">
                  <c:v>-1.35402E-2</c:v>
                </c:pt>
                <c:pt idx="14044">
                  <c:v>-1.50502E-2</c:v>
                </c:pt>
                <c:pt idx="14045">
                  <c:v>-1.65065E-2</c:v>
                </c:pt>
                <c:pt idx="14046">
                  <c:v>-1.7905999999999998E-2</c:v>
                </c:pt>
                <c:pt idx="14047">
                  <c:v>-1.9245700000000001E-2</c:v>
                </c:pt>
                <c:pt idx="14048">
                  <c:v>-2.0522700000000001E-2</c:v>
                </c:pt>
                <c:pt idx="14049">
                  <c:v>-2.1734699999999999E-2</c:v>
                </c:pt>
                <c:pt idx="14050">
                  <c:v>-2.2878900000000001E-2</c:v>
                </c:pt>
                <c:pt idx="14051">
                  <c:v>-2.39522E-2</c:v>
                </c:pt>
                <c:pt idx="14052">
                  <c:v>-2.4952100000000001E-2</c:v>
                </c:pt>
                <c:pt idx="14053">
                  <c:v>-2.5877399999999998E-2</c:v>
                </c:pt>
                <c:pt idx="14054">
                  <c:v>-2.67266E-2</c:v>
                </c:pt>
                <c:pt idx="14055">
                  <c:v>-2.7497000000000001E-2</c:v>
                </c:pt>
                <c:pt idx="14056">
                  <c:v>-2.81859E-2</c:v>
                </c:pt>
                <c:pt idx="14057">
                  <c:v>-2.8791400000000002E-2</c:v>
                </c:pt>
                <c:pt idx="14058">
                  <c:v>-2.93122E-2</c:v>
                </c:pt>
                <c:pt idx="14059">
                  <c:v>-2.97469E-2</c:v>
                </c:pt>
                <c:pt idx="14060">
                  <c:v>-3.0094099999999999E-2</c:v>
                </c:pt>
                <c:pt idx="14061">
                  <c:v>-3.03521E-2</c:v>
                </c:pt>
                <c:pt idx="14062">
                  <c:v>-3.05203E-2</c:v>
                </c:pt>
                <c:pt idx="14063">
                  <c:v>-3.0598799999999999E-2</c:v>
                </c:pt>
                <c:pt idx="14064">
                  <c:v>-3.0587400000000001E-2</c:v>
                </c:pt>
                <c:pt idx="14065">
                  <c:v>-3.04858E-2</c:v>
                </c:pt>
                <c:pt idx="14066">
                  <c:v>-3.02931E-2</c:v>
                </c:pt>
                <c:pt idx="14067">
                  <c:v>-3.0008699999999999E-2</c:v>
                </c:pt>
                <c:pt idx="14068">
                  <c:v>-2.9632599999999999E-2</c:v>
                </c:pt>
                <c:pt idx="14069">
                  <c:v>-2.9164700000000002E-2</c:v>
                </c:pt>
                <c:pt idx="14070">
                  <c:v>-2.86054E-2</c:v>
                </c:pt>
                <c:pt idx="14071">
                  <c:v>-2.79557E-2</c:v>
                </c:pt>
                <c:pt idx="14072">
                  <c:v>-2.7216799999999999E-2</c:v>
                </c:pt>
                <c:pt idx="14073">
                  <c:v>-2.6390199999999999E-2</c:v>
                </c:pt>
                <c:pt idx="14074">
                  <c:v>-2.5477199999999998E-2</c:v>
                </c:pt>
                <c:pt idx="14075">
                  <c:v>-2.4478799999999998E-2</c:v>
                </c:pt>
                <c:pt idx="14076">
                  <c:v>-2.33961E-2</c:v>
                </c:pt>
                <c:pt idx="14077">
                  <c:v>-2.2230799999999998E-2</c:v>
                </c:pt>
                <c:pt idx="14078">
                  <c:v>-2.0985199999999999E-2</c:v>
                </c:pt>
                <c:pt idx="14079">
                  <c:v>-1.9661399999999999E-2</c:v>
                </c:pt>
                <c:pt idx="14080">
                  <c:v>-1.8261199999999998E-2</c:v>
                </c:pt>
                <c:pt idx="14081">
                  <c:v>-1.6787300000000002E-2</c:v>
                </c:pt>
                <c:pt idx="14082">
                  <c:v>-1.52427E-2</c:v>
                </c:pt>
                <c:pt idx="14083">
                  <c:v>-1.36305E-2</c:v>
                </c:pt>
                <c:pt idx="14084">
                  <c:v>-1.19542E-2</c:v>
                </c:pt>
                <c:pt idx="14085">
                  <c:v>-1.0216899999999999E-2</c:v>
                </c:pt>
                <c:pt idx="14086" formatCode="0.00E+00">
                  <c:v>-8.4215599999999998E-3</c:v>
                </c:pt>
                <c:pt idx="14087" formatCode="0.00E+00">
                  <c:v>-6.5714900000000001E-3</c:v>
                </c:pt>
                <c:pt idx="14088" formatCode="0.00E+00">
                  <c:v>-4.67023E-3</c:v>
                </c:pt>
                <c:pt idx="14089" formatCode="0.00E+00">
                  <c:v>-2.7210300000000001E-3</c:v>
                </c:pt>
                <c:pt idx="14090" formatCode="0.00E+00">
                  <c:v>-7.2719400000000002E-4</c:v>
                </c:pt>
                <c:pt idx="14091" formatCode="0.00E+00">
                  <c:v>1.3078E-3</c:v>
                </c:pt>
                <c:pt idx="14092" formatCode="0.00E+00">
                  <c:v>3.3802599999999999E-3</c:v>
                </c:pt>
                <c:pt idx="14093" formatCode="0.00E+00">
                  <c:v>5.4861399999999996E-3</c:v>
                </c:pt>
                <c:pt idx="14094" formatCode="0.00E+00">
                  <c:v>7.6215299999999996E-3</c:v>
                </c:pt>
                <c:pt idx="14095" formatCode="0.00E+00">
                  <c:v>9.7829200000000005E-3</c:v>
                </c:pt>
                <c:pt idx="14096">
                  <c:v>1.1966600000000001E-2</c:v>
                </c:pt>
                <c:pt idx="14097">
                  <c:v>1.4168699999999999E-2</c:v>
                </c:pt>
                <c:pt idx="14098">
                  <c:v>1.6385400000000001E-2</c:v>
                </c:pt>
                <c:pt idx="14099">
                  <c:v>1.8614200000000001E-2</c:v>
                </c:pt>
                <c:pt idx="14100">
                  <c:v>2.0852099999999998E-2</c:v>
                </c:pt>
                <c:pt idx="14101">
                  <c:v>2.3095899999999999E-2</c:v>
                </c:pt>
                <c:pt idx="14102">
                  <c:v>2.5342E-2</c:v>
                </c:pt>
                <c:pt idx="14103">
                  <c:v>2.7587E-2</c:v>
                </c:pt>
                <c:pt idx="14104">
                  <c:v>2.98269E-2</c:v>
                </c:pt>
                <c:pt idx="14105">
                  <c:v>3.2056899999999999E-2</c:v>
                </c:pt>
                <c:pt idx="14106">
                  <c:v>3.4272499999999997E-2</c:v>
                </c:pt>
                <c:pt idx="14107">
                  <c:v>3.6470299999999997E-2</c:v>
                </c:pt>
                <c:pt idx="14108">
                  <c:v>3.8647500000000001E-2</c:v>
                </c:pt>
                <c:pt idx="14109">
                  <c:v>4.08016E-2</c:v>
                </c:pt>
                <c:pt idx="14110">
                  <c:v>4.29299E-2</c:v>
                </c:pt>
                <c:pt idx="14111" formatCode="0.00E+00">
                  <c:v>4.5029199999999998E-2</c:v>
                </c:pt>
                <c:pt idx="14112" formatCode="0.00E+00">
                  <c:v>4.70953E-2</c:v>
                </c:pt>
                <c:pt idx="14113" formatCode="0.00E+00">
                  <c:v>4.9123899999999998E-2</c:v>
                </c:pt>
                <c:pt idx="14114">
                  <c:v>5.11116E-2</c:v>
                </c:pt>
                <c:pt idx="14115">
                  <c:v>5.30558E-2</c:v>
                </c:pt>
                <c:pt idx="14116">
                  <c:v>5.4953799999999997E-2</c:v>
                </c:pt>
                <c:pt idx="14117">
                  <c:v>5.6803399999999997E-2</c:v>
                </c:pt>
                <c:pt idx="14118">
                  <c:v>5.8602599999999998E-2</c:v>
                </c:pt>
                <c:pt idx="14119">
                  <c:v>6.0349699999999999E-2</c:v>
                </c:pt>
                <c:pt idx="14120">
                  <c:v>6.2042899999999998E-2</c:v>
                </c:pt>
                <c:pt idx="14121">
                  <c:v>6.3679799999999995E-2</c:v>
                </c:pt>
                <c:pt idx="14122">
                  <c:v>6.5258200000000002E-2</c:v>
                </c:pt>
                <c:pt idx="14123">
                  <c:v>6.67764E-2</c:v>
                </c:pt>
                <c:pt idx="14124">
                  <c:v>6.8233500000000002E-2</c:v>
                </c:pt>
                <c:pt idx="14125">
                  <c:v>6.9629399999999994E-2</c:v>
                </c:pt>
                <c:pt idx="14126">
                  <c:v>7.0964100000000002E-2</c:v>
                </c:pt>
                <c:pt idx="14127">
                  <c:v>7.2236800000000004E-2</c:v>
                </c:pt>
                <c:pt idx="14128">
                  <c:v>7.3445300000000005E-2</c:v>
                </c:pt>
                <c:pt idx="14129">
                  <c:v>7.4588500000000002E-2</c:v>
                </c:pt>
                <c:pt idx="14130">
                  <c:v>7.5666300000000006E-2</c:v>
                </c:pt>
                <c:pt idx="14131">
                  <c:v>7.6678200000000002E-2</c:v>
                </c:pt>
                <c:pt idx="14132">
                  <c:v>7.7623300000000006E-2</c:v>
                </c:pt>
                <c:pt idx="14133">
                  <c:v>7.8501699999999994E-2</c:v>
                </c:pt>
                <c:pt idx="14134">
                  <c:v>7.9313900000000007E-2</c:v>
                </c:pt>
                <c:pt idx="14135">
                  <c:v>8.0060500000000007E-2</c:v>
                </c:pt>
                <c:pt idx="14136">
                  <c:v>8.0741400000000005E-2</c:v>
                </c:pt>
                <c:pt idx="14137">
                  <c:v>8.1356600000000001E-2</c:v>
                </c:pt>
                <c:pt idx="14138">
                  <c:v>8.19053E-2</c:v>
                </c:pt>
                <c:pt idx="14139">
                  <c:v>8.2385899999999998E-2</c:v>
                </c:pt>
                <c:pt idx="14140">
                  <c:v>8.2798099999999999E-2</c:v>
                </c:pt>
                <c:pt idx="14141">
                  <c:v>8.3143800000000004E-2</c:v>
                </c:pt>
                <c:pt idx="14142">
                  <c:v>8.3425200000000005E-2</c:v>
                </c:pt>
                <c:pt idx="14143">
                  <c:v>8.3643800000000004E-2</c:v>
                </c:pt>
                <c:pt idx="14144">
                  <c:v>8.3800799999999995E-2</c:v>
                </c:pt>
                <c:pt idx="14145">
                  <c:v>8.3897299999999994E-2</c:v>
                </c:pt>
                <c:pt idx="14146">
                  <c:v>8.3935099999999999E-2</c:v>
                </c:pt>
                <c:pt idx="14147">
                  <c:v>8.3916900000000003E-2</c:v>
                </c:pt>
                <c:pt idx="14148">
                  <c:v>8.3846100000000007E-2</c:v>
                </c:pt>
                <c:pt idx="14149">
                  <c:v>8.3725499999999994E-2</c:v>
                </c:pt>
                <c:pt idx="14150">
                  <c:v>8.3556900000000003E-2</c:v>
                </c:pt>
                <c:pt idx="14151">
                  <c:v>8.3341700000000005E-2</c:v>
                </c:pt>
                <c:pt idx="14152">
                  <c:v>8.3081699999999994E-2</c:v>
                </c:pt>
                <c:pt idx="14153">
                  <c:v>8.27793E-2</c:v>
                </c:pt>
                <c:pt idx="14154">
                  <c:v>8.2436599999999999E-2</c:v>
                </c:pt>
                <c:pt idx="14155">
                  <c:v>8.2056000000000004E-2</c:v>
                </c:pt>
                <c:pt idx="14156">
                  <c:v>8.1640400000000002E-2</c:v>
                </c:pt>
                <c:pt idx="14157">
                  <c:v>8.1192899999999998E-2</c:v>
                </c:pt>
                <c:pt idx="14158">
                  <c:v>8.0716499999999997E-2</c:v>
                </c:pt>
                <c:pt idx="14159">
                  <c:v>8.0214099999999997E-2</c:v>
                </c:pt>
                <c:pt idx="14160">
                  <c:v>7.9689099999999999E-2</c:v>
                </c:pt>
                <c:pt idx="14161">
                  <c:v>7.9144300000000001E-2</c:v>
                </c:pt>
                <c:pt idx="14162">
                  <c:v>7.8581700000000004E-2</c:v>
                </c:pt>
                <c:pt idx="14163">
                  <c:v>7.8002600000000005E-2</c:v>
                </c:pt>
                <c:pt idx="14164">
                  <c:v>7.7409199999999997E-2</c:v>
                </c:pt>
                <c:pt idx="14165">
                  <c:v>7.68036E-2</c:v>
                </c:pt>
                <c:pt idx="14166">
                  <c:v>7.61883E-2</c:v>
                </c:pt>
                <c:pt idx="14167">
                  <c:v>7.5566099999999997E-2</c:v>
                </c:pt>
                <c:pt idx="14168">
                  <c:v>7.4940300000000001E-2</c:v>
                </c:pt>
                <c:pt idx="14169">
                  <c:v>7.4314599999999995E-2</c:v>
                </c:pt>
                <c:pt idx="14170">
                  <c:v>7.36927E-2</c:v>
                </c:pt>
                <c:pt idx="14171">
                  <c:v>7.3077400000000001E-2</c:v>
                </c:pt>
                <c:pt idx="14172">
                  <c:v>7.2471499999999994E-2</c:v>
                </c:pt>
                <c:pt idx="14173">
                  <c:v>7.18781E-2</c:v>
                </c:pt>
                <c:pt idx="14174">
                  <c:v>7.1300199999999994E-2</c:v>
                </c:pt>
                <c:pt idx="14175">
                  <c:v>7.0741100000000001E-2</c:v>
                </c:pt>
                <c:pt idx="14176">
                  <c:v>7.0203500000000002E-2</c:v>
                </c:pt>
                <c:pt idx="14177">
                  <c:v>6.9689699999999993E-2</c:v>
                </c:pt>
                <c:pt idx="14178">
                  <c:v>6.9201799999999994E-2</c:v>
                </c:pt>
                <c:pt idx="14179">
                  <c:v>6.8741099999999999E-2</c:v>
                </c:pt>
                <c:pt idx="14180">
                  <c:v>6.8308599999999997E-2</c:v>
                </c:pt>
                <c:pt idx="14181">
                  <c:v>6.79062E-2</c:v>
                </c:pt>
                <c:pt idx="14182">
                  <c:v>6.7536700000000005E-2</c:v>
                </c:pt>
                <c:pt idx="14183">
                  <c:v>6.7202799999999993E-2</c:v>
                </c:pt>
                <c:pt idx="14184">
                  <c:v>6.6906999999999994E-2</c:v>
                </c:pt>
                <c:pt idx="14185">
                  <c:v>6.6651699999999994E-2</c:v>
                </c:pt>
                <c:pt idx="14186">
                  <c:v>6.6439700000000004E-2</c:v>
                </c:pt>
                <c:pt idx="14187">
                  <c:v>6.6272999999999999E-2</c:v>
                </c:pt>
                <c:pt idx="14188">
                  <c:v>6.6152500000000003E-2</c:v>
                </c:pt>
                <c:pt idx="14189">
                  <c:v>6.6079100000000002E-2</c:v>
                </c:pt>
                <c:pt idx="14190">
                  <c:v>6.6054299999999996E-2</c:v>
                </c:pt>
                <c:pt idx="14191">
                  <c:v>6.60805E-2</c:v>
                </c:pt>
                <c:pt idx="14192">
                  <c:v>6.6160499999999997E-2</c:v>
                </c:pt>
                <c:pt idx="14193">
                  <c:v>6.6296300000000002E-2</c:v>
                </c:pt>
                <c:pt idx="14194">
                  <c:v>6.6488699999999998E-2</c:v>
                </c:pt>
                <c:pt idx="14195">
                  <c:v>6.6738699999999998E-2</c:v>
                </c:pt>
                <c:pt idx="14196" formatCode="0.00E+00">
                  <c:v>6.7047300000000004E-2</c:v>
                </c:pt>
                <c:pt idx="14197" formatCode="0.00E+00">
                  <c:v>6.7415000000000003E-2</c:v>
                </c:pt>
                <c:pt idx="14198" formatCode="0.00E+00">
                  <c:v>6.7842E-2</c:v>
                </c:pt>
                <c:pt idx="14199" formatCode="0.00E+00">
                  <c:v>6.8328399999999997E-2</c:v>
                </c:pt>
                <c:pt idx="14200">
                  <c:v>6.8874900000000003E-2</c:v>
                </c:pt>
                <c:pt idx="14201">
                  <c:v>6.9481299999999996E-2</c:v>
                </c:pt>
                <c:pt idx="14202">
                  <c:v>7.0147399999999999E-2</c:v>
                </c:pt>
                <c:pt idx="14203">
                  <c:v>7.0872299999999999E-2</c:v>
                </c:pt>
                <c:pt idx="14204">
                  <c:v>7.1654700000000002E-2</c:v>
                </c:pt>
                <c:pt idx="14205">
                  <c:v>7.2494199999999995E-2</c:v>
                </c:pt>
                <c:pt idx="14206">
                  <c:v>7.3391499999999998E-2</c:v>
                </c:pt>
                <c:pt idx="14207">
                  <c:v>7.4346899999999994E-2</c:v>
                </c:pt>
                <c:pt idx="14208">
                  <c:v>7.5359499999999996E-2</c:v>
                </c:pt>
                <c:pt idx="14209">
                  <c:v>7.6428099999999999E-2</c:v>
                </c:pt>
                <c:pt idx="14210">
                  <c:v>7.7552200000000002E-2</c:v>
                </c:pt>
                <c:pt idx="14211">
                  <c:v>7.8731400000000007E-2</c:v>
                </c:pt>
                <c:pt idx="14212">
                  <c:v>7.9964099999999996E-2</c:v>
                </c:pt>
                <c:pt idx="14213">
                  <c:v>8.1248399999999998E-2</c:v>
                </c:pt>
                <c:pt idx="14214">
                  <c:v>8.2582600000000006E-2</c:v>
                </c:pt>
                <c:pt idx="14215">
                  <c:v>8.3964499999999997E-2</c:v>
                </c:pt>
                <c:pt idx="14216">
                  <c:v>8.5392300000000004E-2</c:v>
                </c:pt>
                <c:pt idx="14217">
                  <c:v>8.6864399999999994E-2</c:v>
                </c:pt>
                <c:pt idx="14218">
                  <c:v>8.8378899999999996E-2</c:v>
                </c:pt>
                <c:pt idx="14219">
                  <c:v>8.9933899999999997E-2</c:v>
                </c:pt>
                <c:pt idx="14220">
                  <c:v>9.15266E-2</c:v>
                </c:pt>
                <c:pt idx="14221">
                  <c:v>9.3153899999999998E-2</c:v>
                </c:pt>
                <c:pt idx="14222">
                  <c:v>9.4812599999999997E-2</c:v>
                </c:pt>
                <c:pt idx="14223">
                  <c:v>9.6500500000000003E-2</c:v>
                </c:pt>
                <c:pt idx="14224">
                  <c:v>9.8215499999999997E-2</c:v>
                </c:pt>
                <c:pt idx="14225">
                  <c:v>9.9954799999999996E-2</c:v>
                </c:pt>
                <c:pt idx="14226">
                  <c:v>0.101715</c:v>
                </c:pt>
                <c:pt idx="14227">
                  <c:v>0.103493</c:v>
                </c:pt>
                <c:pt idx="14228">
                  <c:v>0.105285</c:v>
                </c:pt>
                <c:pt idx="14229">
                  <c:v>0.107088</c:v>
                </c:pt>
                <c:pt idx="14230">
                  <c:v>0.108899</c:v>
                </c:pt>
                <c:pt idx="14231">
                  <c:v>0.11071499999999999</c:v>
                </c:pt>
                <c:pt idx="14232">
                  <c:v>0.11253299999999999</c:v>
                </c:pt>
                <c:pt idx="14233">
                  <c:v>0.11434900000000001</c:v>
                </c:pt>
                <c:pt idx="14234">
                  <c:v>0.116158</c:v>
                </c:pt>
                <c:pt idx="14235">
                  <c:v>0.11795799999999999</c:v>
                </c:pt>
                <c:pt idx="14236">
                  <c:v>0.11974799999999999</c:v>
                </c:pt>
                <c:pt idx="14237">
                  <c:v>0.121526</c:v>
                </c:pt>
                <c:pt idx="14238">
                  <c:v>0.12328799999999999</c:v>
                </c:pt>
                <c:pt idx="14239">
                  <c:v>0.12503</c:v>
                </c:pt>
                <c:pt idx="14240">
                  <c:v>0.12675</c:v>
                </c:pt>
                <c:pt idx="14241">
                  <c:v>0.128442</c:v>
                </c:pt>
                <c:pt idx="14242">
                  <c:v>0.130104</c:v>
                </c:pt>
                <c:pt idx="14243">
                  <c:v>0.13173299999999999</c:v>
                </c:pt>
                <c:pt idx="14244">
                  <c:v>0.133324</c:v>
                </c:pt>
                <c:pt idx="14245">
                  <c:v>0.13487199999999999</c:v>
                </c:pt>
                <c:pt idx="14246">
                  <c:v>0.136377</c:v>
                </c:pt>
                <c:pt idx="14247">
                  <c:v>0.13783400000000001</c:v>
                </c:pt>
                <c:pt idx="14248">
                  <c:v>0.13924300000000001</c:v>
                </c:pt>
                <c:pt idx="14249">
                  <c:v>0.140599</c:v>
                </c:pt>
                <c:pt idx="14250">
                  <c:v>0.1419</c:v>
                </c:pt>
                <c:pt idx="14251">
                  <c:v>0.14314299999999999</c:v>
                </c:pt>
                <c:pt idx="14252">
                  <c:v>0.14432600000000001</c:v>
                </c:pt>
                <c:pt idx="14253">
                  <c:v>0.14544499999999999</c:v>
                </c:pt>
                <c:pt idx="14254">
                  <c:v>0.14649699999999999</c:v>
                </c:pt>
                <c:pt idx="14255">
                  <c:v>0.14748</c:v>
                </c:pt>
                <c:pt idx="14256">
                  <c:v>0.14838999999999999</c:v>
                </c:pt>
                <c:pt idx="14257">
                  <c:v>0.14922299999999999</c:v>
                </c:pt>
                <c:pt idx="14258">
                  <c:v>0.149978</c:v>
                </c:pt>
                <c:pt idx="14259">
                  <c:v>0.15065200000000001</c:v>
                </c:pt>
                <c:pt idx="14260">
                  <c:v>0.15124399999999999</c:v>
                </c:pt>
                <c:pt idx="14261">
                  <c:v>0.15175</c:v>
                </c:pt>
                <c:pt idx="14262">
                  <c:v>0.152169</c:v>
                </c:pt>
                <c:pt idx="14263">
                  <c:v>0.152499</c:v>
                </c:pt>
                <c:pt idx="14264">
                  <c:v>0.15273500000000001</c:v>
                </c:pt>
                <c:pt idx="14265">
                  <c:v>0.15287700000000001</c:v>
                </c:pt>
                <c:pt idx="14266">
                  <c:v>0.152923</c:v>
                </c:pt>
                <c:pt idx="14267">
                  <c:v>0.15287300000000001</c:v>
                </c:pt>
                <c:pt idx="14268">
                  <c:v>0.152727</c:v>
                </c:pt>
                <c:pt idx="14269">
                  <c:v>0.15248500000000001</c:v>
                </c:pt>
                <c:pt idx="14270">
                  <c:v>0.152146</c:v>
                </c:pt>
                <c:pt idx="14271">
                  <c:v>0.15170900000000001</c:v>
                </c:pt>
                <c:pt idx="14272">
                  <c:v>0.151173</c:v>
                </c:pt>
                <c:pt idx="14273">
                  <c:v>0.150535</c:v>
                </c:pt>
                <c:pt idx="14274">
                  <c:v>0.14979500000000001</c:v>
                </c:pt>
                <c:pt idx="14275">
                  <c:v>0.148955</c:v>
                </c:pt>
                <c:pt idx="14276">
                  <c:v>0.14801400000000001</c:v>
                </c:pt>
                <c:pt idx="14277">
                  <c:v>0.14697399999999999</c:v>
                </c:pt>
                <c:pt idx="14278">
                  <c:v>0.14583399999999999</c:v>
                </c:pt>
                <c:pt idx="14279">
                  <c:v>0.144595</c:v>
                </c:pt>
                <c:pt idx="14280">
                  <c:v>0.143258</c:v>
                </c:pt>
                <c:pt idx="14281">
                  <c:v>0.14182500000000001</c:v>
                </c:pt>
                <c:pt idx="14282">
                  <c:v>0.140294</c:v>
                </c:pt>
                <c:pt idx="14283">
                  <c:v>0.13866800000000001</c:v>
                </c:pt>
                <c:pt idx="14284">
                  <c:v>0.13694600000000001</c:v>
                </c:pt>
                <c:pt idx="14285">
                  <c:v>0.13513</c:v>
                </c:pt>
                <c:pt idx="14286">
                  <c:v>0.13322300000000001</c:v>
                </c:pt>
                <c:pt idx="14287">
                  <c:v>0.13122500000000001</c:v>
                </c:pt>
                <c:pt idx="14288">
                  <c:v>0.129139</c:v>
                </c:pt>
                <c:pt idx="14289">
                  <c:v>0.126966</c:v>
                </c:pt>
                <c:pt idx="14290">
                  <c:v>0.124709</c:v>
                </c:pt>
                <c:pt idx="14291">
                  <c:v>0.12237000000000001</c:v>
                </c:pt>
                <c:pt idx="14292">
                  <c:v>0.119951</c:v>
                </c:pt>
                <c:pt idx="14293">
                  <c:v>0.117454</c:v>
                </c:pt>
                <c:pt idx="14294">
                  <c:v>0.114881</c:v>
                </c:pt>
                <c:pt idx="14295">
                  <c:v>0.112235</c:v>
                </c:pt>
                <c:pt idx="14296">
                  <c:v>0.109518</c:v>
                </c:pt>
                <c:pt idx="14297">
                  <c:v>0.106734</c:v>
                </c:pt>
                <c:pt idx="14298">
                  <c:v>0.10388600000000001</c:v>
                </c:pt>
                <c:pt idx="14299">
                  <c:v>0.100978</c:v>
                </c:pt>
                <c:pt idx="14300">
                  <c:v>9.8013299999999998E-2</c:v>
                </c:pt>
                <c:pt idx="14301">
                  <c:v>9.4997700000000004E-2</c:v>
                </c:pt>
                <c:pt idx="14302">
                  <c:v>9.1935000000000003E-2</c:v>
                </c:pt>
                <c:pt idx="14303">
                  <c:v>8.8829400000000003E-2</c:v>
                </c:pt>
                <c:pt idx="14304">
                  <c:v>8.5684700000000003E-2</c:v>
                </c:pt>
                <c:pt idx="14305">
                  <c:v>8.2503999999999994E-2</c:v>
                </c:pt>
                <c:pt idx="14306">
                  <c:v>7.9289899999999996E-2</c:v>
                </c:pt>
                <c:pt idx="14307">
                  <c:v>7.6045299999999996E-2</c:v>
                </c:pt>
                <c:pt idx="14308">
                  <c:v>7.2774099999999994E-2</c:v>
                </c:pt>
                <c:pt idx="14309">
                  <c:v>6.9480799999999995E-2</c:v>
                </c:pt>
                <c:pt idx="14310">
                  <c:v>6.61693E-2</c:v>
                </c:pt>
                <c:pt idx="14311">
                  <c:v>6.2843899999999994E-2</c:v>
                </c:pt>
                <c:pt idx="14312">
                  <c:v>5.9508600000000002E-2</c:v>
                </c:pt>
                <c:pt idx="14313">
                  <c:v>5.6168000000000003E-2</c:v>
                </c:pt>
                <c:pt idx="14314">
                  <c:v>5.2825499999999997E-2</c:v>
                </c:pt>
                <c:pt idx="14315">
                  <c:v>4.9484399999999998E-2</c:v>
                </c:pt>
                <c:pt idx="14316">
                  <c:v>4.6148700000000001E-2</c:v>
                </c:pt>
                <c:pt idx="14317">
                  <c:v>4.2823800000000002E-2</c:v>
                </c:pt>
                <c:pt idx="14318">
                  <c:v>3.9514800000000003E-2</c:v>
                </c:pt>
                <c:pt idx="14319">
                  <c:v>3.6226500000000002E-2</c:v>
                </c:pt>
                <c:pt idx="14320">
                  <c:v>3.2963899999999997E-2</c:v>
                </c:pt>
                <c:pt idx="14321">
                  <c:v>2.9731500000000001E-2</c:v>
                </c:pt>
                <c:pt idx="14322">
                  <c:v>2.6531900000000001E-2</c:v>
                </c:pt>
                <c:pt idx="14323">
                  <c:v>2.3367700000000002E-2</c:v>
                </c:pt>
                <c:pt idx="14324">
                  <c:v>2.0243500000000001E-2</c:v>
                </c:pt>
                <c:pt idx="14325">
                  <c:v>1.7164599999999999E-2</c:v>
                </c:pt>
                <c:pt idx="14326">
                  <c:v>1.41356E-2</c:v>
                </c:pt>
                <c:pt idx="14327">
                  <c:v>1.11596E-2</c:v>
                </c:pt>
                <c:pt idx="14328" formatCode="0.00E+00">
                  <c:v>8.2396499999999994E-3</c:v>
                </c:pt>
                <c:pt idx="14329" formatCode="0.00E+00">
                  <c:v>5.3794200000000002E-3</c:v>
                </c:pt>
                <c:pt idx="14330" formatCode="0.00E+00">
                  <c:v>2.5833800000000001E-3</c:v>
                </c:pt>
                <c:pt idx="14331" formatCode="0.00E+00">
                  <c:v>-1.4396499999999999E-4</c:v>
                </c:pt>
                <c:pt idx="14332" formatCode="0.00E+00">
                  <c:v>-2.79875E-3</c:v>
                </c:pt>
                <c:pt idx="14333" formatCode="0.00E+00">
                  <c:v>-5.3778200000000002E-3</c:v>
                </c:pt>
                <c:pt idx="14334" formatCode="0.00E+00">
                  <c:v>-7.8784700000000003E-3</c:v>
                </c:pt>
                <c:pt idx="14335">
                  <c:v>-1.0297799999999999E-2</c:v>
                </c:pt>
                <c:pt idx="14336">
                  <c:v>-1.2632600000000001E-2</c:v>
                </c:pt>
                <c:pt idx="14337">
                  <c:v>-1.4879399999999999E-2</c:v>
                </c:pt>
                <c:pt idx="14338">
                  <c:v>-1.7035100000000001E-2</c:v>
                </c:pt>
                <c:pt idx="14339">
                  <c:v>-1.9096599999999998E-2</c:v>
                </c:pt>
                <c:pt idx="14340">
                  <c:v>-2.1061300000000002E-2</c:v>
                </c:pt>
                <c:pt idx="14341">
                  <c:v>-2.2926499999999999E-2</c:v>
                </c:pt>
                <c:pt idx="14342">
                  <c:v>-2.46895E-2</c:v>
                </c:pt>
                <c:pt idx="14343">
                  <c:v>-2.6348799999999999E-2</c:v>
                </c:pt>
                <c:pt idx="14344">
                  <c:v>-2.7902199999999999E-2</c:v>
                </c:pt>
                <c:pt idx="14345">
                  <c:v>-2.9347399999999999E-2</c:v>
                </c:pt>
                <c:pt idx="14346">
                  <c:v>-3.06822E-2</c:v>
                </c:pt>
                <c:pt idx="14347">
                  <c:v>-3.19049E-2</c:v>
                </c:pt>
                <c:pt idx="14348">
                  <c:v>-3.3013899999999999E-2</c:v>
                </c:pt>
                <c:pt idx="14349">
                  <c:v>-3.4007099999999998E-2</c:v>
                </c:pt>
                <c:pt idx="14350">
                  <c:v>-3.4882499999999997E-2</c:v>
                </c:pt>
                <c:pt idx="14351">
                  <c:v>-3.5638299999999998E-2</c:v>
                </c:pt>
                <c:pt idx="14352">
                  <c:v>-3.6273199999999998E-2</c:v>
                </c:pt>
                <c:pt idx="14353">
                  <c:v>-3.6786100000000002E-2</c:v>
                </c:pt>
                <c:pt idx="14354">
                  <c:v>-3.7175199999999999E-2</c:v>
                </c:pt>
                <c:pt idx="14355">
                  <c:v>-3.7439600000000003E-2</c:v>
                </c:pt>
                <c:pt idx="14356">
                  <c:v>-3.7579799999999997E-2</c:v>
                </c:pt>
                <c:pt idx="14357">
                  <c:v>-3.7596600000000001E-2</c:v>
                </c:pt>
                <c:pt idx="14358">
                  <c:v>-3.7490900000000001E-2</c:v>
                </c:pt>
                <c:pt idx="14359">
                  <c:v>-3.7263200000000003E-2</c:v>
                </c:pt>
                <c:pt idx="14360">
                  <c:v>-3.6914200000000001E-2</c:v>
                </c:pt>
                <c:pt idx="14361">
                  <c:v>-3.6444200000000003E-2</c:v>
                </c:pt>
                <c:pt idx="14362">
                  <c:v>-3.5853400000000001E-2</c:v>
                </c:pt>
                <c:pt idx="14363">
                  <c:v>-3.5142199999999998E-2</c:v>
                </c:pt>
                <c:pt idx="14364">
                  <c:v>-3.4310899999999998E-2</c:v>
                </c:pt>
                <c:pt idx="14365">
                  <c:v>-3.3361200000000001E-2</c:v>
                </c:pt>
                <c:pt idx="14366">
                  <c:v>-3.2295299999999999E-2</c:v>
                </c:pt>
                <c:pt idx="14367">
                  <c:v>-3.11157E-2</c:v>
                </c:pt>
                <c:pt idx="14368">
                  <c:v>-2.9824300000000002E-2</c:v>
                </c:pt>
                <c:pt idx="14369">
                  <c:v>-2.8422900000000001E-2</c:v>
                </c:pt>
                <c:pt idx="14370">
                  <c:v>-2.6913099999999999E-2</c:v>
                </c:pt>
                <c:pt idx="14371">
                  <c:v>-2.52965E-2</c:v>
                </c:pt>
                <c:pt idx="14372">
                  <c:v>-2.3574399999999999E-2</c:v>
                </c:pt>
                <c:pt idx="14373">
                  <c:v>-2.17491E-2</c:v>
                </c:pt>
                <c:pt idx="14374">
                  <c:v>-1.9823400000000001E-2</c:v>
                </c:pt>
                <c:pt idx="14375">
                  <c:v>-1.7800300000000002E-2</c:v>
                </c:pt>
                <c:pt idx="14376">
                  <c:v>-1.56828E-2</c:v>
                </c:pt>
                <c:pt idx="14377">
                  <c:v>-1.3474E-2</c:v>
                </c:pt>
                <c:pt idx="14378">
                  <c:v>-1.1176800000000001E-2</c:v>
                </c:pt>
                <c:pt idx="14379" formatCode="0.00E+00">
                  <c:v>-8.7949399999999994E-3</c:v>
                </c:pt>
                <c:pt idx="14380" formatCode="0.00E+00">
                  <c:v>-6.3324899999999996E-3</c:v>
                </c:pt>
                <c:pt idx="14381" formatCode="0.00E+00">
                  <c:v>-3.7928699999999998E-3</c:v>
                </c:pt>
                <c:pt idx="14382" formatCode="0.00E+00">
                  <c:v>-1.1791200000000001E-3</c:v>
                </c:pt>
                <c:pt idx="14383" formatCode="0.00E+00">
                  <c:v>1.50563E-3</c:v>
                </c:pt>
                <c:pt idx="14384" formatCode="0.00E+00">
                  <c:v>4.2578099999999999E-3</c:v>
                </c:pt>
                <c:pt idx="14385" formatCode="0.00E+00">
                  <c:v>7.0734600000000002E-3</c:v>
                </c:pt>
                <c:pt idx="14386" formatCode="0.00E+00">
                  <c:v>9.9483000000000002E-3</c:v>
                </c:pt>
                <c:pt idx="14387">
                  <c:v>1.2877899999999999E-2</c:v>
                </c:pt>
                <c:pt idx="14388">
                  <c:v>1.5857599999999999E-2</c:v>
                </c:pt>
                <c:pt idx="14389">
                  <c:v>1.8882400000000001E-2</c:v>
                </c:pt>
                <c:pt idx="14390">
                  <c:v>2.1947500000000002E-2</c:v>
                </c:pt>
                <c:pt idx="14391">
                  <c:v>2.5048399999999998E-2</c:v>
                </c:pt>
                <c:pt idx="14392">
                  <c:v>2.8180500000000001E-2</c:v>
                </c:pt>
                <c:pt idx="14393">
                  <c:v>3.1339499999999999E-2</c:v>
                </c:pt>
                <c:pt idx="14394">
                  <c:v>3.4520599999999999E-2</c:v>
                </c:pt>
                <c:pt idx="14395">
                  <c:v>3.7719500000000003E-2</c:v>
                </c:pt>
                <c:pt idx="14396">
                  <c:v>4.0932299999999998E-2</c:v>
                </c:pt>
                <c:pt idx="14397">
                  <c:v>4.41543E-2</c:v>
                </c:pt>
                <c:pt idx="14398">
                  <c:v>4.7381199999999998E-2</c:v>
                </c:pt>
                <c:pt idx="14399">
                  <c:v>5.06092E-2</c:v>
                </c:pt>
                <c:pt idx="14400">
                  <c:v>5.3835300000000003E-2</c:v>
                </c:pt>
                <c:pt idx="14401">
                  <c:v>5.7056099999999998E-2</c:v>
                </c:pt>
                <c:pt idx="14402">
                  <c:v>6.0267599999999998E-2</c:v>
                </c:pt>
                <c:pt idx="14403">
                  <c:v>6.34657E-2</c:v>
                </c:pt>
                <c:pt idx="14404">
                  <c:v>6.6646999999999998E-2</c:v>
                </c:pt>
                <c:pt idx="14405">
                  <c:v>6.9807800000000003E-2</c:v>
                </c:pt>
                <c:pt idx="14406">
                  <c:v>7.2943800000000003E-2</c:v>
                </c:pt>
                <c:pt idx="14407">
                  <c:v>7.6050699999999999E-2</c:v>
                </c:pt>
                <c:pt idx="14408">
                  <c:v>7.9124299999999995E-2</c:v>
                </c:pt>
                <c:pt idx="14409">
                  <c:v>8.2160399999999995E-2</c:v>
                </c:pt>
                <c:pt idx="14410">
                  <c:v>8.5154900000000006E-2</c:v>
                </c:pt>
                <c:pt idx="14411">
                  <c:v>8.8103699999999993E-2</c:v>
                </c:pt>
                <c:pt idx="14412">
                  <c:v>9.1002399999999997E-2</c:v>
                </c:pt>
                <c:pt idx="14413">
                  <c:v>9.3847200000000006E-2</c:v>
                </c:pt>
                <c:pt idx="14414">
                  <c:v>9.6634700000000004E-2</c:v>
                </c:pt>
                <c:pt idx="14415">
                  <c:v>9.9362400000000003E-2</c:v>
                </c:pt>
                <c:pt idx="14416">
                  <c:v>0.10202799999999999</c:v>
                </c:pt>
                <c:pt idx="14417">
                  <c:v>0.104628</c:v>
                </c:pt>
                <c:pt idx="14418">
                  <c:v>0.10716000000000001</c:v>
                </c:pt>
                <c:pt idx="14419">
                  <c:v>0.109621</c:v>
                </c:pt>
                <c:pt idx="14420">
                  <c:v>0.112007</c:v>
                </c:pt>
                <c:pt idx="14421">
                  <c:v>0.114315</c:v>
                </c:pt>
                <c:pt idx="14422">
                  <c:v>0.11654399999999999</c:v>
                </c:pt>
                <c:pt idx="14423">
                  <c:v>0.11869200000000001</c:v>
                </c:pt>
                <c:pt idx="14424">
                  <c:v>0.120757</c:v>
                </c:pt>
                <c:pt idx="14425">
                  <c:v>0.122738</c:v>
                </c:pt>
                <c:pt idx="14426">
                  <c:v>0.12463200000000001</c:v>
                </c:pt>
                <c:pt idx="14427">
                  <c:v>0.12643799999999999</c:v>
                </c:pt>
                <c:pt idx="14428">
                  <c:v>0.12815599999999999</c:v>
                </c:pt>
                <c:pt idx="14429">
                  <c:v>0.12978300000000001</c:v>
                </c:pt>
                <c:pt idx="14430">
                  <c:v>0.13131799999999999</c:v>
                </c:pt>
                <c:pt idx="14431">
                  <c:v>0.13276099999999999</c:v>
                </c:pt>
                <c:pt idx="14432">
                  <c:v>0.13411200000000001</c:v>
                </c:pt>
                <c:pt idx="14433">
                  <c:v>0.13536899999999999</c:v>
                </c:pt>
                <c:pt idx="14434">
                  <c:v>0.13653399999999999</c:v>
                </c:pt>
                <c:pt idx="14435">
                  <c:v>0.13760500000000001</c:v>
                </c:pt>
                <c:pt idx="14436">
                  <c:v>0.13858400000000001</c:v>
                </c:pt>
                <c:pt idx="14437">
                  <c:v>0.13946900000000001</c:v>
                </c:pt>
                <c:pt idx="14438">
                  <c:v>0.14025899999999999</c:v>
                </c:pt>
                <c:pt idx="14439">
                  <c:v>0.140955</c:v>
                </c:pt>
                <c:pt idx="14440">
                  <c:v>0.14155499999999999</c:v>
                </c:pt>
                <c:pt idx="14441">
                  <c:v>0.14206199999999999</c:v>
                </c:pt>
                <c:pt idx="14442">
                  <c:v>0.14247399999999999</c:v>
                </c:pt>
                <c:pt idx="14443">
                  <c:v>0.142794</c:v>
                </c:pt>
                <c:pt idx="14444">
                  <c:v>0.14302200000000001</c:v>
                </c:pt>
                <c:pt idx="14445">
                  <c:v>0.14316000000000001</c:v>
                </c:pt>
                <c:pt idx="14446">
                  <c:v>0.143209</c:v>
                </c:pt>
                <c:pt idx="14447">
                  <c:v>0.14316999999999999</c:v>
                </c:pt>
                <c:pt idx="14448">
                  <c:v>0.14304700000000001</c:v>
                </c:pt>
                <c:pt idx="14449">
                  <c:v>0.142841</c:v>
                </c:pt>
                <c:pt idx="14450">
                  <c:v>0.14255499999999999</c:v>
                </c:pt>
                <c:pt idx="14451">
                  <c:v>0.14219000000000001</c:v>
                </c:pt>
                <c:pt idx="14452">
                  <c:v>0.14174900000000001</c:v>
                </c:pt>
                <c:pt idx="14453">
                  <c:v>0.141233</c:v>
                </c:pt>
                <c:pt idx="14454">
                  <c:v>0.14064399999999999</c:v>
                </c:pt>
                <c:pt idx="14455">
                  <c:v>0.139986</c:v>
                </c:pt>
                <c:pt idx="14456">
                  <c:v>0.139261</c:v>
                </c:pt>
                <c:pt idx="14457">
                  <c:v>0.13847200000000001</c:v>
                </c:pt>
                <c:pt idx="14458">
                  <c:v>0.13762099999999999</c:v>
                </c:pt>
                <c:pt idx="14459">
                  <c:v>0.136716</c:v>
                </c:pt>
                <c:pt idx="14460">
                  <c:v>0.13575999999999999</c:v>
                </c:pt>
                <c:pt idx="14461">
                  <c:v>0.13475400000000001</c:v>
                </c:pt>
                <c:pt idx="14462">
                  <c:v>0.13369800000000001</c:v>
                </c:pt>
                <c:pt idx="14463">
                  <c:v>0.13259799999999999</c:v>
                </c:pt>
                <c:pt idx="14464">
                  <c:v>0.13145699999999999</c:v>
                </c:pt>
                <c:pt idx="14465">
                  <c:v>0.130278</c:v>
                </c:pt>
                <c:pt idx="14466">
                  <c:v>0.12906400000000001</c:v>
                </c:pt>
                <c:pt idx="14467">
                  <c:v>0.12781899999999999</c:v>
                </c:pt>
                <c:pt idx="14468">
                  <c:v>0.12654699999999999</c:v>
                </c:pt>
                <c:pt idx="14469">
                  <c:v>0.12525</c:v>
                </c:pt>
                <c:pt idx="14470">
                  <c:v>0.123931</c:v>
                </c:pt>
                <c:pt idx="14471">
                  <c:v>0.12259299999999999</c:v>
                </c:pt>
                <c:pt idx="14472">
                  <c:v>0.121239</c:v>
                </c:pt>
                <c:pt idx="14473">
                  <c:v>0.11987200000000001</c:v>
                </c:pt>
                <c:pt idx="14474">
                  <c:v>0.11849700000000001</c:v>
                </c:pt>
                <c:pt idx="14475">
                  <c:v>0.117116</c:v>
                </c:pt>
                <c:pt idx="14476">
                  <c:v>0.115732</c:v>
                </c:pt>
                <c:pt idx="14477">
                  <c:v>0.11434900000000001</c:v>
                </c:pt>
                <c:pt idx="14478">
                  <c:v>0.112968</c:v>
                </c:pt>
                <c:pt idx="14479">
                  <c:v>0.111595</c:v>
                </c:pt>
                <c:pt idx="14480">
                  <c:v>0.11022999999999999</c:v>
                </c:pt>
                <c:pt idx="14481">
                  <c:v>0.108878</c:v>
                </c:pt>
                <c:pt idx="14482">
                  <c:v>0.107542</c:v>
                </c:pt>
                <c:pt idx="14483">
                  <c:v>0.106225</c:v>
                </c:pt>
                <c:pt idx="14484">
                  <c:v>0.104931</c:v>
                </c:pt>
                <c:pt idx="14485">
                  <c:v>0.103662</c:v>
                </c:pt>
                <c:pt idx="14486">
                  <c:v>0.102422</c:v>
                </c:pt>
                <c:pt idx="14487">
                  <c:v>0.101212</c:v>
                </c:pt>
                <c:pt idx="14488">
                  <c:v>0.100034</c:v>
                </c:pt>
                <c:pt idx="14489">
                  <c:v>9.8890900000000004E-2</c:v>
                </c:pt>
                <c:pt idx="14490">
                  <c:v>9.7784099999999999E-2</c:v>
                </c:pt>
                <c:pt idx="14491">
                  <c:v>9.6716700000000003E-2</c:v>
                </c:pt>
                <c:pt idx="14492">
                  <c:v>9.5690800000000006E-2</c:v>
                </c:pt>
                <c:pt idx="14493">
                  <c:v>9.4708200000000006E-2</c:v>
                </c:pt>
                <c:pt idx="14494">
                  <c:v>9.3770699999999998E-2</c:v>
                </c:pt>
                <c:pt idx="14495">
                  <c:v>9.2879500000000004E-2</c:v>
                </c:pt>
                <c:pt idx="14496">
                  <c:v>9.20353E-2</c:v>
                </c:pt>
                <c:pt idx="14497">
                  <c:v>9.1239200000000006E-2</c:v>
                </c:pt>
                <c:pt idx="14498">
                  <c:v>9.0492400000000001E-2</c:v>
                </c:pt>
                <c:pt idx="14499">
                  <c:v>8.9796100000000004E-2</c:v>
                </c:pt>
                <c:pt idx="14500">
                  <c:v>8.9151099999999997E-2</c:v>
                </c:pt>
                <c:pt idx="14501">
                  <c:v>8.8557300000000005E-2</c:v>
                </c:pt>
                <c:pt idx="14502">
                  <c:v>8.8014800000000004E-2</c:v>
                </c:pt>
                <c:pt idx="14503">
                  <c:v>8.7523599999999993E-2</c:v>
                </c:pt>
                <c:pt idx="14504">
                  <c:v>8.70837E-2</c:v>
                </c:pt>
                <c:pt idx="14505">
                  <c:v>8.6695499999999995E-2</c:v>
                </c:pt>
                <c:pt idx="14506">
                  <c:v>8.6359500000000006E-2</c:v>
                </c:pt>
                <c:pt idx="14507">
                  <c:v>8.6075100000000002E-2</c:v>
                </c:pt>
                <c:pt idx="14508">
                  <c:v>8.5842100000000005E-2</c:v>
                </c:pt>
                <c:pt idx="14509">
                  <c:v>8.5663299999999998E-2</c:v>
                </c:pt>
                <c:pt idx="14510">
                  <c:v>8.5540000000000005E-2</c:v>
                </c:pt>
                <c:pt idx="14511">
                  <c:v>8.5468600000000006E-2</c:v>
                </c:pt>
                <c:pt idx="14512">
                  <c:v>8.54462E-2</c:v>
                </c:pt>
                <c:pt idx="14513">
                  <c:v>8.5473400000000005E-2</c:v>
                </c:pt>
                <c:pt idx="14514">
                  <c:v>8.5549500000000001E-2</c:v>
                </c:pt>
                <c:pt idx="14515">
                  <c:v>8.5671899999999995E-2</c:v>
                </c:pt>
                <c:pt idx="14516">
                  <c:v>8.5838899999999996E-2</c:v>
                </c:pt>
                <c:pt idx="14517">
                  <c:v>8.6049299999999995E-2</c:v>
                </c:pt>
                <c:pt idx="14518">
                  <c:v>8.6301699999999995E-2</c:v>
                </c:pt>
                <c:pt idx="14519">
                  <c:v>8.6594400000000002E-2</c:v>
                </c:pt>
                <c:pt idx="14520">
                  <c:v>8.6925699999999995E-2</c:v>
                </c:pt>
                <c:pt idx="14521">
                  <c:v>8.7293499999999996E-2</c:v>
                </c:pt>
                <c:pt idx="14522">
                  <c:v>8.7695700000000001E-2</c:v>
                </c:pt>
                <c:pt idx="14523">
                  <c:v>8.8130200000000006E-2</c:v>
                </c:pt>
                <c:pt idx="14524">
                  <c:v>8.8594500000000007E-2</c:v>
                </c:pt>
                <c:pt idx="14525">
                  <c:v>8.9086899999999997E-2</c:v>
                </c:pt>
                <c:pt idx="14526">
                  <c:v>8.9606099999999994E-2</c:v>
                </c:pt>
                <c:pt idx="14527">
                  <c:v>9.01502E-2</c:v>
                </c:pt>
                <c:pt idx="14528">
                  <c:v>9.07163E-2</c:v>
                </c:pt>
                <c:pt idx="14529">
                  <c:v>9.1301400000000005E-2</c:v>
                </c:pt>
                <c:pt idx="14530">
                  <c:v>9.1902200000000003E-2</c:v>
                </c:pt>
                <c:pt idx="14531">
                  <c:v>9.2515399999999998E-2</c:v>
                </c:pt>
                <c:pt idx="14532">
                  <c:v>9.3137999999999999E-2</c:v>
                </c:pt>
                <c:pt idx="14533">
                  <c:v>9.3767900000000001E-2</c:v>
                </c:pt>
                <c:pt idx="14534">
                  <c:v>9.4403200000000007E-2</c:v>
                </c:pt>
                <c:pt idx="14535">
                  <c:v>9.5042000000000001E-2</c:v>
                </c:pt>
                <c:pt idx="14536">
                  <c:v>9.5681100000000005E-2</c:v>
                </c:pt>
                <c:pt idx="14537">
                  <c:v>9.6316600000000002E-2</c:v>
                </c:pt>
                <c:pt idx="14538">
                  <c:v>9.6944699999999995E-2</c:v>
                </c:pt>
                <c:pt idx="14539">
                  <c:v>9.7562599999999999E-2</c:v>
                </c:pt>
                <c:pt idx="14540">
                  <c:v>9.8167599999999994E-2</c:v>
                </c:pt>
                <c:pt idx="14541">
                  <c:v>9.8757600000000001E-2</c:v>
                </c:pt>
                <c:pt idx="14542">
                  <c:v>9.9330600000000005E-2</c:v>
                </c:pt>
                <c:pt idx="14543">
                  <c:v>9.9884899999999999E-2</c:v>
                </c:pt>
                <c:pt idx="14544">
                  <c:v>0.10041799999999999</c:v>
                </c:pt>
                <c:pt idx="14545">
                  <c:v>0.100927</c:v>
                </c:pt>
                <c:pt idx="14546">
                  <c:v>0.101409</c:v>
                </c:pt>
                <c:pt idx="14547">
                  <c:v>0.10186099999999999</c:v>
                </c:pt>
                <c:pt idx="14548">
                  <c:v>0.10228</c:v>
                </c:pt>
                <c:pt idx="14549">
                  <c:v>0.10266400000000001</c:v>
                </c:pt>
                <c:pt idx="14550">
                  <c:v>0.10301200000000001</c:v>
                </c:pt>
                <c:pt idx="14551">
                  <c:v>0.103323</c:v>
                </c:pt>
                <c:pt idx="14552">
                  <c:v>0.10359599999999999</c:v>
                </c:pt>
                <c:pt idx="14553">
                  <c:v>0.103829</c:v>
                </c:pt>
                <c:pt idx="14554">
                  <c:v>0.104019</c:v>
                </c:pt>
                <c:pt idx="14555">
                  <c:v>0.10416599999999999</c:v>
                </c:pt>
                <c:pt idx="14556">
                  <c:v>0.104266</c:v>
                </c:pt>
                <c:pt idx="14557">
                  <c:v>0.10431799999999999</c:v>
                </c:pt>
                <c:pt idx="14558">
                  <c:v>0.104321</c:v>
                </c:pt>
                <c:pt idx="14559">
                  <c:v>0.104273</c:v>
                </c:pt>
                <c:pt idx="14560">
                  <c:v>0.104173</c:v>
                </c:pt>
                <c:pt idx="14561">
                  <c:v>0.104021</c:v>
                </c:pt>
                <c:pt idx="14562">
                  <c:v>0.103815</c:v>
                </c:pt>
                <c:pt idx="14563">
                  <c:v>0.10355399999999999</c:v>
                </c:pt>
                <c:pt idx="14564">
                  <c:v>0.103237</c:v>
                </c:pt>
                <c:pt idx="14565">
                  <c:v>0.102863</c:v>
                </c:pt>
                <c:pt idx="14566">
                  <c:v>0.10243099999999999</c:v>
                </c:pt>
                <c:pt idx="14567">
                  <c:v>0.101941</c:v>
                </c:pt>
                <c:pt idx="14568">
                  <c:v>0.101391</c:v>
                </c:pt>
                <c:pt idx="14569">
                  <c:v>0.100784</c:v>
                </c:pt>
                <c:pt idx="14570">
                  <c:v>0.100119</c:v>
                </c:pt>
                <c:pt idx="14571">
                  <c:v>9.93975E-2</c:v>
                </c:pt>
                <c:pt idx="14572">
                  <c:v>9.8620399999999997E-2</c:v>
                </c:pt>
                <c:pt idx="14573">
                  <c:v>9.7787600000000002E-2</c:v>
                </c:pt>
                <c:pt idx="14574">
                  <c:v>9.6899100000000002E-2</c:v>
                </c:pt>
                <c:pt idx="14575">
                  <c:v>9.5955600000000002E-2</c:v>
                </c:pt>
                <c:pt idx="14576" formatCode="0.00E+00">
                  <c:v>9.4958200000000006E-2</c:v>
                </c:pt>
                <c:pt idx="14577" formatCode="0.00E+00">
                  <c:v>9.3908199999999997E-2</c:v>
                </c:pt>
                <c:pt idx="14578" formatCode="0.00E+00">
                  <c:v>9.2807299999999995E-2</c:v>
                </c:pt>
                <c:pt idx="14579" formatCode="0.00E+00">
                  <c:v>9.16574E-2</c:v>
                </c:pt>
                <c:pt idx="14580">
                  <c:v>9.0459499999999998E-2</c:v>
                </c:pt>
                <c:pt idx="14581">
                  <c:v>8.9213799999999996E-2</c:v>
                </c:pt>
                <c:pt idx="14582">
                  <c:v>8.7920799999999993E-2</c:v>
                </c:pt>
                <c:pt idx="14583">
                  <c:v>8.6582199999999998E-2</c:v>
                </c:pt>
                <c:pt idx="14584">
                  <c:v>8.5200200000000004E-2</c:v>
                </c:pt>
                <c:pt idx="14585">
                  <c:v>8.3776199999999995E-2</c:v>
                </c:pt>
                <c:pt idx="14586">
                  <c:v>8.2310900000000006E-2</c:v>
                </c:pt>
                <c:pt idx="14587">
                  <c:v>8.0805699999999994E-2</c:v>
                </c:pt>
                <c:pt idx="14588">
                  <c:v>7.9262600000000002E-2</c:v>
                </c:pt>
                <c:pt idx="14589">
                  <c:v>7.7684100000000006E-2</c:v>
                </c:pt>
                <c:pt idx="14590">
                  <c:v>7.6072799999999996E-2</c:v>
                </c:pt>
                <c:pt idx="14591">
                  <c:v>7.4430899999999994E-2</c:v>
                </c:pt>
                <c:pt idx="14592">
                  <c:v>7.2761000000000006E-2</c:v>
                </c:pt>
                <c:pt idx="14593">
                  <c:v>7.1066099999999993E-2</c:v>
                </c:pt>
                <c:pt idx="14594">
                  <c:v>6.9349499999999994E-2</c:v>
                </c:pt>
                <c:pt idx="14595">
                  <c:v>6.7614599999999997E-2</c:v>
                </c:pt>
                <c:pt idx="14596">
                  <c:v>6.5863400000000002E-2</c:v>
                </c:pt>
                <c:pt idx="14597">
                  <c:v>6.4097199999999993E-2</c:v>
                </c:pt>
                <c:pt idx="14598">
                  <c:v>6.2317999999999998E-2</c:v>
                </c:pt>
                <c:pt idx="14599">
                  <c:v>6.0529399999999997E-2</c:v>
                </c:pt>
                <c:pt idx="14600">
                  <c:v>5.8735500000000003E-2</c:v>
                </c:pt>
                <c:pt idx="14601">
                  <c:v>5.6939799999999999E-2</c:v>
                </c:pt>
                <c:pt idx="14602">
                  <c:v>5.5145899999999998E-2</c:v>
                </c:pt>
                <c:pt idx="14603">
                  <c:v>5.3357500000000002E-2</c:v>
                </c:pt>
                <c:pt idx="14604">
                  <c:v>5.1577999999999999E-2</c:v>
                </c:pt>
                <c:pt idx="14605">
                  <c:v>4.9810699999999999E-2</c:v>
                </c:pt>
                <c:pt idx="14606">
                  <c:v>4.8058799999999999E-2</c:v>
                </c:pt>
                <c:pt idx="14607">
                  <c:v>4.63253E-2</c:v>
                </c:pt>
                <c:pt idx="14608">
                  <c:v>4.4612800000000001E-2</c:v>
                </c:pt>
                <c:pt idx="14609">
                  <c:v>4.2924299999999999E-2</c:v>
                </c:pt>
                <c:pt idx="14610">
                  <c:v>4.1262300000000002E-2</c:v>
                </c:pt>
                <c:pt idx="14611">
                  <c:v>3.9630100000000001E-2</c:v>
                </c:pt>
                <c:pt idx="14612">
                  <c:v>3.8031200000000001E-2</c:v>
                </c:pt>
                <c:pt idx="14613">
                  <c:v>3.64692E-2</c:v>
                </c:pt>
                <c:pt idx="14614">
                  <c:v>3.4947300000000001E-2</c:v>
                </c:pt>
                <c:pt idx="14615">
                  <c:v>3.3468299999999999E-2</c:v>
                </c:pt>
                <c:pt idx="14616">
                  <c:v>3.2035000000000001E-2</c:v>
                </c:pt>
                <c:pt idx="14617">
                  <c:v>3.0649800000000001E-2</c:v>
                </c:pt>
                <c:pt idx="14618">
                  <c:v>2.93152E-2</c:v>
                </c:pt>
                <c:pt idx="14619">
                  <c:v>2.8034400000000001E-2</c:v>
                </c:pt>
                <c:pt idx="14620">
                  <c:v>2.68106E-2</c:v>
                </c:pt>
                <c:pt idx="14621">
                  <c:v>2.5647E-2</c:v>
                </c:pt>
                <c:pt idx="14622">
                  <c:v>2.4546499999999999E-2</c:v>
                </c:pt>
                <c:pt idx="14623">
                  <c:v>2.3511299999999999E-2</c:v>
                </c:pt>
                <c:pt idx="14624">
                  <c:v>2.2543500000000001E-2</c:v>
                </c:pt>
                <c:pt idx="14625" formatCode="0.00E+00">
                  <c:v>2.16452E-2</c:v>
                </c:pt>
                <c:pt idx="14626" formatCode="0.00E+00">
                  <c:v>2.08186E-2</c:v>
                </c:pt>
                <c:pt idx="14627" formatCode="0.00E+00">
                  <c:v>2.0066400000000002E-2</c:v>
                </c:pt>
                <c:pt idx="14628" formatCode="0.00E+00">
                  <c:v>1.9391499999999999E-2</c:v>
                </c:pt>
                <c:pt idx="14629" formatCode="0.00E+00">
                  <c:v>1.8796799999999999E-2</c:v>
                </c:pt>
                <c:pt idx="14630">
                  <c:v>1.8284399999999999E-2</c:v>
                </c:pt>
                <c:pt idx="14631">
                  <c:v>1.78554E-2</c:v>
                </c:pt>
                <c:pt idx="14632">
                  <c:v>1.7510899999999999E-2</c:v>
                </c:pt>
                <c:pt idx="14633">
                  <c:v>1.7252199999999999E-2</c:v>
                </c:pt>
                <c:pt idx="14634">
                  <c:v>1.7079899999999999E-2</c:v>
                </c:pt>
                <c:pt idx="14635">
                  <c:v>1.6995E-2</c:v>
                </c:pt>
                <c:pt idx="14636">
                  <c:v>1.69985E-2</c:v>
                </c:pt>
                <c:pt idx="14637">
                  <c:v>1.7092400000000001E-2</c:v>
                </c:pt>
                <c:pt idx="14638">
                  <c:v>1.7278999999999999E-2</c:v>
                </c:pt>
                <c:pt idx="14639">
                  <c:v>1.7560099999999999E-2</c:v>
                </c:pt>
                <c:pt idx="14640">
                  <c:v>1.79349E-2</c:v>
                </c:pt>
                <c:pt idx="14641">
                  <c:v>1.8401600000000001E-2</c:v>
                </c:pt>
                <c:pt idx="14642">
                  <c:v>1.8959500000000001E-2</c:v>
                </c:pt>
                <c:pt idx="14643">
                  <c:v>1.96087E-2</c:v>
                </c:pt>
                <c:pt idx="14644">
                  <c:v>2.0349200000000001E-2</c:v>
                </c:pt>
                <c:pt idx="14645">
                  <c:v>2.1180500000000001E-2</c:v>
                </c:pt>
                <c:pt idx="14646">
                  <c:v>2.2102400000000001E-2</c:v>
                </c:pt>
                <c:pt idx="14647">
                  <c:v>2.3114200000000001E-2</c:v>
                </c:pt>
                <c:pt idx="14648">
                  <c:v>2.4214300000000001E-2</c:v>
                </c:pt>
                <c:pt idx="14649">
                  <c:v>2.5401099999999999E-2</c:v>
                </c:pt>
                <c:pt idx="14650">
                  <c:v>2.6672700000000001E-2</c:v>
                </c:pt>
                <c:pt idx="14651">
                  <c:v>2.80275E-2</c:v>
                </c:pt>
                <c:pt idx="14652">
                  <c:v>2.9463699999999999E-2</c:v>
                </c:pt>
                <c:pt idx="14653">
                  <c:v>3.0979400000000001E-2</c:v>
                </c:pt>
                <c:pt idx="14654">
                  <c:v>3.2572299999999998E-2</c:v>
                </c:pt>
                <c:pt idx="14655">
                  <c:v>3.4240399999999997E-2</c:v>
                </c:pt>
                <c:pt idx="14656">
                  <c:v>3.5982100000000003E-2</c:v>
                </c:pt>
                <c:pt idx="14657">
                  <c:v>3.7795200000000001E-2</c:v>
                </c:pt>
                <c:pt idx="14658">
                  <c:v>3.9676799999999998E-2</c:v>
                </c:pt>
                <c:pt idx="14659">
                  <c:v>4.1623800000000002E-2</c:v>
                </c:pt>
                <c:pt idx="14660">
                  <c:v>4.3633400000000003E-2</c:v>
                </c:pt>
                <c:pt idx="14661">
                  <c:v>4.5702699999999999E-2</c:v>
                </c:pt>
                <c:pt idx="14662">
                  <c:v>4.7828900000000001E-2</c:v>
                </c:pt>
                <c:pt idx="14663">
                  <c:v>5.0008400000000001E-2</c:v>
                </c:pt>
                <c:pt idx="14664">
                  <c:v>5.2237899999999997E-2</c:v>
                </c:pt>
                <c:pt idx="14665">
                  <c:v>5.4513399999999997E-2</c:v>
                </c:pt>
                <c:pt idx="14666">
                  <c:v>5.6831100000000002E-2</c:v>
                </c:pt>
                <c:pt idx="14667">
                  <c:v>5.9186599999999999E-2</c:v>
                </c:pt>
                <c:pt idx="14668">
                  <c:v>6.1575900000000003E-2</c:v>
                </c:pt>
                <c:pt idx="14669">
                  <c:v>6.3994400000000007E-2</c:v>
                </c:pt>
                <c:pt idx="14670">
                  <c:v>6.6437999999999997E-2</c:v>
                </c:pt>
                <c:pt idx="14671">
                  <c:v>6.8902900000000003E-2</c:v>
                </c:pt>
                <c:pt idx="14672">
                  <c:v>7.1384600000000006E-2</c:v>
                </c:pt>
                <c:pt idx="14673">
                  <c:v>7.3878799999999994E-2</c:v>
                </c:pt>
                <c:pt idx="14674">
                  <c:v>7.6380900000000002E-2</c:v>
                </c:pt>
                <c:pt idx="14675">
                  <c:v>7.8887200000000005E-2</c:v>
                </c:pt>
                <c:pt idx="14676">
                  <c:v>8.1393699999999999E-2</c:v>
                </c:pt>
                <c:pt idx="14677">
                  <c:v>8.3896399999999996E-2</c:v>
                </c:pt>
                <c:pt idx="14678">
                  <c:v>8.6390900000000007E-2</c:v>
                </c:pt>
                <c:pt idx="14679">
                  <c:v>8.8872800000000002E-2</c:v>
                </c:pt>
                <c:pt idx="14680">
                  <c:v>9.1337799999999997E-2</c:v>
                </c:pt>
                <c:pt idx="14681">
                  <c:v>9.3781799999999998E-2</c:v>
                </c:pt>
                <c:pt idx="14682">
                  <c:v>9.6200300000000002E-2</c:v>
                </c:pt>
                <c:pt idx="14683">
                  <c:v>9.8589099999999999E-2</c:v>
                </c:pt>
                <c:pt idx="14684">
                  <c:v>0.10094400000000001</c:v>
                </c:pt>
                <c:pt idx="14685">
                  <c:v>0.103259</c:v>
                </c:pt>
                <c:pt idx="14686">
                  <c:v>0.105531</c:v>
                </c:pt>
                <c:pt idx="14687">
                  <c:v>0.107755</c:v>
                </c:pt>
                <c:pt idx="14688">
                  <c:v>0.109926</c:v>
                </c:pt>
                <c:pt idx="14689">
                  <c:v>0.11204</c:v>
                </c:pt>
                <c:pt idx="14690">
                  <c:v>0.114093</c:v>
                </c:pt>
                <c:pt idx="14691">
                  <c:v>0.11608</c:v>
                </c:pt>
                <c:pt idx="14692">
                  <c:v>0.117996</c:v>
                </c:pt>
                <c:pt idx="14693">
                  <c:v>0.119839</c:v>
                </c:pt>
                <c:pt idx="14694">
                  <c:v>0.121605</c:v>
                </c:pt>
                <c:pt idx="14695">
                  <c:v>0.12329</c:v>
                </c:pt>
                <c:pt idx="14696">
                  <c:v>0.12489</c:v>
                </c:pt>
                <c:pt idx="14697">
                  <c:v>0.12640199999999999</c:v>
                </c:pt>
                <c:pt idx="14698">
                  <c:v>0.12782299999999999</c:v>
                </c:pt>
                <c:pt idx="14699">
                  <c:v>0.12914800000000001</c:v>
                </c:pt>
                <c:pt idx="14700">
                  <c:v>0.13037499999999999</c:v>
                </c:pt>
                <c:pt idx="14701">
                  <c:v>0.13150000000000001</c:v>
                </c:pt>
                <c:pt idx="14702">
                  <c:v>0.13252</c:v>
                </c:pt>
                <c:pt idx="14703">
                  <c:v>0.133434</c:v>
                </c:pt>
                <c:pt idx="14704">
                  <c:v>0.134239</c:v>
                </c:pt>
                <c:pt idx="14705">
                  <c:v>0.134933</c:v>
                </c:pt>
                <c:pt idx="14706">
                  <c:v>0.135514</c:v>
                </c:pt>
                <c:pt idx="14707">
                  <c:v>0.13598099999999999</c:v>
                </c:pt>
                <c:pt idx="14708">
                  <c:v>0.13633300000000001</c:v>
                </c:pt>
                <c:pt idx="14709">
                  <c:v>0.13656799999999999</c:v>
                </c:pt>
                <c:pt idx="14710">
                  <c:v>0.136687</c:v>
                </c:pt>
                <c:pt idx="14711">
                  <c:v>0.136687</c:v>
                </c:pt>
                <c:pt idx="14712">
                  <c:v>0.13656799999999999</c:v>
                </c:pt>
                <c:pt idx="14713">
                  <c:v>0.136328</c:v>
                </c:pt>
                <c:pt idx="14714">
                  <c:v>0.135966</c:v>
                </c:pt>
                <c:pt idx="14715">
                  <c:v>0.13548299999999999</c:v>
                </c:pt>
                <c:pt idx="14716">
                  <c:v>0.134879</c:v>
                </c:pt>
                <c:pt idx="14717">
                  <c:v>0.13415199999999999</c:v>
                </c:pt>
                <c:pt idx="14718">
                  <c:v>0.133303</c:v>
                </c:pt>
                <c:pt idx="14719">
                  <c:v>0.132331</c:v>
                </c:pt>
                <c:pt idx="14720">
                  <c:v>0.13123799999999999</c:v>
                </c:pt>
                <c:pt idx="14721">
                  <c:v>0.130025</c:v>
                </c:pt>
                <c:pt idx="14722">
                  <c:v>0.128692</c:v>
                </c:pt>
                <c:pt idx="14723">
                  <c:v>0.12724099999999999</c:v>
                </c:pt>
                <c:pt idx="14724">
                  <c:v>0.12567600000000001</c:v>
                </c:pt>
                <c:pt idx="14725">
                  <c:v>0.123997</c:v>
                </c:pt>
                <c:pt idx="14726">
                  <c:v>0.122207</c:v>
                </c:pt>
                <c:pt idx="14727">
                  <c:v>0.120309</c:v>
                </c:pt>
                <c:pt idx="14728">
                  <c:v>0.11830499999999999</c:v>
                </c:pt>
                <c:pt idx="14729">
                  <c:v>0.11619599999999999</c:v>
                </c:pt>
                <c:pt idx="14730">
                  <c:v>0.113987</c:v>
                </c:pt>
                <c:pt idx="14731">
                  <c:v>0.111683</c:v>
                </c:pt>
                <c:pt idx="14732">
                  <c:v>0.10928499999999999</c:v>
                </c:pt>
                <c:pt idx="14733">
                  <c:v>0.10679900000000001</c:v>
                </c:pt>
                <c:pt idx="14734">
                  <c:v>0.10423</c:v>
                </c:pt>
                <c:pt idx="14735">
                  <c:v>0.10158200000000001</c:v>
                </c:pt>
                <c:pt idx="14736">
                  <c:v>9.8855399999999996E-2</c:v>
                </c:pt>
                <c:pt idx="14737">
                  <c:v>9.6052600000000002E-2</c:v>
                </c:pt>
                <c:pt idx="14738">
                  <c:v>9.3178899999999995E-2</c:v>
                </c:pt>
                <c:pt idx="14739">
                  <c:v>9.0238799999999994E-2</c:v>
                </c:pt>
                <c:pt idx="14740">
                  <c:v>8.7235400000000005E-2</c:v>
                </c:pt>
                <c:pt idx="14741">
                  <c:v>8.4172700000000003E-2</c:v>
                </c:pt>
                <c:pt idx="14742">
                  <c:v>8.10554E-2</c:v>
                </c:pt>
                <c:pt idx="14743">
                  <c:v>7.7888399999999997E-2</c:v>
                </c:pt>
                <c:pt idx="14744">
                  <c:v>7.4676500000000007E-2</c:v>
                </c:pt>
                <c:pt idx="14745">
                  <c:v>7.1424299999999996E-2</c:v>
                </c:pt>
                <c:pt idx="14746">
                  <c:v>6.8135899999999999E-2</c:v>
                </c:pt>
                <c:pt idx="14747">
                  <c:v>6.4815899999999996E-2</c:v>
                </c:pt>
                <c:pt idx="14748">
                  <c:v>6.1469099999999999E-2</c:v>
                </c:pt>
                <c:pt idx="14749">
                  <c:v>5.8100699999999998E-2</c:v>
                </c:pt>
                <c:pt idx="14750">
                  <c:v>5.4714699999999998E-2</c:v>
                </c:pt>
                <c:pt idx="14751">
                  <c:v>5.1315399999999997E-2</c:v>
                </c:pt>
                <c:pt idx="14752">
                  <c:v>4.7907499999999999E-2</c:v>
                </c:pt>
                <c:pt idx="14753">
                  <c:v>4.4496599999999997E-2</c:v>
                </c:pt>
                <c:pt idx="14754">
                  <c:v>4.1088300000000001E-2</c:v>
                </c:pt>
                <c:pt idx="14755">
                  <c:v>3.7687999999999999E-2</c:v>
                </c:pt>
                <c:pt idx="14756">
                  <c:v>3.4301699999999997E-2</c:v>
                </c:pt>
                <c:pt idx="14757">
                  <c:v>3.0934900000000001E-2</c:v>
                </c:pt>
                <c:pt idx="14758">
                  <c:v>2.75923E-2</c:v>
                </c:pt>
                <c:pt idx="14759">
                  <c:v>2.4278899999999999E-2</c:v>
                </c:pt>
                <c:pt idx="14760">
                  <c:v>2.1000100000000001E-2</c:v>
                </c:pt>
                <c:pt idx="14761">
                  <c:v>1.7761599999999999E-2</c:v>
                </c:pt>
                <c:pt idx="14762">
                  <c:v>1.4568899999999999E-2</c:v>
                </c:pt>
                <c:pt idx="14763">
                  <c:v>1.14281E-2</c:v>
                </c:pt>
                <c:pt idx="14764" formatCode="0.00E+00">
                  <c:v>8.3447899999999995E-3</c:v>
                </c:pt>
                <c:pt idx="14765" formatCode="0.00E+00">
                  <c:v>5.3227500000000002E-3</c:v>
                </c:pt>
                <c:pt idx="14766" formatCode="0.00E+00">
                  <c:v>2.3645799999999998E-3</c:v>
                </c:pt>
                <c:pt idx="14767" formatCode="0.00E+00">
                  <c:v>-5.2696399999999999E-4</c:v>
                </c:pt>
                <c:pt idx="14768" formatCode="0.00E+00">
                  <c:v>-3.3487899999999999E-3</c:v>
                </c:pt>
                <c:pt idx="14769" formatCode="0.00E+00">
                  <c:v>-6.0977000000000002E-3</c:v>
                </c:pt>
                <c:pt idx="14770" formatCode="0.00E+00">
                  <c:v>-8.7705500000000002E-3</c:v>
                </c:pt>
                <c:pt idx="14771">
                  <c:v>-1.13644E-2</c:v>
                </c:pt>
                <c:pt idx="14772">
                  <c:v>-1.38765E-2</c:v>
                </c:pt>
                <c:pt idx="14773">
                  <c:v>-1.6303999999999999E-2</c:v>
                </c:pt>
                <c:pt idx="14774">
                  <c:v>-1.8644000000000001E-2</c:v>
                </c:pt>
                <c:pt idx="14775">
                  <c:v>-2.0893599999999998E-2</c:v>
                </c:pt>
                <c:pt idx="14776">
                  <c:v>-2.3050600000000001E-2</c:v>
                </c:pt>
                <c:pt idx="14777">
                  <c:v>-2.5112800000000001E-2</c:v>
                </c:pt>
                <c:pt idx="14778">
                  <c:v>-2.70783E-2</c:v>
                </c:pt>
                <c:pt idx="14779">
                  <c:v>-2.89453E-2</c:v>
                </c:pt>
                <c:pt idx="14780">
                  <c:v>-3.0712E-2</c:v>
                </c:pt>
                <c:pt idx="14781">
                  <c:v>-3.2376599999999998E-2</c:v>
                </c:pt>
                <c:pt idx="14782">
                  <c:v>-3.3938299999999998E-2</c:v>
                </c:pt>
                <c:pt idx="14783">
                  <c:v>-3.5396200000000003E-2</c:v>
                </c:pt>
                <c:pt idx="14784">
                  <c:v>-3.6745899999999998E-2</c:v>
                </c:pt>
                <c:pt idx="14785">
                  <c:v>-3.79841E-2</c:v>
                </c:pt>
                <c:pt idx="14786">
                  <c:v>-3.9113099999999998E-2</c:v>
                </c:pt>
                <c:pt idx="14787">
                  <c:v>-4.0135400000000002E-2</c:v>
                </c:pt>
                <c:pt idx="14788">
                  <c:v>-4.1048899999999999E-2</c:v>
                </c:pt>
                <c:pt idx="14789">
                  <c:v>-4.1852800000000003E-2</c:v>
                </c:pt>
                <c:pt idx="14790">
                  <c:v>-4.2548299999999997E-2</c:v>
                </c:pt>
                <c:pt idx="14791">
                  <c:v>-4.3136099999999997E-2</c:v>
                </c:pt>
                <c:pt idx="14792">
                  <c:v>-4.3616000000000002E-2</c:v>
                </c:pt>
                <c:pt idx="14793">
                  <c:v>-4.3988100000000002E-2</c:v>
                </c:pt>
                <c:pt idx="14794">
                  <c:v>-4.4253199999999999E-2</c:v>
                </c:pt>
                <c:pt idx="14795">
                  <c:v>-4.4412800000000002E-2</c:v>
                </c:pt>
                <c:pt idx="14796">
                  <c:v>-4.4468399999999998E-2</c:v>
                </c:pt>
                <c:pt idx="14797">
                  <c:v>-4.4421700000000001E-2</c:v>
                </c:pt>
                <c:pt idx="14798">
                  <c:v>-4.42742E-2</c:v>
                </c:pt>
                <c:pt idx="14799">
                  <c:v>-4.4027900000000002E-2</c:v>
                </c:pt>
                <c:pt idx="14800">
                  <c:v>-4.3684599999999997E-2</c:v>
                </c:pt>
                <c:pt idx="14801">
                  <c:v>-4.3246199999999999E-2</c:v>
                </c:pt>
                <c:pt idx="14802">
                  <c:v>-4.2714799999999997E-2</c:v>
                </c:pt>
                <c:pt idx="14803">
                  <c:v>-4.2092400000000002E-2</c:v>
                </c:pt>
                <c:pt idx="14804">
                  <c:v>-4.1381899999999999E-2</c:v>
                </c:pt>
                <c:pt idx="14805">
                  <c:v>-4.05861E-2</c:v>
                </c:pt>
                <c:pt idx="14806">
                  <c:v>-3.9706900000000003E-2</c:v>
                </c:pt>
                <c:pt idx="14807">
                  <c:v>-3.87464E-2</c:v>
                </c:pt>
                <c:pt idx="14808">
                  <c:v>-3.7707999999999998E-2</c:v>
                </c:pt>
                <c:pt idx="14809">
                  <c:v>-3.6596900000000002E-2</c:v>
                </c:pt>
                <c:pt idx="14810">
                  <c:v>-3.5418199999999997E-2</c:v>
                </c:pt>
                <c:pt idx="14811">
                  <c:v>-3.4174599999999999E-2</c:v>
                </c:pt>
                <c:pt idx="14812">
                  <c:v>-3.2866600000000003E-2</c:v>
                </c:pt>
                <c:pt idx="14813">
                  <c:v>-3.1495599999999999E-2</c:v>
                </c:pt>
                <c:pt idx="14814">
                  <c:v>-3.0064799999999999E-2</c:v>
                </c:pt>
                <c:pt idx="14815">
                  <c:v>-2.85779E-2</c:v>
                </c:pt>
                <c:pt idx="14816">
                  <c:v>-2.7038E-2</c:v>
                </c:pt>
                <c:pt idx="14817">
                  <c:v>-2.5448499999999999E-2</c:v>
                </c:pt>
                <c:pt idx="14818">
                  <c:v>-2.38131E-2</c:v>
                </c:pt>
                <c:pt idx="14819">
                  <c:v>-2.2135800000000001E-2</c:v>
                </c:pt>
                <c:pt idx="14820">
                  <c:v>-2.0420600000000001E-2</c:v>
                </c:pt>
                <c:pt idx="14821">
                  <c:v>-1.8671900000000002E-2</c:v>
                </c:pt>
                <c:pt idx="14822">
                  <c:v>-1.6894200000000002E-2</c:v>
                </c:pt>
                <c:pt idx="14823">
                  <c:v>-1.50925E-2</c:v>
                </c:pt>
                <c:pt idx="14824">
                  <c:v>-1.3271099999999999E-2</c:v>
                </c:pt>
                <c:pt idx="14825">
                  <c:v>-1.14343E-2</c:v>
                </c:pt>
                <c:pt idx="14826" formatCode="0.00E+00">
                  <c:v>-9.5865499999999992E-3</c:v>
                </c:pt>
                <c:pt idx="14827" formatCode="0.00E+00">
                  <c:v>-7.7321500000000001E-3</c:v>
                </c:pt>
                <c:pt idx="14828" formatCode="0.00E+00">
                  <c:v>-5.8752199999999996E-3</c:v>
                </c:pt>
                <c:pt idx="14829" formatCode="0.00E+00">
                  <c:v>-4.0194999999999996E-3</c:v>
                </c:pt>
                <c:pt idx="14830" formatCode="0.00E+00">
                  <c:v>-2.1680699999999998E-3</c:v>
                </c:pt>
                <c:pt idx="14831" formatCode="0.00E+00">
                  <c:v>-3.2330899999999998E-4</c:v>
                </c:pt>
                <c:pt idx="14832" formatCode="0.00E+00">
                  <c:v>1.51231E-3</c:v>
                </c:pt>
                <c:pt idx="14833" formatCode="0.00E+00">
                  <c:v>3.3349500000000002E-3</c:v>
                </c:pt>
                <c:pt idx="14834" formatCode="0.00E+00">
                  <c:v>5.1391400000000004E-3</c:v>
                </c:pt>
                <c:pt idx="14835" formatCode="0.00E+00">
                  <c:v>6.9191000000000001E-3</c:v>
                </c:pt>
                <c:pt idx="14836" formatCode="0.00E+00">
                  <c:v>8.6700000000000006E-3</c:v>
                </c:pt>
                <c:pt idx="14837">
                  <c:v>1.03882E-2</c:v>
                </c:pt>
                <c:pt idx="14838">
                  <c:v>1.20704E-2</c:v>
                </c:pt>
                <c:pt idx="14839">
                  <c:v>1.37147E-2</c:v>
                </c:pt>
                <c:pt idx="14840">
                  <c:v>1.53206E-2</c:v>
                </c:pt>
                <c:pt idx="14841">
                  <c:v>1.6887800000000001E-2</c:v>
                </c:pt>
                <c:pt idx="14842">
                  <c:v>1.8414E-2</c:v>
                </c:pt>
                <c:pt idx="14843">
                  <c:v>1.9893999999999998E-2</c:v>
                </c:pt>
                <c:pt idx="14844">
                  <c:v>2.1323399999999999E-2</c:v>
                </c:pt>
                <c:pt idx="14845">
                  <c:v>2.2700399999999999E-2</c:v>
                </c:pt>
                <c:pt idx="14846">
                  <c:v>2.40246E-2</c:v>
                </c:pt>
                <c:pt idx="14847">
                  <c:v>2.5293400000000001E-2</c:v>
                </c:pt>
                <c:pt idx="14848">
                  <c:v>2.6502499999999998E-2</c:v>
                </c:pt>
                <c:pt idx="14849">
                  <c:v>2.7648300000000001E-2</c:v>
                </c:pt>
                <c:pt idx="14850" formatCode="0.00E+00">
                  <c:v>2.8729500000000002E-2</c:v>
                </c:pt>
                <c:pt idx="14851" formatCode="0.00E+00">
                  <c:v>2.9745600000000001E-2</c:v>
                </c:pt>
                <c:pt idx="14852" formatCode="0.00E+00">
                  <c:v>3.06956E-2</c:v>
                </c:pt>
                <c:pt idx="14853">
                  <c:v>3.1578599999999998E-2</c:v>
                </c:pt>
                <c:pt idx="14854">
                  <c:v>3.23945E-2</c:v>
                </c:pt>
                <c:pt idx="14855">
                  <c:v>3.3144199999999999E-2</c:v>
                </c:pt>
                <c:pt idx="14856">
                  <c:v>3.3828799999999999E-2</c:v>
                </c:pt>
                <c:pt idx="14857">
                  <c:v>3.4448600000000003E-2</c:v>
                </c:pt>
                <c:pt idx="14858">
                  <c:v>3.50018E-2</c:v>
                </c:pt>
                <c:pt idx="14859">
                  <c:v>3.5486400000000001E-2</c:v>
                </c:pt>
                <c:pt idx="14860">
                  <c:v>3.5901099999999998E-2</c:v>
                </c:pt>
                <c:pt idx="14861">
                  <c:v>3.6246E-2</c:v>
                </c:pt>
                <c:pt idx="14862">
                  <c:v>3.65213E-2</c:v>
                </c:pt>
                <c:pt idx="14863">
                  <c:v>3.67269E-2</c:v>
                </c:pt>
                <c:pt idx="14864">
                  <c:v>3.6861600000000001E-2</c:v>
                </c:pt>
                <c:pt idx="14865">
                  <c:v>3.6924400000000003E-2</c:v>
                </c:pt>
                <c:pt idx="14866">
                  <c:v>3.6915499999999997E-2</c:v>
                </c:pt>
                <c:pt idx="14867">
                  <c:v>3.6836399999999998E-2</c:v>
                </c:pt>
                <c:pt idx="14868">
                  <c:v>3.6687200000000003E-2</c:v>
                </c:pt>
                <c:pt idx="14869">
                  <c:v>3.6466100000000001E-2</c:v>
                </c:pt>
                <c:pt idx="14870">
                  <c:v>3.61724E-2</c:v>
                </c:pt>
                <c:pt idx="14871">
                  <c:v>3.5804999999999997E-2</c:v>
                </c:pt>
                <c:pt idx="14872">
                  <c:v>3.5361400000000001E-2</c:v>
                </c:pt>
                <c:pt idx="14873">
                  <c:v>3.4840500000000003E-2</c:v>
                </c:pt>
                <c:pt idx="14874">
                  <c:v>3.4245999999999999E-2</c:v>
                </c:pt>
                <c:pt idx="14875">
                  <c:v>3.3581699999999999E-2</c:v>
                </c:pt>
                <c:pt idx="14876">
                  <c:v>3.2848700000000002E-2</c:v>
                </c:pt>
                <c:pt idx="14877">
                  <c:v>3.2046699999999997E-2</c:v>
                </c:pt>
                <c:pt idx="14878">
                  <c:v>3.1177199999999999E-2</c:v>
                </c:pt>
                <c:pt idx="14879">
                  <c:v>3.0243800000000001E-2</c:v>
                </c:pt>
                <c:pt idx="14880">
                  <c:v>2.92497E-2</c:v>
                </c:pt>
                <c:pt idx="14881">
                  <c:v>2.8197099999999999E-2</c:v>
                </c:pt>
                <c:pt idx="14882">
                  <c:v>2.7086800000000001E-2</c:v>
                </c:pt>
                <c:pt idx="14883">
                  <c:v>2.5919999999999999E-2</c:v>
                </c:pt>
                <c:pt idx="14884">
                  <c:v>2.4698299999999999E-2</c:v>
                </c:pt>
                <c:pt idx="14885">
                  <c:v>2.3424E-2</c:v>
                </c:pt>
                <c:pt idx="14886">
                  <c:v>2.2099799999999999E-2</c:v>
                </c:pt>
                <c:pt idx="14887">
                  <c:v>2.0728099999999999E-2</c:v>
                </c:pt>
                <c:pt idx="14888">
                  <c:v>1.9312300000000001E-2</c:v>
                </c:pt>
                <c:pt idx="14889">
                  <c:v>1.78566E-2</c:v>
                </c:pt>
                <c:pt idx="14890">
                  <c:v>1.6363200000000001E-2</c:v>
                </c:pt>
                <c:pt idx="14891">
                  <c:v>1.48332E-2</c:v>
                </c:pt>
                <c:pt idx="14892">
                  <c:v>1.32686E-2</c:v>
                </c:pt>
                <c:pt idx="14893">
                  <c:v>1.16735E-2</c:v>
                </c:pt>
                <c:pt idx="14894">
                  <c:v>1.00515E-2</c:v>
                </c:pt>
                <c:pt idx="14895" formatCode="0.00E+00">
                  <c:v>8.4040199999999999E-3</c:v>
                </c:pt>
                <c:pt idx="14896" formatCode="0.00E+00">
                  <c:v>6.73187E-3</c:v>
                </c:pt>
                <c:pt idx="14897" formatCode="0.00E+00">
                  <c:v>5.0364499999999996E-3</c:v>
                </c:pt>
                <c:pt idx="14898" formatCode="0.00E+00">
                  <c:v>3.31956E-3</c:v>
                </c:pt>
                <c:pt idx="14899" formatCode="0.00E+00">
                  <c:v>1.58278E-3</c:v>
                </c:pt>
                <c:pt idx="14900" formatCode="0.00E+00">
                  <c:v>-1.7309899999999999E-4</c:v>
                </c:pt>
                <c:pt idx="14901" formatCode="0.00E+00">
                  <c:v>-1.94827E-3</c:v>
                </c:pt>
                <c:pt idx="14902" formatCode="0.00E+00">
                  <c:v>-3.7427900000000002E-3</c:v>
                </c:pt>
                <c:pt idx="14903" formatCode="0.00E+00">
                  <c:v>-5.55545E-3</c:v>
                </c:pt>
                <c:pt idx="14904" formatCode="0.00E+00">
                  <c:v>-7.3834499999999997E-3</c:v>
                </c:pt>
                <c:pt idx="14905" formatCode="0.00E+00">
                  <c:v>-9.2227999999999997E-3</c:v>
                </c:pt>
                <c:pt idx="14906">
                  <c:v>-1.10694E-2</c:v>
                </c:pt>
                <c:pt idx="14907">
                  <c:v>-1.2918600000000001E-2</c:v>
                </c:pt>
                <c:pt idx="14908">
                  <c:v>-1.47659E-2</c:v>
                </c:pt>
                <c:pt idx="14909">
                  <c:v>-1.661E-2</c:v>
                </c:pt>
                <c:pt idx="14910">
                  <c:v>-1.8453299999999999E-2</c:v>
                </c:pt>
                <c:pt idx="14911">
                  <c:v>-2.0295799999999999E-2</c:v>
                </c:pt>
                <c:pt idx="14912">
                  <c:v>-2.2132800000000001E-2</c:v>
                </c:pt>
                <c:pt idx="14913">
                  <c:v>-2.3958400000000001E-2</c:v>
                </c:pt>
                <c:pt idx="14914">
                  <c:v>-2.5769299999999998E-2</c:v>
                </c:pt>
                <c:pt idx="14915">
                  <c:v>-2.7563799999999999E-2</c:v>
                </c:pt>
                <c:pt idx="14916">
                  <c:v>-2.9341200000000001E-2</c:v>
                </c:pt>
                <c:pt idx="14917">
                  <c:v>-3.1101699999999999E-2</c:v>
                </c:pt>
                <c:pt idx="14918">
                  <c:v>-3.2845199999999998E-2</c:v>
                </c:pt>
                <c:pt idx="14919">
                  <c:v>-3.4569599999999999E-2</c:v>
                </c:pt>
                <c:pt idx="14920">
                  <c:v>-3.62735E-2</c:v>
                </c:pt>
                <c:pt idx="14921">
                  <c:v>-3.79566E-2</c:v>
                </c:pt>
                <c:pt idx="14922">
                  <c:v>-3.9618500000000001E-2</c:v>
                </c:pt>
                <c:pt idx="14923">
                  <c:v>-4.1256500000000002E-2</c:v>
                </c:pt>
                <c:pt idx="14924">
                  <c:v>-4.2867000000000002E-2</c:v>
                </c:pt>
                <c:pt idx="14925">
                  <c:v>-4.4447300000000002E-2</c:v>
                </c:pt>
                <c:pt idx="14926">
                  <c:v>-4.59976E-2</c:v>
                </c:pt>
                <c:pt idx="14927">
                  <c:v>-4.7519400000000003E-2</c:v>
                </c:pt>
                <c:pt idx="14928">
                  <c:v>-4.9014599999999998E-2</c:v>
                </c:pt>
                <c:pt idx="14929">
                  <c:v>-5.0484099999999997E-2</c:v>
                </c:pt>
                <c:pt idx="14930">
                  <c:v>-5.19284E-2</c:v>
                </c:pt>
                <c:pt idx="14931" formatCode="0.00E+00">
                  <c:v>-5.3346900000000003E-2</c:v>
                </c:pt>
                <c:pt idx="14932" formatCode="0.00E+00">
                  <c:v>-5.4739000000000003E-2</c:v>
                </c:pt>
                <c:pt idx="14933" formatCode="0.00E+00">
                  <c:v>-5.6104300000000003E-2</c:v>
                </c:pt>
                <c:pt idx="14934" formatCode="0.00E+00">
                  <c:v>-5.7442199999999999E-2</c:v>
                </c:pt>
                <c:pt idx="14935">
                  <c:v>-5.8751200000000003E-2</c:v>
                </c:pt>
                <c:pt idx="14936">
                  <c:v>-6.0028900000000003E-2</c:v>
                </c:pt>
                <c:pt idx="14937">
                  <c:v>-6.1272699999999999E-2</c:v>
                </c:pt>
                <c:pt idx="14938">
                  <c:v>-6.2482500000000003E-2</c:v>
                </c:pt>
                <c:pt idx="14939">
                  <c:v>-6.3660800000000003E-2</c:v>
                </c:pt>
                <c:pt idx="14940">
                  <c:v>-6.4811900000000006E-2</c:v>
                </c:pt>
                <c:pt idx="14941">
                  <c:v>-6.5939300000000006E-2</c:v>
                </c:pt>
                <c:pt idx="14942">
                  <c:v>-6.7043699999999998E-2</c:v>
                </c:pt>
                <c:pt idx="14943">
                  <c:v>-6.8124799999999999E-2</c:v>
                </c:pt>
                <c:pt idx="14944">
                  <c:v>-6.9182499999999994E-2</c:v>
                </c:pt>
                <c:pt idx="14945">
                  <c:v>-7.0217100000000005E-2</c:v>
                </c:pt>
                <c:pt idx="14946">
                  <c:v>-7.1230100000000005E-2</c:v>
                </c:pt>
                <c:pt idx="14947">
                  <c:v>-7.2222499999999995E-2</c:v>
                </c:pt>
                <c:pt idx="14948">
                  <c:v>-7.3192099999999996E-2</c:v>
                </c:pt>
                <c:pt idx="14949">
                  <c:v>-7.4135900000000005E-2</c:v>
                </c:pt>
                <c:pt idx="14950">
                  <c:v>-7.5054499999999996E-2</c:v>
                </c:pt>
                <c:pt idx="14951">
                  <c:v>-7.5951299999999999E-2</c:v>
                </c:pt>
                <c:pt idx="14952">
                  <c:v>-7.6829999999999996E-2</c:v>
                </c:pt>
                <c:pt idx="14953">
                  <c:v>-7.7693100000000001E-2</c:v>
                </c:pt>
                <c:pt idx="14954">
                  <c:v>-7.8542000000000001E-2</c:v>
                </c:pt>
                <c:pt idx="14955">
                  <c:v>-7.9376799999999997E-2</c:v>
                </c:pt>
                <c:pt idx="14956">
                  <c:v>-8.0192799999999995E-2</c:v>
                </c:pt>
                <c:pt idx="14957">
                  <c:v>-8.0983299999999994E-2</c:v>
                </c:pt>
                <c:pt idx="14958">
                  <c:v>-8.1746100000000002E-2</c:v>
                </c:pt>
                <c:pt idx="14959">
                  <c:v>-8.2486699999999996E-2</c:v>
                </c:pt>
                <c:pt idx="14960">
                  <c:v>-8.3210599999999996E-2</c:v>
                </c:pt>
                <c:pt idx="14961">
                  <c:v>-8.3919900000000006E-2</c:v>
                </c:pt>
                <c:pt idx="14962">
                  <c:v>-8.4617899999999996E-2</c:v>
                </c:pt>
                <c:pt idx="14963">
                  <c:v>-8.5308999999999996E-2</c:v>
                </c:pt>
                <c:pt idx="14964">
                  <c:v>-8.5995199999999994E-2</c:v>
                </c:pt>
                <c:pt idx="14965">
                  <c:v>-8.66754E-2</c:v>
                </c:pt>
                <c:pt idx="14966">
                  <c:v>-8.7348499999999996E-2</c:v>
                </c:pt>
                <c:pt idx="14967">
                  <c:v>-8.8015200000000002E-2</c:v>
                </c:pt>
                <c:pt idx="14968">
                  <c:v>-8.8677900000000004E-2</c:v>
                </c:pt>
                <c:pt idx="14969">
                  <c:v>-8.9338600000000004E-2</c:v>
                </c:pt>
                <c:pt idx="14970">
                  <c:v>-8.9999700000000002E-2</c:v>
                </c:pt>
                <c:pt idx="14971">
                  <c:v>-9.0665300000000004E-2</c:v>
                </c:pt>
                <c:pt idx="14972">
                  <c:v>-9.1340199999999996E-2</c:v>
                </c:pt>
                <c:pt idx="14973">
                  <c:v>-9.2028700000000005E-2</c:v>
                </c:pt>
                <c:pt idx="14974">
                  <c:v>-9.2732899999999993E-2</c:v>
                </c:pt>
                <c:pt idx="14975">
                  <c:v>-9.3452800000000003E-2</c:v>
                </c:pt>
                <c:pt idx="14976">
                  <c:v>-9.4187499999999993E-2</c:v>
                </c:pt>
                <c:pt idx="14977">
                  <c:v>-9.4936300000000001E-2</c:v>
                </c:pt>
                <c:pt idx="14978">
                  <c:v>-9.5699000000000006E-2</c:v>
                </c:pt>
                <c:pt idx="14979">
                  <c:v>-9.6475400000000003E-2</c:v>
                </c:pt>
                <c:pt idx="14980">
                  <c:v>-9.7265299999999999E-2</c:v>
                </c:pt>
                <c:pt idx="14981">
                  <c:v>-9.8068199999999994E-2</c:v>
                </c:pt>
                <c:pt idx="14982">
                  <c:v>-9.8884E-2</c:v>
                </c:pt>
                <c:pt idx="14983">
                  <c:v>-9.9714999999999998E-2</c:v>
                </c:pt>
                <c:pt idx="14984">
                  <c:v>-0.100566</c:v>
                </c:pt>
                <c:pt idx="14985">
                  <c:v>-0.10144300000000001</c:v>
                </c:pt>
                <c:pt idx="14986">
                  <c:v>-0.10234699999999999</c:v>
                </c:pt>
                <c:pt idx="14987">
                  <c:v>-0.10327699999999999</c:v>
                </c:pt>
                <c:pt idx="14988">
                  <c:v>-0.10423200000000001</c:v>
                </c:pt>
                <c:pt idx="14989">
                  <c:v>-0.105212</c:v>
                </c:pt>
                <c:pt idx="14990">
                  <c:v>-0.106216</c:v>
                </c:pt>
                <c:pt idx="14991">
                  <c:v>-0.107248</c:v>
                </c:pt>
                <c:pt idx="14992">
                  <c:v>-0.108311</c:v>
                </c:pt>
                <c:pt idx="14993">
                  <c:v>-0.109407</c:v>
                </c:pt>
                <c:pt idx="14994">
                  <c:v>-0.110543</c:v>
                </c:pt>
                <c:pt idx="14995">
                  <c:v>-0.11172</c:v>
                </c:pt>
                <c:pt idx="14996">
                  <c:v>-0.112941</c:v>
                </c:pt>
                <c:pt idx="14997">
                  <c:v>-0.114202</c:v>
                </c:pt>
                <c:pt idx="14998">
                  <c:v>-0.115505</c:v>
                </c:pt>
                <c:pt idx="14999">
                  <c:v>-0.116851</c:v>
                </c:pt>
                <c:pt idx="15000">
                  <c:v>-0.118242</c:v>
                </c:pt>
                <c:pt idx="15001">
                  <c:v>-0.119676</c:v>
                </c:pt>
                <c:pt idx="15002">
                  <c:v>-0.12114999999999999</c:v>
                </c:pt>
                <c:pt idx="15003">
                  <c:v>-0.122667</c:v>
                </c:pt>
                <c:pt idx="15004">
                  <c:v>-0.12422999999999999</c:v>
                </c:pt>
                <c:pt idx="15005">
                  <c:v>-0.125833</c:v>
                </c:pt>
                <c:pt idx="15006">
                  <c:v>-0.127472</c:v>
                </c:pt>
                <c:pt idx="15007">
                  <c:v>-0.12914</c:v>
                </c:pt>
                <c:pt idx="15008">
                  <c:v>-0.13083600000000001</c:v>
                </c:pt>
                <c:pt idx="15009">
                  <c:v>-0.13255500000000001</c:v>
                </c:pt>
                <c:pt idx="15010">
                  <c:v>-0.13429199999999999</c:v>
                </c:pt>
                <c:pt idx="15011">
                  <c:v>-0.136044</c:v>
                </c:pt>
                <c:pt idx="15012">
                  <c:v>-0.13781299999999999</c:v>
                </c:pt>
                <c:pt idx="15013">
                  <c:v>-0.139601</c:v>
                </c:pt>
                <c:pt idx="15014">
                  <c:v>-0.14140800000000001</c:v>
                </c:pt>
                <c:pt idx="15015">
                  <c:v>-0.143234</c:v>
                </c:pt>
                <c:pt idx="15016">
                  <c:v>-0.14507999999999999</c:v>
                </c:pt>
                <c:pt idx="15017">
                  <c:v>-0.14694199999999999</c:v>
                </c:pt>
                <c:pt idx="15018">
                  <c:v>-0.14881800000000001</c:v>
                </c:pt>
                <c:pt idx="15019">
                  <c:v>-0.150704</c:v>
                </c:pt>
                <c:pt idx="15020">
                  <c:v>-0.15260099999999999</c:v>
                </c:pt>
                <c:pt idx="15021">
                  <c:v>-0.15451100000000001</c:v>
                </c:pt>
                <c:pt idx="15022">
                  <c:v>-0.15643000000000001</c:v>
                </c:pt>
                <c:pt idx="15023">
                  <c:v>-0.15835399999999999</c:v>
                </c:pt>
                <c:pt idx="15024">
                  <c:v>-0.16028200000000001</c:v>
                </c:pt>
                <c:pt idx="15025">
                  <c:v>-0.162217</c:v>
                </c:pt>
                <c:pt idx="15026">
                  <c:v>-0.164159</c:v>
                </c:pt>
                <c:pt idx="15027">
                  <c:v>-0.166104</c:v>
                </c:pt>
                <c:pt idx="15028">
                  <c:v>-0.168045</c:v>
                </c:pt>
                <c:pt idx="15029">
                  <c:v>-0.16996800000000001</c:v>
                </c:pt>
                <c:pt idx="15030">
                  <c:v>-0.17186799999999999</c:v>
                </c:pt>
                <c:pt idx="15031">
                  <c:v>-0.173739</c:v>
                </c:pt>
                <c:pt idx="15032">
                  <c:v>-0.17557900000000001</c:v>
                </c:pt>
                <c:pt idx="15033">
                  <c:v>-0.17738200000000001</c:v>
                </c:pt>
                <c:pt idx="15034">
                  <c:v>-0.179147</c:v>
                </c:pt>
                <c:pt idx="15035">
                  <c:v>-0.18087600000000001</c:v>
                </c:pt>
                <c:pt idx="15036">
                  <c:v>-0.18257699999999999</c:v>
                </c:pt>
                <c:pt idx="15037">
                  <c:v>-0.184249</c:v>
                </c:pt>
                <c:pt idx="15038">
                  <c:v>-0.18588399999999999</c:v>
                </c:pt>
                <c:pt idx="15039">
                  <c:v>-0.187476</c:v>
                </c:pt>
                <c:pt idx="15040">
                  <c:v>-0.189022</c:v>
                </c:pt>
                <c:pt idx="15041">
                  <c:v>-0.19051799999999999</c:v>
                </c:pt>
                <c:pt idx="15042">
                  <c:v>-0.19195899999999999</c:v>
                </c:pt>
                <c:pt idx="15043">
                  <c:v>-0.19334499999999999</c:v>
                </c:pt>
                <c:pt idx="15044">
                  <c:v>-0.19467899999999999</c:v>
                </c:pt>
                <c:pt idx="15045">
                  <c:v>-0.195962</c:v>
                </c:pt>
                <c:pt idx="15046">
                  <c:v>-0.19719500000000001</c:v>
                </c:pt>
                <c:pt idx="15047">
                  <c:v>-0.19838</c:v>
                </c:pt>
                <c:pt idx="15048">
                  <c:v>-0.199517</c:v>
                </c:pt>
                <c:pt idx="15049">
                  <c:v>-0.200602</c:v>
                </c:pt>
                <c:pt idx="15050">
                  <c:v>-0.20163400000000001</c:v>
                </c:pt>
                <c:pt idx="15051">
                  <c:v>-0.20260900000000001</c:v>
                </c:pt>
                <c:pt idx="15052">
                  <c:v>-0.20352700000000001</c:v>
                </c:pt>
                <c:pt idx="15053">
                  <c:v>-0.20438799999999999</c:v>
                </c:pt>
                <c:pt idx="15054">
                  <c:v>-0.20519100000000001</c:v>
                </c:pt>
                <c:pt idx="15055">
                  <c:v>-0.205931</c:v>
                </c:pt>
                <c:pt idx="15056">
                  <c:v>-0.20660600000000001</c:v>
                </c:pt>
                <c:pt idx="15057">
                  <c:v>-0.20721000000000001</c:v>
                </c:pt>
                <c:pt idx="15058">
                  <c:v>-0.20774300000000001</c:v>
                </c:pt>
                <c:pt idx="15059">
                  <c:v>-0.208205</c:v>
                </c:pt>
                <c:pt idx="15060">
                  <c:v>-0.208595</c:v>
                </c:pt>
                <c:pt idx="15061">
                  <c:v>-0.20891000000000001</c:v>
                </c:pt>
                <c:pt idx="15062">
                  <c:v>-0.209149</c:v>
                </c:pt>
                <c:pt idx="15063">
                  <c:v>-0.209312</c:v>
                </c:pt>
                <c:pt idx="15064">
                  <c:v>-0.209401</c:v>
                </c:pt>
                <c:pt idx="15065">
                  <c:v>-0.209423</c:v>
                </c:pt>
                <c:pt idx="15066">
                  <c:v>-0.20938399999999999</c:v>
                </c:pt>
                <c:pt idx="15067">
                  <c:v>-0.20929</c:v>
                </c:pt>
                <c:pt idx="15068">
                  <c:v>-0.209144</c:v>
                </c:pt>
                <c:pt idx="15069">
                  <c:v>-0.20894699999999999</c:v>
                </c:pt>
                <c:pt idx="15070">
                  <c:v>-0.208703</c:v>
                </c:pt>
                <c:pt idx="15071">
                  <c:v>-0.20841000000000001</c:v>
                </c:pt>
                <c:pt idx="15072">
                  <c:v>-0.20807</c:v>
                </c:pt>
                <c:pt idx="15073">
                  <c:v>-0.207679</c:v>
                </c:pt>
                <c:pt idx="15074">
                  <c:v>-0.207232</c:v>
                </c:pt>
                <c:pt idx="15075">
                  <c:v>-0.206731</c:v>
                </c:pt>
                <c:pt idx="15076">
                  <c:v>-0.20618</c:v>
                </c:pt>
                <c:pt idx="15077">
                  <c:v>-0.205591</c:v>
                </c:pt>
                <c:pt idx="15078">
                  <c:v>-0.20496500000000001</c:v>
                </c:pt>
                <c:pt idx="15079">
                  <c:v>-0.20430100000000001</c:v>
                </c:pt>
                <c:pt idx="15080">
                  <c:v>-0.203598</c:v>
                </c:pt>
                <c:pt idx="15081">
                  <c:v>-0.20285400000000001</c:v>
                </c:pt>
                <c:pt idx="15082">
                  <c:v>-0.202072</c:v>
                </c:pt>
                <c:pt idx="15083">
                  <c:v>-0.20125199999999999</c:v>
                </c:pt>
                <c:pt idx="15084">
                  <c:v>-0.20039499999999999</c:v>
                </c:pt>
                <c:pt idx="15085">
                  <c:v>-0.19950699999999999</c:v>
                </c:pt>
                <c:pt idx="15086">
                  <c:v>-0.19859599999999999</c:v>
                </c:pt>
                <c:pt idx="15087">
                  <c:v>-0.19766400000000001</c:v>
                </c:pt>
                <c:pt idx="15088">
                  <c:v>-0.196718</c:v>
                </c:pt>
                <c:pt idx="15089">
                  <c:v>-0.19576099999999999</c:v>
                </c:pt>
                <c:pt idx="15090" formatCode="0.00E+00">
                  <c:v>-0.19479299999999999</c:v>
                </c:pt>
                <c:pt idx="15091" formatCode="0.00E+00">
                  <c:v>-0.19380900000000001</c:v>
                </c:pt>
                <c:pt idx="15092" formatCode="0.00E+00">
                  <c:v>-0.19281200000000001</c:v>
                </c:pt>
                <c:pt idx="15093" formatCode="0.00E+00">
                  <c:v>-0.19181000000000001</c:v>
                </c:pt>
                <c:pt idx="15094" formatCode="0.00E+00">
                  <c:v>-0.19081400000000001</c:v>
                </c:pt>
                <c:pt idx="15095" formatCode="0.00E+00">
                  <c:v>-0.18983</c:v>
                </c:pt>
                <c:pt idx="15096" formatCode="0.00E+00">
                  <c:v>-0.18886500000000001</c:v>
                </c:pt>
                <c:pt idx="15097" formatCode="0.00E+00">
                  <c:v>-0.18792300000000001</c:v>
                </c:pt>
                <c:pt idx="15098" formatCode="0.00E+00">
                  <c:v>-0.187002</c:v>
                </c:pt>
                <c:pt idx="15099" formatCode="0.00E+00">
                  <c:v>-0.18609999999999999</c:v>
                </c:pt>
                <c:pt idx="15100" formatCode="0.00E+00">
                  <c:v>-0.18521099999999999</c:v>
                </c:pt>
                <c:pt idx="15101" formatCode="0.00E+00">
                  <c:v>-0.184334</c:v>
                </c:pt>
                <c:pt idx="15102" formatCode="0.00E+00">
                  <c:v>-0.183472</c:v>
                </c:pt>
                <c:pt idx="15103" formatCode="0.00E+00">
                  <c:v>-0.18262800000000001</c:v>
                </c:pt>
                <c:pt idx="15104" formatCode="0.00E+00">
                  <c:v>-0.18180199999999999</c:v>
                </c:pt>
                <c:pt idx="15105" formatCode="0.00E+00">
                  <c:v>-0.18099100000000001</c:v>
                </c:pt>
                <c:pt idx="15106" formatCode="0.00E+00">
                  <c:v>-0.180199</c:v>
                </c:pt>
                <c:pt idx="15107" formatCode="0.00E+00">
                  <c:v>-0.17943600000000001</c:v>
                </c:pt>
                <c:pt idx="15108" formatCode="0.00E+00">
                  <c:v>-0.17871200000000001</c:v>
                </c:pt>
                <c:pt idx="15109" formatCode="0.00E+00">
                  <c:v>-0.178032</c:v>
                </c:pt>
                <c:pt idx="15110" formatCode="0.00E+00">
                  <c:v>-0.17740300000000001</c:v>
                </c:pt>
                <c:pt idx="15111" formatCode="0.00E+00">
                  <c:v>-0.17683199999999999</c:v>
                </c:pt>
                <c:pt idx="15112" formatCode="0.00E+00">
                  <c:v>-0.17632100000000001</c:v>
                </c:pt>
                <c:pt idx="15113" formatCode="0.00E+00">
                  <c:v>-0.175871</c:v>
                </c:pt>
                <c:pt idx="15114" formatCode="0.00E+00">
                  <c:v>-0.175484</c:v>
                </c:pt>
                <c:pt idx="15115" formatCode="0.00E+00">
                  <c:v>-0.17516399999999999</c:v>
                </c:pt>
                <c:pt idx="15116" formatCode="0.00E+00">
                  <c:v>-0.17491399999999999</c:v>
                </c:pt>
                <c:pt idx="15117" formatCode="0.00E+00">
                  <c:v>-0.174738</c:v>
                </c:pt>
                <c:pt idx="15118" formatCode="0.00E+00">
                  <c:v>-0.17463799999999999</c:v>
                </c:pt>
                <c:pt idx="15119" formatCode="0.00E+00">
                  <c:v>-0.17461699999999999</c:v>
                </c:pt>
                <c:pt idx="15120" formatCode="0.00E+00">
                  <c:v>-0.174677</c:v>
                </c:pt>
                <c:pt idx="15121" formatCode="0.00E+00">
                  <c:v>-0.174815</c:v>
                </c:pt>
                <c:pt idx="15122" formatCode="0.00E+00">
                  <c:v>-0.17502599999999999</c:v>
                </c:pt>
                <c:pt idx="15123" formatCode="0.00E+00">
                  <c:v>-0.17530200000000001</c:v>
                </c:pt>
                <c:pt idx="15124" formatCode="0.00E+00">
                  <c:v>-0.17564299999999999</c:v>
                </c:pt>
                <c:pt idx="15125" formatCode="0.00E+00">
                  <c:v>-0.17605399999999999</c:v>
                </c:pt>
                <c:pt idx="15126" formatCode="0.00E+00">
                  <c:v>-0.176537</c:v>
                </c:pt>
                <c:pt idx="15127">
                  <c:v>-0.177095</c:v>
                </c:pt>
                <c:pt idx="15128">
                  <c:v>-0.177731</c:v>
                </c:pt>
                <c:pt idx="15129">
                  <c:v>-0.17844699999999999</c:v>
                </c:pt>
                <c:pt idx="15130">
                  <c:v>-0.17924699999999999</c:v>
                </c:pt>
                <c:pt idx="15131">
                  <c:v>-0.18012900000000001</c:v>
                </c:pt>
                <c:pt idx="15132">
                  <c:v>-0.181088</c:v>
                </c:pt>
                <c:pt idx="15133">
                  <c:v>-0.182119</c:v>
                </c:pt>
                <c:pt idx="15134">
                  <c:v>-0.18321399999999999</c:v>
                </c:pt>
                <c:pt idx="15135">
                  <c:v>-0.18436900000000001</c:v>
                </c:pt>
                <c:pt idx="15136">
                  <c:v>-0.185589</c:v>
                </c:pt>
                <c:pt idx="15137">
                  <c:v>-0.18688099999999999</c:v>
                </c:pt>
                <c:pt idx="15138">
                  <c:v>-0.188253</c:v>
                </c:pt>
                <c:pt idx="15139">
                  <c:v>-0.18970699999999999</c:v>
                </c:pt>
                <c:pt idx="15140">
                  <c:v>-0.191242</c:v>
                </c:pt>
                <c:pt idx="15141">
                  <c:v>-0.192857</c:v>
                </c:pt>
                <c:pt idx="15142">
                  <c:v>-0.194549</c:v>
                </c:pt>
                <c:pt idx="15143">
                  <c:v>-0.196323</c:v>
                </c:pt>
                <c:pt idx="15144">
                  <c:v>-0.198186</c:v>
                </c:pt>
                <c:pt idx="15145">
                  <c:v>-0.20013900000000001</c:v>
                </c:pt>
                <c:pt idx="15146">
                  <c:v>-0.202181</c:v>
                </c:pt>
                <c:pt idx="15147">
                  <c:v>-0.20430899999999999</c:v>
                </c:pt>
                <c:pt idx="15148" formatCode="0.00E+00">
                  <c:v>-0.20651600000000001</c:v>
                </c:pt>
                <c:pt idx="15149" formatCode="0.00E+00">
                  <c:v>-0.20879300000000001</c:v>
                </c:pt>
                <c:pt idx="15150" formatCode="0.00E+00">
                  <c:v>-0.21113499999999999</c:v>
                </c:pt>
                <c:pt idx="15151" formatCode="0.00E+00">
                  <c:v>-0.21354100000000001</c:v>
                </c:pt>
                <c:pt idx="15152" formatCode="0.00E+00">
                  <c:v>-0.21601600000000001</c:v>
                </c:pt>
                <c:pt idx="15153" formatCode="0.00E+00">
                  <c:v>-0.218555</c:v>
                </c:pt>
                <c:pt idx="15154" formatCode="0.00E+00">
                  <c:v>-0.22115299999999999</c:v>
                </c:pt>
                <c:pt idx="15155" formatCode="0.00E+00">
                  <c:v>-0.223803</c:v>
                </c:pt>
                <c:pt idx="15156" formatCode="0.00E+00">
                  <c:v>-0.22650000000000001</c:v>
                </c:pt>
                <c:pt idx="15157" formatCode="0.00E+00">
                  <c:v>-0.22924</c:v>
                </c:pt>
                <c:pt idx="15158" formatCode="0.00E+00">
                  <c:v>-0.23202200000000001</c:v>
                </c:pt>
                <c:pt idx="15159" formatCode="0.00E+00">
                  <c:v>-0.234845</c:v>
                </c:pt>
                <c:pt idx="15160" formatCode="0.00E+00">
                  <c:v>-0.23771400000000001</c:v>
                </c:pt>
                <c:pt idx="15161" formatCode="0.00E+00">
                  <c:v>-0.24063000000000001</c:v>
                </c:pt>
                <c:pt idx="15162" formatCode="0.00E+00">
                  <c:v>-0.243594</c:v>
                </c:pt>
                <c:pt idx="15163">
                  <c:v>-0.24660499999999999</c:v>
                </c:pt>
                <c:pt idx="15164">
                  <c:v>-0.24965899999999999</c:v>
                </c:pt>
                <c:pt idx="15165">
                  <c:v>-0.252751</c:v>
                </c:pt>
                <c:pt idx="15166">
                  <c:v>-0.25587799999999999</c:v>
                </c:pt>
                <c:pt idx="15167">
                  <c:v>-0.25903700000000002</c:v>
                </c:pt>
                <c:pt idx="15168">
                  <c:v>-0.26222299999999998</c:v>
                </c:pt>
                <c:pt idx="15169">
                  <c:v>-0.26543299999999997</c:v>
                </c:pt>
                <c:pt idx="15170">
                  <c:v>-0.26866800000000002</c:v>
                </c:pt>
                <c:pt idx="15171">
                  <c:v>-0.27193299999999998</c:v>
                </c:pt>
                <c:pt idx="15172">
                  <c:v>-0.275227</c:v>
                </c:pt>
                <c:pt idx="15173">
                  <c:v>-0.27854400000000001</c:v>
                </c:pt>
                <c:pt idx="15174">
                  <c:v>-0.28187800000000002</c:v>
                </c:pt>
                <c:pt idx="15175">
                  <c:v>-0.28522999999999998</c:v>
                </c:pt>
                <c:pt idx="15176">
                  <c:v>-0.28860000000000002</c:v>
                </c:pt>
                <c:pt idx="15177">
                  <c:v>-0.291987</c:v>
                </c:pt>
                <c:pt idx="15178">
                  <c:v>-0.29538599999999998</c:v>
                </c:pt>
                <c:pt idx="15179">
                  <c:v>-0.298794</c:v>
                </c:pt>
                <c:pt idx="15180">
                  <c:v>-0.30221199999999998</c:v>
                </c:pt>
                <c:pt idx="15181">
                  <c:v>-0.30563200000000001</c:v>
                </c:pt>
                <c:pt idx="15182">
                  <c:v>-0.30903900000000001</c:v>
                </c:pt>
                <c:pt idx="15183">
                  <c:v>-0.31242599999999998</c:v>
                </c:pt>
                <c:pt idx="15184">
                  <c:v>-0.31578899999999999</c:v>
                </c:pt>
                <c:pt idx="15185">
                  <c:v>-0.31912200000000002</c:v>
                </c:pt>
                <c:pt idx="15186">
                  <c:v>-0.32241900000000001</c:v>
                </c:pt>
                <c:pt idx="15187">
                  <c:v>-0.32568200000000003</c:v>
                </c:pt>
                <c:pt idx="15188">
                  <c:v>-0.32891399999999998</c:v>
                </c:pt>
                <c:pt idx="15189">
                  <c:v>-0.33211299999999999</c:v>
                </c:pt>
                <c:pt idx="15190">
                  <c:v>-0.33527899999999999</c:v>
                </c:pt>
                <c:pt idx="15191">
                  <c:v>-0.33840999999999999</c:v>
                </c:pt>
                <c:pt idx="15192">
                  <c:v>-0.34150799999999998</c:v>
                </c:pt>
                <c:pt idx="15193">
                  <c:v>-0.34457100000000002</c:v>
                </c:pt>
                <c:pt idx="15194">
                  <c:v>-0.34759499999999999</c:v>
                </c:pt>
                <c:pt idx="15195">
                  <c:v>-0.350582</c:v>
                </c:pt>
                <c:pt idx="15196">
                  <c:v>-0.35353899999999999</c:v>
                </c:pt>
                <c:pt idx="15197">
                  <c:v>-0.35646699999999998</c:v>
                </c:pt>
                <c:pt idx="15198">
                  <c:v>-0.35935699999999998</c:v>
                </c:pt>
                <c:pt idx="15199">
                  <c:v>-0.36219800000000002</c:v>
                </c:pt>
                <c:pt idx="15200">
                  <c:v>-0.364983</c:v>
                </c:pt>
                <c:pt idx="15201">
                  <c:v>-0.36770900000000001</c:v>
                </c:pt>
                <c:pt idx="15202">
                  <c:v>-0.37037700000000001</c:v>
                </c:pt>
                <c:pt idx="15203">
                  <c:v>-0.37299700000000002</c:v>
                </c:pt>
                <c:pt idx="15204">
                  <c:v>-0.37558000000000002</c:v>
                </c:pt>
                <c:pt idx="15205">
                  <c:v>-0.37812400000000002</c:v>
                </c:pt>
                <c:pt idx="15206">
                  <c:v>-0.38061299999999998</c:v>
                </c:pt>
                <c:pt idx="15207">
                  <c:v>-0.38303100000000001</c:v>
                </c:pt>
                <c:pt idx="15208">
                  <c:v>-0.38537199999999999</c:v>
                </c:pt>
                <c:pt idx="15209">
                  <c:v>-0.38763399999999998</c:v>
                </c:pt>
                <c:pt idx="15210">
                  <c:v>-0.38981700000000002</c:v>
                </c:pt>
                <c:pt idx="15211">
                  <c:v>-0.39192100000000002</c:v>
                </c:pt>
                <c:pt idx="15212">
                  <c:v>-0.39394699999999999</c:v>
                </c:pt>
                <c:pt idx="15213">
                  <c:v>-0.39589800000000003</c:v>
                </c:pt>
                <c:pt idx="15214">
                  <c:v>-0.39777299999999999</c:v>
                </c:pt>
                <c:pt idx="15215">
                  <c:v>-0.39956900000000001</c:v>
                </c:pt>
                <c:pt idx="15216">
                  <c:v>-0.40128200000000003</c:v>
                </c:pt>
                <c:pt idx="15217">
                  <c:v>-0.40290599999999999</c:v>
                </c:pt>
                <c:pt idx="15218">
                  <c:v>-0.40443600000000002</c:v>
                </c:pt>
                <c:pt idx="15219">
                  <c:v>-0.40587299999999998</c:v>
                </c:pt>
                <c:pt idx="15220">
                  <c:v>-0.407225</c:v>
                </c:pt>
                <c:pt idx="15221">
                  <c:v>-0.40849800000000003</c:v>
                </c:pt>
                <c:pt idx="15222">
                  <c:v>-0.409692</c:v>
                </c:pt>
                <c:pt idx="15223">
                  <c:v>-0.410804</c:v>
                </c:pt>
                <c:pt idx="15224">
                  <c:v>-0.411829</c:v>
                </c:pt>
                <c:pt idx="15225">
                  <c:v>-0.41276200000000002</c:v>
                </c:pt>
                <c:pt idx="15226">
                  <c:v>-0.41359400000000002</c:v>
                </c:pt>
                <c:pt idx="15227">
                  <c:v>-0.41431899999999999</c:v>
                </c:pt>
                <c:pt idx="15228">
                  <c:v>-0.414933</c:v>
                </c:pt>
                <c:pt idx="15229">
                  <c:v>-0.415433</c:v>
                </c:pt>
                <c:pt idx="15230">
                  <c:v>-0.41581800000000002</c:v>
                </c:pt>
                <c:pt idx="15231">
                  <c:v>-0.41609099999999999</c:v>
                </c:pt>
                <c:pt idx="15232">
                  <c:v>-0.41626000000000002</c:v>
                </c:pt>
                <c:pt idx="15233">
                  <c:v>-0.41633300000000001</c:v>
                </c:pt>
                <c:pt idx="15234">
                  <c:v>-0.41630800000000001</c:v>
                </c:pt>
                <c:pt idx="15235">
                  <c:v>-0.41617700000000002</c:v>
                </c:pt>
                <c:pt idx="15236">
                  <c:v>-0.41593999999999998</c:v>
                </c:pt>
                <c:pt idx="15237">
                  <c:v>-0.41560200000000003</c:v>
                </c:pt>
                <c:pt idx="15238">
                  <c:v>-0.41517199999999999</c:v>
                </c:pt>
                <c:pt idx="15239">
                  <c:v>-0.41465400000000002</c:v>
                </c:pt>
                <c:pt idx="15240">
                  <c:v>-0.414053</c:v>
                </c:pt>
                <c:pt idx="15241">
                  <c:v>-0.41337200000000002</c:v>
                </c:pt>
                <c:pt idx="15242">
                  <c:v>-0.412609</c:v>
                </c:pt>
                <c:pt idx="15243">
                  <c:v>-0.41175499999999998</c:v>
                </c:pt>
                <c:pt idx="15244">
                  <c:v>-0.41080699999999998</c:v>
                </c:pt>
                <c:pt idx="15245">
                  <c:v>-0.40976699999999999</c:v>
                </c:pt>
                <c:pt idx="15246">
                  <c:v>-0.40863699999999997</c:v>
                </c:pt>
                <c:pt idx="15247">
                  <c:v>-0.407416</c:v>
                </c:pt>
                <c:pt idx="15248">
                  <c:v>-0.406107</c:v>
                </c:pt>
                <c:pt idx="15249">
                  <c:v>-0.40471000000000001</c:v>
                </c:pt>
                <c:pt idx="15250">
                  <c:v>-0.40321699999999999</c:v>
                </c:pt>
                <c:pt idx="15251">
                  <c:v>-0.40162199999999998</c:v>
                </c:pt>
                <c:pt idx="15252">
                  <c:v>-0.39992299999999997</c:v>
                </c:pt>
                <c:pt idx="15253">
                  <c:v>-0.39813199999999999</c:v>
                </c:pt>
                <c:pt idx="15254">
                  <c:v>-0.396258</c:v>
                </c:pt>
                <c:pt idx="15255">
                  <c:v>-0.39430300000000001</c:v>
                </c:pt>
                <c:pt idx="15256">
                  <c:v>-0.39227299999999998</c:v>
                </c:pt>
                <c:pt idx="15257">
                  <c:v>-0.39017200000000002</c:v>
                </c:pt>
                <c:pt idx="15258">
                  <c:v>-0.38800200000000001</c:v>
                </c:pt>
                <c:pt idx="15259">
                  <c:v>-0.38575500000000001</c:v>
                </c:pt>
                <c:pt idx="15260">
                  <c:v>-0.38343500000000003</c:v>
                </c:pt>
                <c:pt idx="15261">
                  <c:v>-0.381048</c:v>
                </c:pt>
                <c:pt idx="15262">
                  <c:v>-0.37859599999999999</c:v>
                </c:pt>
                <c:pt idx="15263">
                  <c:v>-0.376079</c:v>
                </c:pt>
                <c:pt idx="15264">
                  <c:v>-0.3735</c:v>
                </c:pt>
                <c:pt idx="15265">
                  <c:v>-0.37087100000000001</c:v>
                </c:pt>
                <c:pt idx="15266">
                  <c:v>-0.36819800000000003</c:v>
                </c:pt>
                <c:pt idx="15267">
                  <c:v>-0.36548599999999998</c:v>
                </c:pt>
                <c:pt idx="15268">
                  <c:v>-0.36274000000000001</c:v>
                </c:pt>
                <c:pt idx="15269">
                  <c:v>-0.35996600000000001</c:v>
                </c:pt>
                <c:pt idx="15270">
                  <c:v>-0.35716599999999998</c:v>
                </c:pt>
                <c:pt idx="15271">
                  <c:v>-0.35434199999999999</c:v>
                </c:pt>
                <c:pt idx="15272">
                  <c:v>-0.351497</c:v>
                </c:pt>
                <c:pt idx="15273">
                  <c:v>-0.348634</c:v>
                </c:pt>
                <c:pt idx="15274">
                  <c:v>-0.34575299999999998</c:v>
                </c:pt>
                <c:pt idx="15275">
                  <c:v>-0.34285500000000002</c:v>
                </c:pt>
                <c:pt idx="15276">
                  <c:v>-0.33993800000000002</c:v>
                </c:pt>
                <c:pt idx="15277">
                  <c:v>-0.337009</c:v>
                </c:pt>
                <c:pt idx="15278">
                  <c:v>-0.33407799999999999</c:v>
                </c:pt>
                <c:pt idx="15279">
                  <c:v>-0.33115</c:v>
                </c:pt>
                <c:pt idx="15280">
                  <c:v>-0.32823099999999999</c:v>
                </c:pt>
                <c:pt idx="15281">
                  <c:v>-0.325322</c:v>
                </c:pt>
                <c:pt idx="15282">
                  <c:v>-0.32241999999999998</c:v>
                </c:pt>
                <c:pt idx="15283">
                  <c:v>-0.31952599999999998</c:v>
                </c:pt>
                <c:pt idx="15284">
                  <c:v>-0.31664399999999998</c:v>
                </c:pt>
                <c:pt idx="15285">
                  <c:v>-0.31378200000000001</c:v>
                </c:pt>
                <c:pt idx="15286">
                  <c:v>-0.31094500000000003</c:v>
                </c:pt>
                <c:pt idx="15287">
                  <c:v>-0.30813800000000002</c:v>
                </c:pt>
                <c:pt idx="15288">
                  <c:v>-0.30536799999999997</c:v>
                </c:pt>
                <c:pt idx="15289">
                  <c:v>-0.30263899999999999</c:v>
                </c:pt>
                <c:pt idx="15290">
                  <c:v>-0.29995300000000003</c:v>
                </c:pt>
                <c:pt idx="15291">
                  <c:v>-0.29731299999999999</c:v>
                </c:pt>
                <c:pt idx="15292">
                  <c:v>-0.29472100000000001</c:v>
                </c:pt>
                <c:pt idx="15293">
                  <c:v>-0.29218100000000002</c:v>
                </c:pt>
                <c:pt idx="15294">
                  <c:v>-0.28969</c:v>
                </c:pt>
                <c:pt idx="15295">
                  <c:v>-0.28724499999999997</c:v>
                </c:pt>
                <c:pt idx="15296">
                  <c:v>-0.28485199999999999</c:v>
                </c:pt>
                <c:pt idx="15297">
                  <c:v>-0.28252699999999997</c:v>
                </c:pt>
                <c:pt idx="15298">
                  <c:v>-0.280281</c:v>
                </c:pt>
                <c:pt idx="15299">
                  <c:v>-0.278113</c:v>
                </c:pt>
                <c:pt idx="15300">
                  <c:v>-0.27601599999999998</c:v>
                </c:pt>
                <c:pt idx="15301">
                  <c:v>-0.27398699999999998</c:v>
                </c:pt>
                <c:pt idx="15302">
                  <c:v>-0.27202500000000002</c:v>
                </c:pt>
                <c:pt idx="15303">
                  <c:v>-0.27012799999999998</c:v>
                </c:pt>
                <c:pt idx="15304">
                  <c:v>-0.26829199999999997</c:v>
                </c:pt>
                <c:pt idx="15305">
                  <c:v>-0.26652399999999998</c:v>
                </c:pt>
                <c:pt idx="15306">
                  <c:v>-0.26483299999999999</c:v>
                </c:pt>
                <c:pt idx="15307">
                  <c:v>-0.26322299999999998</c:v>
                </c:pt>
                <c:pt idx="15308">
                  <c:v>-0.26169700000000001</c:v>
                </c:pt>
                <c:pt idx="15309">
                  <c:v>-0.26025599999999999</c:v>
                </c:pt>
                <c:pt idx="15310">
                  <c:v>-0.25889800000000002</c:v>
                </c:pt>
                <c:pt idx="15311">
                  <c:v>-0.25762200000000002</c:v>
                </c:pt>
                <c:pt idx="15312">
                  <c:v>-0.25642700000000002</c:v>
                </c:pt>
                <c:pt idx="15313">
                  <c:v>-0.25531500000000001</c:v>
                </c:pt>
                <c:pt idx="15314">
                  <c:v>-0.25429099999999999</c:v>
                </c:pt>
                <c:pt idx="15315">
                  <c:v>-0.253359</c:v>
                </c:pt>
                <c:pt idx="15316">
                  <c:v>-0.252521</c:v>
                </c:pt>
                <c:pt idx="15317">
                  <c:v>-0.25177699999999997</c:v>
                </c:pt>
                <c:pt idx="15318">
                  <c:v>-0.25112699999999999</c:v>
                </c:pt>
                <c:pt idx="15319">
                  <c:v>-0.25057299999999999</c:v>
                </c:pt>
                <c:pt idx="15320">
                  <c:v>-0.25012200000000001</c:v>
                </c:pt>
                <c:pt idx="15321">
                  <c:v>-0.249774</c:v>
                </c:pt>
                <c:pt idx="15322">
                  <c:v>-0.24952299999999999</c:v>
                </c:pt>
                <c:pt idx="15323">
                  <c:v>-0.249362</c:v>
                </c:pt>
                <c:pt idx="15324">
                  <c:v>-0.24928500000000001</c:v>
                </c:pt>
                <c:pt idx="15325">
                  <c:v>-0.24929000000000001</c:v>
                </c:pt>
                <c:pt idx="15326">
                  <c:v>-0.24937799999999999</c:v>
                </c:pt>
                <c:pt idx="15327">
                  <c:v>-0.24954599999999999</c:v>
                </c:pt>
                <c:pt idx="15328">
                  <c:v>-0.24979199999999999</c:v>
                </c:pt>
                <c:pt idx="15329">
                  <c:v>-0.25012299999999998</c:v>
                </c:pt>
                <c:pt idx="15330">
                  <c:v>-0.25054700000000002</c:v>
                </c:pt>
                <c:pt idx="15331">
                  <c:v>-0.25106299999999998</c:v>
                </c:pt>
                <c:pt idx="15332">
                  <c:v>-0.25166300000000003</c:v>
                </c:pt>
                <c:pt idx="15333">
                  <c:v>-0.25233800000000001</c:v>
                </c:pt>
                <c:pt idx="15334">
                  <c:v>-0.25308599999999998</c:v>
                </c:pt>
                <c:pt idx="15335">
                  <c:v>-0.25390600000000002</c:v>
                </c:pt>
                <c:pt idx="15336">
                  <c:v>-0.254799</c:v>
                </c:pt>
                <c:pt idx="15337">
                  <c:v>-0.25576300000000002</c:v>
                </c:pt>
                <c:pt idx="15338">
                  <c:v>-0.25679999999999997</c:v>
                </c:pt>
                <c:pt idx="15339">
                  <c:v>-0.25790600000000002</c:v>
                </c:pt>
                <c:pt idx="15340">
                  <c:v>-0.25908500000000001</c:v>
                </c:pt>
                <c:pt idx="15341">
                  <c:v>-0.26034000000000002</c:v>
                </c:pt>
                <c:pt idx="15342">
                  <c:v>-0.26167200000000002</c:v>
                </c:pt>
                <c:pt idx="15343">
                  <c:v>-0.26307999999999998</c:v>
                </c:pt>
                <c:pt idx="15344">
                  <c:v>-0.26456099999999999</c:v>
                </c:pt>
                <c:pt idx="15345">
                  <c:v>-0.26611099999999999</c:v>
                </c:pt>
                <c:pt idx="15346">
                  <c:v>-0.26772800000000002</c:v>
                </c:pt>
                <c:pt idx="15347">
                  <c:v>-0.26940900000000001</c:v>
                </c:pt>
                <c:pt idx="15348">
                  <c:v>-0.27115699999999998</c:v>
                </c:pt>
                <c:pt idx="15349">
                  <c:v>-0.27296700000000002</c:v>
                </c:pt>
                <c:pt idx="15350">
                  <c:v>-0.27483299999999999</c:v>
                </c:pt>
                <c:pt idx="15351">
                  <c:v>-0.27675</c:v>
                </c:pt>
                <c:pt idx="15352">
                  <c:v>-0.27871699999999999</c:v>
                </c:pt>
                <c:pt idx="15353">
                  <c:v>-0.28073100000000001</c:v>
                </c:pt>
                <c:pt idx="15354">
                  <c:v>-0.28278999999999999</c:v>
                </c:pt>
                <c:pt idx="15355">
                  <c:v>-0.28488999999999998</c:v>
                </c:pt>
                <c:pt idx="15356">
                  <c:v>-0.28702800000000001</c:v>
                </c:pt>
                <c:pt idx="15357">
                  <c:v>-0.28920600000000002</c:v>
                </c:pt>
                <c:pt idx="15358">
                  <c:v>-0.29142299999999999</c:v>
                </c:pt>
                <c:pt idx="15359">
                  <c:v>-0.29368100000000003</c:v>
                </c:pt>
                <c:pt idx="15360">
                  <c:v>-0.29597800000000002</c:v>
                </c:pt>
                <c:pt idx="15361">
                  <c:v>-0.298315</c:v>
                </c:pt>
                <c:pt idx="15362">
                  <c:v>-0.30069499999999999</c:v>
                </c:pt>
                <c:pt idx="15363">
                  <c:v>-0.303118</c:v>
                </c:pt>
                <c:pt idx="15364">
                  <c:v>-0.30558099999999999</c:v>
                </c:pt>
                <c:pt idx="15365">
                  <c:v>-0.30808400000000002</c:v>
                </c:pt>
                <c:pt idx="15366">
                  <c:v>-0.31062499999999998</c:v>
                </c:pt>
                <c:pt idx="15367">
                  <c:v>-0.31319900000000001</c:v>
                </c:pt>
                <c:pt idx="15368">
                  <c:v>-0.31580200000000003</c:v>
                </c:pt>
                <c:pt idx="15369">
                  <c:v>-0.31843100000000002</c:v>
                </c:pt>
                <c:pt idx="15370">
                  <c:v>-0.32108500000000001</c:v>
                </c:pt>
                <c:pt idx="15371">
                  <c:v>-0.32376700000000003</c:v>
                </c:pt>
                <c:pt idx="15372">
                  <c:v>-0.32648300000000002</c:v>
                </c:pt>
                <c:pt idx="15373">
                  <c:v>-0.32923200000000002</c:v>
                </c:pt>
                <c:pt idx="15374">
                  <c:v>-0.33201599999999998</c:v>
                </c:pt>
                <c:pt idx="15375">
                  <c:v>-0.33483000000000002</c:v>
                </c:pt>
                <c:pt idx="15376">
                  <c:v>-0.33766800000000002</c:v>
                </c:pt>
                <c:pt idx="15377">
                  <c:v>-0.34052399999999999</c:v>
                </c:pt>
                <c:pt idx="15378">
                  <c:v>-0.34339900000000001</c:v>
                </c:pt>
                <c:pt idx="15379">
                  <c:v>-0.34629799999999999</c:v>
                </c:pt>
                <c:pt idx="15380">
                  <c:v>-0.349221</c:v>
                </c:pt>
                <c:pt idx="15381">
                  <c:v>-0.35216500000000001</c:v>
                </c:pt>
                <c:pt idx="15382">
                  <c:v>-0.35513499999999998</c:v>
                </c:pt>
                <c:pt idx="15383">
                  <c:v>-0.35813099999999998</c:v>
                </c:pt>
                <c:pt idx="15384">
                  <c:v>-0.36114499999999999</c:v>
                </c:pt>
                <c:pt idx="15385">
                  <c:v>-0.36417100000000002</c:v>
                </c:pt>
                <c:pt idx="15386">
                  <c:v>-0.36720999999999998</c:v>
                </c:pt>
                <c:pt idx="15387">
                  <c:v>-0.37026300000000001</c:v>
                </c:pt>
                <c:pt idx="15388">
                  <c:v>-0.373334</c:v>
                </c:pt>
                <c:pt idx="15389">
                  <c:v>-0.37642799999999998</c:v>
                </c:pt>
                <c:pt idx="15390">
                  <c:v>-0.37952799999999998</c:v>
                </c:pt>
                <c:pt idx="15391">
                  <c:v>-0.38259700000000002</c:v>
                </c:pt>
                <c:pt idx="15392">
                  <c:v>-0.38565199999999999</c:v>
                </c:pt>
                <c:pt idx="15393">
                  <c:v>-0.38872400000000001</c:v>
                </c:pt>
                <c:pt idx="15394">
                  <c:v>-0.39179900000000001</c:v>
                </c:pt>
                <c:pt idx="15395">
                  <c:v>-0.39485599999999998</c:v>
                </c:pt>
                <c:pt idx="15396">
                  <c:v>-0.39790599999999998</c:v>
                </c:pt>
                <c:pt idx="15397">
                  <c:v>-0.40095799999999998</c:v>
                </c:pt>
                <c:pt idx="15398">
                  <c:v>-0.404003</c:v>
                </c:pt>
                <c:pt idx="15399">
                  <c:v>-0.40704000000000001</c:v>
                </c:pt>
                <c:pt idx="15400">
                  <c:v>-0.41007199999999999</c:v>
                </c:pt>
                <c:pt idx="15401">
                  <c:v>-0.41310599999999997</c:v>
                </c:pt>
                <c:pt idx="15402">
                  <c:v>-0.41615000000000002</c:v>
                </c:pt>
                <c:pt idx="15403">
                  <c:v>-0.41921000000000003</c:v>
                </c:pt>
                <c:pt idx="15404">
                  <c:v>-0.422292</c:v>
                </c:pt>
                <c:pt idx="15405">
                  <c:v>-0.425398</c:v>
                </c:pt>
                <c:pt idx="15406">
                  <c:v>-0.42852699999999999</c:v>
                </c:pt>
                <c:pt idx="15407">
                  <c:v>-0.43167800000000001</c:v>
                </c:pt>
                <c:pt idx="15408">
                  <c:v>-0.43485299999999999</c:v>
                </c:pt>
                <c:pt idx="15409">
                  <c:v>-0.438056</c:v>
                </c:pt>
                <c:pt idx="15410">
                  <c:v>-0.44128699999999998</c:v>
                </c:pt>
                <c:pt idx="15411">
                  <c:v>-0.44454199999999999</c:v>
                </c:pt>
                <c:pt idx="15412">
                  <c:v>-0.44781399999999999</c:v>
                </c:pt>
                <c:pt idx="15413">
                  <c:v>-0.4511</c:v>
                </c:pt>
                <c:pt idx="15414">
                  <c:v>-0.454399</c:v>
                </c:pt>
                <c:pt idx="15415">
                  <c:v>-0.457704</c:v>
                </c:pt>
                <c:pt idx="15416">
                  <c:v>-0.461003</c:v>
                </c:pt>
                <c:pt idx="15417">
                  <c:v>-0.46428999999999998</c:v>
                </c:pt>
                <c:pt idx="15418">
                  <c:v>-0.46756300000000001</c:v>
                </c:pt>
                <c:pt idx="15419">
                  <c:v>-0.47082600000000002</c:v>
                </c:pt>
                <c:pt idx="15420">
                  <c:v>-0.47407899999999997</c:v>
                </c:pt>
                <c:pt idx="15421">
                  <c:v>-0.47731800000000002</c:v>
                </c:pt>
                <c:pt idx="15422">
                  <c:v>-0.48054200000000002</c:v>
                </c:pt>
                <c:pt idx="15423">
                  <c:v>-0.48374699999999998</c:v>
                </c:pt>
                <c:pt idx="15424">
                  <c:v>-0.48693500000000001</c:v>
                </c:pt>
                <c:pt idx="15425">
                  <c:v>-0.49010399999999998</c:v>
                </c:pt>
                <c:pt idx="15426">
                  <c:v>-0.49325000000000002</c:v>
                </c:pt>
                <c:pt idx="15427">
                  <c:v>-0.496369</c:v>
                </c:pt>
                <c:pt idx="15428">
                  <c:v>-0.49945699999999998</c:v>
                </c:pt>
                <c:pt idx="15429">
                  <c:v>-0.50251000000000001</c:v>
                </c:pt>
                <c:pt idx="15430">
                  <c:v>-0.50553300000000001</c:v>
                </c:pt>
                <c:pt idx="15431">
                  <c:v>-0.50853099999999996</c:v>
                </c:pt>
                <c:pt idx="15432">
                  <c:v>-0.51150700000000004</c:v>
                </c:pt>
                <c:pt idx="15433">
                  <c:v>-0.51446099999999995</c:v>
                </c:pt>
                <c:pt idx="15434">
                  <c:v>-0.51739000000000002</c:v>
                </c:pt>
                <c:pt idx="15435">
                  <c:v>-0.52028799999999997</c:v>
                </c:pt>
                <c:pt idx="15436">
                  <c:v>-0.52315100000000003</c:v>
                </c:pt>
                <c:pt idx="15437">
                  <c:v>-0.52598199999999995</c:v>
                </c:pt>
                <c:pt idx="15438">
                  <c:v>-0.52878700000000001</c:v>
                </c:pt>
                <c:pt idx="15439">
                  <c:v>-0.53156499999999995</c:v>
                </c:pt>
                <c:pt idx="15440">
                  <c:v>-0.53430999999999995</c:v>
                </c:pt>
                <c:pt idx="15441">
                  <c:v>-0.53701699999999997</c:v>
                </c:pt>
                <c:pt idx="15442">
                  <c:v>-0.53967900000000002</c:v>
                </c:pt>
                <c:pt idx="15443">
                  <c:v>-0.54228600000000005</c:v>
                </c:pt>
                <c:pt idx="15444">
                  <c:v>-0.54483700000000002</c:v>
                </c:pt>
                <c:pt idx="15445">
                  <c:v>-0.54733699999999996</c:v>
                </c:pt>
                <c:pt idx="15446">
                  <c:v>-0.54978800000000005</c:v>
                </c:pt>
                <c:pt idx="15447">
                  <c:v>-0.55218900000000004</c:v>
                </c:pt>
                <c:pt idx="15448">
                  <c:v>-0.55453200000000002</c:v>
                </c:pt>
                <c:pt idx="15449">
                  <c:v>-0.55681599999999998</c:v>
                </c:pt>
                <c:pt idx="15450">
                  <c:v>-0.55903899999999995</c:v>
                </c:pt>
                <c:pt idx="15451">
                  <c:v>-0.56119799999999997</c:v>
                </c:pt>
                <c:pt idx="15452">
                  <c:v>-0.56328800000000001</c:v>
                </c:pt>
                <c:pt idx="15453">
                  <c:v>-0.56530899999999995</c:v>
                </c:pt>
                <c:pt idx="15454">
                  <c:v>-0.56726500000000002</c:v>
                </c:pt>
                <c:pt idx="15455">
                  <c:v>-0.56916199999999995</c:v>
                </c:pt>
                <c:pt idx="15456">
                  <c:v>-0.57099699999999998</c:v>
                </c:pt>
                <c:pt idx="15457">
                  <c:v>-0.57276099999999996</c:v>
                </c:pt>
                <c:pt idx="15458">
                  <c:v>-0.57444300000000004</c:v>
                </c:pt>
                <c:pt idx="15459">
                  <c:v>-0.57603300000000002</c:v>
                </c:pt>
                <c:pt idx="15460">
                  <c:v>-0.57752800000000004</c:v>
                </c:pt>
                <c:pt idx="15461">
                  <c:v>-0.57892600000000005</c:v>
                </c:pt>
                <c:pt idx="15462">
                  <c:v>-0.58022600000000002</c:v>
                </c:pt>
                <c:pt idx="15463">
                  <c:v>-0.58142899999999997</c:v>
                </c:pt>
                <c:pt idx="15464">
                  <c:v>-0.58253500000000003</c:v>
                </c:pt>
                <c:pt idx="15465">
                  <c:v>-0.583538</c:v>
                </c:pt>
                <c:pt idx="15466">
                  <c:v>-0.58443900000000004</c:v>
                </c:pt>
                <c:pt idx="15467">
                  <c:v>-0.58523899999999995</c:v>
                </c:pt>
                <c:pt idx="15468">
                  <c:v>-0.58594599999999997</c:v>
                </c:pt>
                <c:pt idx="15469">
                  <c:v>-0.58656600000000003</c:v>
                </c:pt>
                <c:pt idx="15470">
                  <c:v>-0.58710099999999998</c:v>
                </c:pt>
                <c:pt idx="15471">
                  <c:v>-0.58754600000000001</c:v>
                </c:pt>
                <c:pt idx="15472">
                  <c:v>-0.58789499999999995</c:v>
                </c:pt>
                <c:pt idx="15473">
                  <c:v>-0.588148</c:v>
                </c:pt>
                <c:pt idx="15474">
                  <c:v>-0.58830199999999999</c:v>
                </c:pt>
                <c:pt idx="15475">
                  <c:v>-0.58834699999999995</c:v>
                </c:pt>
                <c:pt idx="15476">
                  <c:v>-0.58827600000000002</c:v>
                </c:pt>
                <c:pt idx="15477">
                  <c:v>-0.58809100000000003</c:v>
                </c:pt>
                <c:pt idx="15478">
                  <c:v>-0.58779199999999998</c:v>
                </c:pt>
                <c:pt idx="15479">
                  <c:v>-0.58737600000000001</c:v>
                </c:pt>
                <c:pt idx="15480">
                  <c:v>-0.586843</c:v>
                </c:pt>
                <c:pt idx="15481">
                  <c:v>-0.58619600000000005</c:v>
                </c:pt>
                <c:pt idx="15482">
                  <c:v>-0.58544700000000005</c:v>
                </c:pt>
                <c:pt idx="15483">
                  <c:v>-0.58459300000000003</c:v>
                </c:pt>
                <c:pt idx="15484">
                  <c:v>-0.58361499999999999</c:v>
                </c:pt>
                <c:pt idx="15485">
                  <c:v>-0.58249399999999996</c:v>
                </c:pt>
                <c:pt idx="15486">
                  <c:v>-0.58124799999999999</c:v>
                </c:pt>
                <c:pt idx="15487">
                  <c:v>-0.57989199999999996</c:v>
                </c:pt>
                <c:pt idx="15488">
                  <c:v>-0.57841200000000004</c:v>
                </c:pt>
                <c:pt idx="15489">
                  <c:v>-0.57680699999999996</c:v>
                </c:pt>
                <c:pt idx="15490">
                  <c:v>-0.57508899999999996</c:v>
                </c:pt>
                <c:pt idx="15491">
                  <c:v>-0.57326200000000005</c:v>
                </c:pt>
                <c:pt idx="15492">
                  <c:v>-0.57131799999999999</c:v>
                </c:pt>
                <c:pt idx="15493">
                  <c:v>-0.56925099999999995</c:v>
                </c:pt>
                <c:pt idx="15494">
                  <c:v>-0.56705799999999995</c:v>
                </c:pt>
                <c:pt idx="15495">
                  <c:v>-0.56473799999999996</c:v>
                </c:pt>
                <c:pt idx="15496">
                  <c:v>-0.56229799999999996</c:v>
                </c:pt>
                <c:pt idx="15497">
                  <c:v>-0.559751</c:v>
                </c:pt>
                <c:pt idx="15498">
                  <c:v>-0.55710899999999997</c:v>
                </c:pt>
                <c:pt idx="15499">
                  <c:v>-0.55437400000000003</c:v>
                </c:pt>
                <c:pt idx="15500">
                  <c:v>-0.55153799999999997</c:v>
                </c:pt>
                <c:pt idx="15501">
                  <c:v>-0.54859199999999997</c:v>
                </c:pt>
                <c:pt idx="15502">
                  <c:v>-0.54553499999999999</c:v>
                </c:pt>
                <c:pt idx="15503">
                  <c:v>-0.54237199999999997</c:v>
                </c:pt>
                <c:pt idx="15504">
                  <c:v>-0.53910800000000003</c:v>
                </c:pt>
                <c:pt idx="15505">
                  <c:v>-0.53574299999999997</c:v>
                </c:pt>
                <c:pt idx="15506">
                  <c:v>-0.532277</c:v>
                </c:pt>
                <c:pt idx="15507">
                  <c:v>-0.52871699999999999</c:v>
                </c:pt>
                <c:pt idx="15508">
                  <c:v>-0.52506699999999995</c:v>
                </c:pt>
                <c:pt idx="15509">
                  <c:v>-0.52132599999999996</c:v>
                </c:pt>
                <c:pt idx="15510">
                  <c:v>-0.51749000000000001</c:v>
                </c:pt>
                <c:pt idx="15511">
                  <c:v>-0.51355700000000004</c:v>
                </c:pt>
                <c:pt idx="15512">
                  <c:v>-0.50952699999999995</c:v>
                </c:pt>
                <c:pt idx="15513">
                  <c:v>-0.50540799999999997</c:v>
                </c:pt>
                <c:pt idx="15514">
                  <c:v>-0.50121000000000004</c:v>
                </c:pt>
                <c:pt idx="15515">
                  <c:v>-0.49692599999999998</c:v>
                </c:pt>
                <c:pt idx="15516">
                  <c:v>-0.49253200000000003</c:v>
                </c:pt>
                <c:pt idx="15517">
                  <c:v>-0.48803600000000003</c:v>
                </c:pt>
                <c:pt idx="15518">
                  <c:v>-0.48346</c:v>
                </c:pt>
                <c:pt idx="15519">
                  <c:v>-0.47879699999999997</c:v>
                </c:pt>
                <c:pt idx="15520">
                  <c:v>-0.47403299999999998</c:v>
                </c:pt>
                <c:pt idx="15521">
                  <c:v>-0.46917300000000001</c:v>
                </c:pt>
                <c:pt idx="15522">
                  <c:v>-0.46422000000000002</c:v>
                </c:pt>
                <c:pt idx="15523">
                  <c:v>-0.459179</c:v>
                </c:pt>
                <c:pt idx="15524">
                  <c:v>-0.45405400000000001</c:v>
                </c:pt>
                <c:pt idx="15525">
                  <c:v>-0.448851</c:v>
                </c:pt>
                <c:pt idx="15526">
                  <c:v>-0.44358199999999998</c:v>
                </c:pt>
                <c:pt idx="15527">
                  <c:v>-0.43825199999999997</c:v>
                </c:pt>
                <c:pt idx="15528">
                  <c:v>-0.43285899999999999</c:v>
                </c:pt>
                <c:pt idx="15529">
                  <c:v>-0.42739500000000002</c:v>
                </c:pt>
                <c:pt idx="15530">
                  <c:v>-0.42186400000000002</c:v>
                </c:pt>
                <c:pt idx="15531">
                  <c:v>-0.41627999999999998</c:v>
                </c:pt>
                <c:pt idx="15532">
                  <c:v>-0.41065600000000002</c:v>
                </c:pt>
                <c:pt idx="15533">
                  <c:v>-0.404999</c:v>
                </c:pt>
                <c:pt idx="15534">
                  <c:v>-0.399316</c:v>
                </c:pt>
                <c:pt idx="15535">
                  <c:v>-0.39361400000000002</c:v>
                </c:pt>
                <c:pt idx="15536">
                  <c:v>-0.38789400000000002</c:v>
                </c:pt>
                <c:pt idx="15537">
                  <c:v>-0.38215399999999999</c:v>
                </c:pt>
                <c:pt idx="15538">
                  <c:v>-0.376392</c:v>
                </c:pt>
                <c:pt idx="15539">
                  <c:v>-0.37060900000000002</c:v>
                </c:pt>
                <c:pt idx="15540">
                  <c:v>-0.36480899999999999</c:v>
                </c:pt>
                <c:pt idx="15541">
                  <c:v>-0.35899300000000001</c:v>
                </c:pt>
                <c:pt idx="15542">
                  <c:v>-0.35316599999999998</c:v>
                </c:pt>
                <c:pt idx="15543">
                  <c:v>-0.347331</c:v>
                </c:pt>
                <c:pt idx="15544">
                  <c:v>-0.34149000000000002</c:v>
                </c:pt>
                <c:pt idx="15545">
                  <c:v>-0.33564100000000002</c:v>
                </c:pt>
                <c:pt idx="15546">
                  <c:v>-0.329789</c:v>
                </c:pt>
                <c:pt idx="15547">
                  <c:v>-0.32394299999999998</c:v>
                </c:pt>
                <c:pt idx="15548">
                  <c:v>-0.31811</c:v>
                </c:pt>
                <c:pt idx="15549">
                  <c:v>-0.31229699999999999</c:v>
                </c:pt>
                <c:pt idx="15550">
                  <c:v>-0.306508</c:v>
                </c:pt>
                <c:pt idx="15551">
                  <c:v>-0.30074499999999998</c:v>
                </c:pt>
                <c:pt idx="15552">
                  <c:v>-0.29500900000000002</c:v>
                </c:pt>
                <c:pt idx="15553">
                  <c:v>-0.2893</c:v>
                </c:pt>
                <c:pt idx="15554">
                  <c:v>-0.28362399999999999</c:v>
                </c:pt>
                <c:pt idx="15555">
                  <c:v>-0.27798800000000001</c:v>
                </c:pt>
                <c:pt idx="15556">
                  <c:v>-0.272397</c:v>
                </c:pt>
                <c:pt idx="15557">
                  <c:v>-0.266851</c:v>
                </c:pt>
                <c:pt idx="15558">
                  <c:v>-0.26135199999999997</c:v>
                </c:pt>
                <c:pt idx="15559">
                  <c:v>-0.255907</c:v>
                </c:pt>
                <c:pt idx="15560">
                  <c:v>-0.25051800000000002</c:v>
                </c:pt>
                <c:pt idx="15561">
                  <c:v>-0.24519099999999999</c:v>
                </c:pt>
                <c:pt idx="15562">
                  <c:v>-0.23993400000000001</c:v>
                </c:pt>
                <c:pt idx="15563">
                  <c:v>-0.23475499999999999</c:v>
                </c:pt>
                <c:pt idx="15564">
                  <c:v>-0.229659</c:v>
                </c:pt>
                <c:pt idx="15565">
                  <c:v>-0.22464799999999999</c:v>
                </c:pt>
                <c:pt idx="15566">
                  <c:v>-0.219726</c:v>
                </c:pt>
                <c:pt idx="15567">
                  <c:v>-0.214895</c:v>
                </c:pt>
                <c:pt idx="15568">
                  <c:v>-0.21015600000000001</c:v>
                </c:pt>
                <c:pt idx="15569">
                  <c:v>-0.205515</c:v>
                </c:pt>
                <c:pt idx="15570">
                  <c:v>-0.20097300000000001</c:v>
                </c:pt>
                <c:pt idx="15571">
                  <c:v>-0.19653799999999999</c:v>
                </c:pt>
                <c:pt idx="15572">
                  <c:v>-0.192214</c:v>
                </c:pt>
                <c:pt idx="15573">
                  <c:v>-0.18800600000000001</c:v>
                </c:pt>
                <c:pt idx="15574">
                  <c:v>-0.183915</c:v>
                </c:pt>
                <c:pt idx="15575">
                  <c:v>-0.17994199999999999</c:v>
                </c:pt>
                <c:pt idx="15576">
                  <c:v>-0.17608499999999999</c:v>
                </c:pt>
                <c:pt idx="15577">
                  <c:v>-0.172345</c:v>
                </c:pt>
                <c:pt idx="15578">
                  <c:v>-0.16872599999999999</c:v>
                </c:pt>
                <c:pt idx="15579">
                  <c:v>-0.16522999999999999</c:v>
                </c:pt>
                <c:pt idx="15580">
                  <c:v>-0.161861</c:v>
                </c:pt>
                <c:pt idx="15581">
                  <c:v>-0.15862000000000001</c:v>
                </c:pt>
                <c:pt idx="15582">
                  <c:v>-0.15550700000000001</c:v>
                </c:pt>
                <c:pt idx="15583">
                  <c:v>-0.15252099999999999</c:v>
                </c:pt>
                <c:pt idx="15584">
                  <c:v>-0.14966499999999999</c:v>
                </c:pt>
                <c:pt idx="15585">
                  <c:v>-0.14693800000000001</c:v>
                </c:pt>
                <c:pt idx="15586">
                  <c:v>-0.144343</c:v>
                </c:pt>
                <c:pt idx="15587">
                  <c:v>-0.141878</c:v>
                </c:pt>
                <c:pt idx="15588">
                  <c:v>-0.139543</c:v>
                </c:pt>
                <c:pt idx="15589">
                  <c:v>-0.13733300000000001</c:v>
                </c:pt>
                <c:pt idx="15590">
                  <c:v>-0.13525200000000001</c:v>
                </c:pt>
                <c:pt idx="15591">
                  <c:v>-0.13330800000000001</c:v>
                </c:pt>
                <c:pt idx="15592">
                  <c:v>-0.13151199999999999</c:v>
                </c:pt>
                <c:pt idx="15593">
                  <c:v>-0.12986600000000001</c:v>
                </c:pt>
                <c:pt idx="15594">
                  <c:v>-0.12836900000000001</c:v>
                </c:pt>
                <c:pt idx="15595">
                  <c:v>-0.127021</c:v>
                </c:pt>
                <c:pt idx="15596">
                  <c:v>-0.12581700000000001</c:v>
                </c:pt>
                <c:pt idx="15597">
                  <c:v>-0.12475700000000001</c:v>
                </c:pt>
                <c:pt idx="15598">
                  <c:v>-0.123838</c:v>
                </c:pt>
                <c:pt idx="15599">
                  <c:v>-0.12306599999999999</c:v>
                </c:pt>
                <c:pt idx="15600">
                  <c:v>-0.122442</c:v>
                </c:pt>
                <c:pt idx="15601">
                  <c:v>-0.12196700000000001</c:v>
                </c:pt>
                <c:pt idx="15602">
                  <c:v>-0.121638</c:v>
                </c:pt>
                <c:pt idx="15603">
                  <c:v>-0.12145499999999999</c:v>
                </c:pt>
                <c:pt idx="15604">
                  <c:v>-0.121415</c:v>
                </c:pt>
                <c:pt idx="15605">
                  <c:v>-0.121514</c:v>
                </c:pt>
                <c:pt idx="15606">
                  <c:v>-0.121749</c:v>
                </c:pt>
                <c:pt idx="15607">
                  <c:v>-0.12212099999999999</c:v>
                </c:pt>
                <c:pt idx="15608">
                  <c:v>-0.122629</c:v>
                </c:pt>
                <c:pt idx="15609">
                  <c:v>-0.12327100000000001</c:v>
                </c:pt>
                <c:pt idx="15610">
                  <c:v>-0.124045</c:v>
                </c:pt>
                <c:pt idx="15611">
                  <c:v>-0.12495100000000001</c:v>
                </c:pt>
                <c:pt idx="15612">
                  <c:v>-0.12598599999999999</c:v>
                </c:pt>
                <c:pt idx="15613">
                  <c:v>-0.12714700000000001</c:v>
                </c:pt>
                <c:pt idx="15614">
                  <c:v>-0.12843399999999999</c:v>
                </c:pt>
                <c:pt idx="15615">
                  <c:v>-0.12985099999999999</c:v>
                </c:pt>
                <c:pt idx="15616">
                  <c:v>-0.13139500000000001</c:v>
                </c:pt>
                <c:pt idx="15617">
                  <c:v>-0.13306699999999999</c:v>
                </c:pt>
                <c:pt idx="15618">
                  <c:v>-0.13486300000000001</c:v>
                </c:pt>
                <c:pt idx="15619">
                  <c:v>-0.13677900000000001</c:v>
                </c:pt>
                <c:pt idx="15620">
                  <c:v>-0.13881399999999999</c:v>
                </c:pt>
                <c:pt idx="15621">
                  <c:v>-0.140963</c:v>
                </c:pt>
                <c:pt idx="15622">
                  <c:v>-0.14322099999999999</c:v>
                </c:pt>
                <c:pt idx="15623">
                  <c:v>-0.14558699999999999</c:v>
                </c:pt>
                <c:pt idx="15624">
                  <c:v>-0.148058</c:v>
                </c:pt>
                <c:pt idx="15625">
                  <c:v>-0.15063199999999999</c:v>
                </c:pt>
                <c:pt idx="15626">
                  <c:v>-0.15330099999999999</c:v>
                </c:pt>
                <c:pt idx="15627">
                  <c:v>-0.156056</c:v>
                </c:pt>
                <c:pt idx="15628">
                  <c:v>-0.15889500000000001</c:v>
                </c:pt>
                <c:pt idx="15629">
                  <c:v>-0.16181799999999999</c:v>
                </c:pt>
                <c:pt idx="15630">
                  <c:v>-0.16481899999999999</c:v>
                </c:pt>
                <c:pt idx="15631">
                  <c:v>-0.16789399999999999</c:v>
                </c:pt>
                <c:pt idx="15632">
                  <c:v>-0.17103699999999999</c:v>
                </c:pt>
                <c:pt idx="15633">
                  <c:v>-0.174239</c:v>
                </c:pt>
                <c:pt idx="15634">
                  <c:v>-0.17749799999999999</c:v>
                </c:pt>
                <c:pt idx="15635">
                  <c:v>-0.180809</c:v>
                </c:pt>
                <c:pt idx="15636">
                  <c:v>-0.184172</c:v>
                </c:pt>
                <c:pt idx="15637">
                  <c:v>-0.187585</c:v>
                </c:pt>
                <c:pt idx="15638">
                  <c:v>-0.19104099999999999</c:v>
                </c:pt>
                <c:pt idx="15639">
                  <c:v>-0.19453300000000001</c:v>
                </c:pt>
                <c:pt idx="15640">
                  <c:v>-0.19805400000000001</c:v>
                </c:pt>
                <c:pt idx="15641">
                  <c:v>-0.20160400000000001</c:v>
                </c:pt>
                <c:pt idx="15642">
                  <c:v>-0.205179</c:v>
                </c:pt>
                <c:pt idx="15643">
                  <c:v>-0.20877799999999999</c:v>
                </c:pt>
                <c:pt idx="15644">
                  <c:v>-0.212394</c:v>
                </c:pt>
                <c:pt idx="15645">
                  <c:v>-0.21602399999999999</c:v>
                </c:pt>
                <c:pt idx="15646">
                  <c:v>-0.219662</c:v>
                </c:pt>
                <c:pt idx="15647">
                  <c:v>-0.223305</c:v>
                </c:pt>
                <c:pt idx="15648">
                  <c:v>-0.22695000000000001</c:v>
                </c:pt>
                <c:pt idx="15649">
                  <c:v>-0.23059499999999999</c:v>
                </c:pt>
                <c:pt idx="15650">
                  <c:v>-0.234236</c:v>
                </c:pt>
                <c:pt idx="15651">
                  <c:v>-0.237871</c:v>
                </c:pt>
                <c:pt idx="15652">
                  <c:v>-0.24149399999999999</c:v>
                </c:pt>
                <c:pt idx="15653">
                  <c:v>-0.24509700000000001</c:v>
                </c:pt>
                <c:pt idx="15654">
                  <c:v>-0.248671</c:v>
                </c:pt>
                <c:pt idx="15655">
                  <c:v>-0.25221399999999999</c:v>
                </c:pt>
                <c:pt idx="15656">
                  <c:v>-0.25572400000000001</c:v>
                </c:pt>
                <c:pt idx="15657">
                  <c:v>-0.25919700000000001</c:v>
                </c:pt>
                <c:pt idx="15658">
                  <c:v>-0.262629</c:v>
                </c:pt>
                <c:pt idx="15659">
                  <c:v>-0.26601999999999998</c:v>
                </c:pt>
                <c:pt idx="15660">
                  <c:v>-0.269368</c:v>
                </c:pt>
                <c:pt idx="15661">
                  <c:v>-0.27267200000000003</c:v>
                </c:pt>
                <c:pt idx="15662">
                  <c:v>-0.27592899999999998</c:v>
                </c:pt>
                <c:pt idx="15663">
                  <c:v>-0.27913300000000002</c:v>
                </c:pt>
                <c:pt idx="15664">
                  <c:v>-0.282277</c:v>
                </c:pt>
                <c:pt idx="15665">
                  <c:v>-0.285358</c:v>
                </c:pt>
                <c:pt idx="15666">
                  <c:v>-0.288379</c:v>
                </c:pt>
                <c:pt idx="15667">
                  <c:v>-0.29134500000000002</c:v>
                </c:pt>
                <c:pt idx="15668">
                  <c:v>-0.29425899999999999</c:v>
                </c:pt>
                <c:pt idx="15669">
                  <c:v>-0.29711399999999999</c:v>
                </c:pt>
                <c:pt idx="15670">
                  <c:v>-0.299904</c:v>
                </c:pt>
                <c:pt idx="15671">
                  <c:v>-0.30262600000000001</c:v>
                </c:pt>
                <c:pt idx="15672">
                  <c:v>-0.30528</c:v>
                </c:pt>
                <c:pt idx="15673">
                  <c:v>-0.307865</c:v>
                </c:pt>
                <c:pt idx="15674">
                  <c:v>-0.31037700000000001</c:v>
                </c:pt>
                <c:pt idx="15675">
                  <c:v>-0.31281199999999998</c:v>
                </c:pt>
                <c:pt idx="15676">
                  <c:v>-0.31517400000000001</c:v>
                </c:pt>
                <c:pt idx="15677">
                  <c:v>-0.31746000000000002</c:v>
                </c:pt>
                <c:pt idx="15678">
                  <c:v>-0.31967000000000001</c:v>
                </c:pt>
                <c:pt idx="15679">
                  <c:v>-0.32180300000000001</c:v>
                </c:pt>
                <c:pt idx="15680">
                  <c:v>-0.32385599999999998</c:v>
                </c:pt>
                <c:pt idx="15681">
                  <c:v>-0.32582499999999998</c:v>
                </c:pt>
                <c:pt idx="15682">
                  <c:v>-0.327708</c:v>
                </c:pt>
                <c:pt idx="15683">
                  <c:v>-0.32950400000000002</c:v>
                </c:pt>
                <c:pt idx="15684">
                  <c:v>-0.33118399999999998</c:v>
                </c:pt>
                <c:pt idx="15685">
                  <c:v>-0.33272699999999999</c:v>
                </c:pt>
                <c:pt idx="15686">
                  <c:v>-0.33416400000000002</c:v>
                </c:pt>
                <c:pt idx="15687">
                  <c:v>-0.33551999999999998</c:v>
                </c:pt>
                <c:pt idx="15688">
                  <c:v>-0.33677499999999999</c:v>
                </c:pt>
                <c:pt idx="15689">
                  <c:v>-0.337924</c:v>
                </c:pt>
                <c:pt idx="15690">
                  <c:v>-0.33898299999999998</c:v>
                </c:pt>
                <c:pt idx="15691">
                  <c:v>-0.33995900000000001</c:v>
                </c:pt>
                <c:pt idx="15692">
                  <c:v>-0.34084999999999999</c:v>
                </c:pt>
                <c:pt idx="15693">
                  <c:v>-0.34165699999999999</c:v>
                </c:pt>
                <c:pt idx="15694">
                  <c:v>-0.34237899999999999</c:v>
                </c:pt>
                <c:pt idx="15695">
                  <c:v>-0.34301599999999999</c:v>
                </c:pt>
                <c:pt idx="15696">
                  <c:v>-0.34357100000000002</c:v>
                </c:pt>
                <c:pt idx="15697">
                  <c:v>-0.34404899999999999</c:v>
                </c:pt>
                <c:pt idx="15698">
                  <c:v>-0.34444999999999998</c:v>
                </c:pt>
                <c:pt idx="15699">
                  <c:v>-0.344775</c:v>
                </c:pt>
                <c:pt idx="15700">
                  <c:v>-0.34502500000000003</c:v>
                </c:pt>
                <c:pt idx="15701">
                  <c:v>-0.34520200000000001</c:v>
                </c:pt>
                <c:pt idx="15702">
                  <c:v>-0.34530899999999998</c:v>
                </c:pt>
                <c:pt idx="15703">
                  <c:v>-0.34534999999999999</c:v>
                </c:pt>
                <c:pt idx="15704">
                  <c:v>-0.34532600000000002</c:v>
                </c:pt>
                <c:pt idx="15705">
                  <c:v>-0.34523300000000001</c:v>
                </c:pt>
                <c:pt idx="15706">
                  <c:v>-0.34506799999999999</c:v>
                </c:pt>
                <c:pt idx="15707">
                  <c:v>-0.344829</c:v>
                </c:pt>
                <c:pt idx="15708">
                  <c:v>-0.34451799999999999</c:v>
                </c:pt>
                <c:pt idx="15709">
                  <c:v>-0.344138</c:v>
                </c:pt>
                <c:pt idx="15710">
                  <c:v>-0.34368900000000002</c:v>
                </c:pt>
                <c:pt idx="15711">
                  <c:v>-0.343171</c:v>
                </c:pt>
                <c:pt idx="15712">
                  <c:v>-0.342584</c:v>
                </c:pt>
                <c:pt idx="15713">
                  <c:v>-0.34192600000000001</c:v>
                </c:pt>
                <c:pt idx="15714">
                  <c:v>-0.34119899999999997</c:v>
                </c:pt>
                <c:pt idx="15715">
                  <c:v>-0.34040100000000001</c:v>
                </c:pt>
                <c:pt idx="15716">
                  <c:v>-0.339534</c:v>
                </c:pt>
                <c:pt idx="15717">
                  <c:v>-0.33859699999999998</c:v>
                </c:pt>
                <c:pt idx="15718">
                  <c:v>-0.33759400000000001</c:v>
                </c:pt>
                <c:pt idx="15719">
                  <c:v>-0.33652900000000002</c:v>
                </c:pt>
                <c:pt idx="15720">
                  <c:v>-0.33540300000000001</c:v>
                </c:pt>
                <c:pt idx="15721">
                  <c:v>-0.33422099999999999</c:v>
                </c:pt>
                <c:pt idx="15722">
                  <c:v>-0.33298299999999997</c:v>
                </c:pt>
                <c:pt idx="15723">
                  <c:v>-0.33169199999999999</c:v>
                </c:pt>
                <c:pt idx="15724">
                  <c:v>-0.33034999999999998</c:v>
                </c:pt>
                <c:pt idx="15725">
                  <c:v>-0.32895799999999997</c:v>
                </c:pt>
                <c:pt idx="15726">
                  <c:v>-0.327517</c:v>
                </c:pt>
                <c:pt idx="15727">
                  <c:v>-0.32602700000000001</c:v>
                </c:pt>
                <c:pt idx="15728">
                  <c:v>-0.324488</c:v>
                </c:pt>
                <c:pt idx="15729">
                  <c:v>-0.32290000000000002</c:v>
                </c:pt>
                <c:pt idx="15730">
                  <c:v>-0.32126199999999999</c:v>
                </c:pt>
                <c:pt idx="15731">
                  <c:v>-0.319573</c:v>
                </c:pt>
                <c:pt idx="15732">
                  <c:v>-0.31783299999999998</c:v>
                </c:pt>
                <c:pt idx="15733">
                  <c:v>-0.31603999999999999</c:v>
                </c:pt>
                <c:pt idx="15734">
                  <c:v>-0.31419200000000003</c:v>
                </c:pt>
                <c:pt idx="15735">
                  <c:v>-0.31228899999999998</c:v>
                </c:pt>
                <c:pt idx="15736">
                  <c:v>-0.31032999999999999</c:v>
                </c:pt>
                <c:pt idx="15737">
                  <c:v>-0.30831700000000001</c:v>
                </c:pt>
                <c:pt idx="15738">
                  <c:v>-0.30625200000000002</c:v>
                </c:pt>
                <c:pt idx="15739">
                  <c:v>-0.30413699999999999</c:v>
                </c:pt>
                <c:pt idx="15740">
                  <c:v>-0.30197499999999999</c:v>
                </c:pt>
                <c:pt idx="15741">
                  <c:v>-0.29976900000000001</c:v>
                </c:pt>
                <c:pt idx="15742">
                  <c:v>-0.29752000000000001</c:v>
                </c:pt>
                <c:pt idx="15743">
                  <c:v>-0.29523199999999999</c:v>
                </c:pt>
                <c:pt idx="15744">
                  <c:v>-0.292906</c:v>
                </c:pt>
                <c:pt idx="15745">
                  <c:v>-0.29054600000000003</c:v>
                </c:pt>
                <c:pt idx="15746">
                  <c:v>-0.28814800000000002</c:v>
                </c:pt>
                <c:pt idx="15747">
                  <c:v>-0.28571200000000002</c:v>
                </c:pt>
                <c:pt idx="15748">
                  <c:v>-0.28323999999999999</c:v>
                </c:pt>
                <c:pt idx="15749">
                  <c:v>-0.28073500000000001</c:v>
                </c:pt>
                <c:pt idx="15750">
                  <c:v>-0.278194</c:v>
                </c:pt>
                <c:pt idx="15751">
                  <c:v>-0.27561000000000002</c:v>
                </c:pt>
                <c:pt idx="15752">
                  <c:v>-0.27297700000000003</c:v>
                </c:pt>
                <c:pt idx="15753">
                  <c:v>-0.27029500000000001</c:v>
                </c:pt>
                <c:pt idx="15754">
                  <c:v>-0.267567</c:v>
                </c:pt>
                <c:pt idx="15755">
                  <c:v>-0.264791</c:v>
                </c:pt>
                <c:pt idx="15756">
                  <c:v>-0.26197100000000001</c:v>
                </c:pt>
                <c:pt idx="15757">
                  <c:v>-0.259106</c:v>
                </c:pt>
                <c:pt idx="15758">
                  <c:v>-0.25619199999999998</c:v>
                </c:pt>
                <c:pt idx="15759">
                  <c:v>-0.25322600000000001</c:v>
                </c:pt>
                <c:pt idx="15760">
                  <c:v>-0.25020599999999998</c:v>
                </c:pt>
                <c:pt idx="15761">
                  <c:v>-0.247142</c:v>
                </c:pt>
                <c:pt idx="15762">
                  <c:v>-0.24403900000000001</c:v>
                </c:pt>
                <c:pt idx="15763">
                  <c:v>-0.24090300000000001</c:v>
                </c:pt>
                <c:pt idx="15764">
                  <c:v>-0.237734</c:v>
                </c:pt>
                <c:pt idx="15765">
                  <c:v>-0.23452700000000001</c:v>
                </c:pt>
                <c:pt idx="15766">
                  <c:v>-0.23128099999999999</c:v>
                </c:pt>
                <c:pt idx="15767">
                  <c:v>-0.227995</c:v>
                </c:pt>
                <c:pt idx="15768">
                  <c:v>-0.224665</c:v>
                </c:pt>
                <c:pt idx="15769">
                  <c:v>-0.22129199999999999</c:v>
                </c:pt>
                <c:pt idx="15770">
                  <c:v>-0.21788099999999999</c:v>
                </c:pt>
                <c:pt idx="15771">
                  <c:v>-0.21444099999999999</c:v>
                </c:pt>
                <c:pt idx="15772">
                  <c:v>-0.21097399999999999</c:v>
                </c:pt>
                <c:pt idx="15773">
                  <c:v>-0.207485</c:v>
                </c:pt>
                <c:pt idx="15774">
                  <c:v>-0.20397100000000001</c:v>
                </c:pt>
                <c:pt idx="15775">
                  <c:v>-0.200431</c:v>
                </c:pt>
                <c:pt idx="15776">
                  <c:v>-0.19687099999999999</c:v>
                </c:pt>
                <c:pt idx="15777">
                  <c:v>-0.19328899999999999</c:v>
                </c:pt>
                <c:pt idx="15778">
                  <c:v>-0.18966</c:v>
                </c:pt>
                <c:pt idx="15779">
                  <c:v>-0.185971</c:v>
                </c:pt>
                <c:pt idx="15780">
                  <c:v>-0.18224599999999999</c:v>
                </c:pt>
                <c:pt idx="15781">
                  <c:v>-0.17849499999999999</c:v>
                </c:pt>
                <c:pt idx="15782">
                  <c:v>-0.174705</c:v>
                </c:pt>
                <c:pt idx="15783">
                  <c:v>-0.170878</c:v>
                </c:pt>
                <c:pt idx="15784">
                  <c:v>-0.167021</c:v>
                </c:pt>
                <c:pt idx="15785">
                  <c:v>-0.163134</c:v>
                </c:pt>
                <c:pt idx="15786">
                  <c:v>-0.159217</c:v>
                </c:pt>
                <c:pt idx="15787">
                  <c:v>-0.15527099999999999</c:v>
                </c:pt>
                <c:pt idx="15788">
                  <c:v>-0.15129400000000001</c:v>
                </c:pt>
                <c:pt idx="15789">
                  <c:v>-0.147284</c:v>
                </c:pt>
                <c:pt idx="15790">
                  <c:v>-0.14324100000000001</c:v>
                </c:pt>
                <c:pt idx="15791">
                  <c:v>-0.13916999999999999</c:v>
                </c:pt>
                <c:pt idx="15792">
                  <c:v>-0.135077</c:v>
                </c:pt>
                <c:pt idx="15793">
                  <c:v>-0.130965</c:v>
                </c:pt>
                <c:pt idx="15794">
                  <c:v>-0.12683700000000001</c:v>
                </c:pt>
                <c:pt idx="15795">
                  <c:v>-0.122695</c:v>
                </c:pt>
                <c:pt idx="15796">
                  <c:v>-0.118544</c:v>
                </c:pt>
                <c:pt idx="15797">
                  <c:v>-0.11439000000000001</c:v>
                </c:pt>
                <c:pt idx="15798">
                  <c:v>-0.110237</c:v>
                </c:pt>
                <c:pt idx="15799">
                  <c:v>-0.106083</c:v>
                </c:pt>
                <c:pt idx="15800">
                  <c:v>-0.101926</c:v>
                </c:pt>
                <c:pt idx="15801">
                  <c:v>-9.7769099999999998E-2</c:v>
                </c:pt>
                <c:pt idx="15802">
                  <c:v>-9.3615699999999996E-2</c:v>
                </c:pt>
                <c:pt idx="15803">
                  <c:v>-8.9467599999999994E-2</c:v>
                </c:pt>
                <c:pt idx="15804">
                  <c:v>-8.5323599999999999E-2</c:v>
                </c:pt>
                <c:pt idx="15805">
                  <c:v>-8.1183099999999994E-2</c:v>
                </c:pt>
                <c:pt idx="15806">
                  <c:v>-7.7046699999999996E-2</c:v>
                </c:pt>
                <c:pt idx="15807">
                  <c:v>-7.2916400000000006E-2</c:v>
                </c:pt>
                <c:pt idx="15808">
                  <c:v>-6.8792500000000006E-2</c:v>
                </c:pt>
                <c:pt idx="15809">
                  <c:v>-6.4660400000000007E-2</c:v>
                </c:pt>
                <c:pt idx="15810">
                  <c:v>-6.0508199999999998E-2</c:v>
                </c:pt>
                <c:pt idx="15811">
                  <c:v>-5.6357400000000002E-2</c:v>
                </c:pt>
                <c:pt idx="15812">
                  <c:v>-5.2225899999999999E-2</c:v>
                </c:pt>
                <c:pt idx="15813">
                  <c:v>-4.8103399999999998E-2</c:v>
                </c:pt>
                <c:pt idx="15814">
                  <c:v>-4.3987499999999999E-2</c:v>
                </c:pt>
                <c:pt idx="15815">
                  <c:v>-3.9888699999999999E-2</c:v>
                </c:pt>
                <c:pt idx="15816">
                  <c:v>-3.5813200000000003E-2</c:v>
                </c:pt>
                <c:pt idx="15817">
                  <c:v>-3.1762800000000001E-2</c:v>
                </c:pt>
                <c:pt idx="15818">
                  <c:v>-2.77378E-2</c:v>
                </c:pt>
                <c:pt idx="15819">
                  <c:v>-2.37384E-2</c:v>
                </c:pt>
                <c:pt idx="15820">
                  <c:v>-1.9766800000000001E-2</c:v>
                </c:pt>
                <c:pt idx="15821">
                  <c:v>-1.5827399999999998E-2</c:v>
                </c:pt>
                <c:pt idx="15822">
                  <c:v>-1.1924300000000001E-2</c:v>
                </c:pt>
                <c:pt idx="15823" formatCode="0.00E+00">
                  <c:v>-8.0586700000000004E-3</c:v>
                </c:pt>
                <c:pt idx="15824" formatCode="0.00E+00">
                  <c:v>-4.2308099999999998E-3</c:v>
                </c:pt>
                <c:pt idx="15825" formatCode="0.00E+00">
                  <c:v>-4.4373600000000002E-4</c:v>
                </c:pt>
                <c:pt idx="15826" formatCode="0.00E+00">
                  <c:v>3.2983600000000002E-3</c:v>
                </c:pt>
                <c:pt idx="15827" formatCode="0.00E+00">
                  <c:v>6.9927000000000001E-3</c:v>
                </c:pt>
                <c:pt idx="15828">
                  <c:v>1.0637000000000001E-2</c:v>
                </c:pt>
                <c:pt idx="15829">
                  <c:v>1.42282E-2</c:v>
                </c:pt>
                <c:pt idx="15830">
                  <c:v>1.7763299999999999E-2</c:v>
                </c:pt>
                <c:pt idx="15831">
                  <c:v>2.1239500000000001E-2</c:v>
                </c:pt>
                <c:pt idx="15832">
                  <c:v>2.46549E-2</c:v>
                </c:pt>
                <c:pt idx="15833">
                  <c:v>2.8007299999999999E-2</c:v>
                </c:pt>
                <c:pt idx="15834">
                  <c:v>3.1294799999999998E-2</c:v>
                </c:pt>
                <c:pt idx="15835">
                  <c:v>3.4514599999999999E-2</c:v>
                </c:pt>
                <c:pt idx="15836">
                  <c:v>3.7664700000000002E-2</c:v>
                </c:pt>
                <c:pt idx="15837">
                  <c:v>4.0744599999999999E-2</c:v>
                </c:pt>
                <c:pt idx="15838">
                  <c:v>4.3755700000000002E-2</c:v>
                </c:pt>
                <c:pt idx="15839">
                  <c:v>4.6696799999999997E-2</c:v>
                </c:pt>
                <c:pt idx="15840">
                  <c:v>4.9563700000000002E-2</c:v>
                </c:pt>
                <c:pt idx="15841">
                  <c:v>5.2353299999999998E-2</c:v>
                </c:pt>
                <c:pt idx="15842">
                  <c:v>5.5064000000000002E-2</c:v>
                </c:pt>
                <c:pt idx="15843">
                  <c:v>5.7694099999999998E-2</c:v>
                </c:pt>
                <c:pt idx="15844">
                  <c:v>6.0243199999999997E-2</c:v>
                </c:pt>
                <c:pt idx="15845">
                  <c:v>6.2711199999999995E-2</c:v>
                </c:pt>
                <c:pt idx="15846">
                  <c:v>6.5095799999999995E-2</c:v>
                </c:pt>
                <c:pt idx="15847">
                  <c:v>6.7394399999999993E-2</c:v>
                </c:pt>
                <c:pt idx="15848">
                  <c:v>6.9606299999999996E-2</c:v>
                </c:pt>
                <c:pt idx="15849">
                  <c:v>7.1730699999999994E-2</c:v>
                </c:pt>
                <c:pt idx="15850">
                  <c:v>7.3764700000000002E-2</c:v>
                </c:pt>
                <c:pt idx="15851">
                  <c:v>7.5705800000000004E-2</c:v>
                </c:pt>
                <c:pt idx="15852">
                  <c:v>7.7554399999999996E-2</c:v>
                </c:pt>
                <c:pt idx="15853">
                  <c:v>7.9310400000000003E-2</c:v>
                </c:pt>
                <c:pt idx="15854">
                  <c:v>8.0972199999999994E-2</c:v>
                </c:pt>
                <c:pt idx="15855">
                  <c:v>8.2536899999999996E-2</c:v>
                </c:pt>
                <c:pt idx="15856">
                  <c:v>8.4003599999999998E-2</c:v>
                </c:pt>
                <c:pt idx="15857">
                  <c:v>8.5372600000000007E-2</c:v>
                </c:pt>
                <c:pt idx="15858">
                  <c:v>8.6645200000000006E-2</c:v>
                </c:pt>
                <c:pt idx="15859">
                  <c:v>8.7821099999999999E-2</c:v>
                </c:pt>
                <c:pt idx="15860">
                  <c:v>8.8899199999999998E-2</c:v>
                </c:pt>
                <c:pt idx="15861">
                  <c:v>8.9879399999999998E-2</c:v>
                </c:pt>
                <c:pt idx="15862">
                  <c:v>9.0761400000000006E-2</c:v>
                </c:pt>
                <c:pt idx="15863" formatCode="0.00E+00">
                  <c:v>9.1541600000000001E-2</c:v>
                </c:pt>
                <c:pt idx="15864" formatCode="0.00E+00">
                  <c:v>9.2215199999999997E-2</c:v>
                </c:pt>
                <c:pt idx="15865" formatCode="0.00E+00">
                  <c:v>9.2779899999999998E-2</c:v>
                </c:pt>
                <c:pt idx="15866" formatCode="0.00E+00">
                  <c:v>9.3235899999999997E-2</c:v>
                </c:pt>
                <c:pt idx="15867" formatCode="0.00E+00">
                  <c:v>9.3584600000000004E-2</c:v>
                </c:pt>
                <c:pt idx="15868" formatCode="0.00E+00">
                  <c:v>9.3828700000000001E-2</c:v>
                </c:pt>
                <c:pt idx="15869" formatCode="0.00E+00">
                  <c:v>9.3970200000000004E-2</c:v>
                </c:pt>
                <c:pt idx="15870" formatCode="0.00E+00">
                  <c:v>9.4008099999999997E-2</c:v>
                </c:pt>
                <c:pt idx="15871" formatCode="0.00E+00">
                  <c:v>9.3940800000000005E-2</c:v>
                </c:pt>
                <c:pt idx="15872" formatCode="0.00E+00">
                  <c:v>9.3767900000000001E-2</c:v>
                </c:pt>
                <c:pt idx="15873" formatCode="0.00E+00">
                  <c:v>9.3488600000000005E-2</c:v>
                </c:pt>
                <c:pt idx="15874" formatCode="0.00E+00">
                  <c:v>9.3101199999999995E-2</c:v>
                </c:pt>
                <c:pt idx="15875" formatCode="0.00E+00">
                  <c:v>9.2606499999999994E-2</c:v>
                </c:pt>
                <c:pt idx="15876" formatCode="0.00E+00">
                  <c:v>9.2008000000000006E-2</c:v>
                </c:pt>
                <c:pt idx="15877" formatCode="0.00E+00">
                  <c:v>9.1309500000000002E-2</c:v>
                </c:pt>
                <c:pt idx="15878">
                  <c:v>9.0513200000000002E-2</c:v>
                </c:pt>
                <c:pt idx="15879">
                  <c:v>8.9620199999999997E-2</c:v>
                </c:pt>
                <c:pt idx="15880">
                  <c:v>8.8631199999999993E-2</c:v>
                </c:pt>
                <c:pt idx="15881">
                  <c:v>8.7546899999999997E-2</c:v>
                </c:pt>
                <c:pt idx="15882">
                  <c:v>8.6367799999999995E-2</c:v>
                </c:pt>
                <c:pt idx="15883">
                  <c:v>8.5094900000000001E-2</c:v>
                </c:pt>
                <c:pt idx="15884">
                  <c:v>8.3729899999999996E-2</c:v>
                </c:pt>
                <c:pt idx="15885">
                  <c:v>8.2274200000000006E-2</c:v>
                </c:pt>
                <c:pt idx="15886">
                  <c:v>8.0726800000000001E-2</c:v>
                </c:pt>
                <c:pt idx="15887" formatCode="0.00E+00">
                  <c:v>7.9085600000000006E-2</c:v>
                </c:pt>
                <c:pt idx="15888" formatCode="0.00E+00">
                  <c:v>7.7348899999999998E-2</c:v>
                </c:pt>
                <c:pt idx="15889" formatCode="0.00E+00">
                  <c:v>7.5518299999999997E-2</c:v>
                </c:pt>
                <c:pt idx="15890" formatCode="0.00E+00">
                  <c:v>7.3598499999999997E-2</c:v>
                </c:pt>
                <c:pt idx="15891" formatCode="0.00E+00">
                  <c:v>7.1593000000000004E-2</c:v>
                </c:pt>
                <c:pt idx="15892" formatCode="0.00E+00">
                  <c:v>6.9503899999999993E-2</c:v>
                </c:pt>
                <c:pt idx="15893" formatCode="0.00E+00">
                  <c:v>6.7333400000000002E-2</c:v>
                </c:pt>
                <c:pt idx="15894" formatCode="0.00E+00">
                  <c:v>6.5083100000000005E-2</c:v>
                </c:pt>
                <c:pt idx="15895" formatCode="0.00E+00">
                  <c:v>6.2754199999999996E-2</c:v>
                </c:pt>
                <c:pt idx="15896" formatCode="0.00E+00">
                  <c:v>6.0349E-2</c:v>
                </c:pt>
                <c:pt idx="15897" formatCode="0.00E+00">
                  <c:v>5.7869200000000003E-2</c:v>
                </c:pt>
                <c:pt idx="15898" formatCode="0.00E+00">
                  <c:v>5.5315400000000001E-2</c:v>
                </c:pt>
                <c:pt idx="15899" formatCode="0.00E+00">
                  <c:v>5.2689899999999998E-2</c:v>
                </c:pt>
                <c:pt idx="15900" formatCode="0.00E+00">
                  <c:v>4.9997800000000002E-2</c:v>
                </c:pt>
                <c:pt idx="15901" formatCode="0.00E+00">
                  <c:v>4.7244700000000001E-2</c:v>
                </c:pt>
                <c:pt idx="15902">
                  <c:v>4.44342E-2</c:v>
                </c:pt>
                <c:pt idx="15903">
                  <c:v>4.15699E-2</c:v>
                </c:pt>
                <c:pt idx="15904">
                  <c:v>3.8654599999999997E-2</c:v>
                </c:pt>
                <c:pt idx="15905">
                  <c:v>3.5690800000000002E-2</c:v>
                </c:pt>
                <c:pt idx="15906">
                  <c:v>3.2681799999999997E-2</c:v>
                </c:pt>
                <c:pt idx="15907">
                  <c:v>2.9630900000000002E-2</c:v>
                </c:pt>
                <c:pt idx="15908">
                  <c:v>2.65408E-2</c:v>
                </c:pt>
                <c:pt idx="15909">
                  <c:v>2.3415399999999999E-2</c:v>
                </c:pt>
                <c:pt idx="15910">
                  <c:v>2.026E-2</c:v>
                </c:pt>
                <c:pt idx="15911">
                  <c:v>1.7079299999999999E-2</c:v>
                </c:pt>
                <c:pt idx="15912">
                  <c:v>1.38756E-2</c:v>
                </c:pt>
                <c:pt idx="15913">
                  <c:v>1.0650099999999999E-2</c:v>
                </c:pt>
                <c:pt idx="15914" formatCode="0.00E+00">
                  <c:v>7.4050000000000001E-3</c:v>
                </c:pt>
                <c:pt idx="15915" formatCode="0.00E+00">
                  <c:v>4.1422000000000004E-3</c:v>
                </c:pt>
                <c:pt idx="15916" formatCode="0.00E+00">
                  <c:v>8.64443E-4</c:v>
                </c:pt>
                <c:pt idx="15917" formatCode="0.00E+00">
                  <c:v>-2.4250399999999998E-3</c:v>
                </c:pt>
                <c:pt idx="15918" formatCode="0.00E+00">
                  <c:v>-5.7235599999999999E-3</c:v>
                </c:pt>
                <c:pt idx="15919" formatCode="0.00E+00">
                  <c:v>-9.0284000000000007E-3</c:v>
                </c:pt>
                <c:pt idx="15920">
                  <c:v>-1.23357E-2</c:v>
                </c:pt>
                <c:pt idx="15921">
                  <c:v>-1.5640399999999999E-2</c:v>
                </c:pt>
                <c:pt idx="15922">
                  <c:v>-1.8937699999999998E-2</c:v>
                </c:pt>
                <c:pt idx="15923">
                  <c:v>-2.2223400000000001E-2</c:v>
                </c:pt>
                <c:pt idx="15924">
                  <c:v>-2.54933E-2</c:v>
                </c:pt>
                <c:pt idx="15925">
                  <c:v>-2.87443E-2</c:v>
                </c:pt>
                <c:pt idx="15926">
                  <c:v>-3.19744E-2</c:v>
                </c:pt>
                <c:pt idx="15927">
                  <c:v>-3.5180299999999998E-2</c:v>
                </c:pt>
                <c:pt idx="15928">
                  <c:v>-3.8357700000000002E-2</c:v>
                </c:pt>
                <c:pt idx="15929">
                  <c:v>-4.1501099999999999E-2</c:v>
                </c:pt>
                <c:pt idx="15930">
                  <c:v>-4.46048E-2</c:v>
                </c:pt>
                <c:pt idx="15931">
                  <c:v>-4.76636E-2</c:v>
                </c:pt>
                <c:pt idx="15932">
                  <c:v>-5.0672799999999997E-2</c:v>
                </c:pt>
                <c:pt idx="15933">
                  <c:v>-5.36272E-2</c:v>
                </c:pt>
                <c:pt idx="15934">
                  <c:v>-5.6522799999999998E-2</c:v>
                </c:pt>
                <c:pt idx="15935">
                  <c:v>-5.9357899999999998E-2</c:v>
                </c:pt>
                <c:pt idx="15936">
                  <c:v>-6.2132199999999999E-2</c:v>
                </c:pt>
                <c:pt idx="15937">
                  <c:v>-6.4844700000000005E-2</c:v>
                </c:pt>
                <c:pt idx="15938">
                  <c:v>-6.74931E-2</c:v>
                </c:pt>
                <c:pt idx="15939">
                  <c:v>-7.0074499999999998E-2</c:v>
                </c:pt>
                <c:pt idx="15940">
                  <c:v>-7.2585499999999997E-2</c:v>
                </c:pt>
                <c:pt idx="15941">
                  <c:v>-7.5022500000000006E-2</c:v>
                </c:pt>
                <c:pt idx="15942">
                  <c:v>-7.7382999999999993E-2</c:v>
                </c:pt>
                <c:pt idx="15943">
                  <c:v>-7.9665100000000003E-2</c:v>
                </c:pt>
                <c:pt idx="15944">
                  <c:v>-8.1864999999999993E-2</c:v>
                </c:pt>
                <c:pt idx="15945">
                  <c:v>-8.3978499999999998E-2</c:v>
                </c:pt>
                <c:pt idx="15946">
                  <c:v>-8.6004300000000006E-2</c:v>
                </c:pt>
                <c:pt idx="15947">
                  <c:v>-8.7943099999999996E-2</c:v>
                </c:pt>
                <c:pt idx="15948">
                  <c:v>-8.9793700000000004E-2</c:v>
                </c:pt>
                <c:pt idx="15949">
                  <c:v>-9.1553300000000004E-2</c:v>
                </c:pt>
                <c:pt idx="15950">
                  <c:v>-9.3221200000000004E-2</c:v>
                </c:pt>
                <c:pt idx="15951">
                  <c:v>-9.4797000000000006E-2</c:v>
                </c:pt>
                <c:pt idx="15952">
                  <c:v>-9.6277699999999994E-2</c:v>
                </c:pt>
                <c:pt idx="15953">
                  <c:v>-9.7660499999999997E-2</c:v>
                </c:pt>
                <c:pt idx="15954">
                  <c:v>-9.8943000000000003E-2</c:v>
                </c:pt>
                <c:pt idx="15955">
                  <c:v>-0.100122</c:v>
                </c:pt>
                <c:pt idx="15956">
                  <c:v>-0.10119499999999999</c:v>
                </c:pt>
                <c:pt idx="15957">
                  <c:v>-0.102158</c:v>
                </c:pt>
                <c:pt idx="15958">
                  <c:v>-0.10301100000000001</c:v>
                </c:pt>
                <c:pt idx="15959">
                  <c:v>-0.103757</c:v>
                </c:pt>
                <c:pt idx="15960">
                  <c:v>-0.104396</c:v>
                </c:pt>
                <c:pt idx="15961">
                  <c:v>-0.10492799999999999</c:v>
                </c:pt>
                <c:pt idx="15962">
                  <c:v>-0.105348</c:v>
                </c:pt>
                <c:pt idx="15963">
                  <c:v>-0.105655</c:v>
                </c:pt>
                <c:pt idx="15964">
                  <c:v>-0.105846</c:v>
                </c:pt>
                <c:pt idx="15965">
                  <c:v>-0.10592</c:v>
                </c:pt>
                <c:pt idx="15966">
                  <c:v>-0.105878</c:v>
                </c:pt>
                <c:pt idx="15967">
                  <c:v>-0.105721</c:v>
                </c:pt>
                <c:pt idx="15968">
                  <c:v>-0.105449</c:v>
                </c:pt>
                <c:pt idx="15969">
                  <c:v>-0.105064</c:v>
                </c:pt>
                <c:pt idx="15970">
                  <c:v>-0.10456500000000001</c:v>
                </c:pt>
                <c:pt idx="15971">
                  <c:v>-0.10395500000000001</c:v>
                </c:pt>
                <c:pt idx="15972">
                  <c:v>-0.10323300000000001</c:v>
                </c:pt>
                <c:pt idx="15973">
                  <c:v>-0.10240100000000001</c:v>
                </c:pt>
                <c:pt idx="15974">
                  <c:v>-0.10145800000000001</c:v>
                </c:pt>
                <c:pt idx="15975">
                  <c:v>-0.100406</c:v>
                </c:pt>
                <c:pt idx="15976">
                  <c:v>-9.9244899999999997E-2</c:v>
                </c:pt>
                <c:pt idx="15977">
                  <c:v>-9.7975699999999999E-2</c:v>
                </c:pt>
                <c:pt idx="15978">
                  <c:v>-9.6599699999999997E-2</c:v>
                </c:pt>
                <c:pt idx="15979">
                  <c:v>-9.5116900000000004E-2</c:v>
                </c:pt>
                <c:pt idx="15980">
                  <c:v>-9.3526399999999996E-2</c:v>
                </c:pt>
                <c:pt idx="15981">
                  <c:v>-9.1829300000000003E-2</c:v>
                </c:pt>
                <c:pt idx="15982">
                  <c:v>-9.0028899999999995E-2</c:v>
                </c:pt>
                <c:pt idx="15983">
                  <c:v>-8.8126899999999994E-2</c:v>
                </c:pt>
                <c:pt idx="15984">
                  <c:v>-8.61233E-2</c:v>
                </c:pt>
                <c:pt idx="15985">
                  <c:v>-8.4019300000000005E-2</c:v>
                </c:pt>
                <c:pt idx="15986">
                  <c:v>-8.1817600000000004E-2</c:v>
                </c:pt>
                <c:pt idx="15987">
                  <c:v>-7.9520199999999999E-2</c:v>
                </c:pt>
                <c:pt idx="15988">
                  <c:v>-7.7129000000000003E-2</c:v>
                </c:pt>
                <c:pt idx="15989">
                  <c:v>-7.4646400000000002E-2</c:v>
                </c:pt>
                <c:pt idx="15990">
                  <c:v>-7.2074200000000005E-2</c:v>
                </c:pt>
                <c:pt idx="15991">
                  <c:v>-6.9413799999999998E-2</c:v>
                </c:pt>
                <c:pt idx="15992">
                  <c:v>-6.6665799999999997E-2</c:v>
                </c:pt>
                <c:pt idx="15993">
                  <c:v>-6.3831100000000002E-2</c:v>
                </c:pt>
                <c:pt idx="15994">
                  <c:v>-6.0912000000000001E-2</c:v>
                </c:pt>
                <c:pt idx="15995">
                  <c:v>-5.7911200000000003E-2</c:v>
                </c:pt>
                <c:pt idx="15996">
                  <c:v>-5.4830799999999999E-2</c:v>
                </c:pt>
                <c:pt idx="15997">
                  <c:v>-5.1670300000000002E-2</c:v>
                </c:pt>
                <c:pt idx="15998">
                  <c:v>-4.8429300000000002E-2</c:v>
                </c:pt>
                <c:pt idx="15999">
                  <c:v>-4.5109499999999997E-2</c:v>
                </c:pt>
                <c:pt idx="16000">
                  <c:v>-4.1713600000000003E-2</c:v>
                </c:pt>
                <c:pt idx="16001">
                  <c:v>-3.82447E-2</c:v>
                </c:pt>
                <c:pt idx="16002">
                  <c:v>-3.4707399999999999E-2</c:v>
                </c:pt>
                <c:pt idx="16003">
                  <c:v>-3.1105899999999999E-2</c:v>
                </c:pt>
                <c:pt idx="16004">
                  <c:v>-2.7442000000000001E-2</c:v>
                </c:pt>
                <c:pt idx="16005">
                  <c:v>-2.3718300000000001E-2</c:v>
                </c:pt>
                <c:pt idx="16006">
                  <c:v>-1.99393E-2</c:v>
                </c:pt>
                <c:pt idx="16007">
                  <c:v>-1.6111400000000001E-2</c:v>
                </c:pt>
                <c:pt idx="16008">
                  <c:v>-1.22393E-2</c:v>
                </c:pt>
                <c:pt idx="16009" formatCode="0.00E+00">
                  <c:v>-8.3264399999999992E-3</c:v>
                </c:pt>
                <c:pt idx="16010" formatCode="0.00E+00">
                  <c:v>-4.37565E-3</c:v>
                </c:pt>
                <c:pt idx="16011" formatCode="0.00E+00">
                  <c:v>-3.8984099999999998E-4</c:v>
                </c:pt>
                <c:pt idx="16012" formatCode="0.00E+00">
                  <c:v>3.6274699999999998E-3</c:v>
                </c:pt>
                <c:pt idx="16013" formatCode="0.00E+00">
                  <c:v>7.6724599999999999E-3</c:v>
                </c:pt>
                <c:pt idx="16014">
                  <c:v>1.1742799999999999E-2</c:v>
                </c:pt>
                <c:pt idx="16015">
                  <c:v>1.5837799999999999E-2</c:v>
                </c:pt>
                <c:pt idx="16016">
                  <c:v>1.99575E-2</c:v>
                </c:pt>
                <c:pt idx="16017">
                  <c:v>2.4100900000000001E-2</c:v>
                </c:pt>
                <c:pt idx="16018">
                  <c:v>2.8265800000000001E-2</c:v>
                </c:pt>
                <c:pt idx="16019">
                  <c:v>3.2449899999999997E-2</c:v>
                </c:pt>
                <c:pt idx="16020">
                  <c:v>3.66504E-2</c:v>
                </c:pt>
                <c:pt idx="16021">
                  <c:v>4.08653E-2</c:v>
                </c:pt>
                <c:pt idx="16022">
                  <c:v>4.5092100000000003E-2</c:v>
                </c:pt>
                <c:pt idx="16023">
                  <c:v>4.9326599999999998E-2</c:v>
                </c:pt>
                <c:pt idx="16024">
                  <c:v>5.3563699999999999E-2</c:v>
                </c:pt>
                <c:pt idx="16025">
                  <c:v>5.7799400000000001E-2</c:v>
                </c:pt>
                <c:pt idx="16026">
                  <c:v>6.2030099999999998E-2</c:v>
                </c:pt>
                <c:pt idx="16027">
                  <c:v>6.6252900000000003E-2</c:v>
                </c:pt>
                <c:pt idx="16028">
                  <c:v>7.0465799999999995E-2</c:v>
                </c:pt>
                <c:pt idx="16029">
                  <c:v>7.4666899999999994E-2</c:v>
                </c:pt>
                <c:pt idx="16030">
                  <c:v>7.8852900000000004E-2</c:v>
                </c:pt>
                <c:pt idx="16031">
                  <c:v>8.3019599999999999E-2</c:v>
                </c:pt>
                <c:pt idx="16032">
                  <c:v>8.7163500000000005E-2</c:v>
                </c:pt>
                <c:pt idx="16033">
                  <c:v>9.1281200000000007E-2</c:v>
                </c:pt>
                <c:pt idx="16034">
                  <c:v>9.5369300000000004E-2</c:v>
                </c:pt>
                <c:pt idx="16035">
                  <c:v>9.9423300000000006E-2</c:v>
                </c:pt>
                <c:pt idx="16036">
                  <c:v>0.103438</c:v>
                </c:pt>
                <c:pt idx="16037">
                  <c:v>0.10741000000000001</c:v>
                </c:pt>
                <c:pt idx="16038">
                  <c:v>0.111334</c:v>
                </c:pt>
                <c:pt idx="16039">
                  <c:v>0.115206</c:v>
                </c:pt>
                <c:pt idx="16040">
                  <c:v>0.119023</c:v>
                </c:pt>
                <c:pt idx="16041">
                  <c:v>0.12278600000000001</c:v>
                </c:pt>
                <c:pt idx="16042">
                  <c:v>0.126495</c:v>
                </c:pt>
                <c:pt idx="16043">
                  <c:v>0.13014700000000001</c:v>
                </c:pt>
                <c:pt idx="16044">
                  <c:v>0.133741</c:v>
                </c:pt>
                <c:pt idx="16045">
                  <c:v>0.13727500000000001</c:v>
                </c:pt>
                <c:pt idx="16046">
                  <c:v>0.14074500000000001</c:v>
                </c:pt>
                <c:pt idx="16047">
                  <c:v>0.14415</c:v>
                </c:pt>
                <c:pt idx="16048">
                  <c:v>0.14749000000000001</c:v>
                </c:pt>
                <c:pt idx="16049">
                  <c:v>0.15076400000000001</c:v>
                </c:pt>
                <c:pt idx="16050">
                  <c:v>0.15397</c:v>
                </c:pt>
                <c:pt idx="16051">
                  <c:v>0.15710399999999999</c:v>
                </c:pt>
                <c:pt idx="16052">
                  <c:v>0.160163</c:v>
                </c:pt>
                <c:pt idx="16053">
                  <c:v>0.16314300000000001</c:v>
                </c:pt>
                <c:pt idx="16054">
                  <c:v>0.166044</c:v>
                </c:pt>
                <c:pt idx="16055">
                  <c:v>0.16886300000000001</c:v>
                </c:pt>
                <c:pt idx="16056">
                  <c:v>0.171598</c:v>
                </c:pt>
                <c:pt idx="16057">
                  <c:v>0.17424700000000001</c:v>
                </c:pt>
                <c:pt idx="16058">
                  <c:v>0.17680999999999999</c:v>
                </c:pt>
                <c:pt idx="16059">
                  <c:v>0.179286</c:v>
                </c:pt>
                <c:pt idx="16060">
                  <c:v>0.181673</c:v>
                </c:pt>
                <c:pt idx="16061">
                  <c:v>0.183973</c:v>
                </c:pt>
                <c:pt idx="16062">
                  <c:v>0.18618799999999999</c:v>
                </c:pt>
                <c:pt idx="16063">
                  <c:v>0.18831500000000001</c:v>
                </c:pt>
                <c:pt idx="16064">
                  <c:v>0.19035099999999999</c:v>
                </c:pt>
                <c:pt idx="16065">
                  <c:v>0.19229599999999999</c:v>
                </c:pt>
                <c:pt idx="16066">
                  <c:v>0.19415099999999999</c:v>
                </c:pt>
                <c:pt idx="16067">
                  <c:v>0.19591900000000001</c:v>
                </c:pt>
                <c:pt idx="16068">
                  <c:v>0.197601</c:v>
                </c:pt>
                <c:pt idx="16069">
                  <c:v>0.19919600000000001</c:v>
                </c:pt>
                <c:pt idx="16070">
                  <c:v>0.20070199999999999</c:v>
                </c:pt>
                <c:pt idx="16071">
                  <c:v>0.20211899999999999</c:v>
                </c:pt>
                <c:pt idx="16072">
                  <c:v>0.20344699999999999</c:v>
                </c:pt>
                <c:pt idx="16073">
                  <c:v>0.20468600000000001</c:v>
                </c:pt>
                <c:pt idx="16074">
                  <c:v>0.20583499999999999</c:v>
                </c:pt>
                <c:pt idx="16075">
                  <c:v>0.206895</c:v>
                </c:pt>
                <c:pt idx="16076">
                  <c:v>0.20786499999999999</c:v>
                </c:pt>
                <c:pt idx="16077">
                  <c:v>0.20874699999999999</c:v>
                </c:pt>
                <c:pt idx="16078">
                  <c:v>0.20954300000000001</c:v>
                </c:pt>
                <c:pt idx="16079">
                  <c:v>0.210256</c:v>
                </c:pt>
                <c:pt idx="16080">
                  <c:v>0.21088399999999999</c:v>
                </c:pt>
                <c:pt idx="16081">
                  <c:v>0.21143000000000001</c:v>
                </c:pt>
                <c:pt idx="16082">
                  <c:v>0.211893</c:v>
                </c:pt>
                <c:pt idx="16083">
                  <c:v>0.21227599999999999</c:v>
                </c:pt>
                <c:pt idx="16084">
                  <c:v>0.21258099999999999</c:v>
                </c:pt>
                <c:pt idx="16085">
                  <c:v>0.212812</c:v>
                </c:pt>
                <c:pt idx="16086">
                  <c:v>0.212973</c:v>
                </c:pt>
                <c:pt idx="16087">
                  <c:v>0.213065</c:v>
                </c:pt>
                <c:pt idx="16088">
                  <c:v>0.21309</c:v>
                </c:pt>
                <c:pt idx="16089">
                  <c:v>0.21304799999999999</c:v>
                </c:pt>
                <c:pt idx="16090">
                  <c:v>0.21294099999999999</c:v>
                </c:pt>
                <c:pt idx="16091">
                  <c:v>0.21276900000000001</c:v>
                </c:pt>
                <c:pt idx="16092">
                  <c:v>0.212532</c:v>
                </c:pt>
                <c:pt idx="16093">
                  <c:v>0.212232</c:v>
                </c:pt>
                <c:pt idx="16094">
                  <c:v>0.211869</c:v>
                </c:pt>
                <c:pt idx="16095">
                  <c:v>0.21144199999999999</c:v>
                </c:pt>
                <c:pt idx="16096">
                  <c:v>0.210952</c:v>
                </c:pt>
                <c:pt idx="16097">
                  <c:v>0.210399</c:v>
                </c:pt>
                <c:pt idx="16098">
                  <c:v>0.209784</c:v>
                </c:pt>
                <c:pt idx="16099">
                  <c:v>0.20911199999999999</c:v>
                </c:pt>
                <c:pt idx="16100">
                  <c:v>0.20838799999999999</c:v>
                </c:pt>
                <c:pt idx="16101">
                  <c:v>0.207617</c:v>
                </c:pt>
                <c:pt idx="16102">
                  <c:v>0.20680000000000001</c:v>
                </c:pt>
                <c:pt idx="16103">
                  <c:v>0.20593600000000001</c:v>
                </c:pt>
                <c:pt idx="16104">
                  <c:v>0.20502100000000001</c:v>
                </c:pt>
                <c:pt idx="16105">
                  <c:v>0.20405899999999999</c:v>
                </c:pt>
                <c:pt idx="16106">
                  <c:v>0.20305300000000001</c:v>
                </c:pt>
                <c:pt idx="16107">
                  <c:v>0.202013</c:v>
                </c:pt>
                <c:pt idx="16108">
                  <c:v>0.20094300000000001</c:v>
                </c:pt>
                <c:pt idx="16109">
                  <c:v>0.199847</c:v>
                </c:pt>
                <c:pt idx="16110">
                  <c:v>0.19872899999999999</c:v>
                </c:pt>
                <c:pt idx="16111">
                  <c:v>0.19759199999999999</c:v>
                </c:pt>
                <c:pt idx="16112">
                  <c:v>0.196437</c:v>
                </c:pt>
                <c:pt idx="16113">
                  <c:v>0.19526099999999999</c:v>
                </c:pt>
                <c:pt idx="16114">
                  <c:v>0.19406300000000001</c:v>
                </c:pt>
                <c:pt idx="16115">
                  <c:v>0.19284399999999999</c:v>
                </c:pt>
                <c:pt idx="16116">
                  <c:v>0.191607</c:v>
                </c:pt>
                <c:pt idx="16117">
                  <c:v>0.190357</c:v>
                </c:pt>
                <c:pt idx="16118">
                  <c:v>0.18909599999999999</c:v>
                </c:pt>
                <c:pt idx="16119">
                  <c:v>0.18782799999999999</c:v>
                </c:pt>
                <c:pt idx="16120">
                  <c:v>0.186554</c:v>
                </c:pt>
                <c:pt idx="16121">
                  <c:v>0.185278</c:v>
                </c:pt>
                <c:pt idx="16122">
                  <c:v>0.183999</c:v>
                </c:pt>
                <c:pt idx="16123">
                  <c:v>0.18271599999999999</c:v>
                </c:pt>
                <c:pt idx="16124">
                  <c:v>0.18142800000000001</c:v>
                </c:pt>
                <c:pt idx="16125">
                  <c:v>0.18013699999999999</c:v>
                </c:pt>
                <c:pt idx="16126">
                  <c:v>0.178844</c:v>
                </c:pt>
                <c:pt idx="16127">
                  <c:v>0.17755399999999999</c:v>
                </c:pt>
                <c:pt idx="16128">
                  <c:v>0.17627000000000001</c:v>
                </c:pt>
                <c:pt idx="16129">
                  <c:v>0.17499400000000001</c:v>
                </c:pt>
                <c:pt idx="16130">
                  <c:v>0.17372799999999999</c:v>
                </c:pt>
                <c:pt idx="16131">
                  <c:v>0.17247199999999999</c:v>
                </c:pt>
                <c:pt idx="16132">
                  <c:v>0.17122499999999999</c:v>
                </c:pt>
                <c:pt idx="16133">
                  <c:v>0.169988</c:v>
                </c:pt>
                <c:pt idx="16134">
                  <c:v>0.168764</c:v>
                </c:pt>
                <c:pt idx="16135">
                  <c:v>0.16755700000000001</c:v>
                </c:pt>
                <c:pt idx="16136">
                  <c:v>0.16637199999999999</c:v>
                </c:pt>
                <c:pt idx="16137">
                  <c:v>0.16520699999999999</c:v>
                </c:pt>
                <c:pt idx="16138">
                  <c:v>0.16406200000000001</c:v>
                </c:pt>
                <c:pt idx="16139">
                  <c:v>0.16293299999999999</c:v>
                </c:pt>
                <c:pt idx="16140">
                  <c:v>0.16181999999999999</c:v>
                </c:pt>
                <c:pt idx="16141">
                  <c:v>0.160722</c:v>
                </c:pt>
                <c:pt idx="16142">
                  <c:v>0.15964100000000001</c:v>
                </c:pt>
                <c:pt idx="16143">
                  <c:v>0.15857399999999999</c:v>
                </c:pt>
                <c:pt idx="16144">
                  <c:v>0.157525</c:v>
                </c:pt>
                <c:pt idx="16145">
                  <c:v>0.156495</c:v>
                </c:pt>
                <c:pt idx="16146">
                  <c:v>0.15548500000000001</c:v>
                </c:pt>
                <c:pt idx="16147">
                  <c:v>0.15448999999999999</c:v>
                </c:pt>
                <c:pt idx="16148">
                  <c:v>0.15351000000000001</c:v>
                </c:pt>
                <c:pt idx="16149">
                  <c:v>0.15254499999999999</c:v>
                </c:pt>
                <c:pt idx="16150">
                  <c:v>0.15159900000000001</c:v>
                </c:pt>
                <c:pt idx="16151">
                  <c:v>0.150672</c:v>
                </c:pt>
                <c:pt idx="16152">
                  <c:v>0.14976900000000001</c:v>
                </c:pt>
                <c:pt idx="16153">
                  <c:v>0.14888799999999999</c:v>
                </c:pt>
                <c:pt idx="16154">
                  <c:v>0.14802999999999999</c:v>
                </c:pt>
                <c:pt idx="16155">
                  <c:v>0.14719299999999999</c:v>
                </c:pt>
                <c:pt idx="16156">
                  <c:v>0.14637700000000001</c:v>
                </c:pt>
                <c:pt idx="16157">
                  <c:v>0.14557999999999999</c:v>
                </c:pt>
                <c:pt idx="16158">
                  <c:v>0.14479900000000001</c:v>
                </c:pt>
                <c:pt idx="16159">
                  <c:v>0.144034</c:v>
                </c:pt>
                <c:pt idx="16160">
                  <c:v>0.143285</c:v>
                </c:pt>
                <c:pt idx="16161">
                  <c:v>0.14255000000000001</c:v>
                </c:pt>
                <c:pt idx="16162">
                  <c:v>0.14183299999999999</c:v>
                </c:pt>
                <c:pt idx="16163">
                  <c:v>0.14113500000000001</c:v>
                </c:pt>
                <c:pt idx="16164">
                  <c:v>0.140456</c:v>
                </c:pt>
                <c:pt idx="16165">
                  <c:v>0.139793</c:v>
                </c:pt>
                <c:pt idx="16166">
                  <c:v>0.13914699999999999</c:v>
                </c:pt>
                <c:pt idx="16167">
                  <c:v>0.138515</c:v>
                </c:pt>
                <c:pt idx="16168">
                  <c:v>0.13789599999999999</c:v>
                </c:pt>
                <c:pt idx="16169">
                  <c:v>0.137291</c:v>
                </c:pt>
                <c:pt idx="16170">
                  <c:v>0.13670199999999999</c:v>
                </c:pt>
                <c:pt idx="16171">
                  <c:v>0.136128</c:v>
                </c:pt>
                <c:pt idx="16172">
                  <c:v>0.135569</c:v>
                </c:pt>
                <c:pt idx="16173">
                  <c:v>0.13502600000000001</c:v>
                </c:pt>
                <c:pt idx="16174">
                  <c:v>0.134496</c:v>
                </c:pt>
                <c:pt idx="16175">
                  <c:v>0.13397800000000001</c:v>
                </c:pt>
                <c:pt idx="16176">
                  <c:v>0.133469</c:v>
                </c:pt>
                <c:pt idx="16177">
                  <c:v>0.13297200000000001</c:v>
                </c:pt>
                <c:pt idx="16178">
                  <c:v>0.13248299999999999</c:v>
                </c:pt>
                <c:pt idx="16179">
                  <c:v>0.13200100000000001</c:v>
                </c:pt>
                <c:pt idx="16180">
                  <c:v>0.131525</c:v>
                </c:pt>
                <c:pt idx="16181">
                  <c:v>0.13105600000000001</c:v>
                </c:pt>
                <c:pt idx="16182">
                  <c:v>0.13059399999999999</c:v>
                </c:pt>
                <c:pt idx="16183">
                  <c:v>0.130139</c:v>
                </c:pt>
                <c:pt idx="16184">
                  <c:v>0.129688</c:v>
                </c:pt>
                <c:pt idx="16185">
                  <c:v>0.129243</c:v>
                </c:pt>
                <c:pt idx="16186">
                  <c:v>0.128806</c:v>
                </c:pt>
                <c:pt idx="16187">
                  <c:v>0.12837799999999999</c:v>
                </c:pt>
                <c:pt idx="16188">
                  <c:v>0.12796199999999999</c:v>
                </c:pt>
                <c:pt idx="16189">
                  <c:v>0.127558</c:v>
                </c:pt>
                <c:pt idx="16190">
                  <c:v>0.127163</c:v>
                </c:pt>
                <c:pt idx="16191">
                  <c:v>0.126776</c:v>
                </c:pt>
                <c:pt idx="16192">
                  <c:v>0.12639300000000001</c:v>
                </c:pt>
                <c:pt idx="16193">
                  <c:v>0.12601599999999999</c:v>
                </c:pt>
                <c:pt idx="16194">
                  <c:v>0.12565000000000001</c:v>
                </c:pt>
                <c:pt idx="16195">
                  <c:v>0.12529999999999999</c:v>
                </c:pt>
                <c:pt idx="16196">
                  <c:v>0.12496500000000001</c:v>
                </c:pt>
                <c:pt idx="16197">
                  <c:v>0.124644</c:v>
                </c:pt>
                <c:pt idx="16198">
                  <c:v>0.124335</c:v>
                </c:pt>
                <c:pt idx="16199">
                  <c:v>0.12403500000000001</c:v>
                </c:pt>
                <c:pt idx="16200">
                  <c:v>0.12374400000000001</c:v>
                </c:pt>
                <c:pt idx="16201">
                  <c:v>0.123458</c:v>
                </c:pt>
                <c:pt idx="16202">
                  <c:v>0.123178</c:v>
                </c:pt>
                <c:pt idx="16203">
                  <c:v>0.122903</c:v>
                </c:pt>
                <c:pt idx="16204">
                  <c:v>0.12263400000000001</c:v>
                </c:pt>
                <c:pt idx="16205">
                  <c:v>0.122373</c:v>
                </c:pt>
                <c:pt idx="16206">
                  <c:v>0.122118</c:v>
                </c:pt>
                <c:pt idx="16207">
                  <c:v>0.12186900000000001</c:v>
                </c:pt>
                <c:pt idx="16208">
                  <c:v>0.121625</c:v>
                </c:pt>
                <c:pt idx="16209">
                  <c:v>0.12138699999999999</c:v>
                </c:pt>
                <c:pt idx="16210">
                  <c:v>0.121155</c:v>
                </c:pt>
                <c:pt idx="16211">
                  <c:v>0.120931</c:v>
                </c:pt>
                <c:pt idx="16212">
                  <c:v>0.120717</c:v>
                </c:pt>
                <c:pt idx="16213">
                  <c:v>0.120513</c:v>
                </c:pt>
                <c:pt idx="16214">
                  <c:v>0.120321</c:v>
                </c:pt>
                <c:pt idx="16215">
                  <c:v>0.120145</c:v>
                </c:pt>
                <c:pt idx="16216">
                  <c:v>0.119986</c:v>
                </c:pt>
                <c:pt idx="16217">
                  <c:v>0.11984300000000001</c:v>
                </c:pt>
                <c:pt idx="16218">
                  <c:v>0.119717</c:v>
                </c:pt>
                <c:pt idx="16219">
                  <c:v>0.119607</c:v>
                </c:pt>
                <c:pt idx="16220">
                  <c:v>0.11951000000000001</c:v>
                </c:pt>
                <c:pt idx="16221">
                  <c:v>0.119426</c:v>
                </c:pt>
                <c:pt idx="16222">
                  <c:v>0.119357</c:v>
                </c:pt>
                <c:pt idx="16223">
                  <c:v>0.11930499999999999</c:v>
                </c:pt>
                <c:pt idx="16224">
                  <c:v>0.11927</c:v>
                </c:pt>
                <c:pt idx="16225">
                  <c:v>0.11924999999999999</c:v>
                </c:pt>
                <c:pt idx="16226">
                  <c:v>0.119242</c:v>
                </c:pt>
                <c:pt idx="16227">
                  <c:v>0.11924700000000001</c:v>
                </c:pt>
                <c:pt idx="16228">
                  <c:v>0.119266</c:v>
                </c:pt>
                <c:pt idx="16229">
                  <c:v>0.119298</c:v>
                </c:pt>
                <c:pt idx="16230">
                  <c:v>0.11934500000000001</c:v>
                </c:pt>
                <c:pt idx="16231">
                  <c:v>0.119408</c:v>
                </c:pt>
                <c:pt idx="16232">
                  <c:v>0.119488</c:v>
                </c:pt>
                <c:pt idx="16233">
                  <c:v>0.119589</c:v>
                </c:pt>
                <c:pt idx="16234">
                  <c:v>0.119711</c:v>
                </c:pt>
                <c:pt idx="16235">
                  <c:v>0.119853</c:v>
                </c:pt>
                <c:pt idx="16236">
                  <c:v>0.120016</c:v>
                </c:pt>
                <c:pt idx="16237">
                  <c:v>0.120202</c:v>
                </c:pt>
                <c:pt idx="16238">
                  <c:v>0.12041300000000001</c:v>
                </c:pt>
                <c:pt idx="16239">
                  <c:v>0.12065099999999999</c:v>
                </c:pt>
                <c:pt idx="16240">
                  <c:v>0.120917</c:v>
                </c:pt>
                <c:pt idx="16241">
                  <c:v>0.12121</c:v>
                </c:pt>
                <c:pt idx="16242">
                  <c:v>0.121531</c:v>
                </c:pt>
                <c:pt idx="16243">
                  <c:v>0.121877</c:v>
                </c:pt>
                <c:pt idx="16244">
                  <c:v>0.122249</c:v>
                </c:pt>
                <c:pt idx="16245">
                  <c:v>0.12264700000000001</c:v>
                </c:pt>
                <c:pt idx="16246">
                  <c:v>0.123072</c:v>
                </c:pt>
                <c:pt idx="16247">
                  <c:v>0.123525</c:v>
                </c:pt>
                <c:pt idx="16248">
                  <c:v>0.12400600000000001</c:v>
                </c:pt>
                <c:pt idx="16249">
                  <c:v>0.124515</c:v>
                </c:pt>
                <c:pt idx="16250">
                  <c:v>0.125054</c:v>
                </c:pt>
                <c:pt idx="16251">
                  <c:v>0.12562499999999999</c:v>
                </c:pt>
                <c:pt idx="16252">
                  <c:v>0.126225</c:v>
                </c:pt>
                <c:pt idx="16253">
                  <c:v>0.12685099999999999</c:v>
                </c:pt>
                <c:pt idx="16254">
                  <c:v>0.127501</c:v>
                </c:pt>
                <c:pt idx="16255">
                  <c:v>0.12817700000000001</c:v>
                </c:pt>
                <c:pt idx="16256">
                  <c:v>0.12887699999999999</c:v>
                </c:pt>
                <c:pt idx="16257">
                  <c:v>0.12960199999999999</c:v>
                </c:pt>
                <c:pt idx="16258">
                  <c:v>0.130352</c:v>
                </c:pt>
                <c:pt idx="16259">
                  <c:v>0.13112699999999999</c:v>
                </c:pt>
                <c:pt idx="16260">
                  <c:v>0.13192599999999999</c:v>
                </c:pt>
                <c:pt idx="16261">
                  <c:v>0.13274900000000001</c:v>
                </c:pt>
                <c:pt idx="16262">
                  <c:v>0.13359799999999999</c:v>
                </c:pt>
                <c:pt idx="16263">
                  <c:v>0.13447300000000001</c:v>
                </c:pt>
                <c:pt idx="16264">
                  <c:v>0.135375</c:v>
                </c:pt>
                <c:pt idx="16265">
                  <c:v>0.13630400000000001</c:v>
                </c:pt>
                <c:pt idx="16266">
                  <c:v>0.13725799999999999</c:v>
                </c:pt>
                <c:pt idx="16267">
                  <c:v>0.138236</c:v>
                </c:pt>
                <c:pt idx="16268">
                  <c:v>0.139238</c:v>
                </c:pt>
                <c:pt idx="16269">
                  <c:v>0.140266</c:v>
                </c:pt>
                <c:pt idx="16270">
                  <c:v>0.14132</c:v>
                </c:pt>
                <c:pt idx="16271">
                  <c:v>0.1424</c:v>
                </c:pt>
                <c:pt idx="16272">
                  <c:v>0.14350399999999999</c:v>
                </c:pt>
                <c:pt idx="16273">
                  <c:v>0.14462900000000001</c:v>
                </c:pt>
                <c:pt idx="16274">
                  <c:v>0.14577399999999999</c:v>
                </c:pt>
                <c:pt idx="16275">
                  <c:v>0.14693800000000001</c:v>
                </c:pt>
                <c:pt idx="16276">
                  <c:v>0.14812</c:v>
                </c:pt>
                <c:pt idx="16277">
                  <c:v>0.14931900000000001</c:v>
                </c:pt>
                <c:pt idx="16278">
                  <c:v>0.150535</c:v>
                </c:pt>
                <c:pt idx="16279">
                  <c:v>0.15176400000000001</c:v>
                </c:pt>
                <c:pt idx="16280">
                  <c:v>0.153007</c:v>
                </c:pt>
                <c:pt idx="16281">
                  <c:v>0.15426400000000001</c:v>
                </c:pt>
                <c:pt idx="16282">
                  <c:v>0.15553400000000001</c:v>
                </c:pt>
                <c:pt idx="16283">
                  <c:v>0.15681400000000001</c:v>
                </c:pt>
                <c:pt idx="16284">
                  <c:v>0.15809899999999999</c:v>
                </c:pt>
                <c:pt idx="16285">
                  <c:v>0.159386</c:v>
                </c:pt>
                <c:pt idx="16286">
                  <c:v>0.16067500000000001</c:v>
                </c:pt>
                <c:pt idx="16287">
                  <c:v>0.161964</c:v>
                </c:pt>
                <c:pt idx="16288">
                  <c:v>0.16325000000000001</c:v>
                </c:pt>
                <c:pt idx="16289">
                  <c:v>0.16453000000000001</c:v>
                </c:pt>
                <c:pt idx="16290">
                  <c:v>0.16580900000000001</c:v>
                </c:pt>
                <c:pt idx="16291">
                  <c:v>0.167098</c:v>
                </c:pt>
                <c:pt idx="16292">
                  <c:v>0.16838800000000001</c:v>
                </c:pt>
                <c:pt idx="16293">
                  <c:v>0.169659</c:v>
                </c:pt>
                <c:pt idx="16294">
                  <c:v>0.17091400000000001</c:v>
                </c:pt>
                <c:pt idx="16295">
                  <c:v>0.172156</c:v>
                </c:pt>
                <c:pt idx="16296">
                  <c:v>0.17338100000000001</c:v>
                </c:pt>
                <c:pt idx="16297">
                  <c:v>0.17458499999999999</c:v>
                </c:pt>
                <c:pt idx="16298">
                  <c:v>0.175765</c:v>
                </c:pt>
                <c:pt idx="16299">
                  <c:v>0.176923</c:v>
                </c:pt>
                <c:pt idx="16300">
                  <c:v>0.17805699999999999</c:v>
                </c:pt>
                <c:pt idx="16301">
                  <c:v>0.17916399999999999</c:v>
                </c:pt>
                <c:pt idx="16302">
                  <c:v>0.18024200000000001</c:v>
                </c:pt>
                <c:pt idx="16303">
                  <c:v>0.181287</c:v>
                </c:pt>
                <c:pt idx="16304">
                  <c:v>0.18229799999999999</c:v>
                </c:pt>
                <c:pt idx="16305">
                  <c:v>0.18327199999999999</c:v>
                </c:pt>
                <c:pt idx="16306">
                  <c:v>0.18420800000000001</c:v>
                </c:pt>
                <c:pt idx="16307">
                  <c:v>0.18510299999999999</c:v>
                </c:pt>
                <c:pt idx="16308">
                  <c:v>0.18595300000000001</c:v>
                </c:pt>
                <c:pt idx="16309">
                  <c:v>0.186754</c:v>
                </c:pt>
                <c:pt idx="16310">
                  <c:v>0.187504</c:v>
                </c:pt>
                <c:pt idx="16311">
                  <c:v>0.18819900000000001</c:v>
                </c:pt>
                <c:pt idx="16312">
                  <c:v>0.18883800000000001</c:v>
                </c:pt>
                <c:pt idx="16313">
                  <c:v>0.18942100000000001</c:v>
                </c:pt>
                <c:pt idx="16314">
                  <c:v>0.189944</c:v>
                </c:pt>
                <c:pt idx="16315">
                  <c:v>0.19040799999999999</c:v>
                </c:pt>
                <c:pt idx="16316">
                  <c:v>0.19081300000000001</c:v>
                </c:pt>
                <c:pt idx="16317">
                  <c:v>0.19115699999999999</c:v>
                </c:pt>
                <c:pt idx="16318">
                  <c:v>0.191438</c:v>
                </c:pt>
                <c:pt idx="16319">
                  <c:v>0.19165599999999999</c:v>
                </c:pt>
                <c:pt idx="16320">
                  <c:v>0.19181000000000001</c:v>
                </c:pt>
                <c:pt idx="16321">
                  <c:v>0.19189899999999999</c:v>
                </c:pt>
                <c:pt idx="16322">
                  <c:v>0.19192000000000001</c:v>
                </c:pt>
                <c:pt idx="16323">
                  <c:v>0.19187299999999999</c:v>
                </c:pt>
                <c:pt idx="16324">
                  <c:v>0.19175700000000001</c:v>
                </c:pt>
                <c:pt idx="16325">
                  <c:v>0.19157299999999999</c:v>
                </c:pt>
                <c:pt idx="16326">
                  <c:v>0.19131999999999999</c:v>
                </c:pt>
                <c:pt idx="16327">
                  <c:v>0.190997</c:v>
                </c:pt>
                <c:pt idx="16328">
                  <c:v>0.190604</c:v>
                </c:pt>
                <c:pt idx="16329">
                  <c:v>0.190141</c:v>
                </c:pt>
                <c:pt idx="16330">
                  <c:v>0.189606</c:v>
                </c:pt>
                <c:pt idx="16331">
                  <c:v>0.188997</c:v>
                </c:pt>
                <c:pt idx="16332">
                  <c:v>0.18831500000000001</c:v>
                </c:pt>
                <c:pt idx="16333">
                  <c:v>0.187559</c:v>
                </c:pt>
                <c:pt idx="16334">
                  <c:v>0.18672900000000001</c:v>
                </c:pt>
                <c:pt idx="16335">
                  <c:v>0.18582499999999999</c:v>
                </c:pt>
                <c:pt idx="16336">
                  <c:v>0.18484999999999999</c:v>
                </c:pt>
                <c:pt idx="16337">
                  <c:v>0.18380199999999999</c:v>
                </c:pt>
                <c:pt idx="16338">
                  <c:v>0.18268300000000001</c:v>
                </c:pt>
                <c:pt idx="16339">
                  <c:v>0.18149399999999999</c:v>
                </c:pt>
                <c:pt idx="16340">
                  <c:v>0.18023700000000001</c:v>
                </c:pt>
                <c:pt idx="16341">
                  <c:v>0.17891299999999999</c:v>
                </c:pt>
                <c:pt idx="16342">
                  <c:v>0.17752100000000001</c:v>
                </c:pt>
                <c:pt idx="16343">
                  <c:v>0.176061</c:v>
                </c:pt>
                <c:pt idx="16344">
                  <c:v>0.17453199999999999</c:v>
                </c:pt>
                <c:pt idx="16345">
                  <c:v>0.172934</c:v>
                </c:pt>
                <c:pt idx="16346">
                  <c:v>0.171269</c:v>
                </c:pt>
                <c:pt idx="16347">
                  <c:v>0.16954</c:v>
                </c:pt>
                <c:pt idx="16348">
                  <c:v>0.16775000000000001</c:v>
                </c:pt>
                <c:pt idx="16349">
                  <c:v>0.16590199999999999</c:v>
                </c:pt>
                <c:pt idx="16350">
                  <c:v>0.163997</c:v>
                </c:pt>
                <c:pt idx="16351">
                  <c:v>0.16203999999999999</c:v>
                </c:pt>
                <c:pt idx="16352">
                  <c:v>0.16003300000000001</c:v>
                </c:pt>
                <c:pt idx="16353">
                  <c:v>0.15797800000000001</c:v>
                </c:pt>
                <c:pt idx="16354">
                  <c:v>0.15587799999999999</c:v>
                </c:pt>
                <c:pt idx="16355">
                  <c:v>0.15373600000000001</c:v>
                </c:pt>
                <c:pt idx="16356">
                  <c:v>0.15155399999999999</c:v>
                </c:pt>
                <c:pt idx="16357">
                  <c:v>0.149339</c:v>
                </c:pt>
                <c:pt idx="16358">
                  <c:v>0.147096</c:v>
                </c:pt>
                <c:pt idx="16359">
                  <c:v>0.14482800000000001</c:v>
                </c:pt>
                <c:pt idx="16360">
                  <c:v>0.142536</c:v>
                </c:pt>
                <c:pt idx="16361">
                  <c:v>0.14022200000000001</c:v>
                </c:pt>
                <c:pt idx="16362">
                  <c:v>0.13788700000000001</c:v>
                </c:pt>
                <c:pt idx="16363">
                  <c:v>0.13553299999999999</c:v>
                </c:pt>
                <c:pt idx="16364">
                  <c:v>0.13316500000000001</c:v>
                </c:pt>
                <c:pt idx="16365">
                  <c:v>0.13078600000000001</c:v>
                </c:pt>
                <c:pt idx="16366">
                  <c:v>0.12840099999999999</c:v>
                </c:pt>
                <c:pt idx="16367">
                  <c:v>0.12601100000000001</c:v>
                </c:pt>
                <c:pt idx="16368">
                  <c:v>0.12361999999999999</c:v>
                </c:pt>
                <c:pt idx="16369">
                  <c:v>0.121229</c:v>
                </c:pt>
                <c:pt idx="16370">
                  <c:v>0.118841</c:v>
                </c:pt>
                <c:pt idx="16371">
                  <c:v>0.11645999999999999</c:v>
                </c:pt>
                <c:pt idx="16372">
                  <c:v>0.114089</c:v>
                </c:pt>
                <c:pt idx="16373">
                  <c:v>0.111734</c:v>
                </c:pt>
                <c:pt idx="16374">
                  <c:v>0.1094</c:v>
                </c:pt>
                <c:pt idx="16375">
                  <c:v>0.10709</c:v>
                </c:pt>
                <c:pt idx="16376">
                  <c:v>0.104805</c:v>
                </c:pt>
                <c:pt idx="16377">
                  <c:v>0.102551</c:v>
                </c:pt>
                <c:pt idx="16378">
                  <c:v>0.100346</c:v>
                </c:pt>
                <c:pt idx="16379">
                  <c:v>9.8197499999999993E-2</c:v>
                </c:pt>
                <c:pt idx="16380">
                  <c:v>9.6091800000000005E-2</c:v>
                </c:pt>
                <c:pt idx="16381">
                  <c:v>9.4027899999999998E-2</c:v>
                </c:pt>
                <c:pt idx="16382">
                  <c:v>9.2018299999999997E-2</c:v>
                </c:pt>
                <c:pt idx="16383">
                  <c:v>9.0065800000000001E-2</c:v>
                </c:pt>
                <c:pt idx="16384">
                  <c:v>8.8169899999999995E-2</c:v>
                </c:pt>
                <c:pt idx="16385">
                  <c:v>8.6333800000000002E-2</c:v>
                </c:pt>
                <c:pt idx="16386">
                  <c:v>8.4561399999999995E-2</c:v>
                </c:pt>
                <c:pt idx="16387">
                  <c:v>8.2857E-2</c:v>
                </c:pt>
                <c:pt idx="16388">
                  <c:v>8.1224599999999994E-2</c:v>
                </c:pt>
                <c:pt idx="16389">
                  <c:v>7.9666899999999999E-2</c:v>
                </c:pt>
                <c:pt idx="16390">
                  <c:v>7.8185699999999997E-2</c:v>
                </c:pt>
                <c:pt idx="16391">
                  <c:v>7.6783100000000007E-2</c:v>
                </c:pt>
                <c:pt idx="16392">
                  <c:v>7.5461299999999995E-2</c:v>
                </c:pt>
                <c:pt idx="16393">
                  <c:v>7.4222200000000002E-2</c:v>
                </c:pt>
                <c:pt idx="16394">
                  <c:v>7.3067099999999996E-2</c:v>
                </c:pt>
                <c:pt idx="16395">
                  <c:v>7.1997900000000004E-2</c:v>
                </c:pt>
                <c:pt idx="16396">
                  <c:v>7.1015700000000001E-2</c:v>
                </c:pt>
                <c:pt idx="16397">
                  <c:v>7.0120799999999997E-2</c:v>
                </c:pt>
                <c:pt idx="16398">
                  <c:v>6.9314000000000001E-2</c:v>
                </c:pt>
                <c:pt idx="16399">
                  <c:v>6.8597099999999994E-2</c:v>
                </c:pt>
                <c:pt idx="16400">
                  <c:v>6.7972299999999999E-2</c:v>
                </c:pt>
                <c:pt idx="16401">
                  <c:v>6.7442100000000005E-2</c:v>
                </c:pt>
                <c:pt idx="16402">
                  <c:v>6.7008300000000007E-2</c:v>
                </c:pt>
                <c:pt idx="16403">
                  <c:v>6.6672099999999998E-2</c:v>
                </c:pt>
                <c:pt idx="16404">
                  <c:v>6.6434999999999994E-2</c:v>
                </c:pt>
                <c:pt idx="16405">
                  <c:v>6.6298399999999993E-2</c:v>
                </c:pt>
                <c:pt idx="16406">
                  <c:v>6.6263699999999995E-2</c:v>
                </c:pt>
                <c:pt idx="16407">
                  <c:v>6.6332299999999997E-2</c:v>
                </c:pt>
                <c:pt idx="16408">
                  <c:v>6.6504400000000005E-2</c:v>
                </c:pt>
                <c:pt idx="16409">
                  <c:v>6.6780000000000006E-2</c:v>
                </c:pt>
                <c:pt idx="16410">
                  <c:v>6.7159700000000003E-2</c:v>
                </c:pt>
                <c:pt idx="16411">
                  <c:v>6.7643700000000001E-2</c:v>
                </c:pt>
                <c:pt idx="16412">
                  <c:v>6.8230299999999994E-2</c:v>
                </c:pt>
                <c:pt idx="16413">
                  <c:v>6.8917999999999993E-2</c:v>
                </c:pt>
                <c:pt idx="16414">
                  <c:v>6.9705000000000003E-2</c:v>
                </c:pt>
                <c:pt idx="16415">
                  <c:v>7.0589600000000002E-2</c:v>
                </c:pt>
                <c:pt idx="16416">
                  <c:v>7.1569499999999994E-2</c:v>
                </c:pt>
                <c:pt idx="16417">
                  <c:v>7.2642600000000002E-2</c:v>
                </c:pt>
                <c:pt idx="16418">
                  <c:v>7.3806399999999994E-2</c:v>
                </c:pt>
                <c:pt idx="16419">
                  <c:v>7.5058299999999994E-2</c:v>
                </c:pt>
                <c:pt idx="16420">
                  <c:v>7.6396199999999997E-2</c:v>
                </c:pt>
                <c:pt idx="16421" formatCode="0.00E+00">
                  <c:v>7.7817999999999998E-2</c:v>
                </c:pt>
                <c:pt idx="16422" formatCode="0.00E+00">
                  <c:v>7.9321199999999994E-2</c:v>
                </c:pt>
                <c:pt idx="16423" formatCode="0.00E+00">
                  <c:v>8.09034E-2</c:v>
                </c:pt>
                <c:pt idx="16424" formatCode="0.00E+00">
                  <c:v>8.2562200000000002E-2</c:v>
                </c:pt>
                <c:pt idx="16425" formatCode="0.00E+00">
                  <c:v>8.4295099999999998E-2</c:v>
                </c:pt>
                <c:pt idx="16426" formatCode="0.00E+00">
                  <c:v>8.6099200000000001E-2</c:v>
                </c:pt>
                <c:pt idx="16427" formatCode="0.00E+00">
                  <c:v>8.7971900000000006E-2</c:v>
                </c:pt>
                <c:pt idx="16428" formatCode="0.00E+00">
                  <c:v>8.9910699999999996E-2</c:v>
                </c:pt>
                <c:pt idx="16429" formatCode="0.00E+00">
                  <c:v>9.1913099999999998E-2</c:v>
                </c:pt>
                <c:pt idx="16430" formatCode="0.00E+00">
                  <c:v>9.3975199999999995E-2</c:v>
                </c:pt>
                <c:pt idx="16431" formatCode="0.00E+00">
                  <c:v>9.6091700000000002E-2</c:v>
                </c:pt>
                <c:pt idx="16432" formatCode="0.00E+00">
                  <c:v>9.8256899999999994E-2</c:v>
                </c:pt>
                <c:pt idx="16433" formatCode="0.00E+00">
                  <c:v>0.100466</c:v>
                </c:pt>
                <c:pt idx="16434" formatCode="0.00E+00">
                  <c:v>0.102716</c:v>
                </c:pt>
                <c:pt idx="16435" formatCode="0.00E+00">
                  <c:v>0.105</c:v>
                </c:pt>
                <c:pt idx="16436" formatCode="0.00E+00">
                  <c:v>0.10731499999999999</c:v>
                </c:pt>
                <c:pt idx="16437">
                  <c:v>0.109656</c:v>
                </c:pt>
                <c:pt idx="16438">
                  <c:v>0.11201899999999999</c:v>
                </c:pt>
                <c:pt idx="16439">
                  <c:v>0.1144</c:v>
                </c:pt>
                <c:pt idx="16440">
                  <c:v>0.116795</c:v>
                </c:pt>
                <c:pt idx="16441">
                  <c:v>0.119198</c:v>
                </c:pt>
                <c:pt idx="16442">
                  <c:v>0.121602</c:v>
                </c:pt>
                <c:pt idx="16443">
                  <c:v>0.124002</c:v>
                </c:pt>
                <c:pt idx="16444">
                  <c:v>0.12639400000000001</c:v>
                </c:pt>
                <c:pt idx="16445">
                  <c:v>0.128774</c:v>
                </c:pt>
                <c:pt idx="16446" formatCode="0.00E+00">
                  <c:v>0.131138</c:v>
                </c:pt>
                <c:pt idx="16447" formatCode="0.00E+00">
                  <c:v>0.13348099999999999</c:v>
                </c:pt>
                <c:pt idx="16448" formatCode="0.00E+00">
                  <c:v>0.135799</c:v>
                </c:pt>
                <c:pt idx="16449" formatCode="0.00E+00">
                  <c:v>0.13808500000000001</c:v>
                </c:pt>
                <c:pt idx="16450" formatCode="0.00E+00">
                  <c:v>0.14033399999999999</c:v>
                </c:pt>
                <c:pt idx="16451" formatCode="0.00E+00">
                  <c:v>0.14254</c:v>
                </c:pt>
                <c:pt idx="16452" formatCode="0.00E+00">
                  <c:v>0.144701</c:v>
                </c:pt>
                <c:pt idx="16453" formatCode="0.00E+00">
                  <c:v>0.146814</c:v>
                </c:pt>
                <c:pt idx="16454" formatCode="0.00E+00">
                  <c:v>0.14887400000000001</c:v>
                </c:pt>
                <c:pt idx="16455" formatCode="0.00E+00">
                  <c:v>0.15087500000000001</c:v>
                </c:pt>
                <c:pt idx="16456" formatCode="0.00E+00">
                  <c:v>0.152812</c:v>
                </c:pt>
                <c:pt idx="16457" formatCode="0.00E+00">
                  <c:v>0.15467900000000001</c:v>
                </c:pt>
                <c:pt idx="16458" formatCode="0.00E+00">
                  <c:v>0.156473</c:v>
                </c:pt>
                <c:pt idx="16459" formatCode="0.00E+00">
                  <c:v>0.15819</c:v>
                </c:pt>
                <c:pt idx="16460" formatCode="0.00E+00">
                  <c:v>0.159828</c:v>
                </c:pt>
                <c:pt idx="16461" formatCode="0.00E+00">
                  <c:v>0.161383</c:v>
                </c:pt>
                <c:pt idx="16462">
                  <c:v>0.162851</c:v>
                </c:pt>
                <c:pt idx="16463">
                  <c:v>0.16422999999999999</c:v>
                </c:pt>
                <c:pt idx="16464">
                  <c:v>0.16551399999999999</c:v>
                </c:pt>
                <c:pt idx="16465">
                  <c:v>0.16670099999999999</c:v>
                </c:pt>
                <c:pt idx="16466">
                  <c:v>0.16778699999999999</c:v>
                </c:pt>
                <c:pt idx="16467">
                  <c:v>0.168768</c:v>
                </c:pt>
                <c:pt idx="16468">
                  <c:v>0.16964299999999999</c:v>
                </c:pt>
                <c:pt idx="16469">
                  <c:v>0.17041000000000001</c:v>
                </c:pt>
                <c:pt idx="16470">
                  <c:v>0.171067</c:v>
                </c:pt>
                <c:pt idx="16471">
                  <c:v>0.17161100000000001</c:v>
                </c:pt>
                <c:pt idx="16472">
                  <c:v>0.172042</c:v>
                </c:pt>
                <c:pt idx="16473">
                  <c:v>0.17235800000000001</c:v>
                </c:pt>
                <c:pt idx="16474">
                  <c:v>0.17256099999999999</c:v>
                </c:pt>
                <c:pt idx="16475">
                  <c:v>0.172652</c:v>
                </c:pt>
                <c:pt idx="16476">
                  <c:v>0.172629</c:v>
                </c:pt>
                <c:pt idx="16477">
                  <c:v>0.17249200000000001</c:v>
                </c:pt>
                <c:pt idx="16478">
                  <c:v>0.17224</c:v>
                </c:pt>
                <c:pt idx="16479">
                  <c:v>0.171874</c:v>
                </c:pt>
                <c:pt idx="16480">
                  <c:v>0.17139399999999999</c:v>
                </c:pt>
                <c:pt idx="16481">
                  <c:v>0.17080000000000001</c:v>
                </c:pt>
                <c:pt idx="16482">
                  <c:v>0.17009299999999999</c:v>
                </c:pt>
                <c:pt idx="16483">
                  <c:v>0.16927200000000001</c:v>
                </c:pt>
                <c:pt idx="16484">
                  <c:v>0.16833799999999999</c:v>
                </c:pt>
                <c:pt idx="16485">
                  <c:v>0.167292</c:v>
                </c:pt>
                <c:pt idx="16486">
                  <c:v>0.166133</c:v>
                </c:pt>
                <c:pt idx="16487">
                  <c:v>0.16486300000000001</c:v>
                </c:pt>
                <c:pt idx="16488">
                  <c:v>0.16348199999999999</c:v>
                </c:pt>
                <c:pt idx="16489">
                  <c:v>0.161993</c:v>
                </c:pt>
                <c:pt idx="16490">
                  <c:v>0.16039900000000001</c:v>
                </c:pt>
                <c:pt idx="16491">
                  <c:v>0.15870100000000001</c:v>
                </c:pt>
                <c:pt idx="16492">
                  <c:v>0.15690299999999999</c:v>
                </c:pt>
                <c:pt idx="16493">
                  <c:v>0.15500800000000001</c:v>
                </c:pt>
                <c:pt idx="16494">
                  <c:v>0.15301899999999999</c:v>
                </c:pt>
                <c:pt idx="16495">
                  <c:v>0.15093899999999999</c:v>
                </c:pt>
                <c:pt idx="16496">
                  <c:v>0.14876900000000001</c:v>
                </c:pt>
                <c:pt idx="16497">
                  <c:v>0.146512</c:v>
                </c:pt>
                <c:pt idx="16498">
                  <c:v>0.14416999999999999</c:v>
                </c:pt>
                <c:pt idx="16499">
                  <c:v>0.14174800000000001</c:v>
                </c:pt>
                <c:pt idx="16500">
                  <c:v>0.13925100000000001</c:v>
                </c:pt>
                <c:pt idx="16501">
                  <c:v>0.136683</c:v>
                </c:pt>
                <c:pt idx="16502">
                  <c:v>0.13405</c:v>
                </c:pt>
                <c:pt idx="16503">
                  <c:v>0.131357</c:v>
                </c:pt>
                <c:pt idx="16504">
                  <c:v>0.12861</c:v>
                </c:pt>
                <c:pt idx="16505">
                  <c:v>0.12581200000000001</c:v>
                </c:pt>
                <c:pt idx="16506">
                  <c:v>0.122964</c:v>
                </c:pt>
                <c:pt idx="16507">
                  <c:v>0.12007</c:v>
                </c:pt>
                <c:pt idx="16508">
                  <c:v>0.117135</c:v>
                </c:pt>
                <c:pt idx="16509">
                  <c:v>0.114163</c:v>
                </c:pt>
                <c:pt idx="16510">
                  <c:v>0.11115800000000001</c:v>
                </c:pt>
                <c:pt idx="16511">
                  <c:v>0.108123</c:v>
                </c:pt>
                <c:pt idx="16512">
                  <c:v>0.105062</c:v>
                </c:pt>
                <c:pt idx="16513">
                  <c:v>0.101979</c:v>
                </c:pt>
                <c:pt idx="16514">
                  <c:v>9.8881999999999998E-2</c:v>
                </c:pt>
                <c:pt idx="16515">
                  <c:v>9.57755E-2</c:v>
                </c:pt>
                <c:pt idx="16516">
                  <c:v>9.2665399999999995E-2</c:v>
                </c:pt>
                <c:pt idx="16517">
                  <c:v>8.9557600000000001E-2</c:v>
                </c:pt>
                <c:pt idx="16518">
                  <c:v>8.6458499999999994E-2</c:v>
                </c:pt>
                <c:pt idx="16519">
                  <c:v>8.33734E-2</c:v>
                </c:pt>
                <c:pt idx="16520">
                  <c:v>8.03064E-2</c:v>
                </c:pt>
                <c:pt idx="16521">
                  <c:v>7.7260300000000004E-2</c:v>
                </c:pt>
                <c:pt idx="16522">
                  <c:v>7.4238799999999994E-2</c:v>
                </c:pt>
                <c:pt idx="16523">
                  <c:v>7.12478E-2</c:v>
                </c:pt>
                <c:pt idx="16524">
                  <c:v>6.82947E-2</c:v>
                </c:pt>
                <c:pt idx="16525">
                  <c:v>6.5385499999999999E-2</c:v>
                </c:pt>
                <c:pt idx="16526">
                  <c:v>6.2524399999999994E-2</c:v>
                </c:pt>
                <c:pt idx="16527">
                  <c:v>5.9714499999999997E-2</c:v>
                </c:pt>
                <c:pt idx="16528">
                  <c:v>5.6959500000000003E-2</c:v>
                </c:pt>
                <c:pt idx="16529">
                  <c:v>5.42633E-2</c:v>
                </c:pt>
                <c:pt idx="16530">
                  <c:v>5.1629500000000002E-2</c:v>
                </c:pt>
                <c:pt idx="16531">
                  <c:v>4.9060899999999998E-2</c:v>
                </c:pt>
                <c:pt idx="16532">
                  <c:v>4.6560200000000003E-2</c:v>
                </c:pt>
                <c:pt idx="16533">
                  <c:v>4.4130099999999998E-2</c:v>
                </c:pt>
                <c:pt idx="16534">
                  <c:v>4.1771599999999999E-2</c:v>
                </c:pt>
                <c:pt idx="16535">
                  <c:v>3.9484999999999999E-2</c:v>
                </c:pt>
                <c:pt idx="16536">
                  <c:v>3.7273100000000003E-2</c:v>
                </c:pt>
                <c:pt idx="16537">
                  <c:v>3.5140499999999998E-2</c:v>
                </c:pt>
                <c:pt idx="16538">
                  <c:v>3.3091000000000002E-2</c:v>
                </c:pt>
                <c:pt idx="16539">
                  <c:v>3.11267E-2</c:v>
                </c:pt>
                <c:pt idx="16540">
                  <c:v>2.9249500000000001E-2</c:v>
                </c:pt>
                <c:pt idx="16541">
                  <c:v>2.7462199999999999E-2</c:v>
                </c:pt>
                <c:pt idx="16542">
                  <c:v>2.5768099999999999E-2</c:v>
                </c:pt>
                <c:pt idx="16543">
                  <c:v>2.4169599999999999E-2</c:v>
                </c:pt>
                <c:pt idx="16544">
                  <c:v>2.2667900000000001E-2</c:v>
                </c:pt>
                <c:pt idx="16545">
                  <c:v>2.12642E-2</c:v>
                </c:pt>
                <c:pt idx="16546">
                  <c:v>1.9959399999999999E-2</c:v>
                </c:pt>
                <c:pt idx="16547">
                  <c:v>1.8754699999999999E-2</c:v>
                </c:pt>
                <c:pt idx="16548">
                  <c:v>1.7651199999999999E-2</c:v>
                </c:pt>
                <c:pt idx="16549">
                  <c:v>1.6650000000000002E-2</c:v>
                </c:pt>
                <c:pt idx="16550">
                  <c:v>1.5752200000000001E-2</c:v>
                </c:pt>
                <c:pt idx="16551">
                  <c:v>1.4959800000000001E-2</c:v>
                </c:pt>
                <c:pt idx="16552">
                  <c:v>1.4274E-2</c:v>
                </c:pt>
                <c:pt idx="16553">
                  <c:v>1.36942E-2</c:v>
                </c:pt>
                <c:pt idx="16554">
                  <c:v>1.3219699999999999E-2</c:v>
                </c:pt>
                <c:pt idx="16555">
                  <c:v>1.28515E-2</c:v>
                </c:pt>
                <c:pt idx="16556">
                  <c:v>1.2592000000000001E-2</c:v>
                </c:pt>
                <c:pt idx="16557">
                  <c:v>1.2441900000000001E-2</c:v>
                </c:pt>
                <c:pt idx="16558">
                  <c:v>1.2399200000000001E-2</c:v>
                </c:pt>
                <c:pt idx="16559">
                  <c:v>1.2461099999999999E-2</c:v>
                </c:pt>
                <c:pt idx="16560">
                  <c:v>1.2626500000000001E-2</c:v>
                </c:pt>
                <c:pt idx="16561">
                  <c:v>1.28956E-2</c:v>
                </c:pt>
                <c:pt idx="16562">
                  <c:v>1.3268200000000001E-2</c:v>
                </c:pt>
                <c:pt idx="16563">
                  <c:v>1.3742900000000001E-2</c:v>
                </c:pt>
                <c:pt idx="16564">
                  <c:v>1.4317E-2</c:v>
                </c:pt>
                <c:pt idx="16565">
                  <c:v>1.49873E-2</c:v>
                </c:pt>
                <c:pt idx="16566">
                  <c:v>1.5751399999999999E-2</c:v>
                </c:pt>
                <c:pt idx="16567">
                  <c:v>1.6607500000000001E-2</c:v>
                </c:pt>
                <c:pt idx="16568">
                  <c:v>1.7553699999999998E-2</c:v>
                </c:pt>
                <c:pt idx="16569">
                  <c:v>1.8587699999999999E-2</c:v>
                </c:pt>
                <c:pt idx="16570">
                  <c:v>1.9708199999999999E-2</c:v>
                </c:pt>
                <c:pt idx="16571">
                  <c:v>2.0912099999999999E-2</c:v>
                </c:pt>
                <c:pt idx="16572">
                  <c:v>2.2192E-2</c:v>
                </c:pt>
                <c:pt idx="16573">
                  <c:v>2.3540700000000001E-2</c:v>
                </c:pt>
                <c:pt idx="16574">
                  <c:v>2.49559E-2</c:v>
                </c:pt>
                <c:pt idx="16575">
                  <c:v>2.6439299999999999E-2</c:v>
                </c:pt>
                <c:pt idx="16576">
                  <c:v>2.79908E-2</c:v>
                </c:pt>
                <c:pt idx="16577">
                  <c:v>2.9606400000000001E-2</c:v>
                </c:pt>
                <c:pt idx="16578">
                  <c:v>3.1281499999999997E-2</c:v>
                </c:pt>
                <c:pt idx="16579">
                  <c:v>3.3011100000000002E-2</c:v>
                </c:pt>
                <c:pt idx="16580">
                  <c:v>3.47897E-2</c:v>
                </c:pt>
                <c:pt idx="16581">
                  <c:v>3.6613E-2</c:v>
                </c:pt>
                <c:pt idx="16582">
                  <c:v>3.8477200000000003E-2</c:v>
                </c:pt>
                <c:pt idx="16583">
                  <c:v>4.0377799999999998E-2</c:v>
                </c:pt>
                <c:pt idx="16584">
                  <c:v>4.2310399999999998E-2</c:v>
                </c:pt>
                <c:pt idx="16585">
                  <c:v>4.4272300000000001E-2</c:v>
                </c:pt>
                <c:pt idx="16586">
                  <c:v>4.6260700000000002E-2</c:v>
                </c:pt>
                <c:pt idx="16587">
                  <c:v>4.8270300000000002E-2</c:v>
                </c:pt>
                <c:pt idx="16588">
                  <c:v>5.0294499999999999E-2</c:v>
                </c:pt>
                <c:pt idx="16589">
                  <c:v>5.23273E-2</c:v>
                </c:pt>
                <c:pt idx="16590">
                  <c:v>5.4362199999999999E-2</c:v>
                </c:pt>
                <c:pt idx="16591">
                  <c:v>5.6393600000000002E-2</c:v>
                </c:pt>
                <c:pt idx="16592">
                  <c:v>5.84164E-2</c:v>
                </c:pt>
                <c:pt idx="16593">
                  <c:v>6.0426500000000001E-2</c:v>
                </c:pt>
                <c:pt idx="16594">
                  <c:v>6.24199E-2</c:v>
                </c:pt>
                <c:pt idx="16595">
                  <c:v>6.4391799999999999E-2</c:v>
                </c:pt>
                <c:pt idx="16596">
                  <c:v>6.6336699999999998E-2</c:v>
                </c:pt>
                <c:pt idx="16597">
                  <c:v>6.8249000000000004E-2</c:v>
                </c:pt>
                <c:pt idx="16598">
                  <c:v>7.0124400000000003E-2</c:v>
                </c:pt>
                <c:pt idx="16599">
                  <c:v>7.1960099999999999E-2</c:v>
                </c:pt>
                <c:pt idx="16600">
                  <c:v>7.3753200000000005E-2</c:v>
                </c:pt>
                <c:pt idx="16601">
                  <c:v>7.5498599999999999E-2</c:v>
                </c:pt>
                <c:pt idx="16602">
                  <c:v>7.7188900000000005E-2</c:v>
                </c:pt>
                <c:pt idx="16603">
                  <c:v>7.8816700000000003E-2</c:v>
                </c:pt>
                <c:pt idx="16604">
                  <c:v>8.0377500000000004E-2</c:v>
                </c:pt>
                <c:pt idx="16605">
                  <c:v>8.1868200000000002E-2</c:v>
                </c:pt>
                <c:pt idx="16606">
                  <c:v>8.3285300000000007E-2</c:v>
                </c:pt>
                <c:pt idx="16607">
                  <c:v>8.4626199999999999E-2</c:v>
                </c:pt>
                <c:pt idx="16608">
                  <c:v>8.5887400000000003E-2</c:v>
                </c:pt>
                <c:pt idx="16609">
                  <c:v>8.7063500000000002E-2</c:v>
                </c:pt>
                <c:pt idx="16610">
                  <c:v>8.8150000000000006E-2</c:v>
                </c:pt>
                <c:pt idx="16611">
                  <c:v>8.9145500000000003E-2</c:v>
                </c:pt>
                <c:pt idx="16612">
                  <c:v>9.0049299999999999E-2</c:v>
                </c:pt>
                <c:pt idx="16613">
                  <c:v>9.0857800000000002E-2</c:v>
                </c:pt>
                <c:pt idx="16614">
                  <c:v>9.1566300000000003E-2</c:v>
                </c:pt>
                <c:pt idx="16615">
                  <c:v>9.2170699999999994E-2</c:v>
                </c:pt>
                <c:pt idx="16616">
                  <c:v>9.2667899999999997E-2</c:v>
                </c:pt>
                <c:pt idx="16617">
                  <c:v>9.3056E-2</c:v>
                </c:pt>
                <c:pt idx="16618">
                  <c:v>9.3335600000000005E-2</c:v>
                </c:pt>
                <c:pt idx="16619">
                  <c:v>9.3510599999999999E-2</c:v>
                </c:pt>
                <c:pt idx="16620">
                  <c:v>9.3583399999999997E-2</c:v>
                </c:pt>
                <c:pt idx="16621">
                  <c:v>9.3551300000000004E-2</c:v>
                </c:pt>
                <c:pt idx="16622">
                  <c:v>9.34088E-2</c:v>
                </c:pt>
                <c:pt idx="16623">
                  <c:v>9.3152399999999996E-2</c:v>
                </c:pt>
                <c:pt idx="16624">
                  <c:v>9.2780299999999996E-2</c:v>
                </c:pt>
                <c:pt idx="16625">
                  <c:v>9.2289899999999994E-2</c:v>
                </c:pt>
                <c:pt idx="16626">
                  <c:v>9.1679200000000002E-2</c:v>
                </c:pt>
                <c:pt idx="16627">
                  <c:v>9.0947899999999998E-2</c:v>
                </c:pt>
                <c:pt idx="16628">
                  <c:v>9.0096800000000005E-2</c:v>
                </c:pt>
                <c:pt idx="16629">
                  <c:v>8.9127300000000007E-2</c:v>
                </c:pt>
                <c:pt idx="16630">
                  <c:v>8.8039400000000004E-2</c:v>
                </c:pt>
                <c:pt idx="16631">
                  <c:v>8.6832699999999999E-2</c:v>
                </c:pt>
                <c:pt idx="16632">
                  <c:v>8.5506700000000005E-2</c:v>
                </c:pt>
                <c:pt idx="16633">
                  <c:v>8.4059999999999996E-2</c:v>
                </c:pt>
                <c:pt idx="16634">
                  <c:v>8.2488900000000004E-2</c:v>
                </c:pt>
                <c:pt idx="16635">
                  <c:v>8.07895E-2</c:v>
                </c:pt>
                <c:pt idx="16636">
                  <c:v>7.8960199999999994E-2</c:v>
                </c:pt>
                <c:pt idx="16637">
                  <c:v>7.7002600000000004E-2</c:v>
                </c:pt>
                <c:pt idx="16638">
                  <c:v>7.4919700000000006E-2</c:v>
                </c:pt>
                <c:pt idx="16639">
                  <c:v>7.2714600000000004E-2</c:v>
                </c:pt>
                <c:pt idx="16640">
                  <c:v>7.0391300000000004E-2</c:v>
                </c:pt>
                <c:pt idx="16641">
                  <c:v>6.7954100000000003E-2</c:v>
                </c:pt>
                <c:pt idx="16642">
                  <c:v>6.5406300000000001E-2</c:v>
                </c:pt>
                <c:pt idx="16643">
                  <c:v>6.2750299999999995E-2</c:v>
                </c:pt>
                <c:pt idx="16644">
                  <c:v>5.9987899999999997E-2</c:v>
                </c:pt>
                <c:pt idx="16645">
                  <c:v>5.7120999999999998E-2</c:v>
                </c:pt>
                <c:pt idx="16646">
                  <c:v>5.4150400000000001E-2</c:v>
                </c:pt>
                <c:pt idx="16647">
                  <c:v>5.1075099999999998E-2</c:v>
                </c:pt>
                <c:pt idx="16648">
                  <c:v>4.7895E-2</c:v>
                </c:pt>
                <c:pt idx="16649">
                  <c:v>4.4611100000000001E-2</c:v>
                </c:pt>
                <c:pt idx="16650">
                  <c:v>4.1227199999999999E-2</c:v>
                </c:pt>
                <c:pt idx="16651">
                  <c:v>3.7749999999999999E-2</c:v>
                </c:pt>
                <c:pt idx="16652">
                  <c:v>3.4185800000000002E-2</c:v>
                </c:pt>
                <c:pt idx="16653">
                  <c:v>3.0537399999999999E-2</c:v>
                </c:pt>
                <c:pt idx="16654">
                  <c:v>2.6806199999999999E-2</c:v>
                </c:pt>
                <c:pt idx="16655">
                  <c:v>2.2995600000000001E-2</c:v>
                </c:pt>
                <c:pt idx="16656">
                  <c:v>1.9110700000000001E-2</c:v>
                </c:pt>
                <c:pt idx="16657">
                  <c:v>1.5155800000000001E-2</c:v>
                </c:pt>
                <c:pt idx="16658">
                  <c:v>1.1135300000000001E-2</c:v>
                </c:pt>
                <c:pt idx="16659" formatCode="0.00E+00">
                  <c:v>7.0544500000000003E-3</c:v>
                </c:pt>
                <c:pt idx="16660" formatCode="0.00E+00">
                  <c:v>2.91822E-3</c:v>
                </c:pt>
                <c:pt idx="16661" formatCode="0.00E+00">
                  <c:v>-1.2697400000000001E-3</c:v>
                </c:pt>
                <c:pt idx="16662" formatCode="0.00E+00">
                  <c:v>-5.5062100000000001E-3</c:v>
                </c:pt>
                <c:pt idx="16663" formatCode="0.00E+00">
                  <c:v>-9.7869099999999994E-3</c:v>
                </c:pt>
                <c:pt idx="16664">
                  <c:v>-1.4107400000000001E-2</c:v>
                </c:pt>
                <c:pt idx="16665">
                  <c:v>-1.8464499999999998E-2</c:v>
                </c:pt>
                <c:pt idx="16666">
                  <c:v>-2.28539E-2</c:v>
                </c:pt>
                <c:pt idx="16667">
                  <c:v>-2.72675E-2</c:v>
                </c:pt>
                <c:pt idx="16668">
                  <c:v>-3.16969E-2</c:v>
                </c:pt>
                <c:pt idx="16669">
                  <c:v>-3.6136000000000001E-2</c:v>
                </c:pt>
                <c:pt idx="16670">
                  <c:v>-4.05796E-2</c:v>
                </c:pt>
                <c:pt idx="16671">
                  <c:v>-4.5022600000000003E-2</c:v>
                </c:pt>
                <c:pt idx="16672">
                  <c:v>-4.9459400000000001E-2</c:v>
                </c:pt>
                <c:pt idx="16673">
                  <c:v>-5.3884899999999999E-2</c:v>
                </c:pt>
                <c:pt idx="16674">
                  <c:v>-5.8294499999999999E-2</c:v>
                </c:pt>
                <c:pt idx="16675">
                  <c:v>-6.2683600000000006E-2</c:v>
                </c:pt>
                <c:pt idx="16676">
                  <c:v>-6.7048899999999995E-2</c:v>
                </c:pt>
                <c:pt idx="16677">
                  <c:v>-7.1388099999999996E-2</c:v>
                </c:pt>
                <c:pt idx="16678">
                  <c:v>-7.5697799999999996E-2</c:v>
                </c:pt>
                <c:pt idx="16679">
                  <c:v>-7.9972299999999996E-2</c:v>
                </c:pt>
                <c:pt idx="16680">
                  <c:v>-8.4206199999999995E-2</c:v>
                </c:pt>
                <c:pt idx="16681">
                  <c:v>-8.8395199999999993E-2</c:v>
                </c:pt>
                <c:pt idx="16682">
                  <c:v>-9.2535599999999996E-2</c:v>
                </c:pt>
                <c:pt idx="16683">
                  <c:v>-9.6624000000000002E-2</c:v>
                </c:pt>
                <c:pt idx="16684">
                  <c:v>-0.100657</c:v>
                </c:pt>
                <c:pt idx="16685">
                  <c:v>-0.104627</c:v>
                </c:pt>
                <c:pt idx="16686">
                  <c:v>-0.108528</c:v>
                </c:pt>
                <c:pt idx="16687">
                  <c:v>-0.112355</c:v>
                </c:pt>
                <c:pt idx="16688">
                  <c:v>-0.116107</c:v>
                </c:pt>
                <c:pt idx="16689">
                  <c:v>-0.11977699999999999</c:v>
                </c:pt>
                <c:pt idx="16690">
                  <c:v>-0.123358</c:v>
                </c:pt>
                <c:pt idx="16691">
                  <c:v>-0.12684300000000001</c:v>
                </c:pt>
                <c:pt idx="16692">
                  <c:v>-0.13022600000000001</c:v>
                </c:pt>
                <c:pt idx="16693">
                  <c:v>-0.13350100000000001</c:v>
                </c:pt>
                <c:pt idx="16694">
                  <c:v>-0.13666600000000001</c:v>
                </c:pt>
                <c:pt idx="16695">
                  <c:v>-0.13971700000000001</c:v>
                </c:pt>
                <c:pt idx="16696">
                  <c:v>-0.142651</c:v>
                </c:pt>
                <c:pt idx="16697">
                  <c:v>-0.14546600000000001</c:v>
                </c:pt>
                <c:pt idx="16698">
                  <c:v>-0.14816399999999999</c:v>
                </c:pt>
                <c:pt idx="16699">
                  <c:v>-0.15074599999999999</c:v>
                </c:pt>
                <c:pt idx="16700">
                  <c:v>-0.15321100000000001</c:v>
                </c:pt>
                <c:pt idx="16701">
                  <c:v>-0.155556</c:v>
                </c:pt>
                <c:pt idx="16702">
                  <c:v>-0.15778300000000001</c:v>
                </c:pt>
                <c:pt idx="16703">
                  <c:v>-0.15989100000000001</c:v>
                </c:pt>
                <c:pt idx="16704">
                  <c:v>-0.16187799999999999</c:v>
                </c:pt>
                <c:pt idx="16705">
                  <c:v>-0.163744</c:v>
                </c:pt>
                <c:pt idx="16706">
                  <c:v>-0.165489</c:v>
                </c:pt>
                <c:pt idx="16707">
                  <c:v>-0.16711500000000001</c:v>
                </c:pt>
                <c:pt idx="16708">
                  <c:v>-0.16862199999999999</c:v>
                </c:pt>
                <c:pt idx="16709">
                  <c:v>-0.170012</c:v>
                </c:pt>
                <c:pt idx="16710">
                  <c:v>-0.17129</c:v>
                </c:pt>
                <c:pt idx="16711">
                  <c:v>-0.172457</c:v>
                </c:pt>
                <c:pt idx="16712">
                  <c:v>-0.173511</c:v>
                </c:pt>
                <c:pt idx="16713">
                  <c:v>-0.174453</c:v>
                </c:pt>
                <c:pt idx="16714">
                  <c:v>-0.175286</c:v>
                </c:pt>
                <c:pt idx="16715">
                  <c:v>-0.176009</c:v>
                </c:pt>
                <c:pt idx="16716">
                  <c:v>-0.176624</c:v>
                </c:pt>
                <c:pt idx="16717">
                  <c:v>-0.17713100000000001</c:v>
                </c:pt>
                <c:pt idx="16718">
                  <c:v>-0.17752899999999999</c:v>
                </c:pt>
                <c:pt idx="16719">
                  <c:v>-0.177811</c:v>
                </c:pt>
                <c:pt idx="16720">
                  <c:v>-0.17797499999999999</c:v>
                </c:pt>
                <c:pt idx="16721">
                  <c:v>-0.17802399999999999</c:v>
                </c:pt>
                <c:pt idx="16722">
                  <c:v>-0.17796300000000001</c:v>
                </c:pt>
                <c:pt idx="16723">
                  <c:v>-0.17779400000000001</c:v>
                </c:pt>
                <c:pt idx="16724">
                  <c:v>-0.17751700000000001</c:v>
                </c:pt>
                <c:pt idx="16725">
                  <c:v>-0.17713699999999999</c:v>
                </c:pt>
                <c:pt idx="16726">
                  <c:v>-0.17665700000000001</c:v>
                </c:pt>
                <c:pt idx="16727">
                  <c:v>-0.17607999999999999</c:v>
                </c:pt>
                <c:pt idx="16728">
                  <c:v>-0.17540900000000001</c:v>
                </c:pt>
                <c:pt idx="16729">
                  <c:v>-0.174648</c:v>
                </c:pt>
                <c:pt idx="16730">
                  <c:v>-0.17380300000000001</c:v>
                </c:pt>
                <c:pt idx="16731">
                  <c:v>-0.172878</c:v>
                </c:pt>
                <c:pt idx="16732">
                  <c:v>-0.171878</c:v>
                </c:pt>
                <c:pt idx="16733">
                  <c:v>-0.17080699999999999</c:v>
                </c:pt>
                <c:pt idx="16734">
                  <c:v>-0.16967099999999999</c:v>
                </c:pt>
                <c:pt idx="16735">
                  <c:v>-0.16847200000000001</c:v>
                </c:pt>
                <c:pt idx="16736">
                  <c:v>-0.167211</c:v>
                </c:pt>
                <c:pt idx="16737">
                  <c:v>-0.16588600000000001</c:v>
                </c:pt>
                <c:pt idx="16738">
                  <c:v>-0.16450200000000001</c:v>
                </c:pt>
                <c:pt idx="16739">
                  <c:v>-0.16306499999999999</c:v>
                </c:pt>
                <c:pt idx="16740">
                  <c:v>-0.161581</c:v>
                </c:pt>
                <c:pt idx="16741">
                  <c:v>-0.16005</c:v>
                </c:pt>
                <c:pt idx="16742">
                  <c:v>-0.158471</c:v>
                </c:pt>
                <c:pt idx="16743">
                  <c:v>-0.15684600000000001</c:v>
                </c:pt>
                <c:pt idx="16744">
                  <c:v>-0.15517800000000001</c:v>
                </c:pt>
                <c:pt idx="16745">
                  <c:v>-0.153472</c:v>
                </c:pt>
                <c:pt idx="16746">
                  <c:v>-0.15173400000000001</c:v>
                </c:pt>
                <c:pt idx="16747">
                  <c:v>-0.14997199999999999</c:v>
                </c:pt>
                <c:pt idx="16748">
                  <c:v>-0.14819099999999999</c:v>
                </c:pt>
                <c:pt idx="16749">
                  <c:v>-0.146394</c:v>
                </c:pt>
                <c:pt idx="16750">
                  <c:v>-0.14458499999999999</c:v>
                </c:pt>
                <c:pt idx="16751">
                  <c:v>-0.14276800000000001</c:v>
                </c:pt>
                <c:pt idx="16752">
                  <c:v>-0.14094499999999999</c:v>
                </c:pt>
                <c:pt idx="16753">
                  <c:v>-0.13912099999999999</c:v>
                </c:pt>
                <c:pt idx="16754">
                  <c:v>-0.13730100000000001</c:v>
                </c:pt>
                <c:pt idx="16755">
                  <c:v>-0.135491</c:v>
                </c:pt>
                <c:pt idx="16756">
                  <c:v>-0.13369600000000001</c:v>
                </c:pt>
                <c:pt idx="16757">
                  <c:v>-0.13192400000000001</c:v>
                </c:pt>
                <c:pt idx="16758">
                  <c:v>-0.13017599999999999</c:v>
                </c:pt>
                <c:pt idx="16759">
                  <c:v>-0.12845400000000001</c:v>
                </c:pt>
                <c:pt idx="16760">
                  <c:v>-0.12675600000000001</c:v>
                </c:pt>
                <c:pt idx="16761">
                  <c:v>-0.125083</c:v>
                </c:pt>
                <c:pt idx="16762">
                  <c:v>-0.123435</c:v>
                </c:pt>
                <c:pt idx="16763">
                  <c:v>-0.121813</c:v>
                </c:pt>
                <c:pt idx="16764">
                  <c:v>-0.12021900000000001</c:v>
                </c:pt>
                <c:pt idx="16765">
                  <c:v>-0.118657</c:v>
                </c:pt>
                <c:pt idx="16766">
                  <c:v>-0.117131</c:v>
                </c:pt>
                <c:pt idx="16767">
                  <c:v>-0.115638</c:v>
                </c:pt>
                <c:pt idx="16768">
                  <c:v>-0.11418200000000001</c:v>
                </c:pt>
                <c:pt idx="16769">
                  <c:v>-0.11276799999999999</c:v>
                </c:pt>
                <c:pt idx="16770">
                  <c:v>-0.111403</c:v>
                </c:pt>
                <c:pt idx="16771">
                  <c:v>-0.11008999999999999</c:v>
                </c:pt>
                <c:pt idx="16772">
                  <c:v>-0.108832</c:v>
                </c:pt>
                <c:pt idx="16773">
                  <c:v>-0.10763</c:v>
                </c:pt>
                <c:pt idx="16774">
                  <c:v>-0.106486</c:v>
                </c:pt>
                <c:pt idx="16775">
                  <c:v>-0.10539800000000001</c:v>
                </c:pt>
                <c:pt idx="16776">
                  <c:v>-0.104365</c:v>
                </c:pt>
                <c:pt idx="16777">
                  <c:v>-0.10339</c:v>
                </c:pt>
                <c:pt idx="16778">
                  <c:v>-0.102475</c:v>
                </c:pt>
                <c:pt idx="16779">
                  <c:v>-0.10162</c:v>
                </c:pt>
                <c:pt idx="16780">
                  <c:v>-0.100825</c:v>
                </c:pt>
                <c:pt idx="16781">
                  <c:v>-0.10008599999999999</c:v>
                </c:pt>
                <c:pt idx="16782">
                  <c:v>-9.9402900000000002E-2</c:v>
                </c:pt>
                <c:pt idx="16783">
                  <c:v>-9.8776000000000003E-2</c:v>
                </c:pt>
                <c:pt idx="16784">
                  <c:v>-9.8203399999999996E-2</c:v>
                </c:pt>
                <c:pt idx="16785">
                  <c:v>-9.7681299999999999E-2</c:v>
                </c:pt>
                <c:pt idx="16786">
                  <c:v>-9.7208500000000003E-2</c:v>
                </c:pt>
                <c:pt idx="16787">
                  <c:v>-9.6789200000000006E-2</c:v>
                </c:pt>
                <c:pt idx="16788">
                  <c:v>-9.6429299999999996E-2</c:v>
                </c:pt>
                <c:pt idx="16789">
                  <c:v>-9.6129900000000004E-2</c:v>
                </c:pt>
                <c:pt idx="16790">
                  <c:v>-9.5886700000000005E-2</c:v>
                </c:pt>
                <c:pt idx="16791">
                  <c:v>-9.5693700000000007E-2</c:v>
                </c:pt>
                <c:pt idx="16792">
                  <c:v>-9.5550200000000002E-2</c:v>
                </c:pt>
                <c:pt idx="16793">
                  <c:v>-9.5456799999999994E-2</c:v>
                </c:pt>
                <c:pt idx="16794">
                  <c:v>-9.5410400000000006E-2</c:v>
                </c:pt>
                <c:pt idx="16795">
                  <c:v>-9.5406599999999994E-2</c:v>
                </c:pt>
                <c:pt idx="16796">
                  <c:v>-9.54406E-2</c:v>
                </c:pt>
                <c:pt idx="16797">
                  <c:v>-9.5508899999999994E-2</c:v>
                </c:pt>
                <c:pt idx="16798">
                  <c:v>-9.5616099999999996E-2</c:v>
                </c:pt>
                <c:pt idx="16799">
                  <c:v>-9.5769499999999994E-2</c:v>
                </c:pt>
                <c:pt idx="16800">
                  <c:v>-9.5971000000000001E-2</c:v>
                </c:pt>
                <c:pt idx="16801">
                  <c:v>-9.6217300000000006E-2</c:v>
                </c:pt>
                <c:pt idx="16802">
                  <c:v>-9.6506099999999997E-2</c:v>
                </c:pt>
                <c:pt idx="16803">
                  <c:v>-9.6834699999999996E-2</c:v>
                </c:pt>
                <c:pt idx="16804">
                  <c:v>-9.7196900000000003E-2</c:v>
                </c:pt>
                <c:pt idx="16805">
                  <c:v>-9.7588499999999995E-2</c:v>
                </c:pt>
                <c:pt idx="16806">
                  <c:v>-9.8011600000000004E-2</c:v>
                </c:pt>
                <c:pt idx="16807">
                  <c:v>-9.84685E-2</c:v>
                </c:pt>
                <c:pt idx="16808">
                  <c:v>-9.8957799999999999E-2</c:v>
                </c:pt>
                <c:pt idx="16809">
                  <c:v>-9.94781E-2</c:v>
                </c:pt>
                <c:pt idx="16810">
                  <c:v>-0.100025</c:v>
                </c:pt>
                <c:pt idx="16811">
                  <c:v>-0.100593</c:v>
                </c:pt>
                <c:pt idx="16812">
                  <c:v>-0.101176</c:v>
                </c:pt>
                <c:pt idx="16813">
                  <c:v>-0.101781</c:v>
                </c:pt>
                <c:pt idx="16814">
                  <c:v>-0.102412</c:v>
                </c:pt>
                <c:pt idx="16815">
                  <c:v>-0.103073</c:v>
                </c:pt>
                <c:pt idx="16816">
                  <c:v>-0.103765</c:v>
                </c:pt>
                <c:pt idx="16817">
                  <c:v>-0.104489</c:v>
                </c:pt>
                <c:pt idx="16818">
                  <c:v>-0.10524500000000001</c:v>
                </c:pt>
                <c:pt idx="16819">
                  <c:v>-0.106028</c:v>
                </c:pt>
                <c:pt idx="16820">
                  <c:v>-0.106834</c:v>
                </c:pt>
                <c:pt idx="16821">
                  <c:v>-0.107667</c:v>
                </c:pt>
                <c:pt idx="16822">
                  <c:v>-0.108528</c:v>
                </c:pt>
                <c:pt idx="16823">
                  <c:v>-0.109415</c:v>
                </c:pt>
                <c:pt idx="16824">
                  <c:v>-0.110323</c:v>
                </c:pt>
                <c:pt idx="16825">
                  <c:v>-0.11125400000000001</c:v>
                </c:pt>
                <c:pt idx="16826">
                  <c:v>-0.112208</c:v>
                </c:pt>
                <c:pt idx="16827">
                  <c:v>-0.11318</c:v>
                </c:pt>
                <c:pt idx="16828">
                  <c:v>-0.114165</c:v>
                </c:pt>
                <c:pt idx="16829">
                  <c:v>-0.115162</c:v>
                </c:pt>
                <c:pt idx="16830">
                  <c:v>-0.11617</c:v>
                </c:pt>
                <c:pt idx="16831">
                  <c:v>-0.117192</c:v>
                </c:pt>
                <c:pt idx="16832">
                  <c:v>-0.118226</c:v>
                </c:pt>
                <c:pt idx="16833">
                  <c:v>-0.11927</c:v>
                </c:pt>
                <c:pt idx="16834">
                  <c:v>-0.120324</c:v>
                </c:pt>
                <c:pt idx="16835">
                  <c:v>-0.12138599999999999</c:v>
                </c:pt>
                <c:pt idx="16836">
                  <c:v>-0.122458</c:v>
                </c:pt>
                <c:pt idx="16837">
                  <c:v>-0.123541</c:v>
                </c:pt>
                <c:pt idx="16838">
                  <c:v>-0.12463200000000001</c:v>
                </c:pt>
                <c:pt idx="16839">
                  <c:v>-0.12573200000000001</c:v>
                </c:pt>
                <c:pt idx="16840">
                  <c:v>-0.12684100000000001</c:v>
                </c:pt>
                <c:pt idx="16841">
                  <c:v>-0.12795899999999999</c:v>
                </c:pt>
                <c:pt idx="16842">
                  <c:v>-0.129081</c:v>
                </c:pt>
                <c:pt idx="16843">
                  <c:v>-0.13020599999999999</c:v>
                </c:pt>
                <c:pt idx="16844">
                  <c:v>-0.13133500000000001</c:v>
                </c:pt>
                <c:pt idx="16845">
                  <c:v>-0.132467</c:v>
                </c:pt>
                <c:pt idx="16846">
                  <c:v>-0.133604</c:v>
                </c:pt>
                <c:pt idx="16847">
                  <c:v>-0.13474800000000001</c:v>
                </c:pt>
                <c:pt idx="16848">
                  <c:v>-0.13589899999999999</c:v>
                </c:pt>
                <c:pt idx="16849">
                  <c:v>-0.13705800000000001</c:v>
                </c:pt>
                <c:pt idx="16850">
                  <c:v>-0.13823299999999999</c:v>
                </c:pt>
                <c:pt idx="16851">
                  <c:v>-0.139427</c:v>
                </c:pt>
                <c:pt idx="16852">
                  <c:v>-0.14063999999999999</c:v>
                </c:pt>
                <c:pt idx="16853">
                  <c:v>-0.141874</c:v>
                </c:pt>
                <c:pt idx="16854">
                  <c:v>-0.14313500000000001</c:v>
                </c:pt>
                <c:pt idx="16855">
                  <c:v>-0.144428</c:v>
                </c:pt>
                <c:pt idx="16856">
                  <c:v>-0.14574899999999999</c:v>
                </c:pt>
                <c:pt idx="16857">
                  <c:v>-0.147096</c:v>
                </c:pt>
                <c:pt idx="16858">
                  <c:v>-0.148478</c:v>
                </c:pt>
                <c:pt idx="16859">
                  <c:v>-0.149898</c:v>
                </c:pt>
                <c:pt idx="16860">
                  <c:v>-0.15135699999999999</c:v>
                </c:pt>
                <c:pt idx="16861">
                  <c:v>-0.15284800000000001</c:v>
                </c:pt>
                <c:pt idx="16862">
                  <c:v>-0.154364</c:v>
                </c:pt>
                <c:pt idx="16863">
                  <c:v>-0.15589900000000001</c:v>
                </c:pt>
                <c:pt idx="16864">
                  <c:v>-0.15745000000000001</c:v>
                </c:pt>
                <c:pt idx="16865">
                  <c:v>-0.159024</c:v>
                </c:pt>
                <c:pt idx="16866">
                  <c:v>-0.16063</c:v>
                </c:pt>
                <c:pt idx="16867">
                  <c:v>-0.162274</c:v>
                </c:pt>
                <c:pt idx="16868">
                  <c:v>-0.16395399999999999</c:v>
                </c:pt>
                <c:pt idx="16869">
                  <c:v>-0.16566600000000001</c:v>
                </c:pt>
                <c:pt idx="16870">
                  <c:v>-0.167406</c:v>
                </c:pt>
                <c:pt idx="16871">
                  <c:v>-0.16917699999999999</c:v>
                </c:pt>
                <c:pt idx="16872">
                  <c:v>-0.170983</c:v>
                </c:pt>
                <c:pt idx="16873">
                  <c:v>-0.172823</c:v>
                </c:pt>
                <c:pt idx="16874">
                  <c:v>-0.17469899999999999</c:v>
                </c:pt>
                <c:pt idx="16875">
                  <c:v>-0.17661299999999999</c:v>
                </c:pt>
                <c:pt idx="16876">
                  <c:v>-0.17857000000000001</c:v>
                </c:pt>
                <c:pt idx="16877">
                  <c:v>-0.18057599999999999</c:v>
                </c:pt>
                <c:pt idx="16878">
                  <c:v>-0.18263199999999999</c:v>
                </c:pt>
                <c:pt idx="16879">
                  <c:v>-0.18473600000000001</c:v>
                </c:pt>
                <c:pt idx="16880">
                  <c:v>-0.18688199999999999</c:v>
                </c:pt>
                <c:pt idx="16881">
                  <c:v>-0.18906400000000001</c:v>
                </c:pt>
                <c:pt idx="16882">
                  <c:v>-0.19128500000000001</c:v>
                </c:pt>
                <c:pt idx="16883">
                  <c:v>-0.193549</c:v>
                </c:pt>
                <c:pt idx="16884">
                  <c:v>-0.19585900000000001</c:v>
                </c:pt>
                <c:pt idx="16885">
                  <c:v>-0.198209</c:v>
                </c:pt>
                <c:pt idx="16886">
                  <c:v>-0.200599</c:v>
                </c:pt>
                <c:pt idx="16887">
                  <c:v>-0.20302400000000001</c:v>
                </c:pt>
                <c:pt idx="16888">
                  <c:v>-0.205484</c:v>
                </c:pt>
                <c:pt idx="16889">
                  <c:v>-0.20797399999999999</c:v>
                </c:pt>
                <c:pt idx="16890">
                  <c:v>-0.21048900000000001</c:v>
                </c:pt>
                <c:pt idx="16891">
                  <c:v>-0.21302699999999999</c:v>
                </c:pt>
                <c:pt idx="16892">
                  <c:v>-0.215586</c:v>
                </c:pt>
                <c:pt idx="16893">
                  <c:v>-0.21816099999999999</c:v>
                </c:pt>
                <c:pt idx="16894">
                  <c:v>-0.22075500000000001</c:v>
                </c:pt>
                <c:pt idx="16895">
                  <c:v>-0.22336900000000001</c:v>
                </c:pt>
                <c:pt idx="16896">
                  <c:v>-0.22600100000000001</c:v>
                </c:pt>
                <c:pt idx="16897">
                  <c:v>-0.22864000000000001</c:v>
                </c:pt>
                <c:pt idx="16898">
                  <c:v>-0.23128000000000001</c:v>
                </c:pt>
                <c:pt idx="16899">
                  <c:v>-0.23392299999999999</c:v>
                </c:pt>
                <c:pt idx="16900">
                  <c:v>-0.23657</c:v>
                </c:pt>
                <c:pt idx="16901">
                  <c:v>-0.23921600000000001</c:v>
                </c:pt>
                <c:pt idx="16902">
                  <c:v>-0.24185999999999999</c:v>
                </c:pt>
                <c:pt idx="16903">
                  <c:v>-0.244501</c:v>
                </c:pt>
                <c:pt idx="16904">
                  <c:v>-0.247137</c:v>
                </c:pt>
                <c:pt idx="16905">
                  <c:v>-0.24976200000000001</c:v>
                </c:pt>
                <c:pt idx="16906">
                  <c:v>-0.25237500000000002</c:v>
                </c:pt>
                <c:pt idx="16907">
                  <c:v>-0.25497700000000001</c:v>
                </c:pt>
                <c:pt idx="16908">
                  <c:v>-0.25756499999999999</c:v>
                </c:pt>
                <c:pt idx="16909">
                  <c:v>-0.26013700000000001</c:v>
                </c:pt>
                <c:pt idx="16910">
                  <c:v>-0.26269199999999998</c:v>
                </c:pt>
                <c:pt idx="16911">
                  <c:v>-0.26522800000000002</c:v>
                </c:pt>
                <c:pt idx="16912">
                  <c:v>-0.26773999999999998</c:v>
                </c:pt>
                <c:pt idx="16913">
                  <c:v>-0.27022299999999999</c:v>
                </c:pt>
                <c:pt idx="16914">
                  <c:v>-0.272675</c:v>
                </c:pt>
                <c:pt idx="16915">
                  <c:v>-0.27509600000000001</c:v>
                </c:pt>
                <c:pt idx="16916">
                  <c:v>-0.27748800000000001</c:v>
                </c:pt>
                <c:pt idx="16917">
                  <c:v>-0.27984999999999999</c:v>
                </c:pt>
                <c:pt idx="16918">
                  <c:v>-0.28217900000000001</c:v>
                </c:pt>
                <c:pt idx="16919">
                  <c:v>-0.28447099999999997</c:v>
                </c:pt>
                <c:pt idx="16920">
                  <c:v>-0.28672399999999998</c:v>
                </c:pt>
                <c:pt idx="16921">
                  <c:v>-0.28893400000000002</c:v>
                </c:pt>
                <c:pt idx="16922">
                  <c:v>-0.291101</c:v>
                </c:pt>
                <c:pt idx="16923">
                  <c:v>-0.29321999999999998</c:v>
                </c:pt>
                <c:pt idx="16924">
                  <c:v>-0.29528599999999999</c:v>
                </c:pt>
                <c:pt idx="16925">
                  <c:v>-0.297292</c:v>
                </c:pt>
                <c:pt idx="16926">
                  <c:v>-0.299234</c:v>
                </c:pt>
                <c:pt idx="16927">
                  <c:v>-0.30111300000000002</c:v>
                </c:pt>
                <c:pt idx="16928">
                  <c:v>-0.30293199999999998</c:v>
                </c:pt>
                <c:pt idx="16929">
                  <c:v>-0.30468699999999999</c:v>
                </c:pt>
                <c:pt idx="16930">
                  <c:v>-0.30637700000000001</c:v>
                </c:pt>
                <c:pt idx="16931">
                  <c:v>-0.30799799999999999</c:v>
                </c:pt>
                <c:pt idx="16932">
                  <c:v>-0.30954799999999999</c:v>
                </c:pt>
                <c:pt idx="16933">
                  <c:v>-0.31102400000000002</c:v>
                </c:pt>
                <c:pt idx="16934">
                  <c:v>-0.31242799999999998</c:v>
                </c:pt>
                <c:pt idx="16935">
                  <c:v>-0.31376300000000001</c:v>
                </c:pt>
                <c:pt idx="16936">
                  <c:v>-0.31502999999999998</c:v>
                </c:pt>
                <c:pt idx="16937">
                  <c:v>-0.31623400000000002</c:v>
                </c:pt>
                <c:pt idx="16938">
                  <c:v>-0.31737100000000001</c:v>
                </c:pt>
                <c:pt idx="16939">
                  <c:v>-0.318438</c:v>
                </c:pt>
                <c:pt idx="16940">
                  <c:v>-0.319434</c:v>
                </c:pt>
                <c:pt idx="16941">
                  <c:v>-0.32035799999999998</c:v>
                </c:pt>
                <c:pt idx="16942">
                  <c:v>-0.32120900000000002</c:v>
                </c:pt>
                <c:pt idx="16943">
                  <c:v>-0.32198900000000003</c:v>
                </c:pt>
                <c:pt idx="16944">
                  <c:v>-0.32269799999999998</c:v>
                </c:pt>
                <c:pt idx="16945">
                  <c:v>-0.32333200000000001</c:v>
                </c:pt>
                <c:pt idx="16946">
                  <c:v>-0.32388699999999998</c:v>
                </c:pt>
                <c:pt idx="16947">
                  <c:v>-0.32435999999999998</c:v>
                </c:pt>
                <c:pt idx="16948">
                  <c:v>-0.32474500000000001</c:v>
                </c:pt>
                <c:pt idx="16949">
                  <c:v>-0.32503599999999999</c:v>
                </c:pt>
                <c:pt idx="16950">
                  <c:v>-0.32523400000000002</c:v>
                </c:pt>
                <c:pt idx="16951">
                  <c:v>-0.32533800000000002</c:v>
                </c:pt>
                <c:pt idx="16952">
                  <c:v>-0.325349</c:v>
                </c:pt>
                <c:pt idx="16953">
                  <c:v>-0.325264</c:v>
                </c:pt>
                <c:pt idx="16954">
                  <c:v>-0.32508599999999999</c:v>
                </c:pt>
                <c:pt idx="16955">
                  <c:v>-0.32481700000000002</c:v>
                </c:pt>
                <c:pt idx="16956">
                  <c:v>-0.32445800000000002</c:v>
                </c:pt>
                <c:pt idx="16957">
                  <c:v>-0.32400800000000002</c:v>
                </c:pt>
                <c:pt idx="16958">
                  <c:v>-0.32347300000000001</c:v>
                </c:pt>
                <c:pt idx="16959">
                  <c:v>-0.32285999999999998</c:v>
                </c:pt>
                <c:pt idx="16960">
                  <c:v>-0.32217600000000002</c:v>
                </c:pt>
                <c:pt idx="16961">
                  <c:v>-0.32142100000000001</c:v>
                </c:pt>
                <c:pt idx="16962">
                  <c:v>-0.32059500000000002</c:v>
                </c:pt>
                <c:pt idx="16963">
                  <c:v>-0.31969799999999998</c:v>
                </c:pt>
                <c:pt idx="16964">
                  <c:v>-0.31873200000000002</c:v>
                </c:pt>
                <c:pt idx="16965">
                  <c:v>-0.31770199999999998</c:v>
                </c:pt>
                <c:pt idx="16966">
                  <c:v>-0.31661499999999998</c:v>
                </c:pt>
                <c:pt idx="16967">
                  <c:v>-0.31547999999999998</c:v>
                </c:pt>
                <c:pt idx="16968">
                  <c:v>-0.314299</c:v>
                </c:pt>
                <c:pt idx="16969">
                  <c:v>-0.31307499999999999</c:v>
                </c:pt>
                <c:pt idx="16970">
                  <c:v>-0.31180400000000003</c:v>
                </c:pt>
                <c:pt idx="16971">
                  <c:v>-0.31048199999999998</c:v>
                </c:pt>
                <c:pt idx="16972">
                  <c:v>-0.30910900000000002</c:v>
                </c:pt>
                <c:pt idx="16973">
                  <c:v>-0.30768400000000001</c:v>
                </c:pt>
                <c:pt idx="16974">
                  <c:v>-0.30620599999999998</c:v>
                </c:pt>
                <c:pt idx="16975">
                  <c:v>-0.30468200000000001</c:v>
                </c:pt>
                <c:pt idx="16976">
                  <c:v>-0.303118</c:v>
                </c:pt>
                <c:pt idx="16977">
                  <c:v>-0.30151499999999998</c:v>
                </c:pt>
                <c:pt idx="16978">
                  <c:v>-0.299871</c:v>
                </c:pt>
                <c:pt idx="16979">
                  <c:v>-0.29819200000000001</c:v>
                </c:pt>
                <c:pt idx="16980">
                  <c:v>-0.296485</c:v>
                </c:pt>
                <c:pt idx="16981">
                  <c:v>-0.29475099999999999</c:v>
                </c:pt>
                <c:pt idx="16982">
                  <c:v>-0.29299199999999997</c:v>
                </c:pt>
                <c:pt idx="16983">
                  <c:v>-0.291209</c:v>
                </c:pt>
                <c:pt idx="16984">
                  <c:v>-0.289408</c:v>
                </c:pt>
                <c:pt idx="16985">
                  <c:v>-0.28759099999999999</c:v>
                </c:pt>
                <c:pt idx="16986">
                  <c:v>-0.28575899999999999</c:v>
                </c:pt>
                <c:pt idx="16987">
                  <c:v>-0.283918</c:v>
                </c:pt>
                <c:pt idx="16988">
                  <c:v>-0.28207300000000002</c:v>
                </c:pt>
                <c:pt idx="16989">
                  <c:v>-0.28022399999999997</c:v>
                </c:pt>
                <c:pt idx="16990">
                  <c:v>-0.27836699999999998</c:v>
                </c:pt>
                <c:pt idx="16991">
                  <c:v>-0.27650000000000002</c:v>
                </c:pt>
                <c:pt idx="16992">
                  <c:v>-0.27462799999999998</c:v>
                </c:pt>
                <c:pt idx="16993">
                  <c:v>-0.272754</c:v>
                </c:pt>
                <c:pt idx="16994">
                  <c:v>-0.27088699999999999</c:v>
                </c:pt>
                <c:pt idx="16995">
                  <c:v>-0.26903100000000002</c:v>
                </c:pt>
                <c:pt idx="16996">
                  <c:v>-0.26719399999999999</c:v>
                </c:pt>
                <c:pt idx="16997">
                  <c:v>-0.26537699999999997</c:v>
                </c:pt>
                <c:pt idx="16998">
                  <c:v>-0.26357799999999998</c:v>
                </c:pt>
                <c:pt idx="16999">
                  <c:v>-0.26179599999999997</c:v>
                </c:pt>
                <c:pt idx="17000">
                  <c:v>-0.26003100000000001</c:v>
                </c:pt>
                <c:pt idx="17001">
                  <c:v>-0.25828299999999998</c:v>
                </c:pt>
                <c:pt idx="17002">
                  <c:v>-0.25655499999999998</c:v>
                </c:pt>
                <c:pt idx="17003">
                  <c:v>-0.25485600000000003</c:v>
                </c:pt>
                <c:pt idx="17004">
                  <c:v>-0.25319599999999998</c:v>
                </c:pt>
                <c:pt idx="17005">
                  <c:v>-0.251579</c:v>
                </c:pt>
                <c:pt idx="17006">
                  <c:v>-0.25000699999999998</c:v>
                </c:pt>
                <c:pt idx="17007">
                  <c:v>-0.248476</c:v>
                </c:pt>
                <c:pt idx="17008">
                  <c:v>-0.246979</c:v>
                </c:pt>
                <c:pt idx="17009">
                  <c:v>-0.24551400000000001</c:v>
                </c:pt>
                <c:pt idx="17010">
                  <c:v>-0.24407999999999999</c:v>
                </c:pt>
                <c:pt idx="17011">
                  <c:v>-0.242677</c:v>
                </c:pt>
                <c:pt idx="17012">
                  <c:v>-0.24130799999999999</c:v>
                </c:pt>
                <c:pt idx="17013">
                  <c:v>-0.23997499999999999</c:v>
                </c:pt>
                <c:pt idx="17014">
                  <c:v>-0.238678</c:v>
                </c:pt>
                <c:pt idx="17015">
                  <c:v>-0.23741799999999999</c:v>
                </c:pt>
                <c:pt idx="17016">
                  <c:v>-0.23619799999999999</c:v>
                </c:pt>
                <c:pt idx="17017">
                  <c:v>-0.23502400000000001</c:v>
                </c:pt>
                <c:pt idx="17018">
                  <c:v>-0.233899</c:v>
                </c:pt>
                <c:pt idx="17019">
                  <c:v>-0.232824</c:v>
                </c:pt>
                <c:pt idx="17020">
                  <c:v>-0.23180500000000001</c:v>
                </c:pt>
                <c:pt idx="17021">
                  <c:v>-0.23084099999999999</c:v>
                </c:pt>
                <c:pt idx="17022">
                  <c:v>-0.22992899999999999</c:v>
                </c:pt>
                <c:pt idx="17023">
                  <c:v>-0.22906499999999999</c:v>
                </c:pt>
                <c:pt idx="17024">
                  <c:v>-0.22825000000000001</c:v>
                </c:pt>
                <c:pt idx="17025">
                  <c:v>-0.22747999999999999</c:v>
                </c:pt>
                <c:pt idx="17026">
                  <c:v>-0.22675200000000001</c:v>
                </c:pt>
                <c:pt idx="17027">
                  <c:v>-0.22606200000000001</c:v>
                </c:pt>
                <c:pt idx="17028">
                  <c:v>-0.225413</c:v>
                </c:pt>
                <c:pt idx="17029">
                  <c:v>-0.224804</c:v>
                </c:pt>
                <c:pt idx="17030">
                  <c:v>-0.22423899999999999</c:v>
                </c:pt>
                <c:pt idx="17031">
                  <c:v>-0.223719</c:v>
                </c:pt>
                <c:pt idx="17032">
                  <c:v>-0.223247</c:v>
                </c:pt>
                <c:pt idx="17033">
                  <c:v>-0.22282299999999999</c:v>
                </c:pt>
                <c:pt idx="17034">
                  <c:v>-0.222445</c:v>
                </c:pt>
                <c:pt idx="17035">
                  <c:v>-0.22211</c:v>
                </c:pt>
                <c:pt idx="17036">
                  <c:v>-0.22181799999999999</c:v>
                </c:pt>
                <c:pt idx="17037">
                  <c:v>-0.221576</c:v>
                </c:pt>
                <c:pt idx="17038">
                  <c:v>-0.221385</c:v>
                </c:pt>
                <c:pt idx="17039">
                  <c:v>-0.221249</c:v>
                </c:pt>
                <c:pt idx="17040">
                  <c:v>-0.22117000000000001</c:v>
                </c:pt>
                <c:pt idx="17041">
                  <c:v>-0.22115199999999999</c:v>
                </c:pt>
                <c:pt idx="17042">
                  <c:v>-0.221191</c:v>
                </c:pt>
                <c:pt idx="17043">
                  <c:v>-0.221279</c:v>
                </c:pt>
                <c:pt idx="17044">
                  <c:v>-0.22140799999999999</c:v>
                </c:pt>
                <c:pt idx="17045">
                  <c:v>-0.22157399999999999</c:v>
                </c:pt>
                <c:pt idx="17046">
                  <c:v>-0.221776</c:v>
                </c:pt>
                <c:pt idx="17047">
                  <c:v>-0.22201399999999999</c:v>
                </c:pt>
                <c:pt idx="17048">
                  <c:v>-0.22228500000000001</c:v>
                </c:pt>
                <c:pt idx="17049">
                  <c:v>-0.22258600000000001</c:v>
                </c:pt>
                <c:pt idx="17050">
                  <c:v>-0.222917</c:v>
                </c:pt>
                <c:pt idx="17051">
                  <c:v>-0.22328300000000001</c:v>
                </c:pt>
                <c:pt idx="17052">
                  <c:v>-0.22367400000000001</c:v>
                </c:pt>
                <c:pt idx="17053">
                  <c:v>-0.22405900000000001</c:v>
                </c:pt>
                <c:pt idx="17054">
                  <c:v>-0.22443199999999999</c:v>
                </c:pt>
                <c:pt idx="17055">
                  <c:v>-0.224829</c:v>
                </c:pt>
                <c:pt idx="17056">
                  <c:v>-0.22525500000000001</c:v>
                </c:pt>
                <c:pt idx="17057">
                  <c:v>-0.225691</c:v>
                </c:pt>
                <c:pt idx="17058">
                  <c:v>-0.226136</c:v>
                </c:pt>
                <c:pt idx="17059">
                  <c:v>-0.226601</c:v>
                </c:pt>
                <c:pt idx="17060">
                  <c:v>-0.22708800000000001</c:v>
                </c:pt>
                <c:pt idx="17061">
                  <c:v>-0.22759099999999999</c:v>
                </c:pt>
                <c:pt idx="17062">
                  <c:v>-0.228099</c:v>
                </c:pt>
                <c:pt idx="17063">
                  <c:v>-0.228607</c:v>
                </c:pt>
                <c:pt idx="17064">
                  <c:v>-0.22911400000000001</c:v>
                </c:pt>
                <c:pt idx="17065">
                  <c:v>-0.22961999999999999</c:v>
                </c:pt>
                <c:pt idx="17066">
                  <c:v>-0.230125</c:v>
                </c:pt>
                <c:pt idx="17067">
                  <c:v>-0.230625</c:v>
                </c:pt>
                <c:pt idx="17068">
                  <c:v>-0.231123</c:v>
                </c:pt>
                <c:pt idx="17069">
                  <c:v>-0.23161899999999999</c:v>
                </c:pt>
                <c:pt idx="17070">
                  <c:v>-0.23211699999999999</c:v>
                </c:pt>
                <c:pt idx="17071">
                  <c:v>-0.23261999999999999</c:v>
                </c:pt>
                <c:pt idx="17072">
                  <c:v>-0.233124</c:v>
                </c:pt>
                <c:pt idx="17073">
                  <c:v>-0.233626</c:v>
                </c:pt>
                <c:pt idx="17074">
                  <c:v>-0.234122</c:v>
                </c:pt>
                <c:pt idx="17075">
                  <c:v>-0.23460900000000001</c:v>
                </c:pt>
                <c:pt idx="17076">
                  <c:v>-0.23508599999999999</c:v>
                </c:pt>
                <c:pt idx="17077">
                  <c:v>-0.23555400000000001</c:v>
                </c:pt>
                <c:pt idx="17078">
                  <c:v>-0.236009</c:v>
                </c:pt>
                <c:pt idx="17079">
                  <c:v>-0.23644899999999999</c:v>
                </c:pt>
                <c:pt idx="17080">
                  <c:v>-0.23687</c:v>
                </c:pt>
                <c:pt idx="17081">
                  <c:v>-0.23726800000000001</c:v>
                </c:pt>
                <c:pt idx="17082">
                  <c:v>-0.23763799999999999</c:v>
                </c:pt>
                <c:pt idx="17083">
                  <c:v>-0.237979</c:v>
                </c:pt>
                <c:pt idx="17084">
                  <c:v>-0.23829</c:v>
                </c:pt>
                <c:pt idx="17085">
                  <c:v>-0.238567</c:v>
                </c:pt>
                <c:pt idx="17086">
                  <c:v>-0.23880299999999999</c:v>
                </c:pt>
                <c:pt idx="17087">
                  <c:v>-0.23900299999999999</c:v>
                </c:pt>
                <c:pt idx="17088">
                  <c:v>-0.239173</c:v>
                </c:pt>
                <c:pt idx="17089">
                  <c:v>-0.239317</c:v>
                </c:pt>
                <c:pt idx="17090">
                  <c:v>-0.23943400000000001</c:v>
                </c:pt>
                <c:pt idx="17091">
                  <c:v>-0.23952200000000001</c:v>
                </c:pt>
                <c:pt idx="17092">
                  <c:v>-0.23958299999999999</c:v>
                </c:pt>
                <c:pt idx="17093">
                  <c:v>-0.23961199999999999</c:v>
                </c:pt>
                <c:pt idx="17094">
                  <c:v>-0.23960600000000001</c:v>
                </c:pt>
                <c:pt idx="17095">
                  <c:v>-0.239564</c:v>
                </c:pt>
                <c:pt idx="17096">
                  <c:v>-0.23949000000000001</c:v>
                </c:pt>
                <c:pt idx="17097">
                  <c:v>-0.23938899999999999</c:v>
                </c:pt>
                <c:pt idx="17098">
                  <c:v>-0.239261</c:v>
                </c:pt>
                <c:pt idx="17099">
                  <c:v>-0.23910200000000001</c:v>
                </c:pt>
                <c:pt idx="17100">
                  <c:v>-0.238902</c:v>
                </c:pt>
                <c:pt idx="17101">
                  <c:v>-0.23865900000000001</c:v>
                </c:pt>
                <c:pt idx="17102">
                  <c:v>-0.238372</c:v>
                </c:pt>
                <c:pt idx="17103">
                  <c:v>-0.238039</c:v>
                </c:pt>
                <c:pt idx="17104">
                  <c:v>-0.23765900000000001</c:v>
                </c:pt>
                <c:pt idx="17105">
                  <c:v>-0.237234</c:v>
                </c:pt>
                <c:pt idx="17106">
                  <c:v>-0.23677100000000001</c:v>
                </c:pt>
                <c:pt idx="17107">
                  <c:v>-0.23627400000000001</c:v>
                </c:pt>
                <c:pt idx="17108">
                  <c:v>-0.23574500000000001</c:v>
                </c:pt>
                <c:pt idx="17109">
                  <c:v>-0.235181</c:v>
                </c:pt>
                <c:pt idx="17110">
                  <c:v>-0.23458399999999999</c:v>
                </c:pt>
                <c:pt idx="17111">
                  <c:v>-0.23395199999999999</c:v>
                </c:pt>
                <c:pt idx="17112">
                  <c:v>-0.23328399999999999</c:v>
                </c:pt>
                <c:pt idx="17113">
                  <c:v>-0.23257900000000001</c:v>
                </c:pt>
                <c:pt idx="17114">
                  <c:v>-0.23183599999999999</c:v>
                </c:pt>
                <c:pt idx="17115">
                  <c:v>-0.23105899999999999</c:v>
                </c:pt>
                <c:pt idx="17116">
                  <c:v>-0.23025200000000001</c:v>
                </c:pt>
                <c:pt idx="17117">
                  <c:v>-0.22942100000000001</c:v>
                </c:pt>
                <c:pt idx="17118">
                  <c:v>-0.22856799999999999</c:v>
                </c:pt>
                <c:pt idx="17119">
                  <c:v>-0.22769300000000001</c:v>
                </c:pt>
                <c:pt idx="17120">
                  <c:v>-0.226796</c:v>
                </c:pt>
                <c:pt idx="17121">
                  <c:v>-0.22588</c:v>
                </c:pt>
                <c:pt idx="17122">
                  <c:v>-0.22494900000000001</c:v>
                </c:pt>
                <c:pt idx="17123">
                  <c:v>-0.22400800000000001</c:v>
                </c:pt>
                <c:pt idx="17124">
                  <c:v>-0.22306100000000001</c:v>
                </c:pt>
                <c:pt idx="17125">
                  <c:v>-0.22211400000000001</c:v>
                </c:pt>
                <c:pt idx="17126">
                  <c:v>-0.221167</c:v>
                </c:pt>
                <c:pt idx="17127">
                  <c:v>-0.22021199999999999</c:v>
                </c:pt>
                <c:pt idx="17128">
                  <c:v>-0.21924099999999999</c:v>
                </c:pt>
                <c:pt idx="17129">
                  <c:v>-0.218248</c:v>
                </c:pt>
                <c:pt idx="17130">
                  <c:v>-0.21723999999999999</c:v>
                </c:pt>
                <c:pt idx="17131">
                  <c:v>-0.216227</c:v>
                </c:pt>
                <c:pt idx="17132">
                  <c:v>-0.21521499999999999</c:v>
                </c:pt>
                <c:pt idx="17133">
                  <c:v>-0.214201</c:v>
                </c:pt>
                <c:pt idx="17134">
                  <c:v>-0.21318200000000001</c:v>
                </c:pt>
                <c:pt idx="17135">
                  <c:v>-0.21216299999999999</c:v>
                </c:pt>
                <c:pt idx="17136">
                  <c:v>-0.21115300000000001</c:v>
                </c:pt>
                <c:pt idx="17137">
                  <c:v>-0.21015400000000001</c:v>
                </c:pt>
                <c:pt idx="17138">
                  <c:v>-0.20916599999999999</c:v>
                </c:pt>
                <c:pt idx="17139">
                  <c:v>-0.20819099999999999</c:v>
                </c:pt>
                <c:pt idx="17140">
                  <c:v>-0.207237</c:v>
                </c:pt>
                <c:pt idx="17141">
                  <c:v>-0.206312</c:v>
                </c:pt>
                <c:pt idx="17142">
                  <c:v>-0.20541899999999999</c:v>
                </c:pt>
                <c:pt idx="17143">
                  <c:v>-0.20455200000000001</c:v>
                </c:pt>
                <c:pt idx="17144">
                  <c:v>-0.203708</c:v>
                </c:pt>
                <c:pt idx="17145">
                  <c:v>-0.20289099999999999</c:v>
                </c:pt>
                <c:pt idx="17146">
                  <c:v>-0.20210600000000001</c:v>
                </c:pt>
                <c:pt idx="17147">
                  <c:v>-0.20135500000000001</c:v>
                </c:pt>
                <c:pt idx="17148">
                  <c:v>-0.20064499999999999</c:v>
                </c:pt>
                <c:pt idx="17149">
                  <c:v>-0.19997400000000001</c:v>
                </c:pt>
                <c:pt idx="17150">
                  <c:v>-0.19933999999999999</c:v>
                </c:pt>
                <c:pt idx="17151">
                  <c:v>-0.198743</c:v>
                </c:pt>
                <c:pt idx="17152">
                  <c:v>-0.198182</c:v>
                </c:pt>
                <c:pt idx="17153">
                  <c:v>-0.19764300000000001</c:v>
                </c:pt>
                <c:pt idx="17154">
                  <c:v>-0.19711600000000001</c:v>
                </c:pt>
                <c:pt idx="17155">
                  <c:v>-0.19662299999999999</c:v>
                </c:pt>
                <c:pt idx="17156">
                  <c:v>-0.196184</c:v>
                </c:pt>
                <c:pt idx="17157">
                  <c:v>-0.19579199999999999</c:v>
                </c:pt>
                <c:pt idx="17158">
                  <c:v>-0.19545100000000001</c:v>
                </c:pt>
                <c:pt idx="17159">
                  <c:v>-0.19517000000000001</c:v>
                </c:pt>
                <c:pt idx="17160">
                  <c:v>-0.19495399999999999</c:v>
                </c:pt>
                <c:pt idx="17161">
                  <c:v>-0.19480600000000001</c:v>
                </c:pt>
                <c:pt idx="17162">
                  <c:v>-0.194718</c:v>
                </c:pt>
                <c:pt idx="17163">
                  <c:v>-0.194684</c:v>
                </c:pt>
                <c:pt idx="17164">
                  <c:v>-0.19470199999999999</c:v>
                </c:pt>
                <c:pt idx="17165">
                  <c:v>-0.194773</c:v>
                </c:pt>
                <c:pt idx="17166">
                  <c:v>-0.19489400000000001</c:v>
                </c:pt>
                <c:pt idx="17167">
                  <c:v>-0.19506299999999999</c:v>
                </c:pt>
                <c:pt idx="17168">
                  <c:v>-0.19528000000000001</c:v>
                </c:pt>
                <c:pt idx="17169">
                  <c:v>-0.195548</c:v>
                </c:pt>
                <c:pt idx="17170">
                  <c:v>-0.19586799999999999</c:v>
                </c:pt>
                <c:pt idx="17171">
                  <c:v>-0.196238</c:v>
                </c:pt>
                <c:pt idx="17172">
                  <c:v>-0.196658</c:v>
                </c:pt>
                <c:pt idx="17173">
                  <c:v>-0.197134</c:v>
                </c:pt>
                <c:pt idx="17174">
                  <c:v>-0.19766800000000001</c:v>
                </c:pt>
                <c:pt idx="17175">
                  <c:v>-0.19826199999999999</c:v>
                </c:pt>
                <c:pt idx="17176">
                  <c:v>-0.19891300000000001</c:v>
                </c:pt>
                <c:pt idx="17177">
                  <c:v>-0.199624</c:v>
                </c:pt>
                <c:pt idx="17178">
                  <c:v>-0.20039299999999999</c:v>
                </c:pt>
                <c:pt idx="17179">
                  <c:v>-0.20121700000000001</c:v>
                </c:pt>
                <c:pt idx="17180">
                  <c:v>-0.202094</c:v>
                </c:pt>
                <c:pt idx="17181">
                  <c:v>-0.203018</c:v>
                </c:pt>
                <c:pt idx="17182">
                  <c:v>-0.203985</c:v>
                </c:pt>
                <c:pt idx="17183">
                  <c:v>-0.20500099999999999</c:v>
                </c:pt>
                <c:pt idx="17184">
                  <c:v>-0.20607600000000001</c:v>
                </c:pt>
                <c:pt idx="17185">
                  <c:v>-0.20721899999999999</c:v>
                </c:pt>
                <c:pt idx="17186">
                  <c:v>-0.20843200000000001</c:v>
                </c:pt>
                <c:pt idx="17187">
                  <c:v>-0.209707</c:v>
                </c:pt>
                <c:pt idx="17188">
                  <c:v>-0.211037</c:v>
                </c:pt>
                <c:pt idx="17189">
                  <c:v>-0.212419</c:v>
                </c:pt>
                <c:pt idx="17190">
                  <c:v>-0.213842</c:v>
                </c:pt>
                <c:pt idx="17191">
                  <c:v>-0.21528</c:v>
                </c:pt>
                <c:pt idx="17192">
                  <c:v>-0.21673300000000001</c:v>
                </c:pt>
                <c:pt idx="17193">
                  <c:v>-0.218223</c:v>
                </c:pt>
                <c:pt idx="17194">
                  <c:v>-0.219746</c:v>
                </c:pt>
                <c:pt idx="17195">
                  <c:v>-0.22128600000000001</c:v>
                </c:pt>
                <c:pt idx="17196">
                  <c:v>-0.22284399999999999</c:v>
                </c:pt>
                <c:pt idx="17197">
                  <c:v>-0.22442899999999999</c:v>
                </c:pt>
                <c:pt idx="17198">
                  <c:v>-0.226047</c:v>
                </c:pt>
                <c:pt idx="17199">
                  <c:v>-0.22769300000000001</c:v>
                </c:pt>
                <c:pt idx="17200">
                  <c:v>-0.22935700000000001</c:v>
                </c:pt>
                <c:pt idx="17201">
                  <c:v>-0.23103399999999999</c:v>
                </c:pt>
                <c:pt idx="17202">
                  <c:v>-0.23272300000000001</c:v>
                </c:pt>
                <c:pt idx="17203">
                  <c:v>-0.23442499999999999</c:v>
                </c:pt>
                <c:pt idx="17204">
                  <c:v>-0.23613899999999999</c:v>
                </c:pt>
                <c:pt idx="17205">
                  <c:v>-0.237868</c:v>
                </c:pt>
                <c:pt idx="17206">
                  <c:v>-0.23960699999999999</c:v>
                </c:pt>
                <c:pt idx="17207">
                  <c:v>-0.24135000000000001</c:v>
                </c:pt>
                <c:pt idx="17208">
                  <c:v>-0.243094</c:v>
                </c:pt>
                <c:pt idx="17209">
                  <c:v>-0.24484500000000001</c:v>
                </c:pt>
                <c:pt idx="17210">
                  <c:v>-0.24660399999999999</c:v>
                </c:pt>
                <c:pt idx="17211">
                  <c:v>-0.24837000000000001</c:v>
                </c:pt>
                <c:pt idx="17212">
                  <c:v>-0.25013600000000002</c:v>
                </c:pt>
                <c:pt idx="17213">
                  <c:v>-0.25190200000000001</c:v>
                </c:pt>
                <c:pt idx="17214">
                  <c:v>-0.253668</c:v>
                </c:pt>
                <c:pt idx="17215">
                  <c:v>-0.25542999999999999</c:v>
                </c:pt>
                <c:pt idx="17216">
                  <c:v>-0.25718099999999999</c:v>
                </c:pt>
                <c:pt idx="17217">
                  <c:v>-0.25891399999999998</c:v>
                </c:pt>
                <c:pt idx="17218">
                  <c:v>-0.260633</c:v>
                </c:pt>
                <c:pt idx="17219">
                  <c:v>-0.26234099999999999</c:v>
                </c:pt>
                <c:pt idx="17220">
                  <c:v>-0.26403199999999999</c:v>
                </c:pt>
                <c:pt idx="17221">
                  <c:v>-0.26570199999999999</c:v>
                </c:pt>
                <c:pt idx="17222">
                  <c:v>-0.26735100000000001</c:v>
                </c:pt>
                <c:pt idx="17223">
                  <c:v>-0.26898</c:v>
                </c:pt>
                <c:pt idx="17224">
                  <c:v>-0.27058900000000002</c:v>
                </c:pt>
                <c:pt idx="17225">
                  <c:v>-0.27216899999999999</c:v>
                </c:pt>
                <c:pt idx="17226">
                  <c:v>-0.27372000000000002</c:v>
                </c:pt>
                <c:pt idx="17227">
                  <c:v>-0.27524300000000002</c:v>
                </c:pt>
                <c:pt idx="17228">
                  <c:v>-0.27673799999999998</c:v>
                </c:pt>
                <c:pt idx="17229">
                  <c:v>-0.27820400000000001</c:v>
                </c:pt>
                <c:pt idx="17230">
                  <c:v>-0.27963500000000002</c:v>
                </c:pt>
                <c:pt idx="17231">
                  <c:v>-0.28102700000000003</c:v>
                </c:pt>
                <c:pt idx="17232">
                  <c:v>-0.28237699999999999</c:v>
                </c:pt>
                <c:pt idx="17233">
                  <c:v>-0.28368199999999999</c:v>
                </c:pt>
                <c:pt idx="17234">
                  <c:v>-0.284941</c:v>
                </c:pt>
                <c:pt idx="17235">
                  <c:v>-0.28615000000000002</c:v>
                </c:pt>
                <c:pt idx="17236">
                  <c:v>-0.28729900000000003</c:v>
                </c:pt>
                <c:pt idx="17237">
                  <c:v>-0.288381</c:v>
                </c:pt>
                <c:pt idx="17238">
                  <c:v>-0.28939599999999999</c:v>
                </c:pt>
                <c:pt idx="17239">
                  <c:v>-0.29034700000000002</c:v>
                </c:pt>
                <c:pt idx="17240">
                  <c:v>-0.29123399999999999</c:v>
                </c:pt>
                <c:pt idx="17241">
                  <c:v>-0.29205700000000001</c:v>
                </c:pt>
                <c:pt idx="17242">
                  <c:v>-0.29281600000000002</c:v>
                </c:pt>
                <c:pt idx="17243">
                  <c:v>-0.29350700000000002</c:v>
                </c:pt>
                <c:pt idx="17244">
                  <c:v>-0.29412300000000002</c:v>
                </c:pt>
                <c:pt idx="17245">
                  <c:v>-0.29465999999999998</c:v>
                </c:pt>
                <c:pt idx="17246">
                  <c:v>-0.29512100000000002</c:v>
                </c:pt>
                <c:pt idx="17247">
                  <c:v>-0.29551500000000003</c:v>
                </c:pt>
                <c:pt idx="17248">
                  <c:v>-0.295848</c:v>
                </c:pt>
                <c:pt idx="17249">
                  <c:v>-0.29611900000000002</c:v>
                </c:pt>
                <c:pt idx="17250">
                  <c:v>-0.29632799999999998</c:v>
                </c:pt>
                <c:pt idx="17251">
                  <c:v>-0.29647899999999999</c:v>
                </c:pt>
                <c:pt idx="17252">
                  <c:v>-0.29657299999999998</c:v>
                </c:pt>
                <c:pt idx="17253">
                  <c:v>-0.29660700000000001</c:v>
                </c:pt>
                <c:pt idx="17254">
                  <c:v>-0.29657899999999998</c:v>
                </c:pt>
                <c:pt idx="17255">
                  <c:v>-0.296487</c:v>
                </c:pt>
                <c:pt idx="17256">
                  <c:v>-0.29633399999999999</c:v>
                </c:pt>
                <c:pt idx="17257">
                  <c:v>-0.29611900000000002</c:v>
                </c:pt>
                <c:pt idx="17258">
                  <c:v>-0.29584500000000002</c:v>
                </c:pt>
                <c:pt idx="17259">
                  <c:v>-0.29551699999999997</c:v>
                </c:pt>
                <c:pt idx="17260">
                  <c:v>-0.29514600000000002</c:v>
                </c:pt>
                <c:pt idx="17261">
                  <c:v>-0.29473500000000002</c:v>
                </c:pt>
                <c:pt idx="17262">
                  <c:v>-0.29428300000000002</c:v>
                </c:pt>
                <c:pt idx="17263">
                  <c:v>-0.29378500000000002</c:v>
                </c:pt>
                <c:pt idx="17264">
                  <c:v>-0.293236</c:v>
                </c:pt>
                <c:pt idx="17265">
                  <c:v>-0.29263099999999997</c:v>
                </c:pt>
                <c:pt idx="17266">
                  <c:v>-0.29196899999999998</c:v>
                </c:pt>
                <c:pt idx="17267">
                  <c:v>-0.29125099999999998</c:v>
                </c:pt>
                <c:pt idx="17268">
                  <c:v>-0.29047800000000001</c:v>
                </c:pt>
                <c:pt idx="17269">
                  <c:v>-0.28965000000000002</c:v>
                </c:pt>
                <c:pt idx="17270">
                  <c:v>-0.288771</c:v>
                </c:pt>
                <c:pt idx="17271">
                  <c:v>-0.28784700000000002</c:v>
                </c:pt>
                <c:pt idx="17272">
                  <c:v>-0.28688000000000002</c:v>
                </c:pt>
                <c:pt idx="17273">
                  <c:v>-0.28587299999999999</c:v>
                </c:pt>
                <c:pt idx="17274">
                  <c:v>-0.284829</c:v>
                </c:pt>
                <c:pt idx="17275">
                  <c:v>-0.28375</c:v>
                </c:pt>
                <c:pt idx="17276">
                  <c:v>-0.282634</c:v>
                </c:pt>
                <c:pt idx="17277">
                  <c:v>-0.28148099999999998</c:v>
                </c:pt>
                <c:pt idx="17278">
                  <c:v>-0.28029500000000002</c:v>
                </c:pt>
                <c:pt idx="17279">
                  <c:v>-0.27908300000000003</c:v>
                </c:pt>
                <c:pt idx="17280">
                  <c:v>-0.27784900000000001</c:v>
                </c:pt>
                <c:pt idx="17281">
                  <c:v>-0.27659600000000001</c:v>
                </c:pt>
                <c:pt idx="17282">
                  <c:v>-0.27532600000000002</c:v>
                </c:pt>
                <c:pt idx="17283">
                  <c:v>-0.27403699999999998</c:v>
                </c:pt>
                <c:pt idx="17284">
                  <c:v>-0.272727</c:v>
                </c:pt>
                <c:pt idx="17285">
                  <c:v>-0.27139999999999997</c:v>
                </c:pt>
                <c:pt idx="17286">
                  <c:v>-0.270063</c:v>
                </c:pt>
                <c:pt idx="17287">
                  <c:v>-0.26872499999999999</c:v>
                </c:pt>
                <c:pt idx="17288">
                  <c:v>-0.26738200000000001</c:v>
                </c:pt>
                <c:pt idx="17289">
                  <c:v>-0.26603100000000002</c:v>
                </c:pt>
                <c:pt idx="17290">
                  <c:v>-0.26467499999999999</c:v>
                </c:pt>
                <c:pt idx="17291">
                  <c:v>-0.26331700000000002</c:v>
                </c:pt>
                <c:pt idx="17292">
                  <c:v>-0.261957</c:v>
                </c:pt>
                <c:pt idx="17293" formatCode="0.00E+00">
                  <c:v>-0.26059100000000002</c:v>
                </c:pt>
                <c:pt idx="17294" formatCode="0.00E+00">
                  <c:v>-0.259214</c:v>
                </c:pt>
                <c:pt idx="17295" formatCode="0.00E+00">
                  <c:v>-0.257826</c:v>
                </c:pt>
                <c:pt idx="17296" formatCode="0.00E+00">
                  <c:v>-0.25642599999999999</c:v>
                </c:pt>
                <c:pt idx="17297" formatCode="0.00E+00">
                  <c:v>-0.25501200000000002</c:v>
                </c:pt>
                <c:pt idx="17298" formatCode="0.00E+00">
                  <c:v>-0.253579</c:v>
                </c:pt>
                <c:pt idx="17299" formatCode="0.00E+00">
                  <c:v>-0.25212600000000002</c:v>
                </c:pt>
                <c:pt idx="17300" formatCode="0.00E+00">
                  <c:v>-0.25065999999999999</c:v>
                </c:pt>
                <c:pt idx="17301" formatCode="0.00E+00">
                  <c:v>-0.24918999999999999</c:v>
                </c:pt>
                <c:pt idx="17302" formatCode="0.00E+00">
                  <c:v>-0.247726</c:v>
                </c:pt>
                <c:pt idx="17303" formatCode="0.00E+00">
                  <c:v>-0.24626999999999999</c:v>
                </c:pt>
                <c:pt idx="17304" formatCode="0.00E+00">
                  <c:v>-0.24482400000000001</c:v>
                </c:pt>
                <c:pt idx="17305" formatCode="0.00E+00">
                  <c:v>-0.243391</c:v>
                </c:pt>
                <c:pt idx="17306" formatCode="0.00E+00">
                  <c:v>-0.241975</c:v>
                </c:pt>
                <c:pt idx="17307" formatCode="0.00E+00">
                  <c:v>-0.24057899999999999</c:v>
                </c:pt>
                <c:pt idx="17308" formatCode="0.00E+00">
                  <c:v>-0.239204</c:v>
                </c:pt>
                <c:pt idx="17309" formatCode="0.00E+00">
                  <c:v>-0.237848</c:v>
                </c:pt>
                <c:pt idx="17310" formatCode="0.00E+00">
                  <c:v>-0.23650499999999999</c:v>
                </c:pt>
                <c:pt idx="17311" formatCode="0.00E+00">
                  <c:v>-0.23517099999999999</c:v>
                </c:pt>
                <c:pt idx="17312" formatCode="0.00E+00">
                  <c:v>-0.233849</c:v>
                </c:pt>
                <c:pt idx="17313" formatCode="0.00E+00">
                  <c:v>-0.232543</c:v>
                </c:pt>
                <c:pt idx="17314" formatCode="0.00E+00">
                  <c:v>-0.23125499999999999</c:v>
                </c:pt>
                <c:pt idx="17315" formatCode="0.00E+00">
                  <c:v>-0.22998099999999999</c:v>
                </c:pt>
                <c:pt idx="17316" formatCode="0.00E+00">
                  <c:v>-0.228718</c:v>
                </c:pt>
                <c:pt idx="17317" formatCode="0.00E+00">
                  <c:v>-0.227463</c:v>
                </c:pt>
                <c:pt idx="17318" formatCode="0.00E+00">
                  <c:v>-0.226212</c:v>
                </c:pt>
                <c:pt idx="17319" formatCode="0.00E+00">
                  <c:v>-0.224965</c:v>
                </c:pt>
                <c:pt idx="17320" formatCode="0.00E+00">
                  <c:v>-0.22372</c:v>
                </c:pt>
                <c:pt idx="17321" formatCode="0.00E+00">
                  <c:v>-0.22247400000000001</c:v>
                </c:pt>
                <c:pt idx="17322" formatCode="0.00E+00">
                  <c:v>-0.22123499999999999</c:v>
                </c:pt>
                <c:pt idx="17323" formatCode="0.00E+00">
                  <c:v>-0.22000800000000001</c:v>
                </c:pt>
                <c:pt idx="17324" formatCode="0.00E+00">
                  <c:v>-0.21879699999999999</c:v>
                </c:pt>
                <c:pt idx="17325" formatCode="0.00E+00">
                  <c:v>-0.21759899999999999</c:v>
                </c:pt>
                <c:pt idx="17326" formatCode="0.00E+00">
                  <c:v>-0.21641199999999999</c:v>
                </c:pt>
                <c:pt idx="17327" formatCode="0.00E+00">
                  <c:v>-0.21523600000000001</c:v>
                </c:pt>
                <c:pt idx="17328" formatCode="0.00E+00">
                  <c:v>-0.21406900000000001</c:v>
                </c:pt>
                <c:pt idx="17329" formatCode="0.00E+00">
                  <c:v>-0.21290799999999999</c:v>
                </c:pt>
                <c:pt idx="17330" formatCode="0.00E+00">
                  <c:v>-0.211756</c:v>
                </c:pt>
                <c:pt idx="17331" formatCode="0.00E+00">
                  <c:v>-0.21061199999999999</c:v>
                </c:pt>
                <c:pt idx="17332" formatCode="0.00E+00">
                  <c:v>-0.20947399999999999</c:v>
                </c:pt>
                <c:pt idx="17333" formatCode="0.00E+00">
                  <c:v>-0.20834</c:v>
                </c:pt>
                <c:pt idx="17334" formatCode="0.00E+00">
                  <c:v>-0.207206</c:v>
                </c:pt>
                <c:pt idx="17335" formatCode="0.00E+00">
                  <c:v>-0.206063</c:v>
                </c:pt>
                <c:pt idx="17336" formatCode="0.00E+00">
                  <c:v>-0.204929</c:v>
                </c:pt>
                <c:pt idx="17337" formatCode="0.00E+00">
                  <c:v>-0.203821</c:v>
                </c:pt>
                <c:pt idx="17338" formatCode="0.00E+00">
                  <c:v>-0.202737</c:v>
                </c:pt>
                <c:pt idx="17339" formatCode="0.00E+00">
                  <c:v>-0.20167399999999999</c:v>
                </c:pt>
                <c:pt idx="17340" formatCode="0.00E+00">
                  <c:v>-0.20063300000000001</c:v>
                </c:pt>
                <c:pt idx="17341" formatCode="0.00E+00">
                  <c:v>-0.19961200000000001</c:v>
                </c:pt>
                <c:pt idx="17342" formatCode="0.00E+00">
                  <c:v>-0.198605</c:v>
                </c:pt>
                <c:pt idx="17343" formatCode="0.00E+00">
                  <c:v>-0.19760800000000001</c:v>
                </c:pt>
                <c:pt idx="17344" formatCode="0.00E+00">
                  <c:v>-0.196608</c:v>
                </c:pt>
                <c:pt idx="17345" formatCode="0.00E+00">
                  <c:v>-0.195601</c:v>
                </c:pt>
                <c:pt idx="17346" formatCode="0.00E+00">
                  <c:v>-0.19459599999999999</c:v>
                </c:pt>
                <c:pt idx="17347" formatCode="0.00E+00">
                  <c:v>-0.193603</c:v>
                </c:pt>
                <c:pt idx="17348" formatCode="0.00E+00">
                  <c:v>-0.19262599999999999</c:v>
                </c:pt>
                <c:pt idx="17349" formatCode="0.00E+00">
                  <c:v>-0.191666</c:v>
                </c:pt>
                <c:pt idx="17350" formatCode="0.00E+00">
                  <c:v>-0.190723</c:v>
                </c:pt>
                <c:pt idx="17351" formatCode="0.00E+00">
                  <c:v>-0.18979299999999999</c:v>
                </c:pt>
                <c:pt idx="17352" formatCode="0.00E+00">
                  <c:v>-0.18887300000000001</c:v>
                </c:pt>
                <c:pt idx="17353" formatCode="0.00E+00">
                  <c:v>-0.18796099999999999</c:v>
                </c:pt>
                <c:pt idx="17354" formatCode="0.00E+00">
                  <c:v>-0.18706</c:v>
                </c:pt>
                <c:pt idx="17355" formatCode="0.00E+00">
                  <c:v>-0.18617600000000001</c:v>
                </c:pt>
                <c:pt idx="17356" formatCode="0.00E+00">
                  <c:v>-0.18531700000000001</c:v>
                </c:pt>
                <c:pt idx="17357" formatCode="0.00E+00">
                  <c:v>-0.18448300000000001</c:v>
                </c:pt>
                <c:pt idx="17358" formatCode="0.00E+00">
                  <c:v>-0.183675</c:v>
                </c:pt>
                <c:pt idx="17359" formatCode="0.00E+00">
                  <c:v>-0.182895</c:v>
                </c:pt>
                <c:pt idx="17360" formatCode="0.00E+00">
                  <c:v>-0.18214900000000001</c:v>
                </c:pt>
                <c:pt idx="17361">
                  <c:v>-0.18143400000000001</c:v>
                </c:pt>
                <c:pt idx="17362">
                  <c:v>-0.18074699999999999</c:v>
                </c:pt>
                <c:pt idx="17363">
                  <c:v>-0.180087</c:v>
                </c:pt>
                <c:pt idx="17364">
                  <c:v>-0.17945800000000001</c:v>
                </c:pt>
                <c:pt idx="17365">
                  <c:v>-0.17886199999999999</c:v>
                </c:pt>
                <c:pt idx="17366">
                  <c:v>-0.17829700000000001</c:v>
                </c:pt>
                <c:pt idx="17367">
                  <c:v>-0.177757</c:v>
                </c:pt>
                <c:pt idx="17368">
                  <c:v>-0.17723700000000001</c:v>
                </c:pt>
                <c:pt idx="17369">
                  <c:v>-0.17674100000000001</c:v>
                </c:pt>
                <c:pt idx="17370">
                  <c:v>-0.17628199999999999</c:v>
                </c:pt>
                <c:pt idx="17371">
                  <c:v>-0.17585300000000001</c:v>
                </c:pt>
                <c:pt idx="17372">
                  <c:v>-0.175428</c:v>
                </c:pt>
                <c:pt idx="17373">
                  <c:v>-0.17500399999999999</c:v>
                </c:pt>
                <c:pt idx="17374">
                  <c:v>-0.17461199999999999</c:v>
                </c:pt>
                <c:pt idx="17375">
                  <c:v>-0.174257</c:v>
                </c:pt>
                <c:pt idx="17376">
                  <c:v>-0.17392299999999999</c:v>
                </c:pt>
                <c:pt idx="17377">
                  <c:v>-0.17361199999999999</c:v>
                </c:pt>
                <c:pt idx="17378">
                  <c:v>-0.17333000000000001</c:v>
                </c:pt>
                <c:pt idx="17379">
                  <c:v>-0.173073</c:v>
                </c:pt>
                <c:pt idx="17380">
                  <c:v>-0.17283799999999999</c:v>
                </c:pt>
                <c:pt idx="17381">
                  <c:v>-0.172628</c:v>
                </c:pt>
                <c:pt idx="17382">
                  <c:v>-0.17245099999999999</c:v>
                </c:pt>
                <c:pt idx="17383">
                  <c:v>-0.17230699999999999</c:v>
                </c:pt>
                <c:pt idx="17384">
                  <c:v>-0.17219300000000001</c:v>
                </c:pt>
                <c:pt idx="17385">
                  <c:v>-0.172099</c:v>
                </c:pt>
                <c:pt idx="17386">
                  <c:v>-0.172015</c:v>
                </c:pt>
                <c:pt idx="17387">
                  <c:v>-0.17193600000000001</c:v>
                </c:pt>
                <c:pt idx="17388">
                  <c:v>-0.17186399999999999</c:v>
                </c:pt>
                <c:pt idx="17389">
                  <c:v>-0.17180699999999999</c:v>
                </c:pt>
                <c:pt idx="17390">
                  <c:v>-0.17177700000000001</c:v>
                </c:pt>
                <c:pt idx="17391">
                  <c:v>-0.17177899999999999</c:v>
                </c:pt>
                <c:pt idx="17392">
                  <c:v>-0.17180799999999999</c:v>
                </c:pt>
                <c:pt idx="17393">
                  <c:v>-0.17186399999999999</c:v>
                </c:pt>
                <c:pt idx="17394">
                  <c:v>-0.171958</c:v>
                </c:pt>
                <c:pt idx="17395">
                  <c:v>-0.172098</c:v>
                </c:pt>
                <c:pt idx="17396">
                  <c:v>-0.17229</c:v>
                </c:pt>
                <c:pt idx="17397">
                  <c:v>-0.17253499999999999</c:v>
                </c:pt>
                <c:pt idx="17398">
                  <c:v>-0.17283399999999999</c:v>
                </c:pt>
                <c:pt idx="17399">
                  <c:v>-0.17318900000000001</c:v>
                </c:pt>
                <c:pt idx="17400">
                  <c:v>-0.1736</c:v>
                </c:pt>
                <c:pt idx="17401">
                  <c:v>-0.17406099999999999</c:v>
                </c:pt>
                <c:pt idx="17402">
                  <c:v>-0.174565</c:v>
                </c:pt>
                <c:pt idx="17403">
                  <c:v>-0.17510600000000001</c:v>
                </c:pt>
                <c:pt idx="17404">
                  <c:v>-0.175675</c:v>
                </c:pt>
                <c:pt idx="17405">
                  <c:v>-0.176262</c:v>
                </c:pt>
                <c:pt idx="17406">
                  <c:v>-0.17686099999999999</c:v>
                </c:pt>
                <c:pt idx="17407">
                  <c:v>-0.17746799999999999</c:v>
                </c:pt>
                <c:pt idx="17408">
                  <c:v>-0.17808199999999999</c:v>
                </c:pt>
                <c:pt idx="17409">
                  <c:v>-0.17869599999999999</c:v>
                </c:pt>
                <c:pt idx="17410">
                  <c:v>-0.17930499999999999</c:v>
                </c:pt>
                <c:pt idx="17411">
                  <c:v>-0.179919</c:v>
                </c:pt>
                <c:pt idx="17412">
                  <c:v>-0.18054799999999999</c:v>
                </c:pt>
                <c:pt idx="17413">
                  <c:v>-0.181204</c:v>
                </c:pt>
                <c:pt idx="17414">
                  <c:v>-0.18189</c:v>
                </c:pt>
                <c:pt idx="17415">
                  <c:v>-0.18260599999999999</c:v>
                </c:pt>
                <c:pt idx="17416">
                  <c:v>-0.18334500000000001</c:v>
                </c:pt>
                <c:pt idx="17417">
                  <c:v>-0.18410099999999999</c:v>
                </c:pt>
                <c:pt idx="17418">
                  <c:v>-0.18487500000000001</c:v>
                </c:pt>
                <c:pt idx="17419">
                  <c:v>-0.18567</c:v>
                </c:pt>
                <c:pt idx="17420">
                  <c:v>-0.18648600000000001</c:v>
                </c:pt>
                <c:pt idx="17421">
                  <c:v>-0.18732199999999999</c:v>
                </c:pt>
                <c:pt idx="17422">
                  <c:v>-0.18818499999999999</c:v>
                </c:pt>
                <c:pt idx="17423">
                  <c:v>-0.18909200000000001</c:v>
                </c:pt>
                <c:pt idx="17424">
                  <c:v>-0.190051</c:v>
                </c:pt>
                <c:pt idx="17425">
                  <c:v>-0.19106200000000001</c:v>
                </c:pt>
                <c:pt idx="17426">
                  <c:v>-0.19212499999999999</c:v>
                </c:pt>
                <c:pt idx="17427">
                  <c:v>-0.193242</c:v>
                </c:pt>
                <c:pt idx="17428">
                  <c:v>-0.194408</c:v>
                </c:pt>
                <c:pt idx="17429">
                  <c:v>-0.19561400000000001</c:v>
                </c:pt>
                <c:pt idx="17430">
                  <c:v>-0.19685800000000001</c:v>
                </c:pt>
                <c:pt idx="17431">
                  <c:v>-0.19814200000000001</c:v>
                </c:pt>
                <c:pt idx="17432">
                  <c:v>-0.199466</c:v>
                </c:pt>
                <c:pt idx="17433">
                  <c:v>-0.20083000000000001</c:v>
                </c:pt>
                <c:pt idx="17434">
                  <c:v>-0.202238</c:v>
                </c:pt>
                <c:pt idx="17435">
                  <c:v>-0.20369000000000001</c:v>
                </c:pt>
                <c:pt idx="17436">
                  <c:v>-0.20517299999999999</c:v>
                </c:pt>
                <c:pt idx="17437">
                  <c:v>-0.206681</c:v>
                </c:pt>
                <c:pt idx="17438">
                  <c:v>-0.20821400000000001</c:v>
                </c:pt>
                <c:pt idx="17439">
                  <c:v>-0.20977799999999999</c:v>
                </c:pt>
                <c:pt idx="17440">
                  <c:v>-0.21137500000000001</c:v>
                </c:pt>
                <c:pt idx="17441">
                  <c:v>-0.21301</c:v>
                </c:pt>
                <c:pt idx="17442">
                  <c:v>-0.21468499999999999</c:v>
                </c:pt>
                <c:pt idx="17443">
                  <c:v>-0.21640499999999999</c:v>
                </c:pt>
                <c:pt idx="17444">
                  <c:v>-0.21817300000000001</c:v>
                </c:pt>
                <c:pt idx="17445">
                  <c:v>-0.21998699999999999</c:v>
                </c:pt>
                <c:pt idx="17446">
                  <c:v>-0.22184999999999999</c:v>
                </c:pt>
                <c:pt idx="17447">
                  <c:v>-0.22376299999999999</c:v>
                </c:pt>
                <c:pt idx="17448">
                  <c:v>-0.225721</c:v>
                </c:pt>
                <c:pt idx="17449">
                  <c:v>-0.227714</c:v>
                </c:pt>
                <c:pt idx="17450">
                  <c:v>-0.229738</c:v>
                </c:pt>
                <c:pt idx="17451">
                  <c:v>-0.231798</c:v>
                </c:pt>
                <c:pt idx="17452">
                  <c:v>-0.233903</c:v>
                </c:pt>
                <c:pt idx="17453">
                  <c:v>-0.23605100000000001</c:v>
                </c:pt>
                <c:pt idx="17454">
                  <c:v>-0.238232</c:v>
                </c:pt>
                <c:pt idx="17455">
                  <c:v>-0.24043700000000001</c:v>
                </c:pt>
                <c:pt idx="17456">
                  <c:v>-0.24266099999999999</c:v>
                </c:pt>
                <c:pt idx="17457">
                  <c:v>-0.24490799999999999</c:v>
                </c:pt>
                <c:pt idx="17458">
                  <c:v>-0.24718100000000001</c:v>
                </c:pt>
                <c:pt idx="17459">
                  <c:v>-0.24948300000000001</c:v>
                </c:pt>
                <c:pt idx="17460">
                  <c:v>-0.25181199999999998</c:v>
                </c:pt>
                <c:pt idx="17461">
                  <c:v>-0.25416699999999998</c:v>
                </c:pt>
                <c:pt idx="17462">
                  <c:v>-0.25654500000000002</c:v>
                </c:pt>
                <c:pt idx="17463">
                  <c:v>-0.25894499999999998</c:v>
                </c:pt>
                <c:pt idx="17464">
                  <c:v>-0.26136799999999999</c:v>
                </c:pt>
                <c:pt idx="17465">
                  <c:v>-0.26380799999999999</c:v>
                </c:pt>
                <c:pt idx="17466">
                  <c:v>-0.26625599999999999</c:v>
                </c:pt>
                <c:pt idx="17467">
                  <c:v>-0.26871200000000001</c:v>
                </c:pt>
                <c:pt idx="17468">
                  <c:v>-0.27117799999999997</c:v>
                </c:pt>
                <c:pt idx="17469">
                  <c:v>-0.27364500000000003</c:v>
                </c:pt>
                <c:pt idx="17470">
                  <c:v>-0.27610099999999999</c:v>
                </c:pt>
                <c:pt idx="17471">
                  <c:v>-0.27854200000000001</c:v>
                </c:pt>
                <c:pt idx="17472">
                  <c:v>-0.28096599999999999</c:v>
                </c:pt>
                <c:pt idx="17473">
                  <c:v>-0.283362</c:v>
                </c:pt>
                <c:pt idx="17474">
                  <c:v>-0.28572700000000001</c:v>
                </c:pt>
                <c:pt idx="17475">
                  <c:v>-0.28806199999999998</c:v>
                </c:pt>
                <c:pt idx="17476">
                  <c:v>-0.29036499999999998</c:v>
                </c:pt>
                <c:pt idx="17477">
                  <c:v>-0.29263</c:v>
                </c:pt>
                <c:pt idx="17478">
                  <c:v>-0.294854</c:v>
                </c:pt>
                <c:pt idx="17479">
                  <c:v>-0.29703499999999999</c:v>
                </c:pt>
                <c:pt idx="17480">
                  <c:v>-0.299174</c:v>
                </c:pt>
                <c:pt idx="17481">
                  <c:v>-0.30127199999999998</c:v>
                </c:pt>
                <c:pt idx="17482">
                  <c:v>-0.30333900000000003</c:v>
                </c:pt>
                <c:pt idx="17483">
                  <c:v>-0.30538399999999999</c:v>
                </c:pt>
                <c:pt idx="17484">
                  <c:v>-0.30741200000000002</c:v>
                </c:pt>
                <c:pt idx="17485">
                  <c:v>-0.30942999999999998</c:v>
                </c:pt>
                <c:pt idx="17486">
                  <c:v>-0.31143199999999999</c:v>
                </c:pt>
                <c:pt idx="17487">
                  <c:v>-0.31340800000000002</c:v>
                </c:pt>
                <c:pt idx="17488">
                  <c:v>-0.31534000000000001</c:v>
                </c:pt>
                <c:pt idx="17489">
                  <c:v>-0.31721899999999997</c:v>
                </c:pt>
                <c:pt idx="17490" formatCode="0.00E+00">
                  <c:v>-0.31904900000000003</c:v>
                </c:pt>
                <c:pt idx="17491" formatCode="0.00E+00">
                  <c:v>-0.32084299999999999</c:v>
                </c:pt>
                <c:pt idx="17492" formatCode="0.00E+00">
                  <c:v>-0.322604</c:v>
                </c:pt>
                <c:pt idx="17493" formatCode="0.00E+00">
                  <c:v>-0.32431900000000002</c:v>
                </c:pt>
                <c:pt idx="17494" formatCode="0.00E+00">
                  <c:v>-0.32596199999999997</c:v>
                </c:pt>
                <c:pt idx="17495" formatCode="0.00E+00">
                  <c:v>-0.32751799999999998</c:v>
                </c:pt>
                <c:pt idx="17496" formatCode="0.00E+00">
                  <c:v>-0.328984</c:v>
                </c:pt>
                <c:pt idx="17497" formatCode="0.00E+00">
                  <c:v>-0.33035700000000001</c:v>
                </c:pt>
                <c:pt idx="17498" formatCode="0.00E+00">
                  <c:v>-0.33163399999999998</c:v>
                </c:pt>
                <c:pt idx="17499" formatCode="0.00E+00">
                  <c:v>-0.332818</c:v>
                </c:pt>
                <c:pt idx="17500" formatCode="0.00E+00">
                  <c:v>-0.33391700000000002</c:v>
                </c:pt>
                <c:pt idx="17501" formatCode="0.00E+00">
                  <c:v>-0.33493899999999999</c:v>
                </c:pt>
                <c:pt idx="17502" formatCode="0.00E+00">
                  <c:v>-0.33588099999999999</c:v>
                </c:pt>
                <c:pt idx="17503">
                  <c:v>-0.33674300000000001</c:v>
                </c:pt>
                <c:pt idx="17504">
                  <c:v>-0.33752599999999999</c:v>
                </c:pt>
                <c:pt idx="17505">
                  <c:v>-0.33822799999999997</c:v>
                </c:pt>
                <c:pt idx="17506">
                  <c:v>-0.33884399999999998</c:v>
                </c:pt>
                <c:pt idx="17507">
                  <c:v>-0.33937499999999998</c:v>
                </c:pt>
                <c:pt idx="17508">
                  <c:v>-0.33982099999999998</c:v>
                </c:pt>
                <c:pt idx="17509">
                  <c:v>-0.34017700000000001</c:v>
                </c:pt>
                <c:pt idx="17510">
                  <c:v>-0.34044200000000002</c:v>
                </c:pt>
                <c:pt idx="17511">
                  <c:v>-0.34062500000000001</c:v>
                </c:pt>
                <c:pt idx="17512">
                  <c:v>-0.34073399999999998</c:v>
                </c:pt>
                <c:pt idx="17513">
                  <c:v>-0.34076499999999998</c:v>
                </c:pt>
                <c:pt idx="17514">
                  <c:v>-0.34071000000000001</c:v>
                </c:pt>
                <c:pt idx="17515">
                  <c:v>-0.340563</c:v>
                </c:pt>
                <c:pt idx="17516">
                  <c:v>-0.34031699999999998</c:v>
                </c:pt>
                <c:pt idx="17517">
                  <c:v>-0.33996500000000002</c:v>
                </c:pt>
                <c:pt idx="17518">
                  <c:v>-0.33950599999999997</c:v>
                </c:pt>
                <c:pt idx="17519">
                  <c:v>-0.33894600000000003</c:v>
                </c:pt>
                <c:pt idx="17520">
                  <c:v>-0.33829100000000001</c:v>
                </c:pt>
                <c:pt idx="17521">
                  <c:v>-0.337534</c:v>
                </c:pt>
                <c:pt idx="17522">
                  <c:v>-0.33665800000000001</c:v>
                </c:pt>
                <c:pt idx="17523">
                  <c:v>-0.33564500000000003</c:v>
                </c:pt>
                <c:pt idx="17524">
                  <c:v>-0.33449499999999999</c:v>
                </c:pt>
                <c:pt idx="17525" formatCode="0.00E+00">
                  <c:v>-0.33322299999999999</c:v>
                </c:pt>
                <c:pt idx="17526" formatCode="0.00E+00">
                  <c:v>-0.33184799999999998</c:v>
                </c:pt>
                <c:pt idx="17527" formatCode="0.00E+00">
                  <c:v>-0.33038000000000001</c:v>
                </c:pt>
                <c:pt idx="17528" formatCode="0.00E+00">
                  <c:v>-0.32882600000000001</c:v>
                </c:pt>
                <c:pt idx="17529" formatCode="0.00E+00">
                  <c:v>-0.32718599999999998</c:v>
                </c:pt>
                <c:pt idx="17530" formatCode="0.00E+00">
                  <c:v>-0.325463</c:v>
                </c:pt>
                <c:pt idx="17531" formatCode="0.00E+00">
                  <c:v>-0.32365500000000003</c:v>
                </c:pt>
                <c:pt idx="17532" formatCode="0.00E+00">
                  <c:v>-0.32175700000000002</c:v>
                </c:pt>
                <c:pt idx="17533" formatCode="0.00E+00">
                  <c:v>-0.31977100000000003</c:v>
                </c:pt>
                <c:pt idx="17534" formatCode="0.00E+00">
                  <c:v>-0.31770300000000001</c:v>
                </c:pt>
                <c:pt idx="17535" formatCode="0.00E+00">
                  <c:v>-0.31555899999999998</c:v>
                </c:pt>
                <c:pt idx="17536" formatCode="0.00E+00">
                  <c:v>-0.31334099999999998</c:v>
                </c:pt>
                <c:pt idx="17537" formatCode="0.00E+00">
                  <c:v>-0.31105100000000002</c:v>
                </c:pt>
                <c:pt idx="17538">
                  <c:v>-0.30868899999999999</c:v>
                </c:pt>
                <c:pt idx="17539">
                  <c:v>-0.30624899999999999</c:v>
                </c:pt>
                <c:pt idx="17540">
                  <c:v>-0.30371700000000001</c:v>
                </c:pt>
                <c:pt idx="17541">
                  <c:v>-0.30108800000000002</c:v>
                </c:pt>
                <c:pt idx="17542">
                  <c:v>-0.29836299999999999</c:v>
                </c:pt>
                <c:pt idx="17543">
                  <c:v>-0.29554399999999997</c:v>
                </c:pt>
                <c:pt idx="17544">
                  <c:v>-0.29263600000000001</c:v>
                </c:pt>
                <c:pt idx="17545">
                  <c:v>-0.28964400000000001</c:v>
                </c:pt>
                <c:pt idx="17546">
                  <c:v>-0.28656300000000001</c:v>
                </c:pt>
                <c:pt idx="17547">
                  <c:v>-0.28339799999999998</c:v>
                </c:pt>
                <c:pt idx="17548">
                  <c:v>-0.28015899999999999</c:v>
                </c:pt>
                <c:pt idx="17549">
                  <c:v>-0.27685599999999999</c:v>
                </c:pt>
                <c:pt idx="17550">
                  <c:v>-0.27348800000000001</c:v>
                </c:pt>
                <c:pt idx="17551">
                  <c:v>-0.27005000000000001</c:v>
                </c:pt>
                <c:pt idx="17552">
                  <c:v>-0.26654299999999997</c:v>
                </c:pt>
                <c:pt idx="17553">
                  <c:v>-0.26296900000000001</c:v>
                </c:pt>
                <c:pt idx="17554">
                  <c:v>-0.25933299999999998</c:v>
                </c:pt>
                <c:pt idx="17555">
                  <c:v>-0.25564399999999998</c:v>
                </c:pt>
                <c:pt idx="17556">
                  <c:v>-0.25190699999999999</c:v>
                </c:pt>
                <c:pt idx="17557">
                  <c:v>-0.24812100000000001</c:v>
                </c:pt>
                <c:pt idx="17558">
                  <c:v>-0.244287</c:v>
                </c:pt>
                <c:pt idx="17559">
                  <c:v>-0.24041599999999999</c:v>
                </c:pt>
                <c:pt idx="17560">
                  <c:v>-0.236513</c:v>
                </c:pt>
                <c:pt idx="17561">
                  <c:v>-0.23258200000000001</c:v>
                </c:pt>
                <c:pt idx="17562">
                  <c:v>-0.228631</c:v>
                </c:pt>
                <c:pt idx="17563">
                  <c:v>-0.22467200000000001</c:v>
                </c:pt>
                <c:pt idx="17564">
                  <c:v>-0.22070799999999999</c:v>
                </c:pt>
                <c:pt idx="17565">
                  <c:v>-0.21673899999999999</c:v>
                </c:pt>
                <c:pt idx="17566">
                  <c:v>-0.21277399999999999</c:v>
                </c:pt>
                <c:pt idx="17567">
                  <c:v>-0.20882300000000001</c:v>
                </c:pt>
                <c:pt idx="17568">
                  <c:v>-0.20488200000000001</c:v>
                </c:pt>
                <c:pt idx="17569">
                  <c:v>-0.20094000000000001</c:v>
                </c:pt>
                <c:pt idx="17570">
                  <c:v>-0.19699900000000001</c:v>
                </c:pt>
                <c:pt idx="17571">
                  <c:v>-0.19307199999999999</c:v>
                </c:pt>
                <c:pt idx="17572">
                  <c:v>-0.189163</c:v>
                </c:pt>
                <c:pt idx="17573">
                  <c:v>-0.18526699999999999</c:v>
                </c:pt>
                <c:pt idx="17574">
                  <c:v>-0.18138000000000001</c:v>
                </c:pt>
                <c:pt idx="17575">
                  <c:v>-0.17749799999999999</c:v>
                </c:pt>
                <c:pt idx="17576">
                  <c:v>-0.17361499999999999</c:v>
                </c:pt>
                <c:pt idx="17577">
                  <c:v>-0.169735</c:v>
                </c:pt>
                <c:pt idx="17578">
                  <c:v>-0.16587199999999999</c:v>
                </c:pt>
                <c:pt idx="17579">
                  <c:v>-0.162049</c:v>
                </c:pt>
                <c:pt idx="17580">
                  <c:v>-0.158272</c:v>
                </c:pt>
                <c:pt idx="17581">
                  <c:v>-0.15453900000000001</c:v>
                </c:pt>
                <c:pt idx="17582">
                  <c:v>-0.150836</c:v>
                </c:pt>
                <c:pt idx="17583">
                  <c:v>-0.14715800000000001</c:v>
                </c:pt>
                <c:pt idx="17584">
                  <c:v>-0.143511</c:v>
                </c:pt>
                <c:pt idx="17585">
                  <c:v>-0.139901</c:v>
                </c:pt>
                <c:pt idx="17586">
                  <c:v>-0.136326</c:v>
                </c:pt>
                <c:pt idx="17587">
                  <c:v>-0.13279299999999999</c:v>
                </c:pt>
                <c:pt idx="17588">
                  <c:v>-0.12931599999999999</c:v>
                </c:pt>
                <c:pt idx="17589">
                  <c:v>-0.12590799999999999</c:v>
                </c:pt>
                <c:pt idx="17590">
                  <c:v>-0.12257800000000001</c:v>
                </c:pt>
                <c:pt idx="17591">
                  <c:v>-0.119325</c:v>
                </c:pt>
                <c:pt idx="17592">
                  <c:v>-0.116143</c:v>
                </c:pt>
                <c:pt idx="17593">
                  <c:v>-0.11303100000000001</c:v>
                </c:pt>
                <c:pt idx="17594">
                  <c:v>-0.109995</c:v>
                </c:pt>
                <c:pt idx="17595">
                  <c:v>-0.107041</c:v>
                </c:pt>
                <c:pt idx="17596">
                  <c:v>-0.104174</c:v>
                </c:pt>
                <c:pt idx="17597">
                  <c:v>-0.101395</c:v>
                </c:pt>
                <c:pt idx="17598">
                  <c:v>-9.8705200000000007E-2</c:v>
                </c:pt>
                <c:pt idx="17599">
                  <c:v>-9.61061E-2</c:v>
                </c:pt>
                <c:pt idx="17600">
                  <c:v>-9.3593399999999993E-2</c:v>
                </c:pt>
                <c:pt idx="17601">
                  <c:v>-9.1163800000000003E-2</c:v>
                </c:pt>
                <c:pt idx="17602">
                  <c:v>-8.8812000000000002E-2</c:v>
                </c:pt>
                <c:pt idx="17603">
                  <c:v>-8.6530999999999997E-2</c:v>
                </c:pt>
                <c:pt idx="17604">
                  <c:v>-8.4316299999999997E-2</c:v>
                </c:pt>
                <c:pt idx="17605">
                  <c:v>-8.2167500000000004E-2</c:v>
                </c:pt>
                <c:pt idx="17606">
                  <c:v>-8.0090800000000004E-2</c:v>
                </c:pt>
                <c:pt idx="17607">
                  <c:v>-7.81004E-2</c:v>
                </c:pt>
                <c:pt idx="17608">
                  <c:v>-7.6207300000000006E-2</c:v>
                </c:pt>
                <c:pt idx="17609">
                  <c:v>-7.4407200000000007E-2</c:v>
                </c:pt>
                <c:pt idx="17610">
                  <c:v>-7.2685899999999998E-2</c:v>
                </c:pt>
                <c:pt idx="17611">
                  <c:v>-7.1037100000000006E-2</c:v>
                </c:pt>
                <c:pt idx="17612">
                  <c:v>-6.9464700000000004E-2</c:v>
                </c:pt>
                <c:pt idx="17613">
                  <c:v>-6.7973699999999998E-2</c:v>
                </c:pt>
                <c:pt idx="17614">
                  <c:v>-6.6567799999999996E-2</c:v>
                </c:pt>
                <c:pt idx="17615">
                  <c:v>-6.5249600000000005E-2</c:v>
                </c:pt>
                <c:pt idx="17616">
                  <c:v>-6.40183E-2</c:v>
                </c:pt>
                <c:pt idx="17617">
                  <c:v>-6.2873399999999996E-2</c:v>
                </c:pt>
                <c:pt idx="17618">
                  <c:v>-6.1816500000000003E-2</c:v>
                </c:pt>
                <c:pt idx="17619">
                  <c:v>-6.0849500000000001E-2</c:v>
                </c:pt>
                <c:pt idx="17620">
                  <c:v>-5.9970799999999998E-2</c:v>
                </c:pt>
                <c:pt idx="17621">
                  <c:v>-5.9179599999999999E-2</c:v>
                </c:pt>
                <c:pt idx="17622">
                  <c:v>-5.8480900000000002E-2</c:v>
                </c:pt>
                <c:pt idx="17623">
                  <c:v>-5.7882099999999999E-2</c:v>
                </c:pt>
                <c:pt idx="17624">
                  <c:v>-5.7381700000000001E-2</c:v>
                </c:pt>
                <c:pt idx="17625">
                  <c:v>-5.6968600000000001E-2</c:v>
                </c:pt>
                <c:pt idx="17626">
                  <c:v>-5.6632000000000002E-2</c:v>
                </c:pt>
                <c:pt idx="17627">
                  <c:v>-5.6367E-2</c:v>
                </c:pt>
                <c:pt idx="17628">
                  <c:v>-5.61761E-2</c:v>
                </c:pt>
                <c:pt idx="17629">
                  <c:v>-5.6064900000000001E-2</c:v>
                </c:pt>
                <c:pt idx="17630">
                  <c:v>-5.6034800000000003E-2</c:v>
                </c:pt>
                <c:pt idx="17631">
                  <c:v>-5.6085299999999998E-2</c:v>
                </c:pt>
                <c:pt idx="17632">
                  <c:v>-5.6215500000000002E-2</c:v>
                </c:pt>
                <c:pt idx="17633">
                  <c:v>-5.6419999999999998E-2</c:v>
                </c:pt>
                <c:pt idx="17634">
                  <c:v>-5.6690900000000002E-2</c:v>
                </c:pt>
                <c:pt idx="17635">
                  <c:v>-5.7023299999999999E-2</c:v>
                </c:pt>
                <c:pt idx="17636">
                  <c:v>-5.7413199999999998E-2</c:v>
                </c:pt>
                <c:pt idx="17637">
                  <c:v>-5.7855700000000003E-2</c:v>
                </c:pt>
                <c:pt idx="17638">
                  <c:v>-5.8348200000000003E-2</c:v>
                </c:pt>
                <c:pt idx="17639">
                  <c:v>-5.88944E-2</c:v>
                </c:pt>
                <c:pt idx="17640">
                  <c:v>-5.9503199999999999E-2</c:v>
                </c:pt>
                <c:pt idx="17641">
                  <c:v>-6.0178700000000002E-2</c:v>
                </c:pt>
                <c:pt idx="17642">
                  <c:v>-6.0919000000000001E-2</c:v>
                </c:pt>
                <c:pt idx="17643">
                  <c:v>-6.1722300000000001E-2</c:v>
                </c:pt>
                <c:pt idx="17644">
                  <c:v>-6.2587799999999999E-2</c:v>
                </c:pt>
                <c:pt idx="17645">
                  <c:v>-6.3513600000000003E-2</c:v>
                </c:pt>
                <c:pt idx="17646">
                  <c:v>-6.4496200000000004E-2</c:v>
                </c:pt>
                <c:pt idx="17647">
                  <c:v>-6.5532999999999994E-2</c:v>
                </c:pt>
                <c:pt idx="17648">
                  <c:v>-6.66297E-2</c:v>
                </c:pt>
                <c:pt idx="17649">
                  <c:v>-6.7793999999999993E-2</c:v>
                </c:pt>
                <c:pt idx="17650">
                  <c:v>-6.9024199999999994E-2</c:v>
                </c:pt>
                <c:pt idx="17651">
                  <c:v>-7.0314000000000002E-2</c:v>
                </c:pt>
                <c:pt idx="17652">
                  <c:v>-7.1661799999999998E-2</c:v>
                </c:pt>
                <c:pt idx="17653">
                  <c:v>-7.3066099999999995E-2</c:v>
                </c:pt>
                <c:pt idx="17654">
                  <c:v>-7.4521799999999999E-2</c:v>
                </c:pt>
                <c:pt idx="17655">
                  <c:v>-7.6028200000000004E-2</c:v>
                </c:pt>
                <c:pt idx="17656">
                  <c:v>-7.7589199999999997E-2</c:v>
                </c:pt>
                <c:pt idx="17657">
                  <c:v>-7.9203200000000001E-2</c:v>
                </c:pt>
                <c:pt idx="17658">
                  <c:v>-8.0864099999999994E-2</c:v>
                </c:pt>
                <c:pt idx="17659">
                  <c:v>-8.2568600000000006E-2</c:v>
                </c:pt>
                <c:pt idx="17660">
                  <c:v>-8.43169E-2</c:v>
                </c:pt>
                <c:pt idx="17661">
                  <c:v>-8.6107199999999995E-2</c:v>
                </c:pt>
                <c:pt idx="17662">
                  <c:v>-8.7935899999999997E-2</c:v>
                </c:pt>
                <c:pt idx="17663">
                  <c:v>-8.9802800000000002E-2</c:v>
                </c:pt>
                <c:pt idx="17664">
                  <c:v>-9.171E-2</c:v>
                </c:pt>
                <c:pt idx="17665">
                  <c:v>-9.3658000000000005E-2</c:v>
                </c:pt>
                <c:pt idx="17666">
                  <c:v>-9.5646400000000006E-2</c:v>
                </c:pt>
                <c:pt idx="17667">
                  <c:v>-9.7672300000000004E-2</c:v>
                </c:pt>
                <c:pt idx="17668" formatCode="0.00E+00">
                  <c:v>-9.9728800000000006E-2</c:v>
                </c:pt>
                <c:pt idx="17669" formatCode="0.00E+00">
                  <c:v>-0.101809</c:v>
                </c:pt>
                <c:pt idx="17670" formatCode="0.00E+00">
                  <c:v>-0.103911</c:v>
                </c:pt>
                <c:pt idx="17671" formatCode="0.00E+00">
                  <c:v>-0.106043</c:v>
                </c:pt>
                <c:pt idx="17672" formatCode="0.00E+00">
                  <c:v>-0.10821600000000001</c:v>
                </c:pt>
                <c:pt idx="17673" formatCode="0.00E+00">
                  <c:v>-0.11043</c:v>
                </c:pt>
                <c:pt idx="17674" formatCode="0.00E+00">
                  <c:v>-0.11268</c:v>
                </c:pt>
                <c:pt idx="17675" formatCode="0.00E+00">
                  <c:v>-0.114964</c:v>
                </c:pt>
                <c:pt idx="17676" formatCode="0.00E+00">
                  <c:v>-0.11729000000000001</c:v>
                </c:pt>
                <c:pt idx="17677" formatCode="0.00E+00">
                  <c:v>-0.119648</c:v>
                </c:pt>
                <c:pt idx="17678" formatCode="0.00E+00">
                  <c:v>-0.121978</c:v>
                </c:pt>
                <c:pt idx="17679" formatCode="0.00E+00">
                  <c:v>-0.124264</c:v>
                </c:pt>
                <c:pt idx="17680" formatCode="0.00E+00">
                  <c:v>-0.12657399999999999</c:v>
                </c:pt>
                <c:pt idx="17681" formatCode="0.00E+00">
                  <c:v>-0.12893099999999999</c:v>
                </c:pt>
                <c:pt idx="17682" formatCode="0.00E+00">
                  <c:v>-0.131298</c:v>
                </c:pt>
                <c:pt idx="17683" formatCode="0.00E+00">
                  <c:v>-0.13367499999999999</c:v>
                </c:pt>
                <c:pt idx="17684" formatCode="0.00E+00">
                  <c:v>-0.13607900000000001</c:v>
                </c:pt>
                <c:pt idx="17685" formatCode="0.00E+00">
                  <c:v>-0.138512</c:v>
                </c:pt>
                <c:pt idx="17686" formatCode="0.00E+00">
                  <c:v>-0.14096900000000001</c:v>
                </c:pt>
                <c:pt idx="17687" formatCode="0.00E+00">
                  <c:v>-0.14344199999999999</c:v>
                </c:pt>
                <c:pt idx="17688" formatCode="0.00E+00">
                  <c:v>-0.145927</c:v>
                </c:pt>
                <c:pt idx="17689" formatCode="0.00E+00">
                  <c:v>-0.148425</c:v>
                </c:pt>
                <c:pt idx="17690" formatCode="0.00E+00">
                  <c:v>-0.15093500000000001</c:v>
                </c:pt>
                <c:pt idx="17691" formatCode="0.00E+00">
                  <c:v>-0.15346000000000001</c:v>
                </c:pt>
                <c:pt idx="17692" formatCode="0.00E+00">
                  <c:v>-0.155998</c:v>
                </c:pt>
                <c:pt idx="17693" formatCode="0.00E+00">
                  <c:v>-0.15854599999999999</c:v>
                </c:pt>
                <c:pt idx="17694" formatCode="0.00E+00">
                  <c:v>-0.16109599999999999</c:v>
                </c:pt>
                <c:pt idx="17695" formatCode="0.00E+00">
                  <c:v>-0.16364999999999999</c:v>
                </c:pt>
                <c:pt idx="17696" formatCode="0.00E+00">
                  <c:v>-0.16621</c:v>
                </c:pt>
                <c:pt idx="17697" formatCode="0.00E+00">
                  <c:v>-0.16877800000000001</c:v>
                </c:pt>
                <c:pt idx="17698" formatCode="0.00E+00">
                  <c:v>-0.171351</c:v>
                </c:pt>
                <c:pt idx="17699" formatCode="0.00E+00">
                  <c:v>-0.173929</c:v>
                </c:pt>
                <c:pt idx="17700" formatCode="0.00E+00">
                  <c:v>-0.176513</c:v>
                </c:pt>
                <c:pt idx="17701" formatCode="0.00E+00">
                  <c:v>-0.17910499999999999</c:v>
                </c:pt>
                <c:pt idx="17702" formatCode="0.00E+00">
                  <c:v>-0.181696</c:v>
                </c:pt>
                <c:pt idx="17703" formatCode="0.00E+00">
                  <c:v>-0.18428</c:v>
                </c:pt>
                <c:pt idx="17704" formatCode="0.00E+00">
                  <c:v>-0.18685499999999999</c:v>
                </c:pt>
                <c:pt idx="17705" formatCode="0.00E+00">
                  <c:v>-0.18942400000000001</c:v>
                </c:pt>
                <c:pt idx="17706" formatCode="0.00E+00">
                  <c:v>-0.19198499999999999</c:v>
                </c:pt>
                <c:pt idx="17707" formatCode="0.00E+00">
                  <c:v>-0.19453400000000001</c:v>
                </c:pt>
                <c:pt idx="17708" formatCode="0.00E+00">
                  <c:v>-0.197071</c:v>
                </c:pt>
                <c:pt idx="17709" formatCode="0.00E+00">
                  <c:v>-0.199598</c:v>
                </c:pt>
                <c:pt idx="17710" formatCode="0.00E+00">
                  <c:v>-0.20211299999999999</c:v>
                </c:pt>
                <c:pt idx="17711" formatCode="0.00E+00">
                  <c:v>-0.20460800000000001</c:v>
                </c:pt>
                <c:pt idx="17712" formatCode="0.00E+00">
                  <c:v>-0.20707200000000001</c:v>
                </c:pt>
                <c:pt idx="17713" formatCode="0.00E+00">
                  <c:v>-0.20949400000000001</c:v>
                </c:pt>
                <c:pt idx="17714" formatCode="0.00E+00">
                  <c:v>-0.21187</c:v>
                </c:pt>
                <c:pt idx="17715" formatCode="0.00E+00">
                  <c:v>-0.21420400000000001</c:v>
                </c:pt>
                <c:pt idx="17716" formatCode="0.00E+00">
                  <c:v>-0.21650900000000001</c:v>
                </c:pt>
                <c:pt idx="17717" formatCode="0.00E+00">
                  <c:v>-0.21878900000000001</c:v>
                </c:pt>
                <c:pt idx="17718" formatCode="0.00E+00">
                  <c:v>-0.22104099999999999</c:v>
                </c:pt>
                <c:pt idx="17719" formatCode="0.00E+00">
                  <c:v>-0.223251</c:v>
                </c:pt>
                <c:pt idx="17720" formatCode="0.00E+00">
                  <c:v>-0.22540299999999999</c:v>
                </c:pt>
                <c:pt idx="17721" formatCode="0.00E+00">
                  <c:v>-0.227488</c:v>
                </c:pt>
                <c:pt idx="17722" formatCode="0.00E+00">
                  <c:v>-0.22950100000000001</c:v>
                </c:pt>
                <c:pt idx="17723" formatCode="0.00E+00">
                  <c:v>-0.231436</c:v>
                </c:pt>
                <c:pt idx="17724" formatCode="0.00E+00">
                  <c:v>-0.233288</c:v>
                </c:pt>
                <c:pt idx="17725" formatCode="0.00E+00">
                  <c:v>-0.23506199999999999</c:v>
                </c:pt>
                <c:pt idx="17726" formatCode="0.00E+00">
                  <c:v>-0.236761</c:v>
                </c:pt>
                <c:pt idx="17727" formatCode="0.00E+00">
                  <c:v>-0.23838400000000001</c:v>
                </c:pt>
                <c:pt idx="17728" formatCode="0.00E+00">
                  <c:v>-0.239928</c:v>
                </c:pt>
                <c:pt idx="17729" formatCode="0.00E+00">
                  <c:v>-0.241392</c:v>
                </c:pt>
                <c:pt idx="17730" formatCode="0.00E+00">
                  <c:v>-0.24277499999999999</c:v>
                </c:pt>
                <c:pt idx="17731" formatCode="0.00E+00">
                  <c:v>-0.24407899999999999</c:v>
                </c:pt>
                <c:pt idx="17732" formatCode="0.00E+00">
                  <c:v>-0.245309</c:v>
                </c:pt>
                <c:pt idx="17733" formatCode="0.00E+00">
                  <c:v>-0.24646499999999999</c:v>
                </c:pt>
                <c:pt idx="17734" formatCode="0.00E+00">
                  <c:v>-0.24754300000000001</c:v>
                </c:pt>
                <c:pt idx="17735" formatCode="0.00E+00">
                  <c:v>-0.24853700000000001</c:v>
                </c:pt>
                <c:pt idx="17736" formatCode="0.00E+00">
                  <c:v>-0.249447</c:v>
                </c:pt>
                <c:pt idx="17737">
                  <c:v>-0.25026900000000002</c:v>
                </c:pt>
                <c:pt idx="17738">
                  <c:v>-0.25098999999999999</c:v>
                </c:pt>
                <c:pt idx="17739">
                  <c:v>-0.25159999999999999</c:v>
                </c:pt>
                <c:pt idx="17740">
                  <c:v>-0.25209300000000001</c:v>
                </c:pt>
                <c:pt idx="17741">
                  <c:v>-0.252467</c:v>
                </c:pt>
                <c:pt idx="17742">
                  <c:v>-0.25272299999999998</c:v>
                </c:pt>
                <c:pt idx="17743">
                  <c:v>-0.252859</c:v>
                </c:pt>
                <c:pt idx="17744">
                  <c:v>-0.25286799999999998</c:v>
                </c:pt>
                <c:pt idx="17745">
                  <c:v>-0.252743</c:v>
                </c:pt>
                <c:pt idx="17746">
                  <c:v>-0.25247799999999998</c:v>
                </c:pt>
                <c:pt idx="17747">
                  <c:v>-0.25206099999999998</c:v>
                </c:pt>
                <c:pt idx="17748">
                  <c:v>-0.25149100000000002</c:v>
                </c:pt>
                <c:pt idx="17749">
                  <c:v>-0.25077700000000003</c:v>
                </c:pt>
                <c:pt idx="17750">
                  <c:v>-0.24993399999999999</c:v>
                </c:pt>
                <c:pt idx="17751">
                  <c:v>-0.248971</c:v>
                </c:pt>
                <c:pt idx="17752">
                  <c:v>-0.247886</c:v>
                </c:pt>
                <c:pt idx="17753">
                  <c:v>-0.24667500000000001</c:v>
                </c:pt>
                <c:pt idx="17754">
                  <c:v>-0.24534600000000001</c:v>
                </c:pt>
                <c:pt idx="17755">
                  <c:v>-0.24390800000000001</c:v>
                </c:pt>
                <c:pt idx="17756">
                  <c:v>-0.24235899999999999</c:v>
                </c:pt>
                <c:pt idx="17757">
                  <c:v>-0.24069699999999999</c:v>
                </c:pt>
                <c:pt idx="17758">
                  <c:v>-0.238922</c:v>
                </c:pt>
                <c:pt idx="17759">
                  <c:v>-0.23703199999999999</c:v>
                </c:pt>
                <c:pt idx="17760">
                  <c:v>-0.23502500000000001</c:v>
                </c:pt>
                <c:pt idx="17761">
                  <c:v>-0.2329</c:v>
                </c:pt>
                <c:pt idx="17762">
                  <c:v>-0.230654</c:v>
                </c:pt>
                <c:pt idx="17763">
                  <c:v>-0.22828499999999999</c:v>
                </c:pt>
                <c:pt idx="17764">
                  <c:v>-0.225797</c:v>
                </c:pt>
                <c:pt idx="17765">
                  <c:v>-0.22316800000000001</c:v>
                </c:pt>
                <c:pt idx="17766">
                  <c:v>-0.220361</c:v>
                </c:pt>
                <c:pt idx="17767">
                  <c:v>-0.21740599999999999</c:v>
                </c:pt>
                <c:pt idx="17768">
                  <c:v>-0.21435899999999999</c:v>
                </c:pt>
                <c:pt idx="17769">
                  <c:v>-0.21120800000000001</c:v>
                </c:pt>
                <c:pt idx="17770">
                  <c:v>-0.20793400000000001</c:v>
                </c:pt>
                <c:pt idx="17771">
                  <c:v>-0.20454600000000001</c:v>
                </c:pt>
                <c:pt idx="17772">
                  <c:v>-0.201046</c:v>
                </c:pt>
                <c:pt idx="17773">
                  <c:v>-0.197434</c:v>
                </c:pt>
                <c:pt idx="17774">
                  <c:v>-0.193712</c:v>
                </c:pt>
                <c:pt idx="17775">
                  <c:v>-0.18987899999999999</c:v>
                </c:pt>
                <c:pt idx="17776">
                  <c:v>-0.18593399999999999</c:v>
                </c:pt>
                <c:pt idx="17777">
                  <c:v>-0.18188199999999999</c:v>
                </c:pt>
                <c:pt idx="17778">
                  <c:v>-0.177735</c:v>
                </c:pt>
                <c:pt idx="17779">
                  <c:v>-0.17349999999999999</c:v>
                </c:pt>
                <c:pt idx="17780">
                  <c:v>-0.169185</c:v>
                </c:pt>
                <c:pt idx="17781">
                  <c:v>-0.164795</c:v>
                </c:pt>
                <c:pt idx="17782">
                  <c:v>-0.160333</c:v>
                </c:pt>
                <c:pt idx="17783">
                  <c:v>-0.155807</c:v>
                </c:pt>
                <c:pt idx="17784">
                  <c:v>-0.151227</c:v>
                </c:pt>
                <c:pt idx="17785">
                  <c:v>-0.14660100000000001</c:v>
                </c:pt>
                <c:pt idx="17786">
                  <c:v>-0.141933</c:v>
                </c:pt>
                <c:pt idx="17787">
                  <c:v>-0.13722200000000001</c:v>
                </c:pt>
                <c:pt idx="17788">
                  <c:v>-0.132467</c:v>
                </c:pt>
                <c:pt idx="17789">
                  <c:v>-0.12767200000000001</c:v>
                </c:pt>
                <c:pt idx="17790">
                  <c:v>-0.12284299999999999</c:v>
                </c:pt>
                <c:pt idx="17791">
                  <c:v>-0.117989</c:v>
                </c:pt>
                <c:pt idx="17792">
                  <c:v>-0.11311499999999999</c:v>
                </c:pt>
                <c:pt idx="17793">
                  <c:v>-0.108224</c:v>
                </c:pt>
                <c:pt idx="17794">
                  <c:v>-0.103312</c:v>
                </c:pt>
                <c:pt idx="17795">
                  <c:v>-9.8382999999999998E-2</c:v>
                </c:pt>
                <c:pt idx="17796">
                  <c:v>-9.3440999999999996E-2</c:v>
                </c:pt>
                <c:pt idx="17797">
                  <c:v>-8.8487700000000002E-2</c:v>
                </c:pt>
                <c:pt idx="17798">
                  <c:v>-8.3520499999999998E-2</c:v>
                </c:pt>
                <c:pt idx="17799">
                  <c:v>-7.8542799999999996E-2</c:v>
                </c:pt>
                <c:pt idx="17800">
                  <c:v>-7.3563100000000006E-2</c:v>
                </c:pt>
                <c:pt idx="17801">
                  <c:v>-6.8588099999999999E-2</c:v>
                </c:pt>
                <c:pt idx="17802">
                  <c:v>-6.3624299999999995E-2</c:v>
                </c:pt>
                <c:pt idx="17803">
                  <c:v>-5.86811E-2</c:v>
                </c:pt>
                <c:pt idx="17804">
                  <c:v>-5.3768200000000002E-2</c:v>
                </c:pt>
                <c:pt idx="17805">
                  <c:v>-4.8889700000000001E-2</c:v>
                </c:pt>
                <c:pt idx="17806">
                  <c:v>-4.4046399999999999E-2</c:v>
                </c:pt>
                <c:pt idx="17807">
                  <c:v>-3.9240499999999998E-2</c:v>
                </c:pt>
                <c:pt idx="17808">
                  <c:v>-3.4478399999999999E-2</c:v>
                </c:pt>
                <c:pt idx="17809">
                  <c:v>-2.9769400000000001E-2</c:v>
                </c:pt>
                <c:pt idx="17810">
                  <c:v>-2.51212E-2</c:v>
                </c:pt>
                <c:pt idx="17811">
                  <c:v>-2.0537799999999998E-2</c:v>
                </c:pt>
                <c:pt idx="17812">
                  <c:v>-1.60228E-2</c:v>
                </c:pt>
                <c:pt idx="17813">
                  <c:v>-1.1583599999999999E-2</c:v>
                </c:pt>
                <c:pt idx="17814" formatCode="0.00E+00">
                  <c:v>-7.2280399999999998E-3</c:v>
                </c:pt>
                <c:pt idx="17815" formatCode="0.00E+00">
                  <c:v>-2.9600400000000002E-3</c:v>
                </c:pt>
                <c:pt idx="17816" formatCode="0.00E+00">
                  <c:v>1.2181200000000001E-3</c:v>
                </c:pt>
                <c:pt idx="17817" formatCode="0.00E+00">
                  <c:v>5.2992200000000003E-3</c:v>
                </c:pt>
                <c:pt idx="17818" formatCode="0.00E+00">
                  <c:v>9.2711700000000005E-3</c:v>
                </c:pt>
                <c:pt idx="17819">
                  <c:v>1.3125E-2</c:v>
                </c:pt>
                <c:pt idx="17820">
                  <c:v>1.6857199999999999E-2</c:v>
                </c:pt>
                <c:pt idx="17821">
                  <c:v>2.0465000000000001E-2</c:v>
                </c:pt>
                <c:pt idx="17822">
                  <c:v>2.3944300000000002E-2</c:v>
                </c:pt>
                <c:pt idx="17823">
                  <c:v>2.7292299999999999E-2</c:v>
                </c:pt>
                <c:pt idx="17824">
                  <c:v>3.05122E-2</c:v>
                </c:pt>
                <c:pt idx="17825">
                  <c:v>3.36078E-2</c:v>
                </c:pt>
                <c:pt idx="17826">
                  <c:v>3.6577600000000002E-2</c:v>
                </c:pt>
                <c:pt idx="17827">
                  <c:v>3.9413999999999998E-2</c:v>
                </c:pt>
                <c:pt idx="17828">
                  <c:v>4.21061E-2</c:v>
                </c:pt>
                <c:pt idx="17829">
                  <c:v>4.4645299999999999E-2</c:v>
                </c:pt>
                <c:pt idx="17830">
                  <c:v>4.7030700000000002E-2</c:v>
                </c:pt>
                <c:pt idx="17831">
                  <c:v>4.92656E-2</c:v>
                </c:pt>
                <c:pt idx="17832">
                  <c:v>5.1350699999999999E-2</c:v>
                </c:pt>
                <c:pt idx="17833">
                  <c:v>5.3282499999999997E-2</c:v>
                </c:pt>
                <c:pt idx="17834">
                  <c:v>5.5054899999999997E-2</c:v>
                </c:pt>
                <c:pt idx="17835">
                  <c:v>5.6662700000000003E-2</c:v>
                </c:pt>
                <c:pt idx="17836">
                  <c:v>5.8102399999999998E-2</c:v>
                </c:pt>
                <c:pt idx="17837">
                  <c:v>5.9368499999999998E-2</c:v>
                </c:pt>
                <c:pt idx="17838">
                  <c:v>6.0454399999999998E-2</c:v>
                </c:pt>
                <c:pt idx="17839">
                  <c:v>6.1361800000000001E-2</c:v>
                </c:pt>
                <c:pt idx="17840">
                  <c:v>6.2099500000000002E-2</c:v>
                </c:pt>
                <c:pt idx="17841">
                  <c:v>6.2667500000000001E-2</c:v>
                </c:pt>
                <c:pt idx="17842">
                  <c:v>6.3055799999999995E-2</c:v>
                </c:pt>
                <c:pt idx="17843">
                  <c:v>6.32572E-2</c:v>
                </c:pt>
                <c:pt idx="17844">
                  <c:v>6.3273800000000005E-2</c:v>
                </c:pt>
                <c:pt idx="17845">
                  <c:v>6.3112199999999993E-2</c:v>
                </c:pt>
                <c:pt idx="17846">
                  <c:v>6.2776399999999996E-2</c:v>
                </c:pt>
                <c:pt idx="17847">
                  <c:v>6.2265399999999999E-2</c:v>
                </c:pt>
                <c:pt idx="17848">
                  <c:v>6.1577100000000003E-2</c:v>
                </c:pt>
                <c:pt idx="17849">
                  <c:v>6.0715600000000002E-2</c:v>
                </c:pt>
                <c:pt idx="17850">
                  <c:v>5.9689600000000002E-2</c:v>
                </c:pt>
                <c:pt idx="17851">
                  <c:v>5.8504899999999999E-2</c:v>
                </c:pt>
                <c:pt idx="17852">
                  <c:v>5.7159300000000003E-2</c:v>
                </c:pt>
                <c:pt idx="17853">
                  <c:v>5.5647599999999998E-2</c:v>
                </c:pt>
                <c:pt idx="17854">
                  <c:v>5.3968099999999998E-2</c:v>
                </c:pt>
                <c:pt idx="17855">
                  <c:v>5.2122099999999998E-2</c:v>
                </c:pt>
                <c:pt idx="17856">
                  <c:v>5.0111200000000002E-2</c:v>
                </c:pt>
                <c:pt idx="17857">
                  <c:v>4.7936899999999998E-2</c:v>
                </c:pt>
                <c:pt idx="17858">
                  <c:v>4.5602900000000002E-2</c:v>
                </c:pt>
                <c:pt idx="17859">
                  <c:v>4.3118299999999998E-2</c:v>
                </c:pt>
                <c:pt idx="17860">
                  <c:v>4.0493300000000003E-2</c:v>
                </c:pt>
                <c:pt idx="17861">
                  <c:v>3.7733599999999999E-2</c:v>
                </c:pt>
                <c:pt idx="17862">
                  <c:v>3.4840599999999999E-2</c:v>
                </c:pt>
                <c:pt idx="17863">
                  <c:v>3.1815700000000002E-2</c:v>
                </c:pt>
                <c:pt idx="17864">
                  <c:v>2.86625E-2</c:v>
                </c:pt>
                <c:pt idx="17865">
                  <c:v>2.53847E-2</c:v>
                </c:pt>
                <c:pt idx="17866">
                  <c:v>2.1984299999999998E-2</c:v>
                </c:pt>
                <c:pt idx="17867">
                  <c:v>1.84642E-2</c:v>
                </c:pt>
                <c:pt idx="17868">
                  <c:v>1.4827699999999999E-2</c:v>
                </c:pt>
                <c:pt idx="17869">
                  <c:v>1.10779E-2</c:v>
                </c:pt>
                <c:pt idx="17870" formatCode="0.00E+00">
                  <c:v>7.2166900000000004E-3</c:v>
                </c:pt>
                <c:pt idx="17871" formatCode="0.00E+00">
                  <c:v>3.24538E-3</c:v>
                </c:pt>
                <c:pt idx="17872" formatCode="0.00E+00">
                  <c:v>-8.3164600000000001E-4</c:v>
                </c:pt>
                <c:pt idx="17873" formatCode="0.00E+00">
                  <c:v>-5.0067200000000001E-3</c:v>
                </c:pt>
                <c:pt idx="17874" formatCode="0.00E+00">
                  <c:v>-9.2702099999999992E-3</c:v>
                </c:pt>
                <c:pt idx="17875">
                  <c:v>-1.36098E-2</c:v>
                </c:pt>
                <c:pt idx="17876">
                  <c:v>-1.80132E-2</c:v>
                </c:pt>
                <c:pt idx="17877">
                  <c:v>-2.2473300000000002E-2</c:v>
                </c:pt>
                <c:pt idx="17878">
                  <c:v>-2.6984500000000002E-2</c:v>
                </c:pt>
                <c:pt idx="17879">
                  <c:v>-3.1535399999999998E-2</c:v>
                </c:pt>
                <c:pt idx="17880">
                  <c:v>-3.6112400000000003E-2</c:v>
                </c:pt>
                <c:pt idx="17881">
                  <c:v>-4.07082E-2</c:v>
                </c:pt>
                <c:pt idx="17882">
                  <c:v>-4.5319400000000003E-2</c:v>
                </c:pt>
                <c:pt idx="17883">
                  <c:v>-4.9941300000000001E-2</c:v>
                </c:pt>
                <c:pt idx="17884">
                  <c:v>-5.4568199999999997E-2</c:v>
                </c:pt>
                <c:pt idx="17885">
                  <c:v>-5.9196400000000003E-2</c:v>
                </c:pt>
                <c:pt idx="17886">
                  <c:v>-6.3824000000000006E-2</c:v>
                </c:pt>
                <c:pt idx="17887">
                  <c:v>-6.8444599999999994E-2</c:v>
                </c:pt>
                <c:pt idx="17888">
                  <c:v>-7.3044799999999993E-2</c:v>
                </c:pt>
                <c:pt idx="17889">
                  <c:v>-7.7612E-2</c:v>
                </c:pt>
                <c:pt idx="17890">
                  <c:v>-8.2145599999999999E-2</c:v>
                </c:pt>
                <c:pt idx="17891">
                  <c:v>-8.6652199999999999E-2</c:v>
                </c:pt>
                <c:pt idx="17892">
                  <c:v>-9.1129000000000002E-2</c:v>
                </c:pt>
                <c:pt idx="17893">
                  <c:v>-9.5563099999999998E-2</c:v>
                </c:pt>
                <c:pt idx="17894">
                  <c:v>-9.9947400000000006E-2</c:v>
                </c:pt>
                <c:pt idx="17895">
                  <c:v>-0.104282</c:v>
                </c:pt>
                <c:pt idx="17896">
                  <c:v>-0.10856499999999999</c:v>
                </c:pt>
                <c:pt idx="17897">
                  <c:v>-0.112784</c:v>
                </c:pt>
                <c:pt idx="17898">
                  <c:v>-0.11692900000000001</c:v>
                </c:pt>
                <c:pt idx="17899">
                  <c:v>-0.12099500000000001</c:v>
                </c:pt>
                <c:pt idx="17900">
                  <c:v>-0.124975</c:v>
                </c:pt>
                <c:pt idx="17901">
                  <c:v>-0.12887499999999999</c:v>
                </c:pt>
                <c:pt idx="17902">
                  <c:v>-0.132686</c:v>
                </c:pt>
                <c:pt idx="17903">
                  <c:v>-0.13635800000000001</c:v>
                </c:pt>
                <c:pt idx="17904">
                  <c:v>-0.139873</c:v>
                </c:pt>
                <c:pt idx="17905">
                  <c:v>-0.143287</c:v>
                </c:pt>
                <c:pt idx="17906">
                  <c:v>-0.14661199999999999</c:v>
                </c:pt>
                <c:pt idx="17907">
                  <c:v>-0.14980599999999999</c:v>
                </c:pt>
                <c:pt idx="17908">
                  <c:v>-0.15286</c:v>
                </c:pt>
                <c:pt idx="17909">
                  <c:v>-0.15578500000000001</c:v>
                </c:pt>
                <c:pt idx="17910">
                  <c:v>-0.15858</c:v>
                </c:pt>
                <c:pt idx="17911">
                  <c:v>-0.16123599999999999</c:v>
                </c:pt>
                <c:pt idx="17912">
                  <c:v>-0.163739</c:v>
                </c:pt>
                <c:pt idx="17913">
                  <c:v>-0.16608000000000001</c:v>
                </c:pt>
                <c:pt idx="17914">
                  <c:v>-0.16825899999999999</c:v>
                </c:pt>
                <c:pt idx="17915">
                  <c:v>-0.17028399999999999</c:v>
                </c:pt>
                <c:pt idx="17916">
                  <c:v>-0.17215900000000001</c:v>
                </c:pt>
                <c:pt idx="17917">
                  <c:v>-0.17388700000000001</c:v>
                </c:pt>
                <c:pt idx="17918">
                  <c:v>-0.17546900000000001</c:v>
                </c:pt>
                <c:pt idx="17919">
                  <c:v>-0.17690600000000001</c:v>
                </c:pt>
                <c:pt idx="17920">
                  <c:v>-0.178202</c:v>
                </c:pt>
                <c:pt idx="17921">
                  <c:v>-0.17935799999999999</c:v>
                </c:pt>
                <c:pt idx="17922">
                  <c:v>-0.18037700000000001</c:v>
                </c:pt>
                <c:pt idx="17923">
                  <c:v>-0.18126100000000001</c:v>
                </c:pt>
                <c:pt idx="17924">
                  <c:v>-0.18201100000000001</c:v>
                </c:pt>
                <c:pt idx="17925">
                  <c:v>-0.18262700000000001</c:v>
                </c:pt>
                <c:pt idx="17926">
                  <c:v>-0.18310799999999999</c:v>
                </c:pt>
                <c:pt idx="17927">
                  <c:v>-0.183449</c:v>
                </c:pt>
                <c:pt idx="17928">
                  <c:v>-0.18364900000000001</c:v>
                </c:pt>
                <c:pt idx="17929">
                  <c:v>-0.18370900000000001</c:v>
                </c:pt>
                <c:pt idx="17930">
                  <c:v>-0.18363299999999999</c:v>
                </c:pt>
                <c:pt idx="17931">
                  <c:v>-0.183422</c:v>
                </c:pt>
                <c:pt idx="17932">
                  <c:v>-0.18306700000000001</c:v>
                </c:pt>
                <c:pt idx="17933">
                  <c:v>-0.182564</c:v>
                </c:pt>
                <c:pt idx="17934">
                  <c:v>-0.181917</c:v>
                </c:pt>
                <c:pt idx="17935">
                  <c:v>-0.18113299999999999</c:v>
                </c:pt>
                <c:pt idx="17936">
                  <c:v>-0.18021100000000001</c:v>
                </c:pt>
                <c:pt idx="17937">
                  <c:v>-0.179149</c:v>
                </c:pt>
                <c:pt idx="17938">
                  <c:v>-0.177948</c:v>
                </c:pt>
                <c:pt idx="17939">
                  <c:v>-0.17661099999999999</c:v>
                </c:pt>
                <c:pt idx="17940">
                  <c:v>-0.17513999999999999</c:v>
                </c:pt>
                <c:pt idx="17941">
                  <c:v>-0.17353299999999999</c:v>
                </c:pt>
                <c:pt idx="17942">
                  <c:v>-0.17178499999999999</c:v>
                </c:pt>
                <c:pt idx="17943">
                  <c:v>-0.169903</c:v>
                </c:pt>
                <c:pt idx="17944">
                  <c:v>-0.16789899999999999</c:v>
                </c:pt>
                <c:pt idx="17945">
                  <c:v>-0.16578300000000001</c:v>
                </c:pt>
                <c:pt idx="17946">
                  <c:v>-0.16356699999999999</c:v>
                </c:pt>
                <c:pt idx="17947">
                  <c:v>-0.16125600000000001</c:v>
                </c:pt>
                <c:pt idx="17948">
                  <c:v>-0.15885199999999999</c:v>
                </c:pt>
                <c:pt idx="17949">
                  <c:v>-0.156359</c:v>
                </c:pt>
                <c:pt idx="17950">
                  <c:v>-0.153782</c:v>
                </c:pt>
                <c:pt idx="17951">
                  <c:v>-0.15112700000000001</c:v>
                </c:pt>
                <c:pt idx="17952">
                  <c:v>-0.148398</c:v>
                </c:pt>
                <c:pt idx="17953">
                  <c:v>-0.145595</c:v>
                </c:pt>
                <c:pt idx="17954">
                  <c:v>-0.14271900000000001</c:v>
                </c:pt>
                <c:pt idx="17955">
                  <c:v>-0.13977100000000001</c:v>
                </c:pt>
                <c:pt idx="17956">
                  <c:v>-0.13676199999999999</c:v>
                </c:pt>
                <c:pt idx="17957">
                  <c:v>-0.13370799999999999</c:v>
                </c:pt>
                <c:pt idx="17958">
                  <c:v>-0.13061800000000001</c:v>
                </c:pt>
                <c:pt idx="17959">
                  <c:v>-0.12749199999999999</c:v>
                </c:pt>
                <c:pt idx="17960">
                  <c:v>-0.124333</c:v>
                </c:pt>
                <c:pt idx="17961">
                  <c:v>-0.121138</c:v>
                </c:pt>
                <c:pt idx="17962">
                  <c:v>-0.117911</c:v>
                </c:pt>
                <c:pt idx="17963">
                  <c:v>-0.114653</c:v>
                </c:pt>
                <c:pt idx="17964">
                  <c:v>-0.111369</c:v>
                </c:pt>
                <c:pt idx="17965">
                  <c:v>-0.108066</c:v>
                </c:pt>
                <c:pt idx="17966">
                  <c:v>-0.104757</c:v>
                </c:pt>
                <c:pt idx="17967">
                  <c:v>-0.101455</c:v>
                </c:pt>
                <c:pt idx="17968">
                  <c:v>-9.8167199999999996E-2</c:v>
                </c:pt>
                <c:pt idx="17969">
                  <c:v>-9.4895300000000002E-2</c:v>
                </c:pt>
                <c:pt idx="17970">
                  <c:v>-9.1638300000000006E-2</c:v>
                </c:pt>
                <c:pt idx="17971">
                  <c:v>-8.8398199999999996E-2</c:v>
                </c:pt>
                <c:pt idx="17972">
                  <c:v>-8.5178900000000002E-2</c:v>
                </c:pt>
                <c:pt idx="17973">
                  <c:v>-8.1986199999999995E-2</c:v>
                </c:pt>
                <c:pt idx="17974">
                  <c:v>-7.8829399999999994E-2</c:v>
                </c:pt>
                <c:pt idx="17975">
                  <c:v>-7.5717099999999996E-2</c:v>
                </c:pt>
                <c:pt idx="17976">
                  <c:v>-7.26517E-2</c:v>
                </c:pt>
                <c:pt idx="17977">
                  <c:v>-6.9633700000000007E-2</c:v>
                </c:pt>
                <c:pt idx="17978">
                  <c:v>-6.6669599999999996E-2</c:v>
                </c:pt>
                <c:pt idx="17979">
                  <c:v>-6.3772800000000004E-2</c:v>
                </c:pt>
                <c:pt idx="17980">
                  <c:v>-6.09571E-2</c:v>
                </c:pt>
                <c:pt idx="17981">
                  <c:v>-5.8237799999999999E-2</c:v>
                </c:pt>
                <c:pt idx="17982">
                  <c:v>-5.5629199999999997E-2</c:v>
                </c:pt>
                <c:pt idx="17983">
                  <c:v>-5.3134800000000003E-2</c:v>
                </c:pt>
                <c:pt idx="17984">
                  <c:v>-5.0749700000000002E-2</c:v>
                </c:pt>
                <c:pt idx="17985">
                  <c:v>-4.8469100000000001E-2</c:v>
                </c:pt>
                <c:pt idx="17986">
                  <c:v>-4.6291899999999997E-2</c:v>
                </c:pt>
                <c:pt idx="17987">
                  <c:v>-4.4215699999999997E-2</c:v>
                </c:pt>
                <c:pt idx="17988">
                  <c:v>-4.2237499999999997E-2</c:v>
                </c:pt>
                <c:pt idx="17989">
                  <c:v>-4.0363400000000001E-2</c:v>
                </c:pt>
                <c:pt idx="17990">
                  <c:v>-3.8609999999999998E-2</c:v>
                </c:pt>
                <c:pt idx="17991">
                  <c:v>-3.6992999999999998E-2</c:v>
                </c:pt>
                <c:pt idx="17992">
                  <c:v>-3.5519099999999998E-2</c:v>
                </c:pt>
                <c:pt idx="17993">
                  <c:v>-3.4187799999999997E-2</c:v>
                </c:pt>
                <c:pt idx="17994">
                  <c:v>-3.2997100000000001E-2</c:v>
                </c:pt>
                <c:pt idx="17995">
                  <c:v>-3.1945300000000003E-2</c:v>
                </c:pt>
                <c:pt idx="17996">
                  <c:v>-3.1028E-2</c:v>
                </c:pt>
                <c:pt idx="17997">
                  <c:v>-3.0241199999999999E-2</c:v>
                </c:pt>
                <c:pt idx="17998">
                  <c:v>-2.9585299999999998E-2</c:v>
                </c:pt>
                <c:pt idx="17999">
                  <c:v>-2.9066000000000002E-2</c:v>
                </c:pt>
                <c:pt idx="18000">
                  <c:v>-2.8691299999999999E-2</c:v>
                </c:pt>
                <c:pt idx="18001">
                  <c:v>-2.8464300000000001E-2</c:v>
                </c:pt>
                <c:pt idx="18002">
                  <c:v>-2.83856E-2</c:v>
                </c:pt>
                <c:pt idx="18003">
                  <c:v>-2.8457099999999999E-2</c:v>
                </c:pt>
                <c:pt idx="18004">
                  <c:v>-2.8681399999999999E-2</c:v>
                </c:pt>
                <c:pt idx="18005">
                  <c:v>-2.90592E-2</c:v>
                </c:pt>
                <c:pt idx="18006">
                  <c:v>-2.9589000000000001E-2</c:v>
                </c:pt>
                <c:pt idx="18007">
                  <c:v>-3.0268799999999998E-2</c:v>
                </c:pt>
                <c:pt idx="18008">
                  <c:v>-3.1097E-2</c:v>
                </c:pt>
                <c:pt idx="18009">
                  <c:v>-3.20731E-2</c:v>
                </c:pt>
                <c:pt idx="18010">
                  <c:v>-3.3193599999999997E-2</c:v>
                </c:pt>
                <c:pt idx="18011">
                  <c:v>-3.44514E-2</c:v>
                </c:pt>
                <c:pt idx="18012">
                  <c:v>-3.5841900000000003E-2</c:v>
                </c:pt>
                <c:pt idx="18013">
                  <c:v>-3.7368100000000001E-2</c:v>
                </c:pt>
                <c:pt idx="18014">
                  <c:v>-3.90304E-2</c:v>
                </c:pt>
                <c:pt idx="18015">
                  <c:v>-4.0822200000000003E-2</c:v>
                </c:pt>
                <c:pt idx="18016">
                  <c:v>-4.2739600000000003E-2</c:v>
                </c:pt>
                <c:pt idx="18017">
                  <c:v>-4.4783499999999997E-2</c:v>
                </c:pt>
                <c:pt idx="18018">
                  <c:v>-4.6952199999999999E-2</c:v>
                </c:pt>
                <c:pt idx="18019">
                  <c:v>-4.9239699999999997E-2</c:v>
                </c:pt>
                <c:pt idx="18020">
                  <c:v>-5.1640900000000003E-2</c:v>
                </c:pt>
                <c:pt idx="18021">
                  <c:v>-5.41518E-2</c:v>
                </c:pt>
                <c:pt idx="18022">
                  <c:v>-5.6765500000000003E-2</c:v>
                </c:pt>
                <c:pt idx="18023">
                  <c:v>-5.9472400000000002E-2</c:v>
                </c:pt>
                <c:pt idx="18024">
                  <c:v>-6.2265399999999999E-2</c:v>
                </c:pt>
                <c:pt idx="18025">
                  <c:v>-6.5144599999999997E-2</c:v>
                </c:pt>
                <c:pt idx="18026">
                  <c:v>-6.8111500000000005E-2</c:v>
                </c:pt>
                <c:pt idx="18027">
                  <c:v>-7.1162500000000004E-2</c:v>
                </c:pt>
                <c:pt idx="18028">
                  <c:v>-7.4286199999999997E-2</c:v>
                </c:pt>
                <c:pt idx="18029">
                  <c:v>-7.7466999999999994E-2</c:v>
                </c:pt>
                <c:pt idx="18030">
                  <c:v>-8.0690700000000004E-2</c:v>
                </c:pt>
                <c:pt idx="18031">
                  <c:v>-8.3945500000000006E-2</c:v>
                </c:pt>
                <c:pt idx="18032">
                  <c:v>-8.7224499999999996E-2</c:v>
                </c:pt>
                <c:pt idx="18033">
                  <c:v>-9.0528899999999995E-2</c:v>
                </c:pt>
                <c:pt idx="18034">
                  <c:v>-9.38615E-2</c:v>
                </c:pt>
                <c:pt idx="18035">
                  <c:v>-9.7216399999999994E-2</c:v>
                </c:pt>
                <c:pt idx="18036">
                  <c:v>-0.10058300000000001</c:v>
                </c:pt>
                <c:pt idx="18037">
                  <c:v>-0.103959</c:v>
                </c:pt>
                <c:pt idx="18038">
                  <c:v>-0.10735</c:v>
                </c:pt>
                <c:pt idx="18039">
                  <c:v>-0.11075699999999999</c:v>
                </c:pt>
                <c:pt idx="18040">
                  <c:v>-0.114178</c:v>
                </c:pt>
                <c:pt idx="18041">
                  <c:v>-0.117607</c:v>
                </c:pt>
                <c:pt idx="18042">
                  <c:v>-0.12103800000000001</c:v>
                </c:pt>
                <c:pt idx="18043">
                  <c:v>-0.124468</c:v>
                </c:pt>
                <c:pt idx="18044">
                  <c:v>-0.127891</c:v>
                </c:pt>
                <c:pt idx="18045">
                  <c:v>-0.131299</c:v>
                </c:pt>
                <c:pt idx="18046">
                  <c:v>-0.134681</c:v>
                </c:pt>
                <c:pt idx="18047">
                  <c:v>-0.13802300000000001</c:v>
                </c:pt>
                <c:pt idx="18048">
                  <c:v>-0.14131099999999999</c:v>
                </c:pt>
                <c:pt idx="18049">
                  <c:v>-0.14452899999999999</c:v>
                </c:pt>
                <c:pt idx="18050">
                  <c:v>-0.14766099999999999</c:v>
                </c:pt>
                <c:pt idx="18051">
                  <c:v>-0.150699</c:v>
                </c:pt>
                <c:pt idx="18052">
                  <c:v>-0.15363199999999999</c:v>
                </c:pt>
                <c:pt idx="18053">
                  <c:v>-0.156448</c:v>
                </c:pt>
                <c:pt idx="18054">
                  <c:v>-0.15914300000000001</c:v>
                </c:pt>
                <c:pt idx="18055">
                  <c:v>-0.16172</c:v>
                </c:pt>
                <c:pt idx="18056">
                  <c:v>-0.164184</c:v>
                </c:pt>
                <c:pt idx="18057">
                  <c:v>-0.16653799999999999</c:v>
                </c:pt>
                <c:pt idx="18058">
                  <c:v>-0.16878299999999999</c:v>
                </c:pt>
                <c:pt idx="18059">
                  <c:v>-0.17091300000000001</c:v>
                </c:pt>
                <c:pt idx="18060">
                  <c:v>-0.17291699999999999</c:v>
                </c:pt>
                <c:pt idx="18061">
                  <c:v>-0.174787</c:v>
                </c:pt>
                <c:pt idx="18062">
                  <c:v>-0.17652300000000001</c:v>
                </c:pt>
                <c:pt idx="18063">
                  <c:v>-0.178122</c:v>
                </c:pt>
                <c:pt idx="18064">
                  <c:v>-0.17957799999999999</c:v>
                </c:pt>
                <c:pt idx="18065">
                  <c:v>-0.18089</c:v>
                </c:pt>
                <c:pt idx="18066">
                  <c:v>-0.18206700000000001</c:v>
                </c:pt>
                <c:pt idx="18067">
                  <c:v>-0.183119</c:v>
                </c:pt>
                <c:pt idx="18068">
                  <c:v>-0.18404899999999999</c:v>
                </c:pt>
                <c:pt idx="18069">
                  <c:v>-0.18485299999999999</c:v>
                </c:pt>
                <c:pt idx="18070">
                  <c:v>-0.185528</c:v>
                </c:pt>
                <c:pt idx="18071">
                  <c:v>-0.18607399999999999</c:v>
                </c:pt>
                <c:pt idx="18072">
                  <c:v>-0.18648600000000001</c:v>
                </c:pt>
                <c:pt idx="18073">
                  <c:v>-0.18675600000000001</c:v>
                </c:pt>
                <c:pt idx="18074">
                  <c:v>-0.18688299999999999</c:v>
                </c:pt>
                <c:pt idx="18075">
                  <c:v>-0.186866</c:v>
                </c:pt>
                <c:pt idx="18076">
                  <c:v>-0.18670400000000001</c:v>
                </c:pt>
                <c:pt idx="18077">
                  <c:v>-0.18639800000000001</c:v>
                </c:pt>
                <c:pt idx="18078">
                  <c:v>-0.18595200000000001</c:v>
                </c:pt>
                <c:pt idx="18079">
                  <c:v>-0.185364</c:v>
                </c:pt>
                <c:pt idx="18080">
                  <c:v>-0.18462500000000001</c:v>
                </c:pt>
                <c:pt idx="18081">
                  <c:v>-0.18373</c:v>
                </c:pt>
                <c:pt idx="18082">
                  <c:v>-0.18268799999999999</c:v>
                </c:pt>
                <c:pt idx="18083">
                  <c:v>-0.18151100000000001</c:v>
                </c:pt>
                <c:pt idx="18084">
                  <c:v>-0.18020800000000001</c:v>
                </c:pt>
                <c:pt idx="18085">
                  <c:v>-0.178782</c:v>
                </c:pt>
                <c:pt idx="18086">
                  <c:v>-0.17724000000000001</c:v>
                </c:pt>
                <c:pt idx="18087">
                  <c:v>-0.17558699999999999</c:v>
                </c:pt>
                <c:pt idx="18088">
                  <c:v>-0.17382500000000001</c:v>
                </c:pt>
                <c:pt idx="18089">
                  <c:v>-0.171958</c:v>
                </c:pt>
                <c:pt idx="18090">
                  <c:v>-0.16999500000000001</c:v>
                </c:pt>
                <c:pt idx="18091">
                  <c:v>-0.16794500000000001</c:v>
                </c:pt>
                <c:pt idx="18092">
                  <c:v>-0.16580500000000001</c:v>
                </c:pt>
                <c:pt idx="18093">
                  <c:v>-0.16356899999999999</c:v>
                </c:pt>
                <c:pt idx="18094">
                  <c:v>-0.16123799999999999</c:v>
                </c:pt>
                <c:pt idx="18095">
                  <c:v>-0.15882199999999999</c:v>
                </c:pt>
                <c:pt idx="18096">
                  <c:v>-0.156334</c:v>
                </c:pt>
                <c:pt idx="18097">
                  <c:v>-0.153778</c:v>
                </c:pt>
                <c:pt idx="18098">
                  <c:v>-0.15115300000000001</c:v>
                </c:pt>
                <c:pt idx="18099">
                  <c:v>-0.14845800000000001</c:v>
                </c:pt>
                <c:pt idx="18100">
                  <c:v>-0.1457</c:v>
                </c:pt>
                <c:pt idx="18101">
                  <c:v>-0.14288899999999999</c:v>
                </c:pt>
                <c:pt idx="18102">
                  <c:v>-0.14003199999999999</c:v>
                </c:pt>
                <c:pt idx="18103">
                  <c:v>-0.13714000000000001</c:v>
                </c:pt>
                <c:pt idx="18104">
                  <c:v>-0.134218</c:v>
                </c:pt>
                <c:pt idx="18105">
                  <c:v>-0.13126399999999999</c:v>
                </c:pt>
                <c:pt idx="18106">
                  <c:v>-0.12828700000000001</c:v>
                </c:pt>
                <c:pt idx="18107">
                  <c:v>-0.12529699999999999</c:v>
                </c:pt>
                <c:pt idx="18108">
                  <c:v>-0.122304</c:v>
                </c:pt>
                <c:pt idx="18109">
                  <c:v>-0.119306</c:v>
                </c:pt>
                <c:pt idx="18110">
                  <c:v>-0.116304</c:v>
                </c:pt>
                <c:pt idx="18111">
                  <c:v>-0.11330800000000001</c:v>
                </c:pt>
                <c:pt idx="18112">
                  <c:v>-0.11032400000000001</c:v>
                </c:pt>
                <c:pt idx="18113">
                  <c:v>-0.10735</c:v>
                </c:pt>
                <c:pt idx="18114">
                  <c:v>-0.104383</c:v>
                </c:pt>
                <c:pt idx="18115">
                  <c:v>-0.101428</c:v>
                </c:pt>
                <c:pt idx="18116">
                  <c:v>-9.84907E-2</c:v>
                </c:pt>
                <c:pt idx="18117">
                  <c:v>-9.5571799999999998E-2</c:v>
                </c:pt>
                <c:pt idx="18118">
                  <c:v>-9.2677300000000004E-2</c:v>
                </c:pt>
                <c:pt idx="18119">
                  <c:v>-8.9817099999999997E-2</c:v>
                </c:pt>
                <c:pt idx="18120">
                  <c:v>-8.6995900000000001E-2</c:v>
                </c:pt>
                <c:pt idx="18121">
                  <c:v>-8.4216100000000002E-2</c:v>
                </c:pt>
                <c:pt idx="18122">
                  <c:v>-8.1482299999999994E-2</c:v>
                </c:pt>
                <c:pt idx="18123">
                  <c:v>-7.8799900000000006E-2</c:v>
                </c:pt>
                <c:pt idx="18124">
                  <c:v>-7.6175300000000001E-2</c:v>
                </c:pt>
                <c:pt idx="18125">
                  <c:v>-7.3619299999999999E-2</c:v>
                </c:pt>
                <c:pt idx="18126">
                  <c:v>-7.1147699999999994E-2</c:v>
                </c:pt>
                <c:pt idx="18127">
                  <c:v>-6.8778099999999995E-2</c:v>
                </c:pt>
                <c:pt idx="18128">
                  <c:v>-6.6524399999999997E-2</c:v>
                </c:pt>
                <c:pt idx="18129">
                  <c:v>-6.4396099999999998E-2</c:v>
                </c:pt>
                <c:pt idx="18130">
                  <c:v>-6.2394400000000003E-2</c:v>
                </c:pt>
                <c:pt idx="18131">
                  <c:v>-6.0510899999999999E-2</c:v>
                </c:pt>
                <c:pt idx="18132">
                  <c:v>-5.8735799999999998E-2</c:v>
                </c:pt>
                <c:pt idx="18133">
                  <c:v>-5.7068899999999999E-2</c:v>
                </c:pt>
                <c:pt idx="18134">
                  <c:v>-5.5524499999999997E-2</c:v>
                </c:pt>
                <c:pt idx="18135">
                  <c:v>-5.4120399999999999E-2</c:v>
                </c:pt>
                <c:pt idx="18136">
                  <c:v>-5.2861199999999997E-2</c:v>
                </c:pt>
                <c:pt idx="18137">
                  <c:v>-5.1733800000000003E-2</c:v>
                </c:pt>
                <c:pt idx="18138">
                  <c:v>-5.07202E-2</c:v>
                </c:pt>
                <c:pt idx="18139">
                  <c:v>-4.9811099999999997E-2</c:v>
                </c:pt>
                <c:pt idx="18140">
                  <c:v>-4.9008700000000002E-2</c:v>
                </c:pt>
                <c:pt idx="18141">
                  <c:v>-4.83156E-2</c:v>
                </c:pt>
                <c:pt idx="18142">
                  <c:v>-4.77326E-2</c:v>
                </c:pt>
                <c:pt idx="18143">
                  <c:v>-4.7266799999999998E-2</c:v>
                </c:pt>
                <c:pt idx="18144">
                  <c:v>-4.6932099999999997E-2</c:v>
                </c:pt>
                <c:pt idx="18145">
                  <c:v>-4.6737899999999999E-2</c:v>
                </c:pt>
                <c:pt idx="18146">
                  <c:v>-4.6688500000000001E-2</c:v>
                </c:pt>
                <c:pt idx="18147">
                  <c:v>-4.6786399999999999E-2</c:v>
                </c:pt>
                <c:pt idx="18148">
                  <c:v>-4.7031099999999999E-2</c:v>
                </c:pt>
                <c:pt idx="18149">
                  <c:v>-4.7419900000000001E-2</c:v>
                </c:pt>
                <c:pt idx="18150">
                  <c:v>-4.7952500000000002E-2</c:v>
                </c:pt>
                <c:pt idx="18151">
                  <c:v>-4.8632500000000002E-2</c:v>
                </c:pt>
                <c:pt idx="18152">
                  <c:v>-4.94606E-2</c:v>
                </c:pt>
                <c:pt idx="18153">
                  <c:v>-5.0433100000000002E-2</c:v>
                </c:pt>
                <c:pt idx="18154">
                  <c:v>-5.1552300000000002E-2</c:v>
                </c:pt>
                <c:pt idx="18155">
                  <c:v>-5.2827199999999998E-2</c:v>
                </c:pt>
                <c:pt idx="18156">
                  <c:v>-5.4260799999999998E-2</c:v>
                </c:pt>
                <c:pt idx="18157">
                  <c:v>-5.5847500000000001E-2</c:v>
                </c:pt>
                <c:pt idx="18158">
                  <c:v>-5.7579600000000002E-2</c:v>
                </c:pt>
                <c:pt idx="18159">
                  <c:v>-5.9450000000000003E-2</c:v>
                </c:pt>
                <c:pt idx="18160">
                  <c:v>-6.1449499999999997E-2</c:v>
                </c:pt>
                <c:pt idx="18161">
                  <c:v>-6.3569600000000004E-2</c:v>
                </c:pt>
                <c:pt idx="18162">
                  <c:v>-6.5809300000000001E-2</c:v>
                </c:pt>
                <c:pt idx="18163">
                  <c:v>-6.8174200000000004E-2</c:v>
                </c:pt>
                <c:pt idx="18164">
                  <c:v>-7.0664000000000005E-2</c:v>
                </c:pt>
                <c:pt idx="18165">
                  <c:v>-7.3264399999999993E-2</c:v>
                </c:pt>
                <c:pt idx="18166">
                  <c:v>-7.5950900000000002E-2</c:v>
                </c:pt>
                <c:pt idx="18167">
                  <c:v>-7.8705700000000003E-2</c:v>
                </c:pt>
                <c:pt idx="18168">
                  <c:v>-8.15303E-2</c:v>
                </c:pt>
                <c:pt idx="18169">
                  <c:v>-8.4438299999999994E-2</c:v>
                </c:pt>
                <c:pt idx="18170">
                  <c:v>-8.7442000000000006E-2</c:v>
                </c:pt>
                <c:pt idx="18171">
                  <c:v>-9.0546100000000004E-2</c:v>
                </c:pt>
                <c:pt idx="18172">
                  <c:v>-9.3748899999999996E-2</c:v>
                </c:pt>
                <c:pt idx="18173">
                  <c:v>-9.7047999999999995E-2</c:v>
                </c:pt>
                <c:pt idx="18174">
                  <c:v>-0.100438</c:v>
                </c:pt>
                <c:pt idx="18175">
                  <c:v>-0.103909</c:v>
                </c:pt>
                <c:pt idx="18176">
                  <c:v>-0.107447</c:v>
                </c:pt>
                <c:pt idx="18177">
                  <c:v>-0.11104899999999999</c:v>
                </c:pt>
                <c:pt idx="18178">
                  <c:v>-0.11472</c:v>
                </c:pt>
                <c:pt idx="18179">
                  <c:v>-0.11845899999999999</c:v>
                </c:pt>
                <c:pt idx="18180">
                  <c:v>-0.12225900000000001</c:v>
                </c:pt>
                <c:pt idx="18181">
                  <c:v>-0.126112</c:v>
                </c:pt>
                <c:pt idx="18182">
                  <c:v>-0.13000999999999999</c:v>
                </c:pt>
                <c:pt idx="18183">
                  <c:v>-0.133937</c:v>
                </c:pt>
                <c:pt idx="18184">
                  <c:v>-0.137877</c:v>
                </c:pt>
                <c:pt idx="18185">
                  <c:v>-0.141819</c:v>
                </c:pt>
                <c:pt idx="18186">
                  <c:v>-0.145757</c:v>
                </c:pt>
                <c:pt idx="18187">
                  <c:v>-0.14968899999999999</c:v>
                </c:pt>
                <c:pt idx="18188">
                  <c:v>-0.153613</c:v>
                </c:pt>
                <c:pt idx="18189">
                  <c:v>-0.15751899999999999</c:v>
                </c:pt>
                <c:pt idx="18190">
                  <c:v>-0.16139800000000001</c:v>
                </c:pt>
                <c:pt idx="18191">
                  <c:v>-0.16524900000000001</c:v>
                </c:pt>
                <c:pt idx="18192">
                  <c:v>-0.16907900000000001</c:v>
                </c:pt>
                <c:pt idx="18193">
                  <c:v>-0.17288799999999999</c:v>
                </c:pt>
                <c:pt idx="18194">
                  <c:v>-0.17666299999999999</c:v>
                </c:pt>
                <c:pt idx="18195">
                  <c:v>-0.180393</c:v>
                </c:pt>
                <c:pt idx="18196">
                  <c:v>-0.18407299999999999</c:v>
                </c:pt>
                <c:pt idx="18197">
                  <c:v>-0.187698</c:v>
                </c:pt>
                <c:pt idx="18198">
                  <c:v>-0.19126599999999999</c:v>
                </c:pt>
                <c:pt idx="18199">
                  <c:v>-0.19477700000000001</c:v>
                </c:pt>
                <c:pt idx="18200">
                  <c:v>-0.19822600000000001</c:v>
                </c:pt>
                <c:pt idx="18201">
                  <c:v>-0.20160400000000001</c:v>
                </c:pt>
                <c:pt idx="18202">
                  <c:v>-0.20490800000000001</c:v>
                </c:pt>
                <c:pt idx="18203">
                  <c:v>-0.20814099999999999</c:v>
                </c:pt>
                <c:pt idx="18204">
                  <c:v>-0.21130499999999999</c:v>
                </c:pt>
                <c:pt idx="18205">
                  <c:v>-0.21440000000000001</c:v>
                </c:pt>
                <c:pt idx="18206">
                  <c:v>-0.21742800000000001</c:v>
                </c:pt>
                <c:pt idx="18207">
                  <c:v>-0.22039300000000001</c:v>
                </c:pt>
                <c:pt idx="18208">
                  <c:v>-0.22328799999999999</c:v>
                </c:pt>
                <c:pt idx="18209">
                  <c:v>-0.226109</c:v>
                </c:pt>
                <c:pt idx="18210">
                  <c:v>-0.22885800000000001</c:v>
                </c:pt>
                <c:pt idx="18211">
                  <c:v>-0.23153599999999999</c:v>
                </c:pt>
                <c:pt idx="18212">
                  <c:v>-0.23413300000000001</c:v>
                </c:pt>
                <c:pt idx="18213">
                  <c:v>-0.23663699999999999</c:v>
                </c:pt>
                <c:pt idx="18214">
                  <c:v>-0.23904400000000001</c:v>
                </c:pt>
                <c:pt idx="18215">
                  <c:v>-0.24135999999999999</c:v>
                </c:pt>
                <c:pt idx="18216">
                  <c:v>-0.243585</c:v>
                </c:pt>
                <c:pt idx="18217">
                  <c:v>-0.24570900000000001</c:v>
                </c:pt>
                <c:pt idx="18218">
                  <c:v>-0.247721</c:v>
                </c:pt>
                <c:pt idx="18219">
                  <c:v>-0.24961</c:v>
                </c:pt>
                <c:pt idx="18220">
                  <c:v>-0.25136700000000001</c:v>
                </c:pt>
                <c:pt idx="18221">
                  <c:v>-0.252996</c:v>
                </c:pt>
                <c:pt idx="18222">
                  <c:v>-0.25451600000000002</c:v>
                </c:pt>
                <c:pt idx="18223">
                  <c:v>-0.25594299999999998</c:v>
                </c:pt>
                <c:pt idx="18224">
                  <c:v>-0.25727899999999998</c:v>
                </c:pt>
                <c:pt idx="18225">
                  <c:v>-0.25851299999999999</c:v>
                </c:pt>
                <c:pt idx="18226">
                  <c:v>-0.259631</c:v>
                </c:pt>
                <c:pt idx="18227">
                  <c:v>-0.260633</c:v>
                </c:pt>
                <c:pt idx="18228">
                  <c:v>-0.26152599999999998</c:v>
                </c:pt>
                <c:pt idx="18229">
                  <c:v>-0.26231300000000002</c:v>
                </c:pt>
                <c:pt idx="18230">
                  <c:v>-0.26299</c:v>
                </c:pt>
                <c:pt idx="18231">
                  <c:v>-0.26356099999999999</c:v>
                </c:pt>
                <c:pt idx="18232">
                  <c:v>-0.264044</c:v>
                </c:pt>
                <c:pt idx="18233">
                  <c:v>-0.26445200000000002</c:v>
                </c:pt>
                <c:pt idx="18234">
                  <c:v>-0.26479200000000003</c:v>
                </c:pt>
                <c:pt idx="18235">
                  <c:v>-0.26506099999999999</c:v>
                </c:pt>
                <c:pt idx="18236">
                  <c:v>-0.26525300000000002</c:v>
                </c:pt>
                <c:pt idx="18237">
                  <c:v>-0.26536700000000002</c:v>
                </c:pt>
                <c:pt idx="18238">
                  <c:v>-0.26541100000000001</c:v>
                </c:pt>
                <c:pt idx="18239">
                  <c:v>-0.26539299999999999</c:v>
                </c:pt>
                <c:pt idx="18240">
                  <c:v>-0.26531700000000003</c:v>
                </c:pt>
                <c:pt idx="18241">
                  <c:v>-0.26518700000000001</c:v>
                </c:pt>
                <c:pt idx="18242">
                  <c:v>-0.26500699999999999</c:v>
                </c:pt>
                <c:pt idx="18243">
                  <c:v>-0.26477499999999998</c:v>
                </c:pt>
                <c:pt idx="18244">
                  <c:v>-0.26448300000000002</c:v>
                </c:pt>
                <c:pt idx="18245">
                  <c:v>-0.26413199999999998</c:v>
                </c:pt>
                <c:pt idx="18246">
                  <c:v>-0.26372000000000001</c:v>
                </c:pt>
                <c:pt idx="18247">
                  <c:v>-0.26324199999999998</c:v>
                </c:pt>
                <c:pt idx="18248">
                  <c:v>-0.26269300000000001</c:v>
                </c:pt>
                <c:pt idx="18249">
                  <c:v>-0.262077</c:v>
                </c:pt>
                <c:pt idx="18250">
                  <c:v>-0.261403</c:v>
                </c:pt>
                <c:pt idx="18251">
                  <c:v>-0.26068999999999998</c:v>
                </c:pt>
                <c:pt idx="18252">
                  <c:v>-0.25995000000000001</c:v>
                </c:pt>
                <c:pt idx="18253">
                  <c:v>-0.25917600000000002</c:v>
                </c:pt>
                <c:pt idx="18254">
                  <c:v>-0.258357</c:v>
                </c:pt>
                <c:pt idx="18255">
                  <c:v>-0.25749499999999997</c:v>
                </c:pt>
                <c:pt idx="18256">
                  <c:v>-0.25659599999999999</c:v>
                </c:pt>
                <c:pt idx="18257">
                  <c:v>-0.25566699999999998</c:v>
                </c:pt>
                <c:pt idx="18258">
                  <c:v>-0.254714</c:v>
                </c:pt>
                <c:pt idx="18259">
                  <c:v>-0.25373899999999999</c:v>
                </c:pt>
                <c:pt idx="18260">
                  <c:v>-0.25274600000000003</c:v>
                </c:pt>
                <c:pt idx="18261">
                  <c:v>-0.25173800000000002</c:v>
                </c:pt>
                <c:pt idx="18262">
                  <c:v>-0.250718</c:v>
                </c:pt>
                <c:pt idx="18263">
                  <c:v>-0.24968699999999999</c:v>
                </c:pt>
                <c:pt idx="18264">
                  <c:v>-0.24864600000000001</c:v>
                </c:pt>
                <c:pt idx="18265">
                  <c:v>-0.24760199999999999</c:v>
                </c:pt>
                <c:pt idx="18266">
                  <c:v>-0.24657000000000001</c:v>
                </c:pt>
                <c:pt idx="18267">
                  <c:v>-0.245561</c:v>
                </c:pt>
                <c:pt idx="18268">
                  <c:v>-0.24457400000000001</c:v>
                </c:pt>
                <c:pt idx="18269">
                  <c:v>-0.24360200000000001</c:v>
                </c:pt>
                <c:pt idx="18270">
                  <c:v>-0.24263899999999999</c:v>
                </c:pt>
                <c:pt idx="18271">
                  <c:v>-0.24168500000000001</c:v>
                </c:pt>
                <c:pt idx="18272">
                  <c:v>-0.24074699999999999</c:v>
                </c:pt>
                <c:pt idx="18273">
                  <c:v>-0.23983099999999999</c:v>
                </c:pt>
                <c:pt idx="18274">
                  <c:v>-0.23894199999999999</c:v>
                </c:pt>
                <c:pt idx="18275">
                  <c:v>-0.23808299999999999</c:v>
                </c:pt>
                <c:pt idx="18276">
                  <c:v>-0.23725499999999999</c:v>
                </c:pt>
                <c:pt idx="18277">
                  <c:v>-0.236452</c:v>
                </c:pt>
                <c:pt idx="18278">
                  <c:v>-0.23566899999999999</c:v>
                </c:pt>
                <c:pt idx="18279">
                  <c:v>-0.234906</c:v>
                </c:pt>
                <c:pt idx="18280">
                  <c:v>-0.23416500000000001</c:v>
                </c:pt>
                <c:pt idx="18281">
                  <c:v>-0.23344400000000001</c:v>
                </c:pt>
                <c:pt idx="18282">
                  <c:v>-0.23274</c:v>
                </c:pt>
                <c:pt idx="18283">
                  <c:v>-0.23206299999999999</c:v>
                </c:pt>
                <c:pt idx="18284">
                  <c:v>-0.23142599999999999</c:v>
                </c:pt>
                <c:pt idx="18285">
                  <c:v>-0.23083500000000001</c:v>
                </c:pt>
                <c:pt idx="18286">
                  <c:v>-0.23028999999999999</c:v>
                </c:pt>
                <c:pt idx="18287">
                  <c:v>-0.22978999999999999</c:v>
                </c:pt>
                <c:pt idx="18288">
                  <c:v>-0.22933300000000001</c:v>
                </c:pt>
                <c:pt idx="18289">
                  <c:v>-0.22891800000000001</c:v>
                </c:pt>
                <c:pt idx="18290">
                  <c:v>-0.228543</c:v>
                </c:pt>
                <c:pt idx="18291">
                  <c:v>-0.22821</c:v>
                </c:pt>
                <c:pt idx="18292">
                  <c:v>-0.22792499999999999</c:v>
                </c:pt>
                <c:pt idx="18293">
                  <c:v>-0.22769300000000001</c:v>
                </c:pt>
                <c:pt idx="18294">
                  <c:v>-0.227515</c:v>
                </c:pt>
                <c:pt idx="18295">
                  <c:v>-0.22738700000000001</c:v>
                </c:pt>
                <c:pt idx="18296">
                  <c:v>-0.22731000000000001</c:v>
                </c:pt>
                <c:pt idx="18297">
                  <c:v>-0.22727900000000001</c:v>
                </c:pt>
                <c:pt idx="18298">
                  <c:v>-0.22728699999999999</c:v>
                </c:pt>
                <c:pt idx="18299">
                  <c:v>-0.22733999999999999</c:v>
                </c:pt>
                <c:pt idx="18300">
                  <c:v>-0.22744500000000001</c:v>
                </c:pt>
                <c:pt idx="18301">
                  <c:v>-0.227601</c:v>
                </c:pt>
                <c:pt idx="18302">
                  <c:v>-0.227802</c:v>
                </c:pt>
                <c:pt idx="18303">
                  <c:v>-0.228046</c:v>
                </c:pt>
                <c:pt idx="18304">
                  <c:v>-0.22833200000000001</c:v>
                </c:pt>
                <c:pt idx="18305">
                  <c:v>-0.228657</c:v>
                </c:pt>
                <c:pt idx="18306">
                  <c:v>-0.229019</c:v>
                </c:pt>
                <c:pt idx="18307">
                  <c:v>-0.22941900000000001</c:v>
                </c:pt>
                <c:pt idx="18308">
                  <c:v>-0.22986300000000001</c:v>
                </c:pt>
                <c:pt idx="18309">
                  <c:v>-0.230352</c:v>
                </c:pt>
                <c:pt idx="18310">
                  <c:v>-0.230883</c:v>
                </c:pt>
                <c:pt idx="18311">
                  <c:v>-0.23144899999999999</c:v>
                </c:pt>
                <c:pt idx="18312">
                  <c:v>-0.23203799999999999</c:v>
                </c:pt>
                <c:pt idx="18313">
                  <c:v>-0.23264399999999999</c:v>
                </c:pt>
                <c:pt idx="18314">
                  <c:v>-0.233266</c:v>
                </c:pt>
                <c:pt idx="18315">
                  <c:v>-0.23391100000000001</c:v>
                </c:pt>
                <c:pt idx="18316">
                  <c:v>-0.23458799999999999</c:v>
                </c:pt>
                <c:pt idx="18317">
                  <c:v>-0.235292</c:v>
                </c:pt>
                <c:pt idx="18318">
                  <c:v>-0.236015</c:v>
                </c:pt>
                <c:pt idx="18319">
                  <c:v>-0.23675499999999999</c:v>
                </c:pt>
                <c:pt idx="18320">
                  <c:v>-0.23752300000000001</c:v>
                </c:pt>
                <c:pt idx="18321">
                  <c:v>-0.23829800000000001</c:v>
                </c:pt>
                <c:pt idx="18322">
                  <c:v>-0.239009</c:v>
                </c:pt>
                <c:pt idx="18323">
                  <c:v>-0.23966100000000001</c:v>
                </c:pt>
                <c:pt idx="18324">
                  <c:v>-0.240337</c:v>
                </c:pt>
                <c:pt idx="18325">
                  <c:v>-0.24104200000000001</c:v>
                </c:pt>
                <c:pt idx="18326">
                  <c:v>-0.24173500000000001</c:v>
                </c:pt>
                <c:pt idx="18327">
                  <c:v>-0.242423</c:v>
                </c:pt>
                <c:pt idx="18328">
                  <c:v>-0.24312500000000001</c:v>
                </c:pt>
                <c:pt idx="18329">
                  <c:v>-0.24384400000000001</c:v>
                </c:pt>
                <c:pt idx="18330">
                  <c:v>-0.24457100000000001</c:v>
                </c:pt>
                <c:pt idx="18331">
                  <c:v>-0.24530099999999999</c:v>
                </c:pt>
                <c:pt idx="18332">
                  <c:v>-0.246035</c:v>
                </c:pt>
                <c:pt idx="18333">
                  <c:v>-0.246776</c:v>
                </c:pt>
                <c:pt idx="18334">
                  <c:v>-0.24752299999999999</c:v>
                </c:pt>
                <c:pt idx="18335">
                  <c:v>-0.24827399999999999</c:v>
                </c:pt>
                <c:pt idx="18336">
                  <c:v>-0.249025</c:v>
                </c:pt>
                <c:pt idx="18337">
                  <c:v>-0.24977199999999999</c:v>
                </c:pt>
                <c:pt idx="18338">
                  <c:v>-0.25051000000000001</c:v>
                </c:pt>
                <c:pt idx="18339">
                  <c:v>-0.25124099999999999</c:v>
                </c:pt>
                <c:pt idx="18340">
                  <c:v>-0.251973</c:v>
                </c:pt>
                <c:pt idx="18341">
                  <c:v>-0.25271199999999999</c:v>
                </c:pt>
                <c:pt idx="18342">
                  <c:v>-0.25345800000000002</c:v>
                </c:pt>
                <c:pt idx="18343">
                  <c:v>-0.25421199999999999</c:v>
                </c:pt>
                <c:pt idx="18344">
                  <c:v>-0.25497599999999998</c:v>
                </c:pt>
                <c:pt idx="18345">
                  <c:v>-0.255745</c:v>
                </c:pt>
                <c:pt idx="18346">
                  <c:v>-0.25651099999999999</c:v>
                </c:pt>
                <c:pt idx="18347">
                  <c:v>-0.25727</c:v>
                </c:pt>
                <c:pt idx="18348">
                  <c:v>-0.258025</c:v>
                </c:pt>
                <c:pt idx="18349">
                  <c:v>-0.25877800000000001</c:v>
                </c:pt>
                <c:pt idx="18350">
                  <c:v>-0.25952399999999998</c:v>
                </c:pt>
                <c:pt idx="18351">
                  <c:v>-0.26026199999999999</c:v>
                </c:pt>
                <c:pt idx="18352">
                  <c:v>-0.26099899999999998</c:v>
                </c:pt>
                <c:pt idx="18353">
                  <c:v>-0.261741</c:v>
                </c:pt>
                <c:pt idx="18354">
                  <c:v>-0.262488</c:v>
                </c:pt>
                <c:pt idx="18355">
                  <c:v>-0.263235</c:v>
                </c:pt>
                <c:pt idx="18356">
                  <c:v>-0.26397399999999999</c:v>
                </c:pt>
                <c:pt idx="18357">
                  <c:v>-0.26469799999999999</c:v>
                </c:pt>
                <c:pt idx="18358">
                  <c:v>-0.26541100000000001</c:v>
                </c:pt>
                <c:pt idx="18359">
                  <c:v>-0.26612200000000003</c:v>
                </c:pt>
                <c:pt idx="18360">
                  <c:v>-0.266845</c:v>
                </c:pt>
                <c:pt idx="18361">
                  <c:v>-0.26758700000000002</c:v>
                </c:pt>
                <c:pt idx="18362">
                  <c:v>-0.26834400000000003</c:v>
                </c:pt>
                <c:pt idx="18363">
                  <c:v>-0.26910299999999998</c:v>
                </c:pt>
                <c:pt idx="18364">
                  <c:v>-0.26985199999999998</c:v>
                </c:pt>
                <c:pt idx="18365">
                  <c:v>-0.27058500000000002</c:v>
                </c:pt>
                <c:pt idx="18366">
                  <c:v>-0.27130199999999999</c:v>
                </c:pt>
                <c:pt idx="18367">
                  <c:v>-0.27200600000000003</c:v>
                </c:pt>
                <c:pt idx="18368">
                  <c:v>-0.27270100000000003</c:v>
                </c:pt>
                <c:pt idx="18369">
                  <c:v>-0.27339000000000002</c:v>
                </c:pt>
                <c:pt idx="18370">
                  <c:v>-0.27407199999999998</c:v>
                </c:pt>
                <c:pt idx="18371">
                  <c:v>-0.27474799999999999</c:v>
                </c:pt>
                <c:pt idx="18372">
                  <c:v>-0.27542100000000003</c:v>
                </c:pt>
                <c:pt idx="18373">
                  <c:v>-0.276092</c:v>
                </c:pt>
                <c:pt idx="18374">
                  <c:v>-0.27676299999999998</c:v>
                </c:pt>
                <c:pt idx="18375">
                  <c:v>-0.27743600000000002</c:v>
                </c:pt>
                <c:pt idx="18376">
                  <c:v>-0.27812100000000001</c:v>
                </c:pt>
                <c:pt idx="18377">
                  <c:v>-0.27882200000000001</c:v>
                </c:pt>
                <c:pt idx="18378">
                  <c:v>-0.279532</c:v>
                </c:pt>
                <c:pt idx="18379">
                  <c:v>-0.28024199999999999</c:v>
                </c:pt>
                <c:pt idx="18380">
                  <c:v>-0.28094599999999997</c:v>
                </c:pt>
                <c:pt idx="18381">
                  <c:v>-0.281638</c:v>
                </c:pt>
                <c:pt idx="18382">
                  <c:v>-0.282308</c:v>
                </c:pt>
                <c:pt idx="18383">
                  <c:v>-0.28294999999999998</c:v>
                </c:pt>
                <c:pt idx="18384">
                  <c:v>-0.28356100000000001</c:v>
                </c:pt>
                <c:pt idx="18385">
                  <c:v>-0.28414</c:v>
                </c:pt>
                <c:pt idx="18386">
                  <c:v>-0.28469100000000003</c:v>
                </c:pt>
                <c:pt idx="18387">
                  <c:v>-0.285219</c:v>
                </c:pt>
                <c:pt idx="18388">
                  <c:v>-0.28572700000000001</c:v>
                </c:pt>
                <c:pt idx="18389">
                  <c:v>-0.286213</c:v>
                </c:pt>
                <c:pt idx="18390">
                  <c:v>-0.28666900000000001</c:v>
                </c:pt>
                <c:pt idx="18391">
                  <c:v>-0.28709000000000001</c:v>
                </c:pt>
                <c:pt idx="18392">
                  <c:v>-0.28747600000000001</c:v>
                </c:pt>
                <c:pt idx="18393">
                  <c:v>-0.28783900000000001</c:v>
                </c:pt>
                <c:pt idx="18394">
                  <c:v>-0.28819800000000001</c:v>
                </c:pt>
                <c:pt idx="18395">
                  <c:v>-0.28855999999999998</c:v>
                </c:pt>
                <c:pt idx="18396">
                  <c:v>-0.28892699999999999</c:v>
                </c:pt>
                <c:pt idx="18397">
                  <c:v>-0.28929500000000002</c:v>
                </c:pt>
                <c:pt idx="18398">
                  <c:v>-0.28966900000000001</c:v>
                </c:pt>
                <c:pt idx="18399">
                  <c:v>-0.290045</c:v>
                </c:pt>
                <c:pt idx="18400">
                  <c:v>-0.29042000000000001</c:v>
                </c:pt>
                <c:pt idx="18401">
                  <c:v>-0.29079199999999999</c:v>
                </c:pt>
                <c:pt idx="18402">
                  <c:v>-0.291157</c:v>
                </c:pt>
                <c:pt idx="18403">
                  <c:v>-0.29150799999999999</c:v>
                </c:pt>
                <c:pt idx="18404">
                  <c:v>-0.29184599999999999</c:v>
                </c:pt>
                <c:pt idx="18405">
                  <c:v>-0.29217100000000001</c:v>
                </c:pt>
                <c:pt idx="18406">
                  <c:v>-0.29248099999999999</c:v>
                </c:pt>
                <c:pt idx="18407">
                  <c:v>-0.29278199999999999</c:v>
                </c:pt>
                <c:pt idx="18408">
                  <c:v>-0.293072</c:v>
                </c:pt>
                <c:pt idx="18409">
                  <c:v>-0.29331400000000002</c:v>
                </c:pt>
                <c:pt idx="18410">
                  <c:v>-0.29348099999999999</c:v>
                </c:pt>
                <c:pt idx="18411">
                  <c:v>-0.29361999999999999</c:v>
                </c:pt>
                <c:pt idx="18412">
                  <c:v>-0.29376400000000003</c:v>
                </c:pt>
                <c:pt idx="18413">
                  <c:v>-0.29388300000000001</c:v>
                </c:pt>
                <c:pt idx="18414">
                  <c:v>-0.29396899999999998</c:v>
                </c:pt>
                <c:pt idx="18415">
                  <c:v>-0.29403899999999999</c:v>
                </c:pt>
                <c:pt idx="18416">
                  <c:v>-0.294101</c:v>
                </c:pt>
                <c:pt idx="18417">
                  <c:v>-0.294159</c:v>
                </c:pt>
                <c:pt idx="18418">
                  <c:v>-0.29421000000000003</c:v>
                </c:pt>
                <c:pt idx="18419">
                  <c:v>-0.29425299999999999</c:v>
                </c:pt>
                <c:pt idx="18420">
                  <c:v>-0.294292</c:v>
                </c:pt>
                <c:pt idx="18421">
                  <c:v>-0.29433500000000001</c:v>
                </c:pt>
                <c:pt idx="18422">
                  <c:v>-0.29438599999999998</c:v>
                </c:pt>
                <c:pt idx="18423">
                  <c:v>-0.29444399999999998</c:v>
                </c:pt>
                <c:pt idx="18424">
                  <c:v>-0.29451300000000002</c:v>
                </c:pt>
                <c:pt idx="18425">
                  <c:v>-0.29459600000000002</c:v>
                </c:pt>
                <c:pt idx="18426">
                  <c:v>-0.29469499999999998</c:v>
                </c:pt>
                <c:pt idx="18427">
                  <c:v>-0.29482199999999997</c:v>
                </c:pt>
                <c:pt idx="18428">
                  <c:v>-0.29498799999999997</c:v>
                </c:pt>
                <c:pt idx="18429">
                  <c:v>-0.29520200000000002</c:v>
                </c:pt>
                <c:pt idx="18430">
                  <c:v>-0.29546499999999998</c:v>
                </c:pt>
                <c:pt idx="18431">
                  <c:v>-0.29577199999999998</c:v>
                </c:pt>
                <c:pt idx="18432">
                  <c:v>-0.29611700000000002</c:v>
                </c:pt>
                <c:pt idx="18433">
                  <c:v>-0.29649799999999998</c:v>
                </c:pt>
                <c:pt idx="18434">
                  <c:v>-0.29691699999999999</c:v>
                </c:pt>
                <c:pt idx="18435">
                  <c:v>-0.29737799999999998</c:v>
                </c:pt>
                <c:pt idx="18436">
                  <c:v>-0.29788399999999998</c:v>
                </c:pt>
                <c:pt idx="18437">
                  <c:v>-0.29843500000000001</c:v>
                </c:pt>
                <c:pt idx="18438">
                  <c:v>-0.29902699999999999</c:v>
                </c:pt>
                <c:pt idx="18439">
                  <c:v>-0.29965999999999998</c:v>
                </c:pt>
                <c:pt idx="18440">
                  <c:v>-0.30033799999999999</c:v>
                </c:pt>
                <c:pt idx="18441">
                  <c:v>-0.30105999999999999</c:v>
                </c:pt>
                <c:pt idx="18442">
                  <c:v>-0.30182199999999998</c:v>
                </c:pt>
                <c:pt idx="18443">
                  <c:v>-0.30262099999999997</c:v>
                </c:pt>
                <c:pt idx="18444">
                  <c:v>-0.30345800000000001</c:v>
                </c:pt>
                <c:pt idx="18445">
                  <c:v>-0.30433300000000002</c:v>
                </c:pt>
                <c:pt idx="18446">
                  <c:v>-0.30524699999999999</c:v>
                </c:pt>
                <c:pt idx="18447">
                  <c:v>-0.306201</c:v>
                </c:pt>
                <c:pt idx="18448">
                  <c:v>-0.307195</c:v>
                </c:pt>
                <c:pt idx="18449">
                  <c:v>-0.30822899999999998</c:v>
                </c:pt>
                <c:pt idx="18450">
                  <c:v>-0.30930299999999999</c:v>
                </c:pt>
                <c:pt idx="18451">
                  <c:v>-0.31041999999999997</c:v>
                </c:pt>
                <c:pt idx="18452">
                  <c:v>-0.31158000000000002</c:v>
                </c:pt>
                <c:pt idx="18453">
                  <c:v>-0.31278400000000001</c:v>
                </c:pt>
                <c:pt idx="18454">
                  <c:v>-0.31403399999999998</c:v>
                </c:pt>
                <c:pt idx="18455">
                  <c:v>-0.31533600000000001</c:v>
                </c:pt>
                <c:pt idx="18456">
                  <c:v>-0.316693</c:v>
                </c:pt>
                <c:pt idx="18457">
                  <c:v>-0.31810500000000003</c:v>
                </c:pt>
                <c:pt idx="18458">
                  <c:v>-0.31957200000000002</c:v>
                </c:pt>
                <c:pt idx="18459">
                  <c:v>-0.32108999999999999</c:v>
                </c:pt>
                <c:pt idx="18460">
                  <c:v>-0.32265300000000002</c:v>
                </c:pt>
                <c:pt idx="18461">
                  <c:v>-0.32425999999999999</c:v>
                </c:pt>
                <c:pt idx="18462">
                  <c:v>-0.32591900000000001</c:v>
                </c:pt>
                <c:pt idx="18463">
                  <c:v>-0.32763199999999998</c:v>
                </c:pt>
                <c:pt idx="18464">
                  <c:v>-0.329399</c:v>
                </c:pt>
                <c:pt idx="18465">
                  <c:v>-0.33121299999999998</c:v>
                </c:pt>
                <c:pt idx="18466">
                  <c:v>-0.33306200000000002</c:v>
                </c:pt>
                <c:pt idx="18467">
                  <c:v>-0.33493000000000001</c:v>
                </c:pt>
                <c:pt idx="18468">
                  <c:v>-0.33680700000000002</c:v>
                </c:pt>
                <c:pt idx="18469">
                  <c:v>-0.33868500000000001</c:v>
                </c:pt>
                <c:pt idx="18470">
                  <c:v>-0.34055999999999997</c:v>
                </c:pt>
                <c:pt idx="18471">
                  <c:v>-0.34243099999999999</c:v>
                </c:pt>
                <c:pt idx="18472">
                  <c:v>-0.34429900000000002</c:v>
                </c:pt>
                <c:pt idx="18473">
                  <c:v>-0.34616200000000003</c:v>
                </c:pt>
                <c:pt idx="18474">
                  <c:v>-0.34801799999999999</c:v>
                </c:pt>
                <c:pt idx="18475">
                  <c:v>-0.34986299999999998</c:v>
                </c:pt>
                <c:pt idx="18476">
                  <c:v>-0.35169699999999998</c:v>
                </c:pt>
                <c:pt idx="18477">
                  <c:v>-0.353524</c:v>
                </c:pt>
                <c:pt idx="18478">
                  <c:v>-0.35534700000000002</c:v>
                </c:pt>
                <c:pt idx="18479">
                  <c:v>-0.35717100000000002</c:v>
                </c:pt>
                <c:pt idx="18480">
                  <c:v>-0.35899599999999998</c:v>
                </c:pt>
                <c:pt idx="18481">
                  <c:v>-0.360823</c:v>
                </c:pt>
                <c:pt idx="18482">
                  <c:v>-0.36265199999999997</c:v>
                </c:pt>
                <c:pt idx="18483">
                  <c:v>-0.36447600000000002</c:v>
                </c:pt>
                <c:pt idx="18484">
                  <c:v>-0.36627999999999999</c:v>
                </c:pt>
                <c:pt idx="18485">
                  <c:v>-0.36805599999999999</c:v>
                </c:pt>
                <c:pt idx="18486">
                  <c:v>-0.36980400000000002</c:v>
                </c:pt>
                <c:pt idx="18487">
                  <c:v>-0.37152200000000002</c:v>
                </c:pt>
                <c:pt idx="18488">
                  <c:v>-0.373201</c:v>
                </c:pt>
                <c:pt idx="18489">
                  <c:v>-0.37482599999999999</c:v>
                </c:pt>
                <c:pt idx="18490">
                  <c:v>-0.37637999999999999</c:v>
                </c:pt>
                <c:pt idx="18491">
                  <c:v>-0.377855</c:v>
                </c:pt>
                <c:pt idx="18492">
                  <c:v>-0.37924600000000003</c:v>
                </c:pt>
                <c:pt idx="18493">
                  <c:v>-0.38055099999999997</c:v>
                </c:pt>
                <c:pt idx="18494">
                  <c:v>-0.38176399999999999</c:v>
                </c:pt>
                <c:pt idx="18495">
                  <c:v>-0.38288499999999998</c:v>
                </c:pt>
                <c:pt idx="18496">
                  <c:v>-0.38390999999999997</c:v>
                </c:pt>
                <c:pt idx="18497">
                  <c:v>-0.38483699999999998</c:v>
                </c:pt>
                <c:pt idx="18498">
                  <c:v>-0.38566099999999998</c:v>
                </c:pt>
                <c:pt idx="18499">
                  <c:v>-0.38638099999999997</c:v>
                </c:pt>
                <c:pt idx="18500">
                  <c:v>-0.38699699999999998</c:v>
                </c:pt>
                <c:pt idx="18501">
                  <c:v>-0.38750800000000002</c:v>
                </c:pt>
                <c:pt idx="18502">
                  <c:v>-0.38790799999999998</c:v>
                </c:pt>
                <c:pt idx="18503">
                  <c:v>-0.38819199999999998</c:v>
                </c:pt>
                <c:pt idx="18504">
                  <c:v>-0.38835999999999998</c:v>
                </c:pt>
                <c:pt idx="18505">
                  <c:v>-0.38841300000000001</c:v>
                </c:pt>
                <c:pt idx="18506">
                  <c:v>-0.38835399999999998</c:v>
                </c:pt>
                <c:pt idx="18507">
                  <c:v>-0.38818399999999997</c:v>
                </c:pt>
                <c:pt idx="18508">
                  <c:v>-0.387905</c:v>
                </c:pt>
                <c:pt idx="18509">
                  <c:v>-0.38751400000000003</c:v>
                </c:pt>
                <c:pt idx="18510">
                  <c:v>-0.38700899999999999</c:v>
                </c:pt>
                <c:pt idx="18511">
                  <c:v>-0.38638699999999998</c:v>
                </c:pt>
                <c:pt idx="18512">
                  <c:v>-0.38564900000000002</c:v>
                </c:pt>
                <c:pt idx="18513">
                  <c:v>-0.38479999999999998</c:v>
                </c:pt>
                <c:pt idx="18514">
                  <c:v>-0.38383899999999999</c:v>
                </c:pt>
                <c:pt idx="18515">
                  <c:v>-0.38276399999999999</c:v>
                </c:pt>
                <c:pt idx="18516">
                  <c:v>-0.38156899999999999</c:v>
                </c:pt>
                <c:pt idx="18517">
                  <c:v>-0.380249</c:v>
                </c:pt>
                <c:pt idx="18518">
                  <c:v>-0.37879800000000002</c:v>
                </c:pt>
                <c:pt idx="18519">
                  <c:v>-0.377216</c:v>
                </c:pt>
                <c:pt idx="18520">
                  <c:v>-0.37550099999999997</c:v>
                </c:pt>
                <c:pt idx="18521">
                  <c:v>-0.37365500000000001</c:v>
                </c:pt>
                <c:pt idx="18522">
                  <c:v>-0.37167800000000001</c:v>
                </c:pt>
                <c:pt idx="18523">
                  <c:v>-0.36957400000000001</c:v>
                </c:pt>
                <c:pt idx="18524">
                  <c:v>-0.36735000000000001</c:v>
                </c:pt>
                <c:pt idx="18525">
                  <c:v>-0.36501299999999998</c:v>
                </c:pt>
                <c:pt idx="18526">
                  <c:v>-0.362562</c:v>
                </c:pt>
                <c:pt idx="18527">
                  <c:v>-0.35999799999999998</c:v>
                </c:pt>
                <c:pt idx="18528">
                  <c:v>-0.35732799999999998</c:v>
                </c:pt>
                <c:pt idx="18529">
                  <c:v>-0.35456199999999999</c:v>
                </c:pt>
                <c:pt idx="18530">
                  <c:v>-0.35170499999999999</c:v>
                </c:pt>
                <c:pt idx="18531">
                  <c:v>-0.34876000000000001</c:v>
                </c:pt>
                <c:pt idx="18532">
                  <c:v>-0.34572900000000001</c:v>
                </c:pt>
                <c:pt idx="18533">
                  <c:v>-0.342613</c:v>
                </c:pt>
                <c:pt idx="18534">
                  <c:v>-0.339416</c:v>
                </c:pt>
                <c:pt idx="18535">
                  <c:v>-0.33614500000000003</c:v>
                </c:pt>
                <c:pt idx="18536">
                  <c:v>-0.33279999999999998</c:v>
                </c:pt>
                <c:pt idx="18537">
                  <c:v>-0.32937899999999998</c:v>
                </c:pt>
                <c:pt idx="18538">
                  <c:v>-0.32589000000000001</c:v>
                </c:pt>
                <c:pt idx="18539">
                  <c:v>-0.32234400000000002</c:v>
                </c:pt>
                <c:pt idx="18540">
                  <c:v>-0.318747</c:v>
                </c:pt>
                <c:pt idx="18541">
                  <c:v>-0.315104</c:v>
                </c:pt>
                <c:pt idx="18542">
                  <c:v>-0.31142399999999998</c:v>
                </c:pt>
                <c:pt idx="18543">
                  <c:v>-0.30771100000000001</c:v>
                </c:pt>
                <c:pt idx="18544">
                  <c:v>-0.30397000000000002</c:v>
                </c:pt>
                <c:pt idx="18545">
                  <c:v>-0.30021399999999998</c:v>
                </c:pt>
                <c:pt idx="18546">
                  <c:v>-0.29643000000000003</c:v>
                </c:pt>
                <c:pt idx="18547">
                  <c:v>-0.29255900000000001</c:v>
                </c:pt>
                <c:pt idx="18548">
                  <c:v>-0.288609</c:v>
                </c:pt>
                <c:pt idx="18549">
                  <c:v>-0.28465699999999999</c:v>
                </c:pt>
                <c:pt idx="18550">
                  <c:v>-0.28071600000000002</c:v>
                </c:pt>
                <c:pt idx="18551">
                  <c:v>-0.27675699999999998</c:v>
                </c:pt>
                <c:pt idx="18552">
                  <c:v>-0.27279199999999998</c:v>
                </c:pt>
                <c:pt idx="18553">
                  <c:v>-0.26883899999999999</c:v>
                </c:pt>
                <c:pt idx="18554">
                  <c:v>-0.26489699999999999</c:v>
                </c:pt>
                <c:pt idx="18555">
                  <c:v>-0.260963</c:v>
                </c:pt>
                <c:pt idx="18556">
                  <c:v>-0.25703300000000001</c:v>
                </c:pt>
                <c:pt idx="18557">
                  <c:v>-0.25310700000000003</c:v>
                </c:pt>
                <c:pt idx="18558">
                  <c:v>-0.24918599999999999</c:v>
                </c:pt>
                <c:pt idx="18559">
                  <c:v>-0.245282</c:v>
                </c:pt>
                <c:pt idx="18560">
                  <c:v>-0.24140700000000001</c:v>
                </c:pt>
                <c:pt idx="18561">
                  <c:v>-0.237571</c:v>
                </c:pt>
                <c:pt idx="18562">
                  <c:v>-0.23378099999999999</c:v>
                </c:pt>
                <c:pt idx="18563">
                  <c:v>-0.23005</c:v>
                </c:pt>
                <c:pt idx="18564">
                  <c:v>-0.22639400000000001</c:v>
                </c:pt>
                <c:pt idx="18565">
                  <c:v>-0.222827</c:v>
                </c:pt>
                <c:pt idx="18566">
                  <c:v>-0.219358</c:v>
                </c:pt>
                <c:pt idx="18567">
                  <c:v>-0.21599299999999999</c:v>
                </c:pt>
                <c:pt idx="18568">
                  <c:v>-0.21273</c:v>
                </c:pt>
                <c:pt idx="18569">
                  <c:v>-0.209564</c:v>
                </c:pt>
                <c:pt idx="18570">
                  <c:v>-0.20649200000000001</c:v>
                </c:pt>
                <c:pt idx="18571">
                  <c:v>-0.20352100000000001</c:v>
                </c:pt>
                <c:pt idx="18572">
                  <c:v>-0.200659</c:v>
                </c:pt>
                <c:pt idx="18573">
                  <c:v>-0.19791600000000001</c:v>
                </c:pt>
                <c:pt idx="18574">
                  <c:v>-0.19529099999999999</c:v>
                </c:pt>
                <c:pt idx="18575">
                  <c:v>-0.192775</c:v>
                </c:pt>
                <c:pt idx="18576">
                  <c:v>-0.190354</c:v>
                </c:pt>
                <c:pt idx="18577">
                  <c:v>-0.18802199999999999</c:v>
                </c:pt>
                <c:pt idx="18578">
                  <c:v>-0.185779</c:v>
                </c:pt>
                <c:pt idx="18579">
                  <c:v>-0.183618</c:v>
                </c:pt>
                <c:pt idx="18580">
                  <c:v>-0.18153900000000001</c:v>
                </c:pt>
                <c:pt idx="18581">
                  <c:v>-0.17954899999999999</c:v>
                </c:pt>
                <c:pt idx="18582">
                  <c:v>-0.17765800000000001</c:v>
                </c:pt>
                <c:pt idx="18583">
                  <c:v>-0.175874</c:v>
                </c:pt>
                <c:pt idx="18584">
                  <c:v>-0.174202</c:v>
                </c:pt>
                <c:pt idx="18585">
                  <c:v>-0.17264299999999999</c:v>
                </c:pt>
                <c:pt idx="18586">
                  <c:v>-0.17119599999999999</c:v>
                </c:pt>
                <c:pt idx="18587">
                  <c:v>-0.16986000000000001</c:v>
                </c:pt>
                <c:pt idx="18588">
                  <c:v>-0.16863500000000001</c:v>
                </c:pt>
                <c:pt idx="18589">
                  <c:v>-0.167522</c:v>
                </c:pt>
                <c:pt idx="18590">
                  <c:v>-0.166521</c:v>
                </c:pt>
                <c:pt idx="18591">
                  <c:v>-0.165629</c:v>
                </c:pt>
                <c:pt idx="18592">
                  <c:v>-0.164851</c:v>
                </c:pt>
                <c:pt idx="18593">
                  <c:v>-0.164188</c:v>
                </c:pt>
                <c:pt idx="18594">
                  <c:v>-0.163637</c:v>
                </c:pt>
                <c:pt idx="18595">
                  <c:v>-0.163193</c:v>
                </c:pt>
                <c:pt idx="18596">
                  <c:v>-0.16284799999999999</c:v>
                </c:pt>
                <c:pt idx="18597">
                  <c:v>-0.16259499999999999</c:v>
                </c:pt>
                <c:pt idx="18598">
                  <c:v>-0.16242599999999999</c:v>
                </c:pt>
                <c:pt idx="18599">
                  <c:v>-0.16234000000000001</c:v>
                </c:pt>
                <c:pt idx="18600">
                  <c:v>-0.16234199999999999</c:v>
                </c:pt>
                <c:pt idx="18601">
                  <c:v>-0.162439</c:v>
                </c:pt>
                <c:pt idx="18602">
                  <c:v>-0.16263</c:v>
                </c:pt>
                <c:pt idx="18603">
                  <c:v>-0.162908</c:v>
                </c:pt>
                <c:pt idx="18604">
                  <c:v>-0.16326399999999999</c:v>
                </c:pt>
                <c:pt idx="18605">
                  <c:v>-0.163691</c:v>
                </c:pt>
                <c:pt idx="18606">
                  <c:v>-0.164187</c:v>
                </c:pt>
                <c:pt idx="18607">
                  <c:v>-0.16475400000000001</c:v>
                </c:pt>
                <c:pt idx="18608">
                  <c:v>-0.16539400000000001</c:v>
                </c:pt>
                <c:pt idx="18609">
                  <c:v>-0.16610800000000001</c:v>
                </c:pt>
                <c:pt idx="18610">
                  <c:v>-0.16689499999999999</c:v>
                </c:pt>
                <c:pt idx="18611">
                  <c:v>-0.16775699999999999</c:v>
                </c:pt>
                <c:pt idx="18612">
                  <c:v>-0.16869200000000001</c:v>
                </c:pt>
                <c:pt idx="18613">
                  <c:v>-0.16968800000000001</c:v>
                </c:pt>
                <c:pt idx="18614">
                  <c:v>-0.170733</c:v>
                </c:pt>
                <c:pt idx="18615">
                  <c:v>-0.17182500000000001</c:v>
                </c:pt>
                <c:pt idx="18616">
                  <c:v>-0.17296600000000001</c:v>
                </c:pt>
                <c:pt idx="18617">
                  <c:v>-0.17415700000000001</c:v>
                </c:pt>
                <c:pt idx="18618">
                  <c:v>-0.17539399999999999</c:v>
                </c:pt>
                <c:pt idx="18619">
                  <c:v>-0.17667099999999999</c:v>
                </c:pt>
                <c:pt idx="18620">
                  <c:v>-0.177979</c:v>
                </c:pt>
                <c:pt idx="18621">
                  <c:v>-0.17930299999999999</c:v>
                </c:pt>
                <c:pt idx="18622">
                  <c:v>-0.18063299999999999</c:v>
                </c:pt>
                <c:pt idx="18623">
                  <c:v>-0.18197199999999999</c:v>
                </c:pt>
                <c:pt idx="18624">
                  <c:v>-0.18332499999999999</c:v>
                </c:pt>
                <c:pt idx="18625">
                  <c:v>-0.184697</c:v>
                </c:pt>
                <c:pt idx="18626">
                  <c:v>-0.186088</c:v>
                </c:pt>
                <c:pt idx="18627">
                  <c:v>-0.18749099999999999</c:v>
                </c:pt>
                <c:pt idx="18628">
                  <c:v>-0.18889600000000001</c:v>
                </c:pt>
                <c:pt idx="18629">
                  <c:v>-0.19029399999999999</c:v>
                </c:pt>
                <c:pt idx="18630">
                  <c:v>-0.19168299999999999</c:v>
                </c:pt>
                <c:pt idx="18631">
                  <c:v>-0.19305700000000001</c:v>
                </c:pt>
                <c:pt idx="18632">
                  <c:v>-0.194412</c:v>
                </c:pt>
                <c:pt idx="18633">
                  <c:v>-0.195747</c:v>
                </c:pt>
                <c:pt idx="18634">
                  <c:v>-0.19706099999999999</c:v>
                </c:pt>
                <c:pt idx="18635">
                  <c:v>-0.19835900000000001</c:v>
                </c:pt>
                <c:pt idx="18636">
                  <c:v>-0.19964100000000001</c:v>
                </c:pt>
                <c:pt idx="18637">
                  <c:v>-0.200902</c:v>
                </c:pt>
                <c:pt idx="18638">
                  <c:v>-0.20213200000000001</c:v>
                </c:pt>
                <c:pt idx="18639">
                  <c:v>-0.20332700000000001</c:v>
                </c:pt>
                <c:pt idx="18640">
                  <c:v>-0.204483</c:v>
                </c:pt>
                <c:pt idx="18641">
                  <c:v>-0.205594</c:v>
                </c:pt>
                <c:pt idx="18642">
                  <c:v>-0.20665500000000001</c:v>
                </c:pt>
                <c:pt idx="18643">
                  <c:v>-0.20766499999999999</c:v>
                </c:pt>
                <c:pt idx="18644">
                  <c:v>-0.208625</c:v>
                </c:pt>
                <c:pt idx="18645">
                  <c:v>-0.209533</c:v>
                </c:pt>
                <c:pt idx="18646">
                  <c:v>-0.21038699999999999</c:v>
                </c:pt>
                <c:pt idx="18647">
                  <c:v>-0.21119099999999999</c:v>
                </c:pt>
                <c:pt idx="18648">
                  <c:v>-0.211951</c:v>
                </c:pt>
                <c:pt idx="18649">
                  <c:v>-0.212669</c:v>
                </c:pt>
                <c:pt idx="18650">
                  <c:v>-0.213339</c:v>
                </c:pt>
                <c:pt idx="18651">
                  <c:v>-0.21395900000000001</c:v>
                </c:pt>
                <c:pt idx="18652">
                  <c:v>-0.21453</c:v>
                </c:pt>
                <c:pt idx="18653">
                  <c:v>-0.215055</c:v>
                </c:pt>
                <c:pt idx="18654">
                  <c:v>-0.215534</c:v>
                </c:pt>
                <c:pt idx="18655">
                  <c:v>-0.21596499999999999</c:v>
                </c:pt>
                <c:pt idx="18656">
                  <c:v>-0.21634800000000001</c:v>
                </c:pt>
                <c:pt idx="18657">
                  <c:v>-0.21667600000000001</c:v>
                </c:pt>
                <c:pt idx="18658">
                  <c:v>-0.216946</c:v>
                </c:pt>
                <c:pt idx="18659">
                  <c:v>-0.217165</c:v>
                </c:pt>
                <c:pt idx="18660">
                  <c:v>-0.21734600000000001</c:v>
                </c:pt>
                <c:pt idx="18661">
                  <c:v>-0.21749399999999999</c:v>
                </c:pt>
                <c:pt idx="18662">
                  <c:v>-0.21760199999999999</c:v>
                </c:pt>
                <c:pt idx="18663">
                  <c:v>-0.21765899999999999</c:v>
                </c:pt>
                <c:pt idx="18664">
                  <c:v>-0.21765999999999999</c:v>
                </c:pt>
                <c:pt idx="18665">
                  <c:v>-0.21760599999999999</c:v>
                </c:pt>
                <c:pt idx="18666">
                  <c:v>-0.217499</c:v>
                </c:pt>
                <c:pt idx="18667">
                  <c:v>-0.217339</c:v>
                </c:pt>
                <c:pt idx="18668">
                  <c:v>-0.21712699999999999</c:v>
                </c:pt>
                <c:pt idx="18669">
                  <c:v>-0.21687000000000001</c:v>
                </c:pt>
                <c:pt idx="18670">
                  <c:v>-0.21657799999999999</c:v>
                </c:pt>
                <c:pt idx="18671">
                  <c:v>-0.21625</c:v>
                </c:pt>
                <c:pt idx="18672">
                  <c:v>-0.21587200000000001</c:v>
                </c:pt>
                <c:pt idx="18673">
                  <c:v>-0.215444</c:v>
                </c:pt>
                <c:pt idx="18674">
                  <c:v>-0.21498999999999999</c:v>
                </c:pt>
                <c:pt idx="18675">
                  <c:v>-0.21451700000000001</c:v>
                </c:pt>
                <c:pt idx="18676">
                  <c:v>-0.21402099999999999</c:v>
                </c:pt>
                <c:pt idx="18677">
                  <c:v>-0.213506</c:v>
                </c:pt>
                <c:pt idx="18678">
                  <c:v>-0.212981</c:v>
                </c:pt>
                <c:pt idx="18679">
                  <c:v>-0.212448</c:v>
                </c:pt>
                <c:pt idx="18680">
                  <c:v>-0.21190999999999999</c:v>
                </c:pt>
                <c:pt idx="18681">
                  <c:v>-0.211363</c:v>
                </c:pt>
                <c:pt idx="18682">
                  <c:v>-0.21080699999999999</c:v>
                </c:pt>
                <c:pt idx="18683">
                  <c:v>-0.21023900000000001</c:v>
                </c:pt>
                <c:pt idx="18684">
                  <c:v>-0.20966299999999999</c:v>
                </c:pt>
                <c:pt idx="18685">
                  <c:v>-0.20908199999999999</c:v>
                </c:pt>
                <c:pt idx="18686">
                  <c:v>-0.20849899999999999</c:v>
                </c:pt>
                <c:pt idx="18687">
                  <c:v>-0.20791200000000001</c:v>
                </c:pt>
                <c:pt idx="18688">
                  <c:v>-0.20732600000000001</c:v>
                </c:pt>
                <c:pt idx="18689">
                  <c:v>-0.20674999999999999</c:v>
                </c:pt>
                <c:pt idx="18690">
                  <c:v>-0.20619000000000001</c:v>
                </c:pt>
                <c:pt idx="18691">
                  <c:v>-0.20564399999999999</c:v>
                </c:pt>
                <c:pt idx="18692">
                  <c:v>-0.20510999999999999</c:v>
                </c:pt>
                <c:pt idx="18693">
                  <c:v>-0.204592</c:v>
                </c:pt>
                <c:pt idx="18694">
                  <c:v>-0.204097</c:v>
                </c:pt>
                <c:pt idx="18695">
                  <c:v>-0.20363200000000001</c:v>
                </c:pt>
                <c:pt idx="18696">
                  <c:v>-0.20319499999999999</c:v>
                </c:pt>
                <c:pt idx="18697">
                  <c:v>-0.202789</c:v>
                </c:pt>
                <c:pt idx="18698">
                  <c:v>-0.20241999999999999</c:v>
                </c:pt>
                <c:pt idx="18699">
                  <c:v>-0.202096</c:v>
                </c:pt>
                <c:pt idx="18700">
                  <c:v>-0.20181399999999999</c:v>
                </c:pt>
                <c:pt idx="18701">
                  <c:v>-0.201572</c:v>
                </c:pt>
                <c:pt idx="18702">
                  <c:v>-0.20136999999999999</c:v>
                </c:pt>
                <c:pt idx="18703">
                  <c:v>-0.20121</c:v>
                </c:pt>
                <c:pt idx="18704">
                  <c:v>-0.201095</c:v>
                </c:pt>
                <c:pt idx="18705">
                  <c:v>-0.20102700000000001</c:v>
                </c:pt>
                <c:pt idx="18706">
                  <c:v>-0.20100299999999999</c:v>
                </c:pt>
                <c:pt idx="18707">
                  <c:v>-0.201017</c:v>
                </c:pt>
                <c:pt idx="18708">
                  <c:v>-0.20106499999999999</c:v>
                </c:pt>
                <c:pt idx="18709">
                  <c:v>-0.20114899999999999</c:v>
                </c:pt>
                <c:pt idx="18710">
                  <c:v>-0.20127200000000001</c:v>
                </c:pt>
                <c:pt idx="18711">
                  <c:v>-0.20143900000000001</c:v>
                </c:pt>
                <c:pt idx="18712">
                  <c:v>-0.201652</c:v>
                </c:pt>
                <c:pt idx="18713">
                  <c:v>-0.20191400000000001</c:v>
                </c:pt>
                <c:pt idx="18714">
                  <c:v>-0.20222200000000001</c:v>
                </c:pt>
                <c:pt idx="18715">
                  <c:v>-0.202572</c:v>
                </c:pt>
                <c:pt idx="18716">
                  <c:v>-0.202962</c:v>
                </c:pt>
                <c:pt idx="18717">
                  <c:v>-0.20338999999999999</c:v>
                </c:pt>
                <c:pt idx="18718">
                  <c:v>-0.20385400000000001</c:v>
                </c:pt>
                <c:pt idx="18719">
                  <c:v>-0.20435</c:v>
                </c:pt>
                <c:pt idx="18720">
                  <c:v>-0.204872</c:v>
                </c:pt>
                <c:pt idx="18721">
                  <c:v>-0.20542199999999999</c:v>
                </c:pt>
                <c:pt idx="18722">
                  <c:v>-0.20600299999999999</c:v>
                </c:pt>
                <c:pt idx="18723">
                  <c:v>-0.206618</c:v>
                </c:pt>
                <c:pt idx="18724">
                  <c:v>-0.20726800000000001</c:v>
                </c:pt>
                <c:pt idx="18725">
                  <c:v>-0.207952</c:v>
                </c:pt>
                <c:pt idx="18726">
                  <c:v>-0.208673</c:v>
                </c:pt>
                <c:pt idx="18727">
                  <c:v>-0.20943200000000001</c:v>
                </c:pt>
                <c:pt idx="18728">
                  <c:v>-0.210232</c:v>
                </c:pt>
                <c:pt idx="18729">
                  <c:v>-0.21107100000000001</c:v>
                </c:pt>
                <c:pt idx="18730">
                  <c:v>-0.21195</c:v>
                </c:pt>
                <c:pt idx="18731">
                  <c:v>-0.212863</c:v>
                </c:pt>
                <c:pt idx="18732">
                  <c:v>-0.21380299999999999</c:v>
                </c:pt>
                <c:pt idx="18733">
                  <c:v>-0.21476799999999999</c:v>
                </c:pt>
                <c:pt idx="18734">
                  <c:v>-0.21576000000000001</c:v>
                </c:pt>
                <c:pt idx="18735">
                  <c:v>-0.21678</c:v>
                </c:pt>
                <c:pt idx="18736">
                  <c:v>-0.21782599999999999</c:v>
                </c:pt>
                <c:pt idx="18737">
                  <c:v>-0.21889600000000001</c:v>
                </c:pt>
                <c:pt idx="18738">
                  <c:v>-0.21998200000000001</c:v>
                </c:pt>
                <c:pt idx="18739">
                  <c:v>-0.22108</c:v>
                </c:pt>
                <c:pt idx="18740">
                  <c:v>-0.22218599999999999</c:v>
                </c:pt>
                <c:pt idx="18741">
                  <c:v>-0.223298</c:v>
                </c:pt>
                <c:pt idx="18742">
                  <c:v>-0.22441700000000001</c:v>
                </c:pt>
                <c:pt idx="18743">
                  <c:v>-0.225545</c:v>
                </c:pt>
                <c:pt idx="18744">
                  <c:v>-0.22667999999999999</c:v>
                </c:pt>
                <c:pt idx="18745">
                  <c:v>-0.22781899999999999</c:v>
                </c:pt>
                <c:pt idx="18746">
                  <c:v>-0.22895699999999999</c:v>
                </c:pt>
                <c:pt idx="18747">
                  <c:v>-0.23009299999999999</c:v>
                </c:pt>
                <c:pt idx="18748">
                  <c:v>-0.23122500000000001</c:v>
                </c:pt>
                <c:pt idx="18749">
                  <c:v>-0.232347</c:v>
                </c:pt>
                <c:pt idx="18750">
                  <c:v>-0.23345399999999999</c:v>
                </c:pt>
                <c:pt idx="18751">
                  <c:v>-0.23454700000000001</c:v>
                </c:pt>
                <c:pt idx="18752">
                  <c:v>-0.235627</c:v>
                </c:pt>
                <c:pt idx="18753">
                  <c:v>-0.23669000000000001</c:v>
                </c:pt>
                <c:pt idx="18754">
                  <c:v>-0.237733</c:v>
                </c:pt>
                <c:pt idx="18755">
                  <c:v>-0.23874899999999999</c:v>
                </c:pt>
                <c:pt idx="18756">
                  <c:v>-0.239734</c:v>
                </c:pt>
                <c:pt idx="18757">
                  <c:v>-0.24069499999999999</c:v>
                </c:pt>
                <c:pt idx="18758">
                  <c:v>-0.24163200000000001</c:v>
                </c:pt>
                <c:pt idx="18759">
                  <c:v>-0.24252199999999999</c:v>
                </c:pt>
                <c:pt idx="18760">
                  <c:v>-0.243344</c:v>
                </c:pt>
                <c:pt idx="18761">
                  <c:v>-0.24412200000000001</c:v>
                </c:pt>
                <c:pt idx="18762">
                  <c:v>-0.24488099999999999</c:v>
                </c:pt>
                <c:pt idx="18763">
                  <c:v>-0.24560100000000001</c:v>
                </c:pt>
                <c:pt idx="18764">
                  <c:v>-0.24627199999999999</c:v>
                </c:pt>
                <c:pt idx="18765">
                  <c:v>-0.24690300000000001</c:v>
                </c:pt>
                <c:pt idx="18766">
                  <c:v>-0.24749399999999999</c:v>
                </c:pt>
                <c:pt idx="18767">
                  <c:v>-0.24804000000000001</c:v>
                </c:pt>
                <c:pt idx="18768">
                  <c:v>-0.24853</c:v>
                </c:pt>
                <c:pt idx="18769">
                  <c:v>-0.24895600000000001</c:v>
                </c:pt>
                <c:pt idx="18770">
                  <c:v>-0.24931700000000001</c:v>
                </c:pt>
                <c:pt idx="18771">
                  <c:v>-0.249615</c:v>
                </c:pt>
                <c:pt idx="18772">
                  <c:v>-0.24985399999999999</c:v>
                </c:pt>
                <c:pt idx="18773">
                  <c:v>-0.25003500000000001</c:v>
                </c:pt>
                <c:pt idx="18774">
                  <c:v>-0.25015500000000002</c:v>
                </c:pt>
                <c:pt idx="18775">
                  <c:v>-0.25021199999999999</c:v>
                </c:pt>
                <c:pt idx="18776">
                  <c:v>-0.25020999999999999</c:v>
                </c:pt>
                <c:pt idx="18777">
                  <c:v>-0.25015500000000002</c:v>
                </c:pt>
                <c:pt idx="18778">
                  <c:v>-0.250052</c:v>
                </c:pt>
                <c:pt idx="18779">
                  <c:v>-0.24990200000000001</c:v>
                </c:pt>
                <c:pt idx="18780">
                  <c:v>-0.24970600000000001</c:v>
                </c:pt>
                <c:pt idx="18781">
                  <c:v>-0.24946499999999999</c:v>
                </c:pt>
                <c:pt idx="18782">
                  <c:v>-0.24917500000000001</c:v>
                </c:pt>
                <c:pt idx="18783">
                  <c:v>-0.248831</c:v>
                </c:pt>
                <c:pt idx="18784">
                  <c:v>-0.24843199999999999</c:v>
                </c:pt>
                <c:pt idx="18785">
                  <c:v>-0.247978</c:v>
                </c:pt>
                <c:pt idx="18786">
                  <c:v>-0.247471</c:v>
                </c:pt>
                <c:pt idx="18787">
                  <c:v>-0.24691299999999999</c:v>
                </c:pt>
                <c:pt idx="18788">
                  <c:v>-0.24629999999999999</c:v>
                </c:pt>
                <c:pt idx="18789">
                  <c:v>-0.24563099999999999</c:v>
                </c:pt>
                <c:pt idx="18790">
                  <c:v>-0.24490600000000001</c:v>
                </c:pt>
                <c:pt idx="18791">
                  <c:v>-0.24412600000000001</c:v>
                </c:pt>
                <c:pt idx="18792">
                  <c:v>-0.24329000000000001</c:v>
                </c:pt>
                <c:pt idx="18793">
                  <c:v>-0.242395</c:v>
                </c:pt>
                <c:pt idx="18794">
                  <c:v>-0.24143300000000001</c:v>
                </c:pt>
                <c:pt idx="18795">
                  <c:v>-0.24040300000000001</c:v>
                </c:pt>
                <c:pt idx="18796">
                  <c:v>-0.23930699999999999</c:v>
                </c:pt>
                <c:pt idx="18797">
                  <c:v>-0.23814399999999999</c:v>
                </c:pt>
                <c:pt idx="18798">
                  <c:v>-0.23691300000000001</c:v>
                </c:pt>
                <c:pt idx="18799">
                  <c:v>-0.23561099999999999</c:v>
                </c:pt>
                <c:pt idx="18800">
                  <c:v>-0.23424200000000001</c:v>
                </c:pt>
                <c:pt idx="18801">
                  <c:v>-0.23280799999999999</c:v>
                </c:pt>
                <c:pt idx="18802">
                  <c:v>-0.23131099999999999</c:v>
                </c:pt>
                <c:pt idx="18803">
                  <c:v>-0.22975100000000001</c:v>
                </c:pt>
                <c:pt idx="18804">
                  <c:v>-0.22812499999999999</c:v>
                </c:pt>
                <c:pt idx="18805">
                  <c:v>-0.226434</c:v>
                </c:pt>
                <c:pt idx="18806">
                  <c:v>-0.22468099999999999</c:v>
                </c:pt>
                <c:pt idx="18807">
                  <c:v>-0.22286800000000001</c:v>
                </c:pt>
                <c:pt idx="18808">
                  <c:v>-0.22099299999999999</c:v>
                </c:pt>
                <c:pt idx="18809">
                  <c:v>-0.219056</c:v>
                </c:pt>
                <c:pt idx="18810">
                  <c:v>-0.217057</c:v>
                </c:pt>
                <c:pt idx="18811">
                  <c:v>-0.215</c:v>
                </c:pt>
                <c:pt idx="18812">
                  <c:v>-0.21289</c:v>
                </c:pt>
                <c:pt idx="18813">
                  <c:v>-0.21073600000000001</c:v>
                </c:pt>
                <c:pt idx="18814">
                  <c:v>-0.20854400000000001</c:v>
                </c:pt>
                <c:pt idx="18815">
                  <c:v>-0.206318</c:v>
                </c:pt>
                <c:pt idx="18816">
                  <c:v>-0.20405899999999999</c:v>
                </c:pt>
                <c:pt idx="18817">
                  <c:v>-0.201765</c:v>
                </c:pt>
                <c:pt idx="18818">
                  <c:v>-0.199434</c:v>
                </c:pt>
                <c:pt idx="18819">
                  <c:v>-0.19706099999999999</c:v>
                </c:pt>
                <c:pt idx="18820">
                  <c:v>-0.19464600000000001</c:v>
                </c:pt>
                <c:pt idx="18821">
                  <c:v>-0.192189</c:v>
                </c:pt>
                <c:pt idx="18822">
                  <c:v>-0.189693</c:v>
                </c:pt>
                <c:pt idx="18823">
                  <c:v>-0.18715899999999999</c:v>
                </c:pt>
                <c:pt idx="18824">
                  <c:v>-0.18459100000000001</c:v>
                </c:pt>
                <c:pt idx="18825">
                  <c:v>-0.18199000000000001</c:v>
                </c:pt>
                <c:pt idx="18826">
                  <c:v>-0.17935300000000001</c:v>
                </c:pt>
                <c:pt idx="18827">
                  <c:v>-0.176679</c:v>
                </c:pt>
                <c:pt idx="18828">
                  <c:v>-0.17397199999999999</c:v>
                </c:pt>
                <c:pt idx="18829">
                  <c:v>-0.171239</c:v>
                </c:pt>
                <c:pt idx="18830">
                  <c:v>-0.16849</c:v>
                </c:pt>
                <c:pt idx="18831">
                  <c:v>-0.16573299999999999</c:v>
                </c:pt>
                <c:pt idx="18832">
                  <c:v>-0.16297</c:v>
                </c:pt>
                <c:pt idx="18833">
                  <c:v>-0.16020300000000001</c:v>
                </c:pt>
                <c:pt idx="18834">
                  <c:v>-0.15743799999999999</c:v>
                </c:pt>
                <c:pt idx="18835">
                  <c:v>-0.15468599999999999</c:v>
                </c:pt>
                <c:pt idx="18836">
                  <c:v>-0.15195600000000001</c:v>
                </c:pt>
                <c:pt idx="18837">
                  <c:v>-0.149252</c:v>
                </c:pt>
                <c:pt idx="18838">
                  <c:v>-0.14658199999999999</c:v>
                </c:pt>
                <c:pt idx="18839">
                  <c:v>-0.143958</c:v>
                </c:pt>
                <c:pt idx="18840">
                  <c:v>-0.14138300000000001</c:v>
                </c:pt>
                <c:pt idx="18841">
                  <c:v>-0.13886000000000001</c:v>
                </c:pt>
                <c:pt idx="18842">
                  <c:v>-0.13638600000000001</c:v>
                </c:pt>
                <c:pt idx="18843">
                  <c:v>-0.133964</c:v>
                </c:pt>
                <c:pt idx="18844">
                  <c:v>-0.13159599999999999</c:v>
                </c:pt>
                <c:pt idx="18845">
                  <c:v>-0.12929499999999999</c:v>
                </c:pt>
                <c:pt idx="18846">
                  <c:v>-0.12706200000000001</c:v>
                </c:pt>
                <c:pt idx="18847">
                  <c:v>-0.12486700000000001</c:v>
                </c:pt>
                <c:pt idx="18848">
                  <c:v>-0.122715</c:v>
                </c:pt>
                <c:pt idx="18849">
                  <c:v>-0.120657</c:v>
                </c:pt>
                <c:pt idx="18850">
                  <c:v>-0.118702</c:v>
                </c:pt>
                <c:pt idx="18851">
                  <c:v>-0.116828</c:v>
                </c:pt>
                <c:pt idx="18852">
                  <c:v>-0.115039</c:v>
                </c:pt>
                <c:pt idx="18853">
                  <c:v>-0.113346</c:v>
                </c:pt>
                <c:pt idx="18854">
                  <c:v>-0.11175</c:v>
                </c:pt>
                <c:pt idx="18855">
                  <c:v>-0.110254</c:v>
                </c:pt>
                <c:pt idx="18856">
                  <c:v>-0.108857</c:v>
                </c:pt>
                <c:pt idx="18857">
                  <c:v>-0.107562</c:v>
                </c:pt>
                <c:pt idx="18858">
                  <c:v>-0.106375</c:v>
                </c:pt>
                <c:pt idx="18859">
                  <c:v>-0.105307</c:v>
                </c:pt>
                <c:pt idx="18860">
                  <c:v>-0.104365</c:v>
                </c:pt>
                <c:pt idx="18861">
                  <c:v>-0.10355300000000001</c:v>
                </c:pt>
                <c:pt idx="18862">
                  <c:v>-0.10287499999999999</c:v>
                </c:pt>
                <c:pt idx="18863">
                  <c:v>-0.102339</c:v>
                </c:pt>
                <c:pt idx="18864">
                  <c:v>-0.101952</c:v>
                </c:pt>
                <c:pt idx="18865">
                  <c:v>-0.10172</c:v>
                </c:pt>
                <c:pt idx="18866">
                  <c:v>-0.10165100000000001</c:v>
                </c:pt>
                <c:pt idx="18867">
                  <c:v>-0.101745</c:v>
                </c:pt>
                <c:pt idx="18868">
                  <c:v>-0.102004</c:v>
                </c:pt>
                <c:pt idx="18869">
                  <c:v>-0.10242900000000001</c:v>
                </c:pt>
                <c:pt idx="18870">
                  <c:v>-0.103018</c:v>
                </c:pt>
                <c:pt idx="18871">
                  <c:v>-0.103771</c:v>
                </c:pt>
                <c:pt idx="18872">
                  <c:v>-0.104686</c:v>
                </c:pt>
                <c:pt idx="18873">
                  <c:v>-0.105768</c:v>
                </c:pt>
                <c:pt idx="18874">
                  <c:v>-0.107017</c:v>
                </c:pt>
                <c:pt idx="18875">
                  <c:v>-0.108433</c:v>
                </c:pt>
                <c:pt idx="18876">
                  <c:v>-0.110009</c:v>
                </c:pt>
                <c:pt idx="18877">
                  <c:v>-0.111744</c:v>
                </c:pt>
                <c:pt idx="18878">
                  <c:v>-0.113638</c:v>
                </c:pt>
                <c:pt idx="18879">
                  <c:v>-0.115686</c:v>
                </c:pt>
                <c:pt idx="18880">
                  <c:v>-0.117884</c:v>
                </c:pt>
                <c:pt idx="18881">
                  <c:v>-0.120229</c:v>
                </c:pt>
                <c:pt idx="18882">
                  <c:v>-0.12272</c:v>
                </c:pt>
                <c:pt idx="18883">
                  <c:v>-0.125357</c:v>
                </c:pt>
                <c:pt idx="18884">
                  <c:v>-0.128134</c:v>
                </c:pt>
                <c:pt idx="18885">
                  <c:v>-0.13104299999999999</c:v>
                </c:pt>
                <c:pt idx="18886">
                  <c:v>-0.134073</c:v>
                </c:pt>
                <c:pt idx="18887">
                  <c:v>-0.137214</c:v>
                </c:pt>
                <c:pt idx="18888">
                  <c:v>-0.140463</c:v>
                </c:pt>
                <c:pt idx="18889">
                  <c:v>-0.143818</c:v>
                </c:pt>
                <c:pt idx="18890">
                  <c:v>-0.14727999999999999</c:v>
                </c:pt>
                <c:pt idx="18891">
                  <c:v>-0.150842</c:v>
                </c:pt>
                <c:pt idx="18892">
                  <c:v>-0.154499</c:v>
                </c:pt>
                <c:pt idx="18893">
                  <c:v>-0.158248</c:v>
                </c:pt>
                <c:pt idx="18894">
                  <c:v>-0.16208700000000001</c:v>
                </c:pt>
                <c:pt idx="18895">
                  <c:v>-0.16601299999999999</c:v>
                </c:pt>
                <c:pt idx="18896">
                  <c:v>-0.170019</c:v>
                </c:pt>
                <c:pt idx="18897">
                  <c:v>-0.174095</c:v>
                </c:pt>
                <c:pt idx="18898">
                  <c:v>-0.178232</c:v>
                </c:pt>
                <c:pt idx="18899">
                  <c:v>-0.182422</c:v>
                </c:pt>
                <c:pt idx="18900">
                  <c:v>-0.186663</c:v>
                </c:pt>
                <c:pt idx="18901">
                  <c:v>-0.19095300000000001</c:v>
                </c:pt>
                <c:pt idx="18902">
                  <c:v>-0.19528899999999999</c:v>
                </c:pt>
                <c:pt idx="18903">
                  <c:v>-0.19966600000000001</c:v>
                </c:pt>
                <c:pt idx="18904">
                  <c:v>-0.204072</c:v>
                </c:pt>
                <c:pt idx="18905">
                  <c:v>-0.20849500000000001</c:v>
                </c:pt>
                <c:pt idx="18906">
                  <c:v>-0.21292</c:v>
                </c:pt>
                <c:pt idx="18907">
                  <c:v>-0.217339</c:v>
                </c:pt>
                <c:pt idx="18908">
                  <c:v>-0.22173999999999999</c:v>
                </c:pt>
                <c:pt idx="18909">
                  <c:v>-0.22611300000000001</c:v>
                </c:pt>
                <c:pt idx="18910">
                  <c:v>-0.23045199999999999</c:v>
                </c:pt>
                <c:pt idx="18911">
                  <c:v>-0.23475199999999999</c:v>
                </c:pt>
                <c:pt idx="18912">
                  <c:v>-0.239011</c:v>
                </c:pt>
                <c:pt idx="18913">
                  <c:v>-0.24321899999999999</c:v>
                </c:pt>
                <c:pt idx="18914">
                  <c:v>-0.247366</c:v>
                </c:pt>
                <c:pt idx="18915">
                  <c:v>-0.25144300000000003</c:v>
                </c:pt>
                <c:pt idx="18916">
                  <c:v>-0.25544099999999997</c:v>
                </c:pt>
                <c:pt idx="18917">
                  <c:v>-0.25935399999999997</c:v>
                </c:pt>
                <c:pt idx="18918">
                  <c:v>-0.26317699999999999</c:v>
                </c:pt>
                <c:pt idx="18919">
                  <c:v>-0.26690199999999997</c:v>
                </c:pt>
                <c:pt idx="18920">
                  <c:v>-0.27051999999999998</c:v>
                </c:pt>
                <c:pt idx="18921">
                  <c:v>-0.27402100000000001</c:v>
                </c:pt>
                <c:pt idx="18922">
                  <c:v>-0.27739799999999998</c:v>
                </c:pt>
                <c:pt idx="18923">
                  <c:v>-0.28065400000000001</c:v>
                </c:pt>
                <c:pt idx="18924">
                  <c:v>-0.28378999999999999</c:v>
                </c:pt>
                <c:pt idx="18925">
                  <c:v>-0.28680899999999998</c:v>
                </c:pt>
                <c:pt idx="18926">
                  <c:v>-0.289715</c:v>
                </c:pt>
                <c:pt idx="18927">
                  <c:v>-0.29250300000000001</c:v>
                </c:pt>
                <c:pt idx="18928">
                  <c:v>-0.29516399999999998</c:v>
                </c:pt>
                <c:pt idx="18929">
                  <c:v>-0.29768899999999998</c:v>
                </c:pt>
                <c:pt idx="18930">
                  <c:v>-0.30007099999999998</c:v>
                </c:pt>
                <c:pt idx="18931">
                  <c:v>-0.30230499999999999</c:v>
                </c:pt>
                <c:pt idx="18932">
                  <c:v>-0.30438700000000002</c:v>
                </c:pt>
                <c:pt idx="18933">
                  <c:v>-0.30631700000000001</c:v>
                </c:pt>
                <c:pt idx="18934">
                  <c:v>-0.30809999999999998</c:v>
                </c:pt>
                <c:pt idx="18935">
                  <c:v>-0.30974000000000002</c:v>
                </c:pt>
                <c:pt idx="18936">
                  <c:v>-0.31123600000000001</c:v>
                </c:pt>
                <c:pt idx="18937">
                  <c:v>-0.31258399999999997</c:v>
                </c:pt>
                <c:pt idx="18938">
                  <c:v>-0.31378099999999998</c:v>
                </c:pt>
                <c:pt idx="18939">
                  <c:v>-0.31482700000000002</c:v>
                </c:pt>
                <c:pt idx="18940">
                  <c:v>-0.31572</c:v>
                </c:pt>
                <c:pt idx="18941">
                  <c:v>-0.31645699999999999</c:v>
                </c:pt>
                <c:pt idx="18942">
                  <c:v>-0.31703700000000001</c:v>
                </c:pt>
                <c:pt idx="18943">
                  <c:v>-0.31746400000000002</c:v>
                </c:pt>
                <c:pt idx="18944">
                  <c:v>-0.31773899999999999</c:v>
                </c:pt>
                <c:pt idx="18945">
                  <c:v>-0.31786599999999998</c:v>
                </c:pt>
                <c:pt idx="18946">
                  <c:v>-0.31785099999999999</c:v>
                </c:pt>
                <c:pt idx="18947">
                  <c:v>-0.31769900000000001</c:v>
                </c:pt>
                <c:pt idx="18948">
                  <c:v>-0.317415</c:v>
                </c:pt>
                <c:pt idx="18949">
                  <c:v>-0.316998</c:v>
                </c:pt>
                <c:pt idx="18950">
                  <c:v>-0.31645299999999998</c:v>
                </c:pt>
                <c:pt idx="18951">
                  <c:v>-0.31578200000000001</c:v>
                </c:pt>
                <c:pt idx="18952">
                  <c:v>-0.31499300000000002</c:v>
                </c:pt>
                <c:pt idx="18953">
                  <c:v>-0.31408599999999998</c:v>
                </c:pt>
                <c:pt idx="18954">
                  <c:v>-0.31306600000000001</c:v>
                </c:pt>
                <c:pt idx="18955">
                  <c:v>-0.31193100000000001</c:v>
                </c:pt>
                <c:pt idx="18956">
                  <c:v>-0.31068800000000002</c:v>
                </c:pt>
                <c:pt idx="18957">
                  <c:v>-0.30934200000000001</c:v>
                </c:pt>
                <c:pt idx="18958">
                  <c:v>-0.30789800000000001</c:v>
                </c:pt>
                <c:pt idx="18959">
                  <c:v>-0.30635400000000002</c:v>
                </c:pt>
                <c:pt idx="18960">
                  <c:v>-0.30471500000000001</c:v>
                </c:pt>
                <c:pt idx="18961">
                  <c:v>-0.30298700000000001</c:v>
                </c:pt>
                <c:pt idx="18962">
                  <c:v>-0.30118</c:v>
                </c:pt>
                <c:pt idx="18963">
                  <c:v>-0.29929899999999998</c:v>
                </c:pt>
                <c:pt idx="18964">
                  <c:v>-0.297348</c:v>
                </c:pt>
                <c:pt idx="18965">
                  <c:v>-0.29533100000000001</c:v>
                </c:pt>
                <c:pt idx="18966">
                  <c:v>-0.29325099999999998</c:v>
                </c:pt>
                <c:pt idx="18967">
                  <c:v>-0.29111100000000001</c:v>
                </c:pt>
                <c:pt idx="18968">
                  <c:v>-0.28891600000000001</c:v>
                </c:pt>
                <c:pt idx="18969">
                  <c:v>-0.28667300000000001</c:v>
                </c:pt>
                <c:pt idx="18970">
                  <c:v>-0.28438400000000003</c:v>
                </c:pt>
                <c:pt idx="18971">
                  <c:v>-0.282053</c:v>
                </c:pt>
                <c:pt idx="18972">
                  <c:v>-0.27967399999999998</c:v>
                </c:pt>
                <c:pt idx="18973">
                  <c:v>-0.27724100000000002</c:v>
                </c:pt>
                <c:pt idx="18974">
                  <c:v>-0.274754</c:v>
                </c:pt>
                <c:pt idx="18975">
                  <c:v>-0.27221499999999998</c:v>
                </c:pt>
                <c:pt idx="18976">
                  <c:v>-0.26962999999999998</c:v>
                </c:pt>
                <c:pt idx="18977">
                  <c:v>-0.26700499999999999</c:v>
                </c:pt>
                <c:pt idx="18978">
                  <c:v>-0.26434600000000003</c:v>
                </c:pt>
                <c:pt idx="18979">
                  <c:v>-0.26165500000000003</c:v>
                </c:pt>
                <c:pt idx="18980">
                  <c:v>-0.25893500000000003</c:v>
                </c:pt>
                <c:pt idx="18981">
                  <c:v>-0.25619399999999998</c:v>
                </c:pt>
                <c:pt idx="18982">
                  <c:v>-0.253442</c:v>
                </c:pt>
                <c:pt idx="18983">
                  <c:v>-0.25069000000000002</c:v>
                </c:pt>
                <c:pt idx="18984">
                  <c:v>-0.247945</c:v>
                </c:pt>
                <c:pt idx="18985">
                  <c:v>-0.24521299999999999</c:v>
                </c:pt>
                <c:pt idx="18986">
                  <c:v>-0.24249899999999999</c:v>
                </c:pt>
                <c:pt idx="18987">
                  <c:v>-0.23980499999999999</c:v>
                </c:pt>
                <c:pt idx="18988">
                  <c:v>-0.23713500000000001</c:v>
                </c:pt>
                <c:pt idx="18989">
                  <c:v>-0.234488</c:v>
                </c:pt>
                <c:pt idx="18990">
                  <c:v>-0.23186899999999999</c:v>
                </c:pt>
                <c:pt idx="18991">
                  <c:v>-0.22928000000000001</c:v>
                </c:pt>
                <c:pt idx="18992">
                  <c:v>-0.22672200000000001</c:v>
                </c:pt>
                <c:pt idx="18993">
                  <c:v>-0.224191</c:v>
                </c:pt>
                <c:pt idx="18994">
                  <c:v>-0.22167899999999999</c:v>
                </c:pt>
                <c:pt idx="18995">
                  <c:v>-0.21918199999999999</c:v>
                </c:pt>
                <c:pt idx="18996">
                  <c:v>-0.216693</c:v>
                </c:pt>
                <c:pt idx="18997">
                  <c:v>-0.21420700000000001</c:v>
                </c:pt>
                <c:pt idx="18998">
                  <c:v>-0.211725</c:v>
                </c:pt>
                <c:pt idx="18999">
                  <c:v>-0.20925199999999999</c:v>
                </c:pt>
                <c:pt idx="19000">
                  <c:v>-0.206793</c:v>
                </c:pt>
                <c:pt idx="19001">
                  <c:v>-0.204349</c:v>
                </c:pt>
                <c:pt idx="19002">
                  <c:v>-0.20192199999999999</c:v>
                </c:pt>
                <c:pt idx="19003">
                  <c:v>-0.19951099999999999</c:v>
                </c:pt>
                <c:pt idx="19004">
                  <c:v>-0.19711400000000001</c:v>
                </c:pt>
                <c:pt idx="19005">
                  <c:v>-0.19472999999999999</c:v>
                </c:pt>
                <c:pt idx="19006">
                  <c:v>-0.19236200000000001</c:v>
                </c:pt>
                <c:pt idx="19007">
                  <c:v>-0.19001199999999999</c:v>
                </c:pt>
                <c:pt idx="19008">
                  <c:v>-0.18768000000000001</c:v>
                </c:pt>
                <c:pt idx="19009">
                  <c:v>-0.18536900000000001</c:v>
                </c:pt>
                <c:pt idx="19010">
                  <c:v>-0.183084</c:v>
                </c:pt>
                <c:pt idx="19011">
                  <c:v>-0.18083199999999999</c:v>
                </c:pt>
                <c:pt idx="19012">
                  <c:v>-0.178616</c:v>
                </c:pt>
                <c:pt idx="19013">
                  <c:v>-0.17644099999999999</c:v>
                </c:pt>
                <c:pt idx="19014">
                  <c:v>-0.17430399999999999</c:v>
                </c:pt>
                <c:pt idx="19015">
                  <c:v>-0.172204</c:v>
                </c:pt>
                <c:pt idx="19016">
                  <c:v>-0.17013700000000001</c:v>
                </c:pt>
                <c:pt idx="19017">
                  <c:v>-0.168099</c:v>
                </c:pt>
                <c:pt idx="19018">
                  <c:v>-0.16608600000000001</c:v>
                </c:pt>
                <c:pt idx="19019">
                  <c:v>-0.16409899999999999</c:v>
                </c:pt>
                <c:pt idx="19020">
                  <c:v>-0.16214000000000001</c:v>
                </c:pt>
                <c:pt idx="19021">
                  <c:v>-0.16020899999999999</c:v>
                </c:pt>
                <c:pt idx="19022">
                  <c:v>-0.158306</c:v>
                </c:pt>
                <c:pt idx="19023">
                  <c:v>-0.15642200000000001</c:v>
                </c:pt>
                <c:pt idx="19024">
                  <c:v>-0.15455199999999999</c:v>
                </c:pt>
                <c:pt idx="19025">
                  <c:v>-0.152693</c:v>
                </c:pt>
                <c:pt idx="19026">
                  <c:v>-0.15085000000000001</c:v>
                </c:pt>
                <c:pt idx="19027">
                  <c:v>-0.14902699999999999</c:v>
                </c:pt>
                <c:pt idx="19028">
                  <c:v>-0.14722499999999999</c:v>
                </c:pt>
                <c:pt idx="19029">
                  <c:v>-0.14544799999999999</c:v>
                </c:pt>
                <c:pt idx="19030">
                  <c:v>-0.14369899999999999</c:v>
                </c:pt>
                <c:pt idx="19031">
                  <c:v>-0.14197899999999999</c:v>
                </c:pt>
                <c:pt idx="19032">
                  <c:v>-0.140287</c:v>
                </c:pt>
                <c:pt idx="19033">
                  <c:v>-0.138622</c:v>
                </c:pt>
                <c:pt idx="19034">
                  <c:v>-0.136985</c:v>
                </c:pt>
                <c:pt idx="19035">
                  <c:v>-0.135379</c:v>
                </c:pt>
                <c:pt idx="19036">
                  <c:v>-0.133802</c:v>
                </c:pt>
                <c:pt idx="19037">
                  <c:v>-0.13225100000000001</c:v>
                </c:pt>
                <c:pt idx="19038">
                  <c:v>-0.13072600000000001</c:v>
                </c:pt>
                <c:pt idx="19039">
                  <c:v>-0.12922600000000001</c:v>
                </c:pt>
                <c:pt idx="19040">
                  <c:v>-0.127752</c:v>
                </c:pt>
                <c:pt idx="19041">
                  <c:v>-0.126301</c:v>
                </c:pt>
                <c:pt idx="19042">
                  <c:v>-0.12486800000000001</c:v>
                </c:pt>
                <c:pt idx="19043">
                  <c:v>-0.12345100000000001</c:v>
                </c:pt>
                <c:pt idx="19044">
                  <c:v>-0.12205000000000001</c:v>
                </c:pt>
                <c:pt idx="19045">
                  <c:v>-0.12067</c:v>
                </c:pt>
                <c:pt idx="19046">
                  <c:v>-0.11931</c:v>
                </c:pt>
                <c:pt idx="19047">
                  <c:v>-0.11797100000000001</c:v>
                </c:pt>
                <c:pt idx="19048">
                  <c:v>-0.116656</c:v>
                </c:pt>
                <c:pt idx="19049">
                  <c:v>-0.11536399999999999</c:v>
                </c:pt>
                <c:pt idx="19050">
                  <c:v>-0.114096</c:v>
                </c:pt>
                <c:pt idx="19051">
                  <c:v>-0.11285199999999999</c:v>
                </c:pt>
                <c:pt idx="19052">
                  <c:v>-0.11163099999999999</c:v>
                </c:pt>
                <c:pt idx="19053">
                  <c:v>-0.110432</c:v>
                </c:pt>
                <c:pt idx="19054">
                  <c:v>-0.109252</c:v>
                </c:pt>
                <c:pt idx="19055">
                  <c:v>-0.108095</c:v>
                </c:pt>
                <c:pt idx="19056">
                  <c:v>-0.106964</c:v>
                </c:pt>
                <c:pt idx="19057">
                  <c:v>-0.10585799999999999</c:v>
                </c:pt>
                <c:pt idx="19058">
                  <c:v>-0.104777</c:v>
                </c:pt>
                <c:pt idx="19059">
                  <c:v>-0.10371900000000001</c:v>
                </c:pt>
                <c:pt idx="19060">
                  <c:v>-0.10267999999999999</c:v>
                </c:pt>
                <c:pt idx="19061">
                  <c:v>-0.10165399999999999</c:v>
                </c:pt>
                <c:pt idx="19062">
                  <c:v>-0.10063900000000001</c:v>
                </c:pt>
                <c:pt idx="19063">
                  <c:v>-9.9632600000000002E-2</c:v>
                </c:pt>
                <c:pt idx="19064">
                  <c:v>-9.8633299999999993E-2</c:v>
                </c:pt>
                <c:pt idx="19065">
                  <c:v>-9.7641800000000001E-2</c:v>
                </c:pt>
                <c:pt idx="19066">
                  <c:v>-9.6659800000000004E-2</c:v>
                </c:pt>
                <c:pt idx="19067">
                  <c:v>-9.5688599999999999E-2</c:v>
                </c:pt>
                <c:pt idx="19068">
                  <c:v>-9.4728999999999994E-2</c:v>
                </c:pt>
                <c:pt idx="19069">
                  <c:v>-9.3784900000000004E-2</c:v>
                </c:pt>
                <c:pt idx="19070">
                  <c:v>-9.2863299999999996E-2</c:v>
                </c:pt>
                <c:pt idx="19071">
                  <c:v>-9.1970700000000002E-2</c:v>
                </c:pt>
                <c:pt idx="19072">
                  <c:v>-9.1110700000000003E-2</c:v>
                </c:pt>
                <c:pt idx="19073">
                  <c:v>-9.0284699999999996E-2</c:v>
                </c:pt>
                <c:pt idx="19074">
                  <c:v>-8.9490299999999995E-2</c:v>
                </c:pt>
                <c:pt idx="19075">
                  <c:v>-8.8720499999999994E-2</c:v>
                </c:pt>
                <c:pt idx="19076">
                  <c:v>-8.7968900000000003E-2</c:v>
                </c:pt>
                <c:pt idx="19077">
                  <c:v>-8.7234099999999995E-2</c:v>
                </c:pt>
                <c:pt idx="19078">
                  <c:v>-8.6522500000000002E-2</c:v>
                </c:pt>
                <c:pt idx="19079">
                  <c:v>-8.5843600000000006E-2</c:v>
                </c:pt>
                <c:pt idx="19080">
                  <c:v>-8.5197999999999996E-2</c:v>
                </c:pt>
                <c:pt idx="19081">
                  <c:v>-8.4574899999999995E-2</c:v>
                </c:pt>
                <c:pt idx="19082">
                  <c:v>-8.3960999999999994E-2</c:v>
                </c:pt>
                <c:pt idx="19083">
                  <c:v>-8.3349500000000007E-2</c:v>
                </c:pt>
                <c:pt idx="19084">
                  <c:v>-8.2739499999999994E-2</c:v>
                </c:pt>
                <c:pt idx="19085">
                  <c:v>-8.2129199999999999E-2</c:v>
                </c:pt>
                <c:pt idx="19086">
                  <c:v>-8.1512799999999996E-2</c:v>
                </c:pt>
                <c:pt idx="19087">
                  <c:v>-8.0887200000000006E-2</c:v>
                </c:pt>
                <c:pt idx="19088">
                  <c:v>-8.0256099999999997E-2</c:v>
                </c:pt>
                <c:pt idx="19089">
                  <c:v>-7.9623799999999995E-2</c:v>
                </c:pt>
                <c:pt idx="19090">
                  <c:v>-7.8992400000000004E-2</c:v>
                </c:pt>
                <c:pt idx="19091">
                  <c:v>-7.8361799999999995E-2</c:v>
                </c:pt>
                <c:pt idx="19092">
                  <c:v>-7.7730599999999997E-2</c:v>
                </c:pt>
                <c:pt idx="19093">
                  <c:v>-7.7097600000000002E-2</c:v>
                </c:pt>
                <c:pt idx="19094">
                  <c:v>-7.64629E-2</c:v>
                </c:pt>
                <c:pt idx="19095">
                  <c:v>-7.5827099999999995E-2</c:v>
                </c:pt>
                <c:pt idx="19096">
                  <c:v>-7.5190499999999993E-2</c:v>
                </c:pt>
                <c:pt idx="19097">
                  <c:v>-7.4553499999999995E-2</c:v>
                </c:pt>
                <c:pt idx="19098">
                  <c:v>-7.3919799999999994E-2</c:v>
                </c:pt>
                <c:pt idx="19099">
                  <c:v>-7.3294999999999999E-2</c:v>
                </c:pt>
                <c:pt idx="19100">
                  <c:v>-7.2680099999999997E-2</c:v>
                </c:pt>
                <c:pt idx="19101">
                  <c:v>-7.2073600000000002E-2</c:v>
                </c:pt>
                <c:pt idx="19102">
                  <c:v>-7.1473400000000006E-2</c:v>
                </c:pt>
                <c:pt idx="19103">
                  <c:v>-7.0874599999999996E-2</c:v>
                </c:pt>
                <c:pt idx="19104">
                  <c:v>-7.0269799999999993E-2</c:v>
                </c:pt>
                <c:pt idx="19105">
                  <c:v>-6.9654199999999999E-2</c:v>
                </c:pt>
                <c:pt idx="19106">
                  <c:v>-6.9029400000000005E-2</c:v>
                </c:pt>
                <c:pt idx="19107">
                  <c:v>-6.8400600000000006E-2</c:v>
                </c:pt>
                <c:pt idx="19108">
                  <c:v>-6.7770499999999997E-2</c:v>
                </c:pt>
                <c:pt idx="19109">
                  <c:v>-6.7138100000000006E-2</c:v>
                </c:pt>
                <c:pt idx="19110">
                  <c:v>-6.6499100000000005E-2</c:v>
                </c:pt>
                <c:pt idx="19111">
                  <c:v>-6.5849699999999997E-2</c:v>
                </c:pt>
                <c:pt idx="19112">
                  <c:v>-6.5191200000000005E-2</c:v>
                </c:pt>
                <c:pt idx="19113">
                  <c:v>-6.4529299999999998E-2</c:v>
                </c:pt>
                <c:pt idx="19114">
                  <c:v>-6.3869400000000007E-2</c:v>
                </c:pt>
                <c:pt idx="19115">
                  <c:v>-6.3211299999999998E-2</c:v>
                </c:pt>
                <c:pt idx="19116">
                  <c:v>-6.2551999999999996E-2</c:v>
                </c:pt>
                <c:pt idx="19117">
                  <c:v>-6.1893900000000002E-2</c:v>
                </c:pt>
                <c:pt idx="19118">
                  <c:v>-6.1242600000000001E-2</c:v>
                </c:pt>
                <c:pt idx="19119">
                  <c:v>-6.0597999999999999E-2</c:v>
                </c:pt>
                <c:pt idx="19120">
                  <c:v>-5.9954E-2</c:v>
                </c:pt>
                <c:pt idx="19121">
                  <c:v>-5.9309800000000003E-2</c:v>
                </c:pt>
                <c:pt idx="19122">
                  <c:v>-5.8671899999999999E-2</c:v>
                </c:pt>
                <c:pt idx="19123">
                  <c:v>-5.8047500000000002E-2</c:v>
                </c:pt>
                <c:pt idx="19124">
                  <c:v>-5.74379E-2</c:v>
                </c:pt>
                <c:pt idx="19125">
                  <c:v>-5.6839300000000002E-2</c:v>
                </c:pt>
                <c:pt idx="19126">
                  <c:v>-5.6245799999999999E-2</c:v>
                </c:pt>
                <c:pt idx="19127">
                  <c:v>-5.5651300000000001E-2</c:v>
                </c:pt>
                <c:pt idx="19128">
                  <c:v>-5.5054699999999998E-2</c:v>
                </c:pt>
                <c:pt idx="19129">
                  <c:v>-5.4458899999999998E-2</c:v>
                </c:pt>
                <c:pt idx="19130">
                  <c:v>-5.3866200000000003E-2</c:v>
                </c:pt>
                <c:pt idx="19131">
                  <c:v>-5.3279300000000002E-2</c:v>
                </c:pt>
                <c:pt idx="19132">
                  <c:v>-5.2701199999999997E-2</c:v>
                </c:pt>
                <c:pt idx="19133">
                  <c:v>-5.2134399999999997E-2</c:v>
                </c:pt>
                <c:pt idx="19134">
                  <c:v>-5.1581500000000002E-2</c:v>
                </c:pt>
                <c:pt idx="19135">
                  <c:v>-5.1045300000000002E-2</c:v>
                </c:pt>
                <c:pt idx="19136">
                  <c:v>-5.0526799999999997E-2</c:v>
                </c:pt>
                <c:pt idx="19137">
                  <c:v>-5.0024300000000001E-2</c:v>
                </c:pt>
                <c:pt idx="19138">
                  <c:v>-4.9536299999999998E-2</c:v>
                </c:pt>
                <c:pt idx="19139">
                  <c:v>-4.9065600000000001E-2</c:v>
                </c:pt>
                <c:pt idx="19140">
                  <c:v>-4.8619299999999997E-2</c:v>
                </c:pt>
                <c:pt idx="19141">
                  <c:v>-4.8202000000000002E-2</c:v>
                </c:pt>
                <c:pt idx="19142">
                  <c:v>-4.7815900000000001E-2</c:v>
                </c:pt>
                <c:pt idx="19143">
                  <c:v>-4.7465199999999999E-2</c:v>
                </c:pt>
                <c:pt idx="19144">
                  <c:v>-4.7152600000000003E-2</c:v>
                </c:pt>
                <c:pt idx="19145">
                  <c:v>-4.6878400000000001E-2</c:v>
                </c:pt>
                <c:pt idx="19146">
                  <c:v>-4.6645399999999997E-2</c:v>
                </c:pt>
                <c:pt idx="19147">
                  <c:v>-4.6458199999999998E-2</c:v>
                </c:pt>
                <c:pt idx="19148">
                  <c:v>-4.6318499999999999E-2</c:v>
                </c:pt>
                <c:pt idx="19149">
                  <c:v>-4.6226200000000002E-2</c:v>
                </c:pt>
                <c:pt idx="19150">
                  <c:v>-4.6182300000000003E-2</c:v>
                </c:pt>
                <c:pt idx="19151">
                  <c:v>-4.6187499999999999E-2</c:v>
                </c:pt>
                <c:pt idx="19152">
                  <c:v>-4.6242900000000003E-2</c:v>
                </c:pt>
                <c:pt idx="19153">
                  <c:v>-4.6351700000000003E-2</c:v>
                </c:pt>
                <c:pt idx="19154">
                  <c:v>-4.6517299999999998E-2</c:v>
                </c:pt>
                <c:pt idx="19155">
                  <c:v>-4.6741600000000001E-2</c:v>
                </c:pt>
                <c:pt idx="19156">
                  <c:v>-4.7024400000000001E-2</c:v>
                </c:pt>
                <c:pt idx="19157">
                  <c:v>-4.7366400000000003E-2</c:v>
                </c:pt>
                <c:pt idx="19158">
                  <c:v>-4.7771800000000003E-2</c:v>
                </c:pt>
                <c:pt idx="19159">
                  <c:v>-4.8245499999999997E-2</c:v>
                </c:pt>
                <c:pt idx="19160">
                  <c:v>-4.8788600000000001E-2</c:v>
                </c:pt>
                <c:pt idx="19161">
                  <c:v>-4.9399999999999999E-2</c:v>
                </c:pt>
                <c:pt idx="19162">
                  <c:v>-5.0077999999999998E-2</c:v>
                </c:pt>
                <c:pt idx="19163">
                  <c:v>-5.0817000000000001E-2</c:v>
                </c:pt>
                <c:pt idx="19164">
                  <c:v>-5.1611299999999999E-2</c:v>
                </c:pt>
                <c:pt idx="19165">
                  <c:v>-5.2463900000000001E-2</c:v>
                </c:pt>
                <c:pt idx="19166">
                  <c:v>-5.3386700000000002E-2</c:v>
                </c:pt>
                <c:pt idx="19167">
                  <c:v>-5.4386200000000003E-2</c:v>
                </c:pt>
                <c:pt idx="19168">
                  <c:v>-5.5454999999999997E-2</c:v>
                </c:pt>
                <c:pt idx="19169">
                  <c:v>-5.6579499999999998E-2</c:v>
                </c:pt>
                <c:pt idx="19170">
                  <c:v>-5.7752100000000001E-2</c:v>
                </c:pt>
                <c:pt idx="19171">
                  <c:v>-5.8975399999999997E-2</c:v>
                </c:pt>
                <c:pt idx="19172">
                  <c:v>-6.0256499999999998E-2</c:v>
                </c:pt>
                <c:pt idx="19173">
                  <c:v>-6.15968E-2</c:v>
                </c:pt>
                <c:pt idx="19174">
                  <c:v>-6.2993499999999994E-2</c:v>
                </c:pt>
                <c:pt idx="19175">
                  <c:v>-6.4448000000000005E-2</c:v>
                </c:pt>
                <c:pt idx="19176">
                  <c:v>-6.5969200000000006E-2</c:v>
                </c:pt>
                <c:pt idx="19177">
                  <c:v>-6.7559900000000006E-2</c:v>
                </c:pt>
                <c:pt idx="19178">
                  <c:v>-6.9204399999999999E-2</c:v>
                </c:pt>
                <c:pt idx="19179">
                  <c:v>-7.0891700000000002E-2</c:v>
                </c:pt>
                <c:pt idx="19180">
                  <c:v>-7.2635500000000006E-2</c:v>
                </c:pt>
                <c:pt idx="19181">
                  <c:v>-7.4444399999999994E-2</c:v>
                </c:pt>
                <c:pt idx="19182">
                  <c:v>-7.6308200000000007E-2</c:v>
                </c:pt>
                <c:pt idx="19183">
                  <c:v>-7.8223200000000007E-2</c:v>
                </c:pt>
                <c:pt idx="19184">
                  <c:v>-8.0195600000000006E-2</c:v>
                </c:pt>
                <c:pt idx="19185">
                  <c:v>-8.2231799999999994E-2</c:v>
                </c:pt>
                <c:pt idx="19186">
                  <c:v>-8.4332299999999999E-2</c:v>
                </c:pt>
                <c:pt idx="19187">
                  <c:v>-8.6489099999999999E-2</c:v>
                </c:pt>
                <c:pt idx="19188">
                  <c:v>-8.8692599999999996E-2</c:v>
                </c:pt>
                <c:pt idx="19189">
                  <c:v>-9.0935699999999994E-2</c:v>
                </c:pt>
                <c:pt idx="19190">
                  <c:v>-9.3213599999999994E-2</c:v>
                </c:pt>
                <c:pt idx="19191">
                  <c:v>-9.5523800000000006E-2</c:v>
                </c:pt>
                <c:pt idx="19192">
                  <c:v>-9.7863699999999998E-2</c:v>
                </c:pt>
                <c:pt idx="19193">
                  <c:v>-0.100228</c:v>
                </c:pt>
                <c:pt idx="19194">
                  <c:v>-0.10261199999999999</c:v>
                </c:pt>
                <c:pt idx="19195">
                  <c:v>-0.105019</c:v>
                </c:pt>
                <c:pt idx="19196">
                  <c:v>-0.10745200000000001</c:v>
                </c:pt>
                <c:pt idx="19197">
                  <c:v>-0.10990999999999999</c:v>
                </c:pt>
                <c:pt idx="19198">
                  <c:v>-0.112385</c:v>
                </c:pt>
                <c:pt idx="19199">
                  <c:v>-0.11487600000000001</c:v>
                </c:pt>
                <c:pt idx="19200">
                  <c:v>-0.117385</c:v>
                </c:pt>
                <c:pt idx="19201">
                  <c:v>-0.11991300000000001</c:v>
                </c:pt>
                <c:pt idx="19202">
                  <c:v>-0.12246</c:v>
                </c:pt>
                <c:pt idx="19203">
                  <c:v>-0.125024</c:v>
                </c:pt>
                <c:pt idx="19204">
                  <c:v>-0.12759999999999999</c:v>
                </c:pt>
                <c:pt idx="19205">
                  <c:v>-0.130191</c:v>
                </c:pt>
                <c:pt idx="19206">
                  <c:v>-0.132795</c:v>
                </c:pt>
                <c:pt idx="19207">
                  <c:v>-0.135405</c:v>
                </c:pt>
                <c:pt idx="19208">
                  <c:v>-0.138013</c:v>
                </c:pt>
                <c:pt idx="19209">
                  <c:v>-0.14061100000000001</c:v>
                </c:pt>
                <c:pt idx="19210">
                  <c:v>-0.14319799999999999</c:v>
                </c:pt>
                <c:pt idx="19211">
                  <c:v>-0.14577200000000001</c:v>
                </c:pt>
                <c:pt idx="19212">
                  <c:v>-0.14832500000000001</c:v>
                </c:pt>
                <c:pt idx="19213">
                  <c:v>-0.15085100000000001</c:v>
                </c:pt>
                <c:pt idx="19214">
                  <c:v>-0.15334300000000001</c:v>
                </c:pt>
                <c:pt idx="19215">
                  <c:v>-0.155804</c:v>
                </c:pt>
                <c:pt idx="19216">
                  <c:v>-0.15823599999999999</c:v>
                </c:pt>
                <c:pt idx="19217">
                  <c:v>-0.160634</c:v>
                </c:pt>
                <c:pt idx="19218">
                  <c:v>-0.162993</c:v>
                </c:pt>
                <c:pt idx="19219">
                  <c:v>-0.16530900000000001</c:v>
                </c:pt>
                <c:pt idx="19220">
                  <c:v>-0.16758200000000001</c:v>
                </c:pt>
                <c:pt idx="19221">
                  <c:v>-0.16980799999999999</c:v>
                </c:pt>
                <c:pt idx="19222">
                  <c:v>-0.17198099999999999</c:v>
                </c:pt>
                <c:pt idx="19223">
                  <c:v>-0.174093</c:v>
                </c:pt>
                <c:pt idx="19224">
                  <c:v>-0.17613000000000001</c:v>
                </c:pt>
                <c:pt idx="19225">
                  <c:v>-0.17808399999999999</c:v>
                </c:pt>
                <c:pt idx="19226">
                  <c:v>-0.179953</c:v>
                </c:pt>
                <c:pt idx="19227">
                  <c:v>-0.18173900000000001</c:v>
                </c:pt>
                <c:pt idx="19228">
                  <c:v>-0.183445</c:v>
                </c:pt>
                <c:pt idx="19229">
                  <c:v>-0.18506900000000001</c:v>
                </c:pt>
                <c:pt idx="19230">
                  <c:v>-0.186608</c:v>
                </c:pt>
                <c:pt idx="19231">
                  <c:v>-0.18806</c:v>
                </c:pt>
                <c:pt idx="19232">
                  <c:v>-0.189416</c:v>
                </c:pt>
                <c:pt idx="19233">
                  <c:v>-0.19067500000000001</c:v>
                </c:pt>
                <c:pt idx="19234">
                  <c:v>-0.19184200000000001</c:v>
                </c:pt>
                <c:pt idx="19235">
                  <c:v>-0.19292300000000001</c:v>
                </c:pt>
                <c:pt idx="19236">
                  <c:v>-0.19391900000000001</c:v>
                </c:pt>
                <c:pt idx="19237">
                  <c:v>-0.194826</c:v>
                </c:pt>
                <c:pt idx="19238">
                  <c:v>-0.19564100000000001</c:v>
                </c:pt>
                <c:pt idx="19239">
                  <c:v>-0.19636000000000001</c:v>
                </c:pt>
                <c:pt idx="19240">
                  <c:v>-0.19698299999999999</c:v>
                </c:pt>
                <c:pt idx="19241">
                  <c:v>-0.19750599999999999</c:v>
                </c:pt>
                <c:pt idx="19242">
                  <c:v>-0.19792799999999999</c:v>
                </c:pt>
                <c:pt idx="19243">
                  <c:v>-0.19824700000000001</c:v>
                </c:pt>
                <c:pt idx="19244">
                  <c:v>-0.198462</c:v>
                </c:pt>
                <c:pt idx="19245">
                  <c:v>-0.19857</c:v>
                </c:pt>
                <c:pt idx="19246">
                  <c:v>-0.198572</c:v>
                </c:pt>
                <c:pt idx="19247">
                  <c:v>-0.19846900000000001</c:v>
                </c:pt>
                <c:pt idx="19248">
                  <c:v>-0.198267</c:v>
                </c:pt>
                <c:pt idx="19249">
                  <c:v>-0.19796900000000001</c:v>
                </c:pt>
                <c:pt idx="19250">
                  <c:v>-0.197573</c:v>
                </c:pt>
                <c:pt idx="19251">
                  <c:v>-0.197075</c:v>
                </c:pt>
                <c:pt idx="19252">
                  <c:v>-0.196467</c:v>
                </c:pt>
                <c:pt idx="19253">
                  <c:v>-0.195747</c:v>
                </c:pt>
                <c:pt idx="19254">
                  <c:v>-0.194915</c:v>
                </c:pt>
                <c:pt idx="19255">
                  <c:v>-0.193969</c:v>
                </c:pt>
                <c:pt idx="19256">
                  <c:v>-0.19290499999999999</c:v>
                </c:pt>
                <c:pt idx="19257">
                  <c:v>-0.191723</c:v>
                </c:pt>
                <c:pt idx="19258">
                  <c:v>-0.19042999999999999</c:v>
                </c:pt>
                <c:pt idx="19259">
                  <c:v>-0.18903600000000001</c:v>
                </c:pt>
                <c:pt idx="19260">
                  <c:v>-0.18754999999999999</c:v>
                </c:pt>
                <c:pt idx="19261">
                  <c:v>-0.185976</c:v>
                </c:pt>
                <c:pt idx="19262">
                  <c:v>-0.18431400000000001</c:v>
                </c:pt>
                <c:pt idx="19263">
                  <c:v>-0.18257100000000001</c:v>
                </c:pt>
                <c:pt idx="19264">
                  <c:v>-0.180754</c:v>
                </c:pt>
                <c:pt idx="19265">
                  <c:v>-0.17884900000000001</c:v>
                </c:pt>
                <c:pt idx="19266">
                  <c:v>-0.17682800000000001</c:v>
                </c:pt>
                <c:pt idx="19267">
                  <c:v>-0.17471</c:v>
                </c:pt>
                <c:pt idx="19268">
                  <c:v>-0.172538</c:v>
                </c:pt>
                <c:pt idx="19269">
                  <c:v>-0.17031099999999999</c:v>
                </c:pt>
                <c:pt idx="19270">
                  <c:v>-0.168018</c:v>
                </c:pt>
                <c:pt idx="19271">
                  <c:v>-0.165661</c:v>
                </c:pt>
                <c:pt idx="19272">
                  <c:v>-0.16325000000000001</c:v>
                </c:pt>
                <c:pt idx="19273">
                  <c:v>-0.16078999999999999</c:v>
                </c:pt>
                <c:pt idx="19274">
                  <c:v>-0.15828500000000001</c:v>
                </c:pt>
                <c:pt idx="19275">
                  <c:v>-0.15573500000000001</c:v>
                </c:pt>
                <c:pt idx="19276">
                  <c:v>-0.15313599999999999</c:v>
                </c:pt>
                <c:pt idx="19277">
                  <c:v>-0.15049100000000001</c:v>
                </c:pt>
                <c:pt idx="19278">
                  <c:v>-0.147809</c:v>
                </c:pt>
                <c:pt idx="19279">
                  <c:v>-0.145096</c:v>
                </c:pt>
                <c:pt idx="19280">
                  <c:v>-0.142349</c:v>
                </c:pt>
                <c:pt idx="19281">
                  <c:v>-0.139568</c:v>
                </c:pt>
                <c:pt idx="19282">
                  <c:v>-0.13675499999999999</c:v>
                </c:pt>
                <c:pt idx="19283">
                  <c:v>-0.13391900000000001</c:v>
                </c:pt>
                <c:pt idx="19284">
                  <c:v>-0.13106499999999999</c:v>
                </c:pt>
                <c:pt idx="19285">
                  <c:v>-0.128193</c:v>
                </c:pt>
                <c:pt idx="19286">
                  <c:v>-0.125306</c:v>
                </c:pt>
                <c:pt idx="19287">
                  <c:v>-0.12241200000000001</c:v>
                </c:pt>
                <c:pt idx="19288">
                  <c:v>-0.119518</c:v>
                </c:pt>
                <c:pt idx="19289">
                  <c:v>-0.116635</c:v>
                </c:pt>
                <c:pt idx="19290">
                  <c:v>-0.113771</c:v>
                </c:pt>
                <c:pt idx="19291">
                  <c:v>-0.11093</c:v>
                </c:pt>
                <c:pt idx="19292">
                  <c:v>-0.108114</c:v>
                </c:pt>
                <c:pt idx="19293">
                  <c:v>-0.105327</c:v>
                </c:pt>
                <c:pt idx="19294">
                  <c:v>-0.102577</c:v>
                </c:pt>
                <c:pt idx="19295">
                  <c:v>-9.9866200000000002E-2</c:v>
                </c:pt>
                <c:pt idx="19296">
                  <c:v>-9.7197900000000004E-2</c:v>
                </c:pt>
                <c:pt idx="19297">
                  <c:v>-9.4571699999999995E-2</c:v>
                </c:pt>
                <c:pt idx="19298">
                  <c:v>-9.1983899999999993E-2</c:v>
                </c:pt>
                <c:pt idx="19299">
                  <c:v>-8.9433100000000001E-2</c:v>
                </c:pt>
                <c:pt idx="19300">
                  <c:v>-8.6922799999999995E-2</c:v>
                </c:pt>
                <c:pt idx="19301">
                  <c:v>-8.4459599999999996E-2</c:v>
                </c:pt>
                <c:pt idx="19302">
                  <c:v>-8.2048700000000002E-2</c:v>
                </c:pt>
                <c:pt idx="19303">
                  <c:v>-7.9688999999999996E-2</c:v>
                </c:pt>
                <c:pt idx="19304">
                  <c:v>-7.7374600000000002E-2</c:v>
                </c:pt>
                <c:pt idx="19305">
                  <c:v>-7.5103100000000006E-2</c:v>
                </c:pt>
                <c:pt idx="19306">
                  <c:v>-7.2877200000000003E-2</c:v>
                </c:pt>
                <c:pt idx="19307">
                  <c:v>-7.0698899999999995E-2</c:v>
                </c:pt>
                <c:pt idx="19308">
                  <c:v>-6.8568000000000004E-2</c:v>
                </c:pt>
                <c:pt idx="19309">
                  <c:v>-6.6486199999999995E-2</c:v>
                </c:pt>
                <c:pt idx="19310">
                  <c:v>-6.4459799999999998E-2</c:v>
                </c:pt>
                <c:pt idx="19311">
                  <c:v>-6.2493699999999999E-2</c:v>
                </c:pt>
                <c:pt idx="19312">
                  <c:v>-6.0586899999999999E-2</c:v>
                </c:pt>
                <c:pt idx="19313">
                  <c:v>-5.8736799999999999E-2</c:v>
                </c:pt>
                <c:pt idx="19314">
                  <c:v>-5.69425E-2</c:v>
                </c:pt>
                <c:pt idx="19315">
                  <c:v>-5.5204299999999998E-2</c:v>
                </c:pt>
                <c:pt idx="19316">
                  <c:v>-5.3522E-2</c:v>
                </c:pt>
                <c:pt idx="19317">
                  <c:v>-5.1898E-2</c:v>
                </c:pt>
                <c:pt idx="19318">
                  <c:v>-5.0338599999999997E-2</c:v>
                </c:pt>
                <c:pt idx="19319">
                  <c:v>-4.8847000000000002E-2</c:v>
                </c:pt>
                <c:pt idx="19320">
                  <c:v>-4.7423699999999999E-2</c:v>
                </c:pt>
                <c:pt idx="19321">
                  <c:v>-4.6072200000000001E-2</c:v>
                </c:pt>
                <c:pt idx="19322">
                  <c:v>-4.4799600000000002E-2</c:v>
                </c:pt>
                <c:pt idx="19323">
                  <c:v>-4.3610900000000001E-2</c:v>
                </c:pt>
                <c:pt idx="19324" formatCode="0.00E+00">
                  <c:v>-4.2508200000000003E-2</c:v>
                </c:pt>
                <c:pt idx="19325" formatCode="0.00E+00">
                  <c:v>-4.14951E-2</c:v>
                </c:pt>
                <c:pt idx="19326" formatCode="0.00E+00">
                  <c:v>-4.05733E-2</c:v>
                </c:pt>
                <c:pt idx="19327" formatCode="0.00E+00">
                  <c:v>-3.9739299999999998E-2</c:v>
                </c:pt>
                <c:pt idx="19328" formatCode="0.00E+00">
                  <c:v>-3.8987599999999997E-2</c:v>
                </c:pt>
                <c:pt idx="19329">
                  <c:v>-3.8314599999999997E-2</c:v>
                </c:pt>
                <c:pt idx="19330">
                  <c:v>-3.7718599999999998E-2</c:v>
                </c:pt>
                <c:pt idx="19331">
                  <c:v>-3.7192900000000001E-2</c:v>
                </c:pt>
                <c:pt idx="19332">
                  <c:v>-3.6725899999999999E-2</c:v>
                </c:pt>
                <c:pt idx="19333">
                  <c:v>-3.6314300000000001E-2</c:v>
                </c:pt>
                <c:pt idx="19334">
                  <c:v>-3.5966199999999997E-2</c:v>
                </c:pt>
                <c:pt idx="19335">
                  <c:v>-3.5692000000000002E-2</c:v>
                </c:pt>
                <c:pt idx="19336">
                  <c:v>-3.54972E-2</c:v>
                </c:pt>
                <c:pt idx="19337">
                  <c:v>-3.5383100000000001E-2</c:v>
                </c:pt>
                <c:pt idx="19338">
                  <c:v>-3.5348699999999997E-2</c:v>
                </c:pt>
                <c:pt idx="19339">
                  <c:v>-3.5387299999999997E-2</c:v>
                </c:pt>
                <c:pt idx="19340">
                  <c:v>-3.5489800000000002E-2</c:v>
                </c:pt>
                <c:pt idx="19341">
                  <c:v>-3.5653999999999998E-2</c:v>
                </c:pt>
                <c:pt idx="19342">
                  <c:v>-3.5883600000000002E-2</c:v>
                </c:pt>
                <c:pt idx="19343">
                  <c:v>-3.61842E-2</c:v>
                </c:pt>
                <c:pt idx="19344">
                  <c:v>-3.6561900000000001E-2</c:v>
                </c:pt>
                <c:pt idx="19345">
                  <c:v>-3.7019900000000001E-2</c:v>
                </c:pt>
                <c:pt idx="19346">
                  <c:v>-3.7558399999999999E-2</c:v>
                </c:pt>
                <c:pt idx="19347">
                  <c:v>-3.8178299999999998E-2</c:v>
                </c:pt>
                <c:pt idx="19348">
                  <c:v>-3.8878999999999997E-2</c:v>
                </c:pt>
                <c:pt idx="19349">
                  <c:v>-3.96566E-2</c:v>
                </c:pt>
                <c:pt idx="19350">
                  <c:v>-4.0508200000000001E-2</c:v>
                </c:pt>
                <c:pt idx="19351">
                  <c:v>-4.14391E-2</c:v>
                </c:pt>
                <c:pt idx="19352">
                  <c:v>-4.2448899999999998E-2</c:v>
                </c:pt>
                <c:pt idx="19353">
                  <c:v>-4.3506400000000001E-2</c:v>
                </c:pt>
                <c:pt idx="19354">
                  <c:v>-4.4591699999999998E-2</c:v>
                </c:pt>
                <c:pt idx="19355">
                  <c:v>-4.5730899999999998E-2</c:v>
                </c:pt>
                <c:pt idx="19356">
                  <c:v>-4.6934299999999998E-2</c:v>
                </c:pt>
                <c:pt idx="19357">
                  <c:v>-4.8186600000000003E-2</c:v>
                </c:pt>
                <c:pt idx="19358">
                  <c:v>-4.9488699999999997E-2</c:v>
                </c:pt>
                <c:pt idx="19359">
                  <c:v>-5.0845099999999997E-2</c:v>
                </c:pt>
                <c:pt idx="19360">
                  <c:v>-5.2254500000000002E-2</c:v>
                </c:pt>
                <c:pt idx="19361">
                  <c:v>-5.3717300000000003E-2</c:v>
                </c:pt>
                <c:pt idx="19362">
                  <c:v>-5.5232200000000002E-2</c:v>
                </c:pt>
                <c:pt idx="19363">
                  <c:v>-5.6795100000000001E-2</c:v>
                </c:pt>
                <c:pt idx="19364">
                  <c:v>-5.8403900000000002E-2</c:v>
                </c:pt>
                <c:pt idx="19365">
                  <c:v>-6.0058500000000001E-2</c:v>
                </c:pt>
                <c:pt idx="19366">
                  <c:v>-6.1756400000000003E-2</c:v>
                </c:pt>
                <c:pt idx="19367">
                  <c:v>-6.3492699999999999E-2</c:v>
                </c:pt>
                <c:pt idx="19368">
                  <c:v>-6.5267400000000003E-2</c:v>
                </c:pt>
                <c:pt idx="19369">
                  <c:v>-6.70877E-2</c:v>
                </c:pt>
                <c:pt idx="19370">
                  <c:v>-6.8961599999999998E-2</c:v>
                </c:pt>
                <c:pt idx="19371">
                  <c:v>-7.08921E-2</c:v>
                </c:pt>
                <c:pt idx="19372">
                  <c:v>-7.2872900000000004E-2</c:v>
                </c:pt>
                <c:pt idx="19373">
                  <c:v>-7.4892500000000001E-2</c:v>
                </c:pt>
                <c:pt idx="19374">
                  <c:v>-7.6940900000000007E-2</c:v>
                </c:pt>
                <c:pt idx="19375">
                  <c:v>-7.9010200000000003E-2</c:v>
                </c:pt>
                <c:pt idx="19376">
                  <c:v>-8.1097600000000006E-2</c:v>
                </c:pt>
                <c:pt idx="19377">
                  <c:v>-8.3208199999999996E-2</c:v>
                </c:pt>
                <c:pt idx="19378">
                  <c:v>-8.5344799999999998E-2</c:v>
                </c:pt>
                <c:pt idx="19379">
                  <c:v>-8.7499499999999994E-2</c:v>
                </c:pt>
                <c:pt idx="19380">
                  <c:v>-8.9665999999999996E-2</c:v>
                </c:pt>
                <c:pt idx="19381">
                  <c:v>-9.1850899999999999E-2</c:v>
                </c:pt>
                <c:pt idx="19382">
                  <c:v>-9.4065599999999999E-2</c:v>
                </c:pt>
                <c:pt idx="19383">
                  <c:v>-9.6315600000000001E-2</c:v>
                </c:pt>
                <c:pt idx="19384">
                  <c:v>-9.8600699999999999E-2</c:v>
                </c:pt>
                <c:pt idx="19385">
                  <c:v>-0.10091799999999999</c:v>
                </c:pt>
                <c:pt idx="19386">
                  <c:v>-0.10326299999999999</c:v>
                </c:pt>
                <c:pt idx="19387">
                  <c:v>-0.10563500000000001</c:v>
                </c:pt>
                <c:pt idx="19388">
                  <c:v>-0.108032</c:v>
                </c:pt>
                <c:pt idx="19389">
                  <c:v>-0.11045000000000001</c:v>
                </c:pt>
                <c:pt idx="19390">
                  <c:v>-0.112882</c:v>
                </c:pt>
                <c:pt idx="19391">
                  <c:v>-0.115319</c:v>
                </c:pt>
                <c:pt idx="19392">
                  <c:v>-0.11775099999999999</c:v>
                </c:pt>
                <c:pt idx="19393">
                  <c:v>-0.120167</c:v>
                </c:pt>
                <c:pt idx="19394">
                  <c:v>-0.122558</c:v>
                </c:pt>
                <c:pt idx="19395">
                  <c:v>-0.12492300000000001</c:v>
                </c:pt>
                <c:pt idx="19396">
                  <c:v>-0.12725500000000001</c:v>
                </c:pt>
                <c:pt idx="19397">
                  <c:v>-0.12954599999999999</c:v>
                </c:pt>
                <c:pt idx="19398">
                  <c:v>-0.131798</c:v>
                </c:pt>
                <c:pt idx="19399">
                  <c:v>-0.134017</c:v>
                </c:pt>
                <c:pt idx="19400">
                  <c:v>-0.13621</c:v>
                </c:pt>
                <c:pt idx="19401">
                  <c:v>-0.13838200000000001</c:v>
                </c:pt>
                <c:pt idx="19402">
                  <c:v>-0.14053199999999999</c:v>
                </c:pt>
                <c:pt idx="19403">
                  <c:v>-0.142651</c:v>
                </c:pt>
                <c:pt idx="19404">
                  <c:v>-0.144732</c:v>
                </c:pt>
                <c:pt idx="19405">
                  <c:v>-0.14677000000000001</c:v>
                </c:pt>
                <c:pt idx="19406">
                  <c:v>-0.14877099999999999</c:v>
                </c:pt>
                <c:pt idx="19407">
                  <c:v>-0.15073700000000001</c:v>
                </c:pt>
                <c:pt idx="19408">
                  <c:v>-0.152665</c:v>
                </c:pt>
                <c:pt idx="19409">
                  <c:v>-0.154557</c:v>
                </c:pt>
                <c:pt idx="19410">
                  <c:v>-0.15642700000000001</c:v>
                </c:pt>
                <c:pt idx="19411">
                  <c:v>-0.15828600000000001</c:v>
                </c:pt>
                <c:pt idx="19412">
                  <c:v>-0.160132</c:v>
                </c:pt>
                <c:pt idx="19413">
                  <c:v>-0.161964</c:v>
                </c:pt>
                <c:pt idx="19414">
                  <c:v>-0.16378100000000001</c:v>
                </c:pt>
                <c:pt idx="19415">
                  <c:v>-0.165579</c:v>
                </c:pt>
                <c:pt idx="19416">
                  <c:v>-0.167353</c:v>
                </c:pt>
                <c:pt idx="19417">
                  <c:v>-0.169099</c:v>
                </c:pt>
                <c:pt idx="19418">
                  <c:v>-0.17082</c:v>
                </c:pt>
                <c:pt idx="19419">
                  <c:v>-0.172512</c:v>
                </c:pt>
                <c:pt idx="19420">
                  <c:v>-0.17416899999999999</c:v>
                </c:pt>
                <c:pt idx="19421">
                  <c:v>-0.175792</c:v>
                </c:pt>
                <c:pt idx="19422">
                  <c:v>-0.17738200000000001</c:v>
                </c:pt>
                <c:pt idx="19423">
                  <c:v>-0.17893200000000001</c:v>
                </c:pt>
                <c:pt idx="19424">
                  <c:v>-0.18043200000000001</c:v>
                </c:pt>
                <c:pt idx="19425">
                  <c:v>-0.18187999999999999</c:v>
                </c:pt>
                <c:pt idx="19426">
                  <c:v>-0.183281</c:v>
                </c:pt>
                <c:pt idx="19427">
                  <c:v>-0.184641</c:v>
                </c:pt>
                <c:pt idx="19428">
                  <c:v>-0.18596199999999999</c:v>
                </c:pt>
                <c:pt idx="19429" formatCode="0.00E+00">
                  <c:v>-0.187248</c:v>
                </c:pt>
                <c:pt idx="19430" formatCode="0.00E+00">
                  <c:v>-0.18850500000000001</c:v>
                </c:pt>
                <c:pt idx="19431" formatCode="0.00E+00">
                  <c:v>-0.18974199999999999</c:v>
                </c:pt>
                <c:pt idx="19432" formatCode="0.00E+00">
                  <c:v>-0.19096099999999999</c:v>
                </c:pt>
                <c:pt idx="19433" formatCode="0.00E+00">
                  <c:v>-0.192164</c:v>
                </c:pt>
                <c:pt idx="19434" formatCode="0.00E+00">
                  <c:v>-0.193353</c:v>
                </c:pt>
                <c:pt idx="19435" formatCode="0.00E+00">
                  <c:v>-0.19452900000000001</c:v>
                </c:pt>
                <c:pt idx="19436" formatCode="0.00E+00">
                  <c:v>-0.19568099999999999</c:v>
                </c:pt>
                <c:pt idx="19437" formatCode="0.00E+00">
                  <c:v>-0.196801</c:v>
                </c:pt>
                <c:pt idx="19438" formatCode="0.00E+00">
                  <c:v>-0.19788800000000001</c:v>
                </c:pt>
                <c:pt idx="19439">
                  <c:v>-0.19895199999999999</c:v>
                </c:pt>
                <c:pt idx="19440">
                  <c:v>-0.19999900000000001</c:v>
                </c:pt>
                <c:pt idx="19441">
                  <c:v>-0.20103199999999999</c:v>
                </c:pt>
                <c:pt idx="19442">
                  <c:v>-0.202043</c:v>
                </c:pt>
                <c:pt idx="19443">
                  <c:v>-0.20302400000000001</c:v>
                </c:pt>
                <c:pt idx="19444">
                  <c:v>-0.20397799999999999</c:v>
                </c:pt>
                <c:pt idx="19445">
                  <c:v>-0.20491000000000001</c:v>
                </c:pt>
                <c:pt idx="19446">
                  <c:v>-0.20582300000000001</c:v>
                </c:pt>
                <c:pt idx="19447">
                  <c:v>-0.20671700000000001</c:v>
                </c:pt>
                <c:pt idx="19448">
                  <c:v>-0.20759</c:v>
                </c:pt>
                <c:pt idx="19449">
                  <c:v>-0.20843800000000001</c:v>
                </c:pt>
                <c:pt idx="19450">
                  <c:v>-0.209261</c:v>
                </c:pt>
                <c:pt idx="19451">
                  <c:v>-0.210065</c:v>
                </c:pt>
                <c:pt idx="19452">
                  <c:v>-0.21084900000000001</c:v>
                </c:pt>
                <c:pt idx="19453">
                  <c:v>-0.21160499999999999</c:v>
                </c:pt>
                <c:pt idx="19454">
                  <c:v>-0.21233299999999999</c:v>
                </c:pt>
                <c:pt idx="19455">
                  <c:v>-0.21303800000000001</c:v>
                </c:pt>
                <c:pt idx="19456">
                  <c:v>-0.21371799999999999</c:v>
                </c:pt>
                <c:pt idx="19457">
                  <c:v>-0.214363</c:v>
                </c:pt>
                <c:pt idx="19458">
                  <c:v>-0.21496599999999999</c:v>
                </c:pt>
                <c:pt idx="19459">
                  <c:v>-0.215527</c:v>
                </c:pt>
                <c:pt idx="19460">
                  <c:v>-0.21604200000000001</c:v>
                </c:pt>
                <c:pt idx="19461">
                  <c:v>-0.216505</c:v>
                </c:pt>
                <c:pt idx="19462">
                  <c:v>-0.216917</c:v>
                </c:pt>
                <c:pt idx="19463">
                  <c:v>-0.21728</c:v>
                </c:pt>
                <c:pt idx="19464">
                  <c:v>-0.217589</c:v>
                </c:pt>
                <c:pt idx="19465">
                  <c:v>-0.21784100000000001</c:v>
                </c:pt>
                <c:pt idx="19466">
                  <c:v>-0.21803600000000001</c:v>
                </c:pt>
                <c:pt idx="19467">
                  <c:v>-0.21817600000000001</c:v>
                </c:pt>
                <c:pt idx="19468">
                  <c:v>-0.21826300000000001</c:v>
                </c:pt>
                <c:pt idx="19469">
                  <c:v>-0.218305</c:v>
                </c:pt>
                <c:pt idx="19470">
                  <c:v>-0.21831300000000001</c:v>
                </c:pt>
                <c:pt idx="19471">
                  <c:v>-0.218302</c:v>
                </c:pt>
                <c:pt idx="19472">
                  <c:v>-0.218279</c:v>
                </c:pt>
                <c:pt idx="19473">
                  <c:v>-0.218246</c:v>
                </c:pt>
                <c:pt idx="19474">
                  <c:v>-0.218199</c:v>
                </c:pt>
                <c:pt idx="19475">
                  <c:v>-0.21812000000000001</c:v>
                </c:pt>
                <c:pt idx="19476">
                  <c:v>-0.217996</c:v>
                </c:pt>
                <c:pt idx="19477">
                  <c:v>-0.21782699999999999</c:v>
                </c:pt>
                <c:pt idx="19478">
                  <c:v>-0.21762400000000001</c:v>
                </c:pt>
                <c:pt idx="19479">
                  <c:v>-0.21740100000000001</c:v>
                </c:pt>
                <c:pt idx="19480">
                  <c:v>-0.21715499999999999</c:v>
                </c:pt>
                <c:pt idx="19481">
                  <c:v>-0.216866</c:v>
                </c:pt>
                <c:pt idx="19482">
                  <c:v>-0.21651500000000001</c:v>
                </c:pt>
                <c:pt idx="19483">
                  <c:v>-0.21609400000000001</c:v>
                </c:pt>
                <c:pt idx="19484">
                  <c:v>-0.21560399999999999</c:v>
                </c:pt>
                <c:pt idx="19485">
                  <c:v>-0.21504400000000001</c:v>
                </c:pt>
                <c:pt idx="19486">
                  <c:v>-0.21441399999999999</c:v>
                </c:pt>
                <c:pt idx="19487">
                  <c:v>-0.213724</c:v>
                </c:pt>
                <c:pt idx="19488">
                  <c:v>-0.21298400000000001</c:v>
                </c:pt>
                <c:pt idx="19489">
                  <c:v>-0.2122</c:v>
                </c:pt>
                <c:pt idx="19490">
                  <c:v>-0.211371</c:v>
                </c:pt>
                <c:pt idx="19491">
                  <c:v>-0.21050199999999999</c:v>
                </c:pt>
                <c:pt idx="19492">
                  <c:v>-0.209591</c:v>
                </c:pt>
                <c:pt idx="19493">
                  <c:v>-0.20863599999999999</c:v>
                </c:pt>
                <c:pt idx="19494">
                  <c:v>-0.20763899999999999</c:v>
                </c:pt>
                <c:pt idx="19495">
                  <c:v>-0.20660200000000001</c:v>
                </c:pt>
                <c:pt idx="19496">
                  <c:v>-0.20552400000000001</c:v>
                </c:pt>
                <c:pt idx="19497">
                  <c:v>-0.204399</c:v>
                </c:pt>
                <c:pt idx="19498">
                  <c:v>-0.203235</c:v>
                </c:pt>
                <c:pt idx="19499">
                  <c:v>-0.202044</c:v>
                </c:pt>
                <c:pt idx="19500">
                  <c:v>-0.20082900000000001</c:v>
                </c:pt>
                <c:pt idx="19501">
                  <c:v>-0.19958400000000001</c:v>
                </c:pt>
                <c:pt idx="19502">
                  <c:v>-0.19830200000000001</c:v>
                </c:pt>
                <c:pt idx="19503">
                  <c:v>-0.19697799999999999</c:v>
                </c:pt>
                <c:pt idx="19504">
                  <c:v>-0.195606</c:v>
                </c:pt>
                <c:pt idx="19505">
                  <c:v>-0.194184</c:v>
                </c:pt>
                <c:pt idx="19506">
                  <c:v>-0.192718</c:v>
                </c:pt>
                <c:pt idx="19507">
                  <c:v>-0.191216</c:v>
                </c:pt>
                <c:pt idx="19508">
                  <c:v>-0.18967800000000001</c:v>
                </c:pt>
                <c:pt idx="19509">
                  <c:v>-0.18809400000000001</c:v>
                </c:pt>
                <c:pt idx="19510">
                  <c:v>-0.186444</c:v>
                </c:pt>
                <c:pt idx="19511">
                  <c:v>-0.184721</c:v>
                </c:pt>
                <c:pt idx="19512">
                  <c:v>-0.18293400000000001</c:v>
                </c:pt>
                <c:pt idx="19513">
                  <c:v>-0.18110399999999999</c:v>
                </c:pt>
                <c:pt idx="19514">
                  <c:v>-0.17924599999999999</c:v>
                </c:pt>
                <c:pt idx="19515">
                  <c:v>-0.177368</c:v>
                </c:pt>
                <c:pt idx="19516">
                  <c:v>-0.17547499999999999</c:v>
                </c:pt>
                <c:pt idx="19517">
                  <c:v>-0.173571</c:v>
                </c:pt>
                <c:pt idx="19518">
                  <c:v>-0.171657</c:v>
                </c:pt>
                <c:pt idx="19519">
                  <c:v>-0.16972699999999999</c:v>
                </c:pt>
                <c:pt idx="19520">
                  <c:v>-0.16777600000000001</c:v>
                </c:pt>
                <c:pt idx="19521">
                  <c:v>-0.16580700000000001</c:v>
                </c:pt>
                <c:pt idx="19522" formatCode="0.00E+00">
                  <c:v>-0.16383</c:v>
                </c:pt>
                <c:pt idx="19523" formatCode="0.00E+00">
                  <c:v>-0.16184999999999999</c:v>
                </c:pt>
                <c:pt idx="19524" formatCode="0.00E+00">
                  <c:v>-0.15986500000000001</c:v>
                </c:pt>
                <c:pt idx="19525" formatCode="0.00E+00">
                  <c:v>-0.15787899999999999</c:v>
                </c:pt>
                <c:pt idx="19526" formatCode="0.00E+00">
                  <c:v>-0.155887</c:v>
                </c:pt>
                <c:pt idx="19527" formatCode="0.00E+00">
                  <c:v>-0.15388099999999999</c:v>
                </c:pt>
                <c:pt idx="19528">
                  <c:v>-0.15185199999999999</c:v>
                </c:pt>
                <c:pt idx="19529">
                  <c:v>-0.14979799999999999</c:v>
                </c:pt>
                <c:pt idx="19530">
                  <c:v>-0.14771899999999999</c:v>
                </c:pt>
                <c:pt idx="19531">
                  <c:v>-0.14562</c:v>
                </c:pt>
                <c:pt idx="19532">
                  <c:v>-0.14350599999999999</c:v>
                </c:pt>
                <c:pt idx="19533">
                  <c:v>-0.141376</c:v>
                </c:pt>
                <c:pt idx="19534">
                  <c:v>-0.13922599999999999</c:v>
                </c:pt>
                <c:pt idx="19535">
                  <c:v>-0.13706299999999999</c:v>
                </c:pt>
                <c:pt idx="19536">
                  <c:v>-0.13489999999999999</c:v>
                </c:pt>
                <c:pt idx="19537">
                  <c:v>-0.13274</c:v>
                </c:pt>
                <c:pt idx="19538">
                  <c:v>-0.130576</c:v>
                </c:pt>
                <c:pt idx="19539">
                  <c:v>-0.12840399999999999</c:v>
                </c:pt>
                <c:pt idx="19540">
                  <c:v>-0.126226</c:v>
                </c:pt>
                <c:pt idx="19541">
                  <c:v>-0.124044</c:v>
                </c:pt>
                <c:pt idx="19542">
                  <c:v>-0.121864</c:v>
                </c:pt>
                <c:pt idx="19543">
                  <c:v>-0.11969</c:v>
                </c:pt>
                <c:pt idx="19544">
                  <c:v>-0.117524</c:v>
                </c:pt>
                <c:pt idx="19545">
                  <c:v>-0.11536399999999999</c:v>
                </c:pt>
                <c:pt idx="19546">
                  <c:v>-0.113215</c:v>
                </c:pt>
                <c:pt idx="19547">
                  <c:v>-0.111082</c:v>
                </c:pt>
                <c:pt idx="19548">
                  <c:v>-0.10896699999999999</c:v>
                </c:pt>
                <c:pt idx="19549">
                  <c:v>-0.106874</c:v>
                </c:pt>
                <c:pt idx="19550">
                  <c:v>-0.104811</c:v>
                </c:pt>
                <c:pt idx="19551">
                  <c:v>-0.102783</c:v>
                </c:pt>
                <c:pt idx="19552">
                  <c:v>-0.100787</c:v>
                </c:pt>
                <c:pt idx="19553">
                  <c:v>-9.8826499999999998E-2</c:v>
                </c:pt>
                <c:pt idx="19554">
                  <c:v>-9.6909700000000001E-2</c:v>
                </c:pt>
                <c:pt idx="19555">
                  <c:v>-9.5038899999999996E-2</c:v>
                </c:pt>
                <c:pt idx="19556">
                  <c:v>-9.3204800000000004E-2</c:v>
                </c:pt>
                <c:pt idx="19557">
                  <c:v>-9.1399999999999995E-2</c:v>
                </c:pt>
                <c:pt idx="19558">
                  <c:v>-8.9631100000000005E-2</c:v>
                </c:pt>
                <c:pt idx="19559">
                  <c:v>-8.7906700000000004E-2</c:v>
                </c:pt>
                <c:pt idx="19560">
                  <c:v>-8.6223999999999995E-2</c:v>
                </c:pt>
                <c:pt idx="19561">
                  <c:v>-8.45746E-2</c:v>
                </c:pt>
                <c:pt idx="19562">
                  <c:v>-8.2951999999999998E-2</c:v>
                </c:pt>
                <c:pt idx="19563">
                  <c:v>-8.1348500000000004E-2</c:v>
                </c:pt>
                <c:pt idx="19564">
                  <c:v>-7.9757900000000007E-2</c:v>
                </c:pt>
                <c:pt idx="19565">
                  <c:v>-7.8187699999999999E-2</c:v>
                </c:pt>
                <c:pt idx="19566">
                  <c:v>-7.6657900000000001E-2</c:v>
                </c:pt>
                <c:pt idx="19567">
                  <c:v>-7.5181999999999999E-2</c:v>
                </c:pt>
                <c:pt idx="19568">
                  <c:v>-7.3758599999999994E-2</c:v>
                </c:pt>
                <c:pt idx="19569">
                  <c:v>-7.2375700000000001E-2</c:v>
                </c:pt>
                <c:pt idx="19570">
                  <c:v>-7.1022500000000002E-2</c:v>
                </c:pt>
                <c:pt idx="19571">
                  <c:v>-6.9698099999999999E-2</c:v>
                </c:pt>
                <c:pt idx="19572">
                  <c:v>-6.8407399999999993E-2</c:v>
                </c:pt>
                <c:pt idx="19573">
                  <c:v>-6.7149500000000001E-2</c:v>
                </c:pt>
                <c:pt idx="19574">
                  <c:v>-6.5923200000000001E-2</c:v>
                </c:pt>
                <c:pt idx="19575">
                  <c:v>-6.4737100000000006E-2</c:v>
                </c:pt>
                <c:pt idx="19576">
                  <c:v>-6.3605499999999995E-2</c:v>
                </c:pt>
                <c:pt idx="19577">
                  <c:v>-6.2539600000000001E-2</c:v>
                </c:pt>
                <c:pt idx="19578">
                  <c:v>-6.15401E-2</c:v>
                </c:pt>
                <c:pt idx="19579">
                  <c:v>-6.0600800000000003E-2</c:v>
                </c:pt>
                <c:pt idx="19580">
                  <c:v>-5.97163E-2</c:v>
                </c:pt>
                <c:pt idx="19581">
                  <c:v>-5.8887099999999998E-2</c:v>
                </c:pt>
                <c:pt idx="19582">
                  <c:v>-5.8119200000000003E-2</c:v>
                </c:pt>
                <c:pt idx="19583">
                  <c:v>-5.74181E-2</c:v>
                </c:pt>
                <c:pt idx="19584">
                  <c:v>-5.6783599999999997E-2</c:v>
                </c:pt>
                <c:pt idx="19585">
                  <c:v>-5.6214899999999998E-2</c:v>
                </c:pt>
                <c:pt idx="19586">
                  <c:v>-5.5712400000000002E-2</c:v>
                </c:pt>
                <c:pt idx="19587">
                  <c:v>-5.5273599999999999E-2</c:v>
                </c:pt>
                <c:pt idx="19588">
                  <c:v>-5.4893499999999998E-2</c:v>
                </c:pt>
                <c:pt idx="19589">
                  <c:v>-5.4567200000000003E-2</c:v>
                </c:pt>
                <c:pt idx="19590">
                  <c:v>-5.4287799999999997E-2</c:v>
                </c:pt>
                <c:pt idx="19591">
                  <c:v>-5.4049300000000002E-2</c:v>
                </c:pt>
                <c:pt idx="19592">
                  <c:v>-5.3849000000000001E-2</c:v>
                </c:pt>
                <c:pt idx="19593">
                  <c:v>-5.3687699999999998E-2</c:v>
                </c:pt>
                <c:pt idx="19594">
                  <c:v>-5.3573900000000001E-2</c:v>
                </c:pt>
                <c:pt idx="19595">
                  <c:v>-5.3522E-2</c:v>
                </c:pt>
                <c:pt idx="19596">
                  <c:v>-5.3537399999999999E-2</c:v>
                </c:pt>
                <c:pt idx="19597">
                  <c:v>-5.36084E-2</c:v>
                </c:pt>
                <c:pt idx="19598">
                  <c:v>-5.3720400000000001E-2</c:v>
                </c:pt>
                <c:pt idx="19599">
                  <c:v>-5.3872299999999998E-2</c:v>
                </c:pt>
                <c:pt idx="19600">
                  <c:v>-5.4070199999999999E-2</c:v>
                </c:pt>
                <c:pt idx="19601">
                  <c:v>-5.4318600000000002E-2</c:v>
                </c:pt>
                <c:pt idx="19602">
                  <c:v>-5.4619500000000001E-2</c:v>
                </c:pt>
                <c:pt idx="19603">
                  <c:v>-5.4973099999999997E-2</c:v>
                </c:pt>
                <c:pt idx="19604">
                  <c:v>-5.53781E-2</c:v>
                </c:pt>
                <c:pt idx="19605">
                  <c:v>-5.5834300000000003E-2</c:v>
                </c:pt>
                <c:pt idx="19606">
                  <c:v>-5.6343799999999999E-2</c:v>
                </c:pt>
                <c:pt idx="19607">
                  <c:v>-5.6906900000000003E-2</c:v>
                </c:pt>
                <c:pt idx="19608">
                  <c:v>-5.75202E-2</c:v>
                </c:pt>
                <c:pt idx="19609">
                  <c:v>-5.8183499999999999E-2</c:v>
                </c:pt>
                <c:pt idx="19610">
                  <c:v>-5.8904100000000001E-2</c:v>
                </c:pt>
                <c:pt idx="19611">
                  <c:v>-5.9684899999999999E-2</c:v>
                </c:pt>
                <c:pt idx="19612">
                  <c:v>-6.0518000000000002E-2</c:v>
                </c:pt>
                <c:pt idx="19613">
                  <c:v>-6.13912E-2</c:v>
                </c:pt>
                <c:pt idx="19614">
                  <c:v>-6.2295099999999999E-2</c:v>
                </c:pt>
                <c:pt idx="19615">
                  <c:v>-6.3227500000000006E-2</c:v>
                </c:pt>
                <c:pt idx="19616">
                  <c:v>-6.4192399999999997E-2</c:v>
                </c:pt>
                <c:pt idx="19617">
                  <c:v>-6.5193799999999996E-2</c:v>
                </c:pt>
                <c:pt idx="19618">
                  <c:v>-6.6232299999999994E-2</c:v>
                </c:pt>
                <c:pt idx="19619">
                  <c:v>-6.7307500000000006E-2</c:v>
                </c:pt>
                <c:pt idx="19620">
                  <c:v>-6.8416900000000003E-2</c:v>
                </c:pt>
                <c:pt idx="19621">
                  <c:v>-6.9551799999999997E-2</c:v>
                </c:pt>
                <c:pt idx="19622">
                  <c:v>-7.0702299999999996E-2</c:v>
                </c:pt>
                <c:pt idx="19623">
                  <c:v>-7.1863099999999999E-2</c:v>
                </c:pt>
                <c:pt idx="19624">
                  <c:v>-7.3028599999999999E-2</c:v>
                </c:pt>
                <c:pt idx="19625">
                  <c:v>-7.4194200000000002E-2</c:v>
                </c:pt>
                <c:pt idx="19626">
                  <c:v>-7.5359200000000001E-2</c:v>
                </c:pt>
                <c:pt idx="19627">
                  <c:v>-7.6529200000000006E-2</c:v>
                </c:pt>
                <c:pt idx="19628">
                  <c:v>-7.77114E-2</c:v>
                </c:pt>
                <c:pt idx="19629">
                  <c:v>-7.8906799999999999E-2</c:v>
                </c:pt>
                <c:pt idx="19630">
                  <c:v>-8.0113000000000004E-2</c:v>
                </c:pt>
                <c:pt idx="19631">
                  <c:v>-8.1327999999999998E-2</c:v>
                </c:pt>
                <c:pt idx="19632">
                  <c:v>-8.2550100000000001E-2</c:v>
                </c:pt>
                <c:pt idx="19633">
                  <c:v>-8.3776199999999995E-2</c:v>
                </c:pt>
                <c:pt idx="19634">
                  <c:v>-8.5001099999999996E-2</c:v>
                </c:pt>
                <c:pt idx="19635">
                  <c:v>-8.6225300000000005E-2</c:v>
                </c:pt>
                <c:pt idx="19636">
                  <c:v>-8.7455400000000003E-2</c:v>
                </c:pt>
                <c:pt idx="19637">
                  <c:v>-8.8693400000000006E-2</c:v>
                </c:pt>
                <c:pt idx="19638">
                  <c:v>-8.9933100000000002E-2</c:v>
                </c:pt>
                <c:pt idx="19639">
                  <c:v>-9.1168299999999994E-2</c:v>
                </c:pt>
                <c:pt idx="19640">
                  <c:v>-9.2396800000000001E-2</c:v>
                </c:pt>
                <c:pt idx="19641">
                  <c:v>-9.3614500000000003E-2</c:v>
                </c:pt>
                <c:pt idx="19642">
                  <c:v>-9.4816600000000001E-2</c:v>
                </c:pt>
                <c:pt idx="19643">
                  <c:v>-9.6004400000000004E-2</c:v>
                </c:pt>
                <c:pt idx="19644">
                  <c:v>-9.7180500000000003E-2</c:v>
                </c:pt>
                <c:pt idx="19645">
                  <c:v>-9.8342600000000002E-2</c:v>
                </c:pt>
                <c:pt idx="19646">
                  <c:v>-9.9486199999999997E-2</c:v>
                </c:pt>
                <c:pt idx="19647">
                  <c:v>-0.100609</c:v>
                </c:pt>
                <c:pt idx="19648">
                  <c:v>-0.10170800000000001</c:v>
                </c:pt>
                <c:pt idx="19649">
                  <c:v>-0.102782</c:v>
                </c:pt>
                <c:pt idx="19650">
                  <c:v>-0.103827</c:v>
                </c:pt>
                <c:pt idx="19651">
                  <c:v>-0.10484400000000001</c:v>
                </c:pt>
                <c:pt idx="19652">
                  <c:v>-0.105834</c:v>
                </c:pt>
                <c:pt idx="19653">
                  <c:v>-0.106798</c:v>
                </c:pt>
                <c:pt idx="19654">
                  <c:v>-0.107733</c:v>
                </c:pt>
                <c:pt idx="19655">
                  <c:v>-0.108637</c:v>
                </c:pt>
                <c:pt idx="19656">
                  <c:v>-0.109501</c:v>
                </c:pt>
                <c:pt idx="19657">
                  <c:v>-0.110322</c:v>
                </c:pt>
                <c:pt idx="19658">
                  <c:v>-0.111106</c:v>
                </c:pt>
                <c:pt idx="19659">
                  <c:v>-0.111861</c:v>
                </c:pt>
                <c:pt idx="19660">
                  <c:v>-0.112593</c:v>
                </c:pt>
                <c:pt idx="19661">
                  <c:v>-0.113302</c:v>
                </c:pt>
                <c:pt idx="19662">
                  <c:v>-0.113982</c:v>
                </c:pt>
                <c:pt idx="19663">
                  <c:v>-0.114638</c:v>
                </c:pt>
                <c:pt idx="19664">
                  <c:v>-0.115275</c:v>
                </c:pt>
                <c:pt idx="19665">
                  <c:v>-0.11586</c:v>
                </c:pt>
                <c:pt idx="19666">
                  <c:v>-0.116339</c:v>
                </c:pt>
                <c:pt idx="19667">
                  <c:v>-0.116745</c:v>
                </c:pt>
                <c:pt idx="19668">
                  <c:v>-0.117142</c:v>
                </c:pt>
                <c:pt idx="19669">
                  <c:v>-0.11752</c:v>
                </c:pt>
                <c:pt idx="19670">
                  <c:v>-0.117854</c:v>
                </c:pt>
                <c:pt idx="19671">
                  <c:v>-0.118163</c:v>
                </c:pt>
                <c:pt idx="19672">
                  <c:v>-0.11846</c:v>
                </c:pt>
                <c:pt idx="19673">
                  <c:v>-0.118744</c:v>
                </c:pt>
                <c:pt idx="19674">
                  <c:v>-0.119009</c:v>
                </c:pt>
                <c:pt idx="19675">
                  <c:v>-0.119251</c:v>
                </c:pt>
                <c:pt idx="19676">
                  <c:v>-0.11947099999999999</c:v>
                </c:pt>
                <c:pt idx="19677">
                  <c:v>-0.119671</c:v>
                </c:pt>
                <c:pt idx="19678">
                  <c:v>-0.119853</c:v>
                </c:pt>
                <c:pt idx="19679">
                  <c:v>-0.120023</c:v>
                </c:pt>
                <c:pt idx="19680">
                  <c:v>-0.120181</c:v>
                </c:pt>
                <c:pt idx="19681">
                  <c:v>-0.120325</c:v>
                </c:pt>
                <c:pt idx="19682">
                  <c:v>-0.12045400000000001</c:v>
                </c:pt>
                <c:pt idx="19683">
                  <c:v>-0.120573</c:v>
                </c:pt>
                <c:pt idx="19684">
                  <c:v>-0.120688</c:v>
                </c:pt>
                <c:pt idx="19685">
                  <c:v>-0.12080200000000001</c:v>
                </c:pt>
                <c:pt idx="19686">
                  <c:v>-0.120916</c:v>
                </c:pt>
                <c:pt idx="19687">
                  <c:v>-0.121034</c:v>
                </c:pt>
                <c:pt idx="19688">
                  <c:v>-0.12116200000000001</c:v>
                </c:pt>
                <c:pt idx="19689">
                  <c:v>-0.121299</c:v>
                </c:pt>
                <c:pt idx="19690">
                  <c:v>-0.12144000000000001</c:v>
                </c:pt>
                <c:pt idx="19691">
                  <c:v>-0.121584</c:v>
                </c:pt>
                <c:pt idx="19692">
                  <c:v>-0.121735</c:v>
                </c:pt>
                <c:pt idx="19693">
                  <c:v>-0.121896</c:v>
                </c:pt>
                <c:pt idx="19694">
                  <c:v>-0.12206599999999999</c:v>
                </c:pt>
                <c:pt idx="19695">
                  <c:v>-0.12224400000000001</c:v>
                </c:pt>
                <c:pt idx="19696">
                  <c:v>-0.122437</c:v>
                </c:pt>
                <c:pt idx="19697">
                  <c:v>-0.12264799999999999</c:v>
                </c:pt>
                <c:pt idx="19698">
                  <c:v>-0.122875</c:v>
                </c:pt>
                <c:pt idx="19699">
                  <c:v>-0.123112</c:v>
                </c:pt>
                <c:pt idx="19700">
                  <c:v>-0.12335</c:v>
                </c:pt>
                <c:pt idx="19701">
                  <c:v>-0.123583</c:v>
                </c:pt>
                <c:pt idx="19702">
                  <c:v>-0.12381300000000001</c:v>
                </c:pt>
                <c:pt idx="19703">
                  <c:v>-0.124052</c:v>
                </c:pt>
                <c:pt idx="19704">
                  <c:v>-0.12431499999999999</c:v>
                </c:pt>
                <c:pt idx="19705">
                  <c:v>-0.12460499999999999</c:v>
                </c:pt>
                <c:pt idx="19706">
                  <c:v>-0.124918</c:v>
                </c:pt>
                <c:pt idx="19707">
                  <c:v>-0.12523999999999999</c:v>
                </c:pt>
                <c:pt idx="19708">
                  <c:v>-0.12556100000000001</c:v>
                </c:pt>
                <c:pt idx="19709">
                  <c:v>-0.12587699999999999</c:v>
                </c:pt>
                <c:pt idx="19710">
                  <c:v>-0.12618599999999999</c:v>
                </c:pt>
                <c:pt idx="19711">
                  <c:v>-0.12648699999999999</c:v>
                </c:pt>
                <c:pt idx="19712">
                  <c:v>-0.126781</c:v>
                </c:pt>
                <c:pt idx="19713">
                  <c:v>-0.12707399999999999</c:v>
                </c:pt>
                <c:pt idx="19714">
                  <c:v>-0.12736600000000001</c:v>
                </c:pt>
                <c:pt idx="19715">
                  <c:v>-0.12765699999999999</c:v>
                </c:pt>
                <c:pt idx="19716">
                  <c:v>-0.12794900000000001</c:v>
                </c:pt>
                <c:pt idx="19717">
                  <c:v>-0.12824099999999999</c:v>
                </c:pt>
                <c:pt idx="19718">
                  <c:v>-0.12853600000000001</c:v>
                </c:pt>
                <c:pt idx="19719">
                  <c:v>-0.12884000000000001</c:v>
                </c:pt>
                <c:pt idx="19720">
                  <c:v>-0.12915699999999999</c:v>
                </c:pt>
                <c:pt idx="19721">
                  <c:v>-0.12948799999999999</c:v>
                </c:pt>
                <c:pt idx="19722">
                  <c:v>-0.129828</c:v>
                </c:pt>
                <c:pt idx="19723">
                  <c:v>-0.13017699999999999</c:v>
                </c:pt>
                <c:pt idx="19724">
                  <c:v>-0.13053400000000001</c:v>
                </c:pt>
                <c:pt idx="19725">
                  <c:v>-0.13088900000000001</c:v>
                </c:pt>
                <c:pt idx="19726">
                  <c:v>-0.13122900000000001</c:v>
                </c:pt>
                <c:pt idx="19727">
                  <c:v>-0.13154199999999999</c:v>
                </c:pt>
                <c:pt idx="19728">
                  <c:v>-0.131824</c:v>
                </c:pt>
                <c:pt idx="19729">
                  <c:v>-0.132074</c:v>
                </c:pt>
                <c:pt idx="19730">
                  <c:v>-0.13229199999999999</c:v>
                </c:pt>
                <c:pt idx="19731">
                  <c:v>-0.13247999999999999</c:v>
                </c:pt>
                <c:pt idx="19732">
                  <c:v>-0.132634</c:v>
                </c:pt>
                <c:pt idx="19733">
                  <c:v>-0.13275000000000001</c:v>
                </c:pt>
                <c:pt idx="19734">
                  <c:v>-0.13281799999999999</c:v>
                </c:pt>
                <c:pt idx="19735">
                  <c:v>-0.13283200000000001</c:v>
                </c:pt>
                <c:pt idx="19736">
                  <c:v>-0.132795</c:v>
                </c:pt>
                <c:pt idx="19737">
                  <c:v>-0.13272</c:v>
                </c:pt>
                <c:pt idx="19738">
                  <c:v>-0.13261800000000001</c:v>
                </c:pt>
                <c:pt idx="19739">
                  <c:v>-0.132492</c:v>
                </c:pt>
                <c:pt idx="19740">
                  <c:v>-0.13233700000000001</c:v>
                </c:pt>
                <c:pt idx="19741">
                  <c:v>-0.13215499999999999</c:v>
                </c:pt>
                <c:pt idx="19742">
                  <c:v>-0.13195200000000001</c:v>
                </c:pt>
                <c:pt idx="19743">
                  <c:v>-0.13172600000000001</c:v>
                </c:pt>
                <c:pt idx="19744">
                  <c:v>-0.13147500000000001</c:v>
                </c:pt>
                <c:pt idx="19745">
                  <c:v>-0.13119500000000001</c:v>
                </c:pt>
                <c:pt idx="19746">
                  <c:v>-0.130887</c:v>
                </c:pt>
                <c:pt idx="19747">
                  <c:v>-0.130547</c:v>
                </c:pt>
                <c:pt idx="19748">
                  <c:v>-0.13017200000000001</c:v>
                </c:pt>
                <c:pt idx="19749">
                  <c:v>-0.12976199999999999</c:v>
                </c:pt>
                <c:pt idx="19750">
                  <c:v>-0.12931400000000001</c:v>
                </c:pt>
                <c:pt idx="19751">
                  <c:v>-0.12883</c:v>
                </c:pt>
                <c:pt idx="19752">
                  <c:v>-0.128299</c:v>
                </c:pt>
                <c:pt idx="19753">
                  <c:v>-0.12767600000000001</c:v>
                </c:pt>
                <c:pt idx="19754">
                  <c:v>-0.12694900000000001</c:v>
                </c:pt>
                <c:pt idx="19755">
                  <c:v>-0.12617900000000001</c:v>
                </c:pt>
                <c:pt idx="19756">
                  <c:v>-0.12538099999999999</c:v>
                </c:pt>
                <c:pt idx="19757">
                  <c:v>-0.124527</c:v>
                </c:pt>
                <c:pt idx="19758">
                  <c:v>-0.12361800000000001</c:v>
                </c:pt>
                <c:pt idx="19759">
                  <c:v>-0.122665</c:v>
                </c:pt>
                <c:pt idx="19760">
                  <c:v>-0.121669</c:v>
                </c:pt>
                <c:pt idx="19761">
                  <c:v>-0.120627</c:v>
                </c:pt>
                <c:pt idx="19762">
                  <c:v>-0.119533</c:v>
                </c:pt>
                <c:pt idx="19763">
                  <c:v>-0.11838</c:v>
                </c:pt>
                <c:pt idx="19764">
                  <c:v>-0.11716799999999999</c:v>
                </c:pt>
                <c:pt idx="19765">
                  <c:v>-0.11590499999999999</c:v>
                </c:pt>
                <c:pt idx="19766">
                  <c:v>-0.11459800000000001</c:v>
                </c:pt>
                <c:pt idx="19767">
                  <c:v>-0.113247</c:v>
                </c:pt>
                <c:pt idx="19768">
                  <c:v>-0.111854</c:v>
                </c:pt>
                <c:pt idx="19769">
                  <c:v>-0.11042299999999999</c:v>
                </c:pt>
                <c:pt idx="19770">
                  <c:v>-0.108959</c:v>
                </c:pt>
                <c:pt idx="19771">
                  <c:v>-0.107469</c:v>
                </c:pt>
                <c:pt idx="19772">
                  <c:v>-0.105961</c:v>
                </c:pt>
                <c:pt idx="19773">
                  <c:v>-0.104438</c:v>
                </c:pt>
                <c:pt idx="19774">
                  <c:v>-0.10290199999999999</c:v>
                </c:pt>
                <c:pt idx="19775">
                  <c:v>-0.101351</c:v>
                </c:pt>
                <c:pt idx="19776">
                  <c:v>-9.9780099999999997E-2</c:v>
                </c:pt>
                <c:pt idx="19777">
                  <c:v>-9.8189100000000001E-2</c:v>
                </c:pt>
                <c:pt idx="19778">
                  <c:v>-9.6581700000000006E-2</c:v>
                </c:pt>
                <c:pt idx="19779">
                  <c:v>-9.4961299999999998E-2</c:v>
                </c:pt>
                <c:pt idx="19780">
                  <c:v>-9.3329099999999998E-2</c:v>
                </c:pt>
                <c:pt idx="19781">
                  <c:v>-9.1681299999999993E-2</c:v>
                </c:pt>
                <c:pt idx="19782">
                  <c:v>-9.0012599999999998E-2</c:v>
                </c:pt>
                <c:pt idx="19783">
                  <c:v>-8.8323200000000004E-2</c:v>
                </c:pt>
                <c:pt idx="19784">
                  <c:v>-8.6616299999999993E-2</c:v>
                </c:pt>
                <c:pt idx="19785">
                  <c:v>-8.4889500000000007E-2</c:v>
                </c:pt>
                <c:pt idx="19786">
                  <c:v>-8.3137100000000005E-2</c:v>
                </c:pt>
                <c:pt idx="19787">
                  <c:v>-8.13556E-2</c:v>
                </c:pt>
                <c:pt idx="19788">
                  <c:v>-7.9543500000000003E-2</c:v>
                </c:pt>
                <c:pt idx="19789">
                  <c:v>-7.77003E-2</c:v>
                </c:pt>
                <c:pt idx="19790">
                  <c:v>-7.5827800000000001E-2</c:v>
                </c:pt>
                <c:pt idx="19791">
                  <c:v>-7.3930599999999999E-2</c:v>
                </c:pt>
                <c:pt idx="19792">
                  <c:v>-7.2013499999999994E-2</c:v>
                </c:pt>
                <c:pt idx="19793">
                  <c:v>-7.0079799999999998E-2</c:v>
                </c:pt>
                <c:pt idx="19794">
                  <c:v>-6.8130499999999997E-2</c:v>
                </c:pt>
                <c:pt idx="19795">
                  <c:v>-6.6165600000000005E-2</c:v>
                </c:pt>
                <c:pt idx="19796">
                  <c:v>-6.4187400000000006E-2</c:v>
                </c:pt>
                <c:pt idx="19797">
                  <c:v>-6.2201899999999997E-2</c:v>
                </c:pt>
                <c:pt idx="19798">
                  <c:v>-6.0215900000000003E-2</c:v>
                </c:pt>
                <c:pt idx="19799">
                  <c:v>-5.8233600000000003E-2</c:v>
                </c:pt>
                <c:pt idx="19800">
                  <c:v>-5.6257300000000003E-2</c:v>
                </c:pt>
                <c:pt idx="19801">
                  <c:v>-5.4290499999999998E-2</c:v>
                </c:pt>
                <c:pt idx="19802">
                  <c:v>-5.2335800000000002E-2</c:v>
                </c:pt>
                <c:pt idx="19803">
                  <c:v>-5.0392899999999997E-2</c:v>
                </c:pt>
                <c:pt idx="19804">
                  <c:v>-4.8462100000000001E-2</c:v>
                </c:pt>
                <c:pt idx="19805">
                  <c:v>-4.6547699999999997E-2</c:v>
                </c:pt>
                <c:pt idx="19806">
                  <c:v>-4.46557E-2</c:v>
                </c:pt>
                <c:pt idx="19807">
                  <c:v>-4.2789800000000003E-2</c:v>
                </c:pt>
                <c:pt idx="19808">
                  <c:v>-4.0953200000000002E-2</c:v>
                </c:pt>
                <c:pt idx="19809">
                  <c:v>-3.9150299999999999E-2</c:v>
                </c:pt>
                <c:pt idx="19810">
                  <c:v>-3.7385500000000002E-2</c:v>
                </c:pt>
                <c:pt idx="19811">
                  <c:v>-3.5658700000000002E-2</c:v>
                </c:pt>
                <c:pt idx="19812">
                  <c:v>-3.3966200000000002E-2</c:v>
                </c:pt>
                <c:pt idx="19813">
                  <c:v>-3.23057E-2</c:v>
                </c:pt>
                <c:pt idx="19814">
                  <c:v>-3.0675999999999998E-2</c:v>
                </c:pt>
                <c:pt idx="19815">
                  <c:v>-2.9076399999999999E-2</c:v>
                </c:pt>
                <c:pt idx="19816">
                  <c:v>-2.7508399999999999E-2</c:v>
                </c:pt>
                <c:pt idx="19817">
                  <c:v>-2.5975100000000001E-2</c:v>
                </c:pt>
                <c:pt idx="19818">
                  <c:v>-2.4478799999999998E-2</c:v>
                </c:pt>
                <c:pt idx="19819">
                  <c:v>-2.3017900000000001E-2</c:v>
                </c:pt>
                <c:pt idx="19820">
                  <c:v>-2.15891E-2</c:v>
                </c:pt>
                <c:pt idx="19821">
                  <c:v>-2.0193800000000001E-2</c:v>
                </c:pt>
                <c:pt idx="19822">
                  <c:v>-1.8839700000000001E-2</c:v>
                </c:pt>
                <c:pt idx="19823">
                  <c:v>-1.75348E-2</c:v>
                </c:pt>
                <c:pt idx="19824">
                  <c:v>-1.6284699999999999E-2</c:v>
                </c:pt>
                <c:pt idx="19825">
                  <c:v>-1.5095600000000001E-2</c:v>
                </c:pt>
                <c:pt idx="19826">
                  <c:v>-1.3972500000000001E-2</c:v>
                </c:pt>
                <c:pt idx="19827">
                  <c:v>-1.2910700000000001E-2</c:v>
                </c:pt>
                <c:pt idx="19828">
                  <c:v>-1.18999E-2</c:v>
                </c:pt>
                <c:pt idx="19829">
                  <c:v>-1.0938399999999999E-2</c:v>
                </c:pt>
                <c:pt idx="19830">
                  <c:v>-1.0033E-2</c:v>
                </c:pt>
                <c:pt idx="19831" formatCode="0.00E+00">
                  <c:v>-9.1891999999999998E-3</c:v>
                </c:pt>
                <c:pt idx="19832" formatCode="0.00E+00">
                  <c:v>-8.4075399999999998E-3</c:v>
                </c:pt>
                <c:pt idx="19833" formatCode="0.00E+00">
                  <c:v>-7.6856600000000004E-3</c:v>
                </c:pt>
                <c:pt idx="19834" formatCode="0.00E+00">
                  <c:v>-7.0238499999999999E-3</c:v>
                </c:pt>
                <c:pt idx="19835" formatCode="0.00E+00">
                  <c:v>-6.4248500000000002E-3</c:v>
                </c:pt>
                <c:pt idx="19836" formatCode="0.00E+00">
                  <c:v>-5.8860199999999996E-3</c:v>
                </c:pt>
                <c:pt idx="19837" formatCode="0.00E+00">
                  <c:v>-5.4006999999999996E-3</c:v>
                </c:pt>
                <c:pt idx="19838" formatCode="0.00E+00">
                  <c:v>-4.9661499999999999E-3</c:v>
                </c:pt>
                <c:pt idx="19839" formatCode="0.00E+00">
                  <c:v>-4.5833899999999997E-3</c:v>
                </c:pt>
                <c:pt idx="19840" formatCode="0.00E+00">
                  <c:v>-4.25545E-3</c:v>
                </c:pt>
                <c:pt idx="19841" formatCode="0.00E+00">
                  <c:v>-3.9851499999999998E-3</c:v>
                </c:pt>
                <c:pt idx="19842" formatCode="0.00E+00">
                  <c:v>-3.7734399999999999E-3</c:v>
                </c:pt>
                <c:pt idx="19843" formatCode="0.00E+00">
                  <c:v>-3.6219799999999999E-3</c:v>
                </c:pt>
                <c:pt idx="19844" formatCode="0.00E+00">
                  <c:v>-3.53434E-3</c:v>
                </c:pt>
                <c:pt idx="19845" formatCode="0.00E+00">
                  <c:v>-3.5130999999999999E-3</c:v>
                </c:pt>
                <c:pt idx="19846" formatCode="0.00E+00">
                  <c:v>-3.5569400000000002E-3</c:v>
                </c:pt>
                <c:pt idx="19847" formatCode="0.00E+00">
                  <c:v>-3.6635399999999999E-3</c:v>
                </c:pt>
                <c:pt idx="19848" formatCode="0.00E+00">
                  <c:v>-3.83053E-3</c:v>
                </c:pt>
                <c:pt idx="19849" formatCode="0.00E+00">
                  <c:v>-4.0519500000000003E-3</c:v>
                </c:pt>
                <c:pt idx="19850" formatCode="0.00E+00">
                  <c:v>-4.3226200000000001E-3</c:v>
                </c:pt>
                <c:pt idx="19851" formatCode="0.00E+00">
                  <c:v>-4.6434400000000004E-3</c:v>
                </c:pt>
                <c:pt idx="19852" formatCode="0.00E+00">
                  <c:v>-5.0186299999999996E-3</c:v>
                </c:pt>
                <c:pt idx="19853" formatCode="0.00E+00">
                  <c:v>-5.45043E-3</c:v>
                </c:pt>
                <c:pt idx="19854" formatCode="0.00E+00">
                  <c:v>-5.9372299999999999E-3</c:v>
                </c:pt>
                <c:pt idx="19855" formatCode="0.00E+00">
                  <c:v>-6.4776900000000004E-3</c:v>
                </c:pt>
                <c:pt idx="19856" formatCode="0.00E+00">
                  <c:v>-7.0736200000000001E-3</c:v>
                </c:pt>
                <c:pt idx="19857" formatCode="0.00E+00">
                  <c:v>-7.7273300000000001E-3</c:v>
                </c:pt>
                <c:pt idx="19858" formatCode="0.00E+00">
                  <c:v>-8.4371099999999994E-3</c:v>
                </c:pt>
                <c:pt idx="19859" formatCode="0.00E+00">
                  <c:v>-9.1973999999999997E-3</c:v>
                </c:pt>
                <c:pt idx="19860">
                  <c:v>-1.0004799999999999E-2</c:v>
                </c:pt>
                <c:pt idx="19861">
                  <c:v>-1.08597E-2</c:v>
                </c:pt>
                <c:pt idx="19862">
                  <c:v>-1.17602E-2</c:v>
                </c:pt>
                <c:pt idx="19863">
                  <c:v>-1.26984E-2</c:v>
                </c:pt>
                <c:pt idx="19864">
                  <c:v>-1.36647E-2</c:v>
                </c:pt>
                <c:pt idx="19865">
                  <c:v>-1.46526E-2</c:v>
                </c:pt>
                <c:pt idx="19866">
                  <c:v>-1.5660199999999999E-2</c:v>
                </c:pt>
                <c:pt idx="19867">
                  <c:v>-1.6686200000000002E-2</c:v>
                </c:pt>
                <c:pt idx="19868">
                  <c:v>-1.7727E-2</c:v>
                </c:pt>
                <c:pt idx="19869">
                  <c:v>-1.8777800000000001E-2</c:v>
                </c:pt>
                <c:pt idx="19870">
                  <c:v>-1.9835999999999999E-2</c:v>
                </c:pt>
                <c:pt idx="19871">
                  <c:v>-2.0901699999999999E-2</c:v>
                </c:pt>
                <c:pt idx="19872">
                  <c:v>-2.19782E-2</c:v>
                </c:pt>
                <c:pt idx="19873">
                  <c:v>-2.3068999999999999E-2</c:v>
                </c:pt>
                <c:pt idx="19874">
                  <c:v>-2.4173900000000002E-2</c:v>
                </c:pt>
                <c:pt idx="19875">
                  <c:v>-2.5290699999999999E-2</c:v>
                </c:pt>
                <c:pt idx="19876" formatCode="0.00E+00">
                  <c:v>-2.6418400000000002E-2</c:v>
                </c:pt>
                <c:pt idx="19877" formatCode="0.00E+00">
                  <c:v>-2.75556E-2</c:v>
                </c:pt>
                <c:pt idx="19878" formatCode="0.00E+00">
                  <c:v>-2.8700900000000001E-2</c:v>
                </c:pt>
                <c:pt idx="19879" formatCode="0.00E+00">
                  <c:v>-2.98538E-2</c:v>
                </c:pt>
                <c:pt idx="19880" formatCode="0.00E+00">
                  <c:v>-3.1009499999999999E-2</c:v>
                </c:pt>
                <c:pt idx="19881" formatCode="0.00E+00">
                  <c:v>-3.2162000000000003E-2</c:v>
                </c:pt>
                <c:pt idx="19882" formatCode="0.00E+00">
                  <c:v>-3.33088E-2</c:v>
                </c:pt>
                <c:pt idx="19883" formatCode="0.00E+00">
                  <c:v>-3.4448300000000001E-2</c:v>
                </c:pt>
                <c:pt idx="19884" formatCode="0.00E+00">
                  <c:v>-3.5580899999999999E-2</c:v>
                </c:pt>
                <c:pt idx="19885" formatCode="0.00E+00">
                  <c:v>-3.6711599999999997E-2</c:v>
                </c:pt>
                <c:pt idx="19886" formatCode="0.00E+00">
                  <c:v>-3.7842199999999999E-2</c:v>
                </c:pt>
                <c:pt idx="19887" formatCode="0.00E+00">
                  <c:v>-3.8966000000000001E-2</c:v>
                </c:pt>
                <c:pt idx="19888">
                  <c:v>-4.0079099999999999E-2</c:v>
                </c:pt>
                <c:pt idx="19889">
                  <c:v>-4.1184199999999997E-2</c:v>
                </c:pt>
                <c:pt idx="19890">
                  <c:v>-4.2252100000000001E-2</c:v>
                </c:pt>
                <c:pt idx="19891">
                  <c:v>-4.3235599999999999E-2</c:v>
                </c:pt>
                <c:pt idx="19892">
                  <c:v>-4.4158900000000001E-2</c:v>
                </c:pt>
                <c:pt idx="19893">
                  <c:v>-4.5074299999999998E-2</c:v>
                </c:pt>
                <c:pt idx="19894">
                  <c:v>-4.5965199999999998E-2</c:v>
                </c:pt>
                <c:pt idx="19895">
                  <c:v>-4.6807399999999999E-2</c:v>
                </c:pt>
                <c:pt idx="19896">
                  <c:v>-4.7616499999999999E-2</c:v>
                </c:pt>
                <c:pt idx="19897">
                  <c:v>-4.8406999999999999E-2</c:v>
                </c:pt>
                <c:pt idx="19898">
                  <c:v>-4.91761E-2</c:v>
                </c:pt>
                <c:pt idx="19899">
                  <c:v>-4.9915300000000003E-2</c:v>
                </c:pt>
                <c:pt idx="19900">
                  <c:v>-5.0618900000000001E-2</c:v>
                </c:pt>
                <c:pt idx="19901">
                  <c:v>-5.1285799999999999E-2</c:v>
                </c:pt>
                <c:pt idx="19902">
                  <c:v>-5.19166E-2</c:v>
                </c:pt>
                <c:pt idx="19903">
                  <c:v>-5.2511500000000003E-2</c:v>
                </c:pt>
                <c:pt idx="19904">
                  <c:v>-5.3070600000000002E-2</c:v>
                </c:pt>
                <c:pt idx="19905">
                  <c:v>-5.3596499999999998E-2</c:v>
                </c:pt>
                <c:pt idx="19906">
                  <c:v>-5.4095600000000001E-2</c:v>
                </c:pt>
                <c:pt idx="19907">
                  <c:v>-5.4572799999999998E-2</c:v>
                </c:pt>
                <c:pt idx="19908">
                  <c:v>-5.5029500000000002E-2</c:v>
                </c:pt>
                <c:pt idx="19909">
                  <c:v>-5.5468299999999998E-2</c:v>
                </c:pt>
                <c:pt idx="19910">
                  <c:v>-5.5891999999999997E-2</c:v>
                </c:pt>
                <c:pt idx="19911">
                  <c:v>-5.6300000000000003E-2</c:v>
                </c:pt>
                <c:pt idx="19912">
                  <c:v>-5.6688799999999998E-2</c:v>
                </c:pt>
                <c:pt idx="19913">
                  <c:v>-5.7057099999999999E-2</c:v>
                </c:pt>
                <c:pt idx="19914">
                  <c:v>-5.7408800000000003E-2</c:v>
                </c:pt>
                <c:pt idx="19915">
                  <c:v>-5.77499E-2</c:v>
                </c:pt>
                <c:pt idx="19916">
                  <c:v>-5.8080699999999999E-2</c:v>
                </c:pt>
                <c:pt idx="19917">
                  <c:v>-5.8396499999999997E-2</c:v>
                </c:pt>
                <c:pt idx="19918">
                  <c:v>-5.8693099999999998E-2</c:v>
                </c:pt>
                <c:pt idx="19919">
                  <c:v>-5.89668E-2</c:v>
                </c:pt>
                <c:pt idx="19920">
                  <c:v>-5.9215299999999998E-2</c:v>
                </c:pt>
                <c:pt idx="19921">
                  <c:v>-5.9442500000000002E-2</c:v>
                </c:pt>
                <c:pt idx="19922">
                  <c:v>-5.9650799999999997E-2</c:v>
                </c:pt>
                <c:pt idx="19923">
                  <c:v>-5.9834699999999998E-2</c:v>
                </c:pt>
                <c:pt idx="19924">
                  <c:v>-5.9988300000000001E-2</c:v>
                </c:pt>
                <c:pt idx="19925">
                  <c:v>-6.01118E-2</c:v>
                </c:pt>
                <c:pt idx="19926">
                  <c:v>-6.0211500000000001E-2</c:v>
                </c:pt>
                <c:pt idx="19927">
                  <c:v>-6.02952E-2</c:v>
                </c:pt>
                <c:pt idx="19928">
                  <c:v>-6.0366099999999999E-2</c:v>
                </c:pt>
                <c:pt idx="19929">
                  <c:v>-6.0423999999999999E-2</c:v>
                </c:pt>
                <c:pt idx="19930">
                  <c:v>-6.04687E-2</c:v>
                </c:pt>
                <c:pt idx="19931">
                  <c:v>-6.0498200000000002E-2</c:v>
                </c:pt>
                <c:pt idx="19932">
                  <c:v>-6.0506999999999998E-2</c:v>
                </c:pt>
                <c:pt idx="19933">
                  <c:v>-6.0493699999999997E-2</c:v>
                </c:pt>
                <c:pt idx="19934">
                  <c:v>-6.0466100000000002E-2</c:v>
                </c:pt>
                <c:pt idx="19935">
                  <c:v>-6.0433000000000001E-2</c:v>
                </c:pt>
                <c:pt idx="19936">
                  <c:v>-6.03951E-2</c:v>
                </c:pt>
                <c:pt idx="19937">
                  <c:v>-6.0350800000000003E-2</c:v>
                </c:pt>
                <c:pt idx="19938">
                  <c:v>-6.0301E-2</c:v>
                </c:pt>
                <c:pt idx="19939">
                  <c:v>-6.0246300000000003E-2</c:v>
                </c:pt>
                <c:pt idx="19940">
                  <c:v>-6.0183100000000003E-2</c:v>
                </c:pt>
                <c:pt idx="19941">
                  <c:v>-6.0105600000000002E-2</c:v>
                </c:pt>
                <c:pt idx="19942">
                  <c:v>-6.0011799999999997E-2</c:v>
                </c:pt>
                <c:pt idx="19943">
                  <c:v>-5.9906500000000001E-2</c:v>
                </c:pt>
                <c:pt idx="19944">
                  <c:v>-5.9796099999999998E-2</c:v>
                </c:pt>
                <c:pt idx="19945">
                  <c:v>-5.9686900000000001E-2</c:v>
                </c:pt>
                <c:pt idx="19946">
                  <c:v>-5.95848E-2</c:v>
                </c:pt>
                <c:pt idx="19947">
                  <c:v>-5.9496E-2</c:v>
                </c:pt>
                <c:pt idx="19948">
                  <c:v>-5.9425100000000002E-2</c:v>
                </c:pt>
                <c:pt idx="19949">
                  <c:v>-5.93734E-2</c:v>
                </c:pt>
                <c:pt idx="19950">
                  <c:v>-5.9337300000000003E-2</c:v>
                </c:pt>
                <c:pt idx="19951">
                  <c:v>-5.9310099999999998E-2</c:v>
                </c:pt>
                <c:pt idx="19952">
                  <c:v>-5.92875E-2</c:v>
                </c:pt>
                <c:pt idx="19953">
                  <c:v>-5.92694E-2</c:v>
                </c:pt>
                <c:pt idx="19954">
                  <c:v>-5.9257499999999998E-2</c:v>
                </c:pt>
                <c:pt idx="19955">
                  <c:v>-5.9251499999999999E-2</c:v>
                </c:pt>
                <c:pt idx="19956">
                  <c:v>-5.9247899999999999E-2</c:v>
                </c:pt>
                <c:pt idx="19957">
                  <c:v>-5.9241299999999997E-2</c:v>
                </c:pt>
                <c:pt idx="19958">
                  <c:v>-5.9231899999999997E-2</c:v>
                </c:pt>
                <c:pt idx="19959">
                  <c:v>-5.9225699999999999E-2</c:v>
                </c:pt>
                <c:pt idx="19960">
                  <c:v>-5.9228500000000003E-2</c:v>
                </c:pt>
                <c:pt idx="19961">
                  <c:v>-5.9242799999999998E-2</c:v>
                </c:pt>
                <c:pt idx="19962">
                  <c:v>-5.9271600000000001E-2</c:v>
                </c:pt>
                <c:pt idx="19963">
                  <c:v>-5.93184E-2</c:v>
                </c:pt>
                <c:pt idx="19964">
                  <c:v>-5.9381700000000003E-2</c:v>
                </c:pt>
                <c:pt idx="19965">
                  <c:v>-5.9454399999999998E-2</c:v>
                </c:pt>
                <c:pt idx="19966">
                  <c:v>-5.9534200000000002E-2</c:v>
                </c:pt>
                <c:pt idx="19967">
                  <c:v>-5.9627699999999999E-2</c:v>
                </c:pt>
                <c:pt idx="19968">
                  <c:v>-5.9743900000000003E-2</c:v>
                </c:pt>
                <c:pt idx="19969">
                  <c:v>-5.9889100000000001E-2</c:v>
                </c:pt>
                <c:pt idx="19970">
                  <c:v>-6.0062900000000002E-2</c:v>
                </c:pt>
                <c:pt idx="19971">
                  <c:v>-6.0256900000000002E-2</c:v>
                </c:pt>
                <c:pt idx="19972">
                  <c:v>-6.0465100000000001E-2</c:v>
                </c:pt>
                <c:pt idx="19973">
                  <c:v>-6.06895E-2</c:v>
                </c:pt>
                <c:pt idx="19974">
                  <c:v>-6.0933399999999999E-2</c:v>
                </c:pt>
                <c:pt idx="19975">
                  <c:v>-6.1194499999999999E-2</c:v>
                </c:pt>
                <c:pt idx="19976">
                  <c:v>-6.1467300000000002E-2</c:v>
                </c:pt>
                <c:pt idx="19977">
                  <c:v>-6.1752000000000001E-2</c:v>
                </c:pt>
                <c:pt idx="19978">
                  <c:v>-6.2055100000000002E-2</c:v>
                </c:pt>
                <c:pt idx="19979">
                  <c:v>-6.2380199999999997E-2</c:v>
                </c:pt>
                <c:pt idx="19980">
                  <c:v>-6.2723799999999996E-2</c:v>
                </c:pt>
                <c:pt idx="19981">
                  <c:v>-6.3077400000000006E-2</c:v>
                </c:pt>
                <c:pt idx="19982">
                  <c:v>-6.3436000000000006E-2</c:v>
                </c:pt>
                <c:pt idx="19983">
                  <c:v>-6.3798099999999996E-2</c:v>
                </c:pt>
                <c:pt idx="19984">
                  <c:v>-6.4156699999999997E-2</c:v>
                </c:pt>
                <c:pt idx="19985">
                  <c:v>-6.4499299999999996E-2</c:v>
                </c:pt>
                <c:pt idx="19986">
                  <c:v>-6.4818899999999999E-2</c:v>
                </c:pt>
                <c:pt idx="19987">
                  <c:v>-6.5119399999999994E-2</c:v>
                </c:pt>
                <c:pt idx="19988">
                  <c:v>-6.5408800000000003E-2</c:v>
                </c:pt>
                <c:pt idx="19989">
                  <c:v>-6.5694699999999995E-2</c:v>
                </c:pt>
                <c:pt idx="19990">
                  <c:v>-6.5981100000000001E-2</c:v>
                </c:pt>
                <c:pt idx="19991">
                  <c:v>-6.6267900000000005E-2</c:v>
                </c:pt>
                <c:pt idx="19992">
                  <c:v>-6.6553600000000004E-2</c:v>
                </c:pt>
                <c:pt idx="19993">
                  <c:v>-6.6839499999999996E-2</c:v>
                </c:pt>
                <c:pt idx="19994">
                  <c:v>-6.71263E-2</c:v>
                </c:pt>
                <c:pt idx="19995">
                  <c:v>-6.7413000000000001E-2</c:v>
                </c:pt>
                <c:pt idx="19996">
                  <c:v>-6.7698499999999995E-2</c:v>
                </c:pt>
                <c:pt idx="19997">
                  <c:v>-6.7980299999999994E-2</c:v>
                </c:pt>
                <c:pt idx="19998">
                  <c:v>-6.8253999999999995E-2</c:v>
                </c:pt>
                <c:pt idx="19999">
                  <c:v>-6.85172E-2</c:v>
                </c:pt>
                <c:pt idx="20000">
                  <c:v>-6.8770999999999999E-2</c:v>
                </c:pt>
                <c:pt idx="20001">
                  <c:v>-6.9017899999999993E-2</c:v>
                </c:pt>
                <c:pt idx="20002">
                  <c:v>-6.9257299999999994E-2</c:v>
                </c:pt>
                <c:pt idx="20003">
                  <c:v>-6.9484500000000005E-2</c:v>
                </c:pt>
                <c:pt idx="20004">
                  <c:v>-6.9691799999999998E-2</c:v>
                </c:pt>
                <c:pt idx="20005">
                  <c:v>-6.9872100000000006E-2</c:v>
                </c:pt>
                <c:pt idx="20006">
                  <c:v>-7.0021E-2</c:v>
                </c:pt>
                <c:pt idx="20007">
                  <c:v>-7.0136799999999999E-2</c:v>
                </c:pt>
                <c:pt idx="20008">
                  <c:v>-7.0218000000000003E-2</c:v>
                </c:pt>
                <c:pt idx="20009">
                  <c:v>-7.0265400000000006E-2</c:v>
                </c:pt>
                <c:pt idx="20010">
                  <c:v>-7.0283799999999994E-2</c:v>
                </c:pt>
                <c:pt idx="20011">
                  <c:v>-7.0277199999999998E-2</c:v>
                </c:pt>
                <c:pt idx="20012">
                  <c:v>-7.0243899999999998E-2</c:v>
                </c:pt>
                <c:pt idx="20013">
                  <c:v>-7.0180000000000006E-2</c:v>
                </c:pt>
                <c:pt idx="20014">
                  <c:v>-7.0083000000000006E-2</c:v>
                </c:pt>
                <c:pt idx="20015">
                  <c:v>-6.9950899999999996E-2</c:v>
                </c:pt>
                <c:pt idx="20016">
                  <c:v>-6.97821E-2</c:v>
                </c:pt>
                <c:pt idx="20017">
                  <c:v>-6.9578399999999999E-2</c:v>
                </c:pt>
                <c:pt idx="20018">
                  <c:v>-6.9343100000000005E-2</c:v>
                </c:pt>
                <c:pt idx="20019">
                  <c:v>-6.9073899999999994E-2</c:v>
                </c:pt>
                <c:pt idx="20020">
                  <c:v>-6.8767499999999995E-2</c:v>
                </c:pt>
                <c:pt idx="20021">
                  <c:v>-6.8426799999999996E-2</c:v>
                </c:pt>
                <c:pt idx="20022">
                  <c:v>-6.8061300000000005E-2</c:v>
                </c:pt>
                <c:pt idx="20023">
                  <c:v>-6.7676899999999998E-2</c:v>
                </c:pt>
                <c:pt idx="20024">
                  <c:v>-6.7275600000000005E-2</c:v>
                </c:pt>
                <c:pt idx="20025">
                  <c:v>-6.68628E-2</c:v>
                </c:pt>
                <c:pt idx="20026">
                  <c:v>-6.6443100000000005E-2</c:v>
                </c:pt>
                <c:pt idx="20027">
                  <c:v>-6.6014600000000007E-2</c:v>
                </c:pt>
                <c:pt idx="20028">
                  <c:v>-6.5573000000000006E-2</c:v>
                </c:pt>
                <c:pt idx="20029">
                  <c:v>-6.5114400000000003E-2</c:v>
                </c:pt>
                <c:pt idx="20030">
                  <c:v>-6.4635600000000001E-2</c:v>
                </c:pt>
                <c:pt idx="20031">
                  <c:v>-6.4130400000000004E-2</c:v>
                </c:pt>
                <c:pt idx="20032">
                  <c:v>-6.3592300000000004E-2</c:v>
                </c:pt>
                <c:pt idx="20033">
                  <c:v>-6.3025300000000006E-2</c:v>
                </c:pt>
                <c:pt idx="20034">
                  <c:v>-6.2441400000000001E-2</c:v>
                </c:pt>
                <c:pt idx="20035">
                  <c:v>-6.1849599999999998E-2</c:v>
                </c:pt>
                <c:pt idx="20036">
                  <c:v>-6.1250699999999998E-2</c:v>
                </c:pt>
                <c:pt idx="20037">
                  <c:v>-6.06417E-2</c:v>
                </c:pt>
                <c:pt idx="20038">
                  <c:v>-6.0019599999999999E-2</c:v>
                </c:pt>
                <c:pt idx="20039">
                  <c:v>-5.9378599999999997E-2</c:v>
                </c:pt>
                <c:pt idx="20040">
                  <c:v>-5.8712300000000002E-2</c:v>
                </c:pt>
                <c:pt idx="20041">
                  <c:v>-5.8020500000000003E-2</c:v>
                </c:pt>
                <c:pt idx="20042">
                  <c:v>-5.7307200000000003E-2</c:v>
                </c:pt>
                <c:pt idx="20043">
                  <c:v>-5.6578700000000003E-2</c:v>
                </c:pt>
                <c:pt idx="20044">
                  <c:v>-5.5840500000000001E-2</c:v>
                </c:pt>
                <c:pt idx="20045">
                  <c:v>-5.5095600000000002E-2</c:v>
                </c:pt>
                <c:pt idx="20046">
                  <c:v>-5.43463E-2</c:v>
                </c:pt>
                <c:pt idx="20047">
                  <c:v>-5.3595799999999999E-2</c:v>
                </c:pt>
                <c:pt idx="20048">
                  <c:v>-5.28461E-2</c:v>
                </c:pt>
                <c:pt idx="20049">
                  <c:v>-5.2096900000000002E-2</c:v>
                </c:pt>
                <c:pt idx="20050">
                  <c:v>-5.1348299999999999E-2</c:v>
                </c:pt>
                <c:pt idx="20051">
                  <c:v>-5.0602099999999997E-2</c:v>
                </c:pt>
                <c:pt idx="20052">
                  <c:v>-4.9861099999999998E-2</c:v>
                </c:pt>
                <c:pt idx="20053">
                  <c:v>-4.9124599999999997E-2</c:v>
                </c:pt>
                <c:pt idx="20054">
                  <c:v>-4.8386800000000001E-2</c:v>
                </c:pt>
                <c:pt idx="20055">
                  <c:v>-4.7641999999999997E-2</c:v>
                </c:pt>
                <c:pt idx="20056">
                  <c:v>-4.6889899999999998E-2</c:v>
                </c:pt>
                <c:pt idx="20057">
                  <c:v>-4.6136499999999997E-2</c:v>
                </c:pt>
                <c:pt idx="20058">
                  <c:v>-4.5384899999999999E-2</c:v>
                </c:pt>
                <c:pt idx="20059">
                  <c:v>-4.46335E-2</c:v>
                </c:pt>
                <c:pt idx="20060">
                  <c:v>-4.38833E-2</c:v>
                </c:pt>
                <c:pt idx="20061">
                  <c:v>-4.3138299999999997E-2</c:v>
                </c:pt>
                <c:pt idx="20062">
                  <c:v>-4.2399699999999999E-2</c:v>
                </c:pt>
                <c:pt idx="20063">
                  <c:v>-4.1665599999999997E-2</c:v>
                </c:pt>
                <c:pt idx="20064">
                  <c:v>-4.0935600000000003E-2</c:v>
                </c:pt>
                <c:pt idx="20065">
                  <c:v>-4.0210900000000001E-2</c:v>
                </c:pt>
                <c:pt idx="20066">
                  <c:v>-3.9491400000000003E-2</c:v>
                </c:pt>
                <c:pt idx="20067">
                  <c:v>-3.8774599999999999E-2</c:v>
                </c:pt>
                <c:pt idx="20068">
                  <c:v>-3.80618E-2</c:v>
                </c:pt>
                <c:pt idx="20069">
                  <c:v>-3.7361400000000003E-2</c:v>
                </c:pt>
                <c:pt idx="20070">
                  <c:v>-3.6681900000000003E-2</c:v>
                </c:pt>
                <c:pt idx="20071">
                  <c:v>-3.6025700000000001E-2</c:v>
                </c:pt>
                <c:pt idx="20072">
                  <c:v>-3.5386500000000001E-2</c:v>
                </c:pt>
                <c:pt idx="20073">
                  <c:v>-3.47528E-2</c:v>
                </c:pt>
                <c:pt idx="20074">
                  <c:v>-3.4115199999999998E-2</c:v>
                </c:pt>
                <c:pt idx="20075">
                  <c:v>-3.34676E-2</c:v>
                </c:pt>
                <c:pt idx="20076">
                  <c:v>-3.2810499999999999E-2</c:v>
                </c:pt>
                <c:pt idx="20077">
                  <c:v>-3.21532E-2</c:v>
                </c:pt>
                <c:pt idx="20078">
                  <c:v>-3.1502299999999997E-2</c:v>
                </c:pt>
                <c:pt idx="20079">
                  <c:v>-3.0854599999999999E-2</c:v>
                </c:pt>
                <c:pt idx="20080">
                  <c:v>-3.0207999999999999E-2</c:v>
                </c:pt>
                <c:pt idx="20081">
                  <c:v>-2.9572299999999999E-2</c:v>
                </c:pt>
                <c:pt idx="20082">
                  <c:v>-2.89622E-2</c:v>
                </c:pt>
                <c:pt idx="20083">
                  <c:v>-2.83851E-2</c:v>
                </c:pt>
                <c:pt idx="20084">
                  <c:v>-2.7843300000000001E-2</c:v>
                </c:pt>
                <c:pt idx="20085">
                  <c:v>-2.7339800000000001E-2</c:v>
                </c:pt>
                <c:pt idx="20086">
                  <c:v>-2.68784E-2</c:v>
                </c:pt>
                <c:pt idx="20087">
                  <c:v>-2.6462599999999999E-2</c:v>
                </c:pt>
                <c:pt idx="20088">
                  <c:v>-2.6093999999999999E-2</c:v>
                </c:pt>
                <c:pt idx="20089">
                  <c:v>-2.5770499999999998E-2</c:v>
                </c:pt>
                <c:pt idx="20090">
                  <c:v>-2.54874E-2</c:v>
                </c:pt>
                <c:pt idx="20091">
                  <c:v>-2.52375E-2</c:v>
                </c:pt>
                <c:pt idx="20092">
                  <c:v>-2.5010600000000001E-2</c:v>
                </c:pt>
                <c:pt idx="20093">
                  <c:v>-2.4796800000000001E-2</c:v>
                </c:pt>
                <c:pt idx="20094">
                  <c:v>-2.4592200000000002E-2</c:v>
                </c:pt>
                <c:pt idx="20095">
                  <c:v>-2.4397100000000001E-2</c:v>
                </c:pt>
                <c:pt idx="20096">
                  <c:v>-2.4207599999999999E-2</c:v>
                </c:pt>
                <c:pt idx="20097">
                  <c:v>-2.4018100000000001E-2</c:v>
                </c:pt>
                <c:pt idx="20098">
                  <c:v>-2.3831000000000001E-2</c:v>
                </c:pt>
                <c:pt idx="20099">
                  <c:v>-2.3655800000000001E-2</c:v>
                </c:pt>
                <c:pt idx="20100">
                  <c:v>-2.3503E-2</c:v>
                </c:pt>
                <c:pt idx="20101">
                  <c:v>-2.3380700000000001E-2</c:v>
                </c:pt>
                <c:pt idx="20102">
                  <c:v>-2.32915E-2</c:v>
                </c:pt>
                <c:pt idx="20103">
                  <c:v>-2.3233299999999998E-2</c:v>
                </c:pt>
                <c:pt idx="20104">
                  <c:v>-2.3202500000000001E-2</c:v>
                </c:pt>
                <c:pt idx="20105">
                  <c:v>-2.3198900000000001E-2</c:v>
                </c:pt>
                <c:pt idx="20106">
                  <c:v>-2.3225800000000001E-2</c:v>
                </c:pt>
                <c:pt idx="20107">
                  <c:v>-2.32845E-2</c:v>
                </c:pt>
                <c:pt idx="20108">
                  <c:v>-2.3374099999999998E-2</c:v>
                </c:pt>
                <c:pt idx="20109">
                  <c:v>-2.3499800000000001E-2</c:v>
                </c:pt>
                <c:pt idx="20110">
                  <c:v>-2.3676300000000001E-2</c:v>
                </c:pt>
                <c:pt idx="20111">
                  <c:v>-2.3915700000000002E-2</c:v>
                </c:pt>
                <c:pt idx="20112">
                  <c:v>-2.4219999999999998E-2</c:v>
                </c:pt>
                <c:pt idx="20113">
                  <c:v>-2.4587700000000001E-2</c:v>
                </c:pt>
                <c:pt idx="20114">
                  <c:v>-2.5019300000000001E-2</c:v>
                </c:pt>
                <c:pt idx="20115">
                  <c:v>-2.5513999999999998E-2</c:v>
                </c:pt>
                <c:pt idx="20116">
                  <c:v>-2.6066499999999999E-2</c:v>
                </c:pt>
                <c:pt idx="20117">
                  <c:v>-2.6672100000000001E-2</c:v>
                </c:pt>
                <c:pt idx="20118">
                  <c:v>-2.7331999999999999E-2</c:v>
                </c:pt>
                <c:pt idx="20119">
                  <c:v>-2.80475E-2</c:v>
                </c:pt>
                <c:pt idx="20120">
                  <c:v>-2.8817599999999999E-2</c:v>
                </c:pt>
                <c:pt idx="20121">
                  <c:v>-2.9644500000000001E-2</c:v>
                </c:pt>
                <c:pt idx="20122">
                  <c:v>-3.0530399999999999E-2</c:v>
                </c:pt>
                <c:pt idx="20123">
                  <c:v>-3.1468799999999998E-2</c:v>
                </c:pt>
                <c:pt idx="20124">
                  <c:v>-3.2449100000000002E-2</c:v>
                </c:pt>
                <c:pt idx="20125">
                  <c:v>-3.34688E-2</c:v>
                </c:pt>
                <c:pt idx="20126">
                  <c:v>-3.4533800000000003E-2</c:v>
                </c:pt>
                <c:pt idx="20127">
                  <c:v>-3.5649599999999997E-2</c:v>
                </c:pt>
                <c:pt idx="20128">
                  <c:v>-3.6818700000000003E-2</c:v>
                </c:pt>
                <c:pt idx="20129">
                  <c:v>-3.8041699999999998E-2</c:v>
                </c:pt>
                <c:pt idx="20130">
                  <c:v>-3.9321500000000002E-2</c:v>
                </c:pt>
                <c:pt idx="20131">
                  <c:v>-4.0661599999999999E-2</c:v>
                </c:pt>
                <c:pt idx="20132">
                  <c:v>-4.2063700000000002E-2</c:v>
                </c:pt>
                <c:pt idx="20133">
                  <c:v>-4.3529999999999999E-2</c:v>
                </c:pt>
                <c:pt idx="20134">
                  <c:v>-4.5064800000000002E-2</c:v>
                </c:pt>
                <c:pt idx="20135">
                  <c:v>-4.6667500000000001E-2</c:v>
                </c:pt>
                <c:pt idx="20136">
                  <c:v>-4.8326300000000003E-2</c:v>
                </c:pt>
                <c:pt idx="20137">
                  <c:v>-5.0028299999999998E-2</c:v>
                </c:pt>
                <c:pt idx="20138">
                  <c:v>-5.1772800000000001E-2</c:v>
                </c:pt>
                <c:pt idx="20139">
                  <c:v>-5.3566200000000001E-2</c:v>
                </c:pt>
                <c:pt idx="20140">
                  <c:v>-5.5412200000000002E-2</c:v>
                </c:pt>
                <c:pt idx="20141">
                  <c:v>-5.7307200000000003E-2</c:v>
                </c:pt>
                <c:pt idx="20142">
                  <c:v>-5.9238800000000001E-2</c:v>
                </c:pt>
                <c:pt idx="20143">
                  <c:v>-6.1196800000000003E-2</c:v>
                </c:pt>
                <c:pt idx="20144">
                  <c:v>-6.3179399999999997E-2</c:v>
                </c:pt>
                <c:pt idx="20145">
                  <c:v>-6.5188200000000002E-2</c:v>
                </c:pt>
                <c:pt idx="20146">
                  <c:v>-6.7225099999999996E-2</c:v>
                </c:pt>
                <c:pt idx="20147">
                  <c:v>-6.9292099999999995E-2</c:v>
                </c:pt>
                <c:pt idx="20148">
                  <c:v>-7.1387199999999998E-2</c:v>
                </c:pt>
                <c:pt idx="20149">
                  <c:v>-7.3504600000000003E-2</c:v>
                </c:pt>
                <c:pt idx="20150">
                  <c:v>-7.5642399999999999E-2</c:v>
                </c:pt>
                <c:pt idx="20151">
                  <c:v>-7.7802700000000002E-2</c:v>
                </c:pt>
                <c:pt idx="20152">
                  <c:v>-7.9980700000000002E-2</c:v>
                </c:pt>
                <c:pt idx="20153">
                  <c:v>-8.2166199999999995E-2</c:v>
                </c:pt>
                <c:pt idx="20154">
                  <c:v>-8.4355100000000002E-2</c:v>
                </c:pt>
                <c:pt idx="20155">
                  <c:v>-8.6550699999999994E-2</c:v>
                </c:pt>
                <c:pt idx="20156">
                  <c:v>-8.8749599999999998E-2</c:v>
                </c:pt>
                <c:pt idx="20157">
                  <c:v>-9.0939900000000004E-2</c:v>
                </c:pt>
                <c:pt idx="20158">
                  <c:v>-9.3114199999999994E-2</c:v>
                </c:pt>
                <c:pt idx="20159">
                  <c:v>-9.5270900000000006E-2</c:v>
                </c:pt>
                <c:pt idx="20160">
                  <c:v>-9.7403299999999998E-2</c:v>
                </c:pt>
                <c:pt idx="20161">
                  <c:v>-9.9502199999999999E-2</c:v>
                </c:pt>
                <c:pt idx="20162">
                  <c:v>-0.101566</c:v>
                </c:pt>
                <c:pt idx="20163">
                  <c:v>-0.103593</c:v>
                </c:pt>
                <c:pt idx="20164">
                  <c:v>-0.10558099999999999</c:v>
                </c:pt>
                <c:pt idx="20165">
                  <c:v>-0.10752399999999999</c:v>
                </c:pt>
                <c:pt idx="20166">
                  <c:v>-0.10942200000000001</c:v>
                </c:pt>
                <c:pt idx="20167">
                  <c:v>-0.111273</c:v>
                </c:pt>
                <c:pt idx="20168">
                  <c:v>-0.113079</c:v>
                </c:pt>
                <c:pt idx="20169">
                  <c:v>-0.114846</c:v>
                </c:pt>
                <c:pt idx="20170">
                  <c:v>-0.11658399999999999</c:v>
                </c:pt>
                <c:pt idx="20171">
                  <c:v>-0.11830400000000001</c:v>
                </c:pt>
                <c:pt idx="20172">
                  <c:v>-0.120014</c:v>
                </c:pt>
                <c:pt idx="20173">
                  <c:v>-0.12171800000000001</c:v>
                </c:pt>
                <c:pt idx="20174">
                  <c:v>-0.12341100000000001</c:v>
                </c:pt>
                <c:pt idx="20175">
                  <c:v>-0.12507799999999999</c:v>
                </c:pt>
                <c:pt idx="20176">
                  <c:v>-0.12670600000000001</c:v>
                </c:pt>
                <c:pt idx="20177">
                  <c:v>-0.12829299999999999</c:v>
                </c:pt>
                <c:pt idx="20178">
                  <c:v>-0.129852</c:v>
                </c:pt>
                <c:pt idx="20179">
                  <c:v>-0.13139600000000001</c:v>
                </c:pt>
                <c:pt idx="20180">
                  <c:v>-0.13291800000000001</c:v>
                </c:pt>
                <c:pt idx="20181">
                  <c:v>-0.13439899999999999</c:v>
                </c:pt>
                <c:pt idx="20182">
                  <c:v>-0.13582</c:v>
                </c:pt>
                <c:pt idx="20183">
                  <c:v>-0.13717399999999999</c:v>
                </c:pt>
                <c:pt idx="20184">
                  <c:v>-0.138462</c:v>
                </c:pt>
                <c:pt idx="20185">
                  <c:v>-0.139682</c:v>
                </c:pt>
                <c:pt idx="20186">
                  <c:v>-0.14083300000000001</c:v>
                </c:pt>
                <c:pt idx="20187">
                  <c:v>-0.141925</c:v>
                </c:pt>
                <c:pt idx="20188">
                  <c:v>-0.14296800000000001</c:v>
                </c:pt>
                <c:pt idx="20189">
                  <c:v>-0.14396900000000001</c:v>
                </c:pt>
                <c:pt idx="20190">
                  <c:v>-0.144927</c:v>
                </c:pt>
                <c:pt idx="20191">
                  <c:v>-0.14584800000000001</c:v>
                </c:pt>
                <c:pt idx="20192">
                  <c:v>-0.146733</c:v>
                </c:pt>
                <c:pt idx="20193">
                  <c:v>-0.14758099999999999</c:v>
                </c:pt>
                <c:pt idx="20194">
                  <c:v>-0.148392</c:v>
                </c:pt>
                <c:pt idx="20195">
                  <c:v>-0.149171</c:v>
                </c:pt>
                <c:pt idx="20196">
                  <c:v>-0.14991499999999999</c:v>
                </c:pt>
                <c:pt idx="20197">
                  <c:v>-0.150619</c:v>
                </c:pt>
                <c:pt idx="20198">
                  <c:v>-0.15129300000000001</c:v>
                </c:pt>
                <c:pt idx="20199">
                  <c:v>-0.151948</c:v>
                </c:pt>
                <c:pt idx="20200">
                  <c:v>-0.152589</c:v>
                </c:pt>
                <c:pt idx="20201">
                  <c:v>-0.15321000000000001</c:v>
                </c:pt>
                <c:pt idx="20202">
                  <c:v>-0.153805</c:v>
                </c:pt>
                <c:pt idx="20203">
                  <c:v>-0.15437100000000001</c:v>
                </c:pt>
                <c:pt idx="20204">
                  <c:v>-0.15490100000000001</c:v>
                </c:pt>
                <c:pt idx="20205">
                  <c:v>-0.155392</c:v>
                </c:pt>
                <c:pt idx="20206">
                  <c:v>-0.15584999999999999</c:v>
                </c:pt>
                <c:pt idx="20207">
                  <c:v>-0.156282</c:v>
                </c:pt>
                <c:pt idx="20208">
                  <c:v>-0.156692</c:v>
                </c:pt>
                <c:pt idx="20209">
                  <c:v>-0.15706600000000001</c:v>
                </c:pt>
                <c:pt idx="20210">
                  <c:v>-0.157386</c:v>
                </c:pt>
                <c:pt idx="20211">
                  <c:v>-0.15764300000000001</c:v>
                </c:pt>
                <c:pt idx="20212">
                  <c:v>-0.15784899999999999</c:v>
                </c:pt>
                <c:pt idx="20213">
                  <c:v>-0.15801999999999999</c:v>
                </c:pt>
                <c:pt idx="20214">
                  <c:v>-0.15817400000000001</c:v>
                </c:pt>
                <c:pt idx="20215">
                  <c:v>-0.15831700000000001</c:v>
                </c:pt>
                <c:pt idx="20216">
                  <c:v>-0.15845300000000001</c:v>
                </c:pt>
                <c:pt idx="20217">
                  <c:v>-0.158586</c:v>
                </c:pt>
                <c:pt idx="20218">
                  <c:v>-0.158719</c:v>
                </c:pt>
                <c:pt idx="20219">
                  <c:v>-0.15884499999999999</c:v>
                </c:pt>
                <c:pt idx="20220">
                  <c:v>-0.15895899999999999</c:v>
                </c:pt>
                <c:pt idx="20221">
                  <c:v>-0.15906600000000001</c:v>
                </c:pt>
                <c:pt idx="20222">
                  <c:v>-0.15917500000000001</c:v>
                </c:pt>
                <c:pt idx="20223">
                  <c:v>-0.15928800000000001</c:v>
                </c:pt>
                <c:pt idx="20224">
                  <c:v>-0.15940399999999999</c:v>
                </c:pt>
                <c:pt idx="20225">
                  <c:v>-0.159525</c:v>
                </c:pt>
                <c:pt idx="20226">
                  <c:v>-0.15964800000000001</c:v>
                </c:pt>
                <c:pt idx="20227">
                  <c:v>-0.15976399999999999</c:v>
                </c:pt>
                <c:pt idx="20228">
                  <c:v>-0.15986400000000001</c:v>
                </c:pt>
                <c:pt idx="20229">
                  <c:v>-0.159944</c:v>
                </c:pt>
                <c:pt idx="20230">
                  <c:v>-0.16000200000000001</c:v>
                </c:pt>
                <c:pt idx="20231">
                  <c:v>-0.16003600000000001</c:v>
                </c:pt>
                <c:pt idx="20232">
                  <c:v>-0.160049</c:v>
                </c:pt>
                <c:pt idx="20233">
                  <c:v>-0.16003700000000001</c:v>
                </c:pt>
                <c:pt idx="20234">
                  <c:v>-0.159998</c:v>
                </c:pt>
                <c:pt idx="20235">
                  <c:v>-0.159939</c:v>
                </c:pt>
                <c:pt idx="20236">
                  <c:v>-0.15987199999999999</c:v>
                </c:pt>
                <c:pt idx="20237">
                  <c:v>-0.1598</c:v>
                </c:pt>
                <c:pt idx="20238">
                  <c:v>-0.159715</c:v>
                </c:pt>
                <c:pt idx="20239">
                  <c:v>-0.159613</c:v>
                </c:pt>
                <c:pt idx="20240">
                  <c:v>-0.15949199999999999</c:v>
                </c:pt>
                <c:pt idx="20241">
                  <c:v>-0.15935099999999999</c:v>
                </c:pt>
                <c:pt idx="20242">
                  <c:v>-0.159193</c:v>
                </c:pt>
                <c:pt idx="20243">
                  <c:v>-0.159022</c:v>
                </c:pt>
                <c:pt idx="20244">
                  <c:v>-0.15883900000000001</c:v>
                </c:pt>
                <c:pt idx="20245">
                  <c:v>-0.158639</c:v>
                </c:pt>
                <c:pt idx="20246">
                  <c:v>-0.15842700000000001</c:v>
                </c:pt>
                <c:pt idx="20247">
                  <c:v>-0.15820799999999999</c:v>
                </c:pt>
                <c:pt idx="20248">
                  <c:v>-0.15798300000000001</c:v>
                </c:pt>
                <c:pt idx="20249">
                  <c:v>-0.157753</c:v>
                </c:pt>
                <c:pt idx="20250">
                  <c:v>-0.157526</c:v>
                </c:pt>
                <c:pt idx="20251">
                  <c:v>-0.157305</c:v>
                </c:pt>
                <c:pt idx="20252">
                  <c:v>-0.15708900000000001</c:v>
                </c:pt>
                <c:pt idx="20253">
                  <c:v>-0.15687799999999999</c:v>
                </c:pt>
                <c:pt idx="20254">
                  <c:v>-0.15668199999999999</c:v>
                </c:pt>
                <c:pt idx="20255">
                  <c:v>-0.156499</c:v>
                </c:pt>
                <c:pt idx="20256">
                  <c:v>-0.15632099999999999</c:v>
                </c:pt>
                <c:pt idx="20257">
                  <c:v>-0.156138</c:v>
                </c:pt>
                <c:pt idx="20258">
                  <c:v>-0.15595300000000001</c:v>
                </c:pt>
                <c:pt idx="20259">
                  <c:v>-0.155774</c:v>
                </c:pt>
                <c:pt idx="20260">
                  <c:v>-0.15559700000000001</c:v>
                </c:pt>
                <c:pt idx="20261">
                  <c:v>-0.15541099999999999</c:v>
                </c:pt>
                <c:pt idx="20262">
                  <c:v>-0.15520900000000001</c:v>
                </c:pt>
                <c:pt idx="20263">
                  <c:v>-0.15498100000000001</c:v>
                </c:pt>
                <c:pt idx="20264">
                  <c:v>-0.154719</c:v>
                </c:pt>
                <c:pt idx="20265">
                  <c:v>-0.15443000000000001</c:v>
                </c:pt>
                <c:pt idx="20266">
                  <c:v>-0.15413199999999999</c:v>
                </c:pt>
                <c:pt idx="20267">
                  <c:v>-0.153839</c:v>
                </c:pt>
                <c:pt idx="20268">
                  <c:v>-0.15354599999999999</c:v>
                </c:pt>
                <c:pt idx="20269">
                  <c:v>-0.15324099999999999</c:v>
                </c:pt>
                <c:pt idx="20270">
                  <c:v>-0.15291199999999999</c:v>
                </c:pt>
                <c:pt idx="20271">
                  <c:v>-0.15256</c:v>
                </c:pt>
                <c:pt idx="20272">
                  <c:v>-0.15218799999999999</c:v>
                </c:pt>
                <c:pt idx="20273">
                  <c:v>-0.15179300000000001</c:v>
                </c:pt>
                <c:pt idx="20274">
                  <c:v>-0.15137400000000001</c:v>
                </c:pt>
                <c:pt idx="20275">
                  <c:v>-0.15093799999999999</c:v>
                </c:pt>
                <c:pt idx="20276">
                  <c:v>-0.15049799999999999</c:v>
                </c:pt>
                <c:pt idx="20277">
                  <c:v>-0.150066</c:v>
                </c:pt>
                <c:pt idx="20278">
                  <c:v>-0.14963899999999999</c:v>
                </c:pt>
                <c:pt idx="20279">
                  <c:v>-0.14921300000000001</c:v>
                </c:pt>
                <c:pt idx="20280">
                  <c:v>-0.148781</c:v>
                </c:pt>
                <c:pt idx="20281">
                  <c:v>-0.148343</c:v>
                </c:pt>
                <c:pt idx="20282">
                  <c:v>-0.14790300000000001</c:v>
                </c:pt>
                <c:pt idx="20283">
                  <c:v>-0.14746699999999999</c:v>
                </c:pt>
                <c:pt idx="20284">
                  <c:v>-0.147032</c:v>
                </c:pt>
                <c:pt idx="20285">
                  <c:v>-0.146595</c:v>
                </c:pt>
                <c:pt idx="20286">
                  <c:v>-0.14615700000000001</c:v>
                </c:pt>
                <c:pt idx="20287">
                  <c:v>-0.14571500000000001</c:v>
                </c:pt>
                <c:pt idx="20288">
                  <c:v>-0.145264</c:v>
                </c:pt>
                <c:pt idx="20289">
                  <c:v>-0.14480000000000001</c:v>
                </c:pt>
                <c:pt idx="20290">
                  <c:v>-0.144315</c:v>
                </c:pt>
                <c:pt idx="20291">
                  <c:v>-0.14380399999999999</c:v>
                </c:pt>
                <c:pt idx="20292">
                  <c:v>-0.143262</c:v>
                </c:pt>
                <c:pt idx="20293">
                  <c:v>-0.14269000000000001</c:v>
                </c:pt>
                <c:pt idx="20294">
                  <c:v>-0.142098</c:v>
                </c:pt>
                <c:pt idx="20295">
                  <c:v>-0.14150099999999999</c:v>
                </c:pt>
                <c:pt idx="20296">
                  <c:v>-0.140905</c:v>
                </c:pt>
                <c:pt idx="20297">
                  <c:v>-0.14029900000000001</c:v>
                </c:pt>
                <c:pt idx="20298">
                  <c:v>-0.13966600000000001</c:v>
                </c:pt>
                <c:pt idx="20299">
                  <c:v>-0.13900699999999999</c:v>
                </c:pt>
                <c:pt idx="20300">
                  <c:v>-0.13832700000000001</c:v>
                </c:pt>
                <c:pt idx="20301">
                  <c:v>-0.137631</c:v>
                </c:pt>
                <c:pt idx="20302">
                  <c:v>-0.13691900000000001</c:v>
                </c:pt>
                <c:pt idx="20303">
                  <c:v>-0.13619100000000001</c:v>
                </c:pt>
                <c:pt idx="20304">
                  <c:v>-0.13544500000000001</c:v>
                </c:pt>
                <c:pt idx="20305">
                  <c:v>-0.134683</c:v>
                </c:pt>
                <c:pt idx="20306">
                  <c:v>-0.133908</c:v>
                </c:pt>
                <c:pt idx="20307">
                  <c:v>-0.13312199999999999</c:v>
                </c:pt>
                <c:pt idx="20308">
                  <c:v>-0.132322</c:v>
                </c:pt>
                <c:pt idx="20309">
                  <c:v>-0.13150999999999999</c:v>
                </c:pt>
                <c:pt idx="20310">
                  <c:v>-0.13069500000000001</c:v>
                </c:pt>
                <c:pt idx="20311">
                  <c:v>-0.129883</c:v>
                </c:pt>
                <c:pt idx="20312">
                  <c:v>-0.12906799999999999</c:v>
                </c:pt>
                <c:pt idx="20313">
                  <c:v>-0.12824199999999999</c:v>
                </c:pt>
                <c:pt idx="20314">
                  <c:v>-0.12739600000000001</c:v>
                </c:pt>
                <c:pt idx="20315">
                  <c:v>-0.12653</c:v>
                </c:pt>
                <c:pt idx="20316">
                  <c:v>-0.12564800000000001</c:v>
                </c:pt>
                <c:pt idx="20317">
                  <c:v>-0.124754</c:v>
                </c:pt>
                <c:pt idx="20318">
                  <c:v>-0.12385</c:v>
                </c:pt>
                <c:pt idx="20319">
                  <c:v>-0.122937</c:v>
                </c:pt>
                <c:pt idx="20320">
                  <c:v>-0.122015</c:v>
                </c:pt>
                <c:pt idx="20321">
                  <c:v>-0.12107900000000001</c:v>
                </c:pt>
                <c:pt idx="20322">
                  <c:v>-0.12012</c:v>
                </c:pt>
                <c:pt idx="20323">
                  <c:v>-0.119134</c:v>
                </c:pt>
                <c:pt idx="20324">
                  <c:v>-0.118118</c:v>
                </c:pt>
                <c:pt idx="20325">
                  <c:v>-0.11706800000000001</c:v>
                </c:pt>
                <c:pt idx="20326">
                  <c:v>-0.11598899999999999</c:v>
                </c:pt>
                <c:pt idx="20327">
                  <c:v>-0.114887</c:v>
                </c:pt>
                <c:pt idx="20328">
                  <c:v>-0.113772</c:v>
                </c:pt>
                <c:pt idx="20329">
                  <c:v>-0.112649</c:v>
                </c:pt>
                <c:pt idx="20330">
                  <c:v>-0.111521</c:v>
                </c:pt>
                <c:pt idx="20331">
                  <c:v>-0.110385</c:v>
                </c:pt>
                <c:pt idx="20332">
                  <c:v>-0.10924499999999999</c:v>
                </c:pt>
                <c:pt idx="20333">
                  <c:v>-0.108098</c:v>
                </c:pt>
                <c:pt idx="20334">
                  <c:v>-0.106945</c:v>
                </c:pt>
                <c:pt idx="20335">
                  <c:v>-0.10579</c:v>
                </c:pt>
                <c:pt idx="20336">
                  <c:v>-0.104642</c:v>
                </c:pt>
                <c:pt idx="20337">
                  <c:v>-0.103507</c:v>
                </c:pt>
                <c:pt idx="20338">
                  <c:v>-0.102383</c:v>
                </c:pt>
                <c:pt idx="20339">
                  <c:v>-0.10126599999999999</c:v>
                </c:pt>
                <c:pt idx="20340">
                  <c:v>-0.100159</c:v>
                </c:pt>
                <c:pt idx="20341">
                  <c:v>-9.9057500000000007E-2</c:v>
                </c:pt>
                <c:pt idx="20342">
                  <c:v>-9.7960400000000003E-2</c:v>
                </c:pt>
                <c:pt idx="20343">
                  <c:v>-9.6871499999999999E-2</c:v>
                </c:pt>
                <c:pt idx="20344">
                  <c:v>-9.5795199999999997E-2</c:v>
                </c:pt>
                <c:pt idx="20345">
                  <c:v>-9.4730300000000003E-2</c:v>
                </c:pt>
                <c:pt idx="20346">
                  <c:v>-9.3673999999999993E-2</c:v>
                </c:pt>
                <c:pt idx="20347">
                  <c:v>-9.2626299999999995E-2</c:v>
                </c:pt>
                <c:pt idx="20348">
                  <c:v>-9.1588500000000003E-2</c:v>
                </c:pt>
                <c:pt idx="20349">
                  <c:v>-9.0559899999999999E-2</c:v>
                </c:pt>
                <c:pt idx="20350">
                  <c:v>-8.9540400000000006E-2</c:v>
                </c:pt>
                <c:pt idx="20351">
                  <c:v>-8.8532700000000006E-2</c:v>
                </c:pt>
                <c:pt idx="20352">
                  <c:v>-8.75393E-2</c:v>
                </c:pt>
                <c:pt idx="20353">
                  <c:v>-8.6562399999999998E-2</c:v>
                </c:pt>
                <c:pt idx="20354">
                  <c:v>-8.5603499999999999E-2</c:v>
                </c:pt>
                <c:pt idx="20355">
                  <c:v>-8.4660299999999994E-2</c:v>
                </c:pt>
                <c:pt idx="20356">
                  <c:v>-8.3728200000000003E-2</c:v>
                </c:pt>
                <c:pt idx="20357">
                  <c:v>-8.2805199999999995E-2</c:v>
                </c:pt>
                <c:pt idx="20358">
                  <c:v>-8.1895599999999999E-2</c:v>
                </c:pt>
                <c:pt idx="20359">
                  <c:v>-8.1010600000000002E-2</c:v>
                </c:pt>
                <c:pt idx="20360">
                  <c:v>-8.0159300000000003E-2</c:v>
                </c:pt>
                <c:pt idx="20361">
                  <c:v>-7.9341200000000001E-2</c:v>
                </c:pt>
                <c:pt idx="20362">
                  <c:v>-7.8551899999999994E-2</c:v>
                </c:pt>
                <c:pt idx="20363">
                  <c:v>-7.7797099999999994E-2</c:v>
                </c:pt>
                <c:pt idx="20364">
                  <c:v>-7.7086100000000005E-2</c:v>
                </c:pt>
                <c:pt idx="20365">
                  <c:v>-7.6385700000000001E-2</c:v>
                </c:pt>
                <c:pt idx="20366">
                  <c:v>-7.5644100000000006E-2</c:v>
                </c:pt>
                <c:pt idx="20367">
                  <c:v>-7.4893100000000004E-2</c:v>
                </c:pt>
                <c:pt idx="20368">
                  <c:v>-7.4196499999999999E-2</c:v>
                </c:pt>
                <c:pt idx="20369">
                  <c:v>-7.3541999999999996E-2</c:v>
                </c:pt>
                <c:pt idx="20370">
                  <c:v>-7.2906200000000004E-2</c:v>
                </c:pt>
                <c:pt idx="20371">
                  <c:v>-7.2305700000000001E-2</c:v>
                </c:pt>
                <c:pt idx="20372">
                  <c:v>-7.1754299999999993E-2</c:v>
                </c:pt>
                <c:pt idx="20373">
                  <c:v>-7.1249999999999994E-2</c:v>
                </c:pt>
                <c:pt idx="20374">
                  <c:v>-7.0787299999999997E-2</c:v>
                </c:pt>
                <c:pt idx="20375">
                  <c:v>-7.0363899999999993E-2</c:v>
                </c:pt>
                <c:pt idx="20376">
                  <c:v>-6.9980399999999998E-2</c:v>
                </c:pt>
                <c:pt idx="20377">
                  <c:v>-6.9637299999999999E-2</c:v>
                </c:pt>
                <c:pt idx="20378">
                  <c:v>-6.9335499999999994E-2</c:v>
                </c:pt>
                <c:pt idx="20379">
                  <c:v>-6.9077600000000003E-2</c:v>
                </c:pt>
                <c:pt idx="20380">
                  <c:v>-6.8864300000000003E-2</c:v>
                </c:pt>
                <c:pt idx="20381">
                  <c:v>-6.8692799999999998E-2</c:v>
                </c:pt>
                <c:pt idx="20382">
                  <c:v>-6.8561300000000006E-2</c:v>
                </c:pt>
                <c:pt idx="20383">
                  <c:v>-6.8473000000000006E-2</c:v>
                </c:pt>
                <c:pt idx="20384">
                  <c:v>-6.8433999999999995E-2</c:v>
                </c:pt>
                <c:pt idx="20385">
                  <c:v>-6.8444599999999994E-2</c:v>
                </c:pt>
                <c:pt idx="20386">
                  <c:v>-6.8502599999999997E-2</c:v>
                </c:pt>
                <c:pt idx="20387">
                  <c:v>-6.8610599999999994E-2</c:v>
                </c:pt>
                <c:pt idx="20388">
                  <c:v>-6.8772299999999995E-2</c:v>
                </c:pt>
                <c:pt idx="20389">
                  <c:v>-6.8985699999999997E-2</c:v>
                </c:pt>
                <c:pt idx="20390">
                  <c:v>-6.92445E-2</c:v>
                </c:pt>
                <c:pt idx="20391">
                  <c:v>-6.95461E-2</c:v>
                </c:pt>
                <c:pt idx="20392">
                  <c:v>-6.9893499999999997E-2</c:v>
                </c:pt>
                <c:pt idx="20393">
                  <c:v>-7.0289299999999999E-2</c:v>
                </c:pt>
                <c:pt idx="20394">
                  <c:v>-7.0730699999999994E-2</c:v>
                </c:pt>
                <c:pt idx="20395">
                  <c:v>-7.1216399999999999E-2</c:v>
                </c:pt>
                <c:pt idx="20396">
                  <c:v>-7.1751300000000004E-2</c:v>
                </c:pt>
                <c:pt idx="20397">
                  <c:v>-7.2337799999999994E-2</c:v>
                </c:pt>
                <c:pt idx="20398">
                  <c:v>-7.2972899999999993E-2</c:v>
                </c:pt>
                <c:pt idx="20399">
                  <c:v>-7.3649599999999996E-2</c:v>
                </c:pt>
                <c:pt idx="20400">
                  <c:v>-7.4358300000000002E-2</c:v>
                </c:pt>
                <c:pt idx="20401">
                  <c:v>-7.5091699999999997E-2</c:v>
                </c:pt>
                <c:pt idx="20402">
                  <c:v>-7.5851500000000002E-2</c:v>
                </c:pt>
                <c:pt idx="20403">
                  <c:v>-7.6648999999999995E-2</c:v>
                </c:pt>
                <c:pt idx="20404">
                  <c:v>-7.7496300000000004E-2</c:v>
                </c:pt>
                <c:pt idx="20405">
                  <c:v>-7.8396900000000005E-2</c:v>
                </c:pt>
                <c:pt idx="20406">
                  <c:v>-7.9341800000000004E-2</c:v>
                </c:pt>
                <c:pt idx="20407">
                  <c:v>-8.0315700000000004E-2</c:v>
                </c:pt>
                <c:pt idx="20408">
                  <c:v>-8.1307299999999999E-2</c:v>
                </c:pt>
                <c:pt idx="20409">
                  <c:v>-8.2312899999999994E-2</c:v>
                </c:pt>
                <c:pt idx="20410">
                  <c:v>-8.3330000000000001E-2</c:v>
                </c:pt>
                <c:pt idx="20411">
                  <c:v>-8.4355200000000005E-2</c:v>
                </c:pt>
                <c:pt idx="20412">
                  <c:v>-8.5391300000000003E-2</c:v>
                </c:pt>
                <c:pt idx="20413">
                  <c:v>-8.6443500000000006E-2</c:v>
                </c:pt>
                <c:pt idx="20414">
                  <c:v>-8.7511800000000001E-2</c:v>
                </c:pt>
                <c:pt idx="20415">
                  <c:v>-8.8595599999999997E-2</c:v>
                </c:pt>
                <c:pt idx="20416">
                  <c:v>-8.9695899999999995E-2</c:v>
                </c:pt>
                <c:pt idx="20417">
                  <c:v>-9.0812900000000002E-2</c:v>
                </c:pt>
                <c:pt idx="20418">
                  <c:v>-9.1948199999999994E-2</c:v>
                </c:pt>
                <c:pt idx="20419">
                  <c:v>-9.3106599999999998E-2</c:v>
                </c:pt>
                <c:pt idx="20420">
                  <c:v>-9.4293100000000005E-2</c:v>
                </c:pt>
                <c:pt idx="20421">
                  <c:v>-9.5505999999999994E-2</c:v>
                </c:pt>
                <c:pt idx="20422">
                  <c:v>-9.6739400000000003E-2</c:v>
                </c:pt>
                <c:pt idx="20423">
                  <c:v>-9.7991700000000001E-2</c:v>
                </c:pt>
                <c:pt idx="20424">
                  <c:v>-9.9262799999999998E-2</c:v>
                </c:pt>
                <c:pt idx="20425">
                  <c:v>-0.100545</c:v>
                </c:pt>
                <c:pt idx="20426">
                  <c:v>-0.101826</c:v>
                </c:pt>
                <c:pt idx="20427">
                  <c:v>-0.10309500000000001</c:v>
                </c:pt>
                <c:pt idx="20428">
                  <c:v>-0.104348</c:v>
                </c:pt>
                <c:pt idx="20429">
                  <c:v>-0.10558099999999999</c:v>
                </c:pt>
                <c:pt idx="20430">
                  <c:v>-0.106797</c:v>
                </c:pt>
                <c:pt idx="20431">
                  <c:v>-0.10799599999999999</c:v>
                </c:pt>
                <c:pt idx="20432">
                  <c:v>-0.10917399999999999</c:v>
                </c:pt>
                <c:pt idx="20433">
                  <c:v>-0.11032400000000001</c:v>
                </c:pt>
                <c:pt idx="20434">
                  <c:v>-0.11143699999999999</c:v>
                </c:pt>
                <c:pt idx="20435">
                  <c:v>-0.11250599999999999</c:v>
                </c:pt>
                <c:pt idx="20436">
                  <c:v>-0.113536</c:v>
                </c:pt>
                <c:pt idx="20437">
                  <c:v>-0.114539</c:v>
                </c:pt>
                <c:pt idx="20438">
                  <c:v>-0.11552900000000001</c:v>
                </c:pt>
                <c:pt idx="20439">
                  <c:v>-0.116506</c:v>
                </c:pt>
                <c:pt idx="20440">
                  <c:v>-0.117466</c:v>
                </c:pt>
                <c:pt idx="20441">
                  <c:v>-0.118409</c:v>
                </c:pt>
                <c:pt idx="20442">
                  <c:v>-0.119341</c:v>
                </c:pt>
                <c:pt idx="20443">
                  <c:v>-0.12026199999999999</c:v>
                </c:pt>
                <c:pt idx="20444">
                  <c:v>-0.12117</c:v>
                </c:pt>
                <c:pt idx="20445">
                  <c:v>-0.122063</c:v>
                </c:pt>
                <c:pt idx="20446">
                  <c:v>-0.12293900000000001</c:v>
                </c:pt>
                <c:pt idx="20447">
                  <c:v>-0.123794</c:v>
                </c:pt>
                <c:pt idx="20448">
                  <c:v>-0.124627</c:v>
                </c:pt>
                <c:pt idx="20449">
                  <c:v>-0.12543399999999999</c:v>
                </c:pt>
                <c:pt idx="20450">
                  <c:v>-0.12621299999999999</c:v>
                </c:pt>
                <c:pt idx="20451">
                  <c:v>-0.126968</c:v>
                </c:pt>
                <c:pt idx="20452">
                  <c:v>-0.12768699999999999</c:v>
                </c:pt>
                <c:pt idx="20453">
                  <c:v>-0.12832499999999999</c:v>
                </c:pt>
                <c:pt idx="20454">
                  <c:v>-0.12887000000000001</c:v>
                </c:pt>
                <c:pt idx="20455">
                  <c:v>-0.129382</c:v>
                </c:pt>
                <c:pt idx="20456">
                  <c:v>-0.12987599999999999</c:v>
                </c:pt>
                <c:pt idx="20457">
                  <c:v>-0.13032199999999999</c:v>
                </c:pt>
                <c:pt idx="20458">
                  <c:v>-0.13072</c:v>
                </c:pt>
                <c:pt idx="20459">
                  <c:v>-0.13108</c:v>
                </c:pt>
                <c:pt idx="20460">
                  <c:v>-0.13140299999999999</c:v>
                </c:pt>
                <c:pt idx="20461">
                  <c:v>-0.131685</c:v>
                </c:pt>
                <c:pt idx="20462">
                  <c:v>-0.13192000000000001</c:v>
                </c:pt>
                <c:pt idx="20463">
                  <c:v>-0.1321</c:v>
                </c:pt>
                <c:pt idx="20464">
                  <c:v>-0.13222700000000001</c:v>
                </c:pt>
                <c:pt idx="20465">
                  <c:v>-0.13230700000000001</c:v>
                </c:pt>
                <c:pt idx="20466">
                  <c:v>-0.13234699999999999</c:v>
                </c:pt>
                <c:pt idx="20467">
                  <c:v>-0.13234599999999999</c:v>
                </c:pt>
                <c:pt idx="20468">
                  <c:v>-0.13230700000000001</c:v>
                </c:pt>
                <c:pt idx="20469">
                  <c:v>-0.13223099999999999</c:v>
                </c:pt>
                <c:pt idx="20470">
                  <c:v>-0.13212099999999999</c:v>
                </c:pt>
                <c:pt idx="20471">
                  <c:v>-0.13198499999999999</c:v>
                </c:pt>
                <c:pt idx="20472">
                  <c:v>-0.131829</c:v>
                </c:pt>
                <c:pt idx="20473">
                  <c:v>-0.131657</c:v>
                </c:pt>
                <c:pt idx="20474">
                  <c:v>-0.131468</c:v>
                </c:pt>
                <c:pt idx="20475">
                  <c:v>-0.13125800000000001</c:v>
                </c:pt>
                <c:pt idx="20476">
                  <c:v>-0.131023</c:v>
                </c:pt>
                <c:pt idx="20477">
                  <c:v>-0.13075899999999999</c:v>
                </c:pt>
                <c:pt idx="20478">
                  <c:v>-0.130471</c:v>
                </c:pt>
                <c:pt idx="20479">
                  <c:v>-0.130159</c:v>
                </c:pt>
                <c:pt idx="20480">
                  <c:v>-0.12982399999999999</c:v>
                </c:pt>
                <c:pt idx="20481">
                  <c:v>-0.12946299999999999</c:v>
                </c:pt>
                <c:pt idx="20482">
                  <c:v>-0.12907199999999999</c:v>
                </c:pt>
                <c:pt idx="20483">
                  <c:v>-0.12864700000000001</c:v>
                </c:pt>
                <c:pt idx="20484">
                  <c:v>-0.128188</c:v>
                </c:pt>
                <c:pt idx="20485">
                  <c:v>-0.127689</c:v>
                </c:pt>
                <c:pt idx="20486">
                  <c:v>-0.12714500000000001</c:v>
                </c:pt>
                <c:pt idx="20487">
                  <c:v>-0.126557</c:v>
                </c:pt>
                <c:pt idx="20488">
                  <c:v>-0.12592600000000001</c:v>
                </c:pt>
                <c:pt idx="20489">
                  <c:v>-0.125249</c:v>
                </c:pt>
                <c:pt idx="20490">
                  <c:v>-0.124527</c:v>
                </c:pt>
                <c:pt idx="20491">
                  <c:v>-0.123762</c:v>
                </c:pt>
                <c:pt idx="20492">
                  <c:v>-0.122958</c:v>
                </c:pt>
                <c:pt idx="20493">
                  <c:v>-0.122115</c:v>
                </c:pt>
                <c:pt idx="20494">
                  <c:v>-0.12123399999999999</c:v>
                </c:pt>
                <c:pt idx="20495">
                  <c:v>-0.120313</c:v>
                </c:pt>
                <c:pt idx="20496">
                  <c:v>-0.119352</c:v>
                </c:pt>
                <c:pt idx="20497">
                  <c:v>-0.118356</c:v>
                </c:pt>
                <c:pt idx="20498">
                  <c:v>-0.117329</c:v>
                </c:pt>
                <c:pt idx="20499">
                  <c:v>-0.116273</c:v>
                </c:pt>
                <c:pt idx="20500">
                  <c:v>-0.115188</c:v>
                </c:pt>
                <c:pt idx="20501">
                  <c:v>-0.114078</c:v>
                </c:pt>
                <c:pt idx="20502">
                  <c:v>-0.112943</c:v>
                </c:pt>
                <c:pt idx="20503">
                  <c:v>-0.11178299999999999</c:v>
                </c:pt>
                <c:pt idx="20504">
                  <c:v>-0.110596</c:v>
                </c:pt>
                <c:pt idx="20505">
                  <c:v>-0.109387</c:v>
                </c:pt>
                <c:pt idx="20506">
                  <c:v>-0.108163</c:v>
                </c:pt>
                <c:pt idx="20507">
                  <c:v>-0.106929</c:v>
                </c:pt>
                <c:pt idx="20508">
                  <c:v>-0.105687</c:v>
                </c:pt>
                <c:pt idx="20509">
                  <c:v>-0.104435</c:v>
                </c:pt>
                <c:pt idx="20510">
                  <c:v>-0.103174</c:v>
                </c:pt>
                <c:pt idx="20511">
                  <c:v>-0.10190100000000001</c:v>
                </c:pt>
                <c:pt idx="20512">
                  <c:v>-0.10061299999999999</c:v>
                </c:pt>
                <c:pt idx="20513">
                  <c:v>-9.9307300000000001E-2</c:v>
                </c:pt>
                <c:pt idx="20514">
                  <c:v>-9.7984500000000002E-2</c:v>
                </c:pt>
                <c:pt idx="20515">
                  <c:v>-9.6646800000000005E-2</c:v>
                </c:pt>
                <c:pt idx="20516">
                  <c:v>-9.5299300000000003E-2</c:v>
                </c:pt>
                <c:pt idx="20517">
                  <c:v>-9.3945200000000006E-2</c:v>
                </c:pt>
                <c:pt idx="20518">
                  <c:v>-9.2582800000000007E-2</c:v>
                </c:pt>
                <c:pt idx="20519">
                  <c:v>-9.1206800000000005E-2</c:v>
                </c:pt>
                <c:pt idx="20520">
                  <c:v>-8.9813799999999999E-2</c:v>
                </c:pt>
                <c:pt idx="20521">
                  <c:v>-8.8406999999999999E-2</c:v>
                </c:pt>
                <c:pt idx="20522">
                  <c:v>-8.6993200000000007E-2</c:v>
                </c:pt>
                <c:pt idx="20523">
                  <c:v>-8.5578699999999994E-2</c:v>
                </c:pt>
                <c:pt idx="20524">
                  <c:v>-8.4168900000000005E-2</c:v>
                </c:pt>
                <c:pt idx="20525">
                  <c:v>-8.2770999999999997E-2</c:v>
                </c:pt>
                <c:pt idx="20526">
                  <c:v>-8.1391099999999994E-2</c:v>
                </c:pt>
                <c:pt idx="20527">
                  <c:v>-8.0024399999999996E-2</c:v>
                </c:pt>
                <c:pt idx="20528">
                  <c:v>-7.8659999999999994E-2</c:v>
                </c:pt>
                <c:pt idx="20529">
                  <c:v>-7.7296599999999993E-2</c:v>
                </c:pt>
                <c:pt idx="20530">
                  <c:v>-7.5943899999999995E-2</c:v>
                </c:pt>
                <c:pt idx="20531">
                  <c:v>-7.4611399999999994E-2</c:v>
                </c:pt>
                <c:pt idx="20532">
                  <c:v>-7.3300199999999996E-2</c:v>
                </c:pt>
                <c:pt idx="20533">
                  <c:v>-7.2005E-2</c:v>
                </c:pt>
                <c:pt idx="20534">
                  <c:v>-7.0722400000000005E-2</c:v>
                </c:pt>
                <c:pt idx="20535">
                  <c:v>-6.9454699999999994E-2</c:v>
                </c:pt>
                <c:pt idx="20536">
                  <c:v>-6.8200700000000003E-2</c:v>
                </c:pt>
                <c:pt idx="20537">
                  <c:v>-6.6955299999999995E-2</c:v>
                </c:pt>
                <c:pt idx="20538">
                  <c:v>-6.5715700000000002E-2</c:v>
                </c:pt>
                <c:pt idx="20539">
                  <c:v>-6.4482300000000006E-2</c:v>
                </c:pt>
                <c:pt idx="20540">
                  <c:v>-6.3257900000000006E-2</c:v>
                </c:pt>
                <c:pt idx="20541">
                  <c:v>-6.2046400000000002E-2</c:v>
                </c:pt>
                <c:pt idx="20542">
                  <c:v>-6.0850300000000003E-2</c:v>
                </c:pt>
                <c:pt idx="20543">
                  <c:v>-5.9670599999999997E-2</c:v>
                </c:pt>
                <c:pt idx="20544">
                  <c:v>-5.8506900000000001E-2</c:v>
                </c:pt>
                <c:pt idx="20545">
                  <c:v>-5.7358800000000001E-2</c:v>
                </c:pt>
                <c:pt idx="20546">
                  <c:v>-5.62246E-2</c:v>
                </c:pt>
                <c:pt idx="20547">
                  <c:v>-5.51011E-2</c:v>
                </c:pt>
                <c:pt idx="20548">
                  <c:v>-5.39865E-2</c:v>
                </c:pt>
                <c:pt idx="20549">
                  <c:v>-5.28794E-2</c:v>
                </c:pt>
                <c:pt idx="20550">
                  <c:v>-5.1779899999999997E-2</c:v>
                </c:pt>
                <c:pt idx="20551">
                  <c:v>-5.0690399999999997E-2</c:v>
                </c:pt>
                <c:pt idx="20552">
                  <c:v>-4.9614400000000003E-2</c:v>
                </c:pt>
                <c:pt idx="20553">
                  <c:v>-4.8555599999999997E-2</c:v>
                </c:pt>
                <c:pt idx="20554">
                  <c:v>-4.7517299999999998E-2</c:v>
                </c:pt>
                <c:pt idx="20555">
                  <c:v>-4.6502500000000002E-2</c:v>
                </c:pt>
                <c:pt idx="20556">
                  <c:v>-4.5515E-2</c:v>
                </c:pt>
                <c:pt idx="20557">
                  <c:v>-4.4557199999999998E-2</c:v>
                </c:pt>
                <c:pt idx="20558">
                  <c:v>-4.3628399999999998E-2</c:v>
                </c:pt>
                <c:pt idx="20559" formatCode="0.00E+00">
                  <c:v>-4.2725300000000001E-2</c:v>
                </c:pt>
                <c:pt idx="20560" formatCode="0.00E+00">
                  <c:v>-4.1846899999999999E-2</c:v>
                </c:pt>
                <c:pt idx="20561" formatCode="0.00E+00">
                  <c:v>-4.09951E-2</c:v>
                </c:pt>
                <c:pt idx="20562" formatCode="0.00E+00">
                  <c:v>-4.0169099999999999E-2</c:v>
                </c:pt>
                <c:pt idx="20563" formatCode="0.00E+00">
                  <c:v>-3.9364299999999998E-2</c:v>
                </c:pt>
                <c:pt idx="20564">
                  <c:v>-3.8575400000000003E-2</c:v>
                </c:pt>
                <c:pt idx="20565">
                  <c:v>-3.7798400000000003E-2</c:v>
                </c:pt>
                <c:pt idx="20566">
                  <c:v>-3.70312E-2</c:v>
                </c:pt>
                <c:pt idx="20567">
                  <c:v>-3.6273800000000002E-2</c:v>
                </c:pt>
                <c:pt idx="20568">
                  <c:v>-3.5528400000000002E-2</c:v>
                </c:pt>
                <c:pt idx="20569">
                  <c:v>-3.4796500000000001E-2</c:v>
                </c:pt>
                <c:pt idx="20570">
                  <c:v>-3.4076700000000001E-2</c:v>
                </c:pt>
                <c:pt idx="20571">
                  <c:v>-3.3366899999999998E-2</c:v>
                </c:pt>
                <c:pt idx="20572">
                  <c:v>-3.2667099999999998E-2</c:v>
                </c:pt>
                <c:pt idx="20573">
                  <c:v>-3.1982400000000001E-2</c:v>
                </c:pt>
                <c:pt idx="20574">
                  <c:v>-3.1318600000000002E-2</c:v>
                </c:pt>
                <c:pt idx="20575">
                  <c:v>-3.0677699999999999E-2</c:v>
                </c:pt>
                <c:pt idx="20576">
                  <c:v>-3.00583E-2</c:v>
                </c:pt>
                <c:pt idx="20577">
                  <c:v>-2.9458499999999999E-2</c:v>
                </c:pt>
                <c:pt idx="20578">
                  <c:v>-2.8879999999999999E-2</c:v>
                </c:pt>
                <c:pt idx="20579">
                  <c:v>-2.83267E-2</c:v>
                </c:pt>
                <c:pt idx="20580">
                  <c:v>-2.7796899999999999E-2</c:v>
                </c:pt>
                <c:pt idx="20581">
                  <c:v>-2.7286999999999999E-2</c:v>
                </c:pt>
                <c:pt idx="20582">
                  <c:v>-2.6799E-2</c:v>
                </c:pt>
                <c:pt idx="20583">
                  <c:v>-2.63374E-2</c:v>
                </c:pt>
                <c:pt idx="20584">
                  <c:v>-2.5903200000000001E-2</c:v>
                </c:pt>
                <c:pt idx="20585">
                  <c:v>-2.5495899999999998E-2</c:v>
                </c:pt>
                <c:pt idx="20586">
                  <c:v>-2.5114999999999998E-2</c:v>
                </c:pt>
                <c:pt idx="20587">
                  <c:v>-2.4758499999999999E-2</c:v>
                </c:pt>
                <c:pt idx="20588">
                  <c:v>-2.4428600000000002E-2</c:v>
                </c:pt>
                <c:pt idx="20589">
                  <c:v>-2.41304E-2</c:v>
                </c:pt>
                <c:pt idx="20590">
                  <c:v>-2.3834999999999999E-2</c:v>
                </c:pt>
                <c:pt idx="20591">
                  <c:v>-2.3494899999999999E-2</c:v>
                </c:pt>
                <c:pt idx="20592">
                  <c:v>-2.3133600000000001E-2</c:v>
                </c:pt>
                <c:pt idx="20593">
                  <c:v>-2.2803500000000001E-2</c:v>
                </c:pt>
                <c:pt idx="20594">
                  <c:v>-2.2490300000000001E-2</c:v>
                </c:pt>
                <c:pt idx="20595">
                  <c:v>-2.2171400000000001E-2</c:v>
                </c:pt>
                <c:pt idx="20596">
                  <c:v>-2.1861999999999999E-2</c:v>
                </c:pt>
                <c:pt idx="20597">
                  <c:v>-2.1576100000000001E-2</c:v>
                </c:pt>
                <c:pt idx="20598">
                  <c:v>-2.1311699999999999E-2</c:v>
                </c:pt>
                <c:pt idx="20599">
                  <c:v>-2.1058899999999998E-2</c:v>
                </c:pt>
                <c:pt idx="20600">
                  <c:v>-2.0808299999999998E-2</c:v>
                </c:pt>
                <c:pt idx="20601">
                  <c:v>-2.0556000000000001E-2</c:v>
                </c:pt>
                <c:pt idx="20602">
                  <c:v>-2.0302600000000001E-2</c:v>
                </c:pt>
                <c:pt idx="20603">
                  <c:v>-2.0051099999999999E-2</c:v>
                </c:pt>
                <c:pt idx="20604">
                  <c:v>-1.9803399999999999E-2</c:v>
                </c:pt>
                <c:pt idx="20605">
                  <c:v>-1.9559900000000002E-2</c:v>
                </c:pt>
                <c:pt idx="20606">
                  <c:v>-1.9322200000000001E-2</c:v>
                </c:pt>
                <c:pt idx="20607">
                  <c:v>-1.9093099999999998E-2</c:v>
                </c:pt>
                <c:pt idx="20608">
                  <c:v>-1.8874700000000001E-2</c:v>
                </c:pt>
                <c:pt idx="20609">
                  <c:v>-1.86705E-2</c:v>
                </c:pt>
                <c:pt idx="20610">
                  <c:v>-1.84835E-2</c:v>
                </c:pt>
                <c:pt idx="20611">
                  <c:v>-1.83141E-2</c:v>
                </c:pt>
                <c:pt idx="20612">
                  <c:v>-1.8160300000000001E-2</c:v>
                </c:pt>
                <c:pt idx="20613">
                  <c:v>-1.8019400000000001E-2</c:v>
                </c:pt>
                <c:pt idx="20614">
                  <c:v>-1.78899E-2</c:v>
                </c:pt>
                <c:pt idx="20615">
                  <c:v>-1.7770299999999999E-2</c:v>
                </c:pt>
                <c:pt idx="20616">
                  <c:v>-1.7656399999999999E-2</c:v>
                </c:pt>
                <c:pt idx="20617">
                  <c:v>-1.7544400000000002E-2</c:v>
                </c:pt>
                <c:pt idx="20618">
                  <c:v>-1.7432599999999999E-2</c:v>
                </c:pt>
                <c:pt idx="20619">
                  <c:v>-1.7316600000000001E-2</c:v>
                </c:pt>
                <c:pt idx="20620">
                  <c:v>-1.71907E-2</c:v>
                </c:pt>
                <c:pt idx="20621">
                  <c:v>-1.7055000000000001E-2</c:v>
                </c:pt>
                <c:pt idx="20622">
                  <c:v>-1.69114E-2</c:v>
                </c:pt>
                <c:pt idx="20623">
                  <c:v>-1.67607E-2</c:v>
                </c:pt>
                <c:pt idx="20624">
                  <c:v>-1.66024E-2</c:v>
                </c:pt>
                <c:pt idx="20625">
                  <c:v>-1.6435000000000002E-2</c:v>
                </c:pt>
                <c:pt idx="20626">
                  <c:v>-1.6257600000000001E-2</c:v>
                </c:pt>
                <c:pt idx="20627">
                  <c:v>-1.6068900000000001E-2</c:v>
                </c:pt>
                <c:pt idx="20628">
                  <c:v>-1.58663E-2</c:v>
                </c:pt>
                <c:pt idx="20629">
                  <c:v>-1.56466E-2</c:v>
                </c:pt>
                <c:pt idx="20630">
                  <c:v>-1.5410200000000001E-2</c:v>
                </c:pt>
                <c:pt idx="20631">
                  <c:v>-1.5158899999999999E-2</c:v>
                </c:pt>
                <c:pt idx="20632">
                  <c:v>-1.48919E-2</c:v>
                </c:pt>
                <c:pt idx="20633">
                  <c:v>-1.46055E-2</c:v>
                </c:pt>
                <c:pt idx="20634">
                  <c:v>-1.42989E-2</c:v>
                </c:pt>
                <c:pt idx="20635">
                  <c:v>-1.3973899999999999E-2</c:v>
                </c:pt>
                <c:pt idx="20636">
                  <c:v>-1.3630700000000001E-2</c:v>
                </c:pt>
                <c:pt idx="20637">
                  <c:v>-1.32671E-2</c:v>
                </c:pt>
                <c:pt idx="20638">
                  <c:v>-1.2880300000000001E-2</c:v>
                </c:pt>
                <c:pt idx="20639">
                  <c:v>-1.24668E-2</c:v>
                </c:pt>
                <c:pt idx="20640">
                  <c:v>-1.2023000000000001E-2</c:v>
                </c:pt>
                <c:pt idx="20641">
                  <c:v>-1.15455E-2</c:v>
                </c:pt>
                <c:pt idx="20642">
                  <c:v>-1.10337E-2</c:v>
                </c:pt>
                <c:pt idx="20643">
                  <c:v>-1.0489800000000001E-2</c:v>
                </c:pt>
                <c:pt idx="20644" formatCode="0.00E+00">
                  <c:v>-9.9176500000000001E-3</c:v>
                </c:pt>
                <c:pt idx="20645" formatCode="0.00E+00">
                  <c:v>-9.3219500000000007E-3</c:v>
                </c:pt>
                <c:pt idx="20646" formatCode="0.00E+00">
                  <c:v>-8.7071900000000001E-3</c:v>
                </c:pt>
                <c:pt idx="20647" formatCode="0.00E+00">
                  <c:v>-8.0762999999999998E-3</c:v>
                </c:pt>
                <c:pt idx="20648" formatCode="0.00E+00">
                  <c:v>-7.4293800000000002E-3</c:v>
                </c:pt>
                <c:pt idx="20649" formatCode="0.00E+00">
                  <c:v>-6.7641300000000001E-3</c:v>
                </c:pt>
                <c:pt idx="20650" formatCode="0.00E+00">
                  <c:v>-6.0779800000000002E-3</c:v>
                </c:pt>
                <c:pt idx="20651" formatCode="0.00E+00">
                  <c:v>-5.3704900000000003E-3</c:v>
                </c:pt>
                <c:pt idx="20652" formatCode="0.00E+00">
                  <c:v>-4.64424E-3</c:v>
                </c:pt>
                <c:pt idx="20653" formatCode="0.00E+00">
                  <c:v>-3.9025900000000001E-3</c:v>
                </c:pt>
                <c:pt idx="20654" formatCode="0.00E+00">
                  <c:v>-3.14687E-3</c:v>
                </c:pt>
                <c:pt idx="20655" formatCode="0.00E+00">
                  <c:v>-2.3786900000000001E-3</c:v>
                </c:pt>
                <c:pt idx="20656" formatCode="0.00E+00">
                  <c:v>-1.60103E-3</c:v>
                </c:pt>
                <c:pt idx="20657" formatCode="0.00E+00">
                  <c:v>-8.1396099999999998E-4</c:v>
                </c:pt>
                <c:pt idx="20658" formatCode="0.00E+00">
                  <c:v>-1.61782E-5</c:v>
                </c:pt>
                <c:pt idx="20659" formatCode="0.00E+00">
                  <c:v>7.8905200000000005E-4</c:v>
                </c:pt>
                <c:pt idx="20660" formatCode="0.00E+00">
                  <c:v>1.59603E-3</c:v>
                </c:pt>
                <c:pt idx="20661" formatCode="0.00E+00">
                  <c:v>2.40303E-3</c:v>
                </c:pt>
                <c:pt idx="20662" formatCode="0.00E+00">
                  <c:v>3.21076E-3</c:v>
                </c:pt>
                <c:pt idx="20663" formatCode="0.00E+00">
                  <c:v>4.0166200000000003E-3</c:v>
                </c:pt>
                <c:pt idx="20664" formatCode="0.00E+00">
                  <c:v>4.8182900000000002E-3</c:v>
                </c:pt>
                <c:pt idx="20665" formatCode="0.00E+00">
                  <c:v>5.6193800000000002E-3</c:v>
                </c:pt>
                <c:pt idx="20666" formatCode="0.00E+00">
                  <c:v>6.4233900000000002E-3</c:v>
                </c:pt>
                <c:pt idx="20667" formatCode="0.00E+00">
                  <c:v>7.2274799999999997E-3</c:v>
                </c:pt>
                <c:pt idx="20668" formatCode="0.00E+00">
                  <c:v>8.0248400000000001E-3</c:v>
                </c:pt>
                <c:pt idx="20669" formatCode="0.00E+00">
                  <c:v>8.8076500000000002E-3</c:v>
                </c:pt>
                <c:pt idx="20670" formatCode="0.00E+00">
                  <c:v>9.5703200000000002E-3</c:v>
                </c:pt>
                <c:pt idx="20671">
                  <c:v>1.0312999999999999E-2</c:v>
                </c:pt>
                <c:pt idx="20672">
                  <c:v>1.1038600000000001E-2</c:v>
                </c:pt>
                <c:pt idx="20673">
                  <c:v>1.1748099999999999E-2</c:v>
                </c:pt>
                <c:pt idx="20674">
                  <c:v>1.24396E-2</c:v>
                </c:pt>
                <c:pt idx="20675">
                  <c:v>1.3110399999999999E-2</c:v>
                </c:pt>
                <c:pt idx="20676">
                  <c:v>1.3759199999999999E-2</c:v>
                </c:pt>
                <c:pt idx="20677">
                  <c:v>1.43847E-2</c:v>
                </c:pt>
                <c:pt idx="20678">
                  <c:v>1.49812E-2</c:v>
                </c:pt>
                <c:pt idx="20679">
                  <c:v>1.55426E-2</c:v>
                </c:pt>
                <c:pt idx="20680">
                  <c:v>1.6068300000000001E-2</c:v>
                </c:pt>
                <c:pt idx="20681">
                  <c:v>1.65632E-2</c:v>
                </c:pt>
                <c:pt idx="20682">
                  <c:v>1.7029099999999998E-2</c:v>
                </c:pt>
                <c:pt idx="20683">
                  <c:v>1.7460900000000001E-2</c:v>
                </c:pt>
                <c:pt idx="20684">
                  <c:v>1.78537E-2</c:v>
                </c:pt>
                <c:pt idx="20685">
                  <c:v>1.8206300000000002E-2</c:v>
                </c:pt>
                <c:pt idx="20686">
                  <c:v>1.85192E-2</c:v>
                </c:pt>
                <c:pt idx="20687">
                  <c:v>1.87931E-2</c:v>
                </c:pt>
                <c:pt idx="20688">
                  <c:v>1.90239E-2</c:v>
                </c:pt>
                <c:pt idx="20689">
                  <c:v>1.9205199999999999E-2</c:v>
                </c:pt>
                <c:pt idx="20690">
                  <c:v>1.9334400000000002E-2</c:v>
                </c:pt>
                <c:pt idx="20691" formatCode="0.00E+00">
                  <c:v>1.94136E-2</c:v>
                </c:pt>
                <c:pt idx="20692" formatCode="0.00E+00">
                  <c:v>1.9444099999999999E-2</c:v>
                </c:pt>
                <c:pt idx="20693" formatCode="0.00E+00">
                  <c:v>1.9424899999999998E-2</c:v>
                </c:pt>
                <c:pt idx="20694" formatCode="0.00E+00">
                  <c:v>1.9356700000000001E-2</c:v>
                </c:pt>
                <c:pt idx="20695" formatCode="0.00E+00">
                  <c:v>1.9243900000000001E-2</c:v>
                </c:pt>
                <c:pt idx="20696" formatCode="0.00E+00">
                  <c:v>1.90875E-2</c:v>
                </c:pt>
                <c:pt idx="20697" formatCode="0.00E+00">
                  <c:v>1.8880500000000001E-2</c:v>
                </c:pt>
                <c:pt idx="20698" formatCode="0.00E+00">
                  <c:v>1.8613299999999999E-2</c:v>
                </c:pt>
                <c:pt idx="20699" formatCode="0.00E+00">
                  <c:v>1.8284399999999999E-2</c:v>
                </c:pt>
                <c:pt idx="20700" formatCode="0.00E+00">
                  <c:v>1.7900200000000002E-2</c:v>
                </c:pt>
                <c:pt idx="20701">
                  <c:v>1.7466800000000001E-2</c:v>
                </c:pt>
                <c:pt idx="20702">
                  <c:v>1.6984800000000001E-2</c:v>
                </c:pt>
                <c:pt idx="20703">
                  <c:v>1.6452000000000001E-2</c:v>
                </c:pt>
                <c:pt idx="20704">
                  <c:v>1.58657E-2</c:v>
                </c:pt>
                <c:pt idx="20705">
                  <c:v>1.5224400000000001E-2</c:v>
                </c:pt>
                <c:pt idx="20706">
                  <c:v>1.4530599999999999E-2</c:v>
                </c:pt>
                <c:pt idx="20707">
                  <c:v>1.3787199999999999E-2</c:v>
                </c:pt>
                <c:pt idx="20708">
                  <c:v>1.29934E-2</c:v>
                </c:pt>
                <c:pt idx="20709">
                  <c:v>1.2145400000000001E-2</c:v>
                </c:pt>
                <c:pt idx="20710">
                  <c:v>1.12415E-2</c:v>
                </c:pt>
                <c:pt idx="20711">
                  <c:v>1.02839E-2</c:v>
                </c:pt>
                <c:pt idx="20712" formatCode="0.00E+00">
                  <c:v>9.2755900000000002E-3</c:v>
                </c:pt>
                <c:pt idx="20713" formatCode="0.00E+00">
                  <c:v>8.2171599999999994E-3</c:v>
                </c:pt>
                <c:pt idx="20714" formatCode="0.00E+00">
                  <c:v>7.10884E-3</c:v>
                </c:pt>
                <c:pt idx="20715" formatCode="0.00E+00">
                  <c:v>5.9523199999999997E-3</c:v>
                </c:pt>
                <c:pt idx="20716" formatCode="0.00E+00">
                  <c:v>4.7501399999999999E-3</c:v>
                </c:pt>
                <c:pt idx="20717" formatCode="0.00E+00">
                  <c:v>3.5027299999999999E-3</c:v>
                </c:pt>
                <c:pt idx="20718" formatCode="0.00E+00">
                  <c:v>2.20682E-3</c:v>
                </c:pt>
                <c:pt idx="20719" formatCode="0.00E+00">
                  <c:v>8.5926700000000004E-4</c:v>
                </c:pt>
                <c:pt idx="20720" formatCode="0.00E+00">
                  <c:v>-5.3848100000000005E-4</c:v>
                </c:pt>
                <c:pt idx="20721" formatCode="0.00E+00">
                  <c:v>-1.9828200000000002E-3</c:v>
                </c:pt>
                <c:pt idx="20722" formatCode="0.00E+00">
                  <c:v>-3.4726399999999999E-3</c:v>
                </c:pt>
                <c:pt idx="20723" formatCode="0.00E+00">
                  <c:v>-5.0075800000000002E-3</c:v>
                </c:pt>
                <c:pt idx="20724" formatCode="0.00E+00">
                  <c:v>-6.5842399999999999E-3</c:v>
                </c:pt>
                <c:pt idx="20725" formatCode="0.00E+00">
                  <c:v>-8.1979199999999992E-3</c:v>
                </c:pt>
                <c:pt idx="20726" formatCode="0.00E+00">
                  <c:v>-9.8478599999999999E-3</c:v>
                </c:pt>
                <c:pt idx="20727">
                  <c:v>-1.1539000000000001E-2</c:v>
                </c:pt>
                <c:pt idx="20728">
                  <c:v>-1.3276E-2</c:v>
                </c:pt>
                <c:pt idx="20729">
                  <c:v>-1.50563E-2</c:v>
                </c:pt>
                <c:pt idx="20730">
                  <c:v>-1.6872999999999999E-2</c:v>
                </c:pt>
                <c:pt idx="20731">
                  <c:v>-1.87212E-2</c:v>
                </c:pt>
                <c:pt idx="20732">
                  <c:v>-2.0598399999999999E-2</c:v>
                </c:pt>
                <c:pt idx="20733">
                  <c:v>-2.25052E-2</c:v>
                </c:pt>
                <c:pt idx="20734">
                  <c:v>-2.4443900000000001E-2</c:v>
                </c:pt>
                <c:pt idx="20735">
                  <c:v>-2.64099E-2</c:v>
                </c:pt>
                <c:pt idx="20736">
                  <c:v>-2.8391099999999999E-2</c:v>
                </c:pt>
                <c:pt idx="20737">
                  <c:v>-3.0378800000000001E-2</c:v>
                </c:pt>
                <c:pt idx="20738">
                  <c:v>-3.2371999999999998E-2</c:v>
                </c:pt>
                <c:pt idx="20739">
                  <c:v>-3.4371899999999997E-2</c:v>
                </c:pt>
                <c:pt idx="20740">
                  <c:v>-3.6376699999999998E-2</c:v>
                </c:pt>
                <c:pt idx="20741">
                  <c:v>-3.8383800000000003E-2</c:v>
                </c:pt>
                <c:pt idx="20742">
                  <c:v>-4.0391299999999998E-2</c:v>
                </c:pt>
                <c:pt idx="20743">
                  <c:v>-4.2393800000000002E-2</c:v>
                </c:pt>
                <c:pt idx="20744">
                  <c:v>-4.4382699999999997E-2</c:v>
                </c:pt>
                <c:pt idx="20745">
                  <c:v>-4.6351400000000001E-2</c:v>
                </c:pt>
                <c:pt idx="20746">
                  <c:v>-4.83011E-2</c:v>
                </c:pt>
                <c:pt idx="20747">
                  <c:v>-5.0237999999999998E-2</c:v>
                </c:pt>
                <c:pt idx="20748">
                  <c:v>-5.2164000000000002E-2</c:v>
                </c:pt>
                <c:pt idx="20749">
                  <c:v>-5.4075499999999999E-2</c:v>
                </c:pt>
                <c:pt idx="20750">
                  <c:v>-5.5969699999999997E-2</c:v>
                </c:pt>
                <c:pt idx="20751">
                  <c:v>-5.7846399999999999E-2</c:v>
                </c:pt>
                <c:pt idx="20752">
                  <c:v>-5.9702699999999997E-2</c:v>
                </c:pt>
                <c:pt idx="20753">
                  <c:v>-6.1531200000000001E-2</c:v>
                </c:pt>
                <c:pt idx="20754">
                  <c:v>-6.3323299999999999E-2</c:v>
                </c:pt>
                <c:pt idx="20755">
                  <c:v>-6.5074999999999994E-2</c:v>
                </c:pt>
                <c:pt idx="20756">
                  <c:v>-6.6786300000000007E-2</c:v>
                </c:pt>
                <c:pt idx="20757">
                  <c:v>-6.8456299999999998E-2</c:v>
                </c:pt>
                <c:pt idx="20758">
                  <c:v>-7.0084900000000006E-2</c:v>
                </c:pt>
                <c:pt idx="20759">
                  <c:v>-7.1675299999999997E-2</c:v>
                </c:pt>
                <c:pt idx="20760">
                  <c:v>-7.3230600000000007E-2</c:v>
                </c:pt>
                <c:pt idx="20761">
                  <c:v>-7.4750499999999998E-2</c:v>
                </c:pt>
                <c:pt idx="20762">
                  <c:v>-7.6230000000000006E-2</c:v>
                </c:pt>
                <c:pt idx="20763" formatCode="0.00E+00">
                  <c:v>-7.7660900000000005E-2</c:v>
                </c:pt>
                <c:pt idx="20764" formatCode="0.00E+00">
                  <c:v>-7.9034699999999999E-2</c:v>
                </c:pt>
                <c:pt idx="20765" formatCode="0.00E+00">
                  <c:v>-8.0346600000000004E-2</c:v>
                </c:pt>
                <c:pt idx="20766" formatCode="0.00E+00">
                  <c:v>-8.1595699999999993E-2</c:v>
                </c:pt>
                <c:pt idx="20767" formatCode="0.00E+00">
                  <c:v>-8.2778599999999994E-2</c:v>
                </c:pt>
                <c:pt idx="20768" formatCode="0.00E+00">
                  <c:v>-8.3889000000000005E-2</c:v>
                </c:pt>
                <c:pt idx="20769" formatCode="0.00E+00">
                  <c:v>-8.4921399999999994E-2</c:v>
                </c:pt>
                <c:pt idx="20770" formatCode="0.00E+00">
                  <c:v>-8.5875800000000002E-2</c:v>
                </c:pt>
                <c:pt idx="20771" formatCode="0.00E+00">
                  <c:v>-8.6758399999999999E-2</c:v>
                </c:pt>
                <c:pt idx="20772">
                  <c:v>-8.7575600000000003E-2</c:v>
                </c:pt>
                <c:pt idx="20773">
                  <c:v>-8.8329099999999994E-2</c:v>
                </c:pt>
                <c:pt idx="20774">
                  <c:v>-8.9017799999999994E-2</c:v>
                </c:pt>
                <c:pt idx="20775">
                  <c:v>-8.9639499999999997E-2</c:v>
                </c:pt>
                <c:pt idx="20776">
                  <c:v>-9.0192400000000006E-2</c:v>
                </c:pt>
                <c:pt idx="20777">
                  <c:v>-9.0674400000000002E-2</c:v>
                </c:pt>
                <c:pt idx="20778">
                  <c:v>-9.1084799999999994E-2</c:v>
                </c:pt>
                <c:pt idx="20779">
                  <c:v>-9.1425500000000007E-2</c:v>
                </c:pt>
                <c:pt idx="20780">
                  <c:v>-9.1699100000000006E-2</c:v>
                </c:pt>
                <c:pt idx="20781">
                  <c:v>-9.1908500000000004E-2</c:v>
                </c:pt>
                <c:pt idx="20782">
                  <c:v>-9.2054399999999995E-2</c:v>
                </c:pt>
                <c:pt idx="20783">
                  <c:v>-9.2132000000000006E-2</c:v>
                </c:pt>
                <c:pt idx="20784">
                  <c:v>-9.2137700000000003E-2</c:v>
                </c:pt>
                <c:pt idx="20785">
                  <c:v>-9.2076500000000006E-2</c:v>
                </c:pt>
                <c:pt idx="20786">
                  <c:v>-9.1956999999999997E-2</c:v>
                </c:pt>
                <c:pt idx="20787">
                  <c:v>-9.1781199999999993E-2</c:v>
                </c:pt>
                <c:pt idx="20788">
                  <c:v>-9.1544899999999998E-2</c:v>
                </c:pt>
                <c:pt idx="20789">
                  <c:v>-9.1244400000000003E-2</c:v>
                </c:pt>
                <c:pt idx="20790">
                  <c:v>-9.0881600000000007E-2</c:v>
                </c:pt>
                <c:pt idx="20791">
                  <c:v>-9.0459399999999995E-2</c:v>
                </c:pt>
                <c:pt idx="20792">
                  <c:v>-8.9975700000000006E-2</c:v>
                </c:pt>
                <c:pt idx="20793">
                  <c:v>-8.9426099999999994E-2</c:v>
                </c:pt>
                <c:pt idx="20794">
                  <c:v>-8.8808200000000004E-2</c:v>
                </c:pt>
                <c:pt idx="20795">
                  <c:v>-8.8122400000000004E-2</c:v>
                </c:pt>
                <c:pt idx="20796">
                  <c:v>-8.7368199999999993E-2</c:v>
                </c:pt>
                <c:pt idx="20797">
                  <c:v>-8.6539000000000005E-2</c:v>
                </c:pt>
                <c:pt idx="20798">
                  <c:v>-8.5627099999999998E-2</c:v>
                </c:pt>
                <c:pt idx="20799">
                  <c:v>-8.4634000000000001E-2</c:v>
                </c:pt>
                <c:pt idx="20800">
                  <c:v>-8.3568600000000007E-2</c:v>
                </c:pt>
                <c:pt idx="20801">
                  <c:v>-8.2440100000000002E-2</c:v>
                </c:pt>
                <c:pt idx="20802">
                  <c:v>-8.1256700000000001E-2</c:v>
                </c:pt>
                <c:pt idx="20803">
                  <c:v>-8.0024499999999998E-2</c:v>
                </c:pt>
                <c:pt idx="20804">
                  <c:v>-7.8747300000000006E-2</c:v>
                </c:pt>
                <c:pt idx="20805">
                  <c:v>-7.7427700000000002E-2</c:v>
                </c:pt>
                <c:pt idx="20806">
                  <c:v>-7.6070200000000004E-2</c:v>
                </c:pt>
                <c:pt idx="20807">
                  <c:v>-7.4680800000000006E-2</c:v>
                </c:pt>
                <c:pt idx="20808">
                  <c:v>-7.3264499999999996E-2</c:v>
                </c:pt>
                <c:pt idx="20809">
                  <c:v>-7.1823600000000001E-2</c:v>
                </c:pt>
                <c:pt idx="20810">
                  <c:v>-7.0356000000000002E-2</c:v>
                </c:pt>
                <c:pt idx="20811">
                  <c:v>-6.8858299999999997E-2</c:v>
                </c:pt>
                <c:pt idx="20812">
                  <c:v>-6.7332100000000006E-2</c:v>
                </c:pt>
                <c:pt idx="20813">
                  <c:v>-6.5783499999999995E-2</c:v>
                </c:pt>
                <c:pt idx="20814">
                  <c:v>-6.4217800000000005E-2</c:v>
                </c:pt>
                <c:pt idx="20815">
                  <c:v>-6.2636800000000006E-2</c:v>
                </c:pt>
                <c:pt idx="20816">
                  <c:v>-6.1037399999999999E-2</c:v>
                </c:pt>
                <c:pt idx="20817">
                  <c:v>-5.94154E-2</c:v>
                </c:pt>
                <c:pt idx="20818">
                  <c:v>-5.7770200000000001E-2</c:v>
                </c:pt>
                <c:pt idx="20819">
                  <c:v>-5.6104099999999997E-2</c:v>
                </c:pt>
                <c:pt idx="20820">
                  <c:v>-5.4419799999999997E-2</c:v>
                </c:pt>
                <c:pt idx="20821">
                  <c:v>-5.2720700000000002E-2</c:v>
                </c:pt>
                <c:pt idx="20822">
                  <c:v>-5.1013999999999997E-2</c:v>
                </c:pt>
                <c:pt idx="20823">
                  <c:v>-4.9308900000000003E-2</c:v>
                </c:pt>
                <c:pt idx="20824">
                  <c:v>-4.7610699999999999E-2</c:v>
                </c:pt>
                <c:pt idx="20825">
                  <c:v>-4.5920500000000003E-2</c:v>
                </c:pt>
                <c:pt idx="20826">
                  <c:v>-4.4238399999999997E-2</c:v>
                </c:pt>
                <c:pt idx="20827">
                  <c:v>-4.2564999999999999E-2</c:v>
                </c:pt>
                <c:pt idx="20828">
                  <c:v>-4.0900300000000001E-2</c:v>
                </c:pt>
                <c:pt idx="20829">
                  <c:v>-3.9244800000000003E-2</c:v>
                </c:pt>
                <c:pt idx="20830">
                  <c:v>-3.7603999999999999E-2</c:v>
                </c:pt>
                <c:pt idx="20831">
                  <c:v>-3.5982E-2</c:v>
                </c:pt>
                <c:pt idx="20832">
                  <c:v>-3.4377699999999997E-2</c:v>
                </c:pt>
                <c:pt idx="20833">
                  <c:v>-3.2794299999999998E-2</c:v>
                </c:pt>
                <c:pt idx="20834">
                  <c:v>-3.1242300000000001E-2</c:v>
                </c:pt>
                <c:pt idx="20835">
                  <c:v>-2.9732499999999999E-2</c:v>
                </c:pt>
                <c:pt idx="20836">
                  <c:v>-2.8268399999999999E-2</c:v>
                </c:pt>
                <c:pt idx="20837">
                  <c:v>-2.6855199999999999E-2</c:v>
                </c:pt>
                <c:pt idx="20838">
                  <c:v>-2.5501800000000002E-2</c:v>
                </c:pt>
                <c:pt idx="20839">
                  <c:v>-2.42122E-2</c:v>
                </c:pt>
                <c:pt idx="20840">
                  <c:v>-2.2985100000000001E-2</c:v>
                </c:pt>
                <c:pt idx="20841">
                  <c:v>-2.1816700000000001E-2</c:v>
                </c:pt>
                <c:pt idx="20842">
                  <c:v>-2.0703599999999999E-2</c:v>
                </c:pt>
                <c:pt idx="20843">
                  <c:v>-1.9641599999999999E-2</c:v>
                </c:pt>
                <c:pt idx="20844">
                  <c:v>-1.86242E-2</c:v>
                </c:pt>
                <c:pt idx="20845">
                  <c:v>-1.7651900000000002E-2</c:v>
                </c:pt>
                <c:pt idx="20846">
                  <c:v>-1.6736600000000001E-2</c:v>
                </c:pt>
                <c:pt idx="20847">
                  <c:v>-1.5889899999999998E-2</c:v>
                </c:pt>
                <c:pt idx="20848">
                  <c:v>-1.51177E-2</c:v>
                </c:pt>
                <c:pt idx="20849">
                  <c:v>-1.44216E-2</c:v>
                </c:pt>
                <c:pt idx="20850">
                  <c:v>-1.3801000000000001E-2</c:v>
                </c:pt>
                <c:pt idx="20851">
                  <c:v>-1.3251499999999999E-2</c:v>
                </c:pt>
                <c:pt idx="20852">
                  <c:v>-1.27674E-2</c:v>
                </c:pt>
                <c:pt idx="20853">
                  <c:v>-1.2345800000000001E-2</c:v>
                </c:pt>
                <c:pt idx="20854">
                  <c:v>-1.1987899999999999E-2</c:v>
                </c:pt>
                <c:pt idx="20855">
                  <c:v>-1.1698399999999999E-2</c:v>
                </c:pt>
                <c:pt idx="20856">
                  <c:v>-1.14834E-2</c:v>
                </c:pt>
                <c:pt idx="20857">
                  <c:v>-1.1345900000000001E-2</c:v>
                </c:pt>
                <c:pt idx="20858">
                  <c:v>-1.1286300000000001E-2</c:v>
                </c:pt>
                <c:pt idx="20859">
                  <c:v>-1.1307899999999999E-2</c:v>
                </c:pt>
                <c:pt idx="20860">
                  <c:v>-1.14138E-2</c:v>
                </c:pt>
                <c:pt idx="20861">
                  <c:v>-1.1602700000000001E-2</c:v>
                </c:pt>
                <c:pt idx="20862">
                  <c:v>-1.18724E-2</c:v>
                </c:pt>
                <c:pt idx="20863">
                  <c:v>-1.22229E-2</c:v>
                </c:pt>
                <c:pt idx="20864">
                  <c:v>-1.26544E-2</c:v>
                </c:pt>
                <c:pt idx="20865">
                  <c:v>-1.31678E-2</c:v>
                </c:pt>
                <c:pt idx="20866">
                  <c:v>-1.37606E-2</c:v>
                </c:pt>
                <c:pt idx="20867">
                  <c:v>-1.44247E-2</c:v>
                </c:pt>
                <c:pt idx="20868">
                  <c:v>-1.51545E-2</c:v>
                </c:pt>
                <c:pt idx="20869">
                  <c:v>-1.5953499999999999E-2</c:v>
                </c:pt>
                <c:pt idx="20870">
                  <c:v>-1.6826899999999999E-2</c:v>
                </c:pt>
                <c:pt idx="20871">
                  <c:v>-1.7772099999999999E-2</c:v>
                </c:pt>
                <c:pt idx="20872">
                  <c:v>-1.87855E-2</c:v>
                </c:pt>
                <c:pt idx="20873">
                  <c:v>-1.9869000000000001E-2</c:v>
                </c:pt>
                <c:pt idx="20874">
                  <c:v>-2.10259E-2</c:v>
                </c:pt>
                <c:pt idx="20875">
                  <c:v>-2.22551E-2</c:v>
                </c:pt>
                <c:pt idx="20876">
                  <c:v>-2.35532E-2</c:v>
                </c:pt>
                <c:pt idx="20877">
                  <c:v>-2.4918099999999999E-2</c:v>
                </c:pt>
                <c:pt idx="20878">
                  <c:v>-2.6347300000000001E-2</c:v>
                </c:pt>
                <c:pt idx="20879">
                  <c:v>-2.7834999999999999E-2</c:v>
                </c:pt>
                <c:pt idx="20880">
                  <c:v>-2.9375399999999999E-2</c:v>
                </c:pt>
                <c:pt idx="20881">
                  <c:v>-3.0969900000000002E-2</c:v>
                </c:pt>
                <c:pt idx="20882">
                  <c:v>-3.2624800000000002E-2</c:v>
                </c:pt>
                <c:pt idx="20883">
                  <c:v>-3.4341900000000002E-2</c:v>
                </c:pt>
                <c:pt idx="20884">
                  <c:v>-3.6114300000000002E-2</c:v>
                </c:pt>
                <c:pt idx="20885">
                  <c:v>-3.7928400000000001E-2</c:v>
                </c:pt>
                <c:pt idx="20886">
                  <c:v>-3.9769899999999997E-2</c:v>
                </c:pt>
                <c:pt idx="20887">
                  <c:v>-4.1628499999999999E-2</c:v>
                </c:pt>
                <c:pt idx="20888">
                  <c:v>-4.3499299999999998E-2</c:v>
                </c:pt>
                <c:pt idx="20889">
                  <c:v>-4.5385500000000002E-2</c:v>
                </c:pt>
                <c:pt idx="20890">
                  <c:v>-4.7293300000000003E-2</c:v>
                </c:pt>
                <c:pt idx="20891">
                  <c:v>-4.9222399999999999E-2</c:v>
                </c:pt>
                <c:pt idx="20892">
                  <c:v>-5.1166299999999998E-2</c:v>
                </c:pt>
                <c:pt idx="20893">
                  <c:v>-5.3124900000000003E-2</c:v>
                </c:pt>
                <c:pt idx="20894">
                  <c:v>-5.5106500000000003E-2</c:v>
                </c:pt>
                <c:pt idx="20895">
                  <c:v>-5.7118799999999997E-2</c:v>
                </c:pt>
                <c:pt idx="20896">
                  <c:v>-5.9162899999999997E-2</c:v>
                </c:pt>
                <c:pt idx="20897">
                  <c:v>-6.12363E-2</c:v>
                </c:pt>
                <c:pt idx="20898">
                  <c:v>-6.3337000000000004E-2</c:v>
                </c:pt>
                <c:pt idx="20899">
                  <c:v>-6.5463300000000002E-2</c:v>
                </c:pt>
                <c:pt idx="20900">
                  <c:v>-6.76118E-2</c:v>
                </c:pt>
                <c:pt idx="20901">
                  <c:v>-6.97768E-2</c:v>
                </c:pt>
                <c:pt idx="20902">
                  <c:v>-7.1950200000000006E-2</c:v>
                </c:pt>
                <c:pt idx="20903">
                  <c:v>-7.4124499999999996E-2</c:v>
                </c:pt>
                <c:pt idx="20904">
                  <c:v>-7.6291300000000006E-2</c:v>
                </c:pt>
                <c:pt idx="20905">
                  <c:v>-7.84382E-2</c:v>
                </c:pt>
                <c:pt idx="20906">
                  <c:v>-8.0552799999999994E-2</c:v>
                </c:pt>
                <c:pt idx="20907">
                  <c:v>-8.2628900000000005E-2</c:v>
                </c:pt>
                <c:pt idx="20908">
                  <c:v>-8.4662600000000005E-2</c:v>
                </c:pt>
                <c:pt idx="20909">
                  <c:v>-8.6646000000000001E-2</c:v>
                </c:pt>
                <c:pt idx="20910">
                  <c:v>-8.8575600000000004E-2</c:v>
                </c:pt>
                <c:pt idx="20911">
                  <c:v>-9.0456499999999995E-2</c:v>
                </c:pt>
                <c:pt idx="20912">
                  <c:v>-9.2296500000000004E-2</c:v>
                </c:pt>
                <c:pt idx="20913">
                  <c:v>-9.4101299999999999E-2</c:v>
                </c:pt>
                <c:pt idx="20914">
                  <c:v>-9.5874000000000001E-2</c:v>
                </c:pt>
                <c:pt idx="20915">
                  <c:v>-9.7613599999999995E-2</c:v>
                </c:pt>
                <c:pt idx="20916">
                  <c:v>-9.9313200000000004E-2</c:v>
                </c:pt>
                <c:pt idx="20917">
                  <c:v>-0.100967</c:v>
                </c:pt>
                <c:pt idx="20918">
                  <c:v>-0.102574</c:v>
                </c:pt>
                <c:pt idx="20919">
                  <c:v>-0.10413600000000001</c:v>
                </c:pt>
                <c:pt idx="20920">
                  <c:v>-0.10565099999999999</c:v>
                </c:pt>
                <c:pt idx="20921">
                  <c:v>-0.107118</c:v>
                </c:pt>
                <c:pt idx="20922">
                  <c:v>-0.108545</c:v>
                </c:pt>
                <c:pt idx="20923">
                  <c:v>-0.109945</c:v>
                </c:pt>
                <c:pt idx="20924">
                  <c:v>-0.111327</c:v>
                </c:pt>
                <c:pt idx="20925">
                  <c:v>-0.112689</c:v>
                </c:pt>
                <c:pt idx="20926">
                  <c:v>-0.114033</c:v>
                </c:pt>
                <c:pt idx="20927">
                  <c:v>-0.11536</c:v>
                </c:pt>
                <c:pt idx="20928">
                  <c:v>-0.11666899999999999</c:v>
                </c:pt>
                <c:pt idx="20929">
                  <c:v>-0.117949</c:v>
                </c:pt>
                <c:pt idx="20930">
                  <c:v>-0.119197</c:v>
                </c:pt>
                <c:pt idx="20931">
                  <c:v>-0.12041300000000001</c:v>
                </c:pt>
                <c:pt idx="20932">
                  <c:v>-0.12159499999999999</c:v>
                </c:pt>
                <c:pt idx="20933">
                  <c:v>-0.12274599999999999</c:v>
                </c:pt>
                <c:pt idx="20934">
                  <c:v>-0.12386900000000001</c:v>
                </c:pt>
                <c:pt idx="20935">
                  <c:v>-0.124963</c:v>
                </c:pt>
                <c:pt idx="20936">
                  <c:v>-0.12601899999999999</c:v>
                </c:pt>
                <c:pt idx="20937">
                  <c:v>-0.12703</c:v>
                </c:pt>
                <c:pt idx="20938">
                  <c:v>-0.128</c:v>
                </c:pt>
                <c:pt idx="20939">
                  <c:v>-0.128939</c:v>
                </c:pt>
                <c:pt idx="20940">
                  <c:v>-0.129853</c:v>
                </c:pt>
                <c:pt idx="20941">
                  <c:v>-0.130743</c:v>
                </c:pt>
                <c:pt idx="20942">
                  <c:v>-0.13161100000000001</c:v>
                </c:pt>
                <c:pt idx="20943">
                  <c:v>-0.132465</c:v>
                </c:pt>
                <c:pt idx="20944">
                  <c:v>-0.13330600000000001</c:v>
                </c:pt>
                <c:pt idx="20945">
                  <c:v>-0.134135</c:v>
                </c:pt>
                <c:pt idx="20946">
                  <c:v>-0.13496</c:v>
                </c:pt>
                <c:pt idx="20947">
                  <c:v>-0.135792</c:v>
                </c:pt>
                <c:pt idx="20948">
                  <c:v>-0.136627</c:v>
                </c:pt>
                <c:pt idx="20949">
                  <c:v>-0.13745099999999999</c:v>
                </c:pt>
                <c:pt idx="20950">
                  <c:v>-0.13825799999999999</c:v>
                </c:pt>
                <c:pt idx="20951">
                  <c:v>-0.13905400000000001</c:v>
                </c:pt>
                <c:pt idx="20952">
                  <c:v>-0.139849</c:v>
                </c:pt>
                <c:pt idx="20953">
                  <c:v>-0.140648</c:v>
                </c:pt>
                <c:pt idx="20954">
                  <c:v>-0.14144300000000001</c:v>
                </c:pt>
                <c:pt idx="20955">
                  <c:v>-0.14222899999999999</c:v>
                </c:pt>
                <c:pt idx="20956">
                  <c:v>-0.143007</c:v>
                </c:pt>
                <c:pt idx="20957">
                  <c:v>-0.14378199999999999</c:v>
                </c:pt>
                <c:pt idx="20958">
                  <c:v>-0.14455999999999999</c:v>
                </c:pt>
                <c:pt idx="20959">
                  <c:v>-0.145345</c:v>
                </c:pt>
                <c:pt idx="20960">
                  <c:v>-0.14613799999999999</c:v>
                </c:pt>
                <c:pt idx="20961">
                  <c:v>-0.14694099999999999</c:v>
                </c:pt>
                <c:pt idx="20962">
                  <c:v>-0.147753</c:v>
                </c:pt>
                <c:pt idx="20963">
                  <c:v>-0.14857799999999999</c:v>
                </c:pt>
                <c:pt idx="20964">
                  <c:v>-0.14942</c:v>
                </c:pt>
                <c:pt idx="20965">
                  <c:v>-0.15027599999999999</c:v>
                </c:pt>
                <c:pt idx="20966">
                  <c:v>-0.151142</c:v>
                </c:pt>
                <c:pt idx="20967">
                  <c:v>-0.15202299999999999</c:v>
                </c:pt>
                <c:pt idx="20968">
                  <c:v>-0.152919</c:v>
                </c:pt>
                <c:pt idx="20969">
                  <c:v>-0.15382199999999999</c:v>
                </c:pt>
                <c:pt idx="20970">
                  <c:v>-0.154726</c:v>
                </c:pt>
                <c:pt idx="20971">
                  <c:v>-0.15563199999999999</c:v>
                </c:pt>
                <c:pt idx="20972">
                  <c:v>-0.15654199999999999</c:v>
                </c:pt>
                <c:pt idx="20973">
                  <c:v>-0.157448</c:v>
                </c:pt>
                <c:pt idx="20974">
                  <c:v>-0.15834899999999999</c:v>
                </c:pt>
                <c:pt idx="20975">
                  <c:v>-0.159249</c:v>
                </c:pt>
                <c:pt idx="20976">
                  <c:v>-0.16014999999999999</c:v>
                </c:pt>
                <c:pt idx="20977">
                  <c:v>-0.16104599999999999</c:v>
                </c:pt>
                <c:pt idx="20978">
                  <c:v>-0.16193299999999999</c:v>
                </c:pt>
                <c:pt idx="20979">
                  <c:v>-0.16281300000000001</c:v>
                </c:pt>
                <c:pt idx="20980">
                  <c:v>-0.16369</c:v>
                </c:pt>
                <c:pt idx="20981">
                  <c:v>-0.164572</c:v>
                </c:pt>
                <c:pt idx="20982">
                  <c:v>-0.16547300000000001</c:v>
                </c:pt>
                <c:pt idx="20983">
                  <c:v>-0.166404</c:v>
                </c:pt>
                <c:pt idx="20984">
                  <c:v>-0.16737199999999999</c:v>
                </c:pt>
                <c:pt idx="20985">
                  <c:v>-0.16838400000000001</c:v>
                </c:pt>
                <c:pt idx="20986">
                  <c:v>-0.16944300000000001</c:v>
                </c:pt>
                <c:pt idx="20987">
                  <c:v>-0.170539</c:v>
                </c:pt>
                <c:pt idx="20988">
                  <c:v>-0.17165800000000001</c:v>
                </c:pt>
                <c:pt idx="20989">
                  <c:v>-0.172792</c:v>
                </c:pt>
                <c:pt idx="20990">
                  <c:v>-0.17394899999999999</c:v>
                </c:pt>
                <c:pt idx="20991">
                  <c:v>-0.17513999999999999</c:v>
                </c:pt>
                <c:pt idx="20992">
                  <c:v>-0.176369</c:v>
                </c:pt>
                <c:pt idx="20993">
                  <c:v>-0.17762</c:v>
                </c:pt>
                <c:pt idx="20994">
                  <c:v>-0.178872</c:v>
                </c:pt>
                <c:pt idx="20995">
                  <c:v>-0.18011199999999999</c:v>
                </c:pt>
                <c:pt idx="20996">
                  <c:v>-0.181339</c:v>
                </c:pt>
                <c:pt idx="20997">
                  <c:v>-0.182556</c:v>
                </c:pt>
                <c:pt idx="20998">
                  <c:v>-0.18375900000000001</c:v>
                </c:pt>
                <c:pt idx="20999">
                  <c:v>-0.18495</c:v>
                </c:pt>
                <c:pt idx="21000">
                  <c:v>-0.18614</c:v>
                </c:pt>
                <c:pt idx="21001">
                  <c:v>-0.187336</c:v>
                </c:pt>
                <c:pt idx="21002">
                  <c:v>-0.18854099999999999</c:v>
                </c:pt>
                <c:pt idx="21003">
                  <c:v>-0.18975400000000001</c:v>
                </c:pt>
                <c:pt idx="21004">
                  <c:v>-0.19097500000000001</c:v>
                </c:pt>
                <c:pt idx="21005">
                  <c:v>-0.19220100000000001</c:v>
                </c:pt>
                <c:pt idx="21006">
                  <c:v>-0.19343099999999999</c:v>
                </c:pt>
                <c:pt idx="21007">
                  <c:v>-0.19466900000000001</c:v>
                </c:pt>
                <c:pt idx="21008">
                  <c:v>-0.19591600000000001</c:v>
                </c:pt>
                <c:pt idx="21009">
                  <c:v>-0.19717199999999999</c:v>
                </c:pt>
                <c:pt idx="21010">
                  <c:v>-0.198437</c:v>
                </c:pt>
                <c:pt idx="21011">
                  <c:v>-0.19972200000000001</c:v>
                </c:pt>
                <c:pt idx="21012">
                  <c:v>-0.20103299999999999</c:v>
                </c:pt>
                <c:pt idx="21013">
                  <c:v>-0.20236799999999999</c:v>
                </c:pt>
                <c:pt idx="21014">
                  <c:v>-0.20371700000000001</c:v>
                </c:pt>
                <c:pt idx="21015">
                  <c:v>-0.20507500000000001</c:v>
                </c:pt>
                <c:pt idx="21016">
                  <c:v>-0.20643300000000001</c:v>
                </c:pt>
                <c:pt idx="21017">
                  <c:v>-0.20777999999999999</c:v>
                </c:pt>
                <c:pt idx="21018">
                  <c:v>-0.20911199999999999</c:v>
                </c:pt>
                <c:pt idx="21019">
                  <c:v>-0.21043799999999999</c:v>
                </c:pt>
                <c:pt idx="21020">
                  <c:v>-0.21176400000000001</c:v>
                </c:pt>
                <c:pt idx="21021">
                  <c:v>-0.213084</c:v>
                </c:pt>
                <c:pt idx="21022">
                  <c:v>-0.21437800000000001</c:v>
                </c:pt>
                <c:pt idx="21023">
                  <c:v>-0.21562500000000001</c:v>
                </c:pt>
                <c:pt idx="21024">
                  <c:v>-0.21682299999999999</c:v>
                </c:pt>
                <c:pt idx="21025">
                  <c:v>-0.21798500000000001</c:v>
                </c:pt>
                <c:pt idx="21026">
                  <c:v>-0.21912599999999999</c:v>
                </c:pt>
                <c:pt idx="21027">
                  <c:v>-0.22025400000000001</c:v>
                </c:pt>
                <c:pt idx="21028">
                  <c:v>-0.22137100000000001</c:v>
                </c:pt>
                <c:pt idx="21029">
                  <c:v>-0.22248100000000001</c:v>
                </c:pt>
                <c:pt idx="21030">
                  <c:v>-0.22358600000000001</c:v>
                </c:pt>
                <c:pt idx="21031">
                  <c:v>-0.22467799999999999</c:v>
                </c:pt>
                <c:pt idx="21032">
                  <c:v>-0.22575100000000001</c:v>
                </c:pt>
                <c:pt idx="21033">
                  <c:v>-0.226801</c:v>
                </c:pt>
                <c:pt idx="21034">
                  <c:v>-0.22783800000000001</c:v>
                </c:pt>
                <c:pt idx="21035">
                  <c:v>-0.22886699999999999</c:v>
                </c:pt>
                <c:pt idx="21036">
                  <c:v>-0.22988900000000001</c:v>
                </c:pt>
                <c:pt idx="21037">
                  <c:v>-0.230901</c:v>
                </c:pt>
                <c:pt idx="21038">
                  <c:v>-0.231905</c:v>
                </c:pt>
                <c:pt idx="21039">
                  <c:v>-0.23289299999999999</c:v>
                </c:pt>
                <c:pt idx="21040">
                  <c:v>-0.23385300000000001</c:v>
                </c:pt>
                <c:pt idx="21041">
                  <c:v>-0.23477799999999999</c:v>
                </c:pt>
                <c:pt idx="21042">
                  <c:v>-0.23566400000000001</c:v>
                </c:pt>
                <c:pt idx="21043">
                  <c:v>-0.236508</c:v>
                </c:pt>
                <c:pt idx="21044">
                  <c:v>-0.23731099999999999</c:v>
                </c:pt>
                <c:pt idx="21045">
                  <c:v>-0.238071</c:v>
                </c:pt>
                <c:pt idx="21046">
                  <c:v>-0.23878199999999999</c:v>
                </c:pt>
                <c:pt idx="21047">
                  <c:v>-0.23944299999999999</c:v>
                </c:pt>
                <c:pt idx="21048">
                  <c:v>-0.240069</c:v>
                </c:pt>
                <c:pt idx="21049">
                  <c:v>-0.24066599999999999</c:v>
                </c:pt>
                <c:pt idx="21050">
                  <c:v>-0.241227</c:v>
                </c:pt>
                <c:pt idx="21051">
                  <c:v>-0.24173900000000001</c:v>
                </c:pt>
                <c:pt idx="21052">
                  <c:v>-0.242199</c:v>
                </c:pt>
                <c:pt idx="21053">
                  <c:v>-0.24260899999999999</c:v>
                </c:pt>
                <c:pt idx="21054">
                  <c:v>-0.24297199999999999</c:v>
                </c:pt>
                <c:pt idx="21055">
                  <c:v>-0.24329600000000001</c:v>
                </c:pt>
                <c:pt idx="21056">
                  <c:v>-0.24358299999999999</c:v>
                </c:pt>
                <c:pt idx="21057">
                  <c:v>-0.24382599999999999</c:v>
                </c:pt>
                <c:pt idx="21058">
                  <c:v>-0.24402599999999999</c:v>
                </c:pt>
                <c:pt idx="21059">
                  <c:v>-0.24418999999999999</c:v>
                </c:pt>
                <c:pt idx="21060">
                  <c:v>-0.24432100000000001</c:v>
                </c:pt>
                <c:pt idx="21061">
                  <c:v>-0.24441599999999999</c:v>
                </c:pt>
                <c:pt idx="21062">
                  <c:v>-0.244479</c:v>
                </c:pt>
                <c:pt idx="21063">
                  <c:v>-0.24451600000000001</c:v>
                </c:pt>
                <c:pt idx="21064">
                  <c:v>-0.244533</c:v>
                </c:pt>
                <c:pt idx="21065">
                  <c:v>-0.24453</c:v>
                </c:pt>
                <c:pt idx="21066">
                  <c:v>-0.24451800000000001</c:v>
                </c:pt>
                <c:pt idx="21067">
                  <c:v>-0.244502</c:v>
                </c:pt>
                <c:pt idx="21068">
                  <c:v>-0.244476</c:v>
                </c:pt>
                <c:pt idx="21069">
                  <c:v>-0.24442700000000001</c:v>
                </c:pt>
                <c:pt idx="21070">
                  <c:v>-0.24435299999999999</c:v>
                </c:pt>
                <c:pt idx="21071">
                  <c:v>-0.24426200000000001</c:v>
                </c:pt>
                <c:pt idx="21072">
                  <c:v>-0.24415799999999999</c:v>
                </c:pt>
                <c:pt idx="21073">
                  <c:v>-0.244033</c:v>
                </c:pt>
                <c:pt idx="21074">
                  <c:v>-0.24387600000000001</c:v>
                </c:pt>
                <c:pt idx="21075">
                  <c:v>-0.24368000000000001</c:v>
                </c:pt>
                <c:pt idx="21076">
                  <c:v>-0.24343799999999999</c:v>
                </c:pt>
                <c:pt idx="21077">
                  <c:v>-0.24315400000000001</c:v>
                </c:pt>
                <c:pt idx="21078">
                  <c:v>-0.24284500000000001</c:v>
                </c:pt>
                <c:pt idx="21079">
                  <c:v>-0.242532</c:v>
                </c:pt>
                <c:pt idx="21080">
                  <c:v>-0.24221999999999999</c:v>
                </c:pt>
                <c:pt idx="21081">
                  <c:v>-0.24190300000000001</c:v>
                </c:pt>
                <c:pt idx="21082">
                  <c:v>-0.241565</c:v>
                </c:pt>
                <c:pt idx="21083">
                  <c:v>-0.241201</c:v>
                </c:pt>
                <c:pt idx="21084">
                  <c:v>-0.240817</c:v>
                </c:pt>
                <c:pt idx="21085">
                  <c:v>-0.24041599999999999</c:v>
                </c:pt>
                <c:pt idx="21086">
                  <c:v>-0.23999000000000001</c:v>
                </c:pt>
                <c:pt idx="21087">
                  <c:v>-0.239541</c:v>
                </c:pt>
                <c:pt idx="21088">
                  <c:v>-0.23908499999999999</c:v>
                </c:pt>
                <c:pt idx="21089">
                  <c:v>-0.23863699999999999</c:v>
                </c:pt>
                <c:pt idx="21090">
                  <c:v>-0.238207</c:v>
                </c:pt>
                <c:pt idx="21091">
                  <c:v>-0.237793</c:v>
                </c:pt>
                <c:pt idx="21092">
                  <c:v>-0.23739099999999999</c:v>
                </c:pt>
                <c:pt idx="21093">
                  <c:v>-0.23699300000000001</c:v>
                </c:pt>
                <c:pt idx="21094">
                  <c:v>-0.236595</c:v>
                </c:pt>
                <c:pt idx="21095">
                  <c:v>-0.23619999999999999</c:v>
                </c:pt>
                <c:pt idx="21096">
                  <c:v>-0.23580999999999999</c:v>
                </c:pt>
                <c:pt idx="21097">
                  <c:v>-0.23543</c:v>
                </c:pt>
                <c:pt idx="21098">
                  <c:v>-0.235064</c:v>
                </c:pt>
                <c:pt idx="21099">
                  <c:v>-0.234713</c:v>
                </c:pt>
                <c:pt idx="21100">
                  <c:v>-0.234378</c:v>
                </c:pt>
                <c:pt idx="21101">
                  <c:v>-0.23405699999999999</c:v>
                </c:pt>
                <c:pt idx="21102">
                  <c:v>-0.23374400000000001</c:v>
                </c:pt>
                <c:pt idx="21103">
                  <c:v>-0.233431</c:v>
                </c:pt>
                <c:pt idx="21104">
                  <c:v>-0.23311100000000001</c:v>
                </c:pt>
                <c:pt idx="21105">
                  <c:v>-0.23278699999999999</c:v>
                </c:pt>
                <c:pt idx="21106">
                  <c:v>-0.232464</c:v>
                </c:pt>
                <c:pt idx="21107">
                  <c:v>-0.232157</c:v>
                </c:pt>
                <c:pt idx="21108">
                  <c:v>-0.23188</c:v>
                </c:pt>
                <c:pt idx="21109">
                  <c:v>-0.231631</c:v>
                </c:pt>
                <c:pt idx="21110">
                  <c:v>-0.231401</c:v>
                </c:pt>
                <c:pt idx="21111">
                  <c:v>-0.231186</c:v>
                </c:pt>
                <c:pt idx="21112">
                  <c:v>-0.23099</c:v>
                </c:pt>
                <c:pt idx="21113">
                  <c:v>-0.23081599999999999</c:v>
                </c:pt>
                <c:pt idx="21114">
                  <c:v>-0.23066800000000001</c:v>
                </c:pt>
                <c:pt idx="21115">
                  <c:v>-0.230547</c:v>
                </c:pt>
                <c:pt idx="21116">
                  <c:v>-0.23045099999999999</c:v>
                </c:pt>
                <c:pt idx="21117">
                  <c:v>-0.23038</c:v>
                </c:pt>
                <c:pt idx="21118">
                  <c:v>-0.23033699999999999</c:v>
                </c:pt>
                <c:pt idx="21119">
                  <c:v>-0.230322</c:v>
                </c:pt>
                <c:pt idx="21120">
                  <c:v>-0.23033400000000001</c:v>
                </c:pt>
                <c:pt idx="21121">
                  <c:v>-0.230375</c:v>
                </c:pt>
                <c:pt idx="21122">
                  <c:v>-0.23045399999999999</c:v>
                </c:pt>
                <c:pt idx="21123">
                  <c:v>-0.23058200000000001</c:v>
                </c:pt>
                <c:pt idx="21124">
                  <c:v>-0.23075999999999999</c:v>
                </c:pt>
                <c:pt idx="21125">
                  <c:v>-0.23097500000000001</c:v>
                </c:pt>
                <c:pt idx="21126">
                  <c:v>-0.231216</c:v>
                </c:pt>
                <c:pt idx="21127">
                  <c:v>-0.23147699999999999</c:v>
                </c:pt>
                <c:pt idx="21128">
                  <c:v>-0.231764</c:v>
                </c:pt>
                <c:pt idx="21129">
                  <c:v>-0.23208500000000001</c:v>
                </c:pt>
                <c:pt idx="21130">
                  <c:v>-0.23244500000000001</c:v>
                </c:pt>
                <c:pt idx="21131">
                  <c:v>-0.232847</c:v>
                </c:pt>
                <c:pt idx="21132">
                  <c:v>-0.233297</c:v>
                </c:pt>
                <c:pt idx="21133">
                  <c:v>-0.233791</c:v>
                </c:pt>
                <c:pt idx="21134">
                  <c:v>-0.234321</c:v>
                </c:pt>
                <c:pt idx="21135">
                  <c:v>-0.23488000000000001</c:v>
                </c:pt>
                <c:pt idx="21136">
                  <c:v>-0.23546700000000001</c:v>
                </c:pt>
                <c:pt idx="21137">
                  <c:v>-0.23608000000000001</c:v>
                </c:pt>
                <c:pt idx="21138">
                  <c:v>-0.23671500000000001</c:v>
                </c:pt>
                <c:pt idx="21139">
                  <c:v>-0.237376</c:v>
                </c:pt>
                <c:pt idx="21140">
                  <c:v>-0.23807400000000001</c:v>
                </c:pt>
                <c:pt idx="21141">
                  <c:v>-0.238816</c:v>
                </c:pt>
                <c:pt idx="21142">
                  <c:v>-0.23960200000000001</c:v>
                </c:pt>
                <c:pt idx="21143">
                  <c:v>-0.240425</c:v>
                </c:pt>
                <c:pt idx="21144">
                  <c:v>-0.241281</c:v>
                </c:pt>
                <c:pt idx="21145">
                  <c:v>-0.24216699999999999</c:v>
                </c:pt>
                <c:pt idx="21146">
                  <c:v>-0.24307899999999999</c:v>
                </c:pt>
                <c:pt idx="21147">
                  <c:v>-0.244007</c:v>
                </c:pt>
                <c:pt idx="21148">
                  <c:v>-0.24495500000000001</c:v>
                </c:pt>
                <c:pt idx="21149">
                  <c:v>-0.24593100000000001</c:v>
                </c:pt>
                <c:pt idx="21150">
                  <c:v>-0.24693799999999999</c:v>
                </c:pt>
                <c:pt idx="21151">
                  <c:v>-0.247974</c:v>
                </c:pt>
                <c:pt idx="21152">
                  <c:v>-0.24903700000000001</c:v>
                </c:pt>
                <c:pt idx="21153">
                  <c:v>-0.25012800000000002</c:v>
                </c:pt>
                <c:pt idx="21154">
                  <c:v>-0.25124000000000002</c:v>
                </c:pt>
                <c:pt idx="21155">
                  <c:v>-0.25236999999999998</c:v>
                </c:pt>
                <c:pt idx="21156">
                  <c:v>-0.25352000000000002</c:v>
                </c:pt>
                <c:pt idx="21157">
                  <c:v>-0.254691</c:v>
                </c:pt>
                <c:pt idx="21158">
                  <c:v>-0.25587900000000002</c:v>
                </c:pt>
                <c:pt idx="21159">
                  <c:v>-0.257081</c:v>
                </c:pt>
                <c:pt idx="21160">
                  <c:v>-0.25829600000000003</c:v>
                </c:pt>
                <c:pt idx="21161">
                  <c:v>-0.259519</c:v>
                </c:pt>
                <c:pt idx="21162">
                  <c:v>-0.26074900000000001</c:v>
                </c:pt>
                <c:pt idx="21163">
                  <c:v>-0.26199299999999998</c:v>
                </c:pt>
                <c:pt idx="21164">
                  <c:v>-0.26325300000000001</c:v>
                </c:pt>
                <c:pt idx="21165">
                  <c:v>-0.26452500000000001</c:v>
                </c:pt>
                <c:pt idx="21166">
                  <c:v>-0.26579700000000001</c:v>
                </c:pt>
                <c:pt idx="21167">
                  <c:v>-0.26706099999999999</c:v>
                </c:pt>
                <c:pt idx="21168">
                  <c:v>-0.26830399999999999</c:v>
                </c:pt>
                <c:pt idx="21169">
                  <c:v>-0.26951900000000001</c:v>
                </c:pt>
                <c:pt idx="21170">
                  <c:v>-0.270704</c:v>
                </c:pt>
                <c:pt idx="21171">
                  <c:v>-0.27186300000000002</c:v>
                </c:pt>
                <c:pt idx="21172">
                  <c:v>-0.27301199999999998</c:v>
                </c:pt>
                <c:pt idx="21173">
                  <c:v>-0.27415800000000001</c:v>
                </c:pt>
                <c:pt idx="21174">
                  <c:v>-0.27530300000000002</c:v>
                </c:pt>
                <c:pt idx="21175">
                  <c:v>-0.27643899999999999</c:v>
                </c:pt>
                <c:pt idx="21176">
                  <c:v>-0.27757300000000001</c:v>
                </c:pt>
                <c:pt idx="21177">
                  <c:v>-0.27868999999999999</c:v>
                </c:pt>
                <c:pt idx="21178">
                  <c:v>-0.27973100000000001</c:v>
                </c:pt>
                <c:pt idx="21179">
                  <c:v>-0.28067700000000001</c:v>
                </c:pt>
                <c:pt idx="21180">
                  <c:v>-0.28159600000000001</c:v>
                </c:pt>
                <c:pt idx="21181">
                  <c:v>-0.28251599999999999</c:v>
                </c:pt>
                <c:pt idx="21182">
                  <c:v>-0.28340300000000002</c:v>
                </c:pt>
                <c:pt idx="21183">
                  <c:v>-0.28426200000000001</c:v>
                </c:pt>
                <c:pt idx="21184">
                  <c:v>-0.28511399999999998</c:v>
                </c:pt>
                <c:pt idx="21185">
                  <c:v>-0.285964</c:v>
                </c:pt>
                <c:pt idx="21186">
                  <c:v>-0.28680699999999998</c:v>
                </c:pt>
                <c:pt idx="21187">
                  <c:v>-0.28763699999999998</c:v>
                </c:pt>
                <c:pt idx="21188">
                  <c:v>-0.28844700000000001</c:v>
                </c:pt>
                <c:pt idx="21189">
                  <c:v>-0.28923900000000002</c:v>
                </c:pt>
                <c:pt idx="21190">
                  <c:v>-0.29001399999999999</c:v>
                </c:pt>
                <c:pt idx="21191">
                  <c:v>-0.29077599999999998</c:v>
                </c:pt>
                <c:pt idx="21192">
                  <c:v>-0.29152400000000001</c:v>
                </c:pt>
                <c:pt idx="21193">
                  <c:v>-0.29225400000000001</c:v>
                </c:pt>
                <c:pt idx="21194">
                  <c:v>-0.29295900000000002</c:v>
                </c:pt>
                <c:pt idx="21195">
                  <c:v>-0.29363800000000001</c:v>
                </c:pt>
                <c:pt idx="21196">
                  <c:v>-0.294296</c:v>
                </c:pt>
                <c:pt idx="21197">
                  <c:v>-0.29493599999999998</c:v>
                </c:pt>
                <c:pt idx="21198">
                  <c:v>-0.29555300000000001</c:v>
                </c:pt>
                <c:pt idx="21199">
                  <c:v>-0.29614400000000002</c:v>
                </c:pt>
                <c:pt idx="21200">
                  <c:v>-0.296713</c:v>
                </c:pt>
                <c:pt idx="21201">
                  <c:v>-0.29726200000000003</c:v>
                </c:pt>
                <c:pt idx="21202">
                  <c:v>-0.29779099999999997</c:v>
                </c:pt>
                <c:pt idx="21203">
                  <c:v>-0.29830200000000001</c:v>
                </c:pt>
                <c:pt idx="21204">
                  <c:v>-0.29880099999999998</c:v>
                </c:pt>
                <c:pt idx="21205">
                  <c:v>-0.299294</c:v>
                </c:pt>
                <c:pt idx="21206">
                  <c:v>-0.29978199999999999</c:v>
                </c:pt>
                <c:pt idx="21207">
                  <c:v>-0.300265</c:v>
                </c:pt>
                <c:pt idx="21208">
                  <c:v>-0.30074400000000001</c:v>
                </c:pt>
                <c:pt idx="21209">
                  <c:v>-0.30122399999999999</c:v>
                </c:pt>
                <c:pt idx="21210">
                  <c:v>-0.301701</c:v>
                </c:pt>
                <c:pt idx="21211">
                  <c:v>-0.30216500000000002</c:v>
                </c:pt>
                <c:pt idx="21212">
                  <c:v>-0.30260300000000001</c:v>
                </c:pt>
                <c:pt idx="21213">
                  <c:v>-0.303008</c:v>
                </c:pt>
                <c:pt idx="21214">
                  <c:v>-0.30338500000000002</c:v>
                </c:pt>
                <c:pt idx="21215">
                  <c:v>-0.30374699999999999</c:v>
                </c:pt>
                <c:pt idx="21216">
                  <c:v>-0.30410799999999999</c:v>
                </c:pt>
                <c:pt idx="21217">
                  <c:v>-0.304475</c:v>
                </c:pt>
                <c:pt idx="21218">
                  <c:v>-0.30484</c:v>
                </c:pt>
                <c:pt idx="21219">
                  <c:v>-0.30519200000000002</c:v>
                </c:pt>
                <c:pt idx="21220">
                  <c:v>-0.30551400000000001</c:v>
                </c:pt>
                <c:pt idx="21221">
                  <c:v>-0.30580099999999999</c:v>
                </c:pt>
                <c:pt idx="21222">
                  <c:v>-0.30605300000000002</c:v>
                </c:pt>
                <c:pt idx="21223">
                  <c:v>-0.30627399999999999</c:v>
                </c:pt>
                <c:pt idx="21224">
                  <c:v>-0.30646800000000002</c:v>
                </c:pt>
                <c:pt idx="21225">
                  <c:v>-0.30664200000000003</c:v>
                </c:pt>
                <c:pt idx="21226">
                  <c:v>-0.30680499999999999</c:v>
                </c:pt>
                <c:pt idx="21227">
                  <c:v>-0.30695699999999998</c:v>
                </c:pt>
                <c:pt idx="21228">
                  <c:v>-0.307091</c:v>
                </c:pt>
                <c:pt idx="21229">
                  <c:v>-0.30720599999999998</c:v>
                </c:pt>
                <c:pt idx="21230">
                  <c:v>-0.30730800000000003</c:v>
                </c:pt>
                <c:pt idx="21231">
                  <c:v>-0.30741299999999999</c:v>
                </c:pt>
                <c:pt idx="21232">
                  <c:v>-0.30753599999999998</c:v>
                </c:pt>
                <c:pt idx="21233">
                  <c:v>-0.30768299999999998</c:v>
                </c:pt>
                <c:pt idx="21234" formatCode="0.00E+00">
                  <c:v>-0.30785299999999999</c:v>
                </c:pt>
                <c:pt idx="21235" formatCode="0.00E+00">
                  <c:v>-0.30804399999999998</c:v>
                </c:pt>
                <c:pt idx="21236" formatCode="0.00E+00">
                  <c:v>-0.30825200000000003</c:v>
                </c:pt>
                <c:pt idx="21237" formatCode="0.00E+00">
                  <c:v>-0.30846899999999999</c:v>
                </c:pt>
                <c:pt idx="21238" formatCode="0.00E+00">
                  <c:v>-0.30867800000000001</c:v>
                </c:pt>
                <c:pt idx="21239" formatCode="0.00E+00">
                  <c:v>-0.30886799999999998</c:v>
                </c:pt>
                <c:pt idx="21240" formatCode="0.00E+00">
                  <c:v>-0.309035</c:v>
                </c:pt>
                <c:pt idx="21241" formatCode="0.00E+00">
                  <c:v>-0.30917299999999998</c:v>
                </c:pt>
                <c:pt idx="21242" formatCode="0.00E+00">
                  <c:v>-0.309278</c:v>
                </c:pt>
                <c:pt idx="21243" formatCode="0.00E+00">
                  <c:v>-0.30935699999999999</c:v>
                </c:pt>
                <c:pt idx="21244" formatCode="0.00E+00">
                  <c:v>-0.309415</c:v>
                </c:pt>
                <c:pt idx="21245" formatCode="0.00E+00">
                  <c:v>-0.30945499999999998</c:v>
                </c:pt>
                <c:pt idx="21246" formatCode="0.00E+00">
                  <c:v>-0.309477</c:v>
                </c:pt>
                <c:pt idx="21247" formatCode="0.00E+00">
                  <c:v>-0.30948199999999998</c:v>
                </c:pt>
                <c:pt idx="21248" formatCode="0.00E+00">
                  <c:v>-0.30947599999999997</c:v>
                </c:pt>
                <c:pt idx="21249" formatCode="0.00E+00">
                  <c:v>-0.30947400000000003</c:v>
                </c:pt>
                <c:pt idx="21250" formatCode="0.00E+00">
                  <c:v>-0.30949100000000002</c:v>
                </c:pt>
                <c:pt idx="21251" formatCode="0.00E+00">
                  <c:v>-0.30953599999999998</c:v>
                </c:pt>
                <c:pt idx="21252" formatCode="0.00E+00">
                  <c:v>-0.30961</c:v>
                </c:pt>
                <c:pt idx="21253" formatCode="0.00E+00">
                  <c:v>-0.30971100000000001</c:v>
                </c:pt>
                <c:pt idx="21254" formatCode="0.00E+00">
                  <c:v>-0.30985099999999999</c:v>
                </c:pt>
                <c:pt idx="21255" formatCode="0.00E+00">
                  <c:v>-0.31003599999999998</c:v>
                </c:pt>
                <c:pt idx="21256" formatCode="0.00E+00">
                  <c:v>-0.31026599999999999</c:v>
                </c:pt>
                <c:pt idx="21257" formatCode="0.00E+00">
                  <c:v>-0.31054100000000001</c:v>
                </c:pt>
                <c:pt idx="21258" formatCode="0.00E+00">
                  <c:v>-0.31086200000000003</c:v>
                </c:pt>
                <c:pt idx="21259" formatCode="0.00E+00">
                  <c:v>-0.31121900000000002</c:v>
                </c:pt>
                <c:pt idx="21260" formatCode="0.00E+00">
                  <c:v>-0.31160500000000002</c:v>
                </c:pt>
                <c:pt idx="21261" formatCode="0.00E+00">
                  <c:v>-0.31201499999999999</c:v>
                </c:pt>
                <c:pt idx="21262" formatCode="0.00E+00">
                  <c:v>-0.31245099999999998</c:v>
                </c:pt>
                <c:pt idx="21263" formatCode="0.00E+00">
                  <c:v>-0.31291799999999997</c:v>
                </c:pt>
                <c:pt idx="21264" formatCode="0.00E+00">
                  <c:v>-0.31342199999999998</c:v>
                </c:pt>
                <c:pt idx="21265" formatCode="0.00E+00">
                  <c:v>-0.31393399999999999</c:v>
                </c:pt>
                <c:pt idx="21266" formatCode="0.00E+00">
                  <c:v>-0.31441599999999997</c:v>
                </c:pt>
                <c:pt idx="21267" formatCode="0.00E+00">
                  <c:v>-0.31489600000000001</c:v>
                </c:pt>
                <c:pt idx="21268" formatCode="0.00E+00">
                  <c:v>-0.31542900000000001</c:v>
                </c:pt>
                <c:pt idx="21269" formatCode="0.00E+00">
                  <c:v>-0.31600099999999998</c:v>
                </c:pt>
                <c:pt idx="21270" formatCode="0.00E+00">
                  <c:v>-0.31659100000000001</c:v>
                </c:pt>
                <c:pt idx="21271" formatCode="0.00E+00">
                  <c:v>-0.31720599999999999</c:v>
                </c:pt>
                <c:pt idx="21272" formatCode="0.00E+00">
                  <c:v>-0.31784699999999999</c:v>
                </c:pt>
                <c:pt idx="21273">
                  <c:v>-0.31851200000000002</c:v>
                </c:pt>
                <c:pt idx="21274">
                  <c:v>-0.31920700000000002</c:v>
                </c:pt>
                <c:pt idx="21275">
                  <c:v>-0.31992999999999999</c:v>
                </c:pt>
                <c:pt idx="21276">
                  <c:v>-0.32068200000000002</c:v>
                </c:pt>
                <c:pt idx="21277">
                  <c:v>-0.32147199999999998</c:v>
                </c:pt>
                <c:pt idx="21278">
                  <c:v>-0.32230700000000001</c:v>
                </c:pt>
                <c:pt idx="21279">
                  <c:v>-0.323189</c:v>
                </c:pt>
                <c:pt idx="21280">
                  <c:v>-0.32411800000000002</c:v>
                </c:pt>
                <c:pt idx="21281">
                  <c:v>-0.325104</c:v>
                </c:pt>
                <c:pt idx="21282">
                  <c:v>-0.32615899999999998</c:v>
                </c:pt>
                <c:pt idx="21283">
                  <c:v>-0.32728800000000002</c:v>
                </c:pt>
                <c:pt idx="21284">
                  <c:v>-0.32849800000000001</c:v>
                </c:pt>
                <c:pt idx="21285">
                  <c:v>-0.329793</c:v>
                </c:pt>
                <c:pt idx="21286">
                  <c:v>-0.33116699999999999</c:v>
                </c:pt>
                <c:pt idx="21287">
                  <c:v>-0.33261200000000002</c:v>
                </c:pt>
                <c:pt idx="21288">
                  <c:v>-0.334123</c:v>
                </c:pt>
                <c:pt idx="21289">
                  <c:v>-0.3357</c:v>
                </c:pt>
                <c:pt idx="21290">
                  <c:v>-0.33734599999999998</c:v>
                </c:pt>
                <c:pt idx="21291">
                  <c:v>-0.33905600000000002</c:v>
                </c:pt>
                <c:pt idx="21292">
                  <c:v>-0.34082400000000002</c:v>
                </c:pt>
                <c:pt idx="21293">
                  <c:v>-0.34264699999999998</c:v>
                </c:pt>
                <c:pt idx="21294">
                  <c:v>-0.34451599999999999</c:v>
                </c:pt>
                <c:pt idx="21295" formatCode="0.00E+00">
                  <c:v>-0.34642200000000001</c:v>
                </c:pt>
                <c:pt idx="21296" formatCode="0.00E+00">
                  <c:v>-0.34836400000000001</c:v>
                </c:pt>
                <c:pt idx="21297" formatCode="0.00E+00">
                  <c:v>-0.35033999999999998</c:v>
                </c:pt>
                <c:pt idx="21298" formatCode="0.00E+00">
                  <c:v>-0.35234700000000002</c:v>
                </c:pt>
                <c:pt idx="21299" formatCode="0.00E+00">
                  <c:v>-0.35438500000000001</c:v>
                </c:pt>
                <c:pt idx="21300" formatCode="0.00E+00">
                  <c:v>-0.35645399999999999</c:v>
                </c:pt>
                <c:pt idx="21301" formatCode="0.00E+00">
                  <c:v>-0.35854799999999998</c:v>
                </c:pt>
                <c:pt idx="21302" formatCode="0.00E+00">
                  <c:v>-0.36065999999999998</c:v>
                </c:pt>
                <c:pt idx="21303" formatCode="0.00E+00">
                  <c:v>-0.36278300000000002</c:v>
                </c:pt>
                <c:pt idx="21304" formatCode="0.00E+00">
                  <c:v>-0.36491600000000002</c:v>
                </c:pt>
                <c:pt idx="21305" formatCode="0.00E+00">
                  <c:v>-0.36705599999999999</c:v>
                </c:pt>
                <c:pt idx="21306" formatCode="0.00E+00">
                  <c:v>-0.36920199999999997</c:v>
                </c:pt>
                <c:pt idx="21307" formatCode="0.00E+00">
                  <c:v>-0.37135200000000002</c:v>
                </c:pt>
                <c:pt idx="21308" formatCode="0.00E+00">
                  <c:v>-0.37350699999999998</c:v>
                </c:pt>
                <c:pt idx="21309" formatCode="0.00E+00">
                  <c:v>-0.37566899999999998</c:v>
                </c:pt>
                <c:pt idx="21310" formatCode="0.00E+00">
                  <c:v>-0.37784099999999998</c:v>
                </c:pt>
                <c:pt idx="21311">
                  <c:v>-0.380021</c:v>
                </c:pt>
                <c:pt idx="21312">
                  <c:v>-0.38220500000000002</c:v>
                </c:pt>
                <c:pt idx="21313">
                  <c:v>-0.38439699999999999</c:v>
                </c:pt>
                <c:pt idx="21314">
                  <c:v>-0.38659500000000002</c:v>
                </c:pt>
                <c:pt idx="21315">
                  <c:v>-0.388791</c:v>
                </c:pt>
                <c:pt idx="21316">
                  <c:v>-0.39097799999999999</c:v>
                </c:pt>
                <c:pt idx="21317">
                  <c:v>-0.39315699999999998</c:v>
                </c:pt>
                <c:pt idx="21318">
                  <c:v>-0.39533099999999999</c:v>
                </c:pt>
                <c:pt idx="21319">
                  <c:v>-0.39749600000000002</c:v>
                </c:pt>
                <c:pt idx="21320">
                  <c:v>-0.399642</c:v>
                </c:pt>
                <c:pt idx="21321">
                  <c:v>-0.40176499999999998</c:v>
                </c:pt>
                <c:pt idx="21322">
                  <c:v>-0.40385700000000002</c:v>
                </c:pt>
                <c:pt idx="21323">
                  <c:v>-0.40590900000000002</c:v>
                </c:pt>
                <c:pt idx="21324">
                  <c:v>-0.407914</c:v>
                </c:pt>
                <c:pt idx="21325">
                  <c:v>-0.40987200000000001</c:v>
                </c:pt>
                <c:pt idx="21326">
                  <c:v>-0.41178199999999998</c:v>
                </c:pt>
                <c:pt idx="21327">
                  <c:v>-0.41363899999999998</c:v>
                </c:pt>
                <c:pt idx="21328">
                  <c:v>-0.41544300000000001</c:v>
                </c:pt>
                <c:pt idx="21329">
                  <c:v>-0.41719800000000001</c:v>
                </c:pt>
                <c:pt idx="21330">
                  <c:v>-0.418902</c:v>
                </c:pt>
                <c:pt idx="21331">
                  <c:v>-0.420543</c:v>
                </c:pt>
                <c:pt idx="21332">
                  <c:v>-0.42210999999999999</c:v>
                </c:pt>
                <c:pt idx="21333">
                  <c:v>-0.42360500000000001</c:v>
                </c:pt>
                <c:pt idx="21334">
                  <c:v>-0.42503400000000002</c:v>
                </c:pt>
                <c:pt idx="21335">
                  <c:v>-0.42640099999999997</c:v>
                </c:pt>
                <c:pt idx="21336">
                  <c:v>-0.427703</c:v>
                </c:pt>
                <c:pt idx="21337">
                  <c:v>-0.42893399999999998</c:v>
                </c:pt>
                <c:pt idx="21338">
                  <c:v>-0.43009799999999998</c:v>
                </c:pt>
                <c:pt idx="21339">
                  <c:v>-0.43119600000000002</c:v>
                </c:pt>
                <c:pt idx="21340">
                  <c:v>-0.432224</c:v>
                </c:pt>
                <c:pt idx="21341">
                  <c:v>-0.43318200000000001</c:v>
                </c:pt>
                <c:pt idx="21342">
                  <c:v>-0.43407699999999999</c:v>
                </c:pt>
                <c:pt idx="21343">
                  <c:v>-0.43491099999999999</c:v>
                </c:pt>
                <c:pt idx="21344">
                  <c:v>-0.43567400000000001</c:v>
                </c:pt>
                <c:pt idx="21345">
                  <c:v>-0.43635499999999999</c:v>
                </c:pt>
                <c:pt idx="21346">
                  <c:v>-0.43694300000000003</c:v>
                </c:pt>
                <c:pt idx="21347">
                  <c:v>-0.43743799999999999</c:v>
                </c:pt>
                <c:pt idx="21348">
                  <c:v>-0.43784000000000001</c:v>
                </c:pt>
                <c:pt idx="21349">
                  <c:v>-0.438143</c:v>
                </c:pt>
                <c:pt idx="21350">
                  <c:v>-0.43834499999999998</c:v>
                </c:pt>
                <c:pt idx="21351">
                  <c:v>-0.43844499999999997</c:v>
                </c:pt>
                <c:pt idx="21352">
                  <c:v>-0.438444</c:v>
                </c:pt>
                <c:pt idx="21353">
                  <c:v>-0.43833800000000001</c:v>
                </c:pt>
                <c:pt idx="21354">
                  <c:v>-0.43812400000000001</c:v>
                </c:pt>
                <c:pt idx="21355">
                  <c:v>-0.437801</c:v>
                </c:pt>
                <c:pt idx="21356">
                  <c:v>-0.43737300000000001</c:v>
                </c:pt>
                <c:pt idx="21357">
                  <c:v>-0.43684499999999998</c:v>
                </c:pt>
                <c:pt idx="21358">
                  <c:v>-0.436222</c:v>
                </c:pt>
                <c:pt idx="21359">
                  <c:v>-0.43550100000000003</c:v>
                </c:pt>
                <c:pt idx="21360">
                  <c:v>-0.43467299999999998</c:v>
                </c:pt>
                <c:pt idx="21361">
                  <c:v>-0.43373200000000001</c:v>
                </c:pt>
                <c:pt idx="21362">
                  <c:v>-0.432674</c:v>
                </c:pt>
                <c:pt idx="21363">
                  <c:v>-0.43149100000000001</c:v>
                </c:pt>
                <c:pt idx="21364">
                  <c:v>-0.43018099999999998</c:v>
                </c:pt>
                <c:pt idx="21365">
                  <c:v>-0.42874200000000001</c:v>
                </c:pt>
                <c:pt idx="21366">
                  <c:v>-0.42717500000000003</c:v>
                </c:pt>
                <c:pt idx="21367">
                  <c:v>-0.425485</c:v>
                </c:pt>
                <c:pt idx="21368">
                  <c:v>-0.42367899999999997</c:v>
                </c:pt>
                <c:pt idx="21369">
                  <c:v>-0.421767</c:v>
                </c:pt>
                <c:pt idx="21370">
                  <c:v>-0.41976000000000002</c:v>
                </c:pt>
                <c:pt idx="21371">
                  <c:v>-0.41765400000000003</c:v>
                </c:pt>
                <c:pt idx="21372">
                  <c:v>-0.41543999999999998</c:v>
                </c:pt>
                <c:pt idx="21373">
                  <c:v>-0.41311100000000001</c:v>
                </c:pt>
                <c:pt idx="21374">
                  <c:v>-0.41067399999999998</c:v>
                </c:pt>
                <c:pt idx="21375">
                  <c:v>-0.408138</c:v>
                </c:pt>
                <c:pt idx="21376">
                  <c:v>-0.405503</c:v>
                </c:pt>
                <c:pt idx="21377">
                  <c:v>-0.40277000000000002</c:v>
                </c:pt>
                <c:pt idx="21378">
                  <c:v>-0.39994000000000002</c:v>
                </c:pt>
                <c:pt idx="21379">
                  <c:v>-0.39701700000000001</c:v>
                </c:pt>
                <c:pt idx="21380">
                  <c:v>-0.39400499999999999</c:v>
                </c:pt>
                <c:pt idx="21381">
                  <c:v>-0.390899</c:v>
                </c:pt>
                <c:pt idx="21382">
                  <c:v>-0.38769599999999999</c:v>
                </c:pt>
                <c:pt idx="21383">
                  <c:v>-0.38439600000000002</c:v>
                </c:pt>
                <c:pt idx="21384">
                  <c:v>-0.38100000000000001</c:v>
                </c:pt>
                <c:pt idx="21385">
                  <c:v>-0.37751000000000001</c:v>
                </c:pt>
                <c:pt idx="21386">
                  <c:v>-0.37393700000000002</c:v>
                </c:pt>
                <c:pt idx="21387">
                  <c:v>-0.37028800000000001</c:v>
                </c:pt>
                <c:pt idx="21388">
                  <c:v>-0.366564</c:v>
                </c:pt>
                <c:pt idx="21389">
                  <c:v>-0.362765</c:v>
                </c:pt>
                <c:pt idx="21390">
                  <c:v>-0.35889500000000002</c:v>
                </c:pt>
                <c:pt idx="21391">
                  <c:v>-0.35496800000000001</c:v>
                </c:pt>
                <c:pt idx="21392">
                  <c:v>-0.35099200000000003</c:v>
                </c:pt>
                <c:pt idx="21393">
                  <c:v>-0.34696300000000002</c:v>
                </c:pt>
                <c:pt idx="21394">
                  <c:v>-0.34288400000000002</c:v>
                </c:pt>
                <c:pt idx="21395">
                  <c:v>-0.33876499999999998</c:v>
                </c:pt>
                <c:pt idx="21396">
                  <c:v>-0.33460800000000002</c:v>
                </c:pt>
                <c:pt idx="21397">
                  <c:v>-0.33041300000000001</c:v>
                </c:pt>
                <c:pt idx="21398">
                  <c:v>-0.32618999999999998</c:v>
                </c:pt>
                <c:pt idx="21399">
                  <c:v>-0.32194299999999998</c:v>
                </c:pt>
                <c:pt idx="21400">
                  <c:v>-0.31767299999999998</c:v>
                </c:pt>
                <c:pt idx="21401">
                  <c:v>-0.313386</c:v>
                </c:pt>
                <c:pt idx="21402">
                  <c:v>-0.309083</c:v>
                </c:pt>
                <c:pt idx="21403">
                  <c:v>-0.30472100000000002</c:v>
                </c:pt>
                <c:pt idx="21404">
                  <c:v>-0.300286</c:v>
                </c:pt>
                <c:pt idx="21405">
                  <c:v>-0.29584199999999999</c:v>
                </c:pt>
                <c:pt idx="21406">
                  <c:v>-0.29141400000000001</c:v>
                </c:pt>
                <c:pt idx="21407">
                  <c:v>-0.28697800000000001</c:v>
                </c:pt>
                <c:pt idx="21408">
                  <c:v>-0.28254099999999999</c:v>
                </c:pt>
                <c:pt idx="21409">
                  <c:v>-0.27812399999999998</c:v>
                </c:pt>
                <c:pt idx="21410">
                  <c:v>-0.27373700000000001</c:v>
                </c:pt>
                <c:pt idx="21411">
                  <c:v>-0.26938200000000001</c:v>
                </c:pt>
                <c:pt idx="21412">
                  <c:v>-0.26505299999999998</c:v>
                </c:pt>
                <c:pt idx="21413">
                  <c:v>-0.26074799999999998</c:v>
                </c:pt>
                <c:pt idx="21414">
                  <c:v>-0.25647199999999998</c:v>
                </c:pt>
                <c:pt idx="21415">
                  <c:v>-0.25223200000000001</c:v>
                </c:pt>
                <c:pt idx="21416">
                  <c:v>-0.24803700000000001</c:v>
                </c:pt>
                <c:pt idx="21417">
                  <c:v>-0.243891</c:v>
                </c:pt>
                <c:pt idx="21418">
                  <c:v>-0.23980099999999999</c:v>
                </c:pt>
                <c:pt idx="21419">
                  <c:v>-0.23577100000000001</c:v>
                </c:pt>
                <c:pt idx="21420">
                  <c:v>-0.23180700000000001</c:v>
                </c:pt>
                <c:pt idx="21421">
                  <c:v>-0.22791400000000001</c:v>
                </c:pt>
                <c:pt idx="21422">
                  <c:v>-0.22410099999999999</c:v>
                </c:pt>
                <c:pt idx="21423">
                  <c:v>-0.22037300000000001</c:v>
                </c:pt>
                <c:pt idx="21424">
                  <c:v>-0.21673000000000001</c:v>
                </c:pt>
                <c:pt idx="21425">
                  <c:v>-0.213172</c:v>
                </c:pt>
                <c:pt idx="21426">
                  <c:v>-0.2097</c:v>
                </c:pt>
                <c:pt idx="21427">
                  <c:v>-0.206315</c:v>
                </c:pt>
                <c:pt idx="21428">
                  <c:v>-0.20302000000000001</c:v>
                </c:pt>
                <c:pt idx="21429">
                  <c:v>-0.19981399999999999</c:v>
                </c:pt>
                <c:pt idx="21430">
                  <c:v>-0.19669600000000001</c:v>
                </c:pt>
                <c:pt idx="21431">
                  <c:v>-0.193664</c:v>
                </c:pt>
                <c:pt idx="21432" formatCode="0.00E+00">
                  <c:v>-0.19071299999999999</c:v>
                </c:pt>
                <c:pt idx="21433" formatCode="0.00E+00">
                  <c:v>-0.18784200000000001</c:v>
                </c:pt>
                <c:pt idx="21434" formatCode="0.00E+00">
                  <c:v>-0.185058</c:v>
                </c:pt>
                <c:pt idx="21435" formatCode="0.00E+00">
                  <c:v>-0.18237300000000001</c:v>
                </c:pt>
                <c:pt idx="21436" formatCode="0.00E+00">
                  <c:v>-0.17979100000000001</c:v>
                </c:pt>
                <c:pt idx="21437">
                  <c:v>-0.177312</c:v>
                </c:pt>
                <c:pt idx="21438">
                  <c:v>-0.17493500000000001</c:v>
                </c:pt>
                <c:pt idx="21439">
                  <c:v>-0.17266200000000001</c:v>
                </c:pt>
                <c:pt idx="21440">
                  <c:v>-0.17049500000000001</c:v>
                </c:pt>
                <c:pt idx="21441">
                  <c:v>-0.168435</c:v>
                </c:pt>
                <c:pt idx="21442">
                  <c:v>-0.16648499999999999</c:v>
                </c:pt>
                <c:pt idx="21443">
                  <c:v>-0.16464999999999999</c:v>
                </c:pt>
                <c:pt idx="21444">
                  <c:v>-0.16293099999999999</c:v>
                </c:pt>
                <c:pt idx="21445">
                  <c:v>-0.161329</c:v>
                </c:pt>
                <c:pt idx="21446">
                  <c:v>-0.15984000000000001</c:v>
                </c:pt>
                <c:pt idx="21447">
                  <c:v>-0.15846299999999999</c:v>
                </c:pt>
                <c:pt idx="21448">
                  <c:v>-0.157193</c:v>
                </c:pt>
                <c:pt idx="21449">
                  <c:v>-0.156025</c:v>
                </c:pt>
                <c:pt idx="21450">
                  <c:v>-0.15495800000000001</c:v>
                </c:pt>
                <c:pt idx="21451">
                  <c:v>-0.15399099999999999</c:v>
                </c:pt>
                <c:pt idx="21452">
                  <c:v>-0.15312300000000001</c:v>
                </c:pt>
                <c:pt idx="21453">
                  <c:v>-0.15235099999999999</c:v>
                </c:pt>
                <c:pt idx="21454">
                  <c:v>-0.151673</c:v>
                </c:pt>
                <c:pt idx="21455">
                  <c:v>-0.15109</c:v>
                </c:pt>
                <c:pt idx="21456">
                  <c:v>-0.15060299999999999</c:v>
                </c:pt>
                <c:pt idx="21457">
                  <c:v>-0.15021300000000001</c:v>
                </c:pt>
                <c:pt idx="21458">
                  <c:v>-0.149923</c:v>
                </c:pt>
                <c:pt idx="21459">
                  <c:v>-0.14973400000000001</c:v>
                </c:pt>
                <c:pt idx="21460">
                  <c:v>-0.149646</c:v>
                </c:pt>
                <c:pt idx="21461">
                  <c:v>-0.14965700000000001</c:v>
                </c:pt>
                <c:pt idx="21462">
                  <c:v>-0.14976300000000001</c:v>
                </c:pt>
                <c:pt idx="21463">
                  <c:v>-0.14995900000000001</c:v>
                </c:pt>
                <c:pt idx="21464">
                  <c:v>-0.15024299999999999</c:v>
                </c:pt>
                <c:pt idx="21465">
                  <c:v>-0.150612</c:v>
                </c:pt>
                <c:pt idx="21466">
                  <c:v>-0.151064</c:v>
                </c:pt>
                <c:pt idx="21467">
                  <c:v>-0.15159900000000001</c:v>
                </c:pt>
                <c:pt idx="21468">
                  <c:v>-0.15221699999999999</c:v>
                </c:pt>
                <c:pt idx="21469">
                  <c:v>-0.15290899999999999</c:v>
                </c:pt>
                <c:pt idx="21470">
                  <c:v>-0.15366099999999999</c:v>
                </c:pt>
                <c:pt idx="21471">
                  <c:v>-0.15446499999999999</c:v>
                </c:pt>
                <c:pt idx="21472">
                  <c:v>-0.15532399999999999</c:v>
                </c:pt>
                <c:pt idx="21473">
                  <c:v>-0.15623899999999999</c:v>
                </c:pt>
                <c:pt idx="21474">
                  <c:v>-0.15720700000000001</c:v>
                </c:pt>
                <c:pt idx="21475">
                  <c:v>-0.158225</c:v>
                </c:pt>
                <c:pt idx="21476">
                  <c:v>-0.15929299999999999</c:v>
                </c:pt>
                <c:pt idx="21477">
                  <c:v>-0.16039999999999999</c:v>
                </c:pt>
                <c:pt idx="21478">
                  <c:v>-0.16153699999999999</c:v>
                </c:pt>
                <c:pt idx="21479">
                  <c:v>-0.16270499999999999</c:v>
                </c:pt>
                <c:pt idx="21480">
                  <c:v>-0.163907</c:v>
                </c:pt>
                <c:pt idx="21481">
                  <c:v>-0.16515099999999999</c:v>
                </c:pt>
                <c:pt idx="21482">
                  <c:v>-0.166433</c:v>
                </c:pt>
                <c:pt idx="21483">
                  <c:v>-0.16774900000000001</c:v>
                </c:pt>
                <c:pt idx="21484">
                  <c:v>-0.16909199999999999</c:v>
                </c:pt>
                <c:pt idx="21485">
                  <c:v>-0.170456</c:v>
                </c:pt>
                <c:pt idx="21486">
                  <c:v>-0.17183799999999999</c:v>
                </c:pt>
                <c:pt idx="21487">
                  <c:v>-0.173234</c:v>
                </c:pt>
                <c:pt idx="21488">
                  <c:v>-0.17464299999999999</c:v>
                </c:pt>
                <c:pt idx="21489">
                  <c:v>-0.176063</c:v>
                </c:pt>
                <c:pt idx="21490">
                  <c:v>-0.17749400000000001</c:v>
                </c:pt>
                <c:pt idx="21491">
                  <c:v>-0.17893700000000001</c:v>
                </c:pt>
                <c:pt idx="21492">
                  <c:v>-0.180393</c:v>
                </c:pt>
                <c:pt idx="21493">
                  <c:v>-0.18185699999999999</c:v>
                </c:pt>
                <c:pt idx="21494">
                  <c:v>-0.18332699999999999</c:v>
                </c:pt>
                <c:pt idx="21495">
                  <c:v>-0.184803</c:v>
                </c:pt>
                <c:pt idx="21496">
                  <c:v>-0.186282</c:v>
                </c:pt>
                <c:pt idx="21497">
                  <c:v>-0.18775</c:v>
                </c:pt>
                <c:pt idx="21498">
                  <c:v>-0.18920100000000001</c:v>
                </c:pt>
                <c:pt idx="21499">
                  <c:v>-0.190634</c:v>
                </c:pt>
                <c:pt idx="21500">
                  <c:v>-0.192053</c:v>
                </c:pt>
                <c:pt idx="21501">
                  <c:v>-0.19345699999999999</c:v>
                </c:pt>
                <c:pt idx="21502">
                  <c:v>-0.19484599999999999</c:v>
                </c:pt>
                <c:pt idx="21503">
                  <c:v>-0.19622100000000001</c:v>
                </c:pt>
                <c:pt idx="21504">
                  <c:v>-0.19758400000000001</c:v>
                </c:pt>
                <c:pt idx="21505">
                  <c:v>-0.198936</c:v>
                </c:pt>
                <c:pt idx="21506">
                  <c:v>-0.20027800000000001</c:v>
                </c:pt>
                <c:pt idx="21507">
                  <c:v>-0.201603</c:v>
                </c:pt>
                <c:pt idx="21508">
                  <c:v>-0.202905</c:v>
                </c:pt>
                <c:pt idx="21509">
                  <c:v>-0.20418500000000001</c:v>
                </c:pt>
                <c:pt idx="21510">
                  <c:v>-0.20545099999999999</c:v>
                </c:pt>
                <c:pt idx="21511">
                  <c:v>-0.20671</c:v>
                </c:pt>
                <c:pt idx="21512">
                  <c:v>-0.20796500000000001</c:v>
                </c:pt>
                <c:pt idx="21513">
                  <c:v>-0.20921100000000001</c:v>
                </c:pt>
                <c:pt idx="21514">
                  <c:v>-0.21044299999999999</c:v>
                </c:pt>
                <c:pt idx="21515">
                  <c:v>-0.21165999999999999</c:v>
                </c:pt>
                <c:pt idx="21516">
                  <c:v>-0.212864</c:v>
                </c:pt>
                <c:pt idx="21517">
                  <c:v>-0.214056</c:v>
                </c:pt>
                <c:pt idx="21518">
                  <c:v>-0.21523100000000001</c:v>
                </c:pt>
                <c:pt idx="21519">
                  <c:v>-0.216388</c:v>
                </c:pt>
                <c:pt idx="21520">
                  <c:v>-0.21753</c:v>
                </c:pt>
                <c:pt idx="21521">
                  <c:v>-0.21865699999999999</c:v>
                </c:pt>
                <c:pt idx="21522">
                  <c:v>-0.21976999999999999</c:v>
                </c:pt>
                <c:pt idx="21523">
                  <c:v>-0.22086800000000001</c:v>
                </c:pt>
                <c:pt idx="21524">
                  <c:v>-0.22194800000000001</c:v>
                </c:pt>
                <c:pt idx="21525">
                  <c:v>-0.22300700000000001</c:v>
                </c:pt>
                <c:pt idx="21526">
                  <c:v>-0.224047</c:v>
                </c:pt>
                <c:pt idx="21527">
                  <c:v>-0.22506100000000001</c:v>
                </c:pt>
                <c:pt idx="21528">
                  <c:v>-0.226017</c:v>
                </c:pt>
                <c:pt idx="21529">
                  <c:v>-0.226905</c:v>
                </c:pt>
                <c:pt idx="21530">
                  <c:v>-0.227773</c:v>
                </c:pt>
                <c:pt idx="21531">
                  <c:v>-0.22863600000000001</c:v>
                </c:pt>
                <c:pt idx="21532">
                  <c:v>-0.22947300000000001</c:v>
                </c:pt>
                <c:pt idx="21533">
                  <c:v>-0.23028499999999999</c:v>
                </c:pt>
                <c:pt idx="21534" formatCode="0.00E+00">
                  <c:v>-0.23108999999999999</c:v>
                </c:pt>
                <c:pt idx="21535" formatCode="0.00E+00">
                  <c:v>-0.23189299999999999</c:v>
                </c:pt>
                <c:pt idx="21536" formatCode="0.00E+00">
                  <c:v>-0.23269500000000001</c:v>
                </c:pt>
                <c:pt idx="21537" formatCode="0.00E+00">
                  <c:v>-0.23349600000000001</c:v>
                </c:pt>
                <c:pt idx="21538" formatCode="0.00E+00">
                  <c:v>-0.234293</c:v>
                </c:pt>
                <c:pt idx="21539">
                  <c:v>-0.23508499999999999</c:v>
                </c:pt>
                <c:pt idx="21540">
                  <c:v>-0.235878</c:v>
                </c:pt>
                <c:pt idx="21541">
                  <c:v>-0.236675</c:v>
                </c:pt>
                <c:pt idx="21542">
                  <c:v>-0.237479</c:v>
                </c:pt>
                <c:pt idx="21543">
                  <c:v>-0.238291</c:v>
                </c:pt>
                <c:pt idx="21544">
                  <c:v>-0.23911399999999999</c:v>
                </c:pt>
                <c:pt idx="21545">
                  <c:v>-0.23995</c:v>
                </c:pt>
                <c:pt idx="21546">
                  <c:v>-0.24080499999999999</c:v>
                </c:pt>
                <c:pt idx="21547">
                  <c:v>-0.241679</c:v>
                </c:pt>
                <c:pt idx="21548">
                  <c:v>-0.24257200000000001</c:v>
                </c:pt>
                <c:pt idx="21549">
                  <c:v>-0.243478</c:v>
                </c:pt>
                <c:pt idx="21550">
                  <c:v>-0.244392</c:v>
                </c:pt>
                <c:pt idx="21551">
                  <c:v>-0.245311</c:v>
                </c:pt>
                <c:pt idx="21552">
                  <c:v>-0.24623500000000001</c:v>
                </c:pt>
                <c:pt idx="21553">
                  <c:v>-0.24716199999999999</c:v>
                </c:pt>
                <c:pt idx="21554">
                  <c:v>-0.24809500000000001</c:v>
                </c:pt>
                <c:pt idx="21555">
                  <c:v>-0.249032</c:v>
                </c:pt>
                <c:pt idx="21556">
                  <c:v>-0.249974</c:v>
                </c:pt>
                <c:pt idx="21557">
                  <c:v>-0.25091999999999998</c:v>
                </c:pt>
                <c:pt idx="21558">
                  <c:v>-0.25187100000000001</c:v>
                </c:pt>
                <c:pt idx="21559">
                  <c:v>-0.252826</c:v>
                </c:pt>
                <c:pt idx="21560">
                  <c:v>-0.25378299999999998</c:v>
                </c:pt>
                <c:pt idx="21561">
                  <c:v>-0.25474000000000002</c:v>
                </c:pt>
                <c:pt idx="21562">
                  <c:v>-0.25569999999999998</c:v>
                </c:pt>
                <c:pt idx="21563">
                  <c:v>-0.25666499999999998</c:v>
                </c:pt>
                <c:pt idx="21564">
                  <c:v>-0.25763399999999997</c:v>
                </c:pt>
                <c:pt idx="21565">
                  <c:v>-0.258608</c:v>
                </c:pt>
                <c:pt idx="21566">
                  <c:v>-0.25958700000000001</c:v>
                </c:pt>
                <c:pt idx="21567">
                  <c:v>-0.260569</c:v>
                </c:pt>
                <c:pt idx="21568">
                  <c:v>-0.26155499999999998</c:v>
                </c:pt>
                <c:pt idx="21569">
                  <c:v>-0.262542</c:v>
                </c:pt>
                <c:pt idx="21570">
                  <c:v>-0.26352799999999998</c:v>
                </c:pt>
                <c:pt idx="21571">
                  <c:v>-0.26451000000000002</c:v>
                </c:pt>
                <c:pt idx="21572">
                  <c:v>-0.265486</c:v>
                </c:pt>
                <c:pt idx="21573">
                  <c:v>-0.26645400000000002</c:v>
                </c:pt>
                <c:pt idx="21574">
                  <c:v>-0.26740999999999998</c:v>
                </c:pt>
                <c:pt idx="21575">
                  <c:v>-0.26834999999999998</c:v>
                </c:pt>
                <c:pt idx="21576">
                  <c:v>-0.26927099999999998</c:v>
                </c:pt>
                <c:pt idx="21577">
                  <c:v>-0.27016699999999999</c:v>
                </c:pt>
                <c:pt idx="21578">
                  <c:v>-0.27103500000000003</c:v>
                </c:pt>
                <c:pt idx="21579">
                  <c:v>-0.27187299999999998</c:v>
                </c:pt>
                <c:pt idx="21580">
                  <c:v>-0.27267599999999997</c:v>
                </c:pt>
                <c:pt idx="21581">
                  <c:v>-0.27344499999999999</c:v>
                </c:pt>
                <c:pt idx="21582">
                  <c:v>-0.27417999999999998</c:v>
                </c:pt>
                <c:pt idx="21583">
                  <c:v>-0.27488299999999999</c:v>
                </c:pt>
                <c:pt idx="21584">
                  <c:v>-0.27555400000000002</c:v>
                </c:pt>
                <c:pt idx="21585">
                  <c:v>-0.27619500000000002</c:v>
                </c:pt>
                <c:pt idx="21586">
                  <c:v>-0.27680399999999999</c:v>
                </c:pt>
                <c:pt idx="21587">
                  <c:v>-0.27737699999999998</c:v>
                </c:pt>
                <c:pt idx="21588">
                  <c:v>-0.27790999999999999</c:v>
                </c:pt>
                <c:pt idx="21589">
                  <c:v>-0.27840199999999998</c:v>
                </c:pt>
                <c:pt idx="21590">
                  <c:v>-0.27884700000000001</c:v>
                </c:pt>
                <c:pt idx="21591">
                  <c:v>-0.27924199999999999</c:v>
                </c:pt>
                <c:pt idx="21592">
                  <c:v>-0.279586</c:v>
                </c:pt>
                <c:pt idx="21593">
                  <c:v>-0.27987800000000002</c:v>
                </c:pt>
                <c:pt idx="21594">
                  <c:v>-0.280113</c:v>
                </c:pt>
                <c:pt idx="21595">
                  <c:v>-0.280281</c:v>
                </c:pt>
                <c:pt idx="21596">
                  <c:v>-0.28037200000000001</c:v>
                </c:pt>
                <c:pt idx="21597">
                  <c:v>-0.28038600000000002</c:v>
                </c:pt>
                <c:pt idx="21598">
                  <c:v>-0.28032299999999999</c:v>
                </c:pt>
                <c:pt idx="21599">
                  <c:v>-0.28018199999999999</c:v>
                </c:pt>
                <c:pt idx="21600">
                  <c:v>-0.27996300000000002</c:v>
                </c:pt>
                <c:pt idx="21601">
                  <c:v>-0.27966200000000002</c:v>
                </c:pt>
                <c:pt idx="21602">
                  <c:v>-0.27927299999999999</c:v>
                </c:pt>
                <c:pt idx="21603">
                  <c:v>-0.27878599999999998</c:v>
                </c:pt>
                <c:pt idx="21604">
                  <c:v>-0.27819899999999997</c:v>
                </c:pt>
                <c:pt idx="21605">
                  <c:v>-0.27751700000000001</c:v>
                </c:pt>
                <c:pt idx="21606">
                  <c:v>-0.27674500000000002</c:v>
                </c:pt>
                <c:pt idx="21607">
                  <c:v>-0.27588499999999999</c:v>
                </c:pt>
                <c:pt idx="21608">
                  <c:v>-0.27493200000000001</c:v>
                </c:pt>
                <c:pt idx="21609">
                  <c:v>-0.27388200000000001</c:v>
                </c:pt>
                <c:pt idx="21610">
                  <c:v>-0.27272800000000003</c:v>
                </c:pt>
                <c:pt idx="21611">
                  <c:v>-0.27146700000000001</c:v>
                </c:pt>
                <c:pt idx="21612">
                  <c:v>-0.27009300000000003</c:v>
                </c:pt>
                <c:pt idx="21613">
                  <c:v>-0.26860499999999998</c:v>
                </c:pt>
                <c:pt idx="21614">
                  <c:v>-0.26700499999999999</c:v>
                </c:pt>
                <c:pt idx="21615">
                  <c:v>-0.265295</c:v>
                </c:pt>
                <c:pt idx="21616">
                  <c:v>-0.26347999999999999</c:v>
                </c:pt>
                <c:pt idx="21617">
                  <c:v>-0.26156000000000001</c:v>
                </c:pt>
                <c:pt idx="21618">
                  <c:v>-0.25953399999999999</c:v>
                </c:pt>
                <c:pt idx="21619">
                  <c:v>-0.25740099999999999</c:v>
                </c:pt>
                <c:pt idx="21620">
                  <c:v>-0.255166</c:v>
                </c:pt>
                <c:pt idx="21621">
                  <c:v>-0.25282199999999999</c:v>
                </c:pt>
                <c:pt idx="21622">
                  <c:v>-0.250336</c:v>
                </c:pt>
                <c:pt idx="21623">
                  <c:v>-0.24770300000000001</c:v>
                </c:pt>
                <c:pt idx="21624">
                  <c:v>-0.24495400000000001</c:v>
                </c:pt>
                <c:pt idx="21625">
                  <c:v>-0.242089</c:v>
                </c:pt>
                <c:pt idx="21626">
                  <c:v>-0.239093</c:v>
                </c:pt>
                <c:pt idx="21627">
                  <c:v>-0.23596700000000001</c:v>
                </c:pt>
                <c:pt idx="21628">
                  <c:v>-0.23271700000000001</c:v>
                </c:pt>
                <c:pt idx="21629">
                  <c:v>-0.22934299999999999</c:v>
                </c:pt>
                <c:pt idx="21630">
                  <c:v>-0.22584499999999999</c:v>
                </c:pt>
                <c:pt idx="21631">
                  <c:v>-0.222224</c:v>
                </c:pt>
                <c:pt idx="21632">
                  <c:v>-0.21847800000000001</c:v>
                </c:pt>
                <c:pt idx="21633">
                  <c:v>-0.21460699999999999</c:v>
                </c:pt>
                <c:pt idx="21634">
                  <c:v>-0.210614</c:v>
                </c:pt>
                <c:pt idx="21635">
                  <c:v>-0.20650399999999999</c:v>
                </c:pt>
                <c:pt idx="21636">
                  <c:v>-0.20228299999999999</c:v>
                </c:pt>
                <c:pt idx="21637">
                  <c:v>-0.19795499999999999</c:v>
                </c:pt>
                <c:pt idx="21638">
                  <c:v>-0.193524</c:v>
                </c:pt>
                <c:pt idx="21639">
                  <c:v>-0.18899299999999999</c:v>
                </c:pt>
                <c:pt idx="21640">
                  <c:v>-0.184363</c:v>
                </c:pt>
                <c:pt idx="21641">
                  <c:v>-0.17963999999999999</c:v>
                </c:pt>
                <c:pt idx="21642">
                  <c:v>-0.17482800000000001</c:v>
                </c:pt>
                <c:pt idx="21643">
                  <c:v>-0.16992599999999999</c:v>
                </c:pt>
                <c:pt idx="21644">
                  <c:v>-0.164935</c:v>
                </c:pt>
                <c:pt idx="21645">
                  <c:v>-0.159862</c:v>
                </c:pt>
                <c:pt idx="21646">
                  <c:v>-0.15471399999999999</c:v>
                </c:pt>
                <c:pt idx="21647">
                  <c:v>-0.14949399999999999</c:v>
                </c:pt>
                <c:pt idx="21648">
                  <c:v>-0.144204</c:v>
                </c:pt>
                <c:pt idx="21649">
                  <c:v>-0.13884299999999999</c:v>
                </c:pt>
                <c:pt idx="21650">
                  <c:v>-0.133414</c:v>
                </c:pt>
                <c:pt idx="21651">
                  <c:v>-0.12792200000000001</c:v>
                </c:pt>
                <c:pt idx="21652">
                  <c:v>-0.12237000000000001</c:v>
                </c:pt>
                <c:pt idx="21653">
                  <c:v>-0.11673799999999999</c:v>
                </c:pt>
                <c:pt idx="21654">
                  <c:v>-0.111022</c:v>
                </c:pt>
                <c:pt idx="21655">
                  <c:v>-0.105249</c:v>
                </c:pt>
                <c:pt idx="21656">
                  <c:v>-9.94313E-2</c:v>
                </c:pt>
                <c:pt idx="21657">
                  <c:v>-9.3562000000000006E-2</c:v>
                </c:pt>
                <c:pt idx="21658">
                  <c:v>-8.76469E-2</c:v>
                </c:pt>
                <c:pt idx="21659">
                  <c:v>-8.16997E-2</c:v>
                </c:pt>
                <c:pt idx="21660">
                  <c:v>-7.5728699999999996E-2</c:v>
                </c:pt>
                <c:pt idx="21661">
                  <c:v>-6.9739099999999998E-2</c:v>
                </c:pt>
                <c:pt idx="21662">
                  <c:v>-6.3734600000000002E-2</c:v>
                </c:pt>
                <c:pt idx="21663">
                  <c:v>-5.7718100000000001E-2</c:v>
                </c:pt>
                <c:pt idx="21664">
                  <c:v>-5.1693799999999998E-2</c:v>
                </c:pt>
                <c:pt idx="21665">
                  <c:v>-4.5666699999999998E-2</c:v>
                </c:pt>
                <c:pt idx="21666">
                  <c:v>-3.9642200000000002E-2</c:v>
                </c:pt>
                <c:pt idx="21667">
                  <c:v>-3.3625500000000003E-2</c:v>
                </c:pt>
                <c:pt idx="21668">
                  <c:v>-2.7622899999999999E-2</c:v>
                </c:pt>
                <c:pt idx="21669">
                  <c:v>-2.1641799999999999E-2</c:v>
                </c:pt>
                <c:pt idx="21670">
                  <c:v>-1.56905E-2</c:v>
                </c:pt>
                <c:pt idx="21671" formatCode="0.00E+00">
                  <c:v>-9.7763099999999999E-3</c:v>
                </c:pt>
                <c:pt idx="21672" formatCode="0.00E+00">
                  <c:v>-3.9050999999999999E-3</c:v>
                </c:pt>
                <c:pt idx="21673" formatCode="0.00E+00">
                  <c:v>1.91873E-3</c:v>
                </c:pt>
                <c:pt idx="21674" formatCode="0.00E+00">
                  <c:v>7.69114E-3</c:v>
                </c:pt>
                <c:pt idx="21675">
                  <c:v>1.34073E-2</c:v>
                </c:pt>
                <c:pt idx="21676">
                  <c:v>1.9062099999999998E-2</c:v>
                </c:pt>
                <c:pt idx="21677">
                  <c:v>2.46509E-2</c:v>
                </c:pt>
                <c:pt idx="21678">
                  <c:v>3.0168500000000001E-2</c:v>
                </c:pt>
                <c:pt idx="21679">
                  <c:v>3.5609599999999998E-2</c:v>
                </c:pt>
                <c:pt idx="21680">
                  <c:v>4.0968900000000003E-2</c:v>
                </c:pt>
                <c:pt idx="21681">
                  <c:v>4.6242699999999998E-2</c:v>
                </c:pt>
                <c:pt idx="21682">
                  <c:v>5.1428500000000002E-2</c:v>
                </c:pt>
                <c:pt idx="21683">
                  <c:v>5.6522700000000002E-2</c:v>
                </c:pt>
                <c:pt idx="21684">
                  <c:v>6.15203E-2</c:v>
                </c:pt>
                <c:pt idx="21685">
                  <c:v>6.6415199999999994E-2</c:v>
                </c:pt>
                <c:pt idx="21686">
                  <c:v>7.1200100000000002E-2</c:v>
                </c:pt>
                <c:pt idx="21687">
                  <c:v>7.5867900000000002E-2</c:v>
                </c:pt>
                <c:pt idx="21688">
                  <c:v>8.0414600000000003E-2</c:v>
                </c:pt>
                <c:pt idx="21689">
                  <c:v>8.4837899999999994E-2</c:v>
                </c:pt>
                <c:pt idx="21690">
                  <c:v>8.9133699999999996E-2</c:v>
                </c:pt>
                <c:pt idx="21691">
                  <c:v>9.32973E-2</c:v>
                </c:pt>
                <c:pt idx="21692">
                  <c:v>9.7324800000000003E-2</c:v>
                </c:pt>
                <c:pt idx="21693">
                  <c:v>0.101213</c:v>
                </c:pt>
                <c:pt idx="21694">
                  <c:v>0.10495699999999999</c:v>
                </c:pt>
                <c:pt idx="21695">
                  <c:v>0.108555</c:v>
                </c:pt>
                <c:pt idx="21696">
                  <c:v>0.11200400000000001</c:v>
                </c:pt>
                <c:pt idx="21697">
                  <c:v>0.115305</c:v>
                </c:pt>
                <c:pt idx="21698">
                  <c:v>0.118455</c:v>
                </c:pt>
                <c:pt idx="21699">
                  <c:v>0.121448</c:v>
                </c:pt>
                <c:pt idx="21700">
                  <c:v>0.124281</c:v>
                </c:pt>
                <c:pt idx="21701">
                  <c:v>0.12695200000000001</c:v>
                </c:pt>
                <c:pt idx="21702">
                  <c:v>0.12945799999999999</c:v>
                </c:pt>
                <c:pt idx="21703">
                  <c:v>0.131802</c:v>
                </c:pt>
                <c:pt idx="21704">
                  <c:v>0.13398099999999999</c:v>
                </c:pt>
                <c:pt idx="21705">
                  <c:v>0.135992</c:v>
                </c:pt>
                <c:pt idx="21706">
                  <c:v>0.13783200000000001</c:v>
                </c:pt>
                <c:pt idx="21707">
                  <c:v>0.13949600000000001</c:v>
                </c:pt>
                <c:pt idx="21708">
                  <c:v>0.140983</c:v>
                </c:pt>
                <c:pt idx="21709">
                  <c:v>0.142291</c:v>
                </c:pt>
                <c:pt idx="21710">
                  <c:v>0.14341799999999999</c:v>
                </c:pt>
                <c:pt idx="21711">
                  <c:v>0.14436299999999999</c:v>
                </c:pt>
                <c:pt idx="21712">
                  <c:v>0.14512800000000001</c:v>
                </c:pt>
                <c:pt idx="21713">
                  <c:v>0.14571500000000001</c:v>
                </c:pt>
                <c:pt idx="21714">
                  <c:v>0.146124</c:v>
                </c:pt>
                <c:pt idx="21715">
                  <c:v>0.14635500000000001</c:v>
                </c:pt>
                <c:pt idx="21716">
                  <c:v>0.14640700000000001</c:v>
                </c:pt>
                <c:pt idx="21717">
                  <c:v>0.146282</c:v>
                </c:pt>
                <c:pt idx="21718">
                  <c:v>0.14598</c:v>
                </c:pt>
                <c:pt idx="21719">
                  <c:v>0.14550199999999999</c:v>
                </c:pt>
                <c:pt idx="21720">
                  <c:v>0.14485200000000001</c:v>
                </c:pt>
                <c:pt idx="21721">
                  <c:v>0.14403099999999999</c:v>
                </c:pt>
                <c:pt idx="21722">
                  <c:v>0.14304</c:v>
                </c:pt>
                <c:pt idx="21723">
                  <c:v>0.14188100000000001</c:v>
                </c:pt>
                <c:pt idx="21724">
                  <c:v>0.14055599999999999</c:v>
                </c:pt>
                <c:pt idx="21725">
                  <c:v>0.139066</c:v>
                </c:pt>
                <c:pt idx="21726">
                  <c:v>0.13741100000000001</c:v>
                </c:pt>
                <c:pt idx="21727">
                  <c:v>0.135597</c:v>
                </c:pt>
                <c:pt idx="21728">
                  <c:v>0.133629</c:v>
                </c:pt>
                <c:pt idx="21729">
                  <c:v>0.13150899999999999</c:v>
                </c:pt>
                <c:pt idx="21730">
                  <c:v>0.12923799999999999</c:v>
                </c:pt>
                <c:pt idx="21731">
                  <c:v>0.12681600000000001</c:v>
                </c:pt>
                <c:pt idx="21732">
                  <c:v>0.124246</c:v>
                </c:pt>
                <c:pt idx="21733">
                  <c:v>0.12153</c:v>
                </c:pt>
                <c:pt idx="21734">
                  <c:v>0.118676</c:v>
                </c:pt>
                <c:pt idx="21735">
                  <c:v>0.115687</c:v>
                </c:pt>
                <c:pt idx="21736">
                  <c:v>0.11257</c:v>
                </c:pt>
                <c:pt idx="21737">
                  <c:v>0.10932799999999999</c:v>
                </c:pt>
                <c:pt idx="21738">
                  <c:v>0.105964</c:v>
                </c:pt>
                <c:pt idx="21739">
                  <c:v>0.102482</c:v>
                </c:pt>
                <c:pt idx="21740">
                  <c:v>9.8882800000000007E-2</c:v>
                </c:pt>
                <c:pt idx="21741">
                  <c:v>9.5169900000000002E-2</c:v>
                </c:pt>
                <c:pt idx="21742">
                  <c:v>9.1349399999999997E-2</c:v>
                </c:pt>
                <c:pt idx="21743">
                  <c:v>8.7429800000000002E-2</c:v>
                </c:pt>
                <c:pt idx="21744">
                  <c:v>8.3418599999999996E-2</c:v>
                </c:pt>
                <c:pt idx="21745">
                  <c:v>7.9320699999999994E-2</c:v>
                </c:pt>
                <c:pt idx="21746">
                  <c:v>7.5141799999999995E-2</c:v>
                </c:pt>
                <c:pt idx="21747">
                  <c:v>7.0889199999999999E-2</c:v>
                </c:pt>
                <c:pt idx="21748">
                  <c:v>6.6568500000000003E-2</c:v>
                </c:pt>
                <c:pt idx="21749">
                  <c:v>6.2183700000000001E-2</c:v>
                </c:pt>
                <c:pt idx="21750">
                  <c:v>5.7738100000000001E-2</c:v>
                </c:pt>
                <c:pt idx="21751">
                  <c:v>5.3235999999999999E-2</c:v>
                </c:pt>
                <c:pt idx="21752">
                  <c:v>4.8683700000000003E-2</c:v>
                </c:pt>
                <c:pt idx="21753">
                  <c:v>4.4089000000000003E-2</c:v>
                </c:pt>
                <c:pt idx="21754">
                  <c:v>3.9458500000000001E-2</c:v>
                </c:pt>
                <c:pt idx="21755">
                  <c:v>3.4797399999999999E-2</c:v>
                </c:pt>
                <c:pt idx="21756">
                  <c:v>3.0111499999999999E-2</c:v>
                </c:pt>
                <c:pt idx="21757">
                  <c:v>2.5407200000000001E-2</c:v>
                </c:pt>
                <c:pt idx="21758">
                  <c:v>2.0690400000000001E-2</c:v>
                </c:pt>
                <c:pt idx="21759">
                  <c:v>1.5965900000000002E-2</c:v>
                </c:pt>
                <c:pt idx="21760">
                  <c:v>1.12386E-2</c:v>
                </c:pt>
                <c:pt idx="21761" formatCode="0.00E+00">
                  <c:v>6.5149300000000004E-3</c:v>
                </c:pt>
                <c:pt idx="21762" formatCode="0.00E+00">
                  <c:v>1.8011800000000001E-3</c:v>
                </c:pt>
                <c:pt idx="21763" formatCode="0.00E+00">
                  <c:v>-2.8970100000000002E-3</c:v>
                </c:pt>
                <c:pt idx="21764" formatCode="0.00E+00">
                  <c:v>-7.5734799999999996E-3</c:v>
                </c:pt>
                <c:pt idx="21765">
                  <c:v>-1.22218E-2</c:v>
                </c:pt>
                <c:pt idx="21766">
                  <c:v>-1.68366E-2</c:v>
                </c:pt>
                <c:pt idx="21767">
                  <c:v>-2.1413000000000001E-2</c:v>
                </c:pt>
                <c:pt idx="21768">
                  <c:v>-2.5945800000000002E-2</c:v>
                </c:pt>
                <c:pt idx="21769">
                  <c:v>-3.0429600000000001E-2</c:v>
                </c:pt>
                <c:pt idx="21770">
                  <c:v>-3.4859099999999997E-2</c:v>
                </c:pt>
                <c:pt idx="21771">
                  <c:v>-3.9228399999999997E-2</c:v>
                </c:pt>
                <c:pt idx="21772">
                  <c:v>-4.35322E-2</c:v>
                </c:pt>
                <c:pt idx="21773">
                  <c:v>-4.7765099999999998E-2</c:v>
                </c:pt>
                <c:pt idx="21774">
                  <c:v>-5.1921700000000001E-2</c:v>
                </c:pt>
                <c:pt idx="21775">
                  <c:v>-5.59961E-2</c:v>
                </c:pt>
                <c:pt idx="21776">
                  <c:v>-5.9982099999999997E-2</c:v>
                </c:pt>
                <c:pt idx="21777">
                  <c:v>-6.38735E-2</c:v>
                </c:pt>
                <c:pt idx="21778">
                  <c:v>-6.7665400000000001E-2</c:v>
                </c:pt>
                <c:pt idx="21779">
                  <c:v>-7.1355100000000005E-2</c:v>
                </c:pt>
                <c:pt idx="21780">
                  <c:v>-7.4939199999999997E-2</c:v>
                </c:pt>
                <c:pt idx="21781">
                  <c:v>-7.8413399999999994E-2</c:v>
                </c:pt>
                <c:pt idx="21782">
                  <c:v>-8.1774799999999995E-2</c:v>
                </c:pt>
                <c:pt idx="21783">
                  <c:v>-8.5021700000000006E-2</c:v>
                </c:pt>
                <c:pt idx="21784">
                  <c:v>-8.8150300000000001E-2</c:v>
                </c:pt>
                <c:pt idx="21785">
                  <c:v>-9.1156200000000007E-2</c:v>
                </c:pt>
                <c:pt idx="21786">
                  <c:v>-9.4035999999999995E-2</c:v>
                </c:pt>
                <c:pt idx="21787">
                  <c:v>-9.6786700000000003E-2</c:v>
                </c:pt>
                <c:pt idx="21788">
                  <c:v>-9.9404699999999999E-2</c:v>
                </c:pt>
                <c:pt idx="21789">
                  <c:v>-0.101886</c:v>
                </c:pt>
                <c:pt idx="21790">
                  <c:v>-0.104228</c:v>
                </c:pt>
                <c:pt idx="21791">
                  <c:v>-0.106429</c:v>
                </c:pt>
                <c:pt idx="21792">
                  <c:v>-0.108489</c:v>
                </c:pt>
                <c:pt idx="21793">
                  <c:v>-0.110404</c:v>
                </c:pt>
                <c:pt idx="21794">
                  <c:v>-0.11217299999999999</c:v>
                </c:pt>
                <c:pt idx="21795">
                  <c:v>-0.11379400000000001</c:v>
                </c:pt>
                <c:pt idx="21796">
                  <c:v>-0.11526500000000001</c:v>
                </c:pt>
                <c:pt idx="21797">
                  <c:v>-0.11658300000000001</c:v>
                </c:pt>
                <c:pt idx="21798">
                  <c:v>-0.117746</c:v>
                </c:pt>
                <c:pt idx="21799">
                  <c:v>-0.118753</c:v>
                </c:pt>
                <c:pt idx="21800">
                  <c:v>-0.119604</c:v>
                </c:pt>
                <c:pt idx="21801">
                  <c:v>-0.120297</c:v>
                </c:pt>
                <c:pt idx="21802">
                  <c:v>-0.120833</c:v>
                </c:pt>
                <c:pt idx="21803">
                  <c:v>-0.121212</c:v>
                </c:pt>
                <c:pt idx="21804">
                  <c:v>-0.121432</c:v>
                </c:pt>
                <c:pt idx="21805">
                  <c:v>-0.12149500000000001</c:v>
                </c:pt>
                <c:pt idx="21806">
                  <c:v>-0.12139900000000001</c:v>
                </c:pt>
                <c:pt idx="21807">
                  <c:v>-0.121146</c:v>
                </c:pt>
                <c:pt idx="21808">
                  <c:v>-0.120737</c:v>
                </c:pt>
                <c:pt idx="21809">
                  <c:v>-0.120172</c:v>
                </c:pt>
                <c:pt idx="21810">
                  <c:v>-0.119453</c:v>
                </c:pt>
                <c:pt idx="21811">
                  <c:v>-0.11858100000000001</c:v>
                </c:pt>
                <c:pt idx="21812">
                  <c:v>-0.117559</c:v>
                </c:pt>
                <c:pt idx="21813">
                  <c:v>-0.116386</c:v>
                </c:pt>
                <c:pt idx="21814">
                  <c:v>-0.115065</c:v>
                </c:pt>
                <c:pt idx="21815">
                  <c:v>-0.113597</c:v>
                </c:pt>
                <c:pt idx="21816">
                  <c:v>-0.111983</c:v>
                </c:pt>
                <c:pt idx="21817">
                  <c:v>-0.110225</c:v>
                </c:pt>
                <c:pt idx="21818">
                  <c:v>-0.10832600000000001</c:v>
                </c:pt>
                <c:pt idx="21819">
                  <c:v>-0.10628600000000001</c:v>
                </c:pt>
                <c:pt idx="21820">
                  <c:v>-0.10410800000000001</c:v>
                </c:pt>
                <c:pt idx="21821">
                  <c:v>-0.10179299999999999</c:v>
                </c:pt>
                <c:pt idx="21822">
                  <c:v>-9.9346299999999998E-2</c:v>
                </c:pt>
                <c:pt idx="21823">
                  <c:v>-9.67697E-2</c:v>
                </c:pt>
                <c:pt idx="21824">
                  <c:v>-9.4067300000000006E-2</c:v>
                </c:pt>
                <c:pt idx="21825">
                  <c:v>-9.1243099999999994E-2</c:v>
                </c:pt>
                <c:pt idx="21826">
                  <c:v>-8.8300500000000004E-2</c:v>
                </c:pt>
                <c:pt idx="21827">
                  <c:v>-8.5242299999999993E-2</c:v>
                </c:pt>
                <c:pt idx="21828">
                  <c:v>-8.2070599999999994E-2</c:v>
                </c:pt>
                <c:pt idx="21829">
                  <c:v>-7.8787499999999996E-2</c:v>
                </c:pt>
                <c:pt idx="21830">
                  <c:v>-7.5394600000000006E-2</c:v>
                </c:pt>
                <c:pt idx="21831">
                  <c:v>-7.1895600000000004E-2</c:v>
                </c:pt>
                <c:pt idx="21832">
                  <c:v>-6.8295599999999998E-2</c:v>
                </c:pt>
                <c:pt idx="21833">
                  <c:v>-6.4599299999999998E-2</c:v>
                </c:pt>
                <c:pt idx="21834">
                  <c:v>-6.0810099999999999E-2</c:v>
                </c:pt>
                <c:pt idx="21835">
                  <c:v>-5.6930399999999999E-2</c:v>
                </c:pt>
                <c:pt idx="21836">
                  <c:v>-5.29624E-2</c:v>
                </c:pt>
                <c:pt idx="21837">
                  <c:v>-4.8909300000000003E-2</c:v>
                </c:pt>
                <c:pt idx="21838">
                  <c:v>-4.4774700000000001E-2</c:v>
                </c:pt>
                <c:pt idx="21839">
                  <c:v>-4.0561899999999998E-2</c:v>
                </c:pt>
                <c:pt idx="21840">
                  <c:v>-3.6274099999999997E-2</c:v>
                </c:pt>
                <c:pt idx="21841">
                  <c:v>-3.1916600000000003E-2</c:v>
                </c:pt>
                <c:pt idx="21842">
                  <c:v>-2.7494600000000001E-2</c:v>
                </c:pt>
                <c:pt idx="21843">
                  <c:v>-2.3012399999999999E-2</c:v>
                </c:pt>
                <c:pt idx="21844">
                  <c:v>-1.8473199999999999E-2</c:v>
                </c:pt>
                <c:pt idx="21845">
                  <c:v>-1.38808E-2</c:v>
                </c:pt>
                <c:pt idx="21846" formatCode="0.00E+00">
                  <c:v>-9.2397299999999998E-3</c:v>
                </c:pt>
                <c:pt idx="21847" formatCode="0.00E+00">
                  <c:v>-4.5554799999999998E-3</c:v>
                </c:pt>
                <c:pt idx="21848" formatCode="0.00E+00">
                  <c:v>1.67126E-4</c:v>
                </c:pt>
                <c:pt idx="21849" formatCode="0.00E+00">
                  <c:v>4.9247199999999996E-3</c:v>
                </c:pt>
                <c:pt idx="21850" formatCode="0.00E+00">
                  <c:v>9.7146799999999998E-3</c:v>
                </c:pt>
                <c:pt idx="21851">
                  <c:v>1.45337E-2</c:v>
                </c:pt>
                <c:pt idx="21852">
                  <c:v>1.9377999999999999E-2</c:v>
                </c:pt>
                <c:pt idx="21853">
                  <c:v>2.4244000000000002E-2</c:v>
                </c:pt>
                <c:pt idx="21854">
                  <c:v>2.9128399999999999E-2</c:v>
                </c:pt>
                <c:pt idx="21855">
                  <c:v>3.4027599999999998E-2</c:v>
                </c:pt>
                <c:pt idx="21856">
                  <c:v>3.8937800000000002E-2</c:v>
                </c:pt>
                <c:pt idx="21857">
                  <c:v>4.3855600000000002E-2</c:v>
                </c:pt>
                <c:pt idx="21858">
                  <c:v>4.8777800000000003E-2</c:v>
                </c:pt>
                <c:pt idx="21859">
                  <c:v>5.3700699999999997E-2</c:v>
                </c:pt>
                <c:pt idx="21860">
                  <c:v>5.8621199999999998E-2</c:v>
                </c:pt>
                <c:pt idx="21861">
                  <c:v>6.3535599999999998E-2</c:v>
                </c:pt>
                <c:pt idx="21862">
                  <c:v>6.8440000000000001E-2</c:v>
                </c:pt>
                <c:pt idx="21863">
                  <c:v>7.3331599999999997E-2</c:v>
                </c:pt>
                <c:pt idx="21864">
                  <c:v>7.8207600000000002E-2</c:v>
                </c:pt>
                <c:pt idx="21865">
                  <c:v>8.3064100000000002E-2</c:v>
                </c:pt>
                <c:pt idx="21866">
                  <c:v>8.7896799999999997E-2</c:v>
                </c:pt>
                <c:pt idx="21867">
                  <c:v>9.2702599999999996E-2</c:v>
                </c:pt>
                <c:pt idx="21868">
                  <c:v>9.7479099999999999E-2</c:v>
                </c:pt>
                <c:pt idx="21869">
                  <c:v>0.102224</c:v>
                </c:pt>
                <c:pt idx="21870">
                  <c:v>0.106936</c:v>
                </c:pt>
                <c:pt idx="21871">
                  <c:v>0.111612</c:v>
                </c:pt>
                <c:pt idx="21872">
                  <c:v>0.11624900000000001</c:v>
                </c:pt>
                <c:pt idx="21873">
                  <c:v>0.12084499999999999</c:v>
                </c:pt>
                <c:pt idx="21874">
                  <c:v>0.12539800000000001</c:v>
                </c:pt>
                <c:pt idx="21875">
                  <c:v>0.12990599999999999</c:v>
                </c:pt>
                <c:pt idx="21876">
                  <c:v>0.13436400000000001</c:v>
                </c:pt>
                <c:pt idx="21877">
                  <c:v>0.13877</c:v>
                </c:pt>
                <c:pt idx="21878">
                  <c:v>0.14312</c:v>
                </c:pt>
                <c:pt idx="21879">
                  <c:v>0.14741299999999999</c:v>
                </c:pt>
                <c:pt idx="21880">
                  <c:v>0.15164900000000001</c:v>
                </c:pt>
                <c:pt idx="21881">
                  <c:v>0.15582699999999999</c:v>
                </c:pt>
                <c:pt idx="21882">
                  <c:v>0.159943</c:v>
                </c:pt>
                <c:pt idx="21883">
                  <c:v>0.163996</c:v>
                </c:pt>
                <c:pt idx="21884">
                  <c:v>0.16798399999999999</c:v>
                </c:pt>
                <c:pt idx="21885">
                  <c:v>0.171904</c:v>
                </c:pt>
                <c:pt idx="21886">
                  <c:v>0.17575399999999999</c:v>
                </c:pt>
                <c:pt idx="21887">
                  <c:v>0.179534</c:v>
                </c:pt>
                <c:pt idx="21888">
                  <c:v>0.18324099999999999</c:v>
                </c:pt>
                <c:pt idx="21889">
                  <c:v>0.18687400000000001</c:v>
                </c:pt>
                <c:pt idx="21890">
                  <c:v>0.19043399999999999</c:v>
                </c:pt>
                <c:pt idx="21891">
                  <c:v>0.19391800000000001</c:v>
                </c:pt>
                <c:pt idx="21892">
                  <c:v>0.197327</c:v>
                </c:pt>
                <c:pt idx="21893">
                  <c:v>0.200658</c:v>
                </c:pt>
                <c:pt idx="21894">
                  <c:v>0.20390900000000001</c:v>
                </c:pt>
                <c:pt idx="21895">
                  <c:v>0.20707900000000001</c:v>
                </c:pt>
                <c:pt idx="21896">
                  <c:v>0.21016699999999999</c:v>
                </c:pt>
                <c:pt idx="21897">
                  <c:v>0.213171</c:v>
                </c:pt>
                <c:pt idx="21898">
                  <c:v>0.21609100000000001</c:v>
                </c:pt>
                <c:pt idx="21899">
                  <c:v>0.21892800000000001</c:v>
                </c:pt>
                <c:pt idx="21900">
                  <c:v>0.22167999999999999</c:v>
                </c:pt>
                <c:pt idx="21901">
                  <c:v>0.22434599999999999</c:v>
                </c:pt>
                <c:pt idx="21902">
                  <c:v>0.22692699999999999</c:v>
                </c:pt>
                <c:pt idx="21903">
                  <c:v>0.22942299999999999</c:v>
                </c:pt>
                <c:pt idx="21904">
                  <c:v>0.23183400000000001</c:v>
                </c:pt>
                <c:pt idx="21905">
                  <c:v>0.23415800000000001</c:v>
                </c:pt>
                <c:pt idx="21906">
                  <c:v>0.23639499999999999</c:v>
                </c:pt>
                <c:pt idx="21907">
                  <c:v>0.23854500000000001</c:v>
                </c:pt>
                <c:pt idx="21908">
                  <c:v>0.24060400000000001</c:v>
                </c:pt>
                <c:pt idx="21909">
                  <c:v>0.24257100000000001</c:v>
                </c:pt>
                <c:pt idx="21910">
                  <c:v>0.244448</c:v>
                </c:pt>
                <c:pt idx="21911">
                  <c:v>0.24623400000000001</c:v>
                </c:pt>
                <c:pt idx="21912">
                  <c:v>0.24792900000000001</c:v>
                </c:pt>
                <c:pt idx="21913">
                  <c:v>0.249532</c:v>
                </c:pt>
                <c:pt idx="21914">
                  <c:v>0.25104500000000002</c:v>
                </c:pt>
                <c:pt idx="21915">
                  <c:v>0.25246600000000002</c:v>
                </c:pt>
                <c:pt idx="21916">
                  <c:v>0.25379499999999999</c:v>
                </c:pt>
                <c:pt idx="21917">
                  <c:v>0.25503100000000001</c:v>
                </c:pt>
                <c:pt idx="21918">
                  <c:v>0.25617600000000001</c:v>
                </c:pt>
                <c:pt idx="21919">
                  <c:v>0.25723099999999999</c:v>
                </c:pt>
                <c:pt idx="21920">
                  <c:v>0.25819500000000001</c:v>
                </c:pt>
                <c:pt idx="21921">
                  <c:v>0.25906699999999999</c:v>
                </c:pt>
                <c:pt idx="21922">
                  <c:v>0.259849</c:v>
                </c:pt>
                <c:pt idx="21923">
                  <c:v>0.26053900000000002</c:v>
                </c:pt>
                <c:pt idx="21924">
                  <c:v>0.26113900000000001</c:v>
                </c:pt>
                <c:pt idx="21925">
                  <c:v>0.26164900000000002</c:v>
                </c:pt>
                <c:pt idx="21926">
                  <c:v>0.26207000000000003</c:v>
                </c:pt>
                <c:pt idx="21927">
                  <c:v>0.26240000000000002</c:v>
                </c:pt>
                <c:pt idx="21928">
                  <c:v>0.26264100000000001</c:v>
                </c:pt>
                <c:pt idx="21929">
                  <c:v>0.26279400000000003</c:v>
                </c:pt>
                <c:pt idx="21930">
                  <c:v>0.26285799999999998</c:v>
                </c:pt>
                <c:pt idx="21931">
                  <c:v>0.26283499999999999</c:v>
                </c:pt>
                <c:pt idx="21932">
                  <c:v>0.26272299999999998</c:v>
                </c:pt>
                <c:pt idx="21933">
                  <c:v>0.26252399999999998</c:v>
                </c:pt>
                <c:pt idx="21934">
                  <c:v>0.26223999999999997</c:v>
                </c:pt>
                <c:pt idx="21935">
                  <c:v>0.26186999999999999</c:v>
                </c:pt>
                <c:pt idx="21936">
                  <c:v>0.26141700000000001</c:v>
                </c:pt>
                <c:pt idx="21937">
                  <c:v>0.26087900000000003</c:v>
                </c:pt>
                <c:pt idx="21938">
                  <c:v>0.26025799999999999</c:v>
                </c:pt>
                <c:pt idx="21939">
                  <c:v>0.25955600000000001</c:v>
                </c:pt>
                <c:pt idx="21940">
                  <c:v>0.25877299999999998</c:v>
                </c:pt>
                <c:pt idx="21941">
                  <c:v>0.257911</c:v>
                </c:pt>
                <c:pt idx="21942">
                  <c:v>0.25697199999999998</c:v>
                </c:pt>
                <c:pt idx="21943">
                  <c:v>0.25595699999999999</c:v>
                </c:pt>
                <c:pt idx="21944">
                  <c:v>0.25486799999999998</c:v>
                </c:pt>
                <c:pt idx="21945">
                  <c:v>0.25370599999999999</c:v>
                </c:pt>
                <c:pt idx="21946">
                  <c:v>0.252473</c:v>
                </c:pt>
                <c:pt idx="21947">
                  <c:v>0.25117099999999998</c:v>
                </c:pt>
                <c:pt idx="21948">
                  <c:v>0.24979799999999999</c:v>
                </c:pt>
                <c:pt idx="21949">
                  <c:v>0.24835499999999999</c:v>
                </c:pt>
                <c:pt idx="21950">
                  <c:v>0.24684200000000001</c:v>
                </c:pt>
                <c:pt idx="21951">
                  <c:v>0.24526200000000001</c:v>
                </c:pt>
                <c:pt idx="21952">
                  <c:v>0.243617</c:v>
                </c:pt>
                <c:pt idx="21953">
                  <c:v>0.24190800000000001</c:v>
                </c:pt>
                <c:pt idx="21954">
                  <c:v>0.24013899999999999</c:v>
                </c:pt>
                <c:pt idx="21955">
                  <c:v>0.238312</c:v>
                </c:pt>
                <c:pt idx="21956">
                  <c:v>0.236429</c:v>
                </c:pt>
                <c:pt idx="21957">
                  <c:v>0.234488</c:v>
                </c:pt>
                <c:pt idx="21958">
                  <c:v>0.232492</c:v>
                </c:pt>
                <c:pt idx="21959">
                  <c:v>0.23044100000000001</c:v>
                </c:pt>
                <c:pt idx="21960">
                  <c:v>0.22833800000000001</c:v>
                </c:pt>
                <c:pt idx="21961">
                  <c:v>0.226188</c:v>
                </c:pt>
                <c:pt idx="21962">
                  <c:v>0.223993</c:v>
                </c:pt>
                <c:pt idx="21963">
                  <c:v>0.22175500000000001</c:v>
                </c:pt>
                <c:pt idx="21964">
                  <c:v>0.219475</c:v>
                </c:pt>
                <c:pt idx="21965">
                  <c:v>0.21715699999999999</c:v>
                </c:pt>
                <c:pt idx="21966">
                  <c:v>0.21480199999999999</c:v>
                </c:pt>
                <c:pt idx="21967">
                  <c:v>0.21241299999999999</c:v>
                </c:pt>
                <c:pt idx="21968">
                  <c:v>0.20999000000000001</c:v>
                </c:pt>
                <c:pt idx="21969">
                  <c:v>0.207536</c:v>
                </c:pt>
                <c:pt idx="21970">
                  <c:v>0.20505499999999999</c:v>
                </c:pt>
                <c:pt idx="21971">
                  <c:v>0.20254900000000001</c:v>
                </c:pt>
                <c:pt idx="21972">
                  <c:v>0.200018</c:v>
                </c:pt>
                <c:pt idx="21973">
                  <c:v>0.197467</c:v>
                </c:pt>
                <c:pt idx="21974">
                  <c:v>0.19489600000000001</c:v>
                </c:pt>
                <c:pt idx="21975">
                  <c:v>0.19230900000000001</c:v>
                </c:pt>
                <c:pt idx="21976">
                  <c:v>0.18970799999999999</c:v>
                </c:pt>
                <c:pt idx="21977">
                  <c:v>0.18709500000000001</c:v>
                </c:pt>
                <c:pt idx="21978">
                  <c:v>0.184473</c:v>
                </c:pt>
                <c:pt idx="21979">
                  <c:v>0.181843</c:v>
                </c:pt>
                <c:pt idx="21980">
                  <c:v>0.17921000000000001</c:v>
                </c:pt>
                <c:pt idx="21981">
                  <c:v>0.17657500000000001</c:v>
                </c:pt>
                <c:pt idx="21982">
                  <c:v>0.17394299999999999</c:v>
                </c:pt>
                <c:pt idx="21983">
                  <c:v>0.171317</c:v>
                </c:pt>
                <c:pt idx="21984">
                  <c:v>0.16869700000000001</c:v>
                </c:pt>
                <c:pt idx="21985">
                  <c:v>0.16608400000000001</c:v>
                </c:pt>
                <c:pt idx="21986">
                  <c:v>0.16348099999999999</c:v>
                </c:pt>
                <c:pt idx="21987">
                  <c:v>0.16089000000000001</c:v>
                </c:pt>
                <c:pt idx="21988">
                  <c:v>0.15831100000000001</c:v>
                </c:pt>
                <c:pt idx="21989">
                  <c:v>0.155748</c:v>
                </c:pt>
                <c:pt idx="21990">
                  <c:v>0.15320300000000001</c:v>
                </c:pt>
                <c:pt idx="21991">
                  <c:v>0.15067800000000001</c:v>
                </c:pt>
                <c:pt idx="21992">
                  <c:v>0.148175</c:v>
                </c:pt>
                <c:pt idx="21993">
                  <c:v>0.14569599999999999</c:v>
                </c:pt>
                <c:pt idx="21994">
                  <c:v>0.14324400000000001</c:v>
                </c:pt>
                <c:pt idx="21995">
                  <c:v>0.140821</c:v>
                </c:pt>
                <c:pt idx="21996">
                  <c:v>0.138428</c:v>
                </c:pt>
                <c:pt idx="21997">
                  <c:v>0.136069</c:v>
                </c:pt>
                <c:pt idx="21998">
                  <c:v>0.133746</c:v>
                </c:pt>
                <c:pt idx="21999">
                  <c:v>0.13146099999999999</c:v>
                </c:pt>
                <c:pt idx="22000">
                  <c:v>0.129217</c:v>
                </c:pt>
                <c:pt idx="22001">
                  <c:v>0.12701399999999999</c:v>
                </c:pt>
                <c:pt idx="22002">
                  <c:v>0.124852</c:v>
                </c:pt>
                <c:pt idx="22003">
                  <c:v>0.12273299999999999</c:v>
                </c:pt>
                <c:pt idx="22004">
                  <c:v>0.12066</c:v>
                </c:pt>
                <c:pt idx="22005">
                  <c:v>0.11863700000000001</c:v>
                </c:pt>
                <c:pt idx="22006">
                  <c:v>0.116664</c:v>
                </c:pt>
                <c:pt idx="22007">
                  <c:v>0.114744</c:v>
                </c:pt>
                <c:pt idx="22008">
                  <c:v>0.11287999999999999</c:v>
                </c:pt>
                <c:pt idx="22009">
                  <c:v>0.11107400000000001</c:v>
                </c:pt>
                <c:pt idx="22010">
                  <c:v>0.10932600000000001</c:v>
                </c:pt>
                <c:pt idx="22011">
                  <c:v>0.107638</c:v>
                </c:pt>
                <c:pt idx="22012">
                  <c:v>0.10601099999999999</c:v>
                </c:pt>
                <c:pt idx="22013">
                  <c:v>0.104447</c:v>
                </c:pt>
                <c:pt idx="22014">
                  <c:v>0.102946</c:v>
                </c:pt>
                <c:pt idx="22015">
                  <c:v>0.10151</c:v>
                </c:pt>
                <c:pt idx="22016">
                  <c:v>0.10014099999999999</c:v>
                </c:pt>
                <c:pt idx="22017">
                  <c:v>9.8840200000000003E-2</c:v>
                </c:pt>
                <c:pt idx="22018">
                  <c:v>9.7609299999999996E-2</c:v>
                </c:pt>
                <c:pt idx="22019">
                  <c:v>9.6449499999999994E-2</c:v>
                </c:pt>
                <c:pt idx="22020">
                  <c:v>9.5361799999999997E-2</c:v>
                </c:pt>
                <c:pt idx="22021">
                  <c:v>9.4347E-2</c:v>
                </c:pt>
                <c:pt idx="22022">
                  <c:v>9.3406100000000006E-2</c:v>
                </c:pt>
                <c:pt idx="22023">
                  <c:v>9.2540700000000004E-2</c:v>
                </c:pt>
                <c:pt idx="22024">
                  <c:v>9.1751899999999997E-2</c:v>
                </c:pt>
                <c:pt idx="22025">
                  <c:v>9.1039999999999996E-2</c:v>
                </c:pt>
                <c:pt idx="22026">
                  <c:v>9.0404700000000005E-2</c:v>
                </c:pt>
                <c:pt idx="22027">
                  <c:v>8.9846700000000002E-2</c:v>
                </c:pt>
                <c:pt idx="22028">
                  <c:v>8.9366600000000004E-2</c:v>
                </c:pt>
                <c:pt idx="22029">
                  <c:v>8.8964500000000002E-2</c:v>
                </c:pt>
                <c:pt idx="22030">
                  <c:v>8.8640899999999995E-2</c:v>
                </c:pt>
                <c:pt idx="22031">
                  <c:v>8.8397100000000006E-2</c:v>
                </c:pt>
                <c:pt idx="22032">
                  <c:v>8.8233500000000006E-2</c:v>
                </c:pt>
                <c:pt idx="22033">
                  <c:v>8.8149599999999995E-2</c:v>
                </c:pt>
                <c:pt idx="22034">
                  <c:v>8.8145399999999999E-2</c:v>
                </c:pt>
                <c:pt idx="22035">
                  <c:v>8.8221300000000002E-2</c:v>
                </c:pt>
                <c:pt idx="22036">
                  <c:v>8.8376800000000005E-2</c:v>
                </c:pt>
                <c:pt idx="22037">
                  <c:v>8.8611200000000001E-2</c:v>
                </c:pt>
                <c:pt idx="22038">
                  <c:v>8.8924900000000001E-2</c:v>
                </c:pt>
                <c:pt idx="22039">
                  <c:v>8.9317999999999995E-2</c:v>
                </c:pt>
                <c:pt idx="22040">
                  <c:v>8.9790700000000001E-2</c:v>
                </c:pt>
                <c:pt idx="22041">
                  <c:v>9.0342699999999998E-2</c:v>
                </c:pt>
                <c:pt idx="22042">
                  <c:v>9.0972600000000001E-2</c:v>
                </c:pt>
                <c:pt idx="22043">
                  <c:v>9.1678399999999993E-2</c:v>
                </c:pt>
                <c:pt idx="22044">
                  <c:v>9.2459E-2</c:v>
                </c:pt>
                <c:pt idx="22045">
                  <c:v>9.3313599999999997E-2</c:v>
                </c:pt>
                <c:pt idx="22046">
                  <c:v>9.4241599999999995E-2</c:v>
                </c:pt>
                <c:pt idx="22047">
                  <c:v>9.5242499999999994E-2</c:v>
                </c:pt>
                <c:pt idx="22048">
                  <c:v>9.6316200000000005E-2</c:v>
                </c:pt>
                <c:pt idx="22049">
                  <c:v>9.7462400000000005E-2</c:v>
                </c:pt>
                <c:pt idx="22050">
                  <c:v>9.8680199999999996E-2</c:v>
                </c:pt>
                <c:pt idx="22051">
                  <c:v>9.9967899999999998E-2</c:v>
                </c:pt>
                <c:pt idx="22052">
                  <c:v>0.101324</c:v>
                </c:pt>
                <c:pt idx="22053">
                  <c:v>0.102747</c:v>
                </c:pt>
                <c:pt idx="22054">
                  <c:v>0.104236</c:v>
                </c:pt>
                <c:pt idx="22055">
                  <c:v>0.10579</c:v>
                </c:pt>
                <c:pt idx="22056">
                  <c:v>0.107409</c:v>
                </c:pt>
                <c:pt idx="22057">
                  <c:v>0.10909199999999999</c:v>
                </c:pt>
                <c:pt idx="22058">
                  <c:v>0.11083999999999999</c:v>
                </c:pt>
                <c:pt idx="22059">
                  <c:v>0.112649</c:v>
                </c:pt>
                <c:pt idx="22060">
                  <c:v>0.11451600000000001</c:v>
                </c:pt>
                <c:pt idx="22061">
                  <c:v>0.116437</c:v>
                </c:pt>
                <c:pt idx="22062">
                  <c:v>0.11841</c:v>
                </c:pt>
                <c:pt idx="22063">
                  <c:v>0.12043</c:v>
                </c:pt>
                <c:pt idx="22064">
                  <c:v>0.12249599999999999</c:v>
                </c:pt>
                <c:pt idx="22065">
                  <c:v>0.12460499999999999</c:v>
                </c:pt>
                <c:pt idx="22066">
                  <c:v>0.12675400000000001</c:v>
                </c:pt>
                <c:pt idx="22067">
                  <c:v>0.128941</c:v>
                </c:pt>
                <c:pt idx="22068">
                  <c:v>0.131164</c:v>
                </c:pt>
                <c:pt idx="22069">
                  <c:v>0.13342000000000001</c:v>
                </c:pt>
                <c:pt idx="22070">
                  <c:v>0.135708</c:v>
                </c:pt>
                <c:pt idx="22071">
                  <c:v>0.13802400000000001</c:v>
                </c:pt>
                <c:pt idx="22072">
                  <c:v>0.14036599999999999</c:v>
                </c:pt>
                <c:pt idx="22073">
                  <c:v>0.14272899999999999</c:v>
                </c:pt>
                <c:pt idx="22074">
                  <c:v>0.14511099999999999</c:v>
                </c:pt>
                <c:pt idx="22075">
                  <c:v>0.14751</c:v>
                </c:pt>
                <c:pt idx="22076">
                  <c:v>0.149923</c:v>
                </c:pt>
                <c:pt idx="22077">
                  <c:v>0.15234600000000001</c:v>
                </c:pt>
                <c:pt idx="22078">
                  <c:v>0.154778</c:v>
                </c:pt>
                <c:pt idx="22079">
                  <c:v>0.15721599999999999</c:v>
                </c:pt>
                <c:pt idx="22080">
                  <c:v>0.159659</c:v>
                </c:pt>
                <c:pt idx="22081">
                  <c:v>0.162102</c:v>
                </c:pt>
                <c:pt idx="22082">
                  <c:v>0.16454299999999999</c:v>
                </c:pt>
                <c:pt idx="22083">
                  <c:v>0.16697699999999999</c:v>
                </c:pt>
                <c:pt idx="22084">
                  <c:v>0.169402</c:v>
                </c:pt>
                <c:pt idx="22085">
                  <c:v>0.17181399999999999</c:v>
                </c:pt>
                <c:pt idx="22086">
                  <c:v>0.17421300000000001</c:v>
                </c:pt>
                <c:pt idx="22087">
                  <c:v>0.176594</c:v>
                </c:pt>
                <c:pt idx="22088">
                  <c:v>0.178954</c:v>
                </c:pt>
                <c:pt idx="22089">
                  <c:v>0.18129100000000001</c:v>
                </c:pt>
                <c:pt idx="22090">
                  <c:v>0.18360199999999999</c:v>
                </c:pt>
                <c:pt idx="22091">
                  <c:v>0.18588299999999999</c:v>
                </c:pt>
                <c:pt idx="22092">
                  <c:v>0.18812999999999999</c:v>
                </c:pt>
                <c:pt idx="22093">
                  <c:v>0.19034200000000001</c:v>
                </c:pt>
                <c:pt idx="22094">
                  <c:v>0.19251499999999999</c:v>
                </c:pt>
                <c:pt idx="22095">
                  <c:v>0.19464699999999999</c:v>
                </c:pt>
                <c:pt idx="22096">
                  <c:v>0.19673299999999999</c:v>
                </c:pt>
                <c:pt idx="22097">
                  <c:v>0.198771</c:v>
                </c:pt>
                <c:pt idx="22098">
                  <c:v>0.20075799999999999</c:v>
                </c:pt>
                <c:pt idx="22099">
                  <c:v>0.20269300000000001</c:v>
                </c:pt>
                <c:pt idx="22100">
                  <c:v>0.20457500000000001</c:v>
                </c:pt>
                <c:pt idx="22101">
                  <c:v>0.206402</c:v>
                </c:pt>
                <c:pt idx="22102">
                  <c:v>0.20816999999999999</c:v>
                </c:pt>
                <c:pt idx="22103">
                  <c:v>0.20987700000000001</c:v>
                </c:pt>
                <c:pt idx="22104">
                  <c:v>0.21152199999999999</c:v>
                </c:pt>
                <c:pt idx="22105">
                  <c:v>0.21310299999999999</c:v>
                </c:pt>
                <c:pt idx="22106">
                  <c:v>0.214619</c:v>
                </c:pt>
                <c:pt idx="22107">
                  <c:v>0.21606800000000001</c:v>
                </c:pt>
                <c:pt idx="22108">
                  <c:v>0.21745</c:v>
                </c:pt>
                <c:pt idx="22109">
                  <c:v>0.21876399999999999</c:v>
                </c:pt>
                <c:pt idx="22110">
                  <c:v>0.22000800000000001</c:v>
                </c:pt>
                <c:pt idx="22111">
                  <c:v>0.22118099999999999</c:v>
                </c:pt>
                <c:pt idx="22112">
                  <c:v>0.22228100000000001</c:v>
                </c:pt>
                <c:pt idx="22113">
                  <c:v>0.22330700000000001</c:v>
                </c:pt>
                <c:pt idx="22114">
                  <c:v>0.22425800000000001</c:v>
                </c:pt>
                <c:pt idx="22115">
                  <c:v>0.225133</c:v>
                </c:pt>
                <c:pt idx="22116">
                  <c:v>0.22593199999999999</c:v>
                </c:pt>
                <c:pt idx="22117">
                  <c:v>0.22665399999999999</c:v>
                </c:pt>
                <c:pt idx="22118">
                  <c:v>0.227298</c:v>
                </c:pt>
                <c:pt idx="22119">
                  <c:v>0.22786600000000001</c:v>
                </c:pt>
                <c:pt idx="22120">
                  <c:v>0.22835800000000001</c:v>
                </c:pt>
                <c:pt idx="22121">
                  <c:v>0.228773</c:v>
                </c:pt>
                <c:pt idx="22122">
                  <c:v>0.22911100000000001</c:v>
                </c:pt>
                <c:pt idx="22123">
                  <c:v>0.22937299999999999</c:v>
                </c:pt>
                <c:pt idx="22124">
                  <c:v>0.22955900000000001</c:v>
                </c:pt>
                <c:pt idx="22125">
                  <c:v>0.22967099999999999</c:v>
                </c:pt>
                <c:pt idx="22126">
                  <c:v>0.229708</c:v>
                </c:pt>
                <c:pt idx="22127">
                  <c:v>0.22967099999999999</c:v>
                </c:pt>
                <c:pt idx="22128">
                  <c:v>0.22956299999999999</c:v>
                </c:pt>
                <c:pt idx="22129">
                  <c:v>0.229383</c:v>
                </c:pt>
                <c:pt idx="22130">
                  <c:v>0.229134</c:v>
                </c:pt>
                <c:pt idx="22131">
                  <c:v>0.22881499999999999</c:v>
                </c:pt>
                <c:pt idx="22132">
                  <c:v>0.22842799999999999</c:v>
                </c:pt>
                <c:pt idx="22133">
                  <c:v>0.22797400000000001</c:v>
                </c:pt>
                <c:pt idx="22134">
                  <c:v>0.22745699999999999</c:v>
                </c:pt>
                <c:pt idx="22135">
                  <c:v>0.22687499999999999</c:v>
                </c:pt>
                <c:pt idx="22136">
                  <c:v>0.22623199999999999</c:v>
                </c:pt>
                <c:pt idx="22137">
                  <c:v>0.22552700000000001</c:v>
                </c:pt>
                <c:pt idx="22138">
                  <c:v>0.22476499999999999</c:v>
                </c:pt>
                <c:pt idx="22139">
                  <c:v>0.22394600000000001</c:v>
                </c:pt>
                <c:pt idx="22140">
                  <c:v>0.22307199999999999</c:v>
                </c:pt>
                <c:pt idx="22141">
                  <c:v>0.22214500000000001</c:v>
                </c:pt>
                <c:pt idx="22142">
                  <c:v>0.221167</c:v>
                </c:pt>
                <c:pt idx="22143">
                  <c:v>0.220142</c:v>
                </c:pt>
                <c:pt idx="22144">
                  <c:v>0.21907399999999999</c:v>
                </c:pt>
                <c:pt idx="22145">
                  <c:v>0.21796599999999999</c:v>
                </c:pt>
                <c:pt idx="22146">
                  <c:v>0.21681900000000001</c:v>
                </c:pt>
                <c:pt idx="22147">
                  <c:v>0.21563299999999999</c:v>
                </c:pt>
                <c:pt idx="22148">
                  <c:v>0.21440899999999999</c:v>
                </c:pt>
                <c:pt idx="22149">
                  <c:v>0.21315000000000001</c:v>
                </c:pt>
                <c:pt idx="22150">
                  <c:v>0.21185799999999999</c:v>
                </c:pt>
                <c:pt idx="22151">
                  <c:v>0.210535</c:v>
                </c:pt>
                <c:pt idx="22152">
                  <c:v>0.20918200000000001</c:v>
                </c:pt>
                <c:pt idx="22153">
                  <c:v>0.20780299999999999</c:v>
                </c:pt>
                <c:pt idx="22154">
                  <c:v>0.206399</c:v>
                </c:pt>
                <c:pt idx="22155">
                  <c:v>0.20497299999999999</c:v>
                </c:pt>
                <c:pt idx="22156">
                  <c:v>0.20352600000000001</c:v>
                </c:pt>
                <c:pt idx="22157">
                  <c:v>0.20205899999999999</c:v>
                </c:pt>
                <c:pt idx="22158">
                  <c:v>0.200573</c:v>
                </c:pt>
                <c:pt idx="22159">
                  <c:v>0.199071</c:v>
                </c:pt>
                <c:pt idx="22160">
                  <c:v>0.19755300000000001</c:v>
                </c:pt>
                <c:pt idx="22161">
                  <c:v>0.196022</c:v>
                </c:pt>
                <c:pt idx="22162">
                  <c:v>0.19448099999999999</c:v>
                </c:pt>
                <c:pt idx="22163">
                  <c:v>0.19293199999999999</c:v>
                </c:pt>
                <c:pt idx="22164">
                  <c:v>0.19137699999999999</c:v>
                </c:pt>
                <c:pt idx="22165">
                  <c:v>0.18981700000000001</c:v>
                </c:pt>
                <c:pt idx="22166">
                  <c:v>0.18825600000000001</c:v>
                </c:pt>
                <c:pt idx="22167">
                  <c:v>0.186695</c:v>
                </c:pt>
                <c:pt idx="22168">
                  <c:v>0.185136</c:v>
                </c:pt>
                <c:pt idx="22169">
                  <c:v>0.183583</c:v>
                </c:pt>
                <c:pt idx="22170">
                  <c:v>0.182035</c:v>
                </c:pt>
                <c:pt idx="22171">
                  <c:v>0.18049599999999999</c:v>
                </c:pt>
                <c:pt idx="22172">
                  <c:v>0.17896599999999999</c:v>
                </c:pt>
                <c:pt idx="22173">
                  <c:v>0.17744699999999999</c:v>
                </c:pt>
                <c:pt idx="22174">
                  <c:v>0.17594000000000001</c:v>
                </c:pt>
                <c:pt idx="22175">
                  <c:v>0.17444599999999999</c:v>
                </c:pt>
                <c:pt idx="22176">
                  <c:v>0.17296600000000001</c:v>
                </c:pt>
                <c:pt idx="22177">
                  <c:v>0.17150199999999999</c:v>
                </c:pt>
                <c:pt idx="22178">
                  <c:v>0.17005400000000001</c:v>
                </c:pt>
                <c:pt idx="22179">
                  <c:v>0.168624</c:v>
                </c:pt>
                <c:pt idx="22180">
                  <c:v>0.167212</c:v>
                </c:pt>
                <c:pt idx="22181">
                  <c:v>0.16582</c:v>
                </c:pt>
                <c:pt idx="22182">
                  <c:v>0.16444700000000001</c:v>
                </c:pt>
                <c:pt idx="22183">
                  <c:v>0.16309499999999999</c:v>
                </c:pt>
                <c:pt idx="22184">
                  <c:v>0.16176499999999999</c:v>
                </c:pt>
                <c:pt idx="22185">
                  <c:v>0.16045799999999999</c:v>
                </c:pt>
                <c:pt idx="22186">
                  <c:v>0.15917600000000001</c:v>
                </c:pt>
                <c:pt idx="22187">
                  <c:v>0.157918</c:v>
                </c:pt>
                <c:pt idx="22188">
                  <c:v>0.15668499999999999</c:v>
                </c:pt>
                <c:pt idx="22189">
                  <c:v>0.15547800000000001</c:v>
                </c:pt>
                <c:pt idx="22190">
                  <c:v>0.15429799999999999</c:v>
                </c:pt>
                <c:pt idx="22191">
                  <c:v>0.153145</c:v>
                </c:pt>
                <c:pt idx="22192">
                  <c:v>0.15201899999999999</c:v>
                </c:pt>
                <c:pt idx="22193">
                  <c:v>0.150922</c:v>
                </c:pt>
                <c:pt idx="22194">
                  <c:v>0.14985399999999999</c:v>
                </c:pt>
                <c:pt idx="22195">
                  <c:v>0.148816</c:v>
                </c:pt>
                <c:pt idx="22196">
                  <c:v>0.14781</c:v>
                </c:pt>
                <c:pt idx="22197">
                  <c:v>0.14683499999999999</c:v>
                </c:pt>
                <c:pt idx="22198">
                  <c:v>0.14589199999999999</c:v>
                </c:pt>
                <c:pt idx="22199">
                  <c:v>0.144982</c:v>
                </c:pt>
                <c:pt idx="22200">
                  <c:v>0.14410300000000001</c:v>
                </c:pt>
                <c:pt idx="22201">
                  <c:v>0.143257</c:v>
                </c:pt>
                <c:pt idx="22202">
                  <c:v>0.14244299999999999</c:v>
                </c:pt>
                <c:pt idx="22203">
                  <c:v>0.14166000000000001</c:v>
                </c:pt>
                <c:pt idx="22204">
                  <c:v>0.14090900000000001</c:v>
                </c:pt>
                <c:pt idx="22205">
                  <c:v>0.14019000000000001</c:v>
                </c:pt>
                <c:pt idx="22206">
                  <c:v>0.13950299999999999</c:v>
                </c:pt>
                <c:pt idx="22207">
                  <c:v>0.138847</c:v>
                </c:pt>
                <c:pt idx="22208">
                  <c:v>0.13822300000000001</c:v>
                </c:pt>
                <c:pt idx="22209">
                  <c:v>0.137629</c:v>
                </c:pt>
                <c:pt idx="22210">
                  <c:v>0.13706499999999999</c:v>
                </c:pt>
                <c:pt idx="22211">
                  <c:v>0.13653199999999999</c:v>
                </c:pt>
                <c:pt idx="22212">
                  <c:v>0.13602900000000001</c:v>
                </c:pt>
                <c:pt idx="22213">
                  <c:v>0.13555500000000001</c:v>
                </c:pt>
                <c:pt idx="22214">
                  <c:v>0.13511200000000001</c:v>
                </c:pt>
                <c:pt idx="22215">
                  <c:v>0.13469999999999999</c:v>
                </c:pt>
                <c:pt idx="22216">
                  <c:v>0.13431799999999999</c:v>
                </c:pt>
                <c:pt idx="22217">
                  <c:v>0.133967</c:v>
                </c:pt>
                <c:pt idx="22218">
                  <c:v>0.13364599999999999</c:v>
                </c:pt>
                <c:pt idx="22219">
                  <c:v>0.133353</c:v>
                </c:pt>
                <c:pt idx="22220">
                  <c:v>0.13308900000000001</c:v>
                </c:pt>
                <c:pt idx="22221">
                  <c:v>0.132853</c:v>
                </c:pt>
                <c:pt idx="22222">
                  <c:v>0.13264300000000001</c:v>
                </c:pt>
                <c:pt idx="22223">
                  <c:v>0.13245999999999999</c:v>
                </c:pt>
                <c:pt idx="22224">
                  <c:v>0.132303</c:v>
                </c:pt>
                <c:pt idx="22225">
                  <c:v>0.13217100000000001</c:v>
                </c:pt>
                <c:pt idx="22226">
                  <c:v>0.13206399999999999</c:v>
                </c:pt>
                <c:pt idx="22227">
                  <c:v>0.13198099999999999</c:v>
                </c:pt>
                <c:pt idx="22228">
                  <c:v>0.13192100000000001</c:v>
                </c:pt>
                <c:pt idx="22229">
                  <c:v>0.131886</c:v>
                </c:pt>
                <c:pt idx="22230">
                  <c:v>0.13187299999999999</c:v>
                </c:pt>
                <c:pt idx="22231">
                  <c:v>0.131882</c:v>
                </c:pt>
                <c:pt idx="22232">
                  <c:v>0.131913</c:v>
                </c:pt>
                <c:pt idx="22233">
                  <c:v>0.131966</c:v>
                </c:pt>
                <c:pt idx="22234">
                  <c:v>0.13203999999999999</c:v>
                </c:pt>
                <c:pt idx="22235">
                  <c:v>0.132134</c:v>
                </c:pt>
                <c:pt idx="22236">
                  <c:v>0.132248</c:v>
                </c:pt>
                <c:pt idx="22237">
                  <c:v>0.13238</c:v>
                </c:pt>
                <c:pt idx="22238">
                  <c:v>0.13253100000000001</c:v>
                </c:pt>
                <c:pt idx="22239">
                  <c:v>0.13269900000000001</c:v>
                </c:pt>
                <c:pt idx="22240">
                  <c:v>0.132883</c:v>
                </c:pt>
                <c:pt idx="22241">
                  <c:v>0.13308300000000001</c:v>
                </c:pt>
                <c:pt idx="22242">
                  <c:v>0.133299</c:v>
                </c:pt>
                <c:pt idx="22243">
                  <c:v>0.13353100000000001</c:v>
                </c:pt>
                <c:pt idx="22244">
                  <c:v>0.13377700000000001</c:v>
                </c:pt>
                <c:pt idx="22245">
                  <c:v>0.13403699999999999</c:v>
                </c:pt>
                <c:pt idx="22246">
                  <c:v>0.13431100000000001</c:v>
                </c:pt>
                <c:pt idx="22247">
                  <c:v>0.134598</c:v>
                </c:pt>
                <c:pt idx="22248">
                  <c:v>0.13489799999999999</c:v>
                </c:pt>
                <c:pt idx="22249">
                  <c:v>0.135211</c:v>
                </c:pt>
                <c:pt idx="22250">
                  <c:v>0.13553799999999999</c:v>
                </c:pt>
                <c:pt idx="22251">
                  <c:v>0.135876</c:v>
                </c:pt>
                <c:pt idx="22252">
                  <c:v>0.13622699999999999</c:v>
                </c:pt>
                <c:pt idx="22253">
                  <c:v>0.13658799999999999</c:v>
                </c:pt>
                <c:pt idx="22254">
                  <c:v>0.136961</c:v>
                </c:pt>
                <c:pt idx="22255">
                  <c:v>0.13734399999999999</c:v>
                </c:pt>
                <c:pt idx="22256">
                  <c:v>0.137738</c:v>
                </c:pt>
                <c:pt idx="22257">
                  <c:v>0.13814199999999999</c:v>
                </c:pt>
                <c:pt idx="22258">
                  <c:v>0.13855500000000001</c:v>
                </c:pt>
                <c:pt idx="22259">
                  <c:v>0.13897899999999999</c:v>
                </c:pt>
                <c:pt idx="22260">
                  <c:v>0.13941300000000001</c:v>
                </c:pt>
                <c:pt idx="22261">
                  <c:v>0.13985500000000001</c:v>
                </c:pt>
                <c:pt idx="22262">
                  <c:v>0.14030599999999999</c:v>
                </c:pt>
                <c:pt idx="22263">
                  <c:v>0.140765</c:v>
                </c:pt>
                <c:pt idx="22264">
                  <c:v>0.14122999999999999</c:v>
                </c:pt>
                <c:pt idx="22265">
                  <c:v>0.14170199999999999</c:v>
                </c:pt>
                <c:pt idx="22266">
                  <c:v>0.142181</c:v>
                </c:pt>
                <c:pt idx="22267">
                  <c:v>0.14266599999999999</c:v>
                </c:pt>
                <c:pt idx="22268">
                  <c:v>0.14315700000000001</c:v>
                </c:pt>
                <c:pt idx="22269">
                  <c:v>0.143654</c:v>
                </c:pt>
                <c:pt idx="22270">
                  <c:v>0.144154</c:v>
                </c:pt>
                <c:pt idx="22271">
                  <c:v>0.14466000000000001</c:v>
                </c:pt>
                <c:pt idx="22272">
                  <c:v>0.14517099999999999</c:v>
                </c:pt>
                <c:pt idx="22273">
                  <c:v>0.14568600000000001</c:v>
                </c:pt>
                <c:pt idx="22274">
                  <c:v>0.146205</c:v>
                </c:pt>
                <c:pt idx="22275">
                  <c:v>0.146727</c:v>
                </c:pt>
                <c:pt idx="22276">
                  <c:v>0.147253</c:v>
                </c:pt>
                <c:pt idx="22277">
                  <c:v>0.147781</c:v>
                </c:pt>
                <c:pt idx="22278">
                  <c:v>0.148311</c:v>
                </c:pt>
                <c:pt idx="22279">
                  <c:v>0.148842</c:v>
                </c:pt>
                <c:pt idx="22280">
                  <c:v>0.14937400000000001</c:v>
                </c:pt>
                <c:pt idx="22281">
                  <c:v>0.14990800000000001</c:v>
                </c:pt>
                <c:pt idx="22282">
                  <c:v>0.150445</c:v>
                </c:pt>
                <c:pt idx="22283">
                  <c:v>0.15098600000000001</c:v>
                </c:pt>
                <c:pt idx="22284">
                  <c:v>0.151528</c:v>
                </c:pt>
                <c:pt idx="22285">
                  <c:v>0.15206800000000001</c:v>
                </c:pt>
                <c:pt idx="22286">
                  <c:v>0.15260699999999999</c:v>
                </c:pt>
                <c:pt idx="22287">
                  <c:v>0.153142</c:v>
                </c:pt>
                <c:pt idx="22288">
                  <c:v>0.15367500000000001</c:v>
                </c:pt>
                <c:pt idx="22289">
                  <c:v>0.15420200000000001</c:v>
                </c:pt>
                <c:pt idx="22290">
                  <c:v>0.154725</c:v>
                </c:pt>
                <c:pt idx="22291">
                  <c:v>0.15524099999999999</c:v>
                </c:pt>
                <c:pt idx="22292">
                  <c:v>0.155751</c:v>
                </c:pt>
                <c:pt idx="22293">
                  <c:v>0.156253</c:v>
                </c:pt>
                <c:pt idx="22294">
                  <c:v>0.156747</c:v>
                </c:pt>
                <c:pt idx="22295">
                  <c:v>0.15723100000000001</c:v>
                </c:pt>
                <c:pt idx="22296">
                  <c:v>0.15770500000000001</c:v>
                </c:pt>
                <c:pt idx="22297">
                  <c:v>0.158168</c:v>
                </c:pt>
                <c:pt idx="22298">
                  <c:v>0.15861700000000001</c:v>
                </c:pt>
                <c:pt idx="22299">
                  <c:v>0.159052</c:v>
                </c:pt>
                <c:pt idx="22300">
                  <c:v>0.159471</c:v>
                </c:pt>
                <c:pt idx="22301">
                  <c:v>0.15987399999999999</c:v>
                </c:pt>
                <c:pt idx="22302">
                  <c:v>0.16025900000000001</c:v>
                </c:pt>
                <c:pt idx="22303">
                  <c:v>0.16062599999999999</c:v>
                </c:pt>
                <c:pt idx="22304">
                  <c:v>0.16097500000000001</c:v>
                </c:pt>
                <c:pt idx="22305">
                  <c:v>0.161304</c:v>
                </c:pt>
                <c:pt idx="22306">
                  <c:v>0.16161200000000001</c:v>
                </c:pt>
                <c:pt idx="22307">
                  <c:v>0.16189700000000001</c:v>
                </c:pt>
                <c:pt idx="22308">
                  <c:v>0.162159</c:v>
                </c:pt>
                <c:pt idx="22309">
                  <c:v>0.16239700000000001</c:v>
                </c:pt>
                <c:pt idx="22310">
                  <c:v>0.162609</c:v>
                </c:pt>
                <c:pt idx="22311">
                  <c:v>0.162795</c:v>
                </c:pt>
                <c:pt idx="22312">
                  <c:v>0.16295299999999999</c:v>
                </c:pt>
                <c:pt idx="22313">
                  <c:v>0.163081</c:v>
                </c:pt>
                <c:pt idx="22314">
                  <c:v>0.16317999999999999</c:v>
                </c:pt>
                <c:pt idx="22315">
                  <c:v>0.163247</c:v>
                </c:pt>
                <c:pt idx="22316">
                  <c:v>0.16328200000000001</c:v>
                </c:pt>
                <c:pt idx="22317">
                  <c:v>0.16328300000000001</c:v>
                </c:pt>
                <c:pt idx="22318">
                  <c:v>0.16325000000000001</c:v>
                </c:pt>
                <c:pt idx="22319">
                  <c:v>0.16318099999999999</c:v>
                </c:pt>
                <c:pt idx="22320">
                  <c:v>0.163077</c:v>
                </c:pt>
                <c:pt idx="22321">
                  <c:v>0.162936</c:v>
                </c:pt>
                <c:pt idx="22322">
                  <c:v>0.16275800000000001</c:v>
                </c:pt>
                <c:pt idx="22323">
                  <c:v>0.16254099999999999</c:v>
                </c:pt>
                <c:pt idx="22324">
                  <c:v>0.16228600000000001</c:v>
                </c:pt>
                <c:pt idx="22325">
                  <c:v>0.16199</c:v>
                </c:pt>
                <c:pt idx="22326">
                  <c:v>0.16165299999999999</c:v>
                </c:pt>
                <c:pt idx="22327">
                  <c:v>0.161275</c:v>
                </c:pt>
                <c:pt idx="22328">
                  <c:v>0.160855</c:v>
                </c:pt>
                <c:pt idx="22329">
                  <c:v>0.16039100000000001</c:v>
                </c:pt>
                <c:pt idx="22330">
                  <c:v>0.159884</c:v>
                </c:pt>
                <c:pt idx="22331">
                  <c:v>0.159332</c:v>
                </c:pt>
                <c:pt idx="22332">
                  <c:v>0.15873599999999999</c:v>
                </c:pt>
                <c:pt idx="22333">
                  <c:v>0.15809599999999999</c:v>
                </c:pt>
                <c:pt idx="22334">
                  <c:v>0.15740899999999999</c:v>
                </c:pt>
                <c:pt idx="22335">
                  <c:v>0.15667600000000001</c:v>
                </c:pt>
                <c:pt idx="22336">
                  <c:v>0.15589600000000001</c:v>
                </c:pt>
                <c:pt idx="22337">
                  <c:v>0.15507000000000001</c:v>
                </c:pt>
                <c:pt idx="22338">
                  <c:v>0.154197</c:v>
                </c:pt>
                <c:pt idx="22339">
                  <c:v>0.153279</c:v>
                </c:pt>
                <c:pt idx="22340">
                  <c:v>0.152314</c:v>
                </c:pt>
                <c:pt idx="22341">
                  <c:v>0.15130399999999999</c:v>
                </c:pt>
                <c:pt idx="22342">
                  <c:v>0.15024899999999999</c:v>
                </c:pt>
                <c:pt idx="22343">
                  <c:v>0.149148</c:v>
                </c:pt>
                <c:pt idx="22344">
                  <c:v>0.14800199999999999</c:v>
                </c:pt>
                <c:pt idx="22345">
                  <c:v>0.146812</c:v>
                </c:pt>
                <c:pt idx="22346">
                  <c:v>0.14557700000000001</c:v>
                </c:pt>
                <c:pt idx="22347">
                  <c:v>0.14429800000000001</c:v>
                </c:pt>
                <c:pt idx="22348">
                  <c:v>0.14297599999999999</c:v>
                </c:pt>
                <c:pt idx="22349">
                  <c:v>0.14161199999999999</c:v>
                </c:pt>
                <c:pt idx="22350">
                  <c:v>0.140206</c:v>
                </c:pt>
                <c:pt idx="22351">
                  <c:v>0.13875999999999999</c:v>
                </c:pt>
                <c:pt idx="22352">
                  <c:v>0.13727400000000001</c:v>
                </c:pt>
                <c:pt idx="22353">
                  <c:v>0.13575200000000001</c:v>
                </c:pt>
                <c:pt idx="22354">
                  <c:v>0.13419300000000001</c:v>
                </c:pt>
                <c:pt idx="22355">
                  <c:v>0.13259899999999999</c:v>
                </c:pt>
                <c:pt idx="22356">
                  <c:v>0.13097</c:v>
                </c:pt>
                <c:pt idx="22357">
                  <c:v>0.12930800000000001</c:v>
                </c:pt>
                <c:pt idx="22358">
                  <c:v>0.127613</c:v>
                </c:pt>
                <c:pt idx="22359">
                  <c:v>0.125889</c:v>
                </c:pt>
                <c:pt idx="22360">
                  <c:v>0.124135</c:v>
                </c:pt>
                <c:pt idx="22361">
                  <c:v>0.12235500000000001</c:v>
                </c:pt>
                <c:pt idx="22362">
                  <c:v>0.12055</c:v>
                </c:pt>
                <c:pt idx="22363">
                  <c:v>0.11872099999999999</c:v>
                </c:pt>
                <c:pt idx="22364">
                  <c:v>0.116871</c:v>
                </c:pt>
                <c:pt idx="22365">
                  <c:v>0.115</c:v>
                </c:pt>
                <c:pt idx="22366">
                  <c:v>0.113111</c:v>
                </c:pt>
                <c:pt idx="22367">
                  <c:v>0.111206</c:v>
                </c:pt>
                <c:pt idx="22368">
                  <c:v>0.109287</c:v>
                </c:pt>
                <c:pt idx="22369">
                  <c:v>0.10735699999999999</c:v>
                </c:pt>
                <c:pt idx="22370">
                  <c:v>0.105419</c:v>
                </c:pt>
                <c:pt idx="22371">
                  <c:v>0.103473</c:v>
                </c:pt>
                <c:pt idx="22372">
                  <c:v>0.101524</c:v>
                </c:pt>
                <c:pt idx="22373">
                  <c:v>9.9572999999999995E-2</c:v>
                </c:pt>
                <c:pt idx="22374">
                  <c:v>9.7623600000000005E-2</c:v>
                </c:pt>
                <c:pt idx="22375">
                  <c:v>9.5678200000000005E-2</c:v>
                </c:pt>
                <c:pt idx="22376">
                  <c:v>9.3739000000000003E-2</c:v>
                </c:pt>
                <c:pt idx="22377">
                  <c:v>9.1808500000000001E-2</c:v>
                </c:pt>
                <c:pt idx="22378">
                  <c:v>8.9888899999999994E-2</c:v>
                </c:pt>
                <c:pt idx="22379">
                  <c:v>8.79828E-2</c:v>
                </c:pt>
                <c:pt idx="22380">
                  <c:v>8.6092699999999994E-2</c:v>
                </c:pt>
                <c:pt idx="22381">
                  <c:v>8.4221099999999993E-2</c:v>
                </c:pt>
                <c:pt idx="22382">
                  <c:v>8.2370700000000005E-2</c:v>
                </c:pt>
                <c:pt idx="22383">
                  <c:v>8.0543900000000002E-2</c:v>
                </c:pt>
                <c:pt idx="22384">
                  <c:v>7.8743400000000005E-2</c:v>
                </c:pt>
                <c:pt idx="22385">
                  <c:v>7.6971700000000004E-2</c:v>
                </c:pt>
                <c:pt idx="22386">
                  <c:v>7.5231400000000004E-2</c:v>
                </c:pt>
                <c:pt idx="22387">
                  <c:v>7.3524999999999993E-2</c:v>
                </c:pt>
                <c:pt idx="22388">
                  <c:v>7.1854699999999994E-2</c:v>
                </c:pt>
                <c:pt idx="22389">
                  <c:v>7.0222999999999994E-2</c:v>
                </c:pt>
                <c:pt idx="22390">
                  <c:v>6.8632200000000004E-2</c:v>
                </c:pt>
                <c:pt idx="22391">
                  <c:v>6.7085000000000006E-2</c:v>
                </c:pt>
                <c:pt idx="22392">
                  <c:v>6.5584100000000006E-2</c:v>
                </c:pt>
                <c:pt idx="22393">
                  <c:v>6.4131599999999997E-2</c:v>
                </c:pt>
                <c:pt idx="22394">
                  <c:v>6.2729099999999996E-2</c:v>
                </c:pt>
                <c:pt idx="22395">
                  <c:v>6.1378500000000003E-2</c:v>
                </c:pt>
                <c:pt idx="22396">
                  <c:v>6.0082299999999998E-2</c:v>
                </c:pt>
                <c:pt idx="22397">
                  <c:v>5.8843100000000002E-2</c:v>
                </c:pt>
                <c:pt idx="22398">
                  <c:v>5.7663199999999998E-2</c:v>
                </c:pt>
                <c:pt idx="22399">
                  <c:v>5.6545100000000001E-2</c:v>
                </c:pt>
                <c:pt idx="22400">
                  <c:v>5.54908E-2</c:v>
                </c:pt>
                <c:pt idx="22401">
                  <c:v>5.4501800000000003E-2</c:v>
                </c:pt>
                <c:pt idx="22402">
                  <c:v>5.3579399999999999E-2</c:v>
                </c:pt>
                <c:pt idx="22403">
                  <c:v>5.27252E-2</c:v>
                </c:pt>
                <c:pt idx="22404">
                  <c:v>5.1941099999999997E-2</c:v>
                </c:pt>
                <c:pt idx="22405">
                  <c:v>5.1229499999999997E-2</c:v>
                </c:pt>
                <c:pt idx="22406">
                  <c:v>5.05928E-2</c:v>
                </c:pt>
                <c:pt idx="22407">
                  <c:v>5.0033399999999999E-2</c:v>
                </c:pt>
                <c:pt idx="22408">
                  <c:v>4.9553100000000003E-2</c:v>
                </c:pt>
                <c:pt idx="22409">
                  <c:v>4.9151800000000002E-2</c:v>
                </c:pt>
                <c:pt idx="22410">
                  <c:v>4.8829200000000003E-2</c:v>
                </c:pt>
                <c:pt idx="22411">
                  <c:v>4.8585799999999998E-2</c:v>
                </c:pt>
                <c:pt idx="22412">
                  <c:v>4.8422199999999999E-2</c:v>
                </c:pt>
                <c:pt idx="22413">
                  <c:v>4.8339100000000003E-2</c:v>
                </c:pt>
                <c:pt idx="22414">
                  <c:v>4.8336900000000002E-2</c:v>
                </c:pt>
                <c:pt idx="22415">
                  <c:v>4.8416500000000001E-2</c:v>
                </c:pt>
                <c:pt idx="22416">
                  <c:v>4.8578099999999999E-2</c:v>
                </c:pt>
                <c:pt idx="22417">
                  <c:v>4.8821700000000003E-2</c:v>
                </c:pt>
                <c:pt idx="22418">
                  <c:v>4.9146799999999997E-2</c:v>
                </c:pt>
                <c:pt idx="22419">
                  <c:v>4.9553300000000002E-2</c:v>
                </c:pt>
                <c:pt idx="22420">
                  <c:v>5.0040899999999999E-2</c:v>
                </c:pt>
                <c:pt idx="22421">
                  <c:v>5.0608899999999998E-2</c:v>
                </c:pt>
                <c:pt idx="22422">
                  <c:v>5.1256700000000002E-2</c:v>
                </c:pt>
                <c:pt idx="22423">
                  <c:v>5.1983099999999997E-2</c:v>
                </c:pt>
                <c:pt idx="22424">
                  <c:v>5.2787199999999999E-2</c:v>
                </c:pt>
                <c:pt idx="22425">
                  <c:v>5.3667899999999998E-2</c:v>
                </c:pt>
                <c:pt idx="22426">
                  <c:v>5.46238E-2</c:v>
                </c:pt>
                <c:pt idx="22427">
                  <c:v>5.56532E-2</c:v>
                </c:pt>
                <c:pt idx="22428">
                  <c:v>5.6754699999999998E-2</c:v>
                </c:pt>
                <c:pt idx="22429">
                  <c:v>5.7927300000000001E-2</c:v>
                </c:pt>
                <c:pt idx="22430">
                  <c:v>5.9169199999999998E-2</c:v>
                </c:pt>
                <c:pt idx="22431">
                  <c:v>6.04786E-2</c:v>
                </c:pt>
                <c:pt idx="22432">
                  <c:v>6.1853499999999999E-2</c:v>
                </c:pt>
                <c:pt idx="22433">
                  <c:v>6.3292200000000007E-2</c:v>
                </c:pt>
                <c:pt idx="22434">
                  <c:v>6.4792600000000006E-2</c:v>
                </c:pt>
                <c:pt idx="22435">
                  <c:v>6.6352099999999997E-2</c:v>
                </c:pt>
                <c:pt idx="22436">
                  <c:v>6.7968000000000001E-2</c:v>
                </c:pt>
                <c:pt idx="22437">
                  <c:v>6.9637400000000002E-2</c:v>
                </c:pt>
                <c:pt idx="22438">
                  <c:v>7.1357299999999999E-2</c:v>
                </c:pt>
                <c:pt idx="22439">
                  <c:v>7.3124800000000004E-2</c:v>
                </c:pt>
                <c:pt idx="22440">
                  <c:v>7.4936600000000006E-2</c:v>
                </c:pt>
                <c:pt idx="22441">
                  <c:v>7.67896E-2</c:v>
                </c:pt>
                <c:pt idx="22442">
                  <c:v>7.8680600000000003E-2</c:v>
                </c:pt>
                <c:pt idx="22443">
                  <c:v>8.0606200000000003E-2</c:v>
                </c:pt>
                <c:pt idx="22444">
                  <c:v>8.2563200000000003E-2</c:v>
                </c:pt>
                <c:pt idx="22445">
                  <c:v>8.4548100000000001E-2</c:v>
                </c:pt>
                <c:pt idx="22446">
                  <c:v>8.6557300000000004E-2</c:v>
                </c:pt>
                <c:pt idx="22447">
                  <c:v>8.8587100000000002E-2</c:v>
                </c:pt>
                <c:pt idx="22448">
                  <c:v>9.0634000000000006E-2</c:v>
                </c:pt>
                <c:pt idx="22449">
                  <c:v>9.2694299999999993E-2</c:v>
                </c:pt>
                <c:pt idx="22450">
                  <c:v>9.4764200000000007E-2</c:v>
                </c:pt>
                <c:pt idx="22451">
                  <c:v>9.6839499999999995E-2</c:v>
                </c:pt>
                <c:pt idx="22452">
                  <c:v>9.8916299999999999E-2</c:v>
                </c:pt>
                <c:pt idx="22453">
                  <c:v>0.10099</c:v>
                </c:pt>
                <c:pt idx="22454">
                  <c:v>0.103057</c:v>
                </c:pt>
                <c:pt idx="22455">
                  <c:v>0.105113</c:v>
                </c:pt>
                <c:pt idx="22456">
                  <c:v>0.107154</c:v>
                </c:pt>
                <c:pt idx="22457">
                  <c:v>0.109176</c:v>
                </c:pt>
                <c:pt idx="22458">
                  <c:v>0.111176</c:v>
                </c:pt>
                <c:pt idx="22459">
                  <c:v>0.113147</c:v>
                </c:pt>
                <c:pt idx="22460">
                  <c:v>0.11508699999999999</c:v>
                </c:pt>
                <c:pt idx="22461">
                  <c:v>0.116991</c:v>
                </c:pt>
                <c:pt idx="22462">
                  <c:v>0.118856</c:v>
                </c:pt>
                <c:pt idx="22463">
                  <c:v>0.12067799999999999</c:v>
                </c:pt>
                <c:pt idx="22464">
                  <c:v>0.12245399999999999</c:v>
                </c:pt>
                <c:pt idx="22465">
                  <c:v>0.124179</c:v>
                </c:pt>
                <c:pt idx="22466">
                  <c:v>0.12585099999999999</c:v>
                </c:pt>
                <c:pt idx="22467">
                  <c:v>0.12746499999999999</c:v>
                </c:pt>
                <c:pt idx="22468">
                  <c:v>0.12901799999999999</c:v>
                </c:pt>
                <c:pt idx="22469">
                  <c:v>0.13050700000000001</c:v>
                </c:pt>
                <c:pt idx="22470">
                  <c:v>0.13192799999999999</c:v>
                </c:pt>
                <c:pt idx="22471">
                  <c:v>0.13327800000000001</c:v>
                </c:pt>
                <c:pt idx="22472">
                  <c:v>0.134552</c:v>
                </c:pt>
                <c:pt idx="22473">
                  <c:v>0.13574900000000001</c:v>
                </c:pt>
                <c:pt idx="22474">
                  <c:v>0.13686400000000001</c:v>
                </c:pt>
                <c:pt idx="22475">
                  <c:v>0.13789599999999999</c:v>
                </c:pt>
                <c:pt idx="22476">
                  <c:v>0.13884199999999999</c:v>
                </c:pt>
                <c:pt idx="22477">
                  <c:v>0.13969899999999999</c:v>
                </c:pt>
                <c:pt idx="22478">
                  <c:v>0.14046600000000001</c:v>
                </c:pt>
                <c:pt idx="22479">
                  <c:v>0.14113999999999999</c:v>
                </c:pt>
                <c:pt idx="22480">
                  <c:v>0.14171900000000001</c:v>
                </c:pt>
                <c:pt idx="22481">
                  <c:v>0.14219999999999999</c:v>
                </c:pt>
                <c:pt idx="22482">
                  <c:v>0.14258100000000001</c:v>
                </c:pt>
                <c:pt idx="22483">
                  <c:v>0.14286099999999999</c:v>
                </c:pt>
                <c:pt idx="22484">
                  <c:v>0.143039</c:v>
                </c:pt>
                <c:pt idx="22485">
                  <c:v>0.14311199999999999</c:v>
                </c:pt>
                <c:pt idx="22486">
                  <c:v>0.14308000000000001</c:v>
                </c:pt>
                <c:pt idx="22487">
                  <c:v>0.14294200000000001</c:v>
                </c:pt>
                <c:pt idx="22488">
                  <c:v>0.14269599999999999</c:v>
                </c:pt>
                <c:pt idx="22489">
                  <c:v>0.142342</c:v>
                </c:pt>
                <c:pt idx="22490">
                  <c:v>0.14187900000000001</c:v>
                </c:pt>
                <c:pt idx="22491">
                  <c:v>0.14130599999999999</c:v>
                </c:pt>
                <c:pt idx="22492">
                  <c:v>0.140625</c:v>
                </c:pt>
                <c:pt idx="22493">
                  <c:v>0.13983400000000001</c:v>
                </c:pt>
                <c:pt idx="22494">
                  <c:v>0.138936</c:v>
                </c:pt>
                <c:pt idx="22495">
                  <c:v>0.13793</c:v>
                </c:pt>
                <c:pt idx="22496">
                  <c:v>0.13681599999999999</c:v>
                </c:pt>
                <c:pt idx="22497">
                  <c:v>0.13559599999999999</c:v>
                </c:pt>
                <c:pt idx="22498">
                  <c:v>0.134271</c:v>
                </c:pt>
                <c:pt idx="22499">
                  <c:v>0.13284199999999999</c:v>
                </c:pt>
                <c:pt idx="22500">
                  <c:v>0.13131100000000001</c:v>
                </c:pt>
                <c:pt idx="22501">
                  <c:v>0.12968199999999999</c:v>
                </c:pt>
                <c:pt idx="22502">
                  <c:v>0.12795400000000001</c:v>
                </c:pt>
                <c:pt idx="22503">
                  <c:v>0.12612999999999999</c:v>
                </c:pt>
                <c:pt idx="22504">
                  <c:v>0.12421</c:v>
                </c:pt>
                <c:pt idx="22505">
                  <c:v>0.122197</c:v>
                </c:pt>
                <c:pt idx="22506">
                  <c:v>0.12009300000000001</c:v>
                </c:pt>
                <c:pt idx="22507">
                  <c:v>0.11790100000000001</c:v>
                </c:pt>
                <c:pt idx="22508">
                  <c:v>0.115622</c:v>
                </c:pt>
                <c:pt idx="22509">
                  <c:v>0.11326</c:v>
                </c:pt>
                <c:pt idx="22510">
                  <c:v>0.110817</c:v>
                </c:pt>
                <c:pt idx="22511">
                  <c:v>0.108296</c:v>
                </c:pt>
                <c:pt idx="22512">
                  <c:v>0.105701</c:v>
                </c:pt>
                <c:pt idx="22513">
                  <c:v>0.103034</c:v>
                </c:pt>
                <c:pt idx="22514">
                  <c:v>0.100299</c:v>
                </c:pt>
                <c:pt idx="22515">
                  <c:v>9.7499000000000002E-2</c:v>
                </c:pt>
                <c:pt idx="22516">
                  <c:v>9.4637700000000005E-2</c:v>
                </c:pt>
                <c:pt idx="22517">
                  <c:v>9.1718999999999995E-2</c:v>
                </c:pt>
                <c:pt idx="22518">
                  <c:v>8.8746900000000004E-2</c:v>
                </c:pt>
                <c:pt idx="22519">
                  <c:v>8.5724599999999998E-2</c:v>
                </c:pt>
                <c:pt idx="22520">
                  <c:v>8.2655599999999996E-2</c:v>
                </c:pt>
                <c:pt idx="22521">
                  <c:v>7.9544000000000004E-2</c:v>
                </c:pt>
                <c:pt idx="22522">
                  <c:v>7.6394299999999998E-2</c:v>
                </c:pt>
                <c:pt idx="22523">
                  <c:v>7.3210999999999998E-2</c:v>
                </c:pt>
                <c:pt idx="22524">
                  <c:v>6.9998699999999997E-2</c:v>
                </c:pt>
                <c:pt idx="22525">
                  <c:v>6.6761899999999999E-2</c:v>
                </c:pt>
                <c:pt idx="22526">
                  <c:v>6.3504699999999997E-2</c:v>
                </c:pt>
                <c:pt idx="22527">
                  <c:v>6.0231199999999999E-2</c:v>
                </c:pt>
                <c:pt idx="22528">
                  <c:v>5.6945599999999999E-2</c:v>
                </c:pt>
                <c:pt idx="22529">
                  <c:v>5.3652400000000003E-2</c:v>
                </c:pt>
                <c:pt idx="22530">
                  <c:v>5.0356400000000003E-2</c:v>
                </c:pt>
                <c:pt idx="22531">
                  <c:v>4.7062300000000001E-2</c:v>
                </c:pt>
                <c:pt idx="22532">
                  <c:v>4.3775099999999997E-2</c:v>
                </c:pt>
                <c:pt idx="22533">
                  <c:v>4.04997E-2</c:v>
                </c:pt>
                <c:pt idx="22534">
                  <c:v>3.7239800000000003E-2</c:v>
                </c:pt>
                <c:pt idx="22535">
                  <c:v>3.3998599999999997E-2</c:v>
                </c:pt>
                <c:pt idx="22536">
                  <c:v>3.0779899999999999E-2</c:v>
                </c:pt>
                <c:pt idx="22537">
                  <c:v>2.7587799999999999E-2</c:v>
                </c:pt>
                <c:pt idx="22538">
                  <c:v>2.4426400000000001E-2</c:v>
                </c:pt>
                <c:pt idx="22539">
                  <c:v>2.12993E-2</c:v>
                </c:pt>
                <c:pt idx="22540">
                  <c:v>1.82106E-2</c:v>
                </c:pt>
                <c:pt idx="22541">
                  <c:v>1.5163899999999999E-2</c:v>
                </c:pt>
                <c:pt idx="22542">
                  <c:v>1.2162900000000001E-2</c:v>
                </c:pt>
                <c:pt idx="22543" formatCode="0.00E+00">
                  <c:v>9.2113400000000002E-3</c:v>
                </c:pt>
                <c:pt idx="22544" formatCode="0.00E+00">
                  <c:v>6.3128799999999999E-3</c:v>
                </c:pt>
                <c:pt idx="22545" formatCode="0.00E+00">
                  <c:v>3.4710299999999999E-3</c:v>
                </c:pt>
                <c:pt idx="22546" formatCode="0.00E+00">
                  <c:v>6.8914099999999999E-4</c:v>
                </c:pt>
                <c:pt idx="22547" formatCode="0.00E+00">
                  <c:v>-2.0296699999999999E-3</c:v>
                </c:pt>
                <c:pt idx="22548" formatCode="0.00E+00">
                  <c:v>-4.6823699999999999E-3</c:v>
                </c:pt>
                <c:pt idx="22549" formatCode="0.00E+00">
                  <c:v>-7.2659700000000001E-3</c:v>
                </c:pt>
                <c:pt idx="22550" formatCode="0.00E+00">
                  <c:v>-9.7775599999999994E-3</c:v>
                </c:pt>
                <c:pt idx="22551">
                  <c:v>-1.2214600000000001E-2</c:v>
                </c:pt>
                <c:pt idx="22552">
                  <c:v>-1.4574500000000001E-2</c:v>
                </c:pt>
                <c:pt idx="22553">
                  <c:v>-1.6854899999999999E-2</c:v>
                </c:pt>
                <c:pt idx="22554">
                  <c:v>-1.9053199999999999E-2</c:v>
                </c:pt>
                <c:pt idx="22555">
                  <c:v>-2.1167100000000001E-2</c:v>
                </c:pt>
                <c:pt idx="22556">
                  <c:v>-2.31945E-2</c:v>
                </c:pt>
                <c:pt idx="22557">
                  <c:v>-2.5133099999999998E-2</c:v>
                </c:pt>
                <c:pt idx="22558">
                  <c:v>-2.6981000000000002E-2</c:v>
                </c:pt>
                <c:pt idx="22559">
                  <c:v>-2.87367E-2</c:v>
                </c:pt>
                <c:pt idx="22560">
                  <c:v>-3.0398700000000001E-2</c:v>
                </c:pt>
                <c:pt idx="22561">
                  <c:v>-3.1965800000000003E-2</c:v>
                </c:pt>
                <c:pt idx="22562">
                  <c:v>-3.3436800000000003E-2</c:v>
                </c:pt>
                <c:pt idx="22563">
                  <c:v>-3.4810899999999999E-2</c:v>
                </c:pt>
                <c:pt idx="22564">
                  <c:v>-3.6087099999999997E-2</c:v>
                </c:pt>
                <c:pt idx="22565">
                  <c:v>-3.7265E-2</c:v>
                </c:pt>
                <c:pt idx="22566">
                  <c:v>-3.8344200000000002E-2</c:v>
                </c:pt>
                <c:pt idx="22567">
                  <c:v>-3.9324199999999997E-2</c:v>
                </c:pt>
                <c:pt idx="22568">
                  <c:v>-4.0205100000000001E-2</c:v>
                </c:pt>
                <c:pt idx="22569">
                  <c:v>-4.0986700000000001E-2</c:v>
                </c:pt>
                <c:pt idx="22570">
                  <c:v>-4.1669100000000001E-2</c:v>
                </c:pt>
                <c:pt idx="22571">
                  <c:v>-4.2252699999999997E-2</c:v>
                </c:pt>
                <c:pt idx="22572">
                  <c:v>-4.2737600000000001E-2</c:v>
                </c:pt>
                <c:pt idx="22573">
                  <c:v>-4.31244E-2</c:v>
                </c:pt>
                <c:pt idx="22574">
                  <c:v>-4.3413800000000002E-2</c:v>
                </c:pt>
                <c:pt idx="22575">
                  <c:v>-4.3606800000000001E-2</c:v>
                </c:pt>
                <c:pt idx="22576">
                  <c:v>-4.3704300000000001E-2</c:v>
                </c:pt>
                <c:pt idx="22577">
                  <c:v>-4.3707599999999999E-2</c:v>
                </c:pt>
                <c:pt idx="22578">
                  <c:v>-4.36181E-2</c:v>
                </c:pt>
                <c:pt idx="22579">
                  <c:v>-4.3437499999999997E-2</c:v>
                </c:pt>
                <c:pt idx="22580">
                  <c:v>-4.3167200000000003E-2</c:v>
                </c:pt>
                <c:pt idx="22581">
                  <c:v>-4.2809E-2</c:v>
                </c:pt>
                <c:pt idx="22582">
                  <c:v>-4.2364699999999998E-2</c:v>
                </c:pt>
                <c:pt idx="22583">
                  <c:v>-4.1836199999999997E-2</c:v>
                </c:pt>
                <c:pt idx="22584">
                  <c:v>-4.1225600000000001E-2</c:v>
                </c:pt>
                <c:pt idx="22585">
                  <c:v>-4.0535099999999998E-2</c:v>
                </c:pt>
                <c:pt idx="22586">
                  <c:v>-3.9767200000000003E-2</c:v>
                </c:pt>
                <c:pt idx="22587">
                  <c:v>-3.8924100000000003E-2</c:v>
                </c:pt>
                <c:pt idx="22588">
                  <c:v>-3.8008199999999999E-2</c:v>
                </c:pt>
                <c:pt idx="22589">
                  <c:v>-3.7021900000000003E-2</c:v>
                </c:pt>
                <c:pt idx="22590">
                  <c:v>-3.5968E-2</c:v>
                </c:pt>
                <c:pt idx="22591">
                  <c:v>-3.4849199999999997E-2</c:v>
                </c:pt>
                <c:pt idx="22592">
                  <c:v>-3.3668099999999999E-2</c:v>
                </c:pt>
                <c:pt idx="22593">
                  <c:v>-3.2427299999999999E-2</c:v>
                </c:pt>
                <c:pt idx="22594">
                  <c:v>-3.1129799999999999E-2</c:v>
                </c:pt>
                <c:pt idx="22595">
                  <c:v>-2.97784E-2</c:v>
                </c:pt>
                <c:pt idx="22596">
                  <c:v>-2.8376200000000001E-2</c:v>
                </c:pt>
                <c:pt idx="22597">
                  <c:v>-2.69263E-2</c:v>
                </c:pt>
                <c:pt idx="22598">
                  <c:v>-2.5431599999999999E-2</c:v>
                </c:pt>
                <c:pt idx="22599">
                  <c:v>-2.3895300000000001E-2</c:v>
                </c:pt>
                <c:pt idx="22600">
                  <c:v>-2.2320699999999999E-2</c:v>
                </c:pt>
                <c:pt idx="22601">
                  <c:v>-2.0711E-2</c:v>
                </c:pt>
                <c:pt idx="22602">
                  <c:v>-1.9069099999999999E-2</c:v>
                </c:pt>
                <c:pt idx="22603">
                  <c:v>-1.7398E-2</c:v>
                </c:pt>
                <c:pt idx="22604">
                  <c:v>-1.5700800000000001E-2</c:v>
                </c:pt>
                <c:pt idx="22605">
                  <c:v>-1.3980599999999999E-2</c:v>
                </c:pt>
                <c:pt idx="22606">
                  <c:v>-1.2240600000000001E-2</c:v>
                </c:pt>
                <c:pt idx="22607">
                  <c:v>-1.04838E-2</c:v>
                </c:pt>
                <c:pt idx="22608" formatCode="0.00E+00">
                  <c:v>-8.7134499999999993E-3</c:v>
                </c:pt>
                <c:pt idx="22609" formatCode="0.00E+00">
                  <c:v>-6.9323700000000002E-3</c:v>
                </c:pt>
                <c:pt idx="22610" formatCode="0.00E+00">
                  <c:v>-5.1434799999999998E-3</c:v>
                </c:pt>
                <c:pt idx="22611" formatCode="0.00E+00">
                  <c:v>-3.34965E-3</c:v>
                </c:pt>
                <c:pt idx="22612" formatCode="0.00E+00">
                  <c:v>-1.55378E-3</c:v>
                </c:pt>
                <c:pt idx="22613" formatCode="0.00E+00">
                  <c:v>2.41148E-4</c:v>
                </c:pt>
                <c:pt idx="22614" formatCode="0.00E+00">
                  <c:v>2.0321800000000002E-3</c:v>
                </c:pt>
                <c:pt idx="22615" formatCode="0.00E+00">
                  <c:v>3.8165500000000002E-3</c:v>
                </c:pt>
                <c:pt idx="22616" formatCode="0.00E+00">
                  <c:v>5.5915799999999996E-3</c:v>
                </c:pt>
                <c:pt idx="22617" formatCode="0.00E+00">
                  <c:v>7.3546699999999998E-3</c:v>
                </c:pt>
                <c:pt idx="22618" formatCode="0.00E+00">
                  <c:v>9.1034400000000008E-3</c:v>
                </c:pt>
                <c:pt idx="22619">
                  <c:v>1.0835600000000001E-2</c:v>
                </c:pt>
                <c:pt idx="22620">
                  <c:v>1.25486E-2</c:v>
                </c:pt>
                <c:pt idx="22621">
                  <c:v>1.42399E-2</c:v>
                </c:pt>
                <c:pt idx="22622">
                  <c:v>1.5907299999999999E-2</c:v>
                </c:pt>
                <c:pt idx="22623">
                  <c:v>1.7548999999999999E-2</c:v>
                </c:pt>
                <c:pt idx="22624">
                  <c:v>1.9162999999999999E-2</c:v>
                </c:pt>
                <c:pt idx="22625">
                  <c:v>2.0747499999999999E-2</c:v>
                </c:pt>
                <c:pt idx="22626">
                  <c:v>2.23006E-2</c:v>
                </c:pt>
                <c:pt idx="22627">
                  <c:v>2.3820600000000001E-2</c:v>
                </c:pt>
                <c:pt idx="22628">
                  <c:v>2.5305899999999999E-2</c:v>
                </c:pt>
                <c:pt idx="22629">
                  <c:v>2.6755000000000001E-2</c:v>
                </c:pt>
                <c:pt idx="22630">
                  <c:v>2.8166299999999998E-2</c:v>
                </c:pt>
                <c:pt idx="22631">
                  <c:v>2.9538200000000001E-2</c:v>
                </c:pt>
                <c:pt idx="22632">
                  <c:v>3.0869299999999999E-2</c:v>
                </c:pt>
                <c:pt idx="22633">
                  <c:v>3.2158399999999997E-2</c:v>
                </c:pt>
                <c:pt idx="22634">
                  <c:v>3.34046E-2</c:v>
                </c:pt>
                <c:pt idx="22635">
                  <c:v>3.46068E-2</c:v>
                </c:pt>
                <c:pt idx="22636">
                  <c:v>3.5764400000000002E-2</c:v>
                </c:pt>
                <c:pt idx="22637">
                  <c:v>3.6876699999999998E-2</c:v>
                </c:pt>
                <c:pt idx="22638">
                  <c:v>3.7943200000000003E-2</c:v>
                </c:pt>
                <c:pt idx="22639">
                  <c:v>3.8963499999999998E-2</c:v>
                </c:pt>
                <c:pt idx="22640">
                  <c:v>3.9937199999999999E-2</c:v>
                </c:pt>
                <c:pt idx="22641">
                  <c:v>4.0864299999999999E-2</c:v>
                </c:pt>
                <c:pt idx="22642">
                  <c:v>4.1744799999999999E-2</c:v>
                </c:pt>
                <c:pt idx="22643">
                  <c:v>4.2578699999999997E-2</c:v>
                </c:pt>
                <c:pt idx="22644">
                  <c:v>4.3366000000000002E-2</c:v>
                </c:pt>
                <c:pt idx="22645">
                  <c:v>4.41065E-2</c:v>
                </c:pt>
                <c:pt idx="22646">
                  <c:v>4.48005E-2</c:v>
                </c:pt>
                <c:pt idx="22647">
                  <c:v>4.54484E-2</c:v>
                </c:pt>
                <c:pt idx="22648">
                  <c:v>4.60507E-2</c:v>
                </c:pt>
                <c:pt idx="22649">
                  <c:v>4.66081E-2</c:v>
                </c:pt>
                <c:pt idx="22650">
                  <c:v>4.7121299999999998E-2</c:v>
                </c:pt>
                <c:pt idx="22651">
                  <c:v>4.7591000000000001E-2</c:v>
                </c:pt>
                <c:pt idx="22652">
                  <c:v>4.8017700000000003E-2</c:v>
                </c:pt>
                <c:pt idx="22653">
                  <c:v>4.8402500000000001E-2</c:v>
                </c:pt>
                <c:pt idx="22654">
                  <c:v>4.8746299999999999E-2</c:v>
                </c:pt>
                <c:pt idx="22655">
                  <c:v>4.9050099999999999E-2</c:v>
                </c:pt>
                <c:pt idx="22656">
                  <c:v>4.9315299999999999E-2</c:v>
                </c:pt>
                <c:pt idx="22657">
                  <c:v>4.9542799999999998E-2</c:v>
                </c:pt>
                <c:pt idx="22658">
                  <c:v>4.9733899999999998E-2</c:v>
                </c:pt>
                <c:pt idx="22659">
                  <c:v>4.9889900000000001E-2</c:v>
                </c:pt>
                <c:pt idx="22660">
                  <c:v>5.0012099999999997E-2</c:v>
                </c:pt>
                <c:pt idx="22661">
                  <c:v>5.0101899999999998E-2</c:v>
                </c:pt>
                <c:pt idx="22662">
                  <c:v>5.0160499999999997E-2</c:v>
                </c:pt>
                <c:pt idx="22663">
                  <c:v>5.0189299999999999E-2</c:v>
                </c:pt>
                <c:pt idx="22664">
                  <c:v>5.0189900000000003E-2</c:v>
                </c:pt>
                <c:pt idx="22665">
                  <c:v>5.0163699999999999E-2</c:v>
                </c:pt>
                <c:pt idx="22666">
                  <c:v>5.0112400000000001E-2</c:v>
                </c:pt>
                <c:pt idx="22667">
                  <c:v>5.0037400000000003E-2</c:v>
                </c:pt>
                <c:pt idx="22668">
                  <c:v>4.99403E-2</c:v>
                </c:pt>
                <c:pt idx="22669">
                  <c:v>4.9822900000000003E-2</c:v>
                </c:pt>
                <c:pt idx="22670">
                  <c:v>4.96867E-2</c:v>
                </c:pt>
                <c:pt idx="22671">
                  <c:v>4.9533399999999998E-2</c:v>
                </c:pt>
                <c:pt idx="22672">
                  <c:v>4.9364699999999997E-2</c:v>
                </c:pt>
                <c:pt idx="22673">
                  <c:v>4.9182099999999999E-2</c:v>
                </c:pt>
                <c:pt idx="22674">
                  <c:v>4.8987500000000003E-2</c:v>
                </c:pt>
                <c:pt idx="22675">
                  <c:v>4.8782399999999997E-2</c:v>
                </c:pt>
                <c:pt idx="22676">
                  <c:v>4.8568199999999999E-2</c:v>
                </c:pt>
                <c:pt idx="22677">
                  <c:v>4.8346600000000003E-2</c:v>
                </c:pt>
                <c:pt idx="22678">
                  <c:v>4.8119000000000002E-2</c:v>
                </c:pt>
                <c:pt idx="22679">
                  <c:v>4.7887100000000002E-2</c:v>
                </c:pt>
                <c:pt idx="22680">
                  <c:v>4.7652399999999998E-2</c:v>
                </c:pt>
                <c:pt idx="22681">
                  <c:v>4.7416399999999997E-2</c:v>
                </c:pt>
                <c:pt idx="22682">
                  <c:v>4.7180399999999997E-2</c:v>
                </c:pt>
                <c:pt idx="22683">
                  <c:v>4.6946099999999998E-2</c:v>
                </c:pt>
                <c:pt idx="22684">
                  <c:v>4.6714600000000002E-2</c:v>
                </c:pt>
                <c:pt idx="22685">
                  <c:v>4.6487399999999998E-2</c:v>
                </c:pt>
                <c:pt idx="22686">
                  <c:v>4.6265599999999997E-2</c:v>
                </c:pt>
                <c:pt idx="22687">
                  <c:v>4.6050399999999998E-2</c:v>
                </c:pt>
                <c:pt idx="22688">
                  <c:v>4.5843099999999998E-2</c:v>
                </c:pt>
                <c:pt idx="22689">
                  <c:v>4.56446E-2</c:v>
                </c:pt>
                <c:pt idx="22690">
                  <c:v>4.54559E-2</c:v>
                </c:pt>
                <c:pt idx="22691">
                  <c:v>4.52778E-2</c:v>
                </c:pt>
                <c:pt idx="22692">
                  <c:v>4.5111400000000003E-2</c:v>
                </c:pt>
                <c:pt idx="22693">
                  <c:v>4.4957299999999999E-2</c:v>
                </c:pt>
                <c:pt idx="22694">
                  <c:v>4.48162E-2</c:v>
                </c:pt>
                <c:pt idx="22695">
                  <c:v>4.4688899999999997E-2</c:v>
                </c:pt>
                <c:pt idx="22696">
                  <c:v>4.45756E-2</c:v>
                </c:pt>
                <c:pt idx="22697">
                  <c:v>4.4477099999999999E-2</c:v>
                </c:pt>
                <c:pt idx="22698">
                  <c:v>4.43934E-2</c:v>
                </c:pt>
                <c:pt idx="22699">
                  <c:v>4.4325000000000003E-2</c:v>
                </c:pt>
                <c:pt idx="22700">
                  <c:v>4.4272100000000002E-2</c:v>
                </c:pt>
                <c:pt idx="22701">
                  <c:v>4.4234900000000001E-2</c:v>
                </c:pt>
                <c:pt idx="22702">
                  <c:v>4.4213299999999997E-2</c:v>
                </c:pt>
                <c:pt idx="22703">
                  <c:v>4.4207099999999999E-2</c:v>
                </c:pt>
                <c:pt idx="22704">
                  <c:v>4.42163E-2</c:v>
                </c:pt>
                <c:pt idx="22705">
                  <c:v>4.4240799999999997E-2</c:v>
                </c:pt>
                <c:pt idx="22706">
                  <c:v>4.4280100000000003E-2</c:v>
                </c:pt>
                <c:pt idx="22707">
                  <c:v>4.4333900000000002E-2</c:v>
                </c:pt>
                <c:pt idx="22708">
                  <c:v>4.4401599999999999E-2</c:v>
                </c:pt>
                <c:pt idx="22709">
                  <c:v>4.4482899999999999E-2</c:v>
                </c:pt>
                <c:pt idx="22710">
                  <c:v>4.4576999999999999E-2</c:v>
                </c:pt>
                <c:pt idx="22711">
                  <c:v>4.4683199999999999E-2</c:v>
                </c:pt>
                <c:pt idx="22712">
                  <c:v>4.4800800000000002E-2</c:v>
                </c:pt>
                <c:pt idx="22713">
                  <c:v>4.4928799999999998E-2</c:v>
                </c:pt>
                <c:pt idx="22714">
                  <c:v>4.5066200000000001E-2</c:v>
                </c:pt>
                <c:pt idx="22715">
                  <c:v>4.5212099999999998E-2</c:v>
                </c:pt>
                <c:pt idx="22716">
                  <c:v>4.5365299999999997E-2</c:v>
                </c:pt>
                <c:pt idx="22717">
                  <c:v>4.5524799999999997E-2</c:v>
                </c:pt>
                <c:pt idx="22718">
                  <c:v>4.5689300000000002E-2</c:v>
                </c:pt>
                <c:pt idx="22719">
                  <c:v>4.5857599999999998E-2</c:v>
                </c:pt>
                <c:pt idx="22720">
                  <c:v>4.6028399999999997E-2</c:v>
                </c:pt>
                <c:pt idx="22721">
                  <c:v>4.6200100000000001E-2</c:v>
                </c:pt>
                <c:pt idx="22722">
                  <c:v>4.63714E-2</c:v>
                </c:pt>
                <c:pt idx="22723">
                  <c:v>4.65408E-2</c:v>
                </c:pt>
                <c:pt idx="22724">
                  <c:v>4.6706600000000001E-2</c:v>
                </c:pt>
                <c:pt idx="22725">
                  <c:v>4.6867300000000001E-2</c:v>
                </c:pt>
                <c:pt idx="22726">
                  <c:v>4.7021300000000002E-2</c:v>
                </c:pt>
                <c:pt idx="22727">
                  <c:v>4.7167000000000001E-2</c:v>
                </c:pt>
                <c:pt idx="22728">
                  <c:v>4.7302499999999997E-2</c:v>
                </c:pt>
                <c:pt idx="22729">
                  <c:v>4.7426200000000002E-2</c:v>
                </c:pt>
                <c:pt idx="22730">
                  <c:v>4.7536299999999997E-2</c:v>
                </c:pt>
                <c:pt idx="22731">
                  <c:v>4.7631100000000003E-2</c:v>
                </c:pt>
                <c:pt idx="22732">
                  <c:v>4.77087E-2</c:v>
                </c:pt>
                <c:pt idx="22733">
                  <c:v>4.7767400000000002E-2</c:v>
                </c:pt>
                <c:pt idx="22734">
                  <c:v>4.7805399999999998E-2</c:v>
                </c:pt>
                <c:pt idx="22735">
                  <c:v>4.7820799999999997E-2</c:v>
                </c:pt>
                <c:pt idx="22736">
                  <c:v>4.7812E-2</c:v>
                </c:pt>
                <c:pt idx="22737">
                  <c:v>4.7776899999999997E-2</c:v>
                </c:pt>
                <c:pt idx="22738">
                  <c:v>4.7713999999999999E-2</c:v>
                </c:pt>
                <c:pt idx="22739">
                  <c:v>4.7621299999999998E-2</c:v>
                </c:pt>
                <c:pt idx="22740">
                  <c:v>4.7497200000000003E-2</c:v>
                </c:pt>
                <c:pt idx="22741">
                  <c:v>4.7339899999999997E-2</c:v>
                </c:pt>
                <c:pt idx="22742">
                  <c:v>4.7147700000000001E-2</c:v>
                </c:pt>
                <c:pt idx="22743">
                  <c:v>4.6919000000000002E-2</c:v>
                </c:pt>
                <c:pt idx="22744">
                  <c:v>4.6651900000000003E-2</c:v>
                </c:pt>
                <c:pt idx="22745">
                  <c:v>4.6344900000000001E-2</c:v>
                </c:pt>
                <c:pt idx="22746">
                  <c:v>4.5996299999999997E-2</c:v>
                </c:pt>
                <c:pt idx="22747">
                  <c:v>4.5604499999999999E-2</c:v>
                </c:pt>
                <c:pt idx="22748">
                  <c:v>4.5168199999999999E-2</c:v>
                </c:pt>
                <c:pt idx="22749">
                  <c:v>4.4685799999999998E-2</c:v>
                </c:pt>
                <c:pt idx="22750">
                  <c:v>4.4156000000000001E-2</c:v>
                </c:pt>
                <c:pt idx="22751">
                  <c:v>4.3577499999999998E-2</c:v>
                </c:pt>
                <c:pt idx="22752">
                  <c:v>4.29492E-2</c:v>
                </c:pt>
                <c:pt idx="22753">
                  <c:v>4.2269899999999999E-2</c:v>
                </c:pt>
                <c:pt idx="22754">
                  <c:v>4.1538499999999999E-2</c:v>
                </c:pt>
                <c:pt idx="22755">
                  <c:v>4.0753999999999999E-2</c:v>
                </c:pt>
                <c:pt idx="22756">
                  <c:v>3.9915699999999998E-2</c:v>
                </c:pt>
                <c:pt idx="22757">
                  <c:v>3.9022599999999998E-2</c:v>
                </c:pt>
                <c:pt idx="22758">
                  <c:v>3.8073999999999997E-2</c:v>
                </c:pt>
                <c:pt idx="22759">
                  <c:v>3.7069400000000002E-2</c:v>
                </c:pt>
                <c:pt idx="22760">
                  <c:v>3.6008199999999997E-2</c:v>
                </c:pt>
                <c:pt idx="22761">
                  <c:v>3.48901E-2</c:v>
                </c:pt>
                <c:pt idx="22762">
                  <c:v>3.37147E-2</c:v>
                </c:pt>
                <c:pt idx="22763">
                  <c:v>3.2481799999999998E-2</c:v>
                </c:pt>
                <c:pt idx="22764">
                  <c:v>3.1191300000000002E-2</c:v>
                </c:pt>
                <c:pt idx="22765">
                  <c:v>2.98432E-2</c:v>
                </c:pt>
                <c:pt idx="22766">
                  <c:v>2.84376E-2</c:v>
                </c:pt>
                <c:pt idx="22767">
                  <c:v>2.6974700000000001E-2</c:v>
                </c:pt>
                <c:pt idx="22768">
                  <c:v>2.5454899999999999E-2</c:v>
                </c:pt>
                <c:pt idx="22769">
                  <c:v>2.3878699999999999E-2</c:v>
                </c:pt>
                <c:pt idx="22770">
                  <c:v>2.2246499999999999E-2</c:v>
                </c:pt>
                <c:pt idx="22771">
                  <c:v>2.0559000000000001E-2</c:v>
                </c:pt>
                <c:pt idx="22772">
                  <c:v>1.88171E-2</c:v>
                </c:pt>
                <c:pt idx="22773">
                  <c:v>1.7021700000000001E-2</c:v>
                </c:pt>
                <c:pt idx="22774">
                  <c:v>1.5173600000000001E-2</c:v>
                </c:pt>
                <c:pt idx="22775">
                  <c:v>1.32742E-2</c:v>
                </c:pt>
              </c:numCache>
            </c:numRef>
          </c:yVal>
          <c:smooth val="1"/>
          <c:extLst>
            <c:ext xmlns:c16="http://schemas.microsoft.com/office/drawing/2014/chart" uri="{C3380CC4-5D6E-409C-BE32-E72D297353CC}">
              <c16:uniqueId val="{00000002-6069-4815-A46C-A86AEC3271D3}"/>
            </c:ext>
          </c:extLst>
        </c:ser>
        <c:ser>
          <c:idx val="1"/>
          <c:order val="3"/>
          <c:tx>
            <c:v>Traffic2</c:v>
          </c:tx>
          <c:spPr>
            <a:ln w="19050" cap="rnd">
              <a:solidFill>
                <a:schemeClr val="accent2"/>
              </a:solidFill>
              <a:round/>
            </a:ln>
            <a:effectLst/>
          </c:spPr>
          <c:marker>
            <c:symbol val="none"/>
          </c:marker>
          <c:xVal>
            <c:numRef>
              <c:f>plot_traffic!$B$5:$B$35243</c:f>
              <c:numCache>
                <c:formatCode>General</c:formatCode>
                <c:ptCount val="35239"/>
                <c:pt idx="0">
                  <c:v>-65.724999999999994</c:v>
                </c:pt>
                <c:pt idx="1">
                  <c:v>-65.722999999999999</c:v>
                </c:pt>
                <c:pt idx="2">
                  <c:v>-65.720999999999989</c:v>
                </c:pt>
                <c:pt idx="3">
                  <c:v>-65.718999999999994</c:v>
                </c:pt>
                <c:pt idx="4">
                  <c:v>-65.716999999999999</c:v>
                </c:pt>
                <c:pt idx="5">
                  <c:v>-65.714999999999989</c:v>
                </c:pt>
                <c:pt idx="6">
                  <c:v>-65.712999999999994</c:v>
                </c:pt>
                <c:pt idx="7">
                  <c:v>-65.710999999999999</c:v>
                </c:pt>
                <c:pt idx="8">
                  <c:v>-65.708999999999989</c:v>
                </c:pt>
                <c:pt idx="9">
                  <c:v>-65.706999999999994</c:v>
                </c:pt>
                <c:pt idx="10">
                  <c:v>-65.704999999999998</c:v>
                </c:pt>
                <c:pt idx="11">
                  <c:v>-65.702999999999989</c:v>
                </c:pt>
                <c:pt idx="12">
                  <c:v>-65.700999999999993</c:v>
                </c:pt>
                <c:pt idx="13">
                  <c:v>-65.698999999999998</c:v>
                </c:pt>
                <c:pt idx="14">
                  <c:v>-65.696999999999989</c:v>
                </c:pt>
                <c:pt idx="15">
                  <c:v>-65.694999999999993</c:v>
                </c:pt>
                <c:pt idx="16">
                  <c:v>-65.692999999999998</c:v>
                </c:pt>
                <c:pt idx="17">
                  <c:v>-65.690999999999988</c:v>
                </c:pt>
                <c:pt idx="18">
                  <c:v>-65.688999999999993</c:v>
                </c:pt>
                <c:pt idx="19">
                  <c:v>-65.686999999999998</c:v>
                </c:pt>
                <c:pt idx="20">
                  <c:v>-65.684999999999988</c:v>
                </c:pt>
                <c:pt idx="21">
                  <c:v>-65.682999999999993</c:v>
                </c:pt>
                <c:pt idx="22">
                  <c:v>-65.680999999999997</c:v>
                </c:pt>
                <c:pt idx="23">
                  <c:v>-65.678999999999988</c:v>
                </c:pt>
                <c:pt idx="24">
                  <c:v>-65.676999999999992</c:v>
                </c:pt>
                <c:pt idx="25">
                  <c:v>-65.674999999999997</c:v>
                </c:pt>
                <c:pt idx="26">
                  <c:v>-65.672999999999988</c:v>
                </c:pt>
                <c:pt idx="27">
                  <c:v>-65.670999999999992</c:v>
                </c:pt>
                <c:pt idx="28">
                  <c:v>-65.668999999999997</c:v>
                </c:pt>
                <c:pt idx="29">
                  <c:v>-65.666999999999987</c:v>
                </c:pt>
                <c:pt idx="30">
                  <c:v>-65.664999999999992</c:v>
                </c:pt>
                <c:pt idx="31">
                  <c:v>-65.662999999999997</c:v>
                </c:pt>
                <c:pt idx="32">
                  <c:v>-65.661000000000001</c:v>
                </c:pt>
                <c:pt idx="33">
                  <c:v>-65.658999999999992</c:v>
                </c:pt>
                <c:pt idx="34">
                  <c:v>-65.656999999999996</c:v>
                </c:pt>
                <c:pt idx="35">
                  <c:v>-65.655000000000001</c:v>
                </c:pt>
                <c:pt idx="36">
                  <c:v>-65.652999999999992</c:v>
                </c:pt>
                <c:pt idx="37">
                  <c:v>-65.650999999999996</c:v>
                </c:pt>
                <c:pt idx="38">
                  <c:v>-65.649000000000001</c:v>
                </c:pt>
                <c:pt idx="39">
                  <c:v>-65.646999999999991</c:v>
                </c:pt>
                <c:pt idx="40">
                  <c:v>-65.644999999999996</c:v>
                </c:pt>
                <c:pt idx="41">
                  <c:v>-65.643000000000001</c:v>
                </c:pt>
                <c:pt idx="42">
                  <c:v>-65.640999999999991</c:v>
                </c:pt>
                <c:pt idx="43">
                  <c:v>-65.638999999999996</c:v>
                </c:pt>
                <c:pt idx="44">
                  <c:v>-65.637</c:v>
                </c:pt>
                <c:pt idx="45">
                  <c:v>-65.634999999999991</c:v>
                </c:pt>
                <c:pt idx="46">
                  <c:v>-65.632999999999996</c:v>
                </c:pt>
                <c:pt idx="47">
                  <c:v>-65.631</c:v>
                </c:pt>
                <c:pt idx="48">
                  <c:v>-65.628999999999991</c:v>
                </c:pt>
                <c:pt idx="49">
                  <c:v>-65.626999999999995</c:v>
                </c:pt>
                <c:pt idx="50">
                  <c:v>-65.625</c:v>
                </c:pt>
                <c:pt idx="51">
                  <c:v>-65.62299999999999</c:v>
                </c:pt>
                <c:pt idx="52">
                  <c:v>-65.620999999999995</c:v>
                </c:pt>
                <c:pt idx="53">
                  <c:v>-65.619</c:v>
                </c:pt>
                <c:pt idx="54">
                  <c:v>-65.61699999999999</c:v>
                </c:pt>
                <c:pt idx="55">
                  <c:v>-65.614999999999995</c:v>
                </c:pt>
                <c:pt idx="56">
                  <c:v>-65.613</c:v>
                </c:pt>
                <c:pt idx="57">
                  <c:v>-65.61099999999999</c:v>
                </c:pt>
                <c:pt idx="58">
                  <c:v>-65.608999999999995</c:v>
                </c:pt>
                <c:pt idx="59">
                  <c:v>-65.606999999999999</c:v>
                </c:pt>
                <c:pt idx="60">
                  <c:v>-65.60499999999999</c:v>
                </c:pt>
                <c:pt idx="61">
                  <c:v>-65.602999999999994</c:v>
                </c:pt>
                <c:pt idx="62">
                  <c:v>-65.600999999999999</c:v>
                </c:pt>
                <c:pt idx="63">
                  <c:v>-65.59899999999999</c:v>
                </c:pt>
                <c:pt idx="64">
                  <c:v>-65.596999999999994</c:v>
                </c:pt>
                <c:pt idx="65">
                  <c:v>-65.594999999999999</c:v>
                </c:pt>
                <c:pt idx="66">
                  <c:v>-65.592999999999989</c:v>
                </c:pt>
                <c:pt idx="67">
                  <c:v>-65.590999999999994</c:v>
                </c:pt>
                <c:pt idx="68">
                  <c:v>-65.588999999999999</c:v>
                </c:pt>
                <c:pt idx="69">
                  <c:v>-65.586999999999989</c:v>
                </c:pt>
                <c:pt idx="70">
                  <c:v>-65.584999999999994</c:v>
                </c:pt>
                <c:pt idx="71">
                  <c:v>-65.582999999999998</c:v>
                </c:pt>
                <c:pt idx="72">
                  <c:v>-65.580999999999989</c:v>
                </c:pt>
                <c:pt idx="73">
                  <c:v>-65.578999999999994</c:v>
                </c:pt>
                <c:pt idx="74">
                  <c:v>-65.576999999999998</c:v>
                </c:pt>
                <c:pt idx="75">
                  <c:v>-65.574999999999989</c:v>
                </c:pt>
                <c:pt idx="76">
                  <c:v>-65.572999999999993</c:v>
                </c:pt>
                <c:pt idx="77">
                  <c:v>-65.570999999999998</c:v>
                </c:pt>
                <c:pt idx="78">
                  <c:v>-65.568999999999988</c:v>
                </c:pt>
                <c:pt idx="79">
                  <c:v>-65.566999999999993</c:v>
                </c:pt>
                <c:pt idx="80">
                  <c:v>-65.564999999999998</c:v>
                </c:pt>
                <c:pt idx="81">
                  <c:v>-65.562999999999988</c:v>
                </c:pt>
                <c:pt idx="82">
                  <c:v>-65.560999999999993</c:v>
                </c:pt>
                <c:pt idx="83">
                  <c:v>-65.558999999999997</c:v>
                </c:pt>
                <c:pt idx="84">
                  <c:v>-65.556999999999988</c:v>
                </c:pt>
                <c:pt idx="85">
                  <c:v>-65.554999999999993</c:v>
                </c:pt>
                <c:pt idx="86">
                  <c:v>-65.552999999999997</c:v>
                </c:pt>
                <c:pt idx="87">
                  <c:v>-65.550999999999988</c:v>
                </c:pt>
                <c:pt idx="88">
                  <c:v>-65.548999999999992</c:v>
                </c:pt>
                <c:pt idx="89">
                  <c:v>-65.546999999999997</c:v>
                </c:pt>
                <c:pt idx="90">
                  <c:v>-65.544999999999987</c:v>
                </c:pt>
                <c:pt idx="91">
                  <c:v>-65.542999999999992</c:v>
                </c:pt>
                <c:pt idx="92">
                  <c:v>-65.540999999999997</c:v>
                </c:pt>
                <c:pt idx="93">
                  <c:v>-65.538999999999987</c:v>
                </c:pt>
                <c:pt idx="94">
                  <c:v>-65.536999999999992</c:v>
                </c:pt>
                <c:pt idx="95">
                  <c:v>-65.534999999999997</c:v>
                </c:pt>
                <c:pt idx="96">
                  <c:v>-65.533000000000001</c:v>
                </c:pt>
                <c:pt idx="97">
                  <c:v>-65.530999999999992</c:v>
                </c:pt>
                <c:pt idx="98">
                  <c:v>-65.528999999999996</c:v>
                </c:pt>
                <c:pt idx="99">
                  <c:v>-65.527000000000001</c:v>
                </c:pt>
                <c:pt idx="100">
                  <c:v>-65.524999999999991</c:v>
                </c:pt>
                <c:pt idx="101">
                  <c:v>-65.522999999999996</c:v>
                </c:pt>
                <c:pt idx="102">
                  <c:v>-65.521000000000001</c:v>
                </c:pt>
                <c:pt idx="103">
                  <c:v>-65.518999999999991</c:v>
                </c:pt>
                <c:pt idx="104">
                  <c:v>-65.516999999999996</c:v>
                </c:pt>
                <c:pt idx="105">
                  <c:v>-65.515000000000001</c:v>
                </c:pt>
                <c:pt idx="106">
                  <c:v>-65.512999999999991</c:v>
                </c:pt>
                <c:pt idx="107">
                  <c:v>-65.510999999999996</c:v>
                </c:pt>
                <c:pt idx="108">
                  <c:v>-65.509</c:v>
                </c:pt>
                <c:pt idx="109">
                  <c:v>-65.506999999999991</c:v>
                </c:pt>
                <c:pt idx="110">
                  <c:v>-65.504999999999995</c:v>
                </c:pt>
                <c:pt idx="111">
                  <c:v>-65.503</c:v>
                </c:pt>
                <c:pt idx="112">
                  <c:v>-65.500999999999991</c:v>
                </c:pt>
                <c:pt idx="113">
                  <c:v>-65.498999999999995</c:v>
                </c:pt>
                <c:pt idx="114">
                  <c:v>-65.497</c:v>
                </c:pt>
                <c:pt idx="115">
                  <c:v>-65.49499999999999</c:v>
                </c:pt>
                <c:pt idx="116">
                  <c:v>-65.492999999999995</c:v>
                </c:pt>
                <c:pt idx="117">
                  <c:v>-65.491</c:v>
                </c:pt>
                <c:pt idx="118">
                  <c:v>-65.48899999999999</c:v>
                </c:pt>
                <c:pt idx="119">
                  <c:v>-65.486999999999995</c:v>
                </c:pt>
                <c:pt idx="120">
                  <c:v>-65.484999999999999</c:v>
                </c:pt>
                <c:pt idx="121">
                  <c:v>-65.48299999999999</c:v>
                </c:pt>
                <c:pt idx="122">
                  <c:v>-65.480999999999995</c:v>
                </c:pt>
                <c:pt idx="123">
                  <c:v>-65.478999999999999</c:v>
                </c:pt>
                <c:pt idx="124">
                  <c:v>-65.47699999999999</c:v>
                </c:pt>
                <c:pt idx="125">
                  <c:v>-65.474999999999994</c:v>
                </c:pt>
                <c:pt idx="126">
                  <c:v>-65.472999999999999</c:v>
                </c:pt>
                <c:pt idx="127">
                  <c:v>-65.470999999999989</c:v>
                </c:pt>
                <c:pt idx="128">
                  <c:v>-65.468999999999994</c:v>
                </c:pt>
                <c:pt idx="129">
                  <c:v>-65.466999999999999</c:v>
                </c:pt>
                <c:pt idx="130">
                  <c:v>-65.464999999999989</c:v>
                </c:pt>
                <c:pt idx="131">
                  <c:v>-65.462999999999994</c:v>
                </c:pt>
                <c:pt idx="132">
                  <c:v>-65.460999999999999</c:v>
                </c:pt>
                <c:pt idx="133">
                  <c:v>-65.458999999999989</c:v>
                </c:pt>
                <c:pt idx="134">
                  <c:v>-65.456999999999994</c:v>
                </c:pt>
                <c:pt idx="135">
                  <c:v>-65.454999999999998</c:v>
                </c:pt>
                <c:pt idx="136">
                  <c:v>-65.452999999999989</c:v>
                </c:pt>
                <c:pt idx="137">
                  <c:v>-65.450999999999993</c:v>
                </c:pt>
                <c:pt idx="138">
                  <c:v>-65.448999999999998</c:v>
                </c:pt>
                <c:pt idx="139">
                  <c:v>-65.446999999999989</c:v>
                </c:pt>
                <c:pt idx="140">
                  <c:v>-65.444999999999993</c:v>
                </c:pt>
                <c:pt idx="141">
                  <c:v>-65.442999999999998</c:v>
                </c:pt>
                <c:pt idx="142">
                  <c:v>-65.440999999999988</c:v>
                </c:pt>
                <c:pt idx="143">
                  <c:v>-65.438999999999993</c:v>
                </c:pt>
                <c:pt idx="144">
                  <c:v>-65.436999999999998</c:v>
                </c:pt>
                <c:pt idx="145">
                  <c:v>-65.434999999999988</c:v>
                </c:pt>
                <c:pt idx="146">
                  <c:v>-65.432999999999993</c:v>
                </c:pt>
                <c:pt idx="147">
                  <c:v>-65.430999999999997</c:v>
                </c:pt>
                <c:pt idx="148">
                  <c:v>-65.428999999999988</c:v>
                </c:pt>
                <c:pt idx="149">
                  <c:v>-65.426999999999992</c:v>
                </c:pt>
                <c:pt idx="150">
                  <c:v>-65.424999999999997</c:v>
                </c:pt>
                <c:pt idx="151">
                  <c:v>-65.422999999999988</c:v>
                </c:pt>
                <c:pt idx="152">
                  <c:v>-65.420999999999992</c:v>
                </c:pt>
                <c:pt idx="153">
                  <c:v>-65.418999999999997</c:v>
                </c:pt>
                <c:pt idx="154">
                  <c:v>-65.416999999999987</c:v>
                </c:pt>
                <c:pt idx="155">
                  <c:v>-65.414999999999992</c:v>
                </c:pt>
                <c:pt idx="156">
                  <c:v>-65.412999999999997</c:v>
                </c:pt>
                <c:pt idx="157">
                  <c:v>-65.411000000000001</c:v>
                </c:pt>
                <c:pt idx="158">
                  <c:v>-65.408999999999992</c:v>
                </c:pt>
                <c:pt idx="159">
                  <c:v>-65.406999999999996</c:v>
                </c:pt>
                <c:pt idx="160">
                  <c:v>-65.405000000000001</c:v>
                </c:pt>
                <c:pt idx="161">
                  <c:v>-65.402999999999992</c:v>
                </c:pt>
                <c:pt idx="162">
                  <c:v>-65.400999999999996</c:v>
                </c:pt>
                <c:pt idx="163">
                  <c:v>-65.399000000000001</c:v>
                </c:pt>
                <c:pt idx="164">
                  <c:v>-65.396999999999991</c:v>
                </c:pt>
                <c:pt idx="165">
                  <c:v>-65.394999999999996</c:v>
                </c:pt>
                <c:pt idx="166">
                  <c:v>-65.393000000000001</c:v>
                </c:pt>
                <c:pt idx="167">
                  <c:v>-65.390999999999991</c:v>
                </c:pt>
                <c:pt idx="168">
                  <c:v>-65.388999999999996</c:v>
                </c:pt>
                <c:pt idx="169">
                  <c:v>-65.387</c:v>
                </c:pt>
                <c:pt idx="170">
                  <c:v>-65.384999999999991</c:v>
                </c:pt>
                <c:pt idx="171">
                  <c:v>-65.382999999999996</c:v>
                </c:pt>
                <c:pt idx="172">
                  <c:v>-65.381</c:v>
                </c:pt>
                <c:pt idx="173">
                  <c:v>-65.378999999999991</c:v>
                </c:pt>
                <c:pt idx="174">
                  <c:v>-65.376999999999995</c:v>
                </c:pt>
                <c:pt idx="175">
                  <c:v>-65.375</c:v>
                </c:pt>
                <c:pt idx="176">
                  <c:v>-65.37299999999999</c:v>
                </c:pt>
                <c:pt idx="177">
                  <c:v>-65.370999999999995</c:v>
                </c:pt>
                <c:pt idx="178">
                  <c:v>-65.369</c:v>
                </c:pt>
                <c:pt idx="179">
                  <c:v>-65.36699999999999</c:v>
                </c:pt>
                <c:pt idx="180">
                  <c:v>-65.364999999999995</c:v>
                </c:pt>
                <c:pt idx="181">
                  <c:v>-65.363</c:v>
                </c:pt>
                <c:pt idx="182">
                  <c:v>-65.36099999999999</c:v>
                </c:pt>
                <c:pt idx="183">
                  <c:v>-65.358999999999995</c:v>
                </c:pt>
                <c:pt idx="184">
                  <c:v>-65.356999999999999</c:v>
                </c:pt>
                <c:pt idx="185">
                  <c:v>-65.35499999999999</c:v>
                </c:pt>
                <c:pt idx="186">
                  <c:v>-65.352999999999994</c:v>
                </c:pt>
                <c:pt idx="187">
                  <c:v>-65.350999999999999</c:v>
                </c:pt>
                <c:pt idx="188">
                  <c:v>-65.34899999999999</c:v>
                </c:pt>
                <c:pt idx="189">
                  <c:v>-65.346999999999994</c:v>
                </c:pt>
                <c:pt idx="190">
                  <c:v>-65.344999999999999</c:v>
                </c:pt>
                <c:pt idx="191">
                  <c:v>-65.342999999999989</c:v>
                </c:pt>
                <c:pt idx="192">
                  <c:v>-65.340999999999994</c:v>
                </c:pt>
                <c:pt idx="193">
                  <c:v>-65.338999999999999</c:v>
                </c:pt>
                <c:pt idx="194">
                  <c:v>-65.336999999999989</c:v>
                </c:pt>
                <c:pt idx="195">
                  <c:v>-65.334999999999994</c:v>
                </c:pt>
                <c:pt idx="196">
                  <c:v>-65.332999999999998</c:v>
                </c:pt>
                <c:pt idx="197">
                  <c:v>-65.330999999999989</c:v>
                </c:pt>
                <c:pt idx="198">
                  <c:v>-65.328999999999994</c:v>
                </c:pt>
                <c:pt idx="199">
                  <c:v>-65.326999999999998</c:v>
                </c:pt>
                <c:pt idx="200">
                  <c:v>-65.324999999999989</c:v>
                </c:pt>
                <c:pt idx="201">
                  <c:v>-65.322999999999993</c:v>
                </c:pt>
                <c:pt idx="202">
                  <c:v>-65.320999999999998</c:v>
                </c:pt>
                <c:pt idx="203">
                  <c:v>-65.318999999999988</c:v>
                </c:pt>
                <c:pt idx="204">
                  <c:v>-65.316999999999993</c:v>
                </c:pt>
                <c:pt idx="205">
                  <c:v>-65.314999999999998</c:v>
                </c:pt>
                <c:pt idx="206">
                  <c:v>-65.312999999999988</c:v>
                </c:pt>
                <c:pt idx="207">
                  <c:v>-65.310999999999993</c:v>
                </c:pt>
                <c:pt idx="208">
                  <c:v>-65.308999999999997</c:v>
                </c:pt>
                <c:pt idx="209">
                  <c:v>-65.306999999999988</c:v>
                </c:pt>
                <c:pt idx="210">
                  <c:v>-65.304999999999993</c:v>
                </c:pt>
                <c:pt idx="211">
                  <c:v>-65.302999999999997</c:v>
                </c:pt>
                <c:pt idx="212">
                  <c:v>-65.300999999999988</c:v>
                </c:pt>
                <c:pt idx="213">
                  <c:v>-65.298999999999992</c:v>
                </c:pt>
                <c:pt idx="214">
                  <c:v>-65.296999999999997</c:v>
                </c:pt>
                <c:pt idx="215">
                  <c:v>-65.294999999999987</c:v>
                </c:pt>
                <c:pt idx="216">
                  <c:v>-65.292999999999992</c:v>
                </c:pt>
                <c:pt idx="217">
                  <c:v>-65.290999999999997</c:v>
                </c:pt>
                <c:pt idx="218">
                  <c:v>-65.288999999999987</c:v>
                </c:pt>
                <c:pt idx="219">
                  <c:v>-65.286999999999992</c:v>
                </c:pt>
                <c:pt idx="220">
                  <c:v>-65.284999999999997</c:v>
                </c:pt>
                <c:pt idx="221">
                  <c:v>-65.283000000000001</c:v>
                </c:pt>
                <c:pt idx="222">
                  <c:v>-65.280999999999992</c:v>
                </c:pt>
                <c:pt idx="223">
                  <c:v>-65.278999999999996</c:v>
                </c:pt>
                <c:pt idx="224">
                  <c:v>-65.277000000000001</c:v>
                </c:pt>
                <c:pt idx="225">
                  <c:v>-65.274999999999991</c:v>
                </c:pt>
                <c:pt idx="226">
                  <c:v>-65.272999999999996</c:v>
                </c:pt>
                <c:pt idx="227">
                  <c:v>-65.271000000000001</c:v>
                </c:pt>
                <c:pt idx="228">
                  <c:v>-65.268999999999991</c:v>
                </c:pt>
                <c:pt idx="229">
                  <c:v>-65.266999999999996</c:v>
                </c:pt>
                <c:pt idx="230">
                  <c:v>-65.265000000000001</c:v>
                </c:pt>
                <c:pt idx="231">
                  <c:v>-65.262999999999991</c:v>
                </c:pt>
                <c:pt idx="232">
                  <c:v>-65.260999999999996</c:v>
                </c:pt>
                <c:pt idx="233">
                  <c:v>-65.259</c:v>
                </c:pt>
                <c:pt idx="234">
                  <c:v>-65.256999999999991</c:v>
                </c:pt>
                <c:pt idx="235">
                  <c:v>-65.254999999999995</c:v>
                </c:pt>
                <c:pt idx="236">
                  <c:v>-65.253</c:v>
                </c:pt>
                <c:pt idx="237">
                  <c:v>-65.250999999999991</c:v>
                </c:pt>
                <c:pt idx="238">
                  <c:v>-65.248999999999995</c:v>
                </c:pt>
                <c:pt idx="239">
                  <c:v>-65.247</c:v>
                </c:pt>
                <c:pt idx="240">
                  <c:v>-65.24499999999999</c:v>
                </c:pt>
                <c:pt idx="241">
                  <c:v>-65.242999999999995</c:v>
                </c:pt>
                <c:pt idx="242">
                  <c:v>-65.241</c:v>
                </c:pt>
                <c:pt idx="243">
                  <c:v>-65.23899999999999</c:v>
                </c:pt>
                <c:pt idx="244">
                  <c:v>-65.236999999999995</c:v>
                </c:pt>
                <c:pt idx="245">
                  <c:v>-65.234999999999999</c:v>
                </c:pt>
                <c:pt idx="246">
                  <c:v>-65.23299999999999</c:v>
                </c:pt>
                <c:pt idx="247">
                  <c:v>-65.230999999999995</c:v>
                </c:pt>
                <c:pt idx="248">
                  <c:v>-65.228999999999999</c:v>
                </c:pt>
                <c:pt idx="249">
                  <c:v>-65.22699999999999</c:v>
                </c:pt>
                <c:pt idx="250">
                  <c:v>-65.224999999999994</c:v>
                </c:pt>
                <c:pt idx="251">
                  <c:v>-65.222999999999999</c:v>
                </c:pt>
                <c:pt idx="252">
                  <c:v>-65.220999999999989</c:v>
                </c:pt>
                <c:pt idx="253">
                  <c:v>-65.218999999999994</c:v>
                </c:pt>
                <c:pt idx="254">
                  <c:v>-65.216999999999999</c:v>
                </c:pt>
                <c:pt idx="255">
                  <c:v>-65.214999999999989</c:v>
                </c:pt>
                <c:pt idx="256">
                  <c:v>-65.212999999999994</c:v>
                </c:pt>
                <c:pt idx="257">
                  <c:v>-65.210999999999999</c:v>
                </c:pt>
                <c:pt idx="258">
                  <c:v>-65.208999999999989</c:v>
                </c:pt>
                <c:pt idx="259">
                  <c:v>-65.206999999999994</c:v>
                </c:pt>
                <c:pt idx="260">
                  <c:v>-65.204999999999998</c:v>
                </c:pt>
                <c:pt idx="261">
                  <c:v>-65.202999999999989</c:v>
                </c:pt>
                <c:pt idx="262">
                  <c:v>-65.200999999999993</c:v>
                </c:pt>
                <c:pt idx="263">
                  <c:v>-65.198999999999998</c:v>
                </c:pt>
                <c:pt idx="264">
                  <c:v>-65.196999999999989</c:v>
                </c:pt>
                <c:pt idx="265">
                  <c:v>-65.194999999999993</c:v>
                </c:pt>
                <c:pt idx="266">
                  <c:v>-65.192999999999998</c:v>
                </c:pt>
                <c:pt idx="267">
                  <c:v>-65.190999999999988</c:v>
                </c:pt>
                <c:pt idx="268">
                  <c:v>-65.188999999999993</c:v>
                </c:pt>
                <c:pt idx="269">
                  <c:v>-65.186999999999998</c:v>
                </c:pt>
                <c:pt idx="270">
                  <c:v>-65.184999999999988</c:v>
                </c:pt>
                <c:pt idx="271">
                  <c:v>-65.182999999999993</c:v>
                </c:pt>
                <c:pt idx="272">
                  <c:v>-65.180999999999997</c:v>
                </c:pt>
                <c:pt idx="273">
                  <c:v>-65.178999999999988</c:v>
                </c:pt>
                <c:pt idx="274">
                  <c:v>-65.176999999999992</c:v>
                </c:pt>
                <c:pt idx="275">
                  <c:v>-65.174999999999997</c:v>
                </c:pt>
                <c:pt idx="276">
                  <c:v>-65.172999999999988</c:v>
                </c:pt>
                <c:pt idx="277">
                  <c:v>-65.170999999999992</c:v>
                </c:pt>
                <c:pt idx="278">
                  <c:v>-65.168999999999997</c:v>
                </c:pt>
                <c:pt idx="279">
                  <c:v>-65.166999999999987</c:v>
                </c:pt>
                <c:pt idx="280">
                  <c:v>-65.164999999999992</c:v>
                </c:pt>
                <c:pt idx="281">
                  <c:v>-65.162999999999997</c:v>
                </c:pt>
                <c:pt idx="282">
                  <c:v>-65.161000000000001</c:v>
                </c:pt>
                <c:pt idx="283">
                  <c:v>-65.158999999999992</c:v>
                </c:pt>
                <c:pt idx="284">
                  <c:v>-65.156999999999996</c:v>
                </c:pt>
                <c:pt idx="285">
                  <c:v>-65.155000000000001</c:v>
                </c:pt>
                <c:pt idx="286">
                  <c:v>-65.152999999999992</c:v>
                </c:pt>
                <c:pt idx="287">
                  <c:v>-65.150999999999996</c:v>
                </c:pt>
                <c:pt idx="288">
                  <c:v>-65.149000000000001</c:v>
                </c:pt>
                <c:pt idx="289">
                  <c:v>-65.146999999999991</c:v>
                </c:pt>
                <c:pt idx="290">
                  <c:v>-65.144999999999996</c:v>
                </c:pt>
                <c:pt idx="291">
                  <c:v>-65.143000000000001</c:v>
                </c:pt>
                <c:pt idx="292">
                  <c:v>-65.140999999999991</c:v>
                </c:pt>
                <c:pt idx="293">
                  <c:v>-65.138999999999996</c:v>
                </c:pt>
                <c:pt idx="294">
                  <c:v>-65.137</c:v>
                </c:pt>
                <c:pt idx="295">
                  <c:v>-65.134999999999991</c:v>
                </c:pt>
                <c:pt idx="296">
                  <c:v>-65.132999999999996</c:v>
                </c:pt>
                <c:pt idx="297">
                  <c:v>-65.131</c:v>
                </c:pt>
                <c:pt idx="298">
                  <c:v>-65.128999999999991</c:v>
                </c:pt>
                <c:pt idx="299">
                  <c:v>-65.126999999999995</c:v>
                </c:pt>
                <c:pt idx="300">
                  <c:v>-65.125</c:v>
                </c:pt>
                <c:pt idx="301">
                  <c:v>-65.12299999999999</c:v>
                </c:pt>
                <c:pt idx="302">
                  <c:v>-65.120999999999995</c:v>
                </c:pt>
                <c:pt idx="303">
                  <c:v>-65.119</c:v>
                </c:pt>
                <c:pt idx="304">
                  <c:v>-65.11699999999999</c:v>
                </c:pt>
                <c:pt idx="305">
                  <c:v>-65.114999999999995</c:v>
                </c:pt>
                <c:pt idx="306">
                  <c:v>-65.113</c:v>
                </c:pt>
                <c:pt idx="307">
                  <c:v>-65.11099999999999</c:v>
                </c:pt>
                <c:pt idx="308">
                  <c:v>-65.108999999999995</c:v>
                </c:pt>
                <c:pt idx="309">
                  <c:v>-65.106999999999999</c:v>
                </c:pt>
                <c:pt idx="310">
                  <c:v>-65.10499999999999</c:v>
                </c:pt>
                <c:pt idx="311">
                  <c:v>-65.102999999999994</c:v>
                </c:pt>
                <c:pt idx="312">
                  <c:v>-65.100999999999999</c:v>
                </c:pt>
                <c:pt idx="313">
                  <c:v>-65.09899999999999</c:v>
                </c:pt>
                <c:pt idx="314">
                  <c:v>-65.096999999999994</c:v>
                </c:pt>
                <c:pt idx="315">
                  <c:v>-65.094999999999999</c:v>
                </c:pt>
                <c:pt idx="316">
                  <c:v>-65.092999999999989</c:v>
                </c:pt>
                <c:pt idx="317">
                  <c:v>-65.090999999999994</c:v>
                </c:pt>
                <c:pt idx="318">
                  <c:v>-65.088999999999999</c:v>
                </c:pt>
                <c:pt idx="319">
                  <c:v>-65.086999999999989</c:v>
                </c:pt>
                <c:pt idx="320">
                  <c:v>-65.084999999999994</c:v>
                </c:pt>
                <c:pt idx="321">
                  <c:v>-65.082999999999998</c:v>
                </c:pt>
                <c:pt idx="322">
                  <c:v>-65.080999999999989</c:v>
                </c:pt>
                <c:pt idx="323">
                  <c:v>-65.078999999999994</c:v>
                </c:pt>
                <c:pt idx="324">
                  <c:v>-65.076999999999998</c:v>
                </c:pt>
                <c:pt idx="325">
                  <c:v>-65.074999999999989</c:v>
                </c:pt>
                <c:pt idx="326">
                  <c:v>-65.072999999999993</c:v>
                </c:pt>
                <c:pt idx="327">
                  <c:v>-65.070999999999998</c:v>
                </c:pt>
                <c:pt idx="328">
                  <c:v>-65.068999999999988</c:v>
                </c:pt>
                <c:pt idx="329">
                  <c:v>-65.066999999999993</c:v>
                </c:pt>
                <c:pt idx="330">
                  <c:v>-65.064999999999998</c:v>
                </c:pt>
                <c:pt idx="331">
                  <c:v>-65.062999999999988</c:v>
                </c:pt>
                <c:pt idx="332">
                  <c:v>-65.060999999999993</c:v>
                </c:pt>
                <c:pt idx="333">
                  <c:v>-65.058999999999997</c:v>
                </c:pt>
                <c:pt idx="334">
                  <c:v>-65.056999999999988</c:v>
                </c:pt>
                <c:pt idx="335">
                  <c:v>-65.054999999999993</c:v>
                </c:pt>
                <c:pt idx="336">
                  <c:v>-65.052999999999997</c:v>
                </c:pt>
                <c:pt idx="337">
                  <c:v>-65.050999999999988</c:v>
                </c:pt>
                <c:pt idx="338">
                  <c:v>-65.048999999999992</c:v>
                </c:pt>
                <c:pt idx="339">
                  <c:v>-65.046999999999997</c:v>
                </c:pt>
                <c:pt idx="340">
                  <c:v>-65.044999999999987</c:v>
                </c:pt>
                <c:pt idx="341">
                  <c:v>-65.042999999999992</c:v>
                </c:pt>
                <c:pt idx="342">
                  <c:v>-65.040999999999997</c:v>
                </c:pt>
                <c:pt idx="343">
                  <c:v>-65.038999999999987</c:v>
                </c:pt>
                <c:pt idx="344">
                  <c:v>-65.036999999999992</c:v>
                </c:pt>
                <c:pt idx="345">
                  <c:v>-65.034999999999997</c:v>
                </c:pt>
                <c:pt idx="346">
                  <c:v>-65.033000000000001</c:v>
                </c:pt>
                <c:pt idx="347">
                  <c:v>-65.030999999999992</c:v>
                </c:pt>
                <c:pt idx="348">
                  <c:v>-65.028999999999996</c:v>
                </c:pt>
                <c:pt idx="349">
                  <c:v>-65.027000000000001</c:v>
                </c:pt>
                <c:pt idx="350">
                  <c:v>-65.024999999999991</c:v>
                </c:pt>
                <c:pt idx="351">
                  <c:v>-65.022999999999996</c:v>
                </c:pt>
                <c:pt idx="352">
                  <c:v>-65.021000000000001</c:v>
                </c:pt>
                <c:pt idx="353">
                  <c:v>-65.018999999999991</c:v>
                </c:pt>
                <c:pt idx="354">
                  <c:v>-65.016999999999996</c:v>
                </c:pt>
                <c:pt idx="355">
                  <c:v>-65.015000000000001</c:v>
                </c:pt>
                <c:pt idx="356">
                  <c:v>-65.012999999999991</c:v>
                </c:pt>
                <c:pt idx="357">
                  <c:v>-65.010999999999996</c:v>
                </c:pt>
                <c:pt idx="358">
                  <c:v>-65.009</c:v>
                </c:pt>
                <c:pt idx="359">
                  <c:v>-65.006999999999991</c:v>
                </c:pt>
                <c:pt idx="360">
                  <c:v>-65.004999999999995</c:v>
                </c:pt>
                <c:pt idx="361">
                  <c:v>-65.003</c:v>
                </c:pt>
                <c:pt idx="362">
                  <c:v>-65.000999999999991</c:v>
                </c:pt>
                <c:pt idx="363">
                  <c:v>-64.998999999999995</c:v>
                </c:pt>
                <c:pt idx="364">
                  <c:v>-64.997</c:v>
                </c:pt>
                <c:pt idx="365">
                  <c:v>-64.99499999999999</c:v>
                </c:pt>
                <c:pt idx="366">
                  <c:v>-64.992999999999995</c:v>
                </c:pt>
                <c:pt idx="367">
                  <c:v>-64.991</c:v>
                </c:pt>
                <c:pt idx="368">
                  <c:v>-64.98899999999999</c:v>
                </c:pt>
                <c:pt idx="369">
                  <c:v>-64.986999999999995</c:v>
                </c:pt>
                <c:pt idx="370">
                  <c:v>-64.984999999999999</c:v>
                </c:pt>
                <c:pt idx="371">
                  <c:v>-64.98299999999999</c:v>
                </c:pt>
                <c:pt idx="372">
                  <c:v>-64.980999999999995</c:v>
                </c:pt>
                <c:pt idx="373">
                  <c:v>-64.978999999999999</c:v>
                </c:pt>
                <c:pt idx="374">
                  <c:v>-64.97699999999999</c:v>
                </c:pt>
                <c:pt idx="375">
                  <c:v>-64.974999999999994</c:v>
                </c:pt>
                <c:pt idx="376">
                  <c:v>-64.972999999999999</c:v>
                </c:pt>
                <c:pt idx="377">
                  <c:v>-64.970999999999989</c:v>
                </c:pt>
                <c:pt idx="378">
                  <c:v>-64.968999999999994</c:v>
                </c:pt>
                <c:pt idx="379">
                  <c:v>-64.966999999999999</c:v>
                </c:pt>
                <c:pt idx="380">
                  <c:v>-64.964999999999989</c:v>
                </c:pt>
                <c:pt idx="381">
                  <c:v>-64.962999999999994</c:v>
                </c:pt>
                <c:pt idx="382">
                  <c:v>-64.960999999999999</c:v>
                </c:pt>
                <c:pt idx="383">
                  <c:v>-64.958999999999989</c:v>
                </c:pt>
                <c:pt idx="384">
                  <c:v>-64.956999999999994</c:v>
                </c:pt>
                <c:pt idx="385">
                  <c:v>-64.954999999999998</c:v>
                </c:pt>
                <c:pt idx="386">
                  <c:v>-64.952999999999989</c:v>
                </c:pt>
                <c:pt idx="387">
                  <c:v>-64.950999999999993</c:v>
                </c:pt>
                <c:pt idx="388">
                  <c:v>-64.948999999999998</c:v>
                </c:pt>
                <c:pt idx="389">
                  <c:v>-64.946999999999989</c:v>
                </c:pt>
                <c:pt idx="390">
                  <c:v>-64.944999999999993</c:v>
                </c:pt>
                <c:pt idx="391">
                  <c:v>-64.942999999999998</c:v>
                </c:pt>
                <c:pt idx="392">
                  <c:v>-64.940999999999988</c:v>
                </c:pt>
                <c:pt idx="393">
                  <c:v>-64.938999999999993</c:v>
                </c:pt>
                <c:pt idx="394">
                  <c:v>-64.936999999999998</c:v>
                </c:pt>
                <c:pt idx="395">
                  <c:v>-64.934999999999988</c:v>
                </c:pt>
                <c:pt idx="396">
                  <c:v>-64.932999999999993</c:v>
                </c:pt>
                <c:pt idx="397">
                  <c:v>-64.930999999999997</c:v>
                </c:pt>
                <c:pt idx="398">
                  <c:v>-64.928999999999988</c:v>
                </c:pt>
                <c:pt idx="399">
                  <c:v>-64.926999999999992</c:v>
                </c:pt>
                <c:pt idx="400">
                  <c:v>-64.924999999999997</c:v>
                </c:pt>
                <c:pt idx="401">
                  <c:v>-64.922999999999988</c:v>
                </c:pt>
                <c:pt idx="402">
                  <c:v>-64.920999999999992</c:v>
                </c:pt>
                <c:pt idx="403">
                  <c:v>-64.918999999999997</c:v>
                </c:pt>
                <c:pt idx="404">
                  <c:v>-64.916999999999987</c:v>
                </c:pt>
                <c:pt idx="405">
                  <c:v>-64.914999999999992</c:v>
                </c:pt>
                <c:pt idx="406">
                  <c:v>-64.912999999999997</c:v>
                </c:pt>
                <c:pt idx="407">
                  <c:v>-64.911000000000001</c:v>
                </c:pt>
                <c:pt idx="408">
                  <c:v>-64.908999999999992</c:v>
                </c:pt>
                <c:pt idx="409">
                  <c:v>-64.906999999999996</c:v>
                </c:pt>
                <c:pt idx="410">
                  <c:v>-64.905000000000001</c:v>
                </c:pt>
                <c:pt idx="411">
                  <c:v>-64.902999999999992</c:v>
                </c:pt>
                <c:pt idx="412">
                  <c:v>-64.900999999999996</c:v>
                </c:pt>
                <c:pt idx="413">
                  <c:v>-64.899000000000001</c:v>
                </c:pt>
                <c:pt idx="414">
                  <c:v>-64.896999999999991</c:v>
                </c:pt>
                <c:pt idx="415">
                  <c:v>-64.894999999999996</c:v>
                </c:pt>
                <c:pt idx="416">
                  <c:v>-64.893000000000001</c:v>
                </c:pt>
                <c:pt idx="417">
                  <c:v>-64.890999999999991</c:v>
                </c:pt>
                <c:pt idx="418">
                  <c:v>-64.888999999999996</c:v>
                </c:pt>
                <c:pt idx="419">
                  <c:v>-64.887</c:v>
                </c:pt>
                <c:pt idx="420">
                  <c:v>-64.884999999999991</c:v>
                </c:pt>
                <c:pt idx="421">
                  <c:v>-64.882999999999996</c:v>
                </c:pt>
                <c:pt idx="422">
                  <c:v>-64.881</c:v>
                </c:pt>
                <c:pt idx="423">
                  <c:v>-64.878999999999991</c:v>
                </c:pt>
                <c:pt idx="424">
                  <c:v>-64.876999999999995</c:v>
                </c:pt>
                <c:pt idx="425">
                  <c:v>-64.875</c:v>
                </c:pt>
                <c:pt idx="426">
                  <c:v>-64.87299999999999</c:v>
                </c:pt>
                <c:pt idx="427">
                  <c:v>-64.870999999999995</c:v>
                </c:pt>
                <c:pt idx="428">
                  <c:v>-64.869</c:v>
                </c:pt>
                <c:pt idx="429">
                  <c:v>-64.86699999999999</c:v>
                </c:pt>
                <c:pt idx="430">
                  <c:v>-64.864999999999995</c:v>
                </c:pt>
                <c:pt idx="431">
                  <c:v>-64.863</c:v>
                </c:pt>
                <c:pt idx="432">
                  <c:v>-64.86099999999999</c:v>
                </c:pt>
                <c:pt idx="433">
                  <c:v>-64.858999999999995</c:v>
                </c:pt>
                <c:pt idx="434">
                  <c:v>-64.856999999999999</c:v>
                </c:pt>
                <c:pt idx="435">
                  <c:v>-64.85499999999999</c:v>
                </c:pt>
                <c:pt idx="436">
                  <c:v>-64.852999999999994</c:v>
                </c:pt>
                <c:pt idx="437">
                  <c:v>-64.850999999999999</c:v>
                </c:pt>
                <c:pt idx="438">
                  <c:v>-64.84899999999999</c:v>
                </c:pt>
                <c:pt idx="439">
                  <c:v>-64.846999999999994</c:v>
                </c:pt>
                <c:pt idx="440">
                  <c:v>-64.844999999999999</c:v>
                </c:pt>
                <c:pt idx="441">
                  <c:v>-64.842999999999989</c:v>
                </c:pt>
                <c:pt idx="442">
                  <c:v>-64.840999999999994</c:v>
                </c:pt>
                <c:pt idx="443">
                  <c:v>-64.838999999999999</c:v>
                </c:pt>
                <c:pt idx="444">
                  <c:v>-64.836999999999989</c:v>
                </c:pt>
                <c:pt idx="445">
                  <c:v>-64.834999999999994</c:v>
                </c:pt>
                <c:pt idx="446">
                  <c:v>-64.832999999999998</c:v>
                </c:pt>
                <c:pt idx="447">
                  <c:v>-64.830999999999989</c:v>
                </c:pt>
                <c:pt idx="448">
                  <c:v>-64.828999999999994</c:v>
                </c:pt>
                <c:pt idx="449">
                  <c:v>-64.826999999999998</c:v>
                </c:pt>
                <c:pt idx="450">
                  <c:v>-64.824999999999989</c:v>
                </c:pt>
                <c:pt idx="451">
                  <c:v>-64.822999999999993</c:v>
                </c:pt>
                <c:pt idx="452">
                  <c:v>-64.820999999999998</c:v>
                </c:pt>
                <c:pt idx="453">
                  <c:v>-64.818999999999988</c:v>
                </c:pt>
                <c:pt idx="454">
                  <c:v>-64.816999999999993</c:v>
                </c:pt>
                <c:pt idx="455">
                  <c:v>-64.814999999999998</c:v>
                </c:pt>
                <c:pt idx="456">
                  <c:v>-64.812999999999988</c:v>
                </c:pt>
                <c:pt idx="457">
                  <c:v>-64.810999999999993</c:v>
                </c:pt>
                <c:pt idx="458">
                  <c:v>-64.808999999999997</c:v>
                </c:pt>
                <c:pt idx="459">
                  <c:v>-64.806999999999988</c:v>
                </c:pt>
                <c:pt idx="460">
                  <c:v>-64.804999999999993</c:v>
                </c:pt>
                <c:pt idx="461">
                  <c:v>-64.802999999999997</c:v>
                </c:pt>
                <c:pt idx="462">
                  <c:v>-64.800999999999988</c:v>
                </c:pt>
                <c:pt idx="463">
                  <c:v>-64.798999999999992</c:v>
                </c:pt>
                <c:pt idx="464">
                  <c:v>-64.796999999999997</c:v>
                </c:pt>
                <c:pt idx="465">
                  <c:v>-64.794999999999987</c:v>
                </c:pt>
                <c:pt idx="466">
                  <c:v>-64.792999999999992</c:v>
                </c:pt>
                <c:pt idx="467">
                  <c:v>-64.790999999999997</c:v>
                </c:pt>
                <c:pt idx="468">
                  <c:v>-64.788999999999987</c:v>
                </c:pt>
                <c:pt idx="469">
                  <c:v>-64.786999999999992</c:v>
                </c:pt>
                <c:pt idx="470">
                  <c:v>-64.784999999999997</c:v>
                </c:pt>
                <c:pt idx="471">
                  <c:v>-64.783000000000001</c:v>
                </c:pt>
                <c:pt idx="472">
                  <c:v>-64.780999999999992</c:v>
                </c:pt>
                <c:pt idx="473">
                  <c:v>-64.778999999999996</c:v>
                </c:pt>
                <c:pt idx="474">
                  <c:v>-64.777000000000001</c:v>
                </c:pt>
                <c:pt idx="475">
                  <c:v>-64.774999999999991</c:v>
                </c:pt>
                <c:pt idx="476">
                  <c:v>-64.772999999999996</c:v>
                </c:pt>
                <c:pt idx="477">
                  <c:v>-64.771000000000001</c:v>
                </c:pt>
                <c:pt idx="478">
                  <c:v>-64.768999999999991</c:v>
                </c:pt>
                <c:pt idx="479">
                  <c:v>-64.766999999999996</c:v>
                </c:pt>
                <c:pt idx="480">
                  <c:v>-64.765000000000001</c:v>
                </c:pt>
                <c:pt idx="481">
                  <c:v>-64.762999999999991</c:v>
                </c:pt>
                <c:pt idx="482">
                  <c:v>-64.760999999999996</c:v>
                </c:pt>
                <c:pt idx="483">
                  <c:v>-64.759</c:v>
                </c:pt>
                <c:pt idx="484">
                  <c:v>-64.756999999999991</c:v>
                </c:pt>
                <c:pt idx="485">
                  <c:v>-64.754999999999995</c:v>
                </c:pt>
                <c:pt idx="486">
                  <c:v>-64.753</c:v>
                </c:pt>
                <c:pt idx="487">
                  <c:v>-64.750999999999991</c:v>
                </c:pt>
                <c:pt idx="488">
                  <c:v>-64.748999999999995</c:v>
                </c:pt>
                <c:pt idx="489">
                  <c:v>-64.747</c:v>
                </c:pt>
                <c:pt idx="490">
                  <c:v>-64.74499999999999</c:v>
                </c:pt>
                <c:pt idx="491">
                  <c:v>-64.742999999999995</c:v>
                </c:pt>
                <c:pt idx="492">
                  <c:v>-64.741</c:v>
                </c:pt>
                <c:pt idx="493">
                  <c:v>-64.73899999999999</c:v>
                </c:pt>
                <c:pt idx="494">
                  <c:v>-64.736999999999995</c:v>
                </c:pt>
                <c:pt idx="495">
                  <c:v>-64.734999999999999</c:v>
                </c:pt>
                <c:pt idx="496">
                  <c:v>-64.73299999999999</c:v>
                </c:pt>
                <c:pt idx="497">
                  <c:v>-64.730999999999995</c:v>
                </c:pt>
                <c:pt idx="498">
                  <c:v>-64.728999999999999</c:v>
                </c:pt>
                <c:pt idx="499">
                  <c:v>-64.72699999999999</c:v>
                </c:pt>
                <c:pt idx="500">
                  <c:v>-64.724999999999994</c:v>
                </c:pt>
                <c:pt idx="501">
                  <c:v>-64.722999999999999</c:v>
                </c:pt>
                <c:pt idx="502">
                  <c:v>-64.720999999999989</c:v>
                </c:pt>
                <c:pt idx="503">
                  <c:v>-64.718999999999994</c:v>
                </c:pt>
                <c:pt idx="504">
                  <c:v>-64.716999999999999</c:v>
                </c:pt>
                <c:pt idx="505">
                  <c:v>-64.714999999999989</c:v>
                </c:pt>
                <c:pt idx="506">
                  <c:v>-64.712999999999994</c:v>
                </c:pt>
                <c:pt idx="507">
                  <c:v>-64.710999999999999</c:v>
                </c:pt>
                <c:pt idx="508">
                  <c:v>-64.708999999999989</c:v>
                </c:pt>
                <c:pt idx="509">
                  <c:v>-64.706999999999994</c:v>
                </c:pt>
                <c:pt idx="510">
                  <c:v>-64.704999999999998</c:v>
                </c:pt>
                <c:pt idx="511">
                  <c:v>-64.702999999999989</c:v>
                </c:pt>
                <c:pt idx="512">
                  <c:v>-64.700999999999993</c:v>
                </c:pt>
                <c:pt idx="513">
                  <c:v>-64.698999999999998</c:v>
                </c:pt>
                <c:pt idx="514">
                  <c:v>-64.696999999999989</c:v>
                </c:pt>
                <c:pt idx="515">
                  <c:v>-64.694999999999993</c:v>
                </c:pt>
                <c:pt idx="516">
                  <c:v>-64.692999999999998</c:v>
                </c:pt>
                <c:pt idx="517">
                  <c:v>-64.690999999999988</c:v>
                </c:pt>
                <c:pt idx="518">
                  <c:v>-64.688999999999993</c:v>
                </c:pt>
                <c:pt idx="519">
                  <c:v>-64.686999999999998</c:v>
                </c:pt>
                <c:pt idx="520">
                  <c:v>-64.684999999999988</c:v>
                </c:pt>
                <c:pt idx="521">
                  <c:v>-64.682999999999993</c:v>
                </c:pt>
                <c:pt idx="522">
                  <c:v>-64.680999999999997</c:v>
                </c:pt>
                <c:pt idx="523">
                  <c:v>-64.678999999999988</c:v>
                </c:pt>
                <c:pt idx="524">
                  <c:v>-64.676999999999992</c:v>
                </c:pt>
                <c:pt idx="525">
                  <c:v>-64.674999999999997</c:v>
                </c:pt>
                <c:pt idx="526">
                  <c:v>-64.672999999999988</c:v>
                </c:pt>
                <c:pt idx="527">
                  <c:v>-64.670999999999992</c:v>
                </c:pt>
                <c:pt idx="528">
                  <c:v>-64.668999999999997</c:v>
                </c:pt>
                <c:pt idx="529">
                  <c:v>-64.666999999999987</c:v>
                </c:pt>
                <c:pt idx="530">
                  <c:v>-64.664999999999992</c:v>
                </c:pt>
                <c:pt idx="531">
                  <c:v>-64.662999999999997</c:v>
                </c:pt>
                <c:pt idx="532">
                  <c:v>-64.661000000000001</c:v>
                </c:pt>
                <c:pt idx="533">
                  <c:v>-64.658999999999992</c:v>
                </c:pt>
                <c:pt idx="534">
                  <c:v>-64.656999999999996</c:v>
                </c:pt>
                <c:pt idx="535">
                  <c:v>-64.655000000000001</c:v>
                </c:pt>
                <c:pt idx="536">
                  <c:v>-64.652999999999992</c:v>
                </c:pt>
                <c:pt idx="537">
                  <c:v>-64.650999999999996</c:v>
                </c:pt>
                <c:pt idx="538">
                  <c:v>-64.649000000000001</c:v>
                </c:pt>
                <c:pt idx="539">
                  <c:v>-64.646999999999991</c:v>
                </c:pt>
                <c:pt idx="540">
                  <c:v>-64.644999999999996</c:v>
                </c:pt>
                <c:pt idx="541">
                  <c:v>-64.643000000000001</c:v>
                </c:pt>
                <c:pt idx="542">
                  <c:v>-64.640999999999991</c:v>
                </c:pt>
                <c:pt idx="543">
                  <c:v>-64.638999999999996</c:v>
                </c:pt>
                <c:pt idx="544">
                  <c:v>-64.637</c:v>
                </c:pt>
                <c:pt idx="545">
                  <c:v>-64.634999999999991</c:v>
                </c:pt>
                <c:pt idx="546">
                  <c:v>-64.632999999999996</c:v>
                </c:pt>
                <c:pt idx="547">
                  <c:v>-64.631</c:v>
                </c:pt>
                <c:pt idx="548">
                  <c:v>-64.628999999999991</c:v>
                </c:pt>
                <c:pt idx="549">
                  <c:v>-64.626999999999995</c:v>
                </c:pt>
                <c:pt idx="550">
                  <c:v>-64.625</c:v>
                </c:pt>
                <c:pt idx="551">
                  <c:v>-64.62299999999999</c:v>
                </c:pt>
                <c:pt idx="552">
                  <c:v>-64.620999999999995</c:v>
                </c:pt>
                <c:pt idx="553">
                  <c:v>-64.619</c:v>
                </c:pt>
                <c:pt idx="554">
                  <c:v>-64.61699999999999</c:v>
                </c:pt>
                <c:pt idx="555">
                  <c:v>-64.614999999999995</c:v>
                </c:pt>
                <c:pt idx="556">
                  <c:v>-64.613</c:v>
                </c:pt>
                <c:pt idx="557">
                  <c:v>-64.61099999999999</c:v>
                </c:pt>
                <c:pt idx="558">
                  <c:v>-64.608999999999995</c:v>
                </c:pt>
                <c:pt idx="559">
                  <c:v>-64.606999999999999</c:v>
                </c:pt>
                <c:pt idx="560">
                  <c:v>-64.60499999999999</c:v>
                </c:pt>
                <c:pt idx="561">
                  <c:v>-64.602999999999994</c:v>
                </c:pt>
                <c:pt idx="562">
                  <c:v>-64.600999999999999</c:v>
                </c:pt>
                <c:pt idx="563">
                  <c:v>-64.59899999999999</c:v>
                </c:pt>
                <c:pt idx="564">
                  <c:v>-64.596999999999994</c:v>
                </c:pt>
                <c:pt idx="565">
                  <c:v>-64.594999999999999</c:v>
                </c:pt>
                <c:pt idx="566">
                  <c:v>-64.592999999999989</c:v>
                </c:pt>
                <c:pt idx="567">
                  <c:v>-64.590999999999994</c:v>
                </c:pt>
                <c:pt idx="568">
                  <c:v>-64.588999999999999</c:v>
                </c:pt>
                <c:pt idx="569">
                  <c:v>-64.586999999999989</c:v>
                </c:pt>
                <c:pt idx="570">
                  <c:v>-64.584999999999994</c:v>
                </c:pt>
                <c:pt idx="571">
                  <c:v>-64.582999999999998</c:v>
                </c:pt>
                <c:pt idx="572">
                  <c:v>-64.580999999999989</c:v>
                </c:pt>
                <c:pt idx="573">
                  <c:v>-64.578999999999994</c:v>
                </c:pt>
                <c:pt idx="574">
                  <c:v>-64.576999999999998</c:v>
                </c:pt>
                <c:pt idx="575">
                  <c:v>-64.574999999999989</c:v>
                </c:pt>
                <c:pt idx="576">
                  <c:v>-64.572999999999993</c:v>
                </c:pt>
                <c:pt idx="577">
                  <c:v>-64.570999999999998</c:v>
                </c:pt>
                <c:pt idx="578">
                  <c:v>-64.568999999999988</c:v>
                </c:pt>
                <c:pt idx="579">
                  <c:v>-64.566999999999993</c:v>
                </c:pt>
                <c:pt idx="580">
                  <c:v>-64.564999999999998</c:v>
                </c:pt>
                <c:pt idx="581">
                  <c:v>-64.562999999999988</c:v>
                </c:pt>
                <c:pt idx="582">
                  <c:v>-64.560999999999993</c:v>
                </c:pt>
                <c:pt idx="583">
                  <c:v>-64.558999999999997</c:v>
                </c:pt>
                <c:pt idx="584">
                  <c:v>-64.556999999999988</c:v>
                </c:pt>
                <c:pt idx="585">
                  <c:v>-64.554999999999993</c:v>
                </c:pt>
                <c:pt idx="586">
                  <c:v>-64.552999999999997</c:v>
                </c:pt>
                <c:pt idx="587">
                  <c:v>-64.550999999999988</c:v>
                </c:pt>
                <c:pt idx="588">
                  <c:v>-64.548999999999992</c:v>
                </c:pt>
                <c:pt idx="589">
                  <c:v>-64.546999999999997</c:v>
                </c:pt>
                <c:pt idx="590">
                  <c:v>-64.544999999999987</c:v>
                </c:pt>
                <c:pt idx="591">
                  <c:v>-64.542999999999992</c:v>
                </c:pt>
                <c:pt idx="592">
                  <c:v>-64.540999999999997</c:v>
                </c:pt>
                <c:pt idx="593">
                  <c:v>-64.538999999999987</c:v>
                </c:pt>
                <c:pt idx="594">
                  <c:v>-64.536999999999992</c:v>
                </c:pt>
                <c:pt idx="595">
                  <c:v>-64.534999999999997</c:v>
                </c:pt>
                <c:pt idx="596">
                  <c:v>-64.533000000000001</c:v>
                </c:pt>
                <c:pt idx="597">
                  <c:v>-64.530999999999992</c:v>
                </c:pt>
                <c:pt idx="598">
                  <c:v>-64.528999999999996</c:v>
                </c:pt>
                <c:pt idx="599">
                  <c:v>-64.527000000000001</c:v>
                </c:pt>
                <c:pt idx="600">
                  <c:v>-64.524999999999991</c:v>
                </c:pt>
                <c:pt idx="601">
                  <c:v>-64.522999999999996</c:v>
                </c:pt>
                <c:pt idx="602">
                  <c:v>-64.521000000000001</c:v>
                </c:pt>
                <c:pt idx="603">
                  <c:v>-64.518999999999991</c:v>
                </c:pt>
                <c:pt idx="604">
                  <c:v>-64.516999999999996</c:v>
                </c:pt>
                <c:pt idx="605">
                  <c:v>-64.515000000000001</c:v>
                </c:pt>
                <c:pt idx="606">
                  <c:v>-64.512999999999991</c:v>
                </c:pt>
                <c:pt idx="607">
                  <c:v>-64.510999999999996</c:v>
                </c:pt>
                <c:pt idx="608">
                  <c:v>-64.509</c:v>
                </c:pt>
                <c:pt idx="609">
                  <c:v>-64.506999999999991</c:v>
                </c:pt>
                <c:pt idx="610">
                  <c:v>-64.504999999999995</c:v>
                </c:pt>
                <c:pt idx="611">
                  <c:v>-64.503</c:v>
                </c:pt>
                <c:pt idx="612">
                  <c:v>-64.500999999999991</c:v>
                </c:pt>
                <c:pt idx="613">
                  <c:v>-64.498999999999995</c:v>
                </c:pt>
                <c:pt idx="614">
                  <c:v>-64.497</c:v>
                </c:pt>
                <c:pt idx="615">
                  <c:v>-64.49499999999999</c:v>
                </c:pt>
                <c:pt idx="616">
                  <c:v>-64.492999999999995</c:v>
                </c:pt>
                <c:pt idx="617">
                  <c:v>-64.491</c:v>
                </c:pt>
                <c:pt idx="618">
                  <c:v>-64.48899999999999</c:v>
                </c:pt>
                <c:pt idx="619">
                  <c:v>-64.486999999999995</c:v>
                </c:pt>
                <c:pt idx="620">
                  <c:v>-64.484999999999999</c:v>
                </c:pt>
                <c:pt idx="621">
                  <c:v>-64.48299999999999</c:v>
                </c:pt>
                <c:pt idx="622">
                  <c:v>-64.480999999999995</c:v>
                </c:pt>
                <c:pt idx="623">
                  <c:v>-64.478999999999999</c:v>
                </c:pt>
                <c:pt idx="624">
                  <c:v>-64.47699999999999</c:v>
                </c:pt>
                <c:pt idx="625">
                  <c:v>-64.474999999999994</c:v>
                </c:pt>
                <c:pt idx="626">
                  <c:v>-64.472999999999999</c:v>
                </c:pt>
                <c:pt idx="627">
                  <c:v>-64.470999999999989</c:v>
                </c:pt>
                <c:pt idx="628">
                  <c:v>-64.468999999999994</c:v>
                </c:pt>
                <c:pt idx="629">
                  <c:v>-64.466999999999999</c:v>
                </c:pt>
                <c:pt idx="630">
                  <c:v>-64.464999999999989</c:v>
                </c:pt>
                <c:pt idx="631">
                  <c:v>-64.462999999999994</c:v>
                </c:pt>
                <c:pt idx="632">
                  <c:v>-64.460999999999999</c:v>
                </c:pt>
                <c:pt idx="633">
                  <c:v>-64.458999999999989</c:v>
                </c:pt>
                <c:pt idx="634">
                  <c:v>-64.456999999999994</c:v>
                </c:pt>
                <c:pt idx="635">
                  <c:v>-64.454999999999998</c:v>
                </c:pt>
                <c:pt idx="636">
                  <c:v>-64.452999999999989</c:v>
                </c:pt>
                <c:pt idx="637">
                  <c:v>-64.450999999999993</c:v>
                </c:pt>
                <c:pt idx="638">
                  <c:v>-64.448999999999998</c:v>
                </c:pt>
                <c:pt idx="639">
                  <c:v>-64.446999999999989</c:v>
                </c:pt>
                <c:pt idx="640">
                  <c:v>-64.444999999999993</c:v>
                </c:pt>
                <c:pt idx="641">
                  <c:v>-64.442999999999998</c:v>
                </c:pt>
                <c:pt idx="642">
                  <c:v>-64.440999999999988</c:v>
                </c:pt>
                <c:pt idx="643">
                  <c:v>-64.438999999999993</c:v>
                </c:pt>
                <c:pt idx="644">
                  <c:v>-64.436999999999998</c:v>
                </c:pt>
                <c:pt idx="645">
                  <c:v>-64.434999999999988</c:v>
                </c:pt>
                <c:pt idx="646">
                  <c:v>-64.432999999999993</c:v>
                </c:pt>
                <c:pt idx="647">
                  <c:v>-64.430999999999997</c:v>
                </c:pt>
                <c:pt idx="648">
                  <c:v>-64.428999999999988</c:v>
                </c:pt>
                <c:pt idx="649">
                  <c:v>-64.426999999999992</c:v>
                </c:pt>
                <c:pt idx="650">
                  <c:v>-64.424999999999997</c:v>
                </c:pt>
                <c:pt idx="651">
                  <c:v>-64.422999999999988</c:v>
                </c:pt>
                <c:pt idx="652">
                  <c:v>-64.420999999999992</c:v>
                </c:pt>
                <c:pt idx="653">
                  <c:v>-64.418999999999997</c:v>
                </c:pt>
                <c:pt idx="654">
                  <c:v>-64.416999999999987</c:v>
                </c:pt>
                <c:pt idx="655">
                  <c:v>-64.414999999999992</c:v>
                </c:pt>
                <c:pt idx="656">
                  <c:v>-64.412999999999997</c:v>
                </c:pt>
                <c:pt idx="657">
                  <c:v>-64.411000000000001</c:v>
                </c:pt>
                <c:pt idx="658">
                  <c:v>-64.408999999999992</c:v>
                </c:pt>
                <c:pt idx="659">
                  <c:v>-64.406999999999996</c:v>
                </c:pt>
                <c:pt idx="660">
                  <c:v>-64.405000000000001</c:v>
                </c:pt>
                <c:pt idx="661">
                  <c:v>-64.402999999999992</c:v>
                </c:pt>
                <c:pt idx="662">
                  <c:v>-64.400999999999996</c:v>
                </c:pt>
                <c:pt idx="663">
                  <c:v>-64.399000000000001</c:v>
                </c:pt>
                <c:pt idx="664">
                  <c:v>-64.396999999999991</c:v>
                </c:pt>
                <c:pt idx="665">
                  <c:v>-64.394999999999996</c:v>
                </c:pt>
                <c:pt idx="666">
                  <c:v>-64.393000000000001</c:v>
                </c:pt>
                <c:pt idx="667">
                  <c:v>-64.390999999999991</c:v>
                </c:pt>
                <c:pt idx="668">
                  <c:v>-64.388999999999996</c:v>
                </c:pt>
                <c:pt idx="669">
                  <c:v>-64.387</c:v>
                </c:pt>
                <c:pt idx="670">
                  <c:v>-64.384999999999991</c:v>
                </c:pt>
                <c:pt idx="671">
                  <c:v>-64.382999999999996</c:v>
                </c:pt>
                <c:pt idx="672">
                  <c:v>-64.381</c:v>
                </c:pt>
                <c:pt idx="673">
                  <c:v>-64.378999999999991</c:v>
                </c:pt>
                <c:pt idx="674">
                  <c:v>-64.376999999999995</c:v>
                </c:pt>
                <c:pt idx="675">
                  <c:v>-64.375</c:v>
                </c:pt>
                <c:pt idx="676">
                  <c:v>-64.37299999999999</c:v>
                </c:pt>
                <c:pt idx="677">
                  <c:v>-64.370999999999995</c:v>
                </c:pt>
                <c:pt idx="678">
                  <c:v>-64.369</c:v>
                </c:pt>
                <c:pt idx="679">
                  <c:v>-64.36699999999999</c:v>
                </c:pt>
                <c:pt idx="680">
                  <c:v>-64.364999999999995</c:v>
                </c:pt>
                <c:pt idx="681">
                  <c:v>-64.363</c:v>
                </c:pt>
                <c:pt idx="682">
                  <c:v>-64.36099999999999</c:v>
                </c:pt>
                <c:pt idx="683">
                  <c:v>-64.358999999999995</c:v>
                </c:pt>
                <c:pt idx="684">
                  <c:v>-64.356999999999999</c:v>
                </c:pt>
                <c:pt idx="685">
                  <c:v>-64.35499999999999</c:v>
                </c:pt>
                <c:pt idx="686">
                  <c:v>-64.352999999999994</c:v>
                </c:pt>
                <c:pt idx="687">
                  <c:v>-64.350999999999999</c:v>
                </c:pt>
                <c:pt idx="688">
                  <c:v>-64.34899999999999</c:v>
                </c:pt>
                <c:pt idx="689">
                  <c:v>-64.346999999999994</c:v>
                </c:pt>
                <c:pt idx="690">
                  <c:v>-64.344999999999999</c:v>
                </c:pt>
                <c:pt idx="691">
                  <c:v>-64.342999999999989</c:v>
                </c:pt>
                <c:pt idx="692">
                  <c:v>-64.340999999999994</c:v>
                </c:pt>
                <c:pt idx="693">
                  <c:v>-64.338999999999999</c:v>
                </c:pt>
                <c:pt idx="694">
                  <c:v>-64.336999999999989</c:v>
                </c:pt>
                <c:pt idx="695">
                  <c:v>-64.334999999999994</c:v>
                </c:pt>
                <c:pt idx="696">
                  <c:v>-64.332999999999998</c:v>
                </c:pt>
                <c:pt idx="697">
                  <c:v>-64.330999999999989</c:v>
                </c:pt>
                <c:pt idx="698">
                  <c:v>-64.328999999999994</c:v>
                </c:pt>
                <c:pt idx="699">
                  <c:v>-64.326999999999998</c:v>
                </c:pt>
                <c:pt idx="700">
                  <c:v>-64.324999999999989</c:v>
                </c:pt>
                <c:pt idx="701">
                  <c:v>-64.322999999999993</c:v>
                </c:pt>
                <c:pt idx="702">
                  <c:v>-64.320999999999998</c:v>
                </c:pt>
                <c:pt idx="703">
                  <c:v>-64.318999999999988</c:v>
                </c:pt>
                <c:pt idx="704">
                  <c:v>-64.316999999999993</c:v>
                </c:pt>
                <c:pt idx="705">
                  <c:v>-64.314999999999998</c:v>
                </c:pt>
                <c:pt idx="706">
                  <c:v>-64.312999999999988</c:v>
                </c:pt>
                <c:pt idx="707">
                  <c:v>-64.310999999999993</c:v>
                </c:pt>
                <c:pt idx="708">
                  <c:v>-64.308999999999997</c:v>
                </c:pt>
                <c:pt idx="709">
                  <c:v>-64.306999999999988</c:v>
                </c:pt>
                <c:pt idx="710">
                  <c:v>-64.304999999999993</c:v>
                </c:pt>
                <c:pt idx="711">
                  <c:v>-64.302999999999997</c:v>
                </c:pt>
                <c:pt idx="712">
                  <c:v>-64.300999999999988</c:v>
                </c:pt>
                <c:pt idx="713">
                  <c:v>-64.298999999999992</c:v>
                </c:pt>
                <c:pt idx="714">
                  <c:v>-64.296999999999997</c:v>
                </c:pt>
                <c:pt idx="715">
                  <c:v>-64.294999999999987</c:v>
                </c:pt>
                <c:pt idx="716">
                  <c:v>-64.292999999999992</c:v>
                </c:pt>
                <c:pt idx="717">
                  <c:v>-64.290999999999997</c:v>
                </c:pt>
                <c:pt idx="718">
                  <c:v>-64.288999999999987</c:v>
                </c:pt>
                <c:pt idx="719">
                  <c:v>-64.286999999999992</c:v>
                </c:pt>
                <c:pt idx="720">
                  <c:v>-64.284999999999997</c:v>
                </c:pt>
                <c:pt idx="721">
                  <c:v>-64.283000000000001</c:v>
                </c:pt>
                <c:pt idx="722">
                  <c:v>-64.280999999999992</c:v>
                </c:pt>
                <c:pt idx="723">
                  <c:v>-64.278999999999996</c:v>
                </c:pt>
                <c:pt idx="724">
                  <c:v>-64.277000000000001</c:v>
                </c:pt>
                <c:pt idx="725">
                  <c:v>-64.274999999999991</c:v>
                </c:pt>
                <c:pt idx="726">
                  <c:v>-64.272999999999996</c:v>
                </c:pt>
                <c:pt idx="727">
                  <c:v>-64.271000000000001</c:v>
                </c:pt>
                <c:pt idx="728">
                  <c:v>-64.268999999999991</c:v>
                </c:pt>
                <c:pt idx="729">
                  <c:v>-64.266999999999996</c:v>
                </c:pt>
                <c:pt idx="730">
                  <c:v>-64.265000000000001</c:v>
                </c:pt>
                <c:pt idx="731">
                  <c:v>-64.262999999999991</c:v>
                </c:pt>
                <c:pt idx="732">
                  <c:v>-64.260999999999996</c:v>
                </c:pt>
                <c:pt idx="733">
                  <c:v>-64.259</c:v>
                </c:pt>
                <c:pt idx="734">
                  <c:v>-64.256999999999991</c:v>
                </c:pt>
                <c:pt idx="735">
                  <c:v>-64.254999999999995</c:v>
                </c:pt>
                <c:pt idx="736">
                  <c:v>-64.253</c:v>
                </c:pt>
                <c:pt idx="737">
                  <c:v>-64.250999999999991</c:v>
                </c:pt>
                <c:pt idx="738">
                  <c:v>-64.248999999999995</c:v>
                </c:pt>
                <c:pt idx="739">
                  <c:v>-64.247</c:v>
                </c:pt>
                <c:pt idx="740">
                  <c:v>-64.24499999999999</c:v>
                </c:pt>
                <c:pt idx="741">
                  <c:v>-64.242999999999995</c:v>
                </c:pt>
                <c:pt idx="742">
                  <c:v>-64.241</c:v>
                </c:pt>
                <c:pt idx="743">
                  <c:v>-64.23899999999999</c:v>
                </c:pt>
                <c:pt idx="744">
                  <c:v>-64.236999999999995</c:v>
                </c:pt>
                <c:pt idx="745">
                  <c:v>-64.234999999999999</c:v>
                </c:pt>
                <c:pt idx="746">
                  <c:v>-64.23299999999999</c:v>
                </c:pt>
                <c:pt idx="747">
                  <c:v>-64.230999999999995</c:v>
                </c:pt>
                <c:pt idx="748">
                  <c:v>-64.228999999999999</c:v>
                </c:pt>
                <c:pt idx="749">
                  <c:v>-64.22699999999999</c:v>
                </c:pt>
                <c:pt idx="750">
                  <c:v>-64.224999999999994</c:v>
                </c:pt>
                <c:pt idx="751">
                  <c:v>-64.222999999999999</c:v>
                </c:pt>
                <c:pt idx="752">
                  <c:v>-64.220999999999989</c:v>
                </c:pt>
                <c:pt idx="753">
                  <c:v>-64.218999999999994</c:v>
                </c:pt>
                <c:pt idx="754">
                  <c:v>-64.216999999999999</c:v>
                </c:pt>
                <c:pt idx="755">
                  <c:v>-64.214999999999989</c:v>
                </c:pt>
                <c:pt idx="756">
                  <c:v>-64.212999999999994</c:v>
                </c:pt>
                <c:pt idx="757">
                  <c:v>-64.210999999999999</c:v>
                </c:pt>
                <c:pt idx="758">
                  <c:v>-64.208999999999989</c:v>
                </c:pt>
                <c:pt idx="759">
                  <c:v>-64.206999999999994</c:v>
                </c:pt>
                <c:pt idx="760">
                  <c:v>-64.204999999999998</c:v>
                </c:pt>
                <c:pt idx="761">
                  <c:v>-64.202999999999989</c:v>
                </c:pt>
                <c:pt idx="762">
                  <c:v>-64.200999999999993</c:v>
                </c:pt>
                <c:pt idx="763">
                  <c:v>-64.198999999999998</c:v>
                </c:pt>
                <c:pt idx="764">
                  <c:v>-64.196999999999989</c:v>
                </c:pt>
                <c:pt idx="765">
                  <c:v>-64.194999999999993</c:v>
                </c:pt>
                <c:pt idx="766">
                  <c:v>-64.192999999999998</c:v>
                </c:pt>
                <c:pt idx="767">
                  <c:v>-64.190999999999988</c:v>
                </c:pt>
                <c:pt idx="768">
                  <c:v>-64.188999999999993</c:v>
                </c:pt>
                <c:pt idx="769">
                  <c:v>-64.186999999999998</c:v>
                </c:pt>
                <c:pt idx="770">
                  <c:v>-64.184999999999988</c:v>
                </c:pt>
                <c:pt idx="771">
                  <c:v>-64.182999999999993</c:v>
                </c:pt>
                <c:pt idx="772">
                  <c:v>-64.180999999999997</c:v>
                </c:pt>
                <c:pt idx="773">
                  <c:v>-64.178999999999988</c:v>
                </c:pt>
                <c:pt idx="774">
                  <c:v>-64.176999999999992</c:v>
                </c:pt>
                <c:pt idx="775">
                  <c:v>-64.174999999999997</c:v>
                </c:pt>
                <c:pt idx="776">
                  <c:v>-64.172999999999988</c:v>
                </c:pt>
                <c:pt idx="777">
                  <c:v>-64.170999999999992</c:v>
                </c:pt>
                <c:pt idx="778">
                  <c:v>-64.168999999999997</c:v>
                </c:pt>
                <c:pt idx="779">
                  <c:v>-64.166999999999987</c:v>
                </c:pt>
                <c:pt idx="780">
                  <c:v>-64.164999999999992</c:v>
                </c:pt>
                <c:pt idx="781">
                  <c:v>-64.162999999999997</c:v>
                </c:pt>
                <c:pt idx="782">
                  <c:v>-64.161000000000001</c:v>
                </c:pt>
                <c:pt idx="783">
                  <c:v>-64.158999999999992</c:v>
                </c:pt>
                <c:pt idx="784">
                  <c:v>-64.156999999999996</c:v>
                </c:pt>
                <c:pt idx="785">
                  <c:v>-64.155000000000001</c:v>
                </c:pt>
                <c:pt idx="786">
                  <c:v>-64.152999999999992</c:v>
                </c:pt>
                <c:pt idx="787">
                  <c:v>-64.150999999999996</c:v>
                </c:pt>
                <c:pt idx="788">
                  <c:v>-64.149000000000001</c:v>
                </c:pt>
                <c:pt idx="789">
                  <c:v>-64.146999999999991</c:v>
                </c:pt>
                <c:pt idx="790">
                  <c:v>-64.144999999999996</c:v>
                </c:pt>
                <c:pt idx="791">
                  <c:v>-64.143000000000001</c:v>
                </c:pt>
                <c:pt idx="792">
                  <c:v>-64.140999999999991</c:v>
                </c:pt>
                <c:pt idx="793">
                  <c:v>-64.138999999999996</c:v>
                </c:pt>
                <c:pt idx="794">
                  <c:v>-64.137</c:v>
                </c:pt>
                <c:pt idx="795">
                  <c:v>-64.134999999999991</c:v>
                </c:pt>
                <c:pt idx="796">
                  <c:v>-64.132999999999996</c:v>
                </c:pt>
                <c:pt idx="797">
                  <c:v>-64.131</c:v>
                </c:pt>
                <c:pt idx="798">
                  <c:v>-64.128999999999991</c:v>
                </c:pt>
                <c:pt idx="799">
                  <c:v>-64.126999999999995</c:v>
                </c:pt>
                <c:pt idx="800">
                  <c:v>-64.125</c:v>
                </c:pt>
                <c:pt idx="801">
                  <c:v>-64.12299999999999</c:v>
                </c:pt>
                <c:pt idx="802">
                  <c:v>-64.120999999999995</c:v>
                </c:pt>
                <c:pt idx="803">
                  <c:v>-64.119</c:v>
                </c:pt>
                <c:pt idx="804">
                  <c:v>-64.11699999999999</c:v>
                </c:pt>
                <c:pt idx="805">
                  <c:v>-64.114999999999995</c:v>
                </c:pt>
                <c:pt idx="806">
                  <c:v>-64.113</c:v>
                </c:pt>
                <c:pt idx="807">
                  <c:v>-64.11099999999999</c:v>
                </c:pt>
                <c:pt idx="808">
                  <c:v>-64.108999999999995</c:v>
                </c:pt>
                <c:pt idx="809">
                  <c:v>-64.106999999999999</c:v>
                </c:pt>
                <c:pt idx="810">
                  <c:v>-64.10499999999999</c:v>
                </c:pt>
                <c:pt idx="811">
                  <c:v>-64.102999999999994</c:v>
                </c:pt>
                <c:pt idx="812">
                  <c:v>-64.100999999999999</c:v>
                </c:pt>
                <c:pt idx="813">
                  <c:v>-64.09899999999999</c:v>
                </c:pt>
                <c:pt idx="814">
                  <c:v>-64.096999999999994</c:v>
                </c:pt>
                <c:pt idx="815">
                  <c:v>-64.094999999999999</c:v>
                </c:pt>
                <c:pt idx="816">
                  <c:v>-64.092999999999989</c:v>
                </c:pt>
                <c:pt idx="817">
                  <c:v>-64.090999999999994</c:v>
                </c:pt>
                <c:pt idx="818">
                  <c:v>-64.088999999999999</c:v>
                </c:pt>
                <c:pt idx="819">
                  <c:v>-64.086999999999989</c:v>
                </c:pt>
                <c:pt idx="820">
                  <c:v>-64.084999999999994</c:v>
                </c:pt>
                <c:pt idx="821">
                  <c:v>-64.082999999999998</c:v>
                </c:pt>
                <c:pt idx="822">
                  <c:v>-64.080999999999989</c:v>
                </c:pt>
                <c:pt idx="823">
                  <c:v>-64.078999999999994</c:v>
                </c:pt>
                <c:pt idx="824">
                  <c:v>-64.076999999999998</c:v>
                </c:pt>
                <c:pt idx="825">
                  <c:v>-64.074999999999989</c:v>
                </c:pt>
                <c:pt idx="826">
                  <c:v>-64.072999999999993</c:v>
                </c:pt>
                <c:pt idx="827">
                  <c:v>-64.070999999999998</c:v>
                </c:pt>
                <c:pt idx="828">
                  <c:v>-64.068999999999988</c:v>
                </c:pt>
                <c:pt idx="829">
                  <c:v>-64.066999999999993</c:v>
                </c:pt>
                <c:pt idx="830">
                  <c:v>-64.064999999999998</c:v>
                </c:pt>
                <c:pt idx="831">
                  <c:v>-64.062999999999988</c:v>
                </c:pt>
                <c:pt idx="832">
                  <c:v>-64.060999999999993</c:v>
                </c:pt>
                <c:pt idx="833">
                  <c:v>-64.058999999999997</c:v>
                </c:pt>
                <c:pt idx="834">
                  <c:v>-64.056999999999988</c:v>
                </c:pt>
                <c:pt idx="835">
                  <c:v>-64.054999999999993</c:v>
                </c:pt>
                <c:pt idx="836">
                  <c:v>-64.052999999999997</c:v>
                </c:pt>
                <c:pt idx="837">
                  <c:v>-64.050999999999988</c:v>
                </c:pt>
                <c:pt idx="838">
                  <c:v>-64.048999999999992</c:v>
                </c:pt>
                <c:pt idx="839">
                  <c:v>-64.046999999999997</c:v>
                </c:pt>
                <c:pt idx="840">
                  <c:v>-64.044999999999987</c:v>
                </c:pt>
                <c:pt idx="841">
                  <c:v>-64.042999999999992</c:v>
                </c:pt>
                <c:pt idx="842">
                  <c:v>-64.040999999999997</c:v>
                </c:pt>
                <c:pt idx="843">
                  <c:v>-64.038999999999987</c:v>
                </c:pt>
                <c:pt idx="844">
                  <c:v>-64.036999999999992</c:v>
                </c:pt>
                <c:pt idx="845">
                  <c:v>-64.034999999999997</c:v>
                </c:pt>
                <c:pt idx="846">
                  <c:v>-64.033000000000001</c:v>
                </c:pt>
                <c:pt idx="847">
                  <c:v>-64.030999999999992</c:v>
                </c:pt>
                <c:pt idx="848">
                  <c:v>-64.028999999999996</c:v>
                </c:pt>
                <c:pt idx="849">
                  <c:v>-64.027000000000001</c:v>
                </c:pt>
                <c:pt idx="850">
                  <c:v>-64.024999999999991</c:v>
                </c:pt>
                <c:pt idx="851">
                  <c:v>-64.022999999999996</c:v>
                </c:pt>
                <c:pt idx="852">
                  <c:v>-64.021000000000001</c:v>
                </c:pt>
                <c:pt idx="853">
                  <c:v>-64.018999999999991</c:v>
                </c:pt>
                <c:pt idx="854">
                  <c:v>-64.016999999999996</c:v>
                </c:pt>
                <c:pt idx="855">
                  <c:v>-64.015000000000001</c:v>
                </c:pt>
                <c:pt idx="856">
                  <c:v>-64.012999999999991</c:v>
                </c:pt>
                <c:pt idx="857">
                  <c:v>-64.010999999999996</c:v>
                </c:pt>
                <c:pt idx="858">
                  <c:v>-64.009</c:v>
                </c:pt>
                <c:pt idx="859">
                  <c:v>-64.006999999999991</c:v>
                </c:pt>
                <c:pt idx="860">
                  <c:v>-64.004999999999995</c:v>
                </c:pt>
                <c:pt idx="861">
                  <c:v>-64.003</c:v>
                </c:pt>
                <c:pt idx="862">
                  <c:v>-64.000999999999991</c:v>
                </c:pt>
                <c:pt idx="863">
                  <c:v>-63.998999999999995</c:v>
                </c:pt>
                <c:pt idx="864">
                  <c:v>-63.996999999999993</c:v>
                </c:pt>
                <c:pt idx="865">
                  <c:v>-63.994999999999997</c:v>
                </c:pt>
                <c:pt idx="866">
                  <c:v>-63.992999999999995</c:v>
                </c:pt>
                <c:pt idx="867">
                  <c:v>-63.990999999999993</c:v>
                </c:pt>
                <c:pt idx="868">
                  <c:v>-63.988999999999997</c:v>
                </c:pt>
                <c:pt idx="869">
                  <c:v>-63.986999999999995</c:v>
                </c:pt>
                <c:pt idx="870">
                  <c:v>-63.984999999999992</c:v>
                </c:pt>
                <c:pt idx="871">
                  <c:v>-63.982999999999997</c:v>
                </c:pt>
                <c:pt idx="872">
                  <c:v>-63.980999999999995</c:v>
                </c:pt>
                <c:pt idx="873">
                  <c:v>-63.978999999999992</c:v>
                </c:pt>
                <c:pt idx="874">
                  <c:v>-63.976999999999997</c:v>
                </c:pt>
                <c:pt idx="875">
                  <c:v>-63.974999999999994</c:v>
                </c:pt>
                <c:pt idx="876">
                  <c:v>-63.972999999999992</c:v>
                </c:pt>
                <c:pt idx="877">
                  <c:v>-63.970999999999997</c:v>
                </c:pt>
                <c:pt idx="878">
                  <c:v>-63.968999999999994</c:v>
                </c:pt>
                <c:pt idx="879">
                  <c:v>-63.966999999999992</c:v>
                </c:pt>
                <c:pt idx="880">
                  <c:v>-63.964999999999996</c:v>
                </c:pt>
                <c:pt idx="881">
                  <c:v>-63.962999999999994</c:v>
                </c:pt>
                <c:pt idx="882">
                  <c:v>-63.960999999999991</c:v>
                </c:pt>
                <c:pt idx="883">
                  <c:v>-63.958999999999996</c:v>
                </c:pt>
                <c:pt idx="884">
                  <c:v>-63.956999999999994</c:v>
                </c:pt>
                <c:pt idx="885">
                  <c:v>-63.954999999999991</c:v>
                </c:pt>
                <c:pt idx="886">
                  <c:v>-63.952999999999996</c:v>
                </c:pt>
                <c:pt idx="887">
                  <c:v>-63.950999999999993</c:v>
                </c:pt>
                <c:pt idx="888">
                  <c:v>-63.948999999999991</c:v>
                </c:pt>
                <c:pt idx="889">
                  <c:v>-63.946999999999996</c:v>
                </c:pt>
                <c:pt idx="890">
                  <c:v>-63.944999999999993</c:v>
                </c:pt>
                <c:pt idx="891">
                  <c:v>-63.942999999999998</c:v>
                </c:pt>
                <c:pt idx="892">
                  <c:v>-63.940999999999995</c:v>
                </c:pt>
                <c:pt idx="893">
                  <c:v>-63.938999999999993</c:v>
                </c:pt>
                <c:pt idx="894">
                  <c:v>-63.936999999999998</c:v>
                </c:pt>
                <c:pt idx="895">
                  <c:v>-63.934999999999995</c:v>
                </c:pt>
                <c:pt idx="896">
                  <c:v>-63.932999999999993</c:v>
                </c:pt>
                <c:pt idx="897">
                  <c:v>-63.930999999999997</c:v>
                </c:pt>
                <c:pt idx="898">
                  <c:v>-63.928999999999995</c:v>
                </c:pt>
                <c:pt idx="899">
                  <c:v>-63.926999999999992</c:v>
                </c:pt>
                <c:pt idx="900">
                  <c:v>-63.924999999999997</c:v>
                </c:pt>
                <c:pt idx="901">
                  <c:v>-63.922999999999995</c:v>
                </c:pt>
                <c:pt idx="902">
                  <c:v>-63.920999999999992</c:v>
                </c:pt>
                <c:pt idx="903">
                  <c:v>-63.918999999999997</c:v>
                </c:pt>
                <c:pt idx="904">
                  <c:v>-63.916999999999994</c:v>
                </c:pt>
                <c:pt idx="905">
                  <c:v>-63.914999999999992</c:v>
                </c:pt>
                <c:pt idx="906">
                  <c:v>-63.912999999999997</c:v>
                </c:pt>
                <c:pt idx="907">
                  <c:v>-63.910999999999994</c:v>
                </c:pt>
                <c:pt idx="908">
                  <c:v>-63.908999999999992</c:v>
                </c:pt>
                <c:pt idx="909">
                  <c:v>-63.906999999999996</c:v>
                </c:pt>
                <c:pt idx="910">
                  <c:v>-63.904999999999994</c:v>
                </c:pt>
                <c:pt idx="911">
                  <c:v>-63.902999999999992</c:v>
                </c:pt>
                <c:pt idx="912">
                  <c:v>-63.900999999999996</c:v>
                </c:pt>
                <c:pt idx="913">
                  <c:v>-63.898999999999994</c:v>
                </c:pt>
                <c:pt idx="914">
                  <c:v>-63.896999999999991</c:v>
                </c:pt>
                <c:pt idx="915">
                  <c:v>-63.894999999999996</c:v>
                </c:pt>
                <c:pt idx="916">
                  <c:v>-63.892999999999994</c:v>
                </c:pt>
                <c:pt idx="917">
                  <c:v>-63.890999999999991</c:v>
                </c:pt>
                <c:pt idx="918">
                  <c:v>-63.888999999999996</c:v>
                </c:pt>
                <c:pt idx="919">
                  <c:v>-63.886999999999993</c:v>
                </c:pt>
                <c:pt idx="920">
                  <c:v>-63.884999999999991</c:v>
                </c:pt>
                <c:pt idx="921">
                  <c:v>-63.882999999999996</c:v>
                </c:pt>
                <c:pt idx="922">
                  <c:v>-63.880999999999993</c:v>
                </c:pt>
                <c:pt idx="923">
                  <c:v>-63.878999999999991</c:v>
                </c:pt>
                <c:pt idx="924">
                  <c:v>-63.876999999999995</c:v>
                </c:pt>
                <c:pt idx="925">
                  <c:v>-63.874999999999993</c:v>
                </c:pt>
                <c:pt idx="926">
                  <c:v>-63.872999999999998</c:v>
                </c:pt>
                <c:pt idx="927">
                  <c:v>-63.870999999999995</c:v>
                </c:pt>
                <c:pt idx="928">
                  <c:v>-63.868999999999993</c:v>
                </c:pt>
                <c:pt idx="929">
                  <c:v>-63.866999999999997</c:v>
                </c:pt>
                <c:pt idx="930">
                  <c:v>-63.864999999999995</c:v>
                </c:pt>
                <c:pt idx="931">
                  <c:v>-63.862999999999992</c:v>
                </c:pt>
                <c:pt idx="932">
                  <c:v>-63.860999999999997</c:v>
                </c:pt>
                <c:pt idx="933">
                  <c:v>-63.858999999999995</c:v>
                </c:pt>
                <c:pt idx="934">
                  <c:v>-63.856999999999992</c:v>
                </c:pt>
                <c:pt idx="935">
                  <c:v>-63.854999999999997</c:v>
                </c:pt>
                <c:pt idx="936">
                  <c:v>-63.852999999999994</c:v>
                </c:pt>
                <c:pt idx="937">
                  <c:v>-63.850999999999992</c:v>
                </c:pt>
                <c:pt idx="938">
                  <c:v>-63.848999999999997</c:v>
                </c:pt>
                <c:pt idx="939">
                  <c:v>-63.846999999999994</c:v>
                </c:pt>
                <c:pt idx="940">
                  <c:v>-63.844999999999992</c:v>
                </c:pt>
                <c:pt idx="941">
                  <c:v>-63.842999999999996</c:v>
                </c:pt>
                <c:pt idx="942">
                  <c:v>-63.840999999999994</c:v>
                </c:pt>
                <c:pt idx="943">
                  <c:v>-63.838999999999992</c:v>
                </c:pt>
                <c:pt idx="944">
                  <c:v>-63.836999999999996</c:v>
                </c:pt>
                <c:pt idx="945">
                  <c:v>-63.834999999999994</c:v>
                </c:pt>
                <c:pt idx="946">
                  <c:v>-63.832999999999991</c:v>
                </c:pt>
                <c:pt idx="947">
                  <c:v>-63.830999999999996</c:v>
                </c:pt>
                <c:pt idx="948">
                  <c:v>-63.828999999999994</c:v>
                </c:pt>
                <c:pt idx="949">
                  <c:v>-63.826999999999991</c:v>
                </c:pt>
                <c:pt idx="950">
                  <c:v>-63.824999999999996</c:v>
                </c:pt>
                <c:pt idx="951">
                  <c:v>-63.822999999999993</c:v>
                </c:pt>
                <c:pt idx="952">
                  <c:v>-63.820999999999998</c:v>
                </c:pt>
                <c:pt idx="953">
                  <c:v>-63.818999999999996</c:v>
                </c:pt>
                <c:pt idx="954">
                  <c:v>-63.816999999999993</c:v>
                </c:pt>
                <c:pt idx="955">
                  <c:v>-63.814999999999998</c:v>
                </c:pt>
                <c:pt idx="956">
                  <c:v>-63.812999999999995</c:v>
                </c:pt>
                <c:pt idx="957">
                  <c:v>-63.810999999999993</c:v>
                </c:pt>
                <c:pt idx="958">
                  <c:v>-63.808999999999997</c:v>
                </c:pt>
                <c:pt idx="959">
                  <c:v>-63.806999999999995</c:v>
                </c:pt>
                <c:pt idx="960">
                  <c:v>-63.804999999999993</c:v>
                </c:pt>
                <c:pt idx="961">
                  <c:v>-63.802999999999997</c:v>
                </c:pt>
                <c:pt idx="962">
                  <c:v>-63.800999999999995</c:v>
                </c:pt>
                <c:pt idx="963">
                  <c:v>-63.798999999999992</c:v>
                </c:pt>
                <c:pt idx="964">
                  <c:v>-63.796999999999997</c:v>
                </c:pt>
                <c:pt idx="965">
                  <c:v>-63.794999999999995</c:v>
                </c:pt>
                <c:pt idx="966">
                  <c:v>-63.792999999999992</c:v>
                </c:pt>
                <c:pt idx="967">
                  <c:v>-63.790999999999997</c:v>
                </c:pt>
                <c:pt idx="968">
                  <c:v>-63.788999999999994</c:v>
                </c:pt>
                <c:pt idx="969">
                  <c:v>-63.786999999999992</c:v>
                </c:pt>
                <c:pt idx="970">
                  <c:v>-63.784999999999997</c:v>
                </c:pt>
                <c:pt idx="971">
                  <c:v>-63.782999999999994</c:v>
                </c:pt>
                <c:pt idx="972">
                  <c:v>-63.780999999999992</c:v>
                </c:pt>
                <c:pt idx="973">
                  <c:v>-63.778999999999996</c:v>
                </c:pt>
                <c:pt idx="974">
                  <c:v>-63.776999999999994</c:v>
                </c:pt>
                <c:pt idx="975">
                  <c:v>-63.774999999999991</c:v>
                </c:pt>
                <c:pt idx="976">
                  <c:v>-63.772999999999996</c:v>
                </c:pt>
                <c:pt idx="977">
                  <c:v>-63.770999999999994</c:v>
                </c:pt>
                <c:pt idx="978">
                  <c:v>-63.768999999999991</c:v>
                </c:pt>
                <c:pt idx="979">
                  <c:v>-63.766999999999996</c:v>
                </c:pt>
                <c:pt idx="980">
                  <c:v>-63.764999999999993</c:v>
                </c:pt>
                <c:pt idx="981">
                  <c:v>-63.762999999999991</c:v>
                </c:pt>
                <c:pt idx="982">
                  <c:v>-63.760999999999996</c:v>
                </c:pt>
                <c:pt idx="983">
                  <c:v>-63.758999999999993</c:v>
                </c:pt>
                <c:pt idx="984">
                  <c:v>-63.756999999999991</c:v>
                </c:pt>
                <c:pt idx="985">
                  <c:v>-63.754999999999995</c:v>
                </c:pt>
                <c:pt idx="986">
                  <c:v>-63.752999999999993</c:v>
                </c:pt>
                <c:pt idx="987">
                  <c:v>-63.750999999999998</c:v>
                </c:pt>
                <c:pt idx="988">
                  <c:v>-63.748999999999995</c:v>
                </c:pt>
                <c:pt idx="989">
                  <c:v>-63.746999999999993</c:v>
                </c:pt>
                <c:pt idx="990">
                  <c:v>-63.744999999999997</c:v>
                </c:pt>
                <c:pt idx="991">
                  <c:v>-63.742999999999995</c:v>
                </c:pt>
                <c:pt idx="992">
                  <c:v>-63.740999999999993</c:v>
                </c:pt>
                <c:pt idx="993">
                  <c:v>-63.738999999999997</c:v>
                </c:pt>
                <c:pt idx="994">
                  <c:v>-63.736999999999995</c:v>
                </c:pt>
                <c:pt idx="995">
                  <c:v>-63.734999999999992</c:v>
                </c:pt>
                <c:pt idx="996">
                  <c:v>-63.732999999999997</c:v>
                </c:pt>
                <c:pt idx="997">
                  <c:v>-63.730999999999995</c:v>
                </c:pt>
                <c:pt idx="998">
                  <c:v>-63.728999999999992</c:v>
                </c:pt>
                <c:pt idx="999">
                  <c:v>-63.726999999999997</c:v>
                </c:pt>
                <c:pt idx="1000">
                  <c:v>-63.724999999999994</c:v>
                </c:pt>
                <c:pt idx="1001">
                  <c:v>-63.722999999999992</c:v>
                </c:pt>
                <c:pt idx="1002">
                  <c:v>-63.720999999999997</c:v>
                </c:pt>
                <c:pt idx="1003">
                  <c:v>-63.718999999999994</c:v>
                </c:pt>
                <c:pt idx="1004">
                  <c:v>-63.716999999999992</c:v>
                </c:pt>
                <c:pt idx="1005">
                  <c:v>-63.714999999999996</c:v>
                </c:pt>
                <c:pt idx="1006">
                  <c:v>-63.712999999999994</c:v>
                </c:pt>
                <c:pt idx="1007">
                  <c:v>-63.710999999999991</c:v>
                </c:pt>
                <c:pt idx="1008">
                  <c:v>-63.708999999999996</c:v>
                </c:pt>
                <c:pt idx="1009">
                  <c:v>-63.706999999999994</c:v>
                </c:pt>
                <c:pt idx="1010">
                  <c:v>-63.704999999999991</c:v>
                </c:pt>
                <c:pt idx="1011">
                  <c:v>-63.702999999999996</c:v>
                </c:pt>
                <c:pt idx="1012">
                  <c:v>-63.700999999999993</c:v>
                </c:pt>
                <c:pt idx="1013">
                  <c:v>-63.698999999999998</c:v>
                </c:pt>
                <c:pt idx="1014">
                  <c:v>-63.696999999999996</c:v>
                </c:pt>
                <c:pt idx="1015">
                  <c:v>-63.694999999999993</c:v>
                </c:pt>
                <c:pt idx="1016">
                  <c:v>-63.692999999999998</c:v>
                </c:pt>
                <c:pt idx="1017">
                  <c:v>-63.690999999999995</c:v>
                </c:pt>
                <c:pt idx="1018">
                  <c:v>-63.688999999999993</c:v>
                </c:pt>
                <c:pt idx="1019">
                  <c:v>-63.686999999999998</c:v>
                </c:pt>
                <c:pt idx="1020">
                  <c:v>-63.684999999999995</c:v>
                </c:pt>
                <c:pt idx="1021">
                  <c:v>-63.682999999999993</c:v>
                </c:pt>
                <c:pt idx="1022">
                  <c:v>-63.680999999999997</c:v>
                </c:pt>
                <c:pt idx="1023">
                  <c:v>-63.678999999999995</c:v>
                </c:pt>
                <c:pt idx="1024">
                  <c:v>-63.676999999999992</c:v>
                </c:pt>
                <c:pt idx="1025">
                  <c:v>-63.674999999999997</c:v>
                </c:pt>
                <c:pt idx="1026">
                  <c:v>-63.672999999999995</c:v>
                </c:pt>
                <c:pt idx="1027">
                  <c:v>-63.670999999999992</c:v>
                </c:pt>
                <c:pt idx="1028">
                  <c:v>-63.668999999999997</c:v>
                </c:pt>
                <c:pt idx="1029">
                  <c:v>-63.666999999999994</c:v>
                </c:pt>
                <c:pt idx="1030">
                  <c:v>-63.664999999999992</c:v>
                </c:pt>
                <c:pt idx="1031">
                  <c:v>-63.662999999999997</c:v>
                </c:pt>
                <c:pt idx="1032">
                  <c:v>-63.660999999999994</c:v>
                </c:pt>
                <c:pt idx="1033">
                  <c:v>-63.658999999999992</c:v>
                </c:pt>
                <c:pt idx="1034">
                  <c:v>-63.656999999999996</c:v>
                </c:pt>
                <c:pt idx="1035">
                  <c:v>-63.654999999999994</c:v>
                </c:pt>
                <c:pt idx="1036">
                  <c:v>-63.652999999999992</c:v>
                </c:pt>
                <c:pt idx="1037">
                  <c:v>-63.650999999999996</c:v>
                </c:pt>
                <c:pt idx="1038">
                  <c:v>-63.648999999999994</c:v>
                </c:pt>
                <c:pt idx="1039">
                  <c:v>-63.646999999999991</c:v>
                </c:pt>
                <c:pt idx="1040">
                  <c:v>-63.644999999999996</c:v>
                </c:pt>
                <c:pt idx="1041">
                  <c:v>-63.642999999999994</c:v>
                </c:pt>
                <c:pt idx="1042">
                  <c:v>-63.640999999999991</c:v>
                </c:pt>
                <c:pt idx="1043">
                  <c:v>-63.638999999999996</c:v>
                </c:pt>
                <c:pt idx="1044">
                  <c:v>-63.636999999999993</c:v>
                </c:pt>
                <c:pt idx="1045">
                  <c:v>-63.634999999999991</c:v>
                </c:pt>
                <c:pt idx="1046">
                  <c:v>-63.632999999999996</c:v>
                </c:pt>
                <c:pt idx="1047">
                  <c:v>-63.630999999999993</c:v>
                </c:pt>
                <c:pt idx="1048">
                  <c:v>-63.628999999999991</c:v>
                </c:pt>
                <c:pt idx="1049">
                  <c:v>-63.626999999999995</c:v>
                </c:pt>
                <c:pt idx="1050">
                  <c:v>-63.624999999999993</c:v>
                </c:pt>
                <c:pt idx="1051">
                  <c:v>-63.622999999999998</c:v>
                </c:pt>
                <c:pt idx="1052">
                  <c:v>-63.620999999999995</c:v>
                </c:pt>
                <c:pt idx="1053">
                  <c:v>-63.618999999999993</c:v>
                </c:pt>
                <c:pt idx="1054">
                  <c:v>-63.616999999999997</c:v>
                </c:pt>
                <c:pt idx="1055">
                  <c:v>-63.614999999999995</c:v>
                </c:pt>
                <c:pt idx="1056">
                  <c:v>-63.612999999999992</c:v>
                </c:pt>
                <c:pt idx="1057">
                  <c:v>-63.610999999999997</c:v>
                </c:pt>
                <c:pt idx="1058">
                  <c:v>-63.608999999999995</c:v>
                </c:pt>
                <c:pt idx="1059">
                  <c:v>-63.606999999999992</c:v>
                </c:pt>
                <c:pt idx="1060">
                  <c:v>-63.604999999999997</c:v>
                </c:pt>
                <c:pt idx="1061">
                  <c:v>-63.602999999999994</c:v>
                </c:pt>
                <c:pt idx="1062">
                  <c:v>-63.600999999999992</c:v>
                </c:pt>
                <c:pt idx="1063">
                  <c:v>-63.598999999999997</c:v>
                </c:pt>
                <c:pt idx="1064">
                  <c:v>-63.596999999999994</c:v>
                </c:pt>
                <c:pt idx="1065">
                  <c:v>-63.594999999999992</c:v>
                </c:pt>
                <c:pt idx="1066">
                  <c:v>-63.592999999999996</c:v>
                </c:pt>
                <c:pt idx="1067">
                  <c:v>-63.590999999999994</c:v>
                </c:pt>
                <c:pt idx="1068">
                  <c:v>-63.588999999999992</c:v>
                </c:pt>
                <c:pt idx="1069">
                  <c:v>-63.586999999999996</c:v>
                </c:pt>
                <c:pt idx="1070">
                  <c:v>-63.584999999999994</c:v>
                </c:pt>
                <c:pt idx="1071">
                  <c:v>-63.582999999999991</c:v>
                </c:pt>
                <c:pt idx="1072">
                  <c:v>-63.580999999999996</c:v>
                </c:pt>
                <c:pt idx="1073">
                  <c:v>-63.578999999999994</c:v>
                </c:pt>
                <c:pt idx="1074">
                  <c:v>-63.576999999999991</c:v>
                </c:pt>
                <c:pt idx="1075">
                  <c:v>-63.574999999999996</c:v>
                </c:pt>
                <c:pt idx="1076">
                  <c:v>-63.572999999999993</c:v>
                </c:pt>
                <c:pt idx="1077">
                  <c:v>-63.570999999999998</c:v>
                </c:pt>
                <c:pt idx="1078">
                  <c:v>-63.568999999999996</c:v>
                </c:pt>
                <c:pt idx="1079">
                  <c:v>-63.566999999999993</c:v>
                </c:pt>
                <c:pt idx="1080">
                  <c:v>-63.564999999999998</c:v>
                </c:pt>
                <c:pt idx="1081">
                  <c:v>-63.562999999999995</c:v>
                </c:pt>
                <c:pt idx="1082">
                  <c:v>-63.560999999999993</c:v>
                </c:pt>
                <c:pt idx="1083">
                  <c:v>-63.558999999999997</c:v>
                </c:pt>
                <c:pt idx="1084">
                  <c:v>-63.556999999999995</c:v>
                </c:pt>
                <c:pt idx="1085">
                  <c:v>-63.554999999999993</c:v>
                </c:pt>
                <c:pt idx="1086">
                  <c:v>-63.552999999999997</c:v>
                </c:pt>
                <c:pt idx="1087">
                  <c:v>-63.550999999999995</c:v>
                </c:pt>
                <c:pt idx="1088">
                  <c:v>-63.548999999999992</c:v>
                </c:pt>
                <c:pt idx="1089">
                  <c:v>-63.546999999999997</c:v>
                </c:pt>
                <c:pt idx="1090">
                  <c:v>-63.544999999999995</c:v>
                </c:pt>
                <c:pt idx="1091">
                  <c:v>-63.542999999999992</c:v>
                </c:pt>
                <c:pt idx="1092">
                  <c:v>-63.540999999999997</c:v>
                </c:pt>
                <c:pt idx="1093">
                  <c:v>-63.538999999999994</c:v>
                </c:pt>
                <c:pt idx="1094">
                  <c:v>-63.536999999999992</c:v>
                </c:pt>
                <c:pt idx="1095">
                  <c:v>-63.534999999999997</c:v>
                </c:pt>
                <c:pt idx="1096">
                  <c:v>-63.532999999999994</c:v>
                </c:pt>
                <c:pt idx="1097">
                  <c:v>-63.530999999999992</c:v>
                </c:pt>
                <c:pt idx="1098">
                  <c:v>-63.528999999999996</c:v>
                </c:pt>
                <c:pt idx="1099">
                  <c:v>-63.526999999999994</c:v>
                </c:pt>
                <c:pt idx="1100">
                  <c:v>-63.524999999999991</c:v>
                </c:pt>
                <c:pt idx="1101">
                  <c:v>-63.522999999999996</c:v>
                </c:pt>
                <c:pt idx="1102">
                  <c:v>-63.520999999999994</c:v>
                </c:pt>
                <c:pt idx="1103">
                  <c:v>-63.518999999999991</c:v>
                </c:pt>
                <c:pt idx="1104">
                  <c:v>-63.516999999999996</c:v>
                </c:pt>
                <c:pt idx="1105">
                  <c:v>-63.514999999999993</c:v>
                </c:pt>
                <c:pt idx="1106">
                  <c:v>-63.512999999999991</c:v>
                </c:pt>
                <c:pt idx="1107">
                  <c:v>-63.510999999999996</c:v>
                </c:pt>
                <c:pt idx="1108">
                  <c:v>-63.508999999999993</c:v>
                </c:pt>
                <c:pt idx="1109">
                  <c:v>-63.506999999999991</c:v>
                </c:pt>
                <c:pt idx="1110">
                  <c:v>-63.504999999999995</c:v>
                </c:pt>
                <c:pt idx="1111">
                  <c:v>-63.502999999999993</c:v>
                </c:pt>
                <c:pt idx="1112">
                  <c:v>-63.500999999999991</c:v>
                </c:pt>
                <c:pt idx="1113">
                  <c:v>-63.498999999999995</c:v>
                </c:pt>
                <c:pt idx="1114">
                  <c:v>-63.496999999999993</c:v>
                </c:pt>
                <c:pt idx="1115">
                  <c:v>-63.494999999999997</c:v>
                </c:pt>
                <c:pt idx="1116">
                  <c:v>-63.492999999999995</c:v>
                </c:pt>
                <c:pt idx="1117">
                  <c:v>-63.490999999999993</c:v>
                </c:pt>
                <c:pt idx="1118">
                  <c:v>-63.488999999999997</c:v>
                </c:pt>
                <c:pt idx="1119">
                  <c:v>-63.486999999999995</c:v>
                </c:pt>
                <c:pt idx="1120">
                  <c:v>-63.484999999999992</c:v>
                </c:pt>
                <c:pt idx="1121">
                  <c:v>-63.482999999999997</c:v>
                </c:pt>
                <c:pt idx="1122">
                  <c:v>-63.480999999999995</c:v>
                </c:pt>
                <c:pt idx="1123">
                  <c:v>-63.478999999999992</c:v>
                </c:pt>
                <c:pt idx="1124">
                  <c:v>-63.476999999999997</c:v>
                </c:pt>
                <c:pt idx="1125">
                  <c:v>-63.474999999999994</c:v>
                </c:pt>
                <c:pt idx="1126">
                  <c:v>-63.472999999999992</c:v>
                </c:pt>
                <c:pt idx="1127">
                  <c:v>-63.470999999999997</c:v>
                </c:pt>
                <c:pt idx="1128">
                  <c:v>-63.468999999999994</c:v>
                </c:pt>
                <c:pt idx="1129">
                  <c:v>-63.466999999999992</c:v>
                </c:pt>
                <c:pt idx="1130">
                  <c:v>-63.464999999999996</c:v>
                </c:pt>
                <c:pt idx="1131">
                  <c:v>-63.462999999999994</c:v>
                </c:pt>
                <c:pt idx="1132">
                  <c:v>-63.460999999999991</c:v>
                </c:pt>
                <c:pt idx="1133">
                  <c:v>-63.458999999999996</c:v>
                </c:pt>
                <c:pt idx="1134">
                  <c:v>-63.456999999999994</c:v>
                </c:pt>
                <c:pt idx="1135">
                  <c:v>-63.454999999999991</c:v>
                </c:pt>
                <c:pt idx="1136">
                  <c:v>-63.452999999999996</c:v>
                </c:pt>
                <c:pt idx="1137">
                  <c:v>-63.450999999999993</c:v>
                </c:pt>
                <c:pt idx="1138">
                  <c:v>-63.448999999999998</c:v>
                </c:pt>
                <c:pt idx="1139">
                  <c:v>-63.446999999999996</c:v>
                </c:pt>
                <c:pt idx="1140">
                  <c:v>-63.444999999999993</c:v>
                </c:pt>
                <c:pt idx="1141">
                  <c:v>-63.442999999999998</c:v>
                </c:pt>
                <c:pt idx="1142">
                  <c:v>-63.440999999999995</c:v>
                </c:pt>
                <c:pt idx="1143">
                  <c:v>-63.438999999999993</c:v>
                </c:pt>
                <c:pt idx="1144">
                  <c:v>-63.436999999999998</c:v>
                </c:pt>
                <c:pt idx="1145">
                  <c:v>-63.434999999999995</c:v>
                </c:pt>
                <c:pt idx="1146">
                  <c:v>-63.432999999999993</c:v>
                </c:pt>
                <c:pt idx="1147">
                  <c:v>-63.430999999999997</c:v>
                </c:pt>
                <c:pt idx="1148">
                  <c:v>-63.428999999999995</c:v>
                </c:pt>
                <c:pt idx="1149">
                  <c:v>-63.426999999999992</c:v>
                </c:pt>
                <c:pt idx="1150">
                  <c:v>-63.424999999999997</c:v>
                </c:pt>
                <c:pt idx="1151">
                  <c:v>-63.422999999999995</c:v>
                </c:pt>
                <c:pt idx="1152">
                  <c:v>-63.420999999999992</c:v>
                </c:pt>
                <c:pt idx="1153">
                  <c:v>-63.418999999999997</c:v>
                </c:pt>
                <c:pt idx="1154">
                  <c:v>-63.416999999999994</c:v>
                </c:pt>
                <c:pt idx="1155">
                  <c:v>-63.414999999999992</c:v>
                </c:pt>
                <c:pt idx="1156">
                  <c:v>-63.412999999999997</c:v>
                </c:pt>
                <c:pt idx="1157">
                  <c:v>-63.410999999999994</c:v>
                </c:pt>
                <c:pt idx="1158">
                  <c:v>-63.408999999999992</c:v>
                </c:pt>
                <c:pt idx="1159">
                  <c:v>-63.406999999999996</c:v>
                </c:pt>
                <c:pt idx="1160">
                  <c:v>-63.404999999999994</c:v>
                </c:pt>
                <c:pt idx="1161">
                  <c:v>-63.402999999999992</c:v>
                </c:pt>
                <c:pt idx="1162">
                  <c:v>-63.400999999999996</c:v>
                </c:pt>
                <c:pt idx="1163">
                  <c:v>-63.398999999999994</c:v>
                </c:pt>
                <c:pt idx="1164">
                  <c:v>-63.396999999999991</c:v>
                </c:pt>
                <c:pt idx="1165">
                  <c:v>-63.394999999999996</c:v>
                </c:pt>
                <c:pt idx="1166">
                  <c:v>-63.392999999999994</c:v>
                </c:pt>
                <c:pt idx="1167">
                  <c:v>-63.390999999999991</c:v>
                </c:pt>
                <c:pt idx="1168">
                  <c:v>-63.388999999999996</c:v>
                </c:pt>
                <c:pt idx="1169">
                  <c:v>-63.386999999999993</c:v>
                </c:pt>
                <c:pt idx="1170">
                  <c:v>-63.384999999999991</c:v>
                </c:pt>
                <c:pt idx="1171">
                  <c:v>-63.382999999999996</c:v>
                </c:pt>
                <c:pt idx="1172">
                  <c:v>-63.380999999999993</c:v>
                </c:pt>
                <c:pt idx="1173">
                  <c:v>-63.378999999999991</c:v>
                </c:pt>
                <c:pt idx="1174">
                  <c:v>-63.376999999999995</c:v>
                </c:pt>
                <c:pt idx="1175">
                  <c:v>-63.374999999999993</c:v>
                </c:pt>
                <c:pt idx="1176">
                  <c:v>-63.372999999999998</c:v>
                </c:pt>
                <c:pt idx="1177">
                  <c:v>-63.370999999999995</c:v>
                </c:pt>
                <c:pt idx="1178">
                  <c:v>-63.368999999999993</c:v>
                </c:pt>
                <c:pt idx="1179">
                  <c:v>-63.366999999999997</c:v>
                </c:pt>
                <c:pt idx="1180">
                  <c:v>-63.364999999999995</c:v>
                </c:pt>
                <c:pt idx="1181">
                  <c:v>-63.362999999999992</c:v>
                </c:pt>
                <c:pt idx="1182">
                  <c:v>-63.360999999999997</c:v>
                </c:pt>
                <c:pt idx="1183">
                  <c:v>-63.358999999999995</c:v>
                </c:pt>
                <c:pt idx="1184">
                  <c:v>-63.356999999999992</c:v>
                </c:pt>
                <c:pt idx="1185">
                  <c:v>-63.354999999999997</c:v>
                </c:pt>
                <c:pt idx="1186">
                  <c:v>-63.352999999999994</c:v>
                </c:pt>
                <c:pt idx="1187">
                  <c:v>-63.350999999999992</c:v>
                </c:pt>
                <c:pt idx="1188">
                  <c:v>-63.348999999999997</c:v>
                </c:pt>
                <c:pt idx="1189">
                  <c:v>-63.346999999999994</c:v>
                </c:pt>
                <c:pt idx="1190">
                  <c:v>-63.344999999999992</c:v>
                </c:pt>
                <c:pt idx="1191">
                  <c:v>-63.342999999999996</c:v>
                </c:pt>
                <c:pt idx="1192">
                  <c:v>-63.340999999999994</c:v>
                </c:pt>
                <c:pt idx="1193">
                  <c:v>-63.338999999999992</c:v>
                </c:pt>
                <c:pt idx="1194">
                  <c:v>-63.336999999999996</c:v>
                </c:pt>
                <c:pt idx="1195">
                  <c:v>-63.334999999999994</c:v>
                </c:pt>
                <c:pt idx="1196">
                  <c:v>-63.332999999999991</c:v>
                </c:pt>
                <c:pt idx="1197">
                  <c:v>-63.330999999999996</c:v>
                </c:pt>
                <c:pt idx="1198">
                  <c:v>-63.328999999999994</c:v>
                </c:pt>
                <c:pt idx="1199">
                  <c:v>-63.326999999999991</c:v>
                </c:pt>
                <c:pt idx="1200">
                  <c:v>-63.324999999999996</c:v>
                </c:pt>
                <c:pt idx="1201">
                  <c:v>-63.322999999999993</c:v>
                </c:pt>
                <c:pt idx="1202">
                  <c:v>-63.320999999999998</c:v>
                </c:pt>
                <c:pt idx="1203">
                  <c:v>-63.318999999999996</c:v>
                </c:pt>
                <c:pt idx="1204">
                  <c:v>-63.316999999999993</c:v>
                </c:pt>
                <c:pt idx="1205">
                  <c:v>-63.314999999999998</c:v>
                </c:pt>
                <c:pt idx="1206">
                  <c:v>-63.312999999999995</c:v>
                </c:pt>
                <c:pt idx="1207">
                  <c:v>-63.310999999999993</c:v>
                </c:pt>
                <c:pt idx="1208">
                  <c:v>-63.308999999999997</c:v>
                </c:pt>
                <c:pt idx="1209">
                  <c:v>-63.306999999999995</c:v>
                </c:pt>
                <c:pt idx="1210">
                  <c:v>-63.304999999999993</c:v>
                </c:pt>
                <c:pt idx="1211">
                  <c:v>-63.302999999999997</c:v>
                </c:pt>
                <c:pt idx="1212">
                  <c:v>-63.300999999999995</c:v>
                </c:pt>
                <c:pt idx="1213">
                  <c:v>-63.298999999999992</c:v>
                </c:pt>
                <c:pt idx="1214">
                  <c:v>-63.296999999999997</c:v>
                </c:pt>
                <c:pt idx="1215">
                  <c:v>-63.294999999999995</c:v>
                </c:pt>
                <c:pt idx="1216">
                  <c:v>-63.292999999999992</c:v>
                </c:pt>
                <c:pt idx="1217">
                  <c:v>-63.290999999999997</c:v>
                </c:pt>
                <c:pt idx="1218">
                  <c:v>-63.288999999999994</c:v>
                </c:pt>
                <c:pt idx="1219">
                  <c:v>-63.286999999999992</c:v>
                </c:pt>
                <c:pt idx="1220">
                  <c:v>-63.284999999999997</c:v>
                </c:pt>
                <c:pt idx="1221">
                  <c:v>-63.282999999999994</c:v>
                </c:pt>
                <c:pt idx="1222">
                  <c:v>-63.280999999999992</c:v>
                </c:pt>
                <c:pt idx="1223">
                  <c:v>-63.278999999999996</c:v>
                </c:pt>
                <c:pt idx="1224">
                  <c:v>-63.276999999999994</c:v>
                </c:pt>
                <c:pt idx="1225">
                  <c:v>-63.274999999999991</c:v>
                </c:pt>
                <c:pt idx="1226">
                  <c:v>-63.272999999999996</c:v>
                </c:pt>
                <c:pt idx="1227">
                  <c:v>-63.270999999999994</c:v>
                </c:pt>
                <c:pt idx="1228">
                  <c:v>-63.268999999999991</c:v>
                </c:pt>
                <c:pt idx="1229">
                  <c:v>-63.266999999999996</c:v>
                </c:pt>
                <c:pt idx="1230">
                  <c:v>-63.264999999999993</c:v>
                </c:pt>
                <c:pt idx="1231">
                  <c:v>-63.262999999999991</c:v>
                </c:pt>
                <c:pt idx="1232">
                  <c:v>-63.260999999999996</c:v>
                </c:pt>
                <c:pt idx="1233">
                  <c:v>-63.258999999999993</c:v>
                </c:pt>
                <c:pt idx="1234">
                  <c:v>-63.256999999999991</c:v>
                </c:pt>
                <c:pt idx="1235">
                  <c:v>-63.254999999999995</c:v>
                </c:pt>
                <c:pt idx="1236">
                  <c:v>-63.252999999999993</c:v>
                </c:pt>
                <c:pt idx="1237">
                  <c:v>-63.250999999999991</c:v>
                </c:pt>
                <c:pt idx="1238">
                  <c:v>-63.248999999999995</c:v>
                </c:pt>
                <c:pt idx="1239">
                  <c:v>-63.246999999999993</c:v>
                </c:pt>
                <c:pt idx="1240">
                  <c:v>-63.244999999999997</c:v>
                </c:pt>
                <c:pt idx="1241">
                  <c:v>-63.242999999999995</c:v>
                </c:pt>
                <c:pt idx="1242">
                  <c:v>-63.240999999999993</c:v>
                </c:pt>
                <c:pt idx="1243">
                  <c:v>-63.238999999999997</c:v>
                </c:pt>
                <c:pt idx="1244">
                  <c:v>-63.236999999999995</c:v>
                </c:pt>
                <c:pt idx="1245">
                  <c:v>-63.234999999999992</c:v>
                </c:pt>
                <c:pt idx="1246">
                  <c:v>-63.232999999999997</c:v>
                </c:pt>
                <c:pt idx="1247">
                  <c:v>-63.230999999999995</c:v>
                </c:pt>
                <c:pt idx="1248">
                  <c:v>-63.228999999999992</c:v>
                </c:pt>
                <c:pt idx="1249">
                  <c:v>-63.226999999999997</c:v>
                </c:pt>
                <c:pt idx="1250">
                  <c:v>-63.224999999999994</c:v>
                </c:pt>
                <c:pt idx="1251">
                  <c:v>-63.222999999999992</c:v>
                </c:pt>
                <c:pt idx="1252">
                  <c:v>-63.220999999999997</c:v>
                </c:pt>
                <c:pt idx="1253">
                  <c:v>-63.218999999999994</c:v>
                </c:pt>
                <c:pt idx="1254">
                  <c:v>-63.216999999999992</c:v>
                </c:pt>
                <c:pt idx="1255">
                  <c:v>-63.214999999999996</c:v>
                </c:pt>
                <c:pt idx="1256">
                  <c:v>-63.212999999999994</c:v>
                </c:pt>
                <c:pt idx="1257">
                  <c:v>-63.210999999999991</c:v>
                </c:pt>
                <c:pt idx="1258">
                  <c:v>-63.208999999999996</c:v>
                </c:pt>
                <c:pt idx="1259">
                  <c:v>-63.206999999999994</c:v>
                </c:pt>
                <c:pt idx="1260">
                  <c:v>-63.204999999999991</c:v>
                </c:pt>
                <c:pt idx="1261">
                  <c:v>-63.202999999999996</c:v>
                </c:pt>
                <c:pt idx="1262">
                  <c:v>-63.200999999999993</c:v>
                </c:pt>
                <c:pt idx="1263">
                  <c:v>-63.198999999999998</c:v>
                </c:pt>
                <c:pt idx="1264">
                  <c:v>-63.196999999999996</c:v>
                </c:pt>
                <c:pt idx="1265">
                  <c:v>-63.194999999999993</c:v>
                </c:pt>
                <c:pt idx="1266">
                  <c:v>-63.192999999999998</c:v>
                </c:pt>
                <c:pt idx="1267">
                  <c:v>-63.190999999999995</c:v>
                </c:pt>
                <c:pt idx="1268">
                  <c:v>-63.188999999999993</c:v>
                </c:pt>
                <c:pt idx="1269">
                  <c:v>-63.186999999999998</c:v>
                </c:pt>
                <c:pt idx="1270">
                  <c:v>-63.184999999999995</c:v>
                </c:pt>
                <c:pt idx="1271">
                  <c:v>-63.182999999999993</c:v>
                </c:pt>
                <c:pt idx="1272">
                  <c:v>-63.180999999999997</c:v>
                </c:pt>
                <c:pt idx="1273">
                  <c:v>-63.178999999999995</c:v>
                </c:pt>
                <c:pt idx="1274">
                  <c:v>-63.176999999999992</c:v>
                </c:pt>
                <c:pt idx="1275">
                  <c:v>-63.174999999999997</c:v>
                </c:pt>
                <c:pt idx="1276">
                  <c:v>-63.172999999999995</c:v>
                </c:pt>
                <c:pt idx="1277">
                  <c:v>-63.170999999999992</c:v>
                </c:pt>
                <c:pt idx="1278">
                  <c:v>-63.168999999999997</c:v>
                </c:pt>
                <c:pt idx="1279">
                  <c:v>-63.166999999999994</c:v>
                </c:pt>
                <c:pt idx="1280">
                  <c:v>-63.164999999999992</c:v>
                </c:pt>
                <c:pt idx="1281">
                  <c:v>-63.162999999999997</c:v>
                </c:pt>
                <c:pt idx="1282">
                  <c:v>-63.160999999999994</c:v>
                </c:pt>
                <c:pt idx="1283">
                  <c:v>-63.158999999999992</c:v>
                </c:pt>
                <c:pt idx="1284">
                  <c:v>-63.156999999999996</c:v>
                </c:pt>
                <c:pt idx="1285">
                  <c:v>-63.154999999999994</c:v>
                </c:pt>
                <c:pt idx="1286">
                  <c:v>-63.152999999999992</c:v>
                </c:pt>
                <c:pt idx="1287">
                  <c:v>-63.150999999999996</c:v>
                </c:pt>
                <c:pt idx="1288">
                  <c:v>-63.148999999999994</c:v>
                </c:pt>
                <c:pt idx="1289">
                  <c:v>-63.146999999999991</c:v>
                </c:pt>
                <c:pt idx="1290">
                  <c:v>-63.144999999999996</c:v>
                </c:pt>
                <c:pt idx="1291">
                  <c:v>-63.142999999999994</c:v>
                </c:pt>
                <c:pt idx="1292">
                  <c:v>-63.140999999999991</c:v>
                </c:pt>
                <c:pt idx="1293">
                  <c:v>-63.138999999999996</c:v>
                </c:pt>
                <c:pt idx="1294">
                  <c:v>-63.136999999999993</c:v>
                </c:pt>
                <c:pt idx="1295">
                  <c:v>-63.134999999999991</c:v>
                </c:pt>
                <c:pt idx="1296">
                  <c:v>-63.132999999999996</c:v>
                </c:pt>
                <c:pt idx="1297">
                  <c:v>-63.130999999999993</c:v>
                </c:pt>
                <c:pt idx="1298">
                  <c:v>-63.128999999999991</c:v>
                </c:pt>
                <c:pt idx="1299">
                  <c:v>-63.126999999999995</c:v>
                </c:pt>
                <c:pt idx="1300">
                  <c:v>-63.124999999999993</c:v>
                </c:pt>
                <c:pt idx="1301">
                  <c:v>-63.122999999999998</c:v>
                </c:pt>
                <c:pt idx="1302">
                  <c:v>-63.120999999999995</c:v>
                </c:pt>
                <c:pt idx="1303">
                  <c:v>-63.118999999999993</c:v>
                </c:pt>
                <c:pt idx="1304">
                  <c:v>-63.116999999999997</c:v>
                </c:pt>
                <c:pt idx="1305">
                  <c:v>-63.114999999999995</c:v>
                </c:pt>
                <c:pt idx="1306">
                  <c:v>-63.112999999999992</c:v>
                </c:pt>
                <c:pt idx="1307">
                  <c:v>-63.110999999999997</c:v>
                </c:pt>
                <c:pt idx="1308">
                  <c:v>-63.108999999999995</c:v>
                </c:pt>
                <c:pt idx="1309">
                  <c:v>-63.106999999999992</c:v>
                </c:pt>
                <c:pt idx="1310">
                  <c:v>-63.104999999999997</c:v>
                </c:pt>
                <c:pt idx="1311">
                  <c:v>-63.102999999999994</c:v>
                </c:pt>
                <c:pt idx="1312">
                  <c:v>-63.100999999999992</c:v>
                </c:pt>
                <c:pt idx="1313">
                  <c:v>-63.098999999999997</c:v>
                </c:pt>
                <c:pt idx="1314">
                  <c:v>-63.096999999999994</c:v>
                </c:pt>
                <c:pt idx="1315">
                  <c:v>-63.094999999999992</c:v>
                </c:pt>
                <c:pt idx="1316">
                  <c:v>-63.092999999999996</c:v>
                </c:pt>
                <c:pt idx="1317">
                  <c:v>-63.090999999999994</c:v>
                </c:pt>
                <c:pt idx="1318">
                  <c:v>-63.088999999999992</c:v>
                </c:pt>
                <c:pt idx="1319">
                  <c:v>-63.086999999999996</c:v>
                </c:pt>
                <c:pt idx="1320">
                  <c:v>-63.084999999999994</c:v>
                </c:pt>
                <c:pt idx="1321">
                  <c:v>-63.082999999999991</c:v>
                </c:pt>
                <c:pt idx="1322">
                  <c:v>-63.080999999999996</c:v>
                </c:pt>
                <c:pt idx="1323">
                  <c:v>-63.078999999999994</c:v>
                </c:pt>
                <c:pt idx="1324">
                  <c:v>-63.076999999999991</c:v>
                </c:pt>
                <c:pt idx="1325">
                  <c:v>-63.074999999999996</c:v>
                </c:pt>
                <c:pt idx="1326">
                  <c:v>-63.072999999999993</c:v>
                </c:pt>
                <c:pt idx="1327">
                  <c:v>-63.070999999999998</c:v>
                </c:pt>
                <c:pt idx="1328">
                  <c:v>-63.068999999999996</c:v>
                </c:pt>
                <c:pt idx="1329">
                  <c:v>-63.066999999999993</c:v>
                </c:pt>
                <c:pt idx="1330">
                  <c:v>-63.064999999999998</c:v>
                </c:pt>
                <c:pt idx="1331">
                  <c:v>-63.062999999999995</c:v>
                </c:pt>
                <c:pt idx="1332">
                  <c:v>-63.060999999999993</c:v>
                </c:pt>
                <c:pt idx="1333">
                  <c:v>-63.058999999999997</c:v>
                </c:pt>
                <c:pt idx="1334">
                  <c:v>-63.056999999999995</c:v>
                </c:pt>
                <c:pt idx="1335">
                  <c:v>-63.054999999999993</c:v>
                </c:pt>
                <c:pt idx="1336">
                  <c:v>-63.052999999999997</c:v>
                </c:pt>
                <c:pt idx="1337">
                  <c:v>-63.050999999999995</c:v>
                </c:pt>
                <c:pt idx="1338">
                  <c:v>-63.048999999999992</c:v>
                </c:pt>
                <c:pt idx="1339">
                  <c:v>-63.046999999999997</c:v>
                </c:pt>
                <c:pt idx="1340">
                  <c:v>-63.044999999999995</c:v>
                </c:pt>
                <c:pt idx="1341">
                  <c:v>-63.042999999999992</c:v>
                </c:pt>
                <c:pt idx="1342">
                  <c:v>-63.040999999999997</c:v>
                </c:pt>
                <c:pt idx="1343">
                  <c:v>-63.038999999999994</c:v>
                </c:pt>
                <c:pt idx="1344">
                  <c:v>-63.036999999999992</c:v>
                </c:pt>
                <c:pt idx="1345">
                  <c:v>-63.034999999999997</c:v>
                </c:pt>
                <c:pt idx="1346">
                  <c:v>-63.032999999999994</c:v>
                </c:pt>
                <c:pt idx="1347">
                  <c:v>-63.030999999999992</c:v>
                </c:pt>
                <c:pt idx="1348">
                  <c:v>-63.028999999999996</c:v>
                </c:pt>
                <c:pt idx="1349">
                  <c:v>-63.026999999999994</c:v>
                </c:pt>
                <c:pt idx="1350">
                  <c:v>-63.024999999999991</c:v>
                </c:pt>
                <c:pt idx="1351">
                  <c:v>-63.022999999999996</c:v>
                </c:pt>
                <c:pt idx="1352">
                  <c:v>-63.020999999999994</c:v>
                </c:pt>
                <c:pt idx="1353">
                  <c:v>-63.018999999999991</c:v>
                </c:pt>
                <c:pt idx="1354">
                  <c:v>-63.016999999999996</c:v>
                </c:pt>
                <c:pt idx="1355">
                  <c:v>-63.014999999999993</c:v>
                </c:pt>
                <c:pt idx="1356">
                  <c:v>-63.012999999999991</c:v>
                </c:pt>
                <c:pt idx="1357">
                  <c:v>-63.010999999999996</c:v>
                </c:pt>
                <c:pt idx="1358">
                  <c:v>-63.008999999999993</c:v>
                </c:pt>
                <c:pt idx="1359">
                  <c:v>-63.006999999999991</c:v>
                </c:pt>
                <c:pt idx="1360">
                  <c:v>-63.004999999999995</c:v>
                </c:pt>
                <c:pt idx="1361">
                  <c:v>-63.002999999999993</c:v>
                </c:pt>
                <c:pt idx="1362">
                  <c:v>-63.000999999999991</c:v>
                </c:pt>
                <c:pt idx="1363">
                  <c:v>-62.998999999999995</c:v>
                </c:pt>
                <c:pt idx="1364">
                  <c:v>-62.996999999999993</c:v>
                </c:pt>
                <c:pt idx="1365">
                  <c:v>-62.994999999999997</c:v>
                </c:pt>
                <c:pt idx="1366">
                  <c:v>-62.992999999999995</c:v>
                </c:pt>
                <c:pt idx="1367">
                  <c:v>-62.990999999999993</c:v>
                </c:pt>
                <c:pt idx="1368">
                  <c:v>-62.988999999999997</c:v>
                </c:pt>
                <c:pt idx="1369">
                  <c:v>-62.986999999999995</c:v>
                </c:pt>
                <c:pt idx="1370">
                  <c:v>-62.984999999999992</c:v>
                </c:pt>
                <c:pt idx="1371">
                  <c:v>-62.982999999999997</c:v>
                </c:pt>
                <c:pt idx="1372">
                  <c:v>-62.980999999999995</c:v>
                </c:pt>
                <c:pt idx="1373">
                  <c:v>-62.978999999999992</c:v>
                </c:pt>
                <c:pt idx="1374">
                  <c:v>-62.976999999999997</c:v>
                </c:pt>
                <c:pt idx="1375">
                  <c:v>-62.974999999999994</c:v>
                </c:pt>
                <c:pt idx="1376">
                  <c:v>-62.972999999999992</c:v>
                </c:pt>
                <c:pt idx="1377">
                  <c:v>-62.970999999999997</c:v>
                </c:pt>
                <c:pt idx="1378">
                  <c:v>-62.968999999999994</c:v>
                </c:pt>
                <c:pt idx="1379">
                  <c:v>-62.966999999999992</c:v>
                </c:pt>
                <c:pt idx="1380">
                  <c:v>-62.964999999999996</c:v>
                </c:pt>
                <c:pt idx="1381">
                  <c:v>-62.962999999999994</c:v>
                </c:pt>
                <c:pt idx="1382">
                  <c:v>-62.960999999999991</c:v>
                </c:pt>
                <c:pt idx="1383">
                  <c:v>-62.958999999999996</c:v>
                </c:pt>
                <c:pt idx="1384">
                  <c:v>-62.956999999999994</c:v>
                </c:pt>
                <c:pt idx="1385">
                  <c:v>-62.954999999999991</c:v>
                </c:pt>
                <c:pt idx="1386">
                  <c:v>-62.952999999999996</c:v>
                </c:pt>
                <c:pt idx="1387">
                  <c:v>-62.950999999999993</c:v>
                </c:pt>
                <c:pt idx="1388">
                  <c:v>-62.948999999999998</c:v>
                </c:pt>
                <c:pt idx="1389">
                  <c:v>-62.946999999999996</c:v>
                </c:pt>
                <c:pt idx="1390">
                  <c:v>-62.944999999999993</c:v>
                </c:pt>
                <c:pt idx="1391">
                  <c:v>-62.942999999999998</c:v>
                </c:pt>
                <c:pt idx="1392">
                  <c:v>-62.940999999999995</c:v>
                </c:pt>
                <c:pt idx="1393">
                  <c:v>-62.938999999999993</c:v>
                </c:pt>
                <c:pt idx="1394">
                  <c:v>-62.936999999999998</c:v>
                </c:pt>
                <c:pt idx="1395">
                  <c:v>-62.934999999999995</c:v>
                </c:pt>
                <c:pt idx="1396">
                  <c:v>-62.932999999999993</c:v>
                </c:pt>
                <c:pt idx="1397">
                  <c:v>-62.930999999999997</c:v>
                </c:pt>
                <c:pt idx="1398">
                  <c:v>-62.928999999999995</c:v>
                </c:pt>
                <c:pt idx="1399">
                  <c:v>-62.926999999999992</c:v>
                </c:pt>
                <c:pt idx="1400">
                  <c:v>-62.924999999999997</c:v>
                </c:pt>
                <c:pt idx="1401">
                  <c:v>-62.922999999999995</c:v>
                </c:pt>
                <c:pt idx="1402">
                  <c:v>-62.920999999999992</c:v>
                </c:pt>
                <c:pt idx="1403">
                  <c:v>-62.918999999999997</c:v>
                </c:pt>
                <c:pt idx="1404">
                  <c:v>-62.916999999999994</c:v>
                </c:pt>
                <c:pt idx="1405">
                  <c:v>-62.914999999999992</c:v>
                </c:pt>
                <c:pt idx="1406">
                  <c:v>-62.912999999999997</c:v>
                </c:pt>
                <c:pt idx="1407">
                  <c:v>-62.910999999999994</c:v>
                </c:pt>
                <c:pt idx="1408">
                  <c:v>-62.908999999999992</c:v>
                </c:pt>
                <c:pt idx="1409">
                  <c:v>-62.906999999999996</c:v>
                </c:pt>
                <c:pt idx="1410">
                  <c:v>-62.904999999999994</c:v>
                </c:pt>
                <c:pt idx="1411">
                  <c:v>-62.902999999999992</c:v>
                </c:pt>
                <c:pt idx="1412">
                  <c:v>-62.900999999999996</c:v>
                </c:pt>
                <c:pt idx="1413">
                  <c:v>-62.898999999999994</c:v>
                </c:pt>
                <c:pt idx="1414">
                  <c:v>-62.896999999999991</c:v>
                </c:pt>
                <c:pt idx="1415">
                  <c:v>-62.894999999999996</c:v>
                </c:pt>
                <c:pt idx="1416">
                  <c:v>-62.892999999999994</c:v>
                </c:pt>
                <c:pt idx="1417">
                  <c:v>-62.890999999999991</c:v>
                </c:pt>
                <c:pt idx="1418">
                  <c:v>-62.888999999999996</c:v>
                </c:pt>
                <c:pt idx="1419">
                  <c:v>-62.886999999999993</c:v>
                </c:pt>
                <c:pt idx="1420">
                  <c:v>-62.884999999999991</c:v>
                </c:pt>
                <c:pt idx="1421">
                  <c:v>-62.882999999999996</c:v>
                </c:pt>
                <c:pt idx="1422">
                  <c:v>-62.880999999999993</c:v>
                </c:pt>
                <c:pt idx="1423">
                  <c:v>-62.878999999999991</c:v>
                </c:pt>
                <c:pt idx="1424">
                  <c:v>-62.876999999999995</c:v>
                </c:pt>
                <c:pt idx="1425">
                  <c:v>-62.874999999999993</c:v>
                </c:pt>
                <c:pt idx="1426">
                  <c:v>-62.872999999999998</c:v>
                </c:pt>
                <c:pt idx="1427">
                  <c:v>-62.870999999999995</c:v>
                </c:pt>
                <c:pt idx="1428">
                  <c:v>-62.868999999999993</c:v>
                </c:pt>
                <c:pt idx="1429">
                  <c:v>-62.866999999999997</c:v>
                </c:pt>
                <c:pt idx="1430">
                  <c:v>-62.864999999999995</c:v>
                </c:pt>
                <c:pt idx="1431">
                  <c:v>-62.862999999999992</c:v>
                </c:pt>
                <c:pt idx="1432">
                  <c:v>-62.860999999999997</c:v>
                </c:pt>
                <c:pt idx="1433">
                  <c:v>-62.858999999999995</c:v>
                </c:pt>
                <c:pt idx="1434">
                  <c:v>-62.856999999999992</c:v>
                </c:pt>
                <c:pt idx="1435">
                  <c:v>-62.854999999999997</c:v>
                </c:pt>
                <c:pt idx="1436">
                  <c:v>-62.852999999999994</c:v>
                </c:pt>
                <c:pt idx="1437">
                  <c:v>-62.850999999999992</c:v>
                </c:pt>
                <c:pt idx="1438">
                  <c:v>-62.848999999999997</c:v>
                </c:pt>
                <c:pt idx="1439">
                  <c:v>-62.846999999999994</c:v>
                </c:pt>
                <c:pt idx="1440">
                  <c:v>-62.844999999999992</c:v>
                </c:pt>
                <c:pt idx="1441">
                  <c:v>-62.842999999999996</c:v>
                </c:pt>
                <c:pt idx="1442">
                  <c:v>-62.840999999999994</c:v>
                </c:pt>
                <c:pt idx="1443">
                  <c:v>-62.838999999999992</c:v>
                </c:pt>
                <c:pt idx="1444">
                  <c:v>-62.836999999999996</c:v>
                </c:pt>
                <c:pt idx="1445">
                  <c:v>-62.834999999999994</c:v>
                </c:pt>
                <c:pt idx="1446">
                  <c:v>-62.832999999999991</c:v>
                </c:pt>
                <c:pt idx="1447">
                  <c:v>-62.830999999999996</c:v>
                </c:pt>
                <c:pt idx="1448">
                  <c:v>-62.828999999999994</c:v>
                </c:pt>
                <c:pt idx="1449">
                  <c:v>-62.826999999999991</c:v>
                </c:pt>
                <c:pt idx="1450">
                  <c:v>-62.824999999999996</c:v>
                </c:pt>
                <c:pt idx="1451">
                  <c:v>-62.822999999999993</c:v>
                </c:pt>
                <c:pt idx="1452">
                  <c:v>-62.820999999999998</c:v>
                </c:pt>
                <c:pt idx="1453">
                  <c:v>-62.818999999999996</c:v>
                </c:pt>
                <c:pt idx="1454">
                  <c:v>-62.816999999999993</c:v>
                </c:pt>
                <c:pt idx="1455">
                  <c:v>-62.814999999999998</c:v>
                </c:pt>
                <c:pt idx="1456">
                  <c:v>-62.812999999999995</c:v>
                </c:pt>
                <c:pt idx="1457">
                  <c:v>-62.810999999999993</c:v>
                </c:pt>
                <c:pt idx="1458">
                  <c:v>-62.808999999999997</c:v>
                </c:pt>
                <c:pt idx="1459">
                  <c:v>-62.806999999999995</c:v>
                </c:pt>
                <c:pt idx="1460">
                  <c:v>-62.804999999999993</c:v>
                </c:pt>
                <c:pt idx="1461">
                  <c:v>-62.802999999999997</c:v>
                </c:pt>
                <c:pt idx="1462">
                  <c:v>-62.800999999999995</c:v>
                </c:pt>
                <c:pt idx="1463">
                  <c:v>-62.798999999999992</c:v>
                </c:pt>
                <c:pt idx="1464">
                  <c:v>-62.796999999999997</c:v>
                </c:pt>
                <c:pt idx="1465">
                  <c:v>-62.794999999999995</c:v>
                </c:pt>
                <c:pt idx="1466">
                  <c:v>-62.792999999999992</c:v>
                </c:pt>
                <c:pt idx="1467">
                  <c:v>-62.790999999999997</c:v>
                </c:pt>
                <c:pt idx="1468">
                  <c:v>-62.788999999999994</c:v>
                </c:pt>
                <c:pt idx="1469">
                  <c:v>-62.786999999999992</c:v>
                </c:pt>
                <c:pt idx="1470">
                  <c:v>-62.784999999999997</c:v>
                </c:pt>
                <c:pt idx="1471">
                  <c:v>-62.782999999999994</c:v>
                </c:pt>
                <c:pt idx="1472">
                  <c:v>-62.780999999999992</c:v>
                </c:pt>
                <c:pt idx="1473">
                  <c:v>-62.778999999999996</c:v>
                </c:pt>
                <c:pt idx="1474">
                  <c:v>-62.776999999999994</c:v>
                </c:pt>
                <c:pt idx="1475">
                  <c:v>-62.774999999999991</c:v>
                </c:pt>
                <c:pt idx="1476">
                  <c:v>-62.772999999999996</c:v>
                </c:pt>
                <c:pt idx="1477">
                  <c:v>-62.770999999999994</c:v>
                </c:pt>
                <c:pt idx="1478">
                  <c:v>-62.768999999999991</c:v>
                </c:pt>
                <c:pt idx="1479">
                  <c:v>-62.766999999999996</c:v>
                </c:pt>
                <c:pt idx="1480">
                  <c:v>-62.764999999999993</c:v>
                </c:pt>
                <c:pt idx="1481">
                  <c:v>-62.762999999999991</c:v>
                </c:pt>
                <c:pt idx="1482">
                  <c:v>-62.760999999999996</c:v>
                </c:pt>
                <c:pt idx="1483">
                  <c:v>-62.758999999999993</c:v>
                </c:pt>
                <c:pt idx="1484">
                  <c:v>-62.756999999999991</c:v>
                </c:pt>
                <c:pt idx="1485">
                  <c:v>-62.754999999999995</c:v>
                </c:pt>
                <c:pt idx="1486">
                  <c:v>-62.752999999999993</c:v>
                </c:pt>
                <c:pt idx="1487">
                  <c:v>-62.750999999999991</c:v>
                </c:pt>
                <c:pt idx="1488">
                  <c:v>-62.748999999999995</c:v>
                </c:pt>
                <c:pt idx="1489">
                  <c:v>-62.746999999999993</c:v>
                </c:pt>
                <c:pt idx="1490">
                  <c:v>-62.744999999999997</c:v>
                </c:pt>
                <c:pt idx="1491">
                  <c:v>-62.742999999999995</c:v>
                </c:pt>
                <c:pt idx="1492">
                  <c:v>-62.740999999999993</c:v>
                </c:pt>
                <c:pt idx="1493">
                  <c:v>-62.738999999999997</c:v>
                </c:pt>
                <c:pt idx="1494">
                  <c:v>-62.736999999999995</c:v>
                </c:pt>
                <c:pt idx="1495">
                  <c:v>-62.734999999999992</c:v>
                </c:pt>
                <c:pt idx="1496">
                  <c:v>-62.732999999999997</c:v>
                </c:pt>
                <c:pt idx="1497">
                  <c:v>-62.730999999999995</c:v>
                </c:pt>
                <c:pt idx="1498">
                  <c:v>-62.728999999999992</c:v>
                </c:pt>
                <c:pt idx="1499">
                  <c:v>-62.726999999999997</c:v>
                </c:pt>
                <c:pt idx="1500">
                  <c:v>-62.724999999999994</c:v>
                </c:pt>
                <c:pt idx="1501">
                  <c:v>-62.722999999999992</c:v>
                </c:pt>
                <c:pt idx="1502">
                  <c:v>-62.720999999999997</c:v>
                </c:pt>
                <c:pt idx="1503">
                  <c:v>-62.718999999999994</c:v>
                </c:pt>
                <c:pt idx="1504">
                  <c:v>-62.716999999999992</c:v>
                </c:pt>
                <c:pt idx="1505">
                  <c:v>-62.714999999999996</c:v>
                </c:pt>
                <c:pt idx="1506">
                  <c:v>-62.712999999999994</c:v>
                </c:pt>
                <c:pt idx="1507">
                  <c:v>-62.710999999999991</c:v>
                </c:pt>
                <c:pt idx="1508">
                  <c:v>-62.708999999999996</c:v>
                </c:pt>
                <c:pt idx="1509">
                  <c:v>-62.706999999999994</c:v>
                </c:pt>
                <c:pt idx="1510">
                  <c:v>-62.704999999999991</c:v>
                </c:pt>
                <c:pt idx="1511">
                  <c:v>-62.702999999999996</c:v>
                </c:pt>
                <c:pt idx="1512">
                  <c:v>-62.700999999999993</c:v>
                </c:pt>
                <c:pt idx="1513">
                  <c:v>-62.698999999999998</c:v>
                </c:pt>
                <c:pt idx="1514">
                  <c:v>-62.696999999999996</c:v>
                </c:pt>
                <c:pt idx="1515">
                  <c:v>-62.694999999999993</c:v>
                </c:pt>
                <c:pt idx="1516">
                  <c:v>-62.692999999999998</c:v>
                </c:pt>
                <c:pt idx="1517">
                  <c:v>-62.690999999999995</c:v>
                </c:pt>
                <c:pt idx="1518">
                  <c:v>-62.688999999999993</c:v>
                </c:pt>
                <c:pt idx="1519">
                  <c:v>-62.686999999999998</c:v>
                </c:pt>
                <c:pt idx="1520">
                  <c:v>-62.684999999999995</c:v>
                </c:pt>
                <c:pt idx="1521">
                  <c:v>-62.682999999999993</c:v>
                </c:pt>
                <c:pt idx="1522">
                  <c:v>-62.680999999999997</c:v>
                </c:pt>
                <c:pt idx="1523">
                  <c:v>-62.678999999999995</c:v>
                </c:pt>
                <c:pt idx="1524">
                  <c:v>-62.676999999999992</c:v>
                </c:pt>
                <c:pt idx="1525">
                  <c:v>-62.674999999999997</c:v>
                </c:pt>
                <c:pt idx="1526">
                  <c:v>-62.672999999999995</c:v>
                </c:pt>
                <c:pt idx="1527">
                  <c:v>-62.670999999999992</c:v>
                </c:pt>
                <c:pt idx="1528">
                  <c:v>-62.668999999999997</c:v>
                </c:pt>
                <c:pt idx="1529">
                  <c:v>-62.666999999999994</c:v>
                </c:pt>
                <c:pt idx="1530">
                  <c:v>-62.664999999999992</c:v>
                </c:pt>
                <c:pt idx="1531">
                  <c:v>-62.662999999999997</c:v>
                </c:pt>
                <c:pt idx="1532">
                  <c:v>-62.660999999999994</c:v>
                </c:pt>
                <c:pt idx="1533">
                  <c:v>-62.658999999999992</c:v>
                </c:pt>
                <c:pt idx="1534">
                  <c:v>-62.656999999999996</c:v>
                </c:pt>
                <c:pt idx="1535">
                  <c:v>-62.654999999999994</c:v>
                </c:pt>
                <c:pt idx="1536">
                  <c:v>-62.652999999999992</c:v>
                </c:pt>
                <c:pt idx="1537">
                  <c:v>-62.650999999999996</c:v>
                </c:pt>
                <c:pt idx="1538">
                  <c:v>-62.648999999999994</c:v>
                </c:pt>
                <c:pt idx="1539">
                  <c:v>-62.646999999999991</c:v>
                </c:pt>
                <c:pt idx="1540">
                  <c:v>-62.644999999999996</c:v>
                </c:pt>
                <c:pt idx="1541">
                  <c:v>-62.642999999999994</c:v>
                </c:pt>
                <c:pt idx="1542">
                  <c:v>-62.640999999999991</c:v>
                </c:pt>
                <c:pt idx="1543">
                  <c:v>-62.638999999999996</c:v>
                </c:pt>
                <c:pt idx="1544">
                  <c:v>-62.636999999999993</c:v>
                </c:pt>
                <c:pt idx="1545">
                  <c:v>-62.634999999999991</c:v>
                </c:pt>
                <c:pt idx="1546">
                  <c:v>-62.632999999999996</c:v>
                </c:pt>
                <c:pt idx="1547">
                  <c:v>-62.630999999999993</c:v>
                </c:pt>
                <c:pt idx="1548">
                  <c:v>-62.628999999999991</c:v>
                </c:pt>
                <c:pt idx="1549">
                  <c:v>-62.626999999999995</c:v>
                </c:pt>
                <c:pt idx="1550">
                  <c:v>-62.624999999999993</c:v>
                </c:pt>
                <c:pt idx="1551">
                  <c:v>-62.622999999999998</c:v>
                </c:pt>
                <c:pt idx="1552">
                  <c:v>-62.620999999999995</c:v>
                </c:pt>
                <c:pt idx="1553">
                  <c:v>-62.618999999999993</c:v>
                </c:pt>
                <c:pt idx="1554">
                  <c:v>-62.616999999999997</c:v>
                </c:pt>
                <c:pt idx="1555">
                  <c:v>-62.614999999999995</c:v>
                </c:pt>
                <c:pt idx="1556">
                  <c:v>-62.612999999999992</c:v>
                </c:pt>
                <c:pt idx="1557">
                  <c:v>-62.610999999999997</c:v>
                </c:pt>
                <c:pt idx="1558">
                  <c:v>-62.608999999999995</c:v>
                </c:pt>
                <c:pt idx="1559">
                  <c:v>-62.606999999999992</c:v>
                </c:pt>
                <c:pt idx="1560">
                  <c:v>-62.604999999999997</c:v>
                </c:pt>
                <c:pt idx="1561">
                  <c:v>-62.602999999999994</c:v>
                </c:pt>
                <c:pt idx="1562">
                  <c:v>-62.600999999999992</c:v>
                </c:pt>
                <c:pt idx="1563">
                  <c:v>-62.598999999999997</c:v>
                </c:pt>
                <c:pt idx="1564">
                  <c:v>-62.596999999999994</c:v>
                </c:pt>
                <c:pt idx="1565">
                  <c:v>-62.594999999999992</c:v>
                </c:pt>
                <c:pt idx="1566">
                  <c:v>-62.592999999999996</c:v>
                </c:pt>
                <c:pt idx="1567">
                  <c:v>-62.590999999999994</c:v>
                </c:pt>
                <c:pt idx="1568">
                  <c:v>-62.588999999999992</c:v>
                </c:pt>
                <c:pt idx="1569">
                  <c:v>-62.586999999999996</c:v>
                </c:pt>
                <c:pt idx="1570">
                  <c:v>-62.584999999999994</c:v>
                </c:pt>
                <c:pt idx="1571">
                  <c:v>-62.582999999999991</c:v>
                </c:pt>
                <c:pt idx="1572">
                  <c:v>-62.580999999999996</c:v>
                </c:pt>
                <c:pt idx="1573">
                  <c:v>-62.578999999999994</c:v>
                </c:pt>
                <c:pt idx="1574">
                  <c:v>-62.576999999999991</c:v>
                </c:pt>
                <c:pt idx="1575">
                  <c:v>-62.574999999999996</c:v>
                </c:pt>
                <c:pt idx="1576">
                  <c:v>-62.572999999999993</c:v>
                </c:pt>
                <c:pt idx="1577">
                  <c:v>-62.570999999999998</c:v>
                </c:pt>
                <c:pt idx="1578">
                  <c:v>-62.568999999999996</c:v>
                </c:pt>
                <c:pt idx="1579">
                  <c:v>-62.566999999999993</c:v>
                </c:pt>
                <c:pt idx="1580">
                  <c:v>-62.564999999999998</c:v>
                </c:pt>
                <c:pt idx="1581">
                  <c:v>-62.562999999999995</c:v>
                </c:pt>
                <c:pt idx="1582">
                  <c:v>-62.560999999999993</c:v>
                </c:pt>
                <c:pt idx="1583">
                  <c:v>-62.558999999999997</c:v>
                </c:pt>
                <c:pt idx="1584">
                  <c:v>-62.556999999999995</c:v>
                </c:pt>
                <c:pt idx="1585">
                  <c:v>-62.554999999999993</c:v>
                </c:pt>
                <c:pt idx="1586">
                  <c:v>-62.552999999999997</c:v>
                </c:pt>
                <c:pt idx="1587">
                  <c:v>-62.550999999999995</c:v>
                </c:pt>
                <c:pt idx="1588">
                  <c:v>-62.548999999999992</c:v>
                </c:pt>
                <c:pt idx="1589">
                  <c:v>-62.546999999999997</c:v>
                </c:pt>
                <c:pt idx="1590">
                  <c:v>-62.544999999999995</c:v>
                </c:pt>
                <c:pt idx="1591">
                  <c:v>-62.542999999999992</c:v>
                </c:pt>
                <c:pt idx="1592">
                  <c:v>-62.540999999999997</c:v>
                </c:pt>
                <c:pt idx="1593">
                  <c:v>-62.538999999999994</c:v>
                </c:pt>
                <c:pt idx="1594">
                  <c:v>-62.536999999999992</c:v>
                </c:pt>
                <c:pt idx="1595">
                  <c:v>-62.534999999999997</c:v>
                </c:pt>
                <c:pt idx="1596">
                  <c:v>-62.532999999999994</c:v>
                </c:pt>
                <c:pt idx="1597">
                  <c:v>-62.530999999999992</c:v>
                </c:pt>
                <c:pt idx="1598">
                  <c:v>-62.528999999999996</c:v>
                </c:pt>
                <c:pt idx="1599">
                  <c:v>-62.526999999999994</c:v>
                </c:pt>
                <c:pt idx="1600">
                  <c:v>-62.524999999999991</c:v>
                </c:pt>
                <c:pt idx="1601">
                  <c:v>-62.522999999999996</c:v>
                </c:pt>
                <c:pt idx="1602">
                  <c:v>-62.520999999999994</c:v>
                </c:pt>
                <c:pt idx="1603">
                  <c:v>-62.518999999999991</c:v>
                </c:pt>
                <c:pt idx="1604">
                  <c:v>-62.516999999999996</c:v>
                </c:pt>
                <c:pt idx="1605">
                  <c:v>-62.514999999999993</c:v>
                </c:pt>
                <c:pt idx="1606">
                  <c:v>-62.512999999999991</c:v>
                </c:pt>
                <c:pt idx="1607">
                  <c:v>-62.510999999999996</c:v>
                </c:pt>
                <c:pt idx="1608">
                  <c:v>-62.508999999999993</c:v>
                </c:pt>
                <c:pt idx="1609">
                  <c:v>-62.506999999999991</c:v>
                </c:pt>
                <c:pt idx="1610">
                  <c:v>-62.504999999999995</c:v>
                </c:pt>
                <c:pt idx="1611">
                  <c:v>-62.502999999999993</c:v>
                </c:pt>
                <c:pt idx="1612">
                  <c:v>-62.500999999999991</c:v>
                </c:pt>
                <c:pt idx="1613">
                  <c:v>-62.498999999999995</c:v>
                </c:pt>
                <c:pt idx="1614">
                  <c:v>-62.496999999999993</c:v>
                </c:pt>
                <c:pt idx="1615">
                  <c:v>-62.494999999999997</c:v>
                </c:pt>
                <c:pt idx="1616">
                  <c:v>-62.492999999999995</c:v>
                </c:pt>
                <c:pt idx="1617">
                  <c:v>-62.490999999999993</c:v>
                </c:pt>
                <c:pt idx="1618">
                  <c:v>-62.488999999999997</c:v>
                </c:pt>
                <c:pt idx="1619">
                  <c:v>-62.486999999999995</c:v>
                </c:pt>
                <c:pt idx="1620">
                  <c:v>-62.484999999999992</c:v>
                </c:pt>
                <c:pt idx="1621">
                  <c:v>-62.482999999999997</c:v>
                </c:pt>
                <c:pt idx="1622">
                  <c:v>-62.480999999999995</c:v>
                </c:pt>
                <c:pt idx="1623">
                  <c:v>-62.478999999999992</c:v>
                </c:pt>
                <c:pt idx="1624">
                  <c:v>-62.476999999999997</c:v>
                </c:pt>
                <c:pt idx="1625">
                  <c:v>-62.474999999999994</c:v>
                </c:pt>
                <c:pt idx="1626">
                  <c:v>-62.472999999999992</c:v>
                </c:pt>
                <c:pt idx="1627">
                  <c:v>-62.470999999999997</c:v>
                </c:pt>
                <c:pt idx="1628">
                  <c:v>-62.468999999999994</c:v>
                </c:pt>
                <c:pt idx="1629">
                  <c:v>-62.466999999999992</c:v>
                </c:pt>
                <c:pt idx="1630">
                  <c:v>-62.464999999999996</c:v>
                </c:pt>
                <c:pt idx="1631">
                  <c:v>-62.462999999999994</c:v>
                </c:pt>
                <c:pt idx="1632">
                  <c:v>-62.460999999999991</c:v>
                </c:pt>
                <c:pt idx="1633">
                  <c:v>-62.458999999999996</c:v>
                </c:pt>
                <c:pt idx="1634">
                  <c:v>-62.456999999999994</c:v>
                </c:pt>
                <c:pt idx="1635">
                  <c:v>-62.454999999999991</c:v>
                </c:pt>
                <c:pt idx="1636">
                  <c:v>-62.452999999999996</c:v>
                </c:pt>
                <c:pt idx="1637">
                  <c:v>-62.450999999999993</c:v>
                </c:pt>
                <c:pt idx="1638">
                  <c:v>-62.448999999999998</c:v>
                </c:pt>
                <c:pt idx="1639">
                  <c:v>-62.446999999999996</c:v>
                </c:pt>
                <c:pt idx="1640">
                  <c:v>-62.444999999999993</c:v>
                </c:pt>
                <c:pt idx="1641">
                  <c:v>-62.442999999999998</c:v>
                </c:pt>
                <c:pt idx="1642">
                  <c:v>-62.440999999999995</c:v>
                </c:pt>
                <c:pt idx="1643">
                  <c:v>-62.438999999999993</c:v>
                </c:pt>
                <c:pt idx="1644">
                  <c:v>-62.436999999999998</c:v>
                </c:pt>
                <c:pt idx="1645">
                  <c:v>-62.434999999999995</c:v>
                </c:pt>
                <c:pt idx="1646">
                  <c:v>-62.432999999999993</c:v>
                </c:pt>
                <c:pt idx="1647">
                  <c:v>-62.430999999999997</c:v>
                </c:pt>
                <c:pt idx="1648">
                  <c:v>-62.428999999999995</c:v>
                </c:pt>
                <c:pt idx="1649">
                  <c:v>-62.426999999999992</c:v>
                </c:pt>
                <c:pt idx="1650">
                  <c:v>-62.424999999999997</c:v>
                </c:pt>
                <c:pt idx="1651">
                  <c:v>-62.422999999999995</c:v>
                </c:pt>
                <c:pt idx="1652">
                  <c:v>-62.420999999999992</c:v>
                </c:pt>
                <c:pt idx="1653">
                  <c:v>-62.418999999999997</c:v>
                </c:pt>
                <c:pt idx="1654">
                  <c:v>-62.416999999999994</c:v>
                </c:pt>
                <c:pt idx="1655">
                  <c:v>-62.414999999999992</c:v>
                </c:pt>
                <c:pt idx="1656">
                  <c:v>-62.412999999999997</c:v>
                </c:pt>
                <c:pt idx="1657">
                  <c:v>-62.410999999999994</c:v>
                </c:pt>
                <c:pt idx="1658">
                  <c:v>-62.408999999999992</c:v>
                </c:pt>
                <c:pt idx="1659">
                  <c:v>-62.406999999999996</c:v>
                </c:pt>
                <c:pt idx="1660">
                  <c:v>-62.404999999999994</c:v>
                </c:pt>
                <c:pt idx="1661">
                  <c:v>-62.402999999999992</c:v>
                </c:pt>
                <c:pt idx="1662">
                  <c:v>-62.400999999999996</c:v>
                </c:pt>
                <c:pt idx="1663">
                  <c:v>-62.398999999999994</c:v>
                </c:pt>
                <c:pt idx="1664">
                  <c:v>-62.396999999999991</c:v>
                </c:pt>
                <c:pt idx="1665">
                  <c:v>-62.394999999999996</c:v>
                </c:pt>
                <c:pt idx="1666">
                  <c:v>-62.392999999999994</c:v>
                </c:pt>
                <c:pt idx="1667">
                  <c:v>-62.390999999999991</c:v>
                </c:pt>
                <c:pt idx="1668">
                  <c:v>-62.388999999999996</c:v>
                </c:pt>
                <c:pt idx="1669">
                  <c:v>-62.386999999999993</c:v>
                </c:pt>
                <c:pt idx="1670">
                  <c:v>-62.384999999999991</c:v>
                </c:pt>
                <c:pt idx="1671">
                  <c:v>-62.382999999999996</c:v>
                </c:pt>
                <c:pt idx="1672">
                  <c:v>-62.380999999999993</c:v>
                </c:pt>
                <c:pt idx="1673">
                  <c:v>-62.378999999999991</c:v>
                </c:pt>
                <c:pt idx="1674">
                  <c:v>-62.376999999999995</c:v>
                </c:pt>
                <c:pt idx="1675">
                  <c:v>-62.374999999999993</c:v>
                </c:pt>
                <c:pt idx="1676">
                  <c:v>-62.372999999999998</c:v>
                </c:pt>
                <c:pt idx="1677">
                  <c:v>-62.370999999999995</c:v>
                </c:pt>
                <c:pt idx="1678">
                  <c:v>-62.368999999999993</c:v>
                </c:pt>
                <c:pt idx="1679">
                  <c:v>-62.366999999999997</c:v>
                </c:pt>
                <c:pt idx="1680">
                  <c:v>-62.364999999999995</c:v>
                </c:pt>
                <c:pt idx="1681">
                  <c:v>-62.362999999999992</c:v>
                </c:pt>
                <c:pt idx="1682">
                  <c:v>-62.360999999999997</c:v>
                </c:pt>
                <c:pt idx="1683">
                  <c:v>-62.358999999999995</c:v>
                </c:pt>
                <c:pt idx="1684">
                  <c:v>-62.356999999999992</c:v>
                </c:pt>
                <c:pt idx="1685">
                  <c:v>-62.354999999999997</c:v>
                </c:pt>
                <c:pt idx="1686">
                  <c:v>-62.352999999999994</c:v>
                </c:pt>
                <c:pt idx="1687">
                  <c:v>-62.350999999999992</c:v>
                </c:pt>
                <c:pt idx="1688">
                  <c:v>-62.348999999999997</c:v>
                </c:pt>
                <c:pt idx="1689">
                  <c:v>-62.346999999999994</c:v>
                </c:pt>
                <c:pt idx="1690">
                  <c:v>-62.344999999999992</c:v>
                </c:pt>
                <c:pt idx="1691">
                  <c:v>-62.342999999999996</c:v>
                </c:pt>
                <c:pt idx="1692">
                  <c:v>-62.340999999999994</c:v>
                </c:pt>
                <c:pt idx="1693">
                  <c:v>-62.338999999999992</c:v>
                </c:pt>
                <c:pt idx="1694">
                  <c:v>-62.336999999999996</c:v>
                </c:pt>
                <c:pt idx="1695">
                  <c:v>-62.334999999999994</c:v>
                </c:pt>
                <c:pt idx="1696">
                  <c:v>-62.332999999999991</c:v>
                </c:pt>
                <c:pt idx="1697">
                  <c:v>-62.330999999999996</c:v>
                </c:pt>
                <c:pt idx="1698">
                  <c:v>-62.328999999999994</c:v>
                </c:pt>
                <c:pt idx="1699">
                  <c:v>-62.326999999999991</c:v>
                </c:pt>
                <c:pt idx="1700">
                  <c:v>-62.324999999999996</c:v>
                </c:pt>
                <c:pt idx="1701">
                  <c:v>-62.322999999999993</c:v>
                </c:pt>
                <c:pt idx="1702">
                  <c:v>-62.320999999999998</c:v>
                </c:pt>
                <c:pt idx="1703">
                  <c:v>-62.318999999999996</c:v>
                </c:pt>
                <c:pt idx="1704">
                  <c:v>-62.316999999999993</c:v>
                </c:pt>
                <c:pt idx="1705">
                  <c:v>-62.314999999999998</c:v>
                </c:pt>
                <c:pt idx="1706">
                  <c:v>-62.312999999999995</c:v>
                </c:pt>
                <c:pt idx="1707">
                  <c:v>-62.310999999999993</c:v>
                </c:pt>
                <c:pt idx="1708">
                  <c:v>-62.308999999999997</c:v>
                </c:pt>
                <c:pt idx="1709">
                  <c:v>-62.306999999999995</c:v>
                </c:pt>
                <c:pt idx="1710">
                  <c:v>-62.304999999999993</c:v>
                </c:pt>
                <c:pt idx="1711">
                  <c:v>-62.302999999999997</c:v>
                </c:pt>
                <c:pt idx="1712">
                  <c:v>-62.300999999999995</c:v>
                </c:pt>
                <c:pt idx="1713">
                  <c:v>-62.298999999999992</c:v>
                </c:pt>
                <c:pt idx="1714">
                  <c:v>-62.296999999999997</c:v>
                </c:pt>
                <c:pt idx="1715">
                  <c:v>-62.294999999999995</c:v>
                </c:pt>
                <c:pt idx="1716">
                  <c:v>-62.292999999999992</c:v>
                </c:pt>
                <c:pt idx="1717">
                  <c:v>-62.290999999999997</c:v>
                </c:pt>
                <c:pt idx="1718">
                  <c:v>-62.288999999999994</c:v>
                </c:pt>
                <c:pt idx="1719">
                  <c:v>-62.286999999999992</c:v>
                </c:pt>
                <c:pt idx="1720">
                  <c:v>-62.284999999999997</c:v>
                </c:pt>
                <c:pt idx="1721">
                  <c:v>-62.282999999999994</c:v>
                </c:pt>
                <c:pt idx="1722">
                  <c:v>-62.280999999999992</c:v>
                </c:pt>
                <c:pt idx="1723">
                  <c:v>-62.278999999999996</c:v>
                </c:pt>
                <c:pt idx="1724">
                  <c:v>-62.276999999999994</c:v>
                </c:pt>
                <c:pt idx="1725">
                  <c:v>-62.274999999999991</c:v>
                </c:pt>
                <c:pt idx="1726">
                  <c:v>-62.272999999999996</c:v>
                </c:pt>
                <c:pt idx="1727">
                  <c:v>-62.270999999999994</c:v>
                </c:pt>
                <c:pt idx="1728">
                  <c:v>-62.268999999999991</c:v>
                </c:pt>
                <c:pt idx="1729">
                  <c:v>-62.266999999999996</c:v>
                </c:pt>
                <c:pt idx="1730">
                  <c:v>-62.264999999999993</c:v>
                </c:pt>
                <c:pt idx="1731">
                  <c:v>-62.262999999999991</c:v>
                </c:pt>
                <c:pt idx="1732">
                  <c:v>-62.260999999999996</c:v>
                </c:pt>
                <c:pt idx="1733">
                  <c:v>-62.258999999999993</c:v>
                </c:pt>
                <c:pt idx="1734">
                  <c:v>-62.256999999999991</c:v>
                </c:pt>
                <c:pt idx="1735">
                  <c:v>-62.254999999999995</c:v>
                </c:pt>
                <c:pt idx="1736">
                  <c:v>-62.252999999999993</c:v>
                </c:pt>
                <c:pt idx="1737">
                  <c:v>-62.250999999999991</c:v>
                </c:pt>
                <c:pt idx="1738">
                  <c:v>-62.248999999999995</c:v>
                </c:pt>
                <c:pt idx="1739">
                  <c:v>-62.246999999999993</c:v>
                </c:pt>
                <c:pt idx="1740">
                  <c:v>-62.244999999999997</c:v>
                </c:pt>
                <c:pt idx="1741">
                  <c:v>-62.242999999999995</c:v>
                </c:pt>
                <c:pt idx="1742">
                  <c:v>-62.240999999999993</c:v>
                </c:pt>
                <c:pt idx="1743">
                  <c:v>-62.238999999999997</c:v>
                </c:pt>
                <c:pt idx="1744">
                  <c:v>-62.236999999999995</c:v>
                </c:pt>
                <c:pt idx="1745">
                  <c:v>-62.234999999999992</c:v>
                </c:pt>
                <c:pt idx="1746">
                  <c:v>-62.232999999999997</c:v>
                </c:pt>
                <c:pt idx="1747">
                  <c:v>-62.230999999999995</c:v>
                </c:pt>
                <c:pt idx="1748">
                  <c:v>-62.228999999999992</c:v>
                </c:pt>
                <c:pt idx="1749">
                  <c:v>-62.226999999999997</c:v>
                </c:pt>
                <c:pt idx="1750">
                  <c:v>-62.224999999999994</c:v>
                </c:pt>
                <c:pt idx="1751">
                  <c:v>-62.222999999999992</c:v>
                </c:pt>
                <c:pt idx="1752">
                  <c:v>-62.220999999999997</c:v>
                </c:pt>
                <c:pt idx="1753">
                  <c:v>-62.218999999999994</c:v>
                </c:pt>
                <c:pt idx="1754">
                  <c:v>-62.216999999999992</c:v>
                </c:pt>
                <c:pt idx="1755">
                  <c:v>-62.214999999999996</c:v>
                </c:pt>
                <c:pt idx="1756">
                  <c:v>-62.212999999999994</c:v>
                </c:pt>
                <c:pt idx="1757">
                  <c:v>-62.210999999999991</c:v>
                </c:pt>
                <c:pt idx="1758">
                  <c:v>-62.208999999999996</c:v>
                </c:pt>
                <c:pt idx="1759">
                  <c:v>-62.206999999999994</c:v>
                </c:pt>
                <c:pt idx="1760">
                  <c:v>-62.204999999999991</c:v>
                </c:pt>
                <c:pt idx="1761">
                  <c:v>-62.202999999999996</c:v>
                </c:pt>
                <c:pt idx="1762">
                  <c:v>-62.200999999999993</c:v>
                </c:pt>
                <c:pt idx="1763">
                  <c:v>-62.198999999999998</c:v>
                </c:pt>
                <c:pt idx="1764">
                  <c:v>-62.196999999999996</c:v>
                </c:pt>
                <c:pt idx="1765">
                  <c:v>-62.194999999999993</c:v>
                </c:pt>
                <c:pt idx="1766">
                  <c:v>-62.192999999999998</c:v>
                </c:pt>
                <c:pt idx="1767">
                  <c:v>-62.190999999999995</c:v>
                </c:pt>
                <c:pt idx="1768">
                  <c:v>-62.188999999999993</c:v>
                </c:pt>
                <c:pt idx="1769">
                  <c:v>-62.186999999999998</c:v>
                </c:pt>
                <c:pt idx="1770">
                  <c:v>-62.184999999999995</c:v>
                </c:pt>
                <c:pt idx="1771">
                  <c:v>-62.182999999999993</c:v>
                </c:pt>
                <c:pt idx="1772">
                  <c:v>-62.180999999999997</c:v>
                </c:pt>
                <c:pt idx="1773">
                  <c:v>-62.178999999999995</c:v>
                </c:pt>
                <c:pt idx="1774">
                  <c:v>-62.176999999999992</c:v>
                </c:pt>
                <c:pt idx="1775">
                  <c:v>-62.174999999999997</c:v>
                </c:pt>
                <c:pt idx="1776">
                  <c:v>-62.172999999999995</c:v>
                </c:pt>
                <c:pt idx="1777">
                  <c:v>-62.170999999999992</c:v>
                </c:pt>
                <c:pt idx="1778">
                  <c:v>-62.168999999999997</c:v>
                </c:pt>
                <c:pt idx="1779">
                  <c:v>-62.166999999999994</c:v>
                </c:pt>
                <c:pt idx="1780">
                  <c:v>-62.164999999999992</c:v>
                </c:pt>
                <c:pt idx="1781">
                  <c:v>-62.162999999999997</c:v>
                </c:pt>
                <c:pt idx="1782">
                  <c:v>-62.160999999999994</c:v>
                </c:pt>
                <c:pt idx="1783">
                  <c:v>-62.158999999999992</c:v>
                </c:pt>
                <c:pt idx="1784">
                  <c:v>-62.156999999999996</c:v>
                </c:pt>
                <c:pt idx="1785">
                  <c:v>-62.154999999999994</c:v>
                </c:pt>
                <c:pt idx="1786">
                  <c:v>-62.152999999999992</c:v>
                </c:pt>
                <c:pt idx="1787">
                  <c:v>-62.150999999999996</c:v>
                </c:pt>
                <c:pt idx="1788">
                  <c:v>-62.148999999999994</c:v>
                </c:pt>
                <c:pt idx="1789">
                  <c:v>-62.146999999999991</c:v>
                </c:pt>
                <c:pt idx="1790">
                  <c:v>-62.144999999999996</c:v>
                </c:pt>
                <c:pt idx="1791">
                  <c:v>-62.142999999999994</c:v>
                </c:pt>
                <c:pt idx="1792">
                  <c:v>-62.140999999999991</c:v>
                </c:pt>
                <c:pt idx="1793">
                  <c:v>-62.138999999999996</c:v>
                </c:pt>
                <c:pt idx="1794">
                  <c:v>-62.136999999999993</c:v>
                </c:pt>
                <c:pt idx="1795">
                  <c:v>-62.134999999999991</c:v>
                </c:pt>
                <c:pt idx="1796">
                  <c:v>-62.132999999999996</c:v>
                </c:pt>
                <c:pt idx="1797">
                  <c:v>-62.130999999999993</c:v>
                </c:pt>
                <c:pt idx="1798">
                  <c:v>-62.128999999999991</c:v>
                </c:pt>
                <c:pt idx="1799">
                  <c:v>-62.126999999999995</c:v>
                </c:pt>
                <c:pt idx="1800">
                  <c:v>-62.124999999999993</c:v>
                </c:pt>
                <c:pt idx="1801">
                  <c:v>-62.122999999999998</c:v>
                </c:pt>
                <c:pt idx="1802">
                  <c:v>-62.120999999999995</c:v>
                </c:pt>
                <c:pt idx="1803">
                  <c:v>-62.118999999999993</c:v>
                </c:pt>
                <c:pt idx="1804">
                  <c:v>-62.116999999999997</c:v>
                </c:pt>
                <c:pt idx="1805">
                  <c:v>-62.114999999999995</c:v>
                </c:pt>
                <c:pt idx="1806">
                  <c:v>-62.112999999999992</c:v>
                </c:pt>
                <c:pt idx="1807">
                  <c:v>-62.110999999999997</c:v>
                </c:pt>
                <c:pt idx="1808">
                  <c:v>-62.108999999999995</c:v>
                </c:pt>
                <c:pt idx="1809">
                  <c:v>-62.106999999999992</c:v>
                </c:pt>
                <c:pt idx="1810">
                  <c:v>-62.104999999999997</c:v>
                </c:pt>
                <c:pt idx="1811">
                  <c:v>-62.102999999999994</c:v>
                </c:pt>
                <c:pt idx="1812">
                  <c:v>-62.100999999999992</c:v>
                </c:pt>
                <c:pt idx="1813">
                  <c:v>-62.098999999999997</c:v>
                </c:pt>
                <c:pt idx="1814">
                  <c:v>-62.096999999999994</c:v>
                </c:pt>
                <c:pt idx="1815">
                  <c:v>-62.094999999999992</c:v>
                </c:pt>
                <c:pt idx="1816">
                  <c:v>-62.092999999999996</c:v>
                </c:pt>
                <c:pt idx="1817">
                  <c:v>-62.090999999999994</c:v>
                </c:pt>
                <c:pt idx="1818">
                  <c:v>-62.088999999999992</c:v>
                </c:pt>
                <c:pt idx="1819">
                  <c:v>-62.086999999999996</c:v>
                </c:pt>
                <c:pt idx="1820">
                  <c:v>-62.084999999999994</c:v>
                </c:pt>
                <c:pt idx="1821">
                  <c:v>-62.082999999999991</c:v>
                </c:pt>
                <c:pt idx="1822">
                  <c:v>-62.080999999999996</c:v>
                </c:pt>
                <c:pt idx="1823">
                  <c:v>-62.078999999999994</c:v>
                </c:pt>
                <c:pt idx="1824">
                  <c:v>-62.076999999999991</c:v>
                </c:pt>
                <c:pt idx="1825">
                  <c:v>-62.074999999999996</c:v>
                </c:pt>
                <c:pt idx="1826">
                  <c:v>-62.072999999999993</c:v>
                </c:pt>
                <c:pt idx="1827">
                  <c:v>-62.070999999999998</c:v>
                </c:pt>
                <c:pt idx="1828">
                  <c:v>-62.068999999999996</c:v>
                </c:pt>
                <c:pt idx="1829">
                  <c:v>-62.066999999999993</c:v>
                </c:pt>
                <c:pt idx="1830">
                  <c:v>-62.064999999999998</c:v>
                </c:pt>
                <c:pt idx="1831">
                  <c:v>-62.062999999999995</c:v>
                </c:pt>
                <c:pt idx="1832">
                  <c:v>-62.060999999999993</c:v>
                </c:pt>
                <c:pt idx="1833">
                  <c:v>-62.058999999999997</c:v>
                </c:pt>
                <c:pt idx="1834">
                  <c:v>-62.056999999999995</c:v>
                </c:pt>
                <c:pt idx="1835">
                  <c:v>-62.054999999999993</c:v>
                </c:pt>
                <c:pt idx="1836">
                  <c:v>-62.052999999999997</c:v>
                </c:pt>
                <c:pt idx="1837">
                  <c:v>-62.050999999999995</c:v>
                </c:pt>
                <c:pt idx="1838">
                  <c:v>-62.048999999999992</c:v>
                </c:pt>
                <c:pt idx="1839">
                  <c:v>-62.046999999999997</c:v>
                </c:pt>
                <c:pt idx="1840">
                  <c:v>-62.044999999999995</c:v>
                </c:pt>
                <c:pt idx="1841">
                  <c:v>-62.042999999999992</c:v>
                </c:pt>
                <c:pt idx="1842">
                  <c:v>-62.040999999999997</c:v>
                </c:pt>
                <c:pt idx="1843">
                  <c:v>-62.038999999999994</c:v>
                </c:pt>
                <c:pt idx="1844">
                  <c:v>-62.036999999999992</c:v>
                </c:pt>
                <c:pt idx="1845">
                  <c:v>-62.034999999999997</c:v>
                </c:pt>
                <c:pt idx="1846">
                  <c:v>-62.032999999999994</c:v>
                </c:pt>
                <c:pt idx="1847">
                  <c:v>-62.030999999999992</c:v>
                </c:pt>
                <c:pt idx="1848">
                  <c:v>-62.028999999999996</c:v>
                </c:pt>
                <c:pt idx="1849">
                  <c:v>-62.026999999999994</c:v>
                </c:pt>
                <c:pt idx="1850">
                  <c:v>-62.024999999999991</c:v>
                </c:pt>
                <c:pt idx="1851">
                  <c:v>-62.022999999999996</c:v>
                </c:pt>
                <c:pt idx="1852">
                  <c:v>-62.020999999999994</c:v>
                </c:pt>
                <c:pt idx="1853">
                  <c:v>-62.018999999999991</c:v>
                </c:pt>
                <c:pt idx="1854">
                  <c:v>-62.016999999999996</c:v>
                </c:pt>
                <c:pt idx="1855">
                  <c:v>-62.014999999999993</c:v>
                </c:pt>
                <c:pt idx="1856">
                  <c:v>-62.012999999999991</c:v>
                </c:pt>
                <c:pt idx="1857">
                  <c:v>-62.010999999999996</c:v>
                </c:pt>
                <c:pt idx="1858">
                  <c:v>-62.008999999999993</c:v>
                </c:pt>
                <c:pt idx="1859">
                  <c:v>-62.006999999999991</c:v>
                </c:pt>
                <c:pt idx="1860">
                  <c:v>-62.004999999999995</c:v>
                </c:pt>
                <c:pt idx="1861">
                  <c:v>-62.002999999999993</c:v>
                </c:pt>
                <c:pt idx="1862">
                  <c:v>-62.000999999999991</c:v>
                </c:pt>
                <c:pt idx="1863">
                  <c:v>-61.998999999999995</c:v>
                </c:pt>
                <c:pt idx="1864">
                  <c:v>-61.996999999999993</c:v>
                </c:pt>
                <c:pt idx="1865">
                  <c:v>-61.994999999999997</c:v>
                </c:pt>
                <c:pt idx="1866">
                  <c:v>-61.992999999999995</c:v>
                </c:pt>
                <c:pt idx="1867">
                  <c:v>-61.990999999999993</c:v>
                </c:pt>
                <c:pt idx="1868">
                  <c:v>-61.988999999999997</c:v>
                </c:pt>
                <c:pt idx="1869">
                  <c:v>-61.986999999999995</c:v>
                </c:pt>
                <c:pt idx="1870">
                  <c:v>-61.984999999999992</c:v>
                </c:pt>
                <c:pt idx="1871">
                  <c:v>-61.982999999999997</c:v>
                </c:pt>
                <c:pt idx="1872">
                  <c:v>-61.980999999999995</c:v>
                </c:pt>
                <c:pt idx="1873">
                  <c:v>-61.978999999999992</c:v>
                </c:pt>
                <c:pt idx="1874">
                  <c:v>-61.976999999999997</c:v>
                </c:pt>
                <c:pt idx="1875">
                  <c:v>-61.974999999999994</c:v>
                </c:pt>
                <c:pt idx="1876">
                  <c:v>-61.972999999999992</c:v>
                </c:pt>
                <c:pt idx="1877">
                  <c:v>-61.970999999999997</c:v>
                </c:pt>
                <c:pt idx="1878">
                  <c:v>-61.968999999999994</c:v>
                </c:pt>
                <c:pt idx="1879">
                  <c:v>-61.966999999999992</c:v>
                </c:pt>
                <c:pt idx="1880">
                  <c:v>-61.964999999999996</c:v>
                </c:pt>
                <c:pt idx="1881">
                  <c:v>-61.962999999999994</c:v>
                </c:pt>
                <c:pt idx="1882">
                  <c:v>-61.960999999999991</c:v>
                </c:pt>
                <c:pt idx="1883">
                  <c:v>-61.958999999999996</c:v>
                </c:pt>
                <c:pt idx="1884">
                  <c:v>-61.956999999999994</c:v>
                </c:pt>
                <c:pt idx="1885">
                  <c:v>-61.954999999999991</c:v>
                </c:pt>
                <c:pt idx="1886">
                  <c:v>-61.952999999999996</c:v>
                </c:pt>
                <c:pt idx="1887">
                  <c:v>-61.950999999999993</c:v>
                </c:pt>
                <c:pt idx="1888">
                  <c:v>-61.948999999999998</c:v>
                </c:pt>
                <c:pt idx="1889">
                  <c:v>-61.946999999999996</c:v>
                </c:pt>
                <c:pt idx="1890">
                  <c:v>-61.944999999999993</c:v>
                </c:pt>
                <c:pt idx="1891">
                  <c:v>-61.942999999999998</c:v>
                </c:pt>
                <c:pt idx="1892">
                  <c:v>-61.940999999999995</c:v>
                </c:pt>
                <c:pt idx="1893">
                  <c:v>-61.938999999999993</c:v>
                </c:pt>
                <c:pt idx="1894">
                  <c:v>-61.936999999999998</c:v>
                </c:pt>
                <c:pt idx="1895">
                  <c:v>-61.934999999999995</c:v>
                </c:pt>
                <c:pt idx="1896">
                  <c:v>-61.932999999999993</c:v>
                </c:pt>
                <c:pt idx="1897">
                  <c:v>-61.930999999999997</c:v>
                </c:pt>
                <c:pt idx="1898">
                  <c:v>-61.928999999999995</c:v>
                </c:pt>
                <c:pt idx="1899">
                  <c:v>-61.926999999999992</c:v>
                </c:pt>
                <c:pt idx="1900">
                  <c:v>-61.924999999999997</c:v>
                </c:pt>
                <c:pt idx="1901">
                  <c:v>-61.922999999999995</c:v>
                </c:pt>
                <c:pt idx="1902">
                  <c:v>-61.920999999999992</c:v>
                </c:pt>
                <c:pt idx="1903">
                  <c:v>-61.918999999999997</c:v>
                </c:pt>
                <c:pt idx="1904">
                  <c:v>-61.916999999999994</c:v>
                </c:pt>
                <c:pt idx="1905">
                  <c:v>-61.914999999999992</c:v>
                </c:pt>
                <c:pt idx="1906">
                  <c:v>-61.912999999999997</c:v>
                </c:pt>
                <c:pt idx="1907">
                  <c:v>-61.910999999999994</c:v>
                </c:pt>
                <c:pt idx="1908">
                  <c:v>-61.908999999999992</c:v>
                </c:pt>
                <c:pt idx="1909">
                  <c:v>-61.906999999999996</c:v>
                </c:pt>
                <c:pt idx="1910">
                  <c:v>-61.904999999999994</c:v>
                </c:pt>
                <c:pt idx="1911">
                  <c:v>-61.902999999999992</c:v>
                </c:pt>
                <c:pt idx="1912">
                  <c:v>-61.900999999999996</c:v>
                </c:pt>
                <c:pt idx="1913">
                  <c:v>-61.898999999999994</c:v>
                </c:pt>
                <c:pt idx="1914">
                  <c:v>-61.896999999999991</c:v>
                </c:pt>
                <c:pt idx="1915">
                  <c:v>-61.894999999999996</c:v>
                </c:pt>
                <c:pt idx="1916">
                  <c:v>-61.892999999999994</c:v>
                </c:pt>
                <c:pt idx="1917">
                  <c:v>-61.890999999999991</c:v>
                </c:pt>
                <c:pt idx="1918">
                  <c:v>-61.888999999999996</c:v>
                </c:pt>
                <c:pt idx="1919">
                  <c:v>-61.886999999999993</c:v>
                </c:pt>
                <c:pt idx="1920">
                  <c:v>-61.884999999999991</c:v>
                </c:pt>
                <c:pt idx="1921">
                  <c:v>-61.882999999999996</c:v>
                </c:pt>
                <c:pt idx="1922">
                  <c:v>-61.880999999999993</c:v>
                </c:pt>
                <c:pt idx="1923">
                  <c:v>-61.878999999999991</c:v>
                </c:pt>
                <c:pt idx="1924">
                  <c:v>-61.876999999999995</c:v>
                </c:pt>
                <c:pt idx="1925">
                  <c:v>-61.874999999999993</c:v>
                </c:pt>
                <c:pt idx="1926">
                  <c:v>-61.872999999999998</c:v>
                </c:pt>
                <c:pt idx="1927">
                  <c:v>-61.870999999999995</c:v>
                </c:pt>
                <c:pt idx="1928">
                  <c:v>-61.868999999999993</c:v>
                </c:pt>
                <c:pt idx="1929">
                  <c:v>-61.866999999999997</c:v>
                </c:pt>
                <c:pt idx="1930">
                  <c:v>-61.864999999999995</c:v>
                </c:pt>
                <c:pt idx="1931">
                  <c:v>-61.862999999999992</c:v>
                </c:pt>
                <c:pt idx="1932">
                  <c:v>-61.860999999999997</c:v>
                </c:pt>
                <c:pt idx="1933">
                  <c:v>-61.858999999999995</c:v>
                </c:pt>
                <c:pt idx="1934">
                  <c:v>-61.856999999999992</c:v>
                </c:pt>
                <c:pt idx="1935">
                  <c:v>-61.854999999999997</c:v>
                </c:pt>
                <c:pt idx="1936">
                  <c:v>-61.852999999999994</c:v>
                </c:pt>
                <c:pt idx="1937">
                  <c:v>-61.850999999999992</c:v>
                </c:pt>
                <c:pt idx="1938">
                  <c:v>-61.848999999999997</c:v>
                </c:pt>
                <c:pt idx="1939">
                  <c:v>-61.846999999999994</c:v>
                </c:pt>
                <c:pt idx="1940">
                  <c:v>-61.844999999999992</c:v>
                </c:pt>
                <c:pt idx="1941">
                  <c:v>-61.842999999999996</c:v>
                </c:pt>
                <c:pt idx="1942">
                  <c:v>-61.840999999999994</c:v>
                </c:pt>
                <c:pt idx="1943">
                  <c:v>-61.838999999999992</c:v>
                </c:pt>
                <c:pt idx="1944">
                  <c:v>-61.836999999999996</c:v>
                </c:pt>
                <c:pt idx="1945">
                  <c:v>-61.834999999999994</c:v>
                </c:pt>
                <c:pt idx="1946">
                  <c:v>-61.832999999999991</c:v>
                </c:pt>
                <c:pt idx="1947">
                  <c:v>-61.830999999999996</c:v>
                </c:pt>
                <c:pt idx="1948">
                  <c:v>-61.828999999999994</c:v>
                </c:pt>
                <c:pt idx="1949">
                  <c:v>-61.826999999999991</c:v>
                </c:pt>
                <c:pt idx="1950">
                  <c:v>-61.824999999999996</c:v>
                </c:pt>
                <c:pt idx="1951">
                  <c:v>-61.822999999999993</c:v>
                </c:pt>
                <c:pt idx="1952">
                  <c:v>-61.820999999999998</c:v>
                </c:pt>
                <c:pt idx="1953">
                  <c:v>-61.818999999999996</c:v>
                </c:pt>
                <c:pt idx="1954">
                  <c:v>-61.816999999999993</c:v>
                </c:pt>
                <c:pt idx="1955">
                  <c:v>-61.814999999999998</c:v>
                </c:pt>
                <c:pt idx="1956">
                  <c:v>-61.812999999999995</c:v>
                </c:pt>
                <c:pt idx="1957">
                  <c:v>-61.810999999999993</c:v>
                </c:pt>
                <c:pt idx="1958">
                  <c:v>-61.808999999999997</c:v>
                </c:pt>
                <c:pt idx="1959">
                  <c:v>-61.806999999999995</c:v>
                </c:pt>
                <c:pt idx="1960">
                  <c:v>-61.804999999999993</c:v>
                </c:pt>
                <c:pt idx="1961">
                  <c:v>-61.802999999999997</c:v>
                </c:pt>
                <c:pt idx="1962">
                  <c:v>-61.800999999999995</c:v>
                </c:pt>
                <c:pt idx="1963">
                  <c:v>-61.798999999999992</c:v>
                </c:pt>
                <c:pt idx="1964">
                  <c:v>-61.796999999999997</c:v>
                </c:pt>
                <c:pt idx="1965">
                  <c:v>-61.794999999999995</c:v>
                </c:pt>
                <c:pt idx="1966">
                  <c:v>-61.792999999999992</c:v>
                </c:pt>
                <c:pt idx="1967">
                  <c:v>-61.790999999999997</c:v>
                </c:pt>
                <c:pt idx="1968">
                  <c:v>-61.788999999999994</c:v>
                </c:pt>
                <c:pt idx="1969">
                  <c:v>-61.786999999999992</c:v>
                </c:pt>
                <c:pt idx="1970">
                  <c:v>-61.784999999999997</c:v>
                </c:pt>
                <c:pt idx="1971">
                  <c:v>-61.782999999999994</c:v>
                </c:pt>
                <c:pt idx="1972">
                  <c:v>-61.780999999999992</c:v>
                </c:pt>
                <c:pt idx="1973">
                  <c:v>-61.778999999999996</c:v>
                </c:pt>
                <c:pt idx="1974">
                  <c:v>-61.776999999999994</c:v>
                </c:pt>
                <c:pt idx="1975">
                  <c:v>-61.774999999999991</c:v>
                </c:pt>
                <c:pt idx="1976">
                  <c:v>-61.772999999999996</c:v>
                </c:pt>
                <c:pt idx="1977">
                  <c:v>-61.770999999999994</c:v>
                </c:pt>
                <c:pt idx="1978">
                  <c:v>-61.768999999999991</c:v>
                </c:pt>
                <c:pt idx="1979">
                  <c:v>-61.766999999999996</c:v>
                </c:pt>
                <c:pt idx="1980">
                  <c:v>-61.764999999999993</c:v>
                </c:pt>
                <c:pt idx="1981">
                  <c:v>-61.762999999999991</c:v>
                </c:pt>
                <c:pt idx="1982">
                  <c:v>-61.760999999999996</c:v>
                </c:pt>
                <c:pt idx="1983">
                  <c:v>-61.758999999999993</c:v>
                </c:pt>
                <c:pt idx="1984">
                  <c:v>-61.756999999999991</c:v>
                </c:pt>
                <c:pt idx="1985">
                  <c:v>-61.754999999999995</c:v>
                </c:pt>
                <c:pt idx="1986">
                  <c:v>-61.752999999999993</c:v>
                </c:pt>
                <c:pt idx="1987">
                  <c:v>-61.750999999999991</c:v>
                </c:pt>
                <c:pt idx="1988">
                  <c:v>-61.748999999999995</c:v>
                </c:pt>
                <c:pt idx="1989">
                  <c:v>-61.746999999999993</c:v>
                </c:pt>
                <c:pt idx="1990">
                  <c:v>-61.744999999999997</c:v>
                </c:pt>
                <c:pt idx="1991">
                  <c:v>-61.742999999999995</c:v>
                </c:pt>
                <c:pt idx="1992">
                  <c:v>-61.740999999999993</c:v>
                </c:pt>
                <c:pt idx="1993">
                  <c:v>-61.738999999999997</c:v>
                </c:pt>
                <c:pt idx="1994">
                  <c:v>-61.736999999999995</c:v>
                </c:pt>
                <c:pt idx="1995">
                  <c:v>-61.734999999999992</c:v>
                </c:pt>
                <c:pt idx="1996">
                  <c:v>-61.732999999999997</c:v>
                </c:pt>
                <c:pt idx="1997">
                  <c:v>-61.730999999999995</c:v>
                </c:pt>
                <c:pt idx="1998">
                  <c:v>-61.728999999999992</c:v>
                </c:pt>
                <c:pt idx="1999">
                  <c:v>-61.726999999999997</c:v>
                </c:pt>
                <c:pt idx="2000">
                  <c:v>-61.724999999999994</c:v>
                </c:pt>
                <c:pt idx="2001">
                  <c:v>-61.722999999999992</c:v>
                </c:pt>
                <c:pt idx="2002">
                  <c:v>-61.720999999999997</c:v>
                </c:pt>
                <c:pt idx="2003">
                  <c:v>-61.718999999999994</c:v>
                </c:pt>
                <c:pt idx="2004">
                  <c:v>-61.716999999999992</c:v>
                </c:pt>
                <c:pt idx="2005">
                  <c:v>-61.714999999999996</c:v>
                </c:pt>
                <c:pt idx="2006">
                  <c:v>-61.712999999999994</c:v>
                </c:pt>
                <c:pt idx="2007">
                  <c:v>-61.710999999999991</c:v>
                </c:pt>
                <c:pt idx="2008">
                  <c:v>-61.708999999999996</c:v>
                </c:pt>
                <c:pt idx="2009">
                  <c:v>-61.706999999999994</c:v>
                </c:pt>
                <c:pt idx="2010">
                  <c:v>-61.704999999999998</c:v>
                </c:pt>
                <c:pt idx="2011">
                  <c:v>-61.702999999999996</c:v>
                </c:pt>
                <c:pt idx="2012">
                  <c:v>-61.700999999999993</c:v>
                </c:pt>
                <c:pt idx="2013">
                  <c:v>-61.698999999999998</c:v>
                </c:pt>
                <c:pt idx="2014">
                  <c:v>-61.696999999999996</c:v>
                </c:pt>
                <c:pt idx="2015">
                  <c:v>-61.694999999999993</c:v>
                </c:pt>
                <c:pt idx="2016">
                  <c:v>-61.692999999999998</c:v>
                </c:pt>
                <c:pt idx="2017">
                  <c:v>-61.690999999999995</c:v>
                </c:pt>
                <c:pt idx="2018">
                  <c:v>-61.688999999999993</c:v>
                </c:pt>
                <c:pt idx="2019">
                  <c:v>-61.686999999999998</c:v>
                </c:pt>
                <c:pt idx="2020">
                  <c:v>-61.684999999999995</c:v>
                </c:pt>
                <c:pt idx="2021">
                  <c:v>-61.682999999999993</c:v>
                </c:pt>
                <c:pt idx="2022">
                  <c:v>-61.680999999999997</c:v>
                </c:pt>
                <c:pt idx="2023">
                  <c:v>-61.678999999999995</c:v>
                </c:pt>
                <c:pt idx="2024">
                  <c:v>-61.676999999999992</c:v>
                </c:pt>
                <c:pt idx="2025">
                  <c:v>-61.674999999999997</c:v>
                </c:pt>
                <c:pt idx="2026">
                  <c:v>-61.672999999999995</c:v>
                </c:pt>
                <c:pt idx="2027">
                  <c:v>-61.670999999999992</c:v>
                </c:pt>
                <c:pt idx="2028">
                  <c:v>-61.668999999999997</c:v>
                </c:pt>
                <c:pt idx="2029">
                  <c:v>-61.666999999999994</c:v>
                </c:pt>
                <c:pt idx="2030">
                  <c:v>-61.664999999999992</c:v>
                </c:pt>
                <c:pt idx="2031">
                  <c:v>-61.662999999999997</c:v>
                </c:pt>
                <c:pt idx="2032">
                  <c:v>-61.660999999999994</c:v>
                </c:pt>
                <c:pt idx="2033">
                  <c:v>-61.658999999999992</c:v>
                </c:pt>
                <c:pt idx="2034">
                  <c:v>-61.656999999999996</c:v>
                </c:pt>
                <c:pt idx="2035">
                  <c:v>-61.654999999999994</c:v>
                </c:pt>
                <c:pt idx="2036">
                  <c:v>-61.652999999999992</c:v>
                </c:pt>
                <c:pt idx="2037">
                  <c:v>-61.650999999999996</c:v>
                </c:pt>
                <c:pt idx="2038">
                  <c:v>-61.648999999999994</c:v>
                </c:pt>
                <c:pt idx="2039">
                  <c:v>-61.646999999999991</c:v>
                </c:pt>
                <c:pt idx="2040">
                  <c:v>-61.644999999999996</c:v>
                </c:pt>
                <c:pt idx="2041">
                  <c:v>-61.642999999999994</c:v>
                </c:pt>
                <c:pt idx="2042">
                  <c:v>-61.640999999999991</c:v>
                </c:pt>
                <c:pt idx="2043">
                  <c:v>-61.638999999999996</c:v>
                </c:pt>
                <c:pt idx="2044">
                  <c:v>-61.636999999999993</c:v>
                </c:pt>
                <c:pt idx="2045">
                  <c:v>-61.634999999999991</c:v>
                </c:pt>
                <c:pt idx="2046">
                  <c:v>-61.632999999999996</c:v>
                </c:pt>
                <c:pt idx="2047">
                  <c:v>-61.630999999999993</c:v>
                </c:pt>
                <c:pt idx="2048">
                  <c:v>-61.628999999999991</c:v>
                </c:pt>
                <c:pt idx="2049">
                  <c:v>-61.626999999999995</c:v>
                </c:pt>
                <c:pt idx="2050">
                  <c:v>-61.624999999999993</c:v>
                </c:pt>
                <c:pt idx="2051">
                  <c:v>-61.62299999999999</c:v>
                </c:pt>
                <c:pt idx="2052">
                  <c:v>-61.620999999999995</c:v>
                </c:pt>
                <c:pt idx="2053">
                  <c:v>-61.618999999999993</c:v>
                </c:pt>
                <c:pt idx="2054">
                  <c:v>-61.616999999999997</c:v>
                </c:pt>
                <c:pt idx="2055">
                  <c:v>-61.614999999999995</c:v>
                </c:pt>
                <c:pt idx="2056">
                  <c:v>-61.612999999999992</c:v>
                </c:pt>
                <c:pt idx="2057">
                  <c:v>-61.610999999999997</c:v>
                </c:pt>
                <c:pt idx="2058">
                  <c:v>-61.608999999999995</c:v>
                </c:pt>
                <c:pt idx="2059">
                  <c:v>-61.606999999999992</c:v>
                </c:pt>
                <c:pt idx="2060">
                  <c:v>-61.604999999999997</c:v>
                </c:pt>
                <c:pt idx="2061">
                  <c:v>-61.602999999999994</c:v>
                </c:pt>
                <c:pt idx="2062">
                  <c:v>-61.600999999999992</c:v>
                </c:pt>
                <c:pt idx="2063">
                  <c:v>-61.598999999999997</c:v>
                </c:pt>
                <c:pt idx="2064">
                  <c:v>-61.596999999999994</c:v>
                </c:pt>
                <c:pt idx="2065">
                  <c:v>-61.594999999999992</c:v>
                </c:pt>
                <c:pt idx="2066">
                  <c:v>-61.592999999999996</c:v>
                </c:pt>
                <c:pt idx="2067">
                  <c:v>-61.590999999999994</c:v>
                </c:pt>
                <c:pt idx="2068">
                  <c:v>-61.588999999999992</c:v>
                </c:pt>
                <c:pt idx="2069">
                  <c:v>-61.586999999999996</c:v>
                </c:pt>
                <c:pt idx="2070">
                  <c:v>-61.584999999999994</c:v>
                </c:pt>
                <c:pt idx="2071">
                  <c:v>-61.582999999999991</c:v>
                </c:pt>
                <c:pt idx="2072">
                  <c:v>-61.580999999999996</c:v>
                </c:pt>
                <c:pt idx="2073">
                  <c:v>-61.578999999999994</c:v>
                </c:pt>
                <c:pt idx="2074">
                  <c:v>-61.576999999999998</c:v>
                </c:pt>
                <c:pt idx="2075">
                  <c:v>-61.574999999999996</c:v>
                </c:pt>
                <c:pt idx="2076">
                  <c:v>-61.572999999999993</c:v>
                </c:pt>
                <c:pt idx="2077">
                  <c:v>-61.570999999999998</c:v>
                </c:pt>
                <c:pt idx="2078">
                  <c:v>-61.568999999999996</c:v>
                </c:pt>
                <c:pt idx="2079">
                  <c:v>-61.566999999999993</c:v>
                </c:pt>
                <c:pt idx="2080">
                  <c:v>-61.564999999999998</c:v>
                </c:pt>
                <c:pt idx="2081">
                  <c:v>-61.562999999999995</c:v>
                </c:pt>
                <c:pt idx="2082">
                  <c:v>-61.560999999999993</c:v>
                </c:pt>
                <c:pt idx="2083">
                  <c:v>-61.558999999999997</c:v>
                </c:pt>
                <c:pt idx="2084">
                  <c:v>-61.556999999999995</c:v>
                </c:pt>
                <c:pt idx="2085">
                  <c:v>-61.554999999999993</c:v>
                </c:pt>
                <c:pt idx="2086">
                  <c:v>-61.552999999999997</c:v>
                </c:pt>
                <c:pt idx="2087">
                  <c:v>-61.550999999999995</c:v>
                </c:pt>
                <c:pt idx="2088">
                  <c:v>-61.548999999999992</c:v>
                </c:pt>
                <c:pt idx="2089">
                  <c:v>-61.546999999999997</c:v>
                </c:pt>
                <c:pt idx="2090">
                  <c:v>-61.544999999999995</c:v>
                </c:pt>
                <c:pt idx="2091">
                  <c:v>-61.542999999999992</c:v>
                </c:pt>
                <c:pt idx="2092">
                  <c:v>-61.540999999999997</c:v>
                </c:pt>
                <c:pt idx="2093">
                  <c:v>-61.538999999999994</c:v>
                </c:pt>
                <c:pt idx="2094">
                  <c:v>-61.536999999999992</c:v>
                </c:pt>
                <c:pt idx="2095">
                  <c:v>-61.534999999999997</c:v>
                </c:pt>
                <c:pt idx="2096">
                  <c:v>-61.532999999999994</c:v>
                </c:pt>
                <c:pt idx="2097">
                  <c:v>-61.530999999999992</c:v>
                </c:pt>
                <c:pt idx="2098">
                  <c:v>-61.528999999999996</c:v>
                </c:pt>
                <c:pt idx="2099">
                  <c:v>-61.526999999999994</c:v>
                </c:pt>
                <c:pt idx="2100">
                  <c:v>-61.524999999999991</c:v>
                </c:pt>
                <c:pt idx="2101">
                  <c:v>-61.522999999999996</c:v>
                </c:pt>
                <c:pt idx="2102">
                  <c:v>-61.520999999999994</c:v>
                </c:pt>
                <c:pt idx="2103">
                  <c:v>-61.518999999999991</c:v>
                </c:pt>
                <c:pt idx="2104">
                  <c:v>-61.516999999999996</c:v>
                </c:pt>
                <c:pt idx="2105">
                  <c:v>-61.514999999999993</c:v>
                </c:pt>
                <c:pt idx="2106">
                  <c:v>-61.512999999999991</c:v>
                </c:pt>
                <c:pt idx="2107">
                  <c:v>-61.510999999999996</c:v>
                </c:pt>
                <c:pt idx="2108">
                  <c:v>-61.508999999999993</c:v>
                </c:pt>
                <c:pt idx="2109">
                  <c:v>-61.506999999999991</c:v>
                </c:pt>
                <c:pt idx="2110">
                  <c:v>-61.504999999999995</c:v>
                </c:pt>
                <c:pt idx="2111">
                  <c:v>-61.502999999999993</c:v>
                </c:pt>
                <c:pt idx="2112">
                  <c:v>-61.500999999999991</c:v>
                </c:pt>
                <c:pt idx="2113">
                  <c:v>-61.498999999999995</c:v>
                </c:pt>
                <c:pt idx="2114">
                  <c:v>-61.496999999999993</c:v>
                </c:pt>
                <c:pt idx="2115">
                  <c:v>-61.49499999999999</c:v>
                </c:pt>
                <c:pt idx="2116">
                  <c:v>-61.492999999999995</c:v>
                </c:pt>
                <c:pt idx="2117">
                  <c:v>-61.490999999999993</c:v>
                </c:pt>
                <c:pt idx="2118">
                  <c:v>-61.488999999999997</c:v>
                </c:pt>
                <c:pt idx="2119">
                  <c:v>-61.486999999999995</c:v>
                </c:pt>
                <c:pt idx="2120">
                  <c:v>-61.484999999999992</c:v>
                </c:pt>
                <c:pt idx="2121">
                  <c:v>-61.482999999999997</c:v>
                </c:pt>
                <c:pt idx="2122">
                  <c:v>-61.480999999999995</c:v>
                </c:pt>
                <c:pt idx="2123">
                  <c:v>-61.478999999999992</c:v>
                </c:pt>
                <c:pt idx="2124">
                  <c:v>-61.476999999999997</c:v>
                </c:pt>
                <c:pt idx="2125">
                  <c:v>-61.474999999999994</c:v>
                </c:pt>
                <c:pt idx="2126">
                  <c:v>-61.472999999999992</c:v>
                </c:pt>
                <c:pt idx="2127">
                  <c:v>-61.470999999999997</c:v>
                </c:pt>
                <c:pt idx="2128">
                  <c:v>-61.468999999999994</c:v>
                </c:pt>
                <c:pt idx="2129">
                  <c:v>-61.466999999999992</c:v>
                </c:pt>
                <c:pt idx="2130">
                  <c:v>-61.464999999999996</c:v>
                </c:pt>
                <c:pt idx="2131">
                  <c:v>-61.462999999999994</c:v>
                </c:pt>
                <c:pt idx="2132">
                  <c:v>-61.460999999999991</c:v>
                </c:pt>
                <c:pt idx="2133">
                  <c:v>-61.458999999999996</c:v>
                </c:pt>
                <c:pt idx="2134">
                  <c:v>-61.456999999999994</c:v>
                </c:pt>
                <c:pt idx="2135">
                  <c:v>-61.454999999999998</c:v>
                </c:pt>
                <c:pt idx="2136">
                  <c:v>-61.452999999999996</c:v>
                </c:pt>
                <c:pt idx="2137">
                  <c:v>-61.450999999999993</c:v>
                </c:pt>
                <c:pt idx="2138">
                  <c:v>-61.448999999999998</c:v>
                </c:pt>
                <c:pt idx="2139">
                  <c:v>-61.446999999999996</c:v>
                </c:pt>
                <c:pt idx="2140">
                  <c:v>-61.444999999999993</c:v>
                </c:pt>
                <c:pt idx="2141">
                  <c:v>-61.442999999999998</c:v>
                </c:pt>
                <c:pt idx="2142">
                  <c:v>-61.440999999999995</c:v>
                </c:pt>
                <c:pt idx="2143">
                  <c:v>-61.438999999999993</c:v>
                </c:pt>
                <c:pt idx="2144">
                  <c:v>-61.436999999999998</c:v>
                </c:pt>
                <c:pt idx="2145">
                  <c:v>-61.434999999999995</c:v>
                </c:pt>
                <c:pt idx="2146">
                  <c:v>-61.432999999999993</c:v>
                </c:pt>
                <c:pt idx="2147">
                  <c:v>-61.430999999999997</c:v>
                </c:pt>
                <c:pt idx="2148">
                  <c:v>-61.428999999999995</c:v>
                </c:pt>
                <c:pt idx="2149">
                  <c:v>-61.426999999999992</c:v>
                </c:pt>
                <c:pt idx="2150">
                  <c:v>-61.424999999999997</c:v>
                </c:pt>
                <c:pt idx="2151">
                  <c:v>-61.422999999999995</c:v>
                </c:pt>
                <c:pt idx="2152">
                  <c:v>-61.420999999999992</c:v>
                </c:pt>
                <c:pt idx="2153">
                  <c:v>-61.418999999999997</c:v>
                </c:pt>
                <c:pt idx="2154">
                  <c:v>-61.416999999999994</c:v>
                </c:pt>
                <c:pt idx="2155">
                  <c:v>-61.414999999999992</c:v>
                </c:pt>
                <c:pt idx="2156">
                  <c:v>-61.412999999999997</c:v>
                </c:pt>
                <c:pt idx="2157">
                  <c:v>-61.410999999999994</c:v>
                </c:pt>
                <c:pt idx="2158">
                  <c:v>-61.408999999999992</c:v>
                </c:pt>
                <c:pt idx="2159">
                  <c:v>-61.406999999999996</c:v>
                </c:pt>
                <c:pt idx="2160">
                  <c:v>-61.404999999999994</c:v>
                </c:pt>
                <c:pt idx="2161">
                  <c:v>-61.402999999999992</c:v>
                </c:pt>
                <c:pt idx="2162">
                  <c:v>-61.400999999999996</c:v>
                </c:pt>
                <c:pt idx="2163">
                  <c:v>-61.398999999999994</c:v>
                </c:pt>
                <c:pt idx="2164">
                  <c:v>-61.396999999999991</c:v>
                </c:pt>
                <c:pt idx="2165">
                  <c:v>-61.394999999999996</c:v>
                </c:pt>
                <c:pt idx="2166">
                  <c:v>-61.392999999999994</c:v>
                </c:pt>
                <c:pt idx="2167">
                  <c:v>-61.390999999999991</c:v>
                </c:pt>
                <c:pt idx="2168">
                  <c:v>-61.388999999999996</c:v>
                </c:pt>
                <c:pt idx="2169">
                  <c:v>-61.386999999999993</c:v>
                </c:pt>
                <c:pt idx="2170">
                  <c:v>-61.384999999999991</c:v>
                </c:pt>
                <c:pt idx="2171">
                  <c:v>-61.382999999999996</c:v>
                </c:pt>
                <c:pt idx="2172">
                  <c:v>-61.380999999999993</c:v>
                </c:pt>
                <c:pt idx="2173">
                  <c:v>-61.378999999999991</c:v>
                </c:pt>
                <c:pt idx="2174">
                  <c:v>-61.376999999999995</c:v>
                </c:pt>
                <c:pt idx="2175">
                  <c:v>-61.374999999999993</c:v>
                </c:pt>
                <c:pt idx="2176">
                  <c:v>-61.37299999999999</c:v>
                </c:pt>
                <c:pt idx="2177">
                  <c:v>-61.370999999999995</c:v>
                </c:pt>
                <c:pt idx="2178">
                  <c:v>-61.368999999999993</c:v>
                </c:pt>
                <c:pt idx="2179">
                  <c:v>-61.366999999999997</c:v>
                </c:pt>
                <c:pt idx="2180">
                  <c:v>-61.364999999999995</c:v>
                </c:pt>
                <c:pt idx="2181">
                  <c:v>-61.362999999999992</c:v>
                </c:pt>
                <c:pt idx="2182">
                  <c:v>-61.360999999999997</c:v>
                </c:pt>
                <c:pt idx="2183">
                  <c:v>-61.358999999999995</c:v>
                </c:pt>
                <c:pt idx="2184">
                  <c:v>-61.356999999999992</c:v>
                </c:pt>
                <c:pt idx="2185">
                  <c:v>-61.354999999999997</c:v>
                </c:pt>
                <c:pt idx="2186">
                  <c:v>-61.352999999999994</c:v>
                </c:pt>
                <c:pt idx="2187">
                  <c:v>-61.350999999999992</c:v>
                </c:pt>
                <c:pt idx="2188">
                  <c:v>-61.348999999999997</c:v>
                </c:pt>
                <c:pt idx="2189">
                  <c:v>-61.346999999999994</c:v>
                </c:pt>
                <c:pt idx="2190">
                  <c:v>-61.344999999999992</c:v>
                </c:pt>
                <c:pt idx="2191">
                  <c:v>-61.342999999999996</c:v>
                </c:pt>
                <c:pt idx="2192">
                  <c:v>-61.340999999999994</c:v>
                </c:pt>
                <c:pt idx="2193">
                  <c:v>-61.338999999999992</c:v>
                </c:pt>
                <c:pt idx="2194">
                  <c:v>-61.336999999999996</c:v>
                </c:pt>
                <c:pt idx="2195">
                  <c:v>-61.334999999999994</c:v>
                </c:pt>
                <c:pt idx="2196">
                  <c:v>-61.332999999999991</c:v>
                </c:pt>
                <c:pt idx="2197">
                  <c:v>-61.330999999999996</c:v>
                </c:pt>
                <c:pt idx="2198">
                  <c:v>-61.328999999999994</c:v>
                </c:pt>
                <c:pt idx="2199">
                  <c:v>-61.326999999999998</c:v>
                </c:pt>
                <c:pt idx="2200">
                  <c:v>-61.324999999999996</c:v>
                </c:pt>
                <c:pt idx="2201">
                  <c:v>-61.322999999999993</c:v>
                </c:pt>
                <c:pt idx="2202">
                  <c:v>-61.320999999999998</c:v>
                </c:pt>
                <c:pt idx="2203">
                  <c:v>-61.318999999999996</c:v>
                </c:pt>
                <c:pt idx="2204">
                  <c:v>-61.316999999999993</c:v>
                </c:pt>
                <c:pt idx="2205">
                  <c:v>-61.314999999999998</c:v>
                </c:pt>
                <c:pt idx="2206">
                  <c:v>-61.312999999999995</c:v>
                </c:pt>
                <c:pt idx="2207">
                  <c:v>-61.310999999999993</c:v>
                </c:pt>
                <c:pt idx="2208">
                  <c:v>-61.308999999999997</c:v>
                </c:pt>
                <c:pt idx="2209">
                  <c:v>-61.306999999999995</c:v>
                </c:pt>
                <c:pt idx="2210">
                  <c:v>-61.304999999999993</c:v>
                </c:pt>
                <c:pt idx="2211">
                  <c:v>-61.302999999999997</c:v>
                </c:pt>
                <c:pt idx="2212">
                  <c:v>-61.300999999999995</c:v>
                </c:pt>
                <c:pt idx="2213">
                  <c:v>-61.298999999999992</c:v>
                </c:pt>
                <c:pt idx="2214">
                  <c:v>-61.296999999999997</c:v>
                </c:pt>
                <c:pt idx="2215">
                  <c:v>-61.294999999999995</c:v>
                </c:pt>
                <c:pt idx="2216">
                  <c:v>-61.292999999999992</c:v>
                </c:pt>
                <c:pt idx="2217">
                  <c:v>-61.290999999999997</c:v>
                </c:pt>
                <c:pt idx="2218">
                  <c:v>-61.288999999999994</c:v>
                </c:pt>
                <c:pt idx="2219">
                  <c:v>-61.286999999999992</c:v>
                </c:pt>
                <c:pt idx="2220">
                  <c:v>-61.284999999999997</c:v>
                </c:pt>
                <c:pt idx="2221">
                  <c:v>-61.282999999999994</c:v>
                </c:pt>
                <c:pt idx="2222">
                  <c:v>-61.280999999999992</c:v>
                </c:pt>
                <c:pt idx="2223">
                  <c:v>-61.278999999999996</c:v>
                </c:pt>
                <c:pt idx="2224">
                  <c:v>-61.276999999999994</c:v>
                </c:pt>
                <c:pt idx="2225">
                  <c:v>-61.274999999999991</c:v>
                </c:pt>
                <c:pt idx="2226">
                  <c:v>-61.272999999999996</c:v>
                </c:pt>
                <c:pt idx="2227">
                  <c:v>-61.270999999999994</c:v>
                </c:pt>
                <c:pt idx="2228">
                  <c:v>-61.268999999999991</c:v>
                </c:pt>
                <c:pt idx="2229">
                  <c:v>-61.266999999999996</c:v>
                </c:pt>
                <c:pt idx="2230">
                  <c:v>-61.264999999999993</c:v>
                </c:pt>
                <c:pt idx="2231">
                  <c:v>-61.262999999999991</c:v>
                </c:pt>
                <c:pt idx="2232">
                  <c:v>-61.260999999999996</c:v>
                </c:pt>
                <c:pt idx="2233">
                  <c:v>-61.258999999999993</c:v>
                </c:pt>
                <c:pt idx="2234">
                  <c:v>-61.256999999999991</c:v>
                </c:pt>
                <c:pt idx="2235">
                  <c:v>-61.254999999999995</c:v>
                </c:pt>
                <c:pt idx="2236">
                  <c:v>-61.252999999999993</c:v>
                </c:pt>
                <c:pt idx="2237">
                  <c:v>-61.250999999999991</c:v>
                </c:pt>
                <c:pt idx="2238">
                  <c:v>-61.248999999999995</c:v>
                </c:pt>
                <c:pt idx="2239">
                  <c:v>-61.246999999999993</c:v>
                </c:pt>
                <c:pt idx="2240">
                  <c:v>-61.24499999999999</c:v>
                </c:pt>
                <c:pt idx="2241">
                  <c:v>-61.242999999999995</c:v>
                </c:pt>
                <c:pt idx="2242">
                  <c:v>-61.240999999999993</c:v>
                </c:pt>
                <c:pt idx="2243">
                  <c:v>-61.238999999999997</c:v>
                </c:pt>
                <c:pt idx="2244">
                  <c:v>-61.236999999999995</c:v>
                </c:pt>
                <c:pt idx="2245">
                  <c:v>-61.234999999999992</c:v>
                </c:pt>
                <c:pt idx="2246">
                  <c:v>-61.232999999999997</c:v>
                </c:pt>
                <c:pt idx="2247">
                  <c:v>-61.230999999999995</c:v>
                </c:pt>
                <c:pt idx="2248">
                  <c:v>-61.228999999999992</c:v>
                </c:pt>
                <c:pt idx="2249">
                  <c:v>-61.226999999999997</c:v>
                </c:pt>
                <c:pt idx="2250">
                  <c:v>-61.224999999999994</c:v>
                </c:pt>
                <c:pt idx="2251">
                  <c:v>-61.222999999999992</c:v>
                </c:pt>
                <c:pt idx="2252">
                  <c:v>-61.220999999999997</c:v>
                </c:pt>
                <c:pt idx="2253">
                  <c:v>-61.218999999999994</c:v>
                </c:pt>
                <c:pt idx="2254">
                  <c:v>-61.216999999999992</c:v>
                </c:pt>
                <c:pt idx="2255">
                  <c:v>-61.214999999999996</c:v>
                </c:pt>
                <c:pt idx="2256">
                  <c:v>-61.212999999999994</c:v>
                </c:pt>
                <c:pt idx="2257">
                  <c:v>-61.210999999999991</c:v>
                </c:pt>
                <c:pt idx="2258">
                  <c:v>-61.208999999999996</c:v>
                </c:pt>
                <c:pt idx="2259">
                  <c:v>-61.206999999999994</c:v>
                </c:pt>
                <c:pt idx="2260">
                  <c:v>-61.204999999999998</c:v>
                </c:pt>
                <c:pt idx="2261">
                  <c:v>-61.202999999999996</c:v>
                </c:pt>
                <c:pt idx="2262">
                  <c:v>-61.200999999999993</c:v>
                </c:pt>
                <c:pt idx="2263">
                  <c:v>-61.198999999999998</c:v>
                </c:pt>
                <c:pt idx="2264">
                  <c:v>-61.196999999999996</c:v>
                </c:pt>
                <c:pt idx="2265">
                  <c:v>-61.194999999999993</c:v>
                </c:pt>
                <c:pt idx="2266">
                  <c:v>-61.192999999999998</c:v>
                </c:pt>
                <c:pt idx="2267">
                  <c:v>-61.190999999999995</c:v>
                </c:pt>
                <c:pt idx="2268">
                  <c:v>-61.188999999999993</c:v>
                </c:pt>
                <c:pt idx="2269">
                  <c:v>-61.186999999999998</c:v>
                </c:pt>
                <c:pt idx="2270">
                  <c:v>-61.184999999999995</c:v>
                </c:pt>
                <c:pt idx="2271">
                  <c:v>-61.182999999999993</c:v>
                </c:pt>
                <c:pt idx="2272">
                  <c:v>-61.180999999999997</c:v>
                </c:pt>
                <c:pt idx="2273">
                  <c:v>-61.178999999999995</c:v>
                </c:pt>
                <c:pt idx="2274">
                  <c:v>-61.176999999999992</c:v>
                </c:pt>
                <c:pt idx="2275">
                  <c:v>-61.174999999999997</c:v>
                </c:pt>
                <c:pt idx="2276">
                  <c:v>-61.172999999999995</c:v>
                </c:pt>
                <c:pt idx="2277">
                  <c:v>-61.170999999999992</c:v>
                </c:pt>
                <c:pt idx="2278">
                  <c:v>-61.168999999999997</c:v>
                </c:pt>
                <c:pt idx="2279">
                  <c:v>-61.166999999999994</c:v>
                </c:pt>
                <c:pt idx="2280">
                  <c:v>-61.164999999999992</c:v>
                </c:pt>
                <c:pt idx="2281">
                  <c:v>-61.162999999999997</c:v>
                </c:pt>
                <c:pt idx="2282">
                  <c:v>-61.160999999999994</c:v>
                </c:pt>
                <c:pt idx="2283">
                  <c:v>-61.158999999999992</c:v>
                </c:pt>
                <c:pt idx="2284">
                  <c:v>-61.156999999999996</c:v>
                </c:pt>
                <c:pt idx="2285">
                  <c:v>-61.154999999999994</c:v>
                </c:pt>
                <c:pt idx="2286">
                  <c:v>-61.152999999999992</c:v>
                </c:pt>
                <c:pt idx="2287">
                  <c:v>-61.150999999999996</c:v>
                </c:pt>
                <c:pt idx="2288">
                  <c:v>-61.148999999999994</c:v>
                </c:pt>
                <c:pt idx="2289">
                  <c:v>-61.146999999999991</c:v>
                </c:pt>
                <c:pt idx="2290">
                  <c:v>-61.144999999999996</c:v>
                </c:pt>
                <c:pt idx="2291">
                  <c:v>-61.142999999999994</c:v>
                </c:pt>
                <c:pt idx="2292">
                  <c:v>-61.140999999999991</c:v>
                </c:pt>
                <c:pt idx="2293">
                  <c:v>-61.138999999999996</c:v>
                </c:pt>
                <c:pt idx="2294">
                  <c:v>-61.136999999999993</c:v>
                </c:pt>
                <c:pt idx="2295">
                  <c:v>-61.134999999999991</c:v>
                </c:pt>
                <c:pt idx="2296">
                  <c:v>-61.132999999999996</c:v>
                </c:pt>
                <c:pt idx="2297">
                  <c:v>-61.130999999999993</c:v>
                </c:pt>
                <c:pt idx="2298">
                  <c:v>-61.128999999999991</c:v>
                </c:pt>
                <c:pt idx="2299">
                  <c:v>-61.126999999999995</c:v>
                </c:pt>
                <c:pt idx="2300">
                  <c:v>-61.124999999999993</c:v>
                </c:pt>
                <c:pt idx="2301">
                  <c:v>-61.12299999999999</c:v>
                </c:pt>
                <c:pt idx="2302">
                  <c:v>-61.120999999999995</c:v>
                </c:pt>
                <c:pt idx="2303">
                  <c:v>-61.118999999999993</c:v>
                </c:pt>
                <c:pt idx="2304">
                  <c:v>-61.116999999999997</c:v>
                </c:pt>
                <c:pt idx="2305">
                  <c:v>-61.114999999999995</c:v>
                </c:pt>
                <c:pt idx="2306">
                  <c:v>-61.112999999999992</c:v>
                </c:pt>
                <c:pt idx="2307">
                  <c:v>-61.110999999999997</c:v>
                </c:pt>
                <c:pt idx="2308">
                  <c:v>-61.108999999999995</c:v>
                </c:pt>
                <c:pt idx="2309">
                  <c:v>-61.106999999999992</c:v>
                </c:pt>
                <c:pt idx="2310">
                  <c:v>-61.104999999999997</c:v>
                </c:pt>
                <c:pt idx="2311">
                  <c:v>-61.102999999999994</c:v>
                </c:pt>
                <c:pt idx="2312">
                  <c:v>-61.100999999999992</c:v>
                </c:pt>
                <c:pt idx="2313">
                  <c:v>-61.098999999999997</c:v>
                </c:pt>
                <c:pt idx="2314">
                  <c:v>-61.096999999999994</c:v>
                </c:pt>
                <c:pt idx="2315">
                  <c:v>-61.094999999999992</c:v>
                </c:pt>
                <c:pt idx="2316">
                  <c:v>-61.092999999999996</c:v>
                </c:pt>
                <c:pt idx="2317">
                  <c:v>-61.090999999999994</c:v>
                </c:pt>
                <c:pt idx="2318">
                  <c:v>-61.088999999999992</c:v>
                </c:pt>
                <c:pt idx="2319">
                  <c:v>-61.086999999999996</c:v>
                </c:pt>
                <c:pt idx="2320">
                  <c:v>-61.084999999999994</c:v>
                </c:pt>
                <c:pt idx="2321">
                  <c:v>-61.082999999999991</c:v>
                </c:pt>
                <c:pt idx="2322">
                  <c:v>-61.080999999999996</c:v>
                </c:pt>
                <c:pt idx="2323">
                  <c:v>-61.078999999999994</c:v>
                </c:pt>
                <c:pt idx="2324">
                  <c:v>-61.076999999999998</c:v>
                </c:pt>
                <c:pt idx="2325">
                  <c:v>-61.074999999999996</c:v>
                </c:pt>
                <c:pt idx="2326">
                  <c:v>-61.072999999999993</c:v>
                </c:pt>
                <c:pt idx="2327">
                  <c:v>-61.070999999999998</c:v>
                </c:pt>
                <c:pt idx="2328">
                  <c:v>-61.068999999999996</c:v>
                </c:pt>
                <c:pt idx="2329">
                  <c:v>-61.066999999999993</c:v>
                </c:pt>
                <c:pt idx="2330">
                  <c:v>-61.064999999999998</c:v>
                </c:pt>
                <c:pt idx="2331">
                  <c:v>-61.062999999999995</c:v>
                </c:pt>
                <c:pt idx="2332">
                  <c:v>-61.060999999999993</c:v>
                </c:pt>
                <c:pt idx="2333">
                  <c:v>-61.058999999999997</c:v>
                </c:pt>
                <c:pt idx="2334">
                  <c:v>-61.056999999999995</c:v>
                </c:pt>
                <c:pt idx="2335">
                  <c:v>-61.054999999999993</c:v>
                </c:pt>
                <c:pt idx="2336">
                  <c:v>-61.052999999999997</c:v>
                </c:pt>
                <c:pt idx="2337">
                  <c:v>-61.050999999999995</c:v>
                </c:pt>
                <c:pt idx="2338">
                  <c:v>-61.048999999999992</c:v>
                </c:pt>
                <c:pt idx="2339">
                  <c:v>-61.046999999999997</c:v>
                </c:pt>
                <c:pt idx="2340">
                  <c:v>-61.044999999999995</c:v>
                </c:pt>
                <c:pt idx="2341">
                  <c:v>-61.042999999999992</c:v>
                </c:pt>
                <c:pt idx="2342">
                  <c:v>-61.040999999999997</c:v>
                </c:pt>
                <c:pt idx="2343">
                  <c:v>-61.038999999999994</c:v>
                </c:pt>
                <c:pt idx="2344">
                  <c:v>-61.036999999999992</c:v>
                </c:pt>
                <c:pt idx="2345">
                  <c:v>-61.034999999999997</c:v>
                </c:pt>
                <c:pt idx="2346">
                  <c:v>-61.032999999999994</c:v>
                </c:pt>
                <c:pt idx="2347">
                  <c:v>-61.030999999999992</c:v>
                </c:pt>
                <c:pt idx="2348">
                  <c:v>-61.028999999999996</c:v>
                </c:pt>
                <c:pt idx="2349">
                  <c:v>-61.026999999999994</c:v>
                </c:pt>
                <c:pt idx="2350">
                  <c:v>-61.024999999999991</c:v>
                </c:pt>
                <c:pt idx="2351">
                  <c:v>-61.022999999999996</c:v>
                </c:pt>
                <c:pt idx="2352">
                  <c:v>-61.020999999999994</c:v>
                </c:pt>
                <c:pt idx="2353">
                  <c:v>-61.018999999999991</c:v>
                </c:pt>
                <c:pt idx="2354">
                  <c:v>-61.016999999999996</c:v>
                </c:pt>
                <c:pt idx="2355">
                  <c:v>-61.014999999999993</c:v>
                </c:pt>
                <c:pt idx="2356">
                  <c:v>-61.012999999999991</c:v>
                </c:pt>
                <c:pt idx="2357">
                  <c:v>-61.010999999999996</c:v>
                </c:pt>
                <c:pt idx="2358">
                  <c:v>-61.008999999999993</c:v>
                </c:pt>
                <c:pt idx="2359">
                  <c:v>-61.006999999999991</c:v>
                </c:pt>
                <c:pt idx="2360">
                  <c:v>-61.004999999999995</c:v>
                </c:pt>
                <c:pt idx="2361">
                  <c:v>-61.002999999999993</c:v>
                </c:pt>
                <c:pt idx="2362">
                  <c:v>-61.000999999999991</c:v>
                </c:pt>
                <c:pt idx="2363">
                  <c:v>-60.998999999999995</c:v>
                </c:pt>
                <c:pt idx="2364">
                  <c:v>-60.996999999999993</c:v>
                </c:pt>
                <c:pt idx="2365">
                  <c:v>-60.99499999999999</c:v>
                </c:pt>
                <c:pt idx="2366">
                  <c:v>-60.992999999999995</c:v>
                </c:pt>
                <c:pt idx="2367">
                  <c:v>-60.990999999999993</c:v>
                </c:pt>
                <c:pt idx="2368">
                  <c:v>-60.988999999999997</c:v>
                </c:pt>
                <c:pt idx="2369">
                  <c:v>-60.986999999999995</c:v>
                </c:pt>
                <c:pt idx="2370">
                  <c:v>-60.984999999999992</c:v>
                </c:pt>
                <c:pt idx="2371">
                  <c:v>-60.982999999999997</c:v>
                </c:pt>
                <c:pt idx="2372">
                  <c:v>-60.980999999999995</c:v>
                </c:pt>
                <c:pt idx="2373">
                  <c:v>-60.978999999999992</c:v>
                </c:pt>
                <c:pt idx="2374">
                  <c:v>-60.976999999999997</c:v>
                </c:pt>
                <c:pt idx="2375">
                  <c:v>-60.974999999999994</c:v>
                </c:pt>
                <c:pt idx="2376">
                  <c:v>-60.972999999999992</c:v>
                </c:pt>
                <c:pt idx="2377">
                  <c:v>-60.970999999999997</c:v>
                </c:pt>
                <c:pt idx="2378">
                  <c:v>-60.968999999999994</c:v>
                </c:pt>
                <c:pt idx="2379">
                  <c:v>-60.966999999999992</c:v>
                </c:pt>
                <c:pt idx="2380">
                  <c:v>-60.964999999999996</c:v>
                </c:pt>
                <c:pt idx="2381">
                  <c:v>-60.962999999999994</c:v>
                </c:pt>
                <c:pt idx="2382">
                  <c:v>-60.960999999999991</c:v>
                </c:pt>
                <c:pt idx="2383">
                  <c:v>-60.958999999999996</c:v>
                </c:pt>
                <c:pt idx="2384">
                  <c:v>-60.956999999999994</c:v>
                </c:pt>
                <c:pt idx="2385">
                  <c:v>-60.954999999999998</c:v>
                </c:pt>
                <c:pt idx="2386">
                  <c:v>-60.952999999999996</c:v>
                </c:pt>
                <c:pt idx="2387">
                  <c:v>-60.950999999999993</c:v>
                </c:pt>
                <c:pt idx="2388">
                  <c:v>-60.948999999999998</c:v>
                </c:pt>
                <c:pt idx="2389">
                  <c:v>-60.946999999999996</c:v>
                </c:pt>
                <c:pt idx="2390">
                  <c:v>-60.944999999999993</c:v>
                </c:pt>
                <c:pt idx="2391">
                  <c:v>-60.942999999999998</c:v>
                </c:pt>
                <c:pt idx="2392">
                  <c:v>-60.940999999999995</c:v>
                </c:pt>
                <c:pt idx="2393">
                  <c:v>-60.938999999999993</c:v>
                </c:pt>
                <c:pt idx="2394">
                  <c:v>-60.936999999999998</c:v>
                </c:pt>
                <c:pt idx="2395">
                  <c:v>-60.934999999999995</c:v>
                </c:pt>
                <c:pt idx="2396">
                  <c:v>-60.932999999999993</c:v>
                </c:pt>
                <c:pt idx="2397">
                  <c:v>-60.930999999999997</c:v>
                </c:pt>
                <c:pt idx="2398">
                  <c:v>-60.928999999999995</c:v>
                </c:pt>
                <c:pt idx="2399">
                  <c:v>-60.926999999999992</c:v>
                </c:pt>
                <c:pt idx="2400">
                  <c:v>-60.924999999999997</c:v>
                </c:pt>
                <c:pt idx="2401">
                  <c:v>-60.922999999999995</c:v>
                </c:pt>
                <c:pt idx="2402">
                  <c:v>-60.920999999999992</c:v>
                </c:pt>
                <c:pt idx="2403">
                  <c:v>-60.918999999999997</c:v>
                </c:pt>
                <c:pt idx="2404">
                  <c:v>-60.916999999999994</c:v>
                </c:pt>
                <c:pt idx="2405">
                  <c:v>-60.914999999999992</c:v>
                </c:pt>
                <c:pt idx="2406">
                  <c:v>-60.912999999999997</c:v>
                </c:pt>
                <c:pt idx="2407">
                  <c:v>-60.910999999999994</c:v>
                </c:pt>
                <c:pt idx="2408">
                  <c:v>-60.908999999999992</c:v>
                </c:pt>
                <c:pt idx="2409">
                  <c:v>-60.906999999999996</c:v>
                </c:pt>
                <c:pt idx="2410">
                  <c:v>-60.904999999999994</c:v>
                </c:pt>
                <c:pt idx="2411">
                  <c:v>-60.902999999999992</c:v>
                </c:pt>
                <c:pt idx="2412">
                  <c:v>-60.900999999999996</c:v>
                </c:pt>
                <c:pt idx="2413">
                  <c:v>-60.898999999999994</c:v>
                </c:pt>
                <c:pt idx="2414">
                  <c:v>-60.896999999999991</c:v>
                </c:pt>
                <c:pt idx="2415">
                  <c:v>-60.894999999999996</c:v>
                </c:pt>
                <c:pt idx="2416">
                  <c:v>-60.892999999999994</c:v>
                </c:pt>
                <c:pt idx="2417">
                  <c:v>-60.890999999999991</c:v>
                </c:pt>
                <c:pt idx="2418">
                  <c:v>-60.888999999999996</c:v>
                </c:pt>
                <c:pt idx="2419">
                  <c:v>-60.886999999999993</c:v>
                </c:pt>
                <c:pt idx="2420">
                  <c:v>-60.884999999999991</c:v>
                </c:pt>
                <c:pt idx="2421">
                  <c:v>-60.882999999999996</c:v>
                </c:pt>
                <c:pt idx="2422">
                  <c:v>-60.880999999999993</c:v>
                </c:pt>
                <c:pt idx="2423">
                  <c:v>-60.878999999999991</c:v>
                </c:pt>
                <c:pt idx="2424">
                  <c:v>-60.876999999999995</c:v>
                </c:pt>
                <c:pt idx="2425">
                  <c:v>-60.874999999999993</c:v>
                </c:pt>
                <c:pt idx="2426">
                  <c:v>-60.87299999999999</c:v>
                </c:pt>
                <c:pt idx="2427">
                  <c:v>-60.870999999999995</c:v>
                </c:pt>
                <c:pt idx="2428">
                  <c:v>-60.868999999999993</c:v>
                </c:pt>
                <c:pt idx="2429">
                  <c:v>-60.866999999999997</c:v>
                </c:pt>
                <c:pt idx="2430">
                  <c:v>-60.864999999999995</c:v>
                </c:pt>
                <c:pt idx="2431">
                  <c:v>-60.862999999999992</c:v>
                </c:pt>
                <c:pt idx="2432">
                  <c:v>-60.860999999999997</c:v>
                </c:pt>
                <c:pt idx="2433">
                  <c:v>-60.858999999999995</c:v>
                </c:pt>
                <c:pt idx="2434">
                  <c:v>-60.856999999999992</c:v>
                </c:pt>
                <c:pt idx="2435">
                  <c:v>-60.854999999999997</c:v>
                </c:pt>
                <c:pt idx="2436">
                  <c:v>-60.852999999999994</c:v>
                </c:pt>
                <c:pt idx="2437">
                  <c:v>-60.850999999999992</c:v>
                </c:pt>
                <c:pt idx="2438">
                  <c:v>-60.848999999999997</c:v>
                </c:pt>
                <c:pt idx="2439">
                  <c:v>-60.846999999999994</c:v>
                </c:pt>
                <c:pt idx="2440">
                  <c:v>-60.844999999999992</c:v>
                </c:pt>
                <c:pt idx="2441">
                  <c:v>-60.842999999999996</c:v>
                </c:pt>
                <c:pt idx="2442">
                  <c:v>-60.840999999999994</c:v>
                </c:pt>
                <c:pt idx="2443">
                  <c:v>-60.838999999999992</c:v>
                </c:pt>
                <c:pt idx="2444">
                  <c:v>-60.836999999999996</c:v>
                </c:pt>
                <c:pt idx="2445">
                  <c:v>-60.834999999999994</c:v>
                </c:pt>
                <c:pt idx="2446">
                  <c:v>-60.832999999999991</c:v>
                </c:pt>
                <c:pt idx="2447">
                  <c:v>-60.830999999999996</c:v>
                </c:pt>
                <c:pt idx="2448">
                  <c:v>-60.828999999999994</c:v>
                </c:pt>
                <c:pt idx="2449">
                  <c:v>-60.826999999999998</c:v>
                </c:pt>
                <c:pt idx="2450">
                  <c:v>-60.824999999999996</c:v>
                </c:pt>
                <c:pt idx="2451">
                  <c:v>-60.822999999999993</c:v>
                </c:pt>
                <c:pt idx="2452">
                  <c:v>-60.820999999999998</c:v>
                </c:pt>
                <c:pt idx="2453">
                  <c:v>-60.818999999999996</c:v>
                </c:pt>
                <c:pt idx="2454">
                  <c:v>-60.816999999999993</c:v>
                </c:pt>
                <c:pt idx="2455">
                  <c:v>-60.814999999999998</c:v>
                </c:pt>
                <c:pt idx="2456">
                  <c:v>-60.812999999999995</c:v>
                </c:pt>
                <c:pt idx="2457">
                  <c:v>-60.810999999999993</c:v>
                </c:pt>
                <c:pt idx="2458">
                  <c:v>-60.808999999999997</c:v>
                </c:pt>
                <c:pt idx="2459">
                  <c:v>-60.806999999999995</c:v>
                </c:pt>
                <c:pt idx="2460">
                  <c:v>-60.804999999999993</c:v>
                </c:pt>
                <c:pt idx="2461">
                  <c:v>-60.802999999999997</c:v>
                </c:pt>
                <c:pt idx="2462">
                  <c:v>-60.800999999999995</c:v>
                </c:pt>
                <c:pt idx="2463">
                  <c:v>-60.798999999999992</c:v>
                </c:pt>
                <c:pt idx="2464">
                  <c:v>-60.796999999999997</c:v>
                </c:pt>
                <c:pt idx="2465">
                  <c:v>-60.794999999999995</c:v>
                </c:pt>
                <c:pt idx="2466">
                  <c:v>-60.792999999999992</c:v>
                </c:pt>
                <c:pt idx="2467">
                  <c:v>-60.790999999999997</c:v>
                </c:pt>
                <c:pt idx="2468">
                  <c:v>-60.788999999999994</c:v>
                </c:pt>
                <c:pt idx="2469">
                  <c:v>-60.786999999999992</c:v>
                </c:pt>
                <c:pt idx="2470">
                  <c:v>-60.784999999999997</c:v>
                </c:pt>
                <c:pt idx="2471">
                  <c:v>-60.782999999999994</c:v>
                </c:pt>
                <c:pt idx="2472">
                  <c:v>-60.780999999999992</c:v>
                </c:pt>
                <c:pt idx="2473">
                  <c:v>-60.778999999999996</c:v>
                </c:pt>
                <c:pt idx="2474">
                  <c:v>-60.776999999999994</c:v>
                </c:pt>
                <c:pt idx="2475">
                  <c:v>-60.774999999999991</c:v>
                </c:pt>
                <c:pt idx="2476">
                  <c:v>-60.772999999999996</c:v>
                </c:pt>
                <c:pt idx="2477">
                  <c:v>-60.770999999999994</c:v>
                </c:pt>
                <c:pt idx="2478">
                  <c:v>-60.768999999999991</c:v>
                </c:pt>
                <c:pt idx="2479">
                  <c:v>-60.766999999999996</c:v>
                </c:pt>
                <c:pt idx="2480">
                  <c:v>-60.764999999999993</c:v>
                </c:pt>
                <c:pt idx="2481">
                  <c:v>-60.762999999999991</c:v>
                </c:pt>
                <c:pt idx="2482">
                  <c:v>-60.760999999999996</c:v>
                </c:pt>
                <c:pt idx="2483">
                  <c:v>-60.758999999999993</c:v>
                </c:pt>
                <c:pt idx="2484">
                  <c:v>-60.756999999999991</c:v>
                </c:pt>
                <c:pt idx="2485">
                  <c:v>-60.754999999999995</c:v>
                </c:pt>
                <c:pt idx="2486">
                  <c:v>-60.752999999999993</c:v>
                </c:pt>
                <c:pt idx="2487">
                  <c:v>-60.750999999999991</c:v>
                </c:pt>
                <c:pt idx="2488">
                  <c:v>-60.748999999999995</c:v>
                </c:pt>
                <c:pt idx="2489">
                  <c:v>-60.746999999999993</c:v>
                </c:pt>
                <c:pt idx="2490">
                  <c:v>-60.74499999999999</c:v>
                </c:pt>
                <c:pt idx="2491">
                  <c:v>-60.742999999999995</c:v>
                </c:pt>
                <c:pt idx="2492">
                  <c:v>-60.740999999999993</c:v>
                </c:pt>
                <c:pt idx="2493">
                  <c:v>-60.738999999999997</c:v>
                </c:pt>
                <c:pt idx="2494">
                  <c:v>-60.736999999999995</c:v>
                </c:pt>
                <c:pt idx="2495">
                  <c:v>-60.734999999999992</c:v>
                </c:pt>
                <c:pt idx="2496">
                  <c:v>-60.732999999999997</c:v>
                </c:pt>
                <c:pt idx="2497">
                  <c:v>-60.730999999999995</c:v>
                </c:pt>
                <c:pt idx="2498">
                  <c:v>-60.728999999999992</c:v>
                </c:pt>
                <c:pt idx="2499">
                  <c:v>-60.726999999999997</c:v>
                </c:pt>
                <c:pt idx="2500">
                  <c:v>-60.724999999999994</c:v>
                </c:pt>
                <c:pt idx="2501">
                  <c:v>-60.722999999999992</c:v>
                </c:pt>
                <c:pt idx="2502">
                  <c:v>-60.720999999999997</c:v>
                </c:pt>
                <c:pt idx="2503">
                  <c:v>-60.718999999999994</c:v>
                </c:pt>
                <c:pt idx="2504">
                  <c:v>-60.716999999999992</c:v>
                </c:pt>
                <c:pt idx="2505">
                  <c:v>-60.714999999999996</c:v>
                </c:pt>
                <c:pt idx="2506">
                  <c:v>-60.712999999999994</c:v>
                </c:pt>
                <c:pt idx="2507">
                  <c:v>-60.710999999999991</c:v>
                </c:pt>
                <c:pt idx="2508">
                  <c:v>-60.708999999999996</c:v>
                </c:pt>
                <c:pt idx="2509">
                  <c:v>-60.706999999999994</c:v>
                </c:pt>
                <c:pt idx="2510">
                  <c:v>-60.704999999999998</c:v>
                </c:pt>
                <c:pt idx="2511">
                  <c:v>-60.702999999999996</c:v>
                </c:pt>
                <c:pt idx="2512">
                  <c:v>-60.700999999999993</c:v>
                </c:pt>
                <c:pt idx="2513">
                  <c:v>-60.698999999999998</c:v>
                </c:pt>
                <c:pt idx="2514">
                  <c:v>-60.696999999999996</c:v>
                </c:pt>
                <c:pt idx="2515">
                  <c:v>-60.694999999999993</c:v>
                </c:pt>
                <c:pt idx="2516">
                  <c:v>-60.692999999999998</c:v>
                </c:pt>
                <c:pt idx="2517">
                  <c:v>-60.690999999999995</c:v>
                </c:pt>
                <c:pt idx="2518">
                  <c:v>-60.688999999999993</c:v>
                </c:pt>
                <c:pt idx="2519">
                  <c:v>-60.686999999999998</c:v>
                </c:pt>
                <c:pt idx="2520">
                  <c:v>-60.684999999999995</c:v>
                </c:pt>
                <c:pt idx="2521">
                  <c:v>-60.682999999999993</c:v>
                </c:pt>
                <c:pt idx="2522">
                  <c:v>-60.680999999999997</c:v>
                </c:pt>
                <c:pt idx="2523">
                  <c:v>-60.678999999999995</c:v>
                </c:pt>
                <c:pt idx="2524">
                  <c:v>-60.676999999999992</c:v>
                </c:pt>
                <c:pt idx="2525">
                  <c:v>-60.674999999999997</c:v>
                </c:pt>
                <c:pt idx="2526">
                  <c:v>-60.672999999999995</c:v>
                </c:pt>
                <c:pt idx="2527">
                  <c:v>-60.670999999999992</c:v>
                </c:pt>
                <c:pt idx="2528">
                  <c:v>-60.668999999999997</c:v>
                </c:pt>
                <c:pt idx="2529">
                  <c:v>-60.666999999999994</c:v>
                </c:pt>
                <c:pt idx="2530">
                  <c:v>-60.664999999999992</c:v>
                </c:pt>
                <c:pt idx="2531">
                  <c:v>-60.662999999999997</c:v>
                </c:pt>
                <c:pt idx="2532">
                  <c:v>-60.660999999999994</c:v>
                </c:pt>
                <c:pt idx="2533">
                  <c:v>-60.658999999999992</c:v>
                </c:pt>
                <c:pt idx="2534">
                  <c:v>-60.656999999999996</c:v>
                </c:pt>
                <c:pt idx="2535">
                  <c:v>-60.654999999999994</c:v>
                </c:pt>
                <c:pt idx="2536">
                  <c:v>-60.652999999999992</c:v>
                </c:pt>
                <c:pt idx="2537">
                  <c:v>-60.650999999999996</c:v>
                </c:pt>
                <c:pt idx="2538">
                  <c:v>-60.648999999999994</c:v>
                </c:pt>
                <c:pt idx="2539">
                  <c:v>-60.646999999999991</c:v>
                </c:pt>
                <c:pt idx="2540">
                  <c:v>-60.644999999999996</c:v>
                </c:pt>
                <c:pt idx="2541">
                  <c:v>-60.642999999999994</c:v>
                </c:pt>
                <c:pt idx="2542">
                  <c:v>-60.640999999999991</c:v>
                </c:pt>
                <c:pt idx="2543">
                  <c:v>-60.638999999999996</c:v>
                </c:pt>
                <c:pt idx="2544">
                  <c:v>-60.636999999999993</c:v>
                </c:pt>
                <c:pt idx="2545">
                  <c:v>-60.634999999999991</c:v>
                </c:pt>
                <c:pt idx="2546">
                  <c:v>-60.632999999999996</c:v>
                </c:pt>
                <c:pt idx="2547">
                  <c:v>-60.630999999999993</c:v>
                </c:pt>
                <c:pt idx="2548">
                  <c:v>-60.628999999999991</c:v>
                </c:pt>
                <c:pt idx="2549">
                  <c:v>-60.626999999999995</c:v>
                </c:pt>
                <c:pt idx="2550">
                  <c:v>-60.624999999999993</c:v>
                </c:pt>
                <c:pt idx="2551">
                  <c:v>-60.62299999999999</c:v>
                </c:pt>
                <c:pt idx="2552">
                  <c:v>-60.620999999999995</c:v>
                </c:pt>
                <c:pt idx="2553">
                  <c:v>-60.618999999999993</c:v>
                </c:pt>
                <c:pt idx="2554">
                  <c:v>-60.616999999999997</c:v>
                </c:pt>
                <c:pt idx="2555">
                  <c:v>-60.614999999999995</c:v>
                </c:pt>
                <c:pt idx="2556">
                  <c:v>-60.612999999999992</c:v>
                </c:pt>
                <c:pt idx="2557">
                  <c:v>-60.610999999999997</c:v>
                </c:pt>
                <c:pt idx="2558">
                  <c:v>-60.608999999999995</c:v>
                </c:pt>
                <c:pt idx="2559">
                  <c:v>-60.606999999999992</c:v>
                </c:pt>
                <c:pt idx="2560">
                  <c:v>-60.604999999999997</c:v>
                </c:pt>
                <c:pt idx="2561">
                  <c:v>-60.602999999999994</c:v>
                </c:pt>
                <c:pt idx="2562">
                  <c:v>-60.600999999999992</c:v>
                </c:pt>
                <c:pt idx="2563">
                  <c:v>-60.598999999999997</c:v>
                </c:pt>
                <c:pt idx="2564">
                  <c:v>-60.596999999999994</c:v>
                </c:pt>
                <c:pt idx="2565">
                  <c:v>-60.594999999999992</c:v>
                </c:pt>
                <c:pt idx="2566">
                  <c:v>-60.592999999999996</c:v>
                </c:pt>
                <c:pt idx="2567">
                  <c:v>-60.590999999999994</c:v>
                </c:pt>
                <c:pt idx="2568">
                  <c:v>-60.588999999999992</c:v>
                </c:pt>
                <c:pt idx="2569">
                  <c:v>-60.586999999999996</c:v>
                </c:pt>
                <c:pt idx="2570">
                  <c:v>-60.584999999999994</c:v>
                </c:pt>
                <c:pt idx="2571">
                  <c:v>-60.582999999999991</c:v>
                </c:pt>
                <c:pt idx="2572">
                  <c:v>-60.580999999999996</c:v>
                </c:pt>
                <c:pt idx="2573">
                  <c:v>-60.578999999999994</c:v>
                </c:pt>
                <c:pt idx="2574">
                  <c:v>-60.576999999999998</c:v>
                </c:pt>
                <c:pt idx="2575">
                  <c:v>-60.574999999999996</c:v>
                </c:pt>
                <c:pt idx="2576">
                  <c:v>-60.572999999999993</c:v>
                </c:pt>
                <c:pt idx="2577">
                  <c:v>-60.570999999999998</c:v>
                </c:pt>
                <c:pt idx="2578">
                  <c:v>-60.568999999999996</c:v>
                </c:pt>
                <c:pt idx="2579">
                  <c:v>-60.566999999999993</c:v>
                </c:pt>
                <c:pt idx="2580">
                  <c:v>-60.564999999999998</c:v>
                </c:pt>
                <c:pt idx="2581">
                  <c:v>-60.562999999999995</c:v>
                </c:pt>
                <c:pt idx="2582">
                  <c:v>-60.560999999999993</c:v>
                </c:pt>
                <c:pt idx="2583">
                  <c:v>-60.558999999999997</c:v>
                </c:pt>
                <c:pt idx="2584">
                  <c:v>-60.556999999999995</c:v>
                </c:pt>
                <c:pt idx="2585">
                  <c:v>-60.554999999999993</c:v>
                </c:pt>
                <c:pt idx="2586">
                  <c:v>-60.552999999999997</c:v>
                </c:pt>
                <c:pt idx="2587">
                  <c:v>-60.550999999999995</c:v>
                </c:pt>
                <c:pt idx="2588">
                  <c:v>-60.548999999999992</c:v>
                </c:pt>
                <c:pt idx="2589">
                  <c:v>-60.546999999999997</c:v>
                </c:pt>
                <c:pt idx="2590">
                  <c:v>-60.544999999999995</c:v>
                </c:pt>
                <c:pt idx="2591">
                  <c:v>-60.542999999999992</c:v>
                </c:pt>
                <c:pt idx="2592">
                  <c:v>-60.540999999999997</c:v>
                </c:pt>
                <c:pt idx="2593">
                  <c:v>-60.538999999999994</c:v>
                </c:pt>
                <c:pt idx="2594">
                  <c:v>-60.536999999999992</c:v>
                </c:pt>
                <c:pt idx="2595">
                  <c:v>-60.534999999999997</c:v>
                </c:pt>
                <c:pt idx="2596">
                  <c:v>-60.532999999999994</c:v>
                </c:pt>
                <c:pt idx="2597">
                  <c:v>-60.530999999999992</c:v>
                </c:pt>
                <c:pt idx="2598">
                  <c:v>-60.528999999999996</c:v>
                </c:pt>
                <c:pt idx="2599">
                  <c:v>-60.526999999999994</c:v>
                </c:pt>
                <c:pt idx="2600">
                  <c:v>-60.524999999999991</c:v>
                </c:pt>
                <c:pt idx="2601">
                  <c:v>-60.522999999999996</c:v>
                </c:pt>
                <c:pt idx="2602">
                  <c:v>-60.520999999999994</c:v>
                </c:pt>
                <c:pt idx="2603">
                  <c:v>-60.518999999999991</c:v>
                </c:pt>
                <c:pt idx="2604">
                  <c:v>-60.516999999999996</c:v>
                </c:pt>
                <c:pt idx="2605">
                  <c:v>-60.514999999999993</c:v>
                </c:pt>
                <c:pt idx="2606">
                  <c:v>-60.512999999999991</c:v>
                </c:pt>
                <c:pt idx="2607">
                  <c:v>-60.510999999999996</c:v>
                </c:pt>
                <c:pt idx="2608">
                  <c:v>-60.508999999999993</c:v>
                </c:pt>
                <c:pt idx="2609">
                  <c:v>-60.506999999999991</c:v>
                </c:pt>
                <c:pt idx="2610">
                  <c:v>-60.504999999999995</c:v>
                </c:pt>
                <c:pt idx="2611">
                  <c:v>-60.502999999999993</c:v>
                </c:pt>
                <c:pt idx="2612">
                  <c:v>-60.500999999999991</c:v>
                </c:pt>
                <c:pt idx="2613">
                  <c:v>-60.498999999999995</c:v>
                </c:pt>
                <c:pt idx="2614">
                  <c:v>-60.496999999999993</c:v>
                </c:pt>
                <c:pt idx="2615">
                  <c:v>-60.49499999999999</c:v>
                </c:pt>
                <c:pt idx="2616">
                  <c:v>-60.492999999999995</c:v>
                </c:pt>
                <c:pt idx="2617">
                  <c:v>-60.490999999999993</c:v>
                </c:pt>
                <c:pt idx="2618">
                  <c:v>-60.488999999999997</c:v>
                </c:pt>
                <c:pt idx="2619">
                  <c:v>-60.486999999999995</c:v>
                </c:pt>
                <c:pt idx="2620">
                  <c:v>-60.484999999999992</c:v>
                </c:pt>
                <c:pt idx="2621">
                  <c:v>-60.482999999999997</c:v>
                </c:pt>
                <c:pt idx="2622">
                  <c:v>-60.480999999999995</c:v>
                </c:pt>
                <c:pt idx="2623">
                  <c:v>-60.478999999999992</c:v>
                </c:pt>
                <c:pt idx="2624">
                  <c:v>-60.476999999999997</c:v>
                </c:pt>
                <c:pt idx="2625">
                  <c:v>-60.474999999999994</c:v>
                </c:pt>
                <c:pt idx="2626">
                  <c:v>-60.472999999999992</c:v>
                </c:pt>
                <c:pt idx="2627">
                  <c:v>-60.470999999999997</c:v>
                </c:pt>
                <c:pt idx="2628">
                  <c:v>-60.468999999999994</c:v>
                </c:pt>
                <c:pt idx="2629">
                  <c:v>-60.466999999999992</c:v>
                </c:pt>
                <c:pt idx="2630">
                  <c:v>-60.464999999999996</c:v>
                </c:pt>
                <c:pt idx="2631">
                  <c:v>-60.462999999999994</c:v>
                </c:pt>
                <c:pt idx="2632">
                  <c:v>-60.460999999999991</c:v>
                </c:pt>
                <c:pt idx="2633">
                  <c:v>-60.458999999999996</c:v>
                </c:pt>
                <c:pt idx="2634">
                  <c:v>-60.456999999999994</c:v>
                </c:pt>
                <c:pt idx="2635">
                  <c:v>-60.454999999999998</c:v>
                </c:pt>
                <c:pt idx="2636">
                  <c:v>-60.452999999999996</c:v>
                </c:pt>
                <c:pt idx="2637">
                  <c:v>-60.450999999999993</c:v>
                </c:pt>
                <c:pt idx="2638">
                  <c:v>-60.448999999999998</c:v>
                </c:pt>
                <c:pt idx="2639">
                  <c:v>-60.446999999999996</c:v>
                </c:pt>
                <c:pt idx="2640">
                  <c:v>-60.444999999999993</c:v>
                </c:pt>
                <c:pt idx="2641">
                  <c:v>-60.442999999999998</c:v>
                </c:pt>
                <c:pt idx="2642">
                  <c:v>-60.440999999999995</c:v>
                </c:pt>
                <c:pt idx="2643">
                  <c:v>-60.438999999999993</c:v>
                </c:pt>
                <c:pt idx="2644">
                  <c:v>-60.436999999999998</c:v>
                </c:pt>
                <c:pt idx="2645">
                  <c:v>-60.434999999999995</c:v>
                </c:pt>
                <c:pt idx="2646">
                  <c:v>-60.432999999999993</c:v>
                </c:pt>
                <c:pt idx="2647">
                  <c:v>-60.430999999999997</c:v>
                </c:pt>
                <c:pt idx="2648">
                  <c:v>-60.428999999999995</c:v>
                </c:pt>
                <c:pt idx="2649">
                  <c:v>-60.426999999999992</c:v>
                </c:pt>
                <c:pt idx="2650">
                  <c:v>-60.424999999999997</c:v>
                </c:pt>
                <c:pt idx="2651">
                  <c:v>-60.422999999999995</c:v>
                </c:pt>
                <c:pt idx="2652">
                  <c:v>-60.420999999999992</c:v>
                </c:pt>
                <c:pt idx="2653">
                  <c:v>-60.418999999999997</c:v>
                </c:pt>
                <c:pt idx="2654">
                  <c:v>-60.416999999999994</c:v>
                </c:pt>
                <c:pt idx="2655">
                  <c:v>-60.414999999999992</c:v>
                </c:pt>
                <c:pt idx="2656">
                  <c:v>-60.412999999999997</c:v>
                </c:pt>
                <c:pt idx="2657">
                  <c:v>-60.410999999999994</c:v>
                </c:pt>
                <c:pt idx="2658">
                  <c:v>-60.408999999999992</c:v>
                </c:pt>
                <c:pt idx="2659">
                  <c:v>-60.406999999999996</c:v>
                </c:pt>
                <c:pt idx="2660">
                  <c:v>-60.404999999999994</c:v>
                </c:pt>
                <c:pt idx="2661">
                  <c:v>-60.402999999999992</c:v>
                </c:pt>
                <c:pt idx="2662">
                  <c:v>-60.400999999999996</c:v>
                </c:pt>
                <c:pt idx="2663">
                  <c:v>-60.398999999999994</c:v>
                </c:pt>
                <c:pt idx="2664">
                  <c:v>-60.396999999999991</c:v>
                </c:pt>
                <c:pt idx="2665">
                  <c:v>-60.394999999999996</c:v>
                </c:pt>
                <c:pt idx="2666">
                  <c:v>-60.392999999999994</c:v>
                </c:pt>
                <c:pt idx="2667">
                  <c:v>-60.390999999999991</c:v>
                </c:pt>
                <c:pt idx="2668">
                  <c:v>-60.388999999999996</c:v>
                </c:pt>
                <c:pt idx="2669">
                  <c:v>-60.386999999999993</c:v>
                </c:pt>
                <c:pt idx="2670">
                  <c:v>-60.384999999999991</c:v>
                </c:pt>
                <c:pt idx="2671">
                  <c:v>-60.382999999999996</c:v>
                </c:pt>
                <c:pt idx="2672">
                  <c:v>-60.380999999999993</c:v>
                </c:pt>
                <c:pt idx="2673">
                  <c:v>-60.378999999999991</c:v>
                </c:pt>
                <c:pt idx="2674">
                  <c:v>-60.376999999999995</c:v>
                </c:pt>
                <c:pt idx="2675">
                  <c:v>-60.374999999999993</c:v>
                </c:pt>
                <c:pt idx="2676">
                  <c:v>-60.37299999999999</c:v>
                </c:pt>
                <c:pt idx="2677">
                  <c:v>-60.370999999999995</c:v>
                </c:pt>
                <c:pt idx="2678">
                  <c:v>-60.368999999999993</c:v>
                </c:pt>
                <c:pt idx="2679">
                  <c:v>-60.366999999999997</c:v>
                </c:pt>
                <c:pt idx="2680">
                  <c:v>-60.364999999999995</c:v>
                </c:pt>
                <c:pt idx="2681">
                  <c:v>-60.362999999999992</c:v>
                </c:pt>
                <c:pt idx="2682">
                  <c:v>-60.360999999999997</c:v>
                </c:pt>
                <c:pt idx="2683">
                  <c:v>-60.358999999999995</c:v>
                </c:pt>
                <c:pt idx="2684">
                  <c:v>-60.356999999999992</c:v>
                </c:pt>
                <c:pt idx="2685">
                  <c:v>-60.354999999999997</c:v>
                </c:pt>
                <c:pt idx="2686">
                  <c:v>-60.352999999999994</c:v>
                </c:pt>
                <c:pt idx="2687">
                  <c:v>-60.350999999999992</c:v>
                </c:pt>
                <c:pt idx="2688">
                  <c:v>-60.348999999999997</c:v>
                </c:pt>
                <c:pt idx="2689">
                  <c:v>-60.346999999999994</c:v>
                </c:pt>
                <c:pt idx="2690">
                  <c:v>-60.344999999999992</c:v>
                </c:pt>
                <c:pt idx="2691">
                  <c:v>-60.342999999999996</c:v>
                </c:pt>
                <c:pt idx="2692">
                  <c:v>-60.340999999999994</c:v>
                </c:pt>
                <c:pt idx="2693">
                  <c:v>-60.338999999999992</c:v>
                </c:pt>
                <c:pt idx="2694">
                  <c:v>-60.336999999999996</c:v>
                </c:pt>
                <c:pt idx="2695">
                  <c:v>-60.334999999999994</c:v>
                </c:pt>
                <c:pt idx="2696">
                  <c:v>-60.332999999999991</c:v>
                </c:pt>
                <c:pt idx="2697">
                  <c:v>-60.330999999999996</c:v>
                </c:pt>
                <c:pt idx="2698">
                  <c:v>-60.328999999999994</c:v>
                </c:pt>
                <c:pt idx="2699">
                  <c:v>-60.326999999999998</c:v>
                </c:pt>
                <c:pt idx="2700">
                  <c:v>-60.324999999999996</c:v>
                </c:pt>
                <c:pt idx="2701">
                  <c:v>-60.322999999999993</c:v>
                </c:pt>
                <c:pt idx="2702">
                  <c:v>-60.320999999999998</c:v>
                </c:pt>
                <c:pt idx="2703">
                  <c:v>-60.318999999999996</c:v>
                </c:pt>
                <c:pt idx="2704">
                  <c:v>-60.316999999999993</c:v>
                </c:pt>
                <c:pt idx="2705">
                  <c:v>-60.314999999999998</c:v>
                </c:pt>
                <c:pt idx="2706">
                  <c:v>-60.312999999999995</c:v>
                </c:pt>
                <c:pt idx="2707">
                  <c:v>-60.310999999999993</c:v>
                </c:pt>
                <c:pt idx="2708">
                  <c:v>-60.308999999999997</c:v>
                </c:pt>
                <c:pt idx="2709">
                  <c:v>-60.306999999999995</c:v>
                </c:pt>
                <c:pt idx="2710">
                  <c:v>-60.304999999999993</c:v>
                </c:pt>
                <c:pt idx="2711">
                  <c:v>-60.302999999999997</c:v>
                </c:pt>
                <c:pt idx="2712">
                  <c:v>-60.300999999999995</c:v>
                </c:pt>
                <c:pt idx="2713">
                  <c:v>-60.298999999999992</c:v>
                </c:pt>
                <c:pt idx="2714">
                  <c:v>-60.296999999999997</c:v>
                </c:pt>
                <c:pt idx="2715">
                  <c:v>-60.294999999999995</c:v>
                </c:pt>
                <c:pt idx="2716">
                  <c:v>-60.292999999999992</c:v>
                </c:pt>
                <c:pt idx="2717">
                  <c:v>-60.290999999999997</c:v>
                </c:pt>
                <c:pt idx="2718">
                  <c:v>-60.288999999999994</c:v>
                </c:pt>
                <c:pt idx="2719">
                  <c:v>-60.286999999999992</c:v>
                </c:pt>
                <c:pt idx="2720">
                  <c:v>-60.284999999999997</c:v>
                </c:pt>
                <c:pt idx="2721">
                  <c:v>-60.282999999999994</c:v>
                </c:pt>
                <c:pt idx="2722">
                  <c:v>-60.280999999999992</c:v>
                </c:pt>
                <c:pt idx="2723">
                  <c:v>-60.278999999999996</c:v>
                </c:pt>
                <c:pt idx="2724">
                  <c:v>-60.276999999999994</c:v>
                </c:pt>
                <c:pt idx="2725">
                  <c:v>-60.274999999999991</c:v>
                </c:pt>
                <c:pt idx="2726">
                  <c:v>-60.272999999999996</c:v>
                </c:pt>
                <c:pt idx="2727">
                  <c:v>-60.270999999999994</c:v>
                </c:pt>
                <c:pt idx="2728">
                  <c:v>-60.268999999999991</c:v>
                </c:pt>
                <c:pt idx="2729">
                  <c:v>-60.266999999999996</c:v>
                </c:pt>
                <c:pt idx="2730">
                  <c:v>-60.264999999999993</c:v>
                </c:pt>
                <c:pt idx="2731">
                  <c:v>-60.262999999999991</c:v>
                </c:pt>
                <c:pt idx="2732">
                  <c:v>-60.260999999999996</c:v>
                </c:pt>
                <c:pt idx="2733">
                  <c:v>-60.258999999999993</c:v>
                </c:pt>
                <c:pt idx="2734">
                  <c:v>-60.256999999999991</c:v>
                </c:pt>
                <c:pt idx="2735">
                  <c:v>-60.254999999999995</c:v>
                </c:pt>
                <c:pt idx="2736">
                  <c:v>-60.252999999999993</c:v>
                </c:pt>
                <c:pt idx="2737">
                  <c:v>-60.250999999999991</c:v>
                </c:pt>
                <c:pt idx="2738">
                  <c:v>-60.248999999999995</c:v>
                </c:pt>
                <c:pt idx="2739">
                  <c:v>-60.246999999999993</c:v>
                </c:pt>
                <c:pt idx="2740">
                  <c:v>-60.24499999999999</c:v>
                </c:pt>
                <c:pt idx="2741">
                  <c:v>-60.242999999999995</c:v>
                </c:pt>
                <c:pt idx="2742">
                  <c:v>-60.240999999999993</c:v>
                </c:pt>
                <c:pt idx="2743">
                  <c:v>-60.238999999999997</c:v>
                </c:pt>
                <c:pt idx="2744">
                  <c:v>-60.236999999999995</c:v>
                </c:pt>
                <c:pt idx="2745">
                  <c:v>-60.234999999999992</c:v>
                </c:pt>
                <c:pt idx="2746">
                  <c:v>-60.232999999999997</c:v>
                </c:pt>
                <c:pt idx="2747">
                  <c:v>-60.230999999999995</c:v>
                </c:pt>
                <c:pt idx="2748">
                  <c:v>-60.228999999999992</c:v>
                </c:pt>
                <c:pt idx="2749">
                  <c:v>-60.226999999999997</c:v>
                </c:pt>
                <c:pt idx="2750">
                  <c:v>-60.224999999999994</c:v>
                </c:pt>
                <c:pt idx="2751">
                  <c:v>-60.222999999999992</c:v>
                </c:pt>
                <c:pt idx="2752">
                  <c:v>-60.220999999999997</c:v>
                </c:pt>
                <c:pt idx="2753">
                  <c:v>-60.218999999999994</c:v>
                </c:pt>
                <c:pt idx="2754">
                  <c:v>-60.216999999999992</c:v>
                </c:pt>
                <c:pt idx="2755">
                  <c:v>-60.214999999999996</c:v>
                </c:pt>
                <c:pt idx="2756">
                  <c:v>-60.212999999999994</c:v>
                </c:pt>
                <c:pt idx="2757">
                  <c:v>-60.210999999999991</c:v>
                </c:pt>
                <c:pt idx="2758">
                  <c:v>-60.208999999999996</c:v>
                </c:pt>
                <c:pt idx="2759">
                  <c:v>-60.206999999999994</c:v>
                </c:pt>
                <c:pt idx="2760">
                  <c:v>-60.204999999999998</c:v>
                </c:pt>
                <c:pt idx="2761">
                  <c:v>-60.202999999999996</c:v>
                </c:pt>
                <c:pt idx="2762">
                  <c:v>-60.200999999999993</c:v>
                </c:pt>
                <c:pt idx="2763">
                  <c:v>-60.198999999999998</c:v>
                </c:pt>
                <c:pt idx="2764">
                  <c:v>-60.196999999999996</c:v>
                </c:pt>
                <c:pt idx="2765">
                  <c:v>-60.194999999999993</c:v>
                </c:pt>
                <c:pt idx="2766">
                  <c:v>-60.192999999999998</c:v>
                </c:pt>
                <c:pt idx="2767">
                  <c:v>-60.190999999999995</c:v>
                </c:pt>
                <c:pt idx="2768">
                  <c:v>-60.188999999999993</c:v>
                </c:pt>
                <c:pt idx="2769">
                  <c:v>-60.186999999999998</c:v>
                </c:pt>
                <c:pt idx="2770">
                  <c:v>-60.184999999999995</c:v>
                </c:pt>
                <c:pt idx="2771">
                  <c:v>-60.182999999999993</c:v>
                </c:pt>
                <c:pt idx="2772">
                  <c:v>-60.180999999999997</c:v>
                </c:pt>
                <c:pt idx="2773">
                  <c:v>-60.178999999999995</c:v>
                </c:pt>
                <c:pt idx="2774">
                  <c:v>-60.176999999999992</c:v>
                </c:pt>
                <c:pt idx="2775">
                  <c:v>-60.174999999999997</c:v>
                </c:pt>
                <c:pt idx="2776">
                  <c:v>-60.172999999999995</c:v>
                </c:pt>
                <c:pt idx="2777">
                  <c:v>-60.170999999999992</c:v>
                </c:pt>
                <c:pt idx="2778">
                  <c:v>-60.168999999999997</c:v>
                </c:pt>
                <c:pt idx="2779">
                  <c:v>-60.166999999999994</c:v>
                </c:pt>
                <c:pt idx="2780">
                  <c:v>-60.164999999999992</c:v>
                </c:pt>
                <c:pt idx="2781">
                  <c:v>-60.162999999999997</c:v>
                </c:pt>
                <c:pt idx="2782">
                  <c:v>-60.160999999999994</c:v>
                </c:pt>
                <c:pt idx="2783">
                  <c:v>-60.158999999999992</c:v>
                </c:pt>
                <c:pt idx="2784">
                  <c:v>-60.156999999999996</c:v>
                </c:pt>
                <c:pt idx="2785">
                  <c:v>-60.154999999999994</c:v>
                </c:pt>
                <c:pt idx="2786">
                  <c:v>-60.152999999999992</c:v>
                </c:pt>
                <c:pt idx="2787">
                  <c:v>-60.150999999999996</c:v>
                </c:pt>
                <c:pt idx="2788">
                  <c:v>-60.148999999999994</c:v>
                </c:pt>
                <c:pt idx="2789">
                  <c:v>-60.146999999999991</c:v>
                </c:pt>
                <c:pt idx="2790">
                  <c:v>-60.144999999999996</c:v>
                </c:pt>
                <c:pt idx="2791">
                  <c:v>-60.142999999999994</c:v>
                </c:pt>
                <c:pt idx="2792">
                  <c:v>-60.140999999999991</c:v>
                </c:pt>
                <c:pt idx="2793">
                  <c:v>-60.138999999999996</c:v>
                </c:pt>
                <c:pt idx="2794">
                  <c:v>-60.136999999999993</c:v>
                </c:pt>
                <c:pt idx="2795">
                  <c:v>-60.134999999999991</c:v>
                </c:pt>
                <c:pt idx="2796">
                  <c:v>-60.132999999999996</c:v>
                </c:pt>
                <c:pt idx="2797">
                  <c:v>-60.130999999999993</c:v>
                </c:pt>
                <c:pt idx="2798">
                  <c:v>-60.128999999999991</c:v>
                </c:pt>
                <c:pt idx="2799">
                  <c:v>-60.126999999999995</c:v>
                </c:pt>
                <c:pt idx="2800">
                  <c:v>-60.124999999999993</c:v>
                </c:pt>
                <c:pt idx="2801">
                  <c:v>-60.12299999999999</c:v>
                </c:pt>
                <c:pt idx="2802">
                  <c:v>-60.120999999999995</c:v>
                </c:pt>
                <c:pt idx="2803">
                  <c:v>-60.118999999999993</c:v>
                </c:pt>
                <c:pt idx="2804">
                  <c:v>-60.116999999999997</c:v>
                </c:pt>
                <c:pt idx="2805">
                  <c:v>-60.114999999999995</c:v>
                </c:pt>
                <c:pt idx="2806">
                  <c:v>-60.112999999999992</c:v>
                </c:pt>
                <c:pt idx="2807">
                  <c:v>-60.110999999999997</c:v>
                </c:pt>
                <c:pt idx="2808">
                  <c:v>-60.108999999999995</c:v>
                </c:pt>
                <c:pt idx="2809">
                  <c:v>-60.106999999999992</c:v>
                </c:pt>
                <c:pt idx="2810">
                  <c:v>-60.104999999999997</c:v>
                </c:pt>
                <c:pt idx="2811">
                  <c:v>-60.102999999999994</c:v>
                </c:pt>
                <c:pt idx="2812">
                  <c:v>-60.100999999999992</c:v>
                </c:pt>
                <c:pt idx="2813">
                  <c:v>-60.098999999999997</c:v>
                </c:pt>
                <c:pt idx="2814">
                  <c:v>-60.096999999999994</c:v>
                </c:pt>
                <c:pt idx="2815">
                  <c:v>-60.094999999999992</c:v>
                </c:pt>
                <c:pt idx="2816">
                  <c:v>-60.092999999999996</c:v>
                </c:pt>
                <c:pt idx="2817">
                  <c:v>-60.090999999999994</c:v>
                </c:pt>
                <c:pt idx="2818">
                  <c:v>-60.088999999999992</c:v>
                </c:pt>
                <c:pt idx="2819">
                  <c:v>-60.086999999999996</c:v>
                </c:pt>
                <c:pt idx="2820">
                  <c:v>-60.084999999999994</c:v>
                </c:pt>
                <c:pt idx="2821">
                  <c:v>-60.082999999999991</c:v>
                </c:pt>
                <c:pt idx="2822">
                  <c:v>-60.080999999999996</c:v>
                </c:pt>
                <c:pt idx="2823">
                  <c:v>-60.078999999999994</c:v>
                </c:pt>
                <c:pt idx="2824">
                  <c:v>-60.076999999999998</c:v>
                </c:pt>
                <c:pt idx="2825">
                  <c:v>-60.074999999999996</c:v>
                </c:pt>
                <c:pt idx="2826">
                  <c:v>-60.072999999999993</c:v>
                </c:pt>
                <c:pt idx="2827">
                  <c:v>-60.070999999999998</c:v>
                </c:pt>
                <c:pt idx="2828">
                  <c:v>-60.068999999999996</c:v>
                </c:pt>
                <c:pt idx="2829">
                  <c:v>-60.066999999999993</c:v>
                </c:pt>
                <c:pt idx="2830">
                  <c:v>-60.064999999999998</c:v>
                </c:pt>
                <c:pt idx="2831">
                  <c:v>-60.062999999999995</c:v>
                </c:pt>
                <c:pt idx="2832">
                  <c:v>-60.060999999999993</c:v>
                </c:pt>
                <c:pt idx="2833">
                  <c:v>-60.058999999999997</c:v>
                </c:pt>
                <c:pt idx="2834">
                  <c:v>-60.056999999999995</c:v>
                </c:pt>
                <c:pt idx="2835">
                  <c:v>-60.054999999999993</c:v>
                </c:pt>
                <c:pt idx="2836">
                  <c:v>-60.052999999999997</c:v>
                </c:pt>
                <c:pt idx="2837">
                  <c:v>-60.050999999999995</c:v>
                </c:pt>
                <c:pt idx="2838">
                  <c:v>-60.048999999999992</c:v>
                </c:pt>
                <c:pt idx="2839">
                  <c:v>-60.046999999999997</c:v>
                </c:pt>
                <c:pt idx="2840">
                  <c:v>-60.044999999999995</c:v>
                </c:pt>
                <c:pt idx="2841">
                  <c:v>-60.042999999999992</c:v>
                </c:pt>
                <c:pt idx="2842">
                  <c:v>-60.040999999999997</c:v>
                </c:pt>
                <c:pt idx="2843">
                  <c:v>-60.038999999999994</c:v>
                </c:pt>
                <c:pt idx="2844">
                  <c:v>-60.036999999999992</c:v>
                </c:pt>
                <c:pt idx="2845">
                  <c:v>-60.034999999999997</c:v>
                </c:pt>
                <c:pt idx="2846">
                  <c:v>-60.032999999999994</c:v>
                </c:pt>
                <c:pt idx="2847">
                  <c:v>-60.030999999999992</c:v>
                </c:pt>
                <c:pt idx="2848">
                  <c:v>-60.028999999999996</c:v>
                </c:pt>
                <c:pt idx="2849">
                  <c:v>-60.026999999999994</c:v>
                </c:pt>
                <c:pt idx="2850">
                  <c:v>-60.024999999999991</c:v>
                </c:pt>
                <c:pt idx="2851">
                  <c:v>-60.022999999999996</c:v>
                </c:pt>
                <c:pt idx="2852">
                  <c:v>-60.020999999999994</c:v>
                </c:pt>
                <c:pt idx="2853">
                  <c:v>-60.018999999999991</c:v>
                </c:pt>
                <c:pt idx="2854">
                  <c:v>-60.016999999999996</c:v>
                </c:pt>
                <c:pt idx="2855">
                  <c:v>-60.014999999999993</c:v>
                </c:pt>
                <c:pt idx="2856">
                  <c:v>-60.012999999999991</c:v>
                </c:pt>
                <c:pt idx="2857">
                  <c:v>-60.010999999999996</c:v>
                </c:pt>
                <c:pt idx="2858">
                  <c:v>-60.008999999999993</c:v>
                </c:pt>
                <c:pt idx="2859">
                  <c:v>-60.006999999999991</c:v>
                </c:pt>
                <c:pt idx="2860">
                  <c:v>-60.004999999999995</c:v>
                </c:pt>
                <c:pt idx="2861">
                  <c:v>-60.002999999999993</c:v>
                </c:pt>
                <c:pt idx="2862">
                  <c:v>-60.000999999999991</c:v>
                </c:pt>
                <c:pt idx="2863">
                  <c:v>-59.998999999999995</c:v>
                </c:pt>
                <c:pt idx="2864">
                  <c:v>-59.996999999999993</c:v>
                </c:pt>
                <c:pt idx="2865">
                  <c:v>-59.99499999999999</c:v>
                </c:pt>
                <c:pt idx="2866">
                  <c:v>-59.992999999999995</c:v>
                </c:pt>
                <c:pt idx="2867">
                  <c:v>-59.990999999999993</c:v>
                </c:pt>
                <c:pt idx="2868">
                  <c:v>-59.988999999999997</c:v>
                </c:pt>
                <c:pt idx="2869">
                  <c:v>-59.986999999999995</c:v>
                </c:pt>
                <c:pt idx="2870">
                  <c:v>-59.984999999999992</c:v>
                </c:pt>
                <c:pt idx="2871">
                  <c:v>-59.982999999999997</c:v>
                </c:pt>
                <c:pt idx="2872">
                  <c:v>-59.980999999999995</c:v>
                </c:pt>
                <c:pt idx="2873">
                  <c:v>-59.978999999999992</c:v>
                </c:pt>
                <c:pt idx="2874">
                  <c:v>-59.976999999999997</c:v>
                </c:pt>
                <c:pt idx="2875">
                  <c:v>-59.974999999999994</c:v>
                </c:pt>
                <c:pt idx="2876">
                  <c:v>-59.972999999999992</c:v>
                </c:pt>
                <c:pt idx="2877">
                  <c:v>-59.970999999999997</c:v>
                </c:pt>
                <c:pt idx="2878">
                  <c:v>-59.968999999999994</c:v>
                </c:pt>
                <c:pt idx="2879">
                  <c:v>-59.966999999999992</c:v>
                </c:pt>
                <c:pt idx="2880">
                  <c:v>-59.964999999999996</c:v>
                </c:pt>
                <c:pt idx="2881">
                  <c:v>-59.962999999999994</c:v>
                </c:pt>
                <c:pt idx="2882">
                  <c:v>-59.960999999999991</c:v>
                </c:pt>
                <c:pt idx="2883">
                  <c:v>-59.958999999999996</c:v>
                </c:pt>
                <c:pt idx="2884">
                  <c:v>-59.956999999999994</c:v>
                </c:pt>
                <c:pt idx="2885">
                  <c:v>-59.954999999999998</c:v>
                </c:pt>
                <c:pt idx="2886">
                  <c:v>-59.952999999999996</c:v>
                </c:pt>
                <c:pt idx="2887">
                  <c:v>-59.950999999999993</c:v>
                </c:pt>
                <c:pt idx="2888">
                  <c:v>-59.948999999999998</c:v>
                </c:pt>
                <c:pt idx="2889">
                  <c:v>-59.946999999999996</c:v>
                </c:pt>
                <c:pt idx="2890">
                  <c:v>-59.944999999999993</c:v>
                </c:pt>
                <c:pt idx="2891">
                  <c:v>-59.942999999999998</c:v>
                </c:pt>
                <c:pt idx="2892">
                  <c:v>-59.940999999999995</c:v>
                </c:pt>
                <c:pt idx="2893">
                  <c:v>-59.938999999999993</c:v>
                </c:pt>
                <c:pt idx="2894">
                  <c:v>-59.936999999999998</c:v>
                </c:pt>
                <c:pt idx="2895">
                  <c:v>-59.934999999999995</c:v>
                </c:pt>
                <c:pt idx="2896">
                  <c:v>-59.932999999999993</c:v>
                </c:pt>
                <c:pt idx="2897">
                  <c:v>-59.930999999999997</c:v>
                </c:pt>
                <c:pt idx="2898">
                  <c:v>-59.928999999999995</c:v>
                </c:pt>
                <c:pt idx="2899">
                  <c:v>-59.926999999999992</c:v>
                </c:pt>
                <c:pt idx="2900">
                  <c:v>-59.924999999999997</c:v>
                </c:pt>
                <c:pt idx="2901">
                  <c:v>-59.922999999999995</c:v>
                </c:pt>
                <c:pt idx="2902">
                  <c:v>-59.920999999999992</c:v>
                </c:pt>
                <c:pt idx="2903">
                  <c:v>-59.918999999999997</c:v>
                </c:pt>
                <c:pt idx="2904">
                  <c:v>-59.916999999999994</c:v>
                </c:pt>
                <c:pt idx="2905">
                  <c:v>-59.914999999999992</c:v>
                </c:pt>
                <c:pt idx="2906">
                  <c:v>-59.912999999999997</c:v>
                </c:pt>
                <c:pt idx="2907">
                  <c:v>-59.910999999999994</c:v>
                </c:pt>
                <c:pt idx="2908">
                  <c:v>-59.908999999999992</c:v>
                </c:pt>
                <c:pt idx="2909">
                  <c:v>-59.906999999999996</c:v>
                </c:pt>
                <c:pt idx="2910">
                  <c:v>-59.904999999999994</c:v>
                </c:pt>
                <c:pt idx="2911">
                  <c:v>-59.902999999999992</c:v>
                </c:pt>
                <c:pt idx="2912">
                  <c:v>-59.900999999999996</c:v>
                </c:pt>
                <c:pt idx="2913">
                  <c:v>-59.898999999999994</c:v>
                </c:pt>
                <c:pt idx="2914">
                  <c:v>-59.896999999999991</c:v>
                </c:pt>
                <c:pt idx="2915">
                  <c:v>-59.894999999999996</c:v>
                </c:pt>
                <c:pt idx="2916">
                  <c:v>-59.892999999999994</c:v>
                </c:pt>
                <c:pt idx="2917">
                  <c:v>-59.890999999999991</c:v>
                </c:pt>
                <c:pt idx="2918">
                  <c:v>-59.888999999999996</c:v>
                </c:pt>
                <c:pt idx="2919">
                  <c:v>-59.886999999999993</c:v>
                </c:pt>
                <c:pt idx="2920">
                  <c:v>-59.884999999999991</c:v>
                </c:pt>
                <c:pt idx="2921">
                  <c:v>-59.882999999999996</c:v>
                </c:pt>
                <c:pt idx="2922">
                  <c:v>-59.880999999999993</c:v>
                </c:pt>
                <c:pt idx="2923">
                  <c:v>-59.878999999999991</c:v>
                </c:pt>
                <c:pt idx="2924">
                  <c:v>-59.876999999999995</c:v>
                </c:pt>
                <c:pt idx="2925">
                  <c:v>-59.874999999999993</c:v>
                </c:pt>
                <c:pt idx="2926">
                  <c:v>-59.87299999999999</c:v>
                </c:pt>
                <c:pt idx="2927">
                  <c:v>-59.870999999999995</c:v>
                </c:pt>
                <c:pt idx="2928">
                  <c:v>-59.868999999999993</c:v>
                </c:pt>
                <c:pt idx="2929">
                  <c:v>-59.866999999999997</c:v>
                </c:pt>
                <c:pt idx="2930">
                  <c:v>-59.864999999999995</c:v>
                </c:pt>
                <c:pt idx="2931">
                  <c:v>-59.862999999999992</c:v>
                </c:pt>
                <c:pt idx="2932">
                  <c:v>-59.860999999999997</c:v>
                </c:pt>
                <c:pt idx="2933">
                  <c:v>-59.858999999999995</c:v>
                </c:pt>
                <c:pt idx="2934">
                  <c:v>-59.856999999999992</c:v>
                </c:pt>
                <c:pt idx="2935">
                  <c:v>-59.854999999999997</c:v>
                </c:pt>
                <c:pt idx="2936">
                  <c:v>-59.852999999999994</c:v>
                </c:pt>
                <c:pt idx="2937">
                  <c:v>-59.850999999999992</c:v>
                </c:pt>
                <c:pt idx="2938">
                  <c:v>-59.848999999999997</c:v>
                </c:pt>
                <c:pt idx="2939">
                  <c:v>-59.846999999999994</c:v>
                </c:pt>
                <c:pt idx="2940">
                  <c:v>-59.844999999999992</c:v>
                </c:pt>
                <c:pt idx="2941">
                  <c:v>-59.842999999999996</c:v>
                </c:pt>
                <c:pt idx="2942">
                  <c:v>-59.840999999999994</c:v>
                </c:pt>
                <c:pt idx="2943">
                  <c:v>-59.838999999999992</c:v>
                </c:pt>
                <c:pt idx="2944">
                  <c:v>-59.836999999999996</c:v>
                </c:pt>
                <c:pt idx="2945">
                  <c:v>-59.834999999999994</c:v>
                </c:pt>
                <c:pt idx="2946">
                  <c:v>-59.832999999999991</c:v>
                </c:pt>
                <c:pt idx="2947">
                  <c:v>-59.830999999999996</c:v>
                </c:pt>
                <c:pt idx="2948">
                  <c:v>-59.828999999999994</c:v>
                </c:pt>
                <c:pt idx="2949">
                  <c:v>-59.826999999999998</c:v>
                </c:pt>
                <c:pt idx="2950">
                  <c:v>-59.824999999999996</c:v>
                </c:pt>
                <c:pt idx="2951">
                  <c:v>-59.822999999999993</c:v>
                </c:pt>
                <c:pt idx="2952">
                  <c:v>-59.820999999999998</c:v>
                </c:pt>
                <c:pt idx="2953">
                  <c:v>-59.818999999999996</c:v>
                </c:pt>
                <c:pt idx="2954">
                  <c:v>-59.816999999999993</c:v>
                </c:pt>
                <c:pt idx="2955">
                  <c:v>-59.814999999999998</c:v>
                </c:pt>
                <c:pt idx="2956">
                  <c:v>-59.812999999999995</c:v>
                </c:pt>
                <c:pt idx="2957">
                  <c:v>-59.810999999999993</c:v>
                </c:pt>
                <c:pt idx="2958">
                  <c:v>-59.808999999999997</c:v>
                </c:pt>
                <c:pt idx="2959">
                  <c:v>-59.806999999999995</c:v>
                </c:pt>
                <c:pt idx="2960">
                  <c:v>-59.804999999999993</c:v>
                </c:pt>
                <c:pt idx="2961">
                  <c:v>-59.802999999999997</c:v>
                </c:pt>
                <c:pt idx="2962">
                  <c:v>-59.800999999999995</c:v>
                </c:pt>
                <c:pt idx="2963">
                  <c:v>-59.798999999999992</c:v>
                </c:pt>
                <c:pt idx="2964">
                  <c:v>-59.796999999999997</c:v>
                </c:pt>
                <c:pt idx="2965">
                  <c:v>-59.794999999999995</c:v>
                </c:pt>
                <c:pt idx="2966">
                  <c:v>-59.792999999999992</c:v>
                </c:pt>
                <c:pt idx="2967">
                  <c:v>-59.790999999999997</c:v>
                </c:pt>
                <c:pt idx="2968">
                  <c:v>-59.788999999999994</c:v>
                </c:pt>
                <c:pt idx="2969">
                  <c:v>-59.786999999999992</c:v>
                </c:pt>
                <c:pt idx="2970">
                  <c:v>-59.784999999999997</c:v>
                </c:pt>
                <c:pt idx="2971">
                  <c:v>-59.782999999999994</c:v>
                </c:pt>
                <c:pt idx="2972">
                  <c:v>-59.780999999999992</c:v>
                </c:pt>
                <c:pt idx="2973">
                  <c:v>-59.778999999999996</c:v>
                </c:pt>
                <c:pt idx="2974">
                  <c:v>-59.776999999999994</c:v>
                </c:pt>
                <c:pt idx="2975">
                  <c:v>-59.774999999999991</c:v>
                </c:pt>
                <c:pt idx="2976">
                  <c:v>-59.772999999999996</c:v>
                </c:pt>
                <c:pt idx="2977">
                  <c:v>-59.770999999999994</c:v>
                </c:pt>
                <c:pt idx="2978">
                  <c:v>-59.768999999999991</c:v>
                </c:pt>
                <c:pt idx="2979">
                  <c:v>-59.766999999999996</c:v>
                </c:pt>
                <c:pt idx="2980">
                  <c:v>-59.764999999999993</c:v>
                </c:pt>
                <c:pt idx="2981">
                  <c:v>-59.762999999999991</c:v>
                </c:pt>
                <c:pt idx="2982">
                  <c:v>-59.760999999999996</c:v>
                </c:pt>
                <c:pt idx="2983">
                  <c:v>-59.758999999999993</c:v>
                </c:pt>
                <c:pt idx="2984">
                  <c:v>-59.756999999999991</c:v>
                </c:pt>
                <c:pt idx="2985">
                  <c:v>-59.754999999999995</c:v>
                </c:pt>
                <c:pt idx="2986">
                  <c:v>-59.752999999999993</c:v>
                </c:pt>
                <c:pt idx="2987">
                  <c:v>-59.750999999999991</c:v>
                </c:pt>
                <c:pt idx="2988">
                  <c:v>-59.748999999999995</c:v>
                </c:pt>
                <c:pt idx="2989">
                  <c:v>-59.746999999999993</c:v>
                </c:pt>
                <c:pt idx="2990">
                  <c:v>-59.74499999999999</c:v>
                </c:pt>
                <c:pt idx="2991">
                  <c:v>-59.742999999999995</c:v>
                </c:pt>
                <c:pt idx="2992">
                  <c:v>-59.740999999999993</c:v>
                </c:pt>
                <c:pt idx="2993">
                  <c:v>-59.738999999999997</c:v>
                </c:pt>
                <c:pt idx="2994">
                  <c:v>-59.736999999999995</c:v>
                </c:pt>
                <c:pt idx="2995">
                  <c:v>-59.734999999999992</c:v>
                </c:pt>
                <c:pt idx="2996">
                  <c:v>-59.732999999999997</c:v>
                </c:pt>
                <c:pt idx="2997">
                  <c:v>-59.730999999999995</c:v>
                </c:pt>
                <c:pt idx="2998">
                  <c:v>-59.728999999999992</c:v>
                </c:pt>
                <c:pt idx="2999">
                  <c:v>-59.726999999999997</c:v>
                </c:pt>
                <c:pt idx="3000">
                  <c:v>-59.724999999999994</c:v>
                </c:pt>
                <c:pt idx="3001">
                  <c:v>-59.722999999999992</c:v>
                </c:pt>
                <c:pt idx="3002">
                  <c:v>-59.720999999999997</c:v>
                </c:pt>
                <c:pt idx="3003">
                  <c:v>-59.718999999999994</c:v>
                </c:pt>
                <c:pt idx="3004">
                  <c:v>-59.716999999999992</c:v>
                </c:pt>
                <c:pt idx="3005">
                  <c:v>-59.714999999999996</c:v>
                </c:pt>
                <c:pt idx="3006">
                  <c:v>-59.712999999999994</c:v>
                </c:pt>
                <c:pt idx="3007">
                  <c:v>-59.710999999999991</c:v>
                </c:pt>
                <c:pt idx="3008">
                  <c:v>-59.708999999999996</c:v>
                </c:pt>
                <c:pt idx="3009">
                  <c:v>-59.706999999999994</c:v>
                </c:pt>
                <c:pt idx="3010">
                  <c:v>-59.704999999999998</c:v>
                </c:pt>
                <c:pt idx="3011">
                  <c:v>-59.702999999999996</c:v>
                </c:pt>
                <c:pt idx="3012">
                  <c:v>-59.700999999999993</c:v>
                </c:pt>
                <c:pt idx="3013">
                  <c:v>-59.698999999999998</c:v>
                </c:pt>
                <c:pt idx="3014">
                  <c:v>-59.696999999999996</c:v>
                </c:pt>
                <c:pt idx="3015">
                  <c:v>-59.694999999999993</c:v>
                </c:pt>
                <c:pt idx="3016">
                  <c:v>-59.692999999999998</c:v>
                </c:pt>
                <c:pt idx="3017">
                  <c:v>-59.690999999999995</c:v>
                </c:pt>
                <c:pt idx="3018">
                  <c:v>-59.688999999999993</c:v>
                </c:pt>
                <c:pt idx="3019">
                  <c:v>-59.686999999999998</c:v>
                </c:pt>
                <c:pt idx="3020">
                  <c:v>-59.684999999999995</c:v>
                </c:pt>
                <c:pt idx="3021">
                  <c:v>-59.682999999999993</c:v>
                </c:pt>
                <c:pt idx="3022">
                  <c:v>-59.680999999999997</c:v>
                </c:pt>
                <c:pt idx="3023">
                  <c:v>-59.678999999999995</c:v>
                </c:pt>
                <c:pt idx="3024">
                  <c:v>-59.676999999999992</c:v>
                </c:pt>
                <c:pt idx="3025">
                  <c:v>-59.674999999999997</c:v>
                </c:pt>
                <c:pt idx="3026">
                  <c:v>-59.672999999999995</c:v>
                </c:pt>
                <c:pt idx="3027">
                  <c:v>-59.670999999999992</c:v>
                </c:pt>
                <c:pt idx="3028">
                  <c:v>-59.668999999999997</c:v>
                </c:pt>
                <c:pt idx="3029">
                  <c:v>-59.666999999999994</c:v>
                </c:pt>
                <c:pt idx="3030">
                  <c:v>-59.664999999999992</c:v>
                </c:pt>
                <c:pt idx="3031">
                  <c:v>-59.662999999999997</c:v>
                </c:pt>
                <c:pt idx="3032">
                  <c:v>-59.660999999999994</c:v>
                </c:pt>
                <c:pt idx="3033">
                  <c:v>-59.658999999999992</c:v>
                </c:pt>
                <c:pt idx="3034">
                  <c:v>-59.656999999999996</c:v>
                </c:pt>
                <c:pt idx="3035">
                  <c:v>-59.654999999999994</c:v>
                </c:pt>
                <c:pt idx="3036">
                  <c:v>-59.652999999999992</c:v>
                </c:pt>
                <c:pt idx="3037">
                  <c:v>-59.650999999999996</c:v>
                </c:pt>
                <c:pt idx="3038">
                  <c:v>-59.648999999999994</c:v>
                </c:pt>
                <c:pt idx="3039">
                  <c:v>-59.646999999999991</c:v>
                </c:pt>
                <c:pt idx="3040">
                  <c:v>-59.644999999999996</c:v>
                </c:pt>
                <c:pt idx="3041">
                  <c:v>-59.642999999999994</c:v>
                </c:pt>
                <c:pt idx="3042">
                  <c:v>-59.640999999999991</c:v>
                </c:pt>
                <c:pt idx="3043">
                  <c:v>-59.638999999999996</c:v>
                </c:pt>
                <c:pt idx="3044">
                  <c:v>-59.636999999999993</c:v>
                </c:pt>
                <c:pt idx="3045">
                  <c:v>-59.634999999999991</c:v>
                </c:pt>
                <c:pt idx="3046">
                  <c:v>-59.632999999999996</c:v>
                </c:pt>
                <c:pt idx="3047">
                  <c:v>-59.630999999999993</c:v>
                </c:pt>
                <c:pt idx="3048">
                  <c:v>-59.628999999999991</c:v>
                </c:pt>
                <c:pt idx="3049">
                  <c:v>-59.626999999999995</c:v>
                </c:pt>
                <c:pt idx="3050">
                  <c:v>-59.624999999999993</c:v>
                </c:pt>
                <c:pt idx="3051">
                  <c:v>-59.62299999999999</c:v>
                </c:pt>
                <c:pt idx="3052">
                  <c:v>-59.620999999999995</c:v>
                </c:pt>
                <c:pt idx="3053">
                  <c:v>-59.618999999999993</c:v>
                </c:pt>
                <c:pt idx="3054">
                  <c:v>-59.616999999999997</c:v>
                </c:pt>
                <c:pt idx="3055">
                  <c:v>-59.614999999999995</c:v>
                </c:pt>
                <c:pt idx="3056">
                  <c:v>-59.612999999999992</c:v>
                </c:pt>
                <c:pt idx="3057">
                  <c:v>-59.610999999999997</c:v>
                </c:pt>
                <c:pt idx="3058">
                  <c:v>-59.608999999999995</c:v>
                </c:pt>
                <c:pt idx="3059">
                  <c:v>-59.606999999999992</c:v>
                </c:pt>
                <c:pt idx="3060">
                  <c:v>-59.604999999999997</c:v>
                </c:pt>
                <c:pt idx="3061">
                  <c:v>-59.602999999999994</c:v>
                </c:pt>
                <c:pt idx="3062">
                  <c:v>-59.600999999999992</c:v>
                </c:pt>
                <c:pt idx="3063">
                  <c:v>-59.598999999999997</c:v>
                </c:pt>
                <c:pt idx="3064">
                  <c:v>-59.596999999999994</c:v>
                </c:pt>
                <c:pt idx="3065">
                  <c:v>-59.594999999999992</c:v>
                </c:pt>
                <c:pt idx="3066">
                  <c:v>-59.592999999999996</c:v>
                </c:pt>
                <c:pt idx="3067">
                  <c:v>-59.590999999999994</c:v>
                </c:pt>
                <c:pt idx="3068">
                  <c:v>-59.588999999999992</c:v>
                </c:pt>
                <c:pt idx="3069">
                  <c:v>-59.586999999999996</c:v>
                </c:pt>
                <c:pt idx="3070">
                  <c:v>-59.584999999999994</c:v>
                </c:pt>
                <c:pt idx="3071">
                  <c:v>-59.582999999999991</c:v>
                </c:pt>
                <c:pt idx="3072">
                  <c:v>-59.580999999999996</c:v>
                </c:pt>
                <c:pt idx="3073">
                  <c:v>-59.578999999999994</c:v>
                </c:pt>
                <c:pt idx="3074">
                  <c:v>-59.576999999999998</c:v>
                </c:pt>
                <c:pt idx="3075">
                  <c:v>-59.574999999999996</c:v>
                </c:pt>
                <c:pt idx="3076">
                  <c:v>-59.572999999999993</c:v>
                </c:pt>
                <c:pt idx="3077">
                  <c:v>-59.570999999999998</c:v>
                </c:pt>
                <c:pt idx="3078">
                  <c:v>-59.568999999999996</c:v>
                </c:pt>
                <c:pt idx="3079">
                  <c:v>-59.566999999999993</c:v>
                </c:pt>
                <c:pt idx="3080">
                  <c:v>-59.564999999999998</c:v>
                </c:pt>
                <c:pt idx="3081">
                  <c:v>-59.562999999999995</c:v>
                </c:pt>
                <c:pt idx="3082">
                  <c:v>-59.560999999999993</c:v>
                </c:pt>
                <c:pt idx="3083">
                  <c:v>-59.558999999999997</c:v>
                </c:pt>
                <c:pt idx="3084">
                  <c:v>-59.556999999999995</c:v>
                </c:pt>
                <c:pt idx="3085">
                  <c:v>-59.554999999999993</c:v>
                </c:pt>
                <c:pt idx="3086">
                  <c:v>-59.552999999999997</c:v>
                </c:pt>
                <c:pt idx="3087">
                  <c:v>-59.550999999999995</c:v>
                </c:pt>
                <c:pt idx="3088">
                  <c:v>-59.548999999999992</c:v>
                </c:pt>
                <c:pt idx="3089">
                  <c:v>-59.546999999999997</c:v>
                </c:pt>
                <c:pt idx="3090">
                  <c:v>-59.544999999999995</c:v>
                </c:pt>
                <c:pt idx="3091">
                  <c:v>-59.542999999999992</c:v>
                </c:pt>
                <c:pt idx="3092">
                  <c:v>-59.540999999999997</c:v>
                </c:pt>
                <c:pt idx="3093">
                  <c:v>-59.538999999999994</c:v>
                </c:pt>
                <c:pt idx="3094">
                  <c:v>-59.536999999999992</c:v>
                </c:pt>
                <c:pt idx="3095">
                  <c:v>-59.534999999999997</c:v>
                </c:pt>
                <c:pt idx="3096">
                  <c:v>-59.532999999999994</c:v>
                </c:pt>
                <c:pt idx="3097">
                  <c:v>-59.530999999999992</c:v>
                </c:pt>
                <c:pt idx="3098">
                  <c:v>-59.528999999999996</c:v>
                </c:pt>
                <c:pt idx="3099">
                  <c:v>-59.526999999999994</c:v>
                </c:pt>
                <c:pt idx="3100">
                  <c:v>-59.524999999999991</c:v>
                </c:pt>
                <c:pt idx="3101">
                  <c:v>-59.522999999999996</c:v>
                </c:pt>
                <c:pt idx="3102">
                  <c:v>-59.520999999999994</c:v>
                </c:pt>
                <c:pt idx="3103">
                  <c:v>-59.518999999999991</c:v>
                </c:pt>
                <c:pt idx="3104">
                  <c:v>-59.516999999999996</c:v>
                </c:pt>
                <c:pt idx="3105">
                  <c:v>-59.514999999999993</c:v>
                </c:pt>
                <c:pt idx="3106">
                  <c:v>-59.512999999999991</c:v>
                </c:pt>
                <c:pt idx="3107">
                  <c:v>-59.510999999999996</c:v>
                </c:pt>
                <c:pt idx="3108">
                  <c:v>-59.508999999999993</c:v>
                </c:pt>
                <c:pt idx="3109">
                  <c:v>-59.506999999999991</c:v>
                </c:pt>
                <c:pt idx="3110">
                  <c:v>-59.504999999999995</c:v>
                </c:pt>
                <c:pt idx="3111">
                  <c:v>-59.502999999999993</c:v>
                </c:pt>
                <c:pt idx="3112">
                  <c:v>-59.500999999999991</c:v>
                </c:pt>
                <c:pt idx="3113">
                  <c:v>-59.498999999999995</c:v>
                </c:pt>
                <c:pt idx="3114">
                  <c:v>-59.496999999999993</c:v>
                </c:pt>
                <c:pt idx="3115">
                  <c:v>-59.49499999999999</c:v>
                </c:pt>
                <c:pt idx="3116">
                  <c:v>-59.492999999999995</c:v>
                </c:pt>
                <c:pt idx="3117">
                  <c:v>-59.490999999999993</c:v>
                </c:pt>
                <c:pt idx="3118">
                  <c:v>-59.488999999999997</c:v>
                </c:pt>
                <c:pt idx="3119">
                  <c:v>-59.486999999999995</c:v>
                </c:pt>
                <c:pt idx="3120">
                  <c:v>-59.484999999999992</c:v>
                </c:pt>
                <c:pt idx="3121">
                  <c:v>-59.482999999999997</c:v>
                </c:pt>
                <c:pt idx="3122">
                  <c:v>-59.480999999999995</c:v>
                </c:pt>
                <c:pt idx="3123">
                  <c:v>-59.478999999999992</c:v>
                </c:pt>
                <c:pt idx="3124">
                  <c:v>-59.476999999999997</c:v>
                </c:pt>
                <c:pt idx="3125">
                  <c:v>-59.474999999999994</c:v>
                </c:pt>
                <c:pt idx="3126">
                  <c:v>-59.472999999999992</c:v>
                </c:pt>
                <c:pt idx="3127">
                  <c:v>-59.470999999999997</c:v>
                </c:pt>
                <c:pt idx="3128">
                  <c:v>-59.468999999999994</c:v>
                </c:pt>
                <c:pt idx="3129">
                  <c:v>-59.466999999999992</c:v>
                </c:pt>
                <c:pt idx="3130">
                  <c:v>-59.464999999999996</c:v>
                </c:pt>
                <c:pt idx="3131">
                  <c:v>-59.462999999999994</c:v>
                </c:pt>
                <c:pt idx="3132">
                  <c:v>-59.460999999999991</c:v>
                </c:pt>
                <c:pt idx="3133">
                  <c:v>-59.458999999999996</c:v>
                </c:pt>
                <c:pt idx="3134">
                  <c:v>-59.456999999999994</c:v>
                </c:pt>
                <c:pt idx="3135">
                  <c:v>-59.454999999999998</c:v>
                </c:pt>
                <c:pt idx="3136">
                  <c:v>-59.452999999999996</c:v>
                </c:pt>
                <c:pt idx="3137">
                  <c:v>-59.450999999999993</c:v>
                </c:pt>
                <c:pt idx="3138">
                  <c:v>-59.448999999999998</c:v>
                </c:pt>
                <c:pt idx="3139">
                  <c:v>-59.446999999999996</c:v>
                </c:pt>
                <c:pt idx="3140">
                  <c:v>-59.444999999999993</c:v>
                </c:pt>
                <c:pt idx="3141">
                  <c:v>-59.442999999999998</c:v>
                </c:pt>
                <c:pt idx="3142">
                  <c:v>-59.440999999999995</c:v>
                </c:pt>
                <c:pt idx="3143">
                  <c:v>-59.438999999999993</c:v>
                </c:pt>
                <c:pt idx="3144">
                  <c:v>-59.436999999999998</c:v>
                </c:pt>
                <c:pt idx="3145">
                  <c:v>-59.434999999999995</c:v>
                </c:pt>
                <c:pt idx="3146">
                  <c:v>-59.432999999999993</c:v>
                </c:pt>
                <c:pt idx="3147">
                  <c:v>-59.430999999999997</c:v>
                </c:pt>
                <c:pt idx="3148">
                  <c:v>-59.428999999999995</c:v>
                </c:pt>
                <c:pt idx="3149">
                  <c:v>-59.426999999999992</c:v>
                </c:pt>
                <c:pt idx="3150">
                  <c:v>-59.424999999999997</c:v>
                </c:pt>
                <c:pt idx="3151">
                  <c:v>-59.422999999999995</c:v>
                </c:pt>
                <c:pt idx="3152">
                  <c:v>-59.420999999999992</c:v>
                </c:pt>
                <c:pt idx="3153">
                  <c:v>-59.418999999999997</c:v>
                </c:pt>
                <c:pt idx="3154">
                  <c:v>-59.416999999999994</c:v>
                </c:pt>
                <c:pt idx="3155">
                  <c:v>-59.414999999999992</c:v>
                </c:pt>
                <c:pt idx="3156">
                  <c:v>-59.412999999999997</c:v>
                </c:pt>
                <c:pt idx="3157">
                  <c:v>-59.410999999999994</c:v>
                </c:pt>
                <c:pt idx="3158">
                  <c:v>-59.408999999999992</c:v>
                </c:pt>
                <c:pt idx="3159">
                  <c:v>-59.406999999999996</c:v>
                </c:pt>
                <c:pt idx="3160">
                  <c:v>-59.404999999999994</c:v>
                </c:pt>
                <c:pt idx="3161">
                  <c:v>-59.402999999999992</c:v>
                </c:pt>
                <c:pt idx="3162">
                  <c:v>-59.400999999999996</c:v>
                </c:pt>
                <c:pt idx="3163">
                  <c:v>-59.398999999999994</c:v>
                </c:pt>
                <c:pt idx="3164">
                  <c:v>-59.396999999999991</c:v>
                </c:pt>
                <c:pt idx="3165">
                  <c:v>-59.394999999999996</c:v>
                </c:pt>
                <c:pt idx="3166">
                  <c:v>-59.392999999999994</c:v>
                </c:pt>
                <c:pt idx="3167">
                  <c:v>-59.390999999999991</c:v>
                </c:pt>
                <c:pt idx="3168">
                  <c:v>-59.388999999999996</c:v>
                </c:pt>
                <c:pt idx="3169">
                  <c:v>-59.386999999999993</c:v>
                </c:pt>
                <c:pt idx="3170">
                  <c:v>-59.384999999999991</c:v>
                </c:pt>
                <c:pt idx="3171">
                  <c:v>-59.382999999999996</c:v>
                </c:pt>
                <c:pt idx="3172">
                  <c:v>-59.380999999999993</c:v>
                </c:pt>
                <c:pt idx="3173">
                  <c:v>-59.378999999999991</c:v>
                </c:pt>
                <c:pt idx="3174">
                  <c:v>-59.376999999999995</c:v>
                </c:pt>
                <c:pt idx="3175">
                  <c:v>-59.374999999999993</c:v>
                </c:pt>
                <c:pt idx="3176">
                  <c:v>-59.37299999999999</c:v>
                </c:pt>
                <c:pt idx="3177">
                  <c:v>-59.370999999999995</c:v>
                </c:pt>
                <c:pt idx="3178">
                  <c:v>-59.368999999999993</c:v>
                </c:pt>
                <c:pt idx="3179">
                  <c:v>-59.366999999999997</c:v>
                </c:pt>
                <c:pt idx="3180">
                  <c:v>-59.364999999999995</c:v>
                </c:pt>
                <c:pt idx="3181">
                  <c:v>-59.362999999999992</c:v>
                </c:pt>
                <c:pt idx="3182">
                  <c:v>-59.360999999999997</c:v>
                </c:pt>
                <c:pt idx="3183">
                  <c:v>-59.358999999999995</c:v>
                </c:pt>
                <c:pt idx="3184">
                  <c:v>-59.356999999999992</c:v>
                </c:pt>
                <c:pt idx="3185">
                  <c:v>-59.354999999999997</c:v>
                </c:pt>
                <c:pt idx="3186">
                  <c:v>-59.352999999999994</c:v>
                </c:pt>
                <c:pt idx="3187">
                  <c:v>-59.350999999999992</c:v>
                </c:pt>
                <c:pt idx="3188">
                  <c:v>-59.348999999999997</c:v>
                </c:pt>
                <c:pt idx="3189">
                  <c:v>-59.346999999999994</c:v>
                </c:pt>
                <c:pt idx="3190">
                  <c:v>-59.344999999999992</c:v>
                </c:pt>
                <c:pt idx="3191">
                  <c:v>-59.342999999999996</c:v>
                </c:pt>
                <c:pt idx="3192">
                  <c:v>-59.340999999999994</c:v>
                </c:pt>
                <c:pt idx="3193">
                  <c:v>-59.338999999999992</c:v>
                </c:pt>
                <c:pt idx="3194">
                  <c:v>-59.336999999999996</c:v>
                </c:pt>
                <c:pt idx="3195">
                  <c:v>-59.334999999999994</c:v>
                </c:pt>
                <c:pt idx="3196">
                  <c:v>-59.332999999999991</c:v>
                </c:pt>
                <c:pt idx="3197">
                  <c:v>-59.330999999999996</c:v>
                </c:pt>
                <c:pt idx="3198">
                  <c:v>-59.328999999999994</c:v>
                </c:pt>
                <c:pt idx="3199">
                  <c:v>-59.326999999999998</c:v>
                </c:pt>
                <c:pt idx="3200">
                  <c:v>-59.324999999999996</c:v>
                </c:pt>
                <c:pt idx="3201">
                  <c:v>-59.322999999999993</c:v>
                </c:pt>
                <c:pt idx="3202">
                  <c:v>-59.320999999999998</c:v>
                </c:pt>
                <c:pt idx="3203">
                  <c:v>-59.318999999999996</c:v>
                </c:pt>
                <c:pt idx="3204">
                  <c:v>-59.316999999999993</c:v>
                </c:pt>
                <c:pt idx="3205">
                  <c:v>-59.314999999999998</c:v>
                </c:pt>
                <c:pt idx="3206">
                  <c:v>-59.312999999999995</c:v>
                </c:pt>
                <c:pt idx="3207">
                  <c:v>-59.310999999999993</c:v>
                </c:pt>
                <c:pt idx="3208">
                  <c:v>-59.308999999999997</c:v>
                </c:pt>
                <c:pt idx="3209">
                  <c:v>-59.306999999999995</c:v>
                </c:pt>
                <c:pt idx="3210">
                  <c:v>-59.304999999999993</c:v>
                </c:pt>
                <c:pt idx="3211">
                  <c:v>-59.302999999999997</c:v>
                </c:pt>
                <c:pt idx="3212">
                  <c:v>-59.300999999999995</c:v>
                </c:pt>
                <c:pt idx="3213">
                  <c:v>-59.298999999999992</c:v>
                </c:pt>
                <c:pt idx="3214">
                  <c:v>-59.296999999999997</c:v>
                </c:pt>
                <c:pt idx="3215">
                  <c:v>-59.294999999999995</c:v>
                </c:pt>
                <c:pt idx="3216">
                  <c:v>-59.292999999999992</c:v>
                </c:pt>
                <c:pt idx="3217">
                  <c:v>-59.290999999999997</c:v>
                </c:pt>
                <c:pt idx="3218">
                  <c:v>-59.288999999999994</c:v>
                </c:pt>
                <c:pt idx="3219">
                  <c:v>-59.286999999999992</c:v>
                </c:pt>
                <c:pt idx="3220">
                  <c:v>-59.284999999999997</c:v>
                </c:pt>
                <c:pt idx="3221">
                  <c:v>-59.282999999999994</c:v>
                </c:pt>
                <c:pt idx="3222">
                  <c:v>-59.280999999999992</c:v>
                </c:pt>
                <c:pt idx="3223">
                  <c:v>-59.278999999999996</c:v>
                </c:pt>
                <c:pt idx="3224">
                  <c:v>-59.276999999999994</c:v>
                </c:pt>
                <c:pt idx="3225">
                  <c:v>-59.274999999999991</c:v>
                </c:pt>
                <c:pt idx="3226">
                  <c:v>-59.272999999999996</c:v>
                </c:pt>
                <c:pt idx="3227">
                  <c:v>-59.270999999999994</c:v>
                </c:pt>
                <c:pt idx="3228">
                  <c:v>-59.268999999999991</c:v>
                </c:pt>
                <c:pt idx="3229">
                  <c:v>-59.266999999999996</c:v>
                </c:pt>
                <c:pt idx="3230">
                  <c:v>-59.264999999999993</c:v>
                </c:pt>
                <c:pt idx="3231">
                  <c:v>-59.262999999999991</c:v>
                </c:pt>
                <c:pt idx="3232">
                  <c:v>-59.260999999999996</c:v>
                </c:pt>
                <c:pt idx="3233">
                  <c:v>-59.258999999999993</c:v>
                </c:pt>
                <c:pt idx="3234">
                  <c:v>-59.256999999999991</c:v>
                </c:pt>
                <c:pt idx="3235">
                  <c:v>-59.254999999999995</c:v>
                </c:pt>
                <c:pt idx="3236">
                  <c:v>-59.252999999999993</c:v>
                </c:pt>
                <c:pt idx="3237">
                  <c:v>-59.250999999999991</c:v>
                </c:pt>
                <c:pt idx="3238">
                  <c:v>-59.248999999999995</c:v>
                </c:pt>
                <c:pt idx="3239">
                  <c:v>-59.246999999999993</c:v>
                </c:pt>
                <c:pt idx="3240">
                  <c:v>-59.24499999999999</c:v>
                </c:pt>
                <c:pt idx="3241">
                  <c:v>-59.242999999999995</c:v>
                </c:pt>
                <c:pt idx="3242">
                  <c:v>-59.240999999999993</c:v>
                </c:pt>
                <c:pt idx="3243">
                  <c:v>-59.238999999999997</c:v>
                </c:pt>
                <c:pt idx="3244">
                  <c:v>-59.236999999999995</c:v>
                </c:pt>
                <c:pt idx="3245">
                  <c:v>-59.234999999999992</c:v>
                </c:pt>
                <c:pt idx="3246">
                  <c:v>-59.232999999999997</c:v>
                </c:pt>
                <c:pt idx="3247">
                  <c:v>-59.230999999999995</c:v>
                </c:pt>
                <c:pt idx="3248">
                  <c:v>-59.228999999999992</c:v>
                </c:pt>
                <c:pt idx="3249">
                  <c:v>-59.226999999999997</c:v>
                </c:pt>
                <c:pt idx="3250">
                  <c:v>-59.224999999999994</c:v>
                </c:pt>
                <c:pt idx="3251">
                  <c:v>-59.222999999999992</c:v>
                </c:pt>
                <c:pt idx="3252">
                  <c:v>-59.220999999999997</c:v>
                </c:pt>
                <c:pt idx="3253">
                  <c:v>-59.218999999999994</c:v>
                </c:pt>
                <c:pt idx="3254">
                  <c:v>-59.216999999999992</c:v>
                </c:pt>
                <c:pt idx="3255">
                  <c:v>-59.214999999999996</c:v>
                </c:pt>
                <c:pt idx="3256">
                  <c:v>-59.212999999999994</c:v>
                </c:pt>
                <c:pt idx="3257">
                  <c:v>-59.210999999999991</c:v>
                </c:pt>
                <c:pt idx="3258">
                  <c:v>-59.208999999999996</c:v>
                </c:pt>
                <c:pt idx="3259">
                  <c:v>-59.206999999999994</c:v>
                </c:pt>
                <c:pt idx="3260">
                  <c:v>-59.204999999999998</c:v>
                </c:pt>
                <c:pt idx="3261">
                  <c:v>-59.202999999999996</c:v>
                </c:pt>
                <c:pt idx="3262">
                  <c:v>-59.200999999999993</c:v>
                </c:pt>
                <c:pt idx="3263">
                  <c:v>-59.198999999999998</c:v>
                </c:pt>
                <c:pt idx="3264">
                  <c:v>-59.196999999999996</c:v>
                </c:pt>
                <c:pt idx="3265">
                  <c:v>-59.194999999999993</c:v>
                </c:pt>
                <c:pt idx="3266">
                  <c:v>-59.192999999999998</c:v>
                </c:pt>
                <c:pt idx="3267">
                  <c:v>-59.190999999999995</c:v>
                </c:pt>
                <c:pt idx="3268">
                  <c:v>-59.188999999999993</c:v>
                </c:pt>
                <c:pt idx="3269">
                  <c:v>-59.186999999999998</c:v>
                </c:pt>
                <c:pt idx="3270">
                  <c:v>-59.184999999999995</c:v>
                </c:pt>
                <c:pt idx="3271">
                  <c:v>-59.182999999999993</c:v>
                </c:pt>
                <c:pt idx="3272">
                  <c:v>-59.180999999999997</c:v>
                </c:pt>
                <c:pt idx="3273">
                  <c:v>-59.178999999999995</c:v>
                </c:pt>
                <c:pt idx="3274">
                  <c:v>-59.176999999999992</c:v>
                </c:pt>
                <c:pt idx="3275">
                  <c:v>-59.174999999999997</c:v>
                </c:pt>
                <c:pt idx="3276">
                  <c:v>-59.172999999999995</c:v>
                </c:pt>
                <c:pt idx="3277">
                  <c:v>-59.170999999999992</c:v>
                </c:pt>
                <c:pt idx="3278">
                  <c:v>-59.168999999999997</c:v>
                </c:pt>
                <c:pt idx="3279">
                  <c:v>-59.166999999999994</c:v>
                </c:pt>
                <c:pt idx="3280">
                  <c:v>-59.164999999999992</c:v>
                </c:pt>
                <c:pt idx="3281">
                  <c:v>-59.162999999999997</c:v>
                </c:pt>
                <c:pt idx="3282">
                  <c:v>-59.160999999999994</c:v>
                </c:pt>
                <c:pt idx="3283">
                  <c:v>-59.158999999999992</c:v>
                </c:pt>
                <c:pt idx="3284">
                  <c:v>-59.156999999999996</c:v>
                </c:pt>
                <c:pt idx="3285">
                  <c:v>-59.154999999999994</c:v>
                </c:pt>
                <c:pt idx="3286">
                  <c:v>-59.152999999999992</c:v>
                </c:pt>
                <c:pt idx="3287">
                  <c:v>-59.150999999999996</c:v>
                </c:pt>
                <c:pt idx="3288">
                  <c:v>-59.148999999999994</c:v>
                </c:pt>
                <c:pt idx="3289">
                  <c:v>-59.146999999999991</c:v>
                </c:pt>
                <c:pt idx="3290">
                  <c:v>-59.144999999999996</c:v>
                </c:pt>
                <c:pt idx="3291">
                  <c:v>-59.142999999999994</c:v>
                </c:pt>
                <c:pt idx="3292">
                  <c:v>-59.140999999999991</c:v>
                </c:pt>
                <c:pt idx="3293">
                  <c:v>-59.138999999999996</c:v>
                </c:pt>
                <c:pt idx="3294">
                  <c:v>-59.136999999999993</c:v>
                </c:pt>
                <c:pt idx="3295">
                  <c:v>-59.134999999999991</c:v>
                </c:pt>
                <c:pt idx="3296">
                  <c:v>-59.132999999999996</c:v>
                </c:pt>
                <c:pt idx="3297">
                  <c:v>-59.130999999999993</c:v>
                </c:pt>
                <c:pt idx="3298">
                  <c:v>-59.128999999999991</c:v>
                </c:pt>
                <c:pt idx="3299">
                  <c:v>-59.126999999999995</c:v>
                </c:pt>
                <c:pt idx="3300">
                  <c:v>-59.124999999999993</c:v>
                </c:pt>
                <c:pt idx="3301">
                  <c:v>-59.12299999999999</c:v>
                </c:pt>
                <c:pt idx="3302">
                  <c:v>-59.120999999999995</c:v>
                </c:pt>
                <c:pt idx="3303">
                  <c:v>-59.118999999999993</c:v>
                </c:pt>
                <c:pt idx="3304">
                  <c:v>-59.116999999999997</c:v>
                </c:pt>
                <c:pt idx="3305">
                  <c:v>-59.114999999999995</c:v>
                </c:pt>
                <c:pt idx="3306">
                  <c:v>-59.112999999999992</c:v>
                </c:pt>
                <c:pt idx="3307">
                  <c:v>-59.110999999999997</c:v>
                </c:pt>
                <c:pt idx="3308">
                  <c:v>-59.108999999999995</c:v>
                </c:pt>
                <c:pt idx="3309">
                  <c:v>-59.106999999999992</c:v>
                </c:pt>
                <c:pt idx="3310">
                  <c:v>-59.104999999999997</c:v>
                </c:pt>
                <c:pt idx="3311">
                  <c:v>-59.102999999999994</c:v>
                </c:pt>
                <c:pt idx="3312">
                  <c:v>-59.100999999999992</c:v>
                </c:pt>
                <c:pt idx="3313">
                  <c:v>-59.098999999999997</c:v>
                </c:pt>
                <c:pt idx="3314">
                  <c:v>-59.096999999999994</c:v>
                </c:pt>
                <c:pt idx="3315">
                  <c:v>-59.094999999999992</c:v>
                </c:pt>
                <c:pt idx="3316">
                  <c:v>-59.092999999999996</c:v>
                </c:pt>
                <c:pt idx="3317">
                  <c:v>-59.090999999999994</c:v>
                </c:pt>
                <c:pt idx="3318">
                  <c:v>-59.088999999999992</c:v>
                </c:pt>
                <c:pt idx="3319">
                  <c:v>-59.086999999999996</c:v>
                </c:pt>
                <c:pt idx="3320">
                  <c:v>-59.084999999999994</c:v>
                </c:pt>
                <c:pt idx="3321">
                  <c:v>-59.082999999999991</c:v>
                </c:pt>
                <c:pt idx="3322">
                  <c:v>-59.080999999999996</c:v>
                </c:pt>
                <c:pt idx="3323">
                  <c:v>-59.078999999999994</c:v>
                </c:pt>
                <c:pt idx="3324">
                  <c:v>-59.076999999999998</c:v>
                </c:pt>
                <c:pt idx="3325">
                  <c:v>-59.074999999999996</c:v>
                </c:pt>
                <c:pt idx="3326">
                  <c:v>-59.072999999999993</c:v>
                </c:pt>
                <c:pt idx="3327">
                  <c:v>-59.070999999999998</c:v>
                </c:pt>
                <c:pt idx="3328">
                  <c:v>-59.068999999999996</c:v>
                </c:pt>
                <c:pt idx="3329">
                  <c:v>-59.066999999999993</c:v>
                </c:pt>
                <c:pt idx="3330">
                  <c:v>-59.064999999999998</c:v>
                </c:pt>
                <c:pt idx="3331">
                  <c:v>-59.062999999999995</c:v>
                </c:pt>
                <c:pt idx="3332">
                  <c:v>-59.060999999999993</c:v>
                </c:pt>
                <c:pt idx="3333">
                  <c:v>-59.058999999999997</c:v>
                </c:pt>
                <c:pt idx="3334">
                  <c:v>-59.056999999999995</c:v>
                </c:pt>
                <c:pt idx="3335">
                  <c:v>-59.054999999999993</c:v>
                </c:pt>
                <c:pt idx="3336">
                  <c:v>-59.052999999999997</c:v>
                </c:pt>
                <c:pt idx="3337">
                  <c:v>-59.050999999999995</c:v>
                </c:pt>
                <c:pt idx="3338">
                  <c:v>-59.048999999999992</c:v>
                </c:pt>
                <c:pt idx="3339">
                  <c:v>-59.046999999999997</c:v>
                </c:pt>
                <c:pt idx="3340">
                  <c:v>-59.044999999999995</c:v>
                </c:pt>
                <c:pt idx="3341">
                  <c:v>-59.042999999999992</c:v>
                </c:pt>
                <c:pt idx="3342">
                  <c:v>-59.040999999999997</c:v>
                </c:pt>
                <c:pt idx="3343">
                  <c:v>-59.038999999999994</c:v>
                </c:pt>
                <c:pt idx="3344">
                  <c:v>-59.036999999999992</c:v>
                </c:pt>
                <c:pt idx="3345">
                  <c:v>-59.034999999999997</c:v>
                </c:pt>
                <c:pt idx="3346">
                  <c:v>-59.032999999999994</c:v>
                </c:pt>
                <c:pt idx="3347">
                  <c:v>-59.030999999999992</c:v>
                </c:pt>
                <c:pt idx="3348">
                  <c:v>-59.028999999999996</c:v>
                </c:pt>
                <c:pt idx="3349">
                  <c:v>-59.026999999999994</c:v>
                </c:pt>
                <c:pt idx="3350">
                  <c:v>-59.024999999999991</c:v>
                </c:pt>
                <c:pt idx="3351">
                  <c:v>-59.022999999999996</c:v>
                </c:pt>
                <c:pt idx="3352">
                  <c:v>-59.020999999999994</c:v>
                </c:pt>
                <c:pt idx="3353">
                  <c:v>-59.018999999999991</c:v>
                </c:pt>
                <c:pt idx="3354">
                  <c:v>-59.016999999999996</c:v>
                </c:pt>
                <c:pt idx="3355">
                  <c:v>-59.014999999999993</c:v>
                </c:pt>
                <c:pt idx="3356">
                  <c:v>-59.012999999999991</c:v>
                </c:pt>
                <c:pt idx="3357">
                  <c:v>-59.010999999999996</c:v>
                </c:pt>
                <c:pt idx="3358">
                  <c:v>-59.008999999999993</c:v>
                </c:pt>
                <c:pt idx="3359">
                  <c:v>-59.006999999999991</c:v>
                </c:pt>
                <c:pt idx="3360">
                  <c:v>-59.004999999999995</c:v>
                </c:pt>
                <c:pt idx="3361">
                  <c:v>-59.002999999999993</c:v>
                </c:pt>
                <c:pt idx="3362">
                  <c:v>-59.000999999999991</c:v>
                </c:pt>
                <c:pt idx="3363">
                  <c:v>-58.998999999999995</c:v>
                </c:pt>
                <c:pt idx="3364">
                  <c:v>-58.996999999999993</c:v>
                </c:pt>
                <c:pt idx="3365">
                  <c:v>-58.99499999999999</c:v>
                </c:pt>
                <c:pt idx="3366">
                  <c:v>-58.992999999999995</c:v>
                </c:pt>
                <c:pt idx="3367">
                  <c:v>-58.990999999999993</c:v>
                </c:pt>
                <c:pt idx="3368">
                  <c:v>-58.988999999999997</c:v>
                </c:pt>
                <c:pt idx="3369">
                  <c:v>-58.986999999999995</c:v>
                </c:pt>
                <c:pt idx="3370">
                  <c:v>-58.984999999999992</c:v>
                </c:pt>
                <c:pt idx="3371">
                  <c:v>-58.982999999999997</c:v>
                </c:pt>
                <c:pt idx="3372">
                  <c:v>-58.980999999999995</c:v>
                </c:pt>
                <c:pt idx="3373">
                  <c:v>-58.978999999999992</c:v>
                </c:pt>
                <c:pt idx="3374">
                  <c:v>-58.976999999999997</c:v>
                </c:pt>
                <c:pt idx="3375">
                  <c:v>-58.974999999999994</c:v>
                </c:pt>
                <c:pt idx="3376">
                  <c:v>-58.972999999999992</c:v>
                </c:pt>
                <c:pt idx="3377">
                  <c:v>-58.970999999999997</c:v>
                </c:pt>
                <c:pt idx="3378">
                  <c:v>-58.968999999999994</c:v>
                </c:pt>
                <c:pt idx="3379">
                  <c:v>-58.966999999999992</c:v>
                </c:pt>
                <c:pt idx="3380">
                  <c:v>-58.964999999999996</c:v>
                </c:pt>
                <c:pt idx="3381">
                  <c:v>-58.962999999999994</c:v>
                </c:pt>
                <c:pt idx="3382">
                  <c:v>-58.960999999999991</c:v>
                </c:pt>
                <c:pt idx="3383">
                  <c:v>-58.958999999999996</c:v>
                </c:pt>
                <c:pt idx="3384">
                  <c:v>-58.956999999999994</c:v>
                </c:pt>
                <c:pt idx="3385">
                  <c:v>-58.954999999999998</c:v>
                </c:pt>
                <c:pt idx="3386">
                  <c:v>-58.952999999999996</c:v>
                </c:pt>
                <c:pt idx="3387">
                  <c:v>-58.950999999999993</c:v>
                </c:pt>
                <c:pt idx="3388">
                  <c:v>-58.948999999999998</c:v>
                </c:pt>
                <c:pt idx="3389">
                  <c:v>-58.946999999999996</c:v>
                </c:pt>
                <c:pt idx="3390">
                  <c:v>-58.944999999999993</c:v>
                </c:pt>
                <c:pt idx="3391">
                  <c:v>-58.942999999999998</c:v>
                </c:pt>
                <c:pt idx="3392">
                  <c:v>-58.940999999999995</c:v>
                </c:pt>
                <c:pt idx="3393">
                  <c:v>-58.938999999999993</c:v>
                </c:pt>
                <c:pt idx="3394">
                  <c:v>-58.936999999999998</c:v>
                </c:pt>
                <c:pt idx="3395">
                  <c:v>-58.934999999999995</c:v>
                </c:pt>
                <c:pt idx="3396">
                  <c:v>-58.932999999999993</c:v>
                </c:pt>
                <c:pt idx="3397">
                  <c:v>-58.930999999999997</c:v>
                </c:pt>
                <c:pt idx="3398">
                  <c:v>-58.928999999999995</c:v>
                </c:pt>
                <c:pt idx="3399">
                  <c:v>-58.926999999999992</c:v>
                </c:pt>
                <c:pt idx="3400">
                  <c:v>-58.924999999999997</c:v>
                </c:pt>
                <c:pt idx="3401">
                  <c:v>-58.922999999999995</c:v>
                </c:pt>
                <c:pt idx="3402">
                  <c:v>-58.920999999999992</c:v>
                </c:pt>
                <c:pt idx="3403">
                  <c:v>-58.918999999999997</c:v>
                </c:pt>
                <c:pt idx="3404">
                  <c:v>-58.916999999999994</c:v>
                </c:pt>
                <c:pt idx="3405">
                  <c:v>-58.914999999999992</c:v>
                </c:pt>
                <c:pt idx="3406">
                  <c:v>-58.912999999999997</c:v>
                </c:pt>
                <c:pt idx="3407">
                  <c:v>-58.910999999999994</c:v>
                </c:pt>
                <c:pt idx="3408">
                  <c:v>-58.908999999999992</c:v>
                </c:pt>
                <c:pt idx="3409">
                  <c:v>-58.906999999999996</c:v>
                </c:pt>
                <c:pt idx="3410">
                  <c:v>-58.904999999999994</c:v>
                </c:pt>
                <c:pt idx="3411">
                  <c:v>-58.902999999999992</c:v>
                </c:pt>
                <c:pt idx="3412">
                  <c:v>-58.900999999999996</c:v>
                </c:pt>
                <c:pt idx="3413">
                  <c:v>-58.898999999999994</c:v>
                </c:pt>
                <c:pt idx="3414">
                  <c:v>-58.896999999999991</c:v>
                </c:pt>
                <c:pt idx="3415">
                  <c:v>-58.894999999999996</c:v>
                </c:pt>
                <c:pt idx="3416">
                  <c:v>-58.892999999999994</c:v>
                </c:pt>
                <c:pt idx="3417">
                  <c:v>-58.890999999999991</c:v>
                </c:pt>
                <c:pt idx="3418">
                  <c:v>-58.888999999999996</c:v>
                </c:pt>
                <c:pt idx="3419">
                  <c:v>-58.886999999999993</c:v>
                </c:pt>
                <c:pt idx="3420">
                  <c:v>-58.884999999999991</c:v>
                </c:pt>
                <c:pt idx="3421">
                  <c:v>-58.882999999999996</c:v>
                </c:pt>
                <c:pt idx="3422">
                  <c:v>-58.880999999999993</c:v>
                </c:pt>
                <c:pt idx="3423">
                  <c:v>-58.878999999999991</c:v>
                </c:pt>
                <c:pt idx="3424">
                  <c:v>-58.876999999999995</c:v>
                </c:pt>
                <c:pt idx="3425">
                  <c:v>-58.874999999999993</c:v>
                </c:pt>
                <c:pt idx="3426">
                  <c:v>-58.87299999999999</c:v>
                </c:pt>
                <c:pt idx="3427">
                  <c:v>-58.870999999999995</c:v>
                </c:pt>
                <c:pt idx="3428">
                  <c:v>-58.868999999999993</c:v>
                </c:pt>
                <c:pt idx="3429">
                  <c:v>-58.866999999999997</c:v>
                </c:pt>
                <c:pt idx="3430">
                  <c:v>-58.864999999999995</c:v>
                </c:pt>
                <c:pt idx="3431">
                  <c:v>-58.862999999999992</c:v>
                </c:pt>
                <c:pt idx="3432">
                  <c:v>-58.860999999999997</c:v>
                </c:pt>
                <c:pt idx="3433">
                  <c:v>-58.858999999999995</c:v>
                </c:pt>
                <c:pt idx="3434">
                  <c:v>-58.856999999999992</c:v>
                </c:pt>
                <c:pt idx="3435">
                  <c:v>-58.854999999999997</c:v>
                </c:pt>
                <c:pt idx="3436">
                  <c:v>-58.852999999999994</c:v>
                </c:pt>
                <c:pt idx="3437">
                  <c:v>-58.850999999999992</c:v>
                </c:pt>
                <c:pt idx="3438">
                  <c:v>-58.848999999999997</c:v>
                </c:pt>
                <c:pt idx="3439">
                  <c:v>-58.846999999999994</c:v>
                </c:pt>
                <c:pt idx="3440">
                  <c:v>-58.844999999999992</c:v>
                </c:pt>
                <c:pt idx="3441">
                  <c:v>-58.842999999999996</c:v>
                </c:pt>
                <c:pt idx="3442">
                  <c:v>-58.840999999999994</c:v>
                </c:pt>
                <c:pt idx="3443">
                  <c:v>-58.838999999999992</c:v>
                </c:pt>
                <c:pt idx="3444">
                  <c:v>-58.836999999999996</c:v>
                </c:pt>
                <c:pt idx="3445">
                  <c:v>-58.834999999999994</c:v>
                </c:pt>
                <c:pt idx="3446">
                  <c:v>-58.832999999999991</c:v>
                </c:pt>
                <c:pt idx="3447">
                  <c:v>-58.830999999999996</c:v>
                </c:pt>
                <c:pt idx="3448">
                  <c:v>-58.828999999999994</c:v>
                </c:pt>
                <c:pt idx="3449">
                  <c:v>-58.826999999999998</c:v>
                </c:pt>
                <c:pt idx="3450">
                  <c:v>-58.824999999999996</c:v>
                </c:pt>
                <c:pt idx="3451">
                  <c:v>-58.822999999999993</c:v>
                </c:pt>
                <c:pt idx="3452">
                  <c:v>-58.820999999999998</c:v>
                </c:pt>
                <c:pt idx="3453">
                  <c:v>-58.818999999999996</c:v>
                </c:pt>
                <c:pt idx="3454">
                  <c:v>-58.816999999999993</c:v>
                </c:pt>
                <c:pt idx="3455">
                  <c:v>-58.814999999999998</c:v>
                </c:pt>
                <c:pt idx="3456">
                  <c:v>-58.812999999999995</c:v>
                </c:pt>
                <c:pt idx="3457">
                  <c:v>-58.810999999999993</c:v>
                </c:pt>
                <c:pt idx="3458">
                  <c:v>-58.808999999999997</c:v>
                </c:pt>
                <c:pt idx="3459">
                  <c:v>-58.806999999999995</c:v>
                </c:pt>
                <c:pt idx="3460">
                  <c:v>-58.804999999999993</c:v>
                </c:pt>
                <c:pt idx="3461">
                  <c:v>-58.802999999999997</c:v>
                </c:pt>
                <c:pt idx="3462">
                  <c:v>-58.800999999999995</c:v>
                </c:pt>
                <c:pt idx="3463">
                  <c:v>-58.798999999999992</c:v>
                </c:pt>
                <c:pt idx="3464">
                  <c:v>-58.796999999999997</c:v>
                </c:pt>
                <c:pt idx="3465">
                  <c:v>-58.794999999999995</c:v>
                </c:pt>
                <c:pt idx="3466">
                  <c:v>-58.792999999999992</c:v>
                </c:pt>
                <c:pt idx="3467">
                  <c:v>-58.790999999999997</c:v>
                </c:pt>
                <c:pt idx="3468">
                  <c:v>-58.788999999999994</c:v>
                </c:pt>
                <c:pt idx="3469">
                  <c:v>-58.786999999999992</c:v>
                </c:pt>
                <c:pt idx="3470">
                  <c:v>-58.784999999999997</c:v>
                </c:pt>
                <c:pt idx="3471">
                  <c:v>-58.782999999999994</c:v>
                </c:pt>
                <c:pt idx="3472">
                  <c:v>-58.780999999999992</c:v>
                </c:pt>
                <c:pt idx="3473">
                  <c:v>-58.778999999999996</c:v>
                </c:pt>
                <c:pt idx="3474">
                  <c:v>-58.776999999999994</c:v>
                </c:pt>
                <c:pt idx="3475">
                  <c:v>-58.774999999999991</c:v>
                </c:pt>
                <c:pt idx="3476">
                  <c:v>-58.772999999999996</c:v>
                </c:pt>
                <c:pt idx="3477">
                  <c:v>-58.770999999999994</c:v>
                </c:pt>
                <c:pt idx="3478">
                  <c:v>-58.768999999999991</c:v>
                </c:pt>
                <c:pt idx="3479">
                  <c:v>-58.766999999999996</c:v>
                </c:pt>
                <c:pt idx="3480">
                  <c:v>-58.764999999999993</c:v>
                </c:pt>
                <c:pt idx="3481">
                  <c:v>-58.762999999999991</c:v>
                </c:pt>
                <c:pt idx="3482">
                  <c:v>-58.760999999999996</c:v>
                </c:pt>
                <c:pt idx="3483">
                  <c:v>-58.758999999999993</c:v>
                </c:pt>
                <c:pt idx="3484">
                  <c:v>-58.756999999999991</c:v>
                </c:pt>
                <c:pt idx="3485">
                  <c:v>-58.754999999999995</c:v>
                </c:pt>
                <c:pt idx="3486">
                  <c:v>-58.752999999999993</c:v>
                </c:pt>
                <c:pt idx="3487">
                  <c:v>-58.750999999999991</c:v>
                </c:pt>
                <c:pt idx="3488">
                  <c:v>-58.748999999999995</c:v>
                </c:pt>
                <c:pt idx="3489">
                  <c:v>-58.746999999999993</c:v>
                </c:pt>
                <c:pt idx="3490">
                  <c:v>-58.74499999999999</c:v>
                </c:pt>
                <c:pt idx="3491">
                  <c:v>-58.742999999999995</c:v>
                </c:pt>
                <c:pt idx="3492">
                  <c:v>-58.740999999999993</c:v>
                </c:pt>
                <c:pt idx="3493">
                  <c:v>-58.738999999999997</c:v>
                </c:pt>
                <c:pt idx="3494">
                  <c:v>-58.736999999999995</c:v>
                </c:pt>
                <c:pt idx="3495">
                  <c:v>-58.734999999999992</c:v>
                </c:pt>
                <c:pt idx="3496">
                  <c:v>-58.732999999999997</c:v>
                </c:pt>
                <c:pt idx="3497">
                  <c:v>-58.730999999999995</c:v>
                </c:pt>
                <c:pt idx="3498">
                  <c:v>-58.728999999999992</c:v>
                </c:pt>
                <c:pt idx="3499">
                  <c:v>-58.726999999999997</c:v>
                </c:pt>
                <c:pt idx="3500">
                  <c:v>-58.724999999999994</c:v>
                </c:pt>
                <c:pt idx="3501">
                  <c:v>-58.722999999999992</c:v>
                </c:pt>
                <c:pt idx="3502">
                  <c:v>-58.720999999999997</c:v>
                </c:pt>
                <c:pt idx="3503">
                  <c:v>-58.718999999999994</c:v>
                </c:pt>
                <c:pt idx="3504">
                  <c:v>-58.716999999999992</c:v>
                </c:pt>
                <c:pt idx="3505">
                  <c:v>-58.714999999999996</c:v>
                </c:pt>
                <c:pt idx="3506">
                  <c:v>-58.712999999999994</c:v>
                </c:pt>
                <c:pt idx="3507">
                  <c:v>-58.710999999999991</c:v>
                </c:pt>
                <c:pt idx="3508">
                  <c:v>-58.708999999999996</c:v>
                </c:pt>
                <c:pt idx="3509">
                  <c:v>-58.706999999999994</c:v>
                </c:pt>
                <c:pt idx="3510">
                  <c:v>-58.704999999999998</c:v>
                </c:pt>
                <c:pt idx="3511">
                  <c:v>-58.702999999999996</c:v>
                </c:pt>
                <c:pt idx="3512">
                  <c:v>-58.700999999999993</c:v>
                </c:pt>
                <c:pt idx="3513">
                  <c:v>-58.698999999999998</c:v>
                </c:pt>
                <c:pt idx="3514">
                  <c:v>-58.696999999999996</c:v>
                </c:pt>
                <c:pt idx="3515">
                  <c:v>-58.694999999999993</c:v>
                </c:pt>
                <c:pt idx="3516">
                  <c:v>-58.692999999999998</c:v>
                </c:pt>
                <c:pt idx="3517">
                  <c:v>-58.690999999999995</c:v>
                </c:pt>
                <c:pt idx="3518">
                  <c:v>-58.688999999999993</c:v>
                </c:pt>
                <c:pt idx="3519">
                  <c:v>-58.686999999999998</c:v>
                </c:pt>
                <c:pt idx="3520">
                  <c:v>-58.684999999999995</c:v>
                </c:pt>
                <c:pt idx="3521">
                  <c:v>-58.682999999999993</c:v>
                </c:pt>
                <c:pt idx="3522">
                  <c:v>-58.680999999999997</c:v>
                </c:pt>
                <c:pt idx="3523">
                  <c:v>-58.678999999999995</c:v>
                </c:pt>
                <c:pt idx="3524">
                  <c:v>-58.676999999999992</c:v>
                </c:pt>
                <c:pt idx="3525">
                  <c:v>-58.674999999999997</c:v>
                </c:pt>
                <c:pt idx="3526">
                  <c:v>-58.672999999999995</c:v>
                </c:pt>
                <c:pt idx="3527">
                  <c:v>-58.670999999999992</c:v>
                </c:pt>
                <c:pt idx="3528">
                  <c:v>-58.668999999999997</c:v>
                </c:pt>
                <c:pt idx="3529">
                  <c:v>-58.666999999999994</c:v>
                </c:pt>
                <c:pt idx="3530">
                  <c:v>-58.664999999999992</c:v>
                </c:pt>
                <c:pt idx="3531">
                  <c:v>-58.662999999999997</c:v>
                </c:pt>
                <c:pt idx="3532">
                  <c:v>-58.660999999999994</c:v>
                </c:pt>
                <c:pt idx="3533">
                  <c:v>-58.658999999999992</c:v>
                </c:pt>
                <c:pt idx="3534">
                  <c:v>-58.656999999999996</c:v>
                </c:pt>
                <c:pt idx="3535">
                  <c:v>-58.654999999999994</c:v>
                </c:pt>
                <c:pt idx="3536">
                  <c:v>-58.652999999999992</c:v>
                </c:pt>
                <c:pt idx="3537">
                  <c:v>-58.650999999999996</c:v>
                </c:pt>
                <c:pt idx="3538">
                  <c:v>-58.648999999999994</c:v>
                </c:pt>
                <c:pt idx="3539">
                  <c:v>-58.646999999999991</c:v>
                </c:pt>
                <c:pt idx="3540">
                  <c:v>-58.644999999999996</c:v>
                </c:pt>
                <c:pt idx="3541">
                  <c:v>-58.642999999999994</c:v>
                </c:pt>
                <c:pt idx="3542">
                  <c:v>-58.640999999999991</c:v>
                </c:pt>
                <c:pt idx="3543">
                  <c:v>-58.638999999999996</c:v>
                </c:pt>
                <c:pt idx="3544">
                  <c:v>-58.636999999999993</c:v>
                </c:pt>
                <c:pt idx="3545">
                  <c:v>-58.634999999999991</c:v>
                </c:pt>
                <c:pt idx="3546">
                  <c:v>-58.632999999999996</c:v>
                </c:pt>
                <c:pt idx="3547">
                  <c:v>-58.630999999999993</c:v>
                </c:pt>
                <c:pt idx="3548">
                  <c:v>-58.628999999999991</c:v>
                </c:pt>
                <c:pt idx="3549">
                  <c:v>-58.626999999999995</c:v>
                </c:pt>
                <c:pt idx="3550">
                  <c:v>-58.624999999999993</c:v>
                </c:pt>
                <c:pt idx="3551">
                  <c:v>-58.62299999999999</c:v>
                </c:pt>
                <c:pt idx="3552">
                  <c:v>-58.620999999999995</c:v>
                </c:pt>
                <c:pt idx="3553">
                  <c:v>-58.618999999999993</c:v>
                </c:pt>
                <c:pt idx="3554">
                  <c:v>-58.616999999999997</c:v>
                </c:pt>
                <c:pt idx="3555">
                  <c:v>-58.614999999999995</c:v>
                </c:pt>
                <c:pt idx="3556">
                  <c:v>-58.612999999999992</c:v>
                </c:pt>
                <c:pt idx="3557">
                  <c:v>-58.610999999999997</c:v>
                </c:pt>
                <c:pt idx="3558">
                  <c:v>-58.608999999999995</c:v>
                </c:pt>
                <c:pt idx="3559">
                  <c:v>-58.606999999999992</c:v>
                </c:pt>
                <c:pt idx="3560">
                  <c:v>-58.604999999999997</c:v>
                </c:pt>
                <c:pt idx="3561">
                  <c:v>-58.602999999999994</c:v>
                </c:pt>
                <c:pt idx="3562">
                  <c:v>-58.600999999999992</c:v>
                </c:pt>
                <c:pt idx="3563">
                  <c:v>-58.598999999999997</c:v>
                </c:pt>
                <c:pt idx="3564">
                  <c:v>-58.596999999999994</c:v>
                </c:pt>
                <c:pt idx="3565">
                  <c:v>-58.594999999999992</c:v>
                </c:pt>
                <c:pt idx="3566">
                  <c:v>-58.592999999999996</c:v>
                </c:pt>
                <c:pt idx="3567">
                  <c:v>-58.590999999999994</c:v>
                </c:pt>
                <c:pt idx="3568">
                  <c:v>-58.588999999999992</c:v>
                </c:pt>
                <c:pt idx="3569">
                  <c:v>-58.586999999999996</c:v>
                </c:pt>
                <c:pt idx="3570">
                  <c:v>-58.584999999999994</c:v>
                </c:pt>
                <c:pt idx="3571">
                  <c:v>-58.582999999999991</c:v>
                </c:pt>
                <c:pt idx="3572">
                  <c:v>-58.580999999999996</c:v>
                </c:pt>
                <c:pt idx="3573">
                  <c:v>-58.578999999999994</c:v>
                </c:pt>
                <c:pt idx="3574">
                  <c:v>-58.576999999999998</c:v>
                </c:pt>
                <c:pt idx="3575">
                  <c:v>-58.574999999999996</c:v>
                </c:pt>
                <c:pt idx="3576">
                  <c:v>-58.572999999999993</c:v>
                </c:pt>
                <c:pt idx="3577">
                  <c:v>-58.570999999999998</c:v>
                </c:pt>
                <c:pt idx="3578">
                  <c:v>-58.568999999999996</c:v>
                </c:pt>
                <c:pt idx="3579">
                  <c:v>-58.566999999999993</c:v>
                </c:pt>
                <c:pt idx="3580">
                  <c:v>-58.564999999999998</c:v>
                </c:pt>
                <c:pt idx="3581">
                  <c:v>-58.562999999999995</c:v>
                </c:pt>
                <c:pt idx="3582">
                  <c:v>-58.560999999999993</c:v>
                </c:pt>
                <c:pt idx="3583">
                  <c:v>-58.558999999999997</c:v>
                </c:pt>
                <c:pt idx="3584">
                  <c:v>-58.556999999999995</c:v>
                </c:pt>
                <c:pt idx="3585">
                  <c:v>-58.554999999999993</c:v>
                </c:pt>
                <c:pt idx="3586">
                  <c:v>-58.552999999999997</c:v>
                </c:pt>
                <c:pt idx="3587">
                  <c:v>-58.550999999999995</c:v>
                </c:pt>
                <c:pt idx="3588">
                  <c:v>-58.548999999999992</c:v>
                </c:pt>
                <c:pt idx="3589">
                  <c:v>-58.546999999999997</c:v>
                </c:pt>
                <c:pt idx="3590">
                  <c:v>-58.544999999999995</c:v>
                </c:pt>
                <c:pt idx="3591">
                  <c:v>-58.542999999999992</c:v>
                </c:pt>
                <c:pt idx="3592">
                  <c:v>-58.540999999999997</c:v>
                </c:pt>
                <c:pt idx="3593">
                  <c:v>-58.538999999999994</c:v>
                </c:pt>
                <c:pt idx="3594">
                  <c:v>-58.536999999999992</c:v>
                </c:pt>
                <c:pt idx="3595">
                  <c:v>-58.534999999999997</c:v>
                </c:pt>
                <c:pt idx="3596">
                  <c:v>-58.532999999999994</c:v>
                </c:pt>
                <c:pt idx="3597">
                  <c:v>-58.530999999999992</c:v>
                </c:pt>
                <c:pt idx="3598">
                  <c:v>-58.528999999999996</c:v>
                </c:pt>
                <c:pt idx="3599">
                  <c:v>-58.526999999999994</c:v>
                </c:pt>
                <c:pt idx="3600">
                  <c:v>-58.524999999999991</c:v>
                </c:pt>
                <c:pt idx="3601">
                  <c:v>-58.522999999999996</c:v>
                </c:pt>
                <c:pt idx="3602">
                  <c:v>-58.520999999999994</c:v>
                </c:pt>
                <c:pt idx="3603">
                  <c:v>-58.518999999999991</c:v>
                </c:pt>
                <c:pt idx="3604">
                  <c:v>-58.516999999999996</c:v>
                </c:pt>
                <c:pt idx="3605">
                  <c:v>-58.514999999999993</c:v>
                </c:pt>
                <c:pt idx="3606">
                  <c:v>-58.512999999999991</c:v>
                </c:pt>
                <c:pt idx="3607">
                  <c:v>-58.510999999999996</c:v>
                </c:pt>
                <c:pt idx="3608">
                  <c:v>-58.508999999999993</c:v>
                </c:pt>
                <c:pt idx="3609">
                  <c:v>-58.506999999999991</c:v>
                </c:pt>
                <c:pt idx="3610">
                  <c:v>-58.504999999999995</c:v>
                </c:pt>
                <c:pt idx="3611">
                  <c:v>-58.502999999999993</c:v>
                </c:pt>
                <c:pt idx="3612">
                  <c:v>-58.500999999999991</c:v>
                </c:pt>
                <c:pt idx="3613">
                  <c:v>-58.498999999999995</c:v>
                </c:pt>
                <c:pt idx="3614">
                  <c:v>-58.496999999999993</c:v>
                </c:pt>
                <c:pt idx="3615">
                  <c:v>-58.49499999999999</c:v>
                </c:pt>
                <c:pt idx="3616">
                  <c:v>-58.492999999999995</c:v>
                </c:pt>
                <c:pt idx="3617">
                  <c:v>-58.490999999999993</c:v>
                </c:pt>
                <c:pt idx="3618">
                  <c:v>-58.488999999999997</c:v>
                </c:pt>
                <c:pt idx="3619">
                  <c:v>-58.486999999999995</c:v>
                </c:pt>
                <c:pt idx="3620">
                  <c:v>-58.484999999999992</c:v>
                </c:pt>
                <c:pt idx="3621">
                  <c:v>-58.482999999999997</c:v>
                </c:pt>
                <c:pt idx="3622">
                  <c:v>-58.480999999999995</c:v>
                </c:pt>
                <c:pt idx="3623">
                  <c:v>-58.478999999999992</c:v>
                </c:pt>
                <c:pt idx="3624">
                  <c:v>-58.476999999999997</c:v>
                </c:pt>
                <c:pt idx="3625">
                  <c:v>-58.474999999999994</c:v>
                </c:pt>
                <c:pt idx="3626">
                  <c:v>-58.472999999999992</c:v>
                </c:pt>
                <c:pt idx="3627">
                  <c:v>-58.470999999999997</c:v>
                </c:pt>
                <c:pt idx="3628">
                  <c:v>-58.468999999999994</c:v>
                </c:pt>
                <c:pt idx="3629">
                  <c:v>-58.466999999999992</c:v>
                </c:pt>
                <c:pt idx="3630">
                  <c:v>-58.464999999999996</c:v>
                </c:pt>
                <c:pt idx="3631">
                  <c:v>-58.462999999999994</c:v>
                </c:pt>
                <c:pt idx="3632">
                  <c:v>-58.460999999999991</c:v>
                </c:pt>
                <c:pt idx="3633">
                  <c:v>-58.458999999999996</c:v>
                </c:pt>
                <c:pt idx="3634">
                  <c:v>-58.456999999999994</c:v>
                </c:pt>
                <c:pt idx="3635">
                  <c:v>-58.454999999999998</c:v>
                </c:pt>
                <c:pt idx="3636">
                  <c:v>-58.452999999999996</c:v>
                </c:pt>
                <c:pt idx="3637">
                  <c:v>-58.450999999999993</c:v>
                </c:pt>
                <c:pt idx="3638">
                  <c:v>-58.448999999999998</c:v>
                </c:pt>
                <c:pt idx="3639">
                  <c:v>-58.446999999999996</c:v>
                </c:pt>
                <c:pt idx="3640">
                  <c:v>-58.444999999999993</c:v>
                </c:pt>
                <c:pt idx="3641">
                  <c:v>-58.442999999999998</c:v>
                </c:pt>
                <c:pt idx="3642">
                  <c:v>-58.440999999999995</c:v>
                </c:pt>
                <c:pt idx="3643">
                  <c:v>-58.438999999999993</c:v>
                </c:pt>
                <c:pt idx="3644">
                  <c:v>-58.436999999999998</c:v>
                </c:pt>
                <c:pt idx="3645">
                  <c:v>-58.434999999999995</c:v>
                </c:pt>
                <c:pt idx="3646">
                  <c:v>-58.432999999999993</c:v>
                </c:pt>
                <c:pt idx="3647">
                  <c:v>-58.430999999999997</c:v>
                </c:pt>
                <c:pt idx="3648">
                  <c:v>-58.428999999999995</c:v>
                </c:pt>
                <c:pt idx="3649">
                  <c:v>-58.426999999999992</c:v>
                </c:pt>
                <c:pt idx="3650">
                  <c:v>-58.424999999999997</c:v>
                </c:pt>
                <c:pt idx="3651">
                  <c:v>-58.422999999999995</c:v>
                </c:pt>
                <c:pt idx="3652">
                  <c:v>-58.420999999999992</c:v>
                </c:pt>
                <c:pt idx="3653">
                  <c:v>-58.418999999999997</c:v>
                </c:pt>
                <c:pt idx="3654">
                  <c:v>-58.416999999999994</c:v>
                </c:pt>
                <c:pt idx="3655">
                  <c:v>-58.414999999999992</c:v>
                </c:pt>
                <c:pt idx="3656">
                  <c:v>-58.412999999999997</c:v>
                </c:pt>
                <c:pt idx="3657">
                  <c:v>-58.410999999999994</c:v>
                </c:pt>
                <c:pt idx="3658">
                  <c:v>-58.408999999999992</c:v>
                </c:pt>
                <c:pt idx="3659">
                  <c:v>-58.406999999999996</c:v>
                </c:pt>
                <c:pt idx="3660">
                  <c:v>-58.404999999999994</c:v>
                </c:pt>
                <c:pt idx="3661">
                  <c:v>-58.402999999999992</c:v>
                </c:pt>
                <c:pt idx="3662">
                  <c:v>-58.400999999999996</c:v>
                </c:pt>
                <c:pt idx="3663">
                  <c:v>-58.398999999999994</c:v>
                </c:pt>
                <c:pt idx="3664">
                  <c:v>-58.396999999999991</c:v>
                </c:pt>
                <c:pt idx="3665">
                  <c:v>-58.394999999999996</c:v>
                </c:pt>
                <c:pt idx="3666">
                  <c:v>-58.392999999999994</c:v>
                </c:pt>
                <c:pt idx="3667">
                  <c:v>-58.390999999999991</c:v>
                </c:pt>
                <c:pt idx="3668">
                  <c:v>-58.388999999999996</c:v>
                </c:pt>
                <c:pt idx="3669">
                  <c:v>-58.386999999999993</c:v>
                </c:pt>
                <c:pt idx="3670">
                  <c:v>-58.384999999999991</c:v>
                </c:pt>
                <c:pt idx="3671">
                  <c:v>-58.382999999999996</c:v>
                </c:pt>
                <c:pt idx="3672">
                  <c:v>-58.380999999999993</c:v>
                </c:pt>
                <c:pt idx="3673">
                  <c:v>-58.378999999999991</c:v>
                </c:pt>
                <c:pt idx="3674">
                  <c:v>-58.376999999999995</c:v>
                </c:pt>
                <c:pt idx="3675">
                  <c:v>-58.374999999999993</c:v>
                </c:pt>
                <c:pt idx="3676">
                  <c:v>-58.37299999999999</c:v>
                </c:pt>
                <c:pt idx="3677">
                  <c:v>-58.370999999999995</c:v>
                </c:pt>
                <c:pt idx="3678">
                  <c:v>-58.368999999999993</c:v>
                </c:pt>
                <c:pt idx="3679">
                  <c:v>-58.366999999999997</c:v>
                </c:pt>
                <c:pt idx="3680">
                  <c:v>-58.364999999999995</c:v>
                </c:pt>
                <c:pt idx="3681">
                  <c:v>-58.362999999999992</c:v>
                </c:pt>
                <c:pt idx="3682">
                  <c:v>-58.360999999999997</c:v>
                </c:pt>
                <c:pt idx="3683">
                  <c:v>-58.358999999999995</c:v>
                </c:pt>
                <c:pt idx="3684">
                  <c:v>-58.356999999999992</c:v>
                </c:pt>
                <c:pt idx="3685">
                  <c:v>-58.354999999999997</c:v>
                </c:pt>
                <c:pt idx="3686">
                  <c:v>-58.352999999999994</c:v>
                </c:pt>
                <c:pt idx="3687">
                  <c:v>-58.350999999999992</c:v>
                </c:pt>
                <c:pt idx="3688">
                  <c:v>-58.348999999999997</c:v>
                </c:pt>
                <c:pt idx="3689">
                  <c:v>-58.346999999999994</c:v>
                </c:pt>
                <c:pt idx="3690">
                  <c:v>-58.344999999999992</c:v>
                </c:pt>
                <c:pt idx="3691">
                  <c:v>-58.342999999999996</c:v>
                </c:pt>
                <c:pt idx="3692">
                  <c:v>-58.340999999999994</c:v>
                </c:pt>
                <c:pt idx="3693">
                  <c:v>-58.338999999999992</c:v>
                </c:pt>
                <c:pt idx="3694">
                  <c:v>-58.336999999999996</c:v>
                </c:pt>
                <c:pt idx="3695">
                  <c:v>-58.334999999999994</c:v>
                </c:pt>
                <c:pt idx="3696">
                  <c:v>-58.332999999999991</c:v>
                </c:pt>
                <c:pt idx="3697">
                  <c:v>-58.330999999999996</c:v>
                </c:pt>
                <c:pt idx="3698">
                  <c:v>-58.328999999999994</c:v>
                </c:pt>
                <c:pt idx="3699">
                  <c:v>-58.326999999999998</c:v>
                </c:pt>
                <c:pt idx="3700">
                  <c:v>-58.324999999999996</c:v>
                </c:pt>
                <c:pt idx="3701">
                  <c:v>-58.322999999999993</c:v>
                </c:pt>
                <c:pt idx="3702">
                  <c:v>-58.320999999999998</c:v>
                </c:pt>
                <c:pt idx="3703">
                  <c:v>-58.318999999999996</c:v>
                </c:pt>
                <c:pt idx="3704">
                  <c:v>-58.316999999999993</c:v>
                </c:pt>
                <c:pt idx="3705">
                  <c:v>-58.314999999999998</c:v>
                </c:pt>
                <c:pt idx="3706">
                  <c:v>-58.312999999999995</c:v>
                </c:pt>
                <c:pt idx="3707">
                  <c:v>-58.310999999999993</c:v>
                </c:pt>
                <c:pt idx="3708">
                  <c:v>-58.308999999999997</c:v>
                </c:pt>
                <c:pt idx="3709">
                  <c:v>-58.306999999999995</c:v>
                </c:pt>
                <c:pt idx="3710">
                  <c:v>-58.304999999999993</c:v>
                </c:pt>
                <c:pt idx="3711">
                  <c:v>-58.302999999999997</c:v>
                </c:pt>
                <c:pt idx="3712">
                  <c:v>-58.300999999999995</c:v>
                </c:pt>
                <c:pt idx="3713">
                  <c:v>-58.298999999999992</c:v>
                </c:pt>
                <c:pt idx="3714">
                  <c:v>-58.296999999999997</c:v>
                </c:pt>
                <c:pt idx="3715">
                  <c:v>-58.294999999999995</c:v>
                </c:pt>
                <c:pt idx="3716">
                  <c:v>-58.292999999999992</c:v>
                </c:pt>
                <c:pt idx="3717">
                  <c:v>-58.290999999999997</c:v>
                </c:pt>
                <c:pt idx="3718">
                  <c:v>-58.288999999999994</c:v>
                </c:pt>
                <c:pt idx="3719">
                  <c:v>-58.286999999999992</c:v>
                </c:pt>
                <c:pt idx="3720">
                  <c:v>-58.284999999999997</c:v>
                </c:pt>
                <c:pt idx="3721">
                  <c:v>-58.282999999999994</c:v>
                </c:pt>
                <c:pt idx="3722">
                  <c:v>-58.280999999999992</c:v>
                </c:pt>
                <c:pt idx="3723">
                  <c:v>-58.278999999999996</c:v>
                </c:pt>
                <c:pt idx="3724">
                  <c:v>-58.276999999999994</c:v>
                </c:pt>
                <c:pt idx="3725">
                  <c:v>-58.274999999999991</c:v>
                </c:pt>
                <c:pt idx="3726">
                  <c:v>-58.272999999999996</c:v>
                </c:pt>
                <c:pt idx="3727">
                  <c:v>-58.270999999999994</c:v>
                </c:pt>
                <c:pt idx="3728">
                  <c:v>-58.268999999999991</c:v>
                </c:pt>
                <c:pt idx="3729">
                  <c:v>-58.266999999999996</c:v>
                </c:pt>
                <c:pt idx="3730">
                  <c:v>-58.264999999999993</c:v>
                </c:pt>
                <c:pt idx="3731">
                  <c:v>-58.262999999999991</c:v>
                </c:pt>
                <c:pt idx="3732">
                  <c:v>-58.260999999999996</c:v>
                </c:pt>
                <c:pt idx="3733">
                  <c:v>-58.258999999999993</c:v>
                </c:pt>
                <c:pt idx="3734">
                  <c:v>-58.256999999999991</c:v>
                </c:pt>
                <c:pt idx="3735">
                  <c:v>-58.254999999999995</c:v>
                </c:pt>
                <c:pt idx="3736">
                  <c:v>-58.252999999999993</c:v>
                </c:pt>
                <c:pt idx="3737">
                  <c:v>-58.250999999999991</c:v>
                </c:pt>
                <c:pt idx="3738">
                  <c:v>-58.248999999999995</c:v>
                </c:pt>
                <c:pt idx="3739">
                  <c:v>-58.246999999999993</c:v>
                </c:pt>
                <c:pt idx="3740">
                  <c:v>-58.24499999999999</c:v>
                </c:pt>
                <c:pt idx="3741">
                  <c:v>-58.242999999999995</c:v>
                </c:pt>
                <c:pt idx="3742">
                  <c:v>-58.240999999999993</c:v>
                </c:pt>
                <c:pt idx="3743">
                  <c:v>-58.238999999999997</c:v>
                </c:pt>
                <c:pt idx="3744">
                  <c:v>-58.236999999999995</c:v>
                </c:pt>
                <c:pt idx="3745">
                  <c:v>-58.234999999999992</c:v>
                </c:pt>
                <c:pt idx="3746">
                  <c:v>-58.232999999999997</c:v>
                </c:pt>
                <c:pt idx="3747">
                  <c:v>-58.230999999999995</c:v>
                </c:pt>
                <c:pt idx="3748">
                  <c:v>-58.228999999999992</c:v>
                </c:pt>
                <c:pt idx="3749">
                  <c:v>-58.226999999999997</c:v>
                </c:pt>
                <c:pt idx="3750">
                  <c:v>-58.224999999999994</c:v>
                </c:pt>
                <c:pt idx="3751">
                  <c:v>-58.222999999999992</c:v>
                </c:pt>
                <c:pt idx="3752">
                  <c:v>-58.220999999999997</c:v>
                </c:pt>
                <c:pt idx="3753">
                  <c:v>-58.218999999999994</c:v>
                </c:pt>
                <c:pt idx="3754">
                  <c:v>-58.216999999999992</c:v>
                </c:pt>
                <c:pt idx="3755">
                  <c:v>-58.214999999999996</c:v>
                </c:pt>
                <c:pt idx="3756">
                  <c:v>-58.212999999999994</c:v>
                </c:pt>
                <c:pt idx="3757">
                  <c:v>-58.210999999999991</c:v>
                </c:pt>
                <c:pt idx="3758">
                  <c:v>-58.208999999999996</c:v>
                </c:pt>
                <c:pt idx="3759">
                  <c:v>-58.206999999999994</c:v>
                </c:pt>
                <c:pt idx="3760">
                  <c:v>-58.204999999999998</c:v>
                </c:pt>
                <c:pt idx="3761">
                  <c:v>-58.202999999999996</c:v>
                </c:pt>
                <c:pt idx="3762">
                  <c:v>-58.200999999999993</c:v>
                </c:pt>
                <c:pt idx="3763">
                  <c:v>-58.198999999999998</c:v>
                </c:pt>
                <c:pt idx="3764">
                  <c:v>-58.196999999999996</c:v>
                </c:pt>
                <c:pt idx="3765">
                  <c:v>-58.194999999999993</c:v>
                </c:pt>
                <c:pt idx="3766">
                  <c:v>-58.192999999999998</c:v>
                </c:pt>
                <c:pt idx="3767">
                  <c:v>-58.190999999999995</c:v>
                </c:pt>
                <c:pt idx="3768">
                  <c:v>-58.188999999999993</c:v>
                </c:pt>
                <c:pt idx="3769">
                  <c:v>-58.186999999999998</c:v>
                </c:pt>
                <c:pt idx="3770">
                  <c:v>-58.184999999999995</c:v>
                </c:pt>
                <c:pt idx="3771">
                  <c:v>-58.182999999999993</c:v>
                </c:pt>
                <c:pt idx="3772">
                  <c:v>-58.180999999999997</c:v>
                </c:pt>
                <c:pt idx="3773">
                  <c:v>-58.178999999999995</c:v>
                </c:pt>
                <c:pt idx="3774">
                  <c:v>-58.176999999999992</c:v>
                </c:pt>
                <c:pt idx="3775">
                  <c:v>-58.174999999999997</c:v>
                </c:pt>
                <c:pt idx="3776">
                  <c:v>-58.172999999999995</c:v>
                </c:pt>
                <c:pt idx="3777">
                  <c:v>-58.170999999999992</c:v>
                </c:pt>
                <c:pt idx="3778">
                  <c:v>-58.168999999999997</c:v>
                </c:pt>
                <c:pt idx="3779">
                  <c:v>-58.166999999999994</c:v>
                </c:pt>
                <c:pt idx="3780">
                  <c:v>-58.164999999999992</c:v>
                </c:pt>
                <c:pt idx="3781">
                  <c:v>-58.162999999999997</c:v>
                </c:pt>
                <c:pt idx="3782">
                  <c:v>-58.160999999999994</c:v>
                </c:pt>
                <c:pt idx="3783">
                  <c:v>-58.158999999999992</c:v>
                </c:pt>
                <c:pt idx="3784">
                  <c:v>-58.156999999999996</c:v>
                </c:pt>
                <c:pt idx="3785">
                  <c:v>-58.154999999999994</c:v>
                </c:pt>
                <c:pt idx="3786">
                  <c:v>-58.152999999999992</c:v>
                </c:pt>
                <c:pt idx="3787">
                  <c:v>-58.150999999999996</c:v>
                </c:pt>
                <c:pt idx="3788">
                  <c:v>-58.148999999999994</c:v>
                </c:pt>
                <c:pt idx="3789">
                  <c:v>-58.146999999999991</c:v>
                </c:pt>
                <c:pt idx="3790">
                  <c:v>-58.144999999999996</c:v>
                </c:pt>
                <c:pt idx="3791">
                  <c:v>-58.142999999999994</c:v>
                </c:pt>
                <c:pt idx="3792">
                  <c:v>-58.140999999999991</c:v>
                </c:pt>
                <c:pt idx="3793">
                  <c:v>-58.138999999999996</c:v>
                </c:pt>
                <c:pt idx="3794">
                  <c:v>-58.136999999999993</c:v>
                </c:pt>
                <c:pt idx="3795">
                  <c:v>-58.134999999999991</c:v>
                </c:pt>
                <c:pt idx="3796">
                  <c:v>-58.132999999999996</c:v>
                </c:pt>
                <c:pt idx="3797">
                  <c:v>-58.130999999999993</c:v>
                </c:pt>
                <c:pt idx="3798">
                  <c:v>-58.128999999999991</c:v>
                </c:pt>
                <c:pt idx="3799">
                  <c:v>-58.126999999999995</c:v>
                </c:pt>
                <c:pt idx="3800">
                  <c:v>-58.124999999999993</c:v>
                </c:pt>
                <c:pt idx="3801">
                  <c:v>-58.12299999999999</c:v>
                </c:pt>
                <c:pt idx="3802">
                  <c:v>-58.120999999999995</c:v>
                </c:pt>
                <c:pt idx="3803">
                  <c:v>-58.118999999999993</c:v>
                </c:pt>
                <c:pt idx="3804">
                  <c:v>-58.116999999999997</c:v>
                </c:pt>
                <c:pt idx="3805">
                  <c:v>-58.114999999999995</c:v>
                </c:pt>
                <c:pt idx="3806">
                  <c:v>-58.112999999999992</c:v>
                </c:pt>
                <c:pt idx="3807">
                  <c:v>-58.110999999999997</c:v>
                </c:pt>
                <c:pt idx="3808">
                  <c:v>-58.108999999999995</c:v>
                </c:pt>
                <c:pt idx="3809">
                  <c:v>-58.106999999999992</c:v>
                </c:pt>
                <c:pt idx="3810">
                  <c:v>-58.104999999999997</c:v>
                </c:pt>
                <c:pt idx="3811">
                  <c:v>-58.102999999999994</c:v>
                </c:pt>
                <c:pt idx="3812">
                  <c:v>-58.100999999999992</c:v>
                </c:pt>
                <c:pt idx="3813">
                  <c:v>-58.098999999999997</c:v>
                </c:pt>
                <c:pt idx="3814">
                  <c:v>-58.096999999999994</c:v>
                </c:pt>
                <c:pt idx="3815">
                  <c:v>-58.094999999999992</c:v>
                </c:pt>
                <c:pt idx="3816">
                  <c:v>-58.092999999999996</c:v>
                </c:pt>
                <c:pt idx="3817">
                  <c:v>-58.090999999999994</c:v>
                </c:pt>
                <c:pt idx="3818">
                  <c:v>-58.088999999999992</c:v>
                </c:pt>
                <c:pt idx="3819">
                  <c:v>-58.086999999999996</c:v>
                </c:pt>
                <c:pt idx="3820">
                  <c:v>-58.084999999999994</c:v>
                </c:pt>
                <c:pt idx="3821">
                  <c:v>-58.082999999999991</c:v>
                </c:pt>
                <c:pt idx="3822">
                  <c:v>-58.080999999999996</c:v>
                </c:pt>
                <c:pt idx="3823">
                  <c:v>-58.078999999999994</c:v>
                </c:pt>
                <c:pt idx="3824">
                  <c:v>-58.076999999999998</c:v>
                </c:pt>
                <c:pt idx="3825">
                  <c:v>-58.074999999999996</c:v>
                </c:pt>
                <c:pt idx="3826">
                  <c:v>-58.072999999999993</c:v>
                </c:pt>
                <c:pt idx="3827">
                  <c:v>-58.070999999999998</c:v>
                </c:pt>
                <c:pt idx="3828">
                  <c:v>-58.068999999999996</c:v>
                </c:pt>
                <c:pt idx="3829">
                  <c:v>-58.066999999999993</c:v>
                </c:pt>
                <c:pt idx="3830">
                  <c:v>-58.064999999999998</c:v>
                </c:pt>
                <c:pt idx="3831">
                  <c:v>-58.062999999999995</c:v>
                </c:pt>
                <c:pt idx="3832">
                  <c:v>-58.060999999999993</c:v>
                </c:pt>
                <c:pt idx="3833">
                  <c:v>-58.058999999999997</c:v>
                </c:pt>
                <c:pt idx="3834">
                  <c:v>-58.056999999999995</c:v>
                </c:pt>
                <c:pt idx="3835">
                  <c:v>-58.054999999999993</c:v>
                </c:pt>
                <c:pt idx="3836">
                  <c:v>-58.052999999999997</c:v>
                </c:pt>
                <c:pt idx="3837">
                  <c:v>-58.050999999999995</c:v>
                </c:pt>
                <c:pt idx="3838">
                  <c:v>-58.048999999999992</c:v>
                </c:pt>
                <c:pt idx="3839">
                  <c:v>-58.046999999999997</c:v>
                </c:pt>
                <c:pt idx="3840">
                  <c:v>-58.044999999999995</c:v>
                </c:pt>
                <c:pt idx="3841">
                  <c:v>-58.042999999999992</c:v>
                </c:pt>
                <c:pt idx="3842">
                  <c:v>-58.040999999999997</c:v>
                </c:pt>
                <c:pt idx="3843">
                  <c:v>-58.038999999999994</c:v>
                </c:pt>
                <c:pt idx="3844">
                  <c:v>-58.036999999999992</c:v>
                </c:pt>
                <c:pt idx="3845">
                  <c:v>-58.034999999999997</c:v>
                </c:pt>
                <c:pt idx="3846">
                  <c:v>-58.032999999999994</c:v>
                </c:pt>
                <c:pt idx="3847">
                  <c:v>-58.030999999999992</c:v>
                </c:pt>
                <c:pt idx="3848">
                  <c:v>-58.028999999999996</c:v>
                </c:pt>
                <c:pt idx="3849">
                  <c:v>-58.026999999999994</c:v>
                </c:pt>
                <c:pt idx="3850">
                  <c:v>-58.024999999999991</c:v>
                </c:pt>
                <c:pt idx="3851">
                  <c:v>-58.022999999999996</c:v>
                </c:pt>
                <c:pt idx="3852">
                  <c:v>-58.020999999999994</c:v>
                </c:pt>
                <c:pt idx="3853">
                  <c:v>-58.018999999999991</c:v>
                </c:pt>
                <c:pt idx="3854">
                  <c:v>-58.016999999999996</c:v>
                </c:pt>
                <c:pt idx="3855">
                  <c:v>-58.014999999999993</c:v>
                </c:pt>
                <c:pt idx="3856">
                  <c:v>-58.012999999999991</c:v>
                </c:pt>
                <c:pt idx="3857">
                  <c:v>-58.010999999999996</c:v>
                </c:pt>
                <c:pt idx="3858">
                  <c:v>-58.008999999999993</c:v>
                </c:pt>
                <c:pt idx="3859">
                  <c:v>-58.006999999999991</c:v>
                </c:pt>
                <c:pt idx="3860">
                  <c:v>-58.004999999999995</c:v>
                </c:pt>
                <c:pt idx="3861">
                  <c:v>-58.002999999999993</c:v>
                </c:pt>
                <c:pt idx="3862">
                  <c:v>-58.000999999999991</c:v>
                </c:pt>
                <c:pt idx="3863">
                  <c:v>-57.998999999999995</c:v>
                </c:pt>
                <c:pt idx="3864">
                  <c:v>-57.996999999999993</c:v>
                </c:pt>
                <c:pt idx="3865">
                  <c:v>-57.99499999999999</c:v>
                </c:pt>
                <c:pt idx="3866">
                  <c:v>-57.992999999999995</c:v>
                </c:pt>
                <c:pt idx="3867">
                  <c:v>-57.990999999999993</c:v>
                </c:pt>
                <c:pt idx="3868">
                  <c:v>-57.988999999999997</c:v>
                </c:pt>
                <c:pt idx="3869">
                  <c:v>-57.986999999999995</c:v>
                </c:pt>
                <c:pt idx="3870">
                  <c:v>-57.984999999999992</c:v>
                </c:pt>
                <c:pt idx="3871">
                  <c:v>-57.982999999999997</c:v>
                </c:pt>
                <c:pt idx="3872">
                  <c:v>-57.980999999999995</c:v>
                </c:pt>
                <c:pt idx="3873">
                  <c:v>-57.978999999999992</c:v>
                </c:pt>
                <c:pt idx="3874">
                  <c:v>-57.976999999999997</c:v>
                </c:pt>
                <c:pt idx="3875">
                  <c:v>-57.974999999999994</c:v>
                </c:pt>
                <c:pt idx="3876">
                  <c:v>-57.972999999999992</c:v>
                </c:pt>
                <c:pt idx="3877">
                  <c:v>-57.970999999999997</c:v>
                </c:pt>
                <c:pt idx="3878">
                  <c:v>-57.968999999999994</c:v>
                </c:pt>
                <c:pt idx="3879">
                  <c:v>-57.966999999999992</c:v>
                </c:pt>
                <c:pt idx="3880">
                  <c:v>-57.964999999999996</c:v>
                </c:pt>
                <c:pt idx="3881">
                  <c:v>-57.962999999999994</c:v>
                </c:pt>
                <c:pt idx="3882">
                  <c:v>-57.960999999999991</c:v>
                </c:pt>
                <c:pt idx="3883">
                  <c:v>-57.958999999999996</c:v>
                </c:pt>
                <c:pt idx="3884">
                  <c:v>-57.956999999999994</c:v>
                </c:pt>
                <c:pt idx="3885">
                  <c:v>-57.954999999999998</c:v>
                </c:pt>
                <c:pt idx="3886">
                  <c:v>-57.952999999999996</c:v>
                </c:pt>
                <c:pt idx="3887">
                  <c:v>-57.950999999999993</c:v>
                </c:pt>
                <c:pt idx="3888">
                  <c:v>-57.948999999999998</c:v>
                </c:pt>
                <c:pt idx="3889">
                  <c:v>-57.946999999999996</c:v>
                </c:pt>
                <c:pt idx="3890">
                  <c:v>-57.944999999999993</c:v>
                </c:pt>
                <c:pt idx="3891">
                  <c:v>-57.942999999999998</c:v>
                </c:pt>
                <c:pt idx="3892">
                  <c:v>-57.940999999999995</c:v>
                </c:pt>
                <c:pt idx="3893">
                  <c:v>-57.938999999999993</c:v>
                </c:pt>
                <c:pt idx="3894">
                  <c:v>-57.936999999999998</c:v>
                </c:pt>
                <c:pt idx="3895">
                  <c:v>-57.934999999999995</c:v>
                </c:pt>
                <c:pt idx="3896">
                  <c:v>-57.932999999999993</c:v>
                </c:pt>
                <c:pt idx="3897">
                  <c:v>-57.930999999999997</c:v>
                </c:pt>
                <c:pt idx="3898">
                  <c:v>-57.928999999999995</c:v>
                </c:pt>
                <c:pt idx="3899">
                  <c:v>-57.926999999999992</c:v>
                </c:pt>
                <c:pt idx="3900">
                  <c:v>-57.924999999999997</c:v>
                </c:pt>
                <c:pt idx="3901">
                  <c:v>-57.922999999999995</c:v>
                </c:pt>
                <c:pt idx="3902">
                  <c:v>-57.920999999999992</c:v>
                </c:pt>
                <c:pt idx="3903">
                  <c:v>-57.918999999999997</c:v>
                </c:pt>
                <c:pt idx="3904">
                  <c:v>-57.916999999999994</c:v>
                </c:pt>
                <c:pt idx="3905">
                  <c:v>-57.914999999999992</c:v>
                </c:pt>
                <c:pt idx="3906">
                  <c:v>-57.912999999999997</c:v>
                </c:pt>
                <c:pt idx="3907">
                  <c:v>-57.910999999999994</c:v>
                </c:pt>
                <c:pt idx="3908">
                  <c:v>-57.908999999999992</c:v>
                </c:pt>
                <c:pt idx="3909">
                  <c:v>-57.906999999999996</c:v>
                </c:pt>
                <c:pt idx="3910">
                  <c:v>-57.904999999999994</c:v>
                </c:pt>
                <c:pt idx="3911">
                  <c:v>-57.902999999999992</c:v>
                </c:pt>
                <c:pt idx="3912">
                  <c:v>-57.900999999999996</c:v>
                </c:pt>
                <c:pt idx="3913">
                  <c:v>-57.898999999999994</c:v>
                </c:pt>
                <c:pt idx="3914">
                  <c:v>-57.896999999999991</c:v>
                </c:pt>
                <c:pt idx="3915">
                  <c:v>-57.894999999999996</c:v>
                </c:pt>
                <c:pt idx="3916">
                  <c:v>-57.892999999999994</c:v>
                </c:pt>
                <c:pt idx="3917">
                  <c:v>-57.890999999999991</c:v>
                </c:pt>
                <c:pt idx="3918">
                  <c:v>-57.888999999999996</c:v>
                </c:pt>
                <c:pt idx="3919">
                  <c:v>-57.886999999999993</c:v>
                </c:pt>
                <c:pt idx="3920">
                  <c:v>-57.884999999999991</c:v>
                </c:pt>
                <c:pt idx="3921">
                  <c:v>-57.882999999999996</c:v>
                </c:pt>
                <c:pt idx="3922">
                  <c:v>-57.880999999999993</c:v>
                </c:pt>
                <c:pt idx="3923">
                  <c:v>-57.878999999999991</c:v>
                </c:pt>
                <c:pt idx="3924">
                  <c:v>-57.876999999999995</c:v>
                </c:pt>
                <c:pt idx="3925">
                  <c:v>-57.874999999999993</c:v>
                </c:pt>
                <c:pt idx="3926">
                  <c:v>-57.87299999999999</c:v>
                </c:pt>
                <c:pt idx="3927">
                  <c:v>-57.870999999999995</c:v>
                </c:pt>
                <c:pt idx="3928">
                  <c:v>-57.868999999999993</c:v>
                </c:pt>
                <c:pt idx="3929">
                  <c:v>-57.866999999999997</c:v>
                </c:pt>
                <c:pt idx="3930">
                  <c:v>-57.864999999999995</c:v>
                </c:pt>
                <c:pt idx="3931">
                  <c:v>-57.862999999999992</c:v>
                </c:pt>
                <c:pt idx="3932">
                  <c:v>-57.860999999999997</c:v>
                </c:pt>
                <c:pt idx="3933">
                  <c:v>-57.858999999999995</c:v>
                </c:pt>
                <c:pt idx="3934">
                  <c:v>-57.856999999999992</c:v>
                </c:pt>
                <c:pt idx="3935">
                  <c:v>-57.854999999999997</c:v>
                </c:pt>
                <c:pt idx="3936">
                  <c:v>-57.852999999999994</c:v>
                </c:pt>
                <c:pt idx="3937">
                  <c:v>-57.850999999999992</c:v>
                </c:pt>
                <c:pt idx="3938">
                  <c:v>-57.848999999999997</c:v>
                </c:pt>
                <c:pt idx="3939">
                  <c:v>-57.846999999999994</c:v>
                </c:pt>
                <c:pt idx="3940">
                  <c:v>-57.844999999999992</c:v>
                </c:pt>
                <c:pt idx="3941">
                  <c:v>-57.842999999999996</c:v>
                </c:pt>
                <c:pt idx="3942">
                  <c:v>-57.840999999999994</c:v>
                </c:pt>
                <c:pt idx="3943">
                  <c:v>-57.838999999999992</c:v>
                </c:pt>
                <c:pt idx="3944">
                  <c:v>-57.836999999999996</c:v>
                </c:pt>
                <c:pt idx="3945">
                  <c:v>-57.834999999999994</c:v>
                </c:pt>
                <c:pt idx="3946">
                  <c:v>-57.832999999999991</c:v>
                </c:pt>
                <c:pt idx="3947">
                  <c:v>-57.830999999999996</c:v>
                </c:pt>
                <c:pt idx="3948">
                  <c:v>-57.828999999999994</c:v>
                </c:pt>
                <c:pt idx="3949">
                  <c:v>-57.826999999999998</c:v>
                </c:pt>
                <c:pt idx="3950">
                  <c:v>-57.824999999999996</c:v>
                </c:pt>
                <c:pt idx="3951">
                  <c:v>-57.822999999999993</c:v>
                </c:pt>
                <c:pt idx="3952">
                  <c:v>-57.820999999999998</c:v>
                </c:pt>
                <c:pt idx="3953">
                  <c:v>-57.818999999999996</c:v>
                </c:pt>
                <c:pt idx="3954">
                  <c:v>-57.816999999999993</c:v>
                </c:pt>
                <c:pt idx="3955">
                  <c:v>-57.814999999999998</c:v>
                </c:pt>
                <c:pt idx="3956">
                  <c:v>-57.812999999999995</c:v>
                </c:pt>
                <c:pt idx="3957">
                  <c:v>-57.810999999999993</c:v>
                </c:pt>
                <c:pt idx="3958">
                  <c:v>-57.808999999999997</c:v>
                </c:pt>
                <c:pt idx="3959">
                  <c:v>-57.806999999999995</c:v>
                </c:pt>
                <c:pt idx="3960">
                  <c:v>-57.804999999999993</c:v>
                </c:pt>
                <c:pt idx="3961">
                  <c:v>-57.802999999999997</c:v>
                </c:pt>
                <c:pt idx="3962">
                  <c:v>-57.800999999999995</c:v>
                </c:pt>
                <c:pt idx="3963">
                  <c:v>-57.798999999999992</c:v>
                </c:pt>
                <c:pt idx="3964">
                  <c:v>-57.796999999999997</c:v>
                </c:pt>
                <c:pt idx="3965">
                  <c:v>-57.794999999999995</c:v>
                </c:pt>
                <c:pt idx="3966">
                  <c:v>-57.792999999999992</c:v>
                </c:pt>
                <c:pt idx="3967">
                  <c:v>-57.790999999999997</c:v>
                </c:pt>
                <c:pt idx="3968">
                  <c:v>-57.788999999999994</c:v>
                </c:pt>
                <c:pt idx="3969">
                  <c:v>-57.786999999999992</c:v>
                </c:pt>
                <c:pt idx="3970">
                  <c:v>-57.784999999999997</c:v>
                </c:pt>
                <c:pt idx="3971">
                  <c:v>-57.782999999999994</c:v>
                </c:pt>
                <c:pt idx="3972">
                  <c:v>-57.780999999999992</c:v>
                </c:pt>
                <c:pt idx="3973">
                  <c:v>-57.778999999999996</c:v>
                </c:pt>
                <c:pt idx="3974">
                  <c:v>-57.776999999999994</c:v>
                </c:pt>
                <c:pt idx="3975">
                  <c:v>-57.774999999999991</c:v>
                </c:pt>
                <c:pt idx="3976">
                  <c:v>-57.772999999999996</c:v>
                </c:pt>
                <c:pt idx="3977">
                  <c:v>-57.770999999999994</c:v>
                </c:pt>
                <c:pt idx="3978">
                  <c:v>-57.768999999999991</c:v>
                </c:pt>
                <c:pt idx="3979">
                  <c:v>-57.766999999999996</c:v>
                </c:pt>
                <c:pt idx="3980">
                  <c:v>-57.764999999999993</c:v>
                </c:pt>
                <c:pt idx="3981">
                  <c:v>-57.762999999999991</c:v>
                </c:pt>
                <c:pt idx="3982">
                  <c:v>-57.760999999999996</c:v>
                </c:pt>
                <c:pt idx="3983">
                  <c:v>-57.758999999999993</c:v>
                </c:pt>
                <c:pt idx="3984">
                  <c:v>-57.756999999999991</c:v>
                </c:pt>
                <c:pt idx="3985">
                  <c:v>-57.754999999999995</c:v>
                </c:pt>
                <c:pt idx="3986">
                  <c:v>-57.752999999999993</c:v>
                </c:pt>
                <c:pt idx="3987">
                  <c:v>-57.750999999999991</c:v>
                </c:pt>
                <c:pt idx="3988">
                  <c:v>-57.748999999999995</c:v>
                </c:pt>
                <c:pt idx="3989">
                  <c:v>-57.746999999999993</c:v>
                </c:pt>
                <c:pt idx="3990">
                  <c:v>-57.74499999999999</c:v>
                </c:pt>
                <c:pt idx="3991">
                  <c:v>-57.742999999999995</c:v>
                </c:pt>
                <c:pt idx="3992">
                  <c:v>-57.740999999999993</c:v>
                </c:pt>
                <c:pt idx="3993">
                  <c:v>-57.738999999999997</c:v>
                </c:pt>
                <c:pt idx="3994">
                  <c:v>-57.736999999999995</c:v>
                </c:pt>
                <c:pt idx="3995">
                  <c:v>-57.734999999999992</c:v>
                </c:pt>
                <c:pt idx="3996">
                  <c:v>-57.732999999999997</c:v>
                </c:pt>
                <c:pt idx="3997">
                  <c:v>-57.730999999999995</c:v>
                </c:pt>
                <c:pt idx="3998">
                  <c:v>-57.728999999999992</c:v>
                </c:pt>
                <c:pt idx="3999">
                  <c:v>-57.726999999999997</c:v>
                </c:pt>
                <c:pt idx="4000">
                  <c:v>-57.724999999999994</c:v>
                </c:pt>
                <c:pt idx="4001">
                  <c:v>-57.722999999999992</c:v>
                </c:pt>
                <c:pt idx="4002">
                  <c:v>-57.720999999999997</c:v>
                </c:pt>
                <c:pt idx="4003">
                  <c:v>-57.718999999999994</c:v>
                </c:pt>
                <c:pt idx="4004">
                  <c:v>-57.716999999999999</c:v>
                </c:pt>
                <c:pt idx="4005">
                  <c:v>-57.714999999999996</c:v>
                </c:pt>
                <c:pt idx="4006">
                  <c:v>-57.712999999999994</c:v>
                </c:pt>
                <c:pt idx="4007">
                  <c:v>-57.710999999999999</c:v>
                </c:pt>
                <c:pt idx="4008">
                  <c:v>-57.708999999999996</c:v>
                </c:pt>
                <c:pt idx="4009">
                  <c:v>-57.706999999999994</c:v>
                </c:pt>
                <c:pt idx="4010">
                  <c:v>-57.704999999999998</c:v>
                </c:pt>
                <c:pt idx="4011">
                  <c:v>-57.702999999999996</c:v>
                </c:pt>
                <c:pt idx="4012">
                  <c:v>-57.700999999999993</c:v>
                </c:pt>
                <c:pt idx="4013">
                  <c:v>-57.698999999999998</c:v>
                </c:pt>
                <c:pt idx="4014">
                  <c:v>-57.696999999999996</c:v>
                </c:pt>
                <c:pt idx="4015">
                  <c:v>-57.694999999999993</c:v>
                </c:pt>
                <c:pt idx="4016">
                  <c:v>-57.692999999999998</c:v>
                </c:pt>
                <c:pt idx="4017">
                  <c:v>-57.690999999999995</c:v>
                </c:pt>
                <c:pt idx="4018">
                  <c:v>-57.688999999999993</c:v>
                </c:pt>
                <c:pt idx="4019">
                  <c:v>-57.686999999999998</c:v>
                </c:pt>
                <c:pt idx="4020">
                  <c:v>-57.684999999999995</c:v>
                </c:pt>
                <c:pt idx="4021">
                  <c:v>-57.682999999999993</c:v>
                </c:pt>
                <c:pt idx="4022">
                  <c:v>-57.680999999999997</c:v>
                </c:pt>
                <c:pt idx="4023">
                  <c:v>-57.678999999999995</c:v>
                </c:pt>
                <c:pt idx="4024">
                  <c:v>-57.676999999999992</c:v>
                </c:pt>
                <c:pt idx="4025">
                  <c:v>-57.674999999999997</c:v>
                </c:pt>
                <c:pt idx="4026">
                  <c:v>-57.672999999999995</c:v>
                </c:pt>
                <c:pt idx="4027">
                  <c:v>-57.670999999999992</c:v>
                </c:pt>
                <c:pt idx="4028">
                  <c:v>-57.668999999999997</c:v>
                </c:pt>
                <c:pt idx="4029">
                  <c:v>-57.666999999999994</c:v>
                </c:pt>
                <c:pt idx="4030">
                  <c:v>-57.664999999999992</c:v>
                </c:pt>
                <c:pt idx="4031">
                  <c:v>-57.662999999999997</c:v>
                </c:pt>
                <c:pt idx="4032">
                  <c:v>-57.660999999999994</c:v>
                </c:pt>
                <c:pt idx="4033">
                  <c:v>-57.658999999999992</c:v>
                </c:pt>
                <c:pt idx="4034">
                  <c:v>-57.656999999999996</c:v>
                </c:pt>
                <c:pt idx="4035">
                  <c:v>-57.654999999999994</c:v>
                </c:pt>
                <c:pt idx="4036">
                  <c:v>-57.652999999999992</c:v>
                </c:pt>
                <c:pt idx="4037">
                  <c:v>-57.650999999999996</c:v>
                </c:pt>
                <c:pt idx="4038">
                  <c:v>-57.648999999999994</c:v>
                </c:pt>
                <c:pt idx="4039">
                  <c:v>-57.646999999999991</c:v>
                </c:pt>
                <c:pt idx="4040">
                  <c:v>-57.644999999999996</c:v>
                </c:pt>
                <c:pt idx="4041">
                  <c:v>-57.642999999999994</c:v>
                </c:pt>
                <c:pt idx="4042">
                  <c:v>-57.640999999999991</c:v>
                </c:pt>
                <c:pt idx="4043">
                  <c:v>-57.638999999999996</c:v>
                </c:pt>
                <c:pt idx="4044">
                  <c:v>-57.636999999999993</c:v>
                </c:pt>
                <c:pt idx="4045">
                  <c:v>-57.634999999999991</c:v>
                </c:pt>
                <c:pt idx="4046">
                  <c:v>-57.632999999999996</c:v>
                </c:pt>
                <c:pt idx="4047">
                  <c:v>-57.630999999999993</c:v>
                </c:pt>
                <c:pt idx="4048">
                  <c:v>-57.628999999999991</c:v>
                </c:pt>
                <c:pt idx="4049">
                  <c:v>-57.626999999999995</c:v>
                </c:pt>
                <c:pt idx="4050">
                  <c:v>-57.624999999999993</c:v>
                </c:pt>
                <c:pt idx="4051">
                  <c:v>-57.62299999999999</c:v>
                </c:pt>
                <c:pt idx="4052">
                  <c:v>-57.620999999999995</c:v>
                </c:pt>
                <c:pt idx="4053">
                  <c:v>-57.618999999999993</c:v>
                </c:pt>
                <c:pt idx="4054">
                  <c:v>-57.61699999999999</c:v>
                </c:pt>
                <c:pt idx="4055">
                  <c:v>-57.614999999999995</c:v>
                </c:pt>
                <c:pt idx="4056">
                  <c:v>-57.612999999999992</c:v>
                </c:pt>
                <c:pt idx="4057">
                  <c:v>-57.61099999999999</c:v>
                </c:pt>
                <c:pt idx="4058">
                  <c:v>-57.608999999999995</c:v>
                </c:pt>
                <c:pt idx="4059">
                  <c:v>-57.606999999999992</c:v>
                </c:pt>
                <c:pt idx="4060">
                  <c:v>-57.604999999999997</c:v>
                </c:pt>
                <c:pt idx="4061">
                  <c:v>-57.602999999999994</c:v>
                </c:pt>
                <c:pt idx="4062">
                  <c:v>-57.600999999999992</c:v>
                </c:pt>
                <c:pt idx="4063">
                  <c:v>-57.598999999999997</c:v>
                </c:pt>
                <c:pt idx="4064">
                  <c:v>-57.596999999999994</c:v>
                </c:pt>
                <c:pt idx="4065">
                  <c:v>-57.594999999999992</c:v>
                </c:pt>
                <c:pt idx="4066">
                  <c:v>-57.592999999999996</c:v>
                </c:pt>
                <c:pt idx="4067">
                  <c:v>-57.590999999999994</c:v>
                </c:pt>
                <c:pt idx="4068">
                  <c:v>-57.588999999999999</c:v>
                </c:pt>
                <c:pt idx="4069">
                  <c:v>-57.586999999999996</c:v>
                </c:pt>
                <c:pt idx="4070">
                  <c:v>-57.584999999999994</c:v>
                </c:pt>
                <c:pt idx="4071">
                  <c:v>-57.582999999999998</c:v>
                </c:pt>
                <c:pt idx="4072">
                  <c:v>-57.580999999999996</c:v>
                </c:pt>
                <c:pt idx="4073">
                  <c:v>-57.578999999999994</c:v>
                </c:pt>
                <c:pt idx="4074">
                  <c:v>-57.576999999999998</c:v>
                </c:pt>
                <c:pt idx="4075">
                  <c:v>-57.574999999999996</c:v>
                </c:pt>
                <c:pt idx="4076">
                  <c:v>-57.572999999999993</c:v>
                </c:pt>
                <c:pt idx="4077">
                  <c:v>-57.570999999999998</c:v>
                </c:pt>
                <c:pt idx="4078">
                  <c:v>-57.568999999999996</c:v>
                </c:pt>
                <c:pt idx="4079">
                  <c:v>-57.566999999999993</c:v>
                </c:pt>
                <c:pt idx="4080">
                  <c:v>-57.564999999999998</c:v>
                </c:pt>
                <c:pt idx="4081">
                  <c:v>-57.562999999999995</c:v>
                </c:pt>
                <c:pt idx="4082">
                  <c:v>-57.560999999999993</c:v>
                </c:pt>
                <c:pt idx="4083">
                  <c:v>-57.558999999999997</c:v>
                </c:pt>
                <c:pt idx="4084">
                  <c:v>-57.556999999999995</c:v>
                </c:pt>
                <c:pt idx="4085">
                  <c:v>-57.554999999999993</c:v>
                </c:pt>
                <c:pt idx="4086">
                  <c:v>-57.552999999999997</c:v>
                </c:pt>
                <c:pt idx="4087">
                  <c:v>-57.550999999999995</c:v>
                </c:pt>
                <c:pt idx="4088">
                  <c:v>-57.548999999999992</c:v>
                </c:pt>
                <c:pt idx="4089">
                  <c:v>-57.546999999999997</c:v>
                </c:pt>
                <c:pt idx="4090">
                  <c:v>-57.544999999999995</c:v>
                </c:pt>
                <c:pt idx="4091">
                  <c:v>-57.542999999999992</c:v>
                </c:pt>
                <c:pt idx="4092">
                  <c:v>-57.540999999999997</c:v>
                </c:pt>
                <c:pt idx="4093">
                  <c:v>-57.538999999999994</c:v>
                </c:pt>
                <c:pt idx="4094">
                  <c:v>-57.536999999999992</c:v>
                </c:pt>
                <c:pt idx="4095">
                  <c:v>-57.534999999999997</c:v>
                </c:pt>
                <c:pt idx="4096">
                  <c:v>-57.532999999999994</c:v>
                </c:pt>
                <c:pt idx="4097">
                  <c:v>-57.530999999999992</c:v>
                </c:pt>
                <c:pt idx="4098">
                  <c:v>-57.528999999999996</c:v>
                </c:pt>
                <c:pt idx="4099">
                  <c:v>-57.526999999999994</c:v>
                </c:pt>
                <c:pt idx="4100">
                  <c:v>-57.524999999999991</c:v>
                </c:pt>
                <c:pt idx="4101">
                  <c:v>-57.522999999999996</c:v>
                </c:pt>
                <c:pt idx="4102">
                  <c:v>-57.520999999999994</c:v>
                </c:pt>
                <c:pt idx="4103">
                  <c:v>-57.518999999999991</c:v>
                </c:pt>
                <c:pt idx="4104">
                  <c:v>-57.516999999999996</c:v>
                </c:pt>
                <c:pt idx="4105">
                  <c:v>-57.514999999999993</c:v>
                </c:pt>
                <c:pt idx="4106">
                  <c:v>-57.512999999999991</c:v>
                </c:pt>
                <c:pt idx="4107">
                  <c:v>-57.510999999999996</c:v>
                </c:pt>
                <c:pt idx="4108">
                  <c:v>-57.508999999999993</c:v>
                </c:pt>
                <c:pt idx="4109">
                  <c:v>-57.506999999999991</c:v>
                </c:pt>
                <c:pt idx="4110">
                  <c:v>-57.504999999999995</c:v>
                </c:pt>
                <c:pt idx="4111">
                  <c:v>-57.502999999999993</c:v>
                </c:pt>
                <c:pt idx="4112">
                  <c:v>-57.500999999999991</c:v>
                </c:pt>
                <c:pt idx="4113">
                  <c:v>-57.498999999999995</c:v>
                </c:pt>
                <c:pt idx="4114">
                  <c:v>-57.496999999999993</c:v>
                </c:pt>
                <c:pt idx="4115">
                  <c:v>-57.49499999999999</c:v>
                </c:pt>
                <c:pt idx="4116">
                  <c:v>-57.492999999999995</c:v>
                </c:pt>
                <c:pt idx="4117">
                  <c:v>-57.490999999999993</c:v>
                </c:pt>
                <c:pt idx="4118">
                  <c:v>-57.48899999999999</c:v>
                </c:pt>
                <c:pt idx="4119">
                  <c:v>-57.486999999999995</c:v>
                </c:pt>
                <c:pt idx="4120">
                  <c:v>-57.484999999999992</c:v>
                </c:pt>
                <c:pt idx="4121">
                  <c:v>-57.48299999999999</c:v>
                </c:pt>
                <c:pt idx="4122">
                  <c:v>-57.480999999999995</c:v>
                </c:pt>
                <c:pt idx="4123">
                  <c:v>-57.478999999999992</c:v>
                </c:pt>
                <c:pt idx="4124">
                  <c:v>-57.476999999999997</c:v>
                </c:pt>
                <c:pt idx="4125">
                  <c:v>-57.474999999999994</c:v>
                </c:pt>
                <c:pt idx="4126">
                  <c:v>-57.472999999999992</c:v>
                </c:pt>
                <c:pt idx="4127">
                  <c:v>-57.470999999999997</c:v>
                </c:pt>
                <c:pt idx="4128">
                  <c:v>-57.468999999999994</c:v>
                </c:pt>
                <c:pt idx="4129">
                  <c:v>-57.466999999999999</c:v>
                </c:pt>
                <c:pt idx="4130">
                  <c:v>-57.464999999999996</c:v>
                </c:pt>
                <c:pt idx="4131">
                  <c:v>-57.462999999999994</c:v>
                </c:pt>
                <c:pt idx="4132">
                  <c:v>-57.460999999999999</c:v>
                </c:pt>
                <c:pt idx="4133">
                  <c:v>-57.458999999999996</c:v>
                </c:pt>
                <c:pt idx="4134">
                  <c:v>-57.456999999999994</c:v>
                </c:pt>
                <c:pt idx="4135">
                  <c:v>-57.454999999999998</c:v>
                </c:pt>
                <c:pt idx="4136">
                  <c:v>-57.452999999999996</c:v>
                </c:pt>
                <c:pt idx="4137">
                  <c:v>-57.450999999999993</c:v>
                </c:pt>
                <c:pt idx="4138">
                  <c:v>-57.448999999999998</c:v>
                </c:pt>
                <c:pt idx="4139">
                  <c:v>-57.446999999999996</c:v>
                </c:pt>
                <c:pt idx="4140">
                  <c:v>-57.444999999999993</c:v>
                </c:pt>
                <c:pt idx="4141">
                  <c:v>-57.442999999999998</c:v>
                </c:pt>
                <c:pt idx="4142">
                  <c:v>-57.440999999999995</c:v>
                </c:pt>
                <c:pt idx="4143">
                  <c:v>-57.438999999999993</c:v>
                </c:pt>
                <c:pt idx="4144">
                  <c:v>-57.436999999999998</c:v>
                </c:pt>
                <c:pt idx="4145">
                  <c:v>-57.434999999999995</c:v>
                </c:pt>
                <c:pt idx="4146">
                  <c:v>-57.432999999999993</c:v>
                </c:pt>
                <c:pt idx="4147">
                  <c:v>-57.430999999999997</c:v>
                </c:pt>
                <c:pt idx="4148">
                  <c:v>-57.428999999999995</c:v>
                </c:pt>
                <c:pt idx="4149">
                  <c:v>-57.426999999999992</c:v>
                </c:pt>
                <c:pt idx="4150">
                  <c:v>-57.424999999999997</c:v>
                </c:pt>
                <c:pt idx="4151">
                  <c:v>-57.422999999999995</c:v>
                </c:pt>
                <c:pt idx="4152">
                  <c:v>-57.420999999999992</c:v>
                </c:pt>
                <c:pt idx="4153">
                  <c:v>-57.418999999999997</c:v>
                </c:pt>
                <c:pt idx="4154">
                  <c:v>-57.416999999999994</c:v>
                </c:pt>
                <c:pt idx="4155">
                  <c:v>-57.414999999999992</c:v>
                </c:pt>
                <c:pt idx="4156">
                  <c:v>-57.412999999999997</c:v>
                </c:pt>
                <c:pt idx="4157">
                  <c:v>-57.410999999999994</c:v>
                </c:pt>
                <c:pt idx="4158">
                  <c:v>-57.408999999999992</c:v>
                </c:pt>
                <c:pt idx="4159">
                  <c:v>-57.406999999999996</c:v>
                </c:pt>
                <c:pt idx="4160">
                  <c:v>-57.404999999999994</c:v>
                </c:pt>
                <c:pt idx="4161">
                  <c:v>-57.402999999999992</c:v>
                </c:pt>
                <c:pt idx="4162">
                  <c:v>-57.400999999999996</c:v>
                </c:pt>
                <c:pt idx="4163">
                  <c:v>-57.398999999999994</c:v>
                </c:pt>
                <c:pt idx="4164">
                  <c:v>-57.396999999999991</c:v>
                </c:pt>
                <c:pt idx="4165">
                  <c:v>-57.394999999999996</c:v>
                </c:pt>
                <c:pt idx="4166">
                  <c:v>-57.392999999999994</c:v>
                </c:pt>
                <c:pt idx="4167">
                  <c:v>-57.390999999999991</c:v>
                </c:pt>
                <c:pt idx="4168">
                  <c:v>-57.388999999999996</c:v>
                </c:pt>
                <c:pt idx="4169">
                  <c:v>-57.386999999999993</c:v>
                </c:pt>
                <c:pt idx="4170">
                  <c:v>-57.384999999999991</c:v>
                </c:pt>
                <c:pt idx="4171">
                  <c:v>-57.382999999999996</c:v>
                </c:pt>
                <c:pt idx="4172">
                  <c:v>-57.380999999999993</c:v>
                </c:pt>
                <c:pt idx="4173">
                  <c:v>-57.378999999999991</c:v>
                </c:pt>
                <c:pt idx="4174">
                  <c:v>-57.376999999999995</c:v>
                </c:pt>
                <c:pt idx="4175">
                  <c:v>-57.374999999999993</c:v>
                </c:pt>
                <c:pt idx="4176">
                  <c:v>-57.37299999999999</c:v>
                </c:pt>
                <c:pt idx="4177">
                  <c:v>-57.370999999999995</c:v>
                </c:pt>
                <c:pt idx="4178">
                  <c:v>-57.368999999999993</c:v>
                </c:pt>
                <c:pt idx="4179">
                  <c:v>-57.36699999999999</c:v>
                </c:pt>
                <c:pt idx="4180">
                  <c:v>-57.364999999999995</c:v>
                </c:pt>
                <c:pt idx="4181">
                  <c:v>-57.362999999999992</c:v>
                </c:pt>
                <c:pt idx="4182">
                  <c:v>-57.36099999999999</c:v>
                </c:pt>
                <c:pt idx="4183">
                  <c:v>-57.358999999999995</c:v>
                </c:pt>
                <c:pt idx="4184">
                  <c:v>-57.356999999999992</c:v>
                </c:pt>
                <c:pt idx="4185">
                  <c:v>-57.354999999999997</c:v>
                </c:pt>
                <c:pt idx="4186">
                  <c:v>-57.352999999999994</c:v>
                </c:pt>
                <c:pt idx="4187">
                  <c:v>-57.350999999999992</c:v>
                </c:pt>
                <c:pt idx="4188">
                  <c:v>-57.348999999999997</c:v>
                </c:pt>
                <c:pt idx="4189">
                  <c:v>-57.346999999999994</c:v>
                </c:pt>
                <c:pt idx="4190">
                  <c:v>-57.344999999999992</c:v>
                </c:pt>
                <c:pt idx="4191">
                  <c:v>-57.342999999999996</c:v>
                </c:pt>
                <c:pt idx="4192">
                  <c:v>-57.340999999999994</c:v>
                </c:pt>
                <c:pt idx="4193">
                  <c:v>-57.338999999999999</c:v>
                </c:pt>
                <c:pt idx="4194">
                  <c:v>-57.336999999999996</c:v>
                </c:pt>
                <c:pt idx="4195">
                  <c:v>-57.334999999999994</c:v>
                </c:pt>
                <c:pt idx="4196">
                  <c:v>-57.332999999999998</c:v>
                </c:pt>
                <c:pt idx="4197">
                  <c:v>-57.330999999999996</c:v>
                </c:pt>
                <c:pt idx="4198">
                  <c:v>-57.328999999999994</c:v>
                </c:pt>
                <c:pt idx="4199">
                  <c:v>-57.326999999999998</c:v>
                </c:pt>
                <c:pt idx="4200">
                  <c:v>-57.324999999999996</c:v>
                </c:pt>
                <c:pt idx="4201">
                  <c:v>-57.322999999999993</c:v>
                </c:pt>
                <c:pt idx="4202">
                  <c:v>-57.320999999999998</c:v>
                </c:pt>
                <c:pt idx="4203">
                  <c:v>-57.318999999999996</c:v>
                </c:pt>
                <c:pt idx="4204">
                  <c:v>-57.316999999999993</c:v>
                </c:pt>
                <c:pt idx="4205">
                  <c:v>-57.314999999999998</c:v>
                </c:pt>
                <c:pt idx="4206">
                  <c:v>-57.312999999999995</c:v>
                </c:pt>
                <c:pt idx="4207">
                  <c:v>-57.310999999999993</c:v>
                </c:pt>
                <c:pt idx="4208">
                  <c:v>-57.308999999999997</c:v>
                </c:pt>
                <c:pt idx="4209">
                  <c:v>-57.306999999999995</c:v>
                </c:pt>
                <c:pt idx="4210">
                  <c:v>-57.304999999999993</c:v>
                </c:pt>
                <c:pt idx="4211">
                  <c:v>-57.302999999999997</c:v>
                </c:pt>
                <c:pt idx="4212">
                  <c:v>-57.300999999999995</c:v>
                </c:pt>
                <c:pt idx="4213">
                  <c:v>-57.298999999999992</c:v>
                </c:pt>
                <c:pt idx="4214">
                  <c:v>-57.296999999999997</c:v>
                </c:pt>
                <c:pt idx="4215">
                  <c:v>-57.294999999999995</c:v>
                </c:pt>
                <c:pt idx="4216">
                  <c:v>-57.292999999999992</c:v>
                </c:pt>
                <c:pt idx="4217">
                  <c:v>-57.290999999999997</c:v>
                </c:pt>
                <c:pt idx="4218">
                  <c:v>-57.288999999999994</c:v>
                </c:pt>
                <c:pt idx="4219">
                  <c:v>-57.286999999999992</c:v>
                </c:pt>
                <c:pt idx="4220">
                  <c:v>-57.284999999999997</c:v>
                </c:pt>
                <c:pt idx="4221">
                  <c:v>-57.282999999999994</c:v>
                </c:pt>
                <c:pt idx="4222">
                  <c:v>-57.280999999999992</c:v>
                </c:pt>
                <c:pt idx="4223">
                  <c:v>-57.278999999999996</c:v>
                </c:pt>
                <c:pt idx="4224">
                  <c:v>-57.276999999999994</c:v>
                </c:pt>
                <c:pt idx="4225">
                  <c:v>-57.274999999999991</c:v>
                </c:pt>
                <c:pt idx="4226">
                  <c:v>-57.272999999999996</c:v>
                </c:pt>
                <c:pt idx="4227">
                  <c:v>-57.270999999999994</c:v>
                </c:pt>
                <c:pt idx="4228">
                  <c:v>-57.268999999999991</c:v>
                </c:pt>
                <c:pt idx="4229">
                  <c:v>-57.266999999999996</c:v>
                </c:pt>
                <c:pt idx="4230">
                  <c:v>-57.264999999999993</c:v>
                </c:pt>
                <c:pt idx="4231">
                  <c:v>-57.262999999999991</c:v>
                </c:pt>
                <c:pt idx="4232">
                  <c:v>-57.260999999999996</c:v>
                </c:pt>
                <c:pt idx="4233">
                  <c:v>-57.258999999999993</c:v>
                </c:pt>
                <c:pt idx="4234">
                  <c:v>-57.256999999999991</c:v>
                </c:pt>
                <c:pt idx="4235">
                  <c:v>-57.254999999999995</c:v>
                </c:pt>
                <c:pt idx="4236">
                  <c:v>-57.252999999999993</c:v>
                </c:pt>
                <c:pt idx="4237">
                  <c:v>-57.250999999999991</c:v>
                </c:pt>
                <c:pt idx="4238">
                  <c:v>-57.248999999999995</c:v>
                </c:pt>
                <c:pt idx="4239">
                  <c:v>-57.246999999999993</c:v>
                </c:pt>
                <c:pt idx="4240">
                  <c:v>-57.24499999999999</c:v>
                </c:pt>
                <c:pt idx="4241">
                  <c:v>-57.242999999999995</c:v>
                </c:pt>
                <c:pt idx="4242">
                  <c:v>-57.240999999999993</c:v>
                </c:pt>
                <c:pt idx="4243">
                  <c:v>-57.23899999999999</c:v>
                </c:pt>
                <c:pt idx="4244">
                  <c:v>-57.236999999999995</c:v>
                </c:pt>
                <c:pt idx="4245">
                  <c:v>-57.234999999999992</c:v>
                </c:pt>
                <c:pt idx="4246">
                  <c:v>-57.23299999999999</c:v>
                </c:pt>
                <c:pt idx="4247">
                  <c:v>-57.230999999999995</c:v>
                </c:pt>
                <c:pt idx="4248">
                  <c:v>-57.228999999999992</c:v>
                </c:pt>
                <c:pt idx="4249">
                  <c:v>-57.226999999999997</c:v>
                </c:pt>
                <c:pt idx="4250">
                  <c:v>-57.224999999999994</c:v>
                </c:pt>
                <c:pt idx="4251">
                  <c:v>-57.222999999999992</c:v>
                </c:pt>
                <c:pt idx="4252">
                  <c:v>-57.220999999999997</c:v>
                </c:pt>
                <c:pt idx="4253">
                  <c:v>-57.218999999999994</c:v>
                </c:pt>
                <c:pt idx="4254">
                  <c:v>-57.216999999999999</c:v>
                </c:pt>
                <c:pt idx="4255">
                  <c:v>-57.214999999999996</c:v>
                </c:pt>
                <c:pt idx="4256">
                  <c:v>-57.212999999999994</c:v>
                </c:pt>
                <c:pt idx="4257">
                  <c:v>-57.210999999999999</c:v>
                </c:pt>
                <c:pt idx="4258">
                  <c:v>-57.208999999999996</c:v>
                </c:pt>
                <c:pt idx="4259">
                  <c:v>-57.206999999999994</c:v>
                </c:pt>
                <c:pt idx="4260">
                  <c:v>-57.204999999999998</c:v>
                </c:pt>
                <c:pt idx="4261">
                  <c:v>-57.202999999999996</c:v>
                </c:pt>
                <c:pt idx="4262">
                  <c:v>-57.200999999999993</c:v>
                </c:pt>
                <c:pt idx="4263">
                  <c:v>-57.198999999999998</c:v>
                </c:pt>
                <c:pt idx="4264">
                  <c:v>-57.196999999999996</c:v>
                </c:pt>
                <c:pt idx="4265">
                  <c:v>-57.194999999999993</c:v>
                </c:pt>
                <c:pt idx="4266">
                  <c:v>-57.192999999999998</c:v>
                </c:pt>
                <c:pt idx="4267">
                  <c:v>-57.190999999999995</c:v>
                </c:pt>
                <c:pt idx="4268">
                  <c:v>-57.188999999999993</c:v>
                </c:pt>
                <c:pt idx="4269">
                  <c:v>-57.186999999999998</c:v>
                </c:pt>
                <c:pt idx="4270">
                  <c:v>-57.184999999999995</c:v>
                </c:pt>
                <c:pt idx="4271">
                  <c:v>-57.182999999999993</c:v>
                </c:pt>
                <c:pt idx="4272">
                  <c:v>-57.180999999999997</c:v>
                </c:pt>
                <c:pt idx="4273">
                  <c:v>-57.178999999999995</c:v>
                </c:pt>
                <c:pt idx="4274">
                  <c:v>-57.176999999999992</c:v>
                </c:pt>
                <c:pt idx="4275">
                  <c:v>-57.174999999999997</c:v>
                </c:pt>
                <c:pt idx="4276">
                  <c:v>-57.172999999999995</c:v>
                </c:pt>
                <c:pt idx="4277">
                  <c:v>-57.170999999999992</c:v>
                </c:pt>
                <c:pt idx="4278">
                  <c:v>-57.168999999999997</c:v>
                </c:pt>
                <c:pt idx="4279">
                  <c:v>-57.166999999999994</c:v>
                </c:pt>
                <c:pt idx="4280">
                  <c:v>-57.164999999999992</c:v>
                </c:pt>
                <c:pt idx="4281">
                  <c:v>-57.162999999999997</c:v>
                </c:pt>
                <c:pt idx="4282">
                  <c:v>-57.160999999999994</c:v>
                </c:pt>
                <c:pt idx="4283">
                  <c:v>-57.158999999999992</c:v>
                </c:pt>
                <c:pt idx="4284">
                  <c:v>-57.156999999999996</c:v>
                </c:pt>
                <c:pt idx="4285">
                  <c:v>-57.154999999999994</c:v>
                </c:pt>
                <c:pt idx="4286">
                  <c:v>-57.152999999999992</c:v>
                </c:pt>
                <c:pt idx="4287">
                  <c:v>-57.150999999999996</c:v>
                </c:pt>
                <c:pt idx="4288">
                  <c:v>-57.148999999999994</c:v>
                </c:pt>
                <c:pt idx="4289">
                  <c:v>-57.146999999999991</c:v>
                </c:pt>
                <c:pt idx="4290">
                  <c:v>-57.144999999999996</c:v>
                </c:pt>
                <c:pt idx="4291">
                  <c:v>-57.142999999999994</c:v>
                </c:pt>
                <c:pt idx="4292">
                  <c:v>-57.140999999999991</c:v>
                </c:pt>
                <c:pt idx="4293">
                  <c:v>-57.138999999999996</c:v>
                </c:pt>
                <c:pt idx="4294">
                  <c:v>-57.136999999999993</c:v>
                </c:pt>
                <c:pt idx="4295">
                  <c:v>-57.134999999999991</c:v>
                </c:pt>
                <c:pt idx="4296">
                  <c:v>-57.132999999999996</c:v>
                </c:pt>
                <c:pt idx="4297">
                  <c:v>-57.130999999999993</c:v>
                </c:pt>
                <c:pt idx="4298">
                  <c:v>-57.128999999999991</c:v>
                </c:pt>
                <c:pt idx="4299">
                  <c:v>-57.126999999999995</c:v>
                </c:pt>
                <c:pt idx="4300">
                  <c:v>-57.124999999999993</c:v>
                </c:pt>
                <c:pt idx="4301">
                  <c:v>-57.12299999999999</c:v>
                </c:pt>
                <c:pt idx="4302">
                  <c:v>-57.120999999999995</c:v>
                </c:pt>
                <c:pt idx="4303">
                  <c:v>-57.118999999999993</c:v>
                </c:pt>
                <c:pt idx="4304">
                  <c:v>-57.11699999999999</c:v>
                </c:pt>
                <c:pt idx="4305">
                  <c:v>-57.114999999999995</c:v>
                </c:pt>
                <c:pt idx="4306">
                  <c:v>-57.112999999999992</c:v>
                </c:pt>
                <c:pt idx="4307">
                  <c:v>-57.11099999999999</c:v>
                </c:pt>
                <c:pt idx="4308">
                  <c:v>-57.108999999999995</c:v>
                </c:pt>
                <c:pt idx="4309">
                  <c:v>-57.106999999999992</c:v>
                </c:pt>
                <c:pt idx="4310">
                  <c:v>-57.104999999999997</c:v>
                </c:pt>
                <c:pt idx="4311">
                  <c:v>-57.102999999999994</c:v>
                </c:pt>
                <c:pt idx="4312">
                  <c:v>-57.100999999999992</c:v>
                </c:pt>
                <c:pt idx="4313">
                  <c:v>-57.098999999999997</c:v>
                </c:pt>
                <c:pt idx="4314">
                  <c:v>-57.096999999999994</c:v>
                </c:pt>
                <c:pt idx="4315">
                  <c:v>-57.094999999999992</c:v>
                </c:pt>
                <c:pt idx="4316">
                  <c:v>-57.092999999999996</c:v>
                </c:pt>
                <c:pt idx="4317">
                  <c:v>-57.090999999999994</c:v>
                </c:pt>
                <c:pt idx="4318">
                  <c:v>-57.088999999999999</c:v>
                </c:pt>
                <c:pt idx="4319">
                  <c:v>-57.086999999999996</c:v>
                </c:pt>
                <c:pt idx="4320">
                  <c:v>-57.084999999999994</c:v>
                </c:pt>
                <c:pt idx="4321">
                  <c:v>-57.082999999999998</c:v>
                </c:pt>
                <c:pt idx="4322">
                  <c:v>-57.080999999999996</c:v>
                </c:pt>
                <c:pt idx="4323">
                  <c:v>-57.078999999999994</c:v>
                </c:pt>
                <c:pt idx="4324">
                  <c:v>-57.076999999999998</c:v>
                </c:pt>
                <c:pt idx="4325">
                  <c:v>-57.074999999999996</c:v>
                </c:pt>
                <c:pt idx="4326">
                  <c:v>-57.072999999999993</c:v>
                </c:pt>
                <c:pt idx="4327">
                  <c:v>-57.070999999999998</c:v>
                </c:pt>
                <c:pt idx="4328">
                  <c:v>-57.068999999999996</c:v>
                </c:pt>
                <c:pt idx="4329">
                  <c:v>-57.066999999999993</c:v>
                </c:pt>
                <c:pt idx="4330">
                  <c:v>-57.064999999999998</c:v>
                </c:pt>
                <c:pt idx="4331">
                  <c:v>-57.062999999999995</c:v>
                </c:pt>
                <c:pt idx="4332">
                  <c:v>-57.060999999999993</c:v>
                </c:pt>
                <c:pt idx="4333">
                  <c:v>-57.058999999999997</c:v>
                </c:pt>
                <c:pt idx="4334">
                  <c:v>-57.056999999999995</c:v>
                </c:pt>
                <c:pt idx="4335">
                  <c:v>-57.054999999999993</c:v>
                </c:pt>
                <c:pt idx="4336">
                  <c:v>-57.052999999999997</c:v>
                </c:pt>
                <c:pt idx="4337">
                  <c:v>-57.050999999999995</c:v>
                </c:pt>
                <c:pt idx="4338">
                  <c:v>-57.048999999999992</c:v>
                </c:pt>
                <c:pt idx="4339">
                  <c:v>-57.046999999999997</c:v>
                </c:pt>
                <c:pt idx="4340">
                  <c:v>-57.044999999999995</c:v>
                </c:pt>
                <c:pt idx="4341">
                  <c:v>-57.042999999999992</c:v>
                </c:pt>
                <c:pt idx="4342">
                  <c:v>-57.040999999999997</c:v>
                </c:pt>
                <c:pt idx="4343">
                  <c:v>-57.038999999999994</c:v>
                </c:pt>
                <c:pt idx="4344">
                  <c:v>-57.036999999999992</c:v>
                </c:pt>
                <c:pt idx="4345">
                  <c:v>-57.034999999999997</c:v>
                </c:pt>
                <c:pt idx="4346">
                  <c:v>-57.032999999999994</c:v>
                </c:pt>
                <c:pt idx="4347">
                  <c:v>-57.030999999999992</c:v>
                </c:pt>
                <c:pt idx="4348">
                  <c:v>-57.028999999999996</c:v>
                </c:pt>
                <c:pt idx="4349">
                  <c:v>-57.026999999999994</c:v>
                </c:pt>
                <c:pt idx="4350">
                  <c:v>-57.024999999999991</c:v>
                </c:pt>
                <c:pt idx="4351">
                  <c:v>-57.022999999999996</c:v>
                </c:pt>
                <c:pt idx="4352">
                  <c:v>-57.020999999999994</c:v>
                </c:pt>
                <c:pt idx="4353">
                  <c:v>-57.018999999999991</c:v>
                </c:pt>
                <c:pt idx="4354">
                  <c:v>-57.016999999999996</c:v>
                </c:pt>
                <c:pt idx="4355">
                  <c:v>-57.014999999999993</c:v>
                </c:pt>
                <c:pt idx="4356">
                  <c:v>-57.012999999999991</c:v>
                </c:pt>
                <c:pt idx="4357">
                  <c:v>-57.010999999999996</c:v>
                </c:pt>
                <c:pt idx="4358">
                  <c:v>-57.008999999999993</c:v>
                </c:pt>
                <c:pt idx="4359">
                  <c:v>-57.006999999999991</c:v>
                </c:pt>
                <c:pt idx="4360">
                  <c:v>-57.004999999999995</c:v>
                </c:pt>
                <c:pt idx="4361">
                  <c:v>-57.002999999999993</c:v>
                </c:pt>
                <c:pt idx="4362">
                  <c:v>-57.000999999999991</c:v>
                </c:pt>
                <c:pt idx="4363">
                  <c:v>-56.998999999999995</c:v>
                </c:pt>
                <c:pt idx="4364">
                  <c:v>-56.996999999999993</c:v>
                </c:pt>
                <c:pt idx="4365">
                  <c:v>-56.99499999999999</c:v>
                </c:pt>
                <c:pt idx="4366">
                  <c:v>-56.992999999999995</c:v>
                </c:pt>
                <c:pt idx="4367">
                  <c:v>-56.990999999999993</c:v>
                </c:pt>
                <c:pt idx="4368">
                  <c:v>-56.98899999999999</c:v>
                </c:pt>
                <c:pt idx="4369">
                  <c:v>-56.986999999999995</c:v>
                </c:pt>
                <c:pt idx="4370">
                  <c:v>-56.984999999999992</c:v>
                </c:pt>
                <c:pt idx="4371">
                  <c:v>-56.98299999999999</c:v>
                </c:pt>
                <c:pt idx="4372">
                  <c:v>-56.980999999999995</c:v>
                </c:pt>
                <c:pt idx="4373">
                  <c:v>-56.978999999999992</c:v>
                </c:pt>
                <c:pt idx="4374">
                  <c:v>-56.976999999999997</c:v>
                </c:pt>
                <c:pt idx="4375">
                  <c:v>-56.974999999999994</c:v>
                </c:pt>
                <c:pt idx="4376">
                  <c:v>-56.972999999999992</c:v>
                </c:pt>
                <c:pt idx="4377">
                  <c:v>-56.970999999999997</c:v>
                </c:pt>
                <c:pt idx="4378">
                  <c:v>-56.968999999999994</c:v>
                </c:pt>
                <c:pt idx="4379">
                  <c:v>-56.966999999999999</c:v>
                </c:pt>
                <c:pt idx="4380">
                  <c:v>-56.964999999999996</c:v>
                </c:pt>
                <c:pt idx="4381">
                  <c:v>-56.962999999999994</c:v>
                </c:pt>
                <c:pt idx="4382">
                  <c:v>-56.960999999999999</c:v>
                </c:pt>
                <c:pt idx="4383">
                  <c:v>-56.958999999999996</c:v>
                </c:pt>
                <c:pt idx="4384">
                  <c:v>-56.956999999999994</c:v>
                </c:pt>
                <c:pt idx="4385">
                  <c:v>-56.954999999999998</c:v>
                </c:pt>
                <c:pt idx="4386">
                  <c:v>-56.952999999999996</c:v>
                </c:pt>
                <c:pt idx="4387">
                  <c:v>-56.950999999999993</c:v>
                </c:pt>
                <c:pt idx="4388">
                  <c:v>-56.948999999999998</c:v>
                </c:pt>
                <c:pt idx="4389">
                  <c:v>-56.946999999999996</c:v>
                </c:pt>
                <c:pt idx="4390">
                  <c:v>-56.944999999999993</c:v>
                </c:pt>
                <c:pt idx="4391">
                  <c:v>-56.942999999999998</c:v>
                </c:pt>
                <c:pt idx="4392">
                  <c:v>-56.940999999999995</c:v>
                </c:pt>
                <c:pt idx="4393">
                  <c:v>-56.938999999999993</c:v>
                </c:pt>
                <c:pt idx="4394">
                  <c:v>-56.936999999999998</c:v>
                </c:pt>
                <c:pt idx="4395">
                  <c:v>-56.934999999999995</c:v>
                </c:pt>
                <c:pt idx="4396">
                  <c:v>-56.932999999999993</c:v>
                </c:pt>
                <c:pt idx="4397">
                  <c:v>-56.930999999999997</c:v>
                </c:pt>
                <c:pt idx="4398">
                  <c:v>-56.928999999999995</c:v>
                </c:pt>
                <c:pt idx="4399">
                  <c:v>-56.926999999999992</c:v>
                </c:pt>
                <c:pt idx="4400">
                  <c:v>-56.924999999999997</c:v>
                </c:pt>
                <c:pt idx="4401">
                  <c:v>-56.922999999999995</c:v>
                </c:pt>
                <c:pt idx="4402">
                  <c:v>-56.920999999999992</c:v>
                </c:pt>
                <c:pt idx="4403">
                  <c:v>-56.918999999999997</c:v>
                </c:pt>
                <c:pt idx="4404">
                  <c:v>-56.916999999999994</c:v>
                </c:pt>
                <c:pt idx="4405">
                  <c:v>-56.914999999999992</c:v>
                </c:pt>
                <c:pt idx="4406">
                  <c:v>-56.912999999999997</c:v>
                </c:pt>
                <c:pt idx="4407">
                  <c:v>-56.910999999999994</c:v>
                </c:pt>
                <c:pt idx="4408">
                  <c:v>-56.908999999999992</c:v>
                </c:pt>
                <c:pt idx="4409">
                  <c:v>-56.906999999999996</c:v>
                </c:pt>
                <c:pt idx="4410">
                  <c:v>-56.904999999999994</c:v>
                </c:pt>
                <c:pt idx="4411">
                  <c:v>-56.902999999999992</c:v>
                </c:pt>
                <c:pt idx="4412">
                  <c:v>-56.900999999999996</c:v>
                </c:pt>
                <c:pt idx="4413">
                  <c:v>-56.898999999999994</c:v>
                </c:pt>
                <c:pt idx="4414">
                  <c:v>-56.896999999999991</c:v>
                </c:pt>
                <c:pt idx="4415">
                  <c:v>-56.894999999999996</c:v>
                </c:pt>
                <c:pt idx="4416">
                  <c:v>-56.892999999999994</c:v>
                </c:pt>
                <c:pt idx="4417">
                  <c:v>-56.890999999999991</c:v>
                </c:pt>
                <c:pt idx="4418">
                  <c:v>-56.888999999999996</c:v>
                </c:pt>
                <c:pt idx="4419">
                  <c:v>-56.886999999999993</c:v>
                </c:pt>
                <c:pt idx="4420">
                  <c:v>-56.884999999999991</c:v>
                </c:pt>
                <c:pt idx="4421">
                  <c:v>-56.882999999999996</c:v>
                </c:pt>
                <c:pt idx="4422">
                  <c:v>-56.880999999999993</c:v>
                </c:pt>
                <c:pt idx="4423">
                  <c:v>-56.878999999999991</c:v>
                </c:pt>
                <c:pt idx="4424">
                  <c:v>-56.876999999999995</c:v>
                </c:pt>
                <c:pt idx="4425">
                  <c:v>-56.874999999999993</c:v>
                </c:pt>
                <c:pt idx="4426">
                  <c:v>-56.87299999999999</c:v>
                </c:pt>
                <c:pt idx="4427">
                  <c:v>-56.870999999999995</c:v>
                </c:pt>
                <c:pt idx="4428">
                  <c:v>-56.868999999999993</c:v>
                </c:pt>
                <c:pt idx="4429">
                  <c:v>-56.86699999999999</c:v>
                </c:pt>
                <c:pt idx="4430">
                  <c:v>-56.864999999999995</c:v>
                </c:pt>
                <c:pt idx="4431">
                  <c:v>-56.862999999999992</c:v>
                </c:pt>
                <c:pt idx="4432">
                  <c:v>-56.86099999999999</c:v>
                </c:pt>
                <c:pt idx="4433">
                  <c:v>-56.858999999999995</c:v>
                </c:pt>
                <c:pt idx="4434">
                  <c:v>-56.856999999999992</c:v>
                </c:pt>
                <c:pt idx="4435">
                  <c:v>-56.854999999999997</c:v>
                </c:pt>
                <c:pt idx="4436">
                  <c:v>-56.852999999999994</c:v>
                </c:pt>
                <c:pt idx="4437">
                  <c:v>-56.850999999999992</c:v>
                </c:pt>
                <c:pt idx="4438">
                  <c:v>-56.848999999999997</c:v>
                </c:pt>
                <c:pt idx="4439">
                  <c:v>-56.846999999999994</c:v>
                </c:pt>
                <c:pt idx="4440">
                  <c:v>-56.844999999999992</c:v>
                </c:pt>
                <c:pt idx="4441">
                  <c:v>-56.842999999999996</c:v>
                </c:pt>
                <c:pt idx="4442">
                  <c:v>-56.840999999999994</c:v>
                </c:pt>
                <c:pt idx="4443">
                  <c:v>-56.838999999999999</c:v>
                </c:pt>
                <c:pt idx="4444">
                  <c:v>-56.836999999999996</c:v>
                </c:pt>
                <c:pt idx="4445">
                  <c:v>-56.834999999999994</c:v>
                </c:pt>
                <c:pt idx="4446">
                  <c:v>-56.832999999999998</c:v>
                </c:pt>
                <c:pt idx="4447">
                  <c:v>-56.830999999999996</c:v>
                </c:pt>
                <c:pt idx="4448">
                  <c:v>-56.828999999999994</c:v>
                </c:pt>
                <c:pt idx="4449">
                  <c:v>-56.826999999999998</c:v>
                </c:pt>
                <c:pt idx="4450">
                  <c:v>-56.824999999999996</c:v>
                </c:pt>
                <c:pt idx="4451">
                  <c:v>-56.822999999999993</c:v>
                </c:pt>
                <c:pt idx="4452">
                  <c:v>-56.820999999999998</c:v>
                </c:pt>
                <c:pt idx="4453">
                  <c:v>-56.818999999999996</c:v>
                </c:pt>
                <c:pt idx="4454">
                  <c:v>-56.816999999999993</c:v>
                </c:pt>
                <c:pt idx="4455">
                  <c:v>-56.814999999999998</c:v>
                </c:pt>
                <c:pt idx="4456">
                  <c:v>-56.812999999999995</c:v>
                </c:pt>
                <c:pt idx="4457">
                  <c:v>-56.810999999999993</c:v>
                </c:pt>
                <c:pt idx="4458">
                  <c:v>-56.808999999999997</c:v>
                </c:pt>
                <c:pt idx="4459">
                  <c:v>-56.806999999999995</c:v>
                </c:pt>
                <c:pt idx="4460">
                  <c:v>-56.804999999999993</c:v>
                </c:pt>
                <c:pt idx="4461">
                  <c:v>-56.802999999999997</c:v>
                </c:pt>
                <c:pt idx="4462">
                  <c:v>-56.800999999999995</c:v>
                </c:pt>
                <c:pt idx="4463">
                  <c:v>-56.798999999999992</c:v>
                </c:pt>
                <c:pt idx="4464">
                  <c:v>-56.796999999999997</c:v>
                </c:pt>
                <c:pt idx="4465">
                  <c:v>-56.794999999999995</c:v>
                </c:pt>
                <c:pt idx="4466">
                  <c:v>-56.792999999999992</c:v>
                </c:pt>
                <c:pt idx="4467">
                  <c:v>-56.790999999999997</c:v>
                </c:pt>
                <c:pt idx="4468">
                  <c:v>-56.788999999999994</c:v>
                </c:pt>
                <c:pt idx="4469">
                  <c:v>-56.786999999999992</c:v>
                </c:pt>
                <c:pt idx="4470">
                  <c:v>-56.784999999999997</c:v>
                </c:pt>
                <c:pt idx="4471">
                  <c:v>-56.782999999999994</c:v>
                </c:pt>
                <c:pt idx="4472">
                  <c:v>-56.780999999999992</c:v>
                </c:pt>
                <c:pt idx="4473">
                  <c:v>-56.778999999999996</c:v>
                </c:pt>
                <c:pt idx="4474">
                  <c:v>-56.776999999999994</c:v>
                </c:pt>
                <c:pt idx="4475">
                  <c:v>-56.774999999999991</c:v>
                </c:pt>
                <c:pt idx="4476">
                  <c:v>-56.772999999999996</c:v>
                </c:pt>
                <c:pt idx="4477">
                  <c:v>-56.770999999999994</c:v>
                </c:pt>
                <c:pt idx="4478">
                  <c:v>-56.768999999999991</c:v>
                </c:pt>
                <c:pt idx="4479">
                  <c:v>-56.766999999999996</c:v>
                </c:pt>
                <c:pt idx="4480">
                  <c:v>-56.764999999999993</c:v>
                </c:pt>
                <c:pt idx="4481">
                  <c:v>-56.762999999999991</c:v>
                </c:pt>
                <c:pt idx="4482">
                  <c:v>-56.760999999999996</c:v>
                </c:pt>
                <c:pt idx="4483">
                  <c:v>-56.758999999999993</c:v>
                </c:pt>
                <c:pt idx="4484">
                  <c:v>-56.756999999999991</c:v>
                </c:pt>
                <c:pt idx="4485">
                  <c:v>-56.754999999999995</c:v>
                </c:pt>
                <c:pt idx="4486">
                  <c:v>-56.752999999999993</c:v>
                </c:pt>
                <c:pt idx="4487">
                  <c:v>-56.750999999999991</c:v>
                </c:pt>
                <c:pt idx="4488">
                  <c:v>-56.748999999999995</c:v>
                </c:pt>
                <c:pt idx="4489">
                  <c:v>-56.746999999999993</c:v>
                </c:pt>
                <c:pt idx="4490">
                  <c:v>-56.74499999999999</c:v>
                </c:pt>
                <c:pt idx="4491">
                  <c:v>-56.742999999999995</c:v>
                </c:pt>
                <c:pt idx="4492">
                  <c:v>-56.740999999999993</c:v>
                </c:pt>
                <c:pt idx="4493">
                  <c:v>-56.73899999999999</c:v>
                </c:pt>
                <c:pt idx="4494">
                  <c:v>-56.736999999999995</c:v>
                </c:pt>
                <c:pt idx="4495">
                  <c:v>-56.734999999999992</c:v>
                </c:pt>
                <c:pt idx="4496">
                  <c:v>-56.73299999999999</c:v>
                </c:pt>
                <c:pt idx="4497">
                  <c:v>-56.730999999999995</c:v>
                </c:pt>
                <c:pt idx="4498">
                  <c:v>-56.728999999999992</c:v>
                </c:pt>
                <c:pt idx="4499">
                  <c:v>-56.726999999999997</c:v>
                </c:pt>
                <c:pt idx="4500">
                  <c:v>-56.724999999999994</c:v>
                </c:pt>
                <c:pt idx="4501">
                  <c:v>-56.722999999999992</c:v>
                </c:pt>
                <c:pt idx="4502">
                  <c:v>-56.720999999999997</c:v>
                </c:pt>
                <c:pt idx="4503">
                  <c:v>-56.718999999999994</c:v>
                </c:pt>
                <c:pt idx="4504">
                  <c:v>-56.716999999999999</c:v>
                </c:pt>
                <c:pt idx="4505">
                  <c:v>-56.714999999999996</c:v>
                </c:pt>
                <c:pt idx="4506">
                  <c:v>-56.712999999999994</c:v>
                </c:pt>
                <c:pt idx="4507">
                  <c:v>-56.710999999999999</c:v>
                </c:pt>
                <c:pt idx="4508">
                  <c:v>-56.708999999999996</c:v>
                </c:pt>
                <c:pt idx="4509">
                  <c:v>-56.706999999999994</c:v>
                </c:pt>
                <c:pt idx="4510">
                  <c:v>-56.704999999999998</c:v>
                </c:pt>
                <c:pt idx="4511">
                  <c:v>-56.702999999999996</c:v>
                </c:pt>
                <c:pt idx="4512">
                  <c:v>-56.700999999999993</c:v>
                </c:pt>
                <c:pt idx="4513">
                  <c:v>-56.698999999999998</c:v>
                </c:pt>
                <c:pt idx="4514">
                  <c:v>-56.696999999999996</c:v>
                </c:pt>
                <c:pt idx="4515">
                  <c:v>-56.694999999999993</c:v>
                </c:pt>
                <c:pt idx="4516">
                  <c:v>-56.692999999999998</c:v>
                </c:pt>
                <c:pt idx="4517">
                  <c:v>-56.690999999999995</c:v>
                </c:pt>
                <c:pt idx="4518">
                  <c:v>-56.688999999999993</c:v>
                </c:pt>
                <c:pt idx="4519">
                  <c:v>-56.686999999999998</c:v>
                </c:pt>
                <c:pt idx="4520">
                  <c:v>-56.684999999999995</c:v>
                </c:pt>
                <c:pt idx="4521">
                  <c:v>-56.682999999999993</c:v>
                </c:pt>
                <c:pt idx="4522">
                  <c:v>-56.680999999999997</c:v>
                </c:pt>
                <c:pt idx="4523">
                  <c:v>-56.678999999999995</c:v>
                </c:pt>
                <c:pt idx="4524">
                  <c:v>-56.676999999999992</c:v>
                </c:pt>
                <c:pt idx="4525">
                  <c:v>-56.674999999999997</c:v>
                </c:pt>
                <c:pt idx="4526">
                  <c:v>-56.672999999999995</c:v>
                </c:pt>
                <c:pt idx="4527">
                  <c:v>-56.670999999999992</c:v>
                </c:pt>
                <c:pt idx="4528">
                  <c:v>-56.668999999999997</c:v>
                </c:pt>
                <c:pt idx="4529">
                  <c:v>-56.666999999999994</c:v>
                </c:pt>
                <c:pt idx="4530">
                  <c:v>-56.664999999999992</c:v>
                </c:pt>
                <c:pt idx="4531">
                  <c:v>-56.662999999999997</c:v>
                </c:pt>
                <c:pt idx="4532">
                  <c:v>-56.660999999999994</c:v>
                </c:pt>
                <c:pt idx="4533">
                  <c:v>-56.658999999999992</c:v>
                </c:pt>
                <c:pt idx="4534">
                  <c:v>-56.656999999999996</c:v>
                </c:pt>
                <c:pt idx="4535">
                  <c:v>-56.654999999999994</c:v>
                </c:pt>
                <c:pt idx="4536">
                  <c:v>-56.652999999999992</c:v>
                </c:pt>
                <c:pt idx="4537">
                  <c:v>-56.650999999999996</c:v>
                </c:pt>
                <c:pt idx="4538">
                  <c:v>-56.648999999999994</c:v>
                </c:pt>
                <c:pt idx="4539">
                  <c:v>-56.646999999999991</c:v>
                </c:pt>
                <c:pt idx="4540">
                  <c:v>-56.644999999999996</c:v>
                </c:pt>
                <c:pt idx="4541">
                  <c:v>-56.642999999999994</c:v>
                </c:pt>
                <c:pt idx="4542">
                  <c:v>-56.640999999999991</c:v>
                </c:pt>
                <c:pt idx="4543">
                  <c:v>-56.638999999999996</c:v>
                </c:pt>
                <c:pt idx="4544">
                  <c:v>-56.636999999999993</c:v>
                </c:pt>
                <c:pt idx="4545">
                  <c:v>-56.634999999999991</c:v>
                </c:pt>
                <c:pt idx="4546">
                  <c:v>-56.632999999999996</c:v>
                </c:pt>
                <c:pt idx="4547">
                  <c:v>-56.630999999999993</c:v>
                </c:pt>
                <c:pt idx="4548">
                  <c:v>-56.628999999999991</c:v>
                </c:pt>
                <c:pt idx="4549">
                  <c:v>-56.626999999999995</c:v>
                </c:pt>
                <c:pt idx="4550">
                  <c:v>-56.624999999999993</c:v>
                </c:pt>
                <c:pt idx="4551">
                  <c:v>-56.62299999999999</c:v>
                </c:pt>
                <c:pt idx="4552">
                  <c:v>-56.620999999999995</c:v>
                </c:pt>
                <c:pt idx="4553">
                  <c:v>-56.618999999999993</c:v>
                </c:pt>
                <c:pt idx="4554">
                  <c:v>-56.61699999999999</c:v>
                </c:pt>
                <c:pt idx="4555">
                  <c:v>-56.614999999999995</c:v>
                </c:pt>
                <c:pt idx="4556">
                  <c:v>-56.612999999999992</c:v>
                </c:pt>
                <c:pt idx="4557">
                  <c:v>-56.61099999999999</c:v>
                </c:pt>
                <c:pt idx="4558">
                  <c:v>-56.608999999999995</c:v>
                </c:pt>
                <c:pt idx="4559">
                  <c:v>-56.606999999999992</c:v>
                </c:pt>
                <c:pt idx="4560">
                  <c:v>-56.604999999999997</c:v>
                </c:pt>
                <c:pt idx="4561">
                  <c:v>-56.602999999999994</c:v>
                </c:pt>
                <c:pt idx="4562">
                  <c:v>-56.600999999999992</c:v>
                </c:pt>
                <c:pt idx="4563">
                  <c:v>-56.598999999999997</c:v>
                </c:pt>
                <c:pt idx="4564">
                  <c:v>-56.596999999999994</c:v>
                </c:pt>
                <c:pt idx="4565">
                  <c:v>-56.594999999999992</c:v>
                </c:pt>
                <c:pt idx="4566">
                  <c:v>-56.592999999999996</c:v>
                </c:pt>
                <c:pt idx="4567">
                  <c:v>-56.590999999999994</c:v>
                </c:pt>
                <c:pt idx="4568">
                  <c:v>-56.588999999999999</c:v>
                </c:pt>
                <c:pt idx="4569">
                  <c:v>-56.586999999999996</c:v>
                </c:pt>
                <c:pt idx="4570">
                  <c:v>-56.584999999999994</c:v>
                </c:pt>
                <c:pt idx="4571">
                  <c:v>-56.582999999999998</c:v>
                </c:pt>
                <c:pt idx="4572">
                  <c:v>-56.580999999999996</c:v>
                </c:pt>
                <c:pt idx="4573">
                  <c:v>-56.578999999999994</c:v>
                </c:pt>
                <c:pt idx="4574">
                  <c:v>-56.576999999999998</c:v>
                </c:pt>
                <c:pt idx="4575">
                  <c:v>-56.574999999999996</c:v>
                </c:pt>
                <c:pt idx="4576">
                  <c:v>-56.572999999999993</c:v>
                </c:pt>
                <c:pt idx="4577">
                  <c:v>-56.570999999999998</c:v>
                </c:pt>
                <c:pt idx="4578">
                  <c:v>-56.568999999999996</c:v>
                </c:pt>
                <c:pt idx="4579">
                  <c:v>-56.566999999999993</c:v>
                </c:pt>
                <c:pt idx="4580">
                  <c:v>-56.564999999999998</c:v>
                </c:pt>
                <c:pt idx="4581">
                  <c:v>-56.562999999999995</c:v>
                </c:pt>
                <c:pt idx="4582">
                  <c:v>-56.560999999999993</c:v>
                </c:pt>
                <c:pt idx="4583">
                  <c:v>-56.558999999999997</c:v>
                </c:pt>
                <c:pt idx="4584">
                  <c:v>-56.556999999999995</c:v>
                </c:pt>
                <c:pt idx="4585">
                  <c:v>-56.554999999999993</c:v>
                </c:pt>
                <c:pt idx="4586">
                  <c:v>-56.552999999999997</c:v>
                </c:pt>
                <c:pt idx="4587">
                  <c:v>-56.550999999999995</c:v>
                </c:pt>
                <c:pt idx="4588">
                  <c:v>-56.548999999999992</c:v>
                </c:pt>
                <c:pt idx="4589">
                  <c:v>-56.546999999999997</c:v>
                </c:pt>
                <c:pt idx="4590">
                  <c:v>-56.544999999999995</c:v>
                </c:pt>
                <c:pt idx="4591">
                  <c:v>-56.542999999999992</c:v>
                </c:pt>
                <c:pt idx="4592">
                  <c:v>-56.540999999999997</c:v>
                </c:pt>
                <c:pt idx="4593">
                  <c:v>-56.538999999999994</c:v>
                </c:pt>
                <c:pt idx="4594">
                  <c:v>-56.536999999999992</c:v>
                </c:pt>
                <c:pt idx="4595">
                  <c:v>-56.534999999999997</c:v>
                </c:pt>
                <c:pt idx="4596">
                  <c:v>-56.532999999999994</c:v>
                </c:pt>
                <c:pt idx="4597">
                  <c:v>-56.530999999999992</c:v>
                </c:pt>
                <c:pt idx="4598">
                  <c:v>-56.528999999999996</c:v>
                </c:pt>
                <c:pt idx="4599">
                  <c:v>-56.526999999999994</c:v>
                </c:pt>
                <c:pt idx="4600">
                  <c:v>-56.524999999999991</c:v>
                </c:pt>
                <c:pt idx="4601">
                  <c:v>-56.522999999999996</c:v>
                </c:pt>
                <c:pt idx="4602">
                  <c:v>-56.520999999999994</c:v>
                </c:pt>
                <c:pt idx="4603">
                  <c:v>-56.518999999999991</c:v>
                </c:pt>
                <c:pt idx="4604">
                  <c:v>-56.516999999999996</c:v>
                </c:pt>
                <c:pt idx="4605">
                  <c:v>-56.514999999999993</c:v>
                </c:pt>
                <c:pt idx="4606">
                  <c:v>-56.512999999999991</c:v>
                </c:pt>
                <c:pt idx="4607">
                  <c:v>-56.510999999999996</c:v>
                </c:pt>
                <c:pt idx="4608">
                  <c:v>-56.508999999999993</c:v>
                </c:pt>
                <c:pt idx="4609">
                  <c:v>-56.506999999999991</c:v>
                </c:pt>
                <c:pt idx="4610">
                  <c:v>-56.504999999999995</c:v>
                </c:pt>
                <c:pt idx="4611">
                  <c:v>-56.502999999999993</c:v>
                </c:pt>
                <c:pt idx="4612">
                  <c:v>-56.500999999999991</c:v>
                </c:pt>
                <c:pt idx="4613">
                  <c:v>-56.498999999999995</c:v>
                </c:pt>
                <c:pt idx="4614">
                  <c:v>-56.496999999999993</c:v>
                </c:pt>
                <c:pt idx="4615">
                  <c:v>-56.49499999999999</c:v>
                </c:pt>
                <c:pt idx="4616">
                  <c:v>-56.492999999999995</c:v>
                </c:pt>
                <c:pt idx="4617">
                  <c:v>-56.490999999999993</c:v>
                </c:pt>
                <c:pt idx="4618">
                  <c:v>-56.48899999999999</c:v>
                </c:pt>
                <c:pt idx="4619">
                  <c:v>-56.486999999999995</c:v>
                </c:pt>
                <c:pt idx="4620">
                  <c:v>-56.484999999999992</c:v>
                </c:pt>
                <c:pt idx="4621">
                  <c:v>-56.48299999999999</c:v>
                </c:pt>
                <c:pt idx="4622">
                  <c:v>-56.480999999999995</c:v>
                </c:pt>
                <c:pt idx="4623">
                  <c:v>-56.478999999999992</c:v>
                </c:pt>
                <c:pt idx="4624">
                  <c:v>-56.476999999999997</c:v>
                </c:pt>
                <c:pt idx="4625">
                  <c:v>-56.474999999999994</c:v>
                </c:pt>
                <c:pt idx="4626">
                  <c:v>-56.472999999999992</c:v>
                </c:pt>
                <c:pt idx="4627">
                  <c:v>-56.470999999999997</c:v>
                </c:pt>
                <c:pt idx="4628">
                  <c:v>-56.468999999999994</c:v>
                </c:pt>
                <c:pt idx="4629">
                  <c:v>-56.466999999999999</c:v>
                </c:pt>
                <c:pt idx="4630">
                  <c:v>-56.464999999999996</c:v>
                </c:pt>
                <c:pt idx="4631">
                  <c:v>-56.462999999999994</c:v>
                </c:pt>
                <c:pt idx="4632">
                  <c:v>-56.460999999999999</c:v>
                </c:pt>
                <c:pt idx="4633">
                  <c:v>-56.458999999999996</c:v>
                </c:pt>
                <c:pt idx="4634">
                  <c:v>-56.456999999999994</c:v>
                </c:pt>
                <c:pt idx="4635">
                  <c:v>-56.454999999999998</c:v>
                </c:pt>
                <c:pt idx="4636">
                  <c:v>-56.452999999999996</c:v>
                </c:pt>
                <c:pt idx="4637">
                  <c:v>-56.450999999999993</c:v>
                </c:pt>
                <c:pt idx="4638">
                  <c:v>-56.448999999999998</c:v>
                </c:pt>
                <c:pt idx="4639">
                  <c:v>-56.446999999999996</c:v>
                </c:pt>
                <c:pt idx="4640">
                  <c:v>-56.444999999999993</c:v>
                </c:pt>
                <c:pt idx="4641">
                  <c:v>-56.442999999999998</c:v>
                </c:pt>
                <c:pt idx="4642">
                  <c:v>-56.440999999999995</c:v>
                </c:pt>
                <c:pt idx="4643">
                  <c:v>-56.438999999999993</c:v>
                </c:pt>
                <c:pt idx="4644">
                  <c:v>-56.436999999999998</c:v>
                </c:pt>
                <c:pt idx="4645">
                  <c:v>-56.434999999999995</c:v>
                </c:pt>
                <c:pt idx="4646">
                  <c:v>-56.432999999999993</c:v>
                </c:pt>
                <c:pt idx="4647">
                  <c:v>-56.430999999999997</c:v>
                </c:pt>
                <c:pt idx="4648">
                  <c:v>-56.428999999999995</c:v>
                </c:pt>
                <c:pt idx="4649">
                  <c:v>-56.426999999999992</c:v>
                </c:pt>
                <c:pt idx="4650">
                  <c:v>-56.424999999999997</c:v>
                </c:pt>
                <c:pt idx="4651">
                  <c:v>-56.422999999999995</c:v>
                </c:pt>
                <c:pt idx="4652">
                  <c:v>-56.420999999999992</c:v>
                </c:pt>
                <c:pt idx="4653">
                  <c:v>-56.418999999999997</c:v>
                </c:pt>
                <c:pt idx="4654">
                  <c:v>-56.416999999999994</c:v>
                </c:pt>
                <c:pt idx="4655">
                  <c:v>-56.414999999999992</c:v>
                </c:pt>
                <c:pt idx="4656">
                  <c:v>-56.412999999999997</c:v>
                </c:pt>
                <c:pt idx="4657">
                  <c:v>-56.410999999999994</c:v>
                </c:pt>
                <c:pt idx="4658">
                  <c:v>-56.408999999999992</c:v>
                </c:pt>
                <c:pt idx="4659">
                  <c:v>-56.406999999999996</c:v>
                </c:pt>
                <c:pt idx="4660">
                  <c:v>-56.404999999999994</c:v>
                </c:pt>
                <c:pt idx="4661">
                  <c:v>-56.402999999999992</c:v>
                </c:pt>
                <c:pt idx="4662">
                  <c:v>-56.400999999999996</c:v>
                </c:pt>
                <c:pt idx="4663">
                  <c:v>-56.398999999999994</c:v>
                </c:pt>
                <c:pt idx="4664">
                  <c:v>-56.396999999999991</c:v>
                </c:pt>
                <c:pt idx="4665">
                  <c:v>-56.394999999999996</c:v>
                </c:pt>
                <c:pt idx="4666">
                  <c:v>-56.392999999999994</c:v>
                </c:pt>
                <c:pt idx="4667">
                  <c:v>-56.390999999999991</c:v>
                </c:pt>
                <c:pt idx="4668">
                  <c:v>-56.388999999999996</c:v>
                </c:pt>
                <c:pt idx="4669">
                  <c:v>-56.386999999999993</c:v>
                </c:pt>
                <c:pt idx="4670">
                  <c:v>-56.384999999999991</c:v>
                </c:pt>
                <c:pt idx="4671">
                  <c:v>-56.382999999999996</c:v>
                </c:pt>
                <c:pt idx="4672">
                  <c:v>-56.380999999999993</c:v>
                </c:pt>
                <c:pt idx="4673">
                  <c:v>-56.378999999999991</c:v>
                </c:pt>
                <c:pt idx="4674">
                  <c:v>-56.376999999999995</c:v>
                </c:pt>
                <c:pt idx="4675">
                  <c:v>-56.374999999999993</c:v>
                </c:pt>
                <c:pt idx="4676">
                  <c:v>-56.37299999999999</c:v>
                </c:pt>
                <c:pt idx="4677">
                  <c:v>-56.370999999999995</c:v>
                </c:pt>
                <c:pt idx="4678">
                  <c:v>-56.368999999999993</c:v>
                </c:pt>
                <c:pt idx="4679">
                  <c:v>-56.36699999999999</c:v>
                </c:pt>
                <c:pt idx="4680">
                  <c:v>-56.364999999999995</c:v>
                </c:pt>
                <c:pt idx="4681">
                  <c:v>-56.362999999999992</c:v>
                </c:pt>
                <c:pt idx="4682">
                  <c:v>-56.36099999999999</c:v>
                </c:pt>
                <c:pt idx="4683">
                  <c:v>-56.358999999999995</c:v>
                </c:pt>
                <c:pt idx="4684">
                  <c:v>-56.356999999999992</c:v>
                </c:pt>
                <c:pt idx="4685">
                  <c:v>-56.354999999999997</c:v>
                </c:pt>
                <c:pt idx="4686">
                  <c:v>-56.352999999999994</c:v>
                </c:pt>
                <c:pt idx="4687">
                  <c:v>-56.350999999999992</c:v>
                </c:pt>
                <c:pt idx="4688">
                  <c:v>-56.348999999999997</c:v>
                </c:pt>
                <c:pt idx="4689">
                  <c:v>-56.346999999999994</c:v>
                </c:pt>
                <c:pt idx="4690">
                  <c:v>-56.344999999999992</c:v>
                </c:pt>
                <c:pt idx="4691">
                  <c:v>-56.342999999999996</c:v>
                </c:pt>
                <c:pt idx="4692">
                  <c:v>-56.340999999999994</c:v>
                </c:pt>
                <c:pt idx="4693">
                  <c:v>-56.338999999999999</c:v>
                </c:pt>
                <c:pt idx="4694">
                  <c:v>-56.336999999999996</c:v>
                </c:pt>
                <c:pt idx="4695">
                  <c:v>-56.334999999999994</c:v>
                </c:pt>
                <c:pt idx="4696">
                  <c:v>-56.332999999999998</c:v>
                </c:pt>
                <c:pt idx="4697">
                  <c:v>-56.330999999999996</c:v>
                </c:pt>
                <c:pt idx="4698">
                  <c:v>-56.328999999999994</c:v>
                </c:pt>
                <c:pt idx="4699">
                  <c:v>-56.326999999999998</c:v>
                </c:pt>
                <c:pt idx="4700">
                  <c:v>-56.324999999999996</c:v>
                </c:pt>
                <c:pt idx="4701">
                  <c:v>-56.322999999999993</c:v>
                </c:pt>
                <c:pt idx="4702">
                  <c:v>-56.320999999999998</c:v>
                </c:pt>
                <c:pt idx="4703">
                  <c:v>-56.318999999999996</c:v>
                </c:pt>
                <c:pt idx="4704">
                  <c:v>-56.316999999999993</c:v>
                </c:pt>
                <c:pt idx="4705">
                  <c:v>-56.314999999999998</c:v>
                </c:pt>
                <c:pt idx="4706">
                  <c:v>-56.312999999999995</c:v>
                </c:pt>
                <c:pt idx="4707">
                  <c:v>-56.310999999999993</c:v>
                </c:pt>
                <c:pt idx="4708">
                  <c:v>-56.308999999999997</c:v>
                </c:pt>
                <c:pt idx="4709">
                  <c:v>-56.306999999999995</c:v>
                </c:pt>
                <c:pt idx="4710">
                  <c:v>-56.304999999999993</c:v>
                </c:pt>
                <c:pt idx="4711">
                  <c:v>-56.302999999999997</c:v>
                </c:pt>
                <c:pt idx="4712">
                  <c:v>-56.300999999999995</c:v>
                </c:pt>
                <c:pt idx="4713">
                  <c:v>-56.298999999999992</c:v>
                </c:pt>
                <c:pt idx="4714">
                  <c:v>-56.296999999999997</c:v>
                </c:pt>
                <c:pt idx="4715">
                  <c:v>-56.294999999999995</c:v>
                </c:pt>
                <c:pt idx="4716">
                  <c:v>-56.292999999999992</c:v>
                </c:pt>
                <c:pt idx="4717">
                  <c:v>-56.290999999999997</c:v>
                </c:pt>
                <c:pt idx="4718">
                  <c:v>-56.288999999999994</c:v>
                </c:pt>
                <c:pt idx="4719">
                  <c:v>-56.286999999999992</c:v>
                </c:pt>
                <c:pt idx="4720">
                  <c:v>-56.284999999999997</c:v>
                </c:pt>
                <c:pt idx="4721">
                  <c:v>-56.282999999999994</c:v>
                </c:pt>
                <c:pt idx="4722">
                  <c:v>-56.280999999999992</c:v>
                </c:pt>
                <c:pt idx="4723">
                  <c:v>-56.278999999999996</c:v>
                </c:pt>
                <c:pt idx="4724">
                  <c:v>-56.276999999999994</c:v>
                </c:pt>
                <c:pt idx="4725">
                  <c:v>-56.274999999999991</c:v>
                </c:pt>
                <c:pt idx="4726">
                  <c:v>-56.272999999999996</c:v>
                </c:pt>
                <c:pt idx="4727">
                  <c:v>-56.270999999999994</c:v>
                </c:pt>
                <c:pt idx="4728">
                  <c:v>-56.268999999999991</c:v>
                </c:pt>
                <c:pt idx="4729">
                  <c:v>-56.266999999999996</c:v>
                </c:pt>
                <c:pt idx="4730">
                  <c:v>-56.264999999999993</c:v>
                </c:pt>
                <c:pt idx="4731">
                  <c:v>-56.262999999999991</c:v>
                </c:pt>
                <c:pt idx="4732">
                  <c:v>-56.260999999999996</c:v>
                </c:pt>
                <c:pt idx="4733">
                  <c:v>-56.258999999999993</c:v>
                </c:pt>
                <c:pt idx="4734">
                  <c:v>-56.256999999999991</c:v>
                </c:pt>
                <c:pt idx="4735">
                  <c:v>-56.254999999999995</c:v>
                </c:pt>
                <c:pt idx="4736">
                  <c:v>-56.252999999999993</c:v>
                </c:pt>
                <c:pt idx="4737">
                  <c:v>-56.250999999999991</c:v>
                </c:pt>
                <c:pt idx="4738">
                  <c:v>-56.248999999999995</c:v>
                </c:pt>
                <c:pt idx="4739">
                  <c:v>-56.246999999999993</c:v>
                </c:pt>
                <c:pt idx="4740">
                  <c:v>-56.24499999999999</c:v>
                </c:pt>
                <c:pt idx="4741">
                  <c:v>-56.242999999999995</c:v>
                </c:pt>
                <c:pt idx="4742">
                  <c:v>-56.240999999999993</c:v>
                </c:pt>
                <c:pt idx="4743">
                  <c:v>-56.23899999999999</c:v>
                </c:pt>
                <c:pt idx="4744">
                  <c:v>-56.236999999999995</c:v>
                </c:pt>
                <c:pt idx="4745">
                  <c:v>-56.234999999999992</c:v>
                </c:pt>
                <c:pt idx="4746">
                  <c:v>-56.23299999999999</c:v>
                </c:pt>
                <c:pt idx="4747">
                  <c:v>-56.230999999999995</c:v>
                </c:pt>
                <c:pt idx="4748">
                  <c:v>-56.228999999999992</c:v>
                </c:pt>
                <c:pt idx="4749">
                  <c:v>-56.226999999999997</c:v>
                </c:pt>
                <c:pt idx="4750">
                  <c:v>-56.224999999999994</c:v>
                </c:pt>
                <c:pt idx="4751">
                  <c:v>-56.222999999999992</c:v>
                </c:pt>
                <c:pt idx="4752">
                  <c:v>-56.220999999999997</c:v>
                </c:pt>
                <c:pt idx="4753">
                  <c:v>-56.218999999999994</c:v>
                </c:pt>
                <c:pt idx="4754">
                  <c:v>-56.216999999999999</c:v>
                </c:pt>
                <c:pt idx="4755">
                  <c:v>-56.214999999999996</c:v>
                </c:pt>
                <c:pt idx="4756">
                  <c:v>-56.212999999999994</c:v>
                </c:pt>
                <c:pt idx="4757">
                  <c:v>-56.210999999999999</c:v>
                </c:pt>
                <c:pt idx="4758">
                  <c:v>-56.208999999999996</c:v>
                </c:pt>
                <c:pt idx="4759">
                  <c:v>-56.206999999999994</c:v>
                </c:pt>
                <c:pt idx="4760">
                  <c:v>-56.204999999999998</c:v>
                </c:pt>
                <c:pt idx="4761">
                  <c:v>-56.202999999999996</c:v>
                </c:pt>
                <c:pt idx="4762">
                  <c:v>-56.200999999999993</c:v>
                </c:pt>
                <c:pt idx="4763">
                  <c:v>-56.198999999999998</c:v>
                </c:pt>
                <c:pt idx="4764">
                  <c:v>-56.196999999999996</c:v>
                </c:pt>
                <c:pt idx="4765">
                  <c:v>-56.194999999999993</c:v>
                </c:pt>
                <c:pt idx="4766">
                  <c:v>-56.192999999999998</c:v>
                </c:pt>
                <c:pt idx="4767">
                  <c:v>-56.190999999999995</c:v>
                </c:pt>
                <c:pt idx="4768">
                  <c:v>-56.188999999999993</c:v>
                </c:pt>
                <c:pt idx="4769">
                  <c:v>-56.186999999999998</c:v>
                </c:pt>
                <c:pt idx="4770">
                  <c:v>-56.184999999999995</c:v>
                </c:pt>
                <c:pt idx="4771">
                  <c:v>-56.182999999999993</c:v>
                </c:pt>
                <c:pt idx="4772">
                  <c:v>-56.180999999999997</c:v>
                </c:pt>
                <c:pt idx="4773">
                  <c:v>-56.178999999999995</c:v>
                </c:pt>
                <c:pt idx="4774">
                  <c:v>-56.176999999999992</c:v>
                </c:pt>
                <c:pt idx="4775">
                  <c:v>-56.174999999999997</c:v>
                </c:pt>
                <c:pt idx="4776">
                  <c:v>-56.172999999999995</c:v>
                </c:pt>
                <c:pt idx="4777">
                  <c:v>-56.170999999999992</c:v>
                </c:pt>
                <c:pt idx="4778">
                  <c:v>-56.168999999999997</c:v>
                </c:pt>
                <c:pt idx="4779">
                  <c:v>-56.166999999999994</c:v>
                </c:pt>
                <c:pt idx="4780">
                  <c:v>-56.164999999999992</c:v>
                </c:pt>
                <c:pt idx="4781">
                  <c:v>-56.162999999999997</c:v>
                </c:pt>
                <c:pt idx="4782">
                  <c:v>-56.160999999999994</c:v>
                </c:pt>
                <c:pt idx="4783">
                  <c:v>-56.158999999999992</c:v>
                </c:pt>
                <c:pt idx="4784">
                  <c:v>-56.156999999999996</c:v>
                </c:pt>
                <c:pt idx="4785">
                  <c:v>-56.154999999999994</c:v>
                </c:pt>
                <c:pt idx="4786">
                  <c:v>-56.152999999999992</c:v>
                </c:pt>
                <c:pt idx="4787">
                  <c:v>-56.150999999999996</c:v>
                </c:pt>
                <c:pt idx="4788">
                  <c:v>-56.148999999999994</c:v>
                </c:pt>
                <c:pt idx="4789">
                  <c:v>-56.146999999999991</c:v>
                </c:pt>
                <c:pt idx="4790">
                  <c:v>-56.144999999999996</c:v>
                </c:pt>
                <c:pt idx="4791">
                  <c:v>-56.142999999999994</c:v>
                </c:pt>
                <c:pt idx="4792">
                  <c:v>-56.140999999999991</c:v>
                </c:pt>
                <c:pt idx="4793">
                  <c:v>-56.138999999999996</c:v>
                </c:pt>
                <c:pt idx="4794">
                  <c:v>-56.136999999999993</c:v>
                </c:pt>
                <c:pt idx="4795">
                  <c:v>-56.134999999999991</c:v>
                </c:pt>
                <c:pt idx="4796">
                  <c:v>-56.132999999999996</c:v>
                </c:pt>
                <c:pt idx="4797">
                  <c:v>-56.130999999999993</c:v>
                </c:pt>
                <c:pt idx="4798">
                  <c:v>-56.128999999999991</c:v>
                </c:pt>
                <c:pt idx="4799">
                  <c:v>-56.126999999999995</c:v>
                </c:pt>
                <c:pt idx="4800">
                  <c:v>-56.124999999999993</c:v>
                </c:pt>
                <c:pt idx="4801">
                  <c:v>-56.12299999999999</c:v>
                </c:pt>
                <c:pt idx="4802">
                  <c:v>-56.120999999999995</c:v>
                </c:pt>
                <c:pt idx="4803">
                  <c:v>-56.118999999999993</c:v>
                </c:pt>
                <c:pt idx="4804">
                  <c:v>-56.11699999999999</c:v>
                </c:pt>
                <c:pt idx="4805">
                  <c:v>-56.114999999999995</c:v>
                </c:pt>
                <c:pt idx="4806">
                  <c:v>-56.112999999999992</c:v>
                </c:pt>
                <c:pt idx="4807">
                  <c:v>-56.11099999999999</c:v>
                </c:pt>
                <c:pt idx="4808">
                  <c:v>-56.108999999999995</c:v>
                </c:pt>
                <c:pt idx="4809">
                  <c:v>-56.106999999999992</c:v>
                </c:pt>
                <c:pt idx="4810">
                  <c:v>-56.104999999999997</c:v>
                </c:pt>
                <c:pt idx="4811">
                  <c:v>-56.102999999999994</c:v>
                </c:pt>
                <c:pt idx="4812">
                  <c:v>-56.100999999999992</c:v>
                </c:pt>
                <c:pt idx="4813">
                  <c:v>-56.098999999999997</c:v>
                </c:pt>
                <c:pt idx="4814">
                  <c:v>-56.096999999999994</c:v>
                </c:pt>
                <c:pt idx="4815">
                  <c:v>-56.094999999999992</c:v>
                </c:pt>
                <c:pt idx="4816">
                  <c:v>-56.092999999999996</c:v>
                </c:pt>
                <c:pt idx="4817">
                  <c:v>-56.090999999999994</c:v>
                </c:pt>
                <c:pt idx="4818">
                  <c:v>-56.088999999999999</c:v>
                </c:pt>
                <c:pt idx="4819">
                  <c:v>-56.086999999999996</c:v>
                </c:pt>
                <c:pt idx="4820">
                  <c:v>-56.084999999999994</c:v>
                </c:pt>
                <c:pt idx="4821">
                  <c:v>-56.082999999999998</c:v>
                </c:pt>
                <c:pt idx="4822">
                  <c:v>-56.080999999999996</c:v>
                </c:pt>
                <c:pt idx="4823">
                  <c:v>-56.078999999999994</c:v>
                </c:pt>
                <c:pt idx="4824">
                  <c:v>-56.076999999999998</c:v>
                </c:pt>
                <c:pt idx="4825">
                  <c:v>-56.074999999999996</c:v>
                </c:pt>
                <c:pt idx="4826">
                  <c:v>-56.072999999999993</c:v>
                </c:pt>
                <c:pt idx="4827">
                  <c:v>-56.070999999999998</c:v>
                </c:pt>
                <c:pt idx="4828">
                  <c:v>-56.068999999999996</c:v>
                </c:pt>
                <c:pt idx="4829">
                  <c:v>-56.066999999999993</c:v>
                </c:pt>
                <c:pt idx="4830">
                  <c:v>-56.064999999999998</c:v>
                </c:pt>
                <c:pt idx="4831">
                  <c:v>-56.062999999999995</c:v>
                </c:pt>
                <c:pt idx="4832">
                  <c:v>-56.060999999999993</c:v>
                </c:pt>
                <c:pt idx="4833">
                  <c:v>-56.058999999999997</c:v>
                </c:pt>
                <c:pt idx="4834">
                  <c:v>-56.056999999999995</c:v>
                </c:pt>
                <c:pt idx="4835">
                  <c:v>-56.054999999999993</c:v>
                </c:pt>
                <c:pt idx="4836">
                  <c:v>-56.052999999999997</c:v>
                </c:pt>
                <c:pt idx="4837">
                  <c:v>-56.050999999999995</c:v>
                </c:pt>
                <c:pt idx="4838">
                  <c:v>-56.048999999999992</c:v>
                </c:pt>
                <c:pt idx="4839">
                  <c:v>-56.046999999999997</c:v>
                </c:pt>
                <c:pt idx="4840">
                  <c:v>-56.044999999999995</c:v>
                </c:pt>
                <c:pt idx="4841">
                  <c:v>-56.042999999999992</c:v>
                </c:pt>
                <c:pt idx="4842">
                  <c:v>-56.040999999999997</c:v>
                </c:pt>
                <c:pt idx="4843">
                  <c:v>-56.038999999999994</c:v>
                </c:pt>
                <c:pt idx="4844">
                  <c:v>-56.036999999999992</c:v>
                </c:pt>
                <c:pt idx="4845">
                  <c:v>-56.034999999999997</c:v>
                </c:pt>
                <c:pt idx="4846">
                  <c:v>-56.032999999999994</c:v>
                </c:pt>
                <c:pt idx="4847">
                  <c:v>-56.030999999999992</c:v>
                </c:pt>
                <c:pt idx="4848">
                  <c:v>-56.028999999999996</c:v>
                </c:pt>
                <c:pt idx="4849">
                  <c:v>-56.026999999999994</c:v>
                </c:pt>
                <c:pt idx="4850">
                  <c:v>-56.024999999999991</c:v>
                </c:pt>
                <c:pt idx="4851">
                  <c:v>-56.022999999999996</c:v>
                </c:pt>
                <c:pt idx="4852">
                  <c:v>-56.020999999999994</c:v>
                </c:pt>
                <c:pt idx="4853">
                  <c:v>-56.018999999999991</c:v>
                </c:pt>
                <c:pt idx="4854">
                  <c:v>-56.016999999999996</c:v>
                </c:pt>
                <c:pt idx="4855">
                  <c:v>-56.014999999999993</c:v>
                </c:pt>
                <c:pt idx="4856">
                  <c:v>-56.012999999999991</c:v>
                </c:pt>
                <c:pt idx="4857">
                  <c:v>-56.010999999999996</c:v>
                </c:pt>
                <c:pt idx="4858">
                  <c:v>-56.008999999999993</c:v>
                </c:pt>
                <c:pt idx="4859">
                  <c:v>-56.006999999999991</c:v>
                </c:pt>
                <c:pt idx="4860">
                  <c:v>-56.004999999999995</c:v>
                </c:pt>
                <c:pt idx="4861">
                  <c:v>-56.002999999999993</c:v>
                </c:pt>
                <c:pt idx="4862">
                  <c:v>-56.000999999999991</c:v>
                </c:pt>
                <c:pt idx="4863">
                  <c:v>-55.998999999999995</c:v>
                </c:pt>
                <c:pt idx="4864">
                  <c:v>-55.996999999999993</c:v>
                </c:pt>
                <c:pt idx="4865">
                  <c:v>-55.99499999999999</c:v>
                </c:pt>
                <c:pt idx="4866">
                  <c:v>-55.992999999999995</c:v>
                </c:pt>
                <c:pt idx="4867">
                  <c:v>-55.990999999999993</c:v>
                </c:pt>
                <c:pt idx="4868">
                  <c:v>-55.98899999999999</c:v>
                </c:pt>
                <c:pt idx="4869">
                  <c:v>-55.986999999999995</c:v>
                </c:pt>
                <c:pt idx="4870">
                  <c:v>-55.984999999999992</c:v>
                </c:pt>
                <c:pt idx="4871">
                  <c:v>-55.98299999999999</c:v>
                </c:pt>
                <c:pt idx="4872">
                  <c:v>-55.980999999999995</c:v>
                </c:pt>
                <c:pt idx="4873">
                  <c:v>-55.978999999999992</c:v>
                </c:pt>
                <c:pt idx="4874">
                  <c:v>-55.976999999999997</c:v>
                </c:pt>
                <c:pt idx="4875">
                  <c:v>-55.974999999999994</c:v>
                </c:pt>
                <c:pt idx="4876">
                  <c:v>-55.972999999999992</c:v>
                </c:pt>
                <c:pt idx="4877">
                  <c:v>-55.970999999999997</c:v>
                </c:pt>
                <c:pt idx="4878">
                  <c:v>-55.968999999999994</c:v>
                </c:pt>
                <c:pt idx="4879">
                  <c:v>-55.966999999999999</c:v>
                </c:pt>
                <c:pt idx="4880">
                  <c:v>-55.964999999999996</c:v>
                </c:pt>
                <c:pt idx="4881">
                  <c:v>-55.962999999999994</c:v>
                </c:pt>
                <c:pt idx="4882">
                  <c:v>-55.960999999999999</c:v>
                </c:pt>
                <c:pt idx="4883">
                  <c:v>-55.958999999999996</c:v>
                </c:pt>
                <c:pt idx="4884">
                  <c:v>-55.956999999999994</c:v>
                </c:pt>
                <c:pt idx="4885">
                  <c:v>-55.954999999999998</c:v>
                </c:pt>
                <c:pt idx="4886">
                  <c:v>-55.952999999999996</c:v>
                </c:pt>
                <c:pt idx="4887">
                  <c:v>-55.950999999999993</c:v>
                </c:pt>
                <c:pt idx="4888">
                  <c:v>-55.948999999999998</c:v>
                </c:pt>
                <c:pt idx="4889">
                  <c:v>-55.946999999999996</c:v>
                </c:pt>
                <c:pt idx="4890">
                  <c:v>-55.944999999999993</c:v>
                </c:pt>
                <c:pt idx="4891">
                  <c:v>-55.942999999999998</c:v>
                </c:pt>
                <c:pt idx="4892">
                  <c:v>-55.940999999999995</c:v>
                </c:pt>
                <c:pt idx="4893">
                  <c:v>-55.938999999999993</c:v>
                </c:pt>
                <c:pt idx="4894">
                  <c:v>-55.936999999999998</c:v>
                </c:pt>
                <c:pt idx="4895">
                  <c:v>-55.934999999999995</c:v>
                </c:pt>
                <c:pt idx="4896">
                  <c:v>-55.932999999999993</c:v>
                </c:pt>
                <c:pt idx="4897">
                  <c:v>-55.930999999999997</c:v>
                </c:pt>
                <c:pt idx="4898">
                  <c:v>-55.928999999999995</c:v>
                </c:pt>
                <c:pt idx="4899">
                  <c:v>-55.926999999999992</c:v>
                </c:pt>
                <c:pt idx="4900">
                  <c:v>-55.924999999999997</c:v>
                </c:pt>
                <c:pt idx="4901">
                  <c:v>-55.922999999999995</c:v>
                </c:pt>
                <c:pt idx="4902">
                  <c:v>-55.920999999999992</c:v>
                </c:pt>
                <c:pt idx="4903">
                  <c:v>-55.918999999999997</c:v>
                </c:pt>
                <c:pt idx="4904">
                  <c:v>-55.916999999999994</c:v>
                </c:pt>
                <c:pt idx="4905">
                  <c:v>-55.914999999999992</c:v>
                </c:pt>
                <c:pt idx="4906">
                  <c:v>-55.912999999999997</c:v>
                </c:pt>
                <c:pt idx="4907">
                  <c:v>-55.910999999999994</c:v>
                </c:pt>
                <c:pt idx="4908">
                  <c:v>-55.908999999999992</c:v>
                </c:pt>
                <c:pt idx="4909">
                  <c:v>-55.906999999999996</c:v>
                </c:pt>
                <c:pt idx="4910">
                  <c:v>-55.904999999999994</c:v>
                </c:pt>
                <c:pt idx="4911">
                  <c:v>-55.902999999999992</c:v>
                </c:pt>
                <c:pt idx="4912">
                  <c:v>-55.900999999999996</c:v>
                </c:pt>
                <c:pt idx="4913">
                  <c:v>-55.898999999999994</c:v>
                </c:pt>
                <c:pt idx="4914">
                  <c:v>-55.896999999999991</c:v>
                </c:pt>
                <c:pt idx="4915">
                  <c:v>-55.894999999999996</c:v>
                </c:pt>
                <c:pt idx="4916">
                  <c:v>-55.892999999999994</c:v>
                </c:pt>
                <c:pt idx="4917">
                  <c:v>-55.890999999999991</c:v>
                </c:pt>
                <c:pt idx="4918">
                  <c:v>-55.888999999999996</c:v>
                </c:pt>
                <c:pt idx="4919">
                  <c:v>-55.886999999999993</c:v>
                </c:pt>
                <c:pt idx="4920">
                  <c:v>-55.884999999999991</c:v>
                </c:pt>
                <c:pt idx="4921">
                  <c:v>-55.882999999999996</c:v>
                </c:pt>
                <c:pt idx="4922">
                  <c:v>-55.880999999999993</c:v>
                </c:pt>
                <c:pt idx="4923">
                  <c:v>-55.878999999999991</c:v>
                </c:pt>
                <c:pt idx="4924">
                  <c:v>-55.876999999999995</c:v>
                </c:pt>
                <c:pt idx="4925">
                  <c:v>-55.874999999999993</c:v>
                </c:pt>
                <c:pt idx="4926">
                  <c:v>-55.87299999999999</c:v>
                </c:pt>
                <c:pt idx="4927">
                  <c:v>-55.870999999999995</c:v>
                </c:pt>
                <c:pt idx="4928">
                  <c:v>-55.868999999999993</c:v>
                </c:pt>
                <c:pt idx="4929">
                  <c:v>-55.86699999999999</c:v>
                </c:pt>
                <c:pt idx="4930">
                  <c:v>-55.864999999999995</c:v>
                </c:pt>
                <c:pt idx="4931">
                  <c:v>-55.862999999999992</c:v>
                </c:pt>
                <c:pt idx="4932">
                  <c:v>-55.86099999999999</c:v>
                </c:pt>
                <c:pt idx="4933">
                  <c:v>-55.858999999999995</c:v>
                </c:pt>
                <c:pt idx="4934">
                  <c:v>-55.856999999999992</c:v>
                </c:pt>
                <c:pt idx="4935">
                  <c:v>-55.854999999999997</c:v>
                </c:pt>
                <c:pt idx="4936">
                  <c:v>-55.852999999999994</c:v>
                </c:pt>
                <c:pt idx="4937">
                  <c:v>-55.850999999999992</c:v>
                </c:pt>
                <c:pt idx="4938">
                  <c:v>-55.848999999999997</c:v>
                </c:pt>
                <c:pt idx="4939">
                  <c:v>-55.846999999999994</c:v>
                </c:pt>
                <c:pt idx="4940">
                  <c:v>-55.844999999999992</c:v>
                </c:pt>
                <c:pt idx="4941">
                  <c:v>-55.842999999999996</c:v>
                </c:pt>
                <c:pt idx="4942">
                  <c:v>-55.840999999999994</c:v>
                </c:pt>
                <c:pt idx="4943">
                  <c:v>-55.838999999999999</c:v>
                </c:pt>
                <c:pt idx="4944">
                  <c:v>-55.836999999999996</c:v>
                </c:pt>
                <c:pt idx="4945">
                  <c:v>-55.834999999999994</c:v>
                </c:pt>
                <c:pt idx="4946">
                  <c:v>-55.832999999999998</c:v>
                </c:pt>
                <c:pt idx="4947">
                  <c:v>-55.830999999999996</c:v>
                </c:pt>
                <c:pt idx="4948">
                  <c:v>-55.828999999999994</c:v>
                </c:pt>
                <c:pt idx="4949">
                  <c:v>-55.826999999999998</c:v>
                </c:pt>
                <c:pt idx="4950">
                  <c:v>-55.824999999999996</c:v>
                </c:pt>
                <c:pt idx="4951">
                  <c:v>-55.822999999999993</c:v>
                </c:pt>
                <c:pt idx="4952">
                  <c:v>-55.820999999999998</c:v>
                </c:pt>
                <c:pt idx="4953">
                  <c:v>-55.818999999999996</c:v>
                </c:pt>
                <c:pt idx="4954">
                  <c:v>-55.816999999999993</c:v>
                </c:pt>
                <c:pt idx="4955">
                  <c:v>-55.814999999999998</c:v>
                </c:pt>
                <c:pt idx="4956">
                  <c:v>-55.812999999999995</c:v>
                </c:pt>
                <c:pt idx="4957">
                  <c:v>-55.810999999999993</c:v>
                </c:pt>
                <c:pt idx="4958">
                  <c:v>-55.808999999999997</c:v>
                </c:pt>
                <c:pt idx="4959">
                  <c:v>-55.806999999999995</c:v>
                </c:pt>
                <c:pt idx="4960">
                  <c:v>-55.804999999999993</c:v>
                </c:pt>
                <c:pt idx="4961">
                  <c:v>-55.802999999999997</c:v>
                </c:pt>
                <c:pt idx="4962">
                  <c:v>-55.800999999999995</c:v>
                </c:pt>
                <c:pt idx="4963">
                  <c:v>-55.798999999999992</c:v>
                </c:pt>
                <c:pt idx="4964">
                  <c:v>-55.796999999999997</c:v>
                </c:pt>
                <c:pt idx="4965">
                  <c:v>-55.794999999999995</c:v>
                </c:pt>
                <c:pt idx="4966">
                  <c:v>-55.792999999999992</c:v>
                </c:pt>
                <c:pt idx="4967">
                  <c:v>-55.790999999999997</c:v>
                </c:pt>
                <c:pt idx="4968">
                  <c:v>-55.788999999999994</c:v>
                </c:pt>
                <c:pt idx="4969">
                  <c:v>-55.786999999999992</c:v>
                </c:pt>
                <c:pt idx="4970">
                  <c:v>-55.784999999999997</c:v>
                </c:pt>
                <c:pt idx="4971">
                  <c:v>-55.782999999999994</c:v>
                </c:pt>
                <c:pt idx="4972">
                  <c:v>-55.780999999999992</c:v>
                </c:pt>
                <c:pt idx="4973">
                  <c:v>-55.778999999999996</c:v>
                </c:pt>
                <c:pt idx="4974">
                  <c:v>-55.776999999999994</c:v>
                </c:pt>
                <c:pt idx="4975">
                  <c:v>-55.774999999999991</c:v>
                </c:pt>
                <c:pt idx="4976">
                  <c:v>-55.772999999999996</c:v>
                </c:pt>
                <c:pt idx="4977">
                  <c:v>-55.770999999999994</c:v>
                </c:pt>
                <c:pt idx="4978">
                  <c:v>-55.768999999999991</c:v>
                </c:pt>
                <c:pt idx="4979">
                  <c:v>-55.766999999999996</c:v>
                </c:pt>
                <c:pt idx="4980">
                  <c:v>-55.764999999999993</c:v>
                </c:pt>
                <c:pt idx="4981">
                  <c:v>-55.762999999999991</c:v>
                </c:pt>
                <c:pt idx="4982">
                  <c:v>-55.760999999999996</c:v>
                </c:pt>
                <c:pt idx="4983">
                  <c:v>-55.758999999999993</c:v>
                </c:pt>
                <c:pt idx="4984">
                  <c:v>-55.756999999999991</c:v>
                </c:pt>
                <c:pt idx="4985">
                  <c:v>-55.754999999999995</c:v>
                </c:pt>
                <c:pt idx="4986">
                  <c:v>-55.752999999999993</c:v>
                </c:pt>
                <c:pt idx="4987">
                  <c:v>-55.750999999999991</c:v>
                </c:pt>
                <c:pt idx="4988">
                  <c:v>-55.748999999999995</c:v>
                </c:pt>
                <c:pt idx="4989">
                  <c:v>-55.746999999999993</c:v>
                </c:pt>
                <c:pt idx="4990">
                  <c:v>-55.74499999999999</c:v>
                </c:pt>
                <c:pt idx="4991">
                  <c:v>-55.742999999999995</c:v>
                </c:pt>
                <c:pt idx="4992">
                  <c:v>-55.740999999999993</c:v>
                </c:pt>
                <c:pt idx="4993">
                  <c:v>-55.73899999999999</c:v>
                </c:pt>
                <c:pt idx="4994">
                  <c:v>-55.736999999999995</c:v>
                </c:pt>
                <c:pt idx="4995">
                  <c:v>-55.734999999999992</c:v>
                </c:pt>
                <c:pt idx="4996">
                  <c:v>-55.73299999999999</c:v>
                </c:pt>
                <c:pt idx="4997">
                  <c:v>-55.730999999999995</c:v>
                </c:pt>
                <c:pt idx="4998">
                  <c:v>-55.728999999999992</c:v>
                </c:pt>
                <c:pt idx="4999">
                  <c:v>-55.726999999999997</c:v>
                </c:pt>
                <c:pt idx="5000">
                  <c:v>-55.724999999999994</c:v>
                </c:pt>
                <c:pt idx="5001">
                  <c:v>-55.722999999999992</c:v>
                </c:pt>
                <c:pt idx="5002">
                  <c:v>-55.720999999999997</c:v>
                </c:pt>
                <c:pt idx="5003">
                  <c:v>-55.718999999999994</c:v>
                </c:pt>
                <c:pt idx="5004">
                  <c:v>-55.716999999999999</c:v>
                </c:pt>
                <c:pt idx="5005">
                  <c:v>-55.714999999999996</c:v>
                </c:pt>
                <c:pt idx="5006">
                  <c:v>-55.712999999999994</c:v>
                </c:pt>
                <c:pt idx="5007">
                  <c:v>-55.710999999999999</c:v>
                </c:pt>
                <c:pt idx="5008">
                  <c:v>-55.708999999999996</c:v>
                </c:pt>
                <c:pt idx="5009">
                  <c:v>-55.706999999999994</c:v>
                </c:pt>
                <c:pt idx="5010">
                  <c:v>-55.704999999999998</c:v>
                </c:pt>
                <c:pt idx="5011">
                  <c:v>-55.702999999999996</c:v>
                </c:pt>
                <c:pt idx="5012">
                  <c:v>-55.700999999999993</c:v>
                </c:pt>
                <c:pt idx="5013">
                  <c:v>-55.698999999999998</c:v>
                </c:pt>
                <c:pt idx="5014">
                  <c:v>-55.696999999999996</c:v>
                </c:pt>
                <c:pt idx="5015">
                  <c:v>-55.694999999999993</c:v>
                </c:pt>
                <c:pt idx="5016">
                  <c:v>-55.692999999999998</c:v>
                </c:pt>
                <c:pt idx="5017">
                  <c:v>-55.690999999999995</c:v>
                </c:pt>
                <c:pt idx="5018">
                  <c:v>-55.688999999999993</c:v>
                </c:pt>
                <c:pt idx="5019">
                  <c:v>-55.686999999999998</c:v>
                </c:pt>
                <c:pt idx="5020">
                  <c:v>-55.684999999999995</c:v>
                </c:pt>
                <c:pt idx="5021">
                  <c:v>-55.682999999999993</c:v>
                </c:pt>
                <c:pt idx="5022">
                  <c:v>-55.680999999999997</c:v>
                </c:pt>
                <c:pt idx="5023">
                  <c:v>-55.678999999999995</c:v>
                </c:pt>
                <c:pt idx="5024">
                  <c:v>-55.676999999999992</c:v>
                </c:pt>
                <c:pt idx="5025">
                  <c:v>-55.674999999999997</c:v>
                </c:pt>
                <c:pt idx="5026">
                  <c:v>-55.672999999999995</c:v>
                </c:pt>
                <c:pt idx="5027">
                  <c:v>-55.670999999999992</c:v>
                </c:pt>
                <c:pt idx="5028">
                  <c:v>-55.668999999999997</c:v>
                </c:pt>
                <c:pt idx="5029">
                  <c:v>-55.666999999999994</c:v>
                </c:pt>
                <c:pt idx="5030">
                  <c:v>-55.664999999999992</c:v>
                </c:pt>
                <c:pt idx="5031">
                  <c:v>-55.662999999999997</c:v>
                </c:pt>
                <c:pt idx="5032">
                  <c:v>-55.660999999999994</c:v>
                </c:pt>
                <c:pt idx="5033">
                  <c:v>-55.658999999999992</c:v>
                </c:pt>
                <c:pt idx="5034">
                  <c:v>-55.656999999999996</c:v>
                </c:pt>
                <c:pt idx="5035">
                  <c:v>-55.654999999999994</c:v>
                </c:pt>
                <c:pt idx="5036">
                  <c:v>-55.652999999999992</c:v>
                </c:pt>
                <c:pt idx="5037">
                  <c:v>-55.650999999999996</c:v>
                </c:pt>
                <c:pt idx="5038">
                  <c:v>-55.648999999999994</c:v>
                </c:pt>
                <c:pt idx="5039">
                  <c:v>-55.646999999999991</c:v>
                </c:pt>
                <c:pt idx="5040">
                  <c:v>-55.644999999999996</c:v>
                </c:pt>
                <c:pt idx="5041">
                  <c:v>-55.642999999999994</c:v>
                </c:pt>
                <c:pt idx="5042">
                  <c:v>-55.640999999999991</c:v>
                </c:pt>
                <c:pt idx="5043">
                  <c:v>-55.638999999999996</c:v>
                </c:pt>
                <c:pt idx="5044">
                  <c:v>-55.636999999999993</c:v>
                </c:pt>
                <c:pt idx="5045">
                  <c:v>-55.634999999999991</c:v>
                </c:pt>
                <c:pt idx="5046">
                  <c:v>-55.632999999999996</c:v>
                </c:pt>
                <c:pt idx="5047">
                  <c:v>-55.630999999999993</c:v>
                </c:pt>
                <c:pt idx="5048">
                  <c:v>-55.628999999999991</c:v>
                </c:pt>
                <c:pt idx="5049">
                  <c:v>-55.626999999999995</c:v>
                </c:pt>
                <c:pt idx="5050">
                  <c:v>-55.624999999999993</c:v>
                </c:pt>
                <c:pt idx="5051">
                  <c:v>-55.62299999999999</c:v>
                </c:pt>
                <c:pt idx="5052">
                  <c:v>-55.620999999999995</c:v>
                </c:pt>
                <c:pt idx="5053">
                  <c:v>-55.618999999999993</c:v>
                </c:pt>
                <c:pt idx="5054">
                  <c:v>-55.61699999999999</c:v>
                </c:pt>
                <c:pt idx="5055">
                  <c:v>-55.614999999999995</c:v>
                </c:pt>
                <c:pt idx="5056">
                  <c:v>-55.612999999999992</c:v>
                </c:pt>
                <c:pt idx="5057">
                  <c:v>-55.61099999999999</c:v>
                </c:pt>
                <c:pt idx="5058">
                  <c:v>-55.608999999999995</c:v>
                </c:pt>
                <c:pt idx="5059">
                  <c:v>-55.606999999999992</c:v>
                </c:pt>
                <c:pt idx="5060">
                  <c:v>-55.604999999999997</c:v>
                </c:pt>
                <c:pt idx="5061">
                  <c:v>-55.602999999999994</c:v>
                </c:pt>
                <c:pt idx="5062">
                  <c:v>-55.600999999999992</c:v>
                </c:pt>
                <c:pt idx="5063">
                  <c:v>-55.598999999999997</c:v>
                </c:pt>
                <c:pt idx="5064">
                  <c:v>-55.596999999999994</c:v>
                </c:pt>
                <c:pt idx="5065">
                  <c:v>-55.594999999999992</c:v>
                </c:pt>
                <c:pt idx="5066">
                  <c:v>-55.592999999999996</c:v>
                </c:pt>
                <c:pt idx="5067">
                  <c:v>-55.590999999999994</c:v>
                </c:pt>
                <c:pt idx="5068">
                  <c:v>-55.588999999999999</c:v>
                </c:pt>
                <c:pt idx="5069">
                  <c:v>-55.586999999999996</c:v>
                </c:pt>
                <c:pt idx="5070">
                  <c:v>-55.584999999999994</c:v>
                </c:pt>
                <c:pt idx="5071">
                  <c:v>-55.582999999999998</c:v>
                </c:pt>
                <c:pt idx="5072">
                  <c:v>-55.580999999999996</c:v>
                </c:pt>
                <c:pt idx="5073">
                  <c:v>-55.578999999999994</c:v>
                </c:pt>
                <c:pt idx="5074">
                  <c:v>-55.576999999999998</c:v>
                </c:pt>
                <c:pt idx="5075">
                  <c:v>-55.574999999999996</c:v>
                </c:pt>
                <c:pt idx="5076">
                  <c:v>-55.572999999999993</c:v>
                </c:pt>
                <c:pt idx="5077">
                  <c:v>-55.570999999999998</c:v>
                </c:pt>
                <c:pt idx="5078">
                  <c:v>-55.568999999999996</c:v>
                </c:pt>
                <c:pt idx="5079">
                  <c:v>-55.566999999999993</c:v>
                </c:pt>
                <c:pt idx="5080">
                  <c:v>-55.564999999999998</c:v>
                </c:pt>
                <c:pt idx="5081">
                  <c:v>-55.562999999999995</c:v>
                </c:pt>
                <c:pt idx="5082">
                  <c:v>-55.560999999999993</c:v>
                </c:pt>
                <c:pt idx="5083">
                  <c:v>-55.558999999999997</c:v>
                </c:pt>
                <c:pt idx="5084">
                  <c:v>-55.556999999999995</c:v>
                </c:pt>
                <c:pt idx="5085">
                  <c:v>-55.554999999999993</c:v>
                </c:pt>
                <c:pt idx="5086">
                  <c:v>-55.552999999999997</c:v>
                </c:pt>
                <c:pt idx="5087">
                  <c:v>-55.550999999999995</c:v>
                </c:pt>
                <c:pt idx="5088">
                  <c:v>-55.548999999999992</c:v>
                </c:pt>
                <c:pt idx="5089">
                  <c:v>-55.546999999999997</c:v>
                </c:pt>
                <c:pt idx="5090">
                  <c:v>-55.544999999999995</c:v>
                </c:pt>
                <c:pt idx="5091">
                  <c:v>-55.542999999999992</c:v>
                </c:pt>
                <c:pt idx="5092">
                  <c:v>-55.540999999999997</c:v>
                </c:pt>
                <c:pt idx="5093">
                  <c:v>-55.538999999999994</c:v>
                </c:pt>
                <c:pt idx="5094">
                  <c:v>-55.536999999999992</c:v>
                </c:pt>
                <c:pt idx="5095">
                  <c:v>-55.534999999999997</c:v>
                </c:pt>
                <c:pt idx="5096">
                  <c:v>-55.532999999999994</c:v>
                </c:pt>
                <c:pt idx="5097">
                  <c:v>-55.530999999999992</c:v>
                </c:pt>
                <c:pt idx="5098">
                  <c:v>-55.528999999999996</c:v>
                </c:pt>
                <c:pt idx="5099">
                  <c:v>-55.526999999999994</c:v>
                </c:pt>
                <c:pt idx="5100">
                  <c:v>-55.524999999999991</c:v>
                </c:pt>
                <c:pt idx="5101">
                  <c:v>-55.522999999999996</c:v>
                </c:pt>
                <c:pt idx="5102">
                  <c:v>-55.520999999999994</c:v>
                </c:pt>
                <c:pt idx="5103">
                  <c:v>-55.518999999999991</c:v>
                </c:pt>
                <c:pt idx="5104">
                  <c:v>-55.516999999999996</c:v>
                </c:pt>
                <c:pt idx="5105">
                  <c:v>-55.514999999999993</c:v>
                </c:pt>
                <c:pt idx="5106">
                  <c:v>-55.512999999999991</c:v>
                </c:pt>
                <c:pt idx="5107">
                  <c:v>-55.510999999999996</c:v>
                </c:pt>
                <c:pt idx="5108">
                  <c:v>-55.508999999999993</c:v>
                </c:pt>
                <c:pt idx="5109">
                  <c:v>-55.506999999999991</c:v>
                </c:pt>
                <c:pt idx="5110">
                  <c:v>-55.504999999999995</c:v>
                </c:pt>
                <c:pt idx="5111">
                  <c:v>-55.502999999999993</c:v>
                </c:pt>
                <c:pt idx="5112">
                  <c:v>-55.500999999999991</c:v>
                </c:pt>
                <c:pt idx="5113">
                  <c:v>-55.498999999999995</c:v>
                </c:pt>
                <c:pt idx="5114">
                  <c:v>-55.496999999999993</c:v>
                </c:pt>
                <c:pt idx="5115">
                  <c:v>-55.49499999999999</c:v>
                </c:pt>
                <c:pt idx="5116">
                  <c:v>-55.492999999999995</c:v>
                </c:pt>
                <c:pt idx="5117">
                  <c:v>-55.490999999999993</c:v>
                </c:pt>
                <c:pt idx="5118">
                  <c:v>-55.48899999999999</c:v>
                </c:pt>
                <c:pt idx="5119">
                  <c:v>-55.486999999999995</c:v>
                </c:pt>
                <c:pt idx="5120">
                  <c:v>-55.484999999999992</c:v>
                </c:pt>
                <c:pt idx="5121">
                  <c:v>-55.48299999999999</c:v>
                </c:pt>
                <c:pt idx="5122">
                  <c:v>-55.480999999999995</c:v>
                </c:pt>
                <c:pt idx="5123">
                  <c:v>-55.478999999999992</c:v>
                </c:pt>
                <c:pt idx="5124">
                  <c:v>-55.476999999999997</c:v>
                </c:pt>
                <c:pt idx="5125">
                  <c:v>-55.474999999999994</c:v>
                </c:pt>
                <c:pt idx="5126">
                  <c:v>-55.472999999999992</c:v>
                </c:pt>
                <c:pt idx="5127">
                  <c:v>-55.470999999999997</c:v>
                </c:pt>
                <c:pt idx="5128">
                  <c:v>-55.468999999999994</c:v>
                </c:pt>
                <c:pt idx="5129">
                  <c:v>-55.466999999999999</c:v>
                </c:pt>
                <c:pt idx="5130">
                  <c:v>-55.464999999999996</c:v>
                </c:pt>
                <c:pt idx="5131">
                  <c:v>-55.462999999999994</c:v>
                </c:pt>
                <c:pt idx="5132">
                  <c:v>-55.460999999999999</c:v>
                </c:pt>
                <c:pt idx="5133">
                  <c:v>-55.458999999999996</c:v>
                </c:pt>
                <c:pt idx="5134">
                  <c:v>-55.456999999999994</c:v>
                </c:pt>
                <c:pt idx="5135">
                  <c:v>-55.454999999999998</c:v>
                </c:pt>
                <c:pt idx="5136">
                  <c:v>-55.452999999999996</c:v>
                </c:pt>
                <c:pt idx="5137">
                  <c:v>-55.450999999999993</c:v>
                </c:pt>
                <c:pt idx="5138">
                  <c:v>-55.448999999999998</c:v>
                </c:pt>
                <c:pt idx="5139">
                  <c:v>-55.446999999999996</c:v>
                </c:pt>
                <c:pt idx="5140">
                  <c:v>-55.444999999999993</c:v>
                </c:pt>
                <c:pt idx="5141">
                  <c:v>-55.442999999999998</c:v>
                </c:pt>
                <c:pt idx="5142">
                  <c:v>-55.440999999999995</c:v>
                </c:pt>
                <c:pt idx="5143">
                  <c:v>-55.438999999999993</c:v>
                </c:pt>
                <c:pt idx="5144">
                  <c:v>-55.436999999999998</c:v>
                </c:pt>
                <c:pt idx="5145">
                  <c:v>-55.434999999999995</c:v>
                </c:pt>
                <c:pt idx="5146">
                  <c:v>-55.432999999999993</c:v>
                </c:pt>
                <c:pt idx="5147">
                  <c:v>-55.430999999999997</c:v>
                </c:pt>
                <c:pt idx="5148">
                  <c:v>-55.428999999999995</c:v>
                </c:pt>
                <c:pt idx="5149">
                  <c:v>-55.426999999999992</c:v>
                </c:pt>
                <c:pt idx="5150">
                  <c:v>-55.424999999999997</c:v>
                </c:pt>
                <c:pt idx="5151">
                  <c:v>-55.422999999999995</c:v>
                </c:pt>
                <c:pt idx="5152">
                  <c:v>-55.420999999999992</c:v>
                </c:pt>
                <c:pt idx="5153">
                  <c:v>-55.418999999999997</c:v>
                </c:pt>
                <c:pt idx="5154">
                  <c:v>-55.416999999999994</c:v>
                </c:pt>
                <c:pt idx="5155">
                  <c:v>-55.414999999999992</c:v>
                </c:pt>
                <c:pt idx="5156">
                  <c:v>-55.412999999999997</c:v>
                </c:pt>
                <c:pt idx="5157">
                  <c:v>-55.410999999999994</c:v>
                </c:pt>
                <c:pt idx="5158">
                  <c:v>-55.408999999999992</c:v>
                </c:pt>
                <c:pt idx="5159">
                  <c:v>-55.406999999999996</c:v>
                </c:pt>
                <c:pt idx="5160">
                  <c:v>-55.404999999999994</c:v>
                </c:pt>
                <c:pt idx="5161">
                  <c:v>-55.402999999999992</c:v>
                </c:pt>
                <c:pt idx="5162">
                  <c:v>-55.400999999999996</c:v>
                </c:pt>
                <c:pt idx="5163">
                  <c:v>-55.398999999999994</c:v>
                </c:pt>
                <c:pt idx="5164">
                  <c:v>-55.396999999999991</c:v>
                </c:pt>
                <c:pt idx="5165">
                  <c:v>-55.394999999999996</c:v>
                </c:pt>
                <c:pt idx="5166">
                  <c:v>-55.392999999999994</c:v>
                </c:pt>
                <c:pt idx="5167">
                  <c:v>-55.390999999999991</c:v>
                </c:pt>
                <c:pt idx="5168">
                  <c:v>-55.388999999999996</c:v>
                </c:pt>
                <c:pt idx="5169">
                  <c:v>-55.386999999999993</c:v>
                </c:pt>
                <c:pt idx="5170">
                  <c:v>-55.384999999999991</c:v>
                </c:pt>
                <c:pt idx="5171">
                  <c:v>-55.382999999999996</c:v>
                </c:pt>
                <c:pt idx="5172">
                  <c:v>-55.380999999999993</c:v>
                </c:pt>
                <c:pt idx="5173">
                  <c:v>-55.378999999999991</c:v>
                </c:pt>
                <c:pt idx="5174">
                  <c:v>-55.376999999999995</c:v>
                </c:pt>
                <c:pt idx="5175">
                  <c:v>-55.374999999999993</c:v>
                </c:pt>
                <c:pt idx="5176">
                  <c:v>-55.37299999999999</c:v>
                </c:pt>
                <c:pt idx="5177">
                  <c:v>-55.370999999999995</c:v>
                </c:pt>
                <c:pt idx="5178">
                  <c:v>-55.368999999999993</c:v>
                </c:pt>
                <c:pt idx="5179">
                  <c:v>-55.36699999999999</c:v>
                </c:pt>
                <c:pt idx="5180">
                  <c:v>-55.364999999999995</c:v>
                </c:pt>
                <c:pt idx="5181">
                  <c:v>-55.362999999999992</c:v>
                </c:pt>
                <c:pt idx="5182">
                  <c:v>-55.36099999999999</c:v>
                </c:pt>
                <c:pt idx="5183">
                  <c:v>-55.358999999999995</c:v>
                </c:pt>
                <c:pt idx="5184">
                  <c:v>-55.356999999999992</c:v>
                </c:pt>
                <c:pt idx="5185">
                  <c:v>-55.354999999999997</c:v>
                </c:pt>
                <c:pt idx="5186">
                  <c:v>-55.352999999999994</c:v>
                </c:pt>
                <c:pt idx="5187">
                  <c:v>-55.350999999999992</c:v>
                </c:pt>
                <c:pt idx="5188">
                  <c:v>-55.348999999999997</c:v>
                </c:pt>
                <c:pt idx="5189">
                  <c:v>-55.346999999999994</c:v>
                </c:pt>
                <c:pt idx="5190">
                  <c:v>-55.344999999999992</c:v>
                </c:pt>
                <c:pt idx="5191">
                  <c:v>-55.342999999999996</c:v>
                </c:pt>
                <c:pt idx="5192">
                  <c:v>-55.340999999999994</c:v>
                </c:pt>
                <c:pt idx="5193">
                  <c:v>-55.338999999999999</c:v>
                </c:pt>
                <c:pt idx="5194">
                  <c:v>-55.336999999999996</c:v>
                </c:pt>
                <c:pt idx="5195">
                  <c:v>-55.334999999999994</c:v>
                </c:pt>
                <c:pt idx="5196">
                  <c:v>-55.332999999999998</c:v>
                </c:pt>
                <c:pt idx="5197">
                  <c:v>-55.330999999999996</c:v>
                </c:pt>
                <c:pt idx="5198">
                  <c:v>-55.328999999999994</c:v>
                </c:pt>
                <c:pt idx="5199">
                  <c:v>-55.326999999999998</c:v>
                </c:pt>
                <c:pt idx="5200">
                  <c:v>-55.324999999999996</c:v>
                </c:pt>
                <c:pt idx="5201">
                  <c:v>-55.322999999999993</c:v>
                </c:pt>
                <c:pt idx="5202">
                  <c:v>-55.320999999999998</c:v>
                </c:pt>
                <c:pt idx="5203">
                  <c:v>-55.318999999999996</c:v>
                </c:pt>
                <c:pt idx="5204">
                  <c:v>-55.316999999999993</c:v>
                </c:pt>
                <c:pt idx="5205">
                  <c:v>-55.314999999999998</c:v>
                </c:pt>
                <c:pt idx="5206">
                  <c:v>-55.312999999999995</c:v>
                </c:pt>
                <c:pt idx="5207">
                  <c:v>-55.310999999999993</c:v>
                </c:pt>
                <c:pt idx="5208">
                  <c:v>-55.308999999999997</c:v>
                </c:pt>
                <c:pt idx="5209">
                  <c:v>-55.306999999999995</c:v>
                </c:pt>
                <c:pt idx="5210">
                  <c:v>-55.304999999999993</c:v>
                </c:pt>
                <c:pt idx="5211">
                  <c:v>-55.302999999999997</c:v>
                </c:pt>
                <c:pt idx="5212">
                  <c:v>-55.300999999999995</c:v>
                </c:pt>
                <c:pt idx="5213">
                  <c:v>-55.298999999999992</c:v>
                </c:pt>
                <c:pt idx="5214">
                  <c:v>-55.296999999999997</c:v>
                </c:pt>
                <c:pt idx="5215">
                  <c:v>-55.294999999999995</c:v>
                </c:pt>
                <c:pt idx="5216">
                  <c:v>-55.292999999999992</c:v>
                </c:pt>
                <c:pt idx="5217">
                  <c:v>-55.290999999999997</c:v>
                </c:pt>
                <c:pt idx="5218">
                  <c:v>-55.288999999999994</c:v>
                </c:pt>
                <c:pt idx="5219">
                  <c:v>-55.286999999999992</c:v>
                </c:pt>
                <c:pt idx="5220">
                  <c:v>-55.284999999999997</c:v>
                </c:pt>
                <c:pt idx="5221">
                  <c:v>-55.282999999999994</c:v>
                </c:pt>
                <c:pt idx="5222">
                  <c:v>-55.280999999999992</c:v>
                </c:pt>
                <c:pt idx="5223">
                  <c:v>-55.278999999999996</c:v>
                </c:pt>
                <c:pt idx="5224">
                  <c:v>-55.276999999999994</c:v>
                </c:pt>
                <c:pt idx="5225">
                  <c:v>-55.274999999999991</c:v>
                </c:pt>
                <c:pt idx="5226">
                  <c:v>-55.272999999999996</c:v>
                </c:pt>
                <c:pt idx="5227">
                  <c:v>-55.270999999999994</c:v>
                </c:pt>
                <c:pt idx="5228">
                  <c:v>-55.268999999999991</c:v>
                </c:pt>
                <c:pt idx="5229">
                  <c:v>-55.266999999999996</c:v>
                </c:pt>
                <c:pt idx="5230">
                  <c:v>-55.264999999999993</c:v>
                </c:pt>
                <c:pt idx="5231">
                  <c:v>-55.262999999999991</c:v>
                </c:pt>
                <c:pt idx="5232">
                  <c:v>-55.260999999999996</c:v>
                </c:pt>
                <c:pt idx="5233">
                  <c:v>-55.258999999999993</c:v>
                </c:pt>
                <c:pt idx="5234">
                  <c:v>-55.256999999999991</c:v>
                </c:pt>
                <c:pt idx="5235">
                  <c:v>-55.254999999999995</c:v>
                </c:pt>
                <c:pt idx="5236">
                  <c:v>-55.252999999999993</c:v>
                </c:pt>
                <c:pt idx="5237">
                  <c:v>-55.250999999999991</c:v>
                </c:pt>
                <c:pt idx="5238">
                  <c:v>-55.248999999999995</c:v>
                </c:pt>
                <c:pt idx="5239">
                  <c:v>-55.246999999999993</c:v>
                </c:pt>
                <c:pt idx="5240">
                  <c:v>-55.24499999999999</c:v>
                </c:pt>
                <c:pt idx="5241">
                  <c:v>-55.242999999999995</c:v>
                </c:pt>
                <c:pt idx="5242">
                  <c:v>-55.240999999999993</c:v>
                </c:pt>
                <c:pt idx="5243">
                  <c:v>-55.23899999999999</c:v>
                </c:pt>
                <c:pt idx="5244">
                  <c:v>-55.236999999999995</c:v>
                </c:pt>
                <c:pt idx="5245">
                  <c:v>-55.234999999999992</c:v>
                </c:pt>
                <c:pt idx="5246">
                  <c:v>-55.23299999999999</c:v>
                </c:pt>
                <c:pt idx="5247">
                  <c:v>-55.230999999999995</c:v>
                </c:pt>
                <c:pt idx="5248">
                  <c:v>-55.228999999999992</c:v>
                </c:pt>
                <c:pt idx="5249">
                  <c:v>-55.226999999999997</c:v>
                </c:pt>
                <c:pt idx="5250">
                  <c:v>-55.224999999999994</c:v>
                </c:pt>
                <c:pt idx="5251">
                  <c:v>-55.222999999999992</c:v>
                </c:pt>
                <c:pt idx="5252">
                  <c:v>-55.220999999999997</c:v>
                </c:pt>
                <c:pt idx="5253">
                  <c:v>-55.218999999999994</c:v>
                </c:pt>
                <c:pt idx="5254">
                  <c:v>-55.216999999999999</c:v>
                </c:pt>
                <c:pt idx="5255">
                  <c:v>-55.214999999999996</c:v>
                </c:pt>
                <c:pt idx="5256">
                  <c:v>-55.212999999999994</c:v>
                </c:pt>
                <c:pt idx="5257">
                  <c:v>-55.210999999999999</c:v>
                </c:pt>
                <c:pt idx="5258">
                  <c:v>-55.208999999999996</c:v>
                </c:pt>
                <c:pt idx="5259">
                  <c:v>-55.206999999999994</c:v>
                </c:pt>
                <c:pt idx="5260">
                  <c:v>-55.204999999999998</c:v>
                </c:pt>
                <c:pt idx="5261">
                  <c:v>-55.202999999999996</c:v>
                </c:pt>
                <c:pt idx="5262">
                  <c:v>-55.200999999999993</c:v>
                </c:pt>
                <c:pt idx="5263">
                  <c:v>-55.198999999999998</c:v>
                </c:pt>
                <c:pt idx="5264">
                  <c:v>-55.196999999999996</c:v>
                </c:pt>
                <c:pt idx="5265">
                  <c:v>-55.194999999999993</c:v>
                </c:pt>
                <c:pt idx="5266">
                  <c:v>-55.192999999999998</c:v>
                </c:pt>
                <c:pt idx="5267">
                  <c:v>-55.190999999999995</c:v>
                </c:pt>
                <c:pt idx="5268">
                  <c:v>-55.188999999999993</c:v>
                </c:pt>
                <c:pt idx="5269">
                  <c:v>-55.186999999999998</c:v>
                </c:pt>
                <c:pt idx="5270">
                  <c:v>-55.184999999999995</c:v>
                </c:pt>
                <c:pt idx="5271">
                  <c:v>-55.182999999999993</c:v>
                </c:pt>
                <c:pt idx="5272">
                  <c:v>-55.180999999999997</c:v>
                </c:pt>
                <c:pt idx="5273">
                  <c:v>-55.178999999999995</c:v>
                </c:pt>
                <c:pt idx="5274">
                  <c:v>-55.176999999999992</c:v>
                </c:pt>
                <c:pt idx="5275">
                  <c:v>-55.174999999999997</c:v>
                </c:pt>
                <c:pt idx="5276">
                  <c:v>-55.172999999999995</c:v>
                </c:pt>
                <c:pt idx="5277">
                  <c:v>-55.170999999999992</c:v>
                </c:pt>
                <c:pt idx="5278">
                  <c:v>-55.168999999999997</c:v>
                </c:pt>
                <c:pt idx="5279">
                  <c:v>-55.166999999999994</c:v>
                </c:pt>
                <c:pt idx="5280">
                  <c:v>-55.164999999999992</c:v>
                </c:pt>
                <c:pt idx="5281">
                  <c:v>-55.162999999999997</c:v>
                </c:pt>
                <c:pt idx="5282">
                  <c:v>-55.160999999999994</c:v>
                </c:pt>
                <c:pt idx="5283">
                  <c:v>-55.158999999999992</c:v>
                </c:pt>
                <c:pt idx="5284">
                  <c:v>-55.156999999999996</c:v>
                </c:pt>
                <c:pt idx="5285">
                  <c:v>-55.154999999999994</c:v>
                </c:pt>
                <c:pt idx="5286">
                  <c:v>-55.152999999999992</c:v>
                </c:pt>
                <c:pt idx="5287">
                  <c:v>-55.150999999999996</c:v>
                </c:pt>
                <c:pt idx="5288">
                  <c:v>-55.148999999999994</c:v>
                </c:pt>
                <c:pt idx="5289">
                  <c:v>-55.146999999999991</c:v>
                </c:pt>
                <c:pt idx="5290">
                  <c:v>-55.144999999999996</c:v>
                </c:pt>
                <c:pt idx="5291">
                  <c:v>-55.142999999999994</c:v>
                </c:pt>
                <c:pt idx="5292">
                  <c:v>-55.140999999999991</c:v>
                </c:pt>
                <c:pt idx="5293">
                  <c:v>-55.138999999999996</c:v>
                </c:pt>
                <c:pt idx="5294">
                  <c:v>-55.136999999999993</c:v>
                </c:pt>
                <c:pt idx="5295">
                  <c:v>-55.134999999999991</c:v>
                </c:pt>
                <c:pt idx="5296">
                  <c:v>-55.132999999999996</c:v>
                </c:pt>
                <c:pt idx="5297">
                  <c:v>-55.130999999999993</c:v>
                </c:pt>
                <c:pt idx="5298">
                  <c:v>-55.128999999999991</c:v>
                </c:pt>
                <c:pt idx="5299">
                  <c:v>-55.126999999999995</c:v>
                </c:pt>
                <c:pt idx="5300">
                  <c:v>-55.124999999999993</c:v>
                </c:pt>
                <c:pt idx="5301">
                  <c:v>-55.12299999999999</c:v>
                </c:pt>
                <c:pt idx="5302">
                  <c:v>-55.120999999999995</c:v>
                </c:pt>
                <c:pt idx="5303">
                  <c:v>-55.118999999999993</c:v>
                </c:pt>
                <c:pt idx="5304">
                  <c:v>-55.11699999999999</c:v>
                </c:pt>
                <c:pt idx="5305">
                  <c:v>-55.114999999999995</c:v>
                </c:pt>
                <c:pt idx="5306">
                  <c:v>-55.112999999999992</c:v>
                </c:pt>
                <c:pt idx="5307">
                  <c:v>-55.11099999999999</c:v>
                </c:pt>
                <c:pt idx="5308">
                  <c:v>-55.108999999999995</c:v>
                </c:pt>
                <c:pt idx="5309">
                  <c:v>-55.106999999999992</c:v>
                </c:pt>
                <c:pt idx="5310">
                  <c:v>-55.104999999999997</c:v>
                </c:pt>
                <c:pt idx="5311">
                  <c:v>-55.102999999999994</c:v>
                </c:pt>
                <c:pt idx="5312">
                  <c:v>-55.100999999999992</c:v>
                </c:pt>
                <c:pt idx="5313">
                  <c:v>-55.098999999999997</c:v>
                </c:pt>
                <c:pt idx="5314">
                  <c:v>-55.096999999999994</c:v>
                </c:pt>
                <c:pt idx="5315">
                  <c:v>-55.094999999999992</c:v>
                </c:pt>
                <c:pt idx="5316">
                  <c:v>-55.092999999999996</c:v>
                </c:pt>
                <c:pt idx="5317">
                  <c:v>-55.090999999999994</c:v>
                </c:pt>
                <c:pt idx="5318">
                  <c:v>-55.088999999999999</c:v>
                </c:pt>
                <c:pt idx="5319">
                  <c:v>-55.086999999999996</c:v>
                </c:pt>
                <c:pt idx="5320">
                  <c:v>-55.084999999999994</c:v>
                </c:pt>
                <c:pt idx="5321">
                  <c:v>-55.082999999999998</c:v>
                </c:pt>
                <c:pt idx="5322">
                  <c:v>-55.080999999999996</c:v>
                </c:pt>
                <c:pt idx="5323">
                  <c:v>-55.078999999999994</c:v>
                </c:pt>
                <c:pt idx="5324">
                  <c:v>-55.076999999999998</c:v>
                </c:pt>
                <c:pt idx="5325">
                  <c:v>-55.074999999999996</c:v>
                </c:pt>
                <c:pt idx="5326">
                  <c:v>-55.072999999999993</c:v>
                </c:pt>
                <c:pt idx="5327">
                  <c:v>-55.070999999999998</c:v>
                </c:pt>
                <c:pt idx="5328">
                  <c:v>-55.068999999999996</c:v>
                </c:pt>
                <c:pt idx="5329">
                  <c:v>-55.066999999999993</c:v>
                </c:pt>
                <c:pt idx="5330">
                  <c:v>-55.064999999999998</c:v>
                </c:pt>
                <c:pt idx="5331">
                  <c:v>-55.062999999999995</c:v>
                </c:pt>
                <c:pt idx="5332">
                  <c:v>-55.060999999999993</c:v>
                </c:pt>
                <c:pt idx="5333">
                  <c:v>-55.058999999999997</c:v>
                </c:pt>
                <c:pt idx="5334">
                  <c:v>-55.056999999999995</c:v>
                </c:pt>
                <c:pt idx="5335">
                  <c:v>-55.054999999999993</c:v>
                </c:pt>
                <c:pt idx="5336">
                  <c:v>-55.052999999999997</c:v>
                </c:pt>
                <c:pt idx="5337">
                  <c:v>-55.050999999999995</c:v>
                </c:pt>
                <c:pt idx="5338">
                  <c:v>-55.048999999999992</c:v>
                </c:pt>
                <c:pt idx="5339">
                  <c:v>-55.046999999999997</c:v>
                </c:pt>
                <c:pt idx="5340">
                  <c:v>-55.044999999999995</c:v>
                </c:pt>
                <c:pt idx="5341">
                  <c:v>-55.042999999999992</c:v>
                </c:pt>
                <c:pt idx="5342">
                  <c:v>-55.040999999999997</c:v>
                </c:pt>
                <c:pt idx="5343">
                  <c:v>-55.038999999999994</c:v>
                </c:pt>
                <c:pt idx="5344">
                  <c:v>-55.036999999999992</c:v>
                </c:pt>
                <c:pt idx="5345">
                  <c:v>-55.034999999999997</c:v>
                </c:pt>
                <c:pt idx="5346">
                  <c:v>-55.032999999999994</c:v>
                </c:pt>
                <c:pt idx="5347">
                  <c:v>-55.030999999999992</c:v>
                </c:pt>
                <c:pt idx="5348">
                  <c:v>-55.028999999999996</c:v>
                </c:pt>
                <c:pt idx="5349">
                  <c:v>-55.026999999999994</c:v>
                </c:pt>
                <c:pt idx="5350">
                  <c:v>-55.024999999999991</c:v>
                </c:pt>
                <c:pt idx="5351">
                  <c:v>-55.022999999999996</c:v>
                </c:pt>
                <c:pt idx="5352">
                  <c:v>-55.020999999999994</c:v>
                </c:pt>
                <c:pt idx="5353">
                  <c:v>-55.018999999999991</c:v>
                </c:pt>
                <c:pt idx="5354">
                  <c:v>-55.016999999999996</c:v>
                </c:pt>
                <c:pt idx="5355">
                  <c:v>-55.014999999999993</c:v>
                </c:pt>
                <c:pt idx="5356">
                  <c:v>-55.012999999999991</c:v>
                </c:pt>
                <c:pt idx="5357">
                  <c:v>-55.010999999999996</c:v>
                </c:pt>
                <c:pt idx="5358">
                  <c:v>-55.008999999999993</c:v>
                </c:pt>
                <c:pt idx="5359">
                  <c:v>-55.006999999999991</c:v>
                </c:pt>
                <c:pt idx="5360">
                  <c:v>-55.004999999999995</c:v>
                </c:pt>
                <c:pt idx="5361">
                  <c:v>-55.002999999999993</c:v>
                </c:pt>
                <c:pt idx="5362">
                  <c:v>-55.000999999999991</c:v>
                </c:pt>
                <c:pt idx="5363">
                  <c:v>-54.998999999999995</c:v>
                </c:pt>
                <c:pt idx="5364">
                  <c:v>-54.996999999999993</c:v>
                </c:pt>
                <c:pt idx="5365">
                  <c:v>-54.99499999999999</c:v>
                </c:pt>
                <c:pt idx="5366">
                  <c:v>-54.992999999999995</c:v>
                </c:pt>
                <c:pt idx="5367">
                  <c:v>-54.990999999999993</c:v>
                </c:pt>
                <c:pt idx="5368">
                  <c:v>-54.98899999999999</c:v>
                </c:pt>
                <c:pt idx="5369">
                  <c:v>-54.986999999999995</c:v>
                </c:pt>
                <c:pt idx="5370">
                  <c:v>-54.984999999999992</c:v>
                </c:pt>
                <c:pt idx="5371">
                  <c:v>-54.98299999999999</c:v>
                </c:pt>
                <c:pt idx="5372">
                  <c:v>-54.980999999999995</c:v>
                </c:pt>
                <c:pt idx="5373">
                  <c:v>-54.978999999999992</c:v>
                </c:pt>
                <c:pt idx="5374">
                  <c:v>-54.976999999999997</c:v>
                </c:pt>
                <c:pt idx="5375">
                  <c:v>-54.974999999999994</c:v>
                </c:pt>
                <c:pt idx="5376">
                  <c:v>-54.972999999999992</c:v>
                </c:pt>
                <c:pt idx="5377">
                  <c:v>-54.970999999999997</c:v>
                </c:pt>
                <c:pt idx="5378">
                  <c:v>-54.968999999999994</c:v>
                </c:pt>
                <c:pt idx="5379">
                  <c:v>-54.966999999999999</c:v>
                </c:pt>
                <c:pt idx="5380">
                  <c:v>-54.964999999999996</c:v>
                </c:pt>
                <c:pt idx="5381">
                  <c:v>-54.962999999999994</c:v>
                </c:pt>
                <c:pt idx="5382">
                  <c:v>-54.960999999999999</c:v>
                </c:pt>
                <c:pt idx="5383">
                  <c:v>-54.958999999999996</c:v>
                </c:pt>
                <c:pt idx="5384">
                  <c:v>-54.956999999999994</c:v>
                </c:pt>
                <c:pt idx="5385">
                  <c:v>-54.954999999999998</c:v>
                </c:pt>
                <c:pt idx="5386">
                  <c:v>-54.952999999999996</c:v>
                </c:pt>
                <c:pt idx="5387">
                  <c:v>-54.950999999999993</c:v>
                </c:pt>
                <c:pt idx="5388">
                  <c:v>-54.948999999999998</c:v>
                </c:pt>
                <c:pt idx="5389">
                  <c:v>-54.946999999999996</c:v>
                </c:pt>
                <c:pt idx="5390">
                  <c:v>-54.944999999999993</c:v>
                </c:pt>
                <c:pt idx="5391">
                  <c:v>-54.942999999999998</c:v>
                </c:pt>
                <c:pt idx="5392">
                  <c:v>-54.940999999999995</c:v>
                </c:pt>
                <c:pt idx="5393">
                  <c:v>-54.938999999999993</c:v>
                </c:pt>
                <c:pt idx="5394">
                  <c:v>-54.936999999999998</c:v>
                </c:pt>
                <c:pt idx="5395">
                  <c:v>-54.934999999999995</c:v>
                </c:pt>
                <c:pt idx="5396">
                  <c:v>-54.932999999999993</c:v>
                </c:pt>
                <c:pt idx="5397">
                  <c:v>-54.930999999999997</c:v>
                </c:pt>
                <c:pt idx="5398">
                  <c:v>-54.928999999999995</c:v>
                </c:pt>
                <c:pt idx="5399">
                  <c:v>-54.926999999999992</c:v>
                </c:pt>
                <c:pt idx="5400">
                  <c:v>-54.924999999999997</c:v>
                </c:pt>
                <c:pt idx="5401">
                  <c:v>-54.922999999999995</c:v>
                </c:pt>
                <c:pt idx="5402">
                  <c:v>-54.920999999999992</c:v>
                </c:pt>
                <c:pt idx="5403">
                  <c:v>-54.918999999999997</c:v>
                </c:pt>
                <c:pt idx="5404">
                  <c:v>-54.916999999999994</c:v>
                </c:pt>
                <c:pt idx="5405">
                  <c:v>-54.914999999999992</c:v>
                </c:pt>
                <c:pt idx="5406">
                  <c:v>-54.912999999999997</c:v>
                </c:pt>
                <c:pt idx="5407">
                  <c:v>-54.910999999999994</c:v>
                </c:pt>
                <c:pt idx="5408">
                  <c:v>-54.908999999999992</c:v>
                </c:pt>
                <c:pt idx="5409">
                  <c:v>-54.906999999999996</c:v>
                </c:pt>
                <c:pt idx="5410">
                  <c:v>-54.904999999999994</c:v>
                </c:pt>
                <c:pt idx="5411">
                  <c:v>-54.902999999999992</c:v>
                </c:pt>
                <c:pt idx="5412">
                  <c:v>-54.900999999999996</c:v>
                </c:pt>
                <c:pt idx="5413">
                  <c:v>-54.898999999999994</c:v>
                </c:pt>
                <c:pt idx="5414">
                  <c:v>-54.896999999999991</c:v>
                </c:pt>
                <c:pt idx="5415">
                  <c:v>-54.894999999999996</c:v>
                </c:pt>
                <c:pt idx="5416">
                  <c:v>-54.892999999999994</c:v>
                </c:pt>
                <c:pt idx="5417">
                  <c:v>-54.890999999999991</c:v>
                </c:pt>
                <c:pt idx="5418">
                  <c:v>-54.888999999999996</c:v>
                </c:pt>
                <c:pt idx="5419">
                  <c:v>-54.886999999999993</c:v>
                </c:pt>
                <c:pt idx="5420">
                  <c:v>-54.884999999999991</c:v>
                </c:pt>
                <c:pt idx="5421">
                  <c:v>-54.882999999999996</c:v>
                </c:pt>
                <c:pt idx="5422">
                  <c:v>-54.880999999999993</c:v>
                </c:pt>
                <c:pt idx="5423">
                  <c:v>-54.878999999999991</c:v>
                </c:pt>
                <c:pt idx="5424">
                  <c:v>-54.876999999999995</c:v>
                </c:pt>
                <c:pt idx="5425">
                  <c:v>-54.874999999999993</c:v>
                </c:pt>
                <c:pt idx="5426">
                  <c:v>-54.87299999999999</c:v>
                </c:pt>
                <c:pt idx="5427">
                  <c:v>-54.870999999999995</c:v>
                </c:pt>
                <c:pt idx="5428">
                  <c:v>-54.868999999999993</c:v>
                </c:pt>
                <c:pt idx="5429">
                  <c:v>-54.86699999999999</c:v>
                </c:pt>
                <c:pt idx="5430">
                  <c:v>-54.864999999999995</c:v>
                </c:pt>
                <c:pt idx="5431">
                  <c:v>-54.862999999999992</c:v>
                </c:pt>
                <c:pt idx="5432">
                  <c:v>-54.86099999999999</c:v>
                </c:pt>
                <c:pt idx="5433">
                  <c:v>-54.858999999999995</c:v>
                </c:pt>
                <c:pt idx="5434">
                  <c:v>-54.856999999999992</c:v>
                </c:pt>
                <c:pt idx="5435">
                  <c:v>-54.854999999999997</c:v>
                </c:pt>
                <c:pt idx="5436">
                  <c:v>-54.852999999999994</c:v>
                </c:pt>
                <c:pt idx="5437">
                  <c:v>-54.850999999999992</c:v>
                </c:pt>
                <c:pt idx="5438">
                  <c:v>-54.848999999999997</c:v>
                </c:pt>
                <c:pt idx="5439">
                  <c:v>-54.846999999999994</c:v>
                </c:pt>
                <c:pt idx="5440">
                  <c:v>-54.844999999999992</c:v>
                </c:pt>
                <c:pt idx="5441">
                  <c:v>-54.842999999999996</c:v>
                </c:pt>
                <c:pt idx="5442">
                  <c:v>-54.840999999999994</c:v>
                </c:pt>
                <c:pt idx="5443">
                  <c:v>-54.838999999999999</c:v>
                </c:pt>
                <c:pt idx="5444">
                  <c:v>-54.836999999999996</c:v>
                </c:pt>
                <c:pt idx="5445">
                  <c:v>-54.834999999999994</c:v>
                </c:pt>
                <c:pt idx="5446">
                  <c:v>-54.832999999999998</c:v>
                </c:pt>
                <c:pt idx="5447">
                  <c:v>-54.830999999999996</c:v>
                </c:pt>
                <c:pt idx="5448">
                  <c:v>-54.828999999999994</c:v>
                </c:pt>
                <c:pt idx="5449">
                  <c:v>-54.826999999999998</c:v>
                </c:pt>
                <c:pt idx="5450">
                  <c:v>-54.824999999999996</c:v>
                </c:pt>
                <c:pt idx="5451">
                  <c:v>-54.822999999999993</c:v>
                </c:pt>
                <c:pt idx="5452">
                  <c:v>-54.820999999999998</c:v>
                </c:pt>
                <c:pt idx="5453">
                  <c:v>-54.818999999999996</c:v>
                </c:pt>
                <c:pt idx="5454">
                  <c:v>-54.816999999999993</c:v>
                </c:pt>
                <c:pt idx="5455">
                  <c:v>-54.814999999999998</c:v>
                </c:pt>
                <c:pt idx="5456">
                  <c:v>-54.812999999999995</c:v>
                </c:pt>
                <c:pt idx="5457">
                  <c:v>-54.810999999999993</c:v>
                </c:pt>
                <c:pt idx="5458">
                  <c:v>-54.808999999999997</c:v>
                </c:pt>
                <c:pt idx="5459">
                  <c:v>-54.806999999999995</c:v>
                </c:pt>
                <c:pt idx="5460">
                  <c:v>-54.804999999999993</c:v>
                </c:pt>
                <c:pt idx="5461">
                  <c:v>-54.802999999999997</c:v>
                </c:pt>
                <c:pt idx="5462">
                  <c:v>-54.800999999999995</c:v>
                </c:pt>
                <c:pt idx="5463">
                  <c:v>-54.798999999999992</c:v>
                </c:pt>
                <c:pt idx="5464">
                  <c:v>-54.796999999999997</c:v>
                </c:pt>
                <c:pt idx="5465">
                  <c:v>-54.794999999999995</c:v>
                </c:pt>
                <c:pt idx="5466">
                  <c:v>-54.792999999999992</c:v>
                </c:pt>
                <c:pt idx="5467">
                  <c:v>-54.790999999999997</c:v>
                </c:pt>
                <c:pt idx="5468">
                  <c:v>-54.788999999999994</c:v>
                </c:pt>
                <c:pt idx="5469">
                  <c:v>-54.786999999999992</c:v>
                </c:pt>
                <c:pt idx="5470">
                  <c:v>-54.784999999999997</c:v>
                </c:pt>
                <c:pt idx="5471">
                  <c:v>-54.782999999999994</c:v>
                </c:pt>
                <c:pt idx="5472">
                  <c:v>-54.780999999999992</c:v>
                </c:pt>
                <c:pt idx="5473">
                  <c:v>-54.778999999999996</c:v>
                </c:pt>
                <c:pt idx="5474">
                  <c:v>-54.776999999999994</c:v>
                </c:pt>
                <c:pt idx="5475">
                  <c:v>-54.774999999999991</c:v>
                </c:pt>
                <c:pt idx="5476">
                  <c:v>-54.772999999999996</c:v>
                </c:pt>
                <c:pt idx="5477">
                  <c:v>-54.770999999999994</c:v>
                </c:pt>
                <c:pt idx="5478">
                  <c:v>-54.768999999999991</c:v>
                </c:pt>
                <c:pt idx="5479">
                  <c:v>-54.766999999999996</c:v>
                </c:pt>
                <c:pt idx="5480">
                  <c:v>-54.764999999999993</c:v>
                </c:pt>
                <c:pt idx="5481">
                  <c:v>-54.762999999999991</c:v>
                </c:pt>
                <c:pt idx="5482">
                  <c:v>-54.760999999999996</c:v>
                </c:pt>
                <c:pt idx="5483">
                  <c:v>-54.758999999999993</c:v>
                </c:pt>
                <c:pt idx="5484">
                  <c:v>-54.756999999999991</c:v>
                </c:pt>
                <c:pt idx="5485">
                  <c:v>-54.754999999999995</c:v>
                </c:pt>
                <c:pt idx="5486">
                  <c:v>-54.752999999999993</c:v>
                </c:pt>
                <c:pt idx="5487">
                  <c:v>-54.750999999999991</c:v>
                </c:pt>
                <c:pt idx="5488">
                  <c:v>-54.748999999999995</c:v>
                </c:pt>
                <c:pt idx="5489">
                  <c:v>-54.746999999999993</c:v>
                </c:pt>
                <c:pt idx="5490">
                  <c:v>-54.74499999999999</c:v>
                </c:pt>
                <c:pt idx="5491">
                  <c:v>-54.742999999999995</c:v>
                </c:pt>
                <c:pt idx="5492">
                  <c:v>-54.740999999999993</c:v>
                </c:pt>
                <c:pt idx="5493">
                  <c:v>-54.73899999999999</c:v>
                </c:pt>
                <c:pt idx="5494">
                  <c:v>-54.736999999999995</c:v>
                </c:pt>
                <c:pt idx="5495">
                  <c:v>-54.734999999999992</c:v>
                </c:pt>
                <c:pt idx="5496">
                  <c:v>-54.73299999999999</c:v>
                </c:pt>
                <c:pt idx="5497">
                  <c:v>-54.730999999999995</c:v>
                </c:pt>
                <c:pt idx="5498">
                  <c:v>-54.728999999999992</c:v>
                </c:pt>
                <c:pt idx="5499">
                  <c:v>-54.726999999999997</c:v>
                </c:pt>
                <c:pt idx="5500">
                  <c:v>-54.724999999999994</c:v>
                </c:pt>
                <c:pt idx="5501">
                  <c:v>-54.722999999999992</c:v>
                </c:pt>
                <c:pt idx="5502">
                  <c:v>-54.720999999999997</c:v>
                </c:pt>
                <c:pt idx="5503">
                  <c:v>-54.718999999999994</c:v>
                </c:pt>
                <c:pt idx="5504">
                  <c:v>-54.716999999999999</c:v>
                </c:pt>
                <c:pt idx="5505">
                  <c:v>-54.714999999999996</c:v>
                </c:pt>
                <c:pt idx="5506">
                  <c:v>-54.712999999999994</c:v>
                </c:pt>
                <c:pt idx="5507">
                  <c:v>-54.710999999999999</c:v>
                </c:pt>
                <c:pt idx="5508">
                  <c:v>-54.708999999999996</c:v>
                </c:pt>
                <c:pt idx="5509">
                  <c:v>-54.706999999999994</c:v>
                </c:pt>
                <c:pt idx="5510">
                  <c:v>-54.704999999999998</c:v>
                </c:pt>
                <c:pt idx="5511">
                  <c:v>-54.702999999999996</c:v>
                </c:pt>
                <c:pt idx="5512">
                  <c:v>-54.700999999999993</c:v>
                </c:pt>
                <c:pt idx="5513">
                  <c:v>-54.698999999999998</c:v>
                </c:pt>
                <c:pt idx="5514">
                  <c:v>-54.696999999999996</c:v>
                </c:pt>
                <c:pt idx="5515">
                  <c:v>-54.694999999999993</c:v>
                </c:pt>
                <c:pt idx="5516">
                  <c:v>-54.692999999999998</c:v>
                </c:pt>
                <c:pt idx="5517">
                  <c:v>-54.690999999999995</c:v>
                </c:pt>
                <c:pt idx="5518">
                  <c:v>-54.688999999999993</c:v>
                </c:pt>
                <c:pt idx="5519">
                  <c:v>-54.686999999999998</c:v>
                </c:pt>
                <c:pt idx="5520">
                  <c:v>-54.684999999999995</c:v>
                </c:pt>
                <c:pt idx="5521">
                  <c:v>-54.682999999999993</c:v>
                </c:pt>
                <c:pt idx="5522">
                  <c:v>-54.680999999999997</c:v>
                </c:pt>
                <c:pt idx="5523">
                  <c:v>-54.678999999999995</c:v>
                </c:pt>
                <c:pt idx="5524">
                  <c:v>-54.676999999999992</c:v>
                </c:pt>
                <c:pt idx="5525">
                  <c:v>-54.674999999999997</c:v>
                </c:pt>
                <c:pt idx="5526">
                  <c:v>-54.672999999999995</c:v>
                </c:pt>
                <c:pt idx="5527">
                  <c:v>-54.670999999999992</c:v>
                </c:pt>
                <c:pt idx="5528">
                  <c:v>-54.668999999999997</c:v>
                </c:pt>
                <c:pt idx="5529">
                  <c:v>-54.666999999999994</c:v>
                </c:pt>
                <c:pt idx="5530">
                  <c:v>-54.664999999999992</c:v>
                </c:pt>
                <c:pt idx="5531">
                  <c:v>-54.662999999999997</c:v>
                </c:pt>
                <c:pt idx="5532">
                  <c:v>-54.660999999999994</c:v>
                </c:pt>
                <c:pt idx="5533">
                  <c:v>-54.658999999999992</c:v>
                </c:pt>
                <c:pt idx="5534">
                  <c:v>-54.656999999999996</c:v>
                </c:pt>
                <c:pt idx="5535">
                  <c:v>-54.654999999999994</c:v>
                </c:pt>
                <c:pt idx="5536">
                  <c:v>-54.652999999999992</c:v>
                </c:pt>
                <c:pt idx="5537">
                  <c:v>-54.650999999999996</c:v>
                </c:pt>
                <c:pt idx="5538">
                  <c:v>-54.648999999999994</c:v>
                </c:pt>
                <c:pt idx="5539">
                  <c:v>-54.646999999999991</c:v>
                </c:pt>
                <c:pt idx="5540">
                  <c:v>-54.644999999999996</c:v>
                </c:pt>
                <c:pt idx="5541">
                  <c:v>-54.642999999999994</c:v>
                </c:pt>
                <c:pt idx="5542">
                  <c:v>-54.640999999999991</c:v>
                </c:pt>
                <c:pt idx="5543">
                  <c:v>-54.638999999999996</c:v>
                </c:pt>
                <c:pt idx="5544">
                  <c:v>-54.636999999999993</c:v>
                </c:pt>
                <c:pt idx="5545">
                  <c:v>-54.634999999999991</c:v>
                </c:pt>
                <c:pt idx="5546">
                  <c:v>-54.632999999999996</c:v>
                </c:pt>
                <c:pt idx="5547">
                  <c:v>-54.630999999999993</c:v>
                </c:pt>
                <c:pt idx="5548">
                  <c:v>-54.628999999999991</c:v>
                </c:pt>
                <c:pt idx="5549">
                  <c:v>-54.626999999999995</c:v>
                </c:pt>
                <c:pt idx="5550">
                  <c:v>-54.624999999999993</c:v>
                </c:pt>
                <c:pt idx="5551">
                  <c:v>-54.62299999999999</c:v>
                </c:pt>
                <c:pt idx="5552">
                  <c:v>-54.620999999999995</c:v>
                </c:pt>
                <c:pt idx="5553">
                  <c:v>-54.618999999999993</c:v>
                </c:pt>
                <c:pt idx="5554">
                  <c:v>-54.61699999999999</c:v>
                </c:pt>
                <c:pt idx="5555">
                  <c:v>-54.614999999999995</c:v>
                </c:pt>
                <c:pt idx="5556">
                  <c:v>-54.612999999999992</c:v>
                </c:pt>
                <c:pt idx="5557">
                  <c:v>-54.61099999999999</c:v>
                </c:pt>
                <c:pt idx="5558">
                  <c:v>-54.608999999999995</c:v>
                </c:pt>
                <c:pt idx="5559">
                  <c:v>-54.606999999999992</c:v>
                </c:pt>
                <c:pt idx="5560">
                  <c:v>-54.604999999999997</c:v>
                </c:pt>
                <c:pt idx="5561">
                  <c:v>-54.602999999999994</c:v>
                </c:pt>
                <c:pt idx="5562">
                  <c:v>-54.600999999999992</c:v>
                </c:pt>
                <c:pt idx="5563">
                  <c:v>-54.598999999999997</c:v>
                </c:pt>
                <c:pt idx="5564">
                  <c:v>-54.596999999999994</c:v>
                </c:pt>
                <c:pt idx="5565">
                  <c:v>-54.594999999999992</c:v>
                </c:pt>
                <c:pt idx="5566">
                  <c:v>-54.592999999999996</c:v>
                </c:pt>
                <c:pt idx="5567">
                  <c:v>-54.590999999999994</c:v>
                </c:pt>
                <c:pt idx="5568">
                  <c:v>-54.588999999999999</c:v>
                </c:pt>
                <c:pt idx="5569">
                  <c:v>-54.586999999999996</c:v>
                </c:pt>
                <c:pt idx="5570">
                  <c:v>-54.584999999999994</c:v>
                </c:pt>
                <c:pt idx="5571">
                  <c:v>-54.582999999999998</c:v>
                </c:pt>
                <c:pt idx="5572">
                  <c:v>-54.580999999999996</c:v>
                </c:pt>
                <c:pt idx="5573">
                  <c:v>-54.578999999999994</c:v>
                </c:pt>
                <c:pt idx="5574">
                  <c:v>-54.576999999999998</c:v>
                </c:pt>
                <c:pt idx="5575">
                  <c:v>-54.574999999999996</c:v>
                </c:pt>
                <c:pt idx="5576">
                  <c:v>-54.572999999999993</c:v>
                </c:pt>
                <c:pt idx="5577">
                  <c:v>-54.570999999999998</c:v>
                </c:pt>
                <c:pt idx="5578">
                  <c:v>-54.568999999999996</c:v>
                </c:pt>
                <c:pt idx="5579">
                  <c:v>-54.566999999999993</c:v>
                </c:pt>
                <c:pt idx="5580">
                  <c:v>-54.564999999999998</c:v>
                </c:pt>
                <c:pt idx="5581">
                  <c:v>-54.562999999999995</c:v>
                </c:pt>
                <c:pt idx="5582">
                  <c:v>-54.560999999999993</c:v>
                </c:pt>
                <c:pt idx="5583">
                  <c:v>-54.558999999999997</c:v>
                </c:pt>
                <c:pt idx="5584">
                  <c:v>-54.556999999999995</c:v>
                </c:pt>
                <c:pt idx="5585">
                  <c:v>-54.554999999999993</c:v>
                </c:pt>
                <c:pt idx="5586">
                  <c:v>-54.552999999999997</c:v>
                </c:pt>
                <c:pt idx="5587">
                  <c:v>-54.550999999999995</c:v>
                </c:pt>
                <c:pt idx="5588">
                  <c:v>-54.548999999999992</c:v>
                </c:pt>
                <c:pt idx="5589">
                  <c:v>-54.546999999999997</c:v>
                </c:pt>
                <c:pt idx="5590">
                  <c:v>-54.544999999999995</c:v>
                </c:pt>
                <c:pt idx="5591">
                  <c:v>-54.542999999999992</c:v>
                </c:pt>
                <c:pt idx="5592">
                  <c:v>-54.540999999999997</c:v>
                </c:pt>
                <c:pt idx="5593">
                  <c:v>-54.538999999999994</c:v>
                </c:pt>
                <c:pt idx="5594">
                  <c:v>-54.536999999999992</c:v>
                </c:pt>
                <c:pt idx="5595">
                  <c:v>-54.534999999999997</c:v>
                </c:pt>
                <c:pt idx="5596">
                  <c:v>-54.532999999999994</c:v>
                </c:pt>
                <c:pt idx="5597">
                  <c:v>-54.530999999999992</c:v>
                </c:pt>
                <c:pt idx="5598">
                  <c:v>-54.528999999999996</c:v>
                </c:pt>
                <c:pt idx="5599">
                  <c:v>-54.526999999999994</c:v>
                </c:pt>
                <c:pt idx="5600">
                  <c:v>-54.524999999999991</c:v>
                </c:pt>
                <c:pt idx="5601">
                  <c:v>-54.522999999999996</c:v>
                </c:pt>
                <c:pt idx="5602">
                  <c:v>-54.520999999999994</c:v>
                </c:pt>
                <c:pt idx="5603">
                  <c:v>-54.518999999999991</c:v>
                </c:pt>
                <c:pt idx="5604">
                  <c:v>-54.516999999999996</c:v>
                </c:pt>
                <c:pt idx="5605">
                  <c:v>-54.514999999999993</c:v>
                </c:pt>
                <c:pt idx="5606">
                  <c:v>-54.512999999999991</c:v>
                </c:pt>
                <c:pt idx="5607">
                  <c:v>-54.510999999999996</c:v>
                </c:pt>
                <c:pt idx="5608">
                  <c:v>-54.508999999999993</c:v>
                </c:pt>
                <c:pt idx="5609">
                  <c:v>-54.506999999999991</c:v>
                </c:pt>
                <c:pt idx="5610">
                  <c:v>-54.504999999999995</c:v>
                </c:pt>
                <c:pt idx="5611">
                  <c:v>-54.502999999999993</c:v>
                </c:pt>
                <c:pt idx="5612">
                  <c:v>-54.500999999999991</c:v>
                </c:pt>
                <c:pt idx="5613">
                  <c:v>-54.498999999999995</c:v>
                </c:pt>
                <c:pt idx="5614">
                  <c:v>-54.496999999999993</c:v>
                </c:pt>
                <c:pt idx="5615">
                  <c:v>-54.49499999999999</c:v>
                </c:pt>
                <c:pt idx="5616">
                  <c:v>-54.492999999999995</c:v>
                </c:pt>
                <c:pt idx="5617">
                  <c:v>-54.490999999999993</c:v>
                </c:pt>
                <c:pt idx="5618">
                  <c:v>-54.48899999999999</c:v>
                </c:pt>
                <c:pt idx="5619">
                  <c:v>-54.486999999999995</c:v>
                </c:pt>
                <c:pt idx="5620">
                  <c:v>-54.484999999999992</c:v>
                </c:pt>
                <c:pt idx="5621">
                  <c:v>-54.48299999999999</c:v>
                </c:pt>
                <c:pt idx="5622">
                  <c:v>-54.480999999999995</c:v>
                </c:pt>
                <c:pt idx="5623">
                  <c:v>-54.478999999999992</c:v>
                </c:pt>
                <c:pt idx="5624">
                  <c:v>-54.476999999999997</c:v>
                </c:pt>
                <c:pt idx="5625">
                  <c:v>-54.474999999999994</c:v>
                </c:pt>
                <c:pt idx="5626">
                  <c:v>-54.472999999999992</c:v>
                </c:pt>
                <c:pt idx="5627">
                  <c:v>-54.470999999999997</c:v>
                </c:pt>
                <c:pt idx="5628">
                  <c:v>-54.468999999999994</c:v>
                </c:pt>
                <c:pt idx="5629">
                  <c:v>-54.466999999999999</c:v>
                </c:pt>
                <c:pt idx="5630">
                  <c:v>-54.464999999999996</c:v>
                </c:pt>
                <c:pt idx="5631">
                  <c:v>-54.462999999999994</c:v>
                </c:pt>
                <c:pt idx="5632">
                  <c:v>-54.460999999999999</c:v>
                </c:pt>
                <c:pt idx="5633">
                  <c:v>-54.458999999999996</c:v>
                </c:pt>
                <c:pt idx="5634">
                  <c:v>-54.456999999999994</c:v>
                </c:pt>
                <c:pt idx="5635">
                  <c:v>-54.454999999999998</c:v>
                </c:pt>
                <c:pt idx="5636">
                  <c:v>-54.452999999999996</c:v>
                </c:pt>
                <c:pt idx="5637">
                  <c:v>-54.450999999999993</c:v>
                </c:pt>
                <c:pt idx="5638">
                  <c:v>-54.448999999999998</c:v>
                </c:pt>
                <c:pt idx="5639">
                  <c:v>-54.446999999999996</c:v>
                </c:pt>
                <c:pt idx="5640">
                  <c:v>-54.444999999999993</c:v>
                </c:pt>
                <c:pt idx="5641">
                  <c:v>-54.442999999999998</c:v>
                </c:pt>
                <c:pt idx="5642">
                  <c:v>-54.440999999999995</c:v>
                </c:pt>
                <c:pt idx="5643">
                  <c:v>-54.438999999999993</c:v>
                </c:pt>
                <c:pt idx="5644">
                  <c:v>-54.436999999999998</c:v>
                </c:pt>
                <c:pt idx="5645">
                  <c:v>-54.434999999999995</c:v>
                </c:pt>
                <c:pt idx="5646">
                  <c:v>-54.432999999999993</c:v>
                </c:pt>
                <c:pt idx="5647">
                  <c:v>-54.430999999999997</c:v>
                </c:pt>
                <c:pt idx="5648">
                  <c:v>-54.428999999999995</c:v>
                </c:pt>
                <c:pt idx="5649">
                  <c:v>-54.426999999999992</c:v>
                </c:pt>
                <c:pt idx="5650">
                  <c:v>-54.424999999999997</c:v>
                </c:pt>
                <c:pt idx="5651">
                  <c:v>-54.422999999999995</c:v>
                </c:pt>
                <c:pt idx="5652">
                  <c:v>-54.420999999999992</c:v>
                </c:pt>
                <c:pt idx="5653">
                  <c:v>-54.418999999999997</c:v>
                </c:pt>
                <c:pt idx="5654">
                  <c:v>-54.416999999999994</c:v>
                </c:pt>
                <c:pt idx="5655">
                  <c:v>-54.414999999999992</c:v>
                </c:pt>
                <c:pt idx="5656">
                  <c:v>-54.412999999999997</c:v>
                </c:pt>
                <c:pt idx="5657">
                  <c:v>-54.410999999999994</c:v>
                </c:pt>
                <c:pt idx="5658">
                  <c:v>-54.408999999999992</c:v>
                </c:pt>
                <c:pt idx="5659">
                  <c:v>-54.406999999999996</c:v>
                </c:pt>
                <c:pt idx="5660">
                  <c:v>-54.404999999999994</c:v>
                </c:pt>
                <c:pt idx="5661">
                  <c:v>-54.402999999999992</c:v>
                </c:pt>
                <c:pt idx="5662">
                  <c:v>-54.400999999999996</c:v>
                </c:pt>
                <c:pt idx="5663">
                  <c:v>-54.398999999999994</c:v>
                </c:pt>
                <c:pt idx="5664">
                  <c:v>-54.396999999999991</c:v>
                </c:pt>
                <c:pt idx="5665">
                  <c:v>-54.394999999999996</c:v>
                </c:pt>
                <c:pt idx="5666">
                  <c:v>-54.392999999999994</c:v>
                </c:pt>
                <c:pt idx="5667">
                  <c:v>-54.390999999999991</c:v>
                </c:pt>
                <c:pt idx="5668">
                  <c:v>-54.388999999999996</c:v>
                </c:pt>
                <c:pt idx="5669">
                  <c:v>-54.386999999999993</c:v>
                </c:pt>
                <c:pt idx="5670">
                  <c:v>-54.384999999999991</c:v>
                </c:pt>
                <c:pt idx="5671">
                  <c:v>-54.382999999999996</c:v>
                </c:pt>
                <c:pt idx="5672">
                  <c:v>-54.380999999999993</c:v>
                </c:pt>
                <c:pt idx="5673">
                  <c:v>-54.378999999999991</c:v>
                </c:pt>
                <c:pt idx="5674">
                  <c:v>-54.376999999999995</c:v>
                </c:pt>
                <c:pt idx="5675">
                  <c:v>-54.374999999999993</c:v>
                </c:pt>
                <c:pt idx="5676">
                  <c:v>-54.37299999999999</c:v>
                </c:pt>
                <c:pt idx="5677">
                  <c:v>-54.370999999999995</c:v>
                </c:pt>
                <c:pt idx="5678">
                  <c:v>-54.368999999999993</c:v>
                </c:pt>
                <c:pt idx="5679">
                  <c:v>-54.36699999999999</c:v>
                </c:pt>
                <c:pt idx="5680">
                  <c:v>-54.364999999999995</c:v>
                </c:pt>
                <c:pt idx="5681">
                  <c:v>-54.362999999999992</c:v>
                </c:pt>
                <c:pt idx="5682">
                  <c:v>-54.36099999999999</c:v>
                </c:pt>
                <c:pt idx="5683">
                  <c:v>-54.358999999999995</c:v>
                </c:pt>
                <c:pt idx="5684">
                  <c:v>-54.356999999999992</c:v>
                </c:pt>
                <c:pt idx="5685">
                  <c:v>-54.354999999999997</c:v>
                </c:pt>
                <c:pt idx="5686">
                  <c:v>-54.352999999999994</c:v>
                </c:pt>
                <c:pt idx="5687">
                  <c:v>-54.350999999999992</c:v>
                </c:pt>
                <c:pt idx="5688">
                  <c:v>-54.348999999999997</c:v>
                </c:pt>
                <c:pt idx="5689">
                  <c:v>-54.346999999999994</c:v>
                </c:pt>
                <c:pt idx="5690">
                  <c:v>-54.344999999999992</c:v>
                </c:pt>
                <c:pt idx="5691">
                  <c:v>-54.342999999999996</c:v>
                </c:pt>
                <c:pt idx="5692">
                  <c:v>-54.340999999999994</c:v>
                </c:pt>
                <c:pt idx="5693">
                  <c:v>-54.338999999999999</c:v>
                </c:pt>
                <c:pt idx="5694">
                  <c:v>-54.336999999999996</c:v>
                </c:pt>
                <c:pt idx="5695">
                  <c:v>-54.334999999999994</c:v>
                </c:pt>
                <c:pt idx="5696">
                  <c:v>-54.332999999999998</c:v>
                </c:pt>
                <c:pt idx="5697">
                  <c:v>-54.330999999999996</c:v>
                </c:pt>
                <c:pt idx="5698">
                  <c:v>-54.328999999999994</c:v>
                </c:pt>
                <c:pt idx="5699">
                  <c:v>-54.326999999999998</c:v>
                </c:pt>
                <c:pt idx="5700">
                  <c:v>-54.324999999999996</c:v>
                </c:pt>
                <c:pt idx="5701">
                  <c:v>-54.322999999999993</c:v>
                </c:pt>
                <c:pt idx="5702">
                  <c:v>-54.320999999999998</c:v>
                </c:pt>
                <c:pt idx="5703">
                  <c:v>-54.318999999999996</c:v>
                </c:pt>
                <c:pt idx="5704">
                  <c:v>-54.316999999999993</c:v>
                </c:pt>
                <c:pt idx="5705">
                  <c:v>-54.314999999999998</c:v>
                </c:pt>
                <c:pt idx="5706">
                  <c:v>-54.312999999999995</c:v>
                </c:pt>
                <c:pt idx="5707">
                  <c:v>-54.310999999999993</c:v>
                </c:pt>
                <c:pt idx="5708">
                  <c:v>-54.308999999999997</c:v>
                </c:pt>
                <c:pt idx="5709">
                  <c:v>-54.306999999999995</c:v>
                </c:pt>
                <c:pt idx="5710">
                  <c:v>-54.304999999999993</c:v>
                </c:pt>
                <c:pt idx="5711">
                  <c:v>-54.302999999999997</c:v>
                </c:pt>
                <c:pt idx="5712">
                  <c:v>-54.300999999999995</c:v>
                </c:pt>
                <c:pt idx="5713">
                  <c:v>-54.298999999999992</c:v>
                </c:pt>
                <c:pt idx="5714">
                  <c:v>-54.296999999999997</c:v>
                </c:pt>
                <c:pt idx="5715">
                  <c:v>-54.294999999999995</c:v>
                </c:pt>
                <c:pt idx="5716">
                  <c:v>-54.292999999999992</c:v>
                </c:pt>
                <c:pt idx="5717">
                  <c:v>-54.290999999999997</c:v>
                </c:pt>
                <c:pt idx="5718">
                  <c:v>-54.288999999999994</c:v>
                </c:pt>
                <c:pt idx="5719">
                  <c:v>-54.286999999999992</c:v>
                </c:pt>
                <c:pt idx="5720">
                  <c:v>-54.284999999999997</c:v>
                </c:pt>
                <c:pt idx="5721">
                  <c:v>-54.282999999999994</c:v>
                </c:pt>
                <c:pt idx="5722">
                  <c:v>-54.280999999999992</c:v>
                </c:pt>
                <c:pt idx="5723">
                  <c:v>-54.278999999999996</c:v>
                </c:pt>
                <c:pt idx="5724">
                  <c:v>-54.276999999999994</c:v>
                </c:pt>
                <c:pt idx="5725">
                  <c:v>-54.274999999999991</c:v>
                </c:pt>
                <c:pt idx="5726">
                  <c:v>-54.272999999999996</c:v>
                </c:pt>
                <c:pt idx="5727">
                  <c:v>-54.270999999999994</c:v>
                </c:pt>
                <c:pt idx="5728">
                  <c:v>-54.268999999999991</c:v>
                </c:pt>
                <c:pt idx="5729">
                  <c:v>-54.266999999999996</c:v>
                </c:pt>
                <c:pt idx="5730">
                  <c:v>-54.264999999999993</c:v>
                </c:pt>
                <c:pt idx="5731">
                  <c:v>-54.262999999999991</c:v>
                </c:pt>
                <c:pt idx="5732">
                  <c:v>-54.260999999999996</c:v>
                </c:pt>
                <c:pt idx="5733">
                  <c:v>-54.258999999999993</c:v>
                </c:pt>
                <c:pt idx="5734">
                  <c:v>-54.256999999999991</c:v>
                </c:pt>
                <c:pt idx="5735">
                  <c:v>-54.254999999999995</c:v>
                </c:pt>
                <c:pt idx="5736">
                  <c:v>-54.252999999999993</c:v>
                </c:pt>
                <c:pt idx="5737">
                  <c:v>-54.250999999999991</c:v>
                </c:pt>
                <c:pt idx="5738">
                  <c:v>-54.248999999999995</c:v>
                </c:pt>
                <c:pt idx="5739">
                  <c:v>-54.246999999999993</c:v>
                </c:pt>
                <c:pt idx="5740">
                  <c:v>-54.24499999999999</c:v>
                </c:pt>
                <c:pt idx="5741">
                  <c:v>-54.242999999999995</c:v>
                </c:pt>
                <c:pt idx="5742">
                  <c:v>-54.240999999999993</c:v>
                </c:pt>
                <c:pt idx="5743">
                  <c:v>-54.23899999999999</c:v>
                </c:pt>
                <c:pt idx="5744">
                  <c:v>-54.236999999999995</c:v>
                </c:pt>
                <c:pt idx="5745">
                  <c:v>-54.234999999999992</c:v>
                </c:pt>
                <c:pt idx="5746">
                  <c:v>-54.23299999999999</c:v>
                </c:pt>
                <c:pt idx="5747">
                  <c:v>-54.230999999999995</c:v>
                </c:pt>
                <c:pt idx="5748">
                  <c:v>-54.228999999999992</c:v>
                </c:pt>
                <c:pt idx="5749">
                  <c:v>-54.226999999999997</c:v>
                </c:pt>
                <c:pt idx="5750">
                  <c:v>-54.224999999999994</c:v>
                </c:pt>
                <c:pt idx="5751">
                  <c:v>-54.222999999999992</c:v>
                </c:pt>
                <c:pt idx="5752">
                  <c:v>-54.220999999999997</c:v>
                </c:pt>
                <c:pt idx="5753">
                  <c:v>-54.218999999999994</c:v>
                </c:pt>
                <c:pt idx="5754">
                  <c:v>-54.216999999999999</c:v>
                </c:pt>
                <c:pt idx="5755">
                  <c:v>-54.214999999999996</c:v>
                </c:pt>
                <c:pt idx="5756">
                  <c:v>-54.212999999999994</c:v>
                </c:pt>
                <c:pt idx="5757">
                  <c:v>-54.210999999999999</c:v>
                </c:pt>
                <c:pt idx="5758">
                  <c:v>-54.208999999999996</c:v>
                </c:pt>
                <c:pt idx="5759">
                  <c:v>-54.206999999999994</c:v>
                </c:pt>
                <c:pt idx="5760">
                  <c:v>-54.204999999999998</c:v>
                </c:pt>
                <c:pt idx="5761">
                  <c:v>-54.202999999999996</c:v>
                </c:pt>
                <c:pt idx="5762">
                  <c:v>-54.200999999999993</c:v>
                </c:pt>
                <c:pt idx="5763">
                  <c:v>-54.198999999999998</c:v>
                </c:pt>
                <c:pt idx="5764">
                  <c:v>-54.196999999999996</c:v>
                </c:pt>
                <c:pt idx="5765">
                  <c:v>-54.194999999999993</c:v>
                </c:pt>
                <c:pt idx="5766">
                  <c:v>-54.192999999999998</c:v>
                </c:pt>
                <c:pt idx="5767">
                  <c:v>-54.190999999999995</c:v>
                </c:pt>
                <c:pt idx="5768">
                  <c:v>-54.188999999999993</c:v>
                </c:pt>
                <c:pt idx="5769">
                  <c:v>-54.186999999999998</c:v>
                </c:pt>
                <c:pt idx="5770">
                  <c:v>-54.184999999999995</c:v>
                </c:pt>
                <c:pt idx="5771">
                  <c:v>-54.182999999999993</c:v>
                </c:pt>
                <c:pt idx="5772">
                  <c:v>-54.180999999999997</c:v>
                </c:pt>
                <c:pt idx="5773">
                  <c:v>-54.178999999999995</c:v>
                </c:pt>
                <c:pt idx="5774">
                  <c:v>-54.176999999999992</c:v>
                </c:pt>
                <c:pt idx="5775">
                  <c:v>-54.174999999999997</c:v>
                </c:pt>
                <c:pt idx="5776">
                  <c:v>-54.172999999999995</c:v>
                </c:pt>
                <c:pt idx="5777">
                  <c:v>-54.170999999999992</c:v>
                </c:pt>
                <c:pt idx="5778">
                  <c:v>-54.168999999999997</c:v>
                </c:pt>
                <c:pt idx="5779">
                  <c:v>-54.166999999999994</c:v>
                </c:pt>
                <c:pt idx="5780">
                  <c:v>-54.164999999999992</c:v>
                </c:pt>
                <c:pt idx="5781">
                  <c:v>-54.162999999999997</c:v>
                </c:pt>
                <c:pt idx="5782">
                  <c:v>-54.160999999999994</c:v>
                </c:pt>
                <c:pt idx="5783">
                  <c:v>-54.158999999999992</c:v>
                </c:pt>
                <c:pt idx="5784">
                  <c:v>-54.156999999999996</c:v>
                </c:pt>
                <c:pt idx="5785">
                  <c:v>-54.154999999999994</c:v>
                </c:pt>
                <c:pt idx="5786">
                  <c:v>-54.152999999999992</c:v>
                </c:pt>
                <c:pt idx="5787">
                  <c:v>-54.150999999999996</c:v>
                </c:pt>
                <c:pt idx="5788">
                  <c:v>-54.148999999999994</c:v>
                </c:pt>
                <c:pt idx="5789">
                  <c:v>-54.146999999999991</c:v>
                </c:pt>
                <c:pt idx="5790">
                  <c:v>-54.144999999999996</c:v>
                </c:pt>
                <c:pt idx="5791">
                  <c:v>-54.142999999999994</c:v>
                </c:pt>
                <c:pt idx="5792">
                  <c:v>-54.140999999999991</c:v>
                </c:pt>
                <c:pt idx="5793">
                  <c:v>-54.138999999999996</c:v>
                </c:pt>
                <c:pt idx="5794">
                  <c:v>-54.136999999999993</c:v>
                </c:pt>
                <c:pt idx="5795">
                  <c:v>-54.134999999999991</c:v>
                </c:pt>
                <c:pt idx="5796">
                  <c:v>-54.132999999999996</c:v>
                </c:pt>
                <c:pt idx="5797">
                  <c:v>-54.130999999999993</c:v>
                </c:pt>
                <c:pt idx="5798">
                  <c:v>-54.128999999999991</c:v>
                </c:pt>
                <c:pt idx="5799">
                  <c:v>-54.126999999999995</c:v>
                </c:pt>
                <c:pt idx="5800">
                  <c:v>-54.124999999999993</c:v>
                </c:pt>
                <c:pt idx="5801">
                  <c:v>-54.12299999999999</c:v>
                </c:pt>
                <c:pt idx="5802">
                  <c:v>-54.120999999999995</c:v>
                </c:pt>
                <c:pt idx="5803">
                  <c:v>-54.118999999999993</c:v>
                </c:pt>
                <c:pt idx="5804">
                  <c:v>-54.11699999999999</c:v>
                </c:pt>
                <c:pt idx="5805">
                  <c:v>-54.114999999999995</c:v>
                </c:pt>
                <c:pt idx="5806">
                  <c:v>-54.112999999999992</c:v>
                </c:pt>
                <c:pt idx="5807">
                  <c:v>-54.11099999999999</c:v>
                </c:pt>
                <c:pt idx="5808">
                  <c:v>-54.108999999999995</c:v>
                </c:pt>
                <c:pt idx="5809">
                  <c:v>-54.106999999999992</c:v>
                </c:pt>
                <c:pt idx="5810">
                  <c:v>-54.104999999999997</c:v>
                </c:pt>
                <c:pt idx="5811">
                  <c:v>-54.102999999999994</c:v>
                </c:pt>
                <c:pt idx="5812">
                  <c:v>-54.100999999999992</c:v>
                </c:pt>
                <c:pt idx="5813">
                  <c:v>-54.098999999999997</c:v>
                </c:pt>
                <c:pt idx="5814">
                  <c:v>-54.096999999999994</c:v>
                </c:pt>
                <c:pt idx="5815">
                  <c:v>-54.094999999999992</c:v>
                </c:pt>
                <c:pt idx="5816">
                  <c:v>-54.092999999999996</c:v>
                </c:pt>
                <c:pt idx="5817">
                  <c:v>-54.090999999999994</c:v>
                </c:pt>
                <c:pt idx="5818">
                  <c:v>-54.088999999999999</c:v>
                </c:pt>
                <c:pt idx="5819">
                  <c:v>-54.086999999999996</c:v>
                </c:pt>
                <c:pt idx="5820">
                  <c:v>-54.084999999999994</c:v>
                </c:pt>
                <c:pt idx="5821">
                  <c:v>-54.082999999999998</c:v>
                </c:pt>
                <c:pt idx="5822">
                  <c:v>-54.080999999999996</c:v>
                </c:pt>
                <c:pt idx="5823">
                  <c:v>-54.078999999999994</c:v>
                </c:pt>
                <c:pt idx="5824">
                  <c:v>-54.076999999999998</c:v>
                </c:pt>
                <c:pt idx="5825">
                  <c:v>-54.074999999999996</c:v>
                </c:pt>
                <c:pt idx="5826">
                  <c:v>-54.072999999999993</c:v>
                </c:pt>
                <c:pt idx="5827">
                  <c:v>-54.070999999999998</c:v>
                </c:pt>
                <c:pt idx="5828">
                  <c:v>-54.068999999999996</c:v>
                </c:pt>
                <c:pt idx="5829">
                  <c:v>-54.066999999999993</c:v>
                </c:pt>
                <c:pt idx="5830">
                  <c:v>-54.064999999999998</c:v>
                </c:pt>
                <c:pt idx="5831">
                  <c:v>-54.062999999999995</c:v>
                </c:pt>
                <c:pt idx="5832">
                  <c:v>-54.060999999999993</c:v>
                </c:pt>
                <c:pt idx="5833">
                  <c:v>-54.058999999999997</c:v>
                </c:pt>
                <c:pt idx="5834">
                  <c:v>-54.056999999999995</c:v>
                </c:pt>
                <c:pt idx="5835">
                  <c:v>-54.054999999999993</c:v>
                </c:pt>
                <c:pt idx="5836">
                  <c:v>-54.052999999999997</c:v>
                </c:pt>
                <c:pt idx="5837">
                  <c:v>-54.050999999999995</c:v>
                </c:pt>
                <c:pt idx="5838">
                  <c:v>-54.048999999999992</c:v>
                </c:pt>
                <c:pt idx="5839">
                  <c:v>-54.046999999999997</c:v>
                </c:pt>
                <c:pt idx="5840">
                  <c:v>-54.044999999999995</c:v>
                </c:pt>
                <c:pt idx="5841">
                  <c:v>-54.042999999999992</c:v>
                </c:pt>
                <c:pt idx="5842">
                  <c:v>-54.040999999999997</c:v>
                </c:pt>
                <c:pt idx="5843">
                  <c:v>-54.038999999999994</c:v>
                </c:pt>
                <c:pt idx="5844">
                  <c:v>-54.036999999999992</c:v>
                </c:pt>
                <c:pt idx="5845">
                  <c:v>-54.034999999999997</c:v>
                </c:pt>
                <c:pt idx="5846">
                  <c:v>-54.032999999999994</c:v>
                </c:pt>
                <c:pt idx="5847">
                  <c:v>-54.030999999999992</c:v>
                </c:pt>
                <c:pt idx="5848">
                  <c:v>-54.028999999999996</c:v>
                </c:pt>
                <c:pt idx="5849">
                  <c:v>-54.026999999999994</c:v>
                </c:pt>
                <c:pt idx="5850">
                  <c:v>-54.024999999999991</c:v>
                </c:pt>
                <c:pt idx="5851">
                  <c:v>-54.022999999999996</c:v>
                </c:pt>
                <c:pt idx="5852">
                  <c:v>-54.020999999999994</c:v>
                </c:pt>
                <c:pt idx="5853">
                  <c:v>-54.018999999999991</c:v>
                </c:pt>
                <c:pt idx="5854">
                  <c:v>-54.016999999999996</c:v>
                </c:pt>
                <c:pt idx="5855">
                  <c:v>-54.014999999999993</c:v>
                </c:pt>
                <c:pt idx="5856">
                  <c:v>-54.012999999999991</c:v>
                </c:pt>
                <c:pt idx="5857">
                  <c:v>-54.010999999999996</c:v>
                </c:pt>
                <c:pt idx="5858">
                  <c:v>-54.008999999999993</c:v>
                </c:pt>
                <c:pt idx="5859">
                  <c:v>-54.006999999999991</c:v>
                </c:pt>
                <c:pt idx="5860">
                  <c:v>-54.004999999999995</c:v>
                </c:pt>
                <c:pt idx="5861">
                  <c:v>-54.002999999999993</c:v>
                </c:pt>
                <c:pt idx="5862">
                  <c:v>-54.000999999999991</c:v>
                </c:pt>
                <c:pt idx="5863">
                  <c:v>-53.998999999999995</c:v>
                </c:pt>
                <c:pt idx="5864">
                  <c:v>-53.996999999999993</c:v>
                </c:pt>
                <c:pt idx="5865">
                  <c:v>-53.99499999999999</c:v>
                </c:pt>
                <c:pt idx="5866">
                  <c:v>-53.992999999999995</c:v>
                </c:pt>
                <c:pt idx="5867">
                  <c:v>-53.990999999999993</c:v>
                </c:pt>
                <c:pt idx="5868">
                  <c:v>-53.98899999999999</c:v>
                </c:pt>
                <c:pt idx="5869">
                  <c:v>-53.986999999999995</c:v>
                </c:pt>
                <c:pt idx="5870">
                  <c:v>-53.984999999999992</c:v>
                </c:pt>
                <c:pt idx="5871">
                  <c:v>-53.98299999999999</c:v>
                </c:pt>
                <c:pt idx="5872">
                  <c:v>-53.980999999999995</c:v>
                </c:pt>
                <c:pt idx="5873">
                  <c:v>-53.978999999999992</c:v>
                </c:pt>
                <c:pt idx="5874">
                  <c:v>-53.976999999999997</c:v>
                </c:pt>
                <c:pt idx="5875">
                  <c:v>-53.974999999999994</c:v>
                </c:pt>
                <c:pt idx="5876">
                  <c:v>-53.972999999999992</c:v>
                </c:pt>
                <c:pt idx="5877">
                  <c:v>-53.970999999999997</c:v>
                </c:pt>
                <c:pt idx="5878">
                  <c:v>-53.968999999999994</c:v>
                </c:pt>
                <c:pt idx="5879">
                  <c:v>-53.966999999999999</c:v>
                </c:pt>
                <c:pt idx="5880">
                  <c:v>-53.964999999999996</c:v>
                </c:pt>
                <c:pt idx="5881">
                  <c:v>-53.962999999999994</c:v>
                </c:pt>
                <c:pt idx="5882">
                  <c:v>-53.960999999999999</c:v>
                </c:pt>
                <c:pt idx="5883">
                  <c:v>-53.958999999999996</c:v>
                </c:pt>
                <c:pt idx="5884">
                  <c:v>-53.956999999999994</c:v>
                </c:pt>
                <c:pt idx="5885">
                  <c:v>-53.954999999999998</c:v>
                </c:pt>
                <c:pt idx="5886">
                  <c:v>-53.952999999999996</c:v>
                </c:pt>
                <c:pt idx="5887">
                  <c:v>-53.950999999999993</c:v>
                </c:pt>
                <c:pt idx="5888">
                  <c:v>-53.948999999999998</c:v>
                </c:pt>
                <c:pt idx="5889">
                  <c:v>-53.946999999999996</c:v>
                </c:pt>
                <c:pt idx="5890">
                  <c:v>-53.944999999999993</c:v>
                </c:pt>
                <c:pt idx="5891">
                  <c:v>-53.942999999999998</c:v>
                </c:pt>
                <c:pt idx="5892">
                  <c:v>-53.940999999999995</c:v>
                </c:pt>
                <c:pt idx="5893">
                  <c:v>-53.938999999999993</c:v>
                </c:pt>
                <c:pt idx="5894">
                  <c:v>-53.936999999999998</c:v>
                </c:pt>
                <c:pt idx="5895">
                  <c:v>-53.934999999999995</c:v>
                </c:pt>
                <c:pt idx="5896">
                  <c:v>-53.932999999999993</c:v>
                </c:pt>
                <c:pt idx="5897">
                  <c:v>-53.930999999999997</c:v>
                </c:pt>
                <c:pt idx="5898">
                  <c:v>-53.928999999999995</c:v>
                </c:pt>
                <c:pt idx="5899">
                  <c:v>-53.926999999999992</c:v>
                </c:pt>
                <c:pt idx="5900">
                  <c:v>-53.924999999999997</c:v>
                </c:pt>
                <c:pt idx="5901">
                  <c:v>-53.922999999999995</c:v>
                </c:pt>
                <c:pt idx="5902">
                  <c:v>-53.920999999999992</c:v>
                </c:pt>
                <c:pt idx="5903">
                  <c:v>-53.918999999999997</c:v>
                </c:pt>
                <c:pt idx="5904">
                  <c:v>-53.916999999999994</c:v>
                </c:pt>
                <c:pt idx="5905">
                  <c:v>-53.914999999999992</c:v>
                </c:pt>
                <c:pt idx="5906">
                  <c:v>-53.912999999999997</c:v>
                </c:pt>
                <c:pt idx="5907">
                  <c:v>-53.910999999999994</c:v>
                </c:pt>
                <c:pt idx="5908">
                  <c:v>-53.908999999999992</c:v>
                </c:pt>
                <c:pt idx="5909">
                  <c:v>-53.906999999999996</c:v>
                </c:pt>
                <c:pt idx="5910">
                  <c:v>-53.904999999999994</c:v>
                </c:pt>
                <c:pt idx="5911">
                  <c:v>-53.902999999999992</c:v>
                </c:pt>
                <c:pt idx="5912">
                  <c:v>-53.900999999999996</c:v>
                </c:pt>
                <c:pt idx="5913">
                  <c:v>-53.898999999999994</c:v>
                </c:pt>
                <c:pt idx="5914">
                  <c:v>-53.896999999999991</c:v>
                </c:pt>
                <c:pt idx="5915">
                  <c:v>-53.894999999999996</c:v>
                </c:pt>
                <c:pt idx="5916">
                  <c:v>-53.892999999999994</c:v>
                </c:pt>
                <c:pt idx="5917">
                  <c:v>-53.890999999999991</c:v>
                </c:pt>
                <c:pt idx="5918">
                  <c:v>-53.888999999999996</c:v>
                </c:pt>
                <c:pt idx="5919">
                  <c:v>-53.886999999999993</c:v>
                </c:pt>
                <c:pt idx="5920">
                  <c:v>-53.884999999999991</c:v>
                </c:pt>
                <c:pt idx="5921">
                  <c:v>-53.882999999999996</c:v>
                </c:pt>
                <c:pt idx="5922">
                  <c:v>-53.880999999999993</c:v>
                </c:pt>
                <c:pt idx="5923">
                  <c:v>-53.878999999999991</c:v>
                </c:pt>
                <c:pt idx="5924">
                  <c:v>-53.876999999999995</c:v>
                </c:pt>
                <c:pt idx="5925">
                  <c:v>-53.874999999999993</c:v>
                </c:pt>
                <c:pt idx="5926">
                  <c:v>-53.87299999999999</c:v>
                </c:pt>
                <c:pt idx="5927">
                  <c:v>-53.870999999999995</c:v>
                </c:pt>
                <c:pt idx="5928">
                  <c:v>-53.868999999999993</c:v>
                </c:pt>
                <c:pt idx="5929">
                  <c:v>-53.86699999999999</c:v>
                </c:pt>
                <c:pt idx="5930">
                  <c:v>-53.864999999999995</c:v>
                </c:pt>
                <c:pt idx="5931">
                  <c:v>-53.862999999999992</c:v>
                </c:pt>
                <c:pt idx="5932">
                  <c:v>-53.86099999999999</c:v>
                </c:pt>
                <c:pt idx="5933">
                  <c:v>-53.858999999999995</c:v>
                </c:pt>
                <c:pt idx="5934">
                  <c:v>-53.856999999999992</c:v>
                </c:pt>
                <c:pt idx="5935">
                  <c:v>-53.854999999999997</c:v>
                </c:pt>
                <c:pt idx="5936">
                  <c:v>-53.852999999999994</c:v>
                </c:pt>
                <c:pt idx="5937">
                  <c:v>-53.850999999999992</c:v>
                </c:pt>
                <c:pt idx="5938">
                  <c:v>-53.848999999999997</c:v>
                </c:pt>
                <c:pt idx="5939">
                  <c:v>-53.846999999999994</c:v>
                </c:pt>
                <c:pt idx="5940">
                  <c:v>-53.844999999999992</c:v>
                </c:pt>
                <c:pt idx="5941">
                  <c:v>-53.842999999999996</c:v>
                </c:pt>
                <c:pt idx="5942">
                  <c:v>-53.840999999999994</c:v>
                </c:pt>
                <c:pt idx="5943">
                  <c:v>-53.838999999999999</c:v>
                </c:pt>
                <c:pt idx="5944">
                  <c:v>-53.836999999999996</c:v>
                </c:pt>
                <c:pt idx="5945">
                  <c:v>-53.834999999999994</c:v>
                </c:pt>
                <c:pt idx="5946">
                  <c:v>-53.832999999999998</c:v>
                </c:pt>
                <c:pt idx="5947">
                  <c:v>-53.830999999999996</c:v>
                </c:pt>
                <c:pt idx="5948">
                  <c:v>-53.828999999999994</c:v>
                </c:pt>
                <c:pt idx="5949">
                  <c:v>-53.826999999999998</c:v>
                </c:pt>
                <c:pt idx="5950">
                  <c:v>-53.824999999999996</c:v>
                </c:pt>
                <c:pt idx="5951">
                  <c:v>-53.822999999999993</c:v>
                </c:pt>
                <c:pt idx="5952">
                  <c:v>-53.820999999999998</c:v>
                </c:pt>
                <c:pt idx="5953">
                  <c:v>-53.818999999999996</c:v>
                </c:pt>
                <c:pt idx="5954">
                  <c:v>-53.816999999999993</c:v>
                </c:pt>
                <c:pt idx="5955">
                  <c:v>-53.814999999999998</c:v>
                </c:pt>
                <c:pt idx="5956">
                  <c:v>-53.812999999999995</c:v>
                </c:pt>
                <c:pt idx="5957">
                  <c:v>-53.810999999999993</c:v>
                </c:pt>
                <c:pt idx="5958">
                  <c:v>-53.808999999999997</c:v>
                </c:pt>
                <c:pt idx="5959">
                  <c:v>-53.806999999999995</c:v>
                </c:pt>
                <c:pt idx="5960">
                  <c:v>-53.804999999999993</c:v>
                </c:pt>
                <c:pt idx="5961">
                  <c:v>-53.802999999999997</c:v>
                </c:pt>
                <c:pt idx="5962">
                  <c:v>-53.800999999999995</c:v>
                </c:pt>
                <c:pt idx="5963">
                  <c:v>-53.798999999999992</c:v>
                </c:pt>
                <c:pt idx="5964">
                  <c:v>-53.796999999999997</c:v>
                </c:pt>
                <c:pt idx="5965">
                  <c:v>-53.794999999999995</c:v>
                </c:pt>
                <c:pt idx="5966">
                  <c:v>-53.792999999999992</c:v>
                </c:pt>
                <c:pt idx="5967">
                  <c:v>-53.790999999999997</c:v>
                </c:pt>
                <c:pt idx="5968">
                  <c:v>-53.788999999999994</c:v>
                </c:pt>
                <c:pt idx="5969">
                  <c:v>-53.786999999999992</c:v>
                </c:pt>
                <c:pt idx="5970">
                  <c:v>-53.784999999999997</c:v>
                </c:pt>
                <c:pt idx="5971">
                  <c:v>-53.782999999999994</c:v>
                </c:pt>
                <c:pt idx="5972">
                  <c:v>-53.780999999999992</c:v>
                </c:pt>
                <c:pt idx="5973">
                  <c:v>-53.778999999999996</c:v>
                </c:pt>
                <c:pt idx="5974">
                  <c:v>-53.776999999999994</c:v>
                </c:pt>
                <c:pt idx="5975">
                  <c:v>-53.774999999999991</c:v>
                </c:pt>
                <c:pt idx="5976">
                  <c:v>-53.772999999999996</c:v>
                </c:pt>
                <c:pt idx="5977">
                  <c:v>-53.770999999999994</c:v>
                </c:pt>
                <c:pt idx="5978">
                  <c:v>-53.768999999999991</c:v>
                </c:pt>
                <c:pt idx="5979">
                  <c:v>-53.766999999999996</c:v>
                </c:pt>
                <c:pt idx="5980">
                  <c:v>-53.764999999999993</c:v>
                </c:pt>
                <c:pt idx="5981">
                  <c:v>-53.762999999999991</c:v>
                </c:pt>
                <c:pt idx="5982">
                  <c:v>-53.760999999999996</c:v>
                </c:pt>
                <c:pt idx="5983">
                  <c:v>-53.758999999999993</c:v>
                </c:pt>
                <c:pt idx="5984">
                  <c:v>-53.756999999999991</c:v>
                </c:pt>
                <c:pt idx="5985">
                  <c:v>-53.754999999999995</c:v>
                </c:pt>
                <c:pt idx="5986">
                  <c:v>-53.752999999999993</c:v>
                </c:pt>
                <c:pt idx="5987">
                  <c:v>-53.750999999999991</c:v>
                </c:pt>
                <c:pt idx="5988">
                  <c:v>-53.748999999999995</c:v>
                </c:pt>
                <c:pt idx="5989">
                  <c:v>-53.746999999999993</c:v>
                </c:pt>
                <c:pt idx="5990">
                  <c:v>-53.74499999999999</c:v>
                </c:pt>
                <c:pt idx="5991">
                  <c:v>-53.742999999999995</c:v>
                </c:pt>
                <c:pt idx="5992">
                  <c:v>-53.740999999999993</c:v>
                </c:pt>
                <c:pt idx="5993">
                  <c:v>-53.73899999999999</c:v>
                </c:pt>
                <c:pt idx="5994">
                  <c:v>-53.736999999999995</c:v>
                </c:pt>
                <c:pt idx="5995">
                  <c:v>-53.734999999999992</c:v>
                </c:pt>
                <c:pt idx="5996">
                  <c:v>-53.73299999999999</c:v>
                </c:pt>
                <c:pt idx="5997">
                  <c:v>-53.730999999999995</c:v>
                </c:pt>
                <c:pt idx="5998">
                  <c:v>-53.728999999999992</c:v>
                </c:pt>
                <c:pt idx="5999">
                  <c:v>-53.726999999999997</c:v>
                </c:pt>
                <c:pt idx="6000">
                  <c:v>-53.724999999999994</c:v>
                </c:pt>
                <c:pt idx="6001">
                  <c:v>-53.722999999999992</c:v>
                </c:pt>
                <c:pt idx="6002">
                  <c:v>-53.720999999999997</c:v>
                </c:pt>
                <c:pt idx="6003">
                  <c:v>-53.718999999999994</c:v>
                </c:pt>
                <c:pt idx="6004">
                  <c:v>-53.716999999999999</c:v>
                </c:pt>
                <c:pt idx="6005">
                  <c:v>-53.714999999999996</c:v>
                </c:pt>
                <c:pt idx="6006">
                  <c:v>-53.712999999999994</c:v>
                </c:pt>
                <c:pt idx="6007">
                  <c:v>-53.710999999999999</c:v>
                </c:pt>
                <c:pt idx="6008">
                  <c:v>-53.708999999999996</c:v>
                </c:pt>
                <c:pt idx="6009">
                  <c:v>-53.706999999999994</c:v>
                </c:pt>
                <c:pt idx="6010">
                  <c:v>-53.704999999999998</c:v>
                </c:pt>
                <c:pt idx="6011">
                  <c:v>-53.702999999999996</c:v>
                </c:pt>
                <c:pt idx="6012">
                  <c:v>-53.700999999999993</c:v>
                </c:pt>
                <c:pt idx="6013">
                  <c:v>-53.698999999999998</c:v>
                </c:pt>
                <c:pt idx="6014">
                  <c:v>-53.696999999999996</c:v>
                </c:pt>
                <c:pt idx="6015">
                  <c:v>-53.694999999999993</c:v>
                </c:pt>
                <c:pt idx="6016">
                  <c:v>-53.692999999999998</c:v>
                </c:pt>
                <c:pt idx="6017">
                  <c:v>-53.690999999999995</c:v>
                </c:pt>
                <c:pt idx="6018">
                  <c:v>-53.688999999999993</c:v>
                </c:pt>
                <c:pt idx="6019">
                  <c:v>-53.686999999999998</c:v>
                </c:pt>
                <c:pt idx="6020">
                  <c:v>-53.684999999999995</c:v>
                </c:pt>
                <c:pt idx="6021">
                  <c:v>-53.682999999999993</c:v>
                </c:pt>
                <c:pt idx="6022">
                  <c:v>-53.680999999999997</c:v>
                </c:pt>
                <c:pt idx="6023">
                  <c:v>-53.678999999999995</c:v>
                </c:pt>
                <c:pt idx="6024">
                  <c:v>-53.676999999999992</c:v>
                </c:pt>
                <c:pt idx="6025">
                  <c:v>-53.674999999999997</c:v>
                </c:pt>
                <c:pt idx="6026">
                  <c:v>-53.672999999999995</c:v>
                </c:pt>
                <c:pt idx="6027">
                  <c:v>-53.670999999999992</c:v>
                </c:pt>
                <c:pt idx="6028">
                  <c:v>-53.668999999999997</c:v>
                </c:pt>
                <c:pt idx="6029">
                  <c:v>-53.666999999999994</c:v>
                </c:pt>
                <c:pt idx="6030">
                  <c:v>-53.664999999999992</c:v>
                </c:pt>
                <c:pt idx="6031">
                  <c:v>-53.662999999999997</c:v>
                </c:pt>
                <c:pt idx="6032">
                  <c:v>-53.660999999999994</c:v>
                </c:pt>
                <c:pt idx="6033">
                  <c:v>-53.658999999999992</c:v>
                </c:pt>
                <c:pt idx="6034">
                  <c:v>-53.656999999999996</c:v>
                </c:pt>
                <c:pt idx="6035">
                  <c:v>-53.654999999999994</c:v>
                </c:pt>
                <c:pt idx="6036">
                  <c:v>-53.652999999999992</c:v>
                </c:pt>
                <c:pt idx="6037">
                  <c:v>-53.650999999999996</c:v>
                </c:pt>
                <c:pt idx="6038">
                  <c:v>-53.648999999999994</c:v>
                </c:pt>
                <c:pt idx="6039">
                  <c:v>-53.646999999999991</c:v>
                </c:pt>
                <c:pt idx="6040">
                  <c:v>-53.644999999999996</c:v>
                </c:pt>
                <c:pt idx="6041">
                  <c:v>-53.642999999999994</c:v>
                </c:pt>
                <c:pt idx="6042">
                  <c:v>-53.640999999999991</c:v>
                </c:pt>
                <c:pt idx="6043">
                  <c:v>-53.638999999999996</c:v>
                </c:pt>
                <c:pt idx="6044">
                  <c:v>-53.636999999999993</c:v>
                </c:pt>
                <c:pt idx="6045">
                  <c:v>-53.634999999999991</c:v>
                </c:pt>
                <c:pt idx="6046">
                  <c:v>-53.632999999999996</c:v>
                </c:pt>
                <c:pt idx="6047">
                  <c:v>-53.630999999999993</c:v>
                </c:pt>
                <c:pt idx="6048">
                  <c:v>-53.628999999999991</c:v>
                </c:pt>
                <c:pt idx="6049">
                  <c:v>-53.626999999999995</c:v>
                </c:pt>
                <c:pt idx="6050">
                  <c:v>-53.624999999999993</c:v>
                </c:pt>
                <c:pt idx="6051">
                  <c:v>-53.62299999999999</c:v>
                </c:pt>
                <c:pt idx="6052">
                  <c:v>-53.620999999999995</c:v>
                </c:pt>
                <c:pt idx="6053">
                  <c:v>-53.618999999999993</c:v>
                </c:pt>
                <c:pt idx="6054">
                  <c:v>-53.61699999999999</c:v>
                </c:pt>
                <c:pt idx="6055">
                  <c:v>-53.614999999999995</c:v>
                </c:pt>
                <c:pt idx="6056">
                  <c:v>-53.612999999999992</c:v>
                </c:pt>
                <c:pt idx="6057">
                  <c:v>-53.61099999999999</c:v>
                </c:pt>
                <c:pt idx="6058">
                  <c:v>-53.608999999999995</c:v>
                </c:pt>
                <c:pt idx="6059">
                  <c:v>-53.606999999999992</c:v>
                </c:pt>
                <c:pt idx="6060">
                  <c:v>-53.604999999999997</c:v>
                </c:pt>
                <c:pt idx="6061">
                  <c:v>-53.602999999999994</c:v>
                </c:pt>
                <c:pt idx="6062">
                  <c:v>-53.600999999999992</c:v>
                </c:pt>
                <c:pt idx="6063">
                  <c:v>-53.598999999999997</c:v>
                </c:pt>
                <c:pt idx="6064">
                  <c:v>-53.596999999999994</c:v>
                </c:pt>
                <c:pt idx="6065">
                  <c:v>-53.594999999999992</c:v>
                </c:pt>
                <c:pt idx="6066">
                  <c:v>-53.592999999999996</c:v>
                </c:pt>
                <c:pt idx="6067">
                  <c:v>-53.590999999999994</c:v>
                </c:pt>
                <c:pt idx="6068">
                  <c:v>-53.588999999999999</c:v>
                </c:pt>
                <c:pt idx="6069">
                  <c:v>-53.586999999999996</c:v>
                </c:pt>
                <c:pt idx="6070">
                  <c:v>-53.584999999999994</c:v>
                </c:pt>
                <c:pt idx="6071">
                  <c:v>-53.582999999999998</c:v>
                </c:pt>
                <c:pt idx="6072">
                  <c:v>-53.580999999999996</c:v>
                </c:pt>
                <c:pt idx="6073">
                  <c:v>-53.578999999999994</c:v>
                </c:pt>
                <c:pt idx="6074">
                  <c:v>-53.576999999999998</c:v>
                </c:pt>
                <c:pt idx="6075">
                  <c:v>-53.574999999999996</c:v>
                </c:pt>
                <c:pt idx="6076">
                  <c:v>-53.572999999999993</c:v>
                </c:pt>
                <c:pt idx="6077">
                  <c:v>-53.570999999999998</c:v>
                </c:pt>
                <c:pt idx="6078">
                  <c:v>-53.568999999999996</c:v>
                </c:pt>
                <c:pt idx="6079">
                  <c:v>-53.566999999999993</c:v>
                </c:pt>
                <c:pt idx="6080">
                  <c:v>-53.564999999999998</c:v>
                </c:pt>
                <c:pt idx="6081">
                  <c:v>-53.562999999999995</c:v>
                </c:pt>
                <c:pt idx="6082">
                  <c:v>-53.560999999999993</c:v>
                </c:pt>
                <c:pt idx="6083">
                  <c:v>-53.558999999999997</c:v>
                </c:pt>
                <c:pt idx="6084">
                  <c:v>-53.556999999999995</c:v>
                </c:pt>
                <c:pt idx="6085">
                  <c:v>-53.554999999999993</c:v>
                </c:pt>
                <c:pt idx="6086">
                  <c:v>-53.552999999999997</c:v>
                </c:pt>
                <c:pt idx="6087">
                  <c:v>-53.550999999999995</c:v>
                </c:pt>
                <c:pt idx="6088">
                  <c:v>-53.548999999999992</c:v>
                </c:pt>
                <c:pt idx="6089">
                  <c:v>-53.546999999999997</c:v>
                </c:pt>
                <c:pt idx="6090">
                  <c:v>-53.544999999999995</c:v>
                </c:pt>
                <c:pt idx="6091">
                  <c:v>-53.542999999999992</c:v>
                </c:pt>
                <c:pt idx="6092">
                  <c:v>-53.540999999999997</c:v>
                </c:pt>
                <c:pt idx="6093">
                  <c:v>-53.538999999999994</c:v>
                </c:pt>
                <c:pt idx="6094">
                  <c:v>-53.536999999999992</c:v>
                </c:pt>
                <c:pt idx="6095">
                  <c:v>-53.534999999999997</c:v>
                </c:pt>
                <c:pt idx="6096">
                  <c:v>-53.532999999999994</c:v>
                </c:pt>
                <c:pt idx="6097">
                  <c:v>-53.530999999999992</c:v>
                </c:pt>
                <c:pt idx="6098">
                  <c:v>-53.528999999999996</c:v>
                </c:pt>
                <c:pt idx="6099">
                  <c:v>-53.526999999999994</c:v>
                </c:pt>
                <c:pt idx="6100">
                  <c:v>-53.524999999999991</c:v>
                </c:pt>
                <c:pt idx="6101">
                  <c:v>-53.522999999999996</c:v>
                </c:pt>
                <c:pt idx="6102">
                  <c:v>-53.520999999999994</c:v>
                </c:pt>
                <c:pt idx="6103">
                  <c:v>-53.518999999999991</c:v>
                </c:pt>
                <c:pt idx="6104">
                  <c:v>-53.516999999999996</c:v>
                </c:pt>
                <c:pt idx="6105">
                  <c:v>-53.514999999999993</c:v>
                </c:pt>
                <c:pt idx="6106">
                  <c:v>-53.512999999999991</c:v>
                </c:pt>
                <c:pt idx="6107">
                  <c:v>-53.510999999999996</c:v>
                </c:pt>
                <c:pt idx="6108">
                  <c:v>-53.508999999999993</c:v>
                </c:pt>
                <c:pt idx="6109">
                  <c:v>-53.506999999999991</c:v>
                </c:pt>
                <c:pt idx="6110">
                  <c:v>-53.504999999999995</c:v>
                </c:pt>
                <c:pt idx="6111">
                  <c:v>-53.502999999999993</c:v>
                </c:pt>
                <c:pt idx="6112">
                  <c:v>-53.500999999999991</c:v>
                </c:pt>
                <c:pt idx="6113">
                  <c:v>-53.498999999999995</c:v>
                </c:pt>
                <c:pt idx="6114">
                  <c:v>-53.496999999999993</c:v>
                </c:pt>
                <c:pt idx="6115">
                  <c:v>-53.49499999999999</c:v>
                </c:pt>
                <c:pt idx="6116">
                  <c:v>-53.492999999999995</c:v>
                </c:pt>
                <c:pt idx="6117">
                  <c:v>-53.490999999999993</c:v>
                </c:pt>
                <c:pt idx="6118">
                  <c:v>-53.48899999999999</c:v>
                </c:pt>
                <c:pt idx="6119">
                  <c:v>-53.486999999999995</c:v>
                </c:pt>
                <c:pt idx="6120">
                  <c:v>-53.484999999999992</c:v>
                </c:pt>
                <c:pt idx="6121">
                  <c:v>-53.48299999999999</c:v>
                </c:pt>
                <c:pt idx="6122">
                  <c:v>-53.480999999999995</c:v>
                </c:pt>
                <c:pt idx="6123">
                  <c:v>-53.478999999999992</c:v>
                </c:pt>
                <c:pt idx="6124">
                  <c:v>-53.476999999999997</c:v>
                </c:pt>
                <c:pt idx="6125">
                  <c:v>-53.474999999999994</c:v>
                </c:pt>
                <c:pt idx="6126">
                  <c:v>-53.472999999999992</c:v>
                </c:pt>
                <c:pt idx="6127">
                  <c:v>-53.470999999999997</c:v>
                </c:pt>
                <c:pt idx="6128">
                  <c:v>-53.468999999999994</c:v>
                </c:pt>
                <c:pt idx="6129">
                  <c:v>-53.466999999999999</c:v>
                </c:pt>
                <c:pt idx="6130">
                  <c:v>-53.464999999999996</c:v>
                </c:pt>
                <c:pt idx="6131">
                  <c:v>-53.462999999999994</c:v>
                </c:pt>
                <c:pt idx="6132">
                  <c:v>-53.460999999999999</c:v>
                </c:pt>
                <c:pt idx="6133">
                  <c:v>-53.458999999999996</c:v>
                </c:pt>
                <c:pt idx="6134">
                  <c:v>-53.456999999999994</c:v>
                </c:pt>
                <c:pt idx="6135">
                  <c:v>-53.454999999999998</c:v>
                </c:pt>
                <c:pt idx="6136">
                  <c:v>-53.452999999999996</c:v>
                </c:pt>
                <c:pt idx="6137">
                  <c:v>-53.450999999999993</c:v>
                </c:pt>
                <c:pt idx="6138">
                  <c:v>-53.448999999999998</c:v>
                </c:pt>
                <c:pt idx="6139">
                  <c:v>-53.446999999999996</c:v>
                </c:pt>
                <c:pt idx="6140">
                  <c:v>-53.444999999999993</c:v>
                </c:pt>
                <c:pt idx="6141">
                  <c:v>-53.442999999999998</c:v>
                </c:pt>
                <c:pt idx="6142">
                  <c:v>-53.440999999999995</c:v>
                </c:pt>
                <c:pt idx="6143">
                  <c:v>-53.438999999999993</c:v>
                </c:pt>
                <c:pt idx="6144">
                  <c:v>-53.436999999999998</c:v>
                </c:pt>
                <c:pt idx="6145">
                  <c:v>-53.434999999999995</c:v>
                </c:pt>
                <c:pt idx="6146">
                  <c:v>-53.432999999999993</c:v>
                </c:pt>
                <c:pt idx="6147">
                  <c:v>-53.430999999999997</c:v>
                </c:pt>
                <c:pt idx="6148">
                  <c:v>-53.428999999999995</c:v>
                </c:pt>
                <c:pt idx="6149">
                  <c:v>-53.426999999999992</c:v>
                </c:pt>
                <c:pt idx="6150">
                  <c:v>-53.424999999999997</c:v>
                </c:pt>
                <c:pt idx="6151">
                  <c:v>-53.422999999999995</c:v>
                </c:pt>
                <c:pt idx="6152">
                  <c:v>-53.420999999999992</c:v>
                </c:pt>
                <c:pt idx="6153">
                  <c:v>-53.418999999999997</c:v>
                </c:pt>
                <c:pt idx="6154">
                  <c:v>-53.416999999999994</c:v>
                </c:pt>
                <c:pt idx="6155">
                  <c:v>-53.414999999999992</c:v>
                </c:pt>
                <c:pt idx="6156">
                  <c:v>-53.412999999999997</c:v>
                </c:pt>
                <c:pt idx="6157">
                  <c:v>-53.410999999999994</c:v>
                </c:pt>
                <c:pt idx="6158">
                  <c:v>-53.408999999999992</c:v>
                </c:pt>
                <c:pt idx="6159">
                  <c:v>-53.406999999999996</c:v>
                </c:pt>
                <c:pt idx="6160">
                  <c:v>-53.404999999999994</c:v>
                </c:pt>
                <c:pt idx="6161">
                  <c:v>-53.402999999999992</c:v>
                </c:pt>
                <c:pt idx="6162">
                  <c:v>-53.400999999999996</c:v>
                </c:pt>
                <c:pt idx="6163">
                  <c:v>-53.398999999999994</c:v>
                </c:pt>
                <c:pt idx="6164">
                  <c:v>-53.396999999999991</c:v>
                </c:pt>
                <c:pt idx="6165">
                  <c:v>-53.394999999999996</c:v>
                </c:pt>
                <c:pt idx="6166">
                  <c:v>-53.392999999999994</c:v>
                </c:pt>
                <c:pt idx="6167">
                  <c:v>-53.390999999999991</c:v>
                </c:pt>
                <c:pt idx="6168">
                  <c:v>-53.388999999999996</c:v>
                </c:pt>
                <c:pt idx="6169">
                  <c:v>-53.386999999999993</c:v>
                </c:pt>
                <c:pt idx="6170">
                  <c:v>-53.384999999999991</c:v>
                </c:pt>
                <c:pt idx="6171">
                  <c:v>-53.382999999999996</c:v>
                </c:pt>
                <c:pt idx="6172">
                  <c:v>-53.380999999999993</c:v>
                </c:pt>
                <c:pt idx="6173">
                  <c:v>-53.378999999999991</c:v>
                </c:pt>
                <c:pt idx="6174">
                  <c:v>-53.376999999999995</c:v>
                </c:pt>
                <c:pt idx="6175">
                  <c:v>-53.374999999999993</c:v>
                </c:pt>
                <c:pt idx="6176">
                  <c:v>-53.37299999999999</c:v>
                </c:pt>
                <c:pt idx="6177">
                  <c:v>-53.370999999999995</c:v>
                </c:pt>
                <c:pt idx="6178">
                  <c:v>-53.368999999999993</c:v>
                </c:pt>
                <c:pt idx="6179">
                  <c:v>-53.36699999999999</c:v>
                </c:pt>
                <c:pt idx="6180">
                  <c:v>-53.364999999999995</c:v>
                </c:pt>
                <c:pt idx="6181">
                  <c:v>-53.362999999999992</c:v>
                </c:pt>
                <c:pt idx="6182">
                  <c:v>-53.36099999999999</c:v>
                </c:pt>
                <c:pt idx="6183">
                  <c:v>-53.358999999999995</c:v>
                </c:pt>
                <c:pt idx="6184">
                  <c:v>-53.356999999999992</c:v>
                </c:pt>
                <c:pt idx="6185">
                  <c:v>-53.354999999999997</c:v>
                </c:pt>
                <c:pt idx="6186">
                  <c:v>-53.352999999999994</c:v>
                </c:pt>
                <c:pt idx="6187">
                  <c:v>-53.350999999999992</c:v>
                </c:pt>
                <c:pt idx="6188">
                  <c:v>-53.348999999999997</c:v>
                </c:pt>
                <c:pt idx="6189">
                  <c:v>-53.346999999999994</c:v>
                </c:pt>
                <c:pt idx="6190">
                  <c:v>-53.344999999999992</c:v>
                </c:pt>
                <c:pt idx="6191">
                  <c:v>-53.342999999999996</c:v>
                </c:pt>
                <c:pt idx="6192">
                  <c:v>-53.340999999999994</c:v>
                </c:pt>
                <c:pt idx="6193">
                  <c:v>-53.338999999999999</c:v>
                </c:pt>
                <c:pt idx="6194">
                  <c:v>-53.336999999999996</c:v>
                </c:pt>
                <c:pt idx="6195">
                  <c:v>-53.334999999999994</c:v>
                </c:pt>
                <c:pt idx="6196">
                  <c:v>-53.332999999999998</c:v>
                </c:pt>
                <c:pt idx="6197">
                  <c:v>-53.330999999999996</c:v>
                </c:pt>
                <c:pt idx="6198">
                  <c:v>-53.328999999999994</c:v>
                </c:pt>
                <c:pt idx="6199">
                  <c:v>-53.326999999999998</c:v>
                </c:pt>
                <c:pt idx="6200">
                  <c:v>-53.324999999999996</c:v>
                </c:pt>
                <c:pt idx="6201">
                  <c:v>-53.322999999999993</c:v>
                </c:pt>
                <c:pt idx="6202">
                  <c:v>-53.320999999999998</c:v>
                </c:pt>
                <c:pt idx="6203">
                  <c:v>-53.318999999999996</c:v>
                </c:pt>
                <c:pt idx="6204">
                  <c:v>-53.316999999999993</c:v>
                </c:pt>
                <c:pt idx="6205">
                  <c:v>-53.314999999999998</c:v>
                </c:pt>
                <c:pt idx="6206">
                  <c:v>-53.312999999999995</c:v>
                </c:pt>
                <c:pt idx="6207">
                  <c:v>-53.310999999999993</c:v>
                </c:pt>
                <c:pt idx="6208">
                  <c:v>-53.308999999999997</c:v>
                </c:pt>
                <c:pt idx="6209">
                  <c:v>-53.306999999999995</c:v>
                </c:pt>
                <c:pt idx="6210">
                  <c:v>-53.304999999999993</c:v>
                </c:pt>
                <c:pt idx="6211">
                  <c:v>-53.302999999999997</c:v>
                </c:pt>
                <c:pt idx="6212">
                  <c:v>-53.300999999999995</c:v>
                </c:pt>
                <c:pt idx="6213">
                  <c:v>-53.298999999999992</c:v>
                </c:pt>
                <c:pt idx="6214">
                  <c:v>-53.296999999999997</c:v>
                </c:pt>
                <c:pt idx="6215">
                  <c:v>-53.294999999999995</c:v>
                </c:pt>
                <c:pt idx="6216">
                  <c:v>-53.292999999999992</c:v>
                </c:pt>
                <c:pt idx="6217">
                  <c:v>-53.290999999999997</c:v>
                </c:pt>
                <c:pt idx="6218">
                  <c:v>-53.288999999999994</c:v>
                </c:pt>
                <c:pt idx="6219">
                  <c:v>-53.286999999999992</c:v>
                </c:pt>
                <c:pt idx="6220">
                  <c:v>-53.284999999999997</c:v>
                </c:pt>
                <c:pt idx="6221">
                  <c:v>-53.282999999999994</c:v>
                </c:pt>
                <c:pt idx="6222">
                  <c:v>-53.280999999999992</c:v>
                </c:pt>
                <c:pt idx="6223">
                  <c:v>-53.278999999999996</c:v>
                </c:pt>
                <c:pt idx="6224">
                  <c:v>-53.276999999999994</c:v>
                </c:pt>
                <c:pt idx="6225">
                  <c:v>-53.274999999999991</c:v>
                </c:pt>
                <c:pt idx="6226">
                  <c:v>-53.272999999999996</c:v>
                </c:pt>
                <c:pt idx="6227">
                  <c:v>-53.270999999999994</c:v>
                </c:pt>
                <c:pt idx="6228">
                  <c:v>-53.268999999999991</c:v>
                </c:pt>
                <c:pt idx="6229">
                  <c:v>-53.266999999999996</c:v>
                </c:pt>
                <c:pt idx="6230">
                  <c:v>-53.264999999999993</c:v>
                </c:pt>
                <c:pt idx="6231">
                  <c:v>-53.262999999999991</c:v>
                </c:pt>
                <c:pt idx="6232">
                  <c:v>-53.260999999999996</c:v>
                </c:pt>
                <c:pt idx="6233">
                  <c:v>-53.258999999999993</c:v>
                </c:pt>
                <c:pt idx="6234">
                  <c:v>-53.256999999999991</c:v>
                </c:pt>
                <c:pt idx="6235">
                  <c:v>-53.254999999999995</c:v>
                </c:pt>
                <c:pt idx="6236">
                  <c:v>-53.252999999999993</c:v>
                </c:pt>
                <c:pt idx="6237">
                  <c:v>-53.250999999999991</c:v>
                </c:pt>
                <c:pt idx="6238">
                  <c:v>-53.248999999999995</c:v>
                </c:pt>
                <c:pt idx="6239">
                  <c:v>-53.246999999999993</c:v>
                </c:pt>
                <c:pt idx="6240">
                  <c:v>-53.24499999999999</c:v>
                </c:pt>
                <c:pt idx="6241">
                  <c:v>-53.242999999999995</c:v>
                </c:pt>
                <c:pt idx="6242">
                  <c:v>-53.240999999999993</c:v>
                </c:pt>
                <c:pt idx="6243">
                  <c:v>-53.23899999999999</c:v>
                </c:pt>
                <c:pt idx="6244">
                  <c:v>-53.236999999999995</c:v>
                </c:pt>
                <c:pt idx="6245">
                  <c:v>-53.234999999999992</c:v>
                </c:pt>
                <c:pt idx="6246">
                  <c:v>-53.23299999999999</c:v>
                </c:pt>
                <c:pt idx="6247">
                  <c:v>-53.230999999999995</c:v>
                </c:pt>
                <c:pt idx="6248">
                  <c:v>-53.228999999999992</c:v>
                </c:pt>
                <c:pt idx="6249">
                  <c:v>-53.226999999999997</c:v>
                </c:pt>
                <c:pt idx="6250">
                  <c:v>-53.224999999999994</c:v>
                </c:pt>
                <c:pt idx="6251">
                  <c:v>-53.222999999999992</c:v>
                </c:pt>
                <c:pt idx="6252">
                  <c:v>-53.220999999999997</c:v>
                </c:pt>
                <c:pt idx="6253">
                  <c:v>-53.218999999999994</c:v>
                </c:pt>
                <c:pt idx="6254">
                  <c:v>-53.216999999999999</c:v>
                </c:pt>
                <c:pt idx="6255">
                  <c:v>-53.214999999999996</c:v>
                </c:pt>
                <c:pt idx="6256">
                  <c:v>-53.212999999999994</c:v>
                </c:pt>
                <c:pt idx="6257">
                  <c:v>-53.210999999999999</c:v>
                </c:pt>
                <c:pt idx="6258">
                  <c:v>-53.208999999999996</c:v>
                </c:pt>
                <c:pt idx="6259">
                  <c:v>-53.206999999999994</c:v>
                </c:pt>
                <c:pt idx="6260">
                  <c:v>-53.204999999999998</c:v>
                </c:pt>
                <c:pt idx="6261">
                  <c:v>-53.202999999999996</c:v>
                </c:pt>
                <c:pt idx="6262">
                  <c:v>-53.200999999999993</c:v>
                </c:pt>
                <c:pt idx="6263">
                  <c:v>-53.198999999999998</c:v>
                </c:pt>
                <c:pt idx="6264">
                  <c:v>-53.196999999999996</c:v>
                </c:pt>
                <c:pt idx="6265">
                  <c:v>-53.194999999999993</c:v>
                </c:pt>
                <c:pt idx="6266">
                  <c:v>-53.192999999999998</c:v>
                </c:pt>
                <c:pt idx="6267">
                  <c:v>-53.190999999999995</c:v>
                </c:pt>
                <c:pt idx="6268">
                  <c:v>-53.188999999999993</c:v>
                </c:pt>
                <c:pt idx="6269">
                  <c:v>-53.186999999999998</c:v>
                </c:pt>
                <c:pt idx="6270">
                  <c:v>-53.184999999999995</c:v>
                </c:pt>
                <c:pt idx="6271">
                  <c:v>-53.182999999999993</c:v>
                </c:pt>
                <c:pt idx="6272">
                  <c:v>-53.180999999999997</c:v>
                </c:pt>
                <c:pt idx="6273">
                  <c:v>-53.178999999999995</c:v>
                </c:pt>
                <c:pt idx="6274">
                  <c:v>-53.176999999999992</c:v>
                </c:pt>
                <c:pt idx="6275">
                  <c:v>-53.174999999999997</c:v>
                </c:pt>
                <c:pt idx="6276">
                  <c:v>-53.172999999999995</c:v>
                </c:pt>
                <c:pt idx="6277">
                  <c:v>-53.170999999999992</c:v>
                </c:pt>
                <c:pt idx="6278">
                  <c:v>-53.168999999999997</c:v>
                </c:pt>
                <c:pt idx="6279">
                  <c:v>-53.166999999999994</c:v>
                </c:pt>
                <c:pt idx="6280">
                  <c:v>-53.164999999999992</c:v>
                </c:pt>
                <c:pt idx="6281">
                  <c:v>-53.162999999999997</c:v>
                </c:pt>
                <c:pt idx="6282">
                  <c:v>-53.160999999999994</c:v>
                </c:pt>
                <c:pt idx="6283">
                  <c:v>-53.158999999999992</c:v>
                </c:pt>
                <c:pt idx="6284">
                  <c:v>-53.156999999999996</c:v>
                </c:pt>
                <c:pt idx="6285">
                  <c:v>-53.154999999999994</c:v>
                </c:pt>
                <c:pt idx="6286">
                  <c:v>-53.152999999999992</c:v>
                </c:pt>
                <c:pt idx="6287">
                  <c:v>-53.150999999999996</c:v>
                </c:pt>
                <c:pt idx="6288">
                  <c:v>-53.148999999999994</c:v>
                </c:pt>
                <c:pt idx="6289">
                  <c:v>-53.146999999999991</c:v>
                </c:pt>
                <c:pt idx="6290">
                  <c:v>-53.144999999999996</c:v>
                </c:pt>
                <c:pt idx="6291">
                  <c:v>-53.142999999999994</c:v>
                </c:pt>
                <c:pt idx="6292">
                  <c:v>-53.140999999999991</c:v>
                </c:pt>
                <c:pt idx="6293">
                  <c:v>-53.138999999999996</c:v>
                </c:pt>
                <c:pt idx="6294">
                  <c:v>-53.136999999999993</c:v>
                </c:pt>
                <c:pt idx="6295">
                  <c:v>-53.134999999999991</c:v>
                </c:pt>
                <c:pt idx="6296">
                  <c:v>-53.132999999999996</c:v>
                </c:pt>
                <c:pt idx="6297">
                  <c:v>-53.130999999999993</c:v>
                </c:pt>
                <c:pt idx="6298">
                  <c:v>-53.128999999999991</c:v>
                </c:pt>
                <c:pt idx="6299">
                  <c:v>-53.126999999999995</c:v>
                </c:pt>
                <c:pt idx="6300">
                  <c:v>-53.124999999999993</c:v>
                </c:pt>
                <c:pt idx="6301">
                  <c:v>-53.12299999999999</c:v>
                </c:pt>
                <c:pt idx="6302">
                  <c:v>-53.120999999999995</c:v>
                </c:pt>
                <c:pt idx="6303">
                  <c:v>-53.118999999999993</c:v>
                </c:pt>
                <c:pt idx="6304">
                  <c:v>-53.11699999999999</c:v>
                </c:pt>
                <c:pt idx="6305">
                  <c:v>-53.114999999999995</c:v>
                </c:pt>
                <c:pt idx="6306">
                  <c:v>-53.112999999999992</c:v>
                </c:pt>
                <c:pt idx="6307">
                  <c:v>-53.11099999999999</c:v>
                </c:pt>
                <c:pt idx="6308">
                  <c:v>-53.108999999999995</c:v>
                </c:pt>
                <c:pt idx="6309">
                  <c:v>-53.106999999999992</c:v>
                </c:pt>
                <c:pt idx="6310">
                  <c:v>-53.104999999999997</c:v>
                </c:pt>
                <c:pt idx="6311">
                  <c:v>-53.102999999999994</c:v>
                </c:pt>
                <c:pt idx="6312">
                  <c:v>-53.100999999999992</c:v>
                </c:pt>
                <c:pt idx="6313">
                  <c:v>-53.098999999999997</c:v>
                </c:pt>
                <c:pt idx="6314">
                  <c:v>-53.096999999999994</c:v>
                </c:pt>
                <c:pt idx="6315">
                  <c:v>-53.094999999999992</c:v>
                </c:pt>
                <c:pt idx="6316">
                  <c:v>-53.092999999999996</c:v>
                </c:pt>
                <c:pt idx="6317">
                  <c:v>-53.090999999999994</c:v>
                </c:pt>
                <c:pt idx="6318">
                  <c:v>-53.088999999999999</c:v>
                </c:pt>
                <c:pt idx="6319">
                  <c:v>-53.086999999999996</c:v>
                </c:pt>
                <c:pt idx="6320">
                  <c:v>-53.084999999999994</c:v>
                </c:pt>
                <c:pt idx="6321">
                  <c:v>-53.082999999999998</c:v>
                </c:pt>
                <c:pt idx="6322">
                  <c:v>-53.080999999999996</c:v>
                </c:pt>
                <c:pt idx="6323">
                  <c:v>-53.078999999999994</c:v>
                </c:pt>
                <c:pt idx="6324">
                  <c:v>-53.076999999999998</c:v>
                </c:pt>
                <c:pt idx="6325">
                  <c:v>-53.074999999999996</c:v>
                </c:pt>
                <c:pt idx="6326">
                  <c:v>-53.072999999999993</c:v>
                </c:pt>
                <c:pt idx="6327">
                  <c:v>-53.070999999999998</c:v>
                </c:pt>
                <c:pt idx="6328">
                  <c:v>-53.068999999999996</c:v>
                </c:pt>
                <c:pt idx="6329">
                  <c:v>-53.066999999999993</c:v>
                </c:pt>
                <c:pt idx="6330">
                  <c:v>-53.064999999999998</c:v>
                </c:pt>
                <c:pt idx="6331">
                  <c:v>-53.062999999999995</c:v>
                </c:pt>
                <c:pt idx="6332">
                  <c:v>-53.060999999999993</c:v>
                </c:pt>
                <c:pt idx="6333">
                  <c:v>-53.058999999999997</c:v>
                </c:pt>
                <c:pt idx="6334">
                  <c:v>-53.056999999999995</c:v>
                </c:pt>
                <c:pt idx="6335">
                  <c:v>-53.054999999999993</c:v>
                </c:pt>
                <c:pt idx="6336">
                  <c:v>-53.052999999999997</c:v>
                </c:pt>
                <c:pt idx="6337">
                  <c:v>-53.050999999999995</c:v>
                </c:pt>
                <c:pt idx="6338">
                  <c:v>-53.048999999999992</c:v>
                </c:pt>
                <c:pt idx="6339">
                  <c:v>-53.046999999999997</c:v>
                </c:pt>
                <c:pt idx="6340">
                  <c:v>-53.044999999999995</c:v>
                </c:pt>
                <c:pt idx="6341">
                  <c:v>-53.042999999999992</c:v>
                </c:pt>
                <c:pt idx="6342">
                  <c:v>-53.040999999999997</c:v>
                </c:pt>
                <c:pt idx="6343">
                  <c:v>-53.038999999999994</c:v>
                </c:pt>
                <c:pt idx="6344">
                  <c:v>-53.036999999999992</c:v>
                </c:pt>
                <c:pt idx="6345">
                  <c:v>-53.034999999999997</c:v>
                </c:pt>
                <c:pt idx="6346">
                  <c:v>-53.032999999999994</c:v>
                </c:pt>
                <c:pt idx="6347">
                  <c:v>-53.030999999999992</c:v>
                </c:pt>
                <c:pt idx="6348">
                  <c:v>-53.028999999999996</c:v>
                </c:pt>
                <c:pt idx="6349">
                  <c:v>-53.026999999999994</c:v>
                </c:pt>
                <c:pt idx="6350">
                  <c:v>-53.024999999999991</c:v>
                </c:pt>
                <c:pt idx="6351">
                  <c:v>-53.022999999999996</c:v>
                </c:pt>
                <c:pt idx="6352">
                  <c:v>-53.020999999999994</c:v>
                </c:pt>
                <c:pt idx="6353">
                  <c:v>-53.018999999999991</c:v>
                </c:pt>
                <c:pt idx="6354">
                  <c:v>-53.016999999999996</c:v>
                </c:pt>
                <c:pt idx="6355">
                  <c:v>-53.014999999999993</c:v>
                </c:pt>
                <c:pt idx="6356">
                  <c:v>-53.012999999999991</c:v>
                </c:pt>
                <c:pt idx="6357">
                  <c:v>-53.010999999999996</c:v>
                </c:pt>
                <c:pt idx="6358">
                  <c:v>-53.008999999999993</c:v>
                </c:pt>
                <c:pt idx="6359">
                  <c:v>-53.006999999999991</c:v>
                </c:pt>
                <c:pt idx="6360">
                  <c:v>-53.004999999999995</c:v>
                </c:pt>
                <c:pt idx="6361">
                  <c:v>-53.002999999999993</c:v>
                </c:pt>
                <c:pt idx="6362">
                  <c:v>-53.000999999999991</c:v>
                </c:pt>
                <c:pt idx="6363">
                  <c:v>-52.998999999999995</c:v>
                </c:pt>
                <c:pt idx="6364">
                  <c:v>-52.996999999999993</c:v>
                </c:pt>
                <c:pt idx="6365">
                  <c:v>-52.99499999999999</c:v>
                </c:pt>
                <c:pt idx="6366">
                  <c:v>-52.992999999999995</c:v>
                </c:pt>
                <c:pt idx="6367">
                  <c:v>-52.990999999999993</c:v>
                </c:pt>
                <c:pt idx="6368">
                  <c:v>-52.98899999999999</c:v>
                </c:pt>
                <c:pt idx="6369">
                  <c:v>-52.986999999999995</c:v>
                </c:pt>
                <c:pt idx="6370">
                  <c:v>-52.984999999999992</c:v>
                </c:pt>
                <c:pt idx="6371">
                  <c:v>-52.98299999999999</c:v>
                </c:pt>
                <c:pt idx="6372">
                  <c:v>-52.980999999999995</c:v>
                </c:pt>
                <c:pt idx="6373">
                  <c:v>-52.978999999999992</c:v>
                </c:pt>
                <c:pt idx="6374">
                  <c:v>-52.976999999999997</c:v>
                </c:pt>
                <c:pt idx="6375">
                  <c:v>-52.974999999999994</c:v>
                </c:pt>
                <c:pt idx="6376">
                  <c:v>-52.972999999999992</c:v>
                </c:pt>
                <c:pt idx="6377">
                  <c:v>-52.970999999999997</c:v>
                </c:pt>
                <c:pt idx="6378">
                  <c:v>-52.968999999999994</c:v>
                </c:pt>
                <c:pt idx="6379">
                  <c:v>-52.966999999999999</c:v>
                </c:pt>
                <c:pt idx="6380">
                  <c:v>-52.964999999999996</c:v>
                </c:pt>
                <c:pt idx="6381">
                  <c:v>-52.962999999999994</c:v>
                </c:pt>
                <c:pt idx="6382">
                  <c:v>-52.960999999999999</c:v>
                </c:pt>
                <c:pt idx="6383">
                  <c:v>-52.958999999999996</c:v>
                </c:pt>
                <c:pt idx="6384">
                  <c:v>-52.956999999999994</c:v>
                </c:pt>
                <c:pt idx="6385">
                  <c:v>-52.954999999999998</c:v>
                </c:pt>
                <c:pt idx="6386">
                  <c:v>-52.952999999999996</c:v>
                </c:pt>
                <c:pt idx="6387">
                  <c:v>-52.950999999999993</c:v>
                </c:pt>
                <c:pt idx="6388">
                  <c:v>-52.948999999999998</c:v>
                </c:pt>
                <c:pt idx="6389">
                  <c:v>-52.946999999999996</c:v>
                </c:pt>
                <c:pt idx="6390">
                  <c:v>-52.944999999999993</c:v>
                </c:pt>
                <c:pt idx="6391">
                  <c:v>-52.942999999999998</c:v>
                </c:pt>
                <c:pt idx="6392">
                  <c:v>-52.940999999999995</c:v>
                </c:pt>
                <c:pt idx="6393">
                  <c:v>-52.938999999999993</c:v>
                </c:pt>
                <c:pt idx="6394">
                  <c:v>-52.936999999999998</c:v>
                </c:pt>
                <c:pt idx="6395">
                  <c:v>-52.934999999999995</c:v>
                </c:pt>
                <c:pt idx="6396">
                  <c:v>-52.932999999999993</c:v>
                </c:pt>
                <c:pt idx="6397">
                  <c:v>-52.930999999999997</c:v>
                </c:pt>
                <c:pt idx="6398">
                  <c:v>-52.928999999999995</c:v>
                </c:pt>
                <c:pt idx="6399">
                  <c:v>-52.926999999999992</c:v>
                </c:pt>
                <c:pt idx="6400">
                  <c:v>-52.924999999999997</c:v>
                </c:pt>
                <c:pt idx="6401">
                  <c:v>-52.922999999999995</c:v>
                </c:pt>
                <c:pt idx="6402">
                  <c:v>-52.920999999999992</c:v>
                </c:pt>
                <c:pt idx="6403">
                  <c:v>-52.918999999999997</c:v>
                </c:pt>
                <c:pt idx="6404">
                  <c:v>-52.916999999999994</c:v>
                </c:pt>
                <c:pt idx="6405">
                  <c:v>-52.914999999999992</c:v>
                </c:pt>
                <c:pt idx="6406">
                  <c:v>-52.912999999999997</c:v>
                </c:pt>
                <c:pt idx="6407">
                  <c:v>-52.910999999999994</c:v>
                </c:pt>
                <c:pt idx="6408">
                  <c:v>-52.908999999999992</c:v>
                </c:pt>
                <c:pt idx="6409">
                  <c:v>-52.906999999999996</c:v>
                </c:pt>
                <c:pt idx="6410">
                  <c:v>-52.904999999999994</c:v>
                </c:pt>
                <c:pt idx="6411">
                  <c:v>-52.902999999999992</c:v>
                </c:pt>
                <c:pt idx="6412">
                  <c:v>-52.900999999999996</c:v>
                </c:pt>
                <c:pt idx="6413">
                  <c:v>-52.898999999999994</c:v>
                </c:pt>
                <c:pt idx="6414">
                  <c:v>-52.896999999999991</c:v>
                </c:pt>
                <c:pt idx="6415">
                  <c:v>-52.894999999999996</c:v>
                </c:pt>
                <c:pt idx="6416">
                  <c:v>-52.892999999999994</c:v>
                </c:pt>
                <c:pt idx="6417">
                  <c:v>-52.890999999999991</c:v>
                </c:pt>
                <c:pt idx="6418">
                  <c:v>-52.888999999999996</c:v>
                </c:pt>
                <c:pt idx="6419">
                  <c:v>-52.886999999999993</c:v>
                </c:pt>
                <c:pt idx="6420">
                  <c:v>-52.884999999999991</c:v>
                </c:pt>
                <c:pt idx="6421">
                  <c:v>-52.882999999999996</c:v>
                </c:pt>
                <c:pt idx="6422">
                  <c:v>-52.880999999999993</c:v>
                </c:pt>
                <c:pt idx="6423">
                  <c:v>-52.878999999999991</c:v>
                </c:pt>
                <c:pt idx="6424">
                  <c:v>-52.876999999999995</c:v>
                </c:pt>
                <c:pt idx="6425">
                  <c:v>-52.874999999999993</c:v>
                </c:pt>
                <c:pt idx="6426">
                  <c:v>-52.87299999999999</c:v>
                </c:pt>
                <c:pt idx="6427">
                  <c:v>-52.870999999999995</c:v>
                </c:pt>
                <c:pt idx="6428">
                  <c:v>-52.868999999999993</c:v>
                </c:pt>
                <c:pt idx="6429">
                  <c:v>-52.86699999999999</c:v>
                </c:pt>
                <c:pt idx="6430">
                  <c:v>-52.864999999999995</c:v>
                </c:pt>
                <c:pt idx="6431">
                  <c:v>-52.862999999999992</c:v>
                </c:pt>
                <c:pt idx="6432">
                  <c:v>-52.86099999999999</c:v>
                </c:pt>
                <c:pt idx="6433">
                  <c:v>-52.858999999999995</c:v>
                </c:pt>
                <c:pt idx="6434">
                  <c:v>-52.856999999999992</c:v>
                </c:pt>
                <c:pt idx="6435">
                  <c:v>-52.854999999999997</c:v>
                </c:pt>
                <c:pt idx="6436">
                  <c:v>-52.852999999999994</c:v>
                </c:pt>
                <c:pt idx="6437">
                  <c:v>-52.850999999999992</c:v>
                </c:pt>
                <c:pt idx="6438">
                  <c:v>-52.848999999999997</c:v>
                </c:pt>
                <c:pt idx="6439">
                  <c:v>-52.846999999999994</c:v>
                </c:pt>
                <c:pt idx="6440">
                  <c:v>-52.844999999999992</c:v>
                </c:pt>
                <c:pt idx="6441">
                  <c:v>-52.842999999999996</c:v>
                </c:pt>
                <c:pt idx="6442">
                  <c:v>-52.840999999999994</c:v>
                </c:pt>
                <c:pt idx="6443">
                  <c:v>-52.838999999999999</c:v>
                </c:pt>
                <c:pt idx="6444">
                  <c:v>-52.836999999999996</c:v>
                </c:pt>
                <c:pt idx="6445">
                  <c:v>-52.834999999999994</c:v>
                </c:pt>
                <c:pt idx="6446">
                  <c:v>-52.832999999999998</c:v>
                </c:pt>
                <c:pt idx="6447">
                  <c:v>-52.830999999999996</c:v>
                </c:pt>
                <c:pt idx="6448">
                  <c:v>-52.828999999999994</c:v>
                </c:pt>
                <c:pt idx="6449">
                  <c:v>-52.826999999999998</c:v>
                </c:pt>
                <c:pt idx="6450">
                  <c:v>-52.824999999999996</c:v>
                </c:pt>
                <c:pt idx="6451">
                  <c:v>-52.822999999999993</c:v>
                </c:pt>
                <c:pt idx="6452">
                  <c:v>-52.820999999999998</c:v>
                </c:pt>
                <c:pt idx="6453">
                  <c:v>-52.818999999999996</c:v>
                </c:pt>
                <c:pt idx="6454">
                  <c:v>-52.816999999999993</c:v>
                </c:pt>
                <c:pt idx="6455">
                  <c:v>-52.814999999999998</c:v>
                </c:pt>
                <c:pt idx="6456">
                  <c:v>-52.812999999999995</c:v>
                </c:pt>
                <c:pt idx="6457">
                  <c:v>-52.810999999999993</c:v>
                </c:pt>
                <c:pt idx="6458">
                  <c:v>-52.808999999999997</c:v>
                </c:pt>
                <c:pt idx="6459">
                  <c:v>-52.806999999999995</c:v>
                </c:pt>
                <c:pt idx="6460">
                  <c:v>-52.804999999999993</c:v>
                </c:pt>
                <c:pt idx="6461">
                  <c:v>-52.802999999999997</c:v>
                </c:pt>
                <c:pt idx="6462">
                  <c:v>-52.800999999999995</c:v>
                </c:pt>
                <c:pt idx="6463">
                  <c:v>-52.798999999999992</c:v>
                </c:pt>
                <c:pt idx="6464">
                  <c:v>-52.796999999999997</c:v>
                </c:pt>
                <c:pt idx="6465">
                  <c:v>-52.794999999999995</c:v>
                </c:pt>
                <c:pt idx="6466">
                  <c:v>-52.792999999999992</c:v>
                </c:pt>
                <c:pt idx="6467">
                  <c:v>-52.790999999999997</c:v>
                </c:pt>
                <c:pt idx="6468">
                  <c:v>-52.788999999999994</c:v>
                </c:pt>
                <c:pt idx="6469">
                  <c:v>-52.786999999999992</c:v>
                </c:pt>
                <c:pt idx="6470">
                  <c:v>-52.784999999999997</c:v>
                </c:pt>
                <c:pt idx="6471">
                  <c:v>-52.782999999999994</c:v>
                </c:pt>
                <c:pt idx="6472">
                  <c:v>-52.780999999999992</c:v>
                </c:pt>
                <c:pt idx="6473">
                  <c:v>-52.778999999999996</c:v>
                </c:pt>
                <c:pt idx="6474">
                  <c:v>-52.776999999999994</c:v>
                </c:pt>
                <c:pt idx="6475">
                  <c:v>-52.774999999999991</c:v>
                </c:pt>
                <c:pt idx="6476">
                  <c:v>-52.772999999999996</c:v>
                </c:pt>
                <c:pt idx="6477">
                  <c:v>-52.770999999999994</c:v>
                </c:pt>
                <c:pt idx="6478">
                  <c:v>-52.768999999999991</c:v>
                </c:pt>
                <c:pt idx="6479">
                  <c:v>-52.766999999999996</c:v>
                </c:pt>
                <c:pt idx="6480">
                  <c:v>-52.764999999999993</c:v>
                </c:pt>
                <c:pt idx="6481">
                  <c:v>-52.762999999999991</c:v>
                </c:pt>
                <c:pt idx="6482">
                  <c:v>-52.760999999999996</c:v>
                </c:pt>
                <c:pt idx="6483">
                  <c:v>-52.758999999999993</c:v>
                </c:pt>
                <c:pt idx="6484">
                  <c:v>-52.756999999999991</c:v>
                </c:pt>
                <c:pt idx="6485">
                  <c:v>-52.754999999999995</c:v>
                </c:pt>
                <c:pt idx="6486">
                  <c:v>-52.752999999999993</c:v>
                </c:pt>
                <c:pt idx="6487">
                  <c:v>-52.750999999999991</c:v>
                </c:pt>
                <c:pt idx="6488">
                  <c:v>-52.748999999999995</c:v>
                </c:pt>
                <c:pt idx="6489">
                  <c:v>-52.746999999999993</c:v>
                </c:pt>
                <c:pt idx="6490">
                  <c:v>-52.74499999999999</c:v>
                </c:pt>
                <c:pt idx="6491">
                  <c:v>-52.742999999999995</c:v>
                </c:pt>
                <c:pt idx="6492">
                  <c:v>-52.740999999999993</c:v>
                </c:pt>
                <c:pt idx="6493">
                  <c:v>-52.73899999999999</c:v>
                </c:pt>
                <c:pt idx="6494">
                  <c:v>-52.736999999999995</c:v>
                </c:pt>
                <c:pt idx="6495">
                  <c:v>-52.734999999999992</c:v>
                </c:pt>
                <c:pt idx="6496">
                  <c:v>-52.73299999999999</c:v>
                </c:pt>
                <c:pt idx="6497">
                  <c:v>-52.730999999999995</c:v>
                </c:pt>
                <c:pt idx="6498">
                  <c:v>-52.728999999999992</c:v>
                </c:pt>
                <c:pt idx="6499">
                  <c:v>-52.726999999999997</c:v>
                </c:pt>
                <c:pt idx="6500">
                  <c:v>-52.724999999999994</c:v>
                </c:pt>
                <c:pt idx="6501">
                  <c:v>-52.722999999999992</c:v>
                </c:pt>
                <c:pt idx="6502">
                  <c:v>-52.720999999999997</c:v>
                </c:pt>
                <c:pt idx="6503">
                  <c:v>-52.718999999999994</c:v>
                </c:pt>
                <c:pt idx="6504">
                  <c:v>-52.716999999999999</c:v>
                </c:pt>
                <c:pt idx="6505">
                  <c:v>-52.714999999999996</c:v>
                </c:pt>
                <c:pt idx="6506">
                  <c:v>-52.712999999999994</c:v>
                </c:pt>
                <c:pt idx="6507">
                  <c:v>-52.710999999999999</c:v>
                </c:pt>
                <c:pt idx="6508">
                  <c:v>-52.708999999999996</c:v>
                </c:pt>
                <c:pt idx="6509">
                  <c:v>-52.706999999999994</c:v>
                </c:pt>
                <c:pt idx="6510">
                  <c:v>-52.704999999999998</c:v>
                </c:pt>
                <c:pt idx="6511">
                  <c:v>-52.702999999999996</c:v>
                </c:pt>
                <c:pt idx="6512">
                  <c:v>-52.700999999999993</c:v>
                </c:pt>
                <c:pt idx="6513">
                  <c:v>-52.698999999999998</c:v>
                </c:pt>
                <c:pt idx="6514">
                  <c:v>-52.696999999999996</c:v>
                </c:pt>
                <c:pt idx="6515">
                  <c:v>-52.694999999999993</c:v>
                </c:pt>
                <c:pt idx="6516">
                  <c:v>-52.692999999999998</c:v>
                </c:pt>
                <c:pt idx="6517">
                  <c:v>-52.690999999999995</c:v>
                </c:pt>
                <c:pt idx="6518">
                  <c:v>-52.688999999999993</c:v>
                </c:pt>
                <c:pt idx="6519">
                  <c:v>-52.686999999999998</c:v>
                </c:pt>
                <c:pt idx="6520">
                  <c:v>-52.684999999999995</c:v>
                </c:pt>
                <c:pt idx="6521">
                  <c:v>-52.682999999999993</c:v>
                </c:pt>
                <c:pt idx="6522">
                  <c:v>-52.680999999999997</c:v>
                </c:pt>
                <c:pt idx="6523">
                  <c:v>-52.678999999999995</c:v>
                </c:pt>
                <c:pt idx="6524">
                  <c:v>-52.676999999999992</c:v>
                </c:pt>
                <c:pt idx="6525">
                  <c:v>-52.674999999999997</c:v>
                </c:pt>
                <c:pt idx="6526">
                  <c:v>-52.672999999999995</c:v>
                </c:pt>
                <c:pt idx="6527">
                  <c:v>-52.670999999999992</c:v>
                </c:pt>
                <c:pt idx="6528">
                  <c:v>-52.668999999999997</c:v>
                </c:pt>
                <c:pt idx="6529">
                  <c:v>-52.666999999999994</c:v>
                </c:pt>
                <c:pt idx="6530">
                  <c:v>-52.664999999999992</c:v>
                </c:pt>
                <c:pt idx="6531">
                  <c:v>-52.662999999999997</c:v>
                </c:pt>
                <c:pt idx="6532">
                  <c:v>-52.660999999999994</c:v>
                </c:pt>
                <c:pt idx="6533">
                  <c:v>-52.658999999999992</c:v>
                </c:pt>
                <c:pt idx="6534">
                  <c:v>-52.656999999999996</c:v>
                </c:pt>
                <c:pt idx="6535">
                  <c:v>-52.654999999999994</c:v>
                </c:pt>
                <c:pt idx="6536">
                  <c:v>-52.652999999999992</c:v>
                </c:pt>
                <c:pt idx="6537">
                  <c:v>-52.650999999999996</c:v>
                </c:pt>
                <c:pt idx="6538">
                  <c:v>-52.648999999999994</c:v>
                </c:pt>
                <c:pt idx="6539">
                  <c:v>-52.646999999999991</c:v>
                </c:pt>
                <c:pt idx="6540">
                  <c:v>-52.644999999999996</c:v>
                </c:pt>
                <c:pt idx="6541">
                  <c:v>-52.642999999999994</c:v>
                </c:pt>
                <c:pt idx="6542">
                  <c:v>-52.640999999999991</c:v>
                </c:pt>
                <c:pt idx="6543">
                  <c:v>-52.638999999999996</c:v>
                </c:pt>
                <c:pt idx="6544">
                  <c:v>-52.636999999999993</c:v>
                </c:pt>
                <c:pt idx="6545">
                  <c:v>-52.634999999999991</c:v>
                </c:pt>
                <c:pt idx="6546">
                  <c:v>-52.632999999999996</c:v>
                </c:pt>
                <c:pt idx="6547">
                  <c:v>-52.630999999999993</c:v>
                </c:pt>
                <c:pt idx="6548">
                  <c:v>-52.628999999999991</c:v>
                </c:pt>
                <c:pt idx="6549">
                  <c:v>-52.626999999999995</c:v>
                </c:pt>
                <c:pt idx="6550">
                  <c:v>-52.624999999999993</c:v>
                </c:pt>
                <c:pt idx="6551">
                  <c:v>-52.62299999999999</c:v>
                </c:pt>
                <c:pt idx="6552">
                  <c:v>-52.620999999999995</c:v>
                </c:pt>
                <c:pt idx="6553">
                  <c:v>-52.618999999999993</c:v>
                </c:pt>
                <c:pt idx="6554">
                  <c:v>-52.61699999999999</c:v>
                </c:pt>
                <c:pt idx="6555">
                  <c:v>-52.614999999999995</c:v>
                </c:pt>
                <c:pt idx="6556">
                  <c:v>-52.612999999999992</c:v>
                </c:pt>
                <c:pt idx="6557">
                  <c:v>-52.61099999999999</c:v>
                </c:pt>
                <c:pt idx="6558">
                  <c:v>-52.608999999999995</c:v>
                </c:pt>
                <c:pt idx="6559">
                  <c:v>-52.606999999999992</c:v>
                </c:pt>
                <c:pt idx="6560">
                  <c:v>-52.604999999999997</c:v>
                </c:pt>
                <c:pt idx="6561">
                  <c:v>-52.602999999999994</c:v>
                </c:pt>
                <c:pt idx="6562">
                  <c:v>-52.600999999999992</c:v>
                </c:pt>
                <c:pt idx="6563">
                  <c:v>-52.598999999999997</c:v>
                </c:pt>
                <c:pt idx="6564">
                  <c:v>-52.596999999999994</c:v>
                </c:pt>
                <c:pt idx="6565">
                  <c:v>-52.594999999999992</c:v>
                </c:pt>
                <c:pt idx="6566">
                  <c:v>-52.592999999999996</c:v>
                </c:pt>
                <c:pt idx="6567">
                  <c:v>-52.590999999999994</c:v>
                </c:pt>
                <c:pt idx="6568">
                  <c:v>-52.588999999999999</c:v>
                </c:pt>
                <c:pt idx="6569">
                  <c:v>-52.586999999999996</c:v>
                </c:pt>
                <c:pt idx="6570">
                  <c:v>-52.584999999999994</c:v>
                </c:pt>
                <c:pt idx="6571">
                  <c:v>-52.582999999999998</c:v>
                </c:pt>
                <c:pt idx="6572">
                  <c:v>-52.580999999999996</c:v>
                </c:pt>
                <c:pt idx="6573">
                  <c:v>-52.578999999999994</c:v>
                </c:pt>
                <c:pt idx="6574">
                  <c:v>-52.576999999999998</c:v>
                </c:pt>
                <c:pt idx="6575">
                  <c:v>-52.574999999999996</c:v>
                </c:pt>
                <c:pt idx="6576">
                  <c:v>-52.572999999999993</c:v>
                </c:pt>
                <c:pt idx="6577">
                  <c:v>-52.570999999999998</c:v>
                </c:pt>
                <c:pt idx="6578">
                  <c:v>-52.568999999999996</c:v>
                </c:pt>
                <c:pt idx="6579">
                  <c:v>-52.566999999999993</c:v>
                </c:pt>
                <c:pt idx="6580">
                  <c:v>-52.564999999999998</c:v>
                </c:pt>
                <c:pt idx="6581">
                  <c:v>-52.562999999999995</c:v>
                </c:pt>
                <c:pt idx="6582">
                  <c:v>-52.560999999999993</c:v>
                </c:pt>
                <c:pt idx="6583">
                  <c:v>-52.558999999999997</c:v>
                </c:pt>
                <c:pt idx="6584">
                  <c:v>-52.556999999999995</c:v>
                </c:pt>
                <c:pt idx="6585">
                  <c:v>-52.554999999999993</c:v>
                </c:pt>
                <c:pt idx="6586">
                  <c:v>-52.552999999999997</c:v>
                </c:pt>
                <c:pt idx="6587">
                  <c:v>-52.550999999999995</c:v>
                </c:pt>
                <c:pt idx="6588">
                  <c:v>-52.548999999999992</c:v>
                </c:pt>
                <c:pt idx="6589">
                  <c:v>-52.546999999999997</c:v>
                </c:pt>
                <c:pt idx="6590">
                  <c:v>-52.544999999999995</c:v>
                </c:pt>
                <c:pt idx="6591">
                  <c:v>-52.542999999999992</c:v>
                </c:pt>
                <c:pt idx="6592">
                  <c:v>-52.540999999999997</c:v>
                </c:pt>
                <c:pt idx="6593">
                  <c:v>-52.538999999999994</c:v>
                </c:pt>
                <c:pt idx="6594">
                  <c:v>-52.536999999999992</c:v>
                </c:pt>
                <c:pt idx="6595">
                  <c:v>-52.534999999999997</c:v>
                </c:pt>
                <c:pt idx="6596">
                  <c:v>-52.532999999999994</c:v>
                </c:pt>
                <c:pt idx="6597">
                  <c:v>-52.530999999999992</c:v>
                </c:pt>
                <c:pt idx="6598">
                  <c:v>-52.528999999999996</c:v>
                </c:pt>
                <c:pt idx="6599">
                  <c:v>-52.526999999999994</c:v>
                </c:pt>
                <c:pt idx="6600">
                  <c:v>-52.524999999999991</c:v>
                </c:pt>
                <c:pt idx="6601">
                  <c:v>-52.522999999999996</c:v>
                </c:pt>
                <c:pt idx="6602">
                  <c:v>-52.520999999999994</c:v>
                </c:pt>
                <c:pt idx="6603">
                  <c:v>-52.518999999999991</c:v>
                </c:pt>
                <c:pt idx="6604">
                  <c:v>-52.516999999999996</c:v>
                </c:pt>
                <c:pt idx="6605">
                  <c:v>-52.514999999999993</c:v>
                </c:pt>
                <c:pt idx="6606">
                  <c:v>-52.512999999999991</c:v>
                </c:pt>
                <c:pt idx="6607">
                  <c:v>-52.510999999999996</c:v>
                </c:pt>
                <c:pt idx="6608">
                  <c:v>-52.508999999999993</c:v>
                </c:pt>
                <c:pt idx="6609">
                  <c:v>-52.506999999999991</c:v>
                </c:pt>
                <c:pt idx="6610">
                  <c:v>-52.504999999999995</c:v>
                </c:pt>
                <c:pt idx="6611">
                  <c:v>-52.502999999999993</c:v>
                </c:pt>
                <c:pt idx="6612">
                  <c:v>-52.500999999999991</c:v>
                </c:pt>
                <c:pt idx="6613">
                  <c:v>-52.498999999999995</c:v>
                </c:pt>
                <c:pt idx="6614">
                  <c:v>-52.496999999999993</c:v>
                </c:pt>
                <c:pt idx="6615">
                  <c:v>-52.49499999999999</c:v>
                </c:pt>
                <c:pt idx="6616">
                  <c:v>-52.492999999999995</c:v>
                </c:pt>
                <c:pt idx="6617">
                  <c:v>-52.490999999999993</c:v>
                </c:pt>
                <c:pt idx="6618">
                  <c:v>-52.48899999999999</c:v>
                </c:pt>
                <c:pt idx="6619">
                  <c:v>-52.486999999999995</c:v>
                </c:pt>
                <c:pt idx="6620">
                  <c:v>-52.484999999999992</c:v>
                </c:pt>
                <c:pt idx="6621">
                  <c:v>-52.48299999999999</c:v>
                </c:pt>
                <c:pt idx="6622">
                  <c:v>-52.480999999999995</c:v>
                </c:pt>
                <c:pt idx="6623">
                  <c:v>-52.478999999999992</c:v>
                </c:pt>
                <c:pt idx="6624">
                  <c:v>-52.476999999999997</c:v>
                </c:pt>
                <c:pt idx="6625">
                  <c:v>-52.474999999999994</c:v>
                </c:pt>
                <c:pt idx="6626">
                  <c:v>-52.472999999999992</c:v>
                </c:pt>
                <c:pt idx="6627">
                  <c:v>-52.470999999999997</c:v>
                </c:pt>
                <c:pt idx="6628">
                  <c:v>-52.468999999999994</c:v>
                </c:pt>
                <c:pt idx="6629">
                  <c:v>-52.466999999999999</c:v>
                </c:pt>
                <c:pt idx="6630">
                  <c:v>-52.464999999999996</c:v>
                </c:pt>
                <c:pt idx="6631">
                  <c:v>-52.462999999999994</c:v>
                </c:pt>
                <c:pt idx="6632">
                  <c:v>-52.460999999999999</c:v>
                </c:pt>
                <c:pt idx="6633">
                  <c:v>-52.458999999999996</c:v>
                </c:pt>
                <c:pt idx="6634">
                  <c:v>-52.456999999999994</c:v>
                </c:pt>
                <c:pt idx="6635">
                  <c:v>-52.454999999999998</c:v>
                </c:pt>
                <c:pt idx="6636">
                  <c:v>-52.452999999999996</c:v>
                </c:pt>
                <c:pt idx="6637">
                  <c:v>-52.450999999999993</c:v>
                </c:pt>
                <c:pt idx="6638">
                  <c:v>-52.448999999999998</c:v>
                </c:pt>
                <c:pt idx="6639">
                  <c:v>-52.446999999999996</c:v>
                </c:pt>
                <c:pt idx="6640">
                  <c:v>-52.444999999999993</c:v>
                </c:pt>
                <c:pt idx="6641">
                  <c:v>-52.442999999999998</c:v>
                </c:pt>
                <c:pt idx="6642">
                  <c:v>-52.440999999999995</c:v>
                </c:pt>
                <c:pt idx="6643">
                  <c:v>-52.438999999999993</c:v>
                </c:pt>
                <c:pt idx="6644">
                  <c:v>-52.436999999999998</c:v>
                </c:pt>
                <c:pt idx="6645">
                  <c:v>-52.434999999999995</c:v>
                </c:pt>
                <c:pt idx="6646">
                  <c:v>-52.432999999999993</c:v>
                </c:pt>
                <c:pt idx="6647">
                  <c:v>-52.430999999999997</c:v>
                </c:pt>
                <c:pt idx="6648">
                  <c:v>-52.428999999999995</c:v>
                </c:pt>
                <c:pt idx="6649">
                  <c:v>-52.426999999999992</c:v>
                </c:pt>
                <c:pt idx="6650">
                  <c:v>-52.424999999999997</c:v>
                </c:pt>
                <c:pt idx="6651">
                  <c:v>-52.422999999999995</c:v>
                </c:pt>
                <c:pt idx="6652">
                  <c:v>-52.420999999999992</c:v>
                </c:pt>
                <c:pt idx="6653">
                  <c:v>-52.418999999999997</c:v>
                </c:pt>
                <c:pt idx="6654">
                  <c:v>-52.416999999999994</c:v>
                </c:pt>
                <c:pt idx="6655">
                  <c:v>-52.414999999999992</c:v>
                </c:pt>
                <c:pt idx="6656">
                  <c:v>-52.412999999999997</c:v>
                </c:pt>
                <c:pt idx="6657">
                  <c:v>-52.410999999999994</c:v>
                </c:pt>
                <c:pt idx="6658">
                  <c:v>-52.408999999999992</c:v>
                </c:pt>
                <c:pt idx="6659">
                  <c:v>-52.406999999999996</c:v>
                </c:pt>
                <c:pt idx="6660">
                  <c:v>-52.404999999999994</c:v>
                </c:pt>
                <c:pt idx="6661">
                  <c:v>-52.402999999999992</c:v>
                </c:pt>
                <c:pt idx="6662">
                  <c:v>-52.400999999999996</c:v>
                </c:pt>
                <c:pt idx="6663">
                  <c:v>-52.398999999999994</c:v>
                </c:pt>
                <c:pt idx="6664">
                  <c:v>-52.396999999999991</c:v>
                </c:pt>
                <c:pt idx="6665">
                  <c:v>-52.394999999999996</c:v>
                </c:pt>
                <c:pt idx="6666">
                  <c:v>-52.392999999999994</c:v>
                </c:pt>
                <c:pt idx="6667">
                  <c:v>-52.390999999999991</c:v>
                </c:pt>
                <c:pt idx="6668">
                  <c:v>-52.388999999999996</c:v>
                </c:pt>
                <c:pt idx="6669">
                  <c:v>-52.386999999999993</c:v>
                </c:pt>
                <c:pt idx="6670">
                  <c:v>-52.384999999999991</c:v>
                </c:pt>
                <c:pt idx="6671">
                  <c:v>-52.382999999999996</c:v>
                </c:pt>
                <c:pt idx="6672">
                  <c:v>-52.380999999999993</c:v>
                </c:pt>
                <c:pt idx="6673">
                  <c:v>-52.378999999999991</c:v>
                </c:pt>
                <c:pt idx="6674">
                  <c:v>-52.376999999999995</c:v>
                </c:pt>
                <c:pt idx="6675">
                  <c:v>-52.374999999999993</c:v>
                </c:pt>
                <c:pt idx="6676">
                  <c:v>-52.37299999999999</c:v>
                </c:pt>
                <c:pt idx="6677">
                  <c:v>-52.370999999999995</c:v>
                </c:pt>
                <c:pt idx="6678">
                  <c:v>-52.368999999999993</c:v>
                </c:pt>
                <c:pt idx="6679">
                  <c:v>-52.36699999999999</c:v>
                </c:pt>
                <c:pt idx="6680">
                  <c:v>-52.364999999999995</c:v>
                </c:pt>
                <c:pt idx="6681">
                  <c:v>-52.362999999999992</c:v>
                </c:pt>
                <c:pt idx="6682">
                  <c:v>-52.36099999999999</c:v>
                </c:pt>
                <c:pt idx="6683">
                  <c:v>-52.358999999999995</c:v>
                </c:pt>
                <c:pt idx="6684">
                  <c:v>-52.356999999999992</c:v>
                </c:pt>
                <c:pt idx="6685">
                  <c:v>-52.354999999999997</c:v>
                </c:pt>
                <c:pt idx="6686">
                  <c:v>-52.352999999999994</c:v>
                </c:pt>
                <c:pt idx="6687">
                  <c:v>-52.350999999999992</c:v>
                </c:pt>
                <c:pt idx="6688">
                  <c:v>-52.348999999999997</c:v>
                </c:pt>
                <c:pt idx="6689">
                  <c:v>-52.346999999999994</c:v>
                </c:pt>
                <c:pt idx="6690">
                  <c:v>-52.344999999999992</c:v>
                </c:pt>
                <c:pt idx="6691">
                  <c:v>-52.342999999999996</c:v>
                </c:pt>
                <c:pt idx="6692">
                  <c:v>-52.340999999999994</c:v>
                </c:pt>
                <c:pt idx="6693">
                  <c:v>-52.338999999999999</c:v>
                </c:pt>
                <c:pt idx="6694">
                  <c:v>-52.336999999999996</c:v>
                </c:pt>
                <c:pt idx="6695">
                  <c:v>-52.334999999999994</c:v>
                </c:pt>
                <c:pt idx="6696">
                  <c:v>-52.332999999999998</c:v>
                </c:pt>
                <c:pt idx="6697">
                  <c:v>-52.330999999999996</c:v>
                </c:pt>
                <c:pt idx="6698">
                  <c:v>-52.328999999999994</c:v>
                </c:pt>
                <c:pt idx="6699">
                  <c:v>-52.326999999999998</c:v>
                </c:pt>
                <c:pt idx="6700">
                  <c:v>-52.324999999999996</c:v>
                </c:pt>
                <c:pt idx="6701">
                  <c:v>-52.322999999999993</c:v>
                </c:pt>
                <c:pt idx="6702">
                  <c:v>-52.320999999999998</c:v>
                </c:pt>
                <c:pt idx="6703">
                  <c:v>-52.318999999999996</c:v>
                </c:pt>
                <c:pt idx="6704">
                  <c:v>-52.316999999999993</c:v>
                </c:pt>
                <c:pt idx="6705">
                  <c:v>-52.314999999999998</c:v>
                </c:pt>
                <c:pt idx="6706">
                  <c:v>-52.312999999999995</c:v>
                </c:pt>
                <c:pt idx="6707">
                  <c:v>-52.310999999999993</c:v>
                </c:pt>
                <c:pt idx="6708">
                  <c:v>-52.308999999999997</c:v>
                </c:pt>
                <c:pt idx="6709">
                  <c:v>-52.306999999999995</c:v>
                </c:pt>
                <c:pt idx="6710">
                  <c:v>-52.304999999999993</c:v>
                </c:pt>
                <c:pt idx="6711">
                  <c:v>-52.302999999999997</c:v>
                </c:pt>
                <c:pt idx="6712">
                  <c:v>-52.300999999999995</c:v>
                </c:pt>
                <c:pt idx="6713">
                  <c:v>-52.298999999999992</c:v>
                </c:pt>
                <c:pt idx="6714">
                  <c:v>-52.296999999999997</c:v>
                </c:pt>
                <c:pt idx="6715">
                  <c:v>-52.294999999999995</c:v>
                </c:pt>
                <c:pt idx="6716">
                  <c:v>-52.292999999999992</c:v>
                </c:pt>
                <c:pt idx="6717">
                  <c:v>-52.290999999999997</c:v>
                </c:pt>
                <c:pt idx="6718">
                  <c:v>-52.288999999999994</c:v>
                </c:pt>
                <c:pt idx="6719">
                  <c:v>-52.286999999999992</c:v>
                </c:pt>
                <c:pt idx="6720">
                  <c:v>-52.284999999999997</c:v>
                </c:pt>
                <c:pt idx="6721">
                  <c:v>-52.282999999999994</c:v>
                </c:pt>
                <c:pt idx="6722">
                  <c:v>-52.280999999999992</c:v>
                </c:pt>
                <c:pt idx="6723">
                  <c:v>-52.278999999999996</c:v>
                </c:pt>
                <c:pt idx="6724">
                  <c:v>-52.276999999999994</c:v>
                </c:pt>
                <c:pt idx="6725">
                  <c:v>-52.274999999999991</c:v>
                </c:pt>
                <c:pt idx="6726">
                  <c:v>-52.272999999999996</c:v>
                </c:pt>
                <c:pt idx="6727">
                  <c:v>-52.270999999999994</c:v>
                </c:pt>
                <c:pt idx="6728">
                  <c:v>-52.268999999999991</c:v>
                </c:pt>
                <c:pt idx="6729">
                  <c:v>-52.266999999999996</c:v>
                </c:pt>
                <c:pt idx="6730">
                  <c:v>-52.264999999999993</c:v>
                </c:pt>
                <c:pt idx="6731">
                  <c:v>-52.262999999999991</c:v>
                </c:pt>
                <c:pt idx="6732">
                  <c:v>-52.260999999999996</c:v>
                </c:pt>
                <c:pt idx="6733">
                  <c:v>-52.258999999999993</c:v>
                </c:pt>
                <c:pt idx="6734">
                  <c:v>-52.256999999999991</c:v>
                </c:pt>
                <c:pt idx="6735">
                  <c:v>-52.254999999999995</c:v>
                </c:pt>
                <c:pt idx="6736">
                  <c:v>-52.252999999999993</c:v>
                </c:pt>
                <c:pt idx="6737">
                  <c:v>-52.250999999999991</c:v>
                </c:pt>
                <c:pt idx="6738">
                  <c:v>-52.248999999999995</c:v>
                </c:pt>
                <c:pt idx="6739">
                  <c:v>-52.246999999999993</c:v>
                </c:pt>
                <c:pt idx="6740">
                  <c:v>-52.24499999999999</c:v>
                </c:pt>
                <c:pt idx="6741">
                  <c:v>-52.242999999999995</c:v>
                </c:pt>
                <c:pt idx="6742">
                  <c:v>-52.240999999999993</c:v>
                </c:pt>
                <c:pt idx="6743">
                  <c:v>-52.23899999999999</c:v>
                </c:pt>
                <c:pt idx="6744">
                  <c:v>-52.236999999999995</c:v>
                </c:pt>
                <c:pt idx="6745">
                  <c:v>-52.234999999999992</c:v>
                </c:pt>
                <c:pt idx="6746">
                  <c:v>-52.23299999999999</c:v>
                </c:pt>
                <c:pt idx="6747">
                  <c:v>-52.230999999999995</c:v>
                </c:pt>
                <c:pt idx="6748">
                  <c:v>-52.228999999999992</c:v>
                </c:pt>
                <c:pt idx="6749">
                  <c:v>-52.226999999999997</c:v>
                </c:pt>
                <c:pt idx="6750">
                  <c:v>-52.224999999999994</c:v>
                </c:pt>
                <c:pt idx="6751">
                  <c:v>-52.222999999999992</c:v>
                </c:pt>
                <c:pt idx="6752">
                  <c:v>-52.220999999999997</c:v>
                </c:pt>
                <c:pt idx="6753">
                  <c:v>-52.218999999999994</c:v>
                </c:pt>
                <c:pt idx="6754">
                  <c:v>-52.216999999999999</c:v>
                </c:pt>
                <c:pt idx="6755">
                  <c:v>-52.214999999999996</c:v>
                </c:pt>
                <c:pt idx="6756">
                  <c:v>-52.212999999999994</c:v>
                </c:pt>
                <c:pt idx="6757">
                  <c:v>-52.210999999999999</c:v>
                </c:pt>
                <c:pt idx="6758">
                  <c:v>-52.208999999999996</c:v>
                </c:pt>
                <c:pt idx="6759">
                  <c:v>-52.206999999999994</c:v>
                </c:pt>
                <c:pt idx="6760">
                  <c:v>-52.204999999999998</c:v>
                </c:pt>
                <c:pt idx="6761">
                  <c:v>-52.202999999999996</c:v>
                </c:pt>
                <c:pt idx="6762">
                  <c:v>-52.200999999999993</c:v>
                </c:pt>
                <c:pt idx="6763">
                  <c:v>-52.198999999999998</c:v>
                </c:pt>
                <c:pt idx="6764">
                  <c:v>-52.196999999999996</c:v>
                </c:pt>
                <c:pt idx="6765">
                  <c:v>-52.194999999999993</c:v>
                </c:pt>
                <c:pt idx="6766">
                  <c:v>-52.192999999999998</c:v>
                </c:pt>
                <c:pt idx="6767">
                  <c:v>-52.190999999999995</c:v>
                </c:pt>
                <c:pt idx="6768">
                  <c:v>-52.188999999999993</c:v>
                </c:pt>
                <c:pt idx="6769">
                  <c:v>-52.186999999999998</c:v>
                </c:pt>
                <c:pt idx="6770">
                  <c:v>-52.184999999999995</c:v>
                </c:pt>
                <c:pt idx="6771">
                  <c:v>-52.182999999999993</c:v>
                </c:pt>
                <c:pt idx="6772">
                  <c:v>-52.180999999999997</c:v>
                </c:pt>
                <c:pt idx="6773">
                  <c:v>-52.178999999999995</c:v>
                </c:pt>
                <c:pt idx="6774">
                  <c:v>-52.176999999999992</c:v>
                </c:pt>
                <c:pt idx="6775">
                  <c:v>-52.174999999999997</c:v>
                </c:pt>
                <c:pt idx="6776">
                  <c:v>-52.172999999999995</c:v>
                </c:pt>
                <c:pt idx="6777">
                  <c:v>-52.170999999999992</c:v>
                </c:pt>
                <c:pt idx="6778">
                  <c:v>-52.168999999999997</c:v>
                </c:pt>
                <c:pt idx="6779">
                  <c:v>-52.166999999999994</c:v>
                </c:pt>
                <c:pt idx="6780">
                  <c:v>-52.164999999999992</c:v>
                </c:pt>
                <c:pt idx="6781">
                  <c:v>-52.162999999999997</c:v>
                </c:pt>
                <c:pt idx="6782">
                  <c:v>-52.160999999999994</c:v>
                </c:pt>
                <c:pt idx="6783">
                  <c:v>-52.158999999999992</c:v>
                </c:pt>
                <c:pt idx="6784">
                  <c:v>-52.156999999999996</c:v>
                </c:pt>
                <c:pt idx="6785">
                  <c:v>-52.154999999999994</c:v>
                </c:pt>
                <c:pt idx="6786">
                  <c:v>-52.152999999999992</c:v>
                </c:pt>
                <c:pt idx="6787">
                  <c:v>-52.150999999999996</c:v>
                </c:pt>
                <c:pt idx="6788">
                  <c:v>-52.148999999999994</c:v>
                </c:pt>
                <c:pt idx="6789">
                  <c:v>-52.146999999999991</c:v>
                </c:pt>
                <c:pt idx="6790">
                  <c:v>-52.144999999999996</c:v>
                </c:pt>
                <c:pt idx="6791">
                  <c:v>-52.142999999999994</c:v>
                </c:pt>
                <c:pt idx="6792">
                  <c:v>-52.140999999999991</c:v>
                </c:pt>
                <c:pt idx="6793">
                  <c:v>-52.138999999999996</c:v>
                </c:pt>
                <c:pt idx="6794">
                  <c:v>-52.136999999999993</c:v>
                </c:pt>
                <c:pt idx="6795">
                  <c:v>-52.134999999999991</c:v>
                </c:pt>
                <c:pt idx="6796">
                  <c:v>-52.132999999999996</c:v>
                </c:pt>
                <c:pt idx="6797">
                  <c:v>-52.130999999999993</c:v>
                </c:pt>
                <c:pt idx="6798">
                  <c:v>-52.128999999999991</c:v>
                </c:pt>
                <c:pt idx="6799">
                  <c:v>-52.126999999999995</c:v>
                </c:pt>
                <c:pt idx="6800">
                  <c:v>-52.124999999999993</c:v>
                </c:pt>
                <c:pt idx="6801">
                  <c:v>-52.12299999999999</c:v>
                </c:pt>
                <c:pt idx="6802">
                  <c:v>-52.120999999999995</c:v>
                </c:pt>
                <c:pt idx="6803">
                  <c:v>-52.118999999999993</c:v>
                </c:pt>
                <c:pt idx="6804">
                  <c:v>-52.11699999999999</c:v>
                </c:pt>
                <c:pt idx="6805">
                  <c:v>-52.114999999999995</c:v>
                </c:pt>
                <c:pt idx="6806">
                  <c:v>-52.112999999999992</c:v>
                </c:pt>
                <c:pt idx="6807">
                  <c:v>-52.11099999999999</c:v>
                </c:pt>
                <c:pt idx="6808">
                  <c:v>-52.108999999999995</c:v>
                </c:pt>
                <c:pt idx="6809">
                  <c:v>-52.106999999999992</c:v>
                </c:pt>
                <c:pt idx="6810">
                  <c:v>-52.104999999999997</c:v>
                </c:pt>
                <c:pt idx="6811">
                  <c:v>-52.102999999999994</c:v>
                </c:pt>
                <c:pt idx="6812">
                  <c:v>-52.100999999999992</c:v>
                </c:pt>
                <c:pt idx="6813">
                  <c:v>-52.098999999999997</c:v>
                </c:pt>
                <c:pt idx="6814">
                  <c:v>-52.096999999999994</c:v>
                </c:pt>
                <c:pt idx="6815">
                  <c:v>-52.094999999999992</c:v>
                </c:pt>
                <c:pt idx="6816">
                  <c:v>-52.092999999999996</c:v>
                </c:pt>
                <c:pt idx="6817">
                  <c:v>-52.090999999999994</c:v>
                </c:pt>
                <c:pt idx="6818">
                  <c:v>-52.088999999999999</c:v>
                </c:pt>
                <c:pt idx="6819">
                  <c:v>-52.086999999999996</c:v>
                </c:pt>
                <c:pt idx="6820">
                  <c:v>-52.084999999999994</c:v>
                </c:pt>
                <c:pt idx="6821">
                  <c:v>-52.082999999999998</c:v>
                </c:pt>
                <c:pt idx="6822">
                  <c:v>-52.080999999999996</c:v>
                </c:pt>
                <c:pt idx="6823">
                  <c:v>-52.078999999999994</c:v>
                </c:pt>
                <c:pt idx="6824">
                  <c:v>-52.076999999999998</c:v>
                </c:pt>
                <c:pt idx="6825">
                  <c:v>-52.074999999999996</c:v>
                </c:pt>
                <c:pt idx="6826">
                  <c:v>-52.072999999999993</c:v>
                </c:pt>
                <c:pt idx="6827">
                  <c:v>-52.070999999999998</c:v>
                </c:pt>
                <c:pt idx="6828">
                  <c:v>-52.068999999999996</c:v>
                </c:pt>
                <c:pt idx="6829">
                  <c:v>-52.066999999999993</c:v>
                </c:pt>
                <c:pt idx="6830">
                  <c:v>-52.064999999999998</c:v>
                </c:pt>
                <c:pt idx="6831">
                  <c:v>-52.062999999999995</c:v>
                </c:pt>
                <c:pt idx="6832">
                  <c:v>-52.060999999999993</c:v>
                </c:pt>
                <c:pt idx="6833">
                  <c:v>-52.058999999999997</c:v>
                </c:pt>
                <c:pt idx="6834">
                  <c:v>-52.056999999999995</c:v>
                </c:pt>
                <c:pt idx="6835">
                  <c:v>-52.054999999999993</c:v>
                </c:pt>
                <c:pt idx="6836">
                  <c:v>-52.052999999999997</c:v>
                </c:pt>
                <c:pt idx="6837">
                  <c:v>-52.050999999999995</c:v>
                </c:pt>
                <c:pt idx="6838">
                  <c:v>-52.048999999999992</c:v>
                </c:pt>
                <c:pt idx="6839">
                  <c:v>-52.046999999999997</c:v>
                </c:pt>
                <c:pt idx="6840">
                  <c:v>-52.044999999999995</c:v>
                </c:pt>
                <c:pt idx="6841">
                  <c:v>-52.042999999999992</c:v>
                </c:pt>
                <c:pt idx="6842">
                  <c:v>-52.040999999999997</c:v>
                </c:pt>
                <c:pt idx="6843">
                  <c:v>-52.038999999999994</c:v>
                </c:pt>
                <c:pt idx="6844">
                  <c:v>-52.036999999999992</c:v>
                </c:pt>
                <c:pt idx="6845">
                  <c:v>-52.034999999999997</c:v>
                </c:pt>
                <c:pt idx="6846">
                  <c:v>-52.032999999999994</c:v>
                </c:pt>
                <c:pt idx="6847">
                  <c:v>-52.030999999999992</c:v>
                </c:pt>
                <c:pt idx="6848">
                  <c:v>-52.028999999999996</c:v>
                </c:pt>
                <c:pt idx="6849">
                  <c:v>-52.026999999999994</c:v>
                </c:pt>
                <c:pt idx="6850">
                  <c:v>-52.024999999999991</c:v>
                </c:pt>
                <c:pt idx="6851">
                  <c:v>-52.022999999999996</c:v>
                </c:pt>
                <c:pt idx="6852">
                  <c:v>-52.020999999999994</c:v>
                </c:pt>
                <c:pt idx="6853">
                  <c:v>-52.018999999999991</c:v>
                </c:pt>
                <c:pt idx="6854">
                  <c:v>-52.016999999999996</c:v>
                </c:pt>
                <c:pt idx="6855">
                  <c:v>-52.014999999999993</c:v>
                </c:pt>
                <c:pt idx="6856">
                  <c:v>-52.012999999999991</c:v>
                </c:pt>
                <c:pt idx="6857">
                  <c:v>-52.010999999999996</c:v>
                </c:pt>
                <c:pt idx="6858">
                  <c:v>-52.008999999999993</c:v>
                </c:pt>
                <c:pt idx="6859">
                  <c:v>-52.006999999999991</c:v>
                </c:pt>
                <c:pt idx="6860">
                  <c:v>-52.004999999999995</c:v>
                </c:pt>
                <c:pt idx="6861">
                  <c:v>-52.002999999999993</c:v>
                </c:pt>
                <c:pt idx="6862">
                  <c:v>-52.000999999999991</c:v>
                </c:pt>
                <c:pt idx="6863">
                  <c:v>-51.998999999999995</c:v>
                </c:pt>
                <c:pt idx="6864">
                  <c:v>-51.996999999999993</c:v>
                </c:pt>
                <c:pt idx="6865">
                  <c:v>-51.99499999999999</c:v>
                </c:pt>
                <c:pt idx="6866">
                  <c:v>-51.992999999999995</c:v>
                </c:pt>
                <c:pt idx="6867">
                  <c:v>-51.990999999999993</c:v>
                </c:pt>
                <c:pt idx="6868">
                  <c:v>-51.98899999999999</c:v>
                </c:pt>
                <c:pt idx="6869">
                  <c:v>-51.986999999999995</c:v>
                </c:pt>
                <c:pt idx="6870">
                  <c:v>-51.984999999999992</c:v>
                </c:pt>
                <c:pt idx="6871">
                  <c:v>-51.98299999999999</c:v>
                </c:pt>
                <c:pt idx="6872">
                  <c:v>-51.980999999999995</c:v>
                </c:pt>
                <c:pt idx="6873">
                  <c:v>-51.978999999999992</c:v>
                </c:pt>
                <c:pt idx="6874">
                  <c:v>-51.976999999999997</c:v>
                </c:pt>
                <c:pt idx="6875">
                  <c:v>-51.974999999999994</c:v>
                </c:pt>
                <c:pt idx="6876">
                  <c:v>-51.972999999999992</c:v>
                </c:pt>
                <c:pt idx="6877">
                  <c:v>-51.970999999999997</c:v>
                </c:pt>
                <c:pt idx="6878">
                  <c:v>-51.968999999999994</c:v>
                </c:pt>
                <c:pt idx="6879">
                  <c:v>-51.966999999999999</c:v>
                </c:pt>
                <c:pt idx="6880">
                  <c:v>-51.964999999999996</c:v>
                </c:pt>
                <c:pt idx="6881">
                  <c:v>-51.962999999999994</c:v>
                </c:pt>
                <c:pt idx="6882">
                  <c:v>-51.960999999999999</c:v>
                </c:pt>
                <c:pt idx="6883">
                  <c:v>-51.958999999999996</c:v>
                </c:pt>
                <c:pt idx="6884">
                  <c:v>-51.956999999999994</c:v>
                </c:pt>
                <c:pt idx="6885">
                  <c:v>-51.954999999999998</c:v>
                </c:pt>
                <c:pt idx="6886">
                  <c:v>-51.952999999999996</c:v>
                </c:pt>
                <c:pt idx="6887">
                  <c:v>-51.950999999999993</c:v>
                </c:pt>
                <c:pt idx="6888">
                  <c:v>-51.948999999999998</c:v>
                </c:pt>
                <c:pt idx="6889">
                  <c:v>-51.946999999999996</c:v>
                </c:pt>
                <c:pt idx="6890">
                  <c:v>-51.944999999999993</c:v>
                </c:pt>
                <c:pt idx="6891">
                  <c:v>-51.942999999999998</c:v>
                </c:pt>
                <c:pt idx="6892">
                  <c:v>-51.940999999999995</c:v>
                </c:pt>
                <c:pt idx="6893">
                  <c:v>-51.938999999999993</c:v>
                </c:pt>
                <c:pt idx="6894">
                  <c:v>-51.936999999999998</c:v>
                </c:pt>
                <c:pt idx="6895">
                  <c:v>-51.934999999999995</c:v>
                </c:pt>
                <c:pt idx="6896">
                  <c:v>-51.932999999999993</c:v>
                </c:pt>
                <c:pt idx="6897">
                  <c:v>-51.930999999999997</c:v>
                </c:pt>
                <c:pt idx="6898">
                  <c:v>-51.928999999999995</c:v>
                </c:pt>
                <c:pt idx="6899">
                  <c:v>-51.926999999999992</c:v>
                </c:pt>
                <c:pt idx="6900">
                  <c:v>-51.924999999999997</c:v>
                </c:pt>
                <c:pt idx="6901">
                  <c:v>-51.922999999999995</c:v>
                </c:pt>
                <c:pt idx="6902">
                  <c:v>-51.920999999999992</c:v>
                </c:pt>
                <c:pt idx="6903">
                  <c:v>-51.918999999999997</c:v>
                </c:pt>
                <c:pt idx="6904">
                  <c:v>-51.916999999999994</c:v>
                </c:pt>
                <c:pt idx="6905">
                  <c:v>-51.914999999999992</c:v>
                </c:pt>
                <c:pt idx="6906">
                  <c:v>-51.912999999999997</c:v>
                </c:pt>
                <c:pt idx="6907">
                  <c:v>-51.910999999999994</c:v>
                </c:pt>
                <c:pt idx="6908">
                  <c:v>-51.908999999999992</c:v>
                </c:pt>
                <c:pt idx="6909">
                  <c:v>-51.906999999999996</c:v>
                </c:pt>
                <c:pt idx="6910">
                  <c:v>-51.904999999999994</c:v>
                </c:pt>
                <c:pt idx="6911">
                  <c:v>-51.902999999999992</c:v>
                </c:pt>
                <c:pt idx="6912">
                  <c:v>-51.900999999999996</c:v>
                </c:pt>
                <c:pt idx="6913">
                  <c:v>-51.898999999999994</c:v>
                </c:pt>
                <c:pt idx="6914">
                  <c:v>-51.896999999999991</c:v>
                </c:pt>
                <c:pt idx="6915">
                  <c:v>-51.894999999999996</c:v>
                </c:pt>
                <c:pt idx="6916">
                  <c:v>-51.892999999999994</c:v>
                </c:pt>
                <c:pt idx="6917">
                  <c:v>-51.890999999999991</c:v>
                </c:pt>
                <c:pt idx="6918">
                  <c:v>-51.888999999999996</c:v>
                </c:pt>
                <c:pt idx="6919">
                  <c:v>-51.886999999999993</c:v>
                </c:pt>
                <c:pt idx="6920">
                  <c:v>-51.884999999999991</c:v>
                </c:pt>
                <c:pt idx="6921">
                  <c:v>-51.882999999999996</c:v>
                </c:pt>
                <c:pt idx="6922">
                  <c:v>-51.880999999999993</c:v>
                </c:pt>
                <c:pt idx="6923">
                  <c:v>-51.878999999999991</c:v>
                </c:pt>
                <c:pt idx="6924">
                  <c:v>-51.876999999999995</c:v>
                </c:pt>
                <c:pt idx="6925">
                  <c:v>-51.874999999999993</c:v>
                </c:pt>
                <c:pt idx="6926">
                  <c:v>-51.87299999999999</c:v>
                </c:pt>
                <c:pt idx="6927">
                  <c:v>-51.870999999999995</c:v>
                </c:pt>
                <c:pt idx="6928">
                  <c:v>-51.868999999999993</c:v>
                </c:pt>
                <c:pt idx="6929">
                  <c:v>-51.86699999999999</c:v>
                </c:pt>
                <c:pt idx="6930">
                  <c:v>-51.864999999999995</c:v>
                </c:pt>
                <c:pt idx="6931">
                  <c:v>-51.862999999999992</c:v>
                </c:pt>
                <c:pt idx="6932">
                  <c:v>-51.86099999999999</c:v>
                </c:pt>
                <c:pt idx="6933">
                  <c:v>-51.858999999999995</c:v>
                </c:pt>
                <c:pt idx="6934">
                  <c:v>-51.856999999999992</c:v>
                </c:pt>
                <c:pt idx="6935">
                  <c:v>-51.854999999999997</c:v>
                </c:pt>
                <c:pt idx="6936">
                  <c:v>-51.852999999999994</c:v>
                </c:pt>
                <c:pt idx="6937">
                  <c:v>-51.850999999999992</c:v>
                </c:pt>
                <c:pt idx="6938">
                  <c:v>-51.848999999999997</c:v>
                </c:pt>
                <c:pt idx="6939">
                  <c:v>-51.846999999999994</c:v>
                </c:pt>
                <c:pt idx="6940">
                  <c:v>-51.844999999999992</c:v>
                </c:pt>
                <c:pt idx="6941">
                  <c:v>-51.842999999999996</c:v>
                </c:pt>
                <c:pt idx="6942">
                  <c:v>-51.840999999999994</c:v>
                </c:pt>
                <c:pt idx="6943">
                  <c:v>-51.838999999999999</c:v>
                </c:pt>
                <c:pt idx="6944">
                  <c:v>-51.836999999999996</c:v>
                </c:pt>
                <c:pt idx="6945">
                  <c:v>-51.834999999999994</c:v>
                </c:pt>
                <c:pt idx="6946">
                  <c:v>-51.832999999999998</c:v>
                </c:pt>
                <c:pt idx="6947">
                  <c:v>-51.830999999999996</c:v>
                </c:pt>
                <c:pt idx="6948">
                  <c:v>-51.828999999999994</c:v>
                </c:pt>
                <c:pt idx="6949">
                  <c:v>-51.826999999999998</c:v>
                </c:pt>
                <c:pt idx="6950">
                  <c:v>-51.824999999999996</c:v>
                </c:pt>
                <c:pt idx="6951">
                  <c:v>-51.822999999999993</c:v>
                </c:pt>
                <c:pt idx="6952">
                  <c:v>-51.820999999999998</c:v>
                </c:pt>
                <c:pt idx="6953">
                  <c:v>-51.818999999999996</c:v>
                </c:pt>
                <c:pt idx="6954">
                  <c:v>-51.816999999999993</c:v>
                </c:pt>
                <c:pt idx="6955">
                  <c:v>-51.814999999999998</c:v>
                </c:pt>
                <c:pt idx="6956">
                  <c:v>-51.812999999999995</c:v>
                </c:pt>
                <c:pt idx="6957">
                  <c:v>-51.810999999999993</c:v>
                </c:pt>
                <c:pt idx="6958">
                  <c:v>-51.808999999999997</c:v>
                </c:pt>
                <c:pt idx="6959">
                  <c:v>-51.806999999999995</c:v>
                </c:pt>
                <c:pt idx="6960">
                  <c:v>-51.804999999999993</c:v>
                </c:pt>
                <c:pt idx="6961">
                  <c:v>-51.802999999999997</c:v>
                </c:pt>
                <c:pt idx="6962">
                  <c:v>-51.800999999999995</c:v>
                </c:pt>
                <c:pt idx="6963">
                  <c:v>-51.798999999999992</c:v>
                </c:pt>
                <c:pt idx="6964">
                  <c:v>-51.796999999999997</c:v>
                </c:pt>
                <c:pt idx="6965">
                  <c:v>-51.794999999999995</c:v>
                </c:pt>
                <c:pt idx="6966">
                  <c:v>-51.792999999999992</c:v>
                </c:pt>
                <c:pt idx="6967">
                  <c:v>-51.790999999999997</c:v>
                </c:pt>
                <c:pt idx="6968">
                  <c:v>-51.788999999999994</c:v>
                </c:pt>
                <c:pt idx="6969">
                  <c:v>-51.786999999999992</c:v>
                </c:pt>
                <c:pt idx="6970">
                  <c:v>-51.784999999999997</c:v>
                </c:pt>
                <c:pt idx="6971">
                  <c:v>-51.782999999999994</c:v>
                </c:pt>
                <c:pt idx="6972">
                  <c:v>-51.780999999999992</c:v>
                </c:pt>
                <c:pt idx="6973">
                  <c:v>-51.778999999999996</c:v>
                </c:pt>
                <c:pt idx="6974">
                  <c:v>-51.776999999999994</c:v>
                </c:pt>
                <c:pt idx="6975">
                  <c:v>-51.774999999999991</c:v>
                </c:pt>
                <c:pt idx="6976">
                  <c:v>-51.772999999999996</c:v>
                </c:pt>
                <c:pt idx="6977">
                  <c:v>-51.770999999999994</c:v>
                </c:pt>
                <c:pt idx="6978">
                  <c:v>-51.768999999999991</c:v>
                </c:pt>
                <c:pt idx="6979">
                  <c:v>-51.766999999999996</c:v>
                </c:pt>
                <c:pt idx="6980">
                  <c:v>-51.764999999999993</c:v>
                </c:pt>
                <c:pt idx="6981">
                  <c:v>-51.762999999999991</c:v>
                </c:pt>
                <c:pt idx="6982">
                  <c:v>-51.760999999999996</c:v>
                </c:pt>
                <c:pt idx="6983">
                  <c:v>-51.758999999999993</c:v>
                </c:pt>
                <c:pt idx="6984">
                  <c:v>-51.756999999999991</c:v>
                </c:pt>
                <c:pt idx="6985">
                  <c:v>-51.754999999999995</c:v>
                </c:pt>
                <c:pt idx="6986">
                  <c:v>-51.752999999999993</c:v>
                </c:pt>
                <c:pt idx="6987">
                  <c:v>-51.750999999999991</c:v>
                </c:pt>
                <c:pt idx="6988">
                  <c:v>-51.748999999999995</c:v>
                </c:pt>
                <c:pt idx="6989">
                  <c:v>-51.746999999999993</c:v>
                </c:pt>
                <c:pt idx="6990">
                  <c:v>-51.74499999999999</c:v>
                </c:pt>
                <c:pt idx="6991">
                  <c:v>-51.742999999999995</c:v>
                </c:pt>
                <c:pt idx="6992">
                  <c:v>-51.740999999999993</c:v>
                </c:pt>
                <c:pt idx="6993">
                  <c:v>-51.73899999999999</c:v>
                </c:pt>
                <c:pt idx="6994">
                  <c:v>-51.736999999999995</c:v>
                </c:pt>
                <c:pt idx="6995">
                  <c:v>-51.734999999999992</c:v>
                </c:pt>
                <c:pt idx="6996">
                  <c:v>-51.73299999999999</c:v>
                </c:pt>
                <c:pt idx="6997">
                  <c:v>-51.730999999999995</c:v>
                </c:pt>
                <c:pt idx="6998">
                  <c:v>-51.728999999999992</c:v>
                </c:pt>
                <c:pt idx="6999">
                  <c:v>-51.726999999999997</c:v>
                </c:pt>
                <c:pt idx="7000">
                  <c:v>-51.724999999999994</c:v>
                </c:pt>
                <c:pt idx="7001">
                  <c:v>-51.722999999999992</c:v>
                </c:pt>
                <c:pt idx="7002">
                  <c:v>-51.720999999999997</c:v>
                </c:pt>
                <c:pt idx="7003">
                  <c:v>-51.718999999999994</c:v>
                </c:pt>
                <c:pt idx="7004">
                  <c:v>-51.716999999999999</c:v>
                </c:pt>
                <c:pt idx="7005">
                  <c:v>-51.714999999999996</c:v>
                </c:pt>
                <c:pt idx="7006">
                  <c:v>-51.712999999999994</c:v>
                </c:pt>
                <c:pt idx="7007">
                  <c:v>-51.710999999999999</c:v>
                </c:pt>
                <c:pt idx="7008">
                  <c:v>-51.708999999999996</c:v>
                </c:pt>
                <c:pt idx="7009">
                  <c:v>-51.706999999999994</c:v>
                </c:pt>
                <c:pt idx="7010">
                  <c:v>-51.704999999999998</c:v>
                </c:pt>
                <c:pt idx="7011">
                  <c:v>-51.702999999999996</c:v>
                </c:pt>
                <c:pt idx="7012">
                  <c:v>-51.700999999999993</c:v>
                </c:pt>
                <c:pt idx="7013">
                  <c:v>-51.698999999999998</c:v>
                </c:pt>
                <c:pt idx="7014">
                  <c:v>-51.696999999999996</c:v>
                </c:pt>
                <c:pt idx="7015">
                  <c:v>-51.694999999999993</c:v>
                </c:pt>
                <c:pt idx="7016">
                  <c:v>-51.692999999999998</c:v>
                </c:pt>
                <c:pt idx="7017">
                  <c:v>-51.690999999999995</c:v>
                </c:pt>
                <c:pt idx="7018">
                  <c:v>-51.688999999999993</c:v>
                </c:pt>
                <c:pt idx="7019">
                  <c:v>-51.686999999999998</c:v>
                </c:pt>
                <c:pt idx="7020">
                  <c:v>-51.684999999999995</c:v>
                </c:pt>
                <c:pt idx="7021">
                  <c:v>-51.682999999999993</c:v>
                </c:pt>
                <c:pt idx="7022">
                  <c:v>-51.680999999999997</c:v>
                </c:pt>
                <c:pt idx="7023">
                  <c:v>-51.678999999999995</c:v>
                </c:pt>
                <c:pt idx="7024">
                  <c:v>-51.676999999999992</c:v>
                </c:pt>
                <c:pt idx="7025">
                  <c:v>-51.674999999999997</c:v>
                </c:pt>
                <c:pt idx="7026">
                  <c:v>-51.672999999999995</c:v>
                </c:pt>
                <c:pt idx="7027">
                  <c:v>-51.670999999999992</c:v>
                </c:pt>
                <c:pt idx="7028">
                  <c:v>-51.668999999999997</c:v>
                </c:pt>
                <c:pt idx="7029">
                  <c:v>-51.666999999999994</c:v>
                </c:pt>
                <c:pt idx="7030">
                  <c:v>-51.664999999999992</c:v>
                </c:pt>
                <c:pt idx="7031">
                  <c:v>-51.662999999999997</c:v>
                </c:pt>
                <c:pt idx="7032">
                  <c:v>-51.660999999999994</c:v>
                </c:pt>
                <c:pt idx="7033">
                  <c:v>-51.658999999999992</c:v>
                </c:pt>
                <c:pt idx="7034">
                  <c:v>-51.656999999999996</c:v>
                </c:pt>
                <c:pt idx="7035">
                  <c:v>-51.654999999999994</c:v>
                </c:pt>
                <c:pt idx="7036">
                  <c:v>-51.652999999999992</c:v>
                </c:pt>
                <c:pt idx="7037">
                  <c:v>-51.650999999999996</c:v>
                </c:pt>
                <c:pt idx="7038">
                  <c:v>-51.648999999999994</c:v>
                </c:pt>
                <c:pt idx="7039">
                  <c:v>-51.646999999999991</c:v>
                </c:pt>
                <c:pt idx="7040">
                  <c:v>-51.644999999999996</c:v>
                </c:pt>
                <c:pt idx="7041">
                  <c:v>-51.642999999999994</c:v>
                </c:pt>
                <c:pt idx="7042">
                  <c:v>-51.640999999999991</c:v>
                </c:pt>
                <c:pt idx="7043">
                  <c:v>-51.638999999999996</c:v>
                </c:pt>
                <c:pt idx="7044">
                  <c:v>-51.636999999999993</c:v>
                </c:pt>
                <c:pt idx="7045">
                  <c:v>-51.634999999999991</c:v>
                </c:pt>
                <c:pt idx="7046">
                  <c:v>-51.632999999999996</c:v>
                </c:pt>
                <c:pt idx="7047">
                  <c:v>-51.630999999999993</c:v>
                </c:pt>
                <c:pt idx="7048">
                  <c:v>-51.628999999999991</c:v>
                </c:pt>
                <c:pt idx="7049">
                  <c:v>-51.626999999999995</c:v>
                </c:pt>
                <c:pt idx="7050">
                  <c:v>-51.624999999999993</c:v>
                </c:pt>
                <c:pt idx="7051">
                  <c:v>-51.62299999999999</c:v>
                </c:pt>
                <c:pt idx="7052">
                  <c:v>-51.620999999999995</c:v>
                </c:pt>
                <c:pt idx="7053">
                  <c:v>-51.618999999999993</c:v>
                </c:pt>
                <c:pt idx="7054">
                  <c:v>-51.61699999999999</c:v>
                </c:pt>
                <c:pt idx="7055">
                  <c:v>-51.614999999999995</c:v>
                </c:pt>
                <c:pt idx="7056">
                  <c:v>-51.612999999999992</c:v>
                </c:pt>
                <c:pt idx="7057">
                  <c:v>-51.61099999999999</c:v>
                </c:pt>
                <c:pt idx="7058">
                  <c:v>-51.608999999999995</c:v>
                </c:pt>
                <c:pt idx="7059">
                  <c:v>-51.606999999999992</c:v>
                </c:pt>
                <c:pt idx="7060">
                  <c:v>-51.604999999999997</c:v>
                </c:pt>
                <c:pt idx="7061">
                  <c:v>-51.602999999999994</c:v>
                </c:pt>
                <c:pt idx="7062">
                  <c:v>-51.600999999999992</c:v>
                </c:pt>
                <c:pt idx="7063">
                  <c:v>-51.598999999999997</c:v>
                </c:pt>
                <c:pt idx="7064">
                  <c:v>-51.596999999999994</c:v>
                </c:pt>
                <c:pt idx="7065">
                  <c:v>-51.594999999999992</c:v>
                </c:pt>
                <c:pt idx="7066">
                  <c:v>-51.592999999999996</c:v>
                </c:pt>
                <c:pt idx="7067">
                  <c:v>-51.590999999999994</c:v>
                </c:pt>
                <c:pt idx="7068">
                  <c:v>-51.588999999999999</c:v>
                </c:pt>
                <c:pt idx="7069">
                  <c:v>-51.586999999999996</c:v>
                </c:pt>
                <c:pt idx="7070">
                  <c:v>-51.584999999999994</c:v>
                </c:pt>
                <c:pt idx="7071">
                  <c:v>-51.582999999999998</c:v>
                </c:pt>
                <c:pt idx="7072">
                  <c:v>-51.580999999999996</c:v>
                </c:pt>
                <c:pt idx="7073">
                  <c:v>-51.578999999999994</c:v>
                </c:pt>
                <c:pt idx="7074">
                  <c:v>-51.576999999999998</c:v>
                </c:pt>
                <c:pt idx="7075">
                  <c:v>-51.574999999999996</c:v>
                </c:pt>
                <c:pt idx="7076">
                  <c:v>-51.572999999999993</c:v>
                </c:pt>
                <c:pt idx="7077">
                  <c:v>-51.570999999999998</c:v>
                </c:pt>
                <c:pt idx="7078">
                  <c:v>-51.568999999999996</c:v>
                </c:pt>
                <c:pt idx="7079">
                  <c:v>-51.566999999999993</c:v>
                </c:pt>
                <c:pt idx="7080">
                  <c:v>-51.564999999999998</c:v>
                </c:pt>
                <c:pt idx="7081">
                  <c:v>-51.562999999999995</c:v>
                </c:pt>
                <c:pt idx="7082">
                  <c:v>-51.560999999999993</c:v>
                </c:pt>
                <c:pt idx="7083">
                  <c:v>-51.558999999999997</c:v>
                </c:pt>
                <c:pt idx="7084">
                  <c:v>-51.556999999999995</c:v>
                </c:pt>
                <c:pt idx="7085">
                  <c:v>-51.554999999999993</c:v>
                </c:pt>
                <c:pt idx="7086">
                  <c:v>-51.552999999999997</c:v>
                </c:pt>
                <c:pt idx="7087">
                  <c:v>-51.550999999999995</c:v>
                </c:pt>
                <c:pt idx="7088">
                  <c:v>-51.548999999999992</c:v>
                </c:pt>
                <c:pt idx="7089">
                  <c:v>-51.546999999999997</c:v>
                </c:pt>
                <c:pt idx="7090">
                  <c:v>-51.544999999999995</c:v>
                </c:pt>
                <c:pt idx="7091">
                  <c:v>-51.542999999999992</c:v>
                </c:pt>
                <c:pt idx="7092">
                  <c:v>-51.540999999999997</c:v>
                </c:pt>
                <c:pt idx="7093">
                  <c:v>-51.538999999999994</c:v>
                </c:pt>
                <c:pt idx="7094">
                  <c:v>-51.536999999999992</c:v>
                </c:pt>
                <c:pt idx="7095">
                  <c:v>-51.534999999999997</c:v>
                </c:pt>
                <c:pt idx="7096">
                  <c:v>-51.532999999999994</c:v>
                </c:pt>
                <c:pt idx="7097">
                  <c:v>-51.530999999999992</c:v>
                </c:pt>
                <c:pt idx="7098">
                  <c:v>-51.528999999999996</c:v>
                </c:pt>
                <c:pt idx="7099">
                  <c:v>-51.526999999999994</c:v>
                </c:pt>
                <c:pt idx="7100">
                  <c:v>-51.524999999999991</c:v>
                </c:pt>
                <c:pt idx="7101">
                  <c:v>-51.522999999999996</c:v>
                </c:pt>
                <c:pt idx="7102">
                  <c:v>-51.520999999999994</c:v>
                </c:pt>
                <c:pt idx="7103">
                  <c:v>-51.518999999999991</c:v>
                </c:pt>
                <c:pt idx="7104">
                  <c:v>-51.516999999999996</c:v>
                </c:pt>
                <c:pt idx="7105">
                  <c:v>-51.514999999999993</c:v>
                </c:pt>
                <c:pt idx="7106">
                  <c:v>-51.512999999999991</c:v>
                </c:pt>
                <c:pt idx="7107">
                  <c:v>-51.510999999999996</c:v>
                </c:pt>
                <c:pt idx="7108">
                  <c:v>-51.508999999999993</c:v>
                </c:pt>
                <c:pt idx="7109">
                  <c:v>-51.506999999999991</c:v>
                </c:pt>
                <c:pt idx="7110">
                  <c:v>-51.504999999999995</c:v>
                </c:pt>
                <c:pt idx="7111">
                  <c:v>-51.502999999999993</c:v>
                </c:pt>
                <c:pt idx="7112">
                  <c:v>-51.500999999999991</c:v>
                </c:pt>
                <c:pt idx="7113">
                  <c:v>-51.498999999999995</c:v>
                </c:pt>
                <c:pt idx="7114">
                  <c:v>-51.496999999999993</c:v>
                </c:pt>
                <c:pt idx="7115">
                  <c:v>-51.49499999999999</c:v>
                </c:pt>
                <c:pt idx="7116">
                  <c:v>-51.492999999999995</c:v>
                </c:pt>
                <c:pt idx="7117">
                  <c:v>-51.490999999999993</c:v>
                </c:pt>
                <c:pt idx="7118">
                  <c:v>-51.48899999999999</c:v>
                </c:pt>
                <c:pt idx="7119">
                  <c:v>-51.486999999999995</c:v>
                </c:pt>
                <c:pt idx="7120">
                  <c:v>-51.484999999999992</c:v>
                </c:pt>
                <c:pt idx="7121">
                  <c:v>-51.48299999999999</c:v>
                </c:pt>
                <c:pt idx="7122">
                  <c:v>-51.480999999999995</c:v>
                </c:pt>
                <c:pt idx="7123">
                  <c:v>-51.478999999999992</c:v>
                </c:pt>
                <c:pt idx="7124">
                  <c:v>-51.476999999999997</c:v>
                </c:pt>
                <c:pt idx="7125">
                  <c:v>-51.474999999999994</c:v>
                </c:pt>
                <c:pt idx="7126">
                  <c:v>-51.472999999999992</c:v>
                </c:pt>
                <c:pt idx="7127">
                  <c:v>-51.470999999999997</c:v>
                </c:pt>
                <c:pt idx="7128">
                  <c:v>-51.468999999999994</c:v>
                </c:pt>
                <c:pt idx="7129">
                  <c:v>-51.466999999999999</c:v>
                </c:pt>
                <c:pt idx="7130">
                  <c:v>-51.464999999999996</c:v>
                </c:pt>
                <c:pt idx="7131">
                  <c:v>-51.462999999999994</c:v>
                </c:pt>
                <c:pt idx="7132">
                  <c:v>-51.460999999999999</c:v>
                </c:pt>
                <c:pt idx="7133">
                  <c:v>-51.458999999999996</c:v>
                </c:pt>
                <c:pt idx="7134">
                  <c:v>-51.456999999999994</c:v>
                </c:pt>
                <c:pt idx="7135">
                  <c:v>-51.454999999999998</c:v>
                </c:pt>
                <c:pt idx="7136">
                  <c:v>-51.452999999999996</c:v>
                </c:pt>
                <c:pt idx="7137">
                  <c:v>-51.450999999999993</c:v>
                </c:pt>
                <c:pt idx="7138">
                  <c:v>-51.448999999999998</c:v>
                </c:pt>
                <c:pt idx="7139">
                  <c:v>-51.446999999999996</c:v>
                </c:pt>
                <c:pt idx="7140">
                  <c:v>-51.444999999999993</c:v>
                </c:pt>
                <c:pt idx="7141">
                  <c:v>-51.442999999999998</c:v>
                </c:pt>
                <c:pt idx="7142">
                  <c:v>-51.440999999999995</c:v>
                </c:pt>
                <c:pt idx="7143">
                  <c:v>-51.438999999999993</c:v>
                </c:pt>
                <c:pt idx="7144">
                  <c:v>-51.436999999999998</c:v>
                </c:pt>
                <c:pt idx="7145">
                  <c:v>-51.434999999999995</c:v>
                </c:pt>
                <c:pt idx="7146">
                  <c:v>-51.432999999999993</c:v>
                </c:pt>
                <c:pt idx="7147">
                  <c:v>-51.430999999999997</c:v>
                </c:pt>
                <c:pt idx="7148">
                  <c:v>-51.428999999999995</c:v>
                </c:pt>
                <c:pt idx="7149">
                  <c:v>-51.426999999999992</c:v>
                </c:pt>
                <c:pt idx="7150">
                  <c:v>-51.424999999999997</c:v>
                </c:pt>
                <c:pt idx="7151">
                  <c:v>-51.422999999999995</c:v>
                </c:pt>
                <c:pt idx="7152">
                  <c:v>-51.420999999999992</c:v>
                </c:pt>
                <c:pt idx="7153">
                  <c:v>-51.418999999999997</c:v>
                </c:pt>
                <c:pt idx="7154">
                  <c:v>-51.416999999999994</c:v>
                </c:pt>
                <c:pt idx="7155">
                  <c:v>-51.414999999999992</c:v>
                </c:pt>
                <c:pt idx="7156">
                  <c:v>-51.412999999999997</c:v>
                </c:pt>
                <c:pt idx="7157">
                  <c:v>-51.410999999999994</c:v>
                </c:pt>
                <c:pt idx="7158">
                  <c:v>-51.408999999999992</c:v>
                </c:pt>
                <c:pt idx="7159">
                  <c:v>-51.406999999999996</c:v>
                </c:pt>
                <c:pt idx="7160">
                  <c:v>-51.404999999999994</c:v>
                </c:pt>
                <c:pt idx="7161">
                  <c:v>-51.402999999999992</c:v>
                </c:pt>
                <c:pt idx="7162">
                  <c:v>-51.400999999999996</c:v>
                </c:pt>
                <c:pt idx="7163">
                  <c:v>-51.398999999999994</c:v>
                </c:pt>
                <c:pt idx="7164">
                  <c:v>-51.396999999999991</c:v>
                </c:pt>
                <c:pt idx="7165">
                  <c:v>-51.394999999999996</c:v>
                </c:pt>
                <c:pt idx="7166">
                  <c:v>-51.392999999999994</c:v>
                </c:pt>
                <c:pt idx="7167">
                  <c:v>-51.390999999999991</c:v>
                </c:pt>
                <c:pt idx="7168">
                  <c:v>-51.388999999999996</c:v>
                </c:pt>
                <c:pt idx="7169">
                  <c:v>-51.386999999999993</c:v>
                </c:pt>
                <c:pt idx="7170">
                  <c:v>-51.384999999999991</c:v>
                </c:pt>
                <c:pt idx="7171">
                  <c:v>-51.382999999999996</c:v>
                </c:pt>
                <c:pt idx="7172">
                  <c:v>-51.380999999999993</c:v>
                </c:pt>
                <c:pt idx="7173">
                  <c:v>-51.378999999999991</c:v>
                </c:pt>
                <c:pt idx="7174">
                  <c:v>-51.376999999999995</c:v>
                </c:pt>
                <c:pt idx="7175">
                  <c:v>-51.374999999999993</c:v>
                </c:pt>
                <c:pt idx="7176">
                  <c:v>-51.37299999999999</c:v>
                </c:pt>
                <c:pt idx="7177">
                  <c:v>-51.370999999999995</c:v>
                </c:pt>
                <c:pt idx="7178">
                  <c:v>-51.368999999999993</c:v>
                </c:pt>
                <c:pt idx="7179">
                  <c:v>-51.36699999999999</c:v>
                </c:pt>
                <c:pt idx="7180">
                  <c:v>-51.364999999999995</c:v>
                </c:pt>
                <c:pt idx="7181">
                  <c:v>-51.362999999999992</c:v>
                </c:pt>
                <c:pt idx="7182">
                  <c:v>-51.36099999999999</c:v>
                </c:pt>
                <c:pt idx="7183">
                  <c:v>-51.358999999999995</c:v>
                </c:pt>
                <c:pt idx="7184">
                  <c:v>-51.356999999999992</c:v>
                </c:pt>
                <c:pt idx="7185">
                  <c:v>-51.354999999999997</c:v>
                </c:pt>
                <c:pt idx="7186">
                  <c:v>-51.352999999999994</c:v>
                </c:pt>
                <c:pt idx="7187">
                  <c:v>-51.350999999999992</c:v>
                </c:pt>
                <c:pt idx="7188">
                  <c:v>-51.348999999999997</c:v>
                </c:pt>
                <c:pt idx="7189">
                  <c:v>-51.346999999999994</c:v>
                </c:pt>
                <c:pt idx="7190">
                  <c:v>-51.344999999999992</c:v>
                </c:pt>
                <c:pt idx="7191">
                  <c:v>-51.342999999999996</c:v>
                </c:pt>
                <c:pt idx="7192">
                  <c:v>-51.340999999999994</c:v>
                </c:pt>
                <c:pt idx="7193">
                  <c:v>-51.338999999999999</c:v>
                </c:pt>
                <c:pt idx="7194">
                  <c:v>-51.336999999999996</c:v>
                </c:pt>
                <c:pt idx="7195">
                  <c:v>-51.334999999999994</c:v>
                </c:pt>
                <c:pt idx="7196">
                  <c:v>-51.332999999999998</c:v>
                </c:pt>
                <c:pt idx="7197">
                  <c:v>-51.330999999999996</c:v>
                </c:pt>
                <c:pt idx="7198">
                  <c:v>-51.328999999999994</c:v>
                </c:pt>
                <c:pt idx="7199">
                  <c:v>-51.326999999999998</c:v>
                </c:pt>
                <c:pt idx="7200">
                  <c:v>-51.324999999999996</c:v>
                </c:pt>
                <c:pt idx="7201">
                  <c:v>-51.322999999999993</c:v>
                </c:pt>
                <c:pt idx="7202">
                  <c:v>-51.320999999999998</c:v>
                </c:pt>
                <c:pt idx="7203">
                  <c:v>-51.318999999999996</c:v>
                </c:pt>
                <c:pt idx="7204">
                  <c:v>-51.316999999999993</c:v>
                </c:pt>
                <c:pt idx="7205">
                  <c:v>-51.314999999999998</c:v>
                </c:pt>
                <c:pt idx="7206">
                  <c:v>-51.312999999999995</c:v>
                </c:pt>
                <c:pt idx="7207">
                  <c:v>-51.310999999999993</c:v>
                </c:pt>
                <c:pt idx="7208">
                  <c:v>-51.308999999999997</c:v>
                </c:pt>
                <c:pt idx="7209">
                  <c:v>-51.306999999999995</c:v>
                </c:pt>
                <c:pt idx="7210">
                  <c:v>-51.304999999999993</c:v>
                </c:pt>
                <c:pt idx="7211">
                  <c:v>-51.302999999999997</c:v>
                </c:pt>
                <c:pt idx="7212">
                  <c:v>-51.300999999999995</c:v>
                </c:pt>
                <c:pt idx="7213">
                  <c:v>-51.298999999999992</c:v>
                </c:pt>
                <c:pt idx="7214">
                  <c:v>-51.296999999999997</c:v>
                </c:pt>
                <c:pt idx="7215">
                  <c:v>-51.294999999999995</c:v>
                </c:pt>
                <c:pt idx="7216">
                  <c:v>-51.292999999999992</c:v>
                </c:pt>
                <c:pt idx="7217">
                  <c:v>-51.290999999999997</c:v>
                </c:pt>
                <c:pt idx="7218">
                  <c:v>-51.288999999999994</c:v>
                </c:pt>
                <c:pt idx="7219">
                  <c:v>-51.286999999999992</c:v>
                </c:pt>
                <c:pt idx="7220">
                  <c:v>-51.284999999999997</c:v>
                </c:pt>
                <c:pt idx="7221">
                  <c:v>-51.282999999999994</c:v>
                </c:pt>
                <c:pt idx="7222">
                  <c:v>-51.280999999999992</c:v>
                </c:pt>
                <c:pt idx="7223">
                  <c:v>-51.278999999999996</c:v>
                </c:pt>
                <c:pt idx="7224">
                  <c:v>-51.276999999999994</c:v>
                </c:pt>
                <c:pt idx="7225">
                  <c:v>-51.274999999999991</c:v>
                </c:pt>
                <c:pt idx="7226">
                  <c:v>-51.272999999999996</c:v>
                </c:pt>
                <c:pt idx="7227">
                  <c:v>-51.270999999999994</c:v>
                </c:pt>
                <c:pt idx="7228">
                  <c:v>-51.268999999999991</c:v>
                </c:pt>
                <c:pt idx="7229">
                  <c:v>-51.266999999999996</c:v>
                </c:pt>
                <c:pt idx="7230">
                  <c:v>-51.264999999999993</c:v>
                </c:pt>
                <c:pt idx="7231">
                  <c:v>-51.262999999999991</c:v>
                </c:pt>
                <c:pt idx="7232">
                  <c:v>-51.260999999999996</c:v>
                </c:pt>
                <c:pt idx="7233">
                  <c:v>-51.258999999999993</c:v>
                </c:pt>
                <c:pt idx="7234">
                  <c:v>-51.256999999999991</c:v>
                </c:pt>
                <c:pt idx="7235">
                  <c:v>-51.254999999999995</c:v>
                </c:pt>
                <c:pt idx="7236">
                  <c:v>-51.252999999999993</c:v>
                </c:pt>
                <c:pt idx="7237">
                  <c:v>-51.250999999999991</c:v>
                </c:pt>
                <c:pt idx="7238">
                  <c:v>-51.248999999999995</c:v>
                </c:pt>
                <c:pt idx="7239">
                  <c:v>-51.246999999999993</c:v>
                </c:pt>
                <c:pt idx="7240">
                  <c:v>-51.24499999999999</c:v>
                </c:pt>
                <c:pt idx="7241">
                  <c:v>-51.242999999999995</c:v>
                </c:pt>
                <c:pt idx="7242">
                  <c:v>-51.240999999999993</c:v>
                </c:pt>
                <c:pt idx="7243">
                  <c:v>-51.23899999999999</c:v>
                </c:pt>
                <c:pt idx="7244">
                  <c:v>-51.236999999999995</c:v>
                </c:pt>
                <c:pt idx="7245">
                  <c:v>-51.234999999999992</c:v>
                </c:pt>
                <c:pt idx="7246">
                  <c:v>-51.23299999999999</c:v>
                </c:pt>
                <c:pt idx="7247">
                  <c:v>-51.230999999999995</c:v>
                </c:pt>
                <c:pt idx="7248">
                  <c:v>-51.228999999999992</c:v>
                </c:pt>
                <c:pt idx="7249">
                  <c:v>-51.226999999999997</c:v>
                </c:pt>
                <c:pt idx="7250">
                  <c:v>-51.224999999999994</c:v>
                </c:pt>
                <c:pt idx="7251">
                  <c:v>-51.222999999999992</c:v>
                </c:pt>
                <c:pt idx="7252">
                  <c:v>-51.220999999999997</c:v>
                </c:pt>
                <c:pt idx="7253">
                  <c:v>-51.218999999999994</c:v>
                </c:pt>
                <c:pt idx="7254">
                  <c:v>-51.216999999999999</c:v>
                </c:pt>
                <c:pt idx="7255">
                  <c:v>-51.214999999999996</c:v>
                </c:pt>
                <c:pt idx="7256">
                  <c:v>-51.212999999999994</c:v>
                </c:pt>
                <c:pt idx="7257">
                  <c:v>-51.210999999999999</c:v>
                </c:pt>
                <c:pt idx="7258">
                  <c:v>-51.208999999999996</c:v>
                </c:pt>
                <c:pt idx="7259">
                  <c:v>-51.206999999999994</c:v>
                </c:pt>
                <c:pt idx="7260">
                  <c:v>-51.204999999999998</c:v>
                </c:pt>
                <c:pt idx="7261">
                  <c:v>-51.202999999999996</c:v>
                </c:pt>
                <c:pt idx="7262">
                  <c:v>-51.200999999999993</c:v>
                </c:pt>
                <c:pt idx="7263">
                  <c:v>-51.198999999999998</c:v>
                </c:pt>
                <c:pt idx="7264">
                  <c:v>-51.196999999999996</c:v>
                </c:pt>
                <c:pt idx="7265">
                  <c:v>-51.194999999999993</c:v>
                </c:pt>
                <c:pt idx="7266">
                  <c:v>-51.192999999999998</c:v>
                </c:pt>
                <c:pt idx="7267">
                  <c:v>-51.190999999999995</c:v>
                </c:pt>
                <c:pt idx="7268">
                  <c:v>-51.188999999999993</c:v>
                </c:pt>
                <c:pt idx="7269">
                  <c:v>-51.186999999999998</c:v>
                </c:pt>
                <c:pt idx="7270">
                  <c:v>-51.184999999999995</c:v>
                </c:pt>
                <c:pt idx="7271">
                  <c:v>-51.182999999999993</c:v>
                </c:pt>
                <c:pt idx="7272">
                  <c:v>-51.180999999999997</c:v>
                </c:pt>
                <c:pt idx="7273">
                  <c:v>-51.178999999999995</c:v>
                </c:pt>
                <c:pt idx="7274">
                  <c:v>-51.176999999999992</c:v>
                </c:pt>
                <c:pt idx="7275">
                  <c:v>-51.174999999999997</c:v>
                </c:pt>
                <c:pt idx="7276">
                  <c:v>-51.172999999999995</c:v>
                </c:pt>
                <c:pt idx="7277">
                  <c:v>-51.170999999999992</c:v>
                </c:pt>
                <c:pt idx="7278">
                  <c:v>-51.168999999999997</c:v>
                </c:pt>
                <c:pt idx="7279">
                  <c:v>-51.166999999999994</c:v>
                </c:pt>
                <c:pt idx="7280">
                  <c:v>-51.164999999999992</c:v>
                </c:pt>
                <c:pt idx="7281">
                  <c:v>-51.162999999999997</c:v>
                </c:pt>
                <c:pt idx="7282">
                  <c:v>-51.160999999999994</c:v>
                </c:pt>
                <c:pt idx="7283">
                  <c:v>-51.158999999999992</c:v>
                </c:pt>
                <c:pt idx="7284">
                  <c:v>-51.156999999999996</c:v>
                </c:pt>
                <c:pt idx="7285">
                  <c:v>-51.154999999999994</c:v>
                </c:pt>
                <c:pt idx="7286">
                  <c:v>-51.152999999999992</c:v>
                </c:pt>
                <c:pt idx="7287">
                  <c:v>-51.150999999999996</c:v>
                </c:pt>
                <c:pt idx="7288">
                  <c:v>-51.148999999999994</c:v>
                </c:pt>
                <c:pt idx="7289">
                  <c:v>-51.146999999999991</c:v>
                </c:pt>
                <c:pt idx="7290">
                  <c:v>-51.144999999999996</c:v>
                </c:pt>
                <c:pt idx="7291">
                  <c:v>-51.142999999999994</c:v>
                </c:pt>
                <c:pt idx="7292">
                  <c:v>-51.140999999999991</c:v>
                </c:pt>
                <c:pt idx="7293">
                  <c:v>-51.138999999999996</c:v>
                </c:pt>
                <c:pt idx="7294">
                  <c:v>-51.136999999999993</c:v>
                </c:pt>
                <c:pt idx="7295">
                  <c:v>-51.134999999999991</c:v>
                </c:pt>
                <c:pt idx="7296">
                  <c:v>-51.132999999999996</c:v>
                </c:pt>
                <c:pt idx="7297">
                  <c:v>-51.130999999999993</c:v>
                </c:pt>
                <c:pt idx="7298">
                  <c:v>-51.128999999999991</c:v>
                </c:pt>
                <c:pt idx="7299">
                  <c:v>-51.126999999999995</c:v>
                </c:pt>
                <c:pt idx="7300">
                  <c:v>-51.124999999999993</c:v>
                </c:pt>
                <c:pt idx="7301">
                  <c:v>-51.12299999999999</c:v>
                </c:pt>
                <c:pt idx="7302">
                  <c:v>-51.120999999999995</c:v>
                </c:pt>
                <c:pt idx="7303">
                  <c:v>-51.118999999999993</c:v>
                </c:pt>
                <c:pt idx="7304">
                  <c:v>-51.11699999999999</c:v>
                </c:pt>
                <c:pt idx="7305">
                  <c:v>-51.114999999999995</c:v>
                </c:pt>
                <c:pt idx="7306">
                  <c:v>-51.112999999999992</c:v>
                </c:pt>
                <c:pt idx="7307">
                  <c:v>-51.11099999999999</c:v>
                </c:pt>
                <c:pt idx="7308">
                  <c:v>-51.108999999999995</c:v>
                </c:pt>
                <c:pt idx="7309">
                  <c:v>-51.106999999999992</c:v>
                </c:pt>
                <c:pt idx="7310">
                  <c:v>-51.104999999999997</c:v>
                </c:pt>
                <c:pt idx="7311">
                  <c:v>-51.102999999999994</c:v>
                </c:pt>
                <c:pt idx="7312">
                  <c:v>-51.100999999999992</c:v>
                </c:pt>
                <c:pt idx="7313">
                  <c:v>-51.098999999999997</c:v>
                </c:pt>
                <c:pt idx="7314">
                  <c:v>-51.096999999999994</c:v>
                </c:pt>
                <c:pt idx="7315">
                  <c:v>-51.094999999999992</c:v>
                </c:pt>
                <c:pt idx="7316">
                  <c:v>-51.092999999999996</c:v>
                </c:pt>
                <c:pt idx="7317">
                  <c:v>-51.090999999999994</c:v>
                </c:pt>
                <c:pt idx="7318">
                  <c:v>-51.088999999999999</c:v>
                </c:pt>
                <c:pt idx="7319">
                  <c:v>-51.086999999999996</c:v>
                </c:pt>
                <c:pt idx="7320">
                  <c:v>-51.084999999999994</c:v>
                </c:pt>
                <c:pt idx="7321">
                  <c:v>-51.082999999999998</c:v>
                </c:pt>
                <c:pt idx="7322">
                  <c:v>-51.080999999999996</c:v>
                </c:pt>
                <c:pt idx="7323">
                  <c:v>-51.078999999999994</c:v>
                </c:pt>
                <c:pt idx="7324">
                  <c:v>-51.076999999999998</c:v>
                </c:pt>
                <c:pt idx="7325">
                  <c:v>-51.074999999999996</c:v>
                </c:pt>
                <c:pt idx="7326">
                  <c:v>-51.072999999999993</c:v>
                </c:pt>
                <c:pt idx="7327">
                  <c:v>-51.070999999999998</c:v>
                </c:pt>
                <c:pt idx="7328">
                  <c:v>-51.068999999999996</c:v>
                </c:pt>
                <c:pt idx="7329">
                  <c:v>-51.066999999999993</c:v>
                </c:pt>
                <c:pt idx="7330">
                  <c:v>-51.064999999999998</c:v>
                </c:pt>
                <c:pt idx="7331">
                  <c:v>-51.062999999999995</c:v>
                </c:pt>
                <c:pt idx="7332">
                  <c:v>-51.060999999999993</c:v>
                </c:pt>
                <c:pt idx="7333">
                  <c:v>-51.058999999999997</c:v>
                </c:pt>
                <c:pt idx="7334">
                  <c:v>-51.056999999999995</c:v>
                </c:pt>
                <c:pt idx="7335">
                  <c:v>-51.054999999999993</c:v>
                </c:pt>
                <c:pt idx="7336">
                  <c:v>-51.052999999999997</c:v>
                </c:pt>
                <c:pt idx="7337">
                  <c:v>-51.050999999999995</c:v>
                </c:pt>
                <c:pt idx="7338">
                  <c:v>-51.048999999999992</c:v>
                </c:pt>
                <c:pt idx="7339">
                  <c:v>-51.046999999999997</c:v>
                </c:pt>
                <c:pt idx="7340">
                  <c:v>-51.044999999999995</c:v>
                </c:pt>
                <c:pt idx="7341">
                  <c:v>-51.042999999999992</c:v>
                </c:pt>
                <c:pt idx="7342">
                  <c:v>-51.040999999999997</c:v>
                </c:pt>
                <c:pt idx="7343">
                  <c:v>-51.038999999999994</c:v>
                </c:pt>
                <c:pt idx="7344">
                  <c:v>-51.036999999999992</c:v>
                </c:pt>
                <c:pt idx="7345">
                  <c:v>-51.034999999999997</c:v>
                </c:pt>
                <c:pt idx="7346">
                  <c:v>-51.032999999999994</c:v>
                </c:pt>
                <c:pt idx="7347">
                  <c:v>-51.030999999999992</c:v>
                </c:pt>
                <c:pt idx="7348">
                  <c:v>-51.028999999999996</c:v>
                </c:pt>
                <c:pt idx="7349">
                  <c:v>-51.026999999999994</c:v>
                </c:pt>
                <c:pt idx="7350">
                  <c:v>-51.024999999999991</c:v>
                </c:pt>
                <c:pt idx="7351">
                  <c:v>-51.022999999999996</c:v>
                </c:pt>
                <c:pt idx="7352">
                  <c:v>-51.020999999999994</c:v>
                </c:pt>
                <c:pt idx="7353">
                  <c:v>-51.018999999999991</c:v>
                </c:pt>
                <c:pt idx="7354">
                  <c:v>-51.016999999999996</c:v>
                </c:pt>
                <c:pt idx="7355">
                  <c:v>-51.014999999999993</c:v>
                </c:pt>
                <c:pt idx="7356">
                  <c:v>-51.012999999999991</c:v>
                </c:pt>
                <c:pt idx="7357">
                  <c:v>-51.010999999999996</c:v>
                </c:pt>
                <c:pt idx="7358">
                  <c:v>-51.008999999999993</c:v>
                </c:pt>
                <c:pt idx="7359">
                  <c:v>-51.006999999999991</c:v>
                </c:pt>
                <c:pt idx="7360">
                  <c:v>-51.004999999999995</c:v>
                </c:pt>
                <c:pt idx="7361">
                  <c:v>-51.002999999999993</c:v>
                </c:pt>
                <c:pt idx="7362">
                  <c:v>-51.000999999999991</c:v>
                </c:pt>
                <c:pt idx="7363">
                  <c:v>-50.998999999999995</c:v>
                </c:pt>
                <c:pt idx="7364">
                  <c:v>-50.996999999999993</c:v>
                </c:pt>
                <c:pt idx="7365">
                  <c:v>-50.99499999999999</c:v>
                </c:pt>
                <c:pt idx="7366">
                  <c:v>-50.992999999999995</c:v>
                </c:pt>
                <c:pt idx="7367">
                  <c:v>-50.990999999999993</c:v>
                </c:pt>
                <c:pt idx="7368">
                  <c:v>-50.98899999999999</c:v>
                </c:pt>
                <c:pt idx="7369">
                  <c:v>-50.986999999999995</c:v>
                </c:pt>
                <c:pt idx="7370">
                  <c:v>-50.984999999999992</c:v>
                </c:pt>
                <c:pt idx="7371">
                  <c:v>-50.98299999999999</c:v>
                </c:pt>
                <c:pt idx="7372">
                  <c:v>-50.980999999999995</c:v>
                </c:pt>
                <c:pt idx="7373">
                  <c:v>-50.978999999999992</c:v>
                </c:pt>
                <c:pt idx="7374">
                  <c:v>-50.976999999999997</c:v>
                </c:pt>
                <c:pt idx="7375">
                  <c:v>-50.974999999999994</c:v>
                </c:pt>
                <c:pt idx="7376">
                  <c:v>-50.972999999999992</c:v>
                </c:pt>
                <c:pt idx="7377">
                  <c:v>-50.970999999999997</c:v>
                </c:pt>
                <c:pt idx="7378">
                  <c:v>-50.968999999999994</c:v>
                </c:pt>
                <c:pt idx="7379">
                  <c:v>-50.966999999999999</c:v>
                </c:pt>
                <c:pt idx="7380">
                  <c:v>-50.964999999999996</c:v>
                </c:pt>
                <c:pt idx="7381">
                  <c:v>-50.962999999999994</c:v>
                </c:pt>
                <c:pt idx="7382">
                  <c:v>-50.960999999999999</c:v>
                </c:pt>
                <c:pt idx="7383">
                  <c:v>-50.958999999999996</c:v>
                </c:pt>
                <c:pt idx="7384">
                  <c:v>-50.956999999999994</c:v>
                </c:pt>
                <c:pt idx="7385">
                  <c:v>-50.954999999999998</c:v>
                </c:pt>
                <c:pt idx="7386">
                  <c:v>-50.952999999999996</c:v>
                </c:pt>
                <c:pt idx="7387">
                  <c:v>-50.950999999999993</c:v>
                </c:pt>
                <c:pt idx="7388">
                  <c:v>-50.948999999999998</c:v>
                </c:pt>
                <c:pt idx="7389">
                  <c:v>-50.946999999999996</c:v>
                </c:pt>
                <c:pt idx="7390">
                  <c:v>-50.944999999999993</c:v>
                </c:pt>
                <c:pt idx="7391">
                  <c:v>-50.942999999999998</c:v>
                </c:pt>
                <c:pt idx="7392">
                  <c:v>-50.940999999999995</c:v>
                </c:pt>
                <c:pt idx="7393">
                  <c:v>-50.938999999999993</c:v>
                </c:pt>
                <c:pt idx="7394">
                  <c:v>-50.936999999999998</c:v>
                </c:pt>
                <c:pt idx="7395">
                  <c:v>-50.934999999999995</c:v>
                </c:pt>
                <c:pt idx="7396">
                  <c:v>-50.932999999999993</c:v>
                </c:pt>
                <c:pt idx="7397">
                  <c:v>-50.930999999999997</c:v>
                </c:pt>
                <c:pt idx="7398">
                  <c:v>-50.928999999999995</c:v>
                </c:pt>
                <c:pt idx="7399">
                  <c:v>-50.926999999999992</c:v>
                </c:pt>
                <c:pt idx="7400">
                  <c:v>-50.924999999999997</c:v>
                </c:pt>
                <c:pt idx="7401">
                  <c:v>-50.922999999999995</c:v>
                </c:pt>
                <c:pt idx="7402">
                  <c:v>-50.920999999999992</c:v>
                </c:pt>
                <c:pt idx="7403">
                  <c:v>-50.918999999999997</c:v>
                </c:pt>
                <c:pt idx="7404">
                  <c:v>-50.916999999999994</c:v>
                </c:pt>
                <c:pt idx="7405">
                  <c:v>-50.914999999999992</c:v>
                </c:pt>
                <c:pt idx="7406">
                  <c:v>-50.912999999999997</c:v>
                </c:pt>
                <c:pt idx="7407">
                  <c:v>-50.910999999999994</c:v>
                </c:pt>
                <c:pt idx="7408">
                  <c:v>-50.908999999999992</c:v>
                </c:pt>
                <c:pt idx="7409">
                  <c:v>-50.906999999999996</c:v>
                </c:pt>
                <c:pt idx="7410">
                  <c:v>-50.904999999999994</c:v>
                </c:pt>
                <c:pt idx="7411">
                  <c:v>-50.902999999999992</c:v>
                </c:pt>
                <c:pt idx="7412">
                  <c:v>-50.900999999999996</c:v>
                </c:pt>
                <c:pt idx="7413">
                  <c:v>-50.898999999999994</c:v>
                </c:pt>
                <c:pt idx="7414">
                  <c:v>-50.896999999999991</c:v>
                </c:pt>
                <c:pt idx="7415">
                  <c:v>-50.894999999999996</c:v>
                </c:pt>
                <c:pt idx="7416">
                  <c:v>-50.892999999999994</c:v>
                </c:pt>
                <c:pt idx="7417">
                  <c:v>-50.890999999999991</c:v>
                </c:pt>
                <c:pt idx="7418">
                  <c:v>-50.888999999999996</c:v>
                </c:pt>
                <c:pt idx="7419">
                  <c:v>-50.886999999999993</c:v>
                </c:pt>
                <c:pt idx="7420">
                  <c:v>-50.884999999999991</c:v>
                </c:pt>
                <c:pt idx="7421">
                  <c:v>-50.882999999999996</c:v>
                </c:pt>
                <c:pt idx="7422">
                  <c:v>-50.880999999999993</c:v>
                </c:pt>
                <c:pt idx="7423">
                  <c:v>-50.878999999999991</c:v>
                </c:pt>
                <c:pt idx="7424">
                  <c:v>-50.876999999999995</c:v>
                </c:pt>
                <c:pt idx="7425">
                  <c:v>-50.874999999999993</c:v>
                </c:pt>
                <c:pt idx="7426">
                  <c:v>-50.87299999999999</c:v>
                </c:pt>
                <c:pt idx="7427">
                  <c:v>-50.870999999999995</c:v>
                </c:pt>
                <c:pt idx="7428">
                  <c:v>-50.868999999999993</c:v>
                </c:pt>
                <c:pt idx="7429">
                  <c:v>-50.86699999999999</c:v>
                </c:pt>
                <c:pt idx="7430">
                  <c:v>-50.864999999999995</c:v>
                </c:pt>
                <c:pt idx="7431">
                  <c:v>-50.862999999999992</c:v>
                </c:pt>
                <c:pt idx="7432">
                  <c:v>-50.86099999999999</c:v>
                </c:pt>
                <c:pt idx="7433">
                  <c:v>-50.858999999999995</c:v>
                </c:pt>
                <c:pt idx="7434">
                  <c:v>-50.856999999999992</c:v>
                </c:pt>
                <c:pt idx="7435">
                  <c:v>-50.854999999999997</c:v>
                </c:pt>
                <c:pt idx="7436">
                  <c:v>-50.852999999999994</c:v>
                </c:pt>
                <c:pt idx="7437">
                  <c:v>-50.850999999999992</c:v>
                </c:pt>
                <c:pt idx="7438">
                  <c:v>-50.848999999999997</c:v>
                </c:pt>
                <c:pt idx="7439">
                  <c:v>-50.846999999999994</c:v>
                </c:pt>
                <c:pt idx="7440">
                  <c:v>-50.844999999999992</c:v>
                </c:pt>
                <c:pt idx="7441">
                  <c:v>-50.842999999999996</c:v>
                </c:pt>
                <c:pt idx="7442">
                  <c:v>-50.840999999999994</c:v>
                </c:pt>
                <c:pt idx="7443">
                  <c:v>-50.838999999999999</c:v>
                </c:pt>
                <c:pt idx="7444">
                  <c:v>-50.836999999999996</c:v>
                </c:pt>
                <c:pt idx="7445">
                  <c:v>-50.834999999999994</c:v>
                </c:pt>
                <c:pt idx="7446">
                  <c:v>-50.832999999999998</c:v>
                </c:pt>
                <c:pt idx="7447">
                  <c:v>-50.830999999999996</c:v>
                </c:pt>
                <c:pt idx="7448">
                  <c:v>-50.828999999999994</c:v>
                </c:pt>
                <c:pt idx="7449">
                  <c:v>-50.826999999999998</c:v>
                </c:pt>
                <c:pt idx="7450">
                  <c:v>-50.824999999999996</c:v>
                </c:pt>
                <c:pt idx="7451">
                  <c:v>-50.822999999999993</c:v>
                </c:pt>
                <c:pt idx="7452">
                  <c:v>-50.820999999999998</c:v>
                </c:pt>
                <c:pt idx="7453">
                  <c:v>-50.818999999999996</c:v>
                </c:pt>
                <c:pt idx="7454">
                  <c:v>-50.816999999999993</c:v>
                </c:pt>
                <c:pt idx="7455">
                  <c:v>-50.814999999999998</c:v>
                </c:pt>
                <c:pt idx="7456">
                  <c:v>-50.812999999999995</c:v>
                </c:pt>
                <c:pt idx="7457">
                  <c:v>-50.810999999999993</c:v>
                </c:pt>
                <c:pt idx="7458">
                  <c:v>-50.808999999999997</c:v>
                </c:pt>
                <c:pt idx="7459">
                  <c:v>-50.806999999999995</c:v>
                </c:pt>
                <c:pt idx="7460">
                  <c:v>-50.804999999999993</c:v>
                </c:pt>
                <c:pt idx="7461">
                  <c:v>-50.802999999999997</c:v>
                </c:pt>
                <c:pt idx="7462">
                  <c:v>-50.800999999999995</c:v>
                </c:pt>
                <c:pt idx="7463">
                  <c:v>-50.798999999999992</c:v>
                </c:pt>
                <c:pt idx="7464">
                  <c:v>-50.796999999999997</c:v>
                </c:pt>
                <c:pt idx="7465">
                  <c:v>-50.794999999999995</c:v>
                </c:pt>
                <c:pt idx="7466">
                  <c:v>-50.792999999999992</c:v>
                </c:pt>
                <c:pt idx="7467">
                  <c:v>-50.790999999999997</c:v>
                </c:pt>
                <c:pt idx="7468">
                  <c:v>-50.788999999999994</c:v>
                </c:pt>
                <c:pt idx="7469">
                  <c:v>-50.786999999999992</c:v>
                </c:pt>
                <c:pt idx="7470">
                  <c:v>-50.784999999999997</c:v>
                </c:pt>
                <c:pt idx="7471">
                  <c:v>-50.782999999999994</c:v>
                </c:pt>
                <c:pt idx="7472">
                  <c:v>-50.780999999999992</c:v>
                </c:pt>
                <c:pt idx="7473">
                  <c:v>-50.778999999999996</c:v>
                </c:pt>
                <c:pt idx="7474">
                  <c:v>-50.776999999999994</c:v>
                </c:pt>
                <c:pt idx="7475">
                  <c:v>-50.774999999999991</c:v>
                </c:pt>
                <c:pt idx="7476">
                  <c:v>-50.772999999999996</c:v>
                </c:pt>
                <c:pt idx="7477">
                  <c:v>-50.770999999999994</c:v>
                </c:pt>
                <c:pt idx="7478">
                  <c:v>-50.768999999999991</c:v>
                </c:pt>
                <c:pt idx="7479">
                  <c:v>-50.766999999999996</c:v>
                </c:pt>
                <c:pt idx="7480">
                  <c:v>-50.764999999999993</c:v>
                </c:pt>
                <c:pt idx="7481">
                  <c:v>-50.762999999999991</c:v>
                </c:pt>
                <c:pt idx="7482">
                  <c:v>-50.760999999999996</c:v>
                </c:pt>
                <c:pt idx="7483">
                  <c:v>-50.758999999999993</c:v>
                </c:pt>
                <c:pt idx="7484">
                  <c:v>-50.756999999999991</c:v>
                </c:pt>
                <c:pt idx="7485">
                  <c:v>-50.754999999999995</c:v>
                </c:pt>
                <c:pt idx="7486">
                  <c:v>-50.752999999999993</c:v>
                </c:pt>
                <c:pt idx="7487">
                  <c:v>-50.750999999999991</c:v>
                </c:pt>
                <c:pt idx="7488">
                  <c:v>-50.748999999999995</c:v>
                </c:pt>
                <c:pt idx="7489">
                  <c:v>-50.746999999999993</c:v>
                </c:pt>
                <c:pt idx="7490">
                  <c:v>-50.74499999999999</c:v>
                </c:pt>
                <c:pt idx="7491">
                  <c:v>-50.742999999999995</c:v>
                </c:pt>
                <c:pt idx="7492">
                  <c:v>-50.740999999999993</c:v>
                </c:pt>
                <c:pt idx="7493">
                  <c:v>-50.73899999999999</c:v>
                </c:pt>
                <c:pt idx="7494">
                  <c:v>-50.736999999999995</c:v>
                </c:pt>
                <c:pt idx="7495">
                  <c:v>-50.734999999999992</c:v>
                </c:pt>
                <c:pt idx="7496">
                  <c:v>-50.73299999999999</c:v>
                </c:pt>
                <c:pt idx="7497">
                  <c:v>-50.730999999999995</c:v>
                </c:pt>
                <c:pt idx="7498">
                  <c:v>-50.728999999999992</c:v>
                </c:pt>
                <c:pt idx="7499">
                  <c:v>-50.726999999999997</c:v>
                </c:pt>
                <c:pt idx="7500">
                  <c:v>-50.724999999999994</c:v>
                </c:pt>
                <c:pt idx="7501">
                  <c:v>-50.722999999999992</c:v>
                </c:pt>
                <c:pt idx="7502">
                  <c:v>-50.720999999999997</c:v>
                </c:pt>
                <c:pt idx="7503">
                  <c:v>-50.718999999999994</c:v>
                </c:pt>
                <c:pt idx="7504">
                  <c:v>-50.716999999999999</c:v>
                </c:pt>
                <c:pt idx="7505">
                  <c:v>-50.714999999999996</c:v>
                </c:pt>
                <c:pt idx="7506">
                  <c:v>-50.712999999999994</c:v>
                </c:pt>
                <c:pt idx="7507">
                  <c:v>-50.710999999999999</c:v>
                </c:pt>
                <c:pt idx="7508">
                  <c:v>-50.708999999999996</c:v>
                </c:pt>
                <c:pt idx="7509">
                  <c:v>-50.706999999999994</c:v>
                </c:pt>
                <c:pt idx="7510">
                  <c:v>-50.704999999999998</c:v>
                </c:pt>
                <c:pt idx="7511">
                  <c:v>-50.702999999999996</c:v>
                </c:pt>
                <c:pt idx="7512">
                  <c:v>-50.700999999999993</c:v>
                </c:pt>
                <c:pt idx="7513">
                  <c:v>-50.698999999999998</c:v>
                </c:pt>
                <c:pt idx="7514">
                  <c:v>-50.696999999999996</c:v>
                </c:pt>
                <c:pt idx="7515">
                  <c:v>-50.694999999999993</c:v>
                </c:pt>
                <c:pt idx="7516">
                  <c:v>-50.692999999999998</c:v>
                </c:pt>
                <c:pt idx="7517">
                  <c:v>-50.690999999999995</c:v>
                </c:pt>
                <c:pt idx="7518">
                  <c:v>-50.688999999999993</c:v>
                </c:pt>
                <c:pt idx="7519">
                  <c:v>-50.686999999999998</c:v>
                </c:pt>
                <c:pt idx="7520">
                  <c:v>-50.684999999999995</c:v>
                </c:pt>
                <c:pt idx="7521">
                  <c:v>-50.682999999999993</c:v>
                </c:pt>
                <c:pt idx="7522">
                  <c:v>-50.680999999999997</c:v>
                </c:pt>
                <c:pt idx="7523">
                  <c:v>-50.678999999999995</c:v>
                </c:pt>
                <c:pt idx="7524">
                  <c:v>-50.676999999999992</c:v>
                </c:pt>
                <c:pt idx="7525">
                  <c:v>-50.674999999999997</c:v>
                </c:pt>
                <c:pt idx="7526">
                  <c:v>-50.672999999999995</c:v>
                </c:pt>
                <c:pt idx="7527">
                  <c:v>-50.670999999999992</c:v>
                </c:pt>
                <c:pt idx="7528">
                  <c:v>-50.668999999999997</c:v>
                </c:pt>
                <c:pt idx="7529">
                  <c:v>-50.666999999999994</c:v>
                </c:pt>
                <c:pt idx="7530">
                  <c:v>-50.664999999999992</c:v>
                </c:pt>
                <c:pt idx="7531">
                  <c:v>-50.662999999999997</c:v>
                </c:pt>
                <c:pt idx="7532">
                  <c:v>-50.660999999999994</c:v>
                </c:pt>
                <c:pt idx="7533">
                  <c:v>-50.658999999999992</c:v>
                </c:pt>
                <c:pt idx="7534">
                  <c:v>-50.656999999999996</c:v>
                </c:pt>
                <c:pt idx="7535">
                  <c:v>-50.654999999999994</c:v>
                </c:pt>
                <c:pt idx="7536">
                  <c:v>-50.652999999999992</c:v>
                </c:pt>
                <c:pt idx="7537">
                  <c:v>-50.650999999999996</c:v>
                </c:pt>
                <c:pt idx="7538">
                  <c:v>-50.648999999999994</c:v>
                </c:pt>
                <c:pt idx="7539">
                  <c:v>-50.646999999999991</c:v>
                </c:pt>
                <c:pt idx="7540">
                  <c:v>-50.644999999999996</c:v>
                </c:pt>
                <c:pt idx="7541">
                  <c:v>-50.642999999999994</c:v>
                </c:pt>
                <c:pt idx="7542">
                  <c:v>-50.640999999999991</c:v>
                </c:pt>
                <c:pt idx="7543">
                  <c:v>-50.638999999999996</c:v>
                </c:pt>
                <c:pt idx="7544">
                  <c:v>-50.636999999999993</c:v>
                </c:pt>
                <c:pt idx="7545">
                  <c:v>-50.634999999999991</c:v>
                </c:pt>
                <c:pt idx="7546">
                  <c:v>-50.632999999999996</c:v>
                </c:pt>
                <c:pt idx="7547">
                  <c:v>-50.630999999999993</c:v>
                </c:pt>
                <c:pt idx="7548">
                  <c:v>-50.628999999999991</c:v>
                </c:pt>
                <c:pt idx="7549">
                  <c:v>-50.626999999999995</c:v>
                </c:pt>
                <c:pt idx="7550">
                  <c:v>-50.624999999999993</c:v>
                </c:pt>
                <c:pt idx="7551">
                  <c:v>-50.62299999999999</c:v>
                </c:pt>
                <c:pt idx="7552">
                  <c:v>-50.620999999999995</c:v>
                </c:pt>
                <c:pt idx="7553">
                  <c:v>-50.618999999999993</c:v>
                </c:pt>
                <c:pt idx="7554">
                  <c:v>-50.61699999999999</c:v>
                </c:pt>
                <c:pt idx="7555">
                  <c:v>-50.614999999999995</c:v>
                </c:pt>
                <c:pt idx="7556">
                  <c:v>-50.612999999999992</c:v>
                </c:pt>
                <c:pt idx="7557">
                  <c:v>-50.61099999999999</c:v>
                </c:pt>
                <c:pt idx="7558">
                  <c:v>-50.608999999999995</c:v>
                </c:pt>
                <c:pt idx="7559">
                  <c:v>-50.606999999999992</c:v>
                </c:pt>
                <c:pt idx="7560">
                  <c:v>-50.604999999999997</c:v>
                </c:pt>
                <c:pt idx="7561">
                  <c:v>-50.602999999999994</c:v>
                </c:pt>
                <c:pt idx="7562">
                  <c:v>-50.600999999999992</c:v>
                </c:pt>
                <c:pt idx="7563">
                  <c:v>-50.598999999999997</c:v>
                </c:pt>
                <c:pt idx="7564">
                  <c:v>-50.596999999999994</c:v>
                </c:pt>
                <c:pt idx="7565">
                  <c:v>-50.594999999999992</c:v>
                </c:pt>
                <c:pt idx="7566">
                  <c:v>-50.592999999999996</c:v>
                </c:pt>
                <c:pt idx="7567">
                  <c:v>-50.590999999999994</c:v>
                </c:pt>
                <c:pt idx="7568">
                  <c:v>-50.588999999999999</c:v>
                </c:pt>
                <c:pt idx="7569">
                  <c:v>-50.586999999999996</c:v>
                </c:pt>
                <c:pt idx="7570">
                  <c:v>-50.584999999999994</c:v>
                </c:pt>
                <c:pt idx="7571">
                  <c:v>-50.582999999999998</c:v>
                </c:pt>
                <c:pt idx="7572">
                  <c:v>-50.580999999999996</c:v>
                </c:pt>
                <c:pt idx="7573">
                  <c:v>-50.578999999999994</c:v>
                </c:pt>
                <c:pt idx="7574">
                  <c:v>-50.576999999999998</c:v>
                </c:pt>
                <c:pt idx="7575">
                  <c:v>-50.574999999999996</c:v>
                </c:pt>
                <c:pt idx="7576">
                  <c:v>-50.572999999999993</c:v>
                </c:pt>
                <c:pt idx="7577">
                  <c:v>-50.570999999999998</c:v>
                </c:pt>
                <c:pt idx="7578">
                  <c:v>-50.568999999999996</c:v>
                </c:pt>
                <c:pt idx="7579">
                  <c:v>-50.566999999999993</c:v>
                </c:pt>
                <c:pt idx="7580">
                  <c:v>-50.564999999999998</c:v>
                </c:pt>
                <c:pt idx="7581">
                  <c:v>-50.562999999999995</c:v>
                </c:pt>
                <c:pt idx="7582">
                  <c:v>-50.560999999999993</c:v>
                </c:pt>
                <c:pt idx="7583">
                  <c:v>-50.558999999999997</c:v>
                </c:pt>
                <c:pt idx="7584">
                  <c:v>-50.556999999999995</c:v>
                </c:pt>
                <c:pt idx="7585">
                  <c:v>-50.554999999999993</c:v>
                </c:pt>
                <c:pt idx="7586">
                  <c:v>-50.552999999999997</c:v>
                </c:pt>
                <c:pt idx="7587">
                  <c:v>-50.550999999999995</c:v>
                </c:pt>
                <c:pt idx="7588">
                  <c:v>-50.548999999999992</c:v>
                </c:pt>
                <c:pt idx="7589">
                  <c:v>-50.546999999999997</c:v>
                </c:pt>
                <c:pt idx="7590">
                  <c:v>-50.544999999999995</c:v>
                </c:pt>
                <c:pt idx="7591">
                  <c:v>-50.542999999999992</c:v>
                </c:pt>
                <c:pt idx="7592">
                  <c:v>-50.540999999999997</c:v>
                </c:pt>
                <c:pt idx="7593">
                  <c:v>-50.538999999999994</c:v>
                </c:pt>
                <c:pt idx="7594">
                  <c:v>-50.536999999999992</c:v>
                </c:pt>
                <c:pt idx="7595">
                  <c:v>-50.534999999999997</c:v>
                </c:pt>
                <c:pt idx="7596">
                  <c:v>-50.532999999999994</c:v>
                </c:pt>
                <c:pt idx="7597">
                  <c:v>-50.530999999999992</c:v>
                </c:pt>
                <c:pt idx="7598">
                  <c:v>-50.528999999999996</c:v>
                </c:pt>
                <c:pt idx="7599">
                  <c:v>-50.526999999999994</c:v>
                </c:pt>
                <c:pt idx="7600">
                  <c:v>-50.524999999999991</c:v>
                </c:pt>
                <c:pt idx="7601">
                  <c:v>-50.522999999999996</c:v>
                </c:pt>
                <c:pt idx="7602">
                  <c:v>-50.520999999999994</c:v>
                </c:pt>
                <c:pt idx="7603">
                  <c:v>-50.518999999999991</c:v>
                </c:pt>
                <c:pt idx="7604">
                  <c:v>-50.516999999999996</c:v>
                </c:pt>
                <c:pt idx="7605">
                  <c:v>-50.514999999999993</c:v>
                </c:pt>
                <c:pt idx="7606">
                  <c:v>-50.512999999999991</c:v>
                </c:pt>
                <c:pt idx="7607">
                  <c:v>-50.510999999999996</c:v>
                </c:pt>
                <c:pt idx="7608">
                  <c:v>-50.508999999999993</c:v>
                </c:pt>
                <c:pt idx="7609">
                  <c:v>-50.506999999999991</c:v>
                </c:pt>
                <c:pt idx="7610">
                  <c:v>-50.504999999999995</c:v>
                </c:pt>
                <c:pt idx="7611">
                  <c:v>-50.502999999999993</c:v>
                </c:pt>
                <c:pt idx="7612">
                  <c:v>-50.500999999999991</c:v>
                </c:pt>
                <c:pt idx="7613">
                  <c:v>-50.498999999999995</c:v>
                </c:pt>
                <c:pt idx="7614">
                  <c:v>-50.496999999999993</c:v>
                </c:pt>
                <c:pt idx="7615">
                  <c:v>-50.49499999999999</c:v>
                </c:pt>
                <c:pt idx="7616">
                  <c:v>-50.492999999999995</c:v>
                </c:pt>
                <c:pt idx="7617">
                  <c:v>-50.490999999999993</c:v>
                </c:pt>
                <c:pt idx="7618">
                  <c:v>-50.48899999999999</c:v>
                </c:pt>
                <c:pt idx="7619">
                  <c:v>-50.486999999999995</c:v>
                </c:pt>
                <c:pt idx="7620">
                  <c:v>-50.484999999999992</c:v>
                </c:pt>
                <c:pt idx="7621">
                  <c:v>-50.48299999999999</c:v>
                </c:pt>
                <c:pt idx="7622">
                  <c:v>-50.480999999999995</c:v>
                </c:pt>
                <c:pt idx="7623">
                  <c:v>-50.478999999999992</c:v>
                </c:pt>
                <c:pt idx="7624">
                  <c:v>-50.476999999999997</c:v>
                </c:pt>
                <c:pt idx="7625">
                  <c:v>-50.474999999999994</c:v>
                </c:pt>
                <c:pt idx="7626">
                  <c:v>-50.472999999999992</c:v>
                </c:pt>
                <c:pt idx="7627">
                  <c:v>-50.470999999999997</c:v>
                </c:pt>
                <c:pt idx="7628">
                  <c:v>-50.468999999999994</c:v>
                </c:pt>
                <c:pt idx="7629">
                  <c:v>-50.466999999999999</c:v>
                </c:pt>
                <c:pt idx="7630">
                  <c:v>-50.464999999999996</c:v>
                </c:pt>
                <c:pt idx="7631">
                  <c:v>-50.462999999999994</c:v>
                </c:pt>
                <c:pt idx="7632">
                  <c:v>-50.460999999999999</c:v>
                </c:pt>
                <c:pt idx="7633">
                  <c:v>-50.458999999999996</c:v>
                </c:pt>
                <c:pt idx="7634">
                  <c:v>-50.456999999999994</c:v>
                </c:pt>
                <c:pt idx="7635">
                  <c:v>-50.454999999999998</c:v>
                </c:pt>
                <c:pt idx="7636">
                  <c:v>-50.452999999999996</c:v>
                </c:pt>
                <c:pt idx="7637">
                  <c:v>-50.450999999999993</c:v>
                </c:pt>
                <c:pt idx="7638">
                  <c:v>-50.448999999999998</c:v>
                </c:pt>
                <c:pt idx="7639">
                  <c:v>-50.446999999999996</c:v>
                </c:pt>
                <c:pt idx="7640">
                  <c:v>-50.444999999999993</c:v>
                </c:pt>
                <c:pt idx="7641">
                  <c:v>-50.442999999999998</c:v>
                </c:pt>
                <c:pt idx="7642">
                  <c:v>-50.440999999999995</c:v>
                </c:pt>
                <c:pt idx="7643">
                  <c:v>-50.438999999999993</c:v>
                </c:pt>
                <c:pt idx="7644">
                  <c:v>-50.436999999999998</c:v>
                </c:pt>
                <c:pt idx="7645">
                  <c:v>-50.434999999999995</c:v>
                </c:pt>
                <c:pt idx="7646">
                  <c:v>-50.432999999999993</c:v>
                </c:pt>
                <c:pt idx="7647">
                  <c:v>-50.430999999999997</c:v>
                </c:pt>
                <c:pt idx="7648">
                  <c:v>-50.428999999999995</c:v>
                </c:pt>
                <c:pt idx="7649">
                  <c:v>-50.426999999999992</c:v>
                </c:pt>
                <c:pt idx="7650">
                  <c:v>-50.424999999999997</c:v>
                </c:pt>
                <c:pt idx="7651">
                  <c:v>-50.422999999999995</c:v>
                </c:pt>
                <c:pt idx="7652">
                  <c:v>-50.420999999999992</c:v>
                </c:pt>
                <c:pt idx="7653">
                  <c:v>-50.418999999999997</c:v>
                </c:pt>
                <c:pt idx="7654">
                  <c:v>-50.416999999999994</c:v>
                </c:pt>
                <c:pt idx="7655">
                  <c:v>-50.414999999999992</c:v>
                </c:pt>
                <c:pt idx="7656">
                  <c:v>-50.412999999999997</c:v>
                </c:pt>
                <c:pt idx="7657">
                  <c:v>-50.410999999999994</c:v>
                </c:pt>
                <c:pt idx="7658">
                  <c:v>-50.408999999999992</c:v>
                </c:pt>
                <c:pt idx="7659">
                  <c:v>-50.406999999999996</c:v>
                </c:pt>
                <c:pt idx="7660">
                  <c:v>-50.404999999999994</c:v>
                </c:pt>
                <c:pt idx="7661">
                  <c:v>-50.402999999999992</c:v>
                </c:pt>
                <c:pt idx="7662">
                  <c:v>-50.400999999999996</c:v>
                </c:pt>
                <c:pt idx="7663">
                  <c:v>-50.398999999999994</c:v>
                </c:pt>
                <c:pt idx="7664">
                  <c:v>-50.396999999999991</c:v>
                </c:pt>
                <c:pt idx="7665">
                  <c:v>-50.394999999999996</c:v>
                </c:pt>
                <c:pt idx="7666">
                  <c:v>-50.392999999999994</c:v>
                </c:pt>
                <c:pt idx="7667">
                  <c:v>-50.390999999999991</c:v>
                </c:pt>
                <c:pt idx="7668">
                  <c:v>-50.388999999999996</c:v>
                </c:pt>
                <c:pt idx="7669">
                  <c:v>-50.386999999999993</c:v>
                </c:pt>
                <c:pt idx="7670">
                  <c:v>-50.384999999999991</c:v>
                </c:pt>
                <c:pt idx="7671">
                  <c:v>-50.382999999999996</c:v>
                </c:pt>
                <c:pt idx="7672">
                  <c:v>-50.380999999999993</c:v>
                </c:pt>
                <c:pt idx="7673">
                  <c:v>-50.378999999999991</c:v>
                </c:pt>
                <c:pt idx="7674">
                  <c:v>-50.376999999999995</c:v>
                </c:pt>
                <c:pt idx="7675">
                  <c:v>-50.374999999999993</c:v>
                </c:pt>
                <c:pt idx="7676">
                  <c:v>-50.37299999999999</c:v>
                </c:pt>
                <c:pt idx="7677">
                  <c:v>-50.370999999999995</c:v>
                </c:pt>
                <c:pt idx="7678">
                  <c:v>-50.368999999999993</c:v>
                </c:pt>
                <c:pt idx="7679">
                  <c:v>-50.36699999999999</c:v>
                </c:pt>
                <c:pt idx="7680">
                  <c:v>-50.364999999999995</c:v>
                </c:pt>
                <c:pt idx="7681">
                  <c:v>-50.362999999999992</c:v>
                </c:pt>
                <c:pt idx="7682">
                  <c:v>-50.36099999999999</c:v>
                </c:pt>
                <c:pt idx="7683">
                  <c:v>-50.358999999999995</c:v>
                </c:pt>
                <c:pt idx="7684">
                  <c:v>-50.356999999999992</c:v>
                </c:pt>
                <c:pt idx="7685">
                  <c:v>-50.354999999999997</c:v>
                </c:pt>
                <c:pt idx="7686">
                  <c:v>-50.352999999999994</c:v>
                </c:pt>
                <c:pt idx="7687">
                  <c:v>-50.350999999999992</c:v>
                </c:pt>
                <c:pt idx="7688">
                  <c:v>-50.348999999999997</c:v>
                </c:pt>
                <c:pt idx="7689">
                  <c:v>-50.346999999999994</c:v>
                </c:pt>
                <c:pt idx="7690">
                  <c:v>-50.344999999999992</c:v>
                </c:pt>
                <c:pt idx="7691">
                  <c:v>-50.342999999999996</c:v>
                </c:pt>
                <c:pt idx="7692">
                  <c:v>-50.340999999999994</c:v>
                </c:pt>
                <c:pt idx="7693">
                  <c:v>-50.338999999999999</c:v>
                </c:pt>
                <c:pt idx="7694">
                  <c:v>-50.336999999999996</c:v>
                </c:pt>
                <c:pt idx="7695">
                  <c:v>-50.334999999999994</c:v>
                </c:pt>
                <c:pt idx="7696">
                  <c:v>-50.332999999999998</c:v>
                </c:pt>
                <c:pt idx="7697">
                  <c:v>-50.330999999999996</c:v>
                </c:pt>
                <c:pt idx="7698">
                  <c:v>-50.328999999999994</c:v>
                </c:pt>
                <c:pt idx="7699">
                  <c:v>-50.326999999999998</c:v>
                </c:pt>
                <c:pt idx="7700">
                  <c:v>-50.324999999999996</c:v>
                </c:pt>
                <c:pt idx="7701">
                  <c:v>-50.322999999999993</c:v>
                </c:pt>
                <c:pt idx="7702">
                  <c:v>-50.320999999999998</c:v>
                </c:pt>
                <c:pt idx="7703">
                  <c:v>-50.318999999999996</c:v>
                </c:pt>
                <c:pt idx="7704">
                  <c:v>-50.316999999999993</c:v>
                </c:pt>
                <c:pt idx="7705">
                  <c:v>-50.314999999999998</c:v>
                </c:pt>
                <c:pt idx="7706">
                  <c:v>-50.312999999999995</c:v>
                </c:pt>
                <c:pt idx="7707">
                  <c:v>-50.310999999999993</c:v>
                </c:pt>
                <c:pt idx="7708">
                  <c:v>-50.308999999999997</c:v>
                </c:pt>
                <c:pt idx="7709">
                  <c:v>-50.306999999999995</c:v>
                </c:pt>
                <c:pt idx="7710">
                  <c:v>-50.304999999999993</c:v>
                </c:pt>
                <c:pt idx="7711">
                  <c:v>-50.302999999999997</c:v>
                </c:pt>
                <c:pt idx="7712">
                  <c:v>-50.300999999999995</c:v>
                </c:pt>
                <c:pt idx="7713">
                  <c:v>-50.298999999999992</c:v>
                </c:pt>
                <c:pt idx="7714">
                  <c:v>-50.296999999999997</c:v>
                </c:pt>
                <c:pt idx="7715">
                  <c:v>-50.294999999999995</c:v>
                </c:pt>
                <c:pt idx="7716">
                  <c:v>-50.292999999999992</c:v>
                </c:pt>
                <c:pt idx="7717">
                  <c:v>-50.290999999999997</c:v>
                </c:pt>
                <c:pt idx="7718">
                  <c:v>-50.288999999999994</c:v>
                </c:pt>
                <c:pt idx="7719">
                  <c:v>-50.286999999999992</c:v>
                </c:pt>
                <c:pt idx="7720">
                  <c:v>-50.284999999999997</c:v>
                </c:pt>
                <c:pt idx="7721">
                  <c:v>-50.282999999999994</c:v>
                </c:pt>
                <c:pt idx="7722">
                  <c:v>-50.280999999999992</c:v>
                </c:pt>
                <c:pt idx="7723">
                  <c:v>-50.278999999999996</c:v>
                </c:pt>
                <c:pt idx="7724">
                  <c:v>-50.276999999999994</c:v>
                </c:pt>
                <c:pt idx="7725">
                  <c:v>-50.274999999999991</c:v>
                </c:pt>
                <c:pt idx="7726">
                  <c:v>-50.272999999999996</c:v>
                </c:pt>
                <c:pt idx="7727">
                  <c:v>-50.270999999999994</c:v>
                </c:pt>
                <c:pt idx="7728">
                  <c:v>-50.268999999999991</c:v>
                </c:pt>
                <c:pt idx="7729">
                  <c:v>-50.266999999999996</c:v>
                </c:pt>
                <c:pt idx="7730">
                  <c:v>-50.264999999999993</c:v>
                </c:pt>
                <c:pt idx="7731">
                  <c:v>-50.262999999999991</c:v>
                </c:pt>
                <c:pt idx="7732">
                  <c:v>-50.260999999999996</c:v>
                </c:pt>
                <c:pt idx="7733">
                  <c:v>-50.258999999999993</c:v>
                </c:pt>
                <c:pt idx="7734">
                  <c:v>-50.256999999999991</c:v>
                </c:pt>
                <c:pt idx="7735">
                  <c:v>-50.254999999999995</c:v>
                </c:pt>
                <c:pt idx="7736">
                  <c:v>-50.252999999999993</c:v>
                </c:pt>
                <c:pt idx="7737">
                  <c:v>-50.250999999999991</c:v>
                </c:pt>
                <c:pt idx="7738">
                  <c:v>-50.248999999999995</c:v>
                </c:pt>
                <c:pt idx="7739">
                  <c:v>-50.246999999999993</c:v>
                </c:pt>
                <c:pt idx="7740">
                  <c:v>-50.24499999999999</c:v>
                </c:pt>
                <c:pt idx="7741">
                  <c:v>-50.242999999999995</c:v>
                </c:pt>
                <c:pt idx="7742">
                  <c:v>-50.240999999999993</c:v>
                </c:pt>
                <c:pt idx="7743">
                  <c:v>-50.23899999999999</c:v>
                </c:pt>
                <c:pt idx="7744">
                  <c:v>-50.236999999999995</c:v>
                </c:pt>
                <c:pt idx="7745">
                  <c:v>-50.234999999999992</c:v>
                </c:pt>
                <c:pt idx="7746">
                  <c:v>-50.23299999999999</c:v>
                </c:pt>
                <c:pt idx="7747">
                  <c:v>-50.230999999999995</c:v>
                </c:pt>
                <c:pt idx="7748">
                  <c:v>-50.228999999999992</c:v>
                </c:pt>
                <c:pt idx="7749">
                  <c:v>-50.226999999999997</c:v>
                </c:pt>
                <c:pt idx="7750">
                  <c:v>-50.224999999999994</c:v>
                </c:pt>
                <c:pt idx="7751">
                  <c:v>-50.222999999999992</c:v>
                </c:pt>
                <c:pt idx="7752">
                  <c:v>-50.220999999999997</c:v>
                </c:pt>
                <c:pt idx="7753">
                  <c:v>-50.218999999999994</c:v>
                </c:pt>
                <c:pt idx="7754">
                  <c:v>-50.216999999999999</c:v>
                </c:pt>
                <c:pt idx="7755">
                  <c:v>-50.214999999999996</c:v>
                </c:pt>
                <c:pt idx="7756">
                  <c:v>-50.212999999999994</c:v>
                </c:pt>
                <c:pt idx="7757">
                  <c:v>-50.210999999999999</c:v>
                </c:pt>
                <c:pt idx="7758">
                  <c:v>-50.208999999999996</c:v>
                </c:pt>
                <c:pt idx="7759">
                  <c:v>-50.206999999999994</c:v>
                </c:pt>
                <c:pt idx="7760">
                  <c:v>-50.204999999999998</c:v>
                </c:pt>
                <c:pt idx="7761">
                  <c:v>-50.202999999999996</c:v>
                </c:pt>
                <c:pt idx="7762">
                  <c:v>-50.200999999999993</c:v>
                </c:pt>
                <c:pt idx="7763">
                  <c:v>-50.198999999999998</c:v>
                </c:pt>
                <c:pt idx="7764">
                  <c:v>-50.196999999999996</c:v>
                </c:pt>
                <c:pt idx="7765">
                  <c:v>-50.194999999999993</c:v>
                </c:pt>
                <c:pt idx="7766">
                  <c:v>-50.192999999999998</c:v>
                </c:pt>
                <c:pt idx="7767">
                  <c:v>-50.190999999999995</c:v>
                </c:pt>
                <c:pt idx="7768">
                  <c:v>-50.188999999999993</c:v>
                </c:pt>
                <c:pt idx="7769">
                  <c:v>-50.186999999999998</c:v>
                </c:pt>
                <c:pt idx="7770">
                  <c:v>-50.184999999999995</c:v>
                </c:pt>
                <c:pt idx="7771">
                  <c:v>-50.182999999999993</c:v>
                </c:pt>
                <c:pt idx="7772">
                  <c:v>-50.180999999999997</c:v>
                </c:pt>
                <c:pt idx="7773">
                  <c:v>-50.178999999999995</c:v>
                </c:pt>
                <c:pt idx="7774">
                  <c:v>-50.176999999999992</c:v>
                </c:pt>
                <c:pt idx="7775">
                  <c:v>-50.174999999999997</c:v>
                </c:pt>
                <c:pt idx="7776">
                  <c:v>-50.172999999999995</c:v>
                </c:pt>
                <c:pt idx="7777">
                  <c:v>-50.170999999999992</c:v>
                </c:pt>
                <c:pt idx="7778">
                  <c:v>-50.168999999999997</c:v>
                </c:pt>
                <c:pt idx="7779">
                  <c:v>-50.166999999999994</c:v>
                </c:pt>
                <c:pt idx="7780">
                  <c:v>-50.164999999999992</c:v>
                </c:pt>
                <c:pt idx="7781">
                  <c:v>-50.162999999999997</c:v>
                </c:pt>
                <c:pt idx="7782">
                  <c:v>-50.160999999999994</c:v>
                </c:pt>
                <c:pt idx="7783">
                  <c:v>-50.158999999999992</c:v>
                </c:pt>
                <c:pt idx="7784">
                  <c:v>-50.156999999999996</c:v>
                </c:pt>
                <c:pt idx="7785">
                  <c:v>-50.154999999999994</c:v>
                </c:pt>
                <c:pt idx="7786">
                  <c:v>-50.152999999999992</c:v>
                </c:pt>
                <c:pt idx="7787">
                  <c:v>-50.150999999999996</c:v>
                </c:pt>
                <c:pt idx="7788">
                  <c:v>-50.148999999999994</c:v>
                </c:pt>
                <c:pt idx="7789">
                  <c:v>-50.146999999999991</c:v>
                </c:pt>
                <c:pt idx="7790">
                  <c:v>-50.144999999999996</c:v>
                </c:pt>
                <c:pt idx="7791">
                  <c:v>-50.142999999999994</c:v>
                </c:pt>
                <c:pt idx="7792">
                  <c:v>-50.140999999999991</c:v>
                </c:pt>
                <c:pt idx="7793">
                  <c:v>-50.138999999999996</c:v>
                </c:pt>
                <c:pt idx="7794">
                  <c:v>-50.136999999999993</c:v>
                </c:pt>
                <c:pt idx="7795">
                  <c:v>-50.134999999999991</c:v>
                </c:pt>
                <c:pt idx="7796">
                  <c:v>-50.132999999999996</c:v>
                </c:pt>
                <c:pt idx="7797">
                  <c:v>-50.130999999999993</c:v>
                </c:pt>
                <c:pt idx="7798">
                  <c:v>-50.128999999999991</c:v>
                </c:pt>
                <c:pt idx="7799">
                  <c:v>-50.126999999999995</c:v>
                </c:pt>
                <c:pt idx="7800">
                  <c:v>-50.124999999999993</c:v>
                </c:pt>
                <c:pt idx="7801">
                  <c:v>-50.12299999999999</c:v>
                </c:pt>
                <c:pt idx="7802">
                  <c:v>-50.120999999999995</c:v>
                </c:pt>
                <c:pt idx="7803">
                  <c:v>-50.118999999999993</c:v>
                </c:pt>
                <c:pt idx="7804">
                  <c:v>-50.11699999999999</c:v>
                </c:pt>
                <c:pt idx="7805">
                  <c:v>-50.114999999999995</c:v>
                </c:pt>
                <c:pt idx="7806">
                  <c:v>-50.112999999999992</c:v>
                </c:pt>
                <c:pt idx="7807">
                  <c:v>-50.11099999999999</c:v>
                </c:pt>
                <c:pt idx="7808">
                  <c:v>-50.108999999999995</c:v>
                </c:pt>
                <c:pt idx="7809">
                  <c:v>-50.106999999999992</c:v>
                </c:pt>
                <c:pt idx="7810">
                  <c:v>-50.104999999999997</c:v>
                </c:pt>
                <c:pt idx="7811">
                  <c:v>-50.102999999999994</c:v>
                </c:pt>
                <c:pt idx="7812">
                  <c:v>-50.100999999999992</c:v>
                </c:pt>
                <c:pt idx="7813">
                  <c:v>-50.098999999999997</c:v>
                </c:pt>
                <c:pt idx="7814">
                  <c:v>-50.096999999999994</c:v>
                </c:pt>
                <c:pt idx="7815">
                  <c:v>-50.094999999999992</c:v>
                </c:pt>
                <c:pt idx="7816">
                  <c:v>-50.092999999999996</c:v>
                </c:pt>
                <c:pt idx="7817">
                  <c:v>-50.090999999999994</c:v>
                </c:pt>
                <c:pt idx="7818">
                  <c:v>-50.088999999999999</c:v>
                </c:pt>
                <c:pt idx="7819">
                  <c:v>-50.086999999999996</c:v>
                </c:pt>
                <c:pt idx="7820">
                  <c:v>-50.084999999999994</c:v>
                </c:pt>
                <c:pt idx="7821">
                  <c:v>-50.082999999999998</c:v>
                </c:pt>
                <c:pt idx="7822">
                  <c:v>-50.080999999999996</c:v>
                </c:pt>
                <c:pt idx="7823">
                  <c:v>-50.078999999999994</c:v>
                </c:pt>
                <c:pt idx="7824">
                  <c:v>-50.076999999999998</c:v>
                </c:pt>
                <c:pt idx="7825">
                  <c:v>-50.074999999999996</c:v>
                </c:pt>
                <c:pt idx="7826">
                  <c:v>-50.072999999999993</c:v>
                </c:pt>
                <c:pt idx="7827">
                  <c:v>-50.070999999999998</c:v>
                </c:pt>
                <c:pt idx="7828">
                  <c:v>-50.068999999999996</c:v>
                </c:pt>
                <c:pt idx="7829">
                  <c:v>-50.066999999999993</c:v>
                </c:pt>
                <c:pt idx="7830">
                  <c:v>-50.064999999999998</c:v>
                </c:pt>
                <c:pt idx="7831">
                  <c:v>-50.062999999999995</c:v>
                </c:pt>
                <c:pt idx="7832">
                  <c:v>-50.060999999999993</c:v>
                </c:pt>
                <c:pt idx="7833">
                  <c:v>-50.058999999999997</c:v>
                </c:pt>
                <c:pt idx="7834">
                  <c:v>-50.056999999999995</c:v>
                </c:pt>
                <c:pt idx="7835">
                  <c:v>-50.054999999999993</c:v>
                </c:pt>
                <c:pt idx="7836">
                  <c:v>-50.052999999999997</c:v>
                </c:pt>
                <c:pt idx="7837">
                  <c:v>-50.050999999999995</c:v>
                </c:pt>
                <c:pt idx="7838">
                  <c:v>-50.048999999999992</c:v>
                </c:pt>
                <c:pt idx="7839">
                  <c:v>-50.046999999999997</c:v>
                </c:pt>
                <c:pt idx="7840">
                  <c:v>-50.044999999999995</c:v>
                </c:pt>
                <c:pt idx="7841">
                  <c:v>-50.042999999999992</c:v>
                </c:pt>
                <c:pt idx="7842">
                  <c:v>-50.040999999999997</c:v>
                </c:pt>
                <c:pt idx="7843">
                  <c:v>-50.038999999999994</c:v>
                </c:pt>
                <c:pt idx="7844">
                  <c:v>-50.036999999999992</c:v>
                </c:pt>
                <c:pt idx="7845">
                  <c:v>-50.034999999999997</c:v>
                </c:pt>
                <c:pt idx="7846">
                  <c:v>-50.032999999999994</c:v>
                </c:pt>
                <c:pt idx="7847">
                  <c:v>-50.030999999999992</c:v>
                </c:pt>
                <c:pt idx="7848">
                  <c:v>-50.028999999999996</c:v>
                </c:pt>
                <c:pt idx="7849">
                  <c:v>-50.026999999999994</c:v>
                </c:pt>
                <c:pt idx="7850">
                  <c:v>-50.024999999999991</c:v>
                </c:pt>
                <c:pt idx="7851">
                  <c:v>-50.022999999999996</c:v>
                </c:pt>
                <c:pt idx="7852">
                  <c:v>-50.020999999999994</c:v>
                </c:pt>
                <c:pt idx="7853">
                  <c:v>-50.018999999999991</c:v>
                </c:pt>
                <c:pt idx="7854">
                  <c:v>-50.016999999999996</c:v>
                </c:pt>
                <c:pt idx="7855">
                  <c:v>-50.014999999999993</c:v>
                </c:pt>
                <c:pt idx="7856">
                  <c:v>-50.012999999999991</c:v>
                </c:pt>
                <c:pt idx="7857">
                  <c:v>-50.010999999999996</c:v>
                </c:pt>
                <c:pt idx="7858">
                  <c:v>-50.008999999999993</c:v>
                </c:pt>
                <c:pt idx="7859">
                  <c:v>-50.006999999999991</c:v>
                </c:pt>
                <c:pt idx="7860">
                  <c:v>-50.004999999999995</c:v>
                </c:pt>
                <c:pt idx="7861">
                  <c:v>-50.002999999999993</c:v>
                </c:pt>
                <c:pt idx="7862">
                  <c:v>-50.000999999999991</c:v>
                </c:pt>
                <c:pt idx="7863">
                  <c:v>-49.998999999999995</c:v>
                </c:pt>
                <c:pt idx="7864">
                  <c:v>-49.996999999999993</c:v>
                </c:pt>
                <c:pt idx="7865">
                  <c:v>-49.99499999999999</c:v>
                </c:pt>
                <c:pt idx="7866">
                  <c:v>-49.992999999999995</c:v>
                </c:pt>
                <c:pt idx="7867">
                  <c:v>-49.990999999999993</c:v>
                </c:pt>
                <c:pt idx="7868">
                  <c:v>-49.98899999999999</c:v>
                </c:pt>
                <c:pt idx="7869">
                  <c:v>-49.986999999999995</c:v>
                </c:pt>
                <c:pt idx="7870">
                  <c:v>-49.984999999999992</c:v>
                </c:pt>
                <c:pt idx="7871">
                  <c:v>-49.98299999999999</c:v>
                </c:pt>
                <c:pt idx="7872">
                  <c:v>-49.980999999999995</c:v>
                </c:pt>
                <c:pt idx="7873">
                  <c:v>-49.978999999999992</c:v>
                </c:pt>
                <c:pt idx="7874">
                  <c:v>-49.976999999999997</c:v>
                </c:pt>
                <c:pt idx="7875">
                  <c:v>-49.974999999999994</c:v>
                </c:pt>
                <c:pt idx="7876">
                  <c:v>-49.972999999999992</c:v>
                </c:pt>
                <c:pt idx="7877">
                  <c:v>-49.970999999999997</c:v>
                </c:pt>
                <c:pt idx="7878">
                  <c:v>-49.968999999999994</c:v>
                </c:pt>
                <c:pt idx="7879">
                  <c:v>-49.966999999999999</c:v>
                </c:pt>
                <c:pt idx="7880">
                  <c:v>-49.964999999999996</c:v>
                </c:pt>
                <c:pt idx="7881">
                  <c:v>-49.962999999999994</c:v>
                </c:pt>
                <c:pt idx="7882">
                  <c:v>-49.960999999999999</c:v>
                </c:pt>
                <c:pt idx="7883">
                  <c:v>-49.958999999999996</c:v>
                </c:pt>
                <c:pt idx="7884">
                  <c:v>-49.956999999999994</c:v>
                </c:pt>
                <c:pt idx="7885">
                  <c:v>-49.954999999999998</c:v>
                </c:pt>
                <c:pt idx="7886">
                  <c:v>-49.952999999999996</c:v>
                </c:pt>
                <c:pt idx="7887">
                  <c:v>-49.950999999999993</c:v>
                </c:pt>
                <c:pt idx="7888">
                  <c:v>-49.948999999999998</c:v>
                </c:pt>
                <c:pt idx="7889">
                  <c:v>-49.946999999999996</c:v>
                </c:pt>
                <c:pt idx="7890">
                  <c:v>-49.944999999999993</c:v>
                </c:pt>
                <c:pt idx="7891">
                  <c:v>-49.942999999999998</c:v>
                </c:pt>
                <c:pt idx="7892">
                  <c:v>-49.940999999999995</c:v>
                </c:pt>
                <c:pt idx="7893">
                  <c:v>-49.938999999999993</c:v>
                </c:pt>
                <c:pt idx="7894">
                  <c:v>-49.936999999999998</c:v>
                </c:pt>
                <c:pt idx="7895">
                  <c:v>-49.934999999999995</c:v>
                </c:pt>
                <c:pt idx="7896">
                  <c:v>-49.932999999999993</c:v>
                </c:pt>
                <c:pt idx="7897">
                  <c:v>-49.930999999999997</c:v>
                </c:pt>
                <c:pt idx="7898">
                  <c:v>-49.928999999999995</c:v>
                </c:pt>
                <c:pt idx="7899">
                  <c:v>-49.926999999999992</c:v>
                </c:pt>
                <c:pt idx="7900">
                  <c:v>-49.924999999999997</c:v>
                </c:pt>
                <c:pt idx="7901">
                  <c:v>-49.922999999999995</c:v>
                </c:pt>
                <c:pt idx="7902">
                  <c:v>-49.920999999999992</c:v>
                </c:pt>
                <c:pt idx="7903">
                  <c:v>-49.918999999999997</c:v>
                </c:pt>
                <c:pt idx="7904">
                  <c:v>-49.916999999999994</c:v>
                </c:pt>
                <c:pt idx="7905">
                  <c:v>-49.914999999999992</c:v>
                </c:pt>
                <c:pt idx="7906">
                  <c:v>-49.912999999999997</c:v>
                </c:pt>
                <c:pt idx="7907">
                  <c:v>-49.910999999999994</c:v>
                </c:pt>
                <c:pt idx="7908">
                  <c:v>-49.908999999999992</c:v>
                </c:pt>
                <c:pt idx="7909">
                  <c:v>-49.906999999999996</c:v>
                </c:pt>
                <c:pt idx="7910">
                  <c:v>-49.904999999999994</c:v>
                </c:pt>
                <c:pt idx="7911">
                  <c:v>-49.902999999999992</c:v>
                </c:pt>
                <c:pt idx="7912">
                  <c:v>-49.900999999999996</c:v>
                </c:pt>
                <c:pt idx="7913">
                  <c:v>-49.898999999999994</c:v>
                </c:pt>
                <c:pt idx="7914">
                  <c:v>-49.896999999999991</c:v>
                </c:pt>
                <c:pt idx="7915">
                  <c:v>-49.894999999999996</c:v>
                </c:pt>
                <c:pt idx="7916">
                  <c:v>-49.892999999999994</c:v>
                </c:pt>
                <c:pt idx="7917">
                  <c:v>-49.890999999999991</c:v>
                </c:pt>
                <c:pt idx="7918">
                  <c:v>-49.888999999999996</c:v>
                </c:pt>
                <c:pt idx="7919">
                  <c:v>-49.886999999999993</c:v>
                </c:pt>
                <c:pt idx="7920">
                  <c:v>-49.884999999999991</c:v>
                </c:pt>
                <c:pt idx="7921">
                  <c:v>-49.882999999999996</c:v>
                </c:pt>
                <c:pt idx="7922">
                  <c:v>-49.880999999999993</c:v>
                </c:pt>
                <c:pt idx="7923">
                  <c:v>-49.878999999999991</c:v>
                </c:pt>
                <c:pt idx="7924">
                  <c:v>-49.876999999999995</c:v>
                </c:pt>
                <c:pt idx="7925">
                  <c:v>-49.874999999999993</c:v>
                </c:pt>
                <c:pt idx="7926">
                  <c:v>-49.87299999999999</c:v>
                </c:pt>
                <c:pt idx="7927">
                  <c:v>-49.870999999999995</c:v>
                </c:pt>
                <c:pt idx="7928">
                  <c:v>-49.868999999999993</c:v>
                </c:pt>
                <c:pt idx="7929">
                  <c:v>-49.86699999999999</c:v>
                </c:pt>
                <c:pt idx="7930">
                  <c:v>-49.864999999999995</c:v>
                </c:pt>
                <c:pt idx="7931">
                  <c:v>-49.862999999999992</c:v>
                </c:pt>
                <c:pt idx="7932">
                  <c:v>-49.86099999999999</c:v>
                </c:pt>
                <c:pt idx="7933">
                  <c:v>-49.858999999999995</c:v>
                </c:pt>
                <c:pt idx="7934">
                  <c:v>-49.856999999999992</c:v>
                </c:pt>
                <c:pt idx="7935">
                  <c:v>-49.854999999999997</c:v>
                </c:pt>
                <c:pt idx="7936">
                  <c:v>-49.852999999999994</c:v>
                </c:pt>
                <c:pt idx="7937">
                  <c:v>-49.850999999999992</c:v>
                </c:pt>
                <c:pt idx="7938">
                  <c:v>-49.848999999999997</c:v>
                </c:pt>
                <c:pt idx="7939">
                  <c:v>-49.846999999999994</c:v>
                </c:pt>
                <c:pt idx="7940">
                  <c:v>-49.844999999999992</c:v>
                </c:pt>
                <c:pt idx="7941">
                  <c:v>-49.842999999999996</c:v>
                </c:pt>
                <c:pt idx="7942">
                  <c:v>-49.840999999999994</c:v>
                </c:pt>
                <c:pt idx="7943">
                  <c:v>-49.838999999999999</c:v>
                </c:pt>
                <c:pt idx="7944">
                  <c:v>-49.836999999999996</c:v>
                </c:pt>
                <c:pt idx="7945">
                  <c:v>-49.834999999999994</c:v>
                </c:pt>
                <c:pt idx="7946">
                  <c:v>-49.832999999999998</c:v>
                </c:pt>
                <c:pt idx="7947">
                  <c:v>-49.830999999999996</c:v>
                </c:pt>
                <c:pt idx="7948">
                  <c:v>-49.828999999999994</c:v>
                </c:pt>
                <c:pt idx="7949">
                  <c:v>-49.826999999999998</c:v>
                </c:pt>
                <c:pt idx="7950">
                  <c:v>-49.824999999999996</c:v>
                </c:pt>
                <c:pt idx="7951">
                  <c:v>-49.822999999999993</c:v>
                </c:pt>
                <c:pt idx="7952">
                  <c:v>-49.820999999999998</c:v>
                </c:pt>
                <c:pt idx="7953">
                  <c:v>-49.818999999999996</c:v>
                </c:pt>
                <c:pt idx="7954">
                  <c:v>-49.816999999999993</c:v>
                </c:pt>
                <c:pt idx="7955">
                  <c:v>-49.814999999999998</c:v>
                </c:pt>
                <c:pt idx="7956">
                  <c:v>-49.812999999999995</c:v>
                </c:pt>
                <c:pt idx="7957">
                  <c:v>-49.810999999999993</c:v>
                </c:pt>
                <c:pt idx="7958">
                  <c:v>-49.808999999999997</c:v>
                </c:pt>
                <c:pt idx="7959">
                  <c:v>-49.806999999999995</c:v>
                </c:pt>
                <c:pt idx="7960">
                  <c:v>-49.804999999999993</c:v>
                </c:pt>
                <c:pt idx="7961">
                  <c:v>-49.802999999999997</c:v>
                </c:pt>
                <c:pt idx="7962">
                  <c:v>-49.800999999999995</c:v>
                </c:pt>
                <c:pt idx="7963">
                  <c:v>-49.798999999999992</c:v>
                </c:pt>
                <c:pt idx="7964">
                  <c:v>-49.796999999999997</c:v>
                </c:pt>
                <c:pt idx="7965">
                  <c:v>-49.794999999999995</c:v>
                </c:pt>
                <c:pt idx="7966">
                  <c:v>-49.792999999999992</c:v>
                </c:pt>
                <c:pt idx="7967">
                  <c:v>-49.790999999999997</c:v>
                </c:pt>
                <c:pt idx="7968">
                  <c:v>-49.788999999999994</c:v>
                </c:pt>
                <c:pt idx="7969">
                  <c:v>-49.786999999999992</c:v>
                </c:pt>
                <c:pt idx="7970">
                  <c:v>-49.784999999999997</c:v>
                </c:pt>
                <c:pt idx="7971">
                  <c:v>-49.782999999999994</c:v>
                </c:pt>
                <c:pt idx="7972">
                  <c:v>-49.780999999999992</c:v>
                </c:pt>
                <c:pt idx="7973">
                  <c:v>-49.778999999999996</c:v>
                </c:pt>
                <c:pt idx="7974">
                  <c:v>-49.776999999999994</c:v>
                </c:pt>
                <c:pt idx="7975">
                  <c:v>-49.774999999999991</c:v>
                </c:pt>
                <c:pt idx="7976">
                  <c:v>-49.772999999999996</c:v>
                </c:pt>
                <c:pt idx="7977">
                  <c:v>-49.770999999999994</c:v>
                </c:pt>
                <c:pt idx="7978">
                  <c:v>-49.768999999999991</c:v>
                </c:pt>
                <c:pt idx="7979">
                  <c:v>-49.766999999999996</c:v>
                </c:pt>
                <c:pt idx="7980">
                  <c:v>-49.764999999999993</c:v>
                </c:pt>
                <c:pt idx="7981">
                  <c:v>-49.762999999999991</c:v>
                </c:pt>
                <c:pt idx="7982">
                  <c:v>-49.760999999999996</c:v>
                </c:pt>
                <c:pt idx="7983">
                  <c:v>-49.758999999999993</c:v>
                </c:pt>
                <c:pt idx="7984">
                  <c:v>-49.756999999999991</c:v>
                </c:pt>
                <c:pt idx="7985">
                  <c:v>-49.754999999999995</c:v>
                </c:pt>
                <c:pt idx="7986">
                  <c:v>-49.752999999999993</c:v>
                </c:pt>
                <c:pt idx="7987">
                  <c:v>-49.750999999999991</c:v>
                </c:pt>
                <c:pt idx="7988">
                  <c:v>-49.748999999999995</c:v>
                </c:pt>
                <c:pt idx="7989">
                  <c:v>-49.746999999999993</c:v>
                </c:pt>
                <c:pt idx="7990">
                  <c:v>-49.74499999999999</c:v>
                </c:pt>
                <c:pt idx="7991">
                  <c:v>-49.742999999999995</c:v>
                </c:pt>
                <c:pt idx="7992">
                  <c:v>-49.740999999999993</c:v>
                </c:pt>
                <c:pt idx="7993">
                  <c:v>-49.73899999999999</c:v>
                </c:pt>
                <c:pt idx="7994">
                  <c:v>-49.736999999999995</c:v>
                </c:pt>
                <c:pt idx="7995">
                  <c:v>-49.734999999999992</c:v>
                </c:pt>
                <c:pt idx="7996">
                  <c:v>-49.73299999999999</c:v>
                </c:pt>
                <c:pt idx="7997">
                  <c:v>-49.730999999999995</c:v>
                </c:pt>
                <c:pt idx="7998">
                  <c:v>-49.728999999999992</c:v>
                </c:pt>
                <c:pt idx="7999">
                  <c:v>-49.726999999999997</c:v>
                </c:pt>
                <c:pt idx="8000">
                  <c:v>-49.724999999999994</c:v>
                </c:pt>
                <c:pt idx="8001">
                  <c:v>-49.722999999999999</c:v>
                </c:pt>
                <c:pt idx="8002">
                  <c:v>-49.720999999999989</c:v>
                </c:pt>
                <c:pt idx="8003">
                  <c:v>-49.718999999999994</c:v>
                </c:pt>
                <c:pt idx="8004">
                  <c:v>-49.716999999999999</c:v>
                </c:pt>
                <c:pt idx="8005">
                  <c:v>-49.714999999999989</c:v>
                </c:pt>
                <c:pt idx="8006">
                  <c:v>-49.712999999999994</c:v>
                </c:pt>
                <c:pt idx="8007">
                  <c:v>-49.710999999999999</c:v>
                </c:pt>
                <c:pt idx="8008">
                  <c:v>-49.708999999999996</c:v>
                </c:pt>
                <c:pt idx="8009">
                  <c:v>-49.706999999999994</c:v>
                </c:pt>
                <c:pt idx="8010">
                  <c:v>-49.704999999999998</c:v>
                </c:pt>
                <c:pt idx="8011">
                  <c:v>-49.702999999999996</c:v>
                </c:pt>
                <c:pt idx="8012">
                  <c:v>-49.700999999999993</c:v>
                </c:pt>
                <c:pt idx="8013">
                  <c:v>-49.698999999999998</c:v>
                </c:pt>
                <c:pt idx="8014">
                  <c:v>-49.696999999999996</c:v>
                </c:pt>
                <c:pt idx="8015">
                  <c:v>-49.694999999999993</c:v>
                </c:pt>
                <c:pt idx="8016">
                  <c:v>-49.692999999999998</c:v>
                </c:pt>
                <c:pt idx="8017">
                  <c:v>-49.690999999999995</c:v>
                </c:pt>
                <c:pt idx="8018">
                  <c:v>-49.688999999999993</c:v>
                </c:pt>
                <c:pt idx="8019">
                  <c:v>-49.686999999999998</c:v>
                </c:pt>
                <c:pt idx="8020">
                  <c:v>-49.684999999999995</c:v>
                </c:pt>
                <c:pt idx="8021">
                  <c:v>-49.682999999999993</c:v>
                </c:pt>
                <c:pt idx="8022">
                  <c:v>-49.680999999999997</c:v>
                </c:pt>
                <c:pt idx="8023">
                  <c:v>-49.678999999999995</c:v>
                </c:pt>
                <c:pt idx="8024">
                  <c:v>-49.676999999999992</c:v>
                </c:pt>
                <c:pt idx="8025">
                  <c:v>-49.674999999999997</c:v>
                </c:pt>
                <c:pt idx="8026">
                  <c:v>-49.672999999999995</c:v>
                </c:pt>
                <c:pt idx="8027">
                  <c:v>-49.670999999999992</c:v>
                </c:pt>
                <c:pt idx="8028">
                  <c:v>-49.668999999999997</c:v>
                </c:pt>
                <c:pt idx="8029">
                  <c:v>-49.666999999999994</c:v>
                </c:pt>
                <c:pt idx="8030">
                  <c:v>-49.664999999999992</c:v>
                </c:pt>
                <c:pt idx="8031">
                  <c:v>-49.662999999999997</c:v>
                </c:pt>
                <c:pt idx="8032">
                  <c:v>-49.660999999999994</c:v>
                </c:pt>
                <c:pt idx="8033">
                  <c:v>-49.658999999999992</c:v>
                </c:pt>
                <c:pt idx="8034">
                  <c:v>-49.656999999999996</c:v>
                </c:pt>
                <c:pt idx="8035">
                  <c:v>-49.654999999999994</c:v>
                </c:pt>
                <c:pt idx="8036">
                  <c:v>-49.652999999999992</c:v>
                </c:pt>
                <c:pt idx="8037">
                  <c:v>-49.650999999999996</c:v>
                </c:pt>
                <c:pt idx="8038">
                  <c:v>-49.648999999999994</c:v>
                </c:pt>
                <c:pt idx="8039">
                  <c:v>-49.646999999999991</c:v>
                </c:pt>
                <c:pt idx="8040">
                  <c:v>-49.644999999999996</c:v>
                </c:pt>
                <c:pt idx="8041">
                  <c:v>-49.642999999999994</c:v>
                </c:pt>
                <c:pt idx="8042">
                  <c:v>-49.640999999999991</c:v>
                </c:pt>
                <c:pt idx="8043">
                  <c:v>-49.638999999999996</c:v>
                </c:pt>
                <c:pt idx="8044">
                  <c:v>-49.636999999999993</c:v>
                </c:pt>
                <c:pt idx="8045">
                  <c:v>-49.634999999999991</c:v>
                </c:pt>
                <c:pt idx="8046">
                  <c:v>-49.632999999999996</c:v>
                </c:pt>
                <c:pt idx="8047">
                  <c:v>-49.630999999999993</c:v>
                </c:pt>
                <c:pt idx="8048">
                  <c:v>-49.628999999999991</c:v>
                </c:pt>
                <c:pt idx="8049">
                  <c:v>-49.626999999999995</c:v>
                </c:pt>
                <c:pt idx="8050">
                  <c:v>-49.624999999999993</c:v>
                </c:pt>
                <c:pt idx="8051">
                  <c:v>-49.62299999999999</c:v>
                </c:pt>
                <c:pt idx="8052">
                  <c:v>-49.620999999999995</c:v>
                </c:pt>
                <c:pt idx="8053">
                  <c:v>-49.618999999999993</c:v>
                </c:pt>
                <c:pt idx="8054">
                  <c:v>-49.61699999999999</c:v>
                </c:pt>
                <c:pt idx="8055">
                  <c:v>-49.614999999999995</c:v>
                </c:pt>
                <c:pt idx="8056">
                  <c:v>-49.613</c:v>
                </c:pt>
                <c:pt idx="8057">
                  <c:v>-49.61099999999999</c:v>
                </c:pt>
                <c:pt idx="8058">
                  <c:v>-49.608999999999995</c:v>
                </c:pt>
                <c:pt idx="8059">
                  <c:v>-49.606999999999999</c:v>
                </c:pt>
                <c:pt idx="8060">
                  <c:v>-49.60499999999999</c:v>
                </c:pt>
                <c:pt idx="8061">
                  <c:v>-49.602999999999994</c:v>
                </c:pt>
                <c:pt idx="8062">
                  <c:v>-49.600999999999999</c:v>
                </c:pt>
                <c:pt idx="8063">
                  <c:v>-49.59899999999999</c:v>
                </c:pt>
                <c:pt idx="8064">
                  <c:v>-49.596999999999994</c:v>
                </c:pt>
                <c:pt idx="8065">
                  <c:v>-49.594999999999999</c:v>
                </c:pt>
                <c:pt idx="8066">
                  <c:v>-49.592999999999989</c:v>
                </c:pt>
                <c:pt idx="8067">
                  <c:v>-49.590999999999994</c:v>
                </c:pt>
                <c:pt idx="8068">
                  <c:v>-49.588999999999999</c:v>
                </c:pt>
                <c:pt idx="8069">
                  <c:v>-49.586999999999989</c:v>
                </c:pt>
                <c:pt idx="8070">
                  <c:v>-49.584999999999994</c:v>
                </c:pt>
                <c:pt idx="8071">
                  <c:v>-49.582999999999998</c:v>
                </c:pt>
                <c:pt idx="8072">
                  <c:v>-49.580999999999996</c:v>
                </c:pt>
                <c:pt idx="8073">
                  <c:v>-49.578999999999994</c:v>
                </c:pt>
                <c:pt idx="8074">
                  <c:v>-49.576999999999998</c:v>
                </c:pt>
                <c:pt idx="8075">
                  <c:v>-49.574999999999996</c:v>
                </c:pt>
                <c:pt idx="8076">
                  <c:v>-49.572999999999993</c:v>
                </c:pt>
                <c:pt idx="8077">
                  <c:v>-49.570999999999998</c:v>
                </c:pt>
                <c:pt idx="8078">
                  <c:v>-49.568999999999996</c:v>
                </c:pt>
                <c:pt idx="8079">
                  <c:v>-49.566999999999993</c:v>
                </c:pt>
                <c:pt idx="8080">
                  <c:v>-49.564999999999998</c:v>
                </c:pt>
                <c:pt idx="8081">
                  <c:v>-49.562999999999995</c:v>
                </c:pt>
                <c:pt idx="8082">
                  <c:v>-49.560999999999993</c:v>
                </c:pt>
                <c:pt idx="8083">
                  <c:v>-49.558999999999997</c:v>
                </c:pt>
                <c:pt idx="8084">
                  <c:v>-49.556999999999995</c:v>
                </c:pt>
                <c:pt idx="8085">
                  <c:v>-49.554999999999993</c:v>
                </c:pt>
                <c:pt idx="8086">
                  <c:v>-49.552999999999997</c:v>
                </c:pt>
                <c:pt idx="8087">
                  <c:v>-49.550999999999995</c:v>
                </c:pt>
                <c:pt idx="8088">
                  <c:v>-49.548999999999992</c:v>
                </c:pt>
                <c:pt idx="8089">
                  <c:v>-49.546999999999997</c:v>
                </c:pt>
                <c:pt idx="8090">
                  <c:v>-49.544999999999995</c:v>
                </c:pt>
                <c:pt idx="8091">
                  <c:v>-49.542999999999992</c:v>
                </c:pt>
                <c:pt idx="8092">
                  <c:v>-49.540999999999997</c:v>
                </c:pt>
                <c:pt idx="8093">
                  <c:v>-49.538999999999994</c:v>
                </c:pt>
                <c:pt idx="8094">
                  <c:v>-49.536999999999992</c:v>
                </c:pt>
                <c:pt idx="8095">
                  <c:v>-49.534999999999997</c:v>
                </c:pt>
                <c:pt idx="8096">
                  <c:v>-49.532999999999994</c:v>
                </c:pt>
                <c:pt idx="8097">
                  <c:v>-49.530999999999992</c:v>
                </c:pt>
                <c:pt idx="8098">
                  <c:v>-49.528999999999996</c:v>
                </c:pt>
                <c:pt idx="8099">
                  <c:v>-49.526999999999994</c:v>
                </c:pt>
                <c:pt idx="8100">
                  <c:v>-49.524999999999991</c:v>
                </c:pt>
                <c:pt idx="8101">
                  <c:v>-49.522999999999996</c:v>
                </c:pt>
                <c:pt idx="8102">
                  <c:v>-49.520999999999994</c:v>
                </c:pt>
                <c:pt idx="8103">
                  <c:v>-49.518999999999991</c:v>
                </c:pt>
                <c:pt idx="8104">
                  <c:v>-49.516999999999996</c:v>
                </c:pt>
                <c:pt idx="8105">
                  <c:v>-49.514999999999993</c:v>
                </c:pt>
                <c:pt idx="8106">
                  <c:v>-49.512999999999991</c:v>
                </c:pt>
                <c:pt idx="8107">
                  <c:v>-49.510999999999996</c:v>
                </c:pt>
                <c:pt idx="8108">
                  <c:v>-49.508999999999993</c:v>
                </c:pt>
                <c:pt idx="8109">
                  <c:v>-49.506999999999991</c:v>
                </c:pt>
                <c:pt idx="8110">
                  <c:v>-49.504999999999995</c:v>
                </c:pt>
                <c:pt idx="8111">
                  <c:v>-49.502999999999993</c:v>
                </c:pt>
                <c:pt idx="8112">
                  <c:v>-49.500999999999991</c:v>
                </c:pt>
                <c:pt idx="8113">
                  <c:v>-49.498999999999995</c:v>
                </c:pt>
                <c:pt idx="8114">
                  <c:v>-49.496999999999993</c:v>
                </c:pt>
                <c:pt idx="8115">
                  <c:v>-49.49499999999999</c:v>
                </c:pt>
                <c:pt idx="8116">
                  <c:v>-49.492999999999995</c:v>
                </c:pt>
                <c:pt idx="8117">
                  <c:v>-49.490999999999993</c:v>
                </c:pt>
                <c:pt idx="8118">
                  <c:v>-49.48899999999999</c:v>
                </c:pt>
                <c:pt idx="8119">
                  <c:v>-49.486999999999995</c:v>
                </c:pt>
                <c:pt idx="8120">
                  <c:v>-49.484999999999999</c:v>
                </c:pt>
                <c:pt idx="8121">
                  <c:v>-49.48299999999999</c:v>
                </c:pt>
                <c:pt idx="8122">
                  <c:v>-49.480999999999995</c:v>
                </c:pt>
                <c:pt idx="8123">
                  <c:v>-49.478999999999999</c:v>
                </c:pt>
                <c:pt idx="8124">
                  <c:v>-49.47699999999999</c:v>
                </c:pt>
                <c:pt idx="8125">
                  <c:v>-49.474999999999994</c:v>
                </c:pt>
                <c:pt idx="8126">
                  <c:v>-49.472999999999999</c:v>
                </c:pt>
                <c:pt idx="8127">
                  <c:v>-49.470999999999989</c:v>
                </c:pt>
                <c:pt idx="8128">
                  <c:v>-49.468999999999994</c:v>
                </c:pt>
                <c:pt idx="8129">
                  <c:v>-49.466999999999999</c:v>
                </c:pt>
                <c:pt idx="8130">
                  <c:v>-49.464999999999989</c:v>
                </c:pt>
                <c:pt idx="8131">
                  <c:v>-49.462999999999994</c:v>
                </c:pt>
                <c:pt idx="8132">
                  <c:v>-49.460999999999999</c:v>
                </c:pt>
                <c:pt idx="8133">
                  <c:v>-49.458999999999996</c:v>
                </c:pt>
                <c:pt idx="8134">
                  <c:v>-49.456999999999994</c:v>
                </c:pt>
                <c:pt idx="8135">
                  <c:v>-49.454999999999998</c:v>
                </c:pt>
                <c:pt idx="8136">
                  <c:v>-49.452999999999996</c:v>
                </c:pt>
                <c:pt idx="8137">
                  <c:v>-49.450999999999993</c:v>
                </c:pt>
                <c:pt idx="8138">
                  <c:v>-49.448999999999998</c:v>
                </c:pt>
                <c:pt idx="8139">
                  <c:v>-49.446999999999996</c:v>
                </c:pt>
                <c:pt idx="8140">
                  <c:v>-49.444999999999993</c:v>
                </c:pt>
                <c:pt idx="8141">
                  <c:v>-49.442999999999998</c:v>
                </c:pt>
                <c:pt idx="8142">
                  <c:v>-49.440999999999995</c:v>
                </c:pt>
                <c:pt idx="8143">
                  <c:v>-49.438999999999993</c:v>
                </c:pt>
                <c:pt idx="8144">
                  <c:v>-49.436999999999998</c:v>
                </c:pt>
                <c:pt idx="8145">
                  <c:v>-49.434999999999995</c:v>
                </c:pt>
                <c:pt idx="8146">
                  <c:v>-49.432999999999993</c:v>
                </c:pt>
                <c:pt idx="8147">
                  <c:v>-49.430999999999997</c:v>
                </c:pt>
                <c:pt idx="8148">
                  <c:v>-49.428999999999995</c:v>
                </c:pt>
                <c:pt idx="8149">
                  <c:v>-49.426999999999992</c:v>
                </c:pt>
                <c:pt idx="8150">
                  <c:v>-49.424999999999997</c:v>
                </c:pt>
                <c:pt idx="8151">
                  <c:v>-49.422999999999995</c:v>
                </c:pt>
                <c:pt idx="8152">
                  <c:v>-49.420999999999992</c:v>
                </c:pt>
                <c:pt idx="8153">
                  <c:v>-49.418999999999997</c:v>
                </c:pt>
                <c:pt idx="8154">
                  <c:v>-49.416999999999994</c:v>
                </c:pt>
                <c:pt idx="8155">
                  <c:v>-49.414999999999992</c:v>
                </c:pt>
                <c:pt idx="8156">
                  <c:v>-49.412999999999997</c:v>
                </c:pt>
                <c:pt idx="8157">
                  <c:v>-49.410999999999994</c:v>
                </c:pt>
                <c:pt idx="8158">
                  <c:v>-49.408999999999992</c:v>
                </c:pt>
                <c:pt idx="8159">
                  <c:v>-49.406999999999996</c:v>
                </c:pt>
                <c:pt idx="8160">
                  <c:v>-49.404999999999994</c:v>
                </c:pt>
                <c:pt idx="8161">
                  <c:v>-49.402999999999992</c:v>
                </c:pt>
                <c:pt idx="8162">
                  <c:v>-49.400999999999996</c:v>
                </c:pt>
                <c:pt idx="8163">
                  <c:v>-49.398999999999994</c:v>
                </c:pt>
                <c:pt idx="8164">
                  <c:v>-49.396999999999991</c:v>
                </c:pt>
                <c:pt idx="8165">
                  <c:v>-49.394999999999996</c:v>
                </c:pt>
                <c:pt idx="8166">
                  <c:v>-49.392999999999994</c:v>
                </c:pt>
                <c:pt idx="8167">
                  <c:v>-49.390999999999991</c:v>
                </c:pt>
                <c:pt idx="8168">
                  <c:v>-49.388999999999996</c:v>
                </c:pt>
                <c:pt idx="8169">
                  <c:v>-49.386999999999993</c:v>
                </c:pt>
                <c:pt idx="8170">
                  <c:v>-49.384999999999991</c:v>
                </c:pt>
                <c:pt idx="8171">
                  <c:v>-49.382999999999996</c:v>
                </c:pt>
                <c:pt idx="8172">
                  <c:v>-49.380999999999993</c:v>
                </c:pt>
                <c:pt idx="8173">
                  <c:v>-49.378999999999991</c:v>
                </c:pt>
                <c:pt idx="8174">
                  <c:v>-49.376999999999995</c:v>
                </c:pt>
                <c:pt idx="8175">
                  <c:v>-49.374999999999993</c:v>
                </c:pt>
                <c:pt idx="8176">
                  <c:v>-49.37299999999999</c:v>
                </c:pt>
                <c:pt idx="8177">
                  <c:v>-49.370999999999995</c:v>
                </c:pt>
                <c:pt idx="8178">
                  <c:v>-49.368999999999993</c:v>
                </c:pt>
                <c:pt idx="8179">
                  <c:v>-49.36699999999999</c:v>
                </c:pt>
                <c:pt idx="8180">
                  <c:v>-49.364999999999995</c:v>
                </c:pt>
                <c:pt idx="8181">
                  <c:v>-49.363</c:v>
                </c:pt>
                <c:pt idx="8182">
                  <c:v>-49.36099999999999</c:v>
                </c:pt>
                <c:pt idx="8183">
                  <c:v>-49.358999999999995</c:v>
                </c:pt>
                <c:pt idx="8184">
                  <c:v>-49.356999999999999</c:v>
                </c:pt>
                <c:pt idx="8185">
                  <c:v>-49.35499999999999</c:v>
                </c:pt>
                <c:pt idx="8186">
                  <c:v>-49.352999999999994</c:v>
                </c:pt>
                <c:pt idx="8187">
                  <c:v>-49.350999999999999</c:v>
                </c:pt>
                <c:pt idx="8188">
                  <c:v>-49.34899999999999</c:v>
                </c:pt>
                <c:pt idx="8189">
                  <c:v>-49.346999999999994</c:v>
                </c:pt>
                <c:pt idx="8190">
                  <c:v>-49.344999999999999</c:v>
                </c:pt>
                <c:pt idx="8191">
                  <c:v>-49.342999999999989</c:v>
                </c:pt>
                <c:pt idx="8192">
                  <c:v>-49.340999999999994</c:v>
                </c:pt>
                <c:pt idx="8193">
                  <c:v>-49.338999999999999</c:v>
                </c:pt>
                <c:pt idx="8194">
                  <c:v>-49.336999999999989</c:v>
                </c:pt>
                <c:pt idx="8195">
                  <c:v>-49.334999999999994</c:v>
                </c:pt>
                <c:pt idx="8196">
                  <c:v>-49.332999999999998</c:v>
                </c:pt>
                <c:pt idx="8197">
                  <c:v>-49.330999999999996</c:v>
                </c:pt>
                <c:pt idx="8198">
                  <c:v>-49.328999999999994</c:v>
                </c:pt>
                <c:pt idx="8199">
                  <c:v>-49.326999999999998</c:v>
                </c:pt>
                <c:pt idx="8200">
                  <c:v>-49.324999999999996</c:v>
                </c:pt>
                <c:pt idx="8201">
                  <c:v>-49.322999999999993</c:v>
                </c:pt>
                <c:pt idx="8202">
                  <c:v>-49.320999999999998</c:v>
                </c:pt>
                <c:pt idx="8203">
                  <c:v>-49.318999999999996</c:v>
                </c:pt>
                <c:pt idx="8204">
                  <c:v>-49.316999999999993</c:v>
                </c:pt>
                <c:pt idx="8205">
                  <c:v>-49.314999999999998</c:v>
                </c:pt>
                <c:pt idx="8206">
                  <c:v>-49.312999999999995</c:v>
                </c:pt>
                <c:pt idx="8207">
                  <c:v>-49.310999999999993</c:v>
                </c:pt>
                <c:pt idx="8208">
                  <c:v>-49.308999999999997</c:v>
                </c:pt>
                <c:pt idx="8209">
                  <c:v>-49.306999999999995</c:v>
                </c:pt>
                <c:pt idx="8210">
                  <c:v>-49.304999999999993</c:v>
                </c:pt>
                <c:pt idx="8211">
                  <c:v>-49.302999999999997</c:v>
                </c:pt>
                <c:pt idx="8212">
                  <c:v>-49.300999999999995</c:v>
                </c:pt>
                <c:pt idx="8213">
                  <c:v>-49.298999999999992</c:v>
                </c:pt>
                <c:pt idx="8214">
                  <c:v>-49.296999999999997</c:v>
                </c:pt>
                <c:pt idx="8215">
                  <c:v>-49.294999999999995</c:v>
                </c:pt>
                <c:pt idx="8216">
                  <c:v>-49.292999999999992</c:v>
                </c:pt>
                <c:pt idx="8217">
                  <c:v>-49.290999999999997</c:v>
                </c:pt>
                <c:pt idx="8218">
                  <c:v>-49.288999999999994</c:v>
                </c:pt>
                <c:pt idx="8219">
                  <c:v>-49.286999999999992</c:v>
                </c:pt>
                <c:pt idx="8220">
                  <c:v>-49.284999999999997</c:v>
                </c:pt>
                <c:pt idx="8221">
                  <c:v>-49.282999999999994</c:v>
                </c:pt>
                <c:pt idx="8222">
                  <c:v>-49.280999999999992</c:v>
                </c:pt>
                <c:pt idx="8223">
                  <c:v>-49.278999999999996</c:v>
                </c:pt>
                <c:pt idx="8224">
                  <c:v>-49.276999999999994</c:v>
                </c:pt>
                <c:pt idx="8225">
                  <c:v>-49.274999999999991</c:v>
                </c:pt>
                <c:pt idx="8226">
                  <c:v>-49.272999999999996</c:v>
                </c:pt>
                <c:pt idx="8227">
                  <c:v>-49.270999999999994</c:v>
                </c:pt>
                <c:pt idx="8228">
                  <c:v>-49.268999999999991</c:v>
                </c:pt>
                <c:pt idx="8229">
                  <c:v>-49.266999999999996</c:v>
                </c:pt>
                <c:pt idx="8230">
                  <c:v>-49.264999999999993</c:v>
                </c:pt>
                <c:pt idx="8231">
                  <c:v>-49.262999999999991</c:v>
                </c:pt>
                <c:pt idx="8232">
                  <c:v>-49.260999999999996</c:v>
                </c:pt>
                <c:pt idx="8233">
                  <c:v>-49.258999999999993</c:v>
                </c:pt>
                <c:pt idx="8234">
                  <c:v>-49.256999999999991</c:v>
                </c:pt>
                <c:pt idx="8235">
                  <c:v>-49.254999999999995</c:v>
                </c:pt>
                <c:pt idx="8236">
                  <c:v>-49.252999999999993</c:v>
                </c:pt>
                <c:pt idx="8237">
                  <c:v>-49.250999999999991</c:v>
                </c:pt>
                <c:pt idx="8238">
                  <c:v>-49.248999999999995</c:v>
                </c:pt>
                <c:pt idx="8239">
                  <c:v>-49.246999999999993</c:v>
                </c:pt>
                <c:pt idx="8240">
                  <c:v>-49.24499999999999</c:v>
                </c:pt>
                <c:pt idx="8241">
                  <c:v>-49.242999999999995</c:v>
                </c:pt>
                <c:pt idx="8242">
                  <c:v>-49.240999999999993</c:v>
                </c:pt>
                <c:pt idx="8243">
                  <c:v>-49.23899999999999</c:v>
                </c:pt>
                <c:pt idx="8244">
                  <c:v>-49.236999999999995</c:v>
                </c:pt>
                <c:pt idx="8245">
                  <c:v>-49.234999999999999</c:v>
                </c:pt>
                <c:pt idx="8246">
                  <c:v>-49.23299999999999</c:v>
                </c:pt>
                <c:pt idx="8247">
                  <c:v>-49.230999999999995</c:v>
                </c:pt>
                <c:pt idx="8248">
                  <c:v>-49.228999999999999</c:v>
                </c:pt>
                <c:pt idx="8249">
                  <c:v>-49.22699999999999</c:v>
                </c:pt>
                <c:pt idx="8250">
                  <c:v>-49.224999999999994</c:v>
                </c:pt>
                <c:pt idx="8251">
                  <c:v>-49.222999999999999</c:v>
                </c:pt>
                <c:pt idx="8252">
                  <c:v>-49.220999999999989</c:v>
                </c:pt>
                <c:pt idx="8253">
                  <c:v>-49.218999999999994</c:v>
                </c:pt>
                <c:pt idx="8254">
                  <c:v>-49.216999999999999</c:v>
                </c:pt>
                <c:pt idx="8255">
                  <c:v>-49.214999999999989</c:v>
                </c:pt>
                <c:pt idx="8256">
                  <c:v>-49.212999999999994</c:v>
                </c:pt>
                <c:pt idx="8257">
                  <c:v>-49.210999999999999</c:v>
                </c:pt>
                <c:pt idx="8258">
                  <c:v>-49.208999999999996</c:v>
                </c:pt>
                <c:pt idx="8259">
                  <c:v>-49.206999999999994</c:v>
                </c:pt>
                <c:pt idx="8260">
                  <c:v>-49.204999999999998</c:v>
                </c:pt>
                <c:pt idx="8261">
                  <c:v>-49.202999999999996</c:v>
                </c:pt>
                <c:pt idx="8262">
                  <c:v>-49.200999999999993</c:v>
                </c:pt>
                <c:pt idx="8263">
                  <c:v>-49.198999999999998</c:v>
                </c:pt>
                <c:pt idx="8264">
                  <c:v>-49.196999999999996</c:v>
                </c:pt>
                <c:pt idx="8265">
                  <c:v>-49.194999999999993</c:v>
                </c:pt>
                <c:pt idx="8266">
                  <c:v>-49.192999999999998</c:v>
                </c:pt>
                <c:pt idx="8267">
                  <c:v>-49.190999999999995</c:v>
                </c:pt>
                <c:pt idx="8268">
                  <c:v>-49.188999999999993</c:v>
                </c:pt>
                <c:pt idx="8269">
                  <c:v>-49.186999999999998</c:v>
                </c:pt>
                <c:pt idx="8270">
                  <c:v>-49.184999999999995</c:v>
                </c:pt>
                <c:pt idx="8271">
                  <c:v>-49.182999999999993</c:v>
                </c:pt>
                <c:pt idx="8272">
                  <c:v>-49.180999999999997</c:v>
                </c:pt>
                <c:pt idx="8273">
                  <c:v>-49.178999999999995</c:v>
                </c:pt>
                <c:pt idx="8274">
                  <c:v>-49.176999999999992</c:v>
                </c:pt>
                <c:pt idx="8275">
                  <c:v>-49.174999999999997</c:v>
                </c:pt>
                <c:pt idx="8276">
                  <c:v>-49.172999999999995</c:v>
                </c:pt>
                <c:pt idx="8277">
                  <c:v>-49.170999999999992</c:v>
                </c:pt>
                <c:pt idx="8278">
                  <c:v>-49.168999999999997</c:v>
                </c:pt>
                <c:pt idx="8279">
                  <c:v>-49.166999999999994</c:v>
                </c:pt>
                <c:pt idx="8280">
                  <c:v>-49.164999999999992</c:v>
                </c:pt>
                <c:pt idx="8281">
                  <c:v>-49.162999999999997</c:v>
                </c:pt>
                <c:pt idx="8282">
                  <c:v>-49.160999999999994</c:v>
                </c:pt>
                <c:pt idx="8283">
                  <c:v>-49.158999999999992</c:v>
                </c:pt>
                <c:pt idx="8284">
                  <c:v>-49.156999999999996</c:v>
                </c:pt>
                <c:pt idx="8285">
                  <c:v>-49.154999999999994</c:v>
                </c:pt>
                <c:pt idx="8286">
                  <c:v>-49.152999999999992</c:v>
                </c:pt>
                <c:pt idx="8287">
                  <c:v>-49.150999999999996</c:v>
                </c:pt>
                <c:pt idx="8288">
                  <c:v>-49.148999999999994</c:v>
                </c:pt>
                <c:pt idx="8289">
                  <c:v>-49.146999999999991</c:v>
                </c:pt>
                <c:pt idx="8290">
                  <c:v>-49.144999999999996</c:v>
                </c:pt>
                <c:pt idx="8291">
                  <c:v>-49.142999999999994</c:v>
                </c:pt>
                <c:pt idx="8292">
                  <c:v>-49.140999999999991</c:v>
                </c:pt>
                <c:pt idx="8293">
                  <c:v>-49.138999999999996</c:v>
                </c:pt>
                <c:pt idx="8294">
                  <c:v>-49.136999999999993</c:v>
                </c:pt>
                <c:pt idx="8295">
                  <c:v>-49.134999999999991</c:v>
                </c:pt>
                <c:pt idx="8296">
                  <c:v>-49.132999999999996</c:v>
                </c:pt>
                <c:pt idx="8297">
                  <c:v>-49.130999999999993</c:v>
                </c:pt>
                <c:pt idx="8298">
                  <c:v>-49.128999999999991</c:v>
                </c:pt>
                <c:pt idx="8299">
                  <c:v>-49.126999999999995</c:v>
                </c:pt>
                <c:pt idx="8300">
                  <c:v>-49.124999999999993</c:v>
                </c:pt>
                <c:pt idx="8301">
                  <c:v>-49.12299999999999</c:v>
                </c:pt>
                <c:pt idx="8302">
                  <c:v>-49.120999999999995</c:v>
                </c:pt>
                <c:pt idx="8303">
                  <c:v>-49.118999999999993</c:v>
                </c:pt>
                <c:pt idx="8304">
                  <c:v>-49.11699999999999</c:v>
                </c:pt>
                <c:pt idx="8305">
                  <c:v>-49.114999999999995</c:v>
                </c:pt>
                <c:pt idx="8306">
                  <c:v>-49.113</c:v>
                </c:pt>
                <c:pt idx="8307">
                  <c:v>-49.11099999999999</c:v>
                </c:pt>
                <c:pt idx="8308">
                  <c:v>-49.108999999999995</c:v>
                </c:pt>
                <c:pt idx="8309">
                  <c:v>-49.106999999999999</c:v>
                </c:pt>
                <c:pt idx="8310">
                  <c:v>-49.10499999999999</c:v>
                </c:pt>
                <c:pt idx="8311">
                  <c:v>-49.102999999999994</c:v>
                </c:pt>
                <c:pt idx="8312">
                  <c:v>-49.100999999999999</c:v>
                </c:pt>
                <c:pt idx="8313">
                  <c:v>-49.09899999999999</c:v>
                </c:pt>
                <c:pt idx="8314">
                  <c:v>-49.096999999999994</c:v>
                </c:pt>
                <c:pt idx="8315">
                  <c:v>-49.094999999999999</c:v>
                </c:pt>
                <c:pt idx="8316">
                  <c:v>-49.092999999999989</c:v>
                </c:pt>
                <c:pt idx="8317">
                  <c:v>-49.090999999999994</c:v>
                </c:pt>
                <c:pt idx="8318">
                  <c:v>-49.088999999999999</c:v>
                </c:pt>
                <c:pt idx="8319">
                  <c:v>-49.086999999999989</c:v>
                </c:pt>
                <c:pt idx="8320">
                  <c:v>-49.084999999999994</c:v>
                </c:pt>
                <c:pt idx="8321">
                  <c:v>-49.082999999999998</c:v>
                </c:pt>
                <c:pt idx="8322">
                  <c:v>-49.080999999999996</c:v>
                </c:pt>
                <c:pt idx="8323">
                  <c:v>-49.078999999999994</c:v>
                </c:pt>
                <c:pt idx="8324">
                  <c:v>-49.076999999999998</c:v>
                </c:pt>
                <c:pt idx="8325">
                  <c:v>-49.074999999999996</c:v>
                </c:pt>
                <c:pt idx="8326">
                  <c:v>-49.072999999999993</c:v>
                </c:pt>
                <c:pt idx="8327">
                  <c:v>-49.070999999999998</c:v>
                </c:pt>
                <c:pt idx="8328">
                  <c:v>-49.068999999999996</c:v>
                </c:pt>
                <c:pt idx="8329">
                  <c:v>-49.066999999999993</c:v>
                </c:pt>
                <c:pt idx="8330">
                  <c:v>-49.064999999999998</c:v>
                </c:pt>
                <c:pt idx="8331">
                  <c:v>-49.062999999999995</c:v>
                </c:pt>
                <c:pt idx="8332">
                  <c:v>-49.060999999999993</c:v>
                </c:pt>
                <c:pt idx="8333">
                  <c:v>-49.058999999999997</c:v>
                </c:pt>
                <c:pt idx="8334">
                  <c:v>-49.056999999999995</c:v>
                </c:pt>
                <c:pt idx="8335">
                  <c:v>-49.054999999999993</c:v>
                </c:pt>
                <c:pt idx="8336">
                  <c:v>-49.052999999999997</c:v>
                </c:pt>
                <c:pt idx="8337">
                  <c:v>-49.050999999999995</c:v>
                </c:pt>
                <c:pt idx="8338">
                  <c:v>-49.048999999999992</c:v>
                </c:pt>
                <c:pt idx="8339">
                  <c:v>-49.046999999999997</c:v>
                </c:pt>
                <c:pt idx="8340">
                  <c:v>-49.044999999999995</c:v>
                </c:pt>
                <c:pt idx="8341">
                  <c:v>-49.042999999999992</c:v>
                </c:pt>
                <c:pt idx="8342">
                  <c:v>-49.040999999999997</c:v>
                </c:pt>
                <c:pt idx="8343">
                  <c:v>-49.038999999999994</c:v>
                </c:pt>
                <c:pt idx="8344">
                  <c:v>-49.036999999999992</c:v>
                </c:pt>
                <c:pt idx="8345">
                  <c:v>-49.034999999999997</c:v>
                </c:pt>
                <c:pt idx="8346">
                  <c:v>-49.032999999999994</c:v>
                </c:pt>
                <c:pt idx="8347">
                  <c:v>-49.030999999999992</c:v>
                </c:pt>
                <c:pt idx="8348">
                  <c:v>-49.028999999999996</c:v>
                </c:pt>
                <c:pt idx="8349">
                  <c:v>-49.026999999999994</c:v>
                </c:pt>
                <c:pt idx="8350">
                  <c:v>-49.024999999999991</c:v>
                </c:pt>
                <c:pt idx="8351">
                  <c:v>-49.022999999999996</c:v>
                </c:pt>
                <c:pt idx="8352">
                  <c:v>-49.020999999999994</c:v>
                </c:pt>
                <c:pt idx="8353">
                  <c:v>-49.018999999999991</c:v>
                </c:pt>
                <c:pt idx="8354">
                  <c:v>-49.016999999999996</c:v>
                </c:pt>
                <c:pt idx="8355">
                  <c:v>-49.014999999999993</c:v>
                </c:pt>
                <c:pt idx="8356">
                  <c:v>-49.012999999999991</c:v>
                </c:pt>
                <c:pt idx="8357">
                  <c:v>-49.010999999999996</c:v>
                </c:pt>
                <c:pt idx="8358">
                  <c:v>-49.008999999999993</c:v>
                </c:pt>
                <c:pt idx="8359">
                  <c:v>-49.006999999999991</c:v>
                </c:pt>
                <c:pt idx="8360">
                  <c:v>-49.004999999999995</c:v>
                </c:pt>
                <c:pt idx="8361">
                  <c:v>-49.002999999999993</c:v>
                </c:pt>
                <c:pt idx="8362">
                  <c:v>-49.000999999999991</c:v>
                </c:pt>
                <c:pt idx="8363">
                  <c:v>-48.998999999999995</c:v>
                </c:pt>
                <c:pt idx="8364">
                  <c:v>-48.996999999999993</c:v>
                </c:pt>
                <c:pt idx="8365">
                  <c:v>-48.99499999999999</c:v>
                </c:pt>
                <c:pt idx="8366">
                  <c:v>-48.992999999999995</c:v>
                </c:pt>
                <c:pt idx="8367">
                  <c:v>-48.990999999999993</c:v>
                </c:pt>
                <c:pt idx="8368">
                  <c:v>-48.98899999999999</c:v>
                </c:pt>
                <c:pt idx="8369">
                  <c:v>-48.986999999999995</c:v>
                </c:pt>
                <c:pt idx="8370">
                  <c:v>-48.984999999999999</c:v>
                </c:pt>
                <c:pt idx="8371">
                  <c:v>-48.98299999999999</c:v>
                </c:pt>
                <c:pt idx="8372">
                  <c:v>-48.980999999999995</c:v>
                </c:pt>
                <c:pt idx="8373">
                  <c:v>-48.978999999999999</c:v>
                </c:pt>
                <c:pt idx="8374">
                  <c:v>-48.97699999999999</c:v>
                </c:pt>
                <c:pt idx="8375">
                  <c:v>-48.974999999999994</c:v>
                </c:pt>
                <c:pt idx="8376">
                  <c:v>-48.972999999999999</c:v>
                </c:pt>
                <c:pt idx="8377">
                  <c:v>-48.970999999999989</c:v>
                </c:pt>
                <c:pt idx="8378">
                  <c:v>-48.968999999999994</c:v>
                </c:pt>
                <c:pt idx="8379">
                  <c:v>-48.966999999999999</c:v>
                </c:pt>
                <c:pt idx="8380">
                  <c:v>-48.964999999999989</c:v>
                </c:pt>
                <c:pt idx="8381">
                  <c:v>-48.962999999999994</c:v>
                </c:pt>
                <c:pt idx="8382">
                  <c:v>-48.960999999999999</c:v>
                </c:pt>
                <c:pt idx="8383">
                  <c:v>-48.958999999999996</c:v>
                </c:pt>
                <c:pt idx="8384">
                  <c:v>-48.956999999999994</c:v>
                </c:pt>
                <c:pt idx="8385">
                  <c:v>-48.954999999999998</c:v>
                </c:pt>
                <c:pt idx="8386">
                  <c:v>-48.952999999999996</c:v>
                </c:pt>
                <c:pt idx="8387">
                  <c:v>-48.950999999999993</c:v>
                </c:pt>
                <c:pt idx="8388">
                  <c:v>-48.948999999999998</c:v>
                </c:pt>
                <c:pt idx="8389">
                  <c:v>-48.946999999999996</c:v>
                </c:pt>
                <c:pt idx="8390">
                  <c:v>-48.944999999999993</c:v>
                </c:pt>
                <c:pt idx="8391">
                  <c:v>-48.942999999999998</c:v>
                </c:pt>
                <c:pt idx="8392">
                  <c:v>-48.940999999999995</c:v>
                </c:pt>
                <c:pt idx="8393">
                  <c:v>-48.938999999999993</c:v>
                </c:pt>
                <c:pt idx="8394">
                  <c:v>-48.936999999999998</c:v>
                </c:pt>
                <c:pt idx="8395">
                  <c:v>-48.934999999999995</c:v>
                </c:pt>
                <c:pt idx="8396">
                  <c:v>-48.932999999999993</c:v>
                </c:pt>
                <c:pt idx="8397">
                  <c:v>-48.930999999999997</c:v>
                </c:pt>
                <c:pt idx="8398">
                  <c:v>-48.928999999999995</c:v>
                </c:pt>
                <c:pt idx="8399">
                  <c:v>-48.926999999999992</c:v>
                </c:pt>
                <c:pt idx="8400">
                  <c:v>-48.924999999999997</c:v>
                </c:pt>
                <c:pt idx="8401">
                  <c:v>-48.922999999999995</c:v>
                </c:pt>
                <c:pt idx="8402">
                  <c:v>-48.920999999999992</c:v>
                </c:pt>
                <c:pt idx="8403">
                  <c:v>-48.918999999999997</c:v>
                </c:pt>
                <c:pt idx="8404">
                  <c:v>-48.916999999999994</c:v>
                </c:pt>
                <c:pt idx="8405">
                  <c:v>-48.914999999999992</c:v>
                </c:pt>
                <c:pt idx="8406">
                  <c:v>-48.912999999999997</c:v>
                </c:pt>
                <c:pt idx="8407">
                  <c:v>-48.910999999999994</c:v>
                </c:pt>
                <c:pt idx="8408">
                  <c:v>-48.908999999999992</c:v>
                </c:pt>
                <c:pt idx="8409">
                  <c:v>-48.906999999999996</c:v>
                </c:pt>
                <c:pt idx="8410">
                  <c:v>-48.904999999999994</c:v>
                </c:pt>
                <c:pt idx="8411">
                  <c:v>-48.902999999999992</c:v>
                </c:pt>
                <c:pt idx="8412">
                  <c:v>-48.900999999999996</c:v>
                </c:pt>
                <c:pt idx="8413">
                  <c:v>-48.898999999999994</c:v>
                </c:pt>
                <c:pt idx="8414">
                  <c:v>-48.896999999999991</c:v>
                </c:pt>
                <c:pt idx="8415">
                  <c:v>-48.894999999999996</c:v>
                </c:pt>
                <c:pt idx="8416">
                  <c:v>-48.892999999999994</c:v>
                </c:pt>
                <c:pt idx="8417">
                  <c:v>-48.890999999999991</c:v>
                </c:pt>
                <c:pt idx="8418">
                  <c:v>-48.888999999999996</c:v>
                </c:pt>
                <c:pt idx="8419">
                  <c:v>-48.886999999999993</c:v>
                </c:pt>
                <c:pt idx="8420">
                  <c:v>-48.884999999999991</c:v>
                </c:pt>
                <c:pt idx="8421">
                  <c:v>-48.882999999999996</c:v>
                </c:pt>
                <c:pt idx="8422">
                  <c:v>-48.880999999999993</c:v>
                </c:pt>
                <c:pt idx="8423">
                  <c:v>-48.878999999999991</c:v>
                </c:pt>
                <c:pt idx="8424">
                  <c:v>-48.876999999999995</c:v>
                </c:pt>
                <c:pt idx="8425">
                  <c:v>-48.874999999999993</c:v>
                </c:pt>
                <c:pt idx="8426">
                  <c:v>-48.87299999999999</c:v>
                </c:pt>
                <c:pt idx="8427">
                  <c:v>-48.870999999999995</c:v>
                </c:pt>
                <c:pt idx="8428">
                  <c:v>-48.868999999999993</c:v>
                </c:pt>
                <c:pt idx="8429">
                  <c:v>-48.86699999999999</c:v>
                </c:pt>
                <c:pt idx="8430">
                  <c:v>-48.864999999999995</c:v>
                </c:pt>
                <c:pt idx="8431">
                  <c:v>-48.863</c:v>
                </c:pt>
                <c:pt idx="8432">
                  <c:v>-48.86099999999999</c:v>
                </c:pt>
                <c:pt idx="8433">
                  <c:v>-48.858999999999995</c:v>
                </c:pt>
                <c:pt idx="8434">
                  <c:v>-48.856999999999999</c:v>
                </c:pt>
                <c:pt idx="8435">
                  <c:v>-48.85499999999999</c:v>
                </c:pt>
                <c:pt idx="8436">
                  <c:v>-48.852999999999994</c:v>
                </c:pt>
                <c:pt idx="8437">
                  <c:v>-48.850999999999999</c:v>
                </c:pt>
                <c:pt idx="8438">
                  <c:v>-48.84899999999999</c:v>
                </c:pt>
                <c:pt idx="8439">
                  <c:v>-48.846999999999994</c:v>
                </c:pt>
                <c:pt idx="8440">
                  <c:v>-48.844999999999999</c:v>
                </c:pt>
                <c:pt idx="8441">
                  <c:v>-48.842999999999989</c:v>
                </c:pt>
                <c:pt idx="8442">
                  <c:v>-48.840999999999994</c:v>
                </c:pt>
                <c:pt idx="8443">
                  <c:v>-48.838999999999999</c:v>
                </c:pt>
                <c:pt idx="8444">
                  <c:v>-48.836999999999989</c:v>
                </c:pt>
                <c:pt idx="8445">
                  <c:v>-48.834999999999994</c:v>
                </c:pt>
                <c:pt idx="8446">
                  <c:v>-48.832999999999998</c:v>
                </c:pt>
                <c:pt idx="8447">
                  <c:v>-48.830999999999996</c:v>
                </c:pt>
                <c:pt idx="8448">
                  <c:v>-48.828999999999994</c:v>
                </c:pt>
                <c:pt idx="8449">
                  <c:v>-48.826999999999998</c:v>
                </c:pt>
                <c:pt idx="8450">
                  <c:v>-48.824999999999996</c:v>
                </c:pt>
                <c:pt idx="8451">
                  <c:v>-48.822999999999993</c:v>
                </c:pt>
                <c:pt idx="8452">
                  <c:v>-48.820999999999998</c:v>
                </c:pt>
                <c:pt idx="8453">
                  <c:v>-48.818999999999996</c:v>
                </c:pt>
                <c:pt idx="8454">
                  <c:v>-48.816999999999993</c:v>
                </c:pt>
                <c:pt idx="8455">
                  <c:v>-48.814999999999998</c:v>
                </c:pt>
                <c:pt idx="8456">
                  <c:v>-48.812999999999995</c:v>
                </c:pt>
                <c:pt idx="8457">
                  <c:v>-48.810999999999993</c:v>
                </c:pt>
                <c:pt idx="8458">
                  <c:v>-48.808999999999997</c:v>
                </c:pt>
                <c:pt idx="8459">
                  <c:v>-48.806999999999995</c:v>
                </c:pt>
                <c:pt idx="8460">
                  <c:v>-48.804999999999993</c:v>
                </c:pt>
                <c:pt idx="8461">
                  <c:v>-48.802999999999997</c:v>
                </c:pt>
                <c:pt idx="8462">
                  <c:v>-48.800999999999995</c:v>
                </c:pt>
                <c:pt idx="8463">
                  <c:v>-48.798999999999992</c:v>
                </c:pt>
                <c:pt idx="8464">
                  <c:v>-48.796999999999997</c:v>
                </c:pt>
                <c:pt idx="8465">
                  <c:v>-48.794999999999995</c:v>
                </c:pt>
                <c:pt idx="8466">
                  <c:v>-48.792999999999992</c:v>
                </c:pt>
                <c:pt idx="8467">
                  <c:v>-48.790999999999997</c:v>
                </c:pt>
                <c:pt idx="8468">
                  <c:v>-48.788999999999994</c:v>
                </c:pt>
                <c:pt idx="8469">
                  <c:v>-48.786999999999992</c:v>
                </c:pt>
                <c:pt idx="8470">
                  <c:v>-48.784999999999997</c:v>
                </c:pt>
                <c:pt idx="8471">
                  <c:v>-48.782999999999994</c:v>
                </c:pt>
                <c:pt idx="8472">
                  <c:v>-48.780999999999992</c:v>
                </c:pt>
                <c:pt idx="8473">
                  <c:v>-48.778999999999996</c:v>
                </c:pt>
                <c:pt idx="8474">
                  <c:v>-48.776999999999994</c:v>
                </c:pt>
                <c:pt idx="8475">
                  <c:v>-48.774999999999991</c:v>
                </c:pt>
                <c:pt idx="8476">
                  <c:v>-48.772999999999996</c:v>
                </c:pt>
                <c:pt idx="8477">
                  <c:v>-48.770999999999994</c:v>
                </c:pt>
                <c:pt idx="8478">
                  <c:v>-48.768999999999991</c:v>
                </c:pt>
                <c:pt idx="8479">
                  <c:v>-48.766999999999996</c:v>
                </c:pt>
                <c:pt idx="8480">
                  <c:v>-48.764999999999993</c:v>
                </c:pt>
                <c:pt idx="8481">
                  <c:v>-48.762999999999991</c:v>
                </c:pt>
                <c:pt idx="8482">
                  <c:v>-48.760999999999996</c:v>
                </c:pt>
                <c:pt idx="8483">
                  <c:v>-48.758999999999993</c:v>
                </c:pt>
                <c:pt idx="8484">
                  <c:v>-48.756999999999991</c:v>
                </c:pt>
                <c:pt idx="8485">
                  <c:v>-48.754999999999995</c:v>
                </c:pt>
                <c:pt idx="8486">
                  <c:v>-48.752999999999993</c:v>
                </c:pt>
                <c:pt idx="8487">
                  <c:v>-48.750999999999991</c:v>
                </c:pt>
                <c:pt idx="8488">
                  <c:v>-48.748999999999995</c:v>
                </c:pt>
                <c:pt idx="8489">
                  <c:v>-48.746999999999993</c:v>
                </c:pt>
                <c:pt idx="8490">
                  <c:v>-48.74499999999999</c:v>
                </c:pt>
                <c:pt idx="8491">
                  <c:v>-48.742999999999995</c:v>
                </c:pt>
                <c:pt idx="8492">
                  <c:v>-48.740999999999993</c:v>
                </c:pt>
                <c:pt idx="8493">
                  <c:v>-48.73899999999999</c:v>
                </c:pt>
                <c:pt idx="8494">
                  <c:v>-48.736999999999995</c:v>
                </c:pt>
                <c:pt idx="8495">
                  <c:v>-48.734999999999999</c:v>
                </c:pt>
                <c:pt idx="8496">
                  <c:v>-48.73299999999999</c:v>
                </c:pt>
                <c:pt idx="8497">
                  <c:v>-48.730999999999995</c:v>
                </c:pt>
                <c:pt idx="8498">
                  <c:v>-48.728999999999999</c:v>
                </c:pt>
                <c:pt idx="8499">
                  <c:v>-48.72699999999999</c:v>
                </c:pt>
                <c:pt idx="8500">
                  <c:v>-48.724999999999994</c:v>
                </c:pt>
                <c:pt idx="8501">
                  <c:v>-48.722999999999999</c:v>
                </c:pt>
                <c:pt idx="8502">
                  <c:v>-48.720999999999989</c:v>
                </c:pt>
                <c:pt idx="8503">
                  <c:v>-48.718999999999994</c:v>
                </c:pt>
                <c:pt idx="8504">
                  <c:v>-48.716999999999999</c:v>
                </c:pt>
                <c:pt idx="8505">
                  <c:v>-48.714999999999989</c:v>
                </c:pt>
                <c:pt idx="8506">
                  <c:v>-48.712999999999994</c:v>
                </c:pt>
                <c:pt idx="8507">
                  <c:v>-48.710999999999999</c:v>
                </c:pt>
                <c:pt idx="8508">
                  <c:v>-48.708999999999996</c:v>
                </c:pt>
                <c:pt idx="8509">
                  <c:v>-48.706999999999994</c:v>
                </c:pt>
                <c:pt idx="8510">
                  <c:v>-48.704999999999998</c:v>
                </c:pt>
                <c:pt idx="8511">
                  <c:v>-48.702999999999996</c:v>
                </c:pt>
                <c:pt idx="8512">
                  <c:v>-48.700999999999993</c:v>
                </c:pt>
                <c:pt idx="8513">
                  <c:v>-48.698999999999998</c:v>
                </c:pt>
                <c:pt idx="8514">
                  <c:v>-48.696999999999996</c:v>
                </c:pt>
                <c:pt idx="8515">
                  <c:v>-48.694999999999993</c:v>
                </c:pt>
                <c:pt idx="8516">
                  <c:v>-48.692999999999998</c:v>
                </c:pt>
                <c:pt idx="8517">
                  <c:v>-48.690999999999995</c:v>
                </c:pt>
                <c:pt idx="8518">
                  <c:v>-48.688999999999993</c:v>
                </c:pt>
                <c:pt idx="8519">
                  <c:v>-48.686999999999998</c:v>
                </c:pt>
                <c:pt idx="8520">
                  <c:v>-48.684999999999995</c:v>
                </c:pt>
                <c:pt idx="8521">
                  <c:v>-48.682999999999993</c:v>
                </c:pt>
                <c:pt idx="8522">
                  <c:v>-48.680999999999997</c:v>
                </c:pt>
                <c:pt idx="8523">
                  <c:v>-48.678999999999995</c:v>
                </c:pt>
                <c:pt idx="8524">
                  <c:v>-48.676999999999992</c:v>
                </c:pt>
                <c:pt idx="8525">
                  <c:v>-48.674999999999997</c:v>
                </c:pt>
                <c:pt idx="8526">
                  <c:v>-48.672999999999995</c:v>
                </c:pt>
                <c:pt idx="8527">
                  <c:v>-48.670999999999992</c:v>
                </c:pt>
                <c:pt idx="8528">
                  <c:v>-48.668999999999997</c:v>
                </c:pt>
                <c:pt idx="8529">
                  <c:v>-48.666999999999994</c:v>
                </c:pt>
                <c:pt idx="8530">
                  <c:v>-48.664999999999992</c:v>
                </c:pt>
                <c:pt idx="8531">
                  <c:v>-48.662999999999997</c:v>
                </c:pt>
                <c:pt idx="8532">
                  <c:v>-48.660999999999994</c:v>
                </c:pt>
                <c:pt idx="8533">
                  <c:v>-48.658999999999992</c:v>
                </c:pt>
                <c:pt idx="8534">
                  <c:v>-48.656999999999996</c:v>
                </c:pt>
                <c:pt idx="8535">
                  <c:v>-48.654999999999994</c:v>
                </c:pt>
                <c:pt idx="8536">
                  <c:v>-48.652999999999992</c:v>
                </c:pt>
                <c:pt idx="8537">
                  <c:v>-48.650999999999996</c:v>
                </c:pt>
                <c:pt idx="8538">
                  <c:v>-48.648999999999994</c:v>
                </c:pt>
                <c:pt idx="8539">
                  <c:v>-48.646999999999991</c:v>
                </c:pt>
                <c:pt idx="8540">
                  <c:v>-48.644999999999996</c:v>
                </c:pt>
                <c:pt idx="8541">
                  <c:v>-48.642999999999994</c:v>
                </c:pt>
                <c:pt idx="8542">
                  <c:v>-48.640999999999991</c:v>
                </c:pt>
                <c:pt idx="8543">
                  <c:v>-48.638999999999996</c:v>
                </c:pt>
                <c:pt idx="8544">
                  <c:v>-48.636999999999993</c:v>
                </c:pt>
                <c:pt idx="8545">
                  <c:v>-48.634999999999991</c:v>
                </c:pt>
                <c:pt idx="8546">
                  <c:v>-48.632999999999996</c:v>
                </c:pt>
                <c:pt idx="8547">
                  <c:v>-48.630999999999993</c:v>
                </c:pt>
                <c:pt idx="8548">
                  <c:v>-48.628999999999991</c:v>
                </c:pt>
                <c:pt idx="8549">
                  <c:v>-48.626999999999995</c:v>
                </c:pt>
                <c:pt idx="8550">
                  <c:v>-48.624999999999993</c:v>
                </c:pt>
                <c:pt idx="8551">
                  <c:v>-48.62299999999999</c:v>
                </c:pt>
                <c:pt idx="8552">
                  <c:v>-48.620999999999995</c:v>
                </c:pt>
                <c:pt idx="8553">
                  <c:v>-48.618999999999993</c:v>
                </c:pt>
                <c:pt idx="8554">
                  <c:v>-48.61699999999999</c:v>
                </c:pt>
                <c:pt idx="8555">
                  <c:v>-48.614999999999995</c:v>
                </c:pt>
                <c:pt idx="8556">
                  <c:v>-48.613</c:v>
                </c:pt>
                <c:pt idx="8557">
                  <c:v>-48.61099999999999</c:v>
                </c:pt>
                <c:pt idx="8558">
                  <c:v>-48.608999999999995</c:v>
                </c:pt>
                <c:pt idx="8559">
                  <c:v>-48.606999999999999</c:v>
                </c:pt>
                <c:pt idx="8560">
                  <c:v>-48.60499999999999</c:v>
                </c:pt>
                <c:pt idx="8561">
                  <c:v>-48.602999999999994</c:v>
                </c:pt>
                <c:pt idx="8562">
                  <c:v>-48.600999999999999</c:v>
                </c:pt>
                <c:pt idx="8563">
                  <c:v>-48.59899999999999</c:v>
                </c:pt>
                <c:pt idx="8564">
                  <c:v>-48.596999999999994</c:v>
                </c:pt>
                <c:pt idx="8565">
                  <c:v>-48.594999999999999</c:v>
                </c:pt>
                <c:pt idx="8566">
                  <c:v>-48.592999999999989</c:v>
                </c:pt>
                <c:pt idx="8567">
                  <c:v>-48.590999999999994</c:v>
                </c:pt>
                <c:pt idx="8568">
                  <c:v>-48.588999999999999</c:v>
                </c:pt>
                <c:pt idx="8569">
                  <c:v>-48.586999999999989</c:v>
                </c:pt>
                <c:pt idx="8570">
                  <c:v>-48.584999999999994</c:v>
                </c:pt>
                <c:pt idx="8571">
                  <c:v>-48.582999999999998</c:v>
                </c:pt>
                <c:pt idx="8572">
                  <c:v>-48.580999999999996</c:v>
                </c:pt>
                <c:pt idx="8573">
                  <c:v>-48.578999999999994</c:v>
                </c:pt>
                <c:pt idx="8574">
                  <c:v>-48.576999999999998</c:v>
                </c:pt>
                <c:pt idx="8575">
                  <c:v>-48.574999999999996</c:v>
                </c:pt>
                <c:pt idx="8576">
                  <c:v>-48.572999999999993</c:v>
                </c:pt>
                <c:pt idx="8577">
                  <c:v>-48.570999999999998</c:v>
                </c:pt>
                <c:pt idx="8578">
                  <c:v>-48.568999999999996</c:v>
                </c:pt>
                <c:pt idx="8579">
                  <c:v>-48.566999999999993</c:v>
                </c:pt>
                <c:pt idx="8580">
                  <c:v>-48.564999999999998</c:v>
                </c:pt>
                <c:pt idx="8581">
                  <c:v>-48.562999999999995</c:v>
                </c:pt>
                <c:pt idx="8582">
                  <c:v>-48.560999999999993</c:v>
                </c:pt>
                <c:pt idx="8583">
                  <c:v>-48.558999999999997</c:v>
                </c:pt>
                <c:pt idx="8584">
                  <c:v>-48.556999999999995</c:v>
                </c:pt>
                <c:pt idx="8585">
                  <c:v>-48.554999999999993</c:v>
                </c:pt>
                <c:pt idx="8586">
                  <c:v>-48.552999999999997</c:v>
                </c:pt>
                <c:pt idx="8587">
                  <c:v>-48.550999999999995</c:v>
                </c:pt>
                <c:pt idx="8588">
                  <c:v>-48.548999999999992</c:v>
                </c:pt>
                <c:pt idx="8589">
                  <c:v>-48.546999999999997</c:v>
                </c:pt>
                <c:pt idx="8590">
                  <c:v>-48.544999999999995</c:v>
                </c:pt>
                <c:pt idx="8591">
                  <c:v>-48.542999999999992</c:v>
                </c:pt>
                <c:pt idx="8592">
                  <c:v>-48.540999999999997</c:v>
                </c:pt>
                <c:pt idx="8593">
                  <c:v>-48.538999999999994</c:v>
                </c:pt>
                <c:pt idx="8594">
                  <c:v>-48.536999999999992</c:v>
                </c:pt>
                <c:pt idx="8595">
                  <c:v>-48.534999999999997</c:v>
                </c:pt>
                <c:pt idx="8596">
                  <c:v>-48.532999999999994</c:v>
                </c:pt>
                <c:pt idx="8597">
                  <c:v>-48.530999999999992</c:v>
                </c:pt>
                <c:pt idx="8598">
                  <c:v>-48.528999999999996</c:v>
                </c:pt>
                <c:pt idx="8599">
                  <c:v>-48.526999999999994</c:v>
                </c:pt>
                <c:pt idx="8600">
                  <c:v>-48.524999999999991</c:v>
                </c:pt>
                <c:pt idx="8601">
                  <c:v>-48.522999999999996</c:v>
                </c:pt>
                <c:pt idx="8602">
                  <c:v>-48.520999999999994</c:v>
                </c:pt>
                <c:pt idx="8603">
                  <c:v>-48.518999999999991</c:v>
                </c:pt>
                <c:pt idx="8604">
                  <c:v>-48.516999999999996</c:v>
                </c:pt>
                <c:pt idx="8605">
                  <c:v>-48.514999999999993</c:v>
                </c:pt>
                <c:pt idx="8606">
                  <c:v>-48.512999999999991</c:v>
                </c:pt>
                <c:pt idx="8607">
                  <c:v>-48.510999999999996</c:v>
                </c:pt>
                <c:pt idx="8608">
                  <c:v>-48.508999999999993</c:v>
                </c:pt>
                <c:pt idx="8609">
                  <c:v>-48.506999999999991</c:v>
                </c:pt>
                <c:pt idx="8610">
                  <c:v>-48.504999999999995</c:v>
                </c:pt>
                <c:pt idx="8611">
                  <c:v>-48.502999999999993</c:v>
                </c:pt>
                <c:pt idx="8612">
                  <c:v>-48.500999999999991</c:v>
                </c:pt>
                <c:pt idx="8613">
                  <c:v>-48.498999999999995</c:v>
                </c:pt>
                <c:pt idx="8614">
                  <c:v>-48.496999999999993</c:v>
                </c:pt>
                <c:pt idx="8615">
                  <c:v>-48.49499999999999</c:v>
                </c:pt>
                <c:pt idx="8616">
                  <c:v>-48.492999999999995</c:v>
                </c:pt>
                <c:pt idx="8617">
                  <c:v>-48.490999999999993</c:v>
                </c:pt>
                <c:pt idx="8618">
                  <c:v>-48.48899999999999</c:v>
                </c:pt>
                <c:pt idx="8619">
                  <c:v>-48.486999999999995</c:v>
                </c:pt>
                <c:pt idx="8620">
                  <c:v>-48.484999999999999</c:v>
                </c:pt>
                <c:pt idx="8621">
                  <c:v>-48.48299999999999</c:v>
                </c:pt>
                <c:pt idx="8622">
                  <c:v>-48.480999999999995</c:v>
                </c:pt>
                <c:pt idx="8623">
                  <c:v>-48.478999999999999</c:v>
                </c:pt>
                <c:pt idx="8624">
                  <c:v>-48.47699999999999</c:v>
                </c:pt>
                <c:pt idx="8625">
                  <c:v>-48.474999999999994</c:v>
                </c:pt>
                <c:pt idx="8626">
                  <c:v>-48.472999999999999</c:v>
                </c:pt>
                <c:pt idx="8627">
                  <c:v>-48.470999999999989</c:v>
                </c:pt>
                <c:pt idx="8628">
                  <c:v>-48.468999999999994</c:v>
                </c:pt>
                <c:pt idx="8629">
                  <c:v>-48.466999999999999</c:v>
                </c:pt>
                <c:pt idx="8630">
                  <c:v>-48.464999999999989</c:v>
                </c:pt>
                <c:pt idx="8631">
                  <c:v>-48.462999999999994</c:v>
                </c:pt>
                <c:pt idx="8632">
                  <c:v>-48.460999999999999</c:v>
                </c:pt>
                <c:pt idx="8633">
                  <c:v>-48.458999999999996</c:v>
                </c:pt>
                <c:pt idx="8634">
                  <c:v>-48.456999999999994</c:v>
                </c:pt>
                <c:pt idx="8635">
                  <c:v>-48.454999999999998</c:v>
                </c:pt>
                <c:pt idx="8636">
                  <c:v>-48.452999999999996</c:v>
                </c:pt>
                <c:pt idx="8637">
                  <c:v>-48.450999999999993</c:v>
                </c:pt>
                <c:pt idx="8638">
                  <c:v>-48.448999999999998</c:v>
                </c:pt>
                <c:pt idx="8639">
                  <c:v>-48.446999999999996</c:v>
                </c:pt>
                <c:pt idx="8640">
                  <c:v>-48.444999999999993</c:v>
                </c:pt>
                <c:pt idx="8641">
                  <c:v>-48.442999999999998</c:v>
                </c:pt>
                <c:pt idx="8642">
                  <c:v>-48.440999999999995</c:v>
                </c:pt>
                <c:pt idx="8643">
                  <c:v>-48.438999999999993</c:v>
                </c:pt>
                <c:pt idx="8644">
                  <c:v>-48.436999999999998</c:v>
                </c:pt>
                <c:pt idx="8645">
                  <c:v>-48.434999999999995</c:v>
                </c:pt>
                <c:pt idx="8646">
                  <c:v>-48.432999999999993</c:v>
                </c:pt>
                <c:pt idx="8647">
                  <c:v>-48.430999999999997</c:v>
                </c:pt>
                <c:pt idx="8648">
                  <c:v>-48.428999999999995</c:v>
                </c:pt>
                <c:pt idx="8649">
                  <c:v>-48.426999999999992</c:v>
                </c:pt>
                <c:pt idx="8650">
                  <c:v>-48.424999999999997</c:v>
                </c:pt>
                <c:pt idx="8651">
                  <c:v>-48.422999999999995</c:v>
                </c:pt>
                <c:pt idx="8652">
                  <c:v>-48.420999999999992</c:v>
                </c:pt>
                <c:pt idx="8653">
                  <c:v>-48.418999999999997</c:v>
                </c:pt>
                <c:pt idx="8654">
                  <c:v>-48.416999999999994</c:v>
                </c:pt>
                <c:pt idx="8655">
                  <c:v>-48.414999999999992</c:v>
                </c:pt>
                <c:pt idx="8656">
                  <c:v>-48.412999999999997</c:v>
                </c:pt>
                <c:pt idx="8657">
                  <c:v>-48.410999999999994</c:v>
                </c:pt>
                <c:pt idx="8658">
                  <c:v>-48.408999999999992</c:v>
                </c:pt>
                <c:pt idx="8659">
                  <c:v>-48.406999999999996</c:v>
                </c:pt>
                <c:pt idx="8660">
                  <c:v>-48.404999999999994</c:v>
                </c:pt>
                <c:pt idx="8661">
                  <c:v>-48.402999999999992</c:v>
                </c:pt>
                <c:pt idx="8662">
                  <c:v>-48.400999999999996</c:v>
                </c:pt>
                <c:pt idx="8663">
                  <c:v>-48.398999999999994</c:v>
                </c:pt>
                <c:pt idx="8664">
                  <c:v>-48.396999999999991</c:v>
                </c:pt>
                <c:pt idx="8665">
                  <c:v>-48.394999999999996</c:v>
                </c:pt>
                <c:pt idx="8666">
                  <c:v>-48.392999999999994</c:v>
                </c:pt>
                <c:pt idx="8667">
                  <c:v>-48.390999999999991</c:v>
                </c:pt>
                <c:pt idx="8668">
                  <c:v>-48.388999999999996</c:v>
                </c:pt>
                <c:pt idx="8669">
                  <c:v>-48.386999999999993</c:v>
                </c:pt>
                <c:pt idx="8670">
                  <c:v>-48.384999999999991</c:v>
                </c:pt>
                <c:pt idx="8671">
                  <c:v>-48.382999999999996</c:v>
                </c:pt>
                <c:pt idx="8672">
                  <c:v>-48.380999999999993</c:v>
                </c:pt>
                <c:pt idx="8673">
                  <c:v>-48.378999999999991</c:v>
                </c:pt>
                <c:pt idx="8674">
                  <c:v>-48.376999999999995</c:v>
                </c:pt>
                <c:pt idx="8675">
                  <c:v>-48.374999999999993</c:v>
                </c:pt>
                <c:pt idx="8676">
                  <c:v>-48.37299999999999</c:v>
                </c:pt>
                <c:pt idx="8677">
                  <c:v>-48.370999999999995</c:v>
                </c:pt>
                <c:pt idx="8678">
                  <c:v>-48.368999999999993</c:v>
                </c:pt>
                <c:pt idx="8679">
                  <c:v>-48.36699999999999</c:v>
                </c:pt>
                <c:pt idx="8680">
                  <c:v>-48.364999999999995</c:v>
                </c:pt>
                <c:pt idx="8681">
                  <c:v>-48.363</c:v>
                </c:pt>
                <c:pt idx="8682">
                  <c:v>-48.36099999999999</c:v>
                </c:pt>
                <c:pt idx="8683">
                  <c:v>-48.358999999999995</c:v>
                </c:pt>
                <c:pt idx="8684">
                  <c:v>-48.356999999999999</c:v>
                </c:pt>
                <c:pt idx="8685">
                  <c:v>-48.35499999999999</c:v>
                </c:pt>
                <c:pt idx="8686">
                  <c:v>-48.352999999999994</c:v>
                </c:pt>
                <c:pt idx="8687">
                  <c:v>-48.350999999999999</c:v>
                </c:pt>
                <c:pt idx="8688">
                  <c:v>-48.34899999999999</c:v>
                </c:pt>
                <c:pt idx="8689">
                  <c:v>-48.346999999999994</c:v>
                </c:pt>
                <c:pt idx="8690">
                  <c:v>-48.344999999999999</c:v>
                </c:pt>
                <c:pt idx="8691">
                  <c:v>-48.342999999999989</c:v>
                </c:pt>
                <c:pt idx="8692">
                  <c:v>-48.340999999999994</c:v>
                </c:pt>
                <c:pt idx="8693">
                  <c:v>-48.338999999999999</c:v>
                </c:pt>
                <c:pt idx="8694">
                  <c:v>-48.336999999999989</c:v>
                </c:pt>
                <c:pt idx="8695">
                  <c:v>-48.334999999999994</c:v>
                </c:pt>
                <c:pt idx="8696">
                  <c:v>-48.332999999999998</c:v>
                </c:pt>
                <c:pt idx="8697">
                  <c:v>-48.330999999999996</c:v>
                </c:pt>
                <c:pt idx="8698">
                  <c:v>-48.328999999999994</c:v>
                </c:pt>
                <c:pt idx="8699">
                  <c:v>-48.326999999999998</c:v>
                </c:pt>
                <c:pt idx="8700">
                  <c:v>-48.324999999999996</c:v>
                </c:pt>
                <c:pt idx="8701">
                  <c:v>-48.322999999999993</c:v>
                </c:pt>
                <c:pt idx="8702">
                  <c:v>-48.320999999999998</c:v>
                </c:pt>
                <c:pt idx="8703">
                  <c:v>-48.318999999999996</c:v>
                </c:pt>
                <c:pt idx="8704">
                  <c:v>-48.316999999999993</c:v>
                </c:pt>
                <c:pt idx="8705">
                  <c:v>-48.314999999999998</c:v>
                </c:pt>
                <c:pt idx="8706">
                  <c:v>-48.312999999999995</c:v>
                </c:pt>
                <c:pt idx="8707">
                  <c:v>-48.310999999999993</c:v>
                </c:pt>
                <c:pt idx="8708">
                  <c:v>-48.308999999999997</c:v>
                </c:pt>
                <c:pt idx="8709">
                  <c:v>-48.306999999999995</c:v>
                </c:pt>
                <c:pt idx="8710">
                  <c:v>-48.304999999999993</c:v>
                </c:pt>
                <c:pt idx="8711">
                  <c:v>-48.302999999999997</c:v>
                </c:pt>
                <c:pt idx="8712">
                  <c:v>-48.300999999999995</c:v>
                </c:pt>
                <c:pt idx="8713">
                  <c:v>-48.298999999999992</c:v>
                </c:pt>
                <c:pt idx="8714">
                  <c:v>-48.296999999999997</c:v>
                </c:pt>
                <c:pt idx="8715">
                  <c:v>-48.294999999999995</c:v>
                </c:pt>
                <c:pt idx="8716">
                  <c:v>-48.292999999999992</c:v>
                </c:pt>
                <c:pt idx="8717">
                  <c:v>-48.290999999999997</c:v>
                </c:pt>
                <c:pt idx="8718">
                  <c:v>-48.288999999999994</c:v>
                </c:pt>
                <c:pt idx="8719">
                  <c:v>-48.286999999999992</c:v>
                </c:pt>
                <c:pt idx="8720">
                  <c:v>-48.284999999999997</c:v>
                </c:pt>
                <c:pt idx="8721">
                  <c:v>-48.282999999999994</c:v>
                </c:pt>
                <c:pt idx="8722">
                  <c:v>-48.280999999999992</c:v>
                </c:pt>
                <c:pt idx="8723">
                  <c:v>-48.278999999999996</c:v>
                </c:pt>
                <c:pt idx="8724">
                  <c:v>-48.276999999999994</c:v>
                </c:pt>
                <c:pt idx="8725">
                  <c:v>-48.274999999999991</c:v>
                </c:pt>
                <c:pt idx="8726">
                  <c:v>-48.272999999999996</c:v>
                </c:pt>
                <c:pt idx="8727">
                  <c:v>-48.270999999999994</c:v>
                </c:pt>
                <c:pt idx="8728">
                  <c:v>-48.268999999999991</c:v>
                </c:pt>
                <c:pt idx="8729">
                  <c:v>-48.266999999999996</c:v>
                </c:pt>
                <c:pt idx="8730">
                  <c:v>-48.264999999999993</c:v>
                </c:pt>
                <c:pt idx="8731">
                  <c:v>-48.262999999999991</c:v>
                </c:pt>
                <c:pt idx="8732">
                  <c:v>-48.260999999999996</c:v>
                </c:pt>
                <c:pt idx="8733">
                  <c:v>-48.258999999999993</c:v>
                </c:pt>
                <c:pt idx="8734">
                  <c:v>-48.256999999999991</c:v>
                </c:pt>
                <c:pt idx="8735">
                  <c:v>-48.254999999999995</c:v>
                </c:pt>
                <c:pt idx="8736">
                  <c:v>-48.252999999999993</c:v>
                </c:pt>
                <c:pt idx="8737">
                  <c:v>-48.250999999999991</c:v>
                </c:pt>
                <c:pt idx="8738">
                  <c:v>-48.248999999999995</c:v>
                </c:pt>
                <c:pt idx="8739">
                  <c:v>-48.246999999999993</c:v>
                </c:pt>
                <c:pt idx="8740">
                  <c:v>-48.24499999999999</c:v>
                </c:pt>
                <c:pt idx="8741">
                  <c:v>-48.242999999999995</c:v>
                </c:pt>
                <c:pt idx="8742">
                  <c:v>-48.240999999999993</c:v>
                </c:pt>
                <c:pt idx="8743">
                  <c:v>-48.23899999999999</c:v>
                </c:pt>
                <c:pt idx="8744">
                  <c:v>-48.236999999999995</c:v>
                </c:pt>
                <c:pt idx="8745">
                  <c:v>-48.234999999999999</c:v>
                </c:pt>
                <c:pt idx="8746">
                  <c:v>-48.23299999999999</c:v>
                </c:pt>
                <c:pt idx="8747">
                  <c:v>-48.230999999999995</c:v>
                </c:pt>
                <c:pt idx="8748">
                  <c:v>-48.228999999999999</c:v>
                </c:pt>
                <c:pt idx="8749">
                  <c:v>-48.22699999999999</c:v>
                </c:pt>
                <c:pt idx="8750">
                  <c:v>-48.224999999999994</c:v>
                </c:pt>
                <c:pt idx="8751">
                  <c:v>-48.222999999999999</c:v>
                </c:pt>
                <c:pt idx="8752">
                  <c:v>-48.220999999999989</c:v>
                </c:pt>
                <c:pt idx="8753">
                  <c:v>-48.218999999999994</c:v>
                </c:pt>
                <c:pt idx="8754">
                  <c:v>-48.216999999999999</c:v>
                </c:pt>
                <c:pt idx="8755">
                  <c:v>-48.214999999999989</c:v>
                </c:pt>
                <c:pt idx="8756">
                  <c:v>-48.212999999999994</c:v>
                </c:pt>
                <c:pt idx="8757">
                  <c:v>-48.210999999999999</c:v>
                </c:pt>
                <c:pt idx="8758">
                  <c:v>-48.208999999999996</c:v>
                </c:pt>
                <c:pt idx="8759">
                  <c:v>-48.206999999999994</c:v>
                </c:pt>
                <c:pt idx="8760">
                  <c:v>-48.204999999999998</c:v>
                </c:pt>
                <c:pt idx="8761">
                  <c:v>-48.202999999999996</c:v>
                </c:pt>
                <c:pt idx="8762">
                  <c:v>-48.200999999999993</c:v>
                </c:pt>
                <c:pt idx="8763">
                  <c:v>-48.198999999999998</c:v>
                </c:pt>
                <c:pt idx="8764">
                  <c:v>-48.196999999999996</c:v>
                </c:pt>
                <c:pt idx="8765">
                  <c:v>-48.194999999999993</c:v>
                </c:pt>
                <c:pt idx="8766">
                  <c:v>-48.192999999999998</c:v>
                </c:pt>
                <c:pt idx="8767">
                  <c:v>-48.190999999999995</c:v>
                </c:pt>
                <c:pt idx="8768">
                  <c:v>-48.188999999999993</c:v>
                </c:pt>
                <c:pt idx="8769">
                  <c:v>-48.186999999999998</c:v>
                </c:pt>
                <c:pt idx="8770">
                  <c:v>-48.184999999999995</c:v>
                </c:pt>
                <c:pt idx="8771">
                  <c:v>-48.182999999999993</c:v>
                </c:pt>
                <c:pt idx="8772">
                  <c:v>-48.180999999999997</c:v>
                </c:pt>
                <c:pt idx="8773">
                  <c:v>-48.178999999999995</c:v>
                </c:pt>
                <c:pt idx="8774">
                  <c:v>-48.176999999999992</c:v>
                </c:pt>
                <c:pt idx="8775">
                  <c:v>-48.174999999999997</c:v>
                </c:pt>
                <c:pt idx="8776">
                  <c:v>-48.172999999999995</c:v>
                </c:pt>
                <c:pt idx="8777">
                  <c:v>-48.170999999999992</c:v>
                </c:pt>
                <c:pt idx="8778">
                  <c:v>-48.168999999999997</c:v>
                </c:pt>
                <c:pt idx="8779">
                  <c:v>-48.166999999999994</c:v>
                </c:pt>
                <c:pt idx="8780">
                  <c:v>-48.164999999999992</c:v>
                </c:pt>
                <c:pt idx="8781">
                  <c:v>-48.162999999999997</c:v>
                </c:pt>
                <c:pt idx="8782">
                  <c:v>-48.160999999999994</c:v>
                </c:pt>
                <c:pt idx="8783">
                  <c:v>-48.158999999999992</c:v>
                </c:pt>
                <c:pt idx="8784">
                  <c:v>-48.156999999999996</c:v>
                </c:pt>
                <c:pt idx="8785">
                  <c:v>-48.154999999999994</c:v>
                </c:pt>
                <c:pt idx="8786">
                  <c:v>-48.152999999999992</c:v>
                </c:pt>
                <c:pt idx="8787">
                  <c:v>-48.150999999999996</c:v>
                </c:pt>
                <c:pt idx="8788">
                  <c:v>-48.148999999999994</c:v>
                </c:pt>
                <c:pt idx="8789">
                  <c:v>-48.146999999999991</c:v>
                </c:pt>
                <c:pt idx="8790">
                  <c:v>-48.144999999999996</c:v>
                </c:pt>
                <c:pt idx="8791">
                  <c:v>-48.142999999999994</c:v>
                </c:pt>
                <c:pt idx="8792">
                  <c:v>-48.140999999999991</c:v>
                </c:pt>
                <c:pt idx="8793">
                  <c:v>-48.138999999999996</c:v>
                </c:pt>
                <c:pt idx="8794">
                  <c:v>-48.136999999999993</c:v>
                </c:pt>
                <c:pt idx="8795">
                  <c:v>-48.134999999999991</c:v>
                </c:pt>
                <c:pt idx="8796">
                  <c:v>-48.132999999999996</c:v>
                </c:pt>
                <c:pt idx="8797">
                  <c:v>-48.130999999999993</c:v>
                </c:pt>
                <c:pt idx="8798">
                  <c:v>-48.128999999999991</c:v>
                </c:pt>
                <c:pt idx="8799">
                  <c:v>-48.126999999999995</c:v>
                </c:pt>
                <c:pt idx="8800">
                  <c:v>-48.124999999999993</c:v>
                </c:pt>
                <c:pt idx="8801">
                  <c:v>-48.12299999999999</c:v>
                </c:pt>
                <c:pt idx="8802">
                  <c:v>-48.120999999999995</c:v>
                </c:pt>
                <c:pt idx="8803">
                  <c:v>-48.118999999999993</c:v>
                </c:pt>
                <c:pt idx="8804">
                  <c:v>-48.11699999999999</c:v>
                </c:pt>
                <c:pt idx="8805">
                  <c:v>-48.114999999999995</c:v>
                </c:pt>
                <c:pt idx="8806">
                  <c:v>-48.113</c:v>
                </c:pt>
                <c:pt idx="8807">
                  <c:v>-48.11099999999999</c:v>
                </c:pt>
                <c:pt idx="8808">
                  <c:v>-48.108999999999995</c:v>
                </c:pt>
                <c:pt idx="8809">
                  <c:v>-48.106999999999999</c:v>
                </c:pt>
                <c:pt idx="8810">
                  <c:v>-48.10499999999999</c:v>
                </c:pt>
                <c:pt idx="8811">
                  <c:v>-48.102999999999994</c:v>
                </c:pt>
                <c:pt idx="8812">
                  <c:v>-48.100999999999999</c:v>
                </c:pt>
                <c:pt idx="8813">
                  <c:v>-48.09899999999999</c:v>
                </c:pt>
                <c:pt idx="8814">
                  <c:v>-48.096999999999994</c:v>
                </c:pt>
                <c:pt idx="8815">
                  <c:v>-48.094999999999999</c:v>
                </c:pt>
                <c:pt idx="8816">
                  <c:v>-48.092999999999989</c:v>
                </c:pt>
                <c:pt idx="8817">
                  <c:v>-48.090999999999994</c:v>
                </c:pt>
                <c:pt idx="8818">
                  <c:v>-48.088999999999999</c:v>
                </c:pt>
                <c:pt idx="8819">
                  <c:v>-48.086999999999989</c:v>
                </c:pt>
                <c:pt idx="8820">
                  <c:v>-48.084999999999994</c:v>
                </c:pt>
                <c:pt idx="8821">
                  <c:v>-48.082999999999998</c:v>
                </c:pt>
                <c:pt idx="8822">
                  <c:v>-48.080999999999996</c:v>
                </c:pt>
                <c:pt idx="8823">
                  <c:v>-48.078999999999994</c:v>
                </c:pt>
                <c:pt idx="8824">
                  <c:v>-48.076999999999998</c:v>
                </c:pt>
                <c:pt idx="8825">
                  <c:v>-48.074999999999996</c:v>
                </c:pt>
                <c:pt idx="8826">
                  <c:v>-48.072999999999993</c:v>
                </c:pt>
                <c:pt idx="8827">
                  <c:v>-48.070999999999998</c:v>
                </c:pt>
                <c:pt idx="8828">
                  <c:v>-48.068999999999996</c:v>
                </c:pt>
                <c:pt idx="8829">
                  <c:v>-48.066999999999993</c:v>
                </c:pt>
                <c:pt idx="8830">
                  <c:v>-48.064999999999998</c:v>
                </c:pt>
                <c:pt idx="8831">
                  <c:v>-48.062999999999995</c:v>
                </c:pt>
                <c:pt idx="8832">
                  <c:v>-48.060999999999993</c:v>
                </c:pt>
                <c:pt idx="8833">
                  <c:v>-48.058999999999997</c:v>
                </c:pt>
                <c:pt idx="8834">
                  <c:v>-48.056999999999995</c:v>
                </c:pt>
                <c:pt idx="8835">
                  <c:v>-48.054999999999993</c:v>
                </c:pt>
                <c:pt idx="8836">
                  <c:v>-48.052999999999997</c:v>
                </c:pt>
                <c:pt idx="8837">
                  <c:v>-48.050999999999995</c:v>
                </c:pt>
                <c:pt idx="8838">
                  <c:v>-48.048999999999992</c:v>
                </c:pt>
                <c:pt idx="8839">
                  <c:v>-48.046999999999997</c:v>
                </c:pt>
                <c:pt idx="8840">
                  <c:v>-48.044999999999995</c:v>
                </c:pt>
                <c:pt idx="8841">
                  <c:v>-48.042999999999992</c:v>
                </c:pt>
                <c:pt idx="8842">
                  <c:v>-48.040999999999997</c:v>
                </c:pt>
                <c:pt idx="8843">
                  <c:v>-48.038999999999994</c:v>
                </c:pt>
                <c:pt idx="8844">
                  <c:v>-48.036999999999992</c:v>
                </c:pt>
                <c:pt idx="8845">
                  <c:v>-48.034999999999997</c:v>
                </c:pt>
                <c:pt idx="8846">
                  <c:v>-48.032999999999994</c:v>
                </c:pt>
                <c:pt idx="8847">
                  <c:v>-48.030999999999992</c:v>
                </c:pt>
                <c:pt idx="8848">
                  <c:v>-48.028999999999996</c:v>
                </c:pt>
                <c:pt idx="8849">
                  <c:v>-48.026999999999994</c:v>
                </c:pt>
                <c:pt idx="8850">
                  <c:v>-48.024999999999991</c:v>
                </c:pt>
                <c:pt idx="8851">
                  <c:v>-48.022999999999996</c:v>
                </c:pt>
                <c:pt idx="8852">
                  <c:v>-48.020999999999994</c:v>
                </c:pt>
                <c:pt idx="8853">
                  <c:v>-48.018999999999991</c:v>
                </c:pt>
                <c:pt idx="8854">
                  <c:v>-48.016999999999996</c:v>
                </c:pt>
                <c:pt idx="8855">
                  <c:v>-48.014999999999993</c:v>
                </c:pt>
                <c:pt idx="8856">
                  <c:v>-48.012999999999991</c:v>
                </c:pt>
                <c:pt idx="8857">
                  <c:v>-48.010999999999996</c:v>
                </c:pt>
                <c:pt idx="8858">
                  <c:v>-48.008999999999993</c:v>
                </c:pt>
                <c:pt idx="8859">
                  <c:v>-48.006999999999991</c:v>
                </c:pt>
                <c:pt idx="8860">
                  <c:v>-48.004999999999995</c:v>
                </c:pt>
                <c:pt idx="8861">
                  <c:v>-48.002999999999993</c:v>
                </c:pt>
                <c:pt idx="8862">
                  <c:v>-48.000999999999991</c:v>
                </c:pt>
                <c:pt idx="8863">
                  <c:v>-47.998999999999995</c:v>
                </c:pt>
                <c:pt idx="8864">
                  <c:v>-47.996999999999993</c:v>
                </c:pt>
                <c:pt idx="8865">
                  <c:v>-47.99499999999999</c:v>
                </c:pt>
                <c:pt idx="8866">
                  <c:v>-47.992999999999995</c:v>
                </c:pt>
                <c:pt idx="8867">
                  <c:v>-47.990999999999993</c:v>
                </c:pt>
                <c:pt idx="8868">
                  <c:v>-47.98899999999999</c:v>
                </c:pt>
                <c:pt idx="8869">
                  <c:v>-47.986999999999995</c:v>
                </c:pt>
                <c:pt idx="8870">
                  <c:v>-47.984999999999999</c:v>
                </c:pt>
                <c:pt idx="8871">
                  <c:v>-47.98299999999999</c:v>
                </c:pt>
                <c:pt idx="8872">
                  <c:v>-47.980999999999995</c:v>
                </c:pt>
                <c:pt idx="8873">
                  <c:v>-47.978999999999999</c:v>
                </c:pt>
                <c:pt idx="8874">
                  <c:v>-47.97699999999999</c:v>
                </c:pt>
                <c:pt idx="8875">
                  <c:v>-47.974999999999994</c:v>
                </c:pt>
                <c:pt idx="8876">
                  <c:v>-47.972999999999999</c:v>
                </c:pt>
                <c:pt idx="8877">
                  <c:v>-47.970999999999989</c:v>
                </c:pt>
                <c:pt idx="8878">
                  <c:v>-47.968999999999994</c:v>
                </c:pt>
                <c:pt idx="8879">
                  <c:v>-47.966999999999999</c:v>
                </c:pt>
                <c:pt idx="8880">
                  <c:v>-47.964999999999989</c:v>
                </c:pt>
                <c:pt idx="8881">
                  <c:v>-47.962999999999994</c:v>
                </c:pt>
                <c:pt idx="8882">
                  <c:v>-47.960999999999999</c:v>
                </c:pt>
                <c:pt idx="8883">
                  <c:v>-47.958999999999996</c:v>
                </c:pt>
                <c:pt idx="8884">
                  <c:v>-47.956999999999994</c:v>
                </c:pt>
                <c:pt idx="8885">
                  <c:v>-47.954999999999998</c:v>
                </c:pt>
                <c:pt idx="8886">
                  <c:v>-47.952999999999996</c:v>
                </c:pt>
                <c:pt idx="8887">
                  <c:v>-47.950999999999993</c:v>
                </c:pt>
                <c:pt idx="8888">
                  <c:v>-47.948999999999998</c:v>
                </c:pt>
                <c:pt idx="8889">
                  <c:v>-47.946999999999996</c:v>
                </c:pt>
                <c:pt idx="8890">
                  <c:v>-47.944999999999993</c:v>
                </c:pt>
                <c:pt idx="8891">
                  <c:v>-47.942999999999998</c:v>
                </c:pt>
                <c:pt idx="8892">
                  <c:v>-47.940999999999995</c:v>
                </c:pt>
                <c:pt idx="8893">
                  <c:v>-47.938999999999993</c:v>
                </c:pt>
                <c:pt idx="8894">
                  <c:v>-47.936999999999998</c:v>
                </c:pt>
                <c:pt idx="8895">
                  <c:v>-47.934999999999995</c:v>
                </c:pt>
                <c:pt idx="8896">
                  <c:v>-47.932999999999993</c:v>
                </c:pt>
                <c:pt idx="8897">
                  <c:v>-47.930999999999997</c:v>
                </c:pt>
                <c:pt idx="8898">
                  <c:v>-47.928999999999995</c:v>
                </c:pt>
                <c:pt idx="8899">
                  <c:v>-47.926999999999992</c:v>
                </c:pt>
                <c:pt idx="8900">
                  <c:v>-47.924999999999997</c:v>
                </c:pt>
                <c:pt idx="8901">
                  <c:v>-47.922999999999995</c:v>
                </c:pt>
                <c:pt idx="8902">
                  <c:v>-47.920999999999992</c:v>
                </c:pt>
                <c:pt idx="8903">
                  <c:v>-47.918999999999997</c:v>
                </c:pt>
                <c:pt idx="8904">
                  <c:v>-47.916999999999994</c:v>
                </c:pt>
                <c:pt idx="8905">
                  <c:v>-47.914999999999992</c:v>
                </c:pt>
                <c:pt idx="8906">
                  <c:v>-47.912999999999997</c:v>
                </c:pt>
                <c:pt idx="8907">
                  <c:v>-47.910999999999994</c:v>
                </c:pt>
                <c:pt idx="8908">
                  <c:v>-47.908999999999992</c:v>
                </c:pt>
                <c:pt idx="8909">
                  <c:v>-47.906999999999996</c:v>
                </c:pt>
                <c:pt idx="8910">
                  <c:v>-47.904999999999994</c:v>
                </c:pt>
                <c:pt idx="8911">
                  <c:v>-47.902999999999992</c:v>
                </c:pt>
                <c:pt idx="8912">
                  <c:v>-47.900999999999996</c:v>
                </c:pt>
                <c:pt idx="8913">
                  <c:v>-47.898999999999994</c:v>
                </c:pt>
                <c:pt idx="8914">
                  <c:v>-47.896999999999991</c:v>
                </c:pt>
                <c:pt idx="8915">
                  <c:v>-47.894999999999996</c:v>
                </c:pt>
                <c:pt idx="8916">
                  <c:v>-47.892999999999994</c:v>
                </c:pt>
                <c:pt idx="8917">
                  <c:v>-47.890999999999991</c:v>
                </c:pt>
                <c:pt idx="8918">
                  <c:v>-47.888999999999996</c:v>
                </c:pt>
                <c:pt idx="8919">
                  <c:v>-47.886999999999993</c:v>
                </c:pt>
                <c:pt idx="8920">
                  <c:v>-47.884999999999991</c:v>
                </c:pt>
                <c:pt idx="8921">
                  <c:v>-47.882999999999996</c:v>
                </c:pt>
                <c:pt idx="8922">
                  <c:v>-47.880999999999993</c:v>
                </c:pt>
                <c:pt idx="8923">
                  <c:v>-47.878999999999991</c:v>
                </c:pt>
                <c:pt idx="8924">
                  <c:v>-47.876999999999995</c:v>
                </c:pt>
                <c:pt idx="8925">
                  <c:v>-47.874999999999993</c:v>
                </c:pt>
                <c:pt idx="8926">
                  <c:v>-47.87299999999999</c:v>
                </c:pt>
                <c:pt idx="8927">
                  <c:v>-47.870999999999995</c:v>
                </c:pt>
                <c:pt idx="8928">
                  <c:v>-47.868999999999993</c:v>
                </c:pt>
                <c:pt idx="8929">
                  <c:v>-47.86699999999999</c:v>
                </c:pt>
                <c:pt idx="8930">
                  <c:v>-47.864999999999995</c:v>
                </c:pt>
                <c:pt idx="8931">
                  <c:v>-47.863</c:v>
                </c:pt>
                <c:pt idx="8932">
                  <c:v>-47.86099999999999</c:v>
                </c:pt>
                <c:pt idx="8933">
                  <c:v>-47.858999999999995</c:v>
                </c:pt>
                <c:pt idx="8934">
                  <c:v>-47.856999999999999</c:v>
                </c:pt>
                <c:pt idx="8935">
                  <c:v>-47.85499999999999</c:v>
                </c:pt>
                <c:pt idx="8936">
                  <c:v>-47.852999999999994</c:v>
                </c:pt>
                <c:pt idx="8937">
                  <c:v>-47.850999999999999</c:v>
                </c:pt>
                <c:pt idx="8938">
                  <c:v>-47.84899999999999</c:v>
                </c:pt>
                <c:pt idx="8939">
                  <c:v>-47.846999999999994</c:v>
                </c:pt>
                <c:pt idx="8940">
                  <c:v>-47.844999999999999</c:v>
                </c:pt>
                <c:pt idx="8941">
                  <c:v>-47.842999999999989</c:v>
                </c:pt>
                <c:pt idx="8942">
                  <c:v>-47.840999999999994</c:v>
                </c:pt>
                <c:pt idx="8943">
                  <c:v>-47.838999999999999</c:v>
                </c:pt>
                <c:pt idx="8944">
                  <c:v>-47.836999999999989</c:v>
                </c:pt>
                <c:pt idx="8945">
                  <c:v>-47.834999999999994</c:v>
                </c:pt>
                <c:pt idx="8946">
                  <c:v>-47.832999999999998</c:v>
                </c:pt>
                <c:pt idx="8947">
                  <c:v>-47.830999999999996</c:v>
                </c:pt>
                <c:pt idx="8948">
                  <c:v>-47.828999999999994</c:v>
                </c:pt>
                <c:pt idx="8949">
                  <c:v>-47.826999999999998</c:v>
                </c:pt>
                <c:pt idx="8950">
                  <c:v>-47.824999999999996</c:v>
                </c:pt>
                <c:pt idx="8951">
                  <c:v>-47.822999999999993</c:v>
                </c:pt>
                <c:pt idx="8952">
                  <c:v>-47.820999999999998</c:v>
                </c:pt>
                <c:pt idx="8953">
                  <c:v>-47.818999999999996</c:v>
                </c:pt>
                <c:pt idx="8954">
                  <c:v>-47.816999999999993</c:v>
                </c:pt>
                <c:pt idx="8955">
                  <c:v>-47.814999999999998</c:v>
                </c:pt>
                <c:pt idx="8956">
                  <c:v>-47.812999999999995</c:v>
                </c:pt>
                <c:pt idx="8957">
                  <c:v>-47.810999999999993</c:v>
                </c:pt>
                <c:pt idx="8958">
                  <c:v>-47.808999999999997</c:v>
                </c:pt>
                <c:pt idx="8959">
                  <c:v>-47.806999999999995</c:v>
                </c:pt>
                <c:pt idx="8960">
                  <c:v>-47.804999999999993</c:v>
                </c:pt>
                <c:pt idx="8961">
                  <c:v>-47.802999999999997</c:v>
                </c:pt>
                <c:pt idx="8962">
                  <c:v>-47.800999999999995</c:v>
                </c:pt>
                <c:pt idx="8963">
                  <c:v>-47.798999999999992</c:v>
                </c:pt>
                <c:pt idx="8964">
                  <c:v>-47.796999999999997</c:v>
                </c:pt>
                <c:pt idx="8965">
                  <c:v>-47.794999999999995</c:v>
                </c:pt>
                <c:pt idx="8966">
                  <c:v>-47.792999999999992</c:v>
                </c:pt>
                <c:pt idx="8967">
                  <c:v>-47.790999999999997</c:v>
                </c:pt>
                <c:pt idx="8968">
                  <c:v>-47.788999999999994</c:v>
                </c:pt>
                <c:pt idx="8969">
                  <c:v>-47.786999999999992</c:v>
                </c:pt>
                <c:pt idx="8970">
                  <c:v>-47.784999999999997</c:v>
                </c:pt>
                <c:pt idx="8971">
                  <c:v>-47.782999999999994</c:v>
                </c:pt>
                <c:pt idx="8972">
                  <c:v>-47.780999999999992</c:v>
                </c:pt>
                <c:pt idx="8973">
                  <c:v>-47.778999999999996</c:v>
                </c:pt>
                <c:pt idx="8974">
                  <c:v>-47.776999999999994</c:v>
                </c:pt>
                <c:pt idx="8975">
                  <c:v>-47.774999999999991</c:v>
                </c:pt>
                <c:pt idx="8976">
                  <c:v>-47.772999999999996</c:v>
                </c:pt>
                <c:pt idx="8977">
                  <c:v>-47.770999999999994</c:v>
                </c:pt>
                <c:pt idx="8978">
                  <c:v>-47.768999999999991</c:v>
                </c:pt>
                <c:pt idx="8979">
                  <c:v>-47.766999999999996</c:v>
                </c:pt>
                <c:pt idx="8980">
                  <c:v>-47.764999999999993</c:v>
                </c:pt>
                <c:pt idx="8981">
                  <c:v>-47.762999999999991</c:v>
                </c:pt>
                <c:pt idx="8982">
                  <c:v>-47.760999999999996</c:v>
                </c:pt>
                <c:pt idx="8983">
                  <c:v>-47.758999999999993</c:v>
                </c:pt>
                <c:pt idx="8984">
                  <c:v>-47.756999999999991</c:v>
                </c:pt>
                <c:pt idx="8985">
                  <c:v>-47.754999999999995</c:v>
                </c:pt>
                <c:pt idx="8986">
                  <c:v>-47.752999999999993</c:v>
                </c:pt>
                <c:pt idx="8987">
                  <c:v>-47.750999999999991</c:v>
                </c:pt>
                <c:pt idx="8988">
                  <c:v>-47.748999999999995</c:v>
                </c:pt>
                <c:pt idx="8989">
                  <c:v>-47.746999999999993</c:v>
                </c:pt>
                <c:pt idx="8990">
                  <c:v>-47.74499999999999</c:v>
                </c:pt>
                <c:pt idx="8991">
                  <c:v>-47.742999999999995</c:v>
                </c:pt>
                <c:pt idx="8992">
                  <c:v>-47.740999999999993</c:v>
                </c:pt>
                <c:pt idx="8993">
                  <c:v>-47.73899999999999</c:v>
                </c:pt>
                <c:pt idx="8994">
                  <c:v>-47.736999999999995</c:v>
                </c:pt>
                <c:pt idx="8995">
                  <c:v>-47.734999999999999</c:v>
                </c:pt>
                <c:pt idx="8996">
                  <c:v>-47.73299999999999</c:v>
                </c:pt>
                <c:pt idx="8997">
                  <c:v>-47.730999999999995</c:v>
                </c:pt>
                <c:pt idx="8998">
                  <c:v>-47.728999999999999</c:v>
                </c:pt>
                <c:pt idx="8999">
                  <c:v>-47.72699999999999</c:v>
                </c:pt>
                <c:pt idx="9000">
                  <c:v>-47.724999999999994</c:v>
                </c:pt>
                <c:pt idx="9001">
                  <c:v>-47.722999999999999</c:v>
                </c:pt>
                <c:pt idx="9002">
                  <c:v>-47.720999999999989</c:v>
                </c:pt>
                <c:pt idx="9003">
                  <c:v>-47.718999999999994</c:v>
                </c:pt>
                <c:pt idx="9004">
                  <c:v>-47.716999999999999</c:v>
                </c:pt>
                <c:pt idx="9005">
                  <c:v>-47.714999999999989</c:v>
                </c:pt>
                <c:pt idx="9006">
                  <c:v>-47.712999999999994</c:v>
                </c:pt>
                <c:pt idx="9007">
                  <c:v>-47.710999999999999</c:v>
                </c:pt>
                <c:pt idx="9008">
                  <c:v>-47.708999999999996</c:v>
                </c:pt>
                <c:pt idx="9009">
                  <c:v>-47.706999999999994</c:v>
                </c:pt>
                <c:pt idx="9010">
                  <c:v>-47.704999999999998</c:v>
                </c:pt>
                <c:pt idx="9011">
                  <c:v>-47.702999999999996</c:v>
                </c:pt>
                <c:pt idx="9012">
                  <c:v>-47.700999999999993</c:v>
                </c:pt>
                <c:pt idx="9013">
                  <c:v>-47.698999999999998</c:v>
                </c:pt>
                <c:pt idx="9014">
                  <c:v>-47.696999999999996</c:v>
                </c:pt>
                <c:pt idx="9015">
                  <c:v>-47.694999999999993</c:v>
                </c:pt>
                <c:pt idx="9016">
                  <c:v>-47.692999999999998</c:v>
                </c:pt>
                <c:pt idx="9017">
                  <c:v>-47.690999999999995</c:v>
                </c:pt>
                <c:pt idx="9018">
                  <c:v>-47.688999999999993</c:v>
                </c:pt>
                <c:pt idx="9019">
                  <c:v>-47.686999999999998</c:v>
                </c:pt>
                <c:pt idx="9020">
                  <c:v>-47.684999999999995</c:v>
                </c:pt>
                <c:pt idx="9021">
                  <c:v>-47.682999999999993</c:v>
                </c:pt>
                <c:pt idx="9022">
                  <c:v>-47.680999999999997</c:v>
                </c:pt>
                <c:pt idx="9023">
                  <c:v>-47.678999999999995</c:v>
                </c:pt>
                <c:pt idx="9024">
                  <c:v>-47.676999999999992</c:v>
                </c:pt>
                <c:pt idx="9025">
                  <c:v>-47.674999999999997</c:v>
                </c:pt>
                <c:pt idx="9026">
                  <c:v>-47.672999999999995</c:v>
                </c:pt>
                <c:pt idx="9027">
                  <c:v>-47.670999999999992</c:v>
                </c:pt>
                <c:pt idx="9028">
                  <c:v>-47.668999999999997</c:v>
                </c:pt>
                <c:pt idx="9029">
                  <c:v>-47.666999999999994</c:v>
                </c:pt>
                <c:pt idx="9030">
                  <c:v>-47.664999999999992</c:v>
                </c:pt>
                <c:pt idx="9031">
                  <c:v>-47.662999999999997</c:v>
                </c:pt>
                <c:pt idx="9032">
                  <c:v>-47.660999999999994</c:v>
                </c:pt>
                <c:pt idx="9033">
                  <c:v>-47.658999999999992</c:v>
                </c:pt>
                <c:pt idx="9034">
                  <c:v>-47.656999999999996</c:v>
                </c:pt>
                <c:pt idx="9035">
                  <c:v>-47.654999999999994</c:v>
                </c:pt>
                <c:pt idx="9036">
                  <c:v>-47.652999999999992</c:v>
                </c:pt>
                <c:pt idx="9037">
                  <c:v>-47.650999999999996</c:v>
                </c:pt>
                <c:pt idx="9038">
                  <c:v>-47.648999999999994</c:v>
                </c:pt>
                <c:pt idx="9039">
                  <c:v>-47.646999999999991</c:v>
                </c:pt>
                <c:pt idx="9040">
                  <c:v>-47.644999999999996</c:v>
                </c:pt>
                <c:pt idx="9041">
                  <c:v>-47.642999999999994</c:v>
                </c:pt>
                <c:pt idx="9042">
                  <c:v>-47.640999999999991</c:v>
                </c:pt>
                <c:pt idx="9043">
                  <c:v>-47.638999999999996</c:v>
                </c:pt>
                <c:pt idx="9044">
                  <c:v>-47.636999999999993</c:v>
                </c:pt>
                <c:pt idx="9045">
                  <c:v>-47.634999999999991</c:v>
                </c:pt>
                <c:pt idx="9046">
                  <c:v>-47.632999999999996</c:v>
                </c:pt>
                <c:pt idx="9047">
                  <c:v>-47.630999999999993</c:v>
                </c:pt>
                <c:pt idx="9048">
                  <c:v>-47.628999999999991</c:v>
                </c:pt>
                <c:pt idx="9049">
                  <c:v>-47.626999999999995</c:v>
                </c:pt>
                <c:pt idx="9050">
                  <c:v>-47.624999999999993</c:v>
                </c:pt>
                <c:pt idx="9051">
                  <c:v>-47.62299999999999</c:v>
                </c:pt>
                <c:pt idx="9052">
                  <c:v>-47.620999999999995</c:v>
                </c:pt>
                <c:pt idx="9053">
                  <c:v>-47.618999999999993</c:v>
                </c:pt>
                <c:pt idx="9054">
                  <c:v>-47.61699999999999</c:v>
                </c:pt>
                <c:pt idx="9055">
                  <c:v>-47.614999999999995</c:v>
                </c:pt>
                <c:pt idx="9056">
                  <c:v>-47.613</c:v>
                </c:pt>
                <c:pt idx="9057">
                  <c:v>-47.61099999999999</c:v>
                </c:pt>
                <c:pt idx="9058">
                  <c:v>-47.608999999999995</c:v>
                </c:pt>
                <c:pt idx="9059">
                  <c:v>-47.606999999999999</c:v>
                </c:pt>
                <c:pt idx="9060">
                  <c:v>-47.60499999999999</c:v>
                </c:pt>
                <c:pt idx="9061">
                  <c:v>-47.602999999999994</c:v>
                </c:pt>
                <c:pt idx="9062">
                  <c:v>-47.600999999999999</c:v>
                </c:pt>
                <c:pt idx="9063">
                  <c:v>-47.59899999999999</c:v>
                </c:pt>
                <c:pt idx="9064">
                  <c:v>-47.596999999999994</c:v>
                </c:pt>
                <c:pt idx="9065">
                  <c:v>-47.594999999999999</c:v>
                </c:pt>
                <c:pt idx="9066">
                  <c:v>-47.592999999999989</c:v>
                </c:pt>
                <c:pt idx="9067">
                  <c:v>-47.590999999999994</c:v>
                </c:pt>
                <c:pt idx="9068">
                  <c:v>-47.588999999999999</c:v>
                </c:pt>
                <c:pt idx="9069">
                  <c:v>-47.586999999999989</c:v>
                </c:pt>
                <c:pt idx="9070">
                  <c:v>-47.584999999999994</c:v>
                </c:pt>
                <c:pt idx="9071">
                  <c:v>-47.582999999999998</c:v>
                </c:pt>
                <c:pt idx="9072">
                  <c:v>-47.580999999999996</c:v>
                </c:pt>
                <c:pt idx="9073">
                  <c:v>-47.578999999999994</c:v>
                </c:pt>
                <c:pt idx="9074">
                  <c:v>-47.576999999999998</c:v>
                </c:pt>
                <c:pt idx="9075">
                  <c:v>-47.574999999999996</c:v>
                </c:pt>
                <c:pt idx="9076">
                  <c:v>-47.572999999999993</c:v>
                </c:pt>
                <c:pt idx="9077">
                  <c:v>-47.570999999999998</c:v>
                </c:pt>
                <c:pt idx="9078">
                  <c:v>-47.568999999999996</c:v>
                </c:pt>
                <c:pt idx="9079">
                  <c:v>-47.566999999999993</c:v>
                </c:pt>
                <c:pt idx="9080">
                  <c:v>-47.564999999999998</c:v>
                </c:pt>
                <c:pt idx="9081">
                  <c:v>-47.562999999999995</c:v>
                </c:pt>
                <c:pt idx="9082">
                  <c:v>-47.560999999999993</c:v>
                </c:pt>
                <c:pt idx="9083">
                  <c:v>-47.558999999999997</c:v>
                </c:pt>
                <c:pt idx="9084">
                  <c:v>-47.556999999999995</c:v>
                </c:pt>
                <c:pt idx="9085">
                  <c:v>-47.554999999999993</c:v>
                </c:pt>
                <c:pt idx="9086">
                  <c:v>-47.552999999999997</c:v>
                </c:pt>
                <c:pt idx="9087">
                  <c:v>-47.550999999999995</c:v>
                </c:pt>
                <c:pt idx="9088">
                  <c:v>-47.548999999999992</c:v>
                </c:pt>
                <c:pt idx="9089">
                  <c:v>-47.546999999999997</c:v>
                </c:pt>
                <c:pt idx="9090">
                  <c:v>-47.544999999999995</c:v>
                </c:pt>
                <c:pt idx="9091">
                  <c:v>-47.542999999999992</c:v>
                </c:pt>
                <c:pt idx="9092">
                  <c:v>-47.540999999999997</c:v>
                </c:pt>
                <c:pt idx="9093">
                  <c:v>-47.538999999999994</c:v>
                </c:pt>
                <c:pt idx="9094">
                  <c:v>-47.536999999999992</c:v>
                </c:pt>
                <c:pt idx="9095">
                  <c:v>-47.534999999999997</c:v>
                </c:pt>
                <c:pt idx="9096">
                  <c:v>-47.532999999999994</c:v>
                </c:pt>
                <c:pt idx="9097">
                  <c:v>-47.530999999999992</c:v>
                </c:pt>
                <c:pt idx="9098">
                  <c:v>-47.528999999999996</c:v>
                </c:pt>
                <c:pt idx="9099">
                  <c:v>-47.526999999999994</c:v>
                </c:pt>
                <c:pt idx="9100">
                  <c:v>-47.524999999999991</c:v>
                </c:pt>
                <c:pt idx="9101">
                  <c:v>-47.522999999999996</c:v>
                </c:pt>
                <c:pt idx="9102">
                  <c:v>-47.520999999999994</c:v>
                </c:pt>
                <c:pt idx="9103">
                  <c:v>-47.518999999999991</c:v>
                </c:pt>
                <c:pt idx="9104">
                  <c:v>-47.516999999999996</c:v>
                </c:pt>
                <c:pt idx="9105">
                  <c:v>-47.514999999999993</c:v>
                </c:pt>
                <c:pt idx="9106">
                  <c:v>-47.512999999999991</c:v>
                </c:pt>
                <c:pt idx="9107">
                  <c:v>-47.510999999999996</c:v>
                </c:pt>
                <c:pt idx="9108">
                  <c:v>-47.508999999999993</c:v>
                </c:pt>
                <c:pt idx="9109">
                  <c:v>-47.506999999999991</c:v>
                </c:pt>
                <c:pt idx="9110">
                  <c:v>-47.504999999999995</c:v>
                </c:pt>
                <c:pt idx="9111">
                  <c:v>-47.502999999999993</c:v>
                </c:pt>
                <c:pt idx="9112">
                  <c:v>-47.500999999999991</c:v>
                </c:pt>
                <c:pt idx="9113">
                  <c:v>-47.498999999999995</c:v>
                </c:pt>
                <c:pt idx="9114">
                  <c:v>-47.496999999999993</c:v>
                </c:pt>
                <c:pt idx="9115">
                  <c:v>-47.49499999999999</c:v>
                </c:pt>
                <c:pt idx="9116">
                  <c:v>-47.492999999999995</c:v>
                </c:pt>
                <c:pt idx="9117">
                  <c:v>-47.490999999999993</c:v>
                </c:pt>
                <c:pt idx="9118">
                  <c:v>-47.48899999999999</c:v>
                </c:pt>
                <c:pt idx="9119">
                  <c:v>-47.486999999999995</c:v>
                </c:pt>
                <c:pt idx="9120">
                  <c:v>-47.484999999999999</c:v>
                </c:pt>
                <c:pt idx="9121">
                  <c:v>-47.48299999999999</c:v>
                </c:pt>
                <c:pt idx="9122">
                  <c:v>-47.480999999999995</c:v>
                </c:pt>
                <c:pt idx="9123">
                  <c:v>-47.478999999999999</c:v>
                </c:pt>
                <c:pt idx="9124">
                  <c:v>-47.47699999999999</c:v>
                </c:pt>
                <c:pt idx="9125">
                  <c:v>-47.474999999999994</c:v>
                </c:pt>
                <c:pt idx="9126">
                  <c:v>-47.472999999999999</c:v>
                </c:pt>
                <c:pt idx="9127">
                  <c:v>-47.470999999999989</c:v>
                </c:pt>
                <c:pt idx="9128">
                  <c:v>-47.468999999999994</c:v>
                </c:pt>
                <c:pt idx="9129">
                  <c:v>-47.466999999999999</c:v>
                </c:pt>
                <c:pt idx="9130">
                  <c:v>-47.464999999999989</c:v>
                </c:pt>
                <c:pt idx="9131">
                  <c:v>-47.462999999999994</c:v>
                </c:pt>
                <c:pt idx="9132">
                  <c:v>-47.460999999999999</c:v>
                </c:pt>
                <c:pt idx="9133">
                  <c:v>-47.458999999999996</c:v>
                </c:pt>
                <c:pt idx="9134">
                  <c:v>-47.456999999999994</c:v>
                </c:pt>
                <c:pt idx="9135">
                  <c:v>-47.454999999999998</c:v>
                </c:pt>
                <c:pt idx="9136">
                  <c:v>-47.452999999999996</c:v>
                </c:pt>
                <c:pt idx="9137">
                  <c:v>-47.450999999999993</c:v>
                </c:pt>
                <c:pt idx="9138">
                  <c:v>-47.448999999999998</c:v>
                </c:pt>
                <c:pt idx="9139">
                  <c:v>-47.446999999999996</c:v>
                </c:pt>
                <c:pt idx="9140">
                  <c:v>-47.444999999999993</c:v>
                </c:pt>
                <c:pt idx="9141">
                  <c:v>-47.442999999999998</c:v>
                </c:pt>
                <c:pt idx="9142">
                  <c:v>-47.440999999999995</c:v>
                </c:pt>
                <c:pt idx="9143">
                  <c:v>-47.438999999999993</c:v>
                </c:pt>
                <c:pt idx="9144">
                  <c:v>-47.436999999999998</c:v>
                </c:pt>
                <c:pt idx="9145">
                  <c:v>-47.434999999999995</c:v>
                </c:pt>
                <c:pt idx="9146">
                  <c:v>-47.432999999999993</c:v>
                </c:pt>
                <c:pt idx="9147">
                  <c:v>-47.430999999999997</c:v>
                </c:pt>
                <c:pt idx="9148">
                  <c:v>-47.428999999999995</c:v>
                </c:pt>
                <c:pt idx="9149">
                  <c:v>-47.426999999999992</c:v>
                </c:pt>
                <c:pt idx="9150">
                  <c:v>-47.424999999999997</c:v>
                </c:pt>
                <c:pt idx="9151">
                  <c:v>-47.422999999999995</c:v>
                </c:pt>
                <c:pt idx="9152">
                  <c:v>-47.420999999999992</c:v>
                </c:pt>
                <c:pt idx="9153">
                  <c:v>-47.418999999999997</c:v>
                </c:pt>
                <c:pt idx="9154">
                  <c:v>-47.416999999999994</c:v>
                </c:pt>
                <c:pt idx="9155">
                  <c:v>-47.414999999999992</c:v>
                </c:pt>
                <c:pt idx="9156">
                  <c:v>-47.412999999999997</c:v>
                </c:pt>
                <c:pt idx="9157">
                  <c:v>-47.410999999999994</c:v>
                </c:pt>
                <c:pt idx="9158">
                  <c:v>-47.408999999999992</c:v>
                </c:pt>
                <c:pt idx="9159">
                  <c:v>-47.406999999999996</c:v>
                </c:pt>
                <c:pt idx="9160">
                  <c:v>-47.404999999999994</c:v>
                </c:pt>
                <c:pt idx="9161">
                  <c:v>-47.402999999999992</c:v>
                </c:pt>
                <c:pt idx="9162">
                  <c:v>-47.400999999999996</c:v>
                </c:pt>
                <c:pt idx="9163">
                  <c:v>-47.398999999999994</c:v>
                </c:pt>
                <c:pt idx="9164">
                  <c:v>-47.396999999999991</c:v>
                </c:pt>
                <c:pt idx="9165">
                  <c:v>-47.394999999999996</c:v>
                </c:pt>
                <c:pt idx="9166">
                  <c:v>-47.392999999999994</c:v>
                </c:pt>
                <c:pt idx="9167">
                  <c:v>-47.390999999999991</c:v>
                </c:pt>
                <c:pt idx="9168">
                  <c:v>-47.388999999999996</c:v>
                </c:pt>
                <c:pt idx="9169">
                  <c:v>-47.386999999999993</c:v>
                </c:pt>
                <c:pt idx="9170">
                  <c:v>-47.384999999999991</c:v>
                </c:pt>
                <c:pt idx="9171">
                  <c:v>-47.382999999999996</c:v>
                </c:pt>
                <c:pt idx="9172">
                  <c:v>-47.380999999999993</c:v>
                </c:pt>
                <c:pt idx="9173">
                  <c:v>-47.378999999999991</c:v>
                </c:pt>
                <c:pt idx="9174">
                  <c:v>-47.376999999999995</c:v>
                </c:pt>
                <c:pt idx="9175">
                  <c:v>-47.374999999999993</c:v>
                </c:pt>
                <c:pt idx="9176">
                  <c:v>-47.37299999999999</c:v>
                </c:pt>
                <c:pt idx="9177">
                  <c:v>-47.370999999999995</c:v>
                </c:pt>
                <c:pt idx="9178">
                  <c:v>-47.368999999999993</c:v>
                </c:pt>
                <c:pt idx="9179">
                  <c:v>-47.36699999999999</c:v>
                </c:pt>
                <c:pt idx="9180">
                  <c:v>-47.364999999999995</c:v>
                </c:pt>
                <c:pt idx="9181">
                  <c:v>-47.363</c:v>
                </c:pt>
                <c:pt idx="9182">
                  <c:v>-47.36099999999999</c:v>
                </c:pt>
                <c:pt idx="9183">
                  <c:v>-47.358999999999995</c:v>
                </c:pt>
                <c:pt idx="9184">
                  <c:v>-47.356999999999999</c:v>
                </c:pt>
                <c:pt idx="9185">
                  <c:v>-47.35499999999999</c:v>
                </c:pt>
                <c:pt idx="9186">
                  <c:v>-47.352999999999994</c:v>
                </c:pt>
                <c:pt idx="9187">
                  <c:v>-47.350999999999999</c:v>
                </c:pt>
                <c:pt idx="9188">
                  <c:v>-47.34899999999999</c:v>
                </c:pt>
                <c:pt idx="9189">
                  <c:v>-47.346999999999994</c:v>
                </c:pt>
                <c:pt idx="9190">
                  <c:v>-47.344999999999999</c:v>
                </c:pt>
                <c:pt idx="9191">
                  <c:v>-47.342999999999989</c:v>
                </c:pt>
                <c:pt idx="9192">
                  <c:v>-47.340999999999994</c:v>
                </c:pt>
                <c:pt idx="9193">
                  <c:v>-47.338999999999999</c:v>
                </c:pt>
                <c:pt idx="9194">
                  <c:v>-47.336999999999989</c:v>
                </c:pt>
                <c:pt idx="9195">
                  <c:v>-47.334999999999994</c:v>
                </c:pt>
                <c:pt idx="9196">
                  <c:v>-47.332999999999998</c:v>
                </c:pt>
                <c:pt idx="9197">
                  <c:v>-47.330999999999996</c:v>
                </c:pt>
                <c:pt idx="9198">
                  <c:v>-47.328999999999994</c:v>
                </c:pt>
                <c:pt idx="9199">
                  <c:v>-47.326999999999998</c:v>
                </c:pt>
                <c:pt idx="9200">
                  <c:v>-47.324999999999996</c:v>
                </c:pt>
                <c:pt idx="9201">
                  <c:v>-47.322999999999993</c:v>
                </c:pt>
                <c:pt idx="9202">
                  <c:v>-47.320999999999998</c:v>
                </c:pt>
                <c:pt idx="9203">
                  <c:v>-47.318999999999996</c:v>
                </c:pt>
                <c:pt idx="9204">
                  <c:v>-47.316999999999993</c:v>
                </c:pt>
                <c:pt idx="9205">
                  <c:v>-47.314999999999998</c:v>
                </c:pt>
                <c:pt idx="9206">
                  <c:v>-47.312999999999995</c:v>
                </c:pt>
                <c:pt idx="9207">
                  <c:v>-47.310999999999993</c:v>
                </c:pt>
                <c:pt idx="9208">
                  <c:v>-47.308999999999997</c:v>
                </c:pt>
                <c:pt idx="9209">
                  <c:v>-47.306999999999995</c:v>
                </c:pt>
                <c:pt idx="9210">
                  <c:v>-47.304999999999993</c:v>
                </c:pt>
                <c:pt idx="9211">
                  <c:v>-47.302999999999997</c:v>
                </c:pt>
                <c:pt idx="9212">
                  <c:v>-47.300999999999995</c:v>
                </c:pt>
                <c:pt idx="9213">
                  <c:v>-47.298999999999992</c:v>
                </c:pt>
                <c:pt idx="9214">
                  <c:v>-47.296999999999997</c:v>
                </c:pt>
                <c:pt idx="9215">
                  <c:v>-47.294999999999995</c:v>
                </c:pt>
                <c:pt idx="9216">
                  <c:v>-47.292999999999992</c:v>
                </c:pt>
                <c:pt idx="9217">
                  <c:v>-47.290999999999997</c:v>
                </c:pt>
                <c:pt idx="9218">
                  <c:v>-47.288999999999994</c:v>
                </c:pt>
                <c:pt idx="9219">
                  <c:v>-47.286999999999992</c:v>
                </c:pt>
                <c:pt idx="9220">
                  <c:v>-47.284999999999997</c:v>
                </c:pt>
                <c:pt idx="9221">
                  <c:v>-47.282999999999994</c:v>
                </c:pt>
                <c:pt idx="9222">
                  <c:v>-47.280999999999992</c:v>
                </c:pt>
                <c:pt idx="9223">
                  <c:v>-47.278999999999996</c:v>
                </c:pt>
                <c:pt idx="9224">
                  <c:v>-47.276999999999994</c:v>
                </c:pt>
                <c:pt idx="9225">
                  <c:v>-47.274999999999991</c:v>
                </c:pt>
                <c:pt idx="9226">
                  <c:v>-47.272999999999996</c:v>
                </c:pt>
                <c:pt idx="9227">
                  <c:v>-47.270999999999994</c:v>
                </c:pt>
                <c:pt idx="9228">
                  <c:v>-47.268999999999991</c:v>
                </c:pt>
                <c:pt idx="9229">
                  <c:v>-47.266999999999996</c:v>
                </c:pt>
                <c:pt idx="9230">
                  <c:v>-47.264999999999993</c:v>
                </c:pt>
                <c:pt idx="9231">
                  <c:v>-47.262999999999991</c:v>
                </c:pt>
                <c:pt idx="9232">
                  <c:v>-47.260999999999996</c:v>
                </c:pt>
                <c:pt idx="9233">
                  <c:v>-47.258999999999993</c:v>
                </c:pt>
                <c:pt idx="9234">
                  <c:v>-47.256999999999991</c:v>
                </c:pt>
                <c:pt idx="9235">
                  <c:v>-47.254999999999995</c:v>
                </c:pt>
                <c:pt idx="9236">
                  <c:v>-47.252999999999993</c:v>
                </c:pt>
                <c:pt idx="9237">
                  <c:v>-47.250999999999991</c:v>
                </c:pt>
                <c:pt idx="9238">
                  <c:v>-47.248999999999995</c:v>
                </c:pt>
                <c:pt idx="9239">
                  <c:v>-47.246999999999993</c:v>
                </c:pt>
                <c:pt idx="9240">
                  <c:v>-47.24499999999999</c:v>
                </c:pt>
                <c:pt idx="9241">
                  <c:v>-47.242999999999995</c:v>
                </c:pt>
                <c:pt idx="9242">
                  <c:v>-47.240999999999993</c:v>
                </c:pt>
                <c:pt idx="9243">
                  <c:v>-47.23899999999999</c:v>
                </c:pt>
                <c:pt idx="9244">
                  <c:v>-47.236999999999995</c:v>
                </c:pt>
                <c:pt idx="9245">
                  <c:v>-47.234999999999999</c:v>
                </c:pt>
                <c:pt idx="9246">
                  <c:v>-47.23299999999999</c:v>
                </c:pt>
                <c:pt idx="9247">
                  <c:v>-47.230999999999995</c:v>
                </c:pt>
                <c:pt idx="9248">
                  <c:v>-47.228999999999999</c:v>
                </c:pt>
                <c:pt idx="9249">
                  <c:v>-47.22699999999999</c:v>
                </c:pt>
                <c:pt idx="9250">
                  <c:v>-47.224999999999994</c:v>
                </c:pt>
                <c:pt idx="9251">
                  <c:v>-47.222999999999999</c:v>
                </c:pt>
                <c:pt idx="9252">
                  <c:v>-47.220999999999989</c:v>
                </c:pt>
                <c:pt idx="9253">
                  <c:v>-47.218999999999994</c:v>
                </c:pt>
                <c:pt idx="9254">
                  <c:v>-47.216999999999999</c:v>
                </c:pt>
                <c:pt idx="9255">
                  <c:v>-47.214999999999989</c:v>
                </c:pt>
                <c:pt idx="9256">
                  <c:v>-47.212999999999994</c:v>
                </c:pt>
                <c:pt idx="9257">
                  <c:v>-47.210999999999999</c:v>
                </c:pt>
                <c:pt idx="9258">
                  <c:v>-47.208999999999996</c:v>
                </c:pt>
                <c:pt idx="9259">
                  <c:v>-47.206999999999994</c:v>
                </c:pt>
                <c:pt idx="9260">
                  <c:v>-47.204999999999998</c:v>
                </c:pt>
                <c:pt idx="9261">
                  <c:v>-47.202999999999996</c:v>
                </c:pt>
                <c:pt idx="9262">
                  <c:v>-47.200999999999993</c:v>
                </c:pt>
                <c:pt idx="9263">
                  <c:v>-47.198999999999998</c:v>
                </c:pt>
                <c:pt idx="9264">
                  <c:v>-47.196999999999996</c:v>
                </c:pt>
                <c:pt idx="9265">
                  <c:v>-47.194999999999993</c:v>
                </c:pt>
                <c:pt idx="9266">
                  <c:v>-47.192999999999998</c:v>
                </c:pt>
                <c:pt idx="9267">
                  <c:v>-47.190999999999995</c:v>
                </c:pt>
                <c:pt idx="9268">
                  <c:v>-47.188999999999993</c:v>
                </c:pt>
                <c:pt idx="9269">
                  <c:v>-47.186999999999998</c:v>
                </c:pt>
                <c:pt idx="9270">
                  <c:v>-47.184999999999995</c:v>
                </c:pt>
                <c:pt idx="9271">
                  <c:v>-47.182999999999993</c:v>
                </c:pt>
                <c:pt idx="9272">
                  <c:v>-47.180999999999997</c:v>
                </c:pt>
                <c:pt idx="9273">
                  <c:v>-47.178999999999995</c:v>
                </c:pt>
                <c:pt idx="9274">
                  <c:v>-47.176999999999992</c:v>
                </c:pt>
                <c:pt idx="9275">
                  <c:v>-47.174999999999997</c:v>
                </c:pt>
                <c:pt idx="9276">
                  <c:v>-47.172999999999995</c:v>
                </c:pt>
                <c:pt idx="9277">
                  <c:v>-47.170999999999992</c:v>
                </c:pt>
                <c:pt idx="9278">
                  <c:v>-47.168999999999997</c:v>
                </c:pt>
                <c:pt idx="9279">
                  <c:v>-47.166999999999994</c:v>
                </c:pt>
                <c:pt idx="9280">
                  <c:v>-47.164999999999992</c:v>
                </c:pt>
                <c:pt idx="9281">
                  <c:v>-47.162999999999997</c:v>
                </c:pt>
                <c:pt idx="9282">
                  <c:v>-47.160999999999994</c:v>
                </c:pt>
                <c:pt idx="9283">
                  <c:v>-47.158999999999992</c:v>
                </c:pt>
                <c:pt idx="9284">
                  <c:v>-47.156999999999996</c:v>
                </c:pt>
                <c:pt idx="9285">
                  <c:v>-47.154999999999994</c:v>
                </c:pt>
                <c:pt idx="9286">
                  <c:v>-47.152999999999992</c:v>
                </c:pt>
                <c:pt idx="9287">
                  <c:v>-47.150999999999996</c:v>
                </c:pt>
                <c:pt idx="9288">
                  <c:v>-47.148999999999994</c:v>
                </c:pt>
                <c:pt idx="9289">
                  <c:v>-47.146999999999991</c:v>
                </c:pt>
                <c:pt idx="9290">
                  <c:v>-47.144999999999996</c:v>
                </c:pt>
                <c:pt idx="9291">
                  <c:v>-47.142999999999994</c:v>
                </c:pt>
                <c:pt idx="9292">
                  <c:v>-47.140999999999991</c:v>
                </c:pt>
                <c:pt idx="9293">
                  <c:v>-47.138999999999996</c:v>
                </c:pt>
                <c:pt idx="9294">
                  <c:v>-47.136999999999993</c:v>
                </c:pt>
                <c:pt idx="9295">
                  <c:v>-47.134999999999991</c:v>
                </c:pt>
                <c:pt idx="9296">
                  <c:v>-47.132999999999996</c:v>
                </c:pt>
                <c:pt idx="9297">
                  <c:v>-47.130999999999993</c:v>
                </c:pt>
                <c:pt idx="9298">
                  <c:v>-47.128999999999991</c:v>
                </c:pt>
                <c:pt idx="9299">
                  <c:v>-47.126999999999995</c:v>
                </c:pt>
                <c:pt idx="9300">
                  <c:v>-47.124999999999993</c:v>
                </c:pt>
                <c:pt idx="9301">
                  <c:v>-47.12299999999999</c:v>
                </c:pt>
                <c:pt idx="9302">
                  <c:v>-47.120999999999995</c:v>
                </c:pt>
                <c:pt idx="9303">
                  <c:v>-47.118999999999993</c:v>
                </c:pt>
                <c:pt idx="9304">
                  <c:v>-47.11699999999999</c:v>
                </c:pt>
                <c:pt idx="9305">
                  <c:v>-47.114999999999995</c:v>
                </c:pt>
                <c:pt idx="9306">
                  <c:v>-47.113</c:v>
                </c:pt>
                <c:pt idx="9307">
                  <c:v>-47.11099999999999</c:v>
                </c:pt>
                <c:pt idx="9308">
                  <c:v>-47.108999999999995</c:v>
                </c:pt>
                <c:pt idx="9309">
                  <c:v>-47.106999999999999</c:v>
                </c:pt>
                <c:pt idx="9310">
                  <c:v>-47.10499999999999</c:v>
                </c:pt>
                <c:pt idx="9311">
                  <c:v>-47.102999999999994</c:v>
                </c:pt>
                <c:pt idx="9312">
                  <c:v>-47.100999999999999</c:v>
                </c:pt>
                <c:pt idx="9313">
                  <c:v>-47.09899999999999</c:v>
                </c:pt>
                <c:pt idx="9314">
                  <c:v>-47.096999999999994</c:v>
                </c:pt>
                <c:pt idx="9315">
                  <c:v>-47.094999999999999</c:v>
                </c:pt>
                <c:pt idx="9316">
                  <c:v>-47.092999999999989</c:v>
                </c:pt>
                <c:pt idx="9317">
                  <c:v>-47.090999999999994</c:v>
                </c:pt>
                <c:pt idx="9318">
                  <c:v>-47.088999999999999</c:v>
                </c:pt>
                <c:pt idx="9319">
                  <c:v>-47.086999999999989</c:v>
                </c:pt>
                <c:pt idx="9320">
                  <c:v>-47.084999999999994</c:v>
                </c:pt>
                <c:pt idx="9321">
                  <c:v>-47.082999999999998</c:v>
                </c:pt>
                <c:pt idx="9322">
                  <c:v>-47.080999999999996</c:v>
                </c:pt>
                <c:pt idx="9323">
                  <c:v>-47.078999999999994</c:v>
                </c:pt>
                <c:pt idx="9324">
                  <c:v>-47.076999999999998</c:v>
                </c:pt>
                <c:pt idx="9325">
                  <c:v>-47.074999999999996</c:v>
                </c:pt>
                <c:pt idx="9326">
                  <c:v>-47.072999999999993</c:v>
                </c:pt>
                <c:pt idx="9327">
                  <c:v>-47.070999999999998</c:v>
                </c:pt>
                <c:pt idx="9328">
                  <c:v>-47.068999999999996</c:v>
                </c:pt>
                <c:pt idx="9329">
                  <c:v>-47.066999999999993</c:v>
                </c:pt>
                <c:pt idx="9330">
                  <c:v>-47.064999999999998</c:v>
                </c:pt>
                <c:pt idx="9331">
                  <c:v>-47.062999999999995</c:v>
                </c:pt>
                <c:pt idx="9332">
                  <c:v>-47.060999999999993</c:v>
                </c:pt>
                <c:pt idx="9333">
                  <c:v>-47.058999999999997</c:v>
                </c:pt>
                <c:pt idx="9334">
                  <c:v>-47.056999999999995</c:v>
                </c:pt>
                <c:pt idx="9335">
                  <c:v>-47.054999999999993</c:v>
                </c:pt>
                <c:pt idx="9336">
                  <c:v>-47.052999999999997</c:v>
                </c:pt>
                <c:pt idx="9337">
                  <c:v>-47.050999999999995</c:v>
                </c:pt>
                <c:pt idx="9338">
                  <c:v>-47.048999999999992</c:v>
                </c:pt>
                <c:pt idx="9339">
                  <c:v>-47.046999999999997</c:v>
                </c:pt>
                <c:pt idx="9340">
                  <c:v>-47.044999999999995</c:v>
                </c:pt>
                <c:pt idx="9341">
                  <c:v>-47.042999999999992</c:v>
                </c:pt>
                <c:pt idx="9342">
                  <c:v>-47.040999999999997</c:v>
                </c:pt>
                <c:pt idx="9343">
                  <c:v>-47.038999999999994</c:v>
                </c:pt>
                <c:pt idx="9344">
                  <c:v>-47.036999999999992</c:v>
                </c:pt>
                <c:pt idx="9345">
                  <c:v>-47.034999999999997</c:v>
                </c:pt>
                <c:pt idx="9346">
                  <c:v>-47.032999999999994</c:v>
                </c:pt>
                <c:pt idx="9347">
                  <c:v>-47.030999999999992</c:v>
                </c:pt>
                <c:pt idx="9348">
                  <c:v>-47.028999999999996</c:v>
                </c:pt>
                <c:pt idx="9349">
                  <c:v>-47.026999999999994</c:v>
                </c:pt>
                <c:pt idx="9350">
                  <c:v>-47.024999999999991</c:v>
                </c:pt>
                <c:pt idx="9351">
                  <c:v>-47.022999999999996</c:v>
                </c:pt>
                <c:pt idx="9352">
                  <c:v>-47.020999999999994</c:v>
                </c:pt>
                <c:pt idx="9353">
                  <c:v>-47.018999999999991</c:v>
                </c:pt>
                <c:pt idx="9354">
                  <c:v>-47.016999999999996</c:v>
                </c:pt>
                <c:pt idx="9355">
                  <c:v>-47.014999999999993</c:v>
                </c:pt>
                <c:pt idx="9356">
                  <c:v>-47.012999999999991</c:v>
                </c:pt>
                <c:pt idx="9357">
                  <c:v>-47.010999999999996</c:v>
                </c:pt>
                <c:pt idx="9358">
                  <c:v>-47.008999999999993</c:v>
                </c:pt>
                <c:pt idx="9359">
                  <c:v>-47.006999999999991</c:v>
                </c:pt>
                <c:pt idx="9360">
                  <c:v>-47.004999999999995</c:v>
                </c:pt>
                <c:pt idx="9361">
                  <c:v>-47.002999999999993</c:v>
                </c:pt>
                <c:pt idx="9362">
                  <c:v>-47.000999999999991</c:v>
                </c:pt>
                <c:pt idx="9363">
                  <c:v>-46.998999999999995</c:v>
                </c:pt>
                <c:pt idx="9364">
                  <c:v>-46.996999999999993</c:v>
                </c:pt>
                <c:pt idx="9365">
                  <c:v>-46.99499999999999</c:v>
                </c:pt>
                <c:pt idx="9366">
                  <c:v>-46.992999999999995</c:v>
                </c:pt>
                <c:pt idx="9367">
                  <c:v>-46.990999999999993</c:v>
                </c:pt>
                <c:pt idx="9368">
                  <c:v>-46.98899999999999</c:v>
                </c:pt>
                <c:pt idx="9369">
                  <c:v>-46.986999999999995</c:v>
                </c:pt>
                <c:pt idx="9370">
                  <c:v>-46.984999999999999</c:v>
                </c:pt>
                <c:pt idx="9371">
                  <c:v>-46.98299999999999</c:v>
                </c:pt>
                <c:pt idx="9372">
                  <c:v>-46.980999999999995</c:v>
                </c:pt>
                <c:pt idx="9373">
                  <c:v>-46.978999999999999</c:v>
                </c:pt>
                <c:pt idx="9374">
                  <c:v>-46.97699999999999</c:v>
                </c:pt>
                <c:pt idx="9375">
                  <c:v>-46.974999999999994</c:v>
                </c:pt>
                <c:pt idx="9376">
                  <c:v>-46.972999999999999</c:v>
                </c:pt>
                <c:pt idx="9377">
                  <c:v>-46.970999999999989</c:v>
                </c:pt>
                <c:pt idx="9378">
                  <c:v>-46.968999999999994</c:v>
                </c:pt>
                <c:pt idx="9379">
                  <c:v>-46.966999999999999</c:v>
                </c:pt>
                <c:pt idx="9380">
                  <c:v>-46.964999999999989</c:v>
                </c:pt>
                <c:pt idx="9381">
                  <c:v>-46.962999999999994</c:v>
                </c:pt>
                <c:pt idx="9382">
                  <c:v>-46.960999999999999</c:v>
                </c:pt>
                <c:pt idx="9383">
                  <c:v>-46.958999999999996</c:v>
                </c:pt>
                <c:pt idx="9384">
                  <c:v>-46.956999999999994</c:v>
                </c:pt>
                <c:pt idx="9385">
                  <c:v>-46.954999999999998</c:v>
                </c:pt>
                <c:pt idx="9386">
                  <c:v>-46.952999999999996</c:v>
                </c:pt>
                <c:pt idx="9387">
                  <c:v>-46.950999999999993</c:v>
                </c:pt>
                <c:pt idx="9388">
                  <c:v>-46.948999999999998</c:v>
                </c:pt>
                <c:pt idx="9389">
                  <c:v>-46.946999999999996</c:v>
                </c:pt>
                <c:pt idx="9390">
                  <c:v>-46.944999999999993</c:v>
                </c:pt>
                <c:pt idx="9391">
                  <c:v>-46.942999999999998</c:v>
                </c:pt>
                <c:pt idx="9392">
                  <c:v>-46.940999999999995</c:v>
                </c:pt>
                <c:pt idx="9393">
                  <c:v>-46.938999999999993</c:v>
                </c:pt>
                <c:pt idx="9394">
                  <c:v>-46.936999999999998</c:v>
                </c:pt>
                <c:pt idx="9395">
                  <c:v>-46.934999999999995</c:v>
                </c:pt>
                <c:pt idx="9396">
                  <c:v>-46.932999999999993</c:v>
                </c:pt>
                <c:pt idx="9397">
                  <c:v>-46.930999999999997</c:v>
                </c:pt>
                <c:pt idx="9398">
                  <c:v>-46.928999999999995</c:v>
                </c:pt>
                <c:pt idx="9399">
                  <c:v>-46.926999999999992</c:v>
                </c:pt>
                <c:pt idx="9400">
                  <c:v>-46.924999999999997</c:v>
                </c:pt>
                <c:pt idx="9401">
                  <c:v>-46.922999999999995</c:v>
                </c:pt>
                <c:pt idx="9402">
                  <c:v>-46.920999999999992</c:v>
                </c:pt>
                <c:pt idx="9403">
                  <c:v>-46.918999999999997</c:v>
                </c:pt>
                <c:pt idx="9404">
                  <c:v>-46.916999999999994</c:v>
                </c:pt>
                <c:pt idx="9405">
                  <c:v>-46.914999999999992</c:v>
                </c:pt>
                <c:pt idx="9406">
                  <c:v>-46.912999999999997</c:v>
                </c:pt>
                <c:pt idx="9407">
                  <c:v>-46.910999999999994</c:v>
                </c:pt>
                <c:pt idx="9408">
                  <c:v>-46.908999999999992</c:v>
                </c:pt>
                <c:pt idx="9409">
                  <c:v>-46.906999999999996</c:v>
                </c:pt>
                <c:pt idx="9410">
                  <c:v>-46.904999999999994</c:v>
                </c:pt>
                <c:pt idx="9411">
                  <c:v>-46.902999999999992</c:v>
                </c:pt>
                <c:pt idx="9412">
                  <c:v>-46.900999999999996</c:v>
                </c:pt>
                <c:pt idx="9413">
                  <c:v>-46.898999999999994</c:v>
                </c:pt>
                <c:pt idx="9414">
                  <c:v>-46.896999999999991</c:v>
                </c:pt>
                <c:pt idx="9415">
                  <c:v>-46.894999999999996</c:v>
                </c:pt>
                <c:pt idx="9416">
                  <c:v>-46.892999999999994</c:v>
                </c:pt>
                <c:pt idx="9417">
                  <c:v>-46.890999999999991</c:v>
                </c:pt>
                <c:pt idx="9418">
                  <c:v>-46.888999999999996</c:v>
                </c:pt>
                <c:pt idx="9419">
                  <c:v>-46.886999999999993</c:v>
                </c:pt>
                <c:pt idx="9420">
                  <c:v>-46.884999999999991</c:v>
                </c:pt>
                <c:pt idx="9421">
                  <c:v>-46.882999999999996</c:v>
                </c:pt>
                <c:pt idx="9422">
                  <c:v>-46.880999999999993</c:v>
                </c:pt>
                <c:pt idx="9423">
                  <c:v>-46.878999999999991</c:v>
                </c:pt>
                <c:pt idx="9424">
                  <c:v>-46.876999999999995</c:v>
                </c:pt>
                <c:pt idx="9425">
                  <c:v>-46.874999999999993</c:v>
                </c:pt>
                <c:pt idx="9426">
                  <c:v>-46.87299999999999</c:v>
                </c:pt>
                <c:pt idx="9427">
                  <c:v>-46.870999999999995</c:v>
                </c:pt>
                <c:pt idx="9428">
                  <c:v>-46.868999999999993</c:v>
                </c:pt>
                <c:pt idx="9429">
                  <c:v>-46.86699999999999</c:v>
                </c:pt>
                <c:pt idx="9430">
                  <c:v>-46.864999999999995</c:v>
                </c:pt>
                <c:pt idx="9431">
                  <c:v>-46.863</c:v>
                </c:pt>
                <c:pt idx="9432">
                  <c:v>-46.86099999999999</c:v>
                </c:pt>
                <c:pt idx="9433">
                  <c:v>-46.858999999999995</c:v>
                </c:pt>
                <c:pt idx="9434">
                  <c:v>-46.856999999999999</c:v>
                </c:pt>
                <c:pt idx="9435">
                  <c:v>-46.85499999999999</c:v>
                </c:pt>
                <c:pt idx="9436">
                  <c:v>-46.852999999999994</c:v>
                </c:pt>
                <c:pt idx="9437">
                  <c:v>-46.850999999999999</c:v>
                </c:pt>
                <c:pt idx="9438">
                  <c:v>-46.84899999999999</c:v>
                </c:pt>
                <c:pt idx="9439">
                  <c:v>-46.846999999999994</c:v>
                </c:pt>
                <c:pt idx="9440">
                  <c:v>-46.844999999999999</c:v>
                </c:pt>
                <c:pt idx="9441">
                  <c:v>-46.842999999999989</c:v>
                </c:pt>
                <c:pt idx="9442">
                  <c:v>-46.840999999999994</c:v>
                </c:pt>
                <c:pt idx="9443">
                  <c:v>-46.838999999999999</c:v>
                </c:pt>
                <c:pt idx="9444">
                  <c:v>-46.836999999999989</c:v>
                </c:pt>
                <c:pt idx="9445">
                  <c:v>-46.834999999999994</c:v>
                </c:pt>
                <c:pt idx="9446">
                  <c:v>-46.832999999999998</c:v>
                </c:pt>
                <c:pt idx="9447">
                  <c:v>-46.830999999999996</c:v>
                </c:pt>
                <c:pt idx="9448">
                  <c:v>-46.828999999999994</c:v>
                </c:pt>
                <c:pt idx="9449">
                  <c:v>-46.826999999999998</c:v>
                </c:pt>
                <c:pt idx="9450">
                  <c:v>-46.824999999999996</c:v>
                </c:pt>
                <c:pt idx="9451">
                  <c:v>-46.822999999999993</c:v>
                </c:pt>
                <c:pt idx="9452">
                  <c:v>-46.820999999999998</c:v>
                </c:pt>
                <c:pt idx="9453">
                  <c:v>-46.818999999999996</c:v>
                </c:pt>
                <c:pt idx="9454">
                  <c:v>-46.816999999999993</c:v>
                </c:pt>
                <c:pt idx="9455">
                  <c:v>-46.814999999999998</c:v>
                </c:pt>
                <c:pt idx="9456">
                  <c:v>-46.812999999999995</c:v>
                </c:pt>
                <c:pt idx="9457">
                  <c:v>-46.810999999999993</c:v>
                </c:pt>
                <c:pt idx="9458">
                  <c:v>-46.808999999999997</c:v>
                </c:pt>
                <c:pt idx="9459">
                  <c:v>-46.806999999999995</c:v>
                </c:pt>
                <c:pt idx="9460">
                  <c:v>-46.804999999999993</c:v>
                </c:pt>
                <c:pt idx="9461">
                  <c:v>-46.802999999999997</c:v>
                </c:pt>
                <c:pt idx="9462">
                  <c:v>-46.800999999999995</c:v>
                </c:pt>
                <c:pt idx="9463">
                  <c:v>-46.798999999999992</c:v>
                </c:pt>
                <c:pt idx="9464">
                  <c:v>-46.796999999999997</c:v>
                </c:pt>
                <c:pt idx="9465">
                  <c:v>-46.794999999999995</c:v>
                </c:pt>
                <c:pt idx="9466">
                  <c:v>-46.792999999999992</c:v>
                </c:pt>
                <c:pt idx="9467">
                  <c:v>-46.790999999999997</c:v>
                </c:pt>
                <c:pt idx="9468">
                  <c:v>-46.788999999999994</c:v>
                </c:pt>
                <c:pt idx="9469">
                  <c:v>-46.786999999999992</c:v>
                </c:pt>
                <c:pt idx="9470">
                  <c:v>-46.784999999999997</c:v>
                </c:pt>
                <c:pt idx="9471">
                  <c:v>-46.782999999999994</c:v>
                </c:pt>
                <c:pt idx="9472">
                  <c:v>-46.780999999999992</c:v>
                </c:pt>
                <c:pt idx="9473">
                  <c:v>-46.778999999999996</c:v>
                </c:pt>
                <c:pt idx="9474">
                  <c:v>-46.776999999999994</c:v>
                </c:pt>
                <c:pt idx="9475">
                  <c:v>-46.774999999999991</c:v>
                </c:pt>
                <c:pt idx="9476">
                  <c:v>-46.772999999999996</c:v>
                </c:pt>
                <c:pt idx="9477">
                  <c:v>-46.770999999999994</c:v>
                </c:pt>
                <c:pt idx="9478">
                  <c:v>-46.768999999999991</c:v>
                </c:pt>
                <c:pt idx="9479">
                  <c:v>-46.766999999999996</c:v>
                </c:pt>
                <c:pt idx="9480">
                  <c:v>-46.764999999999993</c:v>
                </c:pt>
                <c:pt idx="9481">
                  <c:v>-46.762999999999991</c:v>
                </c:pt>
                <c:pt idx="9482">
                  <c:v>-46.760999999999996</c:v>
                </c:pt>
                <c:pt idx="9483">
                  <c:v>-46.758999999999993</c:v>
                </c:pt>
                <c:pt idx="9484">
                  <c:v>-46.756999999999991</c:v>
                </c:pt>
                <c:pt idx="9485">
                  <c:v>-46.754999999999995</c:v>
                </c:pt>
                <c:pt idx="9486">
                  <c:v>-46.752999999999993</c:v>
                </c:pt>
                <c:pt idx="9487">
                  <c:v>-46.750999999999991</c:v>
                </c:pt>
                <c:pt idx="9488">
                  <c:v>-46.748999999999995</c:v>
                </c:pt>
                <c:pt idx="9489">
                  <c:v>-46.746999999999993</c:v>
                </c:pt>
                <c:pt idx="9490">
                  <c:v>-46.74499999999999</c:v>
                </c:pt>
                <c:pt idx="9491">
                  <c:v>-46.742999999999995</c:v>
                </c:pt>
                <c:pt idx="9492">
                  <c:v>-46.740999999999993</c:v>
                </c:pt>
                <c:pt idx="9493">
                  <c:v>-46.73899999999999</c:v>
                </c:pt>
                <c:pt idx="9494">
                  <c:v>-46.736999999999995</c:v>
                </c:pt>
                <c:pt idx="9495">
                  <c:v>-46.734999999999999</c:v>
                </c:pt>
                <c:pt idx="9496">
                  <c:v>-46.73299999999999</c:v>
                </c:pt>
                <c:pt idx="9497">
                  <c:v>-46.730999999999995</c:v>
                </c:pt>
                <c:pt idx="9498">
                  <c:v>-46.728999999999999</c:v>
                </c:pt>
                <c:pt idx="9499">
                  <c:v>-46.72699999999999</c:v>
                </c:pt>
                <c:pt idx="9500">
                  <c:v>-46.724999999999994</c:v>
                </c:pt>
                <c:pt idx="9501">
                  <c:v>-46.722999999999999</c:v>
                </c:pt>
                <c:pt idx="9502">
                  <c:v>-46.720999999999989</c:v>
                </c:pt>
                <c:pt idx="9503">
                  <c:v>-46.718999999999994</c:v>
                </c:pt>
                <c:pt idx="9504">
                  <c:v>-46.716999999999999</c:v>
                </c:pt>
                <c:pt idx="9505">
                  <c:v>-46.714999999999989</c:v>
                </c:pt>
                <c:pt idx="9506">
                  <c:v>-46.712999999999994</c:v>
                </c:pt>
                <c:pt idx="9507">
                  <c:v>-46.710999999999999</c:v>
                </c:pt>
                <c:pt idx="9508">
                  <c:v>-46.708999999999996</c:v>
                </c:pt>
                <c:pt idx="9509">
                  <c:v>-46.706999999999994</c:v>
                </c:pt>
                <c:pt idx="9510">
                  <c:v>-46.704999999999998</c:v>
                </c:pt>
                <c:pt idx="9511">
                  <c:v>-46.702999999999996</c:v>
                </c:pt>
                <c:pt idx="9512">
                  <c:v>-46.700999999999993</c:v>
                </c:pt>
                <c:pt idx="9513">
                  <c:v>-46.698999999999998</c:v>
                </c:pt>
                <c:pt idx="9514">
                  <c:v>-46.696999999999996</c:v>
                </c:pt>
                <c:pt idx="9515">
                  <c:v>-46.694999999999993</c:v>
                </c:pt>
                <c:pt idx="9516">
                  <c:v>-46.692999999999998</c:v>
                </c:pt>
                <c:pt idx="9517">
                  <c:v>-46.690999999999995</c:v>
                </c:pt>
                <c:pt idx="9518">
                  <c:v>-46.688999999999993</c:v>
                </c:pt>
                <c:pt idx="9519">
                  <c:v>-46.686999999999998</c:v>
                </c:pt>
                <c:pt idx="9520">
                  <c:v>-46.684999999999995</c:v>
                </c:pt>
                <c:pt idx="9521">
                  <c:v>-46.682999999999993</c:v>
                </c:pt>
                <c:pt idx="9522">
                  <c:v>-46.680999999999997</c:v>
                </c:pt>
                <c:pt idx="9523">
                  <c:v>-46.678999999999995</c:v>
                </c:pt>
                <c:pt idx="9524">
                  <c:v>-46.676999999999992</c:v>
                </c:pt>
                <c:pt idx="9525">
                  <c:v>-46.674999999999997</c:v>
                </c:pt>
                <c:pt idx="9526">
                  <c:v>-46.672999999999995</c:v>
                </c:pt>
                <c:pt idx="9527">
                  <c:v>-46.670999999999992</c:v>
                </c:pt>
                <c:pt idx="9528">
                  <c:v>-46.668999999999997</c:v>
                </c:pt>
                <c:pt idx="9529">
                  <c:v>-46.666999999999994</c:v>
                </c:pt>
                <c:pt idx="9530">
                  <c:v>-46.664999999999992</c:v>
                </c:pt>
                <c:pt idx="9531">
                  <c:v>-46.662999999999997</c:v>
                </c:pt>
                <c:pt idx="9532">
                  <c:v>-46.660999999999994</c:v>
                </c:pt>
                <c:pt idx="9533">
                  <c:v>-46.658999999999992</c:v>
                </c:pt>
                <c:pt idx="9534">
                  <c:v>-46.656999999999996</c:v>
                </c:pt>
                <c:pt idx="9535">
                  <c:v>-46.654999999999994</c:v>
                </c:pt>
                <c:pt idx="9536">
                  <c:v>-46.652999999999992</c:v>
                </c:pt>
                <c:pt idx="9537">
                  <c:v>-46.650999999999996</c:v>
                </c:pt>
                <c:pt idx="9538">
                  <c:v>-46.648999999999994</c:v>
                </c:pt>
                <c:pt idx="9539">
                  <c:v>-46.646999999999991</c:v>
                </c:pt>
                <c:pt idx="9540">
                  <c:v>-46.644999999999996</c:v>
                </c:pt>
                <c:pt idx="9541">
                  <c:v>-46.642999999999994</c:v>
                </c:pt>
                <c:pt idx="9542">
                  <c:v>-46.640999999999991</c:v>
                </c:pt>
                <c:pt idx="9543">
                  <c:v>-46.638999999999996</c:v>
                </c:pt>
                <c:pt idx="9544">
                  <c:v>-46.636999999999993</c:v>
                </c:pt>
                <c:pt idx="9545">
                  <c:v>-46.634999999999991</c:v>
                </c:pt>
                <c:pt idx="9546">
                  <c:v>-46.632999999999996</c:v>
                </c:pt>
                <c:pt idx="9547">
                  <c:v>-46.630999999999993</c:v>
                </c:pt>
                <c:pt idx="9548">
                  <c:v>-46.628999999999991</c:v>
                </c:pt>
                <c:pt idx="9549">
                  <c:v>-46.626999999999995</c:v>
                </c:pt>
                <c:pt idx="9550">
                  <c:v>-46.624999999999993</c:v>
                </c:pt>
                <c:pt idx="9551">
                  <c:v>-46.62299999999999</c:v>
                </c:pt>
                <c:pt idx="9552">
                  <c:v>-46.620999999999995</c:v>
                </c:pt>
                <c:pt idx="9553">
                  <c:v>-46.618999999999993</c:v>
                </c:pt>
                <c:pt idx="9554">
                  <c:v>-46.61699999999999</c:v>
                </c:pt>
                <c:pt idx="9555">
                  <c:v>-46.614999999999995</c:v>
                </c:pt>
                <c:pt idx="9556">
                  <c:v>-46.613</c:v>
                </c:pt>
                <c:pt idx="9557">
                  <c:v>-46.61099999999999</c:v>
                </c:pt>
                <c:pt idx="9558">
                  <c:v>-46.608999999999995</c:v>
                </c:pt>
                <c:pt idx="9559">
                  <c:v>-46.606999999999999</c:v>
                </c:pt>
                <c:pt idx="9560">
                  <c:v>-46.60499999999999</c:v>
                </c:pt>
                <c:pt idx="9561">
                  <c:v>-46.602999999999994</c:v>
                </c:pt>
                <c:pt idx="9562">
                  <c:v>-46.600999999999999</c:v>
                </c:pt>
                <c:pt idx="9563">
                  <c:v>-46.59899999999999</c:v>
                </c:pt>
                <c:pt idx="9564">
                  <c:v>-46.596999999999994</c:v>
                </c:pt>
                <c:pt idx="9565">
                  <c:v>-46.594999999999999</c:v>
                </c:pt>
                <c:pt idx="9566">
                  <c:v>-46.592999999999989</c:v>
                </c:pt>
                <c:pt idx="9567">
                  <c:v>-46.590999999999994</c:v>
                </c:pt>
                <c:pt idx="9568">
                  <c:v>-46.588999999999999</c:v>
                </c:pt>
                <c:pt idx="9569">
                  <c:v>-46.586999999999989</c:v>
                </c:pt>
                <c:pt idx="9570">
                  <c:v>-46.584999999999994</c:v>
                </c:pt>
                <c:pt idx="9571">
                  <c:v>-46.582999999999998</c:v>
                </c:pt>
                <c:pt idx="9572">
                  <c:v>-46.580999999999996</c:v>
                </c:pt>
                <c:pt idx="9573">
                  <c:v>-46.578999999999994</c:v>
                </c:pt>
                <c:pt idx="9574">
                  <c:v>-46.576999999999998</c:v>
                </c:pt>
                <c:pt idx="9575">
                  <c:v>-46.574999999999996</c:v>
                </c:pt>
                <c:pt idx="9576">
                  <c:v>-46.572999999999993</c:v>
                </c:pt>
                <c:pt idx="9577">
                  <c:v>-46.570999999999998</c:v>
                </c:pt>
                <c:pt idx="9578">
                  <c:v>-46.568999999999996</c:v>
                </c:pt>
                <c:pt idx="9579">
                  <c:v>-46.566999999999993</c:v>
                </c:pt>
                <c:pt idx="9580">
                  <c:v>-46.564999999999998</c:v>
                </c:pt>
                <c:pt idx="9581">
                  <c:v>-46.562999999999995</c:v>
                </c:pt>
                <c:pt idx="9582">
                  <c:v>-46.560999999999993</c:v>
                </c:pt>
                <c:pt idx="9583">
                  <c:v>-46.558999999999997</c:v>
                </c:pt>
                <c:pt idx="9584">
                  <c:v>-46.556999999999995</c:v>
                </c:pt>
                <c:pt idx="9585">
                  <c:v>-46.554999999999993</c:v>
                </c:pt>
                <c:pt idx="9586">
                  <c:v>-46.552999999999997</c:v>
                </c:pt>
                <c:pt idx="9587">
                  <c:v>-46.550999999999995</c:v>
                </c:pt>
                <c:pt idx="9588">
                  <c:v>-46.548999999999992</c:v>
                </c:pt>
                <c:pt idx="9589">
                  <c:v>-46.546999999999997</c:v>
                </c:pt>
                <c:pt idx="9590">
                  <c:v>-46.544999999999995</c:v>
                </c:pt>
                <c:pt idx="9591">
                  <c:v>-46.542999999999992</c:v>
                </c:pt>
                <c:pt idx="9592">
                  <c:v>-46.540999999999997</c:v>
                </c:pt>
                <c:pt idx="9593">
                  <c:v>-46.538999999999994</c:v>
                </c:pt>
                <c:pt idx="9594">
                  <c:v>-46.536999999999992</c:v>
                </c:pt>
                <c:pt idx="9595">
                  <c:v>-46.534999999999997</c:v>
                </c:pt>
                <c:pt idx="9596">
                  <c:v>-46.532999999999994</c:v>
                </c:pt>
                <c:pt idx="9597">
                  <c:v>-46.530999999999992</c:v>
                </c:pt>
                <c:pt idx="9598">
                  <c:v>-46.528999999999996</c:v>
                </c:pt>
                <c:pt idx="9599">
                  <c:v>-46.526999999999994</c:v>
                </c:pt>
                <c:pt idx="9600">
                  <c:v>-46.524999999999991</c:v>
                </c:pt>
                <c:pt idx="9601">
                  <c:v>-46.522999999999996</c:v>
                </c:pt>
                <c:pt idx="9602">
                  <c:v>-46.520999999999994</c:v>
                </c:pt>
                <c:pt idx="9603">
                  <c:v>-46.518999999999991</c:v>
                </c:pt>
                <c:pt idx="9604">
                  <c:v>-46.516999999999996</c:v>
                </c:pt>
                <c:pt idx="9605">
                  <c:v>-46.514999999999993</c:v>
                </c:pt>
                <c:pt idx="9606">
                  <c:v>-46.512999999999991</c:v>
                </c:pt>
                <c:pt idx="9607">
                  <c:v>-46.510999999999996</c:v>
                </c:pt>
                <c:pt idx="9608">
                  <c:v>-46.508999999999993</c:v>
                </c:pt>
                <c:pt idx="9609">
                  <c:v>-46.506999999999991</c:v>
                </c:pt>
                <c:pt idx="9610">
                  <c:v>-46.504999999999995</c:v>
                </c:pt>
                <c:pt idx="9611">
                  <c:v>-46.502999999999993</c:v>
                </c:pt>
                <c:pt idx="9612">
                  <c:v>-46.500999999999991</c:v>
                </c:pt>
                <c:pt idx="9613">
                  <c:v>-46.498999999999995</c:v>
                </c:pt>
                <c:pt idx="9614">
                  <c:v>-46.496999999999993</c:v>
                </c:pt>
                <c:pt idx="9615">
                  <c:v>-46.49499999999999</c:v>
                </c:pt>
                <c:pt idx="9616">
                  <c:v>-46.492999999999995</c:v>
                </c:pt>
                <c:pt idx="9617">
                  <c:v>-46.490999999999993</c:v>
                </c:pt>
                <c:pt idx="9618">
                  <c:v>-46.48899999999999</c:v>
                </c:pt>
                <c:pt idx="9619">
                  <c:v>-46.486999999999995</c:v>
                </c:pt>
                <c:pt idx="9620">
                  <c:v>-46.484999999999999</c:v>
                </c:pt>
                <c:pt idx="9621">
                  <c:v>-46.48299999999999</c:v>
                </c:pt>
                <c:pt idx="9622">
                  <c:v>-46.480999999999995</c:v>
                </c:pt>
                <c:pt idx="9623">
                  <c:v>-46.478999999999999</c:v>
                </c:pt>
                <c:pt idx="9624">
                  <c:v>-46.47699999999999</c:v>
                </c:pt>
                <c:pt idx="9625">
                  <c:v>-46.474999999999994</c:v>
                </c:pt>
                <c:pt idx="9626">
                  <c:v>-46.472999999999999</c:v>
                </c:pt>
                <c:pt idx="9627">
                  <c:v>-46.470999999999989</c:v>
                </c:pt>
                <c:pt idx="9628">
                  <c:v>-46.468999999999994</c:v>
                </c:pt>
                <c:pt idx="9629">
                  <c:v>-46.466999999999999</c:v>
                </c:pt>
                <c:pt idx="9630">
                  <c:v>-46.464999999999989</c:v>
                </c:pt>
                <c:pt idx="9631">
                  <c:v>-46.462999999999994</c:v>
                </c:pt>
                <c:pt idx="9632">
                  <c:v>-46.460999999999999</c:v>
                </c:pt>
                <c:pt idx="9633">
                  <c:v>-46.458999999999996</c:v>
                </c:pt>
                <c:pt idx="9634">
                  <c:v>-46.456999999999994</c:v>
                </c:pt>
                <c:pt idx="9635">
                  <c:v>-46.454999999999998</c:v>
                </c:pt>
                <c:pt idx="9636">
                  <c:v>-46.452999999999996</c:v>
                </c:pt>
                <c:pt idx="9637">
                  <c:v>-46.450999999999993</c:v>
                </c:pt>
                <c:pt idx="9638">
                  <c:v>-46.448999999999998</c:v>
                </c:pt>
                <c:pt idx="9639">
                  <c:v>-46.446999999999996</c:v>
                </c:pt>
                <c:pt idx="9640">
                  <c:v>-46.444999999999993</c:v>
                </c:pt>
                <c:pt idx="9641">
                  <c:v>-46.442999999999998</c:v>
                </c:pt>
                <c:pt idx="9642">
                  <c:v>-46.440999999999995</c:v>
                </c:pt>
                <c:pt idx="9643">
                  <c:v>-46.438999999999993</c:v>
                </c:pt>
                <c:pt idx="9644">
                  <c:v>-46.436999999999998</c:v>
                </c:pt>
                <c:pt idx="9645">
                  <c:v>-46.434999999999995</c:v>
                </c:pt>
                <c:pt idx="9646">
                  <c:v>-46.432999999999993</c:v>
                </c:pt>
                <c:pt idx="9647">
                  <c:v>-46.430999999999997</c:v>
                </c:pt>
                <c:pt idx="9648">
                  <c:v>-46.428999999999995</c:v>
                </c:pt>
                <c:pt idx="9649">
                  <c:v>-46.426999999999992</c:v>
                </c:pt>
                <c:pt idx="9650">
                  <c:v>-46.424999999999997</c:v>
                </c:pt>
                <c:pt idx="9651">
                  <c:v>-46.422999999999995</c:v>
                </c:pt>
                <c:pt idx="9652">
                  <c:v>-46.420999999999992</c:v>
                </c:pt>
                <c:pt idx="9653">
                  <c:v>-46.418999999999997</c:v>
                </c:pt>
                <c:pt idx="9654">
                  <c:v>-46.416999999999994</c:v>
                </c:pt>
                <c:pt idx="9655">
                  <c:v>-46.414999999999992</c:v>
                </c:pt>
                <c:pt idx="9656">
                  <c:v>-46.412999999999997</c:v>
                </c:pt>
                <c:pt idx="9657">
                  <c:v>-46.410999999999994</c:v>
                </c:pt>
                <c:pt idx="9658">
                  <c:v>-46.408999999999992</c:v>
                </c:pt>
                <c:pt idx="9659">
                  <c:v>-46.406999999999996</c:v>
                </c:pt>
                <c:pt idx="9660">
                  <c:v>-46.404999999999994</c:v>
                </c:pt>
                <c:pt idx="9661">
                  <c:v>-46.402999999999992</c:v>
                </c:pt>
                <c:pt idx="9662">
                  <c:v>-46.400999999999996</c:v>
                </c:pt>
                <c:pt idx="9663">
                  <c:v>-46.398999999999994</c:v>
                </c:pt>
                <c:pt idx="9664">
                  <c:v>-46.396999999999991</c:v>
                </c:pt>
                <c:pt idx="9665">
                  <c:v>-46.394999999999996</c:v>
                </c:pt>
                <c:pt idx="9666">
                  <c:v>-46.392999999999994</c:v>
                </c:pt>
                <c:pt idx="9667">
                  <c:v>-46.390999999999991</c:v>
                </c:pt>
                <c:pt idx="9668">
                  <c:v>-46.388999999999996</c:v>
                </c:pt>
                <c:pt idx="9669">
                  <c:v>-46.386999999999993</c:v>
                </c:pt>
                <c:pt idx="9670">
                  <c:v>-46.384999999999991</c:v>
                </c:pt>
                <c:pt idx="9671">
                  <c:v>-46.382999999999996</c:v>
                </c:pt>
                <c:pt idx="9672">
                  <c:v>-46.380999999999993</c:v>
                </c:pt>
                <c:pt idx="9673">
                  <c:v>-46.378999999999991</c:v>
                </c:pt>
                <c:pt idx="9674">
                  <c:v>-46.376999999999995</c:v>
                </c:pt>
                <c:pt idx="9675">
                  <c:v>-46.374999999999993</c:v>
                </c:pt>
                <c:pt idx="9676">
                  <c:v>-46.37299999999999</c:v>
                </c:pt>
                <c:pt idx="9677">
                  <c:v>-46.370999999999995</c:v>
                </c:pt>
                <c:pt idx="9678">
                  <c:v>-46.368999999999993</c:v>
                </c:pt>
                <c:pt idx="9679">
                  <c:v>-46.36699999999999</c:v>
                </c:pt>
                <c:pt idx="9680">
                  <c:v>-46.364999999999995</c:v>
                </c:pt>
                <c:pt idx="9681">
                  <c:v>-46.363</c:v>
                </c:pt>
                <c:pt idx="9682">
                  <c:v>-46.36099999999999</c:v>
                </c:pt>
                <c:pt idx="9683">
                  <c:v>-46.358999999999995</c:v>
                </c:pt>
                <c:pt idx="9684">
                  <c:v>-46.356999999999999</c:v>
                </c:pt>
                <c:pt idx="9685">
                  <c:v>-46.35499999999999</c:v>
                </c:pt>
                <c:pt idx="9686">
                  <c:v>-46.352999999999994</c:v>
                </c:pt>
                <c:pt idx="9687">
                  <c:v>-46.350999999999999</c:v>
                </c:pt>
                <c:pt idx="9688">
                  <c:v>-46.34899999999999</c:v>
                </c:pt>
                <c:pt idx="9689">
                  <c:v>-46.346999999999994</c:v>
                </c:pt>
                <c:pt idx="9690">
                  <c:v>-46.344999999999999</c:v>
                </c:pt>
                <c:pt idx="9691">
                  <c:v>-46.342999999999989</c:v>
                </c:pt>
                <c:pt idx="9692">
                  <c:v>-46.340999999999994</c:v>
                </c:pt>
                <c:pt idx="9693">
                  <c:v>-46.338999999999999</c:v>
                </c:pt>
                <c:pt idx="9694">
                  <c:v>-46.336999999999989</c:v>
                </c:pt>
                <c:pt idx="9695">
                  <c:v>-46.334999999999994</c:v>
                </c:pt>
                <c:pt idx="9696">
                  <c:v>-46.332999999999998</c:v>
                </c:pt>
                <c:pt idx="9697">
                  <c:v>-46.330999999999996</c:v>
                </c:pt>
                <c:pt idx="9698">
                  <c:v>-46.328999999999994</c:v>
                </c:pt>
                <c:pt idx="9699">
                  <c:v>-46.326999999999998</c:v>
                </c:pt>
                <c:pt idx="9700">
                  <c:v>-46.324999999999996</c:v>
                </c:pt>
                <c:pt idx="9701">
                  <c:v>-46.322999999999993</c:v>
                </c:pt>
                <c:pt idx="9702">
                  <c:v>-46.320999999999998</c:v>
                </c:pt>
                <c:pt idx="9703">
                  <c:v>-46.318999999999996</c:v>
                </c:pt>
                <c:pt idx="9704">
                  <c:v>-46.316999999999993</c:v>
                </c:pt>
                <c:pt idx="9705">
                  <c:v>-46.314999999999998</c:v>
                </c:pt>
                <c:pt idx="9706">
                  <c:v>-46.312999999999995</c:v>
                </c:pt>
                <c:pt idx="9707">
                  <c:v>-46.310999999999993</c:v>
                </c:pt>
                <c:pt idx="9708">
                  <c:v>-46.308999999999997</c:v>
                </c:pt>
                <c:pt idx="9709">
                  <c:v>-46.306999999999995</c:v>
                </c:pt>
                <c:pt idx="9710">
                  <c:v>-46.304999999999993</c:v>
                </c:pt>
                <c:pt idx="9711">
                  <c:v>-46.302999999999997</c:v>
                </c:pt>
                <c:pt idx="9712">
                  <c:v>-46.300999999999995</c:v>
                </c:pt>
                <c:pt idx="9713">
                  <c:v>-46.298999999999992</c:v>
                </c:pt>
                <c:pt idx="9714">
                  <c:v>-46.296999999999997</c:v>
                </c:pt>
                <c:pt idx="9715">
                  <c:v>-46.294999999999995</c:v>
                </c:pt>
                <c:pt idx="9716">
                  <c:v>-46.292999999999992</c:v>
                </c:pt>
                <c:pt idx="9717">
                  <c:v>-46.290999999999997</c:v>
                </c:pt>
                <c:pt idx="9718">
                  <c:v>-46.288999999999994</c:v>
                </c:pt>
                <c:pt idx="9719">
                  <c:v>-46.286999999999992</c:v>
                </c:pt>
                <c:pt idx="9720">
                  <c:v>-46.284999999999997</c:v>
                </c:pt>
                <c:pt idx="9721">
                  <c:v>-46.282999999999994</c:v>
                </c:pt>
                <c:pt idx="9722">
                  <c:v>-46.280999999999992</c:v>
                </c:pt>
                <c:pt idx="9723">
                  <c:v>-46.278999999999996</c:v>
                </c:pt>
                <c:pt idx="9724">
                  <c:v>-46.276999999999994</c:v>
                </c:pt>
                <c:pt idx="9725">
                  <c:v>-46.274999999999991</c:v>
                </c:pt>
                <c:pt idx="9726">
                  <c:v>-46.272999999999996</c:v>
                </c:pt>
                <c:pt idx="9727">
                  <c:v>-46.270999999999994</c:v>
                </c:pt>
                <c:pt idx="9728">
                  <c:v>-46.268999999999991</c:v>
                </c:pt>
                <c:pt idx="9729">
                  <c:v>-46.266999999999996</c:v>
                </c:pt>
                <c:pt idx="9730">
                  <c:v>-46.264999999999993</c:v>
                </c:pt>
                <c:pt idx="9731">
                  <c:v>-46.262999999999991</c:v>
                </c:pt>
                <c:pt idx="9732">
                  <c:v>-46.260999999999996</c:v>
                </c:pt>
                <c:pt idx="9733">
                  <c:v>-46.258999999999993</c:v>
                </c:pt>
                <c:pt idx="9734">
                  <c:v>-46.256999999999991</c:v>
                </c:pt>
                <c:pt idx="9735">
                  <c:v>-46.254999999999995</c:v>
                </c:pt>
                <c:pt idx="9736">
                  <c:v>-46.252999999999993</c:v>
                </c:pt>
                <c:pt idx="9737">
                  <c:v>-46.250999999999991</c:v>
                </c:pt>
                <c:pt idx="9738">
                  <c:v>-46.248999999999995</c:v>
                </c:pt>
                <c:pt idx="9739">
                  <c:v>-46.246999999999993</c:v>
                </c:pt>
                <c:pt idx="9740">
                  <c:v>-46.24499999999999</c:v>
                </c:pt>
                <c:pt idx="9741">
                  <c:v>-46.242999999999995</c:v>
                </c:pt>
                <c:pt idx="9742">
                  <c:v>-46.240999999999993</c:v>
                </c:pt>
                <c:pt idx="9743">
                  <c:v>-46.23899999999999</c:v>
                </c:pt>
                <c:pt idx="9744">
                  <c:v>-46.236999999999995</c:v>
                </c:pt>
                <c:pt idx="9745">
                  <c:v>-46.234999999999999</c:v>
                </c:pt>
                <c:pt idx="9746">
                  <c:v>-46.23299999999999</c:v>
                </c:pt>
                <c:pt idx="9747">
                  <c:v>-46.230999999999995</c:v>
                </c:pt>
                <c:pt idx="9748">
                  <c:v>-46.228999999999999</c:v>
                </c:pt>
                <c:pt idx="9749">
                  <c:v>-46.22699999999999</c:v>
                </c:pt>
                <c:pt idx="9750">
                  <c:v>-46.224999999999994</c:v>
                </c:pt>
                <c:pt idx="9751">
                  <c:v>-46.222999999999999</c:v>
                </c:pt>
                <c:pt idx="9752">
                  <c:v>-46.220999999999989</c:v>
                </c:pt>
                <c:pt idx="9753">
                  <c:v>-46.218999999999994</c:v>
                </c:pt>
                <c:pt idx="9754">
                  <c:v>-46.216999999999999</c:v>
                </c:pt>
                <c:pt idx="9755">
                  <c:v>-46.214999999999989</c:v>
                </c:pt>
                <c:pt idx="9756">
                  <c:v>-46.212999999999994</c:v>
                </c:pt>
                <c:pt idx="9757">
                  <c:v>-46.210999999999999</c:v>
                </c:pt>
                <c:pt idx="9758">
                  <c:v>-46.208999999999996</c:v>
                </c:pt>
                <c:pt idx="9759">
                  <c:v>-46.206999999999994</c:v>
                </c:pt>
                <c:pt idx="9760">
                  <c:v>-46.204999999999998</c:v>
                </c:pt>
                <c:pt idx="9761">
                  <c:v>-46.202999999999996</c:v>
                </c:pt>
                <c:pt idx="9762">
                  <c:v>-46.200999999999993</c:v>
                </c:pt>
                <c:pt idx="9763">
                  <c:v>-46.198999999999998</c:v>
                </c:pt>
                <c:pt idx="9764">
                  <c:v>-46.196999999999996</c:v>
                </c:pt>
                <c:pt idx="9765">
                  <c:v>-46.194999999999993</c:v>
                </c:pt>
                <c:pt idx="9766">
                  <c:v>-46.192999999999998</c:v>
                </c:pt>
                <c:pt idx="9767">
                  <c:v>-46.190999999999995</c:v>
                </c:pt>
                <c:pt idx="9768">
                  <c:v>-46.188999999999993</c:v>
                </c:pt>
                <c:pt idx="9769">
                  <c:v>-46.186999999999998</c:v>
                </c:pt>
                <c:pt idx="9770">
                  <c:v>-46.184999999999995</c:v>
                </c:pt>
                <c:pt idx="9771">
                  <c:v>-46.182999999999993</c:v>
                </c:pt>
                <c:pt idx="9772">
                  <c:v>-46.180999999999997</c:v>
                </c:pt>
                <c:pt idx="9773">
                  <c:v>-46.178999999999995</c:v>
                </c:pt>
                <c:pt idx="9774">
                  <c:v>-46.176999999999992</c:v>
                </c:pt>
                <c:pt idx="9775">
                  <c:v>-46.174999999999997</c:v>
                </c:pt>
                <c:pt idx="9776">
                  <c:v>-46.172999999999995</c:v>
                </c:pt>
                <c:pt idx="9777">
                  <c:v>-46.170999999999992</c:v>
                </c:pt>
                <c:pt idx="9778">
                  <c:v>-46.168999999999997</c:v>
                </c:pt>
                <c:pt idx="9779">
                  <c:v>-46.166999999999994</c:v>
                </c:pt>
                <c:pt idx="9780">
                  <c:v>-46.164999999999992</c:v>
                </c:pt>
                <c:pt idx="9781">
                  <c:v>-46.162999999999997</c:v>
                </c:pt>
                <c:pt idx="9782">
                  <c:v>-46.160999999999994</c:v>
                </c:pt>
                <c:pt idx="9783">
                  <c:v>-46.158999999999992</c:v>
                </c:pt>
                <c:pt idx="9784">
                  <c:v>-46.156999999999996</c:v>
                </c:pt>
                <c:pt idx="9785">
                  <c:v>-46.154999999999994</c:v>
                </c:pt>
                <c:pt idx="9786">
                  <c:v>-46.152999999999992</c:v>
                </c:pt>
                <c:pt idx="9787">
                  <c:v>-46.150999999999996</c:v>
                </c:pt>
                <c:pt idx="9788">
                  <c:v>-46.148999999999994</c:v>
                </c:pt>
                <c:pt idx="9789">
                  <c:v>-46.146999999999991</c:v>
                </c:pt>
                <c:pt idx="9790">
                  <c:v>-46.144999999999996</c:v>
                </c:pt>
                <c:pt idx="9791">
                  <c:v>-46.142999999999994</c:v>
                </c:pt>
                <c:pt idx="9792">
                  <c:v>-46.140999999999991</c:v>
                </c:pt>
                <c:pt idx="9793">
                  <c:v>-46.138999999999996</c:v>
                </c:pt>
                <c:pt idx="9794">
                  <c:v>-46.136999999999993</c:v>
                </c:pt>
                <c:pt idx="9795">
                  <c:v>-46.134999999999991</c:v>
                </c:pt>
                <c:pt idx="9796">
                  <c:v>-46.132999999999996</c:v>
                </c:pt>
                <c:pt idx="9797">
                  <c:v>-46.130999999999993</c:v>
                </c:pt>
                <c:pt idx="9798">
                  <c:v>-46.128999999999991</c:v>
                </c:pt>
                <c:pt idx="9799">
                  <c:v>-46.126999999999995</c:v>
                </c:pt>
                <c:pt idx="9800">
                  <c:v>-46.124999999999993</c:v>
                </c:pt>
                <c:pt idx="9801">
                  <c:v>-46.12299999999999</c:v>
                </c:pt>
                <c:pt idx="9802">
                  <c:v>-46.120999999999995</c:v>
                </c:pt>
                <c:pt idx="9803">
                  <c:v>-46.118999999999993</c:v>
                </c:pt>
                <c:pt idx="9804">
                  <c:v>-46.11699999999999</c:v>
                </c:pt>
                <c:pt idx="9805">
                  <c:v>-46.114999999999995</c:v>
                </c:pt>
                <c:pt idx="9806">
                  <c:v>-46.113</c:v>
                </c:pt>
                <c:pt idx="9807">
                  <c:v>-46.11099999999999</c:v>
                </c:pt>
                <c:pt idx="9808">
                  <c:v>-46.108999999999995</c:v>
                </c:pt>
                <c:pt idx="9809">
                  <c:v>-46.106999999999999</c:v>
                </c:pt>
                <c:pt idx="9810">
                  <c:v>-46.10499999999999</c:v>
                </c:pt>
                <c:pt idx="9811">
                  <c:v>-46.102999999999994</c:v>
                </c:pt>
                <c:pt idx="9812">
                  <c:v>-46.100999999999999</c:v>
                </c:pt>
                <c:pt idx="9813">
                  <c:v>-46.09899999999999</c:v>
                </c:pt>
                <c:pt idx="9814">
                  <c:v>-46.096999999999994</c:v>
                </c:pt>
                <c:pt idx="9815">
                  <c:v>-46.094999999999999</c:v>
                </c:pt>
                <c:pt idx="9816">
                  <c:v>-46.092999999999989</c:v>
                </c:pt>
                <c:pt idx="9817">
                  <c:v>-46.090999999999994</c:v>
                </c:pt>
                <c:pt idx="9818">
                  <c:v>-46.088999999999999</c:v>
                </c:pt>
                <c:pt idx="9819">
                  <c:v>-46.086999999999989</c:v>
                </c:pt>
                <c:pt idx="9820">
                  <c:v>-46.084999999999994</c:v>
                </c:pt>
                <c:pt idx="9821">
                  <c:v>-46.082999999999998</c:v>
                </c:pt>
                <c:pt idx="9822">
                  <c:v>-46.080999999999996</c:v>
                </c:pt>
                <c:pt idx="9823">
                  <c:v>-46.078999999999994</c:v>
                </c:pt>
                <c:pt idx="9824">
                  <c:v>-46.076999999999998</c:v>
                </c:pt>
                <c:pt idx="9825">
                  <c:v>-46.074999999999996</c:v>
                </c:pt>
                <c:pt idx="9826">
                  <c:v>-46.072999999999993</c:v>
                </c:pt>
                <c:pt idx="9827">
                  <c:v>-46.070999999999998</c:v>
                </c:pt>
                <c:pt idx="9828">
                  <c:v>-46.068999999999996</c:v>
                </c:pt>
                <c:pt idx="9829">
                  <c:v>-46.066999999999993</c:v>
                </c:pt>
                <c:pt idx="9830">
                  <c:v>-46.064999999999998</c:v>
                </c:pt>
                <c:pt idx="9831">
                  <c:v>-46.062999999999995</c:v>
                </c:pt>
                <c:pt idx="9832">
                  <c:v>-46.060999999999993</c:v>
                </c:pt>
                <c:pt idx="9833">
                  <c:v>-46.058999999999997</c:v>
                </c:pt>
                <c:pt idx="9834">
                  <c:v>-46.056999999999995</c:v>
                </c:pt>
                <c:pt idx="9835">
                  <c:v>-46.054999999999993</c:v>
                </c:pt>
                <c:pt idx="9836">
                  <c:v>-46.052999999999997</c:v>
                </c:pt>
                <c:pt idx="9837">
                  <c:v>-46.050999999999995</c:v>
                </c:pt>
                <c:pt idx="9838">
                  <c:v>-46.048999999999992</c:v>
                </c:pt>
                <c:pt idx="9839">
                  <c:v>-46.046999999999997</c:v>
                </c:pt>
                <c:pt idx="9840">
                  <c:v>-46.044999999999995</c:v>
                </c:pt>
                <c:pt idx="9841">
                  <c:v>-46.042999999999992</c:v>
                </c:pt>
                <c:pt idx="9842">
                  <c:v>-46.040999999999997</c:v>
                </c:pt>
                <c:pt idx="9843">
                  <c:v>-46.038999999999994</c:v>
                </c:pt>
                <c:pt idx="9844">
                  <c:v>-46.036999999999992</c:v>
                </c:pt>
                <c:pt idx="9845">
                  <c:v>-46.034999999999997</c:v>
                </c:pt>
                <c:pt idx="9846">
                  <c:v>-46.032999999999994</c:v>
                </c:pt>
                <c:pt idx="9847">
                  <c:v>-46.030999999999992</c:v>
                </c:pt>
                <c:pt idx="9848">
                  <c:v>-46.028999999999996</c:v>
                </c:pt>
                <c:pt idx="9849">
                  <c:v>-46.026999999999994</c:v>
                </c:pt>
                <c:pt idx="9850">
                  <c:v>-46.024999999999991</c:v>
                </c:pt>
                <c:pt idx="9851">
                  <c:v>-46.022999999999996</c:v>
                </c:pt>
                <c:pt idx="9852">
                  <c:v>-46.020999999999994</c:v>
                </c:pt>
                <c:pt idx="9853">
                  <c:v>-46.018999999999991</c:v>
                </c:pt>
                <c:pt idx="9854">
                  <c:v>-46.016999999999996</c:v>
                </c:pt>
                <c:pt idx="9855">
                  <c:v>-46.014999999999993</c:v>
                </c:pt>
                <c:pt idx="9856">
                  <c:v>-46.012999999999991</c:v>
                </c:pt>
                <c:pt idx="9857">
                  <c:v>-46.010999999999996</c:v>
                </c:pt>
                <c:pt idx="9858">
                  <c:v>-46.008999999999993</c:v>
                </c:pt>
                <c:pt idx="9859">
                  <c:v>-46.006999999999991</c:v>
                </c:pt>
                <c:pt idx="9860">
                  <c:v>-46.004999999999995</c:v>
                </c:pt>
                <c:pt idx="9861">
                  <c:v>-46.002999999999993</c:v>
                </c:pt>
                <c:pt idx="9862">
                  <c:v>-46.000999999999991</c:v>
                </c:pt>
                <c:pt idx="9863">
                  <c:v>-45.998999999999995</c:v>
                </c:pt>
                <c:pt idx="9864">
                  <c:v>-45.996999999999993</c:v>
                </c:pt>
                <c:pt idx="9865">
                  <c:v>-45.99499999999999</c:v>
                </c:pt>
                <c:pt idx="9866">
                  <c:v>-45.992999999999995</c:v>
                </c:pt>
                <c:pt idx="9867">
                  <c:v>-45.990999999999993</c:v>
                </c:pt>
                <c:pt idx="9868">
                  <c:v>-45.98899999999999</c:v>
                </c:pt>
                <c:pt idx="9869">
                  <c:v>-45.986999999999995</c:v>
                </c:pt>
                <c:pt idx="9870">
                  <c:v>-45.984999999999999</c:v>
                </c:pt>
                <c:pt idx="9871">
                  <c:v>-45.98299999999999</c:v>
                </c:pt>
                <c:pt idx="9872">
                  <c:v>-45.980999999999995</c:v>
                </c:pt>
                <c:pt idx="9873">
                  <c:v>-45.978999999999999</c:v>
                </c:pt>
                <c:pt idx="9874">
                  <c:v>-45.97699999999999</c:v>
                </c:pt>
                <c:pt idx="9875">
                  <c:v>-45.974999999999994</c:v>
                </c:pt>
                <c:pt idx="9876">
                  <c:v>-45.972999999999999</c:v>
                </c:pt>
                <c:pt idx="9877">
                  <c:v>-45.970999999999989</c:v>
                </c:pt>
                <c:pt idx="9878">
                  <c:v>-45.968999999999994</c:v>
                </c:pt>
                <c:pt idx="9879">
                  <c:v>-45.966999999999999</c:v>
                </c:pt>
                <c:pt idx="9880">
                  <c:v>-45.964999999999989</c:v>
                </c:pt>
                <c:pt idx="9881">
                  <c:v>-45.962999999999994</c:v>
                </c:pt>
                <c:pt idx="9882">
                  <c:v>-45.960999999999999</c:v>
                </c:pt>
                <c:pt idx="9883">
                  <c:v>-45.958999999999996</c:v>
                </c:pt>
                <c:pt idx="9884">
                  <c:v>-45.956999999999994</c:v>
                </c:pt>
                <c:pt idx="9885">
                  <c:v>-45.954999999999998</c:v>
                </c:pt>
                <c:pt idx="9886">
                  <c:v>-45.952999999999996</c:v>
                </c:pt>
                <c:pt idx="9887">
                  <c:v>-45.950999999999993</c:v>
                </c:pt>
                <c:pt idx="9888">
                  <c:v>-45.948999999999998</c:v>
                </c:pt>
                <c:pt idx="9889">
                  <c:v>-45.946999999999996</c:v>
                </c:pt>
                <c:pt idx="9890">
                  <c:v>-45.944999999999993</c:v>
                </c:pt>
                <c:pt idx="9891">
                  <c:v>-45.942999999999998</c:v>
                </c:pt>
                <c:pt idx="9892">
                  <c:v>-45.940999999999995</c:v>
                </c:pt>
                <c:pt idx="9893">
                  <c:v>-45.938999999999993</c:v>
                </c:pt>
                <c:pt idx="9894">
                  <c:v>-45.936999999999998</c:v>
                </c:pt>
                <c:pt idx="9895">
                  <c:v>-45.934999999999995</c:v>
                </c:pt>
                <c:pt idx="9896">
                  <c:v>-45.932999999999993</c:v>
                </c:pt>
                <c:pt idx="9897">
                  <c:v>-45.930999999999997</c:v>
                </c:pt>
                <c:pt idx="9898">
                  <c:v>-45.928999999999995</c:v>
                </c:pt>
                <c:pt idx="9899">
                  <c:v>-45.926999999999992</c:v>
                </c:pt>
                <c:pt idx="9900">
                  <c:v>-45.924999999999997</c:v>
                </c:pt>
                <c:pt idx="9901">
                  <c:v>-45.922999999999995</c:v>
                </c:pt>
                <c:pt idx="9902">
                  <c:v>-45.920999999999992</c:v>
                </c:pt>
                <c:pt idx="9903">
                  <c:v>-45.918999999999997</c:v>
                </c:pt>
                <c:pt idx="9904">
                  <c:v>-45.916999999999994</c:v>
                </c:pt>
                <c:pt idx="9905">
                  <c:v>-45.914999999999992</c:v>
                </c:pt>
                <c:pt idx="9906">
                  <c:v>-45.912999999999997</c:v>
                </c:pt>
                <c:pt idx="9907">
                  <c:v>-45.910999999999994</c:v>
                </c:pt>
                <c:pt idx="9908">
                  <c:v>-45.908999999999992</c:v>
                </c:pt>
                <c:pt idx="9909">
                  <c:v>-45.906999999999996</c:v>
                </c:pt>
                <c:pt idx="9910">
                  <c:v>-45.904999999999994</c:v>
                </c:pt>
                <c:pt idx="9911">
                  <c:v>-45.902999999999992</c:v>
                </c:pt>
                <c:pt idx="9912">
                  <c:v>-45.900999999999996</c:v>
                </c:pt>
                <c:pt idx="9913">
                  <c:v>-45.898999999999994</c:v>
                </c:pt>
                <c:pt idx="9914">
                  <c:v>-45.896999999999991</c:v>
                </c:pt>
                <c:pt idx="9915">
                  <c:v>-45.894999999999996</c:v>
                </c:pt>
                <c:pt idx="9916">
                  <c:v>-45.892999999999994</c:v>
                </c:pt>
                <c:pt idx="9917">
                  <c:v>-45.890999999999991</c:v>
                </c:pt>
                <c:pt idx="9918">
                  <c:v>-45.888999999999996</c:v>
                </c:pt>
                <c:pt idx="9919">
                  <c:v>-45.886999999999993</c:v>
                </c:pt>
                <c:pt idx="9920">
                  <c:v>-45.884999999999991</c:v>
                </c:pt>
                <c:pt idx="9921">
                  <c:v>-45.882999999999996</c:v>
                </c:pt>
                <c:pt idx="9922">
                  <c:v>-45.880999999999993</c:v>
                </c:pt>
                <c:pt idx="9923">
                  <c:v>-45.878999999999991</c:v>
                </c:pt>
                <c:pt idx="9924">
                  <c:v>-45.876999999999995</c:v>
                </c:pt>
                <c:pt idx="9925">
                  <c:v>-45.874999999999993</c:v>
                </c:pt>
                <c:pt idx="9926">
                  <c:v>-45.87299999999999</c:v>
                </c:pt>
                <c:pt idx="9927">
                  <c:v>-45.870999999999995</c:v>
                </c:pt>
                <c:pt idx="9928">
                  <c:v>-45.868999999999993</c:v>
                </c:pt>
                <c:pt idx="9929">
                  <c:v>-45.86699999999999</c:v>
                </c:pt>
                <c:pt idx="9930">
                  <c:v>-45.864999999999995</c:v>
                </c:pt>
                <c:pt idx="9931">
                  <c:v>-45.863</c:v>
                </c:pt>
                <c:pt idx="9932">
                  <c:v>-45.86099999999999</c:v>
                </c:pt>
                <c:pt idx="9933">
                  <c:v>-45.858999999999995</c:v>
                </c:pt>
                <c:pt idx="9934">
                  <c:v>-45.856999999999999</c:v>
                </c:pt>
                <c:pt idx="9935">
                  <c:v>-45.85499999999999</c:v>
                </c:pt>
                <c:pt idx="9936">
                  <c:v>-45.852999999999994</c:v>
                </c:pt>
                <c:pt idx="9937">
                  <c:v>-45.850999999999999</c:v>
                </c:pt>
                <c:pt idx="9938">
                  <c:v>-45.84899999999999</c:v>
                </c:pt>
                <c:pt idx="9939">
                  <c:v>-45.846999999999994</c:v>
                </c:pt>
                <c:pt idx="9940">
                  <c:v>-45.844999999999999</c:v>
                </c:pt>
                <c:pt idx="9941">
                  <c:v>-45.842999999999989</c:v>
                </c:pt>
                <c:pt idx="9942">
                  <c:v>-45.840999999999994</c:v>
                </c:pt>
                <c:pt idx="9943">
                  <c:v>-45.838999999999999</c:v>
                </c:pt>
                <c:pt idx="9944">
                  <c:v>-45.836999999999989</c:v>
                </c:pt>
                <c:pt idx="9945">
                  <c:v>-45.834999999999994</c:v>
                </c:pt>
                <c:pt idx="9946">
                  <c:v>-45.832999999999998</c:v>
                </c:pt>
                <c:pt idx="9947">
                  <c:v>-45.830999999999996</c:v>
                </c:pt>
                <c:pt idx="9948">
                  <c:v>-45.828999999999994</c:v>
                </c:pt>
                <c:pt idx="9949">
                  <c:v>-45.826999999999998</c:v>
                </c:pt>
                <c:pt idx="9950">
                  <c:v>-45.824999999999996</c:v>
                </c:pt>
                <c:pt idx="9951">
                  <c:v>-45.822999999999993</c:v>
                </c:pt>
                <c:pt idx="9952">
                  <c:v>-45.820999999999998</c:v>
                </c:pt>
                <c:pt idx="9953">
                  <c:v>-45.818999999999996</c:v>
                </c:pt>
                <c:pt idx="9954">
                  <c:v>-45.816999999999993</c:v>
                </c:pt>
                <c:pt idx="9955">
                  <c:v>-45.814999999999998</c:v>
                </c:pt>
                <c:pt idx="9956">
                  <c:v>-45.812999999999995</c:v>
                </c:pt>
                <c:pt idx="9957">
                  <c:v>-45.810999999999993</c:v>
                </c:pt>
                <c:pt idx="9958">
                  <c:v>-45.808999999999997</c:v>
                </c:pt>
                <c:pt idx="9959">
                  <c:v>-45.806999999999995</c:v>
                </c:pt>
                <c:pt idx="9960">
                  <c:v>-45.804999999999993</c:v>
                </c:pt>
                <c:pt idx="9961">
                  <c:v>-45.802999999999997</c:v>
                </c:pt>
                <c:pt idx="9962">
                  <c:v>-45.800999999999995</c:v>
                </c:pt>
                <c:pt idx="9963">
                  <c:v>-45.798999999999992</c:v>
                </c:pt>
                <c:pt idx="9964">
                  <c:v>-45.796999999999997</c:v>
                </c:pt>
                <c:pt idx="9965">
                  <c:v>-45.794999999999995</c:v>
                </c:pt>
                <c:pt idx="9966">
                  <c:v>-45.792999999999992</c:v>
                </c:pt>
                <c:pt idx="9967">
                  <c:v>-45.790999999999997</c:v>
                </c:pt>
                <c:pt idx="9968">
                  <c:v>-45.788999999999994</c:v>
                </c:pt>
                <c:pt idx="9969">
                  <c:v>-45.786999999999992</c:v>
                </c:pt>
                <c:pt idx="9970">
                  <c:v>-45.784999999999997</c:v>
                </c:pt>
                <c:pt idx="9971">
                  <c:v>-45.782999999999994</c:v>
                </c:pt>
                <c:pt idx="9972">
                  <c:v>-45.780999999999992</c:v>
                </c:pt>
                <c:pt idx="9973">
                  <c:v>-45.778999999999996</c:v>
                </c:pt>
                <c:pt idx="9974">
                  <c:v>-45.776999999999994</c:v>
                </c:pt>
                <c:pt idx="9975">
                  <c:v>-45.774999999999991</c:v>
                </c:pt>
                <c:pt idx="9976">
                  <c:v>-45.772999999999996</c:v>
                </c:pt>
                <c:pt idx="9977">
                  <c:v>-45.770999999999994</c:v>
                </c:pt>
                <c:pt idx="9978">
                  <c:v>-45.768999999999991</c:v>
                </c:pt>
                <c:pt idx="9979">
                  <c:v>-45.766999999999996</c:v>
                </c:pt>
                <c:pt idx="9980">
                  <c:v>-45.764999999999993</c:v>
                </c:pt>
                <c:pt idx="9981">
                  <c:v>-45.762999999999991</c:v>
                </c:pt>
                <c:pt idx="9982">
                  <c:v>-45.760999999999996</c:v>
                </c:pt>
                <c:pt idx="9983">
                  <c:v>-45.758999999999993</c:v>
                </c:pt>
                <c:pt idx="9984">
                  <c:v>-45.756999999999991</c:v>
                </c:pt>
                <c:pt idx="9985">
                  <c:v>-45.754999999999995</c:v>
                </c:pt>
                <c:pt idx="9986">
                  <c:v>-45.752999999999993</c:v>
                </c:pt>
                <c:pt idx="9987">
                  <c:v>-45.750999999999991</c:v>
                </c:pt>
                <c:pt idx="9988">
                  <c:v>-45.748999999999995</c:v>
                </c:pt>
                <c:pt idx="9989">
                  <c:v>-45.746999999999993</c:v>
                </c:pt>
                <c:pt idx="9990">
                  <c:v>-45.74499999999999</c:v>
                </c:pt>
                <c:pt idx="9991">
                  <c:v>-45.742999999999995</c:v>
                </c:pt>
                <c:pt idx="9992">
                  <c:v>-45.740999999999993</c:v>
                </c:pt>
                <c:pt idx="9993">
                  <c:v>-45.73899999999999</c:v>
                </c:pt>
                <c:pt idx="9994">
                  <c:v>-45.736999999999995</c:v>
                </c:pt>
                <c:pt idx="9995">
                  <c:v>-45.734999999999999</c:v>
                </c:pt>
                <c:pt idx="9996">
                  <c:v>-45.73299999999999</c:v>
                </c:pt>
                <c:pt idx="9997">
                  <c:v>-45.730999999999995</c:v>
                </c:pt>
                <c:pt idx="9998">
                  <c:v>-45.728999999999999</c:v>
                </c:pt>
                <c:pt idx="9999">
                  <c:v>-45.72699999999999</c:v>
                </c:pt>
                <c:pt idx="10000">
                  <c:v>-45.724999999999994</c:v>
                </c:pt>
                <c:pt idx="10001">
                  <c:v>-45.722999999999999</c:v>
                </c:pt>
                <c:pt idx="10002">
                  <c:v>-45.720999999999989</c:v>
                </c:pt>
                <c:pt idx="10003">
                  <c:v>-45.718999999999994</c:v>
                </c:pt>
                <c:pt idx="10004">
                  <c:v>-45.716999999999999</c:v>
                </c:pt>
                <c:pt idx="10005">
                  <c:v>-45.714999999999989</c:v>
                </c:pt>
                <c:pt idx="10006">
                  <c:v>-45.712999999999994</c:v>
                </c:pt>
                <c:pt idx="10007">
                  <c:v>-45.710999999999999</c:v>
                </c:pt>
                <c:pt idx="10008">
                  <c:v>-45.708999999999996</c:v>
                </c:pt>
                <c:pt idx="10009">
                  <c:v>-45.706999999999994</c:v>
                </c:pt>
                <c:pt idx="10010">
                  <c:v>-45.704999999999998</c:v>
                </c:pt>
                <c:pt idx="10011">
                  <c:v>-45.702999999999996</c:v>
                </c:pt>
                <c:pt idx="10012">
                  <c:v>-45.700999999999993</c:v>
                </c:pt>
                <c:pt idx="10013">
                  <c:v>-45.698999999999998</c:v>
                </c:pt>
                <c:pt idx="10014">
                  <c:v>-45.696999999999996</c:v>
                </c:pt>
                <c:pt idx="10015">
                  <c:v>-45.694999999999993</c:v>
                </c:pt>
                <c:pt idx="10016">
                  <c:v>-45.692999999999998</c:v>
                </c:pt>
                <c:pt idx="10017">
                  <c:v>-45.690999999999995</c:v>
                </c:pt>
                <c:pt idx="10018">
                  <c:v>-45.688999999999993</c:v>
                </c:pt>
                <c:pt idx="10019">
                  <c:v>-45.686999999999998</c:v>
                </c:pt>
                <c:pt idx="10020">
                  <c:v>-45.684999999999995</c:v>
                </c:pt>
                <c:pt idx="10021">
                  <c:v>-45.682999999999993</c:v>
                </c:pt>
                <c:pt idx="10022">
                  <c:v>-45.680999999999997</c:v>
                </c:pt>
                <c:pt idx="10023">
                  <c:v>-45.678999999999995</c:v>
                </c:pt>
                <c:pt idx="10024">
                  <c:v>-45.676999999999992</c:v>
                </c:pt>
                <c:pt idx="10025">
                  <c:v>-45.674999999999997</c:v>
                </c:pt>
                <c:pt idx="10026">
                  <c:v>-45.672999999999995</c:v>
                </c:pt>
                <c:pt idx="10027">
                  <c:v>-45.670999999999992</c:v>
                </c:pt>
                <c:pt idx="10028">
                  <c:v>-45.668999999999997</c:v>
                </c:pt>
                <c:pt idx="10029">
                  <c:v>-45.666999999999994</c:v>
                </c:pt>
                <c:pt idx="10030">
                  <c:v>-45.664999999999992</c:v>
                </c:pt>
                <c:pt idx="10031">
                  <c:v>-45.662999999999997</c:v>
                </c:pt>
                <c:pt idx="10032">
                  <c:v>-45.660999999999994</c:v>
                </c:pt>
                <c:pt idx="10033">
                  <c:v>-45.658999999999992</c:v>
                </c:pt>
                <c:pt idx="10034">
                  <c:v>-45.656999999999996</c:v>
                </c:pt>
                <c:pt idx="10035">
                  <c:v>-45.654999999999994</c:v>
                </c:pt>
                <c:pt idx="10036">
                  <c:v>-45.652999999999992</c:v>
                </c:pt>
                <c:pt idx="10037">
                  <c:v>-45.650999999999996</c:v>
                </c:pt>
                <c:pt idx="10038">
                  <c:v>-45.648999999999994</c:v>
                </c:pt>
                <c:pt idx="10039">
                  <c:v>-45.646999999999991</c:v>
                </c:pt>
                <c:pt idx="10040">
                  <c:v>-45.644999999999996</c:v>
                </c:pt>
                <c:pt idx="10041">
                  <c:v>-45.642999999999994</c:v>
                </c:pt>
                <c:pt idx="10042">
                  <c:v>-45.640999999999991</c:v>
                </c:pt>
                <c:pt idx="10043">
                  <c:v>-45.638999999999996</c:v>
                </c:pt>
                <c:pt idx="10044">
                  <c:v>-45.636999999999993</c:v>
                </c:pt>
                <c:pt idx="10045">
                  <c:v>-45.634999999999991</c:v>
                </c:pt>
                <c:pt idx="10046">
                  <c:v>-45.632999999999996</c:v>
                </c:pt>
                <c:pt idx="10047">
                  <c:v>-45.630999999999993</c:v>
                </c:pt>
                <c:pt idx="10048">
                  <c:v>-45.628999999999991</c:v>
                </c:pt>
                <c:pt idx="10049">
                  <c:v>-45.626999999999995</c:v>
                </c:pt>
                <c:pt idx="10050">
                  <c:v>-45.624999999999993</c:v>
                </c:pt>
                <c:pt idx="10051">
                  <c:v>-45.62299999999999</c:v>
                </c:pt>
                <c:pt idx="10052">
                  <c:v>-45.620999999999995</c:v>
                </c:pt>
                <c:pt idx="10053">
                  <c:v>-45.618999999999993</c:v>
                </c:pt>
                <c:pt idx="10054">
                  <c:v>-45.61699999999999</c:v>
                </c:pt>
                <c:pt idx="10055">
                  <c:v>-45.614999999999995</c:v>
                </c:pt>
                <c:pt idx="10056">
                  <c:v>-45.613</c:v>
                </c:pt>
                <c:pt idx="10057">
                  <c:v>-45.61099999999999</c:v>
                </c:pt>
                <c:pt idx="10058">
                  <c:v>-45.608999999999995</c:v>
                </c:pt>
                <c:pt idx="10059">
                  <c:v>-45.606999999999999</c:v>
                </c:pt>
                <c:pt idx="10060">
                  <c:v>-45.60499999999999</c:v>
                </c:pt>
                <c:pt idx="10061">
                  <c:v>-45.602999999999994</c:v>
                </c:pt>
                <c:pt idx="10062">
                  <c:v>-45.600999999999999</c:v>
                </c:pt>
                <c:pt idx="10063">
                  <c:v>-45.59899999999999</c:v>
                </c:pt>
                <c:pt idx="10064">
                  <c:v>-45.596999999999994</c:v>
                </c:pt>
                <c:pt idx="10065">
                  <c:v>-45.594999999999999</c:v>
                </c:pt>
                <c:pt idx="10066">
                  <c:v>-45.592999999999989</c:v>
                </c:pt>
                <c:pt idx="10067">
                  <c:v>-45.590999999999994</c:v>
                </c:pt>
                <c:pt idx="10068">
                  <c:v>-45.588999999999999</c:v>
                </c:pt>
                <c:pt idx="10069">
                  <c:v>-45.586999999999989</c:v>
                </c:pt>
                <c:pt idx="10070">
                  <c:v>-45.584999999999994</c:v>
                </c:pt>
                <c:pt idx="10071">
                  <c:v>-45.582999999999998</c:v>
                </c:pt>
                <c:pt idx="10072">
                  <c:v>-45.580999999999996</c:v>
                </c:pt>
                <c:pt idx="10073">
                  <c:v>-45.578999999999994</c:v>
                </c:pt>
                <c:pt idx="10074">
                  <c:v>-45.576999999999998</c:v>
                </c:pt>
                <c:pt idx="10075">
                  <c:v>-45.574999999999996</c:v>
                </c:pt>
                <c:pt idx="10076">
                  <c:v>-45.572999999999993</c:v>
                </c:pt>
                <c:pt idx="10077">
                  <c:v>-45.570999999999998</c:v>
                </c:pt>
                <c:pt idx="10078">
                  <c:v>-45.568999999999996</c:v>
                </c:pt>
                <c:pt idx="10079">
                  <c:v>-45.566999999999993</c:v>
                </c:pt>
                <c:pt idx="10080">
                  <c:v>-45.564999999999998</c:v>
                </c:pt>
                <c:pt idx="10081">
                  <c:v>-45.562999999999995</c:v>
                </c:pt>
                <c:pt idx="10082">
                  <c:v>-45.560999999999993</c:v>
                </c:pt>
                <c:pt idx="10083">
                  <c:v>-45.558999999999997</c:v>
                </c:pt>
                <c:pt idx="10084">
                  <c:v>-45.556999999999995</c:v>
                </c:pt>
                <c:pt idx="10085">
                  <c:v>-45.554999999999993</c:v>
                </c:pt>
                <c:pt idx="10086">
                  <c:v>-45.552999999999997</c:v>
                </c:pt>
                <c:pt idx="10087">
                  <c:v>-45.550999999999995</c:v>
                </c:pt>
                <c:pt idx="10088">
                  <c:v>-45.548999999999992</c:v>
                </c:pt>
                <c:pt idx="10089">
                  <c:v>-45.546999999999997</c:v>
                </c:pt>
                <c:pt idx="10090">
                  <c:v>-45.544999999999995</c:v>
                </c:pt>
                <c:pt idx="10091">
                  <c:v>-45.542999999999992</c:v>
                </c:pt>
                <c:pt idx="10092">
                  <c:v>-45.540999999999997</c:v>
                </c:pt>
                <c:pt idx="10093">
                  <c:v>-45.538999999999994</c:v>
                </c:pt>
                <c:pt idx="10094">
                  <c:v>-45.536999999999992</c:v>
                </c:pt>
                <c:pt idx="10095">
                  <c:v>-45.534999999999997</c:v>
                </c:pt>
                <c:pt idx="10096">
                  <c:v>-45.532999999999994</c:v>
                </c:pt>
                <c:pt idx="10097">
                  <c:v>-45.530999999999992</c:v>
                </c:pt>
                <c:pt idx="10098">
                  <c:v>-45.528999999999996</c:v>
                </c:pt>
                <c:pt idx="10099">
                  <c:v>-45.526999999999994</c:v>
                </c:pt>
                <c:pt idx="10100">
                  <c:v>-45.524999999999991</c:v>
                </c:pt>
                <c:pt idx="10101">
                  <c:v>-45.522999999999996</c:v>
                </c:pt>
                <c:pt idx="10102">
                  <c:v>-45.520999999999994</c:v>
                </c:pt>
                <c:pt idx="10103">
                  <c:v>-45.518999999999991</c:v>
                </c:pt>
                <c:pt idx="10104">
                  <c:v>-45.516999999999996</c:v>
                </c:pt>
                <c:pt idx="10105">
                  <c:v>-45.514999999999993</c:v>
                </c:pt>
                <c:pt idx="10106">
                  <c:v>-45.512999999999991</c:v>
                </c:pt>
                <c:pt idx="10107">
                  <c:v>-45.510999999999996</c:v>
                </c:pt>
                <c:pt idx="10108">
                  <c:v>-45.508999999999993</c:v>
                </c:pt>
                <c:pt idx="10109">
                  <c:v>-45.506999999999991</c:v>
                </c:pt>
                <c:pt idx="10110">
                  <c:v>-45.504999999999995</c:v>
                </c:pt>
                <c:pt idx="10111">
                  <c:v>-45.502999999999993</c:v>
                </c:pt>
                <c:pt idx="10112">
                  <c:v>-45.500999999999991</c:v>
                </c:pt>
                <c:pt idx="10113">
                  <c:v>-45.498999999999995</c:v>
                </c:pt>
                <c:pt idx="10114">
                  <c:v>-45.496999999999993</c:v>
                </c:pt>
                <c:pt idx="10115">
                  <c:v>-45.49499999999999</c:v>
                </c:pt>
                <c:pt idx="10116">
                  <c:v>-45.492999999999995</c:v>
                </c:pt>
                <c:pt idx="10117">
                  <c:v>-45.490999999999993</c:v>
                </c:pt>
                <c:pt idx="10118">
                  <c:v>-45.48899999999999</c:v>
                </c:pt>
                <c:pt idx="10119">
                  <c:v>-45.486999999999995</c:v>
                </c:pt>
                <c:pt idx="10120">
                  <c:v>-45.484999999999999</c:v>
                </c:pt>
                <c:pt idx="10121">
                  <c:v>-45.48299999999999</c:v>
                </c:pt>
                <c:pt idx="10122">
                  <c:v>-45.480999999999995</c:v>
                </c:pt>
                <c:pt idx="10123">
                  <c:v>-45.478999999999999</c:v>
                </c:pt>
                <c:pt idx="10124">
                  <c:v>-45.47699999999999</c:v>
                </c:pt>
                <c:pt idx="10125">
                  <c:v>-45.474999999999994</c:v>
                </c:pt>
                <c:pt idx="10126">
                  <c:v>-45.472999999999999</c:v>
                </c:pt>
                <c:pt idx="10127">
                  <c:v>-45.470999999999989</c:v>
                </c:pt>
                <c:pt idx="10128">
                  <c:v>-45.468999999999994</c:v>
                </c:pt>
                <c:pt idx="10129">
                  <c:v>-45.466999999999999</c:v>
                </c:pt>
                <c:pt idx="10130">
                  <c:v>-45.464999999999989</c:v>
                </c:pt>
                <c:pt idx="10131">
                  <c:v>-45.462999999999994</c:v>
                </c:pt>
                <c:pt idx="10132">
                  <c:v>-45.460999999999999</c:v>
                </c:pt>
                <c:pt idx="10133">
                  <c:v>-45.458999999999996</c:v>
                </c:pt>
                <c:pt idx="10134">
                  <c:v>-45.456999999999994</c:v>
                </c:pt>
                <c:pt idx="10135">
                  <c:v>-45.454999999999998</c:v>
                </c:pt>
                <c:pt idx="10136">
                  <c:v>-45.452999999999996</c:v>
                </c:pt>
                <c:pt idx="10137">
                  <c:v>-45.450999999999993</c:v>
                </c:pt>
                <c:pt idx="10138">
                  <c:v>-45.448999999999998</c:v>
                </c:pt>
                <c:pt idx="10139">
                  <c:v>-45.446999999999996</c:v>
                </c:pt>
                <c:pt idx="10140">
                  <c:v>-45.444999999999993</c:v>
                </c:pt>
                <c:pt idx="10141">
                  <c:v>-45.442999999999998</c:v>
                </c:pt>
                <c:pt idx="10142">
                  <c:v>-45.440999999999995</c:v>
                </c:pt>
                <c:pt idx="10143">
                  <c:v>-45.438999999999993</c:v>
                </c:pt>
                <c:pt idx="10144">
                  <c:v>-45.436999999999998</c:v>
                </c:pt>
                <c:pt idx="10145">
                  <c:v>-45.434999999999995</c:v>
                </c:pt>
                <c:pt idx="10146">
                  <c:v>-45.432999999999993</c:v>
                </c:pt>
                <c:pt idx="10147">
                  <c:v>-45.430999999999997</c:v>
                </c:pt>
                <c:pt idx="10148">
                  <c:v>-45.428999999999995</c:v>
                </c:pt>
                <c:pt idx="10149">
                  <c:v>-45.426999999999992</c:v>
                </c:pt>
                <c:pt idx="10150">
                  <c:v>-45.424999999999997</c:v>
                </c:pt>
                <c:pt idx="10151">
                  <c:v>-45.422999999999995</c:v>
                </c:pt>
                <c:pt idx="10152">
                  <c:v>-45.420999999999992</c:v>
                </c:pt>
                <c:pt idx="10153">
                  <c:v>-45.418999999999997</c:v>
                </c:pt>
                <c:pt idx="10154">
                  <c:v>-45.416999999999994</c:v>
                </c:pt>
                <c:pt idx="10155">
                  <c:v>-45.414999999999992</c:v>
                </c:pt>
                <c:pt idx="10156">
                  <c:v>-45.412999999999997</c:v>
                </c:pt>
                <c:pt idx="10157">
                  <c:v>-45.410999999999994</c:v>
                </c:pt>
                <c:pt idx="10158">
                  <c:v>-45.408999999999992</c:v>
                </c:pt>
                <c:pt idx="10159">
                  <c:v>-45.406999999999996</c:v>
                </c:pt>
                <c:pt idx="10160">
                  <c:v>-45.404999999999994</c:v>
                </c:pt>
                <c:pt idx="10161">
                  <c:v>-45.402999999999992</c:v>
                </c:pt>
                <c:pt idx="10162">
                  <c:v>-45.400999999999996</c:v>
                </c:pt>
                <c:pt idx="10163">
                  <c:v>-45.398999999999994</c:v>
                </c:pt>
                <c:pt idx="10164">
                  <c:v>-45.396999999999991</c:v>
                </c:pt>
                <c:pt idx="10165">
                  <c:v>-45.394999999999996</c:v>
                </c:pt>
                <c:pt idx="10166">
                  <c:v>-45.392999999999994</c:v>
                </c:pt>
                <c:pt idx="10167">
                  <c:v>-45.390999999999991</c:v>
                </c:pt>
                <c:pt idx="10168">
                  <c:v>-45.388999999999996</c:v>
                </c:pt>
                <c:pt idx="10169">
                  <c:v>-45.386999999999993</c:v>
                </c:pt>
                <c:pt idx="10170">
                  <c:v>-45.384999999999991</c:v>
                </c:pt>
                <c:pt idx="10171">
                  <c:v>-45.382999999999996</c:v>
                </c:pt>
                <c:pt idx="10172">
                  <c:v>-45.380999999999993</c:v>
                </c:pt>
                <c:pt idx="10173">
                  <c:v>-45.378999999999991</c:v>
                </c:pt>
                <c:pt idx="10174">
                  <c:v>-45.376999999999995</c:v>
                </c:pt>
                <c:pt idx="10175">
                  <c:v>-45.374999999999993</c:v>
                </c:pt>
                <c:pt idx="10176">
                  <c:v>-45.37299999999999</c:v>
                </c:pt>
                <c:pt idx="10177">
                  <c:v>-45.370999999999995</c:v>
                </c:pt>
                <c:pt idx="10178">
                  <c:v>-45.368999999999993</c:v>
                </c:pt>
                <c:pt idx="10179">
                  <c:v>-45.36699999999999</c:v>
                </c:pt>
                <c:pt idx="10180">
                  <c:v>-45.364999999999995</c:v>
                </c:pt>
                <c:pt idx="10181">
                  <c:v>-45.363</c:v>
                </c:pt>
                <c:pt idx="10182">
                  <c:v>-45.36099999999999</c:v>
                </c:pt>
                <c:pt idx="10183">
                  <c:v>-45.358999999999995</c:v>
                </c:pt>
                <c:pt idx="10184">
                  <c:v>-45.356999999999999</c:v>
                </c:pt>
                <c:pt idx="10185">
                  <c:v>-45.35499999999999</c:v>
                </c:pt>
                <c:pt idx="10186">
                  <c:v>-45.352999999999994</c:v>
                </c:pt>
                <c:pt idx="10187">
                  <c:v>-45.350999999999999</c:v>
                </c:pt>
                <c:pt idx="10188">
                  <c:v>-45.34899999999999</c:v>
                </c:pt>
                <c:pt idx="10189">
                  <c:v>-45.346999999999994</c:v>
                </c:pt>
                <c:pt idx="10190">
                  <c:v>-45.344999999999999</c:v>
                </c:pt>
                <c:pt idx="10191">
                  <c:v>-45.342999999999989</c:v>
                </c:pt>
                <c:pt idx="10192">
                  <c:v>-45.340999999999994</c:v>
                </c:pt>
                <c:pt idx="10193">
                  <c:v>-45.338999999999999</c:v>
                </c:pt>
                <c:pt idx="10194">
                  <c:v>-45.336999999999989</c:v>
                </c:pt>
                <c:pt idx="10195">
                  <c:v>-45.334999999999994</c:v>
                </c:pt>
                <c:pt idx="10196">
                  <c:v>-45.332999999999998</c:v>
                </c:pt>
                <c:pt idx="10197">
                  <c:v>-45.330999999999996</c:v>
                </c:pt>
                <c:pt idx="10198">
                  <c:v>-45.328999999999994</c:v>
                </c:pt>
                <c:pt idx="10199">
                  <c:v>-45.326999999999998</c:v>
                </c:pt>
                <c:pt idx="10200">
                  <c:v>-45.324999999999996</c:v>
                </c:pt>
                <c:pt idx="10201">
                  <c:v>-45.322999999999993</c:v>
                </c:pt>
                <c:pt idx="10202">
                  <c:v>-45.320999999999998</c:v>
                </c:pt>
                <c:pt idx="10203">
                  <c:v>-45.318999999999996</c:v>
                </c:pt>
                <c:pt idx="10204">
                  <c:v>-45.316999999999993</c:v>
                </c:pt>
                <c:pt idx="10205">
                  <c:v>-45.314999999999998</c:v>
                </c:pt>
                <c:pt idx="10206">
                  <c:v>-45.312999999999995</c:v>
                </c:pt>
                <c:pt idx="10207">
                  <c:v>-45.310999999999993</c:v>
                </c:pt>
                <c:pt idx="10208">
                  <c:v>-45.308999999999997</c:v>
                </c:pt>
                <c:pt idx="10209">
                  <c:v>-45.306999999999995</c:v>
                </c:pt>
                <c:pt idx="10210">
                  <c:v>-45.304999999999993</c:v>
                </c:pt>
                <c:pt idx="10211">
                  <c:v>-45.302999999999997</c:v>
                </c:pt>
                <c:pt idx="10212">
                  <c:v>-45.300999999999995</c:v>
                </c:pt>
                <c:pt idx="10213">
                  <c:v>-45.298999999999992</c:v>
                </c:pt>
                <c:pt idx="10214">
                  <c:v>-45.296999999999997</c:v>
                </c:pt>
                <c:pt idx="10215">
                  <c:v>-45.294999999999995</c:v>
                </c:pt>
                <c:pt idx="10216">
                  <c:v>-45.292999999999992</c:v>
                </c:pt>
                <c:pt idx="10217">
                  <c:v>-45.290999999999997</c:v>
                </c:pt>
                <c:pt idx="10218">
                  <c:v>-45.288999999999994</c:v>
                </c:pt>
                <c:pt idx="10219">
                  <c:v>-45.286999999999992</c:v>
                </c:pt>
                <c:pt idx="10220">
                  <c:v>-45.284999999999997</c:v>
                </c:pt>
                <c:pt idx="10221">
                  <c:v>-45.282999999999994</c:v>
                </c:pt>
                <c:pt idx="10222">
                  <c:v>-45.280999999999992</c:v>
                </c:pt>
                <c:pt idx="10223">
                  <c:v>-45.278999999999996</c:v>
                </c:pt>
                <c:pt idx="10224">
                  <c:v>-45.276999999999994</c:v>
                </c:pt>
                <c:pt idx="10225">
                  <c:v>-45.274999999999991</c:v>
                </c:pt>
                <c:pt idx="10226">
                  <c:v>-45.272999999999996</c:v>
                </c:pt>
                <c:pt idx="10227">
                  <c:v>-45.270999999999994</c:v>
                </c:pt>
                <c:pt idx="10228">
                  <c:v>-45.268999999999991</c:v>
                </c:pt>
                <c:pt idx="10229">
                  <c:v>-45.266999999999996</c:v>
                </c:pt>
                <c:pt idx="10230">
                  <c:v>-45.264999999999993</c:v>
                </c:pt>
                <c:pt idx="10231">
                  <c:v>-45.262999999999991</c:v>
                </c:pt>
                <c:pt idx="10232">
                  <c:v>-45.260999999999996</c:v>
                </c:pt>
                <c:pt idx="10233">
                  <c:v>-45.258999999999993</c:v>
                </c:pt>
                <c:pt idx="10234">
                  <c:v>-45.256999999999991</c:v>
                </c:pt>
                <c:pt idx="10235">
                  <c:v>-45.254999999999995</c:v>
                </c:pt>
                <c:pt idx="10236">
                  <c:v>-45.252999999999993</c:v>
                </c:pt>
                <c:pt idx="10237">
                  <c:v>-45.250999999999991</c:v>
                </c:pt>
                <c:pt idx="10238">
                  <c:v>-45.248999999999995</c:v>
                </c:pt>
                <c:pt idx="10239">
                  <c:v>-45.246999999999993</c:v>
                </c:pt>
                <c:pt idx="10240">
                  <c:v>-45.24499999999999</c:v>
                </c:pt>
                <c:pt idx="10241">
                  <c:v>-45.242999999999995</c:v>
                </c:pt>
                <c:pt idx="10242">
                  <c:v>-45.240999999999993</c:v>
                </c:pt>
                <c:pt idx="10243">
                  <c:v>-45.23899999999999</c:v>
                </c:pt>
                <c:pt idx="10244">
                  <c:v>-45.236999999999995</c:v>
                </c:pt>
                <c:pt idx="10245">
                  <c:v>-45.234999999999999</c:v>
                </c:pt>
                <c:pt idx="10246">
                  <c:v>-45.23299999999999</c:v>
                </c:pt>
                <c:pt idx="10247">
                  <c:v>-45.230999999999995</c:v>
                </c:pt>
                <c:pt idx="10248">
                  <c:v>-45.228999999999999</c:v>
                </c:pt>
                <c:pt idx="10249">
                  <c:v>-45.22699999999999</c:v>
                </c:pt>
                <c:pt idx="10250">
                  <c:v>-45.224999999999994</c:v>
                </c:pt>
                <c:pt idx="10251">
                  <c:v>-45.222999999999999</c:v>
                </c:pt>
                <c:pt idx="10252">
                  <c:v>-45.220999999999989</c:v>
                </c:pt>
                <c:pt idx="10253">
                  <c:v>-45.218999999999994</c:v>
                </c:pt>
                <c:pt idx="10254">
                  <c:v>-45.216999999999999</c:v>
                </c:pt>
                <c:pt idx="10255">
                  <c:v>-45.214999999999989</c:v>
                </c:pt>
                <c:pt idx="10256">
                  <c:v>-45.212999999999994</c:v>
                </c:pt>
                <c:pt idx="10257">
                  <c:v>-45.210999999999999</c:v>
                </c:pt>
                <c:pt idx="10258">
                  <c:v>-45.208999999999996</c:v>
                </c:pt>
                <c:pt idx="10259">
                  <c:v>-45.206999999999994</c:v>
                </c:pt>
                <c:pt idx="10260">
                  <c:v>-45.204999999999998</c:v>
                </c:pt>
                <c:pt idx="10261">
                  <c:v>-45.202999999999996</c:v>
                </c:pt>
                <c:pt idx="10262">
                  <c:v>-45.200999999999993</c:v>
                </c:pt>
                <c:pt idx="10263">
                  <c:v>-45.198999999999998</c:v>
                </c:pt>
                <c:pt idx="10264">
                  <c:v>-45.196999999999996</c:v>
                </c:pt>
                <c:pt idx="10265">
                  <c:v>-45.194999999999993</c:v>
                </c:pt>
                <c:pt idx="10266">
                  <c:v>-45.192999999999998</c:v>
                </c:pt>
                <c:pt idx="10267">
                  <c:v>-45.190999999999995</c:v>
                </c:pt>
                <c:pt idx="10268">
                  <c:v>-45.188999999999993</c:v>
                </c:pt>
                <c:pt idx="10269">
                  <c:v>-45.186999999999998</c:v>
                </c:pt>
                <c:pt idx="10270">
                  <c:v>-45.184999999999995</c:v>
                </c:pt>
                <c:pt idx="10271">
                  <c:v>-45.182999999999993</c:v>
                </c:pt>
                <c:pt idx="10272">
                  <c:v>-45.180999999999997</c:v>
                </c:pt>
                <c:pt idx="10273">
                  <c:v>-45.178999999999995</c:v>
                </c:pt>
                <c:pt idx="10274">
                  <c:v>-45.176999999999992</c:v>
                </c:pt>
                <c:pt idx="10275">
                  <c:v>-45.174999999999997</c:v>
                </c:pt>
                <c:pt idx="10276">
                  <c:v>-45.172999999999995</c:v>
                </c:pt>
                <c:pt idx="10277">
                  <c:v>-45.170999999999992</c:v>
                </c:pt>
                <c:pt idx="10278">
                  <c:v>-45.168999999999997</c:v>
                </c:pt>
                <c:pt idx="10279">
                  <c:v>-45.166999999999994</c:v>
                </c:pt>
                <c:pt idx="10280">
                  <c:v>-45.164999999999992</c:v>
                </c:pt>
                <c:pt idx="10281">
                  <c:v>-45.162999999999997</c:v>
                </c:pt>
                <c:pt idx="10282">
                  <c:v>-45.160999999999994</c:v>
                </c:pt>
                <c:pt idx="10283">
                  <c:v>-45.158999999999992</c:v>
                </c:pt>
                <c:pt idx="10284">
                  <c:v>-45.156999999999996</c:v>
                </c:pt>
                <c:pt idx="10285">
                  <c:v>-45.154999999999994</c:v>
                </c:pt>
                <c:pt idx="10286">
                  <c:v>-45.152999999999992</c:v>
                </c:pt>
                <c:pt idx="10287">
                  <c:v>-45.150999999999996</c:v>
                </c:pt>
                <c:pt idx="10288">
                  <c:v>-45.148999999999994</c:v>
                </c:pt>
                <c:pt idx="10289">
                  <c:v>-45.146999999999991</c:v>
                </c:pt>
                <c:pt idx="10290">
                  <c:v>-45.144999999999996</c:v>
                </c:pt>
                <c:pt idx="10291">
                  <c:v>-45.142999999999994</c:v>
                </c:pt>
                <c:pt idx="10292">
                  <c:v>-45.140999999999991</c:v>
                </c:pt>
                <c:pt idx="10293">
                  <c:v>-45.138999999999996</c:v>
                </c:pt>
                <c:pt idx="10294">
                  <c:v>-45.136999999999993</c:v>
                </c:pt>
                <c:pt idx="10295">
                  <c:v>-45.134999999999991</c:v>
                </c:pt>
                <c:pt idx="10296">
                  <c:v>-45.132999999999996</c:v>
                </c:pt>
                <c:pt idx="10297">
                  <c:v>-45.130999999999993</c:v>
                </c:pt>
                <c:pt idx="10298">
                  <c:v>-45.128999999999991</c:v>
                </c:pt>
                <c:pt idx="10299">
                  <c:v>-45.126999999999995</c:v>
                </c:pt>
                <c:pt idx="10300">
                  <c:v>-45.124999999999993</c:v>
                </c:pt>
                <c:pt idx="10301">
                  <c:v>-45.12299999999999</c:v>
                </c:pt>
                <c:pt idx="10302">
                  <c:v>-45.120999999999995</c:v>
                </c:pt>
                <c:pt idx="10303">
                  <c:v>-45.118999999999993</c:v>
                </c:pt>
                <c:pt idx="10304">
                  <c:v>-45.11699999999999</c:v>
                </c:pt>
                <c:pt idx="10305">
                  <c:v>-45.114999999999995</c:v>
                </c:pt>
                <c:pt idx="10306">
                  <c:v>-45.113</c:v>
                </c:pt>
                <c:pt idx="10307">
                  <c:v>-45.11099999999999</c:v>
                </c:pt>
                <c:pt idx="10308">
                  <c:v>-45.108999999999995</c:v>
                </c:pt>
                <c:pt idx="10309">
                  <c:v>-45.106999999999999</c:v>
                </c:pt>
                <c:pt idx="10310">
                  <c:v>-45.10499999999999</c:v>
                </c:pt>
                <c:pt idx="10311">
                  <c:v>-45.102999999999994</c:v>
                </c:pt>
                <c:pt idx="10312">
                  <c:v>-45.100999999999999</c:v>
                </c:pt>
                <c:pt idx="10313">
                  <c:v>-45.09899999999999</c:v>
                </c:pt>
                <c:pt idx="10314">
                  <c:v>-45.096999999999994</c:v>
                </c:pt>
                <c:pt idx="10315">
                  <c:v>-45.094999999999999</c:v>
                </c:pt>
                <c:pt idx="10316">
                  <c:v>-45.092999999999989</c:v>
                </c:pt>
                <c:pt idx="10317">
                  <c:v>-45.090999999999994</c:v>
                </c:pt>
                <c:pt idx="10318">
                  <c:v>-45.088999999999999</c:v>
                </c:pt>
                <c:pt idx="10319">
                  <c:v>-45.086999999999989</c:v>
                </c:pt>
                <c:pt idx="10320">
                  <c:v>-45.084999999999994</c:v>
                </c:pt>
                <c:pt idx="10321">
                  <c:v>-45.082999999999998</c:v>
                </c:pt>
                <c:pt idx="10322">
                  <c:v>-45.080999999999996</c:v>
                </c:pt>
                <c:pt idx="10323">
                  <c:v>-45.078999999999994</c:v>
                </c:pt>
                <c:pt idx="10324">
                  <c:v>-45.076999999999998</c:v>
                </c:pt>
                <c:pt idx="10325">
                  <c:v>-45.074999999999996</c:v>
                </c:pt>
                <c:pt idx="10326">
                  <c:v>-45.072999999999993</c:v>
                </c:pt>
                <c:pt idx="10327">
                  <c:v>-45.070999999999998</c:v>
                </c:pt>
                <c:pt idx="10328">
                  <c:v>-45.068999999999996</c:v>
                </c:pt>
                <c:pt idx="10329">
                  <c:v>-45.066999999999993</c:v>
                </c:pt>
                <c:pt idx="10330">
                  <c:v>-45.064999999999998</c:v>
                </c:pt>
                <c:pt idx="10331">
                  <c:v>-45.062999999999995</c:v>
                </c:pt>
                <c:pt idx="10332">
                  <c:v>-45.060999999999993</c:v>
                </c:pt>
                <c:pt idx="10333">
                  <c:v>-45.058999999999997</c:v>
                </c:pt>
                <c:pt idx="10334">
                  <c:v>-45.056999999999995</c:v>
                </c:pt>
                <c:pt idx="10335">
                  <c:v>-45.054999999999993</c:v>
                </c:pt>
                <c:pt idx="10336">
                  <c:v>-45.052999999999997</c:v>
                </c:pt>
                <c:pt idx="10337">
                  <c:v>-45.050999999999995</c:v>
                </c:pt>
                <c:pt idx="10338">
                  <c:v>-45.048999999999992</c:v>
                </c:pt>
                <c:pt idx="10339">
                  <c:v>-45.046999999999997</c:v>
                </c:pt>
                <c:pt idx="10340">
                  <c:v>-45.044999999999995</c:v>
                </c:pt>
                <c:pt idx="10341">
                  <c:v>-45.042999999999992</c:v>
                </c:pt>
                <c:pt idx="10342">
                  <c:v>-45.040999999999997</c:v>
                </c:pt>
                <c:pt idx="10343">
                  <c:v>-45.038999999999994</c:v>
                </c:pt>
                <c:pt idx="10344">
                  <c:v>-45.036999999999992</c:v>
                </c:pt>
                <c:pt idx="10345">
                  <c:v>-45.034999999999997</c:v>
                </c:pt>
                <c:pt idx="10346">
                  <c:v>-45.032999999999994</c:v>
                </c:pt>
                <c:pt idx="10347">
                  <c:v>-45.030999999999992</c:v>
                </c:pt>
                <c:pt idx="10348">
                  <c:v>-45.028999999999996</c:v>
                </c:pt>
                <c:pt idx="10349">
                  <c:v>-45.026999999999994</c:v>
                </c:pt>
                <c:pt idx="10350">
                  <c:v>-45.024999999999991</c:v>
                </c:pt>
                <c:pt idx="10351">
                  <c:v>-45.022999999999996</c:v>
                </c:pt>
                <c:pt idx="10352">
                  <c:v>-45.020999999999994</c:v>
                </c:pt>
                <c:pt idx="10353">
                  <c:v>-45.018999999999991</c:v>
                </c:pt>
                <c:pt idx="10354">
                  <c:v>-45.016999999999996</c:v>
                </c:pt>
                <c:pt idx="10355">
                  <c:v>-45.014999999999993</c:v>
                </c:pt>
                <c:pt idx="10356">
                  <c:v>-45.012999999999991</c:v>
                </c:pt>
                <c:pt idx="10357">
                  <c:v>-45.010999999999996</c:v>
                </c:pt>
                <c:pt idx="10358">
                  <c:v>-45.008999999999993</c:v>
                </c:pt>
                <c:pt idx="10359">
                  <c:v>-45.006999999999991</c:v>
                </c:pt>
                <c:pt idx="10360">
                  <c:v>-45.004999999999995</c:v>
                </c:pt>
                <c:pt idx="10361">
                  <c:v>-45.002999999999993</c:v>
                </c:pt>
                <c:pt idx="10362">
                  <c:v>-45.000999999999991</c:v>
                </c:pt>
                <c:pt idx="10363">
                  <c:v>-44.998999999999995</c:v>
                </c:pt>
                <c:pt idx="10364">
                  <c:v>-44.996999999999993</c:v>
                </c:pt>
                <c:pt idx="10365">
                  <c:v>-44.99499999999999</c:v>
                </c:pt>
                <c:pt idx="10366">
                  <c:v>-44.992999999999995</c:v>
                </c:pt>
                <c:pt idx="10367">
                  <c:v>-44.990999999999993</c:v>
                </c:pt>
                <c:pt idx="10368">
                  <c:v>-44.98899999999999</c:v>
                </c:pt>
                <c:pt idx="10369">
                  <c:v>-44.986999999999995</c:v>
                </c:pt>
                <c:pt idx="10370">
                  <c:v>-44.984999999999999</c:v>
                </c:pt>
                <c:pt idx="10371">
                  <c:v>-44.98299999999999</c:v>
                </c:pt>
                <c:pt idx="10372">
                  <c:v>-44.980999999999995</c:v>
                </c:pt>
                <c:pt idx="10373">
                  <c:v>-44.978999999999999</c:v>
                </c:pt>
                <c:pt idx="10374">
                  <c:v>-44.97699999999999</c:v>
                </c:pt>
                <c:pt idx="10375">
                  <c:v>-44.974999999999994</c:v>
                </c:pt>
                <c:pt idx="10376">
                  <c:v>-44.972999999999999</c:v>
                </c:pt>
                <c:pt idx="10377">
                  <c:v>-44.970999999999989</c:v>
                </c:pt>
                <c:pt idx="10378">
                  <c:v>-44.968999999999994</c:v>
                </c:pt>
                <c:pt idx="10379">
                  <c:v>-44.966999999999999</c:v>
                </c:pt>
                <c:pt idx="10380">
                  <c:v>-44.964999999999989</c:v>
                </c:pt>
                <c:pt idx="10381">
                  <c:v>-44.962999999999994</c:v>
                </c:pt>
                <c:pt idx="10382">
                  <c:v>-44.960999999999999</c:v>
                </c:pt>
                <c:pt idx="10383">
                  <c:v>-44.958999999999996</c:v>
                </c:pt>
                <c:pt idx="10384">
                  <c:v>-44.956999999999994</c:v>
                </c:pt>
                <c:pt idx="10385">
                  <c:v>-44.954999999999998</c:v>
                </c:pt>
                <c:pt idx="10386">
                  <c:v>-44.952999999999996</c:v>
                </c:pt>
                <c:pt idx="10387">
                  <c:v>-44.950999999999993</c:v>
                </c:pt>
                <c:pt idx="10388">
                  <c:v>-44.948999999999998</c:v>
                </c:pt>
                <c:pt idx="10389">
                  <c:v>-44.946999999999996</c:v>
                </c:pt>
                <c:pt idx="10390">
                  <c:v>-44.944999999999993</c:v>
                </c:pt>
                <c:pt idx="10391">
                  <c:v>-44.942999999999998</c:v>
                </c:pt>
                <c:pt idx="10392">
                  <c:v>-44.940999999999995</c:v>
                </c:pt>
                <c:pt idx="10393">
                  <c:v>-44.938999999999993</c:v>
                </c:pt>
                <c:pt idx="10394">
                  <c:v>-44.936999999999998</c:v>
                </c:pt>
                <c:pt idx="10395">
                  <c:v>-44.934999999999995</c:v>
                </c:pt>
                <c:pt idx="10396">
                  <c:v>-44.932999999999993</c:v>
                </c:pt>
                <c:pt idx="10397">
                  <c:v>-44.930999999999997</c:v>
                </c:pt>
                <c:pt idx="10398">
                  <c:v>-44.928999999999995</c:v>
                </c:pt>
                <c:pt idx="10399">
                  <c:v>-44.926999999999992</c:v>
                </c:pt>
                <c:pt idx="10400">
                  <c:v>-44.924999999999997</c:v>
                </c:pt>
                <c:pt idx="10401">
                  <c:v>-44.922999999999995</c:v>
                </c:pt>
                <c:pt idx="10402">
                  <c:v>-44.920999999999992</c:v>
                </c:pt>
                <c:pt idx="10403">
                  <c:v>-44.918999999999997</c:v>
                </c:pt>
                <c:pt idx="10404">
                  <c:v>-44.916999999999994</c:v>
                </c:pt>
                <c:pt idx="10405">
                  <c:v>-44.914999999999992</c:v>
                </c:pt>
                <c:pt idx="10406">
                  <c:v>-44.912999999999997</c:v>
                </c:pt>
                <c:pt idx="10407">
                  <c:v>-44.910999999999994</c:v>
                </c:pt>
                <c:pt idx="10408">
                  <c:v>-44.908999999999992</c:v>
                </c:pt>
                <c:pt idx="10409">
                  <c:v>-44.906999999999996</c:v>
                </c:pt>
                <c:pt idx="10410">
                  <c:v>-44.904999999999994</c:v>
                </c:pt>
                <c:pt idx="10411">
                  <c:v>-44.902999999999992</c:v>
                </c:pt>
                <c:pt idx="10412">
                  <c:v>-44.900999999999996</c:v>
                </c:pt>
                <c:pt idx="10413">
                  <c:v>-44.898999999999994</c:v>
                </c:pt>
                <c:pt idx="10414">
                  <c:v>-44.896999999999991</c:v>
                </c:pt>
                <c:pt idx="10415">
                  <c:v>-44.894999999999996</c:v>
                </c:pt>
                <c:pt idx="10416">
                  <c:v>-44.892999999999994</c:v>
                </c:pt>
                <c:pt idx="10417">
                  <c:v>-44.890999999999991</c:v>
                </c:pt>
                <c:pt idx="10418">
                  <c:v>-44.888999999999996</c:v>
                </c:pt>
                <c:pt idx="10419">
                  <c:v>-44.886999999999993</c:v>
                </c:pt>
                <c:pt idx="10420">
                  <c:v>-44.884999999999991</c:v>
                </c:pt>
                <c:pt idx="10421">
                  <c:v>-44.882999999999996</c:v>
                </c:pt>
                <c:pt idx="10422">
                  <c:v>-44.880999999999993</c:v>
                </c:pt>
                <c:pt idx="10423">
                  <c:v>-44.878999999999991</c:v>
                </c:pt>
                <c:pt idx="10424">
                  <c:v>-44.876999999999995</c:v>
                </c:pt>
                <c:pt idx="10425">
                  <c:v>-44.874999999999993</c:v>
                </c:pt>
                <c:pt idx="10426">
                  <c:v>-44.87299999999999</c:v>
                </c:pt>
                <c:pt idx="10427">
                  <c:v>-44.870999999999995</c:v>
                </c:pt>
                <c:pt idx="10428">
                  <c:v>-44.868999999999993</c:v>
                </c:pt>
                <c:pt idx="10429">
                  <c:v>-44.86699999999999</c:v>
                </c:pt>
                <c:pt idx="10430">
                  <c:v>-44.864999999999995</c:v>
                </c:pt>
                <c:pt idx="10431">
                  <c:v>-44.863</c:v>
                </c:pt>
                <c:pt idx="10432">
                  <c:v>-44.86099999999999</c:v>
                </c:pt>
                <c:pt idx="10433">
                  <c:v>-44.858999999999995</c:v>
                </c:pt>
                <c:pt idx="10434">
                  <c:v>-44.856999999999999</c:v>
                </c:pt>
                <c:pt idx="10435">
                  <c:v>-44.85499999999999</c:v>
                </c:pt>
                <c:pt idx="10436">
                  <c:v>-44.852999999999994</c:v>
                </c:pt>
                <c:pt idx="10437">
                  <c:v>-44.850999999999999</c:v>
                </c:pt>
                <c:pt idx="10438">
                  <c:v>-44.84899999999999</c:v>
                </c:pt>
                <c:pt idx="10439">
                  <c:v>-44.846999999999994</c:v>
                </c:pt>
                <c:pt idx="10440">
                  <c:v>-44.844999999999999</c:v>
                </c:pt>
                <c:pt idx="10441">
                  <c:v>-44.842999999999989</c:v>
                </c:pt>
                <c:pt idx="10442">
                  <c:v>-44.840999999999994</c:v>
                </c:pt>
                <c:pt idx="10443">
                  <c:v>-44.838999999999999</c:v>
                </c:pt>
                <c:pt idx="10444">
                  <c:v>-44.836999999999989</c:v>
                </c:pt>
                <c:pt idx="10445">
                  <c:v>-44.834999999999994</c:v>
                </c:pt>
                <c:pt idx="10446">
                  <c:v>-44.832999999999998</c:v>
                </c:pt>
                <c:pt idx="10447">
                  <c:v>-44.830999999999996</c:v>
                </c:pt>
                <c:pt idx="10448">
                  <c:v>-44.828999999999994</c:v>
                </c:pt>
                <c:pt idx="10449">
                  <c:v>-44.826999999999998</c:v>
                </c:pt>
                <c:pt idx="10450">
                  <c:v>-44.824999999999996</c:v>
                </c:pt>
                <c:pt idx="10451">
                  <c:v>-44.822999999999993</c:v>
                </c:pt>
                <c:pt idx="10452">
                  <c:v>-44.820999999999998</c:v>
                </c:pt>
                <c:pt idx="10453">
                  <c:v>-44.818999999999996</c:v>
                </c:pt>
                <c:pt idx="10454">
                  <c:v>-44.816999999999993</c:v>
                </c:pt>
                <c:pt idx="10455">
                  <c:v>-44.814999999999998</c:v>
                </c:pt>
                <c:pt idx="10456">
                  <c:v>-44.812999999999995</c:v>
                </c:pt>
                <c:pt idx="10457">
                  <c:v>-44.810999999999993</c:v>
                </c:pt>
                <c:pt idx="10458">
                  <c:v>-44.808999999999997</c:v>
                </c:pt>
                <c:pt idx="10459">
                  <c:v>-44.806999999999995</c:v>
                </c:pt>
                <c:pt idx="10460">
                  <c:v>-44.804999999999993</c:v>
                </c:pt>
                <c:pt idx="10461">
                  <c:v>-44.802999999999997</c:v>
                </c:pt>
                <c:pt idx="10462">
                  <c:v>-44.800999999999995</c:v>
                </c:pt>
                <c:pt idx="10463">
                  <c:v>-44.798999999999992</c:v>
                </c:pt>
                <c:pt idx="10464">
                  <c:v>-44.796999999999997</c:v>
                </c:pt>
                <c:pt idx="10465">
                  <c:v>-44.794999999999995</c:v>
                </c:pt>
                <c:pt idx="10466">
                  <c:v>-44.792999999999992</c:v>
                </c:pt>
                <c:pt idx="10467">
                  <c:v>-44.790999999999997</c:v>
                </c:pt>
                <c:pt idx="10468">
                  <c:v>-44.788999999999994</c:v>
                </c:pt>
                <c:pt idx="10469">
                  <c:v>-44.786999999999992</c:v>
                </c:pt>
                <c:pt idx="10470">
                  <c:v>-44.784999999999997</c:v>
                </c:pt>
                <c:pt idx="10471">
                  <c:v>-44.782999999999994</c:v>
                </c:pt>
                <c:pt idx="10472">
                  <c:v>-44.780999999999992</c:v>
                </c:pt>
                <c:pt idx="10473">
                  <c:v>-44.778999999999996</c:v>
                </c:pt>
                <c:pt idx="10474">
                  <c:v>-44.776999999999994</c:v>
                </c:pt>
                <c:pt idx="10475">
                  <c:v>-44.774999999999991</c:v>
                </c:pt>
                <c:pt idx="10476">
                  <c:v>-44.772999999999996</c:v>
                </c:pt>
                <c:pt idx="10477">
                  <c:v>-44.770999999999994</c:v>
                </c:pt>
                <c:pt idx="10478">
                  <c:v>-44.768999999999991</c:v>
                </c:pt>
                <c:pt idx="10479">
                  <c:v>-44.766999999999996</c:v>
                </c:pt>
                <c:pt idx="10480">
                  <c:v>-44.764999999999993</c:v>
                </c:pt>
                <c:pt idx="10481">
                  <c:v>-44.762999999999991</c:v>
                </c:pt>
                <c:pt idx="10482">
                  <c:v>-44.760999999999996</c:v>
                </c:pt>
                <c:pt idx="10483">
                  <c:v>-44.758999999999993</c:v>
                </c:pt>
                <c:pt idx="10484">
                  <c:v>-44.756999999999991</c:v>
                </c:pt>
                <c:pt idx="10485">
                  <c:v>-44.754999999999995</c:v>
                </c:pt>
                <c:pt idx="10486">
                  <c:v>-44.752999999999993</c:v>
                </c:pt>
                <c:pt idx="10487">
                  <c:v>-44.750999999999991</c:v>
                </c:pt>
                <c:pt idx="10488">
                  <c:v>-44.748999999999995</c:v>
                </c:pt>
                <c:pt idx="10489">
                  <c:v>-44.746999999999993</c:v>
                </c:pt>
                <c:pt idx="10490">
                  <c:v>-44.74499999999999</c:v>
                </c:pt>
                <c:pt idx="10491">
                  <c:v>-44.742999999999995</c:v>
                </c:pt>
                <c:pt idx="10492">
                  <c:v>-44.740999999999993</c:v>
                </c:pt>
                <c:pt idx="10493">
                  <c:v>-44.73899999999999</c:v>
                </c:pt>
                <c:pt idx="10494">
                  <c:v>-44.736999999999995</c:v>
                </c:pt>
                <c:pt idx="10495">
                  <c:v>-44.734999999999999</c:v>
                </c:pt>
                <c:pt idx="10496">
                  <c:v>-44.73299999999999</c:v>
                </c:pt>
                <c:pt idx="10497">
                  <c:v>-44.730999999999995</c:v>
                </c:pt>
                <c:pt idx="10498">
                  <c:v>-44.728999999999999</c:v>
                </c:pt>
                <c:pt idx="10499">
                  <c:v>-44.72699999999999</c:v>
                </c:pt>
                <c:pt idx="10500">
                  <c:v>-44.724999999999994</c:v>
                </c:pt>
                <c:pt idx="10501">
                  <c:v>-44.722999999999999</c:v>
                </c:pt>
                <c:pt idx="10502">
                  <c:v>-44.720999999999989</c:v>
                </c:pt>
                <c:pt idx="10503">
                  <c:v>-44.718999999999994</c:v>
                </c:pt>
                <c:pt idx="10504">
                  <c:v>-44.716999999999999</c:v>
                </c:pt>
                <c:pt idx="10505">
                  <c:v>-44.714999999999989</c:v>
                </c:pt>
                <c:pt idx="10506">
                  <c:v>-44.712999999999994</c:v>
                </c:pt>
                <c:pt idx="10507">
                  <c:v>-44.710999999999999</c:v>
                </c:pt>
                <c:pt idx="10508">
                  <c:v>-44.708999999999996</c:v>
                </c:pt>
                <c:pt idx="10509">
                  <c:v>-44.706999999999994</c:v>
                </c:pt>
                <c:pt idx="10510">
                  <c:v>-44.704999999999998</c:v>
                </c:pt>
                <c:pt idx="10511">
                  <c:v>-44.702999999999996</c:v>
                </c:pt>
                <c:pt idx="10512">
                  <c:v>-44.700999999999993</c:v>
                </c:pt>
                <c:pt idx="10513">
                  <c:v>-44.698999999999998</c:v>
                </c:pt>
                <c:pt idx="10514">
                  <c:v>-44.696999999999996</c:v>
                </c:pt>
                <c:pt idx="10515">
                  <c:v>-44.694999999999993</c:v>
                </c:pt>
                <c:pt idx="10516">
                  <c:v>-44.692999999999998</c:v>
                </c:pt>
                <c:pt idx="10517">
                  <c:v>-44.690999999999995</c:v>
                </c:pt>
                <c:pt idx="10518">
                  <c:v>-44.688999999999993</c:v>
                </c:pt>
                <c:pt idx="10519">
                  <c:v>-44.686999999999998</c:v>
                </c:pt>
                <c:pt idx="10520">
                  <c:v>-44.684999999999995</c:v>
                </c:pt>
                <c:pt idx="10521">
                  <c:v>-44.682999999999993</c:v>
                </c:pt>
                <c:pt idx="10522">
                  <c:v>-44.680999999999997</c:v>
                </c:pt>
                <c:pt idx="10523">
                  <c:v>-44.678999999999995</c:v>
                </c:pt>
                <c:pt idx="10524">
                  <c:v>-44.676999999999992</c:v>
                </c:pt>
                <c:pt idx="10525">
                  <c:v>-44.674999999999997</c:v>
                </c:pt>
                <c:pt idx="10526">
                  <c:v>-44.672999999999995</c:v>
                </c:pt>
                <c:pt idx="10527">
                  <c:v>-44.670999999999992</c:v>
                </c:pt>
                <c:pt idx="10528">
                  <c:v>-44.668999999999997</c:v>
                </c:pt>
                <c:pt idx="10529">
                  <c:v>-44.666999999999994</c:v>
                </c:pt>
                <c:pt idx="10530">
                  <c:v>-44.664999999999992</c:v>
                </c:pt>
                <c:pt idx="10531">
                  <c:v>-44.662999999999997</c:v>
                </c:pt>
                <c:pt idx="10532">
                  <c:v>-44.660999999999994</c:v>
                </c:pt>
                <c:pt idx="10533">
                  <c:v>-44.658999999999992</c:v>
                </c:pt>
                <c:pt idx="10534">
                  <c:v>-44.656999999999996</c:v>
                </c:pt>
                <c:pt idx="10535">
                  <c:v>-44.654999999999994</c:v>
                </c:pt>
                <c:pt idx="10536">
                  <c:v>-44.652999999999992</c:v>
                </c:pt>
                <c:pt idx="10537">
                  <c:v>-44.650999999999996</c:v>
                </c:pt>
                <c:pt idx="10538">
                  <c:v>-44.648999999999994</c:v>
                </c:pt>
                <c:pt idx="10539">
                  <c:v>-44.646999999999991</c:v>
                </c:pt>
                <c:pt idx="10540">
                  <c:v>-44.644999999999996</c:v>
                </c:pt>
                <c:pt idx="10541">
                  <c:v>-44.642999999999994</c:v>
                </c:pt>
                <c:pt idx="10542">
                  <c:v>-44.640999999999991</c:v>
                </c:pt>
                <c:pt idx="10543">
                  <c:v>-44.638999999999996</c:v>
                </c:pt>
                <c:pt idx="10544">
                  <c:v>-44.636999999999993</c:v>
                </c:pt>
                <c:pt idx="10545">
                  <c:v>-44.634999999999991</c:v>
                </c:pt>
                <c:pt idx="10546">
                  <c:v>-44.632999999999996</c:v>
                </c:pt>
                <c:pt idx="10547">
                  <c:v>-44.630999999999993</c:v>
                </c:pt>
                <c:pt idx="10548">
                  <c:v>-44.628999999999991</c:v>
                </c:pt>
                <c:pt idx="10549">
                  <c:v>-44.626999999999995</c:v>
                </c:pt>
                <c:pt idx="10550">
                  <c:v>-44.624999999999993</c:v>
                </c:pt>
                <c:pt idx="10551">
                  <c:v>-44.62299999999999</c:v>
                </c:pt>
                <c:pt idx="10552">
                  <c:v>-44.620999999999995</c:v>
                </c:pt>
                <c:pt idx="10553">
                  <c:v>-44.618999999999993</c:v>
                </c:pt>
                <c:pt idx="10554">
                  <c:v>-44.61699999999999</c:v>
                </c:pt>
                <c:pt idx="10555">
                  <c:v>-44.614999999999995</c:v>
                </c:pt>
                <c:pt idx="10556">
                  <c:v>-44.613</c:v>
                </c:pt>
                <c:pt idx="10557">
                  <c:v>-44.61099999999999</c:v>
                </c:pt>
                <c:pt idx="10558">
                  <c:v>-44.608999999999995</c:v>
                </c:pt>
                <c:pt idx="10559">
                  <c:v>-44.606999999999999</c:v>
                </c:pt>
                <c:pt idx="10560">
                  <c:v>-44.60499999999999</c:v>
                </c:pt>
                <c:pt idx="10561">
                  <c:v>-44.602999999999994</c:v>
                </c:pt>
                <c:pt idx="10562">
                  <c:v>-44.600999999999999</c:v>
                </c:pt>
                <c:pt idx="10563">
                  <c:v>-44.59899999999999</c:v>
                </c:pt>
                <c:pt idx="10564">
                  <c:v>-44.596999999999994</c:v>
                </c:pt>
                <c:pt idx="10565">
                  <c:v>-44.594999999999999</c:v>
                </c:pt>
                <c:pt idx="10566">
                  <c:v>-44.592999999999989</c:v>
                </c:pt>
                <c:pt idx="10567">
                  <c:v>-44.590999999999994</c:v>
                </c:pt>
                <c:pt idx="10568">
                  <c:v>-44.588999999999999</c:v>
                </c:pt>
                <c:pt idx="10569">
                  <c:v>-44.586999999999989</c:v>
                </c:pt>
                <c:pt idx="10570">
                  <c:v>-44.584999999999994</c:v>
                </c:pt>
                <c:pt idx="10571">
                  <c:v>-44.582999999999998</c:v>
                </c:pt>
                <c:pt idx="10572">
                  <c:v>-44.580999999999996</c:v>
                </c:pt>
                <c:pt idx="10573">
                  <c:v>-44.578999999999994</c:v>
                </c:pt>
                <c:pt idx="10574">
                  <c:v>-44.576999999999998</c:v>
                </c:pt>
                <c:pt idx="10575">
                  <c:v>-44.574999999999996</c:v>
                </c:pt>
                <c:pt idx="10576">
                  <c:v>-44.572999999999993</c:v>
                </c:pt>
                <c:pt idx="10577">
                  <c:v>-44.570999999999998</c:v>
                </c:pt>
                <c:pt idx="10578">
                  <c:v>-44.568999999999996</c:v>
                </c:pt>
                <c:pt idx="10579">
                  <c:v>-44.566999999999993</c:v>
                </c:pt>
                <c:pt idx="10580">
                  <c:v>-44.564999999999998</c:v>
                </c:pt>
                <c:pt idx="10581">
                  <c:v>-44.562999999999995</c:v>
                </c:pt>
                <c:pt idx="10582">
                  <c:v>-44.560999999999993</c:v>
                </c:pt>
                <c:pt idx="10583">
                  <c:v>-44.558999999999997</c:v>
                </c:pt>
                <c:pt idx="10584">
                  <c:v>-44.556999999999995</c:v>
                </c:pt>
                <c:pt idx="10585">
                  <c:v>-44.554999999999993</c:v>
                </c:pt>
                <c:pt idx="10586">
                  <c:v>-44.552999999999997</c:v>
                </c:pt>
                <c:pt idx="10587">
                  <c:v>-44.550999999999995</c:v>
                </c:pt>
                <c:pt idx="10588">
                  <c:v>-44.548999999999992</c:v>
                </c:pt>
                <c:pt idx="10589">
                  <c:v>-44.546999999999997</c:v>
                </c:pt>
                <c:pt idx="10590">
                  <c:v>-44.544999999999995</c:v>
                </c:pt>
                <c:pt idx="10591">
                  <c:v>-44.542999999999992</c:v>
                </c:pt>
                <c:pt idx="10592">
                  <c:v>-44.540999999999997</c:v>
                </c:pt>
                <c:pt idx="10593">
                  <c:v>-44.538999999999994</c:v>
                </c:pt>
                <c:pt idx="10594">
                  <c:v>-44.536999999999992</c:v>
                </c:pt>
                <c:pt idx="10595">
                  <c:v>-44.534999999999997</c:v>
                </c:pt>
                <c:pt idx="10596">
                  <c:v>-44.532999999999994</c:v>
                </c:pt>
                <c:pt idx="10597">
                  <c:v>-44.530999999999992</c:v>
                </c:pt>
                <c:pt idx="10598">
                  <c:v>-44.528999999999996</c:v>
                </c:pt>
                <c:pt idx="10599">
                  <c:v>-44.526999999999994</c:v>
                </c:pt>
                <c:pt idx="10600">
                  <c:v>-44.524999999999991</c:v>
                </c:pt>
                <c:pt idx="10601">
                  <c:v>-44.522999999999996</c:v>
                </c:pt>
                <c:pt idx="10602">
                  <c:v>-44.520999999999994</c:v>
                </c:pt>
                <c:pt idx="10603">
                  <c:v>-44.518999999999991</c:v>
                </c:pt>
                <c:pt idx="10604">
                  <c:v>-44.516999999999996</c:v>
                </c:pt>
                <c:pt idx="10605">
                  <c:v>-44.514999999999993</c:v>
                </c:pt>
                <c:pt idx="10606">
                  <c:v>-44.512999999999991</c:v>
                </c:pt>
                <c:pt idx="10607">
                  <c:v>-44.510999999999996</c:v>
                </c:pt>
                <c:pt idx="10608">
                  <c:v>-44.508999999999993</c:v>
                </c:pt>
                <c:pt idx="10609">
                  <c:v>-44.506999999999991</c:v>
                </c:pt>
                <c:pt idx="10610">
                  <c:v>-44.504999999999995</c:v>
                </c:pt>
                <c:pt idx="10611">
                  <c:v>-44.502999999999993</c:v>
                </c:pt>
                <c:pt idx="10612">
                  <c:v>-44.500999999999991</c:v>
                </c:pt>
                <c:pt idx="10613">
                  <c:v>-44.498999999999995</c:v>
                </c:pt>
                <c:pt idx="10614">
                  <c:v>-44.496999999999993</c:v>
                </c:pt>
                <c:pt idx="10615">
                  <c:v>-44.49499999999999</c:v>
                </c:pt>
                <c:pt idx="10616">
                  <c:v>-44.492999999999995</c:v>
                </c:pt>
                <c:pt idx="10617">
                  <c:v>-44.490999999999993</c:v>
                </c:pt>
                <c:pt idx="10618">
                  <c:v>-44.48899999999999</c:v>
                </c:pt>
                <c:pt idx="10619">
                  <c:v>-44.486999999999995</c:v>
                </c:pt>
                <c:pt idx="10620">
                  <c:v>-44.484999999999999</c:v>
                </c:pt>
                <c:pt idx="10621">
                  <c:v>-44.48299999999999</c:v>
                </c:pt>
                <c:pt idx="10622">
                  <c:v>-44.480999999999995</c:v>
                </c:pt>
                <c:pt idx="10623">
                  <c:v>-44.478999999999999</c:v>
                </c:pt>
                <c:pt idx="10624">
                  <c:v>-44.47699999999999</c:v>
                </c:pt>
                <c:pt idx="10625">
                  <c:v>-44.474999999999994</c:v>
                </c:pt>
                <c:pt idx="10626">
                  <c:v>-44.472999999999999</c:v>
                </c:pt>
                <c:pt idx="10627">
                  <c:v>-44.470999999999989</c:v>
                </c:pt>
                <c:pt idx="10628">
                  <c:v>-44.468999999999994</c:v>
                </c:pt>
                <c:pt idx="10629">
                  <c:v>-44.466999999999999</c:v>
                </c:pt>
                <c:pt idx="10630">
                  <c:v>-44.464999999999989</c:v>
                </c:pt>
                <c:pt idx="10631">
                  <c:v>-44.462999999999994</c:v>
                </c:pt>
                <c:pt idx="10632">
                  <c:v>-44.460999999999999</c:v>
                </c:pt>
                <c:pt idx="10633">
                  <c:v>-44.458999999999996</c:v>
                </c:pt>
                <c:pt idx="10634">
                  <c:v>-44.456999999999994</c:v>
                </c:pt>
                <c:pt idx="10635">
                  <c:v>-44.454999999999998</c:v>
                </c:pt>
                <c:pt idx="10636">
                  <c:v>-44.452999999999996</c:v>
                </c:pt>
                <c:pt idx="10637">
                  <c:v>-44.450999999999993</c:v>
                </c:pt>
                <c:pt idx="10638">
                  <c:v>-44.448999999999998</c:v>
                </c:pt>
                <c:pt idx="10639">
                  <c:v>-44.446999999999996</c:v>
                </c:pt>
                <c:pt idx="10640">
                  <c:v>-44.444999999999993</c:v>
                </c:pt>
                <c:pt idx="10641">
                  <c:v>-44.442999999999998</c:v>
                </c:pt>
                <c:pt idx="10642">
                  <c:v>-44.440999999999995</c:v>
                </c:pt>
                <c:pt idx="10643">
                  <c:v>-44.438999999999993</c:v>
                </c:pt>
                <c:pt idx="10644">
                  <c:v>-44.436999999999998</c:v>
                </c:pt>
                <c:pt idx="10645">
                  <c:v>-44.434999999999995</c:v>
                </c:pt>
                <c:pt idx="10646">
                  <c:v>-44.432999999999993</c:v>
                </c:pt>
                <c:pt idx="10647">
                  <c:v>-44.430999999999997</c:v>
                </c:pt>
                <c:pt idx="10648">
                  <c:v>-44.428999999999995</c:v>
                </c:pt>
                <c:pt idx="10649">
                  <c:v>-44.426999999999992</c:v>
                </c:pt>
                <c:pt idx="10650">
                  <c:v>-44.424999999999997</c:v>
                </c:pt>
                <c:pt idx="10651">
                  <c:v>-44.422999999999995</c:v>
                </c:pt>
                <c:pt idx="10652">
                  <c:v>-44.420999999999992</c:v>
                </c:pt>
                <c:pt idx="10653">
                  <c:v>-44.418999999999997</c:v>
                </c:pt>
                <c:pt idx="10654">
                  <c:v>-44.416999999999994</c:v>
                </c:pt>
                <c:pt idx="10655">
                  <c:v>-44.414999999999992</c:v>
                </c:pt>
                <c:pt idx="10656">
                  <c:v>-44.412999999999997</c:v>
                </c:pt>
                <c:pt idx="10657">
                  <c:v>-44.410999999999994</c:v>
                </c:pt>
                <c:pt idx="10658">
                  <c:v>-44.408999999999992</c:v>
                </c:pt>
                <c:pt idx="10659">
                  <c:v>-44.406999999999996</c:v>
                </c:pt>
                <c:pt idx="10660">
                  <c:v>-44.404999999999994</c:v>
                </c:pt>
                <c:pt idx="10661">
                  <c:v>-44.402999999999992</c:v>
                </c:pt>
                <c:pt idx="10662">
                  <c:v>-44.400999999999996</c:v>
                </c:pt>
                <c:pt idx="10663">
                  <c:v>-44.398999999999994</c:v>
                </c:pt>
                <c:pt idx="10664">
                  <c:v>-44.396999999999991</c:v>
                </c:pt>
                <c:pt idx="10665">
                  <c:v>-44.394999999999996</c:v>
                </c:pt>
                <c:pt idx="10666">
                  <c:v>-44.392999999999994</c:v>
                </c:pt>
                <c:pt idx="10667">
                  <c:v>-44.390999999999991</c:v>
                </c:pt>
                <c:pt idx="10668">
                  <c:v>-44.388999999999996</c:v>
                </c:pt>
                <c:pt idx="10669">
                  <c:v>-44.386999999999993</c:v>
                </c:pt>
                <c:pt idx="10670">
                  <c:v>-44.384999999999991</c:v>
                </c:pt>
                <c:pt idx="10671">
                  <c:v>-44.382999999999996</c:v>
                </c:pt>
                <c:pt idx="10672">
                  <c:v>-44.380999999999993</c:v>
                </c:pt>
                <c:pt idx="10673">
                  <c:v>-44.378999999999991</c:v>
                </c:pt>
                <c:pt idx="10674">
                  <c:v>-44.376999999999995</c:v>
                </c:pt>
                <c:pt idx="10675">
                  <c:v>-44.374999999999993</c:v>
                </c:pt>
                <c:pt idx="10676">
                  <c:v>-44.37299999999999</c:v>
                </c:pt>
                <c:pt idx="10677">
                  <c:v>-44.370999999999995</c:v>
                </c:pt>
                <c:pt idx="10678">
                  <c:v>-44.368999999999993</c:v>
                </c:pt>
                <c:pt idx="10679">
                  <c:v>-44.36699999999999</c:v>
                </c:pt>
                <c:pt idx="10680">
                  <c:v>-44.364999999999995</c:v>
                </c:pt>
                <c:pt idx="10681">
                  <c:v>-44.363</c:v>
                </c:pt>
                <c:pt idx="10682">
                  <c:v>-44.36099999999999</c:v>
                </c:pt>
                <c:pt idx="10683">
                  <c:v>-44.358999999999995</c:v>
                </c:pt>
                <c:pt idx="10684">
                  <c:v>-44.356999999999999</c:v>
                </c:pt>
                <c:pt idx="10685">
                  <c:v>-44.35499999999999</c:v>
                </c:pt>
                <c:pt idx="10686">
                  <c:v>-44.352999999999994</c:v>
                </c:pt>
                <c:pt idx="10687">
                  <c:v>-44.350999999999999</c:v>
                </c:pt>
                <c:pt idx="10688">
                  <c:v>-44.34899999999999</c:v>
                </c:pt>
                <c:pt idx="10689">
                  <c:v>-44.346999999999994</c:v>
                </c:pt>
                <c:pt idx="10690">
                  <c:v>-44.344999999999999</c:v>
                </c:pt>
                <c:pt idx="10691">
                  <c:v>-44.342999999999989</c:v>
                </c:pt>
                <c:pt idx="10692">
                  <c:v>-44.340999999999994</c:v>
                </c:pt>
                <c:pt idx="10693">
                  <c:v>-44.338999999999999</c:v>
                </c:pt>
                <c:pt idx="10694">
                  <c:v>-44.336999999999989</c:v>
                </c:pt>
                <c:pt idx="10695">
                  <c:v>-44.334999999999994</c:v>
                </c:pt>
                <c:pt idx="10696">
                  <c:v>-44.332999999999998</c:v>
                </c:pt>
                <c:pt idx="10697">
                  <c:v>-44.330999999999996</c:v>
                </c:pt>
                <c:pt idx="10698">
                  <c:v>-44.328999999999994</c:v>
                </c:pt>
                <c:pt idx="10699">
                  <c:v>-44.326999999999998</c:v>
                </c:pt>
                <c:pt idx="10700">
                  <c:v>-44.324999999999996</c:v>
                </c:pt>
                <c:pt idx="10701">
                  <c:v>-44.322999999999993</c:v>
                </c:pt>
                <c:pt idx="10702">
                  <c:v>-44.320999999999998</c:v>
                </c:pt>
                <c:pt idx="10703">
                  <c:v>-44.318999999999996</c:v>
                </c:pt>
                <c:pt idx="10704">
                  <c:v>-44.316999999999993</c:v>
                </c:pt>
                <c:pt idx="10705">
                  <c:v>-44.314999999999998</c:v>
                </c:pt>
                <c:pt idx="10706">
                  <c:v>-44.312999999999995</c:v>
                </c:pt>
                <c:pt idx="10707">
                  <c:v>-44.310999999999993</c:v>
                </c:pt>
                <c:pt idx="10708">
                  <c:v>-44.308999999999997</c:v>
                </c:pt>
                <c:pt idx="10709">
                  <c:v>-44.306999999999995</c:v>
                </c:pt>
                <c:pt idx="10710">
                  <c:v>-44.304999999999993</c:v>
                </c:pt>
                <c:pt idx="10711">
                  <c:v>-44.302999999999997</c:v>
                </c:pt>
                <c:pt idx="10712">
                  <c:v>-44.300999999999995</c:v>
                </c:pt>
                <c:pt idx="10713">
                  <c:v>-44.298999999999992</c:v>
                </c:pt>
                <c:pt idx="10714">
                  <c:v>-44.296999999999997</c:v>
                </c:pt>
                <c:pt idx="10715">
                  <c:v>-44.294999999999995</c:v>
                </c:pt>
                <c:pt idx="10716">
                  <c:v>-44.292999999999992</c:v>
                </c:pt>
                <c:pt idx="10717">
                  <c:v>-44.290999999999997</c:v>
                </c:pt>
                <c:pt idx="10718">
                  <c:v>-44.288999999999994</c:v>
                </c:pt>
                <c:pt idx="10719">
                  <c:v>-44.286999999999992</c:v>
                </c:pt>
                <c:pt idx="10720">
                  <c:v>-44.284999999999997</c:v>
                </c:pt>
                <c:pt idx="10721">
                  <c:v>-44.282999999999994</c:v>
                </c:pt>
                <c:pt idx="10722">
                  <c:v>-44.280999999999992</c:v>
                </c:pt>
                <c:pt idx="10723">
                  <c:v>-44.278999999999996</c:v>
                </c:pt>
                <c:pt idx="10724">
                  <c:v>-44.276999999999994</c:v>
                </c:pt>
                <c:pt idx="10725">
                  <c:v>-44.274999999999991</c:v>
                </c:pt>
                <c:pt idx="10726">
                  <c:v>-44.272999999999996</c:v>
                </c:pt>
                <c:pt idx="10727">
                  <c:v>-44.270999999999994</c:v>
                </c:pt>
                <c:pt idx="10728">
                  <c:v>-44.268999999999991</c:v>
                </c:pt>
                <c:pt idx="10729">
                  <c:v>-44.266999999999996</c:v>
                </c:pt>
                <c:pt idx="10730">
                  <c:v>-44.264999999999993</c:v>
                </c:pt>
                <c:pt idx="10731">
                  <c:v>-44.262999999999991</c:v>
                </c:pt>
                <c:pt idx="10732">
                  <c:v>-44.260999999999996</c:v>
                </c:pt>
                <c:pt idx="10733">
                  <c:v>-44.258999999999993</c:v>
                </c:pt>
                <c:pt idx="10734">
                  <c:v>-44.256999999999991</c:v>
                </c:pt>
                <c:pt idx="10735">
                  <c:v>-44.254999999999995</c:v>
                </c:pt>
                <c:pt idx="10736">
                  <c:v>-44.252999999999993</c:v>
                </c:pt>
                <c:pt idx="10737">
                  <c:v>-44.250999999999991</c:v>
                </c:pt>
                <c:pt idx="10738">
                  <c:v>-44.248999999999995</c:v>
                </c:pt>
                <c:pt idx="10739">
                  <c:v>-44.246999999999993</c:v>
                </c:pt>
                <c:pt idx="10740">
                  <c:v>-44.24499999999999</c:v>
                </c:pt>
                <c:pt idx="10741">
                  <c:v>-44.242999999999995</c:v>
                </c:pt>
                <c:pt idx="10742">
                  <c:v>-44.240999999999993</c:v>
                </c:pt>
                <c:pt idx="10743">
                  <c:v>-44.23899999999999</c:v>
                </c:pt>
                <c:pt idx="10744">
                  <c:v>-44.236999999999995</c:v>
                </c:pt>
                <c:pt idx="10745">
                  <c:v>-44.234999999999999</c:v>
                </c:pt>
                <c:pt idx="10746">
                  <c:v>-44.23299999999999</c:v>
                </c:pt>
                <c:pt idx="10747">
                  <c:v>-44.230999999999995</c:v>
                </c:pt>
                <c:pt idx="10748">
                  <c:v>-44.228999999999999</c:v>
                </c:pt>
                <c:pt idx="10749">
                  <c:v>-44.22699999999999</c:v>
                </c:pt>
                <c:pt idx="10750">
                  <c:v>-44.224999999999994</c:v>
                </c:pt>
                <c:pt idx="10751">
                  <c:v>-44.222999999999999</c:v>
                </c:pt>
                <c:pt idx="10752">
                  <c:v>-44.220999999999989</c:v>
                </c:pt>
                <c:pt idx="10753">
                  <c:v>-44.218999999999994</c:v>
                </c:pt>
                <c:pt idx="10754">
                  <c:v>-44.216999999999999</c:v>
                </c:pt>
                <c:pt idx="10755">
                  <c:v>-44.214999999999989</c:v>
                </c:pt>
                <c:pt idx="10756">
                  <c:v>-44.212999999999994</c:v>
                </c:pt>
                <c:pt idx="10757">
                  <c:v>-44.210999999999999</c:v>
                </c:pt>
                <c:pt idx="10758">
                  <c:v>-44.208999999999996</c:v>
                </c:pt>
                <c:pt idx="10759">
                  <c:v>-44.206999999999994</c:v>
                </c:pt>
                <c:pt idx="10760">
                  <c:v>-44.204999999999998</c:v>
                </c:pt>
                <c:pt idx="10761">
                  <c:v>-44.202999999999996</c:v>
                </c:pt>
                <c:pt idx="10762">
                  <c:v>-44.200999999999993</c:v>
                </c:pt>
                <c:pt idx="10763">
                  <c:v>-44.198999999999998</c:v>
                </c:pt>
                <c:pt idx="10764">
                  <c:v>-44.196999999999996</c:v>
                </c:pt>
                <c:pt idx="10765">
                  <c:v>-44.194999999999993</c:v>
                </c:pt>
                <c:pt idx="10766">
                  <c:v>-44.192999999999998</c:v>
                </c:pt>
                <c:pt idx="10767">
                  <c:v>-44.190999999999995</c:v>
                </c:pt>
                <c:pt idx="10768">
                  <c:v>-44.188999999999993</c:v>
                </c:pt>
                <c:pt idx="10769">
                  <c:v>-44.186999999999998</c:v>
                </c:pt>
                <c:pt idx="10770">
                  <c:v>-44.184999999999995</c:v>
                </c:pt>
                <c:pt idx="10771">
                  <c:v>-44.182999999999993</c:v>
                </c:pt>
                <c:pt idx="10772">
                  <c:v>-44.180999999999997</c:v>
                </c:pt>
                <c:pt idx="10773">
                  <c:v>-44.178999999999995</c:v>
                </c:pt>
                <c:pt idx="10774">
                  <c:v>-44.176999999999992</c:v>
                </c:pt>
                <c:pt idx="10775">
                  <c:v>-44.174999999999997</c:v>
                </c:pt>
                <c:pt idx="10776">
                  <c:v>-44.172999999999995</c:v>
                </c:pt>
                <c:pt idx="10777">
                  <c:v>-44.170999999999992</c:v>
                </c:pt>
                <c:pt idx="10778">
                  <c:v>-44.168999999999997</c:v>
                </c:pt>
                <c:pt idx="10779">
                  <c:v>-44.166999999999994</c:v>
                </c:pt>
                <c:pt idx="10780">
                  <c:v>-44.164999999999992</c:v>
                </c:pt>
                <c:pt idx="10781">
                  <c:v>-44.162999999999997</c:v>
                </c:pt>
                <c:pt idx="10782">
                  <c:v>-44.160999999999994</c:v>
                </c:pt>
                <c:pt idx="10783">
                  <c:v>-44.158999999999992</c:v>
                </c:pt>
                <c:pt idx="10784">
                  <c:v>-44.156999999999996</c:v>
                </c:pt>
                <c:pt idx="10785">
                  <c:v>-44.154999999999994</c:v>
                </c:pt>
                <c:pt idx="10786">
                  <c:v>-44.152999999999992</c:v>
                </c:pt>
                <c:pt idx="10787">
                  <c:v>-44.150999999999996</c:v>
                </c:pt>
                <c:pt idx="10788">
                  <c:v>-44.148999999999994</c:v>
                </c:pt>
                <c:pt idx="10789">
                  <c:v>-44.146999999999991</c:v>
                </c:pt>
                <c:pt idx="10790">
                  <c:v>-44.144999999999996</c:v>
                </c:pt>
                <c:pt idx="10791">
                  <c:v>-44.142999999999994</c:v>
                </c:pt>
                <c:pt idx="10792">
                  <c:v>-44.140999999999991</c:v>
                </c:pt>
                <c:pt idx="10793">
                  <c:v>-44.138999999999996</c:v>
                </c:pt>
                <c:pt idx="10794">
                  <c:v>-44.136999999999993</c:v>
                </c:pt>
                <c:pt idx="10795">
                  <c:v>-44.134999999999991</c:v>
                </c:pt>
                <c:pt idx="10796">
                  <c:v>-44.132999999999996</c:v>
                </c:pt>
                <c:pt idx="10797">
                  <c:v>-44.130999999999993</c:v>
                </c:pt>
                <c:pt idx="10798">
                  <c:v>-44.128999999999991</c:v>
                </c:pt>
                <c:pt idx="10799">
                  <c:v>-44.126999999999995</c:v>
                </c:pt>
                <c:pt idx="10800">
                  <c:v>-44.124999999999993</c:v>
                </c:pt>
                <c:pt idx="10801">
                  <c:v>-44.12299999999999</c:v>
                </c:pt>
                <c:pt idx="10802">
                  <c:v>-44.120999999999995</c:v>
                </c:pt>
                <c:pt idx="10803">
                  <c:v>-44.118999999999993</c:v>
                </c:pt>
                <c:pt idx="10804">
                  <c:v>-44.11699999999999</c:v>
                </c:pt>
                <c:pt idx="10805">
                  <c:v>-44.114999999999995</c:v>
                </c:pt>
                <c:pt idx="10806">
                  <c:v>-44.113</c:v>
                </c:pt>
                <c:pt idx="10807">
                  <c:v>-44.11099999999999</c:v>
                </c:pt>
                <c:pt idx="10808">
                  <c:v>-44.108999999999995</c:v>
                </c:pt>
                <c:pt idx="10809">
                  <c:v>-44.106999999999999</c:v>
                </c:pt>
                <c:pt idx="10810">
                  <c:v>-44.10499999999999</c:v>
                </c:pt>
                <c:pt idx="10811">
                  <c:v>-44.102999999999994</c:v>
                </c:pt>
                <c:pt idx="10812">
                  <c:v>-44.100999999999999</c:v>
                </c:pt>
                <c:pt idx="10813">
                  <c:v>-44.09899999999999</c:v>
                </c:pt>
                <c:pt idx="10814">
                  <c:v>-44.096999999999994</c:v>
                </c:pt>
                <c:pt idx="10815">
                  <c:v>-44.094999999999999</c:v>
                </c:pt>
                <c:pt idx="10816">
                  <c:v>-44.092999999999989</c:v>
                </c:pt>
                <c:pt idx="10817">
                  <c:v>-44.090999999999994</c:v>
                </c:pt>
                <c:pt idx="10818">
                  <c:v>-44.088999999999999</c:v>
                </c:pt>
                <c:pt idx="10819">
                  <c:v>-44.086999999999989</c:v>
                </c:pt>
                <c:pt idx="10820">
                  <c:v>-44.084999999999994</c:v>
                </c:pt>
                <c:pt idx="10821">
                  <c:v>-44.082999999999998</c:v>
                </c:pt>
                <c:pt idx="10822">
                  <c:v>-44.080999999999996</c:v>
                </c:pt>
                <c:pt idx="10823">
                  <c:v>-44.078999999999994</c:v>
                </c:pt>
                <c:pt idx="10824">
                  <c:v>-44.076999999999998</c:v>
                </c:pt>
                <c:pt idx="10825">
                  <c:v>-44.074999999999996</c:v>
                </c:pt>
                <c:pt idx="10826">
                  <c:v>-44.072999999999993</c:v>
                </c:pt>
                <c:pt idx="10827">
                  <c:v>-44.070999999999998</c:v>
                </c:pt>
                <c:pt idx="10828">
                  <c:v>-44.068999999999996</c:v>
                </c:pt>
                <c:pt idx="10829">
                  <c:v>-44.066999999999993</c:v>
                </c:pt>
                <c:pt idx="10830">
                  <c:v>-44.064999999999998</c:v>
                </c:pt>
                <c:pt idx="10831">
                  <c:v>-44.062999999999995</c:v>
                </c:pt>
                <c:pt idx="10832">
                  <c:v>-44.060999999999993</c:v>
                </c:pt>
                <c:pt idx="10833">
                  <c:v>-44.058999999999997</c:v>
                </c:pt>
                <c:pt idx="10834">
                  <c:v>-44.056999999999995</c:v>
                </c:pt>
                <c:pt idx="10835">
                  <c:v>-44.054999999999993</c:v>
                </c:pt>
                <c:pt idx="10836">
                  <c:v>-44.052999999999997</c:v>
                </c:pt>
                <c:pt idx="10837">
                  <c:v>-44.050999999999995</c:v>
                </c:pt>
                <c:pt idx="10838">
                  <c:v>-44.048999999999992</c:v>
                </c:pt>
                <c:pt idx="10839">
                  <c:v>-44.046999999999997</c:v>
                </c:pt>
                <c:pt idx="10840">
                  <c:v>-44.044999999999995</c:v>
                </c:pt>
                <c:pt idx="10841">
                  <c:v>-44.042999999999992</c:v>
                </c:pt>
                <c:pt idx="10842">
                  <c:v>-44.040999999999997</c:v>
                </c:pt>
                <c:pt idx="10843">
                  <c:v>-44.038999999999994</c:v>
                </c:pt>
                <c:pt idx="10844">
                  <c:v>-44.036999999999992</c:v>
                </c:pt>
                <c:pt idx="10845">
                  <c:v>-44.034999999999997</c:v>
                </c:pt>
                <c:pt idx="10846">
                  <c:v>-44.032999999999994</c:v>
                </c:pt>
                <c:pt idx="10847">
                  <c:v>-44.030999999999992</c:v>
                </c:pt>
                <c:pt idx="10848">
                  <c:v>-44.028999999999996</c:v>
                </c:pt>
                <c:pt idx="10849">
                  <c:v>-44.026999999999994</c:v>
                </c:pt>
                <c:pt idx="10850">
                  <c:v>-44.024999999999991</c:v>
                </c:pt>
                <c:pt idx="10851">
                  <c:v>-44.022999999999996</c:v>
                </c:pt>
                <c:pt idx="10852">
                  <c:v>-44.020999999999994</c:v>
                </c:pt>
                <c:pt idx="10853">
                  <c:v>-44.018999999999991</c:v>
                </c:pt>
                <c:pt idx="10854">
                  <c:v>-44.016999999999996</c:v>
                </c:pt>
                <c:pt idx="10855">
                  <c:v>-44.014999999999993</c:v>
                </c:pt>
                <c:pt idx="10856">
                  <c:v>-44.012999999999991</c:v>
                </c:pt>
                <c:pt idx="10857">
                  <c:v>-44.010999999999996</c:v>
                </c:pt>
                <c:pt idx="10858">
                  <c:v>-44.008999999999993</c:v>
                </c:pt>
                <c:pt idx="10859">
                  <c:v>-44.006999999999991</c:v>
                </c:pt>
                <c:pt idx="10860">
                  <c:v>-44.004999999999995</c:v>
                </c:pt>
                <c:pt idx="10861">
                  <c:v>-44.002999999999993</c:v>
                </c:pt>
                <c:pt idx="10862">
                  <c:v>-44.000999999999991</c:v>
                </c:pt>
                <c:pt idx="10863">
                  <c:v>-43.998999999999995</c:v>
                </c:pt>
                <c:pt idx="10864">
                  <c:v>-43.996999999999993</c:v>
                </c:pt>
                <c:pt idx="10865">
                  <c:v>-43.99499999999999</c:v>
                </c:pt>
                <c:pt idx="10866">
                  <c:v>-43.992999999999995</c:v>
                </c:pt>
                <c:pt idx="10867">
                  <c:v>-43.990999999999993</c:v>
                </c:pt>
                <c:pt idx="10868">
                  <c:v>-43.98899999999999</c:v>
                </c:pt>
                <c:pt idx="10869">
                  <c:v>-43.986999999999995</c:v>
                </c:pt>
                <c:pt idx="10870">
                  <c:v>-43.984999999999999</c:v>
                </c:pt>
                <c:pt idx="10871">
                  <c:v>-43.98299999999999</c:v>
                </c:pt>
                <c:pt idx="10872">
                  <c:v>-43.980999999999995</c:v>
                </c:pt>
                <c:pt idx="10873">
                  <c:v>-43.978999999999999</c:v>
                </c:pt>
                <c:pt idx="10874">
                  <c:v>-43.97699999999999</c:v>
                </c:pt>
                <c:pt idx="10875">
                  <c:v>-43.974999999999994</c:v>
                </c:pt>
                <c:pt idx="10876">
                  <c:v>-43.972999999999999</c:v>
                </c:pt>
                <c:pt idx="10877">
                  <c:v>-43.970999999999989</c:v>
                </c:pt>
                <c:pt idx="10878">
                  <c:v>-43.968999999999994</c:v>
                </c:pt>
                <c:pt idx="10879">
                  <c:v>-43.966999999999999</c:v>
                </c:pt>
                <c:pt idx="10880">
                  <c:v>-43.964999999999989</c:v>
                </c:pt>
                <c:pt idx="10881">
                  <c:v>-43.962999999999994</c:v>
                </c:pt>
                <c:pt idx="10882">
                  <c:v>-43.960999999999999</c:v>
                </c:pt>
                <c:pt idx="10883">
                  <c:v>-43.958999999999996</c:v>
                </c:pt>
                <c:pt idx="10884">
                  <c:v>-43.956999999999994</c:v>
                </c:pt>
                <c:pt idx="10885">
                  <c:v>-43.954999999999998</c:v>
                </c:pt>
                <c:pt idx="10886">
                  <c:v>-43.952999999999996</c:v>
                </c:pt>
                <c:pt idx="10887">
                  <c:v>-43.950999999999993</c:v>
                </c:pt>
                <c:pt idx="10888">
                  <c:v>-43.948999999999998</c:v>
                </c:pt>
                <c:pt idx="10889">
                  <c:v>-43.946999999999996</c:v>
                </c:pt>
                <c:pt idx="10890">
                  <c:v>-43.944999999999993</c:v>
                </c:pt>
                <c:pt idx="10891">
                  <c:v>-43.942999999999998</c:v>
                </c:pt>
                <c:pt idx="10892">
                  <c:v>-43.940999999999995</c:v>
                </c:pt>
                <c:pt idx="10893">
                  <c:v>-43.938999999999993</c:v>
                </c:pt>
                <c:pt idx="10894">
                  <c:v>-43.936999999999998</c:v>
                </c:pt>
                <c:pt idx="10895">
                  <c:v>-43.934999999999995</c:v>
                </c:pt>
                <c:pt idx="10896">
                  <c:v>-43.932999999999993</c:v>
                </c:pt>
                <c:pt idx="10897">
                  <c:v>-43.930999999999997</c:v>
                </c:pt>
                <c:pt idx="10898">
                  <c:v>-43.928999999999995</c:v>
                </c:pt>
                <c:pt idx="10899">
                  <c:v>-43.926999999999992</c:v>
                </c:pt>
                <c:pt idx="10900">
                  <c:v>-43.924999999999997</c:v>
                </c:pt>
                <c:pt idx="10901">
                  <c:v>-43.922999999999995</c:v>
                </c:pt>
                <c:pt idx="10902">
                  <c:v>-43.920999999999992</c:v>
                </c:pt>
                <c:pt idx="10903">
                  <c:v>-43.918999999999997</c:v>
                </c:pt>
                <c:pt idx="10904">
                  <c:v>-43.916999999999994</c:v>
                </c:pt>
                <c:pt idx="10905">
                  <c:v>-43.914999999999992</c:v>
                </c:pt>
                <c:pt idx="10906">
                  <c:v>-43.912999999999997</c:v>
                </c:pt>
                <c:pt idx="10907">
                  <c:v>-43.910999999999994</c:v>
                </c:pt>
                <c:pt idx="10908">
                  <c:v>-43.908999999999992</c:v>
                </c:pt>
                <c:pt idx="10909">
                  <c:v>-43.906999999999996</c:v>
                </c:pt>
                <c:pt idx="10910">
                  <c:v>-43.904999999999994</c:v>
                </c:pt>
                <c:pt idx="10911">
                  <c:v>-43.902999999999992</c:v>
                </c:pt>
                <c:pt idx="10912">
                  <c:v>-43.900999999999996</c:v>
                </c:pt>
                <c:pt idx="10913">
                  <c:v>-43.898999999999994</c:v>
                </c:pt>
                <c:pt idx="10914">
                  <c:v>-43.896999999999991</c:v>
                </c:pt>
                <c:pt idx="10915">
                  <c:v>-43.894999999999996</c:v>
                </c:pt>
                <c:pt idx="10916">
                  <c:v>-43.892999999999994</c:v>
                </c:pt>
                <c:pt idx="10917">
                  <c:v>-43.890999999999991</c:v>
                </c:pt>
                <c:pt idx="10918">
                  <c:v>-43.888999999999996</c:v>
                </c:pt>
                <c:pt idx="10919">
                  <c:v>-43.886999999999993</c:v>
                </c:pt>
                <c:pt idx="10920">
                  <c:v>-43.884999999999991</c:v>
                </c:pt>
                <c:pt idx="10921">
                  <c:v>-43.882999999999996</c:v>
                </c:pt>
                <c:pt idx="10922">
                  <c:v>-43.880999999999993</c:v>
                </c:pt>
                <c:pt idx="10923">
                  <c:v>-43.878999999999991</c:v>
                </c:pt>
                <c:pt idx="10924">
                  <c:v>-43.876999999999995</c:v>
                </c:pt>
                <c:pt idx="10925">
                  <c:v>-43.874999999999993</c:v>
                </c:pt>
                <c:pt idx="10926">
                  <c:v>-43.87299999999999</c:v>
                </c:pt>
                <c:pt idx="10927">
                  <c:v>-43.870999999999995</c:v>
                </c:pt>
                <c:pt idx="10928">
                  <c:v>-43.868999999999993</c:v>
                </c:pt>
                <c:pt idx="10929">
                  <c:v>-43.86699999999999</c:v>
                </c:pt>
                <c:pt idx="10930">
                  <c:v>-43.864999999999995</c:v>
                </c:pt>
                <c:pt idx="10931">
                  <c:v>-43.863</c:v>
                </c:pt>
                <c:pt idx="10932">
                  <c:v>-43.86099999999999</c:v>
                </c:pt>
                <c:pt idx="10933">
                  <c:v>-43.858999999999995</c:v>
                </c:pt>
                <c:pt idx="10934">
                  <c:v>-43.856999999999999</c:v>
                </c:pt>
                <c:pt idx="10935">
                  <c:v>-43.85499999999999</c:v>
                </c:pt>
                <c:pt idx="10936">
                  <c:v>-43.852999999999994</c:v>
                </c:pt>
                <c:pt idx="10937">
                  <c:v>-43.850999999999999</c:v>
                </c:pt>
                <c:pt idx="10938">
                  <c:v>-43.84899999999999</c:v>
                </c:pt>
                <c:pt idx="10939">
                  <c:v>-43.846999999999994</c:v>
                </c:pt>
                <c:pt idx="10940">
                  <c:v>-43.844999999999999</c:v>
                </c:pt>
                <c:pt idx="10941">
                  <c:v>-43.842999999999989</c:v>
                </c:pt>
                <c:pt idx="10942">
                  <c:v>-43.840999999999994</c:v>
                </c:pt>
                <c:pt idx="10943">
                  <c:v>-43.838999999999999</c:v>
                </c:pt>
                <c:pt idx="10944">
                  <c:v>-43.836999999999989</c:v>
                </c:pt>
                <c:pt idx="10945">
                  <c:v>-43.834999999999994</c:v>
                </c:pt>
                <c:pt idx="10946">
                  <c:v>-43.832999999999998</c:v>
                </c:pt>
                <c:pt idx="10947">
                  <c:v>-43.830999999999996</c:v>
                </c:pt>
                <c:pt idx="10948">
                  <c:v>-43.828999999999994</c:v>
                </c:pt>
                <c:pt idx="10949">
                  <c:v>-43.826999999999998</c:v>
                </c:pt>
                <c:pt idx="10950">
                  <c:v>-43.824999999999996</c:v>
                </c:pt>
                <c:pt idx="10951">
                  <c:v>-43.822999999999993</c:v>
                </c:pt>
                <c:pt idx="10952">
                  <c:v>-43.820999999999998</c:v>
                </c:pt>
                <c:pt idx="10953">
                  <c:v>-43.818999999999996</c:v>
                </c:pt>
                <c:pt idx="10954">
                  <c:v>-43.816999999999993</c:v>
                </c:pt>
                <c:pt idx="10955">
                  <c:v>-43.814999999999998</c:v>
                </c:pt>
                <c:pt idx="10956">
                  <c:v>-43.812999999999995</c:v>
                </c:pt>
                <c:pt idx="10957">
                  <c:v>-43.810999999999993</c:v>
                </c:pt>
                <c:pt idx="10958">
                  <c:v>-43.808999999999997</c:v>
                </c:pt>
                <c:pt idx="10959">
                  <c:v>-43.806999999999995</c:v>
                </c:pt>
                <c:pt idx="10960">
                  <c:v>-43.804999999999993</c:v>
                </c:pt>
                <c:pt idx="10961">
                  <c:v>-43.802999999999997</c:v>
                </c:pt>
                <c:pt idx="10962">
                  <c:v>-43.800999999999995</c:v>
                </c:pt>
                <c:pt idx="10963">
                  <c:v>-43.798999999999992</c:v>
                </c:pt>
                <c:pt idx="10964">
                  <c:v>-43.796999999999997</c:v>
                </c:pt>
                <c:pt idx="10965">
                  <c:v>-43.794999999999995</c:v>
                </c:pt>
                <c:pt idx="10966">
                  <c:v>-43.792999999999992</c:v>
                </c:pt>
                <c:pt idx="10967">
                  <c:v>-43.790999999999997</c:v>
                </c:pt>
                <c:pt idx="10968">
                  <c:v>-43.788999999999994</c:v>
                </c:pt>
                <c:pt idx="10969">
                  <c:v>-43.786999999999992</c:v>
                </c:pt>
                <c:pt idx="10970">
                  <c:v>-43.784999999999997</c:v>
                </c:pt>
                <c:pt idx="10971">
                  <c:v>-43.782999999999994</c:v>
                </c:pt>
                <c:pt idx="10972">
                  <c:v>-43.780999999999992</c:v>
                </c:pt>
                <c:pt idx="10973">
                  <c:v>-43.778999999999996</c:v>
                </c:pt>
                <c:pt idx="10974">
                  <c:v>-43.776999999999994</c:v>
                </c:pt>
                <c:pt idx="10975">
                  <c:v>-43.774999999999991</c:v>
                </c:pt>
                <c:pt idx="10976">
                  <c:v>-43.772999999999996</c:v>
                </c:pt>
                <c:pt idx="10977">
                  <c:v>-43.770999999999994</c:v>
                </c:pt>
                <c:pt idx="10978">
                  <c:v>-43.768999999999991</c:v>
                </c:pt>
                <c:pt idx="10979">
                  <c:v>-43.766999999999996</c:v>
                </c:pt>
                <c:pt idx="10980">
                  <c:v>-43.764999999999993</c:v>
                </c:pt>
                <c:pt idx="10981">
                  <c:v>-43.762999999999991</c:v>
                </c:pt>
                <c:pt idx="10982">
                  <c:v>-43.760999999999996</c:v>
                </c:pt>
                <c:pt idx="10983">
                  <c:v>-43.758999999999993</c:v>
                </c:pt>
                <c:pt idx="10984">
                  <c:v>-43.756999999999991</c:v>
                </c:pt>
                <c:pt idx="10985">
                  <c:v>-43.754999999999995</c:v>
                </c:pt>
                <c:pt idx="10986">
                  <c:v>-43.752999999999993</c:v>
                </c:pt>
                <c:pt idx="10987">
                  <c:v>-43.750999999999991</c:v>
                </c:pt>
                <c:pt idx="10988">
                  <c:v>-43.748999999999995</c:v>
                </c:pt>
                <c:pt idx="10989">
                  <c:v>-43.746999999999993</c:v>
                </c:pt>
                <c:pt idx="10990">
                  <c:v>-43.74499999999999</c:v>
                </c:pt>
                <c:pt idx="10991">
                  <c:v>-43.742999999999995</c:v>
                </c:pt>
                <c:pt idx="10992">
                  <c:v>-43.740999999999993</c:v>
                </c:pt>
                <c:pt idx="10993">
                  <c:v>-43.73899999999999</c:v>
                </c:pt>
                <c:pt idx="10994">
                  <c:v>-43.736999999999995</c:v>
                </c:pt>
                <c:pt idx="10995">
                  <c:v>-43.734999999999999</c:v>
                </c:pt>
                <c:pt idx="10996">
                  <c:v>-43.73299999999999</c:v>
                </c:pt>
                <c:pt idx="10997">
                  <c:v>-43.730999999999995</c:v>
                </c:pt>
                <c:pt idx="10998">
                  <c:v>-43.728999999999999</c:v>
                </c:pt>
                <c:pt idx="10999">
                  <c:v>-43.72699999999999</c:v>
                </c:pt>
                <c:pt idx="11000">
                  <c:v>-43.724999999999994</c:v>
                </c:pt>
                <c:pt idx="11001">
                  <c:v>-43.722999999999999</c:v>
                </c:pt>
                <c:pt idx="11002">
                  <c:v>-43.720999999999989</c:v>
                </c:pt>
                <c:pt idx="11003">
                  <c:v>-43.718999999999994</c:v>
                </c:pt>
                <c:pt idx="11004">
                  <c:v>-43.716999999999999</c:v>
                </c:pt>
                <c:pt idx="11005">
                  <c:v>-43.714999999999989</c:v>
                </c:pt>
                <c:pt idx="11006">
                  <c:v>-43.712999999999994</c:v>
                </c:pt>
                <c:pt idx="11007">
                  <c:v>-43.710999999999999</c:v>
                </c:pt>
                <c:pt idx="11008">
                  <c:v>-43.708999999999996</c:v>
                </c:pt>
                <c:pt idx="11009">
                  <c:v>-43.706999999999994</c:v>
                </c:pt>
                <c:pt idx="11010">
                  <c:v>-43.704999999999998</c:v>
                </c:pt>
                <c:pt idx="11011">
                  <c:v>-43.702999999999996</c:v>
                </c:pt>
                <c:pt idx="11012">
                  <c:v>-43.700999999999993</c:v>
                </c:pt>
                <c:pt idx="11013">
                  <c:v>-43.698999999999998</c:v>
                </c:pt>
                <c:pt idx="11014">
                  <c:v>-43.696999999999996</c:v>
                </c:pt>
                <c:pt idx="11015">
                  <c:v>-43.694999999999993</c:v>
                </c:pt>
                <c:pt idx="11016">
                  <c:v>-43.692999999999998</c:v>
                </c:pt>
                <c:pt idx="11017">
                  <c:v>-43.690999999999995</c:v>
                </c:pt>
                <c:pt idx="11018">
                  <c:v>-43.688999999999993</c:v>
                </c:pt>
                <c:pt idx="11019">
                  <c:v>-43.686999999999998</c:v>
                </c:pt>
                <c:pt idx="11020">
                  <c:v>-43.684999999999995</c:v>
                </c:pt>
                <c:pt idx="11021">
                  <c:v>-43.682999999999993</c:v>
                </c:pt>
                <c:pt idx="11022">
                  <c:v>-43.680999999999997</c:v>
                </c:pt>
                <c:pt idx="11023">
                  <c:v>-43.678999999999995</c:v>
                </c:pt>
                <c:pt idx="11024">
                  <c:v>-43.676999999999992</c:v>
                </c:pt>
                <c:pt idx="11025">
                  <c:v>-43.674999999999997</c:v>
                </c:pt>
                <c:pt idx="11026">
                  <c:v>-43.672999999999995</c:v>
                </c:pt>
                <c:pt idx="11027">
                  <c:v>-43.670999999999992</c:v>
                </c:pt>
                <c:pt idx="11028">
                  <c:v>-43.668999999999997</c:v>
                </c:pt>
                <c:pt idx="11029">
                  <c:v>-43.666999999999994</c:v>
                </c:pt>
                <c:pt idx="11030">
                  <c:v>-43.664999999999992</c:v>
                </c:pt>
                <c:pt idx="11031">
                  <c:v>-43.662999999999997</c:v>
                </c:pt>
                <c:pt idx="11032">
                  <c:v>-43.660999999999994</c:v>
                </c:pt>
                <c:pt idx="11033">
                  <c:v>-43.658999999999992</c:v>
                </c:pt>
                <c:pt idx="11034">
                  <c:v>-43.656999999999996</c:v>
                </c:pt>
                <c:pt idx="11035">
                  <c:v>-43.654999999999994</c:v>
                </c:pt>
                <c:pt idx="11036">
                  <c:v>-43.652999999999992</c:v>
                </c:pt>
                <c:pt idx="11037">
                  <c:v>-43.650999999999996</c:v>
                </c:pt>
                <c:pt idx="11038">
                  <c:v>-43.648999999999994</c:v>
                </c:pt>
                <c:pt idx="11039">
                  <c:v>-43.646999999999991</c:v>
                </c:pt>
                <c:pt idx="11040">
                  <c:v>-43.644999999999996</c:v>
                </c:pt>
                <c:pt idx="11041">
                  <c:v>-43.642999999999994</c:v>
                </c:pt>
                <c:pt idx="11042">
                  <c:v>-43.640999999999991</c:v>
                </c:pt>
                <c:pt idx="11043">
                  <c:v>-43.638999999999996</c:v>
                </c:pt>
                <c:pt idx="11044">
                  <c:v>-43.636999999999993</c:v>
                </c:pt>
                <c:pt idx="11045">
                  <c:v>-43.634999999999991</c:v>
                </c:pt>
                <c:pt idx="11046">
                  <c:v>-43.632999999999996</c:v>
                </c:pt>
                <c:pt idx="11047">
                  <c:v>-43.630999999999993</c:v>
                </c:pt>
                <c:pt idx="11048">
                  <c:v>-43.628999999999991</c:v>
                </c:pt>
                <c:pt idx="11049">
                  <c:v>-43.626999999999995</c:v>
                </c:pt>
                <c:pt idx="11050">
                  <c:v>-43.624999999999993</c:v>
                </c:pt>
                <c:pt idx="11051">
                  <c:v>-43.62299999999999</c:v>
                </c:pt>
                <c:pt idx="11052">
                  <c:v>-43.620999999999995</c:v>
                </c:pt>
                <c:pt idx="11053">
                  <c:v>-43.618999999999993</c:v>
                </c:pt>
                <c:pt idx="11054">
                  <c:v>-43.61699999999999</c:v>
                </c:pt>
                <c:pt idx="11055">
                  <c:v>-43.614999999999995</c:v>
                </c:pt>
                <c:pt idx="11056">
                  <c:v>-43.613</c:v>
                </c:pt>
                <c:pt idx="11057">
                  <c:v>-43.61099999999999</c:v>
                </c:pt>
                <c:pt idx="11058">
                  <c:v>-43.608999999999995</c:v>
                </c:pt>
                <c:pt idx="11059">
                  <c:v>-43.606999999999999</c:v>
                </c:pt>
                <c:pt idx="11060">
                  <c:v>-43.60499999999999</c:v>
                </c:pt>
                <c:pt idx="11061">
                  <c:v>-43.602999999999994</c:v>
                </c:pt>
                <c:pt idx="11062">
                  <c:v>-43.600999999999999</c:v>
                </c:pt>
                <c:pt idx="11063">
                  <c:v>-43.59899999999999</c:v>
                </c:pt>
                <c:pt idx="11064">
                  <c:v>-43.596999999999994</c:v>
                </c:pt>
                <c:pt idx="11065">
                  <c:v>-43.594999999999999</c:v>
                </c:pt>
                <c:pt idx="11066">
                  <c:v>-43.592999999999989</c:v>
                </c:pt>
                <c:pt idx="11067">
                  <c:v>-43.590999999999994</c:v>
                </c:pt>
                <c:pt idx="11068">
                  <c:v>-43.588999999999999</c:v>
                </c:pt>
                <c:pt idx="11069">
                  <c:v>-43.586999999999989</c:v>
                </c:pt>
                <c:pt idx="11070">
                  <c:v>-43.584999999999994</c:v>
                </c:pt>
                <c:pt idx="11071">
                  <c:v>-43.582999999999998</c:v>
                </c:pt>
                <c:pt idx="11072">
                  <c:v>-43.580999999999996</c:v>
                </c:pt>
                <c:pt idx="11073">
                  <c:v>-43.578999999999994</c:v>
                </c:pt>
                <c:pt idx="11074">
                  <c:v>-43.576999999999998</c:v>
                </c:pt>
                <c:pt idx="11075">
                  <c:v>-43.574999999999996</c:v>
                </c:pt>
                <c:pt idx="11076">
                  <c:v>-43.572999999999993</c:v>
                </c:pt>
                <c:pt idx="11077">
                  <c:v>-43.570999999999998</c:v>
                </c:pt>
                <c:pt idx="11078">
                  <c:v>-43.568999999999996</c:v>
                </c:pt>
                <c:pt idx="11079">
                  <c:v>-43.566999999999993</c:v>
                </c:pt>
                <c:pt idx="11080">
                  <c:v>-43.564999999999998</c:v>
                </c:pt>
                <c:pt idx="11081">
                  <c:v>-43.562999999999995</c:v>
                </c:pt>
                <c:pt idx="11082">
                  <c:v>-43.560999999999993</c:v>
                </c:pt>
                <c:pt idx="11083">
                  <c:v>-43.558999999999997</c:v>
                </c:pt>
                <c:pt idx="11084">
                  <c:v>-43.556999999999995</c:v>
                </c:pt>
                <c:pt idx="11085">
                  <c:v>-43.554999999999993</c:v>
                </c:pt>
                <c:pt idx="11086">
                  <c:v>-43.552999999999997</c:v>
                </c:pt>
                <c:pt idx="11087">
                  <c:v>-43.550999999999995</c:v>
                </c:pt>
                <c:pt idx="11088">
                  <c:v>-43.548999999999992</c:v>
                </c:pt>
                <c:pt idx="11089">
                  <c:v>-43.546999999999997</c:v>
                </c:pt>
                <c:pt idx="11090">
                  <c:v>-43.544999999999995</c:v>
                </c:pt>
                <c:pt idx="11091">
                  <c:v>-43.542999999999992</c:v>
                </c:pt>
                <c:pt idx="11092">
                  <c:v>-43.540999999999997</c:v>
                </c:pt>
                <c:pt idx="11093">
                  <c:v>-43.538999999999994</c:v>
                </c:pt>
                <c:pt idx="11094">
                  <c:v>-43.536999999999992</c:v>
                </c:pt>
                <c:pt idx="11095">
                  <c:v>-43.534999999999997</c:v>
                </c:pt>
                <c:pt idx="11096">
                  <c:v>-43.532999999999994</c:v>
                </c:pt>
                <c:pt idx="11097">
                  <c:v>-43.530999999999992</c:v>
                </c:pt>
                <c:pt idx="11098">
                  <c:v>-43.528999999999996</c:v>
                </c:pt>
                <c:pt idx="11099">
                  <c:v>-43.526999999999994</c:v>
                </c:pt>
                <c:pt idx="11100">
                  <c:v>-43.524999999999991</c:v>
                </c:pt>
                <c:pt idx="11101">
                  <c:v>-43.522999999999996</c:v>
                </c:pt>
                <c:pt idx="11102">
                  <c:v>-43.520999999999994</c:v>
                </c:pt>
                <c:pt idx="11103">
                  <c:v>-43.518999999999991</c:v>
                </c:pt>
                <c:pt idx="11104">
                  <c:v>-43.516999999999996</c:v>
                </c:pt>
                <c:pt idx="11105">
                  <c:v>-43.514999999999993</c:v>
                </c:pt>
                <c:pt idx="11106">
                  <c:v>-43.512999999999991</c:v>
                </c:pt>
                <c:pt idx="11107">
                  <c:v>-43.510999999999996</c:v>
                </c:pt>
                <c:pt idx="11108">
                  <c:v>-43.508999999999993</c:v>
                </c:pt>
                <c:pt idx="11109">
                  <c:v>-43.506999999999991</c:v>
                </c:pt>
                <c:pt idx="11110">
                  <c:v>-43.504999999999995</c:v>
                </c:pt>
                <c:pt idx="11111">
                  <c:v>-43.502999999999993</c:v>
                </c:pt>
                <c:pt idx="11112">
                  <c:v>-43.500999999999991</c:v>
                </c:pt>
                <c:pt idx="11113">
                  <c:v>-43.498999999999995</c:v>
                </c:pt>
                <c:pt idx="11114">
                  <c:v>-43.496999999999993</c:v>
                </c:pt>
                <c:pt idx="11115">
                  <c:v>-43.49499999999999</c:v>
                </c:pt>
                <c:pt idx="11116">
                  <c:v>-43.492999999999995</c:v>
                </c:pt>
                <c:pt idx="11117">
                  <c:v>-43.490999999999993</c:v>
                </c:pt>
                <c:pt idx="11118">
                  <c:v>-43.48899999999999</c:v>
                </c:pt>
                <c:pt idx="11119">
                  <c:v>-43.486999999999995</c:v>
                </c:pt>
                <c:pt idx="11120">
                  <c:v>-43.484999999999999</c:v>
                </c:pt>
                <c:pt idx="11121">
                  <c:v>-43.48299999999999</c:v>
                </c:pt>
                <c:pt idx="11122">
                  <c:v>-43.480999999999995</c:v>
                </c:pt>
                <c:pt idx="11123">
                  <c:v>-43.478999999999999</c:v>
                </c:pt>
                <c:pt idx="11124">
                  <c:v>-43.47699999999999</c:v>
                </c:pt>
                <c:pt idx="11125">
                  <c:v>-43.474999999999994</c:v>
                </c:pt>
                <c:pt idx="11126">
                  <c:v>-43.472999999999999</c:v>
                </c:pt>
                <c:pt idx="11127">
                  <c:v>-43.470999999999989</c:v>
                </c:pt>
                <c:pt idx="11128">
                  <c:v>-43.468999999999994</c:v>
                </c:pt>
                <c:pt idx="11129">
                  <c:v>-43.466999999999999</c:v>
                </c:pt>
                <c:pt idx="11130">
                  <c:v>-43.464999999999989</c:v>
                </c:pt>
                <c:pt idx="11131">
                  <c:v>-43.462999999999994</c:v>
                </c:pt>
                <c:pt idx="11132">
                  <c:v>-43.460999999999999</c:v>
                </c:pt>
                <c:pt idx="11133">
                  <c:v>-43.458999999999996</c:v>
                </c:pt>
                <c:pt idx="11134">
                  <c:v>-43.456999999999994</c:v>
                </c:pt>
                <c:pt idx="11135">
                  <c:v>-43.454999999999998</c:v>
                </c:pt>
                <c:pt idx="11136">
                  <c:v>-43.452999999999996</c:v>
                </c:pt>
                <c:pt idx="11137">
                  <c:v>-43.450999999999993</c:v>
                </c:pt>
                <c:pt idx="11138">
                  <c:v>-43.448999999999998</c:v>
                </c:pt>
                <c:pt idx="11139">
                  <c:v>-43.446999999999996</c:v>
                </c:pt>
                <c:pt idx="11140">
                  <c:v>-43.444999999999993</c:v>
                </c:pt>
                <c:pt idx="11141">
                  <c:v>-43.442999999999998</c:v>
                </c:pt>
                <c:pt idx="11142">
                  <c:v>-43.440999999999995</c:v>
                </c:pt>
                <c:pt idx="11143">
                  <c:v>-43.438999999999993</c:v>
                </c:pt>
                <c:pt idx="11144">
                  <c:v>-43.436999999999998</c:v>
                </c:pt>
                <c:pt idx="11145">
                  <c:v>-43.434999999999995</c:v>
                </c:pt>
                <c:pt idx="11146">
                  <c:v>-43.432999999999993</c:v>
                </c:pt>
                <c:pt idx="11147">
                  <c:v>-43.430999999999997</c:v>
                </c:pt>
                <c:pt idx="11148">
                  <c:v>-43.428999999999995</c:v>
                </c:pt>
                <c:pt idx="11149">
                  <c:v>-43.426999999999992</c:v>
                </c:pt>
                <c:pt idx="11150">
                  <c:v>-43.424999999999997</c:v>
                </c:pt>
                <c:pt idx="11151">
                  <c:v>-43.422999999999995</c:v>
                </c:pt>
                <c:pt idx="11152">
                  <c:v>-43.420999999999992</c:v>
                </c:pt>
                <c:pt idx="11153">
                  <c:v>-43.418999999999997</c:v>
                </c:pt>
                <c:pt idx="11154">
                  <c:v>-43.416999999999994</c:v>
                </c:pt>
                <c:pt idx="11155">
                  <c:v>-43.414999999999992</c:v>
                </c:pt>
                <c:pt idx="11156">
                  <c:v>-43.412999999999997</c:v>
                </c:pt>
                <c:pt idx="11157">
                  <c:v>-43.410999999999994</c:v>
                </c:pt>
                <c:pt idx="11158">
                  <c:v>-43.408999999999992</c:v>
                </c:pt>
                <c:pt idx="11159">
                  <c:v>-43.406999999999996</c:v>
                </c:pt>
                <c:pt idx="11160">
                  <c:v>-43.404999999999994</c:v>
                </c:pt>
                <c:pt idx="11161">
                  <c:v>-43.402999999999992</c:v>
                </c:pt>
                <c:pt idx="11162">
                  <c:v>-43.400999999999996</c:v>
                </c:pt>
                <c:pt idx="11163">
                  <c:v>-43.398999999999994</c:v>
                </c:pt>
                <c:pt idx="11164">
                  <c:v>-43.396999999999991</c:v>
                </c:pt>
                <c:pt idx="11165">
                  <c:v>-43.394999999999996</c:v>
                </c:pt>
                <c:pt idx="11166">
                  <c:v>-43.392999999999994</c:v>
                </c:pt>
                <c:pt idx="11167">
                  <c:v>-43.390999999999991</c:v>
                </c:pt>
                <c:pt idx="11168">
                  <c:v>-43.388999999999996</c:v>
                </c:pt>
                <c:pt idx="11169">
                  <c:v>-43.386999999999993</c:v>
                </c:pt>
                <c:pt idx="11170">
                  <c:v>-43.384999999999991</c:v>
                </c:pt>
                <c:pt idx="11171">
                  <c:v>-43.382999999999996</c:v>
                </c:pt>
                <c:pt idx="11172">
                  <c:v>-43.380999999999993</c:v>
                </c:pt>
                <c:pt idx="11173">
                  <c:v>-43.378999999999991</c:v>
                </c:pt>
                <c:pt idx="11174">
                  <c:v>-43.376999999999995</c:v>
                </c:pt>
                <c:pt idx="11175">
                  <c:v>-43.374999999999993</c:v>
                </c:pt>
                <c:pt idx="11176">
                  <c:v>-43.37299999999999</c:v>
                </c:pt>
                <c:pt idx="11177">
                  <c:v>-43.370999999999995</c:v>
                </c:pt>
                <c:pt idx="11178">
                  <c:v>-43.368999999999993</c:v>
                </c:pt>
                <c:pt idx="11179">
                  <c:v>-43.36699999999999</c:v>
                </c:pt>
                <c:pt idx="11180">
                  <c:v>-43.364999999999995</c:v>
                </c:pt>
                <c:pt idx="11181">
                  <c:v>-43.363</c:v>
                </c:pt>
                <c:pt idx="11182">
                  <c:v>-43.36099999999999</c:v>
                </c:pt>
                <c:pt idx="11183">
                  <c:v>-43.358999999999995</c:v>
                </c:pt>
                <c:pt idx="11184">
                  <c:v>-43.356999999999999</c:v>
                </c:pt>
                <c:pt idx="11185">
                  <c:v>-43.35499999999999</c:v>
                </c:pt>
                <c:pt idx="11186">
                  <c:v>-43.352999999999994</c:v>
                </c:pt>
                <c:pt idx="11187">
                  <c:v>-43.350999999999999</c:v>
                </c:pt>
                <c:pt idx="11188">
                  <c:v>-43.34899999999999</c:v>
                </c:pt>
                <c:pt idx="11189">
                  <c:v>-43.346999999999994</c:v>
                </c:pt>
                <c:pt idx="11190">
                  <c:v>-43.344999999999999</c:v>
                </c:pt>
                <c:pt idx="11191">
                  <c:v>-43.342999999999989</c:v>
                </c:pt>
                <c:pt idx="11192">
                  <c:v>-43.340999999999994</c:v>
                </c:pt>
                <c:pt idx="11193">
                  <c:v>-43.338999999999999</c:v>
                </c:pt>
                <c:pt idx="11194">
                  <c:v>-43.336999999999989</c:v>
                </c:pt>
                <c:pt idx="11195">
                  <c:v>-43.334999999999994</c:v>
                </c:pt>
                <c:pt idx="11196">
                  <c:v>-43.332999999999998</c:v>
                </c:pt>
                <c:pt idx="11197">
                  <c:v>-43.330999999999996</c:v>
                </c:pt>
                <c:pt idx="11198">
                  <c:v>-43.328999999999994</c:v>
                </c:pt>
                <c:pt idx="11199">
                  <c:v>-43.326999999999998</c:v>
                </c:pt>
                <c:pt idx="11200">
                  <c:v>-43.324999999999996</c:v>
                </c:pt>
                <c:pt idx="11201">
                  <c:v>-43.322999999999993</c:v>
                </c:pt>
                <c:pt idx="11202">
                  <c:v>-43.320999999999998</c:v>
                </c:pt>
                <c:pt idx="11203">
                  <c:v>-43.318999999999996</c:v>
                </c:pt>
                <c:pt idx="11204">
                  <c:v>-43.316999999999993</c:v>
                </c:pt>
                <c:pt idx="11205">
                  <c:v>-43.314999999999998</c:v>
                </c:pt>
                <c:pt idx="11206">
                  <c:v>-43.312999999999995</c:v>
                </c:pt>
                <c:pt idx="11207">
                  <c:v>-43.310999999999993</c:v>
                </c:pt>
                <c:pt idx="11208">
                  <c:v>-43.308999999999997</c:v>
                </c:pt>
                <c:pt idx="11209">
                  <c:v>-43.306999999999995</c:v>
                </c:pt>
                <c:pt idx="11210">
                  <c:v>-43.304999999999993</c:v>
                </c:pt>
                <c:pt idx="11211">
                  <c:v>-43.302999999999997</c:v>
                </c:pt>
                <c:pt idx="11212">
                  <c:v>-43.300999999999995</c:v>
                </c:pt>
                <c:pt idx="11213">
                  <c:v>-43.298999999999992</c:v>
                </c:pt>
                <c:pt idx="11214">
                  <c:v>-43.296999999999997</c:v>
                </c:pt>
                <c:pt idx="11215">
                  <c:v>-43.294999999999995</c:v>
                </c:pt>
                <c:pt idx="11216">
                  <c:v>-43.292999999999992</c:v>
                </c:pt>
                <c:pt idx="11217">
                  <c:v>-43.290999999999997</c:v>
                </c:pt>
                <c:pt idx="11218">
                  <c:v>-43.288999999999994</c:v>
                </c:pt>
                <c:pt idx="11219">
                  <c:v>-43.286999999999992</c:v>
                </c:pt>
                <c:pt idx="11220">
                  <c:v>-43.284999999999997</c:v>
                </c:pt>
                <c:pt idx="11221">
                  <c:v>-43.282999999999994</c:v>
                </c:pt>
                <c:pt idx="11222">
                  <c:v>-43.280999999999992</c:v>
                </c:pt>
                <c:pt idx="11223">
                  <c:v>-43.278999999999996</c:v>
                </c:pt>
                <c:pt idx="11224">
                  <c:v>-43.276999999999994</c:v>
                </c:pt>
                <c:pt idx="11225">
                  <c:v>-43.274999999999991</c:v>
                </c:pt>
                <c:pt idx="11226">
                  <c:v>-43.272999999999996</c:v>
                </c:pt>
                <c:pt idx="11227">
                  <c:v>-43.270999999999994</c:v>
                </c:pt>
                <c:pt idx="11228">
                  <c:v>-43.268999999999991</c:v>
                </c:pt>
                <c:pt idx="11229">
                  <c:v>-43.266999999999996</c:v>
                </c:pt>
                <c:pt idx="11230">
                  <c:v>-43.264999999999993</c:v>
                </c:pt>
                <c:pt idx="11231">
                  <c:v>-43.262999999999991</c:v>
                </c:pt>
                <c:pt idx="11232">
                  <c:v>-43.260999999999996</c:v>
                </c:pt>
                <c:pt idx="11233">
                  <c:v>-43.258999999999993</c:v>
                </c:pt>
                <c:pt idx="11234">
                  <c:v>-43.256999999999991</c:v>
                </c:pt>
                <c:pt idx="11235">
                  <c:v>-43.254999999999995</c:v>
                </c:pt>
                <c:pt idx="11236">
                  <c:v>-43.252999999999993</c:v>
                </c:pt>
                <c:pt idx="11237">
                  <c:v>-43.250999999999991</c:v>
                </c:pt>
                <c:pt idx="11238">
                  <c:v>-43.248999999999995</c:v>
                </c:pt>
                <c:pt idx="11239">
                  <c:v>-43.246999999999993</c:v>
                </c:pt>
                <c:pt idx="11240">
                  <c:v>-43.24499999999999</c:v>
                </c:pt>
                <c:pt idx="11241">
                  <c:v>-43.242999999999995</c:v>
                </c:pt>
                <c:pt idx="11242">
                  <c:v>-43.240999999999993</c:v>
                </c:pt>
                <c:pt idx="11243">
                  <c:v>-43.23899999999999</c:v>
                </c:pt>
                <c:pt idx="11244">
                  <c:v>-43.236999999999995</c:v>
                </c:pt>
                <c:pt idx="11245">
                  <c:v>-43.234999999999999</c:v>
                </c:pt>
                <c:pt idx="11246">
                  <c:v>-43.23299999999999</c:v>
                </c:pt>
                <c:pt idx="11247">
                  <c:v>-43.230999999999995</c:v>
                </c:pt>
                <c:pt idx="11248">
                  <c:v>-43.228999999999999</c:v>
                </c:pt>
                <c:pt idx="11249">
                  <c:v>-43.22699999999999</c:v>
                </c:pt>
                <c:pt idx="11250">
                  <c:v>-43.224999999999994</c:v>
                </c:pt>
                <c:pt idx="11251">
                  <c:v>-43.222999999999999</c:v>
                </c:pt>
                <c:pt idx="11252">
                  <c:v>-43.220999999999989</c:v>
                </c:pt>
                <c:pt idx="11253">
                  <c:v>-43.218999999999994</c:v>
                </c:pt>
                <c:pt idx="11254">
                  <c:v>-43.216999999999999</c:v>
                </c:pt>
                <c:pt idx="11255">
                  <c:v>-43.214999999999989</c:v>
                </c:pt>
                <c:pt idx="11256">
                  <c:v>-43.212999999999994</c:v>
                </c:pt>
                <c:pt idx="11257">
                  <c:v>-43.210999999999999</c:v>
                </c:pt>
                <c:pt idx="11258">
                  <c:v>-43.208999999999996</c:v>
                </c:pt>
                <c:pt idx="11259">
                  <c:v>-43.206999999999994</c:v>
                </c:pt>
                <c:pt idx="11260">
                  <c:v>-43.204999999999998</c:v>
                </c:pt>
                <c:pt idx="11261">
                  <c:v>-43.202999999999996</c:v>
                </c:pt>
                <c:pt idx="11262">
                  <c:v>-43.200999999999993</c:v>
                </c:pt>
                <c:pt idx="11263">
                  <c:v>-43.198999999999998</c:v>
                </c:pt>
                <c:pt idx="11264">
                  <c:v>-43.196999999999996</c:v>
                </c:pt>
                <c:pt idx="11265">
                  <c:v>-43.194999999999993</c:v>
                </c:pt>
                <c:pt idx="11266">
                  <c:v>-43.192999999999998</c:v>
                </c:pt>
                <c:pt idx="11267">
                  <c:v>-43.190999999999995</c:v>
                </c:pt>
                <c:pt idx="11268">
                  <c:v>-43.188999999999993</c:v>
                </c:pt>
                <c:pt idx="11269">
                  <c:v>-43.186999999999998</c:v>
                </c:pt>
                <c:pt idx="11270">
                  <c:v>-43.184999999999995</c:v>
                </c:pt>
                <c:pt idx="11271">
                  <c:v>-43.182999999999993</c:v>
                </c:pt>
                <c:pt idx="11272">
                  <c:v>-43.180999999999997</c:v>
                </c:pt>
                <c:pt idx="11273">
                  <c:v>-43.178999999999995</c:v>
                </c:pt>
                <c:pt idx="11274">
                  <c:v>-43.176999999999992</c:v>
                </c:pt>
                <c:pt idx="11275">
                  <c:v>-43.174999999999997</c:v>
                </c:pt>
                <c:pt idx="11276">
                  <c:v>-43.172999999999995</c:v>
                </c:pt>
                <c:pt idx="11277">
                  <c:v>-43.170999999999992</c:v>
                </c:pt>
                <c:pt idx="11278">
                  <c:v>-43.168999999999997</c:v>
                </c:pt>
                <c:pt idx="11279">
                  <c:v>-43.166999999999994</c:v>
                </c:pt>
                <c:pt idx="11280">
                  <c:v>-43.164999999999992</c:v>
                </c:pt>
                <c:pt idx="11281">
                  <c:v>-43.162999999999997</c:v>
                </c:pt>
                <c:pt idx="11282">
                  <c:v>-43.160999999999994</c:v>
                </c:pt>
                <c:pt idx="11283">
                  <c:v>-43.158999999999992</c:v>
                </c:pt>
                <c:pt idx="11284">
                  <c:v>-43.156999999999996</c:v>
                </c:pt>
                <c:pt idx="11285">
                  <c:v>-43.154999999999994</c:v>
                </c:pt>
                <c:pt idx="11286">
                  <c:v>-43.152999999999992</c:v>
                </c:pt>
                <c:pt idx="11287">
                  <c:v>-43.150999999999996</c:v>
                </c:pt>
                <c:pt idx="11288">
                  <c:v>-43.148999999999994</c:v>
                </c:pt>
                <c:pt idx="11289">
                  <c:v>-43.146999999999991</c:v>
                </c:pt>
                <c:pt idx="11290">
                  <c:v>-43.144999999999996</c:v>
                </c:pt>
                <c:pt idx="11291">
                  <c:v>-43.142999999999994</c:v>
                </c:pt>
                <c:pt idx="11292">
                  <c:v>-43.140999999999991</c:v>
                </c:pt>
                <c:pt idx="11293">
                  <c:v>-43.138999999999996</c:v>
                </c:pt>
                <c:pt idx="11294">
                  <c:v>-43.136999999999993</c:v>
                </c:pt>
                <c:pt idx="11295">
                  <c:v>-43.134999999999991</c:v>
                </c:pt>
                <c:pt idx="11296">
                  <c:v>-43.132999999999996</c:v>
                </c:pt>
                <c:pt idx="11297">
                  <c:v>-43.130999999999993</c:v>
                </c:pt>
                <c:pt idx="11298">
                  <c:v>-43.128999999999991</c:v>
                </c:pt>
                <c:pt idx="11299">
                  <c:v>-43.126999999999995</c:v>
                </c:pt>
                <c:pt idx="11300">
                  <c:v>-43.124999999999993</c:v>
                </c:pt>
                <c:pt idx="11301">
                  <c:v>-43.12299999999999</c:v>
                </c:pt>
                <c:pt idx="11302">
                  <c:v>-43.120999999999995</c:v>
                </c:pt>
                <c:pt idx="11303">
                  <c:v>-43.118999999999993</c:v>
                </c:pt>
                <c:pt idx="11304">
                  <c:v>-43.11699999999999</c:v>
                </c:pt>
                <c:pt idx="11305">
                  <c:v>-43.114999999999995</c:v>
                </c:pt>
                <c:pt idx="11306">
                  <c:v>-43.113</c:v>
                </c:pt>
                <c:pt idx="11307">
                  <c:v>-43.11099999999999</c:v>
                </c:pt>
                <c:pt idx="11308">
                  <c:v>-43.108999999999995</c:v>
                </c:pt>
                <c:pt idx="11309">
                  <c:v>-43.106999999999999</c:v>
                </c:pt>
                <c:pt idx="11310">
                  <c:v>-43.10499999999999</c:v>
                </c:pt>
                <c:pt idx="11311">
                  <c:v>-43.102999999999994</c:v>
                </c:pt>
                <c:pt idx="11312">
                  <c:v>-43.100999999999999</c:v>
                </c:pt>
                <c:pt idx="11313">
                  <c:v>-43.09899999999999</c:v>
                </c:pt>
                <c:pt idx="11314">
                  <c:v>-43.096999999999994</c:v>
                </c:pt>
                <c:pt idx="11315">
                  <c:v>-43.094999999999999</c:v>
                </c:pt>
                <c:pt idx="11316">
                  <c:v>-43.092999999999989</c:v>
                </c:pt>
                <c:pt idx="11317">
                  <c:v>-43.090999999999994</c:v>
                </c:pt>
                <c:pt idx="11318">
                  <c:v>-43.088999999999999</c:v>
                </c:pt>
                <c:pt idx="11319">
                  <c:v>-43.086999999999989</c:v>
                </c:pt>
                <c:pt idx="11320">
                  <c:v>-43.084999999999994</c:v>
                </c:pt>
                <c:pt idx="11321">
                  <c:v>-43.082999999999998</c:v>
                </c:pt>
                <c:pt idx="11322">
                  <c:v>-43.080999999999996</c:v>
                </c:pt>
                <c:pt idx="11323">
                  <c:v>-43.078999999999994</c:v>
                </c:pt>
                <c:pt idx="11324">
                  <c:v>-43.076999999999998</c:v>
                </c:pt>
                <c:pt idx="11325">
                  <c:v>-43.074999999999996</c:v>
                </c:pt>
                <c:pt idx="11326">
                  <c:v>-43.072999999999993</c:v>
                </c:pt>
                <c:pt idx="11327">
                  <c:v>-43.070999999999998</c:v>
                </c:pt>
                <c:pt idx="11328">
                  <c:v>-43.068999999999996</c:v>
                </c:pt>
                <c:pt idx="11329">
                  <c:v>-43.066999999999993</c:v>
                </c:pt>
                <c:pt idx="11330">
                  <c:v>-43.064999999999998</c:v>
                </c:pt>
                <c:pt idx="11331">
                  <c:v>-43.062999999999995</c:v>
                </c:pt>
                <c:pt idx="11332">
                  <c:v>-43.060999999999993</c:v>
                </c:pt>
                <c:pt idx="11333">
                  <c:v>-43.058999999999997</c:v>
                </c:pt>
                <c:pt idx="11334">
                  <c:v>-43.056999999999995</c:v>
                </c:pt>
                <c:pt idx="11335">
                  <c:v>-43.054999999999993</c:v>
                </c:pt>
                <c:pt idx="11336">
                  <c:v>-43.052999999999997</c:v>
                </c:pt>
                <c:pt idx="11337">
                  <c:v>-43.050999999999995</c:v>
                </c:pt>
                <c:pt idx="11338">
                  <c:v>-43.048999999999992</c:v>
                </c:pt>
                <c:pt idx="11339">
                  <c:v>-43.046999999999997</c:v>
                </c:pt>
                <c:pt idx="11340">
                  <c:v>-43.044999999999995</c:v>
                </c:pt>
                <c:pt idx="11341">
                  <c:v>-43.042999999999992</c:v>
                </c:pt>
                <c:pt idx="11342">
                  <c:v>-43.040999999999997</c:v>
                </c:pt>
                <c:pt idx="11343">
                  <c:v>-43.038999999999994</c:v>
                </c:pt>
                <c:pt idx="11344">
                  <c:v>-43.036999999999992</c:v>
                </c:pt>
                <c:pt idx="11345">
                  <c:v>-43.034999999999997</c:v>
                </c:pt>
                <c:pt idx="11346">
                  <c:v>-43.032999999999994</c:v>
                </c:pt>
                <c:pt idx="11347">
                  <c:v>-43.030999999999992</c:v>
                </c:pt>
                <c:pt idx="11348">
                  <c:v>-43.028999999999996</c:v>
                </c:pt>
                <c:pt idx="11349">
                  <c:v>-43.026999999999994</c:v>
                </c:pt>
                <c:pt idx="11350">
                  <c:v>-43.024999999999991</c:v>
                </c:pt>
                <c:pt idx="11351">
                  <c:v>-43.022999999999996</c:v>
                </c:pt>
                <c:pt idx="11352">
                  <c:v>-43.020999999999994</c:v>
                </c:pt>
                <c:pt idx="11353">
                  <c:v>-43.018999999999991</c:v>
                </c:pt>
                <c:pt idx="11354">
                  <c:v>-43.016999999999996</c:v>
                </c:pt>
                <c:pt idx="11355">
                  <c:v>-43.014999999999993</c:v>
                </c:pt>
                <c:pt idx="11356">
                  <c:v>-43.012999999999991</c:v>
                </c:pt>
                <c:pt idx="11357">
                  <c:v>-43.010999999999996</c:v>
                </c:pt>
                <c:pt idx="11358">
                  <c:v>-43.008999999999993</c:v>
                </c:pt>
                <c:pt idx="11359">
                  <c:v>-43.006999999999991</c:v>
                </c:pt>
                <c:pt idx="11360">
                  <c:v>-43.004999999999995</c:v>
                </c:pt>
                <c:pt idx="11361">
                  <c:v>-43.002999999999993</c:v>
                </c:pt>
                <c:pt idx="11362">
                  <c:v>-43.000999999999991</c:v>
                </c:pt>
                <c:pt idx="11363">
                  <c:v>-42.998999999999995</c:v>
                </c:pt>
                <c:pt idx="11364">
                  <c:v>-42.996999999999993</c:v>
                </c:pt>
                <c:pt idx="11365">
                  <c:v>-42.99499999999999</c:v>
                </c:pt>
                <c:pt idx="11366">
                  <c:v>-42.992999999999995</c:v>
                </c:pt>
                <c:pt idx="11367">
                  <c:v>-42.990999999999993</c:v>
                </c:pt>
                <c:pt idx="11368">
                  <c:v>-42.98899999999999</c:v>
                </c:pt>
                <c:pt idx="11369">
                  <c:v>-42.986999999999995</c:v>
                </c:pt>
                <c:pt idx="11370">
                  <c:v>-42.984999999999999</c:v>
                </c:pt>
                <c:pt idx="11371">
                  <c:v>-42.98299999999999</c:v>
                </c:pt>
                <c:pt idx="11372">
                  <c:v>-42.980999999999995</c:v>
                </c:pt>
                <c:pt idx="11373">
                  <c:v>-42.978999999999999</c:v>
                </c:pt>
                <c:pt idx="11374">
                  <c:v>-42.97699999999999</c:v>
                </c:pt>
                <c:pt idx="11375">
                  <c:v>-42.974999999999994</c:v>
                </c:pt>
                <c:pt idx="11376">
                  <c:v>-42.972999999999999</c:v>
                </c:pt>
                <c:pt idx="11377">
                  <c:v>-42.970999999999989</c:v>
                </c:pt>
                <c:pt idx="11378">
                  <c:v>-42.968999999999994</c:v>
                </c:pt>
                <c:pt idx="11379">
                  <c:v>-42.966999999999999</c:v>
                </c:pt>
                <c:pt idx="11380">
                  <c:v>-42.964999999999989</c:v>
                </c:pt>
                <c:pt idx="11381">
                  <c:v>-42.962999999999994</c:v>
                </c:pt>
                <c:pt idx="11382">
                  <c:v>-42.960999999999999</c:v>
                </c:pt>
                <c:pt idx="11383">
                  <c:v>-42.958999999999996</c:v>
                </c:pt>
                <c:pt idx="11384">
                  <c:v>-42.956999999999994</c:v>
                </c:pt>
                <c:pt idx="11385">
                  <c:v>-42.954999999999998</c:v>
                </c:pt>
                <c:pt idx="11386">
                  <c:v>-42.952999999999996</c:v>
                </c:pt>
                <c:pt idx="11387">
                  <c:v>-42.950999999999993</c:v>
                </c:pt>
                <c:pt idx="11388">
                  <c:v>-42.948999999999998</c:v>
                </c:pt>
                <c:pt idx="11389">
                  <c:v>-42.946999999999996</c:v>
                </c:pt>
                <c:pt idx="11390">
                  <c:v>-42.944999999999993</c:v>
                </c:pt>
                <c:pt idx="11391">
                  <c:v>-42.942999999999998</c:v>
                </c:pt>
                <c:pt idx="11392">
                  <c:v>-42.940999999999995</c:v>
                </c:pt>
                <c:pt idx="11393">
                  <c:v>-42.938999999999993</c:v>
                </c:pt>
                <c:pt idx="11394">
                  <c:v>-42.936999999999998</c:v>
                </c:pt>
                <c:pt idx="11395">
                  <c:v>-42.934999999999995</c:v>
                </c:pt>
                <c:pt idx="11396">
                  <c:v>-42.932999999999993</c:v>
                </c:pt>
                <c:pt idx="11397">
                  <c:v>-42.930999999999997</c:v>
                </c:pt>
                <c:pt idx="11398">
                  <c:v>-42.928999999999995</c:v>
                </c:pt>
                <c:pt idx="11399">
                  <c:v>-42.926999999999992</c:v>
                </c:pt>
                <c:pt idx="11400">
                  <c:v>-42.924999999999997</c:v>
                </c:pt>
                <c:pt idx="11401">
                  <c:v>-42.922999999999995</c:v>
                </c:pt>
                <c:pt idx="11402">
                  <c:v>-42.920999999999992</c:v>
                </c:pt>
                <c:pt idx="11403">
                  <c:v>-42.918999999999997</c:v>
                </c:pt>
                <c:pt idx="11404">
                  <c:v>-42.916999999999994</c:v>
                </c:pt>
                <c:pt idx="11405">
                  <c:v>-42.914999999999992</c:v>
                </c:pt>
                <c:pt idx="11406">
                  <c:v>-42.912999999999997</c:v>
                </c:pt>
                <c:pt idx="11407">
                  <c:v>-42.910999999999994</c:v>
                </c:pt>
                <c:pt idx="11408">
                  <c:v>-42.908999999999992</c:v>
                </c:pt>
                <c:pt idx="11409">
                  <c:v>-42.906999999999996</c:v>
                </c:pt>
                <c:pt idx="11410">
                  <c:v>-42.904999999999994</c:v>
                </c:pt>
                <c:pt idx="11411">
                  <c:v>-42.902999999999992</c:v>
                </c:pt>
                <c:pt idx="11412">
                  <c:v>-42.900999999999996</c:v>
                </c:pt>
                <c:pt idx="11413">
                  <c:v>-42.898999999999994</c:v>
                </c:pt>
                <c:pt idx="11414">
                  <c:v>-42.896999999999991</c:v>
                </c:pt>
                <c:pt idx="11415">
                  <c:v>-42.894999999999996</c:v>
                </c:pt>
                <c:pt idx="11416">
                  <c:v>-42.892999999999994</c:v>
                </c:pt>
                <c:pt idx="11417">
                  <c:v>-42.890999999999991</c:v>
                </c:pt>
                <c:pt idx="11418">
                  <c:v>-42.888999999999996</c:v>
                </c:pt>
                <c:pt idx="11419">
                  <c:v>-42.886999999999993</c:v>
                </c:pt>
                <c:pt idx="11420">
                  <c:v>-42.884999999999991</c:v>
                </c:pt>
                <c:pt idx="11421">
                  <c:v>-42.882999999999996</c:v>
                </c:pt>
                <c:pt idx="11422">
                  <c:v>-42.880999999999993</c:v>
                </c:pt>
                <c:pt idx="11423">
                  <c:v>-42.878999999999991</c:v>
                </c:pt>
                <c:pt idx="11424">
                  <c:v>-42.876999999999995</c:v>
                </c:pt>
                <c:pt idx="11425">
                  <c:v>-42.874999999999993</c:v>
                </c:pt>
                <c:pt idx="11426">
                  <c:v>-42.87299999999999</c:v>
                </c:pt>
                <c:pt idx="11427">
                  <c:v>-42.870999999999995</c:v>
                </c:pt>
                <c:pt idx="11428">
                  <c:v>-42.868999999999993</c:v>
                </c:pt>
                <c:pt idx="11429">
                  <c:v>-42.86699999999999</c:v>
                </c:pt>
                <c:pt idx="11430">
                  <c:v>-42.864999999999995</c:v>
                </c:pt>
                <c:pt idx="11431">
                  <c:v>-42.863</c:v>
                </c:pt>
                <c:pt idx="11432">
                  <c:v>-42.86099999999999</c:v>
                </c:pt>
                <c:pt idx="11433">
                  <c:v>-42.858999999999995</c:v>
                </c:pt>
                <c:pt idx="11434">
                  <c:v>-42.856999999999999</c:v>
                </c:pt>
                <c:pt idx="11435">
                  <c:v>-42.85499999999999</c:v>
                </c:pt>
                <c:pt idx="11436">
                  <c:v>-42.852999999999994</c:v>
                </c:pt>
                <c:pt idx="11437">
                  <c:v>-42.850999999999999</c:v>
                </c:pt>
                <c:pt idx="11438">
                  <c:v>-42.84899999999999</c:v>
                </c:pt>
                <c:pt idx="11439">
                  <c:v>-42.846999999999994</c:v>
                </c:pt>
                <c:pt idx="11440">
                  <c:v>-42.844999999999999</c:v>
                </c:pt>
                <c:pt idx="11441">
                  <c:v>-42.842999999999989</c:v>
                </c:pt>
                <c:pt idx="11442">
                  <c:v>-42.840999999999994</c:v>
                </c:pt>
                <c:pt idx="11443">
                  <c:v>-42.838999999999999</c:v>
                </c:pt>
                <c:pt idx="11444">
                  <c:v>-42.836999999999989</c:v>
                </c:pt>
                <c:pt idx="11445">
                  <c:v>-42.834999999999994</c:v>
                </c:pt>
                <c:pt idx="11446">
                  <c:v>-42.832999999999998</c:v>
                </c:pt>
                <c:pt idx="11447">
                  <c:v>-42.830999999999996</c:v>
                </c:pt>
                <c:pt idx="11448">
                  <c:v>-42.828999999999994</c:v>
                </c:pt>
                <c:pt idx="11449">
                  <c:v>-42.826999999999998</c:v>
                </c:pt>
                <c:pt idx="11450">
                  <c:v>-42.824999999999996</c:v>
                </c:pt>
                <c:pt idx="11451">
                  <c:v>-42.822999999999993</c:v>
                </c:pt>
                <c:pt idx="11452">
                  <c:v>-42.820999999999998</c:v>
                </c:pt>
                <c:pt idx="11453">
                  <c:v>-42.818999999999996</c:v>
                </c:pt>
                <c:pt idx="11454">
                  <c:v>-42.816999999999993</c:v>
                </c:pt>
                <c:pt idx="11455">
                  <c:v>-42.814999999999998</c:v>
                </c:pt>
                <c:pt idx="11456">
                  <c:v>-42.812999999999995</c:v>
                </c:pt>
                <c:pt idx="11457">
                  <c:v>-42.810999999999993</c:v>
                </c:pt>
                <c:pt idx="11458">
                  <c:v>-42.808999999999997</c:v>
                </c:pt>
                <c:pt idx="11459">
                  <c:v>-42.806999999999995</c:v>
                </c:pt>
                <c:pt idx="11460">
                  <c:v>-42.804999999999993</c:v>
                </c:pt>
                <c:pt idx="11461">
                  <c:v>-42.802999999999997</c:v>
                </c:pt>
                <c:pt idx="11462">
                  <c:v>-42.800999999999995</c:v>
                </c:pt>
                <c:pt idx="11463">
                  <c:v>-42.798999999999992</c:v>
                </c:pt>
                <c:pt idx="11464">
                  <c:v>-42.796999999999997</c:v>
                </c:pt>
                <c:pt idx="11465">
                  <c:v>-42.794999999999995</c:v>
                </c:pt>
                <c:pt idx="11466">
                  <c:v>-42.792999999999992</c:v>
                </c:pt>
                <c:pt idx="11467">
                  <c:v>-42.790999999999997</c:v>
                </c:pt>
                <c:pt idx="11468">
                  <c:v>-42.788999999999994</c:v>
                </c:pt>
                <c:pt idx="11469">
                  <c:v>-42.786999999999992</c:v>
                </c:pt>
                <c:pt idx="11470">
                  <c:v>-42.784999999999997</c:v>
                </c:pt>
                <c:pt idx="11471">
                  <c:v>-42.782999999999994</c:v>
                </c:pt>
                <c:pt idx="11472">
                  <c:v>-42.780999999999992</c:v>
                </c:pt>
                <c:pt idx="11473">
                  <c:v>-42.778999999999996</c:v>
                </c:pt>
                <c:pt idx="11474">
                  <c:v>-42.776999999999994</c:v>
                </c:pt>
                <c:pt idx="11475">
                  <c:v>-42.774999999999991</c:v>
                </c:pt>
                <c:pt idx="11476">
                  <c:v>-42.772999999999996</c:v>
                </c:pt>
                <c:pt idx="11477">
                  <c:v>-42.770999999999994</c:v>
                </c:pt>
                <c:pt idx="11478">
                  <c:v>-42.768999999999991</c:v>
                </c:pt>
                <c:pt idx="11479">
                  <c:v>-42.766999999999996</c:v>
                </c:pt>
                <c:pt idx="11480">
                  <c:v>-42.764999999999993</c:v>
                </c:pt>
                <c:pt idx="11481">
                  <c:v>-42.762999999999991</c:v>
                </c:pt>
                <c:pt idx="11482">
                  <c:v>-42.760999999999996</c:v>
                </c:pt>
                <c:pt idx="11483">
                  <c:v>-42.758999999999993</c:v>
                </c:pt>
                <c:pt idx="11484">
                  <c:v>-42.756999999999991</c:v>
                </c:pt>
                <c:pt idx="11485">
                  <c:v>-42.754999999999995</c:v>
                </c:pt>
                <c:pt idx="11486">
                  <c:v>-42.752999999999993</c:v>
                </c:pt>
                <c:pt idx="11487">
                  <c:v>-42.750999999999991</c:v>
                </c:pt>
                <c:pt idx="11488">
                  <c:v>-42.748999999999995</c:v>
                </c:pt>
                <c:pt idx="11489">
                  <c:v>-42.746999999999993</c:v>
                </c:pt>
                <c:pt idx="11490">
                  <c:v>-42.74499999999999</c:v>
                </c:pt>
                <c:pt idx="11491">
                  <c:v>-42.742999999999995</c:v>
                </c:pt>
                <c:pt idx="11492">
                  <c:v>-42.740999999999993</c:v>
                </c:pt>
                <c:pt idx="11493">
                  <c:v>-42.73899999999999</c:v>
                </c:pt>
                <c:pt idx="11494">
                  <c:v>-42.736999999999995</c:v>
                </c:pt>
                <c:pt idx="11495">
                  <c:v>-42.734999999999999</c:v>
                </c:pt>
                <c:pt idx="11496">
                  <c:v>-42.73299999999999</c:v>
                </c:pt>
                <c:pt idx="11497">
                  <c:v>-42.730999999999995</c:v>
                </c:pt>
                <c:pt idx="11498">
                  <c:v>-42.728999999999999</c:v>
                </c:pt>
                <c:pt idx="11499">
                  <c:v>-42.72699999999999</c:v>
                </c:pt>
                <c:pt idx="11500">
                  <c:v>-42.724999999999994</c:v>
                </c:pt>
                <c:pt idx="11501">
                  <c:v>-42.722999999999999</c:v>
                </c:pt>
                <c:pt idx="11502">
                  <c:v>-42.720999999999989</c:v>
                </c:pt>
                <c:pt idx="11503">
                  <c:v>-42.718999999999994</c:v>
                </c:pt>
                <c:pt idx="11504">
                  <c:v>-42.716999999999999</c:v>
                </c:pt>
                <c:pt idx="11505">
                  <c:v>-42.714999999999989</c:v>
                </c:pt>
                <c:pt idx="11506">
                  <c:v>-42.712999999999994</c:v>
                </c:pt>
                <c:pt idx="11507">
                  <c:v>-42.710999999999999</c:v>
                </c:pt>
                <c:pt idx="11508">
                  <c:v>-42.708999999999996</c:v>
                </c:pt>
                <c:pt idx="11509">
                  <c:v>-42.706999999999994</c:v>
                </c:pt>
                <c:pt idx="11510">
                  <c:v>-42.704999999999998</c:v>
                </c:pt>
                <c:pt idx="11511">
                  <c:v>-42.702999999999996</c:v>
                </c:pt>
                <c:pt idx="11512">
                  <c:v>-42.700999999999993</c:v>
                </c:pt>
                <c:pt idx="11513">
                  <c:v>-42.698999999999998</c:v>
                </c:pt>
                <c:pt idx="11514">
                  <c:v>-42.696999999999996</c:v>
                </c:pt>
                <c:pt idx="11515">
                  <c:v>-42.694999999999993</c:v>
                </c:pt>
                <c:pt idx="11516">
                  <c:v>-42.692999999999998</c:v>
                </c:pt>
                <c:pt idx="11517">
                  <c:v>-42.690999999999995</c:v>
                </c:pt>
                <c:pt idx="11518">
                  <c:v>-42.688999999999993</c:v>
                </c:pt>
                <c:pt idx="11519">
                  <c:v>-42.686999999999998</c:v>
                </c:pt>
                <c:pt idx="11520">
                  <c:v>-42.684999999999995</c:v>
                </c:pt>
                <c:pt idx="11521">
                  <c:v>-42.682999999999993</c:v>
                </c:pt>
                <c:pt idx="11522">
                  <c:v>-42.680999999999997</c:v>
                </c:pt>
                <c:pt idx="11523">
                  <c:v>-42.678999999999995</c:v>
                </c:pt>
                <c:pt idx="11524">
                  <c:v>-42.676999999999992</c:v>
                </c:pt>
                <c:pt idx="11525">
                  <c:v>-42.674999999999997</c:v>
                </c:pt>
                <c:pt idx="11526">
                  <c:v>-42.672999999999995</c:v>
                </c:pt>
                <c:pt idx="11527">
                  <c:v>-42.670999999999992</c:v>
                </c:pt>
                <c:pt idx="11528">
                  <c:v>-42.668999999999997</c:v>
                </c:pt>
                <c:pt idx="11529">
                  <c:v>-42.666999999999994</c:v>
                </c:pt>
                <c:pt idx="11530">
                  <c:v>-42.664999999999992</c:v>
                </c:pt>
                <c:pt idx="11531">
                  <c:v>-42.662999999999997</c:v>
                </c:pt>
                <c:pt idx="11532">
                  <c:v>-42.660999999999994</c:v>
                </c:pt>
                <c:pt idx="11533">
                  <c:v>-42.658999999999992</c:v>
                </c:pt>
                <c:pt idx="11534">
                  <c:v>-42.656999999999996</c:v>
                </c:pt>
                <c:pt idx="11535">
                  <c:v>-42.654999999999994</c:v>
                </c:pt>
                <c:pt idx="11536">
                  <c:v>-42.652999999999992</c:v>
                </c:pt>
                <c:pt idx="11537">
                  <c:v>-42.650999999999996</c:v>
                </c:pt>
                <c:pt idx="11538">
                  <c:v>-42.648999999999994</c:v>
                </c:pt>
                <c:pt idx="11539">
                  <c:v>-42.646999999999991</c:v>
                </c:pt>
                <c:pt idx="11540">
                  <c:v>-42.644999999999996</c:v>
                </c:pt>
                <c:pt idx="11541">
                  <c:v>-42.642999999999994</c:v>
                </c:pt>
                <c:pt idx="11542">
                  <c:v>-42.640999999999991</c:v>
                </c:pt>
                <c:pt idx="11543">
                  <c:v>-42.638999999999996</c:v>
                </c:pt>
                <c:pt idx="11544">
                  <c:v>-42.636999999999993</c:v>
                </c:pt>
                <c:pt idx="11545">
                  <c:v>-42.634999999999991</c:v>
                </c:pt>
                <c:pt idx="11546">
                  <c:v>-42.632999999999996</c:v>
                </c:pt>
                <c:pt idx="11547">
                  <c:v>-42.630999999999993</c:v>
                </c:pt>
                <c:pt idx="11548">
                  <c:v>-42.628999999999991</c:v>
                </c:pt>
                <c:pt idx="11549">
                  <c:v>-42.626999999999995</c:v>
                </c:pt>
                <c:pt idx="11550">
                  <c:v>-42.624999999999993</c:v>
                </c:pt>
                <c:pt idx="11551">
                  <c:v>-42.62299999999999</c:v>
                </c:pt>
                <c:pt idx="11552">
                  <c:v>-42.620999999999995</c:v>
                </c:pt>
                <c:pt idx="11553">
                  <c:v>-42.618999999999993</c:v>
                </c:pt>
                <c:pt idx="11554">
                  <c:v>-42.61699999999999</c:v>
                </c:pt>
                <c:pt idx="11555">
                  <c:v>-42.614999999999995</c:v>
                </c:pt>
                <c:pt idx="11556">
                  <c:v>-42.613</c:v>
                </c:pt>
                <c:pt idx="11557">
                  <c:v>-42.61099999999999</c:v>
                </c:pt>
                <c:pt idx="11558">
                  <c:v>-42.608999999999995</c:v>
                </c:pt>
                <c:pt idx="11559">
                  <c:v>-42.606999999999999</c:v>
                </c:pt>
                <c:pt idx="11560">
                  <c:v>-42.60499999999999</c:v>
                </c:pt>
                <c:pt idx="11561">
                  <c:v>-42.602999999999994</c:v>
                </c:pt>
                <c:pt idx="11562">
                  <c:v>-42.600999999999999</c:v>
                </c:pt>
                <c:pt idx="11563">
                  <c:v>-42.59899999999999</c:v>
                </c:pt>
                <c:pt idx="11564">
                  <c:v>-42.596999999999994</c:v>
                </c:pt>
                <c:pt idx="11565">
                  <c:v>-42.594999999999999</c:v>
                </c:pt>
                <c:pt idx="11566">
                  <c:v>-42.592999999999989</c:v>
                </c:pt>
                <c:pt idx="11567">
                  <c:v>-42.590999999999994</c:v>
                </c:pt>
                <c:pt idx="11568">
                  <c:v>-42.588999999999999</c:v>
                </c:pt>
                <c:pt idx="11569">
                  <c:v>-42.586999999999989</c:v>
                </c:pt>
                <c:pt idx="11570">
                  <c:v>-42.584999999999994</c:v>
                </c:pt>
                <c:pt idx="11571">
                  <c:v>-42.582999999999998</c:v>
                </c:pt>
                <c:pt idx="11572">
                  <c:v>-42.580999999999996</c:v>
                </c:pt>
                <c:pt idx="11573">
                  <c:v>-42.578999999999994</c:v>
                </c:pt>
                <c:pt idx="11574">
                  <c:v>-42.576999999999998</c:v>
                </c:pt>
                <c:pt idx="11575">
                  <c:v>-42.574999999999996</c:v>
                </c:pt>
                <c:pt idx="11576">
                  <c:v>-42.572999999999993</c:v>
                </c:pt>
                <c:pt idx="11577">
                  <c:v>-42.570999999999998</c:v>
                </c:pt>
                <c:pt idx="11578">
                  <c:v>-42.568999999999996</c:v>
                </c:pt>
                <c:pt idx="11579">
                  <c:v>-42.566999999999993</c:v>
                </c:pt>
                <c:pt idx="11580">
                  <c:v>-42.564999999999998</c:v>
                </c:pt>
                <c:pt idx="11581">
                  <c:v>-42.562999999999995</c:v>
                </c:pt>
                <c:pt idx="11582">
                  <c:v>-42.560999999999993</c:v>
                </c:pt>
                <c:pt idx="11583">
                  <c:v>-42.558999999999997</c:v>
                </c:pt>
                <c:pt idx="11584">
                  <c:v>-42.556999999999995</c:v>
                </c:pt>
                <c:pt idx="11585">
                  <c:v>-42.554999999999993</c:v>
                </c:pt>
                <c:pt idx="11586">
                  <c:v>-42.552999999999997</c:v>
                </c:pt>
                <c:pt idx="11587">
                  <c:v>-42.550999999999995</c:v>
                </c:pt>
                <c:pt idx="11588">
                  <c:v>-42.548999999999992</c:v>
                </c:pt>
                <c:pt idx="11589">
                  <c:v>-42.546999999999997</c:v>
                </c:pt>
                <c:pt idx="11590">
                  <c:v>-42.544999999999995</c:v>
                </c:pt>
                <c:pt idx="11591">
                  <c:v>-42.542999999999992</c:v>
                </c:pt>
                <c:pt idx="11592">
                  <c:v>-42.540999999999997</c:v>
                </c:pt>
                <c:pt idx="11593">
                  <c:v>-42.538999999999994</c:v>
                </c:pt>
                <c:pt idx="11594">
                  <c:v>-42.536999999999992</c:v>
                </c:pt>
                <c:pt idx="11595">
                  <c:v>-42.534999999999997</c:v>
                </c:pt>
                <c:pt idx="11596">
                  <c:v>-42.532999999999994</c:v>
                </c:pt>
                <c:pt idx="11597">
                  <c:v>-42.530999999999992</c:v>
                </c:pt>
                <c:pt idx="11598">
                  <c:v>-42.528999999999996</c:v>
                </c:pt>
                <c:pt idx="11599">
                  <c:v>-42.526999999999994</c:v>
                </c:pt>
                <c:pt idx="11600">
                  <c:v>-42.524999999999991</c:v>
                </c:pt>
                <c:pt idx="11601">
                  <c:v>-42.522999999999996</c:v>
                </c:pt>
                <c:pt idx="11602">
                  <c:v>-42.520999999999994</c:v>
                </c:pt>
                <c:pt idx="11603">
                  <c:v>-42.518999999999991</c:v>
                </c:pt>
                <c:pt idx="11604">
                  <c:v>-42.516999999999996</c:v>
                </c:pt>
                <c:pt idx="11605">
                  <c:v>-42.514999999999993</c:v>
                </c:pt>
                <c:pt idx="11606">
                  <c:v>-42.512999999999991</c:v>
                </c:pt>
                <c:pt idx="11607">
                  <c:v>-42.510999999999996</c:v>
                </c:pt>
                <c:pt idx="11608">
                  <c:v>-42.508999999999993</c:v>
                </c:pt>
                <c:pt idx="11609">
                  <c:v>-42.506999999999991</c:v>
                </c:pt>
                <c:pt idx="11610">
                  <c:v>-42.504999999999995</c:v>
                </c:pt>
                <c:pt idx="11611">
                  <c:v>-42.502999999999993</c:v>
                </c:pt>
                <c:pt idx="11612">
                  <c:v>-42.500999999999991</c:v>
                </c:pt>
                <c:pt idx="11613">
                  <c:v>-42.498999999999995</c:v>
                </c:pt>
                <c:pt idx="11614">
                  <c:v>-42.496999999999993</c:v>
                </c:pt>
                <c:pt idx="11615">
                  <c:v>-42.49499999999999</c:v>
                </c:pt>
                <c:pt idx="11616">
                  <c:v>-42.492999999999995</c:v>
                </c:pt>
                <c:pt idx="11617">
                  <c:v>-42.490999999999993</c:v>
                </c:pt>
                <c:pt idx="11618">
                  <c:v>-42.48899999999999</c:v>
                </c:pt>
                <c:pt idx="11619">
                  <c:v>-42.486999999999995</c:v>
                </c:pt>
                <c:pt idx="11620">
                  <c:v>-42.484999999999999</c:v>
                </c:pt>
                <c:pt idx="11621">
                  <c:v>-42.48299999999999</c:v>
                </c:pt>
                <c:pt idx="11622">
                  <c:v>-42.480999999999995</c:v>
                </c:pt>
                <c:pt idx="11623">
                  <c:v>-42.478999999999999</c:v>
                </c:pt>
                <c:pt idx="11624">
                  <c:v>-42.47699999999999</c:v>
                </c:pt>
                <c:pt idx="11625">
                  <c:v>-42.474999999999994</c:v>
                </c:pt>
                <c:pt idx="11626">
                  <c:v>-42.472999999999999</c:v>
                </c:pt>
                <c:pt idx="11627">
                  <c:v>-42.470999999999989</c:v>
                </c:pt>
                <c:pt idx="11628">
                  <c:v>-42.468999999999994</c:v>
                </c:pt>
                <c:pt idx="11629">
                  <c:v>-42.466999999999999</c:v>
                </c:pt>
                <c:pt idx="11630">
                  <c:v>-42.464999999999989</c:v>
                </c:pt>
                <c:pt idx="11631">
                  <c:v>-42.462999999999994</c:v>
                </c:pt>
                <c:pt idx="11632">
                  <c:v>-42.460999999999999</c:v>
                </c:pt>
                <c:pt idx="11633">
                  <c:v>-42.458999999999996</c:v>
                </c:pt>
                <c:pt idx="11634">
                  <c:v>-42.456999999999994</c:v>
                </c:pt>
                <c:pt idx="11635">
                  <c:v>-42.454999999999998</c:v>
                </c:pt>
                <c:pt idx="11636">
                  <c:v>-42.452999999999996</c:v>
                </c:pt>
                <c:pt idx="11637">
                  <c:v>-42.450999999999993</c:v>
                </c:pt>
                <c:pt idx="11638">
                  <c:v>-42.448999999999998</c:v>
                </c:pt>
                <c:pt idx="11639">
                  <c:v>-42.446999999999996</c:v>
                </c:pt>
                <c:pt idx="11640">
                  <c:v>-42.444999999999993</c:v>
                </c:pt>
                <c:pt idx="11641">
                  <c:v>-42.442999999999998</c:v>
                </c:pt>
                <c:pt idx="11642">
                  <c:v>-42.440999999999995</c:v>
                </c:pt>
                <c:pt idx="11643">
                  <c:v>-42.438999999999993</c:v>
                </c:pt>
                <c:pt idx="11644">
                  <c:v>-42.436999999999998</c:v>
                </c:pt>
                <c:pt idx="11645">
                  <c:v>-42.434999999999995</c:v>
                </c:pt>
                <c:pt idx="11646">
                  <c:v>-42.432999999999993</c:v>
                </c:pt>
                <c:pt idx="11647">
                  <c:v>-42.430999999999997</c:v>
                </c:pt>
                <c:pt idx="11648">
                  <c:v>-42.428999999999995</c:v>
                </c:pt>
                <c:pt idx="11649">
                  <c:v>-42.426999999999992</c:v>
                </c:pt>
                <c:pt idx="11650">
                  <c:v>-42.424999999999997</c:v>
                </c:pt>
                <c:pt idx="11651">
                  <c:v>-42.422999999999995</c:v>
                </c:pt>
                <c:pt idx="11652">
                  <c:v>-42.420999999999992</c:v>
                </c:pt>
                <c:pt idx="11653">
                  <c:v>-42.418999999999997</c:v>
                </c:pt>
                <c:pt idx="11654">
                  <c:v>-42.416999999999994</c:v>
                </c:pt>
                <c:pt idx="11655">
                  <c:v>-42.414999999999992</c:v>
                </c:pt>
                <c:pt idx="11656">
                  <c:v>-42.412999999999997</c:v>
                </c:pt>
                <c:pt idx="11657">
                  <c:v>-42.410999999999994</c:v>
                </c:pt>
                <c:pt idx="11658">
                  <c:v>-42.408999999999992</c:v>
                </c:pt>
                <c:pt idx="11659">
                  <c:v>-42.406999999999996</c:v>
                </c:pt>
                <c:pt idx="11660">
                  <c:v>-42.404999999999994</c:v>
                </c:pt>
                <c:pt idx="11661">
                  <c:v>-42.402999999999992</c:v>
                </c:pt>
                <c:pt idx="11662">
                  <c:v>-42.400999999999996</c:v>
                </c:pt>
                <c:pt idx="11663">
                  <c:v>-42.398999999999994</c:v>
                </c:pt>
                <c:pt idx="11664">
                  <c:v>-42.396999999999991</c:v>
                </c:pt>
                <c:pt idx="11665">
                  <c:v>-42.394999999999996</c:v>
                </c:pt>
                <c:pt idx="11666">
                  <c:v>-42.392999999999994</c:v>
                </c:pt>
                <c:pt idx="11667">
                  <c:v>-42.390999999999991</c:v>
                </c:pt>
                <c:pt idx="11668">
                  <c:v>-42.388999999999996</c:v>
                </c:pt>
                <c:pt idx="11669">
                  <c:v>-42.386999999999993</c:v>
                </c:pt>
                <c:pt idx="11670">
                  <c:v>-42.384999999999991</c:v>
                </c:pt>
                <c:pt idx="11671">
                  <c:v>-42.382999999999996</c:v>
                </c:pt>
                <c:pt idx="11672">
                  <c:v>-42.380999999999993</c:v>
                </c:pt>
                <c:pt idx="11673">
                  <c:v>-42.378999999999991</c:v>
                </c:pt>
                <c:pt idx="11674">
                  <c:v>-42.376999999999995</c:v>
                </c:pt>
                <c:pt idx="11675">
                  <c:v>-42.374999999999993</c:v>
                </c:pt>
                <c:pt idx="11676">
                  <c:v>-42.37299999999999</c:v>
                </c:pt>
                <c:pt idx="11677">
                  <c:v>-42.370999999999995</c:v>
                </c:pt>
                <c:pt idx="11678">
                  <c:v>-42.368999999999993</c:v>
                </c:pt>
                <c:pt idx="11679">
                  <c:v>-42.36699999999999</c:v>
                </c:pt>
                <c:pt idx="11680">
                  <c:v>-42.364999999999995</c:v>
                </c:pt>
                <c:pt idx="11681">
                  <c:v>-42.363</c:v>
                </c:pt>
                <c:pt idx="11682">
                  <c:v>-42.36099999999999</c:v>
                </c:pt>
                <c:pt idx="11683">
                  <c:v>-42.358999999999995</c:v>
                </c:pt>
                <c:pt idx="11684">
                  <c:v>-42.356999999999999</c:v>
                </c:pt>
                <c:pt idx="11685">
                  <c:v>-42.35499999999999</c:v>
                </c:pt>
                <c:pt idx="11686">
                  <c:v>-42.352999999999994</c:v>
                </c:pt>
                <c:pt idx="11687">
                  <c:v>-42.350999999999999</c:v>
                </c:pt>
                <c:pt idx="11688">
                  <c:v>-42.34899999999999</c:v>
                </c:pt>
                <c:pt idx="11689">
                  <c:v>-42.346999999999994</c:v>
                </c:pt>
                <c:pt idx="11690">
                  <c:v>-42.344999999999999</c:v>
                </c:pt>
                <c:pt idx="11691">
                  <c:v>-42.342999999999989</c:v>
                </c:pt>
                <c:pt idx="11692">
                  <c:v>-42.340999999999994</c:v>
                </c:pt>
                <c:pt idx="11693">
                  <c:v>-42.338999999999999</c:v>
                </c:pt>
                <c:pt idx="11694">
                  <c:v>-42.336999999999989</c:v>
                </c:pt>
                <c:pt idx="11695">
                  <c:v>-42.334999999999994</c:v>
                </c:pt>
                <c:pt idx="11696">
                  <c:v>-42.332999999999998</c:v>
                </c:pt>
                <c:pt idx="11697">
                  <c:v>-42.330999999999996</c:v>
                </c:pt>
                <c:pt idx="11698">
                  <c:v>-42.328999999999994</c:v>
                </c:pt>
                <c:pt idx="11699">
                  <c:v>-42.326999999999998</c:v>
                </c:pt>
                <c:pt idx="11700">
                  <c:v>-42.324999999999996</c:v>
                </c:pt>
                <c:pt idx="11701">
                  <c:v>-42.322999999999993</c:v>
                </c:pt>
                <c:pt idx="11702">
                  <c:v>-42.320999999999998</c:v>
                </c:pt>
                <c:pt idx="11703">
                  <c:v>-42.318999999999996</c:v>
                </c:pt>
                <c:pt idx="11704">
                  <c:v>-42.316999999999993</c:v>
                </c:pt>
                <c:pt idx="11705">
                  <c:v>-42.314999999999998</c:v>
                </c:pt>
                <c:pt idx="11706">
                  <c:v>-42.312999999999995</c:v>
                </c:pt>
                <c:pt idx="11707">
                  <c:v>-42.310999999999993</c:v>
                </c:pt>
                <c:pt idx="11708">
                  <c:v>-42.308999999999997</c:v>
                </c:pt>
                <c:pt idx="11709">
                  <c:v>-42.306999999999995</c:v>
                </c:pt>
                <c:pt idx="11710">
                  <c:v>-42.304999999999993</c:v>
                </c:pt>
                <c:pt idx="11711">
                  <c:v>-42.302999999999997</c:v>
                </c:pt>
                <c:pt idx="11712">
                  <c:v>-42.300999999999995</c:v>
                </c:pt>
                <c:pt idx="11713">
                  <c:v>-42.298999999999992</c:v>
                </c:pt>
                <c:pt idx="11714">
                  <c:v>-42.296999999999997</c:v>
                </c:pt>
                <c:pt idx="11715">
                  <c:v>-42.294999999999995</c:v>
                </c:pt>
                <c:pt idx="11716">
                  <c:v>-42.292999999999992</c:v>
                </c:pt>
                <c:pt idx="11717">
                  <c:v>-42.290999999999997</c:v>
                </c:pt>
                <c:pt idx="11718">
                  <c:v>-42.288999999999994</c:v>
                </c:pt>
                <c:pt idx="11719">
                  <c:v>-42.286999999999992</c:v>
                </c:pt>
                <c:pt idx="11720">
                  <c:v>-42.284999999999997</c:v>
                </c:pt>
                <c:pt idx="11721">
                  <c:v>-42.282999999999994</c:v>
                </c:pt>
                <c:pt idx="11722">
                  <c:v>-42.280999999999992</c:v>
                </c:pt>
                <c:pt idx="11723">
                  <c:v>-42.278999999999996</c:v>
                </c:pt>
                <c:pt idx="11724">
                  <c:v>-42.276999999999994</c:v>
                </c:pt>
                <c:pt idx="11725">
                  <c:v>-42.274999999999991</c:v>
                </c:pt>
                <c:pt idx="11726">
                  <c:v>-42.272999999999996</c:v>
                </c:pt>
                <c:pt idx="11727">
                  <c:v>-42.270999999999994</c:v>
                </c:pt>
                <c:pt idx="11728">
                  <c:v>-42.268999999999991</c:v>
                </c:pt>
                <c:pt idx="11729">
                  <c:v>-42.266999999999996</c:v>
                </c:pt>
                <c:pt idx="11730">
                  <c:v>-42.264999999999993</c:v>
                </c:pt>
                <c:pt idx="11731">
                  <c:v>-42.262999999999991</c:v>
                </c:pt>
                <c:pt idx="11732">
                  <c:v>-42.260999999999996</c:v>
                </c:pt>
                <c:pt idx="11733">
                  <c:v>-42.258999999999993</c:v>
                </c:pt>
                <c:pt idx="11734">
                  <c:v>-42.256999999999991</c:v>
                </c:pt>
                <c:pt idx="11735">
                  <c:v>-42.254999999999995</c:v>
                </c:pt>
                <c:pt idx="11736">
                  <c:v>-42.252999999999993</c:v>
                </c:pt>
                <c:pt idx="11737">
                  <c:v>-42.250999999999991</c:v>
                </c:pt>
                <c:pt idx="11738">
                  <c:v>-42.248999999999995</c:v>
                </c:pt>
                <c:pt idx="11739">
                  <c:v>-42.246999999999993</c:v>
                </c:pt>
                <c:pt idx="11740">
                  <c:v>-42.24499999999999</c:v>
                </c:pt>
                <c:pt idx="11741">
                  <c:v>-42.242999999999995</c:v>
                </c:pt>
                <c:pt idx="11742">
                  <c:v>-42.240999999999993</c:v>
                </c:pt>
                <c:pt idx="11743">
                  <c:v>-42.23899999999999</c:v>
                </c:pt>
                <c:pt idx="11744">
                  <c:v>-42.236999999999995</c:v>
                </c:pt>
                <c:pt idx="11745">
                  <c:v>-42.234999999999999</c:v>
                </c:pt>
                <c:pt idx="11746">
                  <c:v>-42.23299999999999</c:v>
                </c:pt>
                <c:pt idx="11747">
                  <c:v>-42.230999999999995</c:v>
                </c:pt>
                <c:pt idx="11748">
                  <c:v>-42.228999999999999</c:v>
                </c:pt>
                <c:pt idx="11749">
                  <c:v>-42.22699999999999</c:v>
                </c:pt>
                <c:pt idx="11750">
                  <c:v>-42.224999999999994</c:v>
                </c:pt>
                <c:pt idx="11751">
                  <c:v>-42.222999999999999</c:v>
                </c:pt>
                <c:pt idx="11752">
                  <c:v>-42.220999999999989</c:v>
                </c:pt>
                <c:pt idx="11753">
                  <c:v>-42.218999999999994</c:v>
                </c:pt>
                <c:pt idx="11754">
                  <c:v>-42.216999999999999</c:v>
                </c:pt>
                <c:pt idx="11755">
                  <c:v>-42.214999999999989</c:v>
                </c:pt>
                <c:pt idx="11756">
                  <c:v>-42.212999999999994</c:v>
                </c:pt>
                <c:pt idx="11757">
                  <c:v>-42.210999999999999</c:v>
                </c:pt>
                <c:pt idx="11758">
                  <c:v>-42.208999999999996</c:v>
                </c:pt>
                <c:pt idx="11759">
                  <c:v>-42.206999999999994</c:v>
                </c:pt>
                <c:pt idx="11760">
                  <c:v>-42.204999999999998</c:v>
                </c:pt>
                <c:pt idx="11761">
                  <c:v>-42.202999999999996</c:v>
                </c:pt>
                <c:pt idx="11762">
                  <c:v>-42.200999999999993</c:v>
                </c:pt>
                <c:pt idx="11763">
                  <c:v>-42.198999999999998</c:v>
                </c:pt>
                <c:pt idx="11764">
                  <c:v>-42.196999999999996</c:v>
                </c:pt>
                <c:pt idx="11765">
                  <c:v>-42.194999999999993</c:v>
                </c:pt>
                <c:pt idx="11766">
                  <c:v>-42.192999999999998</c:v>
                </c:pt>
                <c:pt idx="11767">
                  <c:v>-42.190999999999995</c:v>
                </c:pt>
                <c:pt idx="11768">
                  <c:v>-42.188999999999993</c:v>
                </c:pt>
                <c:pt idx="11769">
                  <c:v>-42.186999999999998</c:v>
                </c:pt>
                <c:pt idx="11770">
                  <c:v>-42.184999999999995</c:v>
                </c:pt>
                <c:pt idx="11771">
                  <c:v>-42.182999999999993</c:v>
                </c:pt>
                <c:pt idx="11772">
                  <c:v>-42.180999999999997</c:v>
                </c:pt>
                <c:pt idx="11773">
                  <c:v>-42.178999999999995</c:v>
                </c:pt>
                <c:pt idx="11774">
                  <c:v>-42.176999999999992</c:v>
                </c:pt>
                <c:pt idx="11775">
                  <c:v>-42.174999999999997</c:v>
                </c:pt>
                <c:pt idx="11776">
                  <c:v>-42.172999999999995</c:v>
                </c:pt>
                <c:pt idx="11777">
                  <c:v>-42.170999999999992</c:v>
                </c:pt>
                <c:pt idx="11778">
                  <c:v>-42.168999999999997</c:v>
                </c:pt>
                <c:pt idx="11779">
                  <c:v>-42.166999999999994</c:v>
                </c:pt>
                <c:pt idx="11780">
                  <c:v>-42.164999999999992</c:v>
                </c:pt>
                <c:pt idx="11781">
                  <c:v>-42.162999999999997</c:v>
                </c:pt>
                <c:pt idx="11782">
                  <c:v>-42.160999999999994</c:v>
                </c:pt>
                <c:pt idx="11783">
                  <c:v>-42.158999999999992</c:v>
                </c:pt>
                <c:pt idx="11784">
                  <c:v>-42.156999999999996</c:v>
                </c:pt>
                <c:pt idx="11785">
                  <c:v>-42.154999999999994</c:v>
                </c:pt>
                <c:pt idx="11786">
                  <c:v>-42.152999999999992</c:v>
                </c:pt>
                <c:pt idx="11787">
                  <c:v>-42.150999999999996</c:v>
                </c:pt>
                <c:pt idx="11788">
                  <c:v>-42.148999999999994</c:v>
                </c:pt>
                <c:pt idx="11789">
                  <c:v>-42.146999999999991</c:v>
                </c:pt>
                <c:pt idx="11790">
                  <c:v>-42.144999999999996</c:v>
                </c:pt>
                <c:pt idx="11791">
                  <c:v>-42.142999999999994</c:v>
                </c:pt>
                <c:pt idx="11792">
                  <c:v>-42.140999999999991</c:v>
                </c:pt>
                <c:pt idx="11793">
                  <c:v>-42.138999999999996</c:v>
                </c:pt>
                <c:pt idx="11794">
                  <c:v>-42.136999999999993</c:v>
                </c:pt>
                <c:pt idx="11795">
                  <c:v>-42.134999999999991</c:v>
                </c:pt>
                <c:pt idx="11796">
                  <c:v>-42.132999999999996</c:v>
                </c:pt>
                <c:pt idx="11797">
                  <c:v>-42.130999999999993</c:v>
                </c:pt>
                <c:pt idx="11798">
                  <c:v>-42.128999999999991</c:v>
                </c:pt>
                <c:pt idx="11799">
                  <c:v>-42.126999999999995</c:v>
                </c:pt>
                <c:pt idx="11800">
                  <c:v>-42.124999999999993</c:v>
                </c:pt>
                <c:pt idx="11801">
                  <c:v>-42.12299999999999</c:v>
                </c:pt>
                <c:pt idx="11802">
                  <c:v>-42.120999999999995</c:v>
                </c:pt>
                <c:pt idx="11803">
                  <c:v>-42.118999999999993</c:v>
                </c:pt>
                <c:pt idx="11804">
                  <c:v>-42.11699999999999</c:v>
                </c:pt>
                <c:pt idx="11805">
                  <c:v>-42.114999999999995</c:v>
                </c:pt>
                <c:pt idx="11806">
                  <c:v>-42.113</c:v>
                </c:pt>
                <c:pt idx="11807">
                  <c:v>-42.11099999999999</c:v>
                </c:pt>
                <c:pt idx="11808">
                  <c:v>-42.108999999999995</c:v>
                </c:pt>
                <c:pt idx="11809">
                  <c:v>-42.106999999999999</c:v>
                </c:pt>
                <c:pt idx="11810">
                  <c:v>-42.10499999999999</c:v>
                </c:pt>
                <c:pt idx="11811">
                  <c:v>-42.102999999999994</c:v>
                </c:pt>
                <c:pt idx="11812">
                  <c:v>-42.100999999999999</c:v>
                </c:pt>
                <c:pt idx="11813">
                  <c:v>-42.09899999999999</c:v>
                </c:pt>
                <c:pt idx="11814">
                  <c:v>-42.096999999999994</c:v>
                </c:pt>
                <c:pt idx="11815">
                  <c:v>-42.094999999999999</c:v>
                </c:pt>
                <c:pt idx="11816">
                  <c:v>-42.092999999999989</c:v>
                </c:pt>
                <c:pt idx="11817">
                  <c:v>-42.090999999999994</c:v>
                </c:pt>
                <c:pt idx="11818">
                  <c:v>-42.088999999999999</c:v>
                </c:pt>
                <c:pt idx="11819">
                  <c:v>-42.086999999999989</c:v>
                </c:pt>
                <c:pt idx="11820">
                  <c:v>-42.084999999999994</c:v>
                </c:pt>
                <c:pt idx="11821">
                  <c:v>-42.082999999999998</c:v>
                </c:pt>
                <c:pt idx="11822">
                  <c:v>-42.080999999999996</c:v>
                </c:pt>
                <c:pt idx="11823">
                  <c:v>-42.078999999999994</c:v>
                </c:pt>
                <c:pt idx="11824">
                  <c:v>-42.076999999999998</c:v>
                </c:pt>
                <c:pt idx="11825">
                  <c:v>-42.074999999999996</c:v>
                </c:pt>
                <c:pt idx="11826">
                  <c:v>-42.072999999999993</c:v>
                </c:pt>
                <c:pt idx="11827">
                  <c:v>-42.070999999999998</c:v>
                </c:pt>
                <c:pt idx="11828">
                  <c:v>-42.068999999999996</c:v>
                </c:pt>
                <c:pt idx="11829">
                  <c:v>-42.066999999999993</c:v>
                </c:pt>
                <c:pt idx="11830">
                  <c:v>-42.064999999999998</c:v>
                </c:pt>
                <c:pt idx="11831">
                  <c:v>-42.062999999999995</c:v>
                </c:pt>
                <c:pt idx="11832">
                  <c:v>-42.060999999999993</c:v>
                </c:pt>
                <c:pt idx="11833">
                  <c:v>-42.058999999999997</c:v>
                </c:pt>
                <c:pt idx="11834">
                  <c:v>-42.056999999999995</c:v>
                </c:pt>
                <c:pt idx="11835">
                  <c:v>-42.054999999999993</c:v>
                </c:pt>
                <c:pt idx="11836">
                  <c:v>-42.052999999999997</c:v>
                </c:pt>
                <c:pt idx="11837">
                  <c:v>-42.050999999999995</c:v>
                </c:pt>
                <c:pt idx="11838">
                  <c:v>-42.048999999999992</c:v>
                </c:pt>
                <c:pt idx="11839">
                  <c:v>-42.046999999999997</c:v>
                </c:pt>
                <c:pt idx="11840">
                  <c:v>-42.044999999999995</c:v>
                </c:pt>
                <c:pt idx="11841">
                  <c:v>-42.042999999999992</c:v>
                </c:pt>
                <c:pt idx="11842">
                  <c:v>-42.040999999999997</c:v>
                </c:pt>
                <c:pt idx="11843">
                  <c:v>-42.038999999999994</c:v>
                </c:pt>
                <c:pt idx="11844">
                  <c:v>-42.036999999999992</c:v>
                </c:pt>
                <c:pt idx="11845">
                  <c:v>-42.034999999999997</c:v>
                </c:pt>
                <c:pt idx="11846">
                  <c:v>-42.032999999999994</c:v>
                </c:pt>
                <c:pt idx="11847">
                  <c:v>-42.030999999999992</c:v>
                </c:pt>
                <c:pt idx="11848">
                  <c:v>-42.028999999999996</c:v>
                </c:pt>
                <c:pt idx="11849">
                  <c:v>-42.026999999999994</c:v>
                </c:pt>
                <c:pt idx="11850">
                  <c:v>-42.024999999999991</c:v>
                </c:pt>
                <c:pt idx="11851">
                  <c:v>-42.022999999999996</c:v>
                </c:pt>
                <c:pt idx="11852">
                  <c:v>-42.020999999999994</c:v>
                </c:pt>
                <c:pt idx="11853">
                  <c:v>-42.018999999999991</c:v>
                </c:pt>
                <c:pt idx="11854">
                  <c:v>-42.016999999999996</c:v>
                </c:pt>
                <c:pt idx="11855">
                  <c:v>-42.014999999999993</c:v>
                </c:pt>
                <c:pt idx="11856">
                  <c:v>-42.012999999999991</c:v>
                </c:pt>
                <c:pt idx="11857">
                  <c:v>-42.010999999999996</c:v>
                </c:pt>
                <c:pt idx="11858">
                  <c:v>-42.008999999999993</c:v>
                </c:pt>
                <c:pt idx="11859">
                  <c:v>-42.006999999999991</c:v>
                </c:pt>
                <c:pt idx="11860">
                  <c:v>-42.004999999999995</c:v>
                </c:pt>
                <c:pt idx="11861">
                  <c:v>-42.002999999999993</c:v>
                </c:pt>
                <c:pt idx="11862">
                  <c:v>-42.000999999999991</c:v>
                </c:pt>
                <c:pt idx="11863">
                  <c:v>-41.998999999999995</c:v>
                </c:pt>
                <c:pt idx="11864">
                  <c:v>-41.996999999999993</c:v>
                </c:pt>
                <c:pt idx="11865">
                  <c:v>-41.99499999999999</c:v>
                </c:pt>
                <c:pt idx="11866">
                  <c:v>-41.992999999999995</c:v>
                </c:pt>
                <c:pt idx="11867">
                  <c:v>-41.990999999999993</c:v>
                </c:pt>
                <c:pt idx="11868">
                  <c:v>-41.98899999999999</c:v>
                </c:pt>
                <c:pt idx="11869">
                  <c:v>-41.986999999999995</c:v>
                </c:pt>
                <c:pt idx="11870">
                  <c:v>-41.984999999999999</c:v>
                </c:pt>
                <c:pt idx="11871">
                  <c:v>-41.98299999999999</c:v>
                </c:pt>
                <c:pt idx="11872">
                  <c:v>-41.980999999999995</c:v>
                </c:pt>
                <c:pt idx="11873">
                  <c:v>-41.978999999999999</c:v>
                </c:pt>
                <c:pt idx="11874">
                  <c:v>-41.97699999999999</c:v>
                </c:pt>
                <c:pt idx="11875">
                  <c:v>-41.974999999999994</c:v>
                </c:pt>
                <c:pt idx="11876">
                  <c:v>-41.972999999999999</c:v>
                </c:pt>
                <c:pt idx="11877">
                  <c:v>-41.970999999999989</c:v>
                </c:pt>
                <c:pt idx="11878">
                  <c:v>-41.968999999999994</c:v>
                </c:pt>
                <c:pt idx="11879">
                  <c:v>-41.966999999999999</c:v>
                </c:pt>
                <c:pt idx="11880">
                  <c:v>-41.964999999999989</c:v>
                </c:pt>
                <c:pt idx="11881">
                  <c:v>-41.962999999999994</c:v>
                </c:pt>
                <c:pt idx="11882">
                  <c:v>-41.960999999999999</c:v>
                </c:pt>
                <c:pt idx="11883">
                  <c:v>-41.958999999999996</c:v>
                </c:pt>
                <c:pt idx="11884">
                  <c:v>-41.956999999999994</c:v>
                </c:pt>
                <c:pt idx="11885">
                  <c:v>-41.954999999999998</c:v>
                </c:pt>
                <c:pt idx="11886">
                  <c:v>-41.952999999999996</c:v>
                </c:pt>
                <c:pt idx="11887">
                  <c:v>-41.950999999999993</c:v>
                </c:pt>
                <c:pt idx="11888">
                  <c:v>-41.948999999999998</c:v>
                </c:pt>
                <c:pt idx="11889">
                  <c:v>-41.946999999999996</c:v>
                </c:pt>
                <c:pt idx="11890">
                  <c:v>-41.944999999999993</c:v>
                </c:pt>
                <c:pt idx="11891">
                  <c:v>-41.942999999999998</c:v>
                </c:pt>
                <c:pt idx="11892">
                  <c:v>-41.940999999999995</c:v>
                </c:pt>
                <c:pt idx="11893">
                  <c:v>-41.938999999999993</c:v>
                </c:pt>
                <c:pt idx="11894">
                  <c:v>-41.936999999999998</c:v>
                </c:pt>
                <c:pt idx="11895">
                  <c:v>-41.934999999999995</c:v>
                </c:pt>
                <c:pt idx="11896">
                  <c:v>-41.932999999999993</c:v>
                </c:pt>
                <c:pt idx="11897">
                  <c:v>-41.930999999999997</c:v>
                </c:pt>
                <c:pt idx="11898">
                  <c:v>-41.928999999999995</c:v>
                </c:pt>
                <c:pt idx="11899">
                  <c:v>-41.926999999999992</c:v>
                </c:pt>
                <c:pt idx="11900">
                  <c:v>-41.924999999999997</c:v>
                </c:pt>
                <c:pt idx="11901">
                  <c:v>-41.922999999999995</c:v>
                </c:pt>
                <c:pt idx="11902">
                  <c:v>-41.920999999999992</c:v>
                </c:pt>
                <c:pt idx="11903">
                  <c:v>-41.918999999999997</c:v>
                </c:pt>
                <c:pt idx="11904">
                  <c:v>-41.916999999999994</c:v>
                </c:pt>
                <c:pt idx="11905">
                  <c:v>-41.914999999999992</c:v>
                </c:pt>
                <c:pt idx="11906">
                  <c:v>-41.912999999999997</c:v>
                </c:pt>
                <c:pt idx="11907">
                  <c:v>-41.910999999999994</c:v>
                </c:pt>
                <c:pt idx="11908">
                  <c:v>-41.908999999999992</c:v>
                </c:pt>
                <c:pt idx="11909">
                  <c:v>-41.906999999999996</c:v>
                </c:pt>
                <c:pt idx="11910">
                  <c:v>-41.904999999999994</c:v>
                </c:pt>
                <c:pt idx="11911">
                  <c:v>-41.902999999999992</c:v>
                </c:pt>
                <c:pt idx="11912">
                  <c:v>-41.900999999999996</c:v>
                </c:pt>
                <c:pt idx="11913">
                  <c:v>-41.898999999999994</c:v>
                </c:pt>
                <c:pt idx="11914">
                  <c:v>-41.896999999999991</c:v>
                </c:pt>
                <c:pt idx="11915">
                  <c:v>-41.894999999999996</c:v>
                </c:pt>
                <c:pt idx="11916">
                  <c:v>-41.892999999999994</c:v>
                </c:pt>
                <c:pt idx="11917">
                  <c:v>-41.890999999999991</c:v>
                </c:pt>
                <c:pt idx="11918">
                  <c:v>-41.888999999999996</c:v>
                </c:pt>
                <c:pt idx="11919">
                  <c:v>-41.886999999999993</c:v>
                </c:pt>
                <c:pt idx="11920">
                  <c:v>-41.884999999999991</c:v>
                </c:pt>
                <c:pt idx="11921">
                  <c:v>-41.882999999999996</c:v>
                </c:pt>
                <c:pt idx="11922">
                  <c:v>-41.880999999999993</c:v>
                </c:pt>
                <c:pt idx="11923">
                  <c:v>-41.878999999999991</c:v>
                </c:pt>
                <c:pt idx="11924">
                  <c:v>-41.876999999999995</c:v>
                </c:pt>
                <c:pt idx="11925">
                  <c:v>-41.874999999999993</c:v>
                </c:pt>
                <c:pt idx="11926">
                  <c:v>-41.87299999999999</c:v>
                </c:pt>
                <c:pt idx="11927">
                  <c:v>-41.870999999999995</c:v>
                </c:pt>
                <c:pt idx="11928">
                  <c:v>-41.868999999999993</c:v>
                </c:pt>
                <c:pt idx="11929">
                  <c:v>-41.86699999999999</c:v>
                </c:pt>
                <c:pt idx="11930">
                  <c:v>-41.864999999999995</c:v>
                </c:pt>
                <c:pt idx="11931">
                  <c:v>-41.863</c:v>
                </c:pt>
                <c:pt idx="11932">
                  <c:v>-41.86099999999999</c:v>
                </c:pt>
                <c:pt idx="11933">
                  <c:v>-41.858999999999995</c:v>
                </c:pt>
                <c:pt idx="11934">
                  <c:v>-41.856999999999999</c:v>
                </c:pt>
                <c:pt idx="11935">
                  <c:v>-41.85499999999999</c:v>
                </c:pt>
                <c:pt idx="11936">
                  <c:v>-41.852999999999994</c:v>
                </c:pt>
                <c:pt idx="11937">
                  <c:v>-41.850999999999999</c:v>
                </c:pt>
                <c:pt idx="11938">
                  <c:v>-41.84899999999999</c:v>
                </c:pt>
                <c:pt idx="11939">
                  <c:v>-41.846999999999994</c:v>
                </c:pt>
                <c:pt idx="11940">
                  <c:v>-41.844999999999999</c:v>
                </c:pt>
                <c:pt idx="11941">
                  <c:v>-41.842999999999989</c:v>
                </c:pt>
                <c:pt idx="11942">
                  <c:v>-41.840999999999994</c:v>
                </c:pt>
                <c:pt idx="11943">
                  <c:v>-41.838999999999999</c:v>
                </c:pt>
                <c:pt idx="11944">
                  <c:v>-41.836999999999989</c:v>
                </c:pt>
                <c:pt idx="11945">
                  <c:v>-41.834999999999994</c:v>
                </c:pt>
                <c:pt idx="11946">
                  <c:v>-41.832999999999998</c:v>
                </c:pt>
                <c:pt idx="11947">
                  <c:v>-41.830999999999996</c:v>
                </c:pt>
                <c:pt idx="11948">
                  <c:v>-41.828999999999994</c:v>
                </c:pt>
                <c:pt idx="11949">
                  <c:v>-41.826999999999998</c:v>
                </c:pt>
                <c:pt idx="11950">
                  <c:v>-41.824999999999996</c:v>
                </c:pt>
                <c:pt idx="11951">
                  <c:v>-41.822999999999993</c:v>
                </c:pt>
                <c:pt idx="11952">
                  <c:v>-41.820999999999998</c:v>
                </c:pt>
                <c:pt idx="11953">
                  <c:v>-41.818999999999996</c:v>
                </c:pt>
                <c:pt idx="11954">
                  <c:v>-41.816999999999993</c:v>
                </c:pt>
                <c:pt idx="11955">
                  <c:v>-41.814999999999998</c:v>
                </c:pt>
                <c:pt idx="11956">
                  <c:v>-41.812999999999995</c:v>
                </c:pt>
                <c:pt idx="11957">
                  <c:v>-41.810999999999993</c:v>
                </c:pt>
                <c:pt idx="11958">
                  <c:v>-41.808999999999997</c:v>
                </c:pt>
                <c:pt idx="11959">
                  <c:v>-41.806999999999995</c:v>
                </c:pt>
                <c:pt idx="11960">
                  <c:v>-41.804999999999993</c:v>
                </c:pt>
                <c:pt idx="11961">
                  <c:v>-41.802999999999997</c:v>
                </c:pt>
                <c:pt idx="11962">
                  <c:v>-41.800999999999995</c:v>
                </c:pt>
                <c:pt idx="11963">
                  <c:v>-41.798999999999992</c:v>
                </c:pt>
                <c:pt idx="11964">
                  <c:v>-41.796999999999997</c:v>
                </c:pt>
                <c:pt idx="11965">
                  <c:v>-41.794999999999995</c:v>
                </c:pt>
                <c:pt idx="11966">
                  <c:v>-41.792999999999992</c:v>
                </c:pt>
                <c:pt idx="11967">
                  <c:v>-41.790999999999997</c:v>
                </c:pt>
                <c:pt idx="11968">
                  <c:v>-41.788999999999994</c:v>
                </c:pt>
                <c:pt idx="11969">
                  <c:v>-41.786999999999992</c:v>
                </c:pt>
                <c:pt idx="11970">
                  <c:v>-41.784999999999997</c:v>
                </c:pt>
                <c:pt idx="11971">
                  <c:v>-41.782999999999994</c:v>
                </c:pt>
                <c:pt idx="11972">
                  <c:v>-41.780999999999992</c:v>
                </c:pt>
                <c:pt idx="11973">
                  <c:v>-41.778999999999996</c:v>
                </c:pt>
                <c:pt idx="11974">
                  <c:v>-41.776999999999994</c:v>
                </c:pt>
                <c:pt idx="11975">
                  <c:v>-41.774999999999991</c:v>
                </c:pt>
                <c:pt idx="11976">
                  <c:v>-41.772999999999996</c:v>
                </c:pt>
                <c:pt idx="11977">
                  <c:v>-41.770999999999994</c:v>
                </c:pt>
                <c:pt idx="11978">
                  <c:v>-41.768999999999991</c:v>
                </c:pt>
                <c:pt idx="11979">
                  <c:v>-41.766999999999996</c:v>
                </c:pt>
                <c:pt idx="11980">
                  <c:v>-41.764999999999993</c:v>
                </c:pt>
                <c:pt idx="11981">
                  <c:v>-41.762999999999991</c:v>
                </c:pt>
                <c:pt idx="11982">
                  <c:v>-41.760999999999996</c:v>
                </c:pt>
                <c:pt idx="11983">
                  <c:v>-41.758999999999993</c:v>
                </c:pt>
                <c:pt idx="11984">
                  <c:v>-41.756999999999991</c:v>
                </c:pt>
                <c:pt idx="11985">
                  <c:v>-41.754999999999995</c:v>
                </c:pt>
                <c:pt idx="11986">
                  <c:v>-41.752999999999993</c:v>
                </c:pt>
                <c:pt idx="11987">
                  <c:v>-41.750999999999991</c:v>
                </c:pt>
                <c:pt idx="11988">
                  <c:v>-41.748999999999995</c:v>
                </c:pt>
                <c:pt idx="11989">
                  <c:v>-41.746999999999993</c:v>
                </c:pt>
                <c:pt idx="11990">
                  <c:v>-41.74499999999999</c:v>
                </c:pt>
                <c:pt idx="11991">
                  <c:v>-41.742999999999995</c:v>
                </c:pt>
                <c:pt idx="11992">
                  <c:v>-41.740999999999993</c:v>
                </c:pt>
                <c:pt idx="11993">
                  <c:v>-41.73899999999999</c:v>
                </c:pt>
                <c:pt idx="11994">
                  <c:v>-41.736999999999995</c:v>
                </c:pt>
                <c:pt idx="11995">
                  <c:v>-41.734999999999999</c:v>
                </c:pt>
                <c:pt idx="11996">
                  <c:v>-41.73299999999999</c:v>
                </c:pt>
                <c:pt idx="11997">
                  <c:v>-41.730999999999995</c:v>
                </c:pt>
                <c:pt idx="11998">
                  <c:v>-41.728999999999999</c:v>
                </c:pt>
                <c:pt idx="11999">
                  <c:v>-41.72699999999999</c:v>
                </c:pt>
                <c:pt idx="12000">
                  <c:v>-41.724999999999994</c:v>
                </c:pt>
                <c:pt idx="12001">
                  <c:v>-41.722999999999999</c:v>
                </c:pt>
                <c:pt idx="12002">
                  <c:v>-41.720999999999989</c:v>
                </c:pt>
                <c:pt idx="12003">
                  <c:v>-41.718999999999994</c:v>
                </c:pt>
                <c:pt idx="12004">
                  <c:v>-41.716999999999999</c:v>
                </c:pt>
                <c:pt idx="12005">
                  <c:v>-41.714999999999989</c:v>
                </c:pt>
                <c:pt idx="12006">
                  <c:v>-41.712999999999994</c:v>
                </c:pt>
                <c:pt idx="12007">
                  <c:v>-41.710999999999999</c:v>
                </c:pt>
                <c:pt idx="12008">
                  <c:v>-41.708999999999996</c:v>
                </c:pt>
                <c:pt idx="12009">
                  <c:v>-41.706999999999994</c:v>
                </c:pt>
                <c:pt idx="12010">
                  <c:v>-41.704999999999998</c:v>
                </c:pt>
                <c:pt idx="12011">
                  <c:v>-41.702999999999996</c:v>
                </c:pt>
                <c:pt idx="12012">
                  <c:v>-41.700999999999993</c:v>
                </c:pt>
                <c:pt idx="12013">
                  <c:v>-41.698999999999998</c:v>
                </c:pt>
                <c:pt idx="12014">
                  <c:v>-41.696999999999996</c:v>
                </c:pt>
                <c:pt idx="12015">
                  <c:v>-41.694999999999993</c:v>
                </c:pt>
                <c:pt idx="12016">
                  <c:v>-41.692999999999998</c:v>
                </c:pt>
                <c:pt idx="12017">
                  <c:v>-41.690999999999995</c:v>
                </c:pt>
                <c:pt idx="12018">
                  <c:v>-41.688999999999993</c:v>
                </c:pt>
                <c:pt idx="12019">
                  <c:v>-41.686999999999998</c:v>
                </c:pt>
                <c:pt idx="12020">
                  <c:v>-41.684999999999995</c:v>
                </c:pt>
                <c:pt idx="12021">
                  <c:v>-41.682999999999993</c:v>
                </c:pt>
                <c:pt idx="12022">
                  <c:v>-41.680999999999997</c:v>
                </c:pt>
                <c:pt idx="12023">
                  <c:v>-41.678999999999995</c:v>
                </c:pt>
                <c:pt idx="12024">
                  <c:v>-41.676999999999992</c:v>
                </c:pt>
                <c:pt idx="12025">
                  <c:v>-41.674999999999997</c:v>
                </c:pt>
                <c:pt idx="12026">
                  <c:v>-41.672999999999995</c:v>
                </c:pt>
                <c:pt idx="12027">
                  <c:v>-41.670999999999992</c:v>
                </c:pt>
                <c:pt idx="12028">
                  <c:v>-41.668999999999997</c:v>
                </c:pt>
                <c:pt idx="12029">
                  <c:v>-41.666999999999994</c:v>
                </c:pt>
                <c:pt idx="12030">
                  <c:v>-41.664999999999992</c:v>
                </c:pt>
                <c:pt idx="12031">
                  <c:v>-41.662999999999997</c:v>
                </c:pt>
                <c:pt idx="12032">
                  <c:v>-41.660999999999994</c:v>
                </c:pt>
                <c:pt idx="12033">
                  <c:v>-41.658999999999992</c:v>
                </c:pt>
                <c:pt idx="12034">
                  <c:v>-41.656999999999996</c:v>
                </c:pt>
                <c:pt idx="12035">
                  <c:v>-41.654999999999994</c:v>
                </c:pt>
                <c:pt idx="12036">
                  <c:v>-41.652999999999992</c:v>
                </c:pt>
                <c:pt idx="12037">
                  <c:v>-41.650999999999996</c:v>
                </c:pt>
                <c:pt idx="12038">
                  <c:v>-41.648999999999994</c:v>
                </c:pt>
                <c:pt idx="12039">
                  <c:v>-41.646999999999991</c:v>
                </c:pt>
                <c:pt idx="12040">
                  <c:v>-41.644999999999996</c:v>
                </c:pt>
                <c:pt idx="12041">
                  <c:v>-41.642999999999994</c:v>
                </c:pt>
                <c:pt idx="12042">
                  <c:v>-41.640999999999991</c:v>
                </c:pt>
                <c:pt idx="12043">
                  <c:v>-41.638999999999996</c:v>
                </c:pt>
                <c:pt idx="12044">
                  <c:v>-41.636999999999993</c:v>
                </c:pt>
                <c:pt idx="12045">
                  <c:v>-41.634999999999991</c:v>
                </c:pt>
                <c:pt idx="12046">
                  <c:v>-41.632999999999996</c:v>
                </c:pt>
                <c:pt idx="12047">
                  <c:v>-41.630999999999993</c:v>
                </c:pt>
                <c:pt idx="12048">
                  <c:v>-41.628999999999991</c:v>
                </c:pt>
                <c:pt idx="12049">
                  <c:v>-41.626999999999995</c:v>
                </c:pt>
                <c:pt idx="12050">
                  <c:v>-41.624999999999993</c:v>
                </c:pt>
                <c:pt idx="12051">
                  <c:v>-41.62299999999999</c:v>
                </c:pt>
                <c:pt idx="12052">
                  <c:v>-41.620999999999995</c:v>
                </c:pt>
                <c:pt idx="12053">
                  <c:v>-41.618999999999993</c:v>
                </c:pt>
                <c:pt idx="12054">
                  <c:v>-41.61699999999999</c:v>
                </c:pt>
                <c:pt idx="12055">
                  <c:v>-41.614999999999995</c:v>
                </c:pt>
                <c:pt idx="12056">
                  <c:v>-41.613</c:v>
                </c:pt>
                <c:pt idx="12057">
                  <c:v>-41.61099999999999</c:v>
                </c:pt>
                <c:pt idx="12058">
                  <c:v>-41.608999999999995</c:v>
                </c:pt>
                <c:pt idx="12059">
                  <c:v>-41.606999999999999</c:v>
                </c:pt>
                <c:pt idx="12060">
                  <c:v>-41.60499999999999</c:v>
                </c:pt>
                <c:pt idx="12061">
                  <c:v>-41.602999999999994</c:v>
                </c:pt>
                <c:pt idx="12062">
                  <c:v>-41.600999999999999</c:v>
                </c:pt>
                <c:pt idx="12063">
                  <c:v>-41.59899999999999</c:v>
                </c:pt>
                <c:pt idx="12064">
                  <c:v>-41.596999999999994</c:v>
                </c:pt>
                <c:pt idx="12065">
                  <c:v>-41.594999999999999</c:v>
                </c:pt>
                <c:pt idx="12066">
                  <c:v>-41.592999999999989</c:v>
                </c:pt>
                <c:pt idx="12067">
                  <c:v>-41.590999999999994</c:v>
                </c:pt>
                <c:pt idx="12068">
                  <c:v>-41.588999999999999</c:v>
                </c:pt>
                <c:pt idx="12069">
                  <c:v>-41.586999999999989</c:v>
                </c:pt>
                <c:pt idx="12070">
                  <c:v>-41.584999999999994</c:v>
                </c:pt>
                <c:pt idx="12071">
                  <c:v>-41.582999999999998</c:v>
                </c:pt>
                <c:pt idx="12072">
                  <c:v>-41.580999999999996</c:v>
                </c:pt>
                <c:pt idx="12073">
                  <c:v>-41.578999999999994</c:v>
                </c:pt>
                <c:pt idx="12074">
                  <c:v>-41.576999999999998</c:v>
                </c:pt>
                <c:pt idx="12075">
                  <c:v>-41.574999999999996</c:v>
                </c:pt>
                <c:pt idx="12076">
                  <c:v>-41.572999999999993</c:v>
                </c:pt>
                <c:pt idx="12077">
                  <c:v>-41.570999999999998</c:v>
                </c:pt>
                <c:pt idx="12078">
                  <c:v>-41.568999999999996</c:v>
                </c:pt>
                <c:pt idx="12079">
                  <c:v>-41.566999999999993</c:v>
                </c:pt>
                <c:pt idx="12080">
                  <c:v>-41.564999999999998</c:v>
                </c:pt>
                <c:pt idx="12081">
                  <c:v>-41.562999999999995</c:v>
                </c:pt>
                <c:pt idx="12082">
                  <c:v>-41.560999999999993</c:v>
                </c:pt>
                <c:pt idx="12083">
                  <c:v>-41.558999999999997</c:v>
                </c:pt>
                <c:pt idx="12084">
                  <c:v>-41.556999999999995</c:v>
                </c:pt>
                <c:pt idx="12085">
                  <c:v>-41.554999999999993</c:v>
                </c:pt>
                <c:pt idx="12086">
                  <c:v>-41.552999999999997</c:v>
                </c:pt>
                <c:pt idx="12087">
                  <c:v>-41.550999999999995</c:v>
                </c:pt>
                <c:pt idx="12088">
                  <c:v>-41.548999999999992</c:v>
                </c:pt>
                <c:pt idx="12089">
                  <c:v>-41.546999999999997</c:v>
                </c:pt>
                <c:pt idx="12090">
                  <c:v>-41.544999999999995</c:v>
                </c:pt>
                <c:pt idx="12091">
                  <c:v>-41.542999999999992</c:v>
                </c:pt>
                <c:pt idx="12092">
                  <c:v>-41.540999999999997</c:v>
                </c:pt>
                <c:pt idx="12093">
                  <c:v>-41.538999999999994</c:v>
                </c:pt>
                <c:pt idx="12094">
                  <c:v>-41.536999999999992</c:v>
                </c:pt>
                <c:pt idx="12095">
                  <c:v>-41.534999999999997</c:v>
                </c:pt>
                <c:pt idx="12096">
                  <c:v>-41.532999999999994</c:v>
                </c:pt>
                <c:pt idx="12097">
                  <c:v>-41.530999999999992</c:v>
                </c:pt>
                <c:pt idx="12098">
                  <c:v>-41.528999999999996</c:v>
                </c:pt>
                <c:pt idx="12099">
                  <c:v>-41.526999999999994</c:v>
                </c:pt>
                <c:pt idx="12100">
                  <c:v>-41.524999999999991</c:v>
                </c:pt>
                <c:pt idx="12101">
                  <c:v>-41.522999999999996</c:v>
                </c:pt>
                <c:pt idx="12102">
                  <c:v>-41.520999999999994</c:v>
                </c:pt>
                <c:pt idx="12103">
                  <c:v>-41.518999999999991</c:v>
                </c:pt>
                <c:pt idx="12104">
                  <c:v>-41.516999999999996</c:v>
                </c:pt>
                <c:pt idx="12105">
                  <c:v>-41.514999999999993</c:v>
                </c:pt>
                <c:pt idx="12106">
                  <c:v>-41.512999999999991</c:v>
                </c:pt>
                <c:pt idx="12107">
                  <c:v>-41.510999999999996</c:v>
                </c:pt>
                <c:pt idx="12108">
                  <c:v>-41.508999999999993</c:v>
                </c:pt>
                <c:pt idx="12109">
                  <c:v>-41.506999999999991</c:v>
                </c:pt>
                <c:pt idx="12110">
                  <c:v>-41.504999999999995</c:v>
                </c:pt>
                <c:pt idx="12111">
                  <c:v>-41.502999999999993</c:v>
                </c:pt>
                <c:pt idx="12112">
                  <c:v>-41.500999999999991</c:v>
                </c:pt>
                <c:pt idx="12113">
                  <c:v>-41.498999999999995</c:v>
                </c:pt>
                <c:pt idx="12114">
                  <c:v>-41.496999999999993</c:v>
                </c:pt>
                <c:pt idx="12115">
                  <c:v>-41.49499999999999</c:v>
                </c:pt>
                <c:pt idx="12116">
                  <c:v>-41.492999999999995</c:v>
                </c:pt>
                <c:pt idx="12117">
                  <c:v>-41.490999999999993</c:v>
                </c:pt>
                <c:pt idx="12118">
                  <c:v>-41.48899999999999</c:v>
                </c:pt>
                <c:pt idx="12119">
                  <c:v>-41.486999999999995</c:v>
                </c:pt>
                <c:pt idx="12120">
                  <c:v>-41.484999999999999</c:v>
                </c:pt>
                <c:pt idx="12121">
                  <c:v>-41.48299999999999</c:v>
                </c:pt>
                <c:pt idx="12122">
                  <c:v>-41.480999999999995</c:v>
                </c:pt>
                <c:pt idx="12123">
                  <c:v>-41.478999999999999</c:v>
                </c:pt>
                <c:pt idx="12124">
                  <c:v>-41.47699999999999</c:v>
                </c:pt>
                <c:pt idx="12125">
                  <c:v>-41.474999999999994</c:v>
                </c:pt>
                <c:pt idx="12126">
                  <c:v>-41.472999999999999</c:v>
                </c:pt>
                <c:pt idx="12127">
                  <c:v>-41.470999999999989</c:v>
                </c:pt>
                <c:pt idx="12128">
                  <c:v>-41.468999999999994</c:v>
                </c:pt>
                <c:pt idx="12129">
                  <c:v>-41.466999999999999</c:v>
                </c:pt>
                <c:pt idx="12130">
                  <c:v>-41.464999999999989</c:v>
                </c:pt>
                <c:pt idx="12131">
                  <c:v>-41.462999999999994</c:v>
                </c:pt>
                <c:pt idx="12132">
                  <c:v>-41.460999999999999</c:v>
                </c:pt>
                <c:pt idx="12133">
                  <c:v>-41.458999999999996</c:v>
                </c:pt>
                <c:pt idx="12134">
                  <c:v>-41.456999999999994</c:v>
                </c:pt>
                <c:pt idx="12135">
                  <c:v>-41.454999999999998</c:v>
                </c:pt>
                <c:pt idx="12136">
                  <c:v>-41.452999999999996</c:v>
                </c:pt>
                <c:pt idx="12137">
                  <c:v>-41.450999999999993</c:v>
                </c:pt>
                <c:pt idx="12138">
                  <c:v>-41.448999999999998</c:v>
                </c:pt>
                <c:pt idx="12139">
                  <c:v>-41.446999999999996</c:v>
                </c:pt>
                <c:pt idx="12140">
                  <c:v>-41.444999999999993</c:v>
                </c:pt>
                <c:pt idx="12141">
                  <c:v>-41.442999999999998</c:v>
                </c:pt>
                <c:pt idx="12142">
                  <c:v>-41.440999999999995</c:v>
                </c:pt>
                <c:pt idx="12143">
                  <c:v>-41.438999999999993</c:v>
                </c:pt>
                <c:pt idx="12144">
                  <c:v>-41.436999999999998</c:v>
                </c:pt>
                <c:pt idx="12145">
                  <c:v>-41.434999999999995</c:v>
                </c:pt>
                <c:pt idx="12146">
                  <c:v>-41.432999999999993</c:v>
                </c:pt>
                <c:pt idx="12147">
                  <c:v>-41.430999999999997</c:v>
                </c:pt>
                <c:pt idx="12148">
                  <c:v>-41.428999999999995</c:v>
                </c:pt>
                <c:pt idx="12149">
                  <c:v>-41.426999999999992</c:v>
                </c:pt>
                <c:pt idx="12150">
                  <c:v>-41.424999999999997</c:v>
                </c:pt>
                <c:pt idx="12151">
                  <c:v>-41.422999999999995</c:v>
                </c:pt>
                <c:pt idx="12152">
                  <c:v>-41.420999999999992</c:v>
                </c:pt>
                <c:pt idx="12153">
                  <c:v>-41.418999999999997</c:v>
                </c:pt>
                <c:pt idx="12154">
                  <c:v>-41.416999999999994</c:v>
                </c:pt>
                <c:pt idx="12155">
                  <c:v>-41.414999999999992</c:v>
                </c:pt>
                <c:pt idx="12156">
                  <c:v>-41.412999999999997</c:v>
                </c:pt>
                <c:pt idx="12157">
                  <c:v>-41.410999999999994</c:v>
                </c:pt>
                <c:pt idx="12158">
                  <c:v>-41.408999999999992</c:v>
                </c:pt>
                <c:pt idx="12159">
                  <c:v>-41.406999999999996</c:v>
                </c:pt>
                <c:pt idx="12160">
                  <c:v>-41.404999999999994</c:v>
                </c:pt>
                <c:pt idx="12161">
                  <c:v>-41.402999999999992</c:v>
                </c:pt>
                <c:pt idx="12162">
                  <c:v>-41.400999999999996</c:v>
                </c:pt>
                <c:pt idx="12163">
                  <c:v>-41.398999999999994</c:v>
                </c:pt>
                <c:pt idx="12164">
                  <c:v>-41.396999999999991</c:v>
                </c:pt>
                <c:pt idx="12165">
                  <c:v>-41.394999999999996</c:v>
                </c:pt>
                <c:pt idx="12166">
                  <c:v>-41.392999999999994</c:v>
                </c:pt>
                <c:pt idx="12167">
                  <c:v>-41.390999999999991</c:v>
                </c:pt>
                <c:pt idx="12168">
                  <c:v>-41.388999999999996</c:v>
                </c:pt>
                <c:pt idx="12169">
                  <c:v>-41.386999999999993</c:v>
                </c:pt>
                <c:pt idx="12170">
                  <c:v>-41.384999999999991</c:v>
                </c:pt>
                <c:pt idx="12171">
                  <c:v>-41.382999999999996</c:v>
                </c:pt>
                <c:pt idx="12172">
                  <c:v>-41.380999999999993</c:v>
                </c:pt>
                <c:pt idx="12173">
                  <c:v>-41.378999999999991</c:v>
                </c:pt>
                <c:pt idx="12174">
                  <c:v>-41.376999999999995</c:v>
                </c:pt>
                <c:pt idx="12175">
                  <c:v>-41.374999999999993</c:v>
                </c:pt>
                <c:pt idx="12176">
                  <c:v>-41.37299999999999</c:v>
                </c:pt>
                <c:pt idx="12177">
                  <c:v>-41.370999999999995</c:v>
                </c:pt>
                <c:pt idx="12178">
                  <c:v>-41.368999999999993</c:v>
                </c:pt>
                <c:pt idx="12179">
                  <c:v>-41.36699999999999</c:v>
                </c:pt>
                <c:pt idx="12180">
                  <c:v>-41.364999999999995</c:v>
                </c:pt>
                <c:pt idx="12181">
                  <c:v>-41.363</c:v>
                </c:pt>
                <c:pt idx="12182">
                  <c:v>-41.36099999999999</c:v>
                </c:pt>
                <c:pt idx="12183">
                  <c:v>-41.358999999999995</c:v>
                </c:pt>
                <c:pt idx="12184">
                  <c:v>-41.356999999999999</c:v>
                </c:pt>
                <c:pt idx="12185">
                  <c:v>-41.35499999999999</c:v>
                </c:pt>
                <c:pt idx="12186">
                  <c:v>-41.352999999999994</c:v>
                </c:pt>
                <c:pt idx="12187">
                  <c:v>-41.350999999999999</c:v>
                </c:pt>
                <c:pt idx="12188">
                  <c:v>-41.34899999999999</c:v>
                </c:pt>
                <c:pt idx="12189">
                  <c:v>-41.346999999999994</c:v>
                </c:pt>
                <c:pt idx="12190">
                  <c:v>-41.344999999999999</c:v>
                </c:pt>
                <c:pt idx="12191">
                  <c:v>-41.342999999999989</c:v>
                </c:pt>
                <c:pt idx="12192">
                  <c:v>-41.340999999999994</c:v>
                </c:pt>
                <c:pt idx="12193">
                  <c:v>-41.338999999999999</c:v>
                </c:pt>
                <c:pt idx="12194">
                  <c:v>-41.336999999999989</c:v>
                </c:pt>
                <c:pt idx="12195">
                  <c:v>-41.334999999999994</c:v>
                </c:pt>
                <c:pt idx="12196">
                  <c:v>-41.332999999999998</c:v>
                </c:pt>
                <c:pt idx="12197">
                  <c:v>-41.330999999999996</c:v>
                </c:pt>
                <c:pt idx="12198">
                  <c:v>-41.328999999999994</c:v>
                </c:pt>
                <c:pt idx="12199">
                  <c:v>-41.326999999999998</c:v>
                </c:pt>
                <c:pt idx="12200">
                  <c:v>-41.324999999999996</c:v>
                </c:pt>
                <c:pt idx="12201">
                  <c:v>-41.322999999999993</c:v>
                </c:pt>
                <c:pt idx="12202">
                  <c:v>-41.320999999999998</c:v>
                </c:pt>
                <c:pt idx="12203">
                  <c:v>-41.318999999999996</c:v>
                </c:pt>
                <c:pt idx="12204">
                  <c:v>-41.316999999999993</c:v>
                </c:pt>
                <c:pt idx="12205">
                  <c:v>-41.314999999999998</c:v>
                </c:pt>
                <c:pt idx="12206">
                  <c:v>-41.312999999999995</c:v>
                </c:pt>
                <c:pt idx="12207">
                  <c:v>-41.310999999999993</c:v>
                </c:pt>
                <c:pt idx="12208">
                  <c:v>-41.308999999999997</c:v>
                </c:pt>
                <c:pt idx="12209">
                  <c:v>-41.306999999999995</c:v>
                </c:pt>
                <c:pt idx="12210">
                  <c:v>-41.304999999999993</c:v>
                </c:pt>
                <c:pt idx="12211">
                  <c:v>-41.302999999999997</c:v>
                </c:pt>
                <c:pt idx="12212">
                  <c:v>-41.300999999999995</c:v>
                </c:pt>
                <c:pt idx="12213">
                  <c:v>-41.298999999999992</c:v>
                </c:pt>
                <c:pt idx="12214">
                  <c:v>-41.296999999999997</c:v>
                </c:pt>
                <c:pt idx="12215">
                  <c:v>-41.294999999999995</c:v>
                </c:pt>
                <c:pt idx="12216">
                  <c:v>-41.292999999999992</c:v>
                </c:pt>
                <c:pt idx="12217">
                  <c:v>-41.290999999999997</c:v>
                </c:pt>
                <c:pt idx="12218">
                  <c:v>-41.288999999999994</c:v>
                </c:pt>
                <c:pt idx="12219">
                  <c:v>-41.286999999999992</c:v>
                </c:pt>
                <c:pt idx="12220">
                  <c:v>-41.284999999999997</c:v>
                </c:pt>
                <c:pt idx="12221">
                  <c:v>-41.282999999999994</c:v>
                </c:pt>
                <c:pt idx="12222">
                  <c:v>-41.280999999999992</c:v>
                </c:pt>
                <c:pt idx="12223">
                  <c:v>-41.278999999999996</c:v>
                </c:pt>
                <c:pt idx="12224">
                  <c:v>-41.276999999999994</c:v>
                </c:pt>
                <c:pt idx="12225">
                  <c:v>-41.274999999999991</c:v>
                </c:pt>
                <c:pt idx="12226">
                  <c:v>-41.272999999999996</c:v>
                </c:pt>
                <c:pt idx="12227">
                  <c:v>-41.270999999999994</c:v>
                </c:pt>
                <c:pt idx="12228">
                  <c:v>-41.268999999999991</c:v>
                </c:pt>
                <c:pt idx="12229">
                  <c:v>-41.266999999999996</c:v>
                </c:pt>
                <c:pt idx="12230">
                  <c:v>-41.264999999999993</c:v>
                </c:pt>
                <c:pt idx="12231">
                  <c:v>-41.262999999999991</c:v>
                </c:pt>
                <c:pt idx="12232">
                  <c:v>-41.260999999999996</c:v>
                </c:pt>
                <c:pt idx="12233">
                  <c:v>-41.258999999999993</c:v>
                </c:pt>
                <c:pt idx="12234">
                  <c:v>-41.256999999999991</c:v>
                </c:pt>
                <c:pt idx="12235">
                  <c:v>-41.254999999999995</c:v>
                </c:pt>
                <c:pt idx="12236">
                  <c:v>-41.252999999999993</c:v>
                </c:pt>
                <c:pt idx="12237">
                  <c:v>-41.250999999999991</c:v>
                </c:pt>
                <c:pt idx="12238">
                  <c:v>-41.248999999999995</c:v>
                </c:pt>
                <c:pt idx="12239">
                  <c:v>-41.246999999999993</c:v>
                </c:pt>
                <c:pt idx="12240">
                  <c:v>-41.24499999999999</c:v>
                </c:pt>
                <c:pt idx="12241">
                  <c:v>-41.242999999999995</c:v>
                </c:pt>
                <c:pt idx="12242">
                  <c:v>-41.240999999999993</c:v>
                </c:pt>
                <c:pt idx="12243">
                  <c:v>-41.23899999999999</c:v>
                </c:pt>
                <c:pt idx="12244">
                  <c:v>-41.236999999999995</c:v>
                </c:pt>
                <c:pt idx="12245">
                  <c:v>-41.234999999999999</c:v>
                </c:pt>
                <c:pt idx="12246">
                  <c:v>-41.23299999999999</c:v>
                </c:pt>
                <c:pt idx="12247">
                  <c:v>-41.230999999999995</c:v>
                </c:pt>
                <c:pt idx="12248">
                  <c:v>-41.228999999999999</c:v>
                </c:pt>
                <c:pt idx="12249">
                  <c:v>-41.22699999999999</c:v>
                </c:pt>
                <c:pt idx="12250">
                  <c:v>-41.224999999999994</c:v>
                </c:pt>
                <c:pt idx="12251">
                  <c:v>-41.222999999999999</c:v>
                </c:pt>
                <c:pt idx="12252">
                  <c:v>-41.220999999999989</c:v>
                </c:pt>
                <c:pt idx="12253">
                  <c:v>-41.218999999999994</c:v>
                </c:pt>
                <c:pt idx="12254">
                  <c:v>-41.216999999999999</c:v>
                </c:pt>
                <c:pt idx="12255">
                  <c:v>-41.214999999999989</c:v>
                </c:pt>
                <c:pt idx="12256">
                  <c:v>-41.212999999999994</c:v>
                </c:pt>
                <c:pt idx="12257">
                  <c:v>-41.210999999999999</c:v>
                </c:pt>
                <c:pt idx="12258">
                  <c:v>-41.208999999999996</c:v>
                </c:pt>
                <c:pt idx="12259">
                  <c:v>-41.206999999999994</c:v>
                </c:pt>
                <c:pt idx="12260">
                  <c:v>-41.204999999999998</c:v>
                </c:pt>
                <c:pt idx="12261">
                  <c:v>-41.202999999999996</c:v>
                </c:pt>
                <c:pt idx="12262">
                  <c:v>-41.200999999999993</c:v>
                </c:pt>
                <c:pt idx="12263">
                  <c:v>-41.198999999999998</c:v>
                </c:pt>
                <c:pt idx="12264">
                  <c:v>-41.196999999999996</c:v>
                </c:pt>
                <c:pt idx="12265">
                  <c:v>-41.194999999999993</c:v>
                </c:pt>
                <c:pt idx="12266">
                  <c:v>-41.192999999999998</c:v>
                </c:pt>
                <c:pt idx="12267">
                  <c:v>-41.190999999999995</c:v>
                </c:pt>
                <c:pt idx="12268">
                  <c:v>-41.188999999999993</c:v>
                </c:pt>
                <c:pt idx="12269">
                  <c:v>-41.186999999999998</c:v>
                </c:pt>
                <c:pt idx="12270">
                  <c:v>-41.184999999999995</c:v>
                </c:pt>
                <c:pt idx="12271">
                  <c:v>-41.182999999999993</c:v>
                </c:pt>
                <c:pt idx="12272">
                  <c:v>-41.180999999999997</c:v>
                </c:pt>
                <c:pt idx="12273">
                  <c:v>-41.178999999999995</c:v>
                </c:pt>
                <c:pt idx="12274">
                  <c:v>-41.176999999999992</c:v>
                </c:pt>
                <c:pt idx="12275">
                  <c:v>-41.174999999999997</c:v>
                </c:pt>
                <c:pt idx="12276">
                  <c:v>-41.172999999999995</c:v>
                </c:pt>
                <c:pt idx="12277">
                  <c:v>-41.170999999999992</c:v>
                </c:pt>
                <c:pt idx="12278">
                  <c:v>-41.168999999999997</c:v>
                </c:pt>
                <c:pt idx="12279">
                  <c:v>-41.166999999999994</c:v>
                </c:pt>
                <c:pt idx="12280">
                  <c:v>-41.164999999999992</c:v>
                </c:pt>
                <c:pt idx="12281">
                  <c:v>-41.162999999999997</c:v>
                </c:pt>
                <c:pt idx="12282">
                  <c:v>-41.160999999999994</c:v>
                </c:pt>
                <c:pt idx="12283">
                  <c:v>-41.158999999999992</c:v>
                </c:pt>
                <c:pt idx="12284">
                  <c:v>-41.156999999999996</c:v>
                </c:pt>
                <c:pt idx="12285">
                  <c:v>-41.154999999999994</c:v>
                </c:pt>
                <c:pt idx="12286">
                  <c:v>-41.152999999999992</c:v>
                </c:pt>
                <c:pt idx="12287">
                  <c:v>-41.150999999999996</c:v>
                </c:pt>
                <c:pt idx="12288">
                  <c:v>-41.148999999999994</c:v>
                </c:pt>
                <c:pt idx="12289">
                  <c:v>-41.146999999999991</c:v>
                </c:pt>
                <c:pt idx="12290">
                  <c:v>-41.144999999999996</c:v>
                </c:pt>
                <c:pt idx="12291">
                  <c:v>-41.142999999999994</c:v>
                </c:pt>
                <c:pt idx="12292">
                  <c:v>-41.140999999999991</c:v>
                </c:pt>
                <c:pt idx="12293">
                  <c:v>-41.138999999999996</c:v>
                </c:pt>
                <c:pt idx="12294">
                  <c:v>-41.136999999999993</c:v>
                </c:pt>
                <c:pt idx="12295">
                  <c:v>-41.134999999999991</c:v>
                </c:pt>
                <c:pt idx="12296">
                  <c:v>-41.132999999999996</c:v>
                </c:pt>
                <c:pt idx="12297">
                  <c:v>-41.130999999999993</c:v>
                </c:pt>
                <c:pt idx="12298">
                  <c:v>-41.128999999999991</c:v>
                </c:pt>
                <c:pt idx="12299">
                  <c:v>-41.126999999999995</c:v>
                </c:pt>
                <c:pt idx="12300">
                  <c:v>-41.124999999999993</c:v>
                </c:pt>
                <c:pt idx="12301">
                  <c:v>-41.12299999999999</c:v>
                </c:pt>
                <c:pt idx="12302">
                  <c:v>-41.120999999999995</c:v>
                </c:pt>
                <c:pt idx="12303">
                  <c:v>-41.118999999999993</c:v>
                </c:pt>
                <c:pt idx="12304">
                  <c:v>-41.11699999999999</c:v>
                </c:pt>
                <c:pt idx="12305">
                  <c:v>-41.114999999999995</c:v>
                </c:pt>
                <c:pt idx="12306">
                  <c:v>-41.113</c:v>
                </c:pt>
                <c:pt idx="12307">
                  <c:v>-41.11099999999999</c:v>
                </c:pt>
                <c:pt idx="12308">
                  <c:v>-41.108999999999995</c:v>
                </c:pt>
                <c:pt idx="12309">
                  <c:v>-41.106999999999999</c:v>
                </c:pt>
                <c:pt idx="12310">
                  <c:v>-41.10499999999999</c:v>
                </c:pt>
                <c:pt idx="12311">
                  <c:v>-41.102999999999994</c:v>
                </c:pt>
                <c:pt idx="12312">
                  <c:v>-41.100999999999999</c:v>
                </c:pt>
                <c:pt idx="12313">
                  <c:v>-41.09899999999999</c:v>
                </c:pt>
                <c:pt idx="12314">
                  <c:v>-41.096999999999994</c:v>
                </c:pt>
                <c:pt idx="12315">
                  <c:v>-41.094999999999999</c:v>
                </c:pt>
                <c:pt idx="12316">
                  <c:v>-41.092999999999989</c:v>
                </c:pt>
                <c:pt idx="12317">
                  <c:v>-41.090999999999994</c:v>
                </c:pt>
                <c:pt idx="12318">
                  <c:v>-41.088999999999999</c:v>
                </c:pt>
                <c:pt idx="12319">
                  <c:v>-41.086999999999989</c:v>
                </c:pt>
                <c:pt idx="12320">
                  <c:v>-41.084999999999994</c:v>
                </c:pt>
                <c:pt idx="12321">
                  <c:v>-41.082999999999998</c:v>
                </c:pt>
                <c:pt idx="12322">
                  <c:v>-41.080999999999996</c:v>
                </c:pt>
                <c:pt idx="12323">
                  <c:v>-41.078999999999994</c:v>
                </c:pt>
                <c:pt idx="12324">
                  <c:v>-41.076999999999998</c:v>
                </c:pt>
                <c:pt idx="12325">
                  <c:v>-41.074999999999996</c:v>
                </c:pt>
                <c:pt idx="12326">
                  <c:v>-41.072999999999993</c:v>
                </c:pt>
                <c:pt idx="12327">
                  <c:v>-41.070999999999998</c:v>
                </c:pt>
                <c:pt idx="12328">
                  <c:v>-41.068999999999996</c:v>
                </c:pt>
                <c:pt idx="12329">
                  <c:v>-41.066999999999993</c:v>
                </c:pt>
                <c:pt idx="12330">
                  <c:v>-41.064999999999998</c:v>
                </c:pt>
                <c:pt idx="12331">
                  <c:v>-41.062999999999995</c:v>
                </c:pt>
                <c:pt idx="12332">
                  <c:v>-41.060999999999993</c:v>
                </c:pt>
                <c:pt idx="12333">
                  <c:v>-41.058999999999997</c:v>
                </c:pt>
                <c:pt idx="12334">
                  <c:v>-41.056999999999995</c:v>
                </c:pt>
                <c:pt idx="12335">
                  <c:v>-41.054999999999993</c:v>
                </c:pt>
                <c:pt idx="12336">
                  <c:v>-41.052999999999997</c:v>
                </c:pt>
                <c:pt idx="12337">
                  <c:v>-41.050999999999995</c:v>
                </c:pt>
                <c:pt idx="12338">
                  <c:v>-41.048999999999992</c:v>
                </c:pt>
                <c:pt idx="12339">
                  <c:v>-41.046999999999997</c:v>
                </c:pt>
                <c:pt idx="12340">
                  <c:v>-41.044999999999995</c:v>
                </c:pt>
                <c:pt idx="12341">
                  <c:v>-41.042999999999992</c:v>
                </c:pt>
                <c:pt idx="12342">
                  <c:v>-41.040999999999997</c:v>
                </c:pt>
                <c:pt idx="12343">
                  <c:v>-41.038999999999994</c:v>
                </c:pt>
                <c:pt idx="12344">
                  <c:v>-41.036999999999992</c:v>
                </c:pt>
                <c:pt idx="12345">
                  <c:v>-41.034999999999997</c:v>
                </c:pt>
                <c:pt idx="12346">
                  <c:v>-41.032999999999994</c:v>
                </c:pt>
                <c:pt idx="12347">
                  <c:v>-41.030999999999992</c:v>
                </c:pt>
                <c:pt idx="12348">
                  <c:v>-41.028999999999996</c:v>
                </c:pt>
                <c:pt idx="12349">
                  <c:v>-41.026999999999994</c:v>
                </c:pt>
                <c:pt idx="12350">
                  <c:v>-41.024999999999991</c:v>
                </c:pt>
                <c:pt idx="12351">
                  <c:v>-41.022999999999996</c:v>
                </c:pt>
                <c:pt idx="12352">
                  <c:v>-41.020999999999994</c:v>
                </c:pt>
                <c:pt idx="12353">
                  <c:v>-41.018999999999991</c:v>
                </c:pt>
                <c:pt idx="12354">
                  <c:v>-41.016999999999996</c:v>
                </c:pt>
                <c:pt idx="12355">
                  <c:v>-41.014999999999993</c:v>
                </c:pt>
                <c:pt idx="12356">
                  <c:v>-41.012999999999991</c:v>
                </c:pt>
                <c:pt idx="12357">
                  <c:v>-41.010999999999996</c:v>
                </c:pt>
                <c:pt idx="12358">
                  <c:v>-41.008999999999993</c:v>
                </c:pt>
                <c:pt idx="12359">
                  <c:v>-41.006999999999991</c:v>
                </c:pt>
                <c:pt idx="12360">
                  <c:v>-41.004999999999995</c:v>
                </c:pt>
                <c:pt idx="12361">
                  <c:v>-41.002999999999993</c:v>
                </c:pt>
                <c:pt idx="12362">
                  <c:v>-41.000999999999991</c:v>
                </c:pt>
                <c:pt idx="12363">
                  <c:v>-40.998999999999995</c:v>
                </c:pt>
                <c:pt idx="12364">
                  <c:v>-40.996999999999993</c:v>
                </c:pt>
                <c:pt idx="12365">
                  <c:v>-40.99499999999999</c:v>
                </c:pt>
                <c:pt idx="12366">
                  <c:v>-40.992999999999995</c:v>
                </c:pt>
                <c:pt idx="12367">
                  <c:v>-40.990999999999993</c:v>
                </c:pt>
                <c:pt idx="12368">
                  <c:v>-40.98899999999999</c:v>
                </c:pt>
                <c:pt idx="12369">
                  <c:v>-40.986999999999995</c:v>
                </c:pt>
                <c:pt idx="12370">
                  <c:v>-40.984999999999999</c:v>
                </c:pt>
                <c:pt idx="12371">
                  <c:v>-40.98299999999999</c:v>
                </c:pt>
                <c:pt idx="12372">
                  <c:v>-40.980999999999995</c:v>
                </c:pt>
                <c:pt idx="12373">
                  <c:v>-40.978999999999999</c:v>
                </c:pt>
                <c:pt idx="12374">
                  <c:v>-40.97699999999999</c:v>
                </c:pt>
                <c:pt idx="12375">
                  <c:v>-40.974999999999994</c:v>
                </c:pt>
                <c:pt idx="12376">
                  <c:v>-40.972999999999999</c:v>
                </c:pt>
                <c:pt idx="12377">
                  <c:v>-40.970999999999989</c:v>
                </c:pt>
                <c:pt idx="12378">
                  <c:v>-40.968999999999994</c:v>
                </c:pt>
                <c:pt idx="12379">
                  <c:v>-40.966999999999999</c:v>
                </c:pt>
                <c:pt idx="12380">
                  <c:v>-40.964999999999989</c:v>
                </c:pt>
                <c:pt idx="12381">
                  <c:v>-40.962999999999994</c:v>
                </c:pt>
                <c:pt idx="12382">
                  <c:v>-40.960999999999999</c:v>
                </c:pt>
                <c:pt idx="12383">
                  <c:v>-40.958999999999996</c:v>
                </c:pt>
                <c:pt idx="12384">
                  <c:v>-40.956999999999994</c:v>
                </c:pt>
                <c:pt idx="12385">
                  <c:v>-40.954999999999998</c:v>
                </c:pt>
                <c:pt idx="12386">
                  <c:v>-40.952999999999996</c:v>
                </c:pt>
                <c:pt idx="12387">
                  <c:v>-40.950999999999993</c:v>
                </c:pt>
                <c:pt idx="12388">
                  <c:v>-40.948999999999998</c:v>
                </c:pt>
                <c:pt idx="12389">
                  <c:v>-40.946999999999996</c:v>
                </c:pt>
                <c:pt idx="12390">
                  <c:v>-40.944999999999993</c:v>
                </c:pt>
                <c:pt idx="12391">
                  <c:v>-40.942999999999998</c:v>
                </c:pt>
                <c:pt idx="12392">
                  <c:v>-40.940999999999995</c:v>
                </c:pt>
                <c:pt idx="12393">
                  <c:v>-40.938999999999993</c:v>
                </c:pt>
                <c:pt idx="12394">
                  <c:v>-40.936999999999998</c:v>
                </c:pt>
                <c:pt idx="12395">
                  <c:v>-40.934999999999995</c:v>
                </c:pt>
                <c:pt idx="12396">
                  <c:v>-40.932999999999993</c:v>
                </c:pt>
                <c:pt idx="12397">
                  <c:v>-40.930999999999997</c:v>
                </c:pt>
                <c:pt idx="12398">
                  <c:v>-40.928999999999995</c:v>
                </c:pt>
                <c:pt idx="12399">
                  <c:v>-40.926999999999992</c:v>
                </c:pt>
                <c:pt idx="12400">
                  <c:v>-40.924999999999997</c:v>
                </c:pt>
                <c:pt idx="12401">
                  <c:v>-40.922999999999995</c:v>
                </c:pt>
                <c:pt idx="12402">
                  <c:v>-40.920999999999992</c:v>
                </c:pt>
                <c:pt idx="12403">
                  <c:v>-40.918999999999997</c:v>
                </c:pt>
                <c:pt idx="12404">
                  <c:v>-40.916999999999994</c:v>
                </c:pt>
                <c:pt idx="12405">
                  <c:v>-40.914999999999992</c:v>
                </c:pt>
                <c:pt idx="12406">
                  <c:v>-40.912999999999997</c:v>
                </c:pt>
                <c:pt idx="12407">
                  <c:v>-40.910999999999994</c:v>
                </c:pt>
                <c:pt idx="12408">
                  <c:v>-40.908999999999992</c:v>
                </c:pt>
                <c:pt idx="12409">
                  <c:v>-40.906999999999996</c:v>
                </c:pt>
                <c:pt idx="12410">
                  <c:v>-40.904999999999994</c:v>
                </c:pt>
                <c:pt idx="12411">
                  <c:v>-40.902999999999992</c:v>
                </c:pt>
                <c:pt idx="12412">
                  <c:v>-40.900999999999996</c:v>
                </c:pt>
                <c:pt idx="12413">
                  <c:v>-40.898999999999994</c:v>
                </c:pt>
                <c:pt idx="12414">
                  <c:v>-40.896999999999991</c:v>
                </c:pt>
                <c:pt idx="12415">
                  <c:v>-40.894999999999996</c:v>
                </c:pt>
                <c:pt idx="12416">
                  <c:v>-40.892999999999994</c:v>
                </c:pt>
                <c:pt idx="12417">
                  <c:v>-40.890999999999991</c:v>
                </c:pt>
                <c:pt idx="12418">
                  <c:v>-40.888999999999996</c:v>
                </c:pt>
                <c:pt idx="12419">
                  <c:v>-40.886999999999993</c:v>
                </c:pt>
                <c:pt idx="12420">
                  <c:v>-40.884999999999991</c:v>
                </c:pt>
                <c:pt idx="12421">
                  <c:v>-40.882999999999996</c:v>
                </c:pt>
                <c:pt idx="12422">
                  <c:v>-40.880999999999993</c:v>
                </c:pt>
                <c:pt idx="12423">
                  <c:v>-40.878999999999991</c:v>
                </c:pt>
                <c:pt idx="12424">
                  <c:v>-40.876999999999995</c:v>
                </c:pt>
                <c:pt idx="12425">
                  <c:v>-40.874999999999993</c:v>
                </c:pt>
                <c:pt idx="12426">
                  <c:v>-40.87299999999999</c:v>
                </c:pt>
                <c:pt idx="12427">
                  <c:v>-40.870999999999995</c:v>
                </c:pt>
                <c:pt idx="12428">
                  <c:v>-40.868999999999993</c:v>
                </c:pt>
                <c:pt idx="12429">
                  <c:v>-40.86699999999999</c:v>
                </c:pt>
                <c:pt idx="12430">
                  <c:v>-40.864999999999995</c:v>
                </c:pt>
                <c:pt idx="12431">
                  <c:v>-40.863</c:v>
                </c:pt>
                <c:pt idx="12432">
                  <c:v>-40.86099999999999</c:v>
                </c:pt>
                <c:pt idx="12433">
                  <c:v>-40.858999999999995</c:v>
                </c:pt>
                <c:pt idx="12434">
                  <c:v>-40.856999999999999</c:v>
                </c:pt>
                <c:pt idx="12435">
                  <c:v>-40.85499999999999</c:v>
                </c:pt>
                <c:pt idx="12436">
                  <c:v>-40.852999999999994</c:v>
                </c:pt>
                <c:pt idx="12437">
                  <c:v>-40.850999999999999</c:v>
                </c:pt>
                <c:pt idx="12438">
                  <c:v>-40.84899999999999</c:v>
                </c:pt>
                <c:pt idx="12439">
                  <c:v>-40.846999999999994</c:v>
                </c:pt>
                <c:pt idx="12440">
                  <c:v>-40.844999999999999</c:v>
                </c:pt>
                <c:pt idx="12441">
                  <c:v>-40.842999999999989</c:v>
                </c:pt>
                <c:pt idx="12442">
                  <c:v>-40.840999999999994</c:v>
                </c:pt>
                <c:pt idx="12443">
                  <c:v>-40.838999999999999</c:v>
                </c:pt>
                <c:pt idx="12444">
                  <c:v>-40.836999999999989</c:v>
                </c:pt>
                <c:pt idx="12445">
                  <c:v>-40.834999999999994</c:v>
                </c:pt>
                <c:pt idx="12446">
                  <c:v>-40.832999999999998</c:v>
                </c:pt>
                <c:pt idx="12447">
                  <c:v>-40.830999999999996</c:v>
                </c:pt>
                <c:pt idx="12448">
                  <c:v>-40.828999999999994</c:v>
                </c:pt>
                <c:pt idx="12449">
                  <c:v>-40.826999999999998</c:v>
                </c:pt>
                <c:pt idx="12450">
                  <c:v>-40.824999999999996</c:v>
                </c:pt>
                <c:pt idx="12451">
                  <c:v>-40.822999999999993</c:v>
                </c:pt>
                <c:pt idx="12452">
                  <c:v>-40.820999999999998</c:v>
                </c:pt>
                <c:pt idx="12453">
                  <c:v>-40.818999999999996</c:v>
                </c:pt>
                <c:pt idx="12454">
                  <c:v>-40.816999999999993</c:v>
                </c:pt>
                <c:pt idx="12455">
                  <c:v>-40.814999999999998</c:v>
                </c:pt>
                <c:pt idx="12456">
                  <c:v>-40.812999999999995</c:v>
                </c:pt>
                <c:pt idx="12457">
                  <c:v>-40.810999999999993</c:v>
                </c:pt>
                <c:pt idx="12458">
                  <c:v>-40.808999999999997</c:v>
                </c:pt>
                <c:pt idx="12459">
                  <c:v>-40.806999999999995</c:v>
                </c:pt>
                <c:pt idx="12460">
                  <c:v>-40.804999999999993</c:v>
                </c:pt>
                <c:pt idx="12461">
                  <c:v>-40.802999999999997</c:v>
                </c:pt>
                <c:pt idx="12462">
                  <c:v>-40.800999999999995</c:v>
                </c:pt>
                <c:pt idx="12463">
                  <c:v>-40.798999999999992</c:v>
                </c:pt>
                <c:pt idx="12464">
                  <c:v>-40.796999999999997</c:v>
                </c:pt>
                <c:pt idx="12465">
                  <c:v>-40.794999999999995</c:v>
                </c:pt>
                <c:pt idx="12466">
                  <c:v>-40.792999999999992</c:v>
                </c:pt>
                <c:pt idx="12467">
                  <c:v>-40.790999999999997</c:v>
                </c:pt>
                <c:pt idx="12468">
                  <c:v>-40.788999999999994</c:v>
                </c:pt>
                <c:pt idx="12469">
                  <c:v>-40.786999999999992</c:v>
                </c:pt>
                <c:pt idx="12470">
                  <c:v>-40.784999999999997</c:v>
                </c:pt>
                <c:pt idx="12471">
                  <c:v>-40.782999999999994</c:v>
                </c:pt>
                <c:pt idx="12472">
                  <c:v>-40.780999999999992</c:v>
                </c:pt>
                <c:pt idx="12473">
                  <c:v>-40.778999999999996</c:v>
                </c:pt>
                <c:pt idx="12474">
                  <c:v>-40.776999999999994</c:v>
                </c:pt>
                <c:pt idx="12475">
                  <c:v>-40.774999999999991</c:v>
                </c:pt>
                <c:pt idx="12476">
                  <c:v>-40.772999999999996</c:v>
                </c:pt>
                <c:pt idx="12477">
                  <c:v>-40.770999999999994</c:v>
                </c:pt>
                <c:pt idx="12478">
                  <c:v>-40.768999999999991</c:v>
                </c:pt>
                <c:pt idx="12479">
                  <c:v>-40.766999999999996</c:v>
                </c:pt>
                <c:pt idx="12480">
                  <c:v>-40.764999999999993</c:v>
                </c:pt>
                <c:pt idx="12481">
                  <c:v>-40.762999999999991</c:v>
                </c:pt>
                <c:pt idx="12482">
                  <c:v>-40.760999999999996</c:v>
                </c:pt>
                <c:pt idx="12483">
                  <c:v>-40.758999999999993</c:v>
                </c:pt>
                <c:pt idx="12484">
                  <c:v>-40.756999999999991</c:v>
                </c:pt>
                <c:pt idx="12485">
                  <c:v>-40.754999999999995</c:v>
                </c:pt>
                <c:pt idx="12486">
                  <c:v>-40.752999999999993</c:v>
                </c:pt>
                <c:pt idx="12487">
                  <c:v>-40.750999999999991</c:v>
                </c:pt>
                <c:pt idx="12488">
                  <c:v>-40.748999999999995</c:v>
                </c:pt>
                <c:pt idx="12489">
                  <c:v>-40.746999999999993</c:v>
                </c:pt>
                <c:pt idx="12490">
                  <c:v>-40.74499999999999</c:v>
                </c:pt>
                <c:pt idx="12491">
                  <c:v>-40.742999999999995</c:v>
                </c:pt>
                <c:pt idx="12492">
                  <c:v>-40.740999999999993</c:v>
                </c:pt>
                <c:pt idx="12493">
                  <c:v>-40.73899999999999</c:v>
                </c:pt>
                <c:pt idx="12494">
                  <c:v>-40.736999999999995</c:v>
                </c:pt>
                <c:pt idx="12495">
                  <c:v>-40.734999999999999</c:v>
                </c:pt>
                <c:pt idx="12496">
                  <c:v>-40.73299999999999</c:v>
                </c:pt>
                <c:pt idx="12497">
                  <c:v>-40.730999999999995</c:v>
                </c:pt>
                <c:pt idx="12498">
                  <c:v>-40.728999999999999</c:v>
                </c:pt>
                <c:pt idx="12499">
                  <c:v>-40.72699999999999</c:v>
                </c:pt>
                <c:pt idx="12500">
                  <c:v>-40.724999999999994</c:v>
                </c:pt>
                <c:pt idx="12501">
                  <c:v>-40.722999999999999</c:v>
                </c:pt>
                <c:pt idx="12502">
                  <c:v>-40.720999999999989</c:v>
                </c:pt>
                <c:pt idx="12503">
                  <c:v>-40.718999999999994</c:v>
                </c:pt>
                <c:pt idx="12504">
                  <c:v>-40.716999999999999</c:v>
                </c:pt>
                <c:pt idx="12505">
                  <c:v>-40.714999999999989</c:v>
                </c:pt>
                <c:pt idx="12506">
                  <c:v>-40.712999999999994</c:v>
                </c:pt>
                <c:pt idx="12507">
                  <c:v>-40.710999999999999</c:v>
                </c:pt>
                <c:pt idx="12508">
                  <c:v>-40.708999999999996</c:v>
                </c:pt>
                <c:pt idx="12509">
                  <c:v>-40.706999999999994</c:v>
                </c:pt>
                <c:pt idx="12510">
                  <c:v>-40.704999999999998</c:v>
                </c:pt>
                <c:pt idx="12511">
                  <c:v>-40.702999999999996</c:v>
                </c:pt>
                <c:pt idx="12512">
                  <c:v>-40.700999999999993</c:v>
                </c:pt>
                <c:pt idx="12513">
                  <c:v>-40.698999999999998</c:v>
                </c:pt>
                <c:pt idx="12514">
                  <c:v>-40.696999999999996</c:v>
                </c:pt>
                <c:pt idx="12515">
                  <c:v>-40.694999999999993</c:v>
                </c:pt>
                <c:pt idx="12516">
                  <c:v>-40.692999999999998</c:v>
                </c:pt>
                <c:pt idx="12517">
                  <c:v>-40.690999999999995</c:v>
                </c:pt>
                <c:pt idx="12518">
                  <c:v>-40.688999999999993</c:v>
                </c:pt>
                <c:pt idx="12519">
                  <c:v>-40.686999999999998</c:v>
                </c:pt>
                <c:pt idx="12520">
                  <c:v>-40.684999999999995</c:v>
                </c:pt>
                <c:pt idx="12521">
                  <c:v>-40.682999999999993</c:v>
                </c:pt>
                <c:pt idx="12522">
                  <c:v>-40.680999999999997</c:v>
                </c:pt>
                <c:pt idx="12523">
                  <c:v>-40.678999999999995</c:v>
                </c:pt>
                <c:pt idx="12524">
                  <c:v>-40.676999999999992</c:v>
                </c:pt>
                <c:pt idx="12525">
                  <c:v>-40.674999999999997</c:v>
                </c:pt>
                <c:pt idx="12526">
                  <c:v>-40.672999999999995</c:v>
                </c:pt>
                <c:pt idx="12527">
                  <c:v>-40.670999999999992</c:v>
                </c:pt>
                <c:pt idx="12528">
                  <c:v>-40.668999999999997</c:v>
                </c:pt>
                <c:pt idx="12529">
                  <c:v>-40.666999999999994</c:v>
                </c:pt>
                <c:pt idx="12530">
                  <c:v>-40.664999999999992</c:v>
                </c:pt>
                <c:pt idx="12531">
                  <c:v>-40.662999999999997</c:v>
                </c:pt>
                <c:pt idx="12532">
                  <c:v>-40.660999999999994</c:v>
                </c:pt>
                <c:pt idx="12533">
                  <c:v>-40.658999999999992</c:v>
                </c:pt>
                <c:pt idx="12534">
                  <c:v>-40.656999999999996</c:v>
                </c:pt>
                <c:pt idx="12535">
                  <c:v>-40.654999999999994</c:v>
                </c:pt>
                <c:pt idx="12536">
                  <c:v>-40.652999999999992</c:v>
                </c:pt>
                <c:pt idx="12537">
                  <c:v>-40.650999999999996</c:v>
                </c:pt>
                <c:pt idx="12538">
                  <c:v>-40.648999999999994</c:v>
                </c:pt>
                <c:pt idx="12539">
                  <c:v>-40.646999999999991</c:v>
                </c:pt>
                <c:pt idx="12540">
                  <c:v>-40.644999999999996</c:v>
                </c:pt>
                <c:pt idx="12541">
                  <c:v>-40.642999999999994</c:v>
                </c:pt>
                <c:pt idx="12542">
                  <c:v>-40.640999999999991</c:v>
                </c:pt>
                <c:pt idx="12543">
                  <c:v>-40.638999999999996</c:v>
                </c:pt>
                <c:pt idx="12544">
                  <c:v>-40.636999999999993</c:v>
                </c:pt>
                <c:pt idx="12545">
                  <c:v>-40.634999999999991</c:v>
                </c:pt>
                <c:pt idx="12546">
                  <c:v>-40.632999999999996</c:v>
                </c:pt>
                <c:pt idx="12547">
                  <c:v>-40.630999999999993</c:v>
                </c:pt>
                <c:pt idx="12548">
                  <c:v>-40.628999999999991</c:v>
                </c:pt>
                <c:pt idx="12549">
                  <c:v>-40.626999999999995</c:v>
                </c:pt>
                <c:pt idx="12550">
                  <c:v>-40.624999999999993</c:v>
                </c:pt>
                <c:pt idx="12551">
                  <c:v>-40.62299999999999</c:v>
                </c:pt>
                <c:pt idx="12552">
                  <c:v>-40.620999999999995</c:v>
                </c:pt>
                <c:pt idx="12553">
                  <c:v>-40.618999999999993</c:v>
                </c:pt>
                <c:pt idx="12554">
                  <c:v>-40.61699999999999</c:v>
                </c:pt>
                <c:pt idx="12555">
                  <c:v>-40.614999999999995</c:v>
                </c:pt>
                <c:pt idx="12556">
                  <c:v>-40.613</c:v>
                </c:pt>
                <c:pt idx="12557">
                  <c:v>-40.61099999999999</c:v>
                </c:pt>
                <c:pt idx="12558">
                  <c:v>-40.608999999999995</c:v>
                </c:pt>
                <c:pt idx="12559">
                  <c:v>-40.606999999999999</c:v>
                </c:pt>
                <c:pt idx="12560">
                  <c:v>-40.60499999999999</c:v>
                </c:pt>
                <c:pt idx="12561">
                  <c:v>-40.602999999999994</c:v>
                </c:pt>
                <c:pt idx="12562">
                  <c:v>-40.600999999999999</c:v>
                </c:pt>
                <c:pt idx="12563">
                  <c:v>-40.59899999999999</c:v>
                </c:pt>
                <c:pt idx="12564">
                  <c:v>-40.596999999999994</c:v>
                </c:pt>
                <c:pt idx="12565">
                  <c:v>-40.594999999999999</c:v>
                </c:pt>
                <c:pt idx="12566">
                  <c:v>-40.592999999999989</c:v>
                </c:pt>
                <c:pt idx="12567">
                  <c:v>-40.590999999999994</c:v>
                </c:pt>
                <c:pt idx="12568">
                  <c:v>-40.588999999999999</c:v>
                </c:pt>
                <c:pt idx="12569">
                  <c:v>-40.586999999999989</c:v>
                </c:pt>
                <c:pt idx="12570">
                  <c:v>-40.584999999999994</c:v>
                </c:pt>
                <c:pt idx="12571">
                  <c:v>-40.582999999999998</c:v>
                </c:pt>
                <c:pt idx="12572">
                  <c:v>-40.580999999999996</c:v>
                </c:pt>
                <c:pt idx="12573">
                  <c:v>-40.578999999999994</c:v>
                </c:pt>
                <c:pt idx="12574">
                  <c:v>-40.576999999999998</c:v>
                </c:pt>
                <c:pt idx="12575">
                  <c:v>-40.574999999999996</c:v>
                </c:pt>
                <c:pt idx="12576">
                  <c:v>-40.572999999999993</c:v>
                </c:pt>
                <c:pt idx="12577">
                  <c:v>-40.570999999999998</c:v>
                </c:pt>
                <c:pt idx="12578">
                  <c:v>-40.568999999999996</c:v>
                </c:pt>
                <c:pt idx="12579">
                  <c:v>-40.566999999999993</c:v>
                </c:pt>
                <c:pt idx="12580">
                  <c:v>-40.564999999999998</c:v>
                </c:pt>
                <c:pt idx="12581">
                  <c:v>-40.562999999999995</c:v>
                </c:pt>
                <c:pt idx="12582">
                  <c:v>-40.560999999999993</c:v>
                </c:pt>
                <c:pt idx="12583">
                  <c:v>-40.558999999999997</c:v>
                </c:pt>
                <c:pt idx="12584">
                  <c:v>-40.556999999999995</c:v>
                </c:pt>
                <c:pt idx="12585">
                  <c:v>-40.554999999999993</c:v>
                </c:pt>
                <c:pt idx="12586">
                  <c:v>-40.552999999999997</c:v>
                </c:pt>
                <c:pt idx="12587">
                  <c:v>-40.550999999999995</c:v>
                </c:pt>
                <c:pt idx="12588">
                  <c:v>-40.548999999999992</c:v>
                </c:pt>
                <c:pt idx="12589">
                  <c:v>-40.546999999999997</c:v>
                </c:pt>
                <c:pt idx="12590">
                  <c:v>-40.544999999999995</c:v>
                </c:pt>
                <c:pt idx="12591">
                  <c:v>-40.542999999999992</c:v>
                </c:pt>
                <c:pt idx="12592">
                  <c:v>-40.540999999999997</c:v>
                </c:pt>
                <c:pt idx="12593">
                  <c:v>-40.538999999999994</c:v>
                </c:pt>
                <c:pt idx="12594">
                  <c:v>-40.536999999999992</c:v>
                </c:pt>
                <c:pt idx="12595">
                  <c:v>-40.534999999999997</c:v>
                </c:pt>
                <c:pt idx="12596">
                  <c:v>-40.532999999999994</c:v>
                </c:pt>
                <c:pt idx="12597">
                  <c:v>-40.530999999999992</c:v>
                </c:pt>
                <c:pt idx="12598">
                  <c:v>-40.528999999999996</c:v>
                </c:pt>
                <c:pt idx="12599">
                  <c:v>-40.526999999999994</c:v>
                </c:pt>
                <c:pt idx="12600">
                  <c:v>-40.524999999999991</c:v>
                </c:pt>
                <c:pt idx="12601">
                  <c:v>-40.522999999999996</c:v>
                </c:pt>
                <c:pt idx="12602">
                  <c:v>-40.520999999999994</c:v>
                </c:pt>
                <c:pt idx="12603">
                  <c:v>-40.518999999999991</c:v>
                </c:pt>
                <c:pt idx="12604">
                  <c:v>-40.516999999999996</c:v>
                </c:pt>
                <c:pt idx="12605">
                  <c:v>-40.514999999999993</c:v>
                </c:pt>
                <c:pt idx="12606">
                  <c:v>-40.512999999999991</c:v>
                </c:pt>
                <c:pt idx="12607">
                  <c:v>-40.510999999999996</c:v>
                </c:pt>
                <c:pt idx="12608">
                  <c:v>-40.508999999999993</c:v>
                </c:pt>
                <c:pt idx="12609">
                  <c:v>-40.506999999999991</c:v>
                </c:pt>
                <c:pt idx="12610">
                  <c:v>-40.504999999999995</c:v>
                </c:pt>
                <c:pt idx="12611">
                  <c:v>-40.502999999999993</c:v>
                </c:pt>
                <c:pt idx="12612">
                  <c:v>-40.500999999999991</c:v>
                </c:pt>
                <c:pt idx="12613">
                  <c:v>-40.498999999999995</c:v>
                </c:pt>
                <c:pt idx="12614">
                  <c:v>-40.496999999999993</c:v>
                </c:pt>
                <c:pt idx="12615">
                  <c:v>-40.49499999999999</c:v>
                </c:pt>
                <c:pt idx="12616">
                  <c:v>-40.492999999999995</c:v>
                </c:pt>
                <c:pt idx="12617">
                  <c:v>-40.490999999999993</c:v>
                </c:pt>
                <c:pt idx="12618">
                  <c:v>-40.48899999999999</c:v>
                </c:pt>
                <c:pt idx="12619">
                  <c:v>-40.486999999999995</c:v>
                </c:pt>
                <c:pt idx="12620">
                  <c:v>-40.484999999999999</c:v>
                </c:pt>
                <c:pt idx="12621">
                  <c:v>-40.48299999999999</c:v>
                </c:pt>
                <c:pt idx="12622">
                  <c:v>-40.480999999999995</c:v>
                </c:pt>
                <c:pt idx="12623">
                  <c:v>-40.478999999999999</c:v>
                </c:pt>
                <c:pt idx="12624">
                  <c:v>-40.47699999999999</c:v>
                </c:pt>
                <c:pt idx="12625">
                  <c:v>-40.474999999999994</c:v>
                </c:pt>
                <c:pt idx="12626">
                  <c:v>-40.472999999999999</c:v>
                </c:pt>
                <c:pt idx="12627">
                  <c:v>-40.470999999999989</c:v>
                </c:pt>
                <c:pt idx="12628">
                  <c:v>-40.468999999999994</c:v>
                </c:pt>
                <c:pt idx="12629">
                  <c:v>-40.466999999999999</c:v>
                </c:pt>
                <c:pt idx="12630">
                  <c:v>-40.464999999999989</c:v>
                </c:pt>
                <c:pt idx="12631">
                  <c:v>-40.462999999999994</c:v>
                </c:pt>
                <c:pt idx="12632">
                  <c:v>-40.460999999999999</c:v>
                </c:pt>
                <c:pt idx="12633">
                  <c:v>-40.458999999999996</c:v>
                </c:pt>
                <c:pt idx="12634">
                  <c:v>-40.456999999999994</c:v>
                </c:pt>
                <c:pt idx="12635">
                  <c:v>-40.454999999999998</c:v>
                </c:pt>
                <c:pt idx="12636">
                  <c:v>-40.452999999999996</c:v>
                </c:pt>
                <c:pt idx="12637">
                  <c:v>-40.450999999999993</c:v>
                </c:pt>
                <c:pt idx="12638">
                  <c:v>-40.448999999999998</c:v>
                </c:pt>
                <c:pt idx="12639">
                  <c:v>-40.446999999999996</c:v>
                </c:pt>
                <c:pt idx="12640">
                  <c:v>-40.444999999999993</c:v>
                </c:pt>
                <c:pt idx="12641">
                  <c:v>-40.442999999999998</c:v>
                </c:pt>
                <c:pt idx="12642">
                  <c:v>-40.440999999999995</c:v>
                </c:pt>
                <c:pt idx="12643">
                  <c:v>-40.438999999999993</c:v>
                </c:pt>
                <c:pt idx="12644">
                  <c:v>-40.436999999999998</c:v>
                </c:pt>
                <c:pt idx="12645">
                  <c:v>-40.434999999999995</c:v>
                </c:pt>
                <c:pt idx="12646">
                  <c:v>-40.432999999999993</c:v>
                </c:pt>
                <c:pt idx="12647">
                  <c:v>-40.430999999999997</c:v>
                </c:pt>
                <c:pt idx="12648">
                  <c:v>-40.428999999999995</c:v>
                </c:pt>
                <c:pt idx="12649">
                  <c:v>-40.426999999999992</c:v>
                </c:pt>
                <c:pt idx="12650">
                  <c:v>-40.424999999999997</c:v>
                </c:pt>
                <c:pt idx="12651">
                  <c:v>-40.422999999999995</c:v>
                </c:pt>
                <c:pt idx="12652">
                  <c:v>-40.420999999999992</c:v>
                </c:pt>
                <c:pt idx="12653">
                  <c:v>-40.418999999999997</c:v>
                </c:pt>
                <c:pt idx="12654">
                  <c:v>-40.416999999999994</c:v>
                </c:pt>
                <c:pt idx="12655">
                  <c:v>-40.414999999999992</c:v>
                </c:pt>
                <c:pt idx="12656">
                  <c:v>-40.412999999999997</c:v>
                </c:pt>
                <c:pt idx="12657">
                  <c:v>-40.410999999999994</c:v>
                </c:pt>
                <c:pt idx="12658">
                  <c:v>-40.408999999999992</c:v>
                </c:pt>
                <c:pt idx="12659">
                  <c:v>-40.406999999999996</c:v>
                </c:pt>
                <c:pt idx="12660">
                  <c:v>-40.404999999999994</c:v>
                </c:pt>
                <c:pt idx="12661">
                  <c:v>-40.402999999999992</c:v>
                </c:pt>
                <c:pt idx="12662">
                  <c:v>-40.400999999999996</c:v>
                </c:pt>
                <c:pt idx="12663">
                  <c:v>-40.398999999999994</c:v>
                </c:pt>
                <c:pt idx="12664">
                  <c:v>-40.396999999999991</c:v>
                </c:pt>
                <c:pt idx="12665">
                  <c:v>-40.394999999999996</c:v>
                </c:pt>
                <c:pt idx="12666">
                  <c:v>-40.392999999999994</c:v>
                </c:pt>
                <c:pt idx="12667">
                  <c:v>-40.390999999999991</c:v>
                </c:pt>
                <c:pt idx="12668">
                  <c:v>-40.388999999999996</c:v>
                </c:pt>
                <c:pt idx="12669">
                  <c:v>-40.386999999999993</c:v>
                </c:pt>
                <c:pt idx="12670">
                  <c:v>-40.384999999999991</c:v>
                </c:pt>
                <c:pt idx="12671">
                  <c:v>-40.382999999999996</c:v>
                </c:pt>
                <c:pt idx="12672">
                  <c:v>-40.380999999999993</c:v>
                </c:pt>
                <c:pt idx="12673">
                  <c:v>-40.378999999999991</c:v>
                </c:pt>
                <c:pt idx="12674">
                  <c:v>-40.376999999999995</c:v>
                </c:pt>
                <c:pt idx="12675">
                  <c:v>-40.374999999999993</c:v>
                </c:pt>
                <c:pt idx="12676">
                  <c:v>-40.37299999999999</c:v>
                </c:pt>
                <c:pt idx="12677">
                  <c:v>-40.370999999999995</c:v>
                </c:pt>
                <c:pt idx="12678">
                  <c:v>-40.368999999999993</c:v>
                </c:pt>
                <c:pt idx="12679">
                  <c:v>-40.36699999999999</c:v>
                </c:pt>
                <c:pt idx="12680">
                  <c:v>-40.364999999999995</c:v>
                </c:pt>
                <c:pt idx="12681">
                  <c:v>-40.363</c:v>
                </c:pt>
                <c:pt idx="12682">
                  <c:v>-40.36099999999999</c:v>
                </c:pt>
                <c:pt idx="12683">
                  <c:v>-40.358999999999995</c:v>
                </c:pt>
                <c:pt idx="12684">
                  <c:v>-40.356999999999999</c:v>
                </c:pt>
                <c:pt idx="12685">
                  <c:v>-40.35499999999999</c:v>
                </c:pt>
                <c:pt idx="12686">
                  <c:v>-40.352999999999994</c:v>
                </c:pt>
                <c:pt idx="12687">
                  <c:v>-40.350999999999999</c:v>
                </c:pt>
                <c:pt idx="12688">
                  <c:v>-40.34899999999999</c:v>
                </c:pt>
                <c:pt idx="12689">
                  <c:v>-40.346999999999994</c:v>
                </c:pt>
                <c:pt idx="12690">
                  <c:v>-40.344999999999999</c:v>
                </c:pt>
                <c:pt idx="12691">
                  <c:v>-40.342999999999989</c:v>
                </c:pt>
                <c:pt idx="12692">
                  <c:v>-40.340999999999994</c:v>
                </c:pt>
                <c:pt idx="12693">
                  <c:v>-40.338999999999999</c:v>
                </c:pt>
                <c:pt idx="12694">
                  <c:v>-40.336999999999989</c:v>
                </c:pt>
                <c:pt idx="12695">
                  <c:v>-40.334999999999994</c:v>
                </c:pt>
                <c:pt idx="12696">
                  <c:v>-40.332999999999998</c:v>
                </c:pt>
                <c:pt idx="12697">
                  <c:v>-40.330999999999996</c:v>
                </c:pt>
                <c:pt idx="12698">
                  <c:v>-40.328999999999994</c:v>
                </c:pt>
                <c:pt idx="12699">
                  <c:v>-40.326999999999998</c:v>
                </c:pt>
                <c:pt idx="12700">
                  <c:v>-40.324999999999996</c:v>
                </c:pt>
                <c:pt idx="12701">
                  <c:v>-40.322999999999993</c:v>
                </c:pt>
                <c:pt idx="12702">
                  <c:v>-40.320999999999998</c:v>
                </c:pt>
                <c:pt idx="12703">
                  <c:v>-40.318999999999996</c:v>
                </c:pt>
                <c:pt idx="12704">
                  <c:v>-40.316999999999993</c:v>
                </c:pt>
                <c:pt idx="12705">
                  <c:v>-40.314999999999998</c:v>
                </c:pt>
                <c:pt idx="12706">
                  <c:v>-40.312999999999995</c:v>
                </c:pt>
                <c:pt idx="12707">
                  <c:v>-40.310999999999993</c:v>
                </c:pt>
                <c:pt idx="12708">
                  <c:v>-40.308999999999997</c:v>
                </c:pt>
                <c:pt idx="12709">
                  <c:v>-40.306999999999995</c:v>
                </c:pt>
                <c:pt idx="12710">
                  <c:v>-40.304999999999993</c:v>
                </c:pt>
                <c:pt idx="12711">
                  <c:v>-40.302999999999997</c:v>
                </c:pt>
                <c:pt idx="12712">
                  <c:v>-40.300999999999995</c:v>
                </c:pt>
                <c:pt idx="12713">
                  <c:v>-40.298999999999992</c:v>
                </c:pt>
                <c:pt idx="12714">
                  <c:v>-40.296999999999997</c:v>
                </c:pt>
                <c:pt idx="12715">
                  <c:v>-40.294999999999995</c:v>
                </c:pt>
                <c:pt idx="12716">
                  <c:v>-40.292999999999992</c:v>
                </c:pt>
                <c:pt idx="12717">
                  <c:v>-40.290999999999997</c:v>
                </c:pt>
                <c:pt idx="12718">
                  <c:v>-40.288999999999994</c:v>
                </c:pt>
                <c:pt idx="12719">
                  <c:v>-40.286999999999992</c:v>
                </c:pt>
                <c:pt idx="12720">
                  <c:v>-40.284999999999997</c:v>
                </c:pt>
                <c:pt idx="12721">
                  <c:v>-40.282999999999994</c:v>
                </c:pt>
                <c:pt idx="12722">
                  <c:v>-40.280999999999992</c:v>
                </c:pt>
                <c:pt idx="12723">
                  <c:v>-40.278999999999996</c:v>
                </c:pt>
                <c:pt idx="12724">
                  <c:v>-40.276999999999994</c:v>
                </c:pt>
                <c:pt idx="12725">
                  <c:v>-40.274999999999991</c:v>
                </c:pt>
                <c:pt idx="12726">
                  <c:v>-40.272999999999996</c:v>
                </c:pt>
                <c:pt idx="12727">
                  <c:v>-40.270999999999994</c:v>
                </c:pt>
                <c:pt idx="12728">
                  <c:v>-40.268999999999991</c:v>
                </c:pt>
                <c:pt idx="12729">
                  <c:v>-40.266999999999996</c:v>
                </c:pt>
                <c:pt idx="12730">
                  <c:v>-40.264999999999993</c:v>
                </c:pt>
                <c:pt idx="12731">
                  <c:v>-40.262999999999991</c:v>
                </c:pt>
                <c:pt idx="12732">
                  <c:v>-40.260999999999996</c:v>
                </c:pt>
                <c:pt idx="12733">
                  <c:v>-40.258999999999993</c:v>
                </c:pt>
                <c:pt idx="12734">
                  <c:v>-40.256999999999991</c:v>
                </c:pt>
                <c:pt idx="12735">
                  <c:v>-40.254999999999995</c:v>
                </c:pt>
                <c:pt idx="12736">
                  <c:v>-40.252999999999993</c:v>
                </c:pt>
                <c:pt idx="12737">
                  <c:v>-40.250999999999991</c:v>
                </c:pt>
                <c:pt idx="12738">
                  <c:v>-40.248999999999995</c:v>
                </c:pt>
                <c:pt idx="12739">
                  <c:v>-40.246999999999993</c:v>
                </c:pt>
                <c:pt idx="12740">
                  <c:v>-40.24499999999999</c:v>
                </c:pt>
                <c:pt idx="12741">
                  <c:v>-40.242999999999995</c:v>
                </c:pt>
                <c:pt idx="12742">
                  <c:v>-40.240999999999993</c:v>
                </c:pt>
                <c:pt idx="12743">
                  <c:v>-40.23899999999999</c:v>
                </c:pt>
                <c:pt idx="12744">
                  <c:v>-40.236999999999995</c:v>
                </c:pt>
                <c:pt idx="12745">
                  <c:v>-40.234999999999999</c:v>
                </c:pt>
                <c:pt idx="12746">
                  <c:v>-40.23299999999999</c:v>
                </c:pt>
                <c:pt idx="12747">
                  <c:v>-40.230999999999995</c:v>
                </c:pt>
                <c:pt idx="12748">
                  <c:v>-40.228999999999999</c:v>
                </c:pt>
                <c:pt idx="12749">
                  <c:v>-40.22699999999999</c:v>
                </c:pt>
                <c:pt idx="12750">
                  <c:v>-40.224999999999994</c:v>
                </c:pt>
                <c:pt idx="12751">
                  <c:v>-40.222999999999999</c:v>
                </c:pt>
                <c:pt idx="12752">
                  <c:v>-40.220999999999989</c:v>
                </c:pt>
                <c:pt idx="12753">
                  <c:v>-40.218999999999994</c:v>
                </c:pt>
                <c:pt idx="12754">
                  <c:v>-40.216999999999999</c:v>
                </c:pt>
                <c:pt idx="12755">
                  <c:v>-40.214999999999989</c:v>
                </c:pt>
                <c:pt idx="12756">
                  <c:v>-40.212999999999994</c:v>
                </c:pt>
                <c:pt idx="12757">
                  <c:v>-40.210999999999999</c:v>
                </c:pt>
                <c:pt idx="12758">
                  <c:v>-40.208999999999996</c:v>
                </c:pt>
                <c:pt idx="12759">
                  <c:v>-40.206999999999994</c:v>
                </c:pt>
                <c:pt idx="12760">
                  <c:v>-40.204999999999998</c:v>
                </c:pt>
                <c:pt idx="12761">
                  <c:v>-40.202999999999996</c:v>
                </c:pt>
                <c:pt idx="12762">
                  <c:v>-40.200999999999993</c:v>
                </c:pt>
                <c:pt idx="12763">
                  <c:v>-40.198999999999998</c:v>
                </c:pt>
                <c:pt idx="12764">
                  <c:v>-40.196999999999996</c:v>
                </c:pt>
                <c:pt idx="12765">
                  <c:v>-40.194999999999993</c:v>
                </c:pt>
                <c:pt idx="12766">
                  <c:v>-40.192999999999998</c:v>
                </c:pt>
                <c:pt idx="12767">
                  <c:v>-40.190999999999995</c:v>
                </c:pt>
                <c:pt idx="12768">
                  <c:v>-40.188999999999993</c:v>
                </c:pt>
                <c:pt idx="12769">
                  <c:v>-40.186999999999998</c:v>
                </c:pt>
                <c:pt idx="12770">
                  <c:v>-40.184999999999995</c:v>
                </c:pt>
                <c:pt idx="12771">
                  <c:v>-40.182999999999993</c:v>
                </c:pt>
                <c:pt idx="12772">
                  <c:v>-40.180999999999997</c:v>
                </c:pt>
                <c:pt idx="12773">
                  <c:v>-40.178999999999995</c:v>
                </c:pt>
                <c:pt idx="12774">
                  <c:v>-40.176999999999992</c:v>
                </c:pt>
                <c:pt idx="12775">
                  <c:v>-40.174999999999997</c:v>
                </c:pt>
                <c:pt idx="12776">
                  <c:v>-40.172999999999995</c:v>
                </c:pt>
                <c:pt idx="12777">
                  <c:v>-40.170999999999992</c:v>
                </c:pt>
                <c:pt idx="12778">
                  <c:v>-40.168999999999997</c:v>
                </c:pt>
                <c:pt idx="12779">
                  <c:v>-40.166999999999994</c:v>
                </c:pt>
                <c:pt idx="12780">
                  <c:v>-40.164999999999992</c:v>
                </c:pt>
                <c:pt idx="12781">
                  <c:v>-40.162999999999997</c:v>
                </c:pt>
                <c:pt idx="12782">
                  <c:v>-40.160999999999994</c:v>
                </c:pt>
                <c:pt idx="12783">
                  <c:v>-40.158999999999992</c:v>
                </c:pt>
                <c:pt idx="12784">
                  <c:v>-40.156999999999996</c:v>
                </c:pt>
                <c:pt idx="12785">
                  <c:v>-40.154999999999994</c:v>
                </c:pt>
                <c:pt idx="12786">
                  <c:v>-40.152999999999992</c:v>
                </c:pt>
                <c:pt idx="12787">
                  <c:v>-40.150999999999996</c:v>
                </c:pt>
                <c:pt idx="12788">
                  <c:v>-40.148999999999994</c:v>
                </c:pt>
                <c:pt idx="12789">
                  <c:v>-40.146999999999991</c:v>
                </c:pt>
                <c:pt idx="12790">
                  <c:v>-40.144999999999996</c:v>
                </c:pt>
                <c:pt idx="12791">
                  <c:v>-40.142999999999994</c:v>
                </c:pt>
                <c:pt idx="12792">
                  <c:v>-40.140999999999991</c:v>
                </c:pt>
                <c:pt idx="12793">
                  <c:v>-40.138999999999996</c:v>
                </c:pt>
                <c:pt idx="12794">
                  <c:v>-40.136999999999993</c:v>
                </c:pt>
                <c:pt idx="12795">
                  <c:v>-40.134999999999991</c:v>
                </c:pt>
                <c:pt idx="12796">
                  <c:v>-40.132999999999996</c:v>
                </c:pt>
                <c:pt idx="12797">
                  <c:v>-40.130999999999993</c:v>
                </c:pt>
                <c:pt idx="12798">
                  <c:v>-40.128999999999991</c:v>
                </c:pt>
                <c:pt idx="12799">
                  <c:v>-40.126999999999995</c:v>
                </c:pt>
                <c:pt idx="12800">
                  <c:v>-40.124999999999993</c:v>
                </c:pt>
                <c:pt idx="12801">
                  <c:v>-40.12299999999999</c:v>
                </c:pt>
                <c:pt idx="12802">
                  <c:v>-40.120999999999995</c:v>
                </c:pt>
                <c:pt idx="12803">
                  <c:v>-40.118999999999993</c:v>
                </c:pt>
                <c:pt idx="12804">
                  <c:v>-40.11699999999999</c:v>
                </c:pt>
                <c:pt idx="12805">
                  <c:v>-40.114999999999995</c:v>
                </c:pt>
                <c:pt idx="12806">
                  <c:v>-40.113</c:v>
                </c:pt>
                <c:pt idx="12807">
                  <c:v>-40.11099999999999</c:v>
                </c:pt>
                <c:pt idx="12808">
                  <c:v>-40.108999999999995</c:v>
                </c:pt>
                <c:pt idx="12809">
                  <c:v>-40.106999999999999</c:v>
                </c:pt>
                <c:pt idx="12810">
                  <c:v>-40.10499999999999</c:v>
                </c:pt>
                <c:pt idx="12811">
                  <c:v>-40.102999999999994</c:v>
                </c:pt>
                <c:pt idx="12812">
                  <c:v>-40.100999999999999</c:v>
                </c:pt>
                <c:pt idx="12813">
                  <c:v>-40.09899999999999</c:v>
                </c:pt>
                <c:pt idx="12814">
                  <c:v>-40.096999999999994</c:v>
                </c:pt>
                <c:pt idx="12815">
                  <c:v>-40.094999999999999</c:v>
                </c:pt>
                <c:pt idx="12816">
                  <c:v>-40.092999999999989</c:v>
                </c:pt>
                <c:pt idx="12817">
                  <c:v>-40.090999999999994</c:v>
                </c:pt>
                <c:pt idx="12818">
                  <c:v>-40.088999999999999</c:v>
                </c:pt>
                <c:pt idx="12819">
                  <c:v>-40.086999999999989</c:v>
                </c:pt>
                <c:pt idx="12820">
                  <c:v>-40.084999999999994</c:v>
                </c:pt>
                <c:pt idx="12821">
                  <c:v>-40.082999999999998</c:v>
                </c:pt>
                <c:pt idx="12822">
                  <c:v>-40.080999999999996</c:v>
                </c:pt>
                <c:pt idx="12823">
                  <c:v>-40.078999999999994</c:v>
                </c:pt>
                <c:pt idx="12824">
                  <c:v>-40.076999999999998</c:v>
                </c:pt>
                <c:pt idx="12825">
                  <c:v>-40.074999999999996</c:v>
                </c:pt>
                <c:pt idx="12826">
                  <c:v>-40.072999999999993</c:v>
                </c:pt>
                <c:pt idx="12827">
                  <c:v>-40.070999999999998</c:v>
                </c:pt>
                <c:pt idx="12828">
                  <c:v>-40.068999999999996</c:v>
                </c:pt>
                <c:pt idx="12829">
                  <c:v>-40.066999999999993</c:v>
                </c:pt>
                <c:pt idx="12830">
                  <c:v>-40.064999999999998</c:v>
                </c:pt>
                <c:pt idx="12831">
                  <c:v>-40.062999999999995</c:v>
                </c:pt>
                <c:pt idx="12832">
                  <c:v>-40.060999999999993</c:v>
                </c:pt>
                <c:pt idx="12833">
                  <c:v>-40.058999999999997</c:v>
                </c:pt>
                <c:pt idx="12834">
                  <c:v>-40.056999999999995</c:v>
                </c:pt>
                <c:pt idx="12835">
                  <c:v>-40.054999999999993</c:v>
                </c:pt>
                <c:pt idx="12836">
                  <c:v>-40.052999999999997</c:v>
                </c:pt>
                <c:pt idx="12837">
                  <c:v>-40.050999999999995</c:v>
                </c:pt>
                <c:pt idx="12838">
                  <c:v>-40.048999999999992</c:v>
                </c:pt>
                <c:pt idx="12839">
                  <c:v>-40.046999999999997</c:v>
                </c:pt>
                <c:pt idx="12840">
                  <c:v>-40.044999999999995</c:v>
                </c:pt>
                <c:pt idx="12841">
                  <c:v>-40.042999999999992</c:v>
                </c:pt>
                <c:pt idx="12842">
                  <c:v>-40.040999999999997</c:v>
                </c:pt>
                <c:pt idx="12843">
                  <c:v>-40.038999999999994</c:v>
                </c:pt>
                <c:pt idx="12844">
                  <c:v>-40.036999999999992</c:v>
                </c:pt>
                <c:pt idx="12845">
                  <c:v>-40.034999999999997</c:v>
                </c:pt>
                <c:pt idx="12846">
                  <c:v>-40.032999999999994</c:v>
                </c:pt>
                <c:pt idx="12847">
                  <c:v>-40.030999999999992</c:v>
                </c:pt>
                <c:pt idx="12848">
                  <c:v>-40.028999999999996</c:v>
                </c:pt>
                <c:pt idx="12849">
                  <c:v>-40.026999999999994</c:v>
                </c:pt>
                <c:pt idx="12850">
                  <c:v>-40.024999999999991</c:v>
                </c:pt>
                <c:pt idx="12851">
                  <c:v>-40.022999999999996</c:v>
                </c:pt>
                <c:pt idx="12852">
                  <c:v>-40.020999999999994</c:v>
                </c:pt>
                <c:pt idx="12853">
                  <c:v>-40.018999999999991</c:v>
                </c:pt>
                <c:pt idx="12854">
                  <c:v>-40.016999999999996</c:v>
                </c:pt>
                <c:pt idx="12855">
                  <c:v>-40.014999999999993</c:v>
                </c:pt>
                <c:pt idx="12856">
                  <c:v>-40.012999999999991</c:v>
                </c:pt>
                <c:pt idx="12857">
                  <c:v>-40.010999999999996</c:v>
                </c:pt>
                <c:pt idx="12858">
                  <c:v>-40.008999999999993</c:v>
                </c:pt>
                <c:pt idx="12859">
                  <c:v>-40.006999999999991</c:v>
                </c:pt>
                <c:pt idx="12860">
                  <c:v>-40.004999999999995</c:v>
                </c:pt>
                <c:pt idx="12861">
                  <c:v>-40.002999999999993</c:v>
                </c:pt>
                <c:pt idx="12862">
                  <c:v>-40.000999999999991</c:v>
                </c:pt>
                <c:pt idx="12863">
                  <c:v>-39.998999999999995</c:v>
                </c:pt>
                <c:pt idx="12864">
                  <c:v>-39.996999999999993</c:v>
                </c:pt>
                <c:pt idx="12865">
                  <c:v>-39.99499999999999</c:v>
                </c:pt>
                <c:pt idx="12866">
                  <c:v>-39.992999999999995</c:v>
                </c:pt>
                <c:pt idx="12867">
                  <c:v>-39.990999999999993</c:v>
                </c:pt>
                <c:pt idx="12868">
                  <c:v>-39.98899999999999</c:v>
                </c:pt>
                <c:pt idx="12869">
                  <c:v>-39.986999999999995</c:v>
                </c:pt>
                <c:pt idx="12870">
                  <c:v>-39.984999999999999</c:v>
                </c:pt>
                <c:pt idx="12871">
                  <c:v>-39.98299999999999</c:v>
                </c:pt>
                <c:pt idx="12872">
                  <c:v>-39.980999999999995</c:v>
                </c:pt>
                <c:pt idx="12873">
                  <c:v>-39.978999999999999</c:v>
                </c:pt>
                <c:pt idx="12874">
                  <c:v>-39.97699999999999</c:v>
                </c:pt>
                <c:pt idx="12875">
                  <c:v>-39.974999999999994</c:v>
                </c:pt>
                <c:pt idx="12876">
                  <c:v>-39.972999999999999</c:v>
                </c:pt>
                <c:pt idx="12877">
                  <c:v>-39.970999999999989</c:v>
                </c:pt>
                <c:pt idx="12878">
                  <c:v>-39.968999999999994</c:v>
                </c:pt>
                <c:pt idx="12879">
                  <c:v>-39.966999999999999</c:v>
                </c:pt>
                <c:pt idx="12880">
                  <c:v>-39.964999999999989</c:v>
                </c:pt>
                <c:pt idx="12881">
                  <c:v>-39.962999999999994</c:v>
                </c:pt>
                <c:pt idx="12882">
                  <c:v>-39.960999999999999</c:v>
                </c:pt>
                <c:pt idx="12883">
                  <c:v>-39.958999999999996</c:v>
                </c:pt>
                <c:pt idx="12884">
                  <c:v>-39.956999999999994</c:v>
                </c:pt>
                <c:pt idx="12885">
                  <c:v>-39.954999999999998</c:v>
                </c:pt>
                <c:pt idx="12886">
                  <c:v>-39.952999999999996</c:v>
                </c:pt>
                <c:pt idx="12887">
                  <c:v>-39.950999999999993</c:v>
                </c:pt>
                <c:pt idx="12888">
                  <c:v>-39.948999999999998</c:v>
                </c:pt>
                <c:pt idx="12889">
                  <c:v>-39.946999999999996</c:v>
                </c:pt>
                <c:pt idx="12890">
                  <c:v>-39.944999999999993</c:v>
                </c:pt>
                <c:pt idx="12891">
                  <c:v>-39.942999999999998</c:v>
                </c:pt>
                <c:pt idx="12892">
                  <c:v>-39.940999999999995</c:v>
                </c:pt>
                <c:pt idx="12893">
                  <c:v>-39.938999999999993</c:v>
                </c:pt>
                <c:pt idx="12894">
                  <c:v>-39.936999999999998</c:v>
                </c:pt>
                <c:pt idx="12895">
                  <c:v>-39.934999999999995</c:v>
                </c:pt>
                <c:pt idx="12896">
                  <c:v>-39.932999999999993</c:v>
                </c:pt>
                <c:pt idx="12897">
                  <c:v>-39.930999999999997</c:v>
                </c:pt>
                <c:pt idx="12898">
                  <c:v>-39.928999999999995</c:v>
                </c:pt>
                <c:pt idx="12899">
                  <c:v>-39.926999999999992</c:v>
                </c:pt>
                <c:pt idx="12900">
                  <c:v>-39.924999999999997</c:v>
                </c:pt>
                <c:pt idx="12901">
                  <c:v>-39.922999999999995</c:v>
                </c:pt>
                <c:pt idx="12902">
                  <c:v>-39.920999999999992</c:v>
                </c:pt>
                <c:pt idx="12903">
                  <c:v>-39.918999999999997</c:v>
                </c:pt>
                <c:pt idx="12904">
                  <c:v>-39.916999999999994</c:v>
                </c:pt>
                <c:pt idx="12905">
                  <c:v>-39.914999999999992</c:v>
                </c:pt>
                <c:pt idx="12906">
                  <c:v>-39.912999999999997</c:v>
                </c:pt>
                <c:pt idx="12907">
                  <c:v>-39.910999999999994</c:v>
                </c:pt>
                <c:pt idx="12908">
                  <c:v>-39.908999999999992</c:v>
                </c:pt>
                <c:pt idx="12909">
                  <c:v>-39.906999999999996</c:v>
                </c:pt>
                <c:pt idx="12910">
                  <c:v>-39.904999999999994</c:v>
                </c:pt>
                <c:pt idx="12911">
                  <c:v>-39.902999999999992</c:v>
                </c:pt>
                <c:pt idx="12912">
                  <c:v>-39.900999999999996</c:v>
                </c:pt>
                <c:pt idx="12913">
                  <c:v>-39.898999999999994</c:v>
                </c:pt>
                <c:pt idx="12914">
                  <c:v>-39.896999999999991</c:v>
                </c:pt>
                <c:pt idx="12915">
                  <c:v>-39.894999999999996</c:v>
                </c:pt>
                <c:pt idx="12916">
                  <c:v>-39.892999999999994</c:v>
                </c:pt>
                <c:pt idx="12917">
                  <c:v>-39.890999999999991</c:v>
                </c:pt>
                <c:pt idx="12918">
                  <c:v>-39.888999999999996</c:v>
                </c:pt>
                <c:pt idx="12919">
                  <c:v>-39.886999999999993</c:v>
                </c:pt>
                <c:pt idx="12920">
                  <c:v>-39.884999999999991</c:v>
                </c:pt>
                <c:pt idx="12921">
                  <c:v>-39.882999999999996</c:v>
                </c:pt>
                <c:pt idx="12922">
                  <c:v>-39.880999999999993</c:v>
                </c:pt>
                <c:pt idx="12923">
                  <c:v>-39.878999999999991</c:v>
                </c:pt>
                <c:pt idx="12924">
                  <c:v>-39.876999999999995</c:v>
                </c:pt>
                <c:pt idx="12925">
                  <c:v>-39.874999999999993</c:v>
                </c:pt>
                <c:pt idx="12926">
                  <c:v>-39.87299999999999</c:v>
                </c:pt>
                <c:pt idx="12927">
                  <c:v>-39.870999999999995</c:v>
                </c:pt>
                <c:pt idx="12928">
                  <c:v>-39.868999999999993</c:v>
                </c:pt>
                <c:pt idx="12929">
                  <c:v>-39.86699999999999</c:v>
                </c:pt>
                <c:pt idx="12930">
                  <c:v>-39.864999999999995</c:v>
                </c:pt>
                <c:pt idx="12931">
                  <c:v>-39.863</c:v>
                </c:pt>
                <c:pt idx="12932">
                  <c:v>-39.86099999999999</c:v>
                </c:pt>
                <c:pt idx="12933">
                  <c:v>-39.858999999999995</c:v>
                </c:pt>
                <c:pt idx="12934">
                  <c:v>-39.856999999999999</c:v>
                </c:pt>
                <c:pt idx="12935">
                  <c:v>-39.85499999999999</c:v>
                </c:pt>
                <c:pt idx="12936">
                  <c:v>-39.852999999999994</c:v>
                </c:pt>
                <c:pt idx="12937">
                  <c:v>-39.850999999999999</c:v>
                </c:pt>
                <c:pt idx="12938">
                  <c:v>-39.84899999999999</c:v>
                </c:pt>
                <c:pt idx="12939">
                  <c:v>-39.846999999999994</c:v>
                </c:pt>
                <c:pt idx="12940">
                  <c:v>-39.844999999999999</c:v>
                </c:pt>
                <c:pt idx="12941">
                  <c:v>-39.842999999999989</c:v>
                </c:pt>
                <c:pt idx="12942">
                  <c:v>-39.840999999999994</c:v>
                </c:pt>
                <c:pt idx="12943">
                  <c:v>-39.838999999999999</c:v>
                </c:pt>
                <c:pt idx="12944">
                  <c:v>-39.836999999999989</c:v>
                </c:pt>
                <c:pt idx="12945">
                  <c:v>-39.834999999999994</c:v>
                </c:pt>
                <c:pt idx="12946">
                  <c:v>-39.832999999999998</c:v>
                </c:pt>
                <c:pt idx="12947">
                  <c:v>-39.830999999999996</c:v>
                </c:pt>
                <c:pt idx="12948">
                  <c:v>-39.828999999999994</c:v>
                </c:pt>
                <c:pt idx="12949">
                  <c:v>-39.826999999999998</c:v>
                </c:pt>
                <c:pt idx="12950">
                  <c:v>-39.824999999999996</c:v>
                </c:pt>
                <c:pt idx="12951">
                  <c:v>-39.822999999999993</c:v>
                </c:pt>
                <c:pt idx="12952">
                  <c:v>-39.820999999999998</c:v>
                </c:pt>
                <c:pt idx="12953">
                  <c:v>-39.818999999999996</c:v>
                </c:pt>
                <c:pt idx="12954">
                  <c:v>-39.816999999999993</c:v>
                </c:pt>
                <c:pt idx="12955">
                  <c:v>-39.814999999999998</c:v>
                </c:pt>
                <c:pt idx="12956">
                  <c:v>-39.812999999999995</c:v>
                </c:pt>
                <c:pt idx="12957">
                  <c:v>-39.810999999999993</c:v>
                </c:pt>
                <c:pt idx="12958">
                  <c:v>-39.808999999999997</c:v>
                </c:pt>
                <c:pt idx="12959">
                  <c:v>-39.806999999999995</c:v>
                </c:pt>
                <c:pt idx="12960">
                  <c:v>-39.804999999999993</c:v>
                </c:pt>
                <c:pt idx="12961">
                  <c:v>-39.802999999999997</c:v>
                </c:pt>
                <c:pt idx="12962">
                  <c:v>-39.800999999999995</c:v>
                </c:pt>
                <c:pt idx="12963">
                  <c:v>-39.798999999999992</c:v>
                </c:pt>
                <c:pt idx="12964">
                  <c:v>-39.796999999999997</c:v>
                </c:pt>
                <c:pt idx="12965">
                  <c:v>-39.794999999999995</c:v>
                </c:pt>
                <c:pt idx="12966">
                  <c:v>-39.792999999999992</c:v>
                </c:pt>
                <c:pt idx="12967">
                  <c:v>-39.790999999999997</c:v>
                </c:pt>
                <c:pt idx="12968">
                  <c:v>-39.788999999999994</c:v>
                </c:pt>
                <c:pt idx="12969">
                  <c:v>-39.786999999999992</c:v>
                </c:pt>
                <c:pt idx="12970">
                  <c:v>-39.784999999999997</c:v>
                </c:pt>
                <c:pt idx="12971">
                  <c:v>-39.782999999999994</c:v>
                </c:pt>
                <c:pt idx="12972">
                  <c:v>-39.780999999999992</c:v>
                </c:pt>
                <c:pt idx="12973">
                  <c:v>-39.778999999999996</c:v>
                </c:pt>
                <c:pt idx="12974">
                  <c:v>-39.776999999999994</c:v>
                </c:pt>
                <c:pt idx="12975">
                  <c:v>-39.774999999999991</c:v>
                </c:pt>
                <c:pt idx="12976">
                  <c:v>-39.772999999999996</c:v>
                </c:pt>
                <c:pt idx="12977">
                  <c:v>-39.770999999999994</c:v>
                </c:pt>
                <c:pt idx="12978">
                  <c:v>-39.768999999999991</c:v>
                </c:pt>
                <c:pt idx="12979">
                  <c:v>-39.766999999999996</c:v>
                </c:pt>
                <c:pt idx="12980">
                  <c:v>-39.764999999999993</c:v>
                </c:pt>
                <c:pt idx="12981">
                  <c:v>-39.762999999999991</c:v>
                </c:pt>
                <c:pt idx="12982">
                  <c:v>-39.760999999999996</c:v>
                </c:pt>
                <c:pt idx="12983">
                  <c:v>-39.758999999999993</c:v>
                </c:pt>
                <c:pt idx="12984">
                  <c:v>-39.756999999999991</c:v>
                </c:pt>
                <c:pt idx="12985">
                  <c:v>-39.754999999999995</c:v>
                </c:pt>
                <c:pt idx="12986">
                  <c:v>-39.752999999999993</c:v>
                </c:pt>
                <c:pt idx="12987">
                  <c:v>-39.750999999999991</c:v>
                </c:pt>
                <c:pt idx="12988">
                  <c:v>-39.748999999999995</c:v>
                </c:pt>
                <c:pt idx="12989">
                  <c:v>-39.746999999999993</c:v>
                </c:pt>
                <c:pt idx="12990">
                  <c:v>-39.74499999999999</c:v>
                </c:pt>
                <c:pt idx="12991">
                  <c:v>-39.742999999999995</c:v>
                </c:pt>
                <c:pt idx="12992">
                  <c:v>-39.740999999999993</c:v>
                </c:pt>
                <c:pt idx="12993">
                  <c:v>-39.73899999999999</c:v>
                </c:pt>
                <c:pt idx="12994">
                  <c:v>-39.736999999999995</c:v>
                </c:pt>
                <c:pt idx="12995">
                  <c:v>-39.734999999999999</c:v>
                </c:pt>
                <c:pt idx="12996">
                  <c:v>-39.73299999999999</c:v>
                </c:pt>
                <c:pt idx="12997">
                  <c:v>-39.730999999999995</c:v>
                </c:pt>
                <c:pt idx="12998">
                  <c:v>-39.728999999999999</c:v>
                </c:pt>
                <c:pt idx="12999">
                  <c:v>-39.72699999999999</c:v>
                </c:pt>
                <c:pt idx="13000">
                  <c:v>-39.724999999999994</c:v>
                </c:pt>
                <c:pt idx="13001">
                  <c:v>-39.722999999999999</c:v>
                </c:pt>
                <c:pt idx="13002">
                  <c:v>-39.720999999999989</c:v>
                </c:pt>
                <c:pt idx="13003">
                  <c:v>-39.718999999999994</c:v>
                </c:pt>
                <c:pt idx="13004">
                  <c:v>-39.716999999999999</c:v>
                </c:pt>
                <c:pt idx="13005">
                  <c:v>-39.714999999999989</c:v>
                </c:pt>
                <c:pt idx="13006">
                  <c:v>-39.712999999999994</c:v>
                </c:pt>
                <c:pt idx="13007">
                  <c:v>-39.710999999999999</c:v>
                </c:pt>
                <c:pt idx="13008">
                  <c:v>-39.708999999999996</c:v>
                </c:pt>
                <c:pt idx="13009">
                  <c:v>-39.706999999999994</c:v>
                </c:pt>
                <c:pt idx="13010">
                  <c:v>-39.704999999999998</c:v>
                </c:pt>
                <c:pt idx="13011">
                  <c:v>-39.702999999999996</c:v>
                </c:pt>
                <c:pt idx="13012">
                  <c:v>-39.700999999999993</c:v>
                </c:pt>
                <c:pt idx="13013">
                  <c:v>-39.698999999999998</c:v>
                </c:pt>
                <c:pt idx="13014">
                  <c:v>-39.696999999999996</c:v>
                </c:pt>
                <c:pt idx="13015">
                  <c:v>-39.694999999999993</c:v>
                </c:pt>
                <c:pt idx="13016">
                  <c:v>-39.692999999999998</c:v>
                </c:pt>
                <c:pt idx="13017">
                  <c:v>-39.690999999999995</c:v>
                </c:pt>
                <c:pt idx="13018">
                  <c:v>-39.688999999999993</c:v>
                </c:pt>
                <c:pt idx="13019">
                  <c:v>-39.686999999999998</c:v>
                </c:pt>
                <c:pt idx="13020">
                  <c:v>-39.684999999999995</c:v>
                </c:pt>
                <c:pt idx="13021">
                  <c:v>-39.682999999999993</c:v>
                </c:pt>
                <c:pt idx="13022">
                  <c:v>-39.680999999999997</c:v>
                </c:pt>
                <c:pt idx="13023">
                  <c:v>-39.678999999999995</c:v>
                </c:pt>
                <c:pt idx="13024">
                  <c:v>-39.676999999999992</c:v>
                </c:pt>
                <c:pt idx="13025">
                  <c:v>-39.674999999999997</c:v>
                </c:pt>
                <c:pt idx="13026">
                  <c:v>-39.672999999999995</c:v>
                </c:pt>
                <c:pt idx="13027">
                  <c:v>-39.670999999999992</c:v>
                </c:pt>
                <c:pt idx="13028">
                  <c:v>-39.668999999999997</c:v>
                </c:pt>
                <c:pt idx="13029">
                  <c:v>-39.666999999999994</c:v>
                </c:pt>
                <c:pt idx="13030">
                  <c:v>-39.664999999999992</c:v>
                </c:pt>
                <c:pt idx="13031">
                  <c:v>-39.662999999999997</c:v>
                </c:pt>
                <c:pt idx="13032">
                  <c:v>-39.660999999999994</c:v>
                </c:pt>
                <c:pt idx="13033">
                  <c:v>-39.658999999999992</c:v>
                </c:pt>
                <c:pt idx="13034">
                  <c:v>-39.656999999999996</c:v>
                </c:pt>
                <c:pt idx="13035">
                  <c:v>-39.654999999999994</c:v>
                </c:pt>
                <c:pt idx="13036">
                  <c:v>-39.652999999999992</c:v>
                </c:pt>
                <c:pt idx="13037">
                  <c:v>-39.650999999999996</c:v>
                </c:pt>
                <c:pt idx="13038">
                  <c:v>-39.648999999999994</c:v>
                </c:pt>
                <c:pt idx="13039">
                  <c:v>-39.646999999999991</c:v>
                </c:pt>
                <c:pt idx="13040">
                  <c:v>-39.644999999999996</c:v>
                </c:pt>
                <c:pt idx="13041">
                  <c:v>-39.642999999999994</c:v>
                </c:pt>
                <c:pt idx="13042">
                  <c:v>-39.640999999999991</c:v>
                </c:pt>
                <c:pt idx="13043">
                  <c:v>-39.638999999999996</c:v>
                </c:pt>
                <c:pt idx="13044">
                  <c:v>-39.636999999999993</c:v>
                </c:pt>
                <c:pt idx="13045">
                  <c:v>-39.634999999999991</c:v>
                </c:pt>
                <c:pt idx="13046">
                  <c:v>-39.632999999999996</c:v>
                </c:pt>
                <c:pt idx="13047">
                  <c:v>-39.630999999999993</c:v>
                </c:pt>
                <c:pt idx="13048">
                  <c:v>-39.628999999999991</c:v>
                </c:pt>
                <c:pt idx="13049">
                  <c:v>-39.626999999999995</c:v>
                </c:pt>
                <c:pt idx="13050">
                  <c:v>-39.624999999999993</c:v>
                </c:pt>
                <c:pt idx="13051">
                  <c:v>-39.62299999999999</c:v>
                </c:pt>
                <c:pt idx="13052">
                  <c:v>-39.620999999999995</c:v>
                </c:pt>
                <c:pt idx="13053">
                  <c:v>-39.618999999999993</c:v>
                </c:pt>
                <c:pt idx="13054">
                  <c:v>-39.61699999999999</c:v>
                </c:pt>
                <c:pt idx="13055">
                  <c:v>-39.614999999999995</c:v>
                </c:pt>
                <c:pt idx="13056">
                  <c:v>-39.613</c:v>
                </c:pt>
                <c:pt idx="13057">
                  <c:v>-39.61099999999999</c:v>
                </c:pt>
                <c:pt idx="13058">
                  <c:v>-39.608999999999995</c:v>
                </c:pt>
                <c:pt idx="13059">
                  <c:v>-39.606999999999999</c:v>
                </c:pt>
                <c:pt idx="13060">
                  <c:v>-39.60499999999999</c:v>
                </c:pt>
                <c:pt idx="13061">
                  <c:v>-39.602999999999994</c:v>
                </c:pt>
                <c:pt idx="13062">
                  <c:v>-39.600999999999999</c:v>
                </c:pt>
                <c:pt idx="13063">
                  <c:v>-39.59899999999999</c:v>
                </c:pt>
                <c:pt idx="13064">
                  <c:v>-39.596999999999994</c:v>
                </c:pt>
                <c:pt idx="13065">
                  <c:v>-39.594999999999999</c:v>
                </c:pt>
                <c:pt idx="13066">
                  <c:v>-39.592999999999989</c:v>
                </c:pt>
                <c:pt idx="13067">
                  <c:v>-39.590999999999994</c:v>
                </c:pt>
                <c:pt idx="13068">
                  <c:v>-39.588999999999999</c:v>
                </c:pt>
                <c:pt idx="13069">
                  <c:v>-39.586999999999989</c:v>
                </c:pt>
                <c:pt idx="13070">
                  <c:v>-39.584999999999994</c:v>
                </c:pt>
                <c:pt idx="13071">
                  <c:v>-39.582999999999998</c:v>
                </c:pt>
                <c:pt idx="13072">
                  <c:v>-39.580999999999996</c:v>
                </c:pt>
                <c:pt idx="13073">
                  <c:v>-39.578999999999994</c:v>
                </c:pt>
                <c:pt idx="13074">
                  <c:v>-39.576999999999998</c:v>
                </c:pt>
                <c:pt idx="13075">
                  <c:v>-39.574999999999996</c:v>
                </c:pt>
                <c:pt idx="13076">
                  <c:v>-39.572999999999993</c:v>
                </c:pt>
                <c:pt idx="13077">
                  <c:v>-39.570999999999998</c:v>
                </c:pt>
                <c:pt idx="13078">
                  <c:v>-39.568999999999996</c:v>
                </c:pt>
                <c:pt idx="13079">
                  <c:v>-39.566999999999993</c:v>
                </c:pt>
                <c:pt idx="13080">
                  <c:v>-39.564999999999998</c:v>
                </c:pt>
                <c:pt idx="13081">
                  <c:v>-39.562999999999995</c:v>
                </c:pt>
                <c:pt idx="13082">
                  <c:v>-39.560999999999993</c:v>
                </c:pt>
                <c:pt idx="13083">
                  <c:v>-39.558999999999997</c:v>
                </c:pt>
                <c:pt idx="13084">
                  <c:v>-39.556999999999995</c:v>
                </c:pt>
                <c:pt idx="13085">
                  <c:v>-39.554999999999993</c:v>
                </c:pt>
                <c:pt idx="13086">
                  <c:v>-39.552999999999997</c:v>
                </c:pt>
                <c:pt idx="13087">
                  <c:v>-39.550999999999995</c:v>
                </c:pt>
                <c:pt idx="13088">
                  <c:v>-39.548999999999992</c:v>
                </c:pt>
                <c:pt idx="13089">
                  <c:v>-39.546999999999997</c:v>
                </c:pt>
                <c:pt idx="13090">
                  <c:v>-39.544999999999995</c:v>
                </c:pt>
                <c:pt idx="13091">
                  <c:v>-39.542999999999992</c:v>
                </c:pt>
                <c:pt idx="13092">
                  <c:v>-39.540999999999997</c:v>
                </c:pt>
                <c:pt idx="13093">
                  <c:v>-39.538999999999994</c:v>
                </c:pt>
                <c:pt idx="13094">
                  <c:v>-39.536999999999992</c:v>
                </c:pt>
                <c:pt idx="13095">
                  <c:v>-39.534999999999997</c:v>
                </c:pt>
                <c:pt idx="13096">
                  <c:v>-39.532999999999994</c:v>
                </c:pt>
                <c:pt idx="13097">
                  <c:v>-39.530999999999992</c:v>
                </c:pt>
                <c:pt idx="13098">
                  <c:v>-39.528999999999996</c:v>
                </c:pt>
                <c:pt idx="13099">
                  <c:v>-39.526999999999994</c:v>
                </c:pt>
                <c:pt idx="13100">
                  <c:v>-39.524999999999991</c:v>
                </c:pt>
                <c:pt idx="13101">
                  <c:v>-39.522999999999996</c:v>
                </c:pt>
                <c:pt idx="13102">
                  <c:v>-39.520999999999994</c:v>
                </c:pt>
                <c:pt idx="13103">
                  <c:v>-39.518999999999991</c:v>
                </c:pt>
                <c:pt idx="13104">
                  <c:v>-39.516999999999996</c:v>
                </c:pt>
                <c:pt idx="13105">
                  <c:v>-39.514999999999993</c:v>
                </c:pt>
                <c:pt idx="13106">
                  <c:v>-39.512999999999991</c:v>
                </c:pt>
                <c:pt idx="13107">
                  <c:v>-39.510999999999996</c:v>
                </c:pt>
                <c:pt idx="13108">
                  <c:v>-39.508999999999993</c:v>
                </c:pt>
                <c:pt idx="13109">
                  <c:v>-39.506999999999991</c:v>
                </c:pt>
                <c:pt idx="13110">
                  <c:v>-39.504999999999995</c:v>
                </c:pt>
                <c:pt idx="13111">
                  <c:v>-39.502999999999993</c:v>
                </c:pt>
                <c:pt idx="13112">
                  <c:v>-39.500999999999991</c:v>
                </c:pt>
                <c:pt idx="13113">
                  <c:v>-39.498999999999995</c:v>
                </c:pt>
                <c:pt idx="13114">
                  <c:v>-39.496999999999993</c:v>
                </c:pt>
                <c:pt idx="13115">
                  <c:v>-39.49499999999999</c:v>
                </c:pt>
                <c:pt idx="13116">
                  <c:v>-39.492999999999995</c:v>
                </c:pt>
                <c:pt idx="13117">
                  <c:v>-39.490999999999993</c:v>
                </c:pt>
                <c:pt idx="13118">
                  <c:v>-39.48899999999999</c:v>
                </c:pt>
                <c:pt idx="13119">
                  <c:v>-39.486999999999995</c:v>
                </c:pt>
                <c:pt idx="13120">
                  <c:v>-39.484999999999999</c:v>
                </c:pt>
                <c:pt idx="13121">
                  <c:v>-39.48299999999999</c:v>
                </c:pt>
                <c:pt idx="13122">
                  <c:v>-39.480999999999995</c:v>
                </c:pt>
                <c:pt idx="13123">
                  <c:v>-39.478999999999999</c:v>
                </c:pt>
                <c:pt idx="13124">
                  <c:v>-39.47699999999999</c:v>
                </c:pt>
                <c:pt idx="13125">
                  <c:v>-39.474999999999994</c:v>
                </c:pt>
                <c:pt idx="13126">
                  <c:v>-39.472999999999999</c:v>
                </c:pt>
                <c:pt idx="13127">
                  <c:v>-39.470999999999989</c:v>
                </c:pt>
                <c:pt idx="13128">
                  <c:v>-39.468999999999994</c:v>
                </c:pt>
                <c:pt idx="13129">
                  <c:v>-39.466999999999999</c:v>
                </c:pt>
                <c:pt idx="13130">
                  <c:v>-39.464999999999989</c:v>
                </c:pt>
                <c:pt idx="13131">
                  <c:v>-39.462999999999994</c:v>
                </c:pt>
                <c:pt idx="13132">
                  <c:v>-39.460999999999999</c:v>
                </c:pt>
                <c:pt idx="13133">
                  <c:v>-39.458999999999996</c:v>
                </c:pt>
                <c:pt idx="13134">
                  <c:v>-39.456999999999994</c:v>
                </c:pt>
                <c:pt idx="13135">
                  <c:v>-39.454999999999998</c:v>
                </c:pt>
                <c:pt idx="13136">
                  <c:v>-39.452999999999996</c:v>
                </c:pt>
                <c:pt idx="13137">
                  <c:v>-39.450999999999993</c:v>
                </c:pt>
                <c:pt idx="13138">
                  <c:v>-39.448999999999998</c:v>
                </c:pt>
                <c:pt idx="13139">
                  <c:v>-39.446999999999996</c:v>
                </c:pt>
                <c:pt idx="13140">
                  <c:v>-39.444999999999993</c:v>
                </c:pt>
                <c:pt idx="13141">
                  <c:v>-39.442999999999998</c:v>
                </c:pt>
                <c:pt idx="13142">
                  <c:v>-39.440999999999995</c:v>
                </c:pt>
                <c:pt idx="13143">
                  <c:v>-39.438999999999993</c:v>
                </c:pt>
                <c:pt idx="13144">
                  <c:v>-39.436999999999998</c:v>
                </c:pt>
                <c:pt idx="13145">
                  <c:v>-39.434999999999995</c:v>
                </c:pt>
                <c:pt idx="13146">
                  <c:v>-39.432999999999993</c:v>
                </c:pt>
                <c:pt idx="13147">
                  <c:v>-39.430999999999997</c:v>
                </c:pt>
                <c:pt idx="13148">
                  <c:v>-39.428999999999995</c:v>
                </c:pt>
                <c:pt idx="13149">
                  <c:v>-39.426999999999992</c:v>
                </c:pt>
                <c:pt idx="13150">
                  <c:v>-39.424999999999997</c:v>
                </c:pt>
                <c:pt idx="13151">
                  <c:v>-39.422999999999995</c:v>
                </c:pt>
                <c:pt idx="13152">
                  <c:v>-39.420999999999992</c:v>
                </c:pt>
                <c:pt idx="13153">
                  <c:v>-39.418999999999997</c:v>
                </c:pt>
                <c:pt idx="13154">
                  <c:v>-39.416999999999994</c:v>
                </c:pt>
                <c:pt idx="13155">
                  <c:v>-39.414999999999992</c:v>
                </c:pt>
                <c:pt idx="13156">
                  <c:v>-39.412999999999997</c:v>
                </c:pt>
                <c:pt idx="13157">
                  <c:v>-39.410999999999994</c:v>
                </c:pt>
                <c:pt idx="13158">
                  <c:v>-39.408999999999992</c:v>
                </c:pt>
                <c:pt idx="13159">
                  <c:v>-39.406999999999996</c:v>
                </c:pt>
                <c:pt idx="13160">
                  <c:v>-39.404999999999994</c:v>
                </c:pt>
                <c:pt idx="13161">
                  <c:v>-39.402999999999992</c:v>
                </c:pt>
                <c:pt idx="13162">
                  <c:v>-39.400999999999996</c:v>
                </c:pt>
                <c:pt idx="13163">
                  <c:v>-39.398999999999994</c:v>
                </c:pt>
                <c:pt idx="13164">
                  <c:v>-39.396999999999991</c:v>
                </c:pt>
                <c:pt idx="13165">
                  <c:v>-39.394999999999996</c:v>
                </c:pt>
                <c:pt idx="13166">
                  <c:v>-39.392999999999994</c:v>
                </c:pt>
                <c:pt idx="13167">
                  <c:v>-39.390999999999991</c:v>
                </c:pt>
                <c:pt idx="13168">
                  <c:v>-39.388999999999996</c:v>
                </c:pt>
                <c:pt idx="13169">
                  <c:v>-39.386999999999993</c:v>
                </c:pt>
                <c:pt idx="13170">
                  <c:v>-39.384999999999991</c:v>
                </c:pt>
                <c:pt idx="13171">
                  <c:v>-39.382999999999996</c:v>
                </c:pt>
                <c:pt idx="13172">
                  <c:v>-39.380999999999993</c:v>
                </c:pt>
                <c:pt idx="13173">
                  <c:v>-39.378999999999991</c:v>
                </c:pt>
                <c:pt idx="13174">
                  <c:v>-39.376999999999995</c:v>
                </c:pt>
                <c:pt idx="13175">
                  <c:v>-39.374999999999993</c:v>
                </c:pt>
                <c:pt idx="13176">
                  <c:v>-39.37299999999999</c:v>
                </c:pt>
                <c:pt idx="13177">
                  <c:v>-39.370999999999995</c:v>
                </c:pt>
                <c:pt idx="13178">
                  <c:v>-39.368999999999993</c:v>
                </c:pt>
                <c:pt idx="13179">
                  <c:v>-39.36699999999999</c:v>
                </c:pt>
                <c:pt idx="13180">
                  <c:v>-39.364999999999995</c:v>
                </c:pt>
                <c:pt idx="13181">
                  <c:v>-39.363</c:v>
                </c:pt>
                <c:pt idx="13182">
                  <c:v>-39.36099999999999</c:v>
                </c:pt>
                <c:pt idx="13183">
                  <c:v>-39.358999999999995</c:v>
                </c:pt>
                <c:pt idx="13184">
                  <c:v>-39.356999999999999</c:v>
                </c:pt>
                <c:pt idx="13185">
                  <c:v>-39.35499999999999</c:v>
                </c:pt>
                <c:pt idx="13186">
                  <c:v>-39.352999999999994</c:v>
                </c:pt>
                <c:pt idx="13187">
                  <c:v>-39.350999999999999</c:v>
                </c:pt>
                <c:pt idx="13188">
                  <c:v>-39.34899999999999</c:v>
                </c:pt>
                <c:pt idx="13189">
                  <c:v>-39.346999999999994</c:v>
                </c:pt>
                <c:pt idx="13190">
                  <c:v>-39.344999999999999</c:v>
                </c:pt>
                <c:pt idx="13191">
                  <c:v>-39.342999999999989</c:v>
                </c:pt>
                <c:pt idx="13192">
                  <c:v>-39.340999999999994</c:v>
                </c:pt>
                <c:pt idx="13193">
                  <c:v>-39.338999999999999</c:v>
                </c:pt>
                <c:pt idx="13194">
                  <c:v>-39.336999999999989</c:v>
                </c:pt>
                <c:pt idx="13195">
                  <c:v>-39.334999999999994</c:v>
                </c:pt>
                <c:pt idx="13196">
                  <c:v>-39.332999999999998</c:v>
                </c:pt>
                <c:pt idx="13197">
                  <c:v>-39.330999999999996</c:v>
                </c:pt>
                <c:pt idx="13198">
                  <c:v>-39.328999999999994</c:v>
                </c:pt>
                <c:pt idx="13199">
                  <c:v>-39.326999999999998</c:v>
                </c:pt>
                <c:pt idx="13200">
                  <c:v>-39.324999999999996</c:v>
                </c:pt>
                <c:pt idx="13201">
                  <c:v>-39.322999999999993</c:v>
                </c:pt>
                <c:pt idx="13202">
                  <c:v>-39.320999999999998</c:v>
                </c:pt>
                <c:pt idx="13203">
                  <c:v>-39.318999999999996</c:v>
                </c:pt>
                <c:pt idx="13204">
                  <c:v>-39.316999999999993</c:v>
                </c:pt>
                <c:pt idx="13205">
                  <c:v>-39.314999999999998</c:v>
                </c:pt>
                <c:pt idx="13206">
                  <c:v>-39.312999999999995</c:v>
                </c:pt>
                <c:pt idx="13207">
                  <c:v>-39.310999999999993</c:v>
                </c:pt>
                <c:pt idx="13208">
                  <c:v>-39.308999999999997</c:v>
                </c:pt>
                <c:pt idx="13209">
                  <c:v>-39.306999999999995</c:v>
                </c:pt>
                <c:pt idx="13210">
                  <c:v>-39.304999999999993</c:v>
                </c:pt>
                <c:pt idx="13211">
                  <c:v>-39.302999999999997</c:v>
                </c:pt>
                <c:pt idx="13212">
                  <c:v>-39.300999999999995</c:v>
                </c:pt>
                <c:pt idx="13213">
                  <c:v>-39.298999999999992</c:v>
                </c:pt>
                <c:pt idx="13214">
                  <c:v>-39.296999999999997</c:v>
                </c:pt>
                <c:pt idx="13215">
                  <c:v>-39.294999999999995</c:v>
                </c:pt>
                <c:pt idx="13216">
                  <c:v>-39.292999999999992</c:v>
                </c:pt>
                <c:pt idx="13217">
                  <c:v>-39.290999999999997</c:v>
                </c:pt>
                <c:pt idx="13218">
                  <c:v>-39.288999999999994</c:v>
                </c:pt>
                <c:pt idx="13219">
                  <c:v>-39.286999999999992</c:v>
                </c:pt>
                <c:pt idx="13220">
                  <c:v>-39.284999999999997</c:v>
                </c:pt>
                <c:pt idx="13221">
                  <c:v>-39.282999999999994</c:v>
                </c:pt>
                <c:pt idx="13222">
                  <c:v>-39.280999999999992</c:v>
                </c:pt>
                <c:pt idx="13223">
                  <c:v>-39.278999999999996</c:v>
                </c:pt>
                <c:pt idx="13224">
                  <c:v>-39.276999999999994</c:v>
                </c:pt>
                <c:pt idx="13225">
                  <c:v>-39.274999999999991</c:v>
                </c:pt>
                <c:pt idx="13226">
                  <c:v>-39.272999999999996</c:v>
                </c:pt>
                <c:pt idx="13227">
                  <c:v>-39.270999999999994</c:v>
                </c:pt>
                <c:pt idx="13228">
                  <c:v>-39.268999999999991</c:v>
                </c:pt>
                <c:pt idx="13229">
                  <c:v>-39.266999999999996</c:v>
                </c:pt>
                <c:pt idx="13230">
                  <c:v>-39.264999999999993</c:v>
                </c:pt>
                <c:pt idx="13231">
                  <c:v>-39.262999999999991</c:v>
                </c:pt>
                <c:pt idx="13232">
                  <c:v>-39.260999999999996</c:v>
                </c:pt>
                <c:pt idx="13233">
                  <c:v>-39.258999999999993</c:v>
                </c:pt>
                <c:pt idx="13234">
                  <c:v>-39.256999999999991</c:v>
                </c:pt>
                <c:pt idx="13235">
                  <c:v>-39.254999999999995</c:v>
                </c:pt>
                <c:pt idx="13236">
                  <c:v>-39.252999999999993</c:v>
                </c:pt>
                <c:pt idx="13237">
                  <c:v>-39.250999999999991</c:v>
                </c:pt>
                <c:pt idx="13238">
                  <c:v>-39.248999999999995</c:v>
                </c:pt>
                <c:pt idx="13239">
                  <c:v>-39.246999999999993</c:v>
                </c:pt>
                <c:pt idx="13240">
                  <c:v>-39.24499999999999</c:v>
                </c:pt>
                <c:pt idx="13241">
                  <c:v>-39.242999999999995</c:v>
                </c:pt>
                <c:pt idx="13242">
                  <c:v>-39.240999999999993</c:v>
                </c:pt>
                <c:pt idx="13243">
                  <c:v>-39.23899999999999</c:v>
                </c:pt>
                <c:pt idx="13244">
                  <c:v>-39.236999999999995</c:v>
                </c:pt>
                <c:pt idx="13245">
                  <c:v>-39.234999999999999</c:v>
                </c:pt>
                <c:pt idx="13246">
                  <c:v>-39.23299999999999</c:v>
                </c:pt>
                <c:pt idx="13247">
                  <c:v>-39.230999999999995</c:v>
                </c:pt>
                <c:pt idx="13248">
                  <c:v>-39.228999999999999</c:v>
                </c:pt>
                <c:pt idx="13249">
                  <c:v>-39.22699999999999</c:v>
                </c:pt>
                <c:pt idx="13250">
                  <c:v>-39.224999999999994</c:v>
                </c:pt>
                <c:pt idx="13251">
                  <c:v>-39.222999999999999</c:v>
                </c:pt>
                <c:pt idx="13252">
                  <c:v>-39.220999999999989</c:v>
                </c:pt>
                <c:pt idx="13253">
                  <c:v>-39.218999999999994</c:v>
                </c:pt>
                <c:pt idx="13254">
                  <c:v>-39.216999999999999</c:v>
                </c:pt>
                <c:pt idx="13255">
                  <c:v>-39.214999999999989</c:v>
                </c:pt>
                <c:pt idx="13256">
                  <c:v>-39.212999999999994</c:v>
                </c:pt>
                <c:pt idx="13257">
                  <c:v>-39.210999999999999</c:v>
                </c:pt>
                <c:pt idx="13258">
                  <c:v>-39.208999999999996</c:v>
                </c:pt>
                <c:pt idx="13259">
                  <c:v>-39.206999999999994</c:v>
                </c:pt>
                <c:pt idx="13260">
                  <c:v>-39.204999999999998</c:v>
                </c:pt>
                <c:pt idx="13261">
                  <c:v>-39.202999999999996</c:v>
                </c:pt>
                <c:pt idx="13262">
                  <c:v>-39.200999999999993</c:v>
                </c:pt>
                <c:pt idx="13263">
                  <c:v>-39.198999999999998</c:v>
                </c:pt>
                <c:pt idx="13264">
                  <c:v>-39.196999999999996</c:v>
                </c:pt>
                <c:pt idx="13265">
                  <c:v>-39.194999999999993</c:v>
                </c:pt>
                <c:pt idx="13266">
                  <c:v>-39.192999999999998</c:v>
                </c:pt>
                <c:pt idx="13267">
                  <c:v>-39.190999999999995</c:v>
                </c:pt>
                <c:pt idx="13268">
                  <c:v>-39.188999999999993</c:v>
                </c:pt>
                <c:pt idx="13269">
                  <c:v>-39.186999999999998</c:v>
                </c:pt>
                <c:pt idx="13270">
                  <c:v>-39.184999999999995</c:v>
                </c:pt>
                <c:pt idx="13271">
                  <c:v>-39.182999999999993</c:v>
                </c:pt>
                <c:pt idx="13272">
                  <c:v>-39.180999999999997</c:v>
                </c:pt>
                <c:pt idx="13273">
                  <c:v>-39.178999999999995</c:v>
                </c:pt>
                <c:pt idx="13274">
                  <c:v>-39.176999999999992</c:v>
                </c:pt>
                <c:pt idx="13275">
                  <c:v>-39.174999999999997</c:v>
                </c:pt>
                <c:pt idx="13276">
                  <c:v>-39.172999999999995</c:v>
                </c:pt>
                <c:pt idx="13277">
                  <c:v>-39.170999999999992</c:v>
                </c:pt>
                <c:pt idx="13278">
                  <c:v>-39.168999999999997</c:v>
                </c:pt>
                <c:pt idx="13279">
                  <c:v>-39.166999999999994</c:v>
                </c:pt>
                <c:pt idx="13280">
                  <c:v>-39.164999999999992</c:v>
                </c:pt>
                <c:pt idx="13281">
                  <c:v>-39.162999999999997</c:v>
                </c:pt>
                <c:pt idx="13282">
                  <c:v>-39.160999999999994</c:v>
                </c:pt>
                <c:pt idx="13283">
                  <c:v>-39.158999999999992</c:v>
                </c:pt>
                <c:pt idx="13284">
                  <c:v>-39.156999999999996</c:v>
                </c:pt>
                <c:pt idx="13285">
                  <c:v>-39.154999999999994</c:v>
                </c:pt>
                <c:pt idx="13286">
                  <c:v>-39.152999999999992</c:v>
                </c:pt>
                <c:pt idx="13287">
                  <c:v>-39.150999999999996</c:v>
                </c:pt>
                <c:pt idx="13288">
                  <c:v>-39.148999999999994</c:v>
                </c:pt>
                <c:pt idx="13289">
                  <c:v>-39.146999999999991</c:v>
                </c:pt>
                <c:pt idx="13290">
                  <c:v>-39.144999999999996</c:v>
                </c:pt>
                <c:pt idx="13291">
                  <c:v>-39.142999999999994</c:v>
                </c:pt>
                <c:pt idx="13292">
                  <c:v>-39.140999999999991</c:v>
                </c:pt>
                <c:pt idx="13293">
                  <c:v>-39.138999999999996</c:v>
                </c:pt>
                <c:pt idx="13294">
                  <c:v>-39.136999999999993</c:v>
                </c:pt>
                <c:pt idx="13295">
                  <c:v>-39.134999999999991</c:v>
                </c:pt>
                <c:pt idx="13296">
                  <c:v>-39.132999999999996</c:v>
                </c:pt>
                <c:pt idx="13297">
                  <c:v>-39.130999999999993</c:v>
                </c:pt>
                <c:pt idx="13298">
                  <c:v>-39.128999999999991</c:v>
                </c:pt>
                <c:pt idx="13299">
                  <c:v>-39.126999999999995</c:v>
                </c:pt>
                <c:pt idx="13300">
                  <c:v>-39.124999999999993</c:v>
                </c:pt>
                <c:pt idx="13301">
                  <c:v>-39.12299999999999</c:v>
                </c:pt>
                <c:pt idx="13302">
                  <c:v>-39.120999999999995</c:v>
                </c:pt>
                <c:pt idx="13303">
                  <c:v>-39.118999999999993</c:v>
                </c:pt>
                <c:pt idx="13304">
                  <c:v>-39.11699999999999</c:v>
                </c:pt>
                <c:pt idx="13305">
                  <c:v>-39.114999999999995</c:v>
                </c:pt>
                <c:pt idx="13306">
                  <c:v>-39.113</c:v>
                </c:pt>
                <c:pt idx="13307">
                  <c:v>-39.11099999999999</c:v>
                </c:pt>
                <c:pt idx="13308">
                  <c:v>-39.108999999999995</c:v>
                </c:pt>
                <c:pt idx="13309">
                  <c:v>-39.106999999999999</c:v>
                </c:pt>
                <c:pt idx="13310">
                  <c:v>-39.10499999999999</c:v>
                </c:pt>
                <c:pt idx="13311">
                  <c:v>-39.102999999999994</c:v>
                </c:pt>
                <c:pt idx="13312">
                  <c:v>-39.100999999999999</c:v>
                </c:pt>
                <c:pt idx="13313">
                  <c:v>-39.09899999999999</c:v>
                </c:pt>
                <c:pt idx="13314">
                  <c:v>-39.096999999999994</c:v>
                </c:pt>
                <c:pt idx="13315">
                  <c:v>-39.094999999999999</c:v>
                </c:pt>
                <c:pt idx="13316">
                  <c:v>-39.092999999999989</c:v>
                </c:pt>
                <c:pt idx="13317">
                  <c:v>-39.090999999999994</c:v>
                </c:pt>
                <c:pt idx="13318">
                  <c:v>-39.088999999999999</c:v>
                </c:pt>
                <c:pt idx="13319">
                  <c:v>-39.086999999999989</c:v>
                </c:pt>
                <c:pt idx="13320">
                  <c:v>-39.084999999999994</c:v>
                </c:pt>
                <c:pt idx="13321">
                  <c:v>-39.082999999999998</c:v>
                </c:pt>
                <c:pt idx="13322">
                  <c:v>-39.080999999999996</c:v>
                </c:pt>
                <c:pt idx="13323">
                  <c:v>-39.078999999999994</c:v>
                </c:pt>
                <c:pt idx="13324">
                  <c:v>-39.076999999999998</c:v>
                </c:pt>
                <c:pt idx="13325">
                  <c:v>-39.074999999999996</c:v>
                </c:pt>
                <c:pt idx="13326">
                  <c:v>-39.072999999999993</c:v>
                </c:pt>
                <c:pt idx="13327">
                  <c:v>-39.070999999999998</c:v>
                </c:pt>
                <c:pt idx="13328">
                  <c:v>-39.068999999999996</c:v>
                </c:pt>
                <c:pt idx="13329">
                  <c:v>-39.066999999999993</c:v>
                </c:pt>
                <c:pt idx="13330">
                  <c:v>-39.064999999999998</c:v>
                </c:pt>
                <c:pt idx="13331">
                  <c:v>-39.062999999999995</c:v>
                </c:pt>
                <c:pt idx="13332">
                  <c:v>-39.060999999999993</c:v>
                </c:pt>
                <c:pt idx="13333">
                  <c:v>-39.058999999999997</c:v>
                </c:pt>
                <c:pt idx="13334">
                  <c:v>-39.056999999999995</c:v>
                </c:pt>
                <c:pt idx="13335">
                  <c:v>-39.054999999999993</c:v>
                </c:pt>
                <c:pt idx="13336">
                  <c:v>-39.052999999999997</c:v>
                </c:pt>
                <c:pt idx="13337">
                  <c:v>-39.050999999999995</c:v>
                </c:pt>
                <c:pt idx="13338">
                  <c:v>-39.048999999999992</c:v>
                </c:pt>
                <c:pt idx="13339">
                  <c:v>-39.046999999999997</c:v>
                </c:pt>
                <c:pt idx="13340">
                  <c:v>-39.044999999999995</c:v>
                </c:pt>
                <c:pt idx="13341">
                  <c:v>-39.042999999999992</c:v>
                </c:pt>
                <c:pt idx="13342">
                  <c:v>-39.040999999999997</c:v>
                </c:pt>
                <c:pt idx="13343">
                  <c:v>-39.038999999999994</c:v>
                </c:pt>
                <c:pt idx="13344">
                  <c:v>-39.036999999999992</c:v>
                </c:pt>
                <c:pt idx="13345">
                  <c:v>-39.034999999999997</c:v>
                </c:pt>
                <c:pt idx="13346">
                  <c:v>-39.032999999999994</c:v>
                </c:pt>
                <c:pt idx="13347">
                  <c:v>-39.030999999999992</c:v>
                </c:pt>
                <c:pt idx="13348">
                  <c:v>-39.028999999999996</c:v>
                </c:pt>
                <c:pt idx="13349">
                  <c:v>-39.026999999999994</c:v>
                </c:pt>
                <c:pt idx="13350">
                  <c:v>-39.024999999999991</c:v>
                </c:pt>
                <c:pt idx="13351">
                  <c:v>-39.022999999999996</c:v>
                </c:pt>
                <c:pt idx="13352">
                  <c:v>-39.020999999999994</c:v>
                </c:pt>
                <c:pt idx="13353">
                  <c:v>-39.018999999999991</c:v>
                </c:pt>
                <c:pt idx="13354">
                  <c:v>-39.016999999999996</c:v>
                </c:pt>
                <c:pt idx="13355">
                  <c:v>-39.014999999999993</c:v>
                </c:pt>
                <c:pt idx="13356">
                  <c:v>-39.012999999999991</c:v>
                </c:pt>
                <c:pt idx="13357">
                  <c:v>-39.010999999999996</c:v>
                </c:pt>
                <c:pt idx="13358">
                  <c:v>-39.008999999999993</c:v>
                </c:pt>
                <c:pt idx="13359">
                  <c:v>-39.006999999999991</c:v>
                </c:pt>
                <c:pt idx="13360">
                  <c:v>-39.004999999999995</c:v>
                </c:pt>
                <c:pt idx="13361">
                  <c:v>-39.002999999999993</c:v>
                </c:pt>
                <c:pt idx="13362">
                  <c:v>-39.000999999999991</c:v>
                </c:pt>
                <c:pt idx="13363">
                  <c:v>-38.998999999999995</c:v>
                </c:pt>
                <c:pt idx="13364">
                  <c:v>-38.996999999999993</c:v>
                </c:pt>
                <c:pt idx="13365">
                  <c:v>-38.99499999999999</c:v>
                </c:pt>
                <c:pt idx="13366">
                  <c:v>-38.992999999999995</c:v>
                </c:pt>
                <c:pt idx="13367">
                  <c:v>-38.990999999999993</c:v>
                </c:pt>
                <c:pt idx="13368">
                  <c:v>-38.98899999999999</c:v>
                </c:pt>
                <c:pt idx="13369">
                  <c:v>-38.986999999999995</c:v>
                </c:pt>
                <c:pt idx="13370">
                  <c:v>-38.984999999999999</c:v>
                </c:pt>
                <c:pt idx="13371">
                  <c:v>-38.98299999999999</c:v>
                </c:pt>
                <c:pt idx="13372">
                  <c:v>-38.980999999999995</c:v>
                </c:pt>
                <c:pt idx="13373">
                  <c:v>-38.978999999999999</c:v>
                </c:pt>
                <c:pt idx="13374">
                  <c:v>-38.97699999999999</c:v>
                </c:pt>
                <c:pt idx="13375">
                  <c:v>-38.974999999999994</c:v>
                </c:pt>
                <c:pt idx="13376">
                  <c:v>-38.972999999999999</c:v>
                </c:pt>
                <c:pt idx="13377">
                  <c:v>-38.970999999999989</c:v>
                </c:pt>
                <c:pt idx="13378">
                  <c:v>-38.968999999999994</c:v>
                </c:pt>
                <c:pt idx="13379">
                  <c:v>-38.966999999999999</c:v>
                </c:pt>
                <c:pt idx="13380">
                  <c:v>-38.964999999999989</c:v>
                </c:pt>
                <c:pt idx="13381">
                  <c:v>-38.962999999999994</c:v>
                </c:pt>
                <c:pt idx="13382">
                  <c:v>-38.960999999999999</c:v>
                </c:pt>
                <c:pt idx="13383">
                  <c:v>-38.958999999999996</c:v>
                </c:pt>
                <c:pt idx="13384">
                  <c:v>-38.956999999999994</c:v>
                </c:pt>
                <c:pt idx="13385">
                  <c:v>-38.954999999999998</c:v>
                </c:pt>
                <c:pt idx="13386">
                  <c:v>-38.952999999999996</c:v>
                </c:pt>
                <c:pt idx="13387">
                  <c:v>-38.950999999999993</c:v>
                </c:pt>
                <c:pt idx="13388">
                  <c:v>-38.948999999999998</c:v>
                </c:pt>
                <c:pt idx="13389">
                  <c:v>-38.946999999999996</c:v>
                </c:pt>
                <c:pt idx="13390">
                  <c:v>-38.944999999999993</c:v>
                </c:pt>
                <c:pt idx="13391">
                  <c:v>-38.942999999999998</c:v>
                </c:pt>
                <c:pt idx="13392">
                  <c:v>-38.940999999999995</c:v>
                </c:pt>
                <c:pt idx="13393">
                  <c:v>-38.938999999999993</c:v>
                </c:pt>
                <c:pt idx="13394">
                  <c:v>-38.936999999999998</c:v>
                </c:pt>
                <c:pt idx="13395">
                  <c:v>-38.934999999999995</c:v>
                </c:pt>
                <c:pt idx="13396">
                  <c:v>-38.932999999999993</c:v>
                </c:pt>
                <c:pt idx="13397">
                  <c:v>-38.930999999999997</c:v>
                </c:pt>
                <c:pt idx="13398">
                  <c:v>-38.928999999999995</c:v>
                </c:pt>
                <c:pt idx="13399">
                  <c:v>-38.926999999999992</c:v>
                </c:pt>
                <c:pt idx="13400">
                  <c:v>-38.924999999999997</c:v>
                </c:pt>
                <c:pt idx="13401">
                  <c:v>-38.922999999999995</c:v>
                </c:pt>
                <c:pt idx="13402">
                  <c:v>-38.920999999999992</c:v>
                </c:pt>
                <c:pt idx="13403">
                  <c:v>-38.918999999999997</c:v>
                </c:pt>
                <c:pt idx="13404">
                  <c:v>-38.916999999999994</c:v>
                </c:pt>
                <c:pt idx="13405">
                  <c:v>-38.914999999999992</c:v>
                </c:pt>
                <c:pt idx="13406">
                  <c:v>-38.912999999999997</c:v>
                </c:pt>
                <c:pt idx="13407">
                  <c:v>-38.910999999999994</c:v>
                </c:pt>
                <c:pt idx="13408">
                  <c:v>-38.908999999999992</c:v>
                </c:pt>
                <c:pt idx="13409">
                  <c:v>-38.906999999999996</c:v>
                </c:pt>
                <c:pt idx="13410">
                  <c:v>-38.904999999999994</c:v>
                </c:pt>
                <c:pt idx="13411">
                  <c:v>-38.902999999999992</c:v>
                </c:pt>
                <c:pt idx="13412">
                  <c:v>-38.900999999999996</c:v>
                </c:pt>
                <c:pt idx="13413">
                  <c:v>-38.898999999999994</c:v>
                </c:pt>
                <c:pt idx="13414">
                  <c:v>-38.896999999999991</c:v>
                </c:pt>
                <c:pt idx="13415">
                  <c:v>-38.894999999999996</c:v>
                </c:pt>
                <c:pt idx="13416">
                  <c:v>-38.892999999999994</c:v>
                </c:pt>
                <c:pt idx="13417">
                  <c:v>-38.890999999999991</c:v>
                </c:pt>
                <c:pt idx="13418">
                  <c:v>-38.888999999999996</c:v>
                </c:pt>
                <c:pt idx="13419">
                  <c:v>-38.886999999999993</c:v>
                </c:pt>
                <c:pt idx="13420">
                  <c:v>-38.884999999999991</c:v>
                </c:pt>
                <c:pt idx="13421">
                  <c:v>-38.882999999999996</c:v>
                </c:pt>
                <c:pt idx="13422">
                  <c:v>-38.880999999999993</c:v>
                </c:pt>
                <c:pt idx="13423">
                  <c:v>-38.878999999999991</c:v>
                </c:pt>
                <c:pt idx="13424">
                  <c:v>-38.876999999999995</c:v>
                </c:pt>
                <c:pt idx="13425">
                  <c:v>-38.874999999999993</c:v>
                </c:pt>
                <c:pt idx="13426">
                  <c:v>-38.87299999999999</c:v>
                </c:pt>
                <c:pt idx="13427">
                  <c:v>-38.870999999999995</c:v>
                </c:pt>
                <c:pt idx="13428">
                  <c:v>-38.868999999999993</c:v>
                </c:pt>
                <c:pt idx="13429">
                  <c:v>-38.86699999999999</c:v>
                </c:pt>
                <c:pt idx="13430">
                  <c:v>-38.864999999999995</c:v>
                </c:pt>
                <c:pt idx="13431">
                  <c:v>-38.863</c:v>
                </c:pt>
                <c:pt idx="13432">
                  <c:v>-38.86099999999999</c:v>
                </c:pt>
                <c:pt idx="13433">
                  <c:v>-38.858999999999995</c:v>
                </c:pt>
                <c:pt idx="13434">
                  <c:v>-38.856999999999999</c:v>
                </c:pt>
                <c:pt idx="13435">
                  <c:v>-38.85499999999999</c:v>
                </c:pt>
                <c:pt idx="13436">
                  <c:v>-38.852999999999994</c:v>
                </c:pt>
                <c:pt idx="13437">
                  <c:v>-38.850999999999999</c:v>
                </c:pt>
                <c:pt idx="13438">
                  <c:v>-38.84899999999999</c:v>
                </c:pt>
                <c:pt idx="13439">
                  <c:v>-38.846999999999994</c:v>
                </c:pt>
                <c:pt idx="13440">
                  <c:v>-38.844999999999999</c:v>
                </c:pt>
                <c:pt idx="13441">
                  <c:v>-38.842999999999989</c:v>
                </c:pt>
                <c:pt idx="13442">
                  <c:v>-38.840999999999994</c:v>
                </c:pt>
                <c:pt idx="13443">
                  <c:v>-38.838999999999999</c:v>
                </c:pt>
                <c:pt idx="13444">
                  <c:v>-38.836999999999989</c:v>
                </c:pt>
                <c:pt idx="13445">
                  <c:v>-38.834999999999994</c:v>
                </c:pt>
                <c:pt idx="13446">
                  <c:v>-38.832999999999998</c:v>
                </c:pt>
                <c:pt idx="13447">
                  <c:v>-38.830999999999996</c:v>
                </c:pt>
                <c:pt idx="13448">
                  <c:v>-38.828999999999994</c:v>
                </c:pt>
                <c:pt idx="13449">
                  <c:v>-38.826999999999998</c:v>
                </c:pt>
                <c:pt idx="13450">
                  <c:v>-38.824999999999996</c:v>
                </c:pt>
                <c:pt idx="13451">
                  <c:v>-38.822999999999993</c:v>
                </c:pt>
                <c:pt idx="13452">
                  <c:v>-38.820999999999998</c:v>
                </c:pt>
                <c:pt idx="13453">
                  <c:v>-38.818999999999996</c:v>
                </c:pt>
                <c:pt idx="13454">
                  <c:v>-38.816999999999993</c:v>
                </c:pt>
                <c:pt idx="13455">
                  <c:v>-38.814999999999998</c:v>
                </c:pt>
                <c:pt idx="13456">
                  <c:v>-38.812999999999995</c:v>
                </c:pt>
                <c:pt idx="13457">
                  <c:v>-38.810999999999993</c:v>
                </c:pt>
                <c:pt idx="13458">
                  <c:v>-38.808999999999997</c:v>
                </c:pt>
                <c:pt idx="13459">
                  <c:v>-38.806999999999995</c:v>
                </c:pt>
                <c:pt idx="13460">
                  <c:v>-38.804999999999993</c:v>
                </c:pt>
                <c:pt idx="13461">
                  <c:v>-38.802999999999997</c:v>
                </c:pt>
                <c:pt idx="13462">
                  <c:v>-38.800999999999995</c:v>
                </c:pt>
                <c:pt idx="13463">
                  <c:v>-38.798999999999992</c:v>
                </c:pt>
                <c:pt idx="13464">
                  <c:v>-38.796999999999997</c:v>
                </c:pt>
                <c:pt idx="13465">
                  <c:v>-38.794999999999995</c:v>
                </c:pt>
                <c:pt idx="13466">
                  <c:v>-38.792999999999992</c:v>
                </c:pt>
                <c:pt idx="13467">
                  <c:v>-38.790999999999997</c:v>
                </c:pt>
                <c:pt idx="13468">
                  <c:v>-38.788999999999994</c:v>
                </c:pt>
                <c:pt idx="13469">
                  <c:v>-38.786999999999992</c:v>
                </c:pt>
                <c:pt idx="13470">
                  <c:v>-38.784999999999997</c:v>
                </c:pt>
                <c:pt idx="13471">
                  <c:v>-38.782999999999994</c:v>
                </c:pt>
                <c:pt idx="13472">
                  <c:v>-38.780999999999992</c:v>
                </c:pt>
                <c:pt idx="13473">
                  <c:v>-38.778999999999996</c:v>
                </c:pt>
                <c:pt idx="13474">
                  <c:v>-38.776999999999994</c:v>
                </c:pt>
                <c:pt idx="13475">
                  <c:v>-38.774999999999991</c:v>
                </c:pt>
                <c:pt idx="13476">
                  <c:v>-38.772999999999996</c:v>
                </c:pt>
                <c:pt idx="13477">
                  <c:v>-38.770999999999994</c:v>
                </c:pt>
                <c:pt idx="13478">
                  <c:v>-38.768999999999991</c:v>
                </c:pt>
                <c:pt idx="13479">
                  <c:v>-38.766999999999996</c:v>
                </c:pt>
                <c:pt idx="13480">
                  <c:v>-38.764999999999993</c:v>
                </c:pt>
                <c:pt idx="13481">
                  <c:v>-38.762999999999991</c:v>
                </c:pt>
                <c:pt idx="13482">
                  <c:v>-38.760999999999996</c:v>
                </c:pt>
                <c:pt idx="13483">
                  <c:v>-38.758999999999993</c:v>
                </c:pt>
                <c:pt idx="13484">
                  <c:v>-38.756999999999991</c:v>
                </c:pt>
                <c:pt idx="13485">
                  <c:v>-38.754999999999995</c:v>
                </c:pt>
                <c:pt idx="13486">
                  <c:v>-38.752999999999993</c:v>
                </c:pt>
                <c:pt idx="13487">
                  <c:v>-38.750999999999991</c:v>
                </c:pt>
                <c:pt idx="13488">
                  <c:v>-38.748999999999995</c:v>
                </c:pt>
                <c:pt idx="13489">
                  <c:v>-38.746999999999993</c:v>
                </c:pt>
                <c:pt idx="13490">
                  <c:v>-38.74499999999999</c:v>
                </c:pt>
                <c:pt idx="13491">
                  <c:v>-38.742999999999995</c:v>
                </c:pt>
                <c:pt idx="13492">
                  <c:v>-38.740999999999993</c:v>
                </c:pt>
                <c:pt idx="13493">
                  <c:v>-38.73899999999999</c:v>
                </c:pt>
                <c:pt idx="13494">
                  <c:v>-38.736999999999995</c:v>
                </c:pt>
                <c:pt idx="13495">
                  <c:v>-38.734999999999999</c:v>
                </c:pt>
                <c:pt idx="13496">
                  <c:v>-38.73299999999999</c:v>
                </c:pt>
                <c:pt idx="13497">
                  <c:v>-38.730999999999995</c:v>
                </c:pt>
                <c:pt idx="13498">
                  <c:v>-38.728999999999999</c:v>
                </c:pt>
                <c:pt idx="13499">
                  <c:v>-38.72699999999999</c:v>
                </c:pt>
                <c:pt idx="13500">
                  <c:v>-38.724999999999994</c:v>
                </c:pt>
                <c:pt idx="13501">
                  <c:v>-38.722999999999999</c:v>
                </c:pt>
                <c:pt idx="13502">
                  <c:v>-38.720999999999989</c:v>
                </c:pt>
                <c:pt idx="13503">
                  <c:v>-38.718999999999994</c:v>
                </c:pt>
                <c:pt idx="13504">
                  <c:v>-38.716999999999999</c:v>
                </c:pt>
                <c:pt idx="13505">
                  <c:v>-38.714999999999989</c:v>
                </c:pt>
                <c:pt idx="13506">
                  <c:v>-38.712999999999994</c:v>
                </c:pt>
                <c:pt idx="13507">
                  <c:v>-38.710999999999999</c:v>
                </c:pt>
                <c:pt idx="13508">
                  <c:v>-38.708999999999996</c:v>
                </c:pt>
                <c:pt idx="13509">
                  <c:v>-38.706999999999994</c:v>
                </c:pt>
                <c:pt idx="13510">
                  <c:v>-38.704999999999998</c:v>
                </c:pt>
                <c:pt idx="13511">
                  <c:v>-38.702999999999996</c:v>
                </c:pt>
                <c:pt idx="13512">
                  <c:v>-38.700999999999993</c:v>
                </c:pt>
                <c:pt idx="13513">
                  <c:v>-38.698999999999998</c:v>
                </c:pt>
                <c:pt idx="13514">
                  <c:v>-38.696999999999996</c:v>
                </c:pt>
                <c:pt idx="13515">
                  <c:v>-38.694999999999993</c:v>
                </c:pt>
                <c:pt idx="13516">
                  <c:v>-38.692999999999998</c:v>
                </c:pt>
                <c:pt idx="13517">
                  <c:v>-38.690999999999995</c:v>
                </c:pt>
                <c:pt idx="13518">
                  <c:v>-38.688999999999993</c:v>
                </c:pt>
                <c:pt idx="13519">
                  <c:v>-38.686999999999998</c:v>
                </c:pt>
                <c:pt idx="13520">
                  <c:v>-38.684999999999995</c:v>
                </c:pt>
                <c:pt idx="13521">
                  <c:v>-38.682999999999993</c:v>
                </c:pt>
                <c:pt idx="13522">
                  <c:v>-38.680999999999997</c:v>
                </c:pt>
                <c:pt idx="13523">
                  <c:v>-38.678999999999995</c:v>
                </c:pt>
                <c:pt idx="13524">
                  <c:v>-38.676999999999992</c:v>
                </c:pt>
                <c:pt idx="13525">
                  <c:v>-38.674999999999997</c:v>
                </c:pt>
                <c:pt idx="13526">
                  <c:v>-38.672999999999995</c:v>
                </c:pt>
                <c:pt idx="13527">
                  <c:v>-38.670999999999992</c:v>
                </c:pt>
                <c:pt idx="13528">
                  <c:v>-38.668999999999997</c:v>
                </c:pt>
                <c:pt idx="13529">
                  <c:v>-38.666999999999994</c:v>
                </c:pt>
                <c:pt idx="13530">
                  <c:v>-38.664999999999992</c:v>
                </c:pt>
                <c:pt idx="13531">
                  <c:v>-38.662999999999997</c:v>
                </c:pt>
                <c:pt idx="13532">
                  <c:v>-38.660999999999994</c:v>
                </c:pt>
                <c:pt idx="13533">
                  <c:v>-38.658999999999992</c:v>
                </c:pt>
                <c:pt idx="13534">
                  <c:v>-38.656999999999996</c:v>
                </c:pt>
                <c:pt idx="13535">
                  <c:v>-38.654999999999994</c:v>
                </c:pt>
                <c:pt idx="13536">
                  <c:v>-38.652999999999992</c:v>
                </c:pt>
                <c:pt idx="13537">
                  <c:v>-38.650999999999996</c:v>
                </c:pt>
                <c:pt idx="13538">
                  <c:v>-38.648999999999994</c:v>
                </c:pt>
                <c:pt idx="13539">
                  <c:v>-38.646999999999991</c:v>
                </c:pt>
                <c:pt idx="13540">
                  <c:v>-38.644999999999996</c:v>
                </c:pt>
                <c:pt idx="13541">
                  <c:v>-38.642999999999994</c:v>
                </c:pt>
                <c:pt idx="13542">
                  <c:v>-38.640999999999991</c:v>
                </c:pt>
                <c:pt idx="13543">
                  <c:v>-38.638999999999996</c:v>
                </c:pt>
                <c:pt idx="13544">
                  <c:v>-38.636999999999993</c:v>
                </c:pt>
                <c:pt idx="13545">
                  <c:v>-38.634999999999991</c:v>
                </c:pt>
                <c:pt idx="13546">
                  <c:v>-38.632999999999996</c:v>
                </c:pt>
                <c:pt idx="13547">
                  <c:v>-38.630999999999993</c:v>
                </c:pt>
                <c:pt idx="13548">
                  <c:v>-38.628999999999991</c:v>
                </c:pt>
                <c:pt idx="13549">
                  <c:v>-38.626999999999995</c:v>
                </c:pt>
                <c:pt idx="13550">
                  <c:v>-38.624999999999993</c:v>
                </c:pt>
                <c:pt idx="13551">
                  <c:v>-38.62299999999999</c:v>
                </c:pt>
                <c:pt idx="13552">
                  <c:v>-38.620999999999995</c:v>
                </c:pt>
                <c:pt idx="13553">
                  <c:v>-38.618999999999993</c:v>
                </c:pt>
                <c:pt idx="13554">
                  <c:v>-38.61699999999999</c:v>
                </c:pt>
                <c:pt idx="13555">
                  <c:v>-38.614999999999995</c:v>
                </c:pt>
                <c:pt idx="13556">
                  <c:v>-38.613</c:v>
                </c:pt>
                <c:pt idx="13557">
                  <c:v>-38.61099999999999</c:v>
                </c:pt>
                <c:pt idx="13558">
                  <c:v>-38.608999999999995</c:v>
                </c:pt>
                <c:pt idx="13559">
                  <c:v>-38.606999999999999</c:v>
                </c:pt>
                <c:pt idx="13560">
                  <c:v>-38.60499999999999</c:v>
                </c:pt>
                <c:pt idx="13561">
                  <c:v>-38.602999999999994</c:v>
                </c:pt>
                <c:pt idx="13562">
                  <c:v>-38.600999999999999</c:v>
                </c:pt>
                <c:pt idx="13563">
                  <c:v>-38.59899999999999</c:v>
                </c:pt>
                <c:pt idx="13564">
                  <c:v>-38.596999999999994</c:v>
                </c:pt>
                <c:pt idx="13565">
                  <c:v>-38.594999999999999</c:v>
                </c:pt>
                <c:pt idx="13566">
                  <c:v>-38.592999999999989</c:v>
                </c:pt>
                <c:pt idx="13567">
                  <c:v>-38.590999999999994</c:v>
                </c:pt>
                <c:pt idx="13568">
                  <c:v>-38.588999999999999</c:v>
                </c:pt>
                <c:pt idx="13569">
                  <c:v>-38.586999999999989</c:v>
                </c:pt>
                <c:pt idx="13570">
                  <c:v>-38.584999999999994</c:v>
                </c:pt>
                <c:pt idx="13571">
                  <c:v>-38.582999999999998</c:v>
                </c:pt>
                <c:pt idx="13572">
                  <c:v>-38.580999999999996</c:v>
                </c:pt>
                <c:pt idx="13573">
                  <c:v>-38.578999999999994</c:v>
                </c:pt>
                <c:pt idx="13574">
                  <c:v>-38.576999999999998</c:v>
                </c:pt>
                <c:pt idx="13575">
                  <c:v>-38.574999999999996</c:v>
                </c:pt>
                <c:pt idx="13576">
                  <c:v>-38.572999999999993</c:v>
                </c:pt>
                <c:pt idx="13577">
                  <c:v>-38.570999999999998</c:v>
                </c:pt>
                <c:pt idx="13578">
                  <c:v>-38.568999999999996</c:v>
                </c:pt>
                <c:pt idx="13579">
                  <c:v>-38.566999999999993</c:v>
                </c:pt>
                <c:pt idx="13580">
                  <c:v>-38.564999999999998</c:v>
                </c:pt>
                <c:pt idx="13581">
                  <c:v>-38.562999999999995</c:v>
                </c:pt>
                <c:pt idx="13582">
                  <c:v>-38.560999999999993</c:v>
                </c:pt>
                <c:pt idx="13583">
                  <c:v>-38.558999999999997</c:v>
                </c:pt>
                <c:pt idx="13584">
                  <c:v>-38.556999999999995</c:v>
                </c:pt>
                <c:pt idx="13585">
                  <c:v>-38.554999999999993</c:v>
                </c:pt>
                <c:pt idx="13586">
                  <c:v>-38.552999999999997</c:v>
                </c:pt>
                <c:pt idx="13587">
                  <c:v>-38.550999999999995</c:v>
                </c:pt>
                <c:pt idx="13588">
                  <c:v>-38.548999999999992</c:v>
                </c:pt>
                <c:pt idx="13589">
                  <c:v>-38.546999999999997</c:v>
                </c:pt>
                <c:pt idx="13590">
                  <c:v>-38.544999999999995</c:v>
                </c:pt>
                <c:pt idx="13591">
                  <c:v>-38.542999999999992</c:v>
                </c:pt>
                <c:pt idx="13592">
                  <c:v>-38.540999999999997</c:v>
                </c:pt>
                <c:pt idx="13593">
                  <c:v>-38.538999999999994</c:v>
                </c:pt>
                <c:pt idx="13594">
                  <c:v>-38.536999999999992</c:v>
                </c:pt>
                <c:pt idx="13595">
                  <c:v>-38.534999999999997</c:v>
                </c:pt>
                <c:pt idx="13596">
                  <c:v>-38.532999999999994</c:v>
                </c:pt>
                <c:pt idx="13597">
                  <c:v>-38.530999999999992</c:v>
                </c:pt>
                <c:pt idx="13598">
                  <c:v>-38.528999999999996</c:v>
                </c:pt>
                <c:pt idx="13599">
                  <c:v>-38.526999999999994</c:v>
                </c:pt>
                <c:pt idx="13600">
                  <c:v>-38.524999999999991</c:v>
                </c:pt>
                <c:pt idx="13601">
                  <c:v>-38.522999999999996</c:v>
                </c:pt>
                <c:pt idx="13602">
                  <c:v>-38.520999999999994</c:v>
                </c:pt>
                <c:pt idx="13603">
                  <c:v>-38.518999999999991</c:v>
                </c:pt>
                <c:pt idx="13604">
                  <c:v>-38.516999999999996</c:v>
                </c:pt>
                <c:pt idx="13605">
                  <c:v>-38.514999999999993</c:v>
                </c:pt>
                <c:pt idx="13606">
                  <c:v>-38.512999999999991</c:v>
                </c:pt>
                <c:pt idx="13607">
                  <c:v>-38.510999999999996</c:v>
                </c:pt>
                <c:pt idx="13608">
                  <c:v>-38.508999999999993</c:v>
                </c:pt>
                <c:pt idx="13609">
                  <c:v>-38.506999999999991</c:v>
                </c:pt>
                <c:pt idx="13610">
                  <c:v>-38.504999999999995</c:v>
                </c:pt>
                <c:pt idx="13611">
                  <c:v>-38.502999999999993</c:v>
                </c:pt>
                <c:pt idx="13612">
                  <c:v>-38.500999999999991</c:v>
                </c:pt>
                <c:pt idx="13613">
                  <c:v>-38.498999999999995</c:v>
                </c:pt>
                <c:pt idx="13614">
                  <c:v>-38.496999999999993</c:v>
                </c:pt>
                <c:pt idx="13615">
                  <c:v>-38.49499999999999</c:v>
                </c:pt>
                <c:pt idx="13616">
                  <c:v>-38.492999999999995</c:v>
                </c:pt>
                <c:pt idx="13617">
                  <c:v>-38.490999999999993</c:v>
                </c:pt>
                <c:pt idx="13618">
                  <c:v>-38.48899999999999</c:v>
                </c:pt>
                <c:pt idx="13619">
                  <c:v>-38.486999999999995</c:v>
                </c:pt>
                <c:pt idx="13620">
                  <c:v>-38.484999999999999</c:v>
                </c:pt>
                <c:pt idx="13621">
                  <c:v>-38.48299999999999</c:v>
                </c:pt>
                <c:pt idx="13622">
                  <c:v>-38.480999999999995</c:v>
                </c:pt>
                <c:pt idx="13623">
                  <c:v>-38.478999999999999</c:v>
                </c:pt>
                <c:pt idx="13624">
                  <c:v>-38.47699999999999</c:v>
                </c:pt>
                <c:pt idx="13625">
                  <c:v>-38.474999999999994</c:v>
                </c:pt>
                <c:pt idx="13626">
                  <c:v>-38.472999999999999</c:v>
                </c:pt>
                <c:pt idx="13627">
                  <c:v>-38.470999999999989</c:v>
                </c:pt>
                <c:pt idx="13628">
                  <c:v>-38.468999999999994</c:v>
                </c:pt>
                <c:pt idx="13629">
                  <c:v>-38.466999999999999</c:v>
                </c:pt>
                <c:pt idx="13630">
                  <c:v>-38.464999999999989</c:v>
                </c:pt>
                <c:pt idx="13631">
                  <c:v>-38.462999999999994</c:v>
                </c:pt>
                <c:pt idx="13632">
                  <c:v>-38.460999999999999</c:v>
                </c:pt>
                <c:pt idx="13633">
                  <c:v>-38.458999999999996</c:v>
                </c:pt>
                <c:pt idx="13634">
                  <c:v>-38.456999999999994</c:v>
                </c:pt>
                <c:pt idx="13635">
                  <c:v>-38.454999999999998</c:v>
                </c:pt>
                <c:pt idx="13636">
                  <c:v>-38.452999999999996</c:v>
                </c:pt>
                <c:pt idx="13637">
                  <c:v>-38.450999999999993</c:v>
                </c:pt>
                <c:pt idx="13638">
                  <c:v>-38.448999999999998</c:v>
                </c:pt>
                <c:pt idx="13639">
                  <c:v>-38.446999999999996</c:v>
                </c:pt>
                <c:pt idx="13640">
                  <c:v>-38.444999999999993</c:v>
                </c:pt>
                <c:pt idx="13641">
                  <c:v>-38.442999999999998</c:v>
                </c:pt>
                <c:pt idx="13642">
                  <c:v>-38.440999999999995</c:v>
                </c:pt>
                <c:pt idx="13643">
                  <c:v>-38.438999999999993</c:v>
                </c:pt>
                <c:pt idx="13644">
                  <c:v>-38.436999999999998</c:v>
                </c:pt>
                <c:pt idx="13645">
                  <c:v>-38.434999999999995</c:v>
                </c:pt>
                <c:pt idx="13646">
                  <c:v>-38.432999999999993</c:v>
                </c:pt>
                <c:pt idx="13647">
                  <c:v>-38.430999999999997</c:v>
                </c:pt>
                <c:pt idx="13648">
                  <c:v>-38.428999999999995</c:v>
                </c:pt>
                <c:pt idx="13649">
                  <c:v>-38.426999999999992</c:v>
                </c:pt>
                <c:pt idx="13650">
                  <c:v>-38.424999999999997</c:v>
                </c:pt>
                <c:pt idx="13651">
                  <c:v>-38.422999999999995</c:v>
                </c:pt>
                <c:pt idx="13652">
                  <c:v>-38.420999999999992</c:v>
                </c:pt>
                <c:pt idx="13653">
                  <c:v>-38.418999999999997</c:v>
                </c:pt>
                <c:pt idx="13654">
                  <c:v>-38.416999999999994</c:v>
                </c:pt>
                <c:pt idx="13655">
                  <c:v>-38.414999999999992</c:v>
                </c:pt>
                <c:pt idx="13656">
                  <c:v>-38.412999999999997</c:v>
                </c:pt>
                <c:pt idx="13657">
                  <c:v>-38.410999999999994</c:v>
                </c:pt>
                <c:pt idx="13658">
                  <c:v>-38.408999999999992</c:v>
                </c:pt>
                <c:pt idx="13659">
                  <c:v>-38.406999999999996</c:v>
                </c:pt>
                <c:pt idx="13660">
                  <c:v>-38.404999999999994</c:v>
                </c:pt>
                <c:pt idx="13661">
                  <c:v>-38.402999999999992</c:v>
                </c:pt>
                <c:pt idx="13662">
                  <c:v>-38.400999999999996</c:v>
                </c:pt>
                <c:pt idx="13663">
                  <c:v>-38.398999999999994</c:v>
                </c:pt>
                <c:pt idx="13664">
                  <c:v>-38.396999999999991</c:v>
                </c:pt>
                <c:pt idx="13665">
                  <c:v>-38.394999999999996</c:v>
                </c:pt>
                <c:pt idx="13666">
                  <c:v>-38.392999999999994</c:v>
                </c:pt>
                <c:pt idx="13667">
                  <c:v>-38.390999999999991</c:v>
                </c:pt>
                <c:pt idx="13668">
                  <c:v>-38.388999999999996</c:v>
                </c:pt>
                <c:pt idx="13669">
                  <c:v>-38.386999999999993</c:v>
                </c:pt>
                <c:pt idx="13670">
                  <c:v>-38.384999999999991</c:v>
                </c:pt>
                <c:pt idx="13671">
                  <c:v>-38.382999999999996</c:v>
                </c:pt>
                <c:pt idx="13672">
                  <c:v>-38.380999999999993</c:v>
                </c:pt>
                <c:pt idx="13673">
                  <c:v>-38.378999999999991</c:v>
                </c:pt>
                <c:pt idx="13674">
                  <c:v>-38.376999999999995</c:v>
                </c:pt>
                <c:pt idx="13675">
                  <c:v>-38.374999999999993</c:v>
                </c:pt>
                <c:pt idx="13676">
                  <c:v>-38.37299999999999</c:v>
                </c:pt>
                <c:pt idx="13677">
                  <c:v>-38.370999999999995</c:v>
                </c:pt>
                <c:pt idx="13678">
                  <c:v>-38.368999999999993</c:v>
                </c:pt>
                <c:pt idx="13679">
                  <c:v>-38.36699999999999</c:v>
                </c:pt>
                <c:pt idx="13680">
                  <c:v>-38.364999999999995</c:v>
                </c:pt>
                <c:pt idx="13681">
                  <c:v>-38.363</c:v>
                </c:pt>
                <c:pt idx="13682">
                  <c:v>-38.36099999999999</c:v>
                </c:pt>
                <c:pt idx="13683">
                  <c:v>-38.358999999999995</c:v>
                </c:pt>
                <c:pt idx="13684">
                  <c:v>-38.356999999999999</c:v>
                </c:pt>
                <c:pt idx="13685">
                  <c:v>-38.35499999999999</c:v>
                </c:pt>
                <c:pt idx="13686">
                  <c:v>-38.352999999999994</c:v>
                </c:pt>
                <c:pt idx="13687">
                  <c:v>-38.350999999999999</c:v>
                </c:pt>
                <c:pt idx="13688">
                  <c:v>-38.34899999999999</c:v>
                </c:pt>
                <c:pt idx="13689">
                  <c:v>-38.346999999999994</c:v>
                </c:pt>
                <c:pt idx="13690">
                  <c:v>-38.344999999999999</c:v>
                </c:pt>
                <c:pt idx="13691">
                  <c:v>-38.342999999999989</c:v>
                </c:pt>
                <c:pt idx="13692">
                  <c:v>-38.340999999999994</c:v>
                </c:pt>
                <c:pt idx="13693">
                  <c:v>-38.338999999999999</c:v>
                </c:pt>
                <c:pt idx="13694">
                  <c:v>-38.336999999999989</c:v>
                </c:pt>
                <c:pt idx="13695">
                  <c:v>-38.334999999999994</c:v>
                </c:pt>
                <c:pt idx="13696">
                  <c:v>-38.332999999999998</c:v>
                </c:pt>
                <c:pt idx="13697">
                  <c:v>-38.330999999999996</c:v>
                </c:pt>
                <c:pt idx="13698">
                  <c:v>-38.328999999999994</c:v>
                </c:pt>
                <c:pt idx="13699">
                  <c:v>-38.326999999999998</c:v>
                </c:pt>
                <c:pt idx="13700">
                  <c:v>-38.324999999999996</c:v>
                </c:pt>
                <c:pt idx="13701">
                  <c:v>-38.322999999999993</c:v>
                </c:pt>
                <c:pt idx="13702">
                  <c:v>-38.320999999999998</c:v>
                </c:pt>
                <c:pt idx="13703">
                  <c:v>-38.318999999999996</c:v>
                </c:pt>
                <c:pt idx="13704">
                  <c:v>-38.316999999999993</c:v>
                </c:pt>
                <c:pt idx="13705">
                  <c:v>-38.314999999999998</c:v>
                </c:pt>
                <c:pt idx="13706">
                  <c:v>-38.312999999999995</c:v>
                </c:pt>
                <c:pt idx="13707">
                  <c:v>-38.310999999999993</c:v>
                </c:pt>
                <c:pt idx="13708">
                  <c:v>-38.308999999999997</c:v>
                </c:pt>
                <c:pt idx="13709">
                  <c:v>-38.306999999999995</c:v>
                </c:pt>
                <c:pt idx="13710">
                  <c:v>-38.304999999999993</c:v>
                </c:pt>
                <c:pt idx="13711">
                  <c:v>-38.302999999999997</c:v>
                </c:pt>
                <c:pt idx="13712">
                  <c:v>-38.300999999999995</c:v>
                </c:pt>
                <c:pt idx="13713">
                  <c:v>-38.298999999999992</c:v>
                </c:pt>
                <c:pt idx="13714">
                  <c:v>-38.296999999999997</c:v>
                </c:pt>
                <c:pt idx="13715">
                  <c:v>-38.294999999999995</c:v>
                </c:pt>
                <c:pt idx="13716">
                  <c:v>-38.292999999999992</c:v>
                </c:pt>
                <c:pt idx="13717">
                  <c:v>-38.290999999999997</c:v>
                </c:pt>
                <c:pt idx="13718">
                  <c:v>-38.288999999999994</c:v>
                </c:pt>
                <c:pt idx="13719">
                  <c:v>-38.286999999999992</c:v>
                </c:pt>
                <c:pt idx="13720">
                  <c:v>-38.284999999999997</c:v>
                </c:pt>
                <c:pt idx="13721">
                  <c:v>-38.282999999999994</c:v>
                </c:pt>
                <c:pt idx="13722">
                  <c:v>-38.280999999999992</c:v>
                </c:pt>
                <c:pt idx="13723">
                  <c:v>-38.278999999999996</c:v>
                </c:pt>
                <c:pt idx="13724">
                  <c:v>-38.276999999999994</c:v>
                </c:pt>
                <c:pt idx="13725">
                  <c:v>-38.274999999999991</c:v>
                </c:pt>
                <c:pt idx="13726">
                  <c:v>-38.272999999999996</c:v>
                </c:pt>
                <c:pt idx="13727">
                  <c:v>-38.270999999999994</c:v>
                </c:pt>
                <c:pt idx="13728">
                  <c:v>-38.268999999999991</c:v>
                </c:pt>
                <c:pt idx="13729">
                  <c:v>-38.266999999999996</c:v>
                </c:pt>
                <c:pt idx="13730">
                  <c:v>-38.264999999999993</c:v>
                </c:pt>
                <c:pt idx="13731">
                  <c:v>-38.262999999999991</c:v>
                </c:pt>
                <c:pt idx="13732">
                  <c:v>-38.260999999999996</c:v>
                </c:pt>
                <c:pt idx="13733">
                  <c:v>-38.258999999999993</c:v>
                </c:pt>
                <c:pt idx="13734">
                  <c:v>-38.256999999999991</c:v>
                </c:pt>
                <c:pt idx="13735">
                  <c:v>-38.254999999999995</c:v>
                </c:pt>
                <c:pt idx="13736">
                  <c:v>-38.252999999999993</c:v>
                </c:pt>
                <c:pt idx="13737">
                  <c:v>-38.250999999999991</c:v>
                </c:pt>
                <c:pt idx="13738">
                  <c:v>-38.248999999999995</c:v>
                </c:pt>
                <c:pt idx="13739">
                  <c:v>-38.246999999999993</c:v>
                </c:pt>
                <c:pt idx="13740">
                  <c:v>-38.24499999999999</c:v>
                </c:pt>
                <c:pt idx="13741">
                  <c:v>-38.242999999999995</c:v>
                </c:pt>
                <c:pt idx="13742">
                  <c:v>-38.240999999999993</c:v>
                </c:pt>
                <c:pt idx="13743">
                  <c:v>-38.23899999999999</c:v>
                </c:pt>
                <c:pt idx="13744">
                  <c:v>-38.236999999999995</c:v>
                </c:pt>
                <c:pt idx="13745">
                  <c:v>-38.234999999999999</c:v>
                </c:pt>
                <c:pt idx="13746">
                  <c:v>-38.23299999999999</c:v>
                </c:pt>
                <c:pt idx="13747">
                  <c:v>-38.230999999999995</c:v>
                </c:pt>
                <c:pt idx="13748">
                  <c:v>-38.228999999999999</c:v>
                </c:pt>
                <c:pt idx="13749">
                  <c:v>-38.22699999999999</c:v>
                </c:pt>
                <c:pt idx="13750">
                  <c:v>-38.224999999999994</c:v>
                </c:pt>
                <c:pt idx="13751">
                  <c:v>-38.222999999999999</c:v>
                </c:pt>
                <c:pt idx="13752">
                  <c:v>-38.220999999999989</c:v>
                </c:pt>
                <c:pt idx="13753">
                  <c:v>-38.218999999999994</c:v>
                </c:pt>
                <c:pt idx="13754">
                  <c:v>-38.216999999999999</c:v>
                </c:pt>
                <c:pt idx="13755">
                  <c:v>-38.214999999999989</c:v>
                </c:pt>
                <c:pt idx="13756">
                  <c:v>-38.212999999999994</c:v>
                </c:pt>
                <c:pt idx="13757">
                  <c:v>-38.210999999999999</c:v>
                </c:pt>
                <c:pt idx="13758">
                  <c:v>-38.208999999999996</c:v>
                </c:pt>
                <c:pt idx="13759">
                  <c:v>-38.206999999999994</c:v>
                </c:pt>
                <c:pt idx="13760">
                  <c:v>-38.204999999999998</c:v>
                </c:pt>
                <c:pt idx="13761">
                  <c:v>-38.202999999999996</c:v>
                </c:pt>
                <c:pt idx="13762">
                  <c:v>-38.200999999999993</c:v>
                </c:pt>
                <c:pt idx="13763">
                  <c:v>-38.198999999999998</c:v>
                </c:pt>
                <c:pt idx="13764">
                  <c:v>-38.196999999999996</c:v>
                </c:pt>
                <c:pt idx="13765">
                  <c:v>-38.194999999999993</c:v>
                </c:pt>
                <c:pt idx="13766">
                  <c:v>-38.192999999999998</c:v>
                </c:pt>
                <c:pt idx="13767">
                  <c:v>-38.190999999999995</c:v>
                </c:pt>
                <c:pt idx="13768">
                  <c:v>-38.188999999999993</c:v>
                </c:pt>
                <c:pt idx="13769">
                  <c:v>-38.186999999999998</c:v>
                </c:pt>
                <c:pt idx="13770">
                  <c:v>-38.184999999999995</c:v>
                </c:pt>
                <c:pt idx="13771">
                  <c:v>-38.182999999999993</c:v>
                </c:pt>
                <c:pt idx="13772">
                  <c:v>-38.180999999999997</c:v>
                </c:pt>
                <c:pt idx="13773">
                  <c:v>-38.178999999999995</c:v>
                </c:pt>
                <c:pt idx="13774">
                  <c:v>-38.176999999999992</c:v>
                </c:pt>
                <c:pt idx="13775">
                  <c:v>-38.174999999999997</c:v>
                </c:pt>
                <c:pt idx="13776">
                  <c:v>-38.172999999999995</c:v>
                </c:pt>
                <c:pt idx="13777">
                  <c:v>-38.170999999999992</c:v>
                </c:pt>
                <c:pt idx="13778">
                  <c:v>-38.168999999999997</c:v>
                </c:pt>
                <c:pt idx="13779">
                  <c:v>-38.166999999999994</c:v>
                </c:pt>
                <c:pt idx="13780">
                  <c:v>-38.164999999999992</c:v>
                </c:pt>
                <c:pt idx="13781">
                  <c:v>-38.162999999999997</c:v>
                </c:pt>
                <c:pt idx="13782">
                  <c:v>-38.160999999999994</c:v>
                </c:pt>
                <c:pt idx="13783">
                  <c:v>-38.158999999999992</c:v>
                </c:pt>
                <c:pt idx="13784">
                  <c:v>-38.156999999999996</c:v>
                </c:pt>
                <c:pt idx="13785">
                  <c:v>-38.154999999999994</c:v>
                </c:pt>
                <c:pt idx="13786">
                  <c:v>-38.152999999999992</c:v>
                </c:pt>
                <c:pt idx="13787">
                  <c:v>-38.150999999999996</c:v>
                </c:pt>
                <c:pt idx="13788">
                  <c:v>-38.148999999999994</c:v>
                </c:pt>
                <c:pt idx="13789">
                  <c:v>-38.146999999999991</c:v>
                </c:pt>
                <c:pt idx="13790">
                  <c:v>-38.144999999999996</c:v>
                </c:pt>
                <c:pt idx="13791">
                  <c:v>-38.142999999999994</c:v>
                </c:pt>
                <c:pt idx="13792">
                  <c:v>-38.140999999999991</c:v>
                </c:pt>
                <c:pt idx="13793">
                  <c:v>-38.138999999999996</c:v>
                </c:pt>
                <c:pt idx="13794">
                  <c:v>-38.136999999999993</c:v>
                </c:pt>
                <c:pt idx="13795">
                  <c:v>-38.134999999999991</c:v>
                </c:pt>
                <c:pt idx="13796">
                  <c:v>-38.132999999999996</c:v>
                </c:pt>
                <c:pt idx="13797">
                  <c:v>-38.130999999999993</c:v>
                </c:pt>
                <c:pt idx="13798">
                  <c:v>-38.128999999999991</c:v>
                </c:pt>
                <c:pt idx="13799">
                  <c:v>-38.126999999999995</c:v>
                </c:pt>
                <c:pt idx="13800">
                  <c:v>-38.124999999999993</c:v>
                </c:pt>
                <c:pt idx="13801">
                  <c:v>-38.12299999999999</c:v>
                </c:pt>
                <c:pt idx="13802">
                  <c:v>-38.120999999999995</c:v>
                </c:pt>
                <c:pt idx="13803">
                  <c:v>-38.118999999999993</c:v>
                </c:pt>
                <c:pt idx="13804">
                  <c:v>-38.11699999999999</c:v>
                </c:pt>
                <c:pt idx="13805">
                  <c:v>-38.114999999999995</c:v>
                </c:pt>
                <c:pt idx="13806">
                  <c:v>-38.113</c:v>
                </c:pt>
                <c:pt idx="13807">
                  <c:v>-38.11099999999999</c:v>
                </c:pt>
                <c:pt idx="13808">
                  <c:v>-38.108999999999995</c:v>
                </c:pt>
                <c:pt idx="13809">
                  <c:v>-38.106999999999999</c:v>
                </c:pt>
                <c:pt idx="13810">
                  <c:v>-38.10499999999999</c:v>
                </c:pt>
                <c:pt idx="13811">
                  <c:v>-38.102999999999994</c:v>
                </c:pt>
                <c:pt idx="13812">
                  <c:v>-38.100999999999999</c:v>
                </c:pt>
                <c:pt idx="13813">
                  <c:v>-38.09899999999999</c:v>
                </c:pt>
                <c:pt idx="13814">
                  <c:v>-38.096999999999994</c:v>
                </c:pt>
                <c:pt idx="13815">
                  <c:v>-38.094999999999999</c:v>
                </c:pt>
                <c:pt idx="13816">
                  <c:v>-38.092999999999989</c:v>
                </c:pt>
                <c:pt idx="13817">
                  <c:v>-38.090999999999994</c:v>
                </c:pt>
                <c:pt idx="13818">
                  <c:v>-38.088999999999999</c:v>
                </c:pt>
                <c:pt idx="13819">
                  <c:v>-38.086999999999989</c:v>
                </c:pt>
                <c:pt idx="13820">
                  <c:v>-38.084999999999994</c:v>
                </c:pt>
                <c:pt idx="13821">
                  <c:v>-38.082999999999998</c:v>
                </c:pt>
                <c:pt idx="13822">
                  <c:v>-38.080999999999996</c:v>
                </c:pt>
                <c:pt idx="13823">
                  <c:v>-38.078999999999994</c:v>
                </c:pt>
                <c:pt idx="13824">
                  <c:v>-38.076999999999998</c:v>
                </c:pt>
                <c:pt idx="13825">
                  <c:v>-38.074999999999996</c:v>
                </c:pt>
                <c:pt idx="13826">
                  <c:v>-38.072999999999993</c:v>
                </c:pt>
                <c:pt idx="13827">
                  <c:v>-38.070999999999998</c:v>
                </c:pt>
                <c:pt idx="13828">
                  <c:v>-38.068999999999996</c:v>
                </c:pt>
                <c:pt idx="13829">
                  <c:v>-38.066999999999993</c:v>
                </c:pt>
                <c:pt idx="13830">
                  <c:v>-38.064999999999998</c:v>
                </c:pt>
                <c:pt idx="13831">
                  <c:v>-38.062999999999995</c:v>
                </c:pt>
                <c:pt idx="13832">
                  <c:v>-38.060999999999993</c:v>
                </c:pt>
                <c:pt idx="13833">
                  <c:v>-38.058999999999997</c:v>
                </c:pt>
                <c:pt idx="13834">
                  <c:v>-38.056999999999995</c:v>
                </c:pt>
                <c:pt idx="13835">
                  <c:v>-38.054999999999993</c:v>
                </c:pt>
                <c:pt idx="13836">
                  <c:v>-38.052999999999997</c:v>
                </c:pt>
                <c:pt idx="13837">
                  <c:v>-38.050999999999995</c:v>
                </c:pt>
                <c:pt idx="13838">
                  <c:v>-38.048999999999992</c:v>
                </c:pt>
                <c:pt idx="13839">
                  <c:v>-38.046999999999997</c:v>
                </c:pt>
                <c:pt idx="13840">
                  <c:v>-38.044999999999995</c:v>
                </c:pt>
                <c:pt idx="13841">
                  <c:v>-38.042999999999992</c:v>
                </c:pt>
                <c:pt idx="13842">
                  <c:v>-38.040999999999997</c:v>
                </c:pt>
                <c:pt idx="13843">
                  <c:v>-38.038999999999994</c:v>
                </c:pt>
                <c:pt idx="13844">
                  <c:v>-38.036999999999992</c:v>
                </c:pt>
                <c:pt idx="13845">
                  <c:v>-38.034999999999997</c:v>
                </c:pt>
                <c:pt idx="13846">
                  <c:v>-38.032999999999994</c:v>
                </c:pt>
                <c:pt idx="13847">
                  <c:v>-38.030999999999992</c:v>
                </c:pt>
                <c:pt idx="13848">
                  <c:v>-38.028999999999996</c:v>
                </c:pt>
                <c:pt idx="13849">
                  <c:v>-38.026999999999994</c:v>
                </c:pt>
                <c:pt idx="13850">
                  <c:v>-38.024999999999991</c:v>
                </c:pt>
                <c:pt idx="13851">
                  <c:v>-38.022999999999996</c:v>
                </c:pt>
                <c:pt idx="13852">
                  <c:v>-38.020999999999994</c:v>
                </c:pt>
                <c:pt idx="13853">
                  <c:v>-38.018999999999991</c:v>
                </c:pt>
                <c:pt idx="13854">
                  <c:v>-38.016999999999996</c:v>
                </c:pt>
                <c:pt idx="13855">
                  <c:v>-38.014999999999993</c:v>
                </c:pt>
                <c:pt idx="13856">
                  <c:v>-38.012999999999991</c:v>
                </c:pt>
                <c:pt idx="13857">
                  <c:v>-38.010999999999996</c:v>
                </c:pt>
                <c:pt idx="13858">
                  <c:v>-38.008999999999993</c:v>
                </c:pt>
                <c:pt idx="13859">
                  <c:v>-38.006999999999991</c:v>
                </c:pt>
                <c:pt idx="13860">
                  <c:v>-38.004999999999995</c:v>
                </c:pt>
                <c:pt idx="13861">
                  <c:v>-38.002999999999993</c:v>
                </c:pt>
                <c:pt idx="13862">
                  <c:v>-38.000999999999991</c:v>
                </c:pt>
                <c:pt idx="13863">
                  <c:v>-37.998999999999995</c:v>
                </c:pt>
                <c:pt idx="13864">
                  <c:v>-37.996999999999993</c:v>
                </c:pt>
                <c:pt idx="13865">
                  <c:v>-37.99499999999999</c:v>
                </c:pt>
                <c:pt idx="13866">
                  <c:v>-37.992999999999995</c:v>
                </c:pt>
                <c:pt idx="13867">
                  <c:v>-37.990999999999993</c:v>
                </c:pt>
                <c:pt idx="13868">
                  <c:v>-37.98899999999999</c:v>
                </c:pt>
                <c:pt idx="13869">
                  <c:v>-37.986999999999995</c:v>
                </c:pt>
                <c:pt idx="13870">
                  <c:v>-37.984999999999999</c:v>
                </c:pt>
                <c:pt idx="13871">
                  <c:v>-37.98299999999999</c:v>
                </c:pt>
                <c:pt idx="13872">
                  <c:v>-37.980999999999995</c:v>
                </c:pt>
                <c:pt idx="13873">
                  <c:v>-37.978999999999999</c:v>
                </c:pt>
                <c:pt idx="13874">
                  <c:v>-37.97699999999999</c:v>
                </c:pt>
                <c:pt idx="13875">
                  <c:v>-37.974999999999994</c:v>
                </c:pt>
                <c:pt idx="13876">
                  <c:v>-37.972999999999999</c:v>
                </c:pt>
                <c:pt idx="13877">
                  <c:v>-37.970999999999989</c:v>
                </c:pt>
                <c:pt idx="13878">
                  <c:v>-37.968999999999994</c:v>
                </c:pt>
                <c:pt idx="13879">
                  <c:v>-37.966999999999999</c:v>
                </c:pt>
                <c:pt idx="13880">
                  <c:v>-37.964999999999989</c:v>
                </c:pt>
                <c:pt idx="13881">
                  <c:v>-37.962999999999994</c:v>
                </c:pt>
                <c:pt idx="13882">
                  <c:v>-37.960999999999999</c:v>
                </c:pt>
                <c:pt idx="13883">
                  <c:v>-37.958999999999996</c:v>
                </c:pt>
                <c:pt idx="13884">
                  <c:v>-37.956999999999994</c:v>
                </c:pt>
                <c:pt idx="13885">
                  <c:v>-37.954999999999998</c:v>
                </c:pt>
                <c:pt idx="13886">
                  <c:v>-37.952999999999996</c:v>
                </c:pt>
                <c:pt idx="13887">
                  <c:v>-37.950999999999993</c:v>
                </c:pt>
                <c:pt idx="13888">
                  <c:v>-37.948999999999998</c:v>
                </c:pt>
                <c:pt idx="13889">
                  <c:v>-37.946999999999996</c:v>
                </c:pt>
                <c:pt idx="13890">
                  <c:v>-37.944999999999993</c:v>
                </c:pt>
                <c:pt idx="13891">
                  <c:v>-37.942999999999998</c:v>
                </c:pt>
                <c:pt idx="13892">
                  <c:v>-37.940999999999995</c:v>
                </c:pt>
                <c:pt idx="13893">
                  <c:v>-37.938999999999993</c:v>
                </c:pt>
                <c:pt idx="13894">
                  <c:v>-37.936999999999998</c:v>
                </c:pt>
                <c:pt idx="13895">
                  <c:v>-37.934999999999995</c:v>
                </c:pt>
                <c:pt idx="13896">
                  <c:v>-37.932999999999993</c:v>
                </c:pt>
                <c:pt idx="13897">
                  <c:v>-37.930999999999997</c:v>
                </c:pt>
                <c:pt idx="13898">
                  <c:v>-37.928999999999995</c:v>
                </c:pt>
                <c:pt idx="13899">
                  <c:v>-37.926999999999992</c:v>
                </c:pt>
                <c:pt idx="13900">
                  <c:v>-37.924999999999997</c:v>
                </c:pt>
                <c:pt idx="13901">
                  <c:v>-37.922999999999995</c:v>
                </c:pt>
                <c:pt idx="13902">
                  <c:v>-37.920999999999992</c:v>
                </c:pt>
                <c:pt idx="13903">
                  <c:v>-37.918999999999997</c:v>
                </c:pt>
                <c:pt idx="13904">
                  <c:v>-37.916999999999994</c:v>
                </c:pt>
                <c:pt idx="13905">
                  <c:v>-37.914999999999992</c:v>
                </c:pt>
                <c:pt idx="13906">
                  <c:v>-37.912999999999997</c:v>
                </c:pt>
                <c:pt idx="13907">
                  <c:v>-37.910999999999994</c:v>
                </c:pt>
                <c:pt idx="13908">
                  <c:v>-37.908999999999992</c:v>
                </c:pt>
                <c:pt idx="13909">
                  <c:v>-37.906999999999996</c:v>
                </c:pt>
                <c:pt idx="13910">
                  <c:v>-37.904999999999994</c:v>
                </c:pt>
                <c:pt idx="13911">
                  <c:v>-37.902999999999992</c:v>
                </c:pt>
                <c:pt idx="13912">
                  <c:v>-37.900999999999996</c:v>
                </c:pt>
                <c:pt idx="13913">
                  <c:v>-37.898999999999994</c:v>
                </c:pt>
                <c:pt idx="13914">
                  <c:v>-37.896999999999991</c:v>
                </c:pt>
                <c:pt idx="13915">
                  <c:v>-37.894999999999996</c:v>
                </c:pt>
                <c:pt idx="13916">
                  <c:v>-37.892999999999994</c:v>
                </c:pt>
                <c:pt idx="13917">
                  <c:v>-37.890999999999991</c:v>
                </c:pt>
                <c:pt idx="13918">
                  <c:v>-37.888999999999996</c:v>
                </c:pt>
                <c:pt idx="13919">
                  <c:v>-37.886999999999993</c:v>
                </c:pt>
                <c:pt idx="13920">
                  <c:v>-37.884999999999991</c:v>
                </c:pt>
                <c:pt idx="13921">
                  <c:v>-37.882999999999996</c:v>
                </c:pt>
                <c:pt idx="13922">
                  <c:v>-37.880999999999993</c:v>
                </c:pt>
                <c:pt idx="13923">
                  <c:v>-37.878999999999991</c:v>
                </c:pt>
                <c:pt idx="13924">
                  <c:v>-37.876999999999995</c:v>
                </c:pt>
                <c:pt idx="13925">
                  <c:v>-37.874999999999993</c:v>
                </c:pt>
                <c:pt idx="13926">
                  <c:v>-37.87299999999999</c:v>
                </c:pt>
                <c:pt idx="13927">
                  <c:v>-37.870999999999995</c:v>
                </c:pt>
                <c:pt idx="13928">
                  <c:v>-37.868999999999993</c:v>
                </c:pt>
                <c:pt idx="13929">
                  <c:v>-37.86699999999999</c:v>
                </c:pt>
                <c:pt idx="13930">
                  <c:v>-37.864999999999995</c:v>
                </c:pt>
                <c:pt idx="13931">
                  <c:v>-37.863</c:v>
                </c:pt>
                <c:pt idx="13932">
                  <c:v>-37.86099999999999</c:v>
                </c:pt>
                <c:pt idx="13933">
                  <c:v>-37.858999999999995</c:v>
                </c:pt>
                <c:pt idx="13934">
                  <c:v>-37.856999999999999</c:v>
                </c:pt>
                <c:pt idx="13935">
                  <c:v>-37.85499999999999</c:v>
                </c:pt>
                <c:pt idx="13936">
                  <c:v>-37.852999999999994</c:v>
                </c:pt>
                <c:pt idx="13937">
                  <c:v>-37.850999999999999</c:v>
                </c:pt>
                <c:pt idx="13938">
                  <c:v>-37.84899999999999</c:v>
                </c:pt>
                <c:pt idx="13939">
                  <c:v>-37.846999999999994</c:v>
                </c:pt>
                <c:pt idx="13940">
                  <c:v>-37.844999999999999</c:v>
                </c:pt>
                <c:pt idx="13941">
                  <c:v>-37.842999999999989</c:v>
                </c:pt>
                <c:pt idx="13942">
                  <c:v>-37.840999999999994</c:v>
                </c:pt>
                <c:pt idx="13943">
                  <c:v>-37.838999999999999</c:v>
                </c:pt>
                <c:pt idx="13944">
                  <c:v>-37.836999999999989</c:v>
                </c:pt>
                <c:pt idx="13945">
                  <c:v>-37.834999999999994</c:v>
                </c:pt>
                <c:pt idx="13946">
                  <c:v>-37.832999999999998</c:v>
                </c:pt>
                <c:pt idx="13947">
                  <c:v>-37.830999999999996</c:v>
                </c:pt>
                <c:pt idx="13948">
                  <c:v>-37.828999999999994</c:v>
                </c:pt>
                <c:pt idx="13949">
                  <c:v>-37.826999999999998</c:v>
                </c:pt>
                <c:pt idx="13950">
                  <c:v>-37.824999999999996</c:v>
                </c:pt>
                <c:pt idx="13951">
                  <c:v>-37.822999999999993</c:v>
                </c:pt>
                <c:pt idx="13952">
                  <c:v>-37.820999999999998</c:v>
                </c:pt>
                <c:pt idx="13953">
                  <c:v>-37.818999999999996</c:v>
                </c:pt>
                <c:pt idx="13954">
                  <c:v>-37.816999999999993</c:v>
                </c:pt>
                <c:pt idx="13955">
                  <c:v>-37.814999999999998</c:v>
                </c:pt>
                <c:pt idx="13956">
                  <c:v>-37.812999999999995</c:v>
                </c:pt>
                <c:pt idx="13957">
                  <c:v>-37.810999999999993</c:v>
                </c:pt>
                <c:pt idx="13958">
                  <c:v>-37.808999999999997</c:v>
                </c:pt>
                <c:pt idx="13959">
                  <c:v>-37.806999999999995</c:v>
                </c:pt>
                <c:pt idx="13960">
                  <c:v>-37.804999999999993</c:v>
                </c:pt>
                <c:pt idx="13961">
                  <c:v>-37.802999999999997</c:v>
                </c:pt>
                <c:pt idx="13962">
                  <c:v>-37.800999999999995</c:v>
                </c:pt>
                <c:pt idx="13963">
                  <c:v>-37.798999999999992</c:v>
                </c:pt>
                <c:pt idx="13964">
                  <c:v>-37.796999999999997</c:v>
                </c:pt>
                <c:pt idx="13965">
                  <c:v>-37.794999999999995</c:v>
                </c:pt>
                <c:pt idx="13966">
                  <c:v>-37.792999999999992</c:v>
                </c:pt>
                <c:pt idx="13967">
                  <c:v>-37.790999999999997</c:v>
                </c:pt>
                <c:pt idx="13968">
                  <c:v>-37.788999999999994</c:v>
                </c:pt>
                <c:pt idx="13969">
                  <c:v>-37.786999999999992</c:v>
                </c:pt>
                <c:pt idx="13970">
                  <c:v>-37.784999999999997</c:v>
                </c:pt>
                <c:pt idx="13971">
                  <c:v>-37.782999999999994</c:v>
                </c:pt>
                <c:pt idx="13972">
                  <c:v>-37.780999999999992</c:v>
                </c:pt>
                <c:pt idx="13973">
                  <c:v>-37.778999999999996</c:v>
                </c:pt>
                <c:pt idx="13974">
                  <c:v>-37.776999999999994</c:v>
                </c:pt>
                <c:pt idx="13975">
                  <c:v>-37.774999999999991</c:v>
                </c:pt>
                <c:pt idx="13976">
                  <c:v>-37.772999999999996</c:v>
                </c:pt>
                <c:pt idx="13977">
                  <c:v>-37.770999999999994</c:v>
                </c:pt>
                <c:pt idx="13978">
                  <c:v>-37.768999999999991</c:v>
                </c:pt>
                <c:pt idx="13979">
                  <c:v>-37.766999999999996</c:v>
                </c:pt>
                <c:pt idx="13980">
                  <c:v>-37.764999999999993</c:v>
                </c:pt>
                <c:pt idx="13981">
                  <c:v>-37.762999999999991</c:v>
                </c:pt>
                <c:pt idx="13982">
                  <c:v>-37.760999999999996</c:v>
                </c:pt>
                <c:pt idx="13983">
                  <c:v>-37.758999999999993</c:v>
                </c:pt>
                <c:pt idx="13984">
                  <c:v>-37.756999999999991</c:v>
                </c:pt>
                <c:pt idx="13985">
                  <c:v>-37.754999999999995</c:v>
                </c:pt>
                <c:pt idx="13986">
                  <c:v>-37.752999999999993</c:v>
                </c:pt>
                <c:pt idx="13987">
                  <c:v>-37.750999999999991</c:v>
                </c:pt>
                <c:pt idx="13988">
                  <c:v>-37.748999999999995</c:v>
                </c:pt>
                <c:pt idx="13989">
                  <c:v>-37.746999999999993</c:v>
                </c:pt>
                <c:pt idx="13990">
                  <c:v>-37.74499999999999</c:v>
                </c:pt>
                <c:pt idx="13991">
                  <c:v>-37.742999999999995</c:v>
                </c:pt>
                <c:pt idx="13992">
                  <c:v>-37.740999999999993</c:v>
                </c:pt>
                <c:pt idx="13993">
                  <c:v>-37.73899999999999</c:v>
                </c:pt>
                <c:pt idx="13994">
                  <c:v>-37.736999999999995</c:v>
                </c:pt>
                <c:pt idx="13995">
                  <c:v>-37.734999999999999</c:v>
                </c:pt>
                <c:pt idx="13996">
                  <c:v>-37.73299999999999</c:v>
                </c:pt>
                <c:pt idx="13997">
                  <c:v>-37.730999999999995</c:v>
                </c:pt>
                <c:pt idx="13998">
                  <c:v>-37.728999999999999</c:v>
                </c:pt>
                <c:pt idx="13999">
                  <c:v>-37.72699999999999</c:v>
                </c:pt>
                <c:pt idx="14000">
                  <c:v>-37.724999999999994</c:v>
                </c:pt>
                <c:pt idx="14001">
                  <c:v>-37.722999999999999</c:v>
                </c:pt>
                <c:pt idx="14002">
                  <c:v>-37.720999999999989</c:v>
                </c:pt>
                <c:pt idx="14003">
                  <c:v>-37.718999999999994</c:v>
                </c:pt>
                <c:pt idx="14004">
                  <c:v>-37.716999999999999</c:v>
                </c:pt>
                <c:pt idx="14005">
                  <c:v>-37.714999999999989</c:v>
                </c:pt>
                <c:pt idx="14006">
                  <c:v>-37.712999999999994</c:v>
                </c:pt>
                <c:pt idx="14007">
                  <c:v>-37.710999999999999</c:v>
                </c:pt>
                <c:pt idx="14008">
                  <c:v>-37.708999999999996</c:v>
                </c:pt>
                <c:pt idx="14009">
                  <c:v>-37.706999999999994</c:v>
                </c:pt>
                <c:pt idx="14010">
                  <c:v>-37.704999999999998</c:v>
                </c:pt>
                <c:pt idx="14011">
                  <c:v>-37.702999999999996</c:v>
                </c:pt>
                <c:pt idx="14012">
                  <c:v>-37.700999999999993</c:v>
                </c:pt>
                <c:pt idx="14013">
                  <c:v>-37.698999999999998</c:v>
                </c:pt>
                <c:pt idx="14014">
                  <c:v>-37.696999999999996</c:v>
                </c:pt>
                <c:pt idx="14015">
                  <c:v>-37.694999999999993</c:v>
                </c:pt>
                <c:pt idx="14016">
                  <c:v>-37.692999999999998</c:v>
                </c:pt>
                <c:pt idx="14017">
                  <c:v>-37.690999999999995</c:v>
                </c:pt>
                <c:pt idx="14018">
                  <c:v>-37.688999999999993</c:v>
                </c:pt>
                <c:pt idx="14019">
                  <c:v>-37.686999999999998</c:v>
                </c:pt>
                <c:pt idx="14020">
                  <c:v>-37.684999999999995</c:v>
                </c:pt>
                <c:pt idx="14021">
                  <c:v>-37.682999999999993</c:v>
                </c:pt>
                <c:pt idx="14022">
                  <c:v>-37.680999999999997</c:v>
                </c:pt>
                <c:pt idx="14023">
                  <c:v>-37.678999999999995</c:v>
                </c:pt>
                <c:pt idx="14024">
                  <c:v>-37.676999999999992</c:v>
                </c:pt>
                <c:pt idx="14025">
                  <c:v>-37.674999999999997</c:v>
                </c:pt>
                <c:pt idx="14026">
                  <c:v>-37.672999999999995</c:v>
                </c:pt>
                <c:pt idx="14027">
                  <c:v>-37.670999999999992</c:v>
                </c:pt>
                <c:pt idx="14028">
                  <c:v>-37.668999999999997</c:v>
                </c:pt>
                <c:pt idx="14029">
                  <c:v>-37.666999999999994</c:v>
                </c:pt>
                <c:pt idx="14030">
                  <c:v>-37.664999999999992</c:v>
                </c:pt>
                <c:pt idx="14031">
                  <c:v>-37.662999999999997</c:v>
                </c:pt>
                <c:pt idx="14032">
                  <c:v>-37.660999999999994</c:v>
                </c:pt>
                <c:pt idx="14033">
                  <c:v>-37.658999999999992</c:v>
                </c:pt>
                <c:pt idx="14034">
                  <c:v>-37.656999999999996</c:v>
                </c:pt>
                <c:pt idx="14035">
                  <c:v>-37.654999999999994</c:v>
                </c:pt>
                <c:pt idx="14036">
                  <c:v>-37.652999999999992</c:v>
                </c:pt>
                <c:pt idx="14037">
                  <c:v>-37.650999999999996</c:v>
                </c:pt>
                <c:pt idx="14038">
                  <c:v>-37.648999999999994</c:v>
                </c:pt>
                <c:pt idx="14039">
                  <c:v>-37.646999999999991</c:v>
                </c:pt>
                <c:pt idx="14040">
                  <c:v>-37.644999999999996</c:v>
                </c:pt>
                <c:pt idx="14041">
                  <c:v>-37.642999999999994</c:v>
                </c:pt>
                <c:pt idx="14042">
                  <c:v>-37.640999999999991</c:v>
                </c:pt>
                <c:pt idx="14043">
                  <c:v>-37.638999999999996</c:v>
                </c:pt>
                <c:pt idx="14044">
                  <c:v>-37.636999999999993</c:v>
                </c:pt>
                <c:pt idx="14045">
                  <c:v>-37.634999999999991</c:v>
                </c:pt>
                <c:pt idx="14046">
                  <c:v>-37.632999999999996</c:v>
                </c:pt>
                <c:pt idx="14047">
                  <c:v>-37.630999999999993</c:v>
                </c:pt>
                <c:pt idx="14048">
                  <c:v>-37.628999999999991</c:v>
                </c:pt>
                <c:pt idx="14049">
                  <c:v>-37.626999999999995</c:v>
                </c:pt>
                <c:pt idx="14050">
                  <c:v>-37.624999999999993</c:v>
                </c:pt>
                <c:pt idx="14051">
                  <c:v>-37.62299999999999</c:v>
                </c:pt>
                <c:pt idx="14052">
                  <c:v>-37.620999999999995</c:v>
                </c:pt>
                <c:pt idx="14053">
                  <c:v>-37.618999999999993</c:v>
                </c:pt>
                <c:pt idx="14054">
                  <c:v>-37.61699999999999</c:v>
                </c:pt>
                <c:pt idx="14055">
                  <c:v>-37.614999999999995</c:v>
                </c:pt>
                <c:pt idx="14056">
                  <c:v>-37.613</c:v>
                </c:pt>
                <c:pt idx="14057">
                  <c:v>-37.61099999999999</c:v>
                </c:pt>
                <c:pt idx="14058">
                  <c:v>-37.608999999999995</c:v>
                </c:pt>
                <c:pt idx="14059">
                  <c:v>-37.606999999999999</c:v>
                </c:pt>
                <c:pt idx="14060">
                  <c:v>-37.60499999999999</c:v>
                </c:pt>
                <c:pt idx="14061">
                  <c:v>-37.602999999999994</c:v>
                </c:pt>
                <c:pt idx="14062">
                  <c:v>-37.600999999999999</c:v>
                </c:pt>
                <c:pt idx="14063">
                  <c:v>-37.59899999999999</c:v>
                </c:pt>
                <c:pt idx="14064">
                  <c:v>-37.596999999999994</c:v>
                </c:pt>
                <c:pt idx="14065">
                  <c:v>-37.594999999999999</c:v>
                </c:pt>
                <c:pt idx="14066">
                  <c:v>-37.592999999999989</c:v>
                </c:pt>
                <c:pt idx="14067">
                  <c:v>-37.590999999999994</c:v>
                </c:pt>
                <c:pt idx="14068">
                  <c:v>-37.588999999999999</c:v>
                </c:pt>
                <c:pt idx="14069">
                  <c:v>-37.586999999999989</c:v>
                </c:pt>
                <c:pt idx="14070">
                  <c:v>-37.584999999999994</c:v>
                </c:pt>
                <c:pt idx="14071">
                  <c:v>-37.582999999999998</c:v>
                </c:pt>
                <c:pt idx="14072">
                  <c:v>-37.580999999999996</c:v>
                </c:pt>
                <c:pt idx="14073">
                  <c:v>-37.578999999999994</c:v>
                </c:pt>
                <c:pt idx="14074">
                  <c:v>-37.576999999999998</c:v>
                </c:pt>
                <c:pt idx="14075">
                  <c:v>-37.574999999999996</c:v>
                </c:pt>
                <c:pt idx="14076">
                  <c:v>-37.572999999999993</c:v>
                </c:pt>
                <c:pt idx="14077">
                  <c:v>-37.570999999999998</c:v>
                </c:pt>
                <c:pt idx="14078">
                  <c:v>-37.568999999999996</c:v>
                </c:pt>
                <c:pt idx="14079">
                  <c:v>-37.566999999999993</c:v>
                </c:pt>
                <c:pt idx="14080">
                  <c:v>-37.564999999999998</c:v>
                </c:pt>
                <c:pt idx="14081">
                  <c:v>-37.562999999999995</c:v>
                </c:pt>
                <c:pt idx="14082">
                  <c:v>-37.560999999999993</c:v>
                </c:pt>
                <c:pt idx="14083">
                  <c:v>-37.558999999999997</c:v>
                </c:pt>
                <c:pt idx="14084">
                  <c:v>-37.556999999999995</c:v>
                </c:pt>
                <c:pt idx="14085">
                  <c:v>-37.554999999999993</c:v>
                </c:pt>
                <c:pt idx="14086">
                  <c:v>-37.552999999999997</c:v>
                </c:pt>
                <c:pt idx="14087">
                  <c:v>-37.550999999999995</c:v>
                </c:pt>
                <c:pt idx="14088">
                  <c:v>-37.548999999999992</c:v>
                </c:pt>
                <c:pt idx="14089">
                  <c:v>-37.546999999999997</c:v>
                </c:pt>
                <c:pt idx="14090">
                  <c:v>-37.544999999999995</c:v>
                </c:pt>
                <c:pt idx="14091">
                  <c:v>-37.542999999999992</c:v>
                </c:pt>
                <c:pt idx="14092">
                  <c:v>-37.540999999999997</c:v>
                </c:pt>
                <c:pt idx="14093">
                  <c:v>-37.538999999999994</c:v>
                </c:pt>
                <c:pt idx="14094">
                  <c:v>-37.536999999999992</c:v>
                </c:pt>
                <c:pt idx="14095">
                  <c:v>-37.534999999999997</c:v>
                </c:pt>
                <c:pt idx="14096">
                  <c:v>-37.532999999999994</c:v>
                </c:pt>
                <c:pt idx="14097">
                  <c:v>-37.530999999999992</c:v>
                </c:pt>
                <c:pt idx="14098">
                  <c:v>-37.528999999999996</c:v>
                </c:pt>
                <c:pt idx="14099">
                  <c:v>-37.526999999999994</c:v>
                </c:pt>
                <c:pt idx="14100">
                  <c:v>-37.524999999999991</c:v>
                </c:pt>
                <c:pt idx="14101">
                  <c:v>-37.522999999999996</c:v>
                </c:pt>
                <c:pt idx="14102">
                  <c:v>-37.520999999999994</c:v>
                </c:pt>
                <c:pt idx="14103">
                  <c:v>-37.518999999999991</c:v>
                </c:pt>
                <c:pt idx="14104">
                  <c:v>-37.516999999999996</c:v>
                </c:pt>
                <c:pt idx="14105">
                  <c:v>-37.514999999999993</c:v>
                </c:pt>
                <c:pt idx="14106">
                  <c:v>-37.512999999999991</c:v>
                </c:pt>
                <c:pt idx="14107">
                  <c:v>-37.510999999999996</c:v>
                </c:pt>
                <c:pt idx="14108">
                  <c:v>-37.508999999999993</c:v>
                </c:pt>
                <c:pt idx="14109">
                  <c:v>-37.506999999999991</c:v>
                </c:pt>
                <c:pt idx="14110">
                  <c:v>-37.504999999999995</c:v>
                </c:pt>
                <c:pt idx="14111">
                  <c:v>-37.502999999999993</c:v>
                </c:pt>
                <c:pt idx="14112">
                  <c:v>-37.500999999999991</c:v>
                </c:pt>
                <c:pt idx="14113">
                  <c:v>-37.498999999999995</c:v>
                </c:pt>
                <c:pt idx="14114">
                  <c:v>-37.496999999999993</c:v>
                </c:pt>
                <c:pt idx="14115">
                  <c:v>-37.49499999999999</c:v>
                </c:pt>
                <c:pt idx="14116">
                  <c:v>-37.492999999999995</c:v>
                </c:pt>
                <c:pt idx="14117">
                  <c:v>-37.490999999999993</c:v>
                </c:pt>
                <c:pt idx="14118">
                  <c:v>-37.48899999999999</c:v>
                </c:pt>
                <c:pt idx="14119">
                  <c:v>-37.486999999999995</c:v>
                </c:pt>
                <c:pt idx="14120">
                  <c:v>-37.484999999999999</c:v>
                </c:pt>
                <c:pt idx="14121">
                  <c:v>-37.48299999999999</c:v>
                </c:pt>
                <c:pt idx="14122">
                  <c:v>-37.480999999999995</c:v>
                </c:pt>
                <c:pt idx="14123">
                  <c:v>-37.478999999999999</c:v>
                </c:pt>
                <c:pt idx="14124">
                  <c:v>-37.47699999999999</c:v>
                </c:pt>
                <c:pt idx="14125">
                  <c:v>-37.474999999999994</c:v>
                </c:pt>
                <c:pt idx="14126">
                  <c:v>-37.472999999999999</c:v>
                </c:pt>
                <c:pt idx="14127">
                  <c:v>-37.470999999999989</c:v>
                </c:pt>
                <c:pt idx="14128">
                  <c:v>-37.468999999999994</c:v>
                </c:pt>
                <c:pt idx="14129">
                  <c:v>-37.466999999999999</c:v>
                </c:pt>
                <c:pt idx="14130">
                  <c:v>-37.464999999999989</c:v>
                </c:pt>
                <c:pt idx="14131">
                  <c:v>-37.462999999999994</c:v>
                </c:pt>
                <c:pt idx="14132">
                  <c:v>-37.460999999999999</c:v>
                </c:pt>
                <c:pt idx="14133">
                  <c:v>-37.458999999999996</c:v>
                </c:pt>
                <c:pt idx="14134">
                  <c:v>-37.456999999999994</c:v>
                </c:pt>
                <c:pt idx="14135">
                  <c:v>-37.454999999999998</c:v>
                </c:pt>
                <c:pt idx="14136">
                  <c:v>-37.452999999999996</c:v>
                </c:pt>
                <c:pt idx="14137">
                  <c:v>-37.450999999999993</c:v>
                </c:pt>
                <c:pt idx="14138">
                  <c:v>-37.448999999999998</c:v>
                </c:pt>
                <c:pt idx="14139">
                  <c:v>-37.446999999999996</c:v>
                </c:pt>
                <c:pt idx="14140">
                  <c:v>-37.444999999999993</c:v>
                </c:pt>
                <c:pt idx="14141">
                  <c:v>-37.442999999999998</c:v>
                </c:pt>
                <c:pt idx="14142">
                  <c:v>-37.440999999999995</c:v>
                </c:pt>
                <c:pt idx="14143">
                  <c:v>-37.438999999999993</c:v>
                </c:pt>
                <c:pt idx="14144">
                  <c:v>-37.436999999999998</c:v>
                </c:pt>
                <c:pt idx="14145">
                  <c:v>-37.434999999999995</c:v>
                </c:pt>
                <c:pt idx="14146">
                  <c:v>-37.432999999999993</c:v>
                </c:pt>
                <c:pt idx="14147">
                  <c:v>-37.430999999999997</c:v>
                </c:pt>
                <c:pt idx="14148">
                  <c:v>-37.428999999999995</c:v>
                </c:pt>
                <c:pt idx="14149">
                  <c:v>-37.426999999999992</c:v>
                </c:pt>
                <c:pt idx="14150">
                  <c:v>-37.424999999999997</c:v>
                </c:pt>
                <c:pt idx="14151">
                  <c:v>-37.422999999999995</c:v>
                </c:pt>
                <c:pt idx="14152">
                  <c:v>-37.420999999999992</c:v>
                </c:pt>
                <c:pt idx="14153">
                  <c:v>-37.418999999999997</c:v>
                </c:pt>
                <c:pt idx="14154">
                  <c:v>-37.416999999999994</c:v>
                </c:pt>
                <c:pt idx="14155">
                  <c:v>-37.414999999999992</c:v>
                </c:pt>
                <c:pt idx="14156">
                  <c:v>-37.412999999999997</c:v>
                </c:pt>
                <c:pt idx="14157">
                  <c:v>-37.410999999999994</c:v>
                </c:pt>
                <c:pt idx="14158">
                  <c:v>-37.408999999999992</c:v>
                </c:pt>
                <c:pt idx="14159">
                  <c:v>-37.406999999999996</c:v>
                </c:pt>
                <c:pt idx="14160">
                  <c:v>-37.404999999999994</c:v>
                </c:pt>
                <c:pt idx="14161">
                  <c:v>-37.402999999999992</c:v>
                </c:pt>
                <c:pt idx="14162">
                  <c:v>-37.400999999999996</c:v>
                </c:pt>
                <c:pt idx="14163">
                  <c:v>-37.398999999999994</c:v>
                </c:pt>
                <c:pt idx="14164">
                  <c:v>-37.396999999999991</c:v>
                </c:pt>
                <c:pt idx="14165">
                  <c:v>-37.394999999999996</c:v>
                </c:pt>
                <c:pt idx="14166">
                  <c:v>-37.392999999999994</c:v>
                </c:pt>
                <c:pt idx="14167">
                  <c:v>-37.390999999999991</c:v>
                </c:pt>
                <c:pt idx="14168">
                  <c:v>-37.388999999999996</c:v>
                </c:pt>
                <c:pt idx="14169">
                  <c:v>-37.386999999999993</c:v>
                </c:pt>
                <c:pt idx="14170">
                  <c:v>-37.384999999999991</c:v>
                </c:pt>
                <c:pt idx="14171">
                  <c:v>-37.382999999999996</c:v>
                </c:pt>
                <c:pt idx="14172">
                  <c:v>-37.380999999999993</c:v>
                </c:pt>
                <c:pt idx="14173">
                  <c:v>-37.378999999999991</c:v>
                </c:pt>
                <c:pt idx="14174">
                  <c:v>-37.376999999999995</c:v>
                </c:pt>
                <c:pt idx="14175">
                  <c:v>-37.374999999999993</c:v>
                </c:pt>
                <c:pt idx="14176">
                  <c:v>-37.37299999999999</c:v>
                </c:pt>
                <c:pt idx="14177">
                  <c:v>-37.370999999999995</c:v>
                </c:pt>
                <c:pt idx="14178">
                  <c:v>-37.368999999999993</c:v>
                </c:pt>
                <c:pt idx="14179">
                  <c:v>-37.36699999999999</c:v>
                </c:pt>
                <c:pt idx="14180">
                  <c:v>-37.364999999999995</c:v>
                </c:pt>
                <c:pt idx="14181">
                  <c:v>-37.363</c:v>
                </c:pt>
                <c:pt idx="14182">
                  <c:v>-37.36099999999999</c:v>
                </c:pt>
                <c:pt idx="14183">
                  <c:v>-37.358999999999995</c:v>
                </c:pt>
                <c:pt idx="14184">
                  <c:v>-37.356999999999999</c:v>
                </c:pt>
                <c:pt idx="14185">
                  <c:v>-37.35499999999999</c:v>
                </c:pt>
                <c:pt idx="14186">
                  <c:v>-37.352999999999994</c:v>
                </c:pt>
                <c:pt idx="14187">
                  <c:v>-37.350999999999999</c:v>
                </c:pt>
                <c:pt idx="14188">
                  <c:v>-37.34899999999999</c:v>
                </c:pt>
                <c:pt idx="14189">
                  <c:v>-37.346999999999994</c:v>
                </c:pt>
                <c:pt idx="14190">
                  <c:v>-37.344999999999999</c:v>
                </c:pt>
                <c:pt idx="14191">
                  <c:v>-37.342999999999989</c:v>
                </c:pt>
                <c:pt idx="14192">
                  <c:v>-37.340999999999994</c:v>
                </c:pt>
                <c:pt idx="14193">
                  <c:v>-37.338999999999999</c:v>
                </c:pt>
                <c:pt idx="14194">
                  <c:v>-37.336999999999989</c:v>
                </c:pt>
                <c:pt idx="14195">
                  <c:v>-37.334999999999994</c:v>
                </c:pt>
                <c:pt idx="14196">
                  <c:v>-37.332999999999998</c:v>
                </c:pt>
                <c:pt idx="14197">
                  <c:v>-37.330999999999996</c:v>
                </c:pt>
                <c:pt idx="14198">
                  <c:v>-37.328999999999994</c:v>
                </c:pt>
                <c:pt idx="14199">
                  <c:v>-37.326999999999998</c:v>
                </c:pt>
                <c:pt idx="14200">
                  <c:v>-37.324999999999996</c:v>
                </c:pt>
                <c:pt idx="14201">
                  <c:v>-37.322999999999993</c:v>
                </c:pt>
                <c:pt idx="14202">
                  <c:v>-37.320999999999998</c:v>
                </c:pt>
                <c:pt idx="14203">
                  <c:v>-37.318999999999996</c:v>
                </c:pt>
                <c:pt idx="14204">
                  <c:v>-37.316999999999993</c:v>
                </c:pt>
                <c:pt idx="14205">
                  <c:v>-37.314999999999998</c:v>
                </c:pt>
                <c:pt idx="14206">
                  <c:v>-37.312999999999995</c:v>
                </c:pt>
                <c:pt idx="14207">
                  <c:v>-37.310999999999993</c:v>
                </c:pt>
                <c:pt idx="14208">
                  <c:v>-37.308999999999997</c:v>
                </c:pt>
                <c:pt idx="14209">
                  <c:v>-37.306999999999995</c:v>
                </c:pt>
                <c:pt idx="14210">
                  <c:v>-37.304999999999993</c:v>
                </c:pt>
                <c:pt idx="14211">
                  <c:v>-37.302999999999997</c:v>
                </c:pt>
                <c:pt idx="14212">
                  <c:v>-37.300999999999995</c:v>
                </c:pt>
                <c:pt idx="14213">
                  <c:v>-37.298999999999992</c:v>
                </c:pt>
                <c:pt idx="14214">
                  <c:v>-37.296999999999997</c:v>
                </c:pt>
                <c:pt idx="14215">
                  <c:v>-37.294999999999995</c:v>
                </c:pt>
                <c:pt idx="14216">
                  <c:v>-37.292999999999992</c:v>
                </c:pt>
                <c:pt idx="14217">
                  <c:v>-37.290999999999997</c:v>
                </c:pt>
                <c:pt idx="14218">
                  <c:v>-37.288999999999994</c:v>
                </c:pt>
                <c:pt idx="14219">
                  <c:v>-37.286999999999992</c:v>
                </c:pt>
                <c:pt idx="14220">
                  <c:v>-37.284999999999997</c:v>
                </c:pt>
                <c:pt idx="14221">
                  <c:v>-37.282999999999994</c:v>
                </c:pt>
                <c:pt idx="14222">
                  <c:v>-37.280999999999992</c:v>
                </c:pt>
                <c:pt idx="14223">
                  <c:v>-37.278999999999996</c:v>
                </c:pt>
                <c:pt idx="14224">
                  <c:v>-37.276999999999994</c:v>
                </c:pt>
                <c:pt idx="14225">
                  <c:v>-37.274999999999991</c:v>
                </c:pt>
                <c:pt idx="14226">
                  <c:v>-37.272999999999996</c:v>
                </c:pt>
                <c:pt idx="14227">
                  <c:v>-37.270999999999994</c:v>
                </c:pt>
                <c:pt idx="14228">
                  <c:v>-37.268999999999991</c:v>
                </c:pt>
                <c:pt idx="14229">
                  <c:v>-37.266999999999996</c:v>
                </c:pt>
                <c:pt idx="14230">
                  <c:v>-37.264999999999993</c:v>
                </c:pt>
                <c:pt idx="14231">
                  <c:v>-37.262999999999991</c:v>
                </c:pt>
                <c:pt idx="14232">
                  <c:v>-37.260999999999996</c:v>
                </c:pt>
                <c:pt idx="14233">
                  <c:v>-37.258999999999993</c:v>
                </c:pt>
                <c:pt idx="14234">
                  <c:v>-37.256999999999991</c:v>
                </c:pt>
                <c:pt idx="14235">
                  <c:v>-37.254999999999995</c:v>
                </c:pt>
                <c:pt idx="14236">
                  <c:v>-37.252999999999993</c:v>
                </c:pt>
                <c:pt idx="14237">
                  <c:v>-37.250999999999991</c:v>
                </c:pt>
                <c:pt idx="14238">
                  <c:v>-37.248999999999995</c:v>
                </c:pt>
                <c:pt idx="14239">
                  <c:v>-37.246999999999993</c:v>
                </c:pt>
                <c:pt idx="14240">
                  <c:v>-37.24499999999999</c:v>
                </c:pt>
                <c:pt idx="14241">
                  <c:v>-37.242999999999995</c:v>
                </c:pt>
                <c:pt idx="14242">
                  <c:v>-37.240999999999993</c:v>
                </c:pt>
                <c:pt idx="14243">
                  <c:v>-37.23899999999999</c:v>
                </c:pt>
                <c:pt idx="14244">
                  <c:v>-37.236999999999995</c:v>
                </c:pt>
                <c:pt idx="14245">
                  <c:v>-37.234999999999999</c:v>
                </c:pt>
                <c:pt idx="14246">
                  <c:v>-37.23299999999999</c:v>
                </c:pt>
                <c:pt idx="14247">
                  <c:v>-37.230999999999995</c:v>
                </c:pt>
                <c:pt idx="14248">
                  <c:v>-37.228999999999999</c:v>
                </c:pt>
                <c:pt idx="14249">
                  <c:v>-37.22699999999999</c:v>
                </c:pt>
                <c:pt idx="14250">
                  <c:v>-37.224999999999994</c:v>
                </c:pt>
                <c:pt idx="14251">
                  <c:v>-37.222999999999999</c:v>
                </c:pt>
                <c:pt idx="14252">
                  <c:v>-37.220999999999989</c:v>
                </c:pt>
                <c:pt idx="14253">
                  <c:v>-37.218999999999994</c:v>
                </c:pt>
                <c:pt idx="14254">
                  <c:v>-37.216999999999999</c:v>
                </c:pt>
                <c:pt idx="14255">
                  <c:v>-37.214999999999989</c:v>
                </c:pt>
                <c:pt idx="14256">
                  <c:v>-37.212999999999994</c:v>
                </c:pt>
                <c:pt idx="14257">
                  <c:v>-37.210999999999999</c:v>
                </c:pt>
                <c:pt idx="14258">
                  <c:v>-37.208999999999996</c:v>
                </c:pt>
                <c:pt idx="14259">
                  <c:v>-37.206999999999994</c:v>
                </c:pt>
                <c:pt idx="14260">
                  <c:v>-37.204999999999998</c:v>
                </c:pt>
                <c:pt idx="14261">
                  <c:v>-37.202999999999996</c:v>
                </c:pt>
                <c:pt idx="14262">
                  <c:v>-37.200999999999993</c:v>
                </c:pt>
                <c:pt idx="14263">
                  <c:v>-37.198999999999998</c:v>
                </c:pt>
                <c:pt idx="14264">
                  <c:v>-37.196999999999996</c:v>
                </c:pt>
                <c:pt idx="14265">
                  <c:v>-37.194999999999993</c:v>
                </c:pt>
                <c:pt idx="14266">
                  <c:v>-37.192999999999998</c:v>
                </c:pt>
                <c:pt idx="14267">
                  <c:v>-37.190999999999995</c:v>
                </c:pt>
                <c:pt idx="14268">
                  <c:v>-37.188999999999993</c:v>
                </c:pt>
                <c:pt idx="14269">
                  <c:v>-37.186999999999998</c:v>
                </c:pt>
                <c:pt idx="14270">
                  <c:v>-37.184999999999995</c:v>
                </c:pt>
                <c:pt idx="14271">
                  <c:v>-37.182999999999993</c:v>
                </c:pt>
                <c:pt idx="14272">
                  <c:v>-37.180999999999997</c:v>
                </c:pt>
                <c:pt idx="14273">
                  <c:v>-37.178999999999995</c:v>
                </c:pt>
                <c:pt idx="14274">
                  <c:v>-37.176999999999992</c:v>
                </c:pt>
                <c:pt idx="14275">
                  <c:v>-37.174999999999997</c:v>
                </c:pt>
                <c:pt idx="14276">
                  <c:v>-37.172999999999995</c:v>
                </c:pt>
                <c:pt idx="14277">
                  <c:v>-37.170999999999992</c:v>
                </c:pt>
                <c:pt idx="14278">
                  <c:v>-37.168999999999997</c:v>
                </c:pt>
                <c:pt idx="14279">
                  <c:v>-37.166999999999994</c:v>
                </c:pt>
                <c:pt idx="14280">
                  <c:v>-37.164999999999992</c:v>
                </c:pt>
                <c:pt idx="14281">
                  <c:v>-37.162999999999997</c:v>
                </c:pt>
                <c:pt idx="14282">
                  <c:v>-37.160999999999994</c:v>
                </c:pt>
                <c:pt idx="14283">
                  <c:v>-37.158999999999992</c:v>
                </c:pt>
                <c:pt idx="14284">
                  <c:v>-37.156999999999996</c:v>
                </c:pt>
                <c:pt idx="14285">
                  <c:v>-37.154999999999994</c:v>
                </c:pt>
                <c:pt idx="14286">
                  <c:v>-37.152999999999992</c:v>
                </c:pt>
                <c:pt idx="14287">
                  <c:v>-37.150999999999996</c:v>
                </c:pt>
                <c:pt idx="14288">
                  <c:v>-37.148999999999994</c:v>
                </c:pt>
                <c:pt idx="14289">
                  <c:v>-37.146999999999991</c:v>
                </c:pt>
                <c:pt idx="14290">
                  <c:v>-37.144999999999996</c:v>
                </c:pt>
                <c:pt idx="14291">
                  <c:v>-37.142999999999994</c:v>
                </c:pt>
                <c:pt idx="14292">
                  <c:v>-37.140999999999991</c:v>
                </c:pt>
                <c:pt idx="14293">
                  <c:v>-37.138999999999996</c:v>
                </c:pt>
                <c:pt idx="14294">
                  <c:v>-37.136999999999993</c:v>
                </c:pt>
                <c:pt idx="14295">
                  <c:v>-37.134999999999991</c:v>
                </c:pt>
                <c:pt idx="14296">
                  <c:v>-37.132999999999996</c:v>
                </c:pt>
                <c:pt idx="14297">
                  <c:v>-37.130999999999993</c:v>
                </c:pt>
                <c:pt idx="14298">
                  <c:v>-37.128999999999991</c:v>
                </c:pt>
                <c:pt idx="14299">
                  <c:v>-37.126999999999995</c:v>
                </c:pt>
                <c:pt idx="14300">
                  <c:v>-37.124999999999993</c:v>
                </c:pt>
                <c:pt idx="14301">
                  <c:v>-37.12299999999999</c:v>
                </c:pt>
                <c:pt idx="14302">
                  <c:v>-37.120999999999995</c:v>
                </c:pt>
                <c:pt idx="14303">
                  <c:v>-37.118999999999993</c:v>
                </c:pt>
                <c:pt idx="14304">
                  <c:v>-37.11699999999999</c:v>
                </c:pt>
                <c:pt idx="14305">
                  <c:v>-37.114999999999995</c:v>
                </c:pt>
                <c:pt idx="14306">
                  <c:v>-37.113</c:v>
                </c:pt>
                <c:pt idx="14307">
                  <c:v>-37.11099999999999</c:v>
                </c:pt>
                <c:pt idx="14308">
                  <c:v>-37.108999999999995</c:v>
                </c:pt>
                <c:pt idx="14309">
                  <c:v>-37.106999999999999</c:v>
                </c:pt>
                <c:pt idx="14310">
                  <c:v>-37.10499999999999</c:v>
                </c:pt>
                <c:pt idx="14311">
                  <c:v>-37.102999999999994</c:v>
                </c:pt>
                <c:pt idx="14312">
                  <c:v>-37.100999999999999</c:v>
                </c:pt>
                <c:pt idx="14313">
                  <c:v>-37.09899999999999</c:v>
                </c:pt>
                <c:pt idx="14314">
                  <c:v>-37.096999999999994</c:v>
                </c:pt>
                <c:pt idx="14315">
                  <c:v>-37.094999999999999</c:v>
                </c:pt>
                <c:pt idx="14316">
                  <c:v>-37.092999999999989</c:v>
                </c:pt>
                <c:pt idx="14317">
                  <c:v>-37.090999999999994</c:v>
                </c:pt>
                <c:pt idx="14318">
                  <c:v>-37.088999999999999</c:v>
                </c:pt>
                <c:pt idx="14319">
                  <c:v>-37.086999999999989</c:v>
                </c:pt>
                <c:pt idx="14320">
                  <c:v>-37.084999999999994</c:v>
                </c:pt>
                <c:pt idx="14321">
                  <c:v>-37.082999999999998</c:v>
                </c:pt>
                <c:pt idx="14322">
                  <c:v>-37.080999999999996</c:v>
                </c:pt>
                <c:pt idx="14323">
                  <c:v>-37.078999999999994</c:v>
                </c:pt>
                <c:pt idx="14324">
                  <c:v>-37.076999999999998</c:v>
                </c:pt>
                <c:pt idx="14325">
                  <c:v>-37.074999999999996</c:v>
                </c:pt>
                <c:pt idx="14326">
                  <c:v>-37.072999999999993</c:v>
                </c:pt>
                <c:pt idx="14327">
                  <c:v>-37.070999999999998</c:v>
                </c:pt>
                <c:pt idx="14328">
                  <c:v>-37.068999999999996</c:v>
                </c:pt>
                <c:pt idx="14329">
                  <c:v>-37.066999999999993</c:v>
                </c:pt>
                <c:pt idx="14330">
                  <c:v>-37.064999999999998</c:v>
                </c:pt>
                <c:pt idx="14331">
                  <c:v>-37.062999999999995</c:v>
                </c:pt>
                <c:pt idx="14332">
                  <c:v>-37.060999999999993</c:v>
                </c:pt>
                <c:pt idx="14333">
                  <c:v>-37.058999999999997</c:v>
                </c:pt>
                <c:pt idx="14334">
                  <c:v>-37.056999999999995</c:v>
                </c:pt>
                <c:pt idx="14335">
                  <c:v>-37.054999999999993</c:v>
                </c:pt>
                <c:pt idx="14336">
                  <c:v>-37.052999999999997</c:v>
                </c:pt>
                <c:pt idx="14337">
                  <c:v>-37.050999999999995</c:v>
                </c:pt>
                <c:pt idx="14338">
                  <c:v>-37.048999999999992</c:v>
                </c:pt>
                <c:pt idx="14339">
                  <c:v>-37.046999999999997</c:v>
                </c:pt>
                <c:pt idx="14340">
                  <c:v>-37.044999999999995</c:v>
                </c:pt>
                <c:pt idx="14341">
                  <c:v>-37.042999999999992</c:v>
                </c:pt>
                <c:pt idx="14342">
                  <c:v>-37.040999999999997</c:v>
                </c:pt>
                <c:pt idx="14343">
                  <c:v>-37.038999999999994</c:v>
                </c:pt>
                <c:pt idx="14344">
                  <c:v>-37.036999999999992</c:v>
                </c:pt>
                <c:pt idx="14345">
                  <c:v>-37.034999999999997</c:v>
                </c:pt>
                <c:pt idx="14346">
                  <c:v>-37.032999999999994</c:v>
                </c:pt>
                <c:pt idx="14347">
                  <c:v>-37.030999999999992</c:v>
                </c:pt>
                <c:pt idx="14348">
                  <c:v>-37.028999999999996</c:v>
                </c:pt>
                <c:pt idx="14349">
                  <c:v>-37.026999999999994</c:v>
                </c:pt>
                <c:pt idx="14350">
                  <c:v>-37.024999999999991</c:v>
                </c:pt>
                <c:pt idx="14351">
                  <c:v>-37.022999999999996</c:v>
                </c:pt>
                <c:pt idx="14352">
                  <c:v>-37.020999999999994</c:v>
                </c:pt>
                <c:pt idx="14353">
                  <c:v>-37.018999999999991</c:v>
                </c:pt>
                <c:pt idx="14354">
                  <c:v>-37.016999999999996</c:v>
                </c:pt>
                <c:pt idx="14355">
                  <c:v>-37.014999999999993</c:v>
                </c:pt>
                <c:pt idx="14356">
                  <c:v>-37.012999999999991</c:v>
                </c:pt>
                <c:pt idx="14357">
                  <c:v>-37.010999999999996</c:v>
                </c:pt>
                <c:pt idx="14358">
                  <c:v>-37.008999999999993</c:v>
                </c:pt>
                <c:pt idx="14359">
                  <c:v>-37.006999999999991</c:v>
                </c:pt>
                <c:pt idx="14360">
                  <c:v>-37.004999999999995</c:v>
                </c:pt>
                <c:pt idx="14361">
                  <c:v>-37.002999999999993</c:v>
                </c:pt>
                <c:pt idx="14362">
                  <c:v>-37.000999999999991</c:v>
                </c:pt>
                <c:pt idx="14363">
                  <c:v>-36.998999999999995</c:v>
                </c:pt>
                <c:pt idx="14364">
                  <c:v>-36.996999999999993</c:v>
                </c:pt>
                <c:pt idx="14365">
                  <c:v>-36.99499999999999</c:v>
                </c:pt>
                <c:pt idx="14366">
                  <c:v>-36.992999999999995</c:v>
                </c:pt>
                <c:pt idx="14367">
                  <c:v>-36.990999999999993</c:v>
                </c:pt>
                <c:pt idx="14368">
                  <c:v>-36.98899999999999</c:v>
                </c:pt>
                <c:pt idx="14369">
                  <c:v>-36.986999999999995</c:v>
                </c:pt>
                <c:pt idx="14370">
                  <c:v>-36.984999999999999</c:v>
                </c:pt>
                <c:pt idx="14371">
                  <c:v>-36.98299999999999</c:v>
                </c:pt>
                <c:pt idx="14372">
                  <c:v>-36.980999999999995</c:v>
                </c:pt>
                <c:pt idx="14373">
                  <c:v>-36.978999999999999</c:v>
                </c:pt>
                <c:pt idx="14374">
                  <c:v>-36.97699999999999</c:v>
                </c:pt>
                <c:pt idx="14375">
                  <c:v>-36.974999999999994</c:v>
                </c:pt>
                <c:pt idx="14376">
                  <c:v>-36.972999999999999</c:v>
                </c:pt>
                <c:pt idx="14377">
                  <c:v>-36.970999999999989</c:v>
                </c:pt>
                <c:pt idx="14378">
                  <c:v>-36.968999999999994</c:v>
                </c:pt>
                <c:pt idx="14379">
                  <c:v>-36.966999999999999</c:v>
                </c:pt>
                <c:pt idx="14380">
                  <c:v>-36.964999999999989</c:v>
                </c:pt>
                <c:pt idx="14381">
                  <c:v>-36.962999999999994</c:v>
                </c:pt>
                <c:pt idx="14382">
                  <c:v>-36.960999999999999</c:v>
                </c:pt>
                <c:pt idx="14383">
                  <c:v>-36.958999999999996</c:v>
                </c:pt>
                <c:pt idx="14384">
                  <c:v>-36.956999999999994</c:v>
                </c:pt>
                <c:pt idx="14385">
                  <c:v>-36.954999999999998</c:v>
                </c:pt>
                <c:pt idx="14386">
                  <c:v>-36.952999999999996</c:v>
                </c:pt>
                <c:pt idx="14387">
                  <c:v>-36.950999999999993</c:v>
                </c:pt>
                <c:pt idx="14388">
                  <c:v>-36.948999999999998</c:v>
                </c:pt>
                <c:pt idx="14389">
                  <c:v>-36.946999999999996</c:v>
                </c:pt>
                <c:pt idx="14390">
                  <c:v>-36.944999999999993</c:v>
                </c:pt>
                <c:pt idx="14391">
                  <c:v>-36.942999999999998</c:v>
                </c:pt>
                <c:pt idx="14392">
                  <c:v>-36.940999999999995</c:v>
                </c:pt>
                <c:pt idx="14393">
                  <c:v>-36.938999999999993</c:v>
                </c:pt>
                <c:pt idx="14394">
                  <c:v>-36.936999999999998</c:v>
                </c:pt>
                <c:pt idx="14395">
                  <c:v>-36.934999999999995</c:v>
                </c:pt>
                <c:pt idx="14396">
                  <c:v>-36.932999999999993</c:v>
                </c:pt>
                <c:pt idx="14397">
                  <c:v>-36.930999999999997</c:v>
                </c:pt>
                <c:pt idx="14398">
                  <c:v>-36.928999999999995</c:v>
                </c:pt>
                <c:pt idx="14399">
                  <c:v>-36.926999999999992</c:v>
                </c:pt>
                <c:pt idx="14400">
                  <c:v>-36.924999999999997</c:v>
                </c:pt>
                <c:pt idx="14401">
                  <c:v>-36.922999999999995</c:v>
                </c:pt>
                <c:pt idx="14402">
                  <c:v>-36.920999999999992</c:v>
                </c:pt>
                <c:pt idx="14403">
                  <c:v>-36.918999999999997</c:v>
                </c:pt>
                <c:pt idx="14404">
                  <c:v>-36.916999999999994</c:v>
                </c:pt>
                <c:pt idx="14405">
                  <c:v>-36.914999999999992</c:v>
                </c:pt>
                <c:pt idx="14406">
                  <c:v>-36.912999999999997</c:v>
                </c:pt>
                <c:pt idx="14407">
                  <c:v>-36.910999999999994</c:v>
                </c:pt>
                <c:pt idx="14408">
                  <c:v>-36.908999999999992</c:v>
                </c:pt>
                <c:pt idx="14409">
                  <c:v>-36.906999999999996</c:v>
                </c:pt>
                <c:pt idx="14410">
                  <c:v>-36.904999999999994</c:v>
                </c:pt>
                <c:pt idx="14411">
                  <c:v>-36.902999999999992</c:v>
                </c:pt>
                <c:pt idx="14412">
                  <c:v>-36.900999999999996</c:v>
                </c:pt>
                <c:pt idx="14413">
                  <c:v>-36.898999999999994</c:v>
                </c:pt>
                <c:pt idx="14414">
                  <c:v>-36.896999999999991</c:v>
                </c:pt>
                <c:pt idx="14415">
                  <c:v>-36.894999999999996</c:v>
                </c:pt>
                <c:pt idx="14416">
                  <c:v>-36.892999999999994</c:v>
                </c:pt>
                <c:pt idx="14417">
                  <c:v>-36.890999999999991</c:v>
                </c:pt>
                <c:pt idx="14418">
                  <c:v>-36.888999999999996</c:v>
                </c:pt>
                <c:pt idx="14419">
                  <c:v>-36.886999999999993</c:v>
                </c:pt>
                <c:pt idx="14420">
                  <c:v>-36.884999999999991</c:v>
                </c:pt>
                <c:pt idx="14421">
                  <c:v>-36.882999999999996</c:v>
                </c:pt>
                <c:pt idx="14422">
                  <c:v>-36.880999999999993</c:v>
                </c:pt>
                <c:pt idx="14423">
                  <c:v>-36.878999999999991</c:v>
                </c:pt>
                <c:pt idx="14424">
                  <c:v>-36.876999999999995</c:v>
                </c:pt>
                <c:pt idx="14425">
                  <c:v>-36.874999999999993</c:v>
                </c:pt>
                <c:pt idx="14426">
                  <c:v>-36.87299999999999</c:v>
                </c:pt>
                <c:pt idx="14427">
                  <c:v>-36.870999999999995</c:v>
                </c:pt>
                <c:pt idx="14428">
                  <c:v>-36.868999999999993</c:v>
                </c:pt>
                <c:pt idx="14429">
                  <c:v>-36.86699999999999</c:v>
                </c:pt>
                <c:pt idx="14430">
                  <c:v>-36.864999999999995</c:v>
                </c:pt>
                <c:pt idx="14431">
                  <c:v>-36.863</c:v>
                </c:pt>
                <c:pt idx="14432">
                  <c:v>-36.86099999999999</c:v>
                </c:pt>
                <c:pt idx="14433">
                  <c:v>-36.858999999999995</c:v>
                </c:pt>
                <c:pt idx="14434">
                  <c:v>-36.856999999999999</c:v>
                </c:pt>
                <c:pt idx="14435">
                  <c:v>-36.85499999999999</c:v>
                </c:pt>
                <c:pt idx="14436">
                  <c:v>-36.852999999999994</c:v>
                </c:pt>
                <c:pt idx="14437">
                  <c:v>-36.850999999999999</c:v>
                </c:pt>
                <c:pt idx="14438">
                  <c:v>-36.84899999999999</c:v>
                </c:pt>
                <c:pt idx="14439">
                  <c:v>-36.846999999999994</c:v>
                </c:pt>
                <c:pt idx="14440">
                  <c:v>-36.844999999999999</c:v>
                </c:pt>
                <c:pt idx="14441">
                  <c:v>-36.842999999999989</c:v>
                </c:pt>
                <c:pt idx="14442">
                  <c:v>-36.840999999999994</c:v>
                </c:pt>
                <c:pt idx="14443">
                  <c:v>-36.838999999999999</c:v>
                </c:pt>
                <c:pt idx="14444">
                  <c:v>-36.836999999999989</c:v>
                </c:pt>
                <c:pt idx="14445">
                  <c:v>-36.834999999999994</c:v>
                </c:pt>
                <c:pt idx="14446">
                  <c:v>-36.832999999999998</c:v>
                </c:pt>
                <c:pt idx="14447">
                  <c:v>-36.830999999999996</c:v>
                </c:pt>
                <c:pt idx="14448">
                  <c:v>-36.828999999999994</c:v>
                </c:pt>
                <c:pt idx="14449">
                  <c:v>-36.826999999999998</c:v>
                </c:pt>
                <c:pt idx="14450">
                  <c:v>-36.824999999999996</c:v>
                </c:pt>
                <c:pt idx="14451">
                  <c:v>-36.822999999999993</c:v>
                </c:pt>
                <c:pt idx="14452">
                  <c:v>-36.820999999999998</c:v>
                </c:pt>
                <c:pt idx="14453">
                  <c:v>-36.818999999999996</c:v>
                </c:pt>
                <c:pt idx="14454">
                  <c:v>-36.816999999999993</c:v>
                </c:pt>
                <c:pt idx="14455">
                  <c:v>-36.814999999999998</c:v>
                </c:pt>
                <c:pt idx="14456">
                  <c:v>-36.812999999999995</c:v>
                </c:pt>
                <c:pt idx="14457">
                  <c:v>-36.810999999999993</c:v>
                </c:pt>
                <c:pt idx="14458">
                  <c:v>-36.808999999999997</c:v>
                </c:pt>
                <c:pt idx="14459">
                  <c:v>-36.806999999999995</c:v>
                </c:pt>
                <c:pt idx="14460">
                  <c:v>-36.804999999999993</c:v>
                </c:pt>
                <c:pt idx="14461">
                  <c:v>-36.802999999999997</c:v>
                </c:pt>
                <c:pt idx="14462">
                  <c:v>-36.800999999999995</c:v>
                </c:pt>
                <c:pt idx="14463">
                  <c:v>-36.798999999999992</c:v>
                </c:pt>
                <c:pt idx="14464">
                  <c:v>-36.796999999999997</c:v>
                </c:pt>
                <c:pt idx="14465">
                  <c:v>-36.794999999999995</c:v>
                </c:pt>
                <c:pt idx="14466">
                  <c:v>-36.792999999999992</c:v>
                </c:pt>
                <c:pt idx="14467">
                  <c:v>-36.790999999999997</c:v>
                </c:pt>
                <c:pt idx="14468">
                  <c:v>-36.788999999999994</c:v>
                </c:pt>
                <c:pt idx="14469">
                  <c:v>-36.786999999999992</c:v>
                </c:pt>
                <c:pt idx="14470">
                  <c:v>-36.784999999999997</c:v>
                </c:pt>
                <c:pt idx="14471">
                  <c:v>-36.782999999999994</c:v>
                </c:pt>
                <c:pt idx="14472">
                  <c:v>-36.780999999999992</c:v>
                </c:pt>
                <c:pt idx="14473">
                  <c:v>-36.778999999999996</c:v>
                </c:pt>
                <c:pt idx="14474">
                  <c:v>-36.776999999999994</c:v>
                </c:pt>
                <c:pt idx="14475">
                  <c:v>-36.774999999999991</c:v>
                </c:pt>
                <c:pt idx="14476">
                  <c:v>-36.772999999999996</c:v>
                </c:pt>
                <c:pt idx="14477">
                  <c:v>-36.770999999999994</c:v>
                </c:pt>
                <c:pt idx="14478">
                  <c:v>-36.768999999999991</c:v>
                </c:pt>
                <c:pt idx="14479">
                  <c:v>-36.766999999999996</c:v>
                </c:pt>
                <c:pt idx="14480">
                  <c:v>-36.764999999999993</c:v>
                </c:pt>
                <c:pt idx="14481">
                  <c:v>-36.762999999999991</c:v>
                </c:pt>
                <c:pt idx="14482">
                  <c:v>-36.760999999999996</c:v>
                </c:pt>
                <c:pt idx="14483">
                  <c:v>-36.758999999999993</c:v>
                </c:pt>
                <c:pt idx="14484">
                  <c:v>-36.756999999999991</c:v>
                </c:pt>
                <c:pt idx="14485">
                  <c:v>-36.754999999999995</c:v>
                </c:pt>
                <c:pt idx="14486">
                  <c:v>-36.752999999999993</c:v>
                </c:pt>
                <c:pt idx="14487">
                  <c:v>-36.750999999999991</c:v>
                </c:pt>
                <c:pt idx="14488">
                  <c:v>-36.748999999999995</c:v>
                </c:pt>
                <c:pt idx="14489">
                  <c:v>-36.746999999999993</c:v>
                </c:pt>
                <c:pt idx="14490">
                  <c:v>-36.74499999999999</c:v>
                </c:pt>
                <c:pt idx="14491">
                  <c:v>-36.742999999999995</c:v>
                </c:pt>
                <c:pt idx="14492">
                  <c:v>-36.740999999999993</c:v>
                </c:pt>
                <c:pt idx="14493">
                  <c:v>-36.73899999999999</c:v>
                </c:pt>
                <c:pt idx="14494">
                  <c:v>-36.736999999999995</c:v>
                </c:pt>
                <c:pt idx="14495">
                  <c:v>-36.734999999999999</c:v>
                </c:pt>
                <c:pt idx="14496">
                  <c:v>-36.73299999999999</c:v>
                </c:pt>
                <c:pt idx="14497">
                  <c:v>-36.730999999999995</c:v>
                </c:pt>
                <c:pt idx="14498">
                  <c:v>-36.728999999999999</c:v>
                </c:pt>
                <c:pt idx="14499">
                  <c:v>-36.72699999999999</c:v>
                </c:pt>
                <c:pt idx="14500">
                  <c:v>-36.724999999999994</c:v>
                </c:pt>
                <c:pt idx="14501">
                  <c:v>-36.722999999999999</c:v>
                </c:pt>
                <c:pt idx="14502">
                  <c:v>-36.720999999999989</c:v>
                </c:pt>
                <c:pt idx="14503">
                  <c:v>-36.718999999999994</c:v>
                </c:pt>
                <c:pt idx="14504">
                  <c:v>-36.716999999999999</c:v>
                </c:pt>
                <c:pt idx="14505">
                  <c:v>-36.714999999999989</c:v>
                </c:pt>
                <c:pt idx="14506">
                  <c:v>-36.712999999999994</c:v>
                </c:pt>
                <c:pt idx="14507">
                  <c:v>-36.710999999999999</c:v>
                </c:pt>
                <c:pt idx="14508">
                  <c:v>-36.708999999999996</c:v>
                </c:pt>
                <c:pt idx="14509">
                  <c:v>-36.706999999999994</c:v>
                </c:pt>
                <c:pt idx="14510">
                  <c:v>-36.704999999999998</c:v>
                </c:pt>
                <c:pt idx="14511">
                  <c:v>-36.702999999999996</c:v>
                </c:pt>
                <c:pt idx="14512">
                  <c:v>-36.700999999999993</c:v>
                </c:pt>
                <c:pt idx="14513">
                  <c:v>-36.698999999999998</c:v>
                </c:pt>
                <c:pt idx="14514">
                  <c:v>-36.696999999999996</c:v>
                </c:pt>
                <c:pt idx="14515">
                  <c:v>-36.694999999999993</c:v>
                </c:pt>
                <c:pt idx="14516">
                  <c:v>-36.692999999999998</c:v>
                </c:pt>
                <c:pt idx="14517">
                  <c:v>-36.690999999999995</c:v>
                </c:pt>
                <c:pt idx="14518">
                  <c:v>-36.688999999999993</c:v>
                </c:pt>
                <c:pt idx="14519">
                  <c:v>-36.686999999999998</c:v>
                </c:pt>
                <c:pt idx="14520">
                  <c:v>-36.684999999999995</c:v>
                </c:pt>
                <c:pt idx="14521">
                  <c:v>-36.682999999999993</c:v>
                </c:pt>
                <c:pt idx="14522">
                  <c:v>-36.680999999999997</c:v>
                </c:pt>
                <c:pt idx="14523">
                  <c:v>-36.678999999999995</c:v>
                </c:pt>
                <c:pt idx="14524">
                  <c:v>-36.676999999999992</c:v>
                </c:pt>
                <c:pt idx="14525">
                  <c:v>-36.674999999999997</c:v>
                </c:pt>
                <c:pt idx="14526">
                  <c:v>-36.672999999999995</c:v>
                </c:pt>
                <c:pt idx="14527">
                  <c:v>-36.670999999999992</c:v>
                </c:pt>
                <c:pt idx="14528">
                  <c:v>-36.668999999999997</c:v>
                </c:pt>
                <c:pt idx="14529">
                  <c:v>-36.666999999999994</c:v>
                </c:pt>
                <c:pt idx="14530">
                  <c:v>-36.664999999999992</c:v>
                </c:pt>
                <c:pt idx="14531">
                  <c:v>-36.662999999999997</c:v>
                </c:pt>
                <c:pt idx="14532">
                  <c:v>-36.660999999999994</c:v>
                </c:pt>
                <c:pt idx="14533">
                  <c:v>-36.658999999999992</c:v>
                </c:pt>
                <c:pt idx="14534">
                  <c:v>-36.656999999999996</c:v>
                </c:pt>
                <c:pt idx="14535">
                  <c:v>-36.654999999999994</c:v>
                </c:pt>
                <c:pt idx="14536">
                  <c:v>-36.652999999999992</c:v>
                </c:pt>
                <c:pt idx="14537">
                  <c:v>-36.650999999999996</c:v>
                </c:pt>
                <c:pt idx="14538">
                  <c:v>-36.648999999999994</c:v>
                </c:pt>
                <c:pt idx="14539">
                  <c:v>-36.646999999999991</c:v>
                </c:pt>
                <c:pt idx="14540">
                  <c:v>-36.644999999999996</c:v>
                </c:pt>
                <c:pt idx="14541">
                  <c:v>-36.642999999999994</c:v>
                </c:pt>
                <c:pt idx="14542">
                  <c:v>-36.640999999999991</c:v>
                </c:pt>
                <c:pt idx="14543">
                  <c:v>-36.638999999999996</c:v>
                </c:pt>
                <c:pt idx="14544">
                  <c:v>-36.636999999999993</c:v>
                </c:pt>
                <c:pt idx="14545">
                  <c:v>-36.634999999999991</c:v>
                </c:pt>
                <c:pt idx="14546">
                  <c:v>-36.632999999999996</c:v>
                </c:pt>
                <c:pt idx="14547">
                  <c:v>-36.630999999999993</c:v>
                </c:pt>
                <c:pt idx="14548">
                  <c:v>-36.628999999999991</c:v>
                </c:pt>
                <c:pt idx="14549">
                  <c:v>-36.626999999999995</c:v>
                </c:pt>
                <c:pt idx="14550">
                  <c:v>-36.624999999999993</c:v>
                </c:pt>
                <c:pt idx="14551">
                  <c:v>-36.62299999999999</c:v>
                </c:pt>
                <c:pt idx="14552">
                  <c:v>-36.620999999999995</c:v>
                </c:pt>
                <c:pt idx="14553">
                  <c:v>-36.618999999999993</c:v>
                </c:pt>
                <c:pt idx="14554">
                  <c:v>-36.61699999999999</c:v>
                </c:pt>
                <c:pt idx="14555">
                  <c:v>-36.614999999999995</c:v>
                </c:pt>
                <c:pt idx="14556">
                  <c:v>-36.613</c:v>
                </c:pt>
                <c:pt idx="14557">
                  <c:v>-36.61099999999999</c:v>
                </c:pt>
                <c:pt idx="14558">
                  <c:v>-36.608999999999995</c:v>
                </c:pt>
                <c:pt idx="14559">
                  <c:v>-36.606999999999999</c:v>
                </c:pt>
                <c:pt idx="14560">
                  <c:v>-36.60499999999999</c:v>
                </c:pt>
                <c:pt idx="14561">
                  <c:v>-36.602999999999994</c:v>
                </c:pt>
                <c:pt idx="14562">
                  <c:v>-36.600999999999999</c:v>
                </c:pt>
                <c:pt idx="14563">
                  <c:v>-36.59899999999999</c:v>
                </c:pt>
                <c:pt idx="14564">
                  <c:v>-36.596999999999994</c:v>
                </c:pt>
                <c:pt idx="14565">
                  <c:v>-36.594999999999999</c:v>
                </c:pt>
                <c:pt idx="14566">
                  <c:v>-36.592999999999989</c:v>
                </c:pt>
                <c:pt idx="14567">
                  <c:v>-36.590999999999994</c:v>
                </c:pt>
                <c:pt idx="14568">
                  <c:v>-36.588999999999999</c:v>
                </c:pt>
                <c:pt idx="14569">
                  <c:v>-36.586999999999989</c:v>
                </c:pt>
                <c:pt idx="14570">
                  <c:v>-36.584999999999994</c:v>
                </c:pt>
                <c:pt idx="14571">
                  <c:v>-36.582999999999998</c:v>
                </c:pt>
                <c:pt idx="14572">
                  <c:v>-36.580999999999996</c:v>
                </c:pt>
                <c:pt idx="14573">
                  <c:v>-36.578999999999994</c:v>
                </c:pt>
                <c:pt idx="14574">
                  <c:v>-36.576999999999998</c:v>
                </c:pt>
                <c:pt idx="14575">
                  <c:v>-36.574999999999996</c:v>
                </c:pt>
                <c:pt idx="14576">
                  <c:v>-36.572999999999993</c:v>
                </c:pt>
                <c:pt idx="14577">
                  <c:v>-36.570999999999998</c:v>
                </c:pt>
                <c:pt idx="14578">
                  <c:v>-36.568999999999996</c:v>
                </c:pt>
                <c:pt idx="14579">
                  <c:v>-36.566999999999993</c:v>
                </c:pt>
                <c:pt idx="14580">
                  <c:v>-36.564999999999998</c:v>
                </c:pt>
                <c:pt idx="14581">
                  <c:v>-36.562999999999995</c:v>
                </c:pt>
                <c:pt idx="14582">
                  <c:v>-36.560999999999993</c:v>
                </c:pt>
                <c:pt idx="14583">
                  <c:v>-36.558999999999997</c:v>
                </c:pt>
                <c:pt idx="14584">
                  <c:v>-36.556999999999995</c:v>
                </c:pt>
                <c:pt idx="14585">
                  <c:v>-36.554999999999993</c:v>
                </c:pt>
                <c:pt idx="14586">
                  <c:v>-36.552999999999997</c:v>
                </c:pt>
                <c:pt idx="14587">
                  <c:v>-36.550999999999995</c:v>
                </c:pt>
                <c:pt idx="14588">
                  <c:v>-36.548999999999992</c:v>
                </c:pt>
                <c:pt idx="14589">
                  <c:v>-36.546999999999997</c:v>
                </c:pt>
                <c:pt idx="14590">
                  <c:v>-36.544999999999995</c:v>
                </c:pt>
                <c:pt idx="14591">
                  <c:v>-36.542999999999992</c:v>
                </c:pt>
                <c:pt idx="14592">
                  <c:v>-36.540999999999997</c:v>
                </c:pt>
                <c:pt idx="14593">
                  <c:v>-36.538999999999994</c:v>
                </c:pt>
                <c:pt idx="14594">
                  <c:v>-36.536999999999992</c:v>
                </c:pt>
                <c:pt idx="14595">
                  <c:v>-36.534999999999997</c:v>
                </c:pt>
                <c:pt idx="14596">
                  <c:v>-36.532999999999994</c:v>
                </c:pt>
                <c:pt idx="14597">
                  <c:v>-36.530999999999992</c:v>
                </c:pt>
                <c:pt idx="14598">
                  <c:v>-36.528999999999996</c:v>
                </c:pt>
                <c:pt idx="14599">
                  <c:v>-36.526999999999994</c:v>
                </c:pt>
                <c:pt idx="14600">
                  <c:v>-36.524999999999991</c:v>
                </c:pt>
                <c:pt idx="14601">
                  <c:v>-36.522999999999996</c:v>
                </c:pt>
                <c:pt idx="14602">
                  <c:v>-36.520999999999994</c:v>
                </c:pt>
                <c:pt idx="14603">
                  <c:v>-36.518999999999991</c:v>
                </c:pt>
                <c:pt idx="14604">
                  <c:v>-36.516999999999996</c:v>
                </c:pt>
                <c:pt idx="14605">
                  <c:v>-36.514999999999993</c:v>
                </c:pt>
                <c:pt idx="14606">
                  <c:v>-36.512999999999991</c:v>
                </c:pt>
                <c:pt idx="14607">
                  <c:v>-36.510999999999996</c:v>
                </c:pt>
                <c:pt idx="14608">
                  <c:v>-36.508999999999993</c:v>
                </c:pt>
                <c:pt idx="14609">
                  <c:v>-36.506999999999991</c:v>
                </c:pt>
                <c:pt idx="14610">
                  <c:v>-36.504999999999995</c:v>
                </c:pt>
                <c:pt idx="14611">
                  <c:v>-36.502999999999993</c:v>
                </c:pt>
                <c:pt idx="14612">
                  <c:v>-36.500999999999991</c:v>
                </c:pt>
                <c:pt idx="14613">
                  <c:v>-36.498999999999995</c:v>
                </c:pt>
                <c:pt idx="14614">
                  <c:v>-36.496999999999993</c:v>
                </c:pt>
                <c:pt idx="14615">
                  <c:v>-36.49499999999999</c:v>
                </c:pt>
                <c:pt idx="14616">
                  <c:v>-36.492999999999995</c:v>
                </c:pt>
                <c:pt idx="14617">
                  <c:v>-36.490999999999993</c:v>
                </c:pt>
                <c:pt idx="14618">
                  <c:v>-36.48899999999999</c:v>
                </c:pt>
                <c:pt idx="14619">
                  <c:v>-36.486999999999995</c:v>
                </c:pt>
                <c:pt idx="14620">
                  <c:v>-36.484999999999999</c:v>
                </c:pt>
                <c:pt idx="14621">
                  <c:v>-36.48299999999999</c:v>
                </c:pt>
                <c:pt idx="14622">
                  <c:v>-36.480999999999995</c:v>
                </c:pt>
                <c:pt idx="14623">
                  <c:v>-36.478999999999999</c:v>
                </c:pt>
                <c:pt idx="14624">
                  <c:v>-36.47699999999999</c:v>
                </c:pt>
                <c:pt idx="14625">
                  <c:v>-36.474999999999994</c:v>
                </c:pt>
                <c:pt idx="14626">
                  <c:v>-36.472999999999999</c:v>
                </c:pt>
                <c:pt idx="14627">
                  <c:v>-36.470999999999989</c:v>
                </c:pt>
                <c:pt idx="14628">
                  <c:v>-36.468999999999994</c:v>
                </c:pt>
                <c:pt idx="14629">
                  <c:v>-36.466999999999999</c:v>
                </c:pt>
                <c:pt idx="14630">
                  <c:v>-36.464999999999989</c:v>
                </c:pt>
                <c:pt idx="14631">
                  <c:v>-36.462999999999994</c:v>
                </c:pt>
                <c:pt idx="14632">
                  <c:v>-36.460999999999999</c:v>
                </c:pt>
                <c:pt idx="14633">
                  <c:v>-36.458999999999996</c:v>
                </c:pt>
                <c:pt idx="14634">
                  <c:v>-36.456999999999994</c:v>
                </c:pt>
                <c:pt idx="14635">
                  <c:v>-36.454999999999998</c:v>
                </c:pt>
                <c:pt idx="14636">
                  <c:v>-36.452999999999996</c:v>
                </c:pt>
                <c:pt idx="14637">
                  <c:v>-36.450999999999993</c:v>
                </c:pt>
                <c:pt idx="14638">
                  <c:v>-36.448999999999998</c:v>
                </c:pt>
                <c:pt idx="14639">
                  <c:v>-36.446999999999996</c:v>
                </c:pt>
                <c:pt idx="14640">
                  <c:v>-36.444999999999993</c:v>
                </c:pt>
                <c:pt idx="14641">
                  <c:v>-36.442999999999998</c:v>
                </c:pt>
                <c:pt idx="14642">
                  <c:v>-36.440999999999995</c:v>
                </c:pt>
                <c:pt idx="14643">
                  <c:v>-36.438999999999993</c:v>
                </c:pt>
                <c:pt idx="14644">
                  <c:v>-36.436999999999998</c:v>
                </c:pt>
                <c:pt idx="14645">
                  <c:v>-36.434999999999995</c:v>
                </c:pt>
                <c:pt idx="14646">
                  <c:v>-36.432999999999993</c:v>
                </c:pt>
                <c:pt idx="14647">
                  <c:v>-36.430999999999997</c:v>
                </c:pt>
                <c:pt idx="14648">
                  <c:v>-36.428999999999995</c:v>
                </c:pt>
                <c:pt idx="14649">
                  <c:v>-36.426999999999992</c:v>
                </c:pt>
                <c:pt idx="14650">
                  <c:v>-36.424999999999997</c:v>
                </c:pt>
                <c:pt idx="14651">
                  <c:v>-36.422999999999995</c:v>
                </c:pt>
                <c:pt idx="14652">
                  <c:v>-36.420999999999992</c:v>
                </c:pt>
                <c:pt idx="14653">
                  <c:v>-36.418999999999997</c:v>
                </c:pt>
                <c:pt idx="14654">
                  <c:v>-36.416999999999994</c:v>
                </c:pt>
                <c:pt idx="14655">
                  <c:v>-36.414999999999992</c:v>
                </c:pt>
                <c:pt idx="14656">
                  <c:v>-36.412999999999997</c:v>
                </c:pt>
                <c:pt idx="14657">
                  <c:v>-36.410999999999994</c:v>
                </c:pt>
                <c:pt idx="14658">
                  <c:v>-36.408999999999992</c:v>
                </c:pt>
                <c:pt idx="14659">
                  <c:v>-36.406999999999996</c:v>
                </c:pt>
                <c:pt idx="14660">
                  <c:v>-36.404999999999994</c:v>
                </c:pt>
                <c:pt idx="14661">
                  <c:v>-36.402999999999992</c:v>
                </c:pt>
                <c:pt idx="14662">
                  <c:v>-36.400999999999996</c:v>
                </c:pt>
                <c:pt idx="14663">
                  <c:v>-36.398999999999994</c:v>
                </c:pt>
                <c:pt idx="14664">
                  <c:v>-36.396999999999991</c:v>
                </c:pt>
                <c:pt idx="14665">
                  <c:v>-36.394999999999996</c:v>
                </c:pt>
                <c:pt idx="14666">
                  <c:v>-36.392999999999994</c:v>
                </c:pt>
                <c:pt idx="14667">
                  <c:v>-36.390999999999991</c:v>
                </c:pt>
                <c:pt idx="14668">
                  <c:v>-36.388999999999996</c:v>
                </c:pt>
                <c:pt idx="14669">
                  <c:v>-36.386999999999993</c:v>
                </c:pt>
                <c:pt idx="14670">
                  <c:v>-36.384999999999991</c:v>
                </c:pt>
                <c:pt idx="14671">
                  <c:v>-36.382999999999996</c:v>
                </c:pt>
                <c:pt idx="14672">
                  <c:v>-36.380999999999993</c:v>
                </c:pt>
                <c:pt idx="14673">
                  <c:v>-36.378999999999991</c:v>
                </c:pt>
                <c:pt idx="14674">
                  <c:v>-36.376999999999995</c:v>
                </c:pt>
                <c:pt idx="14675">
                  <c:v>-36.374999999999993</c:v>
                </c:pt>
                <c:pt idx="14676">
                  <c:v>-36.37299999999999</c:v>
                </c:pt>
                <c:pt idx="14677">
                  <c:v>-36.370999999999995</c:v>
                </c:pt>
                <c:pt idx="14678">
                  <c:v>-36.368999999999993</c:v>
                </c:pt>
                <c:pt idx="14679">
                  <c:v>-36.36699999999999</c:v>
                </c:pt>
                <c:pt idx="14680">
                  <c:v>-36.364999999999995</c:v>
                </c:pt>
                <c:pt idx="14681">
                  <c:v>-36.363</c:v>
                </c:pt>
                <c:pt idx="14682">
                  <c:v>-36.36099999999999</c:v>
                </c:pt>
                <c:pt idx="14683">
                  <c:v>-36.358999999999995</c:v>
                </c:pt>
                <c:pt idx="14684">
                  <c:v>-36.356999999999999</c:v>
                </c:pt>
                <c:pt idx="14685">
                  <c:v>-36.35499999999999</c:v>
                </c:pt>
                <c:pt idx="14686">
                  <c:v>-36.352999999999994</c:v>
                </c:pt>
                <c:pt idx="14687">
                  <c:v>-36.350999999999999</c:v>
                </c:pt>
                <c:pt idx="14688">
                  <c:v>-36.34899999999999</c:v>
                </c:pt>
                <c:pt idx="14689">
                  <c:v>-36.346999999999994</c:v>
                </c:pt>
                <c:pt idx="14690">
                  <c:v>-36.344999999999999</c:v>
                </c:pt>
                <c:pt idx="14691">
                  <c:v>-36.342999999999989</c:v>
                </c:pt>
                <c:pt idx="14692">
                  <c:v>-36.340999999999994</c:v>
                </c:pt>
                <c:pt idx="14693">
                  <c:v>-36.338999999999999</c:v>
                </c:pt>
                <c:pt idx="14694">
                  <c:v>-36.336999999999989</c:v>
                </c:pt>
                <c:pt idx="14695">
                  <c:v>-36.334999999999994</c:v>
                </c:pt>
                <c:pt idx="14696">
                  <c:v>-36.332999999999998</c:v>
                </c:pt>
                <c:pt idx="14697">
                  <c:v>-36.330999999999996</c:v>
                </c:pt>
                <c:pt idx="14698">
                  <c:v>-36.328999999999994</c:v>
                </c:pt>
                <c:pt idx="14699">
                  <c:v>-36.326999999999998</c:v>
                </c:pt>
                <c:pt idx="14700">
                  <c:v>-36.324999999999996</c:v>
                </c:pt>
                <c:pt idx="14701">
                  <c:v>-36.322999999999993</c:v>
                </c:pt>
                <c:pt idx="14702">
                  <c:v>-36.320999999999998</c:v>
                </c:pt>
                <c:pt idx="14703">
                  <c:v>-36.318999999999996</c:v>
                </c:pt>
                <c:pt idx="14704">
                  <c:v>-36.316999999999993</c:v>
                </c:pt>
                <c:pt idx="14705">
                  <c:v>-36.314999999999998</c:v>
                </c:pt>
                <c:pt idx="14706">
                  <c:v>-36.312999999999995</c:v>
                </c:pt>
                <c:pt idx="14707">
                  <c:v>-36.310999999999993</c:v>
                </c:pt>
                <c:pt idx="14708">
                  <c:v>-36.308999999999997</c:v>
                </c:pt>
                <c:pt idx="14709">
                  <c:v>-36.306999999999995</c:v>
                </c:pt>
                <c:pt idx="14710">
                  <c:v>-36.304999999999993</c:v>
                </c:pt>
                <c:pt idx="14711">
                  <c:v>-36.302999999999997</c:v>
                </c:pt>
                <c:pt idx="14712">
                  <c:v>-36.300999999999995</c:v>
                </c:pt>
                <c:pt idx="14713">
                  <c:v>-36.298999999999992</c:v>
                </c:pt>
                <c:pt idx="14714">
                  <c:v>-36.296999999999997</c:v>
                </c:pt>
                <c:pt idx="14715">
                  <c:v>-36.294999999999995</c:v>
                </c:pt>
                <c:pt idx="14716">
                  <c:v>-36.292999999999992</c:v>
                </c:pt>
                <c:pt idx="14717">
                  <c:v>-36.290999999999997</c:v>
                </c:pt>
                <c:pt idx="14718">
                  <c:v>-36.288999999999994</c:v>
                </c:pt>
                <c:pt idx="14719">
                  <c:v>-36.286999999999992</c:v>
                </c:pt>
                <c:pt idx="14720">
                  <c:v>-36.284999999999997</c:v>
                </c:pt>
                <c:pt idx="14721">
                  <c:v>-36.282999999999994</c:v>
                </c:pt>
                <c:pt idx="14722">
                  <c:v>-36.280999999999992</c:v>
                </c:pt>
                <c:pt idx="14723">
                  <c:v>-36.278999999999996</c:v>
                </c:pt>
                <c:pt idx="14724">
                  <c:v>-36.276999999999994</c:v>
                </c:pt>
                <c:pt idx="14725">
                  <c:v>-36.274999999999991</c:v>
                </c:pt>
                <c:pt idx="14726">
                  <c:v>-36.272999999999996</c:v>
                </c:pt>
                <c:pt idx="14727">
                  <c:v>-36.270999999999994</c:v>
                </c:pt>
                <c:pt idx="14728">
                  <c:v>-36.268999999999991</c:v>
                </c:pt>
                <c:pt idx="14729">
                  <c:v>-36.266999999999996</c:v>
                </c:pt>
                <c:pt idx="14730">
                  <c:v>-36.264999999999993</c:v>
                </c:pt>
                <c:pt idx="14731">
                  <c:v>-36.262999999999991</c:v>
                </c:pt>
                <c:pt idx="14732">
                  <c:v>-36.260999999999996</c:v>
                </c:pt>
                <c:pt idx="14733">
                  <c:v>-36.258999999999993</c:v>
                </c:pt>
                <c:pt idx="14734">
                  <c:v>-36.256999999999991</c:v>
                </c:pt>
                <c:pt idx="14735">
                  <c:v>-36.254999999999995</c:v>
                </c:pt>
                <c:pt idx="14736">
                  <c:v>-36.252999999999993</c:v>
                </c:pt>
                <c:pt idx="14737">
                  <c:v>-36.250999999999991</c:v>
                </c:pt>
                <c:pt idx="14738">
                  <c:v>-36.248999999999995</c:v>
                </c:pt>
                <c:pt idx="14739">
                  <c:v>-36.246999999999993</c:v>
                </c:pt>
                <c:pt idx="14740">
                  <c:v>-36.24499999999999</c:v>
                </c:pt>
                <c:pt idx="14741">
                  <c:v>-36.242999999999995</c:v>
                </c:pt>
                <c:pt idx="14742">
                  <c:v>-36.240999999999993</c:v>
                </c:pt>
                <c:pt idx="14743">
                  <c:v>-36.23899999999999</c:v>
                </c:pt>
                <c:pt idx="14744">
                  <c:v>-36.236999999999995</c:v>
                </c:pt>
                <c:pt idx="14745">
                  <c:v>-36.234999999999999</c:v>
                </c:pt>
                <c:pt idx="14746">
                  <c:v>-36.23299999999999</c:v>
                </c:pt>
                <c:pt idx="14747">
                  <c:v>-36.230999999999995</c:v>
                </c:pt>
                <c:pt idx="14748">
                  <c:v>-36.228999999999999</c:v>
                </c:pt>
                <c:pt idx="14749">
                  <c:v>-36.22699999999999</c:v>
                </c:pt>
                <c:pt idx="14750">
                  <c:v>-36.224999999999994</c:v>
                </c:pt>
                <c:pt idx="14751">
                  <c:v>-36.222999999999999</c:v>
                </c:pt>
                <c:pt idx="14752">
                  <c:v>-36.220999999999989</c:v>
                </c:pt>
                <c:pt idx="14753">
                  <c:v>-36.218999999999994</c:v>
                </c:pt>
                <c:pt idx="14754">
                  <c:v>-36.216999999999999</c:v>
                </c:pt>
                <c:pt idx="14755">
                  <c:v>-36.214999999999989</c:v>
                </c:pt>
                <c:pt idx="14756">
                  <c:v>-36.212999999999994</c:v>
                </c:pt>
                <c:pt idx="14757">
                  <c:v>-36.210999999999999</c:v>
                </c:pt>
                <c:pt idx="14758">
                  <c:v>-36.208999999999996</c:v>
                </c:pt>
                <c:pt idx="14759">
                  <c:v>-36.206999999999994</c:v>
                </c:pt>
                <c:pt idx="14760">
                  <c:v>-36.204999999999998</c:v>
                </c:pt>
                <c:pt idx="14761">
                  <c:v>-36.202999999999996</c:v>
                </c:pt>
                <c:pt idx="14762">
                  <c:v>-36.200999999999993</c:v>
                </c:pt>
                <c:pt idx="14763">
                  <c:v>-36.198999999999998</c:v>
                </c:pt>
                <c:pt idx="14764">
                  <c:v>-36.196999999999996</c:v>
                </c:pt>
                <c:pt idx="14765">
                  <c:v>-36.194999999999993</c:v>
                </c:pt>
                <c:pt idx="14766">
                  <c:v>-36.192999999999998</c:v>
                </c:pt>
                <c:pt idx="14767">
                  <c:v>-36.190999999999995</c:v>
                </c:pt>
                <c:pt idx="14768">
                  <c:v>-36.188999999999993</c:v>
                </c:pt>
                <c:pt idx="14769">
                  <c:v>-36.186999999999998</c:v>
                </c:pt>
                <c:pt idx="14770">
                  <c:v>-36.184999999999995</c:v>
                </c:pt>
                <c:pt idx="14771">
                  <c:v>-36.182999999999993</c:v>
                </c:pt>
                <c:pt idx="14772">
                  <c:v>-36.180999999999997</c:v>
                </c:pt>
                <c:pt idx="14773">
                  <c:v>-36.178999999999995</c:v>
                </c:pt>
                <c:pt idx="14774">
                  <c:v>-36.176999999999992</c:v>
                </c:pt>
                <c:pt idx="14775">
                  <c:v>-36.174999999999997</c:v>
                </c:pt>
                <c:pt idx="14776">
                  <c:v>-36.172999999999995</c:v>
                </c:pt>
                <c:pt idx="14777">
                  <c:v>-36.170999999999992</c:v>
                </c:pt>
                <c:pt idx="14778">
                  <c:v>-36.168999999999997</c:v>
                </c:pt>
                <c:pt idx="14779">
                  <c:v>-36.166999999999994</c:v>
                </c:pt>
                <c:pt idx="14780">
                  <c:v>-36.164999999999992</c:v>
                </c:pt>
                <c:pt idx="14781">
                  <c:v>-36.162999999999997</c:v>
                </c:pt>
                <c:pt idx="14782">
                  <c:v>-36.160999999999994</c:v>
                </c:pt>
                <c:pt idx="14783">
                  <c:v>-36.158999999999992</c:v>
                </c:pt>
                <c:pt idx="14784">
                  <c:v>-36.156999999999996</c:v>
                </c:pt>
                <c:pt idx="14785">
                  <c:v>-36.154999999999994</c:v>
                </c:pt>
                <c:pt idx="14786">
                  <c:v>-36.152999999999992</c:v>
                </c:pt>
                <c:pt idx="14787">
                  <c:v>-36.150999999999996</c:v>
                </c:pt>
                <c:pt idx="14788">
                  <c:v>-36.148999999999994</c:v>
                </c:pt>
                <c:pt idx="14789">
                  <c:v>-36.146999999999991</c:v>
                </c:pt>
                <c:pt idx="14790">
                  <c:v>-36.144999999999996</c:v>
                </c:pt>
                <c:pt idx="14791">
                  <c:v>-36.142999999999994</c:v>
                </c:pt>
                <c:pt idx="14792">
                  <c:v>-36.140999999999991</c:v>
                </c:pt>
                <c:pt idx="14793">
                  <c:v>-36.138999999999996</c:v>
                </c:pt>
                <c:pt idx="14794">
                  <c:v>-36.136999999999993</c:v>
                </c:pt>
                <c:pt idx="14795">
                  <c:v>-36.134999999999991</c:v>
                </c:pt>
                <c:pt idx="14796">
                  <c:v>-36.132999999999996</c:v>
                </c:pt>
                <c:pt idx="14797">
                  <c:v>-36.130999999999993</c:v>
                </c:pt>
                <c:pt idx="14798">
                  <c:v>-36.128999999999991</c:v>
                </c:pt>
                <c:pt idx="14799">
                  <c:v>-36.126999999999995</c:v>
                </c:pt>
                <c:pt idx="14800">
                  <c:v>-36.124999999999993</c:v>
                </c:pt>
                <c:pt idx="14801">
                  <c:v>-36.12299999999999</c:v>
                </c:pt>
                <c:pt idx="14802">
                  <c:v>-36.120999999999995</c:v>
                </c:pt>
                <c:pt idx="14803">
                  <c:v>-36.118999999999993</c:v>
                </c:pt>
                <c:pt idx="14804">
                  <c:v>-36.11699999999999</c:v>
                </c:pt>
                <c:pt idx="14805">
                  <c:v>-36.114999999999995</c:v>
                </c:pt>
                <c:pt idx="14806">
                  <c:v>-36.113</c:v>
                </c:pt>
                <c:pt idx="14807">
                  <c:v>-36.11099999999999</c:v>
                </c:pt>
                <c:pt idx="14808">
                  <c:v>-36.108999999999995</c:v>
                </c:pt>
                <c:pt idx="14809">
                  <c:v>-36.106999999999999</c:v>
                </c:pt>
                <c:pt idx="14810">
                  <c:v>-36.10499999999999</c:v>
                </c:pt>
                <c:pt idx="14811">
                  <c:v>-36.102999999999994</c:v>
                </c:pt>
                <c:pt idx="14812">
                  <c:v>-36.100999999999999</c:v>
                </c:pt>
                <c:pt idx="14813">
                  <c:v>-36.09899999999999</c:v>
                </c:pt>
                <c:pt idx="14814">
                  <c:v>-36.096999999999994</c:v>
                </c:pt>
                <c:pt idx="14815">
                  <c:v>-36.094999999999999</c:v>
                </c:pt>
                <c:pt idx="14816">
                  <c:v>-36.092999999999989</c:v>
                </c:pt>
                <c:pt idx="14817">
                  <c:v>-36.090999999999994</c:v>
                </c:pt>
                <c:pt idx="14818">
                  <c:v>-36.088999999999999</c:v>
                </c:pt>
                <c:pt idx="14819">
                  <c:v>-36.086999999999989</c:v>
                </c:pt>
                <c:pt idx="14820">
                  <c:v>-36.084999999999994</c:v>
                </c:pt>
                <c:pt idx="14821">
                  <c:v>-36.082999999999998</c:v>
                </c:pt>
                <c:pt idx="14822">
                  <c:v>-36.080999999999996</c:v>
                </c:pt>
                <c:pt idx="14823">
                  <c:v>-36.078999999999994</c:v>
                </c:pt>
                <c:pt idx="14824">
                  <c:v>-36.076999999999998</c:v>
                </c:pt>
                <c:pt idx="14825">
                  <c:v>-36.074999999999996</c:v>
                </c:pt>
                <c:pt idx="14826">
                  <c:v>-36.072999999999993</c:v>
                </c:pt>
                <c:pt idx="14827">
                  <c:v>-36.070999999999998</c:v>
                </c:pt>
                <c:pt idx="14828">
                  <c:v>-36.068999999999996</c:v>
                </c:pt>
                <c:pt idx="14829">
                  <c:v>-36.066999999999993</c:v>
                </c:pt>
                <c:pt idx="14830">
                  <c:v>-36.064999999999998</c:v>
                </c:pt>
                <c:pt idx="14831">
                  <c:v>-36.062999999999995</c:v>
                </c:pt>
                <c:pt idx="14832">
                  <c:v>-36.060999999999993</c:v>
                </c:pt>
                <c:pt idx="14833">
                  <c:v>-36.058999999999997</c:v>
                </c:pt>
                <c:pt idx="14834">
                  <c:v>-36.056999999999995</c:v>
                </c:pt>
                <c:pt idx="14835">
                  <c:v>-36.054999999999993</c:v>
                </c:pt>
                <c:pt idx="14836">
                  <c:v>-36.052999999999997</c:v>
                </c:pt>
                <c:pt idx="14837">
                  <c:v>-36.050999999999995</c:v>
                </c:pt>
                <c:pt idx="14838">
                  <c:v>-36.048999999999992</c:v>
                </c:pt>
                <c:pt idx="14839">
                  <c:v>-36.046999999999997</c:v>
                </c:pt>
                <c:pt idx="14840">
                  <c:v>-36.044999999999995</c:v>
                </c:pt>
                <c:pt idx="14841">
                  <c:v>-36.042999999999992</c:v>
                </c:pt>
                <c:pt idx="14842">
                  <c:v>-36.040999999999997</c:v>
                </c:pt>
                <c:pt idx="14843">
                  <c:v>-36.038999999999994</c:v>
                </c:pt>
                <c:pt idx="14844">
                  <c:v>-36.036999999999992</c:v>
                </c:pt>
                <c:pt idx="14845">
                  <c:v>-36.034999999999997</c:v>
                </c:pt>
                <c:pt idx="14846">
                  <c:v>-36.032999999999994</c:v>
                </c:pt>
                <c:pt idx="14847">
                  <c:v>-36.030999999999992</c:v>
                </c:pt>
                <c:pt idx="14848">
                  <c:v>-36.028999999999996</c:v>
                </c:pt>
                <c:pt idx="14849">
                  <c:v>-36.026999999999994</c:v>
                </c:pt>
                <c:pt idx="14850">
                  <c:v>-36.024999999999991</c:v>
                </c:pt>
                <c:pt idx="14851">
                  <c:v>-36.022999999999996</c:v>
                </c:pt>
                <c:pt idx="14852">
                  <c:v>-36.020999999999994</c:v>
                </c:pt>
                <c:pt idx="14853">
                  <c:v>-36.018999999999991</c:v>
                </c:pt>
                <c:pt idx="14854">
                  <c:v>-36.016999999999996</c:v>
                </c:pt>
                <c:pt idx="14855">
                  <c:v>-36.014999999999993</c:v>
                </c:pt>
                <c:pt idx="14856">
                  <c:v>-36.012999999999991</c:v>
                </c:pt>
                <c:pt idx="14857">
                  <c:v>-36.010999999999996</c:v>
                </c:pt>
                <c:pt idx="14858">
                  <c:v>-36.008999999999993</c:v>
                </c:pt>
                <c:pt idx="14859">
                  <c:v>-36.006999999999991</c:v>
                </c:pt>
                <c:pt idx="14860">
                  <c:v>-36.004999999999995</c:v>
                </c:pt>
                <c:pt idx="14861">
                  <c:v>-36.002999999999993</c:v>
                </c:pt>
                <c:pt idx="14862">
                  <c:v>-36.000999999999991</c:v>
                </c:pt>
                <c:pt idx="14863">
                  <c:v>-35.998999999999995</c:v>
                </c:pt>
                <c:pt idx="14864">
                  <c:v>-35.996999999999993</c:v>
                </c:pt>
                <c:pt idx="14865">
                  <c:v>-35.99499999999999</c:v>
                </c:pt>
                <c:pt idx="14866">
                  <c:v>-35.992999999999995</c:v>
                </c:pt>
                <c:pt idx="14867">
                  <c:v>-35.990999999999993</c:v>
                </c:pt>
                <c:pt idx="14868">
                  <c:v>-35.98899999999999</c:v>
                </c:pt>
                <c:pt idx="14869">
                  <c:v>-35.986999999999995</c:v>
                </c:pt>
                <c:pt idx="14870">
                  <c:v>-35.984999999999999</c:v>
                </c:pt>
                <c:pt idx="14871">
                  <c:v>-35.98299999999999</c:v>
                </c:pt>
                <c:pt idx="14872">
                  <c:v>-35.980999999999995</c:v>
                </c:pt>
                <c:pt idx="14873">
                  <c:v>-35.978999999999999</c:v>
                </c:pt>
                <c:pt idx="14874">
                  <c:v>-35.97699999999999</c:v>
                </c:pt>
                <c:pt idx="14875">
                  <c:v>-35.974999999999994</c:v>
                </c:pt>
                <c:pt idx="14876">
                  <c:v>-35.972999999999999</c:v>
                </c:pt>
                <c:pt idx="14877">
                  <c:v>-35.970999999999989</c:v>
                </c:pt>
                <c:pt idx="14878">
                  <c:v>-35.968999999999994</c:v>
                </c:pt>
                <c:pt idx="14879">
                  <c:v>-35.966999999999999</c:v>
                </c:pt>
                <c:pt idx="14880">
                  <c:v>-35.964999999999989</c:v>
                </c:pt>
                <c:pt idx="14881">
                  <c:v>-35.962999999999994</c:v>
                </c:pt>
                <c:pt idx="14882">
                  <c:v>-35.960999999999999</c:v>
                </c:pt>
                <c:pt idx="14883">
                  <c:v>-35.958999999999996</c:v>
                </c:pt>
                <c:pt idx="14884">
                  <c:v>-35.956999999999994</c:v>
                </c:pt>
                <c:pt idx="14885">
                  <c:v>-35.954999999999998</c:v>
                </c:pt>
                <c:pt idx="14886">
                  <c:v>-35.952999999999996</c:v>
                </c:pt>
                <c:pt idx="14887">
                  <c:v>-35.950999999999993</c:v>
                </c:pt>
                <c:pt idx="14888">
                  <c:v>-35.948999999999998</c:v>
                </c:pt>
                <c:pt idx="14889">
                  <c:v>-35.946999999999996</c:v>
                </c:pt>
                <c:pt idx="14890">
                  <c:v>-35.944999999999993</c:v>
                </c:pt>
                <c:pt idx="14891">
                  <c:v>-35.942999999999998</c:v>
                </c:pt>
                <c:pt idx="14892">
                  <c:v>-35.940999999999995</c:v>
                </c:pt>
                <c:pt idx="14893">
                  <c:v>-35.938999999999993</c:v>
                </c:pt>
                <c:pt idx="14894">
                  <c:v>-35.936999999999998</c:v>
                </c:pt>
                <c:pt idx="14895">
                  <c:v>-35.934999999999995</c:v>
                </c:pt>
                <c:pt idx="14896">
                  <c:v>-35.932999999999993</c:v>
                </c:pt>
                <c:pt idx="14897">
                  <c:v>-35.930999999999997</c:v>
                </c:pt>
                <c:pt idx="14898">
                  <c:v>-35.928999999999995</c:v>
                </c:pt>
                <c:pt idx="14899">
                  <c:v>-35.926999999999992</c:v>
                </c:pt>
                <c:pt idx="14900">
                  <c:v>-35.924999999999997</c:v>
                </c:pt>
                <c:pt idx="14901">
                  <c:v>-35.922999999999995</c:v>
                </c:pt>
                <c:pt idx="14902">
                  <c:v>-35.920999999999992</c:v>
                </c:pt>
                <c:pt idx="14903">
                  <c:v>-35.918999999999997</c:v>
                </c:pt>
                <c:pt idx="14904">
                  <c:v>-35.916999999999994</c:v>
                </c:pt>
                <c:pt idx="14905">
                  <c:v>-35.914999999999992</c:v>
                </c:pt>
                <c:pt idx="14906">
                  <c:v>-35.912999999999997</c:v>
                </c:pt>
                <c:pt idx="14907">
                  <c:v>-35.910999999999994</c:v>
                </c:pt>
                <c:pt idx="14908">
                  <c:v>-35.908999999999992</c:v>
                </c:pt>
                <c:pt idx="14909">
                  <c:v>-35.906999999999996</c:v>
                </c:pt>
                <c:pt idx="14910">
                  <c:v>-35.904999999999994</c:v>
                </c:pt>
                <c:pt idx="14911">
                  <c:v>-35.902999999999992</c:v>
                </c:pt>
                <c:pt idx="14912">
                  <c:v>-35.900999999999996</c:v>
                </c:pt>
                <c:pt idx="14913">
                  <c:v>-35.898999999999994</c:v>
                </c:pt>
                <c:pt idx="14914">
                  <c:v>-35.896999999999991</c:v>
                </c:pt>
                <c:pt idx="14915">
                  <c:v>-35.894999999999996</c:v>
                </c:pt>
                <c:pt idx="14916">
                  <c:v>-35.892999999999994</c:v>
                </c:pt>
                <c:pt idx="14917">
                  <c:v>-35.890999999999991</c:v>
                </c:pt>
                <c:pt idx="14918">
                  <c:v>-35.888999999999996</c:v>
                </c:pt>
                <c:pt idx="14919">
                  <c:v>-35.886999999999993</c:v>
                </c:pt>
                <c:pt idx="14920">
                  <c:v>-35.884999999999991</c:v>
                </c:pt>
                <c:pt idx="14921">
                  <c:v>-35.882999999999996</c:v>
                </c:pt>
                <c:pt idx="14922">
                  <c:v>-35.880999999999993</c:v>
                </c:pt>
                <c:pt idx="14923">
                  <c:v>-35.878999999999991</c:v>
                </c:pt>
                <c:pt idx="14924">
                  <c:v>-35.876999999999995</c:v>
                </c:pt>
                <c:pt idx="14925">
                  <c:v>-35.874999999999993</c:v>
                </c:pt>
                <c:pt idx="14926">
                  <c:v>-35.87299999999999</c:v>
                </c:pt>
                <c:pt idx="14927">
                  <c:v>-35.870999999999995</c:v>
                </c:pt>
                <c:pt idx="14928">
                  <c:v>-35.868999999999993</c:v>
                </c:pt>
                <c:pt idx="14929">
                  <c:v>-35.86699999999999</c:v>
                </c:pt>
                <c:pt idx="14930">
                  <c:v>-35.864999999999995</c:v>
                </c:pt>
                <c:pt idx="14931">
                  <c:v>-35.863</c:v>
                </c:pt>
                <c:pt idx="14932">
                  <c:v>-35.86099999999999</c:v>
                </c:pt>
                <c:pt idx="14933">
                  <c:v>-35.858999999999995</c:v>
                </c:pt>
                <c:pt idx="14934">
                  <c:v>-35.856999999999999</c:v>
                </c:pt>
                <c:pt idx="14935">
                  <c:v>-35.85499999999999</c:v>
                </c:pt>
                <c:pt idx="14936">
                  <c:v>-35.852999999999994</c:v>
                </c:pt>
                <c:pt idx="14937">
                  <c:v>-35.850999999999999</c:v>
                </c:pt>
                <c:pt idx="14938">
                  <c:v>-35.84899999999999</c:v>
                </c:pt>
                <c:pt idx="14939">
                  <c:v>-35.846999999999994</c:v>
                </c:pt>
                <c:pt idx="14940">
                  <c:v>-35.844999999999999</c:v>
                </c:pt>
                <c:pt idx="14941">
                  <c:v>-35.842999999999989</c:v>
                </c:pt>
                <c:pt idx="14942">
                  <c:v>-35.840999999999994</c:v>
                </c:pt>
                <c:pt idx="14943">
                  <c:v>-35.838999999999999</c:v>
                </c:pt>
                <c:pt idx="14944">
                  <c:v>-35.836999999999989</c:v>
                </c:pt>
                <c:pt idx="14945">
                  <c:v>-35.834999999999994</c:v>
                </c:pt>
                <c:pt idx="14946">
                  <c:v>-35.832999999999998</c:v>
                </c:pt>
                <c:pt idx="14947">
                  <c:v>-35.830999999999996</c:v>
                </c:pt>
                <c:pt idx="14948">
                  <c:v>-35.828999999999994</c:v>
                </c:pt>
                <c:pt idx="14949">
                  <c:v>-35.826999999999998</c:v>
                </c:pt>
                <c:pt idx="14950">
                  <c:v>-35.824999999999996</c:v>
                </c:pt>
                <c:pt idx="14951">
                  <c:v>-35.822999999999993</c:v>
                </c:pt>
                <c:pt idx="14952">
                  <c:v>-35.820999999999998</c:v>
                </c:pt>
                <c:pt idx="14953">
                  <c:v>-35.818999999999996</c:v>
                </c:pt>
                <c:pt idx="14954">
                  <c:v>-35.816999999999993</c:v>
                </c:pt>
                <c:pt idx="14955">
                  <c:v>-35.814999999999998</c:v>
                </c:pt>
                <c:pt idx="14956">
                  <c:v>-35.812999999999995</c:v>
                </c:pt>
                <c:pt idx="14957">
                  <c:v>-35.810999999999993</c:v>
                </c:pt>
                <c:pt idx="14958">
                  <c:v>-35.808999999999997</c:v>
                </c:pt>
                <c:pt idx="14959">
                  <c:v>-35.806999999999995</c:v>
                </c:pt>
                <c:pt idx="14960">
                  <c:v>-35.804999999999993</c:v>
                </c:pt>
                <c:pt idx="14961">
                  <c:v>-35.802999999999997</c:v>
                </c:pt>
                <c:pt idx="14962">
                  <c:v>-35.800999999999995</c:v>
                </c:pt>
                <c:pt idx="14963">
                  <c:v>-35.798999999999992</c:v>
                </c:pt>
                <c:pt idx="14964">
                  <c:v>-35.796999999999997</c:v>
                </c:pt>
                <c:pt idx="14965">
                  <c:v>-35.794999999999995</c:v>
                </c:pt>
                <c:pt idx="14966">
                  <c:v>-35.792999999999992</c:v>
                </c:pt>
                <c:pt idx="14967">
                  <c:v>-35.790999999999997</c:v>
                </c:pt>
                <c:pt idx="14968">
                  <c:v>-35.788999999999994</c:v>
                </c:pt>
                <c:pt idx="14969">
                  <c:v>-35.786999999999992</c:v>
                </c:pt>
                <c:pt idx="14970">
                  <c:v>-35.784999999999997</c:v>
                </c:pt>
                <c:pt idx="14971">
                  <c:v>-35.782999999999994</c:v>
                </c:pt>
                <c:pt idx="14972">
                  <c:v>-35.780999999999992</c:v>
                </c:pt>
                <c:pt idx="14973">
                  <c:v>-35.778999999999996</c:v>
                </c:pt>
                <c:pt idx="14974">
                  <c:v>-35.776999999999994</c:v>
                </c:pt>
                <c:pt idx="14975">
                  <c:v>-35.774999999999991</c:v>
                </c:pt>
                <c:pt idx="14976">
                  <c:v>-35.772999999999996</c:v>
                </c:pt>
                <c:pt idx="14977">
                  <c:v>-35.770999999999994</c:v>
                </c:pt>
                <c:pt idx="14978">
                  <c:v>-35.768999999999991</c:v>
                </c:pt>
                <c:pt idx="14979">
                  <c:v>-35.766999999999996</c:v>
                </c:pt>
                <c:pt idx="14980">
                  <c:v>-35.764999999999993</c:v>
                </c:pt>
                <c:pt idx="14981">
                  <c:v>-35.762999999999991</c:v>
                </c:pt>
                <c:pt idx="14982">
                  <c:v>-35.760999999999996</c:v>
                </c:pt>
                <c:pt idx="14983">
                  <c:v>-35.758999999999993</c:v>
                </c:pt>
                <c:pt idx="14984">
                  <c:v>-35.756999999999991</c:v>
                </c:pt>
                <c:pt idx="14985">
                  <c:v>-35.754999999999995</c:v>
                </c:pt>
                <c:pt idx="14986">
                  <c:v>-35.752999999999993</c:v>
                </c:pt>
                <c:pt idx="14987">
                  <c:v>-35.750999999999991</c:v>
                </c:pt>
                <c:pt idx="14988">
                  <c:v>-35.748999999999995</c:v>
                </c:pt>
                <c:pt idx="14989">
                  <c:v>-35.746999999999993</c:v>
                </c:pt>
                <c:pt idx="14990">
                  <c:v>-35.74499999999999</c:v>
                </c:pt>
                <c:pt idx="14991">
                  <c:v>-35.742999999999995</c:v>
                </c:pt>
                <c:pt idx="14992">
                  <c:v>-35.740999999999993</c:v>
                </c:pt>
                <c:pt idx="14993">
                  <c:v>-35.73899999999999</c:v>
                </c:pt>
                <c:pt idx="14994">
                  <c:v>-35.736999999999995</c:v>
                </c:pt>
                <c:pt idx="14995">
                  <c:v>-35.734999999999999</c:v>
                </c:pt>
                <c:pt idx="14996">
                  <c:v>-35.73299999999999</c:v>
                </c:pt>
                <c:pt idx="14997">
                  <c:v>-35.730999999999995</c:v>
                </c:pt>
                <c:pt idx="14998">
                  <c:v>-35.728999999999999</c:v>
                </c:pt>
                <c:pt idx="14999">
                  <c:v>-35.72699999999999</c:v>
                </c:pt>
                <c:pt idx="15000">
                  <c:v>-35.724999999999994</c:v>
                </c:pt>
                <c:pt idx="15001">
                  <c:v>-35.722999999999999</c:v>
                </c:pt>
                <c:pt idx="15002">
                  <c:v>-35.720999999999989</c:v>
                </c:pt>
                <c:pt idx="15003">
                  <c:v>-35.718999999999994</c:v>
                </c:pt>
                <c:pt idx="15004">
                  <c:v>-35.716999999999999</c:v>
                </c:pt>
                <c:pt idx="15005">
                  <c:v>-35.714999999999989</c:v>
                </c:pt>
                <c:pt idx="15006">
                  <c:v>-35.712999999999994</c:v>
                </c:pt>
                <c:pt idx="15007">
                  <c:v>-35.710999999999999</c:v>
                </c:pt>
                <c:pt idx="15008">
                  <c:v>-35.708999999999996</c:v>
                </c:pt>
                <c:pt idx="15009">
                  <c:v>-35.706999999999994</c:v>
                </c:pt>
                <c:pt idx="15010">
                  <c:v>-35.704999999999998</c:v>
                </c:pt>
                <c:pt idx="15011">
                  <c:v>-35.702999999999996</c:v>
                </c:pt>
                <c:pt idx="15012">
                  <c:v>-35.700999999999993</c:v>
                </c:pt>
                <c:pt idx="15013">
                  <c:v>-35.698999999999998</c:v>
                </c:pt>
                <c:pt idx="15014">
                  <c:v>-35.696999999999996</c:v>
                </c:pt>
                <c:pt idx="15015">
                  <c:v>-35.694999999999993</c:v>
                </c:pt>
                <c:pt idx="15016">
                  <c:v>-35.692999999999998</c:v>
                </c:pt>
                <c:pt idx="15017">
                  <c:v>-35.690999999999995</c:v>
                </c:pt>
                <c:pt idx="15018">
                  <c:v>-35.688999999999993</c:v>
                </c:pt>
                <c:pt idx="15019">
                  <c:v>-35.686999999999998</c:v>
                </c:pt>
                <c:pt idx="15020">
                  <c:v>-35.684999999999995</c:v>
                </c:pt>
                <c:pt idx="15021">
                  <c:v>-35.682999999999993</c:v>
                </c:pt>
                <c:pt idx="15022">
                  <c:v>-35.680999999999997</c:v>
                </c:pt>
                <c:pt idx="15023">
                  <c:v>-35.678999999999995</c:v>
                </c:pt>
                <c:pt idx="15024">
                  <c:v>-35.676999999999992</c:v>
                </c:pt>
                <c:pt idx="15025">
                  <c:v>-35.674999999999997</c:v>
                </c:pt>
                <c:pt idx="15026">
                  <c:v>-35.672999999999995</c:v>
                </c:pt>
                <c:pt idx="15027">
                  <c:v>-35.670999999999992</c:v>
                </c:pt>
                <c:pt idx="15028">
                  <c:v>-35.668999999999997</c:v>
                </c:pt>
                <c:pt idx="15029">
                  <c:v>-35.666999999999994</c:v>
                </c:pt>
                <c:pt idx="15030">
                  <c:v>-35.664999999999992</c:v>
                </c:pt>
                <c:pt idx="15031">
                  <c:v>-35.662999999999997</c:v>
                </c:pt>
                <c:pt idx="15032">
                  <c:v>-35.660999999999994</c:v>
                </c:pt>
                <c:pt idx="15033">
                  <c:v>-35.658999999999992</c:v>
                </c:pt>
                <c:pt idx="15034">
                  <c:v>-35.656999999999996</c:v>
                </c:pt>
                <c:pt idx="15035">
                  <c:v>-35.654999999999994</c:v>
                </c:pt>
                <c:pt idx="15036">
                  <c:v>-35.652999999999992</c:v>
                </c:pt>
                <c:pt idx="15037">
                  <c:v>-35.650999999999996</c:v>
                </c:pt>
                <c:pt idx="15038">
                  <c:v>-35.648999999999994</c:v>
                </c:pt>
                <c:pt idx="15039">
                  <c:v>-35.646999999999991</c:v>
                </c:pt>
                <c:pt idx="15040">
                  <c:v>-35.644999999999996</c:v>
                </c:pt>
                <c:pt idx="15041">
                  <c:v>-35.642999999999994</c:v>
                </c:pt>
                <c:pt idx="15042">
                  <c:v>-35.640999999999991</c:v>
                </c:pt>
                <c:pt idx="15043">
                  <c:v>-35.638999999999996</c:v>
                </c:pt>
                <c:pt idx="15044">
                  <c:v>-35.636999999999993</c:v>
                </c:pt>
                <c:pt idx="15045">
                  <c:v>-35.634999999999991</c:v>
                </c:pt>
                <c:pt idx="15046">
                  <c:v>-35.632999999999996</c:v>
                </c:pt>
                <c:pt idx="15047">
                  <c:v>-35.630999999999993</c:v>
                </c:pt>
                <c:pt idx="15048">
                  <c:v>-35.628999999999991</c:v>
                </c:pt>
                <c:pt idx="15049">
                  <c:v>-35.626999999999995</c:v>
                </c:pt>
                <c:pt idx="15050">
                  <c:v>-35.624999999999993</c:v>
                </c:pt>
                <c:pt idx="15051">
                  <c:v>-35.62299999999999</c:v>
                </c:pt>
                <c:pt idx="15052">
                  <c:v>-35.620999999999995</c:v>
                </c:pt>
                <c:pt idx="15053">
                  <c:v>-35.618999999999993</c:v>
                </c:pt>
                <c:pt idx="15054">
                  <c:v>-35.61699999999999</c:v>
                </c:pt>
                <c:pt idx="15055">
                  <c:v>-35.614999999999995</c:v>
                </c:pt>
                <c:pt idx="15056">
                  <c:v>-35.613</c:v>
                </c:pt>
                <c:pt idx="15057">
                  <c:v>-35.61099999999999</c:v>
                </c:pt>
                <c:pt idx="15058">
                  <c:v>-35.608999999999995</c:v>
                </c:pt>
                <c:pt idx="15059">
                  <c:v>-35.606999999999999</c:v>
                </c:pt>
                <c:pt idx="15060">
                  <c:v>-35.60499999999999</c:v>
                </c:pt>
                <c:pt idx="15061">
                  <c:v>-35.602999999999994</c:v>
                </c:pt>
                <c:pt idx="15062">
                  <c:v>-35.600999999999999</c:v>
                </c:pt>
                <c:pt idx="15063">
                  <c:v>-35.59899999999999</c:v>
                </c:pt>
                <c:pt idx="15064">
                  <c:v>-35.596999999999994</c:v>
                </c:pt>
                <c:pt idx="15065">
                  <c:v>-35.594999999999999</c:v>
                </c:pt>
                <c:pt idx="15066">
                  <c:v>-35.592999999999989</c:v>
                </c:pt>
                <c:pt idx="15067">
                  <c:v>-35.590999999999994</c:v>
                </c:pt>
                <c:pt idx="15068">
                  <c:v>-35.588999999999999</c:v>
                </c:pt>
                <c:pt idx="15069">
                  <c:v>-35.586999999999989</c:v>
                </c:pt>
                <c:pt idx="15070">
                  <c:v>-35.584999999999994</c:v>
                </c:pt>
                <c:pt idx="15071">
                  <c:v>-35.582999999999998</c:v>
                </c:pt>
                <c:pt idx="15072">
                  <c:v>-35.580999999999996</c:v>
                </c:pt>
                <c:pt idx="15073">
                  <c:v>-35.578999999999994</c:v>
                </c:pt>
                <c:pt idx="15074">
                  <c:v>-35.576999999999998</c:v>
                </c:pt>
                <c:pt idx="15075">
                  <c:v>-35.574999999999996</c:v>
                </c:pt>
                <c:pt idx="15076">
                  <c:v>-35.572999999999993</c:v>
                </c:pt>
                <c:pt idx="15077">
                  <c:v>-35.570999999999998</c:v>
                </c:pt>
                <c:pt idx="15078">
                  <c:v>-35.568999999999996</c:v>
                </c:pt>
                <c:pt idx="15079">
                  <c:v>-35.566999999999993</c:v>
                </c:pt>
                <c:pt idx="15080">
                  <c:v>-35.564999999999998</c:v>
                </c:pt>
                <c:pt idx="15081">
                  <c:v>-35.562999999999995</c:v>
                </c:pt>
                <c:pt idx="15082">
                  <c:v>-35.560999999999993</c:v>
                </c:pt>
                <c:pt idx="15083">
                  <c:v>-35.558999999999997</c:v>
                </c:pt>
                <c:pt idx="15084">
                  <c:v>-35.556999999999995</c:v>
                </c:pt>
                <c:pt idx="15085">
                  <c:v>-35.554999999999993</c:v>
                </c:pt>
                <c:pt idx="15086">
                  <c:v>-35.552999999999997</c:v>
                </c:pt>
                <c:pt idx="15087">
                  <c:v>-35.550999999999995</c:v>
                </c:pt>
                <c:pt idx="15088">
                  <c:v>-35.548999999999992</c:v>
                </c:pt>
                <c:pt idx="15089">
                  <c:v>-35.546999999999997</c:v>
                </c:pt>
                <c:pt idx="15090">
                  <c:v>-35.544999999999995</c:v>
                </c:pt>
                <c:pt idx="15091">
                  <c:v>-35.542999999999992</c:v>
                </c:pt>
                <c:pt idx="15092">
                  <c:v>-35.540999999999997</c:v>
                </c:pt>
                <c:pt idx="15093">
                  <c:v>-35.538999999999994</c:v>
                </c:pt>
                <c:pt idx="15094">
                  <c:v>-35.536999999999992</c:v>
                </c:pt>
                <c:pt idx="15095">
                  <c:v>-35.534999999999997</c:v>
                </c:pt>
                <c:pt idx="15096">
                  <c:v>-35.532999999999994</c:v>
                </c:pt>
                <c:pt idx="15097">
                  <c:v>-35.530999999999992</c:v>
                </c:pt>
                <c:pt idx="15098">
                  <c:v>-35.528999999999996</c:v>
                </c:pt>
                <c:pt idx="15099">
                  <c:v>-35.526999999999994</c:v>
                </c:pt>
                <c:pt idx="15100">
                  <c:v>-35.524999999999991</c:v>
                </c:pt>
                <c:pt idx="15101">
                  <c:v>-35.522999999999996</c:v>
                </c:pt>
                <c:pt idx="15102">
                  <c:v>-35.520999999999994</c:v>
                </c:pt>
                <c:pt idx="15103">
                  <c:v>-35.518999999999991</c:v>
                </c:pt>
                <c:pt idx="15104">
                  <c:v>-35.516999999999996</c:v>
                </c:pt>
                <c:pt idx="15105">
                  <c:v>-35.514999999999993</c:v>
                </c:pt>
                <c:pt idx="15106">
                  <c:v>-35.512999999999991</c:v>
                </c:pt>
                <c:pt idx="15107">
                  <c:v>-35.510999999999996</c:v>
                </c:pt>
                <c:pt idx="15108">
                  <c:v>-35.508999999999993</c:v>
                </c:pt>
                <c:pt idx="15109">
                  <c:v>-35.506999999999991</c:v>
                </c:pt>
                <c:pt idx="15110">
                  <c:v>-35.504999999999995</c:v>
                </c:pt>
                <c:pt idx="15111">
                  <c:v>-35.502999999999993</c:v>
                </c:pt>
                <c:pt idx="15112">
                  <c:v>-35.500999999999991</c:v>
                </c:pt>
                <c:pt idx="15113">
                  <c:v>-35.498999999999995</c:v>
                </c:pt>
                <c:pt idx="15114">
                  <c:v>-35.496999999999993</c:v>
                </c:pt>
                <c:pt idx="15115">
                  <c:v>-35.49499999999999</c:v>
                </c:pt>
                <c:pt idx="15116">
                  <c:v>-35.492999999999995</c:v>
                </c:pt>
                <c:pt idx="15117">
                  <c:v>-35.490999999999993</c:v>
                </c:pt>
                <c:pt idx="15118">
                  <c:v>-35.48899999999999</c:v>
                </c:pt>
                <c:pt idx="15119">
                  <c:v>-35.486999999999995</c:v>
                </c:pt>
                <c:pt idx="15120">
                  <c:v>-35.484999999999999</c:v>
                </c:pt>
                <c:pt idx="15121">
                  <c:v>-35.48299999999999</c:v>
                </c:pt>
                <c:pt idx="15122">
                  <c:v>-35.480999999999995</c:v>
                </c:pt>
                <c:pt idx="15123">
                  <c:v>-35.478999999999999</c:v>
                </c:pt>
                <c:pt idx="15124">
                  <c:v>-35.47699999999999</c:v>
                </c:pt>
                <c:pt idx="15125">
                  <c:v>-35.474999999999994</c:v>
                </c:pt>
                <c:pt idx="15126">
                  <c:v>-35.472999999999999</c:v>
                </c:pt>
                <c:pt idx="15127">
                  <c:v>-35.470999999999989</c:v>
                </c:pt>
                <c:pt idx="15128">
                  <c:v>-35.468999999999994</c:v>
                </c:pt>
                <c:pt idx="15129">
                  <c:v>-35.466999999999999</c:v>
                </c:pt>
                <c:pt idx="15130">
                  <c:v>-35.464999999999989</c:v>
                </c:pt>
                <c:pt idx="15131">
                  <c:v>-35.462999999999994</c:v>
                </c:pt>
                <c:pt idx="15132">
                  <c:v>-35.460999999999999</c:v>
                </c:pt>
                <c:pt idx="15133">
                  <c:v>-35.458999999999996</c:v>
                </c:pt>
                <c:pt idx="15134">
                  <c:v>-35.456999999999994</c:v>
                </c:pt>
                <c:pt idx="15135">
                  <c:v>-35.454999999999998</c:v>
                </c:pt>
                <c:pt idx="15136">
                  <c:v>-35.452999999999996</c:v>
                </c:pt>
                <c:pt idx="15137">
                  <c:v>-35.450999999999993</c:v>
                </c:pt>
                <c:pt idx="15138">
                  <c:v>-35.448999999999998</c:v>
                </c:pt>
                <c:pt idx="15139">
                  <c:v>-35.446999999999996</c:v>
                </c:pt>
                <c:pt idx="15140">
                  <c:v>-35.444999999999993</c:v>
                </c:pt>
                <c:pt idx="15141">
                  <c:v>-35.442999999999998</c:v>
                </c:pt>
                <c:pt idx="15142">
                  <c:v>-35.440999999999995</c:v>
                </c:pt>
                <c:pt idx="15143">
                  <c:v>-35.438999999999993</c:v>
                </c:pt>
                <c:pt idx="15144">
                  <c:v>-35.436999999999998</c:v>
                </c:pt>
                <c:pt idx="15145">
                  <c:v>-35.434999999999995</c:v>
                </c:pt>
                <c:pt idx="15146">
                  <c:v>-35.432999999999993</c:v>
                </c:pt>
                <c:pt idx="15147">
                  <c:v>-35.430999999999997</c:v>
                </c:pt>
                <c:pt idx="15148">
                  <c:v>-35.428999999999995</c:v>
                </c:pt>
                <c:pt idx="15149">
                  <c:v>-35.426999999999992</c:v>
                </c:pt>
                <c:pt idx="15150">
                  <c:v>-35.424999999999997</c:v>
                </c:pt>
                <c:pt idx="15151">
                  <c:v>-35.422999999999995</c:v>
                </c:pt>
                <c:pt idx="15152">
                  <c:v>-35.420999999999992</c:v>
                </c:pt>
                <c:pt idx="15153">
                  <c:v>-35.418999999999997</c:v>
                </c:pt>
                <c:pt idx="15154">
                  <c:v>-35.416999999999994</c:v>
                </c:pt>
                <c:pt idx="15155">
                  <c:v>-35.414999999999992</c:v>
                </c:pt>
                <c:pt idx="15156">
                  <c:v>-35.412999999999997</c:v>
                </c:pt>
                <c:pt idx="15157">
                  <c:v>-35.410999999999994</c:v>
                </c:pt>
                <c:pt idx="15158">
                  <c:v>-35.408999999999992</c:v>
                </c:pt>
                <c:pt idx="15159">
                  <c:v>-35.406999999999996</c:v>
                </c:pt>
                <c:pt idx="15160">
                  <c:v>-35.404999999999994</c:v>
                </c:pt>
                <c:pt idx="15161">
                  <c:v>-35.402999999999992</c:v>
                </c:pt>
                <c:pt idx="15162">
                  <c:v>-35.400999999999996</c:v>
                </c:pt>
                <c:pt idx="15163">
                  <c:v>-35.398999999999994</c:v>
                </c:pt>
                <c:pt idx="15164">
                  <c:v>-35.396999999999991</c:v>
                </c:pt>
                <c:pt idx="15165">
                  <c:v>-35.394999999999996</c:v>
                </c:pt>
                <c:pt idx="15166">
                  <c:v>-35.392999999999994</c:v>
                </c:pt>
                <c:pt idx="15167">
                  <c:v>-35.390999999999991</c:v>
                </c:pt>
                <c:pt idx="15168">
                  <c:v>-35.388999999999996</c:v>
                </c:pt>
                <c:pt idx="15169">
                  <c:v>-35.386999999999993</c:v>
                </c:pt>
                <c:pt idx="15170">
                  <c:v>-35.384999999999991</c:v>
                </c:pt>
                <c:pt idx="15171">
                  <c:v>-35.382999999999996</c:v>
                </c:pt>
                <c:pt idx="15172">
                  <c:v>-35.380999999999993</c:v>
                </c:pt>
                <c:pt idx="15173">
                  <c:v>-35.378999999999991</c:v>
                </c:pt>
                <c:pt idx="15174">
                  <c:v>-35.376999999999995</c:v>
                </c:pt>
                <c:pt idx="15175">
                  <c:v>-35.374999999999993</c:v>
                </c:pt>
                <c:pt idx="15176">
                  <c:v>-35.37299999999999</c:v>
                </c:pt>
                <c:pt idx="15177">
                  <c:v>-35.370999999999995</c:v>
                </c:pt>
                <c:pt idx="15178">
                  <c:v>-35.368999999999993</c:v>
                </c:pt>
                <c:pt idx="15179">
                  <c:v>-35.36699999999999</c:v>
                </c:pt>
                <c:pt idx="15180">
                  <c:v>-35.364999999999995</c:v>
                </c:pt>
                <c:pt idx="15181">
                  <c:v>-35.363</c:v>
                </c:pt>
                <c:pt idx="15182">
                  <c:v>-35.36099999999999</c:v>
                </c:pt>
                <c:pt idx="15183">
                  <c:v>-35.358999999999995</c:v>
                </c:pt>
                <c:pt idx="15184">
                  <c:v>-35.356999999999999</c:v>
                </c:pt>
                <c:pt idx="15185">
                  <c:v>-35.35499999999999</c:v>
                </c:pt>
                <c:pt idx="15186">
                  <c:v>-35.352999999999994</c:v>
                </c:pt>
                <c:pt idx="15187">
                  <c:v>-35.350999999999999</c:v>
                </c:pt>
                <c:pt idx="15188">
                  <c:v>-35.34899999999999</c:v>
                </c:pt>
                <c:pt idx="15189">
                  <c:v>-35.346999999999994</c:v>
                </c:pt>
                <c:pt idx="15190">
                  <c:v>-35.344999999999999</c:v>
                </c:pt>
                <c:pt idx="15191">
                  <c:v>-35.342999999999989</c:v>
                </c:pt>
                <c:pt idx="15192">
                  <c:v>-35.340999999999994</c:v>
                </c:pt>
                <c:pt idx="15193">
                  <c:v>-35.338999999999999</c:v>
                </c:pt>
                <c:pt idx="15194">
                  <c:v>-35.336999999999989</c:v>
                </c:pt>
                <c:pt idx="15195">
                  <c:v>-35.334999999999994</c:v>
                </c:pt>
                <c:pt idx="15196">
                  <c:v>-35.332999999999998</c:v>
                </c:pt>
                <c:pt idx="15197">
                  <c:v>-35.330999999999996</c:v>
                </c:pt>
                <c:pt idx="15198">
                  <c:v>-35.328999999999994</c:v>
                </c:pt>
                <c:pt idx="15199">
                  <c:v>-35.326999999999998</c:v>
                </c:pt>
                <c:pt idx="15200">
                  <c:v>-35.324999999999996</c:v>
                </c:pt>
                <c:pt idx="15201">
                  <c:v>-35.322999999999993</c:v>
                </c:pt>
                <c:pt idx="15202">
                  <c:v>-35.320999999999998</c:v>
                </c:pt>
                <c:pt idx="15203">
                  <c:v>-35.318999999999996</c:v>
                </c:pt>
                <c:pt idx="15204">
                  <c:v>-35.316999999999993</c:v>
                </c:pt>
                <c:pt idx="15205">
                  <c:v>-35.314999999999998</c:v>
                </c:pt>
                <c:pt idx="15206">
                  <c:v>-35.312999999999995</c:v>
                </c:pt>
                <c:pt idx="15207">
                  <c:v>-35.310999999999993</c:v>
                </c:pt>
                <c:pt idx="15208">
                  <c:v>-35.308999999999997</c:v>
                </c:pt>
                <c:pt idx="15209">
                  <c:v>-35.306999999999995</c:v>
                </c:pt>
                <c:pt idx="15210">
                  <c:v>-35.304999999999993</c:v>
                </c:pt>
                <c:pt idx="15211">
                  <c:v>-35.302999999999997</c:v>
                </c:pt>
                <c:pt idx="15212">
                  <c:v>-35.300999999999995</c:v>
                </c:pt>
                <c:pt idx="15213">
                  <c:v>-35.298999999999992</c:v>
                </c:pt>
                <c:pt idx="15214">
                  <c:v>-35.296999999999997</c:v>
                </c:pt>
                <c:pt idx="15215">
                  <c:v>-35.294999999999995</c:v>
                </c:pt>
                <c:pt idx="15216">
                  <c:v>-35.292999999999992</c:v>
                </c:pt>
                <c:pt idx="15217">
                  <c:v>-35.290999999999997</c:v>
                </c:pt>
                <c:pt idx="15218">
                  <c:v>-35.288999999999994</c:v>
                </c:pt>
                <c:pt idx="15219">
                  <c:v>-35.286999999999992</c:v>
                </c:pt>
                <c:pt idx="15220">
                  <c:v>-35.284999999999997</c:v>
                </c:pt>
                <c:pt idx="15221">
                  <c:v>-35.282999999999994</c:v>
                </c:pt>
                <c:pt idx="15222">
                  <c:v>-35.280999999999992</c:v>
                </c:pt>
                <c:pt idx="15223">
                  <c:v>-35.278999999999996</c:v>
                </c:pt>
                <c:pt idx="15224">
                  <c:v>-35.276999999999994</c:v>
                </c:pt>
                <c:pt idx="15225">
                  <c:v>-35.274999999999991</c:v>
                </c:pt>
                <c:pt idx="15226">
                  <c:v>-35.272999999999996</c:v>
                </c:pt>
                <c:pt idx="15227">
                  <c:v>-35.270999999999994</c:v>
                </c:pt>
                <c:pt idx="15228">
                  <c:v>-35.268999999999991</c:v>
                </c:pt>
                <c:pt idx="15229">
                  <c:v>-35.266999999999996</c:v>
                </c:pt>
                <c:pt idx="15230">
                  <c:v>-35.264999999999993</c:v>
                </c:pt>
                <c:pt idx="15231">
                  <c:v>-35.262999999999991</c:v>
                </c:pt>
                <c:pt idx="15232">
                  <c:v>-35.260999999999996</c:v>
                </c:pt>
                <c:pt idx="15233">
                  <c:v>-35.258999999999993</c:v>
                </c:pt>
                <c:pt idx="15234">
                  <c:v>-35.256999999999991</c:v>
                </c:pt>
                <c:pt idx="15235">
                  <c:v>-35.254999999999995</c:v>
                </c:pt>
                <c:pt idx="15236">
                  <c:v>-35.252999999999993</c:v>
                </c:pt>
                <c:pt idx="15237">
                  <c:v>-35.250999999999991</c:v>
                </c:pt>
                <c:pt idx="15238">
                  <c:v>-35.248999999999995</c:v>
                </c:pt>
                <c:pt idx="15239">
                  <c:v>-35.246999999999993</c:v>
                </c:pt>
                <c:pt idx="15240">
                  <c:v>-35.24499999999999</c:v>
                </c:pt>
                <c:pt idx="15241">
                  <c:v>-35.242999999999995</c:v>
                </c:pt>
                <c:pt idx="15242">
                  <c:v>-35.240999999999993</c:v>
                </c:pt>
                <c:pt idx="15243">
                  <c:v>-35.23899999999999</c:v>
                </c:pt>
                <c:pt idx="15244">
                  <c:v>-35.236999999999995</c:v>
                </c:pt>
                <c:pt idx="15245">
                  <c:v>-35.234999999999999</c:v>
                </c:pt>
                <c:pt idx="15246">
                  <c:v>-35.23299999999999</c:v>
                </c:pt>
                <c:pt idx="15247">
                  <c:v>-35.230999999999995</c:v>
                </c:pt>
                <c:pt idx="15248">
                  <c:v>-35.228999999999999</c:v>
                </c:pt>
                <c:pt idx="15249">
                  <c:v>-35.22699999999999</c:v>
                </c:pt>
                <c:pt idx="15250">
                  <c:v>-35.224999999999994</c:v>
                </c:pt>
                <c:pt idx="15251">
                  <c:v>-35.222999999999999</c:v>
                </c:pt>
                <c:pt idx="15252">
                  <c:v>-35.220999999999989</c:v>
                </c:pt>
                <c:pt idx="15253">
                  <c:v>-35.218999999999994</c:v>
                </c:pt>
                <c:pt idx="15254">
                  <c:v>-35.216999999999999</c:v>
                </c:pt>
                <c:pt idx="15255">
                  <c:v>-35.214999999999989</c:v>
                </c:pt>
                <c:pt idx="15256">
                  <c:v>-35.212999999999994</c:v>
                </c:pt>
                <c:pt idx="15257">
                  <c:v>-35.210999999999999</c:v>
                </c:pt>
                <c:pt idx="15258">
                  <c:v>-35.208999999999996</c:v>
                </c:pt>
                <c:pt idx="15259">
                  <c:v>-35.206999999999994</c:v>
                </c:pt>
                <c:pt idx="15260">
                  <c:v>-35.204999999999998</c:v>
                </c:pt>
                <c:pt idx="15261">
                  <c:v>-35.202999999999996</c:v>
                </c:pt>
                <c:pt idx="15262">
                  <c:v>-35.200999999999993</c:v>
                </c:pt>
                <c:pt idx="15263">
                  <c:v>-35.198999999999998</c:v>
                </c:pt>
                <c:pt idx="15264">
                  <c:v>-35.196999999999996</c:v>
                </c:pt>
                <c:pt idx="15265">
                  <c:v>-35.194999999999993</c:v>
                </c:pt>
                <c:pt idx="15266">
                  <c:v>-35.192999999999998</c:v>
                </c:pt>
                <c:pt idx="15267">
                  <c:v>-35.190999999999995</c:v>
                </c:pt>
                <c:pt idx="15268">
                  <c:v>-35.188999999999993</c:v>
                </c:pt>
                <c:pt idx="15269">
                  <c:v>-35.186999999999998</c:v>
                </c:pt>
                <c:pt idx="15270">
                  <c:v>-35.184999999999995</c:v>
                </c:pt>
                <c:pt idx="15271">
                  <c:v>-35.182999999999993</c:v>
                </c:pt>
                <c:pt idx="15272">
                  <c:v>-35.180999999999997</c:v>
                </c:pt>
                <c:pt idx="15273">
                  <c:v>-35.178999999999995</c:v>
                </c:pt>
                <c:pt idx="15274">
                  <c:v>-35.176999999999992</c:v>
                </c:pt>
                <c:pt idx="15275">
                  <c:v>-35.174999999999997</c:v>
                </c:pt>
                <c:pt idx="15276">
                  <c:v>-35.172999999999995</c:v>
                </c:pt>
                <c:pt idx="15277">
                  <c:v>-35.170999999999992</c:v>
                </c:pt>
                <c:pt idx="15278">
                  <c:v>-35.168999999999997</c:v>
                </c:pt>
                <c:pt idx="15279">
                  <c:v>-35.166999999999994</c:v>
                </c:pt>
                <c:pt idx="15280">
                  <c:v>-35.164999999999992</c:v>
                </c:pt>
                <c:pt idx="15281">
                  <c:v>-35.162999999999997</c:v>
                </c:pt>
                <c:pt idx="15282">
                  <c:v>-35.160999999999994</c:v>
                </c:pt>
                <c:pt idx="15283">
                  <c:v>-35.158999999999992</c:v>
                </c:pt>
                <c:pt idx="15284">
                  <c:v>-35.156999999999996</c:v>
                </c:pt>
                <c:pt idx="15285">
                  <c:v>-35.154999999999994</c:v>
                </c:pt>
                <c:pt idx="15286">
                  <c:v>-35.152999999999992</c:v>
                </c:pt>
                <c:pt idx="15287">
                  <c:v>-35.150999999999996</c:v>
                </c:pt>
                <c:pt idx="15288">
                  <c:v>-35.148999999999994</c:v>
                </c:pt>
                <c:pt idx="15289">
                  <c:v>-35.146999999999991</c:v>
                </c:pt>
                <c:pt idx="15290">
                  <c:v>-35.144999999999996</c:v>
                </c:pt>
                <c:pt idx="15291">
                  <c:v>-35.142999999999994</c:v>
                </c:pt>
                <c:pt idx="15292">
                  <c:v>-35.140999999999991</c:v>
                </c:pt>
                <c:pt idx="15293">
                  <c:v>-35.138999999999996</c:v>
                </c:pt>
                <c:pt idx="15294">
                  <c:v>-35.136999999999993</c:v>
                </c:pt>
                <c:pt idx="15295">
                  <c:v>-35.134999999999991</c:v>
                </c:pt>
                <c:pt idx="15296">
                  <c:v>-35.132999999999996</c:v>
                </c:pt>
                <c:pt idx="15297">
                  <c:v>-35.130999999999993</c:v>
                </c:pt>
                <c:pt idx="15298">
                  <c:v>-35.128999999999991</c:v>
                </c:pt>
                <c:pt idx="15299">
                  <c:v>-35.126999999999995</c:v>
                </c:pt>
                <c:pt idx="15300">
                  <c:v>-35.124999999999993</c:v>
                </c:pt>
                <c:pt idx="15301">
                  <c:v>-35.12299999999999</c:v>
                </c:pt>
                <c:pt idx="15302">
                  <c:v>-35.120999999999995</c:v>
                </c:pt>
                <c:pt idx="15303">
                  <c:v>-35.118999999999993</c:v>
                </c:pt>
                <c:pt idx="15304">
                  <c:v>-35.11699999999999</c:v>
                </c:pt>
                <c:pt idx="15305">
                  <c:v>-35.114999999999995</c:v>
                </c:pt>
                <c:pt idx="15306">
                  <c:v>-35.113</c:v>
                </c:pt>
                <c:pt idx="15307">
                  <c:v>-35.11099999999999</c:v>
                </c:pt>
                <c:pt idx="15308">
                  <c:v>-35.108999999999995</c:v>
                </c:pt>
                <c:pt idx="15309">
                  <c:v>-35.106999999999999</c:v>
                </c:pt>
                <c:pt idx="15310">
                  <c:v>-35.10499999999999</c:v>
                </c:pt>
                <c:pt idx="15311">
                  <c:v>-35.102999999999994</c:v>
                </c:pt>
                <c:pt idx="15312">
                  <c:v>-35.100999999999999</c:v>
                </c:pt>
                <c:pt idx="15313">
                  <c:v>-35.09899999999999</c:v>
                </c:pt>
                <c:pt idx="15314">
                  <c:v>-35.096999999999994</c:v>
                </c:pt>
                <c:pt idx="15315">
                  <c:v>-35.094999999999999</c:v>
                </c:pt>
                <c:pt idx="15316">
                  <c:v>-35.092999999999989</c:v>
                </c:pt>
                <c:pt idx="15317">
                  <c:v>-35.090999999999994</c:v>
                </c:pt>
                <c:pt idx="15318">
                  <c:v>-35.088999999999999</c:v>
                </c:pt>
                <c:pt idx="15319">
                  <c:v>-35.086999999999989</c:v>
                </c:pt>
                <c:pt idx="15320">
                  <c:v>-35.084999999999994</c:v>
                </c:pt>
                <c:pt idx="15321">
                  <c:v>-35.082999999999998</c:v>
                </c:pt>
                <c:pt idx="15322">
                  <c:v>-35.080999999999996</c:v>
                </c:pt>
                <c:pt idx="15323">
                  <c:v>-35.078999999999994</c:v>
                </c:pt>
                <c:pt idx="15324">
                  <c:v>-35.076999999999998</c:v>
                </c:pt>
                <c:pt idx="15325">
                  <c:v>-35.074999999999996</c:v>
                </c:pt>
                <c:pt idx="15326">
                  <c:v>-35.072999999999993</c:v>
                </c:pt>
                <c:pt idx="15327">
                  <c:v>-35.070999999999998</c:v>
                </c:pt>
                <c:pt idx="15328">
                  <c:v>-35.068999999999996</c:v>
                </c:pt>
                <c:pt idx="15329">
                  <c:v>-35.066999999999993</c:v>
                </c:pt>
                <c:pt idx="15330">
                  <c:v>-35.064999999999998</c:v>
                </c:pt>
                <c:pt idx="15331">
                  <c:v>-35.062999999999995</c:v>
                </c:pt>
                <c:pt idx="15332">
                  <c:v>-35.060999999999993</c:v>
                </c:pt>
                <c:pt idx="15333">
                  <c:v>-35.058999999999997</c:v>
                </c:pt>
                <c:pt idx="15334">
                  <c:v>-35.056999999999995</c:v>
                </c:pt>
                <c:pt idx="15335">
                  <c:v>-35.054999999999993</c:v>
                </c:pt>
                <c:pt idx="15336">
                  <c:v>-35.052999999999997</c:v>
                </c:pt>
                <c:pt idx="15337">
                  <c:v>-35.050999999999995</c:v>
                </c:pt>
                <c:pt idx="15338">
                  <c:v>-35.048999999999992</c:v>
                </c:pt>
                <c:pt idx="15339">
                  <c:v>-35.046999999999997</c:v>
                </c:pt>
                <c:pt idx="15340">
                  <c:v>-35.044999999999995</c:v>
                </c:pt>
                <c:pt idx="15341">
                  <c:v>-35.042999999999992</c:v>
                </c:pt>
                <c:pt idx="15342">
                  <c:v>-35.040999999999997</c:v>
                </c:pt>
                <c:pt idx="15343">
                  <c:v>-35.038999999999994</c:v>
                </c:pt>
                <c:pt idx="15344">
                  <c:v>-35.036999999999992</c:v>
                </c:pt>
                <c:pt idx="15345">
                  <c:v>-35.034999999999997</c:v>
                </c:pt>
                <c:pt idx="15346">
                  <c:v>-35.032999999999994</c:v>
                </c:pt>
                <c:pt idx="15347">
                  <c:v>-35.030999999999992</c:v>
                </c:pt>
                <c:pt idx="15348">
                  <c:v>-35.028999999999996</c:v>
                </c:pt>
                <c:pt idx="15349">
                  <c:v>-35.026999999999994</c:v>
                </c:pt>
                <c:pt idx="15350">
                  <c:v>-35.024999999999991</c:v>
                </c:pt>
                <c:pt idx="15351">
                  <c:v>-35.022999999999996</c:v>
                </c:pt>
                <c:pt idx="15352">
                  <c:v>-35.020999999999994</c:v>
                </c:pt>
                <c:pt idx="15353">
                  <c:v>-35.018999999999991</c:v>
                </c:pt>
                <c:pt idx="15354">
                  <c:v>-35.016999999999996</c:v>
                </c:pt>
                <c:pt idx="15355">
                  <c:v>-35.014999999999993</c:v>
                </c:pt>
                <c:pt idx="15356">
                  <c:v>-35.012999999999991</c:v>
                </c:pt>
                <c:pt idx="15357">
                  <c:v>-35.010999999999996</c:v>
                </c:pt>
                <c:pt idx="15358">
                  <c:v>-35.008999999999993</c:v>
                </c:pt>
                <c:pt idx="15359">
                  <c:v>-35.006999999999991</c:v>
                </c:pt>
                <c:pt idx="15360">
                  <c:v>-35.004999999999995</c:v>
                </c:pt>
                <c:pt idx="15361">
                  <c:v>-35.002999999999993</c:v>
                </c:pt>
                <c:pt idx="15362">
                  <c:v>-35.000999999999991</c:v>
                </c:pt>
                <c:pt idx="15363">
                  <c:v>-34.998999999999995</c:v>
                </c:pt>
                <c:pt idx="15364">
                  <c:v>-34.996999999999993</c:v>
                </c:pt>
                <c:pt idx="15365">
                  <c:v>-34.99499999999999</c:v>
                </c:pt>
                <c:pt idx="15366">
                  <c:v>-34.992999999999995</c:v>
                </c:pt>
                <c:pt idx="15367">
                  <c:v>-34.990999999999993</c:v>
                </c:pt>
                <c:pt idx="15368">
                  <c:v>-34.98899999999999</c:v>
                </c:pt>
                <c:pt idx="15369">
                  <c:v>-34.986999999999995</c:v>
                </c:pt>
                <c:pt idx="15370">
                  <c:v>-34.984999999999999</c:v>
                </c:pt>
                <c:pt idx="15371">
                  <c:v>-34.98299999999999</c:v>
                </c:pt>
                <c:pt idx="15372">
                  <c:v>-34.980999999999995</c:v>
                </c:pt>
                <c:pt idx="15373">
                  <c:v>-34.978999999999999</c:v>
                </c:pt>
                <c:pt idx="15374">
                  <c:v>-34.97699999999999</c:v>
                </c:pt>
                <c:pt idx="15375">
                  <c:v>-34.974999999999994</c:v>
                </c:pt>
                <c:pt idx="15376">
                  <c:v>-34.972999999999999</c:v>
                </c:pt>
                <c:pt idx="15377">
                  <c:v>-34.970999999999989</c:v>
                </c:pt>
                <c:pt idx="15378">
                  <c:v>-34.968999999999994</c:v>
                </c:pt>
                <c:pt idx="15379">
                  <c:v>-34.966999999999999</c:v>
                </c:pt>
                <c:pt idx="15380">
                  <c:v>-34.964999999999989</c:v>
                </c:pt>
                <c:pt idx="15381">
                  <c:v>-34.962999999999994</c:v>
                </c:pt>
                <c:pt idx="15382">
                  <c:v>-34.960999999999999</c:v>
                </c:pt>
                <c:pt idx="15383">
                  <c:v>-34.958999999999996</c:v>
                </c:pt>
                <c:pt idx="15384">
                  <c:v>-34.956999999999994</c:v>
                </c:pt>
                <c:pt idx="15385">
                  <c:v>-34.954999999999998</c:v>
                </c:pt>
                <c:pt idx="15386">
                  <c:v>-34.952999999999996</c:v>
                </c:pt>
                <c:pt idx="15387">
                  <c:v>-34.950999999999993</c:v>
                </c:pt>
                <c:pt idx="15388">
                  <c:v>-34.948999999999998</c:v>
                </c:pt>
                <c:pt idx="15389">
                  <c:v>-34.946999999999996</c:v>
                </c:pt>
                <c:pt idx="15390">
                  <c:v>-34.944999999999993</c:v>
                </c:pt>
                <c:pt idx="15391">
                  <c:v>-34.942999999999998</c:v>
                </c:pt>
                <c:pt idx="15392">
                  <c:v>-34.940999999999995</c:v>
                </c:pt>
                <c:pt idx="15393">
                  <c:v>-34.938999999999993</c:v>
                </c:pt>
                <c:pt idx="15394">
                  <c:v>-34.936999999999998</c:v>
                </c:pt>
                <c:pt idx="15395">
                  <c:v>-34.934999999999995</c:v>
                </c:pt>
                <c:pt idx="15396">
                  <c:v>-34.932999999999993</c:v>
                </c:pt>
                <c:pt idx="15397">
                  <c:v>-34.930999999999997</c:v>
                </c:pt>
                <c:pt idx="15398">
                  <c:v>-34.928999999999995</c:v>
                </c:pt>
                <c:pt idx="15399">
                  <c:v>-34.926999999999992</c:v>
                </c:pt>
                <c:pt idx="15400">
                  <c:v>-34.924999999999997</c:v>
                </c:pt>
                <c:pt idx="15401">
                  <c:v>-34.922999999999995</c:v>
                </c:pt>
                <c:pt idx="15402">
                  <c:v>-34.920999999999992</c:v>
                </c:pt>
                <c:pt idx="15403">
                  <c:v>-34.918999999999997</c:v>
                </c:pt>
                <c:pt idx="15404">
                  <c:v>-34.916999999999994</c:v>
                </c:pt>
                <c:pt idx="15405">
                  <c:v>-34.914999999999992</c:v>
                </c:pt>
                <c:pt idx="15406">
                  <c:v>-34.912999999999997</c:v>
                </c:pt>
                <c:pt idx="15407">
                  <c:v>-34.910999999999994</c:v>
                </c:pt>
                <c:pt idx="15408">
                  <c:v>-34.908999999999992</c:v>
                </c:pt>
                <c:pt idx="15409">
                  <c:v>-34.906999999999996</c:v>
                </c:pt>
                <c:pt idx="15410">
                  <c:v>-34.904999999999994</c:v>
                </c:pt>
                <c:pt idx="15411">
                  <c:v>-34.902999999999992</c:v>
                </c:pt>
                <c:pt idx="15412">
                  <c:v>-34.900999999999996</c:v>
                </c:pt>
                <c:pt idx="15413">
                  <c:v>-34.898999999999994</c:v>
                </c:pt>
                <c:pt idx="15414">
                  <c:v>-34.896999999999991</c:v>
                </c:pt>
                <c:pt idx="15415">
                  <c:v>-34.894999999999996</c:v>
                </c:pt>
                <c:pt idx="15416">
                  <c:v>-34.892999999999994</c:v>
                </c:pt>
                <c:pt idx="15417">
                  <c:v>-34.890999999999991</c:v>
                </c:pt>
                <c:pt idx="15418">
                  <c:v>-34.888999999999996</c:v>
                </c:pt>
                <c:pt idx="15419">
                  <c:v>-34.886999999999993</c:v>
                </c:pt>
                <c:pt idx="15420">
                  <c:v>-34.884999999999991</c:v>
                </c:pt>
                <c:pt idx="15421">
                  <c:v>-34.882999999999996</c:v>
                </c:pt>
                <c:pt idx="15422">
                  <c:v>-34.880999999999993</c:v>
                </c:pt>
                <c:pt idx="15423">
                  <c:v>-34.878999999999991</c:v>
                </c:pt>
                <c:pt idx="15424">
                  <c:v>-34.876999999999995</c:v>
                </c:pt>
                <c:pt idx="15425">
                  <c:v>-34.874999999999993</c:v>
                </c:pt>
                <c:pt idx="15426">
                  <c:v>-34.87299999999999</c:v>
                </c:pt>
                <c:pt idx="15427">
                  <c:v>-34.870999999999995</c:v>
                </c:pt>
                <c:pt idx="15428">
                  <c:v>-34.868999999999993</c:v>
                </c:pt>
                <c:pt idx="15429">
                  <c:v>-34.86699999999999</c:v>
                </c:pt>
                <c:pt idx="15430">
                  <c:v>-34.864999999999995</c:v>
                </c:pt>
                <c:pt idx="15431">
                  <c:v>-34.863</c:v>
                </c:pt>
                <c:pt idx="15432">
                  <c:v>-34.86099999999999</c:v>
                </c:pt>
                <c:pt idx="15433">
                  <c:v>-34.858999999999995</c:v>
                </c:pt>
                <c:pt idx="15434">
                  <c:v>-34.856999999999999</c:v>
                </c:pt>
                <c:pt idx="15435">
                  <c:v>-34.85499999999999</c:v>
                </c:pt>
                <c:pt idx="15436">
                  <c:v>-34.852999999999994</c:v>
                </c:pt>
                <c:pt idx="15437">
                  <c:v>-34.850999999999999</c:v>
                </c:pt>
                <c:pt idx="15438">
                  <c:v>-34.84899999999999</c:v>
                </c:pt>
                <c:pt idx="15439">
                  <c:v>-34.846999999999994</c:v>
                </c:pt>
                <c:pt idx="15440">
                  <c:v>-34.844999999999999</c:v>
                </c:pt>
                <c:pt idx="15441">
                  <c:v>-34.842999999999989</c:v>
                </c:pt>
                <c:pt idx="15442">
                  <c:v>-34.840999999999994</c:v>
                </c:pt>
                <c:pt idx="15443">
                  <c:v>-34.838999999999999</c:v>
                </c:pt>
                <c:pt idx="15444">
                  <c:v>-34.836999999999989</c:v>
                </c:pt>
                <c:pt idx="15445">
                  <c:v>-34.834999999999994</c:v>
                </c:pt>
                <c:pt idx="15446">
                  <c:v>-34.832999999999998</c:v>
                </c:pt>
                <c:pt idx="15447">
                  <c:v>-34.830999999999996</c:v>
                </c:pt>
                <c:pt idx="15448">
                  <c:v>-34.828999999999994</c:v>
                </c:pt>
                <c:pt idx="15449">
                  <c:v>-34.826999999999998</c:v>
                </c:pt>
                <c:pt idx="15450">
                  <c:v>-34.824999999999996</c:v>
                </c:pt>
                <c:pt idx="15451">
                  <c:v>-34.822999999999993</c:v>
                </c:pt>
                <c:pt idx="15452">
                  <c:v>-34.820999999999998</c:v>
                </c:pt>
                <c:pt idx="15453">
                  <c:v>-34.818999999999996</c:v>
                </c:pt>
                <c:pt idx="15454">
                  <c:v>-34.816999999999993</c:v>
                </c:pt>
                <c:pt idx="15455">
                  <c:v>-34.814999999999998</c:v>
                </c:pt>
                <c:pt idx="15456">
                  <c:v>-34.812999999999995</c:v>
                </c:pt>
                <c:pt idx="15457">
                  <c:v>-34.810999999999993</c:v>
                </c:pt>
                <c:pt idx="15458">
                  <c:v>-34.808999999999997</c:v>
                </c:pt>
                <c:pt idx="15459">
                  <c:v>-34.806999999999995</c:v>
                </c:pt>
                <c:pt idx="15460">
                  <c:v>-34.804999999999993</c:v>
                </c:pt>
                <c:pt idx="15461">
                  <c:v>-34.802999999999997</c:v>
                </c:pt>
                <c:pt idx="15462">
                  <c:v>-34.800999999999995</c:v>
                </c:pt>
                <c:pt idx="15463">
                  <c:v>-34.798999999999992</c:v>
                </c:pt>
                <c:pt idx="15464">
                  <c:v>-34.796999999999997</c:v>
                </c:pt>
                <c:pt idx="15465">
                  <c:v>-34.794999999999995</c:v>
                </c:pt>
                <c:pt idx="15466">
                  <c:v>-34.792999999999992</c:v>
                </c:pt>
                <c:pt idx="15467">
                  <c:v>-34.790999999999997</c:v>
                </c:pt>
                <c:pt idx="15468">
                  <c:v>-34.788999999999994</c:v>
                </c:pt>
                <c:pt idx="15469">
                  <c:v>-34.786999999999992</c:v>
                </c:pt>
                <c:pt idx="15470">
                  <c:v>-34.784999999999997</c:v>
                </c:pt>
                <c:pt idx="15471">
                  <c:v>-34.782999999999994</c:v>
                </c:pt>
                <c:pt idx="15472">
                  <c:v>-34.780999999999992</c:v>
                </c:pt>
                <c:pt idx="15473">
                  <c:v>-34.778999999999996</c:v>
                </c:pt>
                <c:pt idx="15474">
                  <c:v>-34.776999999999994</c:v>
                </c:pt>
                <c:pt idx="15475">
                  <c:v>-34.774999999999991</c:v>
                </c:pt>
                <c:pt idx="15476">
                  <c:v>-34.772999999999996</c:v>
                </c:pt>
                <c:pt idx="15477">
                  <c:v>-34.770999999999994</c:v>
                </c:pt>
                <c:pt idx="15478">
                  <c:v>-34.768999999999991</c:v>
                </c:pt>
                <c:pt idx="15479">
                  <c:v>-34.766999999999996</c:v>
                </c:pt>
                <c:pt idx="15480">
                  <c:v>-34.764999999999993</c:v>
                </c:pt>
                <c:pt idx="15481">
                  <c:v>-34.762999999999991</c:v>
                </c:pt>
                <c:pt idx="15482">
                  <c:v>-34.760999999999996</c:v>
                </c:pt>
                <c:pt idx="15483">
                  <c:v>-34.758999999999993</c:v>
                </c:pt>
                <c:pt idx="15484">
                  <c:v>-34.756999999999991</c:v>
                </c:pt>
                <c:pt idx="15485">
                  <c:v>-34.754999999999995</c:v>
                </c:pt>
                <c:pt idx="15486">
                  <c:v>-34.752999999999993</c:v>
                </c:pt>
                <c:pt idx="15487">
                  <c:v>-34.750999999999991</c:v>
                </c:pt>
                <c:pt idx="15488">
                  <c:v>-34.748999999999995</c:v>
                </c:pt>
                <c:pt idx="15489">
                  <c:v>-34.746999999999993</c:v>
                </c:pt>
                <c:pt idx="15490">
                  <c:v>-34.74499999999999</c:v>
                </c:pt>
                <c:pt idx="15491">
                  <c:v>-34.742999999999995</c:v>
                </c:pt>
                <c:pt idx="15492">
                  <c:v>-34.740999999999993</c:v>
                </c:pt>
                <c:pt idx="15493">
                  <c:v>-34.73899999999999</c:v>
                </c:pt>
                <c:pt idx="15494">
                  <c:v>-34.736999999999995</c:v>
                </c:pt>
                <c:pt idx="15495">
                  <c:v>-34.734999999999999</c:v>
                </c:pt>
                <c:pt idx="15496">
                  <c:v>-34.73299999999999</c:v>
                </c:pt>
                <c:pt idx="15497">
                  <c:v>-34.730999999999995</c:v>
                </c:pt>
                <c:pt idx="15498">
                  <c:v>-34.728999999999999</c:v>
                </c:pt>
                <c:pt idx="15499">
                  <c:v>-34.72699999999999</c:v>
                </c:pt>
                <c:pt idx="15500">
                  <c:v>-34.724999999999994</c:v>
                </c:pt>
                <c:pt idx="15501">
                  <c:v>-34.722999999999999</c:v>
                </c:pt>
                <c:pt idx="15502">
                  <c:v>-34.720999999999989</c:v>
                </c:pt>
                <c:pt idx="15503">
                  <c:v>-34.718999999999994</c:v>
                </c:pt>
                <c:pt idx="15504">
                  <c:v>-34.716999999999999</c:v>
                </c:pt>
                <c:pt idx="15505">
                  <c:v>-34.714999999999989</c:v>
                </c:pt>
                <c:pt idx="15506">
                  <c:v>-34.712999999999994</c:v>
                </c:pt>
                <c:pt idx="15507">
                  <c:v>-34.710999999999999</c:v>
                </c:pt>
                <c:pt idx="15508">
                  <c:v>-34.708999999999996</c:v>
                </c:pt>
                <c:pt idx="15509">
                  <c:v>-34.706999999999994</c:v>
                </c:pt>
                <c:pt idx="15510">
                  <c:v>-34.704999999999998</c:v>
                </c:pt>
                <c:pt idx="15511">
                  <c:v>-34.702999999999996</c:v>
                </c:pt>
                <c:pt idx="15512">
                  <c:v>-34.700999999999993</c:v>
                </c:pt>
                <c:pt idx="15513">
                  <c:v>-34.698999999999998</c:v>
                </c:pt>
                <c:pt idx="15514">
                  <c:v>-34.696999999999996</c:v>
                </c:pt>
                <c:pt idx="15515">
                  <c:v>-34.694999999999993</c:v>
                </c:pt>
                <c:pt idx="15516">
                  <c:v>-34.692999999999998</c:v>
                </c:pt>
                <c:pt idx="15517">
                  <c:v>-34.690999999999995</c:v>
                </c:pt>
                <c:pt idx="15518">
                  <c:v>-34.688999999999993</c:v>
                </c:pt>
                <c:pt idx="15519">
                  <c:v>-34.686999999999998</c:v>
                </c:pt>
                <c:pt idx="15520">
                  <c:v>-34.684999999999995</c:v>
                </c:pt>
                <c:pt idx="15521">
                  <c:v>-34.682999999999993</c:v>
                </c:pt>
                <c:pt idx="15522">
                  <c:v>-34.680999999999997</c:v>
                </c:pt>
                <c:pt idx="15523">
                  <c:v>-34.678999999999995</c:v>
                </c:pt>
                <c:pt idx="15524">
                  <c:v>-34.676999999999992</c:v>
                </c:pt>
                <c:pt idx="15525">
                  <c:v>-34.674999999999997</c:v>
                </c:pt>
                <c:pt idx="15526">
                  <c:v>-34.672999999999995</c:v>
                </c:pt>
                <c:pt idx="15527">
                  <c:v>-34.670999999999992</c:v>
                </c:pt>
                <c:pt idx="15528">
                  <c:v>-34.668999999999997</c:v>
                </c:pt>
                <c:pt idx="15529">
                  <c:v>-34.666999999999994</c:v>
                </c:pt>
                <c:pt idx="15530">
                  <c:v>-34.664999999999992</c:v>
                </c:pt>
                <c:pt idx="15531">
                  <c:v>-34.662999999999997</c:v>
                </c:pt>
                <c:pt idx="15532">
                  <c:v>-34.660999999999994</c:v>
                </c:pt>
                <c:pt idx="15533">
                  <c:v>-34.658999999999992</c:v>
                </c:pt>
                <c:pt idx="15534">
                  <c:v>-34.656999999999996</c:v>
                </c:pt>
                <c:pt idx="15535">
                  <c:v>-34.654999999999994</c:v>
                </c:pt>
                <c:pt idx="15536">
                  <c:v>-34.652999999999992</c:v>
                </c:pt>
                <c:pt idx="15537">
                  <c:v>-34.650999999999996</c:v>
                </c:pt>
                <c:pt idx="15538">
                  <c:v>-34.648999999999994</c:v>
                </c:pt>
                <c:pt idx="15539">
                  <c:v>-34.646999999999991</c:v>
                </c:pt>
                <c:pt idx="15540">
                  <c:v>-34.644999999999996</c:v>
                </c:pt>
                <c:pt idx="15541">
                  <c:v>-34.642999999999994</c:v>
                </c:pt>
                <c:pt idx="15542">
                  <c:v>-34.640999999999991</c:v>
                </c:pt>
                <c:pt idx="15543">
                  <c:v>-34.638999999999996</c:v>
                </c:pt>
                <c:pt idx="15544">
                  <c:v>-34.636999999999993</c:v>
                </c:pt>
                <c:pt idx="15545">
                  <c:v>-34.634999999999991</c:v>
                </c:pt>
                <c:pt idx="15546">
                  <c:v>-34.632999999999996</c:v>
                </c:pt>
                <c:pt idx="15547">
                  <c:v>-34.630999999999993</c:v>
                </c:pt>
                <c:pt idx="15548">
                  <c:v>-34.628999999999991</c:v>
                </c:pt>
                <c:pt idx="15549">
                  <c:v>-34.626999999999995</c:v>
                </c:pt>
                <c:pt idx="15550">
                  <c:v>-34.624999999999993</c:v>
                </c:pt>
                <c:pt idx="15551">
                  <c:v>-34.62299999999999</c:v>
                </c:pt>
                <c:pt idx="15552">
                  <c:v>-34.620999999999995</c:v>
                </c:pt>
                <c:pt idx="15553">
                  <c:v>-34.618999999999993</c:v>
                </c:pt>
                <c:pt idx="15554">
                  <c:v>-34.61699999999999</c:v>
                </c:pt>
                <c:pt idx="15555">
                  <c:v>-34.614999999999995</c:v>
                </c:pt>
                <c:pt idx="15556">
                  <c:v>-34.613</c:v>
                </c:pt>
                <c:pt idx="15557">
                  <c:v>-34.61099999999999</c:v>
                </c:pt>
                <c:pt idx="15558">
                  <c:v>-34.608999999999995</c:v>
                </c:pt>
                <c:pt idx="15559">
                  <c:v>-34.606999999999999</c:v>
                </c:pt>
                <c:pt idx="15560">
                  <c:v>-34.60499999999999</c:v>
                </c:pt>
                <c:pt idx="15561">
                  <c:v>-34.602999999999994</c:v>
                </c:pt>
                <c:pt idx="15562">
                  <c:v>-34.600999999999999</c:v>
                </c:pt>
                <c:pt idx="15563">
                  <c:v>-34.59899999999999</c:v>
                </c:pt>
                <c:pt idx="15564">
                  <c:v>-34.596999999999994</c:v>
                </c:pt>
                <c:pt idx="15565">
                  <c:v>-34.594999999999999</c:v>
                </c:pt>
                <c:pt idx="15566">
                  <c:v>-34.592999999999989</c:v>
                </c:pt>
                <c:pt idx="15567">
                  <c:v>-34.590999999999994</c:v>
                </c:pt>
                <c:pt idx="15568">
                  <c:v>-34.588999999999999</c:v>
                </c:pt>
                <c:pt idx="15569">
                  <c:v>-34.586999999999989</c:v>
                </c:pt>
                <c:pt idx="15570">
                  <c:v>-34.584999999999994</c:v>
                </c:pt>
                <c:pt idx="15571">
                  <c:v>-34.582999999999998</c:v>
                </c:pt>
                <c:pt idx="15572">
                  <c:v>-34.580999999999996</c:v>
                </c:pt>
                <c:pt idx="15573">
                  <c:v>-34.578999999999994</c:v>
                </c:pt>
                <c:pt idx="15574">
                  <c:v>-34.576999999999998</c:v>
                </c:pt>
                <c:pt idx="15575">
                  <c:v>-34.574999999999996</c:v>
                </c:pt>
                <c:pt idx="15576">
                  <c:v>-34.572999999999993</c:v>
                </c:pt>
                <c:pt idx="15577">
                  <c:v>-34.570999999999998</c:v>
                </c:pt>
                <c:pt idx="15578">
                  <c:v>-34.568999999999996</c:v>
                </c:pt>
                <c:pt idx="15579">
                  <c:v>-34.566999999999993</c:v>
                </c:pt>
                <c:pt idx="15580">
                  <c:v>-34.564999999999998</c:v>
                </c:pt>
                <c:pt idx="15581">
                  <c:v>-34.562999999999995</c:v>
                </c:pt>
                <c:pt idx="15582">
                  <c:v>-34.560999999999993</c:v>
                </c:pt>
                <c:pt idx="15583">
                  <c:v>-34.558999999999997</c:v>
                </c:pt>
                <c:pt idx="15584">
                  <c:v>-34.556999999999995</c:v>
                </c:pt>
                <c:pt idx="15585">
                  <c:v>-34.554999999999993</c:v>
                </c:pt>
                <c:pt idx="15586">
                  <c:v>-34.552999999999997</c:v>
                </c:pt>
                <c:pt idx="15587">
                  <c:v>-34.550999999999995</c:v>
                </c:pt>
                <c:pt idx="15588">
                  <c:v>-34.548999999999992</c:v>
                </c:pt>
                <c:pt idx="15589">
                  <c:v>-34.546999999999997</c:v>
                </c:pt>
                <c:pt idx="15590">
                  <c:v>-34.544999999999995</c:v>
                </c:pt>
                <c:pt idx="15591">
                  <c:v>-34.542999999999992</c:v>
                </c:pt>
                <c:pt idx="15592">
                  <c:v>-34.540999999999997</c:v>
                </c:pt>
                <c:pt idx="15593">
                  <c:v>-34.538999999999994</c:v>
                </c:pt>
                <c:pt idx="15594">
                  <c:v>-34.536999999999992</c:v>
                </c:pt>
                <c:pt idx="15595">
                  <c:v>-34.534999999999997</c:v>
                </c:pt>
                <c:pt idx="15596">
                  <c:v>-34.532999999999994</c:v>
                </c:pt>
                <c:pt idx="15597">
                  <c:v>-34.530999999999992</c:v>
                </c:pt>
                <c:pt idx="15598">
                  <c:v>-34.528999999999996</c:v>
                </c:pt>
                <c:pt idx="15599">
                  <c:v>-34.526999999999994</c:v>
                </c:pt>
                <c:pt idx="15600">
                  <c:v>-34.524999999999991</c:v>
                </c:pt>
                <c:pt idx="15601">
                  <c:v>-34.522999999999996</c:v>
                </c:pt>
                <c:pt idx="15602">
                  <c:v>-34.520999999999994</c:v>
                </c:pt>
                <c:pt idx="15603">
                  <c:v>-34.518999999999991</c:v>
                </c:pt>
                <c:pt idx="15604">
                  <c:v>-34.516999999999996</c:v>
                </c:pt>
                <c:pt idx="15605">
                  <c:v>-34.514999999999993</c:v>
                </c:pt>
                <c:pt idx="15606">
                  <c:v>-34.512999999999991</c:v>
                </c:pt>
                <c:pt idx="15607">
                  <c:v>-34.510999999999996</c:v>
                </c:pt>
                <c:pt idx="15608">
                  <c:v>-34.508999999999993</c:v>
                </c:pt>
                <c:pt idx="15609">
                  <c:v>-34.506999999999991</c:v>
                </c:pt>
                <c:pt idx="15610">
                  <c:v>-34.504999999999995</c:v>
                </c:pt>
                <c:pt idx="15611">
                  <c:v>-34.502999999999993</c:v>
                </c:pt>
                <c:pt idx="15612">
                  <c:v>-34.500999999999991</c:v>
                </c:pt>
                <c:pt idx="15613">
                  <c:v>-34.498999999999995</c:v>
                </c:pt>
                <c:pt idx="15614">
                  <c:v>-34.496999999999993</c:v>
                </c:pt>
                <c:pt idx="15615">
                  <c:v>-34.49499999999999</c:v>
                </c:pt>
                <c:pt idx="15616">
                  <c:v>-34.492999999999995</c:v>
                </c:pt>
                <c:pt idx="15617">
                  <c:v>-34.490999999999993</c:v>
                </c:pt>
                <c:pt idx="15618">
                  <c:v>-34.48899999999999</c:v>
                </c:pt>
                <c:pt idx="15619">
                  <c:v>-34.486999999999995</c:v>
                </c:pt>
                <c:pt idx="15620">
                  <c:v>-34.484999999999999</c:v>
                </c:pt>
                <c:pt idx="15621">
                  <c:v>-34.48299999999999</c:v>
                </c:pt>
                <c:pt idx="15622">
                  <c:v>-34.480999999999995</c:v>
                </c:pt>
                <c:pt idx="15623">
                  <c:v>-34.478999999999999</c:v>
                </c:pt>
                <c:pt idx="15624">
                  <c:v>-34.47699999999999</c:v>
                </c:pt>
                <c:pt idx="15625">
                  <c:v>-34.474999999999994</c:v>
                </c:pt>
                <c:pt idx="15626">
                  <c:v>-34.472999999999999</c:v>
                </c:pt>
                <c:pt idx="15627">
                  <c:v>-34.470999999999989</c:v>
                </c:pt>
                <c:pt idx="15628">
                  <c:v>-34.468999999999994</c:v>
                </c:pt>
                <c:pt idx="15629">
                  <c:v>-34.466999999999999</c:v>
                </c:pt>
                <c:pt idx="15630">
                  <c:v>-34.464999999999989</c:v>
                </c:pt>
                <c:pt idx="15631">
                  <c:v>-34.462999999999994</c:v>
                </c:pt>
                <c:pt idx="15632">
                  <c:v>-34.460999999999999</c:v>
                </c:pt>
                <c:pt idx="15633">
                  <c:v>-34.458999999999996</c:v>
                </c:pt>
                <c:pt idx="15634">
                  <c:v>-34.456999999999994</c:v>
                </c:pt>
                <c:pt idx="15635">
                  <c:v>-34.454999999999998</c:v>
                </c:pt>
                <c:pt idx="15636">
                  <c:v>-34.452999999999996</c:v>
                </c:pt>
                <c:pt idx="15637">
                  <c:v>-34.450999999999993</c:v>
                </c:pt>
                <c:pt idx="15638">
                  <c:v>-34.448999999999998</c:v>
                </c:pt>
                <c:pt idx="15639">
                  <c:v>-34.446999999999996</c:v>
                </c:pt>
                <c:pt idx="15640">
                  <c:v>-34.444999999999993</c:v>
                </c:pt>
                <c:pt idx="15641">
                  <c:v>-34.442999999999998</c:v>
                </c:pt>
                <c:pt idx="15642">
                  <c:v>-34.440999999999995</c:v>
                </c:pt>
                <c:pt idx="15643">
                  <c:v>-34.438999999999993</c:v>
                </c:pt>
                <c:pt idx="15644">
                  <c:v>-34.436999999999998</c:v>
                </c:pt>
                <c:pt idx="15645">
                  <c:v>-34.434999999999995</c:v>
                </c:pt>
                <c:pt idx="15646">
                  <c:v>-34.432999999999993</c:v>
                </c:pt>
                <c:pt idx="15647">
                  <c:v>-34.430999999999997</c:v>
                </c:pt>
                <c:pt idx="15648">
                  <c:v>-34.428999999999995</c:v>
                </c:pt>
                <c:pt idx="15649">
                  <c:v>-34.426999999999992</c:v>
                </c:pt>
                <c:pt idx="15650">
                  <c:v>-34.424999999999997</c:v>
                </c:pt>
                <c:pt idx="15651">
                  <c:v>-34.422999999999995</c:v>
                </c:pt>
                <c:pt idx="15652">
                  <c:v>-34.420999999999992</c:v>
                </c:pt>
                <c:pt idx="15653">
                  <c:v>-34.418999999999997</c:v>
                </c:pt>
                <c:pt idx="15654">
                  <c:v>-34.416999999999994</c:v>
                </c:pt>
                <c:pt idx="15655">
                  <c:v>-34.414999999999992</c:v>
                </c:pt>
                <c:pt idx="15656">
                  <c:v>-34.412999999999997</c:v>
                </c:pt>
                <c:pt idx="15657">
                  <c:v>-34.410999999999994</c:v>
                </c:pt>
                <c:pt idx="15658">
                  <c:v>-34.408999999999992</c:v>
                </c:pt>
                <c:pt idx="15659">
                  <c:v>-34.406999999999996</c:v>
                </c:pt>
                <c:pt idx="15660">
                  <c:v>-34.404999999999994</c:v>
                </c:pt>
                <c:pt idx="15661">
                  <c:v>-34.402999999999992</c:v>
                </c:pt>
                <c:pt idx="15662">
                  <c:v>-34.400999999999996</c:v>
                </c:pt>
                <c:pt idx="15663">
                  <c:v>-34.398999999999994</c:v>
                </c:pt>
                <c:pt idx="15664">
                  <c:v>-34.396999999999991</c:v>
                </c:pt>
                <c:pt idx="15665">
                  <c:v>-34.394999999999996</c:v>
                </c:pt>
                <c:pt idx="15666">
                  <c:v>-34.392999999999994</c:v>
                </c:pt>
                <c:pt idx="15667">
                  <c:v>-34.390999999999991</c:v>
                </c:pt>
                <c:pt idx="15668">
                  <c:v>-34.388999999999996</c:v>
                </c:pt>
                <c:pt idx="15669">
                  <c:v>-34.386999999999993</c:v>
                </c:pt>
                <c:pt idx="15670">
                  <c:v>-34.384999999999991</c:v>
                </c:pt>
                <c:pt idx="15671">
                  <c:v>-34.382999999999996</c:v>
                </c:pt>
                <c:pt idx="15672">
                  <c:v>-34.380999999999993</c:v>
                </c:pt>
                <c:pt idx="15673">
                  <c:v>-34.378999999999991</c:v>
                </c:pt>
                <c:pt idx="15674">
                  <c:v>-34.376999999999995</c:v>
                </c:pt>
                <c:pt idx="15675">
                  <c:v>-34.374999999999993</c:v>
                </c:pt>
                <c:pt idx="15676">
                  <c:v>-34.37299999999999</c:v>
                </c:pt>
                <c:pt idx="15677">
                  <c:v>-34.370999999999995</c:v>
                </c:pt>
                <c:pt idx="15678">
                  <c:v>-34.368999999999993</c:v>
                </c:pt>
                <c:pt idx="15679">
                  <c:v>-34.36699999999999</c:v>
                </c:pt>
                <c:pt idx="15680">
                  <c:v>-34.364999999999995</c:v>
                </c:pt>
                <c:pt idx="15681">
                  <c:v>-34.363</c:v>
                </c:pt>
                <c:pt idx="15682">
                  <c:v>-34.36099999999999</c:v>
                </c:pt>
                <c:pt idx="15683">
                  <c:v>-34.358999999999995</c:v>
                </c:pt>
                <c:pt idx="15684">
                  <c:v>-34.356999999999999</c:v>
                </c:pt>
                <c:pt idx="15685">
                  <c:v>-34.35499999999999</c:v>
                </c:pt>
                <c:pt idx="15686">
                  <c:v>-34.352999999999994</c:v>
                </c:pt>
                <c:pt idx="15687">
                  <c:v>-34.350999999999999</c:v>
                </c:pt>
                <c:pt idx="15688">
                  <c:v>-34.34899999999999</c:v>
                </c:pt>
                <c:pt idx="15689">
                  <c:v>-34.346999999999994</c:v>
                </c:pt>
                <c:pt idx="15690">
                  <c:v>-34.344999999999999</c:v>
                </c:pt>
                <c:pt idx="15691">
                  <c:v>-34.342999999999989</c:v>
                </c:pt>
                <c:pt idx="15692">
                  <c:v>-34.340999999999994</c:v>
                </c:pt>
                <c:pt idx="15693">
                  <c:v>-34.338999999999999</c:v>
                </c:pt>
                <c:pt idx="15694">
                  <c:v>-34.336999999999989</c:v>
                </c:pt>
                <c:pt idx="15695">
                  <c:v>-34.334999999999994</c:v>
                </c:pt>
                <c:pt idx="15696">
                  <c:v>-34.332999999999998</c:v>
                </c:pt>
                <c:pt idx="15697">
                  <c:v>-34.330999999999996</c:v>
                </c:pt>
                <c:pt idx="15698">
                  <c:v>-34.328999999999994</c:v>
                </c:pt>
                <c:pt idx="15699">
                  <c:v>-34.326999999999998</c:v>
                </c:pt>
                <c:pt idx="15700">
                  <c:v>-34.324999999999996</c:v>
                </c:pt>
                <c:pt idx="15701">
                  <c:v>-34.322999999999993</c:v>
                </c:pt>
                <c:pt idx="15702">
                  <c:v>-34.320999999999998</c:v>
                </c:pt>
                <c:pt idx="15703">
                  <c:v>-34.318999999999996</c:v>
                </c:pt>
                <c:pt idx="15704">
                  <c:v>-34.316999999999993</c:v>
                </c:pt>
                <c:pt idx="15705">
                  <c:v>-34.314999999999998</c:v>
                </c:pt>
                <c:pt idx="15706">
                  <c:v>-34.312999999999995</c:v>
                </c:pt>
                <c:pt idx="15707">
                  <c:v>-34.310999999999993</c:v>
                </c:pt>
                <c:pt idx="15708">
                  <c:v>-34.308999999999997</c:v>
                </c:pt>
                <c:pt idx="15709">
                  <c:v>-34.306999999999995</c:v>
                </c:pt>
                <c:pt idx="15710">
                  <c:v>-34.304999999999993</c:v>
                </c:pt>
                <c:pt idx="15711">
                  <c:v>-34.302999999999997</c:v>
                </c:pt>
                <c:pt idx="15712">
                  <c:v>-34.300999999999995</c:v>
                </c:pt>
                <c:pt idx="15713">
                  <c:v>-34.298999999999992</c:v>
                </c:pt>
                <c:pt idx="15714">
                  <c:v>-34.296999999999997</c:v>
                </c:pt>
                <c:pt idx="15715">
                  <c:v>-34.294999999999995</c:v>
                </c:pt>
                <c:pt idx="15716">
                  <c:v>-34.292999999999992</c:v>
                </c:pt>
                <c:pt idx="15717">
                  <c:v>-34.290999999999997</c:v>
                </c:pt>
                <c:pt idx="15718">
                  <c:v>-34.288999999999994</c:v>
                </c:pt>
                <c:pt idx="15719">
                  <c:v>-34.286999999999992</c:v>
                </c:pt>
                <c:pt idx="15720">
                  <c:v>-34.284999999999997</c:v>
                </c:pt>
                <c:pt idx="15721">
                  <c:v>-34.282999999999994</c:v>
                </c:pt>
                <c:pt idx="15722">
                  <c:v>-34.280999999999992</c:v>
                </c:pt>
                <c:pt idx="15723">
                  <c:v>-34.278999999999996</c:v>
                </c:pt>
                <c:pt idx="15724">
                  <c:v>-34.276999999999994</c:v>
                </c:pt>
                <c:pt idx="15725">
                  <c:v>-34.274999999999991</c:v>
                </c:pt>
                <c:pt idx="15726">
                  <c:v>-34.272999999999996</c:v>
                </c:pt>
                <c:pt idx="15727">
                  <c:v>-34.270999999999994</c:v>
                </c:pt>
                <c:pt idx="15728">
                  <c:v>-34.268999999999991</c:v>
                </c:pt>
                <c:pt idx="15729">
                  <c:v>-34.266999999999996</c:v>
                </c:pt>
                <c:pt idx="15730">
                  <c:v>-34.264999999999993</c:v>
                </c:pt>
                <c:pt idx="15731">
                  <c:v>-34.262999999999991</c:v>
                </c:pt>
                <c:pt idx="15732">
                  <c:v>-34.260999999999996</c:v>
                </c:pt>
                <c:pt idx="15733">
                  <c:v>-34.258999999999993</c:v>
                </c:pt>
                <c:pt idx="15734">
                  <c:v>-34.256999999999991</c:v>
                </c:pt>
                <c:pt idx="15735">
                  <c:v>-34.254999999999995</c:v>
                </c:pt>
                <c:pt idx="15736">
                  <c:v>-34.252999999999993</c:v>
                </c:pt>
                <c:pt idx="15737">
                  <c:v>-34.250999999999991</c:v>
                </c:pt>
                <c:pt idx="15738">
                  <c:v>-34.248999999999995</c:v>
                </c:pt>
                <c:pt idx="15739">
                  <c:v>-34.246999999999993</c:v>
                </c:pt>
                <c:pt idx="15740">
                  <c:v>-34.24499999999999</c:v>
                </c:pt>
                <c:pt idx="15741">
                  <c:v>-34.242999999999995</c:v>
                </c:pt>
                <c:pt idx="15742">
                  <c:v>-34.240999999999993</c:v>
                </c:pt>
                <c:pt idx="15743">
                  <c:v>-34.23899999999999</c:v>
                </c:pt>
                <c:pt idx="15744">
                  <c:v>-34.236999999999995</c:v>
                </c:pt>
                <c:pt idx="15745">
                  <c:v>-34.234999999999999</c:v>
                </c:pt>
                <c:pt idx="15746">
                  <c:v>-34.23299999999999</c:v>
                </c:pt>
                <c:pt idx="15747">
                  <c:v>-34.230999999999995</c:v>
                </c:pt>
                <c:pt idx="15748">
                  <c:v>-34.228999999999999</c:v>
                </c:pt>
                <c:pt idx="15749">
                  <c:v>-34.22699999999999</c:v>
                </c:pt>
                <c:pt idx="15750">
                  <c:v>-34.224999999999994</c:v>
                </c:pt>
                <c:pt idx="15751">
                  <c:v>-34.222999999999999</c:v>
                </c:pt>
                <c:pt idx="15752">
                  <c:v>-34.220999999999989</c:v>
                </c:pt>
                <c:pt idx="15753">
                  <c:v>-34.218999999999994</c:v>
                </c:pt>
                <c:pt idx="15754">
                  <c:v>-34.216999999999999</c:v>
                </c:pt>
                <c:pt idx="15755">
                  <c:v>-34.214999999999989</c:v>
                </c:pt>
                <c:pt idx="15756">
                  <c:v>-34.212999999999994</c:v>
                </c:pt>
                <c:pt idx="15757">
                  <c:v>-34.210999999999999</c:v>
                </c:pt>
                <c:pt idx="15758">
                  <c:v>-34.208999999999996</c:v>
                </c:pt>
                <c:pt idx="15759">
                  <c:v>-34.206999999999994</c:v>
                </c:pt>
                <c:pt idx="15760">
                  <c:v>-34.204999999999998</c:v>
                </c:pt>
                <c:pt idx="15761">
                  <c:v>-34.202999999999996</c:v>
                </c:pt>
                <c:pt idx="15762">
                  <c:v>-34.200999999999993</c:v>
                </c:pt>
                <c:pt idx="15763">
                  <c:v>-34.198999999999998</c:v>
                </c:pt>
                <c:pt idx="15764">
                  <c:v>-34.196999999999996</c:v>
                </c:pt>
                <c:pt idx="15765">
                  <c:v>-34.194999999999993</c:v>
                </c:pt>
                <c:pt idx="15766">
                  <c:v>-34.192999999999998</c:v>
                </c:pt>
                <c:pt idx="15767">
                  <c:v>-34.190999999999995</c:v>
                </c:pt>
                <c:pt idx="15768">
                  <c:v>-34.188999999999993</c:v>
                </c:pt>
                <c:pt idx="15769">
                  <c:v>-34.186999999999998</c:v>
                </c:pt>
                <c:pt idx="15770">
                  <c:v>-34.184999999999995</c:v>
                </c:pt>
                <c:pt idx="15771">
                  <c:v>-34.182999999999993</c:v>
                </c:pt>
                <c:pt idx="15772">
                  <c:v>-34.180999999999997</c:v>
                </c:pt>
                <c:pt idx="15773">
                  <c:v>-34.178999999999995</c:v>
                </c:pt>
                <c:pt idx="15774">
                  <c:v>-34.176999999999992</c:v>
                </c:pt>
                <c:pt idx="15775">
                  <c:v>-34.174999999999997</c:v>
                </c:pt>
                <c:pt idx="15776">
                  <c:v>-34.172999999999995</c:v>
                </c:pt>
                <c:pt idx="15777">
                  <c:v>-34.170999999999992</c:v>
                </c:pt>
                <c:pt idx="15778">
                  <c:v>-34.168999999999997</c:v>
                </c:pt>
                <c:pt idx="15779">
                  <c:v>-34.166999999999994</c:v>
                </c:pt>
                <c:pt idx="15780">
                  <c:v>-34.164999999999992</c:v>
                </c:pt>
                <c:pt idx="15781">
                  <c:v>-34.162999999999997</c:v>
                </c:pt>
                <c:pt idx="15782">
                  <c:v>-34.160999999999994</c:v>
                </c:pt>
                <c:pt idx="15783">
                  <c:v>-34.158999999999992</c:v>
                </c:pt>
                <c:pt idx="15784">
                  <c:v>-34.156999999999996</c:v>
                </c:pt>
                <c:pt idx="15785">
                  <c:v>-34.154999999999994</c:v>
                </c:pt>
                <c:pt idx="15786">
                  <c:v>-34.152999999999992</c:v>
                </c:pt>
                <c:pt idx="15787">
                  <c:v>-34.150999999999996</c:v>
                </c:pt>
                <c:pt idx="15788">
                  <c:v>-34.148999999999994</c:v>
                </c:pt>
                <c:pt idx="15789">
                  <c:v>-34.146999999999991</c:v>
                </c:pt>
                <c:pt idx="15790">
                  <c:v>-34.144999999999996</c:v>
                </c:pt>
                <c:pt idx="15791">
                  <c:v>-34.142999999999994</c:v>
                </c:pt>
                <c:pt idx="15792">
                  <c:v>-34.140999999999991</c:v>
                </c:pt>
                <c:pt idx="15793">
                  <c:v>-34.138999999999996</c:v>
                </c:pt>
                <c:pt idx="15794">
                  <c:v>-34.136999999999993</c:v>
                </c:pt>
                <c:pt idx="15795">
                  <c:v>-34.134999999999991</c:v>
                </c:pt>
                <c:pt idx="15796">
                  <c:v>-34.132999999999996</c:v>
                </c:pt>
                <c:pt idx="15797">
                  <c:v>-34.130999999999993</c:v>
                </c:pt>
                <c:pt idx="15798">
                  <c:v>-34.128999999999991</c:v>
                </c:pt>
                <c:pt idx="15799">
                  <c:v>-34.126999999999995</c:v>
                </c:pt>
                <c:pt idx="15800">
                  <c:v>-34.124999999999993</c:v>
                </c:pt>
                <c:pt idx="15801">
                  <c:v>-34.12299999999999</c:v>
                </c:pt>
                <c:pt idx="15802">
                  <c:v>-34.120999999999995</c:v>
                </c:pt>
                <c:pt idx="15803">
                  <c:v>-34.118999999999993</c:v>
                </c:pt>
                <c:pt idx="15804">
                  <c:v>-34.11699999999999</c:v>
                </c:pt>
                <c:pt idx="15805">
                  <c:v>-34.114999999999995</c:v>
                </c:pt>
                <c:pt idx="15806">
                  <c:v>-34.113</c:v>
                </c:pt>
                <c:pt idx="15807">
                  <c:v>-34.11099999999999</c:v>
                </c:pt>
                <c:pt idx="15808">
                  <c:v>-34.108999999999995</c:v>
                </c:pt>
                <c:pt idx="15809">
                  <c:v>-34.106999999999999</c:v>
                </c:pt>
                <c:pt idx="15810">
                  <c:v>-34.10499999999999</c:v>
                </c:pt>
                <c:pt idx="15811">
                  <c:v>-34.102999999999994</c:v>
                </c:pt>
                <c:pt idx="15812">
                  <c:v>-34.100999999999999</c:v>
                </c:pt>
                <c:pt idx="15813">
                  <c:v>-34.09899999999999</c:v>
                </c:pt>
                <c:pt idx="15814">
                  <c:v>-34.096999999999994</c:v>
                </c:pt>
                <c:pt idx="15815">
                  <c:v>-34.094999999999999</c:v>
                </c:pt>
                <c:pt idx="15816">
                  <c:v>-34.092999999999989</c:v>
                </c:pt>
                <c:pt idx="15817">
                  <c:v>-34.090999999999994</c:v>
                </c:pt>
                <c:pt idx="15818">
                  <c:v>-34.088999999999999</c:v>
                </c:pt>
                <c:pt idx="15819">
                  <c:v>-34.086999999999989</c:v>
                </c:pt>
                <c:pt idx="15820">
                  <c:v>-34.084999999999994</c:v>
                </c:pt>
                <c:pt idx="15821">
                  <c:v>-34.082999999999998</c:v>
                </c:pt>
                <c:pt idx="15822">
                  <c:v>-34.080999999999996</c:v>
                </c:pt>
                <c:pt idx="15823">
                  <c:v>-34.078999999999994</c:v>
                </c:pt>
                <c:pt idx="15824">
                  <c:v>-34.076999999999998</c:v>
                </c:pt>
                <c:pt idx="15825">
                  <c:v>-34.074999999999996</c:v>
                </c:pt>
                <c:pt idx="15826">
                  <c:v>-34.072999999999993</c:v>
                </c:pt>
                <c:pt idx="15827">
                  <c:v>-34.070999999999998</c:v>
                </c:pt>
                <c:pt idx="15828">
                  <c:v>-34.068999999999996</c:v>
                </c:pt>
                <c:pt idx="15829">
                  <c:v>-34.066999999999993</c:v>
                </c:pt>
                <c:pt idx="15830">
                  <c:v>-34.064999999999998</c:v>
                </c:pt>
                <c:pt idx="15831">
                  <c:v>-34.062999999999995</c:v>
                </c:pt>
                <c:pt idx="15832">
                  <c:v>-34.060999999999993</c:v>
                </c:pt>
                <c:pt idx="15833">
                  <c:v>-34.058999999999997</c:v>
                </c:pt>
                <c:pt idx="15834">
                  <c:v>-34.056999999999995</c:v>
                </c:pt>
                <c:pt idx="15835">
                  <c:v>-34.054999999999993</c:v>
                </c:pt>
                <c:pt idx="15836">
                  <c:v>-34.052999999999997</c:v>
                </c:pt>
                <c:pt idx="15837">
                  <c:v>-34.050999999999995</c:v>
                </c:pt>
                <c:pt idx="15838">
                  <c:v>-34.048999999999992</c:v>
                </c:pt>
                <c:pt idx="15839">
                  <c:v>-34.046999999999997</c:v>
                </c:pt>
                <c:pt idx="15840">
                  <c:v>-34.044999999999995</c:v>
                </c:pt>
                <c:pt idx="15841">
                  <c:v>-34.042999999999992</c:v>
                </c:pt>
                <c:pt idx="15842">
                  <c:v>-34.040999999999997</c:v>
                </c:pt>
                <c:pt idx="15843">
                  <c:v>-34.038999999999994</c:v>
                </c:pt>
                <c:pt idx="15844">
                  <c:v>-34.036999999999992</c:v>
                </c:pt>
                <c:pt idx="15845">
                  <c:v>-34.034999999999997</c:v>
                </c:pt>
                <c:pt idx="15846">
                  <c:v>-34.032999999999994</c:v>
                </c:pt>
                <c:pt idx="15847">
                  <c:v>-34.030999999999992</c:v>
                </c:pt>
                <c:pt idx="15848">
                  <c:v>-34.028999999999996</c:v>
                </c:pt>
                <c:pt idx="15849">
                  <c:v>-34.026999999999994</c:v>
                </c:pt>
                <c:pt idx="15850">
                  <c:v>-34.024999999999991</c:v>
                </c:pt>
                <c:pt idx="15851">
                  <c:v>-34.022999999999996</c:v>
                </c:pt>
                <c:pt idx="15852">
                  <c:v>-34.020999999999994</c:v>
                </c:pt>
                <c:pt idx="15853">
                  <c:v>-34.018999999999991</c:v>
                </c:pt>
                <c:pt idx="15854">
                  <c:v>-34.016999999999996</c:v>
                </c:pt>
                <c:pt idx="15855">
                  <c:v>-34.014999999999993</c:v>
                </c:pt>
                <c:pt idx="15856">
                  <c:v>-34.012999999999991</c:v>
                </c:pt>
                <c:pt idx="15857">
                  <c:v>-34.010999999999996</c:v>
                </c:pt>
                <c:pt idx="15858">
                  <c:v>-34.008999999999993</c:v>
                </c:pt>
                <c:pt idx="15859">
                  <c:v>-34.006999999999991</c:v>
                </c:pt>
                <c:pt idx="15860">
                  <c:v>-34.004999999999995</c:v>
                </c:pt>
                <c:pt idx="15861">
                  <c:v>-34.002999999999993</c:v>
                </c:pt>
                <c:pt idx="15862">
                  <c:v>-34.000999999999991</c:v>
                </c:pt>
                <c:pt idx="15863">
                  <c:v>-33.998999999999995</c:v>
                </c:pt>
                <c:pt idx="15864">
                  <c:v>-33.996999999999993</c:v>
                </c:pt>
                <c:pt idx="15865">
                  <c:v>-33.99499999999999</c:v>
                </c:pt>
                <c:pt idx="15866">
                  <c:v>-33.992999999999995</c:v>
                </c:pt>
                <c:pt idx="15867">
                  <c:v>-33.990999999999993</c:v>
                </c:pt>
                <c:pt idx="15868">
                  <c:v>-33.98899999999999</c:v>
                </c:pt>
                <c:pt idx="15869">
                  <c:v>-33.986999999999995</c:v>
                </c:pt>
                <c:pt idx="15870">
                  <c:v>-33.984999999999999</c:v>
                </c:pt>
                <c:pt idx="15871">
                  <c:v>-33.98299999999999</c:v>
                </c:pt>
                <c:pt idx="15872">
                  <c:v>-33.980999999999995</c:v>
                </c:pt>
                <c:pt idx="15873">
                  <c:v>-33.978999999999999</c:v>
                </c:pt>
                <c:pt idx="15874">
                  <c:v>-33.97699999999999</c:v>
                </c:pt>
                <c:pt idx="15875">
                  <c:v>-33.974999999999994</c:v>
                </c:pt>
                <c:pt idx="15876">
                  <c:v>-33.972999999999999</c:v>
                </c:pt>
                <c:pt idx="15877">
                  <c:v>-33.970999999999989</c:v>
                </c:pt>
                <c:pt idx="15878">
                  <c:v>-33.968999999999994</c:v>
                </c:pt>
                <c:pt idx="15879">
                  <c:v>-33.966999999999999</c:v>
                </c:pt>
                <c:pt idx="15880">
                  <c:v>-33.964999999999989</c:v>
                </c:pt>
                <c:pt idx="15881">
                  <c:v>-33.962999999999994</c:v>
                </c:pt>
                <c:pt idx="15882">
                  <c:v>-33.960999999999999</c:v>
                </c:pt>
                <c:pt idx="15883">
                  <c:v>-33.958999999999996</c:v>
                </c:pt>
                <c:pt idx="15884">
                  <c:v>-33.956999999999994</c:v>
                </c:pt>
                <c:pt idx="15885">
                  <c:v>-33.954999999999998</c:v>
                </c:pt>
                <c:pt idx="15886">
                  <c:v>-33.952999999999996</c:v>
                </c:pt>
                <c:pt idx="15887">
                  <c:v>-33.950999999999993</c:v>
                </c:pt>
                <c:pt idx="15888">
                  <c:v>-33.948999999999998</c:v>
                </c:pt>
                <c:pt idx="15889">
                  <c:v>-33.946999999999996</c:v>
                </c:pt>
                <c:pt idx="15890">
                  <c:v>-33.944999999999993</c:v>
                </c:pt>
                <c:pt idx="15891">
                  <c:v>-33.942999999999998</c:v>
                </c:pt>
                <c:pt idx="15892">
                  <c:v>-33.940999999999995</c:v>
                </c:pt>
                <c:pt idx="15893">
                  <c:v>-33.938999999999993</c:v>
                </c:pt>
                <c:pt idx="15894">
                  <c:v>-33.936999999999998</c:v>
                </c:pt>
                <c:pt idx="15895">
                  <c:v>-33.934999999999995</c:v>
                </c:pt>
                <c:pt idx="15896">
                  <c:v>-33.932999999999993</c:v>
                </c:pt>
                <c:pt idx="15897">
                  <c:v>-33.930999999999997</c:v>
                </c:pt>
                <c:pt idx="15898">
                  <c:v>-33.928999999999995</c:v>
                </c:pt>
                <c:pt idx="15899">
                  <c:v>-33.926999999999992</c:v>
                </c:pt>
                <c:pt idx="15900">
                  <c:v>-33.924999999999997</c:v>
                </c:pt>
                <c:pt idx="15901">
                  <c:v>-33.922999999999995</c:v>
                </c:pt>
                <c:pt idx="15902">
                  <c:v>-33.920999999999992</c:v>
                </c:pt>
                <c:pt idx="15903">
                  <c:v>-33.918999999999997</c:v>
                </c:pt>
                <c:pt idx="15904">
                  <c:v>-33.916999999999994</c:v>
                </c:pt>
                <c:pt idx="15905">
                  <c:v>-33.914999999999992</c:v>
                </c:pt>
                <c:pt idx="15906">
                  <c:v>-33.912999999999997</c:v>
                </c:pt>
                <c:pt idx="15907">
                  <c:v>-33.910999999999994</c:v>
                </c:pt>
                <c:pt idx="15908">
                  <c:v>-33.908999999999992</c:v>
                </c:pt>
                <c:pt idx="15909">
                  <c:v>-33.906999999999996</c:v>
                </c:pt>
                <c:pt idx="15910">
                  <c:v>-33.904999999999994</c:v>
                </c:pt>
                <c:pt idx="15911">
                  <c:v>-33.902999999999992</c:v>
                </c:pt>
                <c:pt idx="15912">
                  <c:v>-33.900999999999996</c:v>
                </c:pt>
                <c:pt idx="15913">
                  <c:v>-33.898999999999994</c:v>
                </c:pt>
                <c:pt idx="15914">
                  <c:v>-33.896999999999991</c:v>
                </c:pt>
                <c:pt idx="15915">
                  <c:v>-33.894999999999996</c:v>
                </c:pt>
                <c:pt idx="15916">
                  <c:v>-33.892999999999994</c:v>
                </c:pt>
                <c:pt idx="15917">
                  <c:v>-33.890999999999991</c:v>
                </c:pt>
                <c:pt idx="15918">
                  <c:v>-33.888999999999996</c:v>
                </c:pt>
                <c:pt idx="15919">
                  <c:v>-33.886999999999993</c:v>
                </c:pt>
                <c:pt idx="15920">
                  <c:v>-33.884999999999991</c:v>
                </c:pt>
                <c:pt idx="15921">
                  <c:v>-33.882999999999996</c:v>
                </c:pt>
                <c:pt idx="15922">
                  <c:v>-33.880999999999993</c:v>
                </c:pt>
                <c:pt idx="15923">
                  <c:v>-33.878999999999991</c:v>
                </c:pt>
                <c:pt idx="15924">
                  <c:v>-33.876999999999995</c:v>
                </c:pt>
                <c:pt idx="15925">
                  <c:v>-33.874999999999993</c:v>
                </c:pt>
                <c:pt idx="15926">
                  <c:v>-33.87299999999999</c:v>
                </c:pt>
                <c:pt idx="15927">
                  <c:v>-33.870999999999995</c:v>
                </c:pt>
                <c:pt idx="15928">
                  <c:v>-33.868999999999993</c:v>
                </c:pt>
                <c:pt idx="15929">
                  <c:v>-33.86699999999999</c:v>
                </c:pt>
                <c:pt idx="15930">
                  <c:v>-33.864999999999995</c:v>
                </c:pt>
                <c:pt idx="15931">
                  <c:v>-33.863</c:v>
                </c:pt>
                <c:pt idx="15932">
                  <c:v>-33.86099999999999</c:v>
                </c:pt>
                <c:pt idx="15933">
                  <c:v>-33.858999999999995</c:v>
                </c:pt>
                <c:pt idx="15934">
                  <c:v>-33.856999999999999</c:v>
                </c:pt>
                <c:pt idx="15935">
                  <c:v>-33.85499999999999</c:v>
                </c:pt>
                <c:pt idx="15936">
                  <c:v>-33.852999999999994</c:v>
                </c:pt>
                <c:pt idx="15937">
                  <c:v>-33.850999999999999</c:v>
                </c:pt>
                <c:pt idx="15938">
                  <c:v>-33.84899999999999</c:v>
                </c:pt>
                <c:pt idx="15939">
                  <c:v>-33.846999999999994</c:v>
                </c:pt>
                <c:pt idx="15940">
                  <c:v>-33.844999999999999</c:v>
                </c:pt>
                <c:pt idx="15941">
                  <c:v>-33.842999999999989</c:v>
                </c:pt>
                <c:pt idx="15942">
                  <c:v>-33.840999999999994</c:v>
                </c:pt>
                <c:pt idx="15943">
                  <c:v>-33.838999999999999</c:v>
                </c:pt>
                <c:pt idx="15944">
                  <c:v>-33.836999999999989</c:v>
                </c:pt>
                <c:pt idx="15945">
                  <c:v>-33.834999999999994</c:v>
                </c:pt>
                <c:pt idx="15946">
                  <c:v>-33.832999999999998</c:v>
                </c:pt>
                <c:pt idx="15947">
                  <c:v>-33.830999999999996</c:v>
                </c:pt>
                <c:pt idx="15948">
                  <c:v>-33.828999999999994</c:v>
                </c:pt>
                <c:pt idx="15949">
                  <c:v>-33.826999999999998</c:v>
                </c:pt>
                <c:pt idx="15950">
                  <c:v>-33.824999999999996</c:v>
                </c:pt>
                <c:pt idx="15951">
                  <c:v>-33.822999999999993</c:v>
                </c:pt>
                <c:pt idx="15952">
                  <c:v>-33.820999999999998</c:v>
                </c:pt>
                <c:pt idx="15953">
                  <c:v>-33.818999999999996</c:v>
                </c:pt>
                <c:pt idx="15954">
                  <c:v>-33.816999999999993</c:v>
                </c:pt>
                <c:pt idx="15955">
                  <c:v>-33.814999999999998</c:v>
                </c:pt>
                <c:pt idx="15956">
                  <c:v>-33.812999999999995</c:v>
                </c:pt>
                <c:pt idx="15957">
                  <c:v>-33.810999999999993</c:v>
                </c:pt>
                <c:pt idx="15958">
                  <c:v>-33.808999999999997</c:v>
                </c:pt>
                <c:pt idx="15959">
                  <c:v>-33.806999999999995</c:v>
                </c:pt>
                <c:pt idx="15960">
                  <c:v>-33.804999999999993</c:v>
                </c:pt>
                <c:pt idx="15961">
                  <c:v>-33.802999999999997</c:v>
                </c:pt>
                <c:pt idx="15962">
                  <c:v>-33.800999999999995</c:v>
                </c:pt>
                <c:pt idx="15963">
                  <c:v>-33.798999999999992</c:v>
                </c:pt>
                <c:pt idx="15964">
                  <c:v>-33.796999999999997</c:v>
                </c:pt>
                <c:pt idx="15965">
                  <c:v>-33.794999999999995</c:v>
                </c:pt>
                <c:pt idx="15966">
                  <c:v>-33.792999999999992</c:v>
                </c:pt>
                <c:pt idx="15967">
                  <c:v>-33.790999999999997</c:v>
                </c:pt>
                <c:pt idx="15968">
                  <c:v>-33.788999999999994</c:v>
                </c:pt>
                <c:pt idx="15969">
                  <c:v>-33.786999999999992</c:v>
                </c:pt>
                <c:pt idx="15970">
                  <c:v>-33.784999999999997</c:v>
                </c:pt>
                <c:pt idx="15971">
                  <c:v>-33.782999999999994</c:v>
                </c:pt>
                <c:pt idx="15972">
                  <c:v>-33.780999999999992</c:v>
                </c:pt>
                <c:pt idx="15973">
                  <c:v>-33.778999999999996</c:v>
                </c:pt>
                <c:pt idx="15974">
                  <c:v>-33.776999999999994</c:v>
                </c:pt>
                <c:pt idx="15975">
                  <c:v>-33.774999999999991</c:v>
                </c:pt>
                <c:pt idx="15976">
                  <c:v>-33.772999999999996</c:v>
                </c:pt>
                <c:pt idx="15977">
                  <c:v>-33.770999999999994</c:v>
                </c:pt>
                <c:pt idx="15978">
                  <c:v>-33.768999999999991</c:v>
                </c:pt>
                <c:pt idx="15979">
                  <c:v>-33.766999999999996</c:v>
                </c:pt>
                <c:pt idx="15980">
                  <c:v>-33.764999999999993</c:v>
                </c:pt>
                <c:pt idx="15981">
                  <c:v>-33.762999999999991</c:v>
                </c:pt>
                <c:pt idx="15982">
                  <c:v>-33.760999999999996</c:v>
                </c:pt>
                <c:pt idx="15983">
                  <c:v>-33.758999999999993</c:v>
                </c:pt>
                <c:pt idx="15984">
                  <c:v>-33.756999999999991</c:v>
                </c:pt>
                <c:pt idx="15985">
                  <c:v>-33.754999999999995</c:v>
                </c:pt>
                <c:pt idx="15986">
                  <c:v>-33.752999999999993</c:v>
                </c:pt>
                <c:pt idx="15987">
                  <c:v>-33.750999999999991</c:v>
                </c:pt>
                <c:pt idx="15988">
                  <c:v>-33.748999999999995</c:v>
                </c:pt>
                <c:pt idx="15989">
                  <c:v>-33.746999999999993</c:v>
                </c:pt>
                <c:pt idx="15990">
                  <c:v>-33.74499999999999</c:v>
                </c:pt>
                <c:pt idx="15991">
                  <c:v>-33.742999999999995</c:v>
                </c:pt>
                <c:pt idx="15992">
                  <c:v>-33.740999999999993</c:v>
                </c:pt>
                <c:pt idx="15993">
                  <c:v>-33.73899999999999</c:v>
                </c:pt>
                <c:pt idx="15994">
                  <c:v>-33.736999999999995</c:v>
                </c:pt>
                <c:pt idx="15995">
                  <c:v>-33.734999999999999</c:v>
                </c:pt>
                <c:pt idx="15996">
                  <c:v>-33.73299999999999</c:v>
                </c:pt>
                <c:pt idx="15997">
                  <c:v>-33.730999999999995</c:v>
                </c:pt>
                <c:pt idx="15998">
                  <c:v>-33.728999999999999</c:v>
                </c:pt>
                <c:pt idx="15999">
                  <c:v>-33.72699999999999</c:v>
                </c:pt>
                <c:pt idx="16000">
                  <c:v>-33.724999999999994</c:v>
                </c:pt>
                <c:pt idx="16001">
                  <c:v>-33.722999999999992</c:v>
                </c:pt>
                <c:pt idx="16002">
                  <c:v>-33.720999999999997</c:v>
                </c:pt>
                <c:pt idx="16003">
                  <c:v>-33.718999999999994</c:v>
                </c:pt>
                <c:pt idx="16004">
                  <c:v>-33.716999999999992</c:v>
                </c:pt>
                <c:pt idx="16005">
                  <c:v>-33.714999999999996</c:v>
                </c:pt>
                <c:pt idx="16006">
                  <c:v>-33.712999999999994</c:v>
                </c:pt>
                <c:pt idx="16007">
                  <c:v>-33.710999999999991</c:v>
                </c:pt>
                <c:pt idx="16008">
                  <c:v>-33.708999999999996</c:v>
                </c:pt>
                <c:pt idx="16009">
                  <c:v>-33.706999999999994</c:v>
                </c:pt>
                <c:pt idx="16010">
                  <c:v>-33.704999999999991</c:v>
                </c:pt>
                <c:pt idx="16011">
                  <c:v>-33.702999999999996</c:v>
                </c:pt>
                <c:pt idx="16012">
                  <c:v>-33.700999999999993</c:v>
                </c:pt>
                <c:pt idx="16013">
                  <c:v>-33.698999999999991</c:v>
                </c:pt>
                <c:pt idx="16014">
                  <c:v>-33.696999999999996</c:v>
                </c:pt>
                <c:pt idx="16015">
                  <c:v>-33.694999999999993</c:v>
                </c:pt>
                <c:pt idx="16016">
                  <c:v>-33.692999999999998</c:v>
                </c:pt>
                <c:pt idx="16017">
                  <c:v>-33.690999999999995</c:v>
                </c:pt>
                <c:pt idx="16018">
                  <c:v>-33.688999999999993</c:v>
                </c:pt>
                <c:pt idx="16019">
                  <c:v>-33.686999999999998</c:v>
                </c:pt>
                <c:pt idx="16020">
                  <c:v>-33.684999999999995</c:v>
                </c:pt>
                <c:pt idx="16021">
                  <c:v>-33.682999999999993</c:v>
                </c:pt>
                <c:pt idx="16022">
                  <c:v>-33.680999999999997</c:v>
                </c:pt>
                <c:pt idx="16023">
                  <c:v>-33.678999999999995</c:v>
                </c:pt>
                <c:pt idx="16024">
                  <c:v>-33.676999999999992</c:v>
                </c:pt>
                <c:pt idx="16025">
                  <c:v>-33.674999999999997</c:v>
                </c:pt>
                <c:pt idx="16026">
                  <c:v>-33.672999999999995</c:v>
                </c:pt>
                <c:pt idx="16027">
                  <c:v>-33.670999999999992</c:v>
                </c:pt>
                <c:pt idx="16028">
                  <c:v>-33.668999999999997</c:v>
                </c:pt>
                <c:pt idx="16029">
                  <c:v>-33.666999999999994</c:v>
                </c:pt>
                <c:pt idx="16030">
                  <c:v>-33.664999999999992</c:v>
                </c:pt>
                <c:pt idx="16031">
                  <c:v>-33.662999999999997</c:v>
                </c:pt>
                <c:pt idx="16032">
                  <c:v>-33.660999999999994</c:v>
                </c:pt>
                <c:pt idx="16033">
                  <c:v>-33.658999999999992</c:v>
                </c:pt>
                <c:pt idx="16034">
                  <c:v>-33.656999999999996</c:v>
                </c:pt>
                <c:pt idx="16035">
                  <c:v>-33.654999999999994</c:v>
                </c:pt>
                <c:pt idx="16036">
                  <c:v>-33.652999999999992</c:v>
                </c:pt>
                <c:pt idx="16037">
                  <c:v>-33.650999999999996</c:v>
                </c:pt>
                <c:pt idx="16038">
                  <c:v>-33.648999999999994</c:v>
                </c:pt>
                <c:pt idx="16039">
                  <c:v>-33.646999999999991</c:v>
                </c:pt>
                <c:pt idx="16040">
                  <c:v>-33.644999999999996</c:v>
                </c:pt>
                <c:pt idx="16041">
                  <c:v>-33.642999999999994</c:v>
                </c:pt>
                <c:pt idx="16042">
                  <c:v>-33.640999999999991</c:v>
                </c:pt>
                <c:pt idx="16043">
                  <c:v>-33.638999999999996</c:v>
                </c:pt>
                <c:pt idx="16044">
                  <c:v>-33.636999999999993</c:v>
                </c:pt>
                <c:pt idx="16045">
                  <c:v>-33.634999999999991</c:v>
                </c:pt>
                <c:pt idx="16046">
                  <c:v>-33.632999999999996</c:v>
                </c:pt>
                <c:pt idx="16047">
                  <c:v>-33.630999999999993</c:v>
                </c:pt>
                <c:pt idx="16048">
                  <c:v>-33.628999999999998</c:v>
                </c:pt>
                <c:pt idx="16049">
                  <c:v>-33.626999999999995</c:v>
                </c:pt>
                <c:pt idx="16050">
                  <c:v>-33.624999999999993</c:v>
                </c:pt>
                <c:pt idx="16051">
                  <c:v>-33.622999999999998</c:v>
                </c:pt>
                <c:pt idx="16052">
                  <c:v>-33.620999999999995</c:v>
                </c:pt>
                <c:pt idx="16053">
                  <c:v>-33.618999999999993</c:v>
                </c:pt>
                <c:pt idx="16054">
                  <c:v>-33.616999999999997</c:v>
                </c:pt>
                <c:pt idx="16055">
                  <c:v>-33.614999999999995</c:v>
                </c:pt>
                <c:pt idx="16056">
                  <c:v>-33.612999999999992</c:v>
                </c:pt>
                <c:pt idx="16057">
                  <c:v>-33.610999999999997</c:v>
                </c:pt>
                <c:pt idx="16058">
                  <c:v>-33.608999999999995</c:v>
                </c:pt>
                <c:pt idx="16059">
                  <c:v>-33.606999999999992</c:v>
                </c:pt>
                <c:pt idx="16060">
                  <c:v>-33.604999999999997</c:v>
                </c:pt>
                <c:pt idx="16061">
                  <c:v>-33.602999999999994</c:v>
                </c:pt>
                <c:pt idx="16062">
                  <c:v>-33.600999999999992</c:v>
                </c:pt>
                <c:pt idx="16063">
                  <c:v>-33.598999999999997</c:v>
                </c:pt>
                <c:pt idx="16064">
                  <c:v>-33.596999999999994</c:v>
                </c:pt>
                <c:pt idx="16065">
                  <c:v>-33.594999999999992</c:v>
                </c:pt>
                <c:pt idx="16066">
                  <c:v>-33.592999999999996</c:v>
                </c:pt>
                <c:pt idx="16067">
                  <c:v>-33.590999999999994</c:v>
                </c:pt>
                <c:pt idx="16068">
                  <c:v>-33.588999999999992</c:v>
                </c:pt>
                <c:pt idx="16069">
                  <c:v>-33.586999999999996</c:v>
                </c:pt>
                <c:pt idx="16070">
                  <c:v>-33.584999999999994</c:v>
                </c:pt>
                <c:pt idx="16071">
                  <c:v>-33.582999999999991</c:v>
                </c:pt>
                <c:pt idx="16072">
                  <c:v>-33.580999999999996</c:v>
                </c:pt>
                <c:pt idx="16073">
                  <c:v>-33.578999999999994</c:v>
                </c:pt>
                <c:pt idx="16074">
                  <c:v>-33.576999999999991</c:v>
                </c:pt>
                <c:pt idx="16075">
                  <c:v>-33.574999999999996</c:v>
                </c:pt>
                <c:pt idx="16076">
                  <c:v>-33.572999999999993</c:v>
                </c:pt>
                <c:pt idx="16077">
                  <c:v>-33.570999999999991</c:v>
                </c:pt>
                <c:pt idx="16078">
                  <c:v>-33.568999999999996</c:v>
                </c:pt>
                <c:pt idx="16079">
                  <c:v>-33.566999999999993</c:v>
                </c:pt>
                <c:pt idx="16080">
                  <c:v>-33.564999999999998</c:v>
                </c:pt>
                <c:pt idx="16081">
                  <c:v>-33.562999999999995</c:v>
                </c:pt>
                <c:pt idx="16082">
                  <c:v>-33.560999999999993</c:v>
                </c:pt>
                <c:pt idx="16083">
                  <c:v>-33.558999999999997</c:v>
                </c:pt>
                <c:pt idx="16084">
                  <c:v>-33.556999999999995</c:v>
                </c:pt>
                <c:pt idx="16085">
                  <c:v>-33.554999999999993</c:v>
                </c:pt>
                <c:pt idx="16086">
                  <c:v>-33.552999999999997</c:v>
                </c:pt>
                <c:pt idx="16087">
                  <c:v>-33.550999999999995</c:v>
                </c:pt>
                <c:pt idx="16088">
                  <c:v>-33.548999999999992</c:v>
                </c:pt>
                <c:pt idx="16089">
                  <c:v>-33.546999999999997</c:v>
                </c:pt>
                <c:pt idx="16090">
                  <c:v>-33.544999999999995</c:v>
                </c:pt>
                <c:pt idx="16091">
                  <c:v>-33.542999999999992</c:v>
                </c:pt>
                <c:pt idx="16092">
                  <c:v>-33.540999999999997</c:v>
                </c:pt>
                <c:pt idx="16093">
                  <c:v>-33.538999999999994</c:v>
                </c:pt>
                <c:pt idx="16094">
                  <c:v>-33.536999999999992</c:v>
                </c:pt>
                <c:pt idx="16095">
                  <c:v>-33.534999999999997</c:v>
                </c:pt>
                <c:pt idx="16096">
                  <c:v>-33.532999999999994</c:v>
                </c:pt>
                <c:pt idx="16097">
                  <c:v>-33.530999999999992</c:v>
                </c:pt>
                <c:pt idx="16098">
                  <c:v>-33.528999999999996</c:v>
                </c:pt>
                <c:pt idx="16099">
                  <c:v>-33.526999999999994</c:v>
                </c:pt>
                <c:pt idx="16100">
                  <c:v>-33.524999999999991</c:v>
                </c:pt>
                <c:pt idx="16101">
                  <c:v>-33.522999999999996</c:v>
                </c:pt>
                <c:pt idx="16102">
                  <c:v>-33.520999999999994</c:v>
                </c:pt>
                <c:pt idx="16103">
                  <c:v>-33.518999999999991</c:v>
                </c:pt>
                <c:pt idx="16104">
                  <c:v>-33.516999999999996</c:v>
                </c:pt>
                <c:pt idx="16105">
                  <c:v>-33.514999999999993</c:v>
                </c:pt>
                <c:pt idx="16106">
                  <c:v>-33.512999999999991</c:v>
                </c:pt>
                <c:pt idx="16107">
                  <c:v>-33.510999999999996</c:v>
                </c:pt>
                <c:pt idx="16108">
                  <c:v>-33.508999999999993</c:v>
                </c:pt>
                <c:pt idx="16109">
                  <c:v>-33.506999999999991</c:v>
                </c:pt>
                <c:pt idx="16110">
                  <c:v>-33.504999999999995</c:v>
                </c:pt>
                <c:pt idx="16111">
                  <c:v>-33.502999999999993</c:v>
                </c:pt>
                <c:pt idx="16112">
                  <c:v>-33.500999999999998</c:v>
                </c:pt>
                <c:pt idx="16113">
                  <c:v>-33.498999999999995</c:v>
                </c:pt>
                <c:pt idx="16114">
                  <c:v>-33.496999999999993</c:v>
                </c:pt>
                <c:pt idx="16115">
                  <c:v>-33.494999999999997</c:v>
                </c:pt>
                <c:pt idx="16116">
                  <c:v>-33.492999999999995</c:v>
                </c:pt>
                <c:pt idx="16117">
                  <c:v>-33.490999999999993</c:v>
                </c:pt>
                <c:pt idx="16118">
                  <c:v>-33.488999999999997</c:v>
                </c:pt>
                <c:pt idx="16119">
                  <c:v>-33.486999999999995</c:v>
                </c:pt>
                <c:pt idx="16120">
                  <c:v>-33.484999999999992</c:v>
                </c:pt>
                <c:pt idx="16121">
                  <c:v>-33.482999999999997</c:v>
                </c:pt>
                <c:pt idx="16122">
                  <c:v>-33.480999999999995</c:v>
                </c:pt>
                <c:pt idx="16123">
                  <c:v>-33.478999999999992</c:v>
                </c:pt>
                <c:pt idx="16124">
                  <c:v>-33.476999999999997</c:v>
                </c:pt>
                <c:pt idx="16125">
                  <c:v>-33.474999999999994</c:v>
                </c:pt>
                <c:pt idx="16126">
                  <c:v>-33.472999999999992</c:v>
                </c:pt>
                <c:pt idx="16127">
                  <c:v>-33.470999999999997</c:v>
                </c:pt>
                <c:pt idx="16128">
                  <c:v>-33.468999999999994</c:v>
                </c:pt>
                <c:pt idx="16129">
                  <c:v>-33.466999999999992</c:v>
                </c:pt>
                <c:pt idx="16130">
                  <c:v>-33.464999999999996</c:v>
                </c:pt>
                <c:pt idx="16131">
                  <c:v>-33.462999999999994</c:v>
                </c:pt>
                <c:pt idx="16132">
                  <c:v>-33.460999999999991</c:v>
                </c:pt>
                <c:pt idx="16133">
                  <c:v>-33.458999999999996</c:v>
                </c:pt>
                <c:pt idx="16134">
                  <c:v>-33.456999999999994</c:v>
                </c:pt>
                <c:pt idx="16135">
                  <c:v>-33.454999999999991</c:v>
                </c:pt>
                <c:pt idx="16136">
                  <c:v>-33.452999999999996</c:v>
                </c:pt>
                <c:pt idx="16137">
                  <c:v>-33.450999999999993</c:v>
                </c:pt>
                <c:pt idx="16138">
                  <c:v>-33.448999999999991</c:v>
                </c:pt>
                <c:pt idx="16139">
                  <c:v>-33.446999999999996</c:v>
                </c:pt>
                <c:pt idx="16140">
                  <c:v>-33.444999999999993</c:v>
                </c:pt>
                <c:pt idx="16141">
                  <c:v>-33.442999999999998</c:v>
                </c:pt>
                <c:pt idx="16142">
                  <c:v>-33.440999999999995</c:v>
                </c:pt>
                <c:pt idx="16143">
                  <c:v>-33.438999999999993</c:v>
                </c:pt>
                <c:pt idx="16144">
                  <c:v>-33.436999999999998</c:v>
                </c:pt>
                <c:pt idx="16145">
                  <c:v>-33.434999999999995</c:v>
                </c:pt>
                <c:pt idx="16146">
                  <c:v>-33.432999999999993</c:v>
                </c:pt>
                <c:pt idx="16147">
                  <c:v>-33.430999999999997</c:v>
                </c:pt>
                <c:pt idx="16148">
                  <c:v>-33.428999999999995</c:v>
                </c:pt>
                <c:pt idx="16149">
                  <c:v>-33.426999999999992</c:v>
                </c:pt>
                <c:pt idx="16150">
                  <c:v>-33.424999999999997</c:v>
                </c:pt>
                <c:pt idx="16151">
                  <c:v>-33.422999999999995</c:v>
                </c:pt>
                <c:pt idx="16152">
                  <c:v>-33.420999999999992</c:v>
                </c:pt>
                <c:pt idx="16153">
                  <c:v>-33.418999999999997</c:v>
                </c:pt>
                <c:pt idx="16154">
                  <c:v>-33.416999999999994</c:v>
                </c:pt>
                <c:pt idx="16155">
                  <c:v>-33.414999999999992</c:v>
                </c:pt>
                <c:pt idx="16156">
                  <c:v>-33.412999999999997</c:v>
                </c:pt>
                <c:pt idx="16157">
                  <c:v>-33.410999999999994</c:v>
                </c:pt>
                <c:pt idx="16158">
                  <c:v>-33.408999999999992</c:v>
                </c:pt>
                <c:pt idx="16159">
                  <c:v>-33.406999999999996</c:v>
                </c:pt>
                <c:pt idx="16160">
                  <c:v>-33.404999999999994</c:v>
                </c:pt>
                <c:pt idx="16161">
                  <c:v>-33.402999999999992</c:v>
                </c:pt>
                <c:pt idx="16162">
                  <c:v>-33.400999999999996</c:v>
                </c:pt>
                <c:pt idx="16163">
                  <c:v>-33.398999999999994</c:v>
                </c:pt>
                <c:pt idx="16164">
                  <c:v>-33.396999999999991</c:v>
                </c:pt>
                <c:pt idx="16165">
                  <c:v>-33.394999999999996</c:v>
                </c:pt>
                <c:pt idx="16166">
                  <c:v>-33.392999999999994</c:v>
                </c:pt>
                <c:pt idx="16167">
                  <c:v>-33.390999999999991</c:v>
                </c:pt>
                <c:pt idx="16168">
                  <c:v>-33.388999999999996</c:v>
                </c:pt>
                <c:pt idx="16169">
                  <c:v>-33.386999999999993</c:v>
                </c:pt>
                <c:pt idx="16170">
                  <c:v>-33.384999999999991</c:v>
                </c:pt>
                <c:pt idx="16171">
                  <c:v>-33.382999999999996</c:v>
                </c:pt>
                <c:pt idx="16172">
                  <c:v>-33.380999999999993</c:v>
                </c:pt>
                <c:pt idx="16173">
                  <c:v>-33.378999999999998</c:v>
                </c:pt>
                <c:pt idx="16174">
                  <c:v>-33.376999999999995</c:v>
                </c:pt>
                <c:pt idx="16175">
                  <c:v>-33.374999999999993</c:v>
                </c:pt>
                <c:pt idx="16176">
                  <c:v>-33.372999999999998</c:v>
                </c:pt>
                <c:pt idx="16177">
                  <c:v>-33.370999999999995</c:v>
                </c:pt>
                <c:pt idx="16178">
                  <c:v>-33.368999999999993</c:v>
                </c:pt>
                <c:pt idx="16179">
                  <c:v>-33.366999999999997</c:v>
                </c:pt>
                <c:pt idx="16180">
                  <c:v>-33.364999999999995</c:v>
                </c:pt>
                <c:pt idx="16181">
                  <c:v>-33.362999999999992</c:v>
                </c:pt>
                <c:pt idx="16182">
                  <c:v>-33.360999999999997</c:v>
                </c:pt>
                <c:pt idx="16183">
                  <c:v>-33.358999999999995</c:v>
                </c:pt>
                <c:pt idx="16184">
                  <c:v>-33.356999999999992</c:v>
                </c:pt>
                <c:pt idx="16185">
                  <c:v>-33.354999999999997</c:v>
                </c:pt>
                <c:pt idx="16186">
                  <c:v>-33.352999999999994</c:v>
                </c:pt>
                <c:pt idx="16187">
                  <c:v>-33.350999999999992</c:v>
                </c:pt>
                <c:pt idx="16188">
                  <c:v>-33.348999999999997</c:v>
                </c:pt>
                <c:pt idx="16189">
                  <c:v>-33.346999999999994</c:v>
                </c:pt>
                <c:pt idx="16190">
                  <c:v>-33.344999999999992</c:v>
                </c:pt>
                <c:pt idx="16191">
                  <c:v>-33.342999999999996</c:v>
                </c:pt>
                <c:pt idx="16192">
                  <c:v>-33.340999999999994</c:v>
                </c:pt>
                <c:pt idx="16193">
                  <c:v>-33.338999999999992</c:v>
                </c:pt>
                <c:pt idx="16194">
                  <c:v>-33.336999999999996</c:v>
                </c:pt>
                <c:pt idx="16195">
                  <c:v>-33.334999999999994</c:v>
                </c:pt>
                <c:pt idx="16196">
                  <c:v>-33.332999999999991</c:v>
                </c:pt>
                <c:pt idx="16197">
                  <c:v>-33.330999999999996</c:v>
                </c:pt>
                <c:pt idx="16198">
                  <c:v>-33.328999999999994</c:v>
                </c:pt>
                <c:pt idx="16199">
                  <c:v>-33.326999999999991</c:v>
                </c:pt>
                <c:pt idx="16200">
                  <c:v>-33.324999999999996</c:v>
                </c:pt>
                <c:pt idx="16201">
                  <c:v>-33.322999999999993</c:v>
                </c:pt>
                <c:pt idx="16202">
                  <c:v>-33.320999999999991</c:v>
                </c:pt>
                <c:pt idx="16203">
                  <c:v>-33.318999999999996</c:v>
                </c:pt>
                <c:pt idx="16204">
                  <c:v>-33.316999999999993</c:v>
                </c:pt>
                <c:pt idx="16205">
                  <c:v>-33.314999999999998</c:v>
                </c:pt>
                <c:pt idx="16206">
                  <c:v>-33.312999999999995</c:v>
                </c:pt>
                <c:pt idx="16207">
                  <c:v>-33.310999999999993</c:v>
                </c:pt>
                <c:pt idx="16208">
                  <c:v>-33.308999999999997</c:v>
                </c:pt>
                <c:pt idx="16209">
                  <c:v>-33.306999999999995</c:v>
                </c:pt>
                <c:pt idx="16210">
                  <c:v>-33.304999999999993</c:v>
                </c:pt>
                <c:pt idx="16211">
                  <c:v>-33.302999999999997</c:v>
                </c:pt>
                <c:pt idx="16212">
                  <c:v>-33.300999999999995</c:v>
                </c:pt>
                <c:pt idx="16213">
                  <c:v>-33.298999999999992</c:v>
                </c:pt>
                <c:pt idx="16214">
                  <c:v>-33.296999999999997</c:v>
                </c:pt>
                <c:pt idx="16215">
                  <c:v>-33.294999999999995</c:v>
                </c:pt>
                <c:pt idx="16216">
                  <c:v>-33.292999999999992</c:v>
                </c:pt>
                <c:pt idx="16217">
                  <c:v>-33.290999999999997</c:v>
                </c:pt>
                <c:pt idx="16218">
                  <c:v>-33.288999999999994</c:v>
                </c:pt>
                <c:pt idx="16219">
                  <c:v>-33.286999999999992</c:v>
                </c:pt>
                <c:pt idx="16220">
                  <c:v>-33.284999999999997</c:v>
                </c:pt>
                <c:pt idx="16221">
                  <c:v>-33.282999999999994</c:v>
                </c:pt>
                <c:pt idx="16222">
                  <c:v>-33.280999999999992</c:v>
                </c:pt>
                <c:pt idx="16223">
                  <c:v>-33.278999999999996</c:v>
                </c:pt>
                <c:pt idx="16224">
                  <c:v>-33.276999999999994</c:v>
                </c:pt>
                <c:pt idx="16225">
                  <c:v>-33.274999999999991</c:v>
                </c:pt>
                <c:pt idx="16226">
                  <c:v>-33.272999999999996</c:v>
                </c:pt>
                <c:pt idx="16227">
                  <c:v>-33.270999999999994</c:v>
                </c:pt>
                <c:pt idx="16228">
                  <c:v>-33.268999999999991</c:v>
                </c:pt>
                <c:pt idx="16229">
                  <c:v>-33.266999999999996</c:v>
                </c:pt>
                <c:pt idx="16230">
                  <c:v>-33.264999999999993</c:v>
                </c:pt>
                <c:pt idx="16231">
                  <c:v>-33.262999999999991</c:v>
                </c:pt>
                <c:pt idx="16232">
                  <c:v>-33.260999999999996</c:v>
                </c:pt>
                <c:pt idx="16233">
                  <c:v>-33.258999999999993</c:v>
                </c:pt>
                <c:pt idx="16234">
                  <c:v>-33.256999999999991</c:v>
                </c:pt>
                <c:pt idx="16235">
                  <c:v>-33.254999999999995</c:v>
                </c:pt>
                <c:pt idx="16236">
                  <c:v>-33.252999999999993</c:v>
                </c:pt>
                <c:pt idx="16237">
                  <c:v>-33.250999999999998</c:v>
                </c:pt>
                <c:pt idx="16238">
                  <c:v>-33.248999999999995</c:v>
                </c:pt>
                <c:pt idx="16239">
                  <c:v>-33.246999999999993</c:v>
                </c:pt>
                <c:pt idx="16240">
                  <c:v>-33.244999999999997</c:v>
                </c:pt>
                <c:pt idx="16241">
                  <c:v>-33.242999999999995</c:v>
                </c:pt>
                <c:pt idx="16242">
                  <c:v>-33.240999999999993</c:v>
                </c:pt>
                <c:pt idx="16243">
                  <c:v>-33.238999999999997</c:v>
                </c:pt>
                <c:pt idx="16244">
                  <c:v>-33.236999999999995</c:v>
                </c:pt>
                <c:pt idx="16245">
                  <c:v>-33.234999999999992</c:v>
                </c:pt>
                <c:pt idx="16246">
                  <c:v>-33.232999999999997</c:v>
                </c:pt>
                <c:pt idx="16247">
                  <c:v>-33.230999999999995</c:v>
                </c:pt>
                <c:pt idx="16248">
                  <c:v>-33.228999999999992</c:v>
                </c:pt>
                <c:pt idx="16249">
                  <c:v>-33.226999999999997</c:v>
                </c:pt>
                <c:pt idx="16250">
                  <c:v>-33.224999999999994</c:v>
                </c:pt>
                <c:pt idx="16251">
                  <c:v>-33.222999999999992</c:v>
                </c:pt>
                <c:pt idx="16252">
                  <c:v>-33.220999999999997</c:v>
                </c:pt>
                <c:pt idx="16253">
                  <c:v>-33.218999999999994</c:v>
                </c:pt>
                <c:pt idx="16254">
                  <c:v>-33.216999999999992</c:v>
                </c:pt>
                <c:pt idx="16255">
                  <c:v>-33.214999999999996</c:v>
                </c:pt>
                <c:pt idx="16256">
                  <c:v>-33.212999999999994</c:v>
                </c:pt>
                <c:pt idx="16257">
                  <c:v>-33.210999999999991</c:v>
                </c:pt>
                <c:pt idx="16258">
                  <c:v>-33.208999999999996</c:v>
                </c:pt>
                <c:pt idx="16259">
                  <c:v>-33.206999999999994</c:v>
                </c:pt>
                <c:pt idx="16260">
                  <c:v>-33.204999999999991</c:v>
                </c:pt>
                <c:pt idx="16261">
                  <c:v>-33.202999999999996</c:v>
                </c:pt>
                <c:pt idx="16262">
                  <c:v>-33.200999999999993</c:v>
                </c:pt>
                <c:pt idx="16263">
                  <c:v>-33.198999999999991</c:v>
                </c:pt>
                <c:pt idx="16264">
                  <c:v>-33.196999999999996</c:v>
                </c:pt>
                <c:pt idx="16265">
                  <c:v>-33.194999999999993</c:v>
                </c:pt>
                <c:pt idx="16266">
                  <c:v>-33.192999999999998</c:v>
                </c:pt>
                <c:pt idx="16267">
                  <c:v>-33.190999999999995</c:v>
                </c:pt>
                <c:pt idx="16268">
                  <c:v>-33.188999999999993</c:v>
                </c:pt>
                <c:pt idx="16269">
                  <c:v>-33.186999999999998</c:v>
                </c:pt>
                <c:pt idx="16270">
                  <c:v>-33.184999999999995</c:v>
                </c:pt>
                <c:pt idx="16271">
                  <c:v>-33.182999999999993</c:v>
                </c:pt>
                <c:pt idx="16272">
                  <c:v>-33.180999999999997</c:v>
                </c:pt>
                <c:pt idx="16273">
                  <c:v>-33.178999999999995</c:v>
                </c:pt>
                <c:pt idx="16274">
                  <c:v>-33.176999999999992</c:v>
                </c:pt>
                <c:pt idx="16275">
                  <c:v>-33.174999999999997</c:v>
                </c:pt>
                <c:pt idx="16276">
                  <c:v>-33.172999999999995</c:v>
                </c:pt>
                <c:pt idx="16277">
                  <c:v>-33.170999999999992</c:v>
                </c:pt>
                <c:pt idx="16278">
                  <c:v>-33.168999999999997</c:v>
                </c:pt>
                <c:pt idx="16279">
                  <c:v>-33.166999999999994</c:v>
                </c:pt>
                <c:pt idx="16280">
                  <c:v>-33.164999999999992</c:v>
                </c:pt>
                <c:pt idx="16281">
                  <c:v>-33.162999999999997</c:v>
                </c:pt>
                <c:pt idx="16282">
                  <c:v>-33.160999999999994</c:v>
                </c:pt>
                <c:pt idx="16283">
                  <c:v>-33.158999999999992</c:v>
                </c:pt>
                <c:pt idx="16284">
                  <c:v>-33.156999999999996</c:v>
                </c:pt>
                <c:pt idx="16285">
                  <c:v>-33.154999999999994</c:v>
                </c:pt>
                <c:pt idx="16286">
                  <c:v>-33.152999999999992</c:v>
                </c:pt>
                <c:pt idx="16287">
                  <c:v>-33.150999999999996</c:v>
                </c:pt>
                <c:pt idx="16288">
                  <c:v>-33.148999999999994</c:v>
                </c:pt>
                <c:pt idx="16289">
                  <c:v>-33.146999999999991</c:v>
                </c:pt>
                <c:pt idx="16290">
                  <c:v>-33.144999999999996</c:v>
                </c:pt>
                <c:pt idx="16291">
                  <c:v>-33.142999999999994</c:v>
                </c:pt>
                <c:pt idx="16292">
                  <c:v>-33.140999999999991</c:v>
                </c:pt>
                <c:pt idx="16293">
                  <c:v>-33.138999999999996</c:v>
                </c:pt>
                <c:pt idx="16294">
                  <c:v>-33.136999999999993</c:v>
                </c:pt>
                <c:pt idx="16295">
                  <c:v>-33.134999999999991</c:v>
                </c:pt>
                <c:pt idx="16296">
                  <c:v>-33.132999999999996</c:v>
                </c:pt>
                <c:pt idx="16297">
                  <c:v>-33.130999999999993</c:v>
                </c:pt>
                <c:pt idx="16298">
                  <c:v>-33.128999999999998</c:v>
                </c:pt>
                <c:pt idx="16299">
                  <c:v>-33.126999999999995</c:v>
                </c:pt>
                <c:pt idx="16300">
                  <c:v>-33.124999999999993</c:v>
                </c:pt>
                <c:pt idx="16301">
                  <c:v>-33.122999999999998</c:v>
                </c:pt>
                <c:pt idx="16302">
                  <c:v>-33.120999999999995</c:v>
                </c:pt>
                <c:pt idx="16303">
                  <c:v>-33.118999999999993</c:v>
                </c:pt>
                <c:pt idx="16304">
                  <c:v>-33.116999999999997</c:v>
                </c:pt>
                <c:pt idx="16305">
                  <c:v>-33.114999999999995</c:v>
                </c:pt>
                <c:pt idx="16306">
                  <c:v>-33.112999999999992</c:v>
                </c:pt>
                <c:pt idx="16307">
                  <c:v>-33.110999999999997</c:v>
                </c:pt>
                <c:pt idx="16308">
                  <c:v>-33.108999999999995</c:v>
                </c:pt>
                <c:pt idx="16309">
                  <c:v>-33.106999999999992</c:v>
                </c:pt>
                <c:pt idx="16310">
                  <c:v>-33.104999999999997</c:v>
                </c:pt>
                <c:pt idx="16311">
                  <c:v>-33.102999999999994</c:v>
                </c:pt>
                <c:pt idx="16312">
                  <c:v>-33.100999999999992</c:v>
                </c:pt>
                <c:pt idx="16313">
                  <c:v>-33.098999999999997</c:v>
                </c:pt>
                <c:pt idx="16314">
                  <c:v>-33.096999999999994</c:v>
                </c:pt>
                <c:pt idx="16315">
                  <c:v>-33.094999999999992</c:v>
                </c:pt>
                <c:pt idx="16316">
                  <c:v>-33.092999999999996</c:v>
                </c:pt>
                <c:pt idx="16317">
                  <c:v>-33.090999999999994</c:v>
                </c:pt>
                <c:pt idx="16318">
                  <c:v>-33.088999999999992</c:v>
                </c:pt>
                <c:pt idx="16319">
                  <c:v>-33.086999999999996</c:v>
                </c:pt>
                <c:pt idx="16320">
                  <c:v>-33.084999999999994</c:v>
                </c:pt>
                <c:pt idx="16321">
                  <c:v>-33.082999999999991</c:v>
                </c:pt>
                <c:pt idx="16322">
                  <c:v>-33.080999999999996</c:v>
                </c:pt>
                <c:pt idx="16323">
                  <c:v>-33.078999999999994</c:v>
                </c:pt>
                <c:pt idx="16324">
                  <c:v>-33.076999999999991</c:v>
                </c:pt>
                <c:pt idx="16325">
                  <c:v>-33.074999999999996</c:v>
                </c:pt>
                <c:pt idx="16326">
                  <c:v>-33.072999999999993</c:v>
                </c:pt>
                <c:pt idx="16327">
                  <c:v>-33.070999999999991</c:v>
                </c:pt>
                <c:pt idx="16328">
                  <c:v>-33.068999999999996</c:v>
                </c:pt>
                <c:pt idx="16329">
                  <c:v>-33.066999999999993</c:v>
                </c:pt>
                <c:pt idx="16330">
                  <c:v>-33.064999999999998</c:v>
                </c:pt>
                <c:pt idx="16331">
                  <c:v>-33.062999999999995</c:v>
                </c:pt>
                <c:pt idx="16332">
                  <c:v>-33.060999999999993</c:v>
                </c:pt>
                <c:pt idx="16333">
                  <c:v>-33.058999999999997</c:v>
                </c:pt>
                <c:pt idx="16334">
                  <c:v>-33.056999999999995</c:v>
                </c:pt>
                <c:pt idx="16335">
                  <c:v>-33.054999999999993</c:v>
                </c:pt>
                <c:pt idx="16336">
                  <c:v>-33.052999999999997</c:v>
                </c:pt>
                <c:pt idx="16337">
                  <c:v>-33.050999999999995</c:v>
                </c:pt>
                <c:pt idx="16338">
                  <c:v>-33.048999999999992</c:v>
                </c:pt>
                <c:pt idx="16339">
                  <c:v>-33.046999999999997</c:v>
                </c:pt>
                <c:pt idx="16340">
                  <c:v>-33.044999999999995</c:v>
                </c:pt>
                <c:pt idx="16341">
                  <c:v>-33.042999999999992</c:v>
                </c:pt>
                <c:pt idx="16342">
                  <c:v>-33.040999999999997</c:v>
                </c:pt>
                <c:pt idx="16343">
                  <c:v>-33.038999999999994</c:v>
                </c:pt>
                <c:pt idx="16344">
                  <c:v>-33.036999999999992</c:v>
                </c:pt>
                <c:pt idx="16345">
                  <c:v>-33.034999999999997</c:v>
                </c:pt>
                <c:pt idx="16346">
                  <c:v>-33.032999999999994</c:v>
                </c:pt>
                <c:pt idx="16347">
                  <c:v>-33.030999999999992</c:v>
                </c:pt>
                <c:pt idx="16348">
                  <c:v>-33.028999999999996</c:v>
                </c:pt>
                <c:pt idx="16349">
                  <c:v>-33.026999999999994</c:v>
                </c:pt>
                <c:pt idx="16350">
                  <c:v>-33.024999999999991</c:v>
                </c:pt>
                <c:pt idx="16351">
                  <c:v>-33.022999999999996</c:v>
                </c:pt>
                <c:pt idx="16352">
                  <c:v>-33.020999999999994</c:v>
                </c:pt>
                <c:pt idx="16353">
                  <c:v>-33.018999999999991</c:v>
                </c:pt>
                <c:pt idx="16354">
                  <c:v>-33.016999999999996</c:v>
                </c:pt>
                <c:pt idx="16355">
                  <c:v>-33.014999999999993</c:v>
                </c:pt>
                <c:pt idx="16356">
                  <c:v>-33.012999999999991</c:v>
                </c:pt>
                <c:pt idx="16357">
                  <c:v>-33.010999999999996</c:v>
                </c:pt>
                <c:pt idx="16358">
                  <c:v>-33.008999999999993</c:v>
                </c:pt>
                <c:pt idx="16359">
                  <c:v>-33.006999999999991</c:v>
                </c:pt>
                <c:pt idx="16360">
                  <c:v>-33.004999999999995</c:v>
                </c:pt>
                <c:pt idx="16361">
                  <c:v>-33.002999999999993</c:v>
                </c:pt>
                <c:pt idx="16362">
                  <c:v>-33.000999999999998</c:v>
                </c:pt>
                <c:pt idx="16363">
                  <c:v>-32.998999999999995</c:v>
                </c:pt>
                <c:pt idx="16364">
                  <c:v>-32.996999999999993</c:v>
                </c:pt>
                <c:pt idx="16365">
                  <c:v>-32.994999999999997</c:v>
                </c:pt>
                <c:pt idx="16366">
                  <c:v>-32.992999999999995</c:v>
                </c:pt>
                <c:pt idx="16367">
                  <c:v>-32.990999999999993</c:v>
                </c:pt>
                <c:pt idx="16368">
                  <c:v>-32.988999999999997</c:v>
                </c:pt>
                <c:pt idx="16369">
                  <c:v>-32.986999999999995</c:v>
                </c:pt>
                <c:pt idx="16370">
                  <c:v>-32.984999999999992</c:v>
                </c:pt>
                <c:pt idx="16371">
                  <c:v>-32.982999999999997</c:v>
                </c:pt>
                <c:pt idx="16372">
                  <c:v>-32.980999999999995</c:v>
                </c:pt>
                <c:pt idx="16373">
                  <c:v>-32.978999999999992</c:v>
                </c:pt>
                <c:pt idx="16374">
                  <c:v>-32.976999999999997</c:v>
                </c:pt>
                <c:pt idx="16375">
                  <c:v>-32.974999999999994</c:v>
                </c:pt>
                <c:pt idx="16376">
                  <c:v>-32.972999999999992</c:v>
                </c:pt>
                <c:pt idx="16377">
                  <c:v>-32.970999999999997</c:v>
                </c:pt>
                <c:pt idx="16378">
                  <c:v>-32.968999999999994</c:v>
                </c:pt>
                <c:pt idx="16379">
                  <c:v>-32.966999999999992</c:v>
                </c:pt>
                <c:pt idx="16380">
                  <c:v>-32.964999999999996</c:v>
                </c:pt>
                <c:pt idx="16381">
                  <c:v>-32.962999999999994</c:v>
                </c:pt>
                <c:pt idx="16382">
                  <c:v>-32.960999999999991</c:v>
                </c:pt>
                <c:pt idx="16383">
                  <c:v>-32.958999999999996</c:v>
                </c:pt>
                <c:pt idx="16384">
                  <c:v>-32.956999999999994</c:v>
                </c:pt>
                <c:pt idx="16385">
                  <c:v>-32.954999999999991</c:v>
                </c:pt>
                <c:pt idx="16386">
                  <c:v>-32.952999999999996</c:v>
                </c:pt>
                <c:pt idx="16387">
                  <c:v>-32.950999999999993</c:v>
                </c:pt>
                <c:pt idx="16388">
                  <c:v>-32.948999999999991</c:v>
                </c:pt>
                <c:pt idx="16389">
                  <c:v>-32.946999999999996</c:v>
                </c:pt>
                <c:pt idx="16390">
                  <c:v>-32.944999999999993</c:v>
                </c:pt>
                <c:pt idx="16391">
                  <c:v>-32.942999999999998</c:v>
                </c:pt>
                <c:pt idx="16392">
                  <c:v>-32.940999999999995</c:v>
                </c:pt>
                <c:pt idx="16393">
                  <c:v>-32.938999999999993</c:v>
                </c:pt>
                <c:pt idx="16394">
                  <c:v>-32.936999999999998</c:v>
                </c:pt>
                <c:pt idx="16395">
                  <c:v>-32.934999999999995</c:v>
                </c:pt>
                <c:pt idx="16396">
                  <c:v>-32.932999999999993</c:v>
                </c:pt>
                <c:pt idx="16397">
                  <c:v>-32.930999999999997</c:v>
                </c:pt>
                <c:pt idx="16398">
                  <c:v>-32.928999999999995</c:v>
                </c:pt>
                <c:pt idx="16399">
                  <c:v>-32.926999999999992</c:v>
                </c:pt>
                <c:pt idx="16400">
                  <c:v>-32.924999999999997</c:v>
                </c:pt>
                <c:pt idx="16401">
                  <c:v>-32.922999999999995</c:v>
                </c:pt>
                <c:pt idx="16402">
                  <c:v>-32.920999999999992</c:v>
                </c:pt>
                <c:pt idx="16403">
                  <c:v>-32.918999999999997</c:v>
                </c:pt>
                <c:pt idx="16404">
                  <c:v>-32.916999999999994</c:v>
                </c:pt>
                <c:pt idx="16405">
                  <c:v>-32.914999999999992</c:v>
                </c:pt>
                <c:pt idx="16406">
                  <c:v>-32.912999999999997</c:v>
                </c:pt>
                <c:pt idx="16407">
                  <c:v>-32.910999999999994</c:v>
                </c:pt>
                <c:pt idx="16408">
                  <c:v>-32.908999999999992</c:v>
                </c:pt>
                <c:pt idx="16409">
                  <c:v>-32.906999999999996</c:v>
                </c:pt>
                <c:pt idx="16410">
                  <c:v>-32.904999999999994</c:v>
                </c:pt>
                <c:pt idx="16411">
                  <c:v>-32.902999999999992</c:v>
                </c:pt>
                <c:pt idx="16412">
                  <c:v>-32.900999999999996</c:v>
                </c:pt>
                <c:pt idx="16413">
                  <c:v>-32.898999999999994</c:v>
                </c:pt>
                <c:pt idx="16414">
                  <c:v>-32.896999999999991</c:v>
                </c:pt>
                <c:pt idx="16415">
                  <c:v>-32.894999999999996</c:v>
                </c:pt>
                <c:pt idx="16416">
                  <c:v>-32.892999999999994</c:v>
                </c:pt>
                <c:pt idx="16417">
                  <c:v>-32.890999999999991</c:v>
                </c:pt>
                <c:pt idx="16418">
                  <c:v>-32.888999999999996</c:v>
                </c:pt>
                <c:pt idx="16419">
                  <c:v>-32.886999999999993</c:v>
                </c:pt>
                <c:pt idx="16420">
                  <c:v>-32.884999999999991</c:v>
                </c:pt>
                <c:pt idx="16421">
                  <c:v>-32.882999999999996</c:v>
                </c:pt>
                <c:pt idx="16422">
                  <c:v>-32.880999999999993</c:v>
                </c:pt>
                <c:pt idx="16423">
                  <c:v>-32.878999999999998</c:v>
                </c:pt>
                <c:pt idx="16424">
                  <c:v>-32.876999999999995</c:v>
                </c:pt>
                <c:pt idx="16425">
                  <c:v>-32.874999999999993</c:v>
                </c:pt>
                <c:pt idx="16426">
                  <c:v>-32.872999999999998</c:v>
                </c:pt>
                <c:pt idx="16427">
                  <c:v>-32.870999999999995</c:v>
                </c:pt>
                <c:pt idx="16428">
                  <c:v>-32.868999999999993</c:v>
                </c:pt>
                <c:pt idx="16429">
                  <c:v>-32.866999999999997</c:v>
                </c:pt>
                <c:pt idx="16430">
                  <c:v>-32.864999999999995</c:v>
                </c:pt>
                <c:pt idx="16431">
                  <c:v>-32.862999999999992</c:v>
                </c:pt>
                <c:pt idx="16432">
                  <c:v>-32.860999999999997</c:v>
                </c:pt>
                <c:pt idx="16433">
                  <c:v>-32.858999999999995</c:v>
                </c:pt>
                <c:pt idx="16434">
                  <c:v>-32.856999999999992</c:v>
                </c:pt>
                <c:pt idx="16435">
                  <c:v>-32.854999999999997</c:v>
                </c:pt>
                <c:pt idx="16436">
                  <c:v>-32.852999999999994</c:v>
                </c:pt>
                <c:pt idx="16437">
                  <c:v>-32.850999999999992</c:v>
                </c:pt>
                <c:pt idx="16438">
                  <c:v>-32.848999999999997</c:v>
                </c:pt>
                <c:pt idx="16439">
                  <c:v>-32.846999999999994</c:v>
                </c:pt>
                <c:pt idx="16440">
                  <c:v>-32.844999999999992</c:v>
                </c:pt>
                <c:pt idx="16441">
                  <c:v>-32.842999999999996</c:v>
                </c:pt>
                <c:pt idx="16442">
                  <c:v>-32.840999999999994</c:v>
                </c:pt>
                <c:pt idx="16443">
                  <c:v>-32.838999999999992</c:v>
                </c:pt>
                <c:pt idx="16444">
                  <c:v>-32.836999999999996</c:v>
                </c:pt>
                <c:pt idx="16445">
                  <c:v>-32.834999999999994</c:v>
                </c:pt>
                <c:pt idx="16446">
                  <c:v>-32.832999999999991</c:v>
                </c:pt>
                <c:pt idx="16447">
                  <c:v>-32.830999999999996</c:v>
                </c:pt>
                <c:pt idx="16448">
                  <c:v>-32.828999999999994</c:v>
                </c:pt>
                <c:pt idx="16449">
                  <c:v>-32.826999999999991</c:v>
                </c:pt>
                <c:pt idx="16450">
                  <c:v>-32.824999999999996</c:v>
                </c:pt>
                <c:pt idx="16451">
                  <c:v>-32.822999999999993</c:v>
                </c:pt>
                <c:pt idx="16452">
                  <c:v>-32.820999999999991</c:v>
                </c:pt>
                <c:pt idx="16453">
                  <c:v>-32.818999999999996</c:v>
                </c:pt>
                <c:pt idx="16454">
                  <c:v>-32.816999999999993</c:v>
                </c:pt>
                <c:pt idx="16455">
                  <c:v>-32.814999999999998</c:v>
                </c:pt>
                <c:pt idx="16456">
                  <c:v>-32.812999999999995</c:v>
                </c:pt>
                <c:pt idx="16457">
                  <c:v>-32.810999999999993</c:v>
                </c:pt>
                <c:pt idx="16458">
                  <c:v>-32.808999999999997</c:v>
                </c:pt>
                <c:pt idx="16459">
                  <c:v>-32.806999999999995</c:v>
                </c:pt>
                <c:pt idx="16460">
                  <c:v>-32.804999999999993</c:v>
                </c:pt>
                <c:pt idx="16461">
                  <c:v>-32.802999999999997</c:v>
                </c:pt>
                <c:pt idx="16462">
                  <c:v>-32.800999999999995</c:v>
                </c:pt>
                <c:pt idx="16463">
                  <c:v>-32.798999999999992</c:v>
                </c:pt>
                <c:pt idx="16464">
                  <c:v>-32.796999999999997</c:v>
                </c:pt>
                <c:pt idx="16465">
                  <c:v>-32.794999999999995</c:v>
                </c:pt>
                <c:pt idx="16466">
                  <c:v>-32.792999999999992</c:v>
                </c:pt>
                <c:pt idx="16467">
                  <c:v>-32.790999999999997</c:v>
                </c:pt>
                <c:pt idx="16468">
                  <c:v>-32.788999999999994</c:v>
                </c:pt>
                <c:pt idx="16469">
                  <c:v>-32.786999999999992</c:v>
                </c:pt>
                <c:pt idx="16470">
                  <c:v>-32.784999999999997</c:v>
                </c:pt>
                <c:pt idx="16471">
                  <c:v>-32.782999999999994</c:v>
                </c:pt>
                <c:pt idx="16472">
                  <c:v>-32.780999999999992</c:v>
                </c:pt>
                <c:pt idx="16473">
                  <c:v>-32.778999999999996</c:v>
                </c:pt>
                <c:pt idx="16474">
                  <c:v>-32.776999999999994</c:v>
                </c:pt>
                <c:pt idx="16475">
                  <c:v>-32.774999999999991</c:v>
                </c:pt>
                <c:pt idx="16476">
                  <c:v>-32.772999999999996</c:v>
                </c:pt>
                <c:pt idx="16477">
                  <c:v>-32.770999999999994</c:v>
                </c:pt>
                <c:pt idx="16478">
                  <c:v>-32.768999999999991</c:v>
                </c:pt>
                <c:pt idx="16479">
                  <c:v>-32.766999999999996</c:v>
                </c:pt>
                <c:pt idx="16480">
                  <c:v>-32.764999999999993</c:v>
                </c:pt>
                <c:pt idx="16481">
                  <c:v>-32.762999999999991</c:v>
                </c:pt>
                <c:pt idx="16482">
                  <c:v>-32.760999999999996</c:v>
                </c:pt>
                <c:pt idx="16483">
                  <c:v>-32.758999999999993</c:v>
                </c:pt>
                <c:pt idx="16484">
                  <c:v>-32.756999999999991</c:v>
                </c:pt>
                <c:pt idx="16485">
                  <c:v>-32.754999999999995</c:v>
                </c:pt>
                <c:pt idx="16486">
                  <c:v>-32.752999999999993</c:v>
                </c:pt>
                <c:pt idx="16487">
                  <c:v>-32.750999999999998</c:v>
                </c:pt>
                <c:pt idx="16488">
                  <c:v>-32.748999999999995</c:v>
                </c:pt>
                <c:pt idx="16489">
                  <c:v>-32.746999999999993</c:v>
                </c:pt>
                <c:pt idx="16490">
                  <c:v>-32.744999999999997</c:v>
                </c:pt>
                <c:pt idx="16491">
                  <c:v>-32.742999999999995</c:v>
                </c:pt>
                <c:pt idx="16492">
                  <c:v>-32.740999999999993</c:v>
                </c:pt>
                <c:pt idx="16493">
                  <c:v>-32.738999999999997</c:v>
                </c:pt>
                <c:pt idx="16494">
                  <c:v>-32.736999999999995</c:v>
                </c:pt>
                <c:pt idx="16495">
                  <c:v>-32.734999999999992</c:v>
                </c:pt>
                <c:pt idx="16496">
                  <c:v>-32.732999999999997</c:v>
                </c:pt>
                <c:pt idx="16497">
                  <c:v>-32.730999999999995</c:v>
                </c:pt>
                <c:pt idx="16498">
                  <c:v>-32.728999999999992</c:v>
                </c:pt>
                <c:pt idx="16499">
                  <c:v>-32.726999999999997</c:v>
                </c:pt>
                <c:pt idx="16500">
                  <c:v>-32.724999999999994</c:v>
                </c:pt>
                <c:pt idx="16501">
                  <c:v>-32.722999999999992</c:v>
                </c:pt>
                <c:pt idx="16502">
                  <c:v>-32.720999999999997</c:v>
                </c:pt>
                <c:pt idx="16503">
                  <c:v>-32.718999999999994</c:v>
                </c:pt>
                <c:pt idx="16504">
                  <c:v>-32.716999999999992</c:v>
                </c:pt>
                <c:pt idx="16505">
                  <c:v>-32.714999999999996</c:v>
                </c:pt>
                <c:pt idx="16506">
                  <c:v>-32.712999999999994</c:v>
                </c:pt>
                <c:pt idx="16507">
                  <c:v>-32.710999999999991</c:v>
                </c:pt>
                <c:pt idx="16508">
                  <c:v>-32.708999999999996</c:v>
                </c:pt>
                <c:pt idx="16509">
                  <c:v>-32.706999999999994</c:v>
                </c:pt>
                <c:pt idx="16510">
                  <c:v>-32.704999999999991</c:v>
                </c:pt>
                <c:pt idx="16511">
                  <c:v>-32.702999999999996</c:v>
                </c:pt>
                <c:pt idx="16512">
                  <c:v>-32.700999999999993</c:v>
                </c:pt>
                <c:pt idx="16513">
                  <c:v>-32.698999999999991</c:v>
                </c:pt>
                <c:pt idx="16514">
                  <c:v>-32.696999999999996</c:v>
                </c:pt>
                <c:pt idx="16515">
                  <c:v>-32.694999999999993</c:v>
                </c:pt>
                <c:pt idx="16516">
                  <c:v>-32.692999999999998</c:v>
                </c:pt>
                <c:pt idx="16517">
                  <c:v>-32.690999999999995</c:v>
                </c:pt>
                <c:pt idx="16518">
                  <c:v>-32.688999999999993</c:v>
                </c:pt>
                <c:pt idx="16519">
                  <c:v>-32.686999999999998</c:v>
                </c:pt>
                <c:pt idx="16520">
                  <c:v>-32.684999999999995</c:v>
                </c:pt>
                <c:pt idx="16521">
                  <c:v>-32.682999999999993</c:v>
                </c:pt>
                <c:pt idx="16522">
                  <c:v>-32.680999999999997</c:v>
                </c:pt>
                <c:pt idx="16523">
                  <c:v>-32.678999999999995</c:v>
                </c:pt>
                <c:pt idx="16524">
                  <c:v>-32.676999999999992</c:v>
                </c:pt>
                <c:pt idx="16525">
                  <c:v>-32.674999999999997</c:v>
                </c:pt>
                <c:pt idx="16526">
                  <c:v>-32.672999999999995</c:v>
                </c:pt>
                <c:pt idx="16527">
                  <c:v>-32.670999999999992</c:v>
                </c:pt>
                <c:pt idx="16528">
                  <c:v>-32.668999999999997</c:v>
                </c:pt>
                <c:pt idx="16529">
                  <c:v>-32.666999999999994</c:v>
                </c:pt>
                <c:pt idx="16530">
                  <c:v>-32.664999999999992</c:v>
                </c:pt>
                <c:pt idx="16531">
                  <c:v>-32.662999999999997</c:v>
                </c:pt>
                <c:pt idx="16532">
                  <c:v>-32.660999999999994</c:v>
                </c:pt>
                <c:pt idx="16533">
                  <c:v>-32.658999999999992</c:v>
                </c:pt>
                <c:pt idx="16534">
                  <c:v>-32.656999999999996</c:v>
                </c:pt>
                <c:pt idx="16535">
                  <c:v>-32.654999999999994</c:v>
                </c:pt>
                <c:pt idx="16536">
                  <c:v>-32.652999999999992</c:v>
                </c:pt>
                <c:pt idx="16537">
                  <c:v>-32.650999999999996</c:v>
                </c:pt>
                <c:pt idx="16538">
                  <c:v>-32.648999999999994</c:v>
                </c:pt>
                <c:pt idx="16539">
                  <c:v>-32.646999999999991</c:v>
                </c:pt>
                <c:pt idx="16540">
                  <c:v>-32.644999999999996</c:v>
                </c:pt>
                <c:pt idx="16541">
                  <c:v>-32.642999999999994</c:v>
                </c:pt>
                <c:pt idx="16542">
                  <c:v>-32.640999999999991</c:v>
                </c:pt>
                <c:pt idx="16543">
                  <c:v>-32.638999999999996</c:v>
                </c:pt>
                <c:pt idx="16544">
                  <c:v>-32.636999999999993</c:v>
                </c:pt>
                <c:pt idx="16545">
                  <c:v>-32.634999999999991</c:v>
                </c:pt>
                <c:pt idx="16546">
                  <c:v>-32.632999999999996</c:v>
                </c:pt>
                <c:pt idx="16547">
                  <c:v>-32.630999999999993</c:v>
                </c:pt>
                <c:pt idx="16548">
                  <c:v>-32.628999999999998</c:v>
                </c:pt>
                <c:pt idx="16549">
                  <c:v>-32.626999999999995</c:v>
                </c:pt>
                <c:pt idx="16550">
                  <c:v>-32.624999999999993</c:v>
                </c:pt>
                <c:pt idx="16551">
                  <c:v>-32.622999999999998</c:v>
                </c:pt>
                <c:pt idx="16552">
                  <c:v>-32.620999999999995</c:v>
                </c:pt>
                <c:pt idx="16553">
                  <c:v>-32.618999999999993</c:v>
                </c:pt>
                <c:pt idx="16554">
                  <c:v>-32.616999999999997</c:v>
                </c:pt>
                <c:pt idx="16555">
                  <c:v>-32.614999999999995</c:v>
                </c:pt>
                <c:pt idx="16556">
                  <c:v>-32.612999999999992</c:v>
                </c:pt>
                <c:pt idx="16557">
                  <c:v>-32.610999999999997</c:v>
                </c:pt>
                <c:pt idx="16558">
                  <c:v>-32.608999999999995</c:v>
                </c:pt>
                <c:pt idx="16559">
                  <c:v>-32.606999999999992</c:v>
                </c:pt>
                <c:pt idx="16560">
                  <c:v>-32.604999999999997</c:v>
                </c:pt>
                <c:pt idx="16561">
                  <c:v>-32.602999999999994</c:v>
                </c:pt>
                <c:pt idx="16562">
                  <c:v>-32.600999999999992</c:v>
                </c:pt>
                <c:pt idx="16563">
                  <c:v>-32.598999999999997</c:v>
                </c:pt>
                <c:pt idx="16564">
                  <c:v>-32.596999999999994</c:v>
                </c:pt>
                <c:pt idx="16565">
                  <c:v>-32.594999999999992</c:v>
                </c:pt>
                <c:pt idx="16566">
                  <c:v>-32.592999999999996</c:v>
                </c:pt>
                <c:pt idx="16567">
                  <c:v>-32.590999999999994</c:v>
                </c:pt>
                <c:pt idx="16568">
                  <c:v>-32.588999999999992</c:v>
                </c:pt>
                <c:pt idx="16569">
                  <c:v>-32.586999999999996</c:v>
                </c:pt>
                <c:pt idx="16570">
                  <c:v>-32.584999999999994</c:v>
                </c:pt>
                <c:pt idx="16571">
                  <c:v>-32.582999999999991</c:v>
                </c:pt>
                <c:pt idx="16572">
                  <c:v>-32.580999999999996</c:v>
                </c:pt>
                <c:pt idx="16573">
                  <c:v>-32.578999999999994</c:v>
                </c:pt>
                <c:pt idx="16574">
                  <c:v>-32.576999999999991</c:v>
                </c:pt>
                <c:pt idx="16575">
                  <c:v>-32.574999999999996</c:v>
                </c:pt>
                <c:pt idx="16576">
                  <c:v>-32.572999999999993</c:v>
                </c:pt>
                <c:pt idx="16577">
                  <c:v>-32.570999999999991</c:v>
                </c:pt>
                <c:pt idx="16578">
                  <c:v>-32.568999999999996</c:v>
                </c:pt>
                <c:pt idx="16579">
                  <c:v>-32.566999999999993</c:v>
                </c:pt>
                <c:pt idx="16580">
                  <c:v>-32.564999999999998</c:v>
                </c:pt>
                <c:pt idx="16581">
                  <c:v>-32.562999999999995</c:v>
                </c:pt>
                <c:pt idx="16582">
                  <c:v>-32.560999999999993</c:v>
                </c:pt>
                <c:pt idx="16583">
                  <c:v>-32.558999999999997</c:v>
                </c:pt>
                <c:pt idx="16584">
                  <c:v>-32.556999999999995</c:v>
                </c:pt>
                <c:pt idx="16585">
                  <c:v>-32.554999999999993</c:v>
                </c:pt>
                <c:pt idx="16586">
                  <c:v>-32.552999999999997</c:v>
                </c:pt>
                <c:pt idx="16587">
                  <c:v>-32.550999999999995</c:v>
                </c:pt>
                <c:pt idx="16588">
                  <c:v>-32.548999999999992</c:v>
                </c:pt>
                <c:pt idx="16589">
                  <c:v>-32.546999999999997</c:v>
                </c:pt>
                <c:pt idx="16590">
                  <c:v>-32.544999999999995</c:v>
                </c:pt>
                <c:pt idx="16591">
                  <c:v>-32.542999999999992</c:v>
                </c:pt>
                <c:pt idx="16592">
                  <c:v>-32.540999999999997</c:v>
                </c:pt>
                <c:pt idx="16593">
                  <c:v>-32.538999999999994</c:v>
                </c:pt>
                <c:pt idx="16594">
                  <c:v>-32.536999999999992</c:v>
                </c:pt>
                <c:pt idx="16595">
                  <c:v>-32.534999999999997</c:v>
                </c:pt>
                <c:pt idx="16596">
                  <c:v>-32.532999999999994</c:v>
                </c:pt>
                <c:pt idx="16597">
                  <c:v>-32.530999999999992</c:v>
                </c:pt>
                <c:pt idx="16598">
                  <c:v>-32.528999999999996</c:v>
                </c:pt>
                <c:pt idx="16599">
                  <c:v>-32.526999999999994</c:v>
                </c:pt>
                <c:pt idx="16600">
                  <c:v>-32.524999999999991</c:v>
                </c:pt>
                <c:pt idx="16601">
                  <c:v>-32.522999999999996</c:v>
                </c:pt>
                <c:pt idx="16602">
                  <c:v>-32.520999999999994</c:v>
                </c:pt>
                <c:pt idx="16603">
                  <c:v>-32.518999999999991</c:v>
                </c:pt>
                <c:pt idx="16604">
                  <c:v>-32.516999999999996</c:v>
                </c:pt>
                <c:pt idx="16605">
                  <c:v>-32.514999999999993</c:v>
                </c:pt>
                <c:pt idx="16606">
                  <c:v>-32.512999999999991</c:v>
                </c:pt>
                <c:pt idx="16607">
                  <c:v>-32.510999999999996</c:v>
                </c:pt>
                <c:pt idx="16608">
                  <c:v>-32.508999999999993</c:v>
                </c:pt>
                <c:pt idx="16609">
                  <c:v>-32.506999999999991</c:v>
                </c:pt>
                <c:pt idx="16610">
                  <c:v>-32.504999999999995</c:v>
                </c:pt>
                <c:pt idx="16611">
                  <c:v>-32.502999999999993</c:v>
                </c:pt>
                <c:pt idx="16612">
                  <c:v>-32.500999999999998</c:v>
                </c:pt>
                <c:pt idx="16613">
                  <c:v>-32.498999999999995</c:v>
                </c:pt>
                <c:pt idx="16614">
                  <c:v>-32.496999999999993</c:v>
                </c:pt>
                <c:pt idx="16615">
                  <c:v>-32.494999999999997</c:v>
                </c:pt>
                <c:pt idx="16616">
                  <c:v>-32.492999999999995</c:v>
                </c:pt>
                <c:pt idx="16617">
                  <c:v>-32.490999999999993</c:v>
                </c:pt>
                <c:pt idx="16618">
                  <c:v>-32.488999999999997</c:v>
                </c:pt>
                <c:pt idx="16619">
                  <c:v>-32.486999999999995</c:v>
                </c:pt>
                <c:pt idx="16620">
                  <c:v>-32.484999999999992</c:v>
                </c:pt>
                <c:pt idx="16621">
                  <c:v>-32.482999999999997</c:v>
                </c:pt>
                <c:pt idx="16622">
                  <c:v>-32.480999999999995</c:v>
                </c:pt>
                <c:pt idx="16623">
                  <c:v>-32.478999999999992</c:v>
                </c:pt>
                <c:pt idx="16624">
                  <c:v>-32.476999999999997</c:v>
                </c:pt>
                <c:pt idx="16625">
                  <c:v>-32.474999999999994</c:v>
                </c:pt>
                <c:pt idx="16626">
                  <c:v>-32.472999999999992</c:v>
                </c:pt>
                <c:pt idx="16627">
                  <c:v>-32.470999999999997</c:v>
                </c:pt>
                <c:pt idx="16628">
                  <c:v>-32.468999999999994</c:v>
                </c:pt>
                <c:pt idx="16629">
                  <c:v>-32.466999999999992</c:v>
                </c:pt>
                <c:pt idx="16630">
                  <c:v>-32.464999999999996</c:v>
                </c:pt>
                <c:pt idx="16631">
                  <c:v>-32.462999999999994</c:v>
                </c:pt>
                <c:pt idx="16632">
                  <c:v>-32.460999999999991</c:v>
                </c:pt>
                <c:pt idx="16633">
                  <c:v>-32.458999999999996</c:v>
                </c:pt>
                <c:pt idx="16634">
                  <c:v>-32.456999999999994</c:v>
                </c:pt>
                <c:pt idx="16635">
                  <c:v>-32.454999999999991</c:v>
                </c:pt>
                <c:pt idx="16636">
                  <c:v>-32.452999999999996</c:v>
                </c:pt>
                <c:pt idx="16637">
                  <c:v>-32.450999999999993</c:v>
                </c:pt>
                <c:pt idx="16638">
                  <c:v>-32.448999999999991</c:v>
                </c:pt>
                <c:pt idx="16639">
                  <c:v>-32.446999999999996</c:v>
                </c:pt>
                <c:pt idx="16640">
                  <c:v>-32.444999999999993</c:v>
                </c:pt>
                <c:pt idx="16641">
                  <c:v>-32.442999999999998</c:v>
                </c:pt>
                <c:pt idx="16642">
                  <c:v>-32.440999999999995</c:v>
                </c:pt>
                <c:pt idx="16643">
                  <c:v>-32.438999999999993</c:v>
                </c:pt>
                <c:pt idx="16644">
                  <c:v>-32.436999999999998</c:v>
                </c:pt>
                <c:pt idx="16645">
                  <c:v>-32.434999999999995</c:v>
                </c:pt>
                <c:pt idx="16646">
                  <c:v>-32.432999999999993</c:v>
                </c:pt>
                <c:pt idx="16647">
                  <c:v>-32.430999999999997</c:v>
                </c:pt>
                <c:pt idx="16648">
                  <c:v>-32.428999999999995</c:v>
                </c:pt>
                <c:pt idx="16649">
                  <c:v>-32.426999999999992</c:v>
                </c:pt>
                <c:pt idx="16650">
                  <c:v>-32.424999999999997</c:v>
                </c:pt>
                <c:pt idx="16651">
                  <c:v>-32.422999999999995</c:v>
                </c:pt>
                <c:pt idx="16652">
                  <c:v>-32.420999999999992</c:v>
                </c:pt>
                <c:pt idx="16653">
                  <c:v>-32.418999999999997</c:v>
                </c:pt>
                <c:pt idx="16654">
                  <c:v>-32.416999999999994</c:v>
                </c:pt>
                <c:pt idx="16655">
                  <c:v>-32.414999999999992</c:v>
                </c:pt>
                <c:pt idx="16656">
                  <c:v>-32.412999999999997</c:v>
                </c:pt>
                <c:pt idx="16657">
                  <c:v>-32.410999999999994</c:v>
                </c:pt>
                <c:pt idx="16658">
                  <c:v>-32.408999999999992</c:v>
                </c:pt>
                <c:pt idx="16659">
                  <c:v>-32.406999999999996</c:v>
                </c:pt>
                <c:pt idx="16660">
                  <c:v>-32.404999999999994</c:v>
                </c:pt>
                <c:pt idx="16661">
                  <c:v>-32.402999999999992</c:v>
                </c:pt>
                <c:pt idx="16662">
                  <c:v>-32.400999999999996</c:v>
                </c:pt>
                <c:pt idx="16663">
                  <c:v>-32.398999999999994</c:v>
                </c:pt>
                <c:pt idx="16664">
                  <c:v>-32.396999999999991</c:v>
                </c:pt>
                <c:pt idx="16665">
                  <c:v>-32.394999999999996</c:v>
                </c:pt>
                <c:pt idx="16666">
                  <c:v>-32.392999999999994</c:v>
                </c:pt>
                <c:pt idx="16667">
                  <c:v>-32.390999999999991</c:v>
                </c:pt>
                <c:pt idx="16668">
                  <c:v>-32.388999999999996</c:v>
                </c:pt>
                <c:pt idx="16669">
                  <c:v>-32.386999999999993</c:v>
                </c:pt>
                <c:pt idx="16670">
                  <c:v>-32.384999999999991</c:v>
                </c:pt>
                <c:pt idx="16671">
                  <c:v>-32.382999999999996</c:v>
                </c:pt>
                <c:pt idx="16672">
                  <c:v>-32.380999999999993</c:v>
                </c:pt>
                <c:pt idx="16673">
                  <c:v>-32.378999999999998</c:v>
                </c:pt>
                <c:pt idx="16674">
                  <c:v>-32.376999999999995</c:v>
                </c:pt>
                <c:pt idx="16675">
                  <c:v>-32.374999999999993</c:v>
                </c:pt>
                <c:pt idx="16676">
                  <c:v>-32.372999999999998</c:v>
                </c:pt>
                <c:pt idx="16677">
                  <c:v>-32.370999999999995</c:v>
                </c:pt>
                <c:pt idx="16678">
                  <c:v>-32.368999999999993</c:v>
                </c:pt>
                <c:pt idx="16679">
                  <c:v>-32.366999999999997</c:v>
                </c:pt>
                <c:pt idx="16680">
                  <c:v>-32.364999999999995</c:v>
                </c:pt>
                <c:pt idx="16681">
                  <c:v>-32.362999999999992</c:v>
                </c:pt>
                <c:pt idx="16682">
                  <c:v>-32.360999999999997</c:v>
                </c:pt>
                <c:pt idx="16683">
                  <c:v>-32.358999999999995</c:v>
                </c:pt>
                <c:pt idx="16684">
                  <c:v>-32.356999999999992</c:v>
                </c:pt>
                <c:pt idx="16685">
                  <c:v>-32.354999999999997</c:v>
                </c:pt>
                <c:pt idx="16686">
                  <c:v>-32.352999999999994</c:v>
                </c:pt>
                <c:pt idx="16687">
                  <c:v>-32.350999999999992</c:v>
                </c:pt>
                <c:pt idx="16688">
                  <c:v>-32.348999999999997</c:v>
                </c:pt>
                <c:pt idx="16689">
                  <c:v>-32.346999999999994</c:v>
                </c:pt>
                <c:pt idx="16690">
                  <c:v>-32.344999999999992</c:v>
                </c:pt>
                <c:pt idx="16691">
                  <c:v>-32.342999999999996</c:v>
                </c:pt>
                <c:pt idx="16692">
                  <c:v>-32.340999999999994</c:v>
                </c:pt>
                <c:pt idx="16693">
                  <c:v>-32.338999999999992</c:v>
                </c:pt>
                <c:pt idx="16694">
                  <c:v>-32.336999999999996</c:v>
                </c:pt>
                <c:pt idx="16695">
                  <c:v>-32.334999999999994</c:v>
                </c:pt>
                <c:pt idx="16696">
                  <c:v>-32.332999999999991</c:v>
                </c:pt>
                <c:pt idx="16697">
                  <c:v>-32.330999999999996</c:v>
                </c:pt>
                <c:pt idx="16698">
                  <c:v>-32.328999999999994</c:v>
                </c:pt>
                <c:pt idx="16699">
                  <c:v>-32.326999999999991</c:v>
                </c:pt>
                <c:pt idx="16700">
                  <c:v>-32.324999999999996</c:v>
                </c:pt>
                <c:pt idx="16701">
                  <c:v>-32.322999999999993</c:v>
                </c:pt>
                <c:pt idx="16702">
                  <c:v>-32.320999999999991</c:v>
                </c:pt>
                <c:pt idx="16703">
                  <c:v>-32.318999999999996</c:v>
                </c:pt>
                <c:pt idx="16704">
                  <c:v>-32.316999999999993</c:v>
                </c:pt>
                <c:pt idx="16705">
                  <c:v>-32.314999999999998</c:v>
                </c:pt>
                <c:pt idx="16706">
                  <c:v>-32.312999999999995</c:v>
                </c:pt>
                <c:pt idx="16707">
                  <c:v>-32.310999999999993</c:v>
                </c:pt>
                <c:pt idx="16708">
                  <c:v>-32.308999999999997</c:v>
                </c:pt>
                <c:pt idx="16709">
                  <c:v>-32.306999999999995</c:v>
                </c:pt>
                <c:pt idx="16710">
                  <c:v>-32.304999999999993</c:v>
                </c:pt>
                <c:pt idx="16711">
                  <c:v>-32.302999999999997</c:v>
                </c:pt>
                <c:pt idx="16712">
                  <c:v>-32.300999999999995</c:v>
                </c:pt>
                <c:pt idx="16713">
                  <c:v>-32.298999999999992</c:v>
                </c:pt>
                <c:pt idx="16714">
                  <c:v>-32.296999999999997</c:v>
                </c:pt>
                <c:pt idx="16715">
                  <c:v>-32.294999999999995</c:v>
                </c:pt>
                <c:pt idx="16716">
                  <c:v>-32.292999999999992</c:v>
                </c:pt>
                <c:pt idx="16717">
                  <c:v>-32.290999999999997</c:v>
                </c:pt>
                <c:pt idx="16718">
                  <c:v>-32.288999999999994</c:v>
                </c:pt>
                <c:pt idx="16719">
                  <c:v>-32.286999999999992</c:v>
                </c:pt>
                <c:pt idx="16720">
                  <c:v>-32.284999999999997</c:v>
                </c:pt>
                <c:pt idx="16721">
                  <c:v>-32.282999999999994</c:v>
                </c:pt>
                <c:pt idx="16722">
                  <c:v>-32.280999999999992</c:v>
                </c:pt>
                <c:pt idx="16723">
                  <c:v>-32.278999999999996</c:v>
                </c:pt>
                <c:pt idx="16724">
                  <c:v>-32.276999999999994</c:v>
                </c:pt>
                <c:pt idx="16725">
                  <c:v>-32.274999999999991</c:v>
                </c:pt>
                <c:pt idx="16726">
                  <c:v>-32.272999999999996</c:v>
                </c:pt>
                <c:pt idx="16727">
                  <c:v>-32.270999999999994</c:v>
                </c:pt>
                <c:pt idx="16728">
                  <c:v>-32.268999999999991</c:v>
                </c:pt>
                <c:pt idx="16729">
                  <c:v>-32.266999999999996</c:v>
                </c:pt>
                <c:pt idx="16730">
                  <c:v>-32.264999999999993</c:v>
                </c:pt>
                <c:pt idx="16731">
                  <c:v>-32.262999999999991</c:v>
                </c:pt>
                <c:pt idx="16732">
                  <c:v>-32.260999999999996</c:v>
                </c:pt>
                <c:pt idx="16733">
                  <c:v>-32.258999999999993</c:v>
                </c:pt>
                <c:pt idx="16734">
                  <c:v>-32.256999999999991</c:v>
                </c:pt>
                <c:pt idx="16735">
                  <c:v>-32.254999999999995</c:v>
                </c:pt>
                <c:pt idx="16736">
                  <c:v>-32.252999999999993</c:v>
                </c:pt>
                <c:pt idx="16737">
                  <c:v>-32.250999999999998</c:v>
                </c:pt>
                <c:pt idx="16738">
                  <c:v>-32.248999999999995</c:v>
                </c:pt>
                <c:pt idx="16739">
                  <c:v>-32.246999999999993</c:v>
                </c:pt>
                <c:pt idx="16740">
                  <c:v>-32.244999999999997</c:v>
                </c:pt>
                <c:pt idx="16741">
                  <c:v>-32.242999999999995</c:v>
                </c:pt>
                <c:pt idx="16742">
                  <c:v>-32.240999999999993</c:v>
                </c:pt>
                <c:pt idx="16743">
                  <c:v>-32.238999999999997</c:v>
                </c:pt>
                <c:pt idx="16744">
                  <c:v>-32.236999999999995</c:v>
                </c:pt>
                <c:pt idx="16745">
                  <c:v>-32.234999999999992</c:v>
                </c:pt>
                <c:pt idx="16746">
                  <c:v>-32.232999999999997</c:v>
                </c:pt>
                <c:pt idx="16747">
                  <c:v>-32.230999999999995</c:v>
                </c:pt>
                <c:pt idx="16748">
                  <c:v>-32.228999999999992</c:v>
                </c:pt>
                <c:pt idx="16749">
                  <c:v>-32.226999999999997</c:v>
                </c:pt>
                <c:pt idx="16750">
                  <c:v>-32.224999999999994</c:v>
                </c:pt>
                <c:pt idx="16751">
                  <c:v>-32.222999999999992</c:v>
                </c:pt>
                <c:pt idx="16752">
                  <c:v>-32.220999999999997</c:v>
                </c:pt>
                <c:pt idx="16753">
                  <c:v>-32.218999999999994</c:v>
                </c:pt>
                <c:pt idx="16754">
                  <c:v>-32.216999999999992</c:v>
                </c:pt>
                <c:pt idx="16755">
                  <c:v>-32.214999999999996</c:v>
                </c:pt>
                <c:pt idx="16756">
                  <c:v>-32.212999999999994</c:v>
                </c:pt>
                <c:pt idx="16757">
                  <c:v>-32.210999999999991</c:v>
                </c:pt>
                <c:pt idx="16758">
                  <c:v>-32.208999999999996</c:v>
                </c:pt>
                <c:pt idx="16759">
                  <c:v>-32.206999999999994</c:v>
                </c:pt>
                <c:pt idx="16760">
                  <c:v>-32.204999999999991</c:v>
                </c:pt>
                <c:pt idx="16761">
                  <c:v>-32.202999999999996</c:v>
                </c:pt>
                <c:pt idx="16762">
                  <c:v>-32.200999999999993</c:v>
                </c:pt>
                <c:pt idx="16763">
                  <c:v>-32.198999999999991</c:v>
                </c:pt>
                <c:pt idx="16764">
                  <c:v>-32.196999999999996</c:v>
                </c:pt>
                <c:pt idx="16765">
                  <c:v>-32.194999999999993</c:v>
                </c:pt>
                <c:pt idx="16766">
                  <c:v>-32.192999999999998</c:v>
                </c:pt>
                <c:pt idx="16767">
                  <c:v>-32.190999999999995</c:v>
                </c:pt>
                <c:pt idx="16768">
                  <c:v>-32.188999999999993</c:v>
                </c:pt>
                <c:pt idx="16769">
                  <c:v>-32.186999999999998</c:v>
                </c:pt>
                <c:pt idx="16770">
                  <c:v>-32.184999999999995</c:v>
                </c:pt>
                <c:pt idx="16771">
                  <c:v>-32.182999999999993</c:v>
                </c:pt>
                <c:pt idx="16772">
                  <c:v>-32.180999999999997</c:v>
                </c:pt>
                <c:pt idx="16773">
                  <c:v>-32.178999999999995</c:v>
                </c:pt>
                <c:pt idx="16774">
                  <c:v>-32.176999999999992</c:v>
                </c:pt>
                <c:pt idx="16775">
                  <c:v>-32.174999999999997</c:v>
                </c:pt>
                <c:pt idx="16776">
                  <c:v>-32.172999999999995</c:v>
                </c:pt>
                <c:pt idx="16777">
                  <c:v>-32.170999999999992</c:v>
                </c:pt>
                <c:pt idx="16778">
                  <c:v>-32.168999999999997</c:v>
                </c:pt>
                <c:pt idx="16779">
                  <c:v>-32.166999999999994</c:v>
                </c:pt>
                <c:pt idx="16780">
                  <c:v>-32.164999999999992</c:v>
                </c:pt>
                <c:pt idx="16781">
                  <c:v>-32.162999999999997</c:v>
                </c:pt>
                <c:pt idx="16782">
                  <c:v>-32.160999999999994</c:v>
                </c:pt>
                <c:pt idx="16783">
                  <c:v>-32.158999999999992</c:v>
                </c:pt>
                <c:pt idx="16784">
                  <c:v>-32.156999999999996</c:v>
                </c:pt>
                <c:pt idx="16785">
                  <c:v>-32.154999999999994</c:v>
                </c:pt>
                <c:pt idx="16786">
                  <c:v>-32.152999999999992</c:v>
                </c:pt>
                <c:pt idx="16787">
                  <c:v>-32.150999999999996</c:v>
                </c:pt>
                <c:pt idx="16788">
                  <c:v>-32.148999999999994</c:v>
                </c:pt>
                <c:pt idx="16789">
                  <c:v>-32.146999999999991</c:v>
                </c:pt>
                <c:pt idx="16790">
                  <c:v>-32.144999999999996</c:v>
                </c:pt>
                <c:pt idx="16791">
                  <c:v>-32.142999999999994</c:v>
                </c:pt>
                <c:pt idx="16792">
                  <c:v>-32.140999999999991</c:v>
                </c:pt>
                <c:pt idx="16793">
                  <c:v>-32.138999999999996</c:v>
                </c:pt>
                <c:pt idx="16794">
                  <c:v>-32.136999999999993</c:v>
                </c:pt>
                <c:pt idx="16795">
                  <c:v>-32.134999999999991</c:v>
                </c:pt>
                <c:pt idx="16796">
                  <c:v>-32.132999999999996</c:v>
                </c:pt>
                <c:pt idx="16797">
                  <c:v>-32.130999999999993</c:v>
                </c:pt>
                <c:pt idx="16798">
                  <c:v>-32.128999999999998</c:v>
                </c:pt>
                <c:pt idx="16799">
                  <c:v>-32.126999999999995</c:v>
                </c:pt>
                <c:pt idx="16800">
                  <c:v>-32.124999999999993</c:v>
                </c:pt>
                <c:pt idx="16801">
                  <c:v>-32.122999999999998</c:v>
                </c:pt>
                <c:pt idx="16802">
                  <c:v>-32.120999999999995</c:v>
                </c:pt>
                <c:pt idx="16803">
                  <c:v>-32.118999999999993</c:v>
                </c:pt>
                <c:pt idx="16804">
                  <c:v>-32.116999999999997</c:v>
                </c:pt>
                <c:pt idx="16805">
                  <c:v>-32.114999999999995</c:v>
                </c:pt>
                <c:pt idx="16806">
                  <c:v>-32.112999999999992</c:v>
                </c:pt>
                <c:pt idx="16807">
                  <c:v>-32.110999999999997</c:v>
                </c:pt>
                <c:pt idx="16808">
                  <c:v>-32.108999999999995</c:v>
                </c:pt>
                <c:pt idx="16809">
                  <c:v>-32.106999999999992</c:v>
                </c:pt>
                <c:pt idx="16810">
                  <c:v>-32.104999999999997</c:v>
                </c:pt>
                <c:pt idx="16811">
                  <c:v>-32.102999999999994</c:v>
                </c:pt>
                <c:pt idx="16812">
                  <c:v>-32.100999999999992</c:v>
                </c:pt>
                <c:pt idx="16813">
                  <c:v>-32.098999999999997</c:v>
                </c:pt>
                <c:pt idx="16814">
                  <c:v>-32.096999999999994</c:v>
                </c:pt>
                <c:pt idx="16815">
                  <c:v>-32.094999999999992</c:v>
                </c:pt>
                <c:pt idx="16816">
                  <c:v>-32.092999999999996</c:v>
                </c:pt>
                <c:pt idx="16817">
                  <c:v>-32.090999999999994</c:v>
                </c:pt>
                <c:pt idx="16818">
                  <c:v>-32.088999999999992</c:v>
                </c:pt>
                <c:pt idx="16819">
                  <c:v>-32.086999999999996</c:v>
                </c:pt>
                <c:pt idx="16820">
                  <c:v>-32.084999999999994</c:v>
                </c:pt>
                <c:pt idx="16821">
                  <c:v>-32.082999999999991</c:v>
                </c:pt>
                <c:pt idx="16822">
                  <c:v>-32.080999999999996</c:v>
                </c:pt>
                <c:pt idx="16823">
                  <c:v>-32.078999999999994</c:v>
                </c:pt>
                <c:pt idx="16824">
                  <c:v>-32.076999999999991</c:v>
                </c:pt>
                <c:pt idx="16825">
                  <c:v>-32.074999999999996</c:v>
                </c:pt>
                <c:pt idx="16826">
                  <c:v>-32.072999999999993</c:v>
                </c:pt>
                <c:pt idx="16827">
                  <c:v>-32.070999999999991</c:v>
                </c:pt>
                <c:pt idx="16828">
                  <c:v>-32.068999999999996</c:v>
                </c:pt>
                <c:pt idx="16829">
                  <c:v>-32.066999999999993</c:v>
                </c:pt>
                <c:pt idx="16830">
                  <c:v>-32.064999999999998</c:v>
                </c:pt>
                <c:pt idx="16831">
                  <c:v>-32.062999999999995</c:v>
                </c:pt>
                <c:pt idx="16832">
                  <c:v>-32.060999999999993</c:v>
                </c:pt>
                <c:pt idx="16833">
                  <c:v>-32.058999999999997</c:v>
                </c:pt>
                <c:pt idx="16834">
                  <c:v>-32.056999999999995</c:v>
                </c:pt>
                <c:pt idx="16835">
                  <c:v>-32.054999999999993</c:v>
                </c:pt>
                <c:pt idx="16836">
                  <c:v>-32.052999999999997</c:v>
                </c:pt>
                <c:pt idx="16837">
                  <c:v>-32.050999999999995</c:v>
                </c:pt>
                <c:pt idx="16838">
                  <c:v>-32.048999999999992</c:v>
                </c:pt>
                <c:pt idx="16839">
                  <c:v>-32.046999999999997</c:v>
                </c:pt>
                <c:pt idx="16840">
                  <c:v>-32.044999999999995</c:v>
                </c:pt>
                <c:pt idx="16841">
                  <c:v>-32.042999999999992</c:v>
                </c:pt>
                <c:pt idx="16842">
                  <c:v>-32.040999999999997</c:v>
                </c:pt>
                <c:pt idx="16843">
                  <c:v>-32.038999999999994</c:v>
                </c:pt>
                <c:pt idx="16844">
                  <c:v>-32.036999999999992</c:v>
                </c:pt>
                <c:pt idx="16845">
                  <c:v>-32.034999999999997</c:v>
                </c:pt>
                <c:pt idx="16846">
                  <c:v>-32.032999999999994</c:v>
                </c:pt>
                <c:pt idx="16847">
                  <c:v>-32.030999999999992</c:v>
                </c:pt>
                <c:pt idx="16848">
                  <c:v>-32.028999999999996</c:v>
                </c:pt>
                <c:pt idx="16849">
                  <c:v>-32.026999999999994</c:v>
                </c:pt>
                <c:pt idx="16850">
                  <c:v>-32.024999999999991</c:v>
                </c:pt>
                <c:pt idx="16851">
                  <c:v>-32.022999999999996</c:v>
                </c:pt>
                <c:pt idx="16852">
                  <c:v>-32.020999999999994</c:v>
                </c:pt>
                <c:pt idx="16853">
                  <c:v>-32.018999999999991</c:v>
                </c:pt>
                <c:pt idx="16854">
                  <c:v>-32.016999999999996</c:v>
                </c:pt>
                <c:pt idx="16855">
                  <c:v>-32.014999999999993</c:v>
                </c:pt>
                <c:pt idx="16856">
                  <c:v>-32.012999999999991</c:v>
                </c:pt>
                <c:pt idx="16857">
                  <c:v>-32.010999999999996</c:v>
                </c:pt>
                <c:pt idx="16858">
                  <c:v>-32.008999999999993</c:v>
                </c:pt>
                <c:pt idx="16859">
                  <c:v>-32.006999999999991</c:v>
                </c:pt>
                <c:pt idx="16860">
                  <c:v>-32.004999999999995</c:v>
                </c:pt>
                <c:pt idx="16861">
                  <c:v>-32.002999999999993</c:v>
                </c:pt>
                <c:pt idx="16862">
                  <c:v>-32.000999999999998</c:v>
                </c:pt>
                <c:pt idx="16863">
                  <c:v>-31.998999999999995</c:v>
                </c:pt>
                <c:pt idx="16864">
                  <c:v>-31.996999999999993</c:v>
                </c:pt>
                <c:pt idx="16865">
                  <c:v>-31.994999999999997</c:v>
                </c:pt>
                <c:pt idx="16866">
                  <c:v>-31.992999999999995</c:v>
                </c:pt>
                <c:pt idx="16867">
                  <c:v>-31.990999999999993</c:v>
                </c:pt>
                <c:pt idx="16868">
                  <c:v>-31.988999999999997</c:v>
                </c:pt>
                <c:pt idx="16869">
                  <c:v>-31.986999999999995</c:v>
                </c:pt>
                <c:pt idx="16870">
                  <c:v>-31.984999999999992</c:v>
                </c:pt>
                <c:pt idx="16871">
                  <c:v>-31.982999999999997</c:v>
                </c:pt>
                <c:pt idx="16872">
                  <c:v>-31.980999999999995</c:v>
                </c:pt>
                <c:pt idx="16873">
                  <c:v>-31.978999999999992</c:v>
                </c:pt>
                <c:pt idx="16874">
                  <c:v>-31.976999999999997</c:v>
                </c:pt>
                <c:pt idx="16875">
                  <c:v>-31.974999999999994</c:v>
                </c:pt>
                <c:pt idx="16876">
                  <c:v>-31.972999999999992</c:v>
                </c:pt>
                <c:pt idx="16877">
                  <c:v>-31.970999999999997</c:v>
                </c:pt>
                <c:pt idx="16878">
                  <c:v>-31.968999999999994</c:v>
                </c:pt>
                <c:pt idx="16879">
                  <c:v>-31.966999999999992</c:v>
                </c:pt>
                <c:pt idx="16880">
                  <c:v>-31.964999999999996</c:v>
                </c:pt>
                <c:pt idx="16881">
                  <c:v>-31.962999999999994</c:v>
                </c:pt>
                <c:pt idx="16882">
                  <c:v>-31.960999999999991</c:v>
                </c:pt>
                <c:pt idx="16883">
                  <c:v>-31.958999999999996</c:v>
                </c:pt>
                <c:pt idx="16884">
                  <c:v>-31.956999999999994</c:v>
                </c:pt>
                <c:pt idx="16885">
                  <c:v>-31.954999999999991</c:v>
                </c:pt>
                <c:pt idx="16886">
                  <c:v>-31.952999999999996</c:v>
                </c:pt>
                <c:pt idx="16887">
                  <c:v>-31.950999999999993</c:v>
                </c:pt>
                <c:pt idx="16888">
                  <c:v>-31.948999999999991</c:v>
                </c:pt>
                <c:pt idx="16889">
                  <c:v>-31.946999999999996</c:v>
                </c:pt>
                <c:pt idx="16890">
                  <c:v>-31.944999999999993</c:v>
                </c:pt>
                <c:pt idx="16891">
                  <c:v>-31.942999999999998</c:v>
                </c:pt>
                <c:pt idx="16892">
                  <c:v>-31.940999999999995</c:v>
                </c:pt>
                <c:pt idx="16893">
                  <c:v>-31.938999999999993</c:v>
                </c:pt>
                <c:pt idx="16894">
                  <c:v>-31.936999999999998</c:v>
                </c:pt>
                <c:pt idx="16895">
                  <c:v>-31.934999999999995</c:v>
                </c:pt>
                <c:pt idx="16896">
                  <c:v>-31.932999999999993</c:v>
                </c:pt>
                <c:pt idx="16897">
                  <c:v>-31.930999999999997</c:v>
                </c:pt>
                <c:pt idx="16898">
                  <c:v>-31.928999999999995</c:v>
                </c:pt>
                <c:pt idx="16899">
                  <c:v>-31.926999999999992</c:v>
                </c:pt>
                <c:pt idx="16900">
                  <c:v>-31.924999999999997</c:v>
                </c:pt>
                <c:pt idx="16901">
                  <c:v>-31.922999999999995</c:v>
                </c:pt>
                <c:pt idx="16902">
                  <c:v>-31.920999999999992</c:v>
                </c:pt>
                <c:pt idx="16903">
                  <c:v>-31.918999999999997</c:v>
                </c:pt>
                <c:pt idx="16904">
                  <c:v>-31.916999999999994</c:v>
                </c:pt>
                <c:pt idx="16905">
                  <c:v>-31.914999999999992</c:v>
                </c:pt>
                <c:pt idx="16906">
                  <c:v>-31.912999999999997</c:v>
                </c:pt>
                <c:pt idx="16907">
                  <c:v>-31.910999999999994</c:v>
                </c:pt>
                <c:pt idx="16908">
                  <c:v>-31.908999999999992</c:v>
                </c:pt>
                <c:pt idx="16909">
                  <c:v>-31.906999999999996</c:v>
                </c:pt>
                <c:pt idx="16910">
                  <c:v>-31.904999999999994</c:v>
                </c:pt>
                <c:pt idx="16911">
                  <c:v>-31.902999999999992</c:v>
                </c:pt>
                <c:pt idx="16912">
                  <c:v>-31.900999999999996</c:v>
                </c:pt>
                <c:pt idx="16913">
                  <c:v>-31.898999999999994</c:v>
                </c:pt>
                <c:pt idx="16914">
                  <c:v>-31.896999999999991</c:v>
                </c:pt>
                <c:pt idx="16915">
                  <c:v>-31.894999999999996</c:v>
                </c:pt>
                <c:pt idx="16916">
                  <c:v>-31.892999999999994</c:v>
                </c:pt>
                <c:pt idx="16917">
                  <c:v>-31.890999999999991</c:v>
                </c:pt>
                <c:pt idx="16918">
                  <c:v>-31.888999999999996</c:v>
                </c:pt>
                <c:pt idx="16919">
                  <c:v>-31.886999999999993</c:v>
                </c:pt>
                <c:pt idx="16920">
                  <c:v>-31.884999999999991</c:v>
                </c:pt>
                <c:pt idx="16921">
                  <c:v>-31.882999999999996</c:v>
                </c:pt>
                <c:pt idx="16922">
                  <c:v>-31.880999999999993</c:v>
                </c:pt>
                <c:pt idx="16923">
                  <c:v>-31.878999999999998</c:v>
                </c:pt>
                <c:pt idx="16924">
                  <c:v>-31.876999999999995</c:v>
                </c:pt>
                <c:pt idx="16925">
                  <c:v>-31.874999999999993</c:v>
                </c:pt>
                <c:pt idx="16926">
                  <c:v>-31.872999999999998</c:v>
                </c:pt>
                <c:pt idx="16927">
                  <c:v>-31.870999999999995</c:v>
                </c:pt>
                <c:pt idx="16928">
                  <c:v>-31.868999999999993</c:v>
                </c:pt>
                <c:pt idx="16929">
                  <c:v>-31.866999999999997</c:v>
                </c:pt>
                <c:pt idx="16930">
                  <c:v>-31.864999999999995</c:v>
                </c:pt>
                <c:pt idx="16931">
                  <c:v>-31.862999999999992</c:v>
                </c:pt>
                <c:pt idx="16932">
                  <c:v>-31.860999999999997</c:v>
                </c:pt>
                <c:pt idx="16933">
                  <c:v>-31.858999999999995</c:v>
                </c:pt>
                <c:pt idx="16934">
                  <c:v>-31.856999999999992</c:v>
                </c:pt>
                <c:pt idx="16935">
                  <c:v>-31.854999999999997</c:v>
                </c:pt>
                <c:pt idx="16936">
                  <c:v>-31.852999999999994</c:v>
                </c:pt>
                <c:pt idx="16937">
                  <c:v>-31.850999999999992</c:v>
                </c:pt>
                <c:pt idx="16938">
                  <c:v>-31.848999999999997</c:v>
                </c:pt>
                <c:pt idx="16939">
                  <c:v>-31.846999999999994</c:v>
                </c:pt>
                <c:pt idx="16940">
                  <c:v>-31.844999999999992</c:v>
                </c:pt>
                <c:pt idx="16941">
                  <c:v>-31.842999999999996</c:v>
                </c:pt>
                <c:pt idx="16942">
                  <c:v>-31.840999999999994</c:v>
                </c:pt>
                <c:pt idx="16943">
                  <c:v>-31.838999999999992</c:v>
                </c:pt>
                <c:pt idx="16944">
                  <c:v>-31.836999999999996</c:v>
                </c:pt>
                <c:pt idx="16945">
                  <c:v>-31.834999999999994</c:v>
                </c:pt>
                <c:pt idx="16946">
                  <c:v>-31.832999999999991</c:v>
                </c:pt>
                <c:pt idx="16947">
                  <c:v>-31.830999999999996</c:v>
                </c:pt>
                <c:pt idx="16948">
                  <c:v>-31.828999999999994</c:v>
                </c:pt>
                <c:pt idx="16949">
                  <c:v>-31.826999999999991</c:v>
                </c:pt>
                <c:pt idx="16950">
                  <c:v>-31.824999999999996</c:v>
                </c:pt>
                <c:pt idx="16951">
                  <c:v>-31.822999999999993</c:v>
                </c:pt>
                <c:pt idx="16952">
                  <c:v>-31.820999999999991</c:v>
                </c:pt>
                <c:pt idx="16953">
                  <c:v>-31.818999999999996</c:v>
                </c:pt>
                <c:pt idx="16954">
                  <c:v>-31.816999999999993</c:v>
                </c:pt>
                <c:pt idx="16955">
                  <c:v>-31.814999999999998</c:v>
                </c:pt>
                <c:pt idx="16956">
                  <c:v>-31.812999999999995</c:v>
                </c:pt>
                <c:pt idx="16957">
                  <c:v>-31.810999999999993</c:v>
                </c:pt>
                <c:pt idx="16958">
                  <c:v>-31.808999999999997</c:v>
                </c:pt>
                <c:pt idx="16959">
                  <c:v>-31.806999999999995</c:v>
                </c:pt>
                <c:pt idx="16960">
                  <c:v>-31.804999999999993</c:v>
                </c:pt>
                <c:pt idx="16961">
                  <c:v>-31.802999999999997</c:v>
                </c:pt>
                <c:pt idx="16962">
                  <c:v>-31.800999999999995</c:v>
                </c:pt>
                <c:pt idx="16963">
                  <c:v>-31.798999999999992</c:v>
                </c:pt>
                <c:pt idx="16964">
                  <c:v>-31.796999999999997</c:v>
                </c:pt>
                <c:pt idx="16965">
                  <c:v>-31.794999999999995</c:v>
                </c:pt>
                <c:pt idx="16966">
                  <c:v>-31.792999999999992</c:v>
                </c:pt>
                <c:pt idx="16967">
                  <c:v>-31.790999999999997</c:v>
                </c:pt>
                <c:pt idx="16968">
                  <c:v>-31.788999999999994</c:v>
                </c:pt>
                <c:pt idx="16969">
                  <c:v>-31.786999999999992</c:v>
                </c:pt>
                <c:pt idx="16970">
                  <c:v>-31.784999999999997</c:v>
                </c:pt>
                <c:pt idx="16971">
                  <c:v>-31.782999999999994</c:v>
                </c:pt>
                <c:pt idx="16972">
                  <c:v>-31.780999999999992</c:v>
                </c:pt>
                <c:pt idx="16973">
                  <c:v>-31.778999999999996</c:v>
                </c:pt>
                <c:pt idx="16974">
                  <c:v>-31.776999999999994</c:v>
                </c:pt>
                <c:pt idx="16975">
                  <c:v>-31.774999999999991</c:v>
                </c:pt>
                <c:pt idx="16976">
                  <c:v>-31.772999999999996</c:v>
                </c:pt>
                <c:pt idx="16977">
                  <c:v>-31.770999999999994</c:v>
                </c:pt>
                <c:pt idx="16978">
                  <c:v>-31.768999999999991</c:v>
                </c:pt>
                <c:pt idx="16979">
                  <c:v>-31.766999999999996</c:v>
                </c:pt>
                <c:pt idx="16980">
                  <c:v>-31.764999999999993</c:v>
                </c:pt>
                <c:pt idx="16981">
                  <c:v>-31.762999999999991</c:v>
                </c:pt>
                <c:pt idx="16982">
                  <c:v>-31.760999999999996</c:v>
                </c:pt>
                <c:pt idx="16983">
                  <c:v>-31.758999999999993</c:v>
                </c:pt>
                <c:pt idx="16984">
                  <c:v>-31.756999999999991</c:v>
                </c:pt>
                <c:pt idx="16985">
                  <c:v>-31.754999999999995</c:v>
                </c:pt>
                <c:pt idx="16986">
                  <c:v>-31.752999999999993</c:v>
                </c:pt>
                <c:pt idx="16987">
                  <c:v>-31.750999999999998</c:v>
                </c:pt>
                <c:pt idx="16988">
                  <c:v>-31.748999999999995</c:v>
                </c:pt>
                <c:pt idx="16989">
                  <c:v>-31.746999999999993</c:v>
                </c:pt>
                <c:pt idx="16990">
                  <c:v>-31.744999999999997</c:v>
                </c:pt>
                <c:pt idx="16991">
                  <c:v>-31.742999999999995</c:v>
                </c:pt>
                <c:pt idx="16992">
                  <c:v>-31.740999999999993</c:v>
                </c:pt>
                <c:pt idx="16993">
                  <c:v>-31.738999999999997</c:v>
                </c:pt>
                <c:pt idx="16994">
                  <c:v>-31.736999999999995</c:v>
                </c:pt>
                <c:pt idx="16995">
                  <c:v>-31.734999999999992</c:v>
                </c:pt>
                <c:pt idx="16996">
                  <c:v>-31.732999999999997</c:v>
                </c:pt>
                <c:pt idx="16997">
                  <c:v>-31.730999999999995</c:v>
                </c:pt>
                <c:pt idx="16998">
                  <c:v>-31.728999999999992</c:v>
                </c:pt>
                <c:pt idx="16999">
                  <c:v>-31.726999999999997</c:v>
                </c:pt>
                <c:pt idx="17000">
                  <c:v>-31.724999999999994</c:v>
                </c:pt>
                <c:pt idx="17001">
                  <c:v>-31.722999999999992</c:v>
                </c:pt>
                <c:pt idx="17002">
                  <c:v>-31.720999999999997</c:v>
                </c:pt>
                <c:pt idx="17003">
                  <c:v>-31.718999999999994</c:v>
                </c:pt>
                <c:pt idx="17004">
                  <c:v>-31.716999999999992</c:v>
                </c:pt>
                <c:pt idx="17005">
                  <c:v>-31.714999999999996</c:v>
                </c:pt>
                <c:pt idx="17006">
                  <c:v>-31.712999999999994</c:v>
                </c:pt>
                <c:pt idx="17007">
                  <c:v>-31.710999999999991</c:v>
                </c:pt>
                <c:pt idx="17008">
                  <c:v>-31.708999999999996</c:v>
                </c:pt>
                <c:pt idx="17009">
                  <c:v>-31.706999999999994</c:v>
                </c:pt>
                <c:pt idx="17010">
                  <c:v>-31.704999999999991</c:v>
                </c:pt>
                <c:pt idx="17011">
                  <c:v>-31.702999999999996</c:v>
                </c:pt>
                <c:pt idx="17012">
                  <c:v>-31.700999999999993</c:v>
                </c:pt>
                <c:pt idx="17013">
                  <c:v>-31.698999999999991</c:v>
                </c:pt>
                <c:pt idx="17014">
                  <c:v>-31.696999999999996</c:v>
                </c:pt>
                <c:pt idx="17015">
                  <c:v>-31.694999999999993</c:v>
                </c:pt>
                <c:pt idx="17016">
                  <c:v>-31.692999999999998</c:v>
                </c:pt>
                <c:pt idx="17017">
                  <c:v>-31.690999999999995</c:v>
                </c:pt>
                <c:pt idx="17018">
                  <c:v>-31.688999999999993</c:v>
                </c:pt>
                <c:pt idx="17019">
                  <c:v>-31.686999999999998</c:v>
                </c:pt>
                <c:pt idx="17020">
                  <c:v>-31.684999999999995</c:v>
                </c:pt>
                <c:pt idx="17021">
                  <c:v>-31.682999999999993</c:v>
                </c:pt>
                <c:pt idx="17022">
                  <c:v>-31.680999999999997</c:v>
                </c:pt>
                <c:pt idx="17023">
                  <c:v>-31.678999999999995</c:v>
                </c:pt>
                <c:pt idx="17024">
                  <c:v>-31.676999999999992</c:v>
                </c:pt>
                <c:pt idx="17025">
                  <c:v>-31.674999999999997</c:v>
                </c:pt>
                <c:pt idx="17026">
                  <c:v>-31.672999999999995</c:v>
                </c:pt>
                <c:pt idx="17027">
                  <c:v>-31.670999999999992</c:v>
                </c:pt>
                <c:pt idx="17028">
                  <c:v>-31.668999999999997</c:v>
                </c:pt>
                <c:pt idx="17029">
                  <c:v>-31.666999999999994</c:v>
                </c:pt>
                <c:pt idx="17030">
                  <c:v>-31.664999999999992</c:v>
                </c:pt>
                <c:pt idx="17031">
                  <c:v>-31.662999999999997</c:v>
                </c:pt>
                <c:pt idx="17032">
                  <c:v>-31.660999999999994</c:v>
                </c:pt>
                <c:pt idx="17033">
                  <c:v>-31.658999999999992</c:v>
                </c:pt>
                <c:pt idx="17034">
                  <c:v>-31.656999999999996</c:v>
                </c:pt>
                <c:pt idx="17035">
                  <c:v>-31.654999999999994</c:v>
                </c:pt>
                <c:pt idx="17036">
                  <c:v>-31.652999999999992</c:v>
                </c:pt>
                <c:pt idx="17037">
                  <c:v>-31.650999999999996</c:v>
                </c:pt>
                <c:pt idx="17038">
                  <c:v>-31.648999999999994</c:v>
                </c:pt>
                <c:pt idx="17039">
                  <c:v>-31.646999999999991</c:v>
                </c:pt>
                <c:pt idx="17040">
                  <c:v>-31.644999999999996</c:v>
                </c:pt>
                <c:pt idx="17041">
                  <c:v>-31.642999999999994</c:v>
                </c:pt>
                <c:pt idx="17042">
                  <c:v>-31.640999999999991</c:v>
                </c:pt>
                <c:pt idx="17043">
                  <c:v>-31.638999999999996</c:v>
                </c:pt>
                <c:pt idx="17044">
                  <c:v>-31.636999999999993</c:v>
                </c:pt>
                <c:pt idx="17045">
                  <c:v>-31.634999999999991</c:v>
                </c:pt>
                <c:pt idx="17046">
                  <c:v>-31.632999999999996</c:v>
                </c:pt>
                <c:pt idx="17047">
                  <c:v>-31.630999999999993</c:v>
                </c:pt>
                <c:pt idx="17048">
                  <c:v>-31.628999999999998</c:v>
                </c:pt>
                <c:pt idx="17049">
                  <c:v>-31.626999999999995</c:v>
                </c:pt>
                <c:pt idx="17050">
                  <c:v>-31.624999999999993</c:v>
                </c:pt>
                <c:pt idx="17051">
                  <c:v>-31.622999999999998</c:v>
                </c:pt>
                <c:pt idx="17052">
                  <c:v>-31.620999999999995</c:v>
                </c:pt>
                <c:pt idx="17053">
                  <c:v>-31.618999999999993</c:v>
                </c:pt>
                <c:pt idx="17054">
                  <c:v>-31.616999999999997</c:v>
                </c:pt>
                <c:pt idx="17055">
                  <c:v>-31.614999999999995</c:v>
                </c:pt>
                <c:pt idx="17056">
                  <c:v>-31.612999999999992</c:v>
                </c:pt>
                <c:pt idx="17057">
                  <c:v>-31.610999999999997</c:v>
                </c:pt>
                <c:pt idx="17058">
                  <c:v>-31.608999999999995</c:v>
                </c:pt>
                <c:pt idx="17059">
                  <c:v>-31.606999999999992</c:v>
                </c:pt>
                <c:pt idx="17060">
                  <c:v>-31.604999999999997</c:v>
                </c:pt>
                <c:pt idx="17061">
                  <c:v>-31.602999999999994</c:v>
                </c:pt>
                <c:pt idx="17062">
                  <c:v>-31.600999999999992</c:v>
                </c:pt>
                <c:pt idx="17063">
                  <c:v>-31.598999999999997</c:v>
                </c:pt>
                <c:pt idx="17064">
                  <c:v>-31.596999999999994</c:v>
                </c:pt>
                <c:pt idx="17065">
                  <c:v>-31.594999999999992</c:v>
                </c:pt>
                <c:pt idx="17066">
                  <c:v>-31.592999999999996</c:v>
                </c:pt>
                <c:pt idx="17067">
                  <c:v>-31.590999999999994</c:v>
                </c:pt>
                <c:pt idx="17068">
                  <c:v>-31.588999999999992</c:v>
                </c:pt>
                <c:pt idx="17069">
                  <c:v>-31.586999999999996</c:v>
                </c:pt>
                <c:pt idx="17070">
                  <c:v>-31.584999999999994</c:v>
                </c:pt>
                <c:pt idx="17071">
                  <c:v>-31.582999999999991</c:v>
                </c:pt>
                <c:pt idx="17072">
                  <c:v>-31.580999999999996</c:v>
                </c:pt>
                <c:pt idx="17073">
                  <c:v>-31.578999999999994</c:v>
                </c:pt>
                <c:pt idx="17074">
                  <c:v>-31.576999999999991</c:v>
                </c:pt>
                <c:pt idx="17075">
                  <c:v>-31.574999999999996</c:v>
                </c:pt>
                <c:pt idx="17076">
                  <c:v>-31.572999999999993</c:v>
                </c:pt>
                <c:pt idx="17077">
                  <c:v>-31.570999999999991</c:v>
                </c:pt>
                <c:pt idx="17078">
                  <c:v>-31.568999999999996</c:v>
                </c:pt>
                <c:pt idx="17079">
                  <c:v>-31.566999999999993</c:v>
                </c:pt>
                <c:pt idx="17080">
                  <c:v>-31.564999999999998</c:v>
                </c:pt>
                <c:pt idx="17081">
                  <c:v>-31.562999999999995</c:v>
                </c:pt>
                <c:pt idx="17082">
                  <c:v>-31.560999999999993</c:v>
                </c:pt>
                <c:pt idx="17083">
                  <c:v>-31.558999999999997</c:v>
                </c:pt>
                <c:pt idx="17084">
                  <c:v>-31.556999999999995</c:v>
                </c:pt>
                <c:pt idx="17085">
                  <c:v>-31.554999999999993</c:v>
                </c:pt>
                <c:pt idx="17086">
                  <c:v>-31.552999999999997</c:v>
                </c:pt>
                <c:pt idx="17087">
                  <c:v>-31.550999999999995</c:v>
                </c:pt>
                <c:pt idx="17088">
                  <c:v>-31.548999999999992</c:v>
                </c:pt>
                <c:pt idx="17089">
                  <c:v>-31.546999999999997</c:v>
                </c:pt>
                <c:pt idx="17090">
                  <c:v>-31.544999999999995</c:v>
                </c:pt>
                <c:pt idx="17091">
                  <c:v>-31.542999999999992</c:v>
                </c:pt>
                <c:pt idx="17092">
                  <c:v>-31.540999999999997</c:v>
                </c:pt>
                <c:pt idx="17093">
                  <c:v>-31.538999999999994</c:v>
                </c:pt>
                <c:pt idx="17094">
                  <c:v>-31.536999999999992</c:v>
                </c:pt>
                <c:pt idx="17095">
                  <c:v>-31.534999999999997</c:v>
                </c:pt>
                <c:pt idx="17096">
                  <c:v>-31.532999999999994</c:v>
                </c:pt>
                <c:pt idx="17097">
                  <c:v>-31.530999999999992</c:v>
                </c:pt>
                <c:pt idx="17098">
                  <c:v>-31.528999999999996</c:v>
                </c:pt>
                <c:pt idx="17099">
                  <c:v>-31.526999999999994</c:v>
                </c:pt>
                <c:pt idx="17100">
                  <c:v>-31.524999999999991</c:v>
                </c:pt>
                <c:pt idx="17101">
                  <c:v>-31.522999999999996</c:v>
                </c:pt>
                <c:pt idx="17102">
                  <c:v>-31.520999999999994</c:v>
                </c:pt>
                <c:pt idx="17103">
                  <c:v>-31.518999999999991</c:v>
                </c:pt>
                <c:pt idx="17104">
                  <c:v>-31.516999999999996</c:v>
                </c:pt>
                <c:pt idx="17105">
                  <c:v>-31.514999999999993</c:v>
                </c:pt>
                <c:pt idx="17106">
                  <c:v>-31.512999999999991</c:v>
                </c:pt>
                <c:pt idx="17107">
                  <c:v>-31.510999999999996</c:v>
                </c:pt>
                <c:pt idx="17108">
                  <c:v>-31.508999999999993</c:v>
                </c:pt>
                <c:pt idx="17109">
                  <c:v>-31.506999999999991</c:v>
                </c:pt>
                <c:pt idx="17110">
                  <c:v>-31.504999999999995</c:v>
                </c:pt>
                <c:pt idx="17111">
                  <c:v>-31.502999999999993</c:v>
                </c:pt>
                <c:pt idx="17112">
                  <c:v>-31.500999999999998</c:v>
                </c:pt>
                <c:pt idx="17113">
                  <c:v>-31.498999999999995</c:v>
                </c:pt>
                <c:pt idx="17114">
                  <c:v>-31.496999999999993</c:v>
                </c:pt>
                <c:pt idx="17115">
                  <c:v>-31.494999999999997</c:v>
                </c:pt>
                <c:pt idx="17116">
                  <c:v>-31.492999999999995</c:v>
                </c:pt>
                <c:pt idx="17117">
                  <c:v>-31.490999999999993</c:v>
                </c:pt>
                <c:pt idx="17118">
                  <c:v>-31.488999999999997</c:v>
                </c:pt>
                <c:pt idx="17119">
                  <c:v>-31.486999999999995</c:v>
                </c:pt>
                <c:pt idx="17120">
                  <c:v>-31.484999999999992</c:v>
                </c:pt>
                <c:pt idx="17121">
                  <c:v>-31.482999999999997</c:v>
                </c:pt>
                <c:pt idx="17122">
                  <c:v>-31.480999999999995</c:v>
                </c:pt>
                <c:pt idx="17123">
                  <c:v>-31.478999999999992</c:v>
                </c:pt>
                <c:pt idx="17124">
                  <c:v>-31.476999999999997</c:v>
                </c:pt>
                <c:pt idx="17125">
                  <c:v>-31.474999999999994</c:v>
                </c:pt>
                <c:pt idx="17126">
                  <c:v>-31.472999999999992</c:v>
                </c:pt>
                <c:pt idx="17127">
                  <c:v>-31.470999999999997</c:v>
                </c:pt>
                <c:pt idx="17128">
                  <c:v>-31.468999999999994</c:v>
                </c:pt>
                <c:pt idx="17129">
                  <c:v>-31.466999999999992</c:v>
                </c:pt>
                <c:pt idx="17130">
                  <c:v>-31.464999999999996</c:v>
                </c:pt>
                <c:pt idx="17131">
                  <c:v>-31.462999999999994</c:v>
                </c:pt>
                <c:pt idx="17132">
                  <c:v>-31.460999999999991</c:v>
                </c:pt>
                <c:pt idx="17133">
                  <c:v>-31.458999999999996</c:v>
                </c:pt>
                <c:pt idx="17134">
                  <c:v>-31.456999999999994</c:v>
                </c:pt>
                <c:pt idx="17135">
                  <c:v>-31.454999999999991</c:v>
                </c:pt>
                <c:pt idx="17136">
                  <c:v>-31.452999999999996</c:v>
                </c:pt>
                <c:pt idx="17137">
                  <c:v>-31.450999999999993</c:v>
                </c:pt>
                <c:pt idx="17138">
                  <c:v>-31.448999999999991</c:v>
                </c:pt>
                <c:pt idx="17139">
                  <c:v>-31.446999999999996</c:v>
                </c:pt>
                <c:pt idx="17140">
                  <c:v>-31.444999999999993</c:v>
                </c:pt>
                <c:pt idx="17141">
                  <c:v>-31.442999999999998</c:v>
                </c:pt>
                <c:pt idx="17142">
                  <c:v>-31.440999999999995</c:v>
                </c:pt>
                <c:pt idx="17143">
                  <c:v>-31.438999999999993</c:v>
                </c:pt>
                <c:pt idx="17144">
                  <c:v>-31.436999999999998</c:v>
                </c:pt>
                <c:pt idx="17145">
                  <c:v>-31.434999999999995</c:v>
                </c:pt>
                <c:pt idx="17146">
                  <c:v>-31.432999999999993</c:v>
                </c:pt>
                <c:pt idx="17147">
                  <c:v>-31.430999999999997</c:v>
                </c:pt>
                <c:pt idx="17148">
                  <c:v>-31.428999999999995</c:v>
                </c:pt>
                <c:pt idx="17149">
                  <c:v>-31.426999999999992</c:v>
                </c:pt>
                <c:pt idx="17150">
                  <c:v>-31.424999999999997</c:v>
                </c:pt>
                <c:pt idx="17151">
                  <c:v>-31.422999999999995</c:v>
                </c:pt>
                <c:pt idx="17152">
                  <c:v>-31.420999999999992</c:v>
                </c:pt>
                <c:pt idx="17153">
                  <c:v>-31.418999999999997</c:v>
                </c:pt>
                <c:pt idx="17154">
                  <c:v>-31.416999999999994</c:v>
                </c:pt>
                <c:pt idx="17155">
                  <c:v>-31.414999999999992</c:v>
                </c:pt>
                <c:pt idx="17156">
                  <c:v>-31.412999999999997</c:v>
                </c:pt>
                <c:pt idx="17157">
                  <c:v>-31.410999999999994</c:v>
                </c:pt>
                <c:pt idx="17158">
                  <c:v>-31.408999999999992</c:v>
                </c:pt>
                <c:pt idx="17159">
                  <c:v>-31.406999999999996</c:v>
                </c:pt>
                <c:pt idx="17160">
                  <c:v>-31.404999999999994</c:v>
                </c:pt>
                <c:pt idx="17161">
                  <c:v>-31.402999999999992</c:v>
                </c:pt>
                <c:pt idx="17162">
                  <c:v>-31.400999999999996</c:v>
                </c:pt>
                <c:pt idx="17163">
                  <c:v>-31.398999999999994</c:v>
                </c:pt>
                <c:pt idx="17164">
                  <c:v>-31.396999999999991</c:v>
                </c:pt>
                <c:pt idx="17165">
                  <c:v>-31.394999999999996</c:v>
                </c:pt>
                <c:pt idx="17166">
                  <c:v>-31.392999999999994</c:v>
                </c:pt>
                <c:pt idx="17167">
                  <c:v>-31.390999999999991</c:v>
                </c:pt>
                <c:pt idx="17168">
                  <c:v>-31.388999999999996</c:v>
                </c:pt>
                <c:pt idx="17169">
                  <c:v>-31.386999999999993</c:v>
                </c:pt>
                <c:pt idx="17170">
                  <c:v>-31.384999999999991</c:v>
                </c:pt>
                <c:pt idx="17171">
                  <c:v>-31.382999999999996</c:v>
                </c:pt>
                <c:pt idx="17172">
                  <c:v>-31.380999999999993</c:v>
                </c:pt>
                <c:pt idx="17173">
                  <c:v>-31.378999999999998</c:v>
                </c:pt>
                <c:pt idx="17174">
                  <c:v>-31.376999999999995</c:v>
                </c:pt>
                <c:pt idx="17175">
                  <c:v>-31.374999999999993</c:v>
                </c:pt>
                <c:pt idx="17176">
                  <c:v>-31.372999999999998</c:v>
                </c:pt>
                <c:pt idx="17177">
                  <c:v>-31.370999999999995</c:v>
                </c:pt>
                <c:pt idx="17178">
                  <c:v>-31.368999999999993</c:v>
                </c:pt>
                <c:pt idx="17179">
                  <c:v>-31.366999999999997</c:v>
                </c:pt>
                <c:pt idx="17180">
                  <c:v>-31.364999999999995</c:v>
                </c:pt>
                <c:pt idx="17181">
                  <c:v>-31.362999999999992</c:v>
                </c:pt>
                <c:pt idx="17182">
                  <c:v>-31.360999999999997</c:v>
                </c:pt>
                <c:pt idx="17183">
                  <c:v>-31.358999999999995</c:v>
                </c:pt>
                <c:pt idx="17184">
                  <c:v>-31.356999999999992</c:v>
                </c:pt>
                <c:pt idx="17185">
                  <c:v>-31.354999999999997</c:v>
                </c:pt>
                <c:pt idx="17186">
                  <c:v>-31.352999999999994</c:v>
                </c:pt>
                <c:pt idx="17187">
                  <c:v>-31.350999999999992</c:v>
                </c:pt>
                <c:pt idx="17188">
                  <c:v>-31.348999999999997</c:v>
                </c:pt>
                <c:pt idx="17189">
                  <c:v>-31.346999999999994</c:v>
                </c:pt>
                <c:pt idx="17190">
                  <c:v>-31.344999999999992</c:v>
                </c:pt>
                <c:pt idx="17191">
                  <c:v>-31.342999999999996</c:v>
                </c:pt>
                <c:pt idx="17192">
                  <c:v>-31.340999999999994</c:v>
                </c:pt>
                <c:pt idx="17193">
                  <c:v>-31.338999999999992</c:v>
                </c:pt>
                <c:pt idx="17194">
                  <c:v>-31.336999999999996</c:v>
                </c:pt>
                <c:pt idx="17195">
                  <c:v>-31.334999999999994</c:v>
                </c:pt>
                <c:pt idx="17196">
                  <c:v>-31.332999999999991</c:v>
                </c:pt>
                <c:pt idx="17197">
                  <c:v>-31.330999999999996</c:v>
                </c:pt>
                <c:pt idx="17198">
                  <c:v>-31.328999999999994</c:v>
                </c:pt>
                <c:pt idx="17199">
                  <c:v>-31.326999999999991</c:v>
                </c:pt>
                <c:pt idx="17200">
                  <c:v>-31.324999999999996</c:v>
                </c:pt>
                <c:pt idx="17201">
                  <c:v>-31.322999999999993</c:v>
                </c:pt>
                <c:pt idx="17202">
                  <c:v>-31.320999999999991</c:v>
                </c:pt>
                <c:pt idx="17203">
                  <c:v>-31.318999999999996</c:v>
                </c:pt>
                <c:pt idx="17204">
                  <c:v>-31.316999999999993</c:v>
                </c:pt>
                <c:pt idx="17205">
                  <c:v>-31.314999999999998</c:v>
                </c:pt>
                <c:pt idx="17206">
                  <c:v>-31.312999999999995</c:v>
                </c:pt>
                <c:pt idx="17207">
                  <c:v>-31.310999999999993</c:v>
                </c:pt>
                <c:pt idx="17208">
                  <c:v>-31.308999999999997</c:v>
                </c:pt>
                <c:pt idx="17209">
                  <c:v>-31.306999999999995</c:v>
                </c:pt>
                <c:pt idx="17210">
                  <c:v>-31.304999999999993</c:v>
                </c:pt>
                <c:pt idx="17211">
                  <c:v>-31.302999999999997</c:v>
                </c:pt>
                <c:pt idx="17212">
                  <c:v>-31.300999999999995</c:v>
                </c:pt>
                <c:pt idx="17213">
                  <c:v>-31.298999999999992</c:v>
                </c:pt>
                <c:pt idx="17214">
                  <c:v>-31.296999999999997</c:v>
                </c:pt>
                <c:pt idx="17215">
                  <c:v>-31.294999999999995</c:v>
                </c:pt>
                <c:pt idx="17216">
                  <c:v>-31.292999999999992</c:v>
                </c:pt>
                <c:pt idx="17217">
                  <c:v>-31.290999999999997</c:v>
                </c:pt>
                <c:pt idx="17218">
                  <c:v>-31.288999999999994</c:v>
                </c:pt>
                <c:pt idx="17219">
                  <c:v>-31.286999999999992</c:v>
                </c:pt>
                <c:pt idx="17220">
                  <c:v>-31.284999999999997</c:v>
                </c:pt>
                <c:pt idx="17221">
                  <c:v>-31.282999999999994</c:v>
                </c:pt>
                <c:pt idx="17222">
                  <c:v>-31.280999999999992</c:v>
                </c:pt>
                <c:pt idx="17223">
                  <c:v>-31.278999999999996</c:v>
                </c:pt>
                <c:pt idx="17224">
                  <c:v>-31.276999999999994</c:v>
                </c:pt>
                <c:pt idx="17225">
                  <c:v>-31.274999999999991</c:v>
                </c:pt>
                <c:pt idx="17226">
                  <c:v>-31.272999999999996</c:v>
                </c:pt>
                <c:pt idx="17227">
                  <c:v>-31.270999999999994</c:v>
                </c:pt>
                <c:pt idx="17228">
                  <c:v>-31.268999999999991</c:v>
                </c:pt>
                <c:pt idx="17229">
                  <c:v>-31.266999999999996</c:v>
                </c:pt>
                <c:pt idx="17230">
                  <c:v>-31.264999999999993</c:v>
                </c:pt>
                <c:pt idx="17231">
                  <c:v>-31.262999999999991</c:v>
                </c:pt>
                <c:pt idx="17232">
                  <c:v>-31.260999999999996</c:v>
                </c:pt>
                <c:pt idx="17233">
                  <c:v>-31.258999999999993</c:v>
                </c:pt>
                <c:pt idx="17234">
                  <c:v>-31.256999999999991</c:v>
                </c:pt>
                <c:pt idx="17235">
                  <c:v>-31.254999999999995</c:v>
                </c:pt>
                <c:pt idx="17236">
                  <c:v>-31.252999999999993</c:v>
                </c:pt>
                <c:pt idx="17237">
                  <c:v>-31.250999999999998</c:v>
                </c:pt>
                <c:pt idx="17238">
                  <c:v>-31.248999999999995</c:v>
                </c:pt>
                <c:pt idx="17239">
                  <c:v>-31.246999999999993</c:v>
                </c:pt>
                <c:pt idx="17240">
                  <c:v>-31.244999999999997</c:v>
                </c:pt>
                <c:pt idx="17241">
                  <c:v>-31.242999999999995</c:v>
                </c:pt>
                <c:pt idx="17242">
                  <c:v>-31.240999999999993</c:v>
                </c:pt>
                <c:pt idx="17243">
                  <c:v>-31.238999999999997</c:v>
                </c:pt>
                <c:pt idx="17244">
                  <c:v>-31.236999999999995</c:v>
                </c:pt>
                <c:pt idx="17245">
                  <c:v>-31.234999999999992</c:v>
                </c:pt>
                <c:pt idx="17246">
                  <c:v>-31.232999999999997</c:v>
                </c:pt>
                <c:pt idx="17247">
                  <c:v>-31.230999999999995</c:v>
                </c:pt>
                <c:pt idx="17248">
                  <c:v>-31.228999999999992</c:v>
                </c:pt>
                <c:pt idx="17249">
                  <c:v>-31.226999999999997</c:v>
                </c:pt>
                <c:pt idx="17250">
                  <c:v>-31.224999999999994</c:v>
                </c:pt>
                <c:pt idx="17251">
                  <c:v>-31.222999999999992</c:v>
                </c:pt>
                <c:pt idx="17252">
                  <c:v>-31.220999999999997</c:v>
                </c:pt>
                <c:pt idx="17253">
                  <c:v>-31.218999999999994</c:v>
                </c:pt>
                <c:pt idx="17254">
                  <c:v>-31.216999999999992</c:v>
                </c:pt>
                <c:pt idx="17255">
                  <c:v>-31.214999999999996</c:v>
                </c:pt>
                <c:pt idx="17256">
                  <c:v>-31.212999999999994</c:v>
                </c:pt>
                <c:pt idx="17257">
                  <c:v>-31.210999999999991</c:v>
                </c:pt>
                <c:pt idx="17258">
                  <c:v>-31.208999999999996</c:v>
                </c:pt>
                <c:pt idx="17259">
                  <c:v>-31.206999999999994</c:v>
                </c:pt>
                <c:pt idx="17260">
                  <c:v>-31.204999999999991</c:v>
                </c:pt>
                <c:pt idx="17261">
                  <c:v>-31.202999999999996</c:v>
                </c:pt>
                <c:pt idx="17262">
                  <c:v>-31.200999999999993</c:v>
                </c:pt>
                <c:pt idx="17263">
                  <c:v>-31.198999999999991</c:v>
                </c:pt>
                <c:pt idx="17264">
                  <c:v>-31.196999999999996</c:v>
                </c:pt>
                <c:pt idx="17265">
                  <c:v>-31.194999999999993</c:v>
                </c:pt>
                <c:pt idx="17266">
                  <c:v>-31.192999999999998</c:v>
                </c:pt>
                <c:pt idx="17267">
                  <c:v>-31.190999999999995</c:v>
                </c:pt>
                <c:pt idx="17268">
                  <c:v>-31.188999999999993</c:v>
                </c:pt>
                <c:pt idx="17269">
                  <c:v>-31.186999999999998</c:v>
                </c:pt>
                <c:pt idx="17270">
                  <c:v>-31.184999999999995</c:v>
                </c:pt>
                <c:pt idx="17271">
                  <c:v>-31.182999999999993</c:v>
                </c:pt>
                <c:pt idx="17272">
                  <c:v>-31.180999999999997</c:v>
                </c:pt>
                <c:pt idx="17273">
                  <c:v>-31.178999999999995</c:v>
                </c:pt>
                <c:pt idx="17274">
                  <c:v>-31.176999999999992</c:v>
                </c:pt>
                <c:pt idx="17275">
                  <c:v>-31.174999999999997</c:v>
                </c:pt>
                <c:pt idx="17276">
                  <c:v>-31.172999999999995</c:v>
                </c:pt>
                <c:pt idx="17277">
                  <c:v>-31.170999999999992</c:v>
                </c:pt>
                <c:pt idx="17278">
                  <c:v>-31.168999999999997</c:v>
                </c:pt>
                <c:pt idx="17279">
                  <c:v>-31.166999999999994</c:v>
                </c:pt>
                <c:pt idx="17280">
                  <c:v>-31.164999999999992</c:v>
                </c:pt>
                <c:pt idx="17281">
                  <c:v>-31.162999999999997</c:v>
                </c:pt>
                <c:pt idx="17282">
                  <c:v>-31.160999999999994</c:v>
                </c:pt>
                <c:pt idx="17283">
                  <c:v>-31.158999999999992</c:v>
                </c:pt>
                <c:pt idx="17284">
                  <c:v>-31.156999999999996</c:v>
                </c:pt>
                <c:pt idx="17285">
                  <c:v>-31.154999999999994</c:v>
                </c:pt>
                <c:pt idx="17286">
                  <c:v>-31.152999999999992</c:v>
                </c:pt>
                <c:pt idx="17287">
                  <c:v>-31.150999999999996</c:v>
                </c:pt>
                <c:pt idx="17288">
                  <c:v>-31.148999999999994</c:v>
                </c:pt>
                <c:pt idx="17289">
                  <c:v>-31.146999999999991</c:v>
                </c:pt>
                <c:pt idx="17290">
                  <c:v>-31.144999999999996</c:v>
                </c:pt>
                <c:pt idx="17291">
                  <c:v>-31.142999999999994</c:v>
                </c:pt>
                <c:pt idx="17292">
                  <c:v>-31.140999999999991</c:v>
                </c:pt>
                <c:pt idx="17293">
                  <c:v>-31.138999999999996</c:v>
                </c:pt>
                <c:pt idx="17294">
                  <c:v>-31.136999999999993</c:v>
                </c:pt>
                <c:pt idx="17295">
                  <c:v>-31.134999999999991</c:v>
                </c:pt>
                <c:pt idx="17296">
                  <c:v>-31.132999999999996</c:v>
                </c:pt>
                <c:pt idx="17297">
                  <c:v>-31.130999999999993</c:v>
                </c:pt>
                <c:pt idx="17298">
                  <c:v>-31.128999999999998</c:v>
                </c:pt>
                <c:pt idx="17299">
                  <c:v>-31.126999999999995</c:v>
                </c:pt>
                <c:pt idx="17300">
                  <c:v>-31.124999999999993</c:v>
                </c:pt>
                <c:pt idx="17301">
                  <c:v>-31.122999999999998</c:v>
                </c:pt>
                <c:pt idx="17302">
                  <c:v>-31.120999999999995</c:v>
                </c:pt>
                <c:pt idx="17303">
                  <c:v>-31.118999999999993</c:v>
                </c:pt>
                <c:pt idx="17304">
                  <c:v>-31.116999999999997</c:v>
                </c:pt>
                <c:pt idx="17305">
                  <c:v>-31.114999999999995</c:v>
                </c:pt>
                <c:pt idx="17306">
                  <c:v>-31.112999999999992</c:v>
                </c:pt>
                <c:pt idx="17307">
                  <c:v>-31.110999999999997</c:v>
                </c:pt>
                <c:pt idx="17308">
                  <c:v>-31.108999999999995</c:v>
                </c:pt>
                <c:pt idx="17309">
                  <c:v>-31.106999999999992</c:v>
                </c:pt>
                <c:pt idx="17310">
                  <c:v>-31.104999999999997</c:v>
                </c:pt>
                <c:pt idx="17311">
                  <c:v>-31.102999999999994</c:v>
                </c:pt>
                <c:pt idx="17312">
                  <c:v>-31.100999999999992</c:v>
                </c:pt>
                <c:pt idx="17313">
                  <c:v>-31.098999999999997</c:v>
                </c:pt>
                <c:pt idx="17314">
                  <c:v>-31.096999999999994</c:v>
                </c:pt>
                <c:pt idx="17315">
                  <c:v>-31.094999999999992</c:v>
                </c:pt>
                <c:pt idx="17316">
                  <c:v>-31.092999999999996</c:v>
                </c:pt>
                <c:pt idx="17317">
                  <c:v>-31.090999999999994</c:v>
                </c:pt>
                <c:pt idx="17318">
                  <c:v>-31.088999999999992</c:v>
                </c:pt>
                <c:pt idx="17319">
                  <c:v>-31.086999999999996</c:v>
                </c:pt>
                <c:pt idx="17320">
                  <c:v>-31.084999999999994</c:v>
                </c:pt>
                <c:pt idx="17321">
                  <c:v>-31.082999999999991</c:v>
                </c:pt>
                <c:pt idx="17322">
                  <c:v>-31.080999999999996</c:v>
                </c:pt>
                <c:pt idx="17323">
                  <c:v>-31.078999999999994</c:v>
                </c:pt>
                <c:pt idx="17324">
                  <c:v>-31.076999999999991</c:v>
                </c:pt>
                <c:pt idx="17325">
                  <c:v>-31.074999999999996</c:v>
                </c:pt>
                <c:pt idx="17326">
                  <c:v>-31.072999999999993</c:v>
                </c:pt>
                <c:pt idx="17327">
                  <c:v>-31.070999999999991</c:v>
                </c:pt>
                <c:pt idx="17328">
                  <c:v>-31.068999999999996</c:v>
                </c:pt>
                <c:pt idx="17329">
                  <c:v>-31.066999999999993</c:v>
                </c:pt>
                <c:pt idx="17330">
                  <c:v>-31.064999999999998</c:v>
                </c:pt>
                <c:pt idx="17331">
                  <c:v>-31.062999999999995</c:v>
                </c:pt>
                <c:pt idx="17332">
                  <c:v>-31.060999999999993</c:v>
                </c:pt>
                <c:pt idx="17333">
                  <c:v>-31.058999999999997</c:v>
                </c:pt>
                <c:pt idx="17334">
                  <c:v>-31.056999999999995</c:v>
                </c:pt>
                <c:pt idx="17335">
                  <c:v>-31.054999999999993</c:v>
                </c:pt>
                <c:pt idx="17336">
                  <c:v>-31.052999999999997</c:v>
                </c:pt>
                <c:pt idx="17337">
                  <c:v>-31.050999999999995</c:v>
                </c:pt>
                <c:pt idx="17338">
                  <c:v>-31.048999999999992</c:v>
                </c:pt>
                <c:pt idx="17339">
                  <c:v>-31.046999999999997</c:v>
                </c:pt>
                <c:pt idx="17340">
                  <c:v>-31.044999999999995</c:v>
                </c:pt>
                <c:pt idx="17341">
                  <c:v>-31.042999999999992</c:v>
                </c:pt>
                <c:pt idx="17342">
                  <c:v>-31.040999999999997</c:v>
                </c:pt>
                <c:pt idx="17343">
                  <c:v>-31.038999999999994</c:v>
                </c:pt>
                <c:pt idx="17344">
                  <c:v>-31.036999999999992</c:v>
                </c:pt>
                <c:pt idx="17345">
                  <c:v>-31.034999999999997</c:v>
                </c:pt>
                <c:pt idx="17346">
                  <c:v>-31.032999999999994</c:v>
                </c:pt>
                <c:pt idx="17347">
                  <c:v>-31.030999999999992</c:v>
                </c:pt>
                <c:pt idx="17348">
                  <c:v>-31.028999999999996</c:v>
                </c:pt>
                <c:pt idx="17349">
                  <c:v>-31.026999999999994</c:v>
                </c:pt>
                <c:pt idx="17350">
                  <c:v>-31.024999999999991</c:v>
                </c:pt>
                <c:pt idx="17351">
                  <c:v>-31.022999999999996</c:v>
                </c:pt>
                <c:pt idx="17352">
                  <c:v>-31.020999999999994</c:v>
                </c:pt>
                <c:pt idx="17353">
                  <c:v>-31.018999999999991</c:v>
                </c:pt>
                <c:pt idx="17354">
                  <c:v>-31.016999999999996</c:v>
                </c:pt>
                <c:pt idx="17355">
                  <c:v>-31.014999999999993</c:v>
                </c:pt>
                <c:pt idx="17356">
                  <c:v>-31.012999999999991</c:v>
                </c:pt>
                <c:pt idx="17357">
                  <c:v>-31.010999999999996</c:v>
                </c:pt>
                <c:pt idx="17358">
                  <c:v>-31.008999999999993</c:v>
                </c:pt>
                <c:pt idx="17359">
                  <c:v>-31.006999999999991</c:v>
                </c:pt>
                <c:pt idx="17360">
                  <c:v>-31.004999999999995</c:v>
                </c:pt>
                <c:pt idx="17361">
                  <c:v>-31.002999999999993</c:v>
                </c:pt>
                <c:pt idx="17362">
                  <c:v>-31.000999999999998</c:v>
                </c:pt>
                <c:pt idx="17363">
                  <c:v>-30.998999999999995</c:v>
                </c:pt>
                <c:pt idx="17364">
                  <c:v>-30.996999999999993</c:v>
                </c:pt>
                <c:pt idx="17365">
                  <c:v>-30.994999999999997</c:v>
                </c:pt>
                <c:pt idx="17366">
                  <c:v>-30.992999999999995</c:v>
                </c:pt>
                <c:pt idx="17367">
                  <c:v>-30.990999999999993</c:v>
                </c:pt>
                <c:pt idx="17368">
                  <c:v>-30.988999999999997</c:v>
                </c:pt>
                <c:pt idx="17369">
                  <c:v>-30.986999999999995</c:v>
                </c:pt>
                <c:pt idx="17370">
                  <c:v>-30.984999999999992</c:v>
                </c:pt>
                <c:pt idx="17371">
                  <c:v>-30.982999999999997</c:v>
                </c:pt>
                <c:pt idx="17372">
                  <c:v>-30.980999999999995</c:v>
                </c:pt>
                <c:pt idx="17373">
                  <c:v>-30.978999999999992</c:v>
                </c:pt>
                <c:pt idx="17374">
                  <c:v>-30.976999999999997</c:v>
                </c:pt>
                <c:pt idx="17375">
                  <c:v>-30.974999999999994</c:v>
                </c:pt>
                <c:pt idx="17376">
                  <c:v>-30.972999999999992</c:v>
                </c:pt>
                <c:pt idx="17377">
                  <c:v>-30.970999999999997</c:v>
                </c:pt>
                <c:pt idx="17378">
                  <c:v>-30.968999999999994</c:v>
                </c:pt>
                <c:pt idx="17379">
                  <c:v>-30.966999999999992</c:v>
                </c:pt>
                <c:pt idx="17380">
                  <c:v>-30.964999999999996</c:v>
                </c:pt>
                <c:pt idx="17381">
                  <c:v>-30.962999999999994</c:v>
                </c:pt>
                <c:pt idx="17382">
                  <c:v>-30.960999999999991</c:v>
                </c:pt>
                <c:pt idx="17383">
                  <c:v>-30.958999999999996</c:v>
                </c:pt>
                <c:pt idx="17384">
                  <c:v>-30.956999999999994</c:v>
                </c:pt>
                <c:pt idx="17385">
                  <c:v>-30.954999999999991</c:v>
                </c:pt>
                <c:pt idx="17386">
                  <c:v>-30.952999999999996</c:v>
                </c:pt>
                <c:pt idx="17387">
                  <c:v>-30.950999999999993</c:v>
                </c:pt>
                <c:pt idx="17388">
                  <c:v>-30.948999999999991</c:v>
                </c:pt>
                <c:pt idx="17389">
                  <c:v>-30.946999999999996</c:v>
                </c:pt>
                <c:pt idx="17390">
                  <c:v>-30.944999999999993</c:v>
                </c:pt>
                <c:pt idx="17391">
                  <c:v>-30.942999999999998</c:v>
                </c:pt>
                <c:pt idx="17392">
                  <c:v>-30.940999999999995</c:v>
                </c:pt>
                <c:pt idx="17393">
                  <c:v>-30.938999999999993</c:v>
                </c:pt>
                <c:pt idx="17394">
                  <c:v>-30.936999999999998</c:v>
                </c:pt>
                <c:pt idx="17395">
                  <c:v>-30.934999999999995</c:v>
                </c:pt>
                <c:pt idx="17396">
                  <c:v>-30.932999999999993</c:v>
                </c:pt>
                <c:pt idx="17397">
                  <c:v>-30.930999999999997</c:v>
                </c:pt>
                <c:pt idx="17398">
                  <c:v>-30.928999999999995</c:v>
                </c:pt>
                <c:pt idx="17399">
                  <c:v>-30.926999999999992</c:v>
                </c:pt>
                <c:pt idx="17400">
                  <c:v>-30.924999999999997</c:v>
                </c:pt>
                <c:pt idx="17401">
                  <c:v>-30.922999999999995</c:v>
                </c:pt>
                <c:pt idx="17402">
                  <c:v>-30.920999999999992</c:v>
                </c:pt>
                <c:pt idx="17403">
                  <c:v>-30.918999999999997</c:v>
                </c:pt>
                <c:pt idx="17404">
                  <c:v>-30.916999999999994</c:v>
                </c:pt>
                <c:pt idx="17405">
                  <c:v>-30.914999999999992</c:v>
                </c:pt>
                <c:pt idx="17406">
                  <c:v>-30.912999999999997</c:v>
                </c:pt>
                <c:pt idx="17407">
                  <c:v>-30.910999999999994</c:v>
                </c:pt>
                <c:pt idx="17408">
                  <c:v>-30.908999999999992</c:v>
                </c:pt>
                <c:pt idx="17409">
                  <c:v>-30.906999999999996</c:v>
                </c:pt>
                <c:pt idx="17410">
                  <c:v>-30.904999999999994</c:v>
                </c:pt>
                <c:pt idx="17411">
                  <c:v>-30.902999999999992</c:v>
                </c:pt>
                <c:pt idx="17412">
                  <c:v>-30.900999999999996</c:v>
                </c:pt>
                <c:pt idx="17413">
                  <c:v>-30.898999999999994</c:v>
                </c:pt>
                <c:pt idx="17414">
                  <c:v>-30.896999999999991</c:v>
                </c:pt>
                <c:pt idx="17415">
                  <c:v>-30.894999999999996</c:v>
                </c:pt>
                <c:pt idx="17416">
                  <c:v>-30.892999999999994</c:v>
                </c:pt>
                <c:pt idx="17417">
                  <c:v>-30.890999999999991</c:v>
                </c:pt>
                <c:pt idx="17418">
                  <c:v>-30.888999999999996</c:v>
                </c:pt>
                <c:pt idx="17419">
                  <c:v>-30.886999999999993</c:v>
                </c:pt>
                <c:pt idx="17420">
                  <c:v>-30.884999999999991</c:v>
                </c:pt>
                <c:pt idx="17421">
                  <c:v>-30.882999999999996</c:v>
                </c:pt>
                <c:pt idx="17422">
                  <c:v>-30.880999999999993</c:v>
                </c:pt>
                <c:pt idx="17423">
                  <c:v>-30.878999999999998</c:v>
                </c:pt>
                <c:pt idx="17424">
                  <c:v>-30.876999999999995</c:v>
                </c:pt>
                <c:pt idx="17425">
                  <c:v>-30.874999999999993</c:v>
                </c:pt>
                <c:pt idx="17426">
                  <c:v>-30.872999999999998</c:v>
                </c:pt>
                <c:pt idx="17427">
                  <c:v>-30.870999999999995</c:v>
                </c:pt>
                <c:pt idx="17428">
                  <c:v>-30.868999999999993</c:v>
                </c:pt>
                <c:pt idx="17429">
                  <c:v>-30.866999999999997</c:v>
                </c:pt>
                <c:pt idx="17430">
                  <c:v>-30.864999999999995</c:v>
                </c:pt>
                <c:pt idx="17431">
                  <c:v>-30.862999999999992</c:v>
                </c:pt>
                <c:pt idx="17432">
                  <c:v>-30.860999999999997</c:v>
                </c:pt>
                <c:pt idx="17433">
                  <c:v>-30.858999999999995</c:v>
                </c:pt>
                <c:pt idx="17434">
                  <c:v>-30.856999999999992</c:v>
                </c:pt>
                <c:pt idx="17435">
                  <c:v>-30.854999999999997</c:v>
                </c:pt>
                <c:pt idx="17436">
                  <c:v>-30.852999999999994</c:v>
                </c:pt>
                <c:pt idx="17437">
                  <c:v>-30.850999999999992</c:v>
                </c:pt>
                <c:pt idx="17438">
                  <c:v>-30.848999999999997</c:v>
                </c:pt>
                <c:pt idx="17439">
                  <c:v>-30.846999999999994</c:v>
                </c:pt>
                <c:pt idx="17440">
                  <c:v>-30.844999999999992</c:v>
                </c:pt>
                <c:pt idx="17441">
                  <c:v>-30.842999999999996</c:v>
                </c:pt>
                <c:pt idx="17442">
                  <c:v>-30.840999999999994</c:v>
                </c:pt>
                <c:pt idx="17443">
                  <c:v>-30.838999999999992</c:v>
                </c:pt>
                <c:pt idx="17444">
                  <c:v>-30.836999999999996</c:v>
                </c:pt>
                <c:pt idx="17445">
                  <c:v>-30.834999999999994</c:v>
                </c:pt>
                <c:pt idx="17446">
                  <c:v>-30.832999999999991</c:v>
                </c:pt>
                <c:pt idx="17447">
                  <c:v>-30.830999999999996</c:v>
                </c:pt>
                <c:pt idx="17448">
                  <c:v>-30.828999999999994</c:v>
                </c:pt>
                <c:pt idx="17449">
                  <c:v>-30.826999999999991</c:v>
                </c:pt>
                <c:pt idx="17450">
                  <c:v>-30.824999999999996</c:v>
                </c:pt>
                <c:pt idx="17451">
                  <c:v>-30.822999999999993</c:v>
                </c:pt>
                <c:pt idx="17452">
                  <c:v>-30.820999999999991</c:v>
                </c:pt>
                <c:pt idx="17453">
                  <c:v>-30.818999999999996</c:v>
                </c:pt>
                <c:pt idx="17454">
                  <c:v>-30.816999999999993</c:v>
                </c:pt>
                <c:pt idx="17455">
                  <c:v>-30.814999999999998</c:v>
                </c:pt>
                <c:pt idx="17456">
                  <c:v>-30.812999999999995</c:v>
                </c:pt>
                <c:pt idx="17457">
                  <c:v>-30.810999999999993</c:v>
                </c:pt>
                <c:pt idx="17458">
                  <c:v>-30.808999999999997</c:v>
                </c:pt>
                <c:pt idx="17459">
                  <c:v>-30.806999999999995</c:v>
                </c:pt>
                <c:pt idx="17460">
                  <c:v>-30.804999999999993</c:v>
                </c:pt>
                <c:pt idx="17461">
                  <c:v>-30.802999999999997</c:v>
                </c:pt>
                <c:pt idx="17462">
                  <c:v>-30.800999999999995</c:v>
                </c:pt>
                <c:pt idx="17463">
                  <c:v>-30.798999999999992</c:v>
                </c:pt>
                <c:pt idx="17464">
                  <c:v>-30.796999999999997</c:v>
                </c:pt>
                <c:pt idx="17465">
                  <c:v>-30.794999999999995</c:v>
                </c:pt>
                <c:pt idx="17466">
                  <c:v>-30.792999999999992</c:v>
                </c:pt>
                <c:pt idx="17467">
                  <c:v>-30.790999999999997</c:v>
                </c:pt>
                <c:pt idx="17468">
                  <c:v>-30.788999999999994</c:v>
                </c:pt>
                <c:pt idx="17469">
                  <c:v>-30.786999999999992</c:v>
                </c:pt>
                <c:pt idx="17470">
                  <c:v>-30.784999999999997</c:v>
                </c:pt>
                <c:pt idx="17471">
                  <c:v>-30.782999999999994</c:v>
                </c:pt>
                <c:pt idx="17472">
                  <c:v>-30.780999999999992</c:v>
                </c:pt>
                <c:pt idx="17473">
                  <c:v>-30.778999999999996</c:v>
                </c:pt>
                <c:pt idx="17474">
                  <c:v>-30.776999999999994</c:v>
                </c:pt>
                <c:pt idx="17475">
                  <c:v>-30.774999999999991</c:v>
                </c:pt>
                <c:pt idx="17476">
                  <c:v>-30.772999999999996</c:v>
                </c:pt>
                <c:pt idx="17477">
                  <c:v>-30.770999999999994</c:v>
                </c:pt>
                <c:pt idx="17478">
                  <c:v>-30.768999999999991</c:v>
                </c:pt>
                <c:pt idx="17479">
                  <c:v>-30.766999999999996</c:v>
                </c:pt>
                <c:pt idx="17480">
                  <c:v>-30.764999999999993</c:v>
                </c:pt>
                <c:pt idx="17481">
                  <c:v>-30.762999999999991</c:v>
                </c:pt>
                <c:pt idx="17482">
                  <c:v>-30.760999999999996</c:v>
                </c:pt>
                <c:pt idx="17483">
                  <c:v>-30.758999999999993</c:v>
                </c:pt>
                <c:pt idx="17484">
                  <c:v>-30.756999999999991</c:v>
                </c:pt>
                <c:pt idx="17485">
                  <c:v>-30.754999999999995</c:v>
                </c:pt>
                <c:pt idx="17486">
                  <c:v>-30.752999999999993</c:v>
                </c:pt>
                <c:pt idx="17487">
                  <c:v>-30.750999999999998</c:v>
                </c:pt>
                <c:pt idx="17488">
                  <c:v>-30.748999999999995</c:v>
                </c:pt>
                <c:pt idx="17489">
                  <c:v>-30.746999999999993</c:v>
                </c:pt>
                <c:pt idx="17490">
                  <c:v>-30.744999999999997</c:v>
                </c:pt>
                <c:pt idx="17491">
                  <c:v>-30.742999999999995</c:v>
                </c:pt>
                <c:pt idx="17492">
                  <c:v>-30.740999999999993</c:v>
                </c:pt>
                <c:pt idx="17493">
                  <c:v>-30.738999999999997</c:v>
                </c:pt>
                <c:pt idx="17494">
                  <c:v>-30.736999999999995</c:v>
                </c:pt>
                <c:pt idx="17495">
                  <c:v>-30.734999999999992</c:v>
                </c:pt>
                <c:pt idx="17496">
                  <c:v>-30.732999999999997</c:v>
                </c:pt>
                <c:pt idx="17497">
                  <c:v>-30.730999999999995</c:v>
                </c:pt>
                <c:pt idx="17498">
                  <c:v>-30.728999999999992</c:v>
                </c:pt>
                <c:pt idx="17499">
                  <c:v>-30.726999999999997</c:v>
                </c:pt>
                <c:pt idx="17500">
                  <c:v>-30.724999999999994</c:v>
                </c:pt>
                <c:pt idx="17501">
                  <c:v>-30.722999999999992</c:v>
                </c:pt>
                <c:pt idx="17502">
                  <c:v>-30.720999999999997</c:v>
                </c:pt>
                <c:pt idx="17503">
                  <c:v>-30.718999999999994</c:v>
                </c:pt>
                <c:pt idx="17504">
                  <c:v>-30.716999999999992</c:v>
                </c:pt>
                <c:pt idx="17505">
                  <c:v>-30.714999999999996</c:v>
                </c:pt>
                <c:pt idx="17506">
                  <c:v>-30.712999999999994</c:v>
                </c:pt>
                <c:pt idx="17507">
                  <c:v>-30.710999999999991</c:v>
                </c:pt>
                <c:pt idx="17508">
                  <c:v>-30.708999999999996</c:v>
                </c:pt>
                <c:pt idx="17509">
                  <c:v>-30.706999999999994</c:v>
                </c:pt>
                <c:pt idx="17510">
                  <c:v>-30.704999999999991</c:v>
                </c:pt>
                <c:pt idx="17511">
                  <c:v>-30.702999999999996</c:v>
                </c:pt>
                <c:pt idx="17512">
                  <c:v>-30.700999999999993</c:v>
                </c:pt>
                <c:pt idx="17513">
                  <c:v>-30.698999999999991</c:v>
                </c:pt>
                <c:pt idx="17514">
                  <c:v>-30.696999999999996</c:v>
                </c:pt>
                <c:pt idx="17515">
                  <c:v>-30.694999999999993</c:v>
                </c:pt>
                <c:pt idx="17516">
                  <c:v>-30.692999999999998</c:v>
                </c:pt>
                <c:pt idx="17517">
                  <c:v>-30.690999999999995</c:v>
                </c:pt>
                <c:pt idx="17518">
                  <c:v>-30.688999999999993</c:v>
                </c:pt>
                <c:pt idx="17519">
                  <c:v>-30.686999999999998</c:v>
                </c:pt>
                <c:pt idx="17520">
                  <c:v>-30.684999999999995</c:v>
                </c:pt>
                <c:pt idx="17521">
                  <c:v>-30.682999999999993</c:v>
                </c:pt>
                <c:pt idx="17522">
                  <c:v>-30.680999999999997</c:v>
                </c:pt>
                <c:pt idx="17523">
                  <c:v>-30.678999999999995</c:v>
                </c:pt>
                <c:pt idx="17524">
                  <c:v>-30.676999999999992</c:v>
                </c:pt>
                <c:pt idx="17525">
                  <c:v>-30.674999999999997</c:v>
                </c:pt>
                <c:pt idx="17526">
                  <c:v>-30.672999999999995</c:v>
                </c:pt>
                <c:pt idx="17527">
                  <c:v>-30.670999999999992</c:v>
                </c:pt>
                <c:pt idx="17528">
                  <c:v>-30.668999999999997</c:v>
                </c:pt>
                <c:pt idx="17529">
                  <c:v>-30.666999999999994</c:v>
                </c:pt>
                <c:pt idx="17530">
                  <c:v>-30.664999999999992</c:v>
                </c:pt>
                <c:pt idx="17531">
                  <c:v>-30.662999999999997</c:v>
                </c:pt>
                <c:pt idx="17532">
                  <c:v>-30.660999999999994</c:v>
                </c:pt>
                <c:pt idx="17533">
                  <c:v>-30.658999999999992</c:v>
                </c:pt>
                <c:pt idx="17534">
                  <c:v>-30.656999999999996</c:v>
                </c:pt>
                <c:pt idx="17535">
                  <c:v>-30.654999999999994</c:v>
                </c:pt>
                <c:pt idx="17536">
                  <c:v>-30.652999999999992</c:v>
                </c:pt>
                <c:pt idx="17537">
                  <c:v>-30.650999999999996</c:v>
                </c:pt>
                <c:pt idx="17538">
                  <c:v>-30.648999999999994</c:v>
                </c:pt>
                <c:pt idx="17539">
                  <c:v>-30.646999999999991</c:v>
                </c:pt>
                <c:pt idx="17540">
                  <c:v>-30.644999999999996</c:v>
                </c:pt>
                <c:pt idx="17541">
                  <c:v>-30.642999999999994</c:v>
                </c:pt>
                <c:pt idx="17542">
                  <c:v>-30.640999999999991</c:v>
                </c:pt>
                <c:pt idx="17543">
                  <c:v>-30.638999999999996</c:v>
                </c:pt>
                <c:pt idx="17544">
                  <c:v>-30.636999999999993</c:v>
                </c:pt>
                <c:pt idx="17545">
                  <c:v>-30.634999999999991</c:v>
                </c:pt>
                <c:pt idx="17546">
                  <c:v>-30.632999999999996</c:v>
                </c:pt>
                <c:pt idx="17547">
                  <c:v>-30.630999999999993</c:v>
                </c:pt>
                <c:pt idx="17548">
                  <c:v>-30.628999999999998</c:v>
                </c:pt>
                <c:pt idx="17549">
                  <c:v>-30.626999999999995</c:v>
                </c:pt>
                <c:pt idx="17550">
                  <c:v>-30.624999999999993</c:v>
                </c:pt>
                <c:pt idx="17551">
                  <c:v>-30.622999999999998</c:v>
                </c:pt>
                <c:pt idx="17552">
                  <c:v>-30.620999999999995</c:v>
                </c:pt>
                <c:pt idx="17553">
                  <c:v>-30.618999999999993</c:v>
                </c:pt>
                <c:pt idx="17554">
                  <c:v>-30.616999999999997</c:v>
                </c:pt>
                <c:pt idx="17555">
                  <c:v>-30.614999999999995</c:v>
                </c:pt>
                <c:pt idx="17556">
                  <c:v>-30.612999999999992</c:v>
                </c:pt>
                <c:pt idx="17557">
                  <c:v>-30.610999999999997</c:v>
                </c:pt>
                <c:pt idx="17558">
                  <c:v>-30.608999999999995</c:v>
                </c:pt>
                <c:pt idx="17559">
                  <c:v>-30.606999999999992</c:v>
                </c:pt>
                <c:pt idx="17560">
                  <c:v>-30.604999999999997</c:v>
                </c:pt>
                <c:pt idx="17561">
                  <c:v>-30.602999999999994</c:v>
                </c:pt>
                <c:pt idx="17562">
                  <c:v>-30.600999999999992</c:v>
                </c:pt>
                <c:pt idx="17563">
                  <c:v>-30.598999999999997</c:v>
                </c:pt>
                <c:pt idx="17564">
                  <c:v>-30.596999999999994</c:v>
                </c:pt>
                <c:pt idx="17565">
                  <c:v>-30.594999999999992</c:v>
                </c:pt>
                <c:pt idx="17566">
                  <c:v>-30.592999999999996</c:v>
                </c:pt>
                <c:pt idx="17567">
                  <c:v>-30.590999999999994</c:v>
                </c:pt>
                <c:pt idx="17568">
                  <c:v>-30.588999999999992</c:v>
                </c:pt>
                <c:pt idx="17569">
                  <c:v>-30.586999999999996</c:v>
                </c:pt>
                <c:pt idx="17570">
                  <c:v>-30.584999999999994</c:v>
                </c:pt>
                <c:pt idx="17571">
                  <c:v>-30.582999999999991</c:v>
                </c:pt>
                <c:pt idx="17572">
                  <c:v>-30.580999999999996</c:v>
                </c:pt>
                <c:pt idx="17573">
                  <c:v>-30.578999999999994</c:v>
                </c:pt>
                <c:pt idx="17574">
                  <c:v>-30.576999999999991</c:v>
                </c:pt>
                <c:pt idx="17575">
                  <c:v>-30.574999999999996</c:v>
                </c:pt>
                <c:pt idx="17576">
                  <c:v>-30.572999999999993</c:v>
                </c:pt>
                <c:pt idx="17577">
                  <c:v>-30.570999999999991</c:v>
                </c:pt>
                <c:pt idx="17578">
                  <c:v>-30.568999999999996</c:v>
                </c:pt>
                <c:pt idx="17579">
                  <c:v>-30.566999999999993</c:v>
                </c:pt>
                <c:pt idx="17580">
                  <c:v>-30.564999999999998</c:v>
                </c:pt>
                <c:pt idx="17581">
                  <c:v>-30.562999999999995</c:v>
                </c:pt>
                <c:pt idx="17582">
                  <c:v>-30.560999999999993</c:v>
                </c:pt>
                <c:pt idx="17583">
                  <c:v>-30.558999999999997</c:v>
                </c:pt>
                <c:pt idx="17584">
                  <c:v>-30.556999999999995</c:v>
                </c:pt>
                <c:pt idx="17585">
                  <c:v>-30.554999999999993</c:v>
                </c:pt>
                <c:pt idx="17586">
                  <c:v>-30.552999999999997</c:v>
                </c:pt>
                <c:pt idx="17587">
                  <c:v>-30.550999999999995</c:v>
                </c:pt>
                <c:pt idx="17588">
                  <c:v>-30.548999999999992</c:v>
                </c:pt>
                <c:pt idx="17589">
                  <c:v>-30.546999999999997</c:v>
                </c:pt>
                <c:pt idx="17590">
                  <c:v>-30.544999999999995</c:v>
                </c:pt>
                <c:pt idx="17591">
                  <c:v>-30.542999999999992</c:v>
                </c:pt>
                <c:pt idx="17592">
                  <c:v>-30.540999999999997</c:v>
                </c:pt>
                <c:pt idx="17593">
                  <c:v>-30.538999999999994</c:v>
                </c:pt>
                <c:pt idx="17594">
                  <c:v>-30.536999999999992</c:v>
                </c:pt>
                <c:pt idx="17595">
                  <c:v>-30.534999999999997</c:v>
                </c:pt>
                <c:pt idx="17596">
                  <c:v>-30.532999999999994</c:v>
                </c:pt>
                <c:pt idx="17597">
                  <c:v>-30.530999999999992</c:v>
                </c:pt>
                <c:pt idx="17598">
                  <c:v>-30.528999999999996</c:v>
                </c:pt>
                <c:pt idx="17599">
                  <c:v>-30.526999999999994</c:v>
                </c:pt>
                <c:pt idx="17600">
                  <c:v>-30.524999999999991</c:v>
                </c:pt>
                <c:pt idx="17601">
                  <c:v>-30.522999999999996</c:v>
                </c:pt>
                <c:pt idx="17602">
                  <c:v>-30.520999999999994</c:v>
                </c:pt>
                <c:pt idx="17603">
                  <c:v>-30.518999999999991</c:v>
                </c:pt>
                <c:pt idx="17604">
                  <c:v>-30.516999999999996</c:v>
                </c:pt>
                <c:pt idx="17605">
                  <c:v>-30.514999999999993</c:v>
                </c:pt>
                <c:pt idx="17606">
                  <c:v>-30.512999999999991</c:v>
                </c:pt>
                <c:pt idx="17607">
                  <c:v>-30.510999999999996</c:v>
                </c:pt>
                <c:pt idx="17608">
                  <c:v>-30.508999999999993</c:v>
                </c:pt>
                <c:pt idx="17609">
                  <c:v>-30.506999999999991</c:v>
                </c:pt>
                <c:pt idx="17610">
                  <c:v>-30.504999999999995</c:v>
                </c:pt>
                <c:pt idx="17611">
                  <c:v>-30.502999999999993</c:v>
                </c:pt>
                <c:pt idx="17612">
                  <c:v>-30.500999999999998</c:v>
                </c:pt>
                <c:pt idx="17613">
                  <c:v>-30.498999999999995</c:v>
                </c:pt>
                <c:pt idx="17614">
                  <c:v>-30.496999999999993</c:v>
                </c:pt>
                <c:pt idx="17615">
                  <c:v>-30.494999999999997</c:v>
                </c:pt>
                <c:pt idx="17616">
                  <c:v>-30.492999999999995</c:v>
                </c:pt>
                <c:pt idx="17617">
                  <c:v>-30.490999999999993</c:v>
                </c:pt>
                <c:pt idx="17618">
                  <c:v>-30.488999999999997</c:v>
                </c:pt>
                <c:pt idx="17619">
                  <c:v>-30.486999999999995</c:v>
                </c:pt>
                <c:pt idx="17620">
                  <c:v>-30.484999999999992</c:v>
                </c:pt>
                <c:pt idx="17621">
                  <c:v>-30.482999999999997</c:v>
                </c:pt>
                <c:pt idx="17622">
                  <c:v>-30.480999999999995</c:v>
                </c:pt>
                <c:pt idx="17623">
                  <c:v>-30.478999999999992</c:v>
                </c:pt>
                <c:pt idx="17624">
                  <c:v>-30.476999999999997</c:v>
                </c:pt>
                <c:pt idx="17625">
                  <c:v>-30.474999999999994</c:v>
                </c:pt>
                <c:pt idx="17626">
                  <c:v>-30.472999999999992</c:v>
                </c:pt>
                <c:pt idx="17627">
                  <c:v>-30.470999999999997</c:v>
                </c:pt>
                <c:pt idx="17628">
                  <c:v>-30.468999999999994</c:v>
                </c:pt>
                <c:pt idx="17629">
                  <c:v>-30.466999999999992</c:v>
                </c:pt>
                <c:pt idx="17630">
                  <c:v>-30.464999999999996</c:v>
                </c:pt>
                <c:pt idx="17631">
                  <c:v>-30.462999999999994</c:v>
                </c:pt>
                <c:pt idx="17632">
                  <c:v>-30.460999999999991</c:v>
                </c:pt>
                <c:pt idx="17633">
                  <c:v>-30.458999999999996</c:v>
                </c:pt>
                <c:pt idx="17634">
                  <c:v>-30.456999999999994</c:v>
                </c:pt>
                <c:pt idx="17635">
                  <c:v>-30.454999999999991</c:v>
                </c:pt>
                <c:pt idx="17636">
                  <c:v>-30.452999999999996</c:v>
                </c:pt>
                <c:pt idx="17637">
                  <c:v>-30.450999999999993</c:v>
                </c:pt>
                <c:pt idx="17638">
                  <c:v>-30.448999999999991</c:v>
                </c:pt>
                <c:pt idx="17639">
                  <c:v>-30.446999999999996</c:v>
                </c:pt>
                <c:pt idx="17640">
                  <c:v>-30.444999999999993</c:v>
                </c:pt>
                <c:pt idx="17641">
                  <c:v>-30.442999999999998</c:v>
                </c:pt>
                <c:pt idx="17642">
                  <c:v>-30.440999999999995</c:v>
                </c:pt>
                <c:pt idx="17643">
                  <c:v>-30.438999999999993</c:v>
                </c:pt>
                <c:pt idx="17644">
                  <c:v>-30.436999999999998</c:v>
                </c:pt>
                <c:pt idx="17645">
                  <c:v>-30.434999999999995</c:v>
                </c:pt>
                <c:pt idx="17646">
                  <c:v>-30.432999999999993</c:v>
                </c:pt>
                <c:pt idx="17647">
                  <c:v>-30.430999999999997</c:v>
                </c:pt>
                <c:pt idx="17648">
                  <c:v>-30.428999999999995</c:v>
                </c:pt>
                <c:pt idx="17649">
                  <c:v>-30.426999999999992</c:v>
                </c:pt>
                <c:pt idx="17650">
                  <c:v>-30.424999999999997</c:v>
                </c:pt>
                <c:pt idx="17651">
                  <c:v>-30.422999999999995</c:v>
                </c:pt>
                <c:pt idx="17652">
                  <c:v>-30.420999999999992</c:v>
                </c:pt>
                <c:pt idx="17653">
                  <c:v>-30.418999999999997</c:v>
                </c:pt>
                <c:pt idx="17654">
                  <c:v>-30.416999999999994</c:v>
                </c:pt>
                <c:pt idx="17655">
                  <c:v>-30.414999999999992</c:v>
                </c:pt>
                <c:pt idx="17656">
                  <c:v>-30.412999999999997</c:v>
                </c:pt>
                <c:pt idx="17657">
                  <c:v>-30.410999999999994</c:v>
                </c:pt>
                <c:pt idx="17658">
                  <c:v>-30.408999999999992</c:v>
                </c:pt>
                <c:pt idx="17659">
                  <c:v>-30.406999999999996</c:v>
                </c:pt>
                <c:pt idx="17660">
                  <c:v>-30.404999999999994</c:v>
                </c:pt>
                <c:pt idx="17661">
                  <c:v>-30.402999999999992</c:v>
                </c:pt>
                <c:pt idx="17662">
                  <c:v>-30.400999999999996</c:v>
                </c:pt>
                <c:pt idx="17663">
                  <c:v>-30.398999999999994</c:v>
                </c:pt>
                <c:pt idx="17664">
                  <c:v>-30.396999999999991</c:v>
                </c:pt>
                <c:pt idx="17665">
                  <c:v>-30.394999999999996</c:v>
                </c:pt>
                <c:pt idx="17666">
                  <c:v>-30.392999999999994</c:v>
                </c:pt>
                <c:pt idx="17667">
                  <c:v>-30.390999999999991</c:v>
                </c:pt>
                <c:pt idx="17668">
                  <c:v>-30.388999999999996</c:v>
                </c:pt>
                <c:pt idx="17669">
                  <c:v>-30.386999999999993</c:v>
                </c:pt>
                <c:pt idx="17670">
                  <c:v>-30.384999999999991</c:v>
                </c:pt>
                <c:pt idx="17671">
                  <c:v>-30.382999999999996</c:v>
                </c:pt>
                <c:pt idx="17672">
                  <c:v>-30.380999999999993</c:v>
                </c:pt>
                <c:pt idx="17673">
                  <c:v>-30.378999999999998</c:v>
                </c:pt>
                <c:pt idx="17674">
                  <c:v>-30.376999999999995</c:v>
                </c:pt>
                <c:pt idx="17675">
                  <c:v>-30.374999999999993</c:v>
                </c:pt>
                <c:pt idx="17676">
                  <c:v>-30.372999999999998</c:v>
                </c:pt>
                <c:pt idx="17677">
                  <c:v>-30.370999999999995</c:v>
                </c:pt>
                <c:pt idx="17678">
                  <c:v>-30.368999999999993</c:v>
                </c:pt>
                <c:pt idx="17679">
                  <c:v>-30.366999999999997</c:v>
                </c:pt>
                <c:pt idx="17680">
                  <c:v>-30.364999999999995</c:v>
                </c:pt>
                <c:pt idx="17681">
                  <c:v>-30.362999999999992</c:v>
                </c:pt>
                <c:pt idx="17682">
                  <c:v>-30.360999999999997</c:v>
                </c:pt>
                <c:pt idx="17683">
                  <c:v>-30.358999999999995</c:v>
                </c:pt>
                <c:pt idx="17684">
                  <c:v>-30.356999999999992</c:v>
                </c:pt>
                <c:pt idx="17685">
                  <c:v>-30.354999999999997</c:v>
                </c:pt>
                <c:pt idx="17686">
                  <c:v>-30.352999999999994</c:v>
                </c:pt>
                <c:pt idx="17687">
                  <c:v>-30.350999999999992</c:v>
                </c:pt>
                <c:pt idx="17688">
                  <c:v>-30.348999999999997</c:v>
                </c:pt>
                <c:pt idx="17689">
                  <c:v>-30.346999999999994</c:v>
                </c:pt>
                <c:pt idx="17690">
                  <c:v>-30.344999999999992</c:v>
                </c:pt>
                <c:pt idx="17691">
                  <c:v>-30.342999999999996</c:v>
                </c:pt>
                <c:pt idx="17692">
                  <c:v>-30.340999999999994</c:v>
                </c:pt>
                <c:pt idx="17693">
                  <c:v>-30.338999999999992</c:v>
                </c:pt>
                <c:pt idx="17694">
                  <c:v>-30.336999999999996</c:v>
                </c:pt>
                <c:pt idx="17695">
                  <c:v>-30.334999999999994</c:v>
                </c:pt>
                <c:pt idx="17696">
                  <c:v>-30.332999999999991</c:v>
                </c:pt>
                <c:pt idx="17697">
                  <c:v>-30.330999999999996</c:v>
                </c:pt>
                <c:pt idx="17698">
                  <c:v>-30.328999999999994</c:v>
                </c:pt>
                <c:pt idx="17699">
                  <c:v>-30.326999999999991</c:v>
                </c:pt>
                <c:pt idx="17700">
                  <c:v>-30.324999999999996</c:v>
                </c:pt>
                <c:pt idx="17701">
                  <c:v>-30.322999999999993</c:v>
                </c:pt>
                <c:pt idx="17702">
                  <c:v>-30.320999999999991</c:v>
                </c:pt>
                <c:pt idx="17703">
                  <c:v>-30.318999999999996</c:v>
                </c:pt>
                <c:pt idx="17704">
                  <c:v>-30.316999999999993</c:v>
                </c:pt>
                <c:pt idx="17705">
                  <c:v>-30.314999999999998</c:v>
                </c:pt>
                <c:pt idx="17706">
                  <c:v>-30.312999999999995</c:v>
                </c:pt>
                <c:pt idx="17707">
                  <c:v>-30.310999999999993</c:v>
                </c:pt>
                <c:pt idx="17708">
                  <c:v>-30.308999999999997</c:v>
                </c:pt>
                <c:pt idx="17709">
                  <c:v>-30.306999999999995</c:v>
                </c:pt>
                <c:pt idx="17710">
                  <c:v>-30.304999999999993</c:v>
                </c:pt>
                <c:pt idx="17711">
                  <c:v>-30.302999999999997</c:v>
                </c:pt>
                <c:pt idx="17712">
                  <c:v>-30.300999999999995</c:v>
                </c:pt>
                <c:pt idx="17713">
                  <c:v>-30.298999999999992</c:v>
                </c:pt>
                <c:pt idx="17714">
                  <c:v>-30.296999999999997</c:v>
                </c:pt>
                <c:pt idx="17715">
                  <c:v>-30.294999999999995</c:v>
                </c:pt>
                <c:pt idx="17716">
                  <c:v>-30.292999999999992</c:v>
                </c:pt>
                <c:pt idx="17717">
                  <c:v>-30.290999999999997</c:v>
                </c:pt>
                <c:pt idx="17718">
                  <c:v>-30.288999999999994</c:v>
                </c:pt>
                <c:pt idx="17719">
                  <c:v>-30.286999999999992</c:v>
                </c:pt>
                <c:pt idx="17720">
                  <c:v>-30.284999999999997</c:v>
                </c:pt>
                <c:pt idx="17721">
                  <c:v>-30.282999999999994</c:v>
                </c:pt>
                <c:pt idx="17722">
                  <c:v>-30.280999999999992</c:v>
                </c:pt>
                <c:pt idx="17723">
                  <c:v>-30.278999999999996</c:v>
                </c:pt>
                <c:pt idx="17724">
                  <c:v>-30.276999999999994</c:v>
                </c:pt>
                <c:pt idx="17725">
                  <c:v>-30.274999999999991</c:v>
                </c:pt>
                <c:pt idx="17726">
                  <c:v>-30.272999999999996</c:v>
                </c:pt>
                <c:pt idx="17727">
                  <c:v>-30.270999999999994</c:v>
                </c:pt>
                <c:pt idx="17728">
                  <c:v>-30.268999999999991</c:v>
                </c:pt>
                <c:pt idx="17729">
                  <c:v>-30.266999999999996</c:v>
                </c:pt>
                <c:pt idx="17730">
                  <c:v>-30.264999999999993</c:v>
                </c:pt>
                <c:pt idx="17731">
                  <c:v>-30.262999999999991</c:v>
                </c:pt>
                <c:pt idx="17732">
                  <c:v>-30.260999999999996</c:v>
                </c:pt>
                <c:pt idx="17733">
                  <c:v>-30.258999999999993</c:v>
                </c:pt>
                <c:pt idx="17734">
                  <c:v>-30.256999999999991</c:v>
                </c:pt>
                <c:pt idx="17735">
                  <c:v>-30.254999999999995</c:v>
                </c:pt>
                <c:pt idx="17736">
                  <c:v>-30.252999999999993</c:v>
                </c:pt>
                <c:pt idx="17737">
                  <c:v>-30.250999999999998</c:v>
                </c:pt>
                <c:pt idx="17738">
                  <c:v>-30.248999999999995</c:v>
                </c:pt>
                <c:pt idx="17739">
                  <c:v>-30.246999999999993</c:v>
                </c:pt>
                <c:pt idx="17740">
                  <c:v>-30.244999999999997</c:v>
                </c:pt>
                <c:pt idx="17741">
                  <c:v>-30.242999999999995</c:v>
                </c:pt>
                <c:pt idx="17742">
                  <c:v>-30.240999999999993</c:v>
                </c:pt>
                <c:pt idx="17743">
                  <c:v>-30.238999999999997</c:v>
                </c:pt>
                <c:pt idx="17744">
                  <c:v>-30.236999999999995</c:v>
                </c:pt>
                <c:pt idx="17745">
                  <c:v>-30.234999999999992</c:v>
                </c:pt>
                <c:pt idx="17746">
                  <c:v>-30.232999999999997</c:v>
                </c:pt>
                <c:pt idx="17747">
                  <c:v>-30.230999999999995</c:v>
                </c:pt>
                <c:pt idx="17748">
                  <c:v>-30.228999999999992</c:v>
                </c:pt>
                <c:pt idx="17749">
                  <c:v>-30.226999999999997</c:v>
                </c:pt>
                <c:pt idx="17750">
                  <c:v>-30.224999999999994</c:v>
                </c:pt>
                <c:pt idx="17751">
                  <c:v>-30.222999999999992</c:v>
                </c:pt>
                <c:pt idx="17752">
                  <c:v>-30.220999999999997</c:v>
                </c:pt>
                <c:pt idx="17753">
                  <c:v>-30.218999999999994</c:v>
                </c:pt>
                <c:pt idx="17754">
                  <c:v>-30.216999999999992</c:v>
                </c:pt>
                <c:pt idx="17755">
                  <c:v>-30.214999999999996</c:v>
                </c:pt>
                <c:pt idx="17756">
                  <c:v>-30.212999999999994</c:v>
                </c:pt>
                <c:pt idx="17757">
                  <c:v>-30.210999999999991</c:v>
                </c:pt>
                <c:pt idx="17758">
                  <c:v>-30.208999999999996</c:v>
                </c:pt>
                <c:pt idx="17759">
                  <c:v>-30.206999999999994</c:v>
                </c:pt>
                <c:pt idx="17760">
                  <c:v>-30.204999999999991</c:v>
                </c:pt>
                <c:pt idx="17761">
                  <c:v>-30.202999999999996</c:v>
                </c:pt>
                <c:pt idx="17762">
                  <c:v>-30.200999999999993</c:v>
                </c:pt>
                <c:pt idx="17763">
                  <c:v>-30.198999999999991</c:v>
                </c:pt>
                <c:pt idx="17764">
                  <c:v>-30.196999999999996</c:v>
                </c:pt>
                <c:pt idx="17765">
                  <c:v>-30.194999999999993</c:v>
                </c:pt>
                <c:pt idx="17766">
                  <c:v>-30.192999999999998</c:v>
                </c:pt>
                <c:pt idx="17767">
                  <c:v>-30.190999999999995</c:v>
                </c:pt>
                <c:pt idx="17768">
                  <c:v>-30.188999999999993</c:v>
                </c:pt>
                <c:pt idx="17769">
                  <c:v>-30.186999999999998</c:v>
                </c:pt>
                <c:pt idx="17770">
                  <c:v>-30.184999999999995</c:v>
                </c:pt>
                <c:pt idx="17771">
                  <c:v>-30.182999999999993</c:v>
                </c:pt>
                <c:pt idx="17772">
                  <c:v>-30.180999999999997</c:v>
                </c:pt>
                <c:pt idx="17773">
                  <c:v>-30.178999999999995</c:v>
                </c:pt>
                <c:pt idx="17774">
                  <c:v>-30.176999999999992</c:v>
                </c:pt>
                <c:pt idx="17775">
                  <c:v>-30.174999999999997</c:v>
                </c:pt>
                <c:pt idx="17776">
                  <c:v>-30.172999999999995</c:v>
                </c:pt>
                <c:pt idx="17777">
                  <c:v>-30.170999999999992</c:v>
                </c:pt>
                <c:pt idx="17778">
                  <c:v>-30.168999999999997</c:v>
                </c:pt>
                <c:pt idx="17779">
                  <c:v>-30.166999999999994</c:v>
                </c:pt>
                <c:pt idx="17780">
                  <c:v>-30.164999999999992</c:v>
                </c:pt>
                <c:pt idx="17781">
                  <c:v>-30.162999999999997</c:v>
                </c:pt>
                <c:pt idx="17782">
                  <c:v>-30.160999999999994</c:v>
                </c:pt>
                <c:pt idx="17783">
                  <c:v>-30.158999999999992</c:v>
                </c:pt>
                <c:pt idx="17784">
                  <c:v>-30.156999999999996</c:v>
                </c:pt>
                <c:pt idx="17785">
                  <c:v>-30.154999999999994</c:v>
                </c:pt>
                <c:pt idx="17786">
                  <c:v>-30.152999999999992</c:v>
                </c:pt>
                <c:pt idx="17787">
                  <c:v>-30.150999999999996</c:v>
                </c:pt>
                <c:pt idx="17788">
                  <c:v>-30.148999999999994</c:v>
                </c:pt>
                <c:pt idx="17789">
                  <c:v>-30.146999999999991</c:v>
                </c:pt>
                <c:pt idx="17790">
                  <c:v>-30.144999999999996</c:v>
                </c:pt>
                <c:pt idx="17791">
                  <c:v>-30.142999999999994</c:v>
                </c:pt>
                <c:pt idx="17792">
                  <c:v>-30.140999999999991</c:v>
                </c:pt>
                <c:pt idx="17793">
                  <c:v>-30.138999999999996</c:v>
                </c:pt>
                <c:pt idx="17794">
                  <c:v>-30.136999999999993</c:v>
                </c:pt>
                <c:pt idx="17795">
                  <c:v>-30.134999999999991</c:v>
                </c:pt>
                <c:pt idx="17796">
                  <c:v>-30.132999999999996</c:v>
                </c:pt>
                <c:pt idx="17797">
                  <c:v>-30.130999999999993</c:v>
                </c:pt>
                <c:pt idx="17798">
                  <c:v>-30.128999999999998</c:v>
                </c:pt>
                <c:pt idx="17799">
                  <c:v>-30.126999999999995</c:v>
                </c:pt>
                <c:pt idx="17800">
                  <c:v>-30.124999999999993</c:v>
                </c:pt>
                <c:pt idx="17801">
                  <c:v>-30.122999999999998</c:v>
                </c:pt>
                <c:pt idx="17802">
                  <c:v>-30.120999999999995</c:v>
                </c:pt>
                <c:pt idx="17803">
                  <c:v>-30.118999999999993</c:v>
                </c:pt>
                <c:pt idx="17804">
                  <c:v>-30.116999999999997</c:v>
                </c:pt>
                <c:pt idx="17805">
                  <c:v>-30.114999999999995</c:v>
                </c:pt>
                <c:pt idx="17806">
                  <c:v>-30.112999999999992</c:v>
                </c:pt>
                <c:pt idx="17807">
                  <c:v>-30.110999999999997</c:v>
                </c:pt>
                <c:pt idx="17808">
                  <c:v>-30.108999999999995</c:v>
                </c:pt>
                <c:pt idx="17809">
                  <c:v>-30.106999999999992</c:v>
                </c:pt>
                <c:pt idx="17810">
                  <c:v>-30.104999999999997</c:v>
                </c:pt>
                <c:pt idx="17811">
                  <c:v>-30.102999999999994</c:v>
                </c:pt>
                <c:pt idx="17812">
                  <c:v>-30.100999999999992</c:v>
                </c:pt>
                <c:pt idx="17813">
                  <c:v>-30.098999999999997</c:v>
                </c:pt>
                <c:pt idx="17814">
                  <c:v>-30.096999999999994</c:v>
                </c:pt>
                <c:pt idx="17815">
                  <c:v>-30.094999999999992</c:v>
                </c:pt>
                <c:pt idx="17816">
                  <c:v>-30.092999999999996</c:v>
                </c:pt>
                <c:pt idx="17817">
                  <c:v>-30.090999999999994</c:v>
                </c:pt>
                <c:pt idx="17818">
                  <c:v>-30.088999999999992</c:v>
                </c:pt>
                <c:pt idx="17819">
                  <c:v>-30.086999999999996</c:v>
                </c:pt>
                <c:pt idx="17820">
                  <c:v>-30.084999999999994</c:v>
                </c:pt>
                <c:pt idx="17821">
                  <c:v>-30.082999999999991</c:v>
                </c:pt>
                <c:pt idx="17822">
                  <c:v>-30.080999999999996</c:v>
                </c:pt>
                <c:pt idx="17823">
                  <c:v>-30.078999999999994</c:v>
                </c:pt>
                <c:pt idx="17824">
                  <c:v>-30.076999999999991</c:v>
                </c:pt>
                <c:pt idx="17825">
                  <c:v>-30.074999999999996</c:v>
                </c:pt>
                <c:pt idx="17826">
                  <c:v>-30.072999999999993</c:v>
                </c:pt>
                <c:pt idx="17827">
                  <c:v>-30.070999999999991</c:v>
                </c:pt>
                <c:pt idx="17828">
                  <c:v>-30.068999999999996</c:v>
                </c:pt>
                <c:pt idx="17829">
                  <c:v>-30.066999999999993</c:v>
                </c:pt>
                <c:pt idx="17830">
                  <c:v>-30.064999999999998</c:v>
                </c:pt>
                <c:pt idx="17831">
                  <c:v>-30.062999999999995</c:v>
                </c:pt>
                <c:pt idx="17832">
                  <c:v>-30.060999999999993</c:v>
                </c:pt>
                <c:pt idx="17833">
                  <c:v>-30.058999999999997</c:v>
                </c:pt>
                <c:pt idx="17834">
                  <c:v>-30.056999999999995</c:v>
                </c:pt>
                <c:pt idx="17835">
                  <c:v>-30.054999999999993</c:v>
                </c:pt>
                <c:pt idx="17836">
                  <c:v>-30.052999999999997</c:v>
                </c:pt>
                <c:pt idx="17837">
                  <c:v>-30.050999999999995</c:v>
                </c:pt>
                <c:pt idx="17838">
                  <c:v>-30.048999999999992</c:v>
                </c:pt>
                <c:pt idx="17839">
                  <c:v>-30.046999999999997</c:v>
                </c:pt>
                <c:pt idx="17840">
                  <c:v>-30.044999999999995</c:v>
                </c:pt>
                <c:pt idx="17841">
                  <c:v>-30.042999999999992</c:v>
                </c:pt>
                <c:pt idx="17842">
                  <c:v>-30.040999999999997</c:v>
                </c:pt>
                <c:pt idx="17843">
                  <c:v>-30.038999999999994</c:v>
                </c:pt>
                <c:pt idx="17844">
                  <c:v>-30.036999999999992</c:v>
                </c:pt>
                <c:pt idx="17845">
                  <c:v>-30.034999999999997</c:v>
                </c:pt>
                <c:pt idx="17846">
                  <c:v>-30.032999999999994</c:v>
                </c:pt>
                <c:pt idx="17847">
                  <c:v>-30.030999999999992</c:v>
                </c:pt>
                <c:pt idx="17848">
                  <c:v>-30.028999999999996</c:v>
                </c:pt>
                <c:pt idx="17849">
                  <c:v>-30.026999999999994</c:v>
                </c:pt>
                <c:pt idx="17850">
                  <c:v>-30.024999999999991</c:v>
                </c:pt>
                <c:pt idx="17851">
                  <c:v>-30.022999999999996</c:v>
                </c:pt>
                <c:pt idx="17852">
                  <c:v>-30.020999999999994</c:v>
                </c:pt>
                <c:pt idx="17853">
                  <c:v>-30.018999999999991</c:v>
                </c:pt>
                <c:pt idx="17854">
                  <c:v>-30.016999999999996</c:v>
                </c:pt>
                <c:pt idx="17855">
                  <c:v>-30.014999999999993</c:v>
                </c:pt>
                <c:pt idx="17856">
                  <c:v>-30.012999999999991</c:v>
                </c:pt>
                <c:pt idx="17857">
                  <c:v>-30.010999999999996</c:v>
                </c:pt>
                <c:pt idx="17858">
                  <c:v>-30.008999999999993</c:v>
                </c:pt>
                <c:pt idx="17859">
                  <c:v>-30.006999999999991</c:v>
                </c:pt>
                <c:pt idx="17860">
                  <c:v>-30.004999999999995</c:v>
                </c:pt>
                <c:pt idx="17861">
                  <c:v>-30.002999999999993</c:v>
                </c:pt>
                <c:pt idx="17862">
                  <c:v>-30.000999999999998</c:v>
                </c:pt>
                <c:pt idx="17863">
                  <c:v>-29.998999999999995</c:v>
                </c:pt>
                <c:pt idx="17864">
                  <c:v>-29.996999999999993</c:v>
                </c:pt>
                <c:pt idx="17865">
                  <c:v>-29.994999999999997</c:v>
                </c:pt>
                <c:pt idx="17866">
                  <c:v>-29.992999999999995</c:v>
                </c:pt>
                <c:pt idx="17867">
                  <c:v>-29.990999999999993</c:v>
                </c:pt>
                <c:pt idx="17868">
                  <c:v>-29.988999999999997</c:v>
                </c:pt>
                <c:pt idx="17869">
                  <c:v>-29.986999999999995</c:v>
                </c:pt>
                <c:pt idx="17870">
                  <c:v>-29.984999999999992</c:v>
                </c:pt>
                <c:pt idx="17871">
                  <c:v>-29.982999999999997</c:v>
                </c:pt>
                <c:pt idx="17872">
                  <c:v>-29.980999999999995</c:v>
                </c:pt>
                <c:pt idx="17873">
                  <c:v>-29.978999999999992</c:v>
                </c:pt>
                <c:pt idx="17874">
                  <c:v>-29.976999999999997</c:v>
                </c:pt>
                <c:pt idx="17875">
                  <c:v>-29.974999999999994</c:v>
                </c:pt>
                <c:pt idx="17876">
                  <c:v>-29.972999999999992</c:v>
                </c:pt>
                <c:pt idx="17877">
                  <c:v>-29.970999999999997</c:v>
                </c:pt>
                <c:pt idx="17878">
                  <c:v>-29.968999999999994</c:v>
                </c:pt>
                <c:pt idx="17879">
                  <c:v>-29.966999999999992</c:v>
                </c:pt>
                <c:pt idx="17880">
                  <c:v>-29.964999999999996</c:v>
                </c:pt>
                <c:pt idx="17881">
                  <c:v>-29.962999999999994</c:v>
                </c:pt>
                <c:pt idx="17882">
                  <c:v>-29.960999999999991</c:v>
                </c:pt>
                <c:pt idx="17883">
                  <c:v>-29.958999999999996</c:v>
                </c:pt>
                <c:pt idx="17884">
                  <c:v>-29.956999999999994</c:v>
                </c:pt>
                <c:pt idx="17885">
                  <c:v>-29.954999999999991</c:v>
                </c:pt>
                <c:pt idx="17886">
                  <c:v>-29.952999999999996</c:v>
                </c:pt>
                <c:pt idx="17887">
                  <c:v>-29.950999999999993</c:v>
                </c:pt>
                <c:pt idx="17888">
                  <c:v>-29.948999999999991</c:v>
                </c:pt>
                <c:pt idx="17889">
                  <c:v>-29.946999999999996</c:v>
                </c:pt>
                <c:pt idx="17890">
                  <c:v>-29.944999999999993</c:v>
                </c:pt>
                <c:pt idx="17891">
                  <c:v>-29.942999999999998</c:v>
                </c:pt>
                <c:pt idx="17892">
                  <c:v>-29.940999999999995</c:v>
                </c:pt>
                <c:pt idx="17893">
                  <c:v>-29.938999999999993</c:v>
                </c:pt>
                <c:pt idx="17894">
                  <c:v>-29.936999999999998</c:v>
                </c:pt>
                <c:pt idx="17895">
                  <c:v>-29.934999999999995</c:v>
                </c:pt>
                <c:pt idx="17896">
                  <c:v>-29.932999999999993</c:v>
                </c:pt>
                <c:pt idx="17897">
                  <c:v>-29.930999999999997</c:v>
                </c:pt>
                <c:pt idx="17898">
                  <c:v>-29.928999999999995</c:v>
                </c:pt>
                <c:pt idx="17899">
                  <c:v>-29.926999999999992</c:v>
                </c:pt>
                <c:pt idx="17900">
                  <c:v>-29.924999999999997</c:v>
                </c:pt>
                <c:pt idx="17901">
                  <c:v>-29.922999999999995</c:v>
                </c:pt>
                <c:pt idx="17902">
                  <c:v>-29.920999999999992</c:v>
                </c:pt>
                <c:pt idx="17903">
                  <c:v>-29.918999999999997</c:v>
                </c:pt>
                <c:pt idx="17904">
                  <c:v>-29.916999999999994</c:v>
                </c:pt>
                <c:pt idx="17905">
                  <c:v>-29.914999999999992</c:v>
                </c:pt>
                <c:pt idx="17906">
                  <c:v>-29.912999999999997</c:v>
                </c:pt>
                <c:pt idx="17907">
                  <c:v>-29.910999999999994</c:v>
                </c:pt>
                <c:pt idx="17908">
                  <c:v>-29.908999999999992</c:v>
                </c:pt>
                <c:pt idx="17909">
                  <c:v>-29.906999999999996</c:v>
                </c:pt>
                <c:pt idx="17910">
                  <c:v>-29.904999999999994</c:v>
                </c:pt>
                <c:pt idx="17911">
                  <c:v>-29.902999999999992</c:v>
                </c:pt>
                <c:pt idx="17912">
                  <c:v>-29.900999999999996</c:v>
                </c:pt>
                <c:pt idx="17913">
                  <c:v>-29.898999999999994</c:v>
                </c:pt>
                <c:pt idx="17914">
                  <c:v>-29.896999999999991</c:v>
                </c:pt>
                <c:pt idx="17915">
                  <c:v>-29.894999999999996</c:v>
                </c:pt>
                <c:pt idx="17916">
                  <c:v>-29.892999999999994</c:v>
                </c:pt>
                <c:pt idx="17917">
                  <c:v>-29.890999999999991</c:v>
                </c:pt>
                <c:pt idx="17918">
                  <c:v>-29.888999999999996</c:v>
                </c:pt>
                <c:pt idx="17919">
                  <c:v>-29.886999999999993</c:v>
                </c:pt>
                <c:pt idx="17920">
                  <c:v>-29.884999999999991</c:v>
                </c:pt>
                <c:pt idx="17921">
                  <c:v>-29.882999999999996</c:v>
                </c:pt>
                <c:pt idx="17922">
                  <c:v>-29.880999999999993</c:v>
                </c:pt>
                <c:pt idx="17923">
                  <c:v>-29.878999999999998</c:v>
                </c:pt>
                <c:pt idx="17924">
                  <c:v>-29.876999999999995</c:v>
                </c:pt>
                <c:pt idx="17925">
                  <c:v>-29.874999999999993</c:v>
                </c:pt>
                <c:pt idx="17926">
                  <c:v>-29.872999999999998</c:v>
                </c:pt>
                <c:pt idx="17927">
                  <c:v>-29.870999999999995</c:v>
                </c:pt>
                <c:pt idx="17928">
                  <c:v>-29.868999999999993</c:v>
                </c:pt>
                <c:pt idx="17929">
                  <c:v>-29.866999999999997</c:v>
                </c:pt>
                <c:pt idx="17930">
                  <c:v>-29.864999999999995</c:v>
                </c:pt>
                <c:pt idx="17931">
                  <c:v>-29.862999999999992</c:v>
                </c:pt>
                <c:pt idx="17932">
                  <c:v>-29.860999999999997</c:v>
                </c:pt>
                <c:pt idx="17933">
                  <c:v>-29.858999999999995</c:v>
                </c:pt>
                <c:pt idx="17934">
                  <c:v>-29.856999999999992</c:v>
                </c:pt>
                <c:pt idx="17935">
                  <c:v>-29.854999999999997</c:v>
                </c:pt>
                <c:pt idx="17936">
                  <c:v>-29.852999999999994</c:v>
                </c:pt>
                <c:pt idx="17937">
                  <c:v>-29.850999999999992</c:v>
                </c:pt>
                <c:pt idx="17938">
                  <c:v>-29.848999999999997</c:v>
                </c:pt>
                <c:pt idx="17939">
                  <c:v>-29.846999999999994</c:v>
                </c:pt>
                <c:pt idx="17940">
                  <c:v>-29.844999999999992</c:v>
                </c:pt>
                <c:pt idx="17941">
                  <c:v>-29.842999999999996</c:v>
                </c:pt>
                <c:pt idx="17942">
                  <c:v>-29.840999999999994</c:v>
                </c:pt>
                <c:pt idx="17943">
                  <c:v>-29.838999999999992</c:v>
                </c:pt>
                <c:pt idx="17944">
                  <c:v>-29.836999999999996</c:v>
                </c:pt>
                <c:pt idx="17945">
                  <c:v>-29.834999999999994</c:v>
                </c:pt>
                <c:pt idx="17946">
                  <c:v>-29.832999999999991</c:v>
                </c:pt>
                <c:pt idx="17947">
                  <c:v>-29.830999999999996</c:v>
                </c:pt>
                <c:pt idx="17948">
                  <c:v>-29.828999999999994</c:v>
                </c:pt>
                <c:pt idx="17949">
                  <c:v>-29.826999999999991</c:v>
                </c:pt>
                <c:pt idx="17950">
                  <c:v>-29.824999999999996</c:v>
                </c:pt>
                <c:pt idx="17951">
                  <c:v>-29.822999999999993</c:v>
                </c:pt>
                <c:pt idx="17952">
                  <c:v>-29.820999999999991</c:v>
                </c:pt>
                <c:pt idx="17953">
                  <c:v>-29.818999999999996</c:v>
                </c:pt>
                <c:pt idx="17954">
                  <c:v>-29.816999999999993</c:v>
                </c:pt>
                <c:pt idx="17955">
                  <c:v>-29.814999999999998</c:v>
                </c:pt>
                <c:pt idx="17956">
                  <c:v>-29.812999999999995</c:v>
                </c:pt>
                <c:pt idx="17957">
                  <c:v>-29.810999999999993</c:v>
                </c:pt>
                <c:pt idx="17958">
                  <c:v>-29.808999999999997</c:v>
                </c:pt>
                <c:pt idx="17959">
                  <c:v>-29.806999999999995</c:v>
                </c:pt>
                <c:pt idx="17960">
                  <c:v>-29.804999999999993</c:v>
                </c:pt>
                <c:pt idx="17961">
                  <c:v>-29.802999999999997</c:v>
                </c:pt>
                <c:pt idx="17962">
                  <c:v>-29.800999999999995</c:v>
                </c:pt>
                <c:pt idx="17963">
                  <c:v>-29.798999999999992</c:v>
                </c:pt>
                <c:pt idx="17964">
                  <c:v>-29.796999999999997</c:v>
                </c:pt>
                <c:pt idx="17965">
                  <c:v>-29.794999999999995</c:v>
                </c:pt>
                <c:pt idx="17966">
                  <c:v>-29.792999999999992</c:v>
                </c:pt>
                <c:pt idx="17967">
                  <c:v>-29.790999999999997</c:v>
                </c:pt>
                <c:pt idx="17968">
                  <c:v>-29.788999999999994</c:v>
                </c:pt>
                <c:pt idx="17969">
                  <c:v>-29.786999999999992</c:v>
                </c:pt>
                <c:pt idx="17970">
                  <c:v>-29.784999999999997</c:v>
                </c:pt>
                <c:pt idx="17971">
                  <c:v>-29.782999999999994</c:v>
                </c:pt>
                <c:pt idx="17972">
                  <c:v>-29.780999999999992</c:v>
                </c:pt>
                <c:pt idx="17973">
                  <c:v>-29.778999999999996</c:v>
                </c:pt>
                <c:pt idx="17974">
                  <c:v>-29.776999999999994</c:v>
                </c:pt>
                <c:pt idx="17975">
                  <c:v>-29.774999999999991</c:v>
                </c:pt>
                <c:pt idx="17976">
                  <c:v>-29.772999999999996</c:v>
                </c:pt>
                <c:pt idx="17977">
                  <c:v>-29.770999999999994</c:v>
                </c:pt>
                <c:pt idx="17978">
                  <c:v>-29.768999999999991</c:v>
                </c:pt>
                <c:pt idx="17979">
                  <c:v>-29.766999999999996</c:v>
                </c:pt>
                <c:pt idx="17980">
                  <c:v>-29.764999999999993</c:v>
                </c:pt>
                <c:pt idx="17981">
                  <c:v>-29.762999999999991</c:v>
                </c:pt>
                <c:pt idx="17982">
                  <c:v>-29.760999999999996</c:v>
                </c:pt>
                <c:pt idx="17983">
                  <c:v>-29.758999999999993</c:v>
                </c:pt>
                <c:pt idx="17984">
                  <c:v>-29.756999999999991</c:v>
                </c:pt>
                <c:pt idx="17985">
                  <c:v>-29.754999999999995</c:v>
                </c:pt>
                <c:pt idx="17986">
                  <c:v>-29.752999999999993</c:v>
                </c:pt>
                <c:pt idx="17987">
                  <c:v>-29.750999999999998</c:v>
                </c:pt>
                <c:pt idx="17988">
                  <c:v>-29.748999999999995</c:v>
                </c:pt>
                <c:pt idx="17989">
                  <c:v>-29.746999999999993</c:v>
                </c:pt>
                <c:pt idx="17990">
                  <c:v>-29.744999999999997</c:v>
                </c:pt>
                <c:pt idx="17991">
                  <c:v>-29.742999999999995</c:v>
                </c:pt>
                <c:pt idx="17992">
                  <c:v>-29.740999999999993</c:v>
                </c:pt>
                <c:pt idx="17993">
                  <c:v>-29.738999999999997</c:v>
                </c:pt>
                <c:pt idx="17994">
                  <c:v>-29.736999999999995</c:v>
                </c:pt>
                <c:pt idx="17995">
                  <c:v>-29.734999999999992</c:v>
                </c:pt>
                <c:pt idx="17996">
                  <c:v>-29.732999999999997</c:v>
                </c:pt>
                <c:pt idx="17997">
                  <c:v>-29.730999999999995</c:v>
                </c:pt>
                <c:pt idx="17998">
                  <c:v>-29.728999999999992</c:v>
                </c:pt>
                <c:pt idx="17999">
                  <c:v>-29.726999999999997</c:v>
                </c:pt>
                <c:pt idx="18000">
                  <c:v>-29.724999999999994</c:v>
                </c:pt>
                <c:pt idx="18001">
                  <c:v>-29.722999999999992</c:v>
                </c:pt>
                <c:pt idx="18002">
                  <c:v>-29.720999999999997</c:v>
                </c:pt>
                <c:pt idx="18003">
                  <c:v>-29.718999999999994</c:v>
                </c:pt>
                <c:pt idx="18004">
                  <c:v>-29.716999999999992</c:v>
                </c:pt>
                <c:pt idx="18005">
                  <c:v>-29.714999999999996</c:v>
                </c:pt>
                <c:pt idx="18006">
                  <c:v>-29.712999999999994</c:v>
                </c:pt>
                <c:pt idx="18007">
                  <c:v>-29.710999999999991</c:v>
                </c:pt>
                <c:pt idx="18008">
                  <c:v>-29.708999999999996</c:v>
                </c:pt>
                <c:pt idx="18009">
                  <c:v>-29.706999999999994</c:v>
                </c:pt>
                <c:pt idx="18010">
                  <c:v>-29.704999999999991</c:v>
                </c:pt>
                <c:pt idx="18011">
                  <c:v>-29.702999999999996</c:v>
                </c:pt>
                <c:pt idx="18012">
                  <c:v>-29.700999999999993</c:v>
                </c:pt>
                <c:pt idx="18013">
                  <c:v>-29.698999999999991</c:v>
                </c:pt>
                <c:pt idx="18014">
                  <c:v>-29.696999999999996</c:v>
                </c:pt>
                <c:pt idx="18015">
                  <c:v>-29.694999999999993</c:v>
                </c:pt>
                <c:pt idx="18016">
                  <c:v>-29.692999999999998</c:v>
                </c:pt>
                <c:pt idx="18017">
                  <c:v>-29.690999999999995</c:v>
                </c:pt>
                <c:pt idx="18018">
                  <c:v>-29.688999999999993</c:v>
                </c:pt>
                <c:pt idx="18019">
                  <c:v>-29.686999999999998</c:v>
                </c:pt>
                <c:pt idx="18020">
                  <c:v>-29.684999999999995</c:v>
                </c:pt>
                <c:pt idx="18021">
                  <c:v>-29.682999999999993</c:v>
                </c:pt>
                <c:pt idx="18022">
                  <c:v>-29.680999999999997</c:v>
                </c:pt>
                <c:pt idx="18023">
                  <c:v>-29.678999999999995</c:v>
                </c:pt>
                <c:pt idx="18024">
                  <c:v>-29.676999999999992</c:v>
                </c:pt>
                <c:pt idx="18025">
                  <c:v>-29.674999999999997</c:v>
                </c:pt>
                <c:pt idx="18026">
                  <c:v>-29.672999999999995</c:v>
                </c:pt>
                <c:pt idx="18027">
                  <c:v>-29.670999999999992</c:v>
                </c:pt>
                <c:pt idx="18028">
                  <c:v>-29.668999999999997</c:v>
                </c:pt>
                <c:pt idx="18029">
                  <c:v>-29.666999999999994</c:v>
                </c:pt>
                <c:pt idx="18030">
                  <c:v>-29.664999999999992</c:v>
                </c:pt>
                <c:pt idx="18031">
                  <c:v>-29.662999999999997</c:v>
                </c:pt>
                <c:pt idx="18032">
                  <c:v>-29.660999999999994</c:v>
                </c:pt>
                <c:pt idx="18033">
                  <c:v>-29.658999999999992</c:v>
                </c:pt>
                <c:pt idx="18034">
                  <c:v>-29.656999999999996</c:v>
                </c:pt>
                <c:pt idx="18035">
                  <c:v>-29.654999999999994</c:v>
                </c:pt>
                <c:pt idx="18036">
                  <c:v>-29.652999999999992</c:v>
                </c:pt>
                <c:pt idx="18037">
                  <c:v>-29.650999999999996</c:v>
                </c:pt>
                <c:pt idx="18038">
                  <c:v>-29.648999999999994</c:v>
                </c:pt>
                <c:pt idx="18039">
                  <c:v>-29.646999999999991</c:v>
                </c:pt>
                <c:pt idx="18040">
                  <c:v>-29.644999999999996</c:v>
                </c:pt>
                <c:pt idx="18041">
                  <c:v>-29.642999999999994</c:v>
                </c:pt>
                <c:pt idx="18042">
                  <c:v>-29.640999999999991</c:v>
                </c:pt>
                <c:pt idx="18043">
                  <c:v>-29.638999999999996</c:v>
                </c:pt>
                <c:pt idx="18044">
                  <c:v>-29.636999999999993</c:v>
                </c:pt>
                <c:pt idx="18045">
                  <c:v>-29.634999999999991</c:v>
                </c:pt>
                <c:pt idx="18046">
                  <c:v>-29.632999999999996</c:v>
                </c:pt>
                <c:pt idx="18047">
                  <c:v>-29.630999999999993</c:v>
                </c:pt>
                <c:pt idx="18048">
                  <c:v>-29.628999999999998</c:v>
                </c:pt>
                <c:pt idx="18049">
                  <c:v>-29.626999999999995</c:v>
                </c:pt>
                <c:pt idx="18050">
                  <c:v>-29.624999999999993</c:v>
                </c:pt>
                <c:pt idx="18051">
                  <c:v>-29.622999999999998</c:v>
                </c:pt>
                <c:pt idx="18052">
                  <c:v>-29.620999999999995</c:v>
                </c:pt>
                <c:pt idx="18053">
                  <c:v>-29.618999999999993</c:v>
                </c:pt>
                <c:pt idx="18054">
                  <c:v>-29.616999999999997</c:v>
                </c:pt>
                <c:pt idx="18055">
                  <c:v>-29.614999999999995</c:v>
                </c:pt>
                <c:pt idx="18056">
                  <c:v>-29.612999999999992</c:v>
                </c:pt>
                <c:pt idx="18057">
                  <c:v>-29.610999999999997</c:v>
                </c:pt>
                <c:pt idx="18058">
                  <c:v>-29.608999999999995</c:v>
                </c:pt>
                <c:pt idx="18059">
                  <c:v>-29.606999999999992</c:v>
                </c:pt>
                <c:pt idx="18060">
                  <c:v>-29.604999999999997</c:v>
                </c:pt>
                <c:pt idx="18061">
                  <c:v>-29.602999999999994</c:v>
                </c:pt>
                <c:pt idx="18062">
                  <c:v>-29.600999999999992</c:v>
                </c:pt>
                <c:pt idx="18063">
                  <c:v>-29.598999999999997</c:v>
                </c:pt>
                <c:pt idx="18064">
                  <c:v>-29.596999999999994</c:v>
                </c:pt>
                <c:pt idx="18065">
                  <c:v>-29.594999999999992</c:v>
                </c:pt>
                <c:pt idx="18066">
                  <c:v>-29.592999999999996</c:v>
                </c:pt>
                <c:pt idx="18067">
                  <c:v>-29.590999999999994</c:v>
                </c:pt>
                <c:pt idx="18068">
                  <c:v>-29.588999999999992</c:v>
                </c:pt>
                <c:pt idx="18069">
                  <c:v>-29.586999999999996</c:v>
                </c:pt>
                <c:pt idx="18070">
                  <c:v>-29.584999999999994</c:v>
                </c:pt>
                <c:pt idx="18071">
                  <c:v>-29.582999999999991</c:v>
                </c:pt>
                <c:pt idx="18072">
                  <c:v>-29.580999999999996</c:v>
                </c:pt>
                <c:pt idx="18073">
                  <c:v>-29.578999999999994</c:v>
                </c:pt>
                <c:pt idx="18074">
                  <c:v>-29.576999999999991</c:v>
                </c:pt>
                <c:pt idx="18075">
                  <c:v>-29.574999999999996</c:v>
                </c:pt>
                <c:pt idx="18076">
                  <c:v>-29.572999999999993</c:v>
                </c:pt>
                <c:pt idx="18077">
                  <c:v>-29.570999999999991</c:v>
                </c:pt>
                <c:pt idx="18078">
                  <c:v>-29.568999999999996</c:v>
                </c:pt>
                <c:pt idx="18079">
                  <c:v>-29.566999999999993</c:v>
                </c:pt>
                <c:pt idx="18080">
                  <c:v>-29.564999999999998</c:v>
                </c:pt>
                <c:pt idx="18081">
                  <c:v>-29.562999999999995</c:v>
                </c:pt>
                <c:pt idx="18082">
                  <c:v>-29.560999999999993</c:v>
                </c:pt>
                <c:pt idx="18083">
                  <c:v>-29.558999999999997</c:v>
                </c:pt>
                <c:pt idx="18084">
                  <c:v>-29.556999999999995</c:v>
                </c:pt>
                <c:pt idx="18085">
                  <c:v>-29.554999999999993</c:v>
                </c:pt>
                <c:pt idx="18086">
                  <c:v>-29.552999999999997</c:v>
                </c:pt>
                <c:pt idx="18087">
                  <c:v>-29.550999999999995</c:v>
                </c:pt>
                <c:pt idx="18088">
                  <c:v>-29.548999999999992</c:v>
                </c:pt>
                <c:pt idx="18089">
                  <c:v>-29.546999999999997</c:v>
                </c:pt>
                <c:pt idx="18090">
                  <c:v>-29.544999999999995</c:v>
                </c:pt>
                <c:pt idx="18091">
                  <c:v>-29.542999999999992</c:v>
                </c:pt>
                <c:pt idx="18092">
                  <c:v>-29.540999999999997</c:v>
                </c:pt>
                <c:pt idx="18093">
                  <c:v>-29.538999999999994</c:v>
                </c:pt>
                <c:pt idx="18094">
                  <c:v>-29.536999999999992</c:v>
                </c:pt>
                <c:pt idx="18095">
                  <c:v>-29.534999999999997</c:v>
                </c:pt>
                <c:pt idx="18096">
                  <c:v>-29.532999999999994</c:v>
                </c:pt>
                <c:pt idx="18097">
                  <c:v>-29.530999999999992</c:v>
                </c:pt>
                <c:pt idx="18098">
                  <c:v>-29.528999999999996</c:v>
                </c:pt>
                <c:pt idx="18099">
                  <c:v>-29.526999999999994</c:v>
                </c:pt>
                <c:pt idx="18100">
                  <c:v>-29.524999999999991</c:v>
                </c:pt>
                <c:pt idx="18101">
                  <c:v>-29.522999999999996</c:v>
                </c:pt>
                <c:pt idx="18102">
                  <c:v>-29.520999999999994</c:v>
                </c:pt>
                <c:pt idx="18103">
                  <c:v>-29.518999999999991</c:v>
                </c:pt>
                <c:pt idx="18104">
                  <c:v>-29.516999999999996</c:v>
                </c:pt>
                <c:pt idx="18105">
                  <c:v>-29.514999999999993</c:v>
                </c:pt>
                <c:pt idx="18106">
                  <c:v>-29.512999999999991</c:v>
                </c:pt>
                <c:pt idx="18107">
                  <c:v>-29.510999999999996</c:v>
                </c:pt>
                <c:pt idx="18108">
                  <c:v>-29.508999999999993</c:v>
                </c:pt>
                <c:pt idx="18109">
                  <c:v>-29.506999999999991</c:v>
                </c:pt>
                <c:pt idx="18110">
                  <c:v>-29.504999999999995</c:v>
                </c:pt>
                <c:pt idx="18111">
                  <c:v>-29.502999999999993</c:v>
                </c:pt>
                <c:pt idx="18112">
                  <c:v>-29.500999999999998</c:v>
                </c:pt>
                <c:pt idx="18113">
                  <c:v>-29.498999999999995</c:v>
                </c:pt>
                <c:pt idx="18114">
                  <c:v>-29.496999999999993</c:v>
                </c:pt>
                <c:pt idx="18115">
                  <c:v>-29.494999999999997</c:v>
                </c:pt>
                <c:pt idx="18116">
                  <c:v>-29.492999999999995</c:v>
                </c:pt>
                <c:pt idx="18117">
                  <c:v>-29.490999999999993</c:v>
                </c:pt>
                <c:pt idx="18118">
                  <c:v>-29.488999999999997</c:v>
                </c:pt>
                <c:pt idx="18119">
                  <c:v>-29.486999999999995</c:v>
                </c:pt>
                <c:pt idx="18120">
                  <c:v>-29.484999999999992</c:v>
                </c:pt>
                <c:pt idx="18121">
                  <c:v>-29.482999999999997</c:v>
                </c:pt>
                <c:pt idx="18122">
                  <c:v>-29.480999999999995</c:v>
                </c:pt>
                <c:pt idx="18123">
                  <c:v>-29.478999999999992</c:v>
                </c:pt>
                <c:pt idx="18124">
                  <c:v>-29.476999999999997</c:v>
                </c:pt>
                <c:pt idx="18125">
                  <c:v>-29.474999999999994</c:v>
                </c:pt>
                <c:pt idx="18126">
                  <c:v>-29.472999999999992</c:v>
                </c:pt>
                <c:pt idx="18127">
                  <c:v>-29.470999999999997</c:v>
                </c:pt>
                <c:pt idx="18128">
                  <c:v>-29.468999999999994</c:v>
                </c:pt>
                <c:pt idx="18129">
                  <c:v>-29.466999999999992</c:v>
                </c:pt>
                <c:pt idx="18130">
                  <c:v>-29.464999999999996</c:v>
                </c:pt>
                <c:pt idx="18131">
                  <c:v>-29.462999999999994</c:v>
                </c:pt>
                <c:pt idx="18132">
                  <c:v>-29.460999999999991</c:v>
                </c:pt>
                <c:pt idx="18133">
                  <c:v>-29.458999999999996</c:v>
                </c:pt>
                <c:pt idx="18134">
                  <c:v>-29.456999999999994</c:v>
                </c:pt>
                <c:pt idx="18135">
                  <c:v>-29.454999999999991</c:v>
                </c:pt>
                <c:pt idx="18136">
                  <c:v>-29.452999999999996</c:v>
                </c:pt>
                <c:pt idx="18137">
                  <c:v>-29.450999999999993</c:v>
                </c:pt>
                <c:pt idx="18138">
                  <c:v>-29.448999999999991</c:v>
                </c:pt>
                <c:pt idx="18139">
                  <c:v>-29.446999999999996</c:v>
                </c:pt>
                <c:pt idx="18140">
                  <c:v>-29.444999999999993</c:v>
                </c:pt>
                <c:pt idx="18141">
                  <c:v>-29.442999999999998</c:v>
                </c:pt>
                <c:pt idx="18142">
                  <c:v>-29.440999999999995</c:v>
                </c:pt>
                <c:pt idx="18143">
                  <c:v>-29.438999999999993</c:v>
                </c:pt>
                <c:pt idx="18144">
                  <c:v>-29.436999999999998</c:v>
                </c:pt>
                <c:pt idx="18145">
                  <c:v>-29.434999999999995</c:v>
                </c:pt>
                <c:pt idx="18146">
                  <c:v>-29.432999999999993</c:v>
                </c:pt>
                <c:pt idx="18147">
                  <c:v>-29.430999999999997</c:v>
                </c:pt>
                <c:pt idx="18148">
                  <c:v>-29.428999999999995</c:v>
                </c:pt>
                <c:pt idx="18149">
                  <c:v>-29.426999999999992</c:v>
                </c:pt>
                <c:pt idx="18150">
                  <c:v>-29.424999999999997</c:v>
                </c:pt>
                <c:pt idx="18151">
                  <c:v>-29.422999999999995</c:v>
                </c:pt>
                <c:pt idx="18152">
                  <c:v>-29.420999999999992</c:v>
                </c:pt>
                <c:pt idx="18153">
                  <c:v>-29.418999999999997</c:v>
                </c:pt>
                <c:pt idx="18154">
                  <c:v>-29.416999999999994</c:v>
                </c:pt>
                <c:pt idx="18155">
                  <c:v>-29.414999999999992</c:v>
                </c:pt>
                <c:pt idx="18156">
                  <c:v>-29.412999999999997</c:v>
                </c:pt>
                <c:pt idx="18157">
                  <c:v>-29.410999999999994</c:v>
                </c:pt>
                <c:pt idx="18158">
                  <c:v>-29.408999999999992</c:v>
                </c:pt>
                <c:pt idx="18159">
                  <c:v>-29.406999999999996</c:v>
                </c:pt>
                <c:pt idx="18160">
                  <c:v>-29.404999999999994</c:v>
                </c:pt>
                <c:pt idx="18161">
                  <c:v>-29.402999999999992</c:v>
                </c:pt>
                <c:pt idx="18162">
                  <c:v>-29.400999999999996</c:v>
                </c:pt>
                <c:pt idx="18163">
                  <c:v>-29.398999999999994</c:v>
                </c:pt>
                <c:pt idx="18164">
                  <c:v>-29.396999999999991</c:v>
                </c:pt>
                <c:pt idx="18165">
                  <c:v>-29.394999999999996</c:v>
                </c:pt>
                <c:pt idx="18166">
                  <c:v>-29.392999999999994</c:v>
                </c:pt>
                <c:pt idx="18167">
                  <c:v>-29.390999999999991</c:v>
                </c:pt>
                <c:pt idx="18168">
                  <c:v>-29.388999999999996</c:v>
                </c:pt>
                <c:pt idx="18169">
                  <c:v>-29.386999999999993</c:v>
                </c:pt>
                <c:pt idx="18170">
                  <c:v>-29.384999999999991</c:v>
                </c:pt>
                <c:pt idx="18171">
                  <c:v>-29.382999999999996</c:v>
                </c:pt>
                <c:pt idx="18172">
                  <c:v>-29.380999999999993</c:v>
                </c:pt>
                <c:pt idx="18173">
                  <c:v>-29.378999999999998</c:v>
                </c:pt>
                <c:pt idx="18174">
                  <c:v>-29.376999999999995</c:v>
                </c:pt>
                <c:pt idx="18175">
                  <c:v>-29.374999999999993</c:v>
                </c:pt>
                <c:pt idx="18176">
                  <c:v>-29.372999999999998</c:v>
                </c:pt>
                <c:pt idx="18177">
                  <c:v>-29.370999999999995</c:v>
                </c:pt>
                <c:pt idx="18178">
                  <c:v>-29.368999999999993</c:v>
                </c:pt>
                <c:pt idx="18179">
                  <c:v>-29.366999999999997</c:v>
                </c:pt>
                <c:pt idx="18180">
                  <c:v>-29.364999999999995</c:v>
                </c:pt>
                <c:pt idx="18181">
                  <c:v>-29.362999999999992</c:v>
                </c:pt>
                <c:pt idx="18182">
                  <c:v>-29.360999999999997</c:v>
                </c:pt>
                <c:pt idx="18183">
                  <c:v>-29.358999999999995</c:v>
                </c:pt>
                <c:pt idx="18184">
                  <c:v>-29.356999999999992</c:v>
                </c:pt>
                <c:pt idx="18185">
                  <c:v>-29.354999999999997</c:v>
                </c:pt>
                <c:pt idx="18186">
                  <c:v>-29.352999999999994</c:v>
                </c:pt>
                <c:pt idx="18187">
                  <c:v>-29.350999999999992</c:v>
                </c:pt>
                <c:pt idx="18188">
                  <c:v>-29.348999999999997</c:v>
                </c:pt>
                <c:pt idx="18189">
                  <c:v>-29.346999999999994</c:v>
                </c:pt>
                <c:pt idx="18190">
                  <c:v>-29.344999999999992</c:v>
                </c:pt>
                <c:pt idx="18191">
                  <c:v>-29.342999999999996</c:v>
                </c:pt>
                <c:pt idx="18192">
                  <c:v>-29.340999999999994</c:v>
                </c:pt>
                <c:pt idx="18193">
                  <c:v>-29.338999999999992</c:v>
                </c:pt>
                <c:pt idx="18194">
                  <c:v>-29.336999999999996</c:v>
                </c:pt>
                <c:pt idx="18195">
                  <c:v>-29.334999999999994</c:v>
                </c:pt>
                <c:pt idx="18196">
                  <c:v>-29.332999999999991</c:v>
                </c:pt>
                <c:pt idx="18197">
                  <c:v>-29.330999999999996</c:v>
                </c:pt>
                <c:pt idx="18198">
                  <c:v>-29.328999999999994</c:v>
                </c:pt>
                <c:pt idx="18199">
                  <c:v>-29.326999999999991</c:v>
                </c:pt>
                <c:pt idx="18200">
                  <c:v>-29.324999999999996</c:v>
                </c:pt>
                <c:pt idx="18201">
                  <c:v>-29.322999999999993</c:v>
                </c:pt>
                <c:pt idx="18202">
                  <c:v>-29.320999999999991</c:v>
                </c:pt>
                <c:pt idx="18203">
                  <c:v>-29.318999999999996</c:v>
                </c:pt>
                <c:pt idx="18204">
                  <c:v>-29.316999999999993</c:v>
                </c:pt>
                <c:pt idx="18205">
                  <c:v>-29.314999999999998</c:v>
                </c:pt>
                <c:pt idx="18206">
                  <c:v>-29.312999999999995</c:v>
                </c:pt>
                <c:pt idx="18207">
                  <c:v>-29.310999999999993</c:v>
                </c:pt>
                <c:pt idx="18208">
                  <c:v>-29.308999999999997</c:v>
                </c:pt>
                <c:pt idx="18209">
                  <c:v>-29.306999999999995</c:v>
                </c:pt>
                <c:pt idx="18210">
                  <c:v>-29.304999999999993</c:v>
                </c:pt>
                <c:pt idx="18211">
                  <c:v>-29.302999999999997</c:v>
                </c:pt>
                <c:pt idx="18212">
                  <c:v>-29.300999999999995</c:v>
                </c:pt>
                <c:pt idx="18213">
                  <c:v>-29.298999999999992</c:v>
                </c:pt>
                <c:pt idx="18214">
                  <c:v>-29.296999999999997</c:v>
                </c:pt>
                <c:pt idx="18215">
                  <c:v>-29.294999999999995</c:v>
                </c:pt>
                <c:pt idx="18216">
                  <c:v>-29.292999999999992</c:v>
                </c:pt>
                <c:pt idx="18217">
                  <c:v>-29.290999999999997</c:v>
                </c:pt>
                <c:pt idx="18218">
                  <c:v>-29.288999999999994</c:v>
                </c:pt>
                <c:pt idx="18219">
                  <c:v>-29.286999999999992</c:v>
                </c:pt>
                <c:pt idx="18220">
                  <c:v>-29.284999999999997</c:v>
                </c:pt>
                <c:pt idx="18221">
                  <c:v>-29.282999999999994</c:v>
                </c:pt>
                <c:pt idx="18222">
                  <c:v>-29.280999999999992</c:v>
                </c:pt>
                <c:pt idx="18223">
                  <c:v>-29.278999999999996</c:v>
                </c:pt>
                <c:pt idx="18224">
                  <c:v>-29.276999999999994</c:v>
                </c:pt>
                <c:pt idx="18225">
                  <c:v>-29.274999999999991</c:v>
                </c:pt>
                <c:pt idx="18226">
                  <c:v>-29.272999999999996</c:v>
                </c:pt>
                <c:pt idx="18227">
                  <c:v>-29.270999999999994</c:v>
                </c:pt>
                <c:pt idx="18228">
                  <c:v>-29.268999999999991</c:v>
                </c:pt>
                <c:pt idx="18229">
                  <c:v>-29.266999999999996</c:v>
                </c:pt>
                <c:pt idx="18230">
                  <c:v>-29.264999999999993</c:v>
                </c:pt>
                <c:pt idx="18231">
                  <c:v>-29.262999999999991</c:v>
                </c:pt>
                <c:pt idx="18232">
                  <c:v>-29.260999999999996</c:v>
                </c:pt>
                <c:pt idx="18233">
                  <c:v>-29.258999999999993</c:v>
                </c:pt>
                <c:pt idx="18234">
                  <c:v>-29.256999999999991</c:v>
                </c:pt>
                <c:pt idx="18235">
                  <c:v>-29.254999999999995</c:v>
                </c:pt>
                <c:pt idx="18236">
                  <c:v>-29.252999999999993</c:v>
                </c:pt>
                <c:pt idx="18237">
                  <c:v>-29.250999999999998</c:v>
                </c:pt>
                <c:pt idx="18238">
                  <c:v>-29.248999999999995</c:v>
                </c:pt>
                <c:pt idx="18239">
                  <c:v>-29.246999999999993</c:v>
                </c:pt>
                <c:pt idx="18240">
                  <c:v>-29.244999999999997</c:v>
                </c:pt>
                <c:pt idx="18241">
                  <c:v>-29.242999999999995</c:v>
                </c:pt>
                <c:pt idx="18242">
                  <c:v>-29.240999999999993</c:v>
                </c:pt>
                <c:pt idx="18243">
                  <c:v>-29.238999999999997</c:v>
                </c:pt>
                <c:pt idx="18244">
                  <c:v>-29.236999999999995</c:v>
                </c:pt>
                <c:pt idx="18245">
                  <c:v>-29.234999999999992</c:v>
                </c:pt>
                <c:pt idx="18246">
                  <c:v>-29.232999999999997</c:v>
                </c:pt>
                <c:pt idx="18247">
                  <c:v>-29.230999999999995</c:v>
                </c:pt>
                <c:pt idx="18248">
                  <c:v>-29.228999999999992</c:v>
                </c:pt>
                <c:pt idx="18249">
                  <c:v>-29.226999999999997</c:v>
                </c:pt>
                <c:pt idx="18250">
                  <c:v>-29.224999999999994</c:v>
                </c:pt>
                <c:pt idx="18251">
                  <c:v>-29.222999999999992</c:v>
                </c:pt>
                <c:pt idx="18252">
                  <c:v>-29.220999999999997</c:v>
                </c:pt>
                <c:pt idx="18253">
                  <c:v>-29.218999999999994</c:v>
                </c:pt>
                <c:pt idx="18254">
                  <c:v>-29.216999999999992</c:v>
                </c:pt>
                <c:pt idx="18255">
                  <c:v>-29.214999999999996</c:v>
                </c:pt>
                <c:pt idx="18256">
                  <c:v>-29.212999999999994</c:v>
                </c:pt>
                <c:pt idx="18257">
                  <c:v>-29.210999999999991</c:v>
                </c:pt>
                <c:pt idx="18258">
                  <c:v>-29.208999999999996</c:v>
                </c:pt>
                <c:pt idx="18259">
                  <c:v>-29.206999999999994</c:v>
                </c:pt>
                <c:pt idx="18260">
                  <c:v>-29.204999999999991</c:v>
                </c:pt>
                <c:pt idx="18261">
                  <c:v>-29.202999999999996</c:v>
                </c:pt>
                <c:pt idx="18262">
                  <c:v>-29.200999999999993</c:v>
                </c:pt>
                <c:pt idx="18263">
                  <c:v>-29.198999999999991</c:v>
                </c:pt>
                <c:pt idx="18264">
                  <c:v>-29.196999999999996</c:v>
                </c:pt>
                <c:pt idx="18265">
                  <c:v>-29.194999999999993</c:v>
                </c:pt>
                <c:pt idx="18266">
                  <c:v>-29.192999999999998</c:v>
                </c:pt>
                <c:pt idx="18267">
                  <c:v>-29.190999999999995</c:v>
                </c:pt>
                <c:pt idx="18268">
                  <c:v>-29.188999999999993</c:v>
                </c:pt>
                <c:pt idx="18269">
                  <c:v>-29.186999999999998</c:v>
                </c:pt>
                <c:pt idx="18270">
                  <c:v>-29.184999999999995</c:v>
                </c:pt>
                <c:pt idx="18271">
                  <c:v>-29.182999999999993</c:v>
                </c:pt>
                <c:pt idx="18272">
                  <c:v>-29.180999999999997</c:v>
                </c:pt>
                <c:pt idx="18273">
                  <c:v>-29.178999999999995</c:v>
                </c:pt>
                <c:pt idx="18274">
                  <c:v>-29.176999999999992</c:v>
                </c:pt>
                <c:pt idx="18275">
                  <c:v>-29.174999999999997</c:v>
                </c:pt>
                <c:pt idx="18276">
                  <c:v>-29.172999999999995</c:v>
                </c:pt>
                <c:pt idx="18277">
                  <c:v>-29.170999999999992</c:v>
                </c:pt>
                <c:pt idx="18278">
                  <c:v>-29.168999999999997</c:v>
                </c:pt>
                <c:pt idx="18279">
                  <c:v>-29.166999999999994</c:v>
                </c:pt>
                <c:pt idx="18280">
                  <c:v>-29.164999999999992</c:v>
                </c:pt>
                <c:pt idx="18281">
                  <c:v>-29.162999999999997</c:v>
                </c:pt>
                <c:pt idx="18282">
                  <c:v>-29.160999999999994</c:v>
                </c:pt>
                <c:pt idx="18283">
                  <c:v>-29.158999999999992</c:v>
                </c:pt>
                <c:pt idx="18284">
                  <c:v>-29.156999999999996</c:v>
                </c:pt>
                <c:pt idx="18285">
                  <c:v>-29.154999999999994</c:v>
                </c:pt>
                <c:pt idx="18286">
                  <c:v>-29.152999999999992</c:v>
                </c:pt>
                <c:pt idx="18287">
                  <c:v>-29.150999999999996</c:v>
                </c:pt>
                <c:pt idx="18288">
                  <c:v>-29.148999999999994</c:v>
                </c:pt>
                <c:pt idx="18289">
                  <c:v>-29.146999999999991</c:v>
                </c:pt>
                <c:pt idx="18290">
                  <c:v>-29.144999999999996</c:v>
                </c:pt>
                <c:pt idx="18291">
                  <c:v>-29.142999999999994</c:v>
                </c:pt>
                <c:pt idx="18292">
                  <c:v>-29.140999999999991</c:v>
                </c:pt>
                <c:pt idx="18293">
                  <c:v>-29.138999999999996</c:v>
                </c:pt>
                <c:pt idx="18294">
                  <c:v>-29.136999999999993</c:v>
                </c:pt>
                <c:pt idx="18295">
                  <c:v>-29.134999999999991</c:v>
                </c:pt>
                <c:pt idx="18296">
                  <c:v>-29.132999999999996</c:v>
                </c:pt>
                <c:pt idx="18297">
                  <c:v>-29.130999999999993</c:v>
                </c:pt>
                <c:pt idx="18298">
                  <c:v>-29.128999999999998</c:v>
                </c:pt>
                <c:pt idx="18299">
                  <c:v>-29.126999999999995</c:v>
                </c:pt>
                <c:pt idx="18300">
                  <c:v>-29.124999999999993</c:v>
                </c:pt>
                <c:pt idx="18301">
                  <c:v>-29.122999999999998</c:v>
                </c:pt>
                <c:pt idx="18302">
                  <c:v>-29.120999999999995</c:v>
                </c:pt>
                <c:pt idx="18303">
                  <c:v>-29.118999999999993</c:v>
                </c:pt>
                <c:pt idx="18304">
                  <c:v>-29.116999999999997</c:v>
                </c:pt>
                <c:pt idx="18305">
                  <c:v>-29.114999999999995</c:v>
                </c:pt>
                <c:pt idx="18306">
                  <c:v>-29.112999999999992</c:v>
                </c:pt>
                <c:pt idx="18307">
                  <c:v>-29.110999999999997</c:v>
                </c:pt>
                <c:pt idx="18308">
                  <c:v>-29.108999999999995</c:v>
                </c:pt>
                <c:pt idx="18309">
                  <c:v>-29.106999999999992</c:v>
                </c:pt>
                <c:pt idx="18310">
                  <c:v>-29.104999999999997</c:v>
                </c:pt>
                <c:pt idx="18311">
                  <c:v>-29.102999999999994</c:v>
                </c:pt>
                <c:pt idx="18312">
                  <c:v>-29.100999999999992</c:v>
                </c:pt>
                <c:pt idx="18313">
                  <c:v>-29.098999999999997</c:v>
                </c:pt>
                <c:pt idx="18314">
                  <c:v>-29.096999999999994</c:v>
                </c:pt>
                <c:pt idx="18315">
                  <c:v>-29.094999999999992</c:v>
                </c:pt>
                <c:pt idx="18316">
                  <c:v>-29.092999999999996</c:v>
                </c:pt>
                <c:pt idx="18317">
                  <c:v>-29.090999999999994</c:v>
                </c:pt>
                <c:pt idx="18318">
                  <c:v>-29.088999999999992</c:v>
                </c:pt>
                <c:pt idx="18319">
                  <c:v>-29.086999999999996</c:v>
                </c:pt>
                <c:pt idx="18320">
                  <c:v>-29.084999999999994</c:v>
                </c:pt>
                <c:pt idx="18321">
                  <c:v>-29.082999999999991</c:v>
                </c:pt>
                <c:pt idx="18322">
                  <c:v>-29.080999999999996</c:v>
                </c:pt>
                <c:pt idx="18323">
                  <c:v>-29.078999999999994</c:v>
                </c:pt>
                <c:pt idx="18324">
                  <c:v>-29.076999999999991</c:v>
                </c:pt>
                <c:pt idx="18325">
                  <c:v>-29.074999999999996</c:v>
                </c:pt>
                <c:pt idx="18326">
                  <c:v>-29.072999999999993</c:v>
                </c:pt>
                <c:pt idx="18327">
                  <c:v>-29.070999999999991</c:v>
                </c:pt>
                <c:pt idx="18328">
                  <c:v>-29.068999999999996</c:v>
                </c:pt>
                <c:pt idx="18329">
                  <c:v>-29.066999999999993</c:v>
                </c:pt>
                <c:pt idx="18330">
                  <c:v>-29.064999999999998</c:v>
                </c:pt>
                <c:pt idx="18331">
                  <c:v>-29.062999999999995</c:v>
                </c:pt>
                <c:pt idx="18332">
                  <c:v>-29.060999999999993</c:v>
                </c:pt>
                <c:pt idx="18333">
                  <c:v>-29.058999999999997</c:v>
                </c:pt>
                <c:pt idx="18334">
                  <c:v>-29.056999999999995</c:v>
                </c:pt>
                <c:pt idx="18335">
                  <c:v>-29.054999999999993</c:v>
                </c:pt>
                <c:pt idx="18336">
                  <c:v>-29.052999999999997</c:v>
                </c:pt>
                <c:pt idx="18337">
                  <c:v>-29.050999999999995</c:v>
                </c:pt>
                <c:pt idx="18338">
                  <c:v>-29.048999999999992</c:v>
                </c:pt>
                <c:pt idx="18339">
                  <c:v>-29.046999999999997</c:v>
                </c:pt>
                <c:pt idx="18340">
                  <c:v>-29.044999999999995</c:v>
                </c:pt>
                <c:pt idx="18341">
                  <c:v>-29.042999999999992</c:v>
                </c:pt>
                <c:pt idx="18342">
                  <c:v>-29.040999999999997</c:v>
                </c:pt>
                <c:pt idx="18343">
                  <c:v>-29.038999999999994</c:v>
                </c:pt>
                <c:pt idx="18344">
                  <c:v>-29.036999999999992</c:v>
                </c:pt>
                <c:pt idx="18345">
                  <c:v>-29.034999999999997</c:v>
                </c:pt>
                <c:pt idx="18346">
                  <c:v>-29.032999999999994</c:v>
                </c:pt>
                <c:pt idx="18347">
                  <c:v>-29.030999999999992</c:v>
                </c:pt>
                <c:pt idx="18348">
                  <c:v>-29.028999999999996</c:v>
                </c:pt>
                <c:pt idx="18349">
                  <c:v>-29.026999999999994</c:v>
                </c:pt>
                <c:pt idx="18350">
                  <c:v>-29.024999999999991</c:v>
                </c:pt>
                <c:pt idx="18351">
                  <c:v>-29.022999999999996</c:v>
                </c:pt>
                <c:pt idx="18352">
                  <c:v>-29.020999999999994</c:v>
                </c:pt>
                <c:pt idx="18353">
                  <c:v>-29.018999999999991</c:v>
                </c:pt>
                <c:pt idx="18354">
                  <c:v>-29.016999999999996</c:v>
                </c:pt>
                <c:pt idx="18355">
                  <c:v>-29.014999999999993</c:v>
                </c:pt>
                <c:pt idx="18356">
                  <c:v>-29.012999999999991</c:v>
                </c:pt>
                <c:pt idx="18357">
                  <c:v>-29.010999999999996</c:v>
                </c:pt>
                <c:pt idx="18358">
                  <c:v>-29.008999999999993</c:v>
                </c:pt>
                <c:pt idx="18359">
                  <c:v>-29.006999999999991</c:v>
                </c:pt>
                <c:pt idx="18360">
                  <c:v>-29.004999999999995</c:v>
                </c:pt>
                <c:pt idx="18361">
                  <c:v>-29.002999999999993</c:v>
                </c:pt>
                <c:pt idx="18362">
                  <c:v>-29.000999999999998</c:v>
                </c:pt>
                <c:pt idx="18363">
                  <c:v>-28.998999999999995</c:v>
                </c:pt>
                <c:pt idx="18364">
                  <c:v>-28.996999999999993</c:v>
                </c:pt>
                <c:pt idx="18365">
                  <c:v>-28.994999999999997</c:v>
                </c:pt>
                <c:pt idx="18366">
                  <c:v>-28.992999999999995</c:v>
                </c:pt>
                <c:pt idx="18367">
                  <c:v>-28.990999999999993</c:v>
                </c:pt>
                <c:pt idx="18368">
                  <c:v>-28.988999999999997</c:v>
                </c:pt>
                <c:pt idx="18369">
                  <c:v>-28.986999999999995</c:v>
                </c:pt>
                <c:pt idx="18370">
                  <c:v>-28.984999999999992</c:v>
                </c:pt>
                <c:pt idx="18371">
                  <c:v>-28.982999999999997</c:v>
                </c:pt>
                <c:pt idx="18372">
                  <c:v>-28.980999999999995</c:v>
                </c:pt>
                <c:pt idx="18373">
                  <c:v>-28.978999999999992</c:v>
                </c:pt>
                <c:pt idx="18374">
                  <c:v>-28.976999999999997</c:v>
                </c:pt>
                <c:pt idx="18375">
                  <c:v>-28.974999999999994</c:v>
                </c:pt>
                <c:pt idx="18376">
                  <c:v>-28.972999999999992</c:v>
                </c:pt>
                <c:pt idx="18377">
                  <c:v>-28.970999999999997</c:v>
                </c:pt>
                <c:pt idx="18378">
                  <c:v>-28.968999999999994</c:v>
                </c:pt>
                <c:pt idx="18379">
                  <c:v>-28.966999999999992</c:v>
                </c:pt>
                <c:pt idx="18380">
                  <c:v>-28.964999999999996</c:v>
                </c:pt>
                <c:pt idx="18381">
                  <c:v>-28.962999999999994</c:v>
                </c:pt>
                <c:pt idx="18382">
                  <c:v>-28.960999999999991</c:v>
                </c:pt>
                <c:pt idx="18383">
                  <c:v>-28.958999999999996</c:v>
                </c:pt>
                <c:pt idx="18384">
                  <c:v>-28.956999999999994</c:v>
                </c:pt>
                <c:pt idx="18385">
                  <c:v>-28.954999999999991</c:v>
                </c:pt>
                <c:pt idx="18386">
                  <c:v>-28.952999999999996</c:v>
                </c:pt>
                <c:pt idx="18387">
                  <c:v>-28.950999999999993</c:v>
                </c:pt>
                <c:pt idx="18388">
                  <c:v>-28.948999999999991</c:v>
                </c:pt>
                <c:pt idx="18389">
                  <c:v>-28.946999999999996</c:v>
                </c:pt>
                <c:pt idx="18390">
                  <c:v>-28.944999999999993</c:v>
                </c:pt>
                <c:pt idx="18391">
                  <c:v>-28.942999999999998</c:v>
                </c:pt>
                <c:pt idx="18392">
                  <c:v>-28.940999999999995</c:v>
                </c:pt>
                <c:pt idx="18393">
                  <c:v>-28.938999999999993</c:v>
                </c:pt>
                <c:pt idx="18394">
                  <c:v>-28.936999999999998</c:v>
                </c:pt>
                <c:pt idx="18395">
                  <c:v>-28.934999999999995</c:v>
                </c:pt>
                <c:pt idx="18396">
                  <c:v>-28.932999999999993</c:v>
                </c:pt>
                <c:pt idx="18397">
                  <c:v>-28.930999999999997</c:v>
                </c:pt>
                <c:pt idx="18398">
                  <c:v>-28.928999999999995</c:v>
                </c:pt>
                <c:pt idx="18399">
                  <c:v>-28.926999999999992</c:v>
                </c:pt>
                <c:pt idx="18400">
                  <c:v>-28.924999999999997</c:v>
                </c:pt>
                <c:pt idx="18401">
                  <c:v>-28.922999999999995</c:v>
                </c:pt>
                <c:pt idx="18402">
                  <c:v>-28.920999999999992</c:v>
                </c:pt>
                <c:pt idx="18403">
                  <c:v>-28.918999999999997</c:v>
                </c:pt>
                <c:pt idx="18404">
                  <c:v>-28.916999999999994</c:v>
                </c:pt>
                <c:pt idx="18405">
                  <c:v>-28.914999999999992</c:v>
                </c:pt>
                <c:pt idx="18406">
                  <c:v>-28.912999999999997</c:v>
                </c:pt>
                <c:pt idx="18407">
                  <c:v>-28.910999999999994</c:v>
                </c:pt>
                <c:pt idx="18408">
                  <c:v>-28.908999999999992</c:v>
                </c:pt>
                <c:pt idx="18409">
                  <c:v>-28.906999999999996</c:v>
                </c:pt>
                <c:pt idx="18410">
                  <c:v>-28.904999999999994</c:v>
                </c:pt>
                <c:pt idx="18411">
                  <c:v>-28.902999999999992</c:v>
                </c:pt>
                <c:pt idx="18412">
                  <c:v>-28.900999999999996</c:v>
                </c:pt>
                <c:pt idx="18413">
                  <c:v>-28.898999999999994</c:v>
                </c:pt>
                <c:pt idx="18414">
                  <c:v>-28.896999999999991</c:v>
                </c:pt>
                <c:pt idx="18415">
                  <c:v>-28.894999999999996</c:v>
                </c:pt>
                <c:pt idx="18416">
                  <c:v>-28.892999999999994</c:v>
                </c:pt>
                <c:pt idx="18417">
                  <c:v>-28.890999999999991</c:v>
                </c:pt>
                <c:pt idx="18418">
                  <c:v>-28.888999999999996</c:v>
                </c:pt>
                <c:pt idx="18419">
                  <c:v>-28.886999999999993</c:v>
                </c:pt>
                <c:pt idx="18420">
                  <c:v>-28.884999999999991</c:v>
                </c:pt>
                <c:pt idx="18421">
                  <c:v>-28.882999999999996</c:v>
                </c:pt>
                <c:pt idx="18422">
                  <c:v>-28.880999999999993</c:v>
                </c:pt>
                <c:pt idx="18423">
                  <c:v>-28.878999999999998</c:v>
                </c:pt>
                <c:pt idx="18424">
                  <c:v>-28.876999999999995</c:v>
                </c:pt>
                <c:pt idx="18425">
                  <c:v>-28.874999999999993</c:v>
                </c:pt>
                <c:pt idx="18426">
                  <c:v>-28.872999999999998</c:v>
                </c:pt>
                <c:pt idx="18427">
                  <c:v>-28.870999999999995</c:v>
                </c:pt>
                <c:pt idx="18428">
                  <c:v>-28.868999999999993</c:v>
                </c:pt>
                <c:pt idx="18429">
                  <c:v>-28.866999999999997</c:v>
                </c:pt>
                <c:pt idx="18430">
                  <c:v>-28.864999999999995</c:v>
                </c:pt>
                <c:pt idx="18431">
                  <c:v>-28.862999999999992</c:v>
                </c:pt>
                <c:pt idx="18432">
                  <c:v>-28.860999999999997</c:v>
                </c:pt>
                <c:pt idx="18433">
                  <c:v>-28.858999999999995</c:v>
                </c:pt>
                <c:pt idx="18434">
                  <c:v>-28.856999999999992</c:v>
                </c:pt>
                <c:pt idx="18435">
                  <c:v>-28.854999999999997</c:v>
                </c:pt>
                <c:pt idx="18436">
                  <c:v>-28.852999999999994</c:v>
                </c:pt>
                <c:pt idx="18437">
                  <c:v>-28.850999999999992</c:v>
                </c:pt>
                <c:pt idx="18438">
                  <c:v>-28.848999999999997</c:v>
                </c:pt>
                <c:pt idx="18439">
                  <c:v>-28.846999999999994</c:v>
                </c:pt>
                <c:pt idx="18440">
                  <c:v>-28.844999999999992</c:v>
                </c:pt>
                <c:pt idx="18441">
                  <c:v>-28.842999999999996</c:v>
                </c:pt>
                <c:pt idx="18442">
                  <c:v>-28.840999999999994</c:v>
                </c:pt>
                <c:pt idx="18443">
                  <c:v>-28.838999999999992</c:v>
                </c:pt>
                <c:pt idx="18444">
                  <c:v>-28.836999999999996</c:v>
                </c:pt>
                <c:pt idx="18445">
                  <c:v>-28.834999999999994</c:v>
                </c:pt>
                <c:pt idx="18446">
                  <c:v>-28.832999999999991</c:v>
                </c:pt>
                <c:pt idx="18447">
                  <c:v>-28.830999999999996</c:v>
                </c:pt>
                <c:pt idx="18448">
                  <c:v>-28.828999999999994</c:v>
                </c:pt>
                <c:pt idx="18449">
                  <c:v>-28.826999999999991</c:v>
                </c:pt>
                <c:pt idx="18450">
                  <c:v>-28.824999999999996</c:v>
                </c:pt>
                <c:pt idx="18451">
                  <c:v>-28.822999999999993</c:v>
                </c:pt>
                <c:pt idx="18452">
                  <c:v>-28.820999999999991</c:v>
                </c:pt>
                <c:pt idx="18453">
                  <c:v>-28.818999999999996</c:v>
                </c:pt>
                <c:pt idx="18454">
                  <c:v>-28.816999999999993</c:v>
                </c:pt>
                <c:pt idx="18455">
                  <c:v>-28.814999999999998</c:v>
                </c:pt>
                <c:pt idx="18456">
                  <c:v>-28.812999999999995</c:v>
                </c:pt>
                <c:pt idx="18457">
                  <c:v>-28.810999999999993</c:v>
                </c:pt>
                <c:pt idx="18458">
                  <c:v>-28.808999999999997</c:v>
                </c:pt>
                <c:pt idx="18459">
                  <c:v>-28.806999999999995</c:v>
                </c:pt>
                <c:pt idx="18460">
                  <c:v>-28.804999999999993</c:v>
                </c:pt>
                <c:pt idx="18461">
                  <c:v>-28.802999999999997</c:v>
                </c:pt>
                <c:pt idx="18462">
                  <c:v>-28.800999999999995</c:v>
                </c:pt>
                <c:pt idx="18463">
                  <c:v>-28.798999999999992</c:v>
                </c:pt>
                <c:pt idx="18464">
                  <c:v>-28.796999999999997</c:v>
                </c:pt>
                <c:pt idx="18465">
                  <c:v>-28.794999999999995</c:v>
                </c:pt>
                <c:pt idx="18466">
                  <c:v>-28.792999999999992</c:v>
                </c:pt>
                <c:pt idx="18467">
                  <c:v>-28.790999999999997</c:v>
                </c:pt>
                <c:pt idx="18468">
                  <c:v>-28.788999999999994</c:v>
                </c:pt>
                <c:pt idx="18469">
                  <c:v>-28.786999999999992</c:v>
                </c:pt>
                <c:pt idx="18470">
                  <c:v>-28.784999999999997</c:v>
                </c:pt>
                <c:pt idx="18471">
                  <c:v>-28.782999999999994</c:v>
                </c:pt>
                <c:pt idx="18472">
                  <c:v>-28.780999999999992</c:v>
                </c:pt>
                <c:pt idx="18473">
                  <c:v>-28.778999999999996</c:v>
                </c:pt>
                <c:pt idx="18474">
                  <c:v>-28.776999999999994</c:v>
                </c:pt>
                <c:pt idx="18475">
                  <c:v>-28.774999999999991</c:v>
                </c:pt>
                <c:pt idx="18476">
                  <c:v>-28.772999999999996</c:v>
                </c:pt>
                <c:pt idx="18477">
                  <c:v>-28.770999999999994</c:v>
                </c:pt>
                <c:pt idx="18478">
                  <c:v>-28.768999999999991</c:v>
                </c:pt>
                <c:pt idx="18479">
                  <c:v>-28.766999999999996</c:v>
                </c:pt>
                <c:pt idx="18480">
                  <c:v>-28.764999999999993</c:v>
                </c:pt>
                <c:pt idx="18481">
                  <c:v>-28.762999999999991</c:v>
                </c:pt>
                <c:pt idx="18482">
                  <c:v>-28.760999999999996</c:v>
                </c:pt>
                <c:pt idx="18483">
                  <c:v>-28.758999999999993</c:v>
                </c:pt>
                <c:pt idx="18484">
                  <c:v>-28.756999999999991</c:v>
                </c:pt>
                <c:pt idx="18485">
                  <c:v>-28.754999999999995</c:v>
                </c:pt>
                <c:pt idx="18486">
                  <c:v>-28.752999999999993</c:v>
                </c:pt>
                <c:pt idx="18487">
                  <c:v>-28.750999999999998</c:v>
                </c:pt>
                <c:pt idx="18488">
                  <c:v>-28.748999999999995</c:v>
                </c:pt>
                <c:pt idx="18489">
                  <c:v>-28.746999999999993</c:v>
                </c:pt>
                <c:pt idx="18490">
                  <c:v>-28.744999999999997</c:v>
                </c:pt>
                <c:pt idx="18491">
                  <c:v>-28.742999999999995</c:v>
                </c:pt>
                <c:pt idx="18492">
                  <c:v>-28.740999999999993</c:v>
                </c:pt>
                <c:pt idx="18493">
                  <c:v>-28.738999999999997</c:v>
                </c:pt>
                <c:pt idx="18494">
                  <c:v>-28.736999999999995</c:v>
                </c:pt>
                <c:pt idx="18495">
                  <c:v>-28.734999999999992</c:v>
                </c:pt>
                <c:pt idx="18496">
                  <c:v>-28.732999999999997</c:v>
                </c:pt>
                <c:pt idx="18497">
                  <c:v>-28.730999999999995</c:v>
                </c:pt>
                <c:pt idx="18498">
                  <c:v>-28.728999999999992</c:v>
                </c:pt>
                <c:pt idx="18499">
                  <c:v>-28.726999999999997</c:v>
                </c:pt>
                <c:pt idx="18500">
                  <c:v>-28.724999999999994</c:v>
                </c:pt>
                <c:pt idx="18501">
                  <c:v>-28.722999999999992</c:v>
                </c:pt>
                <c:pt idx="18502">
                  <c:v>-28.720999999999997</c:v>
                </c:pt>
                <c:pt idx="18503">
                  <c:v>-28.718999999999994</c:v>
                </c:pt>
                <c:pt idx="18504">
                  <c:v>-28.716999999999992</c:v>
                </c:pt>
                <c:pt idx="18505">
                  <c:v>-28.714999999999996</c:v>
                </c:pt>
                <c:pt idx="18506">
                  <c:v>-28.712999999999994</c:v>
                </c:pt>
                <c:pt idx="18507">
                  <c:v>-28.710999999999991</c:v>
                </c:pt>
                <c:pt idx="18508">
                  <c:v>-28.708999999999996</c:v>
                </c:pt>
                <c:pt idx="18509">
                  <c:v>-28.706999999999994</c:v>
                </c:pt>
                <c:pt idx="18510">
                  <c:v>-28.704999999999991</c:v>
                </c:pt>
                <c:pt idx="18511">
                  <c:v>-28.702999999999996</c:v>
                </c:pt>
                <c:pt idx="18512">
                  <c:v>-28.700999999999993</c:v>
                </c:pt>
                <c:pt idx="18513">
                  <c:v>-28.698999999999991</c:v>
                </c:pt>
                <c:pt idx="18514">
                  <c:v>-28.696999999999996</c:v>
                </c:pt>
                <c:pt idx="18515">
                  <c:v>-28.694999999999993</c:v>
                </c:pt>
                <c:pt idx="18516">
                  <c:v>-28.692999999999998</c:v>
                </c:pt>
                <c:pt idx="18517">
                  <c:v>-28.690999999999995</c:v>
                </c:pt>
                <c:pt idx="18518">
                  <c:v>-28.688999999999993</c:v>
                </c:pt>
                <c:pt idx="18519">
                  <c:v>-28.686999999999998</c:v>
                </c:pt>
                <c:pt idx="18520">
                  <c:v>-28.684999999999995</c:v>
                </c:pt>
                <c:pt idx="18521">
                  <c:v>-28.682999999999993</c:v>
                </c:pt>
                <c:pt idx="18522">
                  <c:v>-28.680999999999997</c:v>
                </c:pt>
                <c:pt idx="18523">
                  <c:v>-28.678999999999995</c:v>
                </c:pt>
                <c:pt idx="18524">
                  <c:v>-28.676999999999992</c:v>
                </c:pt>
                <c:pt idx="18525">
                  <c:v>-28.674999999999997</c:v>
                </c:pt>
                <c:pt idx="18526">
                  <c:v>-28.672999999999995</c:v>
                </c:pt>
                <c:pt idx="18527">
                  <c:v>-28.670999999999992</c:v>
                </c:pt>
                <c:pt idx="18528">
                  <c:v>-28.668999999999997</c:v>
                </c:pt>
                <c:pt idx="18529">
                  <c:v>-28.666999999999994</c:v>
                </c:pt>
                <c:pt idx="18530">
                  <c:v>-28.664999999999992</c:v>
                </c:pt>
                <c:pt idx="18531">
                  <c:v>-28.662999999999997</c:v>
                </c:pt>
                <c:pt idx="18532">
                  <c:v>-28.660999999999994</c:v>
                </c:pt>
                <c:pt idx="18533">
                  <c:v>-28.658999999999992</c:v>
                </c:pt>
                <c:pt idx="18534">
                  <c:v>-28.656999999999996</c:v>
                </c:pt>
                <c:pt idx="18535">
                  <c:v>-28.654999999999994</c:v>
                </c:pt>
                <c:pt idx="18536">
                  <c:v>-28.652999999999992</c:v>
                </c:pt>
                <c:pt idx="18537">
                  <c:v>-28.650999999999996</c:v>
                </c:pt>
                <c:pt idx="18538">
                  <c:v>-28.648999999999994</c:v>
                </c:pt>
                <c:pt idx="18539">
                  <c:v>-28.646999999999991</c:v>
                </c:pt>
                <c:pt idx="18540">
                  <c:v>-28.644999999999996</c:v>
                </c:pt>
                <c:pt idx="18541">
                  <c:v>-28.642999999999994</c:v>
                </c:pt>
                <c:pt idx="18542">
                  <c:v>-28.640999999999991</c:v>
                </c:pt>
                <c:pt idx="18543">
                  <c:v>-28.638999999999996</c:v>
                </c:pt>
                <c:pt idx="18544">
                  <c:v>-28.636999999999993</c:v>
                </c:pt>
                <c:pt idx="18545">
                  <c:v>-28.634999999999991</c:v>
                </c:pt>
                <c:pt idx="18546">
                  <c:v>-28.632999999999996</c:v>
                </c:pt>
                <c:pt idx="18547">
                  <c:v>-28.630999999999993</c:v>
                </c:pt>
                <c:pt idx="18548">
                  <c:v>-28.628999999999998</c:v>
                </c:pt>
                <c:pt idx="18549">
                  <c:v>-28.626999999999995</c:v>
                </c:pt>
                <c:pt idx="18550">
                  <c:v>-28.624999999999993</c:v>
                </c:pt>
                <c:pt idx="18551">
                  <c:v>-28.622999999999998</c:v>
                </c:pt>
                <c:pt idx="18552">
                  <c:v>-28.620999999999995</c:v>
                </c:pt>
                <c:pt idx="18553">
                  <c:v>-28.618999999999993</c:v>
                </c:pt>
                <c:pt idx="18554">
                  <c:v>-28.616999999999997</c:v>
                </c:pt>
                <c:pt idx="18555">
                  <c:v>-28.614999999999995</c:v>
                </c:pt>
                <c:pt idx="18556">
                  <c:v>-28.612999999999992</c:v>
                </c:pt>
                <c:pt idx="18557">
                  <c:v>-28.610999999999997</c:v>
                </c:pt>
                <c:pt idx="18558">
                  <c:v>-28.608999999999995</c:v>
                </c:pt>
                <c:pt idx="18559">
                  <c:v>-28.606999999999992</c:v>
                </c:pt>
                <c:pt idx="18560">
                  <c:v>-28.604999999999997</c:v>
                </c:pt>
                <c:pt idx="18561">
                  <c:v>-28.602999999999994</c:v>
                </c:pt>
                <c:pt idx="18562">
                  <c:v>-28.600999999999992</c:v>
                </c:pt>
                <c:pt idx="18563">
                  <c:v>-28.598999999999997</c:v>
                </c:pt>
                <c:pt idx="18564">
                  <c:v>-28.596999999999994</c:v>
                </c:pt>
                <c:pt idx="18565">
                  <c:v>-28.594999999999992</c:v>
                </c:pt>
                <c:pt idx="18566">
                  <c:v>-28.592999999999996</c:v>
                </c:pt>
                <c:pt idx="18567">
                  <c:v>-28.590999999999994</c:v>
                </c:pt>
                <c:pt idx="18568">
                  <c:v>-28.588999999999992</c:v>
                </c:pt>
                <c:pt idx="18569">
                  <c:v>-28.586999999999996</c:v>
                </c:pt>
                <c:pt idx="18570">
                  <c:v>-28.584999999999994</c:v>
                </c:pt>
                <c:pt idx="18571">
                  <c:v>-28.582999999999991</c:v>
                </c:pt>
                <c:pt idx="18572">
                  <c:v>-28.580999999999996</c:v>
                </c:pt>
                <c:pt idx="18573">
                  <c:v>-28.578999999999994</c:v>
                </c:pt>
                <c:pt idx="18574">
                  <c:v>-28.576999999999991</c:v>
                </c:pt>
                <c:pt idx="18575">
                  <c:v>-28.574999999999996</c:v>
                </c:pt>
                <c:pt idx="18576">
                  <c:v>-28.572999999999993</c:v>
                </c:pt>
                <c:pt idx="18577">
                  <c:v>-28.570999999999991</c:v>
                </c:pt>
                <c:pt idx="18578">
                  <c:v>-28.568999999999996</c:v>
                </c:pt>
                <c:pt idx="18579">
                  <c:v>-28.566999999999993</c:v>
                </c:pt>
                <c:pt idx="18580">
                  <c:v>-28.564999999999998</c:v>
                </c:pt>
                <c:pt idx="18581">
                  <c:v>-28.562999999999995</c:v>
                </c:pt>
                <c:pt idx="18582">
                  <c:v>-28.560999999999993</c:v>
                </c:pt>
                <c:pt idx="18583">
                  <c:v>-28.558999999999997</c:v>
                </c:pt>
                <c:pt idx="18584">
                  <c:v>-28.556999999999995</c:v>
                </c:pt>
                <c:pt idx="18585">
                  <c:v>-28.554999999999993</c:v>
                </c:pt>
                <c:pt idx="18586">
                  <c:v>-28.552999999999997</c:v>
                </c:pt>
                <c:pt idx="18587">
                  <c:v>-28.550999999999995</c:v>
                </c:pt>
                <c:pt idx="18588">
                  <c:v>-28.548999999999992</c:v>
                </c:pt>
                <c:pt idx="18589">
                  <c:v>-28.546999999999997</c:v>
                </c:pt>
                <c:pt idx="18590">
                  <c:v>-28.544999999999995</c:v>
                </c:pt>
                <c:pt idx="18591">
                  <c:v>-28.542999999999992</c:v>
                </c:pt>
                <c:pt idx="18592">
                  <c:v>-28.540999999999997</c:v>
                </c:pt>
                <c:pt idx="18593">
                  <c:v>-28.538999999999994</c:v>
                </c:pt>
                <c:pt idx="18594">
                  <c:v>-28.536999999999992</c:v>
                </c:pt>
                <c:pt idx="18595">
                  <c:v>-28.534999999999997</c:v>
                </c:pt>
                <c:pt idx="18596">
                  <c:v>-28.532999999999994</c:v>
                </c:pt>
                <c:pt idx="18597">
                  <c:v>-28.530999999999992</c:v>
                </c:pt>
                <c:pt idx="18598">
                  <c:v>-28.528999999999996</c:v>
                </c:pt>
                <c:pt idx="18599">
                  <c:v>-28.526999999999994</c:v>
                </c:pt>
                <c:pt idx="18600">
                  <c:v>-28.524999999999991</c:v>
                </c:pt>
                <c:pt idx="18601">
                  <c:v>-28.522999999999996</c:v>
                </c:pt>
                <c:pt idx="18602">
                  <c:v>-28.520999999999994</c:v>
                </c:pt>
                <c:pt idx="18603">
                  <c:v>-28.518999999999991</c:v>
                </c:pt>
                <c:pt idx="18604">
                  <c:v>-28.516999999999996</c:v>
                </c:pt>
                <c:pt idx="18605">
                  <c:v>-28.514999999999993</c:v>
                </c:pt>
                <c:pt idx="18606">
                  <c:v>-28.512999999999991</c:v>
                </c:pt>
                <c:pt idx="18607">
                  <c:v>-28.510999999999996</c:v>
                </c:pt>
                <c:pt idx="18608">
                  <c:v>-28.508999999999993</c:v>
                </c:pt>
                <c:pt idx="18609">
                  <c:v>-28.506999999999991</c:v>
                </c:pt>
                <c:pt idx="18610">
                  <c:v>-28.504999999999995</c:v>
                </c:pt>
                <c:pt idx="18611">
                  <c:v>-28.502999999999993</c:v>
                </c:pt>
                <c:pt idx="18612">
                  <c:v>-28.500999999999998</c:v>
                </c:pt>
                <c:pt idx="18613">
                  <c:v>-28.498999999999995</c:v>
                </c:pt>
                <c:pt idx="18614">
                  <c:v>-28.496999999999993</c:v>
                </c:pt>
                <c:pt idx="18615">
                  <c:v>-28.494999999999997</c:v>
                </c:pt>
                <c:pt idx="18616">
                  <c:v>-28.492999999999995</c:v>
                </c:pt>
                <c:pt idx="18617">
                  <c:v>-28.490999999999993</c:v>
                </c:pt>
                <c:pt idx="18618">
                  <c:v>-28.488999999999997</c:v>
                </c:pt>
                <c:pt idx="18619">
                  <c:v>-28.486999999999995</c:v>
                </c:pt>
                <c:pt idx="18620">
                  <c:v>-28.484999999999992</c:v>
                </c:pt>
                <c:pt idx="18621">
                  <c:v>-28.482999999999997</c:v>
                </c:pt>
                <c:pt idx="18622">
                  <c:v>-28.480999999999995</c:v>
                </c:pt>
                <c:pt idx="18623">
                  <c:v>-28.478999999999992</c:v>
                </c:pt>
                <c:pt idx="18624">
                  <c:v>-28.476999999999997</c:v>
                </c:pt>
                <c:pt idx="18625">
                  <c:v>-28.474999999999994</c:v>
                </c:pt>
                <c:pt idx="18626">
                  <c:v>-28.472999999999992</c:v>
                </c:pt>
                <c:pt idx="18627">
                  <c:v>-28.470999999999997</c:v>
                </c:pt>
                <c:pt idx="18628">
                  <c:v>-28.468999999999994</c:v>
                </c:pt>
                <c:pt idx="18629">
                  <c:v>-28.466999999999992</c:v>
                </c:pt>
                <c:pt idx="18630">
                  <c:v>-28.464999999999996</c:v>
                </c:pt>
                <c:pt idx="18631">
                  <c:v>-28.462999999999994</c:v>
                </c:pt>
                <c:pt idx="18632">
                  <c:v>-28.460999999999991</c:v>
                </c:pt>
                <c:pt idx="18633">
                  <c:v>-28.458999999999996</c:v>
                </c:pt>
                <c:pt idx="18634">
                  <c:v>-28.456999999999994</c:v>
                </c:pt>
                <c:pt idx="18635">
                  <c:v>-28.454999999999991</c:v>
                </c:pt>
                <c:pt idx="18636">
                  <c:v>-28.452999999999996</c:v>
                </c:pt>
                <c:pt idx="18637">
                  <c:v>-28.450999999999993</c:v>
                </c:pt>
                <c:pt idx="18638">
                  <c:v>-28.448999999999991</c:v>
                </c:pt>
                <c:pt idx="18639">
                  <c:v>-28.446999999999996</c:v>
                </c:pt>
                <c:pt idx="18640">
                  <c:v>-28.444999999999993</c:v>
                </c:pt>
                <c:pt idx="18641">
                  <c:v>-28.442999999999998</c:v>
                </c:pt>
                <c:pt idx="18642">
                  <c:v>-28.440999999999995</c:v>
                </c:pt>
                <c:pt idx="18643">
                  <c:v>-28.438999999999993</c:v>
                </c:pt>
                <c:pt idx="18644">
                  <c:v>-28.436999999999998</c:v>
                </c:pt>
                <c:pt idx="18645">
                  <c:v>-28.434999999999995</c:v>
                </c:pt>
                <c:pt idx="18646">
                  <c:v>-28.432999999999993</c:v>
                </c:pt>
                <c:pt idx="18647">
                  <c:v>-28.430999999999997</c:v>
                </c:pt>
                <c:pt idx="18648">
                  <c:v>-28.428999999999995</c:v>
                </c:pt>
                <c:pt idx="18649">
                  <c:v>-28.426999999999992</c:v>
                </c:pt>
                <c:pt idx="18650">
                  <c:v>-28.424999999999997</c:v>
                </c:pt>
                <c:pt idx="18651">
                  <c:v>-28.422999999999995</c:v>
                </c:pt>
                <c:pt idx="18652">
                  <c:v>-28.420999999999992</c:v>
                </c:pt>
                <c:pt idx="18653">
                  <c:v>-28.418999999999997</c:v>
                </c:pt>
                <c:pt idx="18654">
                  <c:v>-28.416999999999994</c:v>
                </c:pt>
                <c:pt idx="18655">
                  <c:v>-28.414999999999992</c:v>
                </c:pt>
                <c:pt idx="18656">
                  <c:v>-28.412999999999997</c:v>
                </c:pt>
                <c:pt idx="18657">
                  <c:v>-28.410999999999994</c:v>
                </c:pt>
                <c:pt idx="18658">
                  <c:v>-28.408999999999992</c:v>
                </c:pt>
                <c:pt idx="18659">
                  <c:v>-28.406999999999996</c:v>
                </c:pt>
                <c:pt idx="18660">
                  <c:v>-28.404999999999994</c:v>
                </c:pt>
                <c:pt idx="18661">
                  <c:v>-28.402999999999992</c:v>
                </c:pt>
                <c:pt idx="18662">
                  <c:v>-28.400999999999996</c:v>
                </c:pt>
                <c:pt idx="18663">
                  <c:v>-28.398999999999994</c:v>
                </c:pt>
                <c:pt idx="18664">
                  <c:v>-28.396999999999991</c:v>
                </c:pt>
                <c:pt idx="18665">
                  <c:v>-28.394999999999996</c:v>
                </c:pt>
                <c:pt idx="18666">
                  <c:v>-28.392999999999994</c:v>
                </c:pt>
                <c:pt idx="18667">
                  <c:v>-28.390999999999991</c:v>
                </c:pt>
                <c:pt idx="18668">
                  <c:v>-28.388999999999996</c:v>
                </c:pt>
                <c:pt idx="18669">
                  <c:v>-28.386999999999993</c:v>
                </c:pt>
                <c:pt idx="18670">
                  <c:v>-28.384999999999991</c:v>
                </c:pt>
                <c:pt idx="18671">
                  <c:v>-28.382999999999996</c:v>
                </c:pt>
                <c:pt idx="18672">
                  <c:v>-28.380999999999993</c:v>
                </c:pt>
                <c:pt idx="18673">
                  <c:v>-28.378999999999998</c:v>
                </c:pt>
                <c:pt idx="18674">
                  <c:v>-28.376999999999995</c:v>
                </c:pt>
                <c:pt idx="18675">
                  <c:v>-28.374999999999993</c:v>
                </c:pt>
                <c:pt idx="18676">
                  <c:v>-28.372999999999998</c:v>
                </c:pt>
                <c:pt idx="18677">
                  <c:v>-28.370999999999995</c:v>
                </c:pt>
                <c:pt idx="18678">
                  <c:v>-28.368999999999993</c:v>
                </c:pt>
                <c:pt idx="18679">
                  <c:v>-28.366999999999997</c:v>
                </c:pt>
                <c:pt idx="18680">
                  <c:v>-28.364999999999995</c:v>
                </c:pt>
                <c:pt idx="18681">
                  <c:v>-28.362999999999992</c:v>
                </c:pt>
                <c:pt idx="18682">
                  <c:v>-28.360999999999997</c:v>
                </c:pt>
                <c:pt idx="18683">
                  <c:v>-28.358999999999995</c:v>
                </c:pt>
                <c:pt idx="18684">
                  <c:v>-28.356999999999992</c:v>
                </c:pt>
                <c:pt idx="18685">
                  <c:v>-28.354999999999997</c:v>
                </c:pt>
                <c:pt idx="18686">
                  <c:v>-28.352999999999994</c:v>
                </c:pt>
                <c:pt idx="18687">
                  <c:v>-28.350999999999992</c:v>
                </c:pt>
                <c:pt idx="18688">
                  <c:v>-28.348999999999997</c:v>
                </c:pt>
                <c:pt idx="18689">
                  <c:v>-28.346999999999994</c:v>
                </c:pt>
                <c:pt idx="18690">
                  <c:v>-28.344999999999992</c:v>
                </c:pt>
                <c:pt idx="18691">
                  <c:v>-28.342999999999996</c:v>
                </c:pt>
                <c:pt idx="18692">
                  <c:v>-28.340999999999994</c:v>
                </c:pt>
                <c:pt idx="18693">
                  <c:v>-28.338999999999992</c:v>
                </c:pt>
                <c:pt idx="18694">
                  <c:v>-28.336999999999996</c:v>
                </c:pt>
                <c:pt idx="18695">
                  <c:v>-28.334999999999994</c:v>
                </c:pt>
                <c:pt idx="18696">
                  <c:v>-28.332999999999991</c:v>
                </c:pt>
                <c:pt idx="18697">
                  <c:v>-28.330999999999996</c:v>
                </c:pt>
                <c:pt idx="18698">
                  <c:v>-28.328999999999994</c:v>
                </c:pt>
                <c:pt idx="18699">
                  <c:v>-28.326999999999991</c:v>
                </c:pt>
                <c:pt idx="18700">
                  <c:v>-28.324999999999996</c:v>
                </c:pt>
                <c:pt idx="18701">
                  <c:v>-28.322999999999993</c:v>
                </c:pt>
                <c:pt idx="18702">
                  <c:v>-28.320999999999991</c:v>
                </c:pt>
                <c:pt idx="18703">
                  <c:v>-28.318999999999996</c:v>
                </c:pt>
                <c:pt idx="18704">
                  <c:v>-28.316999999999993</c:v>
                </c:pt>
                <c:pt idx="18705">
                  <c:v>-28.314999999999998</c:v>
                </c:pt>
                <c:pt idx="18706">
                  <c:v>-28.312999999999995</c:v>
                </c:pt>
                <c:pt idx="18707">
                  <c:v>-28.310999999999993</c:v>
                </c:pt>
                <c:pt idx="18708">
                  <c:v>-28.308999999999997</c:v>
                </c:pt>
                <c:pt idx="18709">
                  <c:v>-28.306999999999995</c:v>
                </c:pt>
                <c:pt idx="18710">
                  <c:v>-28.304999999999993</c:v>
                </c:pt>
                <c:pt idx="18711">
                  <c:v>-28.302999999999997</c:v>
                </c:pt>
                <c:pt idx="18712">
                  <c:v>-28.300999999999995</c:v>
                </c:pt>
                <c:pt idx="18713">
                  <c:v>-28.298999999999992</c:v>
                </c:pt>
                <c:pt idx="18714">
                  <c:v>-28.296999999999997</c:v>
                </c:pt>
                <c:pt idx="18715">
                  <c:v>-28.294999999999995</c:v>
                </c:pt>
                <c:pt idx="18716">
                  <c:v>-28.292999999999992</c:v>
                </c:pt>
                <c:pt idx="18717">
                  <c:v>-28.290999999999997</c:v>
                </c:pt>
                <c:pt idx="18718">
                  <c:v>-28.288999999999994</c:v>
                </c:pt>
                <c:pt idx="18719">
                  <c:v>-28.286999999999992</c:v>
                </c:pt>
                <c:pt idx="18720">
                  <c:v>-28.284999999999997</c:v>
                </c:pt>
                <c:pt idx="18721">
                  <c:v>-28.282999999999994</c:v>
                </c:pt>
                <c:pt idx="18722">
                  <c:v>-28.280999999999992</c:v>
                </c:pt>
                <c:pt idx="18723">
                  <c:v>-28.278999999999996</c:v>
                </c:pt>
                <c:pt idx="18724">
                  <c:v>-28.276999999999994</c:v>
                </c:pt>
                <c:pt idx="18725">
                  <c:v>-28.274999999999991</c:v>
                </c:pt>
                <c:pt idx="18726">
                  <c:v>-28.272999999999996</c:v>
                </c:pt>
                <c:pt idx="18727">
                  <c:v>-28.270999999999994</c:v>
                </c:pt>
                <c:pt idx="18728">
                  <c:v>-28.268999999999991</c:v>
                </c:pt>
                <c:pt idx="18729">
                  <c:v>-28.266999999999996</c:v>
                </c:pt>
                <c:pt idx="18730">
                  <c:v>-28.264999999999993</c:v>
                </c:pt>
                <c:pt idx="18731">
                  <c:v>-28.262999999999991</c:v>
                </c:pt>
                <c:pt idx="18732">
                  <c:v>-28.260999999999996</c:v>
                </c:pt>
                <c:pt idx="18733">
                  <c:v>-28.258999999999993</c:v>
                </c:pt>
                <c:pt idx="18734">
                  <c:v>-28.256999999999991</c:v>
                </c:pt>
                <c:pt idx="18735">
                  <c:v>-28.254999999999995</c:v>
                </c:pt>
                <c:pt idx="18736">
                  <c:v>-28.252999999999993</c:v>
                </c:pt>
                <c:pt idx="18737">
                  <c:v>-28.250999999999998</c:v>
                </c:pt>
                <c:pt idx="18738">
                  <c:v>-28.248999999999995</c:v>
                </c:pt>
                <c:pt idx="18739">
                  <c:v>-28.246999999999993</c:v>
                </c:pt>
                <c:pt idx="18740">
                  <c:v>-28.244999999999997</c:v>
                </c:pt>
                <c:pt idx="18741">
                  <c:v>-28.242999999999995</c:v>
                </c:pt>
                <c:pt idx="18742">
                  <c:v>-28.240999999999993</c:v>
                </c:pt>
                <c:pt idx="18743">
                  <c:v>-28.238999999999997</c:v>
                </c:pt>
                <c:pt idx="18744">
                  <c:v>-28.236999999999995</c:v>
                </c:pt>
                <c:pt idx="18745">
                  <c:v>-28.234999999999992</c:v>
                </c:pt>
                <c:pt idx="18746">
                  <c:v>-28.232999999999997</c:v>
                </c:pt>
                <c:pt idx="18747">
                  <c:v>-28.230999999999995</c:v>
                </c:pt>
                <c:pt idx="18748">
                  <c:v>-28.228999999999992</c:v>
                </c:pt>
                <c:pt idx="18749">
                  <c:v>-28.226999999999997</c:v>
                </c:pt>
                <c:pt idx="18750">
                  <c:v>-28.224999999999994</c:v>
                </c:pt>
                <c:pt idx="18751">
                  <c:v>-28.222999999999992</c:v>
                </c:pt>
                <c:pt idx="18752">
                  <c:v>-28.220999999999997</c:v>
                </c:pt>
                <c:pt idx="18753">
                  <c:v>-28.218999999999994</c:v>
                </c:pt>
                <c:pt idx="18754">
                  <c:v>-28.216999999999992</c:v>
                </c:pt>
                <c:pt idx="18755">
                  <c:v>-28.214999999999996</c:v>
                </c:pt>
                <c:pt idx="18756">
                  <c:v>-28.212999999999994</c:v>
                </c:pt>
                <c:pt idx="18757">
                  <c:v>-28.210999999999991</c:v>
                </c:pt>
                <c:pt idx="18758">
                  <c:v>-28.208999999999996</c:v>
                </c:pt>
                <c:pt idx="18759">
                  <c:v>-28.206999999999994</c:v>
                </c:pt>
                <c:pt idx="18760">
                  <c:v>-28.204999999999991</c:v>
                </c:pt>
                <c:pt idx="18761">
                  <c:v>-28.202999999999996</c:v>
                </c:pt>
                <c:pt idx="18762">
                  <c:v>-28.200999999999993</c:v>
                </c:pt>
                <c:pt idx="18763">
                  <c:v>-28.198999999999991</c:v>
                </c:pt>
                <c:pt idx="18764">
                  <c:v>-28.196999999999996</c:v>
                </c:pt>
                <c:pt idx="18765">
                  <c:v>-28.194999999999993</c:v>
                </c:pt>
                <c:pt idx="18766">
                  <c:v>-28.192999999999998</c:v>
                </c:pt>
                <c:pt idx="18767">
                  <c:v>-28.190999999999995</c:v>
                </c:pt>
                <c:pt idx="18768">
                  <c:v>-28.188999999999993</c:v>
                </c:pt>
                <c:pt idx="18769">
                  <c:v>-28.186999999999998</c:v>
                </c:pt>
                <c:pt idx="18770">
                  <c:v>-28.184999999999995</c:v>
                </c:pt>
                <c:pt idx="18771">
                  <c:v>-28.182999999999993</c:v>
                </c:pt>
                <c:pt idx="18772">
                  <c:v>-28.180999999999997</c:v>
                </c:pt>
                <c:pt idx="18773">
                  <c:v>-28.178999999999995</c:v>
                </c:pt>
                <c:pt idx="18774">
                  <c:v>-28.176999999999992</c:v>
                </c:pt>
                <c:pt idx="18775">
                  <c:v>-28.174999999999997</c:v>
                </c:pt>
                <c:pt idx="18776">
                  <c:v>-28.172999999999995</c:v>
                </c:pt>
                <c:pt idx="18777">
                  <c:v>-28.170999999999992</c:v>
                </c:pt>
                <c:pt idx="18778">
                  <c:v>-28.168999999999997</c:v>
                </c:pt>
                <c:pt idx="18779">
                  <c:v>-28.166999999999994</c:v>
                </c:pt>
                <c:pt idx="18780">
                  <c:v>-28.164999999999992</c:v>
                </c:pt>
                <c:pt idx="18781">
                  <c:v>-28.162999999999997</c:v>
                </c:pt>
                <c:pt idx="18782">
                  <c:v>-28.160999999999994</c:v>
                </c:pt>
                <c:pt idx="18783">
                  <c:v>-28.158999999999992</c:v>
                </c:pt>
                <c:pt idx="18784">
                  <c:v>-28.156999999999996</c:v>
                </c:pt>
                <c:pt idx="18785">
                  <c:v>-28.154999999999994</c:v>
                </c:pt>
                <c:pt idx="18786">
                  <c:v>-28.152999999999992</c:v>
                </c:pt>
                <c:pt idx="18787">
                  <c:v>-28.150999999999996</c:v>
                </c:pt>
                <c:pt idx="18788">
                  <c:v>-28.148999999999994</c:v>
                </c:pt>
                <c:pt idx="18789">
                  <c:v>-28.146999999999991</c:v>
                </c:pt>
                <c:pt idx="18790">
                  <c:v>-28.144999999999996</c:v>
                </c:pt>
                <c:pt idx="18791">
                  <c:v>-28.142999999999994</c:v>
                </c:pt>
                <c:pt idx="18792">
                  <c:v>-28.140999999999991</c:v>
                </c:pt>
                <c:pt idx="18793">
                  <c:v>-28.138999999999996</c:v>
                </c:pt>
                <c:pt idx="18794">
                  <c:v>-28.136999999999993</c:v>
                </c:pt>
                <c:pt idx="18795">
                  <c:v>-28.134999999999991</c:v>
                </c:pt>
                <c:pt idx="18796">
                  <c:v>-28.132999999999996</c:v>
                </c:pt>
                <c:pt idx="18797">
                  <c:v>-28.130999999999993</c:v>
                </c:pt>
                <c:pt idx="18798">
                  <c:v>-28.128999999999998</c:v>
                </c:pt>
                <c:pt idx="18799">
                  <c:v>-28.126999999999995</c:v>
                </c:pt>
                <c:pt idx="18800">
                  <c:v>-28.124999999999993</c:v>
                </c:pt>
                <c:pt idx="18801">
                  <c:v>-28.122999999999998</c:v>
                </c:pt>
                <c:pt idx="18802">
                  <c:v>-28.120999999999995</c:v>
                </c:pt>
                <c:pt idx="18803">
                  <c:v>-28.118999999999993</c:v>
                </c:pt>
                <c:pt idx="18804">
                  <c:v>-28.116999999999997</c:v>
                </c:pt>
                <c:pt idx="18805">
                  <c:v>-28.114999999999995</c:v>
                </c:pt>
                <c:pt idx="18806">
                  <c:v>-28.112999999999992</c:v>
                </c:pt>
                <c:pt idx="18807">
                  <c:v>-28.110999999999997</c:v>
                </c:pt>
                <c:pt idx="18808">
                  <c:v>-28.108999999999995</c:v>
                </c:pt>
                <c:pt idx="18809">
                  <c:v>-28.106999999999992</c:v>
                </c:pt>
                <c:pt idx="18810">
                  <c:v>-28.104999999999997</c:v>
                </c:pt>
                <c:pt idx="18811">
                  <c:v>-28.102999999999994</c:v>
                </c:pt>
                <c:pt idx="18812">
                  <c:v>-28.100999999999992</c:v>
                </c:pt>
                <c:pt idx="18813">
                  <c:v>-28.098999999999997</c:v>
                </c:pt>
                <c:pt idx="18814">
                  <c:v>-28.096999999999994</c:v>
                </c:pt>
                <c:pt idx="18815">
                  <c:v>-28.094999999999992</c:v>
                </c:pt>
                <c:pt idx="18816">
                  <c:v>-28.092999999999996</c:v>
                </c:pt>
                <c:pt idx="18817">
                  <c:v>-28.090999999999994</c:v>
                </c:pt>
                <c:pt idx="18818">
                  <c:v>-28.088999999999992</c:v>
                </c:pt>
                <c:pt idx="18819">
                  <c:v>-28.086999999999996</c:v>
                </c:pt>
                <c:pt idx="18820">
                  <c:v>-28.084999999999994</c:v>
                </c:pt>
                <c:pt idx="18821">
                  <c:v>-28.082999999999991</c:v>
                </c:pt>
                <c:pt idx="18822">
                  <c:v>-28.080999999999996</c:v>
                </c:pt>
                <c:pt idx="18823">
                  <c:v>-28.078999999999994</c:v>
                </c:pt>
                <c:pt idx="18824">
                  <c:v>-28.076999999999991</c:v>
                </c:pt>
                <c:pt idx="18825">
                  <c:v>-28.074999999999996</c:v>
                </c:pt>
                <c:pt idx="18826">
                  <c:v>-28.072999999999993</c:v>
                </c:pt>
                <c:pt idx="18827">
                  <c:v>-28.070999999999991</c:v>
                </c:pt>
                <c:pt idx="18828">
                  <c:v>-28.068999999999996</c:v>
                </c:pt>
                <c:pt idx="18829">
                  <c:v>-28.066999999999993</c:v>
                </c:pt>
                <c:pt idx="18830">
                  <c:v>-28.064999999999998</c:v>
                </c:pt>
                <c:pt idx="18831">
                  <c:v>-28.062999999999995</c:v>
                </c:pt>
                <c:pt idx="18832">
                  <c:v>-28.060999999999993</c:v>
                </c:pt>
                <c:pt idx="18833">
                  <c:v>-28.058999999999997</c:v>
                </c:pt>
                <c:pt idx="18834">
                  <c:v>-28.056999999999995</c:v>
                </c:pt>
                <c:pt idx="18835">
                  <c:v>-28.054999999999993</c:v>
                </c:pt>
                <c:pt idx="18836">
                  <c:v>-28.052999999999997</c:v>
                </c:pt>
                <c:pt idx="18837">
                  <c:v>-28.050999999999995</c:v>
                </c:pt>
                <c:pt idx="18838">
                  <c:v>-28.048999999999992</c:v>
                </c:pt>
                <c:pt idx="18839">
                  <c:v>-28.046999999999997</c:v>
                </c:pt>
                <c:pt idx="18840">
                  <c:v>-28.044999999999995</c:v>
                </c:pt>
                <c:pt idx="18841">
                  <c:v>-28.042999999999992</c:v>
                </c:pt>
                <c:pt idx="18842">
                  <c:v>-28.040999999999997</c:v>
                </c:pt>
                <c:pt idx="18843">
                  <c:v>-28.038999999999994</c:v>
                </c:pt>
                <c:pt idx="18844">
                  <c:v>-28.036999999999992</c:v>
                </c:pt>
                <c:pt idx="18845">
                  <c:v>-28.034999999999997</c:v>
                </c:pt>
                <c:pt idx="18846">
                  <c:v>-28.032999999999994</c:v>
                </c:pt>
                <c:pt idx="18847">
                  <c:v>-28.030999999999992</c:v>
                </c:pt>
                <c:pt idx="18848">
                  <c:v>-28.028999999999996</c:v>
                </c:pt>
                <c:pt idx="18849">
                  <c:v>-28.026999999999994</c:v>
                </c:pt>
                <c:pt idx="18850">
                  <c:v>-28.024999999999991</c:v>
                </c:pt>
                <c:pt idx="18851">
                  <c:v>-28.022999999999996</c:v>
                </c:pt>
                <c:pt idx="18852">
                  <c:v>-28.020999999999994</c:v>
                </c:pt>
                <c:pt idx="18853">
                  <c:v>-28.018999999999991</c:v>
                </c:pt>
                <c:pt idx="18854">
                  <c:v>-28.016999999999996</c:v>
                </c:pt>
                <c:pt idx="18855">
                  <c:v>-28.014999999999993</c:v>
                </c:pt>
                <c:pt idx="18856">
                  <c:v>-28.012999999999991</c:v>
                </c:pt>
                <c:pt idx="18857">
                  <c:v>-28.010999999999996</c:v>
                </c:pt>
                <c:pt idx="18858">
                  <c:v>-28.008999999999993</c:v>
                </c:pt>
                <c:pt idx="18859">
                  <c:v>-28.006999999999991</c:v>
                </c:pt>
                <c:pt idx="18860">
                  <c:v>-28.004999999999995</c:v>
                </c:pt>
                <c:pt idx="18861">
                  <c:v>-28.002999999999993</c:v>
                </c:pt>
                <c:pt idx="18862">
                  <c:v>-28.000999999999998</c:v>
                </c:pt>
                <c:pt idx="18863">
                  <c:v>-27.998999999999995</c:v>
                </c:pt>
                <c:pt idx="18864">
                  <c:v>-27.996999999999993</c:v>
                </c:pt>
                <c:pt idx="18865">
                  <c:v>-27.994999999999997</c:v>
                </c:pt>
                <c:pt idx="18866">
                  <c:v>-27.992999999999995</c:v>
                </c:pt>
                <c:pt idx="18867">
                  <c:v>-27.990999999999993</c:v>
                </c:pt>
                <c:pt idx="18868">
                  <c:v>-27.988999999999997</c:v>
                </c:pt>
                <c:pt idx="18869">
                  <c:v>-27.986999999999995</c:v>
                </c:pt>
                <c:pt idx="18870">
                  <c:v>-27.984999999999992</c:v>
                </c:pt>
                <c:pt idx="18871">
                  <c:v>-27.982999999999997</c:v>
                </c:pt>
                <c:pt idx="18872">
                  <c:v>-27.980999999999995</c:v>
                </c:pt>
                <c:pt idx="18873">
                  <c:v>-27.978999999999992</c:v>
                </c:pt>
                <c:pt idx="18874">
                  <c:v>-27.976999999999997</c:v>
                </c:pt>
                <c:pt idx="18875">
                  <c:v>-27.974999999999994</c:v>
                </c:pt>
                <c:pt idx="18876">
                  <c:v>-27.972999999999992</c:v>
                </c:pt>
                <c:pt idx="18877">
                  <c:v>-27.970999999999997</c:v>
                </c:pt>
                <c:pt idx="18878">
                  <c:v>-27.968999999999994</c:v>
                </c:pt>
                <c:pt idx="18879">
                  <c:v>-27.966999999999992</c:v>
                </c:pt>
                <c:pt idx="18880">
                  <c:v>-27.964999999999996</c:v>
                </c:pt>
                <c:pt idx="18881">
                  <c:v>-27.962999999999994</c:v>
                </c:pt>
                <c:pt idx="18882">
                  <c:v>-27.960999999999991</c:v>
                </c:pt>
                <c:pt idx="18883">
                  <c:v>-27.958999999999996</c:v>
                </c:pt>
                <c:pt idx="18884">
                  <c:v>-27.956999999999994</c:v>
                </c:pt>
                <c:pt idx="18885">
                  <c:v>-27.954999999999991</c:v>
                </c:pt>
                <c:pt idx="18886">
                  <c:v>-27.952999999999996</c:v>
                </c:pt>
                <c:pt idx="18887">
                  <c:v>-27.950999999999993</c:v>
                </c:pt>
                <c:pt idx="18888">
                  <c:v>-27.948999999999991</c:v>
                </c:pt>
                <c:pt idx="18889">
                  <c:v>-27.946999999999996</c:v>
                </c:pt>
                <c:pt idx="18890">
                  <c:v>-27.944999999999993</c:v>
                </c:pt>
                <c:pt idx="18891">
                  <c:v>-27.942999999999998</c:v>
                </c:pt>
                <c:pt idx="18892">
                  <c:v>-27.940999999999995</c:v>
                </c:pt>
                <c:pt idx="18893">
                  <c:v>-27.938999999999993</c:v>
                </c:pt>
                <c:pt idx="18894">
                  <c:v>-27.936999999999998</c:v>
                </c:pt>
                <c:pt idx="18895">
                  <c:v>-27.934999999999995</c:v>
                </c:pt>
                <c:pt idx="18896">
                  <c:v>-27.932999999999993</c:v>
                </c:pt>
                <c:pt idx="18897">
                  <c:v>-27.930999999999997</c:v>
                </c:pt>
                <c:pt idx="18898">
                  <c:v>-27.928999999999995</c:v>
                </c:pt>
                <c:pt idx="18899">
                  <c:v>-27.926999999999992</c:v>
                </c:pt>
                <c:pt idx="18900">
                  <c:v>-27.924999999999997</c:v>
                </c:pt>
                <c:pt idx="18901">
                  <c:v>-27.922999999999995</c:v>
                </c:pt>
                <c:pt idx="18902">
                  <c:v>-27.920999999999992</c:v>
                </c:pt>
                <c:pt idx="18903">
                  <c:v>-27.918999999999997</c:v>
                </c:pt>
                <c:pt idx="18904">
                  <c:v>-27.916999999999994</c:v>
                </c:pt>
                <c:pt idx="18905">
                  <c:v>-27.914999999999992</c:v>
                </c:pt>
                <c:pt idx="18906">
                  <c:v>-27.912999999999997</c:v>
                </c:pt>
                <c:pt idx="18907">
                  <c:v>-27.910999999999994</c:v>
                </c:pt>
                <c:pt idx="18908">
                  <c:v>-27.908999999999992</c:v>
                </c:pt>
                <c:pt idx="18909">
                  <c:v>-27.906999999999996</c:v>
                </c:pt>
                <c:pt idx="18910">
                  <c:v>-27.904999999999994</c:v>
                </c:pt>
                <c:pt idx="18911">
                  <c:v>-27.902999999999992</c:v>
                </c:pt>
                <c:pt idx="18912">
                  <c:v>-27.900999999999996</c:v>
                </c:pt>
                <c:pt idx="18913">
                  <c:v>-27.898999999999994</c:v>
                </c:pt>
                <c:pt idx="18914">
                  <c:v>-27.896999999999991</c:v>
                </c:pt>
                <c:pt idx="18915">
                  <c:v>-27.894999999999996</c:v>
                </c:pt>
                <c:pt idx="18916">
                  <c:v>-27.892999999999994</c:v>
                </c:pt>
                <c:pt idx="18917">
                  <c:v>-27.890999999999991</c:v>
                </c:pt>
                <c:pt idx="18918">
                  <c:v>-27.888999999999996</c:v>
                </c:pt>
                <c:pt idx="18919">
                  <c:v>-27.886999999999993</c:v>
                </c:pt>
                <c:pt idx="18920">
                  <c:v>-27.884999999999991</c:v>
                </c:pt>
                <c:pt idx="18921">
                  <c:v>-27.882999999999996</c:v>
                </c:pt>
                <c:pt idx="18922">
                  <c:v>-27.880999999999993</c:v>
                </c:pt>
                <c:pt idx="18923">
                  <c:v>-27.878999999999998</c:v>
                </c:pt>
                <c:pt idx="18924">
                  <c:v>-27.876999999999995</c:v>
                </c:pt>
                <c:pt idx="18925">
                  <c:v>-27.874999999999993</c:v>
                </c:pt>
                <c:pt idx="18926">
                  <c:v>-27.872999999999998</c:v>
                </c:pt>
                <c:pt idx="18927">
                  <c:v>-27.870999999999995</c:v>
                </c:pt>
                <c:pt idx="18928">
                  <c:v>-27.868999999999993</c:v>
                </c:pt>
                <c:pt idx="18929">
                  <c:v>-27.866999999999997</c:v>
                </c:pt>
                <c:pt idx="18930">
                  <c:v>-27.864999999999995</c:v>
                </c:pt>
                <c:pt idx="18931">
                  <c:v>-27.862999999999992</c:v>
                </c:pt>
                <c:pt idx="18932">
                  <c:v>-27.860999999999997</c:v>
                </c:pt>
                <c:pt idx="18933">
                  <c:v>-27.858999999999995</c:v>
                </c:pt>
                <c:pt idx="18934">
                  <c:v>-27.856999999999992</c:v>
                </c:pt>
                <c:pt idx="18935">
                  <c:v>-27.854999999999997</c:v>
                </c:pt>
                <c:pt idx="18936">
                  <c:v>-27.852999999999994</c:v>
                </c:pt>
                <c:pt idx="18937">
                  <c:v>-27.850999999999992</c:v>
                </c:pt>
                <c:pt idx="18938">
                  <c:v>-27.848999999999997</c:v>
                </c:pt>
                <c:pt idx="18939">
                  <c:v>-27.846999999999994</c:v>
                </c:pt>
                <c:pt idx="18940">
                  <c:v>-27.844999999999992</c:v>
                </c:pt>
                <c:pt idx="18941">
                  <c:v>-27.842999999999996</c:v>
                </c:pt>
                <c:pt idx="18942">
                  <c:v>-27.840999999999994</c:v>
                </c:pt>
                <c:pt idx="18943">
                  <c:v>-27.838999999999992</c:v>
                </c:pt>
                <c:pt idx="18944">
                  <c:v>-27.836999999999996</c:v>
                </c:pt>
                <c:pt idx="18945">
                  <c:v>-27.834999999999994</c:v>
                </c:pt>
                <c:pt idx="18946">
                  <c:v>-27.832999999999991</c:v>
                </c:pt>
                <c:pt idx="18947">
                  <c:v>-27.830999999999996</c:v>
                </c:pt>
                <c:pt idx="18948">
                  <c:v>-27.828999999999994</c:v>
                </c:pt>
                <c:pt idx="18949">
                  <c:v>-27.826999999999991</c:v>
                </c:pt>
                <c:pt idx="18950">
                  <c:v>-27.824999999999996</c:v>
                </c:pt>
                <c:pt idx="18951">
                  <c:v>-27.822999999999993</c:v>
                </c:pt>
                <c:pt idx="18952">
                  <c:v>-27.820999999999991</c:v>
                </c:pt>
                <c:pt idx="18953">
                  <c:v>-27.818999999999996</c:v>
                </c:pt>
                <c:pt idx="18954">
                  <c:v>-27.816999999999993</c:v>
                </c:pt>
                <c:pt idx="18955">
                  <c:v>-27.814999999999998</c:v>
                </c:pt>
                <c:pt idx="18956">
                  <c:v>-27.812999999999995</c:v>
                </c:pt>
                <c:pt idx="18957">
                  <c:v>-27.810999999999993</c:v>
                </c:pt>
                <c:pt idx="18958">
                  <c:v>-27.808999999999997</c:v>
                </c:pt>
                <c:pt idx="18959">
                  <c:v>-27.806999999999995</c:v>
                </c:pt>
                <c:pt idx="18960">
                  <c:v>-27.804999999999993</c:v>
                </c:pt>
                <c:pt idx="18961">
                  <c:v>-27.802999999999997</c:v>
                </c:pt>
                <c:pt idx="18962">
                  <c:v>-27.800999999999995</c:v>
                </c:pt>
                <c:pt idx="18963">
                  <c:v>-27.798999999999992</c:v>
                </c:pt>
                <c:pt idx="18964">
                  <c:v>-27.796999999999997</c:v>
                </c:pt>
                <c:pt idx="18965">
                  <c:v>-27.794999999999995</c:v>
                </c:pt>
                <c:pt idx="18966">
                  <c:v>-27.792999999999992</c:v>
                </c:pt>
                <c:pt idx="18967">
                  <c:v>-27.790999999999997</c:v>
                </c:pt>
                <c:pt idx="18968">
                  <c:v>-27.788999999999994</c:v>
                </c:pt>
                <c:pt idx="18969">
                  <c:v>-27.786999999999992</c:v>
                </c:pt>
                <c:pt idx="18970">
                  <c:v>-27.784999999999997</c:v>
                </c:pt>
                <c:pt idx="18971">
                  <c:v>-27.782999999999994</c:v>
                </c:pt>
                <c:pt idx="18972">
                  <c:v>-27.780999999999992</c:v>
                </c:pt>
                <c:pt idx="18973">
                  <c:v>-27.778999999999996</c:v>
                </c:pt>
                <c:pt idx="18974">
                  <c:v>-27.776999999999994</c:v>
                </c:pt>
                <c:pt idx="18975">
                  <c:v>-27.774999999999991</c:v>
                </c:pt>
                <c:pt idx="18976">
                  <c:v>-27.772999999999996</c:v>
                </c:pt>
                <c:pt idx="18977">
                  <c:v>-27.770999999999994</c:v>
                </c:pt>
                <c:pt idx="18978">
                  <c:v>-27.768999999999991</c:v>
                </c:pt>
                <c:pt idx="18979">
                  <c:v>-27.766999999999996</c:v>
                </c:pt>
                <c:pt idx="18980">
                  <c:v>-27.764999999999993</c:v>
                </c:pt>
                <c:pt idx="18981">
                  <c:v>-27.762999999999991</c:v>
                </c:pt>
                <c:pt idx="18982">
                  <c:v>-27.760999999999996</c:v>
                </c:pt>
                <c:pt idx="18983">
                  <c:v>-27.758999999999993</c:v>
                </c:pt>
                <c:pt idx="18984">
                  <c:v>-27.756999999999991</c:v>
                </c:pt>
                <c:pt idx="18985">
                  <c:v>-27.754999999999995</c:v>
                </c:pt>
                <c:pt idx="18986">
                  <c:v>-27.752999999999993</c:v>
                </c:pt>
                <c:pt idx="18987">
                  <c:v>-27.750999999999998</c:v>
                </c:pt>
                <c:pt idx="18988">
                  <c:v>-27.748999999999995</c:v>
                </c:pt>
                <c:pt idx="18989">
                  <c:v>-27.746999999999993</c:v>
                </c:pt>
                <c:pt idx="18990">
                  <c:v>-27.744999999999997</c:v>
                </c:pt>
                <c:pt idx="18991">
                  <c:v>-27.742999999999995</c:v>
                </c:pt>
                <c:pt idx="18992">
                  <c:v>-27.740999999999993</c:v>
                </c:pt>
                <c:pt idx="18993">
                  <c:v>-27.738999999999997</c:v>
                </c:pt>
                <c:pt idx="18994">
                  <c:v>-27.736999999999995</c:v>
                </c:pt>
                <c:pt idx="18995">
                  <c:v>-27.734999999999992</c:v>
                </c:pt>
                <c:pt idx="18996">
                  <c:v>-27.732999999999997</c:v>
                </c:pt>
                <c:pt idx="18997">
                  <c:v>-27.730999999999995</c:v>
                </c:pt>
                <c:pt idx="18998">
                  <c:v>-27.728999999999992</c:v>
                </c:pt>
                <c:pt idx="18999">
                  <c:v>-27.726999999999997</c:v>
                </c:pt>
                <c:pt idx="19000">
                  <c:v>-27.724999999999994</c:v>
                </c:pt>
                <c:pt idx="19001">
                  <c:v>-27.722999999999992</c:v>
                </c:pt>
                <c:pt idx="19002">
                  <c:v>-27.720999999999997</c:v>
                </c:pt>
                <c:pt idx="19003">
                  <c:v>-27.718999999999994</c:v>
                </c:pt>
                <c:pt idx="19004">
                  <c:v>-27.716999999999992</c:v>
                </c:pt>
                <c:pt idx="19005">
                  <c:v>-27.714999999999996</c:v>
                </c:pt>
                <c:pt idx="19006">
                  <c:v>-27.712999999999994</c:v>
                </c:pt>
                <c:pt idx="19007">
                  <c:v>-27.710999999999991</c:v>
                </c:pt>
                <c:pt idx="19008">
                  <c:v>-27.708999999999996</c:v>
                </c:pt>
                <c:pt idx="19009">
                  <c:v>-27.706999999999994</c:v>
                </c:pt>
                <c:pt idx="19010">
                  <c:v>-27.704999999999991</c:v>
                </c:pt>
                <c:pt idx="19011">
                  <c:v>-27.702999999999996</c:v>
                </c:pt>
                <c:pt idx="19012">
                  <c:v>-27.700999999999993</c:v>
                </c:pt>
                <c:pt idx="19013">
                  <c:v>-27.698999999999991</c:v>
                </c:pt>
                <c:pt idx="19014">
                  <c:v>-27.696999999999996</c:v>
                </c:pt>
                <c:pt idx="19015">
                  <c:v>-27.694999999999993</c:v>
                </c:pt>
                <c:pt idx="19016">
                  <c:v>-27.692999999999998</c:v>
                </c:pt>
                <c:pt idx="19017">
                  <c:v>-27.690999999999995</c:v>
                </c:pt>
                <c:pt idx="19018">
                  <c:v>-27.688999999999993</c:v>
                </c:pt>
                <c:pt idx="19019">
                  <c:v>-27.686999999999998</c:v>
                </c:pt>
                <c:pt idx="19020">
                  <c:v>-27.684999999999995</c:v>
                </c:pt>
                <c:pt idx="19021">
                  <c:v>-27.682999999999993</c:v>
                </c:pt>
                <c:pt idx="19022">
                  <c:v>-27.680999999999997</c:v>
                </c:pt>
                <c:pt idx="19023">
                  <c:v>-27.678999999999995</c:v>
                </c:pt>
                <c:pt idx="19024">
                  <c:v>-27.676999999999992</c:v>
                </c:pt>
                <c:pt idx="19025">
                  <c:v>-27.674999999999997</c:v>
                </c:pt>
                <c:pt idx="19026">
                  <c:v>-27.672999999999995</c:v>
                </c:pt>
                <c:pt idx="19027">
                  <c:v>-27.670999999999992</c:v>
                </c:pt>
                <c:pt idx="19028">
                  <c:v>-27.668999999999997</c:v>
                </c:pt>
                <c:pt idx="19029">
                  <c:v>-27.666999999999994</c:v>
                </c:pt>
                <c:pt idx="19030">
                  <c:v>-27.664999999999992</c:v>
                </c:pt>
                <c:pt idx="19031">
                  <c:v>-27.662999999999997</c:v>
                </c:pt>
                <c:pt idx="19032">
                  <c:v>-27.660999999999994</c:v>
                </c:pt>
                <c:pt idx="19033">
                  <c:v>-27.658999999999992</c:v>
                </c:pt>
                <c:pt idx="19034">
                  <c:v>-27.656999999999996</c:v>
                </c:pt>
                <c:pt idx="19035">
                  <c:v>-27.654999999999994</c:v>
                </c:pt>
                <c:pt idx="19036">
                  <c:v>-27.652999999999992</c:v>
                </c:pt>
                <c:pt idx="19037">
                  <c:v>-27.650999999999996</c:v>
                </c:pt>
                <c:pt idx="19038">
                  <c:v>-27.648999999999994</c:v>
                </c:pt>
                <c:pt idx="19039">
                  <c:v>-27.646999999999991</c:v>
                </c:pt>
                <c:pt idx="19040">
                  <c:v>-27.644999999999996</c:v>
                </c:pt>
                <c:pt idx="19041">
                  <c:v>-27.642999999999994</c:v>
                </c:pt>
                <c:pt idx="19042">
                  <c:v>-27.640999999999991</c:v>
                </c:pt>
                <c:pt idx="19043">
                  <c:v>-27.638999999999996</c:v>
                </c:pt>
                <c:pt idx="19044">
                  <c:v>-27.636999999999993</c:v>
                </c:pt>
                <c:pt idx="19045">
                  <c:v>-27.634999999999991</c:v>
                </c:pt>
                <c:pt idx="19046">
                  <c:v>-27.632999999999996</c:v>
                </c:pt>
                <c:pt idx="19047">
                  <c:v>-27.630999999999993</c:v>
                </c:pt>
                <c:pt idx="19048">
                  <c:v>-27.628999999999998</c:v>
                </c:pt>
                <c:pt idx="19049">
                  <c:v>-27.626999999999995</c:v>
                </c:pt>
                <c:pt idx="19050">
                  <c:v>-27.624999999999993</c:v>
                </c:pt>
                <c:pt idx="19051">
                  <c:v>-27.622999999999998</c:v>
                </c:pt>
                <c:pt idx="19052">
                  <c:v>-27.620999999999995</c:v>
                </c:pt>
                <c:pt idx="19053">
                  <c:v>-27.618999999999993</c:v>
                </c:pt>
                <c:pt idx="19054">
                  <c:v>-27.616999999999997</c:v>
                </c:pt>
                <c:pt idx="19055">
                  <c:v>-27.614999999999995</c:v>
                </c:pt>
                <c:pt idx="19056">
                  <c:v>-27.612999999999992</c:v>
                </c:pt>
                <c:pt idx="19057">
                  <c:v>-27.610999999999997</c:v>
                </c:pt>
                <c:pt idx="19058">
                  <c:v>-27.608999999999995</c:v>
                </c:pt>
                <c:pt idx="19059">
                  <c:v>-27.606999999999992</c:v>
                </c:pt>
                <c:pt idx="19060">
                  <c:v>-27.604999999999997</c:v>
                </c:pt>
                <c:pt idx="19061">
                  <c:v>-27.602999999999994</c:v>
                </c:pt>
                <c:pt idx="19062">
                  <c:v>-27.600999999999992</c:v>
                </c:pt>
                <c:pt idx="19063">
                  <c:v>-27.598999999999997</c:v>
                </c:pt>
                <c:pt idx="19064">
                  <c:v>-27.596999999999994</c:v>
                </c:pt>
                <c:pt idx="19065">
                  <c:v>-27.594999999999992</c:v>
                </c:pt>
                <c:pt idx="19066">
                  <c:v>-27.592999999999996</c:v>
                </c:pt>
                <c:pt idx="19067">
                  <c:v>-27.590999999999994</c:v>
                </c:pt>
                <c:pt idx="19068">
                  <c:v>-27.588999999999992</c:v>
                </c:pt>
                <c:pt idx="19069">
                  <c:v>-27.586999999999996</c:v>
                </c:pt>
                <c:pt idx="19070">
                  <c:v>-27.584999999999994</c:v>
                </c:pt>
                <c:pt idx="19071">
                  <c:v>-27.582999999999991</c:v>
                </c:pt>
                <c:pt idx="19072">
                  <c:v>-27.580999999999996</c:v>
                </c:pt>
                <c:pt idx="19073">
                  <c:v>-27.578999999999994</c:v>
                </c:pt>
                <c:pt idx="19074">
                  <c:v>-27.576999999999991</c:v>
                </c:pt>
                <c:pt idx="19075">
                  <c:v>-27.574999999999996</c:v>
                </c:pt>
                <c:pt idx="19076">
                  <c:v>-27.572999999999993</c:v>
                </c:pt>
                <c:pt idx="19077">
                  <c:v>-27.570999999999991</c:v>
                </c:pt>
                <c:pt idx="19078">
                  <c:v>-27.568999999999996</c:v>
                </c:pt>
                <c:pt idx="19079">
                  <c:v>-27.566999999999993</c:v>
                </c:pt>
                <c:pt idx="19080">
                  <c:v>-27.564999999999998</c:v>
                </c:pt>
                <c:pt idx="19081">
                  <c:v>-27.562999999999995</c:v>
                </c:pt>
                <c:pt idx="19082">
                  <c:v>-27.560999999999993</c:v>
                </c:pt>
                <c:pt idx="19083">
                  <c:v>-27.558999999999997</c:v>
                </c:pt>
                <c:pt idx="19084">
                  <c:v>-27.556999999999995</c:v>
                </c:pt>
                <c:pt idx="19085">
                  <c:v>-27.554999999999993</c:v>
                </c:pt>
                <c:pt idx="19086">
                  <c:v>-27.552999999999997</c:v>
                </c:pt>
                <c:pt idx="19087">
                  <c:v>-27.550999999999995</c:v>
                </c:pt>
                <c:pt idx="19088">
                  <c:v>-27.548999999999992</c:v>
                </c:pt>
                <c:pt idx="19089">
                  <c:v>-27.546999999999997</c:v>
                </c:pt>
                <c:pt idx="19090">
                  <c:v>-27.544999999999995</c:v>
                </c:pt>
                <c:pt idx="19091">
                  <c:v>-27.542999999999992</c:v>
                </c:pt>
                <c:pt idx="19092">
                  <c:v>-27.540999999999997</c:v>
                </c:pt>
                <c:pt idx="19093">
                  <c:v>-27.538999999999994</c:v>
                </c:pt>
                <c:pt idx="19094">
                  <c:v>-27.536999999999992</c:v>
                </c:pt>
                <c:pt idx="19095">
                  <c:v>-27.534999999999997</c:v>
                </c:pt>
                <c:pt idx="19096">
                  <c:v>-27.532999999999994</c:v>
                </c:pt>
                <c:pt idx="19097">
                  <c:v>-27.530999999999992</c:v>
                </c:pt>
                <c:pt idx="19098">
                  <c:v>-27.528999999999996</c:v>
                </c:pt>
                <c:pt idx="19099">
                  <c:v>-27.526999999999994</c:v>
                </c:pt>
                <c:pt idx="19100">
                  <c:v>-27.524999999999991</c:v>
                </c:pt>
                <c:pt idx="19101">
                  <c:v>-27.522999999999996</c:v>
                </c:pt>
                <c:pt idx="19102">
                  <c:v>-27.520999999999994</c:v>
                </c:pt>
                <c:pt idx="19103">
                  <c:v>-27.518999999999991</c:v>
                </c:pt>
                <c:pt idx="19104">
                  <c:v>-27.516999999999996</c:v>
                </c:pt>
                <c:pt idx="19105">
                  <c:v>-27.514999999999993</c:v>
                </c:pt>
                <c:pt idx="19106">
                  <c:v>-27.512999999999991</c:v>
                </c:pt>
                <c:pt idx="19107">
                  <c:v>-27.510999999999996</c:v>
                </c:pt>
                <c:pt idx="19108">
                  <c:v>-27.508999999999993</c:v>
                </c:pt>
                <c:pt idx="19109">
                  <c:v>-27.506999999999991</c:v>
                </c:pt>
                <c:pt idx="19110">
                  <c:v>-27.504999999999995</c:v>
                </c:pt>
                <c:pt idx="19111">
                  <c:v>-27.502999999999993</c:v>
                </c:pt>
                <c:pt idx="19112">
                  <c:v>-27.500999999999998</c:v>
                </c:pt>
                <c:pt idx="19113">
                  <c:v>-27.498999999999995</c:v>
                </c:pt>
                <c:pt idx="19114">
                  <c:v>-27.496999999999993</c:v>
                </c:pt>
                <c:pt idx="19115">
                  <c:v>-27.494999999999997</c:v>
                </c:pt>
                <c:pt idx="19116">
                  <c:v>-27.492999999999995</c:v>
                </c:pt>
                <c:pt idx="19117">
                  <c:v>-27.490999999999993</c:v>
                </c:pt>
                <c:pt idx="19118">
                  <c:v>-27.488999999999997</c:v>
                </c:pt>
                <c:pt idx="19119">
                  <c:v>-27.486999999999995</c:v>
                </c:pt>
                <c:pt idx="19120">
                  <c:v>-27.484999999999992</c:v>
                </c:pt>
                <c:pt idx="19121">
                  <c:v>-27.482999999999997</c:v>
                </c:pt>
                <c:pt idx="19122">
                  <c:v>-27.480999999999995</c:v>
                </c:pt>
                <c:pt idx="19123">
                  <c:v>-27.478999999999992</c:v>
                </c:pt>
                <c:pt idx="19124">
                  <c:v>-27.476999999999997</c:v>
                </c:pt>
                <c:pt idx="19125">
                  <c:v>-27.474999999999994</c:v>
                </c:pt>
                <c:pt idx="19126">
                  <c:v>-27.472999999999992</c:v>
                </c:pt>
                <c:pt idx="19127">
                  <c:v>-27.470999999999997</c:v>
                </c:pt>
                <c:pt idx="19128">
                  <c:v>-27.468999999999994</c:v>
                </c:pt>
                <c:pt idx="19129">
                  <c:v>-27.466999999999992</c:v>
                </c:pt>
                <c:pt idx="19130">
                  <c:v>-27.464999999999996</c:v>
                </c:pt>
                <c:pt idx="19131">
                  <c:v>-27.462999999999994</c:v>
                </c:pt>
                <c:pt idx="19132">
                  <c:v>-27.460999999999991</c:v>
                </c:pt>
                <c:pt idx="19133">
                  <c:v>-27.458999999999996</c:v>
                </c:pt>
                <c:pt idx="19134">
                  <c:v>-27.456999999999994</c:v>
                </c:pt>
                <c:pt idx="19135">
                  <c:v>-27.454999999999991</c:v>
                </c:pt>
                <c:pt idx="19136">
                  <c:v>-27.452999999999996</c:v>
                </c:pt>
                <c:pt idx="19137">
                  <c:v>-27.450999999999993</c:v>
                </c:pt>
                <c:pt idx="19138">
                  <c:v>-27.448999999999991</c:v>
                </c:pt>
                <c:pt idx="19139">
                  <c:v>-27.446999999999996</c:v>
                </c:pt>
                <c:pt idx="19140">
                  <c:v>-27.444999999999993</c:v>
                </c:pt>
                <c:pt idx="19141">
                  <c:v>-27.442999999999998</c:v>
                </c:pt>
                <c:pt idx="19142">
                  <c:v>-27.440999999999995</c:v>
                </c:pt>
                <c:pt idx="19143">
                  <c:v>-27.438999999999993</c:v>
                </c:pt>
                <c:pt idx="19144">
                  <c:v>-27.436999999999998</c:v>
                </c:pt>
                <c:pt idx="19145">
                  <c:v>-27.434999999999995</c:v>
                </c:pt>
                <c:pt idx="19146">
                  <c:v>-27.432999999999993</c:v>
                </c:pt>
                <c:pt idx="19147">
                  <c:v>-27.430999999999997</c:v>
                </c:pt>
                <c:pt idx="19148">
                  <c:v>-27.428999999999995</c:v>
                </c:pt>
                <c:pt idx="19149">
                  <c:v>-27.426999999999992</c:v>
                </c:pt>
                <c:pt idx="19150">
                  <c:v>-27.424999999999997</c:v>
                </c:pt>
                <c:pt idx="19151">
                  <c:v>-27.422999999999995</c:v>
                </c:pt>
                <c:pt idx="19152">
                  <c:v>-27.420999999999992</c:v>
                </c:pt>
                <c:pt idx="19153">
                  <c:v>-27.418999999999997</c:v>
                </c:pt>
                <c:pt idx="19154">
                  <c:v>-27.416999999999994</c:v>
                </c:pt>
                <c:pt idx="19155">
                  <c:v>-27.414999999999992</c:v>
                </c:pt>
                <c:pt idx="19156">
                  <c:v>-27.412999999999997</c:v>
                </c:pt>
                <c:pt idx="19157">
                  <c:v>-27.410999999999994</c:v>
                </c:pt>
                <c:pt idx="19158">
                  <c:v>-27.408999999999992</c:v>
                </c:pt>
                <c:pt idx="19159">
                  <c:v>-27.406999999999996</c:v>
                </c:pt>
                <c:pt idx="19160">
                  <c:v>-27.404999999999994</c:v>
                </c:pt>
                <c:pt idx="19161">
                  <c:v>-27.402999999999992</c:v>
                </c:pt>
                <c:pt idx="19162">
                  <c:v>-27.400999999999996</c:v>
                </c:pt>
                <c:pt idx="19163">
                  <c:v>-27.398999999999994</c:v>
                </c:pt>
                <c:pt idx="19164">
                  <c:v>-27.396999999999991</c:v>
                </c:pt>
                <c:pt idx="19165">
                  <c:v>-27.394999999999996</c:v>
                </c:pt>
                <c:pt idx="19166">
                  <c:v>-27.392999999999994</c:v>
                </c:pt>
                <c:pt idx="19167">
                  <c:v>-27.390999999999991</c:v>
                </c:pt>
                <c:pt idx="19168">
                  <c:v>-27.388999999999996</c:v>
                </c:pt>
                <c:pt idx="19169">
                  <c:v>-27.386999999999993</c:v>
                </c:pt>
                <c:pt idx="19170">
                  <c:v>-27.384999999999991</c:v>
                </c:pt>
                <c:pt idx="19171">
                  <c:v>-27.382999999999996</c:v>
                </c:pt>
                <c:pt idx="19172">
                  <c:v>-27.380999999999993</c:v>
                </c:pt>
                <c:pt idx="19173">
                  <c:v>-27.378999999999998</c:v>
                </c:pt>
                <c:pt idx="19174">
                  <c:v>-27.376999999999995</c:v>
                </c:pt>
                <c:pt idx="19175">
                  <c:v>-27.374999999999993</c:v>
                </c:pt>
                <c:pt idx="19176">
                  <c:v>-27.372999999999998</c:v>
                </c:pt>
                <c:pt idx="19177">
                  <c:v>-27.370999999999995</c:v>
                </c:pt>
                <c:pt idx="19178">
                  <c:v>-27.368999999999993</c:v>
                </c:pt>
                <c:pt idx="19179">
                  <c:v>-27.366999999999997</c:v>
                </c:pt>
                <c:pt idx="19180">
                  <c:v>-27.364999999999995</c:v>
                </c:pt>
                <c:pt idx="19181">
                  <c:v>-27.362999999999992</c:v>
                </c:pt>
                <c:pt idx="19182">
                  <c:v>-27.360999999999997</c:v>
                </c:pt>
                <c:pt idx="19183">
                  <c:v>-27.358999999999995</c:v>
                </c:pt>
                <c:pt idx="19184">
                  <c:v>-27.356999999999992</c:v>
                </c:pt>
                <c:pt idx="19185">
                  <c:v>-27.354999999999997</c:v>
                </c:pt>
                <c:pt idx="19186">
                  <c:v>-27.352999999999994</c:v>
                </c:pt>
                <c:pt idx="19187">
                  <c:v>-27.350999999999992</c:v>
                </c:pt>
                <c:pt idx="19188">
                  <c:v>-27.348999999999997</c:v>
                </c:pt>
                <c:pt idx="19189">
                  <c:v>-27.346999999999994</c:v>
                </c:pt>
                <c:pt idx="19190">
                  <c:v>-27.344999999999992</c:v>
                </c:pt>
                <c:pt idx="19191">
                  <c:v>-27.342999999999996</c:v>
                </c:pt>
                <c:pt idx="19192">
                  <c:v>-27.340999999999994</c:v>
                </c:pt>
                <c:pt idx="19193">
                  <c:v>-27.338999999999992</c:v>
                </c:pt>
                <c:pt idx="19194">
                  <c:v>-27.336999999999996</c:v>
                </c:pt>
                <c:pt idx="19195">
                  <c:v>-27.334999999999994</c:v>
                </c:pt>
                <c:pt idx="19196">
                  <c:v>-27.332999999999991</c:v>
                </c:pt>
                <c:pt idx="19197">
                  <c:v>-27.330999999999996</c:v>
                </c:pt>
                <c:pt idx="19198">
                  <c:v>-27.328999999999994</c:v>
                </c:pt>
                <c:pt idx="19199">
                  <c:v>-27.326999999999991</c:v>
                </c:pt>
                <c:pt idx="19200">
                  <c:v>-27.324999999999996</c:v>
                </c:pt>
                <c:pt idx="19201">
                  <c:v>-27.322999999999993</c:v>
                </c:pt>
                <c:pt idx="19202">
                  <c:v>-27.320999999999991</c:v>
                </c:pt>
                <c:pt idx="19203">
                  <c:v>-27.318999999999996</c:v>
                </c:pt>
                <c:pt idx="19204">
                  <c:v>-27.316999999999993</c:v>
                </c:pt>
                <c:pt idx="19205">
                  <c:v>-27.314999999999998</c:v>
                </c:pt>
                <c:pt idx="19206">
                  <c:v>-27.312999999999995</c:v>
                </c:pt>
                <c:pt idx="19207">
                  <c:v>-27.310999999999993</c:v>
                </c:pt>
                <c:pt idx="19208">
                  <c:v>-27.308999999999997</c:v>
                </c:pt>
                <c:pt idx="19209">
                  <c:v>-27.306999999999995</c:v>
                </c:pt>
                <c:pt idx="19210">
                  <c:v>-27.304999999999993</c:v>
                </c:pt>
                <c:pt idx="19211">
                  <c:v>-27.302999999999997</c:v>
                </c:pt>
                <c:pt idx="19212">
                  <c:v>-27.300999999999995</c:v>
                </c:pt>
                <c:pt idx="19213">
                  <c:v>-27.298999999999992</c:v>
                </c:pt>
                <c:pt idx="19214">
                  <c:v>-27.296999999999997</c:v>
                </c:pt>
                <c:pt idx="19215">
                  <c:v>-27.294999999999995</c:v>
                </c:pt>
                <c:pt idx="19216">
                  <c:v>-27.292999999999992</c:v>
                </c:pt>
                <c:pt idx="19217">
                  <c:v>-27.290999999999997</c:v>
                </c:pt>
                <c:pt idx="19218">
                  <c:v>-27.288999999999994</c:v>
                </c:pt>
                <c:pt idx="19219">
                  <c:v>-27.286999999999992</c:v>
                </c:pt>
                <c:pt idx="19220">
                  <c:v>-27.284999999999997</c:v>
                </c:pt>
                <c:pt idx="19221">
                  <c:v>-27.282999999999994</c:v>
                </c:pt>
                <c:pt idx="19222">
                  <c:v>-27.280999999999992</c:v>
                </c:pt>
                <c:pt idx="19223">
                  <c:v>-27.278999999999996</c:v>
                </c:pt>
                <c:pt idx="19224">
                  <c:v>-27.276999999999994</c:v>
                </c:pt>
                <c:pt idx="19225">
                  <c:v>-27.274999999999991</c:v>
                </c:pt>
                <c:pt idx="19226">
                  <c:v>-27.272999999999996</c:v>
                </c:pt>
                <c:pt idx="19227">
                  <c:v>-27.270999999999994</c:v>
                </c:pt>
                <c:pt idx="19228">
                  <c:v>-27.268999999999991</c:v>
                </c:pt>
                <c:pt idx="19229">
                  <c:v>-27.266999999999996</c:v>
                </c:pt>
                <c:pt idx="19230">
                  <c:v>-27.264999999999993</c:v>
                </c:pt>
                <c:pt idx="19231">
                  <c:v>-27.262999999999991</c:v>
                </c:pt>
                <c:pt idx="19232">
                  <c:v>-27.260999999999996</c:v>
                </c:pt>
                <c:pt idx="19233">
                  <c:v>-27.258999999999993</c:v>
                </c:pt>
                <c:pt idx="19234">
                  <c:v>-27.256999999999991</c:v>
                </c:pt>
                <c:pt idx="19235">
                  <c:v>-27.254999999999995</c:v>
                </c:pt>
                <c:pt idx="19236">
                  <c:v>-27.252999999999993</c:v>
                </c:pt>
                <c:pt idx="19237">
                  <c:v>-27.250999999999998</c:v>
                </c:pt>
                <c:pt idx="19238">
                  <c:v>-27.248999999999995</c:v>
                </c:pt>
                <c:pt idx="19239">
                  <c:v>-27.246999999999993</c:v>
                </c:pt>
                <c:pt idx="19240">
                  <c:v>-27.244999999999997</c:v>
                </c:pt>
                <c:pt idx="19241">
                  <c:v>-27.242999999999995</c:v>
                </c:pt>
                <c:pt idx="19242">
                  <c:v>-27.240999999999993</c:v>
                </c:pt>
                <c:pt idx="19243">
                  <c:v>-27.238999999999997</c:v>
                </c:pt>
                <c:pt idx="19244">
                  <c:v>-27.236999999999995</c:v>
                </c:pt>
                <c:pt idx="19245">
                  <c:v>-27.234999999999992</c:v>
                </c:pt>
                <c:pt idx="19246">
                  <c:v>-27.232999999999997</c:v>
                </c:pt>
                <c:pt idx="19247">
                  <c:v>-27.230999999999995</c:v>
                </c:pt>
                <c:pt idx="19248">
                  <c:v>-27.228999999999992</c:v>
                </c:pt>
                <c:pt idx="19249">
                  <c:v>-27.226999999999997</c:v>
                </c:pt>
                <c:pt idx="19250">
                  <c:v>-27.224999999999994</c:v>
                </c:pt>
                <c:pt idx="19251">
                  <c:v>-27.222999999999992</c:v>
                </c:pt>
                <c:pt idx="19252">
                  <c:v>-27.220999999999997</c:v>
                </c:pt>
                <c:pt idx="19253">
                  <c:v>-27.218999999999994</c:v>
                </c:pt>
                <c:pt idx="19254">
                  <c:v>-27.216999999999992</c:v>
                </c:pt>
                <c:pt idx="19255">
                  <c:v>-27.214999999999996</c:v>
                </c:pt>
                <c:pt idx="19256">
                  <c:v>-27.212999999999994</c:v>
                </c:pt>
                <c:pt idx="19257">
                  <c:v>-27.210999999999991</c:v>
                </c:pt>
                <c:pt idx="19258">
                  <c:v>-27.208999999999996</c:v>
                </c:pt>
                <c:pt idx="19259">
                  <c:v>-27.206999999999994</c:v>
                </c:pt>
                <c:pt idx="19260">
                  <c:v>-27.204999999999991</c:v>
                </c:pt>
                <c:pt idx="19261">
                  <c:v>-27.202999999999996</c:v>
                </c:pt>
                <c:pt idx="19262">
                  <c:v>-27.200999999999993</c:v>
                </c:pt>
                <c:pt idx="19263">
                  <c:v>-27.198999999999991</c:v>
                </c:pt>
                <c:pt idx="19264">
                  <c:v>-27.196999999999996</c:v>
                </c:pt>
                <c:pt idx="19265">
                  <c:v>-27.194999999999993</c:v>
                </c:pt>
                <c:pt idx="19266">
                  <c:v>-27.192999999999998</c:v>
                </c:pt>
                <c:pt idx="19267">
                  <c:v>-27.190999999999995</c:v>
                </c:pt>
                <c:pt idx="19268">
                  <c:v>-27.188999999999993</c:v>
                </c:pt>
                <c:pt idx="19269">
                  <c:v>-27.186999999999998</c:v>
                </c:pt>
                <c:pt idx="19270">
                  <c:v>-27.184999999999995</c:v>
                </c:pt>
                <c:pt idx="19271">
                  <c:v>-27.182999999999993</c:v>
                </c:pt>
                <c:pt idx="19272">
                  <c:v>-27.180999999999997</c:v>
                </c:pt>
                <c:pt idx="19273">
                  <c:v>-27.178999999999995</c:v>
                </c:pt>
                <c:pt idx="19274">
                  <c:v>-27.176999999999992</c:v>
                </c:pt>
                <c:pt idx="19275">
                  <c:v>-27.174999999999997</c:v>
                </c:pt>
                <c:pt idx="19276">
                  <c:v>-27.172999999999995</c:v>
                </c:pt>
                <c:pt idx="19277">
                  <c:v>-27.170999999999992</c:v>
                </c:pt>
                <c:pt idx="19278">
                  <c:v>-27.168999999999997</c:v>
                </c:pt>
                <c:pt idx="19279">
                  <c:v>-27.166999999999994</c:v>
                </c:pt>
                <c:pt idx="19280">
                  <c:v>-27.164999999999992</c:v>
                </c:pt>
                <c:pt idx="19281">
                  <c:v>-27.162999999999997</c:v>
                </c:pt>
                <c:pt idx="19282">
                  <c:v>-27.160999999999994</c:v>
                </c:pt>
                <c:pt idx="19283">
                  <c:v>-27.158999999999992</c:v>
                </c:pt>
                <c:pt idx="19284">
                  <c:v>-27.156999999999996</c:v>
                </c:pt>
                <c:pt idx="19285">
                  <c:v>-27.154999999999994</c:v>
                </c:pt>
                <c:pt idx="19286">
                  <c:v>-27.152999999999992</c:v>
                </c:pt>
                <c:pt idx="19287">
                  <c:v>-27.150999999999996</c:v>
                </c:pt>
                <c:pt idx="19288">
                  <c:v>-27.148999999999994</c:v>
                </c:pt>
                <c:pt idx="19289">
                  <c:v>-27.146999999999991</c:v>
                </c:pt>
                <c:pt idx="19290">
                  <c:v>-27.144999999999996</c:v>
                </c:pt>
                <c:pt idx="19291">
                  <c:v>-27.142999999999994</c:v>
                </c:pt>
                <c:pt idx="19292">
                  <c:v>-27.140999999999991</c:v>
                </c:pt>
                <c:pt idx="19293">
                  <c:v>-27.138999999999996</c:v>
                </c:pt>
                <c:pt idx="19294">
                  <c:v>-27.136999999999993</c:v>
                </c:pt>
                <c:pt idx="19295">
                  <c:v>-27.134999999999991</c:v>
                </c:pt>
                <c:pt idx="19296">
                  <c:v>-27.132999999999996</c:v>
                </c:pt>
                <c:pt idx="19297">
                  <c:v>-27.130999999999993</c:v>
                </c:pt>
                <c:pt idx="19298">
                  <c:v>-27.128999999999998</c:v>
                </c:pt>
                <c:pt idx="19299">
                  <c:v>-27.126999999999995</c:v>
                </c:pt>
                <c:pt idx="19300">
                  <c:v>-27.124999999999993</c:v>
                </c:pt>
                <c:pt idx="19301">
                  <c:v>-27.122999999999998</c:v>
                </c:pt>
                <c:pt idx="19302">
                  <c:v>-27.120999999999995</c:v>
                </c:pt>
                <c:pt idx="19303">
                  <c:v>-27.118999999999993</c:v>
                </c:pt>
                <c:pt idx="19304">
                  <c:v>-27.116999999999997</c:v>
                </c:pt>
                <c:pt idx="19305">
                  <c:v>-27.114999999999995</c:v>
                </c:pt>
                <c:pt idx="19306">
                  <c:v>-27.112999999999992</c:v>
                </c:pt>
                <c:pt idx="19307">
                  <c:v>-27.110999999999997</c:v>
                </c:pt>
                <c:pt idx="19308">
                  <c:v>-27.108999999999995</c:v>
                </c:pt>
                <c:pt idx="19309">
                  <c:v>-27.106999999999992</c:v>
                </c:pt>
                <c:pt idx="19310">
                  <c:v>-27.104999999999997</c:v>
                </c:pt>
                <c:pt idx="19311">
                  <c:v>-27.102999999999994</c:v>
                </c:pt>
                <c:pt idx="19312">
                  <c:v>-27.100999999999992</c:v>
                </c:pt>
                <c:pt idx="19313">
                  <c:v>-27.098999999999997</c:v>
                </c:pt>
                <c:pt idx="19314">
                  <c:v>-27.096999999999994</c:v>
                </c:pt>
                <c:pt idx="19315">
                  <c:v>-27.094999999999992</c:v>
                </c:pt>
                <c:pt idx="19316">
                  <c:v>-27.092999999999996</c:v>
                </c:pt>
                <c:pt idx="19317">
                  <c:v>-27.090999999999994</c:v>
                </c:pt>
                <c:pt idx="19318">
                  <c:v>-27.088999999999992</c:v>
                </c:pt>
                <c:pt idx="19319">
                  <c:v>-27.086999999999996</c:v>
                </c:pt>
                <c:pt idx="19320">
                  <c:v>-27.084999999999994</c:v>
                </c:pt>
                <c:pt idx="19321">
                  <c:v>-27.082999999999991</c:v>
                </c:pt>
                <c:pt idx="19322">
                  <c:v>-27.080999999999996</c:v>
                </c:pt>
                <c:pt idx="19323">
                  <c:v>-27.078999999999994</c:v>
                </c:pt>
                <c:pt idx="19324">
                  <c:v>-27.076999999999991</c:v>
                </c:pt>
                <c:pt idx="19325">
                  <c:v>-27.074999999999996</c:v>
                </c:pt>
                <c:pt idx="19326">
                  <c:v>-27.072999999999993</c:v>
                </c:pt>
                <c:pt idx="19327">
                  <c:v>-27.070999999999991</c:v>
                </c:pt>
                <c:pt idx="19328">
                  <c:v>-27.068999999999996</c:v>
                </c:pt>
                <c:pt idx="19329">
                  <c:v>-27.066999999999993</c:v>
                </c:pt>
                <c:pt idx="19330">
                  <c:v>-27.064999999999998</c:v>
                </c:pt>
                <c:pt idx="19331">
                  <c:v>-27.062999999999995</c:v>
                </c:pt>
                <c:pt idx="19332">
                  <c:v>-27.060999999999993</c:v>
                </c:pt>
                <c:pt idx="19333">
                  <c:v>-27.058999999999997</c:v>
                </c:pt>
                <c:pt idx="19334">
                  <c:v>-27.056999999999995</c:v>
                </c:pt>
                <c:pt idx="19335">
                  <c:v>-27.054999999999993</c:v>
                </c:pt>
                <c:pt idx="19336">
                  <c:v>-27.052999999999997</c:v>
                </c:pt>
                <c:pt idx="19337">
                  <c:v>-27.050999999999995</c:v>
                </c:pt>
                <c:pt idx="19338">
                  <c:v>-27.048999999999992</c:v>
                </c:pt>
                <c:pt idx="19339">
                  <c:v>-27.046999999999997</c:v>
                </c:pt>
                <c:pt idx="19340">
                  <c:v>-27.044999999999995</c:v>
                </c:pt>
                <c:pt idx="19341">
                  <c:v>-27.042999999999992</c:v>
                </c:pt>
                <c:pt idx="19342">
                  <c:v>-27.040999999999997</c:v>
                </c:pt>
                <c:pt idx="19343">
                  <c:v>-27.038999999999994</c:v>
                </c:pt>
                <c:pt idx="19344">
                  <c:v>-27.036999999999992</c:v>
                </c:pt>
                <c:pt idx="19345">
                  <c:v>-27.034999999999997</c:v>
                </c:pt>
                <c:pt idx="19346">
                  <c:v>-27.032999999999994</c:v>
                </c:pt>
                <c:pt idx="19347">
                  <c:v>-27.030999999999992</c:v>
                </c:pt>
                <c:pt idx="19348">
                  <c:v>-27.028999999999996</c:v>
                </c:pt>
                <c:pt idx="19349">
                  <c:v>-27.026999999999994</c:v>
                </c:pt>
                <c:pt idx="19350">
                  <c:v>-27.024999999999991</c:v>
                </c:pt>
                <c:pt idx="19351">
                  <c:v>-27.022999999999996</c:v>
                </c:pt>
                <c:pt idx="19352">
                  <c:v>-27.020999999999994</c:v>
                </c:pt>
                <c:pt idx="19353">
                  <c:v>-27.018999999999991</c:v>
                </c:pt>
                <c:pt idx="19354">
                  <c:v>-27.016999999999996</c:v>
                </c:pt>
                <c:pt idx="19355">
                  <c:v>-27.014999999999993</c:v>
                </c:pt>
                <c:pt idx="19356">
                  <c:v>-27.012999999999991</c:v>
                </c:pt>
                <c:pt idx="19357">
                  <c:v>-27.010999999999996</c:v>
                </c:pt>
                <c:pt idx="19358">
                  <c:v>-27.008999999999993</c:v>
                </c:pt>
                <c:pt idx="19359">
                  <c:v>-27.006999999999991</c:v>
                </c:pt>
                <c:pt idx="19360">
                  <c:v>-27.004999999999995</c:v>
                </c:pt>
                <c:pt idx="19361">
                  <c:v>-27.002999999999993</c:v>
                </c:pt>
                <c:pt idx="19362">
                  <c:v>-27.000999999999998</c:v>
                </c:pt>
                <c:pt idx="19363">
                  <c:v>-26.998999999999995</c:v>
                </c:pt>
                <c:pt idx="19364">
                  <c:v>-26.996999999999993</c:v>
                </c:pt>
                <c:pt idx="19365">
                  <c:v>-26.994999999999997</c:v>
                </c:pt>
                <c:pt idx="19366">
                  <c:v>-26.992999999999995</c:v>
                </c:pt>
                <c:pt idx="19367">
                  <c:v>-26.990999999999993</c:v>
                </c:pt>
                <c:pt idx="19368">
                  <c:v>-26.988999999999997</c:v>
                </c:pt>
                <c:pt idx="19369">
                  <c:v>-26.986999999999995</c:v>
                </c:pt>
                <c:pt idx="19370">
                  <c:v>-26.984999999999992</c:v>
                </c:pt>
                <c:pt idx="19371">
                  <c:v>-26.982999999999997</c:v>
                </c:pt>
                <c:pt idx="19372">
                  <c:v>-26.980999999999995</c:v>
                </c:pt>
                <c:pt idx="19373">
                  <c:v>-26.978999999999992</c:v>
                </c:pt>
                <c:pt idx="19374">
                  <c:v>-26.976999999999997</c:v>
                </c:pt>
                <c:pt idx="19375">
                  <c:v>-26.974999999999994</c:v>
                </c:pt>
                <c:pt idx="19376">
                  <c:v>-26.972999999999992</c:v>
                </c:pt>
                <c:pt idx="19377">
                  <c:v>-26.970999999999997</c:v>
                </c:pt>
                <c:pt idx="19378">
                  <c:v>-26.968999999999994</c:v>
                </c:pt>
                <c:pt idx="19379">
                  <c:v>-26.966999999999992</c:v>
                </c:pt>
                <c:pt idx="19380">
                  <c:v>-26.964999999999996</c:v>
                </c:pt>
                <c:pt idx="19381">
                  <c:v>-26.962999999999994</c:v>
                </c:pt>
                <c:pt idx="19382">
                  <c:v>-26.960999999999991</c:v>
                </c:pt>
                <c:pt idx="19383">
                  <c:v>-26.958999999999996</c:v>
                </c:pt>
                <c:pt idx="19384">
                  <c:v>-26.956999999999994</c:v>
                </c:pt>
                <c:pt idx="19385">
                  <c:v>-26.954999999999991</c:v>
                </c:pt>
                <c:pt idx="19386">
                  <c:v>-26.952999999999996</c:v>
                </c:pt>
                <c:pt idx="19387">
                  <c:v>-26.950999999999993</c:v>
                </c:pt>
                <c:pt idx="19388">
                  <c:v>-26.948999999999991</c:v>
                </c:pt>
                <c:pt idx="19389">
                  <c:v>-26.946999999999996</c:v>
                </c:pt>
                <c:pt idx="19390">
                  <c:v>-26.944999999999993</c:v>
                </c:pt>
                <c:pt idx="19391">
                  <c:v>-26.942999999999998</c:v>
                </c:pt>
                <c:pt idx="19392">
                  <c:v>-26.940999999999995</c:v>
                </c:pt>
                <c:pt idx="19393">
                  <c:v>-26.938999999999993</c:v>
                </c:pt>
                <c:pt idx="19394">
                  <c:v>-26.936999999999998</c:v>
                </c:pt>
                <c:pt idx="19395">
                  <c:v>-26.934999999999995</c:v>
                </c:pt>
                <c:pt idx="19396">
                  <c:v>-26.932999999999993</c:v>
                </c:pt>
                <c:pt idx="19397">
                  <c:v>-26.930999999999997</c:v>
                </c:pt>
                <c:pt idx="19398">
                  <c:v>-26.928999999999995</c:v>
                </c:pt>
                <c:pt idx="19399">
                  <c:v>-26.926999999999992</c:v>
                </c:pt>
                <c:pt idx="19400">
                  <c:v>-26.924999999999997</c:v>
                </c:pt>
                <c:pt idx="19401">
                  <c:v>-26.922999999999995</c:v>
                </c:pt>
                <c:pt idx="19402">
                  <c:v>-26.920999999999992</c:v>
                </c:pt>
                <c:pt idx="19403">
                  <c:v>-26.918999999999997</c:v>
                </c:pt>
                <c:pt idx="19404">
                  <c:v>-26.916999999999994</c:v>
                </c:pt>
                <c:pt idx="19405">
                  <c:v>-26.914999999999992</c:v>
                </c:pt>
                <c:pt idx="19406">
                  <c:v>-26.912999999999997</c:v>
                </c:pt>
                <c:pt idx="19407">
                  <c:v>-26.910999999999994</c:v>
                </c:pt>
                <c:pt idx="19408">
                  <c:v>-26.908999999999992</c:v>
                </c:pt>
                <c:pt idx="19409">
                  <c:v>-26.906999999999996</c:v>
                </c:pt>
                <c:pt idx="19410">
                  <c:v>-26.904999999999994</c:v>
                </c:pt>
                <c:pt idx="19411">
                  <c:v>-26.902999999999992</c:v>
                </c:pt>
                <c:pt idx="19412">
                  <c:v>-26.900999999999996</c:v>
                </c:pt>
                <c:pt idx="19413">
                  <c:v>-26.898999999999994</c:v>
                </c:pt>
                <c:pt idx="19414">
                  <c:v>-26.896999999999991</c:v>
                </c:pt>
                <c:pt idx="19415">
                  <c:v>-26.894999999999996</c:v>
                </c:pt>
                <c:pt idx="19416">
                  <c:v>-26.892999999999994</c:v>
                </c:pt>
                <c:pt idx="19417">
                  <c:v>-26.890999999999991</c:v>
                </c:pt>
                <c:pt idx="19418">
                  <c:v>-26.888999999999996</c:v>
                </c:pt>
                <c:pt idx="19419">
                  <c:v>-26.886999999999993</c:v>
                </c:pt>
                <c:pt idx="19420">
                  <c:v>-26.884999999999991</c:v>
                </c:pt>
                <c:pt idx="19421">
                  <c:v>-26.882999999999996</c:v>
                </c:pt>
                <c:pt idx="19422">
                  <c:v>-26.880999999999993</c:v>
                </c:pt>
                <c:pt idx="19423">
                  <c:v>-26.878999999999998</c:v>
                </c:pt>
                <c:pt idx="19424">
                  <c:v>-26.876999999999995</c:v>
                </c:pt>
                <c:pt idx="19425">
                  <c:v>-26.874999999999993</c:v>
                </c:pt>
                <c:pt idx="19426">
                  <c:v>-26.872999999999998</c:v>
                </c:pt>
                <c:pt idx="19427">
                  <c:v>-26.870999999999995</c:v>
                </c:pt>
                <c:pt idx="19428">
                  <c:v>-26.868999999999993</c:v>
                </c:pt>
                <c:pt idx="19429">
                  <c:v>-26.866999999999997</c:v>
                </c:pt>
                <c:pt idx="19430">
                  <c:v>-26.864999999999995</c:v>
                </c:pt>
                <c:pt idx="19431">
                  <c:v>-26.862999999999992</c:v>
                </c:pt>
                <c:pt idx="19432">
                  <c:v>-26.860999999999997</c:v>
                </c:pt>
                <c:pt idx="19433">
                  <c:v>-26.858999999999995</c:v>
                </c:pt>
                <c:pt idx="19434">
                  <c:v>-26.856999999999992</c:v>
                </c:pt>
                <c:pt idx="19435">
                  <c:v>-26.854999999999997</c:v>
                </c:pt>
                <c:pt idx="19436">
                  <c:v>-26.852999999999994</c:v>
                </c:pt>
                <c:pt idx="19437">
                  <c:v>-26.850999999999992</c:v>
                </c:pt>
                <c:pt idx="19438">
                  <c:v>-26.848999999999997</c:v>
                </c:pt>
                <c:pt idx="19439">
                  <c:v>-26.846999999999994</c:v>
                </c:pt>
                <c:pt idx="19440">
                  <c:v>-26.844999999999992</c:v>
                </c:pt>
                <c:pt idx="19441">
                  <c:v>-26.842999999999996</c:v>
                </c:pt>
                <c:pt idx="19442">
                  <c:v>-26.840999999999994</c:v>
                </c:pt>
                <c:pt idx="19443">
                  <c:v>-26.838999999999992</c:v>
                </c:pt>
                <c:pt idx="19444">
                  <c:v>-26.836999999999996</c:v>
                </c:pt>
                <c:pt idx="19445">
                  <c:v>-26.834999999999994</c:v>
                </c:pt>
                <c:pt idx="19446">
                  <c:v>-26.832999999999991</c:v>
                </c:pt>
                <c:pt idx="19447">
                  <c:v>-26.830999999999996</c:v>
                </c:pt>
                <c:pt idx="19448">
                  <c:v>-26.828999999999994</c:v>
                </c:pt>
                <c:pt idx="19449">
                  <c:v>-26.826999999999991</c:v>
                </c:pt>
                <c:pt idx="19450">
                  <c:v>-26.824999999999996</c:v>
                </c:pt>
                <c:pt idx="19451">
                  <c:v>-26.822999999999993</c:v>
                </c:pt>
                <c:pt idx="19452">
                  <c:v>-26.820999999999991</c:v>
                </c:pt>
                <c:pt idx="19453">
                  <c:v>-26.818999999999996</c:v>
                </c:pt>
                <c:pt idx="19454">
                  <c:v>-26.816999999999993</c:v>
                </c:pt>
                <c:pt idx="19455">
                  <c:v>-26.814999999999998</c:v>
                </c:pt>
                <c:pt idx="19456">
                  <c:v>-26.812999999999995</c:v>
                </c:pt>
                <c:pt idx="19457">
                  <c:v>-26.810999999999993</c:v>
                </c:pt>
                <c:pt idx="19458">
                  <c:v>-26.808999999999997</c:v>
                </c:pt>
                <c:pt idx="19459">
                  <c:v>-26.806999999999995</c:v>
                </c:pt>
                <c:pt idx="19460">
                  <c:v>-26.804999999999993</c:v>
                </c:pt>
                <c:pt idx="19461">
                  <c:v>-26.802999999999997</c:v>
                </c:pt>
                <c:pt idx="19462">
                  <c:v>-26.800999999999995</c:v>
                </c:pt>
                <c:pt idx="19463">
                  <c:v>-26.798999999999992</c:v>
                </c:pt>
                <c:pt idx="19464">
                  <c:v>-26.796999999999997</c:v>
                </c:pt>
                <c:pt idx="19465">
                  <c:v>-26.794999999999995</c:v>
                </c:pt>
                <c:pt idx="19466">
                  <c:v>-26.792999999999992</c:v>
                </c:pt>
                <c:pt idx="19467">
                  <c:v>-26.790999999999997</c:v>
                </c:pt>
                <c:pt idx="19468">
                  <c:v>-26.788999999999994</c:v>
                </c:pt>
                <c:pt idx="19469">
                  <c:v>-26.786999999999992</c:v>
                </c:pt>
                <c:pt idx="19470">
                  <c:v>-26.784999999999997</c:v>
                </c:pt>
                <c:pt idx="19471">
                  <c:v>-26.782999999999994</c:v>
                </c:pt>
                <c:pt idx="19472">
                  <c:v>-26.780999999999992</c:v>
                </c:pt>
                <c:pt idx="19473">
                  <c:v>-26.778999999999996</c:v>
                </c:pt>
                <c:pt idx="19474">
                  <c:v>-26.776999999999994</c:v>
                </c:pt>
                <c:pt idx="19475">
                  <c:v>-26.774999999999991</c:v>
                </c:pt>
                <c:pt idx="19476">
                  <c:v>-26.772999999999996</c:v>
                </c:pt>
                <c:pt idx="19477">
                  <c:v>-26.770999999999994</c:v>
                </c:pt>
                <c:pt idx="19478">
                  <c:v>-26.768999999999991</c:v>
                </c:pt>
                <c:pt idx="19479">
                  <c:v>-26.766999999999996</c:v>
                </c:pt>
                <c:pt idx="19480">
                  <c:v>-26.764999999999993</c:v>
                </c:pt>
                <c:pt idx="19481">
                  <c:v>-26.762999999999991</c:v>
                </c:pt>
                <c:pt idx="19482">
                  <c:v>-26.760999999999996</c:v>
                </c:pt>
                <c:pt idx="19483">
                  <c:v>-26.758999999999993</c:v>
                </c:pt>
                <c:pt idx="19484">
                  <c:v>-26.756999999999991</c:v>
                </c:pt>
                <c:pt idx="19485">
                  <c:v>-26.754999999999995</c:v>
                </c:pt>
                <c:pt idx="19486">
                  <c:v>-26.752999999999993</c:v>
                </c:pt>
                <c:pt idx="19487">
                  <c:v>-26.750999999999998</c:v>
                </c:pt>
                <c:pt idx="19488">
                  <c:v>-26.748999999999995</c:v>
                </c:pt>
                <c:pt idx="19489">
                  <c:v>-26.746999999999993</c:v>
                </c:pt>
                <c:pt idx="19490">
                  <c:v>-26.744999999999997</c:v>
                </c:pt>
                <c:pt idx="19491">
                  <c:v>-26.742999999999995</c:v>
                </c:pt>
                <c:pt idx="19492">
                  <c:v>-26.740999999999993</c:v>
                </c:pt>
                <c:pt idx="19493">
                  <c:v>-26.738999999999997</c:v>
                </c:pt>
                <c:pt idx="19494">
                  <c:v>-26.736999999999995</c:v>
                </c:pt>
                <c:pt idx="19495">
                  <c:v>-26.734999999999992</c:v>
                </c:pt>
                <c:pt idx="19496">
                  <c:v>-26.732999999999997</c:v>
                </c:pt>
                <c:pt idx="19497">
                  <c:v>-26.730999999999995</c:v>
                </c:pt>
                <c:pt idx="19498">
                  <c:v>-26.728999999999992</c:v>
                </c:pt>
                <c:pt idx="19499">
                  <c:v>-26.726999999999997</c:v>
                </c:pt>
                <c:pt idx="19500">
                  <c:v>-26.724999999999994</c:v>
                </c:pt>
                <c:pt idx="19501">
                  <c:v>-26.722999999999992</c:v>
                </c:pt>
                <c:pt idx="19502">
                  <c:v>-26.720999999999997</c:v>
                </c:pt>
                <c:pt idx="19503">
                  <c:v>-26.718999999999994</c:v>
                </c:pt>
                <c:pt idx="19504">
                  <c:v>-26.716999999999992</c:v>
                </c:pt>
                <c:pt idx="19505">
                  <c:v>-26.714999999999996</c:v>
                </c:pt>
                <c:pt idx="19506">
                  <c:v>-26.712999999999994</c:v>
                </c:pt>
                <c:pt idx="19507">
                  <c:v>-26.710999999999991</c:v>
                </c:pt>
                <c:pt idx="19508">
                  <c:v>-26.708999999999996</c:v>
                </c:pt>
                <c:pt idx="19509">
                  <c:v>-26.706999999999994</c:v>
                </c:pt>
                <c:pt idx="19510">
                  <c:v>-26.704999999999991</c:v>
                </c:pt>
                <c:pt idx="19511">
                  <c:v>-26.702999999999996</c:v>
                </c:pt>
                <c:pt idx="19512">
                  <c:v>-26.700999999999993</c:v>
                </c:pt>
                <c:pt idx="19513">
                  <c:v>-26.698999999999991</c:v>
                </c:pt>
                <c:pt idx="19514">
                  <c:v>-26.696999999999996</c:v>
                </c:pt>
                <c:pt idx="19515">
                  <c:v>-26.694999999999993</c:v>
                </c:pt>
                <c:pt idx="19516">
                  <c:v>-26.692999999999998</c:v>
                </c:pt>
                <c:pt idx="19517">
                  <c:v>-26.690999999999995</c:v>
                </c:pt>
                <c:pt idx="19518">
                  <c:v>-26.688999999999993</c:v>
                </c:pt>
                <c:pt idx="19519">
                  <c:v>-26.686999999999998</c:v>
                </c:pt>
                <c:pt idx="19520">
                  <c:v>-26.684999999999995</c:v>
                </c:pt>
                <c:pt idx="19521">
                  <c:v>-26.682999999999993</c:v>
                </c:pt>
                <c:pt idx="19522">
                  <c:v>-26.680999999999997</c:v>
                </c:pt>
                <c:pt idx="19523">
                  <c:v>-26.678999999999995</c:v>
                </c:pt>
                <c:pt idx="19524">
                  <c:v>-26.676999999999992</c:v>
                </c:pt>
                <c:pt idx="19525">
                  <c:v>-26.674999999999997</c:v>
                </c:pt>
                <c:pt idx="19526">
                  <c:v>-26.672999999999995</c:v>
                </c:pt>
                <c:pt idx="19527">
                  <c:v>-26.670999999999992</c:v>
                </c:pt>
                <c:pt idx="19528">
                  <c:v>-26.668999999999997</c:v>
                </c:pt>
                <c:pt idx="19529">
                  <c:v>-26.666999999999994</c:v>
                </c:pt>
                <c:pt idx="19530">
                  <c:v>-26.664999999999992</c:v>
                </c:pt>
                <c:pt idx="19531">
                  <c:v>-26.662999999999997</c:v>
                </c:pt>
                <c:pt idx="19532">
                  <c:v>-26.660999999999994</c:v>
                </c:pt>
                <c:pt idx="19533">
                  <c:v>-26.658999999999992</c:v>
                </c:pt>
                <c:pt idx="19534">
                  <c:v>-26.656999999999996</c:v>
                </c:pt>
                <c:pt idx="19535">
                  <c:v>-26.654999999999994</c:v>
                </c:pt>
                <c:pt idx="19536">
                  <c:v>-26.652999999999992</c:v>
                </c:pt>
                <c:pt idx="19537">
                  <c:v>-26.650999999999996</c:v>
                </c:pt>
                <c:pt idx="19538">
                  <c:v>-26.648999999999994</c:v>
                </c:pt>
                <c:pt idx="19539">
                  <c:v>-26.646999999999991</c:v>
                </c:pt>
                <c:pt idx="19540">
                  <c:v>-26.644999999999996</c:v>
                </c:pt>
                <c:pt idx="19541">
                  <c:v>-26.642999999999994</c:v>
                </c:pt>
                <c:pt idx="19542">
                  <c:v>-26.640999999999991</c:v>
                </c:pt>
                <c:pt idx="19543">
                  <c:v>-26.638999999999996</c:v>
                </c:pt>
                <c:pt idx="19544">
                  <c:v>-26.636999999999993</c:v>
                </c:pt>
                <c:pt idx="19545">
                  <c:v>-26.634999999999991</c:v>
                </c:pt>
                <c:pt idx="19546">
                  <c:v>-26.632999999999996</c:v>
                </c:pt>
                <c:pt idx="19547">
                  <c:v>-26.630999999999993</c:v>
                </c:pt>
                <c:pt idx="19548">
                  <c:v>-26.628999999999998</c:v>
                </c:pt>
                <c:pt idx="19549">
                  <c:v>-26.626999999999995</c:v>
                </c:pt>
                <c:pt idx="19550">
                  <c:v>-26.624999999999993</c:v>
                </c:pt>
                <c:pt idx="19551">
                  <c:v>-26.622999999999998</c:v>
                </c:pt>
                <c:pt idx="19552">
                  <c:v>-26.620999999999995</c:v>
                </c:pt>
                <c:pt idx="19553">
                  <c:v>-26.618999999999993</c:v>
                </c:pt>
                <c:pt idx="19554">
                  <c:v>-26.616999999999997</c:v>
                </c:pt>
                <c:pt idx="19555">
                  <c:v>-26.614999999999995</c:v>
                </c:pt>
                <c:pt idx="19556">
                  <c:v>-26.612999999999992</c:v>
                </c:pt>
                <c:pt idx="19557">
                  <c:v>-26.610999999999997</c:v>
                </c:pt>
                <c:pt idx="19558">
                  <c:v>-26.608999999999995</c:v>
                </c:pt>
                <c:pt idx="19559">
                  <c:v>-26.606999999999992</c:v>
                </c:pt>
                <c:pt idx="19560">
                  <c:v>-26.604999999999997</c:v>
                </c:pt>
                <c:pt idx="19561">
                  <c:v>-26.602999999999994</c:v>
                </c:pt>
                <c:pt idx="19562">
                  <c:v>-26.600999999999992</c:v>
                </c:pt>
                <c:pt idx="19563">
                  <c:v>-26.598999999999997</c:v>
                </c:pt>
                <c:pt idx="19564">
                  <c:v>-26.596999999999994</c:v>
                </c:pt>
                <c:pt idx="19565">
                  <c:v>-26.594999999999992</c:v>
                </c:pt>
                <c:pt idx="19566">
                  <c:v>-26.592999999999996</c:v>
                </c:pt>
                <c:pt idx="19567">
                  <c:v>-26.590999999999994</c:v>
                </c:pt>
                <c:pt idx="19568">
                  <c:v>-26.588999999999992</c:v>
                </c:pt>
                <c:pt idx="19569">
                  <c:v>-26.586999999999996</c:v>
                </c:pt>
                <c:pt idx="19570">
                  <c:v>-26.584999999999994</c:v>
                </c:pt>
                <c:pt idx="19571">
                  <c:v>-26.582999999999991</c:v>
                </c:pt>
                <c:pt idx="19572">
                  <c:v>-26.580999999999996</c:v>
                </c:pt>
                <c:pt idx="19573">
                  <c:v>-26.578999999999994</c:v>
                </c:pt>
                <c:pt idx="19574">
                  <c:v>-26.576999999999991</c:v>
                </c:pt>
                <c:pt idx="19575">
                  <c:v>-26.574999999999996</c:v>
                </c:pt>
                <c:pt idx="19576">
                  <c:v>-26.572999999999993</c:v>
                </c:pt>
                <c:pt idx="19577">
                  <c:v>-26.570999999999991</c:v>
                </c:pt>
                <c:pt idx="19578">
                  <c:v>-26.568999999999996</c:v>
                </c:pt>
                <c:pt idx="19579">
                  <c:v>-26.566999999999993</c:v>
                </c:pt>
                <c:pt idx="19580">
                  <c:v>-26.564999999999998</c:v>
                </c:pt>
                <c:pt idx="19581">
                  <c:v>-26.562999999999995</c:v>
                </c:pt>
                <c:pt idx="19582">
                  <c:v>-26.560999999999993</c:v>
                </c:pt>
                <c:pt idx="19583">
                  <c:v>-26.558999999999997</c:v>
                </c:pt>
                <c:pt idx="19584">
                  <c:v>-26.556999999999995</c:v>
                </c:pt>
                <c:pt idx="19585">
                  <c:v>-26.554999999999993</c:v>
                </c:pt>
                <c:pt idx="19586">
                  <c:v>-26.552999999999997</c:v>
                </c:pt>
                <c:pt idx="19587">
                  <c:v>-26.550999999999995</c:v>
                </c:pt>
                <c:pt idx="19588">
                  <c:v>-26.548999999999992</c:v>
                </c:pt>
                <c:pt idx="19589">
                  <c:v>-26.546999999999997</c:v>
                </c:pt>
                <c:pt idx="19590">
                  <c:v>-26.544999999999995</c:v>
                </c:pt>
                <c:pt idx="19591">
                  <c:v>-26.542999999999992</c:v>
                </c:pt>
                <c:pt idx="19592">
                  <c:v>-26.540999999999997</c:v>
                </c:pt>
                <c:pt idx="19593">
                  <c:v>-26.538999999999994</c:v>
                </c:pt>
                <c:pt idx="19594">
                  <c:v>-26.536999999999992</c:v>
                </c:pt>
                <c:pt idx="19595">
                  <c:v>-26.534999999999997</c:v>
                </c:pt>
                <c:pt idx="19596">
                  <c:v>-26.532999999999994</c:v>
                </c:pt>
                <c:pt idx="19597">
                  <c:v>-26.530999999999992</c:v>
                </c:pt>
                <c:pt idx="19598">
                  <c:v>-26.528999999999996</c:v>
                </c:pt>
                <c:pt idx="19599">
                  <c:v>-26.526999999999994</c:v>
                </c:pt>
                <c:pt idx="19600">
                  <c:v>-26.524999999999991</c:v>
                </c:pt>
                <c:pt idx="19601">
                  <c:v>-26.522999999999996</c:v>
                </c:pt>
                <c:pt idx="19602">
                  <c:v>-26.520999999999994</c:v>
                </c:pt>
                <c:pt idx="19603">
                  <c:v>-26.518999999999991</c:v>
                </c:pt>
                <c:pt idx="19604">
                  <c:v>-26.516999999999996</c:v>
                </c:pt>
                <c:pt idx="19605">
                  <c:v>-26.514999999999993</c:v>
                </c:pt>
                <c:pt idx="19606">
                  <c:v>-26.512999999999991</c:v>
                </c:pt>
                <c:pt idx="19607">
                  <c:v>-26.510999999999996</c:v>
                </c:pt>
                <c:pt idx="19608">
                  <c:v>-26.508999999999993</c:v>
                </c:pt>
                <c:pt idx="19609">
                  <c:v>-26.506999999999991</c:v>
                </c:pt>
                <c:pt idx="19610">
                  <c:v>-26.504999999999995</c:v>
                </c:pt>
                <c:pt idx="19611">
                  <c:v>-26.502999999999993</c:v>
                </c:pt>
                <c:pt idx="19612">
                  <c:v>-26.500999999999998</c:v>
                </c:pt>
                <c:pt idx="19613">
                  <c:v>-26.498999999999995</c:v>
                </c:pt>
                <c:pt idx="19614">
                  <c:v>-26.496999999999993</c:v>
                </c:pt>
                <c:pt idx="19615">
                  <c:v>-26.494999999999997</c:v>
                </c:pt>
                <c:pt idx="19616">
                  <c:v>-26.492999999999995</c:v>
                </c:pt>
                <c:pt idx="19617">
                  <c:v>-26.490999999999993</c:v>
                </c:pt>
                <c:pt idx="19618">
                  <c:v>-26.488999999999997</c:v>
                </c:pt>
                <c:pt idx="19619">
                  <c:v>-26.486999999999995</c:v>
                </c:pt>
                <c:pt idx="19620">
                  <c:v>-26.484999999999992</c:v>
                </c:pt>
                <c:pt idx="19621">
                  <c:v>-26.482999999999997</c:v>
                </c:pt>
                <c:pt idx="19622">
                  <c:v>-26.480999999999995</c:v>
                </c:pt>
                <c:pt idx="19623">
                  <c:v>-26.478999999999992</c:v>
                </c:pt>
                <c:pt idx="19624">
                  <c:v>-26.476999999999997</c:v>
                </c:pt>
                <c:pt idx="19625">
                  <c:v>-26.474999999999994</c:v>
                </c:pt>
                <c:pt idx="19626">
                  <c:v>-26.472999999999992</c:v>
                </c:pt>
                <c:pt idx="19627">
                  <c:v>-26.470999999999997</c:v>
                </c:pt>
                <c:pt idx="19628">
                  <c:v>-26.468999999999994</c:v>
                </c:pt>
                <c:pt idx="19629">
                  <c:v>-26.466999999999992</c:v>
                </c:pt>
                <c:pt idx="19630">
                  <c:v>-26.464999999999996</c:v>
                </c:pt>
                <c:pt idx="19631">
                  <c:v>-26.462999999999994</c:v>
                </c:pt>
                <c:pt idx="19632">
                  <c:v>-26.460999999999991</c:v>
                </c:pt>
                <c:pt idx="19633">
                  <c:v>-26.458999999999996</c:v>
                </c:pt>
                <c:pt idx="19634">
                  <c:v>-26.456999999999994</c:v>
                </c:pt>
                <c:pt idx="19635">
                  <c:v>-26.454999999999991</c:v>
                </c:pt>
                <c:pt idx="19636">
                  <c:v>-26.452999999999996</c:v>
                </c:pt>
                <c:pt idx="19637">
                  <c:v>-26.450999999999993</c:v>
                </c:pt>
                <c:pt idx="19638">
                  <c:v>-26.448999999999991</c:v>
                </c:pt>
                <c:pt idx="19639">
                  <c:v>-26.446999999999996</c:v>
                </c:pt>
                <c:pt idx="19640">
                  <c:v>-26.444999999999993</c:v>
                </c:pt>
                <c:pt idx="19641">
                  <c:v>-26.442999999999998</c:v>
                </c:pt>
                <c:pt idx="19642">
                  <c:v>-26.440999999999995</c:v>
                </c:pt>
                <c:pt idx="19643">
                  <c:v>-26.438999999999993</c:v>
                </c:pt>
                <c:pt idx="19644">
                  <c:v>-26.436999999999998</c:v>
                </c:pt>
                <c:pt idx="19645">
                  <c:v>-26.434999999999995</c:v>
                </c:pt>
                <c:pt idx="19646">
                  <c:v>-26.432999999999993</c:v>
                </c:pt>
                <c:pt idx="19647">
                  <c:v>-26.430999999999997</c:v>
                </c:pt>
                <c:pt idx="19648">
                  <c:v>-26.428999999999995</c:v>
                </c:pt>
                <c:pt idx="19649">
                  <c:v>-26.426999999999992</c:v>
                </c:pt>
                <c:pt idx="19650">
                  <c:v>-26.424999999999997</c:v>
                </c:pt>
                <c:pt idx="19651">
                  <c:v>-26.422999999999995</c:v>
                </c:pt>
                <c:pt idx="19652">
                  <c:v>-26.420999999999992</c:v>
                </c:pt>
                <c:pt idx="19653">
                  <c:v>-26.418999999999997</c:v>
                </c:pt>
                <c:pt idx="19654">
                  <c:v>-26.416999999999994</c:v>
                </c:pt>
                <c:pt idx="19655">
                  <c:v>-26.414999999999992</c:v>
                </c:pt>
                <c:pt idx="19656">
                  <c:v>-26.412999999999997</c:v>
                </c:pt>
                <c:pt idx="19657">
                  <c:v>-26.410999999999994</c:v>
                </c:pt>
                <c:pt idx="19658">
                  <c:v>-26.408999999999992</c:v>
                </c:pt>
                <c:pt idx="19659">
                  <c:v>-26.406999999999996</c:v>
                </c:pt>
                <c:pt idx="19660">
                  <c:v>-26.404999999999994</c:v>
                </c:pt>
                <c:pt idx="19661">
                  <c:v>-26.402999999999992</c:v>
                </c:pt>
                <c:pt idx="19662">
                  <c:v>-26.400999999999996</c:v>
                </c:pt>
                <c:pt idx="19663">
                  <c:v>-26.398999999999994</c:v>
                </c:pt>
                <c:pt idx="19664">
                  <c:v>-26.396999999999991</c:v>
                </c:pt>
                <c:pt idx="19665">
                  <c:v>-26.394999999999996</c:v>
                </c:pt>
                <c:pt idx="19666">
                  <c:v>-26.392999999999994</c:v>
                </c:pt>
                <c:pt idx="19667">
                  <c:v>-26.390999999999991</c:v>
                </c:pt>
                <c:pt idx="19668">
                  <c:v>-26.388999999999996</c:v>
                </c:pt>
                <c:pt idx="19669">
                  <c:v>-26.386999999999993</c:v>
                </c:pt>
                <c:pt idx="19670">
                  <c:v>-26.384999999999991</c:v>
                </c:pt>
                <c:pt idx="19671">
                  <c:v>-26.382999999999996</c:v>
                </c:pt>
                <c:pt idx="19672">
                  <c:v>-26.380999999999993</c:v>
                </c:pt>
                <c:pt idx="19673">
                  <c:v>-26.378999999999998</c:v>
                </c:pt>
                <c:pt idx="19674">
                  <c:v>-26.376999999999995</c:v>
                </c:pt>
                <c:pt idx="19675">
                  <c:v>-26.374999999999993</c:v>
                </c:pt>
                <c:pt idx="19676">
                  <c:v>-26.372999999999998</c:v>
                </c:pt>
                <c:pt idx="19677">
                  <c:v>-26.370999999999995</c:v>
                </c:pt>
                <c:pt idx="19678">
                  <c:v>-26.368999999999993</c:v>
                </c:pt>
                <c:pt idx="19679">
                  <c:v>-26.366999999999997</c:v>
                </c:pt>
                <c:pt idx="19680">
                  <c:v>-26.364999999999995</c:v>
                </c:pt>
                <c:pt idx="19681">
                  <c:v>-26.362999999999992</c:v>
                </c:pt>
                <c:pt idx="19682">
                  <c:v>-26.360999999999997</c:v>
                </c:pt>
                <c:pt idx="19683">
                  <c:v>-26.358999999999995</c:v>
                </c:pt>
                <c:pt idx="19684">
                  <c:v>-26.356999999999992</c:v>
                </c:pt>
                <c:pt idx="19685">
                  <c:v>-26.354999999999997</c:v>
                </c:pt>
                <c:pt idx="19686">
                  <c:v>-26.352999999999994</c:v>
                </c:pt>
                <c:pt idx="19687">
                  <c:v>-26.350999999999992</c:v>
                </c:pt>
                <c:pt idx="19688">
                  <c:v>-26.348999999999997</c:v>
                </c:pt>
                <c:pt idx="19689">
                  <c:v>-26.346999999999994</c:v>
                </c:pt>
                <c:pt idx="19690">
                  <c:v>-26.344999999999992</c:v>
                </c:pt>
                <c:pt idx="19691">
                  <c:v>-26.342999999999996</c:v>
                </c:pt>
                <c:pt idx="19692">
                  <c:v>-26.340999999999994</c:v>
                </c:pt>
                <c:pt idx="19693">
                  <c:v>-26.338999999999992</c:v>
                </c:pt>
                <c:pt idx="19694">
                  <c:v>-26.336999999999996</c:v>
                </c:pt>
                <c:pt idx="19695">
                  <c:v>-26.334999999999994</c:v>
                </c:pt>
                <c:pt idx="19696">
                  <c:v>-26.332999999999991</c:v>
                </c:pt>
                <c:pt idx="19697">
                  <c:v>-26.330999999999996</c:v>
                </c:pt>
                <c:pt idx="19698">
                  <c:v>-26.328999999999994</c:v>
                </c:pt>
                <c:pt idx="19699">
                  <c:v>-26.326999999999991</c:v>
                </c:pt>
                <c:pt idx="19700">
                  <c:v>-26.324999999999996</c:v>
                </c:pt>
                <c:pt idx="19701">
                  <c:v>-26.322999999999993</c:v>
                </c:pt>
                <c:pt idx="19702">
                  <c:v>-26.320999999999991</c:v>
                </c:pt>
                <c:pt idx="19703">
                  <c:v>-26.318999999999996</c:v>
                </c:pt>
                <c:pt idx="19704">
                  <c:v>-26.316999999999993</c:v>
                </c:pt>
                <c:pt idx="19705">
                  <c:v>-26.314999999999998</c:v>
                </c:pt>
                <c:pt idx="19706">
                  <c:v>-26.312999999999995</c:v>
                </c:pt>
                <c:pt idx="19707">
                  <c:v>-26.310999999999993</c:v>
                </c:pt>
                <c:pt idx="19708">
                  <c:v>-26.308999999999997</c:v>
                </c:pt>
                <c:pt idx="19709">
                  <c:v>-26.306999999999995</c:v>
                </c:pt>
                <c:pt idx="19710">
                  <c:v>-26.304999999999993</c:v>
                </c:pt>
                <c:pt idx="19711">
                  <c:v>-26.302999999999997</c:v>
                </c:pt>
                <c:pt idx="19712">
                  <c:v>-26.300999999999995</c:v>
                </c:pt>
                <c:pt idx="19713">
                  <c:v>-26.298999999999992</c:v>
                </c:pt>
                <c:pt idx="19714">
                  <c:v>-26.296999999999997</c:v>
                </c:pt>
                <c:pt idx="19715">
                  <c:v>-26.294999999999995</c:v>
                </c:pt>
                <c:pt idx="19716">
                  <c:v>-26.292999999999992</c:v>
                </c:pt>
                <c:pt idx="19717">
                  <c:v>-26.290999999999997</c:v>
                </c:pt>
                <c:pt idx="19718">
                  <c:v>-26.288999999999994</c:v>
                </c:pt>
                <c:pt idx="19719">
                  <c:v>-26.286999999999992</c:v>
                </c:pt>
                <c:pt idx="19720">
                  <c:v>-26.284999999999997</c:v>
                </c:pt>
                <c:pt idx="19721">
                  <c:v>-26.282999999999994</c:v>
                </c:pt>
                <c:pt idx="19722">
                  <c:v>-26.280999999999992</c:v>
                </c:pt>
                <c:pt idx="19723">
                  <c:v>-26.278999999999996</c:v>
                </c:pt>
                <c:pt idx="19724">
                  <c:v>-26.276999999999994</c:v>
                </c:pt>
                <c:pt idx="19725">
                  <c:v>-26.274999999999991</c:v>
                </c:pt>
                <c:pt idx="19726">
                  <c:v>-26.272999999999996</c:v>
                </c:pt>
                <c:pt idx="19727">
                  <c:v>-26.270999999999994</c:v>
                </c:pt>
                <c:pt idx="19728">
                  <c:v>-26.268999999999991</c:v>
                </c:pt>
                <c:pt idx="19729">
                  <c:v>-26.266999999999996</c:v>
                </c:pt>
                <c:pt idx="19730">
                  <c:v>-26.264999999999993</c:v>
                </c:pt>
                <c:pt idx="19731">
                  <c:v>-26.262999999999991</c:v>
                </c:pt>
                <c:pt idx="19732">
                  <c:v>-26.260999999999996</c:v>
                </c:pt>
                <c:pt idx="19733">
                  <c:v>-26.258999999999993</c:v>
                </c:pt>
                <c:pt idx="19734">
                  <c:v>-26.256999999999991</c:v>
                </c:pt>
                <c:pt idx="19735">
                  <c:v>-26.254999999999995</c:v>
                </c:pt>
                <c:pt idx="19736">
                  <c:v>-26.252999999999993</c:v>
                </c:pt>
                <c:pt idx="19737">
                  <c:v>-26.250999999999998</c:v>
                </c:pt>
                <c:pt idx="19738">
                  <c:v>-26.248999999999995</c:v>
                </c:pt>
                <c:pt idx="19739">
                  <c:v>-26.246999999999993</c:v>
                </c:pt>
                <c:pt idx="19740">
                  <c:v>-26.244999999999997</c:v>
                </c:pt>
                <c:pt idx="19741">
                  <c:v>-26.242999999999995</c:v>
                </c:pt>
                <c:pt idx="19742">
                  <c:v>-26.240999999999993</c:v>
                </c:pt>
                <c:pt idx="19743">
                  <c:v>-26.238999999999997</c:v>
                </c:pt>
                <c:pt idx="19744">
                  <c:v>-26.236999999999995</c:v>
                </c:pt>
                <c:pt idx="19745">
                  <c:v>-26.234999999999992</c:v>
                </c:pt>
                <c:pt idx="19746">
                  <c:v>-26.232999999999997</c:v>
                </c:pt>
                <c:pt idx="19747">
                  <c:v>-26.230999999999995</c:v>
                </c:pt>
                <c:pt idx="19748">
                  <c:v>-26.228999999999992</c:v>
                </c:pt>
                <c:pt idx="19749">
                  <c:v>-26.226999999999997</c:v>
                </c:pt>
                <c:pt idx="19750">
                  <c:v>-26.224999999999994</c:v>
                </c:pt>
                <c:pt idx="19751">
                  <c:v>-26.222999999999992</c:v>
                </c:pt>
                <c:pt idx="19752">
                  <c:v>-26.220999999999997</c:v>
                </c:pt>
                <c:pt idx="19753">
                  <c:v>-26.218999999999994</c:v>
                </c:pt>
                <c:pt idx="19754">
                  <c:v>-26.216999999999992</c:v>
                </c:pt>
                <c:pt idx="19755">
                  <c:v>-26.214999999999996</c:v>
                </c:pt>
                <c:pt idx="19756">
                  <c:v>-26.212999999999994</c:v>
                </c:pt>
                <c:pt idx="19757">
                  <c:v>-26.210999999999991</c:v>
                </c:pt>
                <c:pt idx="19758">
                  <c:v>-26.208999999999996</c:v>
                </c:pt>
                <c:pt idx="19759">
                  <c:v>-26.206999999999994</c:v>
                </c:pt>
                <c:pt idx="19760">
                  <c:v>-26.204999999999991</c:v>
                </c:pt>
                <c:pt idx="19761">
                  <c:v>-26.202999999999996</c:v>
                </c:pt>
                <c:pt idx="19762">
                  <c:v>-26.200999999999993</c:v>
                </c:pt>
                <c:pt idx="19763">
                  <c:v>-26.198999999999991</c:v>
                </c:pt>
                <c:pt idx="19764">
                  <c:v>-26.196999999999996</c:v>
                </c:pt>
                <c:pt idx="19765">
                  <c:v>-26.194999999999993</c:v>
                </c:pt>
                <c:pt idx="19766">
                  <c:v>-26.192999999999998</c:v>
                </c:pt>
                <c:pt idx="19767">
                  <c:v>-26.190999999999995</c:v>
                </c:pt>
                <c:pt idx="19768">
                  <c:v>-26.188999999999993</c:v>
                </c:pt>
                <c:pt idx="19769">
                  <c:v>-26.186999999999998</c:v>
                </c:pt>
                <c:pt idx="19770">
                  <c:v>-26.184999999999995</c:v>
                </c:pt>
                <c:pt idx="19771">
                  <c:v>-26.182999999999993</c:v>
                </c:pt>
                <c:pt idx="19772">
                  <c:v>-26.180999999999997</c:v>
                </c:pt>
                <c:pt idx="19773">
                  <c:v>-26.178999999999995</c:v>
                </c:pt>
                <c:pt idx="19774">
                  <c:v>-26.176999999999992</c:v>
                </c:pt>
                <c:pt idx="19775">
                  <c:v>-26.174999999999997</c:v>
                </c:pt>
                <c:pt idx="19776">
                  <c:v>-26.172999999999995</c:v>
                </c:pt>
                <c:pt idx="19777">
                  <c:v>-26.170999999999992</c:v>
                </c:pt>
                <c:pt idx="19778">
                  <c:v>-26.168999999999997</c:v>
                </c:pt>
                <c:pt idx="19779">
                  <c:v>-26.166999999999994</c:v>
                </c:pt>
                <c:pt idx="19780">
                  <c:v>-26.164999999999992</c:v>
                </c:pt>
                <c:pt idx="19781">
                  <c:v>-26.162999999999997</c:v>
                </c:pt>
                <c:pt idx="19782">
                  <c:v>-26.160999999999994</c:v>
                </c:pt>
                <c:pt idx="19783">
                  <c:v>-26.158999999999992</c:v>
                </c:pt>
                <c:pt idx="19784">
                  <c:v>-26.156999999999996</c:v>
                </c:pt>
                <c:pt idx="19785">
                  <c:v>-26.154999999999994</c:v>
                </c:pt>
                <c:pt idx="19786">
                  <c:v>-26.152999999999992</c:v>
                </c:pt>
                <c:pt idx="19787">
                  <c:v>-26.150999999999996</c:v>
                </c:pt>
                <c:pt idx="19788">
                  <c:v>-26.148999999999994</c:v>
                </c:pt>
                <c:pt idx="19789">
                  <c:v>-26.146999999999991</c:v>
                </c:pt>
                <c:pt idx="19790">
                  <c:v>-26.144999999999996</c:v>
                </c:pt>
                <c:pt idx="19791">
                  <c:v>-26.142999999999994</c:v>
                </c:pt>
                <c:pt idx="19792">
                  <c:v>-26.140999999999991</c:v>
                </c:pt>
                <c:pt idx="19793">
                  <c:v>-26.138999999999996</c:v>
                </c:pt>
                <c:pt idx="19794">
                  <c:v>-26.136999999999993</c:v>
                </c:pt>
                <c:pt idx="19795">
                  <c:v>-26.134999999999991</c:v>
                </c:pt>
                <c:pt idx="19796">
                  <c:v>-26.132999999999996</c:v>
                </c:pt>
                <c:pt idx="19797">
                  <c:v>-26.130999999999993</c:v>
                </c:pt>
                <c:pt idx="19798">
                  <c:v>-26.128999999999998</c:v>
                </c:pt>
                <c:pt idx="19799">
                  <c:v>-26.126999999999995</c:v>
                </c:pt>
                <c:pt idx="19800">
                  <c:v>-26.124999999999993</c:v>
                </c:pt>
                <c:pt idx="19801">
                  <c:v>-26.122999999999998</c:v>
                </c:pt>
                <c:pt idx="19802">
                  <c:v>-26.120999999999995</c:v>
                </c:pt>
                <c:pt idx="19803">
                  <c:v>-26.118999999999993</c:v>
                </c:pt>
                <c:pt idx="19804">
                  <c:v>-26.116999999999997</c:v>
                </c:pt>
                <c:pt idx="19805">
                  <c:v>-26.114999999999995</c:v>
                </c:pt>
                <c:pt idx="19806">
                  <c:v>-26.112999999999992</c:v>
                </c:pt>
                <c:pt idx="19807">
                  <c:v>-26.110999999999997</c:v>
                </c:pt>
                <c:pt idx="19808">
                  <c:v>-26.108999999999995</c:v>
                </c:pt>
                <c:pt idx="19809">
                  <c:v>-26.106999999999992</c:v>
                </c:pt>
                <c:pt idx="19810">
                  <c:v>-26.104999999999997</c:v>
                </c:pt>
                <c:pt idx="19811">
                  <c:v>-26.102999999999994</c:v>
                </c:pt>
                <c:pt idx="19812">
                  <c:v>-26.100999999999992</c:v>
                </c:pt>
                <c:pt idx="19813">
                  <c:v>-26.098999999999997</c:v>
                </c:pt>
                <c:pt idx="19814">
                  <c:v>-26.096999999999994</c:v>
                </c:pt>
                <c:pt idx="19815">
                  <c:v>-26.094999999999992</c:v>
                </c:pt>
                <c:pt idx="19816">
                  <c:v>-26.092999999999996</c:v>
                </c:pt>
                <c:pt idx="19817">
                  <c:v>-26.090999999999994</c:v>
                </c:pt>
                <c:pt idx="19818">
                  <c:v>-26.088999999999992</c:v>
                </c:pt>
                <c:pt idx="19819">
                  <c:v>-26.086999999999996</c:v>
                </c:pt>
                <c:pt idx="19820">
                  <c:v>-26.084999999999994</c:v>
                </c:pt>
                <c:pt idx="19821">
                  <c:v>-26.082999999999991</c:v>
                </c:pt>
                <c:pt idx="19822">
                  <c:v>-26.080999999999996</c:v>
                </c:pt>
                <c:pt idx="19823">
                  <c:v>-26.078999999999994</c:v>
                </c:pt>
                <c:pt idx="19824">
                  <c:v>-26.076999999999991</c:v>
                </c:pt>
                <c:pt idx="19825">
                  <c:v>-26.074999999999996</c:v>
                </c:pt>
                <c:pt idx="19826">
                  <c:v>-26.072999999999993</c:v>
                </c:pt>
                <c:pt idx="19827">
                  <c:v>-26.070999999999991</c:v>
                </c:pt>
                <c:pt idx="19828">
                  <c:v>-26.068999999999996</c:v>
                </c:pt>
                <c:pt idx="19829">
                  <c:v>-26.066999999999993</c:v>
                </c:pt>
                <c:pt idx="19830">
                  <c:v>-26.064999999999998</c:v>
                </c:pt>
                <c:pt idx="19831">
                  <c:v>-26.062999999999995</c:v>
                </c:pt>
                <c:pt idx="19832">
                  <c:v>-26.060999999999993</c:v>
                </c:pt>
                <c:pt idx="19833">
                  <c:v>-26.058999999999997</c:v>
                </c:pt>
                <c:pt idx="19834">
                  <c:v>-26.056999999999995</c:v>
                </c:pt>
                <c:pt idx="19835">
                  <c:v>-26.054999999999993</c:v>
                </c:pt>
                <c:pt idx="19836">
                  <c:v>-26.052999999999997</c:v>
                </c:pt>
                <c:pt idx="19837">
                  <c:v>-26.050999999999995</c:v>
                </c:pt>
                <c:pt idx="19838">
                  <c:v>-26.048999999999992</c:v>
                </c:pt>
                <c:pt idx="19839">
                  <c:v>-26.046999999999997</c:v>
                </c:pt>
                <c:pt idx="19840">
                  <c:v>-26.044999999999995</c:v>
                </c:pt>
                <c:pt idx="19841">
                  <c:v>-26.042999999999992</c:v>
                </c:pt>
                <c:pt idx="19842">
                  <c:v>-26.040999999999997</c:v>
                </c:pt>
                <c:pt idx="19843">
                  <c:v>-26.038999999999994</c:v>
                </c:pt>
                <c:pt idx="19844">
                  <c:v>-26.036999999999992</c:v>
                </c:pt>
                <c:pt idx="19845">
                  <c:v>-26.034999999999997</c:v>
                </c:pt>
                <c:pt idx="19846">
                  <c:v>-26.032999999999994</c:v>
                </c:pt>
                <c:pt idx="19847">
                  <c:v>-26.030999999999992</c:v>
                </c:pt>
                <c:pt idx="19848">
                  <c:v>-26.028999999999996</c:v>
                </c:pt>
                <c:pt idx="19849">
                  <c:v>-26.026999999999994</c:v>
                </c:pt>
                <c:pt idx="19850">
                  <c:v>-26.024999999999991</c:v>
                </c:pt>
                <c:pt idx="19851">
                  <c:v>-26.022999999999996</c:v>
                </c:pt>
                <c:pt idx="19852">
                  <c:v>-26.020999999999994</c:v>
                </c:pt>
                <c:pt idx="19853">
                  <c:v>-26.018999999999991</c:v>
                </c:pt>
                <c:pt idx="19854">
                  <c:v>-26.016999999999996</c:v>
                </c:pt>
                <c:pt idx="19855">
                  <c:v>-26.014999999999993</c:v>
                </c:pt>
                <c:pt idx="19856">
                  <c:v>-26.012999999999991</c:v>
                </c:pt>
                <c:pt idx="19857">
                  <c:v>-26.010999999999996</c:v>
                </c:pt>
                <c:pt idx="19858">
                  <c:v>-26.008999999999993</c:v>
                </c:pt>
                <c:pt idx="19859">
                  <c:v>-26.006999999999991</c:v>
                </c:pt>
                <c:pt idx="19860">
                  <c:v>-26.004999999999995</c:v>
                </c:pt>
                <c:pt idx="19861">
                  <c:v>-26.002999999999993</c:v>
                </c:pt>
                <c:pt idx="19862">
                  <c:v>-26.000999999999998</c:v>
                </c:pt>
                <c:pt idx="19863">
                  <c:v>-25.998999999999995</c:v>
                </c:pt>
                <c:pt idx="19864">
                  <c:v>-25.996999999999993</c:v>
                </c:pt>
                <c:pt idx="19865">
                  <c:v>-25.994999999999997</c:v>
                </c:pt>
                <c:pt idx="19866">
                  <c:v>-25.992999999999995</c:v>
                </c:pt>
                <c:pt idx="19867">
                  <c:v>-25.990999999999993</c:v>
                </c:pt>
                <c:pt idx="19868">
                  <c:v>-25.988999999999997</c:v>
                </c:pt>
                <c:pt idx="19869">
                  <c:v>-25.986999999999995</c:v>
                </c:pt>
                <c:pt idx="19870">
                  <c:v>-25.984999999999992</c:v>
                </c:pt>
                <c:pt idx="19871">
                  <c:v>-25.982999999999997</c:v>
                </c:pt>
                <c:pt idx="19872">
                  <c:v>-25.980999999999995</c:v>
                </c:pt>
                <c:pt idx="19873">
                  <c:v>-25.978999999999992</c:v>
                </c:pt>
                <c:pt idx="19874">
                  <c:v>-25.976999999999997</c:v>
                </c:pt>
                <c:pt idx="19875">
                  <c:v>-25.974999999999994</c:v>
                </c:pt>
                <c:pt idx="19876">
                  <c:v>-25.972999999999992</c:v>
                </c:pt>
                <c:pt idx="19877">
                  <c:v>-25.970999999999997</c:v>
                </c:pt>
                <c:pt idx="19878">
                  <c:v>-25.968999999999994</c:v>
                </c:pt>
                <c:pt idx="19879">
                  <c:v>-25.966999999999992</c:v>
                </c:pt>
                <c:pt idx="19880">
                  <c:v>-25.964999999999996</c:v>
                </c:pt>
                <c:pt idx="19881">
                  <c:v>-25.962999999999994</c:v>
                </c:pt>
                <c:pt idx="19882">
                  <c:v>-25.960999999999991</c:v>
                </c:pt>
                <c:pt idx="19883">
                  <c:v>-25.958999999999996</c:v>
                </c:pt>
                <c:pt idx="19884">
                  <c:v>-25.956999999999994</c:v>
                </c:pt>
                <c:pt idx="19885">
                  <c:v>-25.954999999999991</c:v>
                </c:pt>
                <c:pt idx="19886">
                  <c:v>-25.952999999999996</c:v>
                </c:pt>
                <c:pt idx="19887">
                  <c:v>-25.950999999999993</c:v>
                </c:pt>
                <c:pt idx="19888">
                  <c:v>-25.948999999999991</c:v>
                </c:pt>
                <c:pt idx="19889">
                  <c:v>-25.946999999999996</c:v>
                </c:pt>
                <c:pt idx="19890">
                  <c:v>-25.944999999999993</c:v>
                </c:pt>
                <c:pt idx="19891">
                  <c:v>-25.942999999999998</c:v>
                </c:pt>
                <c:pt idx="19892">
                  <c:v>-25.940999999999995</c:v>
                </c:pt>
                <c:pt idx="19893">
                  <c:v>-25.938999999999993</c:v>
                </c:pt>
                <c:pt idx="19894">
                  <c:v>-25.936999999999998</c:v>
                </c:pt>
                <c:pt idx="19895">
                  <c:v>-25.934999999999995</c:v>
                </c:pt>
                <c:pt idx="19896">
                  <c:v>-25.932999999999993</c:v>
                </c:pt>
                <c:pt idx="19897">
                  <c:v>-25.930999999999997</c:v>
                </c:pt>
                <c:pt idx="19898">
                  <c:v>-25.928999999999995</c:v>
                </c:pt>
                <c:pt idx="19899">
                  <c:v>-25.926999999999992</c:v>
                </c:pt>
                <c:pt idx="19900">
                  <c:v>-25.924999999999997</c:v>
                </c:pt>
                <c:pt idx="19901">
                  <c:v>-25.922999999999995</c:v>
                </c:pt>
                <c:pt idx="19902">
                  <c:v>-25.920999999999992</c:v>
                </c:pt>
                <c:pt idx="19903">
                  <c:v>-25.918999999999997</c:v>
                </c:pt>
                <c:pt idx="19904">
                  <c:v>-25.916999999999994</c:v>
                </c:pt>
                <c:pt idx="19905">
                  <c:v>-25.914999999999992</c:v>
                </c:pt>
                <c:pt idx="19906">
                  <c:v>-25.912999999999997</c:v>
                </c:pt>
                <c:pt idx="19907">
                  <c:v>-25.910999999999994</c:v>
                </c:pt>
                <c:pt idx="19908">
                  <c:v>-25.908999999999992</c:v>
                </c:pt>
                <c:pt idx="19909">
                  <c:v>-25.906999999999996</c:v>
                </c:pt>
                <c:pt idx="19910">
                  <c:v>-25.904999999999994</c:v>
                </c:pt>
                <c:pt idx="19911">
                  <c:v>-25.902999999999992</c:v>
                </c:pt>
                <c:pt idx="19912">
                  <c:v>-25.900999999999996</c:v>
                </c:pt>
                <c:pt idx="19913">
                  <c:v>-25.898999999999994</c:v>
                </c:pt>
                <c:pt idx="19914">
                  <c:v>-25.896999999999991</c:v>
                </c:pt>
                <c:pt idx="19915">
                  <c:v>-25.894999999999996</c:v>
                </c:pt>
                <c:pt idx="19916">
                  <c:v>-25.892999999999994</c:v>
                </c:pt>
                <c:pt idx="19917">
                  <c:v>-25.890999999999991</c:v>
                </c:pt>
                <c:pt idx="19918">
                  <c:v>-25.888999999999996</c:v>
                </c:pt>
                <c:pt idx="19919">
                  <c:v>-25.886999999999993</c:v>
                </c:pt>
                <c:pt idx="19920">
                  <c:v>-25.884999999999991</c:v>
                </c:pt>
                <c:pt idx="19921">
                  <c:v>-25.882999999999996</c:v>
                </c:pt>
                <c:pt idx="19922">
                  <c:v>-25.880999999999993</c:v>
                </c:pt>
                <c:pt idx="19923">
                  <c:v>-25.878999999999998</c:v>
                </c:pt>
                <c:pt idx="19924">
                  <c:v>-25.876999999999995</c:v>
                </c:pt>
                <c:pt idx="19925">
                  <c:v>-25.874999999999993</c:v>
                </c:pt>
                <c:pt idx="19926">
                  <c:v>-25.872999999999998</c:v>
                </c:pt>
                <c:pt idx="19927">
                  <c:v>-25.870999999999995</c:v>
                </c:pt>
                <c:pt idx="19928">
                  <c:v>-25.868999999999993</c:v>
                </c:pt>
                <c:pt idx="19929">
                  <c:v>-25.866999999999997</c:v>
                </c:pt>
                <c:pt idx="19930">
                  <c:v>-25.864999999999995</c:v>
                </c:pt>
                <c:pt idx="19931">
                  <c:v>-25.862999999999992</c:v>
                </c:pt>
                <c:pt idx="19932">
                  <c:v>-25.860999999999997</c:v>
                </c:pt>
                <c:pt idx="19933">
                  <c:v>-25.858999999999995</c:v>
                </c:pt>
                <c:pt idx="19934">
                  <c:v>-25.856999999999992</c:v>
                </c:pt>
                <c:pt idx="19935">
                  <c:v>-25.854999999999997</c:v>
                </c:pt>
                <c:pt idx="19936">
                  <c:v>-25.852999999999994</c:v>
                </c:pt>
                <c:pt idx="19937">
                  <c:v>-25.850999999999992</c:v>
                </c:pt>
                <c:pt idx="19938">
                  <c:v>-25.848999999999997</c:v>
                </c:pt>
                <c:pt idx="19939">
                  <c:v>-25.846999999999994</c:v>
                </c:pt>
                <c:pt idx="19940">
                  <c:v>-25.844999999999992</c:v>
                </c:pt>
                <c:pt idx="19941">
                  <c:v>-25.842999999999996</c:v>
                </c:pt>
                <c:pt idx="19942">
                  <c:v>-25.840999999999994</c:v>
                </c:pt>
                <c:pt idx="19943">
                  <c:v>-25.838999999999992</c:v>
                </c:pt>
                <c:pt idx="19944">
                  <c:v>-25.836999999999996</c:v>
                </c:pt>
                <c:pt idx="19945">
                  <c:v>-25.834999999999994</c:v>
                </c:pt>
                <c:pt idx="19946">
                  <c:v>-25.832999999999991</c:v>
                </c:pt>
                <c:pt idx="19947">
                  <c:v>-25.830999999999996</c:v>
                </c:pt>
                <c:pt idx="19948">
                  <c:v>-25.828999999999994</c:v>
                </c:pt>
                <c:pt idx="19949">
                  <c:v>-25.826999999999991</c:v>
                </c:pt>
                <c:pt idx="19950">
                  <c:v>-25.824999999999996</c:v>
                </c:pt>
                <c:pt idx="19951">
                  <c:v>-25.822999999999993</c:v>
                </c:pt>
                <c:pt idx="19952">
                  <c:v>-25.820999999999991</c:v>
                </c:pt>
                <c:pt idx="19953">
                  <c:v>-25.818999999999996</c:v>
                </c:pt>
                <c:pt idx="19954">
                  <c:v>-25.816999999999993</c:v>
                </c:pt>
                <c:pt idx="19955">
                  <c:v>-25.814999999999998</c:v>
                </c:pt>
                <c:pt idx="19956">
                  <c:v>-25.812999999999995</c:v>
                </c:pt>
                <c:pt idx="19957">
                  <c:v>-25.810999999999993</c:v>
                </c:pt>
                <c:pt idx="19958">
                  <c:v>-25.808999999999997</c:v>
                </c:pt>
                <c:pt idx="19959">
                  <c:v>-25.806999999999995</c:v>
                </c:pt>
                <c:pt idx="19960">
                  <c:v>-25.804999999999993</c:v>
                </c:pt>
                <c:pt idx="19961">
                  <c:v>-25.802999999999997</c:v>
                </c:pt>
                <c:pt idx="19962">
                  <c:v>-25.800999999999995</c:v>
                </c:pt>
                <c:pt idx="19963">
                  <c:v>-25.798999999999992</c:v>
                </c:pt>
                <c:pt idx="19964">
                  <c:v>-25.796999999999997</c:v>
                </c:pt>
                <c:pt idx="19965">
                  <c:v>-25.794999999999995</c:v>
                </c:pt>
                <c:pt idx="19966">
                  <c:v>-25.792999999999992</c:v>
                </c:pt>
                <c:pt idx="19967">
                  <c:v>-25.790999999999997</c:v>
                </c:pt>
                <c:pt idx="19968">
                  <c:v>-25.788999999999994</c:v>
                </c:pt>
                <c:pt idx="19969">
                  <c:v>-25.786999999999992</c:v>
                </c:pt>
                <c:pt idx="19970">
                  <c:v>-25.784999999999997</c:v>
                </c:pt>
                <c:pt idx="19971">
                  <c:v>-25.782999999999994</c:v>
                </c:pt>
                <c:pt idx="19972">
                  <c:v>-25.780999999999992</c:v>
                </c:pt>
                <c:pt idx="19973">
                  <c:v>-25.778999999999996</c:v>
                </c:pt>
                <c:pt idx="19974">
                  <c:v>-25.776999999999994</c:v>
                </c:pt>
                <c:pt idx="19975">
                  <c:v>-25.774999999999991</c:v>
                </c:pt>
                <c:pt idx="19976">
                  <c:v>-25.772999999999996</c:v>
                </c:pt>
                <c:pt idx="19977">
                  <c:v>-25.770999999999994</c:v>
                </c:pt>
                <c:pt idx="19978">
                  <c:v>-25.768999999999991</c:v>
                </c:pt>
                <c:pt idx="19979">
                  <c:v>-25.766999999999996</c:v>
                </c:pt>
                <c:pt idx="19980">
                  <c:v>-25.764999999999993</c:v>
                </c:pt>
                <c:pt idx="19981">
                  <c:v>-25.762999999999991</c:v>
                </c:pt>
                <c:pt idx="19982">
                  <c:v>-25.760999999999996</c:v>
                </c:pt>
                <c:pt idx="19983">
                  <c:v>-25.758999999999993</c:v>
                </c:pt>
                <c:pt idx="19984">
                  <c:v>-25.756999999999991</c:v>
                </c:pt>
                <c:pt idx="19985">
                  <c:v>-25.754999999999995</c:v>
                </c:pt>
                <c:pt idx="19986">
                  <c:v>-25.752999999999993</c:v>
                </c:pt>
                <c:pt idx="19987">
                  <c:v>-25.750999999999998</c:v>
                </c:pt>
                <c:pt idx="19988">
                  <c:v>-25.748999999999995</c:v>
                </c:pt>
                <c:pt idx="19989">
                  <c:v>-25.746999999999993</c:v>
                </c:pt>
                <c:pt idx="19990">
                  <c:v>-25.744999999999997</c:v>
                </c:pt>
                <c:pt idx="19991">
                  <c:v>-25.742999999999995</c:v>
                </c:pt>
                <c:pt idx="19992">
                  <c:v>-25.740999999999993</c:v>
                </c:pt>
                <c:pt idx="19993">
                  <c:v>-25.738999999999997</c:v>
                </c:pt>
                <c:pt idx="19994">
                  <c:v>-25.736999999999995</c:v>
                </c:pt>
                <c:pt idx="19995">
                  <c:v>-25.734999999999992</c:v>
                </c:pt>
                <c:pt idx="19996">
                  <c:v>-25.732999999999997</c:v>
                </c:pt>
                <c:pt idx="19997">
                  <c:v>-25.730999999999995</c:v>
                </c:pt>
                <c:pt idx="19998">
                  <c:v>-25.728999999999992</c:v>
                </c:pt>
                <c:pt idx="19999">
                  <c:v>-25.726999999999997</c:v>
                </c:pt>
                <c:pt idx="20000">
                  <c:v>-25.724999999999994</c:v>
                </c:pt>
                <c:pt idx="20001">
                  <c:v>-25.722999999999992</c:v>
                </c:pt>
                <c:pt idx="20002">
                  <c:v>-25.720999999999997</c:v>
                </c:pt>
                <c:pt idx="20003">
                  <c:v>-25.718999999999994</c:v>
                </c:pt>
                <c:pt idx="20004">
                  <c:v>-25.716999999999992</c:v>
                </c:pt>
                <c:pt idx="20005">
                  <c:v>-25.714999999999996</c:v>
                </c:pt>
                <c:pt idx="20006">
                  <c:v>-25.712999999999994</c:v>
                </c:pt>
                <c:pt idx="20007">
                  <c:v>-25.710999999999991</c:v>
                </c:pt>
                <c:pt idx="20008">
                  <c:v>-25.708999999999996</c:v>
                </c:pt>
                <c:pt idx="20009">
                  <c:v>-25.706999999999994</c:v>
                </c:pt>
                <c:pt idx="20010">
                  <c:v>-25.704999999999991</c:v>
                </c:pt>
                <c:pt idx="20011">
                  <c:v>-25.702999999999996</c:v>
                </c:pt>
                <c:pt idx="20012">
                  <c:v>-25.700999999999993</c:v>
                </c:pt>
                <c:pt idx="20013">
                  <c:v>-25.698999999999991</c:v>
                </c:pt>
                <c:pt idx="20014">
                  <c:v>-25.696999999999996</c:v>
                </c:pt>
                <c:pt idx="20015">
                  <c:v>-25.694999999999993</c:v>
                </c:pt>
                <c:pt idx="20016">
                  <c:v>-25.692999999999998</c:v>
                </c:pt>
                <c:pt idx="20017">
                  <c:v>-25.690999999999995</c:v>
                </c:pt>
                <c:pt idx="20018">
                  <c:v>-25.688999999999993</c:v>
                </c:pt>
                <c:pt idx="20019">
                  <c:v>-25.686999999999998</c:v>
                </c:pt>
                <c:pt idx="20020">
                  <c:v>-25.684999999999995</c:v>
                </c:pt>
                <c:pt idx="20021">
                  <c:v>-25.682999999999993</c:v>
                </c:pt>
                <c:pt idx="20022">
                  <c:v>-25.680999999999997</c:v>
                </c:pt>
                <c:pt idx="20023">
                  <c:v>-25.678999999999995</c:v>
                </c:pt>
                <c:pt idx="20024">
                  <c:v>-25.676999999999992</c:v>
                </c:pt>
                <c:pt idx="20025">
                  <c:v>-25.674999999999997</c:v>
                </c:pt>
                <c:pt idx="20026">
                  <c:v>-25.672999999999995</c:v>
                </c:pt>
                <c:pt idx="20027">
                  <c:v>-25.670999999999992</c:v>
                </c:pt>
                <c:pt idx="20028">
                  <c:v>-25.668999999999997</c:v>
                </c:pt>
                <c:pt idx="20029">
                  <c:v>-25.666999999999994</c:v>
                </c:pt>
                <c:pt idx="20030">
                  <c:v>-25.664999999999992</c:v>
                </c:pt>
                <c:pt idx="20031">
                  <c:v>-25.662999999999997</c:v>
                </c:pt>
                <c:pt idx="20032">
                  <c:v>-25.660999999999994</c:v>
                </c:pt>
                <c:pt idx="20033">
                  <c:v>-25.658999999999992</c:v>
                </c:pt>
                <c:pt idx="20034">
                  <c:v>-25.656999999999996</c:v>
                </c:pt>
                <c:pt idx="20035">
                  <c:v>-25.654999999999994</c:v>
                </c:pt>
                <c:pt idx="20036">
                  <c:v>-25.652999999999992</c:v>
                </c:pt>
                <c:pt idx="20037">
                  <c:v>-25.650999999999996</c:v>
                </c:pt>
                <c:pt idx="20038">
                  <c:v>-25.648999999999994</c:v>
                </c:pt>
                <c:pt idx="20039">
                  <c:v>-25.646999999999991</c:v>
                </c:pt>
                <c:pt idx="20040">
                  <c:v>-25.644999999999996</c:v>
                </c:pt>
                <c:pt idx="20041">
                  <c:v>-25.642999999999994</c:v>
                </c:pt>
                <c:pt idx="20042">
                  <c:v>-25.640999999999991</c:v>
                </c:pt>
                <c:pt idx="20043">
                  <c:v>-25.638999999999996</c:v>
                </c:pt>
                <c:pt idx="20044">
                  <c:v>-25.636999999999993</c:v>
                </c:pt>
                <c:pt idx="20045">
                  <c:v>-25.634999999999991</c:v>
                </c:pt>
                <c:pt idx="20046">
                  <c:v>-25.632999999999996</c:v>
                </c:pt>
                <c:pt idx="20047">
                  <c:v>-25.630999999999993</c:v>
                </c:pt>
                <c:pt idx="20048">
                  <c:v>-25.628999999999998</c:v>
                </c:pt>
                <c:pt idx="20049">
                  <c:v>-25.626999999999995</c:v>
                </c:pt>
                <c:pt idx="20050">
                  <c:v>-25.624999999999993</c:v>
                </c:pt>
                <c:pt idx="20051">
                  <c:v>-25.622999999999998</c:v>
                </c:pt>
                <c:pt idx="20052">
                  <c:v>-25.620999999999995</c:v>
                </c:pt>
                <c:pt idx="20053">
                  <c:v>-25.618999999999993</c:v>
                </c:pt>
                <c:pt idx="20054">
                  <c:v>-25.616999999999997</c:v>
                </c:pt>
                <c:pt idx="20055">
                  <c:v>-25.614999999999995</c:v>
                </c:pt>
                <c:pt idx="20056">
                  <c:v>-25.612999999999992</c:v>
                </c:pt>
                <c:pt idx="20057">
                  <c:v>-25.610999999999997</c:v>
                </c:pt>
                <c:pt idx="20058">
                  <c:v>-25.608999999999995</c:v>
                </c:pt>
                <c:pt idx="20059">
                  <c:v>-25.606999999999992</c:v>
                </c:pt>
                <c:pt idx="20060">
                  <c:v>-25.604999999999997</c:v>
                </c:pt>
                <c:pt idx="20061">
                  <c:v>-25.602999999999994</c:v>
                </c:pt>
                <c:pt idx="20062">
                  <c:v>-25.600999999999992</c:v>
                </c:pt>
                <c:pt idx="20063">
                  <c:v>-25.598999999999997</c:v>
                </c:pt>
                <c:pt idx="20064">
                  <c:v>-25.596999999999994</c:v>
                </c:pt>
                <c:pt idx="20065">
                  <c:v>-25.594999999999992</c:v>
                </c:pt>
                <c:pt idx="20066">
                  <c:v>-25.592999999999996</c:v>
                </c:pt>
                <c:pt idx="20067">
                  <c:v>-25.590999999999994</c:v>
                </c:pt>
                <c:pt idx="20068">
                  <c:v>-25.588999999999992</c:v>
                </c:pt>
                <c:pt idx="20069">
                  <c:v>-25.586999999999996</c:v>
                </c:pt>
                <c:pt idx="20070">
                  <c:v>-25.584999999999994</c:v>
                </c:pt>
                <c:pt idx="20071">
                  <c:v>-25.582999999999991</c:v>
                </c:pt>
                <c:pt idx="20072">
                  <c:v>-25.580999999999996</c:v>
                </c:pt>
                <c:pt idx="20073">
                  <c:v>-25.578999999999994</c:v>
                </c:pt>
                <c:pt idx="20074">
                  <c:v>-25.576999999999991</c:v>
                </c:pt>
                <c:pt idx="20075">
                  <c:v>-25.574999999999996</c:v>
                </c:pt>
                <c:pt idx="20076">
                  <c:v>-25.572999999999993</c:v>
                </c:pt>
                <c:pt idx="20077">
                  <c:v>-25.570999999999991</c:v>
                </c:pt>
                <c:pt idx="20078">
                  <c:v>-25.568999999999996</c:v>
                </c:pt>
                <c:pt idx="20079">
                  <c:v>-25.566999999999993</c:v>
                </c:pt>
                <c:pt idx="20080">
                  <c:v>-25.564999999999998</c:v>
                </c:pt>
                <c:pt idx="20081">
                  <c:v>-25.562999999999995</c:v>
                </c:pt>
                <c:pt idx="20082">
                  <c:v>-25.560999999999993</c:v>
                </c:pt>
                <c:pt idx="20083">
                  <c:v>-25.558999999999997</c:v>
                </c:pt>
                <c:pt idx="20084">
                  <c:v>-25.556999999999995</c:v>
                </c:pt>
                <c:pt idx="20085">
                  <c:v>-25.554999999999993</c:v>
                </c:pt>
                <c:pt idx="20086">
                  <c:v>-25.552999999999997</c:v>
                </c:pt>
                <c:pt idx="20087">
                  <c:v>-25.550999999999995</c:v>
                </c:pt>
                <c:pt idx="20088">
                  <c:v>-25.548999999999992</c:v>
                </c:pt>
                <c:pt idx="20089">
                  <c:v>-25.546999999999997</c:v>
                </c:pt>
                <c:pt idx="20090">
                  <c:v>-25.544999999999995</c:v>
                </c:pt>
                <c:pt idx="20091">
                  <c:v>-25.542999999999992</c:v>
                </c:pt>
                <c:pt idx="20092">
                  <c:v>-25.540999999999997</c:v>
                </c:pt>
                <c:pt idx="20093">
                  <c:v>-25.538999999999994</c:v>
                </c:pt>
                <c:pt idx="20094">
                  <c:v>-25.536999999999992</c:v>
                </c:pt>
                <c:pt idx="20095">
                  <c:v>-25.534999999999997</c:v>
                </c:pt>
                <c:pt idx="20096">
                  <c:v>-25.532999999999994</c:v>
                </c:pt>
                <c:pt idx="20097">
                  <c:v>-25.530999999999992</c:v>
                </c:pt>
                <c:pt idx="20098">
                  <c:v>-25.528999999999996</c:v>
                </c:pt>
                <c:pt idx="20099">
                  <c:v>-25.526999999999994</c:v>
                </c:pt>
                <c:pt idx="20100">
                  <c:v>-25.524999999999991</c:v>
                </c:pt>
                <c:pt idx="20101">
                  <c:v>-25.522999999999996</c:v>
                </c:pt>
                <c:pt idx="20102">
                  <c:v>-25.520999999999994</c:v>
                </c:pt>
                <c:pt idx="20103">
                  <c:v>-25.518999999999991</c:v>
                </c:pt>
                <c:pt idx="20104">
                  <c:v>-25.516999999999996</c:v>
                </c:pt>
                <c:pt idx="20105">
                  <c:v>-25.514999999999993</c:v>
                </c:pt>
                <c:pt idx="20106">
                  <c:v>-25.512999999999991</c:v>
                </c:pt>
                <c:pt idx="20107">
                  <c:v>-25.510999999999996</c:v>
                </c:pt>
                <c:pt idx="20108">
                  <c:v>-25.508999999999993</c:v>
                </c:pt>
                <c:pt idx="20109">
                  <c:v>-25.506999999999991</c:v>
                </c:pt>
                <c:pt idx="20110">
                  <c:v>-25.504999999999995</c:v>
                </c:pt>
                <c:pt idx="20111">
                  <c:v>-25.502999999999993</c:v>
                </c:pt>
                <c:pt idx="20112">
                  <c:v>-25.500999999999998</c:v>
                </c:pt>
                <c:pt idx="20113">
                  <c:v>-25.498999999999995</c:v>
                </c:pt>
                <c:pt idx="20114">
                  <c:v>-25.496999999999993</c:v>
                </c:pt>
                <c:pt idx="20115">
                  <c:v>-25.494999999999997</c:v>
                </c:pt>
                <c:pt idx="20116">
                  <c:v>-25.492999999999995</c:v>
                </c:pt>
                <c:pt idx="20117">
                  <c:v>-25.490999999999993</c:v>
                </c:pt>
                <c:pt idx="20118">
                  <c:v>-25.488999999999997</c:v>
                </c:pt>
                <c:pt idx="20119">
                  <c:v>-25.486999999999995</c:v>
                </c:pt>
                <c:pt idx="20120">
                  <c:v>-25.484999999999992</c:v>
                </c:pt>
                <c:pt idx="20121">
                  <c:v>-25.482999999999997</c:v>
                </c:pt>
                <c:pt idx="20122">
                  <c:v>-25.480999999999995</c:v>
                </c:pt>
                <c:pt idx="20123">
                  <c:v>-25.478999999999992</c:v>
                </c:pt>
                <c:pt idx="20124">
                  <c:v>-25.476999999999997</c:v>
                </c:pt>
                <c:pt idx="20125">
                  <c:v>-25.474999999999994</c:v>
                </c:pt>
                <c:pt idx="20126">
                  <c:v>-25.472999999999992</c:v>
                </c:pt>
                <c:pt idx="20127">
                  <c:v>-25.470999999999997</c:v>
                </c:pt>
                <c:pt idx="20128">
                  <c:v>-25.468999999999994</c:v>
                </c:pt>
                <c:pt idx="20129">
                  <c:v>-25.466999999999992</c:v>
                </c:pt>
                <c:pt idx="20130">
                  <c:v>-25.464999999999996</c:v>
                </c:pt>
                <c:pt idx="20131">
                  <c:v>-25.462999999999994</c:v>
                </c:pt>
                <c:pt idx="20132">
                  <c:v>-25.460999999999991</c:v>
                </c:pt>
                <c:pt idx="20133">
                  <c:v>-25.458999999999996</c:v>
                </c:pt>
                <c:pt idx="20134">
                  <c:v>-25.456999999999994</c:v>
                </c:pt>
                <c:pt idx="20135">
                  <c:v>-25.454999999999991</c:v>
                </c:pt>
                <c:pt idx="20136">
                  <c:v>-25.452999999999996</c:v>
                </c:pt>
                <c:pt idx="20137">
                  <c:v>-25.450999999999993</c:v>
                </c:pt>
                <c:pt idx="20138">
                  <c:v>-25.448999999999991</c:v>
                </c:pt>
                <c:pt idx="20139">
                  <c:v>-25.446999999999996</c:v>
                </c:pt>
                <c:pt idx="20140">
                  <c:v>-25.444999999999993</c:v>
                </c:pt>
                <c:pt idx="20141">
                  <c:v>-25.442999999999998</c:v>
                </c:pt>
                <c:pt idx="20142">
                  <c:v>-25.440999999999995</c:v>
                </c:pt>
                <c:pt idx="20143">
                  <c:v>-25.438999999999993</c:v>
                </c:pt>
                <c:pt idx="20144">
                  <c:v>-25.436999999999998</c:v>
                </c:pt>
                <c:pt idx="20145">
                  <c:v>-25.434999999999995</c:v>
                </c:pt>
                <c:pt idx="20146">
                  <c:v>-25.432999999999993</c:v>
                </c:pt>
                <c:pt idx="20147">
                  <c:v>-25.430999999999997</c:v>
                </c:pt>
                <c:pt idx="20148">
                  <c:v>-25.428999999999995</c:v>
                </c:pt>
                <c:pt idx="20149">
                  <c:v>-25.426999999999992</c:v>
                </c:pt>
                <c:pt idx="20150">
                  <c:v>-25.424999999999997</c:v>
                </c:pt>
                <c:pt idx="20151">
                  <c:v>-25.422999999999995</c:v>
                </c:pt>
                <c:pt idx="20152">
                  <c:v>-25.420999999999992</c:v>
                </c:pt>
                <c:pt idx="20153">
                  <c:v>-25.418999999999997</c:v>
                </c:pt>
                <c:pt idx="20154">
                  <c:v>-25.416999999999994</c:v>
                </c:pt>
                <c:pt idx="20155">
                  <c:v>-25.414999999999992</c:v>
                </c:pt>
                <c:pt idx="20156">
                  <c:v>-25.412999999999997</c:v>
                </c:pt>
                <c:pt idx="20157">
                  <c:v>-25.410999999999994</c:v>
                </c:pt>
                <c:pt idx="20158">
                  <c:v>-25.408999999999992</c:v>
                </c:pt>
                <c:pt idx="20159">
                  <c:v>-25.406999999999996</c:v>
                </c:pt>
                <c:pt idx="20160">
                  <c:v>-25.404999999999994</c:v>
                </c:pt>
                <c:pt idx="20161">
                  <c:v>-25.402999999999992</c:v>
                </c:pt>
                <c:pt idx="20162">
                  <c:v>-25.400999999999996</c:v>
                </c:pt>
                <c:pt idx="20163">
                  <c:v>-25.398999999999994</c:v>
                </c:pt>
                <c:pt idx="20164">
                  <c:v>-25.396999999999991</c:v>
                </c:pt>
                <c:pt idx="20165">
                  <c:v>-25.394999999999996</c:v>
                </c:pt>
                <c:pt idx="20166">
                  <c:v>-25.392999999999994</c:v>
                </c:pt>
                <c:pt idx="20167">
                  <c:v>-25.390999999999991</c:v>
                </c:pt>
                <c:pt idx="20168">
                  <c:v>-25.388999999999996</c:v>
                </c:pt>
                <c:pt idx="20169">
                  <c:v>-25.386999999999993</c:v>
                </c:pt>
                <c:pt idx="20170">
                  <c:v>-25.384999999999991</c:v>
                </c:pt>
                <c:pt idx="20171">
                  <c:v>-25.382999999999996</c:v>
                </c:pt>
                <c:pt idx="20172">
                  <c:v>-25.380999999999993</c:v>
                </c:pt>
                <c:pt idx="20173">
                  <c:v>-25.378999999999998</c:v>
                </c:pt>
                <c:pt idx="20174">
                  <c:v>-25.376999999999995</c:v>
                </c:pt>
                <c:pt idx="20175">
                  <c:v>-25.374999999999993</c:v>
                </c:pt>
                <c:pt idx="20176">
                  <c:v>-25.372999999999998</c:v>
                </c:pt>
                <c:pt idx="20177">
                  <c:v>-25.370999999999995</c:v>
                </c:pt>
                <c:pt idx="20178">
                  <c:v>-25.368999999999993</c:v>
                </c:pt>
                <c:pt idx="20179">
                  <c:v>-25.366999999999997</c:v>
                </c:pt>
                <c:pt idx="20180">
                  <c:v>-25.364999999999995</c:v>
                </c:pt>
                <c:pt idx="20181">
                  <c:v>-25.362999999999992</c:v>
                </c:pt>
                <c:pt idx="20182">
                  <c:v>-25.360999999999997</c:v>
                </c:pt>
                <c:pt idx="20183">
                  <c:v>-25.358999999999995</c:v>
                </c:pt>
                <c:pt idx="20184">
                  <c:v>-25.356999999999992</c:v>
                </c:pt>
                <c:pt idx="20185">
                  <c:v>-25.354999999999997</c:v>
                </c:pt>
                <c:pt idx="20186">
                  <c:v>-25.352999999999994</c:v>
                </c:pt>
                <c:pt idx="20187">
                  <c:v>-25.350999999999992</c:v>
                </c:pt>
                <c:pt idx="20188">
                  <c:v>-25.348999999999997</c:v>
                </c:pt>
                <c:pt idx="20189">
                  <c:v>-25.346999999999994</c:v>
                </c:pt>
                <c:pt idx="20190">
                  <c:v>-25.344999999999992</c:v>
                </c:pt>
                <c:pt idx="20191">
                  <c:v>-25.342999999999996</c:v>
                </c:pt>
                <c:pt idx="20192">
                  <c:v>-25.340999999999994</c:v>
                </c:pt>
                <c:pt idx="20193">
                  <c:v>-25.338999999999992</c:v>
                </c:pt>
                <c:pt idx="20194">
                  <c:v>-25.336999999999996</c:v>
                </c:pt>
                <c:pt idx="20195">
                  <c:v>-25.334999999999994</c:v>
                </c:pt>
                <c:pt idx="20196">
                  <c:v>-25.332999999999991</c:v>
                </c:pt>
                <c:pt idx="20197">
                  <c:v>-25.330999999999996</c:v>
                </c:pt>
                <c:pt idx="20198">
                  <c:v>-25.328999999999994</c:v>
                </c:pt>
                <c:pt idx="20199">
                  <c:v>-25.326999999999991</c:v>
                </c:pt>
                <c:pt idx="20200">
                  <c:v>-25.324999999999996</c:v>
                </c:pt>
                <c:pt idx="20201">
                  <c:v>-25.322999999999993</c:v>
                </c:pt>
                <c:pt idx="20202">
                  <c:v>-25.320999999999991</c:v>
                </c:pt>
                <c:pt idx="20203">
                  <c:v>-25.318999999999996</c:v>
                </c:pt>
                <c:pt idx="20204">
                  <c:v>-25.316999999999993</c:v>
                </c:pt>
                <c:pt idx="20205">
                  <c:v>-25.314999999999998</c:v>
                </c:pt>
                <c:pt idx="20206">
                  <c:v>-25.312999999999995</c:v>
                </c:pt>
                <c:pt idx="20207">
                  <c:v>-25.310999999999993</c:v>
                </c:pt>
                <c:pt idx="20208">
                  <c:v>-25.308999999999997</c:v>
                </c:pt>
                <c:pt idx="20209">
                  <c:v>-25.306999999999995</c:v>
                </c:pt>
                <c:pt idx="20210">
                  <c:v>-25.304999999999993</c:v>
                </c:pt>
                <c:pt idx="20211">
                  <c:v>-25.302999999999997</c:v>
                </c:pt>
                <c:pt idx="20212">
                  <c:v>-25.300999999999995</c:v>
                </c:pt>
                <c:pt idx="20213">
                  <c:v>-25.298999999999992</c:v>
                </c:pt>
                <c:pt idx="20214">
                  <c:v>-25.296999999999997</c:v>
                </c:pt>
                <c:pt idx="20215">
                  <c:v>-25.294999999999995</c:v>
                </c:pt>
                <c:pt idx="20216">
                  <c:v>-25.292999999999992</c:v>
                </c:pt>
                <c:pt idx="20217">
                  <c:v>-25.290999999999997</c:v>
                </c:pt>
                <c:pt idx="20218">
                  <c:v>-25.288999999999994</c:v>
                </c:pt>
                <c:pt idx="20219">
                  <c:v>-25.286999999999992</c:v>
                </c:pt>
                <c:pt idx="20220">
                  <c:v>-25.284999999999997</c:v>
                </c:pt>
                <c:pt idx="20221">
                  <c:v>-25.282999999999994</c:v>
                </c:pt>
                <c:pt idx="20222">
                  <c:v>-25.280999999999992</c:v>
                </c:pt>
                <c:pt idx="20223">
                  <c:v>-25.278999999999996</c:v>
                </c:pt>
                <c:pt idx="20224">
                  <c:v>-25.276999999999994</c:v>
                </c:pt>
                <c:pt idx="20225">
                  <c:v>-25.274999999999991</c:v>
                </c:pt>
                <c:pt idx="20226">
                  <c:v>-25.272999999999996</c:v>
                </c:pt>
                <c:pt idx="20227">
                  <c:v>-25.270999999999994</c:v>
                </c:pt>
                <c:pt idx="20228">
                  <c:v>-25.268999999999991</c:v>
                </c:pt>
                <c:pt idx="20229">
                  <c:v>-25.266999999999996</c:v>
                </c:pt>
                <c:pt idx="20230">
                  <c:v>-25.264999999999993</c:v>
                </c:pt>
                <c:pt idx="20231">
                  <c:v>-25.262999999999991</c:v>
                </c:pt>
                <c:pt idx="20232">
                  <c:v>-25.260999999999996</c:v>
                </c:pt>
                <c:pt idx="20233">
                  <c:v>-25.258999999999993</c:v>
                </c:pt>
                <c:pt idx="20234">
                  <c:v>-25.256999999999991</c:v>
                </c:pt>
                <c:pt idx="20235">
                  <c:v>-25.254999999999995</c:v>
                </c:pt>
                <c:pt idx="20236">
                  <c:v>-25.252999999999993</c:v>
                </c:pt>
                <c:pt idx="20237">
                  <c:v>-25.250999999999998</c:v>
                </c:pt>
                <c:pt idx="20238">
                  <c:v>-25.248999999999995</c:v>
                </c:pt>
                <c:pt idx="20239">
                  <c:v>-25.246999999999993</c:v>
                </c:pt>
                <c:pt idx="20240">
                  <c:v>-25.244999999999997</c:v>
                </c:pt>
                <c:pt idx="20241">
                  <c:v>-25.242999999999995</c:v>
                </c:pt>
                <c:pt idx="20242">
                  <c:v>-25.240999999999993</c:v>
                </c:pt>
                <c:pt idx="20243">
                  <c:v>-25.238999999999997</c:v>
                </c:pt>
                <c:pt idx="20244">
                  <c:v>-25.236999999999995</c:v>
                </c:pt>
                <c:pt idx="20245">
                  <c:v>-25.234999999999992</c:v>
                </c:pt>
                <c:pt idx="20246">
                  <c:v>-25.232999999999997</c:v>
                </c:pt>
                <c:pt idx="20247">
                  <c:v>-25.230999999999995</c:v>
                </c:pt>
                <c:pt idx="20248">
                  <c:v>-25.228999999999992</c:v>
                </c:pt>
                <c:pt idx="20249">
                  <c:v>-25.226999999999997</c:v>
                </c:pt>
                <c:pt idx="20250">
                  <c:v>-25.224999999999994</c:v>
                </c:pt>
                <c:pt idx="20251">
                  <c:v>-25.222999999999992</c:v>
                </c:pt>
                <c:pt idx="20252">
                  <c:v>-25.220999999999997</c:v>
                </c:pt>
                <c:pt idx="20253">
                  <c:v>-25.218999999999994</c:v>
                </c:pt>
                <c:pt idx="20254">
                  <c:v>-25.216999999999992</c:v>
                </c:pt>
                <c:pt idx="20255">
                  <c:v>-25.214999999999996</c:v>
                </c:pt>
                <c:pt idx="20256">
                  <c:v>-25.212999999999994</c:v>
                </c:pt>
                <c:pt idx="20257">
                  <c:v>-25.210999999999991</c:v>
                </c:pt>
                <c:pt idx="20258">
                  <c:v>-25.208999999999996</c:v>
                </c:pt>
                <c:pt idx="20259">
                  <c:v>-25.206999999999994</c:v>
                </c:pt>
                <c:pt idx="20260">
                  <c:v>-25.204999999999991</c:v>
                </c:pt>
                <c:pt idx="20261">
                  <c:v>-25.202999999999996</c:v>
                </c:pt>
                <c:pt idx="20262">
                  <c:v>-25.200999999999993</c:v>
                </c:pt>
                <c:pt idx="20263">
                  <c:v>-25.198999999999991</c:v>
                </c:pt>
                <c:pt idx="20264">
                  <c:v>-25.196999999999996</c:v>
                </c:pt>
                <c:pt idx="20265">
                  <c:v>-25.194999999999993</c:v>
                </c:pt>
                <c:pt idx="20266">
                  <c:v>-25.192999999999998</c:v>
                </c:pt>
                <c:pt idx="20267">
                  <c:v>-25.190999999999995</c:v>
                </c:pt>
                <c:pt idx="20268">
                  <c:v>-25.188999999999993</c:v>
                </c:pt>
                <c:pt idx="20269">
                  <c:v>-25.186999999999998</c:v>
                </c:pt>
                <c:pt idx="20270">
                  <c:v>-25.184999999999995</c:v>
                </c:pt>
                <c:pt idx="20271">
                  <c:v>-25.182999999999993</c:v>
                </c:pt>
                <c:pt idx="20272">
                  <c:v>-25.180999999999997</c:v>
                </c:pt>
                <c:pt idx="20273">
                  <c:v>-25.178999999999995</c:v>
                </c:pt>
                <c:pt idx="20274">
                  <c:v>-25.176999999999992</c:v>
                </c:pt>
                <c:pt idx="20275">
                  <c:v>-25.174999999999997</c:v>
                </c:pt>
                <c:pt idx="20276">
                  <c:v>-25.172999999999995</c:v>
                </c:pt>
                <c:pt idx="20277">
                  <c:v>-25.170999999999992</c:v>
                </c:pt>
                <c:pt idx="20278">
                  <c:v>-25.168999999999997</c:v>
                </c:pt>
                <c:pt idx="20279">
                  <c:v>-25.166999999999994</c:v>
                </c:pt>
                <c:pt idx="20280">
                  <c:v>-25.164999999999992</c:v>
                </c:pt>
                <c:pt idx="20281">
                  <c:v>-25.162999999999997</c:v>
                </c:pt>
                <c:pt idx="20282">
                  <c:v>-25.160999999999994</c:v>
                </c:pt>
                <c:pt idx="20283">
                  <c:v>-25.158999999999992</c:v>
                </c:pt>
                <c:pt idx="20284">
                  <c:v>-25.156999999999996</c:v>
                </c:pt>
                <c:pt idx="20285">
                  <c:v>-25.154999999999994</c:v>
                </c:pt>
                <c:pt idx="20286">
                  <c:v>-25.152999999999992</c:v>
                </c:pt>
                <c:pt idx="20287">
                  <c:v>-25.150999999999996</c:v>
                </c:pt>
                <c:pt idx="20288">
                  <c:v>-25.148999999999994</c:v>
                </c:pt>
                <c:pt idx="20289">
                  <c:v>-25.146999999999991</c:v>
                </c:pt>
                <c:pt idx="20290">
                  <c:v>-25.144999999999996</c:v>
                </c:pt>
                <c:pt idx="20291">
                  <c:v>-25.142999999999994</c:v>
                </c:pt>
                <c:pt idx="20292">
                  <c:v>-25.140999999999991</c:v>
                </c:pt>
                <c:pt idx="20293">
                  <c:v>-25.138999999999996</c:v>
                </c:pt>
                <c:pt idx="20294">
                  <c:v>-25.136999999999993</c:v>
                </c:pt>
                <c:pt idx="20295">
                  <c:v>-25.134999999999991</c:v>
                </c:pt>
                <c:pt idx="20296">
                  <c:v>-25.132999999999996</c:v>
                </c:pt>
                <c:pt idx="20297">
                  <c:v>-25.130999999999993</c:v>
                </c:pt>
                <c:pt idx="20298">
                  <c:v>-25.128999999999998</c:v>
                </c:pt>
                <c:pt idx="20299">
                  <c:v>-25.126999999999995</c:v>
                </c:pt>
                <c:pt idx="20300">
                  <c:v>-25.124999999999993</c:v>
                </c:pt>
                <c:pt idx="20301">
                  <c:v>-25.122999999999998</c:v>
                </c:pt>
                <c:pt idx="20302">
                  <c:v>-25.120999999999995</c:v>
                </c:pt>
                <c:pt idx="20303">
                  <c:v>-25.118999999999993</c:v>
                </c:pt>
                <c:pt idx="20304">
                  <c:v>-25.116999999999997</c:v>
                </c:pt>
                <c:pt idx="20305">
                  <c:v>-25.114999999999995</c:v>
                </c:pt>
                <c:pt idx="20306">
                  <c:v>-25.112999999999992</c:v>
                </c:pt>
                <c:pt idx="20307">
                  <c:v>-25.110999999999997</c:v>
                </c:pt>
                <c:pt idx="20308">
                  <c:v>-25.108999999999995</c:v>
                </c:pt>
                <c:pt idx="20309">
                  <c:v>-25.106999999999992</c:v>
                </c:pt>
                <c:pt idx="20310">
                  <c:v>-25.104999999999997</c:v>
                </c:pt>
                <c:pt idx="20311">
                  <c:v>-25.102999999999994</c:v>
                </c:pt>
                <c:pt idx="20312">
                  <c:v>-25.100999999999992</c:v>
                </c:pt>
                <c:pt idx="20313">
                  <c:v>-25.098999999999997</c:v>
                </c:pt>
                <c:pt idx="20314">
                  <c:v>-25.096999999999994</c:v>
                </c:pt>
                <c:pt idx="20315">
                  <c:v>-25.094999999999992</c:v>
                </c:pt>
                <c:pt idx="20316">
                  <c:v>-25.092999999999996</c:v>
                </c:pt>
                <c:pt idx="20317">
                  <c:v>-25.090999999999994</c:v>
                </c:pt>
                <c:pt idx="20318">
                  <c:v>-25.088999999999992</c:v>
                </c:pt>
                <c:pt idx="20319">
                  <c:v>-25.086999999999996</c:v>
                </c:pt>
                <c:pt idx="20320">
                  <c:v>-25.084999999999994</c:v>
                </c:pt>
                <c:pt idx="20321">
                  <c:v>-25.082999999999991</c:v>
                </c:pt>
                <c:pt idx="20322">
                  <c:v>-25.080999999999996</c:v>
                </c:pt>
                <c:pt idx="20323">
                  <c:v>-25.078999999999994</c:v>
                </c:pt>
                <c:pt idx="20324">
                  <c:v>-25.076999999999991</c:v>
                </c:pt>
                <c:pt idx="20325">
                  <c:v>-25.074999999999996</c:v>
                </c:pt>
                <c:pt idx="20326">
                  <c:v>-25.072999999999993</c:v>
                </c:pt>
                <c:pt idx="20327">
                  <c:v>-25.070999999999991</c:v>
                </c:pt>
                <c:pt idx="20328">
                  <c:v>-25.068999999999996</c:v>
                </c:pt>
                <c:pt idx="20329">
                  <c:v>-25.066999999999993</c:v>
                </c:pt>
                <c:pt idx="20330">
                  <c:v>-25.064999999999998</c:v>
                </c:pt>
                <c:pt idx="20331">
                  <c:v>-25.062999999999995</c:v>
                </c:pt>
                <c:pt idx="20332">
                  <c:v>-25.060999999999993</c:v>
                </c:pt>
                <c:pt idx="20333">
                  <c:v>-25.058999999999997</c:v>
                </c:pt>
                <c:pt idx="20334">
                  <c:v>-25.056999999999995</c:v>
                </c:pt>
                <c:pt idx="20335">
                  <c:v>-25.054999999999993</c:v>
                </c:pt>
                <c:pt idx="20336">
                  <c:v>-25.052999999999997</c:v>
                </c:pt>
                <c:pt idx="20337">
                  <c:v>-25.050999999999995</c:v>
                </c:pt>
                <c:pt idx="20338">
                  <c:v>-25.048999999999992</c:v>
                </c:pt>
                <c:pt idx="20339">
                  <c:v>-25.046999999999997</c:v>
                </c:pt>
                <c:pt idx="20340">
                  <c:v>-25.044999999999995</c:v>
                </c:pt>
                <c:pt idx="20341">
                  <c:v>-25.042999999999992</c:v>
                </c:pt>
                <c:pt idx="20342">
                  <c:v>-25.040999999999997</c:v>
                </c:pt>
                <c:pt idx="20343">
                  <c:v>-25.038999999999994</c:v>
                </c:pt>
                <c:pt idx="20344">
                  <c:v>-25.036999999999992</c:v>
                </c:pt>
                <c:pt idx="20345">
                  <c:v>-25.034999999999997</c:v>
                </c:pt>
                <c:pt idx="20346">
                  <c:v>-25.032999999999994</c:v>
                </c:pt>
                <c:pt idx="20347">
                  <c:v>-25.030999999999992</c:v>
                </c:pt>
                <c:pt idx="20348">
                  <c:v>-25.028999999999996</c:v>
                </c:pt>
                <c:pt idx="20349">
                  <c:v>-25.026999999999994</c:v>
                </c:pt>
                <c:pt idx="20350">
                  <c:v>-25.024999999999991</c:v>
                </c:pt>
                <c:pt idx="20351">
                  <c:v>-25.022999999999996</c:v>
                </c:pt>
                <c:pt idx="20352">
                  <c:v>-25.020999999999994</c:v>
                </c:pt>
                <c:pt idx="20353">
                  <c:v>-25.018999999999991</c:v>
                </c:pt>
                <c:pt idx="20354">
                  <c:v>-25.016999999999996</c:v>
                </c:pt>
                <c:pt idx="20355">
                  <c:v>-25.014999999999993</c:v>
                </c:pt>
                <c:pt idx="20356">
                  <c:v>-25.012999999999991</c:v>
                </c:pt>
                <c:pt idx="20357">
                  <c:v>-25.010999999999996</c:v>
                </c:pt>
                <c:pt idx="20358">
                  <c:v>-25.008999999999993</c:v>
                </c:pt>
                <c:pt idx="20359">
                  <c:v>-25.006999999999991</c:v>
                </c:pt>
                <c:pt idx="20360">
                  <c:v>-25.004999999999995</c:v>
                </c:pt>
                <c:pt idx="20361">
                  <c:v>-25.002999999999993</c:v>
                </c:pt>
                <c:pt idx="20362">
                  <c:v>-25.000999999999998</c:v>
                </c:pt>
                <c:pt idx="20363">
                  <c:v>-24.998999999999995</c:v>
                </c:pt>
                <c:pt idx="20364">
                  <c:v>-24.996999999999993</c:v>
                </c:pt>
                <c:pt idx="20365">
                  <c:v>-24.994999999999997</c:v>
                </c:pt>
                <c:pt idx="20366">
                  <c:v>-24.992999999999995</c:v>
                </c:pt>
                <c:pt idx="20367">
                  <c:v>-24.990999999999993</c:v>
                </c:pt>
                <c:pt idx="20368">
                  <c:v>-24.988999999999997</c:v>
                </c:pt>
                <c:pt idx="20369">
                  <c:v>-24.986999999999995</c:v>
                </c:pt>
                <c:pt idx="20370">
                  <c:v>-24.984999999999992</c:v>
                </c:pt>
                <c:pt idx="20371">
                  <c:v>-24.982999999999997</c:v>
                </c:pt>
                <c:pt idx="20372">
                  <c:v>-24.980999999999995</c:v>
                </c:pt>
                <c:pt idx="20373">
                  <c:v>-24.978999999999992</c:v>
                </c:pt>
                <c:pt idx="20374">
                  <c:v>-24.976999999999997</c:v>
                </c:pt>
                <c:pt idx="20375">
                  <c:v>-24.974999999999994</c:v>
                </c:pt>
                <c:pt idx="20376">
                  <c:v>-24.972999999999992</c:v>
                </c:pt>
                <c:pt idx="20377">
                  <c:v>-24.970999999999997</c:v>
                </c:pt>
                <c:pt idx="20378">
                  <c:v>-24.968999999999994</c:v>
                </c:pt>
                <c:pt idx="20379">
                  <c:v>-24.966999999999992</c:v>
                </c:pt>
                <c:pt idx="20380">
                  <c:v>-24.964999999999996</c:v>
                </c:pt>
                <c:pt idx="20381">
                  <c:v>-24.962999999999994</c:v>
                </c:pt>
                <c:pt idx="20382">
                  <c:v>-24.960999999999991</c:v>
                </c:pt>
                <c:pt idx="20383">
                  <c:v>-24.958999999999996</c:v>
                </c:pt>
                <c:pt idx="20384">
                  <c:v>-24.956999999999994</c:v>
                </c:pt>
                <c:pt idx="20385">
                  <c:v>-24.954999999999991</c:v>
                </c:pt>
                <c:pt idx="20386">
                  <c:v>-24.952999999999996</c:v>
                </c:pt>
                <c:pt idx="20387">
                  <c:v>-24.950999999999993</c:v>
                </c:pt>
                <c:pt idx="20388">
                  <c:v>-24.948999999999991</c:v>
                </c:pt>
                <c:pt idx="20389">
                  <c:v>-24.946999999999996</c:v>
                </c:pt>
                <c:pt idx="20390">
                  <c:v>-24.944999999999993</c:v>
                </c:pt>
                <c:pt idx="20391">
                  <c:v>-24.942999999999998</c:v>
                </c:pt>
                <c:pt idx="20392">
                  <c:v>-24.940999999999995</c:v>
                </c:pt>
                <c:pt idx="20393">
                  <c:v>-24.938999999999993</c:v>
                </c:pt>
                <c:pt idx="20394">
                  <c:v>-24.936999999999998</c:v>
                </c:pt>
                <c:pt idx="20395">
                  <c:v>-24.934999999999995</c:v>
                </c:pt>
                <c:pt idx="20396">
                  <c:v>-24.932999999999993</c:v>
                </c:pt>
                <c:pt idx="20397">
                  <c:v>-24.930999999999997</c:v>
                </c:pt>
                <c:pt idx="20398">
                  <c:v>-24.928999999999995</c:v>
                </c:pt>
                <c:pt idx="20399">
                  <c:v>-24.926999999999992</c:v>
                </c:pt>
                <c:pt idx="20400">
                  <c:v>-24.924999999999997</c:v>
                </c:pt>
                <c:pt idx="20401">
                  <c:v>-24.922999999999995</c:v>
                </c:pt>
                <c:pt idx="20402">
                  <c:v>-24.920999999999992</c:v>
                </c:pt>
                <c:pt idx="20403">
                  <c:v>-24.918999999999997</c:v>
                </c:pt>
                <c:pt idx="20404">
                  <c:v>-24.916999999999994</c:v>
                </c:pt>
                <c:pt idx="20405">
                  <c:v>-24.914999999999992</c:v>
                </c:pt>
                <c:pt idx="20406">
                  <c:v>-24.912999999999997</c:v>
                </c:pt>
                <c:pt idx="20407">
                  <c:v>-24.910999999999994</c:v>
                </c:pt>
                <c:pt idx="20408">
                  <c:v>-24.908999999999992</c:v>
                </c:pt>
                <c:pt idx="20409">
                  <c:v>-24.906999999999996</c:v>
                </c:pt>
                <c:pt idx="20410">
                  <c:v>-24.904999999999994</c:v>
                </c:pt>
                <c:pt idx="20411">
                  <c:v>-24.902999999999992</c:v>
                </c:pt>
                <c:pt idx="20412">
                  <c:v>-24.900999999999996</c:v>
                </c:pt>
                <c:pt idx="20413">
                  <c:v>-24.898999999999994</c:v>
                </c:pt>
                <c:pt idx="20414">
                  <c:v>-24.896999999999991</c:v>
                </c:pt>
                <c:pt idx="20415">
                  <c:v>-24.894999999999996</c:v>
                </c:pt>
                <c:pt idx="20416">
                  <c:v>-24.892999999999994</c:v>
                </c:pt>
                <c:pt idx="20417">
                  <c:v>-24.890999999999991</c:v>
                </c:pt>
                <c:pt idx="20418">
                  <c:v>-24.888999999999996</c:v>
                </c:pt>
                <c:pt idx="20419">
                  <c:v>-24.886999999999993</c:v>
                </c:pt>
                <c:pt idx="20420">
                  <c:v>-24.884999999999991</c:v>
                </c:pt>
                <c:pt idx="20421">
                  <c:v>-24.882999999999996</c:v>
                </c:pt>
                <c:pt idx="20422">
                  <c:v>-24.880999999999993</c:v>
                </c:pt>
                <c:pt idx="20423">
                  <c:v>-24.878999999999998</c:v>
                </c:pt>
                <c:pt idx="20424">
                  <c:v>-24.876999999999995</c:v>
                </c:pt>
                <c:pt idx="20425">
                  <c:v>-24.874999999999993</c:v>
                </c:pt>
                <c:pt idx="20426">
                  <c:v>-24.872999999999998</c:v>
                </c:pt>
                <c:pt idx="20427">
                  <c:v>-24.870999999999995</c:v>
                </c:pt>
                <c:pt idx="20428">
                  <c:v>-24.868999999999993</c:v>
                </c:pt>
                <c:pt idx="20429">
                  <c:v>-24.866999999999997</c:v>
                </c:pt>
                <c:pt idx="20430">
                  <c:v>-24.864999999999995</c:v>
                </c:pt>
                <c:pt idx="20431">
                  <c:v>-24.862999999999992</c:v>
                </c:pt>
                <c:pt idx="20432">
                  <c:v>-24.860999999999997</c:v>
                </c:pt>
                <c:pt idx="20433">
                  <c:v>-24.858999999999995</c:v>
                </c:pt>
                <c:pt idx="20434">
                  <c:v>-24.856999999999992</c:v>
                </c:pt>
                <c:pt idx="20435">
                  <c:v>-24.854999999999997</c:v>
                </c:pt>
                <c:pt idx="20436">
                  <c:v>-24.852999999999994</c:v>
                </c:pt>
                <c:pt idx="20437">
                  <c:v>-24.850999999999992</c:v>
                </c:pt>
                <c:pt idx="20438">
                  <c:v>-24.848999999999997</c:v>
                </c:pt>
                <c:pt idx="20439">
                  <c:v>-24.846999999999994</c:v>
                </c:pt>
                <c:pt idx="20440">
                  <c:v>-24.844999999999992</c:v>
                </c:pt>
                <c:pt idx="20441">
                  <c:v>-24.842999999999996</c:v>
                </c:pt>
                <c:pt idx="20442">
                  <c:v>-24.840999999999994</c:v>
                </c:pt>
                <c:pt idx="20443">
                  <c:v>-24.838999999999992</c:v>
                </c:pt>
                <c:pt idx="20444">
                  <c:v>-24.836999999999996</c:v>
                </c:pt>
                <c:pt idx="20445">
                  <c:v>-24.834999999999994</c:v>
                </c:pt>
                <c:pt idx="20446">
                  <c:v>-24.832999999999991</c:v>
                </c:pt>
                <c:pt idx="20447">
                  <c:v>-24.830999999999996</c:v>
                </c:pt>
                <c:pt idx="20448">
                  <c:v>-24.828999999999994</c:v>
                </c:pt>
                <c:pt idx="20449">
                  <c:v>-24.826999999999991</c:v>
                </c:pt>
                <c:pt idx="20450">
                  <c:v>-24.824999999999996</c:v>
                </c:pt>
                <c:pt idx="20451">
                  <c:v>-24.822999999999993</c:v>
                </c:pt>
                <c:pt idx="20452">
                  <c:v>-24.820999999999991</c:v>
                </c:pt>
                <c:pt idx="20453">
                  <c:v>-24.818999999999996</c:v>
                </c:pt>
                <c:pt idx="20454">
                  <c:v>-24.816999999999993</c:v>
                </c:pt>
                <c:pt idx="20455">
                  <c:v>-24.814999999999998</c:v>
                </c:pt>
                <c:pt idx="20456">
                  <c:v>-24.812999999999995</c:v>
                </c:pt>
                <c:pt idx="20457">
                  <c:v>-24.810999999999993</c:v>
                </c:pt>
                <c:pt idx="20458">
                  <c:v>-24.808999999999997</c:v>
                </c:pt>
                <c:pt idx="20459">
                  <c:v>-24.806999999999995</c:v>
                </c:pt>
                <c:pt idx="20460">
                  <c:v>-24.804999999999993</c:v>
                </c:pt>
                <c:pt idx="20461">
                  <c:v>-24.802999999999997</c:v>
                </c:pt>
                <c:pt idx="20462">
                  <c:v>-24.800999999999995</c:v>
                </c:pt>
                <c:pt idx="20463">
                  <c:v>-24.798999999999992</c:v>
                </c:pt>
                <c:pt idx="20464">
                  <c:v>-24.796999999999997</c:v>
                </c:pt>
                <c:pt idx="20465">
                  <c:v>-24.794999999999995</c:v>
                </c:pt>
                <c:pt idx="20466">
                  <c:v>-24.792999999999992</c:v>
                </c:pt>
                <c:pt idx="20467">
                  <c:v>-24.790999999999997</c:v>
                </c:pt>
                <c:pt idx="20468">
                  <c:v>-24.788999999999994</c:v>
                </c:pt>
                <c:pt idx="20469">
                  <c:v>-24.786999999999992</c:v>
                </c:pt>
                <c:pt idx="20470">
                  <c:v>-24.784999999999997</c:v>
                </c:pt>
                <c:pt idx="20471">
                  <c:v>-24.782999999999994</c:v>
                </c:pt>
                <c:pt idx="20472">
                  <c:v>-24.780999999999992</c:v>
                </c:pt>
                <c:pt idx="20473">
                  <c:v>-24.778999999999996</c:v>
                </c:pt>
                <c:pt idx="20474">
                  <c:v>-24.776999999999994</c:v>
                </c:pt>
                <c:pt idx="20475">
                  <c:v>-24.774999999999991</c:v>
                </c:pt>
                <c:pt idx="20476">
                  <c:v>-24.772999999999996</c:v>
                </c:pt>
                <c:pt idx="20477">
                  <c:v>-24.770999999999994</c:v>
                </c:pt>
                <c:pt idx="20478">
                  <c:v>-24.768999999999991</c:v>
                </c:pt>
                <c:pt idx="20479">
                  <c:v>-24.766999999999996</c:v>
                </c:pt>
                <c:pt idx="20480">
                  <c:v>-24.764999999999993</c:v>
                </c:pt>
                <c:pt idx="20481">
                  <c:v>-24.762999999999991</c:v>
                </c:pt>
                <c:pt idx="20482">
                  <c:v>-24.760999999999996</c:v>
                </c:pt>
                <c:pt idx="20483">
                  <c:v>-24.758999999999993</c:v>
                </c:pt>
                <c:pt idx="20484">
                  <c:v>-24.756999999999991</c:v>
                </c:pt>
                <c:pt idx="20485">
                  <c:v>-24.754999999999995</c:v>
                </c:pt>
                <c:pt idx="20486">
                  <c:v>-24.752999999999993</c:v>
                </c:pt>
                <c:pt idx="20487">
                  <c:v>-24.750999999999998</c:v>
                </c:pt>
                <c:pt idx="20488">
                  <c:v>-24.748999999999995</c:v>
                </c:pt>
                <c:pt idx="20489">
                  <c:v>-24.746999999999993</c:v>
                </c:pt>
                <c:pt idx="20490">
                  <c:v>-24.744999999999997</c:v>
                </c:pt>
                <c:pt idx="20491">
                  <c:v>-24.742999999999995</c:v>
                </c:pt>
                <c:pt idx="20492">
                  <c:v>-24.740999999999993</c:v>
                </c:pt>
                <c:pt idx="20493">
                  <c:v>-24.738999999999997</c:v>
                </c:pt>
                <c:pt idx="20494">
                  <c:v>-24.736999999999995</c:v>
                </c:pt>
                <c:pt idx="20495">
                  <c:v>-24.734999999999992</c:v>
                </c:pt>
                <c:pt idx="20496">
                  <c:v>-24.732999999999997</c:v>
                </c:pt>
                <c:pt idx="20497">
                  <c:v>-24.730999999999995</c:v>
                </c:pt>
                <c:pt idx="20498">
                  <c:v>-24.728999999999992</c:v>
                </c:pt>
                <c:pt idx="20499">
                  <c:v>-24.726999999999997</c:v>
                </c:pt>
                <c:pt idx="20500">
                  <c:v>-24.724999999999994</c:v>
                </c:pt>
                <c:pt idx="20501">
                  <c:v>-24.722999999999992</c:v>
                </c:pt>
                <c:pt idx="20502">
                  <c:v>-24.720999999999997</c:v>
                </c:pt>
                <c:pt idx="20503">
                  <c:v>-24.718999999999994</c:v>
                </c:pt>
                <c:pt idx="20504">
                  <c:v>-24.716999999999992</c:v>
                </c:pt>
                <c:pt idx="20505">
                  <c:v>-24.714999999999996</c:v>
                </c:pt>
                <c:pt idx="20506">
                  <c:v>-24.712999999999994</c:v>
                </c:pt>
                <c:pt idx="20507">
                  <c:v>-24.710999999999991</c:v>
                </c:pt>
                <c:pt idx="20508">
                  <c:v>-24.708999999999996</c:v>
                </c:pt>
                <c:pt idx="20509">
                  <c:v>-24.706999999999994</c:v>
                </c:pt>
                <c:pt idx="20510">
                  <c:v>-24.704999999999991</c:v>
                </c:pt>
                <c:pt idx="20511">
                  <c:v>-24.702999999999996</c:v>
                </c:pt>
                <c:pt idx="20512">
                  <c:v>-24.700999999999993</c:v>
                </c:pt>
                <c:pt idx="20513">
                  <c:v>-24.698999999999991</c:v>
                </c:pt>
                <c:pt idx="20514">
                  <c:v>-24.696999999999996</c:v>
                </c:pt>
                <c:pt idx="20515">
                  <c:v>-24.694999999999993</c:v>
                </c:pt>
                <c:pt idx="20516">
                  <c:v>-24.692999999999998</c:v>
                </c:pt>
                <c:pt idx="20517">
                  <c:v>-24.690999999999995</c:v>
                </c:pt>
                <c:pt idx="20518">
                  <c:v>-24.688999999999993</c:v>
                </c:pt>
                <c:pt idx="20519">
                  <c:v>-24.686999999999998</c:v>
                </c:pt>
                <c:pt idx="20520">
                  <c:v>-24.684999999999995</c:v>
                </c:pt>
                <c:pt idx="20521">
                  <c:v>-24.682999999999993</c:v>
                </c:pt>
                <c:pt idx="20522">
                  <c:v>-24.680999999999997</c:v>
                </c:pt>
                <c:pt idx="20523">
                  <c:v>-24.678999999999995</c:v>
                </c:pt>
                <c:pt idx="20524">
                  <c:v>-24.676999999999992</c:v>
                </c:pt>
                <c:pt idx="20525">
                  <c:v>-24.674999999999997</c:v>
                </c:pt>
                <c:pt idx="20526">
                  <c:v>-24.672999999999995</c:v>
                </c:pt>
                <c:pt idx="20527">
                  <c:v>-24.670999999999992</c:v>
                </c:pt>
                <c:pt idx="20528">
                  <c:v>-24.668999999999997</c:v>
                </c:pt>
                <c:pt idx="20529">
                  <c:v>-24.666999999999994</c:v>
                </c:pt>
                <c:pt idx="20530">
                  <c:v>-24.664999999999992</c:v>
                </c:pt>
                <c:pt idx="20531">
                  <c:v>-24.662999999999997</c:v>
                </c:pt>
                <c:pt idx="20532">
                  <c:v>-24.660999999999994</c:v>
                </c:pt>
                <c:pt idx="20533">
                  <c:v>-24.658999999999992</c:v>
                </c:pt>
                <c:pt idx="20534">
                  <c:v>-24.656999999999996</c:v>
                </c:pt>
                <c:pt idx="20535">
                  <c:v>-24.654999999999994</c:v>
                </c:pt>
                <c:pt idx="20536">
                  <c:v>-24.652999999999992</c:v>
                </c:pt>
                <c:pt idx="20537">
                  <c:v>-24.650999999999996</c:v>
                </c:pt>
                <c:pt idx="20538">
                  <c:v>-24.648999999999994</c:v>
                </c:pt>
                <c:pt idx="20539">
                  <c:v>-24.646999999999991</c:v>
                </c:pt>
                <c:pt idx="20540">
                  <c:v>-24.644999999999996</c:v>
                </c:pt>
                <c:pt idx="20541">
                  <c:v>-24.642999999999994</c:v>
                </c:pt>
                <c:pt idx="20542">
                  <c:v>-24.640999999999991</c:v>
                </c:pt>
                <c:pt idx="20543">
                  <c:v>-24.638999999999996</c:v>
                </c:pt>
                <c:pt idx="20544">
                  <c:v>-24.636999999999993</c:v>
                </c:pt>
                <c:pt idx="20545">
                  <c:v>-24.634999999999991</c:v>
                </c:pt>
                <c:pt idx="20546">
                  <c:v>-24.632999999999996</c:v>
                </c:pt>
                <c:pt idx="20547">
                  <c:v>-24.630999999999993</c:v>
                </c:pt>
                <c:pt idx="20548">
                  <c:v>-24.628999999999998</c:v>
                </c:pt>
                <c:pt idx="20549">
                  <c:v>-24.626999999999995</c:v>
                </c:pt>
                <c:pt idx="20550">
                  <c:v>-24.624999999999993</c:v>
                </c:pt>
                <c:pt idx="20551">
                  <c:v>-24.622999999999998</c:v>
                </c:pt>
                <c:pt idx="20552">
                  <c:v>-24.620999999999995</c:v>
                </c:pt>
                <c:pt idx="20553">
                  <c:v>-24.618999999999993</c:v>
                </c:pt>
                <c:pt idx="20554">
                  <c:v>-24.616999999999997</c:v>
                </c:pt>
                <c:pt idx="20555">
                  <c:v>-24.614999999999995</c:v>
                </c:pt>
                <c:pt idx="20556">
                  <c:v>-24.612999999999992</c:v>
                </c:pt>
                <c:pt idx="20557">
                  <c:v>-24.610999999999997</c:v>
                </c:pt>
                <c:pt idx="20558">
                  <c:v>-24.608999999999995</c:v>
                </c:pt>
                <c:pt idx="20559">
                  <c:v>-24.606999999999992</c:v>
                </c:pt>
                <c:pt idx="20560">
                  <c:v>-24.604999999999997</c:v>
                </c:pt>
                <c:pt idx="20561">
                  <c:v>-24.602999999999994</c:v>
                </c:pt>
                <c:pt idx="20562">
                  <c:v>-24.600999999999992</c:v>
                </c:pt>
                <c:pt idx="20563">
                  <c:v>-24.598999999999997</c:v>
                </c:pt>
                <c:pt idx="20564">
                  <c:v>-24.596999999999994</c:v>
                </c:pt>
                <c:pt idx="20565">
                  <c:v>-24.594999999999992</c:v>
                </c:pt>
                <c:pt idx="20566">
                  <c:v>-24.592999999999996</c:v>
                </c:pt>
                <c:pt idx="20567">
                  <c:v>-24.590999999999994</c:v>
                </c:pt>
                <c:pt idx="20568">
                  <c:v>-24.588999999999992</c:v>
                </c:pt>
                <c:pt idx="20569">
                  <c:v>-24.586999999999996</c:v>
                </c:pt>
                <c:pt idx="20570">
                  <c:v>-24.584999999999994</c:v>
                </c:pt>
                <c:pt idx="20571">
                  <c:v>-24.582999999999991</c:v>
                </c:pt>
                <c:pt idx="20572">
                  <c:v>-24.580999999999996</c:v>
                </c:pt>
                <c:pt idx="20573">
                  <c:v>-24.578999999999994</c:v>
                </c:pt>
                <c:pt idx="20574">
                  <c:v>-24.576999999999991</c:v>
                </c:pt>
                <c:pt idx="20575">
                  <c:v>-24.574999999999996</c:v>
                </c:pt>
                <c:pt idx="20576">
                  <c:v>-24.572999999999993</c:v>
                </c:pt>
                <c:pt idx="20577">
                  <c:v>-24.570999999999991</c:v>
                </c:pt>
                <c:pt idx="20578">
                  <c:v>-24.568999999999996</c:v>
                </c:pt>
                <c:pt idx="20579">
                  <c:v>-24.566999999999993</c:v>
                </c:pt>
                <c:pt idx="20580">
                  <c:v>-24.564999999999998</c:v>
                </c:pt>
                <c:pt idx="20581">
                  <c:v>-24.562999999999995</c:v>
                </c:pt>
                <c:pt idx="20582">
                  <c:v>-24.560999999999993</c:v>
                </c:pt>
                <c:pt idx="20583">
                  <c:v>-24.558999999999997</c:v>
                </c:pt>
                <c:pt idx="20584">
                  <c:v>-24.556999999999995</c:v>
                </c:pt>
                <c:pt idx="20585">
                  <c:v>-24.554999999999993</c:v>
                </c:pt>
                <c:pt idx="20586">
                  <c:v>-24.552999999999997</c:v>
                </c:pt>
                <c:pt idx="20587">
                  <c:v>-24.550999999999995</c:v>
                </c:pt>
                <c:pt idx="20588">
                  <c:v>-24.548999999999992</c:v>
                </c:pt>
                <c:pt idx="20589">
                  <c:v>-24.546999999999997</c:v>
                </c:pt>
                <c:pt idx="20590">
                  <c:v>-24.544999999999995</c:v>
                </c:pt>
                <c:pt idx="20591">
                  <c:v>-24.542999999999992</c:v>
                </c:pt>
                <c:pt idx="20592">
                  <c:v>-24.540999999999997</c:v>
                </c:pt>
                <c:pt idx="20593">
                  <c:v>-24.538999999999994</c:v>
                </c:pt>
                <c:pt idx="20594">
                  <c:v>-24.536999999999992</c:v>
                </c:pt>
                <c:pt idx="20595">
                  <c:v>-24.534999999999997</c:v>
                </c:pt>
                <c:pt idx="20596">
                  <c:v>-24.532999999999994</c:v>
                </c:pt>
                <c:pt idx="20597">
                  <c:v>-24.530999999999992</c:v>
                </c:pt>
                <c:pt idx="20598">
                  <c:v>-24.528999999999996</c:v>
                </c:pt>
                <c:pt idx="20599">
                  <c:v>-24.526999999999994</c:v>
                </c:pt>
                <c:pt idx="20600">
                  <c:v>-24.524999999999991</c:v>
                </c:pt>
                <c:pt idx="20601">
                  <c:v>-24.522999999999996</c:v>
                </c:pt>
                <c:pt idx="20602">
                  <c:v>-24.520999999999994</c:v>
                </c:pt>
                <c:pt idx="20603">
                  <c:v>-24.518999999999991</c:v>
                </c:pt>
                <c:pt idx="20604">
                  <c:v>-24.516999999999996</c:v>
                </c:pt>
                <c:pt idx="20605">
                  <c:v>-24.514999999999993</c:v>
                </c:pt>
                <c:pt idx="20606">
                  <c:v>-24.512999999999991</c:v>
                </c:pt>
                <c:pt idx="20607">
                  <c:v>-24.510999999999996</c:v>
                </c:pt>
                <c:pt idx="20608">
                  <c:v>-24.508999999999993</c:v>
                </c:pt>
                <c:pt idx="20609">
                  <c:v>-24.506999999999991</c:v>
                </c:pt>
                <c:pt idx="20610">
                  <c:v>-24.504999999999995</c:v>
                </c:pt>
                <c:pt idx="20611">
                  <c:v>-24.502999999999993</c:v>
                </c:pt>
                <c:pt idx="20612">
                  <c:v>-24.500999999999998</c:v>
                </c:pt>
                <c:pt idx="20613">
                  <c:v>-24.498999999999995</c:v>
                </c:pt>
                <c:pt idx="20614">
                  <c:v>-24.496999999999993</c:v>
                </c:pt>
                <c:pt idx="20615">
                  <c:v>-24.494999999999997</c:v>
                </c:pt>
                <c:pt idx="20616">
                  <c:v>-24.492999999999995</c:v>
                </c:pt>
                <c:pt idx="20617">
                  <c:v>-24.490999999999993</c:v>
                </c:pt>
                <c:pt idx="20618">
                  <c:v>-24.488999999999997</c:v>
                </c:pt>
                <c:pt idx="20619">
                  <c:v>-24.486999999999995</c:v>
                </c:pt>
                <c:pt idx="20620">
                  <c:v>-24.484999999999992</c:v>
                </c:pt>
                <c:pt idx="20621">
                  <c:v>-24.482999999999997</c:v>
                </c:pt>
                <c:pt idx="20622">
                  <c:v>-24.480999999999995</c:v>
                </c:pt>
                <c:pt idx="20623">
                  <c:v>-24.478999999999992</c:v>
                </c:pt>
                <c:pt idx="20624">
                  <c:v>-24.476999999999997</c:v>
                </c:pt>
                <c:pt idx="20625">
                  <c:v>-24.474999999999994</c:v>
                </c:pt>
                <c:pt idx="20626">
                  <c:v>-24.472999999999992</c:v>
                </c:pt>
                <c:pt idx="20627">
                  <c:v>-24.470999999999997</c:v>
                </c:pt>
                <c:pt idx="20628">
                  <c:v>-24.468999999999994</c:v>
                </c:pt>
                <c:pt idx="20629">
                  <c:v>-24.466999999999992</c:v>
                </c:pt>
                <c:pt idx="20630">
                  <c:v>-24.464999999999996</c:v>
                </c:pt>
                <c:pt idx="20631">
                  <c:v>-24.462999999999994</c:v>
                </c:pt>
                <c:pt idx="20632">
                  <c:v>-24.460999999999991</c:v>
                </c:pt>
                <c:pt idx="20633">
                  <c:v>-24.458999999999996</c:v>
                </c:pt>
                <c:pt idx="20634">
                  <c:v>-24.456999999999994</c:v>
                </c:pt>
                <c:pt idx="20635">
                  <c:v>-24.454999999999991</c:v>
                </c:pt>
                <c:pt idx="20636">
                  <c:v>-24.452999999999996</c:v>
                </c:pt>
                <c:pt idx="20637">
                  <c:v>-24.450999999999993</c:v>
                </c:pt>
                <c:pt idx="20638">
                  <c:v>-24.448999999999991</c:v>
                </c:pt>
                <c:pt idx="20639">
                  <c:v>-24.446999999999996</c:v>
                </c:pt>
                <c:pt idx="20640">
                  <c:v>-24.444999999999993</c:v>
                </c:pt>
                <c:pt idx="20641">
                  <c:v>-24.442999999999998</c:v>
                </c:pt>
                <c:pt idx="20642">
                  <c:v>-24.440999999999995</c:v>
                </c:pt>
                <c:pt idx="20643">
                  <c:v>-24.438999999999993</c:v>
                </c:pt>
                <c:pt idx="20644">
                  <c:v>-24.436999999999998</c:v>
                </c:pt>
                <c:pt idx="20645">
                  <c:v>-24.434999999999995</c:v>
                </c:pt>
                <c:pt idx="20646">
                  <c:v>-24.432999999999993</c:v>
                </c:pt>
                <c:pt idx="20647">
                  <c:v>-24.430999999999997</c:v>
                </c:pt>
                <c:pt idx="20648">
                  <c:v>-24.428999999999995</c:v>
                </c:pt>
                <c:pt idx="20649">
                  <c:v>-24.426999999999992</c:v>
                </c:pt>
                <c:pt idx="20650">
                  <c:v>-24.424999999999997</c:v>
                </c:pt>
                <c:pt idx="20651">
                  <c:v>-24.422999999999995</c:v>
                </c:pt>
                <c:pt idx="20652">
                  <c:v>-24.420999999999992</c:v>
                </c:pt>
                <c:pt idx="20653">
                  <c:v>-24.418999999999997</c:v>
                </c:pt>
                <c:pt idx="20654">
                  <c:v>-24.416999999999994</c:v>
                </c:pt>
                <c:pt idx="20655">
                  <c:v>-24.414999999999992</c:v>
                </c:pt>
                <c:pt idx="20656">
                  <c:v>-24.412999999999997</c:v>
                </c:pt>
                <c:pt idx="20657">
                  <c:v>-24.410999999999994</c:v>
                </c:pt>
                <c:pt idx="20658">
                  <c:v>-24.408999999999992</c:v>
                </c:pt>
                <c:pt idx="20659">
                  <c:v>-24.406999999999996</c:v>
                </c:pt>
                <c:pt idx="20660">
                  <c:v>-24.404999999999994</c:v>
                </c:pt>
                <c:pt idx="20661">
                  <c:v>-24.402999999999992</c:v>
                </c:pt>
                <c:pt idx="20662">
                  <c:v>-24.400999999999996</c:v>
                </c:pt>
                <c:pt idx="20663">
                  <c:v>-24.398999999999994</c:v>
                </c:pt>
                <c:pt idx="20664">
                  <c:v>-24.396999999999991</c:v>
                </c:pt>
                <c:pt idx="20665">
                  <c:v>-24.394999999999996</c:v>
                </c:pt>
                <c:pt idx="20666">
                  <c:v>-24.392999999999994</c:v>
                </c:pt>
                <c:pt idx="20667">
                  <c:v>-24.390999999999991</c:v>
                </c:pt>
                <c:pt idx="20668">
                  <c:v>-24.388999999999996</c:v>
                </c:pt>
                <c:pt idx="20669">
                  <c:v>-24.386999999999993</c:v>
                </c:pt>
                <c:pt idx="20670">
                  <c:v>-24.384999999999991</c:v>
                </c:pt>
                <c:pt idx="20671">
                  <c:v>-24.382999999999996</c:v>
                </c:pt>
                <c:pt idx="20672">
                  <c:v>-24.380999999999993</c:v>
                </c:pt>
                <c:pt idx="20673">
                  <c:v>-24.378999999999998</c:v>
                </c:pt>
                <c:pt idx="20674">
                  <c:v>-24.376999999999995</c:v>
                </c:pt>
                <c:pt idx="20675">
                  <c:v>-24.374999999999993</c:v>
                </c:pt>
                <c:pt idx="20676">
                  <c:v>-24.372999999999998</c:v>
                </c:pt>
                <c:pt idx="20677">
                  <c:v>-24.370999999999995</c:v>
                </c:pt>
                <c:pt idx="20678">
                  <c:v>-24.368999999999993</c:v>
                </c:pt>
                <c:pt idx="20679">
                  <c:v>-24.366999999999997</c:v>
                </c:pt>
                <c:pt idx="20680">
                  <c:v>-24.364999999999995</c:v>
                </c:pt>
                <c:pt idx="20681">
                  <c:v>-24.362999999999992</c:v>
                </c:pt>
                <c:pt idx="20682">
                  <c:v>-24.360999999999997</c:v>
                </c:pt>
                <c:pt idx="20683">
                  <c:v>-24.358999999999995</c:v>
                </c:pt>
                <c:pt idx="20684">
                  <c:v>-24.356999999999992</c:v>
                </c:pt>
                <c:pt idx="20685">
                  <c:v>-24.354999999999997</c:v>
                </c:pt>
                <c:pt idx="20686">
                  <c:v>-24.352999999999994</c:v>
                </c:pt>
                <c:pt idx="20687">
                  <c:v>-24.350999999999992</c:v>
                </c:pt>
                <c:pt idx="20688">
                  <c:v>-24.348999999999997</c:v>
                </c:pt>
                <c:pt idx="20689">
                  <c:v>-24.346999999999994</c:v>
                </c:pt>
                <c:pt idx="20690">
                  <c:v>-24.344999999999992</c:v>
                </c:pt>
                <c:pt idx="20691">
                  <c:v>-24.342999999999996</c:v>
                </c:pt>
                <c:pt idx="20692">
                  <c:v>-24.340999999999994</c:v>
                </c:pt>
                <c:pt idx="20693">
                  <c:v>-24.338999999999992</c:v>
                </c:pt>
                <c:pt idx="20694">
                  <c:v>-24.336999999999996</c:v>
                </c:pt>
                <c:pt idx="20695">
                  <c:v>-24.334999999999994</c:v>
                </c:pt>
                <c:pt idx="20696">
                  <c:v>-24.332999999999991</c:v>
                </c:pt>
                <c:pt idx="20697">
                  <c:v>-24.330999999999996</c:v>
                </c:pt>
                <c:pt idx="20698">
                  <c:v>-24.328999999999994</c:v>
                </c:pt>
                <c:pt idx="20699">
                  <c:v>-24.326999999999991</c:v>
                </c:pt>
                <c:pt idx="20700">
                  <c:v>-24.324999999999996</c:v>
                </c:pt>
                <c:pt idx="20701">
                  <c:v>-24.322999999999993</c:v>
                </c:pt>
                <c:pt idx="20702">
                  <c:v>-24.320999999999991</c:v>
                </c:pt>
                <c:pt idx="20703">
                  <c:v>-24.318999999999996</c:v>
                </c:pt>
                <c:pt idx="20704">
                  <c:v>-24.316999999999993</c:v>
                </c:pt>
                <c:pt idx="20705">
                  <c:v>-24.314999999999998</c:v>
                </c:pt>
                <c:pt idx="20706">
                  <c:v>-24.312999999999995</c:v>
                </c:pt>
                <c:pt idx="20707">
                  <c:v>-24.310999999999993</c:v>
                </c:pt>
                <c:pt idx="20708">
                  <c:v>-24.308999999999997</c:v>
                </c:pt>
                <c:pt idx="20709">
                  <c:v>-24.306999999999995</c:v>
                </c:pt>
                <c:pt idx="20710">
                  <c:v>-24.304999999999993</c:v>
                </c:pt>
                <c:pt idx="20711">
                  <c:v>-24.302999999999997</c:v>
                </c:pt>
                <c:pt idx="20712">
                  <c:v>-24.300999999999995</c:v>
                </c:pt>
                <c:pt idx="20713">
                  <c:v>-24.298999999999992</c:v>
                </c:pt>
                <c:pt idx="20714">
                  <c:v>-24.296999999999997</c:v>
                </c:pt>
                <c:pt idx="20715">
                  <c:v>-24.294999999999995</c:v>
                </c:pt>
                <c:pt idx="20716">
                  <c:v>-24.292999999999992</c:v>
                </c:pt>
                <c:pt idx="20717">
                  <c:v>-24.290999999999997</c:v>
                </c:pt>
                <c:pt idx="20718">
                  <c:v>-24.288999999999994</c:v>
                </c:pt>
                <c:pt idx="20719">
                  <c:v>-24.286999999999992</c:v>
                </c:pt>
                <c:pt idx="20720">
                  <c:v>-24.284999999999997</c:v>
                </c:pt>
                <c:pt idx="20721">
                  <c:v>-24.282999999999994</c:v>
                </c:pt>
                <c:pt idx="20722">
                  <c:v>-24.280999999999992</c:v>
                </c:pt>
                <c:pt idx="20723">
                  <c:v>-24.278999999999996</c:v>
                </c:pt>
                <c:pt idx="20724">
                  <c:v>-24.276999999999994</c:v>
                </c:pt>
                <c:pt idx="20725">
                  <c:v>-24.274999999999991</c:v>
                </c:pt>
                <c:pt idx="20726">
                  <c:v>-24.272999999999996</c:v>
                </c:pt>
                <c:pt idx="20727">
                  <c:v>-24.270999999999994</c:v>
                </c:pt>
                <c:pt idx="20728">
                  <c:v>-24.268999999999991</c:v>
                </c:pt>
                <c:pt idx="20729">
                  <c:v>-24.266999999999996</c:v>
                </c:pt>
                <c:pt idx="20730">
                  <c:v>-24.264999999999993</c:v>
                </c:pt>
                <c:pt idx="20731">
                  <c:v>-24.262999999999991</c:v>
                </c:pt>
                <c:pt idx="20732">
                  <c:v>-24.260999999999996</c:v>
                </c:pt>
                <c:pt idx="20733">
                  <c:v>-24.258999999999993</c:v>
                </c:pt>
                <c:pt idx="20734">
                  <c:v>-24.256999999999991</c:v>
                </c:pt>
                <c:pt idx="20735">
                  <c:v>-24.254999999999995</c:v>
                </c:pt>
                <c:pt idx="20736">
                  <c:v>-24.252999999999993</c:v>
                </c:pt>
                <c:pt idx="20737">
                  <c:v>-24.250999999999998</c:v>
                </c:pt>
                <c:pt idx="20738">
                  <c:v>-24.248999999999995</c:v>
                </c:pt>
                <c:pt idx="20739">
                  <c:v>-24.246999999999993</c:v>
                </c:pt>
                <c:pt idx="20740">
                  <c:v>-24.244999999999997</c:v>
                </c:pt>
                <c:pt idx="20741">
                  <c:v>-24.242999999999995</c:v>
                </c:pt>
                <c:pt idx="20742">
                  <c:v>-24.240999999999993</c:v>
                </c:pt>
                <c:pt idx="20743">
                  <c:v>-24.238999999999997</c:v>
                </c:pt>
                <c:pt idx="20744">
                  <c:v>-24.236999999999995</c:v>
                </c:pt>
                <c:pt idx="20745">
                  <c:v>-24.234999999999992</c:v>
                </c:pt>
                <c:pt idx="20746">
                  <c:v>-24.232999999999997</c:v>
                </c:pt>
                <c:pt idx="20747">
                  <c:v>-24.230999999999995</c:v>
                </c:pt>
                <c:pt idx="20748">
                  <c:v>-24.228999999999992</c:v>
                </c:pt>
                <c:pt idx="20749">
                  <c:v>-24.226999999999997</c:v>
                </c:pt>
                <c:pt idx="20750">
                  <c:v>-24.224999999999994</c:v>
                </c:pt>
                <c:pt idx="20751">
                  <c:v>-24.222999999999992</c:v>
                </c:pt>
                <c:pt idx="20752">
                  <c:v>-24.220999999999997</c:v>
                </c:pt>
                <c:pt idx="20753">
                  <c:v>-24.218999999999994</c:v>
                </c:pt>
                <c:pt idx="20754">
                  <c:v>-24.216999999999992</c:v>
                </c:pt>
                <c:pt idx="20755">
                  <c:v>-24.214999999999996</c:v>
                </c:pt>
                <c:pt idx="20756">
                  <c:v>-24.212999999999994</c:v>
                </c:pt>
                <c:pt idx="20757">
                  <c:v>-24.210999999999991</c:v>
                </c:pt>
                <c:pt idx="20758">
                  <c:v>-24.208999999999996</c:v>
                </c:pt>
                <c:pt idx="20759">
                  <c:v>-24.206999999999994</c:v>
                </c:pt>
                <c:pt idx="20760">
                  <c:v>-24.204999999999991</c:v>
                </c:pt>
                <c:pt idx="20761">
                  <c:v>-24.202999999999996</c:v>
                </c:pt>
                <c:pt idx="20762">
                  <c:v>-24.200999999999993</c:v>
                </c:pt>
                <c:pt idx="20763">
                  <c:v>-24.198999999999991</c:v>
                </c:pt>
                <c:pt idx="20764">
                  <c:v>-24.196999999999996</c:v>
                </c:pt>
                <c:pt idx="20765">
                  <c:v>-24.194999999999993</c:v>
                </c:pt>
                <c:pt idx="20766">
                  <c:v>-24.192999999999998</c:v>
                </c:pt>
                <c:pt idx="20767">
                  <c:v>-24.190999999999995</c:v>
                </c:pt>
                <c:pt idx="20768">
                  <c:v>-24.188999999999993</c:v>
                </c:pt>
                <c:pt idx="20769">
                  <c:v>-24.186999999999998</c:v>
                </c:pt>
                <c:pt idx="20770">
                  <c:v>-24.184999999999995</c:v>
                </c:pt>
                <c:pt idx="20771">
                  <c:v>-24.182999999999993</c:v>
                </c:pt>
                <c:pt idx="20772">
                  <c:v>-24.180999999999997</c:v>
                </c:pt>
                <c:pt idx="20773">
                  <c:v>-24.178999999999995</c:v>
                </c:pt>
                <c:pt idx="20774">
                  <c:v>-24.176999999999992</c:v>
                </c:pt>
                <c:pt idx="20775">
                  <c:v>-24.174999999999997</c:v>
                </c:pt>
                <c:pt idx="20776">
                  <c:v>-24.172999999999995</c:v>
                </c:pt>
                <c:pt idx="20777">
                  <c:v>-24.170999999999992</c:v>
                </c:pt>
                <c:pt idx="20778">
                  <c:v>-24.168999999999997</c:v>
                </c:pt>
                <c:pt idx="20779">
                  <c:v>-24.166999999999994</c:v>
                </c:pt>
                <c:pt idx="20780">
                  <c:v>-24.164999999999992</c:v>
                </c:pt>
                <c:pt idx="20781">
                  <c:v>-24.162999999999997</c:v>
                </c:pt>
                <c:pt idx="20782">
                  <c:v>-24.160999999999994</c:v>
                </c:pt>
                <c:pt idx="20783">
                  <c:v>-24.158999999999992</c:v>
                </c:pt>
                <c:pt idx="20784">
                  <c:v>-24.156999999999996</c:v>
                </c:pt>
                <c:pt idx="20785">
                  <c:v>-24.154999999999994</c:v>
                </c:pt>
                <c:pt idx="20786">
                  <c:v>-24.152999999999992</c:v>
                </c:pt>
                <c:pt idx="20787">
                  <c:v>-24.150999999999996</c:v>
                </c:pt>
                <c:pt idx="20788">
                  <c:v>-24.148999999999994</c:v>
                </c:pt>
                <c:pt idx="20789">
                  <c:v>-24.146999999999991</c:v>
                </c:pt>
                <c:pt idx="20790">
                  <c:v>-24.144999999999996</c:v>
                </c:pt>
                <c:pt idx="20791">
                  <c:v>-24.142999999999994</c:v>
                </c:pt>
                <c:pt idx="20792">
                  <c:v>-24.140999999999991</c:v>
                </c:pt>
                <c:pt idx="20793">
                  <c:v>-24.138999999999996</c:v>
                </c:pt>
                <c:pt idx="20794">
                  <c:v>-24.136999999999993</c:v>
                </c:pt>
                <c:pt idx="20795">
                  <c:v>-24.134999999999991</c:v>
                </c:pt>
                <c:pt idx="20796">
                  <c:v>-24.132999999999996</c:v>
                </c:pt>
                <c:pt idx="20797">
                  <c:v>-24.130999999999993</c:v>
                </c:pt>
                <c:pt idx="20798">
                  <c:v>-24.128999999999998</c:v>
                </c:pt>
                <c:pt idx="20799">
                  <c:v>-24.126999999999995</c:v>
                </c:pt>
                <c:pt idx="20800">
                  <c:v>-24.124999999999993</c:v>
                </c:pt>
                <c:pt idx="20801">
                  <c:v>-24.122999999999998</c:v>
                </c:pt>
                <c:pt idx="20802">
                  <c:v>-24.120999999999995</c:v>
                </c:pt>
                <c:pt idx="20803">
                  <c:v>-24.118999999999993</c:v>
                </c:pt>
                <c:pt idx="20804">
                  <c:v>-24.116999999999997</c:v>
                </c:pt>
                <c:pt idx="20805">
                  <c:v>-24.114999999999995</c:v>
                </c:pt>
                <c:pt idx="20806">
                  <c:v>-24.112999999999992</c:v>
                </c:pt>
                <c:pt idx="20807">
                  <c:v>-24.110999999999997</c:v>
                </c:pt>
                <c:pt idx="20808">
                  <c:v>-24.108999999999995</c:v>
                </c:pt>
                <c:pt idx="20809">
                  <c:v>-24.106999999999992</c:v>
                </c:pt>
                <c:pt idx="20810">
                  <c:v>-24.104999999999997</c:v>
                </c:pt>
                <c:pt idx="20811">
                  <c:v>-24.102999999999994</c:v>
                </c:pt>
                <c:pt idx="20812">
                  <c:v>-24.100999999999992</c:v>
                </c:pt>
                <c:pt idx="20813">
                  <c:v>-24.098999999999997</c:v>
                </c:pt>
                <c:pt idx="20814">
                  <c:v>-24.096999999999994</c:v>
                </c:pt>
                <c:pt idx="20815">
                  <c:v>-24.094999999999992</c:v>
                </c:pt>
                <c:pt idx="20816">
                  <c:v>-24.092999999999996</c:v>
                </c:pt>
                <c:pt idx="20817">
                  <c:v>-24.090999999999994</c:v>
                </c:pt>
                <c:pt idx="20818">
                  <c:v>-24.088999999999992</c:v>
                </c:pt>
                <c:pt idx="20819">
                  <c:v>-24.086999999999996</c:v>
                </c:pt>
                <c:pt idx="20820">
                  <c:v>-24.084999999999994</c:v>
                </c:pt>
                <c:pt idx="20821">
                  <c:v>-24.082999999999991</c:v>
                </c:pt>
                <c:pt idx="20822">
                  <c:v>-24.080999999999996</c:v>
                </c:pt>
                <c:pt idx="20823">
                  <c:v>-24.078999999999994</c:v>
                </c:pt>
                <c:pt idx="20824">
                  <c:v>-24.076999999999991</c:v>
                </c:pt>
                <c:pt idx="20825">
                  <c:v>-24.074999999999996</c:v>
                </c:pt>
                <c:pt idx="20826">
                  <c:v>-24.072999999999993</c:v>
                </c:pt>
                <c:pt idx="20827">
                  <c:v>-24.070999999999991</c:v>
                </c:pt>
                <c:pt idx="20828">
                  <c:v>-24.068999999999996</c:v>
                </c:pt>
                <c:pt idx="20829">
                  <c:v>-24.066999999999993</c:v>
                </c:pt>
                <c:pt idx="20830">
                  <c:v>-24.064999999999998</c:v>
                </c:pt>
                <c:pt idx="20831">
                  <c:v>-24.062999999999995</c:v>
                </c:pt>
                <c:pt idx="20832">
                  <c:v>-24.060999999999993</c:v>
                </c:pt>
                <c:pt idx="20833">
                  <c:v>-24.058999999999997</c:v>
                </c:pt>
                <c:pt idx="20834">
                  <c:v>-24.056999999999995</c:v>
                </c:pt>
                <c:pt idx="20835">
                  <c:v>-24.054999999999993</c:v>
                </c:pt>
                <c:pt idx="20836">
                  <c:v>-24.052999999999997</c:v>
                </c:pt>
                <c:pt idx="20837">
                  <c:v>-24.050999999999995</c:v>
                </c:pt>
                <c:pt idx="20838">
                  <c:v>-24.048999999999992</c:v>
                </c:pt>
                <c:pt idx="20839">
                  <c:v>-24.046999999999997</c:v>
                </c:pt>
                <c:pt idx="20840">
                  <c:v>-24.044999999999995</c:v>
                </c:pt>
                <c:pt idx="20841">
                  <c:v>-24.042999999999992</c:v>
                </c:pt>
                <c:pt idx="20842">
                  <c:v>-24.040999999999997</c:v>
                </c:pt>
                <c:pt idx="20843">
                  <c:v>-24.038999999999994</c:v>
                </c:pt>
                <c:pt idx="20844">
                  <c:v>-24.036999999999992</c:v>
                </c:pt>
                <c:pt idx="20845">
                  <c:v>-24.034999999999997</c:v>
                </c:pt>
                <c:pt idx="20846">
                  <c:v>-24.032999999999994</c:v>
                </c:pt>
                <c:pt idx="20847">
                  <c:v>-24.030999999999992</c:v>
                </c:pt>
                <c:pt idx="20848">
                  <c:v>-24.028999999999996</c:v>
                </c:pt>
                <c:pt idx="20849">
                  <c:v>-24.026999999999994</c:v>
                </c:pt>
                <c:pt idx="20850">
                  <c:v>-24.024999999999991</c:v>
                </c:pt>
                <c:pt idx="20851">
                  <c:v>-24.022999999999996</c:v>
                </c:pt>
                <c:pt idx="20852">
                  <c:v>-24.020999999999994</c:v>
                </c:pt>
                <c:pt idx="20853">
                  <c:v>-24.018999999999991</c:v>
                </c:pt>
                <c:pt idx="20854">
                  <c:v>-24.016999999999996</c:v>
                </c:pt>
                <c:pt idx="20855">
                  <c:v>-24.014999999999993</c:v>
                </c:pt>
                <c:pt idx="20856">
                  <c:v>-24.012999999999991</c:v>
                </c:pt>
                <c:pt idx="20857">
                  <c:v>-24.010999999999996</c:v>
                </c:pt>
                <c:pt idx="20858">
                  <c:v>-24.008999999999993</c:v>
                </c:pt>
                <c:pt idx="20859">
                  <c:v>-24.006999999999991</c:v>
                </c:pt>
                <c:pt idx="20860">
                  <c:v>-24.004999999999995</c:v>
                </c:pt>
                <c:pt idx="20861">
                  <c:v>-24.002999999999993</c:v>
                </c:pt>
                <c:pt idx="20862">
                  <c:v>-24.000999999999998</c:v>
                </c:pt>
                <c:pt idx="20863">
                  <c:v>-23.998999999999995</c:v>
                </c:pt>
                <c:pt idx="20864">
                  <c:v>-23.996999999999993</c:v>
                </c:pt>
                <c:pt idx="20865">
                  <c:v>-23.994999999999997</c:v>
                </c:pt>
                <c:pt idx="20866">
                  <c:v>-23.992999999999995</c:v>
                </c:pt>
                <c:pt idx="20867">
                  <c:v>-23.990999999999993</c:v>
                </c:pt>
                <c:pt idx="20868">
                  <c:v>-23.988999999999997</c:v>
                </c:pt>
                <c:pt idx="20869">
                  <c:v>-23.986999999999995</c:v>
                </c:pt>
                <c:pt idx="20870">
                  <c:v>-23.984999999999992</c:v>
                </c:pt>
                <c:pt idx="20871">
                  <c:v>-23.982999999999997</c:v>
                </c:pt>
                <c:pt idx="20872">
                  <c:v>-23.980999999999995</c:v>
                </c:pt>
                <c:pt idx="20873">
                  <c:v>-23.978999999999992</c:v>
                </c:pt>
                <c:pt idx="20874">
                  <c:v>-23.976999999999997</c:v>
                </c:pt>
                <c:pt idx="20875">
                  <c:v>-23.974999999999994</c:v>
                </c:pt>
                <c:pt idx="20876">
                  <c:v>-23.972999999999992</c:v>
                </c:pt>
                <c:pt idx="20877">
                  <c:v>-23.970999999999997</c:v>
                </c:pt>
                <c:pt idx="20878">
                  <c:v>-23.968999999999994</c:v>
                </c:pt>
                <c:pt idx="20879">
                  <c:v>-23.966999999999992</c:v>
                </c:pt>
                <c:pt idx="20880">
                  <c:v>-23.964999999999996</c:v>
                </c:pt>
                <c:pt idx="20881">
                  <c:v>-23.962999999999994</c:v>
                </c:pt>
                <c:pt idx="20882">
                  <c:v>-23.960999999999991</c:v>
                </c:pt>
                <c:pt idx="20883">
                  <c:v>-23.958999999999996</c:v>
                </c:pt>
                <c:pt idx="20884">
                  <c:v>-23.956999999999994</c:v>
                </c:pt>
                <c:pt idx="20885">
                  <c:v>-23.954999999999991</c:v>
                </c:pt>
                <c:pt idx="20886">
                  <c:v>-23.952999999999996</c:v>
                </c:pt>
                <c:pt idx="20887">
                  <c:v>-23.950999999999993</c:v>
                </c:pt>
                <c:pt idx="20888">
                  <c:v>-23.948999999999991</c:v>
                </c:pt>
                <c:pt idx="20889">
                  <c:v>-23.946999999999996</c:v>
                </c:pt>
                <c:pt idx="20890">
                  <c:v>-23.944999999999993</c:v>
                </c:pt>
                <c:pt idx="20891">
                  <c:v>-23.942999999999998</c:v>
                </c:pt>
                <c:pt idx="20892">
                  <c:v>-23.940999999999995</c:v>
                </c:pt>
                <c:pt idx="20893">
                  <c:v>-23.938999999999993</c:v>
                </c:pt>
                <c:pt idx="20894">
                  <c:v>-23.936999999999998</c:v>
                </c:pt>
                <c:pt idx="20895">
                  <c:v>-23.934999999999995</c:v>
                </c:pt>
                <c:pt idx="20896">
                  <c:v>-23.932999999999993</c:v>
                </c:pt>
                <c:pt idx="20897">
                  <c:v>-23.930999999999997</c:v>
                </c:pt>
                <c:pt idx="20898">
                  <c:v>-23.928999999999995</c:v>
                </c:pt>
                <c:pt idx="20899">
                  <c:v>-23.926999999999992</c:v>
                </c:pt>
                <c:pt idx="20900">
                  <c:v>-23.924999999999997</c:v>
                </c:pt>
                <c:pt idx="20901">
                  <c:v>-23.922999999999995</c:v>
                </c:pt>
                <c:pt idx="20902">
                  <c:v>-23.920999999999992</c:v>
                </c:pt>
                <c:pt idx="20903">
                  <c:v>-23.918999999999997</c:v>
                </c:pt>
                <c:pt idx="20904">
                  <c:v>-23.916999999999994</c:v>
                </c:pt>
                <c:pt idx="20905">
                  <c:v>-23.914999999999992</c:v>
                </c:pt>
                <c:pt idx="20906">
                  <c:v>-23.912999999999997</c:v>
                </c:pt>
                <c:pt idx="20907">
                  <c:v>-23.910999999999994</c:v>
                </c:pt>
                <c:pt idx="20908">
                  <c:v>-23.908999999999992</c:v>
                </c:pt>
                <c:pt idx="20909">
                  <c:v>-23.906999999999996</c:v>
                </c:pt>
                <c:pt idx="20910">
                  <c:v>-23.904999999999994</c:v>
                </c:pt>
                <c:pt idx="20911">
                  <c:v>-23.902999999999992</c:v>
                </c:pt>
                <c:pt idx="20912">
                  <c:v>-23.900999999999996</c:v>
                </c:pt>
                <c:pt idx="20913">
                  <c:v>-23.898999999999994</c:v>
                </c:pt>
                <c:pt idx="20914">
                  <c:v>-23.896999999999991</c:v>
                </c:pt>
                <c:pt idx="20915">
                  <c:v>-23.894999999999996</c:v>
                </c:pt>
                <c:pt idx="20916">
                  <c:v>-23.892999999999994</c:v>
                </c:pt>
                <c:pt idx="20917">
                  <c:v>-23.890999999999991</c:v>
                </c:pt>
                <c:pt idx="20918">
                  <c:v>-23.888999999999996</c:v>
                </c:pt>
                <c:pt idx="20919">
                  <c:v>-23.886999999999993</c:v>
                </c:pt>
                <c:pt idx="20920">
                  <c:v>-23.884999999999991</c:v>
                </c:pt>
                <c:pt idx="20921">
                  <c:v>-23.882999999999996</c:v>
                </c:pt>
                <c:pt idx="20922">
                  <c:v>-23.880999999999993</c:v>
                </c:pt>
                <c:pt idx="20923">
                  <c:v>-23.878999999999998</c:v>
                </c:pt>
                <c:pt idx="20924">
                  <c:v>-23.876999999999995</c:v>
                </c:pt>
                <c:pt idx="20925">
                  <c:v>-23.874999999999993</c:v>
                </c:pt>
                <c:pt idx="20926">
                  <c:v>-23.872999999999998</c:v>
                </c:pt>
                <c:pt idx="20927">
                  <c:v>-23.870999999999995</c:v>
                </c:pt>
                <c:pt idx="20928">
                  <c:v>-23.868999999999993</c:v>
                </c:pt>
                <c:pt idx="20929">
                  <c:v>-23.866999999999997</c:v>
                </c:pt>
                <c:pt idx="20930">
                  <c:v>-23.864999999999995</c:v>
                </c:pt>
                <c:pt idx="20931">
                  <c:v>-23.862999999999992</c:v>
                </c:pt>
                <c:pt idx="20932">
                  <c:v>-23.860999999999997</c:v>
                </c:pt>
                <c:pt idx="20933">
                  <c:v>-23.858999999999995</c:v>
                </c:pt>
                <c:pt idx="20934">
                  <c:v>-23.856999999999992</c:v>
                </c:pt>
                <c:pt idx="20935">
                  <c:v>-23.854999999999997</c:v>
                </c:pt>
                <c:pt idx="20936">
                  <c:v>-23.852999999999994</c:v>
                </c:pt>
                <c:pt idx="20937">
                  <c:v>-23.850999999999992</c:v>
                </c:pt>
                <c:pt idx="20938">
                  <c:v>-23.848999999999997</c:v>
                </c:pt>
                <c:pt idx="20939">
                  <c:v>-23.846999999999994</c:v>
                </c:pt>
                <c:pt idx="20940">
                  <c:v>-23.844999999999992</c:v>
                </c:pt>
                <c:pt idx="20941">
                  <c:v>-23.842999999999996</c:v>
                </c:pt>
                <c:pt idx="20942">
                  <c:v>-23.840999999999994</c:v>
                </c:pt>
                <c:pt idx="20943">
                  <c:v>-23.838999999999992</c:v>
                </c:pt>
                <c:pt idx="20944">
                  <c:v>-23.836999999999996</c:v>
                </c:pt>
                <c:pt idx="20945">
                  <c:v>-23.834999999999994</c:v>
                </c:pt>
                <c:pt idx="20946">
                  <c:v>-23.832999999999991</c:v>
                </c:pt>
                <c:pt idx="20947">
                  <c:v>-23.830999999999996</c:v>
                </c:pt>
                <c:pt idx="20948">
                  <c:v>-23.828999999999994</c:v>
                </c:pt>
                <c:pt idx="20949">
                  <c:v>-23.826999999999991</c:v>
                </c:pt>
                <c:pt idx="20950">
                  <c:v>-23.824999999999996</c:v>
                </c:pt>
                <c:pt idx="20951">
                  <c:v>-23.822999999999993</c:v>
                </c:pt>
                <c:pt idx="20952">
                  <c:v>-23.820999999999991</c:v>
                </c:pt>
                <c:pt idx="20953">
                  <c:v>-23.818999999999996</c:v>
                </c:pt>
                <c:pt idx="20954">
                  <c:v>-23.816999999999993</c:v>
                </c:pt>
                <c:pt idx="20955">
                  <c:v>-23.814999999999998</c:v>
                </c:pt>
                <c:pt idx="20956">
                  <c:v>-23.812999999999995</c:v>
                </c:pt>
                <c:pt idx="20957">
                  <c:v>-23.810999999999993</c:v>
                </c:pt>
                <c:pt idx="20958">
                  <c:v>-23.808999999999997</c:v>
                </c:pt>
                <c:pt idx="20959">
                  <c:v>-23.806999999999995</c:v>
                </c:pt>
                <c:pt idx="20960">
                  <c:v>-23.804999999999993</c:v>
                </c:pt>
                <c:pt idx="20961">
                  <c:v>-23.802999999999997</c:v>
                </c:pt>
                <c:pt idx="20962">
                  <c:v>-23.800999999999995</c:v>
                </c:pt>
                <c:pt idx="20963">
                  <c:v>-23.798999999999992</c:v>
                </c:pt>
                <c:pt idx="20964">
                  <c:v>-23.796999999999997</c:v>
                </c:pt>
                <c:pt idx="20965">
                  <c:v>-23.794999999999995</c:v>
                </c:pt>
                <c:pt idx="20966">
                  <c:v>-23.792999999999992</c:v>
                </c:pt>
                <c:pt idx="20967">
                  <c:v>-23.790999999999997</c:v>
                </c:pt>
                <c:pt idx="20968">
                  <c:v>-23.788999999999994</c:v>
                </c:pt>
                <c:pt idx="20969">
                  <c:v>-23.786999999999992</c:v>
                </c:pt>
                <c:pt idx="20970">
                  <c:v>-23.784999999999997</c:v>
                </c:pt>
                <c:pt idx="20971">
                  <c:v>-23.782999999999994</c:v>
                </c:pt>
                <c:pt idx="20972">
                  <c:v>-23.780999999999992</c:v>
                </c:pt>
                <c:pt idx="20973">
                  <c:v>-23.778999999999996</c:v>
                </c:pt>
                <c:pt idx="20974">
                  <c:v>-23.776999999999994</c:v>
                </c:pt>
                <c:pt idx="20975">
                  <c:v>-23.774999999999991</c:v>
                </c:pt>
                <c:pt idx="20976">
                  <c:v>-23.772999999999996</c:v>
                </c:pt>
                <c:pt idx="20977">
                  <c:v>-23.770999999999994</c:v>
                </c:pt>
                <c:pt idx="20978">
                  <c:v>-23.768999999999991</c:v>
                </c:pt>
                <c:pt idx="20979">
                  <c:v>-23.766999999999996</c:v>
                </c:pt>
                <c:pt idx="20980">
                  <c:v>-23.764999999999993</c:v>
                </c:pt>
                <c:pt idx="20981">
                  <c:v>-23.762999999999991</c:v>
                </c:pt>
                <c:pt idx="20982">
                  <c:v>-23.760999999999996</c:v>
                </c:pt>
                <c:pt idx="20983">
                  <c:v>-23.758999999999993</c:v>
                </c:pt>
                <c:pt idx="20984">
                  <c:v>-23.756999999999991</c:v>
                </c:pt>
                <c:pt idx="20985">
                  <c:v>-23.754999999999995</c:v>
                </c:pt>
                <c:pt idx="20986">
                  <c:v>-23.752999999999993</c:v>
                </c:pt>
                <c:pt idx="20987">
                  <c:v>-23.750999999999998</c:v>
                </c:pt>
                <c:pt idx="20988">
                  <c:v>-23.748999999999995</c:v>
                </c:pt>
                <c:pt idx="20989">
                  <c:v>-23.746999999999993</c:v>
                </c:pt>
                <c:pt idx="20990">
                  <c:v>-23.744999999999997</c:v>
                </c:pt>
                <c:pt idx="20991">
                  <c:v>-23.742999999999995</c:v>
                </c:pt>
                <c:pt idx="20992">
                  <c:v>-23.740999999999993</c:v>
                </c:pt>
                <c:pt idx="20993">
                  <c:v>-23.738999999999997</c:v>
                </c:pt>
                <c:pt idx="20994">
                  <c:v>-23.736999999999995</c:v>
                </c:pt>
                <c:pt idx="20995">
                  <c:v>-23.734999999999992</c:v>
                </c:pt>
                <c:pt idx="20996">
                  <c:v>-23.732999999999997</c:v>
                </c:pt>
                <c:pt idx="20997">
                  <c:v>-23.730999999999995</c:v>
                </c:pt>
                <c:pt idx="20998">
                  <c:v>-23.728999999999992</c:v>
                </c:pt>
                <c:pt idx="20999">
                  <c:v>-23.726999999999997</c:v>
                </c:pt>
                <c:pt idx="21000">
                  <c:v>-23.724999999999994</c:v>
                </c:pt>
                <c:pt idx="21001">
                  <c:v>-23.722999999999992</c:v>
                </c:pt>
                <c:pt idx="21002">
                  <c:v>-23.720999999999997</c:v>
                </c:pt>
                <c:pt idx="21003">
                  <c:v>-23.718999999999994</c:v>
                </c:pt>
                <c:pt idx="21004">
                  <c:v>-23.716999999999992</c:v>
                </c:pt>
                <c:pt idx="21005">
                  <c:v>-23.714999999999996</c:v>
                </c:pt>
                <c:pt idx="21006">
                  <c:v>-23.712999999999994</c:v>
                </c:pt>
                <c:pt idx="21007">
                  <c:v>-23.710999999999991</c:v>
                </c:pt>
                <c:pt idx="21008">
                  <c:v>-23.708999999999996</c:v>
                </c:pt>
                <c:pt idx="21009">
                  <c:v>-23.706999999999994</c:v>
                </c:pt>
                <c:pt idx="21010">
                  <c:v>-23.704999999999991</c:v>
                </c:pt>
                <c:pt idx="21011">
                  <c:v>-23.702999999999996</c:v>
                </c:pt>
                <c:pt idx="21012">
                  <c:v>-23.700999999999993</c:v>
                </c:pt>
                <c:pt idx="21013">
                  <c:v>-23.698999999999991</c:v>
                </c:pt>
                <c:pt idx="21014">
                  <c:v>-23.696999999999996</c:v>
                </c:pt>
                <c:pt idx="21015">
                  <c:v>-23.694999999999993</c:v>
                </c:pt>
                <c:pt idx="21016">
                  <c:v>-23.692999999999998</c:v>
                </c:pt>
                <c:pt idx="21017">
                  <c:v>-23.690999999999995</c:v>
                </c:pt>
                <c:pt idx="21018">
                  <c:v>-23.688999999999993</c:v>
                </c:pt>
                <c:pt idx="21019">
                  <c:v>-23.686999999999998</c:v>
                </c:pt>
                <c:pt idx="21020">
                  <c:v>-23.684999999999995</c:v>
                </c:pt>
                <c:pt idx="21021">
                  <c:v>-23.682999999999993</c:v>
                </c:pt>
                <c:pt idx="21022">
                  <c:v>-23.680999999999997</c:v>
                </c:pt>
                <c:pt idx="21023">
                  <c:v>-23.678999999999995</c:v>
                </c:pt>
                <c:pt idx="21024">
                  <c:v>-23.676999999999992</c:v>
                </c:pt>
                <c:pt idx="21025">
                  <c:v>-23.674999999999997</c:v>
                </c:pt>
                <c:pt idx="21026">
                  <c:v>-23.672999999999995</c:v>
                </c:pt>
                <c:pt idx="21027">
                  <c:v>-23.670999999999992</c:v>
                </c:pt>
                <c:pt idx="21028">
                  <c:v>-23.668999999999997</c:v>
                </c:pt>
                <c:pt idx="21029">
                  <c:v>-23.666999999999994</c:v>
                </c:pt>
                <c:pt idx="21030">
                  <c:v>-23.664999999999992</c:v>
                </c:pt>
                <c:pt idx="21031">
                  <c:v>-23.662999999999997</c:v>
                </c:pt>
                <c:pt idx="21032">
                  <c:v>-23.660999999999994</c:v>
                </c:pt>
                <c:pt idx="21033">
                  <c:v>-23.658999999999992</c:v>
                </c:pt>
                <c:pt idx="21034">
                  <c:v>-23.656999999999996</c:v>
                </c:pt>
                <c:pt idx="21035">
                  <c:v>-23.654999999999994</c:v>
                </c:pt>
                <c:pt idx="21036">
                  <c:v>-23.652999999999992</c:v>
                </c:pt>
                <c:pt idx="21037">
                  <c:v>-23.650999999999996</c:v>
                </c:pt>
                <c:pt idx="21038">
                  <c:v>-23.648999999999994</c:v>
                </c:pt>
                <c:pt idx="21039">
                  <c:v>-23.646999999999991</c:v>
                </c:pt>
                <c:pt idx="21040">
                  <c:v>-23.644999999999996</c:v>
                </c:pt>
                <c:pt idx="21041">
                  <c:v>-23.642999999999994</c:v>
                </c:pt>
                <c:pt idx="21042">
                  <c:v>-23.640999999999991</c:v>
                </c:pt>
                <c:pt idx="21043">
                  <c:v>-23.638999999999996</c:v>
                </c:pt>
                <c:pt idx="21044">
                  <c:v>-23.636999999999993</c:v>
                </c:pt>
                <c:pt idx="21045">
                  <c:v>-23.634999999999991</c:v>
                </c:pt>
                <c:pt idx="21046">
                  <c:v>-23.632999999999996</c:v>
                </c:pt>
                <c:pt idx="21047">
                  <c:v>-23.630999999999993</c:v>
                </c:pt>
                <c:pt idx="21048">
                  <c:v>-23.628999999999998</c:v>
                </c:pt>
                <c:pt idx="21049">
                  <c:v>-23.626999999999995</c:v>
                </c:pt>
                <c:pt idx="21050">
                  <c:v>-23.624999999999993</c:v>
                </c:pt>
                <c:pt idx="21051">
                  <c:v>-23.622999999999998</c:v>
                </c:pt>
                <c:pt idx="21052">
                  <c:v>-23.620999999999995</c:v>
                </c:pt>
                <c:pt idx="21053">
                  <c:v>-23.618999999999993</c:v>
                </c:pt>
                <c:pt idx="21054">
                  <c:v>-23.616999999999997</c:v>
                </c:pt>
                <c:pt idx="21055">
                  <c:v>-23.614999999999995</c:v>
                </c:pt>
                <c:pt idx="21056">
                  <c:v>-23.612999999999992</c:v>
                </c:pt>
                <c:pt idx="21057">
                  <c:v>-23.610999999999997</c:v>
                </c:pt>
                <c:pt idx="21058">
                  <c:v>-23.608999999999995</c:v>
                </c:pt>
                <c:pt idx="21059">
                  <c:v>-23.606999999999992</c:v>
                </c:pt>
                <c:pt idx="21060">
                  <c:v>-23.604999999999997</c:v>
                </c:pt>
                <c:pt idx="21061">
                  <c:v>-23.602999999999994</c:v>
                </c:pt>
                <c:pt idx="21062">
                  <c:v>-23.600999999999992</c:v>
                </c:pt>
                <c:pt idx="21063">
                  <c:v>-23.598999999999997</c:v>
                </c:pt>
                <c:pt idx="21064">
                  <c:v>-23.596999999999994</c:v>
                </c:pt>
                <c:pt idx="21065">
                  <c:v>-23.594999999999992</c:v>
                </c:pt>
                <c:pt idx="21066">
                  <c:v>-23.592999999999996</c:v>
                </c:pt>
                <c:pt idx="21067">
                  <c:v>-23.590999999999994</c:v>
                </c:pt>
                <c:pt idx="21068">
                  <c:v>-23.588999999999992</c:v>
                </c:pt>
                <c:pt idx="21069">
                  <c:v>-23.586999999999996</c:v>
                </c:pt>
                <c:pt idx="21070">
                  <c:v>-23.584999999999994</c:v>
                </c:pt>
                <c:pt idx="21071">
                  <c:v>-23.582999999999991</c:v>
                </c:pt>
                <c:pt idx="21072">
                  <c:v>-23.580999999999996</c:v>
                </c:pt>
                <c:pt idx="21073">
                  <c:v>-23.578999999999994</c:v>
                </c:pt>
                <c:pt idx="21074">
                  <c:v>-23.576999999999991</c:v>
                </c:pt>
                <c:pt idx="21075">
                  <c:v>-23.574999999999996</c:v>
                </c:pt>
                <c:pt idx="21076">
                  <c:v>-23.572999999999993</c:v>
                </c:pt>
                <c:pt idx="21077">
                  <c:v>-23.570999999999991</c:v>
                </c:pt>
                <c:pt idx="21078">
                  <c:v>-23.568999999999996</c:v>
                </c:pt>
                <c:pt idx="21079">
                  <c:v>-23.566999999999993</c:v>
                </c:pt>
                <c:pt idx="21080">
                  <c:v>-23.564999999999998</c:v>
                </c:pt>
                <c:pt idx="21081">
                  <c:v>-23.562999999999995</c:v>
                </c:pt>
                <c:pt idx="21082">
                  <c:v>-23.560999999999993</c:v>
                </c:pt>
                <c:pt idx="21083">
                  <c:v>-23.558999999999997</c:v>
                </c:pt>
                <c:pt idx="21084">
                  <c:v>-23.556999999999995</c:v>
                </c:pt>
                <c:pt idx="21085">
                  <c:v>-23.554999999999993</c:v>
                </c:pt>
                <c:pt idx="21086">
                  <c:v>-23.552999999999997</c:v>
                </c:pt>
                <c:pt idx="21087">
                  <c:v>-23.550999999999995</c:v>
                </c:pt>
                <c:pt idx="21088">
                  <c:v>-23.548999999999992</c:v>
                </c:pt>
                <c:pt idx="21089">
                  <c:v>-23.546999999999997</c:v>
                </c:pt>
                <c:pt idx="21090">
                  <c:v>-23.544999999999995</c:v>
                </c:pt>
                <c:pt idx="21091">
                  <c:v>-23.542999999999992</c:v>
                </c:pt>
                <c:pt idx="21092">
                  <c:v>-23.540999999999997</c:v>
                </c:pt>
                <c:pt idx="21093">
                  <c:v>-23.538999999999994</c:v>
                </c:pt>
                <c:pt idx="21094">
                  <c:v>-23.536999999999992</c:v>
                </c:pt>
                <c:pt idx="21095">
                  <c:v>-23.534999999999997</c:v>
                </c:pt>
                <c:pt idx="21096">
                  <c:v>-23.532999999999994</c:v>
                </c:pt>
                <c:pt idx="21097">
                  <c:v>-23.530999999999992</c:v>
                </c:pt>
                <c:pt idx="21098">
                  <c:v>-23.528999999999996</c:v>
                </c:pt>
                <c:pt idx="21099">
                  <c:v>-23.526999999999994</c:v>
                </c:pt>
                <c:pt idx="21100">
                  <c:v>-23.524999999999991</c:v>
                </c:pt>
                <c:pt idx="21101">
                  <c:v>-23.522999999999996</c:v>
                </c:pt>
                <c:pt idx="21102">
                  <c:v>-23.520999999999994</c:v>
                </c:pt>
                <c:pt idx="21103">
                  <c:v>-23.518999999999991</c:v>
                </c:pt>
                <c:pt idx="21104">
                  <c:v>-23.516999999999996</c:v>
                </c:pt>
                <c:pt idx="21105">
                  <c:v>-23.514999999999993</c:v>
                </c:pt>
                <c:pt idx="21106">
                  <c:v>-23.512999999999991</c:v>
                </c:pt>
                <c:pt idx="21107">
                  <c:v>-23.510999999999996</c:v>
                </c:pt>
                <c:pt idx="21108">
                  <c:v>-23.508999999999993</c:v>
                </c:pt>
                <c:pt idx="21109">
                  <c:v>-23.506999999999991</c:v>
                </c:pt>
                <c:pt idx="21110">
                  <c:v>-23.504999999999995</c:v>
                </c:pt>
                <c:pt idx="21111">
                  <c:v>-23.502999999999993</c:v>
                </c:pt>
                <c:pt idx="21112">
                  <c:v>-23.500999999999998</c:v>
                </c:pt>
                <c:pt idx="21113">
                  <c:v>-23.498999999999995</c:v>
                </c:pt>
                <c:pt idx="21114">
                  <c:v>-23.496999999999993</c:v>
                </c:pt>
                <c:pt idx="21115">
                  <c:v>-23.494999999999997</c:v>
                </c:pt>
                <c:pt idx="21116">
                  <c:v>-23.492999999999995</c:v>
                </c:pt>
                <c:pt idx="21117">
                  <c:v>-23.490999999999993</c:v>
                </c:pt>
                <c:pt idx="21118">
                  <c:v>-23.488999999999997</c:v>
                </c:pt>
                <c:pt idx="21119">
                  <c:v>-23.486999999999995</c:v>
                </c:pt>
                <c:pt idx="21120">
                  <c:v>-23.484999999999992</c:v>
                </c:pt>
                <c:pt idx="21121">
                  <c:v>-23.482999999999997</c:v>
                </c:pt>
                <c:pt idx="21122">
                  <c:v>-23.480999999999995</c:v>
                </c:pt>
                <c:pt idx="21123">
                  <c:v>-23.478999999999992</c:v>
                </c:pt>
                <c:pt idx="21124">
                  <c:v>-23.476999999999997</c:v>
                </c:pt>
                <c:pt idx="21125">
                  <c:v>-23.474999999999994</c:v>
                </c:pt>
                <c:pt idx="21126">
                  <c:v>-23.472999999999992</c:v>
                </c:pt>
                <c:pt idx="21127">
                  <c:v>-23.470999999999997</c:v>
                </c:pt>
                <c:pt idx="21128">
                  <c:v>-23.468999999999994</c:v>
                </c:pt>
                <c:pt idx="21129">
                  <c:v>-23.466999999999992</c:v>
                </c:pt>
                <c:pt idx="21130">
                  <c:v>-23.464999999999996</c:v>
                </c:pt>
                <c:pt idx="21131">
                  <c:v>-23.462999999999994</c:v>
                </c:pt>
                <c:pt idx="21132">
                  <c:v>-23.460999999999991</c:v>
                </c:pt>
                <c:pt idx="21133">
                  <c:v>-23.458999999999996</c:v>
                </c:pt>
                <c:pt idx="21134">
                  <c:v>-23.456999999999994</c:v>
                </c:pt>
                <c:pt idx="21135">
                  <c:v>-23.454999999999991</c:v>
                </c:pt>
                <c:pt idx="21136">
                  <c:v>-23.452999999999996</c:v>
                </c:pt>
                <c:pt idx="21137">
                  <c:v>-23.450999999999993</c:v>
                </c:pt>
                <c:pt idx="21138">
                  <c:v>-23.448999999999991</c:v>
                </c:pt>
                <c:pt idx="21139">
                  <c:v>-23.446999999999996</c:v>
                </c:pt>
                <c:pt idx="21140">
                  <c:v>-23.444999999999993</c:v>
                </c:pt>
                <c:pt idx="21141">
                  <c:v>-23.442999999999998</c:v>
                </c:pt>
                <c:pt idx="21142">
                  <c:v>-23.440999999999995</c:v>
                </c:pt>
                <c:pt idx="21143">
                  <c:v>-23.438999999999993</c:v>
                </c:pt>
                <c:pt idx="21144">
                  <c:v>-23.436999999999998</c:v>
                </c:pt>
                <c:pt idx="21145">
                  <c:v>-23.434999999999995</c:v>
                </c:pt>
                <c:pt idx="21146">
                  <c:v>-23.432999999999993</c:v>
                </c:pt>
                <c:pt idx="21147">
                  <c:v>-23.430999999999997</c:v>
                </c:pt>
                <c:pt idx="21148">
                  <c:v>-23.428999999999995</c:v>
                </c:pt>
                <c:pt idx="21149">
                  <c:v>-23.426999999999992</c:v>
                </c:pt>
                <c:pt idx="21150">
                  <c:v>-23.424999999999997</c:v>
                </c:pt>
                <c:pt idx="21151">
                  <c:v>-23.422999999999995</c:v>
                </c:pt>
                <c:pt idx="21152">
                  <c:v>-23.420999999999992</c:v>
                </c:pt>
                <c:pt idx="21153">
                  <c:v>-23.418999999999997</c:v>
                </c:pt>
                <c:pt idx="21154">
                  <c:v>-23.416999999999994</c:v>
                </c:pt>
                <c:pt idx="21155">
                  <c:v>-23.414999999999992</c:v>
                </c:pt>
                <c:pt idx="21156">
                  <c:v>-23.412999999999997</c:v>
                </c:pt>
                <c:pt idx="21157">
                  <c:v>-23.410999999999994</c:v>
                </c:pt>
                <c:pt idx="21158">
                  <c:v>-23.408999999999992</c:v>
                </c:pt>
                <c:pt idx="21159">
                  <c:v>-23.406999999999996</c:v>
                </c:pt>
                <c:pt idx="21160">
                  <c:v>-23.404999999999994</c:v>
                </c:pt>
                <c:pt idx="21161">
                  <c:v>-23.402999999999992</c:v>
                </c:pt>
                <c:pt idx="21162">
                  <c:v>-23.400999999999996</c:v>
                </c:pt>
                <c:pt idx="21163">
                  <c:v>-23.398999999999994</c:v>
                </c:pt>
                <c:pt idx="21164">
                  <c:v>-23.396999999999991</c:v>
                </c:pt>
                <c:pt idx="21165">
                  <c:v>-23.394999999999996</c:v>
                </c:pt>
                <c:pt idx="21166">
                  <c:v>-23.392999999999994</c:v>
                </c:pt>
                <c:pt idx="21167">
                  <c:v>-23.390999999999991</c:v>
                </c:pt>
                <c:pt idx="21168">
                  <c:v>-23.388999999999996</c:v>
                </c:pt>
                <c:pt idx="21169">
                  <c:v>-23.386999999999993</c:v>
                </c:pt>
                <c:pt idx="21170">
                  <c:v>-23.384999999999991</c:v>
                </c:pt>
                <c:pt idx="21171">
                  <c:v>-23.382999999999996</c:v>
                </c:pt>
                <c:pt idx="21172">
                  <c:v>-23.380999999999993</c:v>
                </c:pt>
                <c:pt idx="21173">
                  <c:v>-23.378999999999998</c:v>
                </c:pt>
                <c:pt idx="21174">
                  <c:v>-23.376999999999995</c:v>
                </c:pt>
                <c:pt idx="21175">
                  <c:v>-23.374999999999993</c:v>
                </c:pt>
                <c:pt idx="21176">
                  <c:v>-23.372999999999998</c:v>
                </c:pt>
                <c:pt idx="21177">
                  <c:v>-23.370999999999995</c:v>
                </c:pt>
                <c:pt idx="21178">
                  <c:v>-23.368999999999993</c:v>
                </c:pt>
                <c:pt idx="21179">
                  <c:v>-23.366999999999997</c:v>
                </c:pt>
                <c:pt idx="21180">
                  <c:v>-23.364999999999995</c:v>
                </c:pt>
                <c:pt idx="21181">
                  <c:v>-23.362999999999992</c:v>
                </c:pt>
                <c:pt idx="21182">
                  <c:v>-23.360999999999997</c:v>
                </c:pt>
                <c:pt idx="21183">
                  <c:v>-23.358999999999995</c:v>
                </c:pt>
                <c:pt idx="21184">
                  <c:v>-23.356999999999992</c:v>
                </c:pt>
                <c:pt idx="21185">
                  <c:v>-23.354999999999997</c:v>
                </c:pt>
                <c:pt idx="21186">
                  <c:v>-23.352999999999994</c:v>
                </c:pt>
                <c:pt idx="21187">
                  <c:v>-23.350999999999992</c:v>
                </c:pt>
                <c:pt idx="21188">
                  <c:v>-23.348999999999997</c:v>
                </c:pt>
                <c:pt idx="21189">
                  <c:v>-23.346999999999994</c:v>
                </c:pt>
                <c:pt idx="21190">
                  <c:v>-23.344999999999992</c:v>
                </c:pt>
                <c:pt idx="21191">
                  <c:v>-23.342999999999996</c:v>
                </c:pt>
                <c:pt idx="21192">
                  <c:v>-23.340999999999994</c:v>
                </c:pt>
                <c:pt idx="21193">
                  <c:v>-23.338999999999992</c:v>
                </c:pt>
                <c:pt idx="21194">
                  <c:v>-23.336999999999996</c:v>
                </c:pt>
                <c:pt idx="21195">
                  <c:v>-23.334999999999994</c:v>
                </c:pt>
                <c:pt idx="21196">
                  <c:v>-23.332999999999991</c:v>
                </c:pt>
                <c:pt idx="21197">
                  <c:v>-23.330999999999996</c:v>
                </c:pt>
                <c:pt idx="21198">
                  <c:v>-23.328999999999994</c:v>
                </c:pt>
                <c:pt idx="21199">
                  <c:v>-23.326999999999991</c:v>
                </c:pt>
                <c:pt idx="21200">
                  <c:v>-23.324999999999996</c:v>
                </c:pt>
                <c:pt idx="21201">
                  <c:v>-23.322999999999993</c:v>
                </c:pt>
                <c:pt idx="21202">
                  <c:v>-23.320999999999991</c:v>
                </c:pt>
                <c:pt idx="21203">
                  <c:v>-23.318999999999996</c:v>
                </c:pt>
                <c:pt idx="21204">
                  <c:v>-23.316999999999993</c:v>
                </c:pt>
                <c:pt idx="21205">
                  <c:v>-23.314999999999998</c:v>
                </c:pt>
                <c:pt idx="21206">
                  <c:v>-23.312999999999995</c:v>
                </c:pt>
                <c:pt idx="21207">
                  <c:v>-23.310999999999993</c:v>
                </c:pt>
                <c:pt idx="21208">
                  <c:v>-23.308999999999997</c:v>
                </c:pt>
                <c:pt idx="21209">
                  <c:v>-23.306999999999995</c:v>
                </c:pt>
                <c:pt idx="21210">
                  <c:v>-23.304999999999993</c:v>
                </c:pt>
                <c:pt idx="21211">
                  <c:v>-23.302999999999997</c:v>
                </c:pt>
                <c:pt idx="21212">
                  <c:v>-23.300999999999995</c:v>
                </c:pt>
                <c:pt idx="21213">
                  <c:v>-23.298999999999992</c:v>
                </c:pt>
                <c:pt idx="21214">
                  <c:v>-23.296999999999997</c:v>
                </c:pt>
                <c:pt idx="21215">
                  <c:v>-23.294999999999995</c:v>
                </c:pt>
                <c:pt idx="21216">
                  <c:v>-23.292999999999992</c:v>
                </c:pt>
                <c:pt idx="21217">
                  <c:v>-23.290999999999997</c:v>
                </c:pt>
                <c:pt idx="21218">
                  <c:v>-23.288999999999994</c:v>
                </c:pt>
                <c:pt idx="21219">
                  <c:v>-23.286999999999992</c:v>
                </c:pt>
                <c:pt idx="21220">
                  <c:v>-23.284999999999997</c:v>
                </c:pt>
                <c:pt idx="21221">
                  <c:v>-23.282999999999994</c:v>
                </c:pt>
                <c:pt idx="21222">
                  <c:v>-23.280999999999992</c:v>
                </c:pt>
                <c:pt idx="21223">
                  <c:v>-23.278999999999996</c:v>
                </c:pt>
                <c:pt idx="21224">
                  <c:v>-23.276999999999994</c:v>
                </c:pt>
                <c:pt idx="21225">
                  <c:v>-23.274999999999991</c:v>
                </c:pt>
                <c:pt idx="21226">
                  <c:v>-23.272999999999996</c:v>
                </c:pt>
                <c:pt idx="21227">
                  <c:v>-23.270999999999994</c:v>
                </c:pt>
                <c:pt idx="21228">
                  <c:v>-23.268999999999991</c:v>
                </c:pt>
                <c:pt idx="21229">
                  <c:v>-23.266999999999996</c:v>
                </c:pt>
                <c:pt idx="21230">
                  <c:v>-23.264999999999993</c:v>
                </c:pt>
                <c:pt idx="21231">
                  <c:v>-23.262999999999991</c:v>
                </c:pt>
                <c:pt idx="21232">
                  <c:v>-23.260999999999996</c:v>
                </c:pt>
                <c:pt idx="21233">
                  <c:v>-23.258999999999993</c:v>
                </c:pt>
                <c:pt idx="21234">
                  <c:v>-23.256999999999991</c:v>
                </c:pt>
                <c:pt idx="21235">
                  <c:v>-23.254999999999995</c:v>
                </c:pt>
                <c:pt idx="21236">
                  <c:v>-23.252999999999993</c:v>
                </c:pt>
                <c:pt idx="21237">
                  <c:v>-23.250999999999998</c:v>
                </c:pt>
                <c:pt idx="21238">
                  <c:v>-23.248999999999995</c:v>
                </c:pt>
                <c:pt idx="21239">
                  <c:v>-23.246999999999993</c:v>
                </c:pt>
                <c:pt idx="21240">
                  <c:v>-23.244999999999997</c:v>
                </c:pt>
                <c:pt idx="21241">
                  <c:v>-23.242999999999995</c:v>
                </c:pt>
                <c:pt idx="21242">
                  <c:v>-23.240999999999993</c:v>
                </c:pt>
                <c:pt idx="21243">
                  <c:v>-23.238999999999997</c:v>
                </c:pt>
                <c:pt idx="21244">
                  <c:v>-23.236999999999995</c:v>
                </c:pt>
                <c:pt idx="21245">
                  <c:v>-23.234999999999992</c:v>
                </c:pt>
                <c:pt idx="21246">
                  <c:v>-23.232999999999997</c:v>
                </c:pt>
                <c:pt idx="21247">
                  <c:v>-23.230999999999995</c:v>
                </c:pt>
                <c:pt idx="21248">
                  <c:v>-23.228999999999992</c:v>
                </c:pt>
                <c:pt idx="21249">
                  <c:v>-23.226999999999997</c:v>
                </c:pt>
                <c:pt idx="21250">
                  <c:v>-23.224999999999994</c:v>
                </c:pt>
                <c:pt idx="21251">
                  <c:v>-23.222999999999992</c:v>
                </c:pt>
                <c:pt idx="21252">
                  <c:v>-23.220999999999997</c:v>
                </c:pt>
                <c:pt idx="21253">
                  <c:v>-23.218999999999994</c:v>
                </c:pt>
                <c:pt idx="21254">
                  <c:v>-23.216999999999992</c:v>
                </c:pt>
                <c:pt idx="21255">
                  <c:v>-23.214999999999996</c:v>
                </c:pt>
                <c:pt idx="21256">
                  <c:v>-23.212999999999994</c:v>
                </c:pt>
                <c:pt idx="21257">
                  <c:v>-23.210999999999991</c:v>
                </c:pt>
                <c:pt idx="21258">
                  <c:v>-23.208999999999996</c:v>
                </c:pt>
                <c:pt idx="21259">
                  <c:v>-23.206999999999994</c:v>
                </c:pt>
                <c:pt idx="21260">
                  <c:v>-23.204999999999991</c:v>
                </c:pt>
                <c:pt idx="21261">
                  <c:v>-23.202999999999996</c:v>
                </c:pt>
                <c:pt idx="21262">
                  <c:v>-23.200999999999993</c:v>
                </c:pt>
                <c:pt idx="21263">
                  <c:v>-23.198999999999991</c:v>
                </c:pt>
                <c:pt idx="21264">
                  <c:v>-23.196999999999996</c:v>
                </c:pt>
                <c:pt idx="21265">
                  <c:v>-23.194999999999993</c:v>
                </c:pt>
                <c:pt idx="21266">
                  <c:v>-23.192999999999998</c:v>
                </c:pt>
                <c:pt idx="21267">
                  <c:v>-23.190999999999995</c:v>
                </c:pt>
                <c:pt idx="21268">
                  <c:v>-23.188999999999993</c:v>
                </c:pt>
                <c:pt idx="21269">
                  <c:v>-23.186999999999998</c:v>
                </c:pt>
                <c:pt idx="21270">
                  <c:v>-23.184999999999995</c:v>
                </c:pt>
                <c:pt idx="21271">
                  <c:v>-23.182999999999993</c:v>
                </c:pt>
                <c:pt idx="21272">
                  <c:v>-23.180999999999997</c:v>
                </c:pt>
                <c:pt idx="21273">
                  <c:v>-23.178999999999995</c:v>
                </c:pt>
                <c:pt idx="21274">
                  <c:v>-23.176999999999992</c:v>
                </c:pt>
                <c:pt idx="21275">
                  <c:v>-23.174999999999997</c:v>
                </c:pt>
                <c:pt idx="21276">
                  <c:v>-23.172999999999995</c:v>
                </c:pt>
                <c:pt idx="21277">
                  <c:v>-23.170999999999992</c:v>
                </c:pt>
                <c:pt idx="21278">
                  <c:v>-23.168999999999997</c:v>
                </c:pt>
                <c:pt idx="21279">
                  <c:v>-23.166999999999994</c:v>
                </c:pt>
                <c:pt idx="21280">
                  <c:v>-23.164999999999992</c:v>
                </c:pt>
                <c:pt idx="21281">
                  <c:v>-23.162999999999997</c:v>
                </c:pt>
                <c:pt idx="21282">
                  <c:v>-23.160999999999994</c:v>
                </c:pt>
                <c:pt idx="21283">
                  <c:v>-23.158999999999992</c:v>
                </c:pt>
                <c:pt idx="21284">
                  <c:v>-23.156999999999996</c:v>
                </c:pt>
                <c:pt idx="21285">
                  <c:v>-23.154999999999994</c:v>
                </c:pt>
                <c:pt idx="21286">
                  <c:v>-23.152999999999992</c:v>
                </c:pt>
                <c:pt idx="21287">
                  <c:v>-23.150999999999996</c:v>
                </c:pt>
                <c:pt idx="21288">
                  <c:v>-23.148999999999994</c:v>
                </c:pt>
                <c:pt idx="21289">
                  <c:v>-23.146999999999991</c:v>
                </c:pt>
                <c:pt idx="21290">
                  <c:v>-23.144999999999996</c:v>
                </c:pt>
                <c:pt idx="21291">
                  <c:v>-23.142999999999994</c:v>
                </c:pt>
                <c:pt idx="21292">
                  <c:v>-23.140999999999991</c:v>
                </c:pt>
                <c:pt idx="21293">
                  <c:v>-23.138999999999996</c:v>
                </c:pt>
                <c:pt idx="21294">
                  <c:v>-23.136999999999993</c:v>
                </c:pt>
                <c:pt idx="21295">
                  <c:v>-23.134999999999991</c:v>
                </c:pt>
                <c:pt idx="21296">
                  <c:v>-23.132999999999996</c:v>
                </c:pt>
                <c:pt idx="21297">
                  <c:v>-23.130999999999993</c:v>
                </c:pt>
                <c:pt idx="21298">
                  <c:v>-23.128999999999998</c:v>
                </c:pt>
                <c:pt idx="21299">
                  <c:v>-23.126999999999995</c:v>
                </c:pt>
                <c:pt idx="21300">
                  <c:v>-23.124999999999993</c:v>
                </c:pt>
                <c:pt idx="21301">
                  <c:v>-23.122999999999998</c:v>
                </c:pt>
                <c:pt idx="21302">
                  <c:v>-23.120999999999995</c:v>
                </c:pt>
                <c:pt idx="21303">
                  <c:v>-23.118999999999993</c:v>
                </c:pt>
                <c:pt idx="21304">
                  <c:v>-23.116999999999997</c:v>
                </c:pt>
                <c:pt idx="21305">
                  <c:v>-23.114999999999995</c:v>
                </c:pt>
                <c:pt idx="21306">
                  <c:v>-23.112999999999992</c:v>
                </c:pt>
                <c:pt idx="21307">
                  <c:v>-23.110999999999997</c:v>
                </c:pt>
                <c:pt idx="21308">
                  <c:v>-23.108999999999995</c:v>
                </c:pt>
                <c:pt idx="21309">
                  <c:v>-23.106999999999992</c:v>
                </c:pt>
                <c:pt idx="21310">
                  <c:v>-23.104999999999997</c:v>
                </c:pt>
                <c:pt idx="21311">
                  <c:v>-23.102999999999994</c:v>
                </c:pt>
                <c:pt idx="21312">
                  <c:v>-23.100999999999992</c:v>
                </c:pt>
                <c:pt idx="21313">
                  <c:v>-23.098999999999997</c:v>
                </c:pt>
                <c:pt idx="21314">
                  <c:v>-23.096999999999994</c:v>
                </c:pt>
                <c:pt idx="21315">
                  <c:v>-23.094999999999992</c:v>
                </c:pt>
                <c:pt idx="21316">
                  <c:v>-23.092999999999996</c:v>
                </c:pt>
                <c:pt idx="21317">
                  <c:v>-23.090999999999994</c:v>
                </c:pt>
                <c:pt idx="21318">
                  <c:v>-23.088999999999992</c:v>
                </c:pt>
                <c:pt idx="21319">
                  <c:v>-23.086999999999996</c:v>
                </c:pt>
                <c:pt idx="21320">
                  <c:v>-23.084999999999994</c:v>
                </c:pt>
                <c:pt idx="21321">
                  <c:v>-23.082999999999991</c:v>
                </c:pt>
                <c:pt idx="21322">
                  <c:v>-23.080999999999996</c:v>
                </c:pt>
                <c:pt idx="21323">
                  <c:v>-23.078999999999994</c:v>
                </c:pt>
                <c:pt idx="21324">
                  <c:v>-23.076999999999991</c:v>
                </c:pt>
                <c:pt idx="21325">
                  <c:v>-23.074999999999996</c:v>
                </c:pt>
                <c:pt idx="21326">
                  <c:v>-23.072999999999993</c:v>
                </c:pt>
                <c:pt idx="21327">
                  <c:v>-23.070999999999991</c:v>
                </c:pt>
                <c:pt idx="21328">
                  <c:v>-23.068999999999996</c:v>
                </c:pt>
                <c:pt idx="21329">
                  <c:v>-23.066999999999993</c:v>
                </c:pt>
                <c:pt idx="21330">
                  <c:v>-23.064999999999998</c:v>
                </c:pt>
                <c:pt idx="21331">
                  <c:v>-23.062999999999995</c:v>
                </c:pt>
                <c:pt idx="21332">
                  <c:v>-23.060999999999993</c:v>
                </c:pt>
                <c:pt idx="21333">
                  <c:v>-23.058999999999997</c:v>
                </c:pt>
                <c:pt idx="21334">
                  <c:v>-23.056999999999995</c:v>
                </c:pt>
                <c:pt idx="21335">
                  <c:v>-23.054999999999993</c:v>
                </c:pt>
                <c:pt idx="21336">
                  <c:v>-23.052999999999997</c:v>
                </c:pt>
                <c:pt idx="21337">
                  <c:v>-23.050999999999995</c:v>
                </c:pt>
                <c:pt idx="21338">
                  <c:v>-23.048999999999992</c:v>
                </c:pt>
                <c:pt idx="21339">
                  <c:v>-23.046999999999997</c:v>
                </c:pt>
                <c:pt idx="21340">
                  <c:v>-23.044999999999995</c:v>
                </c:pt>
                <c:pt idx="21341">
                  <c:v>-23.042999999999992</c:v>
                </c:pt>
                <c:pt idx="21342">
                  <c:v>-23.040999999999997</c:v>
                </c:pt>
                <c:pt idx="21343">
                  <c:v>-23.038999999999994</c:v>
                </c:pt>
                <c:pt idx="21344">
                  <c:v>-23.036999999999992</c:v>
                </c:pt>
                <c:pt idx="21345">
                  <c:v>-23.034999999999997</c:v>
                </c:pt>
                <c:pt idx="21346">
                  <c:v>-23.032999999999994</c:v>
                </c:pt>
                <c:pt idx="21347">
                  <c:v>-23.030999999999992</c:v>
                </c:pt>
                <c:pt idx="21348">
                  <c:v>-23.028999999999996</c:v>
                </c:pt>
                <c:pt idx="21349">
                  <c:v>-23.026999999999994</c:v>
                </c:pt>
                <c:pt idx="21350">
                  <c:v>-23.024999999999991</c:v>
                </c:pt>
                <c:pt idx="21351">
                  <c:v>-23.022999999999996</c:v>
                </c:pt>
                <c:pt idx="21352">
                  <c:v>-23.020999999999994</c:v>
                </c:pt>
                <c:pt idx="21353">
                  <c:v>-23.018999999999991</c:v>
                </c:pt>
                <c:pt idx="21354">
                  <c:v>-23.016999999999996</c:v>
                </c:pt>
                <c:pt idx="21355">
                  <c:v>-23.014999999999993</c:v>
                </c:pt>
                <c:pt idx="21356">
                  <c:v>-23.012999999999991</c:v>
                </c:pt>
                <c:pt idx="21357">
                  <c:v>-23.010999999999996</c:v>
                </c:pt>
                <c:pt idx="21358">
                  <c:v>-23.008999999999993</c:v>
                </c:pt>
                <c:pt idx="21359">
                  <c:v>-23.006999999999991</c:v>
                </c:pt>
                <c:pt idx="21360">
                  <c:v>-23.004999999999995</c:v>
                </c:pt>
                <c:pt idx="21361">
                  <c:v>-23.002999999999993</c:v>
                </c:pt>
                <c:pt idx="21362">
                  <c:v>-23.000999999999998</c:v>
                </c:pt>
                <c:pt idx="21363">
                  <c:v>-22.998999999999995</c:v>
                </c:pt>
                <c:pt idx="21364">
                  <c:v>-22.996999999999993</c:v>
                </c:pt>
                <c:pt idx="21365">
                  <c:v>-22.994999999999997</c:v>
                </c:pt>
                <c:pt idx="21366">
                  <c:v>-22.992999999999995</c:v>
                </c:pt>
                <c:pt idx="21367">
                  <c:v>-22.990999999999993</c:v>
                </c:pt>
                <c:pt idx="21368">
                  <c:v>-22.988999999999997</c:v>
                </c:pt>
                <c:pt idx="21369">
                  <c:v>-22.986999999999995</c:v>
                </c:pt>
                <c:pt idx="21370">
                  <c:v>-22.984999999999992</c:v>
                </c:pt>
                <c:pt idx="21371">
                  <c:v>-22.982999999999997</c:v>
                </c:pt>
                <c:pt idx="21372">
                  <c:v>-22.980999999999995</c:v>
                </c:pt>
                <c:pt idx="21373">
                  <c:v>-22.978999999999992</c:v>
                </c:pt>
                <c:pt idx="21374">
                  <c:v>-22.976999999999997</c:v>
                </c:pt>
                <c:pt idx="21375">
                  <c:v>-22.974999999999994</c:v>
                </c:pt>
                <c:pt idx="21376">
                  <c:v>-22.972999999999992</c:v>
                </c:pt>
                <c:pt idx="21377">
                  <c:v>-22.970999999999997</c:v>
                </c:pt>
                <c:pt idx="21378">
                  <c:v>-22.968999999999994</c:v>
                </c:pt>
                <c:pt idx="21379">
                  <c:v>-22.966999999999992</c:v>
                </c:pt>
                <c:pt idx="21380">
                  <c:v>-22.964999999999996</c:v>
                </c:pt>
                <c:pt idx="21381">
                  <c:v>-22.962999999999994</c:v>
                </c:pt>
                <c:pt idx="21382">
                  <c:v>-22.960999999999991</c:v>
                </c:pt>
                <c:pt idx="21383">
                  <c:v>-22.958999999999996</c:v>
                </c:pt>
                <c:pt idx="21384">
                  <c:v>-22.956999999999994</c:v>
                </c:pt>
                <c:pt idx="21385">
                  <c:v>-22.954999999999991</c:v>
                </c:pt>
                <c:pt idx="21386">
                  <c:v>-22.952999999999996</c:v>
                </c:pt>
                <c:pt idx="21387">
                  <c:v>-22.950999999999993</c:v>
                </c:pt>
                <c:pt idx="21388">
                  <c:v>-22.948999999999991</c:v>
                </c:pt>
                <c:pt idx="21389">
                  <c:v>-22.946999999999996</c:v>
                </c:pt>
                <c:pt idx="21390">
                  <c:v>-22.944999999999993</c:v>
                </c:pt>
                <c:pt idx="21391">
                  <c:v>-22.942999999999998</c:v>
                </c:pt>
                <c:pt idx="21392">
                  <c:v>-22.940999999999995</c:v>
                </c:pt>
                <c:pt idx="21393">
                  <c:v>-22.938999999999993</c:v>
                </c:pt>
                <c:pt idx="21394">
                  <c:v>-22.936999999999998</c:v>
                </c:pt>
                <c:pt idx="21395">
                  <c:v>-22.934999999999995</c:v>
                </c:pt>
                <c:pt idx="21396">
                  <c:v>-22.932999999999993</c:v>
                </c:pt>
                <c:pt idx="21397">
                  <c:v>-22.930999999999997</c:v>
                </c:pt>
                <c:pt idx="21398">
                  <c:v>-22.928999999999995</c:v>
                </c:pt>
                <c:pt idx="21399">
                  <c:v>-22.926999999999992</c:v>
                </c:pt>
                <c:pt idx="21400">
                  <c:v>-22.924999999999997</c:v>
                </c:pt>
                <c:pt idx="21401">
                  <c:v>-22.922999999999995</c:v>
                </c:pt>
                <c:pt idx="21402">
                  <c:v>-22.920999999999992</c:v>
                </c:pt>
                <c:pt idx="21403">
                  <c:v>-22.918999999999997</c:v>
                </c:pt>
                <c:pt idx="21404">
                  <c:v>-22.916999999999994</c:v>
                </c:pt>
                <c:pt idx="21405">
                  <c:v>-22.914999999999992</c:v>
                </c:pt>
                <c:pt idx="21406">
                  <c:v>-22.912999999999997</c:v>
                </c:pt>
                <c:pt idx="21407">
                  <c:v>-22.910999999999994</c:v>
                </c:pt>
                <c:pt idx="21408">
                  <c:v>-22.908999999999992</c:v>
                </c:pt>
                <c:pt idx="21409">
                  <c:v>-22.906999999999996</c:v>
                </c:pt>
                <c:pt idx="21410">
                  <c:v>-22.904999999999994</c:v>
                </c:pt>
                <c:pt idx="21411">
                  <c:v>-22.902999999999992</c:v>
                </c:pt>
                <c:pt idx="21412">
                  <c:v>-22.900999999999996</c:v>
                </c:pt>
                <c:pt idx="21413">
                  <c:v>-22.898999999999994</c:v>
                </c:pt>
                <c:pt idx="21414">
                  <c:v>-22.896999999999991</c:v>
                </c:pt>
                <c:pt idx="21415">
                  <c:v>-22.894999999999996</c:v>
                </c:pt>
                <c:pt idx="21416">
                  <c:v>-22.892999999999994</c:v>
                </c:pt>
                <c:pt idx="21417">
                  <c:v>-22.890999999999991</c:v>
                </c:pt>
                <c:pt idx="21418">
                  <c:v>-22.888999999999996</c:v>
                </c:pt>
                <c:pt idx="21419">
                  <c:v>-22.886999999999993</c:v>
                </c:pt>
                <c:pt idx="21420">
                  <c:v>-22.884999999999991</c:v>
                </c:pt>
                <c:pt idx="21421">
                  <c:v>-22.882999999999996</c:v>
                </c:pt>
                <c:pt idx="21422">
                  <c:v>-22.880999999999993</c:v>
                </c:pt>
                <c:pt idx="21423">
                  <c:v>-22.878999999999998</c:v>
                </c:pt>
                <c:pt idx="21424">
                  <c:v>-22.876999999999995</c:v>
                </c:pt>
                <c:pt idx="21425">
                  <c:v>-22.874999999999993</c:v>
                </c:pt>
                <c:pt idx="21426">
                  <c:v>-22.872999999999998</c:v>
                </c:pt>
                <c:pt idx="21427">
                  <c:v>-22.870999999999995</c:v>
                </c:pt>
                <c:pt idx="21428">
                  <c:v>-22.868999999999993</c:v>
                </c:pt>
                <c:pt idx="21429">
                  <c:v>-22.866999999999997</c:v>
                </c:pt>
                <c:pt idx="21430">
                  <c:v>-22.864999999999995</c:v>
                </c:pt>
                <c:pt idx="21431">
                  <c:v>-22.862999999999992</c:v>
                </c:pt>
                <c:pt idx="21432">
                  <c:v>-22.860999999999997</c:v>
                </c:pt>
                <c:pt idx="21433">
                  <c:v>-22.858999999999995</c:v>
                </c:pt>
                <c:pt idx="21434">
                  <c:v>-22.856999999999992</c:v>
                </c:pt>
                <c:pt idx="21435">
                  <c:v>-22.854999999999997</c:v>
                </c:pt>
                <c:pt idx="21436">
                  <c:v>-22.852999999999994</c:v>
                </c:pt>
                <c:pt idx="21437">
                  <c:v>-22.850999999999992</c:v>
                </c:pt>
                <c:pt idx="21438">
                  <c:v>-22.848999999999997</c:v>
                </c:pt>
                <c:pt idx="21439">
                  <c:v>-22.846999999999994</c:v>
                </c:pt>
                <c:pt idx="21440">
                  <c:v>-22.844999999999992</c:v>
                </c:pt>
                <c:pt idx="21441">
                  <c:v>-22.842999999999996</c:v>
                </c:pt>
                <c:pt idx="21442">
                  <c:v>-22.840999999999994</c:v>
                </c:pt>
                <c:pt idx="21443">
                  <c:v>-22.838999999999992</c:v>
                </c:pt>
                <c:pt idx="21444">
                  <c:v>-22.836999999999996</c:v>
                </c:pt>
                <c:pt idx="21445">
                  <c:v>-22.834999999999994</c:v>
                </c:pt>
                <c:pt idx="21446">
                  <c:v>-22.832999999999991</c:v>
                </c:pt>
                <c:pt idx="21447">
                  <c:v>-22.830999999999996</c:v>
                </c:pt>
                <c:pt idx="21448">
                  <c:v>-22.828999999999994</c:v>
                </c:pt>
                <c:pt idx="21449">
                  <c:v>-22.826999999999991</c:v>
                </c:pt>
                <c:pt idx="21450">
                  <c:v>-22.824999999999996</c:v>
                </c:pt>
                <c:pt idx="21451">
                  <c:v>-22.822999999999993</c:v>
                </c:pt>
                <c:pt idx="21452">
                  <c:v>-22.820999999999991</c:v>
                </c:pt>
                <c:pt idx="21453">
                  <c:v>-22.818999999999996</c:v>
                </c:pt>
                <c:pt idx="21454">
                  <c:v>-22.816999999999993</c:v>
                </c:pt>
                <c:pt idx="21455">
                  <c:v>-22.814999999999998</c:v>
                </c:pt>
                <c:pt idx="21456">
                  <c:v>-22.812999999999995</c:v>
                </c:pt>
                <c:pt idx="21457">
                  <c:v>-22.810999999999993</c:v>
                </c:pt>
                <c:pt idx="21458">
                  <c:v>-22.808999999999997</c:v>
                </c:pt>
                <c:pt idx="21459">
                  <c:v>-22.806999999999995</c:v>
                </c:pt>
                <c:pt idx="21460">
                  <c:v>-22.804999999999993</c:v>
                </c:pt>
                <c:pt idx="21461">
                  <c:v>-22.802999999999997</c:v>
                </c:pt>
                <c:pt idx="21462">
                  <c:v>-22.800999999999995</c:v>
                </c:pt>
                <c:pt idx="21463">
                  <c:v>-22.798999999999992</c:v>
                </c:pt>
                <c:pt idx="21464">
                  <c:v>-22.796999999999997</c:v>
                </c:pt>
                <c:pt idx="21465">
                  <c:v>-22.794999999999995</c:v>
                </c:pt>
                <c:pt idx="21466">
                  <c:v>-22.792999999999992</c:v>
                </c:pt>
                <c:pt idx="21467">
                  <c:v>-22.790999999999997</c:v>
                </c:pt>
                <c:pt idx="21468">
                  <c:v>-22.788999999999994</c:v>
                </c:pt>
                <c:pt idx="21469">
                  <c:v>-22.786999999999992</c:v>
                </c:pt>
                <c:pt idx="21470">
                  <c:v>-22.784999999999997</c:v>
                </c:pt>
                <c:pt idx="21471">
                  <c:v>-22.782999999999994</c:v>
                </c:pt>
                <c:pt idx="21472">
                  <c:v>-22.780999999999992</c:v>
                </c:pt>
                <c:pt idx="21473">
                  <c:v>-22.778999999999996</c:v>
                </c:pt>
                <c:pt idx="21474">
                  <c:v>-22.776999999999994</c:v>
                </c:pt>
                <c:pt idx="21475">
                  <c:v>-22.774999999999991</c:v>
                </c:pt>
                <c:pt idx="21476">
                  <c:v>-22.772999999999996</c:v>
                </c:pt>
                <c:pt idx="21477">
                  <c:v>-22.770999999999994</c:v>
                </c:pt>
                <c:pt idx="21478">
                  <c:v>-22.768999999999991</c:v>
                </c:pt>
                <c:pt idx="21479">
                  <c:v>-22.766999999999996</c:v>
                </c:pt>
                <c:pt idx="21480">
                  <c:v>-22.764999999999993</c:v>
                </c:pt>
                <c:pt idx="21481">
                  <c:v>-22.762999999999991</c:v>
                </c:pt>
                <c:pt idx="21482">
                  <c:v>-22.760999999999996</c:v>
                </c:pt>
                <c:pt idx="21483">
                  <c:v>-22.758999999999993</c:v>
                </c:pt>
                <c:pt idx="21484">
                  <c:v>-22.756999999999991</c:v>
                </c:pt>
                <c:pt idx="21485">
                  <c:v>-22.754999999999995</c:v>
                </c:pt>
                <c:pt idx="21486">
                  <c:v>-22.752999999999993</c:v>
                </c:pt>
                <c:pt idx="21487">
                  <c:v>-22.750999999999998</c:v>
                </c:pt>
                <c:pt idx="21488">
                  <c:v>-22.748999999999995</c:v>
                </c:pt>
                <c:pt idx="21489">
                  <c:v>-22.746999999999993</c:v>
                </c:pt>
                <c:pt idx="21490">
                  <c:v>-22.744999999999997</c:v>
                </c:pt>
                <c:pt idx="21491">
                  <c:v>-22.742999999999995</c:v>
                </c:pt>
                <c:pt idx="21492">
                  <c:v>-22.740999999999993</c:v>
                </c:pt>
                <c:pt idx="21493">
                  <c:v>-22.738999999999997</c:v>
                </c:pt>
                <c:pt idx="21494">
                  <c:v>-22.736999999999995</c:v>
                </c:pt>
                <c:pt idx="21495">
                  <c:v>-22.734999999999992</c:v>
                </c:pt>
                <c:pt idx="21496">
                  <c:v>-22.732999999999997</c:v>
                </c:pt>
                <c:pt idx="21497">
                  <c:v>-22.730999999999995</c:v>
                </c:pt>
                <c:pt idx="21498">
                  <c:v>-22.728999999999992</c:v>
                </c:pt>
                <c:pt idx="21499">
                  <c:v>-22.726999999999997</c:v>
                </c:pt>
                <c:pt idx="21500">
                  <c:v>-22.724999999999994</c:v>
                </c:pt>
                <c:pt idx="21501">
                  <c:v>-22.722999999999992</c:v>
                </c:pt>
                <c:pt idx="21502">
                  <c:v>-22.720999999999997</c:v>
                </c:pt>
                <c:pt idx="21503">
                  <c:v>-22.718999999999994</c:v>
                </c:pt>
                <c:pt idx="21504">
                  <c:v>-22.716999999999992</c:v>
                </c:pt>
                <c:pt idx="21505">
                  <c:v>-22.714999999999996</c:v>
                </c:pt>
                <c:pt idx="21506">
                  <c:v>-22.712999999999994</c:v>
                </c:pt>
                <c:pt idx="21507">
                  <c:v>-22.710999999999991</c:v>
                </c:pt>
                <c:pt idx="21508">
                  <c:v>-22.708999999999996</c:v>
                </c:pt>
                <c:pt idx="21509">
                  <c:v>-22.706999999999994</c:v>
                </c:pt>
                <c:pt idx="21510">
                  <c:v>-22.704999999999991</c:v>
                </c:pt>
                <c:pt idx="21511">
                  <c:v>-22.702999999999996</c:v>
                </c:pt>
                <c:pt idx="21512">
                  <c:v>-22.700999999999993</c:v>
                </c:pt>
                <c:pt idx="21513">
                  <c:v>-22.698999999999991</c:v>
                </c:pt>
                <c:pt idx="21514">
                  <c:v>-22.696999999999996</c:v>
                </c:pt>
                <c:pt idx="21515">
                  <c:v>-22.694999999999993</c:v>
                </c:pt>
                <c:pt idx="21516">
                  <c:v>-22.692999999999998</c:v>
                </c:pt>
                <c:pt idx="21517">
                  <c:v>-22.690999999999995</c:v>
                </c:pt>
                <c:pt idx="21518">
                  <c:v>-22.688999999999993</c:v>
                </c:pt>
                <c:pt idx="21519">
                  <c:v>-22.686999999999998</c:v>
                </c:pt>
                <c:pt idx="21520">
                  <c:v>-22.684999999999995</c:v>
                </c:pt>
                <c:pt idx="21521">
                  <c:v>-22.682999999999993</c:v>
                </c:pt>
                <c:pt idx="21522">
                  <c:v>-22.680999999999997</c:v>
                </c:pt>
                <c:pt idx="21523">
                  <c:v>-22.678999999999995</c:v>
                </c:pt>
                <c:pt idx="21524">
                  <c:v>-22.676999999999992</c:v>
                </c:pt>
                <c:pt idx="21525">
                  <c:v>-22.674999999999997</c:v>
                </c:pt>
                <c:pt idx="21526">
                  <c:v>-22.672999999999995</c:v>
                </c:pt>
                <c:pt idx="21527">
                  <c:v>-22.670999999999992</c:v>
                </c:pt>
                <c:pt idx="21528">
                  <c:v>-22.668999999999997</c:v>
                </c:pt>
                <c:pt idx="21529">
                  <c:v>-22.666999999999994</c:v>
                </c:pt>
                <c:pt idx="21530">
                  <c:v>-22.664999999999992</c:v>
                </c:pt>
                <c:pt idx="21531">
                  <c:v>-22.662999999999997</c:v>
                </c:pt>
                <c:pt idx="21532">
                  <c:v>-22.660999999999994</c:v>
                </c:pt>
                <c:pt idx="21533">
                  <c:v>-22.658999999999992</c:v>
                </c:pt>
                <c:pt idx="21534">
                  <c:v>-22.656999999999996</c:v>
                </c:pt>
                <c:pt idx="21535">
                  <c:v>-22.654999999999994</c:v>
                </c:pt>
                <c:pt idx="21536">
                  <c:v>-22.652999999999992</c:v>
                </c:pt>
                <c:pt idx="21537">
                  <c:v>-22.650999999999996</c:v>
                </c:pt>
                <c:pt idx="21538">
                  <c:v>-22.648999999999994</c:v>
                </c:pt>
                <c:pt idx="21539">
                  <c:v>-22.646999999999991</c:v>
                </c:pt>
                <c:pt idx="21540">
                  <c:v>-22.644999999999996</c:v>
                </c:pt>
                <c:pt idx="21541">
                  <c:v>-22.642999999999994</c:v>
                </c:pt>
                <c:pt idx="21542">
                  <c:v>-22.640999999999991</c:v>
                </c:pt>
                <c:pt idx="21543">
                  <c:v>-22.638999999999996</c:v>
                </c:pt>
                <c:pt idx="21544">
                  <c:v>-22.636999999999993</c:v>
                </c:pt>
                <c:pt idx="21545">
                  <c:v>-22.634999999999991</c:v>
                </c:pt>
                <c:pt idx="21546">
                  <c:v>-22.632999999999996</c:v>
                </c:pt>
                <c:pt idx="21547">
                  <c:v>-22.630999999999993</c:v>
                </c:pt>
                <c:pt idx="21548">
                  <c:v>-22.628999999999998</c:v>
                </c:pt>
                <c:pt idx="21549">
                  <c:v>-22.626999999999995</c:v>
                </c:pt>
                <c:pt idx="21550">
                  <c:v>-22.624999999999993</c:v>
                </c:pt>
                <c:pt idx="21551">
                  <c:v>-22.622999999999998</c:v>
                </c:pt>
                <c:pt idx="21552">
                  <c:v>-22.620999999999995</c:v>
                </c:pt>
                <c:pt idx="21553">
                  <c:v>-22.618999999999993</c:v>
                </c:pt>
                <c:pt idx="21554">
                  <c:v>-22.616999999999997</c:v>
                </c:pt>
                <c:pt idx="21555">
                  <c:v>-22.614999999999995</c:v>
                </c:pt>
                <c:pt idx="21556">
                  <c:v>-22.612999999999992</c:v>
                </c:pt>
                <c:pt idx="21557">
                  <c:v>-22.610999999999997</c:v>
                </c:pt>
                <c:pt idx="21558">
                  <c:v>-22.608999999999995</c:v>
                </c:pt>
                <c:pt idx="21559">
                  <c:v>-22.606999999999992</c:v>
                </c:pt>
                <c:pt idx="21560">
                  <c:v>-22.604999999999997</c:v>
                </c:pt>
                <c:pt idx="21561">
                  <c:v>-22.602999999999994</c:v>
                </c:pt>
                <c:pt idx="21562">
                  <c:v>-22.600999999999992</c:v>
                </c:pt>
                <c:pt idx="21563">
                  <c:v>-22.598999999999997</c:v>
                </c:pt>
                <c:pt idx="21564">
                  <c:v>-22.596999999999994</c:v>
                </c:pt>
                <c:pt idx="21565">
                  <c:v>-22.594999999999992</c:v>
                </c:pt>
                <c:pt idx="21566">
                  <c:v>-22.592999999999996</c:v>
                </c:pt>
                <c:pt idx="21567">
                  <c:v>-22.590999999999994</c:v>
                </c:pt>
                <c:pt idx="21568">
                  <c:v>-22.588999999999992</c:v>
                </c:pt>
                <c:pt idx="21569">
                  <c:v>-22.586999999999996</c:v>
                </c:pt>
                <c:pt idx="21570">
                  <c:v>-22.584999999999994</c:v>
                </c:pt>
                <c:pt idx="21571">
                  <c:v>-22.582999999999991</c:v>
                </c:pt>
                <c:pt idx="21572">
                  <c:v>-22.580999999999996</c:v>
                </c:pt>
                <c:pt idx="21573">
                  <c:v>-22.578999999999994</c:v>
                </c:pt>
                <c:pt idx="21574">
                  <c:v>-22.576999999999991</c:v>
                </c:pt>
                <c:pt idx="21575">
                  <c:v>-22.574999999999996</c:v>
                </c:pt>
                <c:pt idx="21576">
                  <c:v>-22.572999999999993</c:v>
                </c:pt>
                <c:pt idx="21577">
                  <c:v>-22.570999999999991</c:v>
                </c:pt>
                <c:pt idx="21578">
                  <c:v>-22.568999999999996</c:v>
                </c:pt>
                <c:pt idx="21579">
                  <c:v>-22.566999999999993</c:v>
                </c:pt>
                <c:pt idx="21580">
                  <c:v>-22.564999999999998</c:v>
                </c:pt>
                <c:pt idx="21581">
                  <c:v>-22.562999999999995</c:v>
                </c:pt>
                <c:pt idx="21582">
                  <c:v>-22.560999999999993</c:v>
                </c:pt>
                <c:pt idx="21583">
                  <c:v>-22.558999999999997</c:v>
                </c:pt>
                <c:pt idx="21584">
                  <c:v>-22.556999999999995</c:v>
                </c:pt>
                <c:pt idx="21585">
                  <c:v>-22.554999999999993</c:v>
                </c:pt>
                <c:pt idx="21586">
                  <c:v>-22.552999999999997</c:v>
                </c:pt>
                <c:pt idx="21587">
                  <c:v>-22.550999999999995</c:v>
                </c:pt>
                <c:pt idx="21588">
                  <c:v>-22.548999999999992</c:v>
                </c:pt>
                <c:pt idx="21589">
                  <c:v>-22.546999999999997</c:v>
                </c:pt>
                <c:pt idx="21590">
                  <c:v>-22.544999999999995</c:v>
                </c:pt>
                <c:pt idx="21591">
                  <c:v>-22.542999999999992</c:v>
                </c:pt>
                <c:pt idx="21592">
                  <c:v>-22.540999999999997</c:v>
                </c:pt>
                <c:pt idx="21593">
                  <c:v>-22.538999999999994</c:v>
                </c:pt>
                <c:pt idx="21594">
                  <c:v>-22.536999999999992</c:v>
                </c:pt>
                <c:pt idx="21595">
                  <c:v>-22.534999999999997</c:v>
                </c:pt>
                <c:pt idx="21596">
                  <c:v>-22.532999999999994</c:v>
                </c:pt>
                <c:pt idx="21597">
                  <c:v>-22.530999999999992</c:v>
                </c:pt>
                <c:pt idx="21598">
                  <c:v>-22.528999999999996</c:v>
                </c:pt>
                <c:pt idx="21599">
                  <c:v>-22.526999999999994</c:v>
                </c:pt>
                <c:pt idx="21600">
                  <c:v>-22.524999999999991</c:v>
                </c:pt>
                <c:pt idx="21601">
                  <c:v>-22.522999999999996</c:v>
                </c:pt>
                <c:pt idx="21602">
                  <c:v>-22.520999999999994</c:v>
                </c:pt>
                <c:pt idx="21603">
                  <c:v>-22.518999999999991</c:v>
                </c:pt>
                <c:pt idx="21604">
                  <c:v>-22.516999999999996</c:v>
                </c:pt>
                <c:pt idx="21605">
                  <c:v>-22.514999999999993</c:v>
                </c:pt>
                <c:pt idx="21606">
                  <c:v>-22.512999999999991</c:v>
                </c:pt>
                <c:pt idx="21607">
                  <c:v>-22.510999999999996</c:v>
                </c:pt>
                <c:pt idx="21608">
                  <c:v>-22.508999999999993</c:v>
                </c:pt>
                <c:pt idx="21609">
                  <c:v>-22.506999999999991</c:v>
                </c:pt>
                <c:pt idx="21610">
                  <c:v>-22.504999999999995</c:v>
                </c:pt>
                <c:pt idx="21611">
                  <c:v>-22.502999999999993</c:v>
                </c:pt>
                <c:pt idx="21612">
                  <c:v>-22.500999999999998</c:v>
                </c:pt>
                <c:pt idx="21613">
                  <c:v>-22.498999999999995</c:v>
                </c:pt>
                <c:pt idx="21614">
                  <c:v>-22.496999999999993</c:v>
                </c:pt>
                <c:pt idx="21615">
                  <c:v>-22.494999999999997</c:v>
                </c:pt>
                <c:pt idx="21616">
                  <c:v>-22.492999999999995</c:v>
                </c:pt>
                <c:pt idx="21617">
                  <c:v>-22.490999999999993</c:v>
                </c:pt>
                <c:pt idx="21618">
                  <c:v>-22.488999999999997</c:v>
                </c:pt>
                <c:pt idx="21619">
                  <c:v>-22.486999999999995</c:v>
                </c:pt>
                <c:pt idx="21620">
                  <c:v>-22.484999999999992</c:v>
                </c:pt>
                <c:pt idx="21621">
                  <c:v>-22.482999999999997</c:v>
                </c:pt>
                <c:pt idx="21622">
                  <c:v>-22.480999999999995</c:v>
                </c:pt>
                <c:pt idx="21623">
                  <c:v>-22.478999999999992</c:v>
                </c:pt>
                <c:pt idx="21624">
                  <c:v>-22.476999999999997</c:v>
                </c:pt>
                <c:pt idx="21625">
                  <c:v>-22.474999999999994</c:v>
                </c:pt>
                <c:pt idx="21626">
                  <c:v>-22.472999999999992</c:v>
                </c:pt>
                <c:pt idx="21627">
                  <c:v>-22.470999999999997</c:v>
                </c:pt>
                <c:pt idx="21628">
                  <c:v>-22.468999999999994</c:v>
                </c:pt>
                <c:pt idx="21629">
                  <c:v>-22.466999999999992</c:v>
                </c:pt>
                <c:pt idx="21630">
                  <c:v>-22.464999999999996</c:v>
                </c:pt>
                <c:pt idx="21631">
                  <c:v>-22.462999999999994</c:v>
                </c:pt>
                <c:pt idx="21632">
                  <c:v>-22.460999999999991</c:v>
                </c:pt>
                <c:pt idx="21633">
                  <c:v>-22.458999999999996</c:v>
                </c:pt>
                <c:pt idx="21634">
                  <c:v>-22.456999999999994</c:v>
                </c:pt>
                <c:pt idx="21635">
                  <c:v>-22.454999999999991</c:v>
                </c:pt>
                <c:pt idx="21636">
                  <c:v>-22.452999999999996</c:v>
                </c:pt>
                <c:pt idx="21637">
                  <c:v>-22.450999999999993</c:v>
                </c:pt>
                <c:pt idx="21638">
                  <c:v>-22.448999999999991</c:v>
                </c:pt>
                <c:pt idx="21639">
                  <c:v>-22.446999999999996</c:v>
                </c:pt>
                <c:pt idx="21640">
                  <c:v>-22.444999999999993</c:v>
                </c:pt>
                <c:pt idx="21641">
                  <c:v>-22.442999999999998</c:v>
                </c:pt>
                <c:pt idx="21642">
                  <c:v>-22.440999999999995</c:v>
                </c:pt>
                <c:pt idx="21643">
                  <c:v>-22.438999999999993</c:v>
                </c:pt>
                <c:pt idx="21644">
                  <c:v>-22.436999999999998</c:v>
                </c:pt>
                <c:pt idx="21645">
                  <c:v>-22.434999999999995</c:v>
                </c:pt>
                <c:pt idx="21646">
                  <c:v>-22.432999999999993</c:v>
                </c:pt>
                <c:pt idx="21647">
                  <c:v>-22.430999999999997</c:v>
                </c:pt>
                <c:pt idx="21648">
                  <c:v>-22.428999999999995</c:v>
                </c:pt>
                <c:pt idx="21649">
                  <c:v>-22.426999999999992</c:v>
                </c:pt>
                <c:pt idx="21650">
                  <c:v>-22.424999999999997</c:v>
                </c:pt>
                <c:pt idx="21651">
                  <c:v>-22.422999999999995</c:v>
                </c:pt>
                <c:pt idx="21652">
                  <c:v>-22.420999999999992</c:v>
                </c:pt>
                <c:pt idx="21653">
                  <c:v>-22.418999999999997</c:v>
                </c:pt>
                <c:pt idx="21654">
                  <c:v>-22.416999999999994</c:v>
                </c:pt>
                <c:pt idx="21655">
                  <c:v>-22.414999999999992</c:v>
                </c:pt>
                <c:pt idx="21656">
                  <c:v>-22.412999999999997</c:v>
                </c:pt>
                <c:pt idx="21657">
                  <c:v>-22.410999999999994</c:v>
                </c:pt>
                <c:pt idx="21658">
                  <c:v>-22.408999999999992</c:v>
                </c:pt>
                <c:pt idx="21659">
                  <c:v>-22.406999999999996</c:v>
                </c:pt>
                <c:pt idx="21660">
                  <c:v>-22.404999999999994</c:v>
                </c:pt>
                <c:pt idx="21661">
                  <c:v>-22.402999999999992</c:v>
                </c:pt>
                <c:pt idx="21662">
                  <c:v>-22.400999999999996</c:v>
                </c:pt>
                <c:pt idx="21663">
                  <c:v>-22.398999999999994</c:v>
                </c:pt>
                <c:pt idx="21664">
                  <c:v>-22.396999999999991</c:v>
                </c:pt>
                <c:pt idx="21665">
                  <c:v>-22.394999999999996</c:v>
                </c:pt>
                <c:pt idx="21666">
                  <c:v>-22.392999999999994</c:v>
                </c:pt>
                <c:pt idx="21667">
                  <c:v>-22.390999999999991</c:v>
                </c:pt>
                <c:pt idx="21668">
                  <c:v>-22.388999999999996</c:v>
                </c:pt>
                <c:pt idx="21669">
                  <c:v>-22.386999999999993</c:v>
                </c:pt>
                <c:pt idx="21670">
                  <c:v>-22.384999999999991</c:v>
                </c:pt>
                <c:pt idx="21671">
                  <c:v>-22.382999999999996</c:v>
                </c:pt>
                <c:pt idx="21672">
                  <c:v>-22.380999999999993</c:v>
                </c:pt>
                <c:pt idx="21673">
                  <c:v>-22.378999999999998</c:v>
                </c:pt>
                <c:pt idx="21674">
                  <c:v>-22.376999999999995</c:v>
                </c:pt>
                <c:pt idx="21675">
                  <c:v>-22.374999999999993</c:v>
                </c:pt>
                <c:pt idx="21676">
                  <c:v>-22.372999999999998</c:v>
                </c:pt>
                <c:pt idx="21677">
                  <c:v>-22.370999999999995</c:v>
                </c:pt>
                <c:pt idx="21678">
                  <c:v>-22.368999999999993</c:v>
                </c:pt>
                <c:pt idx="21679">
                  <c:v>-22.366999999999997</c:v>
                </c:pt>
                <c:pt idx="21680">
                  <c:v>-22.364999999999995</c:v>
                </c:pt>
                <c:pt idx="21681">
                  <c:v>-22.362999999999992</c:v>
                </c:pt>
                <c:pt idx="21682">
                  <c:v>-22.360999999999997</c:v>
                </c:pt>
                <c:pt idx="21683">
                  <c:v>-22.358999999999995</c:v>
                </c:pt>
                <c:pt idx="21684">
                  <c:v>-22.356999999999992</c:v>
                </c:pt>
                <c:pt idx="21685">
                  <c:v>-22.354999999999997</c:v>
                </c:pt>
                <c:pt idx="21686">
                  <c:v>-22.352999999999994</c:v>
                </c:pt>
                <c:pt idx="21687">
                  <c:v>-22.350999999999992</c:v>
                </c:pt>
                <c:pt idx="21688">
                  <c:v>-22.348999999999997</c:v>
                </c:pt>
                <c:pt idx="21689">
                  <c:v>-22.346999999999994</c:v>
                </c:pt>
                <c:pt idx="21690">
                  <c:v>-22.344999999999992</c:v>
                </c:pt>
                <c:pt idx="21691">
                  <c:v>-22.342999999999996</c:v>
                </c:pt>
                <c:pt idx="21692">
                  <c:v>-22.340999999999994</c:v>
                </c:pt>
                <c:pt idx="21693">
                  <c:v>-22.338999999999992</c:v>
                </c:pt>
                <c:pt idx="21694">
                  <c:v>-22.336999999999996</c:v>
                </c:pt>
                <c:pt idx="21695">
                  <c:v>-22.334999999999994</c:v>
                </c:pt>
                <c:pt idx="21696">
                  <c:v>-22.332999999999991</c:v>
                </c:pt>
                <c:pt idx="21697">
                  <c:v>-22.330999999999996</c:v>
                </c:pt>
                <c:pt idx="21698">
                  <c:v>-22.328999999999994</c:v>
                </c:pt>
                <c:pt idx="21699">
                  <c:v>-22.326999999999991</c:v>
                </c:pt>
                <c:pt idx="21700">
                  <c:v>-22.324999999999996</c:v>
                </c:pt>
                <c:pt idx="21701">
                  <c:v>-22.322999999999993</c:v>
                </c:pt>
                <c:pt idx="21702">
                  <c:v>-22.320999999999991</c:v>
                </c:pt>
                <c:pt idx="21703">
                  <c:v>-22.318999999999996</c:v>
                </c:pt>
                <c:pt idx="21704">
                  <c:v>-22.316999999999993</c:v>
                </c:pt>
                <c:pt idx="21705">
                  <c:v>-22.314999999999998</c:v>
                </c:pt>
                <c:pt idx="21706">
                  <c:v>-22.312999999999995</c:v>
                </c:pt>
                <c:pt idx="21707">
                  <c:v>-22.310999999999993</c:v>
                </c:pt>
                <c:pt idx="21708">
                  <c:v>-22.308999999999997</c:v>
                </c:pt>
                <c:pt idx="21709">
                  <c:v>-22.306999999999995</c:v>
                </c:pt>
                <c:pt idx="21710">
                  <c:v>-22.304999999999993</c:v>
                </c:pt>
                <c:pt idx="21711">
                  <c:v>-22.302999999999997</c:v>
                </c:pt>
                <c:pt idx="21712">
                  <c:v>-22.300999999999995</c:v>
                </c:pt>
                <c:pt idx="21713">
                  <c:v>-22.298999999999992</c:v>
                </c:pt>
                <c:pt idx="21714">
                  <c:v>-22.296999999999997</c:v>
                </c:pt>
                <c:pt idx="21715">
                  <c:v>-22.294999999999995</c:v>
                </c:pt>
                <c:pt idx="21716">
                  <c:v>-22.292999999999992</c:v>
                </c:pt>
                <c:pt idx="21717">
                  <c:v>-22.290999999999997</c:v>
                </c:pt>
                <c:pt idx="21718">
                  <c:v>-22.288999999999994</c:v>
                </c:pt>
                <c:pt idx="21719">
                  <c:v>-22.286999999999992</c:v>
                </c:pt>
                <c:pt idx="21720">
                  <c:v>-22.284999999999997</c:v>
                </c:pt>
                <c:pt idx="21721">
                  <c:v>-22.282999999999994</c:v>
                </c:pt>
                <c:pt idx="21722">
                  <c:v>-22.280999999999992</c:v>
                </c:pt>
                <c:pt idx="21723">
                  <c:v>-22.278999999999996</c:v>
                </c:pt>
                <c:pt idx="21724">
                  <c:v>-22.276999999999994</c:v>
                </c:pt>
                <c:pt idx="21725">
                  <c:v>-22.274999999999991</c:v>
                </c:pt>
                <c:pt idx="21726">
                  <c:v>-22.272999999999996</c:v>
                </c:pt>
                <c:pt idx="21727">
                  <c:v>-22.270999999999994</c:v>
                </c:pt>
                <c:pt idx="21728">
                  <c:v>-22.268999999999991</c:v>
                </c:pt>
                <c:pt idx="21729">
                  <c:v>-22.266999999999996</c:v>
                </c:pt>
                <c:pt idx="21730">
                  <c:v>-22.264999999999993</c:v>
                </c:pt>
                <c:pt idx="21731">
                  <c:v>-22.262999999999991</c:v>
                </c:pt>
                <c:pt idx="21732">
                  <c:v>-22.260999999999996</c:v>
                </c:pt>
                <c:pt idx="21733">
                  <c:v>-22.258999999999993</c:v>
                </c:pt>
                <c:pt idx="21734">
                  <c:v>-22.256999999999991</c:v>
                </c:pt>
                <c:pt idx="21735">
                  <c:v>-22.254999999999995</c:v>
                </c:pt>
                <c:pt idx="21736">
                  <c:v>-22.252999999999993</c:v>
                </c:pt>
                <c:pt idx="21737">
                  <c:v>-22.250999999999998</c:v>
                </c:pt>
                <c:pt idx="21738">
                  <c:v>-22.248999999999995</c:v>
                </c:pt>
                <c:pt idx="21739">
                  <c:v>-22.246999999999993</c:v>
                </c:pt>
                <c:pt idx="21740">
                  <c:v>-22.244999999999997</c:v>
                </c:pt>
                <c:pt idx="21741">
                  <c:v>-22.242999999999995</c:v>
                </c:pt>
                <c:pt idx="21742">
                  <c:v>-22.240999999999993</c:v>
                </c:pt>
                <c:pt idx="21743">
                  <c:v>-22.238999999999997</c:v>
                </c:pt>
                <c:pt idx="21744">
                  <c:v>-22.236999999999995</c:v>
                </c:pt>
                <c:pt idx="21745">
                  <c:v>-22.234999999999992</c:v>
                </c:pt>
                <c:pt idx="21746">
                  <c:v>-22.232999999999997</c:v>
                </c:pt>
                <c:pt idx="21747">
                  <c:v>-22.230999999999995</c:v>
                </c:pt>
                <c:pt idx="21748">
                  <c:v>-22.228999999999992</c:v>
                </c:pt>
                <c:pt idx="21749">
                  <c:v>-22.226999999999997</c:v>
                </c:pt>
                <c:pt idx="21750">
                  <c:v>-22.224999999999994</c:v>
                </c:pt>
                <c:pt idx="21751">
                  <c:v>-22.222999999999992</c:v>
                </c:pt>
                <c:pt idx="21752">
                  <c:v>-22.220999999999997</c:v>
                </c:pt>
                <c:pt idx="21753">
                  <c:v>-22.218999999999994</c:v>
                </c:pt>
                <c:pt idx="21754">
                  <c:v>-22.216999999999992</c:v>
                </c:pt>
                <c:pt idx="21755">
                  <c:v>-22.214999999999996</c:v>
                </c:pt>
                <c:pt idx="21756">
                  <c:v>-22.212999999999994</c:v>
                </c:pt>
                <c:pt idx="21757">
                  <c:v>-22.210999999999991</c:v>
                </c:pt>
                <c:pt idx="21758">
                  <c:v>-22.208999999999996</c:v>
                </c:pt>
                <c:pt idx="21759">
                  <c:v>-22.206999999999994</c:v>
                </c:pt>
                <c:pt idx="21760">
                  <c:v>-22.204999999999991</c:v>
                </c:pt>
                <c:pt idx="21761">
                  <c:v>-22.202999999999996</c:v>
                </c:pt>
                <c:pt idx="21762">
                  <c:v>-22.200999999999993</c:v>
                </c:pt>
                <c:pt idx="21763">
                  <c:v>-22.198999999999991</c:v>
                </c:pt>
                <c:pt idx="21764">
                  <c:v>-22.196999999999996</c:v>
                </c:pt>
                <c:pt idx="21765">
                  <c:v>-22.194999999999993</c:v>
                </c:pt>
                <c:pt idx="21766">
                  <c:v>-22.192999999999998</c:v>
                </c:pt>
                <c:pt idx="21767">
                  <c:v>-22.190999999999995</c:v>
                </c:pt>
                <c:pt idx="21768">
                  <c:v>-22.188999999999993</c:v>
                </c:pt>
                <c:pt idx="21769">
                  <c:v>-22.186999999999998</c:v>
                </c:pt>
                <c:pt idx="21770">
                  <c:v>-22.184999999999995</c:v>
                </c:pt>
                <c:pt idx="21771">
                  <c:v>-22.182999999999993</c:v>
                </c:pt>
                <c:pt idx="21772">
                  <c:v>-22.180999999999997</c:v>
                </c:pt>
                <c:pt idx="21773">
                  <c:v>-22.178999999999995</c:v>
                </c:pt>
                <c:pt idx="21774">
                  <c:v>-22.176999999999992</c:v>
                </c:pt>
                <c:pt idx="21775">
                  <c:v>-22.174999999999997</c:v>
                </c:pt>
                <c:pt idx="21776">
                  <c:v>-22.172999999999995</c:v>
                </c:pt>
                <c:pt idx="21777">
                  <c:v>-22.170999999999992</c:v>
                </c:pt>
                <c:pt idx="21778">
                  <c:v>-22.168999999999997</c:v>
                </c:pt>
                <c:pt idx="21779">
                  <c:v>-22.166999999999994</c:v>
                </c:pt>
                <c:pt idx="21780">
                  <c:v>-22.164999999999992</c:v>
                </c:pt>
                <c:pt idx="21781">
                  <c:v>-22.162999999999997</c:v>
                </c:pt>
                <c:pt idx="21782">
                  <c:v>-22.160999999999994</c:v>
                </c:pt>
                <c:pt idx="21783">
                  <c:v>-22.158999999999992</c:v>
                </c:pt>
                <c:pt idx="21784">
                  <c:v>-22.156999999999996</c:v>
                </c:pt>
                <c:pt idx="21785">
                  <c:v>-22.154999999999994</c:v>
                </c:pt>
                <c:pt idx="21786">
                  <c:v>-22.152999999999992</c:v>
                </c:pt>
                <c:pt idx="21787">
                  <c:v>-22.150999999999996</c:v>
                </c:pt>
                <c:pt idx="21788">
                  <c:v>-22.148999999999994</c:v>
                </c:pt>
                <c:pt idx="21789">
                  <c:v>-22.146999999999991</c:v>
                </c:pt>
                <c:pt idx="21790">
                  <c:v>-22.144999999999996</c:v>
                </c:pt>
                <c:pt idx="21791">
                  <c:v>-22.142999999999994</c:v>
                </c:pt>
                <c:pt idx="21792">
                  <c:v>-22.140999999999991</c:v>
                </c:pt>
                <c:pt idx="21793">
                  <c:v>-22.138999999999996</c:v>
                </c:pt>
                <c:pt idx="21794">
                  <c:v>-22.136999999999993</c:v>
                </c:pt>
                <c:pt idx="21795">
                  <c:v>-22.134999999999991</c:v>
                </c:pt>
                <c:pt idx="21796">
                  <c:v>-22.132999999999996</c:v>
                </c:pt>
                <c:pt idx="21797">
                  <c:v>-22.130999999999993</c:v>
                </c:pt>
                <c:pt idx="21798">
                  <c:v>-22.128999999999998</c:v>
                </c:pt>
                <c:pt idx="21799">
                  <c:v>-22.126999999999995</c:v>
                </c:pt>
                <c:pt idx="21800">
                  <c:v>-22.124999999999993</c:v>
                </c:pt>
                <c:pt idx="21801">
                  <c:v>-22.122999999999998</c:v>
                </c:pt>
                <c:pt idx="21802">
                  <c:v>-22.120999999999995</c:v>
                </c:pt>
                <c:pt idx="21803">
                  <c:v>-22.118999999999993</c:v>
                </c:pt>
                <c:pt idx="21804">
                  <c:v>-22.116999999999997</c:v>
                </c:pt>
                <c:pt idx="21805">
                  <c:v>-22.114999999999995</c:v>
                </c:pt>
                <c:pt idx="21806">
                  <c:v>-22.112999999999992</c:v>
                </c:pt>
                <c:pt idx="21807">
                  <c:v>-22.110999999999997</c:v>
                </c:pt>
                <c:pt idx="21808">
                  <c:v>-22.108999999999995</c:v>
                </c:pt>
                <c:pt idx="21809">
                  <c:v>-22.106999999999992</c:v>
                </c:pt>
                <c:pt idx="21810">
                  <c:v>-22.104999999999997</c:v>
                </c:pt>
                <c:pt idx="21811">
                  <c:v>-22.102999999999994</c:v>
                </c:pt>
                <c:pt idx="21812">
                  <c:v>-22.100999999999992</c:v>
                </c:pt>
                <c:pt idx="21813">
                  <c:v>-22.098999999999997</c:v>
                </c:pt>
                <c:pt idx="21814">
                  <c:v>-22.096999999999994</c:v>
                </c:pt>
                <c:pt idx="21815">
                  <c:v>-22.094999999999992</c:v>
                </c:pt>
                <c:pt idx="21816">
                  <c:v>-22.092999999999996</c:v>
                </c:pt>
                <c:pt idx="21817">
                  <c:v>-22.090999999999994</c:v>
                </c:pt>
                <c:pt idx="21818">
                  <c:v>-22.088999999999992</c:v>
                </c:pt>
                <c:pt idx="21819">
                  <c:v>-22.086999999999996</c:v>
                </c:pt>
                <c:pt idx="21820">
                  <c:v>-22.084999999999994</c:v>
                </c:pt>
                <c:pt idx="21821">
                  <c:v>-22.082999999999991</c:v>
                </c:pt>
                <c:pt idx="21822">
                  <c:v>-22.080999999999996</c:v>
                </c:pt>
                <c:pt idx="21823">
                  <c:v>-22.078999999999994</c:v>
                </c:pt>
                <c:pt idx="21824">
                  <c:v>-22.076999999999991</c:v>
                </c:pt>
                <c:pt idx="21825">
                  <c:v>-22.074999999999996</c:v>
                </c:pt>
                <c:pt idx="21826">
                  <c:v>-22.072999999999993</c:v>
                </c:pt>
                <c:pt idx="21827">
                  <c:v>-22.070999999999991</c:v>
                </c:pt>
                <c:pt idx="21828">
                  <c:v>-22.068999999999996</c:v>
                </c:pt>
                <c:pt idx="21829">
                  <c:v>-22.066999999999993</c:v>
                </c:pt>
                <c:pt idx="21830">
                  <c:v>-22.064999999999998</c:v>
                </c:pt>
                <c:pt idx="21831">
                  <c:v>-22.062999999999995</c:v>
                </c:pt>
                <c:pt idx="21832">
                  <c:v>-22.060999999999993</c:v>
                </c:pt>
                <c:pt idx="21833">
                  <c:v>-22.058999999999997</c:v>
                </c:pt>
                <c:pt idx="21834">
                  <c:v>-22.056999999999995</c:v>
                </c:pt>
                <c:pt idx="21835">
                  <c:v>-22.054999999999993</c:v>
                </c:pt>
                <c:pt idx="21836">
                  <c:v>-22.052999999999997</c:v>
                </c:pt>
                <c:pt idx="21837">
                  <c:v>-22.050999999999995</c:v>
                </c:pt>
                <c:pt idx="21838">
                  <c:v>-22.048999999999992</c:v>
                </c:pt>
                <c:pt idx="21839">
                  <c:v>-22.046999999999997</c:v>
                </c:pt>
                <c:pt idx="21840">
                  <c:v>-22.044999999999995</c:v>
                </c:pt>
                <c:pt idx="21841">
                  <c:v>-22.042999999999992</c:v>
                </c:pt>
                <c:pt idx="21842">
                  <c:v>-22.040999999999997</c:v>
                </c:pt>
                <c:pt idx="21843">
                  <c:v>-22.038999999999994</c:v>
                </c:pt>
                <c:pt idx="21844">
                  <c:v>-22.036999999999992</c:v>
                </c:pt>
                <c:pt idx="21845">
                  <c:v>-22.034999999999997</c:v>
                </c:pt>
                <c:pt idx="21846">
                  <c:v>-22.032999999999994</c:v>
                </c:pt>
                <c:pt idx="21847">
                  <c:v>-22.030999999999992</c:v>
                </c:pt>
                <c:pt idx="21848">
                  <c:v>-22.028999999999996</c:v>
                </c:pt>
                <c:pt idx="21849">
                  <c:v>-22.026999999999994</c:v>
                </c:pt>
                <c:pt idx="21850">
                  <c:v>-22.024999999999991</c:v>
                </c:pt>
                <c:pt idx="21851">
                  <c:v>-22.022999999999996</c:v>
                </c:pt>
                <c:pt idx="21852">
                  <c:v>-22.020999999999994</c:v>
                </c:pt>
                <c:pt idx="21853">
                  <c:v>-22.018999999999991</c:v>
                </c:pt>
                <c:pt idx="21854">
                  <c:v>-22.016999999999996</c:v>
                </c:pt>
                <c:pt idx="21855">
                  <c:v>-22.014999999999993</c:v>
                </c:pt>
                <c:pt idx="21856">
                  <c:v>-22.012999999999991</c:v>
                </c:pt>
                <c:pt idx="21857">
                  <c:v>-22.010999999999996</c:v>
                </c:pt>
                <c:pt idx="21858">
                  <c:v>-22.008999999999993</c:v>
                </c:pt>
                <c:pt idx="21859">
                  <c:v>-22.006999999999991</c:v>
                </c:pt>
                <c:pt idx="21860">
                  <c:v>-22.004999999999995</c:v>
                </c:pt>
                <c:pt idx="21861">
                  <c:v>-22.002999999999993</c:v>
                </c:pt>
                <c:pt idx="21862">
                  <c:v>-22.000999999999998</c:v>
                </c:pt>
                <c:pt idx="21863">
                  <c:v>-21.998999999999995</c:v>
                </c:pt>
                <c:pt idx="21864">
                  <c:v>-21.996999999999993</c:v>
                </c:pt>
                <c:pt idx="21865">
                  <c:v>-21.994999999999997</c:v>
                </c:pt>
                <c:pt idx="21866">
                  <c:v>-21.992999999999995</c:v>
                </c:pt>
                <c:pt idx="21867">
                  <c:v>-21.990999999999993</c:v>
                </c:pt>
                <c:pt idx="21868">
                  <c:v>-21.988999999999997</c:v>
                </c:pt>
                <c:pt idx="21869">
                  <c:v>-21.986999999999995</c:v>
                </c:pt>
                <c:pt idx="21870">
                  <c:v>-21.984999999999992</c:v>
                </c:pt>
                <c:pt idx="21871">
                  <c:v>-21.982999999999997</c:v>
                </c:pt>
                <c:pt idx="21872">
                  <c:v>-21.980999999999995</c:v>
                </c:pt>
                <c:pt idx="21873">
                  <c:v>-21.978999999999992</c:v>
                </c:pt>
                <c:pt idx="21874">
                  <c:v>-21.976999999999997</c:v>
                </c:pt>
                <c:pt idx="21875">
                  <c:v>-21.974999999999994</c:v>
                </c:pt>
                <c:pt idx="21876">
                  <c:v>-21.972999999999992</c:v>
                </c:pt>
                <c:pt idx="21877">
                  <c:v>-21.970999999999997</c:v>
                </c:pt>
                <c:pt idx="21878">
                  <c:v>-21.968999999999994</c:v>
                </c:pt>
                <c:pt idx="21879">
                  <c:v>-21.966999999999992</c:v>
                </c:pt>
                <c:pt idx="21880">
                  <c:v>-21.964999999999996</c:v>
                </c:pt>
                <c:pt idx="21881">
                  <c:v>-21.962999999999994</c:v>
                </c:pt>
                <c:pt idx="21882">
                  <c:v>-21.960999999999991</c:v>
                </c:pt>
                <c:pt idx="21883">
                  <c:v>-21.958999999999996</c:v>
                </c:pt>
                <c:pt idx="21884">
                  <c:v>-21.956999999999994</c:v>
                </c:pt>
                <c:pt idx="21885">
                  <c:v>-21.954999999999991</c:v>
                </c:pt>
                <c:pt idx="21886">
                  <c:v>-21.952999999999996</c:v>
                </c:pt>
                <c:pt idx="21887">
                  <c:v>-21.950999999999993</c:v>
                </c:pt>
                <c:pt idx="21888">
                  <c:v>-21.948999999999991</c:v>
                </c:pt>
                <c:pt idx="21889">
                  <c:v>-21.946999999999996</c:v>
                </c:pt>
                <c:pt idx="21890">
                  <c:v>-21.944999999999993</c:v>
                </c:pt>
                <c:pt idx="21891">
                  <c:v>-21.942999999999998</c:v>
                </c:pt>
                <c:pt idx="21892">
                  <c:v>-21.940999999999995</c:v>
                </c:pt>
                <c:pt idx="21893">
                  <c:v>-21.938999999999993</c:v>
                </c:pt>
                <c:pt idx="21894">
                  <c:v>-21.936999999999998</c:v>
                </c:pt>
                <c:pt idx="21895">
                  <c:v>-21.934999999999995</c:v>
                </c:pt>
                <c:pt idx="21896">
                  <c:v>-21.932999999999993</c:v>
                </c:pt>
                <c:pt idx="21897">
                  <c:v>-21.930999999999997</c:v>
                </c:pt>
                <c:pt idx="21898">
                  <c:v>-21.928999999999995</c:v>
                </c:pt>
                <c:pt idx="21899">
                  <c:v>-21.926999999999992</c:v>
                </c:pt>
                <c:pt idx="21900">
                  <c:v>-21.924999999999997</c:v>
                </c:pt>
                <c:pt idx="21901">
                  <c:v>-21.922999999999995</c:v>
                </c:pt>
                <c:pt idx="21902">
                  <c:v>-21.920999999999992</c:v>
                </c:pt>
                <c:pt idx="21903">
                  <c:v>-21.918999999999997</c:v>
                </c:pt>
                <c:pt idx="21904">
                  <c:v>-21.916999999999994</c:v>
                </c:pt>
                <c:pt idx="21905">
                  <c:v>-21.914999999999992</c:v>
                </c:pt>
                <c:pt idx="21906">
                  <c:v>-21.912999999999997</c:v>
                </c:pt>
                <c:pt idx="21907">
                  <c:v>-21.910999999999994</c:v>
                </c:pt>
                <c:pt idx="21908">
                  <c:v>-21.908999999999992</c:v>
                </c:pt>
                <c:pt idx="21909">
                  <c:v>-21.906999999999996</c:v>
                </c:pt>
                <c:pt idx="21910">
                  <c:v>-21.904999999999994</c:v>
                </c:pt>
                <c:pt idx="21911">
                  <c:v>-21.902999999999992</c:v>
                </c:pt>
                <c:pt idx="21912">
                  <c:v>-21.900999999999996</c:v>
                </c:pt>
                <c:pt idx="21913">
                  <c:v>-21.898999999999994</c:v>
                </c:pt>
                <c:pt idx="21914">
                  <c:v>-21.896999999999991</c:v>
                </c:pt>
                <c:pt idx="21915">
                  <c:v>-21.894999999999996</c:v>
                </c:pt>
                <c:pt idx="21916">
                  <c:v>-21.892999999999994</c:v>
                </c:pt>
                <c:pt idx="21917">
                  <c:v>-21.890999999999991</c:v>
                </c:pt>
                <c:pt idx="21918">
                  <c:v>-21.888999999999996</c:v>
                </c:pt>
                <c:pt idx="21919">
                  <c:v>-21.886999999999993</c:v>
                </c:pt>
                <c:pt idx="21920">
                  <c:v>-21.884999999999991</c:v>
                </c:pt>
                <c:pt idx="21921">
                  <c:v>-21.882999999999996</c:v>
                </c:pt>
                <c:pt idx="21922">
                  <c:v>-21.880999999999993</c:v>
                </c:pt>
                <c:pt idx="21923">
                  <c:v>-21.878999999999998</c:v>
                </c:pt>
                <c:pt idx="21924">
                  <c:v>-21.876999999999995</c:v>
                </c:pt>
                <c:pt idx="21925">
                  <c:v>-21.874999999999993</c:v>
                </c:pt>
                <c:pt idx="21926">
                  <c:v>-21.872999999999998</c:v>
                </c:pt>
                <c:pt idx="21927">
                  <c:v>-21.870999999999995</c:v>
                </c:pt>
                <c:pt idx="21928">
                  <c:v>-21.868999999999993</c:v>
                </c:pt>
                <c:pt idx="21929">
                  <c:v>-21.866999999999997</c:v>
                </c:pt>
                <c:pt idx="21930">
                  <c:v>-21.864999999999995</c:v>
                </c:pt>
                <c:pt idx="21931">
                  <c:v>-21.862999999999992</c:v>
                </c:pt>
                <c:pt idx="21932">
                  <c:v>-21.860999999999997</c:v>
                </c:pt>
                <c:pt idx="21933">
                  <c:v>-21.858999999999995</c:v>
                </c:pt>
                <c:pt idx="21934">
                  <c:v>-21.856999999999992</c:v>
                </c:pt>
                <c:pt idx="21935">
                  <c:v>-21.854999999999997</c:v>
                </c:pt>
                <c:pt idx="21936">
                  <c:v>-21.852999999999994</c:v>
                </c:pt>
                <c:pt idx="21937">
                  <c:v>-21.850999999999992</c:v>
                </c:pt>
                <c:pt idx="21938">
                  <c:v>-21.848999999999997</c:v>
                </c:pt>
                <c:pt idx="21939">
                  <c:v>-21.846999999999994</c:v>
                </c:pt>
                <c:pt idx="21940">
                  <c:v>-21.844999999999992</c:v>
                </c:pt>
                <c:pt idx="21941">
                  <c:v>-21.842999999999996</c:v>
                </c:pt>
                <c:pt idx="21942">
                  <c:v>-21.840999999999994</c:v>
                </c:pt>
                <c:pt idx="21943">
                  <c:v>-21.838999999999992</c:v>
                </c:pt>
                <c:pt idx="21944">
                  <c:v>-21.836999999999996</c:v>
                </c:pt>
                <c:pt idx="21945">
                  <c:v>-21.834999999999994</c:v>
                </c:pt>
                <c:pt idx="21946">
                  <c:v>-21.832999999999991</c:v>
                </c:pt>
                <c:pt idx="21947">
                  <c:v>-21.830999999999996</c:v>
                </c:pt>
                <c:pt idx="21948">
                  <c:v>-21.828999999999994</c:v>
                </c:pt>
                <c:pt idx="21949">
                  <c:v>-21.826999999999991</c:v>
                </c:pt>
                <c:pt idx="21950">
                  <c:v>-21.824999999999996</c:v>
                </c:pt>
                <c:pt idx="21951">
                  <c:v>-21.822999999999993</c:v>
                </c:pt>
                <c:pt idx="21952">
                  <c:v>-21.820999999999991</c:v>
                </c:pt>
                <c:pt idx="21953">
                  <c:v>-21.818999999999996</c:v>
                </c:pt>
                <c:pt idx="21954">
                  <c:v>-21.816999999999993</c:v>
                </c:pt>
                <c:pt idx="21955">
                  <c:v>-21.814999999999998</c:v>
                </c:pt>
                <c:pt idx="21956">
                  <c:v>-21.812999999999995</c:v>
                </c:pt>
                <c:pt idx="21957">
                  <c:v>-21.810999999999993</c:v>
                </c:pt>
                <c:pt idx="21958">
                  <c:v>-21.808999999999997</c:v>
                </c:pt>
                <c:pt idx="21959">
                  <c:v>-21.806999999999995</c:v>
                </c:pt>
                <c:pt idx="21960">
                  <c:v>-21.804999999999993</c:v>
                </c:pt>
                <c:pt idx="21961">
                  <c:v>-21.802999999999997</c:v>
                </c:pt>
                <c:pt idx="21962">
                  <c:v>-21.800999999999995</c:v>
                </c:pt>
                <c:pt idx="21963">
                  <c:v>-21.798999999999992</c:v>
                </c:pt>
                <c:pt idx="21964">
                  <c:v>-21.796999999999997</c:v>
                </c:pt>
                <c:pt idx="21965">
                  <c:v>-21.794999999999995</c:v>
                </c:pt>
                <c:pt idx="21966">
                  <c:v>-21.792999999999992</c:v>
                </c:pt>
                <c:pt idx="21967">
                  <c:v>-21.790999999999997</c:v>
                </c:pt>
                <c:pt idx="21968">
                  <c:v>-21.788999999999994</c:v>
                </c:pt>
                <c:pt idx="21969">
                  <c:v>-21.786999999999992</c:v>
                </c:pt>
                <c:pt idx="21970">
                  <c:v>-21.784999999999997</c:v>
                </c:pt>
                <c:pt idx="21971">
                  <c:v>-21.782999999999994</c:v>
                </c:pt>
                <c:pt idx="21972">
                  <c:v>-21.780999999999992</c:v>
                </c:pt>
                <c:pt idx="21973">
                  <c:v>-21.778999999999996</c:v>
                </c:pt>
                <c:pt idx="21974">
                  <c:v>-21.776999999999994</c:v>
                </c:pt>
                <c:pt idx="21975">
                  <c:v>-21.774999999999991</c:v>
                </c:pt>
                <c:pt idx="21976">
                  <c:v>-21.772999999999996</c:v>
                </c:pt>
                <c:pt idx="21977">
                  <c:v>-21.770999999999994</c:v>
                </c:pt>
                <c:pt idx="21978">
                  <c:v>-21.768999999999991</c:v>
                </c:pt>
                <c:pt idx="21979">
                  <c:v>-21.766999999999996</c:v>
                </c:pt>
                <c:pt idx="21980">
                  <c:v>-21.764999999999993</c:v>
                </c:pt>
                <c:pt idx="21981">
                  <c:v>-21.762999999999991</c:v>
                </c:pt>
                <c:pt idx="21982">
                  <c:v>-21.760999999999996</c:v>
                </c:pt>
                <c:pt idx="21983">
                  <c:v>-21.758999999999993</c:v>
                </c:pt>
                <c:pt idx="21984">
                  <c:v>-21.756999999999991</c:v>
                </c:pt>
                <c:pt idx="21985">
                  <c:v>-21.754999999999995</c:v>
                </c:pt>
                <c:pt idx="21986">
                  <c:v>-21.752999999999993</c:v>
                </c:pt>
                <c:pt idx="21987">
                  <c:v>-21.750999999999998</c:v>
                </c:pt>
                <c:pt idx="21988">
                  <c:v>-21.748999999999995</c:v>
                </c:pt>
                <c:pt idx="21989">
                  <c:v>-21.746999999999993</c:v>
                </c:pt>
                <c:pt idx="21990">
                  <c:v>-21.744999999999997</c:v>
                </c:pt>
                <c:pt idx="21991">
                  <c:v>-21.742999999999995</c:v>
                </c:pt>
                <c:pt idx="21992">
                  <c:v>-21.740999999999993</c:v>
                </c:pt>
                <c:pt idx="21993">
                  <c:v>-21.738999999999997</c:v>
                </c:pt>
                <c:pt idx="21994">
                  <c:v>-21.736999999999995</c:v>
                </c:pt>
                <c:pt idx="21995">
                  <c:v>-21.734999999999992</c:v>
                </c:pt>
                <c:pt idx="21996">
                  <c:v>-21.732999999999997</c:v>
                </c:pt>
                <c:pt idx="21997">
                  <c:v>-21.730999999999995</c:v>
                </c:pt>
                <c:pt idx="21998">
                  <c:v>-21.728999999999992</c:v>
                </c:pt>
                <c:pt idx="21999">
                  <c:v>-21.726999999999997</c:v>
                </c:pt>
                <c:pt idx="22000">
                  <c:v>-21.724999999999994</c:v>
                </c:pt>
                <c:pt idx="22001">
                  <c:v>-21.722999999999992</c:v>
                </c:pt>
                <c:pt idx="22002">
                  <c:v>-21.720999999999997</c:v>
                </c:pt>
                <c:pt idx="22003">
                  <c:v>-21.718999999999994</c:v>
                </c:pt>
                <c:pt idx="22004">
                  <c:v>-21.716999999999992</c:v>
                </c:pt>
                <c:pt idx="22005">
                  <c:v>-21.714999999999996</c:v>
                </c:pt>
                <c:pt idx="22006">
                  <c:v>-21.712999999999994</c:v>
                </c:pt>
                <c:pt idx="22007">
                  <c:v>-21.710999999999991</c:v>
                </c:pt>
                <c:pt idx="22008">
                  <c:v>-21.708999999999996</c:v>
                </c:pt>
                <c:pt idx="22009">
                  <c:v>-21.706999999999994</c:v>
                </c:pt>
                <c:pt idx="22010">
                  <c:v>-21.704999999999991</c:v>
                </c:pt>
                <c:pt idx="22011">
                  <c:v>-21.702999999999996</c:v>
                </c:pt>
                <c:pt idx="22012">
                  <c:v>-21.700999999999993</c:v>
                </c:pt>
                <c:pt idx="22013">
                  <c:v>-21.698999999999991</c:v>
                </c:pt>
                <c:pt idx="22014">
                  <c:v>-21.696999999999996</c:v>
                </c:pt>
                <c:pt idx="22015">
                  <c:v>-21.694999999999993</c:v>
                </c:pt>
                <c:pt idx="22016">
                  <c:v>-21.692999999999998</c:v>
                </c:pt>
                <c:pt idx="22017">
                  <c:v>-21.690999999999995</c:v>
                </c:pt>
                <c:pt idx="22018">
                  <c:v>-21.688999999999993</c:v>
                </c:pt>
                <c:pt idx="22019">
                  <c:v>-21.686999999999998</c:v>
                </c:pt>
                <c:pt idx="22020">
                  <c:v>-21.684999999999995</c:v>
                </c:pt>
                <c:pt idx="22021">
                  <c:v>-21.682999999999993</c:v>
                </c:pt>
                <c:pt idx="22022">
                  <c:v>-21.680999999999997</c:v>
                </c:pt>
                <c:pt idx="22023">
                  <c:v>-21.678999999999995</c:v>
                </c:pt>
                <c:pt idx="22024">
                  <c:v>-21.676999999999992</c:v>
                </c:pt>
                <c:pt idx="22025">
                  <c:v>-21.674999999999997</c:v>
                </c:pt>
                <c:pt idx="22026">
                  <c:v>-21.672999999999995</c:v>
                </c:pt>
                <c:pt idx="22027">
                  <c:v>-21.670999999999992</c:v>
                </c:pt>
                <c:pt idx="22028">
                  <c:v>-21.668999999999997</c:v>
                </c:pt>
                <c:pt idx="22029">
                  <c:v>-21.666999999999994</c:v>
                </c:pt>
                <c:pt idx="22030">
                  <c:v>-21.664999999999992</c:v>
                </c:pt>
                <c:pt idx="22031">
                  <c:v>-21.662999999999997</c:v>
                </c:pt>
                <c:pt idx="22032">
                  <c:v>-21.660999999999994</c:v>
                </c:pt>
                <c:pt idx="22033">
                  <c:v>-21.658999999999992</c:v>
                </c:pt>
                <c:pt idx="22034">
                  <c:v>-21.656999999999996</c:v>
                </c:pt>
                <c:pt idx="22035">
                  <c:v>-21.654999999999994</c:v>
                </c:pt>
                <c:pt idx="22036">
                  <c:v>-21.652999999999992</c:v>
                </c:pt>
                <c:pt idx="22037">
                  <c:v>-21.650999999999996</c:v>
                </c:pt>
                <c:pt idx="22038">
                  <c:v>-21.648999999999994</c:v>
                </c:pt>
                <c:pt idx="22039">
                  <c:v>-21.646999999999991</c:v>
                </c:pt>
                <c:pt idx="22040">
                  <c:v>-21.644999999999996</c:v>
                </c:pt>
                <c:pt idx="22041">
                  <c:v>-21.642999999999994</c:v>
                </c:pt>
                <c:pt idx="22042">
                  <c:v>-21.640999999999991</c:v>
                </c:pt>
                <c:pt idx="22043">
                  <c:v>-21.638999999999996</c:v>
                </c:pt>
                <c:pt idx="22044">
                  <c:v>-21.636999999999993</c:v>
                </c:pt>
                <c:pt idx="22045">
                  <c:v>-21.634999999999991</c:v>
                </c:pt>
                <c:pt idx="22046">
                  <c:v>-21.632999999999996</c:v>
                </c:pt>
                <c:pt idx="22047">
                  <c:v>-21.630999999999993</c:v>
                </c:pt>
                <c:pt idx="22048">
                  <c:v>-21.628999999999998</c:v>
                </c:pt>
                <c:pt idx="22049">
                  <c:v>-21.626999999999995</c:v>
                </c:pt>
                <c:pt idx="22050">
                  <c:v>-21.624999999999993</c:v>
                </c:pt>
                <c:pt idx="22051">
                  <c:v>-21.622999999999998</c:v>
                </c:pt>
                <c:pt idx="22052">
                  <c:v>-21.620999999999995</c:v>
                </c:pt>
                <c:pt idx="22053">
                  <c:v>-21.618999999999993</c:v>
                </c:pt>
                <c:pt idx="22054">
                  <c:v>-21.616999999999997</c:v>
                </c:pt>
                <c:pt idx="22055">
                  <c:v>-21.614999999999995</c:v>
                </c:pt>
                <c:pt idx="22056">
                  <c:v>-21.612999999999992</c:v>
                </c:pt>
                <c:pt idx="22057">
                  <c:v>-21.610999999999997</c:v>
                </c:pt>
                <c:pt idx="22058">
                  <c:v>-21.608999999999995</c:v>
                </c:pt>
                <c:pt idx="22059">
                  <c:v>-21.606999999999992</c:v>
                </c:pt>
                <c:pt idx="22060">
                  <c:v>-21.604999999999997</c:v>
                </c:pt>
                <c:pt idx="22061">
                  <c:v>-21.602999999999994</c:v>
                </c:pt>
                <c:pt idx="22062">
                  <c:v>-21.600999999999992</c:v>
                </c:pt>
                <c:pt idx="22063">
                  <c:v>-21.598999999999997</c:v>
                </c:pt>
                <c:pt idx="22064">
                  <c:v>-21.596999999999994</c:v>
                </c:pt>
                <c:pt idx="22065">
                  <c:v>-21.594999999999992</c:v>
                </c:pt>
                <c:pt idx="22066">
                  <c:v>-21.592999999999996</c:v>
                </c:pt>
                <c:pt idx="22067">
                  <c:v>-21.590999999999994</c:v>
                </c:pt>
                <c:pt idx="22068">
                  <c:v>-21.588999999999992</c:v>
                </c:pt>
                <c:pt idx="22069">
                  <c:v>-21.586999999999996</c:v>
                </c:pt>
                <c:pt idx="22070">
                  <c:v>-21.584999999999994</c:v>
                </c:pt>
                <c:pt idx="22071">
                  <c:v>-21.582999999999991</c:v>
                </c:pt>
                <c:pt idx="22072">
                  <c:v>-21.580999999999996</c:v>
                </c:pt>
                <c:pt idx="22073">
                  <c:v>-21.578999999999994</c:v>
                </c:pt>
                <c:pt idx="22074">
                  <c:v>-21.576999999999991</c:v>
                </c:pt>
                <c:pt idx="22075">
                  <c:v>-21.574999999999996</c:v>
                </c:pt>
                <c:pt idx="22076">
                  <c:v>-21.572999999999993</c:v>
                </c:pt>
                <c:pt idx="22077">
                  <c:v>-21.570999999999991</c:v>
                </c:pt>
                <c:pt idx="22078">
                  <c:v>-21.568999999999996</c:v>
                </c:pt>
                <c:pt idx="22079">
                  <c:v>-21.566999999999993</c:v>
                </c:pt>
                <c:pt idx="22080">
                  <c:v>-21.564999999999998</c:v>
                </c:pt>
                <c:pt idx="22081">
                  <c:v>-21.562999999999995</c:v>
                </c:pt>
                <c:pt idx="22082">
                  <c:v>-21.560999999999993</c:v>
                </c:pt>
                <c:pt idx="22083">
                  <c:v>-21.558999999999997</c:v>
                </c:pt>
                <c:pt idx="22084">
                  <c:v>-21.556999999999995</c:v>
                </c:pt>
                <c:pt idx="22085">
                  <c:v>-21.554999999999993</c:v>
                </c:pt>
                <c:pt idx="22086">
                  <c:v>-21.552999999999997</c:v>
                </c:pt>
                <c:pt idx="22087">
                  <c:v>-21.550999999999995</c:v>
                </c:pt>
                <c:pt idx="22088">
                  <c:v>-21.548999999999992</c:v>
                </c:pt>
                <c:pt idx="22089">
                  <c:v>-21.546999999999997</c:v>
                </c:pt>
                <c:pt idx="22090">
                  <c:v>-21.544999999999995</c:v>
                </c:pt>
                <c:pt idx="22091">
                  <c:v>-21.542999999999992</c:v>
                </c:pt>
                <c:pt idx="22092">
                  <c:v>-21.540999999999997</c:v>
                </c:pt>
                <c:pt idx="22093">
                  <c:v>-21.538999999999994</c:v>
                </c:pt>
                <c:pt idx="22094">
                  <c:v>-21.536999999999992</c:v>
                </c:pt>
                <c:pt idx="22095">
                  <c:v>-21.534999999999997</c:v>
                </c:pt>
                <c:pt idx="22096">
                  <c:v>-21.532999999999994</c:v>
                </c:pt>
                <c:pt idx="22097">
                  <c:v>-21.530999999999992</c:v>
                </c:pt>
                <c:pt idx="22098">
                  <c:v>-21.528999999999996</c:v>
                </c:pt>
                <c:pt idx="22099">
                  <c:v>-21.526999999999994</c:v>
                </c:pt>
                <c:pt idx="22100">
                  <c:v>-21.524999999999991</c:v>
                </c:pt>
                <c:pt idx="22101">
                  <c:v>-21.522999999999996</c:v>
                </c:pt>
                <c:pt idx="22102">
                  <c:v>-21.520999999999994</c:v>
                </c:pt>
                <c:pt idx="22103">
                  <c:v>-21.518999999999991</c:v>
                </c:pt>
                <c:pt idx="22104">
                  <c:v>-21.516999999999996</c:v>
                </c:pt>
                <c:pt idx="22105">
                  <c:v>-21.514999999999993</c:v>
                </c:pt>
                <c:pt idx="22106">
                  <c:v>-21.512999999999991</c:v>
                </c:pt>
                <c:pt idx="22107">
                  <c:v>-21.510999999999996</c:v>
                </c:pt>
                <c:pt idx="22108">
                  <c:v>-21.508999999999993</c:v>
                </c:pt>
                <c:pt idx="22109">
                  <c:v>-21.506999999999991</c:v>
                </c:pt>
                <c:pt idx="22110">
                  <c:v>-21.504999999999995</c:v>
                </c:pt>
                <c:pt idx="22111">
                  <c:v>-21.502999999999993</c:v>
                </c:pt>
                <c:pt idx="22112">
                  <c:v>-21.500999999999998</c:v>
                </c:pt>
                <c:pt idx="22113">
                  <c:v>-21.498999999999995</c:v>
                </c:pt>
                <c:pt idx="22114">
                  <c:v>-21.496999999999993</c:v>
                </c:pt>
                <c:pt idx="22115">
                  <c:v>-21.494999999999997</c:v>
                </c:pt>
                <c:pt idx="22116">
                  <c:v>-21.492999999999995</c:v>
                </c:pt>
                <c:pt idx="22117">
                  <c:v>-21.490999999999993</c:v>
                </c:pt>
                <c:pt idx="22118">
                  <c:v>-21.488999999999997</c:v>
                </c:pt>
                <c:pt idx="22119">
                  <c:v>-21.486999999999995</c:v>
                </c:pt>
                <c:pt idx="22120">
                  <c:v>-21.484999999999992</c:v>
                </c:pt>
                <c:pt idx="22121">
                  <c:v>-21.482999999999997</c:v>
                </c:pt>
                <c:pt idx="22122">
                  <c:v>-21.480999999999995</c:v>
                </c:pt>
                <c:pt idx="22123">
                  <c:v>-21.478999999999992</c:v>
                </c:pt>
                <c:pt idx="22124">
                  <c:v>-21.476999999999997</c:v>
                </c:pt>
                <c:pt idx="22125">
                  <c:v>-21.474999999999994</c:v>
                </c:pt>
                <c:pt idx="22126">
                  <c:v>-21.472999999999992</c:v>
                </c:pt>
                <c:pt idx="22127">
                  <c:v>-21.470999999999997</c:v>
                </c:pt>
                <c:pt idx="22128">
                  <c:v>-21.468999999999994</c:v>
                </c:pt>
                <c:pt idx="22129">
                  <c:v>-21.466999999999992</c:v>
                </c:pt>
                <c:pt idx="22130">
                  <c:v>-21.464999999999996</c:v>
                </c:pt>
                <c:pt idx="22131">
                  <c:v>-21.462999999999994</c:v>
                </c:pt>
                <c:pt idx="22132">
                  <c:v>-21.460999999999991</c:v>
                </c:pt>
                <c:pt idx="22133">
                  <c:v>-21.458999999999996</c:v>
                </c:pt>
                <c:pt idx="22134">
                  <c:v>-21.456999999999994</c:v>
                </c:pt>
                <c:pt idx="22135">
                  <c:v>-21.454999999999991</c:v>
                </c:pt>
                <c:pt idx="22136">
                  <c:v>-21.452999999999996</c:v>
                </c:pt>
                <c:pt idx="22137">
                  <c:v>-21.450999999999993</c:v>
                </c:pt>
                <c:pt idx="22138">
                  <c:v>-21.448999999999991</c:v>
                </c:pt>
                <c:pt idx="22139">
                  <c:v>-21.446999999999996</c:v>
                </c:pt>
                <c:pt idx="22140">
                  <c:v>-21.444999999999993</c:v>
                </c:pt>
                <c:pt idx="22141">
                  <c:v>-21.442999999999998</c:v>
                </c:pt>
                <c:pt idx="22142">
                  <c:v>-21.440999999999995</c:v>
                </c:pt>
                <c:pt idx="22143">
                  <c:v>-21.438999999999993</c:v>
                </c:pt>
                <c:pt idx="22144">
                  <c:v>-21.436999999999998</c:v>
                </c:pt>
                <c:pt idx="22145">
                  <c:v>-21.434999999999995</c:v>
                </c:pt>
                <c:pt idx="22146">
                  <c:v>-21.432999999999993</c:v>
                </c:pt>
                <c:pt idx="22147">
                  <c:v>-21.430999999999997</c:v>
                </c:pt>
                <c:pt idx="22148">
                  <c:v>-21.428999999999995</c:v>
                </c:pt>
                <c:pt idx="22149">
                  <c:v>-21.426999999999992</c:v>
                </c:pt>
                <c:pt idx="22150">
                  <c:v>-21.424999999999997</c:v>
                </c:pt>
                <c:pt idx="22151">
                  <c:v>-21.422999999999995</c:v>
                </c:pt>
                <c:pt idx="22152">
                  <c:v>-21.420999999999992</c:v>
                </c:pt>
                <c:pt idx="22153">
                  <c:v>-21.418999999999997</c:v>
                </c:pt>
                <c:pt idx="22154">
                  <c:v>-21.416999999999994</c:v>
                </c:pt>
                <c:pt idx="22155">
                  <c:v>-21.414999999999992</c:v>
                </c:pt>
                <c:pt idx="22156">
                  <c:v>-21.412999999999997</c:v>
                </c:pt>
                <c:pt idx="22157">
                  <c:v>-21.410999999999994</c:v>
                </c:pt>
                <c:pt idx="22158">
                  <c:v>-21.408999999999992</c:v>
                </c:pt>
                <c:pt idx="22159">
                  <c:v>-21.406999999999996</c:v>
                </c:pt>
                <c:pt idx="22160">
                  <c:v>-21.404999999999994</c:v>
                </c:pt>
                <c:pt idx="22161">
                  <c:v>-21.402999999999992</c:v>
                </c:pt>
                <c:pt idx="22162">
                  <c:v>-21.400999999999996</c:v>
                </c:pt>
                <c:pt idx="22163">
                  <c:v>-21.398999999999994</c:v>
                </c:pt>
                <c:pt idx="22164">
                  <c:v>-21.396999999999991</c:v>
                </c:pt>
                <c:pt idx="22165">
                  <c:v>-21.394999999999996</c:v>
                </c:pt>
                <c:pt idx="22166">
                  <c:v>-21.392999999999994</c:v>
                </c:pt>
                <c:pt idx="22167">
                  <c:v>-21.390999999999991</c:v>
                </c:pt>
                <c:pt idx="22168">
                  <c:v>-21.388999999999996</c:v>
                </c:pt>
                <c:pt idx="22169">
                  <c:v>-21.386999999999993</c:v>
                </c:pt>
                <c:pt idx="22170">
                  <c:v>-21.384999999999991</c:v>
                </c:pt>
                <c:pt idx="22171">
                  <c:v>-21.382999999999996</c:v>
                </c:pt>
                <c:pt idx="22172">
                  <c:v>-21.380999999999993</c:v>
                </c:pt>
                <c:pt idx="22173">
                  <c:v>-21.378999999999998</c:v>
                </c:pt>
                <c:pt idx="22174">
                  <c:v>-21.376999999999995</c:v>
                </c:pt>
                <c:pt idx="22175">
                  <c:v>-21.374999999999993</c:v>
                </c:pt>
                <c:pt idx="22176">
                  <c:v>-21.372999999999998</c:v>
                </c:pt>
                <c:pt idx="22177">
                  <c:v>-21.370999999999995</c:v>
                </c:pt>
                <c:pt idx="22178">
                  <c:v>-21.368999999999993</c:v>
                </c:pt>
                <c:pt idx="22179">
                  <c:v>-21.366999999999997</c:v>
                </c:pt>
                <c:pt idx="22180">
                  <c:v>-21.364999999999995</c:v>
                </c:pt>
                <c:pt idx="22181">
                  <c:v>-21.362999999999992</c:v>
                </c:pt>
                <c:pt idx="22182">
                  <c:v>-21.360999999999997</c:v>
                </c:pt>
                <c:pt idx="22183">
                  <c:v>-21.358999999999995</c:v>
                </c:pt>
                <c:pt idx="22184">
                  <c:v>-21.356999999999992</c:v>
                </c:pt>
                <c:pt idx="22185">
                  <c:v>-21.354999999999997</c:v>
                </c:pt>
                <c:pt idx="22186">
                  <c:v>-21.352999999999994</c:v>
                </c:pt>
                <c:pt idx="22187">
                  <c:v>-21.350999999999992</c:v>
                </c:pt>
                <c:pt idx="22188">
                  <c:v>-21.348999999999997</c:v>
                </c:pt>
                <c:pt idx="22189">
                  <c:v>-21.346999999999994</c:v>
                </c:pt>
                <c:pt idx="22190">
                  <c:v>-21.344999999999992</c:v>
                </c:pt>
                <c:pt idx="22191">
                  <c:v>-21.342999999999996</c:v>
                </c:pt>
                <c:pt idx="22192">
                  <c:v>-21.340999999999994</c:v>
                </c:pt>
                <c:pt idx="22193">
                  <c:v>-21.338999999999992</c:v>
                </c:pt>
                <c:pt idx="22194">
                  <c:v>-21.336999999999996</c:v>
                </c:pt>
                <c:pt idx="22195">
                  <c:v>-21.334999999999994</c:v>
                </c:pt>
                <c:pt idx="22196">
                  <c:v>-21.332999999999991</c:v>
                </c:pt>
                <c:pt idx="22197">
                  <c:v>-21.330999999999996</c:v>
                </c:pt>
                <c:pt idx="22198">
                  <c:v>-21.328999999999994</c:v>
                </c:pt>
                <c:pt idx="22199">
                  <c:v>-21.326999999999991</c:v>
                </c:pt>
                <c:pt idx="22200">
                  <c:v>-21.324999999999996</c:v>
                </c:pt>
                <c:pt idx="22201">
                  <c:v>-21.322999999999993</c:v>
                </c:pt>
                <c:pt idx="22202">
                  <c:v>-21.320999999999991</c:v>
                </c:pt>
                <c:pt idx="22203">
                  <c:v>-21.318999999999996</c:v>
                </c:pt>
                <c:pt idx="22204">
                  <c:v>-21.316999999999993</c:v>
                </c:pt>
                <c:pt idx="22205">
                  <c:v>-21.314999999999998</c:v>
                </c:pt>
                <c:pt idx="22206">
                  <c:v>-21.312999999999995</c:v>
                </c:pt>
                <c:pt idx="22207">
                  <c:v>-21.310999999999993</c:v>
                </c:pt>
                <c:pt idx="22208">
                  <c:v>-21.308999999999997</c:v>
                </c:pt>
                <c:pt idx="22209">
                  <c:v>-21.306999999999995</c:v>
                </c:pt>
                <c:pt idx="22210">
                  <c:v>-21.304999999999993</c:v>
                </c:pt>
                <c:pt idx="22211">
                  <c:v>-21.302999999999997</c:v>
                </c:pt>
                <c:pt idx="22212">
                  <c:v>-21.300999999999995</c:v>
                </c:pt>
                <c:pt idx="22213">
                  <c:v>-21.298999999999992</c:v>
                </c:pt>
                <c:pt idx="22214">
                  <c:v>-21.296999999999997</c:v>
                </c:pt>
                <c:pt idx="22215">
                  <c:v>-21.294999999999995</c:v>
                </c:pt>
                <c:pt idx="22216">
                  <c:v>-21.292999999999992</c:v>
                </c:pt>
                <c:pt idx="22217">
                  <c:v>-21.290999999999997</c:v>
                </c:pt>
                <c:pt idx="22218">
                  <c:v>-21.288999999999994</c:v>
                </c:pt>
                <c:pt idx="22219">
                  <c:v>-21.286999999999992</c:v>
                </c:pt>
                <c:pt idx="22220">
                  <c:v>-21.284999999999997</c:v>
                </c:pt>
                <c:pt idx="22221">
                  <c:v>-21.282999999999994</c:v>
                </c:pt>
                <c:pt idx="22222">
                  <c:v>-21.280999999999992</c:v>
                </c:pt>
                <c:pt idx="22223">
                  <c:v>-21.278999999999996</c:v>
                </c:pt>
                <c:pt idx="22224">
                  <c:v>-21.276999999999994</c:v>
                </c:pt>
                <c:pt idx="22225">
                  <c:v>-21.274999999999991</c:v>
                </c:pt>
                <c:pt idx="22226">
                  <c:v>-21.272999999999996</c:v>
                </c:pt>
                <c:pt idx="22227">
                  <c:v>-21.270999999999994</c:v>
                </c:pt>
                <c:pt idx="22228">
                  <c:v>-21.268999999999991</c:v>
                </c:pt>
                <c:pt idx="22229">
                  <c:v>-21.266999999999996</c:v>
                </c:pt>
                <c:pt idx="22230">
                  <c:v>-21.264999999999993</c:v>
                </c:pt>
                <c:pt idx="22231">
                  <c:v>-21.262999999999991</c:v>
                </c:pt>
                <c:pt idx="22232">
                  <c:v>-21.260999999999996</c:v>
                </c:pt>
                <c:pt idx="22233">
                  <c:v>-21.258999999999993</c:v>
                </c:pt>
                <c:pt idx="22234">
                  <c:v>-21.256999999999991</c:v>
                </c:pt>
                <c:pt idx="22235">
                  <c:v>-21.254999999999995</c:v>
                </c:pt>
                <c:pt idx="22236">
                  <c:v>-21.252999999999993</c:v>
                </c:pt>
                <c:pt idx="22237">
                  <c:v>-21.250999999999998</c:v>
                </c:pt>
                <c:pt idx="22238">
                  <c:v>-21.248999999999995</c:v>
                </c:pt>
                <c:pt idx="22239">
                  <c:v>-21.246999999999993</c:v>
                </c:pt>
                <c:pt idx="22240">
                  <c:v>-21.244999999999997</c:v>
                </c:pt>
                <c:pt idx="22241">
                  <c:v>-21.242999999999995</c:v>
                </c:pt>
                <c:pt idx="22242">
                  <c:v>-21.240999999999993</c:v>
                </c:pt>
                <c:pt idx="22243">
                  <c:v>-21.238999999999997</c:v>
                </c:pt>
                <c:pt idx="22244">
                  <c:v>-21.236999999999995</c:v>
                </c:pt>
                <c:pt idx="22245">
                  <c:v>-21.234999999999992</c:v>
                </c:pt>
                <c:pt idx="22246">
                  <c:v>-21.232999999999997</c:v>
                </c:pt>
                <c:pt idx="22247">
                  <c:v>-21.230999999999995</c:v>
                </c:pt>
                <c:pt idx="22248">
                  <c:v>-21.228999999999992</c:v>
                </c:pt>
                <c:pt idx="22249">
                  <c:v>-21.226999999999997</c:v>
                </c:pt>
                <c:pt idx="22250">
                  <c:v>-21.224999999999994</c:v>
                </c:pt>
                <c:pt idx="22251">
                  <c:v>-21.222999999999992</c:v>
                </c:pt>
                <c:pt idx="22252">
                  <c:v>-21.220999999999997</c:v>
                </c:pt>
                <c:pt idx="22253">
                  <c:v>-21.218999999999994</c:v>
                </c:pt>
                <c:pt idx="22254">
                  <c:v>-21.216999999999992</c:v>
                </c:pt>
                <c:pt idx="22255">
                  <c:v>-21.214999999999996</c:v>
                </c:pt>
                <c:pt idx="22256">
                  <c:v>-21.212999999999994</c:v>
                </c:pt>
                <c:pt idx="22257">
                  <c:v>-21.210999999999991</c:v>
                </c:pt>
                <c:pt idx="22258">
                  <c:v>-21.208999999999996</c:v>
                </c:pt>
                <c:pt idx="22259">
                  <c:v>-21.206999999999994</c:v>
                </c:pt>
                <c:pt idx="22260">
                  <c:v>-21.204999999999991</c:v>
                </c:pt>
                <c:pt idx="22261">
                  <c:v>-21.202999999999996</c:v>
                </c:pt>
                <c:pt idx="22262">
                  <c:v>-21.200999999999993</c:v>
                </c:pt>
                <c:pt idx="22263">
                  <c:v>-21.198999999999991</c:v>
                </c:pt>
                <c:pt idx="22264">
                  <c:v>-21.196999999999996</c:v>
                </c:pt>
                <c:pt idx="22265">
                  <c:v>-21.194999999999993</c:v>
                </c:pt>
                <c:pt idx="22266">
                  <c:v>-21.192999999999998</c:v>
                </c:pt>
                <c:pt idx="22267">
                  <c:v>-21.190999999999995</c:v>
                </c:pt>
                <c:pt idx="22268">
                  <c:v>-21.188999999999993</c:v>
                </c:pt>
                <c:pt idx="22269">
                  <c:v>-21.186999999999998</c:v>
                </c:pt>
                <c:pt idx="22270">
                  <c:v>-21.184999999999995</c:v>
                </c:pt>
                <c:pt idx="22271">
                  <c:v>-21.182999999999993</c:v>
                </c:pt>
                <c:pt idx="22272">
                  <c:v>-21.180999999999997</c:v>
                </c:pt>
                <c:pt idx="22273">
                  <c:v>-21.178999999999995</c:v>
                </c:pt>
                <c:pt idx="22274">
                  <c:v>-21.176999999999992</c:v>
                </c:pt>
                <c:pt idx="22275">
                  <c:v>-21.174999999999997</c:v>
                </c:pt>
                <c:pt idx="22276">
                  <c:v>-21.172999999999995</c:v>
                </c:pt>
                <c:pt idx="22277">
                  <c:v>-21.170999999999992</c:v>
                </c:pt>
                <c:pt idx="22278">
                  <c:v>-21.168999999999997</c:v>
                </c:pt>
                <c:pt idx="22279">
                  <c:v>-21.166999999999994</c:v>
                </c:pt>
                <c:pt idx="22280">
                  <c:v>-21.164999999999992</c:v>
                </c:pt>
                <c:pt idx="22281">
                  <c:v>-21.162999999999997</c:v>
                </c:pt>
                <c:pt idx="22282">
                  <c:v>-21.160999999999994</c:v>
                </c:pt>
                <c:pt idx="22283">
                  <c:v>-21.158999999999992</c:v>
                </c:pt>
                <c:pt idx="22284">
                  <c:v>-21.156999999999996</c:v>
                </c:pt>
                <c:pt idx="22285">
                  <c:v>-21.154999999999994</c:v>
                </c:pt>
                <c:pt idx="22286">
                  <c:v>-21.152999999999992</c:v>
                </c:pt>
                <c:pt idx="22287">
                  <c:v>-21.150999999999996</c:v>
                </c:pt>
                <c:pt idx="22288">
                  <c:v>-21.148999999999994</c:v>
                </c:pt>
                <c:pt idx="22289">
                  <c:v>-21.146999999999991</c:v>
                </c:pt>
                <c:pt idx="22290">
                  <c:v>-21.144999999999996</c:v>
                </c:pt>
                <c:pt idx="22291">
                  <c:v>-21.142999999999994</c:v>
                </c:pt>
                <c:pt idx="22292">
                  <c:v>-21.140999999999991</c:v>
                </c:pt>
                <c:pt idx="22293">
                  <c:v>-21.138999999999996</c:v>
                </c:pt>
                <c:pt idx="22294">
                  <c:v>-21.136999999999993</c:v>
                </c:pt>
                <c:pt idx="22295">
                  <c:v>-21.134999999999991</c:v>
                </c:pt>
                <c:pt idx="22296">
                  <c:v>-21.132999999999996</c:v>
                </c:pt>
                <c:pt idx="22297">
                  <c:v>-21.130999999999993</c:v>
                </c:pt>
                <c:pt idx="22298">
                  <c:v>-21.128999999999998</c:v>
                </c:pt>
                <c:pt idx="22299">
                  <c:v>-21.126999999999995</c:v>
                </c:pt>
                <c:pt idx="22300">
                  <c:v>-21.124999999999993</c:v>
                </c:pt>
                <c:pt idx="22301">
                  <c:v>-21.122999999999998</c:v>
                </c:pt>
                <c:pt idx="22302">
                  <c:v>-21.120999999999995</c:v>
                </c:pt>
                <c:pt idx="22303">
                  <c:v>-21.118999999999993</c:v>
                </c:pt>
                <c:pt idx="22304">
                  <c:v>-21.116999999999997</c:v>
                </c:pt>
                <c:pt idx="22305">
                  <c:v>-21.114999999999995</c:v>
                </c:pt>
                <c:pt idx="22306">
                  <c:v>-21.112999999999992</c:v>
                </c:pt>
                <c:pt idx="22307">
                  <c:v>-21.110999999999997</c:v>
                </c:pt>
                <c:pt idx="22308">
                  <c:v>-21.108999999999995</c:v>
                </c:pt>
                <c:pt idx="22309">
                  <c:v>-21.106999999999992</c:v>
                </c:pt>
                <c:pt idx="22310">
                  <c:v>-21.104999999999997</c:v>
                </c:pt>
                <c:pt idx="22311">
                  <c:v>-21.102999999999994</c:v>
                </c:pt>
                <c:pt idx="22312">
                  <c:v>-21.100999999999992</c:v>
                </c:pt>
                <c:pt idx="22313">
                  <c:v>-21.098999999999997</c:v>
                </c:pt>
                <c:pt idx="22314">
                  <c:v>-21.096999999999994</c:v>
                </c:pt>
                <c:pt idx="22315">
                  <c:v>-21.094999999999992</c:v>
                </c:pt>
                <c:pt idx="22316">
                  <c:v>-21.092999999999996</c:v>
                </c:pt>
                <c:pt idx="22317">
                  <c:v>-21.090999999999994</c:v>
                </c:pt>
                <c:pt idx="22318">
                  <c:v>-21.088999999999992</c:v>
                </c:pt>
                <c:pt idx="22319">
                  <c:v>-21.086999999999996</c:v>
                </c:pt>
                <c:pt idx="22320">
                  <c:v>-21.084999999999994</c:v>
                </c:pt>
                <c:pt idx="22321">
                  <c:v>-21.082999999999991</c:v>
                </c:pt>
                <c:pt idx="22322">
                  <c:v>-21.080999999999996</c:v>
                </c:pt>
                <c:pt idx="22323">
                  <c:v>-21.078999999999994</c:v>
                </c:pt>
                <c:pt idx="22324">
                  <c:v>-21.076999999999991</c:v>
                </c:pt>
                <c:pt idx="22325">
                  <c:v>-21.074999999999996</c:v>
                </c:pt>
                <c:pt idx="22326">
                  <c:v>-21.072999999999993</c:v>
                </c:pt>
                <c:pt idx="22327">
                  <c:v>-21.070999999999991</c:v>
                </c:pt>
                <c:pt idx="22328">
                  <c:v>-21.068999999999996</c:v>
                </c:pt>
                <c:pt idx="22329">
                  <c:v>-21.066999999999993</c:v>
                </c:pt>
                <c:pt idx="22330">
                  <c:v>-21.064999999999998</c:v>
                </c:pt>
                <c:pt idx="22331">
                  <c:v>-21.062999999999995</c:v>
                </c:pt>
                <c:pt idx="22332">
                  <c:v>-21.060999999999993</c:v>
                </c:pt>
                <c:pt idx="22333">
                  <c:v>-21.058999999999997</c:v>
                </c:pt>
                <c:pt idx="22334">
                  <c:v>-21.056999999999995</c:v>
                </c:pt>
                <c:pt idx="22335">
                  <c:v>-21.054999999999993</c:v>
                </c:pt>
                <c:pt idx="22336">
                  <c:v>-21.052999999999997</c:v>
                </c:pt>
                <c:pt idx="22337">
                  <c:v>-21.050999999999995</c:v>
                </c:pt>
                <c:pt idx="22338">
                  <c:v>-21.048999999999992</c:v>
                </c:pt>
                <c:pt idx="22339">
                  <c:v>-21.046999999999997</c:v>
                </c:pt>
                <c:pt idx="22340">
                  <c:v>-21.044999999999995</c:v>
                </c:pt>
                <c:pt idx="22341">
                  <c:v>-21.042999999999992</c:v>
                </c:pt>
                <c:pt idx="22342">
                  <c:v>-21.040999999999997</c:v>
                </c:pt>
                <c:pt idx="22343">
                  <c:v>-21.038999999999994</c:v>
                </c:pt>
                <c:pt idx="22344">
                  <c:v>-21.036999999999992</c:v>
                </c:pt>
                <c:pt idx="22345">
                  <c:v>-21.034999999999997</c:v>
                </c:pt>
                <c:pt idx="22346">
                  <c:v>-21.032999999999994</c:v>
                </c:pt>
                <c:pt idx="22347">
                  <c:v>-21.030999999999992</c:v>
                </c:pt>
                <c:pt idx="22348">
                  <c:v>-21.028999999999996</c:v>
                </c:pt>
                <c:pt idx="22349">
                  <c:v>-21.026999999999994</c:v>
                </c:pt>
                <c:pt idx="22350">
                  <c:v>-21.024999999999991</c:v>
                </c:pt>
                <c:pt idx="22351">
                  <c:v>-21.022999999999996</c:v>
                </c:pt>
                <c:pt idx="22352">
                  <c:v>-21.020999999999994</c:v>
                </c:pt>
                <c:pt idx="22353">
                  <c:v>-21.018999999999991</c:v>
                </c:pt>
                <c:pt idx="22354">
                  <c:v>-21.016999999999996</c:v>
                </c:pt>
                <c:pt idx="22355">
                  <c:v>-21.014999999999993</c:v>
                </c:pt>
                <c:pt idx="22356">
                  <c:v>-21.012999999999991</c:v>
                </c:pt>
                <c:pt idx="22357">
                  <c:v>-21.010999999999996</c:v>
                </c:pt>
                <c:pt idx="22358">
                  <c:v>-21.008999999999993</c:v>
                </c:pt>
                <c:pt idx="22359">
                  <c:v>-21.006999999999991</c:v>
                </c:pt>
                <c:pt idx="22360">
                  <c:v>-21.004999999999995</c:v>
                </c:pt>
                <c:pt idx="22361">
                  <c:v>-21.002999999999993</c:v>
                </c:pt>
                <c:pt idx="22362">
                  <c:v>-21.000999999999998</c:v>
                </c:pt>
                <c:pt idx="22363">
                  <c:v>-20.998999999999995</c:v>
                </c:pt>
                <c:pt idx="22364">
                  <c:v>-20.996999999999993</c:v>
                </c:pt>
                <c:pt idx="22365">
                  <c:v>-20.994999999999997</c:v>
                </c:pt>
                <c:pt idx="22366">
                  <c:v>-20.992999999999995</c:v>
                </c:pt>
                <c:pt idx="22367">
                  <c:v>-20.990999999999993</c:v>
                </c:pt>
                <c:pt idx="22368">
                  <c:v>-20.988999999999997</c:v>
                </c:pt>
                <c:pt idx="22369">
                  <c:v>-20.986999999999995</c:v>
                </c:pt>
                <c:pt idx="22370">
                  <c:v>-20.984999999999992</c:v>
                </c:pt>
                <c:pt idx="22371">
                  <c:v>-20.982999999999997</c:v>
                </c:pt>
                <c:pt idx="22372">
                  <c:v>-20.980999999999995</c:v>
                </c:pt>
                <c:pt idx="22373">
                  <c:v>-20.978999999999992</c:v>
                </c:pt>
                <c:pt idx="22374">
                  <c:v>-20.976999999999997</c:v>
                </c:pt>
                <c:pt idx="22375">
                  <c:v>-20.974999999999994</c:v>
                </c:pt>
                <c:pt idx="22376">
                  <c:v>-20.972999999999992</c:v>
                </c:pt>
                <c:pt idx="22377">
                  <c:v>-20.970999999999997</c:v>
                </c:pt>
                <c:pt idx="22378">
                  <c:v>-20.968999999999994</c:v>
                </c:pt>
                <c:pt idx="22379">
                  <c:v>-20.966999999999992</c:v>
                </c:pt>
                <c:pt idx="22380">
                  <c:v>-20.964999999999996</c:v>
                </c:pt>
                <c:pt idx="22381">
                  <c:v>-20.962999999999994</c:v>
                </c:pt>
                <c:pt idx="22382">
                  <c:v>-20.960999999999991</c:v>
                </c:pt>
                <c:pt idx="22383">
                  <c:v>-20.958999999999996</c:v>
                </c:pt>
                <c:pt idx="22384">
                  <c:v>-20.956999999999994</c:v>
                </c:pt>
                <c:pt idx="22385">
                  <c:v>-20.954999999999991</c:v>
                </c:pt>
                <c:pt idx="22386">
                  <c:v>-20.952999999999996</c:v>
                </c:pt>
                <c:pt idx="22387">
                  <c:v>-20.950999999999993</c:v>
                </c:pt>
                <c:pt idx="22388">
                  <c:v>-20.948999999999991</c:v>
                </c:pt>
                <c:pt idx="22389">
                  <c:v>-20.946999999999996</c:v>
                </c:pt>
                <c:pt idx="22390">
                  <c:v>-20.944999999999993</c:v>
                </c:pt>
                <c:pt idx="22391">
                  <c:v>-20.942999999999998</c:v>
                </c:pt>
                <c:pt idx="22392">
                  <c:v>-20.940999999999995</c:v>
                </c:pt>
                <c:pt idx="22393">
                  <c:v>-20.938999999999993</c:v>
                </c:pt>
                <c:pt idx="22394">
                  <c:v>-20.936999999999998</c:v>
                </c:pt>
                <c:pt idx="22395">
                  <c:v>-20.934999999999995</c:v>
                </c:pt>
                <c:pt idx="22396">
                  <c:v>-20.932999999999993</c:v>
                </c:pt>
                <c:pt idx="22397">
                  <c:v>-20.930999999999997</c:v>
                </c:pt>
                <c:pt idx="22398">
                  <c:v>-20.928999999999995</c:v>
                </c:pt>
                <c:pt idx="22399">
                  <c:v>-20.926999999999992</c:v>
                </c:pt>
                <c:pt idx="22400">
                  <c:v>-20.924999999999997</c:v>
                </c:pt>
                <c:pt idx="22401">
                  <c:v>-20.922999999999995</c:v>
                </c:pt>
                <c:pt idx="22402">
                  <c:v>-20.920999999999992</c:v>
                </c:pt>
                <c:pt idx="22403">
                  <c:v>-20.918999999999997</c:v>
                </c:pt>
                <c:pt idx="22404">
                  <c:v>-20.916999999999994</c:v>
                </c:pt>
                <c:pt idx="22405">
                  <c:v>-20.914999999999992</c:v>
                </c:pt>
                <c:pt idx="22406">
                  <c:v>-20.912999999999997</c:v>
                </c:pt>
                <c:pt idx="22407">
                  <c:v>-20.910999999999994</c:v>
                </c:pt>
                <c:pt idx="22408">
                  <c:v>-20.908999999999992</c:v>
                </c:pt>
                <c:pt idx="22409">
                  <c:v>-20.906999999999996</c:v>
                </c:pt>
                <c:pt idx="22410">
                  <c:v>-20.904999999999994</c:v>
                </c:pt>
                <c:pt idx="22411">
                  <c:v>-20.902999999999992</c:v>
                </c:pt>
                <c:pt idx="22412">
                  <c:v>-20.900999999999996</c:v>
                </c:pt>
                <c:pt idx="22413">
                  <c:v>-20.898999999999994</c:v>
                </c:pt>
                <c:pt idx="22414">
                  <c:v>-20.896999999999991</c:v>
                </c:pt>
                <c:pt idx="22415">
                  <c:v>-20.894999999999996</c:v>
                </c:pt>
                <c:pt idx="22416">
                  <c:v>-20.892999999999994</c:v>
                </c:pt>
                <c:pt idx="22417">
                  <c:v>-20.890999999999991</c:v>
                </c:pt>
                <c:pt idx="22418">
                  <c:v>-20.888999999999996</c:v>
                </c:pt>
                <c:pt idx="22419">
                  <c:v>-20.886999999999993</c:v>
                </c:pt>
                <c:pt idx="22420">
                  <c:v>-20.884999999999991</c:v>
                </c:pt>
                <c:pt idx="22421">
                  <c:v>-20.882999999999996</c:v>
                </c:pt>
                <c:pt idx="22422">
                  <c:v>-20.880999999999993</c:v>
                </c:pt>
                <c:pt idx="22423">
                  <c:v>-20.878999999999998</c:v>
                </c:pt>
                <c:pt idx="22424">
                  <c:v>-20.876999999999995</c:v>
                </c:pt>
                <c:pt idx="22425">
                  <c:v>-20.874999999999993</c:v>
                </c:pt>
                <c:pt idx="22426">
                  <c:v>-20.872999999999998</c:v>
                </c:pt>
                <c:pt idx="22427">
                  <c:v>-20.870999999999995</c:v>
                </c:pt>
                <c:pt idx="22428">
                  <c:v>-20.868999999999993</c:v>
                </c:pt>
                <c:pt idx="22429">
                  <c:v>-20.866999999999997</c:v>
                </c:pt>
                <c:pt idx="22430">
                  <c:v>-20.864999999999995</c:v>
                </c:pt>
                <c:pt idx="22431">
                  <c:v>-20.862999999999992</c:v>
                </c:pt>
                <c:pt idx="22432">
                  <c:v>-20.860999999999997</c:v>
                </c:pt>
                <c:pt idx="22433">
                  <c:v>-20.858999999999995</c:v>
                </c:pt>
                <c:pt idx="22434">
                  <c:v>-20.856999999999992</c:v>
                </c:pt>
                <c:pt idx="22435">
                  <c:v>-20.854999999999997</c:v>
                </c:pt>
                <c:pt idx="22436">
                  <c:v>-20.852999999999994</c:v>
                </c:pt>
                <c:pt idx="22437">
                  <c:v>-20.850999999999992</c:v>
                </c:pt>
                <c:pt idx="22438">
                  <c:v>-20.848999999999997</c:v>
                </c:pt>
                <c:pt idx="22439">
                  <c:v>-20.846999999999994</c:v>
                </c:pt>
                <c:pt idx="22440">
                  <c:v>-20.844999999999992</c:v>
                </c:pt>
                <c:pt idx="22441">
                  <c:v>-20.842999999999996</c:v>
                </c:pt>
                <c:pt idx="22442">
                  <c:v>-20.840999999999994</c:v>
                </c:pt>
                <c:pt idx="22443">
                  <c:v>-20.838999999999992</c:v>
                </c:pt>
                <c:pt idx="22444">
                  <c:v>-20.836999999999996</c:v>
                </c:pt>
                <c:pt idx="22445">
                  <c:v>-20.834999999999994</c:v>
                </c:pt>
                <c:pt idx="22446">
                  <c:v>-20.832999999999991</c:v>
                </c:pt>
                <c:pt idx="22447">
                  <c:v>-20.830999999999996</c:v>
                </c:pt>
                <c:pt idx="22448">
                  <c:v>-20.828999999999994</c:v>
                </c:pt>
                <c:pt idx="22449">
                  <c:v>-20.826999999999991</c:v>
                </c:pt>
                <c:pt idx="22450">
                  <c:v>-20.824999999999996</c:v>
                </c:pt>
                <c:pt idx="22451">
                  <c:v>-20.822999999999993</c:v>
                </c:pt>
                <c:pt idx="22452">
                  <c:v>-20.820999999999991</c:v>
                </c:pt>
                <c:pt idx="22453">
                  <c:v>-20.818999999999996</c:v>
                </c:pt>
                <c:pt idx="22454">
                  <c:v>-20.816999999999993</c:v>
                </c:pt>
                <c:pt idx="22455">
                  <c:v>-20.814999999999998</c:v>
                </c:pt>
                <c:pt idx="22456">
                  <c:v>-20.812999999999995</c:v>
                </c:pt>
                <c:pt idx="22457">
                  <c:v>-20.810999999999993</c:v>
                </c:pt>
                <c:pt idx="22458">
                  <c:v>-20.808999999999997</c:v>
                </c:pt>
                <c:pt idx="22459">
                  <c:v>-20.806999999999995</c:v>
                </c:pt>
                <c:pt idx="22460">
                  <c:v>-20.804999999999993</c:v>
                </c:pt>
                <c:pt idx="22461">
                  <c:v>-20.802999999999997</c:v>
                </c:pt>
                <c:pt idx="22462">
                  <c:v>-20.800999999999995</c:v>
                </c:pt>
                <c:pt idx="22463">
                  <c:v>-20.798999999999992</c:v>
                </c:pt>
                <c:pt idx="22464">
                  <c:v>-20.796999999999997</c:v>
                </c:pt>
                <c:pt idx="22465">
                  <c:v>-20.794999999999995</c:v>
                </c:pt>
                <c:pt idx="22466">
                  <c:v>-20.792999999999992</c:v>
                </c:pt>
                <c:pt idx="22467">
                  <c:v>-20.790999999999997</c:v>
                </c:pt>
                <c:pt idx="22468">
                  <c:v>-20.788999999999994</c:v>
                </c:pt>
                <c:pt idx="22469">
                  <c:v>-20.786999999999992</c:v>
                </c:pt>
                <c:pt idx="22470">
                  <c:v>-20.784999999999997</c:v>
                </c:pt>
                <c:pt idx="22471">
                  <c:v>-20.782999999999994</c:v>
                </c:pt>
                <c:pt idx="22472">
                  <c:v>-20.780999999999992</c:v>
                </c:pt>
                <c:pt idx="22473">
                  <c:v>-20.778999999999996</c:v>
                </c:pt>
                <c:pt idx="22474">
                  <c:v>-20.776999999999994</c:v>
                </c:pt>
                <c:pt idx="22475">
                  <c:v>-20.774999999999991</c:v>
                </c:pt>
                <c:pt idx="22476">
                  <c:v>-20.772999999999996</c:v>
                </c:pt>
                <c:pt idx="22477">
                  <c:v>-20.770999999999994</c:v>
                </c:pt>
                <c:pt idx="22478">
                  <c:v>-20.768999999999991</c:v>
                </c:pt>
                <c:pt idx="22479">
                  <c:v>-20.766999999999996</c:v>
                </c:pt>
                <c:pt idx="22480">
                  <c:v>-20.764999999999993</c:v>
                </c:pt>
                <c:pt idx="22481">
                  <c:v>-20.762999999999991</c:v>
                </c:pt>
                <c:pt idx="22482">
                  <c:v>-20.760999999999996</c:v>
                </c:pt>
                <c:pt idx="22483">
                  <c:v>-20.758999999999993</c:v>
                </c:pt>
                <c:pt idx="22484">
                  <c:v>-20.756999999999991</c:v>
                </c:pt>
                <c:pt idx="22485">
                  <c:v>-20.754999999999995</c:v>
                </c:pt>
                <c:pt idx="22486">
                  <c:v>-20.752999999999993</c:v>
                </c:pt>
                <c:pt idx="22487">
                  <c:v>-20.750999999999998</c:v>
                </c:pt>
                <c:pt idx="22488">
                  <c:v>-20.748999999999995</c:v>
                </c:pt>
                <c:pt idx="22489">
                  <c:v>-20.746999999999993</c:v>
                </c:pt>
                <c:pt idx="22490">
                  <c:v>-20.744999999999997</c:v>
                </c:pt>
                <c:pt idx="22491">
                  <c:v>-20.742999999999995</c:v>
                </c:pt>
                <c:pt idx="22492">
                  <c:v>-20.740999999999993</c:v>
                </c:pt>
                <c:pt idx="22493">
                  <c:v>-20.738999999999997</c:v>
                </c:pt>
                <c:pt idx="22494">
                  <c:v>-20.736999999999995</c:v>
                </c:pt>
                <c:pt idx="22495">
                  <c:v>-20.734999999999992</c:v>
                </c:pt>
                <c:pt idx="22496">
                  <c:v>-20.732999999999997</c:v>
                </c:pt>
                <c:pt idx="22497">
                  <c:v>-20.730999999999995</c:v>
                </c:pt>
                <c:pt idx="22498">
                  <c:v>-20.728999999999992</c:v>
                </c:pt>
                <c:pt idx="22499">
                  <c:v>-20.726999999999997</c:v>
                </c:pt>
                <c:pt idx="22500">
                  <c:v>-20.724999999999994</c:v>
                </c:pt>
                <c:pt idx="22501">
                  <c:v>-20.722999999999992</c:v>
                </c:pt>
                <c:pt idx="22502">
                  <c:v>-20.720999999999997</c:v>
                </c:pt>
                <c:pt idx="22503">
                  <c:v>-20.718999999999994</c:v>
                </c:pt>
                <c:pt idx="22504">
                  <c:v>-20.716999999999992</c:v>
                </c:pt>
                <c:pt idx="22505">
                  <c:v>-20.714999999999996</c:v>
                </c:pt>
                <c:pt idx="22506">
                  <c:v>-20.712999999999994</c:v>
                </c:pt>
                <c:pt idx="22507">
                  <c:v>-20.710999999999991</c:v>
                </c:pt>
                <c:pt idx="22508">
                  <c:v>-20.708999999999996</c:v>
                </c:pt>
                <c:pt idx="22509">
                  <c:v>-20.706999999999994</c:v>
                </c:pt>
                <c:pt idx="22510">
                  <c:v>-20.704999999999991</c:v>
                </c:pt>
                <c:pt idx="22511">
                  <c:v>-20.702999999999996</c:v>
                </c:pt>
                <c:pt idx="22512">
                  <c:v>-20.700999999999993</c:v>
                </c:pt>
                <c:pt idx="22513">
                  <c:v>-20.698999999999991</c:v>
                </c:pt>
                <c:pt idx="22514">
                  <c:v>-20.696999999999996</c:v>
                </c:pt>
                <c:pt idx="22515">
                  <c:v>-20.694999999999993</c:v>
                </c:pt>
                <c:pt idx="22516">
                  <c:v>-20.692999999999998</c:v>
                </c:pt>
                <c:pt idx="22517">
                  <c:v>-20.690999999999995</c:v>
                </c:pt>
                <c:pt idx="22518">
                  <c:v>-20.688999999999993</c:v>
                </c:pt>
                <c:pt idx="22519">
                  <c:v>-20.686999999999998</c:v>
                </c:pt>
                <c:pt idx="22520">
                  <c:v>-20.684999999999995</c:v>
                </c:pt>
                <c:pt idx="22521">
                  <c:v>-20.682999999999993</c:v>
                </c:pt>
                <c:pt idx="22522">
                  <c:v>-20.680999999999997</c:v>
                </c:pt>
                <c:pt idx="22523">
                  <c:v>-20.678999999999995</c:v>
                </c:pt>
                <c:pt idx="22524">
                  <c:v>-20.676999999999992</c:v>
                </c:pt>
                <c:pt idx="22525">
                  <c:v>-20.674999999999997</c:v>
                </c:pt>
                <c:pt idx="22526">
                  <c:v>-20.672999999999995</c:v>
                </c:pt>
                <c:pt idx="22527">
                  <c:v>-20.670999999999992</c:v>
                </c:pt>
                <c:pt idx="22528">
                  <c:v>-20.668999999999997</c:v>
                </c:pt>
                <c:pt idx="22529">
                  <c:v>-20.666999999999994</c:v>
                </c:pt>
                <c:pt idx="22530">
                  <c:v>-20.664999999999992</c:v>
                </c:pt>
                <c:pt idx="22531">
                  <c:v>-20.662999999999997</c:v>
                </c:pt>
                <c:pt idx="22532">
                  <c:v>-20.660999999999994</c:v>
                </c:pt>
                <c:pt idx="22533">
                  <c:v>-20.658999999999992</c:v>
                </c:pt>
                <c:pt idx="22534">
                  <c:v>-20.656999999999996</c:v>
                </c:pt>
                <c:pt idx="22535">
                  <c:v>-20.654999999999994</c:v>
                </c:pt>
                <c:pt idx="22536">
                  <c:v>-20.652999999999992</c:v>
                </c:pt>
                <c:pt idx="22537">
                  <c:v>-20.650999999999996</c:v>
                </c:pt>
                <c:pt idx="22538">
                  <c:v>-20.648999999999994</c:v>
                </c:pt>
                <c:pt idx="22539">
                  <c:v>-20.646999999999991</c:v>
                </c:pt>
                <c:pt idx="22540">
                  <c:v>-20.644999999999996</c:v>
                </c:pt>
                <c:pt idx="22541">
                  <c:v>-20.642999999999994</c:v>
                </c:pt>
                <c:pt idx="22542">
                  <c:v>-20.640999999999991</c:v>
                </c:pt>
                <c:pt idx="22543">
                  <c:v>-20.638999999999996</c:v>
                </c:pt>
                <c:pt idx="22544">
                  <c:v>-20.636999999999993</c:v>
                </c:pt>
                <c:pt idx="22545">
                  <c:v>-20.634999999999991</c:v>
                </c:pt>
                <c:pt idx="22546">
                  <c:v>-20.632999999999996</c:v>
                </c:pt>
                <c:pt idx="22547">
                  <c:v>-20.630999999999993</c:v>
                </c:pt>
                <c:pt idx="22548">
                  <c:v>-20.628999999999998</c:v>
                </c:pt>
                <c:pt idx="22549">
                  <c:v>-20.626999999999995</c:v>
                </c:pt>
                <c:pt idx="22550">
                  <c:v>-20.624999999999993</c:v>
                </c:pt>
                <c:pt idx="22551">
                  <c:v>-20.622999999999998</c:v>
                </c:pt>
                <c:pt idx="22552">
                  <c:v>-20.620999999999995</c:v>
                </c:pt>
                <c:pt idx="22553">
                  <c:v>-20.618999999999993</c:v>
                </c:pt>
                <c:pt idx="22554">
                  <c:v>-20.616999999999997</c:v>
                </c:pt>
                <c:pt idx="22555">
                  <c:v>-20.614999999999995</c:v>
                </c:pt>
                <c:pt idx="22556">
                  <c:v>-20.612999999999992</c:v>
                </c:pt>
                <c:pt idx="22557">
                  <c:v>-20.610999999999997</c:v>
                </c:pt>
                <c:pt idx="22558">
                  <c:v>-20.608999999999995</c:v>
                </c:pt>
                <c:pt idx="22559">
                  <c:v>-20.606999999999992</c:v>
                </c:pt>
                <c:pt idx="22560">
                  <c:v>-20.604999999999997</c:v>
                </c:pt>
                <c:pt idx="22561">
                  <c:v>-20.602999999999994</c:v>
                </c:pt>
                <c:pt idx="22562">
                  <c:v>-20.600999999999992</c:v>
                </c:pt>
                <c:pt idx="22563">
                  <c:v>-20.598999999999997</c:v>
                </c:pt>
                <c:pt idx="22564">
                  <c:v>-20.596999999999994</c:v>
                </c:pt>
                <c:pt idx="22565">
                  <c:v>-20.594999999999992</c:v>
                </c:pt>
                <c:pt idx="22566">
                  <c:v>-20.592999999999996</c:v>
                </c:pt>
                <c:pt idx="22567">
                  <c:v>-20.590999999999994</c:v>
                </c:pt>
                <c:pt idx="22568">
                  <c:v>-20.588999999999992</c:v>
                </c:pt>
                <c:pt idx="22569">
                  <c:v>-20.586999999999996</c:v>
                </c:pt>
                <c:pt idx="22570">
                  <c:v>-20.584999999999994</c:v>
                </c:pt>
                <c:pt idx="22571">
                  <c:v>-20.582999999999991</c:v>
                </c:pt>
                <c:pt idx="22572">
                  <c:v>-20.580999999999996</c:v>
                </c:pt>
                <c:pt idx="22573">
                  <c:v>-20.578999999999994</c:v>
                </c:pt>
                <c:pt idx="22574">
                  <c:v>-20.576999999999991</c:v>
                </c:pt>
                <c:pt idx="22575">
                  <c:v>-20.574999999999996</c:v>
                </c:pt>
                <c:pt idx="22576">
                  <c:v>-20.572999999999993</c:v>
                </c:pt>
                <c:pt idx="22577">
                  <c:v>-20.570999999999991</c:v>
                </c:pt>
                <c:pt idx="22578">
                  <c:v>-20.568999999999996</c:v>
                </c:pt>
                <c:pt idx="22579">
                  <c:v>-20.566999999999993</c:v>
                </c:pt>
                <c:pt idx="22580">
                  <c:v>-20.564999999999998</c:v>
                </c:pt>
                <c:pt idx="22581">
                  <c:v>-20.562999999999995</c:v>
                </c:pt>
                <c:pt idx="22582">
                  <c:v>-20.560999999999993</c:v>
                </c:pt>
                <c:pt idx="22583">
                  <c:v>-20.558999999999997</c:v>
                </c:pt>
                <c:pt idx="22584">
                  <c:v>-20.556999999999995</c:v>
                </c:pt>
                <c:pt idx="22585">
                  <c:v>-20.554999999999993</c:v>
                </c:pt>
                <c:pt idx="22586">
                  <c:v>-20.552999999999997</c:v>
                </c:pt>
                <c:pt idx="22587">
                  <c:v>-20.550999999999995</c:v>
                </c:pt>
                <c:pt idx="22588">
                  <c:v>-20.548999999999992</c:v>
                </c:pt>
                <c:pt idx="22589">
                  <c:v>-20.546999999999997</c:v>
                </c:pt>
                <c:pt idx="22590">
                  <c:v>-20.544999999999995</c:v>
                </c:pt>
                <c:pt idx="22591">
                  <c:v>-20.542999999999992</c:v>
                </c:pt>
                <c:pt idx="22592">
                  <c:v>-20.540999999999997</c:v>
                </c:pt>
                <c:pt idx="22593">
                  <c:v>-20.538999999999994</c:v>
                </c:pt>
                <c:pt idx="22594">
                  <c:v>-20.536999999999992</c:v>
                </c:pt>
                <c:pt idx="22595">
                  <c:v>-20.534999999999997</c:v>
                </c:pt>
                <c:pt idx="22596">
                  <c:v>-20.532999999999994</c:v>
                </c:pt>
                <c:pt idx="22597">
                  <c:v>-20.530999999999992</c:v>
                </c:pt>
                <c:pt idx="22598">
                  <c:v>-20.528999999999996</c:v>
                </c:pt>
                <c:pt idx="22599">
                  <c:v>-20.526999999999994</c:v>
                </c:pt>
                <c:pt idx="22600">
                  <c:v>-20.524999999999991</c:v>
                </c:pt>
                <c:pt idx="22601">
                  <c:v>-20.522999999999996</c:v>
                </c:pt>
                <c:pt idx="22602">
                  <c:v>-20.520999999999994</c:v>
                </c:pt>
                <c:pt idx="22603">
                  <c:v>-20.518999999999991</c:v>
                </c:pt>
                <c:pt idx="22604">
                  <c:v>-20.516999999999996</c:v>
                </c:pt>
                <c:pt idx="22605">
                  <c:v>-20.514999999999993</c:v>
                </c:pt>
                <c:pt idx="22606">
                  <c:v>-20.512999999999991</c:v>
                </c:pt>
                <c:pt idx="22607">
                  <c:v>-20.510999999999996</c:v>
                </c:pt>
                <c:pt idx="22608">
                  <c:v>-20.508999999999993</c:v>
                </c:pt>
                <c:pt idx="22609">
                  <c:v>-20.506999999999991</c:v>
                </c:pt>
                <c:pt idx="22610">
                  <c:v>-20.504999999999995</c:v>
                </c:pt>
                <c:pt idx="22611">
                  <c:v>-20.502999999999993</c:v>
                </c:pt>
                <c:pt idx="22612">
                  <c:v>-20.500999999999998</c:v>
                </c:pt>
                <c:pt idx="22613">
                  <c:v>-20.498999999999995</c:v>
                </c:pt>
                <c:pt idx="22614">
                  <c:v>-20.496999999999993</c:v>
                </c:pt>
                <c:pt idx="22615">
                  <c:v>-20.494999999999997</c:v>
                </c:pt>
                <c:pt idx="22616">
                  <c:v>-20.492999999999995</c:v>
                </c:pt>
                <c:pt idx="22617">
                  <c:v>-20.490999999999993</c:v>
                </c:pt>
                <c:pt idx="22618">
                  <c:v>-20.488999999999997</c:v>
                </c:pt>
                <c:pt idx="22619">
                  <c:v>-20.486999999999995</c:v>
                </c:pt>
                <c:pt idx="22620">
                  <c:v>-20.484999999999992</c:v>
                </c:pt>
                <c:pt idx="22621">
                  <c:v>-20.482999999999997</c:v>
                </c:pt>
                <c:pt idx="22622">
                  <c:v>-20.480999999999995</c:v>
                </c:pt>
                <c:pt idx="22623">
                  <c:v>-20.478999999999992</c:v>
                </c:pt>
                <c:pt idx="22624">
                  <c:v>-20.476999999999997</c:v>
                </c:pt>
                <c:pt idx="22625">
                  <c:v>-20.474999999999994</c:v>
                </c:pt>
                <c:pt idx="22626">
                  <c:v>-20.472999999999992</c:v>
                </c:pt>
                <c:pt idx="22627">
                  <c:v>-20.470999999999997</c:v>
                </c:pt>
                <c:pt idx="22628">
                  <c:v>-20.468999999999994</c:v>
                </c:pt>
                <c:pt idx="22629">
                  <c:v>-20.466999999999992</c:v>
                </c:pt>
                <c:pt idx="22630">
                  <c:v>-20.464999999999996</c:v>
                </c:pt>
                <c:pt idx="22631">
                  <c:v>-20.462999999999994</c:v>
                </c:pt>
                <c:pt idx="22632">
                  <c:v>-20.460999999999991</c:v>
                </c:pt>
                <c:pt idx="22633">
                  <c:v>-20.458999999999996</c:v>
                </c:pt>
                <c:pt idx="22634">
                  <c:v>-20.456999999999994</c:v>
                </c:pt>
                <c:pt idx="22635">
                  <c:v>-20.454999999999991</c:v>
                </c:pt>
                <c:pt idx="22636">
                  <c:v>-20.452999999999996</c:v>
                </c:pt>
                <c:pt idx="22637">
                  <c:v>-20.450999999999993</c:v>
                </c:pt>
                <c:pt idx="22638">
                  <c:v>-20.448999999999991</c:v>
                </c:pt>
                <c:pt idx="22639">
                  <c:v>-20.446999999999996</c:v>
                </c:pt>
                <c:pt idx="22640">
                  <c:v>-20.444999999999993</c:v>
                </c:pt>
                <c:pt idx="22641">
                  <c:v>-20.442999999999998</c:v>
                </c:pt>
                <c:pt idx="22642">
                  <c:v>-20.440999999999995</c:v>
                </c:pt>
                <c:pt idx="22643">
                  <c:v>-20.438999999999993</c:v>
                </c:pt>
                <c:pt idx="22644">
                  <c:v>-20.436999999999998</c:v>
                </c:pt>
                <c:pt idx="22645">
                  <c:v>-20.434999999999995</c:v>
                </c:pt>
                <c:pt idx="22646">
                  <c:v>-20.432999999999993</c:v>
                </c:pt>
                <c:pt idx="22647">
                  <c:v>-20.430999999999997</c:v>
                </c:pt>
                <c:pt idx="22648">
                  <c:v>-20.428999999999995</c:v>
                </c:pt>
                <c:pt idx="22649">
                  <c:v>-20.426999999999992</c:v>
                </c:pt>
                <c:pt idx="22650">
                  <c:v>-20.424999999999997</c:v>
                </c:pt>
                <c:pt idx="22651">
                  <c:v>-20.422999999999995</c:v>
                </c:pt>
                <c:pt idx="22652">
                  <c:v>-20.420999999999992</c:v>
                </c:pt>
                <c:pt idx="22653">
                  <c:v>-20.418999999999997</c:v>
                </c:pt>
                <c:pt idx="22654">
                  <c:v>-20.416999999999994</c:v>
                </c:pt>
                <c:pt idx="22655">
                  <c:v>-20.414999999999992</c:v>
                </c:pt>
                <c:pt idx="22656">
                  <c:v>-20.412999999999997</c:v>
                </c:pt>
                <c:pt idx="22657">
                  <c:v>-20.410999999999994</c:v>
                </c:pt>
                <c:pt idx="22658">
                  <c:v>-20.408999999999992</c:v>
                </c:pt>
                <c:pt idx="22659">
                  <c:v>-20.406999999999996</c:v>
                </c:pt>
                <c:pt idx="22660">
                  <c:v>-20.404999999999994</c:v>
                </c:pt>
                <c:pt idx="22661">
                  <c:v>-20.402999999999992</c:v>
                </c:pt>
                <c:pt idx="22662">
                  <c:v>-20.400999999999996</c:v>
                </c:pt>
                <c:pt idx="22663">
                  <c:v>-20.398999999999994</c:v>
                </c:pt>
                <c:pt idx="22664">
                  <c:v>-20.396999999999991</c:v>
                </c:pt>
                <c:pt idx="22665">
                  <c:v>-20.394999999999996</c:v>
                </c:pt>
                <c:pt idx="22666">
                  <c:v>-20.392999999999994</c:v>
                </c:pt>
                <c:pt idx="22667">
                  <c:v>-20.390999999999991</c:v>
                </c:pt>
                <c:pt idx="22668">
                  <c:v>-20.388999999999996</c:v>
                </c:pt>
                <c:pt idx="22669">
                  <c:v>-20.386999999999993</c:v>
                </c:pt>
                <c:pt idx="22670">
                  <c:v>-20.384999999999991</c:v>
                </c:pt>
                <c:pt idx="22671">
                  <c:v>-20.382999999999996</c:v>
                </c:pt>
                <c:pt idx="22672">
                  <c:v>-20.380999999999993</c:v>
                </c:pt>
                <c:pt idx="22673">
                  <c:v>-20.378999999999998</c:v>
                </c:pt>
                <c:pt idx="22674">
                  <c:v>-20.376999999999995</c:v>
                </c:pt>
                <c:pt idx="22675">
                  <c:v>-20.374999999999993</c:v>
                </c:pt>
                <c:pt idx="22676">
                  <c:v>-20.372999999999998</c:v>
                </c:pt>
                <c:pt idx="22677">
                  <c:v>-20.370999999999995</c:v>
                </c:pt>
                <c:pt idx="22678">
                  <c:v>-20.368999999999993</c:v>
                </c:pt>
                <c:pt idx="22679">
                  <c:v>-20.366999999999997</c:v>
                </c:pt>
                <c:pt idx="22680">
                  <c:v>-20.364999999999995</c:v>
                </c:pt>
                <c:pt idx="22681">
                  <c:v>-20.362999999999992</c:v>
                </c:pt>
                <c:pt idx="22682">
                  <c:v>-20.360999999999997</c:v>
                </c:pt>
                <c:pt idx="22683">
                  <c:v>-20.358999999999995</c:v>
                </c:pt>
                <c:pt idx="22684">
                  <c:v>-20.356999999999992</c:v>
                </c:pt>
                <c:pt idx="22685">
                  <c:v>-20.354999999999997</c:v>
                </c:pt>
                <c:pt idx="22686">
                  <c:v>-20.352999999999994</c:v>
                </c:pt>
                <c:pt idx="22687">
                  <c:v>-20.350999999999992</c:v>
                </c:pt>
                <c:pt idx="22688">
                  <c:v>-20.348999999999997</c:v>
                </c:pt>
                <c:pt idx="22689">
                  <c:v>-20.346999999999994</c:v>
                </c:pt>
                <c:pt idx="22690">
                  <c:v>-20.344999999999992</c:v>
                </c:pt>
                <c:pt idx="22691">
                  <c:v>-20.342999999999996</c:v>
                </c:pt>
                <c:pt idx="22692">
                  <c:v>-20.340999999999994</c:v>
                </c:pt>
                <c:pt idx="22693">
                  <c:v>-20.338999999999992</c:v>
                </c:pt>
                <c:pt idx="22694">
                  <c:v>-20.336999999999996</c:v>
                </c:pt>
                <c:pt idx="22695">
                  <c:v>-20.334999999999994</c:v>
                </c:pt>
                <c:pt idx="22696">
                  <c:v>-20.332999999999991</c:v>
                </c:pt>
                <c:pt idx="22697">
                  <c:v>-20.330999999999996</c:v>
                </c:pt>
                <c:pt idx="22698">
                  <c:v>-20.328999999999994</c:v>
                </c:pt>
                <c:pt idx="22699">
                  <c:v>-20.326999999999991</c:v>
                </c:pt>
                <c:pt idx="22700">
                  <c:v>-20.324999999999996</c:v>
                </c:pt>
                <c:pt idx="22701">
                  <c:v>-20.322999999999993</c:v>
                </c:pt>
                <c:pt idx="22702">
                  <c:v>-20.320999999999991</c:v>
                </c:pt>
                <c:pt idx="22703">
                  <c:v>-20.318999999999996</c:v>
                </c:pt>
                <c:pt idx="22704">
                  <c:v>-20.316999999999993</c:v>
                </c:pt>
                <c:pt idx="22705">
                  <c:v>-20.314999999999998</c:v>
                </c:pt>
                <c:pt idx="22706">
                  <c:v>-20.312999999999995</c:v>
                </c:pt>
                <c:pt idx="22707">
                  <c:v>-20.310999999999993</c:v>
                </c:pt>
                <c:pt idx="22708">
                  <c:v>-20.308999999999997</c:v>
                </c:pt>
                <c:pt idx="22709">
                  <c:v>-20.306999999999995</c:v>
                </c:pt>
                <c:pt idx="22710">
                  <c:v>-20.304999999999993</c:v>
                </c:pt>
                <c:pt idx="22711">
                  <c:v>-20.302999999999997</c:v>
                </c:pt>
                <c:pt idx="22712">
                  <c:v>-20.300999999999995</c:v>
                </c:pt>
                <c:pt idx="22713">
                  <c:v>-20.298999999999992</c:v>
                </c:pt>
                <c:pt idx="22714">
                  <c:v>-20.296999999999997</c:v>
                </c:pt>
                <c:pt idx="22715">
                  <c:v>-20.294999999999995</c:v>
                </c:pt>
                <c:pt idx="22716">
                  <c:v>-20.292999999999992</c:v>
                </c:pt>
                <c:pt idx="22717">
                  <c:v>-20.290999999999997</c:v>
                </c:pt>
                <c:pt idx="22718">
                  <c:v>-20.288999999999994</c:v>
                </c:pt>
                <c:pt idx="22719">
                  <c:v>-20.286999999999992</c:v>
                </c:pt>
                <c:pt idx="22720">
                  <c:v>-20.284999999999997</c:v>
                </c:pt>
                <c:pt idx="22721">
                  <c:v>-20.282999999999994</c:v>
                </c:pt>
                <c:pt idx="22722">
                  <c:v>-20.280999999999992</c:v>
                </c:pt>
                <c:pt idx="22723">
                  <c:v>-20.278999999999996</c:v>
                </c:pt>
                <c:pt idx="22724">
                  <c:v>-20.276999999999994</c:v>
                </c:pt>
                <c:pt idx="22725">
                  <c:v>-20.274999999999991</c:v>
                </c:pt>
                <c:pt idx="22726">
                  <c:v>-20.272999999999996</c:v>
                </c:pt>
                <c:pt idx="22727">
                  <c:v>-20.270999999999994</c:v>
                </c:pt>
                <c:pt idx="22728">
                  <c:v>-20.268999999999991</c:v>
                </c:pt>
                <c:pt idx="22729">
                  <c:v>-20.266999999999996</c:v>
                </c:pt>
                <c:pt idx="22730">
                  <c:v>-20.264999999999993</c:v>
                </c:pt>
                <c:pt idx="22731">
                  <c:v>-20.262999999999991</c:v>
                </c:pt>
                <c:pt idx="22732">
                  <c:v>-20.260999999999996</c:v>
                </c:pt>
                <c:pt idx="22733">
                  <c:v>-20.258999999999993</c:v>
                </c:pt>
                <c:pt idx="22734">
                  <c:v>-20.256999999999991</c:v>
                </c:pt>
                <c:pt idx="22735">
                  <c:v>-20.254999999999995</c:v>
                </c:pt>
                <c:pt idx="22736">
                  <c:v>-20.252999999999993</c:v>
                </c:pt>
                <c:pt idx="22737">
                  <c:v>-20.250999999999998</c:v>
                </c:pt>
                <c:pt idx="22738">
                  <c:v>-20.248999999999995</c:v>
                </c:pt>
                <c:pt idx="22739">
                  <c:v>-20.246999999999993</c:v>
                </c:pt>
                <c:pt idx="22740">
                  <c:v>-20.244999999999997</c:v>
                </c:pt>
                <c:pt idx="22741">
                  <c:v>-20.242999999999995</c:v>
                </c:pt>
                <c:pt idx="22742">
                  <c:v>-20.240999999999993</c:v>
                </c:pt>
                <c:pt idx="22743">
                  <c:v>-20.238999999999997</c:v>
                </c:pt>
                <c:pt idx="22744">
                  <c:v>-20.236999999999995</c:v>
                </c:pt>
                <c:pt idx="22745">
                  <c:v>-20.234999999999992</c:v>
                </c:pt>
                <c:pt idx="22746">
                  <c:v>-20.232999999999997</c:v>
                </c:pt>
                <c:pt idx="22747">
                  <c:v>-20.230999999999995</c:v>
                </c:pt>
                <c:pt idx="22748">
                  <c:v>-20.228999999999992</c:v>
                </c:pt>
                <c:pt idx="22749">
                  <c:v>-20.226999999999997</c:v>
                </c:pt>
                <c:pt idx="22750">
                  <c:v>-20.224999999999994</c:v>
                </c:pt>
                <c:pt idx="22751">
                  <c:v>-20.222999999999992</c:v>
                </c:pt>
                <c:pt idx="22752">
                  <c:v>-20.220999999999997</c:v>
                </c:pt>
                <c:pt idx="22753">
                  <c:v>-20.218999999999994</c:v>
                </c:pt>
                <c:pt idx="22754">
                  <c:v>-20.216999999999992</c:v>
                </c:pt>
                <c:pt idx="22755">
                  <c:v>-20.214999999999996</c:v>
                </c:pt>
                <c:pt idx="22756">
                  <c:v>-20.212999999999994</c:v>
                </c:pt>
                <c:pt idx="22757">
                  <c:v>-20.210999999999991</c:v>
                </c:pt>
                <c:pt idx="22758">
                  <c:v>-20.208999999999996</c:v>
                </c:pt>
                <c:pt idx="22759">
                  <c:v>-20.206999999999994</c:v>
                </c:pt>
                <c:pt idx="22760">
                  <c:v>-20.204999999999991</c:v>
                </c:pt>
                <c:pt idx="22761">
                  <c:v>-20.202999999999996</c:v>
                </c:pt>
                <c:pt idx="22762">
                  <c:v>-20.200999999999993</c:v>
                </c:pt>
                <c:pt idx="22763">
                  <c:v>-20.198999999999991</c:v>
                </c:pt>
                <c:pt idx="22764">
                  <c:v>-20.196999999999996</c:v>
                </c:pt>
                <c:pt idx="22765">
                  <c:v>-20.194999999999993</c:v>
                </c:pt>
                <c:pt idx="22766">
                  <c:v>-20.192999999999998</c:v>
                </c:pt>
                <c:pt idx="22767">
                  <c:v>-20.190999999999995</c:v>
                </c:pt>
                <c:pt idx="22768">
                  <c:v>-20.188999999999993</c:v>
                </c:pt>
                <c:pt idx="22769">
                  <c:v>-20.186999999999998</c:v>
                </c:pt>
                <c:pt idx="22770">
                  <c:v>-20.184999999999995</c:v>
                </c:pt>
                <c:pt idx="22771">
                  <c:v>-20.182999999999993</c:v>
                </c:pt>
                <c:pt idx="22772">
                  <c:v>-20.180999999999997</c:v>
                </c:pt>
                <c:pt idx="22773">
                  <c:v>-20.178999999999995</c:v>
                </c:pt>
                <c:pt idx="22774">
                  <c:v>-20.176999999999992</c:v>
                </c:pt>
                <c:pt idx="22775">
                  <c:v>-20.174999999999997</c:v>
                </c:pt>
                <c:pt idx="22776">
                  <c:v>-20.172999999999995</c:v>
                </c:pt>
                <c:pt idx="22777">
                  <c:v>-20.170999999999992</c:v>
                </c:pt>
                <c:pt idx="22778">
                  <c:v>-20.168999999999997</c:v>
                </c:pt>
                <c:pt idx="22779">
                  <c:v>-20.166999999999994</c:v>
                </c:pt>
                <c:pt idx="22780">
                  <c:v>-20.164999999999992</c:v>
                </c:pt>
                <c:pt idx="22781">
                  <c:v>-20.162999999999997</c:v>
                </c:pt>
                <c:pt idx="22782">
                  <c:v>-20.160999999999994</c:v>
                </c:pt>
                <c:pt idx="22783">
                  <c:v>-20.158999999999992</c:v>
                </c:pt>
                <c:pt idx="22784">
                  <c:v>-20.156999999999996</c:v>
                </c:pt>
                <c:pt idx="22785">
                  <c:v>-20.154999999999994</c:v>
                </c:pt>
                <c:pt idx="22786">
                  <c:v>-20.152999999999992</c:v>
                </c:pt>
                <c:pt idx="22787">
                  <c:v>-20.150999999999996</c:v>
                </c:pt>
                <c:pt idx="22788">
                  <c:v>-20.148999999999994</c:v>
                </c:pt>
                <c:pt idx="22789">
                  <c:v>-20.146999999999991</c:v>
                </c:pt>
                <c:pt idx="22790">
                  <c:v>-20.144999999999996</c:v>
                </c:pt>
                <c:pt idx="22791">
                  <c:v>-20.142999999999994</c:v>
                </c:pt>
                <c:pt idx="22792">
                  <c:v>-20.140999999999991</c:v>
                </c:pt>
                <c:pt idx="22793">
                  <c:v>-20.138999999999996</c:v>
                </c:pt>
                <c:pt idx="22794">
                  <c:v>-20.136999999999993</c:v>
                </c:pt>
                <c:pt idx="22795">
                  <c:v>-20.134999999999991</c:v>
                </c:pt>
                <c:pt idx="22796">
                  <c:v>-20.132999999999996</c:v>
                </c:pt>
                <c:pt idx="22797">
                  <c:v>-20.130999999999993</c:v>
                </c:pt>
                <c:pt idx="22798">
                  <c:v>-20.128999999999998</c:v>
                </c:pt>
                <c:pt idx="22799">
                  <c:v>-20.126999999999995</c:v>
                </c:pt>
                <c:pt idx="22800">
                  <c:v>-20.124999999999993</c:v>
                </c:pt>
                <c:pt idx="22801">
                  <c:v>-20.122999999999998</c:v>
                </c:pt>
                <c:pt idx="22802">
                  <c:v>-20.120999999999995</c:v>
                </c:pt>
                <c:pt idx="22803">
                  <c:v>-20.118999999999993</c:v>
                </c:pt>
                <c:pt idx="22804">
                  <c:v>-20.116999999999997</c:v>
                </c:pt>
                <c:pt idx="22805">
                  <c:v>-20.114999999999995</c:v>
                </c:pt>
                <c:pt idx="22806">
                  <c:v>-20.112999999999992</c:v>
                </c:pt>
                <c:pt idx="22807">
                  <c:v>-20.110999999999997</c:v>
                </c:pt>
                <c:pt idx="22808">
                  <c:v>-20.108999999999995</c:v>
                </c:pt>
                <c:pt idx="22809">
                  <c:v>-20.106999999999992</c:v>
                </c:pt>
                <c:pt idx="22810">
                  <c:v>-20.104999999999997</c:v>
                </c:pt>
                <c:pt idx="22811">
                  <c:v>-20.102999999999994</c:v>
                </c:pt>
                <c:pt idx="22812">
                  <c:v>-20.100999999999992</c:v>
                </c:pt>
                <c:pt idx="22813">
                  <c:v>-20.098999999999997</c:v>
                </c:pt>
                <c:pt idx="22814">
                  <c:v>-20.096999999999994</c:v>
                </c:pt>
                <c:pt idx="22815">
                  <c:v>-20.094999999999992</c:v>
                </c:pt>
                <c:pt idx="22816">
                  <c:v>-20.092999999999996</c:v>
                </c:pt>
                <c:pt idx="22817">
                  <c:v>-20.090999999999994</c:v>
                </c:pt>
                <c:pt idx="22818">
                  <c:v>-20.088999999999992</c:v>
                </c:pt>
                <c:pt idx="22819">
                  <c:v>-20.086999999999996</c:v>
                </c:pt>
                <c:pt idx="22820">
                  <c:v>-20.084999999999994</c:v>
                </c:pt>
                <c:pt idx="22821">
                  <c:v>-20.082999999999991</c:v>
                </c:pt>
                <c:pt idx="22822">
                  <c:v>-20.080999999999996</c:v>
                </c:pt>
                <c:pt idx="22823">
                  <c:v>-20.078999999999994</c:v>
                </c:pt>
                <c:pt idx="22824">
                  <c:v>-20.076999999999991</c:v>
                </c:pt>
                <c:pt idx="22825">
                  <c:v>-20.074999999999996</c:v>
                </c:pt>
                <c:pt idx="22826">
                  <c:v>-20.072999999999993</c:v>
                </c:pt>
                <c:pt idx="22827">
                  <c:v>-20.070999999999991</c:v>
                </c:pt>
                <c:pt idx="22828">
                  <c:v>-20.068999999999996</c:v>
                </c:pt>
                <c:pt idx="22829">
                  <c:v>-20.066999999999993</c:v>
                </c:pt>
                <c:pt idx="22830">
                  <c:v>-20.064999999999998</c:v>
                </c:pt>
                <c:pt idx="22831">
                  <c:v>-20.062999999999995</c:v>
                </c:pt>
                <c:pt idx="22832">
                  <c:v>-20.060999999999993</c:v>
                </c:pt>
                <c:pt idx="22833">
                  <c:v>-20.058999999999997</c:v>
                </c:pt>
                <c:pt idx="22834">
                  <c:v>-20.056999999999995</c:v>
                </c:pt>
                <c:pt idx="22835">
                  <c:v>-20.054999999999993</c:v>
                </c:pt>
                <c:pt idx="22836">
                  <c:v>-20.052999999999997</c:v>
                </c:pt>
                <c:pt idx="22837">
                  <c:v>-20.050999999999995</c:v>
                </c:pt>
                <c:pt idx="22838">
                  <c:v>-20.048999999999992</c:v>
                </c:pt>
                <c:pt idx="22839">
                  <c:v>-20.046999999999997</c:v>
                </c:pt>
                <c:pt idx="22840">
                  <c:v>-20.044999999999995</c:v>
                </c:pt>
                <c:pt idx="22841">
                  <c:v>-20.042999999999992</c:v>
                </c:pt>
                <c:pt idx="22842">
                  <c:v>-20.040999999999997</c:v>
                </c:pt>
                <c:pt idx="22843">
                  <c:v>-20.038999999999994</c:v>
                </c:pt>
                <c:pt idx="22844">
                  <c:v>-20.036999999999992</c:v>
                </c:pt>
                <c:pt idx="22845">
                  <c:v>-20.034999999999997</c:v>
                </c:pt>
                <c:pt idx="22846">
                  <c:v>-20.032999999999994</c:v>
                </c:pt>
                <c:pt idx="22847">
                  <c:v>-20.030999999999992</c:v>
                </c:pt>
                <c:pt idx="22848">
                  <c:v>-20.028999999999996</c:v>
                </c:pt>
                <c:pt idx="22849">
                  <c:v>-20.026999999999994</c:v>
                </c:pt>
                <c:pt idx="22850">
                  <c:v>-20.024999999999991</c:v>
                </c:pt>
                <c:pt idx="22851">
                  <c:v>-20.022999999999996</c:v>
                </c:pt>
                <c:pt idx="22852">
                  <c:v>-20.020999999999994</c:v>
                </c:pt>
                <c:pt idx="22853">
                  <c:v>-20.018999999999991</c:v>
                </c:pt>
                <c:pt idx="22854">
                  <c:v>-20.016999999999996</c:v>
                </c:pt>
                <c:pt idx="22855">
                  <c:v>-20.014999999999993</c:v>
                </c:pt>
                <c:pt idx="22856">
                  <c:v>-20.012999999999991</c:v>
                </c:pt>
                <c:pt idx="22857">
                  <c:v>-20.010999999999996</c:v>
                </c:pt>
                <c:pt idx="22858">
                  <c:v>-20.008999999999993</c:v>
                </c:pt>
                <c:pt idx="22859">
                  <c:v>-20.006999999999991</c:v>
                </c:pt>
                <c:pt idx="22860">
                  <c:v>-20.004999999999995</c:v>
                </c:pt>
                <c:pt idx="22861">
                  <c:v>-20.002999999999993</c:v>
                </c:pt>
                <c:pt idx="22862">
                  <c:v>-20.000999999999998</c:v>
                </c:pt>
                <c:pt idx="22863">
                  <c:v>-19.998999999999995</c:v>
                </c:pt>
                <c:pt idx="22864">
                  <c:v>-19.996999999999993</c:v>
                </c:pt>
                <c:pt idx="22865">
                  <c:v>-19.994999999999997</c:v>
                </c:pt>
                <c:pt idx="22866">
                  <c:v>-19.992999999999995</c:v>
                </c:pt>
                <c:pt idx="22867">
                  <c:v>-19.990999999999993</c:v>
                </c:pt>
                <c:pt idx="22868">
                  <c:v>-19.988999999999997</c:v>
                </c:pt>
                <c:pt idx="22869">
                  <c:v>-19.986999999999995</c:v>
                </c:pt>
                <c:pt idx="22870">
                  <c:v>-19.984999999999992</c:v>
                </c:pt>
                <c:pt idx="22871">
                  <c:v>-19.982999999999997</c:v>
                </c:pt>
                <c:pt idx="22872">
                  <c:v>-19.980999999999995</c:v>
                </c:pt>
                <c:pt idx="22873">
                  <c:v>-19.978999999999992</c:v>
                </c:pt>
                <c:pt idx="22874">
                  <c:v>-19.976999999999997</c:v>
                </c:pt>
                <c:pt idx="22875">
                  <c:v>-19.974999999999994</c:v>
                </c:pt>
                <c:pt idx="22876">
                  <c:v>-19.972999999999992</c:v>
                </c:pt>
                <c:pt idx="22877">
                  <c:v>-19.970999999999997</c:v>
                </c:pt>
                <c:pt idx="22878">
                  <c:v>-19.968999999999994</c:v>
                </c:pt>
                <c:pt idx="22879">
                  <c:v>-19.966999999999992</c:v>
                </c:pt>
                <c:pt idx="22880">
                  <c:v>-19.964999999999996</c:v>
                </c:pt>
                <c:pt idx="22881">
                  <c:v>-19.962999999999994</c:v>
                </c:pt>
                <c:pt idx="22882">
                  <c:v>-19.960999999999991</c:v>
                </c:pt>
                <c:pt idx="22883">
                  <c:v>-19.958999999999996</c:v>
                </c:pt>
                <c:pt idx="22884">
                  <c:v>-19.956999999999994</c:v>
                </c:pt>
                <c:pt idx="22885">
                  <c:v>-19.954999999999991</c:v>
                </c:pt>
                <c:pt idx="22886">
                  <c:v>-19.952999999999996</c:v>
                </c:pt>
                <c:pt idx="22887">
                  <c:v>-19.950999999999993</c:v>
                </c:pt>
                <c:pt idx="22888">
                  <c:v>-19.948999999999991</c:v>
                </c:pt>
                <c:pt idx="22889">
                  <c:v>-19.946999999999996</c:v>
                </c:pt>
                <c:pt idx="22890">
                  <c:v>-19.944999999999993</c:v>
                </c:pt>
                <c:pt idx="22891">
                  <c:v>-19.942999999999998</c:v>
                </c:pt>
                <c:pt idx="22892">
                  <c:v>-19.940999999999995</c:v>
                </c:pt>
                <c:pt idx="22893">
                  <c:v>-19.938999999999993</c:v>
                </c:pt>
                <c:pt idx="22894">
                  <c:v>-19.936999999999998</c:v>
                </c:pt>
                <c:pt idx="22895">
                  <c:v>-19.934999999999995</c:v>
                </c:pt>
                <c:pt idx="22896">
                  <c:v>-19.932999999999993</c:v>
                </c:pt>
                <c:pt idx="22897">
                  <c:v>-19.930999999999997</c:v>
                </c:pt>
                <c:pt idx="22898">
                  <c:v>-19.928999999999995</c:v>
                </c:pt>
                <c:pt idx="22899">
                  <c:v>-19.926999999999992</c:v>
                </c:pt>
                <c:pt idx="22900">
                  <c:v>-19.924999999999997</c:v>
                </c:pt>
                <c:pt idx="22901">
                  <c:v>-19.922999999999995</c:v>
                </c:pt>
                <c:pt idx="22902">
                  <c:v>-19.920999999999992</c:v>
                </c:pt>
                <c:pt idx="22903">
                  <c:v>-19.918999999999997</c:v>
                </c:pt>
                <c:pt idx="22904">
                  <c:v>-19.916999999999994</c:v>
                </c:pt>
                <c:pt idx="22905">
                  <c:v>-19.914999999999992</c:v>
                </c:pt>
                <c:pt idx="22906">
                  <c:v>-19.912999999999997</c:v>
                </c:pt>
                <c:pt idx="22907">
                  <c:v>-19.910999999999994</c:v>
                </c:pt>
                <c:pt idx="22908">
                  <c:v>-19.908999999999992</c:v>
                </c:pt>
                <c:pt idx="22909">
                  <c:v>-19.906999999999996</c:v>
                </c:pt>
                <c:pt idx="22910">
                  <c:v>-19.904999999999994</c:v>
                </c:pt>
                <c:pt idx="22911">
                  <c:v>-19.902999999999992</c:v>
                </c:pt>
                <c:pt idx="22912">
                  <c:v>-19.900999999999996</c:v>
                </c:pt>
                <c:pt idx="22913">
                  <c:v>-19.898999999999994</c:v>
                </c:pt>
                <c:pt idx="22914">
                  <c:v>-19.896999999999991</c:v>
                </c:pt>
                <c:pt idx="22915">
                  <c:v>-19.894999999999996</c:v>
                </c:pt>
                <c:pt idx="22916">
                  <c:v>-19.892999999999994</c:v>
                </c:pt>
                <c:pt idx="22917">
                  <c:v>-19.890999999999991</c:v>
                </c:pt>
                <c:pt idx="22918">
                  <c:v>-19.888999999999996</c:v>
                </c:pt>
                <c:pt idx="22919">
                  <c:v>-19.886999999999993</c:v>
                </c:pt>
                <c:pt idx="22920">
                  <c:v>-19.884999999999991</c:v>
                </c:pt>
                <c:pt idx="22921">
                  <c:v>-19.882999999999996</c:v>
                </c:pt>
                <c:pt idx="22922">
                  <c:v>-19.880999999999993</c:v>
                </c:pt>
                <c:pt idx="22923">
                  <c:v>-19.878999999999998</c:v>
                </c:pt>
                <c:pt idx="22924">
                  <c:v>-19.876999999999995</c:v>
                </c:pt>
                <c:pt idx="22925">
                  <c:v>-19.874999999999993</c:v>
                </c:pt>
                <c:pt idx="22926">
                  <c:v>-19.872999999999998</c:v>
                </c:pt>
                <c:pt idx="22927">
                  <c:v>-19.870999999999995</c:v>
                </c:pt>
                <c:pt idx="22928">
                  <c:v>-19.868999999999993</c:v>
                </c:pt>
                <c:pt idx="22929">
                  <c:v>-19.866999999999997</c:v>
                </c:pt>
                <c:pt idx="22930">
                  <c:v>-19.864999999999995</c:v>
                </c:pt>
                <c:pt idx="22931">
                  <c:v>-19.862999999999992</c:v>
                </c:pt>
                <c:pt idx="22932">
                  <c:v>-19.860999999999997</c:v>
                </c:pt>
                <c:pt idx="22933">
                  <c:v>-19.858999999999995</c:v>
                </c:pt>
                <c:pt idx="22934">
                  <c:v>-19.856999999999992</c:v>
                </c:pt>
                <c:pt idx="22935">
                  <c:v>-19.854999999999997</c:v>
                </c:pt>
                <c:pt idx="22936">
                  <c:v>-19.852999999999994</c:v>
                </c:pt>
                <c:pt idx="22937">
                  <c:v>-19.850999999999992</c:v>
                </c:pt>
                <c:pt idx="22938">
                  <c:v>-19.848999999999997</c:v>
                </c:pt>
                <c:pt idx="22939">
                  <c:v>-19.846999999999994</c:v>
                </c:pt>
                <c:pt idx="22940">
                  <c:v>-19.844999999999992</c:v>
                </c:pt>
                <c:pt idx="22941">
                  <c:v>-19.842999999999996</c:v>
                </c:pt>
                <c:pt idx="22942">
                  <c:v>-19.840999999999994</c:v>
                </c:pt>
                <c:pt idx="22943">
                  <c:v>-19.838999999999992</c:v>
                </c:pt>
                <c:pt idx="22944">
                  <c:v>-19.836999999999996</c:v>
                </c:pt>
                <c:pt idx="22945">
                  <c:v>-19.834999999999994</c:v>
                </c:pt>
                <c:pt idx="22946">
                  <c:v>-19.832999999999991</c:v>
                </c:pt>
                <c:pt idx="22947">
                  <c:v>-19.830999999999996</c:v>
                </c:pt>
                <c:pt idx="22948">
                  <c:v>-19.828999999999994</c:v>
                </c:pt>
                <c:pt idx="22949">
                  <c:v>-19.826999999999991</c:v>
                </c:pt>
                <c:pt idx="22950">
                  <c:v>-19.824999999999996</c:v>
                </c:pt>
                <c:pt idx="22951">
                  <c:v>-19.822999999999993</c:v>
                </c:pt>
                <c:pt idx="22952">
                  <c:v>-19.820999999999991</c:v>
                </c:pt>
                <c:pt idx="22953">
                  <c:v>-19.818999999999996</c:v>
                </c:pt>
                <c:pt idx="22954">
                  <c:v>-19.816999999999993</c:v>
                </c:pt>
                <c:pt idx="22955">
                  <c:v>-19.814999999999998</c:v>
                </c:pt>
                <c:pt idx="22956">
                  <c:v>-19.812999999999995</c:v>
                </c:pt>
                <c:pt idx="22957">
                  <c:v>-19.810999999999993</c:v>
                </c:pt>
                <c:pt idx="22958">
                  <c:v>-19.808999999999997</c:v>
                </c:pt>
                <c:pt idx="22959">
                  <c:v>-19.806999999999995</c:v>
                </c:pt>
                <c:pt idx="22960">
                  <c:v>-19.804999999999993</c:v>
                </c:pt>
                <c:pt idx="22961">
                  <c:v>-19.802999999999997</c:v>
                </c:pt>
                <c:pt idx="22962">
                  <c:v>-19.800999999999995</c:v>
                </c:pt>
                <c:pt idx="22963">
                  <c:v>-19.798999999999992</c:v>
                </c:pt>
                <c:pt idx="22964">
                  <c:v>-19.796999999999997</c:v>
                </c:pt>
                <c:pt idx="22965">
                  <c:v>-19.794999999999995</c:v>
                </c:pt>
                <c:pt idx="22966">
                  <c:v>-19.792999999999992</c:v>
                </c:pt>
                <c:pt idx="22967">
                  <c:v>-19.790999999999997</c:v>
                </c:pt>
                <c:pt idx="22968">
                  <c:v>-19.788999999999994</c:v>
                </c:pt>
                <c:pt idx="22969">
                  <c:v>-19.786999999999992</c:v>
                </c:pt>
                <c:pt idx="22970">
                  <c:v>-19.784999999999997</c:v>
                </c:pt>
                <c:pt idx="22971">
                  <c:v>-19.782999999999994</c:v>
                </c:pt>
                <c:pt idx="22972">
                  <c:v>-19.780999999999992</c:v>
                </c:pt>
                <c:pt idx="22973">
                  <c:v>-19.778999999999996</c:v>
                </c:pt>
                <c:pt idx="22974">
                  <c:v>-19.776999999999994</c:v>
                </c:pt>
                <c:pt idx="22975">
                  <c:v>-19.774999999999991</c:v>
                </c:pt>
                <c:pt idx="22976">
                  <c:v>-19.772999999999996</c:v>
                </c:pt>
                <c:pt idx="22977">
                  <c:v>-19.770999999999994</c:v>
                </c:pt>
                <c:pt idx="22978">
                  <c:v>-19.768999999999991</c:v>
                </c:pt>
                <c:pt idx="22979">
                  <c:v>-19.766999999999996</c:v>
                </c:pt>
                <c:pt idx="22980">
                  <c:v>-19.764999999999993</c:v>
                </c:pt>
                <c:pt idx="22981">
                  <c:v>-19.762999999999991</c:v>
                </c:pt>
                <c:pt idx="22982">
                  <c:v>-19.760999999999996</c:v>
                </c:pt>
                <c:pt idx="22983">
                  <c:v>-19.758999999999993</c:v>
                </c:pt>
                <c:pt idx="22984">
                  <c:v>-19.756999999999991</c:v>
                </c:pt>
                <c:pt idx="22985">
                  <c:v>-19.754999999999995</c:v>
                </c:pt>
                <c:pt idx="22986">
                  <c:v>-19.752999999999993</c:v>
                </c:pt>
                <c:pt idx="22987">
                  <c:v>-19.750999999999998</c:v>
                </c:pt>
                <c:pt idx="22988">
                  <c:v>-19.748999999999995</c:v>
                </c:pt>
                <c:pt idx="22989">
                  <c:v>-19.746999999999993</c:v>
                </c:pt>
                <c:pt idx="22990">
                  <c:v>-19.744999999999997</c:v>
                </c:pt>
                <c:pt idx="22991">
                  <c:v>-19.742999999999995</c:v>
                </c:pt>
                <c:pt idx="22992">
                  <c:v>-19.740999999999993</c:v>
                </c:pt>
                <c:pt idx="22993">
                  <c:v>-19.738999999999997</c:v>
                </c:pt>
                <c:pt idx="22994">
                  <c:v>-19.736999999999995</c:v>
                </c:pt>
                <c:pt idx="22995">
                  <c:v>-19.734999999999992</c:v>
                </c:pt>
                <c:pt idx="22996">
                  <c:v>-19.732999999999997</c:v>
                </c:pt>
                <c:pt idx="22997">
                  <c:v>-19.730999999999995</c:v>
                </c:pt>
                <c:pt idx="22998">
                  <c:v>-19.728999999999992</c:v>
                </c:pt>
                <c:pt idx="22999">
                  <c:v>-19.726999999999997</c:v>
                </c:pt>
                <c:pt idx="23000">
                  <c:v>-19.724999999999994</c:v>
                </c:pt>
                <c:pt idx="23001">
                  <c:v>-19.722999999999992</c:v>
                </c:pt>
                <c:pt idx="23002">
                  <c:v>-19.720999999999997</c:v>
                </c:pt>
                <c:pt idx="23003">
                  <c:v>-19.718999999999994</c:v>
                </c:pt>
                <c:pt idx="23004">
                  <c:v>-19.716999999999992</c:v>
                </c:pt>
                <c:pt idx="23005">
                  <c:v>-19.714999999999996</c:v>
                </c:pt>
                <c:pt idx="23006">
                  <c:v>-19.712999999999994</c:v>
                </c:pt>
                <c:pt idx="23007">
                  <c:v>-19.710999999999991</c:v>
                </c:pt>
                <c:pt idx="23008">
                  <c:v>-19.708999999999996</c:v>
                </c:pt>
                <c:pt idx="23009">
                  <c:v>-19.706999999999994</c:v>
                </c:pt>
                <c:pt idx="23010">
                  <c:v>-19.704999999999991</c:v>
                </c:pt>
                <c:pt idx="23011">
                  <c:v>-19.702999999999996</c:v>
                </c:pt>
                <c:pt idx="23012">
                  <c:v>-19.700999999999993</c:v>
                </c:pt>
                <c:pt idx="23013">
                  <c:v>-19.698999999999991</c:v>
                </c:pt>
                <c:pt idx="23014">
                  <c:v>-19.696999999999996</c:v>
                </c:pt>
                <c:pt idx="23015">
                  <c:v>-19.694999999999993</c:v>
                </c:pt>
                <c:pt idx="23016">
                  <c:v>-19.692999999999998</c:v>
                </c:pt>
                <c:pt idx="23017">
                  <c:v>-19.690999999999995</c:v>
                </c:pt>
                <c:pt idx="23018">
                  <c:v>-19.688999999999993</c:v>
                </c:pt>
                <c:pt idx="23019">
                  <c:v>-19.686999999999998</c:v>
                </c:pt>
                <c:pt idx="23020">
                  <c:v>-19.684999999999995</c:v>
                </c:pt>
                <c:pt idx="23021">
                  <c:v>-19.682999999999993</c:v>
                </c:pt>
                <c:pt idx="23022">
                  <c:v>-19.680999999999997</c:v>
                </c:pt>
                <c:pt idx="23023">
                  <c:v>-19.678999999999995</c:v>
                </c:pt>
                <c:pt idx="23024">
                  <c:v>-19.676999999999992</c:v>
                </c:pt>
                <c:pt idx="23025">
                  <c:v>-19.674999999999997</c:v>
                </c:pt>
                <c:pt idx="23026">
                  <c:v>-19.672999999999995</c:v>
                </c:pt>
                <c:pt idx="23027">
                  <c:v>-19.670999999999992</c:v>
                </c:pt>
                <c:pt idx="23028">
                  <c:v>-19.668999999999997</c:v>
                </c:pt>
                <c:pt idx="23029">
                  <c:v>-19.666999999999994</c:v>
                </c:pt>
                <c:pt idx="23030">
                  <c:v>-19.664999999999992</c:v>
                </c:pt>
                <c:pt idx="23031">
                  <c:v>-19.662999999999997</c:v>
                </c:pt>
                <c:pt idx="23032">
                  <c:v>-19.660999999999994</c:v>
                </c:pt>
                <c:pt idx="23033">
                  <c:v>-19.658999999999992</c:v>
                </c:pt>
                <c:pt idx="23034">
                  <c:v>-19.656999999999996</c:v>
                </c:pt>
                <c:pt idx="23035">
                  <c:v>-19.654999999999994</c:v>
                </c:pt>
                <c:pt idx="23036">
                  <c:v>-19.652999999999992</c:v>
                </c:pt>
                <c:pt idx="23037">
                  <c:v>-19.650999999999996</c:v>
                </c:pt>
                <c:pt idx="23038">
                  <c:v>-19.648999999999994</c:v>
                </c:pt>
                <c:pt idx="23039">
                  <c:v>-19.646999999999991</c:v>
                </c:pt>
                <c:pt idx="23040">
                  <c:v>-19.644999999999996</c:v>
                </c:pt>
                <c:pt idx="23041">
                  <c:v>-19.642999999999994</c:v>
                </c:pt>
                <c:pt idx="23042">
                  <c:v>-19.640999999999991</c:v>
                </c:pt>
                <c:pt idx="23043">
                  <c:v>-19.638999999999996</c:v>
                </c:pt>
                <c:pt idx="23044">
                  <c:v>-19.636999999999993</c:v>
                </c:pt>
                <c:pt idx="23045">
                  <c:v>-19.634999999999991</c:v>
                </c:pt>
                <c:pt idx="23046">
                  <c:v>-19.632999999999996</c:v>
                </c:pt>
                <c:pt idx="23047">
                  <c:v>-19.630999999999993</c:v>
                </c:pt>
                <c:pt idx="23048">
                  <c:v>-19.628999999999998</c:v>
                </c:pt>
                <c:pt idx="23049">
                  <c:v>-19.626999999999995</c:v>
                </c:pt>
                <c:pt idx="23050">
                  <c:v>-19.624999999999993</c:v>
                </c:pt>
                <c:pt idx="23051">
                  <c:v>-19.622999999999998</c:v>
                </c:pt>
                <c:pt idx="23052">
                  <c:v>-19.620999999999995</c:v>
                </c:pt>
                <c:pt idx="23053">
                  <c:v>-19.618999999999993</c:v>
                </c:pt>
                <c:pt idx="23054">
                  <c:v>-19.616999999999997</c:v>
                </c:pt>
                <c:pt idx="23055">
                  <c:v>-19.614999999999995</c:v>
                </c:pt>
                <c:pt idx="23056">
                  <c:v>-19.612999999999992</c:v>
                </c:pt>
                <c:pt idx="23057">
                  <c:v>-19.610999999999997</c:v>
                </c:pt>
                <c:pt idx="23058">
                  <c:v>-19.608999999999995</c:v>
                </c:pt>
                <c:pt idx="23059">
                  <c:v>-19.606999999999992</c:v>
                </c:pt>
                <c:pt idx="23060">
                  <c:v>-19.604999999999997</c:v>
                </c:pt>
                <c:pt idx="23061">
                  <c:v>-19.602999999999994</c:v>
                </c:pt>
                <c:pt idx="23062">
                  <c:v>-19.600999999999992</c:v>
                </c:pt>
                <c:pt idx="23063">
                  <c:v>-19.598999999999997</c:v>
                </c:pt>
                <c:pt idx="23064">
                  <c:v>-19.596999999999994</c:v>
                </c:pt>
                <c:pt idx="23065">
                  <c:v>-19.594999999999992</c:v>
                </c:pt>
                <c:pt idx="23066">
                  <c:v>-19.592999999999996</c:v>
                </c:pt>
                <c:pt idx="23067">
                  <c:v>-19.590999999999994</c:v>
                </c:pt>
                <c:pt idx="23068">
                  <c:v>-19.588999999999992</c:v>
                </c:pt>
                <c:pt idx="23069">
                  <c:v>-19.586999999999996</c:v>
                </c:pt>
                <c:pt idx="23070">
                  <c:v>-19.584999999999994</c:v>
                </c:pt>
                <c:pt idx="23071">
                  <c:v>-19.582999999999991</c:v>
                </c:pt>
                <c:pt idx="23072">
                  <c:v>-19.580999999999996</c:v>
                </c:pt>
                <c:pt idx="23073">
                  <c:v>-19.578999999999994</c:v>
                </c:pt>
                <c:pt idx="23074">
                  <c:v>-19.576999999999991</c:v>
                </c:pt>
                <c:pt idx="23075">
                  <c:v>-19.574999999999996</c:v>
                </c:pt>
                <c:pt idx="23076">
                  <c:v>-19.572999999999993</c:v>
                </c:pt>
                <c:pt idx="23077">
                  <c:v>-19.570999999999991</c:v>
                </c:pt>
                <c:pt idx="23078">
                  <c:v>-19.568999999999996</c:v>
                </c:pt>
                <c:pt idx="23079">
                  <c:v>-19.566999999999993</c:v>
                </c:pt>
                <c:pt idx="23080">
                  <c:v>-19.564999999999998</c:v>
                </c:pt>
                <c:pt idx="23081">
                  <c:v>-19.562999999999995</c:v>
                </c:pt>
                <c:pt idx="23082">
                  <c:v>-19.560999999999993</c:v>
                </c:pt>
                <c:pt idx="23083">
                  <c:v>-19.558999999999997</c:v>
                </c:pt>
                <c:pt idx="23084">
                  <c:v>-19.556999999999995</c:v>
                </c:pt>
                <c:pt idx="23085">
                  <c:v>-19.554999999999993</c:v>
                </c:pt>
                <c:pt idx="23086">
                  <c:v>-19.552999999999997</c:v>
                </c:pt>
                <c:pt idx="23087">
                  <c:v>-19.550999999999995</c:v>
                </c:pt>
                <c:pt idx="23088">
                  <c:v>-19.548999999999992</c:v>
                </c:pt>
                <c:pt idx="23089">
                  <c:v>-19.546999999999997</c:v>
                </c:pt>
                <c:pt idx="23090">
                  <c:v>-19.544999999999995</c:v>
                </c:pt>
                <c:pt idx="23091">
                  <c:v>-19.542999999999992</c:v>
                </c:pt>
                <c:pt idx="23092">
                  <c:v>-19.540999999999997</c:v>
                </c:pt>
                <c:pt idx="23093">
                  <c:v>-19.538999999999994</c:v>
                </c:pt>
                <c:pt idx="23094">
                  <c:v>-19.536999999999992</c:v>
                </c:pt>
                <c:pt idx="23095">
                  <c:v>-19.534999999999997</c:v>
                </c:pt>
                <c:pt idx="23096">
                  <c:v>-19.532999999999994</c:v>
                </c:pt>
                <c:pt idx="23097">
                  <c:v>-19.530999999999992</c:v>
                </c:pt>
                <c:pt idx="23098">
                  <c:v>-19.528999999999996</c:v>
                </c:pt>
                <c:pt idx="23099">
                  <c:v>-19.526999999999994</c:v>
                </c:pt>
                <c:pt idx="23100">
                  <c:v>-19.524999999999991</c:v>
                </c:pt>
                <c:pt idx="23101">
                  <c:v>-19.522999999999996</c:v>
                </c:pt>
                <c:pt idx="23102">
                  <c:v>-19.520999999999994</c:v>
                </c:pt>
                <c:pt idx="23103">
                  <c:v>-19.518999999999991</c:v>
                </c:pt>
                <c:pt idx="23104">
                  <c:v>-19.516999999999996</c:v>
                </c:pt>
                <c:pt idx="23105">
                  <c:v>-19.514999999999993</c:v>
                </c:pt>
                <c:pt idx="23106">
                  <c:v>-19.512999999999991</c:v>
                </c:pt>
                <c:pt idx="23107">
                  <c:v>-19.510999999999996</c:v>
                </c:pt>
                <c:pt idx="23108">
                  <c:v>-19.508999999999993</c:v>
                </c:pt>
                <c:pt idx="23109">
                  <c:v>-19.506999999999991</c:v>
                </c:pt>
                <c:pt idx="23110">
                  <c:v>-19.504999999999995</c:v>
                </c:pt>
                <c:pt idx="23111">
                  <c:v>-19.502999999999993</c:v>
                </c:pt>
                <c:pt idx="23112">
                  <c:v>-19.500999999999998</c:v>
                </c:pt>
                <c:pt idx="23113">
                  <c:v>-19.498999999999995</c:v>
                </c:pt>
                <c:pt idx="23114">
                  <c:v>-19.496999999999993</c:v>
                </c:pt>
                <c:pt idx="23115">
                  <c:v>-19.494999999999997</c:v>
                </c:pt>
                <c:pt idx="23116">
                  <c:v>-19.492999999999995</c:v>
                </c:pt>
                <c:pt idx="23117">
                  <c:v>-19.490999999999993</c:v>
                </c:pt>
                <c:pt idx="23118">
                  <c:v>-19.488999999999997</c:v>
                </c:pt>
                <c:pt idx="23119">
                  <c:v>-19.486999999999995</c:v>
                </c:pt>
                <c:pt idx="23120">
                  <c:v>-19.484999999999992</c:v>
                </c:pt>
                <c:pt idx="23121">
                  <c:v>-19.482999999999997</c:v>
                </c:pt>
                <c:pt idx="23122">
                  <c:v>-19.480999999999995</c:v>
                </c:pt>
                <c:pt idx="23123">
                  <c:v>-19.478999999999992</c:v>
                </c:pt>
                <c:pt idx="23124">
                  <c:v>-19.476999999999997</c:v>
                </c:pt>
                <c:pt idx="23125">
                  <c:v>-19.474999999999994</c:v>
                </c:pt>
                <c:pt idx="23126">
                  <c:v>-19.472999999999992</c:v>
                </c:pt>
                <c:pt idx="23127">
                  <c:v>-19.470999999999997</c:v>
                </c:pt>
                <c:pt idx="23128">
                  <c:v>-19.468999999999994</c:v>
                </c:pt>
                <c:pt idx="23129">
                  <c:v>-19.466999999999992</c:v>
                </c:pt>
                <c:pt idx="23130">
                  <c:v>-19.464999999999996</c:v>
                </c:pt>
                <c:pt idx="23131">
                  <c:v>-19.462999999999994</c:v>
                </c:pt>
                <c:pt idx="23132">
                  <c:v>-19.460999999999991</c:v>
                </c:pt>
                <c:pt idx="23133">
                  <c:v>-19.458999999999996</c:v>
                </c:pt>
                <c:pt idx="23134">
                  <c:v>-19.456999999999994</c:v>
                </c:pt>
                <c:pt idx="23135">
                  <c:v>-19.454999999999991</c:v>
                </c:pt>
                <c:pt idx="23136">
                  <c:v>-19.452999999999996</c:v>
                </c:pt>
                <c:pt idx="23137">
                  <c:v>-19.450999999999993</c:v>
                </c:pt>
                <c:pt idx="23138">
                  <c:v>-19.448999999999991</c:v>
                </c:pt>
                <c:pt idx="23139">
                  <c:v>-19.446999999999996</c:v>
                </c:pt>
                <c:pt idx="23140">
                  <c:v>-19.444999999999993</c:v>
                </c:pt>
                <c:pt idx="23141">
                  <c:v>-19.442999999999998</c:v>
                </c:pt>
                <c:pt idx="23142">
                  <c:v>-19.440999999999995</c:v>
                </c:pt>
                <c:pt idx="23143">
                  <c:v>-19.438999999999993</c:v>
                </c:pt>
                <c:pt idx="23144">
                  <c:v>-19.436999999999998</c:v>
                </c:pt>
                <c:pt idx="23145">
                  <c:v>-19.434999999999995</c:v>
                </c:pt>
                <c:pt idx="23146">
                  <c:v>-19.432999999999993</c:v>
                </c:pt>
                <c:pt idx="23147">
                  <c:v>-19.430999999999997</c:v>
                </c:pt>
                <c:pt idx="23148">
                  <c:v>-19.428999999999995</c:v>
                </c:pt>
                <c:pt idx="23149">
                  <c:v>-19.426999999999992</c:v>
                </c:pt>
                <c:pt idx="23150">
                  <c:v>-19.424999999999997</c:v>
                </c:pt>
                <c:pt idx="23151">
                  <c:v>-19.422999999999995</c:v>
                </c:pt>
                <c:pt idx="23152">
                  <c:v>-19.420999999999992</c:v>
                </c:pt>
                <c:pt idx="23153">
                  <c:v>-19.418999999999997</c:v>
                </c:pt>
                <c:pt idx="23154">
                  <c:v>-19.416999999999994</c:v>
                </c:pt>
                <c:pt idx="23155">
                  <c:v>-19.414999999999992</c:v>
                </c:pt>
                <c:pt idx="23156">
                  <c:v>-19.412999999999997</c:v>
                </c:pt>
                <c:pt idx="23157">
                  <c:v>-19.410999999999994</c:v>
                </c:pt>
                <c:pt idx="23158">
                  <c:v>-19.408999999999992</c:v>
                </c:pt>
                <c:pt idx="23159">
                  <c:v>-19.406999999999996</c:v>
                </c:pt>
                <c:pt idx="23160">
                  <c:v>-19.404999999999994</c:v>
                </c:pt>
                <c:pt idx="23161">
                  <c:v>-19.402999999999992</c:v>
                </c:pt>
                <c:pt idx="23162">
                  <c:v>-19.400999999999996</c:v>
                </c:pt>
                <c:pt idx="23163">
                  <c:v>-19.398999999999994</c:v>
                </c:pt>
                <c:pt idx="23164">
                  <c:v>-19.396999999999991</c:v>
                </c:pt>
                <c:pt idx="23165">
                  <c:v>-19.394999999999996</c:v>
                </c:pt>
                <c:pt idx="23166">
                  <c:v>-19.392999999999994</c:v>
                </c:pt>
                <c:pt idx="23167">
                  <c:v>-19.390999999999991</c:v>
                </c:pt>
                <c:pt idx="23168">
                  <c:v>-19.388999999999996</c:v>
                </c:pt>
                <c:pt idx="23169">
                  <c:v>-19.386999999999993</c:v>
                </c:pt>
                <c:pt idx="23170">
                  <c:v>-19.384999999999991</c:v>
                </c:pt>
                <c:pt idx="23171">
                  <c:v>-19.382999999999996</c:v>
                </c:pt>
                <c:pt idx="23172">
                  <c:v>-19.380999999999993</c:v>
                </c:pt>
                <c:pt idx="23173">
                  <c:v>-19.378999999999998</c:v>
                </c:pt>
                <c:pt idx="23174">
                  <c:v>-19.376999999999995</c:v>
                </c:pt>
                <c:pt idx="23175">
                  <c:v>-19.374999999999993</c:v>
                </c:pt>
                <c:pt idx="23176">
                  <c:v>-19.372999999999998</c:v>
                </c:pt>
                <c:pt idx="23177">
                  <c:v>-19.370999999999995</c:v>
                </c:pt>
                <c:pt idx="23178">
                  <c:v>-19.368999999999993</c:v>
                </c:pt>
                <c:pt idx="23179">
                  <c:v>-19.366999999999997</c:v>
                </c:pt>
                <c:pt idx="23180">
                  <c:v>-19.364999999999995</c:v>
                </c:pt>
                <c:pt idx="23181">
                  <c:v>-19.362999999999992</c:v>
                </c:pt>
                <c:pt idx="23182">
                  <c:v>-19.360999999999997</c:v>
                </c:pt>
                <c:pt idx="23183">
                  <c:v>-19.358999999999995</c:v>
                </c:pt>
                <c:pt idx="23184">
                  <c:v>-19.356999999999992</c:v>
                </c:pt>
                <c:pt idx="23185">
                  <c:v>-19.354999999999997</c:v>
                </c:pt>
                <c:pt idx="23186">
                  <c:v>-19.352999999999994</c:v>
                </c:pt>
                <c:pt idx="23187">
                  <c:v>-19.350999999999992</c:v>
                </c:pt>
                <c:pt idx="23188">
                  <c:v>-19.348999999999997</c:v>
                </c:pt>
                <c:pt idx="23189">
                  <c:v>-19.346999999999994</c:v>
                </c:pt>
                <c:pt idx="23190">
                  <c:v>-19.344999999999992</c:v>
                </c:pt>
                <c:pt idx="23191">
                  <c:v>-19.342999999999996</c:v>
                </c:pt>
                <c:pt idx="23192">
                  <c:v>-19.340999999999994</c:v>
                </c:pt>
                <c:pt idx="23193">
                  <c:v>-19.338999999999992</c:v>
                </c:pt>
                <c:pt idx="23194">
                  <c:v>-19.336999999999996</c:v>
                </c:pt>
                <c:pt idx="23195">
                  <c:v>-19.334999999999994</c:v>
                </c:pt>
                <c:pt idx="23196">
                  <c:v>-19.332999999999991</c:v>
                </c:pt>
                <c:pt idx="23197">
                  <c:v>-19.330999999999996</c:v>
                </c:pt>
                <c:pt idx="23198">
                  <c:v>-19.328999999999994</c:v>
                </c:pt>
                <c:pt idx="23199">
                  <c:v>-19.326999999999991</c:v>
                </c:pt>
                <c:pt idx="23200">
                  <c:v>-19.324999999999996</c:v>
                </c:pt>
                <c:pt idx="23201">
                  <c:v>-19.322999999999993</c:v>
                </c:pt>
                <c:pt idx="23202">
                  <c:v>-19.320999999999991</c:v>
                </c:pt>
                <c:pt idx="23203">
                  <c:v>-19.318999999999996</c:v>
                </c:pt>
                <c:pt idx="23204">
                  <c:v>-19.316999999999993</c:v>
                </c:pt>
                <c:pt idx="23205">
                  <c:v>-19.314999999999998</c:v>
                </c:pt>
                <c:pt idx="23206">
                  <c:v>-19.312999999999995</c:v>
                </c:pt>
                <c:pt idx="23207">
                  <c:v>-19.310999999999993</c:v>
                </c:pt>
                <c:pt idx="23208">
                  <c:v>-19.308999999999997</c:v>
                </c:pt>
                <c:pt idx="23209">
                  <c:v>-19.306999999999995</c:v>
                </c:pt>
                <c:pt idx="23210">
                  <c:v>-19.304999999999993</c:v>
                </c:pt>
                <c:pt idx="23211">
                  <c:v>-19.302999999999997</c:v>
                </c:pt>
                <c:pt idx="23212">
                  <c:v>-19.300999999999995</c:v>
                </c:pt>
                <c:pt idx="23213">
                  <c:v>-19.298999999999992</c:v>
                </c:pt>
                <c:pt idx="23214">
                  <c:v>-19.296999999999997</c:v>
                </c:pt>
                <c:pt idx="23215">
                  <c:v>-19.294999999999995</c:v>
                </c:pt>
                <c:pt idx="23216">
                  <c:v>-19.292999999999992</c:v>
                </c:pt>
                <c:pt idx="23217">
                  <c:v>-19.290999999999997</c:v>
                </c:pt>
                <c:pt idx="23218">
                  <c:v>-19.288999999999994</c:v>
                </c:pt>
                <c:pt idx="23219">
                  <c:v>-19.286999999999992</c:v>
                </c:pt>
                <c:pt idx="23220">
                  <c:v>-19.284999999999997</c:v>
                </c:pt>
                <c:pt idx="23221">
                  <c:v>-19.282999999999994</c:v>
                </c:pt>
                <c:pt idx="23222">
                  <c:v>-19.280999999999992</c:v>
                </c:pt>
                <c:pt idx="23223">
                  <c:v>-19.278999999999996</c:v>
                </c:pt>
                <c:pt idx="23224">
                  <c:v>-19.276999999999994</c:v>
                </c:pt>
                <c:pt idx="23225">
                  <c:v>-19.274999999999991</c:v>
                </c:pt>
                <c:pt idx="23226">
                  <c:v>-19.272999999999996</c:v>
                </c:pt>
                <c:pt idx="23227">
                  <c:v>-19.270999999999994</c:v>
                </c:pt>
                <c:pt idx="23228">
                  <c:v>-19.268999999999991</c:v>
                </c:pt>
                <c:pt idx="23229">
                  <c:v>-19.266999999999996</c:v>
                </c:pt>
                <c:pt idx="23230">
                  <c:v>-19.264999999999993</c:v>
                </c:pt>
                <c:pt idx="23231">
                  <c:v>-19.262999999999991</c:v>
                </c:pt>
                <c:pt idx="23232">
                  <c:v>-19.260999999999996</c:v>
                </c:pt>
                <c:pt idx="23233">
                  <c:v>-19.258999999999993</c:v>
                </c:pt>
                <c:pt idx="23234">
                  <c:v>-19.256999999999991</c:v>
                </c:pt>
                <c:pt idx="23235">
                  <c:v>-19.254999999999995</c:v>
                </c:pt>
                <c:pt idx="23236">
                  <c:v>-19.252999999999993</c:v>
                </c:pt>
                <c:pt idx="23237">
                  <c:v>-19.250999999999998</c:v>
                </c:pt>
                <c:pt idx="23238">
                  <c:v>-19.248999999999995</c:v>
                </c:pt>
                <c:pt idx="23239">
                  <c:v>-19.246999999999993</c:v>
                </c:pt>
                <c:pt idx="23240">
                  <c:v>-19.244999999999997</c:v>
                </c:pt>
                <c:pt idx="23241">
                  <c:v>-19.242999999999995</c:v>
                </c:pt>
                <c:pt idx="23242">
                  <c:v>-19.240999999999993</c:v>
                </c:pt>
                <c:pt idx="23243">
                  <c:v>-19.238999999999997</c:v>
                </c:pt>
                <c:pt idx="23244">
                  <c:v>-19.236999999999995</c:v>
                </c:pt>
                <c:pt idx="23245">
                  <c:v>-19.234999999999992</c:v>
                </c:pt>
                <c:pt idx="23246">
                  <c:v>-19.232999999999997</c:v>
                </c:pt>
                <c:pt idx="23247">
                  <c:v>-19.230999999999995</c:v>
                </c:pt>
                <c:pt idx="23248">
                  <c:v>-19.228999999999992</c:v>
                </c:pt>
                <c:pt idx="23249">
                  <c:v>-19.226999999999997</c:v>
                </c:pt>
                <c:pt idx="23250">
                  <c:v>-19.224999999999994</c:v>
                </c:pt>
                <c:pt idx="23251">
                  <c:v>-19.222999999999992</c:v>
                </c:pt>
                <c:pt idx="23252">
                  <c:v>-19.220999999999997</c:v>
                </c:pt>
                <c:pt idx="23253">
                  <c:v>-19.218999999999994</c:v>
                </c:pt>
                <c:pt idx="23254">
                  <c:v>-19.216999999999992</c:v>
                </c:pt>
                <c:pt idx="23255">
                  <c:v>-19.214999999999996</c:v>
                </c:pt>
                <c:pt idx="23256">
                  <c:v>-19.212999999999994</c:v>
                </c:pt>
                <c:pt idx="23257">
                  <c:v>-19.210999999999991</c:v>
                </c:pt>
                <c:pt idx="23258">
                  <c:v>-19.208999999999996</c:v>
                </c:pt>
                <c:pt idx="23259">
                  <c:v>-19.206999999999994</c:v>
                </c:pt>
                <c:pt idx="23260">
                  <c:v>-19.204999999999991</c:v>
                </c:pt>
                <c:pt idx="23261">
                  <c:v>-19.202999999999996</c:v>
                </c:pt>
                <c:pt idx="23262">
                  <c:v>-19.200999999999993</c:v>
                </c:pt>
                <c:pt idx="23263">
                  <c:v>-19.198999999999991</c:v>
                </c:pt>
                <c:pt idx="23264">
                  <c:v>-19.196999999999996</c:v>
                </c:pt>
                <c:pt idx="23265">
                  <c:v>-19.194999999999993</c:v>
                </c:pt>
                <c:pt idx="23266">
                  <c:v>-19.192999999999998</c:v>
                </c:pt>
                <c:pt idx="23267">
                  <c:v>-19.190999999999995</c:v>
                </c:pt>
                <c:pt idx="23268">
                  <c:v>-19.188999999999993</c:v>
                </c:pt>
                <c:pt idx="23269">
                  <c:v>-19.186999999999998</c:v>
                </c:pt>
                <c:pt idx="23270">
                  <c:v>-19.184999999999995</c:v>
                </c:pt>
                <c:pt idx="23271">
                  <c:v>-19.182999999999993</c:v>
                </c:pt>
                <c:pt idx="23272">
                  <c:v>-19.180999999999997</c:v>
                </c:pt>
                <c:pt idx="23273">
                  <c:v>-19.178999999999995</c:v>
                </c:pt>
                <c:pt idx="23274">
                  <c:v>-19.176999999999992</c:v>
                </c:pt>
                <c:pt idx="23275">
                  <c:v>-19.174999999999997</c:v>
                </c:pt>
                <c:pt idx="23276">
                  <c:v>-19.172999999999995</c:v>
                </c:pt>
                <c:pt idx="23277">
                  <c:v>-19.170999999999992</c:v>
                </c:pt>
                <c:pt idx="23278">
                  <c:v>-19.168999999999997</c:v>
                </c:pt>
                <c:pt idx="23279">
                  <c:v>-19.166999999999994</c:v>
                </c:pt>
                <c:pt idx="23280">
                  <c:v>-19.164999999999992</c:v>
                </c:pt>
                <c:pt idx="23281">
                  <c:v>-19.162999999999997</c:v>
                </c:pt>
                <c:pt idx="23282">
                  <c:v>-19.160999999999994</c:v>
                </c:pt>
                <c:pt idx="23283">
                  <c:v>-19.158999999999992</c:v>
                </c:pt>
                <c:pt idx="23284">
                  <c:v>-19.156999999999996</c:v>
                </c:pt>
                <c:pt idx="23285">
                  <c:v>-19.154999999999994</c:v>
                </c:pt>
                <c:pt idx="23286">
                  <c:v>-19.152999999999992</c:v>
                </c:pt>
                <c:pt idx="23287">
                  <c:v>-19.150999999999996</c:v>
                </c:pt>
                <c:pt idx="23288">
                  <c:v>-19.148999999999994</c:v>
                </c:pt>
                <c:pt idx="23289">
                  <c:v>-19.146999999999991</c:v>
                </c:pt>
                <c:pt idx="23290">
                  <c:v>-19.144999999999996</c:v>
                </c:pt>
                <c:pt idx="23291">
                  <c:v>-19.142999999999994</c:v>
                </c:pt>
                <c:pt idx="23292">
                  <c:v>-19.140999999999991</c:v>
                </c:pt>
                <c:pt idx="23293">
                  <c:v>-19.138999999999996</c:v>
                </c:pt>
                <c:pt idx="23294">
                  <c:v>-19.136999999999993</c:v>
                </c:pt>
                <c:pt idx="23295">
                  <c:v>-19.134999999999991</c:v>
                </c:pt>
                <c:pt idx="23296">
                  <c:v>-19.132999999999996</c:v>
                </c:pt>
                <c:pt idx="23297">
                  <c:v>-19.130999999999993</c:v>
                </c:pt>
                <c:pt idx="23298">
                  <c:v>-19.128999999999998</c:v>
                </c:pt>
                <c:pt idx="23299">
                  <c:v>-19.126999999999995</c:v>
                </c:pt>
                <c:pt idx="23300">
                  <c:v>-19.124999999999993</c:v>
                </c:pt>
                <c:pt idx="23301">
                  <c:v>-19.122999999999998</c:v>
                </c:pt>
                <c:pt idx="23302">
                  <c:v>-19.120999999999995</c:v>
                </c:pt>
                <c:pt idx="23303">
                  <c:v>-19.118999999999993</c:v>
                </c:pt>
                <c:pt idx="23304">
                  <c:v>-19.116999999999997</c:v>
                </c:pt>
                <c:pt idx="23305">
                  <c:v>-19.114999999999995</c:v>
                </c:pt>
                <c:pt idx="23306">
                  <c:v>-19.112999999999992</c:v>
                </c:pt>
                <c:pt idx="23307">
                  <c:v>-19.110999999999997</c:v>
                </c:pt>
                <c:pt idx="23308">
                  <c:v>-19.108999999999995</c:v>
                </c:pt>
                <c:pt idx="23309">
                  <c:v>-19.106999999999992</c:v>
                </c:pt>
                <c:pt idx="23310">
                  <c:v>-19.104999999999997</c:v>
                </c:pt>
                <c:pt idx="23311">
                  <c:v>-19.102999999999994</c:v>
                </c:pt>
                <c:pt idx="23312">
                  <c:v>-19.100999999999992</c:v>
                </c:pt>
                <c:pt idx="23313">
                  <c:v>-19.098999999999997</c:v>
                </c:pt>
                <c:pt idx="23314">
                  <c:v>-19.096999999999994</c:v>
                </c:pt>
                <c:pt idx="23315">
                  <c:v>-19.094999999999992</c:v>
                </c:pt>
                <c:pt idx="23316">
                  <c:v>-19.092999999999996</c:v>
                </c:pt>
                <c:pt idx="23317">
                  <c:v>-19.090999999999994</c:v>
                </c:pt>
                <c:pt idx="23318">
                  <c:v>-19.088999999999992</c:v>
                </c:pt>
                <c:pt idx="23319">
                  <c:v>-19.086999999999996</c:v>
                </c:pt>
                <c:pt idx="23320">
                  <c:v>-19.084999999999994</c:v>
                </c:pt>
                <c:pt idx="23321">
                  <c:v>-19.082999999999991</c:v>
                </c:pt>
                <c:pt idx="23322">
                  <c:v>-19.080999999999996</c:v>
                </c:pt>
                <c:pt idx="23323">
                  <c:v>-19.078999999999994</c:v>
                </c:pt>
                <c:pt idx="23324">
                  <c:v>-19.076999999999991</c:v>
                </c:pt>
                <c:pt idx="23325">
                  <c:v>-19.074999999999996</c:v>
                </c:pt>
                <c:pt idx="23326">
                  <c:v>-19.072999999999993</c:v>
                </c:pt>
                <c:pt idx="23327">
                  <c:v>-19.070999999999991</c:v>
                </c:pt>
                <c:pt idx="23328">
                  <c:v>-19.068999999999996</c:v>
                </c:pt>
                <c:pt idx="23329">
                  <c:v>-19.066999999999993</c:v>
                </c:pt>
                <c:pt idx="23330">
                  <c:v>-19.064999999999998</c:v>
                </c:pt>
                <c:pt idx="23331">
                  <c:v>-19.062999999999995</c:v>
                </c:pt>
                <c:pt idx="23332">
                  <c:v>-19.060999999999993</c:v>
                </c:pt>
                <c:pt idx="23333">
                  <c:v>-19.058999999999997</c:v>
                </c:pt>
                <c:pt idx="23334">
                  <c:v>-19.056999999999995</c:v>
                </c:pt>
                <c:pt idx="23335">
                  <c:v>-19.054999999999993</c:v>
                </c:pt>
                <c:pt idx="23336">
                  <c:v>-19.052999999999997</c:v>
                </c:pt>
                <c:pt idx="23337">
                  <c:v>-19.050999999999995</c:v>
                </c:pt>
                <c:pt idx="23338">
                  <c:v>-19.048999999999992</c:v>
                </c:pt>
                <c:pt idx="23339">
                  <c:v>-19.046999999999997</c:v>
                </c:pt>
                <c:pt idx="23340">
                  <c:v>-19.044999999999995</c:v>
                </c:pt>
                <c:pt idx="23341">
                  <c:v>-19.042999999999992</c:v>
                </c:pt>
                <c:pt idx="23342">
                  <c:v>-19.040999999999997</c:v>
                </c:pt>
                <c:pt idx="23343">
                  <c:v>-19.038999999999994</c:v>
                </c:pt>
                <c:pt idx="23344">
                  <c:v>-19.036999999999992</c:v>
                </c:pt>
                <c:pt idx="23345">
                  <c:v>-19.034999999999997</c:v>
                </c:pt>
                <c:pt idx="23346">
                  <c:v>-19.032999999999994</c:v>
                </c:pt>
                <c:pt idx="23347">
                  <c:v>-19.030999999999992</c:v>
                </c:pt>
                <c:pt idx="23348">
                  <c:v>-19.028999999999996</c:v>
                </c:pt>
                <c:pt idx="23349">
                  <c:v>-19.026999999999994</c:v>
                </c:pt>
                <c:pt idx="23350">
                  <c:v>-19.024999999999991</c:v>
                </c:pt>
                <c:pt idx="23351">
                  <c:v>-19.022999999999996</c:v>
                </c:pt>
                <c:pt idx="23352">
                  <c:v>-19.020999999999994</c:v>
                </c:pt>
                <c:pt idx="23353">
                  <c:v>-19.018999999999991</c:v>
                </c:pt>
                <c:pt idx="23354">
                  <c:v>-19.016999999999996</c:v>
                </c:pt>
                <c:pt idx="23355">
                  <c:v>-19.014999999999993</c:v>
                </c:pt>
                <c:pt idx="23356">
                  <c:v>-19.012999999999991</c:v>
                </c:pt>
                <c:pt idx="23357">
                  <c:v>-19.010999999999996</c:v>
                </c:pt>
                <c:pt idx="23358">
                  <c:v>-19.008999999999993</c:v>
                </c:pt>
                <c:pt idx="23359">
                  <c:v>-19.006999999999991</c:v>
                </c:pt>
                <c:pt idx="23360">
                  <c:v>-19.004999999999995</c:v>
                </c:pt>
                <c:pt idx="23361">
                  <c:v>-19.002999999999993</c:v>
                </c:pt>
                <c:pt idx="23362">
                  <c:v>-19.000999999999998</c:v>
                </c:pt>
                <c:pt idx="23363">
                  <c:v>-18.998999999999995</c:v>
                </c:pt>
                <c:pt idx="23364">
                  <c:v>-18.996999999999993</c:v>
                </c:pt>
                <c:pt idx="23365">
                  <c:v>-18.994999999999997</c:v>
                </c:pt>
                <c:pt idx="23366">
                  <c:v>-18.992999999999995</c:v>
                </c:pt>
                <c:pt idx="23367">
                  <c:v>-18.990999999999993</c:v>
                </c:pt>
                <c:pt idx="23368">
                  <c:v>-18.988999999999997</c:v>
                </c:pt>
                <c:pt idx="23369">
                  <c:v>-18.986999999999995</c:v>
                </c:pt>
                <c:pt idx="23370">
                  <c:v>-18.984999999999992</c:v>
                </c:pt>
                <c:pt idx="23371">
                  <c:v>-18.982999999999997</c:v>
                </c:pt>
                <c:pt idx="23372">
                  <c:v>-18.980999999999995</c:v>
                </c:pt>
                <c:pt idx="23373">
                  <c:v>-18.978999999999992</c:v>
                </c:pt>
                <c:pt idx="23374">
                  <c:v>-18.976999999999997</c:v>
                </c:pt>
                <c:pt idx="23375">
                  <c:v>-18.974999999999994</c:v>
                </c:pt>
                <c:pt idx="23376">
                  <c:v>-18.972999999999992</c:v>
                </c:pt>
                <c:pt idx="23377">
                  <c:v>-18.970999999999997</c:v>
                </c:pt>
                <c:pt idx="23378">
                  <c:v>-18.968999999999994</c:v>
                </c:pt>
                <c:pt idx="23379">
                  <c:v>-18.966999999999992</c:v>
                </c:pt>
                <c:pt idx="23380">
                  <c:v>-18.964999999999996</c:v>
                </c:pt>
                <c:pt idx="23381">
                  <c:v>-18.962999999999994</c:v>
                </c:pt>
                <c:pt idx="23382">
                  <c:v>-18.960999999999991</c:v>
                </c:pt>
                <c:pt idx="23383">
                  <c:v>-18.958999999999996</c:v>
                </c:pt>
                <c:pt idx="23384">
                  <c:v>-18.956999999999994</c:v>
                </c:pt>
                <c:pt idx="23385">
                  <c:v>-18.954999999999991</c:v>
                </c:pt>
                <c:pt idx="23386">
                  <c:v>-18.952999999999996</c:v>
                </c:pt>
                <c:pt idx="23387">
                  <c:v>-18.950999999999993</c:v>
                </c:pt>
                <c:pt idx="23388">
                  <c:v>-18.948999999999991</c:v>
                </c:pt>
                <c:pt idx="23389">
                  <c:v>-18.946999999999996</c:v>
                </c:pt>
                <c:pt idx="23390">
                  <c:v>-18.944999999999993</c:v>
                </c:pt>
                <c:pt idx="23391">
                  <c:v>-18.942999999999998</c:v>
                </c:pt>
                <c:pt idx="23392">
                  <c:v>-18.940999999999995</c:v>
                </c:pt>
                <c:pt idx="23393">
                  <c:v>-18.938999999999993</c:v>
                </c:pt>
                <c:pt idx="23394">
                  <c:v>-18.936999999999998</c:v>
                </c:pt>
                <c:pt idx="23395">
                  <c:v>-18.934999999999995</c:v>
                </c:pt>
                <c:pt idx="23396">
                  <c:v>-18.932999999999993</c:v>
                </c:pt>
                <c:pt idx="23397">
                  <c:v>-18.930999999999997</c:v>
                </c:pt>
                <c:pt idx="23398">
                  <c:v>-18.928999999999995</c:v>
                </c:pt>
                <c:pt idx="23399">
                  <c:v>-18.926999999999992</c:v>
                </c:pt>
                <c:pt idx="23400">
                  <c:v>-18.924999999999997</c:v>
                </c:pt>
                <c:pt idx="23401">
                  <c:v>-18.922999999999995</c:v>
                </c:pt>
                <c:pt idx="23402">
                  <c:v>-18.920999999999992</c:v>
                </c:pt>
                <c:pt idx="23403">
                  <c:v>-18.918999999999997</c:v>
                </c:pt>
                <c:pt idx="23404">
                  <c:v>-18.916999999999994</c:v>
                </c:pt>
                <c:pt idx="23405">
                  <c:v>-18.914999999999992</c:v>
                </c:pt>
                <c:pt idx="23406">
                  <c:v>-18.912999999999997</c:v>
                </c:pt>
                <c:pt idx="23407">
                  <c:v>-18.910999999999994</c:v>
                </c:pt>
                <c:pt idx="23408">
                  <c:v>-18.908999999999992</c:v>
                </c:pt>
                <c:pt idx="23409">
                  <c:v>-18.906999999999996</c:v>
                </c:pt>
                <c:pt idx="23410">
                  <c:v>-18.904999999999994</c:v>
                </c:pt>
                <c:pt idx="23411">
                  <c:v>-18.902999999999992</c:v>
                </c:pt>
                <c:pt idx="23412">
                  <c:v>-18.900999999999996</c:v>
                </c:pt>
                <c:pt idx="23413">
                  <c:v>-18.898999999999994</c:v>
                </c:pt>
                <c:pt idx="23414">
                  <c:v>-18.896999999999991</c:v>
                </c:pt>
                <c:pt idx="23415">
                  <c:v>-18.894999999999996</c:v>
                </c:pt>
                <c:pt idx="23416">
                  <c:v>-18.892999999999994</c:v>
                </c:pt>
                <c:pt idx="23417">
                  <c:v>-18.890999999999991</c:v>
                </c:pt>
                <c:pt idx="23418">
                  <c:v>-18.888999999999996</c:v>
                </c:pt>
                <c:pt idx="23419">
                  <c:v>-18.886999999999993</c:v>
                </c:pt>
                <c:pt idx="23420">
                  <c:v>-18.884999999999991</c:v>
                </c:pt>
                <c:pt idx="23421">
                  <c:v>-18.882999999999996</c:v>
                </c:pt>
                <c:pt idx="23422">
                  <c:v>-18.880999999999993</c:v>
                </c:pt>
                <c:pt idx="23423">
                  <c:v>-18.878999999999998</c:v>
                </c:pt>
                <c:pt idx="23424">
                  <c:v>-18.876999999999995</c:v>
                </c:pt>
                <c:pt idx="23425">
                  <c:v>-18.874999999999993</c:v>
                </c:pt>
                <c:pt idx="23426">
                  <c:v>-18.872999999999998</c:v>
                </c:pt>
                <c:pt idx="23427">
                  <c:v>-18.870999999999995</c:v>
                </c:pt>
                <c:pt idx="23428">
                  <c:v>-18.868999999999993</c:v>
                </c:pt>
                <c:pt idx="23429">
                  <c:v>-18.866999999999997</c:v>
                </c:pt>
                <c:pt idx="23430">
                  <c:v>-18.864999999999995</c:v>
                </c:pt>
                <c:pt idx="23431">
                  <c:v>-18.862999999999992</c:v>
                </c:pt>
                <c:pt idx="23432">
                  <c:v>-18.860999999999997</c:v>
                </c:pt>
                <c:pt idx="23433">
                  <c:v>-18.858999999999995</c:v>
                </c:pt>
                <c:pt idx="23434">
                  <c:v>-18.856999999999992</c:v>
                </c:pt>
                <c:pt idx="23435">
                  <c:v>-18.854999999999997</c:v>
                </c:pt>
                <c:pt idx="23436">
                  <c:v>-18.852999999999994</c:v>
                </c:pt>
                <c:pt idx="23437">
                  <c:v>-18.850999999999992</c:v>
                </c:pt>
                <c:pt idx="23438">
                  <c:v>-18.848999999999997</c:v>
                </c:pt>
                <c:pt idx="23439">
                  <c:v>-18.846999999999994</c:v>
                </c:pt>
                <c:pt idx="23440">
                  <c:v>-18.844999999999992</c:v>
                </c:pt>
                <c:pt idx="23441">
                  <c:v>-18.842999999999996</c:v>
                </c:pt>
                <c:pt idx="23442">
                  <c:v>-18.840999999999994</c:v>
                </c:pt>
                <c:pt idx="23443">
                  <c:v>-18.838999999999992</c:v>
                </c:pt>
                <c:pt idx="23444">
                  <c:v>-18.836999999999996</c:v>
                </c:pt>
                <c:pt idx="23445">
                  <c:v>-18.834999999999994</c:v>
                </c:pt>
                <c:pt idx="23446">
                  <c:v>-18.832999999999991</c:v>
                </c:pt>
                <c:pt idx="23447">
                  <c:v>-18.830999999999996</c:v>
                </c:pt>
                <c:pt idx="23448">
                  <c:v>-18.828999999999994</c:v>
                </c:pt>
                <c:pt idx="23449">
                  <c:v>-18.826999999999991</c:v>
                </c:pt>
                <c:pt idx="23450">
                  <c:v>-18.824999999999996</c:v>
                </c:pt>
                <c:pt idx="23451">
                  <c:v>-18.822999999999993</c:v>
                </c:pt>
                <c:pt idx="23452">
                  <c:v>-18.820999999999991</c:v>
                </c:pt>
                <c:pt idx="23453">
                  <c:v>-18.818999999999996</c:v>
                </c:pt>
                <c:pt idx="23454">
                  <c:v>-18.816999999999993</c:v>
                </c:pt>
                <c:pt idx="23455">
                  <c:v>-18.814999999999998</c:v>
                </c:pt>
                <c:pt idx="23456">
                  <c:v>-18.812999999999995</c:v>
                </c:pt>
                <c:pt idx="23457">
                  <c:v>-18.810999999999993</c:v>
                </c:pt>
                <c:pt idx="23458">
                  <c:v>-18.808999999999997</c:v>
                </c:pt>
                <c:pt idx="23459">
                  <c:v>-18.806999999999995</c:v>
                </c:pt>
                <c:pt idx="23460">
                  <c:v>-18.804999999999993</c:v>
                </c:pt>
                <c:pt idx="23461">
                  <c:v>-18.802999999999997</c:v>
                </c:pt>
                <c:pt idx="23462">
                  <c:v>-18.800999999999995</c:v>
                </c:pt>
                <c:pt idx="23463">
                  <c:v>-18.798999999999992</c:v>
                </c:pt>
                <c:pt idx="23464">
                  <c:v>-18.796999999999997</c:v>
                </c:pt>
                <c:pt idx="23465">
                  <c:v>-18.794999999999995</c:v>
                </c:pt>
                <c:pt idx="23466">
                  <c:v>-18.792999999999992</c:v>
                </c:pt>
                <c:pt idx="23467">
                  <c:v>-18.790999999999997</c:v>
                </c:pt>
                <c:pt idx="23468">
                  <c:v>-18.788999999999994</c:v>
                </c:pt>
                <c:pt idx="23469">
                  <c:v>-18.786999999999992</c:v>
                </c:pt>
                <c:pt idx="23470">
                  <c:v>-18.784999999999997</c:v>
                </c:pt>
                <c:pt idx="23471">
                  <c:v>-18.782999999999994</c:v>
                </c:pt>
                <c:pt idx="23472">
                  <c:v>-18.780999999999992</c:v>
                </c:pt>
                <c:pt idx="23473">
                  <c:v>-18.778999999999996</c:v>
                </c:pt>
                <c:pt idx="23474">
                  <c:v>-18.776999999999994</c:v>
                </c:pt>
                <c:pt idx="23475">
                  <c:v>-18.774999999999991</c:v>
                </c:pt>
                <c:pt idx="23476">
                  <c:v>-18.772999999999996</c:v>
                </c:pt>
                <c:pt idx="23477">
                  <c:v>-18.770999999999994</c:v>
                </c:pt>
                <c:pt idx="23478">
                  <c:v>-18.768999999999991</c:v>
                </c:pt>
                <c:pt idx="23479">
                  <c:v>-18.766999999999996</c:v>
                </c:pt>
                <c:pt idx="23480">
                  <c:v>-18.764999999999993</c:v>
                </c:pt>
                <c:pt idx="23481">
                  <c:v>-18.762999999999991</c:v>
                </c:pt>
                <c:pt idx="23482">
                  <c:v>-18.760999999999996</c:v>
                </c:pt>
                <c:pt idx="23483">
                  <c:v>-18.758999999999993</c:v>
                </c:pt>
                <c:pt idx="23484">
                  <c:v>-18.756999999999991</c:v>
                </c:pt>
                <c:pt idx="23485">
                  <c:v>-18.754999999999995</c:v>
                </c:pt>
                <c:pt idx="23486">
                  <c:v>-18.752999999999993</c:v>
                </c:pt>
                <c:pt idx="23487">
                  <c:v>-18.750999999999998</c:v>
                </c:pt>
                <c:pt idx="23488">
                  <c:v>-18.748999999999995</c:v>
                </c:pt>
                <c:pt idx="23489">
                  <c:v>-18.746999999999993</c:v>
                </c:pt>
                <c:pt idx="23490">
                  <c:v>-18.744999999999997</c:v>
                </c:pt>
                <c:pt idx="23491">
                  <c:v>-18.742999999999995</c:v>
                </c:pt>
                <c:pt idx="23492">
                  <c:v>-18.740999999999993</c:v>
                </c:pt>
                <c:pt idx="23493">
                  <c:v>-18.738999999999997</c:v>
                </c:pt>
                <c:pt idx="23494">
                  <c:v>-18.736999999999995</c:v>
                </c:pt>
                <c:pt idx="23495">
                  <c:v>-18.734999999999992</c:v>
                </c:pt>
                <c:pt idx="23496">
                  <c:v>-18.732999999999997</c:v>
                </c:pt>
                <c:pt idx="23497">
                  <c:v>-18.730999999999995</c:v>
                </c:pt>
                <c:pt idx="23498">
                  <c:v>-18.728999999999992</c:v>
                </c:pt>
                <c:pt idx="23499">
                  <c:v>-18.726999999999997</c:v>
                </c:pt>
                <c:pt idx="23500">
                  <c:v>-18.724999999999994</c:v>
                </c:pt>
                <c:pt idx="23501">
                  <c:v>-18.722999999999992</c:v>
                </c:pt>
                <c:pt idx="23502">
                  <c:v>-18.720999999999997</c:v>
                </c:pt>
                <c:pt idx="23503">
                  <c:v>-18.718999999999994</c:v>
                </c:pt>
                <c:pt idx="23504">
                  <c:v>-18.716999999999992</c:v>
                </c:pt>
                <c:pt idx="23505">
                  <c:v>-18.714999999999996</c:v>
                </c:pt>
                <c:pt idx="23506">
                  <c:v>-18.712999999999994</c:v>
                </c:pt>
                <c:pt idx="23507">
                  <c:v>-18.710999999999991</c:v>
                </c:pt>
                <c:pt idx="23508">
                  <c:v>-18.708999999999996</c:v>
                </c:pt>
                <c:pt idx="23509">
                  <c:v>-18.706999999999994</c:v>
                </c:pt>
                <c:pt idx="23510">
                  <c:v>-18.704999999999991</c:v>
                </c:pt>
                <c:pt idx="23511">
                  <c:v>-18.702999999999996</c:v>
                </c:pt>
                <c:pt idx="23512">
                  <c:v>-18.700999999999993</c:v>
                </c:pt>
                <c:pt idx="23513">
                  <c:v>-18.698999999999991</c:v>
                </c:pt>
                <c:pt idx="23514">
                  <c:v>-18.696999999999996</c:v>
                </c:pt>
                <c:pt idx="23515">
                  <c:v>-18.694999999999993</c:v>
                </c:pt>
                <c:pt idx="23516">
                  <c:v>-18.692999999999998</c:v>
                </c:pt>
                <c:pt idx="23517">
                  <c:v>-18.690999999999995</c:v>
                </c:pt>
                <c:pt idx="23518">
                  <c:v>-18.688999999999993</c:v>
                </c:pt>
                <c:pt idx="23519">
                  <c:v>-18.686999999999998</c:v>
                </c:pt>
                <c:pt idx="23520">
                  <c:v>-18.684999999999995</c:v>
                </c:pt>
                <c:pt idx="23521">
                  <c:v>-18.682999999999993</c:v>
                </c:pt>
                <c:pt idx="23522">
                  <c:v>-18.680999999999997</c:v>
                </c:pt>
                <c:pt idx="23523">
                  <c:v>-18.678999999999995</c:v>
                </c:pt>
                <c:pt idx="23524">
                  <c:v>-18.676999999999992</c:v>
                </c:pt>
                <c:pt idx="23525">
                  <c:v>-18.674999999999997</c:v>
                </c:pt>
                <c:pt idx="23526">
                  <c:v>-18.672999999999995</c:v>
                </c:pt>
                <c:pt idx="23527">
                  <c:v>-18.670999999999992</c:v>
                </c:pt>
                <c:pt idx="23528">
                  <c:v>-18.668999999999997</c:v>
                </c:pt>
                <c:pt idx="23529">
                  <c:v>-18.666999999999994</c:v>
                </c:pt>
                <c:pt idx="23530">
                  <c:v>-18.664999999999992</c:v>
                </c:pt>
                <c:pt idx="23531">
                  <c:v>-18.662999999999997</c:v>
                </c:pt>
                <c:pt idx="23532">
                  <c:v>-18.660999999999994</c:v>
                </c:pt>
                <c:pt idx="23533">
                  <c:v>-18.658999999999992</c:v>
                </c:pt>
                <c:pt idx="23534">
                  <c:v>-18.656999999999996</c:v>
                </c:pt>
                <c:pt idx="23535">
                  <c:v>-18.654999999999994</c:v>
                </c:pt>
                <c:pt idx="23536">
                  <c:v>-18.652999999999992</c:v>
                </c:pt>
                <c:pt idx="23537">
                  <c:v>-18.650999999999996</c:v>
                </c:pt>
                <c:pt idx="23538">
                  <c:v>-18.648999999999994</c:v>
                </c:pt>
                <c:pt idx="23539">
                  <c:v>-18.646999999999991</c:v>
                </c:pt>
                <c:pt idx="23540">
                  <c:v>-18.644999999999996</c:v>
                </c:pt>
                <c:pt idx="23541">
                  <c:v>-18.642999999999994</c:v>
                </c:pt>
                <c:pt idx="23542">
                  <c:v>-18.640999999999991</c:v>
                </c:pt>
                <c:pt idx="23543">
                  <c:v>-18.638999999999996</c:v>
                </c:pt>
                <c:pt idx="23544">
                  <c:v>-18.636999999999993</c:v>
                </c:pt>
                <c:pt idx="23545">
                  <c:v>-18.634999999999991</c:v>
                </c:pt>
                <c:pt idx="23546">
                  <c:v>-18.632999999999996</c:v>
                </c:pt>
                <c:pt idx="23547">
                  <c:v>-18.630999999999993</c:v>
                </c:pt>
                <c:pt idx="23548">
                  <c:v>-18.628999999999998</c:v>
                </c:pt>
                <c:pt idx="23549">
                  <c:v>-18.626999999999995</c:v>
                </c:pt>
                <c:pt idx="23550">
                  <c:v>-18.624999999999993</c:v>
                </c:pt>
                <c:pt idx="23551">
                  <c:v>-18.622999999999998</c:v>
                </c:pt>
                <c:pt idx="23552">
                  <c:v>-18.620999999999995</c:v>
                </c:pt>
                <c:pt idx="23553">
                  <c:v>-18.618999999999993</c:v>
                </c:pt>
                <c:pt idx="23554">
                  <c:v>-18.616999999999997</c:v>
                </c:pt>
                <c:pt idx="23555">
                  <c:v>-18.614999999999995</c:v>
                </c:pt>
                <c:pt idx="23556">
                  <c:v>-18.612999999999992</c:v>
                </c:pt>
                <c:pt idx="23557">
                  <c:v>-18.610999999999997</c:v>
                </c:pt>
                <c:pt idx="23558">
                  <c:v>-18.608999999999995</c:v>
                </c:pt>
                <c:pt idx="23559">
                  <c:v>-18.606999999999992</c:v>
                </c:pt>
                <c:pt idx="23560">
                  <c:v>-18.604999999999997</c:v>
                </c:pt>
                <c:pt idx="23561">
                  <c:v>-18.602999999999994</c:v>
                </c:pt>
                <c:pt idx="23562">
                  <c:v>-18.600999999999992</c:v>
                </c:pt>
                <c:pt idx="23563">
                  <c:v>-18.598999999999997</c:v>
                </c:pt>
                <c:pt idx="23564">
                  <c:v>-18.596999999999994</c:v>
                </c:pt>
                <c:pt idx="23565">
                  <c:v>-18.594999999999992</c:v>
                </c:pt>
                <c:pt idx="23566">
                  <c:v>-18.592999999999996</c:v>
                </c:pt>
                <c:pt idx="23567">
                  <c:v>-18.590999999999994</c:v>
                </c:pt>
                <c:pt idx="23568">
                  <c:v>-18.588999999999992</c:v>
                </c:pt>
                <c:pt idx="23569">
                  <c:v>-18.586999999999996</c:v>
                </c:pt>
                <c:pt idx="23570">
                  <c:v>-18.584999999999994</c:v>
                </c:pt>
                <c:pt idx="23571">
                  <c:v>-18.582999999999991</c:v>
                </c:pt>
                <c:pt idx="23572">
                  <c:v>-18.580999999999996</c:v>
                </c:pt>
                <c:pt idx="23573">
                  <c:v>-18.578999999999994</c:v>
                </c:pt>
                <c:pt idx="23574">
                  <c:v>-18.576999999999991</c:v>
                </c:pt>
                <c:pt idx="23575">
                  <c:v>-18.574999999999996</c:v>
                </c:pt>
                <c:pt idx="23576">
                  <c:v>-18.572999999999993</c:v>
                </c:pt>
                <c:pt idx="23577">
                  <c:v>-18.570999999999991</c:v>
                </c:pt>
                <c:pt idx="23578">
                  <c:v>-18.568999999999996</c:v>
                </c:pt>
                <c:pt idx="23579">
                  <c:v>-18.566999999999993</c:v>
                </c:pt>
                <c:pt idx="23580">
                  <c:v>-18.564999999999998</c:v>
                </c:pt>
                <c:pt idx="23581">
                  <c:v>-18.562999999999995</c:v>
                </c:pt>
                <c:pt idx="23582">
                  <c:v>-18.560999999999993</c:v>
                </c:pt>
                <c:pt idx="23583">
                  <c:v>-18.558999999999997</c:v>
                </c:pt>
                <c:pt idx="23584">
                  <c:v>-18.556999999999995</c:v>
                </c:pt>
                <c:pt idx="23585">
                  <c:v>-18.554999999999993</c:v>
                </c:pt>
                <c:pt idx="23586">
                  <c:v>-18.552999999999997</c:v>
                </c:pt>
                <c:pt idx="23587">
                  <c:v>-18.550999999999995</c:v>
                </c:pt>
                <c:pt idx="23588">
                  <c:v>-18.548999999999992</c:v>
                </c:pt>
                <c:pt idx="23589">
                  <c:v>-18.546999999999997</c:v>
                </c:pt>
                <c:pt idx="23590">
                  <c:v>-18.544999999999995</c:v>
                </c:pt>
                <c:pt idx="23591">
                  <c:v>-18.542999999999992</c:v>
                </c:pt>
                <c:pt idx="23592">
                  <c:v>-18.540999999999997</c:v>
                </c:pt>
                <c:pt idx="23593">
                  <c:v>-18.538999999999994</c:v>
                </c:pt>
                <c:pt idx="23594">
                  <c:v>-18.536999999999992</c:v>
                </c:pt>
                <c:pt idx="23595">
                  <c:v>-18.534999999999997</c:v>
                </c:pt>
                <c:pt idx="23596">
                  <c:v>-18.532999999999994</c:v>
                </c:pt>
                <c:pt idx="23597">
                  <c:v>-18.530999999999992</c:v>
                </c:pt>
                <c:pt idx="23598">
                  <c:v>-18.528999999999996</c:v>
                </c:pt>
                <c:pt idx="23599">
                  <c:v>-18.526999999999994</c:v>
                </c:pt>
                <c:pt idx="23600">
                  <c:v>-18.524999999999991</c:v>
                </c:pt>
                <c:pt idx="23601">
                  <c:v>-18.522999999999996</c:v>
                </c:pt>
                <c:pt idx="23602">
                  <c:v>-18.520999999999994</c:v>
                </c:pt>
                <c:pt idx="23603">
                  <c:v>-18.518999999999991</c:v>
                </c:pt>
                <c:pt idx="23604">
                  <c:v>-18.516999999999996</c:v>
                </c:pt>
                <c:pt idx="23605">
                  <c:v>-18.514999999999993</c:v>
                </c:pt>
                <c:pt idx="23606">
                  <c:v>-18.512999999999991</c:v>
                </c:pt>
                <c:pt idx="23607">
                  <c:v>-18.510999999999996</c:v>
                </c:pt>
                <c:pt idx="23608">
                  <c:v>-18.508999999999993</c:v>
                </c:pt>
                <c:pt idx="23609">
                  <c:v>-18.506999999999991</c:v>
                </c:pt>
                <c:pt idx="23610">
                  <c:v>-18.504999999999995</c:v>
                </c:pt>
                <c:pt idx="23611">
                  <c:v>-18.502999999999993</c:v>
                </c:pt>
                <c:pt idx="23612">
                  <c:v>-18.500999999999998</c:v>
                </c:pt>
                <c:pt idx="23613">
                  <c:v>-18.498999999999995</c:v>
                </c:pt>
                <c:pt idx="23614">
                  <c:v>-18.496999999999993</c:v>
                </c:pt>
                <c:pt idx="23615">
                  <c:v>-18.494999999999997</c:v>
                </c:pt>
                <c:pt idx="23616">
                  <c:v>-18.492999999999995</c:v>
                </c:pt>
                <c:pt idx="23617">
                  <c:v>-18.490999999999993</c:v>
                </c:pt>
                <c:pt idx="23618">
                  <c:v>-18.488999999999997</c:v>
                </c:pt>
                <c:pt idx="23619">
                  <c:v>-18.486999999999995</c:v>
                </c:pt>
                <c:pt idx="23620">
                  <c:v>-18.484999999999992</c:v>
                </c:pt>
                <c:pt idx="23621">
                  <c:v>-18.482999999999997</c:v>
                </c:pt>
                <c:pt idx="23622">
                  <c:v>-18.480999999999995</c:v>
                </c:pt>
                <c:pt idx="23623">
                  <c:v>-18.478999999999992</c:v>
                </c:pt>
                <c:pt idx="23624">
                  <c:v>-18.476999999999997</c:v>
                </c:pt>
                <c:pt idx="23625">
                  <c:v>-18.474999999999994</c:v>
                </c:pt>
                <c:pt idx="23626">
                  <c:v>-18.472999999999992</c:v>
                </c:pt>
                <c:pt idx="23627">
                  <c:v>-18.470999999999997</c:v>
                </c:pt>
                <c:pt idx="23628">
                  <c:v>-18.468999999999994</c:v>
                </c:pt>
                <c:pt idx="23629">
                  <c:v>-18.466999999999992</c:v>
                </c:pt>
                <c:pt idx="23630">
                  <c:v>-18.464999999999996</c:v>
                </c:pt>
                <c:pt idx="23631">
                  <c:v>-18.462999999999994</c:v>
                </c:pt>
                <c:pt idx="23632">
                  <c:v>-18.460999999999991</c:v>
                </c:pt>
                <c:pt idx="23633">
                  <c:v>-18.458999999999996</c:v>
                </c:pt>
                <c:pt idx="23634">
                  <c:v>-18.456999999999994</c:v>
                </c:pt>
                <c:pt idx="23635">
                  <c:v>-18.454999999999991</c:v>
                </c:pt>
                <c:pt idx="23636">
                  <c:v>-18.452999999999996</c:v>
                </c:pt>
                <c:pt idx="23637">
                  <c:v>-18.450999999999993</c:v>
                </c:pt>
                <c:pt idx="23638">
                  <c:v>-18.448999999999991</c:v>
                </c:pt>
                <c:pt idx="23639">
                  <c:v>-18.446999999999996</c:v>
                </c:pt>
                <c:pt idx="23640">
                  <c:v>-18.444999999999993</c:v>
                </c:pt>
                <c:pt idx="23641">
                  <c:v>-18.442999999999998</c:v>
                </c:pt>
                <c:pt idx="23642">
                  <c:v>-18.440999999999995</c:v>
                </c:pt>
                <c:pt idx="23643">
                  <c:v>-18.438999999999993</c:v>
                </c:pt>
                <c:pt idx="23644">
                  <c:v>-18.436999999999998</c:v>
                </c:pt>
                <c:pt idx="23645">
                  <c:v>-18.434999999999995</c:v>
                </c:pt>
                <c:pt idx="23646">
                  <c:v>-18.432999999999993</c:v>
                </c:pt>
                <c:pt idx="23647">
                  <c:v>-18.430999999999997</c:v>
                </c:pt>
                <c:pt idx="23648">
                  <c:v>-18.428999999999995</c:v>
                </c:pt>
                <c:pt idx="23649">
                  <c:v>-18.426999999999992</c:v>
                </c:pt>
                <c:pt idx="23650">
                  <c:v>-18.424999999999997</c:v>
                </c:pt>
                <c:pt idx="23651">
                  <c:v>-18.422999999999995</c:v>
                </c:pt>
                <c:pt idx="23652">
                  <c:v>-18.420999999999992</c:v>
                </c:pt>
                <c:pt idx="23653">
                  <c:v>-18.418999999999997</c:v>
                </c:pt>
                <c:pt idx="23654">
                  <c:v>-18.416999999999994</c:v>
                </c:pt>
                <c:pt idx="23655">
                  <c:v>-18.414999999999992</c:v>
                </c:pt>
                <c:pt idx="23656">
                  <c:v>-18.412999999999997</c:v>
                </c:pt>
                <c:pt idx="23657">
                  <c:v>-18.410999999999994</c:v>
                </c:pt>
                <c:pt idx="23658">
                  <c:v>-18.408999999999992</c:v>
                </c:pt>
                <c:pt idx="23659">
                  <c:v>-18.406999999999996</c:v>
                </c:pt>
                <c:pt idx="23660">
                  <c:v>-18.404999999999994</c:v>
                </c:pt>
                <c:pt idx="23661">
                  <c:v>-18.402999999999992</c:v>
                </c:pt>
                <c:pt idx="23662">
                  <c:v>-18.400999999999996</c:v>
                </c:pt>
                <c:pt idx="23663">
                  <c:v>-18.398999999999994</c:v>
                </c:pt>
                <c:pt idx="23664">
                  <c:v>-18.396999999999991</c:v>
                </c:pt>
                <c:pt idx="23665">
                  <c:v>-18.394999999999996</c:v>
                </c:pt>
                <c:pt idx="23666">
                  <c:v>-18.392999999999994</c:v>
                </c:pt>
                <c:pt idx="23667">
                  <c:v>-18.390999999999991</c:v>
                </c:pt>
                <c:pt idx="23668">
                  <c:v>-18.388999999999996</c:v>
                </c:pt>
                <c:pt idx="23669">
                  <c:v>-18.386999999999993</c:v>
                </c:pt>
                <c:pt idx="23670">
                  <c:v>-18.384999999999991</c:v>
                </c:pt>
                <c:pt idx="23671">
                  <c:v>-18.382999999999996</c:v>
                </c:pt>
                <c:pt idx="23672">
                  <c:v>-18.380999999999993</c:v>
                </c:pt>
                <c:pt idx="23673">
                  <c:v>-18.378999999999998</c:v>
                </c:pt>
                <c:pt idx="23674">
                  <c:v>-18.376999999999995</c:v>
                </c:pt>
                <c:pt idx="23675">
                  <c:v>-18.374999999999993</c:v>
                </c:pt>
                <c:pt idx="23676">
                  <c:v>-18.372999999999998</c:v>
                </c:pt>
                <c:pt idx="23677">
                  <c:v>-18.370999999999995</c:v>
                </c:pt>
                <c:pt idx="23678">
                  <c:v>-18.368999999999993</c:v>
                </c:pt>
                <c:pt idx="23679">
                  <c:v>-18.366999999999997</c:v>
                </c:pt>
                <c:pt idx="23680">
                  <c:v>-18.364999999999995</c:v>
                </c:pt>
                <c:pt idx="23681">
                  <c:v>-18.362999999999992</c:v>
                </c:pt>
                <c:pt idx="23682">
                  <c:v>-18.360999999999997</c:v>
                </c:pt>
                <c:pt idx="23683">
                  <c:v>-18.358999999999995</c:v>
                </c:pt>
                <c:pt idx="23684">
                  <c:v>-18.356999999999992</c:v>
                </c:pt>
                <c:pt idx="23685">
                  <c:v>-18.354999999999997</c:v>
                </c:pt>
                <c:pt idx="23686">
                  <c:v>-18.352999999999994</c:v>
                </c:pt>
                <c:pt idx="23687">
                  <c:v>-18.350999999999992</c:v>
                </c:pt>
                <c:pt idx="23688">
                  <c:v>-18.348999999999997</c:v>
                </c:pt>
                <c:pt idx="23689">
                  <c:v>-18.346999999999994</c:v>
                </c:pt>
                <c:pt idx="23690">
                  <c:v>-18.344999999999992</c:v>
                </c:pt>
                <c:pt idx="23691">
                  <c:v>-18.342999999999996</c:v>
                </c:pt>
                <c:pt idx="23692">
                  <c:v>-18.340999999999994</c:v>
                </c:pt>
                <c:pt idx="23693">
                  <c:v>-18.338999999999992</c:v>
                </c:pt>
                <c:pt idx="23694">
                  <c:v>-18.336999999999996</c:v>
                </c:pt>
                <c:pt idx="23695">
                  <c:v>-18.334999999999994</c:v>
                </c:pt>
                <c:pt idx="23696">
                  <c:v>-18.332999999999991</c:v>
                </c:pt>
                <c:pt idx="23697">
                  <c:v>-18.330999999999996</c:v>
                </c:pt>
                <c:pt idx="23698">
                  <c:v>-18.328999999999994</c:v>
                </c:pt>
                <c:pt idx="23699">
                  <c:v>-18.326999999999991</c:v>
                </c:pt>
                <c:pt idx="23700">
                  <c:v>-18.324999999999996</c:v>
                </c:pt>
                <c:pt idx="23701">
                  <c:v>-18.322999999999993</c:v>
                </c:pt>
                <c:pt idx="23702">
                  <c:v>-18.320999999999991</c:v>
                </c:pt>
                <c:pt idx="23703">
                  <c:v>-18.318999999999996</c:v>
                </c:pt>
                <c:pt idx="23704">
                  <c:v>-18.316999999999993</c:v>
                </c:pt>
                <c:pt idx="23705">
                  <c:v>-18.314999999999998</c:v>
                </c:pt>
                <c:pt idx="23706">
                  <c:v>-18.312999999999995</c:v>
                </c:pt>
                <c:pt idx="23707">
                  <c:v>-18.310999999999993</c:v>
                </c:pt>
                <c:pt idx="23708">
                  <c:v>-18.308999999999997</c:v>
                </c:pt>
                <c:pt idx="23709">
                  <c:v>-18.306999999999995</c:v>
                </c:pt>
                <c:pt idx="23710">
                  <c:v>-18.304999999999993</c:v>
                </c:pt>
                <c:pt idx="23711">
                  <c:v>-18.302999999999997</c:v>
                </c:pt>
                <c:pt idx="23712">
                  <c:v>-18.300999999999995</c:v>
                </c:pt>
                <c:pt idx="23713">
                  <c:v>-18.298999999999992</c:v>
                </c:pt>
                <c:pt idx="23714">
                  <c:v>-18.296999999999997</c:v>
                </c:pt>
                <c:pt idx="23715">
                  <c:v>-18.294999999999995</c:v>
                </c:pt>
                <c:pt idx="23716">
                  <c:v>-18.292999999999992</c:v>
                </c:pt>
                <c:pt idx="23717">
                  <c:v>-18.290999999999997</c:v>
                </c:pt>
                <c:pt idx="23718">
                  <c:v>-18.288999999999994</c:v>
                </c:pt>
                <c:pt idx="23719">
                  <c:v>-18.286999999999992</c:v>
                </c:pt>
                <c:pt idx="23720">
                  <c:v>-18.284999999999997</c:v>
                </c:pt>
                <c:pt idx="23721">
                  <c:v>-18.282999999999994</c:v>
                </c:pt>
                <c:pt idx="23722">
                  <c:v>-18.280999999999992</c:v>
                </c:pt>
                <c:pt idx="23723">
                  <c:v>-18.278999999999996</c:v>
                </c:pt>
                <c:pt idx="23724">
                  <c:v>-18.276999999999994</c:v>
                </c:pt>
                <c:pt idx="23725">
                  <c:v>-18.274999999999991</c:v>
                </c:pt>
                <c:pt idx="23726">
                  <c:v>-18.272999999999996</c:v>
                </c:pt>
                <c:pt idx="23727">
                  <c:v>-18.270999999999994</c:v>
                </c:pt>
                <c:pt idx="23728">
                  <c:v>-18.268999999999991</c:v>
                </c:pt>
                <c:pt idx="23729">
                  <c:v>-18.266999999999996</c:v>
                </c:pt>
                <c:pt idx="23730">
                  <c:v>-18.264999999999993</c:v>
                </c:pt>
                <c:pt idx="23731">
                  <c:v>-18.262999999999991</c:v>
                </c:pt>
                <c:pt idx="23732">
                  <c:v>-18.260999999999996</c:v>
                </c:pt>
                <c:pt idx="23733">
                  <c:v>-18.258999999999993</c:v>
                </c:pt>
                <c:pt idx="23734">
                  <c:v>-18.256999999999991</c:v>
                </c:pt>
                <c:pt idx="23735">
                  <c:v>-18.254999999999995</c:v>
                </c:pt>
                <c:pt idx="23736">
                  <c:v>-18.252999999999993</c:v>
                </c:pt>
                <c:pt idx="23737">
                  <c:v>-18.250999999999998</c:v>
                </c:pt>
                <c:pt idx="23738">
                  <c:v>-18.248999999999995</c:v>
                </c:pt>
                <c:pt idx="23739">
                  <c:v>-18.246999999999993</c:v>
                </c:pt>
                <c:pt idx="23740">
                  <c:v>-18.244999999999997</c:v>
                </c:pt>
                <c:pt idx="23741">
                  <c:v>-18.242999999999995</c:v>
                </c:pt>
                <c:pt idx="23742">
                  <c:v>-18.240999999999993</c:v>
                </c:pt>
                <c:pt idx="23743">
                  <c:v>-18.238999999999997</c:v>
                </c:pt>
                <c:pt idx="23744">
                  <c:v>-18.236999999999995</c:v>
                </c:pt>
                <c:pt idx="23745">
                  <c:v>-18.234999999999992</c:v>
                </c:pt>
                <c:pt idx="23746">
                  <c:v>-18.232999999999997</c:v>
                </c:pt>
                <c:pt idx="23747">
                  <c:v>-18.230999999999995</c:v>
                </c:pt>
                <c:pt idx="23748">
                  <c:v>-18.228999999999992</c:v>
                </c:pt>
                <c:pt idx="23749">
                  <c:v>-18.226999999999997</c:v>
                </c:pt>
                <c:pt idx="23750">
                  <c:v>-18.224999999999994</c:v>
                </c:pt>
                <c:pt idx="23751">
                  <c:v>-18.222999999999992</c:v>
                </c:pt>
                <c:pt idx="23752">
                  <c:v>-18.220999999999997</c:v>
                </c:pt>
                <c:pt idx="23753">
                  <c:v>-18.218999999999994</c:v>
                </c:pt>
                <c:pt idx="23754">
                  <c:v>-18.216999999999992</c:v>
                </c:pt>
                <c:pt idx="23755">
                  <c:v>-18.214999999999996</c:v>
                </c:pt>
                <c:pt idx="23756">
                  <c:v>-18.212999999999994</c:v>
                </c:pt>
                <c:pt idx="23757">
                  <c:v>-18.210999999999991</c:v>
                </c:pt>
                <c:pt idx="23758">
                  <c:v>-18.208999999999996</c:v>
                </c:pt>
                <c:pt idx="23759">
                  <c:v>-18.206999999999994</c:v>
                </c:pt>
                <c:pt idx="23760">
                  <c:v>-18.204999999999991</c:v>
                </c:pt>
                <c:pt idx="23761">
                  <c:v>-18.202999999999996</c:v>
                </c:pt>
                <c:pt idx="23762">
                  <c:v>-18.200999999999993</c:v>
                </c:pt>
                <c:pt idx="23763">
                  <c:v>-18.198999999999991</c:v>
                </c:pt>
                <c:pt idx="23764">
                  <c:v>-18.196999999999996</c:v>
                </c:pt>
                <c:pt idx="23765">
                  <c:v>-18.194999999999993</c:v>
                </c:pt>
                <c:pt idx="23766">
                  <c:v>-18.192999999999998</c:v>
                </c:pt>
                <c:pt idx="23767">
                  <c:v>-18.190999999999995</c:v>
                </c:pt>
                <c:pt idx="23768">
                  <c:v>-18.188999999999993</c:v>
                </c:pt>
                <c:pt idx="23769">
                  <c:v>-18.186999999999998</c:v>
                </c:pt>
                <c:pt idx="23770">
                  <c:v>-18.184999999999995</c:v>
                </c:pt>
                <c:pt idx="23771">
                  <c:v>-18.182999999999993</c:v>
                </c:pt>
                <c:pt idx="23772">
                  <c:v>-18.180999999999997</c:v>
                </c:pt>
                <c:pt idx="23773">
                  <c:v>-18.178999999999995</c:v>
                </c:pt>
                <c:pt idx="23774">
                  <c:v>-18.176999999999992</c:v>
                </c:pt>
                <c:pt idx="23775">
                  <c:v>-18.174999999999997</c:v>
                </c:pt>
                <c:pt idx="23776">
                  <c:v>-18.172999999999995</c:v>
                </c:pt>
                <c:pt idx="23777">
                  <c:v>-18.170999999999992</c:v>
                </c:pt>
                <c:pt idx="23778">
                  <c:v>-18.168999999999997</c:v>
                </c:pt>
                <c:pt idx="23779">
                  <c:v>-18.166999999999994</c:v>
                </c:pt>
                <c:pt idx="23780">
                  <c:v>-18.164999999999992</c:v>
                </c:pt>
                <c:pt idx="23781">
                  <c:v>-18.162999999999997</c:v>
                </c:pt>
                <c:pt idx="23782">
                  <c:v>-18.160999999999994</c:v>
                </c:pt>
                <c:pt idx="23783">
                  <c:v>-18.158999999999992</c:v>
                </c:pt>
                <c:pt idx="23784">
                  <c:v>-18.156999999999996</c:v>
                </c:pt>
                <c:pt idx="23785">
                  <c:v>-18.154999999999994</c:v>
                </c:pt>
                <c:pt idx="23786">
                  <c:v>-18.152999999999992</c:v>
                </c:pt>
                <c:pt idx="23787">
                  <c:v>-18.150999999999996</c:v>
                </c:pt>
                <c:pt idx="23788">
                  <c:v>-18.148999999999994</c:v>
                </c:pt>
                <c:pt idx="23789">
                  <c:v>-18.146999999999991</c:v>
                </c:pt>
                <c:pt idx="23790">
                  <c:v>-18.144999999999996</c:v>
                </c:pt>
                <c:pt idx="23791">
                  <c:v>-18.142999999999994</c:v>
                </c:pt>
                <c:pt idx="23792">
                  <c:v>-18.140999999999991</c:v>
                </c:pt>
                <c:pt idx="23793">
                  <c:v>-18.138999999999996</c:v>
                </c:pt>
                <c:pt idx="23794">
                  <c:v>-18.136999999999993</c:v>
                </c:pt>
                <c:pt idx="23795">
                  <c:v>-18.134999999999991</c:v>
                </c:pt>
                <c:pt idx="23796">
                  <c:v>-18.132999999999996</c:v>
                </c:pt>
                <c:pt idx="23797">
                  <c:v>-18.130999999999993</c:v>
                </c:pt>
                <c:pt idx="23798">
                  <c:v>-18.128999999999998</c:v>
                </c:pt>
                <c:pt idx="23799">
                  <c:v>-18.126999999999995</c:v>
                </c:pt>
                <c:pt idx="23800">
                  <c:v>-18.124999999999993</c:v>
                </c:pt>
                <c:pt idx="23801">
                  <c:v>-18.122999999999998</c:v>
                </c:pt>
                <c:pt idx="23802">
                  <c:v>-18.120999999999995</c:v>
                </c:pt>
                <c:pt idx="23803">
                  <c:v>-18.118999999999993</c:v>
                </c:pt>
                <c:pt idx="23804">
                  <c:v>-18.116999999999997</c:v>
                </c:pt>
                <c:pt idx="23805">
                  <c:v>-18.114999999999995</c:v>
                </c:pt>
                <c:pt idx="23806">
                  <c:v>-18.112999999999992</c:v>
                </c:pt>
                <c:pt idx="23807">
                  <c:v>-18.110999999999997</c:v>
                </c:pt>
                <c:pt idx="23808">
                  <c:v>-18.108999999999995</c:v>
                </c:pt>
                <c:pt idx="23809">
                  <c:v>-18.106999999999992</c:v>
                </c:pt>
                <c:pt idx="23810">
                  <c:v>-18.104999999999997</c:v>
                </c:pt>
                <c:pt idx="23811">
                  <c:v>-18.102999999999994</c:v>
                </c:pt>
                <c:pt idx="23812">
                  <c:v>-18.100999999999992</c:v>
                </c:pt>
                <c:pt idx="23813">
                  <c:v>-18.098999999999997</c:v>
                </c:pt>
                <c:pt idx="23814">
                  <c:v>-18.096999999999994</c:v>
                </c:pt>
                <c:pt idx="23815">
                  <c:v>-18.094999999999992</c:v>
                </c:pt>
                <c:pt idx="23816">
                  <c:v>-18.092999999999996</c:v>
                </c:pt>
                <c:pt idx="23817">
                  <c:v>-18.090999999999994</c:v>
                </c:pt>
                <c:pt idx="23818">
                  <c:v>-18.088999999999992</c:v>
                </c:pt>
                <c:pt idx="23819">
                  <c:v>-18.086999999999996</c:v>
                </c:pt>
                <c:pt idx="23820">
                  <c:v>-18.084999999999994</c:v>
                </c:pt>
                <c:pt idx="23821">
                  <c:v>-18.082999999999991</c:v>
                </c:pt>
                <c:pt idx="23822">
                  <c:v>-18.080999999999996</c:v>
                </c:pt>
                <c:pt idx="23823">
                  <c:v>-18.078999999999994</c:v>
                </c:pt>
                <c:pt idx="23824">
                  <c:v>-18.076999999999991</c:v>
                </c:pt>
                <c:pt idx="23825">
                  <c:v>-18.074999999999996</c:v>
                </c:pt>
                <c:pt idx="23826">
                  <c:v>-18.072999999999993</c:v>
                </c:pt>
                <c:pt idx="23827">
                  <c:v>-18.070999999999991</c:v>
                </c:pt>
                <c:pt idx="23828">
                  <c:v>-18.068999999999996</c:v>
                </c:pt>
                <c:pt idx="23829">
                  <c:v>-18.066999999999993</c:v>
                </c:pt>
                <c:pt idx="23830">
                  <c:v>-18.064999999999998</c:v>
                </c:pt>
                <c:pt idx="23831">
                  <c:v>-18.062999999999995</c:v>
                </c:pt>
                <c:pt idx="23832">
                  <c:v>-18.060999999999993</c:v>
                </c:pt>
                <c:pt idx="23833">
                  <c:v>-18.058999999999997</c:v>
                </c:pt>
                <c:pt idx="23834">
                  <c:v>-18.056999999999995</c:v>
                </c:pt>
                <c:pt idx="23835">
                  <c:v>-18.054999999999993</c:v>
                </c:pt>
                <c:pt idx="23836">
                  <c:v>-18.052999999999997</c:v>
                </c:pt>
                <c:pt idx="23837">
                  <c:v>-18.050999999999995</c:v>
                </c:pt>
                <c:pt idx="23838">
                  <c:v>-18.048999999999992</c:v>
                </c:pt>
                <c:pt idx="23839">
                  <c:v>-18.046999999999997</c:v>
                </c:pt>
                <c:pt idx="23840">
                  <c:v>-18.044999999999995</c:v>
                </c:pt>
                <c:pt idx="23841">
                  <c:v>-18.042999999999992</c:v>
                </c:pt>
                <c:pt idx="23842">
                  <c:v>-18.040999999999997</c:v>
                </c:pt>
                <c:pt idx="23843">
                  <c:v>-18.038999999999994</c:v>
                </c:pt>
                <c:pt idx="23844">
                  <c:v>-18.036999999999992</c:v>
                </c:pt>
                <c:pt idx="23845">
                  <c:v>-18.034999999999997</c:v>
                </c:pt>
                <c:pt idx="23846">
                  <c:v>-18.032999999999994</c:v>
                </c:pt>
                <c:pt idx="23847">
                  <c:v>-18.030999999999992</c:v>
                </c:pt>
                <c:pt idx="23848">
                  <c:v>-18.028999999999996</c:v>
                </c:pt>
                <c:pt idx="23849">
                  <c:v>-18.026999999999994</c:v>
                </c:pt>
                <c:pt idx="23850">
                  <c:v>-18.024999999999991</c:v>
                </c:pt>
                <c:pt idx="23851">
                  <c:v>-18.022999999999996</c:v>
                </c:pt>
                <c:pt idx="23852">
                  <c:v>-18.020999999999994</c:v>
                </c:pt>
                <c:pt idx="23853">
                  <c:v>-18.018999999999991</c:v>
                </c:pt>
                <c:pt idx="23854">
                  <c:v>-18.016999999999996</c:v>
                </c:pt>
                <c:pt idx="23855">
                  <c:v>-18.014999999999993</c:v>
                </c:pt>
                <c:pt idx="23856">
                  <c:v>-18.012999999999991</c:v>
                </c:pt>
                <c:pt idx="23857">
                  <c:v>-18.010999999999996</c:v>
                </c:pt>
                <c:pt idx="23858">
                  <c:v>-18.008999999999993</c:v>
                </c:pt>
                <c:pt idx="23859">
                  <c:v>-18.006999999999991</c:v>
                </c:pt>
                <c:pt idx="23860">
                  <c:v>-18.004999999999995</c:v>
                </c:pt>
                <c:pt idx="23861">
                  <c:v>-18.002999999999993</c:v>
                </c:pt>
                <c:pt idx="23862">
                  <c:v>-18.000999999999998</c:v>
                </c:pt>
                <c:pt idx="23863">
                  <c:v>-17.998999999999995</c:v>
                </c:pt>
                <c:pt idx="23864">
                  <c:v>-17.996999999999993</c:v>
                </c:pt>
                <c:pt idx="23865">
                  <c:v>-17.994999999999997</c:v>
                </c:pt>
                <c:pt idx="23866">
                  <c:v>-17.992999999999995</c:v>
                </c:pt>
                <c:pt idx="23867">
                  <c:v>-17.990999999999993</c:v>
                </c:pt>
                <c:pt idx="23868">
                  <c:v>-17.988999999999997</c:v>
                </c:pt>
                <c:pt idx="23869">
                  <c:v>-17.986999999999995</c:v>
                </c:pt>
                <c:pt idx="23870">
                  <c:v>-17.984999999999992</c:v>
                </c:pt>
                <c:pt idx="23871">
                  <c:v>-17.982999999999997</c:v>
                </c:pt>
                <c:pt idx="23872">
                  <c:v>-17.980999999999995</c:v>
                </c:pt>
                <c:pt idx="23873">
                  <c:v>-17.978999999999992</c:v>
                </c:pt>
                <c:pt idx="23874">
                  <c:v>-17.976999999999997</c:v>
                </c:pt>
                <c:pt idx="23875">
                  <c:v>-17.974999999999994</c:v>
                </c:pt>
                <c:pt idx="23876">
                  <c:v>-17.972999999999992</c:v>
                </c:pt>
                <c:pt idx="23877">
                  <c:v>-17.970999999999997</c:v>
                </c:pt>
                <c:pt idx="23878">
                  <c:v>-17.968999999999994</c:v>
                </c:pt>
                <c:pt idx="23879">
                  <c:v>-17.966999999999992</c:v>
                </c:pt>
                <c:pt idx="23880">
                  <c:v>-17.964999999999996</c:v>
                </c:pt>
                <c:pt idx="23881">
                  <c:v>-17.962999999999994</c:v>
                </c:pt>
                <c:pt idx="23882">
                  <c:v>-17.960999999999991</c:v>
                </c:pt>
                <c:pt idx="23883">
                  <c:v>-17.958999999999996</c:v>
                </c:pt>
                <c:pt idx="23884">
                  <c:v>-17.956999999999994</c:v>
                </c:pt>
                <c:pt idx="23885">
                  <c:v>-17.954999999999991</c:v>
                </c:pt>
                <c:pt idx="23886">
                  <c:v>-17.952999999999996</c:v>
                </c:pt>
                <c:pt idx="23887">
                  <c:v>-17.950999999999993</c:v>
                </c:pt>
                <c:pt idx="23888">
                  <c:v>-17.948999999999991</c:v>
                </c:pt>
                <c:pt idx="23889">
                  <c:v>-17.946999999999996</c:v>
                </c:pt>
                <c:pt idx="23890">
                  <c:v>-17.944999999999993</c:v>
                </c:pt>
                <c:pt idx="23891">
                  <c:v>-17.942999999999998</c:v>
                </c:pt>
                <c:pt idx="23892">
                  <c:v>-17.940999999999995</c:v>
                </c:pt>
                <c:pt idx="23893">
                  <c:v>-17.938999999999993</c:v>
                </c:pt>
                <c:pt idx="23894">
                  <c:v>-17.936999999999998</c:v>
                </c:pt>
                <c:pt idx="23895">
                  <c:v>-17.934999999999995</c:v>
                </c:pt>
                <c:pt idx="23896">
                  <c:v>-17.932999999999993</c:v>
                </c:pt>
                <c:pt idx="23897">
                  <c:v>-17.930999999999997</c:v>
                </c:pt>
                <c:pt idx="23898">
                  <c:v>-17.928999999999995</c:v>
                </c:pt>
                <c:pt idx="23899">
                  <c:v>-17.926999999999992</c:v>
                </c:pt>
                <c:pt idx="23900">
                  <c:v>-17.924999999999997</c:v>
                </c:pt>
                <c:pt idx="23901">
                  <c:v>-17.922999999999995</c:v>
                </c:pt>
                <c:pt idx="23902">
                  <c:v>-17.920999999999992</c:v>
                </c:pt>
                <c:pt idx="23903">
                  <c:v>-17.918999999999997</c:v>
                </c:pt>
                <c:pt idx="23904">
                  <c:v>-17.916999999999994</c:v>
                </c:pt>
                <c:pt idx="23905">
                  <c:v>-17.914999999999992</c:v>
                </c:pt>
                <c:pt idx="23906">
                  <c:v>-17.912999999999997</c:v>
                </c:pt>
                <c:pt idx="23907">
                  <c:v>-17.910999999999994</c:v>
                </c:pt>
                <c:pt idx="23908">
                  <c:v>-17.908999999999992</c:v>
                </c:pt>
                <c:pt idx="23909">
                  <c:v>-17.906999999999996</c:v>
                </c:pt>
                <c:pt idx="23910">
                  <c:v>-17.904999999999994</c:v>
                </c:pt>
                <c:pt idx="23911">
                  <c:v>-17.902999999999992</c:v>
                </c:pt>
                <c:pt idx="23912">
                  <c:v>-17.900999999999996</c:v>
                </c:pt>
                <c:pt idx="23913">
                  <c:v>-17.898999999999994</c:v>
                </c:pt>
                <c:pt idx="23914">
                  <c:v>-17.896999999999991</c:v>
                </c:pt>
                <c:pt idx="23915">
                  <c:v>-17.894999999999996</c:v>
                </c:pt>
                <c:pt idx="23916">
                  <c:v>-17.892999999999994</c:v>
                </c:pt>
                <c:pt idx="23917">
                  <c:v>-17.890999999999991</c:v>
                </c:pt>
                <c:pt idx="23918">
                  <c:v>-17.888999999999996</c:v>
                </c:pt>
                <c:pt idx="23919">
                  <c:v>-17.886999999999993</c:v>
                </c:pt>
                <c:pt idx="23920">
                  <c:v>-17.884999999999991</c:v>
                </c:pt>
                <c:pt idx="23921">
                  <c:v>-17.882999999999996</c:v>
                </c:pt>
                <c:pt idx="23922">
                  <c:v>-17.880999999999993</c:v>
                </c:pt>
                <c:pt idx="23923">
                  <c:v>-17.878999999999998</c:v>
                </c:pt>
                <c:pt idx="23924">
                  <c:v>-17.876999999999995</c:v>
                </c:pt>
                <c:pt idx="23925">
                  <c:v>-17.874999999999993</c:v>
                </c:pt>
                <c:pt idx="23926">
                  <c:v>-17.872999999999998</c:v>
                </c:pt>
                <c:pt idx="23927">
                  <c:v>-17.870999999999995</c:v>
                </c:pt>
                <c:pt idx="23928">
                  <c:v>-17.868999999999993</c:v>
                </c:pt>
                <c:pt idx="23929">
                  <c:v>-17.866999999999997</c:v>
                </c:pt>
                <c:pt idx="23930">
                  <c:v>-17.864999999999995</c:v>
                </c:pt>
                <c:pt idx="23931">
                  <c:v>-17.862999999999992</c:v>
                </c:pt>
                <c:pt idx="23932">
                  <c:v>-17.860999999999997</c:v>
                </c:pt>
                <c:pt idx="23933">
                  <c:v>-17.858999999999995</c:v>
                </c:pt>
                <c:pt idx="23934">
                  <c:v>-17.856999999999992</c:v>
                </c:pt>
                <c:pt idx="23935">
                  <c:v>-17.854999999999997</c:v>
                </c:pt>
                <c:pt idx="23936">
                  <c:v>-17.852999999999994</c:v>
                </c:pt>
                <c:pt idx="23937">
                  <c:v>-17.850999999999992</c:v>
                </c:pt>
                <c:pt idx="23938">
                  <c:v>-17.848999999999997</c:v>
                </c:pt>
                <c:pt idx="23939">
                  <c:v>-17.846999999999994</c:v>
                </c:pt>
                <c:pt idx="23940">
                  <c:v>-17.844999999999992</c:v>
                </c:pt>
                <c:pt idx="23941">
                  <c:v>-17.842999999999996</c:v>
                </c:pt>
                <c:pt idx="23942">
                  <c:v>-17.840999999999994</c:v>
                </c:pt>
                <c:pt idx="23943">
                  <c:v>-17.838999999999992</c:v>
                </c:pt>
                <c:pt idx="23944">
                  <c:v>-17.836999999999996</c:v>
                </c:pt>
                <c:pt idx="23945">
                  <c:v>-17.834999999999994</c:v>
                </c:pt>
                <c:pt idx="23946">
                  <c:v>-17.832999999999991</c:v>
                </c:pt>
                <c:pt idx="23947">
                  <c:v>-17.830999999999996</c:v>
                </c:pt>
                <c:pt idx="23948">
                  <c:v>-17.828999999999994</c:v>
                </c:pt>
                <c:pt idx="23949">
                  <c:v>-17.826999999999991</c:v>
                </c:pt>
                <c:pt idx="23950">
                  <c:v>-17.824999999999996</c:v>
                </c:pt>
                <c:pt idx="23951">
                  <c:v>-17.822999999999993</c:v>
                </c:pt>
                <c:pt idx="23952">
                  <c:v>-17.820999999999991</c:v>
                </c:pt>
                <c:pt idx="23953">
                  <c:v>-17.818999999999996</c:v>
                </c:pt>
                <c:pt idx="23954">
                  <c:v>-17.816999999999993</c:v>
                </c:pt>
                <c:pt idx="23955">
                  <c:v>-17.814999999999998</c:v>
                </c:pt>
                <c:pt idx="23956">
                  <c:v>-17.812999999999995</c:v>
                </c:pt>
                <c:pt idx="23957">
                  <c:v>-17.810999999999993</c:v>
                </c:pt>
                <c:pt idx="23958">
                  <c:v>-17.808999999999997</c:v>
                </c:pt>
                <c:pt idx="23959">
                  <c:v>-17.806999999999995</c:v>
                </c:pt>
                <c:pt idx="23960">
                  <c:v>-17.804999999999993</c:v>
                </c:pt>
                <c:pt idx="23961">
                  <c:v>-17.802999999999997</c:v>
                </c:pt>
                <c:pt idx="23962">
                  <c:v>-17.800999999999995</c:v>
                </c:pt>
                <c:pt idx="23963">
                  <c:v>-17.798999999999992</c:v>
                </c:pt>
                <c:pt idx="23964">
                  <c:v>-17.796999999999997</c:v>
                </c:pt>
                <c:pt idx="23965">
                  <c:v>-17.794999999999995</c:v>
                </c:pt>
                <c:pt idx="23966">
                  <c:v>-17.792999999999992</c:v>
                </c:pt>
                <c:pt idx="23967">
                  <c:v>-17.790999999999997</c:v>
                </c:pt>
                <c:pt idx="23968">
                  <c:v>-17.788999999999994</c:v>
                </c:pt>
                <c:pt idx="23969">
                  <c:v>-17.786999999999992</c:v>
                </c:pt>
                <c:pt idx="23970">
                  <c:v>-17.784999999999997</c:v>
                </c:pt>
                <c:pt idx="23971">
                  <c:v>-17.782999999999994</c:v>
                </c:pt>
                <c:pt idx="23972">
                  <c:v>-17.780999999999992</c:v>
                </c:pt>
                <c:pt idx="23973">
                  <c:v>-17.778999999999996</c:v>
                </c:pt>
                <c:pt idx="23974">
                  <c:v>-17.776999999999994</c:v>
                </c:pt>
                <c:pt idx="23975">
                  <c:v>-17.774999999999991</c:v>
                </c:pt>
                <c:pt idx="23976">
                  <c:v>-17.772999999999996</c:v>
                </c:pt>
                <c:pt idx="23977">
                  <c:v>-17.770999999999994</c:v>
                </c:pt>
                <c:pt idx="23978">
                  <c:v>-17.768999999999991</c:v>
                </c:pt>
                <c:pt idx="23979">
                  <c:v>-17.766999999999996</c:v>
                </c:pt>
                <c:pt idx="23980">
                  <c:v>-17.764999999999993</c:v>
                </c:pt>
                <c:pt idx="23981">
                  <c:v>-17.762999999999991</c:v>
                </c:pt>
                <c:pt idx="23982">
                  <c:v>-17.760999999999996</c:v>
                </c:pt>
                <c:pt idx="23983">
                  <c:v>-17.758999999999993</c:v>
                </c:pt>
                <c:pt idx="23984">
                  <c:v>-17.756999999999991</c:v>
                </c:pt>
                <c:pt idx="23985">
                  <c:v>-17.754999999999995</c:v>
                </c:pt>
                <c:pt idx="23986">
                  <c:v>-17.752999999999993</c:v>
                </c:pt>
                <c:pt idx="23987">
                  <c:v>-17.750999999999998</c:v>
                </c:pt>
                <c:pt idx="23988">
                  <c:v>-17.748999999999995</c:v>
                </c:pt>
                <c:pt idx="23989">
                  <c:v>-17.746999999999993</c:v>
                </c:pt>
                <c:pt idx="23990">
                  <c:v>-17.744999999999997</c:v>
                </c:pt>
                <c:pt idx="23991">
                  <c:v>-17.742999999999995</c:v>
                </c:pt>
                <c:pt idx="23992">
                  <c:v>-17.740999999999993</c:v>
                </c:pt>
                <c:pt idx="23993">
                  <c:v>-17.738999999999997</c:v>
                </c:pt>
                <c:pt idx="23994">
                  <c:v>-17.736999999999995</c:v>
                </c:pt>
                <c:pt idx="23995">
                  <c:v>-17.734999999999992</c:v>
                </c:pt>
                <c:pt idx="23996">
                  <c:v>-17.732999999999997</c:v>
                </c:pt>
                <c:pt idx="23997">
                  <c:v>-17.730999999999995</c:v>
                </c:pt>
                <c:pt idx="23998">
                  <c:v>-17.728999999999992</c:v>
                </c:pt>
                <c:pt idx="23999">
                  <c:v>-17.726999999999997</c:v>
                </c:pt>
                <c:pt idx="24000">
                  <c:v>-17.724999999999994</c:v>
                </c:pt>
                <c:pt idx="24001">
                  <c:v>-17.722999999999992</c:v>
                </c:pt>
                <c:pt idx="24002">
                  <c:v>-17.720999999999997</c:v>
                </c:pt>
                <c:pt idx="24003">
                  <c:v>-17.718999999999994</c:v>
                </c:pt>
                <c:pt idx="24004">
                  <c:v>-17.716999999999992</c:v>
                </c:pt>
                <c:pt idx="24005">
                  <c:v>-17.714999999999996</c:v>
                </c:pt>
                <c:pt idx="24006">
                  <c:v>-17.712999999999994</c:v>
                </c:pt>
                <c:pt idx="24007">
                  <c:v>-17.710999999999991</c:v>
                </c:pt>
                <c:pt idx="24008">
                  <c:v>-17.708999999999996</c:v>
                </c:pt>
                <c:pt idx="24009">
                  <c:v>-17.706999999999994</c:v>
                </c:pt>
                <c:pt idx="24010">
                  <c:v>-17.704999999999991</c:v>
                </c:pt>
                <c:pt idx="24011">
                  <c:v>-17.702999999999996</c:v>
                </c:pt>
                <c:pt idx="24012">
                  <c:v>-17.700999999999993</c:v>
                </c:pt>
                <c:pt idx="24013">
                  <c:v>-17.698999999999991</c:v>
                </c:pt>
                <c:pt idx="24014">
                  <c:v>-17.696999999999996</c:v>
                </c:pt>
                <c:pt idx="24015">
                  <c:v>-17.694999999999993</c:v>
                </c:pt>
                <c:pt idx="24016">
                  <c:v>-17.692999999999998</c:v>
                </c:pt>
                <c:pt idx="24017">
                  <c:v>-17.690999999999995</c:v>
                </c:pt>
                <c:pt idx="24018">
                  <c:v>-17.688999999999993</c:v>
                </c:pt>
                <c:pt idx="24019">
                  <c:v>-17.686999999999998</c:v>
                </c:pt>
                <c:pt idx="24020">
                  <c:v>-17.684999999999995</c:v>
                </c:pt>
                <c:pt idx="24021">
                  <c:v>-17.682999999999993</c:v>
                </c:pt>
                <c:pt idx="24022">
                  <c:v>-17.680999999999997</c:v>
                </c:pt>
                <c:pt idx="24023">
                  <c:v>-17.678999999999995</c:v>
                </c:pt>
                <c:pt idx="24024">
                  <c:v>-17.676999999999992</c:v>
                </c:pt>
                <c:pt idx="24025">
                  <c:v>-17.674999999999997</c:v>
                </c:pt>
                <c:pt idx="24026">
                  <c:v>-17.672999999999995</c:v>
                </c:pt>
                <c:pt idx="24027">
                  <c:v>-17.670999999999992</c:v>
                </c:pt>
                <c:pt idx="24028">
                  <c:v>-17.668999999999997</c:v>
                </c:pt>
                <c:pt idx="24029">
                  <c:v>-17.666999999999994</c:v>
                </c:pt>
                <c:pt idx="24030">
                  <c:v>-17.664999999999992</c:v>
                </c:pt>
                <c:pt idx="24031">
                  <c:v>-17.662999999999997</c:v>
                </c:pt>
                <c:pt idx="24032">
                  <c:v>-17.660999999999994</c:v>
                </c:pt>
                <c:pt idx="24033">
                  <c:v>-17.658999999999992</c:v>
                </c:pt>
                <c:pt idx="24034">
                  <c:v>-17.656999999999996</c:v>
                </c:pt>
                <c:pt idx="24035">
                  <c:v>-17.654999999999994</c:v>
                </c:pt>
                <c:pt idx="24036">
                  <c:v>-17.652999999999992</c:v>
                </c:pt>
                <c:pt idx="24037">
                  <c:v>-17.650999999999996</c:v>
                </c:pt>
                <c:pt idx="24038">
                  <c:v>-17.648999999999994</c:v>
                </c:pt>
                <c:pt idx="24039">
                  <c:v>-17.646999999999991</c:v>
                </c:pt>
                <c:pt idx="24040">
                  <c:v>-17.644999999999996</c:v>
                </c:pt>
                <c:pt idx="24041">
                  <c:v>-17.642999999999994</c:v>
                </c:pt>
                <c:pt idx="24042">
                  <c:v>-17.640999999999991</c:v>
                </c:pt>
                <c:pt idx="24043">
                  <c:v>-17.638999999999996</c:v>
                </c:pt>
                <c:pt idx="24044">
                  <c:v>-17.636999999999993</c:v>
                </c:pt>
                <c:pt idx="24045">
                  <c:v>-17.634999999999991</c:v>
                </c:pt>
                <c:pt idx="24046">
                  <c:v>-17.632999999999996</c:v>
                </c:pt>
                <c:pt idx="24047">
                  <c:v>-17.630999999999993</c:v>
                </c:pt>
                <c:pt idx="24048">
                  <c:v>-17.628999999999998</c:v>
                </c:pt>
                <c:pt idx="24049">
                  <c:v>-17.626999999999995</c:v>
                </c:pt>
                <c:pt idx="24050">
                  <c:v>-17.624999999999993</c:v>
                </c:pt>
                <c:pt idx="24051">
                  <c:v>-17.622999999999998</c:v>
                </c:pt>
                <c:pt idx="24052">
                  <c:v>-17.620999999999995</c:v>
                </c:pt>
                <c:pt idx="24053">
                  <c:v>-17.618999999999993</c:v>
                </c:pt>
                <c:pt idx="24054">
                  <c:v>-17.616999999999997</c:v>
                </c:pt>
                <c:pt idx="24055">
                  <c:v>-17.614999999999995</c:v>
                </c:pt>
                <c:pt idx="24056">
                  <c:v>-17.612999999999992</c:v>
                </c:pt>
                <c:pt idx="24057">
                  <c:v>-17.610999999999997</c:v>
                </c:pt>
                <c:pt idx="24058">
                  <c:v>-17.608999999999995</c:v>
                </c:pt>
                <c:pt idx="24059">
                  <c:v>-17.606999999999992</c:v>
                </c:pt>
                <c:pt idx="24060">
                  <c:v>-17.604999999999997</c:v>
                </c:pt>
                <c:pt idx="24061">
                  <c:v>-17.602999999999994</c:v>
                </c:pt>
                <c:pt idx="24062">
                  <c:v>-17.600999999999992</c:v>
                </c:pt>
                <c:pt idx="24063">
                  <c:v>-17.598999999999997</c:v>
                </c:pt>
                <c:pt idx="24064">
                  <c:v>-17.596999999999994</c:v>
                </c:pt>
                <c:pt idx="24065">
                  <c:v>-17.594999999999992</c:v>
                </c:pt>
                <c:pt idx="24066">
                  <c:v>-17.592999999999996</c:v>
                </c:pt>
                <c:pt idx="24067">
                  <c:v>-17.590999999999994</c:v>
                </c:pt>
                <c:pt idx="24068">
                  <c:v>-17.588999999999992</c:v>
                </c:pt>
                <c:pt idx="24069">
                  <c:v>-17.586999999999996</c:v>
                </c:pt>
                <c:pt idx="24070">
                  <c:v>-17.584999999999994</c:v>
                </c:pt>
                <c:pt idx="24071">
                  <c:v>-17.582999999999991</c:v>
                </c:pt>
                <c:pt idx="24072">
                  <c:v>-17.580999999999996</c:v>
                </c:pt>
                <c:pt idx="24073">
                  <c:v>-17.578999999999994</c:v>
                </c:pt>
                <c:pt idx="24074">
                  <c:v>-17.576999999999991</c:v>
                </c:pt>
                <c:pt idx="24075">
                  <c:v>-17.574999999999996</c:v>
                </c:pt>
                <c:pt idx="24076">
                  <c:v>-17.572999999999993</c:v>
                </c:pt>
                <c:pt idx="24077">
                  <c:v>-17.570999999999991</c:v>
                </c:pt>
                <c:pt idx="24078">
                  <c:v>-17.568999999999996</c:v>
                </c:pt>
                <c:pt idx="24079">
                  <c:v>-17.566999999999993</c:v>
                </c:pt>
                <c:pt idx="24080">
                  <c:v>-17.564999999999998</c:v>
                </c:pt>
                <c:pt idx="24081">
                  <c:v>-17.562999999999995</c:v>
                </c:pt>
                <c:pt idx="24082">
                  <c:v>-17.560999999999993</c:v>
                </c:pt>
                <c:pt idx="24083">
                  <c:v>-17.558999999999997</c:v>
                </c:pt>
                <c:pt idx="24084">
                  <c:v>-17.556999999999995</c:v>
                </c:pt>
                <c:pt idx="24085">
                  <c:v>-17.554999999999993</c:v>
                </c:pt>
                <c:pt idx="24086">
                  <c:v>-17.552999999999997</c:v>
                </c:pt>
                <c:pt idx="24087">
                  <c:v>-17.550999999999995</c:v>
                </c:pt>
                <c:pt idx="24088">
                  <c:v>-17.548999999999992</c:v>
                </c:pt>
                <c:pt idx="24089">
                  <c:v>-17.546999999999997</c:v>
                </c:pt>
                <c:pt idx="24090">
                  <c:v>-17.544999999999995</c:v>
                </c:pt>
                <c:pt idx="24091">
                  <c:v>-17.542999999999992</c:v>
                </c:pt>
                <c:pt idx="24092">
                  <c:v>-17.540999999999997</c:v>
                </c:pt>
                <c:pt idx="24093">
                  <c:v>-17.538999999999994</c:v>
                </c:pt>
                <c:pt idx="24094">
                  <c:v>-17.536999999999992</c:v>
                </c:pt>
                <c:pt idx="24095">
                  <c:v>-17.534999999999997</c:v>
                </c:pt>
                <c:pt idx="24096">
                  <c:v>-17.532999999999994</c:v>
                </c:pt>
                <c:pt idx="24097">
                  <c:v>-17.530999999999992</c:v>
                </c:pt>
                <c:pt idx="24098">
                  <c:v>-17.528999999999996</c:v>
                </c:pt>
                <c:pt idx="24099">
                  <c:v>-17.526999999999994</c:v>
                </c:pt>
                <c:pt idx="24100">
                  <c:v>-17.524999999999991</c:v>
                </c:pt>
                <c:pt idx="24101">
                  <c:v>-17.522999999999996</c:v>
                </c:pt>
                <c:pt idx="24102">
                  <c:v>-17.520999999999994</c:v>
                </c:pt>
                <c:pt idx="24103">
                  <c:v>-17.518999999999991</c:v>
                </c:pt>
                <c:pt idx="24104">
                  <c:v>-17.516999999999996</c:v>
                </c:pt>
                <c:pt idx="24105">
                  <c:v>-17.514999999999993</c:v>
                </c:pt>
                <c:pt idx="24106">
                  <c:v>-17.512999999999991</c:v>
                </c:pt>
                <c:pt idx="24107">
                  <c:v>-17.510999999999996</c:v>
                </c:pt>
                <c:pt idx="24108">
                  <c:v>-17.508999999999993</c:v>
                </c:pt>
                <c:pt idx="24109">
                  <c:v>-17.506999999999991</c:v>
                </c:pt>
                <c:pt idx="24110">
                  <c:v>-17.504999999999995</c:v>
                </c:pt>
                <c:pt idx="24111">
                  <c:v>-17.502999999999993</c:v>
                </c:pt>
                <c:pt idx="24112">
                  <c:v>-17.500999999999998</c:v>
                </c:pt>
                <c:pt idx="24113">
                  <c:v>-17.498999999999995</c:v>
                </c:pt>
                <c:pt idx="24114">
                  <c:v>-17.496999999999993</c:v>
                </c:pt>
                <c:pt idx="24115">
                  <c:v>-17.494999999999997</c:v>
                </c:pt>
                <c:pt idx="24116">
                  <c:v>-17.492999999999995</c:v>
                </c:pt>
                <c:pt idx="24117">
                  <c:v>-17.490999999999993</c:v>
                </c:pt>
                <c:pt idx="24118">
                  <c:v>-17.488999999999997</c:v>
                </c:pt>
                <c:pt idx="24119">
                  <c:v>-17.486999999999995</c:v>
                </c:pt>
                <c:pt idx="24120">
                  <c:v>-17.484999999999992</c:v>
                </c:pt>
                <c:pt idx="24121">
                  <c:v>-17.482999999999997</c:v>
                </c:pt>
                <c:pt idx="24122">
                  <c:v>-17.480999999999995</c:v>
                </c:pt>
                <c:pt idx="24123">
                  <c:v>-17.478999999999992</c:v>
                </c:pt>
                <c:pt idx="24124">
                  <c:v>-17.476999999999997</c:v>
                </c:pt>
                <c:pt idx="24125">
                  <c:v>-17.474999999999994</c:v>
                </c:pt>
                <c:pt idx="24126">
                  <c:v>-17.472999999999992</c:v>
                </c:pt>
                <c:pt idx="24127">
                  <c:v>-17.470999999999997</c:v>
                </c:pt>
                <c:pt idx="24128">
                  <c:v>-17.468999999999994</c:v>
                </c:pt>
                <c:pt idx="24129">
                  <c:v>-17.466999999999992</c:v>
                </c:pt>
                <c:pt idx="24130">
                  <c:v>-17.464999999999996</c:v>
                </c:pt>
                <c:pt idx="24131">
                  <c:v>-17.462999999999994</c:v>
                </c:pt>
                <c:pt idx="24132">
                  <c:v>-17.460999999999991</c:v>
                </c:pt>
                <c:pt idx="24133">
                  <c:v>-17.458999999999996</c:v>
                </c:pt>
                <c:pt idx="24134">
                  <c:v>-17.456999999999994</c:v>
                </c:pt>
                <c:pt idx="24135">
                  <c:v>-17.454999999999991</c:v>
                </c:pt>
                <c:pt idx="24136">
                  <c:v>-17.452999999999996</c:v>
                </c:pt>
                <c:pt idx="24137">
                  <c:v>-17.450999999999993</c:v>
                </c:pt>
                <c:pt idx="24138">
                  <c:v>-17.448999999999991</c:v>
                </c:pt>
                <c:pt idx="24139">
                  <c:v>-17.446999999999996</c:v>
                </c:pt>
                <c:pt idx="24140">
                  <c:v>-17.444999999999993</c:v>
                </c:pt>
                <c:pt idx="24141">
                  <c:v>-17.442999999999998</c:v>
                </c:pt>
                <c:pt idx="24142">
                  <c:v>-17.440999999999995</c:v>
                </c:pt>
                <c:pt idx="24143">
                  <c:v>-17.438999999999993</c:v>
                </c:pt>
                <c:pt idx="24144">
                  <c:v>-17.436999999999998</c:v>
                </c:pt>
                <c:pt idx="24145">
                  <c:v>-17.434999999999995</c:v>
                </c:pt>
                <c:pt idx="24146">
                  <c:v>-17.432999999999993</c:v>
                </c:pt>
                <c:pt idx="24147">
                  <c:v>-17.430999999999997</c:v>
                </c:pt>
                <c:pt idx="24148">
                  <c:v>-17.428999999999995</c:v>
                </c:pt>
                <c:pt idx="24149">
                  <c:v>-17.426999999999992</c:v>
                </c:pt>
                <c:pt idx="24150">
                  <c:v>-17.424999999999997</c:v>
                </c:pt>
                <c:pt idx="24151">
                  <c:v>-17.422999999999995</c:v>
                </c:pt>
                <c:pt idx="24152">
                  <c:v>-17.420999999999992</c:v>
                </c:pt>
                <c:pt idx="24153">
                  <c:v>-17.418999999999997</c:v>
                </c:pt>
                <c:pt idx="24154">
                  <c:v>-17.416999999999994</c:v>
                </c:pt>
                <c:pt idx="24155">
                  <c:v>-17.414999999999992</c:v>
                </c:pt>
                <c:pt idx="24156">
                  <c:v>-17.412999999999997</c:v>
                </c:pt>
                <c:pt idx="24157">
                  <c:v>-17.410999999999994</c:v>
                </c:pt>
                <c:pt idx="24158">
                  <c:v>-17.408999999999992</c:v>
                </c:pt>
                <c:pt idx="24159">
                  <c:v>-17.406999999999996</c:v>
                </c:pt>
                <c:pt idx="24160">
                  <c:v>-17.404999999999994</c:v>
                </c:pt>
                <c:pt idx="24161">
                  <c:v>-17.402999999999992</c:v>
                </c:pt>
                <c:pt idx="24162">
                  <c:v>-17.400999999999996</c:v>
                </c:pt>
                <c:pt idx="24163">
                  <c:v>-17.398999999999994</c:v>
                </c:pt>
                <c:pt idx="24164">
                  <c:v>-17.396999999999991</c:v>
                </c:pt>
                <c:pt idx="24165">
                  <c:v>-17.394999999999996</c:v>
                </c:pt>
                <c:pt idx="24166">
                  <c:v>-17.392999999999994</c:v>
                </c:pt>
                <c:pt idx="24167">
                  <c:v>-17.390999999999991</c:v>
                </c:pt>
                <c:pt idx="24168">
                  <c:v>-17.388999999999996</c:v>
                </c:pt>
                <c:pt idx="24169">
                  <c:v>-17.386999999999993</c:v>
                </c:pt>
                <c:pt idx="24170">
                  <c:v>-17.384999999999991</c:v>
                </c:pt>
                <c:pt idx="24171">
                  <c:v>-17.382999999999996</c:v>
                </c:pt>
                <c:pt idx="24172">
                  <c:v>-17.380999999999993</c:v>
                </c:pt>
                <c:pt idx="24173">
                  <c:v>-17.378999999999998</c:v>
                </c:pt>
                <c:pt idx="24174">
                  <c:v>-17.376999999999995</c:v>
                </c:pt>
                <c:pt idx="24175">
                  <c:v>-17.374999999999993</c:v>
                </c:pt>
                <c:pt idx="24176">
                  <c:v>-17.372999999999998</c:v>
                </c:pt>
                <c:pt idx="24177">
                  <c:v>-17.370999999999995</c:v>
                </c:pt>
                <c:pt idx="24178">
                  <c:v>-17.368999999999993</c:v>
                </c:pt>
                <c:pt idx="24179">
                  <c:v>-17.366999999999997</c:v>
                </c:pt>
                <c:pt idx="24180">
                  <c:v>-17.364999999999995</c:v>
                </c:pt>
                <c:pt idx="24181">
                  <c:v>-17.362999999999992</c:v>
                </c:pt>
                <c:pt idx="24182">
                  <c:v>-17.360999999999997</c:v>
                </c:pt>
                <c:pt idx="24183">
                  <c:v>-17.358999999999995</c:v>
                </c:pt>
                <c:pt idx="24184">
                  <c:v>-17.356999999999992</c:v>
                </c:pt>
                <c:pt idx="24185">
                  <c:v>-17.354999999999997</c:v>
                </c:pt>
                <c:pt idx="24186">
                  <c:v>-17.352999999999994</c:v>
                </c:pt>
                <c:pt idx="24187">
                  <c:v>-17.350999999999992</c:v>
                </c:pt>
                <c:pt idx="24188">
                  <c:v>-17.348999999999997</c:v>
                </c:pt>
                <c:pt idx="24189">
                  <c:v>-17.346999999999994</c:v>
                </c:pt>
                <c:pt idx="24190">
                  <c:v>-17.344999999999992</c:v>
                </c:pt>
                <c:pt idx="24191">
                  <c:v>-17.342999999999996</c:v>
                </c:pt>
                <c:pt idx="24192">
                  <c:v>-17.340999999999994</c:v>
                </c:pt>
                <c:pt idx="24193">
                  <c:v>-17.338999999999992</c:v>
                </c:pt>
                <c:pt idx="24194">
                  <c:v>-17.336999999999996</c:v>
                </c:pt>
                <c:pt idx="24195">
                  <c:v>-17.334999999999994</c:v>
                </c:pt>
                <c:pt idx="24196">
                  <c:v>-17.332999999999991</c:v>
                </c:pt>
                <c:pt idx="24197">
                  <c:v>-17.330999999999996</c:v>
                </c:pt>
                <c:pt idx="24198">
                  <c:v>-17.328999999999994</c:v>
                </c:pt>
                <c:pt idx="24199">
                  <c:v>-17.326999999999991</c:v>
                </c:pt>
                <c:pt idx="24200">
                  <c:v>-17.324999999999996</c:v>
                </c:pt>
                <c:pt idx="24201">
                  <c:v>-17.322999999999993</c:v>
                </c:pt>
                <c:pt idx="24202">
                  <c:v>-17.320999999999991</c:v>
                </c:pt>
                <c:pt idx="24203">
                  <c:v>-17.318999999999996</c:v>
                </c:pt>
                <c:pt idx="24204">
                  <c:v>-17.316999999999993</c:v>
                </c:pt>
                <c:pt idx="24205">
                  <c:v>-17.314999999999998</c:v>
                </c:pt>
                <c:pt idx="24206">
                  <c:v>-17.312999999999995</c:v>
                </c:pt>
                <c:pt idx="24207">
                  <c:v>-17.310999999999993</c:v>
                </c:pt>
                <c:pt idx="24208">
                  <c:v>-17.308999999999997</c:v>
                </c:pt>
                <c:pt idx="24209">
                  <c:v>-17.306999999999995</c:v>
                </c:pt>
                <c:pt idx="24210">
                  <c:v>-17.304999999999993</c:v>
                </c:pt>
                <c:pt idx="24211">
                  <c:v>-17.302999999999997</c:v>
                </c:pt>
                <c:pt idx="24212">
                  <c:v>-17.300999999999995</c:v>
                </c:pt>
                <c:pt idx="24213">
                  <c:v>-17.298999999999992</c:v>
                </c:pt>
                <c:pt idx="24214">
                  <c:v>-17.296999999999997</c:v>
                </c:pt>
                <c:pt idx="24215">
                  <c:v>-17.294999999999995</c:v>
                </c:pt>
                <c:pt idx="24216">
                  <c:v>-17.292999999999992</c:v>
                </c:pt>
                <c:pt idx="24217">
                  <c:v>-17.290999999999997</c:v>
                </c:pt>
                <c:pt idx="24218">
                  <c:v>-17.288999999999994</c:v>
                </c:pt>
                <c:pt idx="24219">
                  <c:v>-17.286999999999992</c:v>
                </c:pt>
                <c:pt idx="24220">
                  <c:v>-17.284999999999997</c:v>
                </c:pt>
                <c:pt idx="24221">
                  <c:v>-17.282999999999994</c:v>
                </c:pt>
                <c:pt idx="24222">
                  <c:v>-17.280999999999992</c:v>
                </c:pt>
                <c:pt idx="24223">
                  <c:v>-17.278999999999996</c:v>
                </c:pt>
                <c:pt idx="24224">
                  <c:v>-17.276999999999994</c:v>
                </c:pt>
                <c:pt idx="24225">
                  <c:v>-17.274999999999991</c:v>
                </c:pt>
                <c:pt idx="24226">
                  <c:v>-17.272999999999996</c:v>
                </c:pt>
                <c:pt idx="24227">
                  <c:v>-17.270999999999994</c:v>
                </c:pt>
                <c:pt idx="24228">
                  <c:v>-17.268999999999991</c:v>
                </c:pt>
                <c:pt idx="24229">
                  <c:v>-17.266999999999996</c:v>
                </c:pt>
                <c:pt idx="24230">
                  <c:v>-17.264999999999993</c:v>
                </c:pt>
                <c:pt idx="24231">
                  <c:v>-17.262999999999991</c:v>
                </c:pt>
                <c:pt idx="24232">
                  <c:v>-17.260999999999996</c:v>
                </c:pt>
                <c:pt idx="24233">
                  <c:v>-17.258999999999993</c:v>
                </c:pt>
                <c:pt idx="24234">
                  <c:v>-17.256999999999991</c:v>
                </c:pt>
                <c:pt idx="24235">
                  <c:v>-17.254999999999995</c:v>
                </c:pt>
                <c:pt idx="24236">
                  <c:v>-17.252999999999993</c:v>
                </c:pt>
                <c:pt idx="24237">
                  <c:v>-17.250999999999998</c:v>
                </c:pt>
                <c:pt idx="24238">
                  <c:v>-17.248999999999995</c:v>
                </c:pt>
                <c:pt idx="24239">
                  <c:v>-17.246999999999993</c:v>
                </c:pt>
                <c:pt idx="24240">
                  <c:v>-17.244999999999997</c:v>
                </c:pt>
                <c:pt idx="24241">
                  <c:v>-17.242999999999995</c:v>
                </c:pt>
                <c:pt idx="24242">
                  <c:v>-17.240999999999993</c:v>
                </c:pt>
                <c:pt idx="24243">
                  <c:v>-17.238999999999997</c:v>
                </c:pt>
                <c:pt idx="24244">
                  <c:v>-17.236999999999995</c:v>
                </c:pt>
                <c:pt idx="24245">
                  <c:v>-17.234999999999992</c:v>
                </c:pt>
                <c:pt idx="24246">
                  <c:v>-17.232999999999997</c:v>
                </c:pt>
                <c:pt idx="24247">
                  <c:v>-17.230999999999995</c:v>
                </c:pt>
                <c:pt idx="24248">
                  <c:v>-17.228999999999992</c:v>
                </c:pt>
                <c:pt idx="24249">
                  <c:v>-17.226999999999997</c:v>
                </c:pt>
                <c:pt idx="24250">
                  <c:v>-17.224999999999994</c:v>
                </c:pt>
                <c:pt idx="24251">
                  <c:v>-17.222999999999992</c:v>
                </c:pt>
                <c:pt idx="24252">
                  <c:v>-17.220999999999997</c:v>
                </c:pt>
                <c:pt idx="24253">
                  <c:v>-17.218999999999994</c:v>
                </c:pt>
                <c:pt idx="24254">
                  <c:v>-17.216999999999992</c:v>
                </c:pt>
                <c:pt idx="24255">
                  <c:v>-17.214999999999996</c:v>
                </c:pt>
                <c:pt idx="24256">
                  <c:v>-17.212999999999994</c:v>
                </c:pt>
                <c:pt idx="24257">
                  <c:v>-17.210999999999991</c:v>
                </c:pt>
                <c:pt idx="24258">
                  <c:v>-17.208999999999996</c:v>
                </c:pt>
                <c:pt idx="24259">
                  <c:v>-17.206999999999994</c:v>
                </c:pt>
                <c:pt idx="24260">
                  <c:v>-17.204999999999991</c:v>
                </c:pt>
                <c:pt idx="24261">
                  <c:v>-17.202999999999996</c:v>
                </c:pt>
                <c:pt idx="24262">
                  <c:v>-17.200999999999993</c:v>
                </c:pt>
                <c:pt idx="24263">
                  <c:v>-17.198999999999991</c:v>
                </c:pt>
                <c:pt idx="24264">
                  <c:v>-17.196999999999996</c:v>
                </c:pt>
                <c:pt idx="24265">
                  <c:v>-17.194999999999993</c:v>
                </c:pt>
                <c:pt idx="24266">
                  <c:v>-17.192999999999998</c:v>
                </c:pt>
                <c:pt idx="24267">
                  <c:v>-17.190999999999995</c:v>
                </c:pt>
                <c:pt idx="24268">
                  <c:v>-17.188999999999993</c:v>
                </c:pt>
                <c:pt idx="24269">
                  <c:v>-17.186999999999998</c:v>
                </c:pt>
                <c:pt idx="24270">
                  <c:v>-17.184999999999995</c:v>
                </c:pt>
                <c:pt idx="24271">
                  <c:v>-17.182999999999993</c:v>
                </c:pt>
                <c:pt idx="24272">
                  <c:v>-17.180999999999997</c:v>
                </c:pt>
                <c:pt idx="24273">
                  <c:v>-17.178999999999995</c:v>
                </c:pt>
                <c:pt idx="24274">
                  <c:v>-17.176999999999992</c:v>
                </c:pt>
                <c:pt idx="24275">
                  <c:v>-17.174999999999997</c:v>
                </c:pt>
                <c:pt idx="24276">
                  <c:v>-17.172999999999995</c:v>
                </c:pt>
                <c:pt idx="24277">
                  <c:v>-17.170999999999992</c:v>
                </c:pt>
                <c:pt idx="24278">
                  <c:v>-17.168999999999997</c:v>
                </c:pt>
                <c:pt idx="24279">
                  <c:v>-17.166999999999994</c:v>
                </c:pt>
                <c:pt idx="24280">
                  <c:v>-17.164999999999992</c:v>
                </c:pt>
                <c:pt idx="24281">
                  <c:v>-17.162999999999997</c:v>
                </c:pt>
                <c:pt idx="24282">
                  <c:v>-17.160999999999994</c:v>
                </c:pt>
                <c:pt idx="24283">
                  <c:v>-17.158999999999992</c:v>
                </c:pt>
                <c:pt idx="24284">
                  <c:v>-17.156999999999996</c:v>
                </c:pt>
                <c:pt idx="24285">
                  <c:v>-17.154999999999994</c:v>
                </c:pt>
                <c:pt idx="24286">
                  <c:v>-17.152999999999992</c:v>
                </c:pt>
                <c:pt idx="24287">
                  <c:v>-17.150999999999996</c:v>
                </c:pt>
                <c:pt idx="24288">
                  <c:v>-17.148999999999994</c:v>
                </c:pt>
                <c:pt idx="24289">
                  <c:v>-17.146999999999991</c:v>
                </c:pt>
                <c:pt idx="24290">
                  <c:v>-17.144999999999996</c:v>
                </c:pt>
                <c:pt idx="24291">
                  <c:v>-17.142999999999994</c:v>
                </c:pt>
                <c:pt idx="24292">
                  <c:v>-17.140999999999991</c:v>
                </c:pt>
                <c:pt idx="24293">
                  <c:v>-17.138999999999996</c:v>
                </c:pt>
                <c:pt idx="24294">
                  <c:v>-17.136999999999993</c:v>
                </c:pt>
                <c:pt idx="24295">
                  <c:v>-17.134999999999991</c:v>
                </c:pt>
                <c:pt idx="24296">
                  <c:v>-17.132999999999996</c:v>
                </c:pt>
                <c:pt idx="24297">
                  <c:v>-17.130999999999993</c:v>
                </c:pt>
                <c:pt idx="24298">
                  <c:v>-17.128999999999998</c:v>
                </c:pt>
                <c:pt idx="24299">
                  <c:v>-17.126999999999995</c:v>
                </c:pt>
                <c:pt idx="24300">
                  <c:v>-17.124999999999993</c:v>
                </c:pt>
                <c:pt idx="24301">
                  <c:v>-17.122999999999998</c:v>
                </c:pt>
                <c:pt idx="24302">
                  <c:v>-17.120999999999995</c:v>
                </c:pt>
                <c:pt idx="24303">
                  <c:v>-17.118999999999993</c:v>
                </c:pt>
                <c:pt idx="24304">
                  <c:v>-17.116999999999997</c:v>
                </c:pt>
                <c:pt idx="24305">
                  <c:v>-17.114999999999995</c:v>
                </c:pt>
                <c:pt idx="24306">
                  <c:v>-17.112999999999992</c:v>
                </c:pt>
                <c:pt idx="24307">
                  <c:v>-17.110999999999997</c:v>
                </c:pt>
                <c:pt idx="24308">
                  <c:v>-17.108999999999995</c:v>
                </c:pt>
                <c:pt idx="24309">
                  <c:v>-17.106999999999992</c:v>
                </c:pt>
                <c:pt idx="24310">
                  <c:v>-17.104999999999997</c:v>
                </c:pt>
                <c:pt idx="24311">
                  <c:v>-17.102999999999994</c:v>
                </c:pt>
                <c:pt idx="24312">
                  <c:v>-17.100999999999992</c:v>
                </c:pt>
                <c:pt idx="24313">
                  <c:v>-17.098999999999997</c:v>
                </c:pt>
                <c:pt idx="24314">
                  <c:v>-17.096999999999994</c:v>
                </c:pt>
                <c:pt idx="24315">
                  <c:v>-17.094999999999992</c:v>
                </c:pt>
                <c:pt idx="24316">
                  <c:v>-17.092999999999996</c:v>
                </c:pt>
                <c:pt idx="24317">
                  <c:v>-17.090999999999994</c:v>
                </c:pt>
                <c:pt idx="24318">
                  <c:v>-17.088999999999992</c:v>
                </c:pt>
                <c:pt idx="24319">
                  <c:v>-17.086999999999996</c:v>
                </c:pt>
                <c:pt idx="24320">
                  <c:v>-17.084999999999994</c:v>
                </c:pt>
                <c:pt idx="24321">
                  <c:v>-17.082999999999991</c:v>
                </c:pt>
                <c:pt idx="24322">
                  <c:v>-17.080999999999996</c:v>
                </c:pt>
                <c:pt idx="24323">
                  <c:v>-17.078999999999994</c:v>
                </c:pt>
                <c:pt idx="24324">
                  <c:v>-17.076999999999991</c:v>
                </c:pt>
                <c:pt idx="24325">
                  <c:v>-17.074999999999996</c:v>
                </c:pt>
                <c:pt idx="24326">
                  <c:v>-17.072999999999993</c:v>
                </c:pt>
                <c:pt idx="24327">
                  <c:v>-17.070999999999991</c:v>
                </c:pt>
                <c:pt idx="24328">
                  <c:v>-17.068999999999996</c:v>
                </c:pt>
                <c:pt idx="24329">
                  <c:v>-17.066999999999993</c:v>
                </c:pt>
                <c:pt idx="24330">
                  <c:v>-17.064999999999998</c:v>
                </c:pt>
                <c:pt idx="24331">
                  <c:v>-17.062999999999995</c:v>
                </c:pt>
                <c:pt idx="24332">
                  <c:v>-17.060999999999993</c:v>
                </c:pt>
                <c:pt idx="24333">
                  <c:v>-17.058999999999997</c:v>
                </c:pt>
                <c:pt idx="24334">
                  <c:v>-17.056999999999995</c:v>
                </c:pt>
                <c:pt idx="24335">
                  <c:v>-17.054999999999993</c:v>
                </c:pt>
                <c:pt idx="24336">
                  <c:v>-17.052999999999997</c:v>
                </c:pt>
                <c:pt idx="24337">
                  <c:v>-17.050999999999995</c:v>
                </c:pt>
                <c:pt idx="24338">
                  <c:v>-17.048999999999992</c:v>
                </c:pt>
                <c:pt idx="24339">
                  <c:v>-17.046999999999997</c:v>
                </c:pt>
                <c:pt idx="24340">
                  <c:v>-17.044999999999995</c:v>
                </c:pt>
                <c:pt idx="24341">
                  <c:v>-17.042999999999992</c:v>
                </c:pt>
                <c:pt idx="24342">
                  <c:v>-17.040999999999997</c:v>
                </c:pt>
                <c:pt idx="24343">
                  <c:v>-17.038999999999994</c:v>
                </c:pt>
                <c:pt idx="24344">
                  <c:v>-17.036999999999992</c:v>
                </c:pt>
                <c:pt idx="24345">
                  <c:v>-17.034999999999997</c:v>
                </c:pt>
                <c:pt idx="24346">
                  <c:v>-17.032999999999994</c:v>
                </c:pt>
                <c:pt idx="24347">
                  <c:v>-17.030999999999992</c:v>
                </c:pt>
                <c:pt idx="24348">
                  <c:v>-17.028999999999996</c:v>
                </c:pt>
                <c:pt idx="24349">
                  <c:v>-17.026999999999994</c:v>
                </c:pt>
                <c:pt idx="24350">
                  <c:v>-17.024999999999991</c:v>
                </c:pt>
                <c:pt idx="24351">
                  <c:v>-17.022999999999996</c:v>
                </c:pt>
                <c:pt idx="24352">
                  <c:v>-17.020999999999994</c:v>
                </c:pt>
                <c:pt idx="24353">
                  <c:v>-17.018999999999991</c:v>
                </c:pt>
                <c:pt idx="24354">
                  <c:v>-17.016999999999996</c:v>
                </c:pt>
                <c:pt idx="24355">
                  <c:v>-17.014999999999993</c:v>
                </c:pt>
                <c:pt idx="24356">
                  <c:v>-17.012999999999991</c:v>
                </c:pt>
                <c:pt idx="24357">
                  <c:v>-17.010999999999996</c:v>
                </c:pt>
                <c:pt idx="24358">
                  <c:v>-17.008999999999993</c:v>
                </c:pt>
                <c:pt idx="24359">
                  <c:v>-17.006999999999991</c:v>
                </c:pt>
                <c:pt idx="24360">
                  <c:v>-17.004999999999995</c:v>
                </c:pt>
                <c:pt idx="24361">
                  <c:v>-17.002999999999993</c:v>
                </c:pt>
                <c:pt idx="24362">
                  <c:v>-17.000999999999998</c:v>
                </c:pt>
                <c:pt idx="24363">
                  <c:v>-16.998999999999995</c:v>
                </c:pt>
                <c:pt idx="24364">
                  <c:v>-16.996999999999993</c:v>
                </c:pt>
                <c:pt idx="24365">
                  <c:v>-16.994999999999997</c:v>
                </c:pt>
                <c:pt idx="24366">
                  <c:v>-16.992999999999995</c:v>
                </c:pt>
                <c:pt idx="24367">
                  <c:v>-16.990999999999993</c:v>
                </c:pt>
                <c:pt idx="24368">
                  <c:v>-16.988999999999997</c:v>
                </c:pt>
                <c:pt idx="24369">
                  <c:v>-16.986999999999995</c:v>
                </c:pt>
                <c:pt idx="24370">
                  <c:v>-16.984999999999992</c:v>
                </c:pt>
                <c:pt idx="24371">
                  <c:v>-16.982999999999997</c:v>
                </c:pt>
                <c:pt idx="24372">
                  <c:v>-16.980999999999995</c:v>
                </c:pt>
                <c:pt idx="24373">
                  <c:v>-16.978999999999992</c:v>
                </c:pt>
                <c:pt idx="24374">
                  <c:v>-16.976999999999997</c:v>
                </c:pt>
                <c:pt idx="24375">
                  <c:v>-16.974999999999994</c:v>
                </c:pt>
                <c:pt idx="24376">
                  <c:v>-16.972999999999992</c:v>
                </c:pt>
                <c:pt idx="24377">
                  <c:v>-16.970999999999997</c:v>
                </c:pt>
                <c:pt idx="24378">
                  <c:v>-16.968999999999994</c:v>
                </c:pt>
                <c:pt idx="24379">
                  <c:v>-16.966999999999992</c:v>
                </c:pt>
                <c:pt idx="24380">
                  <c:v>-16.964999999999996</c:v>
                </c:pt>
                <c:pt idx="24381">
                  <c:v>-16.962999999999994</c:v>
                </c:pt>
                <c:pt idx="24382">
                  <c:v>-16.960999999999991</c:v>
                </c:pt>
                <c:pt idx="24383">
                  <c:v>-16.958999999999996</c:v>
                </c:pt>
                <c:pt idx="24384">
                  <c:v>-16.956999999999994</c:v>
                </c:pt>
                <c:pt idx="24385">
                  <c:v>-16.954999999999991</c:v>
                </c:pt>
                <c:pt idx="24386">
                  <c:v>-16.952999999999996</c:v>
                </c:pt>
                <c:pt idx="24387">
                  <c:v>-16.950999999999993</c:v>
                </c:pt>
                <c:pt idx="24388">
                  <c:v>-16.948999999999991</c:v>
                </c:pt>
                <c:pt idx="24389">
                  <c:v>-16.946999999999996</c:v>
                </c:pt>
                <c:pt idx="24390">
                  <c:v>-16.944999999999993</c:v>
                </c:pt>
                <c:pt idx="24391">
                  <c:v>-16.942999999999998</c:v>
                </c:pt>
                <c:pt idx="24392">
                  <c:v>-16.940999999999995</c:v>
                </c:pt>
                <c:pt idx="24393">
                  <c:v>-16.938999999999993</c:v>
                </c:pt>
                <c:pt idx="24394">
                  <c:v>-16.936999999999998</c:v>
                </c:pt>
                <c:pt idx="24395">
                  <c:v>-16.934999999999995</c:v>
                </c:pt>
                <c:pt idx="24396">
                  <c:v>-16.932999999999993</c:v>
                </c:pt>
                <c:pt idx="24397">
                  <c:v>-16.930999999999997</c:v>
                </c:pt>
                <c:pt idx="24398">
                  <c:v>-16.928999999999995</c:v>
                </c:pt>
                <c:pt idx="24399">
                  <c:v>-16.926999999999992</c:v>
                </c:pt>
                <c:pt idx="24400">
                  <c:v>-16.924999999999997</c:v>
                </c:pt>
                <c:pt idx="24401">
                  <c:v>-16.922999999999995</c:v>
                </c:pt>
                <c:pt idx="24402">
                  <c:v>-16.920999999999992</c:v>
                </c:pt>
                <c:pt idx="24403">
                  <c:v>-16.918999999999997</c:v>
                </c:pt>
                <c:pt idx="24404">
                  <c:v>-16.916999999999994</c:v>
                </c:pt>
                <c:pt idx="24405">
                  <c:v>-16.914999999999992</c:v>
                </c:pt>
                <c:pt idx="24406">
                  <c:v>-16.912999999999997</c:v>
                </c:pt>
                <c:pt idx="24407">
                  <c:v>-16.910999999999994</c:v>
                </c:pt>
                <c:pt idx="24408">
                  <c:v>-16.908999999999992</c:v>
                </c:pt>
                <c:pt idx="24409">
                  <c:v>-16.906999999999996</c:v>
                </c:pt>
                <c:pt idx="24410">
                  <c:v>-16.904999999999994</c:v>
                </c:pt>
                <c:pt idx="24411">
                  <c:v>-16.902999999999992</c:v>
                </c:pt>
                <c:pt idx="24412">
                  <c:v>-16.900999999999996</c:v>
                </c:pt>
                <c:pt idx="24413">
                  <c:v>-16.898999999999994</c:v>
                </c:pt>
                <c:pt idx="24414">
                  <c:v>-16.896999999999991</c:v>
                </c:pt>
                <c:pt idx="24415">
                  <c:v>-16.894999999999996</c:v>
                </c:pt>
                <c:pt idx="24416">
                  <c:v>-16.892999999999994</c:v>
                </c:pt>
                <c:pt idx="24417">
                  <c:v>-16.890999999999991</c:v>
                </c:pt>
                <c:pt idx="24418">
                  <c:v>-16.888999999999996</c:v>
                </c:pt>
                <c:pt idx="24419">
                  <c:v>-16.886999999999993</c:v>
                </c:pt>
                <c:pt idx="24420">
                  <c:v>-16.884999999999991</c:v>
                </c:pt>
                <c:pt idx="24421">
                  <c:v>-16.882999999999996</c:v>
                </c:pt>
                <c:pt idx="24422">
                  <c:v>-16.880999999999993</c:v>
                </c:pt>
                <c:pt idx="24423">
                  <c:v>-16.878999999999998</c:v>
                </c:pt>
                <c:pt idx="24424">
                  <c:v>-16.876999999999995</c:v>
                </c:pt>
                <c:pt idx="24425">
                  <c:v>-16.874999999999993</c:v>
                </c:pt>
                <c:pt idx="24426">
                  <c:v>-16.872999999999998</c:v>
                </c:pt>
                <c:pt idx="24427">
                  <c:v>-16.870999999999995</c:v>
                </c:pt>
                <c:pt idx="24428">
                  <c:v>-16.868999999999993</c:v>
                </c:pt>
                <c:pt idx="24429">
                  <c:v>-16.866999999999997</c:v>
                </c:pt>
                <c:pt idx="24430">
                  <c:v>-16.864999999999995</c:v>
                </c:pt>
                <c:pt idx="24431">
                  <c:v>-16.862999999999992</c:v>
                </c:pt>
                <c:pt idx="24432">
                  <c:v>-16.860999999999997</c:v>
                </c:pt>
                <c:pt idx="24433">
                  <c:v>-16.858999999999995</c:v>
                </c:pt>
                <c:pt idx="24434">
                  <c:v>-16.856999999999992</c:v>
                </c:pt>
                <c:pt idx="24435">
                  <c:v>-16.854999999999997</c:v>
                </c:pt>
                <c:pt idx="24436">
                  <c:v>-16.852999999999994</c:v>
                </c:pt>
                <c:pt idx="24437">
                  <c:v>-16.850999999999992</c:v>
                </c:pt>
                <c:pt idx="24438">
                  <c:v>-16.848999999999997</c:v>
                </c:pt>
                <c:pt idx="24439">
                  <c:v>-16.846999999999994</c:v>
                </c:pt>
                <c:pt idx="24440">
                  <c:v>-16.844999999999992</c:v>
                </c:pt>
                <c:pt idx="24441">
                  <c:v>-16.842999999999996</c:v>
                </c:pt>
                <c:pt idx="24442">
                  <c:v>-16.840999999999994</c:v>
                </c:pt>
                <c:pt idx="24443">
                  <c:v>-16.838999999999992</c:v>
                </c:pt>
                <c:pt idx="24444">
                  <c:v>-16.836999999999996</c:v>
                </c:pt>
                <c:pt idx="24445">
                  <c:v>-16.834999999999994</c:v>
                </c:pt>
                <c:pt idx="24446">
                  <c:v>-16.832999999999991</c:v>
                </c:pt>
                <c:pt idx="24447">
                  <c:v>-16.830999999999996</c:v>
                </c:pt>
                <c:pt idx="24448">
                  <c:v>-16.828999999999994</c:v>
                </c:pt>
                <c:pt idx="24449">
                  <c:v>-16.826999999999991</c:v>
                </c:pt>
                <c:pt idx="24450">
                  <c:v>-16.824999999999996</c:v>
                </c:pt>
                <c:pt idx="24451">
                  <c:v>-16.822999999999993</c:v>
                </c:pt>
                <c:pt idx="24452">
                  <c:v>-16.820999999999991</c:v>
                </c:pt>
                <c:pt idx="24453">
                  <c:v>-16.818999999999996</c:v>
                </c:pt>
                <c:pt idx="24454">
                  <c:v>-16.816999999999993</c:v>
                </c:pt>
                <c:pt idx="24455">
                  <c:v>-16.814999999999998</c:v>
                </c:pt>
                <c:pt idx="24456">
                  <c:v>-16.812999999999995</c:v>
                </c:pt>
                <c:pt idx="24457">
                  <c:v>-16.810999999999993</c:v>
                </c:pt>
                <c:pt idx="24458">
                  <c:v>-16.808999999999997</c:v>
                </c:pt>
                <c:pt idx="24459">
                  <c:v>-16.806999999999995</c:v>
                </c:pt>
                <c:pt idx="24460">
                  <c:v>-16.804999999999993</c:v>
                </c:pt>
                <c:pt idx="24461">
                  <c:v>-16.802999999999997</c:v>
                </c:pt>
                <c:pt idx="24462">
                  <c:v>-16.800999999999995</c:v>
                </c:pt>
                <c:pt idx="24463">
                  <c:v>-16.798999999999992</c:v>
                </c:pt>
                <c:pt idx="24464">
                  <c:v>-16.796999999999997</c:v>
                </c:pt>
                <c:pt idx="24465">
                  <c:v>-16.794999999999995</c:v>
                </c:pt>
                <c:pt idx="24466">
                  <c:v>-16.792999999999992</c:v>
                </c:pt>
                <c:pt idx="24467">
                  <c:v>-16.790999999999997</c:v>
                </c:pt>
                <c:pt idx="24468">
                  <c:v>-16.788999999999994</c:v>
                </c:pt>
                <c:pt idx="24469">
                  <c:v>-16.786999999999992</c:v>
                </c:pt>
                <c:pt idx="24470">
                  <c:v>-16.784999999999997</c:v>
                </c:pt>
                <c:pt idx="24471">
                  <c:v>-16.782999999999994</c:v>
                </c:pt>
                <c:pt idx="24472">
                  <c:v>-16.780999999999992</c:v>
                </c:pt>
                <c:pt idx="24473">
                  <c:v>-16.778999999999996</c:v>
                </c:pt>
                <c:pt idx="24474">
                  <c:v>-16.776999999999994</c:v>
                </c:pt>
                <c:pt idx="24475">
                  <c:v>-16.774999999999991</c:v>
                </c:pt>
                <c:pt idx="24476">
                  <c:v>-16.772999999999996</c:v>
                </c:pt>
                <c:pt idx="24477">
                  <c:v>-16.770999999999994</c:v>
                </c:pt>
                <c:pt idx="24478">
                  <c:v>-16.768999999999991</c:v>
                </c:pt>
                <c:pt idx="24479">
                  <c:v>-16.766999999999996</c:v>
                </c:pt>
                <c:pt idx="24480">
                  <c:v>-16.764999999999993</c:v>
                </c:pt>
                <c:pt idx="24481">
                  <c:v>-16.762999999999991</c:v>
                </c:pt>
                <c:pt idx="24482">
                  <c:v>-16.760999999999996</c:v>
                </c:pt>
                <c:pt idx="24483">
                  <c:v>-16.758999999999993</c:v>
                </c:pt>
                <c:pt idx="24484">
                  <c:v>-16.756999999999991</c:v>
                </c:pt>
                <c:pt idx="24485">
                  <c:v>-16.754999999999995</c:v>
                </c:pt>
                <c:pt idx="24486">
                  <c:v>-16.752999999999993</c:v>
                </c:pt>
                <c:pt idx="24487">
                  <c:v>-16.750999999999998</c:v>
                </c:pt>
                <c:pt idx="24488">
                  <c:v>-16.748999999999995</c:v>
                </c:pt>
                <c:pt idx="24489">
                  <c:v>-16.746999999999993</c:v>
                </c:pt>
                <c:pt idx="24490">
                  <c:v>-16.744999999999997</c:v>
                </c:pt>
                <c:pt idx="24491">
                  <c:v>-16.742999999999995</c:v>
                </c:pt>
                <c:pt idx="24492">
                  <c:v>-16.740999999999993</c:v>
                </c:pt>
                <c:pt idx="24493">
                  <c:v>-16.738999999999997</c:v>
                </c:pt>
                <c:pt idx="24494">
                  <c:v>-16.736999999999995</c:v>
                </c:pt>
                <c:pt idx="24495">
                  <c:v>-16.734999999999992</c:v>
                </c:pt>
                <c:pt idx="24496">
                  <c:v>-16.732999999999997</c:v>
                </c:pt>
                <c:pt idx="24497">
                  <c:v>-16.730999999999995</c:v>
                </c:pt>
                <c:pt idx="24498">
                  <c:v>-16.728999999999992</c:v>
                </c:pt>
                <c:pt idx="24499">
                  <c:v>-16.726999999999997</c:v>
                </c:pt>
                <c:pt idx="24500">
                  <c:v>-16.724999999999994</c:v>
                </c:pt>
                <c:pt idx="24501">
                  <c:v>-16.722999999999992</c:v>
                </c:pt>
                <c:pt idx="24502">
                  <c:v>-16.720999999999997</c:v>
                </c:pt>
                <c:pt idx="24503">
                  <c:v>-16.718999999999994</c:v>
                </c:pt>
                <c:pt idx="24504">
                  <c:v>-16.716999999999992</c:v>
                </c:pt>
                <c:pt idx="24505">
                  <c:v>-16.714999999999996</c:v>
                </c:pt>
                <c:pt idx="24506">
                  <c:v>-16.712999999999994</c:v>
                </c:pt>
                <c:pt idx="24507">
                  <c:v>-16.710999999999991</c:v>
                </c:pt>
                <c:pt idx="24508">
                  <c:v>-16.708999999999996</c:v>
                </c:pt>
                <c:pt idx="24509">
                  <c:v>-16.706999999999994</c:v>
                </c:pt>
                <c:pt idx="24510">
                  <c:v>-16.704999999999991</c:v>
                </c:pt>
                <c:pt idx="24511">
                  <c:v>-16.702999999999996</c:v>
                </c:pt>
                <c:pt idx="24512">
                  <c:v>-16.700999999999993</c:v>
                </c:pt>
                <c:pt idx="24513">
                  <c:v>-16.698999999999991</c:v>
                </c:pt>
                <c:pt idx="24514">
                  <c:v>-16.696999999999996</c:v>
                </c:pt>
                <c:pt idx="24515">
                  <c:v>-16.694999999999993</c:v>
                </c:pt>
                <c:pt idx="24516">
                  <c:v>-16.692999999999998</c:v>
                </c:pt>
                <c:pt idx="24517">
                  <c:v>-16.690999999999995</c:v>
                </c:pt>
                <c:pt idx="24518">
                  <c:v>-16.688999999999993</c:v>
                </c:pt>
                <c:pt idx="24519">
                  <c:v>-16.686999999999998</c:v>
                </c:pt>
                <c:pt idx="24520">
                  <c:v>-16.684999999999995</c:v>
                </c:pt>
                <c:pt idx="24521">
                  <c:v>-16.682999999999993</c:v>
                </c:pt>
                <c:pt idx="24522">
                  <c:v>-16.680999999999997</c:v>
                </c:pt>
                <c:pt idx="24523">
                  <c:v>-16.678999999999995</c:v>
                </c:pt>
                <c:pt idx="24524">
                  <c:v>-16.676999999999992</c:v>
                </c:pt>
                <c:pt idx="24525">
                  <c:v>-16.674999999999997</c:v>
                </c:pt>
                <c:pt idx="24526">
                  <c:v>-16.672999999999995</c:v>
                </c:pt>
                <c:pt idx="24527">
                  <c:v>-16.670999999999992</c:v>
                </c:pt>
                <c:pt idx="24528">
                  <c:v>-16.668999999999997</c:v>
                </c:pt>
                <c:pt idx="24529">
                  <c:v>-16.666999999999994</c:v>
                </c:pt>
                <c:pt idx="24530">
                  <c:v>-16.664999999999992</c:v>
                </c:pt>
                <c:pt idx="24531">
                  <c:v>-16.662999999999997</c:v>
                </c:pt>
                <c:pt idx="24532">
                  <c:v>-16.660999999999994</c:v>
                </c:pt>
                <c:pt idx="24533">
                  <c:v>-16.658999999999992</c:v>
                </c:pt>
                <c:pt idx="24534">
                  <c:v>-16.656999999999996</c:v>
                </c:pt>
                <c:pt idx="24535">
                  <c:v>-16.654999999999994</c:v>
                </c:pt>
                <c:pt idx="24536">
                  <c:v>-16.652999999999992</c:v>
                </c:pt>
                <c:pt idx="24537">
                  <c:v>-16.650999999999996</c:v>
                </c:pt>
                <c:pt idx="24538">
                  <c:v>-16.648999999999994</c:v>
                </c:pt>
                <c:pt idx="24539">
                  <c:v>-16.646999999999991</c:v>
                </c:pt>
                <c:pt idx="24540">
                  <c:v>-16.644999999999996</c:v>
                </c:pt>
                <c:pt idx="24541">
                  <c:v>-16.642999999999994</c:v>
                </c:pt>
                <c:pt idx="24542">
                  <c:v>-16.640999999999991</c:v>
                </c:pt>
                <c:pt idx="24543">
                  <c:v>-16.638999999999996</c:v>
                </c:pt>
                <c:pt idx="24544">
                  <c:v>-16.636999999999993</c:v>
                </c:pt>
                <c:pt idx="24545">
                  <c:v>-16.634999999999991</c:v>
                </c:pt>
                <c:pt idx="24546">
                  <c:v>-16.632999999999996</c:v>
                </c:pt>
                <c:pt idx="24547">
                  <c:v>-16.630999999999993</c:v>
                </c:pt>
                <c:pt idx="24548">
                  <c:v>-16.628999999999998</c:v>
                </c:pt>
                <c:pt idx="24549">
                  <c:v>-16.626999999999995</c:v>
                </c:pt>
                <c:pt idx="24550">
                  <c:v>-16.624999999999993</c:v>
                </c:pt>
                <c:pt idx="24551">
                  <c:v>-16.622999999999998</c:v>
                </c:pt>
                <c:pt idx="24552">
                  <c:v>-16.620999999999995</c:v>
                </c:pt>
                <c:pt idx="24553">
                  <c:v>-16.618999999999993</c:v>
                </c:pt>
                <c:pt idx="24554">
                  <c:v>-16.616999999999997</c:v>
                </c:pt>
                <c:pt idx="24555">
                  <c:v>-16.614999999999995</c:v>
                </c:pt>
                <c:pt idx="24556">
                  <c:v>-16.612999999999992</c:v>
                </c:pt>
                <c:pt idx="24557">
                  <c:v>-16.610999999999997</c:v>
                </c:pt>
                <c:pt idx="24558">
                  <c:v>-16.608999999999995</c:v>
                </c:pt>
                <c:pt idx="24559">
                  <c:v>-16.606999999999992</c:v>
                </c:pt>
                <c:pt idx="24560">
                  <c:v>-16.604999999999997</c:v>
                </c:pt>
                <c:pt idx="24561">
                  <c:v>-16.602999999999994</c:v>
                </c:pt>
                <c:pt idx="24562">
                  <c:v>-16.600999999999992</c:v>
                </c:pt>
                <c:pt idx="24563">
                  <c:v>-16.598999999999997</c:v>
                </c:pt>
                <c:pt idx="24564">
                  <c:v>-16.596999999999994</c:v>
                </c:pt>
                <c:pt idx="24565">
                  <c:v>-16.594999999999992</c:v>
                </c:pt>
                <c:pt idx="24566">
                  <c:v>-16.592999999999996</c:v>
                </c:pt>
                <c:pt idx="24567">
                  <c:v>-16.590999999999994</c:v>
                </c:pt>
                <c:pt idx="24568">
                  <c:v>-16.588999999999992</c:v>
                </c:pt>
                <c:pt idx="24569">
                  <c:v>-16.586999999999996</c:v>
                </c:pt>
                <c:pt idx="24570">
                  <c:v>-16.584999999999994</c:v>
                </c:pt>
                <c:pt idx="24571">
                  <c:v>-16.582999999999991</c:v>
                </c:pt>
                <c:pt idx="24572">
                  <c:v>-16.580999999999996</c:v>
                </c:pt>
                <c:pt idx="24573">
                  <c:v>-16.578999999999994</c:v>
                </c:pt>
                <c:pt idx="24574">
                  <c:v>-16.576999999999991</c:v>
                </c:pt>
                <c:pt idx="24575">
                  <c:v>-16.574999999999996</c:v>
                </c:pt>
                <c:pt idx="24576">
                  <c:v>-16.572999999999993</c:v>
                </c:pt>
                <c:pt idx="24577">
                  <c:v>-16.570999999999991</c:v>
                </c:pt>
                <c:pt idx="24578">
                  <c:v>-16.568999999999996</c:v>
                </c:pt>
                <c:pt idx="24579">
                  <c:v>-16.566999999999993</c:v>
                </c:pt>
                <c:pt idx="24580">
                  <c:v>-16.564999999999998</c:v>
                </c:pt>
                <c:pt idx="24581">
                  <c:v>-16.562999999999995</c:v>
                </c:pt>
                <c:pt idx="24582">
                  <c:v>-16.560999999999993</c:v>
                </c:pt>
                <c:pt idx="24583">
                  <c:v>-16.558999999999997</c:v>
                </c:pt>
                <c:pt idx="24584">
                  <c:v>-16.556999999999995</c:v>
                </c:pt>
                <c:pt idx="24585">
                  <c:v>-16.554999999999993</c:v>
                </c:pt>
                <c:pt idx="24586">
                  <c:v>-16.552999999999997</c:v>
                </c:pt>
                <c:pt idx="24587">
                  <c:v>-16.550999999999995</c:v>
                </c:pt>
                <c:pt idx="24588">
                  <c:v>-16.548999999999992</c:v>
                </c:pt>
                <c:pt idx="24589">
                  <c:v>-16.546999999999997</c:v>
                </c:pt>
                <c:pt idx="24590">
                  <c:v>-16.544999999999995</c:v>
                </c:pt>
                <c:pt idx="24591">
                  <c:v>-16.542999999999992</c:v>
                </c:pt>
                <c:pt idx="24592">
                  <c:v>-16.540999999999997</c:v>
                </c:pt>
                <c:pt idx="24593">
                  <c:v>-16.538999999999994</c:v>
                </c:pt>
                <c:pt idx="24594">
                  <c:v>-16.536999999999992</c:v>
                </c:pt>
                <c:pt idx="24595">
                  <c:v>-16.534999999999997</c:v>
                </c:pt>
                <c:pt idx="24596">
                  <c:v>-16.532999999999994</c:v>
                </c:pt>
                <c:pt idx="24597">
                  <c:v>-16.530999999999992</c:v>
                </c:pt>
                <c:pt idx="24598">
                  <c:v>-16.528999999999996</c:v>
                </c:pt>
                <c:pt idx="24599">
                  <c:v>-16.526999999999994</c:v>
                </c:pt>
                <c:pt idx="24600">
                  <c:v>-16.524999999999991</c:v>
                </c:pt>
                <c:pt idx="24601">
                  <c:v>-16.522999999999996</c:v>
                </c:pt>
                <c:pt idx="24602">
                  <c:v>-16.520999999999994</c:v>
                </c:pt>
                <c:pt idx="24603">
                  <c:v>-16.518999999999991</c:v>
                </c:pt>
                <c:pt idx="24604">
                  <c:v>-16.516999999999996</c:v>
                </c:pt>
                <c:pt idx="24605">
                  <c:v>-16.514999999999993</c:v>
                </c:pt>
                <c:pt idx="24606">
                  <c:v>-16.512999999999991</c:v>
                </c:pt>
                <c:pt idx="24607">
                  <c:v>-16.510999999999996</c:v>
                </c:pt>
                <c:pt idx="24608">
                  <c:v>-16.508999999999993</c:v>
                </c:pt>
                <c:pt idx="24609">
                  <c:v>-16.506999999999991</c:v>
                </c:pt>
                <c:pt idx="24610">
                  <c:v>-16.504999999999995</c:v>
                </c:pt>
                <c:pt idx="24611">
                  <c:v>-16.502999999999993</c:v>
                </c:pt>
                <c:pt idx="24612">
                  <c:v>-16.500999999999998</c:v>
                </c:pt>
                <c:pt idx="24613">
                  <c:v>-16.498999999999995</c:v>
                </c:pt>
                <c:pt idx="24614">
                  <c:v>-16.496999999999993</c:v>
                </c:pt>
                <c:pt idx="24615">
                  <c:v>-16.494999999999997</c:v>
                </c:pt>
                <c:pt idx="24616">
                  <c:v>-16.492999999999995</c:v>
                </c:pt>
                <c:pt idx="24617">
                  <c:v>-16.490999999999993</c:v>
                </c:pt>
                <c:pt idx="24618">
                  <c:v>-16.488999999999997</c:v>
                </c:pt>
                <c:pt idx="24619">
                  <c:v>-16.486999999999995</c:v>
                </c:pt>
                <c:pt idx="24620">
                  <c:v>-16.484999999999992</c:v>
                </c:pt>
                <c:pt idx="24621">
                  <c:v>-16.482999999999997</c:v>
                </c:pt>
                <c:pt idx="24622">
                  <c:v>-16.480999999999995</c:v>
                </c:pt>
                <c:pt idx="24623">
                  <c:v>-16.478999999999992</c:v>
                </c:pt>
                <c:pt idx="24624">
                  <c:v>-16.476999999999997</c:v>
                </c:pt>
                <c:pt idx="24625">
                  <c:v>-16.474999999999994</c:v>
                </c:pt>
                <c:pt idx="24626">
                  <c:v>-16.472999999999992</c:v>
                </c:pt>
                <c:pt idx="24627">
                  <c:v>-16.470999999999997</c:v>
                </c:pt>
                <c:pt idx="24628">
                  <c:v>-16.468999999999994</c:v>
                </c:pt>
                <c:pt idx="24629">
                  <c:v>-16.466999999999992</c:v>
                </c:pt>
                <c:pt idx="24630">
                  <c:v>-16.464999999999996</c:v>
                </c:pt>
                <c:pt idx="24631">
                  <c:v>-16.462999999999994</c:v>
                </c:pt>
                <c:pt idx="24632">
                  <c:v>-16.460999999999991</c:v>
                </c:pt>
                <c:pt idx="24633">
                  <c:v>-16.458999999999996</c:v>
                </c:pt>
                <c:pt idx="24634">
                  <c:v>-16.456999999999994</c:v>
                </c:pt>
                <c:pt idx="24635">
                  <c:v>-16.454999999999991</c:v>
                </c:pt>
                <c:pt idx="24636">
                  <c:v>-16.452999999999996</c:v>
                </c:pt>
                <c:pt idx="24637">
                  <c:v>-16.450999999999993</c:v>
                </c:pt>
                <c:pt idx="24638">
                  <c:v>-16.448999999999991</c:v>
                </c:pt>
                <c:pt idx="24639">
                  <c:v>-16.446999999999996</c:v>
                </c:pt>
                <c:pt idx="24640">
                  <c:v>-16.444999999999993</c:v>
                </c:pt>
                <c:pt idx="24641">
                  <c:v>-16.442999999999998</c:v>
                </c:pt>
                <c:pt idx="24642">
                  <c:v>-16.440999999999995</c:v>
                </c:pt>
                <c:pt idx="24643">
                  <c:v>-16.438999999999993</c:v>
                </c:pt>
                <c:pt idx="24644">
                  <c:v>-16.436999999999998</c:v>
                </c:pt>
                <c:pt idx="24645">
                  <c:v>-16.434999999999995</c:v>
                </c:pt>
                <c:pt idx="24646">
                  <c:v>-16.432999999999993</c:v>
                </c:pt>
                <c:pt idx="24647">
                  <c:v>-16.430999999999997</c:v>
                </c:pt>
                <c:pt idx="24648">
                  <c:v>-16.428999999999995</c:v>
                </c:pt>
                <c:pt idx="24649">
                  <c:v>-16.426999999999992</c:v>
                </c:pt>
                <c:pt idx="24650">
                  <c:v>-16.424999999999997</c:v>
                </c:pt>
                <c:pt idx="24651">
                  <c:v>-16.422999999999995</c:v>
                </c:pt>
                <c:pt idx="24652">
                  <c:v>-16.420999999999992</c:v>
                </c:pt>
                <c:pt idx="24653">
                  <c:v>-16.418999999999997</c:v>
                </c:pt>
                <c:pt idx="24654">
                  <c:v>-16.416999999999994</c:v>
                </c:pt>
                <c:pt idx="24655">
                  <c:v>-16.414999999999992</c:v>
                </c:pt>
                <c:pt idx="24656">
                  <c:v>-16.412999999999997</c:v>
                </c:pt>
                <c:pt idx="24657">
                  <c:v>-16.410999999999994</c:v>
                </c:pt>
                <c:pt idx="24658">
                  <c:v>-16.408999999999992</c:v>
                </c:pt>
                <c:pt idx="24659">
                  <c:v>-16.406999999999996</c:v>
                </c:pt>
                <c:pt idx="24660">
                  <c:v>-16.404999999999994</c:v>
                </c:pt>
                <c:pt idx="24661">
                  <c:v>-16.402999999999992</c:v>
                </c:pt>
                <c:pt idx="24662">
                  <c:v>-16.400999999999996</c:v>
                </c:pt>
                <c:pt idx="24663">
                  <c:v>-16.398999999999994</c:v>
                </c:pt>
                <c:pt idx="24664">
                  <c:v>-16.396999999999991</c:v>
                </c:pt>
                <c:pt idx="24665">
                  <c:v>-16.394999999999996</c:v>
                </c:pt>
                <c:pt idx="24666">
                  <c:v>-16.392999999999994</c:v>
                </c:pt>
                <c:pt idx="24667">
                  <c:v>-16.390999999999991</c:v>
                </c:pt>
                <c:pt idx="24668">
                  <c:v>-16.388999999999996</c:v>
                </c:pt>
                <c:pt idx="24669">
                  <c:v>-16.386999999999993</c:v>
                </c:pt>
                <c:pt idx="24670">
                  <c:v>-16.384999999999991</c:v>
                </c:pt>
                <c:pt idx="24671">
                  <c:v>-16.382999999999996</c:v>
                </c:pt>
                <c:pt idx="24672">
                  <c:v>-16.380999999999993</c:v>
                </c:pt>
                <c:pt idx="24673">
                  <c:v>-16.378999999999998</c:v>
                </c:pt>
                <c:pt idx="24674">
                  <c:v>-16.376999999999995</c:v>
                </c:pt>
                <c:pt idx="24675">
                  <c:v>-16.374999999999993</c:v>
                </c:pt>
                <c:pt idx="24676">
                  <c:v>-16.372999999999998</c:v>
                </c:pt>
                <c:pt idx="24677">
                  <c:v>-16.370999999999995</c:v>
                </c:pt>
                <c:pt idx="24678">
                  <c:v>-16.368999999999993</c:v>
                </c:pt>
                <c:pt idx="24679">
                  <c:v>-16.366999999999997</c:v>
                </c:pt>
                <c:pt idx="24680">
                  <c:v>-16.364999999999995</c:v>
                </c:pt>
                <c:pt idx="24681">
                  <c:v>-16.362999999999992</c:v>
                </c:pt>
                <c:pt idx="24682">
                  <c:v>-16.360999999999997</c:v>
                </c:pt>
                <c:pt idx="24683">
                  <c:v>-16.358999999999995</c:v>
                </c:pt>
                <c:pt idx="24684">
                  <c:v>-16.356999999999992</c:v>
                </c:pt>
                <c:pt idx="24685">
                  <c:v>-16.354999999999997</c:v>
                </c:pt>
                <c:pt idx="24686">
                  <c:v>-16.352999999999994</c:v>
                </c:pt>
                <c:pt idx="24687">
                  <c:v>-16.350999999999992</c:v>
                </c:pt>
                <c:pt idx="24688">
                  <c:v>-16.348999999999997</c:v>
                </c:pt>
                <c:pt idx="24689">
                  <c:v>-16.346999999999994</c:v>
                </c:pt>
                <c:pt idx="24690">
                  <c:v>-16.344999999999992</c:v>
                </c:pt>
                <c:pt idx="24691">
                  <c:v>-16.342999999999996</c:v>
                </c:pt>
                <c:pt idx="24692">
                  <c:v>-16.340999999999994</c:v>
                </c:pt>
                <c:pt idx="24693">
                  <c:v>-16.338999999999992</c:v>
                </c:pt>
                <c:pt idx="24694">
                  <c:v>-16.336999999999996</c:v>
                </c:pt>
                <c:pt idx="24695">
                  <c:v>-16.334999999999994</c:v>
                </c:pt>
                <c:pt idx="24696">
                  <c:v>-16.332999999999991</c:v>
                </c:pt>
                <c:pt idx="24697">
                  <c:v>-16.330999999999996</c:v>
                </c:pt>
                <c:pt idx="24698">
                  <c:v>-16.328999999999994</c:v>
                </c:pt>
                <c:pt idx="24699">
                  <c:v>-16.326999999999991</c:v>
                </c:pt>
                <c:pt idx="24700">
                  <c:v>-16.324999999999996</c:v>
                </c:pt>
                <c:pt idx="24701">
                  <c:v>-16.322999999999993</c:v>
                </c:pt>
                <c:pt idx="24702">
                  <c:v>-16.320999999999991</c:v>
                </c:pt>
                <c:pt idx="24703">
                  <c:v>-16.318999999999996</c:v>
                </c:pt>
                <c:pt idx="24704">
                  <c:v>-16.316999999999993</c:v>
                </c:pt>
                <c:pt idx="24705">
                  <c:v>-16.314999999999998</c:v>
                </c:pt>
                <c:pt idx="24706">
                  <c:v>-16.312999999999995</c:v>
                </c:pt>
                <c:pt idx="24707">
                  <c:v>-16.310999999999993</c:v>
                </c:pt>
                <c:pt idx="24708">
                  <c:v>-16.308999999999997</c:v>
                </c:pt>
                <c:pt idx="24709">
                  <c:v>-16.306999999999995</c:v>
                </c:pt>
                <c:pt idx="24710">
                  <c:v>-16.304999999999993</c:v>
                </c:pt>
                <c:pt idx="24711">
                  <c:v>-16.302999999999997</c:v>
                </c:pt>
                <c:pt idx="24712">
                  <c:v>-16.300999999999995</c:v>
                </c:pt>
                <c:pt idx="24713">
                  <c:v>-16.298999999999992</c:v>
                </c:pt>
                <c:pt idx="24714">
                  <c:v>-16.296999999999997</c:v>
                </c:pt>
                <c:pt idx="24715">
                  <c:v>-16.294999999999995</c:v>
                </c:pt>
                <c:pt idx="24716">
                  <c:v>-16.292999999999992</c:v>
                </c:pt>
                <c:pt idx="24717">
                  <c:v>-16.290999999999997</c:v>
                </c:pt>
                <c:pt idx="24718">
                  <c:v>-16.288999999999994</c:v>
                </c:pt>
                <c:pt idx="24719">
                  <c:v>-16.286999999999992</c:v>
                </c:pt>
                <c:pt idx="24720">
                  <c:v>-16.284999999999997</c:v>
                </c:pt>
                <c:pt idx="24721">
                  <c:v>-16.282999999999994</c:v>
                </c:pt>
                <c:pt idx="24722">
                  <c:v>-16.280999999999992</c:v>
                </c:pt>
                <c:pt idx="24723">
                  <c:v>-16.278999999999996</c:v>
                </c:pt>
                <c:pt idx="24724">
                  <c:v>-16.276999999999994</c:v>
                </c:pt>
                <c:pt idx="24725">
                  <c:v>-16.274999999999991</c:v>
                </c:pt>
                <c:pt idx="24726">
                  <c:v>-16.272999999999996</c:v>
                </c:pt>
                <c:pt idx="24727">
                  <c:v>-16.270999999999994</c:v>
                </c:pt>
                <c:pt idx="24728">
                  <c:v>-16.268999999999991</c:v>
                </c:pt>
                <c:pt idx="24729">
                  <c:v>-16.266999999999996</c:v>
                </c:pt>
                <c:pt idx="24730">
                  <c:v>-16.264999999999993</c:v>
                </c:pt>
                <c:pt idx="24731">
                  <c:v>-16.262999999999991</c:v>
                </c:pt>
                <c:pt idx="24732">
                  <c:v>-16.260999999999996</c:v>
                </c:pt>
                <c:pt idx="24733">
                  <c:v>-16.258999999999993</c:v>
                </c:pt>
                <c:pt idx="24734">
                  <c:v>-16.256999999999991</c:v>
                </c:pt>
                <c:pt idx="24735">
                  <c:v>-16.254999999999995</c:v>
                </c:pt>
                <c:pt idx="24736">
                  <c:v>-16.252999999999993</c:v>
                </c:pt>
                <c:pt idx="24737">
                  <c:v>-16.250999999999998</c:v>
                </c:pt>
                <c:pt idx="24738">
                  <c:v>-16.248999999999995</c:v>
                </c:pt>
                <c:pt idx="24739">
                  <c:v>-16.246999999999993</c:v>
                </c:pt>
                <c:pt idx="24740">
                  <c:v>-16.244999999999997</c:v>
                </c:pt>
                <c:pt idx="24741">
                  <c:v>-16.242999999999995</c:v>
                </c:pt>
                <c:pt idx="24742">
                  <c:v>-16.240999999999993</c:v>
                </c:pt>
                <c:pt idx="24743">
                  <c:v>-16.238999999999997</c:v>
                </c:pt>
                <c:pt idx="24744">
                  <c:v>-16.236999999999995</c:v>
                </c:pt>
                <c:pt idx="24745">
                  <c:v>-16.234999999999992</c:v>
                </c:pt>
                <c:pt idx="24746">
                  <c:v>-16.232999999999997</c:v>
                </c:pt>
                <c:pt idx="24747">
                  <c:v>-16.230999999999995</c:v>
                </c:pt>
                <c:pt idx="24748">
                  <c:v>-16.228999999999992</c:v>
                </c:pt>
                <c:pt idx="24749">
                  <c:v>-16.226999999999997</c:v>
                </c:pt>
                <c:pt idx="24750">
                  <c:v>-16.224999999999994</c:v>
                </c:pt>
                <c:pt idx="24751">
                  <c:v>-16.222999999999992</c:v>
                </c:pt>
                <c:pt idx="24752">
                  <c:v>-16.220999999999997</c:v>
                </c:pt>
                <c:pt idx="24753">
                  <c:v>-16.218999999999994</c:v>
                </c:pt>
                <c:pt idx="24754">
                  <c:v>-16.216999999999992</c:v>
                </c:pt>
                <c:pt idx="24755">
                  <c:v>-16.214999999999996</c:v>
                </c:pt>
                <c:pt idx="24756">
                  <c:v>-16.212999999999994</c:v>
                </c:pt>
                <c:pt idx="24757">
                  <c:v>-16.210999999999991</c:v>
                </c:pt>
                <c:pt idx="24758">
                  <c:v>-16.208999999999996</c:v>
                </c:pt>
                <c:pt idx="24759">
                  <c:v>-16.206999999999994</c:v>
                </c:pt>
                <c:pt idx="24760">
                  <c:v>-16.204999999999991</c:v>
                </c:pt>
                <c:pt idx="24761">
                  <c:v>-16.202999999999996</c:v>
                </c:pt>
                <c:pt idx="24762">
                  <c:v>-16.200999999999993</c:v>
                </c:pt>
                <c:pt idx="24763">
                  <c:v>-16.198999999999991</c:v>
                </c:pt>
                <c:pt idx="24764">
                  <c:v>-16.196999999999996</c:v>
                </c:pt>
                <c:pt idx="24765">
                  <c:v>-16.194999999999993</c:v>
                </c:pt>
                <c:pt idx="24766">
                  <c:v>-16.192999999999998</c:v>
                </c:pt>
                <c:pt idx="24767">
                  <c:v>-16.190999999999995</c:v>
                </c:pt>
                <c:pt idx="24768">
                  <c:v>-16.188999999999993</c:v>
                </c:pt>
                <c:pt idx="24769">
                  <c:v>-16.186999999999998</c:v>
                </c:pt>
                <c:pt idx="24770">
                  <c:v>-16.184999999999995</c:v>
                </c:pt>
                <c:pt idx="24771">
                  <c:v>-16.182999999999993</c:v>
                </c:pt>
                <c:pt idx="24772">
                  <c:v>-16.180999999999997</c:v>
                </c:pt>
                <c:pt idx="24773">
                  <c:v>-16.178999999999995</c:v>
                </c:pt>
                <c:pt idx="24774">
                  <c:v>-16.176999999999992</c:v>
                </c:pt>
                <c:pt idx="24775">
                  <c:v>-16.174999999999997</c:v>
                </c:pt>
                <c:pt idx="24776">
                  <c:v>-16.172999999999995</c:v>
                </c:pt>
                <c:pt idx="24777">
                  <c:v>-16.170999999999992</c:v>
                </c:pt>
                <c:pt idx="24778">
                  <c:v>-16.168999999999997</c:v>
                </c:pt>
                <c:pt idx="24779">
                  <c:v>-16.166999999999994</c:v>
                </c:pt>
                <c:pt idx="24780">
                  <c:v>-16.164999999999992</c:v>
                </c:pt>
                <c:pt idx="24781">
                  <c:v>-16.162999999999997</c:v>
                </c:pt>
                <c:pt idx="24782">
                  <c:v>-16.160999999999994</c:v>
                </c:pt>
                <c:pt idx="24783">
                  <c:v>-16.158999999999992</c:v>
                </c:pt>
                <c:pt idx="24784">
                  <c:v>-16.156999999999996</c:v>
                </c:pt>
                <c:pt idx="24785">
                  <c:v>-16.154999999999994</c:v>
                </c:pt>
                <c:pt idx="24786">
                  <c:v>-16.152999999999992</c:v>
                </c:pt>
                <c:pt idx="24787">
                  <c:v>-16.150999999999996</c:v>
                </c:pt>
                <c:pt idx="24788">
                  <c:v>-16.148999999999994</c:v>
                </c:pt>
                <c:pt idx="24789">
                  <c:v>-16.146999999999991</c:v>
                </c:pt>
                <c:pt idx="24790">
                  <c:v>-16.144999999999996</c:v>
                </c:pt>
                <c:pt idx="24791">
                  <c:v>-16.142999999999994</c:v>
                </c:pt>
                <c:pt idx="24792">
                  <c:v>-16.140999999999991</c:v>
                </c:pt>
                <c:pt idx="24793">
                  <c:v>-16.138999999999996</c:v>
                </c:pt>
                <c:pt idx="24794">
                  <c:v>-16.136999999999993</c:v>
                </c:pt>
                <c:pt idx="24795">
                  <c:v>-16.134999999999991</c:v>
                </c:pt>
                <c:pt idx="24796">
                  <c:v>-16.132999999999996</c:v>
                </c:pt>
                <c:pt idx="24797">
                  <c:v>-16.130999999999993</c:v>
                </c:pt>
                <c:pt idx="24798">
                  <c:v>-16.128999999999998</c:v>
                </c:pt>
                <c:pt idx="24799">
                  <c:v>-16.126999999999995</c:v>
                </c:pt>
                <c:pt idx="24800">
                  <c:v>-16.124999999999993</c:v>
                </c:pt>
                <c:pt idx="24801">
                  <c:v>-16.122999999999998</c:v>
                </c:pt>
                <c:pt idx="24802">
                  <c:v>-16.120999999999995</c:v>
                </c:pt>
                <c:pt idx="24803">
                  <c:v>-16.118999999999993</c:v>
                </c:pt>
                <c:pt idx="24804">
                  <c:v>-16.116999999999997</c:v>
                </c:pt>
                <c:pt idx="24805">
                  <c:v>-16.114999999999995</c:v>
                </c:pt>
                <c:pt idx="24806">
                  <c:v>-16.112999999999992</c:v>
                </c:pt>
                <c:pt idx="24807">
                  <c:v>-16.110999999999997</c:v>
                </c:pt>
                <c:pt idx="24808">
                  <c:v>-16.108999999999995</c:v>
                </c:pt>
                <c:pt idx="24809">
                  <c:v>-16.106999999999992</c:v>
                </c:pt>
                <c:pt idx="24810">
                  <c:v>-16.104999999999997</c:v>
                </c:pt>
                <c:pt idx="24811">
                  <c:v>-16.102999999999994</c:v>
                </c:pt>
                <c:pt idx="24812">
                  <c:v>-16.100999999999992</c:v>
                </c:pt>
                <c:pt idx="24813">
                  <c:v>-16.098999999999997</c:v>
                </c:pt>
                <c:pt idx="24814">
                  <c:v>-16.096999999999994</c:v>
                </c:pt>
                <c:pt idx="24815">
                  <c:v>-16.094999999999992</c:v>
                </c:pt>
                <c:pt idx="24816">
                  <c:v>-16.092999999999996</c:v>
                </c:pt>
                <c:pt idx="24817">
                  <c:v>-16.090999999999994</c:v>
                </c:pt>
                <c:pt idx="24818">
                  <c:v>-16.088999999999992</c:v>
                </c:pt>
                <c:pt idx="24819">
                  <c:v>-16.086999999999996</c:v>
                </c:pt>
                <c:pt idx="24820">
                  <c:v>-16.084999999999994</c:v>
                </c:pt>
                <c:pt idx="24821">
                  <c:v>-16.082999999999991</c:v>
                </c:pt>
                <c:pt idx="24822">
                  <c:v>-16.080999999999996</c:v>
                </c:pt>
                <c:pt idx="24823">
                  <c:v>-16.078999999999994</c:v>
                </c:pt>
                <c:pt idx="24824">
                  <c:v>-16.076999999999991</c:v>
                </c:pt>
                <c:pt idx="24825">
                  <c:v>-16.074999999999996</c:v>
                </c:pt>
                <c:pt idx="24826">
                  <c:v>-16.072999999999993</c:v>
                </c:pt>
                <c:pt idx="24827">
                  <c:v>-16.070999999999991</c:v>
                </c:pt>
                <c:pt idx="24828">
                  <c:v>-16.068999999999996</c:v>
                </c:pt>
                <c:pt idx="24829">
                  <c:v>-16.066999999999993</c:v>
                </c:pt>
                <c:pt idx="24830">
                  <c:v>-16.064999999999998</c:v>
                </c:pt>
                <c:pt idx="24831">
                  <c:v>-16.062999999999995</c:v>
                </c:pt>
                <c:pt idx="24832">
                  <c:v>-16.060999999999993</c:v>
                </c:pt>
                <c:pt idx="24833">
                  <c:v>-16.058999999999997</c:v>
                </c:pt>
                <c:pt idx="24834">
                  <c:v>-16.056999999999995</c:v>
                </c:pt>
                <c:pt idx="24835">
                  <c:v>-16.054999999999993</c:v>
                </c:pt>
                <c:pt idx="24836">
                  <c:v>-16.052999999999997</c:v>
                </c:pt>
                <c:pt idx="24837">
                  <c:v>-16.050999999999995</c:v>
                </c:pt>
                <c:pt idx="24838">
                  <c:v>-16.048999999999992</c:v>
                </c:pt>
                <c:pt idx="24839">
                  <c:v>-16.046999999999997</c:v>
                </c:pt>
                <c:pt idx="24840">
                  <c:v>-16.044999999999995</c:v>
                </c:pt>
                <c:pt idx="24841">
                  <c:v>-16.042999999999992</c:v>
                </c:pt>
                <c:pt idx="24842">
                  <c:v>-16.040999999999997</c:v>
                </c:pt>
                <c:pt idx="24843">
                  <c:v>-16.038999999999994</c:v>
                </c:pt>
                <c:pt idx="24844">
                  <c:v>-16.036999999999992</c:v>
                </c:pt>
                <c:pt idx="24845">
                  <c:v>-16.034999999999997</c:v>
                </c:pt>
                <c:pt idx="24846">
                  <c:v>-16.032999999999994</c:v>
                </c:pt>
                <c:pt idx="24847">
                  <c:v>-16.030999999999992</c:v>
                </c:pt>
                <c:pt idx="24848">
                  <c:v>-16.028999999999996</c:v>
                </c:pt>
                <c:pt idx="24849">
                  <c:v>-16.026999999999994</c:v>
                </c:pt>
                <c:pt idx="24850">
                  <c:v>-16.024999999999991</c:v>
                </c:pt>
                <c:pt idx="24851">
                  <c:v>-16.022999999999996</c:v>
                </c:pt>
                <c:pt idx="24852">
                  <c:v>-16.020999999999994</c:v>
                </c:pt>
                <c:pt idx="24853">
                  <c:v>-16.018999999999991</c:v>
                </c:pt>
                <c:pt idx="24854">
                  <c:v>-16.016999999999996</c:v>
                </c:pt>
                <c:pt idx="24855">
                  <c:v>-16.014999999999993</c:v>
                </c:pt>
                <c:pt idx="24856">
                  <c:v>-16.012999999999991</c:v>
                </c:pt>
                <c:pt idx="24857">
                  <c:v>-16.010999999999996</c:v>
                </c:pt>
                <c:pt idx="24858">
                  <c:v>-16.008999999999993</c:v>
                </c:pt>
                <c:pt idx="24859">
                  <c:v>-16.006999999999991</c:v>
                </c:pt>
                <c:pt idx="24860">
                  <c:v>-16.004999999999995</c:v>
                </c:pt>
                <c:pt idx="24861">
                  <c:v>-16.002999999999993</c:v>
                </c:pt>
                <c:pt idx="24862">
                  <c:v>-16.000999999999998</c:v>
                </c:pt>
                <c:pt idx="24863">
                  <c:v>-15.998999999999995</c:v>
                </c:pt>
                <c:pt idx="24864">
                  <c:v>-15.996999999999993</c:v>
                </c:pt>
                <c:pt idx="24865">
                  <c:v>-15.994999999999997</c:v>
                </c:pt>
                <c:pt idx="24866">
                  <c:v>-15.992999999999995</c:v>
                </c:pt>
                <c:pt idx="24867">
                  <c:v>-15.990999999999993</c:v>
                </c:pt>
                <c:pt idx="24868">
                  <c:v>-15.988999999999997</c:v>
                </c:pt>
                <c:pt idx="24869">
                  <c:v>-15.986999999999995</c:v>
                </c:pt>
                <c:pt idx="24870">
                  <c:v>-15.984999999999992</c:v>
                </c:pt>
                <c:pt idx="24871">
                  <c:v>-15.982999999999997</c:v>
                </c:pt>
                <c:pt idx="24872">
                  <c:v>-15.980999999999995</c:v>
                </c:pt>
                <c:pt idx="24873">
                  <c:v>-15.978999999999992</c:v>
                </c:pt>
                <c:pt idx="24874">
                  <c:v>-15.976999999999997</c:v>
                </c:pt>
                <c:pt idx="24875">
                  <c:v>-15.974999999999994</c:v>
                </c:pt>
                <c:pt idx="24876">
                  <c:v>-15.972999999999992</c:v>
                </c:pt>
                <c:pt idx="24877">
                  <c:v>-15.970999999999997</c:v>
                </c:pt>
                <c:pt idx="24878">
                  <c:v>-15.968999999999994</c:v>
                </c:pt>
                <c:pt idx="24879">
                  <c:v>-15.966999999999992</c:v>
                </c:pt>
                <c:pt idx="24880">
                  <c:v>-15.964999999999996</c:v>
                </c:pt>
                <c:pt idx="24881">
                  <c:v>-15.962999999999994</c:v>
                </c:pt>
                <c:pt idx="24882">
                  <c:v>-15.960999999999991</c:v>
                </c:pt>
                <c:pt idx="24883">
                  <c:v>-15.958999999999996</c:v>
                </c:pt>
                <c:pt idx="24884">
                  <c:v>-15.956999999999994</c:v>
                </c:pt>
                <c:pt idx="24885">
                  <c:v>-15.954999999999991</c:v>
                </c:pt>
                <c:pt idx="24886">
                  <c:v>-15.952999999999996</c:v>
                </c:pt>
                <c:pt idx="24887">
                  <c:v>-15.950999999999993</c:v>
                </c:pt>
                <c:pt idx="24888">
                  <c:v>-15.948999999999991</c:v>
                </c:pt>
                <c:pt idx="24889">
                  <c:v>-15.946999999999996</c:v>
                </c:pt>
                <c:pt idx="24890">
                  <c:v>-15.944999999999993</c:v>
                </c:pt>
                <c:pt idx="24891">
                  <c:v>-15.942999999999998</c:v>
                </c:pt>
                <c:pt idx="24892">
                  <c:v>-15.940999999999995</c:v>
                </c:pt>
                <c:pt idx="24893">
                  <c:v>-15.938999999999993</c:v>
                </c:pt>
                <c:pt idx="24894">
                  <c:v>-15.936999999999998</c:v>
                </c:pt>
                <c:pt idx="24895">
                  <c:v>-15.934999999999995</c:v>
                </c:pt>
                <c:pt idx="24896">
                  <c:v>-15.932999999999993</c:v>
                </c:pt>
                <c:pt idx="24897">
                  <c:v>-15.930999999999997</c:v>
                </c:pt>
                <c:pt idx="24898">
                  <c:v>-15.928999999999995</c:v>
                </c:pt>
                <c:pt idx="24899">
                  <c:v>-15.926999999999992</c:v>
                </c:pt>
                <c:pt idx="24900">
                  <c:v>-15.924999999999997</c:v>
                </c:pt>
                <c:pt idx="24901">
                  <c:v>-15.922999999999995</c:v>
                </c:pt>
                <c:pt idx="24902">
                  <c:v>-15.920999999999992</c:v>
                </c:pt>
                <c:pt idx="24903">
                  <c:v>-15.918999999999997</c:v>
                </c:pt>
                <c:pt idx="24904">
                  <c:v>-15.916999999999994</c:v>
                </c:pt>
                <c:pt idx="24905">
                  <c:v>-15.914999999999992</c:v>
                </c:pt>
                <c:pt idx="24906">
                  <c:v>-15.912999999999997</c:v>
                </c:pt>
                <c:pt idx="24907">
                  <c:v>-15.910999999999994</c:v>
                </c:pt>
                <c:pt idx="24908">
                  <c:v>-15.908999999999992</c:v>
                </c:pt>
                <c:pt idx="24909">
                  <c:v>-15.906999999999996</c:v>
                </c:pt>
                <c:pt idx="24910">
                  <c:v>-15.904999999999994</c:v>
                </c:pt>
                <c:pt idx="24911">
                  <c:v>-15.902999999999992</c:v>
                </c:pt>
                <c:pt idx="24912">
                  <c:v>-15.900999999999996</c:v>
                </c:pt>
                <c:pt idx="24913">
                  <c:v>-15.898999999999994</c:v>
                </c:pt>
                <c:pt idx="24914">
                  <c:v>-15.896999999999991</c:v>
                </c:pt>
                <c:pt idx="24915">
                  <c:v>-15.894999999999996</c:v>
                </c:pt>
                <c:pt idx="24916">
                  <c:v>-15.892999999999994</c:v>
                </c:pt>
                <c:pt idx="24917">
                  <c:v>-15.890999999999991</c:v>
                </c:pt>
                <c:pt idx="24918">
                  <c:v>-15.888999999999996</c:v>
                </c:pt>
                <c:pt idx="24919">
                  <c:v>-15.886999999999993</c:v>
                </c:pt>
                <c:pt idx="24920">
                  <c:v>-15.884999999999991</c:v>
                </c:pt>
                <c:pt idx="24921">
                  <c:v>-15.882999999999996</c:v>
                </c:pt>
                <c:pt idx="24922">
                  <c:v>-15.880999999999993</c:v>
                </c:pt>
                <c:pt idx="24923">
                  <c:v>-15.878999999999998</c:v>
                </c:pt>
                <c:pt idx="24924">
                  <c:v>-15.876999999999995</c:v>
                </c:pt>
                <c:pt idx="24925">
                  <c:v>-15.874999999999993</c:v>
                </c:pt>
                <c:pt idx="24926">
                  <c:v>-15.872999999999998</c:v>
                </c:pt>
                <c:pt idx="24927">
                  <c:v>-15.870999999999995</c:v>
                </c:pt>
                <c:pt idx="24928">
                  <c:v>-15.868999999999993</c:v>
                </c:pt>
                <c:pt idx="24929">
                  <c:v>-15.866999999999997</c:v>
                </c:pt>
                <c:pt idx="24930">
                  <c:v>-15.864999999999995</c:v>
                </c:pt>
                <c:pt idx="24931">
                  <c:v>-15.862999999999992</c:v>
                </c:pt>
                <c:pt idx="24932">
                  <c:v>-15.860999999999997</c:v>
                </c:pt>
                <c:pt idx="24933">
                  <c:v>-15.858999999999995</c:v>
                </c:pt>
                <c:pt idx="24934">
                  <c:v>-15.856999999999992</c:v>
                </c:pt>
                <c:pt idx="24935">
                  <c:v>-15.854999999999997</c:v>
                </c:pt>
                <c:pt idx="24936">
                  <c:v>-15.852999999999994</c:v>
                </c:pt>
                <c:pt idx="24937">
                  <c:v>-15.850999999999992</c:v>
                </c:pt>
                <c:pt idx="24938">
                  <c:v>-15.848999999999997</c:v>
                </c:pt>
                <c:pt idx="24939">
                  <c:v>-15.846999999999994</c:v>
                </c:pt>
                <c:pt idx="24940">
                  <c:v>-15.844999999999992</c:v>
                </c:pt>
                <c:pt idx="24941">
                  <c:v>-15.842999999999996</c:v>
                </c:pt>
                <c:pt idx="24942">
                  <c:v>-15.840999999999994</c:v>
                </c:pt>
                <c:pt idx="24943">
                  <c:v>-15.838999999999992</c:v>
                </c:pt>
                <c:pt idx="24944">
                  <c:v>-15.836999999999996</c:v>
                </c:pt>
                <c:pt idx="24945">
                  <c:v>-15.834999999999994</c:v>
                </c:pt>
                <c:pt idx="24946">
                  <c:v>-15.832999999999991</c:v>
                </c:pt>
                <c:pt idx="24947">
                  <c:v>-15.830999999999996</c:v>
                </c:pt>
                <c:pt idx="24948">
                  <c:v>-15.828999999999994</c:v>
                </c:pt>
                <c:pt idx="24949">
                  <c:v>-15.826999999999991</c:v>
                </c:pt>
                <c:pt idx="24950">
                  <c:v>-15.824999999999996</c:v>
                </c:pt>
                <c:pt idx="24951">
                  <c:v>-15.822999999999993</c:v>
                </c:pt>
                <c:pt idx="24952">
                  <c:v>-15.820999999999991</c:v>
                </c:pt>
                <c:pt idx="24953">
                  <c:v>-15.818999999999996</c:v>
                </c:pt>
                <c:pt idx="24954">
                  <c:v>-15.816999999999993</c:v>
                </c:pt>
                <c:pt idx="24955">
                  <c:v>-15.814999999999998</c:v>
                </c:pt>
                <c:pt idx="24956">
                  <c:v>-15.812999999999995</c:v>
                </c:pt>
                <c:pt idx="24957">
                  <c:v>-15.810999999999993</c:v>
                </c:pt>
                <c:pt idx="24958">
                  <c:v>-15.808999999999997</c:v>
                </c:pt>
                <c:pt idx="24959">
                  <c:v>-15.806999999999995</c:v>
                </c:pt>
                <c:pt idx="24960">
                  <c:v>-15.804999999999993</c:v>
                </c:pt>
                <c:pt idx="24961">
                  <c:v>-15.802999999999997</c:v>
                </c:pt>
                <c:pt idx="24962">
                  <c:v>-15.800999999999995</c:v>
                </c:pt>
                <c:pt idx="24963">
                  <c:v>-15.798999999999992</c:v>
                </c:pt>
                <c:pt idx="24964">
                  <c:v>-15.796999999999997</c:v>
                </c:pt>
                <c:pt idx="24965">
                  <c:v>-15.794999999999995</c:v>
                </c:pt>
                <c:pt idx="24966">
                  <c:v>-15.792999999999992</c:v>
                </c:pt>
                <c:pt idx="24967">
                  <c:v>-15.790999999999997</c:v>
                </c:pt>
                <c:pt idx="24968">
                  <c:v>-15.788999999999994</c:v>
                </c:pt>
                <c:pt idx="24969">
                  <c:v>-15.786999999999992</c:v>
                </c:pt>
                <c:pt idx="24970">
                  <c:v>-15.784999999999997</c:v>
                </c:pt>
                <c:pt idx="24971">
                  <c:v>-15.782999999999994</c:v>
                </c:pt>
                <c:pt idx="24972">
                  <c:v>-15.780999999999992</c:v>
                </c:pt>
                <c:pt idx="24973">
                  <c:v>-15.778999999999996</c:v>
                </c:pt>
                <c:pt idx="24974">
                  <c:v>-15.776999999999994</c:v>
                </c:pt>
                <c:pt idx="24975">
                  <c:v>-15.774999999999991</c:v>
                </c:pt>
                <c:pt idx="24976">
                  <c:v>-15.772999999999996</c:v>
                </c:pt>
                <c:pt idx="24977">
                  <c:v>-15.770999999999994</c:v>
                </c:pt>
                <c:pt idx="24978">
                  <c:v>-15.768999999999991</c:v>
                </c:pt>
                <c:pt idx="24979">
                  <c:v>-15.766999999999996</c:v>
                </c:pt>
                <c:pt idx="24980">
                  <c:v>-15.764999999999993</c:v>
                </c:pt>
                <c:pt idx="24981">
                  <c:v>-15.762999999999991</c:v>
                </c:pt>
                <c:pt idx="24982">
                  <c:v>-15.760999999999996</c:v>
                </c:pt>
                <c:pt idx="24983">
                  <c:v>-15.758999999999993</c:v>
                </c:pt>
                <c:pt idx="24984">
                  <c:v>-15.756999999999991</c:v>
                </c:pt>
                <c:pt idx="24985">
                  <c:v>-15.754999999999995</c:v>
                </c:pt>
                <c:pt idx="24986">
                  <c:v>-15.752999999999993</c:v>
                </c:pt>
                <c:pt idx="24987">
                  <c:v>-15.750999999999998</c:v>
                </c:pt>
                <c:pt idx="24988">
                  <c:v>-15.748999999999995</c:v>
                </c:pt>
                <c:pt idx="24989">
                  <c:v>-15.746999999999993</c:v>
                </c:pt>
                <c:pt idx="24990">
                  <c:v>-15.744999999999997</c:v>
                </c:pt>
                <c:pt idx="24991">
                  <c:v>-15.742999999999995</c:v>
                </c:pt>
                <c:pt idx="24992">
                  <c:v>-15.740999999999993</c:v>
                </c:pt>
                <c:pt idx="24993">
                  <c:v>-15.738999999999997</c:v>
                </c:pt>
                <c:pt idx="24994">
                  <c:v>-15.736999999999995</c:v>
                </c:pt>
                <c:pt idx="24995">
                  <c:v>-15.734999999999992</c:v>
                </c:pt>
                <c:pt idx="24996">
                  <c:v>-15.732999999999997</c:v>
                </c:pt>
                <c:pt idx="24997">
                  <c:v>-15.730999999999995</c:v>
                </c:pt>
                <c:pt idx="24998">
                  <c:v>-15.728999999999992</c:v>
                </c:pt>
                <c:pt idx="24999">
                  <c:v>-15.726999999999997</c:v>
                </c:pt>
                <c:pt idx="25000">
                  <c:v>-15.724999999999994</c:v>
                </c:pt>
                <c:pt idx="25001">
                  <c:v>-15.722999999999992</c:v>
                </c:pt>
                <c:pt idx="25002">
                  <c:v>-15.720999999999997</c:v>
                </c:pt>
                <c:pt idx="25003">
                  <c:v>-15.718999999999994</c:v>
                </c:pt>
                <c:pt idx="25004">
                  <c:v>-15.716999999999992</c:v>
                </c:pt>
                <c:pt idx="25005">
                  <c:v>-15.714999999999996</c:v>
                </c:pt>
                <c:pt idx="25006">
                  <c:v>-15.712999999999994</c:v>
                </c:pt>
                <c:pt idx="25007">
                  <c:v>-15.710999999999991</c:v>
                </c:pt>
                <c:pt idx="25008">
                  <c:v>-15.708999999999996</c:v>
                </c:pt>
                <c:pt idx="25009">
                  <c:v>-15.706999999999994</c:v>
                </c:pt>
                <c:pt idx="25010">
                  <c:v>-15.704999999999991</c:v>
                </c:pt>
                <c:pt idx="25011">
                  <c:v>-15.702999999999996</c:v>
                </c:pt>
                <c:pt idx="25012">
                  <c:v>-15.700999999999993</c:v>
                </c:pt>
                <c:pt idx="25013">
                  <c:v>-15.698999999999991</c:v>
                </c:pt>
                <c:pt idx="25014">
                  <c:v>-15.696999999999996</c:v>
                </c:pt>
                <c:pt idx="25015">
                  <c:v>-15.694999999999993</c:v>
                </c:pt>
                <c:pt idx="25016">
                  <c:v>-15.692999999999998</c:v>
                </c:pt>
                <c:pt idx="25017">
                  <c:v>-15.690999999999995</c:v>
                </c:pt>
                <c:pt idx="25018">
                  <c:v>-15.688999999999993</c:v>
                </c:pt>
                <c:pt idx="25019">
                  <c:v>-15.686999999999998</c:v>
                </c:pt>
                <c:pt idx="25020">
                  <c:v>-15.684999999999995</c:v>
                </c:pt>
                <c:pt idx="25021">
                  <c:v>-15.682999999999993</c:v>
                </c:pt>
                <c:pt idx="25022">
                  <c:v>-15.680999999999997</c:v>
                </c:pt>
                <c:pt idx="25023">
                  <c:v>-15.678999999999995</c:v>
                </c:pt>
                <c:pt idx="25024">
                  <c:v>-15.676999999999992</c:v>
                </c:pt>
                <c:pt idx="25025">
                  <c:v>-15.674999999999997</c:v>
                </c:pt>
                <c:pt idx="25026">
                  <c:v>-15.672999999999995</c:v>
                </c:pt>
                <c:pt idx="25027">
                  <c:v>-15.670999999999992</c:v>
                </c:pt>
                <c:pt idx="25028">
                  <c:v>-15.668999999999997</c:v>
                </c:pt>
                <c:pt idx="25029">
                  <c:v>-15.666999999999994</c:v>
                </c:pt>
                <c:pt idx="25030">
                  <c:v>-15.664999999999992</c:v>
                </c:pt>
                <c:pt idx="25031">
                  <c:v>-15.662999999999997</c:v>
                </c:pt>
                <c:pt idx="25032">
                  <c:v>-15.660999999999994</c:v>
                </c:pt>
                <c:pt idx="25033">
                  <c:v>-15.658999999999992</c:v>
                </c:pt>
                <c:pt idx="25034">
                  <c:v>-15.656999999999996</c:v>
                </c:pt>
                <c:pt idx="25035">
                  <c:v>-15.654999999999994</c:v>
                </c:pt>
                <c:pt idx="25036">
                  <c:v>-15.652999999999992</c:v>
                </c:pt>
                <c:pt idx="25037">
                  <c:v>-15.650999999999996</c:v>
                </c:pt>
                <c:pt idx="25038">
                  <c:v>-15.648999999999994</c:v>
                </c:pt>
                <c:pt idx="25039">
                  <c:v>-15.646999999999991</c:v>
                </c:pt>
                <c:pt idx="25040">
                  <c:v>-15.644999999999996</c:v>
                </c:pt>
                <c:pt idx="25041">
                  <c:v>-15.642999999999994</c:v>
                </c:pt>
                <c:pt idx="25042">
                  <c:v>-15.640999999999991</c:v>
                </c:pt>
                <c:pt idx="25043">
                  <c:v>-15.638999999999996</c:v>
                </c:pt>
                <c:pt idx="25044">
                  <c:v>-15.636999999999993</c:v>
                </c:pt>
                <c:pt idx="25045">
                  <c:v>-15.634999999999991</c:v>
                </c:pt>
                <c:pt idx="25046">
                  <c:v>-15.632999999999996</c:v>
                </c:pt>
                <c:pt idx="25047">
                  <c:v>-15.630999999999993</c:v>
                </c:pt>
                <c:pt idx="25048">
                  <c:v>-15.628999999999998</c:v>
                </c:pt>
                <c:pt idx="25049">
                  <c:v>-15.626999999999995</c:v>
                </c:pt>
                <c:pt idx="25050">
                  <c:v>-15.624999999999993</c:v>
                </c:pt>
                <c:pt idx="25051">
                  <c:v>-15.622999999999998</c:v>
                </c:pt>
                <c:pt idx="25052">
                  <c:v>-15.620999999999995</c:v>
                </c:pt>
                <c:pt idx="25053">
                  <c:v>-15.618999999999993</c:v>
                </c:pt>
                <c:pt idx="25054">
                  <c:v>-15.616999999999997</c:v>
                </c:pt>
                <c:pt idx="25055">
                  <c:v>-15.614999999999995</c:v>
                </c:pt>
                <c:pt idx="25056">
                  <c:v>-15.612999999999992</c:v>
                </c:pt>
                <c:pt idx="25057">
                  <c:v>-15.610999999999997</c:v>
                </c:pt>
                <c:pt idx="25058">
                  <c:v>-15.608999999999995</c:v>
                </c:pt>
                <c:pt idx="25059">
                  <c:v>-15.606999999999992</c:v>
                </c:pt>
                <c:pt idx="25060">
                  <c:v>-15.604999999999997</c:v>
                </c:pt>
                <c:pt idx="25061">
                  <c:v>-15.602999999999994</c:v>
                </c:pt>
                <c:pt idx="25062">
                  <c:v>-15.600999999999992</c:v>
                </c:pt>
                <c:pt idx="25063">
                  <c:v>-15.598999999999997</c:v>
                </c:pt>
                <c:pt idx="25064">
                  <c:v>-15.596999999999994</c:v>
                </c:pt>
                <c:pt idx="25065">
                  <c:v>-15.594999999999992</c:v>
                </c:pt>
                <c:pt idx="25066">
                  <c:v>-15.592999999999996</c:v>
                </c:pt>
                <c:pt idx="25067">
                  <c:v>-15.590999999999994</c:v>
                </c:pt>
                <c:pt idx="25068">
                  <c:v>-15.588999999999992</c:v>
                </c:pt>
                <c:pt idx="25069">
                  <c:v>-15.586999999999996</c:v>
                </c:pt>
                <c:pt idx="25070">
                  <c:v>-15.584999999999994</c:v>
                </c:pt>
                <c:pt idx="25071">
                  <c:v>-15.582999999999991</c:v>
                </c:pt>
                <c:pt idx="25072">
                  <c:v>-15.580999999999996</c:v>
                </c:pt>
                <c:pt idx="25073">
                  <c:v>-15.578999999999994</c:v>
                </c:pt>
                <c:pt idx="25074">
                  <c:v>-15.576999999999991</c:v>
                </c:pt>
                <c:pt idx="25075">
                  <c:v>-15.574999999999996</c:v>
                </c:pt>
                <c:pt idx="25076">
                  <c:v>-15.572999999999993</c:v>
                </c:pt>
                <c:pt idx="25077">
                  <c:v>-15.570999999999991</c:v>
                </c:pt>
                <c:pt idx="25078">
                  <c:v>-15.568999999999996</c:v>
                </c:pt>
                <c:pt idx="25079">
                  <c:v>-15.566999999999993</c:v>
                </c:pt>
                <c:pt idx="25080">
                  <c:v>-15.564999999999998</c:v>
                </c:pt>
                <c:pt idx="25081">
                  <c:v>-15.562999999999995</c:v>
                </c:pt>
                <c:pt idx="25082">
                  <c:v>-15.560999999999993</c:v>
                </c:pt>
                <c:pt idx="25083">
                  <c:v>-15.558999999999997</c:v>
                </c:pt>
                <c:pt idx="25084">
                  <c:v>-15.556999999999995</c:v>
                </c:pt>
                <c:pt idx="25085">
                  <c:v>-15.554999999999993</c:v>
                </c:pt>
                <c:pt idx="25086">
                  <c:v>-15.552999999999997</c:v>
                </c:pt>
                <c:pt idx="25087">
                  <c:v>-15.550999999999995</c:v>
                </c:pt>
                <c:pt idx="25088">
                  <c:v>-15.548999999999992</c:v>
                </c:pt>
                <c:pt idx="25089">
                  <c:v>-15.546999999999997</c:v>
                </c:pt>
                <c:pt idx="25090">
                  <c:v>-15.544999999999995</c:v>
                </c:pt>
                <c:pt idx="25091">
                  <c:v>-15.542999999999992</c:v>
                </c:pt>
                <c:pt idx="25092">
                  <c:v>-15.540999999999997</c:v>
                </c:pt>
                <c:pt idx="25093">
                  <c:v>-15.538999999999994</c:v>
                </c:pt>
                <c:pt idx="25094">
                  <c:v>-15.536999999999992</c:v>
                </c:pt>
                <c:pt idx="25095">
                  <c:v>-15.534999999999997</c:v>
                </c:pt>
                <c:pt idx="25096">
                  <c:v>-15.532999999999994</c:v>
                </c:pt>
                <c:pt idx="25097">
                  <c:v>-15.530999999999992</c:v>
                </c:pt>
                <c:pt idx="25098">
                  <c:v>-15.528999999999996</c:v>
                </c:pt>
                <c:pt idx="25099">
                  <c:v>-15.526999999999994</c:v>
                </c:pt>
                <c:pt idx="25100">
                  <c:v>-15.524999999999991</c:v>
                </c:pt>
                <c:pt idx="25101">
                  <c:v>-15.522999999999996</c:v>
                </c:pt>
                <c:pt idx="25102">
                  <c:v>-15.520999999999994</c:v>
                </c:pt>
                <c:pt idx="25103">
                  <c:v>-15.518999999999991</c:v>
                </c:pt>
                <c:pt idx="25104">
                  <c:v>-15.516999999999996</c:v>
                </c:pt>
                <c:pt idx="25105">
                  <c:v>-15.514999999999993</c:v>
                </c:pt>
                <c:pt idx="25106">
                  <c:v>-15.512999999999991</c:v>
                </c:pt>
                <c:pt idx="25107">
                  <c:v>-15.510999999999996</c:v>
                </c:pt>
                <c:pt idx="25108">
                  <c:v>-15.508999999999993</c:v>
                </c:pt>
                <c:pt idx="25109">
                  <c:v>-15.506999999999991</c:v>
                </c:pt>
                <c:pt idx="25110">
                  <c:v>-15.504999999999995</c:v>
                </c:pt>
                <c:pt idx="25111">
                  <c:v>-15.502999999999993</c:v>
                </c:pt>
                <c:pt idx="25112">
                  <c:v>-15.500999999999998</c:v>
                </c:pt>
                <c:pt idx="25113">
                  <c:v>-15.498999999999995</c:v>
                </c:pt>
                <c:pt idx="25114">
                  <c:v>-15.496999999999993</c:v>
                </c:pt>
                <c:pt idx="25115">
                  <c:v>-15.494999999999997</c:v>
                </c:pt>
                <c:pt idx="25116">
                  <c:v>-15.492999999999995</c:v>
                </c:pt>
                <c:pt idx="25117">
                  <c:v>-15.490999999999993</c:v>
                </c:pt>
                <c:pt idx="25118">
                  <c:v>-15.488999999999997</c:v>
                </c:pt>
                <c:pt idx="25119">
                  <c:v>-15.486999999999995</c:v>
                </c:pt>
                <c:pt idx="25120">
                  <c:v>-15.484999999999992</c:v>
                </c:pt>
                <c:pt idx="25121">
                  <c:v>-15.482999999999997</c:v>
                </c:pt>
                <c:pt idx="25122">
                  <c:v>-15.480999999999995</c:v>
                </c:pt>
                <c:pt idx="25123">
                  <c:v>-15.478999999999992</c:v>
                </c:pt>
                <c:pt idx="25124">
                  <c:v>-15.476999999999997</c:v>
                </c:pt>
                <c:pt idx="25125">
                  <c:v>-15.474999999999994</c:v>
                </c:pt>
                <c:pt idx="25126">
                  <c:v>-15.472999999999992</c:v>
                </c:pt>
                <c:pt idx="25127">
                  <c:v>-15.470999999999997</c:v>
                </c:pt>
                <c:pt idx="25128">
                  <c:v>-15.468999999999994</c:v>
                </c:pt>
                <c:pt idx="25129">
                  <c:v>-15.466999999999992</c:v>
                </c:pt>
                <c:pt idx="25130">
                  <c:v>-15.464999999999996</c:v>
                </c:pt>
                <c:pt idx="25131">
                  <c:v>-15.462999999999994</c:v>
                </c:pt>
                <c:pt idx="25132">
                  <c:v>-15.460999999999991</c:v>
                </c:pt>
                <c:pt idx="25133">
                  <c:v>-15.458999999999996</c:v>
                </c:pt>
                <c:pt idx="25134">
                  <c:v>-15.456999999999994</c:v>
                </c:pt>
                <c:pt idx="25135">
                  <c:v>-15.454999999999991</c:v>
                </c:pt>
                <c:pt idx="25136">
                  <c:v>-15.452999999999996</c:v>
                </c:pt>
                <c:pt idx="25137">
                  <c:v>-15.450999999999993</c:v>
                </c:pt>
                <c:pt idx="25138">
                  <c:v>-15.448999999999991</c:v>
                </c:pt>
                <c:pt idx="25139">
                  <c:v>-15.446999999999996</c:v>
                </c:pt>
                <c:pt idx="25140">
                  <c:v>-15.444999999999993</c:v>
                </c:pt>
                <c:pt idx="25141">
                  <c:v>-15.442999999999998</c:v>
                </c:pt>
                <c:pt idx="25142">
                  <c:v>-15.440999999999995</c:v>
                </c:pt>
                <c:pt idx="25143">
                  <c:v>-15.438999999999993</c:v>
                </c:pt>
                <c:pt idx="25144">
                  <c:v>-15.436999999999998</c:v>
                </c:pt>
                <c:pt idx="25145">
                  <c:v>-15.434999999999995</c:v>
                </c:pt>
                <c:pt idx="25146">
                  <c:v>-15.432999999999993</c:v>
                </c:pt>
                <c:pt idx="25147">
                  <c:v>-15.430999999999997</c:v>
                </c:pt>
                <c:pt idx="25148">
                  <c:v>-15.428999999999995</c:v>
                </c:pt>
                <c:pt idx="25149">
                  <c:v>-15.426999999999992</c:v>
                </c:pt>
                <c:pt idx="25150">
                  <c:v>-15.424999999999997</c:v>
                </c:pt>
                <c:pt idx="25151">
                  <c:v>-15.422999999999995</c:v>
                </c:pt>
                <c:pt idx="25152">
                  <c:v>-15.420999999999992</c:v>
                </c:pt>
                <c:pt idx="25153">
                  <c:v>-15.418999999999997</c:v>
                </c:pt>
                <c:pt idx="25154">
                  <c:v>-15.416999999999994</c:v>
                </c:pt>
                <c:pt idx="25155">
                  <c:v>-15.414999999999992</c:v>
                </c:pt>
                <c:pt idx="25156">
                  <c:v>-15.412999999999997</c:v>
                </c:pt>
                <c:pt idx="25157">
                  <c:v>-15.410999999999994</c:v>
                </c:pt>
                <c:pt idx="25158">
                  <c:v>-15.408999999999992</c:v>
                </c:pt>
                <c:pt idx="25159">
                  <c:v>-15.406999999999996</c:v>
                </c:pt>
                <c:pt idx="25160">
                  <c:v>-15.404999999999994</c:v>
                </c:pt>
                <c:pt idx="25161">
                  <c:v>-15.402999999999992</c:v>
                </c:pt>
                <c:pt idx="25162">
                  <c:v>-15.400999999999996</c:v>
                </c:pt>
                <c:pt idx="25163">
                  <c:v>-15.398999999999994</c:v>
                </c:pt>
                <c:pt idx="25164">
                  <c:v>-15.396999999999991</c:v>
                </c:pt>
                <c:pt idx="25165">
                  <c:v>-15.394999999999996</c:v>
                </c:pt>
                <c:pt idx="25166">
                  <c:v>-15.392999999999994</c:v>
                </c:pt>
                <c:pt idx="25167">
                  <c:v>-15.390999999999991</c:v>
                </c:pt>
                <c:pt idx="25168">
                  <c:v>-15.388999999999996</c:v>
                </c:pt>
                <c:pt idx="25169">
                  <c:v>-15.386999999999993</c:v>
                </c:pt>
                <c:pt idx="25170">
                  <c:v>-15.384999999999991</c:v>
                </c:pt>
                <c:pt idx="25171">
                  <c:v>-15.382999999999996</c:v>
                </c:pt>
                <c:pt idx="25172">
                  <c:v>-15.380999999999993</c:v>
                </c:pt>
                <c:pt idx="25173">
                  <c:v>-15.378999999999998</c:v>
                </c:pt>
                <c:pt idx="25174">
                  <c:v>-15.376999999999995</c:v>
                </c:pt>
                <c:pt idx="25175">
                  <c:v>-15.374999999999993</c:v>
                </c:pt>
                <c:pt idx="25176">
                  <c:v>-15.372999999999998</c:v>
                </c:pt>
                <c:pt idx="25177">
                  <c:v>-15.370999999999995</c:v>
                </c:pt>
                <c:pt idx="25178">
                  <c:v>-15.368999999999993</c:v>
                </c:pt>
                <c:pt idx="25179">
                  <c:v>-15.366999999999997</c:v>
                </c:pt>
                <c:pt idx="25180">
                  <c:v>-15.364999999999995</c:v>
                </c:pt>
                <c:pt idx="25181">
                  <c:v>-15.362999999999992</c:v>
                </c:pt>
                <c:pt idx="25182">
                  <c:v>-15.360999999999997</c:v>
                </c:pt>
                <c:pt idx="25183">
                  <c:v>-15.358999999999995</c:v>
                </c:pt>
                <c:pt idx="25184">
                  <c:v>-15.356999999999992</c:v>
                </c:pt>
                <c:pt idx="25185">
                  <c:v>-15.354999999999997</c:v>
                </c:pt>
                <c:pt idx="25186">
                  <c:v>-15.352999999999994</c:v>
                </c:pt>
                <c:pt idx="25187">
                  <c:v>-15.350999999999992</c:v>
                </c:pt>
                <c:pt idx="25188">
                  <c:v>-15.348999999999997</c:v>
                </c:pt>
                <c:pt idx="25189">
                  <c:v>-15.346999999999994</c:v>
                </c:pt>
                <c:pt idx="25190">
                  <c:v>-15.344999999999992</c:v>
                </c:pt>
                <c:pt idx="25191">
                  <c:v>-15.342999999999996</c:v>
                </c:pt>
                <c:pt idx="25192">
                  <c:v>-15.340999999999994</c:v>
                </c:pt>
                <c:pt idx="25193">
                  <c:v>-15.338999999999992</c:v>
                </c:pt>
                <c:pt idx="25194">
                  <c:v>-15.336999999999996</c:v>
                </c:pt>
                <c:pt idx="25195">
                  <c:v>-15.334999999999994</c:v>
                </c:pt>
                <c:pt idx="25196">
                  <c:v>-15.332999999999991</c:v>
                </c:pt>
                <c:pt idx="25197">
                  <c:v>-15.330999999999996</c:v>
                </c:pt>
                <c:pt idx="25198">
                  <c:v>-15.328999999999994</c:v>
                </c:pt>
                <c:pt idx="25199">
                  <c:v>-15.326999999999991</c:v>
                </c:pt>
                <c:pt idx="25200">
                  <c:v>-15.324999999999996</c:v>
                </c:pt>
                <c:pt idx="25201">
                  <c:v>-15.322999999999993</c:v>
                </c:pt>
                <c:pt idx="25202">
                  <c:v>-15.320999999999991</c:v>
                </c:pt>
                <c:pt idx="25203">
                  <c:v>-15.318999999999996</c:v>
                </c:pt>
                <c:pt idx="25204">
                  <c:v>-15.316999999999993</c:v>
                </c:pt>
                <c:pt idx="25205">
                  <c:v>-15.314999999999998</c:v>
                </c:pt>
                <c:pt idx="25206">
                  <c:v>-15.312999999999995</c:v>
                </c:pt>
                <c:pt idx="25207">
                  <c:v>-15.310999999999993</c:v>
                </c:pt>
                <c:pt idx="25208">
                  <c:v>-15.308999999999997</c:v>
                </c:pt>
                <c:pt idx="25209">
                  <c:v>-15.306999999999995</c:v>
                </c:pt>
                <c:pt idx="25210">
                  <c:v>-15.304999999999993</c:v>
                </c:pt>
                <c:pt idx="25211">
                  <c:v>-15.302999999999997</c:v>
                </c:pt>
                <c:pt idx="25212">
                  <c:v>-15.300999999999995</c:v>
                </c:pt>
                <c:pt idx="25213">
                  <c:v>-15.298999999999992</c:v>
                </c:pt>
                <c:pt idx="25214">
                  <c:v>-15.296999999999997</c:v>
                </c:pt>
                <c:pt idx="25215">
                  <c:v>-15.294999999999995</c:v>
                </c:pt>
                <c:pt idx="25216">
                  <c:v>-15.292999999999992</c:v>
                </c:pt>
                <c:pt idx="25217">
                  <c:v>-15.290999999999997</c:v>
                </c:pt>
                <c:pt idx="25218">
                  <c:v>-15.288999999999994</c:v>
                </c:pt>
                <c:pt idx="25219">
                  <c:v>-15.286999999999992</c:v>
                </c:pt>
                <c:pt idx="25220">
                  <c:v>-15.284999999999997</c:v>
                </c:pt>
                <c:pt idx="25221">
                  <c:v>-15.282999999999994</c:v>
                </c:pt>
                <c:pt idx="25222">
                  <c:v>-15.280999999999992</c:v>
                </c:pt>
                <c:pt idx="25223">
                  <c:v>-15.278999999999996</c:v>
                </c:pt>
                <c:pt idx="25224">
                  <c:v>-15.276999999999994</c:v>
                </c:pt>
                <c:pt idx="25225">
                  <c:v>-15.274999999999991</c:v>
                </c:pt>
                <c:pt idx="25226">
                  <c:v>-15.272999999999996</c:v>
                </c:pt>
                <c:pt idx="25227">
                  <c:v>-15.270999999999994</c:v>
                </c:pt>
                <c:pt idx="25228">
                  <c:v>-15.268999999999991</c:v>
                </c:pt>
                <c:pt idx="25229">
                  <c:v>-15.266999999999996</c:v>
                </c:pt>
                <c:pt idx="25230">
                  <c:v>-15.264999999999993</c:v>
                </c:pt>
                <c:pt idx="25231">
                  <c:v>-15.262999999999991</c:v>
                </c:pt>
                <c:pt idx="25232">
                  <c:v>-15.260999999999996</c:v>
                </c:pt>
                <c:pt idx="25233">
                  <c:v>-15.258999999999993</c:v>
                </c:pt>
                <c:pt idx="25234">
                  <c:v>-15.256999999999991</c:v>
                </c:pt>
                <c:pt idx="25235">
                  <c:v>-15.254999999999995</c:v>
                </c:pt>
                <c:pt idx="25236">
                  <c:v>-15.252999999999993</c:v>
                </c:pt>
                <c:pt idx="25237">
                  <c:v>-15.250999999999998</c:v>
                </c:pt>
                <c:pt idx="25238">
                  <c:v>-15.248999999999995</c:v>
                </c:pt>
                <c:pt idx="25239">
                  <c:v>-15.246999999999993</c:v>
                </c:pt>
                <c:pt idx="25240">
                  <c:v>-15.244999999999997</c:v>
                </c:pt>
                <c:pt idx="25241">
                  <c:v>-15.242999999999995</c:v>
                </c:pt>
                <c:pt idx="25242">
                  <c:v>-15.240999999999993</c:v>
                </c:pt>
                <c:pt idx="25243">
                  <c:v>-15.238999999999997</c:v>
                </c:pt>
                <c:pt idx="25244">
                  <c:v>-15.236999999999995</c:v>
                </c:pt>
                <c:pt idx="25245">
                  <c:v>-15.234999999999992</c:v>
                </c:pt>
                <c:pt idx="25246">
                  <c:v>-15.232999999999997</c:v>
                </c:pt>
                <c:pt idx="25247">
                  <c:v>-15.230999999999995</c:v>
                </c:pt>
                <c:pt idx="25248">
                  <c:v>-15.228999999999992</c:v>
                </c:pt>
                <c:pt idx="25249">
                  <c:v>-15.226999999999997</c:v>
                </c:pt>
                <c:pt idx="25250">
                  <c:v>-15.224999999999994</c:v>
                </c:pt>
                <c:pt idx="25251">
                  <c:v>-15.222999999999992</c:v>
                </c:pt>
                <c:pt idx="25252">
                  <c:v>-15.220999999999997</c:v>
                </c:pt>
                <c:pt idx="25253">
                  <c:v>-15.218999999999994</c:v>
                </c:pt>
                <c:pt idx="25254">
                  <c:v>-15.216999999999992</c:v>
                </c:pt>
                <c:pt idx="25255">
                  <c:v>-15.214999999999996</c:v>
                </c:pt>
                <c:pt idx="25256">
                  <c:v>-15.212999999999994</c:v>
                </c:pt>
                <c:pt idx="25257">
                  <c:v>-15.210999999999991</c:v>
                </c:pt>
                <c:pt idx="25258">
                  <c:v>-15.208999999999996</c:v>
                </c:pt>
                <c:pt idx="25259">
                  <c:v>-15.206999999999994</c:v>
                </c:pt>
                <c:pt idx="25260">
                  <c:v>-15.204999999999991</c:v>
                </c:pt>
                <c:pt idx="25261">
                  <c:v>-15.202999999999996</c:v>
                </c:pt>
                <c:pt idx="25262">
                  <c:v>-15.200999999999993</c:v>
                </c:pt>
                <c:pt idx="25263">
                  <c:v>-15.198999999999991</c:v>
                </c:pt>
                <c:pt idx="25264">
                  <c:v>-15.196999999999996</c:v>
                </c:pt>
                <c:pt idx="25265">
                  <c:v>-15.194999999999993</c:v>
                </c:pt>
                <c:pt idx="25266">
                  <c:v>-15.192999999999998</c:v>
                </c:pt>
                <c:pt idx="25267">
                  <c:v>-15.190999999999995</c:v>
                </c:pt>
                <c:pt idx="25268">
                  <c:v>-15.188999999999993</c:v>
                </c:pt>
                <c:pt idx="25269">
                  <c:v>-15.186999999999998</c:v>
                </c:pt>
                <c:pt idx="25270">
                  <c:v>-15.184999999999995</c:v>
                </c:pt>
                <c:pt idx="25271">
                  <c:v>-15.182999999999993</c:v>
                </c:pt>
                <c:pt idx="25272">
                  <c:v>-15.180999999999997</c:v>
                </c:pt>
                <c:pt idx="25273">
                  <c:v>-15.178999999999995</c:v>
                </c:pt>
                <c:pt idx="25274">
                  <c:v>-15.176999999999992</c:v>
                </c:pt>
                <c:pt idx="25275">
                  <c:v>-15.174999999999997</c:v>
                </c:pt>
                <c:pt idx="25276">
                  <c:v>-15.172999999999995</c:v>
                </c:pt>
                <c:pt idx="25277">
                  <c:v>-15.170999999999992</c:v>
                </c:pt>
                <c:pt idx="25278">
                  <c:v>-15.168999999999997</c:v>
                </c:pt>
                <c:pt idx="25279">
                  <c:v>-15.166999999999994</c:v>
                </c:pt>
                <c:pt idx="25280">
                  <c:v>-15.164999999999992</c:v>
                </c:pt>
                <c:pt idx="25281">
                  <c:v>-15.162999999999997</c:v>
                </c:pt>
                <c:pt idx="25282">
                  <c:v>-15.160999999999994</c:v>
                </c:pt>
                <c:pt idx="25283">
                  <c:v>-15.158999999999992</c:v>
                </c:pt>
                <c:pt idx="25284">
                  <c:v>-15.156999999999996</c:v>
                </c:pt>
                <c:pt idx="25285">
                  <c:v>-15.154999999999994</c:v>
                </c:pt>
                <c:pt idx="25286">
                  <c:v>-15.152999999999992</c:v>
                </c:pt>
                <c:pt idx="25287">
                  <c:v>-15.150999999999996</c:v>
                </c:pt>
                <c:pt idx="25288">
                  <c:v>-15.148999999999994</c:v>
                </c:pt>
                <c:pt idx="25289">
                  <c:v>-15.146999999999991</c:v>
                </c:pt>
                <c:pt idx="25290">
                  <c:v>-15.144999999999996</c:v>
                </c:pt>
                <c:pt idx="25291">
                  <c:v>-15.142999999999994</c:v>
                </c:pt>
                <c:pt idx="25292">
                  <c:v>-15.140999999999991</c:v>
                </c:pt>
                <c:pt idx="25293">
                  <c:v>-15.138999999999996</c:v>
                </c:pt>
                <c:pt idx="25294">
                  <c:v>-15.136999999999993</c:v>
                </c:pt>
                <c:pt idx="25295">
                  <c:v>-15.134999999999991</c:v>
                </c:pt>
                <c:pt idx="25296">
                  <c:v>-15.132999999999996</c:v>
                </c:pt>
                <c:pt idx="25297">
                  <c:v>-15.130999999999993</c:v>
                </c:pt>
                <c:pt idx="25298">
                  <c:v>-15.128999999999998</c:v>
                </c:pt>
                <c:pt idx="25299">
                  <c:v>-15.126999999999995</c:v>
                </c:pt>
                <c:pt idx="25300">
                  <c:v>-15.124999999999993</c:v>
                </c:pt>
                <c:pt idx="25301">
                  <c:v>-15.122999999999998</c:v>
                </c:pt>
                <c:pt idx="25302">
                  <c:v>-15.120999999999995</c:v>
                </c:pt>
                <c:pt idx="25303">
                  <c:v>-15.118999999999993</c:v>
                </c:pt>
                <c:pt idx="25304">
                  <c:v>-15.116999999999997</c:v>
                </c:pt>
                <c:pt idx="25305">
                  <c:v>-15.114999999999995</c:v>
                </c:pt>
                <c:pt idx="25306">
                  <c:v>-15.112999999999992</c:v>
                </c:pt>
                <c:pt idx="25307">
                  <c:v>-15.110999999999997</c:v>
                </c:pt>
                <c:pt idx="25308">
                  <c:v>-15.108999999999995</c:v>
                </c:pt>
                <c:pt idx="25309">
                  <c:v>-15.106999999999992</c:v>
                </c:pt>
                <c:pt idx="25310">
                  <c:v>-15.104999999999997</c:v>
                </c:pt>
                <c:pt idx="25311">
                  <c:v>-15.102999999999994</c:v>
                </c:pt>
                <c:pt idx="25312">
                  <c:v>-15.100999999999992</c:v>
                </c:pt>
                <c:pt idx="25313">
                  <c:v>-15.098999999999997</c:v>
                </c:pt>
                <c:pt idx="25314">
                  <c:v>-15.096999999999994</c:v>
                </c:pt>
                <c:pt idx="25315">
                  <c:v>-15.094999999999992</c:v>
                </c:pt>
                <c:pt idx="25316">
                  <c:v>-15.092999999999996</c:v>
                </c:pt>
                <c:pt idx="25317">
                  <c:v>-15.090999999999994</c:v>
                </c:pt>
                <c:pt idx="25318">
                  <c:v>-15.088999999999992</c:v>
                </c:pt>
                <c:pt idx="25319">
                  <c:v>-15.086999999999996</c:v>
                </c:pt>
                <c:pt idx="25320">
                  <c:v>-15.084999999999994</c:v>
                </c:pt>
                <c:pt idx="25321">
                  <c:v>-15.082999999999991</c:v>
                </c:pt>
                <c:pt idx="25322">
                  <c:v>-15.080999999999996</c:v>
                </c:pt>
                <c:pt idx="25323">
                  <c:v>-15.078999999999994</c:v>
                </c:pt>
                <c:pt idx="25324">
                  <c:v>-15.076999999999991</c:v>
                </c:pt>
                <c:pt idx="25325">
                  <c:v>-15.074999999999996</c:v>
                </c:pt>
                <c:pt idx="25326">
                  <c:v>-15.072999999999993</c:v>
                </c:pt>
                <c:pt idx="25327">
                  <c:v>-15.070999999999991</c:v>
                </c:pt>
                <c:pt idx="25328">
                  <c:v>-15.068999999999996</c:v>
                </c:pt>
                <c:pt idx="25329">
                  <c:v>-15.066999999999993</c:v>
                </c:pt>
                <c:pt idx="25330">
                  <c:v>-15.064999999999998</c:v>
                </c:pt>
                <c:pt idx="25331">
                  <c:v>-15.062999999999995</c:v>
                </c:pt>
                <c:pt idx="25332">
                  <c:v>-15.060999999999993</c:v>
                </c:pt>
                <c:pt idx="25333">
                  <c:v>-15.058999999999997</c:v>
                </c:pt>
                <c:pt idx="25334">
                  <c:v>-15.056999999999995</c:v>
                </c:pt>
                <c:pt idx="25335">
                  <c:v>-15.054999999999993</c:v>
                </c:pt>
                <c:pt idx="25336">
                  <c:v>-15.052999999999997</c:v>
                </c:pt>
                <c:pt idx="25337">
                  <c:v>-15.050999999999995</c:v>
                </c:pt>
                <c:pt idx="25338">
                  <c:v>-15.048999999999992</c:v>
                </c:pt>
                <c:pt idx="25339">
                  <c:v>-15.046999999999997</c:v>
                </c:pt>
                <c:pt idx="25340">
                  <c:v>-15.044999999999995</c:v>
                </c:pt>
                <c:pt idx="25341">
                  <c:v>-15.042999999999992</c:v>
                </c:pt>
                <c:pt idx="25342">
                  <c:v>-15.040999999999997</c:v>
                </c:pt>
                <c:pt idx="25343">
                  <c:v>-15.038999999999994</c:v>
                </c:pt>
                <c:pt idx="25344">
                  <c:v>-15.036999999999992</c:v>
                </c:pt>
                <c:pt idx="25345">
                  <c:v>-15.034999999999997</c:v>
                </c:pt>
                <c:pt idx="25346">
                  <c:v>-15.032999999999994</c:v>
                </c:pt>
                <c:pt idx="25347">
                  <c:v>-15.030999999999992</c:v>
                </c:pt>
                <c:pt idx="25348">
                  <c:v>-15.028999999999996</c:v>
                </c:pt>
                <c:pt idx="25349">
                  <c:v>-15.026999999999994</c:v>
                </c:pt>
                <c:pt idx="25350">
                  <c:v>-15.024999999999991</c:v>
                </c:pt>
                <c:pt idx="25351">
                  <c:v>-15.022999999999996</c:v>
                </c:pt>
                <c:pt idx="25352">
                  <c:v>-15.020999999999994</c:v>
                </c:pt>
                <c:pt idx="25353">
                  <c:v>-15.018999999999991</c:v>
                </c:pt>
                <c:pt idx="25354">
                  <c:v>-15.016999999999996</c:v>
                </c:pt>
                <c:pt idx="25355">
                  <c:v>-15.014999999999993</c:v>
                </c:pt>
                <c:pt idx="25356">
                  <c:v>-15.012999999999991</c:v>
                </c:pt>
                <c:pt idx="25357">
                  <c:v>-15.010999999999996</c:v>
                </c:pt>
                <c:pt idx="25358">
                  <c:v>-15.008999999999993</c:v>
                </c:pt>
                <c:pt idx="25359">
                  <c:v>-15.006999999999991</c:v>
                </c:pt>
                <c:pt idx="25360">
                  <c:v>-15.004999999999995</c:v>
                </c:pt>
                <c:pt idx="25361">
                  <c:v>-15.002999999999993</c:v>
                </c:pt>
                <c:pt idx="25362">
                  <c:v>-15.000999999999998</c:v>
                </c:pt>
                <c:pt idx="25363">
                  <c:v>-14.998999999999995</c:v>
                </c:pt>
                <c:pt idx="25364">
                  <c:v>-14.996999999999993</c:v>
                </c:pt>
                <c:pt idx="25365">
                  <c:v>-14.994999999999997</c:v>
                </c:pt>
                <c:pt idx="25366">
                  <c:v>-14.992999999999995</c:v>
                </c:pt>
                <c:pt idx="25367">
                  <c:v>-14.990999999999993</c:v>
                </c:pt>
                <c:pt idx="25368">
                  <c:v>-14.988999999999997</c:v>
                </c:pt>
                <c:pt idx="25369">
                  <c:v>-14.986999999999995</c:v>
                </c:pt>
                <c:pt idx="25370">
                  <c:v>-14.984999999999992</c:v>
                </c:pt>
                <c:pt idx="25371">
                  <c:v>-14.982999999999997</c:v>
                </c:pt>
                <c:pt idx="25372">
                  <c:v>-14.980999999999995</c:v>
                </c:pt>
                <c:pt idx="25373">
                  <c:v>-14.978999999999992</c:v>
                </c:pt>
                <c:pt idx="25374">
                  <c:v>-14.976999999999997</c:v>
                </c:pt>
                <c:pt idx="25375">
                  <c:v>-14.974999999999994</c:v>
                </c:pt>
                <c:pt idx="25376">
                  <c:v>-14.972999999999992</c:v>
                </c:pt>
                <c:pt idx="25377">
                  <c:v>-14.970999999999997</c:v>
                </c:pt>
                <c:pt idx="25378">
                  <c:v>-14.968999999999994</c:v>
                </c:pt>
                <c:pt idx="25379">
                  <c:v>-14.966999999999992</c:v>
                </c:pt>
                <c:pt idx="25380">
                  <c:v>-14.964999999999996</c:v>
                </c:pt>
                <c:pt idx="25381">
                  <c:v>-14.962999999999994</c:v>
                </c:pt>
                <c:pt idx="25382">
                  <c:v>-14.960999999999991</c:v>
                </c:pt>
                <c:pt idx="25383">
                  <c:v>-14.958999999999996</c:v>
                </c:pt>
                <c:pt idx="25384">
                  <c:v>-14.956999999999994</c:v>
                </c:pt>
                <c:pt idx="25385">
                  <c:v>-14.954999999999991</c:v>
                </c:pt>
                <c:pt idx="25386">
                  <c:v>-14.952999999999996</c:v>
                </c:pt>
                <c:pt idx="25387">
                  <c:v>-14.950999999999993</c:v>
                </c:pt>
                <c:pt idx="25388">
                  <c:v>-14.948999999999991</c:v>
                </c:pt>
                <c:pt idx="25389">
                  <c:v>-14.946999999999996</c:v>
                </c:pt>
                <c:pt idx="25390">
                  <c:v>-14.944999999999993</c:v>
                </c:pt>
                <c:pt idx="25391">
                  <c:v>-14.942999999999998</c:v>
                </c:pt>
                <c:pt idx="25392">
                  <c:v>-14.940999999999995</c:v>
                </c:pt>
                <c:pt idx="25393">
                  <c:v>-14.938999999999993</c:v>
                </c:pt>
                <c:pt idx="25394">
                  <c:v>-14.936999999999998</c:v>
                </c:pt>
                <c:pt idx="25395">
                  <c:v>-14.934999999999995</c:v>
                </c:pt>
                <c:pt idx="25396">
                  <c:v>-14.932999999999993</c:v>
                </c:pt>
                <c:pt idx="25397">
                  <c:v>-14.930999999999997</c:v>
                </c:pt>
                <c:pt idx="25398">
                  <c:v>-14.928999999999995</c:v>
                </c:pt>
                <c:pt idx="25399">
                  <c:v>-14.926999999999992</c:v>
                </c:pt>
                <c:pt idx="25400">
                  <c:v>-14.924999999999997</c:v>
                </c:pt>
                <c:pt idx="25401">
                  <c:v>-14.922999999999995</c:v>
                </c:pt>
                <c:pt idx="25402">
                  <c:v>-14.920999999999992</c:v>
                </c:pt>
                <c:pt idx="25403">
                  <c:v>-14.918999999999997</c:v>
                </c:pt>
                <c:pt idx="25404">
                  <c:v>-14.916999999999994</c:v>
                </c:pt>
                <c:pt idx="25405">
                  <c:v>-14.914999999999992</c:v>
                </c:pt>
                <c:pt idx="25406">
                  <c:v>-14.912999999999997</c:v>
                </c:pt>
                <c:pt idx="25407">
                  <c:v>-14.910999999999994</c:v>
                </c:pt>
                <c:pt idx="25408">
                  <c:v>-14.908999999999992</c:v>
                </c:pt>
                <c:pt idx="25409">
                  <c:v>-14.906999999999996</c:v>
                </c:pt>
                <c:pt idx="25410">
                  <c:v>-14.904999999999994</c:v>
                </c:pt>
                <c:pt idx="25411">
                  <c:v>-14.902999999999992</c:v>
                </c:pt>
                <c:pt idx="25412">
                  <c:v>-14.900999999999996</c:v>
                </c:pt>
                <c:pt idx="25413">
                  <c:v>-14.898999999999994</c:v>
                </c:pt>
                <c:pt idx="25414">
                  <c:v>-14.896999999999991</c:v>
                </c:pt>
                <c:pt idx="25415">
                  <c:v>-14.894999999999996</c:v>
                </c:pt>
                <c:pt idx="25416">
                  <c:v>-14.892999999999994</c:v>
                </c:pt>
                <c:pt idx="25417">
                  <c:v>-14.890999999999991</c:v>
                </c:pt>
                <c:pt idx="25418">
                  <c:v>-14.888999999999996</c:v>
                </c:pt>
                <c:pt idx="25419">
                  <c:v>-14.886999999999993</c:v>
                </c:pt>
                <c:pt idx="25420">
                  <c:v>-14.884999999999991</c:v>
                </c:pt>
                <c:pt idx="25421">
                  <c:v>-14.882999999999996</c:v>
                </c:pt>
                <c:pt idx="25422">
                  <c:v>-14.880999999999993</c:v>
                </c:pt>
                <c:pt idx="25423">
                  <c:v>-14.878999999999998</c:v>
                </c:pt>
                <c:pt idx="25424">
                  <c:v>-14.876999999999995</c:v>
                </c:pt>
                <c:pt idx="25425">
                  <c:v>-14.874999999999993</c:v>
                </c:pt>
                <c:pt idx="25426">
                  <c:v>-14.872999999999998</c:v>
                </c:pt>
                <c:pt idx="25427">
                  <c:v>-14.870999999999995</c:v>
                </c:pt>
                <c:pt idx="25428">
                  <c:v>-14.868999999999993</c:v>
                </c:pt>
                <c:pt idx="25429">
                  <c:v>-14.866999999999997</c:v>
                </c:pt>
                <c:pt idx="25430">
                  <c:v>-14.864999999999995</c:v>
                </c:pt>
                <c:pt idx="25431">
                  <c:v>-14.862999999999992</c:v>
                </c:pt>
                <c:pt idx="25432">
                  <c:v>-14.860999999999997</c:v>
                </c:pt>
                <c:pt idx="25433">
                  <c:v>-14.858999999999995</c:v>
                </c:pt>
                <c:pt idx="25434">
                  <c:v>-14.856999999999992</c:v>
                </c:pt>
                <c:pt idx="25435">
                  <c:v>-14.854999999999997</c:v>
                </c:pt>
                <c:pt idx="25436">
                  <c:v>-14.852999999999994</c:v>
                </c:pt>
                <c:pt idx="25437">
                  <c:v>-14.850999999999992</c:v>
                </c:pt>
                <c:pt idx="25438">
                  <c:v>-14.848999999999997</c:v>
                </c:pt>
                <c:pt idx="25439">
                  <c:v>-14.846999999999994</c:v>
                </c:pt>
                <c:pt idx="25440">
                  <c:v>-14.844999999999992</c:v>
                </c:pt>
                <c:pt idx="25441">
                  <c:v>-14.842999999999996</c:v>
                </c:pt>
                <c:pt idx="25442">
                  <c:v>-14.840999999999994</c:v>
                </c:pt>
                <c:pt idx="25443">
                  <c:v>-14.838999999999992</c:v>
                </c:pt>
                <c:pt idx="25444">
                  <c:v>-14.836999999999996</c:v>
                </c:pt>
                <c:pt idx="25445">
                  <c:v>-14.834999999999994</c:v>
                </c:pt>
                <c:pt idx="25446">
                  <c:v>-14.832999999999991</c:v>
                </c:pt>
                <c:pt idx="25447">
                  <c:v>-14.830999999999996</c:v>
                </c:pt>
                <c:pt idx="25448">
                  <c:v>-14.828999999999994</c:v>
                </c:pt>
                <c:pt idx="25449">
                  <c:v>-14.826999999999991</c:v>
                </c:pt>
                <c:pt idx="25450">
                  <c:v>-14.824999999999996</c:v>
                </c:pt>
                <c:pt idx="25451">
                  <c:v>-14.822999999999993</c:v>
                </c:pt>
                <c:pt idx="25452">
                  <c:v>-14.820999999999991</c:v>
                </c:pt>
                <c:pt idx="25453">
                  <c:v>-14.818999999999996</c:v>
                </c:pt>
                <c:pt idx="25454">
                  <c:v>-14.816999999999993</c:v>
                </c:pt>
                <c:pt idx="25455">
                  <c:v>-14.814999999999998</c:v>
                </c:pt>
                <c:pt idx="25456">
                  <c:v>-14.812999999999995</c:v>
                </c:pt>
                <c:pt idx="25457">
                  <c:v>-14.810999999999993</c:v>
                </c:pt>
                <c:pt idx="25458">
                  <c:v>-14.808999999999997</c:v>
                </c:pt>
                <c:pt idx="25459">
                  <c:v>-14.806999999999995</c:v>
                </c:pt>
                <c:pt idx="25460">
                  <c:v>-14.804999999999993</c:v>
                </c:pt>
                <c:pt idx="25461">
                  <c:v>-14.802999999999997</c:v>
                </c:pt>
                <c:pt idx="25462">
                  <c:v>-14.800999999999995</c:v>
                </c:pt>
                <c:pt idx="25463">
                  <c:v>-14.798999999999992</c:v>
                </c:pt>
                <c:pt idx="25464">
                  <c:v>-14.796999999999997</c:v>
                </c:pt>
                <c:pt idx="25465">
                  <c:v>-14.794999999999995</c:v>
                </c:pt>
                <c:pt idx="25466">
                  <c:v>-14.792999999999992</c:v>
                </c:pt>
                <c:pt idx="25467">
                  <c:v>-14.790999999999997</c:v>
                </c:pt>
                <c:pt idx="25468">
                  <c:v>-14.788999999999994</c:v>
                </c:pt>
                <c:pt idx="25469">
                  <c:v>-14.786999999999992</c:v>
                </c:pt>
                <c:pt idx="25470">
                  <c:v>-14.784999999999997</c:v>
                </c:pt>
                <c:pt idx="25471">
                  <c:v>-14.782999999999994</c:v>
                </c:pt>
                <c:pt idx="25472">
                  <c:v>-14.780999999999992</c:v>
                </c:pt>
                <c:pt idx="25473">
                  <c:v>-14.778999999999996</c:v>
                </c:pt>
                <c:pt idx="25474">
                  <c:v>-14.776999999999994</c:v>
                </c:pt>
                <c:pt idx="25475">
                  <c:v>-14.774999999999991</c:v>
                </c:pt>
                <c:pt idx="25476">
                  <c:v>-14.772999999999996</c:v>
                </c:pt>
                <c:pt idx="25477">
                  <c:v>-14.770999999999994</c:v>
                </c:pt>
                <c:pt idx="25478">
                  <c:v>-14.768999999999991</c:v>
                </c:pt>
                <c:pt idx="25479">
                  <c:v>-14.766999999999996</c:v>
                </c:pt>
                <c:pt idx="25480">
                  <c:v>-14.764999999999993</c:v>
                </c:pt>
                <c:pt idx="25481">
                  <c:v>-14.762999999999991</c:v>
                </c:pt>
                <c:pt idx="25482">
                  <c:v>-14.760999999999996</c:v>
                </c:pt>
                <c:pt idx="25483">
                  <c:v>-14.758999999999993</c:v>
                </c:pt>
                <c:pt idx="25484">
                  <c:v>-14.756999999999991</c:v>
                </c:pt>
                <c:pt idx="25485">
                  <c:v>-14.754999999999995</c:v>
                </c:pt>
                <c:pt idx="25486">
                  <c:v>-14.752999999999993</c:v>
                </c:pt>
                <c:pt idx="25487">
                  <c:v>-14.750999999999998</c:v>
                </c:pt>
                <c:pt idx="25488">
                  <c:v>-14.748999999999995</c:v>
                </c:pt>
                <c:pt idx="25489">
                  <c:v>-14.746999999999993</c:v>
                </c:pt>
                <c:pt idx="25490">
                  <c:v>-14.744999999999997</c:v>
                </c:pt>
                <c:pt idx="25491">
                  <c:v>-14.742999999999995</c:v>
                </c:pt>
                <c:pt idx="25492">
                  <c:v>-14.740999999999993</c:v>
                </c:pt>
                <c:pt idx="25493">
                  <c:v>-14.738999999999997</c:v>
                </c:pt>
                <c:pt idx="25494">
                  <c:v>-14.736999999999995</c:v>
                </c:pt>
                <c:pt idx="25495">
                  <c:v>-14.734999999999992</c:v>
                </c:pt>
                <c:pt idx="25496">
                  <c:v>-14.732999999999997</c:v>
                </c:pt>
                <c:pt idx="25497">
                  <c:v>-14.730999999999995</c:v>
                </c:pt>
                <c:pt idx="25498">
                  <c:v>-14.728999999999992</c:v>
                </c:pt>
                <c:pt idx="25499">
                  <c:v>-14.726999999999997</c:v>
                </c:pt>
                <c:pt idx="25500">
                  <c:v>-14.724999999999994</c:v>
                </c:pt>
                <c:pt idx="25501">
                  <c:v>-14.722999999999992</c:v>
                </c:pt>
                <c:pt idx="25502">
                  <c:v>-14.720999999999997</c:v>
                </c:pt>
                <c:pt idx="25503">
                  <c:v>-14.718999999999994</c:v>
                </c:pt>
                <c:pt idx="25504">
                  <c:v>-14.716999999999992</c:v>
                </c:pt>
                <c:pt idx="25505">
                  <c:v>-14.714999999999996</c:v>
                </c:pt>
                <c:pt idx="25506">
                  <c:v>-14.712999999999994</c:v>
                </c:pt>
                <c:pt idx="25507">
                  <c:v>-14.710999999999991</c:v>
                </c:pt>
                <c:pt idx="25508">
                  <c:v>-14.708999999999996</c:v>
                </c:pt>
                <c:pt idx="25509">
                  <c:v>-14.706999999999994</c:v>
                </c:pt>
                <c:pt idx="25510">
                  <c:v>-14.704999999999991</c:v>
                </c:pt>
                <c:pt idx="25511">
                  <c:v>-14.702999999999996</c:v>
                </c:pt>
                <c:pt idx="25512">
                  <c:v>-14.700999999999993</c:v>
                </c:pt>
                <c:pt idx="25513">
                  <c:v>-14.698999999999991</c:v>
                </c:pt>
                <c:pt idx="25514">
                  <c:v>-14.696999999999996</c:v>
                </c:pt>
                <c:pt idx="25515">
                  <c:v>-14.694999999999993</c:v>
                </c:pt>
                <c:pt idx="25516">
                  <c:v>-14.692999999999998</c:v>
                </c:pt>
                <c:pt idx="25517">
                  <c:v>-14.690999999999995</c:v>
                </c:pt>
                <c:pt idx="25518">
                  <c:v>-14.688999999999993</c:v>
                </c:pt>
                <c:pt idx="25519">
                  <c:v>-14.686999999999998</c:v>
                </c:pt>
                <c:pt idx="25520">
                  <c:v>-14.684999999999995</c:v>
                </c:pt>
                <c:pt idx="25521">
                  <c:v>-14.682999999999993</c:v>
                </c:pt>
                <c:pt idx="25522">
                  <c:v>-14.680999999999997</c:v>
                </c:pt>
                <c:pt idx="25523">
                  <c:v>-14.678999999999995</c:v>
                </c:pt>
                <c:pt idx="25524">
                  <c:v>-14.676999999999992</c:v>
                </c:pt>
                <c:pt idx="25525">
                  <c:v>-14.674999999999997</c:v>
                </c:pt>
                <c:pt idx="25526">
                  <c:v>-14.672999999999995</c:v>
                </c:pt>
                <c:pt idx="25527">
                  <c:v>-14.670999999999992</c:v>
                </c:pt>
                <c:pt idx="25528">
                  <c:v>-14.668999999999997</c:v>
                </c:pt>
                <c:pt idx="25529">
                  <c:v>-14.666999999999994</c:v>
                </c:pt>
                <c:pt idx="25530">
                  <c:v>-14.664999999999992</c:v>
                </c:pt>
                <c:pt idx="25531">
                  <c:v>-14.662999999999997</c:v>
                </c:pt>
                <c:pt idx="25532">
                  <c:v>-14.660999999999994</c:v>
                </c:pt>
                <c:pt idx="25533">
                  <c:v>-14.658999999999992</c:v>
                </c:pt>
                <c:pt idx="25534">
                  <c:v>-14.656999999999996</c:v>
                </c:pt>
                <c:pt idx="25535">
                  <c:v>-14.654999999999994</c:v>
                </c:pt>
                <c:pt idx="25536">
                  <c:v>-14.652999999999992</c:v>
                </c:pt>
                <c:pt idx="25537">
                  <c:v>-14.650999999999996</c:v>
                </c:pt>
                <c:pt idx="25538">
                  <c:v>-14.648999999999994</c:v>
                </c:pt>
                <c:pt idx="25539">
                  <c:v>-14.646999999999991</c:v>
                </c:pt>
                <c:pt idx="25540">
                  <c:v>-14.644999999999996</c:v>
                </c:pt>
                <c:pt idx="25541">
                  <c:v>-14.642999999999994</c:v>
                </c:pt>
                <c:pt idx="25542">
                  <c:v>-14.640999999999991</c:v>
                </c:pt>
                <c:pt idx="25543">
                  <c:v>-14.638999999999996</c:v>
                </c:pt>
                <c:pt idx="25544">
                  <c:v>-14.636999999999993</c:v>
                </c:pt>
                <c:pt idx="25545">
                  <c:v>-14.634999999999991</c:v>
                </c:pt>
                <c:pt idx="25546">
                  <c:v>-14.632999999999996</c:v>
                </c:pt>
                <c:pt idx="25547">
                  <c:v>-14.630999999999993</c:v>
                </c:pt>
                <c:pt idx="25548">
                  <c:v>-14.628999999999998</c:v>
                </c:pt>
                <c:pt idx="25549">
                  <c:v>-14.626999999999995</c:v>
                </c:pt>
                <c:pt idx="25550">
                  <c:v>-14.624999999999993</c:v>
                </c:pt>
                <c:pt idx="25551">
                  <c:v>-14.622999999999998</c:v>
                </c:pt>
                <c:pt idx="25552">
                  <c:v>-14.620999999999995</c:v>
                </c:pt>
                <c:pt idx="25553">
                  <c:v>-14.618999999999993</c:v>
                </c:pt>
                <c:pt idx="25554">
                  <c:v>-14.616999999999997</c:v>
                </c:pt>
                <c:pt idx="25555">
                  <c:v>-14.614999999999995</c:v>
                </c:pt>
                <c:pt idx="25556">
                  <c:v>-14.612999999999992</c:v>
                </c:pt>
                <c:pt idx="25557">
                  <c:v>-14.610999999999997</c:v>
                </c:pt>
                <c:pt idx="25558">
                  <c:v>-14.608999999999995</c:v>
                </c:pt>
                <c:pt idx="25559">
                  <c:v>-14.606999999999992</c:v>
                </c:pt>
                <c:pt idx="25560">
                  <c:v>-14.604999999999997</c:v>
                </c:pt>
                <c:pt idx="25561">
                  <c:v>-14.602999999999994</c:v>
                </c:pt>
                <c:pt idx="25562">
                  <c:v>-14.600999999999992</c:v>
                </c:pt>
                <c:pt idx="25563">
                  <c:v>-14.598999999999997</c:v>
                </c:pt>
                <c:pt idx="25564">
                  <c:v>-14.596999999999994</c:v>
                </c:pt>
                <c:pt idx="25565">
                  <c:v>-14.594999999999992</c:v>
                </c:pt>
                <c:pt idx="25566">
                  <c:v>-14.592999999999996</c:v>
                </c:pt>
                <c:pt idx="25567">
                  <c:v>-14.590999999999994</c:v>
                </c:pt>
                <c:pt idx="25568">
                  <c:v>-14.588999999999992</c:v>
                </c:pt>
                <c:pt idx="25569">
                  <c:v>-14.586999999999996</c:v>
                </c:pt>
                <c:pt idx="25570">
                  <c:v>-14.584999999999994</c:v>
                </c:pt>
                <c:pt idx="25571">
                  <c:v>-14.582999999999991</c:v>
                </c:pt>
                <c:pt idx="25572">
                  <c:v>-14.580999999999996</c:v>
                </c:pt>
                <c:pt idx="25573">
                  <c:v>-14.578999999999994</c:v>
                </c:pt>
                <c:pt idx="25574">
                  <c:v>-14.576999999999991</c:v>
                </c:pt>
                <c:pt idx="25575">
                  <c:v>-14.574999999999996</c:v>
                </c:pt>
                <c:pt idx="25576">
                  <c:v>-14.572999999999993</c:v>
                </c:pt>
                <c:pt idx="25577">
                  <c:v>-14.570999999999991</c:v>
                </c:pt>
                <c:pt idx="25578">
                  <c:v>-14.568999999999996</c:v>
                </c:pt>
                <c:pt idx="25579">
                  <c:v>-14.566999999999993</c:v>
                </c:pt>
                <c:pt idx="25580">
                  <c:v>-14.564999999999998</c:v>
                </c:pt>
                <c:pt idx="25581">
                  <c:v>-14.562999999999995</c:v>
                </c:pt>
                <c:pt idx="25582">
                  <c:v>-14.560999999999993</c:v>
                </c:pt>
                <c:pt idx="25583">
                  <c:v>-14.558999999999997</c:v>
                </c:pt>
                <c:pt idx="25584">
                  <c:v>-14.556999999999995</c:v>
                </c:pt>
                <c:pt idx="25585">
                  <c:v>-14.554999999999993</c:v>
                </c:pt>
                <c:pt idx="25586">
                  <c:v>-14.552999999999997</c:v>
                </c:pt>
                <c:pt idx="25587">
                  <c:v>-14.550999999999995</c:v>
                </c:pt>
                <c:pt idx="25588">
                  <c:v>-14.548999999999992</c:v>
                </c:pt>
                <c:pt idx="25589">
                  <c:v>-14.546999999999997</c:v>
                </c:pt>
                <c:pt idx="25590">
                  <c:v>-14.544999999999995</c:v>
                </c:pt>
                <c:pt idx="25591">
                  <c:v>-14.542999999999992</c:v>
                </c:pt>
                <c:pt idx="25592">
                  <c:v>-14.540999999999997</c:v>
                </c:pt>
                <c:pt idx="25593">
                  <c:v>-14.538999999999994</c:v>
                </c:pt>
                <c:pt idx="25594">
                  <c:v>-14.536999999999992</c:v>
                </c:pt>
                <c:pt idx="25595">
                  <c:v>-14.534999999999997</c:v>
                </c:pt>
                <c:pt idx="25596">
                  <c:v>-14.532999999999994</c:v>
                </c:pt>
                <c:pt idx="25597">
                  <c:v>-14.530999999999992</c:v>
                </c:pt>
                <c:pt idx="25598">
                  <c:v>-14.528999999999996</c:v>
                </c:pt>
                <c:pt idx="25599">
                  <c:v>-14.526999999999994</c:v>
                </c:pt>
                <c:pt idx="25600">
                  <c:v>-14.524999999999991</c:v>
                </c:pt>
                <c:pt idx="25601">
                  <c:v>-14.522999999999996</c:v>
                </c:pt>
                <c:pt idx="25602">
                  <c:v>-14.520999999999994</c:v>
                </c:pt>
                <c:pt idx="25603">
                  <c:v>-14.518999999999991</c:v>
                </c:pt>
                <c:pt idx="25604">
                  <c:v>-14.516999999999996</c:v>
                </c:pt>
                <c:pt idx="25605">
                  <c:v>-14.514999999999993</c:v>
                </c:pt>
                <c:pt idx="25606">
                  <c:v>-14.512999999999991</c:v>
                </c:pt>
                <c:pt idx="25607">
                  <c:v>-14.510999999999996</c:v>
                </c:pt>
                <c:pt idx="25608">
                  <c:v>-14.508999999999993</c:v>
                </c:pt>
                <c:pt idx="25609">
                  <c:v>-14.506999999999991</c:v>
                </c:pt>
                <c:pt idx="25610">
                  <c:v>-14.504999999999995</c:v>
                </c:pt>
                <c:pt idx="25611">
                  <c:v>-14.502999999999993</c:v>
                </c:pt>
                <c:pt idx="25612">
                  <c:v>-14.500999999999998</c:v>
                </c:pt>
                <c:pt idx="25613">
                  <c:v>-14.498999999999995</c:v>
                </c:pt>
                <c:pt idx="25614">
                  <c:v>-14.496999999999993</c:v>
                </c:pt>
                <c:pt idx="25615">
                  <c:v>-14.494999999999997</c:v>
                </c:pt>
                <c:pt idx="25616">
                  <c:v>-14.492999999999995</c:v>
                </c:pt>
                <c:pt idx="25617">
                  <c:v>-14.490999999999993</c:v>
                </c:pt>
                <c:pt idx="25618">
                  <c:v>-14.488999999999997</c:v>
                </c:pt>
                <c:pt idx="25619">
                  <c:v>-14.486999999999995</c:v>
                </c:pt>
                <c:pt idx="25620">
                  <c:v>-14.484999999999992</c:v>
                </c:pt>
                <c:pt idx="25621">
                  <c:v>-14.482999999999997</c:v>
                </c:pt>
                <c:pt idx="25622">
                  <c:v>-14.480999999999995</c:v>
                </c:pt>
                <c:pt idx="25623">
                  <c:v>-14.478999999999992</c:v>
                </c:pt>
                <c:pt idx="25624">
                  <c:v>-14.476999999999997</c:v>
                </c:pt>
                <c:pt idx="25625">
                  <c:v>-14.474999999999994</c:v>
                </c:pt>
                <c:pt idx="25626">
                  <c:v>-14.472999999999992</c:v>
                </c:pt>
                <c:pt idx="25627">
                  <c:v>-14.470999999999997</c:v>
                </c:pt>
                <c:pt idx="25628">
                  <c:v>-14.468999999999994</c:v>
                </c:pt>
                <c:pt idx="25629">
                  <c:v>-14.466999999999992</c:v>
                </c:pt>
                <c:pt idx="25630">
                  <c:v>-14.464999999999996</c:v>
                </c:pt>
                <c:pt idx="25631">
                  <c:v>-14.462999999999994</c:v>
                </c:pt>
                <c:pt idx="25632">
                  <c:v>-14.460999999999991</c:v>
                </c:pt>
                <c:pt idx="25633">
                  <c:v>-14.458999999999996</c:v>
                </c:pt>
                <c:pt idx="25634">
                  <c:v>-14.456999999999994</c:v>
                </c:pt>
                <c:pt idx="25635">
                  <c:v>-14.454999999999991</c:v>
                </c:pt>
                <c:pt idx="25636">
                  <c:v>-14.452999999999996</c:v>
                </c:pt>
                <c:pt idx="25637">
                  <c:v>-14.450999999999993</c:v>
                </c:pt>
                <c:pt idx="25638">
                  <c:v>-14.448999999999991</c:v>
                </c:pt>
                <c:pt idx="25639">
                  <c:v>-14.446999999999996</c:v>
                </c:pt>
                <c:pt idx="25640">
                  <c:v>-14.444999999999993</c:v>
                </c:pt>
                <c:pt idx="25641">
                  <c:v>-14.442999999999998</c:v>
                </c:pt>
                <c:pt idx="25642">
                  <c:v>-14.440999999999995</c:v>
                </c:pt>
                <c:pt idx="25643">
                  <c:v>-14.438999999999993</c:v>
                </c:pt>
                <c:pt idx="25644">
                  <c:v>-14.436999999999998</c:v>
                </c:pt>
                <c:pt idx="25645">
                  <c:v>-14.434999999999995</c:v>
                </c:pt>
                <c:pt idx="25646">
                  <c:v>-14.432999999999993</c:v>
                </c:pt>
                <c:pt idx="25647">
                  <c:v>-14.430999999999997</c:v>
                </c:pt>
                <c:pt idx="25648">
                  <c:v>-14.428999999999995</c:v>
                </c:pt>
                <c:pt idx="25649">
                  <c:v>-14.426999999999992</c:v>
                </c:pt>
                <c:pt idx="25650">
                  <c:v>-14.424999999999997</c:v>
                </c:pt>
                <c:pt idx="25651">
                  <c:v>-14.422999999999995</c:v>
                </c:pt>
                <c:pt idx="25652">
                  <c:v>-14.420999999999992</c:v>
                </c:pt>
                <c:pt idx="25653">
                  <c:v>-14.418999999999997</c:v>
                </c:pt>
                <c:pt idx="25654">
                  <c:v>-14.416999999999994</c:v>
                </c:pt>
                <c:pt idx="25655">
                  <c:v>-14.414999999999992</c:v>
                </c:pt>
                <c:pt idx="25656">
                  <c:v>-14.412999999999997</c:v>
                </c:pt>
                <c:pt idx="25657">
                  <c:v>-14.410999999999994</c:v>
                </c:pt>
                <c:pt idx="25658">
                  <c:v>-14.408999999999992</c:v>
                </c:pt>
                <c:pt idx="25659">
                  <c:v>-14.406999999999996</c:v>
                </c:pt>
                <c:pt idx="25660">
                  <c:v>-14.404999999999994</c:v>
                </c:pt>
                <c:pt idx="25661">
                  <c:v>-14.402999999999992</c:v>
                </c:pt>
                <c:pt idx="25662">
                  <c:v>-14.400999999999996</c:v>
                </c:pt>
                <c:pt idx="25663">
                  <c:v>-14.398999999999994</c:v>
                </c:pt>
                <c:pt idx="25664">
                  <c:v>-14.396999999999991</c:v>
                </c:pt>
                <c:pt idx="25665">
                  <c:v>-14.394999999999996</c:v>
                </c:pt>
                <c:pt idx="25666">
                  <c:v>-14.392999999999994</c:v>
                </c:pt>
                <c:pt idx="25667">
                  <c:v>-14.390999999999991</c:v>
                </c:pt>
                <c:pt idx="25668">
                  <c:v>-14.388999999999996</c:v>
                </c:pt>
                <c:pt idx="25669">
                  <c:v>-14.386999999999993</c:v>
                </c:pt>
                <c:pt idx="25670">
                  <c:v>-14.384999999999991</c:v>
                </c:pt>
                <c:pt idx="25671">
                  <c:v>-14.382999999999996</c:v>
                </c:pt>
                <c:pt idx="25672">
                  <c:v>-14.380999999999993</c:v>
                </c:pt>
                <c:pt idx="25673">
                  <c:v>-14.378999999999998</c:v>
                </c:pt>
                <c:pt idx="25674">
                  <c:v>-14.376999999999995</c:v>
                </c:pt>
                <c:pt idx="25675">
                  <c:v>-14.374999999999993</c:v>
                </c:pt>
                <c:pt idx="25676">
                  <c:v>-14.372999999999998</c:v>
                </c:pt>
                <c:pt idx="25677">
                  <c:v>-14.370999999999995</c:v>
                </c:pt>
                <c:pt idx="25678">
                  <c:v>-14.368999999999993</c:v>
                </c:pt>
                <c:pt idx="25679">
                  <c:v>-14.366999999999997</c:v>
                </c:pt>
                <c:pt idx="25680">
                  <c:v>-14.364999999999995</c:v>
                </c:pt>
                <c:pt idx="25681">
                  <c:v>-14.362999999999992</c:v>
                </c:pt>
                <c:pt idx="25682">
                  <c:v>-14.360999999999997</c:v>
                </c:pt>
                <c:pt idx="25683">
                  <c:v>-14.358999999999995</c:v>
                </c:pt>
                <c:pt idx="25684">
                  <c:v>-14.356999999999992</c:v>
                </c:pt>
                <c:pt idx="25685">
                  <c:v>-14.354999999999997</c:v>
                </c:pt>
                <c:pt idx="25686">
                  <c:v>-14.352999999999994</c:v>
                </c:pt>
                <c:pt idx="25687">
                  <c:v>-14.350999999999992</c:v>
                </c:pt>
                <c:pt idx="25688">
                  <c:v>-14.348999999999997</c:v>
                </c:pt>
                <c:pt idx="25689">
                  <c:v>-14.346999999999994</c:v>
                </c:pt>
                <c:pt idx="25690">
                  <c:v>-14.344999999999992</c:v>
                </c:pt>
                <c:pt idx="25691">
                  <c:v>-14.342999999999996</c:v>
                </c:pt>
                <c:pt idx="25692">
                  <c:v>-14.340999999999994</c:v>
                </c:pt>
                <c:pt idx="25693">
                  <c:v>-14.338999999999992</c:v>
                </c:pt>
                <c:pt idx="25694">
                  <c:v>-14.336999999999996</c:v>
                </c:pt>
                <c:pt idx="25695">
                  <c:v>-14.334999999999994</c:v>
                </c:pt>
                <c:pt idx="25696">
                  <c:v>-14.332999999999991</c:v>
                </c:pt>
                <c:pt idx="25697">
                  <c:v>-14.330999999999996</c:v>
                </c:pt>
                <c:pt idx="25698">
                  <c:v>-14.328999999999994</c:v>
                </c:pt>
                <c:pt idx="25699">
                  <c:v>-14.326999999999991</c:v>
                </c:pt>
                <c:pt idx="25700">
                  <c:v>-14.324999999999996</c:v>
                </c:pt>
                <c:pt idx="25701">
                  <c:v>-14.322999999999993</c:v>
                </c:pt>
                <c:pt idx="25702">
                  <c:v>-14.320999999999991</c:v>
                </c:pt>
                <c:pt idx="25703">
                  <c:v>-14.318999999999996</c:v>
                </c:pt>
                <c:pt idx="25704">
                  <c:v>-14.316999999999993</c:v>
                </c:pt>
                <c:pt idx="25705">
                  <c:v>-14.314999999999998</c:v>
                </c:pt>
                <c:pt idx="25706">
                  <c:v>-14.312999999999995</c:v>
                </c:pt>
                <c:pt idx="25707">
                  <c:v>-14.310999999999993</c:v>
                </c:pt>
                <c:pt idx="25708">
                  <c:v>-14.308999999999997</c:v>
                </c:pt>
                <c:pt idx="25709">
                  <c:v>-14.306999999999995</c:v>
                </c:pt>
                <c:pt idx="25710">
                  <c:v>-14.304999999999993</c:v>
                </c:pt>
                <c:pt idx="25711">
                  <c:v>-14.302999999999997</c:v>
                </c:pt>
                <c:pt idx="25712">
                  <c:v>-14.300999999999995</c:v>
                </c:pt>
                <c:pt idx="25713">
                  <c:v>-14.298999999999992</c:v>
                </c:pt>
                <c:pt idx="25714">
                  <c:v>-14.296999999999997</c:v>
                </c:pt>
                <c:pt idx="25715">
                  <c:v>-14.294999999999995</c:v>
                </c:pt>
                <c:pt idx="25716">
                  <c:v>-14.292999999999992</c:v>
                </c:pt>
                <c:pt idx="25717">
                  <c:v>-14.290999999999997</c:v>
                </c:pt>
                <c:pt idx="25718">
                  <c:v>-14.288999999999994</c:v>
                </c:pt>
                <c:pt idx="25719">
                  <c:v>-14.286999999999992</c:v>
                </c:pt>
                <c:pt idx="25720">
                  <c:v>-14.284999999999997</c:v>
                </c:pt>
                <c:pt idx="25721">
                  <c:v>-14.282999999999994</c:v>
                </c:pt>
                <c:pt idx="25722">
                  <c:v>-14.280999999999992</c:v>
                </c:pt>
                <c:pt idx="25723">
                  <c:v>-14.278999999999996</c:v>
                </c:pt>
                <c:pt idx="25724">
                  <c:v>-14.276999999999994</c:v>
                </c:pt>
                <c:pt idx="25725">
                  <c:v>-14.274999999999991</c:v>
                </c:pt>
                <c:pt idx="25726">
                  <c:v>-14.272999999999996</c:v>
                </c:pt>
                <c:pt idx="25727">
                  <c:v>-14.270999999999994</c:v>
                </c:pt>
                <c:pt idx="25728">
                  <c:v>-14.268999999999991</c:v>
                </c:pt>
                <c:pt idx="25729">
                  <c:v>-14.266999999999996</c:v>
                </c:pt>
                <c:pt idx="25730">
                  <c:v>-14.264999999999993</c:v>
                </c:pt>
                <c:pt idx="25731">
                  <c:v>-14.262999999999991</c:v>
                </c:pt>
                <c:pt idx="25732">
                  <c:v>-14.260999999999996</c:v>
                </c:pt>
                <c:pt idx="25733">
                  <c:v>-14.258999999999993</c:v>
                </c:pt>
                <c:pt idx="25734">
                  <c:v>-14.256999999999991</c:v>
                </c:pt>
                <c:pt idx="25735">
                  <c:v>-14.254999999999995</c:v>
                </c:pt>
                <c:pt idx="25736">
                  <c:v>-14.252999999999993</c:v>
                </c:pt>
                <c:pt idx="25737">
                  <c:v>-14.250999999999998</c:v>
                </c:pt>
                <c:pt idx="25738">
                  <c:v>-14.248999999999995</c:v>
                </c:pt>
                <c:pt idx="25739">
                  <c:v>-14.246999999999993</c:v>
                </c:pt>
                <c:pt idx="25740">
                  <c:v>-14.244999999999997</c:v>
                </c:pt>
                <c:pt idx="25741">
                  <c:v>-14.242999999999995</c:v>
                </c:pt>
                <c:pt idx="25742">
                  <c:v>-14.240999999999993</c:v>
                </c:pt>
                <c:pt idx="25743">
                  <c:v>-14.238999999999997</c:v>
                </c:pt>
                <c:pt idx="25744">
                  <c:v>-14.236999999999995</c:v>
                </c:pt>
                <c:pt idx="25745">
                  <c:v>-14.234999999999992</c:v>
                </c:pt>
                <c:pt idx="25746">
                  <c:v>-14.232999999999997</c:v>
                </c:pt>
                <c:pt idx="25747">
                  <c:v>-14.230999999999995</c:v>
                </c:pt>
                <c:pt idx="25748">
                  <c:v>-14.228999999999992</c:v>
                </c:pt>
                <c:pt idx="25749">
                  <c:v>-14.226999999999997</c:v>
                </c:pt>
                <c:pt idx="25750">
                  <c:v>-14.224999999999994</c:v>
                </c:pt>
                <c:pt idx="25751">
                  <c:v>-14.222999999999992</c:v>
                </c:pt>
                <c:pt idx="25752">
                  <c:v>-14.220999999999997</c:v>
                </c:pt>
                <c:pt idx="25753">
                  <c:v>-14.218999999999994</c:v>
                </c:pt>
                <c:pt idx="25754">
                  <c:v>-14.216999999999992</c:v>
                </c:pt>
                <c:pt idx="25755">
                  <c:v>-14.214999999999996</c:v>
                </c:pt>
                <c:pt idx="25756">
                  <c:v>-14.212999999999994</c:v>
                </c:pt>
                <c:pt idx="25757">
                  <c:v>-14.210999999999991</c:v>
                </c:pt>
                <c:pt idx="25758">
                  <c:v>-14.208999999999996</c:v>
                </c:pt>
                <c:pt idx="25759">
                  <c:v>-14.206999999999994</c:v>
                </c:pt>
                <c:pt idx="25760">
                  <c:v>-14.204999999999991</c:v>
                </c:pt>
                <c:pt idx="25761">
                  <c:v>-14.202999999999996</c:v>
                </c:pt>
                <c:pt idx="25762">
                  <c:v>-14.200999999999993</c:v>
                </c:pt>
                <c:pt idx="25763">
                  <c:v>-14.198999999999991</c:v>
                </c:pt>
                <c:pt idx="25764">
                  <c:v>-14.196999999999996</c:v>
                </c:pt>
                <c:pt idx="25765">
                  <c:v>-14.194999999999993</c:v>
                </c:pt>
                <c:pt idx="25766">
                  <c:v>-14.192999999999998</c:v>
                </c:pt>
                <c:pt idx="25767">
                  <c:v>-14.190999999999995</c:v>
                </c:pt>
                <c:pt idx="25768">
                  <c:v>-14.188999999999993</c:v>
                </c:pt>
                <c:pt idx="25769">
                  <c:v>-14.186999999999998</c:v>
                </c:pt>
                <c:pt idx="25770">
                  <c:v>-14.184999999999995</c:v>
                </c:pt>
                <c:pt idx="25771">
                  <c:v>-14.182999999999993</c:v>
                </c:pt>
                <c:pt idx="25772">
                  <c:v>-14.180999999999997</c:v>
                </c:pt>
                <c:pt idx="25773">
                  <c:v>-14.178999999999995</c:v>
                </c:pt>
                <c:pt idx="25774">
                  <c:v>-14.176999999999992</c:v>
                </c:pt>
                <c:pt idx="25775">
                  <c:v>-14.174999999999997</c:v>
                </c:pt>
                <c:pt idx="25776">
                  <c:v>-14.172999999999995</c:v>
                </c:pt>
                <c:pt idx="25777">
                  <c:v>-14.170999999999992</c:v>
                </c:pt>
                <c:pt idx="25778">
                  <c:v>-14.168999999999997</c:v>
                </c:pt>
                <c:pt idx="25779">
                  <c:v>-14.166999999999994</c:v>
                </c:pt>
                <c:pt idx="25780">
                  <c:v>-14.164999999999992</c:v>
                </c:pt>
                <c:pt idx="25781">
                  <c:v>-14.162999999999997</c:v>
                </c:pt>
                <c:pt idx="25782">
                  <c:v>-14.160999999999994</c:v>
                </c:pt>
                <c:pt idx="25783">
                  <c:v>-14.158999999999992</c:v>
                </c:pt>
                <c:pt idx="25784">
                  <c:v>-14.156999999999996</c:v>
                </c:pt>
                <c:pt idx="25785">
                  <c:v>-14.154999999999994</c:v>
                </c:pt>
                <c:pt idx="25786">
                  <c:v>-14.152999999999992</c:v>
                </c:pt>
                <c:pt idx="25787">
                  <c:v>-14.150999999999996</c:v>
                </c:pt>
                <c:pt idx="25788">
                  <c:v>-14.148999999999994</c:v>
                </c:pt>
                <c:pt idx="25789">
                  <c:v>-14.146999999999991</c:v>
                </c:pt>
                <c:pt idx="25790">
                  <c:v>-14.144999999999996</c:v>
                </c:pt>
                <c:pt idx="25791">
                  <c:v>-14.142999999999994</c:v>
                </c:pt>
                <c:pt idx="25792">
                  <c:v>-14.140999999999991</c:v>
                </c:pt>
                <c:pt idx="25793">
                  <c:v>-14.138999999999996</c:v>
                </c:pt>
                <c:pt idx="25794">
                  <c:v>-14.136999999999993</c:v>
                </c:pt>
                <c:pt idx="25795">
                  <c:v>-14.134999999999991</c:v>
                </c:pt>
                <c:pt idx="25796">
                  <c:v>-14.132999999999996</c:v>
                </c:pt>
                <c:pt idx="25797">
                  <c:v>-14.130999999999993</c:v>
                </c:pt>
                <c:pt idx="25798">
                  <c:v>-14.128999999999998</c:v>
                </c:pt>
                <c:pt idx="25799">
                  <c:v>-14.126999999999995</c:v>
                </c:pt>
                <c:pt idx="25800">
                  <c:v>-14.124999999999993</c:v>
                </c:pt>
                <c:pt idx="25801">
                  <c:v>-14.122999999999998</c:v>
                </c:pt>
                <c:pt idx="25802">
                  <c:v>-14.120999999999995</c:v>
                </c:pt>
                <c:pt idx="25803">
                  <c:v>-14.118999999999993</c:v>
                </c:pt>
                <c:pt idx="25804">
                  <c:v>-14.116999999999997</c:v>
                </c:pt>
                <c:pt idx="25805">
                  <c:v>-14.114999999999995</c:v>
                </c:pt>
                <c:pt idx="25806">
                  <c:v>-14.112999999999992</c:v>
                </c:pt>
                <c:pt idx="25807">
                  <c:v>-14.110999999999997</c:v>
                </c:pt>
                <c:pt idx="25808">
                  <c:v>-14.108999999999995</c:v>
                </c:pt>
                <c:pt idx="25809">
                  <c:v>-14.106999999999992</c:v>
                </c:pt>
                <c:pt idx="25810">
                  <c:v>-14.104999999999997</c:v>
                </c:pt>
                <c:pt idx="25811">
                  <c:v>-14.102999999999994</c:v>
                </c:pt>
                <c:pt idx="25812">
                  <c:v>-14.100999999999992</c:v>
                </c:pt>
                <c:pt idx="25813">
                  <c:v>-14.098999999999997</c:v>
                </c:pt>
                <c:pt idx="25814">
                  <c:v>-14.096999999999994</c:v>
                </c:pt>
                <c:pt idx="25815">
                  <c:v>-14.094999999999992</c:v>
                </c:pt>
                <c:pt idx="25816">
                  <c:v>-14.092999999999996</c:v>
                </c:pt>
                <c:pt idx="25817">
                  <c:v>-14.090999999999994</c:v>
                </c:pt>
                <c:pt idx="25818">
                  <c:v>-14.088999999999992</c:v>
                </c:pt>
                <c:pt idx="25819">
                  <c:v>-14.086999999999996</c:v>
                </c:pt>
                <c:pt idx="25820">
                  <c:v>-14.084999999999994</c:v>
                </c:pt>
                <c:pt idx="25821">
                  <c:v>-14.082999999999991</c:v>
                </c:pt>
                <c:pt idx="25822">
                  <c:v>-14.080999999999996</c:v>
                </c:pt>
                <c:pt idx="25823">
                  <c:v>-14.078999999999994</c:v>
                </c:pt>
                <c:pt idx="25824">
                  <c:v>-14.076999999999991</c:v>
                </c:pt>
                <c:pt idx="25825">
                  <c:v>-14.074999999999996</c:v>
                </c:pt>
                <c:pt idx="25826">
                  <c:v>-14.072999999999993</c:v>
                </c:pt>
                <c:pt idx="25827">
                  <c:v>-14.070999999999991</c:v>
                </c:pt>
                <c:pt idx="25828">
                  <c:v>-14.068999999999996</c:v>
                </c:pt>
                <c:pt idx="25829">
                  <c:v>-14.066999999999993</c:v>
                </c:pt>
                <c:pt idx="25830">
                  <c:v>-14.064999999999998</c:v>
                </c:pt>
                <c:pt idx="25831">
                  <c:v>-14.062999999999995</c:v>
                </c:pt>
                <c:pt idx="25832">
                  <c:v>-14.060999999999993</c:v>
                </c:pt>
                <c:pt idx="25833">
                  <c:v>-14.058999999999997</c:v>
                </c:pt>
                <c:pt idx="25834">
                  <c:v>-14.056999999999995</c:v>
                </c:pt>
                <c:pt idx="25835">
                  <c:v>-14.054999999999993</c:v>
                </c:pt>
                <c:pt idx="25836">
                  <c:v>-14.052999999999997</c:v>
                </c:pt>
                <c:pt idx="25837">
                  <c:v>-14.050999999999995</c:v>
                </c:pt>
                <c:pt idx="25838">
                  <c:v>-14.048999999999992</c:v>
                </c:pt>
                <c:pt idx="25839">
                  <c:v>-14.046999999999997</c:v>
                </c:pt>
                <c:pt idx="25840">
                  <c:v>-14.044999999999995</c:v>
                </c:pt>
                <c:pt idx="25841">
                  <c:v>-14.042999999999992</c:v>
                </c:pt>
                <c:pt idx="25842">
                  <c:v>-14.040999999999997</c:v>
                </c:pt>
                <c:pt idx="25843">
                  <c:v>-14.038999999999994</c:v>
                </c:pt>
                <c:pt idx="25844">
                  <c:v>-14.036999999999992</c:v>
                </c:pt>
                <c:pt idx="25845">
                  <c:v>-14.034999999999997</c:v>
                </c:pt>
                <c:pt idx="25846">
                  <c:v>-14.032999999999994</c:v>
                </c:pt>
                <c:pt idx="25847">
                  <c:v>-14.030999999999992</c:v>
                </c:pt>
                <c:pt idx="25848">
                  <c:v>-14.028999999999996</c:v>
                </c:pt>
                <c:pt idx="25849">
                  <c:v>-14.026999999999994</c:v>
                </c:pt>
                <c:pt idx="25850">
                  <c:v>-14.024999999999991</c:v>
                </c:pt>
                <c:pt idx="25851">
                  <c:v>-14.022999999999996</c:v>
                </c:pt>
                <c:pt idx="25852">
                  <c:v>-14.020999999999994</c:v>
                </c:pt>
                <c:pt idx="25853">
                  <c:v>-14.018999999999991</c:v>
                </c:pt>
                <c:pt idx="25854">
                  <c:v>-14.016999999999996</c:v>
                </c:pt>
                <c:pt idx="25855">
                  <c:v>-14.014999999999993</c:v>
                </c:pt>
                <c:pt idx="25856">
                  <c:v>-14.012999999999991</c:v>
                </c:pt>
                <c:pt idx="25857">
                  <c:v>-14.010999999999996</c:v>
                </c:pt>
                <c:pt idx="25858">
                  <c:v>-14.008999999999993</c:v>
                </c:pt>
                <c:pt idx="25859">
                  <c:v>-14.006999999999991</c:v>
                </c:pt>
                <c:pt idx="25860">
                  <c:v>-14.004999999999995</c:v>
                </c:pt>
                <c:pt idx="25861">
                  <c:v>-14.002999999999993</c:v>
                </c:pt>
                <c:pt idx="25862">
                  <c:v>-14.000999999999998</c:v>
                </c:pt>
                <c:pt idx="25863">
                  <c:v>-13.998999999999995</c:v>
                </c:pt>
                <c:pt idx="25864">
                  <c:v>-13.996999999999993</c:v>
                </c:pt>
                <c:pt idx="25865">
                  <c:v>-13.994999999999997</c:v>
                </c:pt>
                <c:pt idx="25866">
                  <c:v>-13.992999999999995</c:v>
                </c:pt>
                <c:pt idx="25867">
                  <c:v>-13.990999999999993</c:v>
                </c:pt>
                <c:pt idx="25868">
                  <c:v>-13.988999999999997</c:v>
                </c:pt>
                <c:pt idx="25869">
                  <c:v>-13.986999999999995</c:v>
                </c:pt>
                <c:pt idx="25870">
                  <c:v>-13.984999999999992</c:v>
                </c:pt>
                <c:pt idx="25871">
                  <c:v>-13.982999999999997</c:v>
                </c:pt>
                <c:pt idx="25872">
                  <c:v>-13.980999999999995</c:v>
                </c:pt>
                <c:pt idx="25873">
                  <c:v>-13.978999999999992</c:v>
                </c:pt>
                <c:pt idx="25874">
                  <c:v>-13.976999999999997</c:v>
                </c:pt>
                <c:pt idx="25875">
                  <c:v>-13.974999999999994</c:v>
                </c:pt>
                <c:pt idx="25876">
                  <c:v>-13.972999999999992</c:v>
                </c:pt>
                <c:pt idx="25877">
                  <c:v>-13.970999999999997</c:v>
                </c:pt>
                <c:pt idx="25878">
                  <c:v>-13.968999999999994</c:v>
                </c:pt>
                <c:pt idx="25879">
                  <c:v>-13.966999999999992</c:v>
                </c:pt>
                <c:pt idx="25880">
                  <c:v>-13.964999999999996</c:v>
                </c:pt>
                <c:pt idx="25881">
                  <c:v>-13.962999999999994</c:v>
                </c:pt>
                <c:pt idx="25882">
                  <c:v>-13.960999999999991</c:v>
                </c:pt>
                <c:pt idx="25883">
                  <c:v>-13.958999999999996</c:v>
                </c:pt>
                <c:pt idx="25884">
                  <c:v>-13.956999999999994</c:v>
                </c:pt>
                <c:pt idx="25885">
                  <c:v>-13.954999999999991</c:v>
                </c:pt>
                <c:pt idx="25886">
                  <c:v>-13.952999999999996</c:v>
                </c:pt>
                <c:pt idx="25887">
                  <c:v>-13.950999999999993</c:v>
                </c:pt>
                <c:pt idx="25888">
                  <c:v>-13.948999999999991</c:v>
                </c:pt>
                <c:pt idx="25889">
                  <c:v>-13.946999999999996</c:v>
                </c:pt>
                <c:pt idx="25890">
                  <c:v>-13.944999999999993</c:v>
                </c:pt>
                <c:pt idx="25891">
                  <c:v>-13.942999999999998</c:v>
                </c:pt>
                <c:pt idx="25892">
                  <c:v>-13.940999999999995</c:v>
                </c:pt>
                <c:pt idx="25893">
                  <c:v>-13.938999999999993</c:v>
                </c:pt>
                <c:pt idx="25894">
                  <c:v>-13.936999999999998</c:v>
                </c:pt>
                <c:pt idx="25895">
                  <c:v>-13.934999999999995</c:v>
                </c:pt>
                <c:pt idx="25896">
                  <c:v>-13.932999999999993</c:v>
                </c:pt>
                <c:pt idx="25897">
                  <c:v>-13.930999999999997</c:v>
                </c:pt>
                <c:pt idx="25898">
                  <c:v>-13.928999999999995</c:v>
                </c:pt>
                <c:pt idx="25899">
                  <c:v>-13.926999999999992</c:v>
                </c:pt>
                <c:pt idx="25900">
                  <c:v>-13.924999999999997</c:v>
                </c:pt>
                <c:pt idx="25901">
                  <c:v>-13.922999999999995</c:v>
                </c:pt>
                <c:pt idx="25902">
                  <c:v>-13.920999999999992</c:v>
                </c:pt>
                <c:pt idx="25903">
                  <c:v>-13.918999999999997</c:v>
                </c:pt>
                <c:pt idx="25904">
                  <c:v>-13.916999999999994</c:v>
                </c:pt>
                <c:pt idx="25905">
                  <c:v>-13.914999999999992</c:v>
                </c:pt>
                <c:pt idx="25906">
                  <c:v>-13.912999999999997</c:v>
                </c:pt>
                <c:pt idx="25907">
                  <c:v>-13.910999999999994</c:v>
                </c:pt>
                <c:pt idx="25908">
                  <c:v>-13.908999999999992</c:v>
                </c:pt>
                <c:pt idx="25909">
                  <c:v>-13.906999999999996</c:v>
                </c:pt>
                <c:pt idx="25910">
                  <c:v>-13.904999999999994</c:v>
                </c:pt>
                <c:pt idx="25911">
                  <c:v>-13.902999999999992</c:v>
                </c:pt>
                <c:pt idx="25912">
                  <c:v>-13.900999999999996</c:v>
                </c:pt>
                <c:pt idx="25913">
                  <c:v>-13.898999999999994</c:v>
                </c:pt>
                <c:pt idx="25914">
                  <c:v>-13.896999999999991</c:v>
                </c:pt>
                <c:pt idx="25915">
                  <c:v>-13.894999999999996</c:v>
                </c:pt>
                <c:pt idx="25916">
                  <c:v>-13.892999999999994</c:v>
                </c:pt>
                <c:pt idx="25917">
                  <c:v>-13.890999999999991</c:v>
                </c:pt>
                <c:pt idx="25918">
                  <c:v>-13.888999999999996</c:v>
                </c:pt>
                <c:pt idx="25919">
                  <c:v>-13.886999999999993</c:v>
                </c:pt>
                <c:pt idx="25920">
                  <c:v>-13.884999999999991</c:v>
                </c:pt>
                <c:pt idx="25921">
                  <c:v>-13.882999999999996</c:v>
                </c:pt>
                <c:pt idx="25922">
                  <c:v>-13.880999999999993</c:v>
                </c:pt>
                <c:pt idx="25923">
                  <c:v>-13.878999999999998</c:v>
                </c:pt>
                <c:pt idx="25924">
                  <c:v>-13.876999999999995</c:v>
                </c:pt>
                <c:pt idx="25925">
                  <c:v>-13.874999999999993</c:v>
                </c:pt>
                <c:pt idx="25926">
                  <c:v>-13.872999999999998</c:v>
                </c:pt>
                <c:pt idx="25927">
                  <c:v>-13.870999999999995</c:v>
                </c:pt>
                <c:pt idx="25928">
                  <c:v>-13.868999999999993</c:v>
                </c:pt>
                <c:pt idx="25929">
                  <c:v>-13.866999999999997</c:v>
                </c:pt>
                <c:pt idx="25930">
                  <c:v>-13.864999999999995</c:v>
                </c:pt>
                <c:pt idx="25931">
                  <c:v>-13.862999999999992</c:v>
                </c:pt>
                <c:pt idx="25932">
                  <c:v>-13.860999999999997</c:v>
                </c:pt>
                <c:pt idx="25933">
                  <c:v>-13.858999999999995</c:v>
                </c:pt>
                <c:pt idx="25934">
                  <c:v>-13.856999999999992</c:v>
                </c:pt>
                <c:pt idx="25935">
                  <c:v>-13.854999999999997</c:v>
                </c:pt>
                <c:pt idx="25936">
                  <c:v>-13.852999999999994</c:v>
                </c:pt>
                <c:pt idx="25937">
                  <c:v>-13.850999999999992</c:v>
                </c:pt>
                <c:pt idx="25938">
                  <c:v>-13.848999999999997</c:v>
                </c:pt>
                <c:pt idx="25939">
                  <c:v>-13.846999999999994</c:v>
                </c:pt>
                <c:pt idx="25940">
                  <c:v>-13.844999999999992</c:v>
                </c:pt>
                <c:pt idx="25941">
                  <c:v>-13.842999999999996</c:v>
                </c:pt>
                <c:pt idx="25942">
                  <c:v>-13.840999999999994</c:v>
                </c:pt>
                <c:pt idx="25943">
                  <c:v>-13.838999999999992</c:v>
                </c:pt>
                <c:pt idx="25944">
                  <c:v>-13.836999999999996</c:v>
                </c:pt>
                <c:pt idx="25945">
                  <c:v>-13.834999999999994</c:v>
                </c:pt>
                <c:pt idx="25946">
                  <c:v>-13.832999999999991</c:v>
                </c:pt>
                <c:pt idx="25947">
                  <c:v>-13.830999999999996</c:v>
                </c:pt>
                <c:pt idx="25948">
                  <c:v>-13.828999999999994</c:v>
                </c:pt>
                <c:pt idx="25949">
                  <c:v>-13.826999999999991</c:v>
                </c:pt>
                <c:pt idx="25950">
                  <c:v>-13.824999999999996</c:v>
                </c:pt>
                <c:pt idx="25951">
                  <c:v>-13.822999999999993</c:v>
                </c:pt>
                <c:pt idx="25952">
                  <c:v>-13.820999999999991</c:v>
                </c:pt>
                <c:pt idx="25953">
                  <c:v>-13.818999999999996</c:v>
                </c:pt>
                <c:pt idx="25954">
                  <c:v>-13.816999999999993</c:v>
                </c:pt>
                <c:pt idx="25955">
                  <c:v>-13.814999999999998</c:v>
                </c:pt>
                <c:pt idx="25956">
                  <c:v>-13.812999999999995</c:v>
                </c:pt>
                <c:pt idx="25957">
                  <c:v>-13.810999999999993</c:v>
                </c:pt>
                <c:pt idx="25958">
                  <c:v>-13.808999999999997</c:v>
                </c:pt>
                <c:pt idx="25959">
                  <c:v>-13.806999999999995</c:v>
                </c:pt>
                <c:pt idx="25960">
                  <c:v>-13.804999999999993</c:v>
                </c:pt>
                <c:pt idx="25961">
                  <c:v>-13.802999999999997</c:v>
                </c:pt>
                <c:pt idx="25962">
                  <c:v>-13.800999999999995</c:v>
                </c:pt>
                <c:pt idx="25963">
                  <c:v>-13.798999999999992</c:v>
                </c:pt>
                <c:pt idx="25964">
                  <c:v>-13.796999999999997</c:v>
                </c:pt>
                <c:pt idx="25965">
                  <c:v>-13.794999999999995</c:v>
                </c:pt>
                <c:pt idx="25966">
                  <c:v>-13.792999999999992</c:v>
                </c:pt>
                <c:pt idx="25967">
                  <c:v>-13.790999999999997</c:v>
                </c:pt>
                <c:pt idx="25968">
                  <c:v>-13.788999999999994</c:v>
                </c:pt>
                <c:pt idx="25969">
                  <c:v>-13.786999999999992</c:v>
                </c:pt>
                <c:pt idx="25970">
                  <c:v>-13.784999999999997</c:v>
                </c:pt>
                <c:pt idx="25971">
                  <c:v>-13.782999999999994</c:v>
                </c:pt>
                <c:pt idx="25972">
                  <c:v>-13.780999999999992</c:v>
                </c:pt>
                <c:pt idx="25973">
                  <c:v>-13.778999999999996</c:v>
                </c:pt>
                <c:pt idx="25974">
                  <c:v>-13.776999999999994</c:v>
                </c:pt>
                <c:pt idx="25975">
                  <c:v>-13.774999999999991</c:v>
                </c:pt>
                <c:pt idx="25976">
                  <c:v>-13.772999999999996</c:v>
                </c:pt>
                <c:pt idx="25977">
                  <c:v>-13.770999999999994</c:v>
                </c:pt>
                <c:pt idx="25978">
                  <c:v>-13.768999999999991</c:v>
                </c:pt>
                <c:pt idx="25979">
                  <c:v>-13.766999999999996</c:v>
                </c:pt>
                <c:pt idx="25980">
                  <c:v>-13.764999999999993</c:v>
                </c:pt>
                <c:pt idx="25981">
                  <c:v>-13.762999999999991</c:v>
                </c:pt>
                <c:pt idx="25982">
                  <c:v>-13.760999999999996</c:v>
                </c:pt>
                <c:pt idx="25983">
                  <c:v>-13.758999999999993</c:v>
                </c:pt>
                <c:pt idx="25984">
                  <c:v>-13.756999999999991</c:v>
                </c:pt>
                <c:pt idx="25985">
                  <c:v>-13.754999999999995</c:v>
                </c:pt>
                <c:pt idx="25986">
                  <c:v>-13.752999999999993</c:v>
                </c:pt>
                <c:pt idx="25987">
                  <c:v>-13.750999999999998</c:v>
                </c:pt>
                <c:pt idx="25988">
                  <c:v>-13.748999999999995</c:v>
                </c:pt>
                <c:pt idx="25989">
                  <c:v>-13.746999999999993</c:v>
                </c:pt>
                <c:pt idx="25990">
                  <c:v>-13.744999999999997</c:v>
                </c:pt>
                <c:pt idx="25991">
                  <c:v>-13.742999999999995</c:v>
                </c:pt>
                <c:pt idx="25992">
                  <c:v>-13.740999999999993</c:v>
                </c:pt>
                <c:pt idx="25993">
                  <c:v>-13.738999999999997</c:v>
                </c:pt>
                <c:pt idx="25994">
                  <c:v>-13.736999999999995</c:v>
                </c:pt>
                <c:pt idx="25995">
                  <c:v>-13.734999999999992</c:v>
                </c:pt>
                <c:pt idx="25996">
                  <c:v>-13.732999999999997</c:v>
                </c:pt>
                <c:pt idx="25997">
                  <c:v>-13.730999999999995</c:v>
                </c:pt>
                <c:pt idx="25998">
                  <c:v>-13.728999999999992</c:v>
                </c:pt>
                <c:pt idx="25999">
                  <c:v>-13.726999999999997</c:v>
                </c:pt>
                <c:pt idx="26000">
                  <c:v>-13.724999999999994</c:v>
                </c:pt>
                <c:pt idx="26001">
                  <c:v>-13.722999999999992</c:v>
                </c:pt>
                <c:pt idx="26002">
                  <c:v>-13.720999999999997</c:v>
                </c:pt>
                <c:pt idx="26003">
                  <c:v>-13.718999999999994</c:v>
                </c:pt>
                <c:pt idx="26004">
                  <c:v>-13.716999999999992</c:v>
                </c:pt>
                <c:pt idx="26005">
                  <c:v>-13.714999999999996</c:v>
                </c:pt>
                <c:pt idx="26006">
                  <c:v>-13.712999999999994</c:v>
                </c:pt>
                <c:pt idx="26007">
                  <c:v>-13.710999999999991</c:v>
                </c:pt>
                <c:pt idx="26008">
                  <c:v>-13.708999999999996</c:v>
                </c:pt>
                <c:pt idx="26009">
                  <c:v>-13.706999999999994</c:v>
                </c:pt>
                <c:pt idx="26010">
                  <c:v>-13.704999999999991</c:v>
                </c:pt>
                <c:pt idx="26011">
                  <c:v>-13.702999999999996</c:v>
                </c:pt>
                <c:pt idx="26012">
                  <c:v>-13.700999999999993</c:v>
                </c:pt>
                <c:pt idx="26013">
                  <c:v>-13.698999999999991</c:v>
                </c:pt>
                <c:pt idx="26014">
                  <c:v>-13.696999999999996</c:v>
                </c:pt>
                <c:pt idx="26015">
                  <c:v>-13.694999999999993</c:v>
                </c:pt>
                <c:pt idx="26016">
                  <c:v>-13.692999999999998</c:v>
                </c:pt>
                <c:pt idx="26017">
                  <c:v>-13.690999999999995</c:v>
                </c:pt>
                <c:pt idx="26018">
                  <c:v>-13.688999999999993</c:v>
                </c:pt>
                <c:pt idx="26019">
                  <c:v>-13.686999999999998</c:v>
                </c:pt>
                <c:pt idx="26020">
                  <c:v>-13.684999999999995</c:v>
                </c:pt>
                <c:pt idx="26021">
                  <c:v>-13.682999999999993</c:v>
                </c:pt>
                <c:pt idx="26022">
                  <c:v>-13.680999999999997</c:v>
                </c:pt>
                <c:pt idx="26023">
                  <c:v>-13.678999999999995</c:v>
                </c:pt>
                <c:pt idx="26024">
                  <c:v>-13.676999999999992</c:v>
                </c:pt>
                <c:pt idx="26025">
                  <c:v>-13.674999999999997</c:v>
                </c:pt>
                <c:pt idx="26026">
                  <c:v>-13.672999999999995</c:v>
                </c:pt>
                <c:pt idx="26027">
                  <c:v>-13.670999999999992</c:v>
                </c:pt>
                <c:pt idx="26028">
                  <c:v>-13.668999999999997</c:v>
                </c:pt>
                <c:pt idx="26029">
                  <c:v>-13.666999999999994</c:v>
                </c:pt>
                <c:pt idx="26030">
                  <c:v>-13.664999999999992</c:v>
                </c:pt>
                <c:pt idx="26031">
                  <c:v>-13.662999999999997</c:v>
                </c:pt>
                <c:pt idx="26032">
                  <c:v>-13.660999999999994</c:v>
                </c:pt>
                <c:pt idx="26033">
                  <c:v>-13.658999999999992</c:v>
                </c:pt>
                <c:pt idx="26034">
                  <c:v>-13.656999999999996</c:v>
                </c:pt>
                <c:pt idx="26035">
                  <c:v>-13.654999999999994</c:v>
                </c:pt>
                <c:pt idx="26036">
                  <c:v>-13.652999999999992</c:v>
                </c:pt>
                <c:pt idx="26037">
                  <c:v>-13.650999999999996</c:v>
                </c:pt>
                <c:pt idx="26038">
                  <c:v>-13.648999999999994</c:v>
                </c:pt>
                <c:pt idx="26039">
                  <c:v>-13.646999999999991</c:v>
                </c:pt>
                <c:pt idx="26040">
                  <c:v>-13.644999999999996</c:v>
                </c:pt>
                <c:pt idx="26041">
                  <c:v>-13.642999999999994</c:v>
                </c:pt>
                <c:pt idx="26042">
                  <c:v>-13.640999999999991</c:v>
                </c:pt>
                <c:pt idx="26043">
                  <c:v>-13.638999999999996</c:v>
                </c:pt>
                <c:pt idx="26044">
                  <c:v>-13.636999999999993</c:v>
                </c:pt>
                <c:pt idx="26045">
                  <c:v>-13.634999999999991</c:v>
                </c:pt>
                <c:pt idx="26046">
                  <c:v>-13.632999999999996</c:v>
                </c:pt>
                <c:pt idx="26047">
                  <c:v>-13.630999999999993</c:v>
                </c:pt>
                <c:pt idx="26048">
                  <c:v>-13.628999999999998</c:v>
                </c:pt>
                <c:pt idx="26049">
                  <c:v>-13.626999999999995</c:v>
                </c:pt>
                <c:pt idx="26050">
                  <c:v>-13.624999999999993</c:v>
                </c:pt>
                <c:pt idx="26051">
                  <c:v>-13.622999999999998</c:v>
                </c:pt>
                <c:pt idx="26052">
                  <c:v>-13.620999999999995</c:v>
                </c:pt>
                <c:pt idx="26053">
                  <c:v>-13.618999999999993</c:v>
                </c:pt>
                <c:pt idx="26054">
                  <c:v>-13.616999999999997</c:v>
                </c:pt>
                <c:pt idx="26055">
                  <c:v>-13.614999999999995</c:v>
                </c:pt>
                <c:pt idx="26056">
                  <c:v>-13.612999999999992</c:v>
                </c:pt>
                <c:pt idx="26057">
                  <c:v>-13.610999999999997</c:v>
                </c:pt>
                <c:pt idx="26058">
                  <c:v>-13.608999999999995</c:v>
                </c:pt>
                <c:pt idx="26059">
                  <c:v>-13.606999999999992</c:v>
                </c:pt>
                <c:pt idx="26060">
                  <c:v>-13.604999999999997</c:v>
                </c:pt>
                <c:pt idx="26061">
                  <c:v>-13.602999999999994</c:v>
                </c:pt>
                <c:pt idx="26062">
                  <c:v>-13.600999999999992</c:v>
                </c:pt>
                <c:pt idx="26063">
                  <c:v>-13.598999999999997</c:v>
                </c:pt>
                <c:pt idx="26064">
                  <c:v>-13.596999999999994</c:v>
                </c:pt>
                <c:pt idx="26065">
                  <c:v>-13.594999999999992</c:v>
                </c:pt>
                <c:pt idx="26066">
                  <c:v>-13.592999999999996</c:v>
                </c:pt>
                <c:pt idx="26067">
                  <c:v>-13.590999999999994</c:v>
                </c:pt>
                <c:pt idx="26068">
                  <c:v>-13.588999999999992</c:v>
                </c:pt>
                <c:pt idx="26069">
                  <c:v>-13.586999999999996</c:v>
                </c:pt>
                <c:pt idx="26070">
                  <c:v>-13.584999999999994</c:v>
                </c:pt>
                <c:pt idx="26071">
                  <c:v>-13.582999999999991</c:v>
                </c:pt>
                <c:pt idx="26072">
                  <c:v>-13.580999999999996</c:v>
                </c:pt>
                <c:pt idx="26073">
                  <c:v>-13.578999999999994</c:v>
                </c:pt>
                <c:pt idx="26074">
                  <c:v>-13.576999999999991</c:v>
                </c:pt>
                <c:pt idx="26075">
                  <c:v>-13.574999999999996</c:v>
                </c:pt>
                <c:pt idx="26076">
                  <c:v>-13.572999999999993</c:v>
                </c:pt>
                <c:pt idx="26077">
                  <c:v>-13.570999999999991</c:v>
                </c:pt>
                <c:pt idx="26078">
                  <c:v>-13.568999999999996</c:v>
                </c:pt>
                <c:pt idx="26079">
                  <c:v>-13.566999999999993</c:v>
                </c:pt>
                <c:pt idx="26080">
                  <c:v>-13.564999999999998</c:v>
                </c:pt>
                <c:pt idx="26081">
                  <c:v>-13.562999999999995</c:v>
                </c:pt>
                <c:pt idx="26082">
                  <c:v>-13.560999999999993</c:v>
                </c:pt>
                <c:pt idx="26083">
                  <c:v>-13.558999999999997</c:v>
                </c:pt>
                <c:pt idx="26084">
                  <c:v>-13.556999999999995</c:v>
                </c:pt>
                <c:pt idx="26085">
                  <c:v>-13.554999999999993</c:v>
                </c:pt>
                <c:pt idx="26086">
                  <c:v>-13.552999999999997</c:v>
                </c:pt>
                <c:pt idx="26087">
                  <c:v>-13.550999999999995</c:v>
                </c:pt>
                <c:pt idx="26088">
                  <c:v>-13.548999999999992</c:v>
                </c:pt>
                <c:pt idx="26089">
                  <c:v>-13.546999999999997</c:v>
                </c:pt>
                <c:pt idx="26090">
                  <c:v>-13.544999999999995</c:v>
                </c:pt>
                <c:pt idx="26091">
                  <c:v>-13.542999999999992</c:v>
                </c:pt>
                <c:pt idx="26092">
                  <c:v>-13.540999999999997</c:v>
                </c:pt>
                <c:pt idx="26093">
                  <c:v>-13.538999999999994</c:v>
                </c:pt>
                <c:pt idx="26094">
                  <c:v>-13.536999999999992</c:v>
                </c:pt>
                <c:pt idx="26095">
                  <c:v>-13.534999999999997</c:v>
                </c:pt>
                <c:pt idx="26096">
                  <c:v>-13.532999999999994</c:v>
                </c:pt>
                <c:pt idx="26097">
                  <c:v>-13.530999999999992</c:v>
                </c:pt>
                <c:pt idx="26098">
                  <c:v>-13.528999999999996</c:v>
                </c:pt>
                <c:pt idx="26099">
                  <c:v>-13.526999999999994</c:v>
                </c:pt>
                <c:pt idx="26100">
                  <c:v>-13.524999999999991</c:v>
                </c:pt>
                <c:pt idx="26101">
                  <c:v>-13.522999999999996</c:v>
                </c:pt>
                <c:pt idx="26102">
                  <c:v>-13.520999999999994</c:v>
                </c:pt>
                <c:pt idx="26103">
                  <c:v>-13.518999999999991</c:v>
                </c:pt>
                <c:pt idx="26104">
                  <c:v>-13.516999999999996</c:v>
                </c:pt>
                <c:pt idx="26105">
                  <c:v>-13.514999999999993</c:v>
                </c:pt>
                <c:pt idx="26106">
                  <c:v>-13.512999999999991</c:v>
                </c:pt>
                <c:pt idx="26107">
                  <c:v>-13.510999999999996</c:v>
                </c:pt>
                <c:pt idx="26108">
                  <c:v>-13.508999999999993</c:v>
                </c:pt>
                <c:pt idx="26109">
                  <c:v>-13.506999999999991</c:v>
                </c:pt>
                <c:pt idx="26110">
                  <c:v>-13.504999999999995</c:v>
                </c:pt>
                <c:pt idx="26111">
                  <c:v>-13.502999999999993</c:v>
                </c:pt>
                <c:pt idx="26112">
                  <c:v>-13.500999999999998</c:v>
                </c:pt>
                <c:pt idx="26113">
                  <c:v>-13.498999999999995</c:v>
                </c:pt>
                <c:pt idx="26114">
                  <c:v>-13.496999999999993</c:v>
                </c:pt>
                <c:pt idx="26115">
                  <c:v>-13.494999999999997</c:v>
                </c:pt>
                <c:pt idx="26116">
                  <c:v>-13.492999999999995</c:v>
                </c:pt>
                <c:pt idx="26117">
                  <c:v>-13.490999999999993</c:v>
                </c:pt>
                <c:pt idx="26118">
                  <c:v>-13.488999999999997</c:v>
                </c:pt>
                <c:pt idx="26119">
                  <c:v>-13.486999999999995</c:v>
                </c:pt>
                <c:pt idx="26120">
                  <c:v>-13.484999999999992</c:v>
                </c:pt>
                <c:pt idx="26121">
                  <c:v>-13.482999999999997</c:v>
                </c:pt>
                <c:pt idx="26122">
                  <c:v>-13.480999999999995</c:v>
                </c:pt>
                <c:pt idx="26123">
                  <c:v>-13.478999999999992</c:v>
                </c:pt>
                <c:pt idx="26124">
                  <c:v>-13.476999999999997</c:v>
                </c:pt>
                <c:pt idx="26125">
                  <c:v>-13.474999999999994</c:v>
                </c:pt>
                <c:pt idx="26126">
                  <c:v>-13.472999999999992</c:v>
                </c:pt>
                <c:pt idx="26127">
                  <c:v>-13.470999999999997</c:v>
                </c:pt>
                <c:pt idx="26128">
                  <c:v>-13.468999999999994</c:v>
                </c:pt>
                <c:pt idx="26129">
                  <c:v>-13.466999999999992</c:v>
                </c:pt>
                <c:pt idx="26130">
                  <c:v>-13.464999999999996</c:v>
                </c:pt>
                <c:pt idx="26131">
                  <c:v>-13.462999999999994</c:v>
                </c:pt>
                <c:pt idx="26132">
                  <c:v>-13.460999999999991</c:v>
                </c:pt>
                <c:pt idx="26133">
                  <c:v>-13.458999999999996</c:v>
                </c:pt>
                <c:pt idx="26134">
                  <c:v>-13.456999999999994</c:v>
                </c:pt>
                <c:pt idx="26135">
                  <c:v>-13.454999999999991</c:v>
                </c:pt>
                <c:pt idx="26136">
                  <c:v>-13.452999999999996</c:v>
                </c:pt>
                <c:pt idx="26137">
                  <c:v>-13.450999999999993</c:v>
                </c:pt>
                <c:pt idx="26138">
                  <c:v>-13.448999999999991</c:v>
                </c:pt>
                <c:pt idx="26139">
                  <c:v>-13.446999999999996</c:v>
                </c:pt>
                <c:pt idx="26140">
                  <c:v>-13.444999999999993</c:v>
                </c:pt>
                <c:pt idx="26141">
                  <c:v>-13.442999999999998</c:v>
                </c:pt>
                <c:pt idx="26142">
                  <c:v>-13.440999999999995</c:v>
                </c:pt>
                <c:pt idx="26143">
                  <c:v>-13.438999999999993</c:v>
                </c:pt>
                <c:pt idx="26144">
                  <c:v>-13.436999999999998</c:v>
                </c:pt>
                <c:pt idx="26145">
                  <c:v>-13.434999999999995</c:v>
                </c:pt>
                <c:pt idx="26146">
                  <c:v>-13.432999999999993</c:v>
                </c:pt>
                <c:pt idx="26147">
                  <c:v>-13.430999999999997</c:v>
                </c:pt>
                <c:pt idx="26148">
                  <c:v>-13.428999999999995</c:v>
                </c:pt>
                <c:pt idx="26149">
                  <c:v>-13.426999999999992</c:v>
                </c:pt>
                <c:pt idx="26150">
                  <c:v>-13.424999999999997</c:v>
                </c:pt>
                <c:pt idx="26151">
                  <c:v>-13.422999999999995</c:v>
                </c:pt>
                <c:pt idx="26152">
                  <c:v>-13.420999999999992</c:v>
                </c:pt>
                <c:pt idx="26153">
                  <c:v>-13.418999999999997</c:v>
                </c:pt>
                <c:pt idx="26154">
                  <c:v>-13.416999999999994</c:v>
                </c:pt>
                <c:pt idx="26155">
                  <c:v>-13.414999999999992</c:v>
                </c:pt>
                <c:pt idx="26156">
                  <c:v>-13.412999999999997</c:v>
                </c:pt>
                <c:pt idx="26157">
                  <c:v>-13.410999999999994</c:v>
                </c:pt>
                <c:pt idx="26158">
                  <c:v>-13.408999999999992</c:v>
                </c:pt>
                <c:pt idx="26159">
                  <c:v>-13.406999999999996</c:v>
                </c:pt>
                <c:pt idx="26160">
                  <c:v>-13.404999999999994</c:v>
                </c:pt>
                <c:pt idx="26161">
                  <c:v>-13.402999999999992</c:v>
                </c:pt>
                <c:pt idx="26162">
                  <c:v>-13.400999999999996</c:v>
                </c:pt>
                <c:pt idx="26163">
                  <c:v>-13.398999999999994</c:v>
                </c:pt>
                <c:pt idx="26164">
                  <c:v>-13.396999999999991</c:v>
                </c:pt>
                <c:pt idx="26165">
                  <c:v>-13.394999999999996</c:v>
                </c:pt>
                <c:pt idx="26166">
                  <c:v>-13.392999999999994</c:v>
                </c:pt>
                <c:pt idx="26167">
                  <c:v>-13.390999999999991</c:v>
                </c:pt>
                <c:pt idx="26168">
                  <c:v>-13.388999999999996</c:v>
                </c:pt>
                <c:pt idx="26169">
                  <c:v>-13.386999999999993</c:v>
                </c:pt>
                <c:pt idx="26170">
                  <c:v>-13.384999999999991</c:v>
                </c:pt>
                <c:pt idx="26171">
                  <c:v>-13.382999999999996</c:v>
                </c:pt>
                <c:pt idx="26172">
                  <c:v>-13.380999999999993</c:v>
                </c:pt>
                <c:pt idx="26173">
                  <c:v>-13.378999999999998</c:v>
                </c:pt>
                <c:pt idx="26174">
                  <c:v>-13.376999999999995</c:v>
                </c:pt>
                <c:pt idx="26175">
                  <c:v>-13.374999999999993</c:v>
                </c:pt>
                <c:pt idx="26176">
                  <c:v>-13.372999999999998</c:v>
                </c:pt>
                <c:pt idx="26177">
                  <c:v>-13.370999999999995</c:v>
                </c:pt>
                <c:pt idx="26178">
                  <c:v>-13.368999999999993</c:v>
                </c:pt>
                <c:pt idx="26179">
                  <c:v>-13.366999999999997</c:v>
                </c:pt>
                <c:pt idx="26180">
                  <c:v>-13.364999999999995</c:v>
                </c:pt>
                <c:pt idx="26181">
                  <c:v>-13.362999999999992</c:v>
                </c:pt>
                <c:pt idx="26182">
                  <c:v>-13.360999999999997</c:v>
                </c:pt>
                <c:pt idx="26183">
                  <c:v>-13.358999999999995</c:v>
                </c:pt>
                <c:pt idx="26184">
                  <c:v>-13.356999999999992</c:v>
                </c:pt>
                <c:pt idx="26185">
                  <c:v>-13.354999999999997</c:v>
                </c:pt>
                <c:pt idx="26186">
                  <c:v>-13.352999999999994</c:v>
                </c:pt>
                <c:pt idx="26187">
                  <c:v>-13.350999999999992</c:v>
                </c:pt>
                <c:pt idx="26188">
                  <c:v>-13.348999999999997</c:v>
                </c:pt>
                <c:pt idx="26189">
                  <c:v>-13.346999999999994</c:v>
                </c:pt>
                <c:pt idx="26190">
                  <c:v>-13.344999999999992</c:v>
                </c:pt>
                <c:pt idx="26191">
                  <c:v>-13.342999999999996</c:v>
                </c:pt>
                <c:pt idx="26192">
                  <c:v>-13.340999999999994</c:v>
                </c:pt>
                <c:pt idx="26193">
                  <c:v>-13.338999999999992</c:v>
                </c:pt>
                <c:pt idx="26194">
                  <c:v>-13.336999999999996</c:v>
                </c:pt>
                <c:pt idx="26195">
                  <c:v>-13.334999999999994</c:v>
                </c:pt>
                <c:pt idx="26196">
                  <c:v>-13.332999999999991</c:v>
                </c:pt>
                <c:pt idx="26197">
                  <c:v>-13.330999999999996</c:v>
                </c:pt>
                <c:pt idx="26198">
                  <c:v>-13.328999999999994</c:v>
                </c:pt>
                <c:pt idx="26199">
                  <c:v>-13.326999999999991</c:v>
                </c:pt>
                <c:pt idx="26200">
                  <c:v>-13.324999999999996</c:v>
                </c:pt>
                <c:pt idx="26201">
                  <c:v>-13.322999999999993</c:v>
                </c:pt>
                <c:pt idx="26202">
                  <c:v>-13.320999999999991</c:v>
                </c:pt>
                <c:pt idx="26203">
                  <c:v>-13.318999999999996</c:v>
                </c:pt>
                <c:pt idx="26204">
                  <c:v>-13.316999999999993</c:v>
                </c:pt>
                <c:pt idx="26205">
                  <c:v>-13.314999999999998</c:v>
                </c:pt>
                <c:pt idx="26206">
                  <c:v>-13.312999999999995</c:v>
                </c:pt>
                <c:pt idx="26207">
                  <c:v>-13.310999999999993</c:v>
                </c:pt>
                <c:pt idx="26208">
                  <c:v>-13.308999999999997</c:v>
                </c:pt>
                <c:pt idx="26209">
                  <c:v>-13.306999999999995</c:v>
                </c:pt>
                <c:pt idx="26210">
                  <c:v>-13.304999999999993</c:v>
                </c:pt>
                <c:pt idx="26211">
                  <c:v>-13.302999999999997</c:v>
                </c:pt>
                <c:pt idx="26212">
                  <c:v>-13.300999999999995</c:v>
                </c:pt>
                <c:pt idx="26213">
                  <c:v>-13.298999999999992</c:v>
                </c:pt>
                <c:pt idx="26214">
                  <c:v>-13.296999999999997</c:v>
                </c:pt>
                <c:pt idx="26215">
                  <c:v>-13.294999999999995</c:v>
                </c:pt>
                <c:pt idx="26216">
                  <c:v>-13.292999999999992</c:v>
                </c:pt>
                <c:pt idx="26217">
                  <c:v>-13.290999999999997</c:v>
                </c:pt>
                <c:pt idx="26218">
                  <c:v>-13.288999999999994</c:v>
                </c:pt>
                <c:pt idx="26219">
                  <c:v>-13.286999999999992</c:v>
                </c:pt>
                <c:pt idx="26220">
                  <c:v>-13.284999999999997</c:v>
                </c:pt>
                <c:pt idx="26221">
                  <c:v>-13.282999999999994</c:v>
                </c:pt>
                <c:pt idx="26222">
                  <c:v>-13.280999999999992</c:v>
                </c:pt>
                <c:pt idx="26223">
                  <c:v>-13.278999999999996</c:v>
                </c:pt>
                <c:pt idx="26224">
                  <c:v>-13.276999999999994</c:v>
                </c:pt>
                <c:pt idx="26225">
                  <c:v>-13.274999999999991</c:v>
                </c:pt>
                <c:pt idx="26226">
                  <c:v>-13.272999999999996</c:v>
                </c:pt>
                <c:pt idx="26227">
                  <c:v>-13.270999999999994</c:v>
                </c:pt>
                <c:pt idx="26228">
                  <c:v>-13.268999999999991</c:v>
                </c:pt>
                <c:pt idx="26229">
                  <c:v>-13.266999999999996</c:v>
                </c:pt>
                <c:pt idx="26230">
                  <c:v>-13.264999999999993</c:v>
                </c:pt>
                <c:pt idx="26231">
                  <c:v>-13.262999999999991</c:v>
                </c:pt>
                <c:pt idx="26232">
                  <c:v>-13.260999999999996</c:v>
                </c:pt>
                <c:pt idx="26233">
                  <c:v>-13.258999999999993</c:v>
                </c:pt>
                <c:pt idx="26234">
                  <c:v>-13.256999999999991</c:v>
                </c:pt>
                <c:pt idx="26235">
                  <c:v>-13.254999999999995</c:v>
                </c:pt>
                <c:pt idx="26236">
                  <c:v>-13.252999999999993</c:v>
                </c:pt>
                <c:pt idx="26237">
                  <c:v>-13.250999999999998</c:v>
                </c:pt>
                <c:pt idx="26238">
                  <c:v>-13.248999999999995</c:v>
                </c:pt>
                <c:pt idx="26239">
                  <c:v>-13.246999999999993</c:v>
                </c:pt>
                <c:pt idx="26240">
                  <c:v>-13.244999999999997</c:v>
                </c:pt>
                <c:pt idx="26241">
                  <c:v>-13.242999999999995</c:v>
                </c:pt>
                <c:pt idx="26242">
                  <c:v>-13.240999999999993</c:v>
                </c:pt>
                <c:pt idx="26243">
                  <c:v>-13.238999999999997</c:v>
                </c:pt>
                <c:pt idx="26244">
                  <c:v>-13.236999999999995</c:v>
                </c:pt>
                <c:pt idx="26245">
                  <c:v>-13.234999999999992</c:v>
                </c:pt>
                <c:pt idx="26246">
                  <c:v>-13.232999999999997</c:v>
                </c:pt>
                <c:pt idx="26247">
                  <c:v>-13.230999999999995</c:v>
                </c:pt>
                <c:pt idx="26248">
                  <c:v>-13.228999999999992</c:v>
                </c:pt>
                <c:pt idx="26249">
                  <c:v>-13.226999999999997</c:v>
                </c:pt>
                <c:pt idx="26250">
                  <c:v>-13.224999999999994</c:v>
                </c:pt>
                <c:pt idx="26251">
                  <c:v>-13.222999999999992</c:v>
                </c:pt>
                <c:pt idx="26252">
                  <c:v>-13.220999999999997</c:v>
                </c:pt>
                <c:pt idx="26253">
                  <c:v>-13.218999999999994</c:v>
                </c:pt>
                <c:pt idx="26254">
                  <c:v>-13.216999999999992</c:v>
                </c:pt>
                <c:pt idx="26255">
                  <c:v>-13.214999999999996</c:v>
                </c:pt>
                <c:pt idx="26256">
                  <c:v>-13.212999999999994</c:v>
                </c:pt>
                <c:pt idx="26257">
                  <c:v>-13.210999999999991</c:v>
                </c:pt>
                <c:pt idx="26258">
                  <c:v>-13.208999999999996</c:v>
                </c:pt>
                <c:pt idx="26259">
                  <c:v>-13.206999999999994</c:v>
                </c:pt>
                <c:pt idx="26260">
                  <c:v>-13.204999999999991</c:v>
                </c:pt>
                <c:pt idx="26261">
                  <c:v>-13.202999999999996</c:v>
                </c:pt>
                <c:pt idx="26262">
                  <c:v>-13.200999999999993</c:v>
                </c:pt>
                <c:pt idx="26263">
                  <c:v>-13.198999999999991</c:v>
                </c:pt>
                <c:pt idx="26264">
                  <c:v>-13.196999999999996</c:v>
                </c:pt>
                <c:pt idx="26265">
                  <c:v>-13.194999999999993</c:v>
                </c:pt>
                <c:pt idx="26266">
                  <c:v>-13.192999999999998</c:v>
                </c:pt>
                <c:pt idx="26267">
                  <c:v>-13.190999999999995</c:v>
                </c:pt>
                <c:pt idx="26268">
                  <c:v>-13.188999999999993</c:v>
                </c:pt>
                <c:pt idx="26269">
                  <c:v>-13.186999999999998</c:v>
                </c:pt>
                <c:pt idx="26270">
                  <c:v>-13.184999999999995</c:v>
                </c:pt>
                <c:pt idx="26271">
                  <c:v>-13.182999999999993</c:v>
                </c:pt>
                <c:pt idx="26272">
                  <c:v>-13.180999999999997</c:v>
                </c:pt>
                <c:pt idx="26273">
                  <c:v>-13.178999999999995</c:v>
                </c:pt>
                <c:pt idx="26274">
                  <c:v>-13.176999999999992</c:v>
                </c:pt>
                <c:pt idx="26275">
                  <c:v>-13.174999999999997</c:v>
                </c:pt>
                <c:pt idx="26276">
                  <c:v>-13.172999999999995</c:v>
                </c:pt>
                <c:pt idx="26277">
                  <c:v>-13.170999999999992</c:v>
                </c:pt>
                <c:pt idx="26278">
                  <c:v>-13.168999999999997</c:v>
                </c:pt>
                <c:pt idx="26279">
                  <c:v>-13.166999999999994</c:v>
                </c:pt>
                <c:pt idx="26280">
                  <c:v>-13.164999999999992</c:v>
                </c:pt>
                <c:pt idx="26281">
                  <c:v>-13.162999999999997</c:v>
                </c:pt>
                <c:pt idx="26282">
                  <c:v>-13.160999999999994</c:v>
                </c:pt>
                <c:pt idx="26283">
                  <c:v>-13.158999999999992</c:v>
                </c:pt>
                <c:pt idx="26284">
                  <c:v>-13.156999999999996</c:v>
                </c:pt>
                <c:pt idx="26285">
                  <c:v>-13.154999999999994</c:v>
                </c:pt>
                <c:pt idx="26286">
                  <c:v>-13.152999999999992</c:v>
                </c:pt>
                <c:pt idx="26287">
                  <c:v>-13.150999999999996</c:v>
                </c:pt>
                <c:pt idx="26288">
                  <c:v>-13.148999999999994</c:v>
                </c:pt>
                <c:pt idx="26289">
                  <c:v>-13.146999999999991</c:v>
                </c:pt>
                <c:pt idx="26290">
                  <c:v>-13.144999999999996</c:v>
                </c:pt>
                <c:pt idx="26291">
                  <c:v>-13.142999999999994</c:v>
                </c:pt>
                <c:pt idx="26292">
                  <c:v>-13.140999999999991</c:v>
                </c:pt>
                <c:pt idx="26293">
                  <c:v>-13.138999999999996</c:v>
                </c:pt>
                <c:pt idx="26294">
                  <c:v>-13.136999999999993</c:v>
                </c:pt>
                <c:pt idx="26295">
                  <c:v>-13.134999999999991</c:v>
                </c:pt>
                <c:pt idx="26296">
                  <c:v>-13.132999999999996</c:v>
                </c:pt>
                <c:pt idx="26297">
                  <c:v>-13.130999999999993</c:v>
                </c:pt>
                <c:pt idx="26298">
                  <c:v>-13.128999999999998</c:v>
                </c:pt>
                <c:pt idx="26299">
                  <c:v>-13.126999999999995</c:v>
                </c:pt>
                <c:pt idx="26300">
                  <c:v>-13.124999999999993</c:v>
                </c:pt>
                <c:pt idx="26301">
                  <c:v>-13.122999999999998</c:v>
                </c:pt>
                <c:pt idx="26302">
                  <c:v>-13.120999999999995</c:v>
                </c:pt>
                <c:pt idx="26303">
                  <c:v>-13.118999999999993</c:v>
                </c:pt>
                <c:pt idx="26304">
                  <c:v>-13.116999999999997</c:v>
                </c:pt>
                <c:pt idx="26305">
                  <c:v>-13.114999999999995</c:v>
                </c:pt>
                <c:pt idx="26306">
                  <c:v>-13.112999999999992</c:v>
                </c:pt>
                <c:pt idx="26307">
                  <c:v>-13.110999999999997</c:v>
                </c:pt>
                <c:pt idx="26308">
                  <c:v>-13.108999999999995</c:v>
                </c:pt>
                <c:pt idx="26309">
                  <c:v>-13.106999999999992</c:v>
                </c:pt>
                <c:pt idx="26310">
                  <c:v>-13.104999999999997</c:v>
                </c:pt>
                <c:pt idx="26311">
                  <c:v>-13.102999999999994</c:v>
                </c:pt>
                <c:pt idx="26312">
                  <c:v>-13.100999999999992</c:v>
                </c:pt>
                <c:pt idx="26313">
                  <c:v>-13.098999999999997</c:v>
                </c:pt>
                <c:pt idx="26314">
                  <c:v>-13.096999999999994</c:v>
                </c:pt>
                <c:pt idx="26315">
                  <c:v>-13.094999999999992</c:v>
                </c:pt>
                <c:pt idx="26316">
                  <c:v>-13.092999999999996</c:v>
                </c:pt>
                <c:pt idx="26317">
                  <c:v>-13.090999999999994</c:v>
                </c:pt>
                <c:pt idx="26318">
                  <c:v>-13.088999999999992</c:v>
                </c:pt>
                <c:pt idx="26319">
                  <c:v>-13.086999999999996</c:v>
                </c:pt>
                <c:pt idx="26320">
                  <c:v>-13.084999999999994</c:v>
                </c:pt>
                <c:pt idx="26321">
                  <c:v>-13.082999999999991</c:v>
                </c:pt>
                <c:pt idx="26322">
                  <c:v>-13.080999999999996</c:v>
                </c:pt>
                <c:pt idx="26323">
                  <c:v>-13.078999999999994</c:v>
                </c:pt>
                <c:pt idx="26324">
                  <c:v>-13.076999999999991</c:v>
                </c:pt>
                <c:pt idx="26325">
                  <c:v>-13.074999999999996</c:v>
                </c:pt>
                <c:pt idx="26326">
                  <c:v>-13.072999999999993</c:v>
                </c:pt>
                <c:pt idx="26327">
                  <c:v>-13.070999999999991</c:v>
                </c:pt>
                <c:pt idx="26328">
                  <c:v>-13.068999999999996</c:v>
                </c:pt>
                <c:pt idx="26329">
                  <c:v>-13.066999999999993</c:v>
                </c:pt>
                <c:pt idx="26330">
                  <c:v>-13.064999999999998</c:v>
                </c:pt>
                <c:pt idx="26331">
                  <c:v>-13.062999999999995</c:v>
                </c:pt>
                <c:pt idx="26332">
                  <c:v>-13.060999999999993</c:v>
                </c:pt>
                <c:pt idx="26333">
                  <c:v>-13.058999999999997</c:v>
                </c:pt>
                <c:pt idx="26334">
                  <c:v>-13.056999999999995</c:v>
                </c:pt>
                <c:pt idx="26335">
                  <c:v>-13.054999999999993</c:v>
                </c:pt>
                <c:pt idx="26336">
                  <c:v>-13.052999999999997</c:v>
                </c:pt>
                <c:pt idx="26337">
                  <c:v>-13.050999999999995</c:v>
                </c:pt>
                <c:pt idx="26338">
                  <c:v>-13.048999999999992</c:v>
                </c:pt>
                <c:pt idx="26339">
                  <c:v>-13.046999999999997</c:v>
                </c:pt>
                <c:pt idx="26340">
                  <c:v>-13.044999999999995</c:v>
                </c:pt>
                <c:pt idx="26341">
                  <c:v>-13.042999999999992</c:v>
                </c:pt>
                <c:pt idx="26342">
                  <c:v>-13.040999999999997</c:v>
                </c:pt>
                <c:pt idx="26343">
                  <c:v>-13.038999999999994</c:v>
                </c:pt>
                <c:pt idx="26344">
                  <c:v>-13.036999999999992</c:v>
                </c:pt>
                <c:pt idx="26345">
                  <c:v>-13.034999999999997</c:v>
                </c:pt>
                <c:pt idx="26346">
                  <c:v>-13.032999999999994</c:v>
                </c:pt>
                <c:pt idx="26347">
                  <c:v>-13.030999999999992</c:v>
                </c:pt>
                <c:pt idx="26348">
                  <c:v>-13.028999999999996</c:v>
                </c:pt>
                <c:pt idx="26349">
                  <c:v>-13.026999999999994</c:v>
                </c:pt>
                <c:pt idx="26350">
                  <c:v>-13.024999999999991</c:v>
                </c:pt>
                <c:pt idx="26351">
                  <c:v>-13.022999999999996</c:v>
                </c:pt>
                <c:pt idx="26352">
                  <c:v>-13.020999999999994</c:v>
                </c:pt>
                <c:pt idx="26353">
                  <c:v>-13.018999999999991</c:v>
                </c:pt>
                <c:pt idx="26354">
                  <c:v>-13.016999999999996</c:v>
                </c:pt>
                <c:pt idx="26355">
                  <c:v>-13.014999999999993</c:v>
                </c:pt>
                <c:pt idx="26356">
                  <c:v>-13.012999999999991</c:v>
                </c:pt>
                <c:pt idx="26357">
                  <c:v>-13.010999999999996</c:v>
                </c:pt>
                <c:pt idx="26358">
                  <c:v>-13.008999999999993</c:v>
                </c:pt>
                <c:pt idx="26359">
                  <c:v>-13.006999999999991</c:v>
                </c:pt>
                <c:pt idx="26360">
                  <c:v>-13.004999999999995</c:v>
                </c:pt>
                <c:pt idx="26361">
                  <c:v>-13.002999999999993</c:v>
                </c:pt>
                <c:pt idx="26362">
                  <c:v>-13.000999999999998</c:v>
                </c:pt>
                <c:pt idx="26363">
                  <c:v>-12.998999999999995</c:v>
                </c:pt>
                <c:pt idx="26364">
                  <c:v>-12.996999999999993</c:v>
                </c:pt>
                <c:pt idx="26365">
                  <c:v>-12.994999999999997</c:v>
                </c:pt>
                <c:pt idx="26366">
                  <c:v>-12.992999999999995</c:v>
                </c:pt>
                <c:pt idx="26367">
                  <c:v>-12.990999999999993</c:v>
                </c:pt>
                <c:pt idx="26368">
                  <c:v>-12.988999999999997</c:v>
                </c:pt>
                <c:pt idx="26369">
                  <c:v>-12.986999999999995</c:v>
                </c:pt>
                <c:pt idx="26370">
                  <c:v>-12.984999999999992</c:v>
                </c:pt>
                <c:pt idx="26371">
                  <c:v>-12.982999999999997</c:v>
                </c:pt>
                <c:pt idx="26372">
                  <c:v>-12.980999999999995</c:v>
                </c:pt>
                <c:pt idx="26373">
                  <c:v>-12.978999999999992</c:v>
                </c:pt>
                <c:pt idx="26374">
                  <c:v>-12.976999999999997</c:v>
                </c:pt>
                <c:pt idx="26375">
                  <c:v>-12.974999999999994</c:v>
                </c:pt>
                <c:pt idx="26376">
                  <c:v>-12.972999999999992</c:v>
                </c:pt>
                <c:pt idx="26377">
                  <c:v>-12.970999999999997</c:v>
                </c:pt>
                <c:pt idx="26378">
                  <c:v>-12.968999999999994</c:v>
                </c:pt>
                <c:pt idx="26379">
                  <c:v>-12.966999999999992</c:v>
                </c:pt>
                <c:pt idx="26380">
                  <c:v>-12.964999999999996</c:v>
                </c:pt>
                <c:pt idx="26381">
                  <c:v>-12.962999999999994</c:v>
                </c:pt>
                <c:pt idx="26382">
                  <c:v>-12.960999999999991</c:v>
                </c:pt>
                <c:pt idx="26383">
                  <c:v>-12.958999999999996</c:v>
                </c:pt>
                <c:pt idx="26384">
                  <c:v>-12.956999999999994</c:v>
                </c:pt>
                <c:pt idx="26385">
                  <c:v>-12.954999999999991</c:v>
                </c:pt>
                <c:pt idx="26386">
                  <c:v>-12.952999999999996</c:v>
                </c:pt>
                <c:pt idx="26387">
                  <c:v>-12.950999999999993</c:v>
                </c:pt>
                <c:pt idx="26388">
                  <c:v>-12.948999999999991</c:v>
                </c:pt>
                <c:pt idx="26389">
                  <c:v>-12.946999999999996</c:v>
                </c:pt>
                <c:pt idx="26390">
                  <c:v>-12.944999999999993</c:v>
                </c:pt>
                <c:pt idx="26391">
                  <c:v>-12.942999999999998</c:v>
                </c:pt>
                <c:pt idx="26392">
                  <c:v>-12.940999999999995</c:v>
                </c:pt>
                <c:pt idx="26393">
                  <c:v>-12.938999999999993</c:v>
                </c:pt>
                <c:pt idx="26394">
                  <c:v>-12.936999999999998</c:v>
                </c:pt>
                <c:pt idx="26395">
                  <c:v>-12.934999999999995</c:v>
                </c:pt>
                <c:pt idx="26396">
                  <c:v>-12.932999999999993</c:v>
                </c:pt>
                <c:pt idx="26397">
                  <c:v>-12.930999999999997</c:v>
                </c:pt>
                <c:pt idx="26398">
                  <c:v>-12.928999999999995</c:v>
                </c:pt>
                <c:pt idx="26399">
                  <c:v>-12.926999999999992</c:v>
                </c:pt>
                <c:pt idx="26400">
                  <c:v>-12.924999999999997</c:v>
                </c:pt>
                <c:pt idx="26401">
                  <c:v>-12.922999999999995</c:v>
                </c:pt>
                <c:pt idx="26402">
                  <c:v>-12.920999999999992</c:v>
                </c:pt>
                <c:pt idx="26403">
                  <c:v>-12.918999999999997</c:v>
                </c:pt>
                <c:pt idx="26404">
                  <c:v>-12.916999999999994</c:v>
                </c:pt>
                <c:pt idx="26405">
                  <c:v>-12.914999999999992</c:v>
                </c:pt>
                <c:pt idx="26406">
                  <c:v>-12.912999999999997</c:v>
                </c:pt>
                <c:pt idx="26407">
                  <c:v>-12.910999999999994</c:v>
                </c:pt>
                <c:pt idx="26408">
                  <c:v>-12.908999999999992</c:v>
                </c:pt>
                <c:pt idx="26409">
                  <c:v>-12.906999999999996</c:v>
                </c:pt>
                <c:pt idx="26410">
                  <c:v>-12.904999999999994</c:v>
                </c:pt>
                <c:pt idx="26411">
                  <c:v>-12.902999999999992</c:v>
                </c:pt>
                <c:pt idx="26412">
                  <c:v>-12.900999999999996</c:v>
                </c:pt>
                <c:pt idx="26413">
                  <c:v>-12.898999999999994</c:v>
                </c:pt>
                <c:pt idx="26414">
                  <c:v>-12.896999999999991</c:v>
                </c:pt>
                <c:pt idx="26415">
                  <c:v>-12.894999999999996</c:v>
                </c:pt>
                <c:pt idx="26416">
                  <c:v>-12.892999999999994</c:v>
                </c:pt>
                <c:pt idx="26417">
                  <c:v>-12.890999999999991</c:v>
                </c:pt>
                <c:pt idx="26418">
                  <c:v>-12.888999999999996</c:v>
                </c:pt>
                <c:pt idx="26419">
                  <c:v>-12.886999999999993</c:v>
                </c:pt>
                <c:pt idx="26420">
                  <c:v>-12.884999999999991</c:v>
                </c:pt>
                <c:pt idx="26421">
                  <c:v>-12.882999999999996</c:v>
                </c:pt>
                <c:pt idx="26422">
                  <c:v>-12.880999999999993</c:v>
                </c:pt>
                <c:pt idx="26423">
                  <c:v>-12.878999999999998</c:v>
                </c:pt>
                <c:pt idx="26424">
                  <c:v>-12.876999999999995</c:v>
                </c:pt>
                <c:pt idx="26425">
                  <c:v>-12.874999999999993</c:v>
                </c:pt>
                <c:pt idx="26426">
                  <c:v>-12.872999999999998</c:v>
                </c:pt>
                <c:pt idx="26427">
                  <c:v>-12.870999999999995</c:v>
                </c:pt>
                <c:pt idx="26428">
                  <c:v>-12.868999999999993</c:v>
                </c:pt>
                <c:pt idx="26429">
                  <c:v>-12.866999999999997</c:v>
                </c:pt>
                <c:pt idx="26430">
                  <c:v>-12.864999999999995</c:v>
                </c:pt>
                <c:pt idx="26431">
                  <c:v>-12.862999999999992</c:v>
                </c:pt>
                <c:pt idx="26432">
                  <c:v>-12.860999999999997</c:v>
                </c:pt>
                <c:pt idx="26433">
                  <c:v>-12.858999999999995</c:v>
                </c:pt>
                <c:pt idx="26434">
                  <c:v>-12.856999999999992</c:v>
                </c:pt>
                <c:pt idx="26435">
                  <c:v>-12.854999999999997</c:v>
                </c:pt>
                <c:pt idx="26436">
                  <c:v>-12.852999999999994</c:v>
                </c:pt>
                <c:pt idx="26437">
                  <c:v>-12.850999999999992</c:v>
                </c:pt>
                <c:pt idx="26438">
                  <c:v>-12.848999999999997</c:v>
                </c:pt>
                <c:pt idx="26439">
                  <c:v>-12.846999999999994</c:v>
                </c:pt>
                <c:pt idx="26440">
                  <c:v>-12.844999999999992</c:v>
                </c:pt>
                <c:pt idx="26441">
                  <c:v>-12.842999999999996</c:v>
                </c:pt>
                <c:pt idx="26442">
                  <c:v>-12.840999999999994</c:v>
                </c:pt>
                <c:pt idx="26443">
                  <c:v>-12.838999999999992</c:v>
                </c:pt>
                <c:pt idx="26444">
                  <c:v>-12.836999999999996</c:v>
                </c:pt>
                <c:pt idx="26445">
                  <c:v>-12.834999999999994</c:v>
                </c:pt>
                <c:pt idx="26446">
                  <c:v>-12.832999999999991</c:v>
                </c:pt>
                <c:pt idx="26447">
                  <c:v>-12.830999999999996</c:v>
                </c:pt>
                <c:pt idx="26448">
                  <c:v>-12.828999999999994</c:v>
                </c:pt>
                <c:pt idx="26449">
                  <c:v>-12.826999999999991</c:v>
                </c:pt>
                <c:pt idx="26450">
                  <c:v>-12.824999999999996</c:v>
                </c:pt>
                <c:pt idx="26451">
                  <c:v>-12.822999999999993</c:v>
                </c:pt>
                <c:pt idx="26452">
                  <c:v>-12.820999999999991</c:v>
                </c:pt>
                <c:pt idx="26453">
                  <c:v>-12.818999999999996</c:v>
                </c:pt>
                <c:pt idx="26454">
                  <c:v>-12.816999999999993</c:v>
                </c:pt>
                <c:pt idx="26455">
                  <c:v>-12.814999999999998</c:v>
                </c:pt>
                <c:pt idx="26456">
                  <c:v>-12.812999999999995</c:v>
                </c:pt>
                <c:pt idx="26457">
                  <c:v>-12.810999999999993</c:v>
                </c:pt>
                <c:pt idx="26458">
                  <c:v>-12.808999999999997</c:v>
                </c:pt>
                <c:pt idx="26459">
                  <c:v>-12.806999999999995</c:v>
                </c:pt>
                <c:pt idx="26460">
                  <c:v>-12.804999999999993</c:v>
                </c:pt>
                <c:pt idx="26461">
                  <c:v>-12.802999999999997</c:v>
                </c:pt>
                <c:pt idx="26462">
                  <c:v>-12.800999999999995</c:v>
                </c:pt>
                <c:pt idx="26463">
                  <c:v>-12.798999999999992</c:v>
                </c:pt>
                <c:pt idx="26464">
                  <c:v>-12.796999999999997</c:v>
                </c:pt>
                <c:pt idx="26465">
                  <c:v>-12.794999999999995</c:v>
                </c:pt>
                <c:pt idx="26466">
                  <c:v>-12.792999999999992</c:v>
                </c:pt>
                <c:pt idx="26467">
                  <c:v>-12.790999999999997</c:v>
                </c:pt>
                <c:pt idx="26468">
                  <c:v>-12.788999999999994</c:v>
                </c:pt>
                <c:pt idx="26469">
                  <c:v>-12.786999999999992</c:v>
                </c:pt>
                <c:pt idx="26470">
                  <c:v>-12.784999999999997</c:v>
                </c:pt>
                <c:pt idx="26471">
                  <c:v>-12.782999999999994</c:v>
                </c:pt>
                <c:pt idx="26472">
                  <c:v>-12.780999999999992</c:v>
                </c:pt>
                <c:pt idx="26473">
                  <c:v>-12.778999999999996</c:v>
                </c:pt>
                <c:pt idx="26474">
                  <c:v>-12.776999999999994</c:v>
                </c:pt>
                <c:pt idx="26475">
                  <c:v>-12.774999999999991</c:v>
                </c:pt>
                <c:pt idx="26476">
                  <c:v>-12.772999999999996</c:v>
                </c:pt>
                <c:pt idx="26477">
                  <c:v>-12.770999999999994</c:v>
                </c:pt>
                <c:pt idx="26478">
                  <c:v>-12.768999999999991</c:v>
                </c:pt>
                <c:pt idx="26479">
                  <c:v>-12.766999999999996</c:v>
                </c:pt>
                <c:pt idx="26480">
                  <c:v>-12.764999999999993</c:v>
                </c:pt>
                <c:pt idx="26481">
                  <c:v>-12.762999999999991</c:v>
                </c:pt>
                <c:pt idx="26482">
                  <c:v>-12.760999999999996</c:v>
                </c:pt>
                <c:pt idx="26483">
                  <c:v>-12.758999999999993</c:v>
                </c:pt>
                <c:pt idx="26484">
                  <c:v>-12.756999999999991</c:v>
                </c:pt>
                <c:pt idx="26485">
                  <c:v>-12.754999999999995</c:v>
                </c:pt>
                <c:pt idx="26486">
                  <c:v>-12.752999999999993</c:v>
                </c:pt>
                <c:pt idx="26487">
                  <c:v>-12.750999999999998</c:v>
                </c:pt>
                <c:pt idx="26488">
                  <c:v>-12.748999999999995</c:v>
                </c:pt>
                <c:pt idx="26489">
                  <c:v>-12.746999999999993</c:v>
                </c:pt>
                <c:pt idx="26490">
                  <c:v>-12.744999999999997</c:v>
                </c:pt>
                <c:pt idx="26491">
                  <c:v>-12.742999999999995</c:v>
                </c:pt>
                <c:pt idx="26492">
                  <c:v>-12.740999999999993</c:v>
                </c:pt>
                <c:pt idx="26493">
                  <c:v>-12.738999999999997</c:v>
                </c:pt>
                <c:pt idx="26494">
                  <c:v>-12.736999999999995</c:v>
                </c:pt>
                <c:pt idx="26495">
                  <c:v>-12.734999999999992</c:v>
                </c:pt>
                <c:pt idx="26496">
                  <c:v>-12.732999999999997</c:v>
                </c:pt>
                <c:pt idx="26497">
                  <c:v>-12.730999999999995</c:v>
                </c:pt>
                <c:pt idx="26498">
                  <c:v>-12.728999999999992</c:v>
                </c:pt>
                <c:pt idx="26499">
                  <c:v>-12.726999999999997</c:v>
                </c:pt>
                <c:pt idx="26500">
                  <c:v>-12.724999999999994</c:v>
                </c:pt>
                <c:pt idx="26501">
                  <c:v>-12.722999999999992</c:v>
                </c:pt>
                <c:pt idx="26502">
                  <c:v>-12.720999999999997</c:v>
                </c:pt>
                <c:pt idx="26503">
                  <c:v>-12.718999999999994</c:v>
                </c:pt>
                <c:pt idx="26504">
                  <c:v>-12.716999999999992</c:v>
                </c:pt>
                <c:pt idx="26505">
                  <c:v>-12.714999999999996</c:v>
                </c:pt>
                <c:pt idx="26506">
                  <c:v>-12.712999999999994</c:v>
                </c:pt>
                <c:pt idx="26507">
                  <c:v>-12.710999999999991</c:v>
                </c:pt>
                <c:pt idx="26508">
                  <c:v>-12.708999999999996</c:v>
                </c:pt>
                <c:pt idx="26509">
                  <c:v>-12.706999999999994</c:v>
                </c:pt>
                <c:pt idx="26510">
                  <c:v>-12.704999999999991</c:v>
                </c:pt>
                <c:pt idx="26511">
                  <c:v>-12.702999999999996</c:v>
                </c:pt>
                <c:pt idx="26512">
                  <c:v>-12.700999999999993</c:v>
                </c:pt>
                <c:pt idx="26513">
                  <c:v>-12.698999999999991</c:v>
                </c:pt>
                <c:pt idx="26514">
                  <c:v>-12.696999999999996</c:v>
                </c:pt>
                <c:pt idx="26515">
                  <c:v>-12.694999999999993</c:v>
                </c:pt>
                <c:pt idx="26516">
                  <c:v>-12.692999999999998</c:v>
                </c:pt>
                <c:pt idx="26517">
                  <c:v>-12.690999999999995</c:v>
                </c:pt>
                <c:pt idx="26518">
                  <c:v>-12.688999999999993</c:v>
                </c:pt>
                <c:pt idx="26519">
                  <c:v>-12.686999999999998</c:v>
                </c:pt>
                <c:pt idx="26520">
                  <c:v>-12.684999999999995</c:v>
                </c:pt>
                <c:pt idx="26521">
                  <c:v>-12.682999999999993</c:v>
                </c:pt>
                <c:pt idx="26522">
                  <c:v>-12.680999999999997</c:v>
                </c:pt>
                <c:pt idx="26523">
                  <c:v>-12.678999999999995</c:v>
                </c:pt>
                <c:pt idx="26524">
                  <c:v>-12.676999999999992</c:v>
                </c:pt>
                <c:pt idx="26525">
                  <c:v>-12.674999999999997</c:v>
                </c:pt>
                <c:pt idx="26526">
                  <c:v>-12.672999999999995</c:v>
                </c:pt>
                <c:pt idx="26527">
                  <c:v>-12.670999999999992</c:v>
                </c:pt>
                <c:pt idx="26528">
                  <c:v>-12.668999999999997</c:v>
                </c:pt>
                <c:pt idx="26529">
                  <c:v>-12.666999999999994</c:v>
                </c:pt>
                <c:pt idx="26530">
                  <c:v>-12.664999999999992</c:v>
                </c:pt>
                <c:pt idx="26531">
                  <c:v>-12.662999999999997</c:v>
                </c:pt>
                <c:pt idx="26532">
                  <c:v>-12.660999999999994</c:v>
                </c:pt>
                <c:pt idx="26533">
                  <c:v>-12.658999999999992</c:v>
                </c:pt>
                <c:pt idx="26534">
                  <c:v>-12.656999999999996</c:v>
                </c:pt>
                <c:pt idx="26535">
                  <c:v>-12.654999999999994</c:v>
                </c:pt>
                <c:pt idx="26536">
                  <c:v>-12.652999999999992</c:v>
                </c:pt>
                <c:pt idx="26537">
                  <c:v>-12.650999999999996</c:v>
                </c:pt>
                <c:pt idx="26538">
                  <c:v>-12.648999999999994</c:v>
                </c:pt>
                <c:pt idx="26539">
                  <c:v>-12.646999999999991</c:v>
                </c:pt>
                <c:pt idx="26540">
                  <c:v>-12.644999999999996</c:v>
                </c:pt>
                <c:pt idx="26541">
                  <c:v>-12.642999999999994</c:v>
                </c:pt>
                <c:pt idx="26542">
                  <c:v>-12.640999999999991</c:v>
                </c:pt>
                <c:pt idx="26543">
                  <c:v>-12.638999999999996</c:v>
                </c:pt>
                <c:pt idx="26544">
                  <c:v>-12.636999999999993</c:v>
                </c:pt>
                <c:pt idx="26545">
                  <c:v>-12.634999999999991</c:v>
                </c:pt>
                <c:pt idx="26546">
                  <c:v>-12.632999999999996</c:v>
                </c:pt>
                <c:pt idx="26547">
                  <c:v>-12.630999999999993</c:v>
                </c:pt>
                <c:pt idx="26548">
                  <c:v>-12.628999999999998</c:v>
                </c:pt>
                <c:pt idx="26549">
                  <c:v>-12.626999999999995</c:v>
                </c:pt>
                <c:pt idx="26550">
                  <c:v>-12.624999999999993</c:v>
                </c:pt>
                <c:pt idx="26551">
                  <c:v>-12.622999999999998</c:v>
                </c:pt>
                <c:pt idx="26552">
                  <c:v>-12.620999999999995</c:v>
                </c:pt>
                <c:pt idx="26553">
                  <c:v>-12.618999999999993</c:v>
                </c:pt>
                <c:pt idx="26554">
                  <c:v>-12.616999999999997</c:v>
                </c:pt>
                <c:pt idx="26555">
                  <c:v>-12.614999999999995</c:v>
                </c:pt>
                <c:pt idx="26556">
                  <c:v>-12.612999999999992</c:v>
                </c:pt>
                <c:pt idx="26557">
                  <c:v>-12.610999999999997</c:v>
                </c:pt>
                <c:pt idx="26558">
                  <c:v>-12.608999999999995</c:v>
                </c:pt>
                <c:pt idx="26559">
                  <c:v>-12.606999999999992</c:v>
                </c:pt>
                <c:pt idx="26560">
                  <c:v>-12.604999999999997</c:v>
                </c:pt>
                <c:pt idx="26561">
                  <c:v>-12.602999999999994</c:v>
                </c:pt>
                <c:pt idx="26562">
                  <c:v>-12.600999999999992</c:v>
                </c:pt>
                <c:pt idx="26563">
                  <c:v>-12.598999999999997</c:v>
                </c:pt>
                <c:pt idx="26564">
                  <c:v>-12.596999999999994</c:v>
                </c:pt>
                <c:pt idx="26565">
                  <c:v>-12.594999999999992</c:v>
                </c:pt>
                <c:pt idx="26566">
                  <c:v>-12.592999999999996</c:v>
                </c:pt>
                <c:pt idx="26567">
                  <c:v>-12.590999999999994</c:v>
                </c:pt>
                <c:pt idx="26568">
                  <c:v>-12.588999999999992</c:v>
                </c:pt>
                <c:pt idx="26569">
                  <c:v>-12.586999999999996</c:v>
                </c:pt>
                <c:pt idx="26570">
                  <c:v>-12.584999999999994</c:v>
                </c:pt>
                <c:pt idx="26571">
                  <c:v>-12.582999999999991</c:v>
                </c:pt>
                <c:pt idx="26572">
                  <c:v>-12.580999999999996</c:v>
                </c:pt>
                <c:pt idx="26573">
                  <c:v>-12.578999999999994</c:v>
                </c:pt>
                <c:pt idx="26574">
                  <c:v>-12.576999999999991</c:v>
                </c:pt>
                <c:pt idx="26575">
                  <c:v>-12.574999999999996</c:v>
                </c:pt>
                <c:pt idx="26576">
                  <c:v>-12.572999999999993</c:v>
                </c:pt>
                <c:pt idx="26577">
                  <c:v>-12.570999999999991</c:v>
                </c:pt>
                <c:pt idx="26578">
                  <c:v>-12.568999999999996</c:v>
                </c:pt>
                <c:pt idx="26579">
                  <c:v>-12.566999999999993</c:v>
                </c:pt>
                <c:pt idx="26580">
                  <c:v>-12.564999999999998</c:v>
                </c:pt>
                <c:pt idx="26581">
                  <c:v>-12.562999999999995</c:v>
                </c:pt>
                <c:pt idx="26582">
                  <c:v>-12.560999999999993</c:v>
                </c:pt>
                <c:pt idx="26583">
                  <c:v>-12.558999999999997</c:v>
                </c:pt>
                <c:pt idx="26584">
                  <c:v>-12.556999999999995</c:v>
                </c:pt>
                <c:pt idx="26585">
                  <c:v>-12.554999999999993</c:v>
                </c:pt>
                <c:pt idx="26586">
                  <c:v>-12.552999999999997</c:v>
                </c:pt>
                <c:pt idx="26587">
                  <c:v>-12.550999999999995</c:v>
                </c:pt>
                <c:pt idx="26588">
                  <c:v>-12.548999999999992</c:v>
                </c:pt>
                <c:pt idx="26589">
                  <c:v>-12.546999999999997</c:v>
                </c:pt>
                <c:pt idx="26590">
                  <c:v>-12.544999999999995</c:v>
                </c:pt>
                <c:pt idx="26591">
                  <c:v>-12.542999999999992</c:v>
                </c:pt>
                <c:pt idx="26592">
                  <c:v>-12.540999999999997</c:v>
                </c:pt>
                <c:pt idx="26593">
                  <c:v>-12.538999999999994</c:v>
                </c:pt>
                <c:pt idx="26594">
                  <c:v>-12.536999999999992</c:v>
                </c:pt>
                <c:pt idx="26595">
                  <c:v>-12.534999999999997</c:v>
                </c:pt>
                <c:pt idx="26596">
                  <c:v>-12.532999999999994</c:v>
                </c:pt>
                <c:pt idx="26597">
                  <c:v>-12.530999999999992</c:v>
                </c:pt>
                <c:pt idx="26598">
                  <c:v>-12.528999999999996</c:v>
                </c:pt>
                <c:pt idx="26599">
                  <c:v>-12.526999999999994</c:v>
                </c:pt>
                <c:pt idx="26600">
                  <c:v>-12.524999999999991</c:v>
                </c:pt>
                <c:pt idx="26601">
                  <c:v>-12.522999999999996</c:v>
                </c:pt>
                <c:pt idx="26602">
                  <c:v>-12.520999999999994</c:v>
                </c:pt>
                <c:pt idx="26603">
                  <c:v>-12.518999999999991</c:v>
                </c:pt>
                <c:pt idx="26604">
                  <c:v>-12.516999999999996</c:v>
                </c:pt>
                <c:pt idx="26605">
                  <c:v>-12.514999999999993</c:v>
                </c:pt>
                <c:pt idx="26606">
                  <c:v>-12.512999999999991</c:v>
                </c:pt>
                <c:pt idx="26607">
                  <c:v>-12.510999999999996</c:v>
                </c:pt>
                <c:pt idx="26608">
                  <c:v>-12.508999999999993</c:v>
                </c:pt>
                <c:pt idx="26609">
                  <c:v>-12.506999999999991</c:v>
                </c:pt>
                <c:pt idx="26610">
                  <c:v>-12.504999999999995</c:v>
                </c:pt>
                <c:pt idx="26611">
                  <c:v>-12.502999999999993</c:v>
                </c:pt>
                <c:pt idx="26612">
                  <c:v>-12.500999999999998</c:v>
                </c:pt>
                <c:pt idx="26613">
                  <c:v>-12.498999999999995</c:v>
                </c:pt>
                <c:pt idx="26614">
                  <c:v>-12.496999999999993</c:v>
                </c:pt>
                <c:pt idx="26615">
                  <c:v>-12.494999999999997</c:v>
                </c:pt>
                <c:pt idx="26616">
                  <c:v>-12.492999999999995</c:v>
                </c:pt>
                <c:pt idx="26617">
                  <c:v>-12.490999999999993</c:v>
                </c:pt>
                <c:pt idx="26618">
                  <c:v>-12.488999999999997</c:v>
                </c:pt>
                <c:pt idx="26619">
                  <c:v>-12.486999999999995</c:v>
                </c:pt>
                <c:pt idx="26620">
                  <c:v>-12.484999999999992</c:v>
                </c:pt>
                <c:pt idx="26621">
                  <c:v>-12.482999999999997</c:v>
                </c:pt>
                <c:pt idx="26622">
                  <c:v>-12.480999999999995</c:v>
                </c:pt>
                <c:pt idx="26623">
                  <c:v>-12.478999999999992</c:v>
                </c:pt>
                <c:pt idx="26624">
                  <c:v>-12.476999999999997</c:v>
                </c:pt>
                <c:pt idx="26625">
                  <c:v>-12.474999999999994</c:v>
                </c:pt>
                <c:pt idx="26626">
                  <c:v>-12.472999999999992</c:v>
                </c:pt>
                <c:pt idx="26627">
                  <c:v>-12.470999999999997</c:v>
                </c:pt>
                <c:pt idx="26628">
                  <c:v>-12.468999999999994</c:v>
                </c:pt>
                <c:pt idx="26629">
                  <c:v>-12.466999999999992</c:v>
                </c:pt>
                <c:pt idx="26630">
                  <c:v>-12.464999999999996</c:v>
                </c:pt>
                <c:pt idx="26631">
                  <c:v>-12.462999999999994</c:v>
                </c:pt>
                <c:pt idx="26632">
                  <c:v>-12.460999999999991</c:v>
                </c:pt>
                <c:pt idx="26633">
                  <c:v>-12.458999999999996</c:v>
                </c:pt>
                <c:pt idx="26634">
                  <c:v>-12.456999999999994</c:v>
                </c:pt>
                <c:pt idx="26635">
                  <c:v>-12.454999999999991</c:v>
                </c:pt>
                <c:pt idx="26636">
                  <c:v>-12.452999999999996</c:v>
                </c:pt>
                <c:pt idx="26637">
                  <c:v>-12.450999999999993</c:v>
                </c:pt>
                <c:pt idx="26638">
                  <c:v>-12.448999999999991</c:v>
                </c:pt>
                <c:pt idx="26639">
                  <c:v>-12.446999999999996</c:v>
                </c:pt>
                <c:pt idx="26640">
                  <c:v>-12.444999999999993</c:v>
                </c:pt>
                <c:pt idx="26641">
                  <c:v>-12.442999999999998</c:v>
                </c:pt>
                <c:pt idx="26642">
                  <c:v>-12.440999999999995</c:v>
                </c:pt>
                <c:pt idx="26643">
                  <c:v>-12.438999999999993</c:v>
                </c:pt>
                <c:pt idx="26644">
                  <c:v>-12.436999999999998</c:v>
                </c:pt>
                <c:pt idx="26645">
                  <c:v>-12.434999999999995</c:v>
                </c:pt>
                <c:pt idx="26646">
                  <c:v>-12.432999999999993</c:v>
                </c:pt>
                <c:pt idx="26647">
                  <c:v>-12.430999999999997</c:v>
                </c:pt>
                <c:pt idx="26648">
                  <c:v>-12.428999999999995</c:v>
                </c:pt>
                <c:pt idx="26649">
                  <c:v>-12.426999999999992</c:v>
                </c:pt>
                <c:pt idx="26650">
                  <c:v>-12.424999999999997</c:v>
                </c:pt>
                <c:pt idx="26651">
                  <c:v>-12.422999999999995</c:v>
                </c:pt>
                <c:pt idx="26652">
                  <c:v>-12.420999999999992</c:v>
                </c:pt>
                <c:pt idx="26653">
                  <c:v>-12.418999999999997</c:v>
                </c:pt>
                <c:pt idx="26654">
                  <c:v>-12.416999999999994</c:v>
                </c:pt>
                <c:pt idx="26655">
                  <c:v>-12.414999999999992</c:v>
                </c:pt>
                <c:pt idx="26656">
                  <c:v>-12.412999999999997</c:v>
                </c:pt>
                <c:pt idx="26657">
                  <c:v>-12.410999999999994</c:v>
                </c:pt>
                <c:pt idx="26658">
                  <c:v>-12.408999999999992</c:v>
                </c:pt>
                <c:pt idx="26659">
                  <c:v>-12.406999999999996</c:v>
                </c:pt>
                <c:pt idx="26660">
                  <c:v>-12.404999999999994</c:v>
                </c:pt>
                <c:pt idx="26661">
                  <c:v>-12.402999999999992</c:v>
                </c:pt>
                <c:pt idx="26662">
                  <c:v>-12.400999999999996</c:v>
                </c:pt>
                <c:pt idx="26663">
                  <c:v>-12.398999999999994</c:v>
                </c:pt>
                <c:pt idx="26664">
                  <c:v>-12.396999999999991</c:v>
                </c:pt>
                <c:pt idx="26665">
                  <c:v>-12.394999999999996</c:v>
                </c:pt>
                <c:pt idx="26666">
                  <c:v>-12.392999999999994</c:v>
                </c:pt>
                <c:pt idx="26667">
                  <c:v>-12.390999999999991</c:v>
                </c:pt>
                <c:pt idx="26668">
                  <c:v>-12.388999999999996</c:v>
                </c:pt>
                <c:pt idx="26669">
                  <c:v>-12.386999999999993</c:v>
                </c:pt>
                <c:pt idx="26670">
                  <c:v>-12.384999999999991</c:v>
                </c:pt>
                <c:pt idx="26671">
                  <c:v>-12.382999999999996</c:v>
                </c:pt>
                <c:pt idx="26672">
                  <c:v>-12.380999999999993</c:v>
                </c:pt>
                <c:pt idx="26673">
                  <c:v>-12.378999999999998</c:v>
                </c:pt>
                <c:pt idx="26674">
                  <c:v>-12.376999999999995</c:v>
                </c:pt>
                <c:pt idx="26675">
                  <c:v>-12.374999999999993</c:v>
                </c:pt>
                <c:pt idx="26676">
                  <c:v>-12.372999999999998</c:v>
                </c:pt>
                <c:pt idx="26677">
                  <c:v>-12.370999999999995</c:v>
                </c:pt>
                <c:pt idx="26678">
                  <c:v>-12.368999999999993</c:v>
                </c:pt>
                <c:pt idx="26679">
                  <c:v>-12.366999999999997</c:v>
                </c:pt>
                <c:pt idx="26680">
                  <c:v>-12.364999999999995</c:v>
                </c:pt>
                <c:pt idx="26681">
                  <c:v>-12.362999999999992</c:v>
                </c:pt>
                <c:pt idx="26682">
                  <c:v>-12.360999999999997</c:v>
                </c:pt>
                <c:pt idx="26683">
                  <c:v>-12.358999999999995</c:v>
                </c:pt>
                <c:pt idx="26684">
                  <c:v>-12.356999999999992</c:v>
                </c:pt>
                <c:pt idx="26685">
                  <c:v>-12.354999999999997</c:v>
                </c:pt>
                <c:pt idx="26686">
                  <c:v>-12.352999999999994</c:v>
                </c:pt>
                <c:pt idx="26687">
                  <c:v>-12.350999999999992</c:v>
                </c:pt>
                <c:pt idx="26688">
                  <c:v>-12.348999999999997</c:v>
                </c:pt>
                <c:pt idx="26689">
                  <c:v>-12.346999999999994</c:v>
                </c:pt>
                <c:pt idx="26690">
                  <c:v>-12.344999999999992</c:v>
                </c:pt>
                <c:pt idx="26691">
                  <c:v>-12.342999999999996</c:v>
                </c:pt>
                <c:pt idx="26692">
                  <c:v>-12.340999999999994</c:v>
                </c:pt>
                <c:pt idx="26693">
                  <c:v>-12.338999999999992</c:v>
                </c:pt>
                <c:pt idx="26694">
                  <c:v>-12.336999999999996</c:v>
                </c:pt>
                <c:pt idx="26695">
                  <c:v>-12.334999999999994</c:v>
                </c:pt>
                <c:pt idx="26696">
                  <c:v>-12.332999999999991</c:v>
                </c:pt>
                <c:pt idx="26697">
                  <c:v>-12.330999999999996</c:v>
                </c:pt>
                <c:pt idx="26698">
                  <c:v>-12.328999999999994</c:v>
                </c:pt>
                <c:pt idx="26699">
                  <c:v>-12.326999999999991</c:v>
                </c:pt>
                <c:pt idx="26700">
                  <c:v>-12.324999999999996</c:v>
                </c:pt>
                <c:pt idx="26701">
                  <c:v>-12.322999999999993</c:v>
                </c:pt>
                <c:pt idx="26702">
                  <c:v>-12.320999999999991</c:v>
                </c:pt>
                <c:pt idx="26703">
                  <c:v>-12.318999999999996</c:v>
                </c:pt>
                <c:pt idx="26704">
                  <c:v>-12.316999999999993</c:v>
                </c:pt>
                <c:pt idx="26705">
                  <c:v>-12.314999999999998</c:v>
                </c:pt>
                <c:pt idx="26706">
                  <c:v>-12.312999999999995</c:v>
                </c:pt>
                <c:pt idx="26707">
                  <c:v>-12.310999999999993</c:v>
                </c:pt>
                <c:pt idx="26708">
                  <c:v>-12.308999999999997</c:v>
                </c:pt>
                <c:pt idx="26709">
                  <c:v>-12.306999999999995</c:v>
                </c:pt>
                <c:pt idx="26710">
                  <c:v>-12.304999999999993</c:v>
                </c:pt>
                <c:pt idx="26711">
                  <c:v>-12.302999999999997</c:v>
                </c:pt>
                <c:pt idx="26712">
                  <c:v>-12.300999999999995</c:v>
                </c:pt>
                <c:pt idx="26713">
                  <c:v>-12.298999999999992</c:v>
                </c:pt>
                <c:pt idx="26714">
                  <c:v>-12.296999999999997</c:v>
                </c:pt>
                <c:pt idx="26715">
                  <c:v>-12.294999999999995</c:v>
                </c:pt>
                <c:pt idx="26716">
                  <c:v>-12.292999999999992</c:v>
                </c:pt>
                <c:pt idx="26717">
                  <c:v>-12.290999999999997</c:v>
                </c:pt>
                <c:pt idx="26718">
                  <c:v>-12.288999999999994</c:v>
                </c:pt>
                <c:pt idx="26719">
                  <c:v>-12.286999999999992</c:v>
                </c:pt>
                <c:pt idx="26720">
                  <c:v>-12.284999999999997</c:v>
                </c:pt>
                <c:pt idx="26721">
                  <c:v>-12.282999999999994</c:v>
                </c:pt>
                <c:pt idx="26722">
                  <c:v>-12.280999999999992</c:v>
                </c:pt>
                <c:pt idx="26723">
                  <c:v>-12.278999999999996</c:v>
                </c:pt>
                <c:pt idx="26724">
                  <c:v>-12.276999999999994</c:v>
                </c:pt>
                <c:pt idx="26725">
                  <c:v>-12.274999999999991</c:v>
                </c:pt>
                <c:pt idx="26726">
                  <c:v>-12.272999999999996</c:v>
                </c:pt>
                <c:pt idx="26727">
                  <c:v>-12.270999999999994</c:v>
                </c:pt>
                <c:pt idx="26728">
                  <c:v>-12.268999999999991</c:v>
                </c:pt>
                <c:pt idx="26729">
                  <c:v>-12.266999999999996</c:v>
                </c:pt>
                <c:pt idx="26730">
                  <c:v>-12.264999999999993</c:v>
                </c:pt>
                <c:pt idx="26731">
                  <c:v>-12.262999999999991</c:v>
                </c:pt>
                <c:pt idx="26732">
                  <c:v>-12.260999999999996</c:v>
                </c:pt>
                <c:pt idx="26733">
                  <c:v>-12.258999999999993</c:v>
                </c:pt>
                <c:pt idx="26734">
                  <c:v>-12.256999999999991</c:v>
                </c:pt>
                <c:pt idx="26735">
                  <c:v>-12.254999999999995</c:v>
                </c:pt>
                <c:pt idx="26736">
                  <c:v>-12.252999999999993</c:v>
                </c:pt>
                <c:pt idx="26737">
                  <c:v>-12.250999999999998</c:v>
                </c:pt>
                <c:pt idx="26738">
                  <c:v>-12.248999999999995</c:v>
                </c:pt>
                <c:pt idx="26739">
                  <c:v>-12.246999999999993</c:v>
                </c:pt>
                <c:pt idx="26740">
                  <c:v>-12.244999999999997</c:v>
                </c:pt>
                <c:pt idx="26741">
                  <c:v>-12.242999999999995</c:v>
                </c:pt>
                <c:pt idx="26742">
                  <c:v>-12.240999999999993</c:v>
                </c:pt>
                <c:pt idx="26743">
                  <c:v>-12.238999999999997</c:v>
                </c:pt>
                <c:pt idx="26744">
                  <c:v>-12.236999999999995</c:v>
                </c:pt>
                <c:pt idx="26745">
                  <c:v>-12.234999999999992</c:v>
                </c:pt>
                <c:pt idx="26746">
                  <c:v>-12.232999999999997</c:v>
                </c:pt>
                <c:pt idx="26747">
                  <c:v>-12.230999999999995</c:v>
                </c:pt>
                <c:pt idx="26748">
                  <c:v>-12.228999999999992</c:v>
                </c:pt>
                <c:pt idx="26749">
                  <c:v>-12.226999999999997</c:v>
                </c:pt>
                <c:pt idx="26750">
                  <c:v>-12.224999999999994</c:v>
                </c:pt>
                <c:pt idx="26751">
                  <c:v>-12.222999999999992</c:v>
                </c:pt>
                <c:pt idx="26752">
                  <c:v>-12.220999999999997</c:v>
                </c:pt>
                <c:pt idx="26753">
                  <c:v>-12.218999999999994</c:v>
                </c:pt>
                <c:pt idx="26754">
                  <c:v>-12.216999999999992</c:v>
                </c:pt>
                <c:pt idx="26755">
                  <c:v>-12.214999999999996</c:v>
                </c:pt>
                <c:pt idx="26756">
                  <c:v>-12.212999999999994</c:v>
                </c:pt>
                <c:pt idx="26757">
                  <c:v>-12.210999999999991</c:v>
                </c:pt>
                <c:pt idx="26758">
                  <c:v>-12.208999999999996</c:v>
                </c:pt>
                <c:pt idx="26759">
                  <c:v>-12.206999999999994</c:v>
                </c:pt>
                <c:pt idx="26760">
                  <c:v>-12.204999999999991</c:v>
                </c:pt>
                <c:pt idx="26761">
                  <c:v>-12.202999999999996</c:v>
                </c:pt>
                <c:pt idx="26762">
                  <c:v>-12.200999999999993</c:v>
                </c:pt>
                <c:pt idx="26763">
                  <c:v>-12.198999999999991</c:v>
                </c:pt>
                <c:pt idx="26764">
                  <c:v>-12.196999999999996</c:v>
                </c:pt>
                <c:pt idx="26765">
                  <c:v>-12.194999999999993</c:v>
                </c:pt>
                <c:pt idx="26766">
                  <c:v>-12.192999999999998</c:v>
                </c:pt>
                <c:pt idx="26767">
                  <c:v>-12.190999999999995</c:v>
                </c:pt>
                <c:pt idx="26768">
                  <c:v>-12.188999999999993</c:v>
                </c:pt>
                <c:pt idx="26769">
                  <c:v>-12.186999999999998</c:v>
                </c:pt>
                <c:pt idx="26770">
                  <c:v>-12.184999999999995</c:v>
                </c:pt>
                <c:pt idx="26771">
                  <c:v>-12.182999999999993</c:v>
                </c:pt>
                <c:pt idx="26772">
                  <c:v>-12.180999999999997</c:v>
                </c:pt>
                <c:pt idx="26773">
                  <c:v>-12.178999999999995</c:v>
                </c:pt>
                <c:pt idx="26774">
                  <c:v>-12.176999999999992</c:v>
                </c:pt>
                <c:pt idx="26775">
                  <c:v>-12.174999999999997</c:v>
                </c:pt>
                <c:pt idx="26776">
                  <c:v>-12.172999999999995</c:v>
                </c:pt>
                <c:pt idx="26777">
                  <c:v>-12.170999999999992</c:v>
                </c:pt>
                <c:pt idx="26778">
                  <c:v>-12.168999999999997</c:v>
                </c:pt>
                <c:pt idx="26779">
                  <c:v>-12.166999999999994</c:v>
                </c:pt>
                <c:pt idx="26780">
                  <c:v>-12.164999999999992</c:v>
                </c:pt>
                <c:pt idx="26781">
                  <c:v>-12.162999999999997</c:v>
                </c:pt>
                <c:pt idx="26782">
                  <c:v>-12.160999999999994</c:v>
                </c:pt>
                <c:pt idx="26783">
                  <c:v>-12.158999999999992</c:v>
                </c:pt>
                <c:pt idx="26784">
                  <c:v>-12.156999999999996</c:v>
                </c:pt>
                <c:pt idx="26785">
                  <c:v>-12.154999999999994</c:v>
                </c:pt>
                <c:pt idx="26786">
                  <c:v>-12.152999999999992</c:v>
                </c:pt>
                <c:pt idx="26787">
                  <c:v>-12.150999999999996</c:v>
                </c:pt>
                <c:pt idx="26788">
                  <c:v>-12.148999999999994</c:v>
                </c:pt>
                <c:pt idx="26789">
                  <c:v>-12.146999999999991</c:v>
                </c:pt>
                <c:pt idx="26790">
                  <c:v>-12.144999999999996</c:v>
                </c:pt>
                <c:pt idx="26791">
                  <c:v>-12.142999999999994</c:v>
                </c:pt>
                <c:pt idx="26792">
                  <c:v>-12.140999999999991</c:v>
                </c:pt>
                <c:pt idx="26793">
                  <c:v>-12.138999999999996</c:v>
                </c:pt>
                <c:pt idx="26794">
                  <c:v>-12.136999999999993</c:v>
                </c:pt>
                <c:pt idx="26795">
                  <c:v>-12.134999999999991</c:v>
                </c:pt>
                <c:pt idx="26796">
                  <c:v>-12.132999999999996</c:v>
                </c:pt>
                <c:pt idx="26797">
                  <c:v>-12.130999999999993</c:v>
                </c:pt>
                <c:pt idx="26798">
                  <c:v>-12.128999999999998</c:v>
                </c:pt>
                <c:pt idx="26799">
                  <c:v>-12.126999999999995</c:v>
                </c:pt>
                <c:pt idx="26800">
                  <c:v>-12.124999999999993</c:v>
                </c:pt>
                <c:pt idx="26801">
                  <c:v>-12.122999999999998</c:v>
                </c:pt>
                <c:pt idx="26802">
                  <c:v>-12.120999999999995</c:v>
                </c:pt>
                <c:pt idx="26803">
                  <c:v>-12.118999999999993</c:v>
                </c:pt>
                <c:pt idx="26804">
                  <c:v>-12.116999999999997</c:v>
                </c:pt>
                <c:pt idx="26805">
                  <c:v>-12.114999999999995</c:v>
                </c:pt>
                <c:pt idx="26806">
                  <c:v>-12.112999999999992</c:v>
                </c:pt>
                <c:pt idx="26807">
                  <c:v>-12.110999999999997</c:v>
                </c:pt>
                <c:pt idx="26808">
                  <c:v>-12.108999999999995</c:v>
                </c:pt>
                <c:pt idx="26809">
                  <c:v>-12.106999999999992</c:v>
                </c:pt>
                <c:pt idx="26810">
                  <c:v>-12.104999999999997</c:v>
                </c:pt>
                <c:pt idx="26811">
                  <c:v>-12.102999999999994</c:v>
                </c:pt>
                <c:pt idx="26812">
                  <c:v>-12.100999999999992</c:v>
                </c:pt>
                <c:pt idx="26813">
                  <c:v>-12.098999999999997</c:v>
                </c:pt>
                <c:pt idx="26814">
                  <c:v>-12.096999999999994</c:v>
                </c:pt>
                <c:pt idx="26815">
                  <c:v>-12.094999999999992</c:v>
                </c:pt>
                <c:pt idx="26816">
                  <c:v>-12.092999999999996</c:v>
                </c:pt>
                <c:pt idx="26817">
                  <c:v>-12.090999999999994</c:v>
                </c:pt>
                <c:pt idx="26818">
                  <c:v>-12.088999999999992</c:v>
                </c:pt>
                <c:pt idx="26819">
                  <c:v>-12.086999999999996</c:v>
                </c:pt>
                <c:pt idx="26820">
                  <c:v>-12.084999999999994</c:v>
                </c:pt>
                <c:pt idx="26821">
                  <c:v>-12.082999999999991</c:v>
                </c:pt>
                <c:pt idx="26822">
                  <c:v>-12.080999999999996</c:v>
                </c:pt>
                <c:pt idx="26823">
                  <c:v>-12.078999999999994</c:v>
                </c:pt>
                <c:pt idx="26824">
                  <c:v>-12.076999999999991</c:v>
                </c:pt>
                <c:pt idx="26825">
                  <c:v>-12.074999999999996</c:v>
                </c:pt>
                <c:pt idx="26826">
                  <c:v>-12.072999999999993</c:v>
                </c:pt>
                <c:pt idx="26827">
                  <c:v>-12.070999999999991</c:v>
                </c:pt>
                <c:pt idx="26828">
                  <c:v>-12.068999999999996</c:v>
                </c:pt>
                <c:pt idx="26829">
                  <c:v>-12.066999999999993</c:v>
                </c:pt>
                <c:pt idx="26830">
                  <c:v>-12.064999999999998</c:v>
                </c:pt>
                <c:pt idx="26831">
                  <c:v>-12.062999999999995</c:v>
                </c:pt>
                <c:pt idx="26832">
                  <c:v>-12.060999999999993</c:v>
                </c:pt>
                <c:pt idx="26833">
                  <c:v>-12.058999999999997</c:v>
                </c:pt>
                <c:pt idx="26834">
                  <c:v>-12.056999999999995</c:v>
                </c:pt>
                <c:pt idx="26835">
                  <c:v>-12.054999999999993</c:v>
                </c:pt>
                <c:pt idx="26836">
                  <c:v>-12.052999999999997</c:v>
                </c:pt>
                <c:pt idx="26837">
                  <c:v>-12.050999999999995</c:v>
                </c:pt>
                <c:pt idx="26838">
                  <c:v>-12.048999999999992</c:v>
                </c:pt>
                <c:pt idx="26839">
                  <c:v>-12.046999999999997</c:v>
                </c:pt>
                <c:pt idx="26840">
                  <c:v>-12.044999999999995</c:v>
                </c:pt>
                <c:pt idx="26841">
                  <c:v>-12.042999999999992</c:v>
                </c:pt>
                <c:pt idx="26842">
                  <c:v>-12.040999999999997</c:v>
                </c:pt>
                <c:pt idx="26843">
                  <c:v>-12.038999999999994</c:v>
                </c:pt>
                <c:pt idx="26844">
                  <c:v>-12.036999999999992</c:v>
                </c:pt>
                <c:pt idx="26845">
                  <c:v>-12.034999999999997</c:v>
                </c:pt>
                <c:pt idx="26846">
                  <c:v>-12.032999999999994</c:v>
                </c:pt>
                <c:pt idx="26847">
                  <c:v>-12.030999999999992</c:v>
                </c:pt>
                <c:pt idx="26848">
                  <c:v>-12.028999999999996</c:v>
                </c:pt>
                <c:pt idx="26849">
                  <c:v>-12.026999999999994</c:v>
                </c:pt>
                <c:pt idx="26850">
                  <c:v>-12.024999999999991</c:v>
                </c:pt>
                <c:pt idx="26851">
                  <c:v>-12.022999999999996</c:v>
                </c:pt>
                <c:pt idx="26852">
                  <c:v>-12.020999999999994</c:v>
                </c:pt>
                <c:pt idx="26853">
                  <c:v>-12.018999999999991</c:v>
                </c:pt>
                <c:pt idx="26854">
                  <c:v>-12.016999999999996</c:v>
                </c:pt>
                <c:pt idx="26855">
                  <c:v>-12.014999999999993</c:v>
                </c:pt>
                <c:pt idx="26856">
                  <c:v>-12.012999999999991</c:v>
                </c:pt>
                <c:pt idx="26857">
                  <c:v>-12.010999999999996</c:v>
                </c:pt>
                <c:pt idx="26858">
                  <c:v>-12.008999999999993</c:v>
                </c:pt>
                <c:pt idx="26859">
                  <c:v>-12.006999999999991</c:v>
                </c:pt>
                <c:pt idx="26860">
                  <c:v>-12.004999999999995</c:v>
                </c:pt>
                <c:pt idx="26861">
                  <c:v>-12.002999999999993</c:v>
                </c:pt>
                <c:pt idx="26862">
                  <c:v>-12.000999999999998</c:v>
                </c:pt>
                <c:pt idx="26863">
                  <c:v>-11.998999999999995</c:v>
                </c:pt>
                <c:pt idx="26864">
                  <c:v>-11.996999999999993</c:v>
                </c:pt>
                <c:pt idx="26865">
                  <c:v>-11.994999999999997</c:v>
                </c:pt>
                <c:pt idx="26866">
                  <c:v>-11.992999999999995</c:v>
                </c:pt>
                <c:pt idx="26867">
                  <c:v>-11.990999999999993</c:v>
                </c:pt>
                <c:pt idx="26868">
                  <c:v>-11.988999999999997</c:v>
                </c:pt>
                <c:pt idx="26869">
                  <c:v>-11.986999999999995</c:v>
                </c:pt>
                <c:pt idx="26870">
                  <c:v>-11.984999999999992</c:v>
                </c:pt>
                <c:pt idx="26871">
                  <c:v>-11.982999999999997</c:v>
                </c:pt>
                <c:pt idx="26872">
                  <c:v>-11.980999999999995</c:v>
                </c:pt>
                <c:pt idx="26873">
                  <c:v>-11.978999999999992</c:v>
                </c:pt>
                <c:pt idx="26874">
                  <c:v>-11.976999999999997</c:v>
                </c:pt>
                <c:pt idx="26875">
                  <c:v>-11.974999999999994</c:v>
                </c:pt>
                <c:pt idx="26876">
                  <c:v>-11.972999999999992</c:v>
                </c:pt>
                <c:pt idx="26877">
                  <c:v>-11.970999999999997</c:v>
                </c:pt>
                <c:pt idx="26878">
                  <c:v>-11.968999999999994</c:v>
                </c:pt>
                <c:pt idx="26879">
                  <c:v>-11.966999999999992</c:v>
                </c:pt>
                <c:pt idx="26880">
                  <c:v>-11.964999999999996</c:v>
                </c:pt>
                <c:pt idx="26881">
                  <c:v>-11.962999999999994</c:v>
                </c:pt>
                <c:pt idx="26882">
                  <c:v>-11.960999999999991</c:v>
                </c:pt>
                <c:pt idx="26883">
                  <c:v>-11.958999999999996</c:v>
                </c:pt>
                <c:pt idx="26884">
                  <c:v>-11.956999999999994</c:v>
                </c:pt>
                <c:pt idx="26885">
                  <c:v>-11.954999999999991</c:v>
                </c:pt>
                <c:pt idx="26886">
                  <c:v>-11.952999999999996</c:v>
                </c:pt>
                <c:pt idx="26887">
                  <c:v>-11.950999999999993</c:v>
                </c:pt>
                <c:pt idx="26888">
                  <c:v>-11.948999999999991</c:v>
                </c:pt>
                <c:pt idx="26889">
                  <c:v>-11.946999999999996</c:v>
                </c:pt>
                <c:pt idx="26890">
                  <c:v>-11.944999999999993</c:v>
                </c:pt>
                <c:pt idx="26891">
                  <c:v>-11.942999999999998</c:v>
                </c:pt>
                <c:pt idx="26892">
                  <c:v>-11.940999999999995</c:v>
                </c:pt>
                <c:pt idx="26893">
                  <c:v>-11.938999999999993</c:v>
                </c:pt>
                <c:pt idx="26894">
                  <c:v>-11.936999999999998</c:v>
                </c:pt>
                <c:pt idx="26895">
                  <c:v>-11.934999999999995</c:v>
                </c:pt>
                <c:pt idx="26896">
                  <c:v>-11.932999999999993</c:v>
                </c:pt>
                <c:pt idx="26897">
                  <c:v>-11.930999999999997</c:v>
                </c:pt>
                <c:pt idx="26898">
                  <c:v>-11.928999999999995</c:v>
                </c:pt>
                <c:pt idx="26899">
                  <c:v>-11.926999999999992</c:v>
                </c:pt>
                <c:pt idx="26900">
                  <c:v>-11.924999999999997</c:v>
                </c:pt>
                <c:pt idx="26901">
                  <c:v>-11.922999999999995</c:v>
                </c:pt>
                <c:pt idx="26902">
                  <c:v>-11.920999999999992</c:v>
                </c:pt>
                <c:pt idx="26903">
                  <c:v>-11.918999999999997</c:v>
                </c:pt>
                <c:pt idx="26904">
                  <c:v>-11.916999999999994</c:v>
                </c:pt>
                <c:pt idx="26905">
                  <c:v>-11.914999999999992</c:v>
                </c:pt>
                <c:pt idx="26906">
                  <c:v>-11.912999999999997</c:v>
                </c:pt>
                <c:pt idx="26907">
                  <c:v>-11.910999999999994</c:v>
                </c:pt>
                <c:pt idx="26908">
                  <c:v>-11.908999999999992</c:v>
                </c:pt>
                <c:pt idx="26909">
                  <c:v>-11.906999999999996</c:v>
                </c:pt>
                <c:pt idx="26910">
                  <c:v>-11.904999999999994</c:v>
                </c:pt>
                <c:pt idx="26911">
                  <c:v>-11.902999999999992</c:v>
                </c:pt>
                <c:pt idx="26912">
                  <c:v>-11.900999999999996</c:v>
                </c:pt>
                <c:pt idx="26913">
                  <c:v>-11.898999999999994</c:v>
                </c:pt>
                <c:pt idx="26914">
                  <c:v>-11.896999999999991</c:v>
                </c:pt>
                <c:pt idx="26915">
                  <c:v>-11.894999999999996</c:v>
                </c:pt>
                <c:pt idx="26916">
                  <c:v>-11.892999999999994</c:v>
                </c:pt>
                <c:pt idx="26917">
                  <c:v>-11.890999999999991</c:v>
                </c:pt>
                <c:pt idx="26918">
                  <c:v>-11.888999999999996</c:v>
                </c:pt>
                <c:pt idx="26919">
                  <c:v>-11.886999999999993</c:v>
                </c:pt>
                <c:pt idx="26920">
                  <c:v>-11.884999999999991</c:v>
                </c:pt>
                <c:pt idx="26921">
                  <c:v>-11.882999999999996</c:v>
                </c:pt>
                <c:pt idx="26922">
                  <c:v>-11.880999999999993</c:v>
                </c:pt>
                <c:pt idx="26923">
                  <c:v>-11.878999999999998</c:v>
                </c:pt>
                <c:pt idx="26924">
                  <c:v>-11.876999999999995</c:v>
                </c:pt>
                <c:pt idx="26925">
                  <c:v>-11.874999999999993</c:v>
                </c:pt>
                <c:pt idx="26926">
                  <c:v>-11.872999999999998</c:v>
                </c:pt>
                <c:pt idx="26927">
                  <c:v>-11.870999999999995</c:v>
                </c:pt>
                <c:pt idx="26928">
                  <c:v>-11.868999999999993</c:v>
                </c:pt>
                <c:pt idx="26929">
                  <c:v>-11.866999999999997</c:v>
                </c:pt>
                <c:pt idx="26930">
                  <c:v>-11.864999999999995</c:v>
                </c:pt>
                <c:pt idx="26931">
                  <c:v>-11.862999999999992</c:v>
                </c:pt>
                <c:pt idx="26932">
                  <c:v>-11.860999999999997</c:v>
                </c:pt>
                <c:pt idx="26933">
                  <c:v>-11.858999999999995</c:v>
                </c:pt>
                <c:pt idx="26934">
                  <c:v>-11.856999999999992</c:v>
                </c:pt>
                <c:pt idx="26935">
                  <c:v>-11.854999999999997</c:v>
                </c:pt>
                <c:pt idx="26936">
                  <c:v>-11.852999999999994</c:v>
                </c:pt>
                <c:pt idx="26937">
                  <c:v>-11.850999999999992</c:v>
                </c:pt>
                <c:pt idx="26938">
                  <c:v>-11.848999999999997</c:v>
                </c:pt>
                <c:pt idx="26939">
                  <c:v>-11.846999999999994</c:v>
                </c:pt>
                <c:pt idx="26940">
                  <c:v>-11.844999999999992</c:v>
                </c:pt>
                <c:pt idx="26941">
                  <c:v>-11.842999999999996</c:v>
                </c:pt>
                <c:pt idx="26942">
                  <c:v>-11.840999999999994</c:v>
                </c:pt>
                <c:pt idx="26943">
                  <c:v>-11.838999999999992</c:v>
                </c:pt>
                <c:pt idx="26944">
                  <c:v>-11.836999999999996</c:v>
                </c:pt>
                <c:pt idx="26945">
                  <c:v>-11.834999999999994</c:v>
                </c:pt>
                <c:pt idx="26946">
                  <c:v>-11.832999999999991</c:v>
                </c:pt>
                <c:pt idx="26947">
                  <c:v>-11.830999999999996</c:v>
                </c:pt>
                <c:pt idx="26948">
                  <c:v>-11.828999999999994</c:v>
                </c:pt>
                <c:pt idx="26949">
                  <c:v>-11.826999999999991</c:v>
                </c:pt>
                <c:pt idx="26950">
                  <c:v>-11.824999999999996</c:v>
                </c:pt>
                <c:pt idx="26951">
                  <c:v>-11.822999999999993</c:v>
                </c:pt>
                <c:pt idx="26952">
                  <c:v>-11.820999999999991</c:v>
                </c:pt>
                <c:pt idx="26953">
                  <c:v>-11.818999999999996</c:v>
                </c:pt>
                <c:pt idx="26954">
                  <c:v>-11.816999999999993</c:v>
                </c:pt>
                <c:pt idx="26955">
                  <c:v>-11.814999999999998</c:v>
                </c:pt>
                <c:pt idx="26956">
                  <c:v>-11.812999999999995</c:v>
                </c:pt>
                <c:pt idx="26957">
                  <c:v>-11.810999999999993</c:v>
                </c:pt>
                <c:pt idx="26958">
                  <c:v>-11.808999999999997</c:v>
                </c:pt>
                <c:pt idx="26959">
                  <c:v>-11.806999999999995</c:v>
                </c:pt>
                <c:pt idx="26960">
                  <c:v>-11.804999999999993</c:v>
                </c:pt>
                <c:pt idx="26961">
                  <c:v>-11.802999999999997</c:v>
                </c:pt>
                <c:pt idx="26962">
                  <c:v>-11.800999999999995</c:v>
                </c:pt>
                <c:pt idx="26963">
                  <c:v>-11.798999999999992</c:v>
                </c:pt>
                <c:pt idx="26964">
                  <c:v>-11.796999999999997</c:v>
                </c:pt>
                <c:pt idx="26965">
                  <c:v>-11.794999999999995</c:v>
                </c:pt>
                <c:pt idx="26966">
                  <c:v>-11.792999999999992</c:v>
                </c:pt>
                <c:pt idx="26967">
                  <c:v>-11.790999999999997</c:v>
                </c:pt>
                <c:pt idx="26968">
                  <c:v>-11.788999999999994</c:v>
                </c:pt>
                <c:pt idx="26969">
                  <c:v>-11.786999999999992</c:v>
                </c:pt>
                <c:pt idx="26970">
                  <c:v>-11.784999999999997</c:v>
                </c:pt>
                <c:pt idx="26971">
                  <c:v>-11.782999999999994</c:v>
                </c:pt>
                <c:pt idx="26972">
                  <c:v>-11.780999999999992</c:v>
                </c:pt>
                <c:pt idx="26973">
                  <c:v>-11.778999999999996</c:v>
                </c:pt>
                <c:pt idx="26974">
                  <c:v>-11.776999999999994</c:v>
                </c:pt>
                <c:pt idx="26975">
                  <c:v>-11.774999999999991</c:v>
                </c:pt>
                <c:pt idx="26976">
                  <c:v>-11.772999999999996</c:v>
                </c:pt>
                <c:pt idx="26977">
                  <c:v>-11.770999999999994</c:v>
                </c:pt>
                <c:pt idx="26978">
                  <c:v>-11.768999999999991</c:v>
                </c:pt>
                <c:pt idx="26979">
                  <c:v>-11.766999999999996</c:v>
                </c:pt>
                <c:pt idx="26980">
                  <c:v>-11.764999999999993</c:v>
                </c:pt>
                <c:pt idx="26981">
                  <c:v>-11.762999999999991</c:v>
                </c:pt>
                <c:pt idx="26982">
                  <c:v>-11.760999999999996</c:v>
                </c:pt>
                <c:pt idx="26983">
                  <c:v>-11.758999999999993</c:v>
                </c:pt>
                <c:pt idx="26984">
                  <c:v>-11.756999999999991</c:v>
                </c:pt>
                <c:pt idx="26985">
                  <c:v>-11.754999999999995</c:v>
                </c:pt>
                <c:pt idx="26986">
                  <c:v>-11.752999999999993</c:v>
                </c:pt>
                <c:pt idx="26987">
                  <c:v>-11.750999999999998</c:v>
                </c:pt>
                <c:pt idx="26988">
                  <c:v>-11.748999999999995</c:v>
                </c:pt>
                <c:pt idx="26989">
                  <c:v>-11.746999999999993</c:v>
                </c:pt>
                <c:pt idx="26990">
                  <c:v>-11.744999999999997</c:v>
                </c:pt>
                <c:pt idx="26991">
                  <c:v>-11.742999999999995</c:v>
                </c:pt>
                <c:pt idx="26992">
                  <c:v>-11.740999999999993</c:v>
                </c:pt>
                <c:pt idx="26993">
                  <c:v>-11.738999999999997</c:v>
                </c:pt>
                <c:pt idx="26994">
                  <c:v>-11.736999999999995</c:v>
                </c:pt>
                <c:pt idx="26995">
                  <c:v>-11.734999999999992</c:v>
                </c:pt>
                <c:pt idx="26996">
                  <c:v>-11.732999999999997</c:v>
                </c:pt>
                <c:pt idx="26997">
                  <c:v>-11.730999999999995</c:v>
                </c:pt>
                <c:pt idx="26998">
                  <c:v>-11.728999999999992</c:v>
                </c:pt>
                <c:pt idx="26999">
                  <c:v>-11.726999999999997</c:v>
                </c:pt>
                <c:pt idx="27000">
                  <c:v>-11.724999999999994</c:v>
                </c:pt>
                <c:pt idx="27001">
                  <c:v>-11.722999999999992</c:v>
                </c:pt>
                <c:pt idx="27002">
                  <c:v>-11.720999999999997</c:v>
                </c:pt>
                <c:pt idx="27003">
                  <c:v>-11.718999999999994</c:v>
                </c:pt>
                <c:pt idx="27004">
                  <c:v>-11.716999999999992</c:v>
                </c:pt>
                <c:pt idx="27005">
                  <c:v>-11.714999999999996</c:v>
                </c:pt>
                <c:pt idx="27006">
                  <c:v>-11.712999999999994</c:v>
                </c:pt>
                <c:pt idx="27007">
                  <c:v>-11.710999999999991</c:v>
                </c:pt>
                <c:pt idx="27008">
                  <c:v>-11.708999999999996</c:v>
                </c:pt>
                <c:pt idx="27009">
                  <c:v>-11.706999999999994</c:v>
                </c:pt>
                <c:pt idx="27010">
                  <c:v>-11.704999999999991</c:v>
                </c:pt>
                <c:pt idx="27011">
                  <c:v>-11.702999999999996</c:v>
                </c:pt>
                <c:pt idx="27012">
                  <c:v>-11.700999999999993</c:v>
                </c:pt>
                <c:pt idx="27013">
                  <c:v>-11.698999999999991</c:v>
                </c:pt>
                <c:pt idx="27014">
                  <c:v>-11.696999999999996</c:v>
                </c:pt>
                <c:pt idx="27015">
                  <c:v>-11.694999999999993</c:v>
                </c:pt>
                <c:pt idx="27016">
                  <c:v>-11.692999999999998</c:v>
                </c:pt>
                <c:pt idx="27017">
                  <c:v>-11.690999999999995</c:v>
                </c:pt>
                <c:pt idx="27018">
                  <c:v>-11.688999999999993</c:v>
                </c:pt>
                <c:pt idx="27019">
                  <c:v>-11.686999999999998</c:v>
                </c:pt>
                <c:pt idx="27020">
                  <c:v>-11.684999999999995</c:v>
                </c:pt>
                <c:pt idx="27021">
                  <c:v>-11.682999999999993</c:v>
                </c:pt>
                <c:pt idx="27022">
                  <c:v>-11.680999999999997</c:v>
                </c:pt>
                <c:pt idx="27023">
                  <c:v>-11.678999999999995</c:v>
                </c:pt>
                <c:pt idx="27024">
                  <c:v>-11.676999999999992</c:v>
                </c:pt>
                <c:pt idx="27025">
                  <c:v>-11.674999999999997</c:v>
                </c:pt>
                <c:pt idx="27026">
                  <c:v>-11.672999999999995</c:v>
                </c:pt>
                <c:pt idx="27027">
                  <c:v>-11.670999999999992</c:v>
                </c:pt>
                <c:pt idx="27028">
                  <c:v>-11.668999999999997</c:v>
                </c:pt>
                <c:pt idx="27029">
                  <c:v>-11.666999999999994</c:v>
                </c:pt>
                <c:pt idx="27030">
                  <c:v>-11.664999999999992</c:v>
                </c:pt>
                <c:pt idx="27031">
                  <c:v>-11.662999999999997</c:v>
                </c:pt>
                <c:pt idx="27032">
                  <c:v>-11.660999999999994</c:v>
                </c:pt>
                <c:pt idx="27033">
                  <c:v>-11.658999999999992</c:v>
                </c:pt>
                <c:pt idx="27034">
                  <c:v>-11.656999999999996</c:v>
                </c:pt>
                <c:pt idx="27035">
                  <c:v>-11.654999999999994</c:v>
                </c:pt>
                <c:pt idx="27036">
                  <c:v>-11.652999999999992</c:v>
                </c:pt>
                <c:pt idx="27037">
                  <c:v>-11.650999999999996</c:v>
                </c:pt>
                <c:pt idx="27038">
                  <c:v>-11.648999999999994</c:v>
                </c:pt>
                <c:pt idx="27039">
                  <c:v>-11.646999999999991</c:v>
                </c:pt>
                <c:pt idx="27040">
                  <c:v>-11.644999999999996</c:v>
                </c:pt>
                <c:pt idx="27041">
                  <c:v>-11.642999999999994</c:v>
                </c:pt>
                <c:pt idx="27042">
                  <c:v>-11.640999999999991</c:v>
                </c:pt>
                <c:pt idx="27043">
                  <c:v>-11.638999999999996</c:v>
                </c:pt>
                <c:pt idx="27044">
                  <c:v>-11.636999999999993</c:v>
                </c:pt>
                <c:pt idx="27045">
                  <c:v>-11.634999999999991</c:v>
                </c:pt>
                <c:pt idx="27046">
                  <c:v>-11.632999999999996</c:v>
                </c:pt>
                <c:pt idx="27047">
                  <c:v>-11.630999999999993</c:v>
                </c:pt>
                <c:pt idx="27048">
                  <c:v>-11.628999999999998</c:v>
                </c:pt>
                <c:pt idx="27049">
                  <c:v>-11.626999999999995</c:v>
                </c:pt>
                <c:pt idx="27050">
                  <c:v>-11.624999999999993</c:v>
                </c:pt>
                <c:pt idx="27051">
                  <c:v>-11.622999999999998</c:v>
                </c:pt>
                <c:pt idx="27052">
                  <c:v>-11.620999999999995</c:v>
                </c:pt>
                <c:pt idx="27053">
                  <c:v>-11.618999999999993</c:v>
                </c:pt>
                <c:pt idx="27054">
                  <c:v>-11.616999999999997</c:v>
                </c:pt>
                <c:pt idx="27055">
                  <c:v>-11.614999999999995</c:v>
                </c:pt>
                <c:pt idx="27056">
                  <c:v>-11.612999999999992</c:v>
                </c:pt>
                <c:pt idx="27057">
                  <c:v>-11.610999999999997</c:v>
                </c:pt>
                <c:pt idx="27058">
                  <c:v>-11.608999999999995</c:v>
                </c:pt>
                <c:pt idx="27059">
                  <c:v>-11.606999999999992</c:v>
                </c:pt>
                <c:pt idx="27060">
                  <c:v>-11.604999999999997</c:v>
                </c:pt>
                <c:pt idx="27061">
                  <c:v>-11.602999999999994</c:v>
                </c:pt>
                <c:pt idx="27062">
                  <c:v>-11.600999999999992</c:v>
                </c:pt>
                <c:pt idx="27063">
                  <c:v>-11.598999999999997</c:v>
                </c:pt>
                <c:pt idx="27064">
                  <c:v>-11.596999999999994</c:v>
                </c:pt>
                <c:pt idx="27065">
                  <c:v>-11.594999999999992</c:v>
                </c:pt>
                <c:pt idx="27066">
                  <c:v>-11.592999999999996</c:v>
                </c:pt>
                <c:pt idx="27067">
                  <c:v>-11.590999999999994</c:v>
                </c:pt>
                <c:pt idx="27068">
                  <c:v>-11.588999999999992</c:v>
                </c:pt>
                <c:pt idx="27069">
                  <c:v>-11.586999999999996</c:v>
                </c:pt>
                <c:pt idx="27070">
                  <c:v>-11.584999999999994</c:v>
                </c:pt>
                <c:pt idx="27071">
                  <c:v>-11.582999999999991</c:v>
                </c:pt>
                <c:pt idx="27072">
                  <c:v>-11.580999999999996</c:v>
                </c:pt>
                <c:pt idx="27073">
                  <c:v>-11.578999999999994</c:v>
                </c:pt>
                <c:pt idx="27074">
                  <c:v>-11.576999999999991</c:v>
                </c:pt>
                <c:pt idx="27075">
                  <c:v>-11.574999999999996</c:v>
                </c:pt>
                <c:pt idx="27076">
                  <c:v>-11.572999999999993</c:v>
                </c:pt>
                <c:pt idx="27077">
                  <c:v>-11.570999999999991</c:v>
                </c:pt>
                <c:pt idx="27078">
                  <c:v>-11.568999999999996</c:v>
                </c:pt>
                <c:pt idx="27079">
                  <c:v>-11.566999999999993</c:v>
                </c:pt>
                <c:pt idx="27080">
                  <c:v>-11.564999999999998</c:v>
                </c:pt>
                <c:pt idx="27081">
                  <c:v>-11.562999999999995</c:v>
                </c:pt>
                <c:pt idx="27082">
                  <c:v>-11.560999999999993</c:v>
                </c:pt>
                <c:pt idx="27083">
                  <c:v>-11.558999999999997</c:v>
                </c:pt>
                <c:pt idx="27084">
                  <c:v>-11.556999999999995</c:v>
                </c:pt>
                <c:pt idx="27085">
                  <c:v>-11.554999999999993</c:v>
                </c:pt>
                <c:pt idx="27086">
                  <c:v>-11.552999999999997</c:v>
                </c:pt>
                <c:pt idx="27087">
                  <c:v>-11.550999999999995</c:v>
                </c:pt>
                <c:pt idx="27088">
                  <c:v>-11.548999999999992</c:v>
                </c:pt>
                <c:pt idx="27089">
                  <c:v>-11.546999999999997</c:v>
                </c:pt>
                <c:pt idx="27090">
                  <c:v>-11.544999999999995</c:v>
                </c:pt>
                <c:pt idx="27091">
                  <c:v>-11.542999999999992</c:v>
                </c:pt>
                <c:pt idx="27092">
                  <c:v>-11.540999999999997</c:v>
                </c:pt>
                <c:pt idx="27093">
                  <c:v>-11.538999999999994</c:v>
                </c:pt>
                <c:pt idx="27094">
                  <c:v>-11.536999999999992</c:v>
                </c:pt>
                <c:pt idx="27095">
                  <c:v>-11.534999999999997</c:v>
                </c:pt>
                <c:pt idx="27096">
                  <c:v>-11.532999999999994</c:v>
                </c:pt>
                <c:pt idx="27097">
                  <c:v>-11.530999999999992</c:v>
                </c:pt>
                <c:pt idx="27098">
                  <c:v>-11.528999999999996</c:v>
                </c:pt>
                <c:pt idx="27099">
                  <c:v>-11.526999999999994</c:v>
                </c:pt>
                <c:pt idx="27100">
                  <c:v>-11.524999999999991</c:v>
                </c:pt>
                <c:pt idx="27101">
                  <c:v>-11.522999999999996</c:v>
                </c:pt>
                <c:pt idx="27102">
                  <c:v>-11.520999999999994</c:v>
                </c:pt>
                <c:pt idx="27103">
                  <c:v>-11.518999999999991</c:v>
                </c:pt>
                <c:pt idx="27104">
                  <c:v>-11.516999999999996</c:v>
                </c:pt>
                <c:pt idx="27105">
                  <c:v>-11.514999999999993</c:v>
                </c:pt>
                <c:pt idx="27106">
                  <c:v>-11.512999999999991</c:v>
                </c:pt>
                <c:pt idx="27107">
                  <c:v>-11.510999999999996</c:v>
                </c:pt>
                <c:pt idx="27108">
                  <c:v>-11.508999999999993</c:v>
                </c:pt>
                <c:pt idx="27109">
                  <c:v>-11.506999999999991</c:v>
                </c:pt>
                <c:pt idx="27110">
                  <c:v>-11.504999999999995</c:v>
                </c:pt>
                <c:pt idx="27111">
                  <c:v>-11.502999999999993</c:v>
                </c:pt>
                <c:pt idx="27112">
                  <c:v>-11.500999999999998</c:v>
                </c:pt>
                <c:pt idx="27113">
                  <c:v>-11.498999999999995</c:v>
                </c:pt>
                <c:pt idx="27114">
                  <c:v>-11.496999999999993</c:v>
                </c:pt>
                <c:pt idx="27115">
                  <c:v>-11.494999999999997</c:v>
                </c:pt>
                <c:pt idx="27116">
                  <c:v>-11.492999999999995</c:v>
                </c:pt>
                <c:pt idx="27117">
                  <c:v>-11.490999999999993</c:v>
                </c:pt>
                <c:pt idx="27118">
                  <c:v>-11.488999999999997</c:v>
                </c:pt>
                <c:pt idx="27119">
                  <c:v>-11.486999999999995</c:v>
                </c:pt>
                <c:pt idx="27120">
                  <c:v>-11.484999999999992</c:v>
                </c:pt>
                <c:pt idx="27121">
                  <c:v>-11.482999999999997</c:v>
                </c:pt>
                <c:pt idx="27122">
                  <c:v>-11.480999999999995</c:v>
                </c:pt>
                <c:pt idx="27123">
                  <c:v>-11.478999999999992</c:v>
                </c:pt>
                <c:pt idx="27124">
                  <c:v>-11.476999999999997</c:v>
                </c:pt>
                <c:pt idx="27125">
                  <c:v>-11.474999999999994</c:v>
                </c:pt>
                <c:pt idx="27126">
                  <c:v>-11.472999999999992</c:v>
                </c:pt>
                <c:pt idx="27127">
                  <c:v>-11.470999999999997</c:v>
                </c:pt>
                <c:pt idx="27128">
                  <c:v>-11.468999999999994</c:v>
                </c:pt>
                <c:pt idx="27129">
                  <c:v>-11.466999999999992</c:v>
                </c:pt>
                <c:pt idx="27130">
                  <c:v>-11.464999999999996</c:v>
                </c:pt>
                <c:pt idx="27131">
                  <c:v>-11.462999999999994</c:v>
                </c:pt>
                <c:pt idx="27132">
                  <c:v>-11.460999999999991</c:v>
                </c:pt>
                <c:pt idx="27133">
                  <c:v>-11.458999999999996</c:v>
                </c:pt>
                <c:pt idx="27134">
                  <c:v>-11.456999999999994</c:v>
                </c:pt>
                <c:pt idx="27135">
                  <c:v>-11.454999999999991</c:v>
                </c:pt>
                <c:pt idx="27136">
                  <c:v>-11.452999999999996</c:v>
                </c:pt>
                <c:pt idx="27137">
                  <c:v>-11.450999999999993</c:v>
                </c:pt>
                <c:pt idx="27138">
                  <c:v>-11.448999999999991</c:v>
                </c:pt>
                <c:pt idx="27139">
                  <c:v>-11.446999999999996</c:v>
                </c:pt>
                <c:pt idx="27140">
                  <c:v>-11.444999999999993</c:v>
                </c:pt>
                <c:pt idx="27141">
                  <c:v>-11.442999999999998</c:v>
                </c:pt>
                <c:pt idx="27142">
                  <c:v>-11.440999999999995</c:v>
                </c:pt>
                <c:pt idx="27143">
                  <c:v>-11.438999999999993</c:v>
                </c:pt>
                <c:pt idx="27144">
                  <c:v>-11.436999999999998</c:v>
                </c:pt>
                <c:pt idx="27145">
                  <c:v>-11.434999999999995</c:v>
                </c:pt>
                <c:pt idx="27146">
                  <c:v>-11.432999999999993</c:v>
                </c:pt>
                <c:pt idx="27147">
                  <c:v>-11.430999999999997</c:v>
                </c:pt>
                <c:pt idx="27148">
                  <c:v>-11.428999999999995</c:v>
                </c:pt>
                <c:pt idx="27149">
                  <c:v>-11.426999999999992</c:v>
                </c:pt>
                <c:pt idx="27150">
                  <c:v>-11.424999999999997</c:v>
                </c:pt>
                <c:pt idx="27151">
                  <c:v>-11.422999999999995</c:v>
                </c:pt>
                <c:pt idx="27152">
                  <c:v>-11.420999999999992</c:v>
                </c:pt>
                <c:pt idx="27153">
                  <c:v>-11.418999999999997</c:v>
                </c:pt>
                <c:pt idx="27154">
                  <c:v>-11.416999999999994</c:v>
                </c:pt>
                <c:pt idx="27155">
                  <c:v>-11.414999999999992</c:v>
                </c:pt>
                <c:pt idx="27156">
                  <c:v>-11.412999999999997</c:v>
                </c:pt>
                <c:pt idx="27157">
                  <c:v>-11.410999999999994</c:v>
                </c:pt>
                <c:pt idx="27158">
                  <c:v>-11.408999999999992</c:v>
                </c:pt>
                <c:pt idx="27159">
                  <c:v>-11.406999999999996</c:v>
                </c:pt>
                <c:pt idx="27160">
                  <c:v>-11.404999999999994</c:v>
                </c:pt>
                <c:pt idx="27161">
                  <c:v>-11.402999999999992</c:v>
                </c:pt>
                <c:pt idx="27162">
                  <c:v>-11.400999999999996</c:v>
                </c:pt>
                <c:pt idx="27163">
                  <c:v>-11.398999999999994</c:v>
                </c:pt>
                <c:pt idx="27164">
                  <c:v>-11.396999999999991</c:v>
                </c:pt>
                <c:pt idx="27165">
                  <c:v>-11.394999999999996</c:v>
                </c:pt>
                <c:pt idx="27166">
                  <c:v>-11.392999999999994</c:v>
                </c:pt>
                <c:pt idx="27167">
                  <c:v>-11.390999999999991</c:v>
                </c:pt>
                <c:pt idx="27168">
                  <c:v>-11.388999999999996</c:v>
                </c:pt>
                <c:pt idx="27169">
                  <c:v>-11.386999999999993</c:v>
                </c:pt>
                <c:pt idx="27170">
                  <c:v>-11.384999999999991</c:v>
                </c:pt>
                <c:pt idx="27171">
                  <c:v>-11.382999999999996</c:v>
                </c:pt>
                <c:pt idx="27172">
                  <c:v>-11.380999999999993</c:v>
                </c:pt>
                <c:pt idx="27173">
                  <c:v>-11.378999999999998</c:v>
                </c:pt>
                <c:pt idx="27174">
                  <c:v>-11.376999999999995</c:v>
                </c:pt>
                <c:pt idx="27175">
                  <c:v>-11.374999999999993</c:v>
                </c:pt>
                <c:pt idx="27176">
                  <c:v>-11.372999999999998</c:v>
                </c:pt>
                <c:pt idx="27177">
                  <c:v>-11.370999999999995</c:v>
                </c:pt>
                <c:pt idx="27178">
                  <c:v>-11.368999999999993</c:v>
                </c:pt>
                <c:pt idx="27179">
                  <c:v>-11.366999999999997</c:v>
                </c:pt>
                <c:pt idx="27180">
                  <c:v>-11.364999999999995</c:v>
                </c:pt>
                <c:pt idx="27181">
                  <c:v>-11.362999999999992</c:v>
                </c:pt>
                <c:pt idx="27182">
                  <c:v>-11.360999999999997</c:v>
                </c:pt>
                <c:pt idx="27183">
                  <c:v>-11.358999999999995</c:v>
                </c:pt>
                <c:pt idx="27184">
                  <c:v>-11.356999999999992</c:v>
                </c:pt>
                <c:pt idx="27185">
                  <c:v>-11.354999999999997</c:v>
                </c:pt>
                <c:pt idx="27186">
                  <c:v>-11.352999999999994</c:v>
                </c:pt>
                <c:pt idx="27187">
                  <c:v>-11.350999999999992</c:v>
                </c:pt>
                <c:pt idx="27188">
                  <c:v>-11.348999999999997</c:v>
                </c:pt>
                <c:pt idx="27189">
                  <c:v>-11.346999999999994</c:v>
                </c:pt>
                <c:pt idx="27190">
                  <c:v>-11.344999999999992</c:v>
                </c:pt>
                <c:pt idx="27191">
                  <c:v>-11.342999999999996</c:v>
                </c:pt>
                <c:pt idx="27192">
                  <c:v>-11.340999999999994</c:v>
                </c:pt>
                <c:pt idx="27193">
                  <c:v>-11.338999999999992</c:v>
                </c:pt>
                <c:pt idx="27194">
                  <c:v>-11.336999999999996</c:v>
                </c:pt>
                <c:pt idx="27195">
                  <c:v>-11.334999999999994</c:v>
                </c:pt>
                <c:pt idx="27196">
                  <c:v>-11.332999999999991</c:v>
                </c:pt>
                <c:pt idx="27197">
                  <c:v>-11.330999999999996</c:v>
                </c:pt>
                <c:pt idx="27198">
                  <c:v>-11.328999999999994</c:v>
                </c:pt>
                <c:pt idx="27199">
                  <c:v>-11.326999999999991</c:v>
                </c:pt>
                <c:pt idx="27200">
                  <c:v>-11.324999999999996</c:v>
                </c:pt>
                <c:pt idx="27201">
                  <c:v>-11.322999999999993</c:v>
                </c:pt>
                <c:pt idx="27202">
                  <c:v>-11.320999999999991</c:v>
                </c:pt>
                <c:pt idx="27203">
                  <c:v>-11.318999999999996</c:v>
                </c:pt>
                <c:pt idx="27204">
                  <c:v>-11.316999999999993</c:v>
                </c:pt>
                <c:pt idx="27205">
                  <c:v>-11.314999999999998</c:v>
                </c:pt>
                <c:pt idx="27206">
                  <c:v>-11.312999999999995</c:v>
                </c:pt>
                <c:pt idx="27207">
                  <c:v>-11.310999999999993</c:v>
                </c:pt>
                <c:pt idx="27208">
                  <c:v>-11.308999999999997</c:v>
                </c:pt>
                <c:pt idx="27209">
                  <c:v>-11.306999999999995</c:v>
                </c:pt>
                <c:pt idx="27210">
                  <c:v>-11.304999999999993</c:v>
                </c:pt>
                <c:pt idx="27211">
                  <c:v>-11.302999999999997</c:v>
                </c:pt>
                <c:pt idx="27212">
                  <c:v>-11.300999999999995</c:v>
                </c:pt>
                <c:pt idx="27213">
                  <c:v>-11.298999999999992</c:v>
                </c:pt>
                <c:pt idx="27214">
                  <c:v>-11.296999999999997</c:v>
                </c:pt>
                <c:pt idx="27215">
                  <c:v>-11.294999999999995</c:v>
                </c:pt>
                <c:pt idx="27216">
                  <c:v>-11.292999999999992</c:v>
                </c:pt>
                <c:pt idx="27217">
                  <c:v>-11.290999999999997</c:v>
                </c:pt>
                <c:pt idx="27218">
                  <c:v>-11.288999999999994</c:v>
                </c:pt>
                <c:pt idx="27219">
                  <c:v>-11.286999999999992</c:v>
                </c:pt>
                <c:pt idx="27220">
                  <c:v>-11.284999999999997</c:v>
                </c:pt>
                <c:pt idx="27221">
                  <c:v>-11.282999999999994</c:v>
                </c:pt>
                <c:pt idx="27222">
                  <c:v>-11.280999999999992</c:v>
                </c:pt>
                <c:pt idx="27223">
                  <c:v>-11.278999999999996</c:v>
                </c:pt>
                <c:pt idx="27224">
                  <c:v>-11.276999999999994</c:v>
                </c:pt>
                <c:pt idx="27225">
                  <c:v>-11.274999999999991</c:v>
                </c:pt>
                <c:pt idx="27226">
                  <c:v>-11.272999999999996</c:v>
                </c:pt>
                <c:pt idx="27227">
                  <c:v>-11.270999999999994</c:v>
                </c:pt>
                <c:pt idx="27228">
                  <c:v>-11.268999999999991</c:v>
                </c:pt>
                <c:pt idx="27229">
                  <c:v>-11.266999999999996</c:v>
                </c:pt>
                <c:pt idx="27230">
                  <c:v>-11.264999999999993</c:v>
                </c:pt>
                <c:pt idx="27231">
                  <c:v>-11.262999999999991</c:v>
                </c:pt>
                <c:pt idx="27232">
                  <c:v>-11.260999999999996</c:v>
                </c:pt>
                <c:pt idx="27233">
                  <c:v>-11.258999999999993</c:v>
                </c:pt>
                <c:pt idx="27234">
                  <c:v>-11.256999999999991</c:v>
                </c:pt>
                <c:pt idx="27235">
                  <c:v>-11.254999999999995</c:v>
                </c:pt>
                <c:pt idx="27236">
                  <c:v>-11.252999999999993</c:v>
                </c:pt>
                <c:pt idx="27237">
                  <c:v>-11.250999999999998</c:v>
                </c:pt>
                <c:pt idx="27238">
                  <c:v>-11.248999999999995</c:v>
                </c:pt>
                <c:pt idx="27239">
                  <c:v>-11.246999999999993</c:v>
                </c:pt>
                <c:pt idx="27240">
                  <c:v>-11.244999999999997</c:v>
                </c:pt>
                <c:pt idx="27241">
                  <c:v>-11.242999999999995</c:v>
                </c:pt>
                <c:pt idx="27242">
                  <c:v>-11.240999999999993</c:v>
                </c:pt>
                <c:pt idx="27243">
                  <c:v>-11.238999999999997</c:v>
                </c:pt>
                <c:pt idx="27244">
                  <c:v>-11.236999999999995</c:v>
                </c:pt>
                <c:pt idx="27245">
                  <c:v>-11.234999999999992</c:v>
                </c:pt>
                <c:pt idx="27246">
                  <c:v>-11.232999999999997</c:v>
                </c:pt>
                <c:pt idx="27247">
                  <c:v>-11.230999999999995</c:v>
                </c:pt>
                <c:pt idx="27248">
                  <c:v>-11.228999999999992</c:v>
                </c:pt>
                <c:pt idx="27249">
                  <c:v>-11.226999999999997</c:v>
                </c:pt>
                <c:pt idx="27250">
                  <c:v>-11.224999999999994</c:v>
                </c:pt>
                <c:pt idx="27251">
                  <c:v>-11.222999999999992</c:v>
                </c:pt>
                <c:pt idx="27252">
                  <c:v>-11.220999999999997</c:v>
                </c:pt>
                <c:pt idx="27253">
                  <c:v>-11.218999999999994</c:v>
                </c:pt>
                <c:pt idx="27254">
                  <c:v>-11.216999999999992</c:v>
                </c:pt>
                <c:pt idx="27255">
                  <c:v>-11.214999999999996</c:v>
                </c:pt>
                <c:pt idx="27256">
                  <c:v>-11.212999999999994</c:v>
                </c:pt>
                <c:pt idx="27257">
                  <c:v>-11.210999999999991</c:v>
                </c:pt>
                <c:pt idx="27258">
                  <c:v>-11.208999999999996</c:v>
                </c:pt>
                <c:pt idx="27259">
                  <c:v>-11.206999999999994</c:v>
                </c:pt>
                <c:pt idx="27260">
                  <c:v>-11.204999999999991</c:v>
                </c:pt>
                <c:pt idx="27261">
                  <c:v>-11.202999999999996</c:v>
                </c:pt>
                <c:pt idx="27262">
                  <c:v>-11.200999999999993</c:v>
                </c:pt>
                <c:pt idx="27263">
                  <c:v>-11.198999999999991</c:v>
                </c:pt>
                <c:pt idx="27264">
                  <c:v>-11.196999999999996</c:v>
                </c:pt>
                <c:pt idx="27265">
                  <c:v>-11.194999999999993</c:v>
                </c:pt>
                <c:pt idx="27266">
                  <c:v>-11.192999999999998</c:v>
                </c:pt>
                <c:pt idx="27267">
                  <c:v>-11.190999999999995</c:v>
                </c:pt>
                <c:pt idx="27268">
                  <c:v>-11.188999999999993</c:v>
                </c:pt>
                <c:pt idx="27269">
                  <c:v>-11.186999999999998</c:v>
                </c:pt>
                <c:pt idx="27270">
                  <c:v>-11.184999999999995</c:v>
                </c:pt>
                <c:pt idx="27271">
                  <c:v>-11.182999999999993</c:v>
                </c:pt>
                <c:pt idx="27272">
                  <c:v>-11.180999999999997</c:v>
                </c:pt>
                <c:pt idx="27273">
                  <c:v>-11.178999999999995</c:v>
                </c:pt>
                <c:pt idx="27274">
                  <c:v>-11.176999999999992</c:v>
                </c:pt>
                <c:pt idx="27275">
                  <c:v>-11.174999999999997</c:v>
                </c:pt>
                <c:pt idx="27276">
                  <c:v>-11.172999999999995</c:v>
                </c:pt>
                <c:pt idx="27277">
                  <c:v>-11.170999999999992</c:v>
                </c:pt>
                <c:pt idx="27278">
                  <c:v>-11.168999999999997</c:v>
                </c:pt>
                <c:pt idx="27279">
                  <c:v>-11.166999999999994</c:v>
                </c:pt>
                <c:pt idx="27280">
                  <c:v>-11.164999999999992</c:v>
                </c:pt>
                <c:pt idx="27281">
                  <c:v>-11.162999999999997</c:v>
                </c:pt>
                <c:pt idx="27282">
                  <c:v>-11.160999999999994</c:v>
                </c:pt>
                <c:pt idx="27283">
                  <c:v>-11.158999999999992</c:v>
                </c:pt>
                <c:pt idx="27284">
                  <c:v>-11.156999999999996</c:v>
                </c:pt>
                <c:pt idx="27285">
                  <c:v>-11.154999999999994</c:v>
                </c:pt>
                <c:pt idx="27286">
                  <c:v>-11.152999999999992</c:v>
                </c:pt>
                <c:pt idx="27287">
                  <c:v>-11.150999999999996</c:v>
                </c:pt>
                <c:pt idx="27288">
                  <c:v>-11.148999999999994</c:v>
                </c:pt>
                <c:pt idx="27289">
                  <c:v>-11.146999999999991</c:v>
                </c:pt>
                <c:pt idx="27290">
                  <c:v>-11.144999999999996</c:v>
                </c:pt>
                <c:pt idx="27291">
                  <c:v>-11.142999999999994</c:v>
                </c:pt>
                <c:pt idx="27292">
                  <c:v>-11.140999999999991</c:v>
                </c:pt>
                <c:pt idx="27293">
                  <c:v>-11.138999999999996</c:v>
                </c:pt>
                <c:pt idx="27294">
                  <c:v>-11.136999999999993</c:v>
                </c:pt>
                <c:pt idx="27295">
                  <c:v>-11.134999999999991</c:v>
                </c:pt>
                <c:pt idx="27296">
                  <c:v>-11.132999999999996</c:v>
                </c:pt>
                <c:pt idx="27297">
                  <c:v>-11.130999999999993</c:v>
                </c:pt>
                <c:pt idx="27298">
                  <c:v>-11.128999999999998</c:v>
                </c:pt>
                <c:pt idx="27299">
                  <c:v>-11.126999999999995</c:v>
                </c:pt>
                <c:pt idx="27300">
                  <c:v>-11.124999999999993</c:v>
                </c:pt>
                <c:pt idx="27301">
                  <c:v>-11.122999999999998</c:v>
                </c:pt>
                <c:pt idx="27302">
                  <c:v>-11.120999999999995</c:v>
                </c:pt>
                <c:pt idx="27303">
                  <c:v>-11.118999999999993</c:v>
                </c:pt>
                <c:pt idx="27304">
                  <c:v>-11.116999999999997</c:v>
                </c:pt>
                <c:pt idx="27305">
                  <c:v>-11.114999999999995</c:v>
                </c:pt>
                <c:pt idx="27306">
                  <c:v>-11.112999999999992</c:v>
                </c:pt>
                <c:pt idx="27307">
                  <c:v>-11.110999999999997</c:v>
                </c:pt>
                <c:pt idx="27308">
                  <c:v>-11.108999999999995</c:v>
                </c:pt>
                <c:pt idx="27309">
                  <c:v>-11.106999999999992</c:v>
                </c:pt>
                <c:pt idx="27310">
                  <c:v>-11.104999999999997</c:v>
                </c:pt>
                <c:pt idx="27311">
                  <c:v>-11.102999999999994</c:v>
                </c:pt>
                <c:pt idx="27312">
                  <c:v>-11.100999999999992</c:v>
                </c:pt>
                <c:pt idx="27313">
                  <c:v>-11.098999999999997</c:v>
                </c:pt>
                <c:pt idx="27314">
                  <c:v>-11.096999999999994</c:v>
                </c:pt>
                <c:pt idx="27315">
                  <c:v>-11.094999999999992</c:v>
                </c:pt>
                <c:pt idx="27316">
                  <c:v>-11.092999999999996</c:v>
                </c:pt>
                <c:pt idx="27317">
                  <c:v>-11.090999999999994</c:v>
                </c:pt>
                <c:pt idx="27318">
                  <c:v>-11.088999999999992</c:v>
                </c:pt>
                <c:pt idx="27319">
                  <c:v>-11.086999999999996</c:v>
                </c:pt>
                <c:pt idx="27320">
                  <c:v>-11.084999999999994</c:v>
                </c:pt>
                <c:pt idx="27321">
                  <c:v>-11.082999999999991</c:v>
                </c:pt>
                <c:pt idx="27322">
                  <c:v>-11.080999999999996</c:v>
                </c:pt>
                <c:pt idx="27323">
                  <c:v>-11.078999999999994</c:v>
                </c:pt>
                <c:pt idx="27324">
                  <c:v>-11.076999999999991</c:v>
                </c:pt>
                <c:pt idx="27325">
                  <c:v>-11.074999999999996</c:v>
                </c:pt>
                <c:pt idx="27326">
                  <c:v>-11.072999999999993</c:v>
                </c:pt>
                <c:pt idx="27327">
                  <c:v>-11.070999999999991</c:v>
                </c:pt>
                <c:pt idx="27328">
                  <c:v>-11.068999999999996</c:v>
                </c:pt>
                <c:pt idx="27329">
                  <c:v>-11.066999999999993</c:v>
                </c:pt>
                <c:pt idx="27330">
                  <c:v>-11.064999999999998</c:v>
                </c:pt>
                <c:pt idx="27331">
                  <c:v>-11.062999999999995</c:v>
                </c:pt>
                <c:pt idx="27332">
                  <c:v>-11.060999999999993</c:v>
                </c:pt>
                <c:pt idx="27333">
                  <c:v>-11.058999999999997</c:v>
                </c:pt>
                <c:pt idx="27334">
                  <c:v>-11.056999999999995</c:v>
                </c:pt>
                <c:pt idx="27335">
                  <c:v>-11.054999999999993</c:v>
                </c:pt>
                <c:pt idx="27336">
                  <c:v>-11.052999999999997</c:v>
                </c:pt>
                <c:pt idx="27337">
                  <c:v>-11.050999999999995</c:v>
                </c:pt>
                <c:pt idx="27338">
                  <c:v>-11.048999999999992</c:v>
                </c:pt>
                <c:pt idx="27339">
                  <c:v>-11.046999999999997</c:v>
                </c:pt>
                <c:pt idx="27340">
                  <c:v>-11.044999999999995</c:v>
                </c:pt>
                <c:pt idx="27341">
                  <c:v>-11.042999999999992</c:v>
                </c:pt>
                <c:pt idx="27342">
                  <c:v>-11.040999999999997</c:v>
                </c:pt>
                <c:pt idx="27343">
                  <c:v>-11.038999999999994</c:v>
                </c:pt>
                <c:pt idx="27344">
                  <c:v>-11.036999999999992</c:v>
                </c:pt>
                <c:pt idx="27345">
                  <c:v>-11.034999999999997</c:v>
                </c:pt>
                <c:pt idx="27346">
                  <c:v>-11.032999999999994</c:v>
                </c:pt>
                <c:pt idx="27347">
                  <c:v>-11.030999999999992</c:v>
                </c:pt>
                <c:pt idx="27348">
                  <c:v>-11.028999999999996</c:v>
                </c:pt>
                <c:pt idx="27349">
                  <c:v>-11.026999999999994</c:v>
                </c:pt>
                <c:pt idx="27350">
                  <c:v>-11.024999999999991</c:v>
                </c:pt>
                <c:pt idx="27351">
                  <c:v>-11.022999999999996</c:v>
                </c:pt>
                <c:pt idx="27352">
                  <c:v>-11.020999999999994</c:v>
                </c:pt>
                <c:pt idx="27353">
                  <c:v>-11.018999999999991</c:v>
                </c:pt>
                <c:pt idx="27354">
                  <c:v>-11.016999999999996</c:v>
                </c:pt>
                <c:pt idx="27355">
                  <c:v>-11.014999999999993</c:v>
                </c:pt>
                <c:pt idx="27356">
                  <c:v>-11.012999999999991</c:v>
                </c:pt>
                <c:pt idx="27357">
                  <c:v>-11.010999999999996</c:v>
                </c:pt>
                <c:pt idx="27358">
                  <c:v>-11.008999999999993</c:v>
                </c:pt>
                <c:pt idx="27359">
                  <c:v>-11.006999999999991</c:v>
                </c:pt>
                <c:pt idx="27360">
                  <c:v>-11.004999999999995</c:v>
                </c:pt>
                <c:pt idx="27361">
                  <c:v>-11.002999999999993</c:v>
                </c:pt>
                <c:pt idx="27362">
                  <c:v>-11.000999999999998</c:v>
                </c:pt>
                <c:pt idx="27363">
                  <c:v>-10.998999999999995</c:v>
                </c:pt>
                <c:pt idx="27364">
                  <c:v>-10.996999999999993</c:v>
                </c:pt>
                <c:pt idx="27365">
                  <c:v>-10.994999999999997</c:v>
                </c:pt>
                <c:pt idx="27366">
                  <c:v>-10.992999999999995</c:v>
                </c:pt>
                <c:pt idx="27367">
                  <c:v>-10.990999999999993</c:v>
                </c:pt>
                <c:pt idx="27368">
                  <c:v>-10.988999999999997</c:v>
                </c:pt>
                <c:pt idx="27369">
                  <c:v>-10.986999999999995</c:v>
                </c:pt>
                <c:pt idx="27370">
                  <c:v>-10.984999999999992</c:v>
                </c:pt>
                <c:pt idx="27371">
                  <c:v>-10.982999999999997</c:v>
                </c:pt>
                <c:pt idx="27372">
                  <c:v>-10.980999999999995</c:v>
                </c:pt>
                <c:pt idx="27373">
                  <c:v>-10.978999999999992</c:v>
                </c:pt>
                <c:pt idx="27374">
                  <c:v>-10.976999999999997</c:v>
                </c:pt>
                <c:pt idx="27375">
                  <c:v>-10.974999999999994</c:v>
                </c:pt>
                <c:pt idx="27376">
                  <c:v>-10.972999999999992</c:v>
                </c:pt>
                <c:pt idx="27377">
                  <c:v>-10.970999999999997</c:v>
                </c:pt>
                <c:pt idx="27378">
                  <c:v>-10.968999999999994</c:v>
                </c:pt>
                <c:pt idx="27379">
                  <c:v>-10.966999999999992</c:v>
                </c:pt>
                <c:pt idx="27380">
                  <c:v>-10.964999999999996</c:v>
                </c:pt>
                <c:pt idx="27381">
                  <c:v>-10.962999999999994</c:v>
                </c:pt>
                <c:pt idx="27382">
                  <c:v>-10.960999999999991</c:v>
                </c:pt>
                <c:pt idx="27383">
                  <c:v>-10.958999999999996</c:v>
                </c:pt>
                <c:pt idx="27384">
                  <c:v>-10.956999999999994</c:v>
                </c:pt>
                <c:pt idx="27385">
                  <c:v>-10.954999999999991</c:v>
                </c:pt>
                <c:pt idx="27386">
                  <c:v>-10.952999999999996</c:v>
                </c:pt>
                <c:pt idx="27387">
                  <c:v>-10.950999999999993</c:v>
                </c:pt>
                <c:pt idx="27388">
                  <c:v>-10.948999999999991</c:v>
                </c:pt>
                <c:pt idx="27389">
                  <c:v>-10.946999999999996</c:v>
                </c:pt>
                <c:pt idx="27390">
                  <c:v>-10.944999999999993</c:v>
                </c:pt>
                <c:pt idx="27391">
                  <c:v>-10.942999999999998</c:v>
                </c:pt>
                <c:pt idx="27392">
                  <c:v>-10.940999999999995</c:v>
                </c:pt>
                <c:pt idx="27393">
                  <c:v>-10.938999999999993</c:v>
                </c:pt>
                <c:pt idx="27394">
                  <c:v>-10.936999999999998</c:v>
                </c:pt>
                <c:pt idx="27395">
                  <c:v>-10.934999999999995</c:v>
                </c:pt>
                <c:pt idx="27396">
                  <c:v>-10.932999999999993</c:v>
                </c:pt>
                <c:pt idx="27397">
                  <c:v>-10.930999999999997</c:v>
                </c:pt>
                <c:pt idx="27398">
                  <c:v>-10.928999999999995</c:v>
                </c:pt>
                <c:pt idx="27399">
                  <c:v>-10.926999999999992</c:v>
                </c:pt>
                <c:pt idx="27400">
                  <c:v>-10.924999999999997</c:v>
                </c:pt>
                <c:pt idx="27401">
                  <c:v>-10.922999999999995</c:v>
                </c:pt>
                <c:pt idx="27402">
                  <c:v>-10.920999999999992</c:v>
                </c:pt>
                <c:pt idx="27403">
                  <c:v>-10.918999999999997</c:v>
                </c:pt>
                <c:pt idx="27404">
                  <c:v>-10.916999999999994</c:v>
                </c:pt>
                <c:pt idx="27405">
                  <c:v>-10.914999999999992</c:v>
                </c:pt>
                <c:pt idx="27406">
                  <c:v>-10.912999999999997</c:v>
                </c:pt>
                <c:pt idx="27407">
                  <c:v>-10.910999999999994</c:v>
                </c:pt>
                <c:pt idx="27408">
                  <c:v>-10.908999999999992</c:v>
                </c:pt>
                <c:pt idx="27409">
                  <c:v>-10.906999999999996</c:v>
                </c:pt>
                <c:pt idx="27410">
                  <c:v>-10.904999999999994</c:v>
                </c:pt>
                <c:pt idx="27411">
                  <c:v>-10.902999999999992</c:v>
                </c:pt>
                <c:pt idx="27412">
                  <c:v>-10.900999999999996</c:v>
                </c:pt>
                <c:pt idx="27413">
                  <c:v>-10.898999999999994</c:v>
                </c:pt>
                <c:pt idx="27414">
                  <c:v>-10.896999999999991</c:v>
                </c:pt>
                <c:pt idx="27415">
                  <c:v>-10.894999999999996</c:v>
                </c:pt>
                <c:pt idx="27416">
                  <c:v>-10.892999999999994</c:v>
                </c:pt>
                <c:pt idx="27417">
                  <c:v>-10.890999999999991</c:v>
                </c:pt>
                <c:pt idx="27418">
                  <c:v>-10.888999999999996</c:v>
                </c:pt>
                <c:pt idx="27419">
                  <c:v>-10.886999999999993</c:v>
                </c:pt>
                <c:pt idx="27420">
                  <c:v>-10.884999999999991</c:v>
                </c:pt>
                <c:pt idx="27421">
                  <c:v>-10.882999999999996</c:v>
                </c:pt>
                <c:pt idx="27422">
                  <c:v>-10.880999999999993</c:v>
                </c:pt>
                <c:pt idx="27423">
                  <c:v>-10.878999999999998</c:v>
                </c:pt>
                <c:pt idx="27424">
                  <c:v>-10.876999999999995</c:v>
                </c:pt>
                <c:pt idx="27425">
                  <c:v>-10.874999999999993</c:v>
                </c:pt>
                <c:pt idx="27426">
                  <c:v>-10.872999999999998</c:v>
                </c:pt>
                <c:pt idx="27427">
                  <c:v>-10.870999999999995</c:v>
                </c:pt>
                <c:pt idx="27428">
                  <c:v>-10.868999999999993</c:v>
                </c:pt>
                <c:pt idx="27429">
                  <c:v>-10.866999999999997</c:v>
                </c:pt>
                <c:pt idx="27430">
                  <c:v>-10.864999999999995</c:v>
                </c:pt>
                <c:pt idx="27431">
                  <c:v>-10.862999999999992</c:v>
                </c:pt>
                <c:pt idx="27432">
                  <c:v>-10.860999999999997</c:v>
                </c:pt>
                <c:pt idx="27433">
                  <c:v>-10.858999999999995</c:v>
                </c:pt>
                <c:pt idx="27434">
                  <c:v>-10.856999999999992</c:v>
                </c:pt>
                <c:pt idx="27435">
                  <c:v>-10.854999999999997</c:v>
                </c:pt>
                <c:pt idx="27436">
                  <c:v>-10.852999999999994</c:v>
                </c:pt>
                <c:pt idx="27437">
                  <c:v>-10.850999999999992</c:v>
                </c:pt>
                <c:pt idx="27438">
                  <c:v>-10.848999999999997</c:v>
                </c:pt>
                <c:pt idx="27439">
                  <c:v>-10.846999999999994</c:v>
                </c:pt>
                <c:pt idx="27440">
                  <c:v>-10.844999999999992</c:v>
                </c:pt>
                <c:pt idx="27441">
                  <c:v>-10.842999999999996</c:v>
                </c:pt>
                <c:pt idx="27442">
                  <c:v>-10.840999999999994</c:v>
                </c:pt>
                <c:pt idx="27443">
                  <c:v>-10.838999999999992</c:v>
                </c:pt>
                <c:pt idx="27444">
                  <c:v>-10.836999999999996</c:v>
                </c:pt>
                <c:pt idx="27445">
                  <c:v>-10.834999999999994</c:v>
                </c:pt>
                <c:pt idx="27446">
                  <c:v>-10.832999999999991</c:v>
                </c:pt>
                <c:pt idx="27447">
                  <c:v>-10.830999999999996</c:v>
                </c:pt>
                <c:pt idx="27448">
                  <c:v>-10.828999999999994</c:v>
                </c:pt>
                <c:pt idx="27449">
                  <c:v>-10.826999999999991</c:v>
                </c:pt>
                <c:pt idx="27450">
                  <c:v>-10.824999999999996</c:v>
                </c:pt>
                <c:pt idx="27451">
                  <c:v>-10.822999999999993</c:v>
                </c:pt>
                <c:pt idx="27452">
                  <c:v>-10.820999999999991</c:v>
                </c:pt>
                <c:pt idx="27453">
                  <c:v>-10.818999999999996</c:v>
                </c:pt>
                <c:pt idx="27454">
                  <c:v>-10.816999999999993</c:v>
                </c:pt>
                <c:pt idx="27455">
                  <c:v>-10.814999999999998</c:v>
                </c:pt>
                <c:pt idx="27456">
                  <c:v>-10.812999999999995</c:v>
                </c:pt>
                <c:pt idx="27457">
                  <c:v>-10.810999999999993</c:v>
                </c:pt>
                <c:pt idx="27458">
                  <c:v>-10.808999999999997</c:v>
                </c:pt>
                <c:pt idx="27459">
                  <c:v>-10.806999999999995</c:v>
                </c:pt>
                <c:pt idx="27460">
                  <c:v>-10.804999999999993</c:v>
                </c:pt>
                <c:pt idx="27461">
                  <c:v>-10.802999999999997</c:v>
                </c:pt>
                <c:pt idx="27462">
                  <c:v>-10.800999999999995</c:v>
                </c:pt>
                <c:pt idx="27463">
                  <c:v>-10.798999999999992</c:v>
                </c:pt>
                <c:pt idx="27464">
                  <c:v>-10.796999999999997</c:v>
                </c:pt>
                <c:pt idx="27465">
                  <c:v>-10.794999999999995</c:v>
                </c:pt>
                <c:pt idx="27466">
                  <c:v>-10.792999999999992</c:v>
                </c:pt>
                <c:pt idx="27467">
                  <c:v>-10.790999999999997</c:v>
                </c:pt>
                <c:pt idx="27468">
                  <c:v>-10.788999999999994</c:v>
                </c:pt>
                <c:pt idx="27469">
                  <c:v>-10.786999999999992</c:v>
                </c:pt>
                <c:pt idx="27470">
                  <c:v>-10.784999999999997</c:v>
                </c:pt>
                <c:pt idx="27471">
                  <c:v>-10.782999999999994</c:v>
                </c:pt>
                <c:pt idx="27472">
                  <c:v>-10.780999999999992</c:v>
                </c:pt>
                <c:pt idx="27473">
                  <c:v>-10.778999999999996</c:v>
                </c:pt>
                <c:pt idx="27474">
                  <c:v>-10.776999999999994</c:v>
                </c:pt>
                <c:pt idx="27475">
                  <c:v>-10.774999999999991</c:v>
                </c:pt>
                <c:pt idx="27476">
                  <c:v>-10.772999999999996</c:v>
                </c:pt>
                <c:pt idx="27477">
                  <c:v>-10.770999999999994</c:v>
                </c:pt>
                <c:pt idx="27478">
                  <c:v>-10.768999999999991</c:v>
                </c:pt>
                <c:pt idx="27479">
                  <c:v>-10.766999999999996</c:v>
                </c:pt>
                <c:pt idx="27480">
                  <c:v>-10.764999999999993</c:v>
                </c:pt>
                <c:pt idx="27481">
                  <c:v>-10.762999999999991</c:v>
                </c:pt>
                <c:pt idx="27482">
                  <c:v>-10.760999999999996</c:v>
                </c:pt>
                <c:pt idx="27483">
                  <c:v>-10.758999999999993</c:v>
                </c:pt>
                <c:pt idx="27484">
                  <c:v>-10.756999999999991</c:v>
                </c:pt>
                <c:pt idx="27485">
                  <c:v>-10.754999999999995</c:v>
                </c:pt>
                <c:pt idx="27486">
                  <c:v>-10.752999999999993</c:v>
                </c:pt>
                <c:pt idx="27487">
                  <c:v>-10.750999999999998</c:v>
                </c:pt>
                <c:pt idx="27488">
                  <c:v>-10.748999999999995</c:v>
                </c:pt>
                <c:pt idx="27489">
                  <c:v>-10.746999999999993</c:v>
                </c:pt>
                <c:pt idx="27490">
                  <c:v>-10.744999999999997</c:v>
                </c:pt>
                <c:pt idx="27491">
                  <c:v>-10.742999999999995</c:v>
                </c:pt>
                <c:pt idx="27492">
                  <c:v>-10.740999999999993</c:v>
                </c:pt>
                <c:pt idx="27493">
                  <c:v>-10.738999999999997</c:v>
                </c:pt>
                <c:pt idx="27494">
                  <c:v>-10.736999999999995</c:v>
                </c:pt>
                <c:pt idx="27495">
                  <c:v>-10.734999999999992</c:v>
                </c:pt>
                <c:pt idx="27496">
                  <c:v>-10.732999999999997</c:v>
                </c:pt>
                <c:pt idx="27497">
                  <c:v>-10.730999999999995</c:v>
                </c:pt>
                <c:pt idx="27498">
                  <c:v>-10.728999999999992</c:v>
                </c:pt>
                <c:pt idx="27499">
                  <c:v>-10.726999999999997</c:v>
                </c:pt>
                <c:pt idx="27500">
                  <c:v>-10.724999999999994</c:v>
                </c:pt>
                <c:pt idx="27501">
                  <c:v>-10.722999999999992</c:v>
                </c:pt>
                <c:pt idx="27502">
                  <c:v>-10.720999999999997</c:v>
                </c:pt>
                <c:pt idx="27503">
                  <c:v>-10.718999999999994</c:v>
                </c:pt>
                <c:pt idx="27504">
                  <c:v>-10.716999999999992</c:v>
                </c:pt>
                <c:pt idx="27505">
                  <c:v>-10.714999999999996</c:v>
                </c:pt>
                <c:pt idx="27506">
                  <c:v>-10.712999999999994</c:v>
                </c:pt>
                <c:pt idx="27507">
                  <c:v>-10.710999999999991</c:v>
                </c:pt>
                <c:pt idx="27508">
                  <c:v>-10.708999999999996</c:v>
                </c:pt>
                <c:pt idx="27509">
                  <c:v>-10.706999999999994</c:v>
                </c:pt>
                <c:pt idx="27510">
                  <c:v>-10.704999999999991</c:v>
                </c:pt>
                <c:pt idx="27511">
                  <c:v>-10.702999999999996</c:v>
                </c:pt>
                <c:pt idx="27512">
                  <c:v>-10.700999999999993</c:v>
                </c:pt>
                <c:pt idx="27513">
                  <c:v>-10.698999999999991</c:v>
                </c:pt>
                <c:pt idx="27514">
                  <c:v>-10.696999999999996</c:v>
                </c:pt>
                <c:pt idx="27515">
                  <c:v>-10.694999999999993</c:v>
                </c:pt>
                <c:pt idx="27516">
                  <c:v>-10.692999999999998</c:v>
                </c:pt>
                <c:pt idx="27517">
                  <c:v>-10.690999999999995</c:v>
                </c:pt>
                <c:pt idx="27518">
                  <c:v>-10.688999999999993</c:v>
                </c:pt>
                <c:pt idx="27519">
                  <c:v>-10.686999999999998</c:v>
                </c:pt>
                <c:pt idx="27520">
                  <c:v>-10.684999999999995</c:v>
                </c:pt>
                <c:pt idx="27521">
                  <c:v>-10.682999999999993</c:v>
                </c:pt>
                <c:pt idx="27522">
                  <c:v>-10.680999999999997</c:v>
                </c:pt>
                <c:pt idx="27523">
                  <c:v>-10.678999999999995</c:v>
                </c:pt>
                <c:pt idx="27524">
                  <c:v>-10.676999999999992</c:v>
                </c:pt>
                <c:pt idx="27525">
                  <c:v>-10.674999999999997</c:v>
                </c:pt>
                <c:pt idx="27526">
                  <c:v>-10.672999999999995</c:v>
                </c:pt>
                <c:pt idx="27527">
                  <c:v>-10.670999999999992</c:v>
                </c:pt>
                <c:pt idx="27528">
                  <c:v>-10.668999999999997</c:v>
                </c:pt>
                <c:pt idx="27529">
                  <c:v>-10.666999999999994</c:v>
                </c:pt>
                <c:pt idx="27530">
                  <c:v>-10.664999999999992</c:v>
                </c:pt>
                <c:pt idx="27531">
                  <c:v>-10.662999999999997</c:v>
                </c:pt>
                <c:pt idx="27532">
                  <c:v>-10.660999999999994</c:v>
                </c:pt>
                <c:pt idx="27533">
                  <c:v>-10.658999999999992</c:v>
                </c:pt>
                <c:pt idx="27534">
                  <c:v>-10.656999999999996</c:v>
                </c:pt>
                <c:pt idx="27535">
                  <c:v>-10.654999999999994</c:v>
                </c:pt>
                <c:pt idx="27536">
                  <c:v>-10.652999999999992</c:v>
                </c:pt>
                <c:pt idx="27537">
                  <c:v>-10.650999999999996</c:v>
                </c:pt>
                <c:pt idx="27538">
                  <c:v>-10.648999999999994</c:v>
                </c:pt>
                <c:pt idx="27539">
                  <c:v>-10.646999999999991</c:v>
                </c:pt>
                <c:pt idx="27540">
                  <c:v>-10.644999999999996</c:v>
                </c:pt>
                <c:pt idx="27541">
                  <c:v>-10.642999999999994</c:v>
                </c:pt>
                <c:pt idx="27542">
                  <c:v>-10.640999999999991</c:v>
                </c:pt>
                <c:pt idx="27543">
                  <c:v>-10.638999999999996</c:v>
                </c:pt>
                <c:pt idx="27544">
                  <c:v>-10.636999999999993</c:v>
                </c:pt>
                <c:pt idx="27545">
                  <c:v>-10.634999999999991</c:v>
                </c:pt>
                <c:pt idx="27546">
                  <c:v>-10.632999999999996</c:v>
                </c:pt>
                <c:pt idx="27547">
                  <c:v>-10.630999999999993</c:v>
                </c:pt>
                <c:pt idx="27548">
                  <c:v>-10.628999999999998</c:v>
                </c:pt>
                <c:pt idx="27549">
                  <c:v>-10.626999999999995</c:v>
                </c:pt>
                <c:pt idx="27550">
                  <c:v>-10.624999999999993</c:v>
                </c:pt>
                <c:pt idx="27551">
                  <c:v>-10.622999999999998</c:v>
                </c:pt>
                <c:pt idx="27552">
                  <c:v>-10.620999999999995</c:v>
                </c:pt>
                <c:pt idx="27553">
                  <c:v>-10.618999999999993</c:v>
                </c:pt>
                <c:pt idx="27554">
                  <c:v>-10.616999999999997</c:v>
                </c:pt>
                <c:pt idx="27555">
                  <c:v>-10.614999999999995</c:v>
                </c:pt>
                <c:pt idx="27556">
                  <c:v>-10.612999999999992</c:v>
                </c:pt>
                <c:pt idx="27557">
                  <c:v>-10.610999999999997</c:v>
                </c:pt>
                <c:pt idx="27558">
                  <c:v>-10.608999999999995</c:v>
                </c:pt>
                <c:pt idx="27559">
                  <c:v>-10.606999999999992</c:v>
                </c:pt>
                <c:pt idx="27560">
                  <c:v>-10.604999999999997</c:v>
                </c:pt>
                <c:pt idx="27561">
                  <c:v>-10.602999999999994</c:v>
                </c:pt>
                <c:pt idx="27562">
                  <c:v>-10.600999999999992</c:v>
                </c:pt>
                <c:pt idx="27563">
                  <c:v>-10.598999999999997</c:v>
                </c:pt>
                <c:pt idx="27564">
                  <c:v>-10.596999999999994</c:v>
                </c:pt>
                <c:pt idx="27565">
                  <c:v>-10.594999999999992</c:v>
                </c:pt>
                <c:pt idx="27566">
                  <c:v>-10.592999999999996</c:v>
                </c:pt>
                <c:pt idx="27567">
                  <c:v>-10.590999999999994</c:v>
                </c:pt>
                <c:pt idx="27568">
                  <c:v>-10.588999999999992</c:v>
                </c:pt>
                <c:pt idx="27569">
                  <c:v>-10.586999999999996</c:v>
                </c:pt>
                <c:pt idx="27570">
                  <c:v>-10.584999999999994</c:v>
                </c:pt>
                <c:pt idx="27571">
                  <c:v>-10.582999999999991</c:v>
                </c:pt>
                <c:pt idx="27572">
                  <c:v>-10.580999999999996</c:v>
                </c:pt>
                <c:pt idx="27573">
                  <c:v>-10.578999999999994</c:v>
                </c:pt>
                <c:pt idx="27574">
                  <c:v>-10.576999999999991</c:v>
                </c:pt>
                <c:pt idx="27575">
                  <c:v>-10.574999999999996</c:v>
                </c:pt>
                <c:pt idx="27576">
                  <c:v>-10.572999999999993</c:v>
                </c:pt>
                <c:pt idx="27577">
                  <c:v>-10.570999999999991</c:v>
                </c:pt>
                <c:pt idx="27578">
                  <c:v>-10.568999999999996</c:v>
                </c:pt>
                <c:pt idx="27579">
                  <c:v>-10.566999999999993</c:v>
                </c:pt>
                <c:pt idx="27580">
                  <c:v>-10.564999999999998</c:v>
                </c:pt>
                <c:pt idx="27581">
                  <c:v>-10.562999999999995</c:v>
                </c:pt>
                <c:pt idx="27582">
                  <c:v>-10.560999999999993</c:v>
                </c:pt>
                <c:pt idx="27583">
                  <c:v>-10.558999999999997</c:v>
                </c:pt>
                <c:pt idx="27584">
                  <c:v>-10.556999999999995</c:v>
                </c:pt>
                <c:pt idx="27585">
                  <c:v>-10.554999999999993</c:v>
                </c:pt>
                <c:pt idx="27586">
                  <c:v>-10.552999999999997</c:v>
                </c:pt>
                <c:pt idx="27587">
                  <c:v>-10.550999999999995</c:v>
                </c:pt>
                <c:pt idx="27588">
                  <c:v>-10.548999999999992</c:v>
                </c:pt>
                <c:pt idx="27589">
                  <c:v>-10.546999999999997</c:v>
                </c:pt>
                <c:pt idx="27590">
                  <c:v>-10.544999999999995</c:v>
                </c:pt>
                <c:pt idx="27591">
                  <c:v>-10.542999999999992</c:v>
                </c:pt>
                <c:pt idx="27592">
                  <c:v>-10.540999999999997</c:v>
                </c:pt>
                <c:pt idx="27593">
                  <c:v>-10.538999999999994</c:v>
                </c:pt>
                <c:pt idx="27594">
                  <c:v>-10.536999999999992</c:v>
                </c:pt>
                <c:pt idx="27595">
                  <c:v>-10.534999999999997</c:v>
                </c:pt>
                <c:pt idx="27596">
                  <c:v>-10.532999999999994</c:v>
                </c:pt>
                <c:pt idx="27597">
                  <c:v>-10.530999999999992</c:v>
                </c:pt>
                <c:pt idx="27598">
                  <c:v>-10.528999999999996</c:v>
                </c:pt>
                <c:pt idx="27599">
                  <c:v>-10.526999999999994</c:v>
                </c:pt>
                <c:pt idx="27600">
                  <c:v>-10.524999999999991</c:v>
                </c:pt>
                <c:pt idx="27601">
                  <c:v>-10.522999999999996</c:v>
                </c:pt>
                <c:pt idx="27602">
                  <c:v>-10.520999999999994</c:v>
                </c:pt>
                <c:pt idx="27603">
                  <c:v>-10.518999999999991</c:v>
                </c:pt>
                <c:pt idx="27604">
                  <c:v>-10.516999999999996</c:v>
                </c:pt>
                <c:pt idx="27605">
                  <c:v>-10.514999999999993</c:v>
                </c:pt>
                <c:pt idx="27606">
                  <c:v>-10.512999999999991</c:v>
                </c:pt>
                <c:pt idx="27607">
                  <c:v>-10.510999999999996</c:v>
                </c:pt>
                <c:pt idx="27608">
                  <c:v>-10.508999999999993</c:v>
                </c:pt>
                <c:pt idx="27609">
                  <c:v>-10.506999999999991</c:v>
                </c:pt>
                <c:pt idx="27610">
                  <c:v>-10.504999999999995</c:v>
                </c:pt>
                <c:pt idx="27611">
                  <c:v>-10.502999999999993</c:v>
                </c:pt>
                <c:pt idx="27612">
                  <c:v>-10.500999999999998</c:v>
                </c:pt>
                <c:pt idx="27613">
                  <c:v>-10.498999999999995</c:v>
                </c:pt>
                <c:pt idx="27614">
                  <c:v>-10.496999999999993</c:v>
                </c:pt>
                <c:pt idx="27615">
                  <c:v>-10.494999999999997</c:v>
                </c:pt>
                <c:pt idx="27616">
                  <c:v>-10.492999999999995</c:v>
                </c:pt>
                <c:pt idx="27617">
                  <c:v>-10.490999999999993</c:v>
                </c:pt>
                <c:pt idx="27618">
                  <c:v>-10.488999999999997</c:v>
                </c:pt>
                <c:pt idx="27619">
                  <c:v>-10.486999999999995</c:v>
                </c:pt>
                <c:pt idx="27620">
                  <c:v>-10.484999999999992</c:v>
                </c:pt>
                <c:pt idx="27621">
                  <c:v>-10.482999999999997</c:v>
                </c:pt>
                <c:pt idx="27622">
                  <c:v>-10.480999999999995</c:v>
                </c:pt>
                <c:pt idx="27623">
                  <c:v>-10.478999999999992</c:v>
                </c:pt>
                <c:pt idx="27624">
                  <c:v>-10.476999999999997</c:v>
                </c:pt>
                <c:pt idx="27625">
                  <c:v>-10.474999999999994</c:v>
                </c:pt>
                <c:pt idx="27626">
                  <c:v>-10.472999999999992</c:v>
                </c:pt>
                <c:pt idx="27627">
                  <c:v>-10.470999999999997</c:v>
                </c:pt>
                <c:pt idx="27628">
                  <c:v>-10.468999999999994</c:v>
                </c:pt>
                <c:pt idx="27629">
                  <c:v>-10.466999999999992</c:v>
                </c:pt>
                <c:pt idx="27630">
                  <c:v>-10.464999999999996</c:v>
                </c:pt>
                <c:pt idx="27631">
                  <c:v>-10.462999999999994</c:v>
                </c:pt>
                <c:pt idx="27632">
                  <c:v>-10.460999999999991</c:v>
                </c:pt>
                <c:pt idx="27633">
                  <c:v>-10.458999999999996</c:v>
                </c:pt>
                <c:pt idx="27634">
                  <c:v>-10.456999999999994</c:v>
                </c:pt>
                <c:pt idx="27635">
                  <c:v>-10.454999999999991</c:v>
                </c:pt>
                <c:pt idx="27636">
                  <c:v>-10.452999999999996</c:v>
                </c:pt>
                <c:pt idx="27637">
                  <c:v>-10.450999999999993</c:v>
                </c:pt>
                <c:pt idx="27638">
                  <c:v>-10.448999999999991</c:v>
                </c:pt>
                <c:pt idx="27639">
                  <c:v>-10.446999999999996</c:v>
                </c:pt>
                <c:pt idx="27640">
                  <c:v>-10.444999999999993</c:v>
                </c:pt>
                <c:pt idx="27641">
                  <c:v>-10.442999999999998</c:v>
                </c:pt>
                <c:pt idx="27642">
                  <c:v>-10.440999999999995</c:v>
                </c:pt>
                <c:pt idx="27643">
                  <c:v>-10.438999999999993</c:v>
                </c:pt>
                <c:pt idx="27644">
                  <c:v>-10.436999999999998</c:v>
                </c:pt>
                <c:pt idx="27645">
                  <c:v>-10.434999999999995</c:v>
                </c:pt>
                <c:pt idx="27646">
                  <c:v>-10.432999999999993</c:v>
                </c:pt>
                <c:pt idx="27647">
                  <c:v>-10.430999999999997</c:v>
                </c:pt>
                <c:pt idx="27648">
                  <c:v>-10.428999999999995</c:v>
                </c:pt>
                <c:pt idx="27649">
                  <c:v>-10.426999999999992</c:v>
                </c:pt>
                <c:pt idx="27650">
                  <c:v>-10.424999999999997</c:v>
                </c:pt>
                <c:pt idx="27651">
                  <c:v>-10.422999999999995</c:v>
                </c:pt>
                <c:pt idx="27652">
                  <c:v>-10.420999999999992</c:v>
                </c:pt>
                <c:pt idx="27653">
                  <c:v>-10.418999999999997</c:v>
                </c:pt>
                <c:pt idx="27654">
                  <c:v>-10.416999999999994</c:v>
                </c:pt>
                <c:pt idx="27655">
                  <c:v>-10.414999999999992</c:v>
                </c:pt>
                <c:pt idx="27656">
                  <c:v>-10.412999999999997</c:v>
                </c:pt>
                <c:pt idx="27657">
                  <c:v>-10.410999999999994</c:v>
                </c:pt>
                <c:pt idx="27658">
                  <c:v>-10.408999999999992</c:v>
                </c:pt>
                <c:pt idx="27659">
                  <c:v>-10.406999999999996</c:v>
                </c:pt>
                <c:pt idx="27660">
                  <c:v>-10.404999999999994</c:v>
                </c:pt>
                <c:pt idx="27661">
                  <c:v>-10.402999999999992</c:v>
                </c:pt>
                <c:pt idx="27662">
                  <c:v>-10.400999999999996</c:v>
                </c:pt>
                <c:pt idx="27663">
                  <c:v>-10.398999999999994</c:v>
                </c:pt>
                <c:pt idx="27664">
                  <c:v>-10.396999999999991</c:v>
                </c:pt>
                <c:pt idx="27665">
                  <c:v>-10.394999999999996</c:v>
                </c:pt>
                <c:pt idx="27666">
                  <c:v>-10.392999999999994</c:v>
                </c:pt>
                <c:pt idx="27667">
                  <c:v>-10.390999999999991</c:v>
                </c:pt>
                <c:pt idx="27668">
                  <c:v>-10.388999999999996</c:v>
                </c:pt>
                <c:pt idx="27669">
                  <c:v>-10.386999999999993</c:v>
                </c:pt>
                <c:pt idx="27670">
                  <c:v>-10.384999999999991</c:v>
                </c:pt>
                <c:pt idx="27671">
                  <c:v>-10.382999999999996</c:v>
                </c:pt>
                <c:pt idx="27672">
                  <c:v>-10.380999999999993</c:v>
                </c:pt>
                <c:pt idx="27673">
                  <c:v>-10.378999999999998</c:v>
                </c:pt>
                <c:pt idx="27674">
                  <c:v>-10.376999999999995</c:v>
                </c:pt>
                <c:pt idx="27675">
                  <c:v>-10.374999999999993</c:v>
                </c:pt>
                <c:pt idx="27676">
                  <c:v>-10.372999999999998</c:v>
                </c:pt>
                <c:pt idx="27677">
                  <c:v>-10.370999999999995</c:v>
                </c:pt>
                <c:pt idx="27678">
                  <c:v>-10.368999999999993</c:v>
                </c:pt>
                <c:pt idx="27679">
                  <c:v>-10.366999999999997</c:v>
                </c:pt>
                <c:pt idx="27680">
                  <c:v>-10.364999999999995</c:v>
                </c:pt>
                <c:pt idx="27681">
                  <c:v>-10.362999999999992</c:v>
                </c:pt>
                <c:pt idx="27682">
                  <c:v>-10.360999999999997</c:v>
                </c:pt>
                <c:pt idx="27683">
                  <c:v>-10.358999999999995</c:v>
                </c:pt>
                <c:pt idx="27684">
                  <c:v>-10.356999999999992</c:v>
                </c:pt>
                <c:pt idx="27685">
                  <c:v>-10.354999999999997</c:v>
                </c:pt>
                <c:pt idx="27686">
                  <c:v>-10.352999999999994</c:v>
                </c:pt>
                <c:pt idx="27687">
                  <c:v>-10.350999999999992</c:v>
                </c:pt>
                <c:pt idx="27688">
                  <c:v>-10.348999999999997</c:v>
                </c:pt>
                <c:pt idx="27689">
                  <c:v>-10.346999999999994</c:v>
                </c:pt>
                <c:pt idx="27690">
                  <c:v>-10.344999999999992</c:v>
                </c:pt>
                <c:pt idx="27691">
                  <c:v>-10.342999999999996</c:v>
                </c:pt>
                <c:pt idx="27692">
                  <c:v>-10.340999999999994</c:v>
                </c:pt>
                <c:pt idx="27693">
                  <c:v>-10.338999999999992</c:v>
                </c:pt>
                <c:pt idx="27694">
                  <c:v>-10.336999999999996</c:v>
                </c:pt>
                <c:pt idx="27695">
                  <c:v>-10.334999999999994</c:v>
                </c:pt>
                <c:pt idx="27696">
                  <c:v>-10.332999999999991</c:v>
                </c:pt>
                <c:pt idx="27697">
                  <c:v>-10.330999999999996</c:v>
                </c:pt>
                <c:pt idx="27698">
                  <c:v>-10.328999999999994</c:v>
                </c:pt>
                <c:pt idx="27699">
                  <c:v>-10.326999999999991</c:v>
                </c:pt>
                <c:pt idx="27700">
                  <c:v>-10.324999999999996</c:v>
                </c:pt>
                <c:pt idx="27701">
                  <c:v>-10.322999999999993</c:v>
                </c:pt>
                <c:pt idx="27702">
                  <c:v>-10.320999999999991</c:v>
                </c:pt>
                <c:pt idx="27703">
                  <c:v>-10.318999999999996</c:v>
                </c:pt>
                <c:pt idx="27704">
                  <c:v>-10.316999999999993</c:v>
                </c:pt>
                <c:pt idx="27705">
                  <c:v>-10.314999999999998</c:v>
                </c:pt>
                <c:pt idx="27706">
                  <c:v>-10.312999999999995</c:v>
                </c:pt>
                <c:pt idx="27707">
                  <c:v>-10.310999999999993</c:v>
                </c:pt>
                <c:pt idx="27708">
                  <c:v>-10.308999999999997</c:v>
                </c:pt>
                <c:pt idx="27709">
                  <c:v>-10.306999999999995</c:v>
                </c:pt>
                <c:pt idx="27710">
                  <c:v>-10.304999999999993</c:v>
                </c:pt>
                <c:pt idx="27711">
                  <c:v>-10.302999999999997</c:v>
                </c:pt>
                <c:pt idx="27712">
                  <c:v>-10.300999999999995</c:v>
                </c:pt>
                <c:pt idx="27713">
                  <c:v>-10.298999999999992</c:v>
                </c:pt>
                <c:pt idx="27714">
                  <c:v>-10.296999999999997</c:v>
                </c:pt>
                <c:pt idx="27715">
                  <c:v>-10.294999999999995</c:v>
                </c:pt>
                <c:pt idx="27716">
                  <c:v>-10.292999999999992</c:v>
                </c:pt>
                <c:pt idx="27717">
                  <c:v>-10.290999999999997</c:v>
                </c:pt>
                <c:pt idx="27718">
                  <c:v>-10.288999999999994</c:v>
                </c:pt>
                <c:pt idx="27719">
                  <c:v>-10.286999999999992</c:v>
                </c:pt>
                <c:pt idx="27720">
                  <c:v>-10.284999999999997</c:v>
                </c:pt>
                <c:pt idx="27721">
                  <c:v>-10.282999999999994</c:v>
                </c:pt>
                <c:pt idx="27722">
                  <c:v>-10.280999999999992</c:v>
                </c:pt>
                <c:pt idx="27723">
                  <c:v>-10.278999999999996</c:v>
                </c:pt>
                <c:pt idx="27724">
                  <c:v>-10.276999999999994</c:v>
                </c:pt>
                <c:pt idx="27725">
                  <c:v>-10.274999999999991</c:v>
                </c:pt>
                <c:pt idx="27726">
                  <c:v>-10.272999999999996</c:v>
                </c:pt>
                <c:pt idx="27727">
                  <c:v>-10.270999999999994</c:v>
                </c:pt>
                <c:pt idx="27728">
                  <c:v>-10.268999999999991</c:v>
                </c:pt>
                <c:pt idx="27729">
                  <c:v>-10.266999999999996</c:v>
                </c:pt>
                <c:pt idx="27730">
                  <c:v>-10.264999999999993</c:v>
                </c:pt>
                <c:pt idx="27731">
                  <c:v>-10.262999999999991</c:v>
                </c:pt>
                <c:pt idx="27732">
                  <c:v>-10.260999999999996</c:v>
                </c:pt>
                <c:pt idx="27733">
                  <c:v>-10.258999999999993</c:v>
                </c:pt>
                <c:pt idx="27734">
                  <c:v>-10.256999999999991</c:v>
                </c:pt>
                <c:pt idx="27735">
                  <c:v>-10.254999999999995</c:v>
                </c:pt>
                <c:pt idx="27736">
                  <c:v>-10.252999999999993</c:v>
                </c:pt>
                <c:pt idx="27737">
                  <c:v>-10.250999999999998</c:v>
                </c:pt>
                <c:pt idx="27738">
                  <c:v>-10.248999999999995</c:v>
                </c:pt>
                <c:pt idx="27739">
                  <c:v>-10.246999999999993</c:v>
                </c:pt>
                <c:pt idx="27740">
                  <c:v>-10.244999999999997</c:v>
                </c:pt>
                <c:pt idx="27741">
                  <c:v>-10.242999999999995</c:v>
                </c:pt>
                <c:pt idx="27742">
                  <c:v>-10.240999999999993</c:v>
                </c:pt>
                <c:pt idx="27743">
                  <c:v>-10.238999999999997</c:v>
                </c:pt>
                <c:pt idx="27744">
                  <c:v>-10.236999999999995</c:v>
                </c:pt>
                <c:pt idx="27745">
                  <c:v>-10.234999999999992</c:v>
                </c:pt>
                <c:pt idx="27746">
                  <c:v>-10.232999999999997</c:v>
                </c:pt>
                <c:pt idx="27747">
                  <c:v>-10.230999999999995</c:v>
                </c:pt>
                <c:pt idx="27748">
                  <c:v>-10.228999999999992</c:v>
                </c:pt>
                <c:pt idx="27749">
                  <c:v>-10.226999999999997</c:v>
                </c:pt>
                <c:pt idx="27750">
                  <c:v>-10.224999999999994</c:v>
                </c:pt>
                <c:pt idx="27751">
                  <c:v>-10.222999999999992</c:v>
                </c:pt>
                <c:pt idx="27752">
                  <c:v>-10.220999999999997</c:v>
                </c:pt>
                <c:pt idx="27753">
                  <c:v>-10.218999999999994</c:v>
                </c:pt>
                <c:pt idx="27754">
                  <c:v>-10.216999999999992</c:v>
                </c:pt>
                <c:pt idx="27755">
                  <c:v>-10.214999999999996</c:v>
                </c:pt>
                <c:pt idx="27756">
                  <c:v>-10.212999999999994</c:v>
                </c:pt>
                <c:pt idx="27757">
                  <c:v>-10.210999999999991</c:v>
                </c:pt>
                <c:pt idx="27758">
                  <c:v>-10.208999999999996</c:v>
                </c:pt>
                <c:pt idx="27759">
                  <c:v>-10.206999999999994</c:v>
                </c:pt>
                <c:pt idx="27760">
                  <c:v>-10.204999999999991</c:v>
                </c:pt>
                <c:pt idx="27761">
                  <c:v>-10.202999999999996</c:v>
                </c:pt>
                <c:pt idx="27762">
                  <c:v>-10.200999999999993</c:v>
                </c:pt>
                <c:pt idx="27763">
                  <c:v>-10.198999999999991</c:v>
                </c:pt>
                <c:pt idx="27764">
                  <c:v>-10.196999999999996</c:v>
                </c:pt>
                <c:pt idx="27765">
                  <c:v>-10.194999999999993</c:v>
                </c:pt>
                <c:pt idx="27766">
                  <c:v>-10.192999999999998</c:v>
                </c:pt>
                <c:pt idx="27767">
                  <c:v>-10.190999999999995</c:v>
                </c:pt>
                <c:pt idx="27768">
                  <c:v>-10.188999999999993</c:v>
                </c:pt>
                <c:pt idx="27769">
                  <c:v>-10.186999999999998</c:v>
                </c:pt>
                <c:pt idx="27770">
                  <c:v>-10.184999999999995</c:v>
                </c:pt>
                <c:pt idx="27771">
                  <c:v>-10.182999999999993</c:v>
                </c:pt>
                <c:pt idx="27772">
                  <c:v>-10.180999999999997</c:v>
                </c:pt>
                <c:pt idx="27773">
                  <c:v>-10.178999999999995</c:v>
                </c:pt>
                <c:pt idx="27774">
                  <c:v>-10.176999999999992</c:v>
                </c:pt>
                <c:pt idx="27775">
                  <c:v>-10.174999999999997</c:v>
                </c:pt>
                <c:pt idx="27776">
                  <c:v>-10.172999999999995</c:v>
                </c:pt>
                <c:pt idx="27777">
                  <c:v>-10.170999999999992</c:v>
                </c:pt>
                <c:pt idx="27778">
                  <c:v>-10.168999999999997</c:v>
                </c:pt>
                <c:pt idx="27779">
                  <c:v>-10.166999999999994</c:v>
                </c:pt>
                <c:pt idx="27780">
                  <c:v>-10.164999999999992</c:v>
                </c:pt>
                <c:pt idx="27781">
                  <c:v>-10.162999999999997</c:v>
                </c:pt>
                <c:pt idx="27782">
                  <c:v>-10.160999999999994</c:v>
                </c:pt>
                <c:pt idx="27783">
                  <c:v>-10.158999999999992</c:v>
                </c:pt>
                <c:pt idx="27784">
                  <c:v>-10.156999999999996</c:v>
                </c:pt>
                <c:pt idx="27785">
                  <c:v>-10.154999999999994</c:v>
                </c:pt>
                <c:pt idx="27786">
                  <c:v>-10.152999999999992</c:v>
                </c:pt>
                <c:pt idx="27787">
                  <c:v>-10.150999999999996</c:v>
                </c:pt>
                <c:pt idx="27788">
                  <c:v>-10.148999999999994</c:v>
                </c:pt>
                <c:pt idx="27789">
                  <c:v>-10.146999999999991</c:v>
                </c:pt>
                <c:pt idx="27790">
                  <c:v>-10.144999999999996</c:v>
                </c:pt>
                <c:pt idx="27791">
                  <c:v>-10.142999999999994</c:v>
                </c:pt>
                <c:pt idx="27792">
                  <c:v>-10.140999999999991</c:v>
                </c:pt>
                <c:pt idx="27793">
                  <c:v>-10.138999999999996</c:v>
                </c:pt>
                <c:pt idx="27794">
                  <c:v>-10.136999999999993</c:v>
                </c:pt>
                <c:pt idx="27795">
                  <c:v>-10.134999999999991</c:v>
                </c:pt>
                <c:pt idx="27796">
                  <c:v>-10.132999999999996</c:v>
                </c:pt>
                <c:pt idx="27797">
                  <c:v>-10.130999999999993</c:v>
                </c:pt>
                <c:pt idx="27798">
                  <c:v>-10.128999999999998</c:v>
                </c:pt>
                <c:pt idx="27799">
                  <c:v>-10.126999999999995</c:v>
                </c:pt>
                <c:pt idx="27800">
                  <c:v>-10.124999999999993</c:v>
                </c:pt>
                <c:pt idx="27801">
                  <c:v>-10.122999999999998</c:v>
                </c:pt>
                <c:pt idx="27802">
                  <c:v>-10.120999999999995</c:v>
                </c:pt>
                <c:pt idx="27803">
                  <c:v>-10.118999999999993</c:v>
                </c:pt>
                <c:pt idx="27804">
                  <c:v>-10.116999999999997</c:v>
                </c:pt>
                <c:pt idx="27805">
                  <c:v>-10.114999999999995</c:v>
                </c:pt>
                <c:pt idx="27806">
                  <c:v>-10.112999999999992</c:v>
                </c:pt>
                <c:pt idx="27807">
                  <c:v>-10.110999999999997</c:v>
                </c:pt>
                <c:pt idx="27808">
                  <c:v>-10.108999999999995</c:v>
                </c:pt>
                <c:pt idx="27809">
                  <c:v>-10.106999999999992</c:v>
                </c:pt>
                <c:pt idx="27810">
                  <c:v>-10.104999999999997</c:v>
                </c:pt>
                <c:pt idx="27811">
                  <c:v>-10.102999999999994</c:v>
                </c:pt>
                <c:pt idx="27812">
                  <c:v>-10.100999999999992</c:v>
                </c:pt>
                <c:pt idx="27813">
                  <c:v>-10.098999999999997</c:v>
                </c:pt>
                <c:pt idx="27814">
                  <c:v>-10.096999999999994</c:v>
                </c:pt>
                <c:pt idx="27815">
                  <c:v>-10.094999999999992</c:v>
                </c:pt>
                <c:pt idx="27816">
                  <c:v>-10.092999999999996</c:v>
                </c:pt>
                <c:pt idx="27817">
                  <c:v>-10.090999999999994</c:v>
                </c:pt>
                <c:pt idx="27818">
                  <c:v>-10.088999999999992</c:v>
                </c:pt>
                <c:pt idx="27819">
                  <c:v>-10.086999999999996</c:v>
                </c:pt>
                <c:pt idx="27820">
                  <c:v>-10.084999999999994</c:v>
                </c:pt>
                <c:pt idx="27821">
                  <c:v>-10.082999999999991</c:v>
                </c:pt>
                <c:pt idx="27822">
                  <c:v>-10.080999999999996</c:v>
                </c:pt>
                <c:pt idx="27823">
                  <c:v>-10.078999999999994</c:v>
                </c:pt>
                <c:pt idx="27824">
                  <c:v>-10.076999999999991</c:v>
                </c:pt>
                <c:pt idx="27825">
                  <c:v>-10.074999999999996</c:v>
                </c:pt>
                <c:pt idx="27826">
                  <c:v>-10.072999999999993</c:v>
                </c:pt>
                <c:pt idx="27827">
                  <c:v>-10.070999999999991</c:v>
                </c:pt>
                <c:pt idx="27828">
                  <c:v>-10.068999999999996</c:v>
                </c:pt>
                <c:pt idx="27829">
                  <c:v>-10.066999999999993</c:v>
                </c:pt>
                <c:pt idx="27830">
                  <c:v>-10.064999999999998</c:v>
                </c:pt>
                <c:pt idx="27831">
                  <c:v>-10.062999999999995</c:v>
                </c:pt>
                <c:pt idx="27832">
                  <c:v>-10.060999999999993</c:v>
                </c:pt>
                <c:pt idx="27833">
                  <c:v>-10.058999999999997</c:v>
                </c:pt>
                <c:pt idx="27834">
                  <c:v>-10.056999999999995</c:v>
                </c:pt>
                <c:pt idx="27835">
                  <c:v>-10.054999999999993</c:v>
                </c:pt>
                <c:pt idx="27836">
                  <c:v>-10.052999999999997</c:v>
                </c:pt>
                <c:pt idx="27837">
                  <c:v>-10.050999999999995</c:v>
                </c:pt>
                <c:pt idx="27838">
                  <c:v>-10.048999999999992</c:v>
                </c:pt>
                <c:pt idx="27839">
                  <c:v>-10.046999999999997</c:v>
                </c:pt>
                <c:pt idx="27840">
                  <c:v>-10.044999999999995</c:v>
                </c:pt>
                <c:pt idx="27841">
                  <c:v>-10.042999999999992</c:v>
                </c:pt>
                <c:pt idx="27842">
                  <c:v>-10.040999999999997</c:v>
                </c:pt>
                <c:pt idx="27843">
                  <c:v>-10.038999999999994</c:v>
                </c:pt>
                <c:pt idx="27844">
                  <c:v>-10.036999999999992</c:v>
                </c:pt>
                <c:pt idx="27845">
                  <c:v>-10.034999999999997</c:v>
                </c:pt>
                <c:pt idx="27846">
                  <c:v>-10.032999999999994</c:v>
                </c:pt>
                <c:pt idx="27847">
                  <c:v>-10.030999999999992</c:v>
                </c:pt>
                <c:pt idx="27848">
                  <c:v>-10.028999999999996</c:v>
                </c:pt>
                <c:pt idx="27849">
                  <c:v>-10.026999999999994</c:v>
                </c:pt>
                <c:pt idx="27850">
                  <c:v>-10.024999999999991</c:v>
                </c:pt>
                <c:pt idx="27851">
                  <c:v>-10.022999999999996</c:v>
                </c:pt>
                <c:pt idx="27852">
                  <c:v>-10.020999999999994</c:v>
                </c:pt>
                <c:pt idx="27853">
                  <c:v>-10.018999999999991</c:v>
                </c:pt>
                <c:pt idx="27854">
                  <c:v>-10.016999999999996</c:v>
                </c:pt>
                <c:pt idx="27855">
                  <c:v>-10.014999999999993</c:v>
                </c:pt>
                <c:pt idx="27856">
                  <c:v>-10.012999999999991</c:v>
                </c:pt>
                <c:pt idx="27857">
                  <c:v>-10.010999999999996</c:v>
                </c:pt>
                <c:pt idx="27858">
                  <c:v>-10.008999999999993</c:v>
                </c:pt>
                <c:pt idx="27859">
                  <c:v>-10.006999999999991</c:v>
                </c:pt>
                <c:pt idx="27860">
                  <c:v>-10.004999999999995</c:v>
                </c:pt>
                <c:pt idx="27861">
                  <c:v>-10.002999999999993</c:v>
                </c:pt>
                <c:pt idx="27862">
                  <c:v>-10.000999999999998</c:v>
                </c:pt>
                <c:pt idx="27863">
                  <c:v>-9.9989999999999952</c:v>
                </c:pt>
                <c:pt idx="27864">
                  <c:v>-9.9969999999999928</c:v>
                </c:pt>
                <c:pt idx="27865">
                  <c:v>-9.9949999999999974</c:v>
                </c:pt>
                <c:pt idx="27866">
                  <c:v>-9.992999999999995</c:v>
                </c:pt>
                <c:pt idx="27867">
                  <c:v>-9.9909999999999926</c:v>
                </c:pt>
                <c:pt idx="27868">
                  <c:v>-9.9889999999999972</c:v>
                </c:pt>
                <c:pt idx="27869">
                  <c:v>-9.9869999999999948</c:v>
                </c:pt>
                <c:pt idx="27870">
                  <c:v>-9.9849999999999923</c:v>
                </c:pt>
                <c:pt idx="27871">
                  <c:v>-9.982999999999997</c:v>
                </c:pt>
                <c:pt idx="27872">
                  <c:v>-9.9809999999999945</c:v>
                </c:pt>
                <c:pt idx="27873">
                  <c:v>-9.9789999999999921</c:v>
                </c:pt>
                <c:pt idx="27874">
                  <c:v>-9.9769999999999968</c:v>
                </c:pt>
                <c:pt idx="27875">
                  <c:v>-9.9749999999999943</c:v>
                </c:pt>
                <c:pt idx="27876">
                  <c:v>-9.9729999999999919</c:v>
                </c:pt>
                <c:pt idx="27877">
                  <c:v>-9.9709999999999965</c:v>
                </c:pt>
                <c:pt idx="27878">
                  <c:v>-9.9689999999999941</c:v>
                </c:pt>
                <c:pt idx="27879">
                  <c:v>-9.9669999999999916</c:v>
                </c:pt>
                <c:pt idx="27880">
                  <c:v>-9.9649999999999963</c:v>
                </c:pt>
                <c:pt idx="27881">
                  <c:v>-9.9629999999999939</c:v>
                </c:pt>
                <c:pt idx="27882">
                  <c:v>-9.9609999999999914</c:v>
                </c:pt>
                <c:pt idx="27883">
                  <c:v>-9.9589999999999961</c:v>
                </c:pt>
                <c:pt idx="27884">
                  <c:v>-9.9569999999999936</c:v>
                </c:pt>
                <c:pt idx="27885">
                  <c:v>-9.9549999999999912</c:v>
                </c:pt>
                <c:pt idx="27886">
                  <c:v>-9.9529999999999959</c:v>
                </c:pt>
                <c:pt idx="27887">
                  <c:v>-9.9509999999999934</c:v>
                </c:pt>
                <c:pt idx="27888">
                  <c:v>-9.948999999999991</c:v>
                </c:pt>
                <c:pt idx="27889">
                  <c:v>-9.9469999999999956</c:v>
                </c:pt>
                <c:pt idx="27890">
                  <c:v>-9.9449999999999932</c:v>
                </c:pt>
                <c:pt idx="27891">
                  <c:v>-9.9429999999999978</c:v>
                </c:pt>
                <c:pt idx="27892">
                  <c:v>-9.9409999999999954</c:v>
                </c:pt>
                <c:pt idx="27893">
                  <c:v>-9.938999999999993</c:v>
                </c:pt>
                <c:pt idx="27894">
                  <c:v>-9.9369999999999976</c:v>
                </c:pt>
                <c:pt idx="27895">
                  <c:v>-9.9349999999999952</c:v>
                </c:pt>
                <c:pt idx="27896">
                  <c:v>-9.9329999999999927</c:v>
                </c:pt>
                <c:pt idx="27897">
                  <c:v>-9.9309999999999974</c:v>
                </c:pt>
                <c:pt idx="27898">
                  <c:v>-9.9289999999999949</c:v>
                </c:pt>
                <c:pt idx="27899">
                  <c:v>-9.9269999999999925</c:v>
                </c:pt>
                <c:pt idx="27900">
                  <c:v>-9.9249999999999972</c:v>
                </c:pt>
                <c:pt idx="27901">
                  <c:v>-9.9229999999999947</c:v>
                </c:pt>
                <c:pt idx="27902">
                  <c:v>-9.9209999999999923</c:v>
                </c:pt>
                <c:pt idx="27903">
                  <c:v>-9.9189999999999969</c:v>
                </c:pt>
                <c:pt idx="27904">
                  <c:v>-9.9169999999999945</c:v>
                </c:pt>
                <c:pt idx="27905">
                  <c:v>-9.914999999999992</c:v>
                </c:pt>
                <c:pt idx="27906">
                  <c:v>-9.9129999999999967</c:v>
                </c:pt>
                <c:pt idx="27907">
                  <c:v>-9.9109999999999943</c:v>
                </c:pt>
                <c:pt idx="27908">
                  <c:v>-9.9089999999999918</c:v>
                </c:pt>
                <c:pt idx="27909">
                  <c:v>-9.9069999999999965</c:v>
                </c:pt>
                <c:pt idx="27910">
                  <c:v>-9.904999999999994</c:v>
                </c:pt>
                <c:pt idx="27911">
                  <c:v>-9.9029999999999916</c:v>
                </c:pt>
                <c:pt idx="27912">
                  <c:v>-9.9009999999999962</c:v>
                </c:pt>
                <c:pt idx="27913">
                  <c:v>-9.8989999999999938</c:v>
                </c:pt>
                <c:pt idx="27914">
                  <c:v>-9.8969999999999914</c:v>
                </c:pt>
                <c:pt idx="27915">
                  <c:v>-9.894999999999996</c:v>
                </c:pt>
                <c:pt idx="27916">
                  <c:v>-9.8929999999999936</c:v>
                </c:pt>
                <c:pt idx="27917">
                  <c:v>-9.8909999999999911</c:v>
                </c:pt>
                <c:pt idx="27918">
                  <c:v>-9.8889999999999958</c:v>
                </c:pt>
                <c:pt idx="27919">
                  <c:v>-9.8869999999999933</c:v>
                </c:pt>
                <c:pt idx="27920">
                  <c:v>-9.8849999999999909</c:v>
                </c:pt>
                <c:pt idx="27921">
                  <c:v>-9.8829999999999956</c:v>
                </c:pt>
                <c:pt idx="27922">
                  <c:v>-9.8809999999999931</c:v>
                </c:pt>
                <c:pt idx="27923">
                  <c:v>-9.8789999999999978</c:v>
                </c:pt>
                <c:pt idx="27924">
                  <c:v>-9.8769999999999953</c:v>
                </c:pt>
                <c:pt idx="27925">
                  <c:v>-9.8749999999999929</c:v>
                </c:pt>
                <c:pt idx="27926">
                  <c:v>-9.8729999999999976</c:v>
                </c:pt>
                <c:pt idx="27927">
                  <c:v>-9.8709999999999951</c:v>
                </c:pt>
                <c:pt idx="27928">
                  <c:v>-9.8689999999999927</c:v>
                </c:pt>
                <c:pt idx="27929">
                  <c:v>-9.8669999999999973</c:v>
                </c:pt>
                <c:pt idx="27930">
                  <c:v>-9.8649999999999949</c:v>
                </c:pt>
                <c:pt idx="27931">
                  <c:v>-9.8629999999999924</c:v>
                </c:pt>
                <c:pt idx="27932">
                  <c:v>-9.8609999999999971</c:v>
                </c:pt>
                <c:pt idx="27933">
                  <c:v>-9.8589999999999947</c:v>
                </c:pt>
                <c:pt idx="27934">
                  <c:v>-9.8569999999999922</c:v>
                </c:pt>
                <c:pt idx="27935">
                  <c:v>-9.8549999999999969</c:v>
                </c:pt>
                <c:pt idx="27936">
                  <c:v>-9.8529999999999944</c:v>
                </c:pt>
                <c:pt idx="27937">
                  <c:v>-9.850999999999992</c:v>
                </c:pt>
                <c:pt idx="27938">
                  <c:v>-9.8489999999999966</c:v>
                </c:pt>
                <c:pt idx="27939">
                  <c:v>-9.8469999999999942</c:v>
                </c:pt>
                <c:pt idx="27940">
                  <c:v>-9.8449999999999918</c:v>
                </c:pt>
                <c:pt idx="27941">
                  <c:v>-9.8429999999999964</c:v>
                </c:pt>
                <c:pt idx="27942">
                  <c:v>-9.840999999999994</c:v>
                </c:pt>
                <c:pt idx="27943">
                  <c:v>-9.8389999999999915</c:v>
                </c:pt>
                <c:pt idx="27944">
                  <c:v>-9.8369999999999962</c:v>
                </c:pt>
                <c:pt idx="27945">
                  <c:v>-9.8349999999999937</c:v>
                </c:pt>
                <c:pt idx="27946">
                  <c:v>-9.8329999999999913</c:v>
                </c:pt>
                <c:pt idx="27947">
                  <c:v>-9.830999999999996</c:v>
                </c:pt>
                <c:pt idx="27948">
                  <c:v>-9.8289999999999935</c:v>
                </c:pt>
                <c:pt idx="27949">
                  <c:v>-9.8269999999999911</c:v>
                </c:pt>
                <c:pt idx="27950">
                  <c:v>-9.8249999999999957</c:v>
                </c:pt>
                <c:pt idx="27951">
                  <c:v>-9.8229999999999933</c:v>
                </c:pt>
                <c:pt idx="27952">
                  <c:v>-9.8209999999999908</c:v>
                </c:pt>
                <c:pt idx="27953">
                  <c:v>-9.8189999999999955</c:v>
                </c:pt>
                <c:pt idx="27954">
                  <c:v>-9.8169999999999931</c:v>
                </c:pt>
                <c:pt idx="27955">
                  <c:v>-9.8149999999999977</c:v>
                </c:pt>
                <c:pt idx="27956">
                  <c:v>-9.8129999999999953</c:v>
                </c:pt>
                <c:pt idx="27957">
                  <c:v>-9.8109999999999928</c:v>
                </c:pt>
                <c:pt idx="27958">
                  <c:v>-9.8089999999999975</c:v>
                </c:pt>
                <c:pt idx="27959">
                  <c:v>-9.8069999999999951</c:v>
                </c:pt>
                <c:pt idx="27960">
                  <c:v>-9.8049999999999926</c:v>
                </c:pt>
                <c:pt idx="27961">
                  <c:v>-9.8029999999999973</c:v>
                </c:pt>
                <c:pt idx="27962">
                  <c:v>-9.8009999999999948</c:v>
                </c:pt>
                <c:pt idx="27963">
                  <c:v>-9.7989999999999924</c:v>
                </c:pt>
                <c:pt idx="27964">
                  <c:v>-9.796999999999997</c:v>
                </c:pt>
                <c:pt idx="27965">
                  <c:v>-9.7949999999999946</c:v>
                </c:pt>
                <c:pt idx="27966">
                  <c:v>-9.7929999999999922</c:v>
                </c:pt>
                <c:pt idx="27967">
                  <c:v>-9.7909999999999968</c:v>
                </c:pt>
                <c:pt idx="27968">
                  <c:v>-9.7889999999999944</c:v>
                </c:pt>
                <c:pt idx="27969">
                  <c:v>-9.7869999999999919</c:v>
                </c:pt>
                <c:pt idx="27970">
                  <c:v>-9.7849999999999966</c:v>
                </c:pt>
                <c:pt idx="27971">
                  <c:v>-9.7829999999999941</c:v>
                </c:pt>
                <c:pt idx="27972">
                  <c:v>-9.7809999999999917</c:v>
                </c:pt>
                <c:pt idx="27973">
                  <c:v>-9.7789999999999964</c:v>
                </c:pt>
                <c:pt idx="27974">
                  <c:v>-9.7769999999999939</c:v>
                </c:pt>
                <c:pt idx="27975">
                  <c:v>-9.7749999999999915</c:v>
                </c:pt>
                <c:pt idx="27976">
                  <c:v>-9.7729999999999961</c:v>
                </c:pt>
                <c:pt idx="27977">
                  <c:v>-9.7709999999999937</c:v>
                </c:pt>
                <c:pt idx="27978">
                  <c:v>-9.7689999999999912</c:v>
                </c:pt>
                <c:pt idx="27979">
                  <c:v>-9.7669999999999959</c:v>
                </c:pt>
                <c:pt idx="27980">
                  <c:v>-9.7649999999999935</c:v>
                </c:pt>
                <c:pt idx="27981">
                  <c:v>-9.762999999999991</c:v>
                </c:pt>
                <c:pt idx="27982">
                  <c:v>-9.7609999999999957</c:v>
                </c:pt>
                <c:pt idx="27983">
                  <c:v>-9.7589999999999932</c:v>
                </c:pt>
                <c:pt idx="27984">
                  <c:v>-9.7569999999999908</c:v>
                </c:pt>
                <c:pt idx="27985">
                  <c:v>-9.7549999999999955</c:v>
                </c:pt>
                <c:pt idx="27986">
                  <c:v>-9.752999999999993</c:v>
                </c:pt>
                <c:pt idx="27987">
                  <c:v>-9.7509999999999977</c:v>
                </c:pt>
                <c:pt idx="27988">
                  <c:v>-9.7489999999999952</c:v>
                </c:pt>
                <c:pt idx="27989">
                  <c:v>-9.7469999999999928</c:v>
                </c:pt>
                <c:pt idx="27990">
                  <c:v>-9.7449999999999974</c:v>
                </c:pt>
                <c:pt idx="27991">
                  <c:v>-9.742999999999995</c:v>
                </c:pt>
                <c:pt idx="27992">
                  <c:v>-9.7409999999999926</c:v>
                </c:pt>
                <c:pt idx="27993">
                  <c:v>-9.7389999999999972</c:v>
                </c:pt>
                <c:pt idx="27994">
                  <c:v>-9.7369999999999948</c:v>
                </c:pt>
                <c:pt idx="27995">
                  <c:v>-9.7349999999999923</c:v>
                </c:pt>
                <c:pt idx="27996">
                  <c:v>-9.732999999999997</c:v>
                </c:pt>
                <c:pt idx="27997">
                  <c:v>-9.7309999999999945</c:v>
                </c:pt>
                <c:pt idx="27998">
                  <c:v>-9.7289999999999921</c:v>
                </c:pt>
                <c:pt idx="27999">
                  <c:v>-9.7269999999999968</c:v>
                </c:pt>
                <c:pt idx="28000">
                  <c:v>-9.7249999999999943</c:v>
                </c:pt>
                <c:pt idx="28001">
                  <c:v>-9.7229999999999919</c:v>
                </c:pt>
                <c:pt idx="28002">
                  <c:v>-9.7209999999999965</c:v>
                </c:pt>
                <c:pt idx="28003">
                  <c:v>-9.7189999999999941</c:v>
                </c:pt>
                <c:pt idx="28004">
                  <c:v>-9.7169999999999916</c:v>
                </c:pt>
                <c:pt idx="28005">
                  <c:v>-9.7149999999999963</c:v>
                </c:pt>
                <c:pt idx="28006">
                  <c:v>-9.7129999999999939</c:v>
                </c:pt>
                <c:pt idx="28007">
                  <c:v>-9.7109999999999914</c:v>
                </c:pt>
                <c:pt idx="28008">
                  <c:v>-9.7089999999999961</c:v>
                </c:pt>
                <c:pt idx="28009">
                  <c:v>-9.7069999999999936</c:v>
                </c:pt>
                <c:pt idx="28010">
                  <c:v>-9.7049999999999912</c:v>
                </c:pt>
                <c:pt idx="28011">
                  <c:v>-9.7029999999999959</c:v>
                </c:pt>
                <c:pt idx="28012">
                  <c:v>-9.7009999999999934</c:v>
                </c:pt>
                <c:pt idx="28013">
                  <c:v>-9.698999999999991</c:v>
                </c:pt>
                <c:pt idx="28014">
                  <c:v>-9.6969999999999956</c:v>
                </c:pt>
                <c:pt idx="28015">
                  <c:v>-9.6949999999999932</c:v>
                </c:pt>
                <c:pt idx="28016">
                  <c:v>-9.6929999999999978</c:v>
                </c:pt>
                <c:pt idx="28017">
                  <c:v>-9.6909999999999954</c:v>
                </c:pt>
                <c:pt idx="28018">
                  <c:v>-9.688999999999993</c:v>
                </c:pt>
                <c:pt idx="28019">
                  <c:v>-9.6869999999999976</c:v>
                </c:pt>
                <c:pt idx="28020">
                  <c:v>-9.6849999999999952</c:v>
                </c:pt>
                <c:pt idx="28021">
                  <c:v>-9.6829999999999927</c:v>
                </c:pt>
                <c:pt idx="28022">
                  <c:v>-9.6809999999999974</c:v>
                </c:pt>
                <c:pt idx="28023">
                  <c:v>-9.6789999999999949</c:v>
                </c:pt>
                <c:pt idx="28024">
                  <c:v>-9.6769999999999925</c:v>
                </c:pt>
                <c:pt idx="28025">
                  <c:v>-9.6749999999999972</c:v>
                </c:pt>
                <c:pt idx="28026">
                  <c:v>-9.6729999999999947</c:v>
                </c:pt>
                <c:pt idx="28027">
                  <c:v>-9.6709999999999923</c:v>
                </c:pt>
                <c:pt idx="28028">
                  <c:v>-9.6689999999999969</c:v>
                </c:pt>
                <c:pt idx="28029">
                  <c:v>-9.6669999999999945</c:v>
                </c:pt>
                <c:pt idx="28030">
                  <c:v>-9.664999999999992</c:v>
                </c:pt>
                <c:pt idx="28031">
                  <c:v>-9.6629999999999967</c:v>
                </c:pt>
                <c:pt idx="28032">
                  <c:v>-9.6609999999999943</c:v>
                </c:pt>
                <c:pt idx="28033">
                  <c:v>-9.6589999999999918</c:v>
                </c:pt>
                <c:pt idx="28034">
                  <c:v>-9.6569999999999965</c:v>
                </c:pt>
                <c:pt idx="28035">
                  <c:v>-9.654999999999994</c:v>
                </c:pt>
                <c:pt idx="28036">
                  <c:v>-9.6529999999999916</c:v>
                </c:pt>
                <c:pt idx="28037">
                  <c:v>-9.6509999999999962</c:v>
                </c:pt>
                <c:pt idx="28038">
                  <c:v>-9.6489999999999938</c:v>
                </c:pt>
                <c:pt idx="28039">
                  <c:v>-9.6469999999999914</c:v>
                </c:pt>
                <c:pt idx="28040">
                  <c:v>-9.644999999999996</c:v>
                </c:pt>
                <c:pt idx="28041">
                  <c:v>-9.6429999999999936</c:v>
                </c:pt>
                <c:pt idx="28042">
                  <c:v>-9.6409999999999911</c:v>
                </c:pt>
                <c:pt idx="28043">
                  <c:v>-9.6389999999999958</c:v>
                </c:pt>
                <c:pt idx="28044">
                  <c:v>-9.6369999999999933</c:v>
                </c:pt>
                <c:pt idx="28045">
                  <c:v>-9.6349999999999909</c:v>
                </c:pt>
                <c:pt idx="28046">
                  <c:v>-9.6329999999999956</c:v>
                </c:pt>
                <c:pt idx="28047">
                  <c:v>-9.6309999999999931</c:v>
                </c:pt>
                <c:pt idx="28048">
                  <c:v>-9.6289999999999978</c:v>
                </c:pt>
                <c:pt idx="28049">
                  <c:v>-9.6269999999999953</c:v>
                </c:pt>
                <c:pt idx="28050">
                  <c:v>-9.6249999999999929</c:v>
                </c:pt>
                <c:pt idx="28051">
                  <c:v>-9.6229999999999976</c:v>
                </c:pt>
                <c:pt idx="28052">
                  <c:v>-9.6209999999999951</c:v>
                </c:pt>
                <c:pt idx="28053">
                  <c:v>-9.6189999999999927</c:v>
                </c:pt>
                <c:pt idx="28054">
                  <c:v>-9.6169999999999973</c:v>
                </c:pt>
                <c:pt idx="28055">
                  <c:v>-9.6149999999999949</c:v>
                </c:pt>
                <c:pt idx="28056">
                  <c:v>-9.6129999999999924</c:v>
                </c:pt>
                <c:pt idx="28057">
                  <c:v>-9.6109999999999971</c:v>
                </c:pt>
                <c:pt idx="28058">
                  <c:v>-9.6089999999999947</c:v>
                </c:pt>
                <c:pt idx="28059">
                  <c:v>-9.6069999999999922</c:v>
                </c:pt>
                <c:pt idx="28060">
                  <c:v>-9.6049999999999969</c:v>
                </c:pt>
                <c:pt idx="28061">
                  <c:v>-9.6029999999999944</c:v>
                </c:pt>
                <c:pt idx="28062">
                  <c:v>-9.600999999999992</c:v>
                </c:pt>
                <c:pt idx="28063">
                  <c:v>-9.5989999999999966</c:v>
                </c:pt>
                <c:pt idx="28064">
                  <c:v>-9.5969999999999942</c:v>
                </c:pt>
                <c:pt idx="28065">
                  <c:v>-9.5949999999999918</c:v>
                </c:pt>
                <c:pt idx="28066">
                  <c:v>-9.5929999999999964</c:v>
                </c:pt>
                <c:pt idx="28067">
                  <c:v>-9.590999999999994</c:v>
                </c:pt>
                <c:pt idx="28068">
                  <c:v>-9.5889999999999915</c:v>
                </c:pt>
                <c:pt idx="28069">
                  <c:v>-9.5869999999999962</c:v>
                </c:pt>
                <c:pt idx="28070">
                  <c:v>-9.5849999999999937</c:v>
                </c:pt>
                <c:pt idx="28071">
                  <c:v>-9.5829999999999913</c:v>
                </c:pt>
                <c:pt idx="28072">
                  <c:v>-9.580999999999996</c:v>
                </c:pt>
                <c:pt idx="28073">
                  <c:v>-9.5789999999999935</c:v>
                </c:pt>
                <c:pt idx="28074">
                  <c:v>-9.5769999999999911</c:v>
                </c:pt>
                <c:pt idx="28075">
                  <c:v>-9.5749999999999957</c:v>
                </c:pt>
                <c:pt idx="28076">
                  <c:v>-9.5729999999999933</c:v>
                </c:pt>
                <c:pt idx="28077">
                  <c:v>-9.5709999999999908</c:v>
                </c:pt>
                <c:pt idx="28078">
                  <c:v>-9.5689999999999955</c:v>
                </c:pt>
                <c:pt idx="28079">
                  <c:v>-9.5669999999999931</c:v>
                </c:pt>
                <c:pt idx="28080">
                  <c:v>-9.5649999999999977</c:v>
                </c:pt>
                <c:pt idx="28081">
                  <c:v>-9.5629999999999953</c:v>
                </c:pt>
                <c:pt idx="28082">
                  <c:v>-9.5609999999999928</c:v>
                </c:pt>
                <c:pt idx="28083">
                  <c:v>-9.5589999999999975</c:v>
                </c:pt>
                <c:pt idx="28084">
                  <c:v>-9.5569999999999951</c:v>
                </c:pt>
                <c:pt idx="28085">
                  <c:v>-9.5549999999999926</c:v>
                </c:pt>
                <c:pt idx="28086">
                  <c:v>-9.5529999999999973</c:v>
                </c:pt>
                <c:pt idx="28087">
                  <c:v>-9.5509999999999948</c:v>
                </c:pt>
                <c:pt idx="28088">
                  <c:v>-9.5489999999999924</c:v>
                </c:pt>
                <c:pt idx="28089">
                  <c:v>-9.546999999999997</c:v>
                </c:pt>
                <c:pt idx="28090">
                  <c:v>-9.5449999999999946</c:v>
                </c:pt>
                <c:pt idx="28091">
                  <c:v>-9.5429999999999922</c:v>
                </c:pt>
                <c:pt idx="28092">
                  <c:v>-9.5409999999999968</c:v>
                </c:pt>
                <c:pt idx="28093">
                  <c:v>-9.5389999999999944</c:v>
                </c:pt>
                <c:pt idx="28094">
                  <c:v>-9.5369999999999919</c:v>
                </c:pt>
                <c:pt idx="28095">
                  <c:v>-9.5349999999999966</c:v>
                </c:pt>
                <c:pt idx="28096">
                  <c:v>-9.5329999999999941</c:v>
                </c:pt>
                <c:pt idx="28097">
                  <c:v>-9.5309999999999917</c:v>
                </c:pt>
                <c:pt idx="28098">
                  <c:v>-9.5289999999999964</c:v>
                </c:pt>
                <c:pt idx="28099">
                  <c:v>-9.5269999999999939</c:v>
                </c:pt>
                <c:pt idx="28100">
                  <c:v>-9.5249999999999915</c:v>
                </c:pt>
                <c:pt idx="28101">
                  <c:v>-9.5229999999999961</c:v>
                </c:pt>
                <c:pt idx="28102">
                  <c:v>-9.5209999999999937</c:v>
                </c:pt>
                <c:pt idx="28103">
                  <c:v>-9.5189999999999912</c:v>
                </c:pt>
                <c:pt idx="28104">
                  <c:v>-9.5169999999999959</c:v>
                </c:pt>
                <c:pt idx="28105">
                  <c:v>-9.5149999999999935</c:v>
                </c:pt>
                <c:pt idx="28106">
                  <c:v>-9.512999999999991</c:v>
                </c:pt>
                <c:pt idx="28107">
                  <c:v>-9.5109999999999957</c:v>
                </c:pt>
                <c:pt idx="28108">
                  <c:v>-9.5089999999999932</c:v>
                </c:pt>
                <c:pt idx="28109">
                  <c:v>-9.5069999999999908</c:v>
                </c:pt>
                <c:pt idx="28110">
                  <c:v>-9.5049999999999955</c:v>
                </c:pt>
                <c:pt idx="28111">
                  <c:v>-9.502999999999993</c:v>
                </c:pt>
                <c:pt idx="28112">
                  <c:v>-9.5009999999999977</c:v>
                </c:pt>
                <c:pt idx="28113">
                  <c:v>-9.4989999999999952</c:v>
                </c:pt>
                <c:pt idx="28114">
                  <c:v>-9.4969999999999928</c:v>
                </c:pt>
                <c:pt idx="28115">
                  <c:v>-9.4949999999999974</c:v>
                </c:pt>
                <c:pt idx="28116">
                  <c:v>-9.492999999999995</c:v>
                </c:pt>
                <c:pt idx="28117">
                  <c:v>-9.4909999999999926</c:v>
                </c:pt>
                <c:pt idx="28118">
                  <c:v>-9.4889999999999972</c:v>
                </c:pt>
                <c:pt idx="28119">
                  <c:v>-9.4869999999999948</c:v>
                </c:pt>
                <c:pt idx="28120">
                  <c:v>-9.4849999999999923</c:v>
                </c:pt>
                <c:pt idx="28121">
                  <c:v>-9.482999999999997</c:v>
                </c:pt>
                <c:pt idx="28122">
                  <c:v>-9.4809999999999945</c:v>
                </c:pt>
                <c:pt idx="28123">
                  <c:v>-9.4789999999999921</c:v>
                </c:pt>
                <c:pt idx="28124">
                  <c:v>-9.4769999999999968</c:v>
                </c:pt>
                <c:pt idx="28125">
                  <c:v>-9.4749999999999943</c:v>
                </c:pt>
                <c:pt idx="28126">
                  <c:v>-9.4729999999999919</c:v>
                </c:pt>
                <c:pt idx="28127">
                  <c:v>-9.4709999999999965</c:v>
                </c:pt>
                <c:pt idx="28128">
                  <c:v>-9.4689999999999941</c:v>
                </c:pt>
                <c:pt idx="28129">
                  <c:v>-9.4669999999999916</c:v>
                </c:pt>
                <c:pt idx="28130">
                  <c:v>-9.4649999999999963</c:v>
                </c:pt>
                <c:pt idx="28131">
                  <c:v>-9.4629999999999939</c:v>
                </c:pt>
                <c:pt idx="28132">
                  <c:v>-9.4609999999999914</c:v>
                </c:pt>
                <c:pt idx="28133">
                  <c:v>-9.4589999999999961</c:v>
                </c:pt>
                <c:pt idx="28134">
                  <c:v>-9.4569999999999936</c:v>
                </c:pt>
                <c:pt idx="28135">
                  <c:v>-9.4549999999999912</c:v>
                </c:pt>
                <c:pt idx="28136">
                  <c:v>-9.4529999999999959</c:v>
                </c:pt>
                <c:pt idx="28137">
                  <c:v>-9.4509999999999934</c:v>
                </c:pt>
                <c:pt idx="28138">
                  <c:v>-9.448999999999991</c:v>
                </c:pt>
                <c:pt idx="28139">
                  <c:v>-9.4469999999999956</c:v>
                </c:pt>
                <c:pt idx="28140">
                  <c:v>-9.4449999999999932</c:v>
                </c:pt>
                <c:pt idx="28141">
                  <c:v>-9.4429999999999978</c:v>
                </c:pt>
                <c:pt idx="28142">
                  <c:v>-9.4409999999999954</c:v>
                </c:pt>
                <c:pt idx="28143">
                  <c:v>-9.438999999999993</c:v>
                </c:pt>
                <c:pt idx="28144">
                  <c:v>-9.4369999999999976</c:v>
                </c:pt>
                <c:pt idx="28145">
                  <c:v>-9.4349999999999952</c:v>
                </c:pt>
                <c:pt idx="28146">
                  <c:v>-9.4329999999999927</c:v>
                </c:pt>
                <c:pt idx="28147">
                  <c:v>-9.4309999999999974</c:v>
                </c:pt>
                <c:pt idx="28148">
                  <c:v>-9.4289999999999949</c:v>
                </c:pt>
                <c:pt idx="28149">
                  <c:v>-9.4269999999999925</c:v>
                </c:pt>
                <c:pt idx="28150">
                  <c:v>-9.4249999999999972</c:v>
                </c:pt>
                <c:pt idx="28151">
                  <c:v>-9.4229999999999947</c:v>
                </c:pt>
                <c:pt idx="28152">
                  <c:v>-9.4209999999999923</c:v>
                </c:pt>
                <c:pt idx="28153">
                  <c:v>-9.4189999999999969</c:v>
                </c:pt>
                <c:pt idx="28154">
                  <c:v>-9.4169999999999945</c:v>
                </c:pt>
                <c:pt idx="28155">
                  <c:v>-9.414999999999992</c:v>
                </c:pt>
                <c:pt idx="28156">
                  <c:v>-9.4129999999999967</c:v>
                </c:pt>
                <c:pt idx="28157">
                  <c:v>-9.4109999999999943</c:v>
                </c:pt>
                <c:pt idx="28158">
                  <c:v>-9.4089999999999918</c:v>
                </c:pt>
                <c:pt idx="28159">
                  <c:v>-9.4069999999999965</c:v>
                </c:pt>
                <c:pt idx="28160">
                  <c:v>-9.404999999999994</c:v>
                </c:pt>
                <c:pt idx="28161">
                  <c:v>-9.4029999999999916</c:v>
                </c:pt>
                <c:pt idx="28162">
                  <c:v>-9.4009999999999962</c:v>
                </c:pt>
                <c:pt idx="28163">
                  <c:v>-9.3989999999999938</c:v>
                </c:pt>
                <c:pt idx="28164">
                  <c:v>-9.3969999999999914</c:v>
                </c:pt>
                <c:pt idx="28165">
                  <c:v>-9.394999999999996</c:v>
                </c:pt>
                <c:pt idx="28166">
                  <c:v>-9.3929999999999936</c:v>
                </c:pt>
                <c:pt idx="28167">
                  <c:v>-9.3909999999999911</c:v>
                </c:pt>
                <c:pt idx="28168">
                  <c:v>-9.3889999999999958</c:v>
                </c:pt>
                <c:pt idx="28169">
                  <c:v>-9.3869999999999933</c:v>
                </c:pt>
                <c:pt idx="28170">
                  <c:v>-9.3849999999999909</c:v>
                </c:pt>
                <c:pt idx="28171">
                  <c:v>-9.3829999999999956</c:v>
                </c:pt>
                <c:pt idx="28172">
                  <c:v>-9.3809999999999931</c:v>
                </c:pt>
                <c:pt idx="28173">
                  <c:v>-9.3789999999999978</c:v>
                </c:pt>
                <c:pt idx="28174">
                  <c:v>-9.3769999999999953</c:v>
                </c:pt>
                <c:pt idx="28175">
                  <c:v>-9.3749999999999929</c:v>
                </c:pt>
                <c:pt idx="28176">
                  <c:v>-9.3729999999999976</c:v>
                </c:pt>
                <c:pt idx="28177">
                  <c:v>-9.3709999999999951</c:v>
                </c:pt>
                <c:pt idx="28178">
                  <c:v>-9.3689999999999927</c:v>
                </c:pt>
                <c:pt idx="28179">
                  <c:v>-9.3669999999999973</c:v>
                </c:pt>
                <c:pt idx="28180">
                  <c:v>-9.3649999999999949</c:v>
                </c:pt>
                <c:pt idx="28181">
                  <c:v>-9.3629999999999924</c:v>
                </c:pt>
                <c:pt idx="28182">
                  <c:v>-9.3609999999999971</c:v>
                </c:pt>
                <c:pt idx="28183">
                  <c:v>-9.3589999999999947</c:v>
                </c:pt>
                <c:pt idx="28184">
                  <c:v>-9.3569999999999922</c:v>
                </c:pt>
                <c:pt idx="28185">
                  <c:v>-9.3549999999999969</c:v>
                </c:pt>
                <c:pt idx="28186">
                  <c:v>-9.3529999999999944</c:v>
                </c:pt>
                <c:pt idx="28187">
                  <c:v>-9.350999999999992</c:v>
                </c:pt>
                <c:pt idx="28188">
                  <c:v>-9.3489999999999966</c:v>
                </c:pt>
                <c:pt idx="28189">
                  <c:v>-9.3469999999999942</c:v>
                </c:pt>
                <c:pt idx="28190">
                  <c:v>-9.3449999999999918</c:v>
                </c:pt>
                <c:pt idx="28191">
                  <c:v>-9.3429999999999964</c:v>
                </c:pt>
                <c:pt idx="28192">
                  <c:v>-9.340999999999994</c:v>
                </c:pt>
                <c:pt idx="28193">
                  <c:v>-9.3389999999999915</c:v>
                </c:pt>
                <c:pt idx="28194">
                  <c:v>-9.3369999999999962</c:v>
                </c:pt>
                <c:pt idx="28195">
                  <c:v>-9.3349999999999937</c:v>
                </c:pt>
                <c:pt idx="28196">
                  <c:v>-9.3329999999999913</c:v>
                </c:pt>
                <c:pt idx="28197">
                  <c:v>-9.330999999999996</c:v>
                </c:pt>
                <c:pt idx="28198">
                  <c:v>-9.3289999999999935</c:v>
                </c:pt>
                <c:pt idx="28199">
                  <c:v>-9.3269999999999911</c:v>
                </c:pt>
                <c:pt idx="28200">
                  <c:v>-9.3249999999999957</c:v>
                </c:pt>
                <c:pt idx="28201">
                  <c:v>-9.3229999999999933</c:v>
                </c:pt>
                <c:pt idx="28202">
                  <c:v>-9.3209999999999908</c:v>
                </c:pt>
                <c:pt idx="28203">
                  <c:v>-9.3189999999999955</c:v>
                </c:pt>
                <c:pt idx="28204">
                  <c:v>-9.3169999999999931</c:v>
                </c:pt>
                <c:pt idx="28205">
                  <c:v>-9.3149999999999977</c:v>
                </c:pt>
                <c:pt idx="28206">
                  <c:v>-9.3129999999999953</c:v>
                </c:pt>
                <c:pt idx="28207">
                  <c:v>-9.3109999999999928</c:v>
                </c:pt>
                <c:pt idx="28208">
                  <c:v>-9.3089999999999975</c:v>
                </c:pt>
                <c:pt idx="28209">
                  <c:v>-9.3069999999999951</c:v>
                </c:pt>
                <c:pt idx="28210">
                  <c:v>-9.3049999999999926</c:v>
                </c:pt>
                <c:pt idx="28211">
                  <c:v>-9.3029999999999973</c:v>
                </c:pt>
                <c:pt idx="28212">
                  <c:v>-9.3009999999999948</c:v>
                </c:pt>
                <c:pt idx="28213">
                  <c:v>-9.2989999999999924</c:v>
                </c:pt>
                <c:pt idx="28214">
                  <c:v>-9.296999999999997</c:v>
                </c:pt>
                <c:pt idx="28215">
                  <c:v>-9.2949999999999946</c:v>
                </c:pt>
                <c:pt idx="28216">
                  <c:v>-9.2929999999999922</c:v>
                </c:pt>
                <c:pt idx="28217">
                  <c:v>-9.2909999999999968</c:v>
                </c:pt>
                <c:pt idx="28218">
                  <c:v>-9.2889999999999944</c:v>
                </c:pt>
                <c:pt idx="28219">
                  <c:v>-9.2869999999999919</c:v>
                </c:pt>
                <c:pt idx="28220">
                  <c:v>-9.2849999999999966</c:v>
                </c:pt>
                <c:pt idx="28221">
                  <c:v>-9.2829999999999941</c:v>
                </c:pt>
                <c:pt idx="28222">
                  <c:v>-9.2809999999999917</c:v>
                </c:pt>
                <c:pt idx="28223">
                  <c:v>-9.2789999999999964</c:v>
                </c:pt>
                <c:pt idx="28224">
                  <c:v>-9.2769999999999939</c:v>
                </c:pt>
                <c:pt idx="28225">
                  <c:v>-9.2749999999999915</c:v>
                </c:pt>
                <c:pt idx="28226">
                  <c:v>-9.2729999999999961</c:v>
                </c:pt>
                <c:pt idx="28227">
                  <c:v>-9.2709999999999937</c:v>
                </c:pt>
                <c:pt idx="28228">
                  <c:v>-9.2689999999999912</c:v>
                </c:pt>
                <c:pt idx="28229">
                  <c:v>-9.2669999999999959</c:v>
                </c:pt>
                <c:pt idx="28230">
                  <c:v>-9.2649999999999935</c:v>
                </c:pt>
                <c:pt idx="28231">
                  <c:v>-9.262999999999991</c:v>
                </c:pt>
                <c:pt idx="28232">
                  <c:v>-9.2609999999999957</c:v>
                </c:pt>
                <c:pt idx="28233">
                  <c:v>-9.2589999999999932</c:v>
                </c:pt>
                <c:pt idx="28234">
                  <c:v>-9.2569999999999908</c:v>
                </c:pt>
                <c:pt idx="28235">
                  <c:v>-9.2549999999999955</c:v>
                </c:pt>
                <c:pt idx="28236">
                  <c:v>-9.252999999999993</c:v>
                </c:pt>
                <c:pt idx="28237">
                  <c:v>-9.2509999999999977</c:v>
                </c:pt>
                <c:pt idx="28238">
                  <c:v>-9.2489999999999952</c:v>
                </c:pt>
                <c:pt idx="28239">
                  <c:v>-9.2469999999999928</c:v>
                </c:pt>
                <c:pt idx="28240">
                  <c:v>-9.2449999999999974</c:v>
                </c:pt>
                <c:pt idx="28241">
                  <c:v>-9.242999999999995</c:v>
                </c:pt>
                <c:pt idx="28242">
                  <c:v>-9.2409999999999926</c:v>
                </c:pt>
                <c:pt idx="28243">
                  <c:v>-9.2389999999999972</c:v>
                </c:pt>
                <c:pt idx="28244">
                  <c:v>-9.2369999999999948</c:v>
                </c:pt>
                <c:pt idx="28245">
                  <c:v>-9.2349999999999923</c:v>
                </c:pt>
                <c:pt idx="28246">
                  <c:v>-9.232999999999997</c:v>
                </c:pt>
                <c:pt idx="28247">
                  <c:v>-9.2309999999999945</c:v>
                </c:pt>
                <c:pt idx="28248">
                  <c:v>-9.2289999999999921</c:v>
                </c:pt>
                <c:pt idx="28249">
                  <c:v>-9.2269999999999968</c:v>
                </c:pt>
                <c:pt idx="28250">
                  <c:v>-9.2249999999999943</c:v>
                </c:pt>
                <c:pt idx="28251">
                  <c:v>-9.2229999999999919</c:v>
                </c:pt>
                <c:pt idx="28252">
                  <c:v>-9.2209999999999965</c:v>
                </c:pt>
                <c:pt idx="28253">
                  <c:v>-9.2189999999999941</c:v>
                </c:pt>
                <c:pt idx="28254">
                  <c:v>-9.2169999999999916</c:v>
                </c:pt>
                <c:pt idx="28255">
                  <c:v>-9.2149999999999963</c:v>
                </c:pt>
                <c:pt idx="28256">
                  <c:v>-9.2129999999999939</c:v>
                </c:pt>
                <c:pt idx="28257">
                  <c:v>-9.2109999999999914</c:v>
                </c:pt>
                <c:pt idx="28258">
                  <c:v>-9.2089999999999961</c:v>
                </c:pt>
                <c:pt idx="28259">
                  <c:v>-9.2069999999999936</c:v>
                </c:pt>
                <c:pt idx="28260">
                  <c:v>-9.2049999999999912</c:v>
                </c:pt>
                <c:pt idx="28261">
                  <c:v>-9.2029999999999959</c:v>
                </c:pt>
                <c:pt idx="28262">
                  <c:v>-9.2009999999999934</c:v>
                </c:pt>
                <c:pt idx="28263">
                  <c:v>-9.198999999999991</c:v>
                </c:pt>
                <c:pt idx="28264">
                  <c:v>-9.1969999999999956</c:v>
                </c:pt>
                <c:pt idx="28265">
                  <c:v>-9.1949999999999932</c:v>
                </c:pt>
                <c:pt idx="28266">
                  <c:v>-9.1929999999999978</c:v>
                </c:pt>
                <c:pt idx="28267">
                  <c:v>-9.1909999999999954</c:v>
                </c:pt>
                <c:pt idx="28268">
                  <c:v>-9.188999999999993</c:v>
                </c:pt>
                <c:pt idx="28269">
                  <c:v>-9.1869999999999976</c:v>
                </c:pt>
                <c:pt idx="28270">
                  <c:v>-9.1849999999999952</c:v>
                </c:pt>
                <c:pt idx="28271">
                  <c:v>-9.1829999999999927</c:v>
                </c:pt>
                <c:pt idx="28272">
                  <c:v>-9.1809999999999974</c:v>
                </c:pt>
                <c:pt idx="28273">
                  <c:v>-9.1789999999999949</c:v>
                </c:pt>
                <c:pt idx="28274">
                  <c:v>-9.1769999999999925</c:v>
                </c:pt>
                <c:pt idx="28275">
                  <c:v>-9.1749999999999972</c:v>
                </c:pt>
                <c:pt idx="28276">
                  <c:v>-9.1729999999999947</c:v>
                </c:pt>
                <c:pt idx="28277">
                  <c:v>-9.1709999999999923</c:v>
                </c:pt>
                <c:pt idx="28278">
                  <c:v>-9.1689999999999969</c:v>
                </c:pt>
                <c:pt idx="28279">
                  <c:v>-9.1669999999999945</c:v>
                </c:pt>
                <c:pt idx="28280">
                  <c:v>-9.164999999999992</c:v>
                </c:pt>
                <c:pt idx="28281">
                  <c:v>-9.1629999999999967</c:v>
                </c:pt>
                <c:pt idx="28282">
                  <c:v>-9.1609999999999943</c:v>
                </c:pt>
                <c:pt idx="28283">
                  <c:v>-9.1589999999999918</c:v>
                </c:pt>
                <c:pt idx="28284">
                  <c:v>-9.1569999999999965</c:v>
                </c:pt>
                <c:pt idx="28285">
                  <c:v>-9.154999999999994</c:v>
                </c:pt>
                <c:pt idx="28286">
                  <c:v>-9.1529999999999916</c:v>
                </c:pt>
                <c:pt idx="28287">
                  <c:v>-9.1509999999999962</c:v>
                </c:pt>
                <c:pt idx="28288">
                  <c:v>-9.1489999999999938</c:v>
                </c:pt>
                <c:pt idx="28289">
                  <c:v>-9.1469999999999914</c:v>
                </c:pt>
                <c:pt idx="28290">
                  <c:v>-9.144999999999996</c:v>
                </c:pt>
                <c:pt idx="28291">
                  <c:v>-9.1429999999999936</c:v>
                </c:pt>
                <c:pt idx="28292">
                  <c:v>-9.1409999999999911</c:v>
                </c:pt>
                <c:pt idx="28293">
                  <c:v>-9.1389999999999958</c:v>
                </c:pt>
                <c:pt idx="28294">
                  <c:v>-9.1369999999999933</c:v>
                </c:pt>
                <c:pt idx="28295">
                  <c:v>-9.1349999999999909</c:v>
                </c:pt>
                <c:pt idx="28296">
                  <c:v>-9.1329999999999956</c:v>
                </c:pt>
                <c:pt idx="28297">
                  <c:v>-9.1309999999999931</c:v>
                </c:pt>
                <c:pt idx="28298">
                  <c:v>-9.1289999999999978</c:v>
                </c:pt>
                <c:pt idx="28299">
                  <c:v>-9.1269999999999953</c:v>
                </c:pt>
                <c:pt idx="28300">
                  <c:v>-9.1249999999999929</c:v>
                </c:pt>
                <c:pt idx="28301">
                  <c:v>-9.1229999999999976</c:v>
                </c:pt>
                <c:pt idx="28302">
                  <c:v>-9.1209999999999951</c:v>
                </c:pt>
                <c:pt idx="28303">
                  <c:v>-9.1189999999999927</c:v>
                </c:pt>
                <c:pt idx="28304">
                  <c:v>-9.1169999999999973</c:v>
                </c:pt>
                <c:pt idx="28305">
                  <c:v>-9.1149999999999949</c:v>
                </c:pt>
                <c:pt idx="28306">
                  <c:v>-9.1129999999999924</c:v>
                </c:pt>
                <c:pt idx="28307">
                  <c:v>-9.1109999999999971</c:v>
                </c:pt>
                <c:pt idx="28308">
                  <c:v>-9.1089999999999947</c:v>
                </c:pt>
                <c:pt idx="28309">
                  <c:v>-9.1069999999999922</c:v>
                </c:pt>
                <c:pt idx="28310">
                  <c:v>-9.1049999999999969</c:v>
                </c:pt>
                <c:pt idx="28311">
                  <c:v>-9.1029999999999944</c:v>
                </c:pt>
                <c:pt idx="28312">
                  <c:v>-9.100999999999992</c:v>
                </c:pt>
                <c:pt idx="28313">
                  <c:v>-9.0989999999999966</c:v>
                </c:pt>
                <c:pt idx="28314">
                  <c:v>-9.0969999999999942</c:v>
                </c:pt>
                <c:pt idx="28315">
                  <c:v>-9.0949999999999918</c:v>
                </c:pt>
                <c:pt idx="28316">
                  <c:v>-9.0929999999999964</c:v>
                </c:pt>
                <c:pt idx="28317">
                  <c:v>-9.090999999999994</c:v>
                </c:pt>
                <c:pt idx="28318">
                  <c:v>-9.0889999999999915</c:v>
                </c:pt>
                <c:pt idx="28319">
                  <c:v>-9.0869999999999962</c:v>
                </c:pt>
                <c:pt idx="28320">
                  <c:v>-9.0849999999999937</c:v>
                </c:pt>
                <c:pt idx="28321">
                  <c:v>-9.0829999999999913</c:v>
                </c:pt>
                <c:pt idx="28322">
                  <c:v>-9.080999999999996</c:v>
                </c:pt>
                <c:pt idx="28323">
                  <c:v>-9.0789999999999935</c:v>
                </c:pt>
                <c:pt idx="28324">
                  <c:v>-9.0769999999999911</c:v>
                </c:pt>
                <c:pt idx="28325">
                  <c:v>-9.0749999999999957</c:v>
                </c:pt>
                <c:pt idx="28326">
                  <c:v>-9.0729999999999933</c:v>
                </c:pt>
                <c:pt idx="28327">
                  <c:v>-9.0709999999999908</c:v>
                </c:pt>
                <c:pt idx="28328">
                  <c:v>-9.0689999999999955</c:v>
                </c:pt>
                <c:pt idx="28329">
                  <c:v>-9.0669999999999931</c:v>
                </c:pt>
                <c:pt idx="28330">
                  <c:v>-9.0649999999999977</c:v>
                </c:pt>
                <c:pt idx="28331">
                  <c:v>-9.0629999999999953</c:v>
                </c:pt>
                <c:pt idx="28332">
                  <c:v>-9.0609999999999928</c:v>
                </c:pt>
                <c:pt idx="28333">
                  <c:v>-9.0589999999999975</c:v>
                </c:pt>
                <c:pt idx="28334">
                  <c:v>-9.0569999999999951</c:v>
                </c:pt>
                <c:pt idx="28335">
                  <c:v>-9.0549999999999926</c:v>
                </c:pt>
                <c:pt idx="28336">
                  <c:v>-9.0529999999999973</c:v>
                </c:pt>
                <c:pt idx="28337">
                  <c:v>-9.0509999999999948</c:v>
                </c:pt>
                <c:pt idx="28338">
                  <c:v>-9.0489999999999924</c:v>
                </c:pt>
                <c:pt idx="28339">
                  <c:v>-9.046999999999997</c:v>
                </c:pt>
                <c:pt idx="28340">
                  <c:v>-9.0449999999999946</c:v>
                </c:pt>
                <c:pt idx="28341">
                  <c:v>-9.0429999999999922</c:v>
                </c:pt>
                <c:pt idx="28342">
                  <c:v>-9.0409999999999968</c:v>
                </c:pt>
                <c:pt idx="28343">
                  <c:v>-9.0389999999999944</c:v>
                </c:pt>
                <c:pt idx="28344">
                  <c:v>-9.0369999999999919</c:v>
                </c:pt>
                <c:pt idx="28345">
                  <c:v>-9.0349999999999966</c:v>
                </c:pt>
                <c:pt idx="28346">
                  <c:v>-9.0329999999999941</c:v>
                </c:pt>
                <c:pt idx="28347">
                  <c:v>-9.0309999999999917</c:v>
                </c:pt>
                <c:pt idx="28348">
                  <c:v>-9.0289999999999964</c:v>
                </c:pt>
                <c:pt idx="28349">
                  <c:v>-9.0269999999999939</c:v>
                </c:pt>
                <c:pt idx="28350">
                  <c:v>-9.0249999999999915</c:v>
                </c:pt>
                <c:pt idx="28351">
                  <c:v>-9.0229999999999961</c:v>
                </c:pt>
                <c:pt idx="28352">
                  <c:v>-9.0209999999999937</c:v>
                </c:pt>
                <c:pt idx="28353">
                  <c:v>-9.0189999999999912</c:v>
                </c:pt>
                <c:pt idx="28354">
                  <c:v>-9.0169999999999959</c:v>
                </c:pt>
                <c:pt idx="28355">
                  <c:v>-9.0149999999999935</c:v>
                </c:pt>
                <c:pt idx="28356">
                  <c:v>-9.012999999999991</c:v>
                </c:pt>
                <c:pt idx="28357">
                  <c:v>-9.0109999999999957</c:v>
                </c:pt>
                <c:pt idx="28358">
                  <c:v>-9.0089999999999932</c:v>
                </c:pt>
                <c:pt idx="28359">
                  <c:v>-9.0069999999999908</c:v>
                </c:pt>
                <c:pt idx="28360">
                  <c:v>-9.0049999999999955</c:v>
                </c:pt>
                <c:pt idx="28361">
                  <c:v>-9.002999999999993</c:v>
                </c:pt>
                <c:pt idx="28362">
                  <c:v>-9.0009999999999977</c:v>
                </c:pt>
                <c:pt idx="28363">
                  <c:v>-8.9989999999999952</c:v>
                </c:pt>
                <c:pt idx="28364">
                  <c:v>-8.9969999999999928</c:v>
                </c:pt>
                <c:pt idx="28365">
                  <c:v>-8.9949999999999974</c:v>
                </c:pt>
                <c:pt idx="28366">
                  <c:v>-8.992999999999995</c:v>
                </c:pt>
                <c:pt idx="28367">
                  <c:v>-8.9909999999999926</c:v>
                </c:pt>
                <c:pt idx="28368">
                  <c:v>-8.9889999999999972</c:v>
                </c:pt>
                <c:pt idx="28369">
                  <c:v>-8.9869999999999948</c:v>
                </c:pt>
                <c:pt idx="28370">
                  <c:v>-8.9849999999999923</c:v>
                </c:pt>
                <c:pt idx="28371">
                  <c:v>-8.982999999999997</c:v>
                </c:pt>
                <c:pt idx="28372">
                  <c:v>-8.9809999999999945</c:v>
                </c:pt>
                <c:pt idx="28373">
                  <c:v>-8.9789999999999921</c:v>
                </c:pt>
                <c:pt idx="28374">
                  <c:v>-8.9769999999999968</c:v>
                </c:pt>
                <c:pt idx="28375">
                  <c:v>-8.9749999999999943</c:v>
                </c:pt>
                <c:pt idx="28376">
                  <c:v>-8.9729999999999919</c:v>
                </c:pt>
                <c:pt idx="28377">
                  <c:v>-8.9709999999999965</c:v>
                </c:pt>
                <c:pt idx="28378">
                  <c:v>-8.9689999999999941</c:v>
                </c:pt>
                <c:pt idx="28379">
                  <c:v>-8.9669999999999916</c:v>
                </c:pt>
                <c:pt idx="28380">
                  <c:v>-8.9649999999999963</c:v>
                </c:pt>
                <c:pt idx="28381">
                  <c:v>-8.9629999999999939</c:v>
                </c:pt>
                <c:pt idx="28382">
                  <c:v>-8.9609999999999914</c:v>
                </c:pt>
                <c:pt idx="28383">
                  <c:v>-8.9589999999999961</c:v>
                </c:pt>
                <c:pt idx="28384">
                  <c:v>-8.9569999999999936</c:v>
                </c:pt>
                <c:pt idx="28385">
                  <c:v>-8.9549999999999912</c:v>
                </c:pt>
                <c:pt idx="28386">
                  <c:v>-8.9529999999999959</c:v>
                </c:pt>
                <c:pt idx="28387">
                  <c:v>-8.9509999999999934</c:v>
                </c:pt>
                <c:pt idx="28388">
                  <c:v>-8.948999999999991</c:v>
                </c:pt>
                <c:pt idx="28389">
                  <c:v>-8.9469999999999956</c:v>
                </c:pt>
                <c:pt idx="28390">
                  <c:v>-8.9449999999999932</c:v>
                </c:pt>
                <c:pt idx="28391">
                  <c:v>-8.9429999999999978</c:v>
                </c:pt>
                <c:pt idx="28392">
                  <c:v>-8.9409999999999954</c:v>
                </c:pt>
                <c:pt idx="28393">
                  <c:v>-8.938999999999993</c:v>
                </c:pt>
                <c:pt idx="28394">
                  <c:v>-8.9369999999999976</c:v>
                </c:pt>
                <c:pt idx="28395">
                  <c:v>-8.9349999999999952</c:v>
                </c:pt>
                <c:pt idx="28396">
                  <c:v>-8.9329999999999927</c:v>
                </c:pt>
                <c:pt idx="28397">
                  <c:v>-8.9309999999999974</c:v>
                </c:pt>
                <c:pt idx="28398">
                  <c:v>-8.9289999999999949</c:v>
                </c:pt>
                <c:pt idx="28399">
                  <c:v>-8.9269999999999925</c:v>
                </c:pt>
                <c:pt idx="28400">
                  <c:v>-8.9249999999999972</c:v>
                </c:pt>
                <c:pt idx="28401">
                  <c:v>-8.9229999999999947</c:v>
                </c:pt>
                <c:pt idx="28402">
                  <c:v>-8.9209999999999923</c:v>
                </c:pt>
                <c:pt idx="28403">
                  <c:v>-8.9189999999999969</c:v>
                </c:pt>
                <c:pt idx="28404">
                  <c:v>-8.9169999999999945</c:v>
                </c:pt>
                <c:pt idx="28405">
                  <c:v>-8.914999999999992</c:v>
                </c:pt>
                <c:pt idx="28406">
                  <c:v>-8.9129999999999967</c:v>
                </c:pt>
                <c:pt idx="28407">
                  <c:v>-8.9109999999999943</c:v>
                </c:pt>
                <c:pt idx="28408">
                  <c:v>-8.9089999999999918</c:v>
                </c:pt>
                <c:pt idx="28409">
                  <c:v>-8.9069999999999965</c:v>
                </c:pt>
                <c:pt idx="28410">
                  <c:v>-8.904999999999994</c:v>
                </c:pt>
                <c:pt idx="28411">
                  <c:v>-8.9029999999999916</c:v>
                </c:pt>
                <c:pt idx="28412">
                  <c:v>-8.9009999999999962</c:v>
                </c:pt>
                <c:pt idx="28413">
                  <c:v>-8.8989999999999938</c:v>
                </c:pt>
                <c:pt idx="28414">
                  <c:v>-8.8969999999999914</c:v>
                </c:pt>
                <c:pt idx="28415">
                  <c:v>-8.894999999999996</c:v>
                </c:pt>
                <c:pt idx="28416">
                  <c:v>-8.8929999999999936</c:v>
                </c:pt>
                <c:pt idx="28417">
                  <c:v>-8.8909999999999911</c:v>
                </c:pt>
                <c:pt idx="28418">
                  <c:v>-8.8889999999999958</c:v>
                </c:pt>
                <c:pt idx="28419">
                  <c:v>-8.8869999999999933</c:v>
                </c:pt>
                <c:pt idx="28420">
                  <c:v>-8.8849999999999909</c:v>
                </c:pt>
                <c:pt idx="28421">
                  <c:v>-8.8829999999999956</c:v>
                </c:pt>
                <c:pt idx="28422">
                  <c:v>-8.8809999999999931</c:v>
                </c:pt>
                <c:pt idx="28423">
                  <c:v>-8.8789999999999978</c:v>
                </c:pt>
                <c:pt idx="28424">
                  <c:v>-8.8769999999999953</c:v>
                </c:pt>
                <c:pt idx="28425">
                  <c:v>-8.8749999999999929</c:v>
                </c:pt>
                <c:pt idx="28426">
                  <c:v>-8.8729999999999976</c:v>
                </c:pt>
                <c:pt idx="28427">
                  <c:v>-8.8709999999999951</c:v>
                </c:pt>
                <c:pt idx="28428">
                  <c:v>-8.8689999999999927</c:v>
                </c:pt>
                <c:pt idx="28429">
                  <c:v>-8.8669999999999973</c:v>
                </c:pt>
                <c:pt idx="28430">
                  <c:v>-8.8649999999999949</c:v>
                </c:pt>
                <c:pt idx="28431">
                  <c:v>-8.8629999999999924</c:v>
                </c:pt>
                <c:pt idx="28432">
                  <c:v>-8.8609999999999971</c:v>
                </c:pt>
                <c:pt idx="28433">
                  <c:v>-8.8589999999999947</c:v>
                </c:pt>
                <c:pt idx="28434">
                  <c:v>-8.8569999999999922</c:v>
                </c:pt>
                <c:pt idx="28435">
                  <c:v>-8.8549999999999969</c:v>
                </c:pt>
                <c:pt idx="28436">
                  <c:v>-8.8529999999999944</c:v>
                </c:pt>
                <c:pt idx="28437">
                  <c:v>-8.850999999999992</c:v>
                </c:pt>
                <c:pt idx="28438">
                  <c:v>-8.8489999999999966</c:v>
                </c:pt>
                <c:pt idx="28439">
                  <c:v>-8.8469999999999942</c:v>
                </c:pt>
                <c:pt idx="28440">
                  <c:v>-8.8449999999999918</c:v>
                </c:pt>
                <c:pt idx="28441">
                  <c:v>-8.8429999999999964</c:v>
                </c:pt>
                <c:pt idx="28442">
                  <c:v>-8.840999999999994</c:v>
                </c:pt>
                <c:pt idx="28443">
                  <c:v>-8.8389999999999915</c:v>
                </c:pt>
                <c:pt idx="28444">
                  <c:v>-8.8369999999999962</c:v>
                </c:pt>
                <c:pt idx="28445">
                  <c:v>-8.8349999999999937</c:v>
                </c:pt>
                <c:pt idx="28446">
                  <c:v>-8.8329999999999913</c:v>
                </c:pt>
                <c:pt idx="28447">
                  <c:v>-8.830999999999996</c:v>
                </c:pt>
                <c:pt idx="28448">
                  <c:v>-8.8289999999999935</c:v>
                </c:pt>
                <c:pt idx="28449">
                  <c:v>-8.8269999999999911</c:v>
                </c:pt>
                <c:pt idx="28450">
                  <c:v>-8.8249999999999957</c:v>
                </c:pt>
                <c:pt idx="28451">
                  <c:v>-8.8229999999999933</c:v>
                </c:pt>
                <c:pt idx="28452">
                  <c:v>-8.8209999999999908</c:v>
                </c:pt>
                <c:pt idx="28453">
                  <c:v>-8.8189999999999955</c:v>
                </c:pt>
                <c:pt idx="28454">
                  <c:v>-8.8169999999999931</c:v>
                </c:pt>
                <c:pt idx="28455">
                  <c:v>-8.8149999999999977</c:v>
                </c:pt>
                <c:pt idx="28456">
                  <c:v>-8.8129999999999953</c:v>
                </c:pt>
                <c:pt idx="28457">
                  <c:v>-8.8109999999999928</c:v>
                </c:pt>
                <c:pt idx="28458">
                  <c:v>-8.8089999999999975</c:v>
                </c:pt>
                <c:pt idx="28459">
                  <c:v>-8.8069999999999951</c:v>
                </c:pt>
                <c:pt idx="28460">
                  <c:v>-8.8049999999999926</c:v>
                </c:pt>
                <c:pt idx="28461">
                  <c:v>-8.8029999999999973</c:v>
                </c:pt>
                <c:pt idx="28462">
                  <c:v>-8.8009999999999948</c:v>
                </c:pt>
                <c:pt idx="28463">
                  <c:v>-8.7989999999999924</c:v>
                </c:pt>
                <c:pt idx="28464">
                  <c:v>-8.796999999999997</c:v>
                </c:pt>
                <c:pt idx="28465">
                  <c:v>-8.7949999999999946</c:v>
                </c:pt>
                <c:pt idx="28466">
                  <c:v>-8.7929999999999922</c:v>
                </c:pt>
                <c:pt idx="28467">
                  <c:v>-8.7909999999999968</c:v>
                </c:pt>
                <c:pt idx="28468">
                  <c:v>-8.7889999999999944</c:v>
                </c:pt>
                <c:pt idx="28469">
                  <c:v>-8.7869999999999919</c:v>
                </c:pt>
                <c:pt idx="28470">
                  <c:v>-8.7849999999999966</c:v>
                </c:pt>
                <c:pt idx="28471">
                  <c:v>-8.7829999999999941</c:v>
                </c:pt>
                <c:pt idx="28472">
                  <c:v>-8.7809999999999917</c:v>
                </c:pt>
                <c:pt idx="28473">
                  <c:v>-8.7789999999999964</c:v>
                </c:pt>
                <c:pt idx="28474">
                  <c:v>-8.7769999999999939</c:v>
                </c:pt>
                <c:pt idx="28475">
                  <c:v>-8.7749999999999915</c:v>
                </c:pt>
                <c:pt idx="28476">
                  <c:v>-8.7729999999999961</c:v>
                </c:pt>
                <c:pt idx="28477">
                  <c:v>-8.7709999999999937</c:v>
                </c:pt>
                <c:pt idx="28478">
                  <c:v>-8.7689999999999912</c:v>
                </c:pt>
                <c:pt idx="28479">
                  <c:v>-8.7669999999999959</c:v>
                </c:pt>
                <c:pt idx="28480">
                  <c:v>-8.7649999999999935</c:v>
                </c:pt>
                <c:pt idx="28481">
                  <c:v>-8.762999999999991</c:v>
                </c:pt>
                <c:pt idx="28482">
                  <c:v>-8.7609999999999957</c:v>
                </c:pt>
                <c:pt idx="28483">
                  <c:v>-8.7589999999999932</c:v>
                </c:pt>
                <c:pt idx="28484">
                  <c:v>-8.7569999999999908</c:v>
                </c:pt>
                <c:pt idx="28485">
                  <c:v>-8.7549999999999955</c:v>
                </c:pt>
                <c:pt idx="28486">
                  <c:v>-8.752999999999993</c:v>
                </c:pt>
                <c:pt idx="28487">
                  <c:v>-8.7509999999999977</c:v>
                </c:pt>
                <c:pt idx="28488">
                  <c:v>-8.7489999999999952</c:v>
                </c:pt>
                <c:pt idx="28489">
                  <c:v>-8.7469999999999928</c:v>
                </c:pt>
                <c:pt idx="28490">
                  <c:v>-8.7449999999999974</c:v>
                </c:pt>
                <c:pt idx="28491">
                  <c:v>-8.742999999999995</c:v>
                </c:pt>
                <c:pt idx="28492">
                  <c:v>-8.7409999999999926</c:v>
                </c:pt>
                <c:pt idx="28493">
                  <c:v>-8.7389999999999972</c:v>
                </c:pt>
                <c:pt idx="28494">
                  <c:v>-8.7369999999999948</c:v>
                </c:pt>
                <c:pt idx="28495">
                  <c:v>-8.7349999999999923</c:v>
                </c:pt>
                <c:pt idx="28496">
                  <c:v>-8.732999999999997</c:v>
                </c:pt>
                <c:pt idx="28497">
                  <c:v>-8.7309999999999945</c:v>
                </c:pt>
                <c:pt idx="28498">
                  <c:v>-8.7289999999999921</c:v>
                </c:pt>
                <c:pt idx="28499">
                  <c:v>-8.7269999999999968</c:v>
                </c:pt>
                <c:pt idx="28500">
                  <c:v>-8.7249999999999943</c:v>
                </c:pt>
                <c:pt idx="28501">
                  <c:v>-8.7229999999999919</c:v>
                </c:pt>
                <c:pt idx="28502">
                  <c:v>-8.7209999999999965</c:v>
                </c:pt>
                <c:pt idx="28503">
                  <c:v>-8.7189999999999941</c:v>
                </c:pt>
                <c:pt idx="28504">
                  <c:v>-8.7169999999999916</c:v>
                </c:pt>
                <c:pt idx="28505">
                  <c:v>-8.7149999999999963</c:v>
                </c:pt>
                <c:pt idx="28506">
                  <c:v>-8.7129999999999939</c:v>
                </c:pt>
                <c:pt idx="28507">
                  <c:v>-8.7109999999999914</c:v>
                </c:pt>
                <c:pt idx="28508">
                  <c:v>-8.7089999999999961</c:v>
                </c:pt>
                <c:pt idx="28509">
                  <c:v>-8.7069999999999936</c:v>
                </c:pt>
                <c:pt idx="28510">
                  <c:v>-8.7049999999999912</c:v>
                </c:pt>
                <c:pt idx="28511">
                  <c:v>-8.7029999999999959</c:v>
                </c:pt>
                <c:pt idx="28512">
                  <c:v>-8.7009999999999934</c:v>
                </c:pt>
                <c:pt idx="28513">
                  <c:v>-8.698999999999991</c:v>
                </c:pt>
                <c:pt idx="28514">
                  <c:v>-8.6969999999999956</c:v>
                </c:pt>
                <c:pt idx="28515">
                  <c:v>-8.6949999999999932</c:v>
                </c:pt>
                <c:pt idx="28516">
                  <c:v>-8.6929999999999978</c:v>
                </c:pt>
                <c:pt idx="28517">
                  <c:v>-8.6909999999999954</c:v>
                </c:pt>
                <c:pt idx="28518">
                  <c:v>-8.688999999999993</c:v>
                </c:pt>
                <c:pt idx="28519">
                  <c:v>-8.6869999999999976</c:v>
                </c:pt>
                <c:pt idx="28520">
                  <c:v>-8.6849999999999952</c:v>
                </c:pt>
                <c:pt idx="28521">
                  <c:v>-8.6829999999999927</c:v>
                </c:pt>
                <c:pt idx="28522">
                  <c:v>-8.6809999999999974</c:v>
                </c:pt>
                <c:pt idx="28523">
                  <c:v>-8.6789999999999949</c:v>
                </c:pt>
                <c:pt idx="28524">
                  <c:v>-8.6769999999999925</c:v>
                </c:pt>
                <c:pt idx="28525">
                  <c:v>-8.6749999999999972</c:v>
                </c:pt>
                <c:pt idx="28526">
                  <c:v>-8.6729999999999947</c:v>
                </c:pt>
                <c:pt idx="28527">
                  <c:v>-8.6709999999999923</c:v>
                </c:pt>
                <c:pt idx="28528">
                  <c:v>-8.6689999999999969</c:v>
                </c:pt>
                <c:pt idx="28529">
                  <c:v>-8.6669999999999945</c:v>
                </c:pt>
                <c:pt idx="28530">
                  <c:v>-8.664999999999992</c:v>
                </c:pt>
                <c:pt idx="28531">
                  <c:v>-8.6629999999999967</c:v>
                </c:pt>
                <c:pt idx="28532">
                  <c:v>-8.6609999999999943</c:v>
                </c:pt>
                <c:pt idx="28533">
                  <c:v>-8.6589999999999918</c:v>
                </c:pt>
                <c:pt idx="28534">
                  <c:v>-8.6569999999999965</c:v>
                </c:pt>
                <c:pt idx="28535">
                  <c:v>-8.654999999999994</c:v>
                </c:pt>
                <c:pt idx="28536">
                  <c:v>-8.6529999999999916</c:v>
                </c:pt>
                <c:pt idx="28537">
                  <c:v>-8.6509999999999962</c:v>
                </c:pt>
                <c:pt idx="28538">
                  <c:v>-8.6489999999999938</c:v>
                </c:pt>
                <c:pt idx="28539">
                  <c:v>-8.6469999999999914</c:v>
                </c:pt>
                <c:pt idx="28540">
                  <c:v>-8.644999999999996</c:v>
                </c:pt>
                <c:pt idx="28541">
                  <c:v>-8.6429999999999936</c:v>
                </c:pt>
                <c:pt idx="28542">
                  <c:v>-8.6409999999999911</c:v>
                </c:pt>
                <c:pt idx="28543">
                  <c:v>-8.6389999999999958</c:v>
                </c:pt>
                <c:pt idx="28544">
                  <c:v>-8.6369999999999933</c:v>
                </c:pt>
                <c:pt idx="28545">
                  <c:v>-8.6349999999999909</c:v>
                </c:pt>
                <c:pt idx="28546">
                  <c:v>-8.6329999999999956</c:v>
                </c:pt>
                <c:pt idx="28547">
                  <c:v>-8.6309999999999931</c:v>
                </c:pt>
                <c:pt idx="28548">
                  <c:v>-8.6289999999999978</c:v>
                </c:pt>
                <c:pt idx="28549">
                  <c:v>-8.6269999999999953</c:v>
                </c:pt>
                <c:pt idx="28550">
                  <c:v>-8.6249999999999929</c:v>
                </c:pt>
                <c:pt idx="28551">
                  <c:v>-8.6229999999999976</c:v>
                </c:pt>
                <c:pt idx="28552">
                  <c:v>-8.6209999999999951</c:v>
                </c:pt>
                <c:pt idx="28553">
                  <c:v>-8.6189999999999927</c:v>
                </c:pt>
                <c:pt idx="28554">
                  <c:v>-8.6169999999999973</c:v>
                </c:pt>
                <c:pt idx="28555">
                  <c:v>-8.6149999999999949</c:v>
                </c:pt>
                <c:pt idx="28556">
                  <c:v>-8.6129999999999924</c:v>
                </c:pt>
                <c:pt idx="28557">
                  <c:v>-8.6109999999999971</c:v>
                </c:pt>
                <c:pt idx="28558">
                  <c:v>-8.6089999999999947</c:v>
                </c:pt>
                <c:pt idx="28559">
                  <c:v>-8.6069999999999922</c:v>
                </c:pt>
                <c:pt idx="28560">
                  <c:v>-8.6049999999999969</c:v>
                </c:pt>
                <c:pt idx="28561">
                  <c:v>-8.6029999999999944</c:v>
                </c:pt>
                <c:pt idx="28562">
                  <c:v>-8.600999999999992</c:v>
                </c:pt>
                <c:pt idx="28563">
                  <c:v>-8.5989999999999966</c:v>
                </c:pt>
                <c:pt idx="28564">
                  <c:v>-8.5969999999999942</c:v>
                </c:pt>
                <c:pt idx="28565">
                  <c:v>-8.5949999999999918</c:v>
                </c:pt>
                <c:pt idx="28566">
                  <c:v>-8.5929999999999964</c:v>
                </c:pt>
                <c:pt idx="28567">
                  <c:v>-8.590999999999994</c:v>
                </c:pt>
                <c:pt idx="28568">
                  <c:v>-8.5889999999999915</c:v>
                </c:pt>
                <c:pt idx="28569">
                  <c:v>-8.5869999999999962</c:v>
                </c:pt>
                <c:pt idx="28570">
                  <c:v>-8.5849999999999937</c:v>
                </c:pt>
                <c:pt idx="28571">
                  <c:v>-8.5829999999999913</c:v>
                </c:pt>
                <c:pt idx="28572">
                  <c:v>-8.580999999999996</c:v>
                </c:pt>
                <c:pt idx="28573">
                  <c:v>-8.5789999999999935</c:v>
                </c:pt>
                <c:pt idx="28574">
                  <c:v>-8.5769999999999911</c:v>
                </c:pt>
                <c:pt idx="28575">
                  <c:v>-8.5749999999999957</c:v>
                </c:pt>
                <c:pt idx="28576">
                  <c:v>-8.5729999999999933</c:v>
                </c:pt>
                <c:pt idx="28577">
                  <c:v>-8.5709999999999908</c:v>
                </c:pt>
                <c:pt idx="28578">
                  <c:v>-8.5689999999999955</c:v>
                </c:pt>
                <c:pt idx="28579">
                  <c:v>-8.5669999999999931</c:v>
                </c:pt>
                <c:pt idx="28580">
                  <c:v>-8.5649999999999977</c:v>
                </c:pt>
                <c:pt idx="28581">
                  <c:v>-8.5629999999999953</c:v>
                </c:pt>
                <c:pt idx="28582">
                  <c:v>-8.5609999999999928</c:v>
                </c:pt>
                <c:pt idx="28583">
                  <c:v>-8.5589999999999975</c:v>
                </c:pt>
                <c:pt idx="28584">
                  <c:v>-8.5569999999999951</c:v>
                </c:pt>
                <c:pt idx="28585">
                  <c:v>-8.5549999999999926</c:v>
                </c:pt>
                <c:pt idx="28586">
                  <c:v>-8.5529999999999973</c:v>
                </c:pt>
                <c:pt idx="28587">
                  <c:v>-8.5509999999999948</c:v>
                </c:pt>
                <c:pt idx="28588">
                  <c:v>-8.5489999999999924</c:v>
                </c:pt>
                <c:pt idx="28589">
                  <c:v>-8.546999999999997</c:v>
                </c:pt>
                <c:pt idx="28590">
                  <c:v>-8.5449999999999946</c:v>
                </c:pt>
                <c:pt idx="28591">
                  <c:v>-8.5429999999999922</c:v>
                </c:pt>
                <c:pt idx="28592">
                  <c:v>-8.5409999999999968</c:v>
                </c:pt>
                <c:pt idx="28593">
                  <c:v>-8.5389999999999944</c:v>
                </c:pt>
                <c:pt idx="28594">
                  <c:v>-8.5369999999999919</c:v>
                </c:pt>
                <c:pt idx="28595">
                  <c:v>-8.5349999999999966</c:v>
                </c:pt>
                <c:pt idx="28596">
                  <c:v>-8.5329999999999941</c:v>
                </c:pt>
                <c:pt idx="28597">
                  <c:v>-8.5309999999999917</c:v>
                </c:pt>
                <c:pt idx="28598">
                  <c:v>-8.5289999999999964</c:v>
                </c:pt>
                <c:pt idx="28599">
                  <c:v>-8.5269999999999939</c:v>
                </c:pt>
                <c:pt idx="28600">
                  <c:v>-8.5249999999999915</c:v>
                </c:pt>
                <c:pt idx="28601">
                  <c:v>-8.5229999999999961</c:v>
                </c:pt>
                <c:pt idx="28602">
                  <c:v>-8.5209999999999937</c:v>
                </c:pt>
                <c:pt idx="28603">
                  <c:v>-8.5189999999999912</c:v>
                </c:pt>
                <c:pt idx="28604">
                  <c:v>-8.5169999999999959</c:v>
                </c:pt>
                <c:pt idx="28605">
                  <c:v>-8.5149999999999935</c:v>
                </c:pt>
                <c:pt idx="28606">
                  <c:v>-8.512999999999991</c:v>
                </c:pt>
                <c:pt idx="28607">
                  <c:v>-8.5109999999999957</c:v>
                </c:pt>
                <c:pt idx="28608">
                  <c:v>-8.5089999999999932</c:v>
                </c:pt>
                <c:pt idx="28609">
                  <c:v>-8.5069999999999908</c:v>
                </c:pt>
                <c:pt idx="28610">
                  <c:v>-8.5049999999999955</c:v>
                </c:pt>
                <c:pt idx="28611">
                  <c:v>-8.502999999999993</c:v>
                </c:pt>
                <c:pt idx="28612">
                  <c:v>-8.5009999999999977</c:v>
                </c:pt>
                <c:pt idx="28613">
                  <c:v>-8.4989999999999952</c:v>
                </c:pt>
                <c:pt idx="28614">
                  <c:v>-8.4969999999999928</c:v>
                </c:pt>
                <c:pt idx="28615">
                  <c:v>-8.4949999999999974</c:v>
                </c:pt>
                <c:pt idx="28616">
                  <c:v>-8.492999999999995</c:v>
                </c:pt>
                <c:pt idx="28617">
                  <c:v>-8.4909999999999926</c:v>
                </c:pt>
                <c:pt idx="28618">
                  <c:v>-8.4889999999999972</c:v>
                </c:pt>
                <c:pt idx="28619">
                  <c:v>-8.4869999999999948</c:v>
                </c:pt>
                <c:pt idx="28620">
                  <c:v>-8.4849999999999923</c:v>
                </c:pt>
                <c:pt idx="28621">
                  <c:v>-8.482999999999997</c:v>
                </c:pt>
                <c:pt idx="28622">
                  <c:v>-8.4809999999999945</c:v>
                </c:pt>
                <c:pt idx="28623">
                  <c:v>-8.4789999999999921</c:v>
                </c:pt>
                <c:pt idx="28624">
                  <c:v>-8.4769999999999968</c:v>
                </c:pt>
                <c:pt idx="28625">
                  <c:v>-8.4749999999999943</c:v>
                </c:pt>
                <c:pt idx="28626">
                  <c:v>-8.4729999999999919</c:v>
                </c:pt>
                <c:pt idx="28627">
                  <c:v>-8.4709999999999965</c:v>
                </c:pt>
                <c:pt idx="28628">
                  <c:v>-8.4689999999999941</c:v>
                </c:pt>
                <c:pt idx="28629">
                  <c:v>-8.4669999999999916</c:v>
                </c:pt>
                <c:pt idx="28630">
                  <c:v>-8.4649999999999963</c:v>
                </c:pt>
                <c:pt idx="28631">
                  <c:v>-8.4629999999999939</c:v>
                </c:pt>
                <c:pt idx="28632">
                  <c:v>-8.4609999999999914</c:v>
                </c:pt>
                <c:pt idx="28633">
                  <c:v>-8.4589999999999961</c:v>
                </c:pt>
                <c:pt idx="28634">
                  <c:v>-8.4569999999999936</c:v>
                </c:pt>
                <c:pt idx="28635">
                  <c:v>-8.4549999999999912</c:v>
                </c:pt>
                <c:pt idx="28636">
                  <c:v>-8.4529999999999959</c:v>
                </c:pt>
                <c:pt idx="28637">
                  <c:v>-8.4509999999999934</c:v>
                </c:pt>
                <c:pt idx="28638">
                  <c:v>-8.448999999999991</c:v>
                </c:pt>
                <c:pt idx="28639">
                  <c:v>-8.4469999999999956</c:v>
                </c:pt>
                <c:pt idx="28640">
                  <c:v>-8.4449999999999932</c:v>
                </c:pt>
                <c:pt idx="28641">
                  <c:v>-8.4429999999999978</c:v>
                </c:pt>
                <c:pt idx="28642">
                  <c:v>-8.4409999999999954</c:v>
                </c:pt>
                <c:pt idx="28643">
                  <c:v>-8.438999999999993</c:v>
                </c:pt>
                <c:pt idx="28644">
                  <c:v>-8.4369999999999976</c:v>
                </c:pt>
                <c:pt idx="28645">
                  <c:v>-8.4349999999999952</c:v>
                </c:pt>
                <c:pt idx="28646">
                  <c:v>-8.4329999999999927</c:v>
                </c:pt>
                <c:pt idx="28647">
                  <c:v>-8.4309999999999974</c:v>
                </c:pt>
                <c:pt idx="28648">
                  <c:v>-8.4289999999999949</c:v>
                </c:pt>
                <c:pt idx="28649">
                  <c:v>-8.4269999999999925</c:v>
                </c:pt>
                <c:pt idx="28650">
                  <c:v>-8.4249999999999972</c:v>
                </c:pt>
                <c:pt idx="28651">
                  <c:v>-8.4229999999999947</c:v>
                </c:pt>
                <c:pt idx="28652">
                  <c:v>-8.4209999999999923</c:v>
                </c:pt>
                <c:pt idx="28653">
                  <c:v>-8.4189999999999969</c:v>
                </c:pt>
                <c:pt idx="28654">
                  <c:v>-8.4169999999999945</c:v>
                </c:pt>
                <c:pt idx="28655">
                  <c:v>-8.414999999999992</c:v>
                </c:pt>
                <c:pt idx="28656">
                  <c:v>-8.4129999999999967</c:v>
                </c:pt>
                <c:pt idx="28657">
                  <c:v>-8.4109999999999943</c:v>
                </c:pt>
                <c:pt idx="28658">
                  <c:v>-8.4089999999999918</c:v>
                </c:pt>
                <c:pt idx="28659">
                  <c:v>-8.4069999999999965</c:v>
                </c:pt>
                <c:pt idx="28660">
                  <c:v>-8.404999999999994</c:v>
                </c:pt>
                <c:pt idx="28661">
                  <c:v>-8.4029999999999916</c:v>
                </c:pt>
                <c:pt idx="28662">
                  <c:v>-8.4009999999999962</c:v>
                </c:pt>
                <c:pt idx="28663">
                  <c:v>-8.3989999999999938</c:v>
                </c:pt>
                <c:pt idx="28664">
                  <c:v>-8.3969999999999914</c:v>
                </c:pt>
                <c:pt idx="28665">
                  <c:v>-8.394999999999996</c:v>
                </c:pt>
                <c:pt idx="28666">
                  <c:v>-8.3929999999999936</c:v>
                </c:pt>
                <c:pt idx="28667">
                  <c:v>-8.3909999999999911</c:v>
                </c:pt>
                <c:pt idx="28668">
                  <c:v>-8.3889999999999958</c:v>
                </c:pt>
                <c:pt idx="28669">
                  <c:v>-8.3869999999999933</c:v>
                </c:pt>
                <c:pt idx="28670">
                  <c:v>-8.3849999999999909</c:v>
                </c:pt>
                <c:pt idx="28671">
                  <c:v>-8.3829999999999956</c:v>
                </c:pt>
                <c:pt idx="28672">
                  <c:v>-8.3809999999999931</c:v>
                </c:pt>
                <c:pt idx="28673">
                  <c:v>-8.3789999999999978</c:v>
                </c:pt>
                <c:pt idx="28674">
                  <c:v>-8.3769999999999953</c:v>
                </c:pt>
                <c:pt idx="28675">
                  <c:v>-8.3749999999999929</c:v>
                </c:pt>
                <c:pt idx="28676">
                  <c:v>-8.3729999999999976</c:v>
                </c:pt>
                <c:pt idx="28677">
                  <c:v>-8.3709999999999951</c:v>
                </c:pt>
                <c:pt idx="28678">
                  <c:v>-8.3689999999999927</c:v>
                </c:pt>
                <c:pt idx="28679">
                  <c:v>-8.3669999999999973</c:v>
                </c:pt>
                <c:pt idx="28680">
                  <c:v>-8.3649999999999949</c:v>
                </c:pt>
                <c:pt idx="28681">
                  <c:v>-8.3629999999999924</c:v>
                </c:pt>
                <c:pt idx="28682">
                  <c:v>-8.3609999999999971</c:v>
                </c:pt>
                <c:pt idx="28683">
                  <c:v>-8.3589999999999947</c:v>
                </c:pt>
                <c:pt idx="28684">
                  <c:v>-8.3569999999999922</c:v>
                </c:pt>
                <c:pt idx="28685">
                  <c:v>-8.3549999999999969</c:v>
                </c:pt>
                <c:pt idx="28686">
                  <c:v>-8.3529999999999944</c:v>
                </c:pt>
                <c:pt idx="28687">
                  <c:v>-8.350999999999992</c:v>
                </c:pt>
                <c:pt idx="28688">
                  <c:v>-8.3489999999999966</c:v>
                </c:pt>
                <c:pt idx="28689">
                  <c:v>-8.3469999999999942</c:v>
                </c:pt>
                <c:pt idx="28690">
                  <c:v>-8.3449999999999918</c:v>
                </c:pt>
                <c:pt idx="28691">
                  <c:v>-8.3429999999999964</c:v>
                </c:pt>
                <c:pt idx="28692">
                  <c:v>-8.340999999999994</c:v>
                </c:pt>
                <c:pt idx="28693">
                  <c:v>-8.3389999999999915</c:v>
                </c:pt>
                <c:pt idx="28694">
                  <c:v>-8.3369999999999962</c:v>
                </c:pt>
                <c:pt idx="28695">
                  <c:v>-8.3349999999999937</c:v>
                </c:pt>
                <c:pt idx="28696">
                  <c:v>-8.3329999999999913</c:v>
                </c:pt>
                <c:pt idx="28697">
                  <c:v>-8.330999999999996</c:v>
                </c:pt>
                <c:pt idx="28698">
                  <c:v>-8.3289999999999935</c:v>
                </c:pt>
                <c:pt idx="28699">
                  <c:v>-8.3269999999999911</c:v>
                </c:pt>
                <c:pt idx="28700">
                  <c:v>-8.3249999999999957</c:v>
                </c:pt>
                <c:pt idx="28701">
                  <c:v>-8.3229999999999933</c:v>
                </c:pt>
                <c:pt idx="28702">
                  <c:v>-8.3209999999999908</c:v>
                </c:pt>
                <c:pt idx="28703">
                  <c:v>-8.3189999999999955</c:v>
                </c:pt>
                <c:pt idx="28704">
                  <c:v>-8.3169999999999931</c:v>
                </c:pt>
                <c:pt idx="28705">
                  <c:v>-8.3149999999999977</c:v>
                </c:pt>
                <c:pt idx="28706">
                  <c:v>-8.3129999999999953</c:v>
                </c:pt>
                <c:pt idx="28707">
                  <c:v>-8.3109999999999928</c:v>
                </c:pt>
                <c:pt idx="28708">
                  <c:v>-8.3089999999999975</c:v>
                </c:pt>
                <c:pt idx="28709">
                  <c:v>-8.3069999999999951</c:v>
                </c:pt>
                <c:pt idx="28710">
                  <c:v>-8.3049999999999926</c:v>
                </c:pt>
                <c:pt idx="28711">
                  <c:v>-8.3029999999999973</c:v>
                </c:pt>
                <c:pt idx="28712">
                  <c:v>-8.3009999999999948</c:v>
                </c:pt>
                <c:pt idx="28713">
                  <c:v>-8.2989999999999924</c:v>
                </c:pt>
                <c:pt idx="28714">
                  <c:v>-8.296999999999997</c:v>
                </c:pt>
                <c:pt idx="28715">
                  <c:v>-8.2949999999999946</c:v>
                </c:pt>
                <c:pt idx="28716">
                  <c:v>-8.2929999999999922</c:v>
                </c:pt>
                <c:pt idx="28717">
                  <c:v>-8.2909999999999968</c:v>
                </c:pt>
                <c:pt idx="28718">
                  <c:v>-8.2889999999999944</c:v>
                </c:pt>
                <c:pt idx="28719">
                  <c:v>-8.2869999999999919</c:v>
                </c:pt>
                <c:pt idx="28720">
                  <c:v>-8.2849999999999966</c:v>
                </c:pt>
                <c:pt idx="28721">
                  <c:v>-8.2829999999999941</c:v>
                </c:pt>
                <c:pt idx="28722">
                  <c:v>-8.2809999999999917</c:v>
                </c:pt>
                <c:pt idx="28723">
                  <c:v>-8.2789999999999964</c:v>
                </c:pt>
                <c:pt idx="28724">
                  <c:v>-8.2769999999999939</c:v>
                </c:pt>
                <c:pt idx="28725">
                  <c:v>-8.2749999999999915</c:v>
                </c:pt>
                <c:pt idx="28726">
                  <c:v>-8.2729999999999961</c:v>
                </c:pt>
                <c:pt idx="28727">
                  <c:v>-8.2709999999999937</c:v>
                </c:pt>
                <c:pt idx="28728">
                  <c:v>-8.2689999999999912</c:v>
                </c:pt>
                <c:pt idx="28729">
                  <c:v>-8.2669999999999959</c:v>
                </c:pt>
                <c:pt idx="28730">
                  <c:v>-8.2649999999999935</c:v>
                </c:pt>
                <c:pt idx="28731">
                  <c:v>-8.262999999999991</c:v>
                </c:pt>
                <c:pt idx="28732">
                  <c:v>-8.2609999999999957</c:v>
                </c:pt>
                <c:pt idx="28733">
                  <c:v>-8.2589999999999932</c:v>
                </c:pt>
                <c:pt idx="28734">
                  <c:v>-8.2569999999999908</c:v>
                </c:pt>
                <c:pt idx="28735">
                  <c:v>-8.2549999999999955</c:v>
                </c:pt>
                <c:pt idx="28736">
                  <c:v>-8.252999999999993</c:v>
                </c:pt>
                <c:pt idx="28737">
                  <c:v>-8.2509999999999977</c:v>
                </c:pt>
                <c:pt idx="28738">
                  <c:v>-8.2489999999999952</c:v>
                </c:pt>
                <c:pt idx="28739">
                  <c:v>-8.2469999999999928</c:v>
                </c:pt>
                <c:pt idx="28740">
                  <c:v>-8.2449999999999974</c:v>
                </c:pt>
                <c:pt idx="28741">
                  <c:v>-8.242999999999995</c:v>
                </c:pt>
                <c:pt idx="28742">
                  <c:v>-8.2409999999999926</c:v>
                </c:pt>
                <c:pt idx="28743">
                  <c:v>-8.2389999999999972</c:v>
                </c:pt>
                <c:pt idx="28744">
                  <c:v>-8.2369999999999948</c:v>
                </c:pt>
                <c:pt idx="28745">
                  <c:v>-8.2349999999999923</c:v>
                </c:pt>
                <c:pt idx="28746">
                  <c:v>-8.232999999999997</c:v>
                </c:pt>
                <c:pt idx="28747">
                  <c:v>-8.2309999999999945</c:v>
                </c:pt>
                <c:pt idx="28748">
                  <c:v>-8.2289999999999921</c:v>
                </c:pt>
                <c:pt idx="28749">
                  <c:v>-8.2269999999999968</c:v>
                </c:pt>
                <c:pt idx="28750">
                  <c:v>-8.2249999999999943</c:v>
                </c:pt>
                <c:pt idx="28751">
                  <c:v>-8.2229999999999919</c:v>
                </c:pt>
                <c:pt idx="28752">
                  <c:v>-8.2209999999999965</c:v>
                </c:pt>
                <c:pt idx="28753">
                  <c:v>-8.2189999999999941</c:v>
                </c:pt>
                <c:pt idx="28754">
                  <c:v>-8.2169999999999916</c:v>
                </c:pt>
                <c:pt idx="28755">
                  <c:v>-8.2149999999999963</c:v>
                </c:pt>
                <c:pt idx="28756">
                  <c:v>-8.2129999999999939</c:v>
                </c:pt>
                <c:pt idx="28757">
                  <c:v>-8.2109999999999914</c:v>
                </c:pt>
                <c:pt idx="28758">
                  <c:v>-8.2089999999999961</c:v>
                </c:pt>
                <c:pt idx="28759">
                  <c:v>-8.2069999999999936</c:v>
                </c:pt>
                <c:pt idx="28760">
                  <c:v>-8.2049999999999912</c:v>
                </c:pt>
                <c:pt idx="28761">
                  <c:v>-8.2029999999999959</c:v>
                </c:pt>
                <c:pt idx="28762">
                  <c:v>-8.2009999999999934</c:v>
                </c:pt>
                <c:pt idx="28763">
                  <c:v>-8.198999999999991</c:v>
                </c:pt>
                <c:pt idx="28764">
                  <c:v>-8.1969999999999956</c:v>
                </c:pt>
                <c:pt idx="28765">
                  <c:v>-8.1949999999999932</c:v>
                </c:pt>
                <c:pt idx="28766">
                  <c:v>-8.1929999999999978</c:v>
                </c:pt>
                <c:pt idx="28767">
                  <c:v>-8.1909999999999954</c:v>
                </c:pt>
                <c:pt idx="28768">
                  <c:v>-8.188999999999993</c:v>
                </c:pt>
                <c:pt idx="28769">
                  <c:v>-8.1869999999999976</c:v>
                </c:pt>
                <c:pt idx="28770">
                  <c:v>-8.1849999999999952</c:v>
                </c:pt>
                <c:pt idx="28771">
                  <c:v>-8.1829999999999927</c:v>
                </c:pt>
                <c:pt idx="28772">
                  <c:v>-8.1809999999999974</c:v>
                </c:pt>
                <c:pt idx="28773">
                  <c:v>-8.1789999999999949</c:v>
                </c:pt>
                <c:pt idx="28774">
                  <c:v>-8.1769999999999925</c:v>
                </c:pt>
                <c:pt idx="28775">
                  <c:v>-8.1749999999999972</c:v>
                </c:pt>
                <c:pt idx="28776">
                  <c:v>-8.1729999999999947</c:v>
                </c:pt>
                <c:pt idx="28777">
                  <c:v>-8.1709999999999923</c:v>
                </c:pt>
                <c:pt idx="28778">
                  <c:v>-8.1689999999999969</c:v>
                </c:pt>
                <c:pt idx="28779">
                  <c:v>-8.1669999999999945</c:v>
                </c:pt>
                <c:pt idx="28780">
                  <c:v>-8.164999999999992</c:v>
                </c:pt>
                <c:pt idx="28781">
                  <c:v>-8.1629999999999967</c:v>
                </c:pt>
                <c:pt idx="28782">
                  <c:v>-8.1609999999999943</c:v>
                </c:pt>
                <c:pt idx="28783">
                  <c:v>-8.1589999999999918</c:v>
                </c:pt>
                <c:pt idx="28784">
                  <c:v>-8.1569999999999965</c:v>
                </c:pt>
                <c:pt idx="28785">
                  <c:v>-8.154999999999994</c:v>
                </c:pt>
                <c:pt idx="28786">
                  <c:v>-8.1529999999999916</c:v>
                </c:pt>
                <c:pt idx="28787">
                  <c:v>-8.1509999999999962</c:v>
                </c:pt>
                <c:pt idx="28788">
                  <c:v>-8.1489999999999938</c:v>
                </c:pt>
                <c:pt idx="28789">
                  <c:v>-8.1469999999999914</c:v>
                </c:pt>
                <c:pt idx="28790">
                  <c:v>-8.144999999999996</c:v>
                </c:pt>
                <c:pt idx="28791">
                  <c:v>-8.1429999999999936</c:v>
                </c:pt>
                <c:pt idx="28792">
                  <c:v>-8.1409999999999911</c:v>
                </c:pt>
                <c:pt idx="28793">
                  <c:v>-8.1389999999999958</c:v>
                </c:pt>
                <c:pt idx="28794">
                  <c:v>-8.1369999999999933</c:v>
                </c:pt>
                <c:pt idx="28795">
                  <c:v>-8.1349999999999909</c:v>
                </c:pt>
                <c:pt idx="28796">
                  <c:v>-8.1329999999999956</c:v>
                </c:pt>
                <c:pt idx="28797">
                  <c:v>-8.1309999999999931</c:v>
                </c:pt>
                <c:pt idx="28798">
                  <c:v>-8.1289999999999978</c:v>
                </c:pt>
                <c:pt idx="28799">
                  <c:v>-8.1269999999999953</c:v>
                </c:pt>
                <c:pt idx="28800">
                  <c:v>-8.1249999999999929</c:v>
                </c:pt>
                <c:pt idx="28801">
                  <c:v>-8.1229999999999976</c:v>
                </c:pt>
                <c:pt idx="28802">
                  <c:v>-8.1209999999999951</c:v>
                </c:pt>
                <c:pt idx="28803">
                  <c:v>-8.1189999999999927</c:v>
                </c:pt>
                <c:pt idx="28804">
                  <c:v>-8.1169999999999973</c:v>
                </c:pt>
                <c:pt idx="28805">
                  <c:v>-8.1149999999999949</c:v>
                </c:pt>
                <c:pt idx="28806">
                  <c:v>-8.1129999999999924</c:v>
                </c:pt>
                <c:pt idx="28807">
                  <c:v>-8.1109999999999971</c:v>
                </c:pt>
                <c:pt idx="28808">
                  <c:v>-8.1089999999999947</c:v>
                </c:pt>
                <c:pt idx="28809">
                  <c:v>-8.1069999999999922</c:v>
                </c:pt>
                <c:pt idx="28810">
                  <c:v>-8.1049999999999969</c:v>
                </c:pt>
                <c:pt idx="28811">
                  <c:v>-8.1029999999999944</c:v>
                </c:pt>
                <c:pt idx="28812">
                  <c:v>-8.100999999999992</c:v>
                </c:pt>
                <c:pt idx="28813">
                  <c:v>-8.0989999999999966</c:v>
                </c:pt>
                <c:pt idx="28814">
                  <c:v>-8.0969999999999942</c:v>
                </c:pt>
                <c:pt idx="28815">
                  <c:v>-8.0949999999999918</c:v>
                </c:pt>
                <c:pt idx="28816">
                  <c:v>-8.0929999999999964</c:v>
                </c:pt>
                <c:pt idx="28817">
                  <c:v>-8.090999999999994</c:v>
                </c:pt>
                <c:pt idx="28818">
                  <c:v>-8.0889999999999915</c:v>
                </c:pt>
                <c:pt idx="28819">
                  <c:v>-8.0869999999999962</c:v>
                </c:pt>
                <c:pt idx="28820">
                  <c:v>-8.0849999999999937</c:v>
                </c:pt>
                <c:pt idx="28821">
                  <c:v>-8.0829999999999913</c:v>
                </c:pt>
                <c:pt idx="28822">
                  <c:v>-8.080999999999996</c:v>
                </c:pt>
                <c:pt idx="28823">
                  <c:v>-8.0789999999999935</c:v>
                </c:pt>
                <c:pt idx="28824">
                  <c:v>-8.0769999999999911</c:v>
                </c:pt>
                <c:pt idx="28825">
                  <c:v>-8.0749999999999957</c:v>
                </c:pt>
                <c:pt idx="28826">
                  <c:v>-8.0729999999999933</c:v>
                </c:pt>
                <c:pt idx="28827">
                  <c:v>-8.0709999999999908</c:v>
                </c:pt>
                <c:pt idx="28828">
                  <c:v>-8.0689999999999955</c:v>
                </c:pt>
                <c:pt idx="28829">
                  <c:v>-8.0669999999999931</c:v>
                </c:pt>
                <c:pt idx="28830">
                  <c:v>-8.0649999999999977</c:v>
                </c:pt>
                <c:pt idx="28831">
                  <c:v>-8.0629999999999953</c:v>
                </c:pt>
                <c:pt idx="28832">
                  <c:v>-8.0609999999999928</c:v>
                </c:pt>
                <c:pt idx="28833">
                  <c:v>-8.0589999999999975</c:v>
                </c:pt>
                <c:pt idx="28834">
                  <c:v>-8.0569999999999951</c:v>
                </c:pt>
                <c:pt idx="28835">
                  <c:v>-8.0549999999999926</c:v>
                </c:pt>
                <c:pt idx="28836">
                  <c:v>-8.0529999999999973</c:v>
                </c:pt>
                <c:pt idx="28837">
                  <c:v>-8.0509999999999948</c:v>
                </c:pt>
                <c:pt idx="28838">
                  <c:v>-8.0489999999999924</c:v>
                </c:pt>
                <c:pt idx="28839">
                  <c:v>-8.046999999999997</c:v>
                </c:pt>
                <c:pt idx="28840">
                  <c:v>-8.0449999999999946</c:v>
                </c:pt>
                <c:pt idx="28841">
                  <c:v>-8.0429999999999922</c:v>
                </c:pt>
                <c:pt idx="28842">
                  <c:v>-8.0409999999999968</c:v>
                </c:pt>
                <c:pt idx="28843">
                  <c:v>-8.0389999999999944</c:v>
                </c:pt>
                <c:pt idx="28844">
                  <c:v>-8.0369999999999919</c:v>
                </c:pt>
                <c:pt idx="28845">
                  <c:v>-8.0349999999999966</c:v>
                </c:pt>
                <c:pt idx="28846">
                  <c:v>-8.0329999999999941</c:v>
                </c:pt>
                <c:pt idx="28847">
                  <c:v>-8.0309999999999917</c:v>
                </c:pt>
                <c:pt idx="28848">
                  <c:v>-8.0289999999999964</c:v>
                </c:pt>
                <c:pt idx="28849">
                  <c:v>-8.0269999999999939</c:v>
                </c:pt>
                <c:pt idx="28850">
                  <c:v>-8.0249999999999915</c:v>
                </c:pt>
                <c:pt idx="28851">
                  <c:v>-8.0229999999999961</c:v>
                </c:pt>
                <c:pt idx="28852">
                  <c:v>-8.0209999999999937</c:v>
                </c:pt>
                <c:pt idx="28853">
                  <c:v>-8.0189999999999912</c:v>
                </c:pt>
                <c:pt idx="28854">
                  <c:v>-8.0169999999999959</c:v>
                </c:pt>
                <c:pt idx="28855">
                  <c:v>-8.0149999999999935</c:v>
                </c:pt>
                <c:pt idx="28856">
                  <c:v>-8.012999999999991</c:v>
                </c:pt>
                <c:pt idx="28857">
                  <c:v>-8.0109999999999957</c:v>
                </c:pt>
                <c:pt idx="28858">
                  <c:v>-8.0089999999999932</c:v>
                </c:pt>
                <c:pt idx="28859">
                  <c:v>-8.0069999999999908</c:v>
                </c:pt>
                <c:pt idx="28860">
                  <c:v>-8.0049999999999955</c:v>
                </c:pt>
                <c:pt idx="28861">
                  <c:v>-8.002999999999993</c:v>
                </c:pt>
                <c:pt idx="28862">
                  <c:v>-8.0009999999999977</c:v>
                </c:pt>
                <c:pt idx="28863">
                  <c:v>-7.9989999999999952</c:v>
                </c:pt>
                <c:pt idx="28864">
                  <c:v>-7.9969999999999928</c:v>
                </c:pt>
                <c:pt idx="28865">
                  <c:v>-7.9949999999999974</c:v>
                </c:pt>
                <c:pt idx="28866">
                  <c:v>-7.992999999999995</c:v>
                </c:pt>
                <c:pt idx="28867">
                  <c:v>-7.9909999999999926</c:v>
                </c:pt>
                <c:pt idx="28868">
                  <c:v>-7.9889999999999972</c:v>
                </c:pt>
                <c:pt idx="28869">
                  <c:v>-7.9869999999999948</c:v>
                </c:pt>
                <c:pt idx="28870">
                  <c:v>-7.9849999999999923</c:v>
                </c:pt>
                <c:pt idx="28871">
                  <c:v>-7.982999999999997</c:v>
                </c:pt>
                <c:pt idx="28872">
                  <c:v>-7.9809999999999945</c:v>
                </c:pt>
                <c:pt idx="28873">
                  <c:v>-7.9789999999999921</c:v>
                </c:pt>
                <c:pt idx="28874">
                  <c:v>-7.9769999999999968</c:v>
                </c:pt>
                <c:pt idx="28875">
                  <c:v>-7.9749999999999943</c:v>
                </c:pt>
                <c:pt idx="28876">
                  <c:v>-7.9729999999999919</c:v>
                </c:pt>
                <c:pt idx="28877">
                  <c:v>-7.9709999999999965</c:v>
                </c:pt>
                <c:pt idx="28878">
                  <c:v>-7.9689999999999941</c:v>
                </c:pt>
                <c:pt idx="28879">
                  <c:v>-7.9669999999999916</c:v>
                </c:pt>
                <c:pt idx="28880">
                  <c:v>-7.9649999999999963</c:v>
                </c:pt>
                <c:pt idx="28881">
                  <c:v>-7.9629999999999939</c:v>
                </c:pt>
                <c:pt idx="28882">
                  <c:v>-7.9609999999999914</c:v>
                </c:pt>
                <c:pt idx="28883">
                  <c:v>-7.9589999999999961</c:v>
                </c:pt>
                <c:pt idx="28884">
                  <c:v>-7.9569999999999936</c:v>
                </c:pt>
                <c:pt idx="28885">
                  <c:v>-7.9549999999999912</c:v>
                </c:pt>
                <c:pt idx="28886">
                  <c:v>-7.9529999999999959</c:v>
                </c:pt>
                <c:pt idx="28887">
                  <c:v>-7.9509999999999934</c:v>
                </c:pt>
                <c:pt idx="28888">
                  <c:v>-7.948999999999991</c:v>
                </c:pt>
                <c:pt idx="28889">
                  <c:v>-7.9469999999999956</c:v>
                </c:pt>
                <c:pt idx="28890">
                  <c:v>-7.9449999999999932</c:v>
                </c:pt>
                <c:pt idx="28891">
                  <c:v>-7.9429999999999978</c:v>
                </c:pt>
                <c:pt idx="28892">
                  <c:v>-7.9409999999999954</c:v>
                </c:pt>
                <c:pt idx="28893">
                  <c:v>-7.938999999999993</c:v>
                </c:pt>
                <c:pt idx="28894">
                  <c:v>-7.9369999999999976</c:v>
                </c:pt>
                <c:pt idx="28895">
                  <c:v>-7.9349999999999952</c:v>
                </c:pt>
                <c:pt idx="28896">
                  <c:v>-7.9329999999999927</c:v>
                </c:pt>
                <c:pt idx="28897">
                  <c:v>-7.9309999999999974</c:v>
                </c:pt>
                <c:pt idx="28898">
                  <c:v>-7.9289999999999949</c:v>
                </c:pt>
                <c:pt idx="28899">
                  <c:v>-7.9269999999999925</c:v>
                </c:pt>
                <c:pt idx="28900">
                  <c:v>-7.9249999999999972</c:v>
                </c:pt>
                <c:pt idx="28901">
                  <c:v>-7.9229999999999947</c:v>
                </c:pt>
                <c:pt idx="28902">
                  <c:v>-7.9209999999999923</c:v>
                </c:pt>
                <c:pt idx="28903">
                  <c:v>-7.9189999999999969</c:v>
                </c:pt>
                <c:pt idx="28904">
                  <c:v>-7.9169999999999945</c:v>
                </c:pt>
                <c:pt idx="28905">
                  <c:v>-7.914999999999992</c:v>
                </c:pt>
                <c:pt idx="28906">
                  <c:v>-7.9129999999999967</c:v>
                </c:pt>
                <c:pt idx="28907">
                  <c:v>-7.9109999999999943</c:v>
                </c:pt>
                <c:pt idx="28908">
                  <c:v>-7.9089999999999918</c:v>
                </c:pt>
                <c:pt idx="28909">
                  <c:v>-7.9069999999999965</c:v>
                </c:pt>
                <c:pt idx="28910">
                  <c:v>-7.904999999999994</c:v>
                </c:pt>
                <c:pt idx="28911">
                  <c:v>-7.9029999999999916</c:v>
                </c:pt>
                <c:pt idx="28912">
                  <c:v>-7.9009999999999962</c:v>
                </c:pt>
                <c:pt idx="28913">
                  <c:v>-7.8989999999999938</c:v>
                </c:pt>
                <c:pt idx="28914">
                  <c:v>-7.8969999999999914</c:v>
                </c:pt>
                <c:pt idx="28915">
                  <c:v>-7.894999999999996</c:v>
                </c:pt>
                <c:pt idx="28916">
                  <c:v>-7.8929999999999936</c:v>
                </c:pt>
                <c:pt idx="28917">
                  <c:v>-7.8909999999999911</c:v>
                </c:pt>
                <c:pt idx="28918">
                  <c:v>-7.8889999999999958</c:v>
                </c:pt>
                <c:pt idx="28919">
                  <c:v>-7.8869999999999933</c:v>
                </c:pt>
                <c:pt idx="28920">
                  <c:v>-7.8849999999999909</c:v>
                </c:pt>
                <c:pt idx="28921">
                  <c:v>-7.8829999999999956</c:v>
                </c:pt>
                <c:pt idx="28922">
                  <c:v>-7.8809999999999931</c:v>
                </c:pt>
                <c:pt idx="28923">
                  <c:v>-7.8789999999999978</c:v>
                </c:pt>
                <c:pt idx="28924">
                  <c:v>-7.8769999999999953</c:v>
                </c:pt>
                <c:pt idx="28925">
                  <c:v>-7.8749999999999929</c:v>
                </c:pt>
                <c:pt idx="28926">
                  <c:v>-7.8729999999999976</c:v>
                </c:pt>
                <c:pt idx="28927">
                  <c:v>-7.8709999999999951</c:v>
                </c:pt>
                <c:pt idx="28928">
                  <c:v>-7.8689999999999927</c:v>
                </c:pt>
                <c:pt idx="28929">
                  <c:v>-7.8669999999999973</c:v>
                </c:pt>
                <c:pt idx="28930">
                  <c:v>-7.8649999999999949</c:v>
                </c:pt>
                <c:pt idx="28931">
                  <c:v>-7.8629999999999924</c:v>
                </c:pt>
                <c:pt idx="28932">
                  <c:v>-7.8609999999999971</c:v>
                </c:pt>
                <c:pt idx="28933">
                  <c:v>-7.8589999999999947</c:v>
                </c:pt>
                <c:pt idx="28934">
                  <c:v>-7.8569999999999922</c:v>
                </c:pt>
                <c:pt idx="28935">
                  <c:v>-7.8549999999999969</c:v>
                </c:pt>
                <c:pt idx="28936">
                  <c:v>-7.8529999999999944</c:v>
                </c:pt>
                <c:pt idx="28937">
                  <c:v>-7.850999999999992</c:v>
                </c:pt>
                <c:pt idx="28938">
                  <c:v>-7.8489999999999966</c:v>
                </c:pt>
                <c:pt idx="28939">
                  <c:v>-7.8469999999999942</c:v>
                </c:pt>
                <c:pt idx="28940">
                  <c:v>-7.8449999999999918</c:v>
                </c:pt>
                <c:pt idx="28941">
                  <c:v>-7.8429999999999964</c:v>
                </c:pt>
                <c:pt idx="28942">
                  <c:v>-7.840999999999994</c:v>
                </c:pt>
                <c:pt idx="28943">
                  <c:v>-7.8389999999999915</c:v>
                </c:pt>
                <c:pt idx="28944">
                  <c:v>-7.8369999999999962</c:v>
                </c:pt>
                <c:pt idx="28945">
                  <c:v>-7.8349999999999937</c:v>
                </c:pt>
                <c:pt idx="28946">
                  <c:v>-7.8329999999999913</c:v>
                </c:pt>
                <c:pt idx="28947">
                  <c:v>-7.830999999999996</c:v>
                </c:pt>
                <c:pt idx="28948">
                  <c:v>-7.8289999999999935</c:v>
                </c:pt>
                <c:pt idx="28949">
                  <c:v>-7.8269999999999911</c:v>
                </c:pt>
                <c:pt idx="28950">
                  <c:v>-7.8249999999999957</c:v>
                </c:pt>
                <c:pt idx="28951">
                  <c:v>-7.8229999999999933</c:v>
                </c:pt>
                <c:pt idx="28952">
                  <c:v>-7.8209999999999908</c:v>
                </c:pt>
                <c:pt idx="28953">
                  <c:v>-7.8189999999999955</c:v>
                </c:pt>
                <c:pt idx="28954">
                  <c:v>-7.8169999999999931</c:v>
                </c:pt>
                <c:pt idx="28955">
                  <c:v>-7.8149999999999977</c:v>
                </c:pt>
                <c:pt idx="28956">
                  <c:v>-7.8129999999999953</c:v>
                </c:pt>
                <c:pt idx="28957">
                  <c:v>-7.8109999999999928</c:v>
                </c:pt>
                <c:pt idx="28958">
                  <c:v>-7.8089999999999975</c:v>
                </c:pt>
                <c:pt idx="28959">
                  <c:v>-7.8069999999999951</c:v>
                </c:pt>
                <c:pt idx="28960">
                  <c:v>-7.8049999999999926</c:v>
                </c:pt>
                <c:pt idx="28961">
                  <c:v>-7.8029999999999973</c:v>
                </c:pt>
                <c:pt idx="28962">
                  <c:v>-7.8009999999999948</c:v>
                </c:pt>
                <c:pt idx="28963">
                  <c:v>-7.7989999999999924</c:v>
                </c:pt>
                <c:pt idx="28964">
                  <c:v>-7.796999999999997</c:v>
                </c:pt>
                <c:pt idx="28965">
                  <c:v>-7.7949999999999946</c:v>
                </c:pt>
                <c:pt idx="28966">
                  <c:v>-7.7929999999999922</c:v>
                </c:pt>
                <c:pt idx="28967">
                  <c:v>-7.7909999999999968</c:v>
                </c:pt>
                <c:pt idx="28968">
                  <c:v>-7.7889999999999944</c:v>
                </c:pt>
                <c:pt idx="28969">
                  <c:v>-7.7869999999999919</c:v>
                </c:pt>
                <c:pt idx="28970">
                  <c:v>-7.7849999999999966</c:v>
                </c:pt>
                <c:pt idx="28971">
                  <c:v>-7.7829999999999941</c:v>
                </c:pt>
                <c:pt idx="28972">
                  <c:v>-7.7809999999999917</c:v>
                </c:pt>
                <c:pt idx="28973">
                  <c:v>-7.7789999999999964</c:v>
                </c:pt>
                <c:pt idx="28974">
                  <c:v>-7.7769999999999939</c:v>
                </c:pt>
                <c:pt idx="28975">
                  <c:v>-7.7749999999999915</c:v>
                </c:pt>
                <c:pt idx="28976">
                  <c:v>-7.7729999999999961</c:v>
                </c:pt>
                <c:pt idx="28977">
                  <c:v>-7.7709999999999937</c:v>
                </c:pt>
                <c:pt idx="28978">
                  <c:v>-7.7689999999999912</c:v>
                </c:pt>
                <c:pt idx="28979">
                  <c:v>-7.7669999999999959</c:v>
                </c:pt>
                <c:pt idx="28980">
                  <c:v>-7.7649999999999935</c:v>
                </c:pt>
                <c:pt idx="28981">
                  <c:v>-7.762999999999991</c:v>
                </c:pt>
                <c:pt idx="28982">
                  <c:v>-7.7609999999999957</c:v>
                </c:pt>
                <c:pt idx="28983">
                  <c:v>-7.7589999999999932</c:v>
                </c:pt>
                <c:pt idx="28984">
                  <c:v>-7.7569999999999908</c:v>
                </c:pt>
                <c:pt idx="28985">
                  <c:v>-7.7549999999999955</c:v>
                </c:pt>
                <c:pt idx="28986">
                  <c:v>-7.752999999999993</c:v>
                </c:pt>
                <c:pt idx="28987">
                  <c:v>-7.7509999999999977</c:v>
                </c:pt>
                <c:pt idx="28988">
                  <c:v>-7.7489999999999952</c:v>
                </c:pt>
                <c:pt idx="28989">
                  <c:v>-7.7469999999999928</c:v>
                </c:pt>
                <c:pt idx="28990">
                  <c:v>-7.7449999999999974</c:v>
                </c:pt>
                <c:pt idx="28991">
                  <c:v>-7.742999999999995</c:v>
                </c:pt>
                <c:pt idx="28992">
                  <c:v>-7.7409999999999926</c:v>
                </c:pt>
                <c:pt idx="28993">
                  <c:v>-7.7389999999999972</c:v>
                </c:pt>
                <c:pt idx="28994">
                  <c:v>-7.7369999999999948</c:v>
                </c:pt>
                <c:pt idx="28995">
                  <c:v>-7.7349999999999923</c:v>
                </c:pt>
                <c:pt idx="28996">
                  <c:v>-7.732999999999997</c:v>
                </c:pt>
                <c:pt idx="28997">
                  <c:v>-7.7309999999999945</c:v>
                </c:pt>
                <c:pt idx="28998">
                  <c:v>-7.7289999999999921</c:v>
                </c:pt>
                <c:pt idx="28999">
                  <c:v>-7.7269999999999968</c:v>
                </c:pt>
                <c:pt idx="29000">
                  <c:v>-7.7249999999999943</c:v>
                </c:pt>
                <c:pt idx="29001">
                  <c:v>-7.7229999999999919</c:v>
                </c:pt>
                <c:pt idx="29002">
                  <c:v>-7.7209999999999965</c:v>
                </c:pt>
                <c:pt idx="29003">
                  <c:v>-7.7189999999999941</c:v>
                </c:pt>
                <c:pt idx="29004">
                  <c:v>-7.7169999999999916</c:v>
                </c:pt>
                <c:pt idx="29005">
                  <c:v>-7.7149999999999963</c:v>
                </c:pt>
                <c:pt idx="29006">
                  <c:v>-7.7129999999999939</c:v>
                </c:pt>
                <c:pt idx="29007">
                  <c:v>-7.7109999999999914</c:v>
                </c:pt>
                <c:pt idx="29008">
                  <c:v>-7.7089999999999961</c:v>
                </c:pt>
                <c:pt idx="29009">
                  <c:v>-7.7069999999999936</c:v>
                </c:pt>
                <c:pt idx="29010">
                  <c:v>-7.7049999999999912</c:v>
                </c:pt>
                <c:pt idx="29011">
                  <c:v>-7.7029999999999959</c:v>
                </c:pt>
                <c:pt idx="29012">
                  <c:v>-7.7009999999999934</c:v>
                </c:pt>
                <c:pt idx="29013">
                  <c:v>-7.698999999999991</c:v>
                </c:pt>
                <c:pt idx="29014">
                  <c:v>-7.6969999999999956</c:v>
                </c:pt>
                <c:pt idx="29015">
                  <c:v>-7.6949999999999932</c:v>
                </c:pt>
                <c:pt idx="29016">
                  <c:v>-7.6929999999999978</c:v>
                </c:pt>
                <c:pt idx="29017">
                  <c:v>-7.6909999999999954</c:v>
                </c:pt>
                <c:pt idx="29018">
                  <c:v>-7.688999999999993</c:v>
                </c:pt>
                <c:pt idx="29019">
                  <c:v>-7.6869999999999976</c:v>
                </c:pt>
                <c:pt idx="29020">
                  <c:v>-7.6849999999999952</c:v>
                </c:pt>
                <c:pt idx="29021">
                  <c:v>-7.6829999999999927</c:v>
                </c:pt>
                <c:pt idx="29022">
                  <c:v>-7.6809999999999974</c:v>
                </c:pt>
                <c:pt idx="29023">
                  <c:v>-7.6789999999999949</c:v>
                </c:pt>
                <c:pt idx="29024">
                  <c:v>-7.6769999999999925</c:v>
                </c:pt>
                <c:pt idx="29025">
                  <c:v>-7.6749999999999972</c:v>
                </c:pt>
                <c:pt idx="29026">
                  <c:v>-7.6729999999999947</c:v>
                </c:pt>
                <c:pt idx="29027">
                  <c:v>-7.6709999999999923</c:v>
                </c:pt>
                <c:pt idx="29028">
                  <c:v>-7.6689999999999969</c:v>
                </c:pt>
                <c:pt idx="29029">
                  <c:v>-7.6669999999999945</c:v>
                </c:pt>
                <c:pt idx="29030">
                  <c:v>-7.664999999999992</c:v>
                </c:pt>
                <c:pt idx="29031">
                  <c:v>-7.6629999999999967</c:v>
                </c:pt>
                <c:pt idx="29032">
                  <c:v>-7.6609999999999943</c:v>
                </c:pt>
                <c:pt idx="29033">
                  <c:v>-7.6589999999999918</c:v>
                </c:pt>
                <c:pt idx="29034">
                  <c:v>-7.6569999999999965</c:v>
                </c:pt>
                <c:pt idx="29035">
                  <c:v>-7.654999999999994</c:v>
                </c:pt>
                <c:pt idx="29036">
                  <c:v>-7.6529999999999916</c:v>
                </c:pt>
                <c:pt idx="29037">
                  <c:v>-7.6509999999999962</c:v>
                </c:pt>
                <c:pt idx="29038">
                  <c:v>-7.6489999999999938</c:v>
                </c:pt>
                <c:pt idx="29039">
                  <c:v>-7.6469999999999914</c:v>
                </c:pt>
                <c:pt idx="29040">
                  <c:v>-7.644999999999996</c:v>
                </c:pt>
                <c:pt idx="29041">
                  <c:v>-7.6429999999999936</c:v>
                </c:pt>
                <c:pt idx="29042">
                  <c:v>-7.6409999999999911</c:v>
                </c:pt>
                <c:pt idx="29043">
                  <c:v>-7.6389999999999958</c:v>
                </c:pt>
                <c:pt idx="29044">
                  <c:v>-7.6369999999999933</c:v>
                </c:pt>
                <c:pt idx="29045">
                  <c:v>-7.6349999999999909</c:v>
                </c:pt>
                <c:pt idx="29046">
                  <c:v>-7.6329999999999956</c:v>
                </c:pt>
                <c:pt idx="29047">
                  <c:v>-7.6309999999999931</c:v>
                </c:pt>
                <c:pt idx="29048">
                  <c:v>-7.6289999999999978</c:v>
                </c:pt>
                <c:pt idx="29049">
                  <c:v>-7.6269999999999953</c:v>
                </c:pt>
                <c:pt idx="29050">
                  <c:v>-7.6249999999999929</c:v>
                </c:pt>
                <c:pt idx="29051">
                  <c:v>-7.6229999999999976</c:v>
                </c:pt>
                <c:pt idx="29052">
                  <c:v>-7.6209999999999951</c:v>
                </c:pt>
                <c:pt idx="29053">
                  <c:v>-7.6189999999999927</c:v>
                </c:pt>
                <c:pt idx="29054">
                  <c:v>-7.6169999999999973</c:v>
                </c:pt>
                <c:pt idx="29055">
                  <c:v>-7.6149999999999949</c:v>
                </c:pt>
                <c:pt idx="29056">
                  <c:v>-7.6129999999999924</c:v>
                </c:pt>
                <c:pt idx="29057">
                  <c:v>-7.6109999999999971</c:v>
                </c:pt>
                <c:pt idx="29058">
                  <c:v>-7.6089999999999947</c:v>
                </c:pt>
                <c:pt idx="29059">
                  <c:v>-7.6069999999999922</c:v>
                </c:pt>
                <c:pt idx="29060">
                  <c:v>-7.6049999999999969</c:v>
                </c:pt>
                <c:pt idx="29061">
                  <c:v>-7.6029999999999944</c:v>
                </c:pt>
                <c:pt idx="29062">
                  <c:v>-7.600999999999992</c:v>
                </c:pt>
                <c:pt idx="29063">
                  <c:v>-7.5989999999999966</c:v>
                </c:pt>
                <c:pt idx="29064">
                  <c:v>-7.5969999999999942</c:v>
                </c:pt>
                <c:pt idx="29065">
                  <c:v>-7.5949999999999918</c:v>
                </c:pt>
                <c:pt idx="29066">
                  <c:v>-7.5929999999999964</c:v>
                </c:pt>
                <c:pt idx="29067">
                  <c:v>-7.590999999999994</c:v>
                </c:pt>
                <c:pt idx="29068">
                  <c:v>-7.5889999999999915</c:v>
                </c:pt>
                <c:pt idx="29069">
                  <c:v>-7.5869999999999962</c:v>
                </c:pt>
                <c:pt idx="29070">
                  <c:v>-7.5849999999999937</c:v>
                </c:pt>
                <c:pt idx="29071">
                  <c:v>-7.5829999999999913</c:v>
                </c:pt>
                <c:pt idx="29072">
                  <c:v>-7.580999999999996</c:v>
                </c:pt>
                <c:pt idx="29073">
                  <c:v>-7.5789999999999935</c:v>
                </c:pt>
                <c:pt idx="29074">
                  <c:v>-7.5769999999999911</c:v>
                </c:pt>
                <c:pt idx="29075">
                  <c:v>-7.5749999999999957</c:v>
                </c:pt>
                <c:pt idx="29076">
                  <c:v>-7.5729999999999933</c:v>
                </c:pt>
                <c:pt idx="29077">
                  <c:v>-7.5709999999999908</c:v>
                </c:pt>
                <c:pt idx="29078">
                  <c:v>-7.5689999999999955</c:v>
                </c:pt>
                <c:pt idx="29079">
                  <c:v>-7.5669999999999931</c:v>
                </c:pt>
                <c:pt idx="29080">
                  <c:v>-7.5649999999999977</c:v>
                </c:pt>
                <c:pt idx="29081">
                  <c:v>-7.5629999999999953</c:v>
                </c:pt>
                <c:pt idx="29082">
                  <c:v>-7.5609999999999928</c:v>
                </c:pt>
                <c:pt idx="29083">
                  <c:v>-7.5589999999999975</c:v>
                </c:pt>
                <c:pt idx="29084">
                  <c:v>-7.5569999999999951</c:v>
                </c:pt>
                <c:pt idx="29085">
                  <c:v>-7.5549999999999926</c:v>
                </c:pt>
                <c:pt idx="29086">
                  <c:v>-7.5529999999999973</c:v>
                </c:pt>
                <c:pt idx="29087">
                  <c:v>-7.5509999999999948</c:v>
                </c:pt>
                <c:pt idx="29088">
                  <c:v>-7.5489999999999924</c:v>
                </c:pt>
                <c:pt idx="29089">
                  <c:v>-7.546999999999997</c:v>
                </c:pt>
                <c:pt idx="29090">
                  <c:v>-7.5449999999999946</c:v>
                </c:pt>
                <c:pt idx="29091">
                  <c:v>-7.5429999999999922</c:v>
                </c:pt>
                <c:pt idx="29092">
                  <c:v>-7.5409999999999968</c:v>
                </c:pt>
                <c:pt idx="29093">
                  <c:v>-7.5389999999999944</c:v>
                </c:pt>
                <c:pt idx="29094">
                  <c:v>-7.5369999999999919</c:v>
                </c:pt>
                <c:pt idx="29095">
                  <c:v>-7.5349999999999966</c:v>
                </c:pt>
                <c:pt idx="29096">
                  <c:v>-7.5329999999999941</c:v>
                </c:pt>
                <c:pt idx="29097">
                  <c:v>-7.5309999999999917</c:v>
                </c:pt>
                <c:pt idx="29098">
                  <c:v>-7.5289999999999964</c:v>
                </c:pt>
                <c:pt idx="29099">
                  <c:v>-7.5269999999999939</c:v>
                </c:pt>
                <c:pt idx="29100">
                  <c:v>-7.5249999999999915</c:v>
                </c:pt>
                <c:pt idx="29101">
                  <c:v>-7.5229999999999961</c:v>
                </c:pt>
                <c:pt idx="29102">
                  <c:v>-7.5209999999999937</c:v>
                </c:pt>
                <c:pt idx="29103">
                  <c:v>-7.5189999999999912</c:v>
                </c:pt>
                <c:pt idx="29104">
                  <c:v>-7.5169999999999959</c:v>
                </c:pt>
                <c:pt idx="29105">
                  <c:v>-7.5149999999999935</c:v>
                </c:pt>
                <c:pt idx="29106">
                  <c:v>-7.512999999999991</c:v>
                </c:pt>
                <c:pt idx="29107">
                  <c:v>-7.5109999999999957</c:v>
                </c:pt>
                <c:pt idx="29108">
                  <c:v>-7.5089999999999932</c:v>
                </c:pt>
                <c:pt idx="29109">
                  <c:v>-7.5069999999999908</c:v>
                </c:pt>
                <c:pt idx="29110">
                  <c:v>-7.5049999999999955</c:v>
                </c:pt>
                <c:pt idx="29111">
                  <c:v>-7.502999999999993</c:v>
                </c:pt>
                <c:pt idx="29112">
                  <c:v>-7.5009999999999977</c:v>
                </c:pt>
                <c:pt idx="29113">
                  <c:v>-7.4989999999999952</c:v>
                </c:pt>
                <c:pt idx="29114">
                  <c:v>-7.4969999999999928</c:v>
                </c:pt>
                <c:pt idx="29115">
                  <c:v>-7.4949999999999974</c:v>
                </c:pt>
                <c:pt idx="29116">
                  <c:v>-7.492999999999995</c:v>
                </c:pt>
                <c:pt idx="29117">
                  <c:v>-7.4909999999999926</c:v>
                </c:pt>
                <c:pt idx="29118">
                  <c:v>-7.4889999999999972</c:v>
                </c:pt>
                <c:pt idx="29119">
                  <c:v>-7.4869999999999948</c:v>
                </c:pt>
                <c:pt idx="29120">
                  <c:v>-7.4849999999999923</c:v>
                </c:pt>
                <c:pt idx="29121">
                  <c:v>-7.482999999999997</c:v>
                </c:pt>
                <c:pt idx="29122">
                  <c:v>-7.4809999999999945</c:v>
                </c:pt>
                <c:pt idx="29123">
                  <c:v>-7.4789999999999921</c:v>
                </c:pt>
                <c:pt idx="29124">
                  <c:v>-7.4769999999999968</c:v>
                </c:pt>
                <c:pt idx="29125">
                  <c:v>-7.4749999999999943</c:v>
                </c:pt>
                <c:pt idx="29126">
                  <c:v>-7.4729999999999919</c:v>
                </c:pt>
                <c:pt idx="29127">
                  <c:v>-7.4709999999999965</c:v>
                </c:pt>
                <c:pt idx="29128">
                  <c:v>-7.4689999999999941</c:v>
                </c:pt>
                <c:pt idx="29129">
                  <c:v>-7.4669999999999916</c:v>
                </c:pt>
                <c:pt idx="29130">
                  <c:v>-7.4649999999999963</c:v>
                </c:pt>
                <c:pt idx="29131">
                  <c:v>-7.4629999999999939</c:v>
                </c:pt>
                <c:pt idx="29132">
                  <c:v>-7.4609999999999914</c:v>
                </c:pt>
                <c:pt idx="29133">
                  <c:v>-7.4589999999999961</c:v>
                </c:pt>
                <c:pt idx="29134">
                  <c:v>-7.4569999999999936</c:v>
                </c:pt>
                <c:pt idx="29135">
                  <c:v>-7.4549999999999912</c:v>
                </c:pt>
                <c:pt idx="29136">
                  <c:v>-7.4529999999999959</c:v>
                </c:pt>
                <c:pt idx="29137">
                  <c:v>-7.4509999999999934</c:v>
                </c:pt>
                <c:pt idx="29138">
                  <c:v>-7.448999999999991</c:v>
                </c:pt>
                <c:pt idx="29139">
                  <c:v>-7.4469999999999956</c:v>
                </c:pt>
                <c:pt idx="29140">
                  <c:v>-7.4449999999999932</c:v>
                </c:pt>
                <c:pt idx="29141">
                  <c:v>-7.4429999999999978</c:v>
                </c:pt>
                <c:pt idx="29142">
                  <c:v>-7.4409999999999954</c:v>
                </c:pt>
                <c:pt idx="29143">
                  <c:v>-7.438999999999993</c:v>
                </c:pt>
                <c:pt idx="29144">
                  <c:v>-7.4369999999999976</c:v>
                </c:pt>
                <c:pt idx="29145">
                  <c:v>-7.4349999999999952</c:v>
                </c:pt>
                <c:pt idx="29146">
                  <c:v>-7.4329999999999927</c:v>
                </c:pt>
                <c:pt idx="29147">
                  <c:v>-7.4309999999999974</c:v>
                </c:pt>
                <c:pt idx="29148">
                  <c:v>-7.4289999999999949</c:v>
                </c:pt>
                <c:pt idx="29149">
                  <c:v>-7.4269999999999925</c:v>
                </c:pt>
                <c:pt idx="29150">
                  <c:v>-7.4249999999999972</c:v>
                </c:pt>
                <c:pt idx="29151">
                  <c:v>-7.4229999999999947</c:v>
                </c:pt>
                <c:pt idx="29152">
                  <c:v>-7.4209999999999923</c:v>
                </c:pt>
                <c:pt idx="29153">
                  <c:v>-7.4189999999999969</c:v>
                </c:pt>
                <c:pt idx="29154">
                  <c:v>-7.4169999999999945</c:v>
                </c:pt>
                <c:pt idx="29155">
                  <c:v>-7.414999999999992</c:v>
                </c:pt>
                <c:pt idx="29156">
                  <c:v>-7.4129999999999967</c:v>
                </c:pt>
                <c:pt idx="29157">
                  <c:v>-7.4109999999999943</c:v>
                </c:pt>
                <c:pt idx="29158">
                  <c:v>-7.4089999999999918</c:v>
                </c:pt>
                <c:pt idx="29159">
                  <c:v>-7.4069999999999965</c:v>
                </c:pt>
                <c:pt idx="29160">
                  <c:v>-7.404999999999994</c:v>
                </c:pt>
                <c:pt idx="29161">
                  <c:v>-7.4029999999999916</c:v>
                </c:pt>
                <c:pt idx="29162">
                  <c:v>-7.4009999999999962</c:v>
                </c:pt>
                <c:pt idx="29163">
                  <c:v>-7.3989999999999938</c:v>
                </c:pt>
                <c:pt idx="29164">
                  <c:v>-7.3969999999999914</c:v>
                </c:pt>
                <c:pt idx="29165">
                  <c:v>-7.394999999999996</c:v>
                </c:pt>
                <c:pt idx="29166">
                  <c:v>-7.3929999999999936</c:v>
                </c:pt>
                <c:pt idx="29167">
                  <c:v>-7.3909999999999911</c:v>
                </c:pt>
                <c:pt idx="29168">
                  <c:v>-7.3889999999999958</c:v>
                </c:pt>
                <c:pt idx="29169">
                  <c:v>-7.3869999999999933</c:v>
                </c:pt>
                <c:pt idx="29170">
                  <c:v>-7.3849999999999909</c:v>
                </c:pt>
                <c:pt idx="29171">
                  <c:v>-7.3829999999999956</c:v>
                </c:pt>
                <c:pt idx="29172">
                  <c:v>-7.3809999999999931</c:v>
                </c:pt>
                <c:pt idx="29173">
                  <c:v>-7.3789999999999978</c:v>
                </c:pt>
                <c:pt idx="29174">
                  <c:v>-7.3769999999999953</c:v>
                </c:pt>
                <c:pt idx="29175">
                  <c:v>-7.3749999999999929</c:v>
                </c:pt>
                <c:pt idx="29176">
                  <c:v>-7.3729999999999976</c:v>
                </c:pt>
                <c:pt idx="29177">
                  <c:v>-7.3709999999999951</c:v>
                </c:pt>
                <c:pt idx="29178">
                  <c:v>-7.3689999999999927</c:v>
                </c:pt>
                <c:pt idx="29179">
                  <c:v>-7.3669999999999973</c:v>
                </c:pt>
                <c:pt idx="29180">
                  <c:v>-7.3649999999999949</c:v>
                </c:pt>
                <c:pt idx="29181">
                  <c:v>-7.3629999999999924</c:v>
                </c:pt>
                <c:pt idx="29182">
                  <c:v>-7.3609999999999971</c:v>
                </c:pt>
                <c:pt idx="29183">
                  <c:v>-7.3589999999999947</c:v>
                </c:pt>
                <c:pt idx="29184">
                  <c:v>-7.3569999999999922</c:v>
                </c:pt>
                <c:pt idx="29185">
                  <c:v>-7.3549999999999969</c:v>
                </c:pt>
                <c:pt idx="29186">
                  <c:v>-7.3529999999999944</c:v>
                </c:pt>
                <c:pt idx="29187">
                  <c:v>-7.350999999999992</c:v>
                </c:pt>
                <c:pt idx="29188">
                  <c:v>-7.3489999999999966</c:v>
                </c:pt>
                <c:pt idx="29189">
                  <c:v>-7.3469999999999942</c:v>
                </c:pt>
                <c:pt idx="29190">
                  <c:v>-7.3449999999999918</c:v>
                </c:pt>
                <c:pt idx="29191">
                  <c:v>-7.3429999999999964</c:v>
                </c:pt>
                <c:pt idx="29192">
                  <c:v>-7.340999999999994</c:v>
                </c:pt>
                <c:pt idx="29193">
                  <c:v>-7.3389999999999915</c:v>
                </c:pt>
                <c:pt idx="29194">
                  <c:v>-7.3369999999999962</c:v>
                </c:pt>
                <c:pt idx="29195">
                  <c:v>-7.3349999999999937</c:v>
                </c:pt>
                <c:pt idx="29196">
                  <c:v>-7.3329999999999913</c:v>
                </c:pt>
                <c:pt idx="29197">
                  <c:v>-7.330999999999996</c:v>
                </c:pt>
                <c:pt idx="29198">
                  <c:v>-7.3289999999999935</c:v>
                </c:pt>
                <c:pt idx="29199">
                  <c:v>-7.3269999999999911</c:v>
                </c:pt>
                <c:pt idx="29200">
                  <c:v>-7.3249999999999957</c:v>
                </c:pt>
                <c:pt idx="29201">
                  <c:v>-7.3229999999999933</c:v>
                </c:pt>
                <c:pt idx="29202">
                  <c:v>-7.3209999999999908</c:v>
                </c:pt>
                <c:pt idx="29203">
                  <c:v>-7.3189999999999955</c:v>
                </c:pt>
                <c:pt idx="29204">
                  <c:v>-7.3169999999999931</c:v>
                </c:pt>
                <c:pt idx="29205">
                  <c:v>-7.3149999999999977</c:v>
                </c:pt>
                <c:pt idx="29206">
                  <c:v>-7.3129999999999953</c:v>
                </c:pt>
                <c:pt idx="29207">
                  <c:v>-7.3109999999999928</c:v>
                </c:pt>
                <c:pt idx="29208">
                  <c:v>-7.3089999999999975</c:v>
                </c:pt>
                <c:pt idx="29209">
                  <c:v>-7.3069999999999951</c:v>
                </c:pt>
                <c:pt idx="29210">
                  <c:v>-7.3049999999999926</c:v>
                </c:pt>
                <c:pt idx="29211">
                  <c:v>-7.3029999999999973</c:v>
                </c:pt>
                <c:pt idx="29212">
                  <c:v>-7.3009999999999948</c:v>
                </c:pt>
                <c:pt idx="29213">
                  <c:v>-7.2989999999999924</c:v>
                </c:pt>
                <c:pt idx="29214">
                  <c:v>-7.296999999999997</c:v>
                </c:pt>
                <c:pt idx="29215">
                  <c:v>-7.2949999999999946</c:v>
                </c:pt>
                <c:pt idx="29216">
                  <c:v>-7.2929999999999922</c:v>
                </c:pt>
                <c:pt idx="29217">
                  <c:v>-7.2909999999999968</c:v>
                </c:pt>
                <c:pt idx="29218">
                  <c:v>-7.2889999999999944</c:v>
                </c:pt>
                <c:pt idx="29219">
                  <c:v>-7.2869999999999919</c:v>
                </c:pt>
                <c:pt idx="29220">
                  <c:v>-7.2849999999999966</c:v>
                </c:pt>
                <c:pt idx="29221">
                  <c:v>-7.2829999999999941</c:v>
                </c:pt>
                <c:pt idx="29222">
                  <c:v>-7.2809999999999917</c:v>
                </c:pt>
                <c:pt idx="29223">
                  <c:v>-7.2789999999999964</c:v>
                </c:pt>
                <c:pt idx="29224">
                  <c:v>-7.2769999999999939</c:v>
                </c:pt>
                <c:pt idx="29225">
                  <c:v>-7.2749999999999915</c:v>
                </c:pt>
                <c:pt idx="29226">
                  <c:v>-7.2729999999999961</c:v>
                </c:pt>
                <c:pt idx="29227">
                  <c:v>-7.2709999999999937</c:v>
                </c:pt>
                <c:pt idx="29228">
                  <c:v>-7.2689999999999912</c:v>
                </c:pt>
                <c:pt idx="29229">
                  <c:v>-7.2669999999999959</c:v>
                </c:pt>
                <c:pt idx="29230">
                  <c:v>-7.2649999999999935</c:v>
                </c:pt>
                <c:pt idx="29231">
                  <c:v>-7.262999999999991</c:v>
                </c:pt>
                <c:pt idx="29232">
                  <c:v>-7.2609999999999957</c:v>
                </c:pt>
                <c:pt idx="29233">
                  <c:v>-7.2589999999999932</c:v>
                </c:pt>
                <c:pt idx="29234">
                  <c:v>-7.2569999999999908</c:v>
                </c:pt>
                <c:pt idx="29235">
                  <c:v>-7.2549999999999955</c:v>
                </c:pt>
                <c:pt idx="29236">
                  <c:v>-7.252999999999993</c:v>
                </c:pt>
                <c:pt idx="29237">
                  <c:v>-7.2509999999999977</c:v>
                </c:pt>
                <c:pt idx="29238">
                  <c:v>-7.2489999999999952</c:v>
                </c:pt>
                <c:pt idx="29239">
                  <c:v>-7.2469999999999928</c:v>
                </c:pt>
                <c:pt idx="29240">
                  <c:v>-7.2449999999999974</c:v>
                </c:pt>
                <c:pt idx="29241">
                  <c:v>-7.242999999999995</c:v>
                </c:pt>
                <c:pt idx="29242">
                  <c:v>-7.2409999999999926</c:v>
                </c:pt>
                <c:pt idx="29243">
                  <c:v>-7.2389999999999972</c:v>
                </c:pt>
                <c:pt idx="29244">
                  <c:v>-7.2369999999999948</c:v>
                </c:pt>
                <c:pt idx="29245">
                  <c:v>-7.2349999999999923</c:v>
                </c:pt>
                <c:pt idx="29246">
                  <c:v>-7.232999999999997</c:v>
                </c:pt>
                <c:pt idx="29247">
                  <c:v>-7.2309999999999945</c:v>
                </c:pt>
                <c:pt idx="29248">
                  <c:v>-7.2289999999999921</c:v>
                </c:pt>
                <c:pt idx="29249">
                  <c:v>-7.2269999999999968</c:v>
                </c:pt>
                <c:pt idx="29250">
                  <c:v>-7.2249999999999943</c:v>
                </c:pt>
                <c:pt idx="29251">
                  <c:v>-7.2229999999999919</c:v>
                </c:pt>
                <c:pt idx="29252">
                  <c:v>-7.2209999999999965</c:v>
                </c:pt>
                <c:pt idx="29253">
                  <c:v>-7.2189999999999941</c:v>
                </c:pt>
                <c:pt idx="29254">
                  <c:v>-7.2169999999999916</c:v>
                </c:pt>
                <c:pt idx="29255">
                  <c:v>-7.2149999999999963</c:v>
                </c:pt>
                <c:pt idx="29256">
                  <c:v>-7.2129999999999939</c:v>
                </c:pt>
                <c:pt idx="29257">
                  <c:v>-7.2109999999999914</c:v>
                </c:pt>
                <c:pt idx="29258">
                  <c:v>-7.2089999999999961</c:v>
                </c:pt>
                <c:pt idx="29259">
                  <c:v>-7.2069999999999936</c:v>
                </c:pt>
                <c:pt idx="29260">
                  <c:v>-7.2049999999999912</c:v>
                </c:pt>
                <c:pt idx="29261">
                  <c:v>-7.2029999999999959</c:v>
                </c:pt>
                <c:pt idx="29262">
                  <c:v>-7.2009999999999934</c:v>
                </c:pt>
                <c:pt idx="29263">
                  <c:v>-7.198999999999991</c:v>
                </c:pt>
                <c:pt idx="29264">
                  <c:v>-7.1969999999999956</c:v>
                </c:pt>
                <c:pt idx="29265">
                  <c:v>-7.1949999999999932</c:v>
                </c:pt>
                <c:pt idx="29266">
                  <c:v>-7.1929999999999978</c:v>
                </c:pt>
                <c:pt idx="29267">
                  <c:v>-7.1909999999999954</c:v>
                </c:pt>
                <c:pt idx="29268">
                  <c:v>-7.188999999999993</c:v>
                </c:pt>
                <c:pt idx="29269">
                  <c:v>-7.1869999999999976</c:v>
                </c:pt>
                <c:pt idx="29270">
                  <c:v>-7.1849999999999952</c:v>
                </c:pt>
                <c:pt idx="29271">
                  <c:v>-7.1829999999999927</c:v>
                </c:pt>
                <c:pt idx="29272">
                  <c:v>-7.1809999999999974</c:v>
                </c:pt>
                <c:pt idx="29273">
                  <c:v>-7.1789999999999949</c:v>
                </c:pt>
                <c:pt idx="29274">
                  <c:v>-7.1769999999999925</c:v>
                </c:pt>
                <c:pt idx="29275">
                  <c:v>-7.1749999999999972</c:v>
                </c:pt>
                <c:pt idx="29276">
                  <c:v>-7.1729999999999947</c:v>
                </c:pt>
                <c:pt idx="29277">
                  <c:v>-7.1709999999999923</c:v>
                </c:pt>
                <c:pt idx="29278">
                  <c:v>-7.1689999999999969</c:v>
                </c:pt>
                <c:pt idx="29279">
                  <c:v>-7.1669999999999945</c:v>
                </c:pt>
                <c:pt idx="29280">
                  <c:v>-7.164999999999992</c:v>
                </c:pt>
                <c:pt idx="29281">
                  <c:v>-7.1629999999999967</c:v>
                </c:pt>
                <c:pt idx="29282">
                  <c:v>-7.1609999999999943</c:v>
                </c:pt>
                <c:pt idx="29283">
                  <c:v>-7.1589999999999918</c:v>
                </c:pt>
                <c:pt idx="29284">
                  <c:v>-7.1569999999999965</c:v>
                </c:pt>
                <c:pt idx="29285">
                  <c:v>-7.154999999999994</c:v>
                </c:pt>
                <c:pt idx="29286">
                  <c:v>-7.1529999999999916</c:v>
                </c:pt>
                <c:pt idx="29287">
                  <c:v>-7.1509999999999962</c:v>
                </c:pt>
                <c:pt idx="29288">
                  <c:v>-7.1489999999999938</c:v>
                </c:pt>
                <c:pt idx="29289">
                  <c:v>-7.1469999999999914</c:v>
                </c:pt>
                <c:pt idx="29290">
                  <c:v>-7.144999999999996</c:v>
                </c:pt>
                <c:pt idx="29291">
                  <c:v>-7.1429999999999936</c:v>
                </c:pt>
                <c:pt idx="29292">
                  <c:v>-7.1409999999999911</c:v>
                </c:pt>
                <c:pt idx="29293">
                  <c:v>-7.1389999999999958</c:v>
                </c:pt>
                <c:pt idx="29294">
                  <c:v>-7.1369999999999933</c:v>
                </c:pt>
                <c:pt idx="29295">
                  <c:v>-7.1349999999999909</c:v>
                </c:pt>
                <c:pt idx="29296">
                  <c:v>-7.1329999999999956</c:v>
                </c:pt>
                <c:pt idx="29297">
                  <c:v>-7.1309999999999931</c:v>
                </c:pt>
                <c:pt idx="29298">
                  <c:v>-7.1289999999999978</c:v>
                </c:pt>
                <c:pt idx="29299">
                  <c:v>-7.1269999999999953</c:v>
                </c:pt>
                <c:pt idx="29300">
                  <c:v>-7.1249999999999929</c:v>
                </c:pt>
                <c:pt idx="29301">
                  <c:v>-7.1229999999999976</c:v>
                </c:pt>
                <c:pt idx="29302">
                  <c:v>-7.1209999999999951</c:v>
                </c:pt>
                <c:pt idx="29303">
                  <c:v>-7.1189999999999927</c:v>
                </c:pt>
                <c:pt idx="29304">
                  <c:v>-7.1169999999999973</c:v>
                </c:pt>
                <c:pt idx="29305">
                  <c:v>-7.1149999999999949</c:v>
                </c:pt>
                <c:pt idx="29306">
                  <c:v>-7.1129999999999924</c:v>
                </c:pt>
                <c:pt idx="29307">
                  <c:v>-7.1109999999999971</c:v>
                </c:pt>
                <c:pt idx="29308">
                  <c:v>-7.1089999999999947</c:v>
                </c:pt>
                <c:pt idx="29309">
                  <c:v>-7.1069999999999922</c:v>
                </c:pt>
                <c:pt idx="29310">
                  <c:v>-7.1049999999999969</c:v>
                </c:pt>
                <c:pt idx="29311">
                  <c:v>-7.1029999999999944</c:v>
                </c:pt>
                <c:pt idx="29312">
                  <c:v>-7.100999999999992</c:v>
                </c:pt>
                <c:pt idx="29313">
                  <c:v>-7.0989999999999966</c:v>
                </c:pt>
                <c:pt idx="29314">
                  <c:v>-7.0969999999999942</c:v>
                </c:pt>
                <c:pt idx="29315">
                  <c:v>-7.0949999999999918</c:v>
                </c:pt>
                <c:pt idx="29316">
                  <c:v>-7.0929999999999964</c:v>
                </c:pt>
                <c:pt idx="29317">
                  <c:v>-7.090999999999994</c:v>
                </c:pt>
                <c:pt idx="29318">
                  <c:v>-7.0889999999999915</c:v>
                </c:pt>
                <c:pt idx="29319">
                  <c:v>-7.0869999999999962</c:v>
                </c:pt>
                <c:pt idx="29320">
                  <c:v>-7.0849999999999937</c:v>
                </c:pt>
                <c:pt idx="29321">
                  <c:v>-7.0829999999999913</c:v>
                </c:pt>
                <c:pt idx="29322">
                  <c:v>-7.080999999999996</c:v>
                </c:pt>
                <c:pt idx="29323">
                  <c:v>-7.0789999999999935</c:v>
                </c:pt>
                <c:pt idx="29324">
                  <c:v>-7.0769999999999911</c:v>
                </c:pt>
                <c:pt idx="29325">
                  <c:v>-7.0749999999999957</c:v>
                </c:pt>
                <c:pt idx="29326">
                  <c:v>-7.0729999999999933</c:v>
                </c:pt>
                <c:pt idx="29327">
                  <c:v>-7.0709999999999908</c:v>
                </c:pt>
                <c:pt idx="29328">
                  <c:v>-7.0689999999999955</c:v>
                </c:pt>
                <c:pt idx="29329">
                  <c:v>-7.0669999999999931</c:v>
                </c:pt>
                <c:pt idx="29330">
                  <c:v>-7.0649999999999977</c:v>
                </c:pt>
                <c:pt idx="29331">
                  <c:v>-7.0629999999999953</c:v>
                </c:pt>
                <c:pt idx="29332">
                  <c:v>-7.0609999999999928</c:v>
                </c:pt>
                <c:pt idx="29333">
                  <c:v>-7.0589999999999975</c:v>
                </c:pt>
                <c:pt idx="29334">
                  <c:v>-7.0569999999999951</c:v>
                </c:pt>
                <c:pt idx="29335">
                  <c:v>-7.0549999999999926</c:v>
                </c:pt>
                <c:pt idx="29336">
                  <c:v>-7.0529999999999973</c:v>
                </c:pt>
                <c:pt idx="29337">
                  <c:v>-7.0509999999999948</c:v>
                </c:pt>
                <c:pt idx="29338">
                  <c:v>-7.0489999999999924</c:v>
                </c:pt>
                <c:pt idx="29339">
                  <c:v>-7.046999999999997</c:v>
                </c:pt>
                <c:pt idx="29340">
                  <c:v>-7.0449999999999946</c:v>
                </c:pt>
                <c:pt idx="29341">
                  <c:v>-7.0429999999999922</c:v>
                </c:pt>
                <c:pt idx="29342">
                  <c:v>-7.0409999999999968</c:v>
                </c:pt>
                <c:pt idx="29343">
                  <c:v>-7.0389999999999944</c:v>
                </c:pt>
                <c:pt idx="29344">
                  <c:v>-7.0369999999999919</c:v>
                </c:pt>
                <c:pt idx="29345">
                  <c:v>-7.0349999999999966</c:v>
                </c:pt>
                <c:pt idx="29346">
                  <c:v>-7.0329999999999941</c:v>
                </c:pt>
                <c:pt idx="29347">
                  <c:v>-7.0309999999999917</c:v>
                </c:pt>
                <c:pt idx="29348">
                  <c:v>-7.0289999999999964</c:v>
                </c:pt>
                <c:pt idx="29349">
                  <c:v>-7.0269999999999939</c:v>
                </c:pt>
                <c:pt idx="29350">
                  <c:v>-7.0249999999999915</c:v>
                </c:pt>
                <c:pt idx="29351">
                  <c:v>-7.0229999999999961</c:v>
                </c:pt>
                <c:pt idx="29352">
                  <c:v>-7.0209999999999937</c:v>
                </c:pt>
                <c:pt idx="29353">
                  <c:v>-7.0189999999999912</c:v>
                </c:pt>
                <c:pt idx="29354">
                  <c:v>-7.0169999999999959</c:v>
                </c:pt>
                <c:pt idx="29355">
                  <c:v>-7.0149999999999935</c:v>
                </c:pt>
                <c:pt idx="29356">
                  <c:v>-7.012999999999991</c:v>
                </c:pt>
                <c:pt idx="29357">
                  <c:v>-7.0109999999999957</c:v>
                </c:pt>
                <c:pt idx="29358">
                  <c:v>-7.0089999999999932</c:v>
                </c:pt>
                <c:pt idx="29359">
                  <c:v>-7.0069999999999908</c:v>
                </c:pt>
                <c:pt idx="29360">
                  <c:v>-7.0049999999999955</c:v>
                </c:pt>
                <c:pt idx="29361">
                  <c:v>-7.002999999999993</c:v>
                </c:pt>
                <c:pt idx="29362">
                  <c:v>-7.0009999999999977</c:v>
                </c:pt>
                <c:pt idx="29363">
                  <c:v>-6.9989999999999952</c:v>
                </c:pt>
                <c:pt idx="29364">
                  <c:v>-6.9969999999999928</c:v>
                </c:pt>
                <c:pt idx="29365">
                  <c:v>-6.9949999999999974</c:v>
                </c:pt>
                <c:pt idx="29366">
                  <c:v>-6.992999999999995</c:v>
                </c:pt>
                <c:pt idx="29367">
                  <c:v>-6.9909999999999926</c:v>
                </c:pt>
                <c:pt idx="29368">
                  <c:v>-6.9889999999999972</c:v>
                </c:pt>
                <c:pt idx="29369">
                  <c:v>-6.9869999999999948</c:v>
                </c:pt>
                <c:pt idx="29370">
                  <c:v>-6.9849999999999923</c:v>
                </c:pt>
                <c:pt idx="29371">
                  <c:v>-6.982999999999997</c:v>
                </c:pt>
                <c:pt idx="29372">
                  <c:v>-6.9809999999999945</c:v>
                </c:pt>
                <c:pt idx="29373">
                  <c:v>-6.9789999999999921</c:v>
                </c:pt>
                <c:pt idx="29374">
                  <c:v>-6.9769999999999968</c:v>
                </c:pt>
                <c:pt idx="29375">
                  <c:v>-6.9749999999999943</c:v>
                </c:pt>
                <c:pt idx="29376">
                  <c:v>-6.9729999999999919</c:v>
                </c:pt>
                <c:pt idx="29377">
                  <c:v>-6.9709999999999965</c:v>
                </c:pt>
                <c:pt idx="29378">
                  <c:v>-6.9689999999999941</c:v>
                </c:pt>
                <c:pt idx="29379">
                  <c:v>-6.9669999999999916</c:v>
                </c:pt>
                <c:pt idx="29380">
                  <c:v>-6.9649999999999963</c:v>
                </c:pt>
                <c:pt idx="29381">
                  <c:v>-6.9629999999999939</c:v>
                </c:pt>
                <c:pt idx="29382">
                  <c:v>-6.9609999999999914</c:v>
                </c:pt>
                <c:pt idx="29383">
                  <c:v>-6.9589999999999961</c:v>
                </c:pt>
                <c:pt idx="29384">
                  <c:v>-6.9569999999999936</c:v>
                </c:pt>
                <c:pt idx="29385">
                  <c:v>-6.9549999999999912</c:v>
                </c:pt>
                <c:pt idx="29386">
                  <c:v>-6.9529999999999959</c:v>
                </c:pt>
                <c:pt idx="29387">
                  <c:v>-6.9509999999999934</c:v>
                </c:pt>
                <c:pt idx="29388">
                  <c:v>-6.948999999999991</c:v>
                </c:pt>
                <c:pt idx="29389">
                  <c:v>-6.9469999999999956</c:v>
                </c:pt>
                <c:pt idx="29390">
                  <c:v>-6.9449999999999932</c:v>
                </c:pt>
                <c:pt idx="29391">
                  <c:v>-6.9429999999999978</c:v>
                </c:pt>
                <c:pt idx="29392">
                  <c:v>-6.9409999999999954</c:v>
                </c:pt>
                <c:pt idx="29393">
                  <c:v>-6.938999999999993</c:v>
                </c:pt>
                <c:pt idx="29394">
                  <c:v>-6.9369999999999976</c:v>
                </c:pt>
                <c:pt idx="29395">
                  <c:v>-6.9349999999999952</c:v>
                </c:pt>
                <c:pt idx="29396">
                  <c:v>-6.9329999999999927</c:v>
                </c:pt>
                <c:pt idx="29397">
                  <c:v>-6.9309999999999974</c:v>
                </c:pt>
                <c:pt idx="29398">
                  <c:v>-6.9289999999999949</c:v>
                </c:pt>
                <c:pt idx="29399">
                  <c:v>-6.9269999999999925</c:v>
                </c:pt>
                <c:pt idx="29400">
                  <c:v>-6.9249999999999972</c:v>
                </c:pt>
                <c:pt idx="29401">
                  <c:v>-6.9229999999999947</c:v>
                </c:pt>
                <c:pt idx="29402">
                  <c:v>-6.9209999999999923</c:v>
                </c:pt>
                <c:pt idx="29403">
                  <c:v>-6.9189999999999969</c:v>
                </c:pt>
                <c:pt idx="29404">
                  <c:v>-6.9169999999999945</c:v>
                </c:pt>
                <c:pt idx="29405">
                  <c:v>-6.914999999999992</c:v>
                </c:pt>
                <c:pt idx="29406">
                  <c:v>-6.9129999999999967</c:v>
                </c:pt>
                <c:pt idx="29407">
                  <c:v>-6.9109999999999943</c:v>
                </c:pt>
                <c:pt idx="29408">
                  <c:v>-6.9089999999999918</c:v>
                </c:pt>
                <c:pt idx="29409">
                  <c:v>-6.9069999999999965</c:v>
                </c:pt>
                <c:pt idx="29410">
                  <c:v>-6.904999999999994</c:v>
                </c:pt>
                <c:pt idx="29411">
                  <c:v>-6.9029999999999916</c:v>
                </c:pt>
                <c:pt idx="29412">
                  <c:v>-6.9009999999999962</c:v>
                </c:pt>
                <c:pt idx="29413">
                  <c:v>-6.8989999999999938</c:v>
                </c:pt>
                <c:pt idx="29414">
                  <c:v>-6.8969999999999914</c:v>
                </c:pt>
                <c:pt idx="29415">
                  <c:v>-6.894999999999996</c:v>
                </c:pt>
                <c:pt idx="29416">
                  <c:v>-6.8929999999999936</c:v>
                </c:pt>
                <c:pt idx="29417">
                  <c:v>-6.8909999999999911</c:v>
                </c:pt>
                <c:pt idx="29418">
                  <c:v>-6.8889999999999958</c:v>
                </c:pt>
                <c:pt idx="29419">
                  <c:v>-6.8869999999999933</c:v>
                </c:pt>
                <c:pt idx="29420">
                  <c:v>-6.8849999999999909</c:v>
                </c:pt>
                <c:pt idx="29421">
                  <c:v>-6.8829999999999956</c:v>
                </c:pt>
                <c:pt idx="29422">
                  <c:v>-6.8809999999999931</c:v>
                </c:pt>
                <c:pt idx="29423">
                  <c:v>-6.8789999999999978</c:v>
                </c:pt>
                <c:pt idx="29424">
                  <c:v>-6.8769999999999953</c:v>
                </c:pt>
                <c:pt idx="29425">
                  <c:v>-6.8749999999999929</c:v>
                </c:pt>
                <c:pt idx="29426">
                  <c:v>-6.8729999999999976</c:v>
                </c:pt>
                <c:pt idx="29427">
                  <c:v>-6.8709999999999951</c:v>
                </c:pt>
                <c:pt idx="29428">
                  <c:v>-6.8689999999999927</c:v>
                </c:pt>
                <c:pt idx="29429">
                  <c:v>-6.8669999999999973</c:v>
                </c:pt>
                <c:pt idx="29430">
                  <c:v>-6.8649999999999949</c:v>
                </c:pt>
                <c:pt idx="29431">
                  <c:v>-6.8629999999999924</c:v>
                </c:pt>
                <c:pt idx="29432">
                  <c:v>-6.8609999999999971</c:v>
                </c:pt>
                <c:pt idx="29433">
                  <c:v>-6.8589999999999947</c:v>
                </c:pt>
                <c:pt idx="29434">
                  <c:v>-6.8569999999999922</c:v>
                </c:pt>
                <c:pt idx="29435">
                  <c:v>-6.8549999999999969</c:v>
                </c:pt>
                <c:pt idx="29436">
                  <c:v>-6.8529999999999944</c:v>
                </c:pt>
                <c:pt idx="29437">
                  <c:v>-6.850999999999992</c:v>
                </c:pt>
                <c:pt idx="29438">
                  <c:v>-6.8489999999999966</c:v>
                </c:pt>
                <c:pt idx="29439">
                  <c:v>-6.8469999999999942</c:v>
                </c:pt>
                <c:pt idx="29440">
                  <c:v>-6.8449999999999918</c:v>
                </c:pt>
                <c:pt idx="29441">
                  <c:v>-6.8429999999999964</c:v>
                </c:pt>
                <c:pt idx="29442">
                  <c:v>-6.840999999999994</c:v>
                </c:pt>
                <c:pt idx="29443">
                  <c:v>-6.8389999999999915</c:v>
                </c:pt>
                <c:pt idx="29444">
                  <c:v>-6.8369999999999962</c:v>
                </c:pt>
                <c:pt idx="29445">
                  <c:v>-6.8349999999999937</c:v>
                </c:pt>
                <c:pt idx="29446">
                  <c:v>-6.8329999999999913</c:v>
                </c:pt>
                <c:pt idx="29447">
                  <c:v>-6.830999999999996</c:v>
                </c:pt>
                <c:pt idx="29448">
                  <c:v>-6.8289999999999935</c:v>
                </c:pt>
                <c:pt idx="29449">
                  <c:v>-6.8269999999999911</c:v>
                </c:pt>
                <c:pt idx="29450">
                  <c:v>-6.8249999999999957</c:v>
                </c:pt>
                <c:pt idx="29451">
                  <c:v>-6.8229999999999933</c:v>
                </c:pt>
                <c:pt idx="29452">
                  <c:v>-6.8209999999999908</c:v>
                </c:pt>
                <c:pt idx="29453">
                  <c:v>-6.8189999999999955</c:v>
                </c:pt>
                <c:pt idx="29454">
                  <c:v>-6.8169999999999931</c:v>
                </c:pt>
                <c:pt idx="29455">
                  <c:v>-6.8149999999999977</c:v>
                </c:pt>
                <c:pt idx="29456">
                  <c:v>-6.8129999999999953</c:v>
                </c:pt>
                <c:pt idx="29457">
                  <c:v>-6.8109999999999928</c:v>
                </c:pt>
                <c:pt idx="29458">
                  <c:v>-6.8089999999999975</c:v>
                </c:pt>
                <c:pt idx="29459">
                  <c:v>-6.8069999999999951</c:v>
                </c:pt>
                <c:pt idx="29460">
                  <c:v>-6.8049999999999926</c:v>
                </c:pt>
                <c:pt idx="29461">
                  <c:v>-6.8029999999999973</c:v>
                </c:pt>
                <c:pt idx="29462">
                  <c:v>-6.8009999999999948</c:v>
                </c:pt>
                <c:pt idx="29463">
                  <c:v>-6.7989999999999924</c:v>
                </c:pt>
                <c:pt idx="29464">
                  <c:v>-6.796999999999997</c:v>
                </c:pt>
                <c:pt idx="29465">
                  <c:v>-6.7949999999999946</c:v>
                </c:pt>
                <c:pt idx="29466">
                  <c:v>-6.7929999999999922</c:v>
                </c:pt>
                <c:pt idx="29467">
                  <c:v>-6.7909999999999968</c:v>
                </c:pt>
                <c:pt idx="29468">
                  <c:v>-6.7889999999999944</c:v>
                </c:pt>
                <c:pt idx="29469">
                  <c:v>-6.7869999999999919</c:v>
                </c:pt>
                <c:pt idx="29470">
                  <c:v>-6.7849999999999966</c:v>
                </c:pt>
                <c:pt idx="29471">
                  <c:v>-6.7829999999999941</c:v>
                </c:pt>
                <c:pt idx="29472">
                  <c:v>-6.7809999999999917</c:v>
                </c:pt>
                <c:pt idx="29473">
                  <c:v>-6.7789999999999964</c:v>
                </c:pt>
                <c:pt idx="29474">
                  <c:v>-6.7769999999999939</c:v>
                </c:pt>
                <c:pt idx="29475">
                  <c:v>-6.7749999999999915</c:v>
                </c:pt>
                <c:pt idx="29476">
                  <c:v>-6.7729999999999961</c:v>
                </c:pt>
                <c:pt idx="29477">
                  <c:v>-6.7709999999999937</c:v>
                </c:pt>
                <c:pt idx="29478">
                  <c:v>-6.7689999999999912</c:v>
                </c:pt>
                <c:pt idx="29479">
                  <c:v>-6.7669999999999959</c:v>
                </c:pt>
                <c:pt idx="29480">
                  <c:v>-6.7649999999999935</c:v>
                </c:pt>
                <c:pt idx="29481">
                  <c:v>-6.762999999999991</c:v>
                </c:pt>
                <c:pt idx="29482">
                  <c:v>-6.7609999999999957</c:v>
                </c:pt>
                <c:pt idx="29483">
                  <c:v>-6.7589999999999932</c:v>
                </c:pt>
                <c:pt idx="29484">
                  <c:v>-6.7569999999999908</c:v>
                </c:pt>
                <c:pt idx="29485">
                  <c:v>-6.7549999999999955</c:v>
                </c:pt>
                <c:pt idx="29486">
                  <c:v>-6.752999999999993</c:v>
                </c:pt>
                <c:pt idx="29487">
                  <c:v>-6.7509999999999977</c:v>
                </c:pt>
                <c:pt idx="29488">
                  <c:v>-6.7489999999999952</c:v>
                </c:pt>
                <c:pt idx="29489">
                  <c:v>-6.7469999999999928</c:v>
                </c:pt>
                <c:pt idx="29490">
                  <c:v>-6.7449999999999974</c:v>
                </c:pt>
                <c:pt idx="29491">
                  <c:v>-6.742999999999995</c:v>
                </c:pt>
                <c:pt idx="29492">
                  <c:v>-6.7409999999999926</c:v>
                </c:pt>
                <c:pt idx="29493">
                  <c:v>-6.7389999999999972</c:v>
                </c:pt>
                <c:pt idx="29494">
                  <c:v>-6.7369999999999948</c:v>
                </c:pt>
                <c:pt idx="29495">
                  <c:v>-6.7349999999999923</c:v>
                </c:pt>
                <c:pt idx="29496">
                  <c:v>-6.732999999999997</c:v>
                </c:pt>
                <c:pt idx="29497">
                  <c:v>-6.7309999999999945</c:v>
                </c:pt>
                <c:pt idx="29498">
                  <c:v>-6.7289999999999921</c:v>
                </c:pt>
                <c:pt idx="29499">
                  <c:v>-6.7269999999999968</c:v>
                </c:pt>
                <c:pt idx="29500">
                  <c:v>-6.7249999999999943</c:v>
                </c:pt>
                <c:pt idx="29501">
                  <c:v>-6.7229999999999919</c:v>
                </c:pt>
                <c:pt idx="29502">
                  <c:v>-6.7209999999999965</c:v>
                </c:pt>
                <c:pt idx="29503">
                  <c:v>-6.7189999999999941</c:v>
                </c:pt>
                <c:pt idx="29504">
                  <c:v>-6.7169999999999916</c:v>
                </c:pt>
                <c:pt idx="29505">
                  <c:v>-6.7149999999999963</c:v>
                </c:pt>
                <c:pt idx="29506">
                  <c:v>-6.7129999999999939</c:v>
                </c:pt>
                <c:pt idx="29507">
                  <c:v>-6.7109999999999914</c:v>
                </c:pt>
                <c:pt idx="29508">
                  <c:v>-6.7089999999999961</c:v>
                </c:pt>
                <c:pt idx="29509">
                  <c:v>-6.7069999999999936</c:v>
                </c:pt>
                <c:pt idx="29510">
                  <c:v>-6.7049999999999912</c:v>
                </c:pt>
                <c:pt idx="29511">
                  <c:v>-6.7029999999999959</c:v>
                </c:pt>
                <c:pt idx="29512">
                  <c:v>-6.7009999999999934</c:v>
                </c:pt>
                <c:pt idx="29513">
                  <c:v>-6.698999999999991</c:v>
                </c:pt>
                <c:pt idx="29514">
                  <c:v>-6.6969999999999956</c:v>
                </c:pt>
                <c:pt idx="29515">
                  <c:v>-6.6949999999999932</c:v>
                </c:pt>
                <c:pt idx="29516">
                  <c:v>-6.6929999999999978</c:v>
                </c:pt>
                <c:pt idx="29517">
                  <c:v>-6.6909999999999954</c:v>
                </c:pt>
                <c:pt idx="29518">
                  <c:v>-6.688999999999993</c:v>
                </c:pt>
                <c:pt idx="29519">
                  <c:v>-6.6869999999999976</c:v>
                </c:pt>
                <c:pt idx="29520">
                  <c:v>-6.6849999999999952</c:v>
                </c:pt>
                <c:pt idx="29521">
                  <c:v>-6.6829999999999927</c:v>
                </c:pt>
                <c:pt idx="29522">
                  <c:v>-6.6809999999999974</c:v>
                </c:pt>
                <c:pt idx="29523">
                  <c:v>-6.6789999999999949</c:v>
                </c:pt>
                <c:pt idx="29524">
                  <c:v>-6.6769999999999925</c:v>
                </c:pt>
                <c:pt idx="29525">
                  <c:v>-6.6749999999999972</c:v>
                </c:pt>
                <c:pt idx="29526">
                  <c:v>-6.6729999999999947</c:v>
                </c:pt>
                <c:pt idx="29527">
                  <c:v>-6.6709999999999923</c:v>
                </c:pt>
                <c:pt idx="29528">
                  <c:v>-6.6689999999999969</c:v>
                </c:pt>
                <c:pt idx="29529">
                  <c:v>-6.6669999999999945</c:v>
                </c:pt>
                <c:pt idx="29530">
                  <c:v>-6.664999999999992</c:v>
                </c:pt>
                <c:pt idx="29531">
                  <c:v>-6.6629999999999967</c:v>
                </c:pt>
                <c:pt idx="29532">
                  <c:v>-6.6609999999999943</c:v>
                </c:pt>
                <c:pt idx="29533">
                  <c:v>-6.6589999999999918</c:v>
                </c:pt>
                <c:pt idx="29534">
                  <c:v>-6.6569999999999965</c:v>
                </c:pt>
                <c:pt idx="29535">
                  <c:v>-6.654999999999994</c:v>
                </c:pt>
                <c:pt idx="29536">
                  <c:v>-6.6529999999999916</c:v>
                </c:pt>
                <c:pt idx="29537">
                  <c:v>-6.6509999999999962</c:v>
                </c:pt>
                <c:pt idx="29538">
                  <c:v>-6.6489999999999938</c:v>
                </c:pt>
                <c:pt idx="29539">
                  <c:v>-6.6469999999999914</c:v>
                </c:pt>
                <c:pt idx="29540">
                  <c:v>-6.644999999999996</c:v>
                </c:pt>
                <c:pt idx="29541">
                  <c:v>-6.6429999999999936</c:v>
                </c:pt>
                <c:pt idx="29542">
                  <c:v>-6.6409999999999911</c:v>
                </c:pt>
                <c:pt idx="29543">
                  <c:v>-6.6389999999999958</c:v>
                </c:pt>
                <c:pt idx="29544">
                  <c:v>-6.6369999999999933</c:v>
                </c:pt>
                <c:pt idx="29545">
                  <c:v>-6.6349999999999909</c:v>
                </c:pt>
                <c:pt idx="29546">
                  <c:v>-6.6329999999999956</c:v>
                </c:pt>
                <c:pt idx="29547">
                  <c:v>-6.6309999999999931</c:v>
                </c:pt>
                <c:pt idx="29548">
                  <c:v>-6.6289999999999978</c:v>
                </c:pt>
                <c:pt idx="29549">
                  <c:v>-6.6269999999999953</c:v>
                </c:pt>
                <c:pt idx="29550">
                  <c:v>-6.6249999999999929</c:v>
                </c:pt>
                <c:pt idx="29551">
                  <c:v>-6.6229999999999976</c:v>
                </c:pt>
                <c:pt idx="29552">
                  <c:v>-6.6209999999999951</c:v>
                </c:pt>
                <c:pt idx="29553">
                  <c:v>-6.6189999999999927</c:v>
                </c:pt>
                <c:pt idx="29554">
                  <c:v>-6.6169999999999973</c:v>
                </c:pt>
                <c:pt idx="29555">
                  <c:v>-6.6149999999999949</c:v>
                </c:pt>
                <c:pt idx="29556">
                  <c:v>-6.6129999999999924</c:v>
                </c:pt>
                <c:pt idx="29557">
                  <c:v>-6.6109999999999971</c:v>
                </c:pt>
                <c:pt idx="29558">
                  <c:v>-6.6089999999999947</c:v>
                </c:pt>
                <c:pt idx="29559">
                  <c:v>-6.6069999999999922</c:v>
                </c:pt>
                <c:pt idx="29560">
                  <c:v>-6.6049999999999969</c:v>
                </c:pt>
                <c:pt idx="29561">
                  <c:v>-6.6029999999999944</c:v>
                </c:pt>
                <c:pt idx="29562">
                  <c:v>-6.600999999999992</c:v>
                </c:pt>
                <c:pt idx="29563">
                  <c:v>-6.5989999999999966</c:v>
                </c:pt>
                <c:pt idx="29564">
                  <c:v>-6.5969999999999942</c:v>
                </c:pt>
                <c:pt idx="29565">
                  <c:v>-6.5949999999999918</c:v>
                </c:pt>
                <c:pt idx="29566">
                  <c:v>-6.5929999999999964</c:v>
                </c:pt>
                <c:pt idx="29567">
                  <c:v>-6.590999999999994</c:v>
                </c:pt>
                <c:pt idx="29568">
                  <c:v>-6.5889999999999915</c:v>
                </c:pt>
                <c:pt idx="29569">
                  <c:v>-6.5869999999999962</c:v>
                </c:pt>
                <c:pt idx="29570">
                  <c:v>-6.5849999999999937</c:v>
                </c:pt>
                <c:pt idx="29571">
                  <c:v>-6.5829999999999913</c:v>
                </c:pt>
                <c:pt idx="29572">
                  <c:v>-6.580999999999996</c:v>
                </c:pt>
                <c:pt idx="29573">
                  <c:v>-6.5789999999999935</c:v>
                </c:pt>
                <c:pt idx="29574">
                  <c:v>-6.5769999999999911</c:v>
                </c:pt>
                <c:pt idx="29575">
                  <c:v>-6.5749999999999957</c:v>
                </c:pt>
                <c:pt idx="29576">
                  <c:v>-6.5729999999999933</c:v>
                </c:pt>
                <c:pt idx="29577">
                  <c:v>-6.5709999999999908</c:v>
                </c:pt>
                <c:pt idx="29578">
                  <c:v>-6.5689999999999955</c:v>
                </c:pt>
                <c:pt idx="29579">
                  <c:v>-6.5669999999999931</c:v>
                </c:pt>
                <c:pt idx="29580">
                  <c:v>-6.5649999999999977</c:v>
                </c:pt>
                <c:pt idx="29581">
                  <c:v>-6.5629999999999953</c:v>
                </c:pt>
                <c:pt idx="29582">
                  <c:v>-6.5609999999999928</c:v>
                </c:pt>
                <c:pt idx="29583">
                  <c:v>-6.5589999999999975</c:v>
                </c:pt>
                <c:pt idx="29584">
                  <c:v>-6.5569999999999951</c:v>
                </c:pt>
                <c:pt idx="29585">
                  <c:v>-6.5549999999999926</c:v>
                </c:pt>
                <c:pt idx="29586">
                  <c:v>-6.5529999999999973</c:v>
                </c:pt>
                <c:pt idx="29587">
                  <c:v>-6.5509999999999948</c:v>
                </c:pt>
                <c:pt idx="29588">
                  <c:v>-6.5489999999999924</c:v>
                </c:pt>
                <c:pt idx="29589">
                  <c:v>-6.546999999999997</c:v>
                </c:pt>
                <c:pt idx="29590">
                  <c:v>-6.5449999999999946</c:v>
                </c:pt>
                <c:pt idx="29591">
                  <c:v>-6.5429999999999922</c:v>
                </c:pt>
                <c:pt idx="29592">
                  <c:v>-6.5409999999999968</c:v>
                </c:pt>
                <c:pt idx="29593">
                  <c:v>-6.5389999999999944</c:v>
                </c:pt>
                <c:pt idx="29594">
                  <c:v>-6.5369999999999919</c:v>
                </c:pt>
                <c:pt idx="29595">
                  <c:v>-6.5349999999999966</c:v>
                </c:pt>
                <c:pt idx="29596">
                  <c:v>-6.5329999999999941</c:v>
                </c:pt>
                <c:pt idx="29597">
                  <c:v>-6.5309999999999917</c:v>
                </c:pt>
                <c:pt idx="29598">
                  <c:v>-6.5289999999999964</c:v>
                </c:pt>
                <c:pt idx="29599">
                  <c:v>-6.5269999999999939</c:v>
                </c:pt>
                <c:pt idx="29600">
                  <c:v>-6.5249999999999915</c:v>
                </c:pt>
                <c:pt idx="29601">
                  <c:v>-6.5229999999999961</c:v>
                </c:pt>
                <c:pt idx="29602">
                  <c:v>-6.5209999999999937</c:v>
                </c:pt>
                <c:pt idx="29603">
                  <c:v>-6.5189999999999912</c:v>
                </c:pt>
                <c:pt idx="29604">
                  <c:v>-6.5169999999999959</c:v>
                </c:pt>
                <c:pt idx="29605">
                  <c:v>-6.5149999999999935</c:v>
                </c:pt>
                <c:pt idx="29606">
                  <c:v>-6.512999999999991</c:v>
                </c:pt>
                <c:pt idx="29607">
                  <c:v>-6.5109999999999957</c:v>
                </c:pt>
                <c:pt idx="29608">
                  <c:v>-6.5089999999999932</c:v>
                </c:pt>
                <c:pt idx="29609">
                  <c:v>-6.5069999999999908</c:v>
                </c:pt>
                <c:pt idx="29610">
                  <c:v>-6.5049999999999955</c:v>
                </c:pt>
                <c:pt idx="29611">
                  <c:v>-6.502999999999993</c:v>
                </c:pt>
                <c:pt idx="29612">
                  <c:v>-6.5009999999999977</c:v>
                </c:pt>
                <c:pt idx="29613">
                  <c:v>-6.4989999999999952</c:v>
                </c:pt>
                <c:pt idx="29614">
                  <c:v>-6.4969999999999928</c:v>
                </c:pt>
                <c:pt idx="29615">
                  <c:v>-6.4949999999999974</c:v>
                </c:pt>
                <c:pt idx="29616">
                  <c:v>-6.492999999999995</c:v>
                </c:pt>
                <c:pt idx="29617">
                  <c:v>-6.4909999999999926</c:v>
                </c:pt>
                <c:pt idx="29618">
                  <c:v>-6.4889999999999972</c:v>
                </c:pt>
                <c:pt idx="29619">
                  <c:v>-6.4869999999999948</c:v>
                </c:pt>
                <c:pt idx="29620">
                  <c:v>-6.4849999999999923</c:v>
                </c:pt>
                <c:pt idx="29621">
                  <c:v>-6.482999999999997</c:v>
                </c:pt>
                <c:pt idx="29622">
                  <c:v>-6.4809999999999945</c:v>
                </c:pt>
                <c:pt idx="29623">
                  <c:v>-6.4789999999999921</c:v>
                </c:pt>
                <c:pt idx="29624">
                  <c:v>-6.4769999999999968</c:v>
                </c:pt>
                <c:pt idx="29625">
                  <c:v>-6.4749999999999943</c:v>
                </c:pt>
                <c:pt idx="29626">
                  <c:v>-6.4729999999999919</c:v>
                </c:pt>
                <c:pt idx="29627">
                  <c:v>-6.4709999999999965</c:v>
                </c:pt>
                <c:pt idx="29628">
                  <c:v>-6.4689999999999941</c:v>
                </c:pt>
                <c:pt idx="29629">
                  <c:v>-6.4669999999999916</c:v>
                </c:pt>
                <c:pt idx="29630">
                  <c:v>-6.4649999999999963</c:v>
                </c:pt>
                <c:pt idx="29631">
                  <c:v>-6.4629999999999939</c:v>
                </c:pt>
                <c:pt idx="29632">
                  <c:v>-6.4609999999999914</c:v>
                </c:pt>
                <c:pt idx="29633">
                  <c:v>-6.4589999999999961</c:v>
                </c:pt>
                <c:pt idx="29634">
                  <c:v>-6.4569999999999936</c:v>
                </c:pt>
                <c:pt idx="29635">
                  <c:v>-6.4549999999999912</c:v>
                </c:pt>
                <c:pt idx="29636">
                  <c:v>-6.4529999999999959</c:v>
                </c:pt>
                <c:pt idx="29637">
                  <c:v>-6.4509999999999934</c:v>
                </c:pt>
                <c:pt idx="29638">
                  <c:v>-6.448999999999991</c:v>
                </c:pt>
                <c:pt idx="29639">
                  <c:v>-6.4469999999999956</c:v>
                </c:pt>
                <c:pt idx="29640">
                  <c:v>-6.4449999999999932</c:v>
                </c:pt>
                <c:pt idx="29641">
                  <c:v>-6.4429999999999978</c:v>
                </c:pt>
                <c:pt idx="29642">
                  <c:v>-6.4409999999999954</c:v>
                </c:pt>
                <c:pt idx="29643">
                  <c:v>-6.438999999999993</c:v>
                </c:pt>
                <c:pt idx="29644">
                  <c:v>-6.4369999999999976</c:v>
                </c:pt>
                <c:pt idx="29645">
                  <c:v>-6.4349999999999952</c:v>
                </c:pt>
                <c:pt idx="29646">
                  <c:v>-6.4329999999999927</c:v>
                </c:pt>
                <c:pt idx="29647">
                  <c:v>-6.4309999999999974</c:v>
                </c:pt>
                <c:pt idx="29648">
                  <c:v>-6.4289999999999949</c:v>
                </c:pt>
                <c:pt idx="29649">
                  <c:v>-6.4269999999999925</c:v>
                </c:pt>
                <c:pt idx="29650">
                  <c:v>-6.4249999999999972</c:v>
                </c:pt>
                <c:pt idx="29651">
                  <c:v>-6.4229999999999947</c:v>
                </c:pt>
                <c:pt idx="29652">
                  <c:v>-6.4209999999999923</c:v>
                </c:pt>
                <c:pt idx="29653">
                  <c:v>-6.4189999999999969</c:v>
                </c:pt>
                <c:pt idx="29654">
                  <c:v>-6.4169999999999945</c:v>
                </c:pt>
                <c:pt idx="29655">
                  <c:v>-6.414999999999992</c:v>
                </c:pt>
                <c:pt idx="29656">
                  <c:v>-6.4129999999999967</c:v>
                </c:pt>
                <c:pt idx="29657">
                  <c:v>-6.4109999999999943</c:v>
                </c:pt>
                <c:pt idx="29658">
                  <c:v>-6.4089999999999918</c:v>
                </c:pt>
                <c:pt idx="29659">
                  <c:v>-6.4069999999999965</c:v>
                </c:pt>
                <c:pt idx="29660">
                  <c:v>-6.404999999999994</c:v>
                </c:pt>
                <c:pt idx="29661">
                  <c:v>-6.4029999999999916</c:v>
                </c:pt>
                <c:pt idx="29662">
                  <c:v>-6.4009999999999962</c:v>
                </c:pt>
                <c:pt idx="29663">
                  <c:v>-6.3989999999999938</c:v>
                </c:pt>
                <c:pt idx="29664">
                  <c:v>-6.3969999999999914</c:v>
                </c:pt>
                <c:pt idx="29665">
                  <c:v>-6.394999999999996</c:v>
                </c:pt>
                <c:pt idx="29666">
                  <c:v>-6.3929999999999936</c:v>
                </c:pt>
                <c:pt idx="29667">
                  <c:v>-6.3909999999999911</c:v>
                </c:pt>
                <c:pt idx="29668">
                  <c:v>-6.3889999999999958</c:v>
                </c:pt>
                <c:pt idx="29669">
                  <c:v>-6.3869999999999933</c:v>
                </c:pt>
                <c:pt idx="29670">
                  <c:v>-6.3849999999999909</c:v>
                </c:pt>
                <c:pt idx="29671">
                  <c:v>-6.3829999999999956</c:v>
                </c:pt>
                <c:pt idx="29672">
                  <c:v>-6.3809999999999931</c:v>
                </c:pt>
                <c:pt idx="29673">
                  <c:v>-6.3789999999999978</c:v>
                </c:pt>
                <c:pt idx="29674">
                  <c:v>-6.3769999999999953</c:v>
                </c:pt>
                <c:pt idx="29675">
                  <c:v>-6.3749999999999929</c:v>
                </c:pt>
                <c:pt idx="29676">
                  <c:v>-6.3729999999999976</c:v>
                </c:pt>
                <c:pt idx="29677">
                  <c:v>-6.3709999999999951</c:v>
                </c:pt>
                <c:pt idx="29678">
                  <c:v>-6.3689999999999927</c:v>
                </c:pt>
                <c:pt idx="29679">
                  <c:v>-6.3669999999999973</c:v>
                </c:pt>
                <c:pt idx="29680">
                  <c:v>-6.3649999999999949</c:v>
                </c:pt>
                <c:pt idx="29681">
                  <c:v>-6.3629999999999924</c:v>
                </c:pt>
                <c:pt idx="29682">
                  <c:v>-6.3609999999999971</c:v>
                </c:pt>
                <c:pt idx="29683">
                  <c:v>-6.3589999999999947</c:v>
                </c:pt>
                <c:pt idx="29684">
                  <c:v>-6.3569999999999922</c:v>
                </c:pt>
                <c:pt idx="29685">
                  <c:v>-6.3549999999999969</c:v>
                </c:pt>
                <c:pt idx="29686">
                  <c:v>-6.3529999999999944</c:v>
                </c:pt>
                <c:pt idx="29687">
                  <c:v>-6.350999999999992</c:v>
                </c:pt>
                <c:pt idx="29688">
                  <c:v>-6.3489999999999966</c:v>
                </c:pt>
                <c:pt idx="29689">
                  <c:v>-6.3469999999999942</c:v>
                </c:pt>
                <c:pt idx="29690">
                  <c:v>-6.3449999999999918</c:v>
                </c:pt>
                <c:pt idx="29691">
                  <c:v>-6.3429999999999964</c:v>
                </c:pt>
                <c:pt idx="29692">
                  <c:v>-6.340999999999994</c:v>
                </c:pt>
                <c:pt idx="29693">
                  <c:v>-6.3389999999999915</c:v>
                </c:pt>
                <c:pt idx="29694">
                  <c:v>-6.3369999999999962</c:v>
                </c:pt>
                <c:pt idx="29695">
                  <c:v>-6.3349999999999937</c:v>
                </c:pt>
                <c:pt idx="29696">
                  <c:v>-6.3329999999999913</c:v>
                </c:pt>
                <c:pt idx="29697">
                  <c:v>-6.330999999999996</c:v>
                </c:pt>
                <c:pt idx="29698">
                  <c:v>-6.3289999999999935</c:v>
                </c:pt>
                <c:pt idx="29699">
                  <c:v>-6.3269999999999911</c:v>
                </c:pt>
                <c:pt idx="29700">
                  <c:v>-6.3249999999999957</c:v>
                </c:pt>
                <c:pt idx="29701">
                  <c:v>-6.3229999999999933</c:v>
                </c:pt>
                <c:pt idx="29702">
                  <c:v>-6.3209999999999908</c:v>
                </c:pt>
                <c:pt idx="29703">
                  <c:v>-6.3189999999999955</c:v>
                </c:pt>
                <c:pt idx="29704">
                  <c:v>-6.3169999999999931</c:v>
                </c:pt>
                <c:pt idx="29705">
                  <c:v>-6.3149999999999977</c:v>
                </c:pt>
                <c:pt idx="29706">
                  <c:v>-6.3129999999999953</c:v>
                </c:pt>
                <c:pt idx="29707">
                  <c:v>-6.3109999999999928</c:v>
                </c:pt>
                <c:pt idx="29708">
                  <c:v>-6.3089999999999975</c:v>
                </c:pt>
                <c:pt idx="29709">
                  <c:v>-6.3069999999999951</c:v>
                </c:pt>
                <c:pt idx="29710">
                  <c:v>-6.3049999999999926</c:v>
                </c:pt>
                <c:pt idx="29711">
                  <c:v>-6.3029999999999973</c:v>
                </c:pt>
                <c:pt idx="29712">
                  <c:v>-6.3009999999999948</c:v>
                </c:pt>
                <c:pt idx="29713">
                  <c:v>-6.2989999999999924</c:v>
                </c:pt>
                <c:pt idx="29714">
                  <c:v>-6.296999999999997</c:v>
                </c:pt>
                <c:pt idx="29715">
                  <c:v>-6.2949999999999946</c:v>
                </c:pt>
                <c:pt idx="29716">
                  <c:v>-6.2929999999999922</c:v>
                </c:pt>
                <c:pt idx="29717">
                  <c:v>-6.2909999999999968</c:v>
                </c:pt>
                <c:pt idx="29718">
                  <c:v>-6.2889999999999944</c:v>
                </c:pt>
                <c:pt idx="29719">
                  <c:v>-6.2869999999999919</c:v>
                </c:pt>
                <c:pt idx="29720">
                  <c:v>-6.2849999999999966</c:v>
                </c:pt>
                <c:pt idx="29721">
                  <c:v>-6.2829999999999941</c:v>
                </c:pt>
                <c:pt idx="29722">
                  <c:v>-6.2809999999999917</c:v>
                </c:pt>
                <c:pt idx="29723">
                  <c:v>-6.2789999999999964</c:v>
                </c:pt>
                <c:pt idx="29724">
                  <c:v>-6.2769999999999939</c:v>
                </c:pt>
                <c:pt idx="29725">
                  <c:v>-6.2749999999999915</c:v>
                </c:pt>
                <c:pt idx="29726">
                  <c:v>-6.2729999999999961</c:v>
                </c:pt>
                <c:pt idx="29727">
                  <c:v>-6.2709999999999937</c:v>
                </c:pt>
                <c:pt idx="29728">
                  <c:v>-6.2689999999999912</c:v>
                </c:pt>
                <c:pt idx="29729">
                  <c:v>-6.2669999999999959</c:v>
                </c:pt>
                <c:pt idx="29730">
                  <c:v>-6.2649999999999935</c:v>
                </c:pt>
                <c:pt idx="29731">
                  <c:v>-6.262999999999991</c:v>
                </c:pt>
                <c:pt idx="29732">
                  <c:v>-6.2609999999999957</c:v>
                </c:pt>
                <c:pt idx="29733">
                  <c:v>-6.2589999999999932</c:v>
                </c:pt>
                <c:pt idx="29734">
                  <c:v>-6.2569999999999908</c:v>
                </c:pt>
                <c:pt idx="29735">
                  <c:v>-6.2549999999999955</c:v>
                </c:pt>
                <c:pt idx="29736">
                  <c:v>-6.252999999999993</c:v>
                </c:pt>
                <c:pt idx="29737">
                  <c:v>-6.2509999999999977</c:v>
                </c:pt>
                <c:pt idx="29738">
                  <c:v>-6.2489999999999952</c:v>
                </c:pt>
                <c:pt idx="29739">
                  <c:v>-6.2469999999999928</c:v>
                </c:pt>
                <c:pt idx="29740">
                  <c:v>-6.2449999999999974</c:v>
                </c:pt>
                <c:pt idx="29741">
                  <c:v>-6.242999999999995</c:v>
                </c:pt>
                <c:pt idx="29742">
                  <c:v>-6.2409999999999926</c:v>
                </c:pt>
                <c:pt idx="29743">
                  <c:v>-6.2389999999999972</c:v>
                </c:pt>
                <c:pt idx="29744">
                  <c:v>-6.2369999999999948</c:v>
                </c:pt>
                <c:pt idx="29745">
                  <c:v>-6.2349999999999923</c:v>
                </c:pt>
                <c:pt idx="29746">
                  <c:v>-6.232999999999997</c:v>
                </c:pt>
                <c:pt idx="29747">
                  <c:v>-6.2309999999999945</c:v>
                </c:pt>
                <c:pt idx="29748">
                  <c:v>-6.2289999999999921</c:v>
                </c:pt>
                <c:pt idx="29749">
                  <c:v>-6.2269999999999968</c:v>
                </c:pt>
                <c:pt idx="29750">
                  <c:v>-6.2249999999999943</c:v>
                </c:pt>
                <c:pt idx="29751">
                  <c:v>-6.2229999999999919</c:v>
                </c:pt>
                <c:pt idx="29752">
                  <c:v>-6.2209999999999965</c:v>
                </c:pt>
                <c:pt idx="29753">
                  <c:v>-6.2189999999999941</c:v>
                </c:pt>
                <c:pt idx="29754">
                  <c:v>-6.2169999999999916</c:v>
                </c:pt>
                <c:pt idx="29755">
                  <c:v>-6.2149999999999963</c:v>
                </c:pt>
                <c:pt idx="29756">
                  <c:v>-6.2129999999999939</c:v>
                </c:pt>
                <c:pt idx="29757">
                  <c:v>-6.2109999999999914</c:v>
                </c:pt>
                <c:pt idx="29758">
                  <c:v>-6.2089999999999961</c:v>
                </c:pt>
                <c:pt idx="29759">
                  <c:v>-6.2069999999999936</c:v>
                </c:pt>
                <c:pt idx="29760">
                  <c:v>-6.2049999999999912</c:v>
                </c:pt>
                <c:pt idx="29761">
                  <c:v>-6.2029999999999959</c:v>
                </c:pt>
                <c:pt idx="29762">
                  <c:v>-6.2009999999999934</c:v>
                </c:pt>
                <c:pt idx="29763">
                  <c:v>-6.198999999999991</c:v>
                </c:pt>
                <c:pt idx="29764">
                  <c:v>-6.1969999999999956</c:v>
                </c:pt>
                <c:pt idx="29765">
                  <c:v>-6.1949999999999932</c:v>
                </c:pt>
                <c:pt idx="29766">
                  <c:v>-6.1929999999999978</c:v>
                </c:pt>
                <c:pt idx="29767">
                  <c:v>-6.1909999999999954</c:v>
                </c:pt>
                <c:pt idx="29768">
                  <c:v>-6.188999999999993</c:v>
                </c:pt>
                <c:pt idx="29769">
                  <c:v>-6.1869999999999976</c:v>
                </c:pt>
                <c:pt idx="29770">
                  <c:v>-6.1849999999999952</c:v>
                </c:pt>
                <c:pt idx="29771">
                  <c:v>-6.1829999999999927</c:v>
                </c:pt>
                <c:pt idx="29772">
                  <c:v>-6.1809999999999974</c:v>
                </c:pt>
                <c:pt idx="29773">
                  <c:v>-6.1789999999999949</c:v>
                </c:pt>
                <c:pt idx="29774">
                  <c:v>-6.1769999999999925</c:v>
                </c:pt>
                <c:pt idx="29775">
                  <c:v>-6.1749999999999972</c:v>
                </c:pt>
                <c:pt idx="29776">
                  <c:v>-6.1729999999999947</c:v>
                </c:pt>
                <c:pt idx="29777">
                  <c:v>-6.1709999999999923</c:v>
                </c:pt>
                <c:pt idx="29778">
                  <c:v>-6.1689999999999969</c:v>
                </c:pt>
                <c:pt idx="29779">
                  <c:v>-6.1669999999999945</c:v>
                </c:pt>
                <c:pt idx="29780">
                  <c:v>-6.164999999999992</c:v>
                </c:pt>
                <c:pt idx="29781">
                  <c:v>-6.1629999999999967</c:v>
                </c:pt>
                <c:pt idx="29782">
                  <c:v>-6.1609999999999943</c:v>
                </c:pt>
                <c:pt idx="29783">
                  <c:v>-6.1589999999999918</c:v>
                </c:pt>
                <c:pt idx="29784">
                  <c:v>-6.1569999999999965</c:v>
                </c:pt>
                <c:pt idx="29785">
                  <c:v>-6.154999999999994</c:v>
                </c:pt>
                <c:pt idx="29786">
                  <c:v>-6.1529999999999916</c:v>
                </c:pt>
                <c:pt idx="29787">
                  <c:v>-6.1509999999999962</c:v>
                </c:pt>
                <c:pt idx="29788">
                  <c:v>-6.1489999999999938</c:v>
                </c:pt>
                <c:pt idx="29789">
                  <c:v>-6.1469999999999914</c:v>
                </c:pt>
                <c:pt idx="29790">
                  <c:v>-6.144999999999996</c:v>
                </c:pt>
                <c:pt idx="29791">
                  <c:v>-6.1429999999999936</c:v>
                </c:pt>
                <c:pt idx="29792">
                  <c:v>-6.1409999999999911</c:v>
                </c:pt>
                <c:pt idx="29793">
                  <c:v>-6.1389999999999958</c:v>
                </c:pt>
                <c:pt idx="29794">
                  <c:v>-6.1369999999999933</c:v>
                </c:pt>
                <c:pt idx="29795">
                  <c:v>-6.1349999999999909</c:v>
                </c:pt>
                <c:pt idx="29796">
                  <c:v>-6.1329999999999956</c:v>
                </c:pt>
                <c:pt idx="29797">
                  <c:v>-6.1309999999999931</c:v>
                </c:pt>
                <c:pt idx="29798">
                  <c:v>-6.1289999999999978</c:v>
                </c:pt>
                <c:pt idx="29799">
                  <c:v>-6.1269999999999953</c:v>
                </c:pt>
                <c:pt idx="29800">
                  <c:v>-6.1249999999999929</c:v>
                </c:pt>
                <c:pt idx="29801">
                  <c:v>-6.1229999999999976</c:v>
                </c:pt>
                <c:pt idx="29802">
                  <c:v>-6.1209999999999951</c:v>
                </c:pt>
                <c:pt idx="29803">
                  <c:v>-6.1189999999999927</c:v>
                </c:pt>
                <c:pt idx="29804">
                  <c:v>-6.1169999999999973</c:v>
                </c:pt>
                <c:pt idx="29805">
                  <c:v>-6.1149999999999949</c:v>
                </c:pt>
                <c:pt idx="29806">
                  <c:v>-6.1129999999999924</c:v>
                </c:pt>
                <c:pt idx="29807">
                  <c:v>-6.1109999999999971</c:v>
                </c:pt>
                <c:pt idx="29808">
                  <c:v>-6.1089999999999947</c:v>
                </c:pt>
                <c:pt idx="29809">
                  <c:v>-6.1069999999999922</c:v>
                </c:pt>
                <c:pt idx="29810">
                  <c:v>-6.1049999999999969</c:v>
                </c:pt>
                <c:pt idx="29811">
                  <c:v>-6.1029999999999944</c:v>
                </c:pt>
                <c:pt idx="29812">
                  <c:v>-6.100999999999992</c:v>
                </c:pt>
                <c:pt idx="29813">
                  <c:v>-6.0989999999999966</c:v>
                </c:pt>
                <c:pt idx="29814">
                  <c:v>-6.0969999999999942</c:v>
                </c:pt>
                <c:pt idx="29815">
                  <c:v>-6.0949999999999918</c:v>
                </c:pt>
                <c:pt idx="29816">
                  <c:v>-6.0929999999999964</c:v>
                </c:pt>
                <c:pt idx="29817">
                  <c:v>-6.090999999999994</c:v>
                </c:pt>
                <c:pt idx="29818">
                  <c:v>-6.0889999999999915</c:v>
                </c:pt>
                <c:pt idx="29819">
                  <c:v>-6.0869999999999962</c:v>
                </c:pt>
                <c:pt idx="29820">
                  <c:v>-6.0849999999999937</c:v>
                </c:pt>
                <c:pt idx="29821">
                  <c:v>-6.0829999999999913</c:v>
                </c:pt>
                <c:pt idx="29822">
                  <c:v>-6.080999999999996</c:v>
                </c:pt>
                <c:pt idx="29823">
                  <c:v>-6.0789999999999935</c:v>
                </c:pt>
                <c:pt idx="29824">
                  <c:v>-6.0769999999999911</c:v>
                </c:pt>
                <c:pt idx="29825">
                  <c:v>-6.0749999999999957</c:v>
                </c:pt>
                <c:pt idx="29826">
                  <c:v>-6.0729999999999933</c:v>
                </c:pt>
                <c:pt idx="29827">
                  <c:v>-6.0709999999999908</c:v>
                </c:pt>
                <c:pt idx="29828">
                  <c:v>-6.0689999999999955</c:v>
                </c:pt>
                <c:pt idx="29829">
                  <c:v>-6.0669999999999931</c:v>
                </c:pt>
                <c:pt idx="29830">
                  <c:v>-6.0649999999999977</c:v>
                </c:pt>
                <c:pt idx="29831">
                  <c:v>-6.0629999999999953</c:v>
                </c:pt>
                <c:pt idx="29832">
                  <c:v>-6.0609999999999928</c:v>
                </c:pt>
                <c:pt idx="29833">
                  <c:v>-6.0589999999999975</c:v>
                </c:pt>
                <c:pt idx="29834">
                  <c:v>-6.0569999999999951</c:v>
                </c:pt>
                <c:pt idx="29835">
                  <c:v>-6.0549999999999926</c:v>
                </c:pt>
                <c:pt idx="29836">
                  <c:v>-6.0529999999999973</c:v>
                </c:pt>
                <c:pt idx="29837">
                  <c:v>-6.0509999999999948</c:v>
                </c:pt>
                <c:pt idx="29838">
                  <c:v>-6.0489999999999924</c:v>
                </c:pt>
                <c:pt idx="29839">
                  <c:v>-6.046999999999997</c:v>
                </c:pt>
                <c:pt idx="29840">
                  <c:v>-6.0449999999999946</c:v>
                </c:pt>
                <c:pt idx="29841">
                  <c:v>-6.0429999999999922</c:v>
                </c:pt>
                <c:pt idx="29842">
                  <c:v>-6.0409999999999968</c:v>
                </c:pt>
                <c:pt idx="29843">
                  <c:v>-6.0389999999999944</c:v>
                </c:pt>
                <c:pt idx="29844">
                  <c:v>-6.0369999999999919</c:v>
                </c:pt>
                <c:pt idx="29845">
                  <c:v>-6.0349999999999966</c:v>
                </c:pt>
                <c:pt idx="29846">
                  <c:v>-6.0329999999999941</c:v>
                </c:pt>
                <c:pt idx="29847">
                  <c:v>-6.0309999999999917</c:v>
                </c:pt>
                <c:pt idx="29848">
                  <c:v>-6.0289999999999964</c:v>
                </c:pt>
                <c:pt idx="29849">
                  <c:v>-6.0269999999999939</c:v>
                </c:pt>
                <c:pt idx="29850">
                  <c:v>-6.0249999999999915</c:v>
                </c:pt>
                <c:pt idx="29851">
                  <c:v>-6.0229999999999961</c:v>
                </c:pt>
                <c:pt idx="29852">
                  <c:v>-6.0209999999999937</c:v>
                </c:pt>
                <c:pt idx="29853">
                  <c:v>-6.0189999999999912</c:v>
                </c:pt>
                <c:pt idx="29854">
                  <c:v>-6.0169999999999959</c:v>
                </c:pt>
                <c:pt idx="29855">
                  <c:v>-6.0149999999999935</c:v>
                </c:pt>
                <c:pt idx="29856">
                  <c:v>-6.012999999999991</c:v>
                </c:pt>
                <c:pt idx="29857">
                  <c:v>-6.0109999999999957</c:v>
                </c:pt>
                <c:pt idx="29858">
                  <c:v>-6.0089999999999932</c:v>
                </c:pt>
                <c:pt idx="29859">
                  <c:v>-6.0069999999999908</c:v>
                </c:pt>
                <c:pt idx="29860">
                  <c:v>-6.0049999999999955</c:v>
                </c:pt>
                <c:pt idx="29861">
                  <c:v>-6.002999999999993</c:v>
                </c:pt>
                <c:pt idx="29862">
                  <c:v>-6.0009999999999977</c:v>
                </c:pt>
                <c:pt idx="29863">
                  <c:v>-5.9989999999999952</c:v>
                </c:pt>
                <c:pt idx="29864">
                  <c:v>-5.9969999999999928</c:v>
                </c:pt>
                <c:pt idx="29865">
                  <c:v>-5.9949999999999974</c:v>
                </c:pt>
                <c:pt idx="29866">
                  <c:v>-5.992999999999995</c:v>
                </c:pt>
                <c:pt idx="29867">
                  <c:v>-5.9909999999999926</c:v>
                </c:pt>
                <c:pt idx="29868">
                  <c:v>-5.9889999999999972</c:v>
                </c:pt>
                <c:pt idx="29869">
                  <c:v>-5.9869999999999948</c:v>
                </c:pt>
                <c:pt idx="29870">
                  <c:v>-5.9849999999999923</c:v>
                </c:pt>
                <c:pt idx="29871">
                  <c:v>-5.982999999999997</c:v>
                </c:pt>
                <c:pt idx="29872">
                  <c:v>-5.9809999999999945</c:v>
                </c:pt>
                <c:pt idx="29873">
                  <c:v>-5.9789999999999921</c:v>
                </c:pt>
                <c:pt idx="29874">
                  <c:v>-5.9769999999999968</c:v>
                </c:pt>
                <c:pt idx="29875">
                  <c:v>-5.9749999999999943</c:v>
                </c:pt>
                <c:pt idx="29876">
                  <c:v>-5.9729999999999919</c:v>
                </c:pt>
                <c:pt idx="29877">
                  <c:v>-5.9709999999999965</c:v>
                </c:pt>
                <c:pt idx="29878">
                  <c:v>-5.9689999999999941</c:v>
                </c:pt>
                <c:pt idx="29879">
                  <c:v>-5.9669999999999916</c:v>
                </c:pt>
                <c:pt idx="29880">
                  <c:v>-5.9649999999999963</c:v>
                </c:pt>
                <c:pt idx="29881">
                  <c:v>-5.9629999999999939</c:v>
                </c:pt>
                <c:pt idx="29882">
                  <c:v>-5.9609999999999914</c:v>
                </c:pt>
                <c:pt idx="29883">
                  <c:v>-5.9589999999999961</c:v>
                </c:pt>
                <c:pt idx="29884">
                  <c:v>-5.9569999999999936</c:v>
                </c:pt>
                <c:pt idx="29885">
                  <c:v>-5.9549999999999912</c:v>
                </c:pt>
                <c:pt idx="29886">
                  <c:v>-5.9529999999999959</c:v>
                </c:pt>
                <c:pt idx="29887">
                  <c:v>-5.9509999999999934</c:v>
                </c:pt>
                <c:pt idx="29888">
                  <c:v>-5.948999999999991</c:v>
                </c:pt>
                <c:pt idx="29889">
                  <c:v>-5.9469999999999956</c:v>
                </c:pt>
                <c:pt idx="29890">
                  <c:v>-5.9449999999999932</c:v>
                </c:pt>
                <c:pt idx="29891">
                  <c:v>-5.9429999999999978</c:v>
                </c:pt>
                <c:pt idx="29892">
                  <c:v>-5.9409999999999954</c:v>
                </c:pt>
                <c:pt idx="29893">
                  <c:v>-5.938999999999993</c:v>
                </c:pt>
                <c:pt idx="29894">
                  <c:v>-5.9369999999999976</c:v>
                </c:pt>
                <c:pt idx="29895">
                  <c:v>-5.9349999999999952</c:v>
                </c:pt>
                <c:pt idx="29896">
                  <c:v>-5.9329999999999927</c:v>
                </c:pt>
                <c:pt idx="29897">
                  <c:v>-5.9309999999999974</c:v>
                </c:pt>
                <c:pt idx="29898">
                  <c:v>-5.9289999999999949</c:v>
                </c:pt>
                <c:pt idx="29899">
                  <c:v>-5.9269999999999925</c:v>
                </c:pt>
                <c:pt idx="29900">
                  <c:v>-5.9249999999999972</c:v>
                </c:pt>
                <c:pt idx="29901">
                  <c:v>-5.9229999999999947</c:v>
                </c:pt>
                <c:pt idx="29902">
                  <c:v>-5.9209999999999923</c:v>
                </c:pt>
                <c:pt idx="29903">
                  <c:v>-5.9189999999999969</c:v>
                </c:pt>
                <c:pt idx="29904">
                  <c:v>-5.9169999999999945</c:v>
                </c:pt>
                <c:pt idx="29905">
                  <c:v>-5.914999999999992</c:v>
                </c:pt>
                <c:pt idx="29906">
                  <c:v>-5.9129999999999967</c:v>
                </c:pt>
                <c:pt idx="29907">
                  <c:v>-5.9109999999999943</c:v>
                </c:pt>
                <c:pt idx="29908">
                  <c:v>-5.9089999999999918</c:v>
                </c:pt>
                <c:pt idx="29909">
                  <c:v>-5.9069999999999965</c:v>
                </c:pt>
                <c:pt idx="29910">
                  <c:v>-5.904999999999994</c:v>
                </c:pt>
                <c:pt idx="29911">
                  <c:v>-5.9029999999999916</c:v>
                </c:pt>
                <c:pt idx="29912">
                  <c:v>-5.9009999999999962</c:v>
                </c:pt>
                <c:pt idx="29913">
                  <c:v>-5.8989999999999938</c:v>
                </c:pt>
                <c:pt idx="29914">
                  <c:v>-5.8969999999999914</c:v>
                </c:pt>
                <c:pt idx="29915">
                  <c:v>-5.894999999999996</c:v>
                </c:pt>
                <c:pt idx="29916">
                  <c:v>-5.8929999999999936</c:v>
                </c:pt>
                <c:pt idx="29917">
                  <c:v>-5.8909999999999911</c:v>
                </c:pt>
                <c:pt idx="29918">
                  <c:v>-5.8889999999999958</c:v>
                </c:pt>
                <c:pt idx="29919">
                  <c:v>-5.8869999999999933</c:v>
                </c:pt>
                <c:pt idx="29920">
                  <c:v>-5.8849999999999909</c:v>
                </c:pt>
                <c:pt idx="29921">
                  <c:v>-5.8829999999999956</c:v>
                </c:pt>
                <c:pt idx="29922">
                  <c:v>-5.8809999999999931</c:v>
                </c:pt>
                <c:pt idx="29923">
                  <c:v>-5.8789999999999978</c:v>
                </c:pt>
                <c:pt idx="29924">
                  <c:v>-5.8769999999999953</c:v>
                </c:pt>
                <c:pt idx="29925">
                  <c:v>-5.8749999999999929</c:v>
                </c:pt>
                <c:pt idx="29926">
                  <c:v>-5.8729999999999976</c:v>
                </c:pt>
                <c:pt idx="29927">
                  <c:v>-5.8709999999999951</c:v>
                </c:pt>
                <c:pt idx="29928">
                  <c:v>-5.8689999999999927</c:v>
                </c:pt>
                <c:pt idx="29929">
                  <c:v>-5.8669999999999973</c:v>
                </c:pt>
                <c:pt idx="29930">
                  <c:v>-5.8649999999999949</c:v>
                </c:pt>
                <c:pt idx="29931">
                  <c:v>-5.8629999999999924</c:v>
                </c:pt>
                <c:pt idx="29932">
                  <c:v>-5.8609999999999971</c:v>
                </c:pt>
                <c:pt idx="29933">
                  <c:v>-5.8589999999999947</c:v>
                </c:pt>
                <c:pt idx="29934">
                  <c:v>-5.8569999999999922</c:v>
                </c:pt>
                <c:pt idx="29935">
                  <c:v>-5.8549999999999969</c:v>
                </c:pt>
                <c:pt idx="29936">
                  <c:v>-5.8529999999999944</c:v>
                </c:pt>
                <c:pt idx="29937">
                  <c:v>-5.850999999999992</c:v>
                </c:pt>
                <c:pt idx="29938">
                  <c:v>-5.8489999999999966</c:v>
                </c:pt>
                <c:pt idx="29939">
                  <c:v>-5.8469999999999942</c:v>
                </c:pt>
                <c:pt idx="29940">
                  <c:v>-5.8449999999999918</c:v>
                </c:pt>
                <c:pt idx="29941">
                  <c:v>-5.8429999999999964</c:v>
                </c:pt>
                <c:pt idx="29942">
                  <c:v>-5.840999999999994</c:v>
                </c:pt>
                <c:pt idx="29943">
                  <c:v>-5.8389999999999915</c:v>
                </c:pt>
                <c:pt idx="29944">
                  <c:v>-5.8369999999999962</c:v>
                </c:pt>
                <c:pt idx="29945">
                  <c:v>-5.8349999999999937</c:v>
                </c:pt>
                <c:pt idx="29946">
                  <c:v>-5.8329999999999913</c:v>
                </c:pt>
                <c:pt idx="29947">
                  <c:v>-5.830999999999996</c:v>
                </c:pt>
                <c:pt idx="29948">
                  <c:v>-5.8289999999999935</c:v>
                </c:pt>
                <c:pt idx="29949">
                  <c:v>-5.8269999999999911</c:v>
                </c:pt>
                <c:pt idx="29950">
                  <c:v>-5.8249999999999957</c:v>
                </c:pt>
                <c:pt idx="29951">
                  <c:v>-5.8229999999999933</c:v>
                </c:pt>
                <c:pt idx="29952">
                  <c:v>-5.8209999999999908</c:v>
                </c:pt>
                <c:pt idx="29953">
                  <c:v>-5.8189999999999955</c:v>
                </c:pt>
                <c:pt idx="29954">
                  <c:v>-5.8169999999999931</c:v>
                </c:pt>
                <c:pt idx="29955">
                  <c:v>-5.8149999999999977</c:v>
                </c:pt>
                <c:pt idx="29956">
                  <c:v>-5.8129999999999953</c:v>
                </c:pt>
                <c:pt idx="29957">
                  <c:v>-5.8109999999999928</c:v>
                </c:pt>
                <c:pt idx="29958">
                  <c:v>-5.8089999999999975</c:v>
                </c:pt>
                <c:pt idx="29959">
                  <c:v>-5.8069999999999951</c:v>
                </c:pt>
                <c:pt idx="29960">
                  <c:v>-5.8049999999999926</c:v>
                </c:pt>
                <c:pt idx="29961">
                  <c:v>-5.8029999999999973</c:v>
                </c:pt>
                <c:pt idx="29962">
                  <c:v>-5.8009999999999948</c:v>
                </c:pt>
                <c:pt idx="29963">
                  <c:v>-5.7989999999999924</c:v>
                </c:pt>
                <c:pt idx="29964">
                  <c:v>-5.796999999999997</c:v>
                </c:pt>
                <c:pt idx="29965">
                  <c:v>-5.7949999999999946</c:v>
                </c:pt>
                <c:pt idx="29966">
                  <c:v>-5.7929999999999922</c:v>
                </c:pt>
                <c:pt idx="29967">
                  <c:v>-5.7909999999999968</c:v>
                </c:pt>
                <c:pt idx="29968">
                  <c:v>-5.7889999999999944</c:v>
                </c:pt>
                <c:pt idx="29969">
                  <c:v>-5.7869999999999919</c:v>
                </c:pt>
                <c:pt idx="29970">
                  <c:v>-5.7849999999999966</c:v>
                </c:pt>
                <c:pt idx="29971">
                  <c:v>-5.7829999999999941</c:v>
                </c:pt>
                <c:pt idx="29972">
                  <c:v>-5.7809999999999917</c:v>
                </c:pt>
                <c:pt idx="29973">
                  <c:v>-5.7789999999999964</c:v>
                </c:pt>
                <c:pt idx="29974">
                  <c:v>-5.7769999999999939</c:v>
                </c:pt>
                <c:pt idx="29975">
                  <c:v>-5.7749999999999915</c:v>
                </c:pt>
                <c:pt idx="29976">
                  <c:v>-5.7729999999999961</c:v>
                </c:pt>
                <c:pt idx="29977">
                  <c:v>-5.7709999999999937</c:v>
                </c:pt>
                <c:pt idx="29978">
                  <c:v>-5.7689999999999912</c:v>
                </c:pt>
                <c:pt idx="29979">
                  <c:v>-5.7669999999999959</c:v>
                </c:pt>
                <c:pt idx="29980">
                  <c:v>-5.7649999999999935</c:v>
                </c:pt>
                <c:pt idx="29981">
                  <c:v>-5.762999999999991</c:v>
                </c:pt>
                <c:pt idx="29982">
                  <c:v>-5.7609999999999957</c:v>
                </c:pt>
                <c:pt idx="29983">
                  <c:v>-5.7589999999999932</c:v>
                </c:pt>
                <c:pt idx="29984">
                  <c:v>-5.7569999999999908</c:v>
                </c:pt>
                <c:pt idx="29985">
                  <c:v>-5.7549999999999955</c:v>
                </c:pt>
                <c:pt idx="29986">
                  <c:v>-5.752999999999993</c:v>
                </c:pt>
                <c:pt idx="29987">
                  <c:v>-5.7509999999999977</c:v>
                </c:pt>
                <c:pt idx="29988">
                  <c:v>-5.7489999999999952</c:v>
                </c:pt>
                <c:pt idx="29989">
                  <c:v>-5.7469999999999928</c:v>
                </c:pt>
                <c:pt idx="29990">
                  <c:v>-5.7449999999999974</c:v>
                </c:pt>
                <c:pt idx="29991">
                  <c:v>-5.742999999999995</c:v>
                </c:pt>
                <c:pt idx="29992">
                  <c:v>-5.7409999999999926</c:v>
                </c:pt>
                <c:pt idx="29993">
                  <c:v>-5.7389999999999972</c:v>
                </c:pt>
                <c:pt idx="29994">
                  <c:v>-5.7369999999999948</c:v>
                </c:pt>
                <c:pt idx="29995">
                  <c:v>-5.7349999999999923</c:v>
                </c:pt>
                <c:pt idx="29996">
                  <c:v>-5.732999999999997</c:v>
                </c:pt>
                <c:pt idx="29997">
                  <c:v>-5.7309999999999945</c:v>
                </c:pt>
                <c:pt idx="29998">
                  <c:v>-5.7289999999999921</c:v>
                </c:pt>
                <c:pt idx="29999">
                  <c:v>-5.7269999999999968</c:v>
                </c:pt>
                <c:pt idx="30000">
                  <c:v>-5.7249999999999943</c:v>
                </c:pt>
                <c:pt idx="30001">
                  <c:v>-5.7229999999999919</c:v>
                </c:pt>
                <c:pt idx="30002">
                  <c:v>-5.7209999999999965</c:v>
                </c:pt>
                <c:pt idx="30003">
                  <c:v>-5.7189999999999941</c:v>
                </c:pt>
                <c:pt idx="30004">
                  <c:v>-5.7169999999999916</c:v>
                </c:pt>
                <c:pt idx="30005">
                  <c:v>-5.7149999999999963</c:v>
                </c:pt>
                <c:pt idx="30006">
                  <c:v>-5.7129999999999939</c:v>
                </c:pt>
                <c:pt idx="30007">
                  <c:v>-5.7109999999999914</c:v>
                </c:pt>
                <c:pt idx="30008">
                  <c:v>-5.7089999999999961</c:v>
                </c:pt>
                <c:pt idx="30009">
                  <c:v>-5.7069999999999936</c:v>
                </c:pt>
                <c:pt idx="30010">
                  <c:v>-5.7049999999999912</c:v>
                </c:pt>
                <c:pt idx="30011">
                  <c:v>-5.7029999999999959</c:v>
                </c:pt>
                <c:pt idx="30012">
                  <c:v>-5.7009999999999934</c:v>
                </c:pt>
                <c:pt idx="30013">
                  <c:v>-5.698999999999991</c:v>
                </c:pt>
                <c:pt idx="30014">
                  <c:v>-5.6969999999999956</c:v>
                </c:pt>
                <c:pt idx="30015">
                  <c:v>-5.6949999999999932</c:v>
                </c:pt>
                <c:pt idx="30016">
                  <c:v>-5.6929999999999978</c:v>
                </c:pt>
                <c:pt idx="30017">
                  <c:v>-5.6909999999999954</c:v>
                </c:pt>
                <c:pt idx="30018">
                  <c:v>-5.688999999999993</c:v>
                </c:pt>
                <c:pt idx="30019">
                  <c:v>-5.6869999999999976</c:v>
                </c:pt>
                <c:pt idx="30020">
                  <c:v>-5.6849999999999952</c:v>
                </c:pt>
                <c:pt idx="30021">
                  <c:v>-5.6829999999999927</c:v>
                </c:pt>
                <c:pt idx="30022">
                  <c:v>-5.6809999999999974</c:v>
                </c:pt>
                <c:pt idx="30023">
                  <c:v>-5.6789999999999949</c:v>
                </c:pt>
                <c:pt idx="30024">
                  <c:v>-5.6769999999999925</c:v>
                </c:pt>
                <c:pt idx="30025">
                  <c:v>-5.6749999999999972</c:v>
                </c:pt>
                <c:pt idx="30026">
                  <c:v>-5.6729999999999947</c:v>
                </c:pt>
                <c:pt idx="30027">
                  <c:v>-5.6709999999999923</c:v>
                </c:pt>
                <c:pt idx="30028">
                  <c:v>-5.6689999999999969</c:v>
                </c:pt>
                <c:pt idx="30029">
                  <c:v>-5.6669999999999945</c:v>
                </c:pt>
                <c:pt idx="30030">
                  <c:v>-5.664999999999992</c:v>
                </c:pt>
                <c:pt idx="30031">
                  <c:v>-5.6629999999999967</c:v>
                </c:pt>
                <c:pt idx="30032">
                  <c:v>-5.6609999999999943</c:v>
                </c:pt>
                <c:pt idx="30033">
                  <c:v>-5.6589999999999918</c:v>
                </c:pt>
                <c:pt idx="30034">
                  <c:v>-5.6569999999999965</c:v>
                </c:pt>
                <c:pt idx="30035">
                  <c:v>-5.654999999999994</c:v>
                </c:pt>
                <c:pt idx="30036">
                  <c:v>-5.6529999999999916</c:v>
                </c:pt>
                <c:pt idx="30037">
                  <c:v>-5.6509999999999962</c:v>
                </c:pt>
                <c:pt idx="30038">
                  <c:v>-5.6489999999999938</c:v>
                </c:pt>
                <c:pt idx="30039">
                  <c:v>-5.6469999999999914</c:v>
                </c:pt>
                <c:pt idx="30040">
                  <c:v>-5.644999999999996</c:v>
                </c:pt>
                <c:pt idx="30041">
                  <c:v>-5.6429999999999936</c:v>
                </c:pt>
                <c:pt idx="30042">
                  <c:v>-5.6409999999999911</c:v>
                </c:pt>
                <c:pt idx="30043">
                  <c:v>-5.6389999999999958</c:v>
                </c:pt>
                <c:pt idx="30044">
                  <c:v>-5.6369999999999933</c:v>
                </c:pt>
                <c:pt idx="30045">
                  <c:v>-5.6349999999999909</c:v>
                </c:pt>
                <c:pt idx="30046">
                  <c:v>-5.6329999999999956</c:v>
                </c:pt>
                <c:pt idx="30047">
                  <c:v>-5.6309999999999931</c:v>
                </c:pt>
                <c:pt idx="30048">
                  <c:v>-5.6289999999999978</c:v>
                </c:pt>
                <c:pt idx="30049">
                  <c:v>-5.6269999999999953</c:v>
                </c:pt>
                <c:pt idx="30050">
                  <c:v>-5.6249999999999929</c:v>
                </c:pt>
                <c:pt idx="30051">
                  <c:v>-5.6229999999999976</c:v>
                </c:pt>
                <c:pt idx="30052">
                  <c:v>-5.6209999999999951</c:v>
                </c:pt>
                <c:pt idx="30053">
                  <c:v>-5.6189999999999927</c:v>
                </c:pt>
                <c:pt idx="30054">
                  <c:v>-5.6169999999999973</c:v>
                </c:pt>
                <c:pt idx="30055">
                  <c:v>-5.6149999999999949</c:v>
                </c:pt>
                <c:pt idx="30056">
                  <c:v>-5.6129999999999924</c:v>
                </c:pt>
                <c:pt idx="30057">
                  <c:v>-5.6109999999999971</c:v>
                </c:pt>
                <c:pt idx="30058">
                  <c:v>-5.6089999999999947</c:v>
                </c:pt>
                <c:pt idx="30059">
                  <c:v>-5.6069999999999922</c:v>
                </c:pt>
                <c:pt idx="30060">
                  <c:v>-5.6049999999999969</c:v>
                </c:pt>
                <c:pt idx="30061">
                  <c:v>-5.6029999999999944</c:v>
                </c:pt>
                <c:pt idx="30062">
                  <c:v>-5.600999999999992</c:v>
                </c:pt>
                <c:pt idx="30063">
                  <c:v>-5.5989999999999966</c:v>
                </c:pt>
                <c:pt idx="30064">
                  <c:v>-5.5969999999999942</c:v>
                </c:pt>
                <c:pt idx="30065">
                  <c:v>-5.5949999999999918</c:v>
                </c:pt>
                <c:pt idx="30066">
                  <c:v>-5.5929999999999964</c:v>
                </c:pt>
                <c:pt idx="30067">
                  <c:v>-5.590999999999994</c:v>
                </c:pt>
                <c:pt idx="30068">
                  <c:v>-5.5889999999999915</c:v>
                </c:pt>
                <c:pt idx="30069">
                  <c:v>-5.5869999999999962</c:v>
                </c:pt>
                <c:pt idx="30070">
                  <c:v>-5.5849999999999937</c:v>
                </c:pt>
                <c:pt idx="30071">
                  <c:v>-5.5829999999999913</c:v>
                </c:pt>
                <c:pt idx="30072">
                  <c:v>-5.580999999999996</c:v>
                </c:pt>
                <c:pt idx="30073">
                  <c:v>-5.5789999999999935</c:v>
                </c:pt>
                <c:pt idx="30074">
                  <c:v>-5.5769999999999911</c:v>
                </c:pt>
                <c:pt idx="30075">
                  <c:v>-5.5749999999999957</c:v>
                </c:pt>
                <c:pt idx="30076">
                  <c:v>-5.5729999999999933</c:v>
                </c:pt>
                <c:pt idx="30077">
                  <c:v>-5.5709999999999908</c:v>
                </c:pt>
                <c:pt idx="30078">
                  <c:v>-5.5689999999999955</c:v>
                </c:pt>
                <c:pt idx="30079">
                  <c:v>-5.5669999999999931</c:v>
                </c:pt>
                <c:pt idx="30080">
                  <c:v>-5.5649999999999977</c:v>
                </c:pt>
                <c:pt idx="30081">
                  <c:v>-5.5629999999999953</c:v>
                </c:pt>
                <c:pt idx="30082">
                  <c:v>-5.5609999999999928</c:v>
                </c:pt>
                <c:pt idx="30083">
                  <c:v>-5.5589999999999975</c:v>
                </c:pt>
                <c:pt idx="30084">
                  <c:v>-5.5569999999999951</c:v>
                </c:pt>
                <c:pt idx="30085">
                  <c:v>-5.5549999999999926</c:v>
                </c:pt>
                <c:pt idx="30086">
                  <c:v>-5.5529999999999973</c:v>
                </c:pt>
                <c:pt idx="30087">
                  <c:v>-5.5509999999999948</c:v>
                </c:pt>
                <c:pt idx="30088">
                  <c:v>-5.5489999999999924</c:v>
                </c:pt>
                <c:pt idx="30089">
                  <c:v>-5.546999999999997</c:v>
                </c:pt>
                <c:pt idx="30090">
                  <c:v>-5.5449999999999946</c:v>
                </c:pt>
                <c:pt idx="30091">
                  <c:v>-5.5429999999999922</c:v>
                </c:pt>
                <c:pt idx="30092">
                  <c:v>-5.5409999999999968</c:v>
                </c:pt>
                <c:pt idx="30093">
                  <c:v>-5.5389999999999944</c:v>
                </c:pt>
                <c:pt idx="30094">
                  <c:v>-5.5369999999999919</c:v>
                </c:pt>
                <c:pt idx="30095">
                  <c:v>-5.5349999999999966</c:v>
                </c:pt>
                <c:pt idx="30096">
                  <c:v>-5.5329999999999941</c:v>
                </c:pt>
                <c:pt idx="30097">
                  <c:v>-5.5309999999999917</c:v>
                </c:pt>
                <c:pt idx="30098">
                  <c:v>-5.5289999999999964</c:v>
                </c:pt>
                <c:pt idx="30099">
                  <c:v>-5.5269999999999939</c:v>
                </c:pt>
                <c:pt idx="30100">
                  <c:v>-5.5249999999999915</c:v>
                </c:pt>
                <c:pt idx="30101">
                  <c:v>-5.5229999999999961</c:v>
                </c:pt>
                <c:pt idx="30102">
                  <c:v>-5.5209999999999937</c:v>
                </c:pt>
                <c:pt idx="30103">
                  <c:v>-5.5189999999999912</c:v>
                </c:pt>
                <c:pt idx="30104">
                  <c:v>-5.5169999999999959</c:v>
                </c:pt>
                <c:pt idx="30105">
                  <c:v>-5.5149999999999935</c:v>
                </c:pt>
                <c:pt idx="30106">
                  <c:v>-5.512999999999991</c:v>
                </c:pt>
                <c:pt idx="30107">
                  <c:v>-5.5109999999999957</c:v>
                </c:pt>
                <c:pt idx="30108">
                  <c:v>-5.5089999999999932</c:v>
                </c:pt>
                <c:pt idx="30109">
                  <c:v>-5.5069999999999908</c:v>
                </c:pt>
                <c:pt idx="30110">
                  <c:v>-5.5049999999999955</c:v>
                </c:pt>
                <c:pt idx="30111">
                  <c:v>-5.502999999999993</c:v>
                </c:pt>
                <c:pt idx="30112">
                  <c:v>-5.5009999999999977</c:v>
                </c:pt>
                <c:pt idx="30113">
                  <c:v>-5.4989999999999952</c:v>
                </c:pt>
                <c:pt idx="30114">
                  <c:v>-5.4969999999999928</c:v>
                </c:pt>
                <c:pt idx="30115">
                  <c:v>-5.4949999999999974</c:v>
                </c:pt>
                <c:pt idx="30116">
                  <c:v>-5.492999999999995</c:v>
                </c:pt>
                <c:pt idx="30117">
                  <c:v>-5.4909999999999926</c:v>
                </c:pt>
                <c:pt idx="30118">
                  <c:v>-5.4889999999999972</c:v>
                </c:pt>
                <c:pt idx="30119">
                  <c:v>-5.4869999999999948</c:v>
                </c:pt>
                <c:pt idx="30120">
                  <c:v>-5.4849999999999923</c:v>
                </c:pt>
                <c:pt idx="30121">
                  <c:v>-5.482999999999997</c:v>
                </c:pt>
                <c:pt idx="30122">
                  <c:v>-5.4809999999999945</c:v>
                </c:pt>
                <c:pt idx="30123">
                  <c:v>-5.4789999999999921</c:v>
                </c:pt>
                <c:pt idx="30124">
                  <c:v>-5.4769999999999968</c:v>
                </c:pt>
                <c:pt idx="30125">
                  <c:v>-5.4749999999999943</c:v>
                </c:pt>
                <c:pt idx="30126">
                  <c:v>-5.4729999999999919</c:v>
                </c:pt>
                <c:pt idx="30127">
                  <c:v>-5.4709999999999965</c:v>
                </c:pt>
                <c:pt idx="30128">
                  <c:v>-5.4689999999999941</c:v>
                </c:pt>
                <c:pt idx="30129">
                  <c:v>-5.4669999999999916</c:v>
                </c:pt>
                <c:pt idx="30130">
                  <c:v>-5.4649999999999963</c:v>
                </c:pt>
                <c:pt idx="30131">
                  <c:v>-5.4629999999999939</c:v>
                </c:pt>
                <c:pt idx="30132">
                  <c:v>-5.4609999999999914</c:v>
                </c:pt>
                <c:pt idx="30133">
                  <c:v>-5.4589999999999961</c:v>
                </c:pt>
                <c:pt idx="30134">
                  <c:v>-5.4569999999999936</c:v>
                </c:pt>
                <c:pt idx="30135">
                  <c:v>-5.4549999999999912</c:v>
                </c:pt>
                <c:pt idx="30136">
                  <c:v>-5.4529999999999959</c:v>
                </c:pt>
                <c:pt idx="30137">
                  <c:v>-5.4509999999999934</c:v>
                </c:pt>
                <c:pt idx="30138">
                  <c:v>-5.448999999999991</c:v>
                </c:pt>
                <c:pt idx="30139">
                  <c:v>-5.4469999999999956</c:v>
                </c:pt>
                <c:pt idx="30140">
                  <c:v>-5.4449999999999932</c:v>
                </c:pt>
                <c:pt idx="30141">
                  <c:v>-5.4429999999999978</c:v>
                </c:pt>
                <c:pt idx="30142">
                  <c:v>-5.4409999999999954</c:v>
                </c:pt>
                <c:pt idx="30143">
                  <c:v>-5.438999999999993</c:v>
                </c:pt>
                <c:pt idx="30144">
                  <c:v>-5.4369999999999976</c:v>
                </c:pt>
                <c:pt idx="30145">
                  <c:v>-5.4349999999999952</c:v>
                </c:pt>
                <c:pt idx="30146">
                  <c:v>-5.4329999999999927</c:v>
                </c:pt>
                <c:pt idx="30147">
                  <c:v>-5.4309999999999974</c:v>
                </c:pt>
                <c:pt idx="30148">
                  <c:v>-5.4289999999999949</c:v>
                </c:pt>
                <c:pt idx="30149">
                  <c:v>-5.4269999999999925</c:v>
                </c:pt>
                <c:pt idx="30150">
                  <c:v>-5.4249999999999972</c:v>
                </c:pt>
                <c:pt idx="30151">
                  <c:v>-5.4229999999999947</c:v>
                </c:pt>
                <c:pt idx="30152">
                  <c:v>-5.4209999999999923</c:v>
                </c:pt>
                <c:pt idx="30153">
                  <c:v>-5.4189999999999969</c:v>
                </c:pt>
                <c:pt idx="30154">
                  <c:v>-5.4169999999999945</c:v>
                </c:pt>
                <c:pt idx="30155">
                  <c:v>-5.414999999999992</c:v>
                </c:pt>
                <c:pt idx="30156">
                  <c:v>-5.4129999999999967</c:v>
                </c:pt>
                <c:pt idx="30157">
                  <c:v>-5.4109999999999943</c:v>
                </c:pt>
                <c:pt idx="30158">
                  <c:v>-5.4089999999999918</c:v>
                </c:pt>
                <c:pt idx="30159">
                  <c:v>-5.4069999999999965</c:v>
                </c:pt>
                <c:pt idx="30160">
                  <c:v>-5.404999999999994</c:v>
                </c:pt>
                <c:pt idx="30161">
                  <c:v>-5.4029999999999916</c:v>
                </c:pt>
                <c:pt idx="30162">
                  <c:v>-5.4009999999999962</c:v>
                </c:pt>
                <c:pt idx="30163">
                  <c:v>-5.3989999999999938</c:v>
                </c:pt>
                <c:pt idx="30164">
                  <c:v>-5.3969999999999914</c:v>
                </c:pt>
                <c:pt idx="30165">
                  <c:v>-5.394999999999996</c:v>
                </c:pt>
                <c:pt idx="30166">
                  <c:v>-5.3929999999999936</c:v>
                </c:pt>
                <c:pt idx="30167">
                  <c:v>-5.3909999999999911</c:v>
                </c:pt>
                <c:pt idx="30168">
                  <c:v>-5.3889999999999958</c:v>
                </c:pt>
                <c:pt idx="30169">
                  <c:v>-5.3869999999999933</c:v>
                </c:pt>
                <c:pt idx="30170">
                  <c:v>-5.3849999999999909</c:v>
                </c:pt>
                <c:pt idx="30171">
                  <c:v>-5.3829999999999956</c:v>
                </c:pt>
                <c:pt idx="30172">
                  <c:v>-5.3809999999999931</c:v>
                </c:pt>
                <c:pt idx="30173">
                  <c:v>-5.3789999999999978</c:v>
                </c:pt>
                <c:pt idx="30174">
                  <c:v>-5.3769999999999953</c:v>
                </c:pt>
                <c:pt idx="30175">
                  <c:v>-5.3749999999999929</c:v>
                </c:pt>
                <c:pt idx="30176">
                  <c:v>-5.3729999999999976</c:v>
                </c:pt>
                <c:pt idx="30177">
                  <c:v>-5.3709999999999951</c:v>
                </c:pt>
                <c:pt idx="30178">
                  <c:v>-5.3689999999999927</c:v>
                </c:pt>
                <c:pt idx="30179">
                  <c:v>-5.3669999999999973</c:v>
                </c:pt>
                <c:pt idx="30180">
                  <c:v>-5.3649999999999949</c:v>
                </c:pt>
                <c:pt idx="30181">
                  <c:v>-5.3629999999999924</c:v>
                </c:pt>
                <c:pt idx="30182">
                  <c:v>-5.3609999999999971</c:v>
                </c:pt>
                <c:pt idx="30183">
                  <c:v>-5.3589999999999947</c:v>
                </c:pt>
                <c:pt idx="30184">
                  <c:v>-5.3569999999999922</c:v>
                </c:pt>
                <c:pt idx="30185">
                  <c:v>-5.3549999999999969</c:v>
                </c:pt>
                <c:pt idx="30186">
                  <c:v>-5.3529999999999944</c:v>
                </c:pt>
                <c:pt idx="30187">
                  <c:v>-5.350999999999992</c:v>
                </c:pt>
                <c:pt idx="30188">
                  <c:v>-5.3489999999999966</c:v>
                </c:pt>
                <c:pt idx="30189">
                  <c:v>-5.3469999999999942</c:v>
                </c:pt>
                <c:pt idx="30190">
                  <c:v>-5.3449999999999918</c:v>
                </c:pt>
                <c:pt idx="30191">
                  <c:v>-5.3429999999999964</c:v>
                </c:pt>
                <c:pt idx="30192">
                  <c:v>-5.340999999999994</c:v>
                </c:pt>
                <c:pt idx="30193">
                  <c:v>-5.3389999999999915</c:v>
                </c:pt>
                <c:pt idx="30194">
                  <c:v>-5.3369999999999962</c:v>
                </c:pt>
                <c:pt idx="30195">
                  <c:v>-5.3349999999999937</c:v>
                </c:pt>
                <c:pt idx="30196">
                  <c:v>-5.3329999999999913</c:v>
                </c:pt>
                <c:pt idx="30197">
                  <c:v>-5.330999999999996</c:v>
                </c:pt>
                <c:pt idx="30198">
                  <c:v>-5.3289999999999935</c:v>
                </c:pt>
                <c:pt idx="30199">
                  <c:v>-5.3269999999999911</c:v>
                </c:pt>
                <c:pt idx="30200">
                  <c:v>-5.3249999999999957</c:v>
                </c:pt>
                <c:pt idx="30201">
                  <c:v>-5.3229999999999933</c:v>
                </c:pt>
                <c:pt idx="30202">
                  <c:v>-5.3209999999999908</c:v>
                </c:pt>
                <c:pt idx="30203">
                  <c:v>-5.3189999999999955</c:v>
                </c:pt>
                <c:pt idx="30204">
                  <c:v>-5.3169999999999931</c:v>
                </c:pt>
                <c:pt idx="30205">
                  <c:v>-5.3149999999999977</c:v>
                </c:pt>
                <c:pt idx="30206">
                  <c:v>-5.3129999999999953</c:v>
                </c:pt>
                <c:pt idx="30207">
                  <c:v>-5.3109999999999928</c:v>
                </c:pt>
                <c:pt idx="30208">
                  <c:v>-5.3089999999999975</c:v>
                </c:pt>
                <c:pt idx="30209">
                  <c:v>-5.3069999999999951</c:v>
                </c:pt>
                <c:pt idx="30210">
                  <c:v>-5.3049999999999926</c:v>
                </c:pt>
                <c:pt idx="30211">
                  <c:v>-5.3029999999999973</c:v>
                </c:pt>
                <c:pt idx="30212">
                  <c:v>-5.3009999999999948</c:v>
                </c:pt>
                <c:pt idx="30213">
                  <c:v>-5.2989999999999924</c:v>
                </c:pt>
                <c:pt idx="30214">
                  <c:v>-5.296999999999997</c:v>
                </c:pt>
                <c:pt idx="30215">
                  <c:v>-5.2949999999999946</c:v>
                </c:pt>
                <c:pt idx="30216">
                  <c:v>-5.2929999999999922</c:v>
                </c:pt>
                <c:pt idx="30217">
                  <c:v>-5.2909999999999968</c:v>
                </c:pt>
                <c:pt idx="30218">
                  <c:v>-5.2889999999999944</c:v>
                </c:pt>
                <c:pt idx="30219">
                  <c:v>-5.2869999999999919</c:v>
                </c:pt>
                <c:pt idx="30220">
                  <c:v>-5.2849999999999966</c:v>
                </c:pt>
                <c:pt idx="30221">
                  <c:v>-5.2829999999999941</c:v>
                </c:pt>
                <c:pt idx="30222">
                  <c:v>-5.2809999999999917</c:v>
                </c:pt>
                <c:pt idx="30223">
                  <c:v>-5.2789999999999964</c:v>
                </c:pt>
                <c:pt idx="30224">
                  <c:v>-5.2769999999999939</c:v>
                </c:pt>
                <c:pt idx="30225">
                  <c:v>-5.2749999999999915</c:v>
                </c:pt>
                <c:pt idx="30226">
                  <c:v>-5.2729999999999961</c:v>
                </c:pt>
                <c:pt idx="30227">
                  <c:v>-5.2709999999999937</c:v>
                </c:pt>
                <c:pt idx="30228">
                  <c:v>-5.2689999999999912</c:v>
                </c:pt>
                <c:pt idx="30229">
                  <c:v>-5.2669999999999959</c:v>
                </c:pt>
                <c:pt idx="30230">
                  <c:v>-5.2649999999999935</c:v>
                </c:pt>
                <c:pt idx="30231">
                  <c:v>-5.262999999999991</c:v>
                </c:pt>
                <c:pt idx="30232">
                  <c:v>-5.2609999999999957</c:v>
                </c:pt>
                <c:pt idx="30233">
                  <c:v>-5.2589999999999932</c:v>
                </c:pt>
                <c:pt idx="30234">
                  <c:v>-5.2569999999999908</c:v>
                </c:pt>
                <c:pt idx="30235">
                  <c:v>-5.2549999999999955</c:v>
                </c:pt>
                <c:pt idx="30236">
                  <c:v>-5.252999999999993</c:v>
                </c:pt>
                <c:pt idx="30237">
                  <c:v>-5.2509999999999977</c:v>
                </c:pt>
                <c:pt idx="30238">
                  <c:v>-5.2489999999999952</c:v>
                </c:pt>
                <c:pt idx="30239">
                  <c:v>-5.2469999999999928</c:v>
                </c:pt>
                <c:pt idx="30240">
                  <c:v>-5.2449999999999974</c:v>
                </c:pt>
                <c:pt idx="30241">
                  <c:v>-5.242999999999995</c:v>
                </c:pt>
                <c:pt idx="30242">
                  <c:v>-5.2409999999999926</c:v>
                </c:pt>
                <c:pt idx="30243">
                  <c:v>-5.2389999999999972</c:v>
                </c:pt>
                <c:pt idx="30244">
                  <c:v>-5.2369999999999948</c:v>
                </c:pt>
                <c:pt idx="30245">
                  <c:v>-5.2349999999999923</c:v>
                </c:pt>
                <c:pt idx="30246">
                  <c:v>-5.232999999999997</c:v>
                </c:pt>
                <c:pt idx="30247">
                  <c:v>-5.2309999999999945</c:v>
                </c:pt>
                <c:pt idx="30248">
                  <c:v>-5.2289999999999921</c:v>
                </c:pt>
                <c:pt idx="30249">
                  <c:v>-5.2269999999999968</c:v>
                </c:pt>
                <c:pt idx="30250">
                  <c:v>-5.2249999999999943</c:v>
                </c:pt>
                <c:pt idx="30251">
                  <c:v>-5.2229999999999919</c:v>
                </c:pt>
                <c:pt idx="30252">
                  <c:v>-5.2209999999999965</c:v>
                </c:pt>
                <c:pt idx="30253">
                  <c:v>-5.2189999999999941</c:v>
                </c:pt>
                <c:pt idx="30254">
                  <c:v>-5.2169999999999916</c:v>
                </c:pt>
                <c:pt idx="30255">
                  <c:v>-5.2149999999999963</c:v>
                </c:pt>
                <c:pt idx="30256">
                  <c:v>-5.2129999999999939</c:v>
                </c:pt>
                <c:pt idx="30257">
                  <c:v>-5.2109999999999914</c:v>
                </c:pt>
                <c:pt idx="30258">
                  <c:v>-5.2089999999999961</c:v>
                </c:pt>
                <c:pt idx="30259">
                  <c:v>-5.2069999999999936</c:v>
                </c:pt>
                <c:pt idx="30260">
                  <c:v>-5.2049999999999912</c:v>
                </c:pt>
                <c:pt idx="30261">
                  <c:v>-5.2029999999999959</c:v>
                </c:pt>
                <c:pt idx="30262">
                  <c:v>-5.2009999999999934</c:v>
                </c:pt>
                <c:pt idx="30263">
                  <c:v>-5.198999999999991</c:v>
                </c:pt>
                <c:pt idx="30264">
                  <c:v>-5.1969999999999956</c:v>
                </c:pt>
                <c:pt idx="30265">
                  <c:v>-5.1949999999999932</c:v>
                </c:pt>
                <c:pt idx="30266">
                  <c:v>-5.1929999999999978</c:v>
                </c:pt>
                <c:pt idx="30267">
                  <c:v>-5.1909999999999954</c:v>
                </c:pt>
                <c:pt idx="30268">
                  <c:v>-5.188999999999993</c:v>
                </c:pt>
                <c:pt idx="30269">
                  <c:v>-5.1869999999999976</c:v>
                </c:pt>
                <c:pt idx="30270">
                  <c:v>-5.1849999999999952</c:v>
                </c:pt>
                <c:pt idx="30271">
                  <c:v>-5.1829999999999927</c:v>
                </c:pt>
                <c:pt idx="30272">
                  <c:v>-5.1809999999999974</c:v>
                </c:pt>
                <c:pt idx="30273">
                  <c:v>-5.1789999999999949</c:v>
                </c:pt>
                <c:pt idx="30274">
                  <c:v>-5.1769999999999925</c:v>
                </c:pt>
                <c:pt idx="30275">
                  <c:v>-5.1749999999999972</c:v>
                </c:pt>
                <c:pt idx="30276">
                  <c:v>-5.1729999999999947</c:v>
                </c:pt>
                <c:pt idx="30277">
                  <c:v>-5.1709999999999923</c:v>
                </c:pt>
                <c:pt idx="30278">
                  <c:v>-5.1689999999999969</c:v>
                </c:pt>
                <c:pt idx="30279">
                  <c:v>-5.1669999999999945</c:v>
                </c:pt>
                <c:pt idx="30280">
                  <c:v>-5.164999999999992</c:v>
                </c:pt>
                <c:pt idx="30281">
                  <c:v>-5.1629999999999967</c:v>
                </c:pt>
                <c:pt idx="30282">
                  <c:v>-5.1609999999999943</c:v>
                </c:pt>
                <c:pt idx="30283">
                  <c:v>-5.1589999999999918</c:v>
                </c:pt>
                <c:pt idx="30284">
                  <c:v>-5.1569999999999965</c:v>
                </c:pt>
                <c:pt idx="30285">
                  <c:v>-5.154999999999994</c:v>
                </c:pt>
                <c:pt idx="30286">
                  <c:v>-5.1529999999999916</c:v>
                </c:pt>
                <c:pt idx="30287">
                  <c:v>-5.1509999999999962</c:v>
                </c:pt>
                <c:pt idx="30288">
                  <c:v>-5.1489999999999938</c:v>
                </c:pt>
                <c:pt idx="30289">
                  <c:v>-5.1469999999999914</c:v>
                </c:pt>
                <c:pt idx="30290">
                  <c:v>-5.144999999999996</c:v>
                </c:pt>
                <c:pt idx="30291">
                  <c:v>-5.1429999999999936</c:v>
                </c:pt>
                <c:pt idx="30292">
                  <c:v>-5.1409999999999911</c:v>
                </c:pt>
                <c:pt idx="30293">
                  <c:v>-5.1389999999999958</c:v>
                </c:pt>
                <c:pt idx="30294">
                  <c:v>-5.1369999999999933</c:v>
                </c:pt>
                <c:pt idx="30295">
                  <c:v>-5.1349999999999909</c:v>
                </c:pt>
                <c:pt idx="30296">
                  <c:v>-5.1329999999999956</c:v>
                </c:pt>
                <c:pt idx="30297">
                  <c:v>-5.1309999999999931</c:v>
                </c:pt>
                <c:pt idx="30298">
                  <c:v>-5.1289999999999978</c:v>
                </c:pt>
                <c:pt idx="30299">
                  <c:v>-5.1269999999999953</c:v>
                </c:pt>
                <c:pt idx="30300">
                  <c:v>-5.1249999999999929</c:v>
                </c:pt>
                <c:pt idx="30301">
                  <c:v>-5.1229999999999976</c:v>
                </c:pt>
                <c:pt idx="30302">
                  <c:v>-5.1209999999999951</c:v>
                </c:pt>
                <c:pt idx="30303">
                  <c:v>-5.1189999999999927</c:v>
                </c:pt>
                <c:pt idx="30304">
                  <c:v>-5.1169999999999973</c:v>
                </c:pt>
                <c:pt idx="30305">
                  <c:v>-5.1149999999999949</c:v>
                </c:pt>
                <c:pt idx="30306">
                  <c:v>-5.1129999999999924</c:v>
                </c:pt>
                <c:pt idx="30307">
                  <c:v>-5.1109999999999971</c:v>
                </c:pt>
                <c:pt idx="30308">
                  <c:v>-5.1089999999999947</c:v>
                </c:pt>
                <c:pt idx="30309">
                  <c:v>-5.1069999999999922</c:v>
                </c:pt>
                <c:pt idx="30310">
                  <c:v>-5.1049999999999969</c:v>
                </c:pt>
                <c:pt idx="30311">
                  <c:v>-5.1029999999999944</c:v>
                </c:pt>
                <c:pt idx="30312">
                  <c:v>-5.100999999999992</c:v>
                </c:pt>
                <c:pt idx="30313">
                  <c:v>-5.0989999999999966</c:v>
                </c:pt>
                <c:pt idx="30314">
                  <c:v>-5.0969999999999942</c:v>
                </c:pt>
                <c:pt idx="30315">
                  <c:v>-5.0949999999999918</c:v>
                </c:pt>
                <c:pt idx="30316">
                  <c:v>-5.0929999999999964</c:v>
                </c:pt>
                <c:pt idx="30317">
                  <c:v>-5.090999999999994</c:v>
                </c:pt>
                <c:pt idx="30318">
                  <c:v>-5.0889999999999915</c:v>
                </c:pt>
                <c:pt idx="30319">
                  <c:v>-5.0869999999999962</c:v>
                </c:pt>
                <c:pt idx="30320">
                  <c:v>-5.0849999999999937</c:v>
                </c:pt>
                <c:pt idx="30321">
                  <c:v>-5.0829999999999913</c:v>
                </c:pt>
                <c:pt idx="30322">
                  <c:v>-5.080999999999996</c:v>
                </c:pt>
                <c:pt idx="30323">
                  <c:v>-5.0789999999999935</c:v>
                </c:pt>
                <c:pt idx="30324">
                  <c:v>-5.0769999999999911</c:v>
                </c:pt>
                <c:pt idx="30325">
                  <c:v>-5.0749999999999957</c:v>
                </c:pt>
                <c:pt idx="30326">
                  <c:v>-5.0729999999999933</c:v>
                </c:pt>
                <c:pt idx="30327">
                  <c:v>-5.0709999999999908</c:v>
                </c:pt>
                <c:pt idx="30328">
                  <c:v>-5.0689999999999955</c:v>
                </c:pt>
                <c:pt idx="30329">
                  <c:v>-5.0669999999999931</c:v>
                </c:pt>
                <c:pt idx="30330">
                  <c:v>-5.0649999999999977</c:v>
                </c:pt>
                <c:pt idx="30331">
                  <c:v>-5.0629999999999953</c:v>
                </c:pt>
                <c:pt idx="30332">
                  <c:v>-5.0609999999999928</c:v>
                </c:pt>
                <c:pt idx="30333">
                  <c:v>-5.0589999999999975</c:v>
                </c:pt>
                <c:pt idx="30334">
                  <c:v>-5.0569999999999951</c:v>
                </c:pt>
                <c:pt idx="30335">
                  <c:v>-5.0549999999999926</c:v>
                </c:pt>
                <c:pt idx="30336">
                  <c:v>-5.0529999999999973</c:v>
                </c:pt>
                <c:pt idx="30337">
                  <c:v>-5.0509999999999948</c:v>
                </c:pt>
                <c:pt idx="30338">
                  <c:v>-5.0489999999999924</c:v>
                </c:pt>
                <c:pt idx="30339">
                  <c:v>-5.046999999999997</c:v>
                </c:pt>
                <c:pt idx="30340">
                  <c:v>-5.0449999999999946</c:v>
                </c:pt>
                <c:pt idx="30341">
                  <c:v>-5.0429999999999922</c:v>
                </c:pt>
                <c:pt idx="30342">
                  <c:v>-5.0409999999999968</c:v>
                </c:pt>
                <c:pt idx="30343">
                  <c:v>-5.0389999999999944</c:v>
                </c:pt>
                <c:pt idx="30344">
                  <c:v>-5.0369999999999919</c:v>
                </c:pt>
                <c:pt idx="30345">
                  <c:v>-5.0349999999999966</c:v>
                </c:pt>
                <c:pt idx="30346">
                  <c:v>-5.0329999999999941</c:v>
                </c:pt>
                <c:pt idx="30347">
                  <c:v>-5.0309999999999917</c:v>
                </c:pt>
                <c:pt idx="30348">
                  <c:v>-5.0289999999999964</c:v>
                </c:pt>
                <c:pt idx="30349">
                  <c:v>-5.0269999999999939</c:v>
                </c:pt>
                <c:pt idx="30350">
                  <c:v>-5.0249999999999915</c:v>
                </c:pt>
                <c:pt idx="30351">
                  <c:v>-5.0229999999999961</c:v>
                </c:pt>
                <c:pt idx="30352">
                  <c:v>-5.0209999999999937</c:v>
                </c:pt>
                <c:pt idx="30353">
                  <c:v>-5.0189999999999912</c:v>
                </c:pt>
                <c:pt idx="30354">
                  <c:v>-5.0169999999999959</c:v>
                </c:pt>
                <c:pt idx="30355">
                  <c:v>-5.0149999999999935</c:v>
                </c:pt>
                <c:pt idx="30356">
                  <c:v>-5.012999999999991</c:v>
                </c:pt>
                <c:pt idx="30357">
                  <c:v>-5.0109999999999957</c:v>
                </c:pt>
                <c:pt idx="30358">
                  <c:v>-5.0089999999999932</c:v>
                </c:pt>
                <c:pt idx="30359">
                  <c:v>-5.0069999999999908</c:v>
                </c:pt>
                <c:pt idx="30360">
                  <c:v>-5.0049999999999955</c:v>
                </c:pt>
                <c:pt idx="30361">
                  <c:v>-5.002999999999993</c:v>
                </c:pt>
                <c:pt idx="30362">
                  <c:v>-5.0009999999999977</c:v>
                </c:pt>
                <c:pt idx="30363">
                  <c:v>-4.9989999999999952</c:v>
                </c:pt>
                <c:pt idx="30364">
                  <c:v>-4.9969999999999928</c:v>
                </c:pt>
                <c:pt idx="30365">
                  <c:v>-4.9949999999999974</c:v>
                </c:pt>
                <c:pt idx="30366">
                  <c:v>-4.992999999999995</c:v>
                </c:pt>
                <c:pt idx="30367">
                  <c:v>-4.9909999999999926</c:v>
                </c:pt>
                <c:pt idx="30368">
                  <c:v>-4.9889999999999972</c:v>
                </c:pt>
                <c:pt idx="30369">
                  <c:v>-4.9869999999999948</c:v>
                </c:pt>
                <c:pt idx="30370">
                  <c:v>-4.9849999999999923</c:v>
                </c:pt>
                <c:pt idx="30371">
                  <c:v>-4.982999999999997</c:v>
                </c:pt>
                <c:pt idx="30372">
                  <c:v>-4.9809999999999945</c:v>
                </c:pt>
                <c:pt idx="30373">
                  <c:v>-4.9789999999999921</c:v>
                </c:pt>
                <c:pt idx="30374">
                  <c:v>-4.9769999999999968</c:v>
                </c:pt>
                <c:pt idx="30375">
                  <c:v>-4.9749999999999943</c:v>
                </c:pt>
                <c:pt idx="30376">
                  <c:v>-4.9729999999999919</c:v>
                </c:pt>
                <c:pt idx="30377">
                  <c:v>-4.9709999999999965</c:v>
                </c:pt>
                <c:pt idx="30378">
                  <c:v>-4.9689999999999941</c:v>
                </c:pt>
                <c:pt idx="30379">
                  <c:v>-4.9669999999999916</c:v>
                </c:pt>
                <c:pt idx="30380">
                  <c:v>-4.9649999999999963</c:v>
                </c:pt>
                <c:pt idx="30381">
                  <c:v>-4.9629999999999939</c:v>
                </c:pt>
                <c:pt idx="30382">
                  <c:v>-4.9609999999999914</c:v>
                </c:pt>
                <c:pt idx="30383">
                  <c:v>-4.9589999999999961</c:v>
                </c:pt>
                <c:pt idx="30384">
                  <c:v>-4.9569999999999936</c:v>
                </c:pt>
                <c:pt idx="30385">
                  <c:v>-4.9549999999999912</c:v>
                </c:pt>
                <c:pt idx="30386">
                  <c:v>-4.9529999999999959</c:v>
                </c:pt>
                <c:pt idx="30387">
                  <c:v>-4.9509999999999934</c:v>
                </c:pt>
                <c:pt idx="30388">
                  <c:v>-4.948999999999991</c:v>
                </c:pt>
                <c:pt idx="30389">
                  <c:v>-4.9469999999999956</c:v>
                </c:pt>
                <c:pt idx="30390">
                  <c:v>-4.9449999999999932</c:v>
                </c:pt>
                <c:pt idx="30391">
                  <c:v>-4.9429999999999978</c:v>
                </c:pt>
                <c:pt idx="30392">
                  <c:v>-4.9409999999999954</c:v>
                </c:pt>
                <c:pt idx="30393">
                  <c:v>-4.938999999999993</c:v>
                </c:pt>
                <c:pt idx="30394">
                  <c:v>-4.9369999999999976</c:v>
                </c:pt>
                <c:pt idx="30395">
                  <c:v>-4.9349999999999952</c:v>
                </c:pt>
                <c:pt idx="30396">
                  <c:v>-4.9329999999999927</c:v>
                </c:pt>
                <c:pt idx="30397">
                  <c:v>-4.9309999999999974</c:v>
                </c:pt>
                <c:pt idx="30398">
                  <c:v>-4.9289999999999949</c:v>
                </c:pt>
                <c:pt idx="30399">
                  <c:v>-4.9269999999999925</c:v>
                </c:pt>
                <c:pt idx="30400">
                  <c:v>-4.9249999999999972</c:v>
                </c:pt>
                <c:pt idx="30401">
                  <c:v>-4.9229999999999947</c:v>
                </c:pt>
                <c:pt idx="30402">
                  <c:v>-4.9209999999999923</c:v>
                </c:pt>
                <c:pt idx="30403">
                  <c:v>-4.9189999999999969</c:v>
                </c:pt>
                <c:pt idx="30404">
                  <c:v>-4.9169999999999945</c:v>
                </c:pt>
                <c:pt idx="30405">
                  <c:v>-4.914999999999992</c:v>
                </c:pt>
                <c:pt idx="30406">
                  <c:v>-4.9129999999999967</c:v>
                </c:pt>
                <c:pt idx="30407">
                  <c:v>-4.9109999999999943</c:v>
                </c:pt>
                <c:pt idx="30408">
                  <c:v>-4.9089999999999918</c:v>
                </c:pt>
                <c:pt idx="30409">
                  <c:v>-4.9069999999999965</c:v>
                </c:pt>
                <c:pt idx="30410">
                  <c:v>-4.904999999999994</c:v>
                </c:pt>
                <c:pt idx="30411">
                  <c:v>-4.9029999999999916</c:v>
                </c:pt>
                <c:pt idx="30412">
                  <c:v>-4.9009999999999962</c:v>
                </c:pt>
                <c:pt idx="30413">
                  <c:v>-4.8989999999999938</c:v>
                </c:pt>
                <c:pt idx="30414">
                  <c:v>-4.8969999999999914</c:v>
                </c:pt>
                <c:pt idx="30415">
                  <c:v>-4.894999999999996</c:v>
                </c:pt>
                <c:pt idx="30416">
                  <c:v>-4.8929999999999936</c:v>
                </c:pt>
                <c:pt idx="30417">
                  <c:v>-4.8909999999999911</c:v>
                </c:pt>
                <c:pt idx="30418">
                  <c:v>-4.8889999999999958</c:v>
                </c:pt>
                <c:pt idx="30419">
                  <c:v>-4.8869999999999933</c:v>
                </c:pt>
                <c:pt idx="30420">
                  <c:v>-4.8849999999999909</c:v>
                </c:pt>
                <c:pt idx="30421">
                  <c:v>-4.8829999999999956</c:v>
                </c:pt>
                <c:pt idx="30422">
                  <c:v>-4.8809999999999931</c:v>
                </c:pt>
                <c:pt idx="30423">
                  <c:v>-4.8789999999999978</c:v>
                </c:pt>
                <c:pt idx="30424">
                  <c:v>-4.8769999999999953</c:v>
                </c:pt>
                <c:pt idx="30425">
                  <c:v>-4.8749999999999929</c:v>
                </c:pt>
                <c:pt idx="30426">
                  <c:v>-4.8729999999999976</c:v>
                </c:pt>
                <c:pt idx="30427">
                  <c:v>-4.8709999999999951</c:v>
                </c:pt>
                <c:pt idx="30428">
                  <c:v>-4.8689999999999927</c:v>
                </c:pt>
                <c:pt idx="30429">
                  <c:v>-4.8669999999999973</c:v>
                </c:pt>
                <c:pt idx="30430">
                  <c:v>-4.8649999999999949</c:v>
                </c:pt>
                <c:pt idx="30431">
                  <c:v>-4.8629999999999924</c:v>
                </c:pt>
                <c:pt idx="30432">
                  <c:v>-4.8609999999999971</c:v>
                </c:pt>
                <c:pt idx="30433">
                  <c:v>-4.8589999999999947</c:v>
                </c:pt>
                <c:pt idx="30434">
                  <c:v>-4.8569999999999922</c:v>
                </c:pt>
                <c:pt idx="30435">
                  <c:v>-4.8549999999999969</c:v>
                </c:pt>
                <c:pt idx="30436">
                  <c:v>-4.8529999999999944</c:v>
                </c:pt>
                <c:pt idx="30437">
                  <c:v>-4.850999999999992</c:v>
                </c:pt>
                <c:pt idx="30438">
                  <c:v>-4.8489999999999966</c:v>
                </c:pt>
                <c:pt idx="30439">
                  <c:v>-4.8469999999999942</c:v>
                </c:pt>
                <c:pt idx="30440">
                  <c:v>-4.8449999999999918</c:v>
                </c:pt>
                <c:pt idx="30441">
                  <c:v>-4.8429999999999964</c:v>
                </c:pt>
                <c:pt idx="30442">
                  <c:v>-4.840999999999994</c:v>
                </c:pt>
                <c:pt idx="30443">
                  <c:v>-4.8389999999999915</c:v>
                </c:pt>
                <c:pt idx="30444">
                  <c:v>-4.8369999999999962</c:v>
                </c:pt>
                <c:pt idx="30445">
                  <c:v>-4.8349999999999937</c:v>
                </c:pt>
                <c:pt idx="30446">
                  <c:v>-4.8329999999999913</c:v>
                </c:pt>
                <c:pt idx="30447">
                  <c:v>-4.830999999999996</c:v>
                </c:pt>
                <c:pt idx="30448">
                  <c:v>-4.8289999999999935</c:v>
                </c:pt>
                <c:pt idx="30449">
                  <c:v>-4.8269999999999911</c:v>
                </c:pt>
                <c:pt idx="30450">
                  <c:v>-4.8249999999999957</c:v>
                </c:pt>
                <c:pt idx="30451">
                  <c:v>-4.8229999999999933</c:v>
                </c:pt>
                <c:pt idx="30452">
                  <c:v>-4.8209999999999908</c:v>
                </c:pt>
                <c:pt idx="30453">
                  <c:v>-4.8189999999999955</c:v>
                </c:pt>
                <c:pt idx="30454">
                  <c:v>-4.8169999999999931</c:v>
                </c:pt>
                <c:pt idx="30455">
                  <c:v>-4.8149999999999977</c:v>
                </c:pt>
                <c:pt idx="30456">
                  <c:v>-4.8129999999999953</c:v>
                </c:pt>
                <c:pt idx="30457">
                  <c:v>-4.8109999999999928</c:v>
                </c:pt>
                <c:pt idx="30458">
                  <c:v>-4.8089999999999975</c:v>
                </c:pt>
                <c:pt idx="30459">
                  <c:v>-4.8069999999999951</c:v>
                </c:pt>
                <c:pt idx="30460">
                  <c:v>-4.8049999999999926</c:v>
                </c:pt>
                <c:pt idx="30461">
                  <c:v>-4.8029999999999973</c:v>
                </c:pt>
                <c:pt idx="30462">
                  <c:v>-4.8009999999999948</c:v>
                </c:pt>
                <c:pt idx="30463">
                  <c:v>-4.7989999999999924</c:v>
                </c:pt>
                <c:pt idx="30464">
                  <c:v>-4.796999999999997</c:v>
                </c:pt>
                <c:pt idx="30465">
                  <c:v>-4.7949999999999946</c:v>
                </c:pt>
                <c:pt idx="30466">
                  <c:v>-4.7929999999999922</c:v>
                </c:pt>
                <c:pt idx="30467">
                  <c:v>-4.7909999999999968</c:v>
                </c:pt>
                <c:pt idx="30468">
                  <c:v>-4.7889999999999944</c:v>
                </c:pt>
                <c:pt idx="30469">
                  <c:v>-4.7869999999999919</c:v>
                </c:pt>
                <c:pt idx="30470">
                  <c:v>-4.7849999999999966</c:v>
                </c:pt>
                <c:pt idx="30471">
                  <c:v>-4.7829999999999941</c:v>
                </c:pt>
                <c:pt idx="30472">
                  <c:v>-4.7809999999999917</c:v>
                </c:pt>
                <c:pt idx="30473">
                  <c:v>-4.7789999999999964</c:v>
                </c:pt>
                <c:pt idx="30474">
                  <c:v>-4.7769999999999939</c:v>
                </c:pt>
                <c:pt idx="30475">
                  <c:v>-4.7749999999999915</c:v>
                </c:pt>
                <c:pt idx="30476">
                  <c:v>-4.7729999999999961</c:v>
                </c:pt>
                <c:pt idx="30477">
                  <c:v>-4.7709999999999937</c:v>
                </c:pt>
                <c:pt idx="30478">
                  <c:v>-4.7689999999999912</c:v>
                </c:pt>
                <c:pt idx="30479">
                  <c:v>-4.7669999999999959</c:v>
                </c:pt>
                <c:pt idx="30480">
                  <c:v>-4.7649999999999935</c:v>
                </c:pt>
                <c:pt idx="30481">
                  <c:v>-4.762999999999991</c:v>
                </c:pt>
                <c:pt idx="30482">
                  <c:v>-4.7609999999999957</c:v>
                </c:pt>
                <c:pt idx="30483">
                  <c:v>-4.7589999999999932</c:v>
                </c:pt>
                <c:pt idx="30484">
                  <c:v>-4.7569999999999908</c:v>
                </c:pt>
                <c:pt idx="30485">
                  <c:v>-4.7549999999999955</c:v>
                </c:pt>
                <c:pt idx="30486">
                  <c:v>-4.752999999999993</c:v>
                </c:pt>
                <c:pt idx="30487">
                  <c:v>-4.7509999999999977</c:v>
                </c:pt>
                <c:pt idx="30488">
                  <c:v>-4.7489999999999952</c:v>
                </c:pt>
                <c:pt idx="30489">
                  <c:v>-4.7469999999999928</c:v>
                </c:pt>
                <c:pt idx="30490">
                  <c:v>-4.7449999999999974</c:v>
                </c:pt>
                <c:pt idx="30491">
                  <c:v>-4.742999999999995</c:v>
                </c:pt>
                <c:pt idx="30492">
                  <c:v>-4.7409999999999926</c:v>
                </c:pt>
                <c:pt idx="30493">
                  <c:v>-4.7389999999999972</c:v>
                </c:pt>
                <c:pt idx="30494">
                  <c:v>-4.7369999999999948</c:v>
                </c:pt>
                <c:pt idx="30495">
                  <c:v>-4.7349999999999923</c:v>
                </c:pt>
                <c:pt idx="30496">
                  <c:v>-4.732999999999997</c:v>
                </c:pt>
                <c:pt idx="30497">
                  <c:v>-4.7309999999999945</c:v>
                </c:pt>
                <c:pt idx="30498">
                  <c:v>-4.7289999999999921</c:v>
                </c:pt>
                <c:pt idx="30499">
                  <c:v>-4.7269999999999968</c:v>
                </c:pt>
                <c:pt idx="30500">
                  <c:v>-4.7249999999999943</c:v>
                </c:pt>
                <c:pt idx="30501">
                  <c:v>-4.7229999999999919</c:v>
                </c:pt>
                <c:pt idx="30502">
                  <c:v>-4.7209999999999965</c:v>
                </c:pt>
                <c:pt idx="30503">
                  <c:v>-4.7189999999999941</c:v>
                </c:pt>
                <c:pt idx="30504">
                  <c:v>-4.7169999999999916</c:v>
                </c:pt>
                <c:pt idx="30505">
                  <c:v>-4.7149999999999963</c:v>
                </c:pt>
                <c:pt idx="30506">
                  <c:v>-4.7129999999999939</c:v>
                </c:pt>
                <c:pt idx="30507">
                  <c:v>-4.7109999999999914</c:v>
                </c:pt>
                <c:pt idx="30508">
                  <c:v>-4.7089999999999961</c:v>
                </c:pt>
                <c:pt idx="30509">
                  <c:v>-4.7069999999999936</c:v>
                </c:pt>
                <c:pt idx="30510">
                  <c:v>-4.7049999999999912</c:v>
                </c:pt>
                <c:pt idx="30511">
                  <c:v>-4.7029999999999959</c:v>
                </c:pt>
                <c:pt idx="30512">
                  <c:v>-4.7009999999999934</c:v>
                </c:pt>
                <c:pt idx="30513">
                  <c:v>-4.698999999999991</c:v>
                </c:pt>
                <c:pt idx="30514">
                  <c:v>-4.6969999999999956</c:v>
                </c:pt>
                <c:pt idx="30515">
                  <c:v>-4.6949999999999932</c:v>
                </c:pt>
                <c:pt idx="30516">
                  <c:v>-4.6929999999999978</c:v>
                </c:pt>
                <c:pt idx="30517">
                  <c:v>-4.6909999999999954</c:v>
                </c:pt>
                <c:pt idx="30518">
                  <c:v>-4.688999999999993</c:v>
                </c:pt>
                <c:pt idx="30519">
                  <c:v>-4.6869999999999976</c:v>
                </c:pt>
                <c:pt idx="30520">
                  <c:v>-4.6849999999999952</c:v>
                </c:pt>
                <c:pt idx="30521">
                  <c:v>-4.6829999999999927</c:v>
                </c:pt>
                <c:pt idx="30522">
                  <c:v>-4.6809999999999974</c:v>
                </c:pt>
                <c:pt idx="30523">
                  <c:v>-4.6789999999999949</c:v>
                </c:pt>
                <c:pt idx="30524">
                  <c:v>-4.6769999999999925</c:v>
                </c:pt>
                <c:pt idx="30525">
                  <c:v>-4.6749999999999972</c:v>
                </c:pt>
                <c:pt idx="30526">
                  <c:v>-4.6729999999999947</c:v>
                </c:pt>
                <c:pt idx="30527">
                  <c:v>-4.6709999999999923</c:v>
                </c:pt>
                <c:pt idx="30528">
                  <c:v>-4.6689999999999969</c:v>
                </c:pt>
                <c:pt idx="30529">
                  <c:v>-4.6669999999999945</c:v>
                </c:pt>
                <c:pt idx="30530">
                  <c:v>-4.664999999999992</c:v>
                </c:pt>
                <c:pt idx="30531">
                  <c:v>-4.6629999999999967</c:v>
                </c:pt>
                <c:pt idx="30532">
                  <c:v>-4.6609999999999943</c:v>
                </c:pt>
                <c:pt idx="30533">
                  <c:v>-4.6589999999999918</c:v>
                </c:pt>
                <c:pt idx="30534">
                  <c:v>-4.6569999999999965</c:v>
                </c:pt>
                <c:pt idx="30535">
                  <c:v>-4.654999999999994</c:v>
                </c:pt>
                <c:pt idx="30536">
                  <c:v>-4.6529999999999916</c:v>
                </c:pt>
                <c:pt idx="30537">
                  <c:v>-4.6509999999999962</c:v>
                </c:pt>
                <c:pt idx="30538">
                  <c:v>-4.6489999999999938</c:v>
                </c:pt>
                <c:pt idx="30539">
                  <c:v>-4.6469999999999914</c:v>
                </c:pt>
                <c:pt idx="30540">
                  <c:v>-4.644999999999996</c:v>
                </c:pt>
                <c:pt idx="30541">
                  <c:v>-4.6429999999999936</c:v>
                </c:pt>
                <c:pt idx="30542">
                  <c:v>-4.6409999999999911</c:v>
                </c:pt>
                <c:pt idx="30543">
                  <c:v>-4.6389999999999958</c:v>
                </c:pt>
                <c:pt idx="30544">
                  <c:v>-4.6369999999999933</c:v>
                </c:pt>
                <c:pt idx="30545">
                  <c:v>-4.6349999999999909</c:v>
                </c:pt>
                <c:pt idx="30546">
                  <c:v>-4.6329999999999956</c:v>
                </c:pt>
                <c:pt idx="30547">
                  <c:v>-4.6309999999999931</c:v>
                </c:pt>
                <c:pt idx="30548">
                  <c:v>-4.6289999999999978</c:v>
                </c:pt>
                <c:pt idx="30549">
                  <c:v>-4.6269999999999953</c:v>
                </c:pt>
                <c:pt idx="30550">
                  <c:v>-4.6249999999999929</c:v>
                </c:pt>
                <c:pt idx="30551">
                  <c:v>-4.6229999999999976</c:v>
                </c:pt>
                <c:pt idx="30552">
                  <c:v>-4.6209999999999951</c:v>
                </c:pt>
                <c:pt idx="30553">
                  <c:v>-4.6189999999999927</c:v>
                </c:pt>
                <c:pt idx="30554">
                  <c:v>-4.6169999999999973</c:v>
                </c:pt>
                <c:pt idx="30555">
                  <c:v>-4.6149999999999949</c:v>
                </c:pt>
                <c:pt idx="30556">
                  <c:v>-4.6129999999999924</c:v>
                </c:pt>
                <c:pt idx="30557">
                  <c:v>-4.6109999999999971</c:v>
                </c:pt>
                <c:pt idx="30558">
                  <c:v>-4.6089999999999947</c:v>
                </c:pt>
                <c:pt idx="30559">
                  <c:v>-4.6069999999999922</c:v>
                </c:pt>
                <c:pt idx="30560">
                  <c:v>-4.6049999999999969</c:v>
                </c:pt>
                <c:pt idx="30561">
                  <c:v>-4.6029999999999944</c:v>
                </c:pt>
                <c:pt idx="30562">
                  <c:v>-4.600999999999992</c:v>
                </c:pt>
                <c:pt idx="30563">
                  <c:v>-4.5989999999999966</c:v>
                </c:pt>
                <c:pt idx="30564">
                  <c:v>-4.5969999999999942</c:v>
                </c:pt>
                <c:pt idx="30565">
                  <c:v>-4.5949999999999918</c:v>
                </c:pt>
                <c:pt idx="30566">
                  <c:v>-4.5929999999999964</c:v>
                </c:pt>
                <c:pt idx="30567">
                  <c:v>-4.590999999999994</c:v>
                </c:pt>
                <c:pt idx="30568">
                  <c:v>-4.5889999999999915</c:v>
                </c:pt>
                <c:pt idx="30569">
                  <c:v>-4.5869999999999962</c:v>
                </c:pt>
                <c:pt idx="30570">
                  <c:v>-4.5849999999999937</c:v>
                </c:pt>
                <c:pt idx="30571">
                  <c:v>-4.5829999999999913</c:v>
                </c:pt>
                <c:pt idx="30572">
                  <c:v>-4.580999999999996</c:v>
                </c:pt>
                <c:pt idx="30573">
                  <c:v>-4.5789999999999935</c:v>
                </c:pt>
                <c:pt idx="30574">
                  <c:v>-4.5769999999999911</c:v>
                </c:pt>
                <c:pt idx="30575">
                  <c:v>-4.5749999999999957</c:v>
                </c:pt>
                <c:pt idx="30576">
                  <c:v>-4.5729999999999933</c:v>
                </c:pt>
                <c:pt idx="30577">
                  <c:v>-4.5709999999999908</c:v>
                </c:pt>
                <c:pt idx="30578">
                  <c:v>-4.5689999999999955</c:v>
                </c:pt>
                <c:pt idx="30579">
                  <c:v>-4.5669999999999931</c:v>
                </c:pt>
                <c:pt idx="30580">
                  <c:v>-4.5649999999999977</c:v>
                </c:pt>
                <c:pt idx="30581">
                  <c:v>-4.5629999999999953</c:v>
                </c:pt>
                <c:pt idx="30582">
                  <c:v>-4.5609999999999928</c:v>
                </c:pt>
                <c:pt idx="30583">
                  <c:v>-4.5589999999999975</c:v>
                </c:pt>
                <c:pt idx="30584">
                  <c:v>-4.5569999999999951</c:v>
                </c:pt>
                <c:pt idx="30585">
                  <c:v>-4.5549999999999926</c:v>
                </c:pt>
                <c:pt idx="30586">
                  <c:v>-4.5529999999999973</c:v>
                </c:pt>
                <c:pt idx="30587">
                  <c:v>-4.5509999999999948</c:v>
                </c:pt>
                <c:pt idx="30588">
                  <c:v>-4.5489999999999924</c:v>
                </c:pt>
                <c:pt idx="30589">
                  <c:v>-4.546999999999997</c:v>
                </c:pt>
                <c:pt idx="30590">
                  <c:v>-4.5449999999999946</c:v>
                </c:pt>
                <c:pt idx="30591">
                  <c:v>-4.5429999999999922</c:v>
                </c:pt>
                <c:pt idx="30592">
                  <c:v>-4.5409999999999968</c:v>
                </c:pt>
                <c:pt idx="30593">
                  <c:v>-4.5389999999999944</c:v>
                </c:pt>
                <c:pt idx="30594">
                  <c:v>-4.5369999999999919</c:v>
                </c:pt>
                <c:pt idx="30595">
                  <c:v>-4.5349999999999966</c:v>
                </c:pt>
                <c:pt idx="30596">
                  <c:v>-4.5329999999999941</c:v>
                </c:pt>
                <c:pt idx="30597">
                  <c:v>-4.5309999999999917</c:v>
                </c:pt>
                <c:pt idx="30598">
                  <c:v>-4.5289999999999964</c:v>
                </c:pt>
                <c:pt idx="30599">
                  <c:v>-4.5269999999999939</c:v>
                </c:pt>
                <c:pt idx="30600">
                  <c:v>-4.5249999999999915</c:v>
                </c:pt>
                <c:pt idx="30601">
                  <c:v>-4.5229999999999961</c:v>
                </c:pt>
                <c:pt idx="30602">
                  <c:v>-4.5209999999999937</c:v>
                </c:pt>
                <c:pt idx="30603">
                  <c:v>-4.5189999999999912</c:v>
                </c:pt>
                <c:pt idx="30604">
                  <c:v>-4.5169999999999959</c:v>
                </c:pt>
                <c:pt idx="30605">
                  <c:v>-4.5149999999999935</c:v>
                </c:pt>
                <c:pt idx="30606">
                  <c:v>-4.512999999999991</c:v>
                </c:pt>
                <c:pt idx="30607">
                  <c:v>-4.5109999999999957</c:v>
                </c:pt>
                <c:pt idx="30608">
                  <c:v>-4.5089999999999932</c:v>
                </c:pt>
                <c:pt idx="30609">
                  <c:v>-4.5069999999999908</c:v>
                </c:pt>
                <c:pt idx="30610">
                  <c:v>-4.5049999999999955</c:v>
                </c:pt>
                <c:pt idx="30611">
                  <c:v>-4.502999999999993</c:v>
                </c:pt>
                <c:pt idx="30612">
                  <c:v>-4.5009999999999977</c:v>
                </c:pt>
                <c:pt idx="30613">
                  <c:v>-4.4989999999999952</c:v>
                </c:pt>
                <c:pt idx="30614">
                  <c:v>-4.4969999999999928</c:v>
                </c:pt>
                <c:pt idx="30615">
                  <c:v>-4.4949999999999974</c:v>
                </c:pt>
                <c:pt idx="30616">
                  <c:v>-4.492999999999995</c:v>
                </c:pt>
                <c:pt idx="30617">
                  <c:v>-4.4909999999999926</c:v>
                </c:pt>
                <c:pt idx="30618">
                  <c:v>-4.4889999999999972</c:v>
                </c:pt>
                <c:pt idx="30619">
                  <c:v>-4.4869999999999948</c:v>
                </c:pt>
                <c:pt idx="30620">
                  <c:v>-4.4849999999999923</c:v>
                </c:pt>
                <c:pt idx="30621">
                  <c:v>-4.482999999999997</c:v>
                </c:pt>
                <c:pt idx="30622">
                  <c:v>-4.4809999999999945</c:v>
                </c:pt>
                <c:pt idx="30623">
                  <c:v>-4.4789999999999921</c:v>
                </c:pt>
                <c:pt idx="30624">
                  <c:v>-4.4769999999999968</c:v>
                </c:pt>
                <c:pt idx="30625">
                  <c:v>-4.4749999999999943</c:v>
                </c:pt>
                <c:pt idx="30626">
                  <c:v>-4.4729999999999919</c:v>
                </c:pt>
                <c:pt idx="30627">
                  <c:v>-4.4709999999999965</c:v>
                </c:pt>
                <c:pt idx="30628">
                  <c:v>-4.4689999999999941</c:v>
                </c:pt>
                <c:pt idx="30629">
                  <c:v>-4.4669999999999916</c:v>
                </c:pt>
                <c:pt idx="30630">
                  <c:v>-4.4649999999999963</c:v>
                </c:pt>
                <c:pt idx="30631">
                  <c:v>-4.4629999999999939</c:v>
                </c:pt>
                <c:pt idx="30632">
                  <c:v>-4.4609999999999914</c:v>
                </c:pt>
                <c:pt idx="30633">
                  <c:v>-4.4589999999999961</c:v>
                </c:pt>
                <c:pt idx="30634">
                  <c:v>-4.4569999999999936</c:v>
                </c:pt>
                <c:pt idx="30635">
                  <c:v>-4.4549999999999912</c:v>
                </c:pt>
                <c:pt idx="30636">
                  <c:v>-4.4529999999999959</c:v>
                </c:pt>
                <c:pt idx="30637">
                  <c:v>-4.4509999999999934</c:v>
                </c:pt>
                <c:pt idx="30638">
                  <c:v>-4.448999999999991</c:v>
                </c:pt>
                <c:pt idx="30639">
                  <c:v>-4.4469999999999956</c:v>
                </c:pt>
                <c:pt idx="30640">
                  <c:v>-4.4449999999999932</c:v>
                </c:pt>
                <c:pt idx="30641">
                  <c:v>-4.4429999999999978</c:v>
                </c:pt>
                <c:pt idx="30642">
                  <c:v>-4.4409999999999954</c:v>
                </c:pt>
                <c:pt idx="30643">
                  <c:v>-4.438999999999993</c:v>
                </c:pt>
                <c:pt idx="30644">
                  <c:v>-4.4369999999999976</c:v>
                </c:pt>
                <c:pt idx="30645">
                  <c:v>-4.4349999999999952</c:v>
                </c:pt>
                <c:pt idx="30646">
                  <c:v>-4.4329999999999927</c:v>
                </c:pt>
                <c:pt idx="30647">
                  <c:v>-4.4309999999999974</c:v>
                </c:pt>
                <c:pt idx="30648">
                  <c:v>-4.4289999999999949</c:v>
                </c:pt>
                <c:pt idx="30649">
                  <c:v>-4.4269999999999925</c:v>
                </c:pt>
                <c:pt idx="30650">
                  <c:v>-4.4249999999999972</c:v>
                </c:pt>
                <c:pt idx="30651">
                  <c:v>-4.4229999999999947</c:v>
                </c:pt>
                <c:pt idx="30652">
                  <c:v>-4.4209999999999923</c:v>
                </c:pt>
                <c:pt idx="30653">
                  <c:v>-4.4189999999999969</c:v>
                </c:pt>
                <c:pt idx="30654">
                  <c:v>-4.4169999999999945</c:v>
                </c:pt>
                <c:pt idx="30655">
                  <c:v>-4.414999999999992</c:v>
                </c:pt>
                <c:pt idx="30656">
                  <c:v>-4.4129999999999967</c:v>
                </c:pt>
                <c:pt idx="30657">
                  <c:v>-4.4109999999999943</c:v>
                </c:pt>
                <c:pt idx="30658">
                  <c:v>-4.4089999999999918</c:v>
                </c:pt>
                <c:pt idx="30659">
                  <c:v>-4.4069999999999965</c:v>
                </c:pt>
                <c:pt idx="30660">
                  <c:v>-4.404999999999994</c:v>
                </c:pt>
                <c:pt idx="30661">
                  <c:v>-4.4029999999999916</c:v>
                </c:pt>
                <c:pt idx="30662">
                  <c:v>-4.4009999999999962</c:v>
                </c:pt>
                <c:pt idx="30663">
                  <c:v>-4.3989999999999938</c:v>
                </c:pt>
                <c:pt idx="30664">
                  <c:v>-4.3969999999999914</c:v>
                </c:pt>
                <c:pt idx="30665">
                  <c:v>-4.394999999999996</c:v>
                </c:pt>
                <c:pt idx="30666">
                  <c:v>-4.3929999999999936</c:v>
                </c:pt>
                <c:pt idx="30667">
                  <c:v>-4.3909999999999911</c:v>
                </c:pt>
                <c:pt idx="30668">
                  <c:v>-4.3889999999999958</c:v>
                </c:pt>
                <c:pt idx="30669">
                  <c:v>-4.3869999999999933</c:v>
                </c:pt>
                <c:pt idx="30670">
                  <c:v>-4.3849999999999909</c:v>
                </c:pt>
                <c:pt idx="30671">
                  <c:v>-4.3829999999999956</c:v>
                </c:pt>
                <c:pt idx="30672">
                  <c:v>-4.3809999999999931</c:v>
                </c:pt>
                <c:pt idx="30673">
                  <c:v>-4.3789999999999978</c:v>
                </c:pt>
                <c:pt idx="30674">
                  <c:v>-4.3769999999999953</c:v>
                </c:pt>
                <c:pt idx="30675">
                  <c:v>-4.3749999999999929</c:v>
                </c:pt>
                <c:pt idx="30676">
                  <c:v>-4.3729999999999976</c:v>
                </c:pt>
                <c:pt idx="30677">
                  <c:v>-4.3709999999999951</c:v>
                </c:pt>
                <c:pt idx="30678">
                  <c:v>-4.3689999999999927</c:v>
                </c:pt>
                <c:pt idx="30679">
                  <c:v>-4.3669999999999973</c:v>
                </c:pt>
                <c:pt idx="30680">
                  <c:v>-4.3649999999999949</c:v>
                </c:pt>
                <c:pt idx="30681">
                  <c:v>-4.3629999999999924</c:v>
                </c:pt>
                <c:pt idx="30682">
                  <c:v>-4.3609999999999971</c:v>
                </c:pt>
                <c:pt idx="30683">
                  <c:v>-4.3589999999999947</c:v>
                </c:pt>
                <c:pt idx="30684">
                  <c:v>-4.3569999999999922</c:v>
                </c:pt>
                <c:pt idx="30685">
                  <c:v>-4.3549999999999969</c:v>
                </c:pt>
                <c:pt idx="30686">
                  <c:v>-4.3529999999999944</c:v>
                </c:pt>
                <c:pt idx="30687">
                  <c:v>-4.350999999999992</c:v>
                </c:pt>
                <c:pt idx="30688">
                  <c:v>-4.3489999999999966</c:v>
                </c:pt>
                <c:pt idx="30689">
                  <c:v>-4.3469999999999942</c:v>
                </c:pt>
                <c:pt idx="30690">
                  <c:v>-4.3449999999999918</c:v>
                </c:pt>
                <c:pt idx="30691">
                  <c:v>-4.3429999999999964</c:v>
                </c:pt>
                <c:pt idx="30692">
                  <c:v>-4.340999999999994</c:v>
                </c:pt>
                <c:pt idx="30693">
                  <c:v>-4.3389999999999915</c:v>
                </c:pt>
                <c:pt idx="30694">
                  <c:v>-4.3369999999999962</c:v>
                </c:pt>
                <c:pt idx="30695">
                  <c:v>-4.3349999999999937</c:v>
                </c:pt>
                <c:pt idx="30696">
                  <c:v>-4.3329999999999913</c:v>
                </c:pt>
                <c:pt idx="30697">
                  <c:v>-4.330999999999996</c:v>
                </c:pt>
                <c:pt idx="30698">
                  <c:v>-4.3289999999999935</c:v>
                </c:pt>
                <c:pt idx="30699">
                  <c:v>-4.3269999999999911</c:v>
                </c:pt>
                <c:pt idx="30700">
                  <c:v>-4.3249999999999957</c:v>
                </c:pt>
                <c:pt idx="30701">
                  <c:v>-4.3229999999999933</c:v>
                </c:pt>
                <c:pt idx="30702">
                  <c:v>-4.3209999999999908</c:v>
                </c:pt>
                <c:pt idx="30703">
                  <c:v>-4.3189999999999955</c:v>
                </c:pt>
                <c:pt idx="30704">
                  <c:v>-4.3169999999999931</c:v>
                </c:pt>
                <c:pt idx="30705">
                  <c:v>-4.3149999999999977</c:v>
                </c:pt>
                <c:pt idx="30706">
                  <c:v>-4.3129999999999953</c:v>
                </c:pt>
                <c:pt idx="30707">
                  <c:v>-4.3109999999999928</c:v>
                </c:pt>
                <c:pt idx="30708">
                  <c:v>-4.3089999999999975</c:v>
                </c:pt>
                <c:pt idx="30709">
                  <c:v>-4.3069999999999951</c:v>
                </c:pt>
                <c:pt idx="30710">
                  <c:v>-4.3049999999999926</c:v>
                </c:pt>
                <c:pt idx="30711">
                  <c:v>-4.3029999999999973</c:v>
                </c:pt>
                <c:pt idx="30712">
                  <c:v>-4.3009999999999948</c:v>
                </c:pt>
                <c:pt idx="30713">
                  <c:v>-4.2989999999999924</c:v>
                </c:pt>
                <c:pt idx="30714">
                  <c:v>-4.296999999999997</c:v>
                </c:pt>
                <c:pt idx="30715">
                  <c:v>-4.2949999999999946</c:v>
                </c:pt>
                <c:pt idx="30716">
                  <c:v>-4.2929999999999922</c:v>
                </c:pt>
                <c:pt idx="30717">
                  <c:v>-4.2909999999999968</c:v>
                </c:pt>
                <c:pt idx="30718">
                  <c:v>-4.2889999999999944</c:v>
                </c:pt>
                <c:pt idx="30719">
                  <c:v>-4.2869999999999919</c:v>
                </c:pt>
                <c:pt idx="30720">
                  <c:v>-4.2849999999999966</c:v>
                </c:pt>
                <c:pt idx="30721">
                  <c:v>-4.2829999999999941</c:v>
                </c:pt>
                <c:pt idx="30722">
                  <c:v>-4.2809999999999917</c:v>
                </c:pt>
                <c:pt idx="30723">
                  <c:v>-4.2789999999999964</c:v>
                </c:pt>
                <c:pt idx="30724">
                  <c:v>-4.2769999999999939</c:v>
                </c:pt>
                <c:pt idx="30725">
                  <c:v>-4.2749999999999915</c:v>
                </c:pt>
                <c:pt idx="30726">
                  <c:v>-4.2729999999999961</c:v>
                </c:pt>
                <c:pt idx="30727">
                  <c:v>-4.2709999999999937</c:v>
                </c:pt>
                <c:pt idx="30728">
                  <c:v>-4.2689999999999912</c:v>
                </c:pt>
                <c:pt idx="30729">
                  <c:v>-4.2669999999999959</c:v>
                </c:pt>
                <c:pt idx="30730">
                  <c:v>-4.2649999999999935</c:v>
                </c:pt>
                <c:pt idx="30731">
                  <c:v>-4.262999999999991</c:v>
                </c:pt>
                <c:pt idx="30732">
                  <c:v>-4.2609999999999957</c:v>
                </c:pt>
                <c:pt idx="30733">
                  <c:v>-4.2589999999999932</c:v>
                </c:pt>
                <c:pt idx="30734">
                  <c:v>-4.2569999999999908</c:v>
                </c:pt>
                <c:pt idx="30735">
                  <c:v>-4.2549999999999955</c:v>
                </c:pt>
                <c:pt idx="30736">
                  <c:v>-4.252999999999993</c:v>
                </c:pt>
                <c:pt idx="30737">
                  <c:v>-4.2509999999999977</c:v>
                </c:pt>
                <c:pt idx="30738">
                  <c:v>-4.2489999999999952</c:v>
                </c:pt>
                <c:pt idx="30739">
                  <c:v>-4.2469999999999928</c:v>
                </c:pt>
                <c:pt idx="30740">
                  <c:v>-4.2449999999999974</c:v>
                </c:pt>
                <c:pt idx="30741">
                  <c:v>-4.242999999999995</c:v>
                </c:pt>
                <c:pt idx="30742">
                  <c:v>-4.2409999999999926</c:v>
                </c:pt>
                <c:pt idx="30743">
                  <c:v>-4.2389999999999972</c:v>
                </c:pt>
                <c:pt idx="30744">
                  <c:v>-4.2369999999999948</c:v>
                </c:pt>
                <c:pt idx="30745">
                  <c:v>-4.2349999999999923</c:v>
                </c:pt>
                <c:pt idx="30746">
                  <c:v>-4.232999999999997</c:v>
                </c:pt>
                <c:pt idx="30747">
                  <c:v>-4.2309999999999945</c:v>
                </c:pt>
                <c:pt idx="30748">
                  <c:v>-4.2289999999999921</c:v>
                </c:pt>
                <c:pt idx="30749">
                  <c:v>-4.2269999999999968</c:v>
                </c:pt>
                <c:pt idx="30750">
                  <c:v>-4.2249999999999943</c:v>
                </c:pt>
                <c:pt idx="30751">
                  <c:v>-4.2229999999999919</c:v>
                </c:pt>
                <c:pt idx="30752">
                  <c:v>-4.2209999999999965</c:v>
                </c:pt>
                <c:pt idx="30753">
                  <c:v>-4.2189999999999941</c:v>
                </c:pt>
                <c:pt idx="30754">
                  <c:v>-4.2169999999999916</c:v>
                </c:pt>
                <c:pt idx="30755">
                  <c:v>-4.2149999999999963</c:v>
                </c:pt>
                <c:pt idx="30756">
                  <c:v>-4.2129999999999939</c:v>
                </c:pt>
                <c:pt idx="30757">
                  <c:v>-4.2109999999999914</c:v>
                </c:pt>
                <c:pt idx="30758">
                  <c:v>-4.2089999999999961</c:v>
                </c:pt>
                <c:pt idx="30759">
                  <c:v>-4.2069999999999936</c:v>
                </c:pt>
                <c:pt idx="30760">
                  <c:v>-4.2049999999999912</c:v>
                </c:pt>
                <c:pt idx="30761">
                  <c:v>-4.2029999999999959</c:v>
                </c:pt>
                <c:pt idx="30762">
                  <c:v>-4.2009999999999934</c:v>
                </c:pt>
                <c:pt idx="30763">
                  <c:v>-4.198999999999991</c:v>
                </c:pt>
                <c:pt idx="30764">
                  <c:v>-4.1969999999999956</c:v>
                </c:pt>
                <c:pt idx="30765">
                  <c:v>-4.1949999999999932</c:v>
                </c:pt>
                <c:pt idx="30766">
                  <c:v>-4.1929999999999978</c:v>
                </c:pt>
                <c:pt idx="30767">
                  <c:v>-4.1909999999999954</c:v>
                </c:pt>
                <c:pt idx="30768">
                  <c:v>-4.188999999999993</c:v>
                </c:pt>
                <c:pt idx="30769">
                  <c:v>-4.1869999999999976</c:v>
                </c:pt>
                <c:pt idx="30770">
                  <c:v>-4.1849999999999952</c:v>
                </c:pt>
                <c:pt idx="30771">
                  <c:v>-4.1829999999999927</c:v>
                </c:pt>
                <c:pt idx="30772">
                  <c:v>-4.1809999999999974</c:v>
                </c:pt>
                <c:pt idx="30773">
                  <c:v>-4.1789999999999949</c:v>
                </c:pt>
                <c:pt idx="30774">
                  <c:v>-4.1769999999999925</c:v>
                </c:pt>
                <c:pt idx="30775">
                  <c:v>-4.1749999999999972</c:v>
                </c:pt>
                <c:pt idx="30776">
                  <c:v>-4.1729999999999947</c:v>
                </c:pt>
                <c:pt idx="30777">
                  <c:v>-4.1709999999999923</c:v>
                </c:pt>
                <c:pt idx="30778">
                  <c:v>-4.1689999999999969</c:v>
                </c:pt>
                <c:pt idx="30779">
                  <c:v>-4.1669999999999945</c:v>
                </c:pt>
                <c:pt idx="30780">
                  <c:v>-4.164999999999992</c:v>
                </c:pt>
                <c:pt idx="30781">
                  <c:v>-4.1629999999999967</c:v>
                </c:pt>
                <c:pt idx="30782">
                  <c:v>-4.1609999999999943</c:v>
                </c:pt>
                <c:pt idx="30783">
                  <c:v>-4.1589999999999918</c:v>
                </c:pt>
                <c:pt idx="30784">
                  <c:v>-4.1569999999999965</c:v>
                </c:pt>
                <c:pt idx="30785">
                  <c:v>-4.154999999999994</c:v>
                </c:pt>
                <c:pt idx="30786">
                  <c:v>-4.1529999999999916</c:v>
                </c:pt>
                <c:pt idx="30787">
                  <c:v>-4.1509999999999962</c:v>
                </c:pt>
                <c:pt idx="30788">
                  <c:v>-4.1489999999999938</c:v>
                </c:pt>
                <c:pt idx="30789">
                  <c:v>-4.1469999999999914</c:v>
                </c:pt>
                <c:pt idx="30790">
                  <c:v>-4.144999999999996</c:v>
                </c:pt>
                <c:pt idx="30791">
                  <c:v>-4.1429999999999936</c:v>
                </c:pt>
                <c:pt idx="30792">
                  <c:v>-4.1409999999999911</c:v>
                </c:pt>
                <c:pt idx="30793">
                  <c:v>-4.1389999999999958</c:v>
                </c:pt>
                <c:pt idx="30794">
                  <c:v>-4.1369999999999933</c:v>
                </c:pt>
                <c:pt idx="30795">
                  <c:v>-4.1349999999999909</c:v>
                </c:pt>
                <c:pt idx="30796">
                  <c:v>-4.1329999999999956</c:v>
                </c:pt>
                <c:pt idx="30797">
                  <c:v>-4.1309999999999931</c:v>
                </c:pt>
                <c:pt idx="30798">
                  <c:v>-4.1289999999999978</c:v>
                </c:pt>
                <c:pt idx="30799">
                  <c:v>-4.1269999999999953</c:v>
                </c:pt>
                <c:pt idx="30800">
                  <c:v>-4.1249999999999929</c:v>
                </c:pt>
                <c:pt idx="30801">
                  <c:v>-4.1229999999999976</c:v>
                </c:pt>
                <c:pt idx="30802">
                  <c:v>-4.1209999999999951</c:v>
                </c:pt>
                <c:pt idx="30803">
                  <c:v>-4.1189999999999927</c:v>
                </c:pt>
                <c:pt idx="30804">
                  <c:v>-4.1169999999999973</c:v>
                </c:pt>
                <c:pt idx="30805">
                  <c:v>-4.1149999999999949</c:v>
                </c:pt>
                <c:pt idx="30806">
                  <c:v>-4.1129999999999924</c:v>
                </c:pt>
                <c:pt idx="30807">
                  <c:v>-4.1109999999999971</c:v>
                </c:pt>
                <c:pt idx="30808">
                  <c:v>-4.1089999999999947</c:v>
                </c:pt>
                <c:pt idx="30809">
                  <c:v>-4.1069999999999922</c:v>
                </c:pt>
                <c:pt idx="30810">
                  <c:v>-4.1049999999999969</c:v>
                </c:pt>
                <c:pt idx="30811">
                  <c:v>-4.1029999999999944</c:v>
                </c:pt>
                <c:pt idx="30812">
                  <c:v>-4.100999999999992</c:v>
                </c:pt>
                <c:pt idx="30813">
                  <c:v>-4.0989999999999966</c:v>
                </c:pt>
                <c:pt idx="30814">
                  <c:v>-4.0969999999999942</c:v>
                </c:pt>
                <c:pt idx="30815">
                  <c:v>-4.0949999999999918</c:v>
                </c:pt>
                <c:pt idx="30816">
                  <c:v>-4.0929999999999964</c:v>
                </c:pt>
                <c:pt idx="30817">
                  <c:v>-4.090999999999994</c:v>
                </c:pt>
                <c:pt idx="30818">
                  <c:v>-4.0889999999999915</c:v>
                </c:pt>
                <c:pt idx="30819">
                  <c:v>-4.0869999999999962</c:v>
                </c:pt>
                <c:pt idx="30820">
                  <c:v>-4.0849999999999937</c:v>
                </c:pt>
                <c:pt idx="30821">
                  <c:v>-4.0829999999999913</c:v>
                </c:pt>
                <c:pt idx="30822">
                  <c:v>-4.080999999999996</c:v>
                </c:pt>
                <c:pt idx="30823">
                  <c:v>-4.0789999999999935</c:v>
                </c:pt>
                <c:pt idx="30824">
                  <c:v>-4.0769999999999911</c:v>
                </c:pt>
                <c:pt idx="30825">
                  <c:v>-4.0749999999999957</c:v>
                </c:pt>
                <c:pt idx="30826">
                  <c:v>-4.0729999999999933</c:v>
                </c:pt>
                <c:pt idx="30827">
                  <c:v>-4.0709999999999908</c:v>
                </c:pt>
                <c:pt idx="30828">
                  <c:v>-4.0689999999999955</c:v>
                </c:pt>
                <c:pt idx="30829">
                  <c:v>-4.0669999999999931</c:v>
                </c:pt>
                <c:pt idx="30830">
                  <c:v>-4.0649999999999977</c:v>
                </c:pt>
                <c:pt idx="30831">
                  <c:v>-4.0629999999999953</c:v>
                </c:pt>
                <c:pt idx="30832">
                  <c:v>-4.0609999999999928</c:v>
                </c:pt>
                <c:pt idx="30833">
                  <c:v>-4.0589999999999975</c:v>
                </c:pt>
                <c:pt idx="30834">
                  <c:v>-4.0569999999999951</c:v>
                </c:pt>
                <c:pt idx="30835">
                  <c:v>-4.0549999999999926</c:v>
                </c:pt>
                <c:pt idx="30836">
                  <c:v>-4.0529999999999973</c:v>
                </c:pt>
                <c:pt idx="30837">
                  <c:v>-4.0509999999999948</c:v>
                </c:pt>
                <c:pt idx="30838">
                  <c:v>-4.0489999999999924</c:v>
                </c:pt>
                <c:pt idx="30839">
                  <c:v>-4.046999999999997</c:v>
                </c:pt>
                <c:pt idx="30840">
                  <c:v>-4.0449999999999946</c:v>
                </c:pt>
                <c:pt idx="30841">
                  <c:v>-4.0429999999999922</c:v>
                </c:pt>
                <c:pt idx="30842">
                  <c:v>-4.0409999999999968</c:v>
                </c:pt>
                <c:pt idx="30843">
                  <c:v>-4.0389999999999944</c:v>
                </c:pt>
                <c:pt idx="30844">
                  <c:v>-4.0369999999999919</c:v>
                </c:pt>
                <c:pt idx="30845">
                  <c:v>-4.0349999999999966</c:v>
                </c:pt>
                <c:pt idx="30846">
                  <c:v>-4.0329999999999941</c:v>
                </c:pt>
                <c:pt idx="30847">
                  <c:v>-4.0309999999999917</c:v>
                </c:pt>
                <c:pt idx="30848">
                  <c:v>-4.0289999999999964</c:v>
                </c:pt>
                <c:pt idx="30849">
                  <c:v>-4.0269999999999939</c:v>
                </c:pt>
                <c:pt idx="30850">
                  <c:v>-4.0249999999999915</c:v>
                </c:pt>
                <c:pt idx="30851">
                  <c:v>-4.0229999999999961</c:v>
                </c:pt>
                <c:pt idx="30852">
                  <c:v>-4.0209999999999937</c:v>
                </c:pt>
                <c:pt idx="30853">
                  <c:v>-4.0189999999999912</c:v>
                </c:pt>
                <c:pt idx="30854">
                  <c:v>-4.0169999999999959</c:v>
                </c:pt>
                <c:pt idx="30855">
                  <c:v>-4.0149999999999935</c:v>
                </c:pt>
                <c:pt idx="30856">
                  <c:v>-4.012999999999991</c:v>
                </c:pt>
                <c:pt idx="30857">
                  <c:v>-4.0109999999999957</c:v>
                </c:pt>
                <c:pt idx="30858">
                  <c:v>-4.0089999999999932</c:v>
                </c:pt>
                <c:pt idx="30859">
                  <c:v>-4.0069999999999908</c:v>
                </c:pt>
                <c:pt idx="30860">
                  <c:v>-4.0049999999999955</c:v>
                </c:pt>
                <c:pt idx="30861">
                  <c:v>-4.002999999999993</c:v>
                </c:pt>
                <c:pt idx="30862">
                  <c:v>-4.0009999999999977</c:v>
                </c:pt>
                <c:pt idx="30863">
                  <c:v>-3.9989999999999952</c:v>
                </c:pt>
                <c:pt idx="30864">
                  <c:v>-3.9969999999999928</c:v>
                </c:pt>
                <c:pt idx="30865">
                  <c:v>-3.9949999999999974</c:v>
                </c:pt>
                <c:pt idx="30866">
                  <c:v>-3.992999999999995</c:v>
                </c:pt>
                <c:pt idx="30867">
                  <c:v>-3.9909999999999926</c:v>
                </c:pt>
                <c:pt idx="30868">
                  <c:v>-3.9889999999999972</c:v>
                </c:pt>
                <c:pt idx="30869">
                  <c:v>-3.9869999999999948</c:v>
                </c:pt>
                <c:pt idx="30870">
                  <c:v>-3.9849999999999923</c:v>
                </c:pt>
                <c:pt idx="30871">
                  <c:v>-3.982999999999997</c:v>
                </c:pt>
                <c:pt idx="30872">
                  <c:v>-3.9809999999999945</c:v>
                </c:pt>
                <c:pt idx="30873">
                  <c:v>-3.9789999999999921</c:v>
                </c:pt>
                <c:pt idx="30874">
                  <c:v>-3.9769999999999968</c:v>
                </c:pt>
                <c:pt idx="30875">
                  <c:v>-3.9749999999999943</c:v>
                </c:pt>
                <c:pt idx="30876">
                  <c:v>-3.9729999999999919</c:v>
                </c:pt>
                <c:pt idx="30877">
                  <c:v>-3.9709999999999965</c:v>
                </c:pt>
                <c:pt idx="30878">
                  <c:v>-3.9689999999999941</c:v>
                </c:pt>
                <c:pt idx="30879">
                  <c:v>-3.9669999999999916</c:v>
                </c:pt>
                <c:pt idx="30880">
                  <c:v>-3.9649999999999963</c:v>
                </c:pt>
                <c:pt idx="30881">
                  <c:v>-3.9629999999999939</c:v>
                </c:pt>
                <c:pt idx="30882">
                  <c:v>-3.9609999999999914</c:v>
                </c:pt>
                <c:pt idx="30883">
                  <c:v>-3.9589999999999961</c:v>
                </c:pt>
                <c:pt idx="30884">
                  <c:v>-3.9569999999999936</c:v>
                </c:pt>
                <c:pt idx="30885">
                  <c:v>-3.9549999999999912</c:v>
                </c:pt>
                <c:pt idx="30886">
                  <c:v>-3.9529999999999959</c:v>
                </c:pt>
                <c:pt idx="30887">
                  <c:v>-3.9509999999999934</c:v>
                </c:pt>
                <c:pt idx="30888">
                  <c:v>-3.948999999999991</c:v>
                </c:pt>
                <c:pt idx="30889">
                  <c:v>-3.9469999999999956</c:v>
                </c:pt>
                <c:pt idx="30890">
                  <c:v>-3.9449999999999932</c:v>
                </c:pt>
                <c:pt idx="30891">
                  <c:v>-3.9429999999999978</c:v>
                </c:pt>
                <c:pt idx="30892">
                  <c:v>-3.9409999999999954</c:v>
                </c:pt>
                <c:pt idx="30893">
                  <c:v>-3.938999999999993</c:v>
                </c:pt>
                <c:pt idx="30894">
                  <c:v>-3.9369999999999976</c:v>
                </c:pt>
                <c:pt idx="30895">
                  <c:v>-3.9349999999999952</c:v>
                </c:pt>
                <c:pt idx="30896">
                  <c:v>-3.9329999999999927</c:v>
                </c:pt>
                <c:pt idx="30897">
                  <c:v>-3.9309999999999974</c:v>
                </c:pt>
                <c:pt idx="30898">
                  <c:v>-3.9289999999999949</c:v>
                </c:pt>
                <c:pt idx="30899">
                  <c:v>-3.9269999999999925</c:v>
                </c:pt>
                <c:pt idx="30900">
                  <c:v>-3.9249999999999972</c:v>
                </c:pt>
                <c:pt idx="30901">
                  <c:v>-3.9229999999999947</c:v>
                </c:pt>
                <c:pt idx="30902">
                  <c:v>-3.9209999999999923</c:v>
                </c:pt>
                <c:pt idx="30903">
                  <c:v>-3.9189999999999969</c:v>
                </c:pt>
                <c:pt idx="30904">
                  <c:v>-3.9169999999999945</c:v>
                </c:pt>
                <c:pt idx="30905">
                  <c:v>-3.914999999999992</c:v>
                </c:pt>
                <c:pt idx="30906">
                  <c:v>-3.9129999999999967</c:v>
                </c:pt>
                <c:pt idx="30907">
                  <c:v>-3.9109999999999943</c:v>
                </c:pt>
                <c:pt idx="30908">
                  <c:v>-3.9089999999999918</c:v>
                </c:pt>
                <c:pt idx="30909">
                  <c:v>-3.9069999999999965</c:v>
                </c:pt>
                <c:pt idx="30910">
                  <c:v>-3.904999999999994</c:v>
                </c:pt>
                <c:pt idx="30911">
                  <c:v>-3.9029999999999916</c:v>
                </c:pt>
                <c:pt idx="30912">
                  <c:v>-3.9009999999999962</c:v>
                </c:pt>
                <c:pt idx="30913">
                  <c:v>-3.8989999999999938</c:v>
                </c:pt>
                <c:pt idx="30914">
                  <c:v>-3.8969999999999914</c:v>
                </c:pt>
                <c:pt idx="30915">
                  <c:v>-3.894999999999996</c:v>
                </c:pt>
                <c:pt idx="30916">
                  <c:v>-3.8929999999999936</c:v>
                </c:pt>
                <c:pt idx="30917">
                  <c:v>-3.8909999999999911</c:v>
                </c:pt>
                <c:pt idx="30918">
                  <c:v>-3.8889999999999958</c:v>
                </c:pt>
                <c:pt idx="30919">
                  <c:v>-3.8869999999999933</c:v>
                </c:pt>
                <c:pt idx="30920">
                  <c:v>-3.8849999999999909</c:v>
                </c:pt>
                <c:pt idx="30921">
                  <c:v>-3.8829999999999956</c:v>
                </c:pt>
                <c:pt idx="30922">
                  <c:v>-3.8809999999999931</c:v>
                </c:pt>
                <c:pt idx="30923">
                  <c:v>-3.8789999999999978</c:v>
                </c:pt>
                <c:pt idx="30924">
                  <c:v>-3.8769999999999953</c:v>
                </c:pt>
                <c:pt idx="30925">
                  <c:v>-3.8749999999999929</c:v>
                </c:pt>
                <c:pt idx="30926">
                  <c:v>-3.8729999999999976</c:v>
                </c:pt>
                <c:pt idx="30927">
                  <c:v>-3.8709999999999951</c:v>
                </c:pt>
                <c:pt idx="30928">
                  <c:v>-3.8689999999999927</c:v>
                </c:pt>
                <c:pt idx="30929">
                  <c:v>-3.8669999999999973</c:v>
                </c:pt>
                <c:pt idx="30930">
                  <c:v>-3.8649999999999949</c:v>
                </c:pt>
                <c:pt idx="30931">
                  <c:v>-3.8629999999999924</c:v>
                </c:pt>
                <c:pt idx="30932">
                  <c:v>-3.8609999999999971</c:v>
                </c:pt>
                <c:pt idx="30933">
                  <c:v>-3.8589999999999947</c:v>
                </c:pt>
                <c:pt idx="30934">
                  <c:v>-3.8569999999999922</c:v>
                </c:pt>
                <c:pt idx="30935">
                  <c:v>-3.8549999999999969</c:v>
                </c:pt>
                <c:pt idx="30936">
                  <c:v>-3.8529999999999944</c:v>
                </c:pt>
                <c:pt idx="30937">
                  <c:v>-3.850999999999992</c:v>
                </c:pt>
                <c:pt idx="30938">
                  <c:v>-3.8489999999999966</c:v>
                </c:pt>
                <c:pt idx="30939">
                  <c:v>-3.8469999999999942</c:v>
                </c:pt>
                <c:pt idx="30940">
                  <c:v>-3.8449999999999918</c:v>
                </c:pt>
                <c:pt idx="30941">
                  <c:v>-3.8429999999999964</c:v>
                </c:pt>
                <c:pt idx="30942">
                  <c:v>-3.840999999999994</c:v>
                </c:pt>
                <c:pt idx="30943">
                  <c:v>-3.8389999999999915</c:v>
                </c:pt>
                <c:pt idx="30944">
                  <c:v>-3.8369999999999962</c:v>
                </c:pt>
                <c:pt idx="30945">
                  <c:v>-3.8349999999999937</c:v>
                </c:pt>
                <c:pt idx="30946">
                  <c:v>-3.8329999999999913</c:v>
                </c:pt>
                <c:pt idx="30947">
                  <c:v>-3.830999999999996</c:v>
                </c:pt>
                <c:pt idx="30948">
                  <c:v>-3.8289999999999935</c:v>
                </c:pt>
                <c:pt idx="30949">
                  <c:v>-3.8269999999999911</c:v>
                </c:pt>
                <c:pt idx="30950">
                  <c:v>-3.8249999999999957</c:v>
                </c:pt>
                <c:pt idx="30951">
                  <c:v>-3.8229999999999933</c:v>
                </c:pt>
                <c:pt idx="30952">
                  <c:v>-3.8209999999999908</c:v>
                </c:pt>
                <c:pt idx="30953">
                  <c:v>-3.8189999999999955</c:v>
                </c:pt>
                <c:pt idx="30954">
                  <c:v>-3.8169999999999931</c:v>
                </c:pt>
                <c:pt idx="30955">
                  <c:v>-3.8149999999999977</c:v>
                </c:pt>
                <c:pt idx="30956">
                  <c:v>-3.8129999999999953</c:v>
                </c:pt>
                <c:pt idx="30957">
                  <c:v>-3.8109999999999928</c:v>
                </c:pt>
                <c:pt idx="30958">
                  <c:v>-3.8089999999999975</c:v>
                </c:pt>
                <c:pt idx="30959">
                  <c:v>-3.8069999999999951</c:v>
                </c:pt>
                <c:pt idx="30960">
                  <c:v>-3.8049999999999926</c:v>
                </c:pt>
                <c:pt idx="30961">
                  <c:v>-3.8029999999999973</c:v>
                </c:pt>
                <c:pt idx="30962">
                  <c:v>-3.8009999999999948</c:v>
                </c:pt>
                <c:pt idx="30963">
                  <c:v>-3.7989999999999924</c:v>
                </c:pt>
                <c:pt idx="30964">
                  <c:v>-3.796999999999997</c:v>
                </c:pt>
                <c:pt idx="30965">
                  <c:v>-3.7949999999999946</c:v>
                </c:pt>
                <c:pt idx="30966">
                  <c:v>-3.7929999999999922</c:v>
                </c:pt>
                <c:pt idx="30967">
                  <c:v>-3.7909999999999968</c:v>
                </c:pt>
                <c:pt idx="30968">
                  <c:v>-3.7889999999999944</c:v>
                </c:pt>
                <c:pt idx="30969">
                  <c:v>-3.7869999999999919</c:v>
                </c:pt>
                <c:pt idx="30970">
                  <c:v>-3.7849999999999966</c:v>
                </c:pt>
                <c:pt idx="30971">
                  <c:v>-3.7829999999999941</c:v>
                </c:pt>
                <c:pt idx="30972">
                  <c:v>-3.7809999999999917</c:v>
                </c:pt>
                <c:pt idx="30973">
                  <c:v>-3.7789999999999964</c:v>
                </c:pt>
                <c:pt idx="30974">
                  <c:v>-3.7769999999999939</c:v>
                </c:pt>
                <c:pt idx="30975">
                  <c:v>-3.7749999999999915</c:v>
                </c:pt>
                <c:pt idx="30976">
                  <c:v>-3.7729999999999961</c:v>
                </c:pt>
                <c:pt idx="30977">
                  <c:v>-3.7709999999999937</c:v>
                </c:pt>
                <c:pt idx="30978">
                  <c:v>-3.7689999999999912</c:v>
                </c:pt>
                <c:pt idx="30979">
                  <c:v>-3.7669999999999959</c:v>
                </c:pt>
                <c:pt idx="30980">
                  <c:v>-3.7649999999999935</c:v>
                </c:pt>
                <c:pt idx="30981">
                  <c:v>-3.762999999999991</c:v>
                </c:pt>
                <c:pt idx="30982">
                  <c:v>-3.7609999999999957</c:v>
                </c:pt>
                <c:pt idx="30983">
                  <c:v>-3.7589999999999932</c:v>
                </c:pt>
                <c:pt idx="30984">
                  <c:v>-3.7569999999999908</c:v>
                </c:pt>
                <c:pt idx="30985">
                  <c:v>-3.7549999999999955</c:v>
                </c:pt>
                <c:pt idx="30986">
                  <c:v>-3.752999999999993</c:v>
                </c:pt>
                <c:pt idx="30987">
                  <c:v>-3.7509999999999977</c:v>
                </c:pt>
                <c:pt idx="30988">
                  <c:v>-3.7489999999999952</c:v>
                </c:pt>
                <c:pt idx="30989">
                  <c:v>-3.7469999999999928</c:v>
                </c:pt>
                <c:pt idx="30990">
                  <c:v>-3.7449999999999974</c:v>
                </c:pt>
                <c:pt idx="30991">
                  <c:v>-3.742999999999995</c:v>
                </c:pt>
                <c:pt idx="30992">
                  <c:v>-3.7409999999999926</c:v>
                </c:pt>
                <c:pt idx="30993">
                  <c:v>-3.7389999999999972</c:v>
                </c:pt>
                <c:pt idx="30994">
                  <c:v>-3.7369999999999948</c:v>
                </c:pt>
                <c:pt idx="30995">
                  <c:v>-3.7349999999999923</c:v>
                </c:pt>
                <c:pt idx="30996">
                  <c:v>-3.732999999999997</c:v>
                </c:pt>
                <c:pt idx="30997">
                  <c:v>-3.7309999999999945</c:v>
                </c:pt>
                <c:pt idx="30998">
                  <c:v>-3.7289999999999921</c:v>
                </c:pt>
                <c:pt idx="30999">
                  <c:v>-3.7269999999999968</c:v>
                </c:pt>
                <c:pt idx="31000">
                  <c:v>-3.7249999999999943</c:v>
                </c:pt>
                <c:pt idx="31001">
                  <c:v>-3.7229999999999919</c:v>
                </c:pt>
                <c:pt idx="31002">
                  <c:v>-3.7209999999999965</c:v>
                </c:pt>
                <c:pt idx="31003">
                  <c:v>-3.7189999999999941</c:v>
                </c:pt>
                <c:pt idx="31004">
                  <c:v>-3.7169999999999916</c:v>
                </c:pt>
                <c:pt idx="31005">
                  <c:v>-3.7149999999999963</c:v>
                </c:pt>
                <c:pt idx="31006">
                  <c:v>-3.7129999999999939</c:v>
                </c:pt>
                <c:pt idx="31007">
                  <c:v>-3.7109999999999914</c:v>
                </c:pt>
                <c:pt idx="31008">
                  <c:v>-3.7089999999999961</c:v>
                </c:pt>
                <c:pt idx="31009">
                  <c:v>-3.7069999999999936</c:v>
                </c:pt>
                <c:pt idx="31010">
                  <c:v>-3.7049999999999912</c:v>
                </c:pt>
                <c:pt idx="31011">
                  <c:v>-3.7029999999999959</c:v>
                </c:pt>
                <c:pt idx="31012">
                  <c:v>-3.7009999999999934</c:v>
                </c:pt>
                <c:pt idx="31013">
                  <c:v>-3.698999999999991</c:v>
                </c:pt>
                <c:pt idx="31014">
                  <c:v>-3.6969999999999956</c:v>
                </c:pt>
                <c:pt idx="31015">
                  <c:v>-3.6949999999999932</c:v>
                </c:pt>
                <c:pt idx="31016">
                  <c:v>-3.6929999999999978</c:v>
                </c:pt>
                <c:pt idx="31017">
                  <c:v>-3.6909999999999954</c:v>
                </c:pt>
                <c:pt idx="31018">
                  <c:v>-3.688999999999993</c:v>
                </c:pt>
                <c:pt idx="31019">
                  <c:v>-3.6869999999999976</c:v>
                </c:pt>
                <c:pt idx="31020">
                  <c:v>-3.6849999999999952</c:v>
                </c:pt>
                <c:pt idx="31021">
                  <c:v>-3.6829999999999927</c:v>
                </c:pt>
                <c:pt idx="31022">
                  <c:v>-3.6809999999999974</c:v>
                </c:pt>
                <c:pt idx="31023">
                  <c:v>-3.6789999999999949</c:v>
                </c:pt>
                <c:pt idx="31024">
                  <c:v>-3.6769999999999925</c:v>
                </c:pt>
                <c:pt idx="31025">
                  <c:v>-3.6749999999999972</c:v>
                </c:pt>
                <c:pt idx="31026">
                  <c:v>-3.6729999999999947</c:v>
                </c:pt>
                <c:pt idx="31027">
                  <c:v>-3.6709999999999923</c:v>
                </c:pt>
                <c:pt idx="31028">
                  <c:v>-3.6689999999999969</c:v>
                </c:pt>
                <c:pt idx="31029">
                  <c:v>-3.6669999999999945</c:v>
                </c:pt>
                <c:pt idx="31030">
                  <c:v>-3.664999999999992</c:v>
                </c:pt>
                <c:pt idx="31031">
                  <c:v>-3.6629999999999967</c:v>
                </c:pt>
                <c:pt idx="31032">
                  <c:v>-3.6609999999999943</c:v>
                </c:pt>
                <c:pt idx="31033">
                  <c:v>-3.6589999999999918</c:v>
                </c:pt>
                <c:pt idx="31034">
                  <c:v>-3.6569999999999965</c:v>
                </c:pt>
                <c:pt idx="31035">
                  <c:v>-3.654999999999994</c:v>
                </c:pt>
                <c:pt idx="31036">
                  <c:v>-3.6529999999999916</c:v>
                </c:pt>
                <c:pt idx="31037">
                  <c:v>-3.6509999999999962</c:v>
                </c:pt>
                <c:pt idx="31038">
                  <c:v>-3.6489999999999938</c:v>
                </c:pt>
                <c:pt idx="31039">
                  <c:v>-3.6469999999999914</c:v>
                </c:pt>
                <c:pt idx="31040">
                  <c:v>-3.644999999999996</c:v>
                </c:pt>
                <c:pt idx="31041">
                  <c:v>-3.6429999999999936</c:v>
                </c:pt>
                <c:pt idx="31042">
                  <c:v>-3.6409999999999911</c:v>
                </c:pt>
                <c:pt idx="31043">
                  <c:v>-3.6389999999999958</c:v>
                </c:pt>
                <c:pt idx="31044">
                  <c:v>-3.6369999999999933</c:v>
                </c:pt>
                <c:pt idx="31045">
                  <c:v>-3.6349999999999909</c:v>
                </c:pt>
                <c:pt idx="31046">
                  <c:v>-3.6329999999999956</c:v>
                </c:pt>
                <c:pt idx="31047">
                  <c:v>-3.6309999999999931</c:v>
                </c:pt>
                <c:pt idx="31048">
                  <c:v>-3.6289999999999978</c:v>
                </c:pt>
                <c:pt idx="31049">
                  <c:v>-3.6269999999999953</c:v>
                </c:pt>
                <c:pt idx="31050">
                  <c:v>-3.6249999999999929</c:v>
                </c:pt>
                <c:pt idx="31051">
                  <c:v>-3.6229999999999976</c:v>
                </c:pt>
                <c:pt idx="31052">
                  <c:v>-3.6209999999999951</c:v>
                </c:pt>
                <c:pt idx="31053">
                  <c:v>-3.6189999999999927</c:v>
                </c:pt>
                <c:pt idx="31054">
                  <c:v>-3.6169999999999973</c:v>
                </c:pt>
                <c:pt idx="31055">
                  <c:v>-3.6149999999999949</c:v>
                </c:pt>
                <c:pt idx="31056">
                  <c:v>-3.6129999999999924</c:v>
                </c:pt>
                <c:pt idx="31057">
                  <c:v>-3.6109999999999971</c:v>
                </c:pt>
                <c:pt idx="31058">
                  <c:v>-3.6089999999999947</c:v>
                </c:pt>
                <c:pt idx="31059">
                  <c:v>-3.6069999999999922</c:v>
                </c:pt>
                <c:pt idx="31060">
                  <c:v>-3.6049999999999969</c:v>
                </c:pt>
                <c:pt idx="31061">
                  <c:v>-3.6029999999999944</c:v>
                </c:pt>
                <c:pt idx="31062">
                  <c:v>-3.600999999999992</c:v>
                </c:pt>
                <c:pt idx="31063">
                  <c:v>-3.5989999999999966</c:v>
                </c:pt>
                <c:pt idx="31064">
                  <c:v>-3.5969999999999942</c:v>
                </c:pt>
                <c:pt idx="31065">
                  <c:v>-3.5949999999999918</c:v>
                </c:pt>
                <c:pt idx="31066">
                  <c:v>-3.5929999999999964</c:v>
                </c:pt>
                <c:pt idx="31067">
                  <c:v>-3.590999999999994</c:v>
                </c:pt>
                <c:pt idx="31068">
                  <c:v>-3.5889999999999915</c:v>
                </c:pt>
                <c:pt idx="31069">
                  <c:v>-3.5869999999999962</c:v>
                </c:pt>
                <c:pt idx="31070">
                  <c:v>-3.5849999999999937</c:v>
                </c:pt>
                <c:pt idx="31071">
                  <c:v>-3.5829999999999913</c:v>
                </c:pt>
                <c:pt idx="31072">
                  <c:v>-3.580999999999996</c:v>
                </c:pt>
                <c:pt idx="31073">
                  <c:v>-3.5789999999999935</c:v>
                </c:pt>
                <c:pt idx="31074">
                  <c:v>-3.5769999999999911</c:v>
                </c:pt>
                <c:pt idx="31075">
                  <c:v>-3.5749999999999957</c:v>
                </c:pt>
                <c:pt idx="31076">
                  <c:v>-3.5729999999999933</c:v>
                </c:pt>
                <c:pt idx="31077">
                  <c:v>-3.5709999999999908</c:v>
                </c:pt>
                <c:pt idx="31078">
                  <c:v>-3.5689999999999955</c:v>
                </c:pt>
                <c:pt idx="31079">
                  <c:v>-3.5669999999999931</c:v>
                </c:pt>
                <c:pt idx="31080">
                  <c:v>-3.5649999999999977</c:v>
                </c:pt>
                <c:pt idx="31081">
                  <c:v>-3.5629999999999953</c:v>
                </c:pt>
                <c:pt idx="31082">
                  <c:v>-3.5609999999999928</c:v>
                </c:pt>
                <c:pt idx="31083">
                  <c:v>-3.5589999999999975</c:v>
                </c:pt>
                <c:pt idx="31084">
                  <c:v>-3.5569999999999951</c:v>
                </c:pt>
                <c:pt idx="31085">
                  <c:v>-3.5549999999999926</c:v>
                </c:pt>
                <c:pt idx="31086">
                  <c:v>-3.5529999999999973</c:v>
                </c:pt>
                <c:pt idx="31087">
                  <c:v>-3.5509999999999948</c:v>
                </c:pt>
                <c:pt idx="31088">
                  <c:v>-3.5489999999999924</c:v>
                </c:pt>
                <c:pt idx="31089">
                  <c:v>-3.546999999999997</c:v>
                </c:pt>
                <c:pt idx="31090">
                  <c:v>-3.5449999999999946</c:v>
                </c:pt>
                <c:pt idx="31091">
                  <c:v>-3.5429999999999922</c:v>
                </c:pt>
                <c:pt idx="31092">
                  <c:v>-3.5409999999999968</c:v>
                </c:pt>
                <c:pt idx="31093">
                  <c:v>-3.5389999999999944</c:v>
                </c:pt>
                <c:pt idx="31094">
                  <c:v>-3.5369999999999919</c:v>
                </c:pt>
                <c:pt idx="31095">
                  <c:v>-3.5349999999999966</c:v>
                </c:pt>
                <c:pt idx="31096">
                  <c:v>-3.5329999999999941</c:v>
                </c:pt>
                <c:pt idx="31097">
                  <c:v>-3.5309999999999917</c:v>
                </c:pt>
                <c:pt idx="31098">
                  <c:v>-3.5289999999999964</c:v>
                </c:pt>
                <c:pt idx="31099">
                  <c:v>-3.5269999999999939</c:v>
                </c:pt>
                <c:pt idx="31100">
                  <c:v>-3.5249999999999915</c:v>
                </c:pt>
                <c:pt idx="31101">
                  <c:v>-3.5229999999999961</c:v>
                </c:pt>
                <c:pt idx="31102">
                  <c:v>-3.5209999999999937</c:v>
                </c:pt>
                <c:pt idx="31103">
                  <c:v>-3.5189999999999912</c:v>
                </c:pt>
                <c:pt idx="31104">
                  <c:v>-3.5169999999999959</c:v>
                </c:pt>
                <c:pt idx="31105">
                  <c:v>-3.5149999999999935</c:v>
                </c:pt>
                <c:pt idx="31106">
                  <c:v>-3.512999999999991</c:v>
                </c:pt>
                <c:pt idx="31107">
                  <c:v>-3.5109999999999957</c:v>
                </c:pt>
                <c:pt idx="31108">
                  <c:v>-3.5089999999999932</c:v>
                </c:pt>
                <c:pt idx="31109">
                  <c:v>-3.5069999999999908</c:v>
                </c:pt>
                <c:pt idx="31110">
                  <c:v>-3.5049999999999955</c:v>
                </c:pt>
                <c:pt idx="31111">
                  <c:v>-3.502999999999993</c:v>
                </c:pt>
                <c:pt idx="31112">
                  <c:v>-3.5009999999999977</c:v>
                </c:pt>
                <c:pt idx="31113">
                  <c:v>-3.4989999999999952</c:v>
                </c:pt>
                <c:pt idx="31114">
                  <c:v>-3.4969999999999928</c:v>
                </c:pt>
                <c:pt idx="31115">
                  <c:v>-3.4949999999999974</c:v>
                </c:pt>
                <c:pt idx="31116">
                  <c:v>-3.492999999999995</c:v>
                </c:pt>
                <c:pt idx="31117">
                  <c:v>-3.4909999999999926</c:v>
                </c:pt>
                <c:pt idx="31118">
                  <c:v>-3.4889999999999972</c:v>
                </c:pt>
                <c:pt idx="31119">
                  <c:v>-3.4869999999999948</c:v>
                </c:pt>
                <c:pt idx="31120">
                  <c:v>-3.4849999999999923</c:v>
                </c:pt>
                <c:pt idx="31121">
                  <c:v>-3.482999999999997</c:v>
                </c:pt>
                <c:pt idx="31122">
                  <c:v>-3.4809999999999945</c:v>
                </c:pt>
                <c:pt idx="31123">
                  <c:v>-3.4789999999999921</c:v>
                </c:pt>
                <c:pt idx="31124">
                  <c:v>-3.4769999999999968</c:v>
                </c:pt>
                <c:pt idx="31125">
                  <c:v>-3.4749999999999943</c:v>
                </c:pt>
                <c:pt idx="31126">
                  <c:v>-3.4729999999999919</c:v>
                </c:pt>
                <c:pt idx="31127">
                  <c:v>-3.4709999999999965</c:v>
                </c:pt>
                <c:pt idx="31128">
                  <c:v>-3.4689999999999941</c:v>
                </c:pt>
                <c:pt idx="31129">
                  <c:v>-3.4669999999999916</c:v>
                </c:pt>
                <c:pt idx="31130">
                  <c:v>-3.4649999999999963</c:v>
                </c:pt>
                <c:pt idx="31131">
                  <c:v>-3.4629999999999939</c:v>
                </c:pt>
                <c:pt idx="31132">
                  <c:v>-3.4609999999999914</c:v>
                </c:pt>
                <c:pt idx="31133">
                  <c:v>-3.4589999999999961</c:v>
                </c:pt>
                <c:pt idx="31134">
                  <c:v>-3.4569999999999936</c:v>
                </c:pt>
                <c:pt idx="31135">
                  <c:v>-3.4549999999999912</c:v>
                </c:pt>
                <c:pt idx="31136">
                  <c:v>-3.4529999999999959</c:v>
                </c:pt>
                <c:pt idx="31137">
                  <c:v>-3.4509999999999934</c:v>
                </c:pt>
                <c:pt idx="31138">
                  <c:v>-3.448999999999991</c:v>
                </c:pt>
                <c:pt idx="31139">
                  <c:v>-3.4469999999999956</c:v>
                </c:pt>
                <c:pt idx="31140">
                  <c:v>-3.4449999999999932</c:v>
                </c:pt>
                <c:pt idx="31141">
                  <c:v>-3.4429999999999978</c:v>
                </c:pt>
                <c:pt idx="31142">
                  <c:v>-3.4409999999999954</c:v>
                </c:pt>
                <c:pt idx="31143">
                  <c:v>-3.438999999999993</c:v>
                </c:pt>
                <c:pt idx="31144">
                  <c:v>-3.4369999999999976</c:v>
                </c:pt>
                <c:pt idx="31145">
                  <c:v>-3.4349999999999952</c:v>
                </c:pt>
                <c:pt idx="31146">
                  <c:v>-3.4329999999999927</c:v>
                </c:pt>
                <c:pt idx="31147">
                  <c:v>-3.4309999999999974</c:v>
                </c:pt>
                <c:pt idx="31148">
                  <c:v>-3.4289999999999949</c:v>
                </c:pt>
                <c:pt idx="31149">
                  <c:v>-3.4269999999999925</c:v>
                </c:pt>
                <c:pt idx="31150">
                  <c:v>-3.4249999999999972</c:v>
                </c:pt>
                <c:pt idx="31151">
                  <c:v>-3.4229999999999947</c:v>
                </c:pt>
                <c:pt idx="31152">
                  <c:v>-3.4209999999999923</c:v>
                </c:pt>
                <c:pt idx="31153">
                  <c:v>-3.4189999999999969</c:v>
                </c:pt>
                <c:pt idx="31154">
                  <c:v>-3.4169999999999945</c:v>
                </c:pt>
                <c:pt idx="31155">
                  <c:v>-3.414999999999992</c:v>
                </c:pt>
                <c:pt idx="31156">
                  <c:v>-3.4129999999999967</c:v>
                </c:pt>
                <c:pt idx="31157">
                  <c:v>-3.4109999999999943</c:v>
                </c:pt>
                <c:pt idx="31158">
                  <c:v>-3.4089999999999918</c:v>
                </c:pt>
                <c:pt idx="31159">
                  <c:v>-3.4069999999999965</c:v>
                </c:pt>
                <c:pt idx="31160">
                  <c:v>-3.404999999999994</c:v>
                </c:pt>
                <c:pt idx="31161">
                  <c:v>-3.4029999999999916</c:v>
                </c:pt>
                <c:pt idx="31162">
                  <c:v>-3.4009999999999962</c:v>
                </c:pt>
                <c:pt idx="31163">
                  <c:v>-3.3989999999999938</c:v>
                </c:pt>
                <c:pt idx="31164">
                  <c:v>-3.3969999999999914</c:v>
                </c:pt>
                <c:pt idx="31165">
                  <c:v>-3.394999999999996</c:v>
                </c:pt>
                <c:pt idx="31166">
                  <c:v>-3.3929999999999936</c:v>
                </c:pt>
                <c:pt idx="31167">
                  <c:v>-3.3909999999999911</c:v>
                </c:pt>
                <c:pt idx="31168">
                  <c:v>-3.3889999999999958</c:v>
                </c:pt>
                <c:pt idx="31169">
                  <c:v>-3.3869999999999933</c:v>
                </c:pt>
                <c:pt idx="31170">
                  <c:v>-3.3849999999999909</c:v>
                </c:pt>
                <c:pt idx="31171">
                  <c:v>-3.3829999999999956</c:v>
                </c:pt>
                <c:pt idx="31172">
                  <c:v>-3.3809999999999931</c:v>
                </c:pt>
                <c:pt idx="31173">
                  <c:v>-3.3789999999999978</c:v>
                </c:pt>
                <c:pt idx="31174">
                  <c:v>-3.3769999999999953</c:v>
                </c:pt>
                <c:pt idx="31175">
                  <c:v>-3.3749999999999929</c:v>
                </c:pt>
                <c:pt idx="31176">
                  <c:v>-3.3729999999999976</c:v>
                </c:pt>
                <c:pt idx="31177">
                  <c:v>-3.3709999999999951</c:v>
                </c:pt>
                <c:pt idx="31178">
                  <c:v>-3.3689999999999927</c:v>
                </c:pt>
                <c:pt idx="31179">
                  <c:v>-3.3669999999999973</c:v>
                </c:pt>
                <c:pt idx="31180">
                  <c:v>-3.3649999999999949</c:v>
                </c:pt>
                <c:pt idx="31181">
                  <c:v>-3.3629999999999924</c:v>
                </c:pt>
                <c:pt idx="31182">
                  <c:v>-3.3609999999999971</c:v>
                </c:pt>
                <c:pt idx="31183">
                  <c:v>-3.3589999999999947</c:v>
                </c:pt>
                <c:pt idx="31184">
                  <c:v>-3.3569999999999922</c:v>
                </c:pt>
                <c:pt idx="31185">
                  <c:v>-3.3549999999999969</c:v>
                </c:pt>
                <c:pt idx="31186">
                  <c:v>-3.3529999999999944</c:v>
                </c:pt>
                <c:pt idx="31187">
                  <c:v>-3.350999999999992</c:v>
                </c:pt>
                <c:pt idx="31188">
                  <c:v>-3.3489999999999966</c:v>
                </c:pt>
                <c:pt idx="31189">
                  <c:v>-3.3469999999999942</c:v>
                </c:pt>
                <c:pt idx="31190">
                  <c:v>-3.3449999999999918</c:v>
                </c:pt>
                <c:pt idx="31191">
                  <c:v>-3.3429999999999964</c:v>
                </c:pt>
                <c:pt idx="31192">
                  <c:v>-3.340999999999994</c:v>
                </c:pt>
                <c:pt idx="31193">
                  <c:v>-3.3389999999999915</c:v>
                </c:pt>
                <c:pt idx="31194">
                  <c:v>-3.3369999999999962</c:v>
                </c:pt>
                <c:pt idx="31195">
                  <c:v>-3.3349999999999937</c:v>
                </c:pt>
                <c:pt idx="31196">
                  <c:v>-3.3329999999999913</c:v>
                </c:pt>
                <c:pt idx="31197">
                  <c:v>-3.330999999999996</c:v>
                </c:pt>
                <c:pt idx="31198">
                  <c:v>-3.3289999999999935</c:v>
                </c:pt>
                <c:pt idx="31199">
                  <c:v>-3.3269999999999911</c:v>
                </c:pt>
                <c:pt idx="31200">
                  <c:v>-3.3249999999999957</c:v>
                </c:pt>
                <c:pt idx="31201">
                  <c:v>-3.3229999999999933</c:v>
                </c:pt>
                <c:pt idx="31202">
                  <c:v>-3.3209999999999908</c:v>
                </c:pt>
                <c:pt idx="31203">
                  <c:v>-3.3189999999999955</c:v>
                </c:pt>
                <c:pt idx="31204">
                  <c:v>-3.3169999999999931</c:v>
                </c:pt>
                <c:pt idx="31205">
                  <c:v>-3.3149999999999977</c:v>
                </c:pt>
                <c:pt idx="31206">
                  <c:v>-3.3129999999999953</c:v>
                </c:pt>
                <c:pt idx="31207">
                  <c:v>-3.3109999999999928</c:v>
                </c:pt>
                <c:pt idx="31208">
                  <c:v>-3.3089999999999975</c:v>
                </c:pt>
                <c:pt idx="31209">
                  <c:v>-3.3069999999999951</c:v>
                </c:pt>
                <c:pt idx="31210">
                  <c:v>-3.3049999999999926</c:v>
                </c:pt>
                <c:pt idx="31211">
                  <c:v>-3.3029999999999973</c:v>
                </c:pt>
                <c:pt idx="31212">
                  <c:v>-3.3009999999999948</c:v>
                </c:pt>
                <c:pt idx="31213">
                  <c:v>-3.2989999999999924</c:v>
                </c:pt>
                <c:pt idx="31214">
                  <c:v>-3.296999999999997</c:v>
                </c:pt>
                <c:pt idx="31215">
                  <c:v>-3.2949999999999946</c:v>
                </c:pt>
                <c:pt idx="31216">
                  <c:v>-3.2929999999999922</c:v>
                </c:pt>
                <c:pt idx="31217">
                  <c:v>-3.2909999999999968</c:v>
                </c:pt>
                <c:pt idx="31218">
                  <c:v>-3.2889999999999944</c:v>
                </c:pt>
                <c:pt idx="31219">
                  <c:v>-3.2869999999999919</c:v>
                </c:pt>
                <c:pt idx="31220">
                  <c:v>-3.2849999999999966</c:v>
                </c:pt>
                <c:pt idx="31221">
                  <c:v>-3.2829999999999941</c:v>
                </c:pt>
                <c:pt idx="31222">
                  <c:v>-3.2809999999999917</c:v>
                </c:pt>
                <c:pt idx="31223">
                  <c:v>-3.2789999999999964</c:v>
                </c:pt>
                <c:pt idx="31224">
                  <c:v>-3.2769999999999939</c:v>
                </c:pt>
                <c:pt idx="31225">
                  <c:v>-3.2749999999999915</c:v>
                </c:pt>
                <c:pt idx="31226">
                  <c:v>-3.2729999999999961</c:v>
                </c:pt>
                <c:pt idx="31227">
                  <c:v>-3.2709999999999937</c:v>
                </c:pt>
                <c:pt idx="31228">
                  <c:v>-3.2689999999999912</c:v>
                </c:pt>
                <c:pt idx="31229">
                  <c:v>-3.2669999999999959</c:v>
                </c:pt>
                <c:pt idx="31230">
                  <c:v>-3.2649999999999935</c:v>
                </c:pt>
                <c:pt idx="31231">
                  <c:v>-3.262999999999991</c:v>
                </c:pt>
                <c:pt idx="31232">
                  <c:v>-3.2609999999999957</c:v>
                </c:pt>
                <c:pt idx="31233">
                  <c:v>-3.2589999999999932</c:v>
                </c:pt>
                <c:pt idx="31234">
                  <c:v>-3.2569999999999908</c:v>
                </c:pt>
                <c:pt idx="31235">
                  <c:v>-3.2549999999999955</c:v>
                </c:pt>
                <c:pt idx="31236">
                  <c:v>-3.252999999999993</c:v>
                </c:pt>
                <c:pt idx="31237">
                  <c:v>-3.2509999999999977</c:v>
                </c:pt>
                <c:pt idx="31238">
                  <c:v>-3.2489999999999952</c:v>
                </c:pt>
                <c:pt idx="31239">
                  <c:v>-3.2469999999999928</c:v>
                </c:pt>
                <c:pt idx="31240">
                  <c:v>-3.2449999999999974</c:v>
                </c:pt>
                <c:pt idx="31241">
                  <c:v>-3.242999999999995</c:v>
                </c:pt>
                <c:pt idx="31242">
                  <c:v>-3.2409999999999926</c:v>
                </c:pt>
                <c:pt idx="31243">
                  <c:v>-3.2389999999999972</c:v>
                </c:pt>
                <c:pt idx="31244">
                  <c:v>-3.2369999999999948</c:v>
                </c:pt>
                <c:pt idx="31245">
                  <c:v>-3.2349999999999923</c:v>
                </c:pt>
                <c:pt idx="31246">
                  <c:v>-3.232999999999997</c:v>
                </c:pt>
                <c:pt idx="31247">
                  <c:v>-3.2309999999999945</c:v>
                </c:pt>
                <c:pt idx="31248">
                  <c:v>-3.2289999999999921</c:v>
                </c:pt>
                <c:pt idx="31249">
                  <c:v>-3.2269999999999968</c:v>
                </c:pt>
                <c:pt idx="31250">
                  <c:v>-3.2249999999999943</c:v>
                </c:pt>
                <c:pt idx="31251">
                  <c:v>-3.2229999999999919</c:v>
                </c:pt>
                <c:pt idx="31252">
                  <c:v>-3.2209999999999965</c:v>
                </c:pt>
                <c:pt idx="31253">
                  <c:v>-3.2189999999999941</c:v>
                </c:pt>
                <c:pt idx="31254">
                  <c:v>-3.2169999999999916</c:v>
                </c:pt>
                <c:pt idx="31255">
                  <c:v>-3.2149999999999963</c:v>
                </c:pt>
                <c:pt idx="31256">
                  <c:v>-3.2129999999999939</c:v>
                </c:pt>
                <c:pt idx="31257">
                  <c:v>-3.2109999999999914</c:v>
                </c:pt>
                <c:pt idx="31258">
                  <c:v>-3.2089999999999961</c:v>
                </c:pt>
                <c:pt idx="31259">
                  <c:v>-3.2069999999999936</c:v>
                </c:pt>
                <c:pt idx="31260">
                  <c:v>-3.2049999999999912</c:v>
                </c:pt>
                <c:pt idx="31261">
                  <c:v>-3.2029999999999959</c:v>
                </c:pt>
                <c:pt idx="31262">
                  <c:v>-3.2009999999999934</c:v>
                </c:pt>
                <c:pt idx="31263">
                  <c:v>-3.198999999999991</c:v>
                </c:pt>
                <c:pt idx="31264">
                  <c:v>-3.1969999999999956</c:v>
                </c:pt>
                <c:pt idx="31265">
                  <c:v>-3.1949999999999932</c:v>
                </c:pt>
                <c:pt idx="31266">
                  <c:v>-3.1929999999999978</c:v>
                </c:pt>
                <c:pt idx="31267">
                  <c:v>-3.1909999999999954</c:v>
                </c:pt>
                <c:pt idx="31268">
                  <c:v>-3.188999999999993</c:v>
                </c:pt>
                <c:pt idx="31269">
                  <c:v>-3.1869999999999976</c:v>
                </c:pt>
                <c:pt idx="31270">
                  <c:v>-3.1849999999999952</c:v>
                </c:pt>
                <c:pt idx="31271">
                  <c:v>-3.1829999999999927</c:v>
                </c:pt>
                <c:pt idx="31272">
                  <c:v>-3.1809999999999974</c:v>
                </c:pt>
                <c:pt idx="31273">
                  <c:v>-3.1789999999999949</c:v>
                </c:pt>
                <c:pt idx="31274">
                  <c:v>-3.1769999999999925</c:v>
                </c:pt>
                <c:pt idx="31275">
                  <c:v>-3.1749999999999972</c:v>
                </c:pt>
                <c:pt idx="31276">
                  <c:v>-3.1729999999999947</c:v>
                </c:pt>
                <c:pt idx="31277">
                  <c:v>-3.1709999999999923</c:v>
                </c:pt>
                <c:pt idx="31278">
                  <c:v>-3.1689999999999969</c:v>
                </c:pt>
                <c:pt idx="31279">
                  <c:v>-3.1669999999999945</c:v>
                </c:pt>
                <c:pt idx="31280">
                  <c:v>-3.164999999999992</c:v>
                </c:pt>
                <c:pt idx="31281">
                  <c:v>-3.1629999999999967</c:v>
                </c:pt>
                <c:pt idx="31282">
                  <c:v>-3.1609999999999943</c:v>
                </c:pt>
                <c:pt idx="31283">
                  <c:v>-3.1589999999999918</c:v>
                </c:pt>
                <c:pt idx="31284">
                  <c:v>-3.1569999999999965</c:v>
                </c:pt>
                <c:pt idx="31285">
                  <c:v>-3.154999999999994</c:v>
                </c:pt>
                <c:pt idx="31286">
                  <c:v>-3.1529999999999916</c:v>
                </c:pt>
                <c:pt idx="31287">
                  <c:v>-3.1509999999999962</c:v>
                </c:pt>
                <c:pt idx="31288">
                  <c:v>-3.1489999999999938</c:v>
                </c:pt>
                <c:pt idx="31289">
                  <c:v>-3.1469999999999914</c:v>
                </c:pt>
                <c:pt idx="31290">
                  <c:v>-3.144999999999996</c:v>
                </c:pt>
                <c:pt idx="31291">
                  <c:v>-3.1429999999999936</c:v>
                </c:pt>
                <c:pt idx="31292">
                  <c:v>-3.1409999999999911</c:v>
                </c:pt>
                <c:pt idx="31293">
                  <c:v>-3.1389999999999958</c:v>
                </c:pt>
                <c:pt idx="31294">
                  <c:v>-3.1369999999999933</c:v>
                </c:pt>
                <c:pt idx="31295">
                  <c:v>-3.1349999999999909</c:v>
                </c:pt>
                <c:pt idx="31296">
                  <c:v>-3.1329999999999956</c:v>
                </c:pt>
                <c:pt idx="31297">
                  <c:v>-3.1309999999999931</c:v>
                </c:pt>
                <c:pt idx="31298">
                  <c:v>-3.1289999999999978</c:v>
                </c:pt>
                <c:pt idx="31299">
                  <c:v>-3.1269999999999953</c:v>
                </c:pt>
                <c:pt idx="31300">
                  <c:v>-3.1249999999999929</c:v>
                </c:pt>
                <c:pt idx="31301">
                  <c:v>-3.1229999999999976</c:v>
                </c:pt>
                <c:pt idx="31302">
                  <c:v>-3.1209999999999951</c:v>
                </c:pt>
                <c:pt idx="31303">
                  <c:v>-3.1189999999999927</c:v>
                </c:pt>
                <c:pt idx="31304">
                  <c:v>-3.1169999999999973</c:v>
                </c:pt>
                <c:pt idx="31305">
                  <c:v>-3.1149999999999949</c:v>
                </c:pt>
                <c:pt idx="31306">
                  <c:v>-3.1129999999999924</c:v>
                </c:pt>
                <c:pt idx="31307">
                  <c:v>-3.1109999999999971</c:v>
                </c:pt>
                <c:pt idx="31308">
                  <c:v>-3.1089999999999947</c:v>
                </c:pt>
                <c:pt idx="31309">
                  <c:v>-3.1069999999999922</c:v>
                </c:pt>
                <c:pt idx="31310">
                  <c:v>-3.1049999999999969</c:v>
                </c:pt>
                <c:pt idx="31311">
                  <c:v>-3.1029999999999944</c:v>
                </c:pt>
                <c:pt idx="31312">
                  <c:v>-3.100999999999992</c:v>
                </c:pt>
                <c:pt idx="31313">
                  <c:v>-3.0989999999999966</c:v>
                </c:pt>
                <c:pt idx="31314">
                  <c:v>-3.0969999999999942</c:v>
                </c:pt>
                <c:pt idx="31315">
                  <c:v>-3.0949999999999918</c:v>
                </c:pt>
                <c:pt idx="31316">
                  <c:v>-3.0929999999999964</c:v>
                </c:pt>
                <c:pt idx="31317">
                  <c:v>-3.090999999999994</c:v>
                </c:pt>
                <c:pt idx="31318">
                  <c:v>-3.0889999999999915</c:v>
                </c:pt>
                <c:pt idx="31319">
                  <c:v>-3.0869999999999962</c:v>
                </c:pt>
                <c:pt idx="31320">
                  <c:v>-3.0849999999999937</c:v>
                </c:pt>
                <c:pt idx="31321">
                  <c:v>-3.0829999999999913</c:v>
                </c:pt>
                <c:pt idx="31322">
                  <c:v>-3.080999999999996</c:v>
                </c:pt>
                <c:pt idx="31323">
                  <c:v>-3.0789999999999935</c:v>
                </c:pt>
                <c:pt idx="31324">
                  <c:v>-3.0769999999999911</c:v>
                </c:pt>
                <c:pt idx="31325">
                  <c:v>-3.0749999999999957</c:v>
                </c:pt>
                <c:pt idx="31326">
                  <c:v>-3.0729999999999933</c:v>
                </c:pt>
                <c:pt idx="31327">
                  <c:v>-3.0709999999999908</c:v>
                </c:pt>
                <c:pt idx="31328">
                  <c:v>-3.0689999999999955</c:v>
                </c:pt>
                <c:pt idx="31329">
                  <c:v>-3.0669999999999931</c:v>
                </c:pt>
                <c:pt idx="31330">
                  <c:v>-3.0649999999999977</c:v>
                </c:pt>
                <c:pt idx="31331">
                  <c:v>-3.0629999999999953</c:v>
                </c:pt>
                <c:pt idx="31332">
                  <c:v>-3.0609999999999928</c:v>
                </c:pt>
                <c:pt idx="31333">
                  <c:v>-3.0589999999999975</c:v>
                </c:pt>
                <c:pt idx="31334">
                  <c:v>-3.0569999999999951</c:v>
                </c:pt>
                <c:pt idx="31335">
                  <c:v>-3.0549999999999926</c:v>
                </c:pt>
                <c:pt idx="31336">
                  <c:v>-3.0529999999999973</c:v>
                </c:pt>
                <c:pt idx="31337">
                  <c:v>-3.0509999999999948</c:v>
                </c:pt>
                <c:pt idx="31338">
                  <c:v>-3.0489999999999924</c:v>
                </c:pt>
                <c:pt idx="31339">
                  <c:v>-3.046999999999997</c:v>
                </c:pt>
                <c:pt idx="31340">
                  <c:v>-3.0449999999999946</c:v>
                </c:pt>
                <c:pt idx="31341">
                  <c:v>-3.0429999999999922</c:v>
                </c:pt>
                <c:pt idx="31342">
                  <c:v>-3.0409999999999968</c:v>
                </c:pt>
                <c:pt idx="31343">
                  <c:v>-3.0389999999999944</c:v>
                </c:pt>
                <c:pt idx="31344">
                  <c:v>-3.0369999999999919</c:v>
                </c:pt>
                <c:pt idx="31345">
                  <c:v>-3.0349999999999966</c:v>
                </c:pt>
                <c:pt idx="31346">
                  <c:v>-3.0329999999999941</c:v>
                </c:pt>
                <c:pt idx="31347">
                  <c:v>-3.0309999999999917</c:v>
                </c:pt>
                <c:pt idx="31348">
                  <c:v>-3.0289999999999964</c:v>
                </c:pt>
                <c:pt idx="31349">
                  <c:v>-3.0269999999999939</c:v>
                </c:pt>
                <c:pt idx="31350">
                  <c:v>-3.0249999999999915</c:v>
                </c:pt>
                <c:pt idx="31351">
                  <c:v>-3.0229999999999961</c:v>
                </c:pt>
                <c:pt idx="31352">
                  <c:v>-3.0209999999999937</c:v>
                </c:pt>
                <c:pt idx="31353">
                  <c:v>-3.0189999999999912</c:v>
                </c:pt>
                <c:pt idx="31354">
                  <c:v>-3.0169999999999959</c:v>
                </c:pt>
                <c:pt idx="31355">
                  <c:v>-3.0149999999999935</c:v>
                </c:pt>
                <c:pt idx="31356">
                  <c:v>-3.012999999999991</c:v>
                </c:pt>
                <c:pt idx="31357">
                  <c:v>-3.0109999999999957</c:v>
                </c:pt>
                <c:pt idx="31358">
                  <c:v>-3.0089999999999932</c:v>
                </c:pt>
                <c:pt idx="31359">
                  <c:v>-3.0069999999999908</c:v>
                </c:pt>
                <c:pt idx="31360">
                  <c:v>-3.0049999999999955</c:v>
                </c:pt>
                <c:pt idx="31361">
                  <c:v>-3.002999999999993</c:v>
                </c:pt>
                <c:pt idx="31362">
                  <c:v>-3.0009999999999977</c:v>
                </c:pt>
                <c:pt idx="31363">
                  <c:v>-2.9989999999999952</c:v>
                </c:pt>
                <c:pt idx="31364">
                  <c:v>-2.9969999999999928</c:v>
                </c:pt>
                <c:pt idx="31365">
                  <c:v>-2.9949999999999974</c:v>
                </c:pt>
                <c:pt idx="31366">
                  <c:v>-2.992999999999995</c:v>
                </c:pt>
                <c:pt idx="31367">
                  <c:v>-2.9909999999999926</c:v>
                </c:pt>
                <c:pt idx="31368">
                  <c:v>-2.9889999999999972</c:v>
                </c:pt>
                <c:pt idx="31369">
                  <c:v>-2.9869999999999948</c:v>
                </c:pt>
                <c:pt idx="31370">
                  <c:v>-2.9849999999999923</c:v>
                </c:pt>
                <c:pt idx="31371">
                  <c:v>-2.982999999999997</c:v>
                </c:pt>
                <c:pt idx="31372">
                  <c:v>-2.9809999999999945</c:v>
                </c:pt>
                <c:pt idx="31373">
                  <c:v>-2.9789999999999921</c:v>
                </c:pt>
                <c:pt idx="31374">
                  <c:v>-2.9769999999999968</c:v>
                </c:pt>
                <c:pt idx="31375">
                  <c:v>-2.9749999999999943</c:v>
                </c:pt>
                <c:pt idx="31376">
                  <c:v>-2.9729999999999919</c:v>
                </c:pt>
                <c:pt idx="31377">
                  <c:v>-2.9709999999999965</c:v>
                </c:pt>
                <c:pt idx="31378">
                  <c:v>-2.9689999999999941</c:v>
                </c:pt>
                <c:pt idx="31379">
                  <c:v>-2.9669999999999916</c:v>
                </c:pt>
                <c:pt idx="31380">
                  <c:v>-2.9649999999999963</c:v>
                </c:pt>
                <c:pt idx="31381">
                  <c:v>-2.9629999999999939</c:v>
                </c:pt>
                <c:pt idx="31382">
                  <c:v>-2.9609999999999914</c:v>
                </c:pt>
                <c:pt idx="31383">
                  <c:v>-2.9589999999999961</c:v>
                </c:pt>
                <c:pt idx="31384">
                  <c:v>-2.9569999999999936</c:v>
                </c:pt>
                <c:pt idx="31385">
                  <c:v>-2.9549999999999912</c:v>
                </c:pt>
                <c:pt idx="31386">
                  <c:v>-2.9529999999999959</c:v>
                </c:pt>
                <c:pt idx="31387">
                  <c:v>-2.9509999999999934</c:v>
                </c:pt>
                <c:pt idx="31388">
                  <c:v>-2.948999999999991</c:v>
                </c:pt>
                <c:pt idx="31389">
                  <c:v>-2.9469999999999956</c:v>
                </c:pt>
                <c:pt idx="31390">
                  <c:v>-2.9449999999999932</c:v>
                </c:pt>
                <c:pt idx="31391">
                  <c:v>-2.9429999999999978</c:v>
                </c:pt>
                <c:pt idx="31392">
                  <c:v>-2.9409999999999954</c:v>
                </c:pt>
                <c:pt idx="31393">
                  <c:v>-2.938999999999993</c:v>
                </c:pt>
                <c:pt idx="31394">
                  <c:v>-2.9369999999999976</c:v>
                </c:pt>
                <c:pt idx="31395">
                  <c:v>-2.9349999999999952</c:v>
                </c:pt>
                <c:pt idx="31396">
                  <c:v>-2.9329999999999927</c:v>
                </c:pt>
                <c:pt idx="31397">
                  <c:v>-2.9309999999999974</c:v>
                </c:pt>
                <c:pt idx="31398">
                  <c:v>-2.9289999999999949</c:v>
                </c:pt>
                <c:pt idx="31399">
                  <c:v>-2.9269999999999925</c:v>
                </c:pt>
                <c:pt idx="31400">
                  <c:v>-2.9249999999999972</c:v>
                </c:pt>
                <c:pt idx="31401">
                  <c:v>-2.9229999999999947</c:v>
                </c:pt>
                <c:pt idx="31402">
                  <c:v>-2.9209999999999923</c:v>
                </c:pt>
                <c:pt idx="31403">
                  <c:v>-2.9189999999999969</c:v>
                </c:pt>
                <c:pt idx="31404">
                  <c:v>-2.9169999999999945</c:v>
                </c:pt>
                <c:pt idx="31405">
                  <c:v>-2.914999999999992</c:v>
                </c:pt>
                <c:pt idx="31406">
                  <c:v>-2.9129999999999967</c:v>
                </c:pt>
                <c:pt idx="31407">
                  <c:v>-2.9109999999999943</c:v>
                </c:pt>
                <c:pt idx="31408">
                  <c:v>-2.9089999999999918</c:v>
                </c:pt>
                <c:pt idx="31409">
                  <c:v>-2.9069999999999965</c:v>
                </c:pt>
                <c:pt idx="31410">
                  <c:v>-2.904999999999994</c:v>
                </c:pt>
                <c:pt idx="31411">
                  <c:v>-2.9029999999999916</c:v>
                </c:pt>
                <c:pt idx="31412">
                  <c:v>-2.9009999999999962</c:v>
                </c:pt>
                <c:pt idx="31413">
                  <c:v>-2.8989999999999938</c:v>
                </c:pt>
                <c:pt idx="31414">
                  <c:v>-2.8969999999999914</c:v>
                </c:pt>
                <c:pt idx="31415">
                  <c:v>-2.894999999999996</c:v>
                </c:pt>
                <c:pt idx="31416">
                  <c:v>-2.8929999999999936</c:v>
                </c:pt>
                <c:pt idx="31417">
                  <c:v>-2.8909999999999911</c:v>
                </c:pt>
                <c:pt idx="31418">
                  <c:v>-2.8889999999999958</c:v>
                </c:pt>
                <c:pt idx="31419">
                  <c:v>-2.8869999999999933</c:v>
                </c:pt>
                <c:pt idx="31420">
                  <c:v>-2.8849999999999909</c:v>
                </c:pt>
                <c:pt idx="31421">
                  <c:v>-2.8829999999999956</c:v>
                </c:pt>
                <c:pt idx="31422">
                  <c:v>-2.8809999999999931</c:v>
                </c:pt>
                <c:pt idx="31423">
                  <c:v>-2.8789999999999978</c:v>
                </c:pt>
                <c:pt idx="31424">
                  <c:v>-2.8769999999999953</c:v>
                </c:pt>
                <c:pt idx="31425">
                  <c:v>-2.8749999999999929</c:v>
                </c:pt>
                <c:pt idx="31426">
                  <c:v>-2.8729999999999976</c:v>
                </c:pt>
                <c:pt idx="31427">
                  <c:v>-2.8709999999999951</c:v>
                </c:pt>
                <c:pt idx="31428">
                  <c:v>-2.8689999999999927</c:v>
                </c:pt>
                <c:pt idx="31429">
                  <c:v>-2.8669999999999973</c:v>
                </c:pt>
                <c:pt idx="31430">
                  <c:v>-2.8649999999999949</c:v>
                </c:pt>
                <c:pt idx="31431">
                  <c:v>-2.8629999999999924</c:v>
                </c:pt>
                <c:pt idx="31432">
                  <c:v>-2.8609999999999971</c:v>
                </c:pt>
                <c:pt idx="31433">
                  <c:v>-2.8589999999999947</c:v>
                </c:pt>
                <c:pt idx="31434">
                  <c:v>-2.8569999999999922</c:v>
                </c:pt>
                <c:pt idx="31435">
                  <c:v>-2.8549999999999969</c:v>
                </c:pt>
                <c:pt idx="31436">
                  <c:v>-2.8529999999999944</c:v>
                </c:pt>
                <c:pt idx="31437">
                  <c:v>-2.850999999999992</c:v>
                </c:pt>
                <c:pt idx="31438">
                  <c:v>-2.8489999999999966</c:v>
                </c:pt>
                <c:pt idx="31439">
                  <c:v>-2.8469999999999942</c:v>
                </c:pt>
                <c:pt idx="31440">
                  <c:v>-2.8449999999999918</c:v>
                </c:pt>
                <c:pt idx="31441">
                  <c:v>-2.8429999999999964</c:v>
                </c:pt>
                <c:pt idx="31442">
                  <c:v>-2.840999999999994</c:v>
                </c:pt>
                <c:pt idx="31443">
                  <c:v>-2.8389999999999915</c:v>
                </c:pt>
                <c:pt idx="31444">
                  <c:v>-2.8369999999999962</c:v>
                </c:pt>
                <c:pt idx="31445">
                  <c:v>-2.8349999999999937</c:v>
                </c:pt>
                <c:pt idx="31446">
                  <c:v>-2.8329999999999913</c:v>
                </c:pt>
                <c:pt idx="31447">
                  <c:v>-2.830999999999996</c:v>
                </c:pt>
                <c:pt idx="31448">
                  <c:v>-2.8289999999999935</c:v>
                </c:pt>
                <c:pt idx="31449">
                  <c:v>-2.8269999999999911</c:v>
                </c:pt>
                <c:pt idx="31450">
                  <c:v>-2.8249999999999957</c:v>
                </c:pt>
                <c:pt idx="31451">
                  <c:v>-2.8229999999999933</c:v>
                </c:pt>
                <c:pt idx="31452">
                  <c:v>-2.8209999999999908</c:v>
                </c:pt>
                <c:pt idx="31453">
                  <c:v>-2.8189999999999955</c:v>
                </c:pt>
                <c:pt idx="31454">
                  <c:v>-2.8169999999999931</c:v>
                </c:pt>
                <c:pt idx="31455">
                  <c:v>-2.8149999999999977</c:v>
                </c:pt>
                <c:pt idx="31456">
                  <c:v>-2.8129999999999953</c:v>
                </c:pt>
                <c:pt idx="31457">
                  <c:v>-2.8109999999999928</c:v>
                </c:pt>
                <c:pt idx="31458">
                  <c:v>-2.8089999999999975</c:v>
                </c:pt>
                <c:pt idx="31459">
                  <c:v>-2.8069999999999951</c:v>
                </c:pt>
                <c:pt idx="31460">
                  <c:v>-2.8049999999999926</c:v>
                </c:pt>
                <c:pt idx="31461">
                  <c:v>-2.8029999999999973</c:v>
                </c:pt>
                <c:pt idx="31462">
                  <c:v>-2.8009999999999948</c:v>
                </c:pt>
                <c:pt idx="31463">
                  <c:v>-2.7989999999999924</c:v>
                </c:pt>
                <c:pt idx="31464">
                  <c:v>-2.796999999999997</c:v>
                </c:pt>
                <c:pt idx="31465">
                  <c:v>-2.7949999999999946</c:v>
                </c:pt>
                <c:pt idx="31466">
                  <c:v>-2.7929999999999922</c:v>
                </c:pt>
                <c:pt idx="31467">
                  <c:v>-2.7909999999999968</c:v>
                </c:pt>
                <c:pt idx="31468">
                  <c:v>-2.7889999999999944</c:v>
                </c:pt>
                <c:pt idx="31469">
                  <c:v>-2.7869999999999919</c:v>
                </c:pt>
                <c:pt idx="31470">
                  <c:v>-2.7849999999999966</c:v>
                </c:pt>
                <c:pt idx="31471">
                  <c:v>-2.7829999999999941</c:v>
                </c:pt>
                <c:pt idx="31472">
                  <c:v>-2.7809999999999917</c:v>
                </c:pt>
                <c:pt idx="31473">
                  <c:v>-2.7789999999999964</c:v>
                </c:pt>
                <c:pt idx="31474">
                  <c:v>-2.7769999999999939</c:v>
                </c:pt>
                <c:pt idx="31475">
                  <c:v>-2.7749999999999915</c:v>
                </c:pt>
                <c:pt idx="31476">
                  <c:v>-2.7729999999999961</c:v>
                </c:pt>
                <c:pt idx="31477">
                  <c:v>-2.7709999999999937</c:v>
                </c:pt>
                <c:pt idx="31478">
                  <c:v>-2.7689999999999912</c:v>
                </c:pt>
                <c:pt idx="31479">
                  <c:v>-2.7669999999999959</c:v>
                </c:pt>
                <c:pt idx="31480">
                  <c:v>-2.7649999999999935</c:v>
                </c:pt>
                <c:pt idx="31481">
                  <c:v>-2.762999999999991</c:v>
                </c:pt>
                <c:pt idx="31482">
                  <c:v>-2.7609999999999957</c:v>
                </c:pt>
                <c:pt idx="31483">
                  <c:v>-2.7589999999999932</c:v>
                </c:pt>
                <c:pt idx="31484">
                  <c:v>-2.7569999999999908</c:v>
                </c:pt>
                <c:pt idx="31485">
                  <c:v>-2.7549999999999955</c:v>
                </c:pt>
                <c:pt idx="31486">
                  <c:v>-2.752999999999993</c:v>
                </c:pt>
                <c:pt idx="31487">
                  <c:v>-2.7509999999999977</c:v>
                </c:pt>
                <c:pt idx="31488">
                  <c:v>-2.7489999999999952</c:v>
                </c:pt>
                <c:pt idx="31489">
                  <c:v>-2.7469999999999928</c:v>
                </c:pt>
                <c:pt idx="31490">
                  <c:v>-2.7449999999999974</c:v>
                </c:pt>
                <c:pt idx="31491">
                  <c:v>-2.742999999999995</c:v>
                </c:pt>
                <c:pt idx="31492">
                  <c:v>-2.7409999999999926</c:v>
                </c:pt>
                <c:pt idx="31493">
                  <c:v>-2.7389999999999972</c:v>
                </c:pt>
                <c:pt idx="31494">
                  <c:v>-2.7369999999999948</c:v>
                </c:pt>
                <c:pt idx="31495">
                  <c:v>-2.7349999999999923</c:v>
                </c:pt>
                <c:pt idx="31496">
                  <c:v>-2.732999999999997</c:v>
                </c:pt>
                <c:pt idx="31497">
                  <c:v>-2.7309999999999945</c:v>
                </c:pt>
                <c:pt idx="31498">
                  <c:v>-2.7289999999999921</c:v>
                </c:pt>
                <c:pt idx="31499">
                  <c:v>-2.7269999999999968</c:v>
                </c:pt>
                <c:pt idx="31500">
                  <c:v>-2.7249999999999943</c:v>
                </c:pt>
                <c:pt idx="31501">
                  <c:v>-2.7229999999999919</c:v>
                </c:pt>
                <c:pt idx="31502">
                  <c:v>-2.7209999999999965</c:v>
                </c:pt>
                <c:pt idx="31503">
                  <c:v>-2.7189999999999941</c:v>
                </c:pt>
                <c:pt idx="31504">
                  <c:v>-2.7169999999999916</c:v>
                </c:pt>
                <c:pt idx="31505">
                  <c:v>-2.7149999999999963</c:v>
                </c:pt>
                <c:pt idx="31506">
                  <c:v>-2.7129999999999939</c:v>
                </c:pt>
                <c:pt idx="31507">
                  <c:v>-2.7109999999999914</c:v>
                </c:pt>
                <c:pt idx="31508">
                  <c:v>-2.7089999999999961</c:v>
                </c:pt>
                <c:pt idx="31509">
                  <c:v>-2.7069999999999936</c:v>
                </c:pt>
                <c:pt idx="31510">
                  <c:v>-2.7049999999999912</c:v>
                </c:pt>
                <c:pt idx="31511">
                  <c:v>-2.7029999999999959</c:v>
                </c:pt>
                <c:pt idx="31512">
                  <c:v>-2.7009999999999934</c:v>
                </c:pt>
                <c:pt idx="31513">
                  <c:v>-2.698999999999991</c:v>
                </c:pt>
                <c:pt idx="31514">
                  <c:v>-2.6969999999999956</c:v>
                </c:pt>
                <c:pt idx="31515">
                  <c:v>-2.6949999999999932</c:v>
                </c:pt>
                <c:pt idx="31516">
                  <c:v>-2.6929999999999978</c:v>
                </c:pt>
                <c:pt idx="31517">
                  <c:v>-2.6909999999999954</c:v>
                </c:pt>
                <c:pt idx="31518">
                  <c:v>-2.688999999999993</c:v>
                </c:pt>
                <c:pt idx="31519">
                  <c:v>-2.6869999999999976</c:v>
                </c:pt>
                <c:pt idx="31520">
                  <c:v>-2.6849999999999952</c:v>
                </c:pt>
                <c:pt idx="31521">
                  <c:v>-2.6829999999999927</c:v>
                </c:pt>
                <c:pt idx="31522">
                  <c:v>-2.6809999999999974</c:v>
                </c:pt>
                <c:pt idx="31523">
                  <c:v>-2.6789999999999949</c:v>
                </c:pt>
                <c:pt idx="31524">
                  <c:v>-2.6769999999999925</c:v>
                </c:pt>
                <c:pt idx="31525">
                  <c:v>-2.6749999999999972</c:v>
                </c:pt>
                <c:pt idx="31526">
                  <c:v>-2.6729999999999947</c:v>
                </c:pt>
                <c:pt idx="31527">
                  <c:v>-2.6709999999999923</c:v>
                </c:pt>
                <c:pt idx="31528">
                  <c:v>-2.6689999999999969</c:v>
                </c:pt>
                <c:pt idx="31529">
                  <c:v>-2.6669999999999945</c:v>
                </c:pt>
                <c:pt idx="31530">
                  <c:v>-2.664999999999992</c:v>
                </c:pt>
                <c:pt idx="31531">
                  <c:v>-2.6629999999999967</c:v>
                </c:pt>
                <c:pt idx="31532">
                  <c:v>-2.6609999999999943</c:v>
                </c:pt>
                <c:pt idx="31533">
                  <c:v>-2.6589999999999918</c:v>
                </c:pt>
                <c:pt idx="31534">
                  <c:v>-2.6569999999999965</c:v>
                </c:pt>
                <c:pt idx="31535">
                  <c:v>-2.654999999999994</c:v>
                </c:pt>
                <c:pt idx="31536">
                  <c:v>-2.6529999999999916</c:v>
                </c:pt>
                <c:pt idx="31537">
                  <c:v>-2.6509999999999962</c:v>
                </c:pt>
                <c:pt idx="31538">
                  <c:v>-2.6489999999999938</c:v>
                </c:pt>
                <c:pt idx="31539">
                  <c:v>-2.6469999999999914</c:v>
                </c:pt>
                <c:pt idx="31540">
                  <c:v>-2.644999999999996</c:v>
                </c:pt>
                <c:pt idx="31541">
                  <c:v>-2.6429999999999936</c:v>
                </c:pt>
                <c:pt idx="31542">
                  <c:v>-2.6409999999999911</c:v>
                </c:pt>
                <c:pt idx="31543">
                  <c:v>-2.6389999999999958</c:v>
                </c:pt>
                <c:pt idx="31544">
                  <c:v>-2.6369999999999933</c:v>
                </c:pt>
                <c:pt idx="31545">
                  <c:v>-2.6349999999999909</c:v>
                </c:pt>
                <c:pt idx="31546">
                  <c:v>-2.6329999999999956</c:v>
                </c:pt>
                <c:pt idx="31547">
                  <c:v>-2.6309999999999931</c:v>
                </c:pt>
                <c:pt idx="31548">
                  <c:v>-2.6289999999999978</c:v>
                </c:pt>
                <c:pt idx="31549">
                  <c:v>-2.6269999999999953</c:v>
                </c:pt>
                <c:pt idx="31550">
                  <c:v>-2.6249999999999929</c:v>
                </c:pt>
                <c:pt idx="31551">
                  <c:v>-2.6229999999999976</c:v>
                </c:pt>
                <c:pt idx="31552">
                  <c:v>-2.6209999999999951</c:v>
                </c:pt>
                <c:pt idx="31553">
                  <c:v>-2.6189999999999927</c:v>
                </c:pt>
                <c:pt idx="31554">
                  <c:v>-2.6169999999999973</c:v>
                </c:pt>
                <c:pt idx="31555">
                  <c:v>-2.6149999999999949</c:v>
                </c:pt>
                <c:pt idx="31556">
                  <c:v>-2.6129999999999924</c:v>
                </c:pt>
                <c:pt idx="31557">
                  <c:v>-2.6109999999999971</c:v>
                </c:pt>
                <c:pt idx="31558">
                  <c:v>-2.6089999999999947</c:v>
                </c:pt>
                <c:pt idx="31559">
                  <c:v>-2.6069999999999922</c:v>
                </c:pt>
                <c:pt idx="31560">
                  <c:v>-2.6049999999999969</c:v>
                </c:pt>
                <c:pt idx="31561">
                  <c:v>-2.6029999999999944</c:v>
                </c:pt>
                <c:pt idx="31562">
                  <c:v>-2.600999999999992</c:v>
                </c:pt>
                <c:pt idx="31563">
                  <c:v>-2.5989999999999966</c:v>
                </c:pt>
                <c:pt idx="31564">
                  <c:v>-2.5969999999999942</c:v>
                </c:pt>
                <c:pt idx="31565">
                  <c:v>-2.5949999999999918</c:v>
                </c:pt>
                <c:pt idx="31566">
                  <c:v>-2.5929999999999964</c:v>
                </c:pt>
                <c:pt idx="31567">
                  <c:v>-2.590999999999994</c:v>
                </c:pt>
                <c:pt idx="31568">
                  <c:v>-2.5889999999999915</c:v>
                </c:pt>
                <c:pt idx="31569">
                  <c:v>-2.5869999999999962</c:v>
                </c:pt>
                <c:pt idx="31570">
                  <c:v>-2.5849999999999937</c:v>
                </c:pt>
                <c:pt idx="31571">
                  <c:v>-2.5829999999999913</c:v>
                </c:pt>
                <c:pt idx="31572">
                  <c:v>-2.580999999999996</c:v>
                </c:pt>
                <c:pt idx="31573">
                  <c:v>-2.5789999999999935</c:v>
                </c:pt>
                <c:pt idx="31574">
                  <c:v>-2.5769999999999911</c:v>
                </c:pt>
                <c:pt idx="31575">
                  <c:v>-2.5749999999999957</c:v>
                </c:pt>
                <c:pt idx="31576">
                  <c:v>-2.5729999999999933</c:v>
                </c:pt>
                <c:pt idx="31577">
                  <c:v>-2.5709999999999908</c:v>
                </c:pt>
                <c:pt idx="31578">
                  <c:v>-2.5689999999999955</c:v>
                </c:pt>
                <c:pt idx="31579">
                  <c:v>-2.5669999999999931</c:v>
                </c:pt>
                <c:pt idx="31580">
                  <c:v>-2.5649999999999977</c:v>
                </c:pt>
                <c:pt idx="31581">
                  <c:v>-2.5629999999999953</c:v>
                </c:pt>
                <c:pt idx="31582">
                  <c:v>-2.5609999999999928</c:v>
                </c:pt>
                <c:pt idx="31583">
                  <c:v>-2.5589999999999975</c:v>
                </c:pt>
                <c:pt idx="31584">
                  <c:v>-2.5569999999999951</c:v>
                </c:pt>
                <c:pt idx="31585">
                  <c:v>-2.5549999999999926</c:v>
                </c:pt>
                <c:pt idx="31586">
                  <c:v>-2.5529999999999973</c:v>
                </c:pt>
                <c:pt idx="31587">
                  <c:v>-2.5509999999999948</c:v>
                </c:pt>
                <c:pt idx="31588">
                  <c:v>-2.5489999999999924</c:v>
                </c:pt>
                <c:pt idx="31589">
                  <c:v>-2.546999999999997</c:v>
                </c:pt>
                <c:pt idx="31590">
                  <c:v>-2.5449999999999946</c:v>
                </c:pt>
                <c:pt idx="31591">
                  <c:v>-2.5429999999999922</c:v>
                </c:pt>
                <c:pt idx="31592">
                  <c:v>-2.5409999999999968</c:v>
                </c:pt>
                <c:pt idx="31593">
                  <c:v>-2.5389999999999944</c:v>
                </c:pt>
                <c:pt idx="31594">
                  <c:v>-2.5369999999999919</c:v>
                </c:pt>
                <c:pt idx="31595">
                  <c:v>-2.5349999999999966</c:v>
                </c:pt>
                <c:pt idx="31596">
                  <c:v>-2.5329999999999941</c:v>
                </c:pt>
                <c:pt idx="31597">
                  <c:v>-2.5309999999999917</c:v>
                </c:pt>
                <c:pt idx="31598">
                  <c:v>-2.5289999999999964</c:v>
                </c:pt>
                <c:pt idx="31599">
                  <c:v>-2.5269999999999939</c:v>
                </c:pt>
                <c:pt idx="31600">
                  <c:v>-2.5249999999999915</c:v>
                </c:pt>
                <c:pt idx="31601">
                  <c:v>-2.5229999999999961</c:v>
                </c:pt>
                <c:pt idx="31602">
                  <c:v>-2.5209999999999937</c:v>
                </c:pt>
                <c:pt idx="31603">
                  <c:v>-2.5189999999999912</c:v>
                </c:pt>
                <c:pt idx="31604">
                  <c:v>-2.5169999999999959</c:v>
                </c:pt>
                <c:pt idx="31605">
                  <c:v>-2.5149999999999935</c:v>
                </c:pt>
                <c:pt idx="31606">
                  <c:v>-2.512999999999991</c:v>
                </c:pt>
                <c:pt idx="31607">
                  <c:v>-2.5109999999999957</c:v>
                </c:pt>
                <c:pt idx="31608">
                  <c:v>-2.5089999999999932</c:v>
                </c:pt>
                <c:pt idx="31609">
                  <c:v>-2.5069999999999908</c:v>
                </c:pt>
                <c:pt idx="31610">
                  <c:v>-2.5049999999999955</c:v>
                </c:pt>
                <c:pt idx="31611">
                  <c:v>-2.502999999999993</c:v>
                </c:pt>
                <c:pt idx="31612">
                  <c:v>-2.5009999999999977</c:v>
                </c:pt>
                <c:pt idx="31613">
                  <c:v>-2.4989999999999952</c:v>
                </c:pt>
                <c:pt idx="31614">
                  <c:v>-2.4969999999999928</c:v>
                </c:pt>
                <c:pt idx="31615">
                  <c:v>-2.4949999999999974</c:v>
                </c:pt>
                <c:pt idx="31616">
                  <c:v>-2.492999999999995</c:v>
                </c:pt>
                <c:pt idx="31617">
                  <c:v>-2.4909999999999926</c:v>
                </c:pt>
                <c:pt idx="31618">
                  <c:v>-2.4889999999999972</c:v>
                </c:pt>
                <c:pt idx="31619">
                  <c:v>-2.4869999999999948</c:v>
                </c:pt>
                <c:pt idx="31620">
                  <c:v>-2.4849999999999923</c:v>
                </c:pt>
                <c:pt idx="31621">
                  <c:v>-2.482999999999997</c:v>
                </c:pt>
                <c:pt idx="31622">
                  <c:v>-2.4809999999999945</c:v>
                </c:pt>
                <c:pt idx="31623">
                  <c:v>-2.4789999999999921</c:v>
                </c:pt>
                <c:pt idx="31624">
                  <c:v>-2.4769999999999968</c:v>
                </c:pt>
                <c:pt idx="31625">
                  <c:v>-2.4749999999999943</c:v>
                </c:pt>
                <c:pt idx="31626">
                  <c:v>-2.4729999999999919</c:v>
                </c:pt>
                <c:pt idx="31627">
                  <c:v>-2.4709999999999965</c:v>
                </c:pt>
                <c:pt idx="31628">
                  <c:v>-2.4689999999999941</c:v>
                </c:pt>
                <c:pt idx="31629">
                  <c:v>-2.4669999999999916</c:v>
                </c:pt>
                <c:pt idx="31630">
                  <c:v>-2.4649999999999963</c:v>
                </c:pt>
                <c:pt idx="31631">
                  <c:v>-2.4629999999999939</c:v>
                </c:pt>
                <c:pt idx="31632">
                  <c:v>-2.4609999999999914</c:v>
                </c:pt>
                <c:pt idx="31633">
                  <c:v>-2.4589999999999961</c:v>
                </c:pt>
                <c:pt idx="31634">
                  <c:v>-2.4569999999999936</c:v>
                </c:pt>
                <c:pt idx="31635">
                  <c:v>-2.4549999999999912</c:v>
                </c:pt>
                <c:pt idx="31636">
                  <c:v>-2.4529999999999959</c:v>
                </c:pt>
                <c:pt idx="31637">
                  <c:v>-2.4509999999999934</c:v>
                </c:pt>
                <c:pt idx="31638">
                  <c:v>-2.448999999999991</c:v>
                </c:pt>
                <c:pt idx="31639">
                  <c:v>-2.4469999999999956</c:v>
                </c:pt>
                <c:pt idx="31640">
                  <c:v>-2.4449999999999932</c:v>
                </c:pt>
                <c:pt idx="31641">
                  <c:v>-2.4429999999999978</c:v>
                </c:pt>
                <c:pt idx="31642">
                  <c:v>-2.4409999999999954</c:v>
                </c:pt>
                <c:pt idx="31643">
                  <c:v>-2.438999999999993</c:v>
                </c:pt>
                <c:pt idx="31644">
                  <c:v>-2.4369999999999976</c:v>
                </c:pt>
                <c:pt idx="31645">
                  <c:v>-2.4349999999999952</c:v>
                </c:pt>
                <c:pt idx="31646">
                  <c:v>-2.4329999999999927</c:v>
                </c:pt>
                <c:pt idx="31647">
                  <c:v>-2.4309999999999974</c:v>
                </c:pt>
                <c:pt idx="31648">
                  <c:v>-2.4289999999999949</c:v>
                </c:pt>
                <c:pt idx="31649">
                  <c:v>-2.4269999999999925</c:v>
                </c:pt>
                <c:pt idx="31650">
                  <c:v>-2.4249999999999972</c:v>
                </c:pt>
                <c:pt idx="31651">
                  <c:v>-2.4229999999999947</c:v>
                </c:pt>
                <c:pt idx="31652">
                  <c:v>-2.4209999999999923</c:v>
                </c:pt>
                <c:pt idx="31653">
                  <c:v>-2.4189999999999969</c:v>
                </c:pt>
                <c:pt idx="31654">
                  <c:v>-2.4169999999999945</c:v>
                </c:pt>
                <c:pt idx="31655">
                  <c:v>-2.414999999999992</c:v>
                </c:pt>
                <c:pt idx="31656">
                  <c:v>-2.4129999999999967</c:v>
                </c:pt>
                <c:pt idx="31657">
                  <c:v>-2.4109999999999943</c:v>
                </c:pt>
                <c:pt idx="31658">
                  <c:v>-2.4089999999999918</c:v>
                </c:pt>
                <c:pt idx="31659">
                  <c:v>-2.4069999999999965</c:v>
                </c:pt>
                <c:pt idx="31660">
                  <c:v>-2.404999999999994</c:v>
                </c:pt>
                <c:pt idx="31661">
                  <c:v>-2.4029999999999916</c:v>
                </c:pt>
                <c:pt idx="31662">
                  <c:v>-2.4009999999999962</c:v>
                </c:pt>
                <c:pt idx="31663">
                  <c:v>-2.3989999999999938</c:v>
                </c:pt>
                <c:pt idx="31664">
                  <c:v>-2.3969999999999914</c:v>
                </c:pt>
                <c:pt idx="31665">
                  <c:v>-2.394999999999996</c:v>
                </c:pt>
                <c:pt idx="31666">
                  <c:v>-2.3929999999999936</c:v>
                </c:pt>
                <c:pt idx="31667">
                  <c:v>-2.3909999999999911</c:v>
                </c:pt>
                <c:pt idx="31668">
                  <c:v>-2.3889999999999958</c:v>
                </c:pt>
                <c:pt idx="31669">
                  <c:v>-2.3869999999999933</c:v>
                </c:pt>
                <c:pt idx="31670">
                  <c:v>-2.3849999999999909</c:v>
                </c:pt>
                <c:pt idx="31671">
                  <c:v>-2.3829999999999956</c:v>
                </c:pt>
                <c:pt idx="31672">
                  <c:v>-2.3809999999999931</c:v>
                </c:pt>
                <c:pt idx="31673">
                  <c:v>-2.3789999999999978</c:v>
                </c:pt>
                <c:pt idx="31674">
                  <c:v>-2.3769999999999953</c:v>
                </c:pt>
                <c:pt idx="31675">
                  <c:v>-2.3749999999999929</c:v>
                </c:pt>
                <c:pt idx="31676">
                  <c:v>-2.3729999999999976</c:v>
                </c:pt>
                <c:pt idx="31677">
                  <c:v>-2.3709999999999951</c:v>
                </c:pt>
                <c:pt idx="31678">
                  <c:v>-2.3689999999999927</c:v>
                </c:pt>
                <c:pt idx="31679">
                  <c:v>-2.3669999999999973</c:v>
                </c:pt>
                <c:pt idx="31680">
                  <c:v>-2.3649999999999949</c:v>
                </c:pt>
                <c:pt idx="31681">
                  <c:v>-2.3629999999999924</c:v>
                </c:pt>
                <c:pt idx="31682">
                  <c:v>-2.3609999999999971</c:v>
                </c:pt>
                <c:pt idx="31683">
                  <c:v>-2.3589999999999947</c:v>
                </c:pt>
                <c:pt idx="31684">
                  <c:v>-2.3569999999999922</c:v>
                </c:pt>
                <c:pt idx="31685">
                  <c:v>-2.3549999999999969</c:v>
                </c:pt>
                <c:pt idx="31686">
                  <c:v>-2.3529999999999944</c:v>
                </c:pt>
                <c:pt idx="31687">
                  <c:v>-2.350999999999992</c:v>
                </c:pt>
                <c:pt idx="31688">
                  <c:v>-2.3489999999999966</c:v>
                </c:pt>
                <c:pt idx="31689">
                  <c:v>-2.3469999999999942</c:v>
                </c:pt>
                <c:pt idx="31690">
                  <c:v>-2.3449999999999918</c:v>
                </c:pt>
                <c:pt idx="31691">
                  <c:v>-2.3429999999999964</c:v>
                </c:pt>
                <c:pt idx="31692">
                  <c:v>-2.340999999999994</c:v>
                </c:pt>
                <c:pt idx="31693">
                  <c:v>-2.3389999999999915</c:v>
                </c:pt>
                <c:pt idx="31694">
                  <c:v>-2.3369999999999962</c:v>
                </c:pt>
                <c:pt idx="31695">
                  <c:v>-2.3349999999999937</c:v>
                </c:pt>
                <c:pt idx="31696">
                  <c:v>-2.3329999999999913</c:v>
                </c:pt>
                <c:pt idx="31697">
                  <c:v>-2.330999999999996</c:v>
                </c:pt>
                <c:pt idx="31698">
                  <c:v>-2.3289999999999935</c:v>
                </c:pt>
                <c:pt idx="31699">
                  <c:v>-2.3269999999999911</c:v>
                </c:pt>
                <c:pt idx="31700">
                  <c:v>-2.3249999999999957</c:v>
                </c:pt>
                <c:pt idx="31701">
                  <c:v>-2.3229999999999933</c:v>
                </c:pt>
                <c:pt idx="31702">
                  <c:v>-2.3209999999999908</c:v>
                </c:pt>
                <c:pt idx="31703">
                  <c:v>-2.3189999999999955</c:v>
                </c:pt>
                <c:pt idx="31704">
                  <c:v>-2.3169999999999931</c:v>
                </c:pt>
                <c:pt idx="31705">
                  <c:v>-2.3149999999999977</c:v>
                </c:pt>
                <c:pt idx="31706">
                  <c:v>-2.3129999999999953</c:v>
                </c:pt>
                <c:pt idx="31707">
                  <c:v>-2.3109999999999928</c:v>
                </c:pt>
                <c:pt idx="31708">
                  <c:v>-2.3089999999999975</c:v>
                </c:pt>
                <c:pt idx="31709">
                  <c:v>-2.3069999999999951</c:v>
                </c:pt>
                <c:pt idx="31710">
                  <c:v>-2.3049999999999926</c:v>
                </c:pt>
                <c:pt idx="31711">
                  <c:v>-2.3029999999999973</c:v>
                </c:pt>
                <c:pt idx="31712">
                  <c:v>-2.3009999999999948</c:v>
                </c:pt>
                <c:pt idx="31713">
                  <c:v>-2.2989999999999924</c:v>
                </c:pt>
                <c:pt idx="31714">
                  <c:v>-2.296999999999997</c:v>
                </c:pt>
                <c:pt idx="31715">
                  <c:v>-2.2949999999999946</c:v>
                </c:pt>
                <c:pt idx="31716">
                  <c:v>-2.2929999999999922</c:v>
                </c:pt>
                <c:pt idx="31717">
                  <c:v>-2.2909999999999968</c:v>
                </c:pt>
                <c:pt idx="31718">
                  <c:v>-2.2889999999999944</c:v>
                </c:pt>
                <c:pt idx="31719">
                  <c:v>-2.2869999999999919</c:v>
                </c:pt>
                <c:pt idx="31720">
                  <c:v>-2.2849999999999966</c:v>
                </c:pt>
                <c:pt idx="31721">
                  <c:v>-2.2829999999999941</c:v>
                </c:pt>
                <c:pt idx="31722">
                  <c:v>-2.2809999999999917</c:v>
                </c:pt>
                <c:pt idx="31723">
                  <c:v>-2.2789999999999964</c:v>
                </c:pt>
                <c:pt idx="31724">
                  <c:v>-2.2769999999999939</c:v>
                </c:pt>
                <c:pt idx="31725">
                  <c:v>-2.2749999999999915</c:v>
                </c:pt>
                <c:pt idx="31726">
                  <c:v>-2.2729999999999961</c:v>
                </c:pt>
                <c:pt idx="31727">
                  <c:v>-2.2709999999999937</c:v>
                </c:pt>
                <c:pt idx="31728">
                  <c:v>-2.2689999999999912</c:v>
                </c:pt>
                <c:pt idx="31729">
                  <c:v>-2.2669999999999959</c:v>
                </c:pt>
                <c:pt idx="31730">
                  <c:v>-2.2649999999999935</c:v>
                </c:pt>
                <c:pt idx="31731">
                  <c:v>-2.262999999999991</c:v>
                </c:pt>
                <c:pt idx="31732">
                  <c:v>-2.2609999999999957</c:v>
                </c:pt>
                <c:pt idx="31733">
                  <c:v>-2.2589999999999932</c:v>
                </c:pt>
                <c:pt idx="31734">
                  <c:v>-2.2569999999999908</c:v>
                </c:pt>
                <c:pt idx="31735">
                  <c:v>-2.2549999999999955</c:v>
                </c:pt>
                <c:pt idx="31736">
                  <c:v>-2.252999999999993</c:v>
                </c:pt>
                <c:pt idx="31737">
                  <c:v>-2.2509999999999977</c:v>
                </c:pt>
                <c:pt idx="31738">
                  <c:v>-2.2489999999999952</c:v>
                </c:pt>
                <c:pt idx="31739">
                  <c:v>-2.2469999999999928</c:v>
                </c:pt>
                <c:pt idx="31740">
                  <c:v>-2.2449999999999974</c:v>
                </c:pt>
                <c:pt idx="31741">
                  <c:v>-2.242999999999995</c:v>
                </c:pt>
                <c:pt idx="31742">
                  <c:v>-2.2409999999999926</c:v>
                </c:pt>
                <c:pt idx="31743">
                  <c:v>-2.2389999999999972</c:v>
                </c:pt>
                <c:pt idx="31744">
                  <c:v>-2.2369999999999948</c:v>
                </c:pt>
                <c:pt idx="31745">
                  <c:v>-2.2349999999999923</c:v>
                </c:pt>
                <c:pt idx="31746">
                  <c:v>-2.232999999999997</c:v>
                </c:pt>
                <c:pt idx="31747">
                  <c:v>-2.2309999999999945</c:v>
                </c:pt>
                <c:pt idx="31748">
                  <c:v>-2.2289999999999921</c:v>
                </c:pt>
                <c:pt idx="31749">
                  <c:v>-2.2269999999999968</c:v>
                </c:pt>
                <c:pt idx="31750">
                  <c:v>-2.2249999999999943</c:v>
                </c:pt>
                <c:pt idx="31751">
                  <c:v>-2.2229999999999919</c:v>
                </c:pt>
                <c:pt idx="31752">
                  <c:v>-2.2209999999999965</c:v>
                </c:pt>
                <c:pt idx="31753">
                  <c:v>-2.2189999999999941</c:v>
                </c:pt>
                <c:pt idx="31754">
                  <c:v>-2.2169999999999916</c:v>
                </c:pt>
                <c:pt idx="31755">
                  <c:v>-2.2149999999999963</c:v>
                </c:pt>
                <c:pt idx="31756">
                  <c:v>-2.2129999999999939</c:v>
                </c:pt>
                <c:pt idx="31757">
                  <c:v>-2.2109999999999914</c:v>
                </c:pt>
                <c:pt idx="31758">
                  <c:v>-2.2089999999999961</c:v>
                </c:pt>
                <c:pt idx="31759">
                  <c:v>-2.2069999999999936</c:v>
                </c:pt>
                <c:pt idx="31760">
                  <c:v>-2.2049999999999912</c:v>
                </c:pt>
                <c:pt idx="31761">
                  <c:v>-2.2029999999999959</c:v>
                </c:pt>
                <c:pt idx="31762">
                  <c:v>-2.2009999999999934</c:v>
                </c:pt>
                <c:pt idx="31763">
                  <c:v>-2.198999999999991</c:v>
                </c:pt>
                <c:pt idx="31764">
                  <c:v>-2.1969999999999956</c:v>
                </c:pt>
                <c:pt idx="31765">
                  <c:v>-2.1949999999999932</c:v>
                </c:pt>
                <c:pt idx="31766">
                  <c:v>-2.1929999999999978</c:v>
                </c:pt>
                <c:pt idx="31767">
                  <c:v>-2.1909999999999954</c:v>
                </c:pt>
                <c:pt idx="31768">
                  <c:v>-2.188999999999993</c:v>
                </c:pt>
                <c:pt idx="31769">
                  <c:v>-2.1869999999999976</c:v>
                </c:pt>
                <c:pt idx="31770">
                  <c:v>-2.1849999999999952</c:v>
                </c:pt>
                <c:pt idx="31771">
                  <c:v>-2.1829999999999927</c:v>
                </c:pt>
                <c:pt idx="31772">
                  <c:v>-2.1809999999999974</c:v>
                </c:pt>
                <c:pt idx="31773">
                  <c:v>-2.1789999999999949</c:v>
                </c:pt>
                <c:pt idx="31774">
                  <c:v>-2.1769999999999925</c:v>
                </c:pt>
                <c:pt idx="31775">
                  <c:v>-2.1749999999999972</c:v>
                </c:pt>
                <c:pt idx="31776">
                  <c:v>-2.1729999999999947</c:v>
                </c:pt>
                <c:pt idx="31777">
                  <c:v>-2.1709999999999923</c:v>
                </c:pt>
                <c:pt idx="31778">
                  <c:v>-2.1689999999999969</c:v>
                </c:pt>
                <c:pt idx="31779">
                  <c:v>-2.1669999999999945</c:v>
                </c:pt>
                <c:pt idx="31780">
                  <c:v>-2.164999999999992</c:v>
                </c:pt>
                <c:pt idx="31781">
                  <c:v>-2.1629999999999967</c:v>
                </c:pt>
                <c:pt idx="31782">
                  <c:v>-2.1609999999999943</c:v>
                </c:pt>
                <c:pt idx="31783">
                  <c:v>-2.1589999999999918</c:v>
                </c:pt>
                <c:pt idx="31784">
                  <c:v>-2.1569999999999965</c:v>
                </c:pt>
                <c:pt idx="31785">
                  <c:v>-2.154999999999994</c:v>
                </c:pt>
                <c:pt idx="31786">
                  <c:v>-2.1529999999999916</c:v>
                </c:pt>
                <c:pt idx="31787">
                  <c:v>-2.1509999999999962</c:v>
                </c:pt>
                <c:pt idx="31788">
                  <c:v>-2.1489999999999938</c:v>
                </c:pt>
                <c:pt idx="31789">
                  <c:v>-2.1469999999999914</c:v>
                </c:pt>
                <c:pt idx="31790">
                  <c:v>-2.144999999999996</c:v>
                </c:pt>
                <c:pt idx="31791">
                  <c:v>-2.1429999999999936</c:v>
                </c:pt>
                <c:pt idx="31792">
                  <c:v>-2.1409999999999911</c:v>
                </c:pt>
                <c:pt idx="31793">
                  <c:v>-2.1389999999999958</c:v>
                </c:pt>
                <c:pt idx="31794">
                  <c:v>-2.1369999999999933</c:v>
                </c:pt>
                <c:pt idx="31795">
                  <c:v>-2.1349999999999909</c:v>
                </c:pt>
                <c:pt idx="31796">
                  <c:v>-2.1329999999999956</c:v>
                </c:pt>
                <c:pt idx="31797">
                  <c:v>-2.1309999999999931</c:v>
                </c:pt>
                <c:pt idx="31798">
                  <c:v>-2.1289999999999978</c:v>
                </c:pt>
                <c:pt idx="31799">
                  <c:v>-2.1269999999999953</c:v>
                </c:pt>
                <c:pt idx="31800">
                  <c:v>-2.1249999999999929</c:v>
                </c:pt>
                <c:pt idx="31801">
                  <c:v>-2.1229999999999976</c:v>
                </c:pt>
                <c:pt idx="31802">
                  <c:v>-2.1209999999999951</c:v>
                </c:pt>
                <c:pt idx="31803">
                  <c:v>-2.1189999999999927</c:v>
                </c:pt>
                <c:pt idx="31804">
                  <c:v>-2.1169999999999973</c:v>
                </c:pt>
                <c:pt idx="31805">
                  <c:v>-2.1149999999999949</c:v>
                </c:pt>
                <c:pt idx="31806">
                  <c:v>-2.1129999999999924</c:v>
                </c:pt>
                <c:pt idx="31807">
                  <c:v>-2.1109999999999971</c:v>
                </c:pt>
                <c:pt idx="31808">
                  <c:v>-2.1089999999999947</c:v>
                </c:pt>
                <c:pt idx="31809">
                  <c:v>-2.1069999999999922</c:v>
                </c:pt>
                <c:pt idx="31810">
                  <c:v>-2.1049999999999969</c:v>
                </c:pt>
                <c:pt idx="31811">
                  <c:v>-2.1029999999999944</c:v>
                </c:pt>
                <c:pt idx="31812">
                  <c:v>-2.100999999999992</c:v>
                </c:pt>
                <c:pt idx="31813">
                  <c:v>-2.0989999999999966</c:v>
                </c:pt>
                <c:pt idx="31814">
                  <c:v>-2.0969999999999942</c:v>
                </c:pt>
                <c:pt idx="31815">
                  <c:v>-2.0949999999999918</c:v>
                </c:pt>
                <c:pt idx="31816">
                  <c:v>-2.0929999999999964</c:v>
                </c:pt>
                <c:pt idx="31817">
                  <c:v>-2.090999999999994</c:v>
                </c:pt>
                <c:pt idx="31818">
                  <c:v>-2.0889999999999915</c:v>
                </c:pt>
                <c:pt idx="31819">
                  <c:v>-2.0869999999999962</c:v>
                </c:pt>
                <c:pt idx="31820">
                  <c:v>-2.0849999999999937</c:v>
                </c:pt>
                <c:pt idx="31821">
                  <c:v>-2.0829999999999913</c:v>
                </c:pt>
                <c:pt idx="31822">
                  <c:v>-2.080999999999996</c:v>
                </c:pt>
                <c:pt idx="31823">
                  <c:v>-2.0789999999999935</c:v>
                </c:pt>
                <c:pt idx="31824">
                  <c:v>-2.0769999999999911</c:v>
                </c:pt>
                <c:pt idx="31825">
                  <c:v>-2.0749999999999957</c:v>
                </c:pt>
                <c:pt idx="31826">
                  <c:v>-2.0729999999999933</c:v>
                </c:pt>
                <c:pt idx="31827">
                  <c:v>-2.0709999999999908</c:v>
                </c:pt>
                <c:pt idx="31828">
                  <c:v>-2.0689999999999955</c:v>
                </c:pt>
                <c:pt idx="31829">
                  <c:v>-2.0669999999999931</c:v>
                </c:pt>
                <c:pt idx="31830">
                  <c:v>-2.0649999999999977</c:v>
                </c:pt>
                <c:pt idx="31831">
                  <c:v>-2.0629999999999953</c:v>
                </c:pt>
                <c:pt idx="31832">
                  <c:v>-2.0609999999999928</c:v>
                </c:pt>
                <c:pt idx="31833">
                  <c:v>-2.0589999999999975</c:v>
                </c:pt>
                <c:pt idx="31834">
                  <c:v>-2.0569999999999951</c:v>
                </c:pt>
                <c:pt idx="31835">
                  <c:v>-2.0549999999999926</c:v>
                </c:pt>
                <c:pt idx="31836">
                  <c:v>-2.0529999999999973</c:v>
                </c:pt>
                <c:pt idx="31837">
                  <c:v>-2.0509999999999948</c:v>
                </c:pt>
                <c:pt idx="31838">
                  <c:v>-2.0489999999999924</c:v>
                </c:pt>
                <c:pt idx="31839">
                  <c:v>-2.046999999999997</c:v>
                </c:pt>
                <c:pt idx="31840">
                  <c:v>-2.0449999999999946</c:v>
                </c:pt>
                <c:pt idx="31841">
                  <c:v>-2.0429999999999922</c:v>
                </c:pt>
                <c:pt idx="31842">
                  <c:v>-2.0409999999999968</c:v>
                </c:pt>
                <c:pt idx="31843">
                  <c:v>-2.0389999999999944</c:v>
                </c:pt>
                <c:pt idx="31844">
                  <c:v>-2.0369999999999919</c:v>
                </c:pt>
                <c:pt idx="31845">
                  <c:v>-2.0349999999999966</c:v>
                </c:pt>
                <c:pt idx="31846">
                  <c:v>-2.0329999999999941</c:v>
                </c:pt>
                <c:pt idx="31847">
                  <c:v>-2.0309999999999917</c:v>
                </c:pt>
                <c:pt idx="31848">
                  <c:v>-2.0289999999999964</c:v>
                </c:pt>
                <c:pt idx="31849">
                  <c:v>-2.0269999999999939</c:v>
                </c:pt>
                <c:pt idx="31850">
                  <c:v>-2.0249999999999915</c:v>
                </c:pt>
                <c:pt idx="31851">
                  <c:v>-2.0229999999999961</c:v>
                </c:pt>
                <c:pt idx="31852">
                  <c:v>-2.0209999999999937</c:v>
                </c:pt>
                <c:pt idx="31853">
                  <c:v>-2.0189999999999912</c:v>
                </c:pt>
                <c:pt idx="31854">
                  <c:v>-2.0169999999999959</c:v>
                </c:pt>
                <c:pt idx="31855">
                  <c:v>-2.0149999999999935</c:v>
                </c:pt>
                <c:pt idx="31856">
                  <c:v>-2.012999999999991</c:v>
                </c:pt>
                <c:pt idx="31857">
                  <c:v>-2.0109999999999957</c:v>
                </c:pt>
                <c:pt idx="31858">
                  <c:v>-2.0089999999999932</c:v>
                </c:pt>
                <c:pt idx="31859">
                  <c:v>-2.0069999999999908</c:v>
                </c:pt>
                <c:pt idx="31860">
                  <c:v>-2.0049999999999955</c:v>
                </c:pt>
                <c:pt idx="31861">
                  <c:v>-2.002999999999993</c:v>
                </c:pt>
                <c:pt idx="31862">
                  <c:v>-2.0009999999999977</c:v>
                </c:pt>
                <c:pt idx="31863">
                  <c:v>-1.9989999999999952</c:v>
                </c:pt>
                <c:pt idx="31864">
                  <c:v>-1.9969999999999928</c:v>
                </c:pt>
                <c:pt idx="31865">
                  <c:v>-1.9949999999999974</c:v>
                </c:pt>
                <c:pt idx="31866">
                  <c:v>-1.992999999999995</c:v>
                </c:pt>
                <c:pt idx="31867">
                  <c:v>-1.9909999999999926</c:v>
                </c:pt>
                <c:pt idx="31868">
                  <c:v>-1.9889999999999972</c:v>
                </c:pt>
                <c:pt idx="31869">
                  <c:v>-1.9869999999999948</c:v>
                </c:pt>
                <c:pt idx="31870">
                  <c:v>-1.9849999999999923</c:v>
                </c:pt>
                <c:pt idx="31871">
                  <c:v>-1.982999999999997</c:v>
                </c:pt>
                <c:pt idx="31872">
                  <c:v>-1.9809999999999945</c:v>
                </c:pt>
                <c:pt idx="31873">
                  <c:v>-1.9789999999999921</c:v>
                </c:pt>
                <c:pt idx="31874">
                  <c:v>-1.9769999999999968</c:v>
                </c:pt>
                <c:pt idx="31875">
                  <c:v>-1.9749999999999943</c:v>
                </c:pt>
                <c:pt idx="31876">
                  <c:v>-1.9729999999999919</c:v>
                </c:pt>
                <c:pt idx="31877">
                  <c:v>-1.9709999999999965</c:v>
                </c:pt>
                <c:pt idx="31878">
                  <c:v>-1.9689999999999941</c:v>
                </c:pt>
                <c:pt idx="31879">
                  <c:v>-1.9669999999999916</c:v>
                </c:pt>
                <c:pt idx="31880">
                  <c:v>-1.9649999999999963</c:v>
                </c:pt>
                <c:pt idx="31881">
                  <c:v>-1.9629999999999939</c:v>
                </c:pt>
                <c:pt idx="31882">
                  <c:v>-1.9609999999999914</c:v>
                </c:pt>
                <c:pt idx="31883">
                  <c:v>-1.9589999999999961</c:v>
                </c:pt>
                <c:pt idx="31884">
                  <c:v>-1.9569999999999936</c:v>
                </c:pt>
                <c:pt idx="31885">
                  <c:v>-1.9549999999999912</c:v>
                </c:pt>
                <c:pt idx="31886">
                  <c:v>-1.9529999999999959</c:v>
                </c:pt>
                <c:pt idx="31887">
                  <c:v>-1.9509999999999934</c:v>
                </c:pt>
                <c:pt idx="31888">
                  <c:v>-1.948999999999991</c:v>
                </c:pt>
                <c:pt idx="31889">
                  <c:v>-1.9469999999999956</c:v>
                </c:pt>
                <c:pt idx="31890">
                  <c:v>-1.9449999999999932</c:v>
                </c:pt>
                <c:pt idx="31891">
                  <c:v>-1.9429999999999978</c:v>
                </c:pt>
                <c:pt idx="31892">
                  <c:v>-1.9409999999999954</c:v>
                </c:pt>
                <c:pt idx="31893">
                  <c:v>-1.938999999999993</c:v>
                </c:pt>
                <c:pt idx="31894">
                  <c:v>-1.9369999999999976</c:v>
                </c:pt>
                <c:pt idx="31895">
                  <c:v>-1.9349999999999952</c:v>
                </c:pt>
                <c:pt idx="31896">
                  <c:v>-1.9329999999999927</c:v>
                </c:pt>
                <c:pt idx="31897">
                  <c:v>-1.9309999999999974</c:v>
                </c:pt>
                <c:pt idx="31898">
                  <c:v>-1.9289999999999949</c:v>
                </c:pt>
                <c:pt idx="31899">
                  <c:v>-1.9269999999999925</c:v>
                </c:pt>
                <c:pt idx="31900">
                  <c:v>-1.9249999999999972</c:v>
                </c:pt>
                <c:pt idx="31901">
                  <c:v>-1.9229999999999947</c:v>
                </c:pt>
                <c:pt idx="31902">
                  <c:v>-1.9209999999999923</c:v>
                </c:pt>
                <c:pt idx="31903">
                  <c:v>-1.9189999999999969</c:v>
                </c:pt>
                <c:pt idx="31904">
                  <c:v>-1.9169999999999945</c:v>
                </c:pt>
                <c:pt idx="31905">
                  <c:v>-1.914999999999992</c:v>
                </c:pt>
                <c:pt idx="31906">
                  <c:v>-1.9129999999999967</c:v>
                </c:pt>
                <c:pt idx="31907">
                  <c:v>-1.9109999999999943</c:v>
                </c:pt>
                <c:pt idx="31908">
                  <c:v>-1.9089999999999918</c:v>
                </c:pt>
                <c:pt idx="31909">
                  <c:v>-1.9069999999999965</c:v>
                </c:pt>
                <c:pt idx="31910">
                  <c:v>-1.904999999999994</c:v>
                </c:pt>
                <c:pt idx="31911">
                  <c:v>-1.9029999999999916</c:v>
                </c:pt>
                <c:pt idx="31912">
                  <c:v>-1.9009999999999962</c:v>
                </c:pt>
                <c:pt idx="31913">
                  <c:v>-1.8989999999999938</c:v>
                </c:pt>
                <c:pt idx="31914">
                  <c:v>-1.8969999999999914</c:v>
                </c:pt>
                <c:pt idx="31915">
                  <c:v>-1.894999999999996</c:v>
                </c:pt>
                <c:pt idx="31916">
                  <c:v>-1.8929999999999936</c:v>
                </c:pt>
                <c:pt idx="31917">
                  <c:v>-1.8909999999999911</c:v>
                </c:pt>
                <c:pt idx="31918">
                  <c:v>-1.8889999999999958</c:v>
                </c:pt>
                <c:pt idx="31919">
                  <c:v>-1.8869999999999933</c:v>
                </c:pt>
                <c:pt idx="31920">
                  <c:v>-1.8849999999999909</c:v>
                </c:pt>
                <c:pt idx="31921">
                  <c:v>-1.8829999999999956</c:v>
                </c:pt>
                <c:pt idx="31922">
                  <c:v>-1.8809999999999931</c:v>
                </c:pt>
                <c:pt idx="31923">
                  <c:v>-1.8789999999999978</c:v>
                </c:pt>
                <c:pt idx="31924">
                  <c:v>-1.8769999999999953</c:v>
                </c:pt>
                <c:pt idx="31925">
                  <c:v>-1.8749999999999929</c:v>
                </c:pt>
                <c:pt idx="31926">
                  <c:v>-1.8729999999999976</c:v>
                </c:pt>
                <c:pt idx="31927">
                  <c:v>-1.8709999999999951</c:v>
                </c:pt>
                <c:pt idx="31928">
                  <c:v>-1.8689999999999927</c:v>
                </c:pt>
                <c:pt idx="31929">
                  <c:v>-1.8669999999999973</c:v>
                </c:pt>
                <c:pt idx="31930">
                  <c:v>-1.8649999999999949</c:v>
                </c:pt>
                <c:pt idx="31931">
                  <c:v>-1.8629999999999924</c:v>
                </c:pt>
                <c:pt idx="31932">
                  <c:v>-1.8609999999999971</c:v>
                </c:pt>
                <c:pt idx="31933">
                  <c:v>-1.8589999999999947</c:v>
                </c:pt>
                <c:pt idx="31934">
                  <c:v>-1.8569999999999922</c:v>
                </c:pt>
                <c:pt idx="31935">
                  <c:v>-1.8549999999999969</c:v>
                </c:pt>
                <c:pt idx="31936">
                  <c:v>-1.8529999999999944</c:v>
                </c:pt>
                <c:pt idx="31937">
                  <c:v>-1.850999999999992</c:v>
                </c:pt>
                <c:pt idx="31938">
                  <c:v>-1.8489999999999966</c:v>
                </c:pt>
                <c:pt idx="31939">
                  <c:v>-1.8469999999999942</c:v>
                </c:pt>
                <c:pt idx="31940">
                  <c:v>-1.8449999999999918</c:v>
                </c:pt>
                <c:pt idx="31941">
                  <c:v>-1.8429999999999964</c:v>
                </c:pt>
                <c:pt idx="31942">
                  <c:v>-1.840999999999994</c:v>
                </c:pt>
                <c:pt idx="31943">
                  <c:v>-1.8389999999999915</c:v>
                </c:pt>
                <c:pt idx="31944">
                  <c:v>-1.8369999999999962</c:v>
                </c:pt>
                <c:pt idx="31945">
                  <c:v>-1.8349999999999937</c:v>
                </c:pt>
                <c:pt idx="31946">
                  <c:v>-1.8329999999999913</c:v>
                </c:pt>
                <c:pt idx="31947">
                  <c:v>-1.830999999999996</c:v>
                </c:pt>
                <c:pt idx="31948">
                  <c:v>-1.8289999999999935</c:v>
                </c:pt>
                <c:pt idx="31949">
                  <c:v>-1.8269999999999911</c:v>
                </c:pt>
                <c:pt idx="31950">
                  <c:v>-1.8249999999999957</c:v>
                </c:pt>
                <c:pt idx="31951">
                  <c:v>-1.8229999999999933</c:v>
                </c:pt>
                <c:pt idx="31952">
                  <c:v>-1.8209999999999908</c:v>
                </c:pt>
                <c:pt idx="31953">
                  <c:v>-1.8189999999999955</c:v>
                </c:pt>
                <c:pt idx="31954">
                  <c:v>-1.8169999999999931</c:v>
                </c:pt>
                <c:pt idx="31955">
                  <c:v>-1.8149999999999977</c:v>
                </c:pt>
                <c:pt idx="31956">
                  <c:v>-1.8129999999999953</c:v>
                </c:pt>
                <c:pt idx="31957">
                  <c:v>-1.8109999999999928</c:v>
                </c:pt>
                <c:pt idx="31958">
                  <c:v>-1.8089999999999975</c:v>
                </c:pt>
                <c:pt idx="31959">
                  <c:v>-1.8069999999999951</c:v>
                </c:pt>
                <c:pt idx="31960">
                  <c:v>-1.8049999999999926</c:v>
                </c:pt>
                <c:pt idx="31961">
                  <c:v>-1.8029999999999973</c:v>
                </c:pt>
                <c:pt idx="31962">
                  <c:v>-1.8009999999999948</c:v>
                </c:pt>
                <c:pt idx="31963">
                  <c:v>-1.7989999999999924</c:v>
                </c:pt>
                <c:pt idx="31964">
                  <c:v>-1.796999999999997</c:v>
                </c:pt>
                <c:pt idx="31965">
                  <c:v>-1.7949999999999946</c:v>
                </c:pt>
                <c:pt idx="31966">
                  <c:v>-1.7929999999999922</c:v>
                </c:pt>
                <c:pt idx="31967">
                  <c:v>-1.7909999999999968</c:v>
                </c:pt>
                <c:pt idx="31968">
                  <c:v>-1.7889999999999944</c:v>
                </c:pt>
                <c:pt idx="31969">
                  <c:v>-1.7869999999999919</c:v>
                </c:pt>
                <c:pt idx="31970">
                  <c:v>-1.7849999999999966</c:v>
                </c:pt>
                <c:pt idx="31971">
                  <c:v>-1.7829999999999941</c:v>
                </c:pt>
                <c:pt idx="31972">
                  <c:v>-1.7809999999999917</c:v>
                </c:pt>
                <c:pt idx="31973">
                  <c:v>-1.7789999999999964</c:v>
                </c:pt>
                <c:pt idx="31974">
                  <c:v>-1.7769999999999939</c:v>
                </c:pt>
                <c:pt idx="31975">
                  <c:v>-1.7749999999999915</c:v>
                </c:pt>
                <c:pt idx="31976">
                  <c:v>-1.7729999999999961</c:v>
                </c:pt>
                <c:pt idx="31977">
                  <c:v>-1.7709999999999937</c:v>
                </c:pt>
                <c:pt idx="31978">
                  <c:v>-1.7689999999999912</c:v>
                </c:pt>
                <c:pt idx="31979">
                  <c:v>-1.7669999999999959</c:v>
                </c:pt>
                <c:pt idx="31980">
                  <c:v>-1.7649999999999935</c:v>
                </c:pt>
                <c:pt idx="31981">
                  <c:v>-1.762999999999991</c:v>
                </c:pt>
                <c:pt idx="31982">
                  <c:v>-1.7609999999999957</c:v>
                </c:pt>
                <c:pt idx="31983">
                  <c:v>-1.7589999999999932</c:v>
                </c:pt>
                <c:pt idx="31984">
                  <c:v>-1.7569999999999908</c:v>
                </c:pt>
                <c:pt idx="31985">
                  <c:v>-1.7549999999999955</c:v>
                </c:pt>
                <c:pt idx="31986">
                  <c:v>-1.752999999999993</c:v>
                </c:pt>
                <c:pt idx="31987">
                  <c:v>-1.7509999999999977</c:v>
                </c:pt>
                <c:pt idx="31988">
                  <c:v>-1.7489999999999952</c:v>
                </c:pt>
                <c:pt idx="31989">
                  <c:v>-1.7469999999999928</c:v>
                </c:pt>
                <c:pt idx="31990">
                  <c:v>-1.7449999999999974</c:v>
                </c:pt>
                <c:pt idx="31991">
                  <c:v>-1.742999999999995</c:v>
                </c:pt>
                <c:pt idx="31992">
                  <c:v>-1.7409999999999926</c:v>
                </c:pt>
                <c:pt idx="31993">
                  <c:v>-1.7389999999999972</c:v>
                </c:pt>
                <c:pt idx="31994">
                  <c:v>-1.7369999999999948</c:v>
                </c:pt>
                <c:pt idx="31995">
                  <c:v>-1.7349999999999923</c:v>
                </c:pt>
                <c:pt idx="31996">
                  <c:v>-1.732999999999997</c:v>
                </c:pt>
                <c:pt idx="31997">
                  <c:v>-1.7309999999999945</c:v>
                </c:pt>
                <c:pt idx="31998">
                  <c:v>-1.7289999999999921</c:v>
                </c:pt>
                <c:pt idx="31999">
                  <c:v>-1.7269999999999968</c:v>
                </c:pt>
                <c:pt idx="32000">
                  <c:v>-1.7249999999999943</c:v>
                </c:pt>
                <c:pt idx="32001">
                  <c:v>-1.722999999999999</c:v>
                </c:pt>
                <c:pt idx="32002">
                  <c:v>-1.7209999999999894</c:v>
                </c:pt>
                <c:pt idx="32003">
                  <c:v>-1.7189999999999941</c:v>
                </c:pt>
                <c:pt idx="32004">
                  <c:v>-1.7169999999999987</c:v>
                </c:pt>
                <c:pt idx="32005">
                  <c:v>-1.7149999999999892</c:v>
                </c:pt>
                <c:pt idx="32006">
                  <c:v>-1.7129999999999939</c:v>
                </c:pt>
                <c:pt idx="32007">
                  <c:v>-1.7109999999999985</c:v>
                </c:pt>
                <c:pt idx="32008">
                  <c:v>-1.708999999999989</c:v>
                </c:pt>
                <c:pt idx="32009">
                  <c:v>-1.7069999999999936</c:v>
                </c:pt>
                <c:pt idx="32010">
                  <c:v>-1.7049999999999983</c:v>
                </c:pt>
                <c:pt idx="32011">
                  <c:v>-1.7029999999999887</c:v>
                </c:pt>
                <c:pt idx="32012">
                  <c:v>-1.7009999999999934</c:v>
                </c:pt>
                <c:pt idx="32013">
                  <c:v>-1.6989999999999981</c:v>
                </c:pt>
                <c:pt idx="32014">
                  <c:v>-1.6969999999999885</c:v>
                </c:pt>
                <c:pt idx="32015">
                  <c:v>-1.6949999999999932</c:v>
                </c:pt>
                <c:pt idx="32016">
                  <c:v>-1.6929999999999978</c:v>
                </c:pt>
                <c:pt idx="32017">
                  <c:v>-1.6909999999999883</c:v>
                </c:pt>
                <c:pt idx="32018">
                  <c:v>-1.688999999999993</c:v>
                </c:pt>
                <c:pt idx="32019">
                  <c:v>-1.6869999999999976</c:v>
                </c:pt>
                <c:pt idx="32020">
                  <c:v>-1.6849999999999881</c:v>
                </c:pt>
                <c:pt idx="32021">
                  <c:v>-1.6829999999999927</c:v>
                </c:pt>
                <c:pt idx="32022">
                  <c:v>-1.6809999999999974</c:v>
                </c:pt>
                <c:pt idx="32023">
                  <c:v>-1.6789999999999878</c:v>
                </c:pt>
                <c:pt idx="32024">
                  <c:v>-1.6769999999999925</c:v>
                </c:pt>
                <c:pt idx="32025">
                  <c:v>-1.6749999999999972</c:v>
                </c:pt>
                <c:pt idx="32026">
                  <c:v>-1.6729999999999876</c:v>
                </c:pt>
                <c:pt idx="32027">
                  <c:v>-1.6709999999999923</c:v>
                </c:pt>
                <c:pt idx="32028">
                  <c:v>-1.6689999999999969</c:v>
                </c:pt>
                <c:pt idx="32029">
                  <c:v>-1.6669999999999874</c:v>
                </c:pt>
                <c:pt idx="32030">
                  <c:v>-1.664999999999992</c:v>
                </c:pt>
                <c:pt idx="32031">
                  <c:v>-1.6629999999999967</c:v>
                </c:pt>
                <c:pt idx="32032">
                  <c:v>-1.6610000000000014</c:v>
                </c:pt>
                <c:pt idx="32033">
                  <c:v>-1.6589999999999918</c:v>
                </c:pt>
                <c:pt idx="32034">
                  <c:v>-1.6569999999999965</c:v>
                </c:pt>
                <c:pt idx="32035">
                  <c:v>-1.6550000000000011</c:v>
                </c:pt>
                <c:pt idx="32036">
                  <c:v>-1.6529999999999916</c:v>
                </c:pt>
                <c:pt idx="32037">
                  <c:v>-1.6509999999999962</c:v>
                </c:pt>
                <c:pt idx="32038">
                  <c:v>-1.6490000000000009</c:v>
                </c:pt>
                <c:pt idx="32039">
                  <c:v>-1.6469999999999914</c:v>
                </c:pt>
                <c:pt idx="32040">
                  <c:v>-1.644999999999996</c:v>
                </c:pt>
                <c:pt idx="32041">
                  <c:v>-1.6430000000000007</c:v>
                </c:pt>
                <c:pt idx="32042">
                  <c:v>-1.6409999999999911</c:v>
                </c:pt>
                <c:pt idx="32043">
                  <c:v>-1.6389999999999958</c:v>
                </c:pt>
                <c:pt idx="32044">
                  <c:v>-1.6370000000000005</c:v>
                </c:pt>
                <c:pt idx="32045">
                  <c:v>-1.6349999999999909</c:v>
                </c:pt>
                <c:pt idx="32046">
                  <c:v>-1.6329999999999956</c:v>
                </c:pt>
                <c:pt idx="32047">
                  <c:v>-1.6310000000000002</c:v>
                </c:pt>
                <c:pt idx="32048">
                  <c:v>-1.6289999999999907</c:v>
                </c:pt>
                <c:pt idx="32049">
                  <c:v>-1.6269999999999953</c:v>
                </c:pt>
                <c:pt idx="32050">
                  <c:v>-1.625</c:v>
                </c:pt>
                <c:pt idx="32051">
                  <c:v>-1.6229999999999905</c:v>
                </c:pt>
                <c:pt idx="32052">
                  <c:v>-1.6209999999999951</c:v>
                </c:pt>
                <c:pt idx="32053">
                  <c:v>-1.6189999999999998</c:v>
                </c:pt>
                <c:pt idx="32054">
                  <c:v>-1.6169999999999902</c:v>
                </c:pt>
                <c:pt idx="32055">
                  <c:v>-1.6149999999999949</c:v>
                </c:pt>
                <c:pt idx="32056">
                  <c:v>-1.6129999999999995</c:v>
                </c:pt>
                <c:pt idx="32057">
                  <c:v>-1.61099999999999</c:v>
                </c:pt>
                <c:pt idx="32058">
                  <c:v>-1.6089999999999947</c:v>
                </c:pt>
                <c:pt idx="32059">
                  <c:v>-1.6069999999999993</c:v>
                </c:pt>
                <c:pt idx="32060">
                  <c:v>-1.6049999999999898</c:v>
                </c:pt>
                <c:pt idx="32061">
                  <c:v>-1.6029999999999944</c:v>
                </c:pt>
                <c:pt idx="32062">
                  <c:v>-1.6009999999999991</c:v>
                </c:pt>
                <c:pt idx="32063">
                  <c:v>-1.5989999999999895</c:v>
                </c:pt>
                <c:pt idx="32064">
                  <c:v>-1.5969999999999942</c:v>
                </c:pt>
                <c:pt idx="32065">
                  <c:v>-1.5949999999999989</c:v>
                </c:pt>
                <c:pt idx="32066">
                  <c:v>-1.5929999999999893</c:v>
                </c:pt>
                <c:pt idx="32067">
                  <c:v>-1.590999999999994</c:v>
                </c:pt>
                <c:pt idx="32068">
                  <c:v>-1.5889999999999986</c:v>
                </c:pt>
                <c:pt idx="32069">
                  <c:v>-1.5869999999999891</c:v>
                </c:pt>
                <c:pt idx="32070">
                  <c:v>-1.5849999999999937</c:v>
                </c:pt>
                <c:pt idx="32071">
                  <c:v>-1.5829999999999984</c:v>
                </c:pt>
                <c:pt idx="32072">
                  <c:v>-1.5809999999999889</c:v>
                </c:pt>
                <c:pt idx="32073">
                  <c:v>-1.5789999999999935</c:v>
                </c:pt>
                <c:pt idx="32074">
                  <c:v>-1.5769999999999982</c:v>
                </c:pt>
                <c:pt idx="32075">
                  <c:v>-1.5749999999999886</c:v>
                </c:pt>
                <c:pt idx="32076">
                  <c:v>-1.5729999999999933</c:v>
                </c:pt>
                <c:pt idx="32077">
                  <c:v>-1.570999999999998</c:v>
                </c:pt>
                <c:pt idx="32078">
                  <c:v>-1.5689999999999884</c:v>
                </c:pt>
                <c:pt idx="32079">
                  <c:v>-1.5669999999999931</c:v>
                </c:pt>
                <c:pt idx="32080">
                  <c:v>-1.5649999999999977</c:v>
                </c:pt>
                <c:pt idx="32081">
                  <c:v>-1.5629999999999882</c:v>
                </c:pt>
                <c:pt idx="32082">
                  <c:v>-1.5609999999999928</c:v>
                </c:pt>
                <c:pt idx="32083">
                  <c:v>-1.5589999999999975</c:v>
                </c:pt>
                <c:pt idx="32084">
                  <c:v>-1.5569999999999879</c:v>
                </c:pt>
                <c:pt idx="32085">
                  <c:v>-1.5549999999999926</c:v>
                </c:pt>
                <c:pt idx="32086">
                  <c:v>-1.5529999999999973</c:v>
                </c:pt>
                <c:pt idx="32087">
                  <c:v>-1.5509999999999877</c:v>
                </c:pt>
                <c:pt idx="32088">
                  <c:v>-1.5489999999999924</c:v>
                </c:pt>
                <c:pt idx="32089">
                  <c:v>-1.546999999999997</c:v>
                </c:pt>
                <c:pt idx="32090">
                  <c:v>-1.5449999999999875</c:v>
                </c:pt>
                <c:pt idx="32091">
                  <c:v>-1.5429999999999922</c:v>
                </c:pt>
                <c:pt idx="32092">
                  <c:v>-1.5409999999999968</c:v>
                </c:pt>
                <c:pt idx="32093">
                  <c:v>-1.5389999999999873</c:v>
                </c:pt>
                <c:pt idx="32094">
                  <c:v>-1.5369999999999919</c:v>
                </c:pt>
                <c:pt idx="32095">
                  <c:v>-1.5349999999999966</c:v>
                </c:pt>
                <c:pt idx="32096">
                  <c:v>-1.5330000000000013</c:v>
                </c:pt>
                <c:pt idx="32097">
                  <c:v>-1.5309999999999917</c:v>
                </c:pt>
                <c:pt idx="32098">
                  <c:v>-1.5289999999999964</c:v>
                </c:pt>
                <c:pt idx="32099">
                  <c:v>-1.527000000000001</c:v>
                </c:pt>
                <c:pt idx="32100">
                  <c:v>-1.5249999999999915</c:v>
                </c:pt>
                <c:pt idx="32101">
                  <c:v>-1.5229999999999961</c:v>
                </c:pt>
                <c:pt idx="32102">
                  <c:v>-1.5210000000000008</c:v>
                </c:pt>
                <c:pt idx="32103">
                  <c:v>-1.5189999999999912</c:v>
                </c:pt>
                <c:pt idx="32104">
                  <c:v>-1.5169999999999959</c:v>
                </c:pt>
                <c:pt idx="32105">
                  <c:v>-1.5150000000000006</c:v>
                </c:pt>
                <c:pt idx="32106">
                  <c:v>-1.512999999999991</c:v>
                </c:pt>
                <c:pt idx="32107">
                  <c:v>-1.5109999999999957</c:v>
                </c:pt>
                <c:pt idx="32108">
                  <c:v>-1.5090000000000003</c:v>
                </c:pt>
                <c:pt idx="32109">
                  <c:v>-1.5069999999999908</c:v>
                </c:pt>
                <c:pt idx="32110">
                  <c:v>-1.5049999999999955</c:v>
                </c:pt>
                <c:pt idx="32111">
                  <c:v>-1.5030000000000001</c:v>
                </c:pt>
                <c:pt idx="32112">
                  <c:v>-1.5009999999999906</c:v>
                </c:pt>
                <c:pt idx="32113">
                  <c:v>-1.4989999999999952</c:v>
                </c:pt>
                <c:pt idx="32114">
                  <c:v>-1.4969999999999999</c:v>
                </c:pt>
                <c:pt idx="32115">
                  <c:v>-1.4949999999999903</c:v>
                </c:pt>
                <c:pt idx="32116">
                  <c:v>-1.492999999999995</c:v>
                </c:pt>
                <c:pt idx="32117">
                  <c:v>-1.4909999999999997</c:v>
                </c:pt>
                <c:pt idx="32118">
                  <c:v>-1.4889999999999901</c:v>
                </c:pt>
                <c:pt idx="32119">
                  <c:v>-1.4869999999999948</c:v>
                </c:pt>
                <c:pt idx="32120">
                  <c:v>-1.4849999999999994</c:v>
                </c:pt>
                <c:pt idx="32121">
                  <c:v>-1.4829999999999899</c:v>
                </c:pt>
                <c:pt idx="32122">
                  <c:v>-1.4809999999999945</c:v>
                </c:pt>
                <c:pt idx="32123">
                  <c:v>-1.4789999999999992</c:v>
                </c:pt>
                <c:pt idx="32124">
                  <c:v>-1.4769999999999897</c:v>
                </c:pt>
                <c:pt idx="32125">
                  <c:v>-1.4749999999999943</c:v>
                </c:pt>
                <c:pt idx="32126">
                  <c:v>-1.472999999999999</c:v>
                </c:pt>
                <c:pt idx="32127">
                  <c:v>-1.4709999999999894</c:v>
                </c:pt>
                <c:pt idx="32128">
                  <c:v>-1.4689999999999941</c:v>
                </c:pt>
                <c:pt idx="32129">
                  <c:v>-1.4669999999999987</c:v>
                </c:pt>
                <c:pt idx="32130">
                  <c:v>-1.4649999999999892</c:v>
                </c:pt>
                <c:pt idx="32131">
                  <c:v>-1.4629999999999939</c:v>
                </c:pt>
                <c:pt idx="32132">
                  <c:v>-1.4609999999999985</c:v>
                </c:pt>
                <c:pt idx="32133">
                  <c:v>-1.458999999999989</c:v>
                </c:pt>
                <c:pt idx="32134">
                  <c:v>-1.4569999999999936</c:v>
                </c:pt>
                <c:pt idx="32135">
                  <c:v>-1.4549999999999983</c:v>
                </c:pt>
                <c:pt idx="32136">
                  <c:v>-1.4529999999999887</c:v>
                </c:pt>
                <c:pt idx="32137">
                  <c:v>-1.4509999999999934</c:v>
                </c:pt>
                <c:pt idx="32138">
                  <c:v>-1.4489999999999981</c:v>
                </c:pt>
                <c:pt idx="32139">
                  <c:v>-1.4469999999999885</c:v>
                </c:pt>
                <c:pt idx="32140">
                  <c:v>-1.4449999999999932</c:v>
                </c:pt>
                <c:pt idx="32141">
                  <c:v>-1.4429999999999978</c:v>
                </c:pt>
                <c:pt idx="32142">
                  <c:v>-1.4409999999999883</c:v>
                </c:pt>
                <c:pt idx="32143">
                  <c:v>-1.438999999999993</c:v>
                </c:pt>
                <c:pt idx="32144">
                  <c:v>-1.4369999999999976</c:v>
                </c:pt>
                <c:pt idx="32145">
                  <c:v>-1.4349999999999881</c:v>
                </c:pt>
                <c:pt idx="32146">
                  <c:v>-1.4329999999999927</c:v>
                </c:pt>
                <c:pt idx="32147">
                  <c:v>-1.4309999999999974</c:v>
                </c:pt>
                <c:pt idx="32148">
                  <c:v>-1.4289999999999878</c:v>
                </c:pt>
                <c:pt idx="32149">
                  <c:v>-1.4269999999999925</c:v>
                </c:pt>
                <c:pt idx="32150">
                  <c:v>-1.4249999999999972</c:v>
                </c:pt>
                <c:pt idx="32151">
                  <c:v>-1.4229999999999876</c:v>
                </c:pt>
                <c:pt idx="32152">
                  <c:v>-1.4209999999999923</c:v>
                </c:pt>
                <c:pt idx="32153">
                  <c:v>-1.4189999999999969</c:v>
                </c:pt>
                <c:pt idx="32154">
                  <c:v>-1.4169999999999874</c:v>
                </c:pt>
                <c:pt idx="32155">
                  <c:v>-1.414999999999992</c:v>
                </c:pt>
                <c:pt idx="32156">
                  <c:v>-1.4129999999999967</c:v>
                </c:pt>
                <c:pt idx="32157">
                  <c:v>-1.4110000000000014</c:v>
                </c:pt>
                <c:pt idx="32158">
                  <c:v>-1.4089999999999918</c:v>
                </c:pt>
                <c:pt idx="32159">
                  <c:v>-1.4069999999999965</c:v>
                </c:pt>
                <c:pt idx="32160">
                  <c:v>-1.4050000000000011</c:v>
                </c:pt>
                <c:pt idx="32161">
                  <c:v>-1.4029999999999916</c:v>
                </c:pt>
                <c:pt idx="32162">
                  <c:v>-1.4009999999999962</c:v>
                </c:pt>
                <c:pt idx="32163">
                  <c:v>-1.3990000000000009</c:v>
                </c:pt>
                <c:pt idx="32164">
                  <c:v>-1.3969999999999914</c:v>
                </c:pt>
                <c:pt idx="32165">
                  <c:v>-1.394999999999996</c:v>
                </c:pt>
                <c:pt idx="32166">
                  <c:v>-1.3930000000000007</c:v>
                </c:pt>
                <c:pt idx="32167">
                  <c:v>-1.3909999999999911</c:v>
                </c:pt>
                <c:pt idx="32168">
                  <c:v>-1.3889999999999958</c:v>
                </c:pt>
                <c:pt idx="32169">
                  <c:v>-1.3870000000000005</c:v>
                </c:pt>
                <c:pt idx="32170">
                  <c:v>-1.3849999999999909</c:v>
                </c:pt>
                <c:pt idx="32171">
                  <c:v>-1.3829999999999956</c:v>
                </c:pt>
                <c:pt idx="32172">
                  <c:v>-1.3810000000000002</c:v>
                </c:pt>
                <c:pt idx="32173">
                  <c:v>-1.3789999999999907</c:v>
                </c:pt>
                <c:pt idx="32174">
                  <c:v>-1.3769999999999953</c:v>
                </c:pt>
                <c:pt idx="32175">
                  <c:v>-1.375</c:v>
                </c:pt>
                <c:pt idx="32176">
                  <c:v>-1.3729999999999905</c:v>
                </c:pt>
                <c:pt idx="32177">
                  <c:v>-1.3709999999999951</c:v>
                </c:pt>
                <c:pt idx="32178">
                  <c:v>-1.3689999999999998</c:v>
                </c:pt>
                <c:pt idx="32179">
                  <c:v>-1.3669999999999902</c:v>
                </c:pt>
                <c:pt idx="32180">
                  <c:v>-1.3649999999999949</c:v>
                </c:pt>
                <c:pt idx="32181">
                  <c:v>-1.3629999999999995</c:v>
                </c:pt>
                <c:pt idx="32182">
                  <c:v>-1.36099999999999</c:v>
                </c:pt>
                <c:pt idx="32183">
                  <c:v>-1.3589999999999947</c:v>
                </c:pt>
                <c:pt idx="32184">
                  <c:v>-1.3569999999999993</c:v>
                </c:pt>
                <c:pt idx="32185">
                  <c:v>-1.3549999999999898</c:v>
                </c:pt>
                <c:pt idx="32186">
                  <c:v>-1.3529999999999944</c:v>
                </c:pt>
                <c:pt idx="32187">
                  <c:v>-1.3509999999999991</c:v>
                </c:pt>
                <c:pt idx="32188">
                  <c:v>-1.3489999999999895</c:v>
                </c:pt>
                <c:pt idx="32189">
                  <c:v>-1.3469999999999942</c:v>
                </c:pt>
                <c:pt idx="32190">
                  <c:v>-1.3449999999999989</c:v>
                </c:pt>
                <c:pt idx="32191">
                  <c:v>-1.3429999999999893</c:v>
                </c:pt>
                <c:pt idx="32192">
                  <c:v>-1.340999999999994</c:v>
                </c:pt>
                <c:pt idx="32193">
                  <c:v>-1.3389999999999986</c:v>
                </c:pt>
                <c:pt idx="32194">
                  <c:v>-1.3369999999999891</c:v>
                </c:pt>
                <c:pt idx="32195">
                  <c:v>-1.3349999999999937</c:v>
                </c:pt>
                <c:pt idx="32196">
                  <c:v>-1.3329999999999984</c:v>
                </c:pt>
                <c:pt idx="32197">
                  <c:v>-1.3309999999999889</c:v>
                </c:pt>
                <c:pt idx="32198">
                  <c:v>-1.3289999999999935</c:v>
                </c:pt>
                <c:pt idx="32199">
                  <c:v>-1.3269999999999982</c:v>
                </c:pt>
                <c:pt idx="32200">
                  <c:v>-1.3249999999999886</c:v>
                </c:pt>
                <c:pt idx="32201">
                  <c:v>-1.3229999999999933</c:v>
                </c:pt>
                <c:pt idx="32202">
                  <c:v>-1.320999999999998</c:v>
                </c:pt>
                <c:pt idx="32203">
                  <c:v>-1.3189999999999884</c:v>
                </c:pt>
                <c:pt idx="32204">
                  <c:v>-1.3169999999999931</c:v>
                </c:pt>
                <c:pt idx="32205">
                  <c:v>-1.3149999999999977</c:v>
                </c:pt>
                <c:pt idx="32206">
                  <c:v>-1.3129999999999882</c:v>
                </c:pt>
                <c:pt idx="32207">
                  <c:v>-1.3109999999999928</c:v>
                </c:pt>
                <c:pt idx="32208">
                  <c:v>-1.3089999999999975</c:v>
                </c:pt>
                <c:pt idx="32209">
                  <c:v>-1.3069999999999879</c:v>
                </c:pt>
                <c:pt idx="32210">
                  <c:v>-1.3049999999999926</c:v>
                </c:pt>
                <c:pt idx="32211">
                  <c:v>-1.3029999999999973</c:v>
                </c:pt>
                <c:pt idx="32212">
                  <c:v>-1.3009999999999877</c:v>
                </c:pt>
                <c:pt idx="32213">
                  <c:v>-1.2989999999999924</c:v>
                </c:pt>
                <c:pt idx="32214">
                  <c:v>-1.296999999999997</c:v>
                </c:pt>
                <c:pt idx="32215">
                  <c:v>-1.2949999999999875</c:v>
                </c:pt>
                <c:pt idx="32216">
                  <c:v>-1.2929999999999922</c:v>
                </c:pt>
                <c:pt idx="32217">
                  <c:v>-1.2909999999999968</c:v>
                </c:pt>
                <c:pt idx="32218">
                  <c:v>-1.2889999999999873</c:v>
                </c:pt>
                <c:pt idx="32219">
                  <c:v>-1.2869999999999919</c:v>
                </c:pt>
                <c:pt idx="32220">
                  <c:v>-1.2849999999999966</c:v>
                </c:pt>
                <c:pt idx="32221">
                  <c:v>-1.2830000000000013</c:v>
                </c:pt>
                <c:pt idx="32222">
                  <c:v>-1.2809999999999917</c:v>
                </c:pt>
                <c:pt idx="32223">
                  <c:v>-1.2789999999999964</c:v>
                </c:pt>
                <c:pt idx="32224">
                  <c:v>-1.277000000000001</c:v>
                </c:pt>
                <c:pt idx="32225">
                  <c:v>-1.2749999999999915</c:v>
                </c:pt>
                <c:pt idx="32226">
                  <c:v>-1.2729999999999961</c:v>
                </c:pt>
                <c:pt idx="32227">
                  <c:v>-1.2710000000000008</c:v>
                </c:pt>
                <c:pt idx="32228">
                  <c:v>-1.2689999999999912</c:v>
                </c:pt>
                <c:pt idx="32229">
                  <c:v>-1.2669999999999959</c:v>
                </c:pt>
                <c:pt idx="32230">
                  <c:v>-1.2650000000000006</c:v>
                </c:pt>
                <c:pt idx="32231">
                  <c:v>-1.262999999999991</c:v>
                </c:pt>
                <c:pt idx="32232">
                  <c:v>-1.2609999999999957</c:v>
                </c:pt>
                <c:pt idx="32233">
                  <c:v>-1.2590000000000003</c:v>
                </c:pt>
                <c:pt idx="32234">
                  <c:v>-1.2569999999999908</c:v>
                </c:pt>
                <c:pt idx="32235">
                  <c:v>-1.2549999999999955</c:v>
                </c:pt>
                <c:pt idx="32236">
                  <c:v>-1.2530000000000001</c:v>
                </c:pt>
                <c:pt idx="32237">
                  <c:v>-1.2509999999999906</c:v>
                </c:pt>
                <c:pt idx="32238">
                  <c:v>-1.2489999999999952</c:v>
                </c:pt>
                <c:pt idx="32239">
                  <c:v>-1.2469999999999999</c:v>
                </c:pt>
                <c:pt idx="32240">
                  <c:v>-1.2449999999999903</c:v>
                </c:pt>
                <c:pt idx="32241">
                  <c:v>-1.242999999999995</c:v>
                </c:pt>
                <c:pt idx="32242">
                  <c:v>-1.2409999999999997</c:v>
                </c:pt>
                <c:pt idx="32243">
                  <c:v>-1.2389999999999901</c:v>
                </c:pt>
                <c:pt idx="32244">
                  <c:v>-1.2369999999999948</c:v>
                </c:pt>
                <c:pt idx="32245">
                  <c:v>-1.2349999999999994</c:v>
                </c:pt>
                <c:pt idx="32246">
                  <c:v>-1.2329999999999899</c:v>
                </c:pt>
                <c:pt idx="32247">
                  <c:v>-1.2309999999999945</c:v>
                </c:pt>
                <c:pt idx="32248">
                  <c:v>-1.2289999999999992</c:v>
                </c:pt>
                <c:pt idx="32249">
                  <c:v>-1.2269999999999897</c:v>
                </c:pt>
                <c:pt idx="32250">
                  <c:v>-1.2249999999999943</c:v>
                </c:pt>
                <c:pt idx="32251">
                  <c:v>-1.222999999999999</c:v>
                </c:pt>
                <c:pt idx="32252">
                  <c:v>-1.2209999999999894</c:v>
                </c:pt>
                <c:pt idx="32253">
                  <c:v>-1.2189999999999941</c:v>
                </c:pt>
                <c:pt idx="32254">
                  <c:v>-1.2169999999999987</c:v>
                </c:pt>
                <c:pt idx="32255">
                  <c:v>-1.2149999999999892</c:v>
                </c:pt>
                <c:pt idx="32256">
                  <c:v>-1.2129999999999939</c:v>
                </c:pt>
                <c:pt idx="32257">
                  <c:v>-1.2109999999999985</c:v>
                </c:pt>
                <c:pt idx="32258">
                  <c:v>-1.208999999999989</c:v>
                </c:pt>
                <c:pt idx="32259">
                  <c:v>-1.2069999999999936</c:v>
                </c:pt>
                <c:pt idx="32260">
                  <c:v>-1.2049999999999983</c:v>
                </c:pt>
                <c:pt idx="32261">
                  <c:v>-1.2029999999999887</c:v>
                </c:pt>
                <c:pt idx="32262">
                  <c:v>-1.2009999999999934</c:v>
                </c:pt>
                <c:pt idx="32263">
                  <c:v>-1.1989999999999981</c:v>
                </c:pt>
                <c:pt idx="32264">
                  <c:v>-1.1969999999999885</c:v>
                </c:pt>
                <c:pt idx="32265">
                  <c:v>-1.1949999999999932</c:v>
                </c:pt>
                <c:pt idx="32266">
                  <c:v>-1.1929999999999978</c:v>
                </c:pt>
                <c:pt idx="32267">
                  <c:v>-1.1909999999999883</c:v>
                </c:pt>
                <c:pt idx="32268">
                  <c:v>-1.188999999999993</c:v>
                </c:pt>
                <c:pt idx="32269">
                  <c:v>-1.1869999999999976</c:v>
                </c:pt>
                <c:pt idx="32270">
                  <c:v>-1.1849999999999881</c:v>
                </c:pt>
                <c:pt idx="32271">
                  <c:v>-1.1829999999999927</c:v>
                </c:pt>
                <c:pt idx="32272">
                  <c:v>-1.1809999999999974</c:v>
                </c:pt>
                <c:pt idx="32273">
                  <c:v>-1.1789999999999878</c:v>
                </c:pt>
                <c:pt idx="32274">
                  <c:v>-1.1769999999999925</c:v>
                </c:pt>
                <c:pt idx="32275">
                  <c:v>-1.1749999999999972</c:v>
                </c:pt>
                <c:pt idx="32276">
                  <c:v>-1.1729999999999876</c:v>
                </c:pt>
                <c:pt idx="32277">
                  <c:v>-1.1709999999999923</c:v>
                </c:pt>
                <c:pt idx="32278">
                  <c:v>-1.1689999999999969</c:v>
                </c:pt>
                <c:pt idx="32279">
                  <c:v>-1.1669999999999874</c:v>
                </c:pt>
                <c:pt idx="32280">
                  <c:v>-1.164999999999992</c:v>
                </c:pt>
                <c:pt idx="32281">
                  <c:v>-1.1629999999999967</c:v>
                </c:pt>
                <c:pt idx="32282">
                  <c:v>-1.1610000000000014</c:v>
                </c:pt>
                <c:pt idx="32283">
                  <c:v>-1.1589999999999918</c:v>
                </c:pt>
                <c:pt idx="32284">
                  <c:v>-1.1569999999999965</c:v>
                </c:pt>
                <c:pt idx="32285">
                  <c:v>-1.1550000000000011</c:v>
                </c:pt>
                <c:pt idx="32286">
                  <c:v>-1.1529999999999916</c:v>
                </c:pt>
                <c:pt idx="32287">
                  <c:v>-1.1509999999999962</c:v>
                </c:pt>
                <c:pt idx="32288">
                  <c:v>-1.1490000000000009</c:v>
                </c:pt>
                <c:pt idx="32289">
                  <c:v>-1.1469999999999914</c:v>
                </c:pt>
                <c:pt idx="32290">
                  <c:v>-1.144999999999996</c:v>
                </c:pt>
                <c:pt idx="32291">
                  <c:v>-1.1430000000000007</c:v>
                </c:pt>
                <c:pt idx="32292">
                  <c:v>-1.1409999999999911</c:v>
                </c:pt>
                <c:pt idx="32293">
                  <c:v>-1.1389999999999958</c:v>
                </c:pt>
                <c:pt idx="32294">
                  <c:v>-1.1370000000000005</c:v>
                </c:pt>
                <c:pt idx="32295">
                  <c:v>-1.1349999999999909</c:v>
                </c:pt>
                <c:pt idx="32296">
                  <c:v>-1.1329999999999956</c:v>
                </c:pt>
                <c:pt idx="32297">
                  <c:v>-1.1310000000000002</c:v>
                </c:pt>
                <c:pt idx="32298">
                  <c:v>-1.1289999999999907</c:v>
                </c:pt>
                <c:pt idx="32299">
                  <c:v>-1.1269999999999953</c:v>
                </c:pt>
                <c:pt idx="32300">
                  <c:v>-1.125</c:v>
                </c:pt>
                <c:pt idx="32301">
                  <c:v>-1.1229999999999905</c:v>
                </c:pt>
                <c:pt idx="32302">
                  <c:v>-1.1209999999999951</c:v>
                </c:pt>
                <c:pt idx="32303">
                  <c:v>-1.1189999999999998</c:v>
                </c:pt>
                <c:pt idx="32304">
                  <c:v>-1.1169999999999902</c:v>
                </c:pt>
                <c:pt idx="32305">
                  <c:v>-1.1149999999999949</c:v>
                </c:pt>
                <c:pt idx="32306">
                  <c:v>-1.1129999999999995</c:v>
                </c:pt>
                <c:pt idx="32307">
                  <c:v>-1.11099999999999</c:v>
                </c:pt>
                <c:pt idx="32308">
                  <c:v>-1.1089999999999947</c:v>
                </c:pt>
                <c:pt idx="32309">
                  <c:v>-1.1069999999999993</c:v>
                </c:pt>
                <c:pt idx="32310">
                  <c:v>-1.1049999999999898</c:v>
                </c:pt>
                <c:pt idx="32311">
                  <c:v>-1.1029999999999944</c:v>
                </c:pt>
                <c:pt idx="32312">
                  <c:v>-1.1009999999999991</c:v>
                </c:pt>
                <c:pt idx="32313">
                  <c:v>-1.0989999999999895</c:v>
                </c:pt>
                <c:pt idx="32314">
                  <c:v>-1.0969999999999942</c:v>
                </c:pt>
                <c:pt idx="32315">
                  <c:v>-1.0949999999999989</c:v>
                </c:pt>
                <c:pt idx="32316">
                  <c:v>-1.0929999999999893</c:v>
                </c:pt>
                <c:pt idx="32317">
                  <c:v>-1.090999999999994</c:v>
                </c:pt>
                <c:pt idx="32318">
                  <c:v>-1.0889999999999986</c:v>
                </c:pt>
                <c:pt idx="32319">
                  <c:v>-1.0869999999999891</c:v>
                </c:pt>
                <c:pt idx="32320">
                  <c:v>-1.0849999999999937</c:v>
                </c:pt>
                <c:pt idx="32321">
                  <c:v>-1.0829999999999984</c:v>
                </c:pt>
                <c:pt idx="32322">
                  <c:v>-1.0809999999999889</c:v>
                </c:pt>
                <c:pt idx="32323">
                  <c:v>-1.0789999999999935</c:v>
                </c:pt>
                <c:pt idx="32324">
                  <c:v>-1.0769999999999982</c:v>
                </c:pt>
                <c:pt idx="32325">
                  <c:v>-1.0749999999999886</c:v>
                </c:pt>
                <c:pt idx="32326">
                  <c:v>-1.0729999999999933</c:v>
                </c:pt>
                <c:pt idx="32327">
                  <c:v>-1.070999999999998</c:v>
                </c:pt>
                <c:pt idx="32328">
                  <c:v>-1.0689999999999884</c:v>
                </c:pt>
                <c:pt idx="32329">
                  <c:v>-1.0669999999999931</c:v>
                </c:pt>
                <c:pt idx="32330">
                  <c:v>-1.0649999999999977</c:v>
                </c:pt>
                <c:pt idx="32331">
                  <c:v>-1.0629999999999882</c:v>
                </c:pt>
                <c:pt idx="32332">
                  <c:v>-1.0609999999999928</c:v>
                </c:pt>
                <c:pt idx="32333">
                  <c:v>-1.0589999999999975</c:v>
                </c:pt>
                <c:pt idx="32334">
                  <c:v>-1.0569999999999879</c:v>
                </c:pt>
                <c:pt idx="32335">
                  <c:v>-1.0549999999999926</c:v>
                </c:pt>
                <c:pt idx="32336">
                  <c:v>-1.0529999999999973</c:v>
                </c:pt>
                <c:pt idx="32337">
                  <c:v>-1.0509999999999877</c:v>
                </c:pt>
                <c:pt idx="32338">
                  <c:v>-1.0489999999999924</c:v>
                </c:pt>
                <c:pt idx="32339">
                  <c:v>-1.046999999999997</c:v>
                </c:pt>
                <c:pt idx="32340">
                  <c:v>-1.0449999999999875</c:v>
                </c:pt>
                <c:pt idx="32341">
                  <c:v>-1.0429999999999922</c:v>
                </c:pt>
                <c:pt idx="32342">
                  <c:v>-1.0409999999999968</c:v>
                </c:pt>
                <c:pt idx="32343">
                  <c:v>-1.0389999999999873</c:v>
                </c:pt>
                <c:pt idx="32344">
                  <c:v>-1.0369999999999919</c:v>
                </c:pt>
                <c:pt idx="32345">
                  <c:v>-1.0349999999999966</c:v>
                </c:pt>
                <c:pt idx="32346">
                  <c:v>-1.0330000000000013</c:v>
                </c:pt>
                <c:pt idx="32347">
                  <c:v>-1.0309999999999917</c:v>
                </c:pt>
                <c:pt idx="32348">
                  <c:v>-1.0289999999999964</c:v>
                </c:pt>
                <c:pt idx="32349">
                  <c:v>-1.027000000000001</c:v>
                </c:pt>
                <c:pt idx="32350">
                  <c:v>-1.0249999999999915</c:v>
                </c:pt>
                <c:pt idx="32351">
                  <c:v>-1.0229999999999961</c:v>
                </c:pt>
                <c:pt idx="32352">
                  <c:v>-1.0210000000000008</c:v>
                </c:pt>
                <c:pt idx="32353">
                  <c:v>-1.0189999999999912</c:v>
                </c:pt>
                <c:pt idx="32354">
                  <c:v>-1.0169999999999959</c:v>
                </c:pt>
                <c:pt idx="32355">
                  <c:v>-1.0150000000000006</c:v>
                </c:pt>
                <c:pt idx="32356">
                  <c:v>-1.012999999999991</c:v>
                </c:pt>
                <c:pt idx="32357">
                  <c:v>-1.0109999999999957</c:v>
                </c:pt>
                <c:pt idx="32358">
                  <c:v>-1.0090000000000003</c:v>
                </c:pt>
                <c:pt idx="32359">
                  <c:v>-1.0069999999999908</c:v>
                </c:pt>
                <c:pt idx="32360">
                  <c:v>-1.0049999999999955</c:v>
                </c:pt>
                <c:pt idx="32361">
                  <c:v>-1.0030000000000001</c:v>
                </c:pt>
                <c:pt idx="32362">
                  <c:v>-1.0009999999999906</c:v>
                </c:pt>
                <c:pt idx="32363">
                  <c:v>-0.99899999999999523</c:v>
                </c:pt>
                <c:pt idx="32364">
                  <c:v>-0.99699999999999989</c:v>
                </c:pt>
                <c:pt idx="32365">
                  <c:v>-0.99499999999999034</c:v>
                </c:pt>
                <c:pt idx="32366">
                  <c:v>-0.992999999999995</c:v>
                </c:pt>
                <c:pt idx="32367">
                  <c:v>-0.99099999999999966</c:v>
                </c:pt>
                <c:pt idx="32368">
                  <c:v>-0.98899999999999011</c:v>
                </c:pt>
                <c:pt idx="32369">
                  <c:v>-0.98699999999999477</c:v>
                </c:pt>
                <c:pt idx="32370">
                  <c:v>-0.98499999999999943</c:v>
                </c:pt>
                <c:pt idx="32371">
                  <c:v>-0.98299999999998988</c:v>
                </c:pt>
                <c:pt idx="32372">
                  <c:v>-0.98099999999999454</c:v>
                </c:pt>
                <c:pt idx="32373">
                  <c:v>-0.9789999999999992</c:v>
                </c:pt>
                <c:pt idx="32374">
                  <c:v>-0.97699999999998965</c:v>
                </c:pt>
                <c:pt idx="32375">
                  <c:v>-0.97499999999999432</c:v>
                </c:pt>
                <c:pt idx="32376">
                  <c:v>-0.97299999999999898</c:v>
                </c:pt>
                <c:pt idx="32377">
                  <c:v>-0.97099999999998943</c:v>
                </c:pt>
                <c:pt idx="32378">
                  <c:v>-0.96899999999999409</c:v>
                </c:pt>
                <c:pt idx="32379">
                  <c:v>-0.96699999999999875</c:v>
                </c:pt>
                <c:pt idx="32380">
                  <c:v>-0.9649999999999892</c:v>
                </c:pt>
                <c:pt idx="32381">
                  <c:v>-0.96299999999999386</c:v>
                </c:pt>
                <c:pt idx="32382">
                  <c:v>-0.96099999999999852</c:v>
                </c:pt>
                <c:pt idx="32383">
                  <c:v>-0.95899999999998897</c:v>
                </c:pt>
                <c:pt idx="32384">
                  <c:v>-0.95699999999999363</c:v>
                </c:pt>
                <c:pt idx="32385">
                  <c:v>-0.95499999999999829</c:v>
                </c:pt>
                <c:pt idx="32386">
                  <c:v>-0.95299999999998875</c:v>
                </c:pt>
                <c:pt idx="32387">
                  <c:v>-0.95099999999999341</c:v>
                </c:pt>
                <c:pt idx="32388">
                  <c:v>-0.94899999999999807</c:v>
                </c:pt>
                <c:pt idx="32389">
                  <c:v>-0.94699999999998852</c:v>
                </c:pt>
                <c:pt idx="32390">
                  <c:v>-0.94499999999999318</c:v>
                </c:pt>
                <c:pt idx="32391">
                  <c:v>-0.94299999999999784</c:v>
                </c:pt>
                <c:pt idx="32392">
                  <c:v>-0.94099999999998829</c:v>
                </c:pt>
                <c:pt idx="32393">
                  <c:v>-0.93899999999999295</c:v>
                </c:pt>
                <c:pt idx="32394">
                  <c:v>-0.93699999999999761</c:v>
                </c:pt>
                <c:pt idx="32395">
                  <c:v>-0.93499999999998806</c:v>
                </c:pt>
                <c:pt idx="32396">
                  <c:v>-0.93299999999999272</c:v>
                </c:pt>
                <c:pt idx="32397">
                  <c:v>-0.93099999999999739</c:v>
                </c:pt>
                <c:pt idx="32398">
                  <c:v>-0.92899999999998784</c:v>
                </c:pt>
                <c:pt idx="32399">
                  <c:v>-0.9269999999999925</c:v>
                </c:pt>
                <c:pt idx="32400">
                  <c:v>-0.92499999999999716</c:v>
                </c:pt>
                <c:pt idx="32401">
                  <c:v>-0.92299999999998761</c:v>
                </c:pt>
                <c:pt idx="32402">
                  <c:v>-0.92099999999999227</c:v>
                </c:pt>
                <c:pt idx="32403">
                  <c:v>-0.91899999999999693</c:v>
                </c:pt>
                <c:pt idx="32404">
                  <c:v>-0.91699999999998738</c:v>
                </c:pt>
                <c:pt idx="32405">
                  <c:v>-0.91499999999999204</c:v>
                </c:pt>
                <c:pt idx="32406">
                  <c:v>-0.9129999999999967</c:v>
                </c:pt>
                <c:pt idx="32407">
                  <c:v>-0.91100000000000136</c:v>
                </c:pt>
                <c:pt idx="32408">
                  <c:v>-0.90899999999999181</c:v>
                </c:pt>
                <c:pt idx="32409">
                  <c:v>-0.90699999999999648</c:v>
                </c:pt>
                <c:pt idx="32410">
                  <c:v>-0.90500000000000114</c:v>
                </c:pt>
                <c:pt idx="32411">
                  <c:v>-0.90299999999999159</c:v>
                </c:pt>
                <c:pt idx="32412">
                  <c:v>-0.90099999999999625</c:v>
                </c:pt>
                <c:pt idx="32413">
                  <c:v>-0.89900000000000091</c:v>
                </c:pt>
                <c:pt idx="32414">
                  <c:v>-0.89699999999999136</c:v>
                </c:pt>
                <c:pt idx="32415">
                  <c:v>-0.89499999999999602</c:v>
                </c:pt>
                <c:pt idx="32416">
                  <c:v>-0.89300000000000068</c:v>
                </c:pt>
                <c:pt idx="32417">
                  <c:v>-0.89099999999999113</c:v>
                </c:pt>
                <c:pt idx="32418">
                  <c:v>-0.88899999999999579</c:v>
                </c:pt>
                <c:pt idx="32419">
                  <c:v>-0.88700000000000045</c:v>
                </c:pt>
                <c:pt idx="32420">
                  <c:v>-0.88499999999999091</c:v>
                </c:pt>
                <c:pt idx="32421">
                  <c:v>-0.88299999999999557</c:v>
                </c:pt>
                <c:pt idx="32422">
                  <c:v>-0.88100000000000023</c:v>
                </c:pt>
                <c:pt idx="32423">
                  <c:v>-0.87899999999999068</c:v>
                </c:pt>
                <c:pt idx="32424">
                  <c:v>-0.87699999999999534</c:v>
                </c:pt>
                <c:pt idx="32425">
                  <c:v>-0.875</c:v>
                </c:pt>
                <c:pt idx="32426">
                  <c:v>-0.87299999999999045</c:v>
                </c:pt>
                <c:pt idx="32427">
                  <c:v>-0.87099999999999511</c:v>
                </c:pt>
                <c:pt idx="32428">
                  <c:v>-0.86899999999999977</c:v>
                </c:pt>
                <c:pt idx="32429">
                  <c:v>-0.86699999999999022</c:v>
                </c:pt>
                <c:pt idx="32430">
                  <c:v>-0.86499999999999488</c:v>
                </c:pt>
                <c:pt idx="32431">
                  <c:v>-0.86299999999999955</c:v>
                </c:pt>
                <c:pt idx="32432">
                  <c:v>-0.86099999999999</c:v>
                </c:pt>
                <c:pt idx="32433">
                  <c:v>-0.85899999999999466</c:v>
                </c:pt>
                <c:pt idx="32434">
                  <c:v>-0.85699999999999932</c:v>
                </c:pt>
                <c:pt idx="32435">
                  <c:v>-0.85499999999998977</c:v>
                </c:pt>
                <c:pt idx="32436">
                  <c:v>-0.85299999999999443</c:v>
                </c:pt>
                <c:pt idx="32437">
                  <c:v>-0.85099999999999909</c:v>
                </c:pt>
                <c:pt idx="32438">
                  <c:v>-0.84899999999998954</c:v>
                </c:pt>
                <c:pt idx="32439">
                  <c:v>-0.8469999999999942</c:v>
                </c:pt>
                <c:pt idx="32440">
                  <c:v>-0.84499999999999886</c:v>
                </c:pt>
                <c:pt idx="32441">
                  <c:v>-0.84299999999998931</c:v>
                </c:pt>
                <c:pt idx="32442">
                  <c:v>-0.84099999999999397</c:v>
                </c:pt>
                <c:pt idx="32443">
                  <c:v>-0.83899999999999864</c:v>
                </c:pt>
                <c:pt idx="32444">
                  <c:v>-0.83699999999998909</c:v>
                </c:pt>
                <c:pt idx="32445">
                  <c:v>-0.83499999999999375</c:v>
                </c:pt>
                <c:pt idx="32446">
                  <c:v>-0.83299999999999841</c:v>
                </c:pt>
                <c:pt idx="32447">
                  <c:v>-0.83099999999998886</c:v>
                </c:pt>
                <c:pt idx="32448">
                  <c:v>-0.82899999999999352</c:v>
                </c:pt>
                <c:pt idx="32449">
                  <c:v>-0.82699999999999818</c:v>
                </c:pt>
                <c:pt idx="32450">
                  <c:v>-0.82499999999998863</c:v>
                </c:pt>
                <c:pt idx="32451">
                  <c:v>-0.82299999999999329</c:v>
                </c:pt>
                <c:pt idx="32452">
                  <c:v>-0.82099999999999795</c:v>
                </c:pt>
                <c:pt idx="32453">
                  <c:v>-0.8189999999999884</c:v>
                </c:pt>
                <c:pt idx="32454">
                  <c:v>-0.81699999999999307</c:v>
                </c:pt>
                <c:pt idx="32455">
                  <c:v>-0.81499999999999773</c:v>
                </c:pt>
                <c:pt idx="32456">
                  <c:v>-0.81299999999998818</c:v>
                </c:pt>
                <c:pt idx="32457">
                  <c:v>-0.81099999999999284</c:v>
                </c:pt>
                <c:pt idx="32458">
                  <c:v>-0.8089999999999975</c:v>
                </c:pt>
                <c:pt idx="32459">
                  <c:v>-0.80699999999998795</c:v>
                </c:pt>
                <c:pt idx="32460">
                  <c:v>-0.80499999999999261</c:v>
                </c:pt>
                <c:pt idx="32461">
                  <c:v>-0.80299999999999727</c:v>
                </c:pt>
                <c:pt idx="32462">
                  <c:v>-0.80099999999998772</c:v>
                </c:pt>
                <c:pt idx="32463">
                  <c:v>-0.79899999999999238</c:v>
                </c:pt>
                <c:pt idx="32464">
                  <c:v>-0.79699999999999704</c:v>
                </c:pt>
                <c:pt idx="32465">
                  <c:v>-0.79499999999998749</c:v>
                </c:pt>
                <c:pt idx="32466">
                  <c:v>-0.79299999999999216</c:v>
                </c:pt>
                <c:pt idx="32467">
                  <c:v>-0.79099999999999682</c:v>
                </c:pt>
                <c:pt idx="32468">
                  <c:v>-0.78899999999998727</c:v>
                </c:pt>
                <c:pt idx="32469">
                  <c:v>-0.78699999999999193</c:v>
                </c:pt>
                <c:pt idx="32470">
                  <c:v>-0.78499999999999659</c:v>
                </c:pt>
                <c:pt idx="32471">
                  <c:v>-0.78300000000000125</c:v>
                </c:pt>
                <c:pt idx="32472">
                  <c:v>-0.7809999999999917</c:v>
                </c:pt>
                <c:pt idx="32473">
                  <c:v>-0.77899999999999636</c:v>
                </c:pt>
                <c:pt idx="32474">
                  <c:v>-0.77700000000000102</c:v>
                </c:pt>
                <c:pt idx="32475">
                  <c:v>-0.77499999999999147</c:v>
                </c:pt>
                <c:pt idx="32476">
                  <c:v>-0.77299999999999613</c:v>
                </c:pt>
                <c:pt idx="32477">
                  <c:v>-0.7710000000000008</c:v>
                </c:pt>
                <c:pt idx="32478">
                  <c:v>-0.76899999999999125</c:v>
                </c:pt>
                <c:pt idx="32479">
                  <c:v>-0.76699999999999591</c:v>
                </c:pt>
                <c:pt idx="32480">
                  <c:v>-0.76500000000000057</c:v>
                </c:pt>
                <c:pt idx="32481">
                  <c:v>-0.76299999999999102</c:v>
                </c:pt>
                <c:pt idx="32482">
                  <c:v>-0.76099999999999568</c:v>
                </c:pt>
                <c:pt idx="32483">
                  <c:v>-0.75900000000000034</c:v>
                </c:pt>
                <c:pt idx="32484">
                  <c:v>-0.75699999999999079</c:v>
                </c:pt>
                <c:pt idx="32485">
                  <c:v>-0.75499999999999545</c:v>
                </c:pt>
                <c:pt idx="32486">
                  <c:v>-0.75300000000000011</c:v>
                </c:pt>
                <c:pt idx="32487">
                  <c:v>-0.75099999999999056</c:v>
                </c:pt>
                <c:pt idx="32488">
                  <c:v>-0.74899999999999523</c:v>
                </c:pt>
                <c:pt idx="32489">
                  <c:v>-0.74699999999999989</c:v>
                </c:pt>
                <c:pt idx="32490">
                  <c:v>-0.74499999999999034</c:v>
                </c:pt>
                <c:pt idx="32491">
                  <c:v>-0.742999999999995</c:v>
                </c:pt>
                <c:pt idx="32492">
                  <c:v>-0.74099999999999966</c:v>
                </c:pt>
                <c:pt idx="32493">
                  <c:v>-0.73899999999999011</c:v>
                </c:pt>
                <c:pt idx="32494">
                  <c:v>-0.73699999999999477</c:v>
                </c:pt>
                <c:pt idx="32495">
                  <c:v>-0.73499999999999943</c:v>
                </c:pt>
                <c:pt idx="32496">
                  <c:v>-0.73299999999998988</c:v>
                </c:pt>
                <c:pt idx="32497">
                  <c:v>-0.73099999999999454</c:v>
                </c:pt>
                <c:pt idx="32498">
                  <c:v>-0.7289999999999992</c:v>
                </c:pt>
                <c:pt idx="32499">
                  <c:v>-0.72699999999998965</c:v>
                </c:pt>
                <c:pt idx="32500">
                  <c:v>-0.72499999999999432</c:v>
                </c:pt>
                <c:pt idx="32501">
                  <c:v>-0.72299999999999898</c:v>
                </c:pt>
                <c:pt idx="32502">
                  <c:v>-0.72099999999998943</c:v>
                </c:pt>
                <c:pt idx="32503">
                  <c:v>-0.71899999999999409</c:v>
                </c:pt>
                <c:pt idx="32504">
                  <c:v>-0.71699999999999875</c:v>
                </c:pt>
                <c:pt idx="32505">
                  <c:v>-0.7149999999999892</c:v>
                </c:pt>
                <c:pt idx="32506">
                  <c:v>-0.71299999999999386</c:v>
                </c:pt>
                <c:pt idx="32507">
                  <c:v>-0.71099999999999852</c:v>
                </c:pt>
                <c:pt idx="32508">
                  <c:v>-0.70899999999998897</c:v>
                </c:pt>
                <c:pt idx="32509">
                  <c:v>-0.70699999999999363</c:v>
                </c:pt>
                <c:pt idx="32510">
                  <c:v>-0.70499999999999829</c:v>
                </c:pt>
                <c:pt idx="32511">
                  <c:v>-0.70299999999998875</c:v>
                </c:pt>
                <c:pt idx="32512">
                  <c:v>-0.70099999999999341</c:v>
                </c:pt>
                <c:pt idx="32513">
                  <c:v>-0.69899999999999807</c:v>
                </c:pt>
                <c:pt idx="32514">
                  <c:v>-0.69699999999998852</c:v>
                </c:pt>
                <c:pt idx="32515">
                  <c:v>-0.69499999999999318</c:v>
                </c:pt>
                <c:pt idx="32516">
                  <c:v>-0.69299999999999784</c:v>
                </c:pt>
                <c:pt idx="32517">
                  <c:v>-0.69099999999998829</c:v>
                </c:pt>
                <c:pt idx="32518">
                  <c:v>-0.68899999999999295</c:v>
                </c:pt>
                <c:pt idx="32519">
                  <c:v>-0.68699999999999761</c:v>
                </c:pt>
                <c:pt idx="32520">
                  <c:v>-0.68499999999998806</c:v>
                </c:pt>
                <c:pt idx="32521">
                  <c:v>-0.68299999999999272</c:v>
                </c:pt>
                <c:pt idx="32522">
                  <c:v>-0.68099999999999739</c:v>
                </c:pt>
                <c:pt idx="32523">
                  <c:v>-0.67899999999998784</c:v>
                </c:pt>
                <c:pt idx="32524">
                  <c:v>-0.6769999999999925</c:v>
                </c:pt>
                <c:pt idx="32525">
                  <c:v>-0.67499999999999716</c:v>
                </c:pt>
                <c:pt idx="32526">
                  <c:v>-0.67299999999998761</c:v>
                </c:pt>
                <c:pt idx="32527">
                  <c:v>-0.67099999999999227</c:v>
                </c:pt>
                <c:pt idx="32528">
                  <c:v>-0.66899999999999693</c:v>
                </c:pt>
                <c:pt idx="32529">
                  <c:v>-0.66699999999998738</c:v>
                </c:pt>
                <c:pt idx="32530">
                  <c:v>-0.66499999999999204</c:v>
                </c:pt>
                <c:pt idx="32531">
                  <c:v>-0.6629999999999967</c:v>
                </c:pt>
                <c:pt idx="32532">
                  <c:v>-0.66100000000000136</c:v>
                </c:pt>
                <c:pt idx="32533">
                  <c:v>-0.65899999999999181</c:v>
                </c:pt>
                <c:pt idx="32534">
                  <c:v>-0.65699999999999648</c:v>
                </c:pt>
                <c:pt idx="32535">
                  <c:v>-0.65500000000000114</c:v>
                </c:pt>
                <c:pt idx="32536">
                  <c:v>-0.65299999999999159</c:v>
                </c:pt>
                <c:pt idx="32537">
                  <c:v>-0.65099999999999625</c:v>
                </c:pt>
                <c:pt idx="32538">
                  <c:v>-0.64900000000000091</c:v>
                </c:pt>
                <c:pt idx="32539">
                  <c:v>-0.64699999999999136</c:v>
                </c:pt>
                <c:pt idx="32540">
                  <c:v>-0.64499999999999602</c:v>
                </c:pt>
                <c:pt idx="32541">
                  <c:v>-0.64300000000000068</c:v>
                </c:pt>
                <c:pt idx="32542">
                  <c:v>-0.64099999999999113</c:v>
                </c:pt>
                <c:pt idx="32543">
                  <c:v>-0.63899999999999579</c:v>
                </c:pt>
                <c:pt idx="32544">
                  <c:v>-0.63700000000000045</c:v>
                </c:pt>
                <c:pt idx="32545">
                  <c:v>-0.63499999999999091</c:v>
                </c:pt>
                <c:pt idx="32546">
                  <c:v>-0.63299999999999557</c:v>
                </c:pt>
                <c:pt idx="32547">
                  <c:v>-0.63100000000000023</c:v>
                </c:pt>
                <c:pt idx="32548">
                  <c:v>-0.62899999999999068</c:v>
                </c:pt>
                <c:pt idx="32549">
                  <c:v>-0.62699999999999534</c:v>
                </c:pt>
                <c:pt idx="32550">
                  <c:v>-0.625</c:v>
                </c:pt>
                <c:pt idx="32551">
                  <c:v>-0.62299999999999045</c:v>
                </c:pt>
                <c:pt idx="32552">
                  <c:v>-0.62099999999999511</c:v>
                </c:pt>
                <c:pt idx="32553">
                  <c:v>-0.61899999999999977</c:v>
                </c:pt>
                <c:pt idx="32554">
                  <c:v>-0.61699999999999022</c:v>
                </c:pt>
                <c:pt idx="32555">
                  <c:v>-0.61499999999999488</c:v>
                </c:pt>
                <c:pt idx="32556">
                  <c:v>-0.61299999999999955</c:v>
                </c:pt>
                <c:pt idx="32557">
                  <c:v>-0.61099999999999</c:v>
                </c:pt>
                <c:pt idx="32558">
                  <c:v>-0.60899999999999466</c:v>
                </c:pt>
                <c:pt idx="32559">
                  <c:v>-0.60699999999999932</c:v>
                </c:pt>
                <c:pt idx="32560">
                  <c:v>-0.60499999999998977</c:v>
                </c:pt>
                <c:pt idx="32561">
                  <c:v>-0.60299999999999443</c:v>
                </c:pt>
                <c:pt idx="32562">
                  <c:v>-0.60099999999999909</c:v>
                </c:pt>
                <c:pt idx="32563">
                  <c:v>-0.59899999999998954</c:v>
                </c:pt>
                <c:pt idx="32564">
                  <c:v>-0.5969999999999942</c:v>
                </c:pt>
                <c:pt idx="32565">
                  <c:v>-0.59499999999999886</c:v>
                </c:pt>
                <c:pt idx="32566">
                  <c:v>-0.59299999999998931</c:v>
                </c:pt>
                <c:pt idx="32567">
                  <c:v>-0.59099999999999397</c:v>
                </c:pt>
                <c:pt idx="32568">
                  <c:v>-0.58899999999999864</c:v>
                </c:pt>
                <c:pt idx="32569">
                  <c:v>-0.58699999999998909</c:v>
                </c:pt>
                <c:pt idx="32570">
                  <c:v>-0.58499999999999375</c:v>
                </c:pt>
                <c:pt idx="32571">
                  <c:v>-0.58299999999999841</c:v>
                </c:pt>
                <c:pt idx="32572">
                  <c:v>-0.58099999999998886</c:v>
                </c:pt>
                <c:pt idx="32573">
                  <c:v>-0.57899999999999352</c:v>
                </c:pt>
                <c:pt idx="32574">
                  <c:v>-0.57699999999999818</c:v>
                </c:pt>
                <c:pt idx="32575">
                  <c:v>-0.57499999999998863</c:v>
                </c:pt>
                <c:pt idx="32576">
                  <c:v>-0.57299999999999329</c:v>
                </c:pt>
                <c:pt idx="32577">
                  <c:v>-0.57099999999999795</c:v>
                </c:pt>
                <c:pt idx="32578">
                  <c:v>-0.5689999999999884</c:v>
                </c:pt>
                <c:pt idx="32579">
                  <c:v>-0.56699999999999307</c:v>
                </c:pt>
                <c:pt idx="32580">
                  <c:v>-0.56499999999999773</c:v>
                </c:pt>
                <c:pt idx="32581">
                  <c:v>-0.56299999999998818</c:v>
                </c:pt>
                <c:pt idx="32582">
                  <c:v>-0.56099999999999284</c:v>
                </c:pt>
                <c:pt idx="32583">
                  <c:v>-0.5589999999999975</c:v>
                </c:pt>
                <c:pt idx="32584">
                  <c:v>-0.55699999999998795</c:v>
                </c:pt>
                <c:pt idx="32585">
                  <c:v>-0.55499999999999261</c:v>
                </c:pt>
                <c:pt idx="32586">
                  <c:v>-0.55299999999999727</c:v>
                </c:pt>
                <c:pt idx="32587">
                  <c:v>-0.55099999999998772</c:v>
                </c:pt>
                <c:pt idx="32588">
                  <c:v>-0.54899999999999238</c:v>
                </c:pt>
                <c:pt idx="32589">
                  <c:v>-0.54699999999999704</c:v>
                </c:pt>
                <c:pt idx="32590">
                  <c:v>-0.54499999999998749</c:v>
                </c:pt>
                <c:pt idx="32591">
                  <c:v>-0.54299999999999216</c:v>
                </c:pt>
                <c:pt idx="32592">
                  <c:v>-0.54099999999999682</c:v>
                </c:pt>
                <c:pt idx="32593">
                  <c:v>-0.53899999999998727</c:v>
                </c:pt>
                <c:pt idx="32594">
                  <c:v>-0.53699999999999193</c:v>
                </c:pt>
                <c:pt idx="32595">
                  <c:v>-0.53499999999999659</c:v>
                </c:pt>
                <c:pt idx="32596">
                  <c:v>-0.53300000000000125</c:v>
                </c:pt>
                <c:pt idx="32597">
                  <c:v>-0.5309999999999917</c:v>
                </c:pt>
                <c:pt idx="32598">
                  <c:v>-0.52899999999999636</c:v>
                </c:pt>
                <c:pt idx="32599">
                  <c:v>-0.52700000000000102</c:v>
                </c:pt>
                <c:pt idx="32600">
                  <c:v>-0.52499999999999147</c:v>
                </c:pt>
                <c:pt idx="32601">
                  <c:v>-0.52299999999999613</c:v>
                </c:pt>
                <c:pt idx="32602">
                  <c:v>-0.5210000000000008</c:v>
                </c:pt>
                <c:pt idx="32603">
                  <c:v>-0.51899999999999125</c:v>
                </c:pt>
                <c:pt idx="32604">
                  <c:v>-0.51699999999999591</c:v>
                </c:pt>
                <c:pt idx="32605">
                  <c:v>-0.51500000000000057</c:v>
                </c:pt>
                <c:pt idx="32606">
                  <c:v>-0.51299999999999102</c:v>
                </c:pt>
                <c:pt idx="32607">
                  <c:v>-0.51099999999999568</c:v>
                </c:pt>
                <c:pt idx="32608">
                  <c:v>-0.50900000000000034</c:v>
                </c:pt>
                <c:pt idx="32609">
                  <c:v>-0.50699999999999079</c:v>
                </c:pt>
                <c:pt idx="32610">
                  <c:v>-0.50499999999999545</c:v>
                </c:pt>
                <c:pt idx="32611">
                  <c:v>-0.50300000000000011</c:v>
                </c:pt>
                <c:pt idx="32612">
                  <c:v>-0.50099999999999056</c:v>
                </c:pt>
                <c:pt idx="32613">
                  <c:v>-0.49899999999999523</c:v>
                </c:pt>
                <c:pt idx="32614">
                  <c:v>-0.49699999999999989</c:v>
                </c:pt>
                <c:pt idx="32615">
                  <c:v>-0.49499999999999034</c:v>
                </c:pt>
                <c:pt idx="32616">
                  <c:v>-0.492999999999995</c:v>
                </c:pt>
                <c:pt idx="32617">
                  <c:v>-0.49099999999999966</c:v>
                </c:pt>
                <c:pt idx="32618">
                  <c:v>-0.48899999999999011</c:v>
                </c:pt>
                <c:pt idx="32619">
                  <c:v>-0.48699999999999477</c:v>
                </c:pt>
                <c:pt idx="32620">
                  <c:v>-0.48499999999999943</c:v>
                </c:pt>
                <c:pt idx="32621">
                  <c:v>-0.48299999999998988</c:v>
                </c:pt>
                <c:pt idx="32622">
                  <c:v>-0.48099999999999454</c:v>
                </c:pt>
                <c:pt idx="32623">
                  <c:v>-0.4789999999999992</c:v>
                </c:pt>
                <c:pt idx="32624">
                  <c:v>-0.47699999999998965</c:v>
                </c:pt>
                <c:pt idx="32625">
                  <c:v>-0.47499999999999432</c:v>
                </c:pt>
                <c:pt idx="32626">
                  <c:v>-0.47299999999999898</c:v>
                </c:pt>
                <c:pt idx="32627">
                  <c:v>-0.47099999999998943</c:v>
                </c:pt>
                <c:pt idx="32628">
                  <c:v>-0.46899999999999409</c:v>
                </c:pt>
                <c:pt idx="32629">
                  <c:v>-0.46699999999999875</c:v>
                </c:pt>
                <c:pt idx="32630">
                  <c:v>-0.4649999999999892</c:v>
                </c:pt>
                <c:pt idx="32631">
                  <c:v>-0.46299999999999386</c:v>
                </c:pt>
                <c:pt idx="32632">
                  <c:v>-0.46099999999999852</c:v>
                </c:pt>
                <c:pt idx="32633">
                  <c:v>-0.45899999999998897</c:v>
                </c:pt>
                <c:pt idx="32634">
                  <c:v>-0.45699999999999363</c:v>
                </c:pt>
                <c:pt idx="32635">
                  <c:v>-0.45499999999999829</c:v>
                </c:pt>
                <c:pt idx="32636">
                  <c:v>-0.45299999999998875</c:v>
                </c:pt>
                <c:pt idx="32637">
                  <c:v>-0.45099999999999341</c:v>
                </c:pt>
                <c:pt idx="32638">
                  <c:v>-0.44899999999999807</c:v>
                </c:pt>
                <c:pt idx="32639">
                  <c:v>-0.44699999999998852</c:v>
                </c:pt>
                <c:pt idx="32640">
                  <c:v>-0.44499999999999318</c:v>
                </c:pt>
                <c:pt idx="32641">
                  <c:v>-0.44299999999999784</c:v>
                </c:pt>
                <c:pt idx="32642">
                  <c:v>-0.44099999999998829</c:v>
                </c:pt>
                <c:pt idx="32643">
                  <c:v>-0.43899999999999295</c:v>
                </c:pt>
                <c:pt idx="32644">
                  <c:v>-0.43699999999999761</c:v>
                </c:pt>
                <c:pt idx="32645">
                  <c:v>-0.43499999999998806</c:v>
                </c:pt>
                <c:pt idx="32646">
                  <c:v>-0.43299999999999272</c:v>
                </c:pt>
                <c:pt idx="32647">
                  <c:v>-0.43099999999999739</c:v>
                </c:pt>
                <c:pt idx="32648">
                  <c:v>-0.42899999999998784</c:v>
                </c:pt>
                <c:pt idx="32649">
                  <c:v>-0.4269999999999925</c:v>
                </c:pt>
                <c:pt idx="32650">
                  <c:v>-0.42499999999999716</c:v>
                </c:pt>
                <c:pt idx="32651">
                  <c:v>-0.42299999999998761</c:v>
                </c:pt>
                <c:pt idx="32652">
                  <c:v>-0.42099999999999227</c:v>
                </c:pt>
                <c:pt idx="32653">
                  <c:v>-0.41899999999999693</c:v>
                </c:pt>
                <c:pt idx="32654">
                  <c:v>-0.41699999999998738</c:v>
                </c:pt>
                <c:pt idx="32655">
                  <c:v>-0.41499999999999204</c:v>
                </c:pt>
                <c:pt idx="32656">
                  <c:v>-0.4129999999999967</c:v>
                </c:pt>
                <c:pt idx="32657">
                  <c:v>-0.41100000000000136</c:v>
                </c:pt>
                <c:pt idx="32658">
                  <c:v>-0.40899999999999181</c:v>
                </c:pt>
                <c:pt idx="32659">
                  <c:v>-0.40699999999999648</c:v>
                </c:pt>
                <c:pt idx="32660">
                  <c:v>-0.40500000000000114</c:v>
                </c:pt>
                <c:pt idx="32661">
                  <c:v>-0.40299999999999159</c:v>
                </c:pt>
                <c:pt idx="32662">
                  <c:v>-0.40099999999999625</c:v>
                </c:pt>
                <c:pt idx="32663">
                  <c:v>-0.39900000000000091</c:v>
                </c:pt>
                <c:pt idx="32664">
                  <c:v>-0.39699999999999136</c:v>
                </c:pt>
                <c:pt idx="32665">
                  <c:v>-0.39499999999999602</c:v>
                </c:pt>
                <c:pt idx="32666">
                  <c:v>-0.39300000000000068</c:v>
                </c:pt>
                <c:pt idx="32667">
                  <c:v>-0.39099999999999113</c:v>
                </c:pt>
                <c:pt idx="32668">
                  <c:v>-0.38899999999999579</c:v>
                </c:pt>
                <c:pt idx="32669">
                  <c:v>-0.38700000000000045</c:v>
                </c:pt>
                <c:pt idx="32670">
                  <c:v>-0.38499999999999091</c:v>
                </c:pt>
                <c:pt idx="32671">
                  <c:v>-0.38299999999999557</c:v>
                </c:pt>
                <c:pt idx="32672">
                  <c:v>-0.38100000000000023</c:v>
                </c:pt>
                <c:pt idx="32673">
                  <c:v>-0.37899999999999068</c:v>
                </c:pt>
                <c:pt idx="32674">
                  <c:v>-0.37699999999999534</c:v>
                </c:pt>
                <c:pt idx="32675">
                  <c:v>-0.375</c:v>
                </c:pt>
                <c:pt idx="32676">
                  <c:v>-0.37299999999999045</c:v>
                </c:pt>
                <c:pt idx="32677">
                  <c:v>-0.37099999999999511</c:v>
                </c:pt>
                <c:pt idx="32678">
                  <c:v>-0.36899999999999977</c:v>
                </c:pt>
                <c:pt idx="32679">
                  <c:v>-0.36699999999999022</c:v>
                </c:pt>
                <c:pt idx="32680">
                  <c:v>-0.36499999999999488</c:v>
                </c:pt>
                <c:pt idx="32681">
                  <c:v>-0.36299999999999955</c:v>
                </c:pt>
                <c:pt idx="32682">
                  <c:v>-0.36099999999999</c:v>
                </c:pt>
                <c:pt idx="32683">
                  <c:v>-0.35899999999999466</c:v>
                </c:pt>
                <c:pt idx="32684">
                  <c:v>-0.35699999999999932</c:v>
                </c:pt>
                <c:pt idx="32685">
                  <c:v>-0.35499999999998977</c:v>
                </c:pt>
                <c:pt idx="32686">
                  <c:v>-0.35299999999999443</c:v>
                </c:pt>
                <c:pt idx="32687">
                  <c:v>-0.35099999999999909</c:v>
                </c:pt>
                <c:pt idx="32688">
                  <c:v>-0.34899999999998954</c:v>
                </c:pt>
                <c:pt idx="32689">
                  <c:v>-0.3469999999999942</c:v>
                </c:pt>
                <c:pt idx="32690">
                  <c:v>-0.34499999999999886</c:v>
                </c:pt>
                <c:pt idx="32691">
                  <c:v>-0.34299999999998931</c:v>
                </c:pt>
                <c:pt idx="32692">
                  <c:v>-0.34099999999999397</c:v>
                </c:pt>
                <c:pt idx="32693">
                  <c:v>-0.33899999999999864</c:v>
                </c:pt>
                <c:pt idx="32694">
                  <c:v>-0.33699999999998909</c:v>
                </c:pt>
                <c:pt idx="32695">
                  <c:v>-0.33499999999999375</c:v>
                </c:pt>
                <c:pt idx="32696">
                  <c:v>-0.33299999999999841</c:v>
                </c:pt>
                <c:pt idx="32697">
                  <c:v>-0.33099999999998886</c:v>
                </c:pt>
                <c:pt idx="32698">
                  <c:v>-0.32899999999999352</c:v>
                </c:pt>
                <c:pt idx="32699">
                  <c:v>-0.32699999999999818</c:v>
                </c:pt>
                <c:pt idx="32700">
                  <c:v>-0.32499999999998863</c:v>
                </c:pt>
                <c:pt idx="32701">
                  <c:v>-0.32299999999999329</c:v>
                </c:pt>
                <c:pt idx="32702">
                  <c:v>-0.32099999999999795</c:v>
                </c:pt>
                <c:pt idx="32703">
                  <c:v>-0.3189999999999884</c:v>
                </c:pt>
                <c:pt idx="32704">
                  <c:v>-0.31699999999999307</c:v>
                </c:pt>
                <c:pt idx="32705">
                  <c:v>-0.31499999999999773</c:v>
                </c:pt>
                <c:pt idx="32706">
                  <c:v>-0.31299999999998818</c:v>
                </c:pt>
                <c:pt idx="32707">
                  <c:v>-0.31099999999999284</c:v>
                </c:pt>
                <c:pt idx="32708">
                  <c:v>-0.3089999999999975</c:v>
                </c:pt>
                <c:pt idx="32709">
                  <c:v>-0.30699999999998795</c:v>
                </c:pt>
                <c:pt idx="32710">
                  <c:v>-0.30499999999999261</c:v>
                </c:pt>
                <c:pt idx="32711">
                  <c:v>-0.30299999999999727</c:v>
                </c:pt>
                <c:pt idx="32712">
                  <c:v>-0.30099999999998772</c:v>
                </c:pt>
                <c:pt idx="32713">
                  <c:v>-0.29899999999999238</c:v>
                </c:pt>
                <c:pt idx="32714">
                  <c:v>-0.29699999999999704</c:v>
                </c:pt>
                <c:pt idx="32715">
                  <c:v>-0.29499999999998749</c:v>
                </c:pt>
                <c:pt idx="32716">
                  <c:v>-0.29299999999999216</c:v>
                </c:pt>
                <c:pt idx="32717">
                  <c:v>-0.29099999999999682</c:v>
                </c:pt>
                <c:pt idx="32718">
                  <c:v>-0.28899999999998727</c:v>
                </c:pt>
                <c:pt idx="32719">
                  <c:v>-0.28699999999999193</c:v>
                </c:pt>
                <c:pt idx="32720">
                  <c:v>-0.28499999999999659</c:v>
                </c:pt>
                <c:pt idx="32721">
                  <c:v>-0.28300000000000125</c:v>
                </c:pt>
                <c:pt idx="32722">
                  <c:v>-0.2809999999999917</c:v>
                </c:pt>
                <c:pt idx="32723">
                  <c:v>-0.27899999999999636</c:v>
                </c:pt>
                <c:pt idx="32724">
                  <c:v>-0.27700000000000102</c:v>
                </c:pt>
                <c:pt idx="32725">
                  <c:v>-0.27499999999999147</c:v>
                </c:pt>
                <c:pt idx="32726">
                  <c:v>-0.27299999999999613</c:v>
                </c:pt>
                <c:pt idx="32727">
                  <c:v>-0.2710000000000008</c:v>
                </c:pt>
                <c:pt idx="32728">
                  <c:v>-0.26899999999999125</c:v>
                </c:pt>
                <c:pt idx="32729">
                  <c:v>-0.26699999999999591</c:v>
                </c:pt>
                <c:pt idx="32730">
                  <c:v>-0.26500000000000057</c:v>
                </c:pt>
                <c:pt idx="32731">
                  <c:v>-0.26299999999999102</c:v>
                </c:pt>
                <c:pt idx="32732">
                  <c:v>-0.26099999999999568</c:v>
                </c:pt>
                <c:pt idx="32733">
                  <c:v>-0.25900000000000034</c:v>
                </c:pt>
                <c:pt idx="32734">
                  <c:v>-0.25699999999999079</c:v>
                </c:pt>
                <c:pt idx="32735">
                  <c:v>-0.25499999999999545</c:v>
                </c:pt>
                <c:pt idx="32736">
                  <c:v>-0.25300000000000011</c:v>
                </c:pt>
                <c:pt idx="32737">
                  <c:v>-0.25099999999999056</c:v>
                </c:pt>
                <c:pt idx="32738">
                  <c:v>-0.24899999999999523</c:v>
                </c:pt>
                <c:pt idx="32739">
                  <c:v>-0.24699999999999989</c:v>
                </c:pt>
                <c:pt idx="32740">
                  <c:v>-0.24499999999999034</c:v>
                </c:pt>
                <c:pt idx="32741">
                  <c:v>-0.242999999999995</c:v>
                </c:pt>
                <c:pt idx="32742">
                  <c:v>-0.24099999999999966</c:v>
                </c:pt>
                <c:pt idx="32743">
                  <c:v>-0.23899999999999011</c:v>
                </c:pt>
                <c:pt idx="32744">
                  <c:v>-0.23699999999999477</c:v>
                </c:pt>
                <c:pt idx="32745">
                  <c:v>-0.23499999999999943</c:v>
                </c:pt>
                <c:pt idx="32746">
                  <c:v>-0.23299999999998988</c:v>
                </c:pt>
                <c:pt idx="32747">
                  <c:v>-0.23099999999999454</c:v>
                </c:pt>
                <c:pt idx="32748">
                  <c:v>-0.2289999999999992</c:v>
                </c:pt>
                <c:pt idx="32749">
                  <c:v>-0.22699999999998965</c:v>
                </c:pt>
                <c:pt idx="32750">
                  <c:v>-0.22499999999999432</c:v>
                </c:pt>
                <c:pt idx="32751">
                  <c:v>-0.22299999999999898</c:v>
                </c:pt>
                <c:pt idx="32752">
                  <c:v>-0.22099999999998943</c:v>
                </c:pt>
                <c:pt idx="32753">
                  <c:v>-0.21899999999999409</c:v>
                </c:pt>
                <c:pt idx="32754">
                  <c:v>-0.21699999999999875</c:v>
                </c:pt>
                <c:pt idx="32755">
                  <c:v>-0.2149999999999892</c:v>
                </c:pt>
                <c:pt idx="32756">
                  <c:v>-0.21299999999999386</c:v>
                </c:pt>
                <c:pt idx="32757">
                  <c:v>-0.21099999999999852</c:v>
                </c:pt>
                <c:pt idx="32758">
                  <c:v>-0.20899999999998897</c:v>
                </c:pt>
                <c:pt idx="32759">
                  <c:v>-0.20699999999999363</c:v>
                </c:pt>
                <c:pt idx="32760">
                  <c:v>-0.20499999999999829</c:v>
                </c:pt>
                <c:pt idx="32761">
                  <c:v>-0.20299999999998875</c:v>
                </c:pt>
                <c:pt idx="32762">
                  <c:v>-0.20099999999999341</c:v>
                </c:pt>
                <c:pt idx="32763">
                  <c:v>-0.19899999999999807</c:v>
                </c:pt>
                <c:pt idx="32764">
                  <c:v>-0.19699999999998852</c:v>
                </c:pt>
                <c:pt idx="32765">
                  <c:v>-0.19499999999999318</c:v>
                </c:pt>
                <c:pt idx="32766">
                  <c:v>-0.19299999999999784</c:v>
                </c:pt>
                <c:pt idx="32767">
                  <c:v>-0.19099999999998829</c:v>
                </c:pt>
                <c:pt idx="32768">
                  <c:v>-0.18899999999999295</c:v>
                </c:pt>
                <c:pt idx="32769">
                  <c:v>-0.18699999999999761</c:v>
                </c:pt>
                <c:pt idx="32770">
                  <c:v>-0.18499999999998806</c:v>
                </c:pt>
                <c:pt idx="32771">
                  <c:v>-0.18299999999999272</c:v>
                </c:pt>
                <c:pt idx="32772">
                  <c:v>-0.18099999999999739</c:v>
                </c:pt>
                <c:pt idx="32773">
                  <c:v>-0.17899999999998784</c:v>
                </c:pt>
                <c:pt idx="32774">
                  <c:v>-0.1769999999999925</c:v>
                </c:pt>
                <c:pt idx="32775">
                  <c:v>-0.17499999999999716</c:v>
                </c:pt>
                <c:pt idx="32776">
                  <c:v>-0.17299999999998761</c:v>
                </c:pt>
                <c:pt idx="32777">
                  <c:v>-0.17099999999999227</c:v>
                </c:pt>
                <c:pt idx="32778">
                  <c:v>-0.16899999999999693</c:v>
                </c:pt>
                <c:pt idx="32779">
                  <c:v>-0.16699999999998738</c:v>
                </c:pt>
                <c:pt idx="32780">
                  <c:v>-0.16499999999999204</c:v>
                </c:pt>
                <c:pt idx="32781">
                  <c:v>-0.1629999999999967</c:v>
                </c:pt>
                <c:pt idx="32782">
                  <c:v>-0.16100000000000136</c:v>
                </c:pt>
                <c:pt idx="32783">
                  <c:v>-0.15899999999999181</c:v>
                </c:pt>
                <c:pt idx="32784">
                  <c:v>-0.15699999999999648</c:v>
                </c:pt>
                <c:pt idx="32785">
                  <c:v>-0.15500000000000114</c:v>
                </c:pt>
                <c:pt idx="32786">
                  <c:v>-0.15299999999999159</c:v>
                </c:pt>
                <c:pt idx="32787">
                  <c:v>-0.15099999999999625</c:v>
                </c:pt>
                <c:pt idx="32788">
                  <c:v>-0.14900000000000091</c:v>
                </c:pt>
                <c:pt idx="32789">
                  <c:v>-0.14699999999999136</c:v>
                </c:pt>
                <c:pt idx="32790">
                  <c:v>-0.14499999999999602</c:v>
                </c:pt>
                <c:pt idx="32791">
                  <c:v>-0.14300000000000068</c:v>
                </c:pt>
                <c:pt idx="32792">
                  <c:v>-0.14099999999999113</c:v>
                </c:pt>
                <c:pt idx="32793">
                  <c:v>-0.13899999999999579</c:v>
                </c:pt>
                <c:pt idx="32794">
                  <c:v>-0.13700000000000045</c:v>
                </c:pt>
                <c:pt idx="32795">
                  <c:v>-0.13499999999999091</c:v>
                </c:pt>
                <c:pt idx="32796">
                  <c:v>-0.13299999999999557</c:v>
                </c:pt>
                <c:pt idx="32797">
                  <c:v>-0.13100000000000023</c:v>
                </c:pt>
                <c:pt idx="32798">
                  <c:v>-0.12899999999999068</c:v>
                </c:pt>
                <c:pt idx="32799">
                  <c:v>-0.12699999999999534</c:v>
                </c:pt>
                <c:pt idx="32800">
                  <c:v>-0.125</c:v>
                </c:pt>
                <c:pt idx="32801">
                  <c:v>-0.12299999999999045</c:v>
                </c:pt>
                <c:pt idx="32802">
                  <c:v>-0.12099999999999511</c:v>
                </c:pt>
                <c:pt idx="32803">
                  <c:v>-0.11899999999999977</c:v>
                </c:pt>
                <c:pt idx="32804">
                  <c:v>-0.11699999999999022</c:v>
                </c:pt>
                <c:pt idx="32805">
                  <c:v>-0.11499999999999488</c:v>
                </c:pt>
                <c:pt idx="32806">
                  <c:v>-0.11299999999999955</c:v>
                </c:pt>
                <c:pt idx="32807">
                  <c:v>-0.11099999999999</c:v>
                </c:pt>
                <c:pt idx="32808">
                  <c:v>-0.10899999999999466</c:v>
                </c:pt>
                <c:pt idx="32809">
                  <c:v>-0.10699999999999932</c:v>
                </c:pt>
                <c:pt idx="32810">
                  <c:v>-0.10499999999998977</c:v>
                </c:pt>
                <c:pt idx="32811">
                  <c:v>-0.10299999999999443</c:v>
                </c:pt>
                <c:pt idx="32812">
                  <c:v>-0.10099999999999909</c:v>
                </c:pt>
                <c:pt idx="32813">
                  <c:v>-9.8999999999989541E-2</c:v>
                </c:pt>
                <c:pt idx="32814">
                  <c:v>-9.6999999999994202E-2</c:v>
                </c:pt>
                <c:pt idx="32815">
                  <c:v>-9.4999999999998863E-2</c:v>
                </c:pt>
                <c:pt idx="32816">
                  <c:v>-9.2999999999989313E-2</c:v>
                </c:pt>
                <c:pt idx="32817">
                  <c:v>-9.0999999999993975E-2</c:v>
                </c:pt>
                <c:pt idx="32818">
                  <c:v>-8.8999999999998636E-2</c:v>
                </c:pt>
                <c:pt idx="32819">
                  <c:v>-8.6999999999989086E-2</c:v>
                </c:pt>
                <c:pt idx="32820">
                  <c:v>-8.4999999999993747E-2</c:v>
                </c:pt>
                <c:pt idx="32821">
                  <c:v>-8.2999999999998408E-2</c:v>
                </c:pt>
                <c:pt idx="32822">
                  <c:v>-8.0999999999988859E-2</c:v>
                </c:pt>
                <c:pt idx="32823">
                  <c:v>-7.899999999999352E-2</c:v>
                </c:pt>
                <c:pt idx="32824">
                  <c:v>-7.6999999999998181E-2</c:v>
                </c:pt>
                <c:pt idx="32825">
                  <c:v>-7.4999999999988631E-2</c:v>
                </c:pt>
                <c:pt idx="32826">
                  <c:v>-7.2999999999993292E-2</c:v>
                </c:pt>
                <c:pt idx="32827">
                  <c:v>-7.0999999999997954E-2</c:v>
                </c:pt>
                <c:pt idx="32828">
                  <c:v>-6.8999999999988404E-2</c:v>
                </c:pt>
                <c:pt idx="32829">
                  <c:v>-6.6999999999993065E-2</c:v>
                </c:pt>
                <c:pt idx="32830">
                  <c:v>-6.4999999999997726E-2</c:v>
                </c:pt>
                <c:pt idx="32831">
                  <c:v>-6.2999999999988177E-2</c:v>
                </c:pt>
                <c:pt idx="32832">
                  <c:v>-6.0999999999992838E-2</c:v>
                </c:pt>
                <c:pt idx="32833">
                  <c:v>-5.8999999999997499E-2</c:v>
                </c:pt>
                <c:pt idx="32834">
                  <c:v>-5.6999999999987949E-2</c:v>
                </c:pt>
                <c:pt idx="32835">
                  <c:v>-5.499999999999261E-2</c:v>
                </c:pt>
                <c:pt idx="32836">
                  <c:v>-5.2999999999997272E-2</c:v>
                </c:pt>
                <c:pt idx="32837">
                  <c:v>-5.0999999999987722E-2</c:v>
                </c:pt>
                <c:pt idx="32838">
                  <c:v>-4.8999999999992383E-2</c:v>
                </c:pt>
                <c:pt idx="32839">
                  <c:v>-4.6999999999997044E-2</c:v>
                </c:pt>
                <c:pt idx="32840">
                  <c:v>-4.4999999999987494E-2</c:v>
                </c:pt>
                <c:pt idx="32841">
                  <c:v>-4.2999999999992156E-2</c:v>
                </c:pt>
                <c:pt idx="32842">
                  <c:v>-4.0999999999996817E-2</c:v>
                </c:pt>
                <c:pt idx="32843">
                  <c:v>-3.8999999999987267E-2</c:v>
                </c:pt>
                <c:pt idx="32844">
                  <c:v>-3.6999999999991928E-2</c:v>
                </c:pt>
                <c:pt idx="32845">
                  <c:v>-3.4999999999996589E-2</c:v>
                </c:pt>
                <c:pt idx="32846">
                  <c:v>-3.3000000000001251E-2</c:v>
                </c:pt>
                <c:pt idx="32847">
                  <c:v>-3.0999999999991701E-2</c:v>
                </c:pt>
                <c:pt idx="32848">
                  <c:v>-2.8999999999996362E-2</c:v>
                </c:pt>
                <c:pt idx="32849">
                  <c:v>-2.7000000000001023E-2</c:v>
                </c:pt>
                <c:pt idx="32850">
                  <c:v>-2.4999999999991473E-2</c:v>
                </c:pt>
                <c:pt idx="32851">
                  <c:v>-2.2999999999996135E-2</c:v>
                </c:pt>
                <c:pt idx="32852">
                  <c:v>-2.1000000000000796E-2</c:v>
                </c:pt>
                <c:pt idx="32853">
                  <c:v>-1.8999999999991246E-2</c:v>
                </c:pt>
                <c:pt idx="32854">
                  <c:v>-1.6999999999995907E-2</c:v>
                </c:pt>
                <c:pt idx="32855">
                  <c:v>-1.5000000000000568E-2</c:v>
                </c:pt>
                <c:pt idx="32856">
                  <c:v>-1.2999999999991019E-2</c:v>
                </c:pt>
                <c:pt idx="32857">
                  <c:v>-1.099999999999568E-2</c:v>
                </c:pt>
                <c:pt idx="32858">
                  <c:v>-9.0000000000003411E-3</c:v>
                </c:pt>
                <c:pt idx="32859">
                  <c:v>-6.9999999999907914E-3</c:v>
                </c:pt>
                <c:pt idx="32860">
                  <c:v>-4.9999999999954525E-3</c:v>
                </c:pt>
                <c:pt idx="32861">
                  <c:v>-3.0000000000001137E-3</c:v>
                </c:pt>
                <c:pt idx="32862">
                  <c:v>-9.9999999999056399E-4</c:v>
                </c:pt>
                <c:pt idx="32863">
                  <c:v>1.0000000000047748E-3</c:v>
                </c:pt>
                <c:pt idx="32864">
                  <c:v>3.0000000000001137E-3</c:v>
                </c:pt>
                <c:pt idx="32865">
                  <c:v>5.0000000000096634E-3</c:v>
                </c:pt>
                <c:pt idx="32866">
                  <c:v>7.0000000000050022E-3</c:v>
                </c:pt>
                <c:pt idx="32867">
                  <c:v>9.0000000000003411E-3</c:v>
                </c:pt>
                <c:pt idx="32868">
                  <c:v>1.1000000000009891E-2</c:v>
                </c:pt>
                <c:pt idx="32869">
                  <c:v>1.300000000000523E-2</c:v>
                </c:pt>
                <c:pt idx="32870">
                  <c:v>1.5000000000000568E-2</c:v>
                </c:pt>
                <c:pt idx="32871">
                  <c:v>1.7000000000010118E-2</c:v>
                </c:pt>
                <c:pt idx="32872">
                  <c:v>1.9000000000005457E-2</c:v>
                </c:pt>
                <c:pt idx="32873">
                  <c:v>2.1000000000000796E-2</c:v>
                </c:pt>
                <c:pt idx="32874">
                  <c:v>2.3000000000010346E-2</c:v>
                </c:pt>
                <c:pt idx="32875">
                  <c:v>2.5000000000005684E-2</c:v>
                </c:pt>
                <c:pt idx="32876">
                  <c:v>2.7000000000001023E-2</c:v>
                </c:pt>
                <c:pt idx="32877">
                  <c:v>2.9000000000010573E-2</c:v>
                </c:pt>
                <c:pt idx="32878">
                  <c:v>3.1000000000005912E-2</c:v>
                </c:pt>
                <c:pt idx="32879">
                  <c:v>3.3000000000001251E-2</c:v>
                </c:pt>
                <c:pt idx="32880">
                  <c:v>3.50000000000108E-2</c:v>
                </c:pt>
                <c:pt idx="32881">
                  <c:v>3.7000000000006139E-2</c:v>
                </c:pt>
                <c:pt idx="32882">
                  <c:v>3.9000000000001478E-2</c:v>
                </c:pt>
                <c:pt idx="32883">
                  <c:v>4.1000000000011028E-2</c:v>
                </c:pt>
                <c:pt idx="32884">
                  <c:v>4.3000000000006366E-2</c:v>
                </c:pt>
                <c:pt idx="32885">
                  <c:v>4.5000000000001705E-2</c:v>
                </c:pt>
                <c:pt idx="32886">
                  <c:v>4.7000000000011255E-2</c:v>
                </c:pt>
                <c:pt idx="32887">
                  <c:v>4.9000000000006594E-2</c:v>
                </c:pt>
                <c:pt idx="32888">
                  <c:v>5.1000000000001933E-2</c:v>
                </c:pt>
                <c:pt idx="32889">
                  <c:v>5.3000000000011482E-2</c:v>
                </c:pt>
                <c:pt idx="32890">
                  <c:v>5.5000000000006821E-2</c:v>
                </c:pt>
                <c:pt idx="32891">
                  <c:v>5.700000000000216E-2</c:v>
                </c:pt>
                <c:pt idx="32892">
                  <c:v>5.900000000001171E-2</c:v>
                </c:pt>
                <c:pt idx="32893">
                  <c:v>6.1000000000007049E-2</c:v>
                </c:pt>
                <c:pt idx="32894">
                  <c:v>6.3000000000002387E-2</c:v>
                </c:pt>
                <c:pt idx="32895">
                  <c:v>6.5000000000011937E-2</c:v>
                </c:pt>
                <c:pt idx="32896">
                  <c:v>6.7000000000007276E-2</c:v>
                </c:pt>
                <c:pt idx="32897">
                  <c:v>6.9000000000002615E-2</c:v>
                </c:pt>
                <c:pt idx="32898">
                  <c:v>7.1000000000012164E-2</c:v>
                </c:pt>
                <c:pt idx="32899">
                  <c:v>7.3000000000007503E-2</c:v>
                </c:pt>
                <c:pt idx="32900">
                  <c:v>7.5000000000002842E-2</c:v>
                </c:pt>
                <c:pt idx="32901">
                  <c:v>7.7000000000012392E-2</c:v>
                </c:pt>
                <c:pt idx="32902">
                  <c:v>7.9000000000007731E-2</c:v>
                </c:pt>
                <c:pt idx="32903">
                  <c:v>8.100000000000307E-2</c:v>
                </c:pt>
                <c:pt idx="32904">
                  <c:v>8.3000000000012619E-2</c:v>
                </c:pt>
                <c:pt idx="32905">
                  <c:v>8.5000000000007958E-2</c:v>
                </c:pt>
                <c:pt idx="32906">
                  <c:v>8.7000000000003297E-2</c:v>
                </c:pt>
                <c:pt idx="32907">
                  <c:v>8.8999999999998636E-2</c:v>
                </c:pt>
                <c:pt idx="32908">
                  <c:v>9.1000000000008185E-2</c:v>
                </c:pt>
                <c:pt idx="32909">
                  <c:v>9.3000000000003524E-2</c:v>
                </c:pt>
                <c:pt idx="32910">
                  <c:v>9.4999999999998863E-2</c:v>
                </c:pt>
                <c:pt idx="32911">
                  <c:v>9.7000000000008413E-2</c:v>
                </c:pt>
                <c:pt idx="32912">
                  <c:v>9.9000000000003752E-2</c:v>
                </c:pt>
                <c:pt idx="32913">
                  <c:v>0.10099999999999909</c:v>
                </c:pt>
                <c:pt idx="32914">
                  <c:v>0.10300000000000864</c:v>
                </c:pt>
                <c:pt idx="32915">
                  <c:v>0.10500000000000398</c:v>
                </c:pt>
                <c:pt idx="32916">
                  <c:v>0.10699999999999932</c:v>
                </c:pt>
                <c:pt idx="32917">
                  <c:v>0.10900000000000887</c:v>
                </c:pt>
                <c:pt idx="32918">
                  <c:v>0.11100000000000421</c:v>
                </c:pt>
                <c:pt idx="32919">
                  <c:v>0.11299999999999955</c:v>
                </c:pt>
                <c:pt idx="32920">
                  <c:v>0.11500000000000909</c:v>
                </c:pt>
                <c:pt idx="32921">
                  <c:v>0.11700000000000443</c:v>
                </c:pt>
                <c:pt idx="32922">
                  <c:v>0.11899999999999977</c:v>
                </c:pt>
                <c:pt idx="32923">
                  <c:v>0.12100000000000932</c:v>
                </c:pt>
                <c:pt idx="32924">
                  <c:v>0.12300000000000466</c:v>
                </c:pt>
                <c:pt idx="32925">
                  <c:v>0.125</c:v>
                </c:pt>
                <c:pt idx="32926">
                  <c:v>0.12700000000000955</c:v>
                </c:pt>
                <c:pt idx="32927">
                  <c:v>0.12900000000000489</c:v>
                </c:pt>
                <c:pt idx="32928">
                  <c:v>0.13100000000000023</c:v>
                </c:pt>
                <c:pt idx="32929">
                  <c:v>0.13300000000000978</c:v>
                </c:pt>
                <c:pt idx="32930">
                  <c:v>0.13500000000000512</c:v>
                </c:pt>
                <c:pt idx="32931">
                  <c:v>0.13700000000000045</c:v>
                </c:pt>
                <c:pt idx="32932">
                  <c:v>0.13900000000001</c:v>
                </c:pt>
                <c:pt idx="32933">
                  <c:v>0.14100000000000534</c:v>
                </c:pt>
                <c:pt idx="32934">
                  <c:v>0.14300000000000068</c:v>
                </c:pt>
                <c:pt idx="32935">
                  <c:v>0.14500000000001023</c:v>
                </c:pt>
                <c:pt idx="32936">
                  <c:v>0.14700000000000557</c:v>
                </c:pt>
                <c:pt idx="32937">
                  <c:v>0.14900000000000091</c:v>
                </c:pt>
                <c:pt idx="32938">
                  <c:v>0.15100000000001046</c:v>
                </c:pt>
                <c:pt idx="32939">
                  <c:v>0.1530000000000058</c:v>
                </c:pt>
                <c:pt idx="32940">
                  <c:v>0.15500000000000114</c:v>
                </c:pt>
                <c:pt idx="32941">
                  <c:v>0.15700000000001069</c:v>
                </c:pt>
                <c:pt idx="32942">
                  <c:v>0.15900000000000603</c:v>
                </c:pt>
                <c:pt idx="32943">
                  <c:v>0.16100000000000136</c:v>
                </c:pt>
                <c:pt idx="32944">
                  <c:v>0.16300000000001091</c:v>
                </c:pt>
                <c:pt idx="32945">
                  <c:v>0.16500000000000625</c:v>
                </c:pt>
                <c:pt idx="32946">
                  <c:v>0.16700000000000159</c:v>
                </c:pt>
                <c:pt idx="32947">
                  <c:v>0.16900000000001114</c:v>
                </c:pt>
                <c:pt idx="32948">
                  <c:v>0.17100000000000648</c:v>
                </c:pt>
                <c:pt idx="32949">
                  <c:v>0.17300000000000182</c:v>
                </c:pt>
                <c:pt idx="32950">
                  <c:v>0.17500000000001137</c:v>
                </c:pt>
                <c:pt idx="32951">
                  <c:v>0.17700000000000671</c:v>
                </c:pt>
                <c:pt idx="32952">
                  <c:v>0.17900000000000205</c:v>
                </c:pt>
                <c:pt idx="32953">
                  <c:v>0.1810000000000116</c:v>
                </c:pt>
                <c:pt idx="32954">
                  <c:v>0.18300000000000693</c:v>
                </c:pt>
                <c:pt idx="32955">
                  <c:v>0.18500000000000227</c:v>
                </c:pt>
                <c:pt idx="32956">
                  <c:v>0.18700000000001182</c:v>
                </c:pt>
                <c:pt idx="32957">
                  <c:v>0.18900000000000716</c:v>
                </c:pt>
                <c:pt idx="32958">
                  <c:v>0.1910000000000025</c:v>
                </c:pt>
                <c:pt idx="32959">
                  <c:v>0.19300000000001205</c:v>
                </c:pt>
                <c:pt idx="32960">
                  <c:v>0.19500000000000739</c:v>
                </c:pt>
                <c:pt idx="32961">
                  <c:v>0.19700000000000273</c:v>
                </c:pt>
                <c:pt idx="32962">
                  <c:v>0.19900000000001228</c:v>
                </c:pt>
                <c:pt idx="32963">
                  <c:v>0.20100000000000762</c:v>
                </c:pt>
                <c:pt idx="32964">
                  <c:v>0.20300000000000296</c:v>
                </c:pt>
                <c:pt idx="32965">
                  <c:v>0.20500000000001251</c:v>
                </c:pt>
                <c:pt idx="32966">
                  <c:v>0.20700000000000784</c:v>
                </c:pt>
                <c:pt idx="32967">
                  <c:v>0.20900000000000318</c:v>
                </c:pt>
                <c:pt idx="32968">
                  <c:v>0.21100000000001273</c:v>
                </c:pt>
                <c:pt idx="32969">
                  <c:v>0.21300000000000807</c:v>
                </c:pt>
                <c:pt idx="32970">
                  <c:v>0.21500000000000341</c:v>
                </c:pt>
                <c:pt idx="32971">
                  <c:v>0.21699999999999875</c:v>
                </c:pt>
                <c:pt idx="32972">
                  <c:v>0.2190000000000083</c:v>
                </c:pt>
                <c:pt idx="32973">
                  <c:v>0.22100000000000364</c:v>
                </c:pt>
                <c:pt idx="32974">
                  <c:v>0.22299999999999898</c:v>
                </c:pt>
                <c:pt idx="32975">
                  <c:v>0.22500000000000853</c:v>
                </c:pt>
                <c:pt idx="32976">
                  <c:v>0.22700000000000387</c:v>
                </c:pt>
                <c:pt idx="32977">
                  <c:v>0.2289999999999992</c:v>
                </c:pt>
                <c:pt idx="32978">
                  <c:v>0.23100000000000875</c:v>
                </c:pt>
                <c:pt idx="32979">
                  <c:v>0.23300000000000409</c:v>
                </c:pt>
                <c:pt idx="32980">
                  <c:v>0.23499999999999943</c:v>
                </c:pt>
                <c:pt idx="32981">
                  <c:v>0.23700000000000898</c:v>
                </c:pt>
                <c:pt idx="32982">
                  <c:v>0.23900000000000432</c:v>
                </c:pt>
                <c:pt idx="32983">
                  <c:v>0.24099999999999966</c:v>
                </c:pt>
                <c:pt idx="32984">
                  <c:v>0.24300000000000921</c:v>
                </c:pt>
                <c:pt idx="32985">
                  <c:v>0.24500000000000455</c:v>
                </c:pt>
                <c:pt idx="32986">
                  <c:v>0.24699999999999989</c:v>
                </c:pt>
                <c:pt idx="32987">
                  <c:v>0.24900000000000944</c:v>
                </c:pt>
                <c:pt idx="32988">
                  <c:v>0.25100000000000477</c:v>
                </c:pt>
                <c:pt idx="32989">
                  <c:v>0.25300000000000011</c:v>
                </c:pt>
                <c:pt idx="32990">
                  <c:v>0.25500000000000966</c:v>
                </c:pt>
                <c:pt idx="32991">
                  <c:v>0.257000000000005</c:v>
                </c:pt>
                <c:pt idx="32992">
                  <c:v>0.25900000000000034</c:v>
                </c:pt>
                <c:pt idx="32993">
                  <c:v>0.26100000000000989</c:v>
                </c:pt>
                <c:pt idx="32994">
                  <c:v>0.26300000000000523</c:v>
                </c:pt>
                <c:pt idx="32995">
                  <c:v>0.26500000000000057</c:v>
                </c:pt>
                <c:pt idx="32996">
                  <c:v>0.26700000000001012</c:v>
                </c:pt>
                <c:pt idx="32997">
                  <c:v>0.26900000000000546</c:v>
                </c:pt>
                <c:pt idx="32998">
                  <c:v>0.2710000000000008</c:v>
                </c:pt>
                <c:pt idx="32999">
                  <c:v>0.27300000000001035</c:v>
                </c:pt>
                <c:pt idx="33000">
                  <c:v>0.27500000000000568</c:v>
                </c:pt>
                <c:pt idx="33001">
                  <c:v>0.27700000000000102</c:v>
                </c:pt>
                <c:pt idx="33002">
                  <c:v>0.27900000000001057</c:v>
                </c:pt>
                <c:pt idx="33003">
                  <c:v>0.28100000000000591</c:v>
                </c:pt>
                <c:pt idx="33004">
                  <c:v>0.28300000000000125</c:v>
                </c:pt>
                <c:pt idx="33005">
                  <c:v>0.2850000000000108</c:v>
                </c:pt>
                <c:pt idx="33006">
                  <c:v>0.28700000000000614</c:v>
                </c:pt>
                <c:pt idx="33007">
                  <c:v>0.28900000000000148</c:v>
                </c:pt>
                <c:pt idx="33008">
                  <c:v>0.29100000000001103</c:v>
                </c:pt>
                <c:pt idx="33009">
                  <c:v>0.29300000000000637</c:v>
                </c:pt>
                <c:pt idx="33010">
                  <c:v>0.29500000000000171</c:v>
                </c:pt>
                <c:pt idx="33011">
                  <c:v>0.29700000000001125</c:v>
                </c:pt>
                <c:pt idx="33012">
                  <c:v>0.29900000000000659</c:v>
                </c:pt>
                <c:pt idx="33013">
                  <c:v>0.30100000000000193</c:v>
                </c:pt>
                <c:pt idx="33014">
                  <c:v>0.30300000000001148</c:v>
                </c:pt>
                <c:pt idx="33015">
                  <c:v>0.30500000000000682</c:v>
                </c:pt>
                <c:pt idx="33016">
                  <c:v>0.30700000000000216</c:v>
                </c:pt>
                <c:pt idx="33017">
                  <c:v>0.30900000000001171</c:v>
                </c:pt>
                <c:pt idx="33018">
                  <c:v>0.31100000000000705</c:v>
                </c:pt>
                <c:pt idx="33019">
                  <c:v>0.31300000000000239</c:v>
                </c:pt>
                <c:pt idx="33020">
                  <c:v>0.31500000000001194</c:v>
                </c:pt>
                <c:pt idx="33021">
                  <c:v>0.31700000000000728</c:v>
                </c:pt>
                <c:pt idx="33022">
                  <c:v>0.31900000000000261</c:v>
                </c:pt>
                <c:pt idx="33023">
                  <c:v>0.32100000000001216</c:v>
                </c:pt>
                <c:pt idx="33024">
                  <c:v>0.3230000000000075</c:v>
                </c:pt>
                <c:pt idx="33025">
                  <c:v>0.32500000000000284</c:v>
                </c:pt>
                <c:pt idx="33026">
                  <c:v>0.32700000000001239</c:v>
                </c:pt>
                <c:pt idx="33027">
                  <c:v>0.32900000000000773</c:v>
                </c:pt>
                <c:pt idx="33028">
                  <c:v>0.33100000000000307</c:v>
                </c:pt>
                <c:pt idx="33029">
                  <c:v>0.33300000000001262</c:v>
                </c:pt>
                <c:pt idx="33030">
                  <c:v>0.33500000000000796</c:v>
                </c:pt>
                <c:pt idx="33031">
                  <c:v>0.3370000000000033</c:v>
                </c:pt>
                <c:pt idx="33032">
                  <c:v>0.33899999999999864</c:v>
                </c:pt>
                <c:pt idx="33033">
                  <c:v>0.34100000000000819</c:v>
                </c:pt>
                <c:pt idx="33034">
                  <c:v>0.34300000000000352</c:v>
                </c:pt>
                <c:pt idx="33035">
                  <c:v>0.34499999999999886</c:v>
                </c:pt>
                <c:pt idx="33036">
                  <c:v>0.34700000000000841</c:v>
                </c:pt>
                <c:pt idx="33037">
                  <c:v>0.34900000000000375</c:v>
                </c:pt>
                <c:pt idx="33038">
                  <c:v>0.35099999999999909</c:v>
                </c:pt>
                <c:pt idx="33039">
                  <c:v>0.35300000000000864</c:v>
                </c:pt>
                <c:pt idx="33040">
                  <c:v>0.35500000000000398</c:v>
                </c:pt>
                <c:pt idx="33041">
                  <c:v>0.35699999999999932</c:v>
                </c:pt>
                <c:pt idx="33042">
                  <c:v>0.35900000000000887</c:v>
                </c:pt>
                <c:pt idx="33043">
                  <c:v>0.36100000000000421</c:v>
                </c:pt>
                <c:pt idx="33044">
                  <c:v>0.36299999999999955</c:v>
                </c:pt>
                <c:pt idx="33045">
                  <c:v>0.36500000000000909</c:v>
                </c:pt>
                <c:pt idx="33046">
                  <c:v>0.36700000000000443</c:v>
                </c:pt>
                <c:pt idx="33047">
                  <c:v>0.36899999999999977</c:v>
                </c:pt>
                <c:pt idx="33048">
                  <c:v>0.37100000000000932</c:v>
                </c:pt>
                <c:pt idx="33049">
                  <c:v>0.37300000000000466</c:v>
                </c:pt>
                <c:pt idx="33050">
                  <c:v>0.375</c:v>
                </c:pt>
                <c:pt idx="33051">
                  <c:v>0.37700000000000955</c:v>
                </c:pt>
                <c:pt idx="33052">
                  <c:v>0.37900000000000489</c:v>
                </c:pt>
                <c:pt idx="33053">
                  <c:v>0.38100000000000023</c:v>
                </c:pt>
                <c:pt idx="33054">
                  <c:v>0.38300000000000978</c:v>
                </c:pt>
                <c:pt idx="33055">
                  <c:v>0.38500000000000512</c:v>
                </c:pt>
                <c:pt idx="33056">
                  <c:v>0.38700000000000045</c:v>
                </c:pt>
                <c:pt idx="33057">
                  <c:v>0.38900000000001</c:v>
                </c:pt>
                <c:pt idx="33058">
                  <c:v>0.39100000000000534</c:v>
                </c:pt>
                <c:pt idx="33059">
                  <c:v>0.39300000000000068</c:v>
                </c:pt>
                <c:pt idx="33060">
                  <c:v>0.39500000000001023</c:v>
                </c:pt>
                <c:pt idx="33061">
                  <c:v>0.39700000000000557</c:v>
                </c:pt>
                <c:pt idx="33062">
                  <c:v>0.39900000000000091</c:v>
                </c:pt>
                <c:pt idx="33063">
                  <c:v>0.40100000000001046</c:v>
                </c:pt>
                <c:pt idx="33064">
                  <c:v>0.4030000000000058</c:v>
                </c:pt>
                <c:pt idx="33065">
                  <c:v>0.40500000000000114</c:v>
                </c:pt>
                <c:pt idx="33066">
                  <c:v>0.40700000000001069</c:v>
                </c:pt>
                <c:pt idx="33067">
                  <c:v>0.40900000000000603</c:v>
                </c:pt>
                <c:pt idx="33068">
                  <c:v>0.41100000000000136</c:v>
                </c:pt>
                <c:pt idx="33069">
                  <c:v>0.41300000000001091</c:v>
                </c:pt>
                <c:pt idx="33070">
                  <c:v>0.41500000000000625</c:v>
                </c:pt>
                <c:pt idx="33071">
                  <c:v>0.41700000000000159</c:v>
                </c:pt>
                <c:pt idx="33072">
                  <c:v>0.41900000000001114</c:v>
                </c:pt>
                <c:pt idx="33073">
                  <c:v>0.42100000000000648</c:v>
                </c:pt>
                <c:pt idx="33074">
                  <c:v>0.42300000000000182</c:v>
                </c:pt>
                <c:pt idx="33075">
                  <c:v>0.42500000000001137</c:v>
                </c:pt>
                <c:pt idx="33076">
                  <c:v>0.42700000000000671</c:v>
                </c:pt>
                <c:pt idx="33077">
                  <c:v>0.42900000000000205</c:v>
                </c:pt>
                <c:pt idx="33078">
                  <c:v>0.4310000000000116</c:v>
                </c:pt>
                <c:pt idx="33079">
                  <c:v>0.43300000000000693</c:v>
                </c:pt>
                <c:pt idx="33080">
                  <c:v>0.43500000000000227</c:v>
                </c:pt>
                <c:pt idx="33081">
                  <c:v>0.43700000000001182</c:v>
                </c:pt>
                <c:pt idx="33082">
                  <c:v>0.43900000000000716</c:v>
                </c:pt>
                <c:pt idx="33083">
                  <c:v>0.4410000000000025</c:v>
                </c:pt>
                <c:pt idx="33084">
                  <c:v>0.44300000000001205</c:v>
                </c:pt>
                <c:pt idx="33085">
                  <c:v>0.44500000000000739</c:v>
                </c:pt>
                <c:pt idx="33086">
                  <c:v>0.44700000000000273</c:v>
                </c:pt>
                <c:pt idx="33087">
                  <c:v>0.44900000000001228</c:v>
                </c:pt>
                <c:pt idx="33088">
                  <c:v>0.45100000000000762</c:v>
                </c:pt>
                <c:pt idx="33089">
                  <c:v>0.45300000000000296</c:v>
                </c:pt>
                <c:pt idx="33090">
                  <c:v>0.45500000000001251</c:v>
                </c:pt>
                <c:pt idx="33091">
                  <c:v>0.45700000000000784</c:v>
                </c:pt>
                <c:pt idx="33092">
                  <c:v>0.45900000000000318</c:v>
                </c:pt>
                <c:pt idx="33093">
                  <c:v>0.46100000000001273</c:v>
                </c:pt>
                <c:pt idx="33094">
                  <c:v>0.46300000000000807</c:v>
                </c:pt>
                <c:pt idx="33095">
                  <c:v>0.46500000000000341</c:v>
                </c:pt>
                <c:pt idx="33096">
                  <c:v>0.46699999999999875</c:v>
                </c:pt>
                <c:pt idx="33097">
                  <c:v>0.4690000000000083</c:v>
                </c:pt>
                <c:pt idx="33098">
                  <c:v>0.47100000000000364</c:v>
                </c:pt>
                <c:pt idx="33099">
                  <c:v>0.47299999999999898</c:v>
                </c:pt>
                <c:pt idx="33100">
                  <c:v>0.47500000000000853</c:v>
                </c:pt>
                <c:pt idx="33101">
                  <c:v>0.47700000000000387</c:v>
                </c:pt>
                <c:pt idx="33102">
                  <c:v>0.4789999999999992</c:v>
                </c:pt>
                <c:pt idx="33103">
                  <c:v>0.48100000000000875</c:v>
                </c:pt>
                <c:pt idx="33104">
                  <c:v>0.48300000000000409</c:v>
                </c:pt>
                <c:pt idx="33105">
                  <c:v>0.48499999999999943</c:v>
                </c:pt>
                <c:pt idx="33106">
                  <c:v>0.48700000000000898</c:v>
                </c:pt>
                <c:pt idx="33107">
                  <c:v>0.48900000000000432</c:v>
                </c:pt>
                <c:pt idx="33108">
                  <c:v>0.49099999999999966</c:v>
                </c:pt>
                <c:pt idx="33109">
                  <c:v>0.49300000000000921</c:v>
                </c:pt>
                <c:pt idx="33110">
                  <c:v>0.49500000000000455</c:v>
                </c:pt>
                <c:pt idx="33111">
                  <c:v>0.49699999999999989</c:v>
                </c:pt>
                <c:pt idx="33112">
                  <c:v>0.49900000000000944</c:v>
                </c:pt>
                <c:pt idx="33113">
                  <c:v>0.50100000000000477</c:v>
                </c:pt>
                <c:pt idx="33114">
                  <c:v>0.50300000000000011</c:v>
                </c:pt>
                <c:pt idx="33115">
                  <c:v>0.50500000000000966</c:v>
                </c:pt>
                <c:pt idx="33116">
                  <c:v>0.507000000000005</c:v>
                </c:pt>
                <c:pt idx="33117">
                  <c:v>0.50900000000000034</c:v>
                </c:pt>
                <c:pt idx="33118">
                  <c:v>0.51100000000000989</c:v>
                </c:pt>
                <c:pt idx="33119">
                  <c:v>0.51300000000000523</c:v>
                </c:pt>
                <c:pt idx="33120">
                  <c:v>0.51500000000000057</c:v>
                </c:pt>
                <c:pt idx="33121">
                  <c:v>0.51700000000001012</c:v>
                </c:pt>
                <c:pt idx="33122">
                  <c:v>0.51900000000000546</c:v>
                </c:pt>
                <c:pt idx="33123">
                  <c:v>0.5210000000000008</c:v>
                </c:pt>
                <c:pt idx="33124">
                  <c:v>0.52300000000001035</c:v>
                </c:pt>
                <c:pt idx="33125">
                  <c:v>0.52500000000000568</c:v>
                </c:pt>
                <c:pt idx="33126">
                  <c:v>0.52700000000000102</c:v>
                </c:pt>
                <c:pt idx="33127">
                  <c:v>0.52900000000001057</c:v>
                </c:pt>
                <c:pt idx="33128">
                  <c:v>0.53100000000000591</c:v>
                </c:pt>
                <c:pt idx="33129">
                  <c:v>0.53300000000000125</c:v>
                </c:pt>
                <c:pt idx="33130">
                  <c:v>0.5350000000000108</c:v>
                </c:pt>
                <c:pt idx="33131">
                  <c:v>0.53700000000000614</c:v>
                </c:pt>
                <c:pt idx="33132">
                  <c:v>0.53900000000000148</c:v>
                </c:pt>
                <c:pt idx="33133">
                  <c:v>0.54100000000001103</c:v>
                </c:pt>
                <c:pt idx="33134">
                  <c:v>0.54300000000000637</c:v>
                </c:pt>
                <c:pt idx="33135">
                  <c:v>0.54500000000000171</c:v>
                </c:pt>
                <c:pt idx="33136">
                  <c:v>0.54700000000001125</c:v>
                </c:pt>
                <c:pt idx="33137">
                  <c:v>0.54900000000000659</c:v>
                </c:pt>
                <c:pt idx="33138">
                  <c:v>0.55100000000000193</c:v>
                </c:pt>
                <c:pt idx="33139">
                  <c:v>0.55300000000001148</c:v>
                </c:pt>
                <c:pt idx="33140">
                  <c:v>0.55500000000000682</c:v>
                </c:pt>
                <c:pt idx="33141">
                  <c:v>0.55700000000000216</c:v>
                </c:pt>
                <c:pt idx="33142">
                  <c:v>0.55900000000001171</c:v>
                </c:pt>
                <c:pt idx="33143">
                  <c:v>0.56100000000000705</c:v>
                </c:pt>
                <c:pt idx="33144">
                  <c:v>0.56300000000000239</c:v>
                </c:pt>
                <c:pt idx="33145">
                  <c:v>0.56500000000001194</c:v>
                </c:pt>
                <c:pt idx="33146">
                  <c:v>0.56700000000000728</c:v>
                </c:pt>
                <c:pt idx="33147">
                  <c:v>0.56900000000000261</c:v>
                </c:pt>
                <c:pt idx="33148">
                  <c:v>0.57100000000001216</c:v>
                </c:pt>
                <c:pt idx="33149">
                  <c:v>0.5730000000000075</c:v>
                </c:pt>
                <c:pt idx="33150">
                  <c:v>0.57500000000000284</c:v>
                </c:pt>
                <c:pt idx="33151">
                  <c:v>0.57700000000001239</c:v>
                </c:pt>
                <c:pt idx="33152">
                  <c:v>0.57900000000000773</c:v>
                </c:pt>
                <c:pt idx="33153">
                  <c:v>0.58100000000000307</c:v>
                </c:pt>
                <c:pt idx="33154">
                  <c:v>0.58300000000001262</c:v>
                </c:pt>
                <c:pt idx="33155">
                  <c:v>0.58500000000000796</c:v>
                </c:pt>
                <c:pt idx="33156">
                  <c:v>0.5870000000000033</c:v>
                </c:pt>
                <c:pt idx="33157">
                  <c:v>0.58899999999999864</c:v>
                </c:pt>
                <c:pt idx="33158">
                  <c:v>0.59100000000000819</c:v>
                </c:pt>
                <c:pt idx="33159">
                  <c:v>0.59300000000000352</c:v>
                </c:pt>
                <c:pt idx="33160">
                  <c:v>0.59499999999999886</c:v>
                </c:pt>
                <c:pt idx="33161">
                  <c:v>0.59700000000000841</c:v>
                </c:pt>
                <c:pt idx="33162">
                  <c:v>0.59900000000000375</c:v>
                </c:pt>
                <c:pt idx="33163">
                  <c:v>0.60099999999999909</c:v>
                </c:pt>
                <c:pt idx="33164">
                  <c:v>0.60300000000000864</c:v>
                </c:pt>
                <c:pt idx="33165">
                  <c:v>0.60500000000000398</c:v>
                </c:pt>
                <c:pt idx="33166">
                  <c:v>0.60699999999999932</c:v>
                </c:pt>
                <c:pt idx="33167">
                  <c:v>0.60900000000000887</c:v>
                </c:pt>
                <c:pt idx="33168">
                  <c:v>0.61100000000000421</c:v>
                </c:pt>
                <c:pt idx="33169">
                  <c:v>0.61299999999999955</c:v>
                </c:pt>
                <c:pt idx="33170">
                  <c:v>0.61500000000000909</c:v>
                </c:pt>
                <c:pt idx="33171">
                  <c:v>0.61700000000000443</c:v>
                </c:pt>
                <c:pt idx="33172">
                  <c:v>0.61899999999999977</c:v>
                </c:pt>
                <c:pt idx="33173">
                  <c:v>0.62100000000000932</c:v>
                </c:pt>
                <c:pt idx="33174">
                  <c:v>0.62300000000000466</c:v>
                </c:pt>
                <c:pt idx="33175">
                  <c:v>0.625</c:v>
                </c:pt>
                <c:pt idx="33176">
                  <c:v>0.62700000000000955</c:v>
                </c:pt>
                <c:pt idx="33177">
                  <c:v>0.62900000000000489</c:v>
                </c:pt>
                <c:pt idx="33178">
                  <c:v>0.63100000000000023</c:v>
                </c:pt>
                <c:pt idx="33179">
                  <c:v>0.63300000000000978</c:v>
                </c:pt>
                <c:pt idx="33180">
                  <c:v>0.63500000000000512</c:v>
                </c:pt>
                <c:pt idx="33181">
                  <c:v>0.63700000000000045</c:v>
                </c:pt>
                <c:pt idx="33182">
                  <c:v>0.63900000000001</c:v>
                </c:pt>
                <c:pt idx="33183">
                  <c:v>0.64100000000000534</c:v>
                </c:pt>
                <c:pt idx="33184">
                  <c:v>0.64300000000000068</c:v>
                </c:pt>
                <c:pt idx="33185">
                  <c:v>0.64500000000001023</c:v>
                </c:pt>
                <c:pt idx="33186">
                  <c:v>0.64700000000000557</c:v>
                </c:pt>
                <c:pt idx="33187">
                  <c:v>0.64900000000000091</c:v>
                </c:pt>
                <c:pt idx="33188">
                  <c:v>0.65100000000001046</c:v>
                </c:pt>
                <c:pt idx="33189">
                  <c:v>0.6530000000000058</c:v>
                </c:pt>
                <c:pt idx="33190">
                  <c:v>0.65500000000000114</c:v>
                </c:pt>
                <c:pt idx="33191">
                  <c:v>0.65700000000001069</c:v>
                </c:pt>
                <c:pt idx="33192">
                  <c:v>0.65900000000000603</c:v>
                </c:pt>
                <c:pt idx="33193">
                  <c:v>0.66100000000000136</c:v>
                </c:pt>
                <c:pt idx="33194">
                  <c:v>0.66300000000001091</c:v>
                </c:pt>
                <c:pt idx="33195">
                  <c:v>0.66500000000000625</c:v>
                </c:pt>
                <c:pt idx="33196">
                  <c:v>0.66700000000000159</c:v>
                </c:pt>
                <c:pt idx="33197">
                  <c:v>0.66900000000001114</c:v>
                </c:pt>
                <c:pt idx="33198">
                  <c:v>0.67100000000000648</c:v>
                </c:pt>
                <c:pt idx="33199">
                  <c:v>0.67300000000000182</c:v>
                </c:pt>
                <c:pt idx="33200">
                  <c:v>0.67500000000001137</c:v>
                </c:pt>
                <c:pt idx="33201">
                  <c:v>0.67700000000000671</c:v>
                </c:pt>
                <c:pt idx="33202">
                  <c:v>0.67900000000000205</c:v>
                </c:pt>
                <c:pt idx="33203">
                  <c:v>0.6810000000000116</c:v>
                </c:pt>
                <c:pt idx="33204">
                  <c:v>0.68300000000000693</c:v>
                </c:pt>
                <c:pt idx="33205">
                  <c:v>0.68500000000000227</c:v>
                </c:pt>
                <c:pt idx="33206">
                  <c:v>0.68700000000001182</c:v>
                </c:pt>
                <c:pt idx="33207">
                  <c:v>0.68900000000000716</c:v>
                </c:pt>
                <c:pt idx="33208">
                  <c:v>0.6910000000000025</c:v>
                </c:pt>
                <c:pt idx="33209">
                  <c:v>0.69300000000001205</c:v>
                </c:pt>
                <c:pt idx="33210">
                  <c:v>0.69500000000000739</c:v>
                </c:pt>
                <c:pt idx="33211">
                  <c:v>0.69700000000000273</c:v>
                </c:pt>
                <c:pt idx="33212">
                  <c:v>0.69900000000001228</c:v>
                </c:pt>
                <c:pt idx="33213">
                  <c:v>0.70100000000000762</c:v>
                </c:pt>
                <c:pt idx="33214">
                  <c:v>0.70300000000000296</c:v>
                </c:pt>
                <c:pt idx="33215">
                  <c:v>0.70500000000001251</c:v>
                </c:pt>
                <c:pt idx="33216">
                  <c:v>0.70700000000000784</c:v>
                </c:pt>
                <c:pt idx="33217">
                  <c:v>0.70900000000000318</c:v>
                </c:pt>
                <c:pt idx="33218">
                  <c:v>0.71100000000001273</c:v>
                </c:pt>
                <c:pt idx="33219">
                  <c:v>0.71300000000000807</c:v>
                </c:pt>
                <c:pt idx="33220">
                  <c:v>0.71500000000000341</c:v>
                </c:pt>
                <c:pt idx="33221">
                  <c:v>0.71699999999999875</c:v>
                </c:pt>
                <c:pt idx="33222">
                  <c:v>0.7190000000000083</c:v>
                </c:pt>
                <c:pt idx="33223">
                  <c:v>0.72100000000000364</c:v>
                </c:pt>
                <c:pt idx="33224">
                  <c:v>0.72299999999999898</c:v>
                </c:pt>
                <c:pt idx="33225">
                  <c:v>0.72500000000000853</c:v>
                </c:pt>
                <c:pt idx="33226">
                  <c:v>0.72700000000000387</c:v>
                </c:pt>
                <c:pt idx="33227">
                  <c:v>0.7289999999999992</c:v>
                </c:pt>
                <c:pt idx="33228">
                  <c:v>0.73100000000000875</c:v>
                </c:pt>
                <c:pt idx="33229">
                  <c:v>0.73300000000000409</c:v>
                </c:pt>
                <c:pt idx="33230">
                  <c:v>0.73499999999999943</c:v>
                </c:pt>
                <c:pt idx="33231">
                  <c:v>0.73700000000000898</c:v>
                </c:pt>
                <c:pt idx="33232">
                  <c:v>0.73900000000000432</c:v>
                </c:pt>
                <c:pt idx="33233">
                  <c:v>0.74099999999999966</c:v>
                </c:pt>
                <c:pt idx="33234">
                  <c:v>0.74300000000000921</c:v>
                </c:pt>
                <c:pt idx="33235">
                  <c:v>0.74500000000000455</c:v>
                </c:pt>
                <c:pt idx="33236">
                  <c:v>0.74699999999999989</c:v>
                </c:pt>
                <c:pt idx="33237">
                  <c:v>0.74900000000000944</c:v>
                </c:pt>
                <c:pt idx="33238">
                  <c:v>0.75100000000000477</c:v>
                </c:pt>
                <c:pt idx="33239">
                  <c:v>0.75300000000000011</c:v>
                </c:pt>
                <c:pt idx="33240">
                  <c:v>0.75500000000000966</c:v>
                </c:pt>
                <c:pt idx="33241">
                  <c:v>0.757000000000005</c:v>
                </c:pt>
                <c:pt idx="33242">
                  <c:v>0.75900000000000034</c:v>
                </c:pt>
                <c:pt idx="33243">
                  <c:v>0.76100000000000989</c:v>
                </c:pt>
                <c:pt idx="33244">
                  <c:v>0.76300000000000523</c:v>
                </c:pt>
                <c:pt idx="33245">
                  <c:v>0.76500000000000057</c:v>
                </c:pt>
                <c:pt idx="33246">
                  <c:v>0.76700000000001012</c:v>
                </c:pt>
                <c:pt idx="33247">
                  <c:v>0.76900000000000546</c:v>
                </c:pt>
                <c:pt idx="33248">
                  <c:v>0.7710000000000008</c:v>
                </c:pt>
                <c:pt idx="33249">
                  <c:v>0.77300000000001035</c:v>
                </c:pt>
                <c:pt idx="33250">
                  <c:v>0.77500000000000568</c:v>
                </c:pt>
                <c:pt idx="33251">
                  <c:v>0.77700000000000102</c:v>
                </c:pt>
                <c:pt idx="33252">
                  <c:v>0.77900000000001057</c:v>
                </c:pt>
                <c:pt idx="33253">
                  <c:v>0.78100000000000591</c:v>
                </c:pt>
                <c:pt idx="33254">
                  <c:v>0.78300000000000125</c:v>
                </c:pt>
                <c:pt idx="33255">
                  <c:v>0.7850000000000108</c:v>
                </c:pt>
                <c:pt idx="33256">
                  <c:v>0.78700000000000614</c:v>
                </c:pt>
                <c:pt idx="33257">
                  <c:v>0.78900000000000148</c:v>
                </c:pt>
                <c:pt idx="33258">
                  <c:v>0.79100000000001103</c:v>
                </c:pt>
                <c:pt idx="33259">
                  <c:v>0.79300000000000637</c:v>
                </c:pt>
                <c:pt idx="33260">
                  <c:v>0.79500000000000171</c:v>
                </c:pt>
                <c:pt idx="33261">
                  <c:v>0.79700000000001125</c:v>
                </c:pt>
                <c:pt idx="33262">
                  <c:v>0.79900000000000659</c:v>
                </c:pt>
                <c:pt idx="33263">
                  <c:v>0.80100000000000193</c:v>
                </c:pt>
                <c:pt idx="33264">
                  <c:v>0.80300000000001148</c:v>
                </c:pt>
                <c:pt idx="33265">
                  <c:v>0.80500000000000682</c:v>
                </c:pt>
                <c:pt idx="33266">
                  <c:v>0.80700000000000216</c:v>
                </c:pt>
                <c:pt idx="33267">
                  <c:v>0.80900000000001171</c:v>
                </c:pt>
                <c:pt idx="33268">
                  <c:v>0.81100000000000705</c:v>
                </c:pt>
                <c:pt idx="33269">
                  <c:v>0.81300000000000239</c:v>
                </c:pt>
                <c:pt idx="33270">
                  <c:v>0.81500000000001194</c:v>
                </c:pt>
                <c:pt idx="33271">
                  <c:v>0.81700000000000728</c:v>
                </c:pt>
                <c:pt idx="33272">
                  <c:v>0.81900000000000261</c:v>
                </c:pt>
                <c:pt idx="33273">
                  <c:v>0.82100000000001216</c:v>
                </c:pt>
                <c:pt idx="33274">
                  <c:v>0.8230000000000075</c:v>
                </c:pt>
                <c:pt idx="33275">
                  <c:v>0.82500000000000284</c:v>
                </c:pt>
                <c:pt idx="33276">
                  <c:v>0.82700000000001239</c:v>
                </c:pt>
                <c:pt idx="33277">
                  <c:v>0.82900000000000773</c:v>
                </c:pt>
                <c:pt idx="33278">
                  <c:v>0.83100000000000307</c:v>
                </c:pt>
                <c:pt idx="33279">
                  <c:v>0.83300000000001262</c:v>
                </c:pt>
                <c:pt idx="33280">
                  <c:v>0.83500000000000796</c:v>
                </c:pt>
                <c:pt idx="33281">
                  <c:v>0.8370000000000033</c:v>
                </c:pt>
                <c:pt idx="33282">
                  <c:v>0.83899999999999864</c:v>
                </c:pt>
                <c:pt idx="33283">
                  <c:v>0.84100000000000819</c:v>
                </c:pt>
                <c:pt idx="33284">
                  <c:v>0.84300000000000352</c:v>
                </c:pt>
                <c:pt idx="33285">
                  <c:v>0.84499999999999886</c:v>
                </c:pt>
                <c:pt idx="33286">
                  <c:v>0.84700000000000841</c:v>
                </c:pt>
                <c:pt idx="33287">
                  <c:v>0.84900000000000375</c:v>
                </c:pt>
                <c:pt idx="33288">
                  <c:v>0.85099999999999909</c:v>
                </c:pt>
                <c:pt idx="33289">
                  <c:v>0.85300000000000864</c:v>
                </c:pt>
                <c:pt idx="33290">
                  <c:v>0.85500000000000398</c:v>
                </c:pt>
                <c:pt idx="33291">
                  <c:v>0.85699999999999932</c:v>
                </c:pt>
                <c:pt idx="33292">
                  <c:v>0.85900000000000887</c:v>
                </c:pt>
                <c:pt idx="33293">
                  <c:v>0.86100000000000421</c:v>
                </c:pt>
                <c:pt idx="33294">
                  <c:v>0.86299999999999955</c:v>
                </c:pt>
                <c:pt idx="33295">
                  <c:v>0.86500000000000909</c:v>
                </c:pt>
                <c:pt idx="33296">
                  <c:v>0.86700000000000443</c:v>
                </c:pt>
                <c:pt idx="33297">
                  <c:v>0.86899999999999977</c:v>
                </c:pt>
                <c:pt idx="33298">
                  <c:v>0.87100000000000932</c:v>
                </c:pt>
                <c:pt idx="33299">
                  <c:v>0.87300000000000466</c:v>
                </c:pt>
                <c:pt idx="33300">
                  <c:v>0.875</c:v>
                </c:pt>
                <c:pt idx="33301">
                  <c:v>0.87700000000000955</c:v>
                </c:pt>
                <c:pt idx="33302">
                  <c:v>0.87900000000000489</c:v>
                </c:pt>
                <c:pt idx="33303">
                  <c:v>0.88100000000000023</c:v>
                </c:pt>
                <c:pt idx="33304">
                  <c:v>0.88300000000000978</c:v>
                </c:pt>
                <c:pt idx="33305">
                  <c:v>0.88500000000000512</c:v>
                </c:pt>
                <c:pt idx="33306">
                  <c:v>0.88700000000000045</c:v>
                </c:pt>
                <c:pt idx="33307">
                  <c:v>0.88900000000001</c:v>
                </c:pt>
                <c:pt idx="33308">
                  <c:v>0.89100000000000534</c:v>
                </c:pt>
                <c:pt idx="33309">
                  <c:v>0.89300000000000068</c:v>
                </c:pt>
                <c:pt idx="33310">
                  <c:v>0.89500000000001023</c:v>
                </c:pt>
                <c:pt idx="33311">
                  <c:v>0.89700000000000557</c:v>
                </c:pt>
                <c:pt idx="33312">
                  <c:v>0.89900000000000091</c:v>
                </c:pt>
                <c:pt idx="33313">
                  <c:v>0.90100000000001046</c:v>
                </c:pt>
                <c:pt idx="33314">
                  <c:v>0.9030000000000058</c:v>
                </c:pt>
                <c:pt idx="33315">
                  <c:v>0.90500000000000114</c:v>
                </c:pt>
                <c:pt idx="33316">
                  <c:v>0.90700000000001069</c:v>
                </c:pt>
                <c:pt idx="33317">
                  <c:v>0.90900000000000603</c:v>
                </c:pt>
                <c:pt idx="33318">
                  <c:v>0.91100000000000136</c:v>
                </c:pt>
                <c:pt idx="33319">
                  <c:v>0.91300000000001091</c:v>
                </c:pt>
                <c:pt idx="33320">
                  <c:v>0.91500000000000625</c:v>
                </c:pt>
                <c:pt idx="33321">
                  <c:v>0.91700000000000159</c:v>
                </c:pt>
                <c:pt idx="33322">
                  <c:v>0.91900000000001114</c:v>
                </c:pt>
                <c:pt idx="33323">
                  <c:v>0.92100000000000648</c:v>
                </c:pt>
                <c:pt idx="33324">
                  <c:v>0.92300000000000182</c:v>
                </c:pt>
                <c:pt idx="33325">
                  <c:v>0.92500000000001137</c:v>
                </c:pt>
                <c:pt idx="33326">
                  <c:v>0.92700000000000671</c:v>
                </c:pt>
                <c:pt idx="33327">
                  <c:v>0.92900000000000205</c:v>
                </c:pt>
                <c:pt idx="33328">
                  <c:v>0.9310000000000116</c:v>
                </c:pt>
                <c:pt idx="33329">
                  <c:v>0.93300000000000693</c:v>
                </c:pt>
                <c:pt idx="33330">
                  <c:v>0.93500000000000227</c:v>
                </c:pt>
                <c:pt idx="33331">
                  <c:v>0.93700000000001182</c:v>
                </c:pt>
                <c:pt idx="33332">
                  <c:v>0.93900000000000716</c:v>
                </c:pt>
                <c:pt idx="33333">
                  <c:v>0.9410000000000025</c:v>
                </c:pt>
                <c:pt idx="33334">
                  <c:v>0.94300000000001205</c:v>
                </c:pt>
                <c:pt idx="33335">
                  <c:v>0.94500000000000739</c:v>
                </c:pt>
                <c:pt idx="33336">
                  <c:v>0.94700000000000273</c:v>
                </c:pt>
                <c:pt idx="33337">
                  <c:v>0.94900000000001228</c:v>
                </c:pt>
                <c:pt idx="33338">
                  <c:v>0.95100000000000762</c:v>
                </c:pt>
                <c:pt idx="33339">
                  <c:v>0.95300000000000296</c:v>
                </c:pt>
                <c:pt idx="33340">
                  <c:v>0.95500000000001251</c:v>
                </c:pt>
                <c:pt idx="33341">
                  <c:v>0.95700000000000784</c:v>
                </c:pt>
                <c:pt idx="33342">
                  <c:v>0.95900000000000318</c:v>
                </c:pt>
                <c:pt idx="33343">
                  <c:v>0.96100000000001273</c:v>
                </c:pt>
                <c:pt idx="33344">
                  <c:v>0.96300000000000807</c:v>
                </c:pt>
                <c:pt idx="33345">
                  <c:v>0.96500000000000341</c:v>
                </c:pt>
                <c:pt idx="33346">
                  <c:v>0.96699999999999875</c:v>
                </c:pt>
                <c:pt idx="33347">
                  <c:v>0.9690000000000083</c:v>
                </c:pt>
                <c:pt idx="33348">
                  <c:v>0.97100000000000364</c:v>
                </c:pt>
                <c:pt idx="33349">
                  <c:v>0.97299999999999898</c:v>
                </c:pt>
                <c:pt idx="33350">
                  <c:v>0.97500000000000853</c:v>
                </c:pt>
                <c:pt idx="33351">
                  <c:v>0.97700000000000387</c:v>
                </c:pt>
                <c:pt idx="33352">
                  <c:v>0.9789999999999992</c:v>
                </c:pt>
                <c:pt idx="33353">
                  <c:v>0.98100000000000875</c:v>
                </c:pt>
                <c:pt idx="33354">
                  <c:v>0.98300000000000409</c:v>
                </c:pt>
                <c:pt idx="33355">
                  <c:v>0.98499999999999943</c:v>
                </c:pt>
                <c:pt idx="33356">
                  <c:v>0.98700000000000898</c:v>
                </c:pt>
                <c:pt idx="33357">
                  <c:v>0.98900000000000432</c:v>
                </c:pt>
                <c:pt idx="33358">
                  <c:v>0.99099999999999966</c:v>
                </c:pt>
                <c:pt idx="33359">
                  <c:v>0.99300000000000921</c:v>
                </c:pt>
                <c:pt idx="33360">
                  <c:v>0.99500000000000455</c:v>
                </c:pt>
                <c:pt idx="33361">
                  <c:v>0.99699999999999989</c:v>
                </c:pt>
                <c:pt idx="33362">
                  <c:v>0.99900000000000944</c:v>
                </c:pt>
                <c:pt idx="33363">
                  <c:v>1.0010000000000048</c:v>
                </c:pt>
                <c:pt idx="33364">
                  <c:v>1.0030000000000001</c:v>
                </c:pt>
                <c:pt idx="33365">
                  <c:v>1.0050000000000097</c:v>
                </c:pt>
                <c:pt idx="33366">
                  <c:v>1.007000000000005</c:v>
                </c:pt>
                <c:pt idx="33367">
                  <c:v>1.0090000000000003</c:v>
                </c:pt>
                <c:pt idx="33368">
                  <c:v>1.0110000000000099</c:v>
                </c:pt>
                <c:pt idx="33369">
                  <c:v>1.0130000000000052</c:v>
                </c:pt>
                <c:pt idx="33370">
                  <c:v>1.0150000000000006</c:v>
                </c:pt>
                <c:pt idx="33371">
                  <c:v>1.0170000000000101</c:v>
                </c:pt>
                <c:pt idx="33372">
                  <c:v>1.0190000000000055</c:v>
                </c:pt>
                <c:pt idx="33373">
                  <c:v>1.0210000000000008</c:v>
                </c:pt>
                <c:pt idx="33374">
                  <c:v>1.0230000000000103</c:v>
                </c:pt>
                <c:pt idx="33375">
                  <c:v>1.0250000000000057</c:v>
                </c:pt>
                <c:pt idx="33376">
                  <c:v>1.027000000000001</c:v>
                </c:pt>
                <c:pt idx="33377">
                  <c:v>1.0290000000000106</c:v>
                </c:pt>
                <c:pt idx="33378">
                  <c:v>1.0310000000000059</c:v>
                </c:pt>
                <c:pt idx="33379">
                  <c:v>1.0330000000000013</c:v>
                </c:pt>
                <c:pt idx="33380">
                  <c:v>1.0350000000000108</c:v>
                </c:pt>
                <c:pt idx="33381">
                  <c:v>1.0370000000000061</c:v>
                </c:pt>
                <c:pt idx="33382">
                  <c:v>1.0390000000000015</c:v>
                </c:pt>
                <c:pt idx="33383">
                  <c:v>1.041000000000011</c:v>
                </c:pt>
                <c:pt idx="33384">
                  <c:v>1.0430000000000064</c:v>
                </c:pt>
                <c:pt idx="33385">
                  <c:v>1.0450000000000017</c:v>
                </c:pt>
                <c:pt idx="33386">
                  <c:v>1.0470000000000113</c:v>
                </c:pt>
                <c:pt idx="33387">
                  <c:v>1.0490000000000066</c:v>
                </c:pt>
                <c:pt idx="33388">
                  <c:v>1.0510000000000019</c:v>
                </c:pt>
                <c:pt idx="33389">
                  <c:v>1.0530000000000115</c:v>
                </c:pt>
                <c:pt idx="33390">
                  <c:v>1.0550000000000068</c:v>
                </c:pt>
                <c:pt idx="33391">
                  <c:v>1.0570000000000022</c:v>
                </c:pt>
                <c:pt idx="33392">
                  <c:v>1.0590000000000117</c:v>
                </c:pt>
                <c:pt idx="33393">
                  <c:v>1.061000000000007</c:v>
                </c:pt>
                <c:pt idx="33394">
                  <c:v>1.0630000000000024</c:v>
                </c:pt>
                <c:pt idx="33395">
                  <c:v>1.0650000000000119</c:v>
                </c:pt>
                <c:pt idx="33396">
                  <c:v>1.0670000000000073</c:v>
                </c:pt>
                <c:pt idx="33397">
                  <c:v>1.0690000000000026</c:v>
                </c:pt>
                <c:pt idx="33398">
                  <c:v>1.0710000000000122</c:v>
                </c:pt>
                <c:pt idx="33399">
                  <c:v>1.0730000000000075</c:v>
                </c:pt>
                <c:pt idx="33400">
                  <c:v>1.0750000000000028</c:v>
                </c:pt>
                <c:pt idx="33401">
                  <c:v>1.0770000000000124</c:v>
                </c:pt>
                <c:pt idx="33402">
                  <c:v>1.0790000000000077</c:v>
                </c:pt>
                <c:pt idx="33403">
                  <c:v>1.0810000000000031</c:v>
                </c:pt>
                <c:pt idx="33404">
                  <c:v>1.0830000000000126</c:v>
                </c:pt>
                <c:pt idx="33405">
                  <c:v>1.085000000000008</c:v>
                </c:pt>
                <c:pt idx="33406">
                  <c:v>1.0870000000000033</c:v>
                </c:pt>
                <c:pt idx="33407">
                  <c:v>1.0889999999999986</c:v>
                </c:pt>
                <c:pt idx="33408">
                  <c:v>1.0910000000000082</c:v>
                </c:pt>
                <c:pt idx="33409">
                  <c:v>1.0930000000000035</c:v>
                </c:pt>
                <c:pt idx="33410">
                  <c:v>1.0949999999999989</c:v>
                </c:pt>
                <c:pt idx="33411">
                  <c:v>1.0970000000000084</c:v>
                </c:pt>
                <c:pt idx="33412">
                  <c:v>1.0990000000000038</c:v>
                </c:pt>
                <c:pt idx="33413">
                  <c:v>1.1009999999999991</c:v>
                </c:pt>
                <c:pt idx="33414">
                  <c:v>1.1030000000000086</c:v>
                </c:pt>
                <c:pt idx="33415">
                  <c:v>1.105000000000004</c:v>
                </c:pt>
                <c:pt idx="33416">
                  <c:v>1.1069999999999993</c:v>
                </c:pt>
                <c:pt idx="33417">
                  <c:v>1.1090000000000089</c:v>
                </c:pt>
                <c:pt idx="33418">
                  <c:v>1.1110000000000042</c:v>
                </c:pt>
                <c:pt idx="33419">
                  <c:v>1.1129999999999995</c:v>
                </c:pt>
                <c:pt idx="33420">
                  <c:v>1.1150000000000091</c:v>
                </c:pt>
                <c:pt idx="33421">
                  <c:v>1.1170000000000044</c:v>
                </c:pt>
                <c:pt idx="33422">
                  <c:v>1.1189999999999998</c:v>
                </c:pt>
                <c:pt idx="33423">
                  <c:v>1.1210000000000093</c:v>
                </c:pt>
                <c:pt idx="33424">
                  <c:v>1.1230000000000047</c:v>
                </c:pt>
                <c:pt idx="33425">
                  <c:v>1.125</c:v>
                </c:pt>
                <c:pt idx="33426">
                  <c:v>1.1270000000000095</c:v>
                </c:pt>
                <c:pt idx="33427">
                  <c:v>1.1290000000000049</c:v>
                </c:pt>
                <c:pt idx="33428">
                  <c:v>1.1310000000000002</c:v>
                </c:pt>
                <c:pt idx="33429">
                  <c:v>1.1330000000000098</c:v>
                </c:pt>
                <c:pt idx="33430">
                  <c:v>1.1350000000000051</c:v>
                </c:pt>
                <c:pt idx="33431">
                  <c:v>1.1370000000000005</c:v>
                </c:pt>
                <c:pt idx="33432">
                  <c:v>1.13900000000001</c:v>
                </c:pt>
                <c:pt idx="33433">
                  <c:v>1.1410000000000053</c:v>
                </c:pt>
                <c:pt idx="33434">
                  <c:v>1.1430000000000007</c:v>
                </c:pt>
                <c:pt idx="33435">
                  <c:v>1.1450000000000102</c:v>
                </c:pt>
                <c:pt idx="33436">
                  <c:v>1.1470000000000056</c:v>
                </c:pt>
                <c:pt idx="33437">
                  <c:v>1.1490000000000009</c:v>
                </c:pt>
                <c:pt idx="33438">
                  <c:v>1.1510000000000105</c:v>
                </c:pt>
                <c:pt idx="33439">
                  <c:v>1.1530000000000058</c:v>
                </c:pt>
                <c:pt idx="33440">
                  <c:v>1.1550000000000011</c:v>
                </c:pt>
                <c:pt idx="33441">
                  <c:v>1.1570000000000107</c:v>
                </c:pt>
                <c:pt idx="33442">
                  <c:v>1.159000000000006</c:v>
                </c:pt>
                <c:pt idx="33443">
                  <c:v>1.1610000000000014</c:v>
                </c:pt>
                <c:pt idx="33444">
                  <c:v>1.1630000000000109</c:v>
                </c:pt>
                <c:pt idx="33445">
                  <c:v>1.1650000000000063</c:v>
                </c:pt>
                <c:pt idx="33446">
                  <c:v>1.1670000000000016</c:v>
                </c:pt>
                <c:pt idx="33447">
                  <c:v>1.1690000000000111</c:v>
                </c:pt>
                <c:pt idx="33448">
                  <c:v>1.1710000000000065</c:v>
                </c:pt>
                <c:pt idx="33449">
                  <c:v>1.1730000000000018</c:v>
                </c:pt>
                <c:pt idx="33450">
                  <c:v>1.1750000000000114</c:v>
                </c:pt>
                <c:pt idx="33451">
                  <c:v>1.1770000000000067</c:v>
                </c:pt>
                <c:pt idx="33452">
                  <c:v>1.179000000000002</c:v>
                </c:pt>
                <c:pt idx="33453">
                  <c:v>1.1810000000000116</c:v>
                </c:pt>
                <c:pt idx="33454">
                  <c:v>1.1830000000000069</c:v>
                </c:pt>
                <c:pt idx="33455">
                  <c:v>1.1850000000000023</c:v>
                </c:pt>
                <c:pt idx="33456">
                  <c:v>1.1870000000000118</c:v>
                </c:pt>
                <c:pt idx="33457">
                  <c:v>1.1890000000000072</c:v>
                </c:pt>
                <c:pt idx="33458">
                  <c:v>1.1910000000000025</c:v>
                </c:pt>
                <c:pt idx="33459">
                  <c:v>1.1930000000000121</c:v>
                </c:pt>
                <c:pt idx="33460">
                  <c:v>1.1950000000000074</c:v>
                </c:pt>
                <c:pt idx="33461">
                  <c:v>1.1970000000000027</c:v>
                </c:pt>
                <c:pt idx="33462">
                  <c:v>1.1990000000000123</c:v>
                </c:pt>
                <c:pt idx="33463">
                  <c:v>1.2010000000000076</c:v>
                </c:pt>
                <c:pt idx="33464">
                  <c:v>1.203000000000003</c:v>
                </c:pt>
                <c:pt idx="33465">
                  <c:v>1.2050000000000125</c:v>
                </c:pt>
                <c:pt idx="33466">
                  <c:v>1.2070000000000078</c:v>
                </c:pt>
                <c:pt idx="33467">
                  <c:v>1.2090000000000032</c:v>
                </c:pt>
                <c:pt idx="33468">
                  <c:v>1.2110000000000127</c:v>
                </c:pt>
                <c:pt idx="33469">
                  <c:v>1.2130000000000081</c:v>
                </c:pt>
                <c:pt idx="33470">
                  <c:v>1.2150000000000034</c:v>
                </c:pt>
                <c:pt idx="33471">
                  <c:v>1.2169999999999987</c:v>
                </c:pt>
                <c:pt idx="33472">
                  <c:v>1.2190000000000083</c:v>
                </c:pt>
                <c:pt idx="33473">
                  <c:v>1.2210000000000036</c:v>
                </c:pt>
                <c:pt idx="33474">
                  <c:v>1.222999999999999</c:v>
                </c:pt>
                <c:pt idx="33475">
                  <c:v>1.2250000000000085</c:v>
                </c:pt>
                <c:pt idx="33476">
                  <c:v>1.2270000000000039</c:v>
                </c:pt>
                <c:pt idx="33477">
                  <c:v>1.2289999999999992</c:v>
                </c:pt>
                <c:pt idx="33478">
                  <c:v>1.2310000000000088</c:v>
                </c:pt>
                <c:pt idx="33479">
                  <c:v>1.2330000000000041</c:v>
                </c:pt>
                <c:pt idx="33480">
                  <c:v>1.2349999999999994</c:v>
                </c:pt>
                <c:pt idx="33481">
                  <c:v>1.237000000000009</c:v>
                </c:pt>
                <c:pt idx="33482">
                  <c:v>1.2390000000000043</c:v>
                </c:pt>
                <c:pt idx="33483">
                  <c:v>1.2409999999999997</c:v>
                </c:pt>
                <c:pt idx="33484">
                  <c:v>1.2430000000000092</c:v>
                </c:pt>
                <c:pt idx="33485">
                  <c:v>1.2450000000000045</c:v>
                </c:pt>
                <c:pt idx="33486">
                  <c:v>1.2469999999999999</c:v>
                </c:pt>
                <c:pt idx="33487">
                  <c:v>1.2490000000000094</c:v>
                </c:pt>
                <c:pt idx="33488">
                  <c:v>1.2510000000000048</c:v>
                </c:pt>
                <c:pt idx="33489">
                  <c:v>1.2530000000000001</c:v>
                </c:pt>
                <c:pt idx="33490">
                  <c:v>1.2550000000000097</c:v>
                </c:pt>
                <c:pt idx="33491">
                  <c:v>1.257000000000005</c:v>
                </c:pt>
                <c:pt idx="33492">
                  <c:v>1.2590000000000003</c:v>
                </c:pt>
                <c:pt idx="33493">
                  <c:v>1.2610000000000099</c:v>
                </c:pt>
                <c:pt idx="33494">
                  <c:v>1.2630000000000052</c:v>
                </c:pt>
                <c:pt idx="33495">
                  <c:v>1.2650000000000006</c:v>
                </c:pt>
                <c:pt idx="33496">
                  <c:v>1.2670000000000101</c:v>
                </c:pt>
                <c:pt idx="33497">
                  <c:v>1.2690000000000055</c:v>
                </c:pt>
                <c:pt idx="33498">
                  <c:v>1.2710000000000008</c:v>
                </c:pt>
                <c:pt idx="33499">
                  <c:v>1.2730000000000103</c:v>
                </c:pt>
                <c:pt idx="33500">
                  <c:v>1.2750000000000057</c:v>
                </c:pt>
                <c:pt idx="33501">
                  <c:v>1.277000000000001</c:v>
                </c:pt>
                <c:pt idx="33502">
                  <c:v>1.2790000000000106</c:v>
                </c:pt>
                <c:pt idx="33503">
                  <c:v>1.2810000000000059</c:v>
                </c:pt>
                <c:pt idx="33504">
                  <c:v>1.2830000000000013</c:v>
                </c:pt>
                <c:pt idx="33505">
                  <c:v>1.2850000000000108</c:v>
                </c:pt>
                <c:pt idx="33506">
                  <c:v>1.2870000000000061</c:v>
                </c:pt>
                <c:pt idx="33507">
                  <c:v>1.2890000000000015</c:v>
                </c:pt>
                <c:pt idx="33508">
                  <c:v>1.291000000000011</c:v>
                </c:pt>
                <c:pt idx="33509">
                  <c:v>1.2930000000000064</c:v>
                </c:pt>
                <c:pt idx="33510">
                  <c:v>1.2950000000000017</c:v>
                </c:pt>
                <c:pt idx="33511">
                  <c:v>1.2970000000000113</c:v>
                </c:pt>
                <c:pt idx="33512">
                  <c:v>1.2990000000000066</c:v>
                </c:pt>
                <c:pt idx="33513">
                  <c:v>1.3010000000000019</c:v>
                </c:pt>
                <c:pt idx="33514">
                  <c:v>1.3030000000000115</c:v>
                </c:pt>
                <c:pt idx="33515">
                  <c:v>1.3050000000000068</c:v>
                </c:pt>
                <c:pt idx="33516">
                  <c:v>1.3070000000000022</c:v>
                </c:pt>
                <c:pt idx="33517">
                  <c:v>1.3090000000000117</c:v>
                </c:pt>
                <c:pt idx="33518">
                  <c:v>1.311000000000007</c:v>
                </c:pt>
                <c:pt idx="33519">
                  <c:v>1.3130000000000024</c:v>
                </c:pt>
                <c:pt idx="33520">
                  <c:v>1.3150000000000119</c:v>
                </c:pt>
                <c:pt idx="33521">
                  <c:v>1.3170000000000073</c:v>
                </c:pt>
                <c:pt idx="33522">
                  <c:v>1.3190000000000026</c:v>
                </c:pt>
                <c:pt idx="33523">
                  <c:v>1.3210000000000122</c:v>
                </c:pt>
                <c:pt idx="33524">
                  <c:v>1.3230000000000075</c:v>
                </c:pt>
                <c:pt idx="33525">
                  <c:v>1.3250000000000028</c:v>
                </c:pt>
                <c:pt idx="33526">
                  <c:v>1.3270000000000124</c:v>
                </c:pt>
                <c:pt idx="33527">
                  <c:v>1.3290000000000077</c:v>
                </c:pt>
                <c:pt idx="33528">
                  <c:v>1.3310000000000031</c:v>
                </c:pt>
                <c:pt idx="33529">
                  <c:v>1.3330000000000126</c:v>
                </c:pt>
                <c:pt idx="33530">
                  <c:v>1.335000000000008</c:v>
                </c:pt>
                <c:pt idx="33531">
                  <c:v>1.3370000000000033</c:v>
                </c:pt>
                <c:pt idx="33532">
                  <c:v>1.3389999999999986</c:v>
                </c:pt>
                <c:pt idx="33533">
                  <c:v>1.3410000000000082</c:v>
                </c:pt>
                <c:pt idx="33534">
                  <c:v>1.3430000000000035</c:v>
                </c:pt>
                <c:pt idx="33535">
                  <c:v>1.3449999999999989</c:v>
                </c:pt>
                <c:pt idx="33536">
                  <c:v>1.3470000000000084</c:v>
                </c:pt>
                <c:pt idx="33537">
                  <c:v>1.3490000000000038</c:v>
                </c:pt>
                <c:pt idx="33538">
                  <c:v>1.3509999999999991</c:v>
                </c:pt>
                <c:pt idx="33539">
                  <c:v>1.3530000000000086</c:v>
                </c:pt>
                <c:pt idx="33540">
                  <c:v>1.355000000000004</c:v>
                </c:pt>
                <c:pt idx="33541">
                  <c:v>1.3569999999999993</c:v>
                </c:pt>
                <c:pt idx="33542">
                  <c:v>1.3590000000000089</c:v>
                </c:pt>
                <c:pt idx="33543">
                  <c:v>1.3610000000000042</c:v>
                </c:pt>
                <c:pt idx="33544">
                  <c:v>1.3629999999999995</c:v>
                </c:pt>
                <c:pt idx="33545">
                  <c:v>1.3650000000000091</c:v>
                </c:pt>
                <c:pt idx="33546">
                  <c:v>1.3670000000000044</c:v>
                </c:pt>
                <c:pt idx="33547">
                  <c:v>1.3689999999999998</c:v>
                </c:pt>
                <c:pt idx="33548">
                  <c:v>1.3710000000000093</c:v>
                </c:pt>
                <c:pt idx="33549">
                  <c:v>1.3730000000000047</c:v>
                </c:pt>
                <c:pt idx="33550">
                  <c:v>1.375</c:v>
                </c:pt>
                <c:pt idx="33551">
                  <c:v>1.3770000000000095</c:v>
                </c:pt>
                <c:pt idx="33552">
                  <c:v>1.3790000000000049</c:v>
                </c:pt>
                <c:pt idx="33553">
                  <c:v>1.3810000000000002</c:v>
                </c:pt>
                <c:pt idx="33554">
                  <c:v>1.3830000000000098</c:v>
                </c:pt>
                <c:pt idx="33555">
                  <c:v>1.3850000000000051</c:v>
                </c:pt>
                <c:pt idx="33556">
                  <c:v>1.3870000000000005</c:v>
                </c:pt>
                <c:pt idx="33557">
                  <c:v>1.38900000000001</c:v>
                </c:pt>
                <c:pt idx="33558">
                  <c:v>1.3910000000000053</c:v>
                </c:pt>
                <c:pt idx="33559">
                  <c:v>1.3930000000000007</c:v>
                </c:pt>
                <c:pt idx="33560">
                  <c:v>1.3950000000000102</c:v>
                </c:pt>
                <c:pt idx="33561">
                  <c:v>1.3970000000000056</c:v>
                </c:pt>
                <c:pt idx="33562">
                  <c:v>1.3990000000000009</c:v>
                </c:pt>
                <c:pt idx="33563">
                  <c:v>1.4010000000000105</c:v>
                </c:pt>
                <c:pt idx="33564">
                  <c:v>1.4030000000000058</c:v>
                </c:pt>
                <c:pt idx="33565">
                  <c:v>1.4050000000000011</c:v>
                </c:pt>
                <c:pt idx="33566">
                  <c:v>1.4070000000000107</c:v>
                </c:pt>
                <c:pt idx="33567">
                  <c:v>1.409000000000006</c:v>
                </c:pt>
                <c:pt idx="33568">
                  <c:v>1.4110000000000014</c:v>
                </c:pt>
                <c:pt idx="33569">
                  <c:v>1.4130000000000109</c:v>
                </c:pt>
                <c:pt idx="33570">
                  <c:v>1.4150000000000063</c:v>
                </c:pt>
                <c:pt idx="33571">
                  <c:v>1.4170000000000016</c:v>
                </c:pt>
                <c:pt idx="33572">
                  <c:v>1.4190000000000111</c:v>
                </c:pt>
                <c:pt idx="33573">
                  <c:v>1.4210000000000065</c:v>
                </c:pt>
                <c:pt idx="33574">
                  <c:v>1.4230000000000018</c:v>
                </c:pt>
                <c:pt idx="33575">
                  <c:v>1.4250000000000114</c:v>
                </c:pt>
                <c:pt idx="33576">
                  <c:v>1.4270000000000067</c:v>
                </c:pt>
                <c:pt idx="33577">
                  <c:v>1.429000000000002</c:v>
                </c:pt>
                <c:pt idx="33578">
                  <c:v>1.4310000000000116</c:v>
                </c:pt>
                <c:pt idx="33579">
                  <c:v>1.4330000000000069</c:v>
                </c:pt>
                <c:pt idx="33580">
                  <c:v>1.4350000000000023</c:v>
                </c:pt>
                <c:pt idx="33581">
                  <c:v>1.4370000000000118</c:v>
                </c:pt>
                <c:pt idx="33582">
                  <c:v>1.4390000000000072</c:v>
                </c:pt>
                <c:pt idx="33583">
                  <c:v>1.4410000000000025</c:v>
                </c:pt>
                <c:pt idx="33584">
                  <c:v>1.4430000000000121</c:v>
                </c:pt>
                <c:pt idx="33585">
                  <c:v>1.4450000000000074</c:v>
                </c:pt>
                <c:pt idx="33586">
                  <c:v>1.4470000000000027</c:v>
                </c:pt>
                <c:pt idx="33587">
                  <c:v>1.4490000000000123</c:v>
                </c:pt>
                <c:pt idx="33588">
                  <c:v>1.4510000000000076</c:v>
                </c:pt>
                <c:pt idx="33589">
                  <c:v>1.453000000000003</c:v>
                </c:pt>
                <c:pt idx="33590">
                  <c:v>1.4550000000000125</c:v>
                </c:pt>
                <c:pt idx="33591">
                  <c:v>1.4570000000000078</c:v>
                </c:pt>
                <c:pt idx="33592">
                  <c:v>1.4590000000000032</c:v>
                </c:pt>
                <c:pt idx="33593">
                  <c:v>1.4610000000000127</c:v>
                </c:pt>
                <c:pt idx="33594">
                  <c:v>1.4630000000000081</c:v>
                </c:pt>
                <c:pt idx="33595">
                  <c:v>1.4650000000000034</c:v>
                </c:pt>
                <c:pt idx="33596">
                  <c:v>1.4669999999999987</c:v>
                </c:pt>
                <c:pt idx="33597">
                  <c:v>1.4690000000000083</c:v>
                </c:pt>
                <c:pt idx="33598">
                  <c:v>1.4710000000000036</c:v>
                </c:pt>
                <c:pt idx="33599">
                  <c:v>1.472999999999999</c:v>
                </c:pt>
                <c:pt idx="33600">
                  <c:v>1.4750000000000085</c:v>
                </c:pt>
                <c:pt idx="33601">
                  <c:v>1.4770000000000039</c:v>
                </c:pt>
                <c:pt idx="33602">
                  <c:v>1.4789999999999992</c:v>
                </c:pt>
                <c:pt idx="33603">
                  <c:v>1.4810000000000088</c:v>
                </c:pt>
                <c:pt idx="33604">
                  <c:v>1.4830000000000041</c:v>
                </c:pt>
                <c:pt idx="33605">
                  <c:v>1.4849999999999994</c:v>
                </c:pt>
                <c:pt idx="33606">
                  <c:v>1.487000000000009</c:v>
                </c:pt>
                <c:pt idx="33607">
                  <c:v>1.4890000000000043</c:v>
                </c:pt>
                <c:pt idx="33608">
                  <c:v>1.4909999999999997</c:v>
                </c:pt>
                <c:pt idx="33609">
                  <c:v>1.4930000000000092</c:v>
                </c:pt>
                <c:pt idx="33610">
                  <c:v>1.4950000000000045</c:v>
                </c:pt>
                <c:pt idx="33611">
                  <c:v>1.4969999999999999</c:v>
                </c:pt>
                <c:pt idx="33612">
                  <c:v>1.4990000000000094</c:v>
                </c:pt>
                <c:pt idx="33613">
                  <c:v>1.5010000000000048</c:v>
                </c:pt>
                <c:pt idx="33614">
                  <c:v>1.5030000000000001</c:v>
                </c:pt>
                <c:pt idx="33615">
                  <c:v>1.5050000000000097</c:v>
                </c:pt>
                <c:pt idx="33616">
                  <c:v>1.507000000000005</c:v>
                </c:pt>
                <c:pt idx="33617">
                  <c:v>1.5090000000000003</c:v>
                </c:pt>
                <c:pt idx="33618">
                  <c:v>1.5110000000000099</c:v>
                </c:pt>
                <c:pt idx="33619">
                  <c:v>1.5130000000000052</c:v>
                </c:pt>
                <c:pt idx="33620">
                  <c:v>1.5150000000000006</c:v>
                </c:pt>
                <c:pt idx="33621">
                  <c:v>1.5170000000000101</c:v>
                </c:pt>
                <c:pt idx="33622">
                  <c:v>1.5190000000000055</c:v>
                </c:pt>
                <c:pt idx="33623">
                  <c:v>1.5210000000000008</c:v>
                </c:pt>
                <c:pt idx="33624">
                  <c:v>1.5230000000000103</c:v>
                </c:pt>
                <c:pt idx="33625">
                  <c:v>1.5250000000000057</c:v>
                </c:pt>
                <c:pt idx="33626">
                  <c:v>1.527000000000001</c:v>
                </c:pt>
                <c:pt idx="33627">
                  <c:v>1.5290000000000106</c:v>
                </c:pt>
                <c:pt idx="33628">
                  <c:v>1.5310000000000059</c:v>
                </c:pt>
                <c:pt idx="33629">
                  <c:v>1.5330000000000013</c:v>
                </c:pt>
                <c:pt idx="33630">
                  <c:v>1.5350000000000108</c:v>
                </c:pt>
                <c:pt idx="33631">
                  <c:v>1.5370000000000061</c:v>
                </c:pt>
                <c:pt idx="33632">
                  <c:v>1.5390000000000015</c:v>
                </c:pt>
                <c:pt idx="33633">
                  <c:v>1.541000000000011</c:v>
                </c:pt>
                <c:pt idx="33634">
                  <c:v>1.5430000000000064</c:v>
                </c:pt>
                <c:pt idx="33635">
                  <c:v>1.5450000000000017</c:v>
                </c:pt>
                <c:pt idx="33636">
                  <c:v>1.5470000000000113</c:v>
                </c:pt>
                <c:pt idx="33637">
                  <c:v>1.5490000000000066</c:v>
                </c:pt>
                <c:pt idx="33638">
                  <c:v>1.5510000000000019</c:v>
                </c:pt>
                <c:pt idx="33639">
                  <c:v>1.5530000000000115</c:v>
                </c:pt>
                <c:pt idx="33640">
                  <c:v>1.5550000000000068</c:v>
                </c:pt>
                <c:pt idx="33641">
                  <c:v>1.5570000000000022</c:v>
                </c:pt>
                <c:pt idx="33642">
                  <c:v>1.5590000000000117</c:v>
                </c:pt>
                <c:pt idx="33643">
                  <c:v>1.561000000000007</c:v>
                </c:pt>
                <c:pt idx="33644">
                  <c:v>1.5630000000000024</c:v>
                </c:pt>
                <c:pt idx="33645">
                  <c:v>1.5650000000000119</c:v>
                </c:pt>
                <c:pt idx="33646">
                  <c:v>1.5670000000000073</c:v>
                </c:pt>
                <c:pt idx="33647">
                  <c:v>1.5690000000000026</c:v>
                </c:pt>
                <c:pt idx="33648">
                  <c:v>1.5710000000000122</c:v>
                </c:pt>
                <c:pt idx="33649">
                  <c:v>1.5730000000000075</c:v>
                </c:pt>
                <c:pt idx="33650">
                  <c:v>1.5750000000000028</c:v>
                </c:pt>
                <c:pt idx="33651">
                  <c:v>1.5770000000000124</c:v>
                </c:pt>
                <c:pt idx="33652">
                  <c:v>1.5790000000000077</c:v>
                </c:pt>
                <c:pt idx="33653">
                  <c:v>1.5810000000000031</c:v>
                </c:pt>
                <c:pt idx="33654">
                  <c:v>1.5830000000000126</c:v>
                </c:pt>
                <c:pt idx="33655">
                  <c:v>1.585000000000008</c:v>
                </c:pt>
                <c:pt idx="33656">
                  <c:v>1.5870000000000033</c:v>
                </c:pt>
                <c:pt idx="33657">
                  <c:v>1.5889999999999986</c:v>
                </c:pt>
                <c:pt idx="33658">
                  <c:v>1.5910000000000082</c:v>
                </c:pt>
                <c:pt idx="33659">
                  <c:v>1.5930000000000035</c:v>
                </c:pt>
                <c:pt idx="33660">
                  <c:v>1.5949999999999989</c:v>
                </c:pt>
                <c:pt idx="33661">
                  <c:v>1.5970000000000084</c:v>
                </c:pt>
                <c:pt idx="33662">
                  <c:v>1.5990000000000038</c:v>
                </c:pt>
                <c:pt idx="33663">
                  <c:v>1.6009999999999991</c:v>
                </c:pt>
                <c:pt idx="33664">
                  <c:v>1.6030000000000086</c:v>
                </c:pt>
                <c:pt idx="33665">
                  <c:v>1.605000000000004</c:v>
                </c:pt>
                <c:pt idx="33666">
                  <c:v>1.6069999999999993</c:v>
                </c:pt>
                <c:pt idx="33667">
                  <c:v>1.6090000000000089</c:v>
                </c:pt>
                <c:pt idx="33668">
                  <c:v>1.6110000000000042</c:v>
                </c:pt>
                <c:pt idx="33669">
                  <c:v>1.6129999999999995</c:v>
                </c:pt>
                <c:pt idx="33670">
                  <c:v>1.6150000000000091</c:v>
                </c:pt>
                <c:pt idx="33671">
                  <c:v>1.6170000000000044</c:v>
                </c:pt>
                <c:pt idx="33672">
                  <c:v>1.6189999999999998</c:v>
                </c:pt>
                <c:pt idx="33673">
                  <c:v>1.6210000000000093</c:v>
                </c:pt>
                <c:pt idx="33674">
                  <c:v>1.6230000000000047</c:v>
                </c:pt>
                <c:pt idx="33675">
                  <c:v>1.625</c:v>
                </c:pt>
                <c:pt idx="33676">
                  <c:v>1.6270000000000095</c:v>
                </c:pt>
                <c:pt idx="33677">
                  <c:v>1.6290000000000049</c:v>
                </c:pt>
                <c:pt idx="33678">
                  <c:v>1.6310000000000002</c:v>
                </c:pt>
                <c:pt idx="33679">
                  <c:v>1.6330000000000098</c:v>
                </c:pt>
                <c:pt idx="33680">
                  <c:v>1.6350000000000051</c:v>
                </c:pt>
                <c:pt idx="33681">
                  <c:v>1.6370000000000005</c:v>
                </c:pt>
                <c:pt idx="33682">
                  <c:v>1.63900000000001</c:v>
                </c:pt>
                <c:pt idx="33683">
                  <c:v>1.6410000000000053</c:v>
                </c:pt>
                <c:pt idx="33684">
                  <c:v>1.6430000000000007</c:v>
                </c:pt>
                <c:pt idx="33685">
                  <c:v>1.6450000000000102</c:v>
                </c:pt>
                <c:pt idx="33686">
                  <c:v>1.6470000000000056</c:v>
                </c:pt>
                <c:pt idx="33687">
                  <c:v>1.6490000000000009</c:v>
                </c:pt>
                <c:pt idx="33688">
                  <c:v>1.6510000000000105</c:v>
                </c:pt>
                <c:pt idx="33689">
                  <c:v>1.6530000000000058</c:v>
                </c:pt>
                <c:pt idx="33690">
                  <c:v>1.6550000000000011</c:v>
                </c:pt>
                <c:pt idx="33691">
                  <c:v>1.6570000000000107</c:v>
                </c:pt>
                <c:pt idx="33692">
                  <c:v>1.659000000000006</c:v>
                </c:pt>
                <c:pt idx="33693">
                  <c:v>1.6610000000000014</c:v>
                </c:pt>
                <c:pt idx="33694">
                  <c:v>1.6630000000000109</c:v>
                </c:pt>
                <c:pt idx="33695">
                  <c:v>1.6650000000000063</c:v>
                </c:pt>
                <c:pt idx="33696">
                  <c:v>1.6670000000000016</c:v>
                </c:pt>
                <c:pt idx="33697">
                  <c:v>1.6690000000000111</c:v>
                </c:pt>
                <c:pt idx="33698">
                  <c:v>1.6710000000000065</c:v>
                </c:pt>
                <c:pt idx="33699">
                  <c:v>1.6730000000000018</c:v>
                </c:pt>
                <c:pt idx="33700">
                  <c:v>1.6750000000000114</c:v>
                </c:pt>
                <c:pt idx="33701">
                  <c:v>1.6770000000000067</c:v>
                </c:pt>
                <c:pt idx="33702">
                  <c:v>1.679000000000002</c:v>
                </c:pt>
                <c:pt idx="33703">
                  <c:v>1.6810000000000116</c:v>
                </c:pt>
                <c:pt idx="33704">
                  <c:v>1.6830000000000069</c:v>
                </c:pt>
                <c:pt idx="33705">
                  <c:v>1.6850000000000023</c:v>
                </c:pt>
                <c:pt idx="33706">
                  <c:v>1.6870000000000118</c:v>
                </c:pt>
                <c:pt idx="33707">
                  <c:v>1.6890000000000072</c:v>
                </c:pt>
                <c:pt idx="33708">
                  <c:v>1.6910000000000025</c:v>
                </c:pt>
                <c:pt idx="33709">
                  <c:v>1.6930000000000121</c:v>
                </c:pt>
                <c:pt idx="33710">
                  <c:v>1.6950000000000074</c:v>
                </c:pt>
                <c:pt idx="33711">
                  <c:v>1.6970000000000027</c:v>
                </c:pt>
                <c:pt idx="33712">
                  <c:v>1.6990000000000123</c:v>
                </c:pt>
                <c:pt idx="33713">
                  <c:v>1.7010000000000076</c:v>
                </c:pt>
                <c:pt idx="33714">
                  <c:v>1.703000000000003</c:v>
                </c:pt>
                <c:pt idx="33715">
                  <c:v>1.7050000000000125</c:v>
                </c:pt>
                <c:pt idx="33716">
                  <c:v>1.7070000000000078</c:v>
                </c:pt>
                <c:pt idx="33717">
                  <c:v>1.7090000000000032</c:v>
                </c:pt>
                <c:pt idx="33718">
                  <c:v>1.7110000000000127</c:v>
                </c:pt>
                <c:pt idx="33719">
                  <c:v>1.7130000000000081</c:v>
                </c:pt>
                <c:pt idx="33720">
                  <c:v>1.7150000000000034</c:v>
                </c:pt>
                <c:pt idx="33721">
                  <c:v>1.7169999999999987</c:v>
                </c:pt>
                <c:pt idx="33722">
                  <c:v>1.7190000000000083</c:v>
                </c:pt>
                <c:pt idx="33723">
                  <c:v>1.7210000000000036</c:v>
                </c:pt>
                <c:pt idx="33724">
                  <c:v>1.722999999999999</c:v>
                </c:pt>
                <c:pt idx="33725">
                  <c:v>1.7250000000000085</c:v>
                </c:pt>
                <c:pt idx="33726">
                  <c:v>1.7270000000000039</c:v>
                </c:pt>
                <c:pt idx="33727">
                  <c:v>1.7289999999999992</c:v>
                </c:pt>
                <c:pt idx="33728">
                  <c:v>1.7310000000000088</c:v>
                </c:pt>
                <c:pt idx="33729">
                  <c:v>1.7330000000000041</c:v>
                </c:pt>
                <c:pt idx="33730">
                  <c:v>1.7349999999999994</c:v>
                </c:pt>
                <c:pt idx="33731">
                  <c:v>1.737000000000009</c:v>
                </c:pt>
                <c:pt idx="33732">
                  <c:v>1.7390000000000043</c:v>
                </c:pt>
                <c:pt idx="33733">
                  <c:v>1.7409999999999997</c:v>
                </c:pt>
                <c:pt idx="33734">
                  <c:v>1.7430000000000092</c:v>
                </c:pt>
                <c:pt idx="33735">
                  <c:v>1.7450000000000045</c:v>
                </c:pt>
                <c:pt idx="33736">
                  <c:v>1.7469999999999999</c:v>
                </c:pt>
                <c:pt idx="33737">
                  <c:v>1.7490000000000094</c:v>
                </c:pt>
                <c:pt idx="33738">
                  <c:v>1.7510000000000048</c:v>
                </c:pt>
                <c:pt idx="33739">
                  <c:v>1.7530000000000001</c:v>
                </c:pt>
                <c:pt idx="33740">
                  <c:v>1.7550000000000097</c:v>
                </c:pt>
                <c:pt idx="33741">
                  <c:v>1.757000000000005</c:v>
                </c:pt>
                <c:pt idx="33742">
                  <c:v>1.7590000000000003</c:v>
                </c:pt>
                <c:pt idx="33743">
                  <c:v>1.7610000000000099</c:v>
                </c:pt>
                <c:pt idx="33744">
                  <c:v>1.7630000000000052</c:v>
                </c:pt>
                <c:pt idx="33745">
                  <c:v>1.7650000000000006</c:v>
                </c:pt>
                <c:pt idx="33746">
                  <c:v>1.7670000000000101</c:v>
                </c:pt>
                <c:pt idx="33747">
                  <c:v>1.7690000000000055</c:v>
                </c:pt>
                <c:pt idx="33748">
                  <c:v>1.7710000000000008</c:v>
                </c:pt>
                <c:pt idx="33749">
                  <c:v>1.7730000000000103</c:v>
                </c:pt>
                <c:pt idx="33750">
                  <c:v>1.7750000000000057</c:v>
                </c:pt>
                <c:pt idx="33751">
                  <c:v>1.777000000000001</c:v>
                </c:pt>
                <c:pt idx="33752">
                  <c:v>1.7790000000000106</c:v>
                </c:pt>
                <c:pt idx="33753">
                  <c:v>1.7810000000000059</c:v>
                </c:pt>
                <c:pt idx="33754">
                  <c:v>1.7830000000000013</c:v>
                </c:pt>
                <c:pt idx="33755">
                  <c:v>1.7850000000000108</c:v>
                </c:pt>
                <c:pt idx="33756">
                  <c:v>1.7870000000000061</c:v>
                </c:pt>
                <c:pt idx="33757">
                  <c:v>1.7890000000000015</c:v>
                </c:pt>
                <c:pt idx="33758">
                  <c:v>1.791000000000011</c:v>
                </c:pt>
                <c:pt idx="33759">
                  <c:v>1.7930000000000064</c:v>
                </c:pt>
                <c:pt idx="33760">
                  <c:v>1.7950000000000017</c:v>
                </c:pt>
                <c:pt idx="33761">
                  <c:v>1.7970000000000113</c:v>
                </c:pt>
                <c:pt idx="33762">
                  <c:v>1.7990000000000066</c:v>
                </c:pt>
                <c:pt idx="33763">
                  <c:v>1.8010000000000019</c:v>
                </c:pt>
                <c:pt idx="33764">
                  <c:v>1.8030000000000115</c:v>
                </c:pt>
                <c:pt idx="33765">
                  <c:v>1.8050000000000068</c:v>
                </c:pt>
                <c:pt idx="33766">
                  <c:v>1.8070000000000022</c:v>
                </c:pt>
                <c:pt idx="33767">
                  <c:v>1.8090000000000117</c:v>
                </c:pt>
                <c:pt idx="33768">
                  <c:v>1.811000000000007</c:v>
                </c:pt>
                <c:pt idx="33769">
                  <c:v>1.8130000000000024</c:v>
                </c:pt>
                <c:pt idx="33770">
                  <c:v>1.8150000000000119</c:v>
                </c:pt>
                <c:pt idx="33771">
                  <c:v>1.8170000000000073</c:v>
                </c:pt>
                <c:pt idx="33772">
                  <c:v>1.8190000000000026</c:v>
                </c:pt>
                <c:pt idx="33773">
                  <c:v>1.8210000000000122</c:v>
                </c:pt>
                <c:pt idx="33774">
                  <c:v>1.8230000000000075</c:v>
                </c:pt>
                <c:pt idx="33775">
                  <c:v>1.8250000000000028</c:v>
                </c:pt>
                <c:pt idx="33776">
                  <c:v>1.8270000000000124</c:v>
                </c:pt>
                <c:pt idx="33777">
                  <c:v>1.8290000000000077</c:v>
                </c:pt>
                <c:pt idx="33778">
                  <c:v>1.8310000000000031</c:v>
                </c:pt>
                <c:pt idx="33779">
                  <c:v>1.8330000000000126</c:v>
                </c:pt>
                <c:pt idx="33780">
                  <c:v>1.835000000000008</c:v>
                </c:pt>
                <c:pt idx="33781">
                  <c:v>1.8370000000000033</c:v>
                </c:pt>
                <c:pt idx="33782">
                  <c:v>1.8389999999999986</c:v>
                </c:pt>
                <c:pt idx="33783">
                  <c:v>1.8410000000000082</c:v>
                </c:pt>
                <c:pt idx="33784">
                  <c:v>1.8430000000000035</c:v>
                </c:pt>
                <c:pt idx="33785">
                  <c:v>1.8449999999999989</c:v>
                </c:pt>
                <c:pt idx="33786">
                  <c:v>1.8470000000000084</c:v>
                </c:pt>
                <c:pt idx="33787">
                  <c:v>1.8490000000000038</c:v>
                </c:pt>
                <c:pt idx="33788">
                  <c:v>1.8509999999999991</c:v>
                </c:pt>
                <c:pt idx="33789">
                  <c:v>1.8530000000000086</c:v>
                </c:pt>
                <c:pt idx="33790">
                  <c:v>1.855000000000004</c:v>
                </c:pt>
                <c:pt idx="33791">
                  <c:v>1.8569999999999993</c:v>
                </c:pt>
                <c:pt idx="33792">
                  <c:v>1.8590000000000089</c:v>
                </c:pt>
                <c:pt idx="33793">
                  <c:v>1.8610000000000042</c:v>
                </c:pt>
                <c:pt idx="33794">
                  <c:v>1.8629999999999995</c:v>
                </c:pt>
                <c:pt idx="33795">
                  <c:v>1.8650000000000091</c:v>
                </c:pt>
                <c:pt idx="33796">
                  <c:v>1.8670000000000044</c:v>
                </c:pt>
                <c:pt idx="33797">
                  <c:v>1.8689999999999998</c:v>
                </c:pt>
                <c:pt idx="33798">
                  <c:v>1.8710000000000093</c:v>
                </c:pt>
                <c:pt idx="33799">
                  <c:v>1.8730000000000047</c:v>
                </c:pt>
                <c:pt idx="33800">
                  <c:v>1.875</c:v>
                </c:pt>
                <c:pt idx="33801">
                  <c:v>1.8770000000000095</c:v>
                </c:pt>
                <c:pt idx="33802">
                  <c:v>1.8790000000000049</c:v>
                </c:pt>
                <c:pt idx="33803">
                  <c:v>1.8810000000000002</c:v>
                </c:pt>
                <c:pt idx="33804">
                  <c:v>1.8830000000000098</c:v>
                </c:pt>
                <c:pt idx="33805">
                  <c:v>1.8850000000000051</c:v>
                </c:pt>
                <c:pt idx="33806">
                  <c:v>1.8870000000000005</c:v>
                </c:pt>
                <c:pt idx="33807">
                  <c:v>1.88900000000001</c:v>
                </c:pt>
                <c:pt idx="33808">
                  <c:v>1.8910000000000053</c:v>
                </c:pt>
                <c:pt idx="33809">
                  <c:v>1.8930000000000007</c:v>
                </c:pt>
                <c:pt idx="33810">
                  <c:v>1.8950000000000102</c:v>
                </c:pt>
                <c:pt idx="33811">
                  <c:v>1.8970000000000056</c:v>
                </c:pt>
                <c:pt idx="33812">
                  <c:v>1.8990000000000009</c:v>
                </c:pt>
                <c:pt idx="33813">
                  <c:v>1.9010000000000105</c:v>
                </c:pt>
                <c:pt idx="33814">
                  <c:v>1.9030000000000058</c:v>
                </c:pt>
                <c:pt idx="33815">
                  <c:v>1.9050000000000011</c:v>
                </c:pt>
                <c:pt idx="33816">
                  <c:v>1.9070000000000107</c:v>
                </c:pt>
                <c:pt idx="33817">
                  <c:v>1.909000000000006</c:v>
                </c:pt>
                <c:pt idx="33818">
                  <c:v>1.9110000000000014</c:v>
                </c:pt>
                <c:pt idx="33819">
                  <c:v>1.9130000000000109</c:v>
                </c:pt>
                <c:pt idx="33820">
                  <c:v>1.9150000000000063</c:v>
                </c:pt>
                <c:pt idx="33821">
                  <c:v>1.9170000000000016</c:v>
                </c:pt>
                <c:pt idx="33822">
                  <c:v>1.9190000000000111</c:v>
                </c:pt>
                <c:pt idx="33823">
                  <c:v>1.9210000000000065</c:v>
                </c:pt>
                <c:pt idx="33824">
                  <c:v>1.9230000000000018</c:v>
                </c:pt>
                <c:pt idx="33825">
                  <c:v>1.9250000000000114</c:v>
                </c:pt>
                <c:pt idx="33826">
                  <c:v>1.9270000000000067</c:v>
                </c:pt>
                <c:pt idx="33827">
                  <c:v>1.929000000000002</c:v>
                </c:pt>
                <c:pt idx="33828">
                  <c:v>1.9310000000000116</c:v>
                </c:pt>
                <c:pt idx="33829">
                  <c:v>1.9330000000000069</c:v>
                </c:pt>
                <c:pt idx="33830">
                  <c:v>1.9350000000000023</c:v>
                </c:pt>
                <c:pt idx="33831">
                  <c:v>1.9370000000000118</c:v>
                </c:pt>
                <c:pt idx="33832">
                  <c:v>1.9390000000000072</c:v>
                </c:pt>
                <c:pt idx="33833">
                  <c:v>1.9410000000000025</c:v>
                </c:pt>
                <c:pt idx="33834">
                  <c:v>1.9430000000000121</c:v>
                </c:pt>
                <c:pt idx="33835">
                  <c:v>1.9450000000000074</c:v>
                </c:pt>
                <c:pt idx="33836">
                  <c:v>1.9470000000000027</c:v>
                </c:pt>
                <c:pt idx="33837">
                  <c:v>1.9490000000000123</c:v>
                </c:pt>
                <c:pt idx="33838">
                  <c:v>1.9510000000000076</c:v>
                </c:pt>
                <c:pt idx="33839">
                  <c:v>1.953000000000003</c:v>
                </c:pt>
                <c:pt idx="33840">
                  <c:v>1.9550000000000125</c:v>
                </c:pt>
                <c:pt idx="33841">
                  <c:v>1.9570000000000078</c:v>
                </c:pt>
                <c:pt idx="33842">
                  <c:v>1.9590000000000032</c:v>
                </c:pt>
                <c:pt idx="33843">
                  <c:v>1.9610000000000127</c:v>
                </c:pt>
                <c:pt idx="33844">
                  <c:v>1.9630000000000081</c:v>
                </c:pt>
                <c:pt idx="33845">
                  <c:v>1.9650000000000034</c:v>
                </c:pt>
                <c:pt idx="33846">
                  <c:v>1.9669999999999987</c:v>
                </c:pt>
                <c:pt idx="33847">
                  <c:v>1.9690000000000083</c:v>
                </c:pt>
                <c:pt idx="33848">
                  <c:v>1.9710000000000036</c:v>
                </c:pt>
                <c:pt idx="33849">
                  <c:v>1.972999999999999</c:v>
                </c:pt>
                <c:pt idx="33850">
                  <c:v>1.9750000000000085</c:v>
                </c:pt>
                <c:pt idx="33851">
                  <c:v>1.9770000000000039</c:v>
                </c:pt>
                <c:pt idx="33852">
                  <c:v>1.9789999999999992</c:v>
                </c:pt>
                <c:pt idx="33853">
                  <c:v>1.9810000000000088</c:v>
                </c:pt>
                <c:pt idx="33854">
                  <c:v>1.9830000000000041</c:v>
                </c:pt>
                <c:pt idx="33855">
                  <c:v>1.9849999999999994</c:v>
                </c:pt>
                <c:pt idx="33856">
                  <c:v>1.987000000000009</c:v>
                </c:pt>
                <c:pt idx="33857">
                  <c:v>1.9890000000000043</c:v>
                </c:pt>
                <c:pt idx="33858">
                  <c:v>1.9909999999999997</c:v>
                </c:pt>
                <c:pt idx="33859">
                  <c:v>1.9930000000000092</c:v>
                </c:pt>
                <c:pt idx="33860">
                  <c:v>1.9950000000000045</c:v>
                </c:pt>
                <c:pt idx="33861">
                  <c:v>1.9969999999999999</c:v>
                </c:pt>
                <c:pt idx="33862">
                  <c:v>1.9990000000000094</c:v>
                </c:pt>
                <c:pt idx="33863">
                  <c:v>2.0010000000000048</c:v>
                </c:pt>
                <c:pt idx="33864">
                  <c:v>2.0030000000000001</c:v>
                </c:pt>
                <c:pt idx="33865">
                  <c:v>2.0050000000000097</c:v>
                </c:pt>
                <c:pt idx="33866">
                  <c:v>2.007000000000005</c:v>
                </c:pt>
                <c:pt idx="33867">
                  <c:v>2.0090000000000003</c:v>
                </c:pt>
                <c:pt idx="33868">
                  <c:v>2.0110000000000099</c:v>
                </c:pt>
                <c:pt idx="33869">
                  <c:v>2.0130000000000052</c:v>
                </c:pt>
                <c:pt idx="33870">
                  <c:v>2.0150000000000006</c:v>
                </c:pt>
                <c:pt idx="33871">
                  <c:v>2.0170000000000101</c:v>
                </c:pt>
                <c:pt idx="33872">
                  <c:v>2.0190000000000055</c:v>
                </c:pt>
                <c:pt idx="33873">
                  <c:v>2.0210000000000008</c:v>
                </c:pt>
                <c:pt idx="33874">
                  <c:v>2.0230000000000103</c:v>
                </c:pt>
                <c:pt idx="33875">
                  <c:v>2.0250000000000057</c:v>
                </c:pt>
                <c:pt idx="33876">
                  <c:v>2.027000000000001</c:v>
                </c:pt>
                <c:pt idx="33877">
                  <c:v>2.0290000000000106</c:v>
                </c:pt>
                <c:pt idx="33878">
                  <c:v>2.0310000000000059</c:v>
                </c:pt>
                <c:pt idx="33879">
                  <c:v>2.0330000000000013</c:v>
                </c:pt>
                <c:pt idx="33880">
                  <c:v>2.0350000000000108</c:v>
                </c:pt>
                <c:pt idx="33881">
                  <c:v>2.0370000000000061</c:v>
                </c:pt>
                <c:pt idx="33882">
                  <c:v>2.0390000000000015</c:v>
                </c:pt>
                <c:pt idx="33883">
                  <c:v>2.041000000000011</c:v>
                </c:pt>
                <c:pt idx="33884">
                  <c:v>2.0430000000000064</c:v>
                </c:pt>
                <c:pt idx="33885">
                  <c:v>2.0450000000000017</c:v>
                </c:pt>
                <c:pt idx="33886">
                  <c:v>2.0470000000000113</c:v>
                </c:pt>
                <c:pt idx="33887">
                  <c:v>2.0490000000000066</c:v>
                </c:pt>
                <c:pt idx="33888">
                  <c:v>2.0510000000000019</c:v>
                </c:pt>
                <c:pt idx="33889">
                  <c:v>2.0530000000000115</c:v>
                </c:pt>
                <c:pt idx="33890">
                  <c:v>2.0550000000000068</c:v>
                </c:pt>
                <c:pt idx="33891">
                  <c:v>2.0570000000000022</c:v>
                </c:pt>
                <c:pt idx="33892">
                  <c:v>2.0590000000000117</c:v>
                </c:pt>
                <c:pt idx="33893">
                  <c:v>2.061000000000007</c:v>
                </c:pt>
                <c:pt idx="33894">
                  <c:v>2.0630000000000024</c:v>
                </c:pt>
                <c:pt idx="33895">
                  <c:v>2.0650000000000119</c:v>
                </c:pt>
                <c:pt idx="33896">
                  <c:v>2.0670000000000073</c:v>
                </c:pt>
                <c:pt idx="33897">
                  <c:v>2.0690000000000026</c:v>
                </c:pt>
                <c:pt idx="33898">
                  <c:v>2.0710000000000122</c:v>
                </c:pt>
                <c:pt idx="33899">
                  <c:v>2.0730000000000075</c:v>
                </c:pt>
                <c:pt idx="33900">
                  <c:v>2.0750000000000028</c:v>
                </c:pt>
                <c:pt idx="33901">
                  <c:v>2.0770000000000124</c:v>
                </c:pt>
                <c:pt idx="33902">
                  <c:v>2.0790000000000077</c:v>
                </c:pt>
                <c:pt idx="33903">
                  <c:v>2.0810000000000031</c:v>
                </c:pt>
                <c:pt idx="33904">
                  <c:v>2.0830000000000126</c:v>
                </c:pt>
                <c:pt idx="33905">
                  <c:v>2.085000000000008</c:v>
                </c:pt>
                <c:pt idx="33906">
                  <c:v>2.0870000000000033</c:v>
                </c:pt>
                <c:pt idx="33907">
                  <c:v>2.0889999999999986</c:v>
                </c:pt>
                <c:pt idx="33908">
                  <c:v>2.0910000000000082</c:v>
                </c:pt>
                <c:pt idx="33909">
                  <c:v>2.0930000000000035</c:v>
                </c:pt>
                <c:pt idx="33910">
                  <c:v>2.0949999999999989</c:v>
                </c:pt>
                <c:pt idx="33911">
                  <c:v>2.0970000000000084</c:v>
                </c:pt>
                <c:pt idx="33912">
                  <c:v>2.0990000000000038</c:v>
                </c:pt>
                <c:pt idx="33913">
                  <c:v>2.1009999999999991</c:v>
                </c:pt>
                <c:pt idx="33914">
                  <c:v>2.1030000000000086</c:v>
                </c:pt>
                <c:pt idx="33915">
                  <c:v>2.105000000000004</c:v>
                </c:pt>
                <c:pt idx="33916">
                  <c:v>2.1069999999999993</c:v>
                </c:pt>
                <c:pt idx="33917">
                  <c:v>2.1090000000000089</c:v>
                </c:pt>
                <c:pt idx="33918">
                  <c:v>2.1110000000000042</c:v>
                </c:pt>
                <c:pt idx="33919">
                  <c:v>2.1129999999999995</c:v>
                </c:pt>
                <c:pt idx="33920">
                  <c:v>2.1150000000000091</c:v>
                </c:pt>
                <c:pt idx="33921">
                  <c:v>2.1170000000000044</c:v>
                </c:pt>
                <c:pt idx="33922">
                  <c:v>2.1189999999999998</c:v>
                </c:pt>
                <c:pt idx="33923">
                  <c:v>2.1210000000000093</c:v>
                </c:pt>
                <c:pt idx="33924">
                  <c:v>2.1230000000000047</c:v>
                </c:pt>
                <c:pt idx="33925">
                  <c:v>2.125</c:v>
                </c:pt>
                <c:pt idx="33926">
                  <c:v>2.1270000000000095</c:v>
                </c:pt>
                <c:pt idx="33927">
                  <c:v>2.1290000000000049</c:v>
                </c:pt>
                <c:pt idx="33928">
                  <c:v>2.1310000000000002</c:v>
                </c:pt>
                <c:pt idx="33929">
                  <c:v>2.1330000000000098</c:v>
                </c:pt>
                <c:pt idx="33930">
                  <c:v>2.1350000000000051</c:v>
                </c:pt>
                <c:pt idx="33931">
                  <c:v>2.1370000000000005</c:v>
                </c:pt>
                <c:pt idx="33932">
                  <c:v>2.13900000000001</c:v>
                </c:pt>
                <c:pt idx="33933">
                  <c:v>2.1410000000000053</c:v>
                </c:pt>
                <c:pt idx="33934">
                  <c:v>2.1430000000000007</c:v>
                </c:pt>
                <c:pt idx="33935">
                  <c:v>2.1450000000000102</c:v>
                </c:pt>
                <c:pt idx="33936">
                  <c:v>2.1470000000000056</c:v>
                </c:pt>
                <c:pt idx="33937">
                  <c:v>2.1490000000000009</c:v>
                </c:pt>
                <c:pt idx="33938">
                  <c:v>2.1510000000000105</c:v>
                </c:pt>
                <c:pt idx="33939">
                  <c:v>2.1530000000000058</c:v>
                </c:pt>
                <c:pt idx="33940">
                  <c:v>2.1550000000000011</c:v>
                </c:pt>
                <c:pt idx="33941">
                  <c:v>2.1570000000000107</c:v>
                </c:pt>
                <c:pt idx="33942">
                  <c:v>2.159000000000006</c:v>
                </c:pt>
                <c:pt idx="33943">
                  <c:v>2.1610000000000014</c:v>
                </c:pt>
                <c:pt idx="33944">
                  <c:v>2.1630000000000109</c:v>
                </c:pt>
                <c:pt idx="33945">
                  <c:v>2.1650000000000063</c:v>
                </c:pt>
                <c:pt idx="33946">
                  <c:v>2.1670000000000016</c:v>
                </c:pt>
                <c:pt idx="33947">
                  <c:v>2.1690000000000111</c:v>
                </c:pt>
                <c:pt idx="33948">
                  <c:v>2.1710000000000065</c:v>
                </c:pt>
                <c:pt idx="33949">
                  <c:v>2.1730000000000018</c:v>
                </c:pt>
                <c:pt idx="33950">
                  <c:v>2.1750000000000114</c:v>
                </c:pt>
                <c:pt idx="33951">
                  <c:v>2.1770000000000067</c:v>
                </c:pt>
                <c:pt idx="33952">
                  <c:v>2.179000000000002</c:v>
                </c:pt>
                <c:pt idx="33953">
                  <c:v>2.1810000000000116</c:v>
                </c:pt>
                <c:pt idx="33954">
                  <c:v>2.1830000000000069</c:v>
                </c:pt>
                <c:pt idx="33955">
                  <c:v>2.1850000000000023</c:v>
                </c:pt>
                <c:pt idx="33956">
                  <c:v>2.1870000000000118</c:v>
                </c:pt>
                <c:pt idx="33957">
                  <c:v>2.1890000000000072</c:v>
                </c:pt>
                <c:pt idx="33958">
                  <c:v>2.1910000000000025</c:v>
                </c:pt>
                <c:pt idx="33959">
                  <c:v>2.1930000000000121</c:v>
                </c:pt>
                <c:pt idx="33960">
                  <c:v>2.1950000000000074</c:v>
                </c:pt>
                <c:pt idx="33961">
                  <c:v>2.1970000000000027</c:v>
                </c:pt>
                <c:pt idx="33962">
                  <c:v>2.1990000000000123</c:v>
                </c:pt>
                <c:pt idx="33963">
                  <c:v>2.2010000000000076</c:v>
                </c:pt>
                <c:pt idx="33964">
                  <c:v>2.203000000000003</c:v>
                </c:pt>
                <c:pt idx="33965">
                  <c:v>2.2050000000000125</c:v>
                </c:pt>
                <c:pt idx="33966">
                  <c:v>2.2070000000000078</c:v>
                </c:pt>
                <c:pt idx="33967">
                  <c:v>2.2090000000000032</c:v>
                </c:pt>
                <c:pt idx="33968">
                  <c:v>2.2110000000000127</c:v>
                </c:pt>
                <c:pt idx="33969">
                  <c:v>2.2130000000000081</c:v>
                </c:pt>
                <c:pt idx="33970">
                  <c:v>2.2150000000000034</c:v>
                </c:pt>
                <c:pt idx="33971">
                  <c:v>2.2169999999999987</c:v>
                </c:pt>
                <c:pt idx="33972">
                  <c:v>2.2190000000000083</c:v>
                </c:pt>
                <c:pt idx="33973">
                  <c:v>2.2210000000000036</c:v>
                </c:pt>
                <c:pt idx="33974">
                  <c:v>2.222999999999999</c:v>
                </c:pt>
                <c:pt idx="33975">
                  <c:v>2.2250000000000085</c:v>
                </c:pt>
                <c:pt idx="33976">
                  <c:v>2.2270000000000039</c:v>
                </c:pt>
                <c:pt idx="33977">
                  <c:v>2.2289999999999992</c:v>
                </c:pt>
                <c:pt idx="33978">
                  <c:v>2.2310000000000088</c:v>
                </c:pt>
                <c:pt idx="33979">
                  <c:v>2.2330000000000041</c:v>
                </c:pt>
                <c:pt idx="33980">
                  <c:v>2.2349999999999994</c:v>
                </c:pt>
                <c:pt idx="33981">
                  <c:v>2.237000000000009</c:v>
                </c:pt>
                <c:pt idx="33982">
                  <c:v>2.2390000000000043</c:v>
                </c:pt>
                <c:pt idx="33983">
                  <c:v>2.2409999999999997</c:v>
                </c:pt>
                <c:pt idx="33984">
                  <c:v>2.2430000000000092</c:v>
                </c:pt>
                <c:pt idx="33985">
                  <c:v>2.2450000000000045</c:v>
                </c:pt>
                <c:pt idx="33986">
                  <c:v>2.2469999999999999</c:v>
                </c:pt>
                <c:pt idx="33987">
                  <c:v>2.2490000000000094</c:v>
                </c:pt>
                <c:pt idx="33988">
                  <c:v>2.2510000000000048</c:v>
                </c:pt>
                <c:pt idx="33989">
                  <c:v>2.2530000000000001</c:v>
                </c:pt>
                <c:pt idx="33990">
                  <c:v>2.2550000000000097</c:v>
                </c:pt>
                <c:pt idx="33991">
                  <c:v>2.257000000000005</c:v>
                </c:pt>
                <c:pt idx="33992">
                  <c:v>2.2590000000000003</c:v>
                </c:pt>
                <c:pt idx="33993">
                  <c:v>2.2610000000000099</c:v>
                </c:pt>
                <c:pt idx="33994">
                  <c:v>2.2630000000000052</c:v>
                </c:pt>
                <c:pt idx="33995">
                  <c:v>2.2650000000000006</c:v>
                </c:pt>
                <c:pt idx="33996">
                  <c:v>2.2670000000000101</c:v>
                </c:pt>
                <c:pt idx="33997">
                  <c:v>2.2690000000000055</c:v>
                </c:pt>
                <c:pt idx="33998">
                  <c:v>2.2710000000000008</c:v>
                </c:pt>
                <c:pt idx="33999">
                  <c:v>2.2730000000000103</c:v>
                </c:pt>
                <c:pt idx="34000">
                  <c:v>2.2750000000000057</c:v>
                </c:pt>
                <c:pt idx="34001">
                  <c:v>2.277000000000001</c:v>
                </c:pt>
                <c:pt idx="34002">
                  <c:v>2.2790000000000106</c:v>
                </c:pt>
                <c:pt idx="34003">
                  <c:v>2.2810000000000059</c:v>
                </c:pt>
                <c:pt idx="34004">
                  <c:v>2.2830000000000013</c:v>
                </c:pt>
                <c:pt idx="34005">
                  <c:v>2.2850000000000108</c:v>
                </c:pt>
                <c:pt idx="34006">
                  <c:v>2.2870000000000061</c:v>
                </c:pt>
                <c:pt idx="34007">
                  <c:v>2.2890000000000015</c:v>
                </c:pt>
                <c:pt idx="34008">
                  <c:v>2.291000000000011</c:v>
                </c:pt>
                <c:pt idx="34009">
                  <c:v>2.2930000000000064</c:v>
                </c:pt>
                <c:pt idx="34010">
                  <c:v>2.2950000000000017</c:v>
                </c:pt>
                <c:pt idx="34011">
                  <c:v>2.2970000000000113</c:v>
                </c:pt>
                <c:pt idx="34012">
                  <c:v>2.2990000000000066</c:v>
                </c:pt>
                <c:pt idx="34013">
                  <c:v>2.3010000000000019</c:v>
                </c:pt>
                <c:pt idx="34014">
                  <c:v>2.3030000000000115</c:v>
                </c:pt>
                <c:pt idx="34015">
                  <c:v>2.3050000000000068</c:v>
                </c:pt>
                <c:pt idx="34016">
                  <c:v>2.3070000000000022</c:v>
                </c:pt>
                <c:pt idx="34017">
                  <c:v>2.3090000000000117</c:v>
                </c:pt>
                <c:pt idx="34018">
                  <c:v>2.311000000000007</c:v>
                </c:pt>
                <c:pt idx="34019">
                  <c:v>2.3130000000000024</c:v>
                </c:pt>
                <c:pt idx="34020">
                  <c:v>2.3150000000000119</c:v>
                </c:pt>
                <c:pt idx="34021">
                  <c:v>2.3170000000000073</c:v>
                </c:pt>
                <c:pt idx="34022">
                  <c:v>2.3190000000000026</c:v>
                </c:pt>
                <c:pt idx="34023">
                  <c:v>2.3210000000000122</c:v>
                </c:pt>
                <c:pt idx="34024">
                  <c:v>2.3230000000000075</c:v>
                </c:pt>
                <c:pt idx="34025">
                  <c:v>2.3250000000000028</c:v>
                </c:pt>
                <c:pt idx="34026">
                  <c:v>2.3270000000000124</c:v>
                </c:pt>
                <c:pt idx="34027">
                  <c:v>2.3290000000000077</c:v>
                </c:pt>
                <c:pt idx="34028">
                  <c:v>2.3310000000000031</c:v>
                </c:pt>
                <c:pt idx="34029">
                  <c:v>2.3330000000000126</c:v>
                </c:pt>
                <c:pt idx="34030">
                  <c:v>2.335000000000008</c:v>
                </c:pt>
                <c:pt idx="34031">
                  <c:v>2.3370000000000033</c:v>
                </c:pt>
                <c:pt idx="34032">
                  <c:v>2.3389999999999986</c:v>
                </c:pt>
                <c:pt idx="34033">
                  <c:v>2.3410000000000082</c:v>
                </c:pt>
                <c:pt idx="34034">
                  <c:v>2.3430000000000035</c:v>
                </c:pt>
                <c:pt idx="34035">
                  <c:v>2.3449999999999989</c:v>
                </c:pt>
                <c:pt idx="34036">
                  <c:v>2.3470000000000084</c:v>
                </c:pt>
                <c:pt idx="34037">
                  <c:v>2.3490000000000038</c:v>
                </c:pt>
                <c:pt idx="34038">
                  <c:v>2.3509999999999991</c:v>
                </c:pt>
                <c:pt idx="34039">
                  <c:v>2.3530000000000086</c:v>
                </c:pt>
                <c:pt idx="34040">
                  <c:v>2.355000000000004</c:v>
                </c:pt>
                <c:pt idx="34041">
                  <c:v>2.3569999999999993</c:v>
                </c:pt>
                <c:pt idx="34042">
                  <c:v>2.3590000000000089</c:v>
                </c:pt>
                <c:pt idx="34043">
                  <c:v>2.3610000000000042</c:v>
                </c:pt>
                <c:pt idx="34044">
                  <c:v>2.3629999999999995</c:v>
                </c:pt>
                <c:pt idx="34045">
                  <c:v>2.3650000000000091</c:v>
                </c:pt>
                <c:pt idx="34046">
                  <c:v>2.3670000000000044</c:v>
                </c:pt>
                <c:pt idx="34047">
                  <c:v>2.3689999999999998</c:v>
                </c:pt>
                <c:pt idx="34048">
                  <c:v>2.3710000000000093</c:v>
                </c:pt>
                <c:pt idx="34049">
                  <c:v>2.3730000000000047</c:v>
                </c:pt>
                <c:pt idx="34050">
                  <c:v>2.375</c:v>
                </c:pt>
                <c:pt idx="34051">
                  <c:v>2.3770000000000095</c:v>
                </c:pt>
                <c:pt idx="34052">
                  <c:v>2.3790000000000049</c:v>
                </c:pt>
                <c:pt idx="34053">
                  <c:v>2.3810000000000002</c:v>
                </c:pt>
                <c:pt idx="34054">
                  <c:v>2.3830000000000098</c:v>
                </c:pt>
                <c:pt idx="34055">
                  <c:v>2.3850000000000051</c:v>
                </c:pt>
                <c:pt idx="34056">
                  <c:v>2.3870000000000005</c:v>
                </c:pt>
                <c:pt idx="34057">
                  <c:v>2.38900000000001</c:v>
                </c:pt>
                <c:pt idx="34058">
                  <c:v>2.3910000000000053</c:v>
                </c:pt>
                <c:pt idx="34059">
                  <c:v>2.3930000000000007</c:v>
                </c:pt>
                <c:pt idx="34060">
                  <c:v>2.3950000000000102</c:v>
                </c:pt>
                <c:pt idx="34061">
                  <c:v>2.3970000000000056</c:v>
                </c:pt>
                <c:pt idx="34062">
                  <c:v>2.3990000000000009</c:v>
                </c:pt>
                <c:pt idx="34063">
                  <c:v>2.4010000000000105</c:v>
                </c:pt>
                <c:pt idx="34064">
                  <c:v>2.4030000000000058</c:v>
                </c:pt>
                <c:pt idx="34065">
                  <c:v>2.4050000000000011</c:v>
                </c:pt>
                <c:pt idx="34066">
                  <c:v>2.4070000000000107</c:v>
                </c:pt>
                <c:pt idx="34067">
                  <c:v>2.409000000000006</c:v>
                </c:pt>
                <c:pt idx="34068">
                  <c:v>2.4110000000000014</c:v>
                </c:pt>
                <c:pt idx="34069">
                  <c:v>2.4130000000000109</c:v>
                </c:pt>
                <c:pt idx="34070">
                  <c:v>2.4150000000000063</c:v>
                </c:pt>
                <c:pt idx="34071">
                  <c:v>2.4170000000000016</c:v>
                </c:pt>
                <c:pt idx="34072">
                  <c:v>2.4190000000000111</c:v>
                </c:pt>
                <c:pt idx="34073">
                  <c:v>2.4210000000000065</c:v>
                </c:pt>
                <c:pt idx="34074">
                  <c:v>2.4230000000000018</c:v>
                </c:pt>
                <c:pt idx="34075">
                  <c:v>2.4250000000000114</c:v>
                </c:pt>
                <c:pt idx="34076">
                  <c:v>2.4270000000000067</c:v>
                </c:pt>
                <c:pt idx="34077">
                  <c:v>2.429000000000002</c:v>
                </c:pt>
                <c:pt idx="34078">
                  <c:v>2.4310000000000116</c:v>
                </c:pt>
                <c:pt idx="34079">
                  <c:v>2.4330000000000069</c:v>
                </c:pt>
                <c:pt idx="34080">
                  <c:v>2.4350000000000023</c:v>
                </c:pt>
                <c:pt idx="34081">
                  <c:v>2.4370000000000118</c:v>
                </c:pt>
                <c:pt idx="34082">
                  <c:v>2.4390000000000072</c:v>
                </c:pt>
                <c:pt idx="34083">
                  <c:v>2.4410000000000025</c:v>
                </c:pt>
                <c:pt idx="34084">
                  <c:v>2.4430000000000121</c:v>
                </c:pt>
                <c:pt idx="34085">
                  <c:v>2.4450000000000074</c:v>
                </c:pt>
                <c:pt idx="34086">
                  <c:v>2.4470000000000027</c:v>
                </c:pt>
                <c:pt idx="34087">
                  <c:v>2.4490000000000123</c:v>
                </c:pt>
                <c:pt idx="34088">
                  <c:v>2.4510000000000076</c:v>
                </c:pt>
                <c:pt idx="34089">
                  <c:v>2.453000000000003</c:v>
                </c:pt>
                <c:pt idx="34090">
                  <c:v>2.4550000000000125</c:v>
                </c:pt>
                <c:pt idx="34091">
                  <c:v>2.4570000000000078</c:v>
                </c:pt>
                <c:pt idx="34092">
                  <c:v>2.4590000000000032</c:v>
                </c:pt>
                <c:pt idx="34093">
                  <c:v>2.4610000000000127</c:v>
                </c:pt>
                <c:pt idx="34094">
                  <c:v>2.4630000000000081</c:v>
                </c:pt>
                <c:pt idx="34095">
                  <c:v>2.4650000000000034</c:v>
                </c:pt>
                <c:pt idx="34096">
                  <c:v>2.4669999999999987</c:v>
                </c:pt>
                <c:pt idx="34097">
                  <c:v>2.4690000000000083</c:v>
                </c:pt>
                <c:pt idx="34098">
                  <c:v>2.4710000000000036</c:v>
                </c:pt>
                <c:pt idx="34099">
                  <c:v>2.472999999999999</c:v>
                </c:pt>
                <c:pt idx="34100">
                  <c:v>2.4750000000000085</c:v>
                </c:pt>
                <c:pt idx="34101">
                  <c:v>2.4770000000000039</c:v>
                </c:pt>
                <c:pt idx="34102">
                  <c:v>2.4789999999999992</c:v>
                </c:pt>
                <c:pt idx="34103">
                  <c:v>2.4810000000000088</c:v>
                </c:pt>
                <c:pt idx="34104">
                  <c:v>2.4830000000000041</c:v>
                </c:pt>
                <c:pt idx="34105">
                  <c:v>2.4849999999999994</c:v>
                </c:pt>
                <c:pt idx="34106">
                  <c:v>2.487000000000009</c:v>
                </c:pt>
                <c:pt idx="34107">
                  <c:v>2.4890000000000043</c:v>
                </c:pt>
                <c:pt idx="34108">
                  <c:v>2.4909999999999997</c:v>
                </c:pt>
                <c:pt idx="34109">
                  <c:v>2.4930000000000092</c:v>
                </c:pt>
                <c:pt idx="34110">
                  <c:v>2.4950000000000045</c:v>
                </c:pt>
                <c:pt idx="34111">
                  <c:v>2.4969999999999999</c:v>
                </c:pt>
                <c:pt idx="34112">
                  <c:v>2.4990000000000094</c:v>
                </c:pt>
                <c:pt idx="34113">
                  <c:v>2.5010000000000048</c:v>
                </c:pt>
                <c:pt idx="34114">
                  <c:v>2.5030000000000001</c:v>
                </c:pt>
                <c:pt idx="34115">
                  <c:v>2.5050000000000097</c:v>
                </c:pt>
                <c:pt idx="34116">
                  <c:v>2.507000000000005</c:v>
                </c:pt>
                <c:pt idx="34117">
                  <c:v>2.5090000000000003</c:v>
                </c:pt>
                <c:pt idx="34118">
                  <c:v>2.5110000000000099</c:v>
                </c:pt>
                <c:pt idx="34119">
                  <c:v>2.5130000000000052</c:v>
                </c:pt>
                <c:pt idx="34120">
                  <c:v>2.5150000000000006</c:v>
                </c:pt>
                <c:pt idx="34121">
                  <c:v>2.5170000000000101</c:v>
                </c:pt>
                <c:pt idx="34122">
                  <c:v>2.5190000000000055</c:v>
                </c:pt>
                <c:pt idx="34123">
                  <c:v>2.5210000000000008</c:v>
                </c:pt>
                <c:pt idx="34124">
                  <c:v>2.5230000000000103</c:v>
                </c:pt>
                <c:pt idx="34125">
                  <c:v>2.5250000000000057</c:v>
                </c:pt>
                <c:pt idx="34126">
                  <c:v>2.527000000000001</c:v>
                </c:pt>
                <c:pt idx="34127">
                  <c:v>2.5290000000000106</c:v>
                </c:pt>
                <c:pt idx="34128">
                  <c:v>2.5310000000000059</c:v>
                </c:pt>
                <c:pt idx="34129">
                  <c:v>2.5330000000000013</c:v>
                </c:pt>
                <c:pt idx="34130">
                  <c:v>2.5350000000000108</c:v>
                </c:pt>
                <c:pt idx="34131">
                  <c:v>2.5370000000000061</c:v>
                </c:pt>
                <c:pt idx="34132">
                  <c:v>2.5390000000000015</c:v>
                </c:pt>
                <c:pt idx="34133">
                  <c:v>2.541000000000011</c:v>
                </c:pt>
                <c:pt idx="34134">
                  <c:v>2.5430000000000064</c:v>
                </c:pt>
                <c:pt idx="34135">
                  <c:v>2.5450000000000017</c:v>
                </c:pt>
                <c:pt idx="34136">
                  <c:v>2.5470000000000113</c:v>
                </c:pt>
                <c:pt idx="34137">
                  <c:v>2.5490000000000066</c:v>
                </c:pt>
                <c:pt idx="34138">
                  <c:v>2.5510000000000019</c:v>
                </c:pt>
                <c:pt idx="34139">
                  <c:v>2.5530000000000115</c:v>
                </c:pt>
                <c:pt idx="34140">
                  <c:v>2.5550000000000068</c:v>
                </c:pt>
                <c:pt idx="34141">
                  <c:v>2.5570000000000022</c:v>
                </c:pt>
                <c:pt idx="34142">
                  <c:v>2.5590000000000117</c:v>
                </c:pt>
                <c:pt idx="34143">
                  <c:v>2.561000000000007</c:v>
                </c:pt>
                <c:pt idx="34144">
                  <c:v>2.5630000000000024</c:v>
                </c:pt>
                <c:pt idx="34145">
                  <c:v>2.5650000000000119</c:v>
                </c:pt>
                <c:pt idx="34146">
                  <c:v>2.5670000000000073</c:v>
                </c:pt>
                <c:pt idx="34147">
                  <c:v>2.5690000000000026</c:v>
                </c:pt>
                <c:pt idx="34148">
                  <c:v>2.5710000000000122</c:v>
                </c:pt>
                <c:pt idx="34149">
                  <c:v>2.5730000000000075</c:v>
                </c:pt>
                <c:pt idx="34150">
                  <c:v>2.5750000000000028</c:v>
                </c:pt>
                <c:pt idx="34151">
                  <c:v>2.5770000000000124</c:v>
                </c:pt>
                <c:pt idx="34152">
                  <c:v>2.5790000000000077</c:v>
                </c:pt>
                <c:pt idx="34153">
                  <c:v>2.5810000000000031</c:v>
                </c:pt>
                <c:pt idx="34154">
                  <c:v>2.5830000000000126</c:v>
                </c:pt>
                <c:pt idx="34155">
                  <c:v>2.585000000000008</c:v>
                </c:pt>
                <c:pt idx="34156">
                  <c:v>2.5870000000000033</c:v>
                </c:pt>
                <c:pt idx="34157">
                  <c:v>2.5889999999999986</c:v>
                </c:pt>
                <c:pt idx="34158">
                  <c:v>2.5910000000000082</c:v>
                </c:pt>
                <c:pt idx="34159">
                  <c:v>2.5930000000000035</c:v>
                </c:pt>
                <c:pt idx="34160">
                  <c:v>2.5949999999999989</c:v>
                </c:pt>
                <c:pt idx="34161">
                  <c:v>2.5970000000000084</c:v>
                </c:pt>
                <c:pt idx="34162">
                  <c:v>2.5990000000000038</c:v>
                </c:pt>
                <c:pt idx="34163">
                  <c:v>2.6009999999999991</c:v>
                </c:pt>
                <c:pt idx="34164">
                  <c:v>2.6030000000000086</c:v>
                </c:pt>
                <c:pt idx="34165">
                  <c:v>2.605000000000004</c:v>
                </c:pt>
                <c:pt idx="34166">
                  <c:v>2.6069999999999993</c:v>
                </c:pt>
                <c:pt idx="34167">
                  <c:v>2.6090000000000089</c:v>
                </c:pt>
                <c:pt idx="34168">
                  <c:v>2.6110000000000042</c:v>
                </c:pt>
                <c:pt idx="34169">
                  <c:v>2.6129999999999995</c:v>
                </c:pt>
                <c:pt idx="34170">
                  <c:v>2.6150000000000091</c:v>
                </c:pt>
                <c:pt idx="34171">
                  <c:v>2.6170000000000044</c:v>
                </c:pt>
                <c:pt idx="34172">
                  <c:v>2.6189999999999998</c:v>
                </c:pt>
                <c:pt idx="34173">
                  <c:v>2.6210000000000093</c:v>
                </c:pt>
                <c:pt idx="34174">
                  <c:v>2.6230000000000047</c:v>
                </c:pt>
                <c:pt idx="34175">
                  <c:v>2.625</c:v>
                </c:pt>
                <c:pt idx="34176">
                  <c:v>2.6270000000000095</c:v>
                </c:pt>
                <c:pt idx="34177">
                  <c:v>2.6290000000000049</c:v>
                </c:pt>
                <c:pt idx="34178">
                  <c:v>2.6310000000000002</c:v>
                </c:pt>
                <c:pt idx="34179">
                  <c:v>2.6330000000000098</c:v>
                </c:pt>
                <c:pt idx="34180">
                  <c:v>2.6350000000000051</c:v>
                </c:pt>
                <c:pt idx="34181">
                  <c:v>2.6370000000000005</c:v>
                </c:pt>
                <c:pt idx="34182">
                  <c:v>2.63900000000001</c:v>
                </c:pt>
                <c:pt idx="34183">
                  <c:v>2.6410000000000053</c:v>
                </c:pt>
                <c:pt idx="34184">
                  <c:v>2.6430000000000007</c:v>
                </c:pt>
                <c:pt idx="34185">
                  <c:v>2.6450000000000102</c:v>
                </c:pt>
                <c:pt idx="34186">
                  <c:v>2.6470000000000056</c:v>
                </c:pt>
                <c:pt idx="34187">
                  <c:v>2.6490000000000009</c:v>
                </c:pt>
                <c:pt idx="34188">
                  <c:v>2.6510000000000105</c:v>
                </c:pt>
                <c:pt idx="34189">
                  <c:v>2.6530000000000058</c:v>
                </c:pt>
                <c:pt idx="34190">
                  <c:v>2.6550000000000011</c:v>
                </c:pt>
                <c:pt idx="34191">
                  <c:v>2.6570000000000107</c:v>
                </c:pt>
                <c:pt idx="34192">
                  <c:v>2.659000000000006</c:v>
                </c:pt>
                <c:pt idx="34193">
                  <c:v>2.6610000000000014</c:v>
                </c:pt>
                <c:pt idx="34194">
                  <c:v>2.6630000000000109</c:v>
                </c:pt>
                <c:pt idx="34195">
                  <c:v>2.6650000000000063</c:v>
                </c:pt>
                <c:pt idx="34196">
                  <c:v>2.6670000000000016</c:v>
                </c:pt>
                <c:pt idx="34197">
                  <c:v>2.6690000000000111</c:v>
                </c:pt>
                <c:pt idx="34198">
                  <c:v>2.6710000000000065</c:v>
                </c:pt>
                <c:pt idx="34199">
                  <c:v>2.6730000000000018</c:v>
                </c:pt>
                <c:pt idx="34200">
                  <c:v>2.6750000000000114</c:v>
                </c:pt>
                <c:pt idx="34201">
                  <c:v>2.6770000000000067</c:v>
                </c:pt>
                <c:pt idx="34202">
                  <c:v>2.679000000000002</c:v>
                </c:pt>
                <c:pt idx="34203">
                  <c:v>2.6810000000000116</c:v>
                </c:pt>
                <c:pt idx="34204">
                  <c:v>2.6830000000000069</c:v>
                </c:pt>
                <c:pt idx="34205">
                  <c:v>2.6850000000000023</c:v>
                </c:pt>
                <c:pt idx="34206">
                  <c:v>2.6870000000000118</c:v>
                </c:pt>
                <c:pt idx="34207">
                  <c:v>2.6890000000000072</c:v>
                </c:pt>
                <c:pt idx="34208">
                  <c:v>2.6910000000000025</c:v>
                </c:pt>
                <c:pt idx="34209">
                  <c:v>2.6930000000000121</c:v>
                </c:pt>
                <c:pt idx="34210">
                  <c:v>2.6950000000000074</c:v>
                </c:pt>
                <c:pt idx="34211">
                  <c:v>2.6970000000000027</c:v>
                </c:pt>
                <c:pt idx="34212">
                  <c:v>2.6990000000000123</c:v>
                </c:pt>
                <c:pt idx="34213">
                  <c:v>2.7010000000000076</c:v>
                </c:pt>
                <c:pt idx="34214">
                  <c:v>2.703000000000003</c:v>
                </c:pt>
                <c:pt idx="34215">
                  <c:v>2.7050000000000125</c:v>
                </c:pt>
                <c:pt idx="34216">
                  <c:v>2.7070000000000078</c:v>
                </c:pt>
                <c:pt idx="34217">
                  <c:v>2.7090000000000032</c:v>
                </c:pt>
                <c:pt idx="34218">
                  <c:v>2.7110000000000127</c:v>
                </c:pt>
                <c:pt idx="34219">
                  <c:v>2.7130000000000081</c:v>
                </c:pt>
                <c:pt idx="34220">
                  <c:v>2.7150000000000034</c:v>
                </c:pt>
                <c:pt idx="34221">
                  <c:v>2.7169999999999987</c:v>
                </c:pt>
                <c:pt idx="34222">
                  <c:v>2.7190000000000083</c:v>
                </c:pt>
                <c:pt idx="34223">
                  <c:v>2.7210000000000036</c:v>
                </c:pt>
                <c:pt idx="34224">
                  <c:v>2.722999999999999</c:v>
                </c:pt>
                <c:pt idx="34225">
                  <c:v>2.7250000000000085</c:v>
                </c:pt>
                <c:pt idx="34226">
                  <c:v>2.7270000000000039</c:v>
                </c:pt>
                <c:pt idx="34227">
                  <c:v>2.7289999999999992</c:v>
                </c:pt>
                <c:pt idx="34228">
                  <c:v>2.7310000000000088</c:v>
                </c:pt>
                <c:pt idx="34229">
                  <c:v>2.7330000000000041</c:v>
                </c:pt>
                <c:pt idx="34230">
                  <c:v>2.7349999999999994</c:v>
                </c:pt>
                <c:pt idx="34231">
                  <c:v>2.737000000000009</c:v>
                </c:pt>
                <c:pt idx="34232">
                  <c:v>2.7390000000000043</c:v>
                </c:pt>
                <c:pt idx="34233">
                  <c:v>2.7409999999999997</c:v>
                </c:pt>
                <c:pt idx="34234">
                  <c:v>2.7430000000000092</c:v>
                </c:pt>
                <c:pt idx="34235">
                  <c:v>2.7450000000000045</c:v>
                </c:pt>
                <c:pt idx="34236">
                  <c:v>2.7469999999999999</c:v>
                </c:pt>
                <c:pt idx="34237">
                  <c:v>2.7490000000000094</c:v>
                </c:pt>
                <c:pt idx="34238">
                  <c:v>2.7510000000000048</c:v>
                </c:pt>
                <c:pt idx="34239">
                  <c:v>2.7530000000000001</c:v>
                </c:pt>
                <c:pt idx="34240">
                  <c:v>2.7550000000000097</c:v>
                </c:pt>
                <c:pt idx="34241">
                  <c:v>2.757000000000005</c:v>
                </c:pt>
                <c:pt idx="34242">
                  <c:v>2.7590000000000003</c:v>
                </c:pt>
                <c:pt idx="34243">
                  <c:v>2.7610000000000099</c:v>
                </c:pt>
                <c:pt idx="34244">
                  <c:v>2.7630000000000052</c:v>
                </c:pt>
                <c:pt idx="34245">
                  <c:v>2.7650000000000006</c:v>
                </c:pt>
                <c:pt idx="34246">
                  <c:v>2.7670000000000101</c:v>
                </c:pt>
                <c:pt idx="34247">
                  <c:v>2.7690000000000055</c:v>
                </c:pt>
                <c:pt idx="34248">
                  <c:v>2.7710000000000008</c:v>
                </c:pt>
                <c:pt idx="34249">
                  <c:v>2.7730000000000103</c:v>
                </c:pt>
                <c:pt idx="34250">
                  <c:v>2.7750000000000057</c:v>
                </c:pt>
                <c:pt idx="34251">
                  <c:v>2.777000000000001</c:v>
                </c:pt>
                <c:pt idx="34252">
                  <c:v>2.7790000000000106</c:v>
                </c:pt>
                <c:pt idx="34253">
                  <c:v>2.7810000000000059</c:v>
                </c:pt>
                <c:pt idx="34254">
                  <c:v>2.7830000000000013</c:v>
                </c:pt>
                <c:pt idx="34255">
                  <c:v>2.7850000000000108</c:v>
                </c:pt>
                <c:pt idx="34256">
                  <c:v>2.7870000000000061</c:v>
                </c:pt>
                <c:pt idx="34257">
                  <c:v>2.7890000000000015</c:v>
                </c:pt>
                <c:pt idx="34258">
                  <c:v>2.791000000000011</c:v>
                </c:pt>
                <c:pt idx="34259">
                  <c:v>2.7930000000000064</c:v>
                </c:pt>
                <c:pt idx="34260">
                  <c:v>2.7950000000000017</c:v>
                </c:pt>
                <c:pt idx="34261">
                  <c:v>2.7970000000000113</c:v>
                </c:pt>
                <c:pt idx="34262">
                  <c:v>2.7990000000000066</c:v>
                </c:pt>
                <c:pt idx="34263">
                  <c:v>2.8010000000000019</c:v>
                </c:pt>
                <c:pt idx="34264">
                  <c:v>2.8030000000000115</c:v>
                </c:pt>
                <c:pt idx="34265">
                  <c:v>2.8050000000000068</c:v>
                </c:pt>
                <c:pt idx="34266">
                  <c:v>2.8070000000000022</c:v>
                </c:pt>
                <c:pt idx="34267">
                  <c:v>2.8090000000000117</c:v>
                </c:pt>
                <c:pt idx="34268">
                  <c:v>2.811000000000007</c:v>
                </c:pt>
                <c:pt idx="34269">
                  <c:v>2.8130000000000024</c:v>
                </c:pt>
                <c:pt idx="34270">
                  <c:v>2.8150000000000119</c:v>
                </c:pt>
                <c:pt idx="34271">
                  <c:v>2.8170000000000073</c:v>
                </c:pt>
                <c:pt idx="34272">
                  <c:v>2.8190000000000026</c:v>
                </c:pt>
                <c:pt idx="34273">
                  <c:v>2.8210000000000122</c:v>
                </c:pt>
                <c:pt idx="34274">
                  <c:v>2.8230000000000075</c:v>
                </c:pt>
                <c:pt idx="34275">
                  <c:v>2.8250000000000028</c:v>
                </c:pt>
                <c:pt idx="34276">
                  <c:v>2.8270000000000124</c:v>
                </c:pt>
                <c:pt idx="34277">
                  <c:v>2.8290000000000077</c:v>
                </c:pt>
                <c:pt idx="34278">
                  <c:v>2.8310000000000031</c:v>
                </c:pt>
                <c:pt idx="34279">
                  <c:v>2.8330000000000126</c:v>
                </c:pt>
                <c:pt idx="34280">
                  <c:v>2.835000000000008</c:v>
                </c:pt>
                <c:pt idx="34281">
                  <c:v>2.8370000000000033</c:v>
                </c:pt>
                <c:pt idx="34282">
                  <c:v>2.8389999999999986</c:v>
                </c:pt>
                <c:pt idx="34283">
                  <c:v>2.8410000000000082</c:v>
                </c:pt>
                <c:pt idx="34284">
                  <c:v>2.8430000000000035</c:v>
                </c:pt>
                <c:pt idx="34285">
                  <c:v>2.8449999999999989</c:v>
                </c:pt>
                <c:pt idx="34286">
                  <c:v>2.8470000000000084</c:v>
                </c:pt>
                <c:pt idx="34287">
                  <c:v>2.8490000000000038</c:v>
                </c:pt>
                <c:pt idx="34288">
                  <c:v>2.8509999999999991</c:v>
                </c:pt>
                <c:pt idx="34289">
                  <c:v>2.8530000000000086</c:v>
                </c:pt>
                <c:pt idx="34290">
                  <c:v>2.855000000000004</c:v>
                </c:pt>
                <c:pt idx="34291">
                  <c:v>2.8569999999999993</c:v>
                </c:pt>
                <c:pt idx="34292">
                  <c:v>2.8590000000000089</c:v>
                </c:pt>
                <c:pt idx="34293">
                  <c:v>2.8610000000000042</c:v>
                </c:pt>
                <c:pt idx="34294">
                  <c:v>2.8629999999999995</c:v>
                </c:pt>
                <c:pt idx="34295">
                  <c:v>2.8650000000000091</c:v>
                </c:pt>
                <c:pt idx="34296">
                  <c:v>2.8670000000000044</c:v>
                </c:pt>
                <c:pt idx="34297">
                  <c:v>2.8689999999999998</c:v>
                </c:pt>
                <c:pt idx="34298">
                  <c:v>2.8710000000000093</c:v>
                </c:pt>
                <c:pt idx="34299">
                  <c:v>2.8730000000000047</c:v>
                </c:pt>
                <c:pt idx="34300">
                  <c:v>2.875</c:v>
                </c:pt>
                <c:pt idx="34301">
                  <c:v>2.8770000000000095</c:v>
                </c:pt>
                <c:pt idx="34302">
                  <c:v>2.8790000000000049</c:v>
                </c:pt>
                <c:pt idx="34303">
                  <c:v>2.8810000000000002</c:v>
                </c:pt>
                <c:pt idx="34304">
                  <c:v>2.8830000000000098</c:v>
                </c:pt>
                <c:pt idx="34305">
                  <c:v>2.8850000000000051</c:v>
                </c:pt>
                <c:pt idx="34306">
                  <c:v>2.8870000000000005</c:v>
                </c:pt>
                <c:pt idx="34307">
                  <c:v>2.88900000000001</c:v>
                </c:pt>
                <c:pt idx="34308">
                  <c:v>2.8910000000000053</c:v>
                </c:pt>
                <c:pt idx="34309">
                  <c:v>2.8930000000000007</c:v>
                </c:pt>
                <c:pt idx="34310">
                  <c:v>2.8950000000000102</c:v>
                </c:pt>
                <c:pt idx="34311">
                  <c:v>2.8970000000000056</c:v>
                </c:pt>
                <c:pt idx="34312">
                  <c:v>2.8990000000000009</c:v>
                </c:pt>
                <c:pt idx="34313">
                  <c:v>2.9010000000000105</c:v>
                </c:pt>
                <c:pt idx="34314">
                  <c:v>2.9030000000000058</c:v>
                </c:pt>
                <c:pt idx="34315">
                  <c:v>2.9050000000000011</c:v>
                </c:pt>
                <c:pt idx="34316">
                  <c:v>2.9070000000000107</c:v>
                </c:pt>
                <c:pt idx="34317">
                  <c:v>2.909000000000006</c:v>
                </c:pt>
                <c:pt idx="34318">
                  <c:v>2.9110000000000014</c:v>
                </c:pt>
                <c:pt idx="34319">
                  <c:v>2.9130000000000109</c:v>
                </c:pt>
                <c:pt idx="34320">
                  <c:v>2.9150000000000063</c:v>
                </c:pt>
                <c:pt idx="34321">
                  <c:v>2.9170000000000016</c:v>
                </c:pt>
                <c:pt idx="34322">
                  <c:v>2.9190000000000111</c:v>
                </c:pt>
                <c:pt idx="34323">
                  <c:v>2.9210000000000065</c:v>
                </c:pt>
                <c:pt idx="34324">
                  <c:v>2.9230000000000018</c:v>
                </c:pt>
                <c:pt idx="34325">
                  <c:v>2.9250000000000114</c:v>
                </c:pt>
                <c:pt idx="34326">
                  <c:v>2.9270000000000067</c:v>
                </c:pt>
                <c:pt idx="34327">
                  <c:v>2.929000000000002</c:v>
                </c:pt>
                <c:pt idx="34328">
                  <c:v>2.9310000000000116</c:v>
                </c:pt>
                <c:pt idx="34329">
                  <c:v>2.9330000000000069</c:v>
                </c:pt>
                <c:pt idx="34330">
                  <c:v>2.9350000000000023</c:v>
                </c:pt>
                <c:pt idx="34331">
                  <c:v>2.9370000000000118</c:v>
                </c:pt>
                <c:pt idx="34332">
                  <c:v>2.9390000000000072</c:v>
                </c:pt>
                <c:pt idx="34333">
                  <c:v>2.9410000000000025</c:v>
                </c:pt>
                <c:pt idx="34334">
                  <c:v>2.9430000000000121</c:v>
                </c:pt>
                <c:pt idx="34335">
                  <c:v>2.9450000000000074</c:v>
                </c:pt>
                <c:pt idx="34336">
                  <c:v>2.9470000000000027</c:v>
                </c:pt>
                <c:pt idx="34337">
                  <c:v>2.9490000000000123</c:v>
                </c:pt>
                <c:pt idx="34338">
                  <c:v>2.9510000000000076</c:v>
                </c:pt>
                <c:pt idx="34339">
                  <c:v>2.953000000000003</c:v>
                </c:pt>
                <c:pt idx="34340">
                  <c:v>2.9550000000000125</c:v>
                </c:pt>
                <c:pt idx="34341">
                  <c:v>2.9570000000000078</c:v>
                </c:pt>
                <c:pt idx="34342">
                  <c:v>2.9590000000000032</c:v>
                </c:pt>
                <c:pt idx="34343">
                  <c:v>2.9610000000000127</c:v>
                </c:pt>
                <c:pt idx="34344">
                  <c:v>2.9630000000000081</c:v>
                </c:pt>
                <c:pt idx="34345">
                  <c:v>2.9650000000000034</c:v>
                </c:pt>
                <c:pt idx="34346">
                  <c:v>2.9669999999999987</c:v>
                </c:pt>
                <c:pt idx="34347">
                  <c:v>2.9690000000000083</c:v>
                </c:pt>
                <c:pt idx="34348">
                  <c:v>2.9710000000000036</c:v>
                </c:pt>
                <c:pt idx="34349">
                  <c:v>2.972999999999999</c:v>
                </c:pt>
                <c:pt idx="34350">
                  <c:v>2.9750000000000085</c:v>
                </c:pt>
                <c:pt idx="34351">
                  <c:v>2.9770000000000039</c:v>
                </c:pt>
                <c:pt idx="34352">
                  <c:v>2.9789999999999992</c:v>
                </c:pt>
                <c:pt idx="34353">
                  <c:v>2.9810000000000088</c:v>
                </c:pt>
                <c:pt idx="34354">
                  <c:v>2.9830000000000041</c:v>
                </c:pt>
                <c:pt idx="34355">
                  <c:v>2.9849999999999994</c:v>
                </c:pt>
                <c:pt idx="34356">
                  <c:v>2.987000000000009</c:v>
                </c:pt>
                <c:pt idx="34357">
                  <c:v>2.9890000000000043</c:v>
                </c:pt>
                <c:pt idx="34358">
                  <c:v>2.9909999999999997</c:v>
                </c:pt>
                <c:pt idx="34359">
                  <c:v>2.9930000000000092</c:v>
                </c:pt>
                <c:pt idx="34360">
                  <c:v>2.9950000000000045</c:v>
                </c:pt>
                <c:pt idx="34361">
                  <c:v>2.9969999999999999</c:v>
                </c:pt>
                <c:pt idx="34362">
                  <c:v>2.9990000000000094</c:v>
                </c:pt>
                <c:pt idx="34363">
                  <c:v>3.0010000000000048</c:v>
                </c:pt>
                <c:pt idx="34364">
                  <c:v>3.0030000000000001</c:v>
                </c:pt>
                <c:pt idx="34365">
                  <c:v>3.0050000000000097</c:v>
                </c:pt>
                <c:pt idx="34366">
                  <c:v>3.007000000000005</c:v>
                </c:pt>
                <c:pt idx="34367">
                  <c:v>3.0090000000000003</c:v>
                </c:pt>
                <c:pt idx="34368">
                  <c:v>3.0110000000000099</c:v>
                </c:pt>
                <c:pt idx="34369">
                  <c:v>3.0130000000000052</c:v>
                </c:pt>
                <c:pt idx="34370">
                  <c:v>3.0150000000000006</c:v>
                </c:pt>
                <c:pt idx="34371">
                  <c:v>3.0170000000000101</c:v>
                </c:pt>
                <c:pt idx="34372">
                  <c:v>3.0190000000000055</c:v>
                </c:pt>
                <c:pt idx="34373">
                  <c:v>3.0210000000000008</c:v>
                </c:pt>
                <c:pt idx="34374">
                  <c:v>3.0230000000000103</c:v>
                </c:pt>
                <c:pt idx="34375">
                  <c:v>3.0250000000000057</c:v>
                </c:pt>
                <c:pt idx="34376">
                  <c:v>3.027000000000001</c:v>
                </c:pt>
                <c:pt idx="34377">
                  <c:v>3.0290000000000106</c:v>
                </c:pt>
                <c:pt idx="34378">
                  <c:v>3.0310000000000059</c:v>
                </c:pt>
                <c:pt idx="34379">
                  <c:v>3.0330000000000013</c:v>
                </c:pt>
                <c:pt idx="34380">
                  <c:v>3.0350000000000108</c:v>
                </c:pt>
                <c:pt idx="34381">
                  <c:v>3.0370000000000061</c:v>
                </c:pt>
                <c:pt idx="34382">
                  <c:v>3.0390000000000015</c:v>
                </c:pt>
                <c:pt idx="34383">
                  <c:v>3.041000000000011</c:v>
                </c:pt>
                <c:pt idx="34384">
                  <c:v>3.0430000000000064</c:v>
                </c:pt>
                <c:pt idx="34385">
                  <c:v>3.0450000000000017</c:v>
                </c:pt>
                <c:pt idx="34386">
                  <c:v>3.0470000000000113</c:v>
                </c:pt>
                <c:pt idx="34387">
                  <c:v>3.0490000000000066</c:v>
                </c:pt>
                <c:pt idx="34388">
                  <c:v>3.0510000000000019</c:v>
                </c:pt>
                <c:pt idx="34389">
                  <c:v>3.0530000000000115</c:v>
                </c:pt>
                <c:pt idx="34390">
                  <c:v>3.0550000000000068</c:v>
                </c:pt>
                <c:pt idx="34391">
                  <c:v>3.0570000000000022</c:v>
                </c:pt>
                <c:pt idx="34392">
                  <c:v>3.0590000000000117</c:v>
                </c:pt>
                <c:pt idx="34393">
                  <c:v>3.061000000000007</c:v>
                </c:pt>
                <c:pt idx="34394">
                  <c:v>3.0630000000000024</c:v>
                </c:pt>
                <c:pt idx="34395">
                  <c:v>3.0650000000000119</c:v>
                </c:pt>
                <c:pt idx="34396">
                  <c:v>3.0670000000000073</c:v>
                </c:pt>
                <c:pt idx="34397">
                  <c:v>3.0690000000000026</c:v>
                </c:pt>
                <c:pt idx="34398">
                  <c:v>3.0710000000000122</c:v>
                </c:pt>
                <c:pt idx="34399">
                  <c:v>3.0730000000000075</c:v>
                </c:pt>
                <c:pt idx="34400">
                  <c:v>3.0750000000000028</c:v>
                </c:pt>
                <c:pt idx="34401">
                  <c:v>3.0770000000000124</c:v>
                </c:pt>
                <c:pt idx="34402">
                  <c:v>3.0790000000000077</c:v>
                </c:pt>
                <c:pt idx="34403">
                  <c:v>3.0810000000000031</c:v>
                </c:pt>
                <c:pt idx="34404">
                  <c:v>3.0830000000000126</c:v>
                </c:pt>
                <c:pt idx="34405">
                  <c:v>3.085000000000008</c:v>
                </c:pt>
                <c:pt idx="34406">
                  <c:v>3.0870000000000033</c:v>
                </c:pt>
                <c:pt idx="34407">
                  <c:v>3.0889999999999986</c:v>
                </c:pt>
                <c:pt idx="34408">
                  <c:v>3.0910000000000082</c:v>
                </c:pt>
                <c:pt idx="34409">
                  <c:v>3.0930000000000035</c:v>
                </c:pt>
                <c:pt idx="34410">
                  <c:v>3.0949999999999989</c:v>
                </c:pt>
                <c:pt idx="34411">
                  <c:v>3.0970000000000084</c:v>
                </c:pt>
                <c:pt idx="34412">
                  <c:v>3.0990000000000038</c:v>
                </c:pt>
                <c:pt idx="34413">
                  <c:v>3.1009999999999991</c:v>
                </c:pt>
                <c:pt idx="34414">
                  <c:v>3.1030000000000086</c:v>
                </c:pt>
                <c:pt idx="34415">
                  <c:v>3.105000000000004</c:v>
                </c:pt>
                <c:pt idx="34416">
                  <c:v>3.1069999999999993</c:v>
                </c:pt>
                <c:pt idx="34417">
                  <c:v>3.1090000000000089</c:v>
                </c:pt>
                <c:pt idx="34418">
                  <c:v>3.1110000000000042</c:v>
                </c:pt>
                <c:pt idx="34419">
                  <c:v>3.1129999999999995</c:v>
                </c:pt>
                <c:pt idx="34420">
                  <c:v>3.1150000000000091</c:v>
                </c:pt>
                <c:pt idx="34421">
                  <c:v>3.1170000000000044</c:v>
                </c:pt>
                <c:pt idx="34422">
                  <c:v>3.1189999999999998</c:v>
                </c:pt>
                <c:pt idx="34423">
                  <c:v>3.1210000000000093</c:v>
                </c:pt>
                <c:pt idx="34424">
                  <c:v>3.1230000000000047</c:v>
                </c:pt>
                <c:pt idx="34425">
                  <c:v>3.125</c:v>
                </c:pt>
                <c:pt idx="34426">
                  <c:v>3.1270000000000095</c:v>
                </c:pt>
                <c:pt idx="34427">
                  <c:v>3.1290000000000049</c:v>
                </c:pt>
                <c:pt idx="34428">
                  <c:v>3.1310000000000002</c:v>
                </c:pt>
                <c:pt idx="34429">
                  <c:v>3.1330000000000098</c:v>
                </c:pt>
                <c:pt idx="34430">
                  <c:v>3.1350000000000051</c:v>
                </c:pt>
                <c:pt idx="34431">
                  <c:v>3.1370000000000005</c:v>
                </c:pt>
                <c:pt idx="34432">
                  <c:v>3.13900000000001</c:v>
                </c:pt>
                <c:pt idx="34433">
                  <c:v>3.1410000000000053</c:v>
                </c:pt>
                <c:pt idx="34434">
                  <c:v>3.1430000000000007</c:v>
                </c:pt>
                <c:pt idx="34435">
                  <c:v>3.1450000000000102</c:v>
                </c:pt>
                <c:pt idx="34436">
                  <c:v>3.1470000000000056</c:v>
                </c:pt>
                <c:pt idx="34437">
                  <c:v>3.1490000000000009</c:v>
                </c:pt>
                <c:pt idx="34438">
                  <c:v>3.1510000000000105</c:v>
                </c:pt>
                <c:pt idx="34439">
                  <c:v>3.1530000000000058</c:v>
                </c:pt>
                <c:pt idx="34440">
                  <c:v>3.1550000000000011</c:v>
                </c:pt>
                <c:pt idx="34441">
                  <c:v>3.1570000000000107</c:v>
                </c:pt>
                <c:pt idx="34442">
                  <c:v>3.159000000000006</c:v>
                </c:pt>
                <c:pt idx="34443">
                  <c:v>3.1610000000000014</c:v>
                </c:pt>
                <c:pt idx="34444">
                  <c:v>3.1630000000000109</c:v>
                </c:pt>
                <c:pt idx="34445">
                  <c:v>3.1650000000000063</c:v>
                </c:pt>
                <c:pt idx="34446">
                  <c:v>3.1670000000000016</c:v>
                </c:pt>
                <c:pt idx="34447">
                  <c:v>3.1690000000000111</c:v>
                </c:pt>
                <c:pt idx="34448">
                  <c:v>3.1710000000000065</c:v>
                </c:pt>
                <c:pt idx="34449">
                  <c:v>3.1730000000000018</c:v>
                </c:pt>
                <c:pt idx="34450">
                  <c:v>3.1750000000000114</c:v>
                </c:pt>
                <c:pt idx="34451">
                  <c:v>3.1770000000000067</c:v>
                </c:pt>
                <c:pt idx="34452">
                  <c:v>3.179000000000002</c:v>
                </c:pt>
                <c:pt idx="34453">
                  <c:v>3.1810000000000116</c:v>
                </c:pt>
                <c:pt idx="34454">
                  <c:v>3.1830000000000069</c:v>
                </c:pt>
                <c:pt idx="34455">
                  <c:v>3.1850000000000023</c:v>
                </c:pt>
                <c:pt idx="34456">
                  <c:v>3.1870000000000118</c:v>
                </c:pt>
                <c:pt idx="34457">
                  <c:v>3.1890000000000072</c:v>
                </c:pt>
                <c:pt idx="34458">
                  <c:v>3.1910000000000025</c:v>
                </c:pt>
                <c:pt idx="34459">
                  <c:v>3.1930000000000121</c:v>
                </c:pt>
                <c:pt idx="34460">
                  <c:v>3.1950000000000074</c:v>
                </c:pt>
                <c:pt idx="34461">
                  <c:v>3.1970000000000027</c:v>
                </c:pt>
                <c:pt idx="34462">
                  <c:v>3.1990000000000123</c:v>
                </c:pt>
                <c:pt idx="34463">
                  <c:v>3.2010000000000076</c:v>
                </c:pt>
                <c:pt idx="34464">
                  <c:v>3.203000000000003</c:v>
                </c:pt>
                <c:pt idx="34465">
                  <c:v>3.2050000000000125</c:v>
                </c:pt>
                <c:pt idx="34466">
                  <c:v>3.2070000000000078</c:v>
                </c:pt>
                <c:pt idx="34467">
                  <c:v>3.2090000000000032</c:v>
                </c:pt>
                <c:pt idx="34468">
                  <c:v>3.2110000000000127</c:v>
                </c:pt>
                <c:pt idx="34469">
                  <c:v>3.2130000000000081</c:v>
                </c:pt>
                <c:pt idx="34470">
                  <c:v>3.2150000000000034</c:v>
                </c:pt>
                <c:pt idx="34471">
                  <c:v>3.2169999999999987</c:v>
                </c:pt>
                <c:pt idx="34472">
                  <c:v>3.2190000000000083</c:v>
                </c:pt>
                <c:pt idx="34473">
                  <c:v>3.2210000000000036</c:v>
                </c:pt>
                <c:pt idx="34474">
                  <c:v>3.222999999999999</c:v>
                </c:pt>
                <c:pt idx="34475">
                  <c:v>3.2250000000000085</c:v>
                </c:pt>
                <c:pt idx="34476">
                  <c:v>3.2270000000000039</c:v>
                </c:pt>
                <c:pt idx="34477">
                  <c:v>3.2289999999999992</c:v>
                </c:pt>
                <c:pt idx="34478">
                  <c:v>3.2310000000000088</c:v>
                </c:pt>
                <c:pt idx="34479">
                  <c:v>3.2330000000000041</c:v>
                </c:pt>
                <c:pt idx="34480">
                  <c:v>3.2349999999999994</c:v>
                </c:pt>
                <c:pt idx="34481">
                  <c:v>3.237000000000009</c:v>
                </c:pt>
                <c:pt idx="34482">
                  <c:v>3.2390000000000043</c:v>
                </c:pt>
                <c:pt idx="34483">
                  <c:v>3.2409999999999997</c:v>
                </c:pt>
                <c:pt idx="34484">
                  <c:v>3.2430000000000092</c:v>
                </c:pt>
                <c:pt idx="34485">
                  <c:v>3.2450000000000045</c:v>
                </c:pt>
                <c:pt idx="34486">
                  <c:v>3.2469999999999999</c:v>
                </c:pt>
                <c:pt idx="34487">
                  <c:v>3.2490000000000094</c:v>
                </c:pt>
                <c:pt idx="34488">
                  <c:v>3.2510000000000048</c:v>
                </c:pt>
                <c:pt idx="34489">
                  <c:v>3.2530000000000001</c:v>
                </c:pt>
                <c:pt idx="34490">
                  <c:v>3.2550000000000097</c:v>
                </c:pt>
                <c:pt idx="34491">
                  <c:v>3.257000000000005</c:v>
                </c:pt>
                <c:pt idx="34492">
                  <c:v>3.2590000000000003</c:v>
                </c:pt>
                <c:pt idx="34493">
                  <c:v>3.2610000000000099</c:v>
                </c:pt>
                <c:pt idx="34494">
                  <c:v>3.2630000000000052</c:v>
                </c:pt>
                <c:pt idx="34495">
                  <c:v>3.2650000000000006</c:v>
                </c:pt>
                <c:pt idx="34496">
                  <c:v>3.2670000000000101</c:v>
                </c:pt>
                <c:pt idx="34497">
                  <c:v>3.2690000000000055</c:v>
                </c:pt>
                <c:pt idx="34498">
                  <c:v>3.2710000000000008</c:v>
                </c:pt>
                <c:pt idx="34499">
                  <c:v>3.2730000000000103</c:v>
                </c:pt>
                <c:pt idx="34500">
                  <c:v>3.2750000000000057</c:v>
                </c:pt>
                <c:pt idx="34501">
                  <c:v>3.277000000000001</c:v>
                </c:pt>
                <c:pt idx="34502">
                  <c:v>3.2790000000000106</c:v>
                </c:pt>
                <c:pt idx="34503">
                  <c:v>3.2810000000000059</c:v>
                </c:pt>
                <c:pt idx="34504">
                  <c:v>3.2830000000000013</c:v>
                </c:pt>
                <c:pt idx="34505">
                  <c:v>3.2850000000000108</c:v>
                </c:pt>
                <c:pt idx="34506">
                  <c:v>3.2870000000000061</c:v>
                </c:pt>
                <c:pt idx="34507">
                  <c:v>3.2890000000000015</c:v>
                </c:pt>
                <c:pt idx="34508">
                  <c:v>3.291000000000011</c:v>
                </c:pt>
                <c:pt idx="34509">
                  <c:v>3.2930000000000064</c:v>
                </c:pt>
                <c:pt idx="34510">
                  <c:v>3.2950000000000017</c:v>
                </c:pt>
                <c:pt idx="34511">
                  <c:v>3.2970000000000113</c:v>
                </c:pt>
                <c:pt idx="34512">
                  <c:v>3.2990000000000066</c:v>
                </c:pt>
                <c:pt idx="34513">
                  <c:v>3.3010000000000019</c:v>
                </c:pt>
                <c:pt idx="34514">
                  <c:v>3.3030000000000115</c:v>
                </c:pt>
                <c:pt idx="34515">
                  <c:v>3.3050000000000068</c:v>
                </c:pt>
                <c:pt idx="34516">
                  <c:v>3.3070000000000022</c:v>
                </c:pt>
                <c:pt idx="34517">
                  <c:v>3.3090000000000117</c:v>
                </c:pt>
                <c:pt idx="34518">
                  <c:v>3.311000000000007</c:v>
                </c:pt>
                <c:pt idx="34519">
                  <c:v>3.3130000000000024</c:v>
                </c:pt>
                <c:pt idx="34520">
                  <c:v>3.3150000000000119</c:v>
                </c:pt>
                <c:pt idx="34521">
                  <c:v>3.3170000000000073</c:v>
                </c:pt>
                <c:pt idx="34522">
                  <c:v>3.3190000000000026</c:v>
                </c:pt>
                <c:pt idx="34523">
                  <c:v>3.3210000000000122</c:v>
                </c:pt>
                <c:pt idx="34524">
                  <c:v>3.3230000000000075</c:v>
                </c:pt>
                <c:pt idx="34525">
                  <c:v>3.3250000000000028</c:v>
                </c:pt>
                <c:pt idx="34526">
                  <c:v>3.3270000000000124</c:v>
                </c:pt>
                <c:pt idx="34527">
                  <c:v>3.3290000000000077</c:v>
                </c:pt>
                <c:pt idx="34528">
                  <c:v>3.3310000000000031</c:v>
                </c:pt>
                <c:pt idx="34529">
                  <c:v>3.3330000000000126</c:v>
                </c:pt>
                <c:pt idx="34530">
                  <c:v>3.335000000000008</c:v>
                </c:pt>
                <c:pt idx="34531">
                  <c:v>3.3370000000000033</c:v>
                </c:pt>
                <c:pt idx="34532">
                  <c:v>3.3389999999999986</c:v>
                </c:pt>
                <c:pt idx="34533">
                  <c:v>3.3410000000000082</c:v>
                </c:pt>
                <c:pt idx="34534">
                  <c:v>3.3430000000000035</c:v>
                </c:pt>
                <c:pt idx="34535">
                  <c:v>3.3449999999999989</c:v>
                </c:pt>
                <c:pt idx="34536">
                  <c:v>3.3470000000000084</c:v>
                </c:pt>
                <c:pt idx="34537">
                  <c:v>3.3490000000000038</c:v>
                </c:pt>
                <c:pt idx="34538">
                  <c:v>3.3509999999999991</c:v>
                </c:pt>
                <c:pt idx="34539">
                  <c:v>3.3530000000000086</c:v>
                </c:pt>
                <c:pt idx="34540">
                  <c:v>3.355000000000004</c:v>
                </c:pt>
                <c:pt idx="34541">
                  <c:v>3.3569999999999993</c:v>
                </c:pt>
                <c:pt idx="34542">
                  <c:v>3.3590000000000089</c:v>
                </c:pt>
                <c:pt idx="34543">
                  <c:v>3.3610000000000042</c:v>
                </c:pt>
                <c:pt idx="34544">
                  <c:v>3.3629999999999995</c:v>
                </c:pt>
                <c:pt idx="34545">
                  <c:v>3.3650000000000091</c:v>
                </c:pt>
                <c:pt idx="34546">
                  <c:v>3.3670000000000044</c:v>
                </c:pt>
                <c:pt idx="34547">
                  <c:v>3.3689999999999998</c:v>
                </c:pt>
                <c:pt idx="34548">
                  <c:v>3.3710000000000093</c:v>
                </c:pt>
                <c:pt idx="34549">
                  <c:v>3.3730000000000047</c:v>
                </c:pt>
                <c:pt idx="34550">
                  <c:v>3.375</c:v>
                </c:pt>
                <c:pt idx="34551">
                  <c:v>3.3770000000000095</c:v>
                </c:pt>
                <c:pt idx="34552">
                  <c:v>3.3790000000000049</c:v>
                </c:pt>
                <c:pt idx="34553">
                  <c:v>3.3810000000000002</c:v>
                </c:pt>
                <c:pt idx="34554">
                  <c:v>3.3830000000000098</c:v>
                </c:pt>
                <c:pt idx="34555">
                  <c:v>3.3850000000000051</c:v>
                </c:pt>
                <c:pt idx="34556">
                  <c:v>3.3870000000000005</c:v>
                </c:pt>
                <c:pt idx="34557">
                  <c:v>3.38900000000001</c:v>
                </c:pt>
                <c:pt idx="34558">
                  <c:v>3.3910000000000053</c:v>
                </c:pt>
                <c:pt idx="34559">
                  <c:v>3.3930000000000007</c:v>
                </c:pt>
                <c:pt idx="34560">
                  <c:v>3.3950000000000102</c:v>
                </c:pt>
                <c:pt idx="34561">
                  <c:v>3.3970000000000056</c:v>
                </c:pt>
                <c:pt idx="34562">
                  <c:v>3.3990000000000009</c:v>
                </c:pt>
                <c:pt idx="34563">
                  <c:v>3.4010000000000105</c:v>
                </c:pt>
                <c:pt idx="34564">
                  <c:v>3.4030000000000058</c:v>
                </c:pt>
                <c:pt idx="34565">
                  <c:v>3.4050000000000011</c:v>
                </c:pt>
                <c:pt idx="34566">
                  <c:v>3.4070000000000107</c:v>
                </c:pt>
                <c:pt idx="34567">
                  <c:v>3.409000000000006</c:v>
                </c:pt>
                <c:pt idx="34568">
                  <c:v>3.4110000000000014</c:v>
                </c:pt>
                <c:pt idx="34569">
                  <c:v>3.4130000000000109</c:v>
                </c:pt>
                <c:pt idx="34570">
                  <c:v>3.4150000000000063</c:v>
                </c:pt>
                <c:pt idx="34571">
                  <c:v>3.4170000000000016</c:v>
                </c:pt>
                <c:pt idx="34572">
                  <c:v>3.4190000000000111</c:v>
                </c:pt>
                <c:pt idx="34573">
                  <c:v>3.4210000000000065</c:v>
                </c:pt>
                <c:pt idx="34574">
                  <c:v>3.4230000000000018</c:v>
                </c:pt>
                <c:pt idx="34575">
                  <c:v>3.4250000000000114</c:v>
                </c:pt>
                <c:pt idx="34576">
                  <c:v>3.4270000000000067</c:v>
                </c:pt>
                <c:pt idx="34577">
                  <c:v>3.429000000000002</c:v>
                </c:pt>
                <c:pt idx="34578">
                  <c:v>3.4310000000000116</c:v>
                </c:pt>
                <c:pt idx="34579">
                  <c:v>3.4330000000000069</c:v>
                </c:pt>
                <c:pt idx="34580">
                  <c:v>3.4350000000000023</c:v>
                </c:pt>
                <c:pt idx="34581">
                  <c:v>3.4370000000000118</c:v>
                </c:pt>
                <c:pt idx="34582">
                  <c:v>3.4390000000000072</c:v>
                </c:pt>
                <c:pt idx="34583">
                  <c:v>3.4410000000000025</c:v>
                </c:pt>
                <c:pt idx="34584">
                  <c:v>3.4430000000000121</c:v>
                </c:pt>
                <c:pt idx="34585">
                  <c:v>3.4450000000000074</c:v>
                </c:pt>
                <c:pt idx="34586">
                  <c:v>3.4470000000000027</c:v>
                </c:pt>
                <c:pt idx="34587">
                  <c:v>3.4490000000000123</c:v>
                </c:pt>
                <c:pt idx="34588">
                  <c:v>3.4510000000000076</c:v>
                </c:pt>
                <c:pt idx="34589">
                  <c:v>3.453000000000003</c:v>
                </c:pt>
                <c:pt idx="34590">
                  <c:v>3.4550000000000125</c:v>
                </c:pt>
                <c:pt idx="34591">
                  <c:v>3.4570000000000078</c:v>
                </c:pt>
                <c:pt idx="34592">
                  <c:v>3.4590000000000032</c:v>
                </c:pt>
                <c:pt idx="34593">
                  <c:v>3.4610000000000127</c:v>
                </c:pt>
                <c:pt idx="34594">
                  <c:v>3.4630000000000081</c:v>
                </c:pt>
                <c:pt idx="34595">
                  <c:v>3.4650000000000034</c:v>
                </c:pt>
                <c:pt idx="34596">
                  <c:v>3.4669999999999987</c:v>
                </c:pt>
                <c:pt idx="34597">
                  <c:v>3.4690000000000083</c:v>
                </c:pt>
                <c:pt idx="34598">
                  <c:v>3.4710000000000036</c:v>
                </c:pt>
                <c:pt idx="34599">
                  <c:v>3.472999999999999</c:v>
                </c:pt>
                <c:pt idx="34600">
                  <c:v>3.4750000000000085</c:v>
                </c:pt>
                <c:pt idx="34601">
                  <c:v>3.4770000000000039</c:v>
                </c:pt>
                <c:pt idx="34602">
                  <c:v>3.4789999999999992</c:v>
                </c:pt>
                <c:pt idx="34603">
                  <c:v>3.4810000000000088</c:v>
                </c:pt>
                <c:pt idx="34604">
                  <c:v>3.4830000000000041</c:v>
                </c:pt>
                <c:pt idx="34605">
                  <c:v>3.4849999999999994</c:v>
                </c:pt>
                <c:pt idx="34606">
                  <c:v>3.487000000000009</c:v>
                </c:pt>
                <c:pt idx="34607">
                  <c:v>3.4890000000000043</c:v>
                </c:pt>
                <c:pt idx="34608">
                  <c:v>3.4909999999999997</c:v>
                </c:pt>
                <c:pt idx="34609">
                  <c:v>3.4930000000000092</c:v>
                </c:pt>
                <c:pt idx="34610">
                  <c:v>3.4950000000000045</c:v>
                </c:pt>
                <c:pt idx="34611">
                  <c:v>3.4969999999999999</c:v>
                </c:pt>
                <c:pt idx="34612">
                  <c:v>3.4990000000000094</c:v>
                </c:pt>
                <c:pt idx="34613">
                  <c:v>3.5010000000000048</c:v>
                </c:pt>
                <c:pt idx="34614">
                  <c:v>3.5030000000000001</c:v>
                </c:pt>
                <c:pt idx="34615">
                  <c:v>3.5050000000000097</c:v>
                </c:pt>
                <c:pt idx="34616">
                  <c:v>3.507000000000005</c:v>
                </c:pt>
                <c:pt idx="34617">
                  <c:v>3.5090000000000003</c:v>
                </c:pt>
                <c:pt idx="34618">
                  <c:v>3.5110000000000099</c:v>
                </c:pt>
                <c:pt idx="34619">
                  <c:v>3.5130000000000052</c:v>
                </c:pt>
                <c:pt idx="34620">
                  <c:v>3.5150000000000006</c:v>
                </c:pt>
                <c:pt idx="34621">
                  <c:v>3.5170000000000101</c:v>
                </c:pt>
                <c:pt idx="34622">
                  <c:v>3.5190000000000055</c:v>
                </c:pt>
                <c:pt idx="34623">
                  <c:v>3.5210000000000008</c:v>
                </c:pt>
                <c:pt idx="34624">
                  <c:v>3.5230000000000103</c:v>
                </c:pt>
                <c:pt idx="34625">
                  <c:v>3.5250000000000057</c:v>
                </c:pt>
                <c:pt idx="34626">
                  <c:v>3.527000000000001</c:v>
                </c:pt>
                <c:pt idx="34627">
                  <c:v>3.5290000000000106</c:v>
                </c:pt>
                <c:pt idx="34628">
                  <c:v>3.5310000000000059</c:v>
                </c:pt>
                <c:pt idx="34629">
                  <c:v>3.5330000000000013</c:v>
                </c:pt>
                <c:pt idx="34630">
                  <c:v>3.5350000000000108</c:v>
                </c:pt>
                <c:pt idx="34631">
                  <c:v>3.5370000000000061</c:v>
                </c:pt>
                <c:pt idx="34632">
                  <c:v>3.5390000000000015</c:v>
                </c:pt>
                <c:pt idx="34633">
                  <c:v>3.541000000000011</c:v>
                </c:pt>
                <c:pt idx="34634">
                  <c:v>3.5430000000000064</c:v>
                </c:pt>
                <c:pt idx="34635">
                  <c:v>3.5450000000000017</c:v>
                </c:pt>
                <c:pt idx="34636">
                  <c:v>3.5470000000000113</c:v>
                </c:pt>
                <c:pt idx="34637">
                  <c:v>3.5490000000000066</c:v>
                </c:pt>
                <c:pt idx="34638">
                  <c:v>3.5510000000000019</c:v>
                </c:pt>
                <c:pt idx="34639">
                  <c:v>3.5530000000000115</c:v>
                </c:pt>
                <c:pt idx="34640">
                  <c:v>3.5550000000000068</c:v>
                </c:pt>
                <c:pt idx="34641">
                  <c:v>3.5570000000000022</c:v>
                </c:pt>
                <c:pt idx="34642">
                  <c:v>3.5590000000000117</c:v>
                </c:pt>
                <c:pt idx="34643">
                  <c:v>3.561000000000007</c:v>
                </c:pt>
                <c:pt idx="34644">
                  <c:v>3.5630000000000024</c:v>
                </c:pt>
                <c:pt idx="34645">
                  <c:v>3.5650000000000119</c:v>
                </c:pt>
                <c:pt idx="34646">
                  <c:v>3.5670000000000073</c:v>
                </c:pt>
                <c:pt idx="34647">
                  <c:v>3.5690000000000026</c:v>
                </c:pt>
                <c:pt idx="34648">
                  <c:v>3.5710000000000122</c:v>
                </c:pt>
                <c:pt idx="34649">
                  <c:v>3.5730000000000075</c:v>
                </c:pt>
                <c:pt idx="34650">
                  <c:v>3.5750000000000028</c:v>
                </c:pt>
                <c:pt idx="34651">
                  <c:v>3.5770000000000124</c:v>
                </c:pt>
                <c:pt idx="34652">
                  <c:v>3.5790000000000077</c:v>
                </c:pt>
                <c:pt idx="34653">
                  <c:v>3.5810000000000031</c:v>
                </c:pt>
                <c:pt idx="34654">
                  <c:v>3.5830000000000126</c:v>
                </c:pt>
                <c:pt idx="34655">
                  <c:v>3.585000000000008</c:v>
                </c:pt>
                <c:pt idx="34656">
                  <c:v>3.5870000000000033</c:v>
                </c:pt>
                <c:pt idx="34657">
                  <c:v>3.5889999999999986</c:v>
                </c:pt>
                <c:pt idx="34658">
                  <c:v>3.5910000000000082</c:v>
                </c:pt>
                <c:pt idx="34659">
                  <c:v>3.5930000000000035</c:v>
                </c:pt>
                <c:pt idx="34660">
                  <c:v>3.5949999999999989</c:v>
                </c:pt>
                <c:pt idx="34661">
                  <c:v>3.5970000000000084</c:v>
                </c:pt>
                <c:pt idx="34662">
                  <c:v>3.5990000000000038</c:v>
                </c:pt>
                <c:pt idx="34663">
                  <c:v>3.6009999999999991</c:v>
                </c:pt>
                <c:pt idx="34664">
                  <c:v>3.6030000000000086</c:v>
                </c:pt>
                <c:pt idx="34665">
                  <c:v>3.605000000000004</c:v>
                </c:pt>
                <c:pt idx="34666">
                  <c:v>3.6069999999999993</c:v>
                </c:pt>
                <c:pt idx="34667">
                  <c:v>3.6090000000000089</c:v>
                </c:pt>
                <c:pt idx="34668">
                  <c:v>3.6110000000000042</c:v>
                </c:pt>
                <c:pt idx="34669">
                  <c:v>3.6129999999999995</c:v>
                </c:pt>
                <c:pt idx="34670">
                  <c:v>3.6150000000000091</c:v>
                </c:pt>
                <c:pt idx="34671">
                  <c:v>3.6170000000000044</c:v>
                </c:pt>
                <c:pt idx="34672">
                  <c:v>3.6189999999999998</c:v>
                </c:pt>
                <c:pt idx="34673">
                  <c:v>3.6210000000000093</c:v>
                </c:pt>
                <c:pt idx="34674">
                  <c:v>3.6230000000000047</c:v>
                </c:pt>
                <c:pt idx="34675">
                  <c:v>3.625</c:v>
                </c:pt>
                <c:pt idx="34676">
                  <c:v>3.6270000000000095</c:v>
                </c:pt>
                <c:pt idx="34677">
                  <c:v>3.6290000000000049</c:v>
                </c:pt>
                <c:pt idx="34678">
                  <c:v>3.6310000000000002</c:v>
                </c:pt>
                <c:pt idx="34679">
                  <c:v>3.6330000000000098</c:v>
                </c:pt>
                <c:pt idx="34680">
                  <c:v>3.6350000000000051</c:v>
                </c:pt>
                <c:pt idx="34681">
                  <c:v>3.6370000000000005</c:v>
                </c:pt>
                <c:pt idx="34682">
                  <c:v>3.63900000000001</c:v>
                </c:pt>
                <c:pt idx="34683">
                  <c:v>3.6410000000000053</c:v>
                </c:pt>
                <c:pt idx="34684">
                  <c:v>3.6430000000000007</c:v>
                </c:pt>
                <c:pt idx="34685">
                  <c:v>3.6450000000000102</c:v>
                </c:pt>
                <c:pt idx="34686">
                  <c:v>3.6470000000000056</c:v>
                </c:pt>
                <c:pt idx="34687">
                  <c:v>3.6490000000000009</c:v>
                </c:pt>
                <c:pt idx="34688">
                  <c:v>3.6510000000000105</c:v>
                </c:pt>
                <c:pt idx="34689">
                  <c:v>3.6530000000000058</c:v>
                </c:pt>
                <c:pt idx="34690">
                  <c:v>3.6550000000000011</c:v>
                </c:pt>
                <c:pt idx="34691">
                  <c:v>3.6570000000000107</c:v>
                </c:pt>
                <c:pt idx="34692">
                  <c:v>3.659000000000006</c:v>
                </c:pt>
                <c:pt idx="34693">
                  <c:v>3.6610000000000014</c:v>
                </c:pt>
                <c:pt idx="34694">
                  <c:v>3.6630000000000109</c:v>
                </c:pt>
                <c:pt idx="34695">
                  <c:v>3.6650000000000063</c:v>
                </c:pt>
                <c:pt idx="34696">
                  <c:v>3.6670000000000016</c:v>
                </c:pt>
                <c:pt idx="34697">
                  <c:v>3.6690000000000111</c:v>
                </c:pt>
                <c:pt idx="34698">
                  <c:v>3.6710000000000065</c:v>
                </c:pt>
                <c:pt idx="34699">
                  <c:v>3.6730000000000018</c:v>
                </c:pt>
                <c:pt idx="34700">
                  <c:v>3.6750000000000114</c:v>
                </c:pt>
                <c:pt idx="34701">
                  <c:v>3.6770000000000067</c:v>
                </c:pt>
                <c:pt idx="34702">
                  <c:v>3.679000000000002</c:v>
                </c:pt>
                <c:pt idx="34703">
                  <c:v>3.6810000000000116</c:v>
                </c:pt>
                <c:pt idx="34704">
                  <c:v>3.6830000000000069</c:v>
                </c:pt>
                <c:pt idx="34705">
                  <c:v>3.6850000000000023</c:v>
                </c:pt>
                <c:pt idx="34706">
                  <c:v>3.6870000000000118</c:v>
                </c:pt>
                <c:pt idx="34707">
                  <c:v>3.6890000000000072</c:v>
                </c:pt>
                <c:pt idx="34708">
                  <c:v>3.6910000000000025</c:v>
                </c:pt>
                <c:pt idx="34709">
                  <c:v>3.6930000000000121</c:v>
                </c:pt>
                <c:pt idx="34710">
                  <c:v>3.6950000000000074</c:v>
                </c:pt>
                <c:pt idx="34711">
                  <c:v>3.6970000000000027</c:v>
                </c:pt>
                <c:pt idx="34712">
                  <c:v>3.6990000000000123</c:v>
                </c:pt>
                <c:pt idx="34713">
                  <c:v>3.7010000000000076</c:v>
                </c:pt>
                <c:pt idx="34714">
                  <c:v>3.703000000000003</c:v>
                </c:pt>
                <c:pt idx="34715">
                  <c:v>3.7050000000000125</c:v>
                </c:pt>
                <c:pt idx="34716">
                  <c:v>3.7070000000000078</c:v>
                </c:pt>
                <c:pt idx="34717">
                  <c:v>3.7090000000000032</c:v>
                </c:pt>
                <c:pt idx="34718">
                  <c:v>3.7110000000000127</c:v>
                </c:pt>
                <c:pt idx="34719">
                  <c:v>3.7130000000000081</c:v>
                </c:pt>
                <c:pt idx="34720">
                  <c:v>3.7150000000000034</c:v>
                </c:pt>
                <c:pt idx="34721">
                  <c:v>3.7169999999999987</c:v>
                </c:pt>
                <c:pt idx="34722">
                  <c:v>3.7190000000000083</c:v>
                </c:pt>
                <c:pt idx="34723">
                  <c:v>3.7210000000000036</c:v>
                </c:pt>
                <c:pt idx="34724">
                  <c:v>3.722999999999999</c:v>
                </c:pt>
                <c:pt idx="34725">
                  <c:v>3.7250000000000085</c:v>
                </c:pt>
                <c:pt idx="34726">
                  <c:v>3.7270000000000039</c:v>
                </c:pt>
                <c:pt idx="34727">
                  <c:v>3.7289999999999992</c:v>
                </c:pt>
                <c:pt idx="34728">
                  <c:v>3.7310000000000088</c:v>
                </c:pt>
                <c:pt idx="34729">
                  <c:v>3.7330000000000041</c:v>
                </c:pt>
                <c:pt idx="34730">
                  <c:v>3.7349999999999994</c:v>
                </c:pt>
                <c:pt idx="34731">
                  <c:v>3.737000000000009</c:v>
                </c:pt>
                <c:pt idx="34732">
                  <c:v>3.7390000000000043</c:v>
                </c:pt>
                <c:pt idx="34733">
                  <c:v>3.7409999999999997</c:v>
                </c:pt>
                <c:pt idx="34734">
                  <c:v>3.7430000000000092</c:v>
                </c:pt>
                <c:pt idx="34735">
                  <c:v>3.7450000000000045</c:v>
                </c:pt>
                <c:pt idx="34736">
                  <c:v>3.7469999999999999</c:v>
                </c:pt>
                <c:pt idx="34737">
                  <c:v>3.7490000000000094</c:v>
                </c:pt>
                <c:pt idx="34738">
                  <c:v>3.7510000000000048</c:v>
                </c:pt>
                <c:pt idx="34739">
                  <c:v>3.7530000000000001</c:v>
                </c:pt>
                <c:pt idx="34740">
                  <c:v>3.7550000000000097</c:v>
                </c:pt>
                <c:pt idx="34741">
                  <c:v>3.757000000000005</c:v>
                </c:pt>
                <c:pt idx="34742">
                  <c:v>3.7590000000000003</c:v>
                </c:pt>
                <c:pt idx="34743">
                  <c:v>3.7610000000000099</c:v>
                </c:pt>
                <c:pt idx="34744">
                  <c:v>3.7630000000000052</c:v>
                </c:pt>
                <c:pt idx="34745">
                  <c:v>3.7650000000000006</c:v>
                </c:pt>
                <c:pt idx="34746">
                  <c:v>3.7670000000000101</c:v>
                </c:pt>
                <c:pt idx="34747">
                  <c:v>3.7690000000000055</c:v>
                </c:pt>
                <c:pt idx="34748">
                  <c:v>3.7710000000000008</c:v>
                </c:pt>
                <c:pt idx="34749">
                  <c:v>3.7730000000000103</c:v>
                </c:pt>
                <c:pt idx="34750">
                  <c:v>3.7750000000000057</c:v>
                </c:pt>
                <c:pt idx="34751">
                  <c:v>3.777000000000001</c:v>
                </c:pt>
                <c:pt idx="34752">
                  <c:v>3.7790000000000106</c:v>
                </c:pt>
                <c:pt idx="34753">
                  <c:v>3.7810000000000059</c:v>
                </c:pt>
                <c:pt idx="34754">
                  <c:v>3.7830000000000013</c:v>
                </c:pt>
                <c:pt idx="34755">
                  <c:v>3.7850000000000108</c:v>
                </c:pt>
                <c:pt idx="34756">
                  <c:v>3.7870000000000061</c:v>
                </c:pt>
                <c:pt idx="34757">
                  <c:v>3.7890000000000015</c:v>
                </c:pt>
                <c:pt idx="34758">
                  <c:v>3.791000000000011</c:v>
                </c:pt>
                <c:pt idx="34759">
                  <c:v>3.7930000000000064</c:v>
                </c:pt>
                <c:pt idx="34760">
                  <c:v>3.7950000000000017</c:v>
                </c:pt>
                <c:pt idx="34761">
                  <c:v>3.7970000000000113</c:v>
                </c:pt>
                <c:pt idx="34762">
                  <c:v>3.7990000000000066</c:v>
                </c:pt>
                <c:pt idx="34763">
                  <c:v>3.8010000000000019</c:v>
                </c:pt>
                <c:pt idx="34764">
                  <c:v>3.8030000000000115</c:v>
                </c:pt>
                <c:pt idx="34765">
                  <c:v>3.8050000000000068</c:v>
                </c:pt>
                <c:pt idx="34766">
                  <c:v>3.8070000000000022</c:v>
                </c:pt>
                <c:pt idx="34767">
                  <c:v>3.8090000000000117</c:v>
                </c:pt>
                <c:pt idx="34768">
                  <c:v>3.811000000000007</c:v>
                </c:pt>
                <c:pt idx="34769">
                  <c:v>3.8130000000000024</c:v>
                </c:pt>
                <c:pt idx="34770">
                  <c:v>3.8150000000000119</c:v>
                </c:pt>
                <c:pt idx="34771">
                  <c:v>3.8170000000000073</c:v>
                </c:pt>
                <c:pt idx="34772">
                  <c:v>3.8190000000000026</c:v>
                </c:pt>
                <c:pt idx="34773">
                  <c:v>3.8210000000000122</c:v>
                </c:pt>
                <c:pt idx="34774">
                  <c:v>3.8230000000000075</c:v>
                </c:pt>
                <c:pt idx="34775">
                  <c:v>3.8250000000000028</c:v>
                </c:pt>
                <c:pt idx="34776">
                  <c:v>3.8270000000000124</c:v>
                </c:pt>
                <c:pt idx="34777">
                  <c:v>3.8290000000000077</c:v>
                </c:pt>
                <c:pt idx="34778">
                  <c:v>3.8310000000000031</c:v>
                </c:pt>
                <c:pt idx="34779">
                  <c:v>3.8330000000000126</c:v>
                </c:pt>
                <c:pt idx="34780">
                  <c:v>3.835000000000008</c:v>
                </c:pt>
                <c:pt idx="34781">
                  <c:v>3.8370000000000033</c:v>
                </c:pt>
                <c:pt idx="34782">
                  <c:v>3.8389999999999986</c:v>
                </c:pt>
                <c:pt idx="34783">
                  <c:v>3.8410000000000082</c:v>
                </c:pt>
                <c:pt idx="34784">
                  <c:v>3.8430000000000035</c:v>
                </c:pt>
                <c:pt idx="34785">
                  <c:v>3.8449999999999989</c:v>
                </c:pt>
                <c:pt idx="34786">
                  <c:v>3.8470000000000084</c:v>
                </c:pt>
                <c:pt idx="34787">
                  <c:v>3.8490000000000038</c:v>
                </c:pt>
                <c:pt idx="34788">
                  <c:v>3.8509999999999991</c:v>
                </c:pt>
                <c:pt idx="34789">
                  <c:v>3.8530000000000086</c:v>
                </c:pt>
                <c:pt idx="34790">
                  <c:v>3.855000000000004</c:v>
                </c:pt>
                <c:pt idx="34791">
                  <c:v>3.8569999999999993</c:v>
                </c:pt>
                <c:pt idx="34792">
                  <c:v>3.8590000000000089</c:v>
                </c:pt>
                <c:pt idx="34793">
                  <c:v>3.8610000000000042</c:v>
                </c:pt>
                <c:pt idx="34794">
                  <c:v>3.8629999999999995</c:v>
                </c:pt>
                <c:pt idx="34795">
                  <c:v>3.8650000000000091</c:v>
                </c:pt>
                <c:pt idx="34796">
                  <c:v>3.8670000000000044</c:v>
                </c:pt>
                <c:pt idx="34797">
                  <c:v>3.8689999999999998</c:v>
                </c:pt>
                <c:pt idx="34798">
                  <c:v>3.8710000000000093</c:v>
                </c:pt>
                <c:pt idx="34799">
                  <c:v>3.8730000000000047</c:v>
                </c:pt>
                <c:pt idx="34800">
                  <c:v>3.875</c:v>
                </c:pt>
                <c:pt idx="34801">
                  <c:v>3.8770000000000095</c:v>
                </c:pt>
                <c:pt idx="34802">
                  <c:v>3.8790000000000049</c:v>
                </c:pt>
                <c:pt idx="34803">
                  <c:v>3.8810000000000002</c:v>
                </c:pt>
                <c:pt idx="34804">
                  <c:v>3.8830000000000098</c:v>
                </c:pt>
                <c:pt idx="34805">
                  <c:v>3.8850000000000051</c:v>
                </c:pt>
                <c:pt idx="34806">
                  <c:v>3.8870000000000005</c:v>
                </c:pt>
                <c:pt idx="34807">
                  <c:v>3.88900000000001</c:v>
                </c:pt>
                <c:pt idx="34808">
                  <c:v>3.8910000000000053</c:v>
                </c:pt>
                <c:pt idx="34809">
                  <c:v>3.8930000000000007</c:v>
                </c:pt>
                <c:pt idx="34810">
                  <c:v>3.8950000000000102</c:v>
                </c:pt>
                <c:pt idx="34811">
                  <c:v>3.8970000000000056</c:v>
                </c:pt>
                <c:pt idx="34812">
                  <c:v>3.8990000000000009</c:v>
                </c:pt>
                <c:pt idx="34813">
                  <c:v>3.9010000000000105</c:v>
                </c:pt>
                <c:pt idx="34814">
                  <c:v>3.9030000000000058</c:v>
                </c:pt>
                <c:pt idx="34815">
                  <c:v>3.9050000000000011</c:v>
                </c:pt>
                <c:pt idx="34816">
                  <c:v>3.9070000000000107</c:v>
                </c:pt>
                <c:pt idx="34817">
                  <c:v>3.909000000000006</c:v>
                </c:pt>
                <c:pt idx="34818">
                  <c:v>3.9110000000000014</c:v>
                </c:pt>
                <c:pt idx="34819">
                  <c:v>3.9130000000000109</c:v>
                </c:pt>
                <c:pt idx="34820">
                  <c:v>3.9150000000000063</c:v>
                </c:pt>
                <c:pt idx="34821">
                  <c:v>3.9170000000000016</c:v>
                </c:pt>
                <c:pt idx="34822">
                  <c:v>3.9190000000000111</c:v>
                </c:pt>
                <c:pt idx="34823">
                  <c:v>3.9210000000000065</c:v>
                </c:pt>
                <c:pt idx="34824">
                  <c:v>3.9230000000000018</c:v>
                </c:pt>
                <c:pt idx="34825">
                  <c:v>3.9250000000000114</c:v>
                </c:pt>
                <c:pt idx="34826">
                  <c:v>3.9270000000000067</c:v>
                </c:pt>
                <c:pt idx="34827">
                  <c:v>3.929000000000002</c:v>
                </c:pt>
                <c:pt idx="34828">
                  <c:v>3.9310000000000116</c:v>
                </c:pt>
                <c:pt idx="34829">
                  <c:v>3.9330000000000069</c:v>
                </c:pt>
                <c:pt idx="34830">
                  <c:v>3.9350000000000023</c:v>
                </c:pt>
                <c:pt idx="34831">
                  <c:v>3.9370000000000118</c:v>
                </c:pt>
                <c:pt idx="34832">
                  <c:v>3.9390000000000072</c:v>
                </c:pt>
                <c:pt idx="34833">
                  <c:v>3.9410000000000025</c:v>
                </c:pt>
                <c:pt idx="34834">
                  <c:v>3.9430000000000121</c:v>
                </c:pt>
                <c:pt idx="34835">
                  <c:v>3.9450000000000074</c:v>
                </c:pt>
                <c:pt idx="34836">
                  <c:v>3.9470000000000027</c:v>
                </c:pt>
                <c:pt idx="34837">
                  <c:v>3.9490000000000123</c:v>
                </c:pt>
                <c:pt idx="34838">
                  <c:v>3.9510000000000076</c:v>
                </c:pt>
                <c:pt idx="34839">
                  <c:v>3.953000000000003</c:v>
                </c:pt>
                <c:pt idx="34840">
                  <c:v>3.9550000000000125</c:v>
                </c:pt>
                <c:pt idx="34841">
                  <c:v>3.9570000000000078</c:v>
                </c:pt>
                <c:pt idx="34842">
                  <c:v>3.9590000000000032</c:v>
                </c:pt>
                <c:pt idx="34843">
                  <c:v>3.9610000000000127</c:v>
                </c:pt>
                <c:pt idx="34844">
                  <c:v>3.9630000000000081</c:v>
                </c:pt>
                <c:pt idx="34845">
                  <c:v>3.9650000000000034</c:v>
                </c:pt>
                <c:pt idx="34846">
                  <c:v>3.9669999999999987</c:v>
                </c:pt>
                <c:pt idx="34847">
                  <c:v>3.9690000000000083</c:v>
                </c:pt>
                <c:pt idx="34848">
                  <c:v>3.9710000000000036</c:v>
                </c:pt>
                <c:pt idx="34849">
                  <c:v>3.972999999999999</c:v>
                </c:pt>
                <c:pt idx="34850">
                  <c:v>3.9750000000000085</c:v>
                </c:pt>
                <c:pt idx="34851">
                  <c:v>3.9770000000000039</c:v>
                </c:pt>
                <c:pt idx="34852">
                  <c:v>3.9789999999999992</c:v>
                </c:pt>
                <c:pt idx="34853">
                  <c:v>3.9810000000000088</c:v>
                </c:pt>
                <c:pt idx="34854">
                  <c:v>3.9830000000000041</c:v>
                </c:pt>
                <c:pt idx="34855">
                  <c:v>3.9849999999999994</c:v>
                </c:pt>
                <c:pt idx="34856">
                  <c:v>3.987000000000009</c:v>
                </c:pt>
                <c:pt idx="34857">
                  <c:v>3.9890000000000043</c:v>
                </c:pt>
                <c:pt idx="34858">
                  <c:v>3.9909999999999997</c:v>
                </c:pt>
                <c:pt idx="34859">
                  <c:v>3.9930000000000092</c:v>
                </c:pt>
                <c:pt idx="34860">
                  <c:v>3.9950000000000045</c:v>
                </c:pt>
                <c:pt idx="34861">
                  <c:v>3.9969999999999999</c:v>
                </c:pt>
                <c:pt idx="34862">
                  <c:v>3.9990000000000094</c:v>
                </c:pt>
                <c:pt idx="34863">
                  <c:v>4.0010000000000048</c:v>
                </c:pt>
                <c:pt idx="34864">
                  <c:v>4.0030000000000001</c:v>
                </c:pt>
                <c:pt idx="34865">
                  <c:v>4.0050000000000097</c:v>
                </c:pt>
                <c:pt idx="34866">
                  <c:v>4.007000000000005</c:v>
                </c:pt>
                <c:pt idx="34867">
                  <c:v>4.0090000000000003</c:v>
                </c:pt>
                <c:pt idx="34868">
                  <c:v>4.0110000000000099</c:v>
                </c:pt>
                <c:pt idx="34869">
                  <c:v>4.0130000000000052</c:v>
                </c:pt>
                <c:pt idx="34870">
                  <c:v>4.0150000000000006</c:v>
                </c:pt>
                <c:pt idx="34871">
                  <c:v>4.0170000000000101</c:v>
                </c:pt>
                <c:pt idx="34872">
                  <c:v>4.0190000000000055</c:v>
                </c:pt>
                <c:pt idx="34873">
                  <c:v>4.0210000000000008</c:v>
                </c:pt>
                <c:pt idx="34874">
                  <c:v>4.0230000000000103</c:v>
                </c:pt>
                <c:pt idx="34875">
                  <c:v>4.0250000000000057</c:v>
                </c:pt>
                <c:pt idx="34876">
                  <c:v>4.027000000000001</c:v>
                </c:pt>
                <c:pt idx="34877">
                  <c:v>4.0290000000000106</c:v>
                </c:pt>
                <c:pt idx="34878">
                  <c:v>4.0310000000000059</c:v>
                </c:pt>
                <c:pt idx="34879">
                  <c:v>4.0330000000000013</c:v>
                </c:pt>
                <c:pt idx="34880">
                  <c:v>4.0350000000000108</c:v>
                </c:pt>
                <c:pt idx="34881">
                  <c:v>4.0370000000000061</c:v>
                </c:pt>
                <c:pt idx="34882">
                  <c:v>4.0390000000000015</c:v>
                </c:pt>
                <c:pt idx="34883">
                  <c:v>4.041000000000011</c:v>
                </c:pt>
                <c:pt idx="34884">
                  <c:v>4.0430000000000064</c:v>
                </c:pt>
                <c:pt idx="34885">
                  <c:v>4.0450000000000017</c:v>
                </c:pt>
                <c:pt idx="34886">
                  <c:v>4.0470000000000113</c:v>
                </c:pt>
                <c:pt idx="34887">
                  <c:v>4.0490000000000066</c:v>
                </c:pt>
                <c:pt idx="34888">
                  <c:v>4.0510000000000019</c:v>
                </c:pt>
                <c:pt idx="34889">
                  <c:v>4.0530000000000115</c:v>
                </c:pt>
                <c:pt idx="34890">
                  <c:v>4.0550000000000068</c:v>
                </c:pt>
                <c:pt idx="34891">
                  <c:v>4.0570000000000022</c:v>
                </c:pt>
                <c:pt idx="34892">
                  <c:v>4.0590000000000117</c:v>
                </c:pt>
                <c:pt idx="34893">
                  <c:v>4.061000000000007</c:v>
                </c:pt>
                <c:pt idx="34894">
                  <c:v>4.0630000000000024</c:v>
                </c:pt>
                <c:pt idx="34895">
                  <c:v>4.0650000000000119</c:v>
                </c:pt>
                <c:pt idx="34896">
                  <c:v>4.0670000000000073</c:v>
                </c:pt>
                <c:pt idx="34897">
                  <c:v>4.0690000000000026</c:v>
                </c:pt>
                <c:pt idx="34898">
                  <c:v>4.0710000000000122</c:v>
                </c:pt>
                <c:pt idx="34899">
                  <c:v>4.0730000000000075</c:v>
                </c:pt>
                <c:pt idx="34900">
                  <c:v>4.0750000000000028</c:v>
                </c:pt>
                <c:pt idx="34901">
                  <c:v>4.0770000000000124</c:v>
                </c:pt>
                <c:pt idx="34902">
                  <c:v>4.0790000000000077</c:v>
                </c:pt>
                <c:pt idx="34903">
                  <c:v>4.0810000000000031</c:v>
                </c:pt>
                <c:pt idx="34904">
                  <c:v>4.0830000000000126</c:v>
                </c:pt>
                <c:pt idx="34905">
                  <c:v>4.085000000000008</c:v>
                </c:pt>
                <c:pt idx="34906">
                  <c:v>4.0870000000000033</c:v>
                </c:pt>
                <c:pt idx="34907">
                  <c:v>4.0889999999999986</c:v>
                </c:pt>
                <c:pt idx="34908">
                  <c:v>4.0910000000000082</c:v>
                </c:pt>
                <c:pt idx="34909">
                  <c:v>4.0930000000000035</c:v>
                </c:pt>
                <c:pt idx="34910">
                  <c:v>4.0949999999999989</c:v>
                </c:pt>
                <c:pt idx="34911">
                  <c:v>4.0970000000000084</c:v>
                </c:pt>
                <c:pt idx="34912">
                  <c:v>4.0990000000000038</c:v>
                </c:pt>
                <c:pt idx="34913">
                  <c:v>4.1009999999999991</c:v>
                </c:pt>
                <c:pt idx="34914">
                  <c:v>4.1030000000000086</c:v>
                </c:pt>
                <c:pt idx="34915">
                  <c:v>4.105000000000004</c:v>
                </c:pt>
                <c:pt idx="34916">
                  <c:v>4.1069999999999993</c:v>
                </c:pt>
                <c:pt idx="34917">
                  <c:v>4.1090000000000089</c:v>
                </c:pt>
                <c:pt idx="34918">
                  <c:v>4.1110000000000042</c:v>
                </c:pt>
                <c:pt idx="34919">
                  <c:v>4.1129999999999995</c:v>
                </c:pt>
                <c:pt idx="34920">
                  <c:v>4.1150000000000091</c:v>
                </c:pt>
                <c:pt idx="34921">
                  <c:v>4.1170000000000044</c:v>
                </c:pt>
                <c:pt idx="34922">
                  <c:v>4.1189999999999998</c:v>
                </c:pt>
                <c:pt idx="34923">
                  <c:v>4.1210000000000093</c:v>
                </c:pt>
                <c:pt idx="34924">
                  <c:v>4.1230000000000047</c:v>
                </c:pt>
                <c:pt idx="34925">
                  <c:v>4.125</c:v>
                </c:pt>
                <c:pt idx="34926">
                  <c:v>4.1270000000000095</c:v>
                </c:pt>
                <c:pt idx="34927">
                  <c:v>4.1290000000000049</c:v>
                </c:pt>
                <c:pt idx="34928">
                  <c:v>4.1310000000000002</c:v>
                </c:pt>
                <c:pt idx="34929">
                  <c:v>4.1330000000000098</c:v>
                </c:pt>
                <c:pt idx="34930">
                  <c:v>4.1350000000000051</c:v>
                </c:pt>
                <c:pt idx="34931">
                  <c:v>4.1370000000000005</c:v>
                </c:pt>
                <c:pt idx="34932">
                  <c:v>4.13900000000001</c:v>
                </c:pt>
                <c:pt idx="34933">
                  <c:v>4.1410000000000053</c:v>
                </c:pt>
                <c:pt idx="34934">
                  <c:v>4.1430000000000007</c:v>
                </c:pt>
                <c:pt idx="34935">
                  <c:v>4.1450000000000102</c:v>
                </c:pt>
                <c:pt idx="34936">
                  <c:v>4.1470000000000056</c:v>
                </c:pt>
                <c:pt idx="34937">
                  <c:v>4.1490000000000009</c:v>
                </c:pt>
                <c:pt idx="34938">
                  <c:v>4.1510000000000105</c:v>
                </c:pt>
                <c:pt idx="34939">
                  <c:v>4.1530000000000058</c:v>
                </c:pt>
                <c:pt idx="34940">
                  <c:v>4.1550000000000011</c:v>
                </c:pt>
                <c:pt idx="34941">
                  <c:v>4.1570000000000107</c:v>
                </c:pt>
                <c:pt idx="34942">
                  <c:v>4.159000000000006</c:v>
                </c:pt>
                <c:pt idx="34943">
                  <c:v>4.1610000000000014</c:v>
                </c:pt>
                <c:pt idx="34944">
                  <c:v>4.1630000000000109</c:v>
                </c:pt>
                <c:pt idx="34945">
                  <c:v>4.1650000000000063</c:v>
                </c:pt>
                <c:pt idx="34946">
                  <c:v>4.1670000000000016</c:v>
                </c:pt>
                <c:pt idx="34947">
                  <c:v>4.1690000000000111</c:v>
                </c:pt>
                <c:pt idx="34948">
                  <c:v>4.1710000000000065</c:v>
                </c:pt>
                <c:pt idx="34949">
                  <c:v>4.1730000000000018</c:v>
                </c:pt>
                <c:pt idx="34950">
                  <c:v>4.1750000000000114</c:v>
                </c:pt>
                <c:pt idx="34951">
                  <c:v>4.1770000000000067</c:v>
                </c:pt>
                <c:pt idx="34952">
                  <c:v>4.179000000000002</c:v>
                </c:pt>
                <c:pt idx="34953">
                  <c:v>4.1810000000000116</c:v>
                </c:pt>
                <c:pt idx="34954">
                  <c:v>4.1830000000000069</c:v>
                </c:pt>
                <c:pt idx="34955">
                  <c:v>4.1850000000000023</c:v>
                </c:pt>
                <c:pt idx="34956">
                  <c:v>4.1870000000000118</c:v>
                </c:pt>
                <c:pt idx="34957">
                  <c:v>4.1890000000000072</c:v>
                </c:pt>
                <c:pt idx="34958">
                  <c:v>4.1910000000000025</c:v>
                </c:pt>
                <c:pt idx="34959">
                  <c:v>4.1930000000000121</c:v>
                </c:pt>
                <c:pt idx="34960">
                  <c:v>4.1950000000000074</c:v>
                </c:pt>
                <c:pt idx="34961">
                  <c:v>4.1970000000000027</c:v>
                </c:pt>
                <c:pt idx="34962">
                  <c:v>4.1990000000000123</c:v>
                </c:pt>
                <c:pt idx="34963">
                  <c:v>4.2010000000000076</c:v>
                </c:pt>
                <c:pt idx="34964">
                  <c:v>4.203000000000003</c:v>
                </c:pt>
                <c:pt idx="34965">
                  <c:v>4.2050000000000125</c:v>
                </c:pt>
                <c:pt idx="34966">
                  <c:v>4.2070000000000078</c:v>
                </c:pt>
                <c:pt idx="34967">
                  <c:v>4.2090000000000032</c:v>
                </c:pt>
                <c:pt idx="34968">
                  <c:v>4.2110000000000127</c:v>
                </c:pt>
                <c:pt idx="34969">
                  <c:v>4.2130000000000081</c:v>
                </c:pt>
                <c:pt idx="34970">
                  <c:v>4.2150000000000034</c:v>
                </c:pt>
                <c:pt idx="34971">
                  <c:v>4.2169999999999987</c:v>
                </c:pt>
                <c:pt idx="34972">
                  <c:v>4.2190000000000083</c:v>
                </c:pt>
                <c:pt idx="34973">
                  <c:v>4.2210000000000036</c:v>
                </c:pt>
                <c:pt idx="34974">
                  <c:v>4.222999999999999</c:v>
                </c:pt>
                <c:pt idx="34975">
                  <c:v>4.2250000000000085</c:v>
                </c:pt>
                <c:pt idx="34976">
                  <c:v>4.2270000000000039</c:v>
                </c:pt>
                <c:pt idx="34977">
                  <c:v>4.2289999999999992</c:v>
                </c:pt>
                <c:pt idx="34978">
                  <c:v>4.2310000000000088</c:v>
                </c:pt>
                <c:pt idx="34979">
                  <c:v>4.2330000000000041</c:v>
                </c:pt>
                <c:pt idx="34980">
                  <c:v>4.2349999999999994</c:v>
                </c:pt>
                <c:pt idx="34981">
                  <c:v>4.237000000000009</c:v>
                </c:pt>
                <c:pt idx="34982">
                  <c:v>4.2390000000000043</c:v>
                </c:pt>
                <c:pt idx="34983">
                  <c:v>4.2409999999999997</c:v>
                </c:pt>
                <c:pt idx="34984">
                  <c:v>4.2430000000000092</c:v>
                </c:pt>
                <c:pt idx="34985">
                  <c:v>4.2450000000000045</c:v>
                </c:pt>
                <c:pt idx="34986">
                  <c:v>4.2469999999999999</c:v>
                </c:pt>
                <c:pt idx="34987">
                  <c:v>4.2490000000000094</c:v>
                </c:pt>
                <c:pt idx="34988">
                  <c:v>4.2510000000000048</c:v>
                </c:pt>
                <c:pt idx="34989">
                  <c:v>4.2530000000000001</c:v>
                </c:pt>
                <c:pt idx="34990">
                  <c:v>4.2550000000000097</c:v>
                </c:pt>
                <c:pt idx="34991">
                  <c:v>4.257000000000005</c:v>
                </c:pt>
                <c:pt idx="34992">
                  <c:v>4.2590000000000003</c:v>
                </c:pt>
                <c:pt idx="34993">
                  <c:v>4.2610000000000099</c:v>
                </c:pt>
                <c:pt idx="34994">
                  <c:v>4.2630000000000052</c:v>
                </c:pt>
                <c:pt idx="34995">
                  <c:v>4.2650000000000006</c:v>
                </c:pt>
                <c:pt idx="34996">
                  <c:v>4.2670000000000101</c:v>
                </c:pt>
                <c:pt idx="34997">
                  <c:v>4.2690000000000055</c:v>
                </c:pt>
                <c:pt idx="34998">
                  <c:v>4.2710000000000008</c:v>
                </c:pt>
                <c:pt idx="34999">
                  <c:v>4.2730000000000103</c:v>
                </c:pt>
                <c:pt idx="35000">
                  <c:v>4.2750000000000057</c:v>
                </c:pt>
                <c:pt idx="35001">
                  <c:v>4.277000000000001</c:v>
                </c:pt>
                <c:pt idx="35002">
                  <c:v>4.2790000000000106</c:v>
                </c:pt>
                <c:pt idx="35003">
                  <c:v>4.2810000000000059</c:v>
                </c:pt>
                <c:pt idx="35004">
                  <c:v>4.2830000000000013</c:v>
                </c:pt>
                <c:pt idx="35005">
                  <c:v>4.2850000000000108</c:v>
                </c:pt>
                <c:pt idx="35006">
                  <c:v>4.2870000000000061</c:v>
                </c:pt>
                <c:pt idx="35007">
                  <c:v>4.2890000000000015</c:v>
                </c:pt>
                <c:pt idx="35008">
                  <c:v>4.291000000000011</c:v>
                </c:pt>
                <c:pt idx="35009">
                  <c:v>4.2930000000000064</c:v>
                </c:pt>
                <c:pt idx="35010">
                  <c:v>4.2950000000000017</c:v>
                </c:pt>
                <c:pt idx="35011">
                  <c:v>4.2970000000000113</c:v>
                </c:pt>
                <c:pt idx="35012">
                  <c:v>4.2990000000000066</c:v>
                </c:pt>
                <c:pt idx="35013">
                  <c:v>4.3010000000000019</c:v>
                </c:pt>
                <c:pt idx="35014">
                  <c:v>4.3030000000000115</c:v>
                </c:pt>
                <c:pt idx="35015">
                  <c:v>4.3050000000000068</c:v>
                </c:pt>
                <c:pt idx="35016">
                  <c:v>4.3070000000000022</c:v>
                </c:pt>
                <c:pt idx="35017">
                  <c:v>4.3090000000000117</c:v>
                </c:pt>
                <c:pt idx="35018">
                  <c:v>4.311000000000007</c:v>
                </c:pt>
                <c:pt idx="35019">
                  <c:v>4.3130000000000024</c:v>
                </c:pt>
                <c:pt idx="35020">
                  <c:v>4.3150000000000119</c:v>
                </c:pt>
                <c:pt idx="35021">
                  <c:v>4.3170000000000073</c:v>
                </c:pt>
                <c:pt idx="35022">
                  <c:v>4.3190000000000026</c:v>
                </c:pt>
                <c:pt idx="35023">
                  <c:v>4.3210000000000122</c:v>
                </c:pt>
                <c:pt idx="35024">
                  <c:v>4.3230000000000075</c:v>
                </c:pt>
                <c:pt idx="35025">
                  <c:v>4.3250000000000028</c:v>
                </c:pt>
                <c:pt idx="35026">
                  <c:v>4.3270000000000124</c:v>
                </c:pt>
                <c:pt idx="35027">
                  <c:v>4.3290000000000077</c:v>
                </c:pt>
                <c:pt idx="35028">
                  <c:v>4.3310000000000031</c:v>
                </c:pt>
                <c:pt idx="35029">
                  <c:v>4.3330000000000126</c:v>
                </c:pt>
                <c:pt idx="35030">
                  <c:v>4.335000000000008</c:v>
                </c:pt>
                <c:pt idx="35031">
                  <c:v>4.3370000000000033</c:v>
                </c:pt>
                <c:pt idx="35032">
                  <c:v>4.3389999999999986</c:v>
                </c:pt>
                <c:pt idx="35033">
                  <c:v>4.3410000000000082</c:v>
                </c:pt>
                <c:pt idx="35034">
                  <c:v>4.3430000000000035</c:v>
                </c:pt>
                <c:pt idx="35035">
                  <c:v>4.3449999999999989</c:v>
                </c:pt>
                <c:pt idx="35036">
                  <c:v>4.3470000000000084</c:v>
                </c:pt>
                <c:pt idx="35037">
                  <c:v>4.3490000000000038</c:v>
                </c:pt>
                <c:pt idx="35038">
                  <c:v>4.3509999999999991</c:v>
                </c:pt>
                <c:pt idx="35039">
                  <c:v>4.3530000000000086</c:v>
                </c:pt>
                <c:pt idx="35040">
                  <c:v>4.355000000000004</c:v>
                </c:pt>
                <c:pt idx="35041">
                  <c:v>4.3569999999999993</c:v>
                </c:pt>
                <c:pt idx="35042">
                  <c:v>4.3590000000000089</c:v>
                </c:pt>
                <c:pt idx="35043">
                  <c:v>4.3610000000000042</c:v>
                </c:pt>
                <c:pt idx="35044">
                  <c:v>4.3629999999999995</c:v>
                </c:pt>
                <c:pt idx="35045">
                  <c:v>4.3650000000000091</c:v>
                </c:pt>
                <c:pt idx="35046">
                  <c:v>4.3670000000000044</c:v>
                </c:pt>
                <c:pt idx="35047">
                  <c:v>4.3689999999999998</c:v>
                </c:pt>
                <c:pt idx="35048">
                  <c:v>4.3710000000000093</c:v>
                </c:pt>
                <c:pt idx="35049">
                  <c:v>4.3730000000000047</c:v>
                </c:pt>
                <c:pt idx="35050">
                  <c:v>4.375</c:v>
                </c:pt>
                <c:pt idx="35051">
                  <c:v>4.3770000000000095</c:v>
                </c:pt>
                <c:pt idx="35052">
                  <c:v>4.3790000000000049</c:v>
                </c:pt>
                <c:pt idx="35053">
                  <c:v>4.3810000000000002</c:v>
                </c:pt>
                <c:pt idx="35054">
                  <c:v>4.3830000000000098</c:v>
                </c:pt>
                <c:pt idx="35055">
                  <c:v>4.3850000000000051</c:v>
                </c:pt>
                <c:pt idx="35056">
                  <c:v>4.3870000000000005</c:v>
                </c:pt>
                <c:pt idx="35057">
                  <c:v>4.38900000000001</c:v>
                </c:pt>
                <c:pt idx="35058">
                  <c:v>4.3910000000000053</c:v>
                </c:pt>
                <c:pt idx="35059">
                  <c:v>4.3930000000000007</c:v>
                </c:pt>
                <c:pt idx="35060">
                  <c:v>4.3950000000000102</c:v>
                </c:pt>
                <c:pt idx="35061">
                  <c:v>4.3970000000000056</c:v>
                </c:pt>
                <c:pt idx="35062">
                  <c:v>4.3990000000000009</c:v>
                </c:pt>
                <c:pt idx="35063">
                  <c:v>4.4010000000000105</c:v>
                </c:pt>
                <c:pt idx="35064">
                  <c:v>4.4030000000000058</c:v>
                </c:pt>
                <c:pt idx="35065">
                  <c:v>4.4050000000000011</c:v>
                </c:pt>
                <c:pt idx="35066">
                  <c:v>4.4070000000000107</c:v>
                </c:pt>
                <c:pt idx="35067">
                  <c:v>4.409000000000006</c:v>
                </c:pt>
                <c:pt idx="35068">
                  <c:v>4.4110000000000014</c:v>
                </c:pt>
                <c:pt idx="35069">
                  <c:v>4.4130000000000109</c:v>
                </c:pt>
                <c:pt idx="35070">
                  <c:v>4.4150000000000063</c:v>
                </c:pt>
                <c:pt idx="35071">
                  <c:v>4.4170000000000016</c:v>
                </c:pt>
                <c:pt idx="35072">
                  <c:v>4.4190000000000111</c:v>
                </c:pt>
                <c:pt idx="35073">
                  <c:v>4.4210000000000065</c:v>
                </c:pt>
                <c:pt idx="35074">
                  <c:v>4.4230000000000018</c:v>
                </c:pt>
                <c:pt idx="35075">
                  <c:v>4.4250000000000114</c:v>
                </c:pt>
                <c:pt idx="35076">
                  <c:v>4.4270000000000067</c:v>
                </c:pt>
                <c:pt idx="35077">
                  <c:v>4.429000000000002</c:v>
                </c:pt>
                <c:pt idx="35078">
                  <c:v>4.4310000000000116</c:v>
                </c:pt>
                <c:pt idx="35079">
                  <c:v>4.4330000000000069</c:v>
                </c:pt>
                <c:pt idx="35080">
                  <c:v>4.4350000000000023</c:v>
                </c:pt>
                <c:pt idx="35081">
                  <c:v>4.4370000000000118</c:v>
                </c:pt>
                <c:pt idx="35082">
                  <c:v>4.4390000000000072</c:v>
                </c:pt>
                <c:pt idx="35083">
                  <c:v>4.4410000000000025</c:v>
                </c:pt>
                <c:pt idx="35084">
                  <c:v>4.4430000000000121</c:v>
                </c:pt>
                <c:pt idx="35085">
                  <c:v>4.4450000000000074</c:v>
                </c:pt>
                <c:pt idx="35086">
                  <c:v>4.4470000000000027</c:v>
                </c:pt>
                <c:pt idx="35087">
                  <c:v>4.4490000000000123</c:v>
                </c:pt>
                <c:pt idx="35088">
                  <c:v>4.4510000000000076</c:v>
                </c:pt>
                <c:pt idx="35089">
                  <c:v>4.453000000000003</c:v>
                </c:pt>
                <c:pt idx="35090">
                  <c:v>4.4550000000000125</c:v>
                </c:pt>
                <c:pt idx="35091">
                  <c:v>4.4570000000000078</c:v>
                </c:pt>
                <c:pt idx="35092">
                  <c:v>4.4590000000000032</c:v>
                </c:pt>
                <c:pt idx="35093">
                  <c:v>4.4610000000000127</c:v>
                </c:pt>
                <c:pt idx="35094">
                  <c:v>4.4630000000000081</c:v>
                </c:pt>
                <c:pt idx="35095">
                  <c:v>4.4650000000000034</c:v>
                </c:pt>
                <c:pt idx="35096">
                  <c:v>4.4669999999999987</c:v>
                </c:pt>
                <c:pt idx="35097">
                  <c:v>4.4690000000000083</c:v>
                </c:pt>
                <c:pt idx="35098">
                  <c:v>4.4710000000000036</c:v>
                </c:pt>
                <c:pt idx="35099">
                  <c:v>4.472999999999999</c:v>
                </c:pt>
                <c:pt idx="35100">
                  <c:v>4.4750000000000085</c:v>
                </c:pt>
                <c:pt idx="35101">
                  <c:v>4.4770000000000039</c:v>
                </c:pt>
                <c:pt idx="35102">
                  <c:v>4.4789999999999992</c:v>
                </c:pt>
                <c:pt idx="35103">
                  <c:v>4.4810000000000088</c:v>
                </c:pt>
                <c:pt idx="35104">
                  <c:v>4.4830000000000041</c:v>
                </c:pt>
                <c:pt idx="35105">
                  <c:v>4.4849999999999994</c:v>
                </c:pt>
                <c:pt idx="35106">
                  <c:v>4.487000000000009</c:v>
                </c:pt>
                <c:pt idx="35107">
                  <c:v>4.4890000000000043</c:v>
                </c:pt>
                <c:pt idx="35108">
                  <c:v>4.4909999999999997</c:v>
                </c:pt>
                <c:pt idx="35109">
                  <c:v>4.4930000000000092</c:v>
                </c:pt>
                <c:pt idx="35110">
                  <c:v>4.4950000000000045</c:v>
                </c:pt>
                <c:pt idx="35111">
                  <c:v>4.4969999999999999</c:v>
                </c:pt>
                <c:pt idx="35112">
                  <c:v>4.4990000000000094</c:v>
                </c:pt>
                <c:pt idx="35113">
                  <c:v>4.5010000000000048</c:v>
                </c:pt>
                <c:pt idx="35114">
                  <c:v>4.5030000000000001</c:v>
                </c:pt>
                <c:pt idx="35115">
                  <c:v>4.5050000000000097</c:v>
                </c:pt>
                <c:pt idx="35116">
                  <c:v>4.507000000000005</c:v>
                </c:pt>
                <c:pt idx="35117">
                  <c:v>4.5090000000000003</c:v>
                </c:pt>
                <c:pt idx="35118">
                  <c:v>4.5110000000000099</c:v>
                </c:pt>
                <c:pt idx="35119">
                  <c:v>4.5130000000000052</c:v>
                </c:pt>
                <c:pt idx="35120">
                  <c:v>4.5150000000000006</c:v>
                </c:pt>
                <c:pt idx="35121">
                  <c:v>4.5170000000000101</c:v>
                </c:pt>
                <c:pt idx="35122">
                  <c:v>4.5190000000000055</c:v>
                </c:pt>
                <c:pt idx="35123">
                  <c:v>4.5210000000000008</c:v>
                </c:pt>
                <c:pt idx="35124">
                  <c:v>4.5230000000000103</c:v>
                </c:pt>
                <c:pt idx="35125">
                  <c:v>4.5250000000000057</c:v>
                </c:pt>
                <c:pt idx="35126">
                  <c:v>4.527000000000001</c:v>
                </c:pt>
                <c:pt idx="35127">
                  <c:v>4.5290000000000106</c:v>
                </c:pt>
                <c:pt idx="35128">
                  <c:v>4.5310000000000059</c:v>
                </c:pt>
                <c:pt idx="35129">
                  <c:v>4.5330000000000013</c:v>
                </c:pt>
                <c:pt idx="35130">
                  <c:v>4.5350000000000108</c:v>
                </c:pt>
                <c:pt idx="35131">
                  <c:v>4.5370000000000061</c:v>
                </c:pt>
                <c:pt idx="35132">
                  <c:v>4.5390000000000015</c:v>
                </c:pt>
                <c:pt idx="35133">
                  <c:v>4.541000000000011</c:v>
                </c:pt>
                <c:pt idx="35134">
                  <c:v>4.5430000000000064</c:v>
                </c:pt>
                <c:pt idx="35135">
                  <c:v>4.5450000000000017</c:v>
                </c:pt>
                <c:pt idx="35136">
                  <c:v>4.5470000000000113</c:v>
                </c:pt>
                <c:pt idx="35137">
                  <c:v>4.5490000000000066</c:v>
                </c:pt>
                <c:pt idx="35138">
                  <c:v>4.5510000000000019</c:v>
                </c:pt>
                <c:pt idx="35139">
                  <c:v>4.5530000000000115</c:v>
                </c:pt>
                <c:pt idx="35140">
                  <c:v>4.5550000000000068</c:v>
                </c:pt>
                <c:pt idx="35141">
                  <c:v>4.5570000000000022</c:v>
                </c:pt>
                <c:pt idx="35142">
                  <c:v>4.5590000000000117</c:v>
                </c:pt>
                <c:pt idx="35143">
                  <c:v>4.561000000000007</c:v>
                </c:pt>
                <c:pt idx="35144">
                  <c:v>4.5630000000000024</c:v>
                </c:pt>
                <c:pt idx="35145">
                  <c:v>4.5650000000000119</c:v>
                </c:pt>
                <c:pt idx="35146">
                  <c:v>4.5670000000000073</c:v>
                </c:pt>
                <c:pt idx="35147">
                  <c:v>4.5690000000000026</c:v>
                </c:pt>
                <c:pt idx="35148">
                  <c:v>4.5710000000000122</c:v>
                </c:pt>
                <c:pt idx="35149">
                  <c:v>4.5730000000000075</c:v>
                </c:pt>
                <c:pt idx="35150">
                  <c:v>4.5750000000000028</c:v>
                </c:pt>
                <c:pt idx="35151">
                  <c:v>4.5770000000000124</c:v>
                </c:pt>
                <c:pt idx="35152">
                  <c:v>4.5790000000000077</c:v>
                </c:pt>
                <c:pt idx="35153">
                  <c:v>4.5810000000000031</c:v>
                </c:pt>
                <c:pt idx="35154">
                  <c:v>4.5830000000000126</c:v>
                </c:pt>
                <c:pt idx="35155">
                  <c:v>4.585000000000008</c:v>
                </c:pt>
                <c:pt idx="35156">
                  <c:v>4.5870000000000033</c:v>
                </c:pt>
                <c:pt idx="35157">
                  <c:v>4.5889999999999986</c:v>
                </c:pt>
                <c:pt idx="35158">
                  <c:v>4.5910000000000082</c:v>
                </c:pt>
                <c:pt idx="35159">
                  <c:v>4.5930000000000035</c:v>
                </c:pt>
                <c:pt idx="35160">
                  <c:v>4.5949999999999989</c:v>
                </c:pt>
                <c:pt idx="35161">
                  <c:v>4.5970000000000084</c:v>
                </c:pt>
                <c:pt idx="35162">
                  <c:v>4.5990000000000038</c:v>
                </c:pt>
                <c:pt idx="35163">
                  <c:v>4.6009999999999991</c:v>
                </c:pt>
                <c:pt idx="35164">
                  <c:v>4.6030000000000086</c:v>
                </c:pt>
                <c:pt idx="35165">
                  <c:v>4.605000000000004</c:v>
                </c:pt>
                <c:pt idx="35166">
                  <c:v>4.6069999999999993</c:v>
                </c:pt>
                <c:pt idx="35167">
                  <c:v>4.6090000000000089</c:v>
                </c:pt>
                <c:pt idx="35168">
                  <c:v>4.6110000000000042</c:v>
                </c:pt>
                <c:pt idx="35169">
                  <c:v>4.6129999999999995</c:v>
                </c:pt>
                <c:pt idx="35170">
                  <c:v>4.6150000000000091</c:v>
                </c:pt>
                <c:pt idx="35171">
                  <c:v>4.6170000000000044</c:v>
                </c:pt>
                <c:pt idx="35172">
                  <c:v>4.6189999999999998</c:v>
                </c:pt>
                <c:pt idx="35173">
                  <c:v>4.6210000000000093</c:v>
                </c:pt>
                <c:pt idx="35174">
                  <c:v>4.6230000000000047</c:v>
                </c:pt>
                <c:pt idx="35175">
                  <c:v>4.625</c:v>
                </c:pt>
                <c:pt idx="35176">
                  <c:v>4.6270000000000095</c:v>
                </c:pt>
                <c:pt idx="35177">
                  <c:v>4.6290000000000049</c:v>
                </c:pt>
                <c:pt idx="35178">
                  <c:v>4.6310000000000002</c:v>
                </c:pt>
                <c:pt idx="35179">
                  <c:v>4.6330000000000098</c:v>
                </c:pt>
                <c:pt idx="35180">
                  <c:v>4.6350000000000051</c:v>
                </c:pt>
                <c:pt idx="35181">
                  <c:v>4.6370000000000005</c:v>
                </c:pt>
                <c:pt idx="35182">
                  <c:v>4.63900000000001</c:v>
                </c:pt>
                <c:pt idx="35183">
                  <c:v>4.6410000000000053</c:v>
                </c:pt>
                <c:pt idx="35184">
                  <c:v>4.6430000000000007</c:v>
                </c:pt>
                <c:pt idx="35185">
                  <c:v>4.6450000000000102</c:v>
                </c:pt>
                <c:pt idx="35186">
                  <c:v>4.6470000000000056</c:v>
                </c:pt>
                <c:pt idx="35187">
                  <c:v>4.6490000000000009</c:v>
                </c:pt>
                <c:pt idx="35188">
                  <c:v>4.6510000000000105</c:v>
                </c:pt>
                <c:pt idx="35189">
                  <c:v>4.6530000000000058</c:v>
                </c:pt>
                <c:pt idx="35190">
                  <c:v>4.6550000000000011</c:v>
                </c:pt>
                <c:pt idx="35191">
                  <c:v>4.6570000000000107</c:v>
                </c:pt>
                <c:pt idx="35192">
                  <c:v>4.659000000000006</c:v>
                </c:pt>
                <c:pt idx="35193">
                  <c:v>4.6610000000000014</c:v>
                </c:pt>
                <c:pt idx="35194">
                  <c:v>4.6630000000000109</c:v>
                </c:pt>
                <c:pt idx="35195">
                  <c:v>4.6650000000000063</c:v>
                </c:pt>
                <c:pt idx="35196">
                  <c:v>4.6670000000000016</c:v>
                </c:pt>
                <c:pt idx="35197">
                  <c:v>4.6690000000000111</c:v>
                </c:pt>
                <c:pt idx="35198">
                  <c:v>4.6710000000000065</c:v>
                </c:pt>
                <c:pt idx="35199">
                  <c:v>4.6730000000000018</c:v>
                </c:pt>
                <c:pt idx="35200">
                  <c:v>4.6750000000000114</c:v>
                </c:pt>
                <c:pt idx="35201">
                  <c:v>4.6770000000000067</c:v>
                </c:pt>
                <c:pt idx="35202">
                  <c:v>4.679000000000002</c:v>
                </c:pt>
                <c:pt idx="35203">
                  <c:v>4.6810000000000116</c:v>
                </c:pt>
                <c:pt idx="35204">
                  <c:v>4.6830000000000069</c:v>
                </c:pt>
                <c:pt idx="35205">
                  <c:v>4.6850000000000023</c:v>
                </c:pt>
                <c:pt idx="35206">
                  <c:v>4.6870000000000118</c:v>
                </c:pt>
                <c:pt idx="35207">
                  <c:v>4.6890000000000072</c:v>
                </c:pt>
                <c:pt idx="35208">
                  <c:v>4.6910000000000025</c:v>
                </c:pt>
                <c:pt idx="35209">
                  <c:v>4.6930000000000121</c:v>
                </c:pt>
                <c:pt idx="35210">
                  <c:v>4.6950000000000074</c:v>
                </c:pt>
                <c:pt idx="35211">
                  <c:v>4.6970000000000027</c:v>
                </c:pt>
                <c:pt idx="35212">
                  <c:v>4.6990000000000123</c:v>
                </c:pt>
                <c:pt idx="35213">
                  <c:v>4.7010000000000076</c:v>
                </c:pt>
                <c:pt idx="35214">
                  <c:v>4.703000000000003</c:v>
                </c:pt>
                <c:pt idx="35215">
                  <c:v>4.7050000000000125</c:v>
                </c:pt>
                <c:pt idx="35216">
                  <c:v>4.7070000000000078</c:v>
                </c:pt>
                <c:pt idx="35217">
                  <c:v>4.7090000000000032</c:v>
                </c:pt>
                <c:pt idx="35218">
                  <c:v>4.7110000000000127</c:v>
                </c:pt>
                <c:pt idx="35219">
                  <c:v>4.7130000000000081</c:v>
                </c:pt>
                <c:pt idx="35220">
                  <c:v>4.7150000000000034</c:v>
                </c:pt>
                <c:pt idx="35221">
                  <c:v>4.7169999999999987</c:v>
                </c:pt>
                <c:pt idx="35222">
                  <c:v>4.7190000000000083</c:v>
                </c:pt>
                <c:pt idx="35223">
                  <c:v>4.7210000000000036</c:v>
                </c:pt>
                <c:pt idx="35224">
                  <c:v>4.722999999999999</c:v>
                </c:pt>
                <c:pt idx="35225">
                  <c:v>4.7250000000000085</c:v>
                </c:pt>
                <c:pt idx="35226">
                  <c:v>4.7270000000000039</c:v>
                </c:pt>
                <c:pt idx="35227">
                  <c:v>4.7289999999999992</c:v>
                </c:pt>
                <c:pt idx="35228">
                  <c:v>4.7310000000000088</c:v>
                </c:pt>
                <c:pt idx="35229">
                  <c:v>4.7330000000000041</c:v>
                </c:pt>
                <c:pt idx="35230">
                  <c:v>4.7349999999999994</c:v>
                </c:pt>
                <c:pt idx="35231">
                  <c:v>4.737000000000009</c:v>
                </c:pt>
                <c:pt idx="35232">
                  <c:v>4.7390000000000043</c:v>
                </c:pt>
                <c:pt idx="35233">
                  <c:v>4.7409999999999997</c:v>
                </c:pt>
                <c:pt idx="35234">
                  <c:v>4.7430000000000092</c:v>
                </c:pt>
                <c:pt idx="35235">
                  <c:v>4.7450000000000045</c:v>
                </c:pt>
                <c:pt idx="35236">
                  <c:v>4.7469999999999999</c:v>
                </c:pt>
                <c:pt idx="35237">
                  <c:v>4.7490000000000094</c:v>
                </c:pt>
                <c:pt idx="35238">
                  <c:v>4.7510000000000048</c:v>
                </c:pt>
              </c:numCache>
            </c:numRef>
          </c:xVal>
          <c:yVal>
            <c:numRef>
              <c:f>traffic!$N$8:$N$35246</c:f>
              <c:numCache>
                <c:formatCode>General</c:formatCode>
                <c:ptCount val="3523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formatCode="0.00E+00">
                  <c:v>-6.0000000000000004E-308</c:v>
                </c:pt>
                <c:pt idx="360" formatCode="0.00E+00">
                  <c:v>-1.6999999999999999E-307</c:v>
                </c:pt>
                <c:pt idx="361" formatCode="0.00E+00">
                  <c:v>-1.3E-307</c:v>
                </c:pt>
                <c:pt idx="362" formatCode="0.00E+00">
                  <c:v>1.8999999999999999E-307</c:v>
                </c:pt>
                <c:pt idx="363" formatCode="0.00E+00">
                  <c:v>6.6999999999999999E-307</c:v>
                </c:pt>
                <c:pt idx="364" formatCode="0.00E+00">
                  <c:v>6.0999999999999997E-307</c:v>
                </c:pt>
                <c:pt idx="365" formatCode="0.00E+00">
                  <c:v>-6.3000000000000003E-307</c:v>
                </c:pt>
                <c:pt idx="366" formatCode="0.00E+00">
                  <c:v>-2.5600000000000001E-306</c:v>
                </c:pt>
                <c:pt idx="367" formatCode="0.00E+00">
                  <c:v>-2.85E-306</c:v>
                </c:pt>
                <c:pt idx="368" formatCode="0.00E+00">
                  <c:v>1.1499999999999999E-306</c:v>
                </c:pt>
                <c:pt idx="369" formatCode="0.00E+00">
                  <c:v>8.4299999999999998E-306</c:v>
                </c:pt>
                <c:pt idx="370" formatCode="0.00E+00">
                  <c:v>1.099E-305</c:v>
                </c:pt>
                <c:pt idx="371" formatCode="0.00E+00">
                  <c:v>-1.7800000000000001E-306</c:v>
                </c:pt>
                <c:pt idx="372" formatCode="0.00E+00">
                  <c:v>-2.85E-305</c:v>
                </c:pt>
                <c:pt idx="373" formatCode="0.00E+00">
                  <c:v>-4.0499999999999999E-305</c:v>
                </c:pt>
                <c:pt idx="374" formatCode="0.00E+00">
                  <c:v>6.3800000000000002E-306</c:v>
                </c:pt>
                <c:pt idx="375" formatCode="0.00E+00">
                  <c:v>1.1664000000000001E-304</c:v>
                </c:pt>
                <c:pt idx="376" formatCode="0.00E+00">
                  <c:v>1.9005000000000001E-304</c:v>
                </c:pt>
                <c:pt idx="377" formatCode="0.00E+00">
                  <c:v>4.9680000000000001E-305</c:v>
                </c:pt>
                <c:pt idx="378" formatCode="0.00E+00">
                  <c:v>-3.5844000000000001E-304</c:v>
                </c:pt>
                <c:pt idx="379" formatCode="0.00E+00">
                  <c:v>-7.0917000000000001E-304</c:v>
                </c:pt>
                <c:pt idx="380" formatCode="0.00E+00">
                  <c:v>-3.6320999999999999E-304</c:v>
                </c:pt>
                <c:pt idx="381" formatCode="0.00E+00">
                  <c:v>9.7615999999999998E-304</c:v>
                </c:pt>
                <c:pt idx="382" formatCode="0.00E+00">
                  <c:v>2.34487E-303</c:v>
                </c:pt>
                <c:pt idx="383" formatCode="0.00E+00">
                  <c:v>1.5404499999999999E-303</c:v>
                </c:pt>
                <c:pt idx="384" formatCode="0.00E+00">
                  <c:v>-2.84628E-303</c:v>
                </c:pt>
                <c:pt idx="385" formatCode="0.00E+00">
                  <c:v>-7.94915E-303</c:v>
                </c:pt>
                <c:pt idx="386" formatCode="0.00E+00">
                  <c:v>-5.68329E-303</c:v>
                </c:pt>
                <c:pt idx="387" formatCode="0.00E+00">
                  <c:v>1.04575E-302</c:v>
                </c:pt>
                <c:pt idx="388" formatCode="0.00E+00">
                  <c:v>3.20861E-302</c:v>
                </c:pt>
                <c:pt idx="389" formatCode="0.00E+00">
                  <c:v>2.9715199999999998E-302</c:v>
                </c:pt>
                <c:pt idx="390" formatCode="0.00E+00">
                  <c:v>-2.54629E-302</c:v>
                </c:pt>
                <c:pt idx="391" formatCode="0.00E+00">
                  <c:v>-1.11357E-301</c:v>
                </c:pt>
                <c:pt idx="392" formatCode="0.00E+00">
                  <c:v>-1.24386E-301</c:v>
                </c:pt>
                <c:pt idx="393" formatCode="0.00E+00">
                  <c:v>5.4514099999999999E-302</c:v>
                </c:pt>
                <c:pt idx="394" formatCode="0.00E+00">
                  <c:v>3.7749200000000001E-301</c:v>
                </c:pt>
                <c:pt idx="395" formatCode="0.00E+00">
                  <c:v>4.8527099999999997E-301</c:v>
                </c:pt>
                <c:pt idx="396" formatCode="0.00E+00">
                  <c:v>-9.1484600000000005E-302</c:v>
                </c:pt>
                <c:pt idx="397" formatCode="0.00E+00">
                  <c:v>-1.28949E-300</c:v>
                </c:pt>
                <c:pt idx="398" formatCode="0.00E+00">
                  <c:v>-1.9355000000000001E-300</c:v>
                </c:pt>
                <c:pt idx="399" formatCode="0.00E+00">
                  <c:v>-3.03627E-301</c:v>
                </c:pt>
                <c:pt idx="400" formatCode="0.00E+00">
                  <c:v>3.7604099999999999E-300</c:v>
                </c:pt>
                <c:pt idx="401" formatCode="0.00E+00">
                  <c:v>6.5669500000000003E-300</c:v>
                </c:pt>
                <c:pt idx="402" formatCode="0.00E+00">
                  <c:v>1.6997499999999999E-300</c:v>
                </c:pt>
                <c:pt idx="403" formatCode="0.00E+00">
                  <c:v>-1.28391E-299</c:v>
                </c:pt>
                <c:pt idx="404" formatCode="0.00E+00">
                  <c:v>-2.5387499999999999E-299</c:v>
                </c:pt>
                <c:pt idx="405" formatCode="0.00E+00">
                  <c:v>-1.28047E-299</c:v>
                </c:pt>
                <c:pt idx="406" formatCode="0.00E+00">
                  <c:v>3.5806899999999998E-299</c:v>
                </c:pt>
                <c:pt idx="407" formatCode="0.00E+00">
                  <c:v>8.51418E-299</c:v>
                </c:pt>
                <c:pt idx="408" formatCode="0.00E+00">
                  <c:v>5.2525499999999998E-299</c:v>
                </c:pt>
                <c:pt idx="409" formatCode="0.00E+00">
                  <c:v>-1.1572700000000001E-298</c:v>
                </c:pt>
                <c:pt idx="410" formatCode="0.00E+00">
                  <c:v>-3.1665800000000002E-298</c:v>
                </c:pt>
                <c:pt idx="411" formatCode="0.00E+00">
                  <c:v>-2.6814100000000001E-298</c:v>
                </c:pt>
                <c:pt idx="412" formatCode="0.00E+00">
                  <c:v>2.4945700000000002E-298</c:v>
                </c:pt>
                <c:pt idx="413" formatCode="0.00E+00">
                  <c:v>9.5691899999999998E-298</c:v>
                </c:pt>
                <c:pt idx="414" formatCode="0.00E+00">
                  <c:v>9.0025999999999992E-298</c:v>
                </c:pt>
                <c:pt idx="415" formatCode="0.00E+00">
                  <c:v>-8.3106800000000002E-298</c:v>
                </c:pt>
                <c:pt idx="416" formatCode="0.00E+00">
                  <c:v>-3.5376599999999999E-297</c:v>
                </c:pt>
                <c:pt idx="417" formatCode="0.00E+00">
                  <c:v>-4.0408800000000001E-297</c:v>
                </c:pt>
                <c:pt idx="418" formatCode="0.00E+00">
                  <c:v>1.18045E-297</c:v>
                </c:pt>
                <c:pt idx="419" formatCode="0.00E+00">
                  <c:v>1.06277E-296</c:v>
                </c:pt>
                <c:pt idx="420" formatCode="0.00E+00">
                  <c:v>1.3709600000000001E-296</c:v>
                </c:pt>
                <c:pt idx="421" formatCode="0.00E+00">
                  <c:v>-3.1124400000000001E-297</c:v>
                </c:pt>
                <c:pt idx="422" formatCode="0.00E+00">
                  <c:v>-3.78342E-296</c:v>
                </c:pt>
                <c:pt idx="423" formatCode="0.00E+00">
                  <c:v>-5.7497599999999998E-296</c:v>
                </c:pt>
                <c:pt idx="424" formatCode="0.00E+00">
                  <c:v>-1.44712E-296</c:v>
                </c:pt>
                <c:pt idx="425" formatCode="0.00E+00">
                  <c:v>9.5296499999999995E-296</c:v>
                </c:pt>
                <c:pt idx="426" formatCode="0.00E+00">
                  <c:v>1.70501E-295</c:v>
                </c:pt>
                <c:pt idx="427" formatCode="0.00E+00">
                  <c:v>4.08588E-296</c:v>
                </c:pt>
                <c:pt idx="428" formatCode="0.00E+00">
                  <c:v>-3.4094499999999998E-295</c:v>
                </c:pt>
                <c:pt idx="429" formatCode="0.00E+00">
                  <c:v>-6.6947900000000003E-295</c:v>
                </c:pt>
                <c:pt idx="430" formatCode="0.00E+00">
                  <c:v>-3.40901E-295</c:v>
                </c:pt>
                <c:pt idx="431" formatCode="0.00E+00">
                  <c:v>9.3854600000000002E-295</c:v>
                </c:pt>
                <c:pt idx="432" formatCode="0.00E+00">
                  <c:v>2.2141000000000001E-294</c:v>
                </c:pt>
                <c:pt idx="433" formatCode="0.00E+00">
                  <c:v>1.21136E-294</c:v>
                </c:pt>
                <c:pt idx="434" formatCode="0.00E+00">
                  <c:v>-3.5488099999999998E-294</c:v>
                </c:pt>
                <c:pt idx="435" formatCode="0.00E+00">
                  <c:v>-9.1683199999999996E-294</c:v>
                </c:pt>
                <c:pt idx="436" formatCode="0.00E+00">
                  <c:v>-7.4598900000000004E-294</c:v>
                </c:pt>
                <c:pt idx="437" formatCode="0.00E+00">
                  <c:v>8.2792199999999997E-294</c:v>
                </c:pt>
                <c:pt idx="438" formatCode="0.00E+00">
                  <c:v>2.9965099999999999E-293</c:v>
                </c:pt>
                <c:pt idx="439" formatCode="0.00E+00">
                  <c:v>2.9981200000000002E-293</c:v>
                </c:pt>
                <c:pt idx="440" formatCode="0.00E+00">
                  <c:v>-1.6785699999999999E-293</c:v>
                </c:pt>
                <c:pt idx="441" formatCode="0.00E+00">
                  <c:v>-9.0482400000000004E-293</c:v>
                </c:pt>
                <c:pt idx="442" formatCode="0.00E+00">
                  <c:v>-1.0589999999999999E-292</c:v>
                </c:pt>
                <c:pt idx="443" formatCode="0.00E+00">
                  <c:v>2.74527E-293</c:v>
                </c:pt>
                <c:pt idx="444" formatCode="0.00E+00">
                  <c:v>2.6939600000000001E-292</c:v>
                </c:pt>
                <c:pt idx="445" formatCode="0.00E+00">
                  <c:v>3.576E-292</c:v>
                </c:pt>
                <c:pt idx="446" formatCode="0.00E+00">
                  <c:v>-3.9151499999999999E-293</c:v>
                </c:pt>
                <c:pt idx="447" formatCode="0.00E+00">
                  <c:v>-8.6995800000000005E-292</c:v>
                </c:pt>
                <c:pt idx="448" formatCode="0.00E+00">
                  <c:v>-1.2523500000000001E-291</c:v>
                </c:pt>
                <c:pt idx="449" formatCode="0.00E+00">
                  <c:v>1.60207E-292</c:v>
                </c:pt>
                <c:pt idx="450" formatCode="0.00E+00">
                  <c:v>3.4996000000000003E-291</c:v>
                </c:pt>
                <c:pt idx="451" formatCode="0.00E+00">
                  <c:v>5.7871399999999999E-291</c:v>
                </c:pt>
                <c:pt idx="452" formatCode="0.00E+00">
                  <c:v>1.7301300000000001E-291</c:v>
                </c:pt>
                <c:pt idx="453" formatCode="0.00E+00">
                  <c:v>-1.03892E-290</c:v>
                </c:pt>
                <c:pt idx="454" formatCode="0.00E+00">
                  <c:v>-2.0791799999999999E-290</c:v>
                </c:pt>
                <c:pt idx="455" formatCode="0.00E+00">
                  <c:v>-9.9117799999999998E-291</c:v>
                </c:pt>
                <c:pt idx="456" formatCode="0.00E+00">
                  <c:v>3.1546900000000001E-290</c:v>
                </c:pt>
                <c:pt idx="457" formatCode="0.00E+00">
                  <c:v>7.3045100000000001E-290</c:v>
                </c:pt>
                <c:pt idx="458" formatCode="0.00E+00">
                  <c:v>4.2418600000000001E-290</c:v>
                </c:pt>
                <c:pt idx="459" formatCode="0.00E+00">
                  <c:v>-1.0720600000000001E-289</c:v>
                </c:pt>
                <c:pt idx="460" formatCode="0.00E+00">
                  <c:v>-2.83512E-289</c:v>
                </c:pt>
                <c:pt idx="461" formatCode="0.00E+00">
                  <c:v>-2.2356599999999999E-289</c:v>
                </c:pt>
                <c:pt idx="462" formatCode="0.00E+00">
                  <c:v>2.9294899999999999E-289</c:v>
                </c:pt>
                <c:pt idx="463" formatCode="0.00E+00">
                  <c:v>9.8195599999999993E-289</c:v>
                </c:pt>
                <c:pt idx="464" formatCode="0.00E+00">
                  <c:v>7.8516800000000001E-289</c:v>
                </c:pt>
                <c:pt idx="465" formatCode="0.00E+00">
                  <c:v>-1.36833E-288</c:v>
                </c:pt>
                <c:pt idx="466" formatCode="0.00E+00">
                  <c:v>-4.6486099999999998E-288</c:v>
                </c:pt>
                <c:pt idx="467" formatCode="0.00E+00">
                  <c:v>-5.0729200000000001E-288</c:v>
                </c:pt>
                <c:pt idx="468" formatCode="0.00E+00">
                  <c:v>1.9645699999999998E-288</c:v>
                </c:pt>
                <c:pt idx="469" formatCode="0.00E+00">
                  <c:v>1.4527400000000001E-287</c:v>
                </c:pt>
                <c:pt idx="470" formatCode="0.00E+00">
                  <c:v>1.81694E-287</c:v>
                </c:pt>
                <c:pt idx="471" formatCode="0.00E+00">
                  <c:v>-5.9260000000000002E-288</c:v>
                </c:pt>
                <c:pt idx="472" formatCode="0.00E+00">
                  <c:v>-5.4987900000000001E-287</c:v>
                </c:pt>
                <c:pt idx="473" formatCode="0.00E+00">
                  <c:v>-8.1751799999999999E-287</c:v>
                </c:pt>
                <c:pt idx="474" formatCode="0.00E+00">
                  <c:v>-1.5793299999999999E-287</c:v>
                </c:pt>
                <c:pt idx="475" formatCode="0.00E+00">
                  <c:v>1.5004800000000001E-286</c:v>
                </c:pt>
                <c:pt idx="476" formatCode="0.00E+00">
                  <c:v>2.5666600000000001E-286</c:v>
                </c:pt>
                <c:pt idx="477" formatCode="0.00E+00">
                  <c:v>2.3909300000000001E-287</c:v>
                </c:pt>
                <c:pt idx="478" formatCode="0.00E+00">
                  <c:v>-6.3321099999999998E-286</c:v>
                </c:pt>
                <c:pt idx="479" formatCode="0.00E+00">
                  <c:v>-1.1836099999999999E-285</c:v>
                </c:pt>
                <c:pt idx="480" formatCode="0.00E+00">
                  <c:v>-5.4870999999999996E-286</c:v>
                </c:pt>
                <c:pt idx="481" formatCode="0.00E+00">
                  <c:v>1.8046199999999999E-285</c:v>
                </c:pt>
                <c:pt idx="482" formatCode="0.00E+00">
                  <c:v>4.1286300000000003E-285</c:v>
                </c:pt>
                <c:pt idx="483" formatCode="0.00E+00">
                  <c:v>2.25302E-285</c:v>
                </c:pt>
                <c:pt idx="484" formatCode="0.00E+00">
                  <c:v>-6.5364999999999997E-285</c:v>
                </c:pt>
                <c:pt idx="485" formatCode="0.00E+00">
                  <c:v>-1.68451E-284</c:v>
                </c:pt>
                <c:pt idx="486" formatCode="0.00E+00">
                  <c:v>-1.3555600000000001E-284</c:v>
                </c:pt>
                <c:pt idx="487" formatCode="0.00E+00">
                  <c:v>1.57058E-284</c:v>
                </c:pt>
                <c:pt idx="488" formatCode="0.00E+00">
                  <c:v>5.5155699999999999E-284</c:v>
                </c:pt>
                <c:pt idx="489" formatCode="0.00E+00">
                  <c:v>4.8997199999999999E-284</c:v>
                </c:pt>
                <c:pt idx="490" formatCode="0.00E+00">
                  <c:v>-5.6043699999999995E-284</c:v>
                </c:pt>
                <c:pt idx="491" formatCode="0.00E+00">
                  <c:v>-2.18171E-283</c:v>
                </c:pt>
                <c:pt idx="492" formatCode="0.00E+00">
                  <c:v>-2.4796199999999999E-283</c:v>
                </c:pt>
                <c:pt idx="493" formatCode="0.00E+00">
                  <c:v>7.0185800000000005E-284</c:v>
                </c:pt>
                <c:pt idx="494" formatCode="0.00E+00">
                  <c:v>6.46897E-283</c:v>
                </c:pt>
                <c:pt idx="495" formatCode="0.00E+00">
                  <c:v>8.15424E-283</c:v>
                </c:pt>
                <c:pt idx="496" formatCode="0.00E+00">
                  <c:v>-2.9939800000000001E-283</c:v>
                </c:pt>
                <c:pt idx="497" formatCode="0.00E+00">
                  <c:v>-2.5745900000000002E-282</c:v>
                </c:pt>
                <c:pt idx="498" formatCode="0.00E+00">
                  <c:v>-3.7237399999999999E-282</c:v>
                </c:pt>
                <c:pt idx="499" formatCode="0.00E+00">
                  <c:v>-2.7140199999999999E-283</c:v>
                </c:pt>
                <c:pt idx="500" formatCode="0.00E+00">
                  <c:v>8.1407099999999997E-282</c:v>
                </c:pt>
                <c:pt idx="501" formatCode="0.00E+00">
                  <c:v>1.3831800000000001E-281</c:v>
                </c:pt>
                <c:pt idx="502" formatCode="0.00E+00">
                  <c:v>3.36665E-282</c:v>
                </c:pt>
                <c:pt idx="503" formatCode="0.00E+00">
                  <c:v>-2.7307299999999999E-281</c:v>
                </c:pt>
                <c:pt idx="504" formatCode="0.00E+00">
                  <c:v>-5.3713299999999998E-281</c:v>
                </c:pt>
                <c:pt idx="505" formatCode="0.00E+00">
                  <c:v>-2.71266E-281</c:v>
                </c:pt>
                <c:pt idx="506" formatCode="0.00E+00">
                  <c:v>7.59365E-281</c:v>
                </c:pt>
                <c:pt idx="507" formatCode="0.00E+00">
                  <c:v>1.8054299999999999E-280</c:v>
                </c:pt>
                <c:pt idx="508" formatCode="0.00E+00">
                  <c:v>1.11606E-280</c:v>
                </c:pt>
                <c:pt idx="509" formatCode="0.00E+00">
                  <c:v>-2.4429000000000001E-280</c:v>
                </c:pt>
                <c:pt idx="510" formatCode="0.00E+00">
                  <c:v>-6.5880799999999996E-280</c:v>
                </c:pt>
                <c:pt idx="511" formatCode="0.00E+00">
                  <c:v>-4.9404199999999995E-280</c:v>
                </c:pt>
                <c:pt idx="512" formatCode="0.00E+00">
                  <c:v>7.5380799999999999E-280</c:v>
                </c:pt>
                <c:pt idx="513" formatCode="0.00E+00">
                  <c:v>2.43302E-279</c:v>
                </c:pt>
                <c:pt idx="514" formatCode="0.00E+00">
                  <c:v>2.31506E-279</c:v>
                </c:pt>
                <c:pt idx="515" formatCode="0.00E+00">
                  <c:v>-1.70869E-279</c:v>
                </c:pt>
                <c:pt idx="516" formatCode="0.00E+00">
                  <c:v>-7.9759000000000001E-279</c:v>
                </c:pt>
                <c:pt idx="517" formatCode="0.00E+00">
                  <c:v>-8.8484699999999995E-279</c:v>
                </c:pt>
                <c:pt idx="518" formatCode="0.00E+00">
                  <c:v>4.4528099999999998E-279</c:v>
                </c:pt>
                <c:pt idx="519" formatCode="0.00E+00">
                  <c:v>2.8446900000000002E-278</c:v>
                </c:pt>
                <c:pt idx="520" formatCode="0.00E+00">
                  <c:v>3.6992100000000002E-278</c:v>
                </c:pt>
                <c:pt idx="521" formatCode="0.00E+00">
                  <c:v>-4.1517100000000003E-279</c:v>
                </c:pt>
                <c:pt idx="522" formatCode="0.00E+00">
                  <c:v>-9.0549600000000005E-278</c:v>
                </c:pt>
                <c:pt idx="523" formatCode="0.00E+00">
                  <c:v>-1.3529400000000001E-277</c:v>
                </c:pt>
                <c:pt idx="524" formatCode="0.00E+00">
                  <c:v>-9.1217799999999996E-279</c:v>
                </c:pt>
                <c:pt idx="525" formatCode="0.00E+00">
                  <c:v>2.9979900000000002E-277</c:v>
                </c:pt>
                <c:pt idx="526" formatCode="0.00E+00">
                  <c:v>5.09306E-277</c:v>
                </c:pt>
                <c:pt idx="527" formatCode="0.00E+00">
                  <c:v>1.35289E-277</c:v>
                </c:pt>
                <c:pt idx="528" formatCode="0.00E+00">
                  <c:v>-9.6280500000000005E-277</c:v>
                </c:pt>
                <c:pt idx="529" formatCode="0.00E+00">
                  <c:v>-1.9024799999999999E-276</c:v>
                </c:pt>
                <c:pt idx="530" formatCode="0.00E+00">
                  <c:v>-9.27865E-277</c:v>
                </c:pt>
                <c:pt idx="531" formatCode="0.00E+00">
                  <c:v>2.7933E-276</c:v>
                </c:pt>
                <c:pt idx="532" formatCode="0.00E+00">
                  <c:v>6.6491100000000004E-276</c:v>
                </c:pt>
                <c:pt idx="533" formatCode="0.00E+00">
                  <c:v>4.66028E-276</c:v>
                </c:pt>
                <c:pt idx="534" formatCode="0.00E+00">
                  <c:v>-6.9641300000000003E-276</c:v>
                </c:pt>
                <c:pt idx="535" formatCode="0.00E+00">
                  <c:v>-2.05724E-275</c:v>
                </c:pt>
                <c:pt idx="536" formatCode="0.00E+00">
                  <c:v>-1.4518E-275</c:v>
                </c:pt>
                <c:pt idx="537" formatCode="0.00E+00">
                  <c:v>2.8675300000000001E-275</c:v>
                </c:pt>
                <c:pt idx="538" formatCode="0.00E+00">
                  <c:v>8.7159999999999995E-275</c:v>
                </c:pt>
                <c:pt idx="539" formatCode="0.00E+00">
                  <c:v>8.7055099999999994E-275</c:v>
                </c:pt>
                <c:pt idx="540" formatCode="0.00E+00">
                  <c:v>-4.1573000000000003E-275</c:v>
                </c:pt>
                <c:pt idx="541" formatCode="0.00E+00">
                  <c:v>-2.44883E-274</c:v>
                </c:pt>
                <c:pt idx="542" formatCode="0.00E+00">
                  <c:v>-2.8432599999999999E-274</c:v>
                </c:pt>
                <c:pt idx="543" formatCode="0.00E+00">
                  <c:v>9.6809099999999997E-275</c:v>
                </c:pt>
                <c:pt idx="544" formatCode="0.00E+00">
                  <c:v>7.8501400000000001E-274</c:v>
                </c:pt>
                <c:pt idx="545" formatCode="0.00E+00">
                  <c:v>9.9427099999999995E-274</c:v>
                </c:pt>
                <c:pt idx="546" formatCode="0.00E+00">
                  <c:v>-2.92882E-274</c:v>
                </c:pt>
                <c:pt idx="547" formatCode="0.00E+00">
                  <c:v>-2.9262599999999999E-273</c:v>
                </c:pt>
                <c:pt idx="548" formatCode="0.00E+00">
                  <c:v>-4.3071700000000002E-273</c:v>
                </c:pt>
                <c:pt idx="549" formatCode="0.00E+00">
                  <c:v>-6.0559999999999995E-274</c:v>
                </c:pt>
                <c:pt idx="550" formatCode="0.00E+00">
                  <c:v>8.5018500000000006E-273</c:v>
                </c:pt>
                <c:pt idx="551" formatCode="0.00E+00">
                  <c:v>1.5099400000000001E-272</c:v>
                </c:pt>
                <c:pt idx="552" formatCode="0.00E+00">
                  <c:v>5.9090100000000004E-273</c:v>
                </c:pt>
                <c:pt idx="553" formatCode="0.00E+00">
                  <c:v>-2.3014000000000001E-272</c:v>
                </c:pt>
                <c:pt idx="554" formatCode="0.00E+00">
                  <c:v>-4.7048599999999999E-272</c:v>
                </c:pt>
                <c:pt idx="555" formatCode="0.00E+00">
                  <c:v>-1.7210199999999999E-272</c:v>
                </c:pt>
                <c:pt idx="556" formatCode="0.00E+00">
                  <c:v>8.9464299999999999E-272</c:v>
                </c:pt>
                <c:pt idx="557" formatCode="0.00E+00">
                  <c:v>1.9846399999999999E-271</c:v>
                </c:pt>
                <c:pt idx="558" formatCode="0.00E+00">
                  <c:v>1.43501E-271</c:v>
                </c:pt>
                <c:pt idx="559" formatCode="0.00E+00">
                  <c:v>-1.7501400000000001E-271</c:v>
                </c:pt>
                <c:pt idx="560" formatCode="0.00E+00">
                  <c:v>-5.5021000000000005E-271</c:v>
                </c:pt>
                <c:pt idx="561" formatCode="0.00E+00">
                  <c:v>-4.14611E-271</c:v>
                </c:pt>
                <c:pt idx="562" formatCode="0.00E+00">
                  <c:v>6.8236100000000004E-271</c:v>
                </c:pt>
                <c:pt idx="563" formatCode="0.00E+00">
                  <c:v>2.1770499999999999E-270</c:v>
                </c:pt>
                <c:pt idx="564" formatCode="0.00E+00">
                  <c:v>2.1549299999999998E-270</c:v>
                </c:pt>
                <c:pt idx="565" formatCode="0.00E+00">
                  <c:v>-1.20024E-270</c:v>
                </c:pt>
                <c:pt idx="566" formatCode="0.00E+00">
                  <c:v>-6.4888499999999999E-270</c:v>
                </c:pt>
                <c:pt idx="567" formatCode="0.00E+00">
                  <c:v>-7.2737099999999997E-270</c:v>
                </c:pt>
                <c:pt idx="568" formatCode="0.00E+00">
                  <c:v>3.7635800000000001E-270</c:v>
                </c:pt>
                <c:pt idx="569" formatCode="0.00E+00">
                  <c:v>2.3668E-269</c:v>
                </c:pt>
                <c:pt idx="570" formatCode="0.00E+00">
                  <c:v>3.1581000000000002E-269</c:v>
                </c:pt>
                <c:pt idx="571" formatCode="0.00E+00">
                  <c:v>1.5097099999999999E-270</c:v>
                </c:pt>
                <c:pt idx="572" formatCode="0.00E+00">
                  <c:v>-6.2694300000000004E-269</c:v>
                </c:pt>
                <c:pt idx="573" formatCode="0.00E+00">
                  <c:v>-9.4379600000000004E-269</c:v>
                </c:pt>
                <c:pt idx="574" formatCode="0.00E+00">
                  <c:v>1.01903E-269</c:v>
                </c:pt>
                <c:pt idx="575" formatCode="0.00E+00">
                  <c:v>2.6401600000000002E-268</c:v>
                </c:pt>
                <c:pt idx="576" formatCode="0.00E+00">
                  <c:v>4.4240199999999998E-268</c:v>
                </c:pt>
                <c:pt idx="577" formatCode="0.00E+00">
                  <c:v>1.5691499999999999E-268</c:v>
                </c:pt>
                <c:pt idx="578" formatCode="0.00E+00">
                  <c:v>-7.0832800000000005E-268</c:v>
                </c:pt>
                <c:pt idx="579" formatCode="0.00E+00">
                  <c:v>-1.42424E-267</c:v>
                </c:pt>
                <c:pt idx="580" formatCode="0.00E+00">
                  <c:v>-5.0677999999999999E-268</c:v>
                </c:pt>
                <c:pt idx="581" formatCode="0.00E+00">
                  <c:v>2.7576000000000001E-267</c:v>
                </c:pt>
                <c:pt idx="582" formatCode="0.00E+00">
                  <c:v>6.0688299999999997E-267</c:v>
                </c:pt>
                <c:pt idx="583" formatCode="0.00E+00">
                  <c:v>4.0217599999999997E-267</c:v>
                </c:pt>
                <c:pt idx="584" formatCode="0.00E+00">
                  <c:v>-7.0465200000000004E-267</c:v>
                </c:pt>
                <c:pt idx="585" formatCode="0.00E+00">
                  <c:v>-1.9847400000000001E-266</c:v>
                </c:pt>
                <c:pt idx="586" formatCode="0.00E+00">
                  <c:v>-1.3432099999999999E-266</c:v>
                </c:pt>
                <c:pt idx="587" formatCode="0.00E+00">
                  <c:v>2.92172E-266</c:v>
                </c:pt>
                <c:pt idx="588" formatCode="0.00E+00">
                  <c:v>8.6215499999999999E-266</c:v>
                </c:pt>
                <c:pt idx="589" formatCode="0.00E+00">
                  <c:v>7.9579700000000003E-266</c:v>
                </c:pt>
                <c:pt idx="590" formatCode="0.00E+00">
                  <c:v>-6.8225600000000005E-266</c:v>
                </c:pt>
                <c:pt idx="591" formatCode="0.00E+00">
                  <c:v>-2.9789799999999999E-265</c:v>
                </c:pt>
                <c:pt idx="592" formatCode="0.00E+00">
                  <c:v>-3.2061899999999998E-265</c:v>
                </c:pt>
                <c:pt idx="593" formatCode="0.00E+00">
                  <c:v>2.0127599999999999E-265</c:v>
                </c:pt>
                <c:pt idx="594" formatCode="0.00E+00">
                  <c:v>1.1293399999999999E-264</c:v>
                </c:pt>
                <c:pt idx="595" formatCode="0.00E+00">
                  <c:v>1.3927499999999999E-264</c:v>
                </c:pt>
                <c:pt idx="596" formatCode="0.00E+00">
                  <c:v>-4.4253500000000002E-265</c:v>
                </c:pt>
                <c:pt idx="597" formatCode="0.00E+00">
                  <c:v>-4.1855699999999998E-264</c:v>
                </c:pt>
                <c:pt idx="598" formatCode="0.00E+00">
                  <c:v>-6.0257399999999996E-264</c:v>
                </c:pt>
                <c:pt idx="599" formatCode="0.00E+00">
                  <c:v>-6.0388900000000001E-266</c:v>
                </c:pt>
                <c:pt idx="600" formatCode="0.00E+00">
                  <c:v>1.43778E-263</c:v>
                </c:pt>
                <c:pt idx="601" formatCode="0.00E+00">
                  <c:v>2.4114699999999999E-263</c:v>
                </c:pt>
                <c:pt idx="602" formatCode="0.00E+00">
                  <c:v>5.6320100000000004E-264</c:v>
                </c:pt>
                <c:pt idx="603" formatCode="0.00E+00">
                  <c:v>-4.8672200000000003E-263</c:v>
                </c:pt>
                <c:pt idx="604" formatCode="0.00E+00">
                  <c:v>-9.4056299999999994E-263</c:v>
                </c:pt>
                <c:pt idx="605" formatCode="0.00E+00">
                  <c:v>-4.0175299999999998E-263</c:v>
                </c:pt>
                <c:pt idx="606" formatCode="0.00E+00">
                  <c:v>1.5631699999999999E-262</c:v>
                </c:pt>
                <c:pt idx="607" formatCode="0.00E+00">
                  <c:v>3.5016800000000002E-262</c:v>
                </c:pt>
                <c:pt idx="608" formatCode="0.00E+00">
                  <c:v>2.0188799999999999E-262</c:v>
                </c:pt>
                <c:pt idx="609" formatCode="0.00E+00">
                  <c:v>-5.0407300000000002E-262</c:v>
                </c:pt>
                <c:pt idx="610" formatCode="0.00E+00">
                  <c:v>-1.3247200000000001E-261</c:v>
                </c:pt>
                <c:pt idx="611" formatCode="0.00E+00">
                  <c:v>-1.01133E-261</c:v>
                </c:pt>
                <c:pt idx="612" formatCode="0.00E+00">
                  <c:v>1.45124E-261</c:v>
                </c:pt>
                <c:pt idx="613" formatCode="0.00E+00">
                  <c:v>4.78144E-261</c:v>
                </c:pt>
                <c:pt idx="614" formatCode="0.00E+00">
                  <c:v>4.4674000000000003E-261</c:v>
                </c:pt>
                <c:pt idx="615" formatCode="0.00E+00">
                  <c:v>-3.9372300000000001E-261</c:v>
                </c:pt>
                <c:pt idx="616" formatCode="0.00E+00">
                  <c:v>-1.70839E-260</c:v>
                </c:pt>
                <c:pt idx="617" formatCode="0.00E+00">
                  <c:v>-1.9234300000000001E-260</c:v>
                </c:pt>
                <c:pt idx="618" formatCode="0.00E+00">
                  <c:v>7.2804800000000002E-261</c:v>
                </c:pt>
                <c:pt idx="619" formatCode="0.00E+00">
                  <c:v>5.4991199999999997E-260</c:v>
                </c:pt>
                <c:pt idx="620" formatCode="0.00E+00">
                  <c:v>7.0682600000000006E-260</c:v>
                </c:pt>
                <c:pt idx="621" formatCode="0.00E+00">
                  <c:v>-1.44466E-260</c:v>
                </c:pt>
                <c:pt idx="622" formatCode="0.00E+00">
                  <c:v>-1.9059100000000001E-259</c:v>
                </c:pt>
                <c:pt idx="623" formatCode="0.00E+00">
                  <c:v>-2.8057699999999998E-259</c:v>
                </c:pt>
                <c:pt idx="624" formatCode="0.00E+00">
                  <c:v>-2.1663700000000001E-260</c:v>
                </c:pt>
                <c:pt idx="625" formatCode="0.00E+00">
                  <c:v>6.0863599999999998E-259</c:v>
                </c:pt>
                <c:pt idx="626" formatCode="0.00E+00">
                  <c:v>1.0454099999999999E-258</c:v>
                </c:pt>
                <c:pt idx="627" formatCode="0.00E+00">
                  <c:v>3.1565400000000002E-259</c:v>
                </c:pt>
                <c:pt idx="628" formatCode="0.00E+00">
                  <c:v>-1.87165E-258</c:v>
                </c:pt>
                <c:pt idx="629" formatCode="0.00E+00">
                  <c:v>-3.7526499999999999E-258</c:v>
                </c:pt>
                <c:pt idx="630" formatCode="0.00E+00">
                  <c:v>-1.8339000000000001E-258</c:v>
                </c:pt>
                <c:pt idx="631" formatCode="0.00E+00">
                  <c:v>5.5417600000000001E-258</c:v>
                </c:pt>
                <c:pt idx="632" formatCode="0.00E+00">
                  <c:v>1.30955E-257</c:v>
                </c:pt>
                <c:pt idx="633" formatCode="0.00E+00">
                  <c:v>8.5825400000000007E-258</c:v>
                </c:pt>
                <c:pt idx="634" formatCode="0.00E+00">
                  <c:v>-1.58924E-257</c:v>
                </c:pt>
                <c:pt idx="635" formatCode="0.00E+00">
                  <c:v>-4.5038500000000002E-257</c:v>
                </c:pt>
                <c:pt idx="636" formatCode="0.00E+00">
                  <c:v>-3.6991200000000002E-257</c:v>
                </c:pt>
                <c:pt idx="637" formatCode="0.00E+00">
                  <c:v>4.0797500000000003E-257</c:v>
                </c:pt>
                <c:pt idx="638" formatCode="0.00E+00">
                  <c:v>1.4658499999999999E-256</c:v>
                </c:pt>
                <c:pt idx="639" formatCode="0.00E+00">
                  <c:v>1.39211E-256</c:v>
                </c:pt>
                <c:pt idx="640" formatCode="0.00E+00">
                  <c:v>-1.1553E-256</c:v>
                </c:pt>
                <c:pt idx="641" formatCode="0.00E+00">
                  <c:v>-5.1178700000000002E-256</c:v>
                </c:pt>
                <c:pt idx="642" formatCode="0.00E+00">
                  <c:v>-5.6473100000000001E-256</c:v>
                </c:pt>
                <c:pt idx="643" formatCode="0.00E+00">
                  <c:v>2.6406100000000001E-256</c:v>
                </c:pt>
                <c:pt idx="644" formatCode="0.00E+00">
                  <c:v>1.7417400000000001E-255</c:v>
                </c:pt>
                <c:pt idx="645" formatCode="0.00E+00">
                  <c:v>2.2795099999999999E-255</c:v>
                </c:pt>
                <c:pt idx="646" formatCode="0.00E+00">
                  <c:v>-1.03674E-256</c:v>
                </c:pt>
                <c:pt idx="647" formatCode="0.00E+00">
                  <c:v>-5.0733100000000003E-255</c:v>
                </c:pt>
                <c:pt idx="648" formatCode="0.00E+00">
                  <c:v>-7.4768499999999996E-255</c:v>
                </c:pt>
                <c:pt idx="649" formatCode="0.00E+00">
                  <c:v>2.9304E-256</c:v>
                </c:pt>
                <c:pt idx="650" formatCode="0.00E+00">
                  <c:v>1.88389E-254</c:v>
                </c:pt>
                <c:pt idx="651" formatCode="0.00E+00">
                  <c:v>3.1880100000000001E-254</c:v>
                </c:pt>
                <c:pt idx="652" formatCode="0.00E+00">
                  <c:v>1.16479E-254</c:v>
                </c:pt>
                <c:pt idx="653" formatCode="0.00E+00">
                  <c:v>-5.0148400000000002E-254</c:v>
                </c:pt>
                <c:pt idx="654" formatCode="0.00E+00">
                  <c:v>-1.0217300000000001E-253</c:v>
                </c:pt>
                <c:pt idx="655" formatCode="0.00E+00">
                  <c:v>-4.2912899999999998E-254</c:v>
                </c:pt>
                <c:pt idx="656" formatCode="0.00E+00">
                  <c:v>1.7448599999999999E-253</c:v>
                </c:pt>
                <c:pt idx="657" formatCode="0.00E+00">
                  <c:v>3.9343499999999998E-253</c:v>
                </c:pt>
                <c:pt idx="658" formatCode="0.00E+00">
                  <c:v>2.5744700000000001E-253</c:v>
                </c:pt>
                <c:pt idx="659" formatCode="0.00E+00">
                  <c:v>-4.5814399999999998E-253</c:v>
                </c:pt>
                <c:pt idx="660" formatCode="0.00E+00">
                  <c:v>-1.3005300000000001E-252</c:v>
                </c:pt>
                <c:pt idx="661" formatCode="0.00E+00">
                  <c:v>-1.0319200000000001E-252</c:v>
                </c:pt>
                <c:pt idx="662" formatCode="0.00E+00">
                  <c:v>1.3332299999999999E-252</c:v>
                </c:pt>
                <c:pt idx="663" formatCode="0.00E+00">
                  <c:v>4.5356500000000002E-252</c:v>
                </c:pt>
                <c:pt idx="664" formatCode="0.00E+00">
                  <c:v>4.2559099999999998E-252</c:v>
                </c:pt>
                <c:pt idx="665" formatCode="0.00E+00">
                  <c:v>-3.6250000000000001E-252</c:v>
                </c:pt>
                <c:pt idx="666" formatCode="0.00E+00">
                  <c:v>-1.5879500000000001E-251</c:v>
                </c:pt>
                <c:pt idx="667" formatCode="0.00E+00">
                  <c:v>-1.8099100000000002E-251</c:v>
                </c:pt>
                <c:pt idx="668" formatCode="0.00E+00">
                  <c:v>5.3826599999999998E-252</c:v>
                </c:pt>
                <c:pt idx="669" formatCode="0.00E+00">
                  <c:v>4.7603899999999997E-251</c:v>
                </c:pt>
                <c:pt idx="670" formatCode="0.00E+00">
                  <c:v>6.0135000000000002E-251</c:v>
                </c:pt>
                <c:pt idx="671" formatCode="0.00E+00">
                  <c:v>-2.05882E-251</c:v>
                </c:pt>
                <c:pt idx="672" formatCode="0.00E+00">
                  <c:v>-1.8559200000000001E-250</c:v>
                </c:pt>
                <c:pt idx="673" formatCode="0.00E+00">
                  <c:v>-2.6825900000000001E-250</c:v>
                </c:pt>
                <c:pt idx="674" formatCode="0.00E+00">
                  <c:v>-2.0901499999999998E-251</c:v>
                </c:pt>
                <c:pt idx="675" formatCode="0.00E+00">
                  <c:v>5.7703599999999997E-250</c:v>
                </c:pt>
                <c:pt idx="676" formatCode="0.00E+00">
                  <c:v>9.8491799999999999E-250</c:v>
                </c:pt>
                <c:pt idx="677" formatCode="0.00E+00">
                  <c:v>2.6319199999999999E-250</c:v>
                </c:pt>
                <c:pt idx="678" formatCode="0.00E+00">
                  <c:v>-1.8740699999999999E-249</c:v>
                </c:pt>
                <c:pt idx="679" formatCode="0.00E+00">
                  <c:v>-3.6948600000000002E-249</c:v>
                </c:pt>
                <c:pt idx="680" formatCode="0.00E+00">
                  <c:v>-1.7139500000000001E-249</c:v>
                </c:pt>
                <c:pt idx="681" formatCode="0.00E+00">
                  <c:v>5.7582599999999998E-249</c:v>
                </c:pt>
                <c:pt idx="682" formatCode="0.00E+00">
                  <c:v>1.3391999999999999E-248</c:v>
                </c:pt>
                <c:pt idx="683" formatCode="0.00E+00">
                  <c:v>8.7027799999999998E-249</c:v>
                </c:pt>
                <c:pt idx="684" formatCode="0.00E+00">
                  <c:v>-1.6492E-248</c:v>
                </c:pt>
                <c:pt idx="685" formatCode="0.00E+00">
                  <c:v>-4.5898100000000001E-248</c:v>
                </c:pt>
                <c:pt idx="686" formatCode="0.00E+00">
                  <c:v>-3.3589100000000002E-248</c:v>
                </c:pt>
                <c:pt idx="687" formatCode="0.00E+00">
                  <c:v>5.75E-248</c:v>
                </c:pt>
                <c:pt idx="688" formatCode="0.00E+00">
                  <c:v>1.7935699999999998E-247</c:v>
                </c:pt>
                <c:pt idx="689" formatCode="0.00E+00">
                  <c:v>1.60822E-247</c:v>
                </c:pt>
                <c:pt idx="690" formatCode="0.00E+00">
                  <c:v>-1.6378200000000001E-247</c:v>
                </c:pt>
                <c:pt idx="691" formatCode="0.00E+00">
                  <c:v>-6.61744E-247</c:v>
                </c:pt>
                <c:pt idx="692" formatCode="0.00E+00">
                  <c:v>-7.2123099999999999E-247</c:v>
                </c:pt>
                <c:pt idx="693" formatCode="0.00E+00">
                  <c:v>3.4506799999999999E-247</c:v>
                </c:pt>
                <c:pt idx="694" formatCode="0.00E+00">
                  <c:v>2.2370999999999999E-246</c:v>
                </c:pt>
                <c:pt idx="695" formatCode="0.00E+00">
                  <c:v>2.8279100000000001E-246</c:v>
                </c:pt>
                <c:pt idx="696" formatCode="0.00E+00">
                  <c:v>-7.5710399999999997E-247</c:v>
                </c:pt>
                <c:pt idx="697" formatCode="0.00E+00">
                  <c:v>-8.2012199999999999E-246</c:v>
                </c:pt>
                <c:pt idx="698" formatCode="0.00E+00">
                  <c:v>-1.20822E-245</c:v>
                </c:pt>
                <c:pt idx="699" formatCode="0.00E+00">
                  <c:v>-1.00262E-246</c:v>
                </c:pt>
                <c:pt idx="700" formatCode="0.00E+00">
                  <c:v>2.6341099999999999E-245</c:v>
                </c:pt>
                <c:pt idx="701" formatCode="0.00E+00">
                  <c:v>4.49938E-245</c:v>
                </c:pt>
                <c:pt idx="702" formatCode="0.00E+00">
                  <c:v>1.07849E-245</c:v>
                </c:pt>
                <c:pt idx="703" formatCode="0.00E+00">
                  <c:v>-9.0437100000000003E-245</c:v>
                </c:pt>
                <c:pt idx="704" formatCode="0.00E+00">
                  <c:v>-1.7481799999999999E-244</c:v>
                </c:pt>
                <c:pt idx="705" formatCode="0.00E+00">
                  <c:v>-7.1532200000000001E-245</c:v>
                </c:pt>
                <c:pt idx="706" formatCode="0.00E+00">
                  <c:v>3.0254500000000003E-244</c:v>
                </c:pt>
                <c:pt idx="707" formatCode="0.00E+00">
                  <c:v>6.7587299999999995E-244</c:v>
                </c:pt>
                <c:pt idx="708" formatCode="0.00E+00">
                  <c:v>4.1542199999999998E-244</c:v>
                </c:pt>
                <c:pt idx="709" formatCode="0.00E+00">
                  <c:v>-8.83903E-244</c:v>
                </c:pt>
                <c:pt idx="710" formatCode="0.00E+00">
                  <c:v>-2.39376E-243</c:v>
                </c:pt>
                <c:pt idx="711" formatCode="0.00E+00">
                  <c:v>-1.7868100000000001E-243</c:v>
                </c:pt>
                <c:pt idx="712" formatCode="0.00E+00">
                  <c:v>2.8241800000000002E-243</c:v>
                </c:pt>
                <c:pt idx="713" formatCode="0.00E+00">
                  <c:v>8.9842900000000001E-243</c:v>
                </c:pt>
                <c:pt idx="714" formatCode="0.00E+00">
                  <c:v>8.0419999999999999E-243</c:v>
                </c:pt>
                <c:pt idx="715" formatCode="0.00E+00">
                  <c:v>-8.3510999999999997E-243</c:v>
                </c:pt>
                <c:pt idx="716" formatCode="0.00E+00">
                  <c:v>-3.3570400000000001E-242</c:v>
                </c:pt>
                <c:pt idx="717" formatCode="0.00E+00">
                  <c:v>-3.68897E-242</c:v>
                </c:pt>
                <c:pt idx="718" formatCode="0.00E+00">
                  <c:v>1.70917E-242</c:v>
                </c:pt>
                <c:pt idx="719" formatCode="0.00E+00">
                  <c:v>1.14031E-241</c:v>
                </c:pt>
                <c:pt idx="720" formatCode="0.00E+00">
                  <c:v>1.45817E-241</c:v>
                </c:pt>
                <c:pt idx="721" formatCode="0.00E+00">
                  <c:v>-2.9189700000000001E-242</c:v>
                </c:pt>
                <c:pt idx="722" formatCode="0.00E+00">
                  <c:v>-3.91946E-241</c:v>
                </c:pt>
                <c:pt idx="723" formatCode="0.00E+00">
                  <c:v>-5.78974E-241</c:v>
                </c:pt>
                <c:pt idx="724" formatCode="0.00E+00">
                  <c:v>-3.6775200000000002E-242</c:v>
                </c:pt>
                <c:pt idx="725" formatCode="0.00E+00">
                  <c:v>1.2946300000000001E-240</c:v>
                </c:pt>
                <c:pt idx="726" formatCode="0.00E+00">
                  <c:v>2.1907299999999999E-240</c:v>
                </c:pt>
                <c:pt idx="727" formatCode="0.00E+00">
                  <c:v>4.8602300000000002E-241</c:v>
                </c:pt>
                <c:pt idx="728" formatCode="0.00E+00">
                  <c:v>-4.4965800000000001E-240</c:v>
                </c:pt>
                <c:pt idx="729" formatCode="0.00E+00">
                  <c:v>-8.7834300000000005E-240</c:v>
                </c:pt>
                <c:pt idx="730" formatCode="0.00E+00">
                  <c:v>-4.3864299999999998E-240</c:v>
                </c:pt>
                <c:pt idx="731" formatCode="0.00E+00">
                  <c:v>1.25774E-239</c:v>
                </c:pt>
                <c:pt idx="732" formatCode="0.00E+00">
                  <c:v>2.9920600000000001E-239</c:v>
                </c:pt>
                <c:pt idx="733" formatCode="0.00E+00">
                  <c:v>1.9067199999999999E-239</c:v>
                </c:pt>
                <c:pt idx="734" formatCode="0.00E+00">
                  <c:v>-3.8421000000000003E-239</c:v>
                </c:pt>
                <c:pt idx="735" formatCode="0.00E+00">
                  <c:v>-1.06748E-238</c:v>
                </c:pt>
                <c:pt idx="736" formatCode="0.00E+00">
                  <c:v>-8.5341699999999995E-239</c:v>
                </c:pt>
                <c:pt idx="737" formatCode="0.00E+00">
                  <c:v>1.0782599999999999E-238</c:v>
                </c:pt>
                <c:pt idx="738" formatCode="0.00E+00">
                  <c:v>3.7146300000000001E-238</c:v>
                </c:pt>
                <c:pt idx="739" formatCode="0.00E+00">
                  <c:v>3.52508E-238</c:v>
                </c:pt>
                <c:pt idx="740" formatCode="0.00E+00">
                  <c:v>-2.8657899999999999E-238</c:v>
                </c:pt>
                <c:pt idx="741" formatCode="0.00E+00">
                  <c:v>-1.28283E-237</c:v>
                </c:pt>
                <c:pt idx="742" formatCode="0.00E+00">
                  <c:v>-1.4437599999999999E-237</c:v>
                </c:pt>
                <c:pt idx="743" formatCode="0.00E+00">
                  <c:v>5.5113499999999998E-238</c:v>
                </c:pt>
                <c:pt idx="744" formatCode="0.00E+00">
                  <c:v>4.1451200000000002E-237</c:v>
                </c:pt>
                <c:pt idx="745" formatCode="0.00E+00">
                  <c:v>5.3738300000000004E-237</c:v>
                </c:pt>
                <c:pt idx="746" formatCode="0.00E+00">
                  <c:v>-9.7596900000000002E-238</c:v>
                </c:pt>
                <c:pt idx="747" formatCode="0.00E+00">
                  <c:v>-1.42764E-236</c:v>
                </c:pt>
                <c:pt idx="748" formatCode="0.00E+00">
                  <c:v>-2.1879700000000001E-236</c:v>
                </c:pt>
                <c:pt idx="749" formatCode="0.00E+00">
                  <c:v>-5.2472799999999995E-237</c:v>
                </c:pt>
                <c:pt idx="750" formatCode="0.00E+00">
                  <c:v>3.7397600000000001E-236</c:v>
                </c:pt>
                <c:pt idx="751" formatCode="0.00E+00">
                  <c:v>6.71237E-236</c:v>
                </c:pt>
                <c:pt idx="752" formatCode="0.00E+00">
                  <c:v>1.7710300000000001E-236</c:v>
                </c:pt>
                <c:pt idx="753" formatCode="0.00E+00">
                  <c:v>-1.30081E-235</c:v>
                </c:pt>
                <c:pt idx="754" formatCode="0.00E+00">
                  <c:v>-2.5693200000000001E-235</c:v>
                </c:pt>
                <c:pt idx="755" formatCode="0.00E+00">
                  <c:v>-1.27719E-235</c:v>
                </c:pt>
                <c:pt idx="756" formatCode="0.00E+00">
                  <c:v>3.67146E-235</c:v>
                </c:pt>
                <c:pt idx="757" formatCode="0.00E+00">
                  <c:v>8.7553200000000001E-235</c:v>
                </c:pt>
                <c:pt idx="758" formatCode="0.00E+00">
                  <c:v>5.8767099999999997E-235</c:v>
                </c:pt>
                <c:pt idx="759" formatCode="0.00E+00">
                  <c:v>-1.01705E-234</c:v>
                </c:pt>
                <c:pt idx="760" formatCode="0.00E+00">
                  <c:v>-2.9369300000000001E-234</c:v>
                </c:pt>
                <c:pt idx="761" formatCode="0.00E+00">
                  <c:v>-2.4207200000000001E-234</c:v>
                </c:pt>
                <c:pt idx="762" formatCode="0.00E+00">
                  <c:v>2.65568E-234</c:v>
                </c:pt>
                <c:pt idx="763" formatCode="0.00E+00">
                  <c:v>9.6137499999999999E-234</c:v>
                </c:pt>
                <c:pt idx="764" formatCode="0.00E+00">
                  <c:v>9.4040500000000002E-234</c:v>
                </c:pt>
                <c:pt idx="765" formatCode="0.00E+00">
                  <c:v>-6.6067400000000005E-234</c:v>
                </c:pt>
                <c:pt idx="766" formatCode="0.00E+00">
                  <c:v>-3.1901900000000002E-233</c:v>
                </c:pt>
                <c:pt idx="767" formatCode="0.00E+00">
                  <c:v>-3.6920700000000001E-233</c:v>
                </c:pt>
                <c:pt idx="768" formatCode="0.00E+00">
                  <c:v>1.0737899999999999E-233</c:v>
                </c:pt>
                <c:pt idx="769" formatCode="0.00E+00">
                  <c:v>9.7406599999999995E-233</c:v>
                </c:pt>
                <c:pt idx="770" formatCode="0.00E+00">
                  <c:v>1.27703E-232</c:v>
                </c:pt>
                <c:pt idx="771" formatCode="0.00E+00">
                  <c:v>-2.06006E-233</c:v>
                </c:pt>
                <c:pt idx="772" formatCode="0.00E+00">
                  <c:v>-3.3072700000000002E-232</c:v>
                </c:pt>
                <c:pt idx="773" formatCode="0.00E+00">
                  <c:v>-5.0701099999999997E-232</c:v>
                </c:pt>
                <c:pt idx="774" formatCode="0.00E+00">
                  <c:v>-1.18713E-232</c:v>
                </c:pt>
                <c:pt idx="775" formatCode="0.00E+00">
                  <c:v>8.7391300000000002E-232</c:v>
                </c:pt>
                <c:pt idx="776" formatCode="0.00E+00">
                  <c:v>1.5418500000000001E-231</c:v>
                </c:pt>
                <c:pt idx="777" formatCode="0.00E+00">
                  <c:v>2.78988E-232</c:v>
                </c:pt>
                <c:pt idx="778" formatCode="0.00E+00">
                  <c:v>-3.3838400000000002E-231</c:v>
                </c:pt>
                <c:pt idx="779" formatCode="0.00E+00">
                  <c:v>-6.6043899999999996E-231</c:v>
                </c:pt>
                <c:pt idx="780" formatCode="0.00E+00">
                  <c:v>-3.8293800000000001E-231</c:v>
                </c:pt>
                <c:pt idx="781" formatCode="0.00E+00">
                  <c:v>7.5674899999999996E-231</c:v>
                </c:pt>
                <c:pt idx="782" formatCode="0.00E+00">
                  <c:v>1.9065899999999999E-230</c:v>
                </c:pt>
                <c:pt idx="783" formatCode="0.00E+00">
                  <c:v>1.0885600000000001E-230</c:v>
                </c:pt>
                <c:pt idx="784" formatCode="0.00E+00">
                  <c:v>-2.9302200000000002E-230</c:v>
                </c:pt>
                <c:pt idx="785" formatCode="0.00E+00">
                  <c:v>-7.6996299999999997E-230</c:v>
                </c:pt>
                <c:pt idx="786" formatCode="0.00E+00">
                  <c:v>-6.6263299999999996E-230</c:v>
                </c:pt>
                <c:pt idx="787" formatCode="0.00E+00">
                  <c:v>5.4831700000000002E-230</c:v>
                </c:pt>
                <c:pt idx="788" formatCode="0.00E+00">
                  <c:v>2.19417E-229</c:v>
                </c:pt>
                <c:pt idx="789" formatCode="0.00E+00">
                  <c:v>1.98635E-229</c:v>
                </c:pt>
                <c:pt idx="790" formatCode="0.00E+00">
                  <c:v>-2.18877E-229</c:v>
                </c:pt>
                <c:pt idx="791" formatCode="0.00E+00">
                  <c:v>-8.6191599999999997E-229</c:v>
                </c:pt>
                <c:pt idx="792" formatCode="0.00E+00">
                  <c:v>-9.8799400000000007E-229</c:v>
                </c:pt>
                <c:pt idx="793" formatCode="0.00E+00">
                  <c:v>2.4710999999999998E-229</c:v>
                </c:pt>
                <c:pt idx="794" formatCode="0.00E+00">
                  <c:v>2.4966899999999999E-228</c:v>
                </c:pt>
                <c:pt idx="795" formatCode="0.00E+00">
                  <c:v>3.1910599999999997E-228</c:v>
                </c:pt>
                <c:pt idx="796" formatCode="0.00E+00">
                  <c:v>-1.0380699999999999E-228</c:v>
                </c:pt>
                <c:pt idx="797" formatCode="0.00E+00">
                  <c:v>-9.7373799999999996E-228</c:v>
                </c:pt>
                <c:pt idx="798" formatCode="0.00E+00">
                  <c:v>-1.38491E-227</c:v>
                </c:pt>
                <c:pt idx="799" formatCode="0.00E+00">
                  <c:v>7.2365400000000003E-229</c:v>
                </c:pt>
                <c:pt idx="800" formatCode="0.00E+00">
                  <c:v>3.5558399999999998E-227</c:v>
                </c:pt>
                <c:pt idx="801" formatCode="0.00E+00">
                  <c:v>6.0357500000000001E-227</c:v>
                </c:pt>
                <c:pt idx="802" formatCode="0.00E+00">
                  <c:v>2.2615900000000001E-227</c:v>
                </c:pt>
                <c:pt idx="803" formatCode="0.00E+00">
                  <c:v>-9.4091499999999991E-227</c:v>
                </c:pt>
                <c:pt idx="804" formatCode="0.00E+00">
                  <c:v>-1.8462099999999999E-226</c:v>
                </c:pt>
                <c:pt idx="805" formatCode="0.00E+00">
                  <c:v>-2.5563800000000002E-227</c:v>
                </c:pt>
                <c:pt idx="806" formatCode="0.00E+00">
                  <c:v>4.9466099999999999E-226</c:v>
                </c:pt>
                <c:pt idx="807" formatCode="0.00E+00">
                  <c:v>1.0185099999999999E-225</c:v>
                </c:pt>
                <c:pt idx="808" formatCode="0.00E+00">
                  <c:v>7.0345999999999996E-226</c:v>
                </c:pt>
                <c:pt idx="809" formatCode="0.00E+00">
                  <c:v>-1.01239E-225</c:v>
                </c:pt>
                <c:pt idx="810" formatCode="0.00E+00">
                  <c:v>-2.9900800000000002E-225</c:v>
                </c:pt>
                <c:pt idx="811" formatCode="0.00E+00">
                  <c:v>-1.9626400000000001E-225</c:v>
                </c:pt>
                <c:pt idx="812" formatCode="0.00E+00">
                  <c:v>4.7330899999999998E-225</c:v>
                </c:pt>
                <c:pt idx="813" formatCode="0.00E+00">
                  <c:v>1.3648600000000001E-224</c:v>
                </c:pt>
                <c:pt idx="814" formatCode="0.00E+00">
                  <c:v>1.2438200000000001E-224</c:v>
                </c:pt>
                <c:pt idx="815" formatCode="0.00E+00">
                  <c:v>-1.15096E-224</c:v>
                </c:pt>
                <c:pt idx="816" formatCode="0.00E+00">
                  <c:v>-4.8577100000000005E-224</c:v>
                </c:pt>
                <c:pt idx="817" formatCode="0.00E+00">
                  <c:v>-5.1559899999999998E-224</c:v>
                </c:pt>
                <c:pt idx="818" formatCode="0.00E+00">
                  <c:v>3.4043799999999998E-224</c:v>
                </c:pt>
                <c:pt idx="819" formatCode="0.00E+00">
                  <c:v>1.85162E-223</c:v>
                </c:pt>
                <c:pt idx="820" formatCode="0.00E+00">
                  <c:v>2.2541399999999999E-223</c:v>
                </c:pt>
                <c:pt idx="821" formatCode="0.00E+00">
                  <c:v>-8.5245999999999996E-224</c:v>
                </c:pt>
                <c:pt idx="822" formatCode="0.00E+00">
                  <c:v>-7.1779300000000001E-223</c:v>
                </c:pt>
                <c:pt idx="823" formatCode="0.00E+00">
                  <c:v>-1.0532E-222</c:v>
                </c:pt>
                <c:pt idx="824" formatCode="0.00E+00">
                  <c:v>-1.48002E-223</c:v>
                </c:pt>
                <c:pt idx="825" formatCode="0.00E+00">
                  <c:v>2.1015600000000001E-222</c:v>
                </c:pt>
                <c:pt idx="826" formatCode="0.00E+00">
                  <c:v>3.5522700000000002E-222</c:v>
                </c:pt>
                <c:pt idx="827" formatCode="0.00E+00">
                  <c:v>3.7683499999999997E-223</c:v>
                </c:pt>
                <c:pt idx="828" formatCode="0.00E+00">
                  <c:v>-8.6112699999999995E-222</c:v>
                </c:pt>
                <c:pt idx="829" formatCode="0.00E+00">
                  <c:v>-1.6290399999999999E-221</c:v>
                </c:pt>
                <c:pt idx="830" formatCode="0.00E+00">
                  <c:v>-8.2909599999999994E-222</c:v>
                </c:pt>
                <c:pt idx="831" formatCode="0.00E+00">
                  <c:v>2.24399E-221</c:v>
                </c:pt>
                <c:pt idx="832" formatCode="0.00E+00">
                  <c:v>5.2851100000000003E-221</c:v>
                </c:pt>
                <c:pt idx="833" formatCode="0.00E+00">
                  <c:v>2.7847500000000001E-221</c:v>
                </c:pt>
                <c:pt idx="834" formatCode="0.00E+00">
                  <c:v>-8.8152400000000003E-221</c:v>
                </c:pt>
                <c:pt idx="835" formatCode="0.00E+00">
                  <c:v>-2.2382700000000002E-220</c:v>
                </c:pt>
                <c:pt idx="836" formatCode="0.00E+00">
                  <c:v>-1.80798E-220</c:v>
                </c:pt>
                <c:pt idx="837" formatCode="0.00E+00">
                  <c:v>2.0122700000000001E-220</c:v>
                </c:pt>
                <c:pt idx="838" formatCode="0.00E+00">
                  <c:v>7.1890999999999995E-220</c:v>
                </c:pt>
                <c:pt idx="839" formatCode="0.00E+00">
                  <c:v>6.6338599999999997E-220</c:v>
                </c:pt>
                <c:pt idx="840" formatCode="0.00E+00">
                  <c:v>-6.4987400000000001E-220</c:v>
                </c:pt>
                <c:pt idx="841" formatCode="0.00E+00">
                  <c:v>-2.6784200000000001E-219</c:v>
                </c:pt>
                <c:pt idx="842" formatCode="0.00E+00">
                  <c:v>-2.9049300000000001E-219</c:v>
                </c:pt>
                <c:pt idx="843" formatCode="0.00E+00">
                  <c:v>1.5411900000000001E-219</c:v>
                </c:pt>
                <c:pt idx="844" formatCode="0.00E+00">
                  <c:v>9.4619300000000005E-219</c:v>
                </c:pt>
                <c:pt idx="845" formatCode="0.00E+00">
                  <c:v>1.2143500000000001E-218</c:v>
                </c:pt>
                <c:pt idx="846" formatCode="0.00E+00">
                  <c:v>-1.7659699999999998E-219</c:v>
                </c:pt>
                <c:pt idx="847" formatCode="0.00E+00">
                  <c:v>-3.0755999999999998E-218</c:v>
                </c:pt>
                <c:pt idx="848" formatCode="0.00E+00">
                  <c:v>-4.5853400000000001E-218</c:v>
                </c:pt>
                <c:pt idx="849" formatCode="0.00E+00">
                  <c:v>-3.04993E-219</c:v>
                </c:pt>
                <c:pt idx="850" formatCode="0.00E+00">
                  <c:v>1.0241499999999999E-217</c:v>
                </c:pt>
                <c:pt idx="851" formatCode="0.00E+00">
                  <c:v>1.7345899999999999E-217</c:v>
                </c:pt>
                <c:pt idx="852" formatCode="0.00E+00">
                  <c:v>4.1524900000000002E-218</c:v>
                </c:pt>
                <c:pt idx="853" formatCode="0.00E+00">
                  <c:v>-3.4361900000000001E-217</c:v>
                </c:pt>
                <c:pt idx="854" formatCode="0.00E+00">
                  <c:v>-6.7252400000000002E-217</c:v>
                </c:pt>
                <c:pt idx="855" formatCode="0.00E+00">
                  <c:v>-3.2119900000000002E-217</c:v>
                </c:pt>
                <c:pt idx="856" formatCode="0.00E+00">
                  <c:v>1.01598E-216</c:v>
                </c:pt>
                <c:pt idx="857" formatCode="0.00E+00">
                  <c:v>2.3646600000000001E-216</c:v>
                </c:pt>
                <c:pt idx="858" formatCode="0.00E+00">
                  <c:v>1.4287600000000001E-216</c:v>
                </c:pt>
                <c:pt idx="859" formatCode="0.00E+00">
                  <c:v>-3.2659199999999998E-216</c:v>
                </c:pt>
                <c:pt idx="860" formatCode="0.00E+00">
                  <c:v>-8.7843400000000003E-216</c:v>
                </c:pt>
                <c:pt idx="861" formatCode="0.00E+00">
                  <c:v>-7.0703399999999997E-216</c:v>
                </c:pt>
                <c:pt idx="862" formatCode="0.00E+00">
                  <c:v>8.2565000000000004E-216</c:v>
                </c:pt>
                <c:pt idx="863" formatCode="0.00E+00">
                  <c:v>2.90389E-215</c:v>
                </c:pt>
                <c:pt idx="864" formatCode="0.00E+00">
                  <c:v>2.71276E-215</c:v>
                </c:pt>
                <c:pt idx="865" formatCode="0.00E+00">
                  <c:v>-2.4672799999999998E-215</c:v>
                </c:pt>
                <c:pt idx="866" formatCode="0.00E+00">
                  <c:v>-1.0516899999999999E-214</c:v>
                </c:pt>
                <c:pt idx="867" formatCode="0.00E+00">
                  <c:v>-1.1506300000000001E-214</c:v>
                </c:pt>
                <c:pt idx="868" formatCode="0.00E+00">
                  <c:v>5.7135599999999999E-215</c:v>
                </c:pt>
                <c:pt idx="869" formatCode="0.00E+00">
                  <c:v>3.6466700000000002E-214</c:v>
                </c:pt>
                <c:pt idx="870" formatCode="0.00E+00">
                  <c:v>4.7753400000000003E-214</c:v>
                </c:pt>
                <c:pt idx="871" formatCode="0.00E+00">
                  <c:v>-3.3263699999999998E-215</c:v>
                </c:pt>
                <c:pt idx="872" formatCode="0.00E+00">
                  <c:v>-1.1115200000000001E-213</c:v>
                </c:pt>
                <c:pt idx="873" formatCode="0.00E+00">
                  <c:v>-1.6707100000000001E-213</c:v>
                </c:pt>
                <c:pt idx="874" formatCode="0.00E+00">
                  <c:v>-9.9260700000000008E-215</c:v>
                </c:pt>
                <c:pt idx="875" formatCode="0.00E+00">
                  <c:v>3.7477899999999999E-213</c:v>
                </c:pt>
                <c:pt idx="876" formatCode="0.00E+00">
                  <c:v>6.3801099999999993E-213</c:v>
                </c:pt>
                <c:pt idx="877" formatCode="0.00E+00">
                  <c:v>1.7688900000000001E-213</c:v>
                </c:pt>
                <c:pt idx="878" formatCode="0.00E+00">
                  <c:v>-1.19089E-212</c:v>
                </c:pt>
                <c:pt idx="879" formatCode="0.00E+00">
                  <c:v>-2.34141E-212</c:v>
                </c:pt>
                <c:pt idx="880" formatCode="0.00E+00">
                  <c:v>-1.02936E-212</c:v>
                </c:pt>
                <c:pt idx="881" formatCode="0.00E+00">
                  <c:v>3.8108899999999999E-212</c:v>
                </c:pt>
                <c:pt idx="882" formatCode="0.00E+00">
                  <c:v>8.7096000000000004E-212</c:v>
                </c:pt>
                <c:pt idx="883" formatCode="0.00E+00">
                  <c:v>5.6716100000000004E-212</c:v>
                </c:pt>
                <c:pt idx="884" formatCode="0.00E+00">
                  <c:v>-1.0321399999999999E-211</c:v>
                </c:pt>
                <c:pt idx="885" formatCode="0.00E+00">
                  <c:v>-2.9360700000000001E-211</c:v>
                </c:pt>
                <c:pt idx="886" formatCode="0.00E+00">
                  <c:v>-2.4951699999999999E-211</c:v>
                </c:pt>
                <c:pt idx="887" formatCode="0.00E+00">
                  <c:v>2.3095300000000002E-211</c:v>
                </c:pt>
                <c:pt idx="888" formatCode="0.00E+00">
                  <c:v>8.8761799999999994E-211</c:v>
                </c:pt>
                <c:pt idx="889" formatCode="0.00E+00">
                  <c:v>8.5616700000000008E-211</c:v>
                </c:pt>
                <c:pt idx="890" formatCode="0.00E+00">
                  <c:v>-6.5794199999999997E-211</c:v>
                </c:pt>
                <c:pt idx="891" formatCode="0.00E+00">
                  <c:v>-3.0269300000000002E-210</c:v>
                </c:pt>
                <c:pt idx="892" formatCode="0.00E+00">
                  <c:v>-3.5078000000000001E-210</c:v>
                </c:pt>
                <c:pt idx="893" formatCode="0.00E+00">
                  <c:v>9.1021800000000002E-211</c:v>
                </c:pt>
                <c:pt idx="894" formatCode="0.00E+00">
                  <c:v>9.0076400000000006E-210</c:v>
                </c:pt>
                <c:pt idx="895" formatCode="0.00E+00">
                  <c:v>1.2398700000000001E-209</c:v>
                </c:pt>
                <c:pt idx="896" formatCode="0.00E+00">
                  <c:v>5.7798699999999997E-211</c:v>
                </c:pt>
                <c:pt idx="897" formatCode="0.00E+00">
                  <c:v>-2.4942300000000002E-209</c:v>
                </c:pt>
                <c:pt idx="898" formatCode="0.00E+00">
                  <c:v>-3.7424900000000001E-209</c:v>
                </c:pt>
                <c:pt idx="899" formatCode="0.00E+00">
                  <c:v>2.16778E-210</c:v>
                </c:pt>
                <c:pt idx="900" formatCode="0.00E+00">
                  <c:v>9.6613199999999997E-209</c:v>
                </c:pt>
                <c:pt idx="901" formatCode="0.00E+00">
                  <c:v>1.65345E-208</c:v>
                </c:pt>
                <c:pt idx="902" formatCode="0.00E+00">
                  <c:v>7.3560200000000002E-209</c:v>
                </c:pt>
                <c:pt idx="903" formatCode="0.00E+00">
                  <c:v>-2.1771399999999998E-208</c:v>
                </c:pt>
                <c:pt idx="904" formatCode="0.00E+00">
                  <c:v>-4.6898899999999998E-208</c:v>
                </c:pt>
                <c:pt idx="905" formatCode="0.00E+00">
                  <c:v>-2.1824899999999999E-208</c:v>
                </c:pt>
                <c:pt idx="906" formatCode="0.00E+00">
                  <c:v>7.4516900000000003E-208</c:v>
                </c:pt>
                <c:pt idx="907" formatCode="0.00E+00">
                  <c:v>1.72695E-207</c:v>
                </c:pt>
                <c:pt idx="908" formatCode="0.00E+00">
                  <c:v>1.1813600000000001E-207</c:v>
                </c:pt>
                <c:pt idx="909" formatCode="0.00E+00">
                  <c:v>-1.81466E-207</c:v>
                </c:pt>
                <c:pt idx="910" formatCode="0.00E+00">
                  <c:v>-5.3415800000000001E-207</c:v>
                </c:pt>
                <c:pt idx="911" formatCode="0.00E+00">
                  <c:v>-4.1888499999999997E-207</c:v>
                </c:pt>
                <c:pt idx="912" formatCode="0.00E+00">
                  <c:v>5.7066200000000001E-207</c:v>
                </c:pt>
                <c:pt idx="913" formatCode="0.00E+00">
                  <c:v>1.9287699999999999E-206</c:v>
                </c:pt>
                <c:pt idx="914" formatCode="0.00E+00">
                  <c:v>2.0070900000000001E-206</c:v>
                </c:pt>
                <c:pt idx="915" formatCode="0.00E+00">
                  <c:v>-7.6778700000000002E-207</c:v>
                </c:pt>
                <c:pt idx="916" formatCode="0.00E+00">
                  <c:v>-5.1682300000000003E-206</c:v>
                </c:pt>
                <c:pt idx="917" formatCode="0.00E+00">
                  <c:v>-5.4282200000000005E-206</c:v>
                </c:pt>
                <c:pt idx="918" formatCode="0.00E+00">
                  <c:v>4.9481899999999998E-206</c:v>
                </c:pt>
                <c:pt idx="919" formatCode="0.00E+00">
                  <c:v>2.30814E-205</c:v>
                </c:pt>
                <c:pt idx="920" formatCode="0.00E+00">
                  <c:v>2.80177E-205</c:v>
                </c:pt>
                <c:pt idx="921" formatCode="0.00E+00">
                  <c:v>-7.39297E-206</c:v>
                </c:pt>
                <c:pt idx="922" formatCode="0.00E+00">
                  <c:v>-7.8834600000000002E-205</c:v>
                </c:pt>
                <c:pt idx="923" formatCode="0.00E+00">
                  <c:v>-1.2034500000000001E-204</c:v>
                </c:pt>
                <c:pt idx="924" formatCode="0.00E+00">
                  <c:v>-3.6311600000000001E-205</c:v>
                </c:pt>
                <c:pt idx="925" formatCode="0.00E+00">
                  <c:v>1.82246E-204</c:v>
                </c:pt>
                <c:pt idx="926" formatCode="0.00E+00">
                  <c:v>3.2417399999999996E-204</c:v>
                </c:pt>
                <c:pt idx="927" formatCode="0.00E+00">
                  <c:v>2.4421800000000001E-205</c:v>
                </c:pt>
                <c:pt idx="928" formatCode="0.00E+00">
                  <c:v>-8.2178400000000007E-204</c:v>
                </c:pt>
                <c:pt idx="929" formatCode="0.00E+00">
                  <c:v>-1.5601899999999999E-203</c:v>
                </c:pt>
                <c:pt idx="930" formatCode="0.00E+00">
                  <c:v>-8.6028399999999994E-204</c:v>
                </c:pt>
                <c:pt idx="931" formatCode="0.00E+00">
                  <c:v>1.96407E-203</c:v>
                </c:pt>
                <c:pt idx="932" formatCode="0.00E+00">
                  <c:v>4.8540999999999999E-203</c:v>
                </c:pt>
                <c:pt idx="933" formatCode="0.00E+00">
                  <c:v>2.9545200000000002E-203</c:v>
                </c:pt>
                <c:pt idx="934" formatCode="0.00E+00">
                  <c:v>-6.8095099999999998E-203</c:v>
                </c:pt>
                <c:pt idx="935" formatCode="0.00E+00">
                  <c:v>-1.8321100000000001E-202</c:v>
                </c:pt>
                <c:pt idx="936" formatCode="0.00E+00">
                  <c:v>-1.3806E-202</c:v>
                </c:pt>
                <c:pt idx="937" formatCode="0.00E+00">
                  <c:v>2.2035399999999999E-202</c:v>
                </c:pt>
                <c:pt idx="938" formatCode="0.00E+00">
                  <c:v>7.1209700000000003E-202</c:v>
                </c:pt>
                <c:pt idx="939" formatCode="0.00E+00">
                  <c:v>6.7476900000000002E-202</c:v>
                </c:pt>
                <c:pt idx="940" formatCode="0.00E+00">
                  <c:v>-5.5297900000000003E-202</c:v>
                </c:pt>
                <c:pt idx="941" formatCode="0.00E+00">
                  <c:v>-2.4560799999999998E-201</c:v>
                </c:pt>
                <c:pt idx="942" formatCode="0.00E+00">
                  <c:v>-2.49898E-201</c:v>
                </c:pt>
                <c:pt idx="943" formatCode="0.00E+00">
                  <c:v>2.2499600000000001E-201</c:v>
                </c:pt>
                <c:pt idx="944" formatCode="0.00E+00">
                  <c:v>1.05316E-200</c:v>
                </c:pt>
                <c:pt idx="945" formatCode="0.00E+00">
                  <c:v>1.32019E-200</c:v>
                </c:pt>
                <c:pt idx="946" formatCode="0.00E+00">
                  <c:v>-1.9876500000000002E-201</c:v>
                </c:pt>
                <c:pt idx="947" formatCode="0.00E+00">
                  <c:v>-3.3447800000000001E-200</c:v>
                </c:pt>
                <c:pt idx="948" formatCode="0.00E+00">
                  <c:v>-4.7701000000000001E-200</c:v>
                </c:pt>
                <c:pt idx="949" formatCode="0.00E+00">
                  <c:v>6.9522700000000005E-201</c:v>
                </c:pt>
                <c:pt idx="950" formatCode="0.00E+00">
                  <c:v>1.35759E-199</c:v>
                </c:pt>
                <c:pt idx="951" formatCode="0.00E+00">
                  <c:v>2.2047900000000001E-199</c:v>
                </c:pt>
                <c:pt idx="952" formatCode="0.00E+00">
                  <c:v>4.58835E-200</c:v>
                </c:pt>
                <c:pt idx="953" formatCode="0.00E+00">
                  <c:v>-4.6013099999999997E-199</c:v>
                </c:pt>
                <c:pt idx="954" formatCode="0.00E+00">
                  <c:v>-8.9326299999999999E-199</c:v>
                </c:pt>
                <c:pt idx="955" formatCode="0.00E+00">
                  <c:v>-4.25894E-199</c:v>
                </c:pt>
                <c:pt idx="956" formatCode="0.00E+00">
                  <c:v>1.35448E-198</c:v>
                </c:pt>
                <c:pt idx="957" formatCode="0.00E+00">
                  <c:v>3.1066699999999999E-198</c:v>
                </c:pt>
                <c:pt idx="958" formatCode="0.00E+00">
                  <c:v>1.58624E-198</c:v>
                </c:pt>
                <c:pt idx="959" formatCode="0.00E+00">
                  <c:v>-5.3562600000000002E-198</c:v>
                </c:pt>
                <c:pt idx="960" formatCode="0.00E+00">
                  <c:v>-1.3417100000000001E-197</c:v>
                </c:pt>
                <c:pt idx="961" formatCode="0.00E+00">
                  <c:v>-1.03638E-197</c:v>
                </c:pt>
                <c:pt idx="962" formatCode="0.00E+00">
                  <c:v>1.3765500000000001E-197</c:v>
                </c:pt>
                <c:pt idx="963" formatCode="0.00E+00">
                  <c:v>4.6049799999999998E-197</c:v>
                </c:pt>
                <c:pt idx="964" formatCode="0.00E+00">
                  <c:v>4.0729499999999998E-197</c:v>
                </c:pt>
                <c:pt idx="965" formatCode="0.00E+00">
                  <c:v>-4.6392799999999999E-197</c:v>
                </c:pt>
                <c:pt idx="966" formatCode="0.00E+00">
                  <c:v>-1.8044299999999999E-196</c:v>
                </c:pt>
                <c:pt idx="967" formatCode="0.00E+00">
                  <c:v>-2.00929E-196</c:v>
                </c:pt>
                <c:pt idx="968" formatCode="0.00E+00">
                  <c:v>7.8847999999999994E-197</c:v>
                </c:pt>
                <c:pt idx="969" formatCode="0.00E+00">
                  <c:v>5.8266899999999995E-196</c:v>
                </c:pt>
                <c:pt idx="970" formatCode="0.00E+00">
                  <c:v>7.2381899999999997E-196</c:v>
                </c:pt>
                <c:pt idx="971" formatCode="0.00E+00">
                  <c:v>-2.79419E-196</c:v>
                </c:pt>
                <c:pt idx="972" formatCode="0.00E+00">
                  <c:v>-2.3263000000000001E-195</c:v>
                </c:pt>
                <c:pt idx="973" formatCode="0.00E+00">
                  <c:v>-3.4036900000000001E-195</c:v>
                </c:pt>
                <c:pt idx="974" formatCode="0.00E+00">
                  <c:v>-4.4896200000000003E-196</c:v>
                </c:pt>
                <c:pt idx="975" formatCode="0.00E+00">
                  <c:v>6.8703400000000007E-195</c:v>
                </c:pt>
                <c:pt idx="976" formatCode="0.00E+00">
                  <c:v>1.18914E-194</c:v>
                </c:pt>
                <c:pt idx="977" formatCode="0.00E+00">
                  <c:v>3.0680999999999999E-195</c:v>
                </c:pt>
                <c:pt idx="978" formatCode="0.00E+00">
                  <c:v>-2.3109299999999999E-194</c:v>
                </c:pt>
                <c:pt idx="979" formatCode="0.00E+00">
                  <c:v>-4.4993199999999999E-194</c:v>
                </c:pt>
                <c:pt idx="980" formatCode="0.00E+00">
                  <c:v>-1.9710399999999999E-194</c:v>
                </c:pt>
                <c:pt idx="981" formatCode="0.00E+00">
                  <c:v>7.2554599999999996E-194</c:v>
                </c:pt>
                <c:pt idx="982" formatCode="0.00E+00">
                  <c:v>1.6571599999999999E-193</c:v>
                </c:pt>
                <c:pt idx="983" formatCode="0.00E+00">
                  <c:v>1.04752E-193</c:v>
                </c:pt>
                <c:pt idx="984" formatCode="0.00E+00">
                  <c:v>-2.12638E-193</c:v>
                </c:pt>
                <c:pt idx="985" formatCode="0.00E+00">
                  <c:v>-5.8592100000000003E-193</c:v>
                </c:pt>
                <c:pt idx="986" formatCode="0.00E+00">
                  <c:v>-4.4280100000000001E-193</c:v>
                </c:pt>
                <c:pt idx="987" formatCode="0.00E+00">
                  <c:v>6.85388E-193</c:v>
                </c:pt>
                <c:pt idx="988" formatCode="0.00E+00">
                  <c:v>2.2053199999999999E-192</c:v>
                </c:pt>
                <c:pt idx="989" formatCode="0.00E+00">
                  <c:v>2.02371E-192</c:v>
                </c:pt>
                <c:pt idx="990" formatCode="0.00E+00">
                  <c:v>-1.8572200000000002E-192</c:v>
                </c:pt>
                <c:pt idx="991" formatCode="0.00E+00">
                  <c:v>-7.8705900000000001E-192</c:v>
                </c:pt>
                <c:pt idx="992" formatCode="0.00E+00">
                  <c:v>-8.8837899999999996E-192</c:v>
                </c:pt>
                <c:pt idx="993" formatCode="0.00E+00">
                  <c:v>3.25065E-192</c:v>
                </c:pt>
                <c:pt idx="994" formatCode="0.00E+00">
                  <c:v>2.5161399999999999E-191</c:v>
                </c:pt>
                <c:pt idx="995" formatCode="0.00E+00">
                  <c:v>3.1504599999999998E-191</c:v>
                </c:pt>
                <c:pt idx="996" formatCode="0.00E+00">
                  <c:v>-1.15139E-191</c:v>
                </c:pt>
                <c:pt idx="997" formatCode="0.00E+00">
                  <c:v>-9.9564000000000003E-191</c:v>
                </c:pt>
                <c:pt idx="998" formatCode="0.00E+00">
                  <c:v>-1.4531400000000001E-190</c:v>
                </c:pt>
                <c:pt idx="999" formatCode="0.00E+00">
                  <c:v>-1.6886100000000002E-191</c:v>
                </c:pt>
                <c:pt idx="1000" formatCode="0.00E+00">
                  <c:v>2.9903399999999999E-190</c:v>
                </c:pt>
                <c:pt idx="1001" formatCode="0.00E+00">
                  <c:v>5.2200699999999995E-190</c:v>
                </c:pt>
                <c:pt idx="1002" formatCode="0.00E+00">
                  <c:v>1.7030599999999999E-190</c:v>
                </c:pt>
                <c:pt idx="1003" formatCode="0.00E+00">
                  <c:v>-9.0184600000000008E-190</c:v>
                </c:pt>
                <c:pt idx="1004" formatCode="0.00E+00">
                  <c:v>-1.79935E-189</c:v>
                </c:pt>
                <c:pt idx="1005" formatCode="0.00E+00">
                  <c:v>-7.2913500000000005E-190</c:v>
                </c:pt>
                <c:pt idx="1006" formatCode="0.00E+00">
                  <c:v>3.15499E-189</c:v>
                </c:pt>
                <c:pt idx="1007" formatCode="0.00E+00">
                  <c:v>7.0852499999999996E-189</c:v>
                </c:pt>
                <c:pt idx="1008" formatCode="0.00E+00">
                  <c:v>4.6642399999999999E-189</c:v>
                </c:pt>
                <c:pt idx="1009" formatCode="0.00E+00">
                  <c:v>-8.1900400000000003E-189</c:v>
                </c:pt>
                <c:pt idx="1010" formatCode="0.00E+00">
                  <c:v>-2.3426900000000001E-188</c:v>
                </c:pt>
                <c:pt idx="1011" formatCode="0.00E+00">
                  <c:v>-1.9090000000000001E-188</c:v>
                </c:pt>
                <c:pt idx="1012" formatCode="0.00E+00">
                  <c:v>2.1965400000000001E-188</c:v>
                </c:pt>
                <c:pt idx="1013" formatCode="0.00E+00">
                  <c:v>7.7829999999999995E-188</c:v>
                </c:pt>
                <c:pt idx="1014" formatCode="0.00E+00">
                  <c:v>7.3385499999999994E-188</c:v>
                </c:pt>
                <c:pt idx="1015" formatCode="0.00E+00">
                  <c:v>-6.2914799999999999E-188</c:v>
                </c:pt>
                <c:pt idx="1016" formatCode="0.00E+00">
                  <c:v>-2.7589600000000002E-187</c:v>
                </c:pt>
                <c:pt idx="1017" formatCode="0.00E+00">
                  <c:v>-3.1643700000000001E-187</c:v>
                </c:pt>
                <c:pt idx="1018" formatCode="0.00E+00">
                  <c:v>9.0160699999999997E-188</c:v>
                </c:pt>
                <c:pt idx="1019" formatCode="0.00E+00">
                  <c:v>8.25715E-187</c:v>
                </c:pt>
                <c:pt idx="1020" formatCode="0.00E+00">
                  <c:v>1.05981E-186</c:v>
                </c:pt>
                <c:pt idx="1021" formatCode="0.00E+00">
                  <c:v>-2.6791500000000002E-187</c:v>
                </c:pt>
                <c:pt idx="1022" formatCode="0.00E+00">
                  <c:v>-2.9954899999999999E-186</c:v>
                </c:pt>
                <c:pt idx="1023" formatCode="0.00E+00">
                  <c:v>-4.52813E-186</c:v>
                </c:pt>
                <c:pt idx="1024" formatCode="0.00E+00">
                  <c:v>-1.0964400000000001E-186</c:v>
                </c:pt>
                <c:pt idx="1025" formatCode="0.00E+00">
                  <c:v>7.6353699999999999E-186</c:v>
                </c:pt>
                <c:pt idx="1026" formatCode="0.00E+00">
                  <c:v>1.3743200000000001E-185</c:v>
                </c:pt>
                <c:pt idx="1027" formatCode="0.00E+00">
                  <c:v>3.8734000000000004E-186</c:v>
                </c:pt>
                <c:pt idx="1028" formatCode="0.00E+00">
                  <c:v>-2.57573E-185</c:v>
                </c:pt>
                <c:pt idx="1029" formatCode="0.00E+00">
                  <c:v>-5.1213300000000001E-185</c:v>
                </c:pt>
                <c:pt idx="1030" formatCode="0.00E+00">
                  <c:v>-2.5846000000000002E-185</c:v>
                </c:pt>
                <c:pt idx="1031" formatCode="0.00E+00">
                  <c:v>7.1807999999999997E-185</c:v>
                </c:pt>
                <c:pt idx="1032" formatCode="0.00E+00">
                  <c:v>1.7004999999999999E-184</c:v>
                </c:pt>
                <c:pt idx="1033" formatCode="0.00E+00">
                  <c:v>1.07744E-184</c:v>
                </c:pt>
                <c:pt idx="1034" formatCode="0.00E+00">
                  <c:v>-2.1434299999999999E-184</c:v>
                </c:pt>
                <c:pt idx="1035" formatCode="0.00E+00">
                  <c:v>-5.9337400000000005E-184</c:v>
                </c:pt>
                <c:pt idx="1036" formatCode="0.00E+00">
                  <c:v>-4.9117400000000004E-184</c:v>
                </c:pt>
                <c:pt idx="1037" formatCode="0.00E+00">
                  <c:v>4.99452E-184</c:v>
                </c:pt>
                <c:pt idx="1038" formatCode="0.00E+00">
                  <c:v>1.85186E-183</c:v>
                </c:pt>
                <c:pt idx="1039" formatCode="0.00E+00">
                  <c:v>1.8147E-183</c:v>
                </c:pt>
                <c:pt idx="1040" formatCode="0.00E+00">
                  <c:v>-1.2886E-183</c:v>
                </c:pt>
                <c:pt idx="1041" formatCode="0.00E+00">
                  <c:v>-6.1693299999999998E-183</c:v>
                </c:pt>
                <c:pt idx="1042" formatCode="0.00E+00">
                  <c:v>-6.9786600000000002E-183</c:v>
                </c:pt>
                <c:pt idx="1043" formatCode="0.00E+00">
                  <c:v>2.7687300000000001E-183</c:v>
                </c:pt>
                <c:pt idx="1044" formatCode="0.00E+00">
                  <c:v>2.04339E-182</c:v>
                </c:pt>
                <c:pt idx="1045" formatCode="0.00E+00">
                  <c:v>2.73799E-182</c:v>
                </c:pt>
                <c:pt idx="1046" formatCode="0.00E+00">
                  <c:v>-4.08797E-184</c:v>
                </c:pt>
                <c:pt idx="1047" formatCode="0.00E+00">
                  <c:v>-5.9956799999999997E-182</c:v>
                </c:pt>
                <c:pt idx="1048" formatCode="0.00E+00">
                  <c:v>-9.3112799999999996E-182</c:v>
                </c:pt>
                <c:pt idx="1049" formatCode="0.00E+00">
                  <c:v>-1.3611100000000001E-182</c:v>
                </c:pt>
                <c:pt idx="1050" formatCode="0.00E+00">
                  <c:v>1.8768500000000001E-181</c:v>
                </c:pt>
                <c:pt idx="1051" formatCode="0.00E+00">
                  <c:v>3.3035799999999999E-181</c:v>
                </c:pt>
                <c:pt idx="1052" formatCode="0.00E+00">
                  <c:v>1.0655299999999999E-181</c:v>
                </c:pt>
                <c:pt idx="1053" formatCode="0.00E+00">
                  <c:v>-5.7586800000000002E-181</c:v>
                </c:pt>
                <c:pt idx="1054" formatCode="0.00E+00">
                  <c:v>-1.1605299999999999E-180</c:v>
                </c:pt>
                <c:pt idx="1055" formatCode="0.00E+00">
                  <c:v>-5.6495100000000001E-181</c:v>
                </c:pt>
                <c:pt idx="1056" formatCode="0.00E+00">
                  <c:v>1.70035E-180</c:v>
                </c:pt>
                <c:pt idx="1057" formatCode="0.00E+00">
                  <c:v>3.9980099999999996E-180</c:v>
                </c:pt>
                <c:pt idx="1058" formatCode="0.00E+00">
                  <c:v>2.54588E-180</c:v>
                </c:pt>
                <c:pt idx="1059" formatCode="0.00E+00">
                  <c:v>-5.1383300000000004E-180</c:v>
                </c:pt>
                <c:pt idx="1060" formatCode="0.00E+00">
                  <c:v>-1.4097599999999999E-179</c:v>
                </c:pt>
                <c:pt idx="1061" formatCode="0.00E+00">
                  <c:v>-1.0369200000000001E-179</c:v>
                </c:pt>
                <c:pt idx="1062" formatCode="0.00E+00">
                  <c:v>1.7037699999999999E-179</c:v>
                </c:pt>
                <c:pt idx="1063" formatCode="0.00E+00">
                  <c:v>5.4371E-179</c:v>
                </c:pt>
                <c:pt idx="1064" formatCode="0.00E+00">
                  <c:v>5.5519099999999997E-179</c:v>
                </c:pt>
                <c:pt idx="1065" formatCode="0.00E+00">
                  <c:v>-2.5321100000000002E-179</c:v>
                </c:pt>
                <c:pt idx="1066" formatCode="0.00E+00">
                  <c:v>-1.5223099999999999E-178</c:v>
                </c:pt>
                <c:pt idx="1067" formatCode="0.00E+00">
                  <c:v>-1.48632E-178</c:v>
                </c:pt>
                <c:pt idx="1068" formatCode="0.00E+00">
                  <c:v>1.87576E-178</c:v>
                </c:pt>
                <c:pt idx="1069" formatCode="0.00E+00">
                  <c:v>7.7039599999999995E-178</c:v>
                </c:pt>
                <c:pt idx="1070" formatCode="0.00E+00">
                  <c:v>9.7948400000000005E-178</c:v>
                </c:pt>
                <c:pt idx="1071" formatCode="0.00E+00">
                  <c:v>-1.60261E-179</c:v>
                </c:pt>
                <c:pt idx="1072" formatCode="0.00E+00">
                  <c:v>-2.1167799999999999E-177</c:v>
                </c:pt>
                <c:pt idx="1073" formatCode="0.00E+00">
                  <c:v>-3.1010100000000001E-177</c:v>
                </c:pt>
                <c:pt idx="1074" formatCode="0.00E+00">
                  <c:v>4.8073299999999999E-178</c:v>
                </c:pt>
                <c:pt idx="1075" formatCode="0.00E+00">
                  <c:v>9.0112100000000005E-177</c:v>
                </c:pt>
                <c:pt idx="1076" formatCode="0.00E+00">
                  <c:v>1.46961E-176</c:v>
                </c:pt>
                <c:pt idx="1077" formatCode="0.00E+00">
                  <c:v>3.6391099999999998E-177</c:v>
                </c:pt>
                <c:pt idx="1078" formatCode="0.00E+00">
                  <c:v>-2.8568900000000001E-176</c:v>
                </c:pt>
                <c:pt idx="1079" formatCode="0.00E+00">
                  <c:v>-5.5205399999999997E-176</c:v>
                </c:pt>
                <c:pt idx="1080" formatCode="0.00E+00">
                  <c:v>-2.0227299999999999E-176</c:v>
                </c:pt>
                <c:pt idx="1081" formatCode="0.00E+00">
                  <c:v>1.0521E-175</c:v>
                </c:pt>
                <c:pt idx="1082" formatCode="0.00E+00">
                  <c:v>2.31701E-175</c:v>
                </c:pt>
                <c:pt idx="1083" formatCode="0.00E+00">
                  <c:v>1.4597900000000001E-175</c:v>
                </c:pt>
                <c:pt idx="1084" formatCode="0.00E+00">
                  <c:v>-2.915E-175</c:v>
                </c:pt>
                <c:pt idx="1085" formatCode="0.00E+00">
                  <c:v>-7.9826400000000003E-175</c:v>
                </c:pt>
                <c:pt idx="1086" formatCode="0.00E+00">
                  <c:v>-5.4182399999999999E-175</c:v>
                </c:pt>
                <c:pt idx="1087" formatCode="0.00E+00">
                  <c:v>1.1893799999999999E-174</c:v>
                </c:pt>
                <c:pt idx="1088" formatCode="0.00E+00">
                  <c:v>3.5290499999999999E-174</c:v>
                </c:pt>
                <c:pt idx="1089" formatCode="0.00E+00">
                  <c:v>3.3523100000000002E-174</c:v>
                </c:pt>
                <c:pt idx="1090" formatCode="0.00E+00">
                  <c:v>-2.4150499999999999E-174</c:v>
                </c:pt>
                <c:pt idx="1091" formatCode="0.00E+00">
                  <c:v>-1.1374699999999999E-173</c:v>
                </c:pt>
                <c:pt idx="1092" formatCode="0.00E+00">
                  <c:v>-1.2215800000000001E-173</c:v>
                </c:pt>
                <c:pt idx="1093" formatCode="0.00E+00">
                  <c:v>7.7106999999999998E-174</c:v>
                </c:pt>
                <c:pt idx="1094" formatCode="0.00E+00">
                  <c:v>4.2787800000000003E-173</c:v>
                </c:pt>
                <c:pt idx="1095" formatCode="0.00E+00">
                  <c:v>5.33932E-173</c:v>
                </c:pt>
                <c:pt idx="1096" formatCode="0.00E+00">
                  <c:v>-1.36566E-173</c:v>
                </c:pt>
                <c:pt idx="1097" formatCode="0.00E+00">
                  <c:v>-1.51681E-172</c:v>
                </c:pt>
                <c:pt idx="1098" formatCode="0.00E+00">
                  <c:v>-2.1999799999999999E-172</c:v>
                </c:pt>
                <c:pt idx="1099" formatCode="0.00E+00">
                  <c:v>-7.4821900000000001E-174</c:v>
                </c:pt>
                <c:pt idx="1100" formatCode="0.00E+00">
                  <c:v>5.0440200000000002E-172</c:v>
                </c:pt>
                <c:pt idx="1101" formatCode="0.00E+00">
                  <c:v>8.6106900000000003E-172</c:v>
                </c:pt>
                <c:pt idx="1102" formatCode="0.00E+00">
                  <c:v>2.6565299999999999E-172</c:v>
                </c:pt>
                <c:pt idx="1103" formatCode="0.00E+00">
                  <c:v>-1.53823E-171</c:v>
                </c:pt>
                <c:pt idx="1104" formatCode="0.00E+00">
                  <c:v>-3.0421100000000001E-171</c:v>
                </c:pt>
                <c:pt idx="1105" formatCode="0.00E+00">
                  <c:v>-1.13649E-171</c:v>
                </c:pt>
                <c:pt idx="1106" formatCode="0.00E+00">
                  <c:v>5.7414600000000004E-171</c:v>
                </c:pt>
                <c:pt idx="1107" formatCode="0.00E+00">
                  <c:v>1.2383700000000001E-170</c:v>
                </c:pt>
                <c:pt idx="1108" formatCode="0.00E+00">
                  <c:v>6.0035199999999996E-171</c:v>
                </c:pt>
                <c:pt idx="1109" formatCode="0.00E+00">
                  <c:v>-2.18061E-170</c:v>
                </c:pt>
                <c:pt idx="1110" formatCode="0.00E+00">
                  <c:v>-5.4306900000000003E-170</c:v>
                </c:pt>
                <c:pt idx="1111" formatCode="0.00E+00">
                  <c:v>-4.4830300000000003E-170</c:v>
                </c:pt>
                <c:pt idx="1112" formatCode="0.00E+00">
                  <c:v>4.4552300000000001E-170</c:v>
                </c:pt>
                <c:pt idx="1113" formatCode="0.00E+00">
                  <c:v>1.6600000000000001E-169</c:v>
                </c:pt>
                <c:pt idx="1114" formatCode="0.00E+00">
                  <c:v>1.5246499999999999E-169</c:v>
                </c:pt>
                <c:pt idx="1115" formatCode="0.00E+00">
                  <c:v>-1.5607300000000001E-169</c:v>
                </c:pt>
                <c:pt idx="1116" formatCode="0.00E+00">
                  <c:v>-6.3438200000000006E-169</c:v>
                </c:pt>
                <c:pt idx="1117" formatCode="0.00E+00">
                  <c:v>-7.0482799999999998E-169</c:v>
                </c:pt>
                <c:pt idx="1118" formatCode="0.00E+00">
                  <c:v>2.86773E-169</c:v>
                </c:pt>
                <c:pt idx="1119" formatCode="0.00E+00">
                  <c:v>2.07222E-168</c:v>
                </c:pt>
                <c:pt idx="1120" formatCode="0.00E+00">
                  <c:v>2.7139700000000002E-168</c:v>
                </c:pt>
                <c:pt idx="1121" formatCode="0.00E+00">
                  <c:v>-3.1857700000000001E-169</c:v>
                </c:pt>
                <c:pt idx="1122" formatCode="0.00E+00">
                  <c:v>-6.6954800000000004E-168</c:v>
                </c:pt>
                <c:pt idx="1123" formatCode="0.00E+00">
                  <c:v>-9.9657899999999993E-168</c:v>
                </c:pt>
                <c:pt idx="1124" formatCode="0.00E+00">
                  <c:v>-5.4318499999999998E-169</c:v>
                </c:pt>
                <c:pt idx="1125" formatCode="0.00E+00">
                  <c:v>2.2438499999999999E-167</c:v>
                </c:pt>
                <c:pt idx="1126" formatCode="0.00E+00">
                  <c:v>3.7934099999999998E-167</c:v>
                </c:pt>
                <c:pt idx="1127" formatCode="0.00E+00">
                  <c:v>9.9788499999999993E-168</c:v>
                </c:pt>
                <c:pt idx="1128" formatCode="0.00E+00">
                  <c:v>-7.1717699999999997E-167</c:v>
                </c:pt>
                <c:pt idx="1129" formatCode="0.00E+00">
                  <c:v>-1.4083999999999999E-166</c:v>
                </c:pt>
                <c:pt idx="1130" formatCode="0.00E+00">
                  <c:v>-6.6193600000000003E-167</c:v>
                </c:pt>
                <c:pt idx="1131" formatCode="0.00E+00">
                  <c:v>2.1351200000000001E-166</c:v>
                </c:pt>
                <c:pt idx="1132" formatCode="0.00E+00">
                  <c:v>4.98958E-166</c:v>
                </c:pt>
                <c:pt idx="1133" formatCode="0.00E+00">
                  <c:v>3.2796900000000003E-166</c:v>
                </c:pt>
                <c:pt idx="1134" formatCode="0.00E+00">
                  <c:v>-5.9840499999999998E-166</c:v>
                </c:pt>
                <c:pt idx="1135" formatCode="0.00E+00">
                  <c:v>-1.70547E-165</c:v>
                </c:pt>
                <c:pt idx="1136" formatCode="0.00E+00">
                  <c:v>-1.41801E-165</c:v>
                </c:pt>
                <c:pt idx="1137" formatCode="0.00E+00">
                  <c:v>1.5020599999999999E-165</c:v>
                </c:pt>
                <c:pt idx="1138" formatCode="0.00E+00">
                  <c:v>5.4792700000000004E-165</c:v>
                </c:pt>
                <c:pt idx="1139" formatCode="0.00E+00">
                  <c:v>5.1453499999999997E-165</c:v>
                </c:pt>
                <c:pt idx="1140" formatCode="0.00E+00">
                  <c:v>-4.5922599999999998E-165</c:v>
                </c:pt>
                <c:pt idx="1141" formatCode="0.00E+00">
                  <c:v>-1.9777999999999998E-164</c:v>
                </c:pt>
                <c:pt idx="1142" formatCode="0.00E+00">
                  <c:v>-2.2265000000000001E-164</c:v>
                </c:pt>
                <c:pt idx="1143" formatCode="0.00E+00">
                  <c:v>8.6666399999999998E-165</c:v>
                </c:pt>
                <c:pt idx="1144" formatCode="0.00E+00">
                  <c:v>6.4779999999999999E-164</c:v>
                </c:pt>
                <c:pt idx="1145" formatCode="0.00E+00">
                  <c:v>8.4623499999999999E-164</c:v>
                </c:pt>
                <c:pt idx="1146" formatCode="0.00E+00">
                  <c:v>-1.1797399999999999E-164</c:v>
                </c:pt>
                <c:pt idx="1147" formatCode="0.00E+00">
                  <c:v>-2.14181E-163</c:v>
                </c:pt>
                <c:pt idx="1148" formatCode="0.00E+00">
                  <c:v>-3.2171899999999997E-163</c:v>
                </c:pt>
                <c:pt idx="1149" formatCode="0.00E+00">
                  <c:v>-3.6848799999999997E-164</c:v>
                </c:pt>
                <c:pt idx="1150" formatCode="0.00E+00">
                  <c:v>6.6747699999999996E-163</c:v>
                </c:pt>
                <c:pt idx="1151" formatCode="0.00E+00">
                  <c:v>1.17489E-162</c:v>
                </c:pt>
                <c:pt idx="1152" formatCode="0.00E+00">
                  <c:v>4.4387699999999998E-163</c:v>
                </c:pt>
                <c:pt idx="1153" formatCode="0.00E+00">
                  <c:v>-1.8321699999999999E-162</c:v>
                </c:pt>
                <c:pt idx="1154" formatCode="0.00E+00">
                  <c:v>-3.8281900000000002E-162</c:v>
                </c:pt>
                <c:pt idx="1155" formatCode="0.00E+00">
                  <c:v>-2.0227000000000001E-162</c:v>
                </c:pt>
                <c:pt idx="1156" formatCode="0.00E+00">
                  <c:v>5.1809699999999998E-162</c:v>
                </c:pt>
                <c:pt idx="1157" formatCode="0.00E+00">
                  <c:v>1.25071E-161</c:v>
                </c:pt>
                <c:pt idx="1158" formatCode="0.00E+00">
                  <c:v>7.98607E-162</c:v>
                </c:pt>
                <c:pt idx="1159" formatCode="0.00E+00">
                  <c:v>-1.5746800000000001E-161</c:v>
                </c:pt>
                <c:pt idx="1160" formatCode="0.00E+00">
                  <c:v>-4.4092099999999996E-161</c:v>
                </c:pt>
                <c:pt idx="1161" formatCode="0.00E+00">
                  <c:v>-3.7916399999999998E-161</c:v>
                </c:pt>
                <c:pt idx="1162" formatCode="0.00E+00">
                  <c:v>3.3044700000000002E-161</c:v>
                </c:pt>
                <c:pt idx="1163" formatCode="0.00E+00">
                  <c:v>1.3106799999999999E-160</c:v>
                </c:pt>
                <c:pt idx="1164" formatCode="0.00E+00">
                  <c:v>1.2863699999999999E-160</c:v>
                </c:pt>
                <c:pt idx="1165" formatCode="0.00E+00">
                  <c:v>-9.3543199999999992E-161</c:v>
                </c:pt>
                <c:pt idx="1166" formatCode="0.00E+00">
                  <c:v>-4.4203400000000003E-160</c:v>
                </c:pt>
                <c:pt idx="1167" formatCode="0.00E+00">
                  <c:v>-5.0791699999999997E-160</c:v>
                </c:pt>
                <c:pt idx="1168" formatCode="0.00E+00">
                  <c:v>1.49128E-160</c:v>
                </c:pt>
                <c:pt idx="1169" formatCode="0.00E+00">
                  <c:v>1.3394699999999999E-159</c:v>
                </c:pt>
                <c:pt idx="1170" formatCode="0.00E+00">
                  <c:v>1.77713E-159</c:v>
                </c:pt>
                <c:pt idx="1171" formatCode="0.00E+00">
                  <c:v>-1.7704900000000001E-160</c:v>
                </c:pt>
                <c:pt idx="1172" formatCode="0.00E+00">
                  <c:v>-4.3044099999999999E-159</c:v>
                </c:pt>
                <c:pt idx="1173" formatCode="0.00E+00">
                  <c:v>-6.7350099999999999E-159</c:v>
                </c:pt>
                <c:pt idx="1174" formatCode="0.00E+00">
                  <c:v>-1.8010599999999999E-159</c:v>
                </c:pt>
                <c:pt idx="1175" formatCode="0.00E+00">
                  <c:v>1.10946E-158</c:v>
                </c:pt>
                <c:pt idx="1176" formatCode="0.00E+00">
                  <c:v>2.0219300000000002E-158</c:v>
                </c:pt>
                <c:pt idx="1177" formatCode="0.00E+00">
                  <c:v>6.0934200000000005E-159</c:v>
                </c:pt>
                <c:pt idx="1178" formatCode="0.00E+00">
                  <c:v>-3.6682400000000001E-158</c:v>
                </c:pt>
                <c:pt idx="1179" formatCode="0.00E+00">
                  <c:v>-7.14255E-158</c:v>
                </c:pt>
                <c:pt idx="1180" formatCode="0.00E+00">
                  <c:v>-2.5383599999999999E-158</c:v>
                </c:pt>
                <c:pt idx="1181" formatCode="0.00E+00">
                  <c:v>1.35196E-157</c:v>
                </c:pt>
                <c:pt idx="1182" formatCode="0.00E+00">
                  <c:v>2.98913E-157</c:v>
                </c:pt>
                <c:pt idx="1183" formatCode="0.00E+00">
                  <c:v>2.03301E-157</c:v>
                </c:pt>
                <c:pt idx="1184" formatCode="0.00E+00">
                  <c:v>-3.2941600000000002E-157</c:v>
                </c:pt>
                <c:pt idx="1185" formatCode="0.00E+00">
                  <c:v>-9.5849899999999997E-157</c:v>
                </c:pt>
                <c:pt idx="1186" formatCode="0.00E+00">
                  <c:v>-7.0120099999999998E-157</c:v>
                </c:pt>
                <c:pt idx="1187" formatCode="0.00E+00">
                  <c:v>1.2394E-156</c:v>
                </c:pt>
                <c:pt idx="1188" formatCode="0.00E+00">
                  <c:v>3.84452E-156</c:v>
                </c:pt>
                <c:pt idx="1189" formatCode="0.00E+00">
                  <c:v>3.5384300000000001E-156</c:v>
                </c:pt>
                <c:pt idx="1190" formatCode="0.00E+00">
                  <c:v>-3.1298599999999999E-156</c:v>
                </c:pt>
                <c:pt idx="1191" formatCode="0.00E+00">
                  <c:v>-1.34815E-155</c:v>
                </c:pt>
                <c:pt idx="1192" formatCode="0.00E+00">
                  <c:v>-1.46832E-155</c:v>
                </c:pt>
                <c:pt idx="1193" formatCode="0.00E+00">
                  <c:v>8.7670900000000001E-156</c:v>
                </c:pt>
                <c:pt idx="1194" formatCode="0.00E+00">
                  <c:v>5.1105799999999998E-155</c:v>
                </c:pt>
                <c:pt idx="1195" formatCode="0.00E+00">
                  <c:v>6.38257E-155</c:v>
                </c:pt>
                <c:pt idx="1196" formatCode="0.00E+00">
                  <c:v>-1.9645500000000001E-155</c:v>
                </c:pt>
                <c:pt idx="1197" formatCode="0.00E+00">
                  <c:v>-1.9081299999999999E-154</c:v>
                </c:pt>
                <c:pt idx="1198" formatCode="0.00E+00">
                  <c:v>-2.5251100000000001E-154</c:v>
                </c:pt>
                <c:pt idx="1199" formatCode="0.00E+00">
                  <c:v>1.09116E-154</c:v>
                </c:pt>
                <c:pt idx="1200" formatCode="0.00E+00">
                  <c:v>9.2565599999999995E-154</c:v>
                </c:pt>
                <c:pt idx="1201" formatCode="0.00E+00">
                  <c:v>1.46389E-153</c:v>
                </c:pt>
                <c:pt idx="1202" formatCode="0.00E+00">
                  <c:v>4.05283E-154</c:v>
                </c:pt>
                <c:pt idx="1203" formatCode="0.00E+00">
                  <c:v>-2.6667299999999997E-153</c:v>
                </c:pt>
                <c:pt idx="1204" formatCode="0.00E+00">
                  <c:v>-5.2773900000000005E-153</c:v>
                </c:pt>
                <c:pt idx="1205" formatCode="0.00E+00">
                  <c:v>-2.4234599999999998E-153</c:v>
                </c:pt>
                <c:pt idx="1206" formatCode="0.00E+00">
                  <c:v>8.3794599999999998E-153</c:v>
                </c:pt>
                <c:pt idx="1207" formatCode="0.00E+00">
                  <c:v>1.89845E-152</c:v>
                </c:pt>
                <c:pt idx="1208" formatCode="0.00E+00">
                  <c:v>9.879959999999999E-153</c:v>
                </c:pt>
                <c:pt idx="1209" formatCode="0.00E+00">
                  <c:v>-3.1854899999999999E-152</c:v>
                </c:pt>
                <c:pt idx="1210" formatCode="0.00E+00">
                  <c:v>-8.0010899999999998E-152</c:v>
                </c:pt>
                <c:pt idx="1211" formatCode="0.00E+00">
                  <c:v>-5.8388399999999999E-152</c:v>
                </c:pt>
                <c:pt idx="1212" formatCode="0.00E+00">
                  <c:v>9.7213799999999999E-152</c:v>
                </c:pt>
                <c:pt idx="1213" formatCode="0.00E+00">
                  <c:v>3.0674699999999999E-151</c:v>
                </c:pt>
                <c:pt idx="1214" formatCode="0.00E+00">
                  <c:v>2.8161600000000001E-151</c:v>
                </c:pt>
                <c:pt idx="1215" formatCode="0.00E+00">
                  <c:v>-2.64783E-151</c:v>
                </c:pt>
                <c:pt idx="1216" formatCode="0.00E+00">
                  <c:v>-1.10574E-150</c:v>
                </c:pt>
                <c:pt idx="1217" formatCode="0.00E+00">
                  <c:v>-1.14898E-150</c:v>
                </c:pt>
                <c:pt idx="1218" formatCode="0.00E+00">
                  <c:v>8.5841499999999998E-151</c:v>
                </c:pt>
                <c:pt idx="1219" formatCode="0.00E+00">
                  <c:v>4.37997E-150</c:v>
                </c:pt>
                <c:pt idx="1220" formatCode="0.00E+00">
                  <c:v>5.5752899999999996E-150</c:v>
                </c:pt>
                <c:pt idx="1221" formatCode="0.00E+00">
                  <c:v>-5.9716899999999999E-151</c:v>
                </c:pt>
                <c:pt idx="1222" formatCode="0.00E+00">
                  <c:v>-1.34702E-149</c:v>
                </c:pt>
                <c:pt idx="1223" formatCode="0.00E+00">
                  <c:v>-2.0296800000000002E-149</c:v>
                </c:pt>
                <c:pt idx="1224" formatCode="0.00E+00">
                  <c:v>-2.28149E-150</c:v>
                </c:pt>
                <c:pt idx="1225" formatCode="0.00E+00">
                  <c:v>4.2234399999999996E-149</c:v>
                </c:pt>
                <c:pt idx="1226" formatCode="0.00E+00">
                  <c:v>7.2397899999999998E-149</c:v>
                </c:pt>
                <c:pt idx="1227" formatCode="0.00E+00">
                  <c:v>1.6743499999999999E-149</c:v>
                </c:pt>
                <c:pt idx="1228" formatCode="0.00E+00">
                  <c:v>-1.46867E-148</c:v>
                </c:pt>
                <c:pt idx="1229" formatCode="0.00E+00">
                  <c:v>-2.85991E-148</c:v>
                </c:pt>
                <c:pt idx="1230" formatCode="0.00E+00">
                  <c:v>-1.3626E-148</c:v>
                </c:pt>
                <c:pt idx="1231" formatCode="0.00E+00">
                  <c:v>4.27811E-148</c:v>
                </c:pt>
                <c:pt idx="1232" formatCode="0.00E+00">
                  <c:v>9.9189800000000002E-148</c:v>
                </c:pt>
                <c:pt idx="1233" formatCode="0.00E+00">
                  <c:v>5.8331100000000003E-148</c:v>
                </c:pt>
                <c:pt idx="1234" formatCode="0.00E+00">
                  <c:v>-1.4196400000000001E-147</c:v>
                </c:pt>
                <c:pt idx="1235" formatCode="0.00E+00">
                  <c:v>-3.7816899999999999E-147</c:v>
                </c:pt>
                <c:pt idx="1236" formatCode="0.00E+00">
                  <c:v>-3.1258700000000003E-147</c:v>
                </c:pt>
                <c:pt idx="1237" formatCode="0.00E+00">
                  <c:v>3.2404399999999999E-147</c:v>
                </c:pt>
                <c:pt idx="1238" formatCode="0.00E+00">
                  <c:v>1.1900000000000001E-146</c:v>
                </c:pt>
                <c:pt idx="1239" formatCode="0.00E+00">
                  <c:v>1.11509E-146</c:v>
                </c:pt>
                <c:pt idx="1240" formatCode="0.00E+00">
                  <c:v>-1.00805E-146</c:v>
                </c:pt>
                <c:pt idx="1241" formatCode="0.00E+00">
                  <c:v>-4.3150299999999998E-146</c:v>
                </c:pt>
                <c:pt idx="1242" formatCode="0.00E+00">
                  <c:v>-4.8188999999999998E-146</c:v>
                </c:pt>
                <c:pt idx="1243" formatCode="0.00E+00">
                  <c:v>1.9649500000000001E-146</c:v>
                </c:pt>
                <c:pt idx="1244" formatCode="0.00E+00">
                  <c:v>1.41856E-145</c:v>
                </c:pt>
                <c:pt idx="1245" formatCode="0.00E+00">
                  <c:v>1.8565299999999999E-145</c:v>
                </c:pt>
                <c:pt idx="1246" formatCode="0.00E+00">
                  <c:v>-1.8479700000000001E-146</c:v>
                </c:pt>
                <c:pt idx="1247" formatCode="0.00E+00">
                  <c:v>-4.4503500000000003E-145</c:v>
                </c:pt>
                <c:pt idx="1248" formatCode="0.00E+00">
                  <c:v>-6.6156899999999999E-145</c:v>
                </c:pt>
                <c:pt idx="1249" formatCode="0.00E+00">
                  <c:v>-2.4375499999999999E-146</c:v>
                </c:pt>
                <c:pt idx="1250" formatCode="0.00E+00">
                  <c:v>1.52553E-144</c:v>
                </c:pt>
                <c:pt idx="1251" formatCode="0.00E+00">
                  <c:v>2.6332600000000003E-144</c:v>
                </c:pt>
                <c:pt idx="1252" formatCode="0.00E+00">
                  <c:v>1.0216E-144</c:v>
                </c:pt>
                <c:pt idx="1253" formatCode="0.00E+00">
                  <c:v>-3.9677900000000001E-144</c:v>
                </c:pt>
                <c:pt idx="1254" formatCode="0.00E+00">
                  <c:v>-8.1431999999999996E-144</c:v>
                </c:pt>
                <c:pt idx="1255" formatCode="0.00E+00">
                  <c:v>-3.3384800000000003E-144</c:v>
                </c:pt>
                <c:pt idx="1256" formatCode="0.00E+00">
                  <c:v>1.4105800000000001E-143</c:v>
                </c:pt>
                <c:pt idx="1257" formatCode="0.00E+00">
                  <c:v>3.1879899999999998E-143</c:v>
                </c:pt>
                <c:pt idx="1258" formatCode="0.00E+00">
                  <c:v>2.1482999999999998E-143</c:v>
                </c:pt>
                <c:pt idx="1259" formatCode="0.00E+00">
                  <c:v>-3.5848499999999999E-143</c:v>
                </c:pt>
                <c:pt idx="1260" formatCode="0.00E+00">
                  <c:v>-1.04352E-142</c:v>
                </c:pt>
                <c:pt idx="1261" formatCode="0.00E+00">
                  <c:v>-8.4581800000000007E-143</c:v>
                </c:pt>
                <c:pt idx="1262" formatCode="0.00E+00">
                  <c:v>1.02117E-142</c:v>
                </c:pt>
                <c:pt idx="1263" formatCode="0.00E+00">
                  <c:v>3.54587E-142</c:v>
                </c:pt>
                <c:pt idx="1264" formatCode="0.00E+00">
                  <c:v>3.2322299999999999E-142</c:v>
                </c:pt>
                <c:pt idx="1265" formatCode="0.00E+00">
                  <c:v>-3.2246800000000001E-142</c:v>
                </c:pt>
                <c:pt idx="1266" formatCode="0.00E+00">
                  <c:v>-1.3206000000000001E-141</c:v>
                </c:pt>
                <c:pt idx="1267" formatCode="0.00E+00">
                  <c:v>-1.4775499999999999E-141</c:v>
                </c:pt>
                <c:pt idx="1268" formatCode="0.00E+00">
                  <c:v>5.7513200000000003E-142</c:v>
                </c:pt>
                <c:pt idx="1269" formatCode="0.00E+00">
                  <c:v>4.2978700000000001E-141</c:v>
                </c:pt>
                <c:pt idx="1270" formatCode="0.00E+00">
                  <c:v>5.7059799999999999E-141</c:v>
                </c:pt>
                <c:pt idx="1271" formatCode="0.00E+00">
                  <c:v>-2.6078299999999999E-142</c:v>
                </c:pt>
                <c:pt idx="1272" formatCode="0.00E+00">
                  <c:v>-1.28793E-140</c:v>
                </c:pt>
                <c:pt idx="1273" formatCode="0.00E+00">
                  <c:v>-1.9661299999999999E-140</c:v>
                </c:pt>
                <c:pt idx="1274" formatCode="0.00E+00">
                  <c:v>-2.23948E-141</c:v>
                </c:pt>
                <c:pt idx="1275" formatCode="0.00E+00">
                  <c:v>4.1058199999999999E-140</c:v>
                </c:pt>
                <c:pt idx="1276" formatCode="0.00E+00">
                  <c:v>7.1550899999999998E-140</c:v>
                </c:pt>
                <c:pt idx="1277" formatCode="0.00E+00">
                  <c:v>2.2283999999999998E-140</c:v>
                </c:pt>
                <c:pt idx="1278" formatCode="0.00E+00">
                  <c:v>-1.27584E-139</c:v>
                </c:pt>
                <c:pt idx="1279" formatCode="0.00E+00">
                  <c:v>-2.6045599999999999E-139</c:v>
                </c:pt>
                <c:pt idx="1280" formatCode="0.00E+00">
                  <c:v>-1.48119E-139</c:v>
                </c:pt>
                <c:pt idx="1281" formatCode="0.00E+00">
                  <c:v>3.1413699999999999E-139</c:v>
                </c:pt>
                <c:pt idx="1282" formatCode="0.00E+00">
                  <c:v>7.8007700000000005E-139</c:v>
                </c:pt>
                <c:pt idx="1283" formatCode="0.00E+00">
                  <c:v>4.5444999999999998E-139</c:v>
                </c:pt>
                <c:pt idx="1284" formatCode="0.00E+00">
                  <c:v>-1.1552500000000001E-138</c:v>
                </c:pt>
                <c:pt idx="1285" formatCode="0.00E+00">
                  <c:v>-3.0487699999999997E-138</c:v>
                </c:pt>
                <c:pt idx="1286" formatCode="0.00E+00">
                  <c:v>-2.4605E-138</c:v>
                </c:pt>
                <c:pt idx="1287" formatCode="0.00E+00">
                  <c:v>2.92911E-138</c:v>
                </c:pt>
                <c:pt idx="1288" formatCode="0.00E+00">
                  <c:v>1.02256E-137</c:v>
                </c:pt>
                <c:pt idx="1289" formatCode="0.00E+00">
                  <c:v>9.0854200000000001E-138</c:v>
                </c:pt>
                <c:pt idx="1290" formatCode="0.00E+00">
                  <c:v>-1.052E-137</c:v>
                </c:pt>
                <c:pt idx="1291" formatCode="0.00E+00">
                  <c:v>-4.0790399999999999E-137</c:v>
                </c:pt>
                <c:pt idx="1292" formatCode="0.00E+00">
                  <c:v>-4.4669200000000001E-137</c:v>
                </c:pt>
                <c:pt idx="1293" formatCode="0.00E+00">
                  <c:v>2.0885800000000001E-137</c:v>
                </c:pt>
                <c:pt idx="1294" formatCode="0.00E+00">
                  <c:v>1.3909500000000001E-136</c:v>
                </c:pt>
                <c:pt idx="1295" formatCode="0.00E+00">
                  <c:v>1.8415800000000002E-136</c:v>
                </c:pt>
                <c:pt idx="1296" formatCode="0.00E+00">
                  <c:v>-3.6201199999999998E-138</c:v>
                </c:pt>
                <c:pt idx="1297" formatCode="0.00E+00">
                  <c:v>-3.9982399999999999E-136</c:v>
                </c:pt>
                <c:pt idx="1298" formatCode="0.00E+00">
                  <c:v>-5.9369000000000001E-136</c:v>
                </c:pt>
                <c:pt idx="1299" formatCode="0.00E+00">
                  <c:v>2.3181699999999998E-137</c:v>
                </c:pt>
                <c:pt idx="1300" formatCode="0.00E+00">
                  <c:v>1.50125E-135</c:v>
                </c:pt>
                <c:pt idx="1301" formatCode="0.00E+00">
                  <c:v>2.5061800000000001E-135</c:v>
                </c:pt>
                <c:pt idx="1302" formatCode="0.00E+00">
                  <c:v>6.9444400000000005E-136</c:v>
                </c:pt>
                <c:pt idx="1303" formatCode="0.00E+00">
                  <c:v>-4.6770299999999999E-135</c:v>
                </c:pt>
                <c:pt idx="1304" formatCode="0.00E+00">
                  <c:v>-9.2693999999999996E-135</c:v>
                </c:pt>
                <c:pt idx="1305" formatCode="0.00E+00">
                  <c:v>-4.4932700000000002E-135</c:v>
                </c:pt>
                <c:pt idx="1306" formatCode="0.00E+00">
                  <c:v>1.36299E-134</c:v>
                </c:pt>
                <c:pt idx="1307" formatCode="0.00E+00">
                  <c:v>3.1696700000000002E-134</c:v>
                </c:pt>
                <c:pt idx="1308" formatCode="0.00E+00">
                  <c:v>1.8317E-134</c:v>
                </c:pt>
                <c:pt idx="1309" formatCode="0.00E+00">
                  <c:v>-4.6592200000000001E-134</c:v>
                </c:pt>
                <c:pt idx="1310" formatCode="0.00E+00">
                  <c:v>-1.21999E-133</c:v>
                </c:pt>
                <c:pt idx="1311" formatCode="0.00E+00">
                  <c:v>-9.2562299999999991E-134</c:v>
                </c:pt>
                <c:pt idx="1312" formatCode="0.00E+00">
                  <c:v>1.384E-133</c:v>
                </c:pt>
                <c:pt idx="1313" formatCode="0.00E+00">
                  <c:v>4.4805800000000002E-133</c:v>
                </c:pt>
                <c:pt idx="1314" formatCode="0.00E+00">
                  <c:v>4.0178300000000001E-133</c:v>
                </c:pt>
                <c:pt idx="1315" formatCode="0.00E+00">
                  <c:v>-4.1620099999999996E-133</c:v>
                </c:pt>
                <c:pt idx="1316" formatCode="0.00E+00">
                  <c:v>-1.6761599999999999E-132</c:v>
                </c:pt>
                <c:pt idx="1317" formatCode="0.00E+00">
                  <c:v>-1.8396900000000001E-132</c:v>
                </c:pt>
                <c:pt idx="1318" formatCode="0.00E+00">
                  <c:v>8.5886599999999995E-133</c:v>
                </c:pt>
                <c:pt idx="1319" formatCode="0.00E+00">
                  <c:v>5.7047399999999996E-132</c:v>
                </c:pt>
                <c:pt idx="1320" formatCode="0.00E+00">
                  <c:v>7.4524500000000005E-132</c:v>
                </c:pt>
                <c:pt idx="1321" formatCode="0.00E+00">
                  <c:v>-8.5081200000000007E-133</c:v>
                </c:pt>
                <c:pt idx="1322" formatCode="0.00E+00">
                  <c:v>-1.8369899999999999E-131</c:v>
                </c:pt>
                <c:pt idx="1323" formatCode="0.00E+00">
                  <c:v>-2.7253399999999999E-131</c:v>
                </c:pt>
                <c:pt idx="1324" formatCode="0.00E+00">
                  <c:v>-5.0514800000000003E-133</c:v>
                </c:pt>
                <c:pt idx="1325" formatCode="0.00E+00">
                  <c:v>6.46521E-131</c:v>
                </c:pt>
                <c:pt idx="1326" formatCode="0.00E+00">
                  <c:v>1.0832300000000001E-130</c:v>
                </c:pt>
                <c:pt idx="1327" formatCode="0.00E+00">
                  <c:v>2.4053999999999999E-131</c:v>
                </c:pt>
                <c:pt idx="1328" formatCode="0.00E+00">
                  <c:v>-2.2175599999999998E-130</c:v>
                </c:pt>
                <c:pt idx="1329" formatCode="0.00E+00">
                  <c:v>-4.3039599999999999E-130</c:v>
                </c:pt>
                <c:pt idx="1330" formatCode="0.00E+00">
                  <c:v>-2.01122E-130</c:v>
                </c:pt>
                <c:pt idx="1331" formatCode="0.00E+00">
                  <c:v>6.6193099999999998E-130</c:v>
                </c:pt>
                <c:pt idx="1332" formatCode="0.00E+00">
                  <c:v>1.51837E-129</c:v>
                </c:pt>
                <c:pt idx="1333" formatCode="0.00E+00">
                  <c:v>8.6559299999999995E-130</c:v>
                </c:pt>
                <c:pt idx="1334" formatCode="0.00E+00">
                  <c:v>-2.2538800000000001E-129</c:v>
                </c:pt>
                <c:pt idx="1335" formatCode="0.00E+00">
                  <c:v>-5.8500000000000005E-129</c:v>
                </c:pt>
                <c:pt idx="1336" formatCode="0.00E+00">
                  <c:v>-4.2549900000000001E-129</c:v>
                </c:pt>
                <c:pt idx="1337" formatCode="0.00E+00">
                  <c:v>7.1214199999999996E-129</c:v>
                </c:pt>
                <c:pt idx="1338" formatCode="0.00E+00">
                  <c:v>2.24666E-128</c:v>
                </c:pt>
                <c:pt idx="1339" formatCode="0.00E+00">
                  <c:v>2.1479699999999999E-128</c:v>
                </c:pt>
                <c:pt idx="1340" formatCode="0.00E+00">
                  <c:v>-1.58991E-128</c:v>
                </c:pt>
                <c:pt idx="1341" formatCode="0.00E+00">
                  <c:v>-7.4826499999999997E-128</c:v>
                </c:pt>
                <c:pt idx="1342" formatCode="0.00E+00">
                  <c:v>-8.4198499999999995E-128</c:v>
                </c:pt>
                <c:pt idx="1343" formatCode="0.00E+00">
                  <c:v>3.6992600000000001E-128</c:v>
                </c:pt>
                <c:pt idx="1344" formatCode="0.00E+00">
                  <c:v>2.54727E-127</c:v>
                </c:pt>
                <c:pt idx="1345" formatCode="0.00E+00">
                  <c:v>3.1539400000000002E-127</c:v>
                </c:pt>
                <c:pt idx="1346" formatCode="0.00E+00">
                  <c:v>-1.1346400000000001E-127</c:v>
                </c:pt>
                <c:pt idx="1347" formatCode="0.00E+00">
                  <c:v>-9.8347700000000002E-127</c:v>
                </c:pt>
                <c:pt idx="1348" formatCode="0.00E+00">
                  <c:v>-1.4320999999999999E-126</c:v>
                </c:pt>
                <c:pt idx="1349" formatCode="0.00E+00">
                  <c:v>-1.46634E-127</c:v>
                </c:pt>
                <c:pt idx="1350" formatCode="0.00E+00">
                  <c:v>3.01387E-126</c:v>
                </c:pt>
                <c:pt idx="1351" formatCode="0.00E+00">
                  <c:v>5.2614499999999999E-126</c:v>
                </c:pt>
                <c:pt idx="1352" formatCode="0.00E+00">
                  <c:v>1.7037200000000001E-126</c:v>
                </c:pt>
                <c:pt idx="1353" formatCode="0.00E+00">
                  <c:v>-9.2481499999999997E-126</c:v>
                </c:pt>
                <c:pt idx="1354" formatCode="0.00E+00">
                  <c:v>-1.86828E-125</c:v>
                </c:pt>
                <c:pt idx="1355" formatCode="0.00E+00">
                  <c:v>-8.7824000000000006E-126</c:v>
                </c:pt>
                <c:pt idx="1356" formatCode="0.00E+00">
                  <c:v>2.8905000000000002E-125</c:v>
                </c:pt>
                <c:pt idx="1357" formatCode="0.00E+00">
                  <c:v>6.66147E-125</c:v>
                </c:pt>
                <c:pt idx="1358" formatCode="0.00E+00">
                  <c:v>3.9403999999999998E-125</c:v>
                </c:pt>
                <c:pt idx="1359" formatCode="0.00E+00">
                  <c:v>-9.3954900000000005E-125</c:v>
                </c:pt>
                <c:pt idx="1360" formatCode="0.00E+00">
                  <c:v>-2.50865E-124</c:v>
                </c:pt>
                <c:pt idx="1361" formatCode="0.00E+00">
                  <c:v>-2.0359300000000001E-124</c:v>
                </c:pt>
                <c:pt idx="1362" formatCode="0.00E+00">
                  <c:v>2.32368E-124</c:v>
                </c:pt>
                <c:pt idx="1363" formatCode="0.00E+00">
                  <c:v>8.2363900000000002E-124</c:v>
                </c:pt>
                <c:pt idx="1364" formatCode="0.00E+00">
                  <c:v>7.6267400000000006E-124</c:v>
                </c:pt>
                <c:pt idx="1365" formatCode="0.00E+00">
                  <c:v>-7.1898400000000002E-124</c:v>
                </c:pt>
                <c:pt idx="1366" formatCode="0.00E+00">
                  <c:v>-3.0190999999999999E-123</c:v>
                </c:pt>
                <c:pt idx="1367" formatCode="0.00E+00">
                  <c:v>-3.3432400000000002E-123</c:v>
                </c:pt>
                <c:pt idx="1368" formatCode="0.00E+00">
                  <c:v>1.4877800000000001E-123</c:v>
                </c:pt>
                <c:pt idx="1369" formatCode="0.00E+00">
                  <c:v>1.0201099999999999E-122</c:v>
                </c:pt>
                <c:pt idx="1370" formatCode="0.00E+00">
                  <c:v>1.3643700000000001E-122</c:v>
                </c:pt>
                <c:pt idx="1371" formatCode="0.00E+00">
                  <c:v>2.8455999999999999E-124</c:v>
                </c:pt>
                <c:pt idx="1372" formatCode="0.00E+00">
                  <c:v>-2.8134200000000002E-122</c:v>
                </c:pt>
                <c:pt idx="1373" formatCode="0.00E+00">
                  <c:v>-4.2126499999999999E-122</c:v>
                </c:pt>
                <c:pt idx="1374" formatCode="0.00E+00">
                  <c:v>1.9214E-123</c:v>
                </c:pt>
                <c:pt idx="1375" formatCode="0.00E+00">
                  <c:v>1.07628E-121</c:v>
                </c:pt>
                <c:pt idx="1376" formatCode="0.00E+00">
                  <c:v>1.81051E-121</c:v>
                </c:pt>
                <c:pt idx="1377" formatCode="0.00E+00">
                  <c:v>5.92543E-122</c:v>
                </c:pt>
                <c:pt idx="1378" formatCode="0.00E+00">
                  <c:v>-3.0821400000000001E-121</c:v>
                </c:pt>
                <c:pt idx="1379" formatCode="0.00E+00">
                  <c:v>-6.2705700000000001E-121</c:v>
                </c:pt>
                <c:pt idx="1380" formatCode="0.00E+00">
                  <c:v>-3.1857599999999999E-121</c:v>
                </c:pt>
                <c:pt idx="1381" formatCode="0.00E+00">
                  <c:v>8.8639500000000004E-121</c:v>
                </c:pt>
                <c:pt idx="1382" formatCode="0.00E+00">
                  <c:v>2.09613E-120</c:v>
                </c:pt>
                <c:pt idx="1383" formatCode="0.00E+00">
                  <c:v>1.2371E-120</c:v>
                </c:pt>
                <c:pt idx="1384" formatCode="0.00E+00">
                  <c:v>-2.9983699999999999E-120</c:v>
                </c:pt>
                <c:pt idx="1385" formatCode="0.00E+00">
                  <c:v>-8.01277E-120</c:v>
                </c:pt>
                <c:pt idx="1386" formatCode="0.00E+00">
                  <c:v>-6.8175500000000003E-120</c:v>
                </c:pt>
                <c:pt idx="1387" formatCode="0.00E+00">
                  <c:v>6.0652300000000003E-120</c:v>
                </c:pt>
                <c:pt idx="1388" formatCode="0.00E+00">
                  <c:v>2.3590700000000001E-119</c:v>
                </c:pt>
                <c:pt idx="1389" formatCode="0.00E+00">
                  <c:v>2.1912299999999999E-119</c:v>
                </c:pt>
                <c:pt idx="1390" formatCode="0.00E+00">
                  <c:v>-2.11969E-119</c:v>
                </c:pt>
                <c:pt idx="1391" formatCode="0.00E+00">
                  <c:v>-8.8144600000000001E-119</c:v>
                </c:pt>
                <c:pt idx="1392" formatCode="0.00E+00">
                  <c:v>-1.00059E-118</c:v>
                </c:pt>
                <c:pt idx="1393" formatCode="0.00E+00">
                  <c:v>3.2017300000000002E-119</c:v>
                </c:pt>
                <c:pt idx="1394" formatCode="0.00E+00">
                  <c:v>2.7194899999999998E-118</c:v>
                </c:pt>
                <c:pt idx="1395" formatCode="0.00E+00">
                  <c:v>3.5881500000000001E-118</c:v>
                </c:pt>
                <c:pt idx="1396" formatCode="0.00E+00">
                  <c:v>-4.0103000000000001E-119</c:v>
                </c:pt>
                <c:pt idx="1397" formatCode="0.00E+00">
                  <c:v>-8.7719199999999991E-118</c:v>
                </c:pt>
                <c:pt idx="1398" formatCode="0.00E+00">
                  <c:v>-1.3189299999999999E-117</c:v>
                </c:pt>
                <c:pt idx="1399" formatCode="0.00E+00">
                  <c:v>-1.1904300000000001E-118</c:v>
                </c:pt>
                <c:pt idx="1400" formatCode="0.00E+00">
                  <c:v>2.8486999999999998E-117</c:v>
                </c:pt>
                <c:pt idx="1401" formatCode="0.00E+00">
                  <c:v>4.9527200000000003E-117</c:v>
                </c:pt>
                <c:pt idx="1402" formatCode="0.00E+00">
                  <c:v>1.63185E-117</c:v>
                </c:pt>
                <c:pt idx="1403" formatCode="0.00E+00">
                  <c:v>-8.5569999999999999E-117</c:v>
                </c:pt>
                <c:pt idx="1404" formatCode="0.00E+00">
                  <c:v>-1.6900499999999999E-116</c:v>
                </c:pt>
                <c:pt idx="1405" formatCode="0.00E+00">
                  <c:v>-6.0097499999999997E-117</c:v>
                </c:pt>
                <c:pt idx="1406" formatCode="0.00E+00">
                  <c:v>3.20922E-116</c:v>
                </c:pt>
                <c:pt idx="1407" formatCode="0.00E+00">
                  <c:v>7.0410800000000001E-116</c:v>
                </c:pt>
                <c:pt idx="1408" formatCode="0.00E+00">
                  <c:v>4.56442E-116</c:v>
                </c:pt>
                <c:pt idx="1409" formatCode="0.00E+00">
                  <c:v>-8.3721500000000004E-116</c:v>
                </c:pt>
                <c:pt idx="1410" formatCode="0.00E+00">
                  <c:v>-2.3882600000000001E-115</c:v>
                </c:pt>
                <c:pt idx="1411" formatCode="0.00E+00">
                  <c:v>-2.0240200000000001E-115</c:v>
                </c:pt>
                <c:pt idx="1412" formatCode="0.00E+00">
                  <c:v>1.96142E-115</c:v>
                </c:pt>
                <c:pt idx="1413" formatCode="0.00E+00">
                  <c:v>7.3368000000000002E-115</c:v>
                </c:pt>
                <c:pt idx="1414" formatCode="0.00E+00">
                  <c:v>6.2950400000000002E-115</c:v>
                </c:pt>
                <c:pt idx="1415" formatCode="0.00E+00">
                  <c:v>-8.5695199999999999E-115</c:v>
                </c:pt>
                <c:pt idx="1416" formatCode="0.00E+00">
                  <c:v>-3.1333300000000001E-114</c:v>
                </c:pt>
                <c:pt idx="1417" formatCode="0.00E+00">
                  <c:v>-3.4678699999999999E-114</c:v>
                </c:pt>
                <c:pt idx="1418" formatCode="0.00E+00">
                  <c:v>1.34411E-114</c:v>
                </c:pt>
                <c:pt idx="1419" formatCode="0.00E+00">
                  <c:v>1.0080400000000001E-113</c:v>
                </c:pt>
                <c:pt idx="1420" formatCode="0.00E+00">
                  <c:v>1.32626E-113</c:v>
                </c:pt>
                <c:pt idx="1421" formatCode="0.00E+00">
                  <c:v>-1.4714099999999999E-114</c:v>
                </c:pt>
                <c:pt idx="1422" formatCode="0.00E+00">
                  <c:v>-3.2463999999999998E-113</c:v>
                </c:pt>
                <c:pt idx="1423" formatCode="0.00E+00">
                  <c:v>-4.7652899999999999E-113</c:v>
                </c:pt>
                <c:pt idx="1424" formatCode="0.00E+00">
                  <c:v>1.2357599999999999E-114</c:v>
                </c:pt>
                <c:pt idx="1425" formatCode="0.00E+00">
                  <c:v>1.18719E-112</c:v>
                </c:pt>
                <c:pt idx="1426" formatCode="0.00E+00">
                  <c:v>1.98969E-112</c:v>
                </c:pt>
                <c:pt idx="1427" formatCode="0.00E+00">
                  <c:v>5.6876799999999996E-113</c:v>
                </c:pt>
                <c:pt idx="1428" formatCode="0.00E+00">
                  <c:v>-3.6493199999999998E-112</c:v>
                </c:pt>
                <c:pt idx="1429" formatCode="0.00E+00">
                  <c:v>-7.2000699999999996E-112</c:v>
                </c:pt>
                <c:pt idx="1430" formatCode="0.00E+00">
                  <c:v>-3.0787299999999999E-112</c:v>
                </c:pt>
                <c:pt idx="1431" formatCode="0.00E+00">
                  <c:v>1.21343E-111</c:v>
                </c:pt>
                <c:pt idx="1432" formatCode="0.00E+00">
                  <c:v>2.7356599999999999E-111</c:v>
                </c:pt>
                <c:pt idx="1433" formatCode="0.00E+00">
                  <c:v>1.6677799999999999E-111</c:v>
                </c:pt>
                <c:pt idx="1434" formatCode="0.00E+00">
                  <c:v>-3.6295400000000001E-111</c:v>
                </c:pt>
                <c:pt idx="1435" formatCode="0.00E+00">
                  <c:v>-9.7544999999999993E-111</c:v>
                </c:pt>
                <c:pt idx="1436" formatCode="0.00E+00">
                  <c:v>-7.1513599999999997E-111</c:v>
                </c:pt>
                <c:pt idx="1437" formatCode="0.00E+00">
                  <c:v>1.1825E-110</c:v>
                </c:pt>
                <c:pt idx="1438" formatCode="0.00E+00">
                  <c:v>3.7331900000000003E-110</c:v>
                </c:pt>
                <c:pt idx="1439" formatCode="0.00E+00">
                  <c:v>3.5122600000000002E-110</c:v>
                </c:pt>
                <c:pt idx="1440" formatCode="0.00E+00">
                  <c:v>-2.8353199999999999E-110</c:v>
                </c:pt>
                <c:pt idx="1441" formatCode="0.00E+00">
                  <c:v>-1.2776199999999999E-109</c:v>
                </c:pt>
                <c:pt idx="1442" formatCode="0.00E+00">
                  <c:v>-1.43272E-109</c:v>
                </c:pt>
                <c:pt idx="1443" formatCode="0.00E+00">
                  <c:v>6.4367199999999997E-110</c:v>
                </c:pt>
                <c:pt idx="1444" formatCode="0.00E+00">
                  <c:v>4.39329E-109</c:v>
                </c:pt>
                <c:pt idx="1445" formatCode="0.00E+00">
                  <c:v>5.5915900000000001E-109</c:v>
                </c:pt>
                <c:pt idx="1446" formatCode="0.00E+00">
                  <c:v>-1.2715399999999999E-109</c:v>
                </c:pt>
                <c:pt idx="1447" formatCode="0.00E+00">
                  <c:v>-1.54379E-108</c:v>
                </c:pt>
                <c:pt idx="1448" formatCode="0.00E+00">
                  <c:v>-2.2478499999999999E-108</c:v>
                </c:pt>
                <c:pt idx="1449" formatCode="0.00E+00">
                  <c:v>-1.21573E-110</c:v>
                </c:pt>
                <c:pt idx="1450" formatCode="0.00E+00">
                  <c:v>5.4173599999999998E-108</c:v>
                </c:pt>
                <c:pt idx="1451" formatCode="0.00E+00">
                  <c:v>9.2318E-108</c:v>
                </c:pt>
                <c:pt idx="1452" formatCode="0.00E+00">
                  <c:v>3.1789900000000002E-108</c:v>
                </c:pt>
                <c:pt idx="1453" formatCode="0.00E+00">
                  <c:v>-1.52282E-107</c:v>
                </c:pt>
                <c:pt idx="1454" formatCode="0.00E+00">
                  <c:v>-3.0160300000000002E-107</c:v>
                </c:pt>
                <c:pt idx="1455" formatCode="0.00E+00">
                  <c:v>-9.9145599999999998E-108</c:v>
                </c:pt>
                <c:pt idx="1456" formatCode="0.00E+00">
                  <c:v>6.0171699999999998E-107</c:v>
                </c:pt>
                <c:pt idx="1457" formatCode="0.00E+00">
                  <c:v>1.30556E-106</c:v>
                </c:pt>
                <c:pt idx="1458" formatCode="0.00E+00">
                  <c:v>8.4617899999999999E-107</c:v>
                </c:pt>
                <c:pt idx="1459" formatCode="0.00E+00">
                  <c:v>-1.54021E-106</c:v>
                </c:pt>
                <c:pt idx="1460" formatCode="0.00E+00">
                  <c:v>-4.38147E-106</c:v>
                </c:pt>
                <c:pt idx="1461" formatCode="0.00E+00">
                  <c:v>-3.5411399999999998E-106</c:v>
                </c:pt>
                <c:pt idx="1462" formatCode="0.00E+00">
                  <c:v>4.3848499999999996E-106</c:v>
                </c:pt>
                <c:pt idx="1463" formatCode="0.00E+00">
                  <c:v>1.51515E-105</c:v>
                </c:pt>
                <c:pt idx="1464" formatCode="0.00E+00">
                  <c:v>1.38839E-105</c:v>
                </c:pt>
                <c:pt idx="1465" formatCode="0.00E+00">
                  <c:v>-1.35395E-105</c:v>
                </c:pt>
                <c:pt idx="1466" formatCode="0.00E+00">
                  <c:v>-5.5739999999999998E-105</c:v>
                </c:pt>
                <c:pt idx="1467" formatCode="0.00E+00">
                  <c:v>-6.0433500000000004E-105</c:v>
                </c:pt>
                <c:pt idx="1468" formatCode="0.00E+00">
                  <c:v>3.1162099999999998E-105</c:v>
                </c:pt>
                <c:pt idx="1469" formatCode="0.00E+00">
                  <c:v>1.93893E-104</c:v>
                </c:pt>
                <c:pt idx="1470" formatCode="0.00E+00">
                  <c:v>2.49764E-104</c:v>
                </c:pt>
                <c:pt idx="1471" formatCode="0.00E+00">
                  <c:v>-3.6055300000000002E-105</c:v>
                </c:pt>
                <c:pt idx="1472" formatCode="0.00E+00">
                  <c:v>-6.3453399999999998E-104</c:v>
                </c:pt>
                <c:pt idx="1473" formatCode="0.00E+00">
                  <c:v>-9.51533E-104</c:v>
                </c:pt>
                <c:pt idx="1474" formatCode="0.00E+00">
                  <c:v>-9.7914099999999994E-105</c:v>
                </c:pt>
                <c:pt idx="1475" formatCode="0.00E+00">
                  <c:v>2.01441E-103</c:v>
                </c:pt>
                <c:pt idx="1476" formatCode="0.00E+00">
                  <c:v>3.4166400000000001E-103</c:v>
                </c:pt>
                <c:pt idx="1477" formatCode="0.00E+00">
                  <c:v>6.7405199999999996E-104</c:v>
                </c:pt>
                <c:pt idx="1478" formatCode="0.00E+00">
                  <c:v>-7.2331500000000004E-103</c:v>
                </c:pt>
                <c:pt idx="1479" formatCode="0.00E+00">
                  <c:v>-1.3917799999999999E-102</c:v>
                </c:pt>
                <c:pt idx="1480" formatCode="0.00E+00">
                  <c:v>-6.6153899999999995E-103</c:v>
                </c:pt>
                <c:pt idx="1481" formatCode="0.00E+00">
                  <c:v>2.0704200000000001E-102</c:v>
                </c:pt>
                <c:pt idx="1482" formatCode="0.00E+00">
                  <c:v>4.8405499999999996E-102</c:v>
                </c:pt>
                <c:pt idx="1483" formatCode="0.00E+00">
                  <c:v>3.1494300000000002E-102</c:v>
                </c:pt>
                <c:pt idx="1484" formatCode="0.00E+00">
                  <c:v>-5.8775000000000003E-102</c:v>
                </c:pt>
                <c:pt idx="1485" formatCode="0.00E+00">
                  <c:v>-1.64228E-101</c:v>
                </c:pt>
                <c:pt idx="1486" formatCode="0.00E+00">
                  <c:v>-1.24567E-101</c:v>
                </c:pt>
                <c:pt idx="1487" formatCode="0.00E+00">
                  <c:v>1.85814E-101</c:v>
                </c:pt>
                <c:pt idx="1488" formatCode="0.00E+00">
                  <c:v>6.0549299999999994E-101</c:v>
                </c:pt>
                <c:pt idx="1489" formatCode="0.00E+00">
                  <c:v>5.7852799999999999E-101</c:v>
                </c:pt>
                <c:pt idx="1490" formatCode="0.00E+00">
                  <c:v>-4.3318399999999997E-101</c:v>
                </c:pt>
                <c:pt idx="1491" formatCode="0.00E+00">
                  <c:v>-2.02409E-100</c:v>
                </c:pt>
                <c:pt idx="1492" formatCode="0.00E+00">
                  <c:v>-2.3222800000000002E-100</c:v>
                </c:pt>
                <c:pt idx="1493" formatCode="0.00E+00">
                  <c:v>7.7344500000000005E-101</c:v>
                </c:pt>
                <c:pt idx="1494" formatCode="0.00E+00">
                  <c:v>6.3827099999999998E-100</c:v>
                </c:pt>
                <c:pt idx="1495" formatCode="0.00E+00">
                  <c:v>8.1413300000000004E-100</c:v>
                </c:pt>
                <c:pt idx="1496" formatCode="0.00E+00">
                  <c:v>-2.1969299999999999E-100</c:v>
                </c:pt>
                <c:pt idx="1497" formatCode="0.00E+00">
                  <c:v>-2.3454099999999998E-99</c:v>
                </c:pt>
                <c:pt idx="1498" formatCode="0.00E+00">
                  <c:v>-3.4182300000000001E-99</c:v>
                </c:pt>
                <c:pt idx="1499" formatCode="0.00E+00">
                  <c:v>-1.6850000000000001E-100</c:v>
                </c:pt>
                <c:pt idx="1500" formatCode="0.00E+00">
                  <c:v>7.7509299999999995E-99</c:v>
                </c:pt>
                <c:pt idx="1501" formatCode="0.00E+00">
                  <c:v>1.34178E-98</c:v>
                </c:pt>
                <c:pt idx="1502" formatCode="0.00E+00">
                  <c:v>5.0408900000000002E-99</c:v>
                </c:pt>
                <c:pt idx="1503" formatCode="0.00E+00">
                  <c:v>-2.0903999999999999E-98</c:v>
                </c:pt>
                <c:pt idx="1504" formatCode="0.00E+00">
                  <c:v>-4.2530899999999997E-98</c:v>
                </c:pt>
                <c:pt idx="1505" formatCode="0.00E+00">
                  <c:v>-1.66706E-98</c:v>
                </c:pt>
                <c:pt idx="1506" formatCode="0.00E+00">
                  <c:v>7.6388599999999999E-98</c:v>
                </c:pt>
                <c:pt idx="1507" formatCode="0.00E+00">
                  <c:v>1.7037500000000001E-97</c:v>
                </c:pt>
                <c:pt idx="1508" formatCode="0.00E+00">
                  <c:v>1.11095E-97</c:v>
                </c:pt>
                <c:pt idx="1509" formatCode="0.00E+00">
                  <c:v>-2.0176600000000001E-97</c:v>
                </c:pt>
                <c:pt idx="1510" formatCode="0.00E+00">
                  <c:v>-5.7567999999999997E-97</c:v>
                </c:pt>
                <c:pt idx="1511" formatCode="0.00E+00">
                  <c:v>-4.8492599999999999E-97</c:v>
                </c:pt>
                <c:pt idx="1512" formatCode="0.00E+00">
                  <c:v>4.83362E-97</c:v>
                </c:pt>
                <c:pt idx="1513" formatCode="0.00E+00">
                  <c:v>1.7974400000000001E-96</c:v>
                </c:pt>
                <c:pt idx="1514" formatCode="0.00E+00">
                  <c:v>1.6478399999999999E-96</c:v>
                </c:pt>
                <c:pt idx="1515" formatCode="0.00E+00">
                  <c:v>-1.66556E-96</c:v>
                </c:pt>
                <c:pt idx="1516" formatCode="0.00E+00">
                  <c:v>-6.7662799999999997E-96</c:v>
                </c:pt>
                <c:pt idx="1517" formatCode="0.00E+00">
                  <c:v>-7.3274099999999996E-96</c:v>
                </c:pt>
                <c:pt idx="1518" formatCode="0.00E+00">
                  <c:v>3.8419900000000003E-96</c:v>
                </c:pt>
                <c:pt idx="1519" formatCode="0.00E+00">
                  <c:v>2.3785800000000001E-95</c:v>
                </c:pt>
                <c:pt idx="1520" formatCode="0.00E+00">
                  <c:v>3.1355499999999997E-95</c:v>
                </c:pt>
                <c:pt idx="1521" formatCode="0.00E+00">
                  <c:v>-9.7257899999999994E-97</c:v>
                </c:pt>
                <c:pt idx="1522" formatCode="0.00E+00">
                  <c:v>-6.9728699999999998E-95</c:v>
                </c:pt>
                <c:pt idx="1523" formatCode="0.00E+00">
                  <c:v>-1.0607900000000001E-94</c:v>
                </c:pt>
                <c:pt idx="1524" formatCode="0.00E+00">
                  <c:v>-6.7137300000000003E-96</c:v>
                </c:pt>
                <c:pt idx="1525" formatCode="0.00E+00">
                  <c:v>2.3917599999999999E-94</c:v>
                </c:pt>
                <c:pt idx="1526" formatCode="0.00E+00">
                  <c:v>4.03365E-94</c:v>
                </c:pt>
                <c:pt idx="1527" formatCode="0.00E+00">
                  <c:v>9.5971600000000002E-95</c:v>
                </c:pt>
                <c:pt idx="1528" formatCode="0.00E+00">
                  <c:v>-7.9139799999999997E-94</c:v>
                </c:pt>
                <c:pt idx="1529" formatCode="0.00E+00">
                  <c:v>-1.5413300000000001E-93</c:v>
                </c:pt>
                <c:pt idx="1530" formatCode="0.00E+00">
                  <c:v>-7.1420599999999996E-94</c:v>
                </c:pt>
                <c:pt idx="1531" formatCode="0.00E+00">
                  <c:v>2.38333E-93</c:v>
                </c:pt>
                <c:pt idx="1532" formatCode="0.00E+00">
                  <c:v>5.5268800000000003E-93</c:v>
                </c:pt>
                <c:pt idx="1533" formatCode="0.00E+00">
                  <c:v>3.5472200000000001E-93</c:v>
                </c:pt>
                <c:pt idx="1534" formatCode="0.00E+00">
                  <c:v>-6.8975600000000004E-93</c:v>
                </c:pt>
                <c:pt idx="1535" formatCode="0.00E+00">
                  <c:v>-1.91455E-92</c:v>
                </c:pt>
                <c:pt idx="1536" formatCode="0.00E+00">
                  <c:v>-1.4796700000000001E-92</c:v>
                </c:pt>
                <c:pt idx="1537" formatCode="0.00E+00">
                  <c:v>2.06387E-92</c:v>
                </c:pt>
                <c:pt idx="1538" formatCode="0.00E+00">
                  <c:v>6.8370099999999997E-92</c:v>
                </c:pt>
                <c:pt idx="1539" formatCode="0.00E+00">
                  <c:v>6.3256000000000002E-92</c:v>
                </c:pt>
                <c:pt idx="1540" formatCode="0.00E+00">
                  <c:v>-5.7236699999999998E-92</c:v>
                </c:pt>
                <c:pt idx="1541" formatCode="0.00E+00">
                  <c:v>-2.44732E-91</c:v>
                </c:pt>
                <c:pt idx="1542" formatCode="0.00E+00">
                  <c:v>-2.8013499999999997E-91</c:v>
                </c:pt>
                <c:pt idx="1543" formatCode="0.00E+00">
                  <c:v>8.41116E-92</c:v>
                </c:pt>
                <c:pt idx="1544" formatCode="0.00E+00">
                  <c:v>7.4649900000000005E-91</c:v>
                </c:pt>
                <c:pt idx="1545" formatCode="0.00E+00">
                  <c:v>9.7548600000000004E-91</c:v>
                </c:pt>
                <c:pt idx="1546" formatCode="0.00E+00">
                  <c:v>-1.6845700000000001E-91</c:v>
                </c:pt>
                <c:pt idx="1547" formatCode="0.00E+00">
                  <c:v>-2.55327E-90</c:v>
                </c:pt>
                <c:pt idx="1548" formatCode="0.00E+00">
                  <c:v>-3.7354300000000001E-90</c:v>
                </c:pt>
                <c:pt idx="1549" formatCode="0.00E+00">
                  <c:v>-1.4741800000000001E-92</c:v>
                </c:pt>
                <c:pt idx="1550" formatCode="0.00E+00">
                  <c:v>8.97498E-90</c:v>
                </c:pt>
                <c:pt idx="1551" formatCode="0.00E+00">
                  <c:v>1.52826E-89</c:v>
                </c:pt>
                <c:pt idx="1552" formatCode="0.00E+00">
                  <c:v>5.2292600000000003E-90</c:v>
                </c:pt>
                <c:pt idx="1553" formatCode="0.00E+00">
                  <c:v>-2.5351399999999999E-89</c:v>
                </c:pt>
                <c:pt idx="1554" formatCode="0.00E+00">
                  <c:v>-5.09112E-89</c:v>
                </c:pt>
                <c:pt idx="1555" formatCode="0.00E+00">
                  <c:v>-2.0980800000000002E-89</c:v>
                </c:pt>
                <c:pt idx="1556" formatCode="0.00E+00">
                  <c:v>8.78087E-89</c:v>
                </c:pt>
                <c:pt idx="1557" formatCode="0.00E+00">
                  <c:v>1.9539099999999999E-88</c:v>
                </c:pt>
                <c:pt idx="1558" formatCode="0.00E+00">
                  <c:v>1.13403E-88</c:v>
                </c:pt>
                <c:pt idx="1559" formatCode="0.00E+00">
                  <c:v>-2.7755100000000001E-88</c:v>
                </c:pt>
                <c:pt idx="1560" formatCode="0.00E+00">
                  <c:v>-7.3831000000000006E-88</c:v>
                </c:pt>
                <c:pt idx="1561" formatCode="0.00E+00">
                  <c:v>-6.15569E-88</c:v>
                </c:pt>
                <c:pt idx="1562" formatCode="0.00E+00">
                  <c:v>6.2183999999999999E-88</c:v>
                </c:pt>
                <c:pt idx="1563" formatCode="0.00E+00">
                  <c:v>2.3030799999999999E-87</c:v>
                </c:pt>
                <c:pt idx="1564" formatCode="0.00E+00">
                  <c:v>2.08864E-87</c:v>
                </c:pt>
                <c:pt idx="1565" formatCode="0.00E+00">
                  <c:v>-2.25101E-87</c:v>
                </c:pt>
                <c:pt idx="1566" formatCode="0.00E+00">
                  <c:v>-8.9122799999999996E-87</c:v>
                </c:pt>
                <c:pt idx="1567" formatCode="0.00E+00">
                  <c:v>-9.4916500000000003E-87</c:v>
                </c:pt>
                <c:pt idx="1568" formatCode="0.00E+00">
                  <c:v>5.4383999999999998E-87</c:v>
                </c:pt>
                <c:pt idx="1569" formatCode="0.00E+00">
                  <c:v>3.18437E-86</c:v>
                </c:pt>
                <c:pt idx="1570" formatCode="0.00E+00">
                  <c:v>4.2124499999999999E-86</c:v>
                </c:pt>
                <c:pt idx="1571" formatCode="0.00E+00">
                  <c:v>4.57556E-88</c:v>
                </c:pt>
                <c:pt idx="1572" formatCode="0.00E+00">
                  <c:v>-8.8644099999999997E-86</c:v>
                </c:pt>
                <c:pt idx="1573" formatCode="0.00E+00">
                  <c:v>-1.34616E-85</c:v>
                </c:pt>
                <c:pt idx="1574" formatCode="0.00E+00">
                  <c:v>-2.0291900000000002E-87</c:v>
                </c:pt>
                <c:pt idx="1575" formatCode="0.00E+00">
                  <c:v>3.22334E-85</c:v>
                </c:pt>
                <c:pt idx="1576" formatCode="0.00E+00">
                  <c:v>5.3874100000000006E-85</c:v>
                </c:pt>
                <c:pt idx="1577" formatCode="0.00E+00">
                  <c:v>1.3242700000000001E-85</c:v>
                </c:pt>
                <c:pt idx="1578" formatCode="0.00E+00">
                  <c:v>-1.04461E-84</c:v>
                </c:pt>
                <c:pt idx="1579" formatCode="0.00E+00">
                  <c:v>-2.02351E-84</c:v>
                </c:pt>
                <c:pt idx="1580" formatCode="0.00E+00">
                  <c:v>-8.0516000000000005E-85</c:v>
                </c:pt>
                <c:pt idx="1581" formatCode="0.00E+00">
                  <c:v>3.6219600000000001E-84</c:v>
                </c:pt>
                <c:pt idx="1582" formatCode="0.00E+00">
                  <c:v>8.1551600000000002E-84</c:v>
                </c:pt>
                <c:pt idx="1583" formatCode="0.00E+00">
                  <c:v>5.6153900000000003E-84</c:v>
                </c:pt>
                <c:pt idx="1584" formatCode="0.00E+00">
                  <c:v>-8.53352E-84</c:v>
                </c:pt>
                <c:pt idx="1585" formatCode="0.00E+00">
                  <c:v>-2.5102699999999999E-83</c:v>
                </c:pt>
                <c:pt idx="1586" formatCode="0.00E+00">
                  <c:v>-1.8687200000000002E-83</c:v>
                </c:pt>
                <c:pt idx="1587" formatCode="0.00E+00">
                  <c:v>3.08094E-83</c:v>
                </c:pt>
                <c:pt idx="1588" formatCode="0.00E+00">
                  <c:v>9.7829400000000006E-83</c:v>
                </c:pt>
                <c:pt idx="1589" formatCode="0.00E+00">
                  <c:v>9.2604499999999995E-83</c:v>
                </c:pt>
                <c:pt idx="1590" formatCode="0.00E+00">
                  <c:v>-7.3970600000000005E-83</c:v>
                </c:pt>
                <c:pt idx="1591" formatCode="0.00E+00">
                  <c:v>-3.3653599999999999E-82</c:v>
                </c:pt>
                <c:pt idx="1592" formatCode="0.00E+00">
                  <c:v>-3.8311800000000001E-82</c:v>
                </c:pt>
                <c:pt idx="1593" formatCode="0.00E+00">
                  <c:v>1.42718E-82</c:v>
                </c:pt>
                <c:pt idx="1594" formatCode="0.00E+00">
                  <c:v>1.09352E-81</c:v>
                </c:pt>
                <c:pt idx="1595" formatCode="0.00E+00">
                  <c:v>1.35485E-81</c:v>
                </c:pt>
                <c:pt idx="1596" formatCode="0.00E+00">
                  <c:v>-5.3691399999999999E-82</c:v>
                </c:pt>
                <c:pt idx="1597" formatCode="0.00E+00">
                  <c:v>-4.3729000000000001E-81</c:v>
                </c:pt>
                <c:pt idx="1598" formatCode="0.00E+00">
                  <c:v>-6.4035000000000001E-81</c:v>
                </c:pt>
                <c:pt idx="1599" formatCode="0.00E+00">
                  <c:v>-8.6132599999999998E-82</c:v>
                </c:pt>
                <c:pt idx="1600" formatCode="0.00E+00">
                  <c:v>1.29526E-80</c:v>
                </c:pt>
                <c:pt idx="1601" formatCode="0.00E+00">
                  <c:v>2.2637799999999999E-80</c:v>
                </c:pt>
                <c:pt idx="1602" formatCode="0.00E+00">
                  <c:v>6.9508800000000002E-81</c:v>
                </c:pt>
                <c:pt idx="1603" formatCode="0.00E+00">
                  <c:v>-4.0457300000000002E-80</c:v>
                </c:pt>
                <c:pt idx="1604" formatCode="0.00E+00">
                  <c:v>-7.89285E-80</c:v>
                </c:pt>
                <c:pt idx="1605" formatCode="0.00E+00">
                  <c:v>-2.6791200000000001E-80</c:v>
                </c:pt>
                <c:pt idx="1606" formatCode="0.00E+00">
                  <c:v>1.5420999999999999E-79</c:v>
                </c:pt>
                <c:pt idx="1607" formatCode="0.00E+00">
                  <c:v>3.36348E-79</c:v>
                </c:pt>
                <c:pt idx="1608" formatCode="0.00E+00">
                  <c:v>2.1829599999999999E-79</c:v>
                </c:pt>
                <c:pt idx="1609" formatCode="0.00E+00">
                  <c:v>-3.9873899999999998E-79</c:v>
                </c:pt>
                <c:pt idx="1610" formatCode="0.00E+00">
                  <c:v>-1.1340999999999999E-78</c:v>
                </c:pt>
                <c:pt idx="1611" formatCode="0.00E+00">
                  <c:v>-9.2651999999999997E-79</c:v>
                </c:pt>
                <c:pt idx="1612" formatCode="0.00E+00">
                  <c:v>1.07456E-78</c:v>
                </c:pt>
                <c:pt idx="1613" formatCode="0.00E+00">
                  <c:v>3.7902800000000001E-78</c:v>
                </c:pt>
                <c:pt idx="1614" formatCode="0.00E+00">
                  <c:v>3.4621200000000002E-78</c:v>
                </c:pt>
                <c:pt idx="1615" formatCode="0.00E+00">
                  <c:v>-3.5472900000000002E-78</c:v>
                </c:pt>
                <c:pt idx="1616" formatCode="0.00E+00">
                  <c:v>-1.43757E-77</c:v>
                </c:pt>
                <c:pt idx="1617" formatCode="0.00E+00">
                  <c:v>-1.5644599999999999E-77</c:v>
                </c:pt>
                <c:pt idx="1618" formatCode="0.00E+00">
                  <c:v>7.6783699999999999E-78</c:v>
                </c:pt>
                <c:pt idx="1619" formatCode="0.00E+00">
                  <c:v>4.9267399999999998E-77</c:v>
                </c:pt>
                <c:pt idx="1620" formatCode="0.00E+00">
                  <c:v>6.4047700000000001E-77</c:v>
                </c:pt>
                <c:pt idx="1621" formatCode="0.00E+00">
                  <c:v>-7.9162200000000002E-78</c:v>
                </c:pt>
                <c:pt idx="1622" formatCode="0.00E+00">
                  <c:v>-1.5966800000000001E-76</c:v>
                </c:pt>
                <c:pt idx="1623" formatCode="0.00E+00">
                  <c:v>-2.4100700000000001E-76</c:v>
                </c:pt>
                <c:pt idx="1624" formatCode="0.00E+00">
                  <c:v>-2.7180999999999999E-77</c:v>
                </c:pt>
                <c:pt idx="1625" formatCode="0.00E+00">
                  <c:v>5.0479600000000001E-76</c:v>
                </c:pt>
                <c:pt idx="1626" formatCode="0.00E+00">
                  <c:v>8.6294600000000003E-76</c:v>
                </c:pt>
                <c:pt idx="1627" formatCode="0.00E+00">
                  <c:v>2.1308999999999999E-76</c:v>
                </c:pt>
                <c:pt idx="1628" formatCode="0.00E+00">
                  <c:v>-1.6736799999999999E-75</c:v>
                </c:pt>
                <c:pt idx="1629" formatCode="0.00E+00">
                  <c:v>-3.2535600000000002E-75</c:v>
                </c:pt>
                <c:pt idx="1630" formatCode="0.00E+00">
                  <c:v>-1.3901500000000001E-75</c:v>
                </c:pt>
                <c:pt idx="1631" formatCode="0.00E+00">
                  <c:v>5.4800700000000004E-75</c:v>
                </c:pt>
                <c:pt idx="1632" formatCode="0.00E+00">
                  <c:v>1.24028E-74</c:v>
                </c:pt>
                <c:pt idx="1633" formatCode="0.00E+00">
                  <c:v>7.6812500000000004E-75</c:v>
                </c:pt>
                <c:pt idx="1634" formatCode="0.00E+00">
                  <c:v>-1.62851E-74</c:v>
                </c:pt>
                <c:pt idx="1635" formatCode="0.00E+00">
                  <c:v>-4.4531100000000003E-74</c:v>
                </c:pt>
                <c:pt idx="1636" formatCode="0.00E+00">
                  <c:v>-3.5321900000000002E-74</c:v>
                </c:pt>
                <c:pt idx="1637" formatCode="0.00E+00">
                  <c:v>4.4595400000000002E-74</c:v>
                </c:pt>
                <c:pt idx="1638" formatCode="0.00E+00">
                  <c:v>1.5239400000000001E-73</c:v>
                </c:pt>
                <c:pt idx="1639" formatCode="0.00E+00">
                  <c:v>1.3960399999999999E-73</c:v>
                </c:pt>
                <c:pt idx="1640" formatCode="0.00E+00">
                  <c:v>-1.33964E-73</c:v>
                </c:pt>
                <c:pt idx="1641" formatCode="0.00E+00">
                  <c:v>-5.56265E-73</c:v>
                </c:pt>
                <c:pt idx="1642" formatCode="0.00E+00">
                  <c:v>-6.2982899999999998E-73</c:v>
                </c:pt>
                <c:pt idx="1643" formatCode="0.00E+00">
                  <c:v>2.00517E-73</c:v>
                </c:pt>
                <c:pt idx="1644" formatCode="0.00E+00">
                  <c:v>1.7033199999999999E-72</c:v>
                </c:pt>
                <c:pt idx="1645" formatCode="0.00E+00">
                  <c:v>2.2363299999999999E-72</c:v>
                </c:pt>
                <c:pt idx="1646" formatCode="0.00E+00">
                  <c:v>-3.31176E-73</c:v>
                </c:pt>
                <c:pt idx="1647" formatCode="0.00E+00">
                  <c:v>-5.7137199999999997E-72</c:v>
                </c:pt>
                <c:pt idx="1648" formatCode="0.00E+00">
                  <c:v>-8.3899299999999995E-72</c:v>
                </c:pt>
                <c:pt idx="1649" formatCode="0.00E+00">
                  <c:v>-1.2562600000000001E-73</c:v>
                </c:pt>
                <c:pt idx="1650" formatCode="0.00E+00">
                  <c:v>1.97929E-71</c:v>
                </c:pt>
                <c:pt idx="1651" formatCode="0.00E+00">
                  <c:v>3.3493699999999998E-71</c:v>
                </c:pt>
                <c:pt idx="1652" formatCode="0.00E+00">
                  <c:v>1.0041400000000001E-71</c:v>
                </c:pt>
                <c:pt idx="1653" formatCode="0.00E+00">
                  <c:v>-5.9856100000000004E-71</c:v>
                </c:pt>
                <c:pt idx="1654" formatCode="0.00E+00">
                  <c:v>-1.20526E-70</c:v>
                </c:pt>
                <c:pt idx="1655" formatCode="0.00E+00">
                  <c:v>-6.2886699999999997E-71</c:v>
                </c:pt>
                <c:pt idx="1656" formatCode="0.00E+00">
                  <c:v>1.6430599999999999E-70</c:v>
                </c:pt>
                <c:pt idx="1657" formatCode="0.00E+00">
                  <c:v>3.9266499999999998E-70</c:v>
                </c:pt>
                <c:pt idx="1658" formatCode="0.00E+00">
                  <c:v>2.3147900000000001E-70</c:v>
                </c:pt>
                <c:pt idx="1659" formatCode="0.00E+00">
                  <c:v>-5.7038500000000001E-70</c:v>
                </c:pt>
                <c:pt idx="1660" formatCode="0.00E+00">
                  <c:v>-1.49994E-69</c:v>
                </c:pt>
                <c:pt idx="1661" formatCode="0.00E+00">
                  <c:v>-1.12309E-69</c:v>
                </c:pt>
                <c:pt idx="1662" formatCode="0.00E+00">
                  <c:v>1.6801499999999999E-69</c:v>
                </c:pt>
                <c:pt idx="1663" formatCode="0.00E+00">
                  <c:v>5.4871999999999997E-69</c:v>
                </c:pt>
                <c:pt idx="1664" formatCode="0.00E+00">
                  <c:v>5.5588599999999998E-69</c:v>
                </c:pt>
                <c:pt idx="1665" formatCode="0.00E+00">
                  <c:v>-2.58762E-69</c:v>
                </c:pt>
                <c:pt idx="1666" formatCode="0.00E+00">
                  <c:v>-1.5593500000000001E-68</c:v>
                </c:pt>
                <c:pt idx="1667" formatCode="0.00E+00">
                  <c:v>-1.81785E-68</c:v>
                </c:pt>
                <c:pt idx="1668" formatCode="0.00E+00">
                  <c:v>6.4522499999999998E-69</c:v>
                </c:pt>
                <c:pt idx="1669" formatCode="0.00E+00">
                  <c:v>5.1277300000000003E-68</c:v>
                </c:pt>
                <c:pt idx="1670" formatCode="0.00E+00">
                  <c:v>6.7164900000000001E-68</c:v>
                </c:pt>
                <c:pt idx="1671" formatCode="0.00E+00">
                  <c:v>-7.7242400000000002E-69</c:v>
                </c:pt>
                <c:pt idx="1672" formatCode="0.00E+00">
                  <c:v>-1.6366300000000001E-67</c:v>
                </c:pt>
                <c:pt idx="1673" formatCode="0.00E+00">
                  <c:v>-2.42106E-67</c:v>
                </c:pt>
                <c:pt idx="1674" formatCode="0.00E+00">
                  <c:v>-7.0870200000000005E-70</c:v>
                </c:pt>
                <c:pt idx="1675" formatCode="0.00E+00">
                  <c:v>5.87862E-67</c:v>
                </c:pt>
                <c:pt idx="1676" formatCode="0.00E+00">
                  <c:v>9.9921900000000005E-67</c:v>
                </c:pt>
                <c:pt idx="1677" formatCode="0.00E+00">
                  <c:v>3.2897400000000001E-67</c:v>
                </c:pt>
                <c:pt idx="1678" formatCode="0.00E+00">
                  <c:v>-1.69739E-66</c:v>
                </c:pt>
                <c:pt idx="1679" formatCode="0.00E+00">
                  <c:v>-3.3570100000000002E-66</c:v>
                </c:pt>
                <c:pt idx="1680" formatCode="0.00E+00">
                  <c:v>-1.16102E-66</c:v>
                </c:pt>
                <c:pt idx="1681" formatCode="0.00E+00">
                  <c:v>6.5407999999999998E-66</c:v>
                </c:pt>
                <c:pt idx="1682" formatCode="0.00E+00">
                  <c:v>1.42403E-65</c:v>
                </c:pt>
                <c:pt idx="1683" formatCode="0.00E+00">
                  <c:v>9.00625E-66</c:v>
                </c:pt>
                <c:pt idx="1684" formatCode="0.00E+00">
                  <c:v>-1.74385E-65</c:v>
                </c:pt>
                <c:pt idx="1685" formatCode="0.00E+00">
                  <c:v>-4.8517900000000001E-65</c:v>
                </c:pt>
                <c:pt idx="1686" formatCode="0.00E+00">
                  <c:v>-3.8089399999999996E-65</c:v>
                </c:pt>
                <c:pt idx="1687" formatCode="0.00E+00">
                  <c:v>5.1367700000000003E-65</c:v>
                </c:pt>
                <c:pt idx="1688" formatCode="0.00E+00">
                  <c:v>1.7124700000000001E-64</c:v>
                </c:pt>
                <c:pt idx="1689" formatCode="0.00E+00">
                  <c:v>1.4718E-64</c:v>
                </c:pt>
                <c:pt idx="1690" formatCode="0.00E+00">
                  <c:v>-1.9203799999999999E-64</c:v>
                </c:pt>
                <c:pt idx="1691" formatCode="0.00E+00">
                  <c:v>-7.0771199999999997E-64</c:v>
                </c:pt>
                <c:pt idx="1692" formatCode="0.00E+00">
                  <c:v>-7.4345800000000001E-64</c:v>
                </c:pt>
                <c:pt idx="1693" formatCode="0.00E+00">
                  <c:v>4.5239600000000001E-64</c:v>
                </c:pt>
                <c:pt idx="1694" formatCode="0.00E+00">
                  <c:v>2.5574800000000001E-63</c:v>
                </c:pt>
                <c:pt idx="1695" formatCode="0.00E+00">
                  <c:v>3.2375500000000001E-63</c:v>
                </c:pt>
                <c:pt idx="1696" formatCode="0.00E+00">
                  <c:v>-6.4740300000000002E-64</c:v>
                </c:pt>
                <c:pt idx="1697" formatCode="0.00E+00">
                  <c:v>-8.7252599999999999E-63</c:v>
                </c:pt>
                <c:pt idx="1698" formatCode="0.00E+00">
                  <c:v>-1.2827099999999999E-62</c:v>
                </c:pt>
                <c:pt idx="1699" formatCode="0.00E+00">
                  <c:v>-5.0320799999999998E-64</c:v>
                </c:pt>
                <c:pt idx="1700" formatCode="0.00E+00">
                  <c:v>2.9566399999999999E-62</c:v>
                </c:pt>
                <c:pt idx="1701" formatCode="0.00E+00">
                  <c:v>4.9384199999999996E-62</c:v>
                </c:pt>
                <c:pt idx="1702" formatCode="0.00E+00">
                  <c:v>1.04813E-62</c:v>
                </c:pt>
                <c:pt idx="1703" formatCode="0.00E+00">
                  <c:v>-1.01152E-61</c:v>
                </c:pt>
                <c:pt idx="1704" formatCode="0.00E+00">
                  <c:v>-1.95956E-61</c:v>
                </c:pt>
                <c:pt idx="1705" formatCode="0.00E+00">
                  <c:v>-9.4536300000000008E-62</c:v>
                </c:pt>
                <c:pt idx="1706" formatCode="0.00E+00">
                  <c:v>2.90361E-61</c:v>
                </c:pt>
                <c:pt idx="1707" formatCode="0.00E+00">
                  <c:v>6.8043100000000007E-61</c:v>
                </c:pt>
                <c:pt idx="1708" formatCode="0.00E+00">
                  <c:v>4.2527299999999998E-61</c:v>
                </c:pt>
                <c:pt idx="1709" formatCode="0.00E+00">
                  <c:v>-8.9673100000000002E-61</c:v>
                </c:pt>
                <c:pt idx="1710" formatCode="0.00E+00">
                  <c:v>-2.4348799999999999E-60</c:v>
                </c:pt>
                <c:pt idx="1711" formatCode="0.00E+00">
                  <c:v>-1.79805E-60</c:v>
                </c:pt>
                <c:pt idx="1712" formatCode="0.00E+00">
                  <c:v>2.9220499999999999E-60</c:v>
                </c:pt>
                <c:pt idx="1713" formatCode="0.00E+00">
                  <c:v>9.2643300000000004E-60</c:v>
                </c:pt>
                <c:pt idx="1714" formatCode="0.00E+00">
                  <c:v>8.5745299999999997E-60</c:v>
                </c:pt>
                <c:pt idx="1715" formatCode="0.00E+00">
                  <c:v>-7.6802E-60</c:v>
                </c:pt>
                <c:pt idx="1716" formatCode="0.00E+00">
                  <c:v>-3.3029000000000001E-59</c:v>
                </c:pt>
                <c:pt idx="1717" formatCode="0.00E+00">
                  <c:v>-3.7047400000000002E-59</c:v>
                </c:pt>
                <c:pt idx="1718" formatCode="0.00E+00">
                  <c:v>1.3802900000000001E-59</c:v>
                </c:pt>
                <c:pt idx="1719" formatCode="0.00E+00">
                  <c:v>1.04842E-58</c:v>
                </c:pt>
                <c:pt idx="1720" formatCode="0.00E+00">
                  <c:v>1.36431E-58</c:v>
                </c:pt>
                <c:pt idx="1721" formatCode="0.00E+00">
                  <c:v>-1.80214E-59</c:v>
                </c:pt>
                <c:pt idx="1722" formatCode="0.00E+00">
                  <c:v>-3.39461E-58</c:v>
                </c:pt>
                <c:pt idx="1723" formatCode="0.00E+00">
                  <c:v>-5.07846E-58</c:v>
                </c:pt>
                <c:pt idx="1724" formatCode="0.00E+00">
                  <c:v>-4.2810200000000003E-59</c:v>
                </c:pt>
                <c:pt idx="1725" formatCode="0.00E+00">
                  <c:v>1.1054E-57</c:v>
                </c:pt>
                <c:pt idx="1726" formatCode="0.00E+00">
                  <c:v>1.93515E-57</c:v>
                </c:pt>
                <c:pt idx="1727" formatCode="0.00E+00">
                  <c:v>7.8410000000000005E-58</c:v>
                </c:pt>
                <c:pt idx="1728" formatCode="0.00E+00">
                  <c:v>-2.8051100000000002E-57</c:v>
                </c:pt>
                <c:pt idx="1729" formatCode="0.00E+00">
                  <c:v>-5.9235599999999998E-57</c:v>
                </c:pt>
                <c:pt idx="1730" formatCode="0.00E+00">
                  <c:v>-3.2320700000000002E-57</c:v>
                </c:pt>
                <c:pt idx="1731" formatCode="0.00E+00">
                  <c:v>7.4015599999999998E-57</c:v>
                </c:pt>
                <c:pt idx="1732" formatCode="0.00E+00">
                  <c:v>1.8492400000000001E-56</c:v>
                </c:pt>
                <c:pt idx="1733" formatCode="0.00E+00">
                  <c:v>1.4121500000000001E-56</c:v>
                </c:pt>
                <c:pt idx="1734" formatCode="0.00E+00">
                  <c:v>-1.47861E-56</c:v>
                </c:pt>
                <c:pt idx="1735" formatCode="0.00E+00">
                  <c:v>-5.0492099999999998E-56</c:v>
                </c:pt>
                <c:pt idx="1736" formatCode="0.00E+00">
                  <c:v>-5.1286899999999996E-56</c:v>
                </c:pt>
                <c:pt idx="1737" formatCode="0.00E+00">
                  <c:v>7.9735599999999999E-57</c:v>
                </c:pt>
                <c:pt idx="1738" formatCode="0.00E+00">
                  <c:v>9.7125099999999991E-56</c:v>
                </c:pt>
                <c:pt idx="1739" formatCode="0.00E+00">
                  <c:v>1.6216300000000001E-55</c:v>
                </c:pt>
                <c:pt idx="1740" formatCode="0.00E+00">
                  <c:v>2.0331099999999999E-55</c:v>
                </c:pt>
                <c:pt idx="1741" formatCode="0.00E+00">
                  <c:v>2.2754200000000001E-55</c:v>
                </c:pt>
                <c:pt idx="1742" formatCode="0.00E+00">
                  <c:v>2.28634E-56</c:v>
                </c:pt>
                <c:pt idx="1743" formatCode="0.00E+00">
                  <c:v>-8.6213900000000002E-55</c:v>
                </c:pt>
                <c:pt idx="1744" formatCode="0.00E+00">
                  <c:v>-2.3898399999999999E-54</c:v>
                </c:pt>
                <c:pt idx="1745" formatCode="0.00E+00">
                  <c:v>-4.3884000000000003E-54</c:v>
                </c:pt>
                <c:pt idx="1746" formatCode="0.00E+00">
                  <c:v>-7.98157E-54</c:v>
                </c:pt>
                <c:pt idx="1747" formatCode="0.00E+00">
                  <c:v>-1.3677E-53</c:v>
                </c:pt>
                <c:pt idx="1748" formatCode="0.00E+00">
                  <c:v>-1.95867E-53</c:v>
                </c:pt>
                <c:pt idx="1749" formatCode="0.00E+00">
                  <c:v>-2.31441E-53</c:v>
                </c:pt>
                <c:pt idx="1750" formatCode="0.00E+00">
                  <c:v>-2.36668E-53</c:v>
                </c:pt>
                <c:pt idx="1751" formatCode="0.00E+00">
                  <c:v>-2.9795099999999999E-53</c:v>
                </c:pt>
                <c:pt idx="1752" formatCode="0.00E+00">
                  <c:v>-6.1018300000000004E-53</c:v>
                </c:pt>
                <c:pt idx="1753" formatCode="0.00E+00">
                  <c:v>-1.24764E-52</c:v>
                </c:pt>
                <c:pt idx="1754" formatCode="0.00E+00">
                  <c:v>-1.7068799999999998E-52</c:v>
                </c:pt>
                <c:pt idx="1755" formatCode="0.00E+00">
                  <c:v>-6.5848599999999996E-53</c:v>
                </c:pt>
                <c:pt idx="1756" formatCode="0.00E+00">
                  <c:v>2.83544E-52</c:v>
                </c:pt>
                <c:pt idx="1757" formatCode="0.00E+00">
                  <c:v>6.1199300000000002E-52</c:v>
                </c:pt>
                <c:pt idx="1758" formatCode="0.00E+00">
                  <c:v>1.8658599999999999E-52</c:v>
                </c:pt>
                <c:pt idx="1759" formatCode="0.00E+00">
                  <c:v>-1.5632600000000001E-51</c:v>
                </c:pt>
                <c:pt idx="1760" formatCode="0.00E+00">
                  <c:v>-3.4468899999999998E-51</c:v>
                </c:pt>
                <c:pt idx="1761" formatCode="0.00E+00">
                  <c:v>-1.7520600000000001E-51</c:v>
                </c:pt>
                <c:pt idx="1762" formatCode="0.00E+00">
                  <c:v>6.6206699999999999E-51</c:v>
                </c:pt>
                <c:pt idx="1763" formatCode="0.00E+00">
                  <c:v>1.7390599999999999E-50</c:v>
                </c:pt>
                <c:pt idx="1764" formatCode="0.00E+00">
                  <c:v>1.4573699999999999E-50</c:v>
                </c:pt>
                <c:pt idx="1765" formatCode="0.00E+00">
                  <c:v>-1.8529300000000001E-50</c:v>
                </c:pt>
                <c:pt idx="1766" formatCode="0.00E+00">
                  <c:v>-6.9065800000000001E-50</c:v>
                </c:pt>
                <c:pt idx="1767" formatCode="0.00E+00">
                  <c:v>-7.3429000000000003E-50</c:v>
                </c:pt>
                <c:pt idx="1768" formatCode="0.00E+00">
                  <c:v>4.3563399999999999E-50</c:v>
                </c:pt>
                <c:pt idx="1769" formatCode="0.00E+00">
                  <c:v>2.51313E-49</c:v>
                </c:pt>
                <c:pt idx="1770" formatCode="0.00E+00">
                  <c:v>3.1024900000000001E-49</c:v>
                </c:pt>
                <c:pt idx="1771" formatCode="0.00E+00">
                  <c:v>-1.1062600000000001E-49</c:v>
                </c:pt>
                <c:pt idx="1772" formatCode="0.00E+00">
                  <c:v>-9.7646400000000007E-49</c:v>
                </c:pt>
                <c:pt idx="1773" formatCode="0.00E+00">
                  <c:v>-1.4252700000000001E-48</c:v>
                </c:pt>
                <c:pt idx="1774" formatCode="0.00E+00">
                  <c:v>-1.6410200000000001E-49</c:v>
                </c:pt>
                <c:pt idx="1775" formatCode="0.00E+00">
                  <c:v>2.92464E-48</c:v>
                </c:pt>
                <c:pt idx="1776" formatCode="0.00E+00">
                  <c:v>4.9664199999999999E-48</c:v>
                </c:pt>
                <c:pt idx="1777" formatCode="0.00E+00">
                  <c:v>8.9271299999999996E-49</c:v>
                </c:pt>
                <c:pt idx="1778" formatCode="0.00E+00">
                  <c:v>-1.0874399999999999E-47</c:v>
                </c:pt>
                <c:pt idx="1779" formatCode="0.00E+00">
                  <c:v>-2.0939900000000001E-47</c:v>
                </c:pt>
                <c:pt idx="1780" formatCode="0.00E+00">
                  <c:v>-1.09818E-47</c:v>
                </c:pt>
                <c:pt idx="1781" formatCode="0.00E+00">
                  <c:v>2.7285799999999998E-47</c:v>
                </c:pt>
                <c:pt idx="1782" formatCode="0.00E+00">
                  <c:v>6.5898200000000002E-47</c:v>
                </c:pt>
                <c:pt idx="1783" formatCode="0.00E+00">
                  <c:v>4.04069E-47</c:v>
                </c:pt>
                <c:pt idx="1784" formatCode="0.00E+00">
                  <c:v>-9.1024200000000003E-47</c:v>
                </c:pt>
                <c:pt idx="1785" formatCode="0.00E+00">
                  <c:v>-2.4651099999999999E-46</c:v>
                </c:pt>
                <c:pt idx="1786" formatCode="0.00E+00">
                  <c:v>-2.0067900000000002E-46</c:v>
                </c:pt>
                <c:pt idx="1787" formatCode="0.00E+00">
                  <c:v>2.2466099999999999E-46</c:v>
                </c:pt>
                <c:pt idx="1788" formatCode="0.00E+00">
                  <c:v>8.0652299999999993E-46</c:v>
                </c:pt>
                <c:pt idx="1789" formatCode="0.00E+00">
                  <c:v>7.8498300000000002E-46</c:v>
                </c:pt>
                <c:pt idx="1790" formatCode="0.00E+00">
                  <c:v>-5.6522299999999999E-46</c:v>
                </c:pt>
                <c:pt idx="1791" formatCode="0.00E+00">
                  <c:v>-2.6801600000000001E-45</c:v>
                </c:pt>
                <c:pt idx="1792" formatCode="0.00E+00">
                  <c:v>-2.90436E-45</c:v>
                </c:pt>
                <c:pt idx="1793" formatCode="0.00E+00">
                  <c:v>1.7764500000000001E-45</c:v>
                </c:pt>
                <c:pt idx="1794" formatCode="0.00E+00">
                  <c:v>1.01644E-44</c:v>
                </c:pt>
                <c:pt idx="1795" formatCode="0.00E+00">
                  <c:v>1.3597400000000001E-44</c:v>
                </c:pt>
                <c:pt idx="1796" formatCode="0.00E+00">
                  <c:v>5.9987599999999997E-46</c:v>
                </c:pt>
                <c:pt idx="1797" formatCode="0.00E+00">
                  <c:v>-2.7649699999999998E-44</c:v>
                </c:pt>
                <c:pt idx="1798" formatCode="0.00E+00">
                  <c:v>-4.3241999999999999E-44</c:v>
                </c:pt>
                <c:pt idx="1799" formatCode="0.00E+00">
                  <c:v>-5.2105300000000002E-45</c:v>
                </c:pt>
                <c:pt idx="1800" formatCode="0.00E+00">
                  <c:v>9.0231099999999999E-44</c:v>
                </c:pt>
                <c:pt idx="1801" formatCode="0.00E+00">
                  <c:v>1.5622500000000001E-43</c:v>
                </c:pt>
                <c:pt idx="1802" formatCode="0.00E+00">
                  <c:v>4.4344099999999998E-44</c:v>
                </c:pt>
                <c:pt idx="1803" formatCode="0.00E+00">
                  <c:v>-2.8938099999999999E-43</c:v>
                </c:pt>
                <c:pt idx="1804" formatCode="0.00E+00">
                  <c:v>-5.7367799999999996E-43</c:v>
                </c:pt>
                <c:pt idx="1805" formatCode="0.00E+00">
                  <c:v>-2.7599799999999998E-43</c:v>
                </c:pt>
                <c:pt idx="1806" formatCode="0.00E+00">
                  <c:v>8.5268000000000001E-43</c:v>
                </c:pt>
                <c:pt idx="1807" formatCode="0.00E+00">
                  <c:v>2.0048699999999999E-42</c:v>
                </c:pt>
                <c:pt idx="1808" formatCode="0.00E+00">
                  <c:v>1.35502E-42</c:v>
                </c:pt>
                <c:pt idx="1809" formatCode="0.00E+00">
                  <c:v>-2.20795E-42</c:v>
                </c:pt>
                <c:pt idx="1810" formatCode="0.00E+00">
                  <c:v>-6.4410500000000006E-42</c:v>
                </c:pt>
                <c:pt idx="1811" formatCode="0.00E+00">
                  <c:v>-5.1312800000000001E-42</c:v>
                </c:pt>
                <c:pt idx="1812" formatCode="0.00E+00">
                  <c:v>6.73265E-42</c:v>
                </c:pt>
                <c:pt idx="1813" formatCode="0.00E+00">
                  <c:v>2.3215299999999998E-41</c:v>
                </c:pt>
                <c:pt idx="1814" formatCode="0.00E+00">
                  <c:v>2.4448500000000002E-41</c:v>
                </c:pt>
                <c:pt idx="1815" formatCode="0.00E+00">
                  <c:v>-7.5175100000000002E-42</c:v>
                </c:pt>
                <c:pt idx="1816" formatCode="0.00E+00">
                  <c:v>-5.8463600000000003E-41</c:v>
                </c:pt>
                <c:pt idx="1817" formatCode="0.00E+00">
                  <c:v>-6.6917200000000001E-41</c:v>
                </c:pt>
                <c:pt idx="1818" formatCode="0.00E+00">
                  <c:v>3.1809400000000001E-41</c:v>
                </c:pt>
                <c:pt idx="1819" formatCode="0.00E+00">
                  <c:v>2.0858500000000001E-40</c:v>
                </c:pt>
                <c:pt idx="1820" formatCode="0.00E+00">
                  <c:v>2.83266E-40</c:v>
                </c:pt>
                <c:pt idx="1821" formatCode="0.00E+00">
                  <c:v>4.5941300000000002E-41</c:v>
                </c:pt>
                <c:pt idx="1822" formatCode="0.00E+00">
                  <c:v>-4.6485299999999998E-40</c:v>
                </c:pt>
                <c:pt idx="1823" formatCode="0.00E+00">
                  <c:v>-8.0513500000000005E-40</c:v>
                </c:pt>
                <c:pt idx="1824" formatCode="0.00E+00">
                  <c:v>-4.0881700000000003E-40</c:v>
                </c:pt>
                <c:pt idx="1825" formatCode="0.00E+00">
                  <c:v>7.4137800000000003E-40</c:v>
                </c:pt>
                <c:pt idx="1826" formatCode="0.00E+00">
                  <c:v>1.5390600000000001E-39</c:v>
                </c:pt>
                <c:pt idx="1827" formatCode="0.00E+00">
                  <c:v>1.38312E-40</c:v>
                </c:pt>
                <c:pt idx="1828" formatCode="0.00E+00">
                  <c:v>-4.0301399999999998E-39</c:v>
                </c:pt>
                <c:pt idx="1829" formatCode="0.00E+00">
                  <c:v>-7.4972600000000001E-39</c:v>
                </c:pt>
                <c:pt idx="1830" formatCode="0.00E+00">
                  <c:v>-3.4478600000000003E-39</c:v>
                </c:pt>
                <c:pt idx="1831" formatCode="0.00E+00">
                  <c:v>1.12474E-38</c:v>
                </c:pt>
                <c:pt idx="1832" formatCode="0.00E+00">
                  <c:v>2.5726200000000001E-38</c:v>
                </c:pt>
                <c:pt idx="1833" formatCode="0.00E+00">
                  <c:v>1.5958300000000001E-38</c:v>
                </c:pt>
                <c:pt idx="1834" formatCode="0.00E+00">
                  <c:v>-3.1905299999999998E-38</c:v>
                </c:pt>
                <c:pt idx="1835" formatCode="0.00E+00">
                  <c:v>-8.8559099999999999E-38</c:v>
                </c:pt>
                <c:pt idx="1836" formatCode="0.00E+00">
                  <c:v>-7.8205699999999997E-38</c:v>
                </c:pt>
                <c:pt idx="1837" formatCode="0.00E+00">
                  <c:v>5.5971199999999996E-38</c:v>
                </c:pt>
                <c:pt idx="1838" formatCode="0.00E+00">
                  <c:v>2.4770200000000002E-37</c:v>
                </c:pt>
                <c:pt idx="1839" formatCode="0.00E+00">
                  <c:v>2.7263099999999999E-37</c:v>
                </c:pt>
                <c:pt idx="1840" formatCode="0.00E+00">
                  <c:v>-1.0345400000000001E-37</c:v>
                </c:pt>
                <c:pt idx="1841" formatCode="0.00E+00">
                  <c:v>-6.9395900000000004E-37</c:v>
                </c:pt>
                <c:pt idx="1842" formatCode="0.00E+00">
                  <c:v>-4.6586200000000003E-37</c:v>
                </c:pt>
                <c:pt idx="1843" formatCode="0.00E+00">
                  <c:v>1.74961E-36</c:v>
                </c:pt>
                <c:pt idx="1844" formatCode="0.00E+00">
                  <c:v>5.38239E-36</c:v>
                </c:pt>
                <c:pt idx="1845" formatCode="0.00E+00">
                  <c:v>6.9496700000000006E-36</c:v>
                </c:pt>
                <c:pt idx="1846" formatCode="0.00E+00">
                  <c:v>2.13788E-36</c:v>
                </c:pt>
                <c:pt idx="1847" formatCode="0.00E+00">
                  <c:v>-8.3074900000000006E-36</c:v>
                </c:pt>
                <c:pt idx="1848" formatCode="0.00E+00">
                  <c:v>-1.2963699999999999E-35</c:v>
                </c:pt>
                <c:pt idx="1849" formatCode="0.00E+00">
                  <c:v>4.6830399999999998E-36</c:v>
                </c:pt>
                <c:pt idx="1850" formatCode="0.00E+00">
                  <c:v>4.5539799999999999E-35</c:v>
                </c:pt>
                <c:pt idx="1851" formatCode="0.00E+00">
                  <c:v>7.1217399999999999E-35</c:v>
                </c:pt>
                <c:pt idx="1852" formatCode="0.00E+00">
                  <c:v>1.0586299999999999E-35</c:v>
                </c:pt>
                <c:pt idx="1853" formatCode="0.00E+00">
                  <c:v>-1.60832E-34</c:v>
                </c:pt>
                <c:pt idx="1854" formatCode="0.00E+00">
                  <c:v>-3.1111299999999999E-34</c:v>
                </c:pt>
                <c:pt idx="1855" formatCode="0.00E+00">
                  <c:v>-1.70773E-34</c:v>
                </c:pt>
                <c:pt idx="1856" formatCode="0.00E+00">
                  <c:v>3.9105999999999999E-34</c:v>
                </c:pt>
                <c:pt idx="1857" formatCode="0.00E+00">
                  <c:v>9.8285099999999999E-34</c:v>
                </c:pt>
                <c:pt idx="1858" formatCode="0.00E+00">
                  <c:v>7.3899000000000004E-34</c:v>
                </c:pt>
                <c:pt idx="1859" formatCode="0.00E+00">
                  <c:v>-8.8165800000000003E-34</c:v>
                </c:pt>
                <c:pt idx="1860" formatCode="0.00E+00">
                  <c:v>-2.81962E-33</c:v>
                </c:pt>
                <c:pt idx="1861" formatCode="0.00E+00">
                  <c:v>-2.1438200000000001E-33</c:v>
                </c:pt>
                <c:pt idx="1862" formatCode="0.00E+00">
                  <c:v>3.7324E-33</c:v>
                </c:pt>
                <c:pt idx="1863" formatCode="0.00E+00">
                  <c:v>1.13635E-32</c:v>
                </c:pt>
                <c:pt idx="1864" formatCode="0.00E+00">
                  <c:v>6.2712799999999994E-33</c:v>
                </c:pt>
                <c:pt idx="1865" formatCode="0.00E+00">
                  <c:v>-2.79423E-32</c:v>
                </c:pt>
                <c:pt idx="1866" formatCode="0.00E+00">
                  <c:v>-7.8930499999999999E-32</c:v>
                </c:pt>
                <c:pt idx="1867" formatCode="0.00E+00">
                  <c:v>-8.4673199999999999E-32</c:v>
                </c:pt>
                <c:pt idx="1868" formatCode="0.00E+00">
                  <c:v>2.5555499999999999E-32</c:v>
                </c:pt>
                <c:pt idx="1869" formatCode="0.00E+00">
                  <c:v>2.19716E-31</c:v>
                </c:pt>
                <c:pt idx="1870" formatCode="0.00E+00">
                  <c:v>2.62742E-31</c:v>
                </c:pt>
                <c:pt idx="1871" formatCode="0.00E+00">
                  <c:v>-1.6987899999999999E-31</c:v>
                </c:pt>
                <c:pt idx="1872" formatCode="0.00E+00">
                  <c:v>-1.0436199999999999E-30</c:v>
                </c:pt>
                <c:pt idx="1873" formatCode="0.00E+00">
                  <c:v>-1.5544499999999999E-30</c:v>
                </c:pt>
                <c:pt idx="1874" formatCode="0.00E+00">
                  <c:v>-4.8604499999999999E-31</c:v>
                </c:pt>
                <c:pt idx="1875" formatCode="0.00E+00">
                  <c:v>2.30794E-30</c:v>
                </c:pt>
                <c:pt idx="1876" formatCode="0.00E+00">
                  <c:v>4.1934199999999998E-30</c:v>
                </c:pt>
                <c:pt idx="1877" formatCode="0.00E+00">
                  <c:v>4.0281800000000002E-31</c:v>
                </c:pt>
                <c:pt idx="1878" formatCode="0.00E+00">
                  <c:v>-1.07092E-29</c:v>
                </c:pt>
                <c:pt idx="1879" formatCode="0.00E+00">
                  <c:v>-1.99901E-29</c:v>
                </c:pt>
                <c:pt idx="1880" formatCode="0.00E+00">
                  <c:v>-8.6927299999999996E-30</c:v>
                </c:pt>
                <c:pt idx="1881" formatCode="0.00E+00">
                  <c:v>3.20618E-29</c:v>
                </c:pt>
                <c:pt idx="1882" formatCode="0.00E+00">
                  <c:v>7.2834000000000004E-29</c:v>
                </c:pt>
                <c:pt idx="1883" formatCode="0.00E+00">
                  <c:v>4.4276E-29</c:v>
                </c:pt>
                <c:pt idx="1884" formatCode="0.00E+00">
                  <c:v>-9.8637100000000003E-29</c:v>
                </c:pt>
                <c:pt idx="1885" formatCode="0.00E+00">
                  <c:v>-2.70043E-28</c:v>
                </c:pt>
                <c:pt idx="1886" formatCode="0.00E+00">
                  <c:v>-2.39413E-28</c:v>
                </c:pt>
                <c:pt idx="1887" formatCode="0.00E+00">
                  <c:v>1.6773899999999999E-28</c:v>
                </c:pt>
                <c:pt idx="1888" formatCode="0.00E+00">
                  <c:v>7.3555899999999997E-28</c:v>
                </c:pt>
                <c:pt idx="1889" formatCode="0.00E+00">
                  <c:v>7.7069099999999998E-28</c:v>
                </c:pt>
                <c:pt idx="1890" formatCode="0.00E+00">
                  <c:v>-3.7285000000000001E-28</c:v>
                </c:pt>
                <c:pt idx="1891" formatCode="0.00E+00">
                  <c:v>-2.1875200000000001E-27</c:v>
                </c:pt>
                <c:pt idx="1892" formatCode="0.00E+00">
                  <c:v>-2.3397200000000001E-27</c:v>
                </c:pt>
                <c:pt idx="1893" formatCode="0.00E+00">
                  <c:v>1.7024399999999999E-27</c:v>
                </c:pt>
                <c:pt idx="1894" formatCode="0.00E+00">
                  <c:v>8.8728499999999997E-27</c:v>
                </c:pt>
                <c:pt idx="1895" formatCode="0.00E+00">
                  <c:v>1.22989E-26</c:v>
                </c:pt>
                <c:pt idx="1896" formatCode="0.00E+00">
                  <c:v>3.6118300000000002E-27</c:v>
                </c:pt>
                <c:pt idx="1897" formatCode="0.00E+00">
                  <c:v>-1.5890200000000001E-26</c:v>
                </c:pt>
                <c:pt idx="1898" formatCode="0.00E+00">
                  <c:v>-2.4009899999999999E-26</c:v>
                </c:pt>
                <c:pt idx="1899" formatCode="0.00E+00">
                  <c:v>1.30922E-26</c:v>
                </c:pt>
                <c:pt idx="1900" formatCode="0.00E+00">
                  <c:v>9.8495999999999997E-26</c:v>
                </c:pt>
                <c:pt idx="1901" formatCode="0.00E+00">
                  <c:v>1.5529899999999999E-25</c:v>
                </c:pt>
                <c:pt idx="1902" formatCode="0.00E+00">
                  <c:v>4.1378500000000002E-26</c:v>
                </c:pt>
                <c:pt idx="1903" formatCode="0.00E+00">
                  <c:v>-2.93569E-25</c:v>
                </c:pt>
                <c:pt idx="1904" formatCode="0.00E+00">
                  <c:v>-5.5886500000000002E-25</c:v>
                </c:pt>
                <c:pt idx="1905" formatCode="0.00E+00">
                  <c:v>-1.2272399999999999E-25</c:v>
                </c:pt>
                <c:pt idx="1906" formatCode="0.00E+00">
                  <c:v>1.3510699999999999E-24</c:v>
                </c:pt>
                <c:pt idx="1907" formatCode="0.00E+00">
                  <c:v>2.7959700000000002E-24</c:v>
                </c:pt>
                <c:pt idx="1908" formatCode="0.00E+00">
                  <c:v>1.59096E-24</c:v>
                </c:pt>
                <c:pt idx="1909" formatCode="0.00E+00">
                  <c:v>-3.9105500000000003E-24</c:v>
                </c:pt>
                <c:pt idx="1910" formatCode="0.00E+00">
                  <c:v>-1.26195E-23</c:v>
                </c:pt>
                <c:pt idx="1911" formatCode="0.00E+00">
                  <c:v>-2.4661400000000001E-23</c:v>
                </c:pt>
                <c:pt idx="1912" formatCode="0.00E+00">
                  <c:v>-3.7926699999999998E-23</c:v>
                </c:pt>
                <c:pt idx="1913" formatCode="0.00E+00">
                  <c:v>-5.2629199999999998E-23</c:v>
                </c:pt>
                <c:pt idx="1914" formatCode="0.00E+00">
                  <c:v>-8.9988900000000002E-23</c:v>
                </c:pt>
                <c:pt idx="1915" formatCode="0.00E+00">
                  <c:v>-1.7022099999999999E-22</c:v>
                </c:pt>
                <c:pt idx="1916" formatCode="0.00E+00">
                  <c:v>-2.7435900000000001E-22</c:v>
                </c:pt>
                <c:pt idx="1917" formatCode="0.00E+00">
                  <c:v>-3.4850399999999999E-22</c:v>
                </c:pt>
                <c:pt idx="1918" formatCode="0.00E+00">
                  <c:v>-3.4018399999999999E-22</c:v>
                </c:pt>
                <c:pt idx="1919" formatCode="0.00E+00">
                  <c:v>-2.6815599999999998E-22</c:v>
                </c:pt>
                <c:pt idx="1920" formatCode="0.00E+00">
                  <c:v>-2.8230599999999998E-22</c:v>
                </c:pt>
                <c:pt idx="1921" formatCode="0.00E+00">
                  <c:v>-6.67916E-22</c:v>
                </c:pt>
                <c:pt idx="1922" formatCode="0.00E+00">
                  <c:v>-1.5256500000000001E-21</c:v>
                </c:pt>
                <c:pt idx="1923" formatCode="0.00E+00">
                  <c:v>-2.44442E-21</c:v>
                </c:pt>
                <c:pt idx="1924" formatCode="0.00E+00">
                  <c:v>-1.4694199999999999E-21</c:v>
                </c:pt>
                <c:pt idx="1925" formatCode="0.00E+00">
                  <c:v>2.86626E-21</c:v>
                </c:pt>
                <c:pt idx="1926" formatCode="0.00E+00">
                  <c:v>7.2849799999999997E-21</c:v>
                </c:pt>
                <c:pt idx="1927" formatCode="0.00E+00">
                  <c:v>5.2220600000000002E-21</c:v>
                </c:pt>
                <c:pt idx="1928" formatCode="0.00E+00">
                  <c:v>-5.9698899999999997E-21</c:v>
                </c:pt>
                <c:pt idx="1929" formatCode="0.00E+00">
                  <c:v>-1.6002600000000001E-20</c:v>
                </c:pt>
                <c:pt idx="1930" formatCode="0.00E+00">
                  <c:v>-4.3253799999999997E-21</c:v>
                </c:pt>
                <c:pt idx="1931" formatCode="0.00E+00">
                  <c:v>3.8468999999999999E-20</c:v>
                </c:pt>
                <c:pt idx="1932" formatCode="0.00E+00">
                  <c:v>8.0957399999999997E-20</c:v>
                </c:pt>
                <c:pt idx="1933" formatCode="0.00E+00">
                  <c:v>4.5614699999999998E-20</c:v>
                </c:pt>
                <c:pt idx="1934" formatCode="0.00E+00">
                  <c:v>-1.2219899999999999E-19</c:v>
                </c:pt>
                <c:pt idx="1935" formatCode="0.00E+00">
                  <c:v>-3.1742500000000002E-19</c:v>
                </c:pt>
                <c:pt idx="1936" formatCode="0.00E+00">
                  <c:v>-2.2669300000000001E-19</c:v>
                </c:pt>
                <c:pt idx="1937" formatCode="0.00E+00">
                  <c:v>4.2116E-19</c:v>
                </c:pt>
                <c:pt idx="1938" formatCode="0.00E+00">
                  <c:v>1.27919E-18</c:v>
                </c:pt>
                <c:pt idx="1939" formatCode="0.00E+00">
                  <c:v>1.0640600000000001E-18</c:v>
                </c:pt>
                <c:pt idx="1940" formatCode="0.00E+00">
                  <c:v>-1.5163700000000001E-18</c:v>
                </c:pt>
                <c:pt idx="1941" formatCode="0.00E+00">
                  <c:v>-5.4745499999999999E-18</c:v>
                </c:pt>
                <c:pt idx="1942" formatCode="0.00E+00">
                  <c:v>-6.1414900000000003E-18</c:v>
                </c:pt>
                <c:pt idx="1943" formatCode="0.00E+00">
                  <c:v>1.7814100000000001E-18</c:v>
                </c:pt>
                <c:pt idx="1944" formatCode="0.00E+00">
                  <c:v>1.6081499999999999E-17</c:v>
                </c:pt>
                <c:pt idx="1945" formatCode="0.00E+00">
                  <c:v>2.0727800000000002E-17</c:v>
                </c:pt>
                <c:pt idx="1946" formatCode="0.00E+00">
                  <c:v>-4.8004600000000003E-18</c:v>
                </c:pt>
                <c:pt idx="1947" formatCode="0.00E+00">
                  <c:v>-5.7405399999999995E-17</c:v>
                </c:pt>
                <c:pt idx="1948" formatCode="0.00E+00">
                  <c:v>-8.2596300000000002E-17</c:v>
                </c:pt>
                <c:pt idx="1949" formatCode="0.00E+00">
                  <c:v>7.2369799999999998E-18</c:v>
                </c:pt>
                <c:pt idx="1950" formatCode="0.00E+00">
                  <c:v>2.24698E-16</c:v>
                </c:pt>
                <c:pt idx="1951" formatCode="0.00E+00">
                  <c:v>3.58201E-16</c:v>
                </c:pt>
                <c:pt idx="1952" formatCode="0.00E+00">
                  <c:v>2.68943E-17</c:v>
                </c:pt>
                <c:pt idx="1953" formatCode="0.00E+00">
                  <c:v>-8.8387600000000001E-16</c:v>
                </c:pt>
                <c:pt idx="1954" formatCode="0.00E+00">
                  <c:v>-1.6407600000000001E-15</c:v>
                </c:pt>
                <c:pt idx="1955" formatCode="0.00E+00">
                  <c:v>-7.5558400000000001E-16</c:v>
                </c:pt>
                <c:pt idx="1956" formatCode="0.00E+00">
                  <c:v>2.4888999999999999E-15</c:v>
                </c:pt>
                <c:pt idx="1957" formatCode="0.00E+00">
                  <c:v>5.8085400000000003E-15</c:v>
                </c:pt>
                <c:pt idx="1958" formatCode="0.00E+00">
                  <c:v>3.8650700000000003E-15</c:v>
                </c:pt>
                <c:pt idx="1959" formatCode="0.00E+00">
                  <c:v>-6.8615399999999999E-15</c:v>
                </c:pt>
                <c:pt idx="1960" formatCode="0.00E+00">
                  <c:v>-1.95504E-14</c:v>
                </c:pt>
                <c:pt idx="1961" formatCode="0.00E+00">
                  <c:v>-1.4249500000000001E-14</c:v>
                </c:pt>
                <c:pt idx="1962" formatCode="0.00E+00">
                  <c:v>2.6175500000000001E-14</c:v>
                </c:pt>
                <c:pt idx="1963" formatCode="0.00E+00">
                  <c:v>8.0850099999999998E-14</c:v>
                </c:pt>
                <c:pt idx="1964" formatCode="0.00E+00">
                  <c:v>7.4769600000000002E-14</c:v>
                </c:pt>
                <c:pt idx="1965" formatCode="0.00E+00">
                  <c:v>-6.4532600000000003E-14</c:v>
                </c:pt>
                <c:pt idx="1966" formatCode="0.00E+00">
                  <c:v>-2.7859999999999999E-13</c:v>
                </c:pt>
                <c:pt idx="1967" formatCode="0.00E+00">
                  <c:v>-2.8751399999999999E-13</c:v>
                </c:pt>
                <c:pt idx="1968" formatCode="0.00E+00">
                  <c:v>2.3387600000000002E-13</c:v>
                </c:pt>
                <c:pt idx="1969" formatCode="0.00E+00">
                  <c:v>1.1509700000000001E-12</c:v>
                </c:pt>
                <c:pt idx="1970" formatCode="0.00E+00">
                  <c:v>1.4368500000000001E-12</c:v>
                </c:pt>
                <c:pt idx="1971" formatCode="0.00E+00">
                  <c:v>-3.0539499999999998E-13</c:v>
                </c:pt>
                <c:pt idx="1972" formatCode="0.00E+00">
                  <c:v>-3.9109899999999997E-12</c:v>
                </c:pt>
                <c:pt idx="1973" formatCode="0.00E+00">
                  <c:v>-5.7948500000000001E-12</c:v>
                </c:pt>
                <c:pt idx="1974" formatCode="0.00E+00">
                  <c:v>-6.5899399999999999E-13</c:v>
                </c:pt>
                <c:pt idx="1975" formatCode="0.00E+00">
                  <c:v>1.1939000000000001E-11</c:v>
                </c:pt>
                <c:pt idx="1976" formatCode="0.00E+00">
                  <c:v>2.0374800000000002E-11</c:v>
                </c:pt>
                <c:pt idx="1977" formatCode="0.00E+00">
                  <c:v>4.4193100000000001E-12</c:v>
                </c:pt>
                <c:pt idx="1978" formatCode="0.00E+00">
                  <c:v>-4.2022700000000002E-11</c:v>
                </c:pt>
                <c:pt idx="1979" formatCode="0.00E+00">
                  <c:v>-8.2349800000000006E-11</c:v>
                </c:pt>
                <c:pt idx="1980" formatCode="0.00E+00">
                  <c:v>-4.5219500000000002E-11</c:v>
                </c:pt>
                <c:pt idx="1981" formatCode="0.00E+00">
                  <c:v>1.0243E-10</c:v>
                </c:pt>
                <c:pt idx="1982" formatCode="0.00E+00">
                  <c:v>2.4969900000000002E-10</c:v>
                </c:pt>
                <c:pt idx="1983" formatCode="0.00E+00">
                  <c:v>1.4244799999999999E-10</c:v>
                </c:pt>
                <c:pt idx="1984" formatCode="0.00E+00">
                  <c:v>-3.7273899999999999E-10</c:v>
                </c:pt>
                <c:pt idx="1985" formatCode="0.00E+00">
                  <c:v>-9.7883600000000007E-10</c:v>
                </c:pt>
                <c:pt idx="1986" formatCode="0.00E+00">
                  <c:v>-8.21138E-10</c:v>
                </c:pt>
                <c:pt idx="1987" formatCode="0.00E+00">
                  <c:v>7.9374700000000005E-10</c:v>
                </c:pt>
                <c:pt idx="1988" formatCode="0.00E+00">
                  <c:v>3.0178799999999999E-9</c:v>
                </c:pt>
                <c:pt idx="1989" formatCode="0.00E+00">
                  <c:v>2.97806E-9</c:v>
                </c:pt>
                <c:pt idx="1990" formatCode="0.00E+00">
                  <c:v>-1.8458100000000001E-9</c:v>
                </c:pt>
                <c:pt idx="1991" formatCode="0.00E+00">
                  <c:v>-9.3638300000000007E-9</c:v>
                </c:pt>
                <c:pt idx="1992" formatCode="0.00E+00">
                  <c:v>-1.07004E-8</c:v>
                </c:pt>
                <c:pt idx="1993" formatCode="0.00E+00">
                  <c:v>3.7586900000000004E-9</c:v>
                </c:pt>
                <c:pt idx="1994" formatCode="0.00E+00">
                  <c:v>2.9908499999999999E-8</c:v>
                </c:pt>
                <c:pt idx="1995" formatCode="0.00E+00">
                  <c:v>4.1353699999999998E-8</c:v>
                </c:pt>
                <c:pt idx="1996" formatCode="0.00E+00">
                  <c:v>5.2452199999999998E-9</c:v>
                </c:pt>
                <c:pt idx="1997" formatCode="0.00E+00">
                  <c:v>-7.3911900000000002E-8</c:v>
                </c:pt>
                <c:pt idx="1998" formatCode="0.00E+00">
                  <c:v>-1.09456E-7</c:v>
                </c:pt>
                <c:pt idx="1999" formatCode="0.00E+00">
                  <c:v>6.3811899999999997E-8</c:v>
                </c:pt>
                <c:pt idx="2000" formatCode="0.00E+00">
                  <c:v>6.2602300000000002E-7</c:v>
                </c:pt>
                <c:pt idx="2001" formatCode="0.00E+00">
                  <c:v>1.67917E-6</c:v>
                </c:pt>
                <c:pt idx="2002" formatCode="0.00E+00">
                  <c:v>3.1774100000000001E-6</c:v>
                </c:pt>
                <c:pt idx="2003" formatCode="0.00E+00">
                  <c:v>4.9561200000000004E-6</c:v>
                </c:pt>
                <c:pt idx="2004" formatCode="0.00E+00">
                  <c:v>6.8302500000000004E-6</c:v>
                </c:pt>
                <c:pt idx="2005" formatCode="0.00E+00">
                  <c:v>8.6483399999999993E-6</c:v>
                </c:pt>
                <c:pt idx="2006" formatCode="0.00E+00">
                  <c:v>1.0286699999999999E-5</c:v>
                </c:pt>
                <c:pt idx="2007" formatCode="0.00E+00">
                  <c:v>1.16361E-5</c:v>
                </c:pt>
                <c:pt idx="2008" formatCode="0.00E+00">
                  <c:v>1.25972E-5</c:v>
                </c:pt>
                <c:pt idx="2009" formatCode="0.00E+00">
                  <c:v>1.30891E-5</c:v>
                </c:pt>
                <c:pt idx="2010" formatCode="0.00E+00">
                  <c:v>1.3056399999999999E-5</c:v>
                </c:pt>
                <c:pt idx="2011" formatCode="0.00E+00">
                  <c:v>1.24332E-5</c:v>
                </c:pt>
                <c:pt idx="2012" formatCode="0.00E+00">
                  <c:v>1.1112400000000001E-5</c:v>
                </c:pt>
                <c:pt idx="2013" formatCode="0.00E+00">
                  <c:v>9.0185399999999995E-6</c:v>
                </c:pt>
                <c:pt idx="2014" formatCode="0.00E+00">
                  <c:v>6.1744700000000004E-6</c:v>
                </c:pt>
                <c:pt idx="2015" formatCode="0.00E+00">
                  <c:v>2.5888000000000001E-6</c:v>
                </c:pt>
                <c:pt idx="2016" formatCode="0.00E+00">
                  <c:v>-1.8153800000000001E-6</c:v>
                </c:pt>
                <c:pt idx="2017" formatCode="0.00E+00">
                  <c:v>-7.0889500000000001E-6</c:v>
                </c:pt>
                <c:pt idx="2018" formatCode="0.00E+00">
                  <c:v>-1.32275E-5</c:v>
                </c:pt>
                <c:pt idx="2019" formatCode="0.00E+00">
                  <c:v>-2.0248700000000001E-5</c:v>
                </c:pt>
                <c:pt idx="2020" formatCode="0.00E+00">
                  <c:v>-2.8200200000000001E-5</c:v>
                </c:pt>
                <c:pt idx="2021" formatCode="0.00E+00">
                  <c:v>-3.7027799999999998E-5</c:v>
                </c:pt>
                <c:pt idx="2022" formatCode="0.00E+00">
                  <c:v>-4.6493899999999999E-5</c:v>
                </c:pt>
                <c:pt idx="2023" formatCode="0.00E+00">
                  <c:v>-5.6435599999999999E-5</c:v>
                </c:pt>
                <c:pt idx="2024" formatCode="0.00E+00">
                  <c:v>-6.6935100000000002E-5</c:v>
                </c:pt>
                <c:pt idx="2025" formatCode="0.00E+00">
                  <c:v>-7.8064299999999997E-5</c:v>
                </c:pt>
                <c:pt idx="2026" formatCode="0.00E+00">
                  <c:v>-8.9787800000000001E-5</c:v>
                </c:pt>
                <c:pt idx="2027" formatCode="0.00E+00">
                  <c:v>-1.02094E-4</c:v>
                </c:pt>
                <c:pt idx="2028" formatCode="0.00E+00">
                  <c:v>-1.14887E-4</c:v>
                </c:pt>
                <c:pt idx="2029" formatCode="0.00E+00">
                  <c:v>-1.2792500000000001E-4</c:v>
                </c:pt>
                <c:pt idx="2030" formatCode="0.00E+00">
                  <c:v>-1.4100199999999999E-4</c:v>
                </c:pt>
                <c:pt idx="2031" formatCode="0.00E+00">
                  <c:v>-1.54074E-4</c:v>
                </c:pt>
                <c:pt idx="2032" formatCode="0.00E+00">
                  <c:v>-1.6725600000000001E-4</c:v>
                </c:pt>
                <c:pt idx="2033" formatCode="0.00E+00">
                  <c:v>-1.80636E-4</c:v>
                </c:pt>
                <c:pt idx="2034" formatCode="0.00E+00">
                  <c:v>-1.94138E-4</c:v>
                </c:pt>
                <c:pt idx="2035" formatCode="0.00E+00">
                  <c:v>-2.0768100000000001E-4</c:v>
                </c:pt>
                <c:pt idx="2036" formatCode="0.00E+00">
                  <c:v>-2.2130699999999999E-4</c:v>
                </c:pt>
                <c:pt idx="2037" formatCode="0.00E+00">
                  <c:v>-2.3504999999999999E-4</c:v>
                </c:pt>
                <c:pt idx="2038" formatCode="0.00E+00">
                  <c:v>-2.4892099999999998E-4</c:v>
                </c:pt>
                <c:pt idx="2039" formatCode="0.00E+00">
                  <c:v>-2.62969E-4</c:v>
                </c:pt>
                <c:pt idx="2040" formatCode="0.00E+00">
                  <c:v>-2.7720700000000002E-4</c:v>
                </c:pt>
                <c:pt idx="2041" formatCode="0.00E+00">
                  <c:v>-2.9169800000000001E-4</c:v>
                </c:pt>
                <c:pt idx="2042" formatCode="0.00E+00">
                  <c:v>-3.0668900000000002E-4</c:v>
                </c:pt>
                <c:pt idx="2043" formatCode="0.00E+00">
                  <c:v>-3.22274E-4</c:v>
                </c:pt>
                <c:pt idx="2044" formatCode="0.00E+00">
                  <c:v>-3.38232E-4</c:v>
                </c:pt>
                <c:pt idx="2045" formatCode="0.00E+00">
                  <c:v>-3.5454900000000001E-4</c:v>
                </c:pt>
                <c:pt idx="2046" formatCode="0.00E+00">
                  <c:v>-3.7192699999999998E-4</c:v>
                </c:pt>
                <c:pt idx="2047" formatCode="0.00E+00">
                  <c:v>-3.9163499999999999E-4</c:v>
                </c:pt>
                <c:pt idx="2048" formatCode="0.00E+00">
                  <c:v>-4.1440100000000001E-4</c:v>
                </c:pt>
                <c:pt idx="2049" formatCode="0.00E+00">
                  <c:v>-4.3972599999999998E-4</c:v>
                </c:pt>
                <c:pt idx="2050" formatCode="0.00E+00">
                  <c:v>-4.6669399999999997E-4</c:v>
                </c:pt>
                <c:pt idx="2051" formatCode="0.00E+00">
                  <c:v>-4.9492000000000004E-4</c:v>
                </c:pt>
                <c:pt idx="2052" formatCode="0.00E+00">
                  <c:v>-5.2453799999999996E-4</c:v>
                </c:pt>
                <c:pt idx="2053" formatCode="0.00E+00">
                  <c:v>-5.5569199999999999E-4</c:v>
                </c:pt>
                <c:pt idx="2054" formatCode="0.00E+00">
                  <c:v>-5.8834700000000002E-4</c:v>
                </c:pt>
                <c:pt idx="2055" formatCode="0.00E+00">
                  <c:v>-6.2252300000000004E-4</c:v>
                </c:pt>
                <c:pt idx="2056" formatCode="0.00E+00">
                  <c:v>-6.5840500000000004E-4</c:v>
                </c:pt>
                <c:pt idx="2057" formatCode="0.00E+00">
                  <c:v>-6.9618600000000001E-4</c:v>
                </c:pt>
                <c:pt idx="2058" formatCode="0.00E+00">
                  <c:v>-7.3601500000000002E-4</c:v>
                </c:pt>
                <c:pt idx="2059" formatCode="0.00E+00">
                  <c:v>-7.7815700000000002E-4</c:v>
                </c:pt>
                <c:pt idx="2060" formatCode="0.00E+00">
                  <c:v>-8.2308200000000005E-4</c:v>
                </c:pt>
                <c:pt idx="2061" formatCode="0.00E+00">
                  <c:v>-8.7139800000000001E-4</c:v>
                </c:pt>
                <c:pt idx="2062" formatCode="0.00E+00">
                  <c:v>-9.2374600000000003E-4</c:v>
                </c:pt>
                <c:pt idx="2063" formatCode="0.00E+00">
                  <c:v>-9.8070199999999996E-4</c:v>
                </c:pt>
                <c:pt idx="2064" formatCode="0.00E+00">
                  <c:v>-1.0428099999999999E-3</c:v>
                </c:pt>
                <c:pt idx="2065" formatCode="0.00E+00">
                  <c:v>-1.11068E-3</c:v>
                </c:pt>
                <c:pt idx="2066" formatCode="0.00E+00">
                  <c:v>-1.18497E-3</c:v>
                </c:pt>
                <c:pt idx="2067" formatCode="0.00E+00">
                  <c:v>-1.2660799999999999E-3</c:v>
                </c:pt>
                <c:pt idx="2068" formatCode="0.00E+00">
                  <c:v>-1.3540500000000001E-3</c:v>
                </c:pt>
                <c:pt idx="2069" formatCode="0.00E+00">
                  <c:v>-1.44859E-3</c:v>
                </c:pt>
                <c:pt idx="2070" formatCode="0.00E+00">
                  <c:v>-1.5496900000000001E-3</c:v>
                </c:pt>
                <c:pt idx="2071" formatCode="0.00E+00">
                  <c:v>-1.65818E-3</c:v>
                </c:pt>
                <c:pt idx="2072" formatCode="0.00E+00">
                  <c:v>-1.7753999999999999E-3</c:v>
                </c:pt>
                <c:pt idx="2073" formatCode="0.00E+00">
                  <c:v>-1.9025400000000001E-3</c:v>
                </c:pt>
                <c:pt idx="2074" formatCode="0.00E+00">
                  <c:v>-2.04039E-3</c:v>
                </c:pt>
                <c:pt idx="2075" formatCode="0.00E+00">
                  <c:v>-2.18951E-3</c:v>
                </c:pt>
                <c:pt idx="2076" formatCode="0.00E+00">
                  <c:v>-2.3501400000000001E-3</c:v>
                </c:pt>
                <c:pt idx="2077" formatCode="0.00E+00">
                  <c:v>-2.52199E-3</c:v>
                </c:pt>
                <c:pt idx="2078" formatCode="0.00E+00">
                  <c:v>-2.7042400000000001E-3</c:v>
                </c:pt>
                <c:pt idx="2079" formatCode="0.00E+00">
                  <c:v>-2.8962200000000001E-3</c:v>
                </c:pt>
                <c:pt idx="2080" formatCode="0.00E+00">
                  <c:v>-3.0982399999999999E-3</c:v>
                </c:pt>
                <c:pt idx="2081" formatCode="0.00E+00">
                  <c:v>-3.3113399999999999E-3</c:v>
                </c:pt>
                <c:pt idx="2082" formatCode="0.00E+00">
                  <c:v>-3.5360700000000001E-3</c:v>
                </c:pt>
                <c:pt idx="2083" formatCode="0.00E+00">
                  <c:v>-3.7721400000000002E-3</c:v>
                </c:pt>
                <c:pt idx="2084" formatCode="0.00E+00">
                  <c:v>-4.0192500000000003E-3</c:v>
                </c:pt>
                <c:pt idx="2085" formatCode="0.00E+00">
                  <c:v>-4.2775799999999996E-3</c:v>
                </c:pt>
                <c:pt idx="2086" formatCode="0.00E+00">
                  <c:v>-4.5471799999999996E-3</c:v>
                </c:pt>
                <c:pt idx="2087" formatCode="0.00E+00">
                  <c:v>-4.8274399999999997E-3</c:v>
                </c:pt>
                <c:pt idx="2088" formatCode="0.00E+00">
                  <c:v>-5.1173399999999997E-3</c:v>
                </c:pt>
                <c:pt idx="2089" formatCode="0.00E+00">
                  <c:v>-5.4163299999999996E-3</c:v>
                </c:pt>
                <c:pt idx="2090" formatCode="0.00E+00">
                  <c:v>-5.7247599999999997E-3</c:v>
                </c:pt>
                <c:pt idx="2091" formatCode="0.00E+00">
                  <c:v>-6.0432799999999998E-3</c:v>
                </c:pt>
                <c:pt idx="2092" formatCode="0.00E+00">
                  <c:v>-6.3722600000000003E-3</c:v>
                </c:pt>
                <c:pt idx="2093" formatCode="0.00E+00">
                  <c:v>-6.71173E-3</c:v>
                </c:pt>
                <c:pt idx="2094" formatCode="0.00E+00">
                  <c:v>-7.0617299999999996E-3</c:v>
                </c:pt>
                <c:pt idx="2095" formatCode="0.00E+00">
                  <c:v>-7.4227E-3</c:v>
                </c:pt>
                <c:pt idx="2096" formatCode="0.00E+00">
                  <c:v>-7.7955699999999999E-3</c:v>
                </c:pt>
                <c:pt idx="2097" formatCode="0.00E+00">
                  <c:v>-8.1811799999999997E-3</c:v>
                </c:pt>
                <c:pt idx="2098" formatCode="0.00E+00">
                  <c:v>-8.5797200000000007E-3</c:v>
                </c:pt>
                <c:pt idx="2099" formatCode="0.00E+00">
                  <c:v>-8.9909900000000008E-3</c:v>
                </c:pt>
                <c:pt idx="2100" formatCode="0.00E+00">
                  <c:v>-9.4147599999999994E-3</c:v>
                </c:pt>
                <c:pt idx="2101" formatCode="0.00E+00">
                  <c:v>-9.8509700000000006E-3</c:v>
                </c:pt>
                <c:pt idx="2102">
                  <c:v>-1.03E-2</c:v>
                </c:pt>
                <c:pt idx="2103">
                  <c:v>-1.07622E-2</c:v>
                </c:pt>
                <c:pt idx="2104">
                  <c:v>-1.12376E-2</c:v>
                </c:pt>
                <c:pt idx="2105">
                  <c:v>-1.1725899999999999E-2</c:v>
                </c:pt>
                <c:pt idx="2106">
                  <c:v>-1.2227399999999999E-2</c:v>
                </c:pt>
                <c:pt idx="2107">
                  <c:v>-1.2743000000000001E-2</c:v>
                </c:pt>
                <c:pt idx="2108">
                  <c:v>-1.32733E-2</c:v>
                </c:pt>
                <c:pt idx="2109">
                  <c:v>-1.3819E-2</c:v>
                </c:pt>
                <c:pt idx="2110">
                  <c:v>-1.43809E-2</c:v>
                </c:pt>
                <c:pt idx="2111">
                  <c:v>-1.4959399999999999E-2</c:v>
                </c:pt>
                <c:pt idx="2112">
                  <c:v>-1.55538E-2</c:v>
                </c:pt>
                <c:pt idx="2113">
                  <c:v>-1.6163500000000001E-2</c:v>
                </c:pt>
                <c:pt idx="2114">
                  <c:v>-1.6788500000000001E-2</c:v>
                </c:pt>
                <c:pt idx="2115">
                  <c:v>-1.7429E-2</c:v>
                </c:pt>
                <c:pt idx="2116">
                  <c:v>-1.80845E-2</c:v>
                </c:pt>
                <c:pt idx="2117">
                  <c:v>-1.8753300000000001E-2</c:v>
                </c:pt>
                <c:pt idx="2118">
                  <c:v>-1.94345E-2</c:v>
                </c:pt>
                <c:pt idx="2119">
                  <c:v>-2.01274E-2</c:v>
                </c:pt>
                <c:pt idx="2120">
                  <c:v>-2.0832300000000002E-2</c:v>
                </c:pt>
                <c:pt idx="2121">
                  <c:v>-2.15488E-2</c:v>
                </c:pt>
                <c:pt idx="2122">
                  <c:v>-2.22761E-2</c:v>
                </c:pt>
                <c:pt idx="2123">
                  <c:v>-2.3013599999999999E-2</c:v>
                </c:pt>
                <c:pt idx="2124">
                  <c:v>-2.3760900000000001E-2</c:v>
                </c:pt>
                <c:pt idx="2125">
                  <c:v>-2.4517299999999999E-2</c:v>
                </c:pt>
                <c:pt idx="2126">
                  <c:v>-2.5281700000000001E-2</c:v>
                </c:pt>
                <c:pt idx="2127">
                  <c:v>-2.6052599999999999E-2</c:v>
                </c:pt>
                <c:pt idx="2128">
                  <c:v>-2.6828899999999999E-2</c:v>
                </c:pt>
                <c:pt idx="2129">
                  <c:v>-2.7609999999999999E-2</c:v>
                </c:pt>
                <c:pt idx="2130">
                  <c:v>-2.83951E-2</c:v>
                </c:pt>
                <c:pt idx="2131">
                  <c:v>-2.9181700000000001E-2</c:v>
                </c:pt>
                <c:pt idx="2132">
                  <c:v>-2.9967400000000002E-2</c:v>
                </c:pt>
                <c:pt idx="2133">
                  <c:v>-3.0752000000000002E-2</c:v>
                </c:pt>
                <c:pt idx="2134">
                  <c:v>-3.1537000000000003E-2</c:v>
                </c:pt>
                <c:pt idx="2135">
                  <c:v>-3.2323600000000001E-2</c:v>
                </c:pt>
                <c:pt idx="2136">
                  <c:v>-3.3110300000000002E-2</c:v>
                </c:pt>
                <c:pt idx="2137">
                  <c:v>-3.3893699999999999E-2</c:v>
                </c:pt>
                <c:pt idx="2138">
                  <c:v>-3.4671800000000003E-2</c:v>
                </c:pt>
                <c:pt idx="2139">
                  <c:v>-3.5444200000000002E-2</c:v>
                </c:pt>
                <c:pt idx="2140">
                  <c:v>-3.6210800000000001E-2</c:v>
                </c:pt>
                <c:pt idx="2141">
                  <c:v>-3.69699E-2</c:v>
                </c:pt>
                <c:pt idx="2142">
                  <c:v>-3.7719700000000002E-2</c:v>
                </c:pt>
                <c:pt idx="2143">
                  <c:v>-3.8458800000000001E-2</c:v>
                </c:pt>
                <c:pt idx="2144">
                  <c:v>-3.9186199999999997E-2</c:v>
                </c:pt>
                <c:pt idx="2145">
                  <c:v>-3.9899999999999998E-2</c:v>
                </c:pt>
                <c:pt idx="2146">
                  <c:v>-4.0598500000000003E-2</c:v>
                </c:pt>
                <c:pt idx="2147">
                  <c:v>-4.12818E-2</c:v>
                </c:pt>
                <c:pt idx="2148">
                  <c:v>-4.1951299999999997E-2</c:v>
                </c:pt>
                <c:pt idx="2149">
                  <c:v>-4.2606999999999999E-2</c:v>
                </c:pt>
                <c:pt idx="2150">
                  <c:v>-4.3247000000000001E-2</c:v>
                </c:pt>
                <c:pt idx="2151">
                  <c:v>-4.38693E-2</c:v>
                </c:pt>
                <c:pt idx="2152">
                  <c:v>-4.4473199999999997E-2</c:v>
                </c:pt>
                <c:pt idx="2153">
                  <c:v>-4.50587E-2</c:v>
                </c:pt>
                <c:pt idx="2154">
                  <c:v>-4.5625499999999999E-2</c:v>
                </c:pt>
                <c:pt idx="2155">
                  <c:v>-4.6172900000000003E-2</c:v>
                </c:pt>
                <c:pt idx="2156">
                  <c:v>-4.6698999999999997E-2</c:v>
                </c:pt>
                <c:pt idx="2157">
                  <c:v>-4.7201699999999999E-2</c:v>
                </c:pt>
                <c:pt idx="2158">
                  <c:v>-4.7680599999999997E-2</c:v>
                </c:pt>
                <c:pt idx="2159">
                  <c:v>-4.8137199999999998E-2</c:v>
                </c:pt>
                <c:pt idx="2160">
                  <c:v>-4.8573400000000003E-2</c:v>
                </c:pt>
                <c:pt idx="2161">
                  <c:v>-4.8989100000000001E-2</c:v>
                </c:pt>
                <c:pt idx="2162">
                  <c:v>-4.93836E-2</c:v>
                </c:pt>
                <c:pt idx="2163">
                  <c:v>-4.9756500000000002E-2</c:v>
                </c:pt>
                <c:pt idx="2164">
                  <c:v>-5.0107199999999998E-2</c:v>
                </c:pt>
                <c:pt idx="2165">
                  <c:v>-5.0434300000000001E-2</c:v>
                </c:pt>
                <c:pt idx="2166">
                  <c:v>-5.0735599999999999E-2</c:v>
                </c:pt>
                <c:pt idx="2167">
                  <c:v>-5.1010699999999999E-2</c:v>
                </c:pt>
                <c:pt idx="2168">
                  <c:v>-5.1261000000000001E-2</c:v>
                </c:pt>
                <c:pt idx="2169">
                  <c:v>-5.1488899999999997E-2</c:v>
                </c:pt>
                <c:pt idx="2170">
                  <c:v>-5.1694400000000001E-2</c:v>
                </c:pt>
                <c:pt idx="2171">
                  <c:v>-5.1876199999999997E-2</c:v>
                </c:pt>
                <c:pt idx="2172">
                  <c:v>-5.2034499999999997E-2</c:v>
                </c:pt>
                <c:pt idx="2173">
                  <c:v>-5.21702E-2</c:v>
                </c:pt>
                <c:pt idx="2174">
                  <c:v>-5.2283299999999998E-2</c:v>
                </c:pt>
                <c:pt idx="2175">
                  <c:v>-5.2372099999999998E-2</c:v>
                </c:pt>
                <c:pt idx="2176">
                  <c:v>-5.2436099999999999E-2</c:v>
                </c:pt>
                <c:pt idx="2177">
                  <c:v>-5.2477299999999998E-2</c:v>
                </c:pt>
                <c:pt idx="2178">
                  <c:v>-5.2498700000000002E-2</c:v>
                </c:pt>
                <c:pt idx="2179">
                  <c:v>-5.2502E-2</c:v>
                </c:pt>
                <c:pt idx="2180">
                  <c:v>-5.2487499999999999E-2</c:v>
                </c:pt>
                <c:pt idx="2181">
                  <c:v>-5.24552E-2</c:v>
                </c:pt>
                <c:pt idx="2182">
                  <c:v>-5.2406099999999997E-2</c:v>
                </c:pt>
                <c:pt idx="2183">
                  <c:v>-5.2342800000000002E-2</c:v>
                </c:pt>
                <c:pt idx="2184">
                  <c:v>-5.2269099999999999E-2</c:v>
                </c:pt>
                <c:pt idx="2185">
                  <c:v>-5.2186700000000003E-2</c:v>
                </c:pt>
                <c:pt idx="2186">
                  <c:v>-5.2094500000000002E-2</c:v>
                </c:pt>
                <c:pt idx="2187">
                  <c:v>-5.1991700000000002E-2</c:v>
                </c:pt>
                <c:pt idx="2188">
                  <c:v>-5.18799E-2</c:v>
                </c:pt>
                <c:pt idx="2189">
                  <c:v>-5.1761700000000001E-2</c:v>
                </c:pt>
                <c:pt idx="2190">
                  <c:v>-5.1639900000000002E-2</c:v>
                </c:pt>
                <c:pt idx="2191">
                  <c:v>-5.1516399999999997E-2</c:v>
                </c:pt>
                <c:pt idx="2192">
                  <c:v>-5.1392100000000003E-2</c:v>
                </c:pt>
                <c:pt idx="2193">
                  <c:v>-5.1268000000000001E-2</c:v>
                </c:pt>
                <c:pt idx="2194">
                  <c:v>-5.1145299999999998E-2</c:v>
                </c:pt>
                <c:pt idx="2195">
                  <c:v>-5.1024199999999999E-2</c:v>
                </c:pt>
                <c:pt idx="2196">
                  <c:v>-5.09065E-2</c:v>
                </c:pt>
                <c:pt idx="2197">
                  <c:v>-5.07967E-2</c:v>
                </c:pt>
                <c:pt idx="2198">
                  <c:v>-5.0698500000000001E-2</c:v>
                </c:pt>
                <c:pt idx="2199">
                  <c:v>-5.0612200000000003E-2</c:v>
                </c:pt>
                <c:pt idx="2200">
                  <c:v>-5.0538E-2</c:v>
                </c:pt>
                <c:pt idx="2201">
                  <c:v>-5.0477899999999999E-2</c:v>
                </c:pt>
                <c:pt idx="2202">
                  <c:v>-5.0434300000000001E-2</c:v>
                </c:pt>
                <c:pt idx="2203">
                  <c:v>-5.0407800000000003E-2</c:v>
                </c:pt>
                <c:pt idx="2204">
                  <c:v>-5.0397200000000003E-2</c:v>
                </c:pt>
                <c:pt idx="2205">
                  <c:v>-5.0401700000000001E-2</c:v>
                </c:pt>
                <c:pt idx="2206">
                  <c:v>-5.0422599999999998E-2</c:v>
                </c:pt>
                <c:pt idx="2207">
                  <c:v>-5.0461899999999997E-2</c:v>
                </c:pt>
                <c:pt idx="2208">
                  <c:v>-5.0521999999999997E-2</c:v>
                </c:pt>
                <c:pt idx="2209">
                  <c:v>-5.0605499999999998E-2</c:v>
                </c:pt>
                <c:pt idx="2210">
                  <c:v>-5.0715200000000002E-2</c:v>
                </c:pt>
                <c:pt idx="2211">
                  <c:v>-5.0853799999999998E-2</c:v>
                </c:pt>
                <c:pt idx="2212">
                  <c:v>-5.1023100000000002E-2</c:v>
                </c:pt>
                <c:pt idx="2213">
                  <c:v>-5.1223200000000003E-2</c:v>
                </c:pt>
                <c:pt idx="2214">
                  <c:v>-5.1452999999999999E-2</c:v>
                </c:pt>
                <c:pt idx="2215">
                  <c:v>-5.1711800000000002E-2</c:v>
                </c:pt>
                <c:pt idx="2216">
                  <c:v>-5.20008E-2</c:v>
                </c:pt>
                <c:pt idx="2217">
                  <c:v>-5.23203E-2</c:v>
                </c:pt>
                <c:pt idx="2218">
                  <c:v>-5.2668399999999997E-2</c:v>
                </c:pt>
                <c:pt idx="2219">
                  <c:v>-5.3042800000000001E-2</c:v>
                </c:pt>
                <c:pt idx="2220">
                  <c:v>-5.3443999999999998E-2</c:v>
                </c:pt>
                <c:pt idx="2221">
                  <c:v>-5.3875800000000001E-2</c:v>
                </c:pt>
                <c:pt idx="2222">
                  <c:v>-5.4343000000000002E-2</c:v>
                </c:pt>
                <c:pt idx="2223">
                  <c:v>-5.4847699999999999E-2</c:v>
                </c:pt>
                <c:pt idx="2224">
                  <c:v>-5.53897E-2</c:v>
                </c:pt>
                <c:pt idx="2225">
                  <c:v>-5.5968799999999999E-2</c:v>
                </c:pt>
                <c:pt idx="2226">
                  <c:v>-5.6586200000000003E-2</c:v>
                </c:pt>
                <c:pt idx="2227">
                  <c:v>-5.7243299999999997E-2</c:v>
                </c:pt>
                <c:pt idx="2228">
                  <c:v>-5.7940100000000001E-2</c:v>
                </c:pt>
                <c:pt idx="2229">
                  <c:v>-5.8676100000000002E-2</c:v>
                </c:pt>
                <c:pt idx="2230">
                  <c:v>-5.94516E-2</c:v>
                </c:pt>
                <c:pt idx="2231">
                  <c:v>-6.02677E-2</c:v>
                </c:pt>
                <c:pt idx="2232">
                  <c:v>-6.1124499999999998E-2</c:v>
                </c:pt>
                <c:pt idx="2233">
                  <c:v>-6.2019900000000003E-2</c:v>
                </c:pt>
                <c:pt idx="2234">
                  <c:v>-6.2953499999999996E-2</c:v>
                </c:pt>
                <c:pt idx="2235">
                  <c:v>-6.3928799999999994E-2</c:v>
                </c:pt>
                <c:pt idx="2236">
                  <c:v>-6.4949199999999999E-2</c:v>
                </c:pt>
                <c:pt idx="2237">
                  <c:v>-6.6014100000000006E-2</c:v>
                </c:pt>
                <c:pt idx="2238">
                  <c:v>-6.7120600000000002E-2</c:v>
                </c:pt>
                <c:pt idx="2239">
                  <c:v>-6.8266800000000002E-2</c:v>
                </c:pt>
                <c:pt idx="2240">
                  <c:v>-6.9452799999999995E-2</c:v>
                </c:pt>
                <c:pt idx="2241">
                  <c:v>-7.0679699999999998E-2</c:v>
                </c:pt>
                <c:pt idx="2242">
                  <c:v>-7.1947700000000003E-2</c:v>
                </c:pt>
                <c:pt idx="2243">
                  <c:v>-7.3254899999999998E-2</c:v>
                </c:pt>
                <c:pt idx="2244">
                  <c:v>-7.4597200000000002E-2</c:v>
                </c:pt>
                <c:pt idx="2245">
                  <c:v>-7.5971700000000003E-2</c:v>
                </c:pt>
                <c:pt idx="2246">
                  <c:v>-7.7378000000000002E-2</c:v>
                </c:pt>
                <c:pt idx="2247">
                  <c:v>-7.8815499999999997E-2</c:v>
                </c:pt>
                <c:pt idx="2248">
                  <c:v>-8.0280799999999999E-2</c:v>
                </c:pt>
                <c:pt idx="2249">
                  <c:v>-8.1770700000000002E-2</c:v>
                </c:pt>
                <c:pt idx="2250">
                  <c:v>-8.32841E-2</c:v>
                </c:pt>
                <c:pt idx="2251">
                  <c:v>-8.4820900000000005E-2</c:v>
                </c:pt>
                <c:pt idx="2252">
                  <c:v>-8.6380700000000005E-2</c:v>
                </c:pt>
                <c:pt idx="2253">
                  <c:v>-8.7961300000000006E-2</c:v>
                </c:pt>
                <c:pt idx="2254">
                  <c:v>-8.9559700000000006E-2</c:v>
                </c:pt>
                <c:pt idx="2255">
                  <c:v>-9.1175199999999998E-2</c:v>
                </c:pt>
                <c:pt idx="2256">
                  <c:v>-9.2809299999999997E-2</c:v>
                </c:pt>
                <c:pt idx="2257">
                  <c:v>-9.4462400000000002E-2</c:v>
                </c:pt>
                <c:pt idx="2258">
                  <c:v>-9.6132499999999996E-2</c:v>
                </c:pt>
                <c:pt idx="2259">
                  <c:v>-9.7817200000000007E-2</c:v>
                </c:pt>
                <c:pt idx="2260">
                  <c:v>-9.9514500000000006E-2</c:v>
                </c:pt>
                <c:pt idx="2261">
                  <c:v>-0.10122200000000001</c:v>
                </c:pt>
                <c:pt idx="2262">
                  <c:v>-0.102938</c:v>
                </c:pt>
                <c:pt idx="2263">
                  <c:v>-0.10466200000000001</c:v>
                </c:pt>
                <c:pt idx="2264">
                  <c:v>-0.106394</c:v>
                </c:pt>
                <c:pt idx="2265">
                  <c:v>-0.108136</c:v>
                </c:pt>
                <c:pt idx="2266">
                  <c:v>-0.10988299999999999</c:v>
                </c:pt>
                <c:pt idx="2267">
                  <c:v>-0.111632</c:v>
                </c:pt>
                <c:pt idx="2268">
                  <c:v>-0.113376</c:v>
                </c:pt>
                <c:pt idx="2269">
                  <c:v>-0.11511299999999999</c:v>
                </c:pt>
                <c:pt idx="2270">
                  <c:v>-0.116838</c:v>
                </c:pt>
                <c:pt idx="2271">
                  <c:v>-0.118552</c:v>
                </c:pt>
                <c:pt idx="2272">
                  <c:v>-0.120252</c:v>
                </c:pt>
                <c:pt idx="2273">
                  <c:v>-0.121936</c:v>
                </c:pt>
                <c:pt idx="2274">
                  <c:v>-0.1236</c:v>
                </c:pt>
                <c:pt idx="2275">
                  <c:v>-0.12524099999999999</c:v>
                </c:pt>
                <c:pt idx="2276">
                  <c:v>-0.126859</c:v>
                </c:pt>
                <c:pt idx="2277">
                  <c:v>-0.12845400000000001</c:v>
                </c:pt>
                <c:pt idx="2278">
                  <c:v>-0.130023</c:v>
                </c:pt>
                <c:pt idx="2279">
                  <c:v>-0.13156499999999999</c:v>
                </c:pt>
                <c:pt idx="2280">
                  <c:v>-0.133077</c:v>
                </c:pt>
                <c:pt idx="2281">
                  <c:v>-0.13455800000000001</c:v>
                </c:pt>
                <c:pt idx="2282">
                  <c:v>-0.13600400000000001</c:v>
                </c:pt>
                <c:pt idx="2283">
                  <c:v>-0.13741100000000001</c:v>
                </c:pt>
                <c:pt idx="2284">
                  <c:v>-0.13878499999999999</c:v>
                </c:pt>
                <c:pt idx="2285">
                  <c:v>-0.14013</c:v>
                </c:pt>
                <c:pt idx="2286">
                  <c:v>-0.14144799999999999</c:v>
                </c:pt>
                <c:pt idx="2287">
                  <c:v>-0.142739</c:v>
                </c:pt>
                <c:pt idx="2288">
                  <c:v>-0.14400299999999999</c:v>
                </c:pt>
                <c:pt idx="2289">
                  <c:v>-0.14524300000000001</c:v>
                </c:pt>
                <c:pt idx="2290">
                  <c:v>-0.14646000000000001</c:v>
                </c:pt>
                <c:pt idx="2291">
                  <c:v>-0.14765</c:v>
                </c:pt>
                <c:pt idx="2292">
                  <c:v>-0.148811</c:v>
                </c:pt>
                <c:pt idx="2293">
                  <c:v>-0.14994299999999999</c:v>
                </c:pt>
                <c:pt idx="2294">
                  <c:v>-0.15104400000000001</c:v>
                </c:pt>
                <c:pt idx="2295">
                  <c:v>-0.152115</c:v>
                </c:pt>
                <c:pt idx="2296">
                  <c:v>-0.15315999999999999</c:v>
                </c:pt>
                <c:pt idx="2297">
                  <c:v>-0.15418200000000001</c:v>
                </c:pt>
                <c:pt idx="2298">
                  <c:v>-0.15518599999999999</c:v>
                </c:pt>
                <c:pt idx="2299">
                  <c:v>-0.15617200000000001</c:v>
                </c:pt>
                <c:pt idx="2300">
                  <c:v>-0.157141</c:v>
                </c:pt>
                <c:pt idx="2301">
                  <c:v>-0.15809100000000001</c:v>
                </c:pt>
                <c:pt idx="2302">
                  <c:v>-0.15901899999999999</c:v>
                </c:pt>
                <c:pt idx="2303">
                  <c:v>-0.15992600000000001</c:v>
                </c:pt>
                <c:pt idx="2304">
                  <c:v>-0.16081300000000001</c:v>
                </c:pt>
                <c:pt idx="2305">
                  <c:v>-0.16168199999999999</c:v>
                </c:pt>
                <c:pt idx="2306">
                  <c:v>-0.16253000000000001</c:v>
                </c:pt>
                <c:pt idx="2307">
                  <c:v>-0.163359</c:v>
                </c:pt>
                <c:pt idx="2308">
                  <c:v>-0.16417200000000001</c:v>
                </c:pt>
                <c:pt idx="2309">
                  <c:v>-0.16497500000000001</c:v>
                </c:pt>
                <c:pt idx="2310">
                  <c:v>-0.165773</c:v>
                </c:pt>
                <c:pt idx="2311">
                  <c:v>-0.16656699999999999</c:v>
                </c:pt>
                <c:pt idx="2312">
                  <c:v>-0.16736000000000001</c:v>
                </c:pt>
                <c:pt idx="2313">
                  <c:v>-0.168155</c:v>
                </c:pt>
                <c:pt idx="2314">
                  <c:v>-0.16895499999999999</c:v>
                </c:pt>
                <c:pt idx="2315">
                  <c:v>-0.169764</c:v>
                </c:pt>
                <c:pt idx="2316">
                  <c:v>-0.17058300000000001</c:v>
                </c:pt>
                <c:pt idx="2317">
                  <c:v>-0.17141400000000001</c:v>
                </c:pt>
                <c:pt idx="2318">
                  <c:v>-0.17225599999999999</c:v>
                </c:pt>
                <c:pt idx="2319">
                  <c:v>-0.17311499999999999</c:v>
                </c:pt>
                <c:pt idx="2320">
                  <c:v>-0.17399100000000001</c:v>
                </c:pt>
                <c:pt idx="2321">
                  <c:v>-0.17488300000000001</c:v>
                </c:pt>
                <c:pt idx="2322">
                  <c:v>-0.175793</c:v>
                </c:pt>
                <c:pt idx="2323">
                  <c:v>-0.17672499999999999</c:v>
                </c:pt>
                <c:pt idx="2324">
                  <c:v>-0.17768600000000001</c:v>
                </c:pt>
                <c:pt idx="2325">
                  <c:v>-0.178674</c:v>
                </c:pt>
                <c:pt idx="2326">
                  <c:v>-0.17968700000000001</c:v>
                </c:pt>
                <c:pt idx="2327">
                  <c:v>-0.180725</c:v>
                </c:pt>
                <c:pt idx="2328">
                  <c:v>-0.18179000000000001</c:v>
                </c:pt>
                <c:pt idx="2329">
                  <c:v>-0.18288299999999999</c:v>
                </c:pt>
                <c:pt idx="2330">
                  <c:v>-0.184004</c:v>
                </c:pt>
                <c:pt idx="2331">
                  <c:v>-0.18515300000000001</c:v>
                </c:pt>
                <c:pt idx="2332">
                  <c:v>-0.18632899999999999</c:v>
                </c:pt>
                <c:pt idx="2333">
                  <c:v>-0.18753400000000001</c:v>
                </c:pt>
                <c:pt idx="2334">
                  <c:v>-0.18876499999999999</c:v>
                </c:pt>
                <c:pt idx="2335">
                  <c:v>-0.19001499999999999</c:v>
                </c:pt>
                <c:pt idx="2336">
                  <c:v>-0.191278</c:v>
                </c:pt>
                <c:pt idx="2337">
                  <c:v>-0.192552</c:v>
                </c:pt>
                <c:pt idx="2338">
                  <c:v>-0.19383700000000001</c:v>
                </c:pt>
                <c:pt idx="2339">
                  <c:v>-0.195135</c:v>
                </c:pt>
                <c:pt idx="2340">
                  <c:v>-0.19644900000000001</c:v>
                </c:pt>
                <c:pt idx="2341">
                  <c:v>-0.19778000000000001</c:v>
                </c:pt>
                <c:pt idx="2342">
                  <c:v>-0.199126</c:v>
                </c:pt>
                <c:pt idx="2343">
                  <c:v>-0.200487</c:v>
                </c:pt>
                <c:pt idx="2344">
                  <c:v>-0.20186499999999999</c:v>
                </c:pt>
                <c:pt idx="2345">
                  <c:v>-0.203264</c:v>
                </c:pt>
                <c:pt idx="2346">
                  <c:v>-0.20468500000000001</c:v>
                </c:pt>
                <c:pt idx="2347">
                  <c:v>-0.206127</c:v>
                </c:pt>
                <c:pt idx="2348">
                  <c:v>-0.20758799999999999</c:v>
                </c:pt>
                <c:pt idx="2349">
                  <c:v>-0.209067</c:v>
                </c:pt>
                <c:pt idx="2350">
                  <c:v>-0.210562</c:v>
                </c:pt>
                <c:pt idx="2351">
                  <c:v>-0.21207500000000001</c:v>
                </c:pt>
                <c:pt idx="2352">
                  <c:v>-0.21360799999999999</c:v>
                </c:pt>
                <c:pt idx="2353">
                  <c:v>-0.21515899999999999</c:v>
                </c:pt>
                <c:pt idx="2354">
                  <c:v>-0.216723</c:v>
                </c:pt>
                <c:pt idx="2355">
                  <c:v>-0.21829299999999999</c:v>
                </c:pt>
                <c:pt idx="2356">
                  <c:v>-0.219863</c:v>
                </c:pt>
                <c:pt idx="2357">
                  <c:v>-0.22142999999999999</c:v>
                </c:pt>
                <c:pt idx="2358">
                  <c:v>-0.22299099999999999</c:v>
                </c:pt>
                <c:pt idx="2359">
                  <c:v>-0.22453899999999999</c:v>
                </c:pt>
                <c:pt idx="2360">
                  <c:v>-0.22607099999999999</c:v>
                </c:pt>
                <c:pt idx="2361">
                  <c:v>-0.22758500000000001</c:v>
                </c:pt>
                <c:pt idx="2362">
                  <c:v>-0.22908200000000001</c:v>
                </c:pt>
                <c:pt idx="2363">
                  <c:v>-0.23055899999999999</c:v>
                </c:pt>
                <c:pt idx="2364">
                  <c:v>-0.232017</c:v>
                </c:pt>
                <c:pt idx="2365">
                  <c:v>-0.23345099999999999</c:v>
                </c:pt>
                <c:pt idx="2366">
                  <c:v>-0.23485800000000001</c:v>
                </c:pt>
                <c:pt idx="2367">
                  <c:v>-0.236236</c:v>
                </c:pt>
                <c:pt idx="2368">
                  <c:v>-0.23758199999999999</c:v>
                </c:pt>
                <c:pt idx="2369">
                  <c:v>-0.23889199999999999</c:v>
                </c:pt>
                <c:pt idx="2370">
                  <c:v>-0.24016000000000001</c:v>
                </c:pt>
                <c:pt idx="2371">
                  <c:v>-0.24138399999999999</c:v>
                </c:pt>
                <c:pt idx="2372">
                  <c:v>-0.242566</c:v>
                </c:pt>
                <c:pt idx="2373">
                  <c:v>-0.24371000000000001</c:v>
                </c:pt>
                <c:pt idx="2374">
                  <c:v>-0.24481700000000001</c:v>
                </c:pt>
                <c:pt idx="2375">
                  <c:v>-0.245893</c:v>
                </c:pt>
                <c:pt idx="2376">
                  <c:v>-0.24693899999999999</c:v>
                </c:pt>
                <c:pt idx="2377">
                  <c:v>-0.24795700000000001</c:v>
                </c:pt>
                <c:pt idx="2378">
                  <c:v>-0.248942</c:v>
                </c:pt>
                <c:pt idx="2379">
                  <c:v>-0.249888</c:v>
                </c:pt>
                <c:pt idx="2380">
                  <c:v>-0.25079499999999999</c:v>
                </c:pt>
                <c:pt idx="2381">
                  <c:v>-0.25165900000000002</c:v>
                </c:pt>
                <c:pt idx="2382">
                  <c:v>-0.25247900000000001</c:v>
                </c:pt>
                <c:pt idx="2383">
                  <c:v>-0.25325500000000001</c:v>
                </c:pt>
                <c:pt idx="2384">
                  <c:v>-0.25399300000000002</c:v>
                </c:pt>
                <c:pt idx="2385">
                  <c:v>-0.25469399999999998</c:v>
                </c:pt>
                <c:pt idx="2386">
                  <c:v>-0.255359</c:v>
                </c:pt>
                <c:pt idx="2387">
                  <c:v>-0.25598399999999999</c:v>
                </c:pt>
                <c:pt idx="2388">
                  <c:v>-0.25656800000000002</c:v>
                </c:pt>
                <c:pt idx="2389">
                  <c:v>-0.25711000000000001</c:v>
                </c:pt>
                <c:pt idx="2390">
                  <c:v>-0.25761099999999998</c:v>
                </c:pt>
                <c:pt idx="2391">
                  <c:v>-0.25807000000000002</c:v>
                </c:pt>
                <c:pt idx="2392">
                  <c:v>-0.25849100000000003</c:v>
                </c:pt>
                <c:pt idx="2393">
                  <c:v>-0.25887399999999999</c:v>
                </c:pt>
                <c:pt idx="2394">
                  <c:v>-0.25922200000000001</c:v>
                </c:pt>
                <c:pt idx="2395">
                  <c:v>-0.25953500000000002</c:v>
                </c:pt>
                <c:pt idx="2396">
                  <c:v>-0.25981900000000002</c:v>
                </c:pt>
                <c:pt idx="2397">
                  <c:v>-0.260079</c:v>
                </c:pt>
                <c:pt idx="2398">
                  <c:v>-0.26031700000000002</c:v>
                </c:pt>
                <c:pt idx="2399">
                  <c:v>-0.26053300000000001</c:v>
                </c:pt>
                <c:pt idx="2400">
                  <c:v>-0.26072699999999999</c:v>
                </c:pt>
                <c:pt idx="2401">
                  <c:v>-0.26090200000000002</c:v>
                </c:pt>
                <c:pt idx="2402">
                  <c:v>-0.26106099999999999</c:v>
                </c:pt>
                <c:pt idx="2403">
                  <c:v>-0.26120399999999999</c:v>
                </c:pt>
                <c:pt idx="2404">
                  <c:v>-0.26133099999999998</c:v>
                </c:pt>
                <c:pt idx="2405">
                  <c:v>-0.26144099999999998</c:v>
                </c:pt>
                <c:pt idx="2406">
                  <c:v>-0.26153500000000002</c:v>
                </c:pt>
                <c:pt idx="2407">
                  <c:v>-0.26162000000000002</c:v>
                </c:pt>
                <c:pt idx="2408">
                  <c:v>-0.26169700000000001</c:v>
                </c:pt>
                <c:pt idx="2409">
                  <c:v>-0.26176700000000003</c:v>
                </c:pt>
                <c:pt idx="2410">
                  <c:v>-0.26182899999999998</c:v>
                </c:pt>
                <c:pt idx="2411">
                  <c:v>-0.26189000000000001</c:v>
                </c:pt>
                <c:pt idx="2412">
                  <c:v>-0.26195400000000002</c:v>
                </c:pt>
                <c:pt idx="2413">
                  <c:v>-0.26202399999999998</c:v>
                </c:pt>
                <c:pt idx="2414">
                  <c:v>-0.2621</c:v>
                </c:pt>
                <c:pt idx="2415">
                  <c:v>-0.26218200000000003</c:v>
                </c:pt>
                <c:pt idx="2416">
                  <c:v>-0.26227</c:v>
                </c:pt>
                <c:pt idx="2417">
                  <c:v>-0.26236399999999999</c:v>
                </c:pt>
                <c:pt idx="2418">
                  <c:v>-0.26246599999999998</c:v>
                </c:pt>
                <c:pt idx="2419">
                  <c:v>-0.262577</c:v>
                </c:pt>
                <c:pt idx="2420">
                  <c:v>-0.26269700000000001</c:v>
                </c:pt>
                <c:pt idx="2421">
                  <c:v>-0.26282800000000001</c:v>
                </c:pt>
                <c:pt idx="2422">
                  <c:v>-0.262961</c:v>
                </c:pt>
                <c:pt idx="2423">
                  <c:v>-0.26308700000000002</c:v>
                </c:pt>
                <c:pt idx="2424">
                  <c:v>-0.26320100000000002</c:v>
                </c:pt>
                <c:pt idx="2425">
                  <c:v>-0.26330300000000001</c:v>
                </c:pt>
                <c:pt idx="2426">
                  <c:v>-0.26339299999999999</c:v>
                </c:pt>
                <c:pt idx="2427">
                  <c:v>-0.26347199999999998</c:v>
                </c:pt>
                <c:pt idx="2428">
                  <c:v>-0.26354300000000003</c:v>
                </c:pt>
                <c:pt idx="2429">
                  <c:v>-0.26360499999999998</c:v>
                </c:pt>
                <c:pt idx="2430">
                  <c:v>-0.263658</c:v>
                </c:pt>
                <c:pt idx="2431">
                  <c:v>-0.26370500000000002</c:v>
                </c:pt>
                <c:pt idx="2432">
                  <c:v>-0.26375399999999999</c:v>
                </c:pt>
                <c:pt idx="2433">
                  <c:v>-0.26381199999999999</c:v>
                </c:pt>
                <c:pt idx="2434">
                  <c:v>-0.26388200000000001</c:v>
                </c:pt>
                <c:pt idx="2435">
                  <c:v>-0.26396599999999998</c:v>
                </c:pt>
                <c:pt idx="2436">
                  <c:v>-0.26406400000000002</c:v>
                </c:pt>
                <c:pt idx="2437">
                  <c:v>-0.26417499999999999</c:v>
                </c:pt>
                <c:pt idx="2438">
                  <c:v>-0.26429999999999998</c:v>
                </c:pt>
                <c:pt idx="2439">
                  <c:v>-0.26443499999999998</c:v>
                </c:pt>
                <c:pt idx="2440">
                  <c:v>-0.26458100000000001</c:v>
                </c:pt>
                <c:pt idx="2441">
                  <c:v>-0.26473400000000002</c:v>
                </c:pt>
                <c:pt idx="2442">
                  <c:v>-0.26489299999999999</c:v>
                </c:pt>
                <c:pt idx="2443">
                  <c:v>-0.26505099999999998</c:v>
                </c:pt>
                <c:pt idx="2444">
                  <c:v>-0.26519999999999999</c:v>
                </c:pt>
                <c:pt idx="2445">
                  <c:v>-0.26533299999999999</c:v>
                </c:pt>
                <c:pt idx="2446">
                  <c:v>-0.26544200000000001</c:v>
                </c:pt>
                <c:pt idx="2447">
                  <c:v>-0.26551900000000001</c:v>
                </c:pt>
                <c:pt idx="2448">
                  <c:v>-0.26556200000000002</c:v>
                </c:pt>
                <c:pt idx="2449">
                  <c:v>-0.265573</c:v>
                </c:pt>
                <c:pt idx="2450">
                  <c:v>-0.26555499999999999</c:v>
                </c:pt>
                <c:pt idx="2451">
                  <c:v>-0.265509</c:v>
                </c:pt>
                <c:pt idx="2452">
                  <c:v>-0.26543499999999998</c:v>
                </c:pt>
                <c:pt idx="2453">
                  <c:v>-0.26532899999999998</c:v>
                </c:pt>
                <c:pt idx="2454">
                  <c:v>-0.26518599999999998</c:v>
                </c:pt>
                <c:pt idx="2455">
                  <c:v>-0.26500400000000002</c:v>
                </c:pt>
                <c:pt idx="2456">
                  <c:v>-0.26478400000000002</c:v>
                </c:pt>
                <c:pt idx="2457">
                  <c:v>-0.26452399999999998</c:v>
                </c:pt>
                <c:pt idx="2458">
                  <c:v>-0.26422499999999999</c:v>
                </c:pt>
                <c:pt idx="2459">
                  <c:v>-0.26388699999999998</c:v>
                </c:pt>
                <c:pt idx="2460">
                  <c:v>-0.26351400000000003</c:v>
                </c:pt>
                <c:pt idx="2461">
                  <c:v>-0.26311200000000001</c:v>
                </c:pt>
                <c:pt idx="2462">
                  <c:v>-0.262683</c:v>
                </c:pt>
                <c:pt idx="2463">
                  <c:v>-0.26223200000000002</c:v>
                </c:pt>
                <c:pt idx="2464">
                  <c:v>-0.26175799999999999</c:v>
                </c:pt>
                <c:pt idx="2465">
                  <c:v>-0.26125999999999999</c:v>
                </c:pt>
                <c:pt idx="2466">
                  <c:v>-0.26073200000000002</c:v>
                </c:pt>
                <c:pt idx="2467">
                  <c:v>-0.26016899999999998</c:v>
                </c:pt>
                <c:pt idx="2468">
                  <c:v>-0.25957000000000002</c:v>
                </c:pt>
                <c:pt idx="2469">
                  <c:v>-0.25893500000000003</c:v>
                </c:pt>
                <c:pt idx="2470">
                  <c:v>-0.25826500000000002</c:v>
                </c:pt>
                <c:pt idx="2471">
                  <c:v>-0.25756099999999998</c:v>
                </c:pt>
                <c:pt idx="2472">
                  <c:v>-0.25682100000000002</c:v>
                </c:pt>
                <c:pt idx="2473">
                  <c:v>-0.25603799999999999</c:v>
                </c:pt>
                <c:pt idx="2474">
                  <c:v>-0.25520799999999999</c:v>
                </c:pt>
                <c:pt idx="2475">
                  <c:v>-0.25433</c:v>
                </c:pt>
                <c:pt idx="2476">
                  <c:v>-0.25341000000000002</c:v>
                </c:pt>
                <c:pt idx="2477">
                  <c:v>-0.25245099999999998</c:v>
                </c:pt>
                <c:pt idx="2478">
                  <c:v>-0.25145600000000001</c:v>
                </c:pt>
                <c:pt idx="2479">
                  <c:v>-0.25042999999999999</c:v>
                </c:pt>
                <c:pt idx="2480">
                  <c:v>-0.24937699999999999</c:v>
                </c:pt>
                <c:pt idx="2481">
                  <c:v>-0.24829899999999999</c:v>
                </c:pt>
                <c:pt idx="2482">
                  <c:v>-0.247199</c:v>
                </c:pt>
                <c:pt idx="2483">
                  <c:v>-0.24607499999999999</c:v>
                </c:pt>
                <c:pt idx="2484">
                  <c:v>-0.24493400000000001</c:v>
                </c:pt>
                <c:pt idx="2485">
                  <c:v>-0.243781</c:v>
                </c:pt>
                <c:pt idx="2486">
                  <c:v>-0.242614</c:v>
                </c:pt>
                <c:pt idx="2487">
                  <c:v>-0.24143100000000001</c:v>
                </c:pt>
                <c:pt idx="2488">
                  <c:v>-0.240235</c:v>
                </c:pt>
                <c:pt idx="2489">
                  <c:v>-0.23902799999999999</c:v>
                </c:pt>
                <c:pt idx="2490">
                  <c:v>-0.23780999999999999</c:v>
                </c:pt>
                <c:pt idx="2491">
                  <c:v>-0.23658000000000001</c:v>
                </c:pt>
                <c:pt idx="2492">
                  <c:v>-0.23533699999999999</c:v>
                </c:pt>
                <c:pt idx="2493">
                  <c:v>-0.23408000000000001</c:v>
                </c:pt>
                <c:pt idx="2494">
                  <c:v>-0.23281299999999999</c:v>
                </c:pt>
                <c:pt idx="2495">
                  <c:v>-0.231541</c:v>
                </c:pt>
                <c:pt idx="2496">
                  <c:v>-0.230266</c:v>
                </c:pt>
                <c:pt idx="2497">
                  <c:v>-0.228991</c:v>
                </c:pt>
                <c:pt idx="2498">
                  <c:v>-0.22772100000000001</c:v>
                </c:pt>
                <c:pt idx="2499">
                  <c:v>-0.22645999999999999</c:v>
                </c:pt>
                <c:pt idx="2500">
                  <c:v>-0.22520899999999999</c:v>
                </c:pt>
                <c:pt idx="2501">
                  <c:v>-0.223969</c:v>
                </c:pt>
                <c:pt idx="2502">
                  <c:v>-0.22273999999999999</c:v>
                </c:pt>
                <c:pt idx="2503">
                  <c:v>-0.221524</c:v>
                </c:pt>
                <c:pt idx="2504">
                  <c:v>-0.22032099999999999</c:v>
                </c:pt>
                <c:pt idx="2505">
                  <c:v>-0.219136</c:v>
                </c:pt>
                <c:pt idx="2506">
                  <c:v>-0.217975</c:v>
                </c:pt>
                <c:pt idx="2507">
                  <c:v>-0.21684</c:v>
                </c:pt>
                <c:pt idx="2508">
                  <c:v>-0.21573200000000001</c:v>
                </c:pt>
                <c:pt idx="2509">
                  <c:v>-0.21465200000000001</c:v>
                </c:pt>
                <c:pt idx="2510">
                  <c:v>-0.21359800000000001</c:v>
                </c:pt>
                <c:pt idx="2511">
                  <c:v>-0.212566</c:v>
                </c:pt>
                <c:pt idx="2512">
                  <c:v>-0.211557</c:v>
                </c:pt>
                <c:pt idx="2513">
                  <c:v>-0.21057100000000001</c:v>
                </c:pt>
                <c:pt idx="2514">
                  <c:v>-0.20960799999999999</c:v>
                </c:pt>
                <c:pt idx="2515">
                  <c:v>-0.20866999999999999</c:v>
                </c:pt>
                <c:pt idx="2516">
                  <c:v>-0.207762</c:v>
                </c:pt>
                <c:pt idx="2517">
                  <c:v>-0.20688799999999999</c:v>
                </c:pt>
                <c:pt idx="2518">
                  <c:v>-0.20605000000000001</c:v>
                </c:pt>
                <c:pt idx="2519">
                  <c:v>-0.20525299999999999</c:v>
                </c:pt>
                <c:pt idx="2520">
                  <c:v>-0.20450599999999999</c:v>
                </c:pt>
                <c:pt idx="2521">
                  <c:v>-0.203815</c:v>
                </c:pt>
                <c:pt idx="2522">
                  <c:v>-0.20318600000000001</c:v>
                </c:pt>
                <c:pt idx="2523">
                  <c:v>-0.202621</c:v>
                </c:pt>
                <c:pt idx="2524">
                  <c:v>-0.20211899999999999</c:v>
                </c:pt>
                <c:pt idx="2525">
                  <c:v>-0.20167399999999999</c:v>
                </c:pt>
                <c:pt idx="2526">
                  <c:v>-0.20127999999999999</c:v>
                </c:pt>
                <c:pt idx="2527">
                  <c:v>-0.20093800000000001</c:v>
                </c:pt>
                <c:pt idx="2528">
                  <c:v>-0.200656</c:v>
                </c:pt>
                <c:pt idx="2529">
                  <c:v>-0.20044400000000001</c:v>
                </c:pt>
                <c:pt idx="2530">
                  <c:v>-0.20030300000000001</c:v>
                </c:pt>
                <c:pt idx="2531">
                  <c:v>-0.20022300000000001</c:v>
                </c:pt>
                <c:pt idx="2532">
                  <c:v>-0.20019300000000001</c:v>
                </c:pt>
                <c:pt idx="2533">
                  <c:v>-0.200206</c:v>
                </c:pt>
                <c:pt idx="2534">
                  <c:v>-0.20025599999999999</c:v>
                </c:pt>
                <c:pt idx="2535">
                  <c:v>-0.20034099999999999</c:v>
                </c:pt>
                <c:pt idx="2536">
                  <c:v>-0.200457</c:v>
                </c:pt>
                <c:pt idx="2537">
                  <c:v>-0.20060500000000001</c:v>
                </c:pt>
                <c:pt idx="2538">
                  <c:v>-0.200793</c:v>
                </c:pt>
                <c:pt idx="2539">
                  <c:v>-0.20102700000000001</c:v>
                </c:pt>
                <c:pt idx="2540">
                  <c:v>-0.20130700000000001</c:v>
                </c:pt>
                <c:pt idx="2541">
                  <c:v>-0.20163400000000001</c:v>
                </c:pt>
                <c:pt idx="2542">
                  <c:v>-0.20200499999999999</c:v>
                </c:pt>
                <c:pt idx="2543">
                  <c:v>-0.20241700000000001</c:v>
                </c:pt>
                <c:pt idx="2544">
                  <c:v>-0.20286899999999999</c:v>
                </c:pt>
                <c:pt idx="2545">
                  <c:v>-0.20336000000000001</c:v>
                </c:pt>
                <c:pt idx="2546">
                  <c:v>-0.20388899999999999</c:v>
                </c:pt>
                <c:pt idx="2547">
                  <c:v>-0.204456</c:v>
                </c:pt>
                <c:pt idx="2548">
                  <c:v>-0.20506199999999999</c:v>
                </c:pt>
                <c:pt idx="2549">
                  <c:v>-0.205711</c:v>
                </c:pt>
                <c:pt idx="2550">
                  <c:v>-0.206403</c:v>
                </c:pt>
                <c:pt idx="2551">
                  <c:v>-0.20713300000000001</c:v>
                </c:pt>
                <c:pt idx="2552">
                  <c:v>-0.207898</c:v>
                </c:pt>
                <c:pt idx="2553">
                  <c:v>-0.20868999999999999</c:v>
                </c:pt>
                <c:pt idx="2554">
                  <c:v>-0.20950299999999999</c:v>
                </c:pt>
                <c:pt idx="2555">
                  <c:v>-0.21033099999999999</c:v>
                </c:pt>
                <c:pt idx="2556">
                  <c:v>-0.211177</c:v>
                </c:pt>
                <c:pt idx="2557">
                  <c:v>-0.21204500000000001</c:v>
                </c:pt>
                <c:pt idx="2558">
                  <c:v>-0.21293599999999999</c:v>
                </c:pt>
                <c:pt idx="2559">
                  <c:v>-0.21384400000000001</c:v>
                </c:pt>
                <c:pt idx="2560">
                  <c:v>-0.21476100000000001</c:v>
                </c:pt>
                <c:pt idx="2561">
                  <c:v>-0.21567900000000001</c:v>
                </c:pt>
                <c:pt idx="2562">
                  <c:v>-0.21659900000000001</c:v>
                </c:pt>
                <c:pt idx="2563">
                  <c:v>-0.217524</c:v>
                </c:pt>
                <c:pt idx="2564">
                  <c:v>-0.21846099999999999</c:v>
                </c:pt>
                <c:pt idx="2565">
                  <c:v>-0.21941099999999999</c:v>
                </c:pt>
                <c:pt idx="2566">
                  <c:v>-0.22037300000000001</c:v>
                </c:pt>
                <c:pt idx="2567">
                  <c:v>-0.22134599999999999</c:v>
                </c:pt>
                <c:pt idx="2568">
                  <c:v>-0.222332</c:v>
                </c:pt>
                <c:pt idx="2569">
                  <c:v>-0.22332399999999999</c:v>
                </c:pt>
                <c:pt idx="2570">
                  <c:v>-0.22431599999999999</c:v>
                </c:pt>
                <c:pt idx="2571">
                  <c:v>-0.22530700000000001</c:v>
                </c:pt>
                <c:pt idx="2572">
                  <c:v>-0.2263</c:v>
                </c:pt>
                <c:pt idx="2573">
                  <c:v>-0.227297</c:v>
                </c:pt>
                <c:pt idx="2574">
                  <c:v>-0.228298</c:v>
                </c:pt>
                <c:pt idx="2575">
                  <c:v>-0.229295</c:v>
                </c:pt>
                <c:pt idx="2576">
                  <c:v>-0.23028399999999999</c:v>
                </c:pt>
                <c:pt idx="2577">
                  <c:v>-0.23125599999999999</c:v>
                </c:pt>
                <c:pt idx="2578">
                  <c:v>-0.232207</c:v>
                </c:pt>
                <c:pt idx="2579">
                  <c:v>-0.23313800000000001</c:v>
                </c:pt>
                <c:pt idx="2580">
                  <c:v>-0.23404800000000001</c:v>
                </c:pt>
                <c:pt idx="2581">
                  <c:v>-0.23494000000000001</c:v>
                </c:pt>
                <c:pt idx="2582">
                  <c:v>-0.235814</c:v>
                </c:pt>
                <c:pt idx="2583">
                  <c:v>-0.23666899999999999</c:v>
                </c:pt>
                <c:pt idx="2584">
                  <c:v>-0.23750199999999999</c:v>
                </c:pt>
                <c:pt idx="2585">
                  <c:v>-0.238313</c:v>
                </c:pt>
                <c:pt idx="2586">
                  <c:v>-0.23910400000000001</c:v>
                </c:pt>
                <c:pt idx="2587">
                  <c:v>-0.23987</c:v>
                </c:pt>
                <c:pt idx="2588">
                  <c:v>-0.24060699999999999</c:v>
                </c:pt>
                <c:pt idx="2589">
                  <c:v>-0.241313</c:v>
                </c:pt>
                <c:pt idx="2590">
                  <c:v>-0.24198900000000001</c:v>
                </c:pt>
                <c:pt idx="2591">
                  <c:v>-0.24263799999999999</c:v>
                </c:pt>
                <c:pt idx="2592">
                  <c:v>-0.24326200000000001</c:v>
                </c:pt>
                <c:pt idx="2593">
                  <c:v>-0.24386099999999999</c:v>
                </c:pt>
                <c:pt idx="2594">
                  <c:v>-0.24443400000000001</c:v>
                </c:pt>
                <c:pt idx="2595">
                  <c:v>-0.244977</c:v>
                </c:pt>
                <c:pt idx="2596">
                  <c:v>-0.24548800000000001</c:v>
                </c:pt>
                <c:pt idx="2597">
                  <c:v>-0.24596599999999999</c:v>
                </c:pt>
                <c:pt idx="2598">
                  <c:v>-0.24641099999999999</c:v>
                </c:pt>
                <c:pt idx="2599">
                  <c:v>-0.24682299999999999</c:v>
                </c:pt>
                <c:pt idx="2600">
                  <c:v>-0.24720500000000001</c:v>
                </c:pt>
                <c:pt idx="2601">
                  <c:v>-0.247558</c:v>
                </c:pt>
                <c:pt idx="2602">
                  <c:v>-0.24787899999999999</c:v>
                </c:pt>
                <c:pt idx="2603">
                  <c:v>-0.24817</c:v>
                </c:pt>
                <c:pt idx="2604">
                  <c:v>-0.24843499999999999</c:v>
                </c:pt>
                <c:pt idx="2605">
                  <c:v>-0.24867900000000001</c:v>
                </c:pt>
                <c:pt idx="2606">
                  <c:v>-0.24890200000000001</c:v>
                </c:pt>
                <c:pt idx="2607">
                  <c:v>-0.24910099999999999</c:v>
                </c:pt>
                <c:pt idx="2608">
                  <c:v>-0.249278</c:v>
                </c:pt>
                <c:pt idx="2609">
                  <c:v>-0.24943799999999999</c:v>
                </c:pt>
                <c:pt idx="2610">
                  <c:v>-0.24958</c:v>
                </c:pt>
                <c:pt idx="2611">
                  <c:v>-0.24970300000000001</c:v>
                </c:pt>
                <c:pt idx="2612">
                  <c:v>-0.249806</c:v>
                </c:pt>
                <c:pt idx="2613">
                  <c:v>-0.249884</c:v>
                </c:pt>
                <c:pt idx="2614">
                  <c:v>-0.24993199999999999</c:v>
                </c:pt>
                <c:pt idx="2615">
                  <c:v>-0.24995600000000001</c:v>
                </c:pt>
                <c:pt idx="2616">
                  <c:v>-0.24996599999999999</c:v>
                </c:pt>
                <c:pt idx="2617">
                  <c:v>-0.249968</c:v>
                </c:pt>
                <c:pt idx="2618">
                  <c:v>-0.24996099999999999</c:v>
                </c:pt>
                <c:pt idx="2619">
                  <c:v>-0.24993499999999999</c:v>
                </c:pt>
                <c:pt idx="2620">
                  <c:v>-0.24988299999999999</c:v>
                </c:pt>
                <c:pt idx="2621">
                  <c:v>-0.249803</c:v>
                </c:pt>
                <c:pt idx="2622">
                  <c:v>-0.24970000000000001</c:v>
                </c:pt>
                <c:pt idx="2623">
                  <c:v>-0.24957499999999999</c:v>
                </c:pt>
                <c:pt idx="2624">
                  <c:v>-0.24943100000000001</c:v>
                </c:pt>
                <c:pt idx="2625">
                  <c:v>-0.24927199999999999</c:v>
                </c:pt>
                <c:pt idx="2626">
                  <c:v>-0.249108</c:v>
                </c:pt>
                <c:pt idx="2627">
                  <c:v>-0.248942</c:v>
                </c:pt>
                <c:pt idx="2628">
                  <c:v>-0.24876200000000001</c:v>
                </c:pt>
                <c:pt idx="2629">
                  <c:v>-0.248561</c:v>
                </c:pt>
                <c:pt idx="2630">
                  <c:v>-0.24835599999999999</c:v>
                </c:pt>
                <c:pt idx="2631">
                  <c:v>-0.24815499999999999</c:v>
                </c:pt>
                <c:pt idx="2632">
                  <c:v>-0.24795400000000001</c:v>
                </c:pt>
                <c:pt idx="2633">
                  <c:v>-0.247754</c:v>
                </c:pt>
                <c:pt idx="2634">
                  <c:v>-0.247562</c:v>
                </c:pt>
                <c:pt idx="2635">
                  <c:v>-0.24738199999999999</c:v>
                </c:pt>
                <c:pt idx="2636">
                  <c:v>-0.24721199999999999</c:v>
                </c:pt>
                <c:pt idx="2637">
                  <c:v>-0.24705299999999999</c:v>
                </c:pt>
                <c:pt idx="2638">
                  <c:v>-0.24690100000000001</c:v>
                </c:pt>
                <c:pt idx="2639">
                  <c:v>-0.246754</c:v>
                </c:pt>
                <c:pt idx="2640">
                  <c:v>-0.24661</c:v>
                </c:pt>
                <c:pt idx="2641">
                  <c:v>-0.24646999999999999</c:v>
                </c:pt>
                <c:pt idx="2642">
                  <c:v>-0.246332</c:v>
                </c:pt>
                <c:pt idx="2643">
                  <c:v>-0.246196</c:v>
                </c:pt>
                <c:pt idx="2644">
                  <c:v>-0.246063</c:v>
                </c:pt>
                <c:pt idx="2645">
                  <c:v>-0.24593999999999999</c:v>
                </c:pt>
                <c:pt idx="2646">
                  <c:v>-0.24583199999999999</c:v>
                </c:pt>
                <c:pt idx="2647">
                  <c:v>-0.24573600000000001</c:v>
                </c:pt>
                <c:pt idx="2648">
                  <c:v>-0.24564800000000001</c:v>
                </c:pt>
                <c:pt idx="2649">
                  <c:v>-0.24557200000000001</c:v>
                </c:pt>
                <c:pt idx="2650">
                  <c:v>-0.24551400000000001</c:v>
                </c:pt>
                <c:pt idx="2651">
                  <c:v>-0.24548300000000001</c:v>
                </c:pt>
                <c:pt idx="2652">
                  <c:v>-0.245478</c:v>
                </c:pt>
                <c:pt idx="2653">
                  <c:v>-0.2455</c:v>
                </c:pt>
                <c:pt idx="2654">
                  <c:v>-0.24554999999999999</c:v>
                </c:pt>
                <c:pt idx="2655">
                  <c:v>-0.24562999999999999</c:v>
                </c:pt>
                <c:pt idx="2656">
                  <c:v>-0.24573999999999999</c:v>
                </c:pt>
                <c:pt idx="2657">
                  <c:v>-0.24587400000000001</c:v>
                </c:pt>
                <c:pt idx="2658">
                  <c:v>-0.246028</c:v>
                </c:pt>
                <c:pt idx="2659">
                  <c:v>-0.2462</c:v>
                </c:pt>
                <c:pt idx="2660">
                  <c:v>-0.246392</c:v>
                </c:pt>
                <c:pt idx="2661">
                  <c:v>-0.24660399999999999</c:v>
                </c:pt>
                <c:pt idx="2662">
                  <c:v>-0.246833</c:v>
                </c:pt>
                <c:pt idx="2663">
                  <c:v>-0.24707399999999999</c:v>
                </c:pt>
                <c:pt idx="2664">
                  <c:v>-0.24732000000000001</c:v>
                </c:pt>
                <c:pt idx="2665">
                  <c:v>-0.24756800000000001</c:v>
                </c:pt>
                <c:pt idx="2666">
                  <c:v>-0.24782000000000001</c:v>
                </c:pt>
                <c:pt idx="2667">
                  <c:v>-0.24807599999999999</c:v>
                </c:pt>
                <c:pt idx="2668">
                  <c:v>-0.248337</c:v>
                </c:pt>
                <c:pt idx="2669">
                  <c:v>-0.24860699999999999</c:v>
                </c:pt>
                <c:pt idx="2670">
                  <c:v>-0.248885</c:v>
                </c:pt>
                <c:pt idx="2671">
                  <c:v>-0.249166</c:v>
                </c:pt>
                <c:pt idx="2672">
                  <c:v>-0.249447</c:v>
                </c:pt>
                <c:pt idx="2673">
                  <c:v>-0.249726</c:v>
                </c:pt>
                <c:pt idx="2674">
                  <c:v>-0.25000099999999997</c:v>
                </c:pt>
                <c:pt idx="2675">
                  <c:v>-0.25026300000000001</c:v>
                </c:pt>
                <c:pt idx="2676">
                  <c:v>-0.25050699999999998</c:v>
                </c:pt>
                <c:pt idx="2677">
                  <c:v>-0.25073200000000001</c:v>
                </c:pt>
                <c:pt idx="2678">
                  <c:v>-0.25094</c:v>
                </c:pt>
                <c:pt idx="2679">
                  <c:v>-0.251133</c:v>
                </c:pt>
                <c:pt idx="2680">
                  <c:v>-0.25130799999999998</c:v>
                </c:pt>
                <c:pt idx="2681">
                  <c:v>-0.25146800000000002</c:v>
                </c:pt>
                <c:pt idx="2682">
                  <c:v>-0.25161299999999998</c:v>
                </c:pt>
                <c:pt idx="2683">
                  <c:v>-0.25174200000000002</c:v>
                </c:pt>
                <c:pt idx="2684">
                  <c:v>-0.251855</c:v>
                </c:pt>
                <c:pt idx="2685">
                  <c:v>-0.25194899999999998</c:v>
                </c:pt>
                <c:pt idx="2686">
                  <c:v>-0.25202400000000003</c:v>
                </c:pt>
                <c:pt idx="2687">
                  <c:v>-0.252079</c:v>
                </c:pt>
                <c:pt idx="2688">
                  <c:v>-0.25210900000000003</c:v>
                </c:pt>
                <c:pt idx="2689">
                  <c:v>-0.25211</c:v>
                </c:pt>
                <c:pt idx="2690">
                  <c:v>-0.25208000000000003</c:v>
                </c:pt>
                <c:pt idx="2691">
                  <c:v>-0.25201899999999999</c:v>
                </c:pt>
                <c:pt idx="2692">
                  <c:v>-0.25192900000000001</c:v>
                </c:pt>
                <c:pt idx="2693">
                  <c:v>-0.25180799999999998</c:v>
                </c:pt>
                <c:pt idx="2694">
                  <c:v>-0.25165100000000001</c:v>
                </c:pt>
                <c:pt idx="2695">
                  <c:v>-0.25145099999999998</c:v>
                </c:pt>
                <c:pt idx="2696">
                  <c:v>-0.25120500000000001</c:v>
                </c:pt>
                <c:pt idx="2697">
                  <c:v>-0.25090800000000002</c:v>
                </c:pt>
                <c:pt idx="2698">
                  <c:v>-0.25056099999999998</c:v>
                </c:pt>
                <c:pt idx="2699">
                  <c:v>-0.250166</c:v>
                </c:pt>
                <c:pt idx="2700">
                  <c:v>-0.249721</c:v>
                </c:pt>
                <c:pt idx="2701">
                  <c:v>-0.249227</c:v>
                </c:pt>
                <c:pt idx="2702">
                  <c:v>-0.24867900000000001</c:v>
                </c:pt>
                <c:pt idx="2703">
                  <c:v>-0.24807399999999999</c:v>
                </c:pt>
                <c:pt idx="2704">
                  <c:v>-0.24741199999999999</c:v>
                </c:pt>
                <c:pt idx="2705">
                  <c:v>-0.24669199999999999</c:v>
                </c:pt>
                <c:pt idx="2706">
                  <c:v>-0.24591099999999999</c:v>
                </c:pt>
                <c:pt idx="2707">
                  <c:v>-0.24507000000000001</c:v>
                </c:pt>
                <c:pt idx="2708">
                  <c:v>-0.244169</c:v>
                </c:pt>
                <c:pt idx="2709">
                  <c:v>-0.24321000000000001</c:v>
                </c:pt>
                <c:pt idx="2710">
                  <c:v>-0.24219299999999999</c:v>
                </c:pt>
                <c:pt idx="2711">
                  <c:v>-0.24112</c:v>
                </c:pt>
                <c:pt idx="2712">
                  <c:v>-0.23998800000000001</c:v>
                </c:pt>
                <c:pt idx="2713">
                  <c:v>-0.23880199999999999</c:v>
                </c:pt>
                <c:pt idx="2714">
                  <c:v>-0.237569</c:v>
                </c:pt>
                <c:pt idx="2715">
                  <c:v>-0.23627200000000001</c:v>
                </c:pt>
                <c:pt idx="2716">
                  <c:v>-0.23488200000000001</c:v>
                </c:pt>
                <c:pt idx="2717">
                  <c:v>-0.23341100000000001</c:v>
                </c:pt>
                <c:pt idx="2718">
                  <c:v>-0.23189599999999999</c:v>
                </c:pt>
                <c:pt idx="2719">
                  <c:v>-0.23033200000000001</c:v>
                </c:pt>
                <c:pt idx="2720">
                  <c:v>-0.22870699999999999</c:v>
                </c:pt>
                <c:pt idx="2721">
                  <c:v>-0.22702900000000001</c:v>
                </c:pt>
                <c:pt idx="2722">
                  <c:v>-0.225304</c:v>
                </c:pt>
                <c:pt idx="2723">
                  <c:v>-0.22353100000000001</c:v>
                </c:pt>
                <c:pt idx="2724">
                  <c:v>-0.22170799999999999</c:v>
                </c:pt>
                <c:pt idx="2725">
                  <c:v>-0.219834</c:v>
                </c:pt>
                <c:pt idx="2726">
                  <c:v>-0.21790999999999999</c:v>
                </c:pt>
                <c:pt idx="2727">
                  <c:v>-0.21593799999999999</c:v>
                </c:pt>
                <c:pt idx="2728">
                  <c:v>-0.213922</c:v>
                </c:pt>
                <c:pt idx="2729">
                  <c:v>-0.211865</c:v>
                </c:pt>
                <c:pt idx="2730">
                  <c:v>-0.20976800000000001</c:v>
                </c:pt>
                <c:pt idx="2731">
                  <c:v>-0.20763100000000001</c:v>
                </c:pt>
                <c:pt idx="2732">
                  <c:v>-0.20546</c:v>
                </c:pt>
                <c:pt idx="2733">
                  <c:v>-0.203262</c:v>
                </c:pt>
                <c:pt idx="2734">
                  <c:v>-0.201044</c:v>
                </c:pt>
                <c:pt idx="2735">
                  <c:v>-0.19881399999999999</c:v>
                </c:pt>
                <c:pt idx="2736">
                  <c:v>-0.196574</c:v>
                </c:pt>
                <c:pt idx="2737">
                  <c:v>-0.194329</c:v>
                </c:pt>
                <c:pt idx="2738">
                  <c:v>-0.192079</c:v>
                </c:pt>
                <c:pt idx="2739">
                  <c:v>-0.189828</c:v>
                </c:pt>
                <c:pt idx="2740">
                  <c:v>-0.18757599999999999</c:v>
                </c:pt>
                <c:pt idx="2741">
                  <c:v>-0.18532199999999999</c:v>
                </c:pt>
                <c:pt idx="2742">
                  <c:v>-0.18306700000000001</c:v>
                </c:pt>
                <c:pt idx="2743">
                  <c:v>-0.180814</c:v>
                </c:pt>
                <c:pt idx="2744">
                  <c:v>-0.178566</c:v>
                </c:pt>
                <c:pt idx="2745">
                  <c:v>-0.17632100000000001</c:v>
                </c:pt>
                <c:pt idx="2746">
                  <c:v>-0.17408000000000001</c:v>
                </c:pt>
                <c:pt idx="2747">
                  <c:v>-0.171844</c:v>
                </c:pt>
                <c:pt idx="2748">
                  <c:v>-0.16961499999999999</c:v>
                </c:pt>
                <c:pt idx="2749">
                  <c:v>-0.16739399999999999</c:v>
                </c:pt>
                <c:pt idx="2750">
                  <c:v>-0.16517899999999999</c:v>
                </c:pt>
                <c:pt idx="2751">
                  <c:v>-0.16297200000000001</c:v>
                </c:pt>
                <c:pt idx="2752">
                  <c:v>-0.160773</c:v>
                </c:pt>
                <c:pt idx="2753">
                  <c:v>-0.158585</c:v>
                </c:pt>
                <c:pt idx="2754">
                  <c:v>-0.15640699999999999</c:v>
                </c:pt>
                <c:pt idx="2755">
                  <c:v>-0.15424499999999999</c:v>
                </c:pt>
                <c:pt idx="2756">
                  <c:v>-0.15210199999999999</c:v>
                </c:pt>
                <c:pt idx="2757">
                  <c:v>-0.14998</c:v>
                </c:pt>
                <c:pt idx="2758">
                  <c:v>-0.14787900000000001</c:v>
                </c:pt>
                <c:pt idx="2759">
                  <c:v>-0.14579900000000001</c:v>
                </c:pt>
                <c:pt idx="2760">
                  <c:v>-0.14374200000000001</c:v>
                </c:pt>
                <c:pt idx="2761">
                  <c:v>-0.141706</c:v>
                </c:pt>
                <c:pt idx="2762">
                  <c:v>-0.13969200000000001</c:v>
                </c:pt>
                <c:pt idx="2763">
                  <c:v>-0.13769999999999999</c:v>
                </c:pt>
                <c:pt idx="2764">
                  <c:v>-0.13572999999999999</c:v>
                </c:pt>
                <c:pt idx="2765">
                  <c:v>-0.13378300000000001</c:v>
                </c:pt>
                <c:pt idx="2766">
                  <c:v>-0.13186</c:v>
                </c:pt>
                <c:pt idx="2767">
                  <c:v>-0.12996199999999999</c:v>
                </c:pt>
                <c:pt idx="2768">
                  <c:v>-0.12809499999999999</c:v>
                </c:pt>
                <c:pt idx="2769">
                  <c:v>-0.12626200000000001</c:v>
                </c:pt>
                <c:pt idx="2770">
                  <c:v>-0.12446699999999999</c:v>
                </c:pt>
                <c:pt idx="2771">
                  <c:v>-0.122712</c:v>
                </c:pt>
                <c:pt idx="2772">
                  <c:v>-0.120994</c:v>
                </c:pt>
                <c:pt idx="2773">
                  <c:v>-0.119315</c:v>
                </c:pt>
                <c:pt idx="2774">
                  <c:v>-0.117674</c:v>
                </c:pt>
                <c:pt idx="2775">
                  <c:v>-0.11607099999999999</c:v>
                </c:pt>
                <c:pt idx="2776">
                  <c:v>-0.1145</c:v>
                </c:pt>
                <c:pt idx="2777">
                  <c:v>-0.11296100000000001</c:v>
                </c:pt>
                <c:pt idx="2778">
                  <c:v>-0.111454</c:v>
                </c:pt>
                <c:pt idx="2779">
                  <c:v>-0.10997899999999999</c:v>
                </c:pt>
                <c:pt idx="2780">
                  <c:v>-0.108539</c:v>
                </c:pt>
                <c:pt idx="2781">
                  <c:v>-0.10713399999999999</c:v>
                </c:pt>
                <c:pt idx="2782">
                  <c:v>-0.10576099999999999</c:v>
                </c:pt>
                <c:pt idx="2783">
                  <c:v>-0.10441300000000001</c:v>
                </c:pt>
                <c:pt idx="2784">
                  <c:v>-0.103091</c:v>
                </c:pt>
                <c:pt idx="2785">
                  <c:v>-0.101796</c:v>
                </c:pt>
                <c:pt idx="2786">
                  <c:v>-0.100535</c:v>
                </c:pt>
                <c:pt idx="2787">
                  <c:v>-9.9311800000000006E-2</c:v>
                </c:pt>
                <c:pt idx="2788">
                  <c:v>-9.81297E-2</c:v>
                </c:pt>
                <c:pt idx="2789">
                  <c:v>-9.6989699999999998E-2</c:v>
                </c:pt>
                <c:pt idx="2790">
                  <c:v>-9.5888600000000004E-2</c:v>
                </c:pt>
                <c:pt idx="2791">
                  <c:v>-9.4825800000000002E-2</c:v>
                </c:pt>
                <c:pt idx="2792">
                  <c:v>-9.3804100000000001E-2</c:v>
                </c:pt>
                <c:pt idx="2793">
                  <c:v>-9.2824799999999999E-2</c:v>
                </c:pt>
                <c:pt idx="2794">
                  <c:v>-9.1890399999999997E-2</c:v>
                </c:pt>
                <c:pt idx="2795">
                  <c:v>-9.1004100000000004E-2</c:v>
                </c:pt>
                <c:pt idx="2796">
                  <c:v>-9.0166899999999994E-2</c:v>
                </c:pt>
                <c:pt idx="2797">
                  <c:v>-8.9377799999999993E-2</c:v>
                </c:pt>
                <c:pt idx="2798">
                  <c:v>-8.8635599999999995E-2</c:v>
                </c:pt>
                <c:pt idx="2799">
                  <c:v>-8.7938600000000006E-2</c:v>
                </c:pt>
                <c:pt idx="2800">
                  <c:v>-8.72864E-2</c:v>
                </c:pt>
                <c:pt idx="2801">
                  <c:v>-8.6684499999999998E-2</c:v>
                </c:pt>
                <c:pt idx="2802">
                  <c:v>-8.6130799999999993E-2</c:v>
                </c:pt>
                <c:pt idx="2803">
                  <c:v>-8.5595500000000005E-2</c:v>
                </c:pt>
                <c:pt idx="2804">
                  <c:v>-8.5065799999999997E-2</c:v>
                </c:pt>
                <c:pt idx="2805">
                  <c:v>-8.4575499999999998E-2</c:v>
                </c:pt>
                <c:pt idx="2806">
                  <c:v>-8.4137100000000006E-2</c:v>
                </c:pt>
                <c:pt idx="2807">
                  <c:v>-8.3730700000000005E-2</c:v>
                </c:pt>
                <c:pt idx="2808">
                  <c:v>-8.3355399999999996E-2</c:v>
                </c:pt>
                <c:pt idx="2809">
                  <c:v>-8.3020200000000002E-2</c:v>
                </c:pt>
                <c:pt idx="2810">
                  <c:v>-8.2725599999999996E-2</c:v>
                </c:pt>
                <c:pt idx="2811">
                  <c:v>-8.2469100000000004E-2</c:v>
                </c:pt>
                <c:pt idx="2812">
                  <c:v>-8.2248500000000002E-2</c:v>
                </c:pt>
                <c:pt idx="2813">
                  <c:v>-8.2062099999999999E-2</c:v>
                </c:pt>
                <c:pt idx="2814">
                  <c:v>-8.19106E-2</c:v>
                </c:pt>
                <c:pt idx="2815">
                  <c:v>-8.1795599999999996E-2</c:v>
                </c:pt>
                <c:pt idx="2816">
                  <c:v>-8.1717999999999999E-2</c:v>
                </c:pt>
                <c:pt idx="2817">
                  <c:v>-8.1678399999999998E-2</c:v>
                </c:pt>
                <c:pt idx="2818">
                  <c:v>-8.16775E-2</c:v>
                </c:pt>
                <c:pt idx="2819">
                  <c:v>-8.1717600000000001E-2</c:v>
                </c:pt>
                <c:pt idx="2820">
                  <c:v>-8.1800800000000007E-2</c:v>
                </c:pt>
                <c:pt idx="2821">
                  <c:v>-8.19299E-2</c:v>
                </c:pt>
                <c:pt idx="2822">
                  <c:v>-8.2107200000000005E-2</c:v>
                </c:pt>
                <c:pt idx="2823">
                  <c:v>-8.2334199999999996E-2</c:v>
                </c:pt>
                <c:pt idx="2824">
                  <c:v>-8.2610199999999995E-2</c:v>
                </c:pt>
                <c:pt idx="2825">
                  <c:v>-8.2933099999999996E-2</c:v>
                </c:pt>
                <c:pt idx="2826">
                  <c:v>-8.3299999999999999E-2</c:v>
                </c:pt>
                <c:pt idx="2827">
                  <c:v>-8.3709199999999997E-2</c:v>
                </c:pt>
                <c:pt idx="2828">
                  <c:v>-8.4159399999999995E-2</c:v>
                </c:pt>
                <c:pt idx="2829">
                  <c:v>-8.4648200000000007E-2</c:v>
                </c:pt>
                <c:pt idx="2830">
                  <c:v>-8.5174100000000003E-2</c:v>
                </c:pt>
                <c:pt idx="2831">
                  <c:v>-8.5735900000000004E-2</c:v>
                </c:pt>
                <c:pt idx="2832">
                  <c:v>-8.6332099999999995E-2</c:v>
                </c:pt>
                <c:pt idx="2833">
                  <c:v>-8.6960999999999997E-2</c:v>
                </c:pt>
                <c:pt idx="2834">
                  <c:v>-8.7621199999999996E-2</c:v>
                </c:pt>
                <c:pt idx="2835">
                  <c:v>-8.8309299999999993E-2</c:v>
                </c:pt>
                <c:pt idx="2836">
                  <c:v>-8.9022299999999999E-2</c:v>
                </c:pt>
                <c:pt idx="2837">
                  <c:v>-8.97593E-2</c:v>
                </c:pt>
                <c:pt idx="2838">
                  <c:v>-9.0519199999999994E-2</c:v>
                </c:pt>
                <c:pt idx="2839">
                  <c:v>-9.1300900000000004E-2</c:v>
                </c:pt>
                <c:pt idx="2840">
                  <c:v>-9.2103900000000002E-2</c:v>
                </c:pt>
                <c:pt idx="2841">
                  <c:v>-9.2927700000000002E-2</c:v>
                </c:pt>
                <c:pt idx="2842">
                  <c:v>-9.3771900000000005E-2</c:v>
                </c:pt>
                <c:pt idx="2843">
                  <c:v>-9.4635700000000003E-2</c:v>
                </c:pt>
                <c:pt idx="2844">
                  <c:v>-9.55183E-2</c:v>
                </c:pt>
                <c:pt idx="2845">
                  <c:v>-9.6418799999999999E-2</c:v>
                </c:pt>
                <c:pt idx="2846">
                  <c:v>-9.7335699999999997E-2</c:v>
                </c:pt>
                <c:pt idx="2847">
                  <c:v>-9.8267199999999999E-2</c:v>
                </c:pt>
                <c:pt idx="2848">
                  <c:v>-9.92122E-2</c:v>
                </c:pt>
                <c:pt idx="2849">
                  <c:v>-0.10016899999999999</c:v>
                </c:pt>
                <c:pt idx="2850">
                  <c:v>-0.101136</c:v>
                </c:pt>
                <c:pt idx="2851">
                  <c:v>-0.10211099999999999</c:v>
                </c:pt>
                <c:pt idx="2852">
                  <c:v>-0.10309</c:v>
                </c:pt>
                <c:pt idx="2853">
                  <c:v>-0.10407</c:v>
                </c:pt>
                <c:pt idx="2854">
                  <c:v>-0.105047</c:v>
                </c:pt>
                <c:pt idx="2855">
                  <c:v>-0.106021</c:v>
                </c:pt>
                <c:pt idx="2856">
                  <c:v>-0.106992</c:v>
                </c:pt>
                <c:pt idx="2857">
                  <c:v>-0.107962</c:v>
                </c:pt>
                <c:pt idx="2858">
                  <c:v>-0.108928</c:v>
                </c:pt>
                <c:pt idx="2859">
                  <c:v>-0.10989</c:v>
                </c:pt>
                <c:pt idx="2860">
                  <c:v>-0.110848</c:v>
                </c:pt>
                <c:pt idx="2861">
                  <c:v>-0.111799</c:v>
                </c:pt>
                <c:pt idx="2862">
                  <c:v>-0.11274000000000001</c:v>
                </c:pt>
                <c:pt idx="2863">
                  <c:v>-0.11366800000000001</c:v>
                </c:pt>
                <c:pt idx="2864">
                  <c:v>-0.11458</c:v>
                </c:pt>
                <c:pt idx="2865">
                  <c:v>-0.11547499999999999</c:v>
                </c:pt>
                <c:pt idx="2866">
                  <c:v>-0.116354</c:v>
                </c:pt>
                <c:pt idx="2867">
                  <c:v>-0.117216</c:v>
                </c:pt>
                <c:pt idx="2868">
                  <c:v>-0.118061</c:v>
                </c:pt>
                <c:pt idx="2869">
                  <c:v>-0.11888700000000001</c:v>
                </c:pt>
                <c:pt idx="2870">
                  <c:v>-0.119688</c:v>
                </c:pt>
                <c:pt idx="2871">
                  <c:v>-0.120459</c:v>
                </c:pt>
                <c:pt idx="2872">
                  <c:v>-0.121199</c:v>
                </c:pt>
                <c:pt idx="2873">
                  <c:v>-0.12191</c:v>
                </c:pt>
                <c:pt idx="2874">
                  <c:v>-0.12259100000000001</c:v>
                </c:pt>
                <c:pt idx="2875">
                  <c:v>-0.12324400000000001</c:v>
                </c:pt>
                <c:pt idx="2876">
                  <c:v>-0.12386900000000001</c:v>
                </c:pt>
                <c:pt idx="2877">
                  <c:v>-0.124462</c:v>
                </c:pt>
                <c:pt idx="2878">
                  <c:v>-0.12501999999999999</c:v>
                </c:pt>
                <c:pt idx="2879">
                  <c:v>-0.12553900000000001</c:v>
                </c:pt>
                <c:pt idx="2880">
                  <c:v>-0.126025</c:v>
                </c:pt>
                <c:pt idx="2881">
                  <c:v>-0.12647900000000001</c:v>
                </c:pt>
                <c:pt idx="2882">
                  <c:v>-0.12690199999999999</c:v>
                </c:pt>
                <c:pt idx="2883">
                  <c:v>-0.12729199999999999</c:v>
                </c:pt>
                <c:pt idx="2884">
                  <c:v>-0.12764700000000001</c:v>
                </c:pt>
                <c:pt idx="2885">
                  <c:v>-0.127965</c:v>
                </c:pt>
                <c:pt idx="2886">
                  <c:v>-0.128245</c:v>
                </c:pt>
                <c:pt idx="2887">
                  <c:v>-0.12848599999999999</c:v>
                </c:pt>
                <c:pt idx="2888">
                  <c:v>-0.128687</c:v>
                </c:pt>
                <c:pt idx="2889">
                  <c:v>-0.12884799999999999</c:v>
                </c:pt>
                <c:pt idx="2890">
                  <c:v>-0.128972</c:v>
                </c:pt>
                <c:pt idx="2891">
                  <c:v>-0.12906000000000001</c:v>
                </c:pt>
                <c:pt idx="2892">
                  <c:v>-0.12911400000000001</c:v>
                </c:pt>
                <c:pt idx="2893">
                  <c:v>-0.129132</c:v>
                </c:pt>
                <c:pt idx="2894">
                  <c:v>-0.12911400000000001</c:v>
                </c:pt>
                <c:pt idx="2895">
                  <c:v>-0.12906000000000001</c:v>
                </c:pt>
                <c:pt idx="2896">
                  <c:v>-0.128972</c:v>
                </c:pt>
                <c:pt idx="2897">
                  <c:v>-0.12884499999999999</c:v>
                </c:pt>
                <c:pt idx="2898">
                  <c:v>-0.12867999999999999</c:v>
                </c:pt>
                <c:pt idx="2899">
                  <c:v>-0.128474</c:v>
                </c:pt>
                <c:pt idx="2900">
                  <c:v>-0.12822900000000001</c:v>
                </c:pt>
                <c:pt idx="2901">
                  <c:v>-0.127945</c:v>
                </c:pt>
                <c:pt idx="2902">
                  <c:v>-0.12762299999999999</c:v>
                </c:pt>
                <c:pt idx="2903">
                  <c:v>-0.12726399999999999</c:v>
                </c:pt>
                <c:pt idx="2904">
                  <c:v>-0.12686700000000001</c:v>
                </c:pt>
                <c:pt idx="2905">
                  <c:v>-0.12643199999999999</c:v>
                </c:pt>
                <c:pt idx="2906">
                  <c:v>-0.12596199999999999</c:v>
                </c:pt>
                <c:pt idx="2907">
                  <c:v>-0.12545500000000001</c:v>
                </c:pt>
                <c:pt idx="2908">
                  <c:v>-0.12491099999999999</c:v>
                </c:pt>
                <c:pt idx="2909">
                  <c:v>-0.124331</c:v>
                </c:pt>
                <c:pt idx="2910">
                  <c:v>-0.12371500000000001</c:v>
                </c:pt>
                <c:pt idx="2911">
                  <c:v>-0.12306599999999999</c:v>
                </c:pt>
                <c:pt idx="2912">
                  <c:v>-0.12238300000000001</c:v>
                </c:pt>
                <c:pt idx="2913">
                  <c:v>-0.121665</c:v>
                </c:pt>
                <c:pt idx="2914">
                  <c:v>-0.12091300000000001</c:v>
                </c:pt>
                <c:pt idx="2915">
                  <c:v>-0.120125</c:v>
                </c:pt>
                <c:pt idx="2916">
                  <c:v>-0.11930200000000001</c:v>
                </c:pt>
                <c:pt idx="2917">
                  <c:v>-0.11844300000000001</c:v>
                </c:pt>
                <c:pt idx="2918">
                  <c:v>-0.11755</c:v>
                </c:pt>
                <c:pt idx="2919">
                  <c:v>-0.116623</c:v>
                </c:pt>
                <c:pt idx="2920">
                  <c:v>-0.115663</c:v>
                </c:pt>
                <c:pt idx="2921">
                  <c:v>-0.11466999999999999</c:v>
                </c:pt>
                <c:pt idx="2922">
                  <c:v>-0.113645</c:v>
                </c:pt>
                <c:pt idx="2923">
                  <c:v>-0.11258700000000001</c:v>
                </c:pt>
                <c:pt idx="2924">
                  <c:v>-0.111495</c:v>
                </c:pt>
                <c:pt idx="2925">
                  <c:v>-0.11037</c:v>
                </c:pt>
                <c:pt idx="2926">
                  <c:v>-0.109211</c:v>
                </c:pt>
                <c:pt idx="2927">
                  <c:v>-0.108017</c:v>
                </c:pt>
                <c:pt idx="2928">
                  <c:v>-0.106789</c:v>
                </c:pt>
                <c:pt idx="2929">
                  <c:v>-0.105528</c:v>
                </c:pt>
                <c:pt idx="2930">
                  <c:v>-0.10423399999999999</c:v>
                </c:pt>
                <c:pt idx="2931">
                  <c:v>-0.10291</c:v>
                </c:pt>
                <c:pt idx="2932">
                  <c:v>-0.10155500000000001</c:v>
                </c:pt>
                <c:pt idx="2933">
                  <c:v>-0.10016899999999999</c:v>
                </c:pt>
                <c:pt idx="2934">
                  <c:v>-9.87537E-2</c:v>
                </c:pt>
                <c:pt idx="2935">
                  <c:v>-9.7309000000000007E-2</c:v>
                </c:pt>
                <c:pt idx="2936">
                  <c:v>-9.5836099999999994E-2</c:v>
                </c:pt>
                <c:pt idx="2937">
                  <c:v>-9.43354E-2</c:v>
                </c:pt>
                <c:pt idx="2938">
                  <c:v>-9.2807399999999998E-2</c:v>
                </c:pt>
                <c:pt idx="2939">
                  <c:v>-9.1252E-2</c:v>
                </c:pt>
                <c:pt idx="2940">
                  <c:v>-8.9669799999999994E-2</c:v>
                </c:pt>
                <c:pt idx="2941">
                  <c:v>-8.8061500000000001E-2</c:v>
                </c:pt>
                <c:pt idx="2942">
                  <c:v>-8.6427400000000001E-2</c:v>
                </c:pt>
                <c:pt idx="2943">
                  <c:v>-8.4767999999999996E-2</c:v>
                </c:pt>
                <c:pt idx="2944">
                  <c:v>-8.3083799999999999E-2</c:v>
                </c:pt>
                <c:pt idx="2945">
                  <c:v>-8.1375400000000001E-2</c:v>
                </c:pt>
                <c:pt idx="2946">
                  <c:v>-7.9643199999999997E-2</c:v>
                </c:pt>
                <c:pt idx="2947">
                  <c:v>-7.7888100000000002E-2</c:v>
                </c:pt>
                <c:pt idx="2948">
                  <c:v>-7.6110300000000006E-2</c:v>
                </c:pt>
                <c:pt idx="2949">
                  <c:v>-7.4309200000000006E-2</c:v>
                </c:pt>
                <c:pt idx="2950">
                  <c:v>-7.2484499999999993E-2</c:v>
                </c:pt>
                <c:pt idx="2951">
                  <c:v>-7.0636099999999993E-2</c:v>
                </c:pt>
                <c:pt idx="2952">
                  <c:v>-6.8764099999999995E-2</c:v>
                </c:pt>
                <c:pt idx="2953">
                  <c:v>-6.6868800000000006E-2</c:v>
                </c:pt>
                <c:pt idx="2954">
                  <c:v>-6.4951400000000006E-2</c:v>
                </c:pt>
                <c:pt idx="2955">
                  <c:v>-6.3013299999999994E-2</c:v>
                </c:pt>
                <c:pt idx="2956">
                  <c:v>-6.1054799999999999E-2</c:v>
                </c:pt>
                <c:pt idx="2957">
                  <c:v>-5.9075700000000002E-2</c:v>
                </c:pt>
                <c:pt idx="2958">
                  <c:v>-5.7075800000000003E-2</c:v>
                </c:pt>
                <c:pt idx="2959">
                  <c:v>-5.5055699999999999E-2</c:v>
                </c:pt>
                <c:pt idx="2960">
                  <c:v>-5.3016800000000003E-2</c:v>
                </c:pt>
                <c:pt idx="2961">
                  <c:v>-5.09603E-2</c:v>
                </c:pt>
                <c:pt idx="2962">
                  <c:v>-4.8887399999999998E-2</c:v>
                </c:pt>
                <c:pt idx="2963">
                  <c:v>-4.6799500000000001E-2</c:v>
                </c:pt>
                <c:pt idx="2964">
                  <c:v>-4.4697599999999997E-2</c:v>
                </c:pt>
                <c:pt idx="2965">
                  <c:v>-4.2582500000000002E-2</c:v>
                </c:pt>
                <c:pt idx="2966">
                  <c:v>-4.0454900000000002E-2</c:v>
                </c:pt>
                <c:pt idx="2967">
                  <c:v>-3.8315700000000001E-2</c:v>
                </c:pt>
                <c:pt idx="2968">
                  <c:v>-3.6165700000000002E-2</c:v>
                </c:pt>
                <c:pt idx="2969">
                  <c:v>-3.4004899999999998E-2</c:v>
                </c:pt>
                <c:pt idx="2970">
                  <c:v>-3.18325E-2</c:v>
                </c:pt>
                <c:pt idx="2971">
                  <c:v>-2.96487E-2</c:v>
                </c:pt>
                <c:pt idx="2972">
                  <c:v>-2.7454699999999999E-2</c:v>
                </c:pt>
                <c:pt idx="2973">
                  <c:v>-2.5252E-2</c:v>
                </c:pt>
                <c:pt idx="2974">
                  <c:v>-2.3041099999999998E-2</c:v>
                </c:pt>
                <c:pt idx="2975">
                  <c:v>-2.08221E-2</c:v>
                </c:pt>
                <c:pt idx="2976">
                  <c:v>-1.8595500000000001E-2</c:v>
                </c:pt>
                <c:pt idx="2977">
                  <c:v>-1.63623E-2</c:v>
                </c:pt>
                <c:pt idx="2978">
                  <c:v>-1.4123699999999999E-2</c:v>
                </c:pt>
                <c:pt idx="2979">
                  <c:v>-1.18805E-2</c:v>
                </c:pt>
                <c:pt idx="2980" formatCode="0.00E+00">
                  <c:v>-9.6336900000000003E-3</c:v>
                </c:pt>
                <c:pt idx="2981" formatCode="0.00E+00">
                  <c:v>-7.3843399999999997E-3</c:v>
                </c:pt>
                <c:pt idx="2982" formatCode="0.00E+00">
                  <c:v>-5.1336699999999999E-3</c:v>
                </c:pt>
                <c:pt idx="2983" formatCode="0.00E+00">
                  <c:v>-2.8828199999999999E-3</c:v>
                </c:pt>
                <c:pt idx="2984" formatCode="0.00E+00">
                  <c:v>-6.3273300000000002E-4</c:v>
                </c:pt>
                <c:pt idx="2985" formatCode="0.00E+00">
                  <c:v>1.6157700000000001E-3</c:v>
                </c:pt>
                <c:pt idx="2986" formatCode="0.00E+00">
                  <c:v>3.8621900000000002E-3</c:v>
                </c:pt>
                <c:pt idx="2987" formatCode="0.00E+00">
                  <c:v>6.1065800000000003E-3</c:v>
                </c:pt>
                <c:pt idx="2988" formatCode="0.00E+00">
                  <c:v>8.3488799999999995E-3</c:v>
                </c:pt>
                <c:pt idx="2989">
                  <c:v>1.0588500000000001E-2</c:v>
                </c:pt>
                <c:pt idx="2990">
                  <c:v>1.28243E-2</c:v>
                </c:pt>
                <c:pt idx="2991">
                  <c:v>1.5055300000000001E-2</c:v>
                </c:pt>
                <c:pt idx="2992">
                  <c:v>1.7280199999999999E-2</c:v>
                </c:pt>
                <c:pt idx="2993">
                  <c:v>1.94977E-2</c:v>
                </c:pt>
                <c:pt idx="2994">
                  <c:v>2.1706300000000001E-2</c:v>
                </c:pt>
                <c:pt idx="2995">
                  <c:v>2.3904499999999999E-2</c:v>
                </c:pt>
                <c:pt idx="2996">
                  <c:v>2.6091300000000001E-2</c:v>
                </c:pt>
                <c:pt idx="2997">
                  <c:v>2.82654E-2</c:v>
                </c:pt>
                <c:pt idx="2998">
                  <c:v>3.0425799999999999E-2</c:v>
                </c:pt>
                <c:pt idx="2999">
                  <c:v>3.2571200000000002E-2</c:v>
                </c:pt>
                <c:pt idx="3000">
                  <c:v>3.4700799999999997E-2</c:v>
                </c:pt>
                <c:pt idx="3001">
                  <c:v>3.68133E-2</c:v>
                </c:pt>
                <c:pt idx="3002">
                  <c:v>3.8907900000000002E-2</c:v>
                </c:pt>
                <c:pt idx="3003">
                  <c:v>4.0983899999999997E-2</c:v>
                </c:pt>
                <c:pt idx="3004">
                  <c:v>4.3040700000000001E-2</c:v>
                </c:pt>
                <c:pt idx="3005">
                  <c:v>4.5077800000000001E-2</c:v>
                </c:pt>
                <c:pt idx="3006">
                  <c:v>4.7093700000000002E-2</c:v>
                </c:pt>
                <c:pt idx="3007">
                  <c:v>4.9086400000000002E-2</c:v>
                </c:pt>
                <c:pt idx="3008">
                  <c:v>5.1053899999999999E-2</c:v>
                </c:pt>
                <c:pt idx="3009">
                  <c:v>5.2994899999999998E-2</c:v>
                </c:pt>
                <c:pt idx="3010">
                  <c:v>5.4908999999999999E-2</c:v>
                </c:pt>
                <c:pt idx="3011">
                  <c:v>5.6795699999999998E-2</c:v>
                </c:pt>
                <c:pt idx="3012">
                  <c:v>5.8653900000000002E-2</c:v>
                </c:pt>
                <c:pt idx="3013">
                  <c:v>6.0482800000000003E-2</c:v>
                </c:pt>
                <c:pt idx="3014">
                  <c:v>6.2281900000000001E-2</c:v>
                </c:pt>
                <c:pt idx="3015">
                  <c:v>6.4050499999999996E-2</c:v>
                </c:pt>
                <c:pt idx="3016">
                  <c:v>6.5787499999999999E-2</c:v>
                </c:pt>
                <c:pt idx="3017">
                  <c:v>6.7491999999999996E-2</c:v>
                </c:pt>
                <c:pt idx="3018">
                  <c:v>6.91634E-2</c:v>
                </c:pt>
                <c:pt idx="3019">
                  <c:v>7.0800600000000005E-2</c:v>
                </c:pt>
                <c:pt idx="3020">
                  <c:v>7.2402499999999995E-2</c:v>
                </c:pt>
                <c:pt idx="3021">
                  <c:v>7.39678E-2</c:v>
                </c:pt>
                <c:pt idx="3022">
                  <c:v>7.5496400000000005E-2</c:v>
                </c:pt>
                <c:pt idx="3023">
                  <c:v>7.6988100000000004E-2</c:v>
                </c:pt>
                <c:pt idx="3024">
                  <c:v>7.8442300000000006E-2</c:v>
                </c:pt>
                <c:pt idx="3025">
                  <c:v>7.9857999999999998E-2</c:v>
                </c:pt>
                <c:pt idx="3026">
                  <c:v>8.1234799999999996E-2</c:v>
                </c:pt>
                <c:pt idx="3027">
                  <c:v>8.2572000000000007E-2</c:v>
                </c:pt>
                <c:pt idx="3028">
                  <c:v>8.3868799999999993E-2</c:v>
                </c:pt>
                <c:pt idx="3029">
                  <c:v>8.5124000000000005E-2</c:v>
                </c:pt>
                <c:pt idx="3030">
                  <c:v>8.6336899999999994E-2</c:v>
                </c:pt>
                <c:pt idx="3031">
                  <c:v>8.7506700000000007E-2</c:v>
                </c:pt>
                <c:pt idx="3032">
                  <c:v>8.8632900000000001E-2</c:v>
                </c:pt>
                <c:pt idx="3033">
                  <c:v>8.9714699999999994E-2</c:v>
                </c:pt>
                <c:pt idx="3034">
                  <c:v>9.0751299999999993E-2</c:v>
                </c:pt>
                <c:pt idx="3035">
                  <c:v>9.1741799999999998E-2</c:v>
                </c:pt>
                <c:pt idx="3036">
                  <c:v>9.2685900000000002E-2</c:v>
                </c:pt>
                <c:pt idx="3037">
                  <c:v>9.3583299999999994E-2</c:v>
                </c:pt>
                <c:pt idx="3038">
                  <c:v>9.4433900000000001E-2</c:v>
                </c:pt>
                <c:pt idx="3039">
                  <c:v>9.52374E-2</c:v>
                </c:pt>
                <c:pt idx="3040">
                  <c:v>9.5993400000000007E-2</c:v>
                </c:pt>
                <c:pt idx="3041">
                  <c:v>9.6701599999999999E-2</c:v>
                </c:pt>
                <c:pt idx="3042">
                  <c:v>9.7361400000000001E-2</c:v>
                </c:pt>
                <c:pt idx="3043">
                  <c:v>9.7972500000000004E-2</c:v>
                </c:pt>
                <c:pt idx="3044">
                  <c:v>9.8534800000000006E-2</c:v>
                </c:pt>
                <c:pt idx="3045">
                  <c:v>9.9048700000000003E-2</c:v>
                </c:pt>
                <c:pt idx="3046">
                  <c:v>9.9514500000000006E-2</c:v>
                </c:pt>
                <c:pt idx="3047">
                  <c:v>9.9932000000000007E-2</c:v>
                </c:pt>
                <c:pt idx="3048">
                  <c:v>0.100301</c:v>
                </c:pt>
                <c:pt idx="3049">
                  <c:v>0.100619</c:v>
                </c:pt>
                <c:pt idx="3050">
                  <c:v>0.10088800000000001</c:v>
                </c:pt>
                <c:pt idx="3051">
                  <c:v>0.101106</c:v>
                </c:pt>
                <c:pt idx="3052">
                  <c:v>0.101273</c:v>
                </c:pt>
                <c:pt idx="3053">
                  <c:v>0.10138900000000001</c:v>
                </c:pt>
                <c:pt idx="3054">
                  <c:v>0.101453</c:v>
                </c:pt>
                <c:pt idx="3055">
                  <c:v>0.101467</c:v>
                </c:pt>
                <c:pt idx="3056">
                  <c:v>0.10143099999999999</c:v>
                </c:pt>
                <c:pt idx="3057">
                  <c:v>0.10134600000000001</c:v>
                </c:pt>
                <c:pt idx="3058">
                  <c:v>0.101211</c:v>
                </c:pt>
                <c:pt idx="3059">
                  <c:v>0.10102800000000001</c:v>
                </c:pt>
                <c:pt idx="3060">
                  <c:v>0.100796</c:v>
                </c:pt>
                <c:pt idx="3061">
                  <c:v>0.10051599999999999</c:v>
                </c:pt>
                <c:pt idx="3062">
                  <c:v>0.100188</c:v>
                </c:pt>
                <c:pt idx="3063">
                  <c:v>9.9812100000000001E-2</c:v>
                </c:pt>
                <c:pt idx="3064">
                  <c:v>9.9388299999999999E-2</c:v>
                </c:pt>
                <c:pt idx="3065">
                  <c:v>9.8917199999999997E-2</c:v>
                </c:pt>
                <c:pt idx="3066">
                  <c:v>9.8399E-2</c:v>
                </c:pt>
                <c:pt idx="3067">
                  <c:v>9.7833900000000001E-2</c:v>
                </c:pt>
                <c:pt idx="3068">
                  <c:v>9.72219E-2</c:v>
                </c:pt>
                <c:pt idx="3069">
                  <c:v>9.6563200000000002E-2</c:v>
                </c:pt>
                <c:pt idx="3070">
                  <c:v>9.5858200000000005E-2</c:v>
                </c:pt>
                <c:pt idx="3071">
                  <c:v>9.5107200000000003E-2</c:v>
                </c:pt>
                <c:pt idx="3072">
                  <c:v>9.4310099999999994E-2</c:v>
                </c:pt>
                <c:pt idx="3073">
                  <c:v>9.3467300000000003E-2</c:v>
                </c:pt>
                <c:pt idx="3074">
                  <c:v>9.2579999999999996E-2</c:v>
                </c:pt>
                <c:pt idx="3075">
                  <c:v>9.1649400000000006E-2</c:v>
                </c:pt>
                <c:pt idx="3076">
                  <c:v>9.0676699999999999E-2</c:v>
                </c:pt>
                <c:pt idx="3077">
                  <c:v>8.9662800000000001E-2</c:v>
                </c:pt>
                <c:pt idx="3078">
                  <c:v>8.8608999999999993E-2</c:v>
                </c:pt>
                <c:pt idx="3079">
                  <c:v>8.7516399999999994E-2</c:v>
                </c:pt>
                <c:pt idx="3080">
                  <c:v>8.6385199999999995E-2</c:v>
                </c:pt>
                <c:pt idx="3081">
                  <c:v>8.5215100000000002E-2</c:v>
                </c:pt>
                <c:pt idx="3082">
                  <c:v>8.4006899999999995E-2</c:v>
                </c:pt>
                <c:pt idx="3083">
                  <c:v>8.2761299999999996E-2</c:v>
                </c:pt>
                <c:pt idx="3084">
                  <c:v>8.1479399999999993E-2</c:v>
                </c:pt>
                <c:pt idx="3085">
                  <c:v>8.0162399999999995E-2</c:v>
                </c:pt>
                <c:pt idx="3086">
                  <c:v>7.8811800000000001E-2</c:v>
                </c:pt>
                <c:pt idx="3087">
                  <c:v>7.7428399999999994E-2</c:v>
                </c:pt>
                <c:pt idx="3088">
                  <c:v>7.6012800000000005E-2</c:v>
                </c:pt>
                <c:pt idx="3089">
                  <c:v>7.4565900000000004E-2</c:v>
                </c:pt>
                <c:pt idx="3090">
                  <c:v>7.3089399999999999E-2</c:v>
                </c:pt>
                <c:pt idx="3091">
                  <c:v>7.1584999999999996E-2</c:v>
                </c:pt>
                <c:pt idx="3092">
                  <c:v>7.0054000000000005E-2</c:v>
                </c:pt>
                <c:pt idx="3093">
                  <c:v>6.8497500000000003E-2</c:v>
                </c:pt>
                <c:pt idx="3094">
                  <c:v>6.6916500000000004E-2</c:v>
                </c:pt>
                <c:pt idx="3095">
                  <c:v>6.5310599999999996E-2</c:v>
                </c:pt>
                <c:pt idx="3096">
                  <c:v>6.3679799999999995E-2</c:v>
                </c:pt>
                <c:pt idx="3097">
                  <c:v>6.2025700000000003E-2</c:v>
                </c:pt>
                <c:pt idx="3098">
                  <c:v>6.0349699999999999E-2</c:v>
                </c:pt>
                <c:pt idx="3099">
                  <c:v>5.8653400000000001E-2</c:v>
                </c:pt>
                <c:pt idx="3100">
                  <c:v>5.6939700000000003E-2</c:v>
                </c:pt>
                <c:pt idx="3101">
                  <c:v>5.5210700000000001E-2</c:v>
                </c:pt>
                <c:pt idx="3102">
                  <c:v>5.3466199999999998E-2</c:v>
                </c:pt>
                <c:pt idx="3103">
                  <c:v>5.1704E-2</c:v>
                </c:pt>
                <c:pt idx="3104">
                  <c:v>4.9924000000000003E-2</c:v>
                </c:pt>
                <c:pt idx="3105">
                  <c:v>4.8131300000000002E-2</c:v>
                </c:pt>
                <c:pt idx="3106">
                  <c:v>4.6332400000000003E-2</c:v>
                </c:pt>
                <c:pt idx="3107">
                  <c:v>4.4530300000000002E-2</c:v>
                </c:pt>
                <c:pt idx="3108">
                  <c:v>4.2725800000000001E-2</c:v>
                </c:pt>
                <c:pt idx="3109">
                  <c:v>4.0919299999999999E-2</c:v>
                </c:pt>
                <c:pt idx="3110">
                  <c:v>3.9113099999999998E-2</c:v>
                </c:pt>
                <c:pt idx="3111">
                  <c:v>3.7309200000000001E-2</c:v>
                </c:pt>
                <c:pt idx="3112">
                  <c:v>3.5508699999999997E-2</c:v>
                </c:pt>
                <c:pt idx="3113">
                  <c:v>3.3713199999999999E-2</c:v>
                </c:pt>
                <c:pt idx="3114">
                  <c:v>3.1924599999999997E-2</c:v>
                </c:pt>
                <c:pt idx="3115">
                  <c:v>3.0144500000000001E-2</c:v>
                </c:pt>
                <c:pt idx="3116">
                  <c:v>2.8373599999999999E-2</c:v>
                </c:pt>
                <c:pt idx="3117">
                  <c:v>2.6612199999999999E-2</c:v>
                </c:pt>
                <c:pt idx="3118">
                  <c:v>2.4860400000000001E-2</c:v>
                </c:pt>
                <c:pt idx="3119">
                  <c:v>2.31191E-2</c:v>
                </c:pt>
                <c:pt idx="3120">
                  <c:v>2.13893E-2</c:v>
                </c:pt>
                <c:pt idx="3121">
                  <c:v>1.96717E-2</c:v>
                </c:pt>
                <c:pt idx="3122">
                  <c:v>1.79671E-2</c:v>
                </c:pt>
                <c:pt idx="3123">
                  <c:v>1.6277400000000001E-2</c:v>
                </c:pt>
                <c:pt idx="3124">
                  <c:v>1.46061E-2</c:v>
                </c:pt>
                <c:pt idx="3125">
                  <c:v>1.29579E-2</c:v>
                </c:pt>
                <c:pt idx="3126">
                  <c:v>1.1336000000000001E-2</c:v>
                </c:pt>
                <c:pt idx="3127" formatCode="0.00E+00">
                  <c:v>9.7408900000000003E-3</c:v>
                </c:pt>
                <c:pt idx="3128" formatCode="0.00E+00">
                  <c:v>8.1708100000000006E-3</c:v>
                </c:pt>
                <c:pt idx="3129" formatCode="0.00E+00">
                  <c:v>6.6245100000000001E-3</c:v>
                </c:pt>
                <c:pt idx="3130" formatCode="0.00E+00">
                  <c:v>5.1026600000000002E-3</c:v>
                </c:pt>
                <c:pt idx="3131" formatCode="0.00E+00">
                  <c:v>3.6074000000000002E-3</c:v>
                </c:pt>
                <c:pt idx="3132" formatCode="0.00E+00">
                  <c:v>2.1418800000000001E-3</c:v>
                </c:pt>
                <c:pt idx="3133" formatCode="0.00E+00">
                  <c:v>7.1084000000000002E-4</c:v>
                </c:pt>
                <c:pt idx="3134" formatCode="0.00E+00">
                  <c:v>-6.7975200000000005E-4</c:v>
                </c:pt>
                <c:pt idx="3135" formatCode="0.00E+00">
                  <c:v>-2.0256300000000001E-3</c:v>
                </c:pt>
                <c:pt idx="3136" formatCode="0.00E+00">
                  <c:v>-3.3271899999999998E-3</c:v>
                </c:pt>
                <c:pt idx="3137" formatCode="0.00E+00">
                  <c:v>-4.5879600000000003E-3</c:v>
                </c:pt>
                <c:pt idx="3138" formatCode="0.00E+00">
                  <c:v>-5.8087499999999997E-3</c:v>
                </c:pt>
                <c:pt idx="3139" formatCode="0.00E+00">
                  <c:v>-6.9861999999999997E-3</c:v>
                </c:pt>
                <c:pt idx="3140" formatCode="0.00E+00">
                  <c:v>-8.1174100000000003E-3</c:v>
                </c:pt>
                <c:pt idx="3141" formatCode="0.00E+00">
                  <c:v>-9.2023399999999998E-3</c:v>
                </c:pt>
                <c:pt idx="3142">
                  <c:v>-1.0241500000000001E-2</c:v>
                </c:pt>
                <c:pt idx="3143">
                  <c:v>-1.1233399999999999E-2</c:v>
                </c:pt>
                <c:pt idx="3144">
                  <c:v>-1.2175E-2</c:v>
                </c:pt>
                <c:pt idx="3145">
                  <c:v>-1.3063399999999999E-2</c:v>
                </c:pt>
                <c:pt idx="3146">
                  <c:v>-1.38967E-2</c:v>
                </c:pt>
                <c:pt idx="3147">
                  <c:v>-1.4672899999999999E-2</c:v>
                </c:pt>
                <c:pt idx="3148">
                  <c:v>-1.53893E-2</c:v>
                </c:pt>
                <c:pt idx="3149">
                  <c:v>-1.60433E-2</c:v>
                </c:pt>
                <c:pt idx="3150">
                  <c:v>-1.6633200000000001E-2</c:v>
                </c:pt>
                <c:pt idx="3151">
                  <c:v>-1.71586E-2</c:v>
                </c:pt>
                <c:pt idx="3152">
                  <c:v>-1.7621399999999999E-2</c:v>
                </c:pt>
                <c:pt idx="3153">
                  <c:v>-1.80232E-2</c:v>
                </c:pt>
                <c:pt idx="3154">
                  <c:v>-1.83643E-2</c:v>
                </c:pt>
                <c:pt idx="3155">
                  <c:v>-1.8642499999999999E-2</c:v>
                </c:pt>
                <c:pt idx="3156">
                  <c:v>-1.8856100000000001E-2</c:v>
                </c:pt>
                <c:pt idx="3157">
                  <c:v>-1.9004900000000002E-2</c:v>
                </c:pt>
                <c:pt idx="3158">
                  <c:v>-1.90905E-2</c:v>
                </c:pt>
                <c:pt idx="3159">
                  <c:v>-1.9115E-2</c:v>
                </c:pt>
                <c:pt idx="3160">
                  <c:v>-1.9078100000000001E-2</c:v>
                </c:pt>
                <c:pt idx="3161">
                  <c:v>-1.8978600000000002E-2</c:v>
                </c:pt>
                <c:pt idx="3162">
                  <c:v>-1.8817E-2</c:v>
                </c:pt>
                <c:pt idx="3163">
                  <c:v>-1.8595799999999999E-2</c:v>
                </c:pt>
                <c:pt idx="3164">
                  <c:v>-1.8317E-2</c:v>
                </c:pt>
                <c:pt idx="3165">
                  <c:v>-1.7983599999999999E-2</c:v>
                </c:pt>
                <c:pt idx="3166">
                  <c:v>-1.7599099999999999E-2</c:v>
                </c:pt>
                <c:pt idx="3167">
                  <c:v>-1.7164200000000001E-2</c:v>
                </c:pt>
                <c:pt idx="3168">
                  <c:v>-1.66759E-2</c:v>
                </c:pt>
                <c:pt idx="3169">
                  <c:v>-1.6131900000000001E-2</c:v>
                </c:pt>
                <c:pt idx="3170">
                  <c:v>-1.55332E-2</c:v>
                </c:pt>
                <c:pt idx="3171">
                  <c:v>-1.4882899999999999E-2</c:v>
                </c:pt>
                <c:pt idx="3172">
                  <c:v>-1.41811E-2</c:v>
                </c:pt>
                <c:pt idx="3173">
                  <c:v>-1.3425100000000001E-2</c:v>
                </c:pt>
                <c:pt idx="3174">
                  <c:v>-1.26134E-2</c:v>
                </c:pt>
                <c:pt idx="3175">
                  <c:v>-1.17476E-2</c:v>
                </c:pt>
                <c:pt idx="3176">
                  <c:v>-1.08302E-2</c:v>
                </c:pt>
                <c:pt idx="3177" formatCode="0.00E+00">
                  <c:v>-9.8624200000000002E-3</c:v>
                </c:pt>
                <c:pt idx="3178" formatCode="0.00E+00">
                  <c:v>-8.8444400000000003E-3</c:v>
                </c:pt>
                <c:pt idx="3179" formatCode="0.00E+00">
                  <c:v>-7.77731E-3</c:v>
                </c:pt>
                <c:pt idx="3180" formatCode="0.00E+00">
                  <c:v>-6.66279E-3</c:v>
                </c:pt>
                <c:pt idx="3181" formatCode="0.00E+00">
                  <c:v>-5.5021899999999997E-3</c:v>
                </c:pt>
                <c:pt idx="3182" formatCode="0.00E+00">
                  <c:v>-4.2956100000000001E-3</c:v>
                </c:pt>
                <c:pt idx="3183" formatCode="0.00E+00">
                  <c:v>-3.04338E-3</c:v>
                </c:pt>
                <c:pt idx="3184" formatCode="0.00E+00">
                  <c:v>-1.74749E-3</c:v>
                </c:pt>
                <c:pt idx="3185" formatCode="0.00E+00">
                  <c:v>-4.1043900000000002E-4</c:v>
                </c:pt>
                <c:pt idx="3186" formatCode="0.00E+00">
                  <c:v>9.6749200000000003E-4</c:v>
                </c:pt>
                <c:pt idx="3187" formatCode="0.00E+00">
                  <c:v>2.3890700000000001E-3</c:v>
                </c:pt>
                <c:pt idx="3188" formatCode="0.00E+00">
                  <c:v>3.8556300000000001E-3</c:v>
                </c:pt>
                <c:pt idx="3189" formatCode="0.00E+00">
                  <c:v>5.3631499999999997E-3</c:v>
                </c:pt>
                <c:pt idx="3190" formatCode="0.00E+00">
                  <c:v>6.9045499999999998E-3</c:v>
                </c:pt>
                <c:pt idx="3191" formatCode="0.00E+00">
                  <c:v>8.4742800000000007E-3</c:v>
                </c:pt>
                <c:pt idx="3192">
                  <c:v>1.0071999999999999E-2</c:v>
                </c:pt>
                <c:pt idx="3193">
                  <c:v>1.17004E-2</c:v>
                </c:pt>
                <c:pt idx="3194">
                  <c:v>1.3358500000000001E-2</c:v>
                </c:pt>
                <c:pt idx="3195">
                  <c:v>1.5041000000000001E-2</c:v>
                </c:pt>
                <c:pt idx="3196">
                  <c:v>1.6744200000000001E-2</c:v>
                </c:pt>
                <c:pt idx="3197">
                  <c:v>1.8468600000000002E-2</c:v>
                </c:pt>
                <c:pt idx="3198">
                  <c:v>2.0215799999999999E-2</c:v>
                </c:pt>
                <c:pt idx="3199">
                  <c:v>2.1984900000000002E-2</c:v>
                </c:pt>
                <c:pt idx="3200">
                  <c:v>2.3773900000000001E-2</c:v>
                </c:pt>
                <c:pt idx="3201">
                  <c:v>2.5583700000000001E-2</c:v>
                </c:pt>
                <c:pt idx="3202">
                  <c:v>2.74159E-2</c:v>
                </c:pt>
                <c:pt idx="3203">
                  <c:v>2.9266400000000001E-2</c:v>
                </c:pt>
                <c:pt idx="3204">
                  <c:v>3.1126600000000001E-2</c:v>
                </c:pt>
                <c:pt idx="3205">
                  <c:v>3.2992500000000001E-2</c:v>
                </c:pt>
                <c:pt idx="3206">
                  <c:v>3.4867299999999997E-2</c:v>
                </c:pt>
                <c:pt idx="3207">
                  <c:v>3.67537E-2</c:v>
                </c:pt>
                <c:pt idx="3208">
                  <c:v>3.8649200000000002E-2</c:v>
                </c:pt>
                <c:pt idx="3209">
                  <c:v>4.05499E-2</c:v>
                </c:pt>
                <c:pt idx="3210">
                  <c:v>4.2451799999999998E-2</c:v>
                </c:pt>
                <c:pt idx="3211">
                  <c:v>4.4351500000000002E-2</c:v>
                </c:pt>
                <c:pt idx="3212">
                  <c:v>4.6248200000000003E-2</c:v>
                </c:pt>
                <c:pt idx="3213">
                  <c:v>4.8143100000000001E-2</c:v>
                </c:pt>
                <c:pt idx="3214">
                  <c:v>5.00349E-2</c:v>
                </c:pt>
                <c:pt idx="3215">
                  <c:v>5.1917900000000003E-2</c:v>
                </c:pt>
                <c:pt idx="3216">
                  <c:v>5.3786899999999999E-2</c:v>
                </c:pt>
                <c:pt idx="3217">
                  <c:v>5.5640500000000002E-2</c:v>
                </c:pt>
                <c:pt idx="3218">
                  <c:v>5.7479099999999998E-2</c:v>
                </c:pt>
                <c:pt idx="3219">
                  <c:v>5.9301199999999998E-2</c:v>
                </c:pt>
                <c:pt idx="3220">
                  <c:v>6.1103699999999997E-2</c:v>
                </c:pt>
                <c:pt idx="3221">
                  <c:v>6.2884899999999994E-2</c:v>
                </c:pt>
                <c:pt idx="3222">
                  <c:v>6.4645499999999995E-2</c:v>
                </c:pt>
                <c:pt idx="3223">
                  <c:v>6.6384799999999994E-2</c:v>
                </c:pt>
                <c:pt idx="3224">
                  <c:v>6.8097599999999994E-2</c:v>
                </c:pt>
                <c:pt idx="3225">
                  <c:v>6.97773E-2</c:v>
                </c:pt>
                <c:pt idx="3226">
                  <c:v>7.1421899999999997E-2</c:v>
                </c:pt>
                <c:pt idx="3227">
                  <c:v>7.3032600000000003E-2</c:v>
                </c:pt>
                <c:pt idx="3228">
                  <c:v>7.4608800000000003E-2</c:v>
                </c:pt>
                <c:pt idx="3229">
                  <c:v>7.6148099999999996E-2</c:v>
                </c:pt>
                <c:pt idx="3230">
                  <c:v>7.7650300000000005E-2</c:v>
                </c:pt>
                <c:pt idx="3231">
                  <c:v>7.9116000000000006E-2</c:v>
                </c:pt>
                <c:pt idx="3232">
                  <c:v>8.0543100000000006E-2</c:v>
                </c:pt>
                <c:pt idx="3233">
                  <c:v>8.19246E-2</c:v>
                </c:pt>
                <c:pt idx="3234">
                  <c:v>8.3253800000000003E-2</c:v>
                </c:pt>
                <c:pt idx="3235">
                  <c:v>8.4528599999999995E-2</c:v>
                </c:pt>
                <c:pt idx="3236">
                  <c:v>8.5752300000000004E-2</c:v>
                </c:pt>
                <c:pt idx="3237">
                  <c:v>8.6928199999999997E-2</c:v>
                </c:pt>
                <c:pt idx="3238">
                  <c:v>8.8056800000000005E-2</c:v>
                </c:pt>
                <c:pt idx="3239">
                  <c:v>8.9135300000000001E-2</c:v>
                </c:pt>
                <c:pt idx="3240">
                  <c:v>9.0158500000000003E-2</c:v>
                </c:pt>
                <c:pt idx="3241">
                  <c:v>9.1124700000000003E-2</c:v>
                </c:pt>
                <c:pt idx="3242">
                  <c:v>9.2038999999999996E-2</c:v>
                </c:pt>
                <c:pt idx="3243">
                  <c:v>9.2905299999999996E-2</c:v>
                </c:pt>
                <c:pt idx="3244">
                  <c:v>9.3722E-2</c:v>
                </c:pt>
                <c:pt idx="3245">
                  <c:v>9.4483999999999999E-2</c:v>
                </c:pt>
                <c:pt idx="3246">
                  <c:v>9.5187800000000003E-2</c:v>
                </c:pt>
                <c:pt idx="3247">
                  <c:v>9.5832799999999996E-2</c:v>
                </c:pt>
                <c:pt idx="3248">
                  <c:v>9.6419099999999994E-2</c:v>
                </c:pt>
                <c:pt idx="3249">
                  <c:v>9.6947400000000003E-2</c:v>
                </c:pt>
                <c:pt idx="3250">
                  <c:v>9.7421900000000006E-2</c:v>
                </c:pt>
                <c:pt idx="3251">
                  <c:v>9.7849000000000005E-2</c:v>
                </c:pt>
                <c:pt idx="3252">
                  <c:v>9.8228099999999999E-2</c:v>
                </c:pt>
                <c:pt idx="3253">
                  <c:v>9.8550100000000002E-2</c:v>
                </c:pt>
                <c:pt idx="3254">
                  <c:v>9.8807800000000001E-2</c:v>
                </c:pt>
                <c:pt idx="3255">
                  <c:v>9.9001900000000004E-2</c:v>
                </c:pt>
                <c:pt idx="3256">
                  <c:v>9.9133499999999999E-2</c:v>
                </c:pt>
                <c:pt idx="3257">
                  <c:v>9.9200999999999998E-2</c:v>
                </c:pt>
                <c:pt idx="3258">
                  <c:v>9.9203700000000006E-2</c:v>
                </c:pt>
                <c:pt idx="3259">
                  <c:v>9.9144200000000002E-2</c:v>
                </c:pt>
                <c:pt idx="3260">
                  <c:v>9.9027000000000004E-2</c:v>
                </c:pt>
                <c:pt idx="3261">
                  <c:v>9.8854200000000003E-2</c:v>
                </c:pt>
                <c:pt idx="3262">
                  <c:v>9.8624600000000007E-2</c:v>
                </c:pt>
                <c:pt idx="3263">
                  <c:v>9.8336699999999999E-2</c:v>
                </c:pt>
                <c:pt idx="3264">
                  <c:v>9.7987699999999997E-2</c:v>
                </c:pt>
                <c:pt idx="3265">
                  <c:v>9.7572599999999995E-2</c:v>
                </c:pt>
                <c:pt idx="3266">
                  <c:v>9.7086800000000001E-2</c:v>
                </c:pt>
                <c:pt idx="3267">
                  <c:v>9.6528100000000006E-2</c:v>
                </c:pt>
                <c:pt idx="3268">
                  <c:v>9.5896999999999996E-2</c:v>
                </c:pt>
                <c:pt idx="3269">
                  <c:v>9.5197400000000001E-2</c:v>
                </c:pt>
                <c:pt idx="3270">
                  <c:v>9.4435699999999997E-2</c:v>
                </c:pt>
                <c:pt idx="3271">
                  <c:v>9.3616199999999997E-2</c:v>
                </c:pt>
                <c:pt idx="3272">
                  <c:v>9.27399E-2</c:v>
                </c:pt>
                <c:pt idx="3273">
                  <c:v>9.1809000000000002E-2</c:v>
                </c:pt>
                <c:pt idx="3274">
                  <c:v>9.0828699999999998E-2</c:v>
                </c:pt>
                <c:pt idx="3275">
                  <c:v>8.9803099999999997E-2</c:v>
                </c:pt>
                <c:pt idx="3276">
                  <c:v>8.8732099999999994E-2</c:v>
                </c:pt>
                <c:pt idx="3277">
                  <c:v>8.7610400000000005E-2</c:v>
                </c:pt>
                <c:pt idx="3278">
                  <c:v>8.6432099999999998E-2</c:v>
                </c:pt>
                <c:pt idx="3279">
                  <c:v>8.5195300000000002E-2</c:v>
                </c:pt>
                <c:pt idx="3280">
                  <c:v>8.3900199999999994E-2</c:v>
                </c:pt>
                <c:pt idx="3281">
                  <c:v>8.2547499999999996E-2</c:v>
                </c:pt>
                <c:pt idx="3282">
                  <c:v>8.11389E-2</c:v>
                </c:pt>
                <c:pt idx="3283">
                  <c:v>7.96761E-2</c:v>
                </c:pt>
                <c:pt idx="3284">
                  <c:v>7.8160300000000002E-2</c:v>
                </c:pt>
                <c:pt idx="3285">
                  <c:v>7.6590599999999995E-2</c:v>
                </c:pt>
                <c:pt idx="3286">
                  <c:v>7.4965400000000001E-2</c:v>
                </c:pt>
                <c:pt idx="3287">
                  <c:v>7.3283399999999999E-2</c:v>
                </c:pt>
                <c:pt idx="3288">
                  <c:v>7.1544099999999999E-2</c:v>
                </c:pt>
                <c:pt idx="3289">
                  <c:v>6.9752499999999995E-2</c:v>
                </c:pt>
                <c:pt idx="3290">
                  <c:v>6.7915400000000001E-2</c:v>
                </c:pt>
                <c:pt idx="3291">
                  <c:v>6.60332E-2</c:v>
                </c:pt>
                <c:pt idx="3292">
                  <c:v>6.4102000000000006E-2</c:v>
                </c:pt>
                <c:pt idx="3293">
                  <c:v>6.2121000000000003E-2</c:v>
                </c:pt>
                <c:pt idx="3294">
                  <c:v>6.0096400000000001E-2</c:v>
                </c:pt>
                <c:pt idx="3295">
                  <c:v>5.8035900000000001E-2</c:v>
                </c:pt>
                <c:pt idx="3296">
                  <c:v>5.5941299999999999E-2</c:v>
                </c:pt>
                <c:pt idx="3297">
                  <c:v>5.3810200000000002E-2</c:v>
                </c:pt>
                <c:pt idx="3298">
                  <c:v>5.1644000000000002E-2</c:v>
                </c:pt>
                <c:pt idx="3299">
                  <c:v>4.9448400000000003E-2</c:v>
                </c:pt>
                <c:pt idx="3300">
                  <c:v>4.7230000000000001E-2</c:v>
                </c:pt>
                <c:pt idx="3301">
                  <c:v>4.4992999999999998E-2</c:v>
                </c:pt>
                <c:pt idx="3302">
                  <c:v>4.2740300000000002E-2</c:v>
                </c:pt>
                <c:pt idx="3303">
                  <c:v>4.0479300000000003E-2</c:v>
                </c:pt>
                <c:pt idx="3304">
                  <c:v>3.8220799999999999E-2</c:v>
                </c:pt>
                <c:pt idx="3305">
                  <c:v>3.5969300000000003E-2</c:v>
                </c:pt>
                <c:pt idx="3306">
                  <c:v>3.37212E-2</c:v>
                </c:pt>
                <c:pt idx="3307">
                  <c:v>3.1470699999999997E-2</c:v>
                </c:pt>
                <c:pt idx="3308">
                  <c:v>2.9213099999999999E-2</c:v>
                </c:pt>
                <c:pt idx="3309">
                  <c:v>2.6946500000000002E-2</c:v>
                </c:pt>
                <c:pt idx="3310">
                  <c:v>2.4672699999999999E-2</c:v>
                </c:pt>
                <c:pt idx="3311">
                  <c:v>2.2394500000000001E-2</c:v>
                </c:pt>
                <c:pt idx="3312">
                  <c:v>2.0112100000000001E-2</c:v>
                </c:pt>
                <c:pt idx="3313">
                  <c:v>1.78251E-2</c:v>
                </c:pt>
                <c:pt idx="3314">
                  <c:v>1.5533399999999999E-2</c:v>
                </c:pt>
                <c:pt idx="3315">
                  <c:v>1.3238700000000001E-2</c:v>
                </c:pt>
                <c:pt idx="3316">
                  <c:v>1.0946300000000001E-2</c:v>
                </c:pt>
                <c:pt idx="3317" formatCode="0.00E+00">
                  <c:v>8.6633400000000003E-3</c:v>
                </c:pt>
                <c:pt idx="3318" formatCode="0.00E+00">
                  <c:v>6.3929299999999998E-3</c:v>
                </c:pt>
                <c:pt idx="3319" formatCode="0.00E+00">
                  <c:v>4.1333699999999999E-3</c:v>
                </c:pt>
                <c:pt idx="3320" formatCode="0.00E+00">
                  <c:v>1.8825599999999999E-3</c:v>
                </c:pt>
                <c:pt idx="3321" formatCode="0.00E+00">
                  <c:v>-3.5787200000000002E-4</c:v>
                </c:pt>
                <c:pt idx="3322" formatCode="0.00E+00">
                  <c:v>-2.58085E-3</c:v>
                </c:pt>
                <c:pt idx="3323" formatCode="0.00E+00">
                  <c:v>-4.7763500000000004E-3</c:v>
                </c:pt>
                <c:pt idx="3324" formatCode="0.00E+00">
                  <c:v>-6.9375699999999997E-3</c:v>
                </c:pt>
                <c:pt idx="3325" formatCode="0.00E+00">
                  <c:v>-9.0618000000000001E-3</c:v>
                </c:pt>
                <c:pt idx="3326">
                  <c:v>-1.11471E-2</c:v>
                </c:pt>
                <c:pt idx="3327">
                  <c:v>-1.3191899999999999E-2</c:v>
                </c:pt>
                <c:pt idx="3328">
                  <c:v>-1.5197799999999999E-2</c:v>
                </c:pt>
                <c:pt idx="3329">
                  <c:v>-1.7170000000000001E-2</c:v>
                </c:pt>
                <c:pt idx="3330">
                  <c:v>-1.91109E-2</c:v>
                </c:pt>
                <c:pt idx="3331">
                  <c:v>-2.1017999999999998E-2</c:v>
                </c:pt>
                <c:pt idx="3332">
                  <c:v>-2.2887600000000001E-2</c:v>
                </c:pt>
                <c:pt idx="3333">
                  <c:v>-2.4716999999999999E-2</c:v>
                </c:pt>
                <c:pt idx="3334">
                  <c:v>-2.6502700000000001E-2</c:v>
                </c:pt>
                <c:pt idx="3335">
                  <c:v>-2.82408E-2</c:v>
                </c:pt>
                <c:pt idx="3336">
                  <c:v>-2.9932799999999999E-2</c:v>
                </c:pt>
                <c:pt idx="3337">
                  <c:v>-3.1580400000000002E-2</c:v>
                </c:pt>
                <c:pt idx="3338">
                  <c:v>-3.3179699999999999E-2</c:v>
                </c:pt>
                <c:pt idx="3339">
                  <c:v>-3.4727399999999999E-2</c:v>
                </c:pt>
                <c:pt idx="3340">
                  <c:v>-3.6228700000000003E-2</c:v>
                </c:pt>
                <c:pt idx="3341">
                  <c:v>-3.7692200000000002E-2</c:v>
                </c:pt>
                <c:pt idx="3342">
                  <c:v>-3.9120799999999997E-2</c:v>
                </c:pt>
                <c:pt idx="3343">
                  <c:v>-4.05166E-2</c:v>
                </c:pt>
                <c:pt idx="3344">
                  <c:v>-4.1886899999999998E-2</c:v>
                </c:pt>
                <c:pt idx="3345">
                  <c:v>-4.32354E-2</c:v>
                </c:pt>
                <c:pt idx="3346">
                  <c:v>-4.4559500000000002E-2</c:v>
                </c:pt>
                <c:pt idx="3347">
                  <c:v>-4.5853600000000001E-2</c:v>
                </c:pt>
                <c:pt idx="3348">
                  <c:v>-4.7113299999999997E-2</c:v>
                </c:pt>
                <c:pt idx="3349">
                  <c:v>-4.8334500000000002E-2</c:v>
                </c:pt>
                <c:pt idx="3350">
                  <c:v>-4.95098E-2</c:v>
                </c:pt>
                <c:pt idx="3351">
                  <c:v>-5.0634899999999997E-2</c:v>
                </c:pt>
                <c:pt idx="3352">
                  <c:v>-5.1717100000000002E-2</c:v>
                </c:pt>
                <c:pt idx="3353">
                  <c:v>-5.2767399999999999E-2</c:v>
                </c:pt>
                <c:pt idx="3354">
                  <c:v>-5.3792199999999998E-2</c:v>
                </c:pt>
                <c:pt idx="3355">
                  <c:v>-5.4792500000000001E-2</c:v>
                </c:pt>
                <c:pt idx="3356">
                  <c:v>-5.5767400000000002E-2</c:v>
                </c:pt>
                <c:pt idx="3357">
                  <c:v>-5.6713899999999998E-2</c:v>
                </c:pt>
                <c:pt idx="3358">
                  <c:v>-5.76278E-2</c:v>
                </c:pt>
                <c:pt idx="3359">
                  <c:v>-5.8506700000000002E-2</c:v>
                </c:pt>
                <c:pt idx="3360">
                  <c:v>-5.9351399999999999E-2</c:v>
                </c:pt>
                <c:pt idx="3361">
                  <c:v>-6.0165799999999998E-2</c:v>
                </c:pt>
                <c:pt idx="3362">
                  <c:v>-6.0956299999999998E-2</c:v>
                </c:pt>
                <c:pt idx="3363">
                  <c:v>-6.1727600000000001E-2</c:v>
                </c:pt>
                <c:pt idx="3364">
                  <c:v>-6.2480300000000003E-2</c:v>
                </c:pt>
                <c:pt idx="3365">
                  <c:v>-6.3217400000000007E-2</c:v>
                </c:pt>
                <c:pt idx="3366">
                  <c:v>-6.3943600000000003E-2</c:v>
                </c:pt>
                <c:pt idx="3367">
                  <c:v>-6.4660700000000002E-2</c:v>
                </c:pt>
                <c:pt idx="3368">
                  <c:v>-6.5368499999999996E-2</c:v>
                </c:pt>
                <c:pt idx="3369">
                  <c:v>-6.6067899999999999E-2</c:v>
                </c:pt>
                <c:pt idx="3370">
                  <c:v>-6.6761600000000004E-2</c:v>
                </c:pt>
                <c:pt idx="3371">
                  <c:v>-6.74535E-2</c:v>
                </c:pt>
                <c:pt idx="3372">
                  <c:v>-6.8143800000000004E-2</c:v>
                </c:pt>
                <c:pt idx="3373">
                  <c:v>-6.8827700000000006E-2</c:v>
                </c:pt>
                <c:pt idx="3374">
                  <c:v>-6.9500800000000001E-2</c:v>
                </c:pt>
                <c:pt idx="3375">
                  <c:v>-7.0166800000000001E-2</c:v>
                </c:pt>
                <c:pt idx="3376">
                  <c:v>-7.0833900000000005E-2</c:v>
                </c:pt>
                <c:pt idx="3377">
                  <c:v>-7.1504899999999996E-2</c:v>
                </c:pt>
                <c:pt idx="3378">
                  <c:v>-7.2178400000000004E-2</c:v>
                </c:pt>
                <c:pt idx="3379">
                  <c:v>-7.2856400000000002E-2</c:v>
                </c:pt>
                <c:pt idx="3380">
                  <c:v>-7.35431E-2</c:v>
                </c:pt>
                <c:pt idx="3381">
                  <c:v>-7.4240600000000004E-2</c:v>
                </c:pt>
                <c:pt idx="3382">
                  <c:v>-7.4949100000000005E-2</c:v>
                </c:pt>
                <c:pt idx="3383">
                  <c:v>-7.5668299999999994E-2</c:v>
                </c:pt>
                <c:pt idx="3384">
                  <c:v>-7.63992E-2</c:v>
                </c:pt>
                <c:pt idx="3385">
                  <c:v>-7.7140399999999998E-2</c:v>
                </c:pt>
                <c:pt idx="3386">
                  <c:v>-7.7889399999999998E-2</c:v>
                </c:pt>
                <c:pt idx="3387">
                  <c:v>-7.8649700000000003E-2</c:v>
                </c:pt>
                <c:pt idx="3388">
                  <c:v>-7.9429799999999995E-2</c:v>
                </c:pt>
                <c:pt idx="3389">
                  <c:v>-8.0235299999999996E-2</c:v>
                </c:pt>
                <c:pt idx="3390">
                  <c:v>-8.1065100000000001E-2</c:v>
                </c:pt>
                <c:pt idx="3391">
                  <c:v>-8.1910399999999994E-2</c:v>
                </c:pt>
                <c:pt idx="3392">
                  <c:v>-8.2760500000000001E-2</c:v>
                </c:pt>
                <c:pt idx="3393">
                  <c:v>-8.3608199999999994E-2</c:v>
                </c:pt>
                <c:pt idx="3394">
                  <c:v>-8.4450399999999995E-2</c:v>
                </c:pt>
                <c:pt idx="3395">
                  <c:v>-8.5290500000000005E-2</c:v>
                </c:pt>
                <c:pt idx="3396">
                  <c:v>-8.6138000000000006E-2</c:v>
                </c:pt>
                <c:pt idx="3397">
                  <c:v>-8.6996599999999993E-2</c:v>
                </c:pt>
                <c:pt idx="3398">
                  <c:v>-8.7861099999999998E-2</c:v>
                </c:pt>
                <c:pt idx="3399">
                  <c:v>-8.8729500000000003E-2</c:v>
                </c:pt>
                <c:pt idx="3400">
                  <c:v>-8.9611700000000002E-2</c:v>
                </c:pt>
                <c:pt idx="3401">
                  <c:v>-9.0520500000000004E-2</c:v>
                </c:pt>
                <c:pt idx="3402">
                  <c:v>-9.1461399999999998E-2</c:v>
                </c:pt>
                <c:pt idx="3403">
                  <c:v>-9.2434799999999998E-2</c:v>
                </c:pt>
                <c:pt idx="3404">
                  <c:v>-9.3441700000000003E-2</c:v>
                </c:pt>
                <c:pt idx="3405">
                  <c:v>-9.4482200000000002E-2</c:v>
                </c:pt>
                <c:pt idx="3406">
                  <c:v>-9.5556299999999997E-2</c:v>
                </c:pt>
                <c:pt idx="3407">
                  <c:v>-9.6662200000000004E-2</c:v>
                </c:pt>
                <c:pt idx="3408">
                  <c:v>-9.7794099999999995E-2</c:v>
                </c:pt>
                <c:pt idx="3409">
                  <c:v>-9.8944799999999999E-2</c:v>
                </c:pt>
                <c:pt idx="3410">
                  <c:v>-0.100106</c:v>
                </c:pt>
                <c:pt idx="3411">
                  <c:v>-0.101268</c:v>
                </c:pt>
                <c:pt idx="3412">
                  <c:v>-0.102419</c:v>
                </c:pt>
                <c:pt idx="3413">
                  <c:v>-0.10355300000000001</c:v>
                </c:pt>
                <c:pt idx="3414">
                  <c:v>-0.104667</c:v>
                </c:pt>
                <c:pt idx="3415">
                  <c:v>-0.105755</c:v>
                </c:pt>
                <c:pt idx="3416">
                  <c:v>-0.106812</c:v>
                </c:pt>
                <c:pt idx="3417">
                  <c:v>-0.10784000000000001</c:v>
                </c:pt>
                <c:pt idx="3418">
                  <c:v>-0.108848</c:v>
                </c:pt>
                <c:pt idx="3419">
                  <c:v>-0.109842</c:v>
                </c:pt>
                <c:pt idx="3420">
                  <c:v>-0.11082699999999999</c:v>
                </c:pt>
                <c:pt idx="3421">
                  <c:v>-0.111802</c:v>
                </c:pt>
                <c:pt idx="3422">
                  <c:v>-0.112758</c:v>
                </c:pt>
                <c:pt idx="3423">
                  <c:v>-0.113689</c:v>
                </c:pt>
                <c:pt idx="3424">
                  <c:v>-0.114592</c:v>
                </c:pt>
                <c:pt idx="3425">
                  <c:v>-0.115471</c:v>
                </c:pt>
                <c:pt idx="3426">
                  <c:v>-0.11632199999999999</c:v>
                </c:pt>
                <c:pt idx="3427">
                  <c:v>-0.117143</c:v>
                </c:pt>
                <c:pt idx="3428">
                  <c:v>-0.117938</c:v>
                </c:pt>
                <c:pt idx="3429">
                  <c:v>-0.11872000000000001</c:v>
                </c:pt>
                <c:pt idx="3430">
                  <c:v>-0.11949799999999999</c:v>
                </c:pt>
                <c:pt idx="3431">
                  <c:v>-0.120272</c:v>
                </c:pt>
                <c:pt idx="3432">
                  <c:v>-0.121041</c:v>
                </c:pt>
                <c:pt idx="3433">
                  <c:v>-0.12180199999999999</c:v>
                </c:pt>
                <c:pt idx="3434">
                  <c:v>-0.122553</c:v>
                </c:pt>
                <c:pt idx="3435">
                  <c:v>-0.12328600000000001</c:v>
                </c:pt>
                <c:pt idx="3436">
                  <c:v>-0.12399399999999999</c:v>
                </c:pt>
                <c:pt idx="3437">
                  <c:v>-0.12468</c:v>
                </c:pt>
                <c:pt idx="3438">
                  <c:v>-0.12534000000000001</c:v>
                </c:pt>
                <c:pt idx="3439">
                  <c:v>-0.125974</c:v>
                </c:pt>
                <c:pt idx="3440">
                  <c:v>-0.126583</c:v>
                </c:pt>
                <c:pt idx="3441">
                  <c:v>-0.127166</c:v>
                </c:pt>
                <c:pt idx="3442">
                  <c:v>-0.12771299999999999</c:v>
                </c:pt>
                <c:pt idx="3443">
                  <c:v>-0.12821299999999999</c:v>
                </c:pt>
                <c:pt idx="3444">
                  <c:v>-0.128666</c:v>
                </c:pt>
                <c:pt idx="3445">
                  <c:v>-0.129079</c:v>
                </c:pt>
                <c:pt idx="3446">
                  <c:v>-0.12945999999999999</c:v>
                </c:pt>
                <c:pt idx="3447">
                  <c:v>-0.12980900000000001</c:v>
                </c:pt>
                <c:pt idx="3448">
                  <c:v>-0.13012899999999999</c:v>
                </c:pt>
                <c:pt idx="3449">
                  <c:v>-0.13042400000000001</c:v>
                </c:pt>
                <c:pt idx="3450">
                  <c:v>-0.13069700000000001</c:v>
                </c:pt>
                <c:pt idx="3451">
                  <c:v>-0.13094900000000001</c:v>
                </c:pt>
                <c:pt idx="3452">
                  <c:v>-0.13118199999999999</c:v>
                </c:pt>
                <c:pt idx="3453">
                  <c:v>-0.13139999999999999</c:v>
                </c:pt>
                <c:pt idx="3454">
                  <c:v>-0.131603</c:v>
                </c:pt>
                <c:pt idx="3455">
                  <c:v>-0.13177900000000001</c:v>
                </c:pt>
                <c:pt idx="3456">
                  <c:v>-0.13192100000000001</c:v>
                </c:pt>
                <c:pt idx="3457">
                  <c:v>-0.13203400000000001</c:v>
                </c:pt>
                <c:pt idx="3458">
                  <c:v>-0.13212599999999999</c:v>
                </c:pt>
                <c:pt idx="3459">
                  <c:v>-0.13219900000000001</c:v>
                </c:pt>
                <c:pt idx="3460">
                  <c:v>-0.13225000000000001</c:v>
                </c:pt>
                <c:pt idx="3461">
                  <c:v>-0.132272</c:v>
                </c:pt>
                <c:pt idx="3462">
                  <c:v>-0.13225999999999999</c:v>
                </c:pt>
                <c:pt idx="3463">
                  <c:v>-0.132219</c:v>
                </c:pt>
                <c:pt idx="3464">
                  <c:v>-0.13215299999999999</c:v>
                </c:pt>
                <c:pt idx="3465">
                  <c:v>-0.13206599999999999</c:v>
                </c:pt>
                <c:pt idx="3466">
                  <c:v>-0.13195899999999999</c:v>
                </c:pt>
                <c:pt idx="3467">
                  <c:v>-0.13183300000000001</c:v>
                </c:pt>
                <c:pt idx="3468">
                  <c:v>-0.131685</c:v>
                </c:pt>
                <c:pt idx="3469">
                  <c:v>-0.131518</c:v>
                </c:pt>
                <c:pt idx="3470">
                  <c:v>-0.13133600000000001</c:v>
                </c:pt>
                <c:pt idx="3471">
                  <c:v>-0.131138</c:v>
                </c:pt>
                <c:pt idx="3472">
                  <c:v>-0.13091700000000001</c:v>
                </c:pt>
                <c:pt idx="3473">
                  <c:v>-0.13067599999999999</c:v>
                </c:pt>
                <c:pt idx="3474">
                  <c:v>-0.13042000000000001</c:v>
                </c:pt>
                <c:pt idx="3475">
                  <c:v>-0.13014400000000001</c:v>
                </c:pt>
                <c:pt idx="3476">
                  <c:v>-0.12984000000000001</c:v>
                </c:pt>
                <c:pt idx="3477">
                  <c:v>-0.12950400000000001</c:v>
                </c:pt>
                <c:pt idx="3478">
                  <c:v>-0.129136</c:v>
                </c:pt>
                <c:pt idx="3479">
                  <c:v>-0.12873200000000001</c:v>
                </c:pt>
                <c:pt idx="3480">
                  <c:v>-0.12828700000000001</c:v>
                </c:pt>
                <c:pt idx="3481">
                  <c:v>-0.127804</c:v>
                </c:pt>
                <c:pt idx="3482">
                  <c:v>-0.12728600000000001</c:v>
                </c:pt>
                <c:pt idx="3483">
                  <c:v>-0.12673100000000001</c:v>
                </c:pt>
                <c:pt idx="3484">
                  <c:v>-0.126138</c:v>
                </c:pt>
                <c:pt idx="3485">
                  <c:v>-0.12550900000000001</c:v>
                </c:pt>
                <c:pt idx="3486">
                  <c:v>-0.124849</c:v>
                </c:pt>
                <c:pt idx="3487">
                  <c:v>-0.12416199999999999</c:v>
                </c:pt>
                <c:pt idx="3488">
                  <c:v>-0.12346</c:v>
                </c:pt>
                <c:pt idx="3489">
                  <c:v>-0.12275700000000001</c:v>
                </c:pt>
                <c:pt idx="3490">
                  <c:v>-0.122063</c:v>
                </c:pt>
                <c:pt idx="3491">
                  <c:v>-0.121388</c:v>
                </c:pt>
                <c:pt idx="3492">
                  <c:v>-0.12073399999999999</c:v>
                </c:pt>
                <c:pt idx="3493">
                  <c:v>-0.12009499999999999</c:v>
                </c:pt>
                <c:pt idx="3494">
                  <c:v>-0.11945799999999999</c:v>
                </c:pt>
                <c:pt idx="3495">
                  <c:v>-0.118815</c:v>
                </c:pt>
                <c:pt idx="3496">
                  <c:v>-0.118171</c:v>
                </c:pt>
                <c:pt idx="3497">
                  <c:v>-0.117538</c:v>
                </c:pt>
                <c:pt idx="3498">
                  <c:v>-0.11692900000000001</c:v>
                </c:pt>
                <c:pt idx="3499">
                  <c:v>-0.11633499999999999</c:v>
                </c:pt>
                <c:pt idx="3500">
                  <c:v>-0.11573700000000001</c:v>
                </c:pt>
                <c:pt idx="3501">
                  <c:v>-0.115119</c:v>
                </c:pt>
                <c:pt idx="3502">
                  <c:v>-0.114478</c:v>
                </c:pt>
                <c:pt idx="3503">
                  <c:v>-0.113816</c:v>
                </c:pt>
                <c:pt idx="3504">
                  <c:v>-0.11312999999999999</c:v>
                </c:pt>
                <c:pt idx="3505">
                  <c:v>-0.112424</c:v>
                </c:pt>
                <c:pt idx="3506">
                  <c:v>-0.11171</c:v>
                </c:pt>
                <c:pt idx="3507">
                  <c:v>-0.110998</c:v>
                </c:pt>
                <c:pt idx="3508">
                  <c:v>-0.11029</c:v>
                </c:pt>
                <c:pt idx="3509">
                  <c:v>-0.10958900000000001</c:v>
                </c:pt>
                <c:pt idx="3510">
                  <c:v>-0.10889699999999999</c:v>
                </c:pt>
                <c:pt idx="3511">
                  <c:v>-0.108214</c:v>
                </c:pt>
                <c:pt idx="3512">
                  <c:v>-0.10754</c:v>
                </c:pt>
                <c:pt idx="3513">
                  <c:v>-0.106875</c:v>
                </c:pt>
                <c:pt idx="3514">
                  <c:v>-0.106225</c:v>
                </c:pt>
                <c:pt idx="3515">
                  <c:v>-0.105585</c:v>
                </c:pt>
                <c:pt idx="3516">
                  <c:v>-0.10495500000000001</c:v>
                </c:pt>
                <c:pt idx="3517">
                  <c:v>-0.10434499999999999</c:v>
                </c:pt>
                <c:pt idx="3518">
                  <c:v>-0.103765</c:v>
                </c:pt>
                <c:pt idx="3519">
                  <c:v>-0.10321900000000001</c:v>
                </c:pt>
                <c:pt idx="3520">
                  <c:v>-0.102698</c:v>
                </c:pt>
                <c:pt idx="3521">
                  <c:v>-0.102197</c:v>
                </c:pt>
                <c:pt idx="3522">
                  <c:v>-0.101713</c:v>
                </c:pt>
                <c:pt idx="3523">
                  <c:v>-0.101239</c:v>
                </c:pt>
                <c:pt idx="3524">
                  <c:v>-0.100772</c:v>
                </c:pt>
                <c:pt idx="3525">
                  <c:v>-0.10032099999999999</c:v>
                </c:pt>
                <c:pt idx="3526">
                  <c:v>-9.9893999999999997E-2</c:v>
                </c:pt>
                <c:pt idx="3527">
                  <c:v>-9.9488699999999999E-2</c:v>
                </c:pt>
                <c:pt idx="3528">
                  <c:v>-9.9089099999999999E-2</c:v>
                </c:pt>
                <c:pt idx="3529">
                  <c:v>-9.8676200000000006E-2</c:v>
                </c:pt>
                <c:pt idx="3530">
                  <c:v>-9.8246600000000003E-2</c:v>
                </c:pt>
                <c:pt idx="3531">
                  <c:v>-9.7813499999999998E-2</c:v>
                </c:pt>
                <c:pt idx="3532">
                  <c:v>-9.7395099999999998E-2</c:v>
                </c:pt>
                <c:pt idx="3533">
                  <c:v>-9.7005099999999997E-2</c:v>
                </c:pt>
                <c:pt idx="3534">
                  <c:v>-9.6650600000000003E-2</c:v>
                </c:pt>
                <c:pt idx="3535">
                  <c:v>-9.6334100000000006E-2</c:v>
                </c:pt>
                <c:pt idx="3536">
                  <c:v>-9.6059400000000003E-2</c:v>
                </c:pt>
                <c:pt idx="3537">
                  <c:v>-9.5827300000000004E-2</c:v>
                </c:pt>
                <c:pt idx="3538">
                  <c:v>-9.5632099999999998E-2</c:v>
                </c:pt>
                <c:pt idx="3539">
                  <c:v>-9.5470200000000005E-2</c:v>
                </c:pt>
                <c:pt idx="3540">
                  <c:v>-9.5347699999999994E-2</c:v>
                </c:pt>
                <c:pt idx="3541">
                  <c:v>-9.5271999999999996E-2</c:v>
                </c:pt>
                <c:pt idx="3542">
                  <c:v>-9.5244800000000004E-2</c:v>
                </c:pt>
                <c:pt idx="3543">
                  <c:v>-9.5266799999999999E-2</c:v>
                </c:pt>
                <c:pt idx="3544">
                  <c:v>-9.5339599999999997E-2</c:v>
                </c:pt>
                <c:pt idx="3545">
                  <c:v>-9.5458299999999996E-2</c:v>
                </c:pt>
                <c:pt idx="3546">
                  <c:v>-9.5611100000000004E-2</c:v>
                </c:pt>
                <c:pt idx="3547">
                  <c:v>-9.5790100000000003E-2</c:v>
                </c:pt>
                <c:pt idx="3548">
                  <c:v>-9.5993499999999995E-2</c:v>
                </c:pt>
                <c:pt idx="3549">
                  <c:v>-9.6222500000000002E-2</c:v>
                </c:pt>
                <c:pt idx="3550">
                  <c:v>-9.6480899999999994E-2</c:v>
                </c:pt>
                <c:pt idx="3551">
                  <c:v>-9.6771999999999997E-2</c:v>
                </c:pt>
                <c:pt idx="3552">
                  <c:v>-9.7092600000000001E-2</c:v>
                </c:pt>
                <c:pt idx="3553">
                  <c:v>-9.7441200000000006E-2</c:v>
                </c:pt>
                <c:pt idx="3554">
                  <c:v>-9.7826399999999994E-2</c:v>
                </c:pt>
                <c:pt idx="3555">
                  <c:v>-9.8257700000000003E-2</c:v>
                </c:pt>
                <c:pt idx="3556">
                  <c:v>-9.8734799999999998E-2</c:v>
                </c:pt>
                <c:pt idx="3557">
                  <c:v>-9.9249900000000002E-2</c:v>
                </c:pt>
                <c:pt idx="3558">
                  <c:v>-9.9799899999999997E-2</c:v>
                </c:pt>
                <c:pt idx="3559">
                  <c:v>-0.100386</c:v>
                </c:pt>
                <c:pt idx="3560">
                  <c:v>-0.101011</c:v>
                </c:pt>
                <c:pt idx="3561">
                  <c:v>-0.101678</c:v>
                </c:pt>
                <c:pt idx="3562">
                  <c:v>-0.102392</c:v>
                </c:pt>
                <c:pt idx="3563">
                  <c:v>-0.103148</c:v>
                </c:pt>
                <c:pt idx="3564">
                  <c:v>-0.103947</c:v>
                </c:pt>
                <c:pt idx="3565">
                  <c:v>-0.104791</c:v>
                </c:pt>
                <c:pt idx="3566">
                  <c:v>-0.105686</c:v>
                </c:pt>
                <c:pt idx="3567">
                  <c:v>-0.106631</c:v>
                </c:pt>
                <c:pt idx="3568">
                  <c:v>-0.107629</c:v>
                </c:pt>
                <c:pt idx="3569">
                  <c:v>-0.10868999999999999</c:v>
                </c:pt>
                <c:pt idx="3570">
                  <c:v>-0.10981399999999999</c:v>
                </c:pt>
                <c:pt idx="3571">
                  <c:v>-0.110996</c:v>
                </c:pt>
                <c:pt idx="3572">
                  <c:v>-0.11224199999999999</c:v>
                </c:pt>
                <c:pt idx="3573">
                  <c:v>-0.11355899999999999</c:v>
                </c:pt>
                <c:pt idx="3574">
                  <c:v>-0.114943</c:v>
                </c:pt>
                <c:pt idx="3575">
                  <c:v>-0.11638</c:v>
                </c:pt>
                <c:pt idx="3576">
                  <c:v>-0.117865</c:v>
                </c:pt>
                <c:pt idx="3577">
                  <c:v>-0.119403</c:v>
                </c:pt>
                <c:pt idx="3578">
                  <c:v>-0.12099699999999999</c:v>
                </c:pt>
                <c:pt idx="3579">
                  <c:v>-0.122641</c:v>
                </c:pt>
                <c:pt idx="3580">
                  <c:v>-0.124323</c:v>
                </c:pt>
                <c:pt idx="3581">
                  <c:v>-0.12603700000000001</c:v>
                </c:pt>
                <c:pt idx="3582">
                  <c:v>-0.127773</c:v>
                </c:pt>
                <c:pt idx="3583">
                  <c:v>-0.129525</c:v>
                </c:pt>
                <c:pt idx="3584">
                  <c:v>-0.131302</c:v>
                </c:pt>
                <c:pt idx="3585">
                  <c:v>-0.13311999999999999</c:v>
                </c:pt>
                <c:pt idx="3586">
                  <c:v>-0.134989</c:v>
                </c:pt>
                <c:pt idx="3587">
                  <c:v>-0.13689999999999999</c:v>
                </c:pt>
                <c:pt idx="3588">
                  <c:v>-0.13883699999999999</c:v>
                </c:pt>
                <c:pt idx="3589">
                  <c:v>-0.140787</c:v>
                </c:pt>
                <c:pt idx="3590">
                  <c:v>-0.14274999999999999</c:v>
                </c:pt>
                <c:pt idx="3591">
                  <c:v>-0.144729</c:v>
                </c:pt>
                <c:pt idx="3592">
                  <c:v>-0.14671899999999999</c:v>
                </c:pt>
                <c:pt idx="3593">
                  <c:v>-0.14871699999999999</c:v>
                </c:pt>
                <c:pt idx="3594">
                  <c:v>-0.150729</c:v>
                </c:pt>
                <c:pt idx="3595">
                  <c:v>-0.15276500000000001</c:v>
                </c:pt>
                <c:pt idx="3596">
                  <c:v>-0.154831</c:v>
                </c:pt>
                <c:pt idx="3597">
                  <c:v>-0.15692500000000001</c:v>
                </c:pt>
                <c:pt idx="3598">
                  <c:v>-0.15903600000000001</c:v>
                </c:pt>
                <c:pt idx="3599">
                  <c:v>-0.16115599999999999</c:v>
                </c:pt>
                <c:pt idx="3600">
                  <c:v>-0.16328599999999999</c:v>
                </c:pt>
                <c:pt idx="3601">
                  <c:v>-0.16542699999999999</c:v>
                </c:pt>
                <c:pt idx="3602">
                  <c:v>-0.16758300000000001</c:v>
                </c:pt>
                <c:pt idx="3603">
                  <c:v>-0.16974800000000001</c:v>
                </c:pt>
                <c:pt idx="3604">
                  <c:v>-0.17192099999999999</c:v>
                </c:pt>
                <c:pt idx="3605">
                  <c:v>-0.174098</c:v>
                </c:pt>
                <c:pt idx="3606">
                  <c:v>-0.17627300000000001</c:v>
                </c:pt>
                <c:pt idx="3607">
                  <c:v>-0.17843999999999999</c:v>
                </c:pt>
                <c:pt idx="3608">
                  <c:v>-0.180593</c:v>
                </c:pt>
                <c:pt idx="3609">
                  <c:v>-0.18271999999999999</c:v>
                </c:pt>
                <c:pt idx="3610">
                  <c:v>-0.18481500000000001</c:v>
                </c:pt>
                <c:pt idx="3611">
                  <c:v>-0.18687500000000001</c:v>
                </c:pt>
                <c:pt idx="3612">
                  <c:v>-0.18890000000000001</c:v>
                </c:pt>
                <c:pt idx="3613">
                  <c:v>-0.19089900000000001</c:v>
                </c:pt>
                <c:pt idx="3614">
                  <c:v>-0.192883</c:v>
                </c:pt>
                <c:pt idx="3615">
                  <c:v>-0.19485</c:v>
                </c:pt>
                <c:pt idx="3616">
                  <c:v>-0.19678499999999999</c:v>
                </c:pt>
                <c:pt idx="3617">
                  <c:v>-0.19867499999999999</c:v>
                </c:pt>
                <c:pt idx="3618">
                  <c:v>-0.20052</c:v>
                </c:pt>
                <c:pt idx="3619">
                  <c:v>-0.202323</c:v>
                </c:pt>
                <c:pt idx="3620">
                  <c:v>-0.20408899999999999</c:v>
                </c:pt>
                <c:pt idx="3621">
                  <c:v>-0.205818</c:v>
                </c:pt>
                <c:pt idx="3622">
                  <c:v>-0.207509</c:v>
                </c:pt>
                <c:pt idx="3623">
                  <c:v>-0.20915900000000001</c:v>
                </c:pt>
                <c:pt idx="3624">
                  <c:v>-0.21076900000000001</c:v>
                </c:pt>
                <c:pt idx="3625">
                  <c:v>-0.212341</c:v>
                </c:pt>
                <c:pt idx="3626">
                  <c:v>-0.21387600000000001</c:v>
                </c:pt>
                <c:pt idx="3627">
                  <c:v>-0.21537100000000001</c:v>
                </c:pt>
                <c:pt idx="3628">
                  <c:v>-0.21682799999999999</c:v>
                </c:pt>
                <c:pt idx="3629">
                  <c:v>-0.218255</c:v>
                </c:pt>
                <c:pt idx="3630">
                  <c:v>-0.21965499999999999</c:v>
                </c:pt>
                <c:pt idx="3631">
                  <c:v>-0.22101799999999999</c:v>
                </c:pt>
                <c:pt idx="3632">
                  <c:v>-0.222333</c:v>
                </c:pt>
                <c:pt idx="3633">
                  <c:v>-0.22359399999999999</c:v>
                </c:pt>
                <c:pt idx="3634">
                  <c:v>-0.224803</c:v>
                </c:pt>
                <c:pt idx="3635">
                  <c:v>-0.225964</c:v>
                </c:pt>
                <c:pt idx="3636">
                  <c:v>-0.22708300000000001</c:v>
                </c:pt>
                <c:pt idx="3637">
                  <c:v>-0.22816</c:v>
                </c:pt>
                <c:pt idx="3638">
                  <c:v>-0.22919700000000001</c:v>
                </c:pt>
                <c:pt idx="3639">
                  <c:v>-0.23019100000000001</c:v>
                </c:pt>
                <c:pt idx="3640">
                  <c:v>-0.23113600000000001</c:v>
                </c:pt>
                <c:pt idx="3641">
                  <c:v>-0.23202600000000001</c:v>
                </c:pt>
                <c:pt idx="3642">
                  <c:v>-0.23285800000000001</c:v>
                </c:pt>
                <c:pt idx="3643">
                  <c:v>-0.233628</c:v>
                </c:pt>
                <c:pt idx="3644">
                  <c:v>-0.23433599999999999</c:v>
                </c:pt>
                <c:pt idx="3645">
                  <c:v>-0.234984</c:v>
                </c:pt>
                <c:pt idx="3646">
                  <c:v>-0.23558399999999999</c:v>
                </c:pt>
                <c:pt idx="3647">
                  <c:v>-0.23614399999999999</c:v>
                </c:pt>
                <c:pt idx="3648">
                  <c:v>-0.23666499999999999</c:v>
                </c:pt>
                <c:pt idx="3649">
                  <c:v>-0.237148</c:v>
                </c:pt>
                <c:pt idx="3650">
                  <c:v>-0.237596</c:v>
                </c:pt>
                <c:pt idx="3651">
                  <c:v>-0.238009</c:v>
                </c:pt>
                <c:pt idx="3652">
                  <c:v>-0.23838500000000001</c:v>
                </c:pt>
                <c:pt idx="3653">
                  <c:v>-0.23872499999999999</c:v>
                </c:pt>
                <c:pt idx="3654">
                  <c:v>-0.239033</c:v>
                </c:pt>
                <c:pt idx="3655">
                  <c:v>-0.23932100000000001</c:v>
                </c:pt>
                <c:pt idx="3656">
                  <c:v>-0.239591</c:v>
                </c:pt>
                <c:pt idx="3657">
                  <c:v>-0.239841</c:v>
                </c:pt>
                <c:pt idx="3658">
                  <c:v>-0.240069</c:v>
                </c:pt>
                <c:pt idx="3659">
                  <c:v>-0.24027699999999999</c:v>
                </c:pt>
                <c:pt idx="3660">
                  <c:v>-0.24046100000000001</c:v>
                </c:pt>
                <c:pt idx="3661">
                  <c:v>-0.240623</c:v>
                </c:pt>
                <c:pt idx="3662">
                  <c:v>-0.24076700000000001</c:v>
                </c:pt>
                <c:pt idx="3663">
                  <c:v>-0.240897</c:v>
                </c:pt>
                <c:pt idx="3664">
                  <c:v>-0.24101</c:v>
                </c:pt>
                <c:pt idx="3665">
                  <c:v>-0.24110300000000001</c:v>
                </c:pt>
                <c:pt idx="3666">
                  <c:v>-0.241178</c:v>
                </c:pt>
                <c:pt idx="3667">
                  <c:v>-0.241233</c:v>
                </c:pt>
                <c:pt idx="3668">
                  <c:v>-0.24127000000000001</c:v>
                </c:pt>
                <c:pt idx="3669">
                  <c:v>-0.241288</c:v>
                </c:pt>
                <c:pt idx="3670">
                  <c:v>-0.24129100000000001</c:v>
                </c:pt>
                <c:pt idx="3671">
                  <c:v>-0.241282</c:v>
                </c:pt>
                <c:pt idx="3672">
                  <c:v>-0.241261</c:v>
                </c:pt>
                <c:pt idx="3673">
                  <c:v>-0.241227</c:v>
                </c:pt>
                <c:pt idx="3674">
                  <c:v>-0.241176</c:v>
                </c:pt>
                <c:pt idx="3675">
                  <c:v>-0.24110400000000001</c:v>
                </c:pt>
                <c:pt idx="3676">
                  <c:v>-0.241008</c:v>
                </c:pt>
                <c:pt idx="3677">
                  <c:v>-0.240897</c:v>
                </c:pt>
                <c:pt idx="3678">
                  <c:v>-0.240781</c:v>
                </c:pt>
                <c:pt idx="3679">
                  <c:v>-0.24066499999999999</c:v>
                </c:pt>
                <c:pt idx="3680">
                  <c:v>-0.24054700000000001</c:v>
                </c:pt>
                <c:pt idx="3681">
                  <c:v>-0.240422</c:v>
                </c:pt>
                <c:pt idx="3682">
                  <c:v>-0.24029500000000001</c:v>
                </c:pt>
                <c:pt idx="3683">
                  <c:v>-0.24016899999999999</c:v>
                </c:pt>
                <c:pt idx="3684">
                  <c:v>-0.23999699999999999</c:v>
                </c:pt>
                <c:pt idx="3685">
                  <c:v>-0.23974400000000001</c:v>
                </c:pt>
                <c:pt idx="3686">
                  <c:v>-0.23946300000000001</c:v>
                </c:pt>
                <c:pt idx="3687">
                  <c:v>-0.23919399999999999</c:v>
                </c:pt>
                <c:pt idx="3688">
                  <c:v>-0.23890900000000001</c:v>
                </c:pt>
                <c:pt idx="3689">
                  <c:v>-0.238597</c:v>
                </c:pt>
                <c:pt idx="3690">
                  <c:v>-0.23827999999999999</c:v>
                </c:pt>
                <c:pt idx="3691">
                  <c:v>-0.23796400000000001</c:v>
                </c:pt>
                <c:pt idx="3692">
                  <c:v>-0.237647</c:v>
                </c:pt>
                <c:pt idx="3693">
                  <c:v>-0.237321</c:v>
                </c:pt>
                <c:pt idx="3694">
                  <c:v>-0.236983</c:v>
                </c:pt>
                <c:pt idx="3695">
                  <c:v>-0.23663200000000001</c:v>
                </c:pt>
                <c:pt idx="3696">
                  <c:v>-0.23627000000000001</c:v>
                </c:pt>
                <c:pt idx="3697">
                  <c:v>-0.235899</c:v>
                </c:pt>
                <c:pt idx="3698">
                  <c:v>-0.23552000000000001</c:v>
                </c:pt>
                <c:pt idx="3699">
                  <c:v>-0.23513100000000001</c:v>
                </c:pt>
                <c:pt idx="3700">
                  <c:v>-0.23472799999999999</c:v>
                </c:pt>
                <c:pt idx="3701">
                  <c:v>-0.23430899999999999</c:v>
                </c:pt>
                <c:pt idx="3702">
                  <c:v>-0.233879</c:v>
                </c:pt>
                <c:pt idx="3703">
                  <c:v>-0.23344000000000001</c:v>
                </c:pt>
                <c:pt idx="3704">
                  <c:v>-0.232989</c:v>
                </c:pt>
                <c:pt idx="3705">
                  <c:v>-0.23252700000000001</c:v>
                </c:pt>
                <c:pt idx="3706">
                  <c:v>-0.23205400000000001</c:v>
                </c:pt>
                <c:pt idx="3707">
                  <c:v>-0.231572</c:v>
                </c:pt>
                <c:pt idx="3708">
                  <c:v>-0.23107800000000001</c:v>
                </c:pt>
                <c:pt idx="3709">
                  <c:v>-0.23056299999999999</c:v>
                </c:pt>
                <c:pt idx="3710">
                  <c:v>-0.23002700000000001</c:v>
                </c:pt>
                <c:pt idx="3711">
                  <c:v>-0.22947000000000001</c:v>
                </c:pt>
                <c:pt idx="3712">
                  <c:v>-0.22889399999999999</c:v>
                </c:pt>
                <c:pt idx="3713">
                  <c:v>-0.228296</c:v>
                </c:pt>
                <c:pt idx="3714">
                  <c:v>-0.22767599999999999</c:v>
                </c:pt>
                <c:pt idx="3715">
                  <c:v>-0.22703599999999999</c:v>
                </c:pt>
                <c:pt idx="3716">
                  <c:v>-0.226378</c:v>
                </c:pt>
                <c:pt idx="3717">
                  <c:v>-0.22569600000000001</c:v>
                </c:pt>
                <c:pt idx="3718">
                  <c:v>-0.22498299999999999</c:v>
                </c:pt>
                <c:pt idx="3719">
                  <c:v>-0.22422800000000001</c:v>
                </c:pt>
                <c:pt idx="3720">
                  <c:v>-0.22342400000000001</c:v>
                </c:pt>
                <c:pt idx="3721">
                  <c:v>-0.222578</c:v>
                </c:pt>
                <c:pt idx="3722">
                  <c:v>-0.22169900000000001</c:v>
                </c:pt>
                <c:pt idx="3723">
                  <c:v>-0.2208</c:v>
                </c:pt>
                <c:pt idx="3724">
                  <c:v>-0.21987999999999999</c:v>
                </c:pt>
                <c:pt idx="3725">
                  <c:v>-0.21893000000000001</c:v>
                </c:pt>
                <c:pt idx="3726">
                  <c:v>-0.21793499999999999</c:v>
                </c:pt>
                <c:pt idx="3727">
                  <c:v>-0.216886</c:v>
                </c:pt>
                <c:pt idx="3728">
                  <c:v>-0.215782</c:v>
                </c:pt>
                <c:pt idx="3729">
                  <c:v>-0.214619</c:v>
                </c:pt>
                <c:pt idx="3730">
                  <c:v>-0.213394</c:v>
                </c:pt>
                <c:pt idx="3731">
                  <c:v>-0.212114</c:v>
                </c:pt>
                <c:pt idx="3732">
                  <c:v>-0.210783</c:v>
                </c:pt>
                <c:pt idx="3733">
                  <c:v>-0.209401</c:v>
                </c:pt>
                <c:pt idx="3734">
                  <c:v>-0.20796799999999999</c:v>
                </c:pt>
                <c:pt idx="3735">
                  <c:v>-0.206488</c:v>
                </c:pt>
                <c:pt idx="3736">
                  <c:v>-0.204961</c:v>
                </c:pt>
                <c:pt idx="3737">
                  <c:v>-0.20339099999999999</c:v>
                </c:pt>
                <c:pt idx="3738">
                  <c:v>-0.20178699999999999</c:v>
                </c:pt>
                <c:pt idx="3739">
                  <c:v>-0.200153</c:v>
                </c:pt>
                <c:pt idx="3740">
                  <c:v>-0.198488</c:v>
                </c:pt>
                <c:pt idx="3741">
                  <c:v>-0.19679099999999999</c:v>
                </c:pt>
                <c:pt idx="3742">
                  <c:v>-0.19506100000000001</c:v>
                </c:pt>
                <c:pt idx="3743">
                  <c:v>-0.193299</c:v>
                </c:pt>
                <c:pt idx="3744">
                  <c:v>-0.191499</c:v>
                </c:pt>
                <c:pt idx="3745">
                  <c:v>-0.18964800000000001</c:v>
                </c:pt>
                <c:pt idx="3746">
                  <c:v>-0.18774099999999999</c:v>
                </c:pt>
                <c:pt idx="3747">
                  <c:v>-0.185776</c:v>
                </c:pt>
                <c:pt idx="3748">
                  <c:v>-0.183753</c:v>
                </c:pt>
                <c:pt idx="3749">
                  <c:v>-0.18167900000000001</c:v>
                </c:pt>
                <c:pt idx="3750">
                  <c:v>-0.17955699999999999</c:v>
                </c:pt>
                <c:pt idx="3751">
                  <c:v>-0.17738300000000001</c:v>
                </c:pt>
                <c:pt idx="3752">
                  <c:v>-0.175153</c:v>
                </c:pt>
                <c:pt idx="3753">
                  <c:v>-0.17286000000000001</c:v>
                </c:pt>
                <c:pt idx="3754">
                  <c:v>-0.17050199999999999</c:v>
                </c:pt>
                <c:pt idx="3755">
                  <c:v>-0.16809099999999999</c:v>
                </c:pt>
                <c:pt idx="3756">
                  <c:v>-0.16564300000000001</c:v>
                </c:pt>
                <c:pt idx="3757">
                  <c:v>-0.16317300000000001</c:v>
                </c:pt>
                <c:pt idx="3758">
                  <c:v>-0.16068099999999999</c:v>
                </c:pt>
                <c:pt idx="3759">
                  <c:v>-0.158166</c:v>
                </c:pt>
                <c:pt idx="3760">
                  <c:v>-0.155636</c:v>
                </c:pt>
                <c:pt idx="3761">
                  <c:v>-0.15310099999999999</c:v>
                </c:pt>
                <c:pt idx="3762">
                  <c:v>-0.150561</c:v>
                </c:pt>
                <c:pt idx="3763">
                  <c:v>-0.14801900000000001</c:v>
                </c:pt>
                <c:pt idx="3764">
                  <c:v>-0.14547499999999999</c:v>
                </c:pt>
                <c:pt idx="3765">
                  <c:v>-0.14293</c:v>
                </c:pt>
                <c:pt idx="3766">
                  <c:v>-0.14038500000000001</c:v>
                </c:pt>
                <c:pt idx="3767">
                  <c:v>-0.13784299999999999</c:v>
                </c:pt>
                <c:pt idx="3768">
                  <c:v>-0.13530500000000001</c:v>
                </c:pt>
                <c:pt idx="3769">
                  <c:v>-0.132771</c:v>
                </c:pt>
                <c:pt idx="3770">
                  <c:v>-0.13025100000000001</c:v>
                </c:pt>
                <c:pt idx="3771">
                  <c:v>-0.12772900000000001</c:v>
                </c:pt>
                <c:pt idx="3772">
                  <c:v>-0.12515599999999999</c:v>
                </c:pt>
                <c:pt idx="3773">
                  <c:v>-0.122541</c:v>
                </c:pt>
                <c:pt idx="3774">
                  <c:v>-0.11996</c:v>
                </c:pt>
                <c:pt idx="3775">
                  <c:v>-0.117419</c:v>
                </c:pt>
                <c:pt idx="3776">
                  <c:v>-0.11489199999999999</c:v>
                </c:pt>
                <c:pt idx="3777">
                  <c:v>-0.112386</c:v>
                </c:pt>
                <c:pt idx="3778">
                  <c:v>-0.109913</c:v>
                </c:pt>
                <c:pt idx="3779">
                  <c:v>-0.107476</c:v>
                </c:pt>
                <c:pt idx="3780">
                  <c:v>-0.105074</c:v>
                </c:pt>
                <c:pt idx="3781">
                  <c:v>-0.102702</c:v>
                </c:pt>
                <c:pt idx="3782">
                  <c:v>-0.100359</c:v>
                </c:pt>
                <c:pt idx="3783">
                  <c:v>-9.8051100000000002E-2</c:v>
                </c:pt>
                <c:pt idx="3784">
                  <c:v>-9.5788499999999999E-2</c:v>
                </c:pt>
                <c:pt idx="3785">
                  <c:v>-9.3578999999999996E-2</c:v>
                </c:pt>
                <c:pt idx="3786">
                  <c:v>-9.1426499999999994E-2</c:v>
                </c:pt>
                <c:pt idx="3787">
                  <c:v>-8.9335800000000007E-2</c:v>
                </c:pt>
                <c:pt idx="3788">
                  <c:v>-8.7312200000000006E-2</c:v>
                </c:pt>
                <c:pt idx="3789">
                  <c:v>-8.5362800000000003E-2</c:v>
                </c:pt>
                <c:pt idx="3790">
                  <c:v>-8.3497799999999997E-2</c:v>
                </c:pt>
                <c:pt idx="3791">
                  <c:v>-8.1726099999999996E-2</c:v>
                </c:pt>
                <c:pt idx="3792">
                  <c:v>-8.0051200000000003E-2</c:v>
                </c:pt>
                <c:pt idx="3793">
                  <c:v>-7.8472799999999995E-2</c:v>
                </c:pt>
                <c:pt idx="3794">
                  <c:v>-7.69894E-2</c:v>
                </c:pt>
                <c:pt idx="3795">
                  <c:v>-7.5599299999999994E-2</c:v>
                </c:pt>
                <c:pt idx="3796">
                  <c:v>-7.4303999999999995E-2</c:v>
                </c:pt>
                <c:pt idx="3797">
                  <c:v>-7.3107900000000003E-2</c:v>
                </c:pt>
                <c:pt idx="3798">
                  <c:v>-7.2013999999999995E-2</c:v>
                </c:pt>
                <c:pt idx="3799">
                  <c:v>-7.1023100000000006E-2</c:v>
                </c:pt>
                <c:pt idx="3800">
                  <c:v>-7.0131899999999997E-2</c:v>
                </c:pt>
                <c:pt idx="3801">
                  <c:v>-6.9336999999999996E-2</c:v>
                </c:pt>
                <c:pt idx="3802">
                  <c:v>-6.8638299999999999E-2</c:v>
                </c:pt>
                <c:pt idx="3803">
                  <c:v>-6.8033999999999997E-2</c:v>
                </c:pt>
                <c:pt idx="3804">
                  <c:v>-6.7518499999999995E-2</c:v>
                </c:pt>
                <c:pt idx="3805">
                  <c:v>-6.7089599999999999E-2</c:v>
                </c:pt>
                <c:pt idx="3806">
                  <c:v>-6.6748600000000005E-2</c:v>
                </c:pt>
                <c:pt idx="3807">
                  <c:v>-6.6495200000000004E-2</c:v>
                </c:pt>
                <c:pt idx="3808">
                  <c:v>-6.6328200000000004E-2</c:v>
                </c:pt>
                <c:pt idx="3809">
                  <c:v>-6.6247899999999998E-2</c:v>
                </c:pt>
                <c:pt idx="3810">
                  <c:v>-6.6257099999999999E-2</c:v>
                </c:pt>
                <c:pt idx="3811">
                  <c:v>-6.6358200000000006E-2</c:v>
                </c:pt>
                <c:pt idx="3812">
                  <c:v>-6.6551700000000005E-2</c:v>
                </c:pt>
                <c:pt idx="3813">
                  <c:v>-6.6835599999999995E-2</c:v>
                </c:pt>
                <c:pt idx="3814">
                  <c:v>-6.7208100000000007E-2</c:v>
                </c:pt>
                <c:pt idx="3815">
                  <c:v>-6.7670599999999997E-2</c:v>
                </c:pt>
                <c:pt idx="3816">
                  <c:v>-6.8226800000000004E-2</c:v>
                </c:pt>
                <c:pt idx="3817">
                  <c:v>-6.8878900000000007E-2</c:v>
                </c:pt>
                <c:pt idx="3818">
                  <c:v>-6.96267E-2</c:v>
                </c:pt>
                <c:pt idx="3819">
                  <c:v>-7.0470000000000005E-2</c:v>
                </c:pt>
                <c:pt idx="3820">
                  <c:v>-7.1408700000000006E-2</c:v>
                </c:pt>
                <c:pt idx="3821">
                  <c:v>-7.2440500000000005E-2</c:v>
                </c:pt>
                <c:pt idx="3822">
                  <c:v>-7.3561100000000004E-2</c:v>
                </c:pt>
                <c:pt idx="3823">
                  <c:v>-7.4768899999999999E-2</c:v>
                </c:pt>
                <c:pt idx="3824">
                  <c:v>-7.6067800000000005E-2</c:v>
                </c:pt>
                <c:pt idx="3825">
                  <c:v>-7.7462199999999995E-2</c:v>
                </c:pt>
                <c:pt idx="3826">
                  <c:v>-7.8953700000000002E-2</c:v>
                </c:pt>
                <c:pt idx="3827">
                  <c:v>-8.0540899999999999E-2</c:v>
                </c:pt>
                <c:pt idx="3828">
                  <c:v>-8.2220699999999994E-2</c:v>
                </c:pt>
                <c:pt idx="3829">
                  <c:v>-8.3989400000000006E-2</c:v>
                </c:pt>
                <c:pt idx="3830">
                  <c:v>-8.5841100000000004E-2</c:v>
                </c:pt>
                <c:pt idx="3831">
                  <c:v>-8.7768600000000002E-2</c:v>
                </c:pt>
                <c:pt idx="3832">
                  <c:v>-8.9767E-2</c:v>
                </c:pt>
                <c:pt idx="3833">
                  <c:v>-9.1833499999999998E-2</c:v>
                </c:pt>
                <c:pt idx="3834">
                  <c:v>-9.3967499999999995E-2</c:v>
                </c:pt>
                <c:pt idx="3835">
                  <c:v>-9.6169900000000003E-2</c:v>
                </c:pt>
                <c:pt idx="3836">
                  <c:v>-9.8439399999999996E-2</c:v>
                </c:pt>
                <c:pt idx="3837">
                  <c:v>-0.10077</c:v>
                </c:pt>
                <c:pt idx="3838">
                  <c:v>-0.10315299999999999</c:v>
                </c:pt>
                <c:pt idx="3839">
                  <c:v>-0.105583</c:v>
                </c:pt>
                <c:pt idx="3840">
                  <c:v>-0.108061</c:v>
                </c:pt>
                <c:pt idx="3841">
                  <c:v>-0.11058800000000001</c:v>
                </c:pt>
                <c:pt idx="3842">
                  <c:v>-0.113167</c:v>
                </c:pt>
                <c:pt idx="3843">
                  <c:v>-0.115798</c:v>
                </c:pt>
                <c:pt idx="3844">
                  <c:v>-0.11848499999999999</c:v>
                </c:pt>
                <c:pt idx="3845">
                  <c:v>-0.121227</c:v>
                </c:pt>
                <c:pt idx="3846">
                  <c:v>-0.124013</c:v>
                </c:pt>
                <c:pt idx="3847">
                  <c:v>-0.126829</c:v>
                </c:pt>
                <c:pt idx="3848">
                  <c:v>-0.12967400000000001</c:v>
                </c:pt>
                <c:pt idx="3849">
                  <c:v>-0.132553</c:v>
                </c:pt>
                <c:pt idx="3850">
                  <c:v>-0.13546900000000001</c:v>
                </c:pt>
                <c:pt idx="3851">
                  <c:v>-0.13841600000000001</c:v>
                </c:pt>
                <c:pt idx="3852">
                  <c:v>-0.14138400000000001</c:v>
                </c:pt>
                <c:pt idx="3853">
                  <c:v>-0.144368</c:v>
                </c:pt>
                <c:pt idx="3854">
                  <c:v>-0.147366</c:v>
                </c:pt>
                <c:pt idx="3855">
                  <c:v>-0.150371</c:v>
                </c:pt>
                <c:pt idx="3856">
                  <c:v>-0.15337500000000001</c:v>
                </c:pt>
                <c:pt idx="3857">
                  <c:v>-0.15637200000000001</c:v>
                </c:pt>
                <c:pt idx="3858">
                  <c:v>-0.159359</c:v>
                </c:pt>
                <c:pt idx="3859">
                  <c:v>-0.16233300000000001</c:v>
                </c:pt>
                <c:pt idx="3860">
                  <c:v>-0.165295</c:v>
                </c:pt>
                <c:pt idx="3861">
                  <c:v>-0.168244</c:v>
                </c:pt>
                <c:pt idx="3862">
                  <c:v>-0.171177</c:v>
                </c:pt>
                <c:pt idx="3863">
                  <c:v>-0.174091</c:v>
                </c:pt>
                <c:pt idx="3864">
                  <c:v>-0.176984</c:v>
                </c:pt>
                <c:pt idx="3865">
                  <c:v>-0.17984600000000001</c:v>
                </c:pt>
                <c:pt idx="3866">
                  <c:v>-0.182671</c:v>
                </c:pt>
                <c:pt idx="3867">
                  <c:v>-0.18545</c:v>
                </c:pt>
                <c:pt idx="3868">
                  <c:v>-0.18818099999999999</c:v>
                </c:pt>
                <c:pt idx="3869">
                  <c:v>-0.190858</c:v>
                </c:pt>
                <c:pt idx="3870">
                  <c:v>-0.19348000000000001</c:v>
                </c:pt>
                <c:pt idx="3871">
                  <c:v>-0.196048</c:v>
                </c:pt>
                <c:pt idx="3872">
                  <c:v>-0.19856199999999999</c:v>
                </c:pt>
                <c:pt idx="3873">
                  <c:v>-0.20102</c:v>
                </c:pt>
                <c:pt idx="3874">
                  <c:v>-0.20342199999999999</c:v>
                </c:pt>
                <c:pt idx="3875">
                  <c:v>-0.20576800000000001</c:v>
                </c:pt>
                <c:pt idx="3876">
                  <c:v>-0.20805699999999999</c:v>
                </c:pt>
                <c:pt idx="3877">
                  <c:v>-0.210283</c:v>
                </c:pt>
                <c:pt idx="3878">
                  <c:v>-0.21243999999999999</c:v>
                </c:pt>
                <c:pt idx="3879">
                  <c:v>-0.21452399999999999</c:v>
                </c:pt>
                <c:pt idx="3880">
                  <c:v>-0.21653500000000001</c:v>
                </c:pt>
                <c:pt idx="3881">
                  <c:v>-0.218468</c:v>
                </c:pt>
                <c:pt idx="3882">
                  <c:v>-0.22031500000000001</c:v>
                </c:pt>
                <c:pt idx="3883">
                  <c:v>-0.22206899999999999</c:v>
                </c:pt>
                <c:pt idx="3884">
                  <c:v>-0.22372600000000001</c:v>
                </c:pt>
                <c:pt idx="3885">
                  <c:v>-0.22528100000000001</c:v>
                </c:pt>
                <c:pt idx="3886">
                  <c:v>-0.22673199999999999</c:v>
                </c:pt>
                <c:pt idx="3887">
                  <c:v>-0.22808100000000001</c:v>
                </c:pt>
                <c:pt idx="3888">
                  <c:v>-0.229326</c:v>
                </c:pt>
                <c:pt idx="3889">
                  <c:v>-0.230462</c:v>
                </c:pt>
                <c:pt idx="3890">
                  <c:v>-0.231487</c:v>
                </c:pt>
                <c:pt idx="3891">
                  <c:v>-0.232402</c:v>
                </c:pt>
                <c:pt idx="3892">
                  <c:v>-0.233211</c:v>
                </c:pt>
                <c:pt idx="3893">
                  <c:v>-0.23391700000000001</c:v>
                </c:pt>
                <c:pt idx="3894">
                  <c:v>-0.23452000000000001</c:v>
                </c:pt>
                <c:pt idx="3895">
                  <c:v>-0.235016</c:v>
                </c:pt>
                <c:pt idx="3896">
                  <c:v>-0.235405</c:v>
                </c:pt>
                <c:pt idx="3897">
                  <c:v>-0.23568900000000001</c:v>
                </c:pt>
                <c:pt idx="3898">
                  <c:v>-0.23587</c:v>
                </c:pt>
                <c:pt idx="3899">
                  <c:v>-0.23594399999999999</c:v>
                </c:pt>
                <c:pt idx="3900">
                  <c:v>-0.23590900000000001</c:v>
                </c:pt>
                <c:pt idx="3901">
                  <c:v>-0.23576800000000001</c:v>
                </c:pt>
                <c:pt idx="3902">
                  <c:v>-0.23552400000000001</c:v>
                </c:pt>
                <c:pt idx="3903">
                  <c:v>-0.235178</c:v>
                </c:pt>
                <c:pt idx="3904">
                  <c:v>-0.234731</c:v>
                </c:pt>
                <c:pt idx="3905">
                  <c:v>-0.234181</c:v>
                </c:pt>
                <c:pt idx="3906">
                  <c:v>-0.23352899999999999</c:v>
                </c:pt>
                <c:pt idx="3907">
                  <c:v>-0.23278099999999999</c:v>
                </c:pt>
                <c:pt idx="3908">
                  <c:v>-0.231937</c:v>
                </c:pt>
                <c:pt idx="3909">
                  <c:v>-0.23096</c:v>
                </c:pt>
                <c:pt idx="3910">
                  <c:v>-0.22981599999999999</c:v>
                </c:pt>
                <c:pt idx="3911">
                  <c:v>-0.228551</c:v>
                </c:pt>
                <c:pt idx="3912">
                  <c:v>-0.22719700000000001</c:v>
                </c:pt>
                <c:pt idx="3913">
                  <c:v>-0.22572999999999999</c:v>
                </c:pt>
                <c:pt idx="3914">
                  <c:v>-0.22414300000000001</c:v>
                </c:pt>
                <c:pt idx="3915">
                  <c:v>-0.22245500000000001</c:v>
                </c:pt>
                <c:pt idx="3916">
                  <c:v>-0.22067500000000001</c:v>
                </c:pt>
                <c:pt idx="3917">
                  <c:v>-0.218803</c:v>
                </c:pt>
                <c:pt idx="3918">
                  <c:v>-0.216834</c:v>
                </c:pt>
                <c:pt idx="3919">
                  <c:v>-0.21476600000000001</c:v>
                </c:pt>
                <c:pt idx="3920">
                  <c:v>-0.21260000000000001</c:v>
                </c:pt>
                <c:pt idx="3921">
                  <c:v>-0.21034</c:v>
                </c:pt>
                <c:pt idx="3922">
                  <c:v>-0.20799200000000001</c:v>
                </c:pt>
                <c:pt idx="3923">
                  <c:v>-0.20555999999999999</c:v>
                </c:pt>
                <c:pt idx="3924">
                  <c:v>-0.20304700000000001</c:v>
                </c:pt>
                <c:pt idx="3925">
                  <c:v>-0.200459</c:v>
                </c:pt>
                <c:pt idx="3926">
                  <c:v>-0.19780300000000001</c:v>
                </c:pt>
                <c:pt idx="3927">
                  <c:v>-0.19508400000000001</c:v>
                </c:pt>
                <c:pt idx="3928">
                  <c:v>-0.19231000000000001</c:v>
                </c:pt>
                <c:pt idx="3929">
                  <c:v>-0.18948499999999999</c:v>
                </c:pt>
                <c:pt idx="3930">
                  <c:v>-0.186611</c:v>
                </c:pt>
                <c:pt idx="3931">
                  <c:v>-0.18368899999999999</c:v>
                </c:pt>
                <c:pt idx="3932">
                  <c:v>-0.18071999999999999</c:v>
                </c:pt>
                <c:pt idx="3933">
                  <c:v>-0.177706</c:v>
                </c:pt>
                <c:pt idx="3934">
                  <c:v>-0.174651</c:v>
                </c:pt>
                <c:pt idx="3935">
                  <c:v>-0.17155300000000001</c:v>
                </c:pt>
                <c:pt idx="3936">
                  <c:v>-0.16841500000000001</c:v>
                </c:pt>
                <c:pt idx="3937">
                  <c:v>-0.165239</c:v>
                </c:pt>
                <c:pt idx="3938">
                  <c:v>-0.162027</c:v>
                </c:pt>
                <c:pt idx="3939">
                  <c:v>-0.158777</c:v>
                </c:pt>
                <c:pt idx="3940">
                  <c:v>-0.15549299999999999</c:v>
                </c:pt>
                <c:pt idx="3941">
                  <c:v>-0.15217700000000001</c:v>
                </c:pt>
                <c:pt idx="3942">
                  <c:v>-0.14883199999999999</c:v>
                </c:pt>
                <c:pt idx="3943">
                  <c:v>-0.14546100000000001</c:v>
                </c:pt>
                <c:pt idx="3944">
                  <c:v>-0.142067</c:v>
                </c:pt>
                <c:pt idx="3945">
                  <c:v>-0.138655</c:v>
                </c:pt>
                <c:pt idx="3946">
                  <c:v>-0.13523199999999999</c:v>
                </c:pt>
                <c:pt idx="3947">
                  <c:v>-0.131801</c:v>
                </c:pt>
                <c:pt idx="3948">
                  <c:v>-0.12836600000000001</c:v>
                </c:pt>
                <c:pt idx="3949">
                  <c:v>-0.124928</c:v>
                </c:pt>
                <c:pt idx="3950">
                  <c:v>-0.121493</c:v>
                </c:pt>
                <c:pt idx="3951">
                  <c:v>-0.118062</c:v>
                </c:pt>
                <c:pt idx="3952">
                  <c:v>-0.11464100000000001</c:v>
                </c:pt>
                <c:pt idx="3953">
                  <c:v>-0.11122899999999999</c:v>
                </c:pt>
                <c:pt idx="3954">
                  <c:v>-0.10782899999999999</c:v>
                </c:pt>
                <c:pt idx="3955">
                  <c:v>-0.10444199999999999</c:v>
                </c:pt>
                <c:pt idx="3956">
                  <c:v>-0.10106900000000001</c:v>
                </c:pt>
                <c:pt idx="3957">
                  <c:v>-9.7709900000000002E-2</c:v>
                </c:pt>
                <c:pt idx="3958">
                  <c:v>-9.4366199999999997E-2</c:v>
                </c:pt>
                <c:pt idx="3959">
                  <c:v>-9.1037000000000007E-2</c:v>
                </c:pt>
                <c:pt idx="3960">
                  <c:v>-8.7723200000000001E-2</c:v>
                </c:pt>
                <c:pt idx="3961">
                  <c:v>-8.4428400000000001E-2</c:v>
                </c:pt>
                <c:pt idx="3962">
                  <c:v>-8.1158300000000003E-2</c:v>
                </c:pt>
                <c:pt idx="3963">
                  <c:v>-7.7918799999999996E-2</c:v>
                </c:pt>
                <c:pt idx="3964">
                  <c:v>-7.4713799999999997E-2</c:v>
                </c:pt>
                <c:pt idx="3965">
                  <c:v>-7.1545399999999995E-2</c:v>
                </c:pt>
                <c:pt idx="3966">
                  <c:v>-6.8416400000000002E-2</c:v>
                </c:pt>
                <c:pt idx="3967">
                  <c:v>-6.5328899999999995E-2</c:v>
                </c:pt>
                <c:pt idx="3968">
                  <c:v>-6.2283600000000001E-2</c:v>
                </c:pt>
                <c:pt idx="3969">
                  <c:v>-5.9280300000000001E-2</c:v>
                </c:pt>
                <c:pt idx="3970">
                  <c:v>-5.6319599999999997E-2</c:v>
                </c:pt>
                <c:pt idx="3971">
                  <c:v>-5.34035E-2</c:v>
                </c:pt>
                <c:pt idx="3972">
                  <c:v>-5.0534799999999998E-2</c:v>
                </c:pt>
                <c:pt idx="3973">
                  <c:v>-4.7716799999999997E-2</c:v>
                </c:pt>
                <c:pt idx="3974">
                  <c:v>-4.4952600000000002E-2</c:v>
                </c:pt>
                <c:pt idx="3975">
                  <c:v>-4.2241800000000003E-2</c:v>
                </c:pt>
                <c:pt idx="3976">
                  <c:v>-3.9580600000000001E-2</c:v>
                </c:pt>
                <c:pt idx="3977">
                  <c:v>-3.6966300000000001E-2</c:v>
                </c:pt>
                <c:pt idx="3978">
                  <c:v>-3.4399699999999998E-2</c:v>
                </c:pt>
                <c:pt idx="3979">
                  <c:v>-3.1883000000000002E-2</c:v>
                </c:pt>
                <c:pt idx="3980">
                  <c:v>-2.9417599999999999E-2</c:v>
                </c:pt>
                <c:pt idx="3981">
                  <c:v>-2.7006499999999999E-2</c:v>
                </c:pt>
                <c:pt idx="3982">
                  <c:v>-2.46533E-2</c:v>
                </c:pt>
                <c:pt idx="3983">
                  <c:v>-2.2356000000000001E-2</c:v>
                </c:pt>
                <c:pt idx="3984">
                  <c:v>-2.0108299999999999E-2</c:v>
                </c:pt>
                <c:pt idx="3985">
                  <c:v>-1.7909100000000001E-2</c:v>
                </c:pt>
                <c:pt idx="3986">
                  <c:v>-1.5764500000000001E-2</c:v>
                </c:pt>
                <c:pt idx="3987">
                  <c:v>-1.3681E-2</c:v>
                </c:pt>
                <c:pt idx="3988">
                  <c:v>-1.1663E-2</c:v>
                </c:pt>
                <c:pt idx="3989" formatCode="0.00E+00">
                  <c:v>-9.7115399999999994E-3</c:v>
                </c:pt>
                <c:pt idx="3990" formatCode="0.00E+00">
                  <c:v>-7.8227999999999995E-3</c:v>
                </c:pt>
                <c:pt idx="3991" formatCode="0.00E+00">
                  <c:v>-5.9923299999999997E-3</c:v>
                </c:pt>
                <c:pt idx="3992" formatCode="0.00E+00">
                  <c:v>-4.2177100000000004E-3</c:v>
                </c:pt>
                <c:pt idx="3993" formatCode="0.00E+00">
                  <c:v>-2.4983499999999999E-3</c:v>
                </c:pt>
                <c:pt idx="3994" formatCode="0.00E+00">
                  <c:v>-8.3528400000000005E-4</c:v>
                </c:pt>
                <c:pt idx="3995" formatCode="0.00E+00">
                  <c:v>7.6990200000000004E-4</c:v>
                </c:pt>
                <c:pt idx="3996" formatCode="0.00E+00">
                  <c:v>2.3149999999999998E-3</c:v>
                </c:pt>
                <c:pt idx="3997" formatCode="0.00E+00">
                  <c:v>3.7968400000000001E-3</c:v>
                </c:pt>
                <c:pt idx="3998" formatCode="0.00E+00">
                  <c:v>5.2134499999999997E-3</c:v>
                </c:pt>
                <c:pt idx="3999" formatCode="0.00E+00">
                  <c:v>6.5664199999999999E-3</c:v>
                </c:pt>
                <c:pt idx="4000" formatCode="0.00E+00">
                  <c:v>7.8586899999999998E-3</c:v>
                </c:pt>
                <c:pt idx="4001" formatCode="0.00E+00">
                  <c:v>9.0905199999999995E-3</c:v>
                </c:pt>
                <c:pt idx="4002">
                  <c:v>1.02623E-2</c:v>
                </c:pt>
                <c:pt idx="4003">
                  <c:v>1.1377699999999999E-2</c:v>
                </c:pt>
                <c:pt idx="4004">
                  <c:v>1.2440400000000001E-2</c:v>
                </c:pt>
                <c:pt idx="4005">
                  <c:v>1.3451400000000001E-2</c:v>
                </c:pt>
                <c:pt idx="4006">
                  <c:v>1.44104E-2</c:v>
                </c:pt>
                <c:pt idx="4007">
                  <c:v>1.53165E-2</c:v>
                </c:pt>
                <c:pt idx="4008">
                  <c:v>1.6168700000000001E-2</c:v>
                </c:pt>
                <c:pt idx="4009">
                  <c:v>1.6967900000000001E-2</c:v>
                </c:pt>
                <c:pt idx="4010">
                  <c:v>1.77153E-2</c:v>
                </c:pt>
                <c:pt idx="4011">
                  <c:v>1.8411199999999999E-2</c:v>
                </c:pt>
                <c:pt idx="4012">
                  <c:v>1.9055699999999998E-2</c:v>
                </c:pt>
                <c:pt idx="4013">
                  <c:v>1.9651600000000002E-2</c:v>
                </c:pt>
                <c:pt idx="4014">
                  <c:v>2.0201799999999999E-2</c:v>
                </c:pt>
                <c:pt idx="4015">
                  <c:v>2.0707900000000001E-2</c:v>
                </c:pt>
                <c:pt idx="4016">
                  <c:v>2.1169500000000001E-2</c:v>
                </c:pt>
                <c:pt idx="4017">
                  <c:v>2.1586000000000001E-2</c:v>
                </c:pt>
                <c:pt idx="4018">
                  <c:v>2.19578E-2</c:v>
                </c:pt>
                <c:pt idx="4019">
                  <c:v>2.2287000000000001E-2</c:v>
                </c:pt>
                <c:pt idx="4020">
                  <c:v>2.2576499999999999E-2</c:v>
                </c:pt>
                <c:pt idx="4021">
                  <c:v>2.28287E-2</c:v>
                </c:pt>
                <c:pt idx="4022">
                  <c:v>2.30444E-2</c:v>
                </c:pt>
                <c:pt idx="4023">
                  <c:v>2.32236E-2</c:v>
                </c:pt>
                <c:pt idx="4024">
                  <c:v>2.33685E-2</c:v>
                </c:pt>
                <c:pt idx="4025">
                  <c:v>2.34813E-2</c:v>
                </c:pt>
                <c:pt idx="4026">
                  <c:v>2.3563299999999999E-2</c:v>
                </c:pt>
                <c:pt idx="4027">
                  <c:v>2.3615799999999999E-2</c:v>
                </c:pt>
                <c:pt idx="4028">
                  <c:v>2.36402E-2</c:v>
                </c:pt>
                <c:pt idx="4029">
                  <c:v>2.36385E-2</c:v>
                </c:pt>
                <c:pt idx="4030">
                  <c:v>2.3612500000000002E-2</c:v>
                </c:pt>
                <c:pt idx="4031">
                  <c:v>2.35637E-2</c:v>
                </c:pt>
                <c:pt idx="4032">
                  <c:v>2.3493799999999999E-2</c:v>
                </c:pt>
                <c:pt idx="4033">
                  <c:v>2.3404899999999999E-2</c:v>
                </c:pt>
                <c:pt idx="4034">
                  <c:v>2.32984E-2</c:v>
                </c:pt>
                <c:pt idx="4035">
                  <c:v>2.3174299999999998E-2</c:v>
                </c:pt>
                <c:pt idx="4036">
                  <c:v>2.3031900000000001E-2</c:v>
                </c:pt>
                <c:pt idx="4037">
                  <c:v>2.2871499999999999E-2</c:v>
                </c:pt>
                <c:pt idx="4038">
                  <c:v>2.2693399999999999E-2</c:v>
                </c:pt>
                <c:pt idx="4039">
                  <c:v>2.2498199999999999E-2</c:v>
                </c:pt>
                <c:pt idx="4040">
                  <c:v>2.2286400000000001E-2</c:v>
                </c:pt>
                <c:pt idx="4041">
                  <c:v>2.2058000000000001E-2</c:v>
                </c:pt>
                <c:pt idx="4042">
                  <c:v>2.18134E-2</c:v>
                </c:pt>
                <c:pt idx="4043">
                  <c:v>2.1553900000000001E-2</c:v>
                </c:pt>
                <c:pt idx="4044">
                  <c:v>2.12813E-2</c:v>
                </c:pt>
                <c:pt idx="4045">
                  <c:v>2.0996999999999998E-2</c:v>
                </c:pt>
                <c:pt idx="4046">
                  <c:v>2.0701500000000001E-2</c:v>
                </c:pt>
                <c:pt idx="4047">
                  <c:v>2.0394900000000001E-2</c:v>
                </c:pt>
                <c:pt idx="4048">
                  <c:v>2.0077600000000001E-2</c:v>
                </c:pt>
                <c:pt idx="4049">
                  <c:v>1.97494E-2</c:v>
                </c:pt>
                <c:pt idx="4050">
                  <c:v>1.941E-2</c:v>
                </c:pt>
                <c:pt idx="4051">
                  <c:v>1.9059300000000001E-2</c:v>
                </c:pt>
                <c:pt idx="4052">
                  <c:v>1.8697600000000002E-2</c:v>
                </c:pt>
                <c:pt idx="4053">
                  <c:v>1.83251E-2</c:v>
                </c:pt>
                <c:pt idx="4054">
                  <c:v>1.7942E-2</c:v>
                </c:pt>
                <c:pt idx="4055">
                  <c:v>1.7550400000000001E-2</c:v>
                </c:pt>
                <c:pt idx="4056">
                  <c:v>1.7151900000000001E-2</c:v>
                </c:pt>
                <c:pt idx="4057">
                  <c:v>1.6747700000000001E-2</c:v>
                </c:pt>
                <c:pt idx="4058">
                  <c:v>1.6339300000000001E-2</c:v>
                </c:pt>
                <c:pt idx="4059">
                  <c:v>1.59282E-2</c:v>
                </c:pt>
                <c:pt idx="4060">
                  <c:v>1.5514E-2</c:v>
                </c:pt>
                <c:pt idx="4061">
                  <c:v>1.50954E-2</c:v>
                </c:pt>
                <c:pt idx="4062">
                  <c:v>1.46725E-2</c:v>
                </c:pt>
                <c:pt idx="4063">
                  <c:v>1.42448E-2</c:v>
                </c:pt>
                <c:pt idx="4064">
                  <c:v>1.38104E-2</c:v>
                </c:pt>
                <c:pt idx="4065">
                  <c:v>1.33683E-2</c:v>
                </c:pt>
                <c:pt idx="4066">
                  <c:v>1.2919E-2</c:v>
                </c:pt>
                <c:pt idx="4067">
                  <c:v>1.24627E-2</c:v>
                </c:pt>
                <c:pt idx="4068">
                  <c:v>1.1998999999999999E-2</c:v>
                </c:pt>
                <c:pt idx="4069">
                  <c:v>1.15275E-2</c:v>
                </c:pt>
                <c:pt idx="4070">
                  <c:v>1.1048199999999999E-2</c:v>
                </c:pt>
                <c:pt idx="4071">
                  <c:v>1.05618E-2</c:v>
                </c:pt>
                <c:pt idx="4072">
                  <c:v>1.00689E-2</c:v>
                </c:pt>
                <c:pt idx="4073" formatCode="0.00E+00">
                  <c:v>9.5697400000000002E-3</c:v>
                </c:pt>
                <c:pt idx="4074" formatCode="0.00E+00">
                  <c:v>9.0640600000000005E-3</c:v>
                </c:pt>
                <c:pt idx="4075" formatCode="0.00E+00">
                  <c:v>8.5517800000000001E-3</c:v>
                </c:pt>
                <c:pt idx="4076" formatCode="0.00E+00">
                  <c:v>8.0337700000000008E-3</c:v>
                </c:pt>
                <c:pt idx="4077" formatCode="0.00E+00">
                  <c:v>7.5100699999999998E-3</c:v>
                </c:pt>
                <c:pt idx="4078" formatCode="0.00E+00">
                  <c:v>6.9794999999999996E-3</c:v>
                </c:pt>
                <c:pt idx="4079" formatCode="0.00E+00">
                  <c:v>6.4414700000000004E-3</c:v>
                </c:pt>
                <c:pt idx="4080" formatCode="0.00E+00">
                  <c:v>5.8966299999999999E-3</c:v>
                </c:pt>
                <c:pt idx="4081" formatCode="0.00E+00">
                  <c:v>5.3464200000000002E-3</c:v>
                </c:pt>
                <c:pt idx="4082" formatCode="0.00E+00">
                  <c:v>4.7920899999999997E-3</c:v>
                </c:pt>
                <c:pt idx="4083" formatCode="0.00E+00">
                  <c:v>4.23369E-3</c:v>
                </c:pt>
                <c:pt idx="4084" formatCode="0.00E+00">
                  <c:v>3.6701899999999998E-3</c:v>
                </c:pt>
                <c:pt idx="4085" formatCode="0.00E+00">
                  <c:v>3.10056E-3</c:v>
                </c:pt>
                <c:pt idx="4086" formatCode="0.00E+00">
                  <c:v>2.5242099999999998E-3</c:v>
                </c:pt>
                <c:pt idx="4087" formatCode="0.00E+00">
                  <c:v>1.9404400000000001E-3</c:v>
                </c:pt>
                <c:pt idx="4088" formatCode="0.00E+00">
                  <c:v>1.3480499999999999E-3</c:v>
                </c:pt>
                <c:pt idx="4089" formatCode="0.00E+00">
                  <c:v>7.4605099999999996E-4</c:v>
                </c:pt>
                <c:pt idx="4090" formatCode="0.00E+00">
                  <c:v>1.34148E-4</c:v>
                </c:pt>
                <c:pt idx="4091" formatCode="0.00E+00">
                  <c:v>-4.8765700000000001E-4</c:v>
                </c:pt>
                <c:pt idx="4092" formatCode="0.00E+00">
                  <c:v>-1.1189100000000001E-3</c:v>
                </c:pt>
                <c:pt idx="4093" formatCode="0.00E+00">
                  <c:v>-1.7578100000000001E-3</c:v>
                </c:pt>
                <c:pt idx="4094" formatCode="0.00E+00">
                  <c:v>-2.40209E-3</c:v>
                </c:pt>
                <c:pt idx="4095" formatCode="0.00E+00">
                  <c:v>-3.0506700000000001E-3</c:v>
                </c:pt>
                <c:pt idx="4096" formatCode="0.00E+00">
                  <c:v>-3.7032599999999999E-3</c:v>
                </c:pt>
                <c:pt idx="4097" formatCode="0.00E+00">
                  <c:v>-4.3596599999999996E-3</c:v>
                </c:pt>
                <c:pt idx="4098" formatCode="0.00E+00">
                  <c:v>-5.0199800000000003E-3</c:v>
                </c:pt>
                <c:pt idx="4099" formatCode="0.00E+00">
                  <c:v>-5.6844900000000004E-3</c:v>
                </c:pt>
                <c:pt idx="4100" formatCode="0.00E+00">
                  <c:v>-6.3533000000000001E-3</c:v>
                </c:pt>
                <c:pt idx="4101" formatCode="0.00E+00">
                  <c:v>-7.0258899999999999E-3</c:v>
                </c:pt>
                <c:pt idx="4102" formatCode="0.00E+00">
                  <c:v>-7.7011800000000002E-3</c:v>
                </c:pt>
                <c:pt idx="4103" formatCode="0.00E+00">
                  <c:v>-8.3787199999999992E-3</c:v>
                </c:pt>
                <c:pt idx="4104" formatCode="0.00E+00">
                  <c:v>-9.0594200000000003E-3</c:v>
                </c:pt>
                <c:pt idx="4105" formatCode="0.00E+00">
                  <c:v>-9.7448099999999996E-3</c:v>
                </c:pt>
                <c:pt idx="4106">
                  <c:v>-1.04355E-2</c:v>
                </c:pt>
                <c:pt idx="4107">
                  <c:v>-1.11311E-2</c:v>
                </c:pt>
                <c:pt idx="4108">
                  <c:v>-1.1831E-2</c:v>
                </c:pt>
                <c:pt idx="4109">
                  <c:v>-1.2534699999999999E-2</c:v>
                </c:pt>
                <c:pt idx="4110">
                  <c:v>-1.3240200000000001E-2</c:v>
                </c:pt>
                <c:pt idx="4111">
                  <c:v>-1.39445E-2</c:v>
                </c:pt>
                <c:pt idx="4112">
                  <c:v>-1.46458E-2</c:v>
                </c:pt>
                <c:pt idx="4113">
                  <c:v>-1.53449E-2</c:v>
                </c:pt>
                <c:pt idx="4114">
                  <c:v>-1.6041900000000001E-2</c:v>
                </c:pt>
                <c:pt idx="4115">
                  <c:v>-1.67355E-2</c:v>
                </c:pt>
                <c:pt idx="4116">
                  <c:v>-1.7422900000000002E-2</c:v>
                </c:pt>
                <c:pt idx="4117">
                  <c:v>-1.8102099999999999E-2</c:v>
                </c:pt>
                <c:pt idx="4118">
                  <c:v>-1.87721E-2</c:v>
                </c:pt>
                <c:pt idx="4119">
                  <c:v>-1.94323E-2</c:v>
                </c:pt>
                <c:pt idx="4120">
                  <c:v>-2.0081399999999999E-2</c:v>
                </c:pt>
                <c:pt idx="4121">
                  <c:v>-2.0717599999999999E-2</c:v>
                </c:pt>
                <c:pt idx="4122">
                  <c:v>-2.1340899999999999E-2</c:v>
                </c:pt>
                <c:pt idx="4123">
                  <c:v>-2.1951700000000001E-2</c:v>
                </c:pt>
                <c:pt idx="4124">
                  <c:v>-2.2549400000000001E-2</c:v>
                </c:pt>
                <c:pt idx="4125">
                  <c:v>-2.31326E-2</c:v>
                </c:pt>
                <c:pt idx="4126">
                  <c:v>-2.3700200000000001E-2</c:v>
                </c:pt>
                <c:pt idx="4127">
                  <c:v>-2.4251700000000001E-2</c:v>
                </c:pt>
                <c:pt idx="4128">
                  <c:v>-2.4786200000000001E-2</c:v>
                </c:pt>
                <c:pt idx="4129">
                  <c:v>-2.5302100000000001E-2</c:v>
                </c:pt>
                <c:pt idx="4130">
                  <c:v>-2.5797500000000001E-2</c:v>
                </c:pt>
                <c:pt idx="4131">
                  <c:v>-2.6269399999999998E-2</c:v>
                </c:pt>
                <c:pt idx="4132">
                  <c:v>-2.6715099999999999E-2</c:v>
                </c:pt>
                <c:pt idx="4133">
                  <c:v>-2.7132900000000001E-2</c:v>
                </c:pt>
                <c:pt idx="4134">
                  <c:v>-2.7521799999999999E-2</c:v>
                </c:pt>
                <c:pt idx="4135">
                  <c:v>-2.7880599999999998E-2</c:v>
                </c:pt>
                <c:pt idx="4136">
                  <c:v>-2.8207900000000001E-2</c:v>
                </c:pt>
                <c:pt idx="4137">
                  <c:v>-2.85031E-2</c:v>
                </c:pt>
                <c:pt idx="4138">
                  <c:v>-2.87654E-2</c:v>
                </c:pt>
                <c:pt idx="4139">
                  <c:v>-2.8993700000000001E-2</c:v>
                </c:pt>
                <c:pt idx="4140">
                  <c:v>-2.9186900000000002E-2</c:v>
                </c:pt>
                <c:pt idx="4141">
                  <c:v>-2.9343999999999999E-2</c:v>
                </c:pt>
                <c:pt idx="4142">
                  <c:v>-2.9464000000000001E-2</c:v>
                </c:pt>
                <c:pt idx="4143">
                  <c:v>-2.95459E-2</c:v>
                </c:pt>
                <c:pt idx="4144">
                  <c:v>-2.9588400000000001E-2</c:v>
                </c:pt>
                <c:pt idx="4145">
                  <c:v>-2.9589500000000001E-2</c:v>
                </c:pt>
                <c:pt idx="4146">
                  <c:v>-2.9546699999999999E-2</c:v>
                </c:pt>
                <c:pt idx="4147">
                  <c:v>-2.9458000000000002E-2</c:v>
                </c:pt>
                <c:pt idx="4148">
                  <c:v>-2.93222E-2</c:v>
                </c:pt>
                <c:pt idx="4149">
                  <c:v>-2.91376E-2</c:v>
                </c:pt>
                <c:pt idx="4150">
                  <c:v>-2.8903100000000001E-2</c:v>
                </c:pt>
                <c:pt idx="4151">
                  <c:v>-2.8619499999999999E-2</c:v>
                </c:pt>
                <c:pt idx="4152">
                  <c:v>-2.8287799999999998E-2</c:v>
                </c:pt>
                <c:pt idx="4153">
                  <c:v>-2.7907600000000001E-2</c:v>
                </c:pt>
                <c:pt idx="4154">
                  <c:v>-2.7477000000000001E-2</c:v>
                </c:pt>
                <c:pt idx="4155">
                  <c:v>-2.6993900000000001E-2</c:v>
                </c:pt>
                <c:pt idx="4156">
                  <c:v>-2.64566E-2</c:v>
                </c:pt>
                <c:pt idx="4157">
                  <c:v>-2.5864100000000001E-2</c:v>
                </c:pt>
                <c:pt idx="4158">
                  <c:v>-2.52164E-2</c:v>
                </c:pt>
                <c:pt idx="4159">
                  <c:v>-2.4513400000000001E-2</c:v>
                </c:pt>
                <c:pt idx="4160">
                  <c:v>-2.37541E-2</c:v>
                </c:pt>
                <c:pt idx="4161">
                  <c:v>-2.29362E-2</c:v>
                </c:pt>
                <c:pt idx="4162">
                  <c:v>-2.2058100000000001E-2</c:v>
                </c:pt>
                <c:pt idx="4163">
                  <c:v>-2.1119599999999999E-2</c:v>
                </c:pt>
                <c:pt idx="4164">
                  <c:v>-2.0121300000000002E-2</c:v>
                </c:pt>
                <c:pt idx="4165">
                  <c:v>-1.9064000000000001E-2</c:v>
                </c:pt>
                <c:pt idx="4166">
                  <c:v>-1.79477E-2</c:v>
                </c:pt>
                <c:pt idx="4167">
                  <c:v>-1.6772700000000001E-2</c:v>
                </c:pt>
                <c:pt idx="4168">
                  <c:v>-1.55394E-2</c:v>
                </c:pt>
                <c:pt idx="4169">
                  <c:v>-1.42475E-2</c:v>
                </c:pt>
                <c:pt idx="4170">
                  <c:v>-1.28965E-2</c:v>
                </c:pt>
                <c:pt idx="4171">
                  <c:v>-1.1485199999999999E-2</c:v>
                </c:pt>
                <c:pt idx="4172">
                  <c:v>-1.0012800000000001E-2</c:v>
                </c:pt>
                <c:pt idx="4173" formatCode="0.00E+00">
                  <c:v>-8.4793100000000003E-3</c:v>
                </c:pt>
                <c:pt idx="4174" formatCode="0.00E+00">
                  <c:v>-6.8857199999999997E-3</c:v>
                </c:pt>
                <c:pt idx="4175" formatCode="0.00E+00">
                  <c:v>-5.2330500000000004E-3</c:v>
                </c:pt>
                <c:pt idx="4176" formatCode="0.00E+00">
                  <c:v>-3.5226900000000002E-3</c:v>
                </c:pt>
                <c:pt idx="4177" formatCode="0.00E+00">
                  <c:v>-1.75621E-3</c:v>
                </c:pt>
                <c:pt idx="4178" formatCode="0.00E+00">
                  <c:v>6.5370900000000001E-5</c:v>
                </c:pt>
                <c:pt idx="4179" formatCode="0.00E+00">
                  <c:v>1.94173E-3</c:v>
                </c:pt>
                <c:pt idx="4180" formatCode="0.00E+00">
                  <c:v>3.8727100000000001E-3</c:v>
                </c:pt>
                <c:pt idx="4181" formatCode="0.00E+00">
                  <c:v>5.8576499999999998E-3</c:v>
                </c:pt>
                <c:pt idx="4182" formatCode="0.00E+00">
                  <c:v>7.8957400000000001E-3</c:v>
                </c:pt>
                <c:pt idx="4183" formatCode="0.00E+00">
                  <c:v>9.9865400000000003E-3</c:v>
                </c:pt>
                <c:pt idx="4184">
                  <c:v>1.21292E-2</c:v>
                </c:pt>
                <c:pt idx="4185">
                  <c:v>1.43225E-2</c:v>
                </c:pt>
                <c:pt idx="4186">
                  <c:v>1.6565099999999999E-2</c:v>
                </c:pt>
                <c:pt idx="4187">
                  <c:v>1.8856299999999999E-2</c:v>
                </c:pt>
                <c:pt idx="4188">
                  <c:v>2.1194600000000001E-2</c:v>
                </c:pt>
                <c:pt idx="4189">
                  <c:v>2.3578999999999999E-2</c:v>
                </c:pt>
                <c:pt idx="4190">
                  <c:v>2.6008199999999999E-2</c:v>
                </c:pt>
                <c:pt idx="4191">
                  <c:v>2.8480100000000001E-2</c:v>
                </c:pt>
                <c:pt idx="4192">
                  <c:v>3.0991399999999999E-2</c:v>
                </c:pt>
                <c:pt idx="4193">
                  <c:v>3.3538800000000001E-2</c:v>
                </c:pt>
                <c:pt idx="4194">
                  <c:v>3.6120199999999998E-2</c:v>
                </c:pt>
                <c:pt idx="4195">
                  <c:v>3.8734200000000003E-2</c:v>
                </c:pt>
                <c:pt idx="4196">
                  <c:v>4.13788E-2</c:v>
                </c:pt>
                <c:pt idx="4197">
                  <c:v>4.4051399999999998E-2</c:v>
                </c:pt>
                <c:pt idx="4198">
                  <c:v>4.6750199999999999E-2</c:v>
                </c:pt>
                <c:pt idx="4199">
                  <c:v>4.94741E-2</c:v>
                </c:pt>
                <c:pt idx="4200">
                  <c:v>5.2221299999999998E-2</c:v>
                </c:pt>
                <c:pt idx="4201">
                  <c:v>5.4989200000000002E-2</c:v>
                </c:pt>
                <c:pt idx="4202">
                  <c:v>5.7774800000000001E-2</c:v>
                </c:pt>
                <c:pt idx="4203">
                  <c:v>6.0575799999999999E-2</c:v>
                </c:pt>
                <c:pt idx="4204">
                  <c:v>6.3391199999999995E-2</c:v>
                </c:pt>
                <c:pt idx="4205">
                  <c:v>6.6219399999999998E-2</c:v>
                </c:pt>
                <c:pt idx="4206">
                  <c:v>6.9057999999999994E-2</c:v>
                </c:pt>
                <c:pt idx="4207">
                  <c:v>7.1904200000000001E-2</c:v>
                </c:pt>
                <c:pt idx="4208">
                  <c:v>7.4755699999999994E-2</c:v>
                </c:pt>
                <c:pt idx="4209">
                  <c:v>7.7609999999999998E-2</c:v>
                </c:pt>
                <c:pt idx="4210">
                  <c:v>8.0463000000000007E-2</c:v>
                </c:pt>
                <c:pt idx="4211">
                  <c:v>8.3310899999999993E-2</c:v>
                </c:pt>
                <c:pt idx="4212">
                  <c:v>8.6150400000000002E-2</c:v>
                </c:pt>
                <c:pt idx="4213">
                  <c:v>8.89789E-2</c:v>
                </c:pt>
                <c:pt idx="4214">
                  <c:v>9.1793899999999998E-2</c:v>
                </c:pt>
                <c:pt idx="4215">
                  <c:v>9.4593300000000005E-2</c:v>
                </c:pt>
                <c:pt idx="4216">
                  <c:v>9.7375199999999995E-2</c:v>
                </c:pt>
                <c:pt idx="4217">
                  <c:v>0.100137</c:v>
                </c:pt>
                <c:pt idx="4218">
                  <c:v>0.10287499999999999</c:v>
                </c:pt>
                <c:pt idx="4219">
                  <c:v>0.105589</c:v>
                </c:pt>
                <c:pt idx="4220">
                  <c:v>0.108275</c:v>
                </c:pt>
                <c:pt idx="4221">
                  <c:v>0.11093</c:v>
                </c:pt>
                <c:pt idx="4222">
                  <c:v>0.113552</c:v>
                </c:pt>
                <c:pt idx="4223">
                  <c:v>0.116137</c:v>
                </c:pt>
                <c:pt idx="4224">
                  <c:v>0.118684</c:v>
                </c:pt>
                <c:pt idx="4225">
                  <c:v>0.12119000000000001</c:v>
                </c:pt>
                <c:pt idx="4226">
                  <c:v>0.123654</c:v>
                </c:pt>
                <c:pt idx="4227">
                  <c:v>0.12607199999999999</c:v>
                </c:pt>
                <c:pt idx="4228">
                  <c:v>0.128442</c:v>
                </c:pt>
                <c:pt idx="4229">
                  <c:v>0.13075999999999999</c:v>
                </c:pt>
                <c:pt idx="4230">
                  <c:v>0.133025</c:v>
                </c:pt>
                <c:pt idx="4231">
                  <c:v>0.13523499999999999</c:v>
                </c:pt>
                <c:pt idx="4232">
                  <c:v>0.13738700000000001</c:v>
                </c:pt>
                <c:pt idx="4233">
                  <c:v>0.13947799999999999</c:v>
                </c:pt>
                <c:pt idx="4234">
                  <c:v>0.14150699999999999</c:v>
                </c:pt>
                <c:pt idx="4235">
                  <c:v>0.14346999999999999</c:v>
                </c:pt>
                <c:pt idx="4236">
                  <c:v>0.14536499999999999</c:v>
                </c:pt>
                <c:pt idx="4237">
                  <c:v>0.14718999999999999</c:v>
                </c:pt>
                <c:pt idx="4238">
                  <c:v>0.14894499999999999</c:v>
                </c:pt>
                <c:pt idx="4239">
                  <c:v>0.15062600000000001</c:v>
                </c:pt>
                <c:pt idx="4240">
                  <c:v>0.15223200000000001</c:v>
                </c:pt>
                <c:pt idx="4241">
                  <c:v>0.15376000000000001</c:v>
                </c:pt>
                <c:pt idx="4242">
                  <c:v>0.15520999999999999</c:v>
                </c:pt>
                <c:pt idx="4243">
                  <c:v>0.15658</c:v>
                </c:pt>
                <c:pt idx="4244">
                  <c:v>0.15786700000000001</c:v>
                </c:pt>
                <c:pt idx="4245">
                  <c:v>0.15906999999999999</c:v>
                </c:pt>
                <c:pt idx="4246">
                  <c:v>0.16018499999999999</c:v>
                </c:pt>
                <c:pt idx="4247">
                  <c:v>0.16121099999999999</c:v>
                </c:pt>
                <c:pt idx="4248">
                  <c:v>0.16214899999999999</c:v>
                </c:pt>
                <c:pt idx="4249">
                  <c:v>0.162998</c:v>
                </c:pt>
                <c:pt idx="4250">
                  <c:v>0.16376199999999999</c:v>
                </c:pt>
                <c:pt idx="4251">
                  <c:v>0.164437</c:v>
                </c:pt>
                <c:pt idx="4252">
                  <c:v>0.165024</c:v>
                </c:pt>
                <c:pt idx="4253">
                  <c:v>0.165521</c:v>
                </c:pt>
                <c:pt idx="4254">
                  <c:v>0.16592799999999999</c:v>
                </c:pt>
                <c:pt idx="4255">
                  <c:v>0.166243</c:v>
                </c:pt>
                <c:pt idx="4256">
                  <c:v>0.166466</c:v>
                </c:pt>
                <c:pt idx="4257">
                  <c:v>0.16659499999999999</c:v>
                </c:pt>
                <c:pt idx="4258">
                  <c:v>0.166631</c:v>
                </c:pt>
                <c:pt idx="4259">
                  <c:v>0.166576</c:v>
                </c:pt>
                <c:pt idx="4260">
                  <c:v>0.166431</c:v>
                </c:pt>
                <c:pt idx="4261">
                  <c:v>0.16619800000000001</c:v>
                </c:pt>
                <c:pt idx="4262">
                  <c:v>0.165876</c:v>
                </c:pt>
                <c:pt idx="4263">
                  <c:v>0.165466</c:v>
                </c:pt>
                <c:pt idx="4264">
                  <c:v>0.164969</c:v>
                </c:pt>
                <c:pt idx="4265">
                  <c:v>0.164382</c:v>
                </c:pt>
                <c:pt idx="4266">
                  <c:v>0.16370599999999999</c:v>
                </c:pt>
                <c:pt idx="4267">
                  <c:v>0.162942</c:v>
                </c:pt>
                <c:pt idx="4268">
                  <c:v>0.16209299999999999</c:v>
                </c:pt>
                <c:pt idx="4269">
                  <c:v>0.161161</c:v>
                </c:pt>
                <c:pt idx="4270">
                  <c:v>0.16014700000000001</c:v>
                </c:pt>
                <c:pt idx="4271">
                  <c:v>0.159051</c:v>
                </c:pt>
                <c:pt idx="4272">
                  <c:v>0.15787499999999999</c:v>
                </c:pt>
                <c:pt idx="4273">
                  <c:v>0.15662000000000001</c:v>
                </c:pt>
                <c:pt idx="4274">
                  <c:v>0.15528700000000001</c:v>
                </c:pt>
                <c:pt idx="4275">
                  <c:v>0.15387500000000001</c:v>
                </c:pt>
                <c:pt idx="4276">
                  <c:v>0.15238699999999999</c:v>
                </c:pt>
                <c:pt idx="4277">
                  <c:v>0.15082400000000001</c:v>
                </c:pt>
                <c:pt idx="4278">
                  <c:v>0.14918699999999999</c:v>
                </c:pt>
                <c:pt idx="4279">
                  <c:v>0.14748</c:v>
                </c:pt>
                <c:pt idx="4280">
                  <c:v>0.145703</c:v>
                </c:pt>
                <c:pt idx="4281">
                  <c:v>0.14385999999999999</c:v>
                </c:pt>
                <c:pt idx="4282">
                  <c:v>0.14195099999999999</c:v>
                </c:pt>
                <c:pt idx="4283">
                  <c:v>0.139982</c:v>
                </c:pt>
                <c:pt idx="4284">
                  <c:v>0.13795299999999999</c:v>
                </c:pt>
                <c:pt idx="4285">
                  <c:v>0.13586699999999999</c:v>
                </c:pt>
                <c:pt idx="4286">
                  <c:v>0.13372600000000001</c:v>
                </c:pt>
                <c:pt idx="4287">
                  <c:v>0.13153400000000001</c:v>
                </c:pt>
                <c:pt idx="4288">
                  <c:v>0.12929499999999999</c:v>
                </c:pt>
                <c:pt idx="4289">
                  <c:v>0.12700800000000001</c:v>
                </c:pt>
                <c:pt idx="4290">
                  <c:v>0.124676</c:v>
                </c:pt>
                <c:pt idx="4291">
                  <c:v>0.12230000000000001</c:v>
                </c:pt>
                <c:pt idx="4292">
                  <c:v>0.11988500000000001</c:v>
                </c:pt>
                <c:pt idx="4293">
                  <c:v>0.117433</c:v>
                </c:pt>
                <c:pt idx="4294">
                  <c:v>0.11494600000000001</c:v>
                </c:pt>
                <c:pt idx="4295">
                  <c:v>0.112429</c:v>
                </c:pt>
                <c:pt idx="4296">
                  <c:v>0.109885</c:v>
                </c:pt>
                <c:pt idx="4297">
                  <c:v>0.107318</c:v>
                </c:pt>
                <c:pt idx="4298">
                  <c:v>0.104731</c:v>
                </c:pt>
                <c:pt idx="4299">
                  <c:v>0.10212499999999999</c:v>
                </c:pt>
                <c:pt idx="4300">
                  <c:v>9.9501999999999993E-2</c:v>
                </c:pt>
                <c:pt idx="4301">
                  <c:v>9.6864699999999998E-2</c:v>
                </c:pt>
                <c:pt idx="4302">
                  <c:v>9.4217400000000007E-2</c:v>
                </c:pt>
                <c:pt idx="4303">
                  <c:v>9.1564499999999993E-2</c:v>
                </c:pt>
                <c:pt idx="4304">
                  <c:v>8.8909000000000002E-2</c:v>
                </c:pt>
                <c:pt idx="4305">
                  <c:v>8.6252800000000004E-2</c:v>
                </c:pt>
                <c:pt idx="4306">
                  <c:v>8.3598400000000003E-2</c:v>
                </c:pt>
                <c:pt idx="4307">
                  <c:v>8.0948800000000001E-2</c:v>
                </c:pt>
                <c:pt idx="4308">
                  <c:v>7.8307100000000004E-2</c:v>
                </c:pt>
                <c:pt idx="4309">
                  <c:v>7.5675900000000004E-2</c:v>
                </c:pt>
                <c:pt idx="4310">
                  <c:v>7.3058700000000004E-2</c:v>
                </c:pt>
                <c:pt idx="4311">
                  <c:v>7.0459300000000002E-2</c:v>
                </c:pt>
                <c:pt idx="4312">
                  <c:v>6.7880399999999994E-2</c:v>
                </c:pt>
                <c:pt idx="4313">
                  <c:v>6.5323999999999993E-2</c:v>
                </c:pt>
                <c:pt idx="4314">
                  <c:v>6.27915E-2</c:v>
                </c:pt>
                <c:pt idx="4315">
                  <c:v>6.0284600000000001E-2</c:v>
                </c:pt>
                <c:pt idx="4316">
                  <c:v>5.78059E-2</c:v>
                </c:pt>
                <c:pt idx="4317">
                  <c:v>5.5358499999999998E-2</c:v>
                </c:pt>
                <c:pt idx="4318">
                  <c:v>5.2945699999999998E-2</c:v>
                </c:pt>
                <c:pt idx="4319">
                  <c:v>5.05706E-2</c:v>
                </c:pt>
                <c:pt idx="4320">
                  <c:v>4.8235899999999998E-2</c:v>
                </c:pt>
                <c:pt idx="4321">
                  <c:v>4.5944199999999998E-2</c:v>
                </c:pt>
                <c:pt idx="4322">
                  <c:v>4.3698500000000001E-2</c:v>
                </c:pt>
                <c:pt idx="4323">
                  <c:v>4.1501900000000001E-2</c:v>
                </c:pt>
                <c:pt idx="4324">
                  <c:v>3.93564E-2</c:v>
                </c:pt>
                <c:pt idx="4325">
                  <c:v>3.72638E-2</c:v>
                </c:pt>
                <c:pt idx="4326">
                  <c:v>3.5225600000000003E-2</c:v>
                </c:pt>
                <c:pt idx="4327">
                  <c:v>3.3243000000000002E-2</c:v>
                </c:pt>
                <c:pt idx="4328">
                  <c:v>3.1316700000000003E-2</c:v>
                </c:pt>
                <c:pt idx="4329">
                  <c:v>2.9447600000000001E-2</c:v>
                </c:pt>
                <c:pt idx="4330">
                  <c:v>2.7636999999999998E-2</c:v>
                </c:pt>
                <c:pt idx="4331">
                  <c:v>2.5886099999999999E-2</c:v>
                </c:pt>
                <c:pt idx="4332">
                  <c:v>2.41964E-2</c:v>
                </c:pt>
                <c:pt idx="4333">
                  <c:v>2.2569200000000001E-2</c:v>
                </c:pt>
                <c:pt idx="4334">
                  <c:v>2.1006400000000001E-2</c:v>
                </c:pt>
                <c:pt idx="4335">
                  <c:v>1.9511199999999999E-2</c:v>
                </c:pt>
                <c:pt idx="4336">
                  <c:v>1.8087200000000001E-2</c:v>
                </c:pt>
                <c:pt idx="4337">
                  <c:v>1.6736299999999999E-2</c:v>
                </c:pt>
                <c:pt idx="4338">
                  <c:v>1.5458400000000001E-2</c:v>
                </c:pt>
                <c:pt idx="4339">
                  <c:v>1.4253099999999999E-2</c:v>
                </c:pt>
                <c:pt idx="4340">
                  <c:v>1.31211E-2</c:v>
                </c:pt>
                <c:pt idx="4341">
                  <c:v>1.2064200000000001E-2</c:v>
                </c:pt>
                <c:pt idx="4342">
                  <c:v>1.10841E-2</c:v>
                </c:pt>
                <c:pt idx="4343">
                  <c:v>1.0181900000000001E-2</c:v>
                </c:pt>
                <c:pt idx="4344" formatCode="0.00E+00">
                  <c:v>9.3578900000000007E-3</c:v>
                </c:pt>
                <c:pt idx="4345" formatCode="0.00E+00">
                  <c:v>8.6133000000000008E-3</c:v>
                </c:pt>
                <c:pt idx="4346" formatCode="0.00E+00">
                  <c:v>7.94949E-3</c:v>
                </c:pt>
                <c:pt idx="4347" formatCode="0.00E+00">
                  <c:v>7.3660899999999996E-3</c:v>
                </c:pt>
                <c:pt idx="4348" formatCode="0.00E+00">
                  <c:v>6.8618799999999999E-3</c:v>
                </c:pt>
                <c:pt idx="4349" formatCode="0.00E+00">
                  <c:v>6.4373199999999998E-3</c:v>
                </c:pt>
                <c:pt idx="4350" formatCode="0.00E+00">
                  <c:v>6.0941099999999998E-3</c:v>
                </c:pt>
                <c:pt idx="4351" formatCode="0.00E+00">
                  <c:v>5.83279E-3</c:v>
                </c:pt>
                <c:pt idx="4352" formatCode="0.00E+00">
                  <c:v>5.6517E-3</c:v>
                </c:pt>
                <c:pt idx="4353" formatCode="0.00E+00">
                  <c:v>5.54799E-3</c:v>
                </c:pt>
                <c:pt idx="4354" formatCode="0.00E+00">
                  <c:v>5.51967E-3</c:v>
                </c:pt>
                <c:pt idx="4355" formatCode="0.00E+00">
                  <c:v>5.5669999999999999E-3</c:v>
                </c:pt>
                <c:pt idx="4356" formatCode="0.00E+00">
                  <c:v>5.6911100000000001E-3</c:v>
                </c:pt>
                <c:pt idx="4357" formatCode="0.00E+00">
                  <c:v>5.8919000000000003E-3</c:v>
                </c:pt>
                <c:pt idx="4358" formatCode="0.00E+00">
                  <c:v>6.1682600000000001E-3</c:v>
                </c:pt>
                <c:pt idx="4359" formatCode="0.00E+00">
                  <c:v>6.51981E-3</c:v>
                </c:pt>
                <c:pt idx="4360" formatCode="0.00E+00">
                  <c:v>6.9469800000000002E-3</c:v>
                </c:pt>
                <c:pt idx="4361" formatCode="0.00E+00">
                  <c:v>7.4497000000000001E-3</c:v>
                </c:pt>
                <c:pt idx="4362" formatCode="0.00E+00">
                  <c:v>8.0272499999999997E-3</c:v>
                </c:pt>
                <c:pt idx="4363" formatCode="0.00E+00">
                  <c:v>8.6793100000000008E-3</c:v>
                </c:pt>
                <c:pt idx="4364" formatCode="0.00E+00">
                  <c:v>9.4057499999999992E-3</c:v>
                </c:pt>
                <c:pt idx="4365">
                  <c:v>1.02051E-2</c:v>
                </c:pt>
                <c:pt idx="4366">
                  <c:v>1.10743E-2</c:v>
                </c:pt>
                <c:pt idx="4367">
                  <c:v>1.20106E-2</c:v>
                </c:pt>
                <c:pt idx="4368">
                  <c:v>1.3013E-2</c:v>
                </c:pt>
                <c:pt idx="4369">
                  <c:v>1.40819E-2</c:v>
                </c:pt>
                <c:pt idx="4370">
                  <c:v>1.5217100000000001E-2</c:v>
                </c:pt>
                <c:pt idx="4371">
                  <c:v>1.6416900000000002E-2</c:v>
                </c:pt>
                <c:pt idx="4372">
                  <c:v>1.76784E-2</c:v>
                </c:pt>
                <c:pt idx="4373">
                  <c:v>1.8999200000000001E-2</c:v>
                </c:pt>
                <c:pt idx="4374">
                  <c:v>2.03774E-2</c:v>
                </c:pt>
                <c:pt idx="4375">
                  <c:v>2.1812000000000002E-2</c:v>
                </c:pt>
                <c:pt idx="4376">
                  <c:v>2.3302400000000001E-2</c:v>
                </c:pt>
                <c:pt idx="4377">
                  <c:v>2.4846300000000002E-2</c:v>
                </c:pt>
                <c:pt idx="4378">
                  <c:v>2.6439899999999999E-2</c:v>
                </c:pt>
                <c:pt idx="4379">
                  <c:v>2.8080600000000001E-2</c:v>
                </c:pt>
                <c:pt idx="4380">
                  <c:v>2.9767499999999999E-2</c:v>
                </c:pt>
                <c:pt idx="4381">
                  <c:v>3.1499800000000001E-2</c:v>
                </c:pt>
                <c:pt idx="4382">
                  <c:v>3.3274600000000001E-2</c:v>
                </c:pt>
                <c:pt idx="4383">
                  <c:v>3.5088099999999997E-2</c:v>
                </c:pt>
                <c:pt idx="4384">
                  <c:v>3.6937699999999997E-2</c:v>
                </c:pt>
                <c:pt idx="4385">
                  <c:v>3.8821899999999999E-2</c:v>
                </c:pt>
                <c:pt idx="4386">
                  <c:v>4.0739400000000002E-2</c:v>
                </c:pt>
                <c:pt idx="4387">
                  <c:v>4.26881E-2</c:v>
                </c:pt>
                <c:pt idx="4388">
                  <c:v>4.4665099999999999E-2</c:v>
                </c:pt>
                <c:pt idx="4389">
                  <c:v>4.6668599999999998E-2</c:v>
                </c:pt>
                <c:pt idx="4390">
                  <c:v>4.8696799999999998E-2</c:v>
                </c:pt>
                <c:pt idx="4391">
                  <c:v>5.0747E-2</c:v>
                </c:pt>
                <c:pt idx="4392">
                  <c:v>5.2816200000000001E-2</c:v>
                </c:pt>
                <c:pt idx="4393">
                  <c:v>5.4901699999999998E-2</c:v>
                </c:pt>
                <c:pt idx="4394">
                  <c:v>5.7001000000000003E-2</c:v>
                </c:pt>
                <c:pt idx="4395">
                  <c:v>5.9111200000000003E-2</c:v>
                </c:pt>
                <c:pt idx="4396">
                  <c:v>6.1229199999999998E-2</c:v>
                </c:pt>
                <c:pt idx="4397">
                  <c:v>6.3352500000000006E-2</c:v>
                </c:pt>
                <c:pt idx="4398">
                  <c:v>6.5479700000000002E-2</c:v>
                </c:pt>
                <c:pt idx="4399">
                  <c:v>6.76094E-2</c:v>
                </c:pt>
                <c:pt idx="4400">
                  <c:v>6.9740200000000002E-2</c:v>
                </c:pt>
                <c:pt idx="4401">
                  <c:v>7.1869799999999998E-2</c:v>
                </c:pt>
                <c:pt idx="4402">
                  <c:v>7.3994599999999994E-2</c:v>
                </c:pt>
                <c:pt idx="4403">
                  <c:v>7.6110800000000006E-2</c:v>
                </c:pt>
                <c:pt idx="4404">
                  <c:v>7.8217700000000001E-2</c:v>
                </c:pt>
                <c:pt idx="4405">
                  <c:v>8.0316100000000001E-2</c:v>
                </c:pt>
                <c:pt idx="4406">
                  <c:v>8.2404699999999997E-2</c:v>
                </c:pt>
                <c:pt idx="4407">
                  <c:v>8.448E-2</c:v>
                </c:pt>
                <c:pt idx="4408">
                  <c:v>8.6538599999999993E-2</c:v>
                </c:pt>
                <c:pt idx="4409">
                  <c:v>8.8577699999999995E-2</c:v>
                </c:pt>
                <c:pt idx="4410">
                  <c:v>9.0595200000000001E-2</c:v>
                </c:pt>
                <c:pt idx="4411">
                  <c:v>9.2589099999999994E-2</c:v>
                </c:pt>
                <c:pt idx="4412">
                  <c:v>9.4558000000000003E-2</c:v>
                </c:pt>
                <c:pt idx="4413">
                  <c:v>9.6501699999999996E-2</c:v>
                </c:pt>
                <c:pt idx="4414">
                  <c:v>9.8419099999999995E-2</c:v>
                </c:pt>
                <c:pt idx="4415">
                  <c:v>0.10030699999999999</c:v>
                </c:pt>
                <c:pt idx="4416">
                  <c:v>0.102161</c:v>
                </c:pt>
                <c:pt idx="4417">
                  <c:v>0.103978</c:v>
                </c:pt>
                <c:pt idx="4418">
                  <c:v>0.105757</c:v>
                </c:pt>
                <c:pt idx="4419">
                  <c:v>0.10749599999999999</c:v>
                </c:pt>
                <c:pt idx="4420">
                  <c:v>0.109192</c:v>
                </c:pt>
                <c:pt idx="4421">
                  <c:v>0.110844</c:v>
                </c:pt>
                <c:pt idx="4422">
                  <c:v>0.112452</c:v>
                </c:pt>
                <c:pt idx="4423">
                  <c:v>0.11401500000000001</c:v>
                </c:pt>
                <c:pt idx="4424">
                  <c:v>0.115532</c:v>
                </c:pt>
                <c:pt idx="4425">
                  <c:v>0.11700099999999999</c:v>
                </c:pt>
                <c:pt idx="4426">
                  <c:v>0.118422</c:v>
                </c:pt>
                <c:pt idx="4427">
                  <c:v>0.11979099999999999</c:v>
                </c:pt>
                <c:pt idx="4428">
                  <c:v>0.12110700000000001</c:v>
                </c:pt>
                <c:pt idx="4429">
                  <c:v>0.122366</c:v>
                </c:pt>
                <c:pt idx="4430">
                  <c:v>0.123566</c:v>
                </c:pt>
                <c:pt idx="4431">
                  <c:v>0.124708</c:v>
                </c:pt>
                <c:pt idx="4432">
                  <c:v>0.12579099999999999</c:v>
                </c:pt>
                <c:pt idx="4433">
                  <c:v>0.12681600000000001</c:v>
                </c:pt>
                <c:pt idx="4434">
                  <c:v>0.12778300000000001</c:v>
                </c:pt>
                <c:pt idx="4435">
                  <c:v>0.12869</c:v>
                </c:pt>
                <c:pt idx="4436">
                  <c:v>0.12953899999999999</c:v>
                </c:pt>
                <c:pt idx="4437">
                  <c:v>0.130329</c:v>
                </c:pt>
                <c:pt idx="4438">
                  <c:v>0.13106000000000001</c:v>
                </c:pt>
                <c:pt idx="4439">
                  <c:v>0.13173199999999999</c:v>
                </c:pt>
                <c:pt idx="4440">
                  <c:v>0.13234399999999999</c:v>
                </c:pt>
                <c:pt idx="4441">
                  <c:v>0.13289400000000001</c:v>
                </c:pt>
                <c:pt idx="4442">
                  <c:v>0.133381</c:v>
                </c:pt>
                <c:pt idx="4443">
                  <c:v>0.13380500000000001</c:v>
                </c:pt>
                <c:pt idx="4444">
                  <c:v>0.13416500000000001</c:v>
                </c:pt>
                <c:pt idx="4445">
                  <c:v>0.13446</c:v>
                </c:pt>
                <c:pt idx="4446">
                  <c:v>0.13469200000000001</c:v>
                </c:pt>
                <c:pt idx="4447">
                  <c:v>0.13485900000000001</c:v>
                </c:pt>
                <c:pt idx="4448">
                  <c:v>0.134964</c:v>
                </c:pt>
                <c:pt idx="4449">
                  <c:v>0.13500699999999999</c:v>
                </c:pt>
                <c:pt idx="4450">
                  <c:v>0.134988</c:v>
                </c:pt>
                <c:pt idx="4451">
                  <c:v>0.134908</c:v>
                </c:pt>
                <c:pt idx="4452">
                  <c:v>0.134769</c:v>
                </c:pt>
                <c:pt idx="4453">
                  <c:v>0.134573</c:v>
                </c:pt>
                <c:pt idx="4454">
                  <c:v>0.13431899999999999</c:v>
                </c:pt>
                <c:pt idx="4455">
                  <c:v>0.13400599999999999</c:v>
                </c:pt>
                <c:pt idx="4456">
                  <c:v>0.13363700000000001</c:v>
                </c:pt>
                <c:pt idx="4457">
                  <c:v>0.133213</c:v>
                </c:pt>
                <c:pt idx="4458">
                  <c:v>0.13273799999999999</c:v>
                </c:pt>
                <c:pt idx="4459">
                  <c:v>0.132211</c:v>
                </c:pt>
                <c:pt idx="4460">
                  <c:v>0.131635</c:v>
                </c:pt>
                <c:pt idx="4461">
                  <c:v>0.13101099999999999</c:v>
                </c:pt>
                <c:pt idx="4462">
                  <c:v>0.13034200000000001</c:v>
                </c:pt>
                <c:pt idx="4463">
                  <c:v>0.12962899999999999</c:v>
                </c:pt>
                <c:pt idx="4464">
                  <c:v>0.12887399999999999</c:v>
                </c:pt>
                <c:pt idx="4465">
                  <c:v>0.12808</c:v>
                </c:pt>
                <c:pt idx="4466">
                  <c:v>0.12725</c:v>
                </c:pt>
                <c:pt idx="4467">
                  <c:v>0.126389</c:v>
                </c:pt>
                <c:pt idx="4468">
                  <c:v>0.125499</c:v>
                </c:pt>
                <c:pt idx="4469">
                  <c:v>0.12457799999999999</c:v>
                </c:pt>
                <c:pt idx="4470">
                  <c:v>0.123626</c:v>
                </c:pt>
                <c:pt idx="4471">
                  <c:v>0.122644</c:v>
                </c:pt>
                <c:pt idx="4472">
                  <c:v>0.12163400000000001</c:v>
                </c:pt>
                <c:pt idx="4473">
                  <c:v>0.120599</c:v>
                </c:pt>
                <c:pt idx="4474">
                  <c:v>0.11953999999999999</c:v>
                </c:pt>
                <c:pt idx="4475">
                  <c:v>0.11846</c:v>
                </c:pt>
                <c:pt idx="4476">
                  <c:v>0.117359</c:v>
                </c:pt>
                <c:pt idx="4477">
                  <c:v>0.116241</c:v>
                </c:pt>
                <c:pt idx="4478">
                  <c:v>0.115108</c:v>
                </c:pt>
                <c:pt idx="4479">
                  <c:v>0.11396299999999999</c:v>
                </c:pt>
                <c:pt idx="4480">
                  <c:v>0.11280999999999999</c:v>
                </c:pt>
                <c:pt idx="4481">
                  <c:v>0.11165</c:v>
                </c:pt>
                <c:pt idx="4482">
                  <c:v>0.110482</c:v>
                </c:pt>
                <c:pt idx="4483">
                  <c:v>0.109307</c:v>
                </c:pt>
                <c:pt idx="4484">
                  <c:v>0.108128</c:v>
                </c:pt>
                <c:pt idx="4485">
                  <c:v>0.10695</c:v>
                </c:pt>
                <c:pt idx="4486">
                  <c:v>0.10577499999999999</c:v>
                </c:pt>
                <c:pt idx="4487">
                  <c:v>0.10460800000000001</c:v>
                </c:pt>
                <c:pt idx="4488">
                  <c:v>0.103452</c:v>
                </c:pt>
                <c:pt idx="4489">
                  <c:v>0.102307</c:v>
                </c:pt>
                <c:pt idx="4490">
                  <c:v>0.101176</c:v>
                </c:pt>
                <c:pt idx="4491">
                  <c:v>0.100059</c:v>
                </c:pt>
                <c:pt idx="4492">
                  <c:v>9.8956600000000006E-2</c:v>
                </c:pt>
                <c:pt idx="4493">
                  <c:v>9.7869300000000006E-2</c:v>
                </c:pt>
                <c:pt idx="4494">
                  <c:v>9.6798200000000001E-2</c:v>
                </c:pt>
                <c:pt idx="4495">
                  <c:v>9.5744899999999994E-2</c:v>
                </c:pt>
                <c:pt idx="4496">
                  <c:v>9.4711799999999999E-2</c:v>
                </c:pt>
                <c:pt idx="4497">
                  <c:v>9.3701400000000004E-2</c:v>
                </c:pt>
                <c:pt idx="4498">
                  <c:v>9.2715199999999998E-2</c:v>
                </c:pt>
                <c:pt idx="4499">
                  <c:v>9.1753000000000001E-2</c:v>
                </c:pt>
                <c:pt idx="4500">
                  <c:v>9.0815699999999999E-2</c:v>
                </c:pt>
                <c:pt idx="4501">
                  <c:v>8.9905700000000005E-2</c:v>
                </c:pt>
                <c:pt idx="4502">
                  <c:v>8.90238E-2</c:v>
                </c:pt>
                <c:pt idx="4503">
                  <c:v>8.8168800000000006E-2</c:v>
                </c:pt>
                <c:pt idx="4504">
                  <c:v>8.7339600000000003E-2</c:v>
                </c:pt>
                <c:pt idx="4505">
                  <c:v>8.6536500000000002E-2</c:v>
                </c:pt>
                <c:pt idx="4506">
                  <c:v>8.5759000000000002E-2</c:v>
                </c:pt>
                <c:pt idx="4507">
                  <c:v>8.5006200000000004E-2</c:v>
                </c:pt>
                <c:pt idx="4508">
                  <c:v>8.4278900000000004E-2</c:v>
                </c:pt>
                <c:pt idx="4509">
                  <c:v>8.3579299999999995E-2</c:v>
                </c:pt>
                <c:pt idx="4510">
                  <c:v>8.2909300000000005E-2</c:v>
                </c:pt>
                <c:pt idx="4511">
                  <c:v>8.2269499999999995E-2</c:v>
                </c:pt>
                <c:pt idx="4512">
                  <c:v>8.1660800000000006E-2</c:v>
                </c:pt>
                <c:pt idx="4513">
                  <c:v>8.1085199999999996E-2</c:v>
                </c:pt>
                <c:pt idx="4514">
                  <c:v>8.0543299999999998E-2</c:v>
                </c:pt>
                <c:pt idx="4515">
                  <c:v>8.0033599999999996E-2</c:v>
                </c:pt>
                <c:pt idx="4516">
                  <c:v>7.95545E-2</c:v>
                </c:pt>
                <c:pt idx="4517">
                  <c:v>7.9105800000000004E-2</c:v>
                </c:pt>
                <c:pt idx="4518">
                  <c:v>7.8687699999999999E-2</c:v>
                </c:pt>
                <c:pt idx="4519">
                  <c:v>7.8300599999999998E-2</c:v>
                </c:pt>
                <c:pt idx="4520">
                  <c:v>7.7945100000000003E-2</c:v>
                </c:pt>
                <c:pt idx="4521">
                  <c:v>7.7620800000000004E-2</c:v>
                </c:pt>
                <c:pt idx="4522">
                  <c:v>7.7326500000000006E-2</c:v>
                </c:pt>
                <c:pt idx="4523">
                  <c:v>7.7061299999999999E-2</c:v>
                </c:pt>
                <c:pt idx="4524">
                  <c:v>7.6825199999999996E-2</c:v>
                </c:pt>
                <c:pt idx="4525">
                  <c:v>7.6617299999999999E-2</c:v>
                </c:pt>
                <c:pt idx="4526">
                  <c:v>7.6436699999999996E-2</c:v>
                </c:pt>
                <c:pt idx="4527">
                  <c:v>7.62819E-2</c:v>
                </c:pt>
                <c:pt idx="4528">
                  <c:v>7.6151800000000006E-2</c:v>
                </c:pt>
                <c:pt idx="4529">
                  <c:v>7.6045699999999994E-2</c:v>
                </c:pt>
                <c:pt idx="4530">
                  <c:v>7.5963799999999998E-2</c:v>
                </c:pt>
                <c:pt idx="4531">
                  <c:v>7.5905600000000004E-2</c:v>
                </c:pt>
                <c:pt idx="4532">
                  <c:v>7.5869800000000001E-2</c:v>
                </c:pt>
                <c:pt idx="4533">
                  <c:v>7.5854900000000003E-2</c:v>
                </c:pt>
                <c:pt idx="4534">
                  <c:v>7.5859599999999999E-2</c:v>
                </c:pt>
                <c:pt idx="4535">
                  <c:v>7.5883400000000004E-2</c:v>
                </c:pt>
                <c:pt idx="4536">
                  <c:v>7.5926599999999997E-2</c:v>
                </c:pt>
                <c:pt idx="4537">
                  <c:v>7.5988899999999998E-2</c:v>
                </c:pt>
                <c:pt idx="4538">
                  <c:v>7.6068200000000002E-2</c:v>
                </c:pt>
                <c:pt idx="4539">
                  <c:v>7.6162999999999995E-2</c:v>
                </c:pt>
                <c:pt idx="4540">
                  <c:v>7.6273900000000006E-2</c:v>
                </c:pt>
                <c:pt idx="4541">
                  <c:v>7.6400200000000001E-2</c:v>
                </c:pt>
                <c:pt idx="4542">
                  <c:v>7.6538499999999995E-2</c:v>
                </c:pt>
                <c:pt idx="4543">
                  <c:v>7.6685900000000001E-2</c:v>
                </c:pt>
                <c:pt idx="4544">
                  <c:v>7.6841400000000004E-2</c:v>
                </c:pt>
                <c:pt idx="4545">
                  <c:v>7.7004500000000004E-2</c:v>
                </c:pt>
                <c:pt idx="4546">
                  <c:v>7.7174900000000005E-2</c:v>
                </c:pt>
                <c:pt idx="4547">
                  <c:v>7.7352799999999999E-2</c:v>
                </c:pt>
                <c:pt idx="4548">
                  <c:v>7.7538300000000004E-2</c:v>
                </c:pt>
                <c:pt idx="4549">
                  <c:v>7.7729800000000002E-2</c:v>
                </c:pt>
                <c:pt idx="4550">
                  <c:v>7.7924400000000005E-2</c:v>
                </c:pt>
                <c:pt idx="4551">
                  <c:v>7.8119400000000006E-2</c:v>
                </c:pt>
                <c:pt idx="4552">
                  <c:v>7.8313999999999995E-2</c:v>
                </c:pt>
                <c:pt idx="4553">
                  <c:v>7.85106E-2</c:v>
                </c:pt>
                <c:pt idx="4554">
                  <c:v>7.8712099999999993E-2</c:v>
                </c:pt>
                <c:pt idx="4555">
                  <c:v>7.8919600000000006E-2</c:v>
                </c:pt>
                <c:pt idx="4556">
                  <c:v>7.9132900000000006E-2</c:v>
                </c:pt>
                <c:pt idx="4557">
                  <c:v>7.9350599999999993E-2</c:v>
                </c:pt>
                <c:pt idx="4558">
                  <c:v>7.9569699999999993E-2</c:v>
                </c:pt>
                <c:pt idx="4559">
                  <c:v>7.9787200000000003E-2</c:v>
                </c:pt>
                <c:pt idx="4560">
                  <c:v>8.0002299999999998E-2</c:v>
                </c:pt>
                <c:pt idx="4561">
                  <c:v>8.0215400000000006E-2</c:v>
                </c:pt>
                <c:pt idx="4562">
                  <c:v>8.0425200000000002E-2</c:v>
                </c:pt>
                <c:pt idx="4563">
                  <c:v>8.0629199999999998E-2</c:v>
                </c:pt>
                <c:pt idx="4564">
                  <c:v>8.0825800000000003E-2</c:v>
                </c:pt>
                <c:pt idx="4565">
                  <c:v>8.1012399999999998E-2</c:v>
                </c:pt>
                <c:pt idx="4566">
                  <c:v>8.1185800000000002E-2</c:v>
                </c:pt>
                <c:pt idx="4567">
                  <c:v>8.13445E-2</c:v>
                </c:pt>
                <c:pt idx="4568">
                  <c:v>8.1487299999999999E-2</c:v>
                </c:pt>
                <c:pt idx="4569">
                  <c:v>8.1612299999999999E-2</c:v>
                </c:pt>
                <c:pt idx="4570">
                  <c:v>8.1718100000000002E-2</c:v>
                </c:pt>
                <c:pt idx="4571">
                  <c:v>8.1805600000000006E-2</c:v>
                </c:pt>
                <c:pt idx="4572">
                  <c:v>8.1876500000000005E-2</c:v>
                </c:pt>
                <c:pt idx="4573">
                  <c:v>8.1932000000000005E-2</c:v>
                </c:pt>
                <c:pt idx="4574">
                  <c:v>8.1973000000000004E-2</c:v>
                </c:pt>
                <c:pt idx="4575">
                  <c:v>8.1999799999999998E-2</c:v>
                </c:pt>
                <c:pt idx="4576">
                  <c:v>8.2012299999999996E-2</c:v>
                </c:pt>
                <c:pt idx="4577">
                  <c:v>8.20105E-2</c:v>
                </c:pt>
                <c:pt idx="4578">
                  <c:v>8.1994899999999996E-2</c:v>
                </c:pt>
                <c:pt idx="4579">
                  <c:v>8.1964099999999998E-2</c:v>
                </c:pt>
                <c:pt idx="4580">
                  <c:v>8.1914899999999999E-2</c:v>
                </c:pt>
                <c:pt idx="4581">
                  <c:v>8.1845399999999999E-2</c:v>
                </c:pt>
                <c:pt idx="4582">
                  <c:v>8.1754300000000002E-2</c:v>
                </c:pt>
                <c:pt idx="4583">
                  <c:v>8.1640900000000002E-2</c:v>
                </c:pt>
                <c:pt idx="4584">
                  <c:v>8.1505599999999997E-2</c:v>
                </c:pt>
                <c:pt idx="4585">
                  <c:v>8.1349400000000002E-2</c:v>
                </c:pt>
                <c:pt idx="4586">
                  <c:v>8.1172300000000003E-2</c:v>
                </c:pt>
                <c:pt idx="4587">
                  <c:v>8.09729E-2</c:v>
                </c:pt>
                <c:pt idx="4588">
                  <c:v>8.0749699999999994E-2</c:v>
                </c:pt>
                <c:pt idx="4589">
                  <c:v>8.0502099999999993E-2</c:v>
                </c:pt>
                <c:pt idx="4590">
                  <c:v>8.0229099999999998E-2</c:v>
                </c:pt>
                <c:pt idx="4591">
                  <c:v>7.9928700000000005E-2</c:v>
                </c:pt>
                <c:pt idx="4592">
                  <c:v>7.9598000000000002E-2</c:v>
                </c:pt>
                <c:pt idx="4593">
                  <c:v>7.9234799999999994E-2</c:v>
                </c:pt>
                <c:pt idx="4594">
                  <c:v>7.8837299999999999E-2</c:v>
                </c:pt>
                <c:pt idx="4595">
                  <c:v>7.8404699999999994E-2</c:v>
                </c:pt>
                <c:pt idx="4596">
                  <c:v>7.7937400000000004E-2</c:v>
                </c:pt>
                <c:pt idx="4597">
                  <c:v>7.7437300000000001E-2</c:v>
                </c:pt>
                <c:pt idx="4598">
                  <c:v>7.6906600000000006E-2</c:v>
                </c:pt>
                <c:pt idx="4599">
                  <c:v>7.6345999999999997E-2</c:v>
                </c:pt>
                <c:pt idx="4600">
                  <c:v>7.5755199999999995E-2</c:v>
                </c:pt>
                <c:pt idx="4601">
                  <c:v>7.5134400000000004E-2</c:v>
                </c:pt>
                <c:pt idx="4602">
                  <c:v>7.4483900000000006E-2</c:v>
                </c:pt>
                <c:pt idx="4603">
                  <c:v>7.3803099999999996E-2</c:v>
                </c:pt>
                <c:pt idx="4604">
                  <c:v>7.3093400000000003E-2</c:v>
                </c:pt>
                <c:pt idx="4605">
                  <c:v>7.2357900000000003E-2</c:v>
                </c:pt>
                <c:pt idx="4606">
                  <c:v>7.1598800000000004E-2</c:v>
                </c:pt>
                <c:pt idx="4607">
                  <c:v>7.0815699999999995E-2</c:v>
                </c:pt>
                <c:pt idx="4608">
                  <c:v>7.0007100000000003E-2</c:v>
                </c:pt>
                <c:pt idx="4609">
                  <c:v>6.91721E-2</c:v>
                </c:pt>
                <c:pt idx="4610">
                  <c:v>6.8310800000000005E-2</c:v>
                </c:pt>
                <c:pt idx="4611">
                  <c:v>6.7423300000000005E-2</c:v>
                </c:pt>
                <c:pt idx="4612">
                  <c:v>6.651E-2</c:v>
                </c:pt>
                <c:pt idx="4613">
                  <c:v>6.5572400000000003E-2</c:v>
                </c:pt>
                <c:pt idx="4614">
                  <c:v>6.4611600000000005E-2</c:v>
                </c:pt>
                <c:pt idx="4615">
                  <c:v>6.3627699999999995E-2</c:v>
                </c:pt>
                <c:pt idx="4616">
                  <c:v>6.2620899999999993E-2</c:v>
                </c:pt>
                <c:pt idx="4617">
                  <c:v>6.15939E-2</c:v>
                </c:pt>
                <c:pt idx="4618">
                  <c:v>6.05505E-2</c:v>
                </c:pt>
                <c:pt idx="4619">
                  <c:v>5.9492200000000002E-2</c:v>
                </c:pt>
                <c:pt idx="4620">
                  <c:v>5.8419199999999998E-2</c:v>
                </c:pt>
                <c:pt idx="4621">
                  <c:v>5.7332899999999999E-2</c:v>
                </c:pt>
                <c:pt idx="4622">
                  <c:v>5.6235800000000002E-2</c:v>
                </c:pt>
                <c:pt idx="4623">
                  <c:v>5.5131800000000002E-2</c:v>
                </c:pt>
                <c:pt idx="4624">
                  <c:v>5.4024299999999997E-2</c:v>
                </c:pt>
                <c:pt idx="4625">
                  <c:v>5.2914900000000001E-2</c:v>
                </c:pt>
                <c:pt idx="4626">
                  <c:v>5.1804299999999998E-2</c:v>
                </c:pt>
                <c:pt idx="4627">
                  <c:v>5.0693700000000001E-2</c:v>
                </c:pt>
                <c:pt idx="4628">
                  <c:v>4.95846E-2</c:v>
                </c:pt>
                <c:pt idx="4629">
                  <c:v>4.8478E-2</c:v>
                </c:pt>
                <c:pt idx="4630">
                  <c:v>4.7374899999999998E-2</c:v>
                </c:pt>
                <c:pt idx="4631">
                  <c:v>4.6276699999999997E-2</c:v>
                </c:pt>
                <c:pt idx="4632">
                  <c:v>4.5185200000000002E-2</c:v>
                </c:pt>
                <c:pt idx="4633">
                  <c:v>4.4103499999999997E-2</c:v>
                </c:pt>
                <c:pt idx="4634">
                  <c:v>4.3035900000000002E-2</c:v>
                </c:pt>
                <c:pt idx="4635">
                  <c:v>4.1986000000000002E-2</c:v>
                </c:pt>
                <c:pt idx="4636">
                  <c:v>4.0954499999999998E-2</c:v>
                </c:pt>
                <c:pt idx="4637">
                  <c:v>3.9940999999999997E-2</c:v>
                </c:pt>
                <c:pt idx="4638">
                  <c:v>3.8946399999999999E-2</c:v>
                </c:pt>
                <c:pt idx="4639">
                  <c:v>3.7973300000000001E-2</c:v>
                </c:pt>
                <c:pt idx="4640">
                  <c:v>3.7025099999999998E-2</c:v>
                </c:pt>
                <c:pt idx="4641">
                  <c:v>3.61058E-2</c:v>
                </c:pt>
                <c:pt idx="4642">
                  <c:v>3.5219899999999998E-2</c:v>
                </c:pt>
                <c:pt idx="4643">
                  <c:v>3.4369700000000003E-2</c:v>
                </c:pt>
                <c:pt idx="4644">
                  <c:v>3.3556999999999997E-2</c:v>
                </c:pt>
                <c:pt idx="4645">
                  <c:v>3.2783899999999998E-2</c:v>
                </c:pt>
                <c:pt idx="4646">
                  <c:v>3.2051700000000002E-2</c:v>
                </c:pt>
                <c:pt idx="4647">
                  <c:v>3.1360199999999998E-2</c:v>
                </c:pt>
                <c:pt idx="4648">
                  <c:v>3.0709899999999998E-2</c:v>
                </c:pt>
                <c:pt idx="4649">
                  <c:v>3.01027E-2</c:v>
                </c:pt>
                <c:pt idx="4650">
                  <c:v>2.9540299999999999E-2</c:v>
                </c:pt>
                <c:pt idx="4651">
                  <c:v>2.9022300000000001E-2</c:v>
                </c:pt>
                <c:pt idx="4652">
                  <c:v>2.8546800000000001E-2</c:v>
                </c:pt>
                <c:pt idx="4653">
                  <c:v>2.8111000000000001E-2</c:v>
                </c:pt>
                <c:pt idx="4654">
                  <c:v>2.77144E-2</c:v>
                </c:pt>
                <c:pt idx="4655">
                  <c:v>2.7359899999999999E-2</c:v>
                </c:pt>
                <c:pt idx="4656">
                  <c:v>2.7051800000000001E-2</c:v>
                </c:pt>
                <c:pt idx="4657">
                  <c:v>2.6793000000000001E-2</c:v>
                </c:pt>
                <c:pt idx="4658">
                  <c:v>2.6584099999999999E-2</c:v>
                </c:pt>
                <c:pt idx="4659">
                  <c:v>2.6422299999999999E-2</c:v>
                </c:pt>
                <c:pt idx="4660">
                  <c:v>2.63041E-2</c:v>
                </c:pt>
                <c:pt idx="4661">
                  <c:v>2.62294E-2</c:v>
                </c:pt>
                <c:pt idx="4662">
                  <c:v>2.6202099999999999E-2</c:v>
                </c:pt>
                <c:pt idx="4663">
                  <c:v>2.6227400000000001E-2</c:v>
                </c:pt>
                <c:pt idx="4664">
                  <c:v>2.6307899999999999E-2</c:v>
                </c:pt>
                <c:pt idx="4665">
                  <c:v>2.6443899999999999E-2</c:v>
                </c:pt>
                <c:pt idx="4666">
                  <c:v>2.6636099999999999E-2</c:v>
                </c:pt>
                <c:pt idx="4667">
                  <c:v>2.68855E-2</c:v>
                </c:pt>
                <c:pt idx="4668">
                  <c:v>2.7190700000000002E-2</c:v>
                </c:pt>
                <c:pt idx="4669">
                  <c:v>2.7547499999999999E-2</c:v>
                </c:pt>
                <c:pt idx="4670">
                  <c:v>2.7952399999999999E-2</c:v>
                </c:pt>
                <c:pt idx="4671">
                  <c:v>2.84038E-2</c:v>
                </c:pt>
                <c:pt idx="4672">
                  <c:v>2.89016E-2</c:v>
                </c:pt>
                <c:pt idx="4673">
                  <c:v>2.94466E-2</c:v>
                </c:pt>
                <c:pt idx="4674">
                  <c:v>3.0039799999999998E-2</c:v>
                </c:pt>
                <c:pt idx="4675">
                  <c:v>3.0680900000000001E-2</c:v>
                </c:pt>
                <c:pt idx="4676">
                  <c:v>3.1368300000000002E-2</c:v>
                </c:pt>
                <c:pt idx="4677">
                  <c:v>3.2100400000000001E-2</c:v>
                </c:pt>
                <c:pt idx="4678">
                  <c:v>3.28759E-2</c:v>
                </c:pt>
                <c:pt idx="4679">
                  <c:v>3.3691600000000002E-2</c:v>
                </c:pt>
                <c:pt idx="4680">
                  <c:v>3.4543299999999999E-2</c:v>
                </c:pt>
                <c:pt idx="4681">
                  <c:v>3.5428599999999998E-2</c:v>
                </c:pt>
                <c:pt idx="4682">
                  <c:v>3.6346999999999997E-2</c:v>
                </c:pt>
                <c:pt idx="4683">
                  <c:v>3.7298100000000001E-2</c:v>
                </c:pt>
                <c:pt idx="4684">
                  <c:v>3.82826E-2</c:v>
                </c:pt>
                <c:pt idx="4685">
                  <c:v>3.9301200000000001E-2</c:v>
                </c:pt>
                <c:pt idx="4686">
                  <c:v>4.0352399999999997E-2</c:v>
                </c:pt>
                <c:pt idx="4687">
                  <c:v>4.1431799999999998E-2</c:v>
                </c:pt>
                <c:pt idx="4688">
                  <c:v>4.2533399999999999E-2</c:v>
                </c:pt>
                <c:pt idx="4689">
                  <c:v>4.3653699999999997E-2</c:v>
                </c:pt>
                <c:pt idx="4690">
                  <c:v>4.4792400000000003E-2</c:v>
                </c:pt>
                <c:pt idx="4691">
                  <c:v>4.5950600000000001E-2</c:v>
                </c:pt>
                <c:pt idx="4692">
                  <c:v>4.7128799999999998E-2</c:v>
                </c:pt>
                <c:pt idx="4693">
                  <c:v>4.8324400000000003E-2</c:v>
                </c:pt>
                <c:pt idx="4694">
                  <c:v>4.9531899999999997E-2</c:v>
                </c:pt>
                <c:pt idx="4695">
                  <c:v>5.0745699999999998E-2</c:v>
                </c:pt>
                <c:pt idx="4696">
                  <c:v>5.1961899999999998E-2</c:v>
                </c:pt>
                <c:pt idx="4697">
                  <c:v>5.3178000000000003E-2</c:v>
                </c:pt>
                <c:pt idx="4698">
                  <c:v>5.4390899999999999E-2</c:v>
                </c:pt>
                <c:pt idx="4699">
                  <c:v>5.5597500000000001E-2</c:v>
                </c:pt>
                <c:pt idx="4700">
                  <c:v>5.6797500000000001E-2</c:v>
                </c:pt>
                <c:pt idx="4701">
                  <c:v>5.7991500000000001E-2</c:v>
                </c:pt>
                <c:pt idx="4702">
                  <c:v>5.9177500000000001E-2</c:v>
                </c:pt>
                <c:pt idx="4703">
                  <c:v>6.0351299999999997E-2</c:v>
                </c:pt>
                <c:pt idx="4704">
                  <c:v>6.1508699999999999E-2</c:v>
                </c:pt>
                <c:pt idx="4705">
                  <c:v>6.2646800000000002E-2</c:v>
                </c:pt>
                <c:pt idx="4706">
                  <c:v>6.3764199999999993E-2</c:v>
                </c:pt>
                <c:pt idx="4707">
                  <c:v>6.4859600000000003E-2</c:v>
                </c:pt>
                <c:pt idx="4708">
                  <c:v>6.5933099999999994E-2</c:v>
                </c:pt>
                <c:pt idx="4709">
                  <c:v>6.6983100000000004E-2</c:v>
                </c:pt>
                <c:pt idx="4710">
                  <c:v>6.80061E-2</c:v>
                </c:pt>
                <c:pt idx="4711">
                  <c:v>6.8998599999999993E-2</c:v>
                </c:pt>
                <c:pt idx="4712">
                  <c:v>6.9957800000000001E-2</c:v>
                </c:pt>
                <c:pt idx="4713">
                  <c:v>7.0880700000000005E-2</c:v>
                </c:pt>
                <c:pt idx="4714">
                  <c:v>7.1764900000000006E-2</c:v>
                </c:pt>
                <c:pt idx="4715">
                  <c:v>7.2607900000000003E-2</c:v>
                </c:pt>
                <c:pt idx="4716">
                  <c:v>7.3407200000000006E-2</c:v>
                </c:pt>
                <c:pt idx="4717">
                  <c:v>7.4159900000000001E-2</c:v>
                </c:pt>
                <c:pt idx="4718">
                  <c:v>7.4864700000000006E-2</c:v>
                </c:pt>
                <c:pt idx="4719">
                  <c:v>7.5522000000000006E-2</c:v>
                </c:pt>
                <c:pt idx="4720">
                  <c:v>7.6131400000000002E-2</c:v>
                </c:pt>
                <c:pt idx="4721">
                  <c:v>7.6691099999999998E-2</c:v>
                </c:pt>
                <c:pt idx="4722">
                  <c:v>7.7199199999999996E-2</c:v>
                </c:pt>
                <c:pt idx="4723">
                  <c:v>7.7653299999999995E-2</c:v>
                </c:pt>
                <c:pt idx="4724">
                  <c:v>7.8050599999999998E-2</c:v>
                </c:pt>
                <c:pt idx="4725">
                  <c:v>7.8390600000000005E-2</c:v>
                </c:pt>
                <c:pt idx="4726">
                  <c:v>7.8673999999999994E-2</c:v>
                </c:pt>
                <c:pt idx="4727">
                  <c:v>7.8899899999999995E-2</c:v>
                </c:pt>
                <c:pt idx="4728">
                  <c:v>7.9066800000000007E-2</c:v>
                </c:pt>
                <c:pt idx="4729">
                  <c:v>7.9173999999999994E-2</c:v>
                </c:pt>
                <c:pt idx="4730">
                  <c:v>7.9219899999999996E-2</c:v>
                </c:pt>
                <c:pt idx="4731">
                  <c:v>7.92022E-2</c:v>
                </c:pt>
                <c:pt idx="4732">
                  <c:v>7.9119400000000006E-2</c:v>
                </c:pt>
                <c:pt idx="4733">
                  <c:v>7.8971600000000003E-2</c:v>
                </c:pt>
                <c:pt idx="4734">
                  <c:v>7.87577E-2</c:v>
                </c:pt>
                <c:pt idx="4735">
                  <c:v>7.8475100000000006E-2</c:v>
                </c:pt>
                <c:pt idx="4736">
                  <c:v>7.8121899999999994E-2</c:v>
                </c:pt>
                <c:pt idx="4737">
                  <c:v>7.7698699999999996E-2</c:v>
                </c:pt>
                <c:pt idx="4738">
                  <c:v>7.7207100000000001E-2</c:v>
                </c:pt>
                <c:pt idx="4739">
                  <c:v>7.6646900000000004E-2</c:v>
                </c:pt>
                <c:pt idx="4740">
                  <c:v>7.6016799999999995E-2</c:v>
                </c:pt>
                <c:pt idx="4741">
                  <c:v>7.5318099999999999E-2</c:v>
                </c:pt>
                <c:pt idx="4742">
                  <c:v>7.4553300000000003E-2</c:v>
                </c:pt>
                <c:pt idx="4743">
                  <c:v>7.3725499999999999E-2</c:v>
                </c:pt>
                <c:pt idx="4744">
                  <c:v>7.2837600000000002E-2</c:v>
                </c:pt>
                <c:pt idx="4745">
                  <c:v>7.18921E-2</c:v>
                </c:pt>
                <c:pt idx="4746">
                  <c:v>7.0888800000000002E-2</c:v>
                </c:pt>
                <c:pt idx="4747">
                  <c:v>6.9824700000000003E-2</c:v>
                </c:pt>
                <c:pt idx="4748">
                  <c:v>6.8697900000000006E-2</c:v>
                </c:pt>
                <c:pt idx="4749">
                  <c:v>6.7510600000000004E-2</c:v>
                </c:pt>
                <c:pt idx="4750">
                  <c:v>6.6268900000000006E-2</c:v>
                </c:pt>
                <c:pt idx="4751">
                  <c:v>6.4978099999999997E-2</c:v>
                </c:pt>
                <c:pt idx="4752">
                  <c:v>6.36409E-2</c:v>
                </c:pt>
                <c:pt idx="4753">
                  <c:v>6.22575E-2</c:v>
                </c:pt>
                <c:pt idx="4754">
                  <c:v>6.0829000000000001E-2</c:v>
                </c:pt>
                <c:pt idx="4755">
                  <c:v>5.9356600000000002E-2</c:v>
                </c:pt>
                <c:pt idx="4756">
                  <c:v>5.7840000000000003E-2</c:v>
                </c:pt>
                <c:pt idx="4757">
                  <c:v>5.6278099999999998E-2</c:v>
                </c:pt>
                <c:pt idx="4758">
                  <c:v>5.46718E-2</c:v>
                </c:pt>
                <c:pt idx="4759">
                  <c:v>5.3023000000000001E-2</c:v>
                </c:pt>
                <c:pt idx="4760">
                  <c:v>5.1333900000000002E-2</c:v>
                </c:pt>
                <c:pt idx="4761">
                  <c:v>4.9606900000000002E-2</c:v>
                </c:pt>
                <c:pt idx="4762">
                  <c:v>4.7844600000000001E-2</c:v>
                </c:pt>
                <c:pt idx="4763">
                  <c:v>4.6049399999999997E-2</c:v>
                </c:pt>
                <c:pt idx="4764">
                  <c:v>4.42233E-2</c:v>
                </c:pt>
                <c:pt idx="4765">
                  <c:v>4.2368799999999998E-2</c:v>
                </c:pt>
                <c:pt idx="4766">
                  <c:v>4.0489400000000002E-2</c:v>
                </c:pt>
                <c:pt idx="4767">
                  <c:v>3.8588200000000003E-2</c:v>
                </c:pt>
                <c:pt idx="4768">
                  <c:v>3.6668800000000001E-2</c:v>
                </c:pt>
                <c:pt idx="4769">
                  <c:v>3.4735299999999997E-2</c:v>
                </c:pt>
                <c:pt idx="4770">
                  <c:v>3.27917E-2</c:v>
                </c:pt>
                <c:pt idx="4771">
                  <c:v>3.08422E-2</c:v>
                </c:pt>
                <c:pt idx="4772">
                  <c:v>2.8890900000000001E-2</c:v>
                </c:pt>
                <c:pt idx="4773">
                  <c:v>2.6941799999999998E-2</c:v>
                </c:pt>
                <c:pt idx="4774">
                  <c:v>2.49985E-2</c:v>
                </c:pt>
                <c:pt idx="4775">
                  <c:v>2.3062800000000001E-2</c:v>
                </c:pt>
                <c:pt idx="4776">
                  <c:v>2.1135299999999999E-2</c:v>
                </c:pt>
                <c:pt idx="4777">
                  <c:v>1.9217999999999999E-2</c:v>
                </c:pt>
                <c:pt idx="4778">
                  <c:v>1.7315899999999999E-2</c:v>
                </c:pt>
                <c:pt idx="4779">
                  <c:v>1.54343E-2</c:v>
                </c:pt>
                <c:pt idx="4780">
                  <c:v>1.35754E-2</c:v>
                </c:pt>
                <c:pt idx="4781">
                  <c:v>1.17386E-2</c:v>
                </c:pt>
                <c:pt idx="4782" formatCode="0.00E+00">
                  <c:v>9.9241399999999997E-3</c:v>
                </c:pt>
                <c:pt idx="4783" formatCode="0.00E+00">
                  <c:v>8.1343300000000004E-3</c:v>
                </c:pt>
                <c:pt idx="4784" formatCode="0.00E+00">
                  <c:v>6.3720599999999997E-3</c:v>
                </c:pt>
                <c:pt idx="4785" formatCode="0.00E+00">
                  <c:v>4.6397499999999998E-3</c:v>
                </c:pt>
                <c:pt idx="4786" formatCode="0.00E+00">
                  <c:v>2.9398900000000001E-3</c:v>
                </c:pt>
                <c:pt idx="4787" formatCode="0.00E+00">
                  <c:v>1.2764499999999999E-3</c:v>
                </c:pt>
                <c:pt idx="4788" formatCode="0.00E+00">
                  <c:v>-3.4385900000000002E-4</c:v>
                </c:pt>
                <c:pt idx="4789" formatCode="0.00E+00">
                  <c:v>-1.91468E-3</c:v>
                </c:pt>
                <c:pt idx="4790" formatCode="0.00E+00">
                  <c:v>-3.4343899999999998E-3</c:v>
                </c:pt>
                <c:pt idx="4791" formatCode="0.00E+00">
                  <c:v>-4.9039699999999997E-3</c:v>
                </c:pt>
                <c:pt idx="4792" formatCode="0.00E+00">
                  <c:v>-6.3224600000000002E-3</c:v>
                </c:pt>
                <c:pt idx="4793" formatCode="0.00E+00">
                  <c:v>-7.6867000000000003E-3</c:v>
                </c:pt>
                <c:pt idx="4794" formatCode="0.00E+00">
                  <c:v>-8.9929299999999997E-3</c:v>
                </c:pt>
                <c:pt idx="4795">
                  <c:v>-1.02373E-2</c:v>
                </c:pt>
                <c:pt idx="4796">
                  <c:v>-1.1417200000000001E-2</c:v>
                </c:pt>
                <c:pt idx="4797">
                  <c:v>-1.25317E-2</c:v>
                </c:pt>
                <c:pt idx="4798">
                  <c:v>-1.35811E-2</c:v>
                </c:pt>
                <c:pt idx="4799">
                  <c:v>-1.4565399999999999E-2</c:v>
                </c:pt>
                <c:pt idx="4800">
                  <c:v>-1.54851E-2</c:v>
                </c:pt>
                <c:pt idx="4801">
                  <c:v>-1.63394E-2</c:v>
                </c:pt>
                <c:pt idx="4802">
                  <c:v>-1.7125999999999999E-2</c:v>
                </c:pt>
                <c:pt idx="4803">
                  <c:v>-1.7843500000000002E-2</c:v>
                </c:pt>
                <c:pt idx="4804">
                  <c:v>-1.8491500000000001E-2</c:v>
                </c:pt>
                <c:pt idx="4805">
                  <c:v>-1.9068999999999999E-2</c:v>
                </c:pt>
                <c:pt idx="4806">
                  <c:v>-1.95731E-2</c:v>
                </c:pt>
                <c:pt idx="4807">
                  <c:v>-2.0001999999999999E-2</c:v>
                </c:pt>
                <c:pt idx="4808">
                  <c:v>-2.0356599999999999E-2</c:v>
                </c:pt>
                <c:pt idx="4809">
                  <c:v>-2.0639500000000002E-2</c:v>
                </c:pt>
                <c:pt idx="4810">
                  <c:v>-2.08519E-2</c:v>
                </c:pt>
                <c:pt idx="4811">
                  <c:v>-2.0994200000000001E-2</c:v>
                </c:pt>
                <c:pt idx="4812">
                  <c:v>-2.1067099999999998E-2</c:v>
                </c:pt>
                <c:pt idx="4813">
                  <c:v>-2.1071699999999999E-2</c:v>
                </c:pt>
                <c:pt idx="4814">
                  <c:v>-2.1008800000000001E-2</c:v>
                </c:pt>
                <c:pt idx="4815">
                  <c:v>-2.0878799999999999E-2</c:v>
                </c:pt>
                <c:pt idx="4816">
                  <c:v>-2.0682300000000001E-2</c:v>
                </c:pt>
                <c:pt idx="4817">
                  <c:v>-2.0420500000000001E-2</c:v>
                </c:pt>
                <c:pt idx="4818">
                  <c:v>-2.0094999999999998E-2</c:v>
                </c:pt>
                <c:pt idx="4819">
                  <c:v>-1.9705899999999998E-2</c:v>
                </c:pt>
                <c:pt idx="4820">
                  <c:v>-1.9253200000000002E-2</c:v>
                </c:pt>
                <c:pt idx="4821">
                  <c:v>-1.8738600000000001E-2</c:v>
                </c:pt>
                <c:pt idx="4822">
                  <c:v>-1.8164900000000001E-2</c:v>
                </c:pt>
                <c:pt idx="4823">
                  <c:v>-1.7534399999999999E-2</c:v>
                </c:pt>
                <c:pt idx="4824">
                  <c:v>-1.6849300000000001E-2</c:v>
                </c:pt>
                <c:pt idx="4825">
                  <c:v>-1.6110599999999999E-2</c:v>
                </c:pt>
                <c:pt idx="4826">
                  <c:v>-1.5318699999999999E-2</c:v>
                </c:pt>
                <c:pt idx="4827">
                  <c:v>-1.4474900000000001E-2</c:v>
                </c:pt>
                <c:pt idx="4828">
                  <c:v>-1.35817E-2</c:v>
                </c:pt>
                <c:pt idx="4829">
                  <c:v>-1.2642E-2</c:v>
                </c:pt>
                <c:pt idx="4830">
                  <c:v>-1.16594E-2</c:v>
                </c:pt>
                <c:pt idx="4831">
                  <c:v>-1.0636899999999999E-2</c:v>
                </c:pt>
                <c:pt idx="4832" formatCode="0.00E+00">
                  <c:v>-9.5766500000000008E-3</c:v>
                </c:pt>
                <c:pt idx="4833" formatCode="0.00E+00">
                  <c:v>-8.4804900000000003E-3</c:v>
                </c:pt>
                <c:pt idx="4834" formatCode="0.00E+00">
                  <c:v>-7.3512400000000002E-3</c:v>
                </c:pt>
                <c:pt idx="4835" formatCode="0.00E+00">
                  <c:v>-6.1929100000000003E-3</c:v>
                </c:pt>
                <c:pt idx="4836" formatCode="0.00E+00">
                  <c:v>-5.0081099999999996E-3</c:v>
                </c:pt>
                <c:pt idx="4837" formatCode="0.00E+00">
                  <c:v>-3.7981E-3</c:v>
                </c:pt>
                <c:pt idx="4838" formatCode="0.00E+00">
                  <c:v>-2.5650600000000001E-3</c:v>
                </c:pt>
                <c:pt idx="4839" formatCode="0.00E+00">
                  <c:v>-1.3128E-3</c:v>
                </c:pt>
                <c:pt idx="4840" formatCode="0.00E+00">
                  <c:v>-4.6041600000000003E-5</c:v>
                </c:pt>
                <c:pt idx="4841" formatCode="0.00E+00">
                  <c:v>1.23073E-3</c:v>
                </c:pt>
                <c:pt idx="4842" formatCode="0.00E+00">
                  <c:v>2.5140200000000001E-3</c:v>
                </c:pt>
                <c:pt idx="4843" formatCode="0.00E+00">
                  <c:v>3.8011500000000001E-3</c:v>
                </c:pt>
                <c:pt idx="4844" formatCode="0.00E+00">
                  <c:v>5.0885799999999997E-3</c:v>
                </c:pt>
                <c:pt idx="4845" formatCode="0.00E+00">
                  <c:v>6.3698000000000001E-3</c:v>
                </c:pt>
                <c:pt idx="4846" formatCode="0.00E+00">
                  <c:v>7.6463499999999997E-3</c:v>
                </c:pt>
                <c:pt idx="4847" formatCode="0.00E+00">
                  <c:v>8.9326900000000001E-3</c:v>
                </c:pt>
                <c:pt idx="4848">
                  <c:v>1.0223599999999999E-2</c:v>
                </c:pt>
                <c:pt idx="4849">
                  <c:v>1.14936E-2</c:v>
                </c:pt>
                <c:pt idx="4850">
                  <c:v>1.2738599999999999E-2</c:v>
                </c:pt>
                <c:pt idx="4851">
                  <c:v>1.39656E-2</c:v>
                </c:pt>
                <c:pt idx="4852">
                  <c:v>1.51699E-2</c:v>
                </c:pt>
                <c:pt idx="4853">
                  <c:v>1.63448E-2</c:v>
                </c:pt>
                <c:pt idx="4854">
                  <c:v>1.7488299999999998E-2</c:v>
                </c:pt>
                <c:pt idx="4855">
                  <c:v>1.8599500000000001E-2</c:v>
                </c:pt>
                <c:pt idx="4856">
                  <c:v>1.9677400000000001E-2</c:v>
                </c:pt>
                <c:pt idx="4857">
                  <c:v>2.0719899999999999E-2</c:v>
                </c:pt>
                <c:pt idx="4858">
                  <c:v>2.1724799999999999E-2</c:v>
                </c:pt>
                <c:pt idx="4859">
                  <c:v>2.26891E-2</c:v>
                </c:pt>
                <c:pt idx="4860">
                  <c:v>2.3609999999999999E-2</c:v>
                </c:pt>
                <c:pt idx="4861">
                  <c:v>2.4485799999999999E-2</c:v>
                </c:pt>
                <c:pt idx="4862">
                  <c:v>2.53146E-2</c:v>
                </c:pt>
                <c:pt idx="4863">
                  <c:v>2.6093000000000002E-2</c:v>
                </c:pt>
                <c:pt idx="4864">
                  <c:v>2.6816799999999998E-2</c:v>
                </c:pt>
                <c:pt idx="4865">
                  <c:v>2.74819E-2</c:v>
                </c:pt>
                <c:pt idx="4866">
                  <c:v>2.8085599999999999E-2</c:v>
                </c:pt>
                <c:pt idx="4867">
                  <c:v>2.8626200000000001E-2</c:v>
                </c:pt>
                <c:pt idx="4868">
                  <c:v>2.9102900000000001E-2</c:v>
                </c:pt>
                <c:pt idx="4869">
                  <c:v>2.95149E-2</c:v>
                </c:pt>
                <c:pt idx="4870">
                  <c:v>2.98613E-2</c:v>
                </c:pt>
                <c:pt idx="4871">
                  <c:v>3.0141999999999999E-2</c:v>
                </c:pt>
                <c:pt idx="4872">
                  <c:v>3.0357800000000001E-2</c:v>
                </c:pt>
                <c:pt idx="4873">
                  <c:v>3.0509100000000001E-2</c:v>
                </c:pt>
                <c:pt idx="4874">
                  <c:v>3.0594799999999998E-2</c:v>
                </c:pt>
                <c:pt idx="4875">
                  <c:v>3.0614800000000001E-2</c:v>
                </c:pt>
                <c:pt idx="4876">
                  <c:v>3.0569900000000001E-2</c:v>
                </c:pt>
                <c:pt idx="4877">
                  <c:v>3.0460600000000001E-2</c:v>
                </c:pt>
                <c:pt idx="4878">
                  <c:v>3.0286799999999999E-2</c:v>
                </c:pt>
                <c:pt idx="4879">
                  <c:v>3.0048700000000001E-2</c:v>
                </c:pt>
                <c:pt idx="4880">
                  <c:v>2.9747300000000001E-2</c:v>
                </c:pt>
                <c:pt idx="4881">
                  <c:v>2.93835E-2</c:v>
                </c:pt>
                <c:pt idx="4882">
                  <c:v>2.89582E-2</c:v>
                </c:pt>
                <c:pt idx="4883">
                  <c:v>2.84715E-2</c:v>
                </c:pt>
                <c:pt idx="4884">
                  <c:v>2.79241E-2</c:v>
                </c:pt>
                <c:pt idx="4885">
                  <c:v>2.7316900000000002E-2</c:v>
                </c:pt>
                <c:pt idx="4886">
                  <c:v>2.6649900000000001E-2</c:v>
                </c:pt>
                <c:pt idx="4887">
                  <c:v>2.5923100000000001E-2</c:v>
                </c:pt>
                <c:pt idx="4888">
                  <c:v>2.51369E-2</c:v>
                </c:pt>
                <c:pt idx="4889">
                  <c:v>2.4292999999999999E-2</c:v>
                </c:pt>
                <c:pt idx="4890">
                  <c:v>2.3393500000000001E-2</c:v>
                </c:pt>
                <c:pt idx="4891">
                  <c:v>2.2440399999999999E-2</c:v>
                </c:pt>
                <c:pt idx="4892">
                  <c:v>2.1436299999999998E-2</c:v>
                </c:pt>
                <c:pt idx="4893">
                  <c:v>2.0383600000000002E-2</c:v>
                </c:pt>
                <c:pt idx="4894">
                  <c:v>1.92844E-2</c:v>
                </c:pt>
                <c:pt idx="4895">
                  <c:v>1.8140799999999999E-2</c:v>
                </c:pt>
                <c:pt idx="4896">
                  <c:v>1.69546E-2</c:v>
                </c:pt>
                <c:pt idx="4897">
                  <c:v>1.57278E-2</c:v>
                </c:pt>
                <c:pt idx="4898">
                  <c:v>1.44624E-2</c:v>
                </c:pt>
                <c:pt idx="4899">
                  <c:v>1.3159799999999999E-2</c:v>
                </c:pt>
                <c:pt idx="4900">
                  <c:v>1.1820199999999999E-2</c:v>
                </c:pt>
                <c:pt idx="4901">
                  <c:v>1.0444699999999999E-2</c:v>
                </c:pt>
                <c:pt idx="4902" formatCode="0.00E+00">
                  <c:v>9.0358699999999997E-3</c:v>
                </c:pt>
                <c:pt idx="4903" formatCode="0.00E+00">
                  <c:v>7.5978599999999997E-3</c:v>
                </c:pt>
                <c:pt idx="4904" formatCode="0.00E+00">
                  <c:v>6.13381E-3</c:v>
                </c:pt>
                <c:pt idx="4905" formatCode="0.00E+00">
                  <c:v>4.6464399999999999E-3</c:v>
                </c:pt>
                <c:pt idx="4906" formatCode="0.00E+00">
                  <c:v>3.1397199999999999E-3</c:v>
                </c:pt>
                <c:pt idx="4907" formatCode="0.00E+00">
                  <c:v>1.61809E-3</c:v>
                </c:pt>
                <c:pt idx="4908" formatCode="0.00E+00">
                  <c:v>8.4941100000000006E-5</c:v>
                </c:pt>
                <c:pt idx="4909" formatCode="0.00E+00">
                  <c:v>-1.4568599999999999E-3</c:v>
                </c:pt>
                <c:pt idx="4910" formatCode="0.00E+00">
                  <c:v>-3.0043800000000001E-3</c:v>
                </c:pt>
                <c:pt idx="4911" formatCode="0.00E+00">
                  <c:v>-4.5554699999999998E-3</c:v>
                </c:pt>
                <c:pt idx="4912" formatCode="0.00E+00">
                  <c:v>-6.10796E-3</c:v>
                </c:pt>
                <c:pt idx="4913" formatCode="0.00E+00">
                  <c:v>-7.6575200000000001E-3</c:v>
                </c:pt>
                <c:pt idx="4914" formatCode="0.00E+00">
                  <c:v>-9.1985999999999995E-3</c:v>
                </c:pt>
                <c:pt idx="4915">
                  <c:v>-1.0727499999999999E-2</c:v>
                </c:pt>
                <c:pt idx="4916">
                  <c:v>-1.22431E-2</c:v>
                </c:pt>
                <c:pt idx="4917">
                  <c:v>-1.37451E-2</c:v>
                </c:pt>
                <c:pt idx="4918">
                  <c:v>-1.5232799999999999E-2</c:v>
                </c:pt>
                <c:pt idx="4919">
                  <c:v>-1.67046E-2</c:v>
                </c:pt>
                <c:pt idx="4920">
                  <c:v>-1.8157699999999999E-2</c:v>
                </c:pt>
                <c:pt idx="4921">
                  <c:v>-1.9587500000000001E-2</c:v>
                </c:pt>
                <c:pt idx="4922">
                  <c:v>-2.0990399999999999E-2</c:v>
                </c:pt>
                <c:pt idx="4923">
                  <c:v>-2.23644E-2</c:v>
                </c:pt>
                <c:pt idx="4924">
                  <c:v>-2.3707700000000002E-2</c:v>
                </c:pt>
                <c:pt idx="4925">
                  <c:v>-2.50183E-2</c:v>
                </c:pt>
                <c:pt idx="4926">
                  <c:v>-2.62948E-2</c:v>
                </c:pt>
                <c:pt idx="4927">
                  <c:v>-2.7535E-2</c:v>
                </c:pt>
                <c:pt idx="4928">
                  <c:v>-2.8735E-2</c:v>
                </c:pt>
                <c:pt idx="4929">
                  <c:v>-2.9891299999999999E-2</c:v>
                </c:pt>
                <c:pt idx="4930">
                  <c:v>-3.1000699999999999E-2</c:v>
                </c:pt>
                <c:pt idx="4931">
                  <c:v>-3.2060600000000002E-2</c:v>
                </c:pt>
                <c:pt idx="4932">
                  <c:v>-3.3071200000000002E-2</c:v>
                </c:pt>
                <c:pt idx="4933">
                  <c:v>-3.4031199999999998E-2</c:v>
                </c:pt>
                <c:pt idx="4934">
                  <c:v>-3.4927899999999998E-2</c:v>
                </c:pt>
                <c:pt idx="4935">
                  <c:v>-3.5750700000000003E-2</c:v>
                </c:pt>
                <c:pt idx="4936">
                  <c:v>-3.6511700000000001E-2</c:v>
                </c:pt>
                <c:pt idx="4937">
                  <c:v>-3.7218000000000001E-2</c:v>
                </c:pt>
                <c:pt idx="4938">
                  <c:v>-3.7859299999999999E-2</c:v>
                </c:pt>
                <c:pt idx="4939">
                  <c:v>-3.8432300000000003E-2</c:v>
                </c:pt>
                <c:pt idx="4940">
                  <c:v>-3.8940599999999999E-2</c:v>
                </c:pt>
                <c:pt idx="4941">
                  <c:v>-3.9384099999999998E-2</c:v>
                </c:pt>
                <c:pt idx="4942">
                  <c:v>-3.9760400000000001E-2</c:v>
                </c:pt>
                <c:pt idx="4943">
                  <c:v>-4.0067800000000001E-2</c:v>
                </c:pt>
                <c:pt idx="4944">
                  <c:v>-4.0304600000000003E-2</c:v>
                </c:pt>
                <c:pt idx="4945">
                  <c:v>-4.0470800000000001E-2</c:v>
                </c:pt>
                <c:pt idx="4946">
                  <c:v>-4.05668E-2</c:v>
                </c:pt>
                <c:pt idx="4947">
                  <c:v>-4.0592999999999997E-2</c:v>
                </c:pt>
                <c:pt idx="4948">
                  <c:v>-4.0549200000000001E-2</c:v>
                </c:pt>
                <c:pt idx="4949">
                  <c:v>-4.04353E-2</c:v>
                </c:pt>
                <c:pt idx="4950">
                  <c:v>-4.02519E-2</c:v>
                </c:pt>
                <c:pt idx="4951">
                  <c:v>-3.9999699999999999E-2</c:v>
                </c:pt>
                <c:pt idx="4952">
                  <c:v>-3.968E-2</c:v>
                </c:pt>
                <c:pt idx="4953">
                  <c:v>-3.9293799999999997E-2</c:v>
                </c:pt>
                <c:pt idx="4954">
                  <c:v>-3.88422E-2</c:v>
                </c:pt>
                <c:pt idx="4955">
                  <c:v>-3.8325400000000003E-2</c:v>
                </c:pt>
                <c:pt idx="4956">
                  <c:v>-3.77428E-2</c:v>
                </c:pt>
                <c:pt idx="4957">
                  <c:v>-3.70937E-2</c:v>
                </c:pt>
                <c:pt idx="4958">
                  <c:v>-3.63787E-2</c:v>
                </c:pt>
                <c:pt idx="4959">
                  <c:v>-3.5598699999999997E-2</c:v>
                </c:pt>
                <c:pt idx="4960">
                  <c:v>-3.4754399999999998E-2</c:v>
                </c:pt>
                <c:pt idx="4961">
                  <c:v>-3.38467E-2</c:v>
                </c:pt>
                <c:pt idx="4962">
                  <c:v>-3.2877200000000002E-2</c:v>
                </c:pt>
                <c:pt idx="4963">
                  <c:v>-3.1847300000000002E-2</c:v>
                </c:pt>
                <c:pt idx="4964">
                  <c:v>-3.0758299999999999E-2</c:v>
                </c:pt>
                <c:pt idx="4965">
                  <c:v>-2.9612200000000002E-2</c:v>
                </c:pt>
                <c:pt idx="4966">
                  <c:v>-2.8410100000000001E-2</c:v>
                </c:pt>
                <c:pt idx="4967">
                  <c:v>-2.7153299999999998E-2</c:v>
                </c:pt>
                <c:pt idx="4968">
                  <c:v>-2.58444E-2</c:v>
                </c:pt>
                <c:pt idx="4969">
                  <c:v>-2.4485699999999999E-2</c:v>
                </c:pt>
                <c:pt idx="4970">
                  <c:v>-2.30799E-2</c:v>
                </c:pt>
                <c:pt idx="4971">
                  <c:v>-2.1629800000000001E-2</c:v>
                </c:pt>
                <c:pt idx="4972">
                  <c:v>-2.01385E-2</c:v>
                </c:pt>
                <c:pt idx="4973">
                  <c:v>-1.8609199999999999E-2</c:v>
                </c:pt>
                <c:pt idx="4974">
                  <c:v>-1.7044699999999999E-2</c:v>
                </c:pt>
                <c:pt idx="4975">
                  <c:v>-1.5447900000000001E-2</c:v>
                </c:pt>
                <c:pt idx="4976">
                  <c:v>-1.38219E-2</c:v>
                </c:pt>
                <c:pt idx="4977">
                  <c:v>-1.21694E-2</c:v>
                </c:pt>
                <c:pt idx="4978">
                  <c:v>-1.04928E-2</c:v>
                </c:pt>
                <c:pt idx="4979" formatCode="0.00E+00">
                  <c:v>-8.7950000000000007E-3</c:v>
                </c:pt>
                <c:pt idx="4980" formatCode="0.00E+00">
                  <c:v>-7.0792099999999998E-3</c:v>
                </c:pt>
                <c:pt idx="4981" formatCode="0.00E+00">
                  <c:v>-5.3484400000000003E-3</c:v>
                </c:pt>
                <c:pt idx="4982" formatCode="0.00E+00">
                  <c:v>-3.6054400000000001E-3</c:v>
                </c:pt>
                <c:pt idx="4983" formatCode="0.00E+00">
                  <c:v>-1.8524699999999999E-3</c:v>
                </c:pt>
                <c:pt idx="4984" formatCode="0.00E+00">
                  <c:v>-9.1748200000000004E-5</c:v>
                </c:pt>
                <c:pt idx="4985" formatCode="0.00E+00">
                  <c:v>1.6737900000000001E-3</c:v>
                </c:pt>
                <c:pt idx="4986" formatCode="0.00E+00">
                  <c:v>3.4403200000000002E-3</c:v>
                </c:pt>
                <c:pt idx="4987" formatCode="0.00E+00">
                  <c:v>5.2035900000000001E-3</c:v>
                </c:pt>
                <c:pt idx="4988" formatCode="0.00E+00">
                  <c:v>6.9595200000000003E-3</c:v>
                </c:pt>
                <c:pt idx="4989" formatCode="0.00E+00">
                  <c:v>8.7044600000000007E-3</c:v>
                </c:pt>
                <c:pt idx="4990">
                  <c:v>1.0435099999999999E-2</c:v>
                </c:pt>
                <c:pt idx="4991">
                  <c:v>1.21481E-2</c:v>
                </c:pt>
                <c:pt idx="4992">
                  <c:v>1.38408E-2</c:v>
                </c:pt>
                <c:pt idx="4993">
                  <c:v>1.55108E-2</c:v>
                </c:pt>
                <c:pt idx="4994">
                  <c:v>1.7155900000000002E-2</c:v>
                </c:pt>
                <c:pt idx="4995">
                  <c:v>1.8773499999999999E-2</c:v>
                </c:pt>
                <c:pt idx="4996">
                  <c:v>2.0360199999999998E-2</c:v>
                </c:pt>
                <c:pt idx="4997">
                  <c:v>2.19122E-2</c:v>
                </c:pt>
                <c:pt idx="4998">
                  <c:v>2.3425399999999999E-2</c:v>
                </c:pt>
                <c:pt idx="4999">
                  <c:v>2.4896399999999999E-2</c:v>
                </c:pt>
                <c:pt idx="5000">
                  <c:v>2.6323900000000001E-2</c:v>
                </c:pt>
                <c:pt idx="5001">
                  <c:v>2.7707200000000001E-2</c:v>
                </c:pt>
                <c:pt idx="5002">
                  <c:v>2.9044400000000001E-2</c:v>
                </c:pt>
                <c:pt idx="5003">
                  <c:v>3.0332600000000001E-2</c:v>
                </c:pt>
                <c:pt idx="5004">
                  <c:v>3.1568300000000001E-2</c:v>
                </c:pt>
                <c:pt idx="5005">
                  <c:v>3.2748600000000003E-2</c:v>
                </c:pt>
                <c:pt idx="5006">
                  <c:v>3.3869999999999997E-2</c:v>
                </c:pt>
                <c:pt idx="5007">
                  <c:v>3.4929000000000002E-2</c:v>
                </c:pt>
                <c:pt idx="5008">
                  <c:v>3.59241E-2</c:v>
                </c:pt>
                <c:pt idx="5009">
                  <c:v>3.6855199999999998E-2</c:v>
                </c:pt>
                <c:pt idx="5010">
                  <c:v>3.77206E-2</c:v>
                </c:pt>
                <c:pt idx="5011">
                  <c:v>3.8516700000000001E-2</c:v>
                </c:pt>
                <c:pt idx="5012">
                  <c:v>3.9239900000000001E-2</c:v>
                </c:pt>
                <c:pt idx="5013">
                  <c:v>3.9888199999999999E-2</c:v>
                </c:pt>
                <c:pt idx="5014">
                  <c:v>4.0460799999999998E-2</c:v>
                </c:pt>
                <c:pt idx="5015">
                  <c:v>4.0957300000000002E-2</c:v>
                </c:pt>
                <c:pt idx="5016">
                  <c:v>4.13771E-2</c:v>
                </c:pt>
                <c:pt idx="5017">
                  <c:v>4.1719600000000003E-2</c:v>
                </c:pt>
                <c:pt idx="5018">
                  <c:v>4.1984599999999997E-2</c:v>
                </c:pt>
                <c:pt idx="5019">
                  <c:v>4.2171399999999998E-2</c:v>
                </c:pt>
                <c:pt idx="5020">
                  <c:v>4.2278799999999998E-2</c:v>
                </c:pt>
                <c:pt idx="5021">
                  <c:v>4.2305200000000001E-2</c:v>
                </c:pt>
                <c:pt idx="5022">
                  <c:v>4.2249099999999998E-2</c:v>
                </c:pt>
                <c:pt idx="5023">
                  <c:v>4.2109599999999997E-2</c:v>
                </c:pt>
                <c:pt idx="5024">
                  <c:v>4.1887000000000001E-2</c:v>
                </c:pt>
                <c:pt idx="5025">
                  <c:v>4.1581800000000002E-2</c:v>
                </c:pt>
                <c:pt idx="5026">
                  <c:v>4.11942E-2</c:v>
                </c:pt>
                <c:pt idx="5027">
                  <c:v>4.07246E-2</c:v>
                </c:pt>
                <c:pt idx="5028">
                  <c:v>4.01749E-2</c:v>
                </c:pt>
                <c:pt idx="5029">
                  <c:v>3.9546600000000001E-2</c:v>
                </c:pt>
                <c:pt idx="5030">
                  <c:v>3.88405E-2</c:v>
                </c:pt>
                <c:pt idx="5031">
                  <c:v>3.8057199999999999E-2</c:v>
                </c:pt>
                <c:pt idx="5032">
                  <c:v>3.7197399999999999E-2</c:v>
                </c:pt>
                <c:pt idx="5033">
                  <c:v>3.6261399999999999E-2</c:v>
                </c:pt>
                <c:pt idx="5034">
                  <c:v>3.5250499999999997E-2</c:v>
                </c:pt>
                <c:pt idx="5035">
                  <c:v>3.4166000000000002E-2</c:v>
                </c:pt>
                <c:pt idx="5036">
                  <c:v>3.3008900000000001E-2</c:v>
                </c:pt>
                <c:pt idx="5037">
                  <c:v>3.1780599999999999E-2</c:v>
                </c:pt>
                <c:pt idx="5038">
                  <c:v>3.0482800000000001E-2</c:v>
                </c:pt>
                <c:pt idx="5039">
                  <c:v>2.9117500000000001E-2</c:v>
                </c:pt>
                <c:pt idx="5040">
                  <c:v>2.7686700000000002E-2</c:v>
                </c:pt>
                <c:pt idx="5041">
                  <c:v>2.6192400000000001E-2</c:v>
                </c:pt>
                <c:pt idx="5042">
                  <c:v>2.46368E-2</c:v>
                </c:pt>
                <c:pt idx="5043">
                  <c:v>2.3022399999999998E-2</c:v>
                </c:pt>
                <c:pt idx="5044">
                  <c:v>2.1351999999999999E-2</c:v>
                </c:pt>
                <c:pt idx="5045">
                  <c:v>1.9628699999999999E-2</c:v>
                </c:pt>
                <c:pt idx="5046">
                  <c:v>1.7855699999999999E-2</c:v>
                </c:pt>
                <c:pt idx="5047">
                  <c:v>1.6035399999999998E-2</c:v>
                </c:pt>
                <c:pt idx="5048">
                  <c:v>1.41703E-2</c:v>
                </c:pt>
                <c:pt idx="5049">
                  <c:v>1.2263400000000001E-2</c:v>
                </c:pt>
                <c:pt idx="5050">
                  <c:v>1.0318000000000001E-2</c:v>
                </c:pt>
                <c:pt idx="5051" formatCode="0.00E+00">
                  <c:v>8.3371399999999998E-3</c:v>
                </c:pt>
                <c:pt idx="5052" formatCode="0.00E+00">
                  <c:v>6.3236100000000003E-3</c:v>
                </c:pt>
                <c:pt idx="5053" formatCode="0.00E+00">
                  <c:v>4.2806600000000004E-3</c:v>
                </c:pt>
                <c:pt idx="5054" formatCode="0.00E+00">
                  <c:v>2.2117700000000001E-3</c:v>
                </c:pt>
                <c:pt idx="5055" formatCode="0.00E+00">
                  <c:v>1.20346E-4</c:v>
                </c:pt>
                <c:pt idx="5056" formatCode="0.00E+00">
                  <c:v>-1.9903E-3</c:v>
                </c:pt>
                <c:pt idx="5057" formatCode="0.00E+00">
                  <c:v>-4.11656E-3</c:v>
                </c:pt>
                <c:pt idx="5058" formatCode="0.00E+00">
                  <c:v>-6.2547799999999997E-3</c:v>
                </c:pt>
                <c:pt idx="5059" formatCode="0.00E+00">
                  <c:v>-8.4019000000000003E-3</c:v>
                </c:pt>
                <c:pt idx="5060">
                  <c:v>-1.05553E-2</c:v>
                </c:pt>
                <c:pt idx="5061">
                  <c:v>-1.27119E-2</c:v>
                </c:pt>
                <c:pt idx="5062">
                  <c:v>-1.4867999999999999E-2</c:v>
                </c:pt>
                <c:pt idx="5063">
                  <c:v>-1.702E-2</c:v>
                </c:pt>
                <c:pt idx="5064">
                  <c:v>-1.9164799999999999E-2</c:v>
                </c:pt>
                <c:pt idx="5065">
                  <c:v>-2.1298999999999998E-2</c:v>
                </c:pt>
                <c:pt idx="5066">
                  <c:v>-2.34194E-2</c:v>
                </c:pt>
                <c:pt idx="5067">
                  <c:v>-2.5522699999999999E-2</c:v>
                </c:pt>
                <c:pt idx="5068">
                  <c:v>-2.7605399999999999E-2</c:v>
                </c:pt>
                <c:pt idx="5069">
                  <c:v>-2.9664300000000001E-2</c:v>
                </c:pt>
                <c:pt idx="5070">
                  <c:v>-3.1695899999999999E-2</c:v>
                </c:pt>
                <c:pt idx="5071">
                  <c:v>-3.3697100000000001E-2</c:v>
                </c:pt>
                <c:pt idx="5072">
                  <c:v>-3.5664500000000002E-2</c:v>
                </c:pt>
                <c:pt idx="5073">
                  <c:v>-3.7594700000000002E-2</c:v>
                </c:pt>
                <c:pt idx="5074">
                  <c:v>-3.9484499999999999E-2</c:v>
                </c:pt>
                <c:pt idx="5075">
                  <c:v>-4.1330600000000002E-2</c:v>
                </c:pt>
                <c:pt idx="5076">
                  <c:v>-4.3130399999999999E-2</c:v>
                </c:pt>
                <c:pt idx="5077">
                  <c:v>-4.4881200000000003E-2</c:v>
                </c:pt>
                <c:pt idx="5078">
                  <c:v>-4.6580700000000003E-2</c:v>
                </c:pt>
                <c:pt idx="5079">
                  <c:v>-4.8226100000000001E-2</c:v>
                </c:pt>
                <c:pt idx="5080">
                  <c:v>-4.9814299999999999E-2</c:v>
                </c:pt>
                <c:pt idx="5081">
                  <c:v>-5.1341999999999999E-2</c:v>
                </c:pt>
                <c:pt idx="5082">
                  <c:v>-5.2806499999999999E-2</c:v>
                </c:pt>
                <c:pt idx="5083">
                  <c:v>-5.4205700000000002E-2</c:v>
                </c:pt>
                <c:pt idx="5084">
                  <c:v>-5.5537499999999997E-2</c:v>
                </c:pt>
                <c:pt idx="5085">
                  <c:v>-5.67999E-2</c:v>
                </c:pt>
                <c:pt idx="5086">
                  <c:v>-5.7991000000000001E-2</c:v>
                </c:pt>
                <c:pt idx="5087">
                  <c:v>-5.9108899999999999E-2</c:v>
                </c:pt>
                <c:pt idx="5088">
                  <c:v>-6.0151799999999998E-2</c:v>
                </c:pt>
                <c:pt idx="5089">
                  <c:v>-6.1118499999999999E-2</c:v>
                </c:pt>
                <c:pt idx="5090">
                  <c:v>-6.20075E-2</c:v>
                </c:pt>
                <c:pt idx="5091">
                  <c:v>-6.2817700000000004E-2</c:v>
                </c:pt>
                <c:pt idx="5092">
                  <c:v>-6.3547999999999993E-2</c:v>
                </c:pt>
                <c:pt idx="5093">
                  <c:v>-6.4197199999999996E-2</c:v>
                </c:pt>
                <c:pt idx="5094">
                  <c:v>-6.4764199999999994E-2</c:v>
                </c:pt>
                <c:pt idx="5095">
                  <c:v>-6.5247399999999997E-2</c:v>
                </c:pt>
                <c:pt idx="5096">
                  <c:v>-6.5646099999999999E-2</c:v>
                </c:pt>
                <c:pt idx="5097">
                  <c:v>-6.5960199999999997E-2</c:v>
                </c:pt>
                <c:pt idx="5098">
                  <c:v>-6.6189600000000001E-2</c:v>
                </c:pt>
                <c:pt idx="5099">
                  <c:v>-6.6334400000000002E-2</c:v>
                </c:pt>
                <c:pt idx="5100">
                  <c:v>-6.6393900000000006E-2</c:v>
                </c:pt>
                <c:pt idx="5101">
                  <c:v>-6.6367399999999993E-2</c:v>
                </c:pt>
                <c:pt idx="5102">
                  <c:v>-6.62547E-2</c:v>
                </c:pt>
                <c:pt idx="5103">
                  <c:v>-6.6056199999999995E-2</c:v>
                </c:pt>
                <c:pt idx="5104">
                  <c:v>-6.5772800000000006E-2</c:v>
                </c:pt>
                <c:pt idx="5105">
                  <c:v>-6.5405099999999994E-2</c:v>
                </c:pt>
                <c:pt idx="5106">
                  <c:v>-6.4953800000000006E-2</c:v>
                </c:pt>
                <c:pt idx="5107">
                  <c:v>-6.4419400000000002E-2</c:v>
                </c:pt>
                <c:pt idx="5108">
                  <c:v>-6.3803299999999993E-2</c:v>
                </c:pt>
                <c:pt idx="5109">
                  <c:v>-6.3107300000000005E-2</c:v>
                </c:pt>
                <c:pt idx="5110">
                  <c:v>-6.2332800000000001E-2</c:v>
                </c:pt>
                <c:pt idx="5111">
                  <c:v>-6.1481500000000001E-2</c:v>
                </c:pt>
                <c:pt idx="5112">
                  <c:v>-6.05546E-2</c:v>
                </c:pt>
                <c:pt idx="5113">
                  <c:v>-5.9553700000000001E-2</c:v>
                </c:pt>
                <c:pt idx="5114">
                  <c:v>-5.8480600000000001E-2</c:v>
                </c:pt>
                <c:pt idx="5115">
                  <c:v>-5.7337100000000002E-2</c:v>
                </c:pt>
                <c:pt idx="5116">
                  <c:v>-5.6125000000000001E-2</c:v>
                </c:pt>
                <c:pt idx="5117">
                  <c:v>-5.4846399999999997E-2</c:v>
                </c:pt>
                <c:pt idx="5118">
                  <c:v>-5.3503099999999998E-2</c:v>
                </c:pt>
                <c:pt idx="5119">
                  <c:v>-5.2096900000000002E-2</c:v>
                </c:pt>
                <c:pt idx="5120">
                  <c:v>-5.0630500000000002E-2</c:v>
                </c:pt>
                <c:pt idx="5121">
                  <c:v>-4.9106499999999997E-2</c:v>
                </c:pt>
                <c:pt idx="5122">
                  <c:v>-4.7528099999999997E-2</c:v>
                </c:pt>
                <c:pt idx="5123">
                  <c:v>-4.5898000000000001E-2</c:v>
                </c:pt>
                <c:pt idx="5124">
                  <c:v>-4.4219099999999997E-2</c:v>
                </c:pt>
                <c:pt idx="5125">
                  <c:v>-4.2493999999999997E-2</c:v>
                </c:pt>
                <c:pt idx="5126">
                  <c:v>-4.0725900000000002E-2</c:v>
                </c:pt>
                <c:pt idx="5127">
                  <c:v>-3.8918000000000001E-2</c:v>
                </c:pt>
                <c:pt idx="5128">
                  <c:v>-3.7073799999999997E-2</c:v>
                </c:pt>
                <c:pt idx="5129">
                  <c:v>-3.5196600000000001E-2</c:v>
                </c:pt>
                <c:pt idx="5130">
                  <c:v>-3.3289600000000003E-2</c:v>
                </c:pt>
                <c:pt idx="5131">
                  <c:v>-3.1356099999999998E-2</c:v>
                </c:pt>
                <c:pt idx="5132">
                  <c:v>-2.93992E-2</c:v>
                </c:pt>
                <c:pt idx="5133">
                  <c:v>-2.74223E-2</c:v>
                </c:pt>
                <c:pt idx="5134">
                  <c:v>-2.54285E-2</c:v>
                </c:pt>
                <c:pt idx="5135">
                  <c:v>-2.3420699999999999E-2</c:v>
                </c:pt>
                <c:pt idx="5136">
                  <c:v>-2.1401699999999999E-2</c:v>
                </c:pt>
                <c:pt idx="5137">
                  <c:v>-1.9375300000000002E-2</c:v>
                </c:pt>
                <c:pt idx="5138">
                  <c:v>-1.7345200000000002E-2</c:v>
                </c:pt>
                <c:pt idx="5139">
                  <c:v>-1.5315E-2</c:v>
                </c:pt>
                <c:pt idx="5140">
                  <c:v>-1.3287999999999999E-2</c:v>
                </c:pt>
                <c:pt idx="5141">
                  <c:v>-1.12675E-2</c:v>
                </c:pt>
                <c:pt idx="5142" formatCode="0.00E+00">
                  <c:v>-9.2563899999999998E-3</c:v>
                </c:pt>
                <c:pt idx="5143" formatCode="0.00E+00">
                  <c:v>-7.2574700000000002E-3</c:v>
                </c:pt>
                <c:pt idx="5144" formatCode="0.00E+00">
                  <c:v>-5.2731499999999999E-3</c:v>
                </c:pt>
                <c:pt idx="5145" formatCode="0.00E+00">
                  <c:v>-3.3059700000000001E-3</c:v>
                </c:pt>
                <c:pt idx="5146" formatCode="0.00E+00">
                  <c:v>-1.35885E-3</c:v>
                </c:pt>
                <c:pt idx="5147" formatCode="0.00E+00">
                  <c:v>5.6515600000000004E-4</c:v>
                </c:pt>
                <c:pt idx="5148" formatCode="0.00E+00">
                  <c:v>2.46313E-3</c:v>
                </c:pt>
                <c:pt idx="5149" formatCode="0.00E+00">
                  <c:v>4.3319600000000002E-3</c:v>
                </c:pt>
                <c:pt idx="5150" formatCode="0.00E+00">
                  <c:v>6.1681699999999997E-3</c:v>
                </c:pt>
                <c:pt idx="5151" formatCode="0.00E+00">
                  <c:v>7.9683099999999993E-3</c:v>
                </c:pt>
                <c:pt idx="5152" formatCode="0.00E+00">
                  <c:v>9.7294100000000008E-3</c:v>
                </c:pt>
                <c:pt idx="5153">
                  <c:v>1.14491E-2</c:v>
                </c:pt>
                <c:pt idx="5154">
                  <c:v>1.3125400000000001E-2</c:v>
                </c:pt>
                <c:pt idx="5155">
                  <c:v>1.47557E-2</c:v>
                </c:pt>
                <c:pt idx="5156">
                  <c:v>1.63372E-2</c:v>
                </c:pt>
                <c:pt idx="5157">
                  <c:v>1.7867399999999999E-2</c:v>
                </c:pt>
                <c:pt idx="5158">
                  <c:v>1.9343599999999999E-2</c:v>
                </c:pt>
                <c:pt idx="5159">
                  <c:v>2.07636E-2</c:v>
                </c:pt>
                <c:pt idx="5160">
                  <c:v>2.21248E-2</c:v>
                </c:pt>
                <c:pt idx="5161">
                  <c:v>2.3425399999999999E-2</c:v>
                </c:pt>
                <c:pt idx="5162">
                  <c:v>2.4663500000000001E-2</c:v>
                </c:pt>
                <c:pt idx="5163">
                  <c:v>2.58374E-2</c:v>
                </c:pt>
                <c:pt idx="5164">
                  <c:v>2.6945899999999998E-2</c:v>
                </c:pt>
                <c:pt idx="5165">
                  <c:v>2.7988099999999998E-2</c:v>
                </c:pt>
                <c:pt idx="5166">
                  <c:v>2.89634E-2</c:v>
                </c:pt>
                <c:pt idx="5167">
                  <c:v>2.9871100000000001E-2</c:v>
                </c:pt>
                <c:pt idx="5168">
                  <c:v>3.0710299999999999E-2</c:v>
                </c:pt>
                <c:pt idx="5169">
                  <c:v>3.14802E-2</c:v>
                </c:pt>
                <c:pt idx="5170">
                  <c:v>3.2179899999999997E-2</c:v>
                </c:pt>
                <c:pt idx="5171">
                  <c:v>3.2808499999999997E-2</c:v>
                </c:pt>
                <c:pt idx="5172">
                  <c:v>3.3365100000000002E-2</c:v>
                </c:pt>
                <c:pt idx="5173">
                  <c:v>3.3848499999999997E-2</c:v>
                </c:pt>
                <c:pt idx="5174">
                  <c:v>3.4257599999999999E-2</c:v>
                </c:pt>
                <c:pt idx="5175">
                  <c:v>3.4591999999999998E-2</c:v>
                </c:pt>
                <c:pt idx="5176">
                  <c:v>3.4852500000000002E-2</c:v>
                </c:pt>
                <c:pt idx="5177">
                  <c:v>3.5039599999999997E-2</c:v>
                </c:pt>
                <c:pt idx="5178">
                  <c:v>3.5153799999999999E-2</c:v>
                </c:pt>
                <c:pt idx="5179">
                  <c:v>3.5194999999999997E-2</c:v>
                </c:pt>
                <c:pt idx="5180">
                  <c:v>3.5163199999999999E-2</c:v>
                </c:pt>
                <c:pt idx="5181">
                  <c:v>3.5058499999999999E-2</c:v>
                </c:pt>
                <c:pt idx="5182">
                  <c:v>3.4881200000000001E-2</c:v>
                </c:pt>
                <c:pt idx="5183">
                  <c:v>3.4632000000000003E-2</c:v>
                </c:pt>
                <c:pt idx="5184">
                  <c:v>3.4311700000000001E-2</c:v>
                </c:pt>
                <c:pt idx="5185">
                  <c:v>3.3921199999999999E-2</c:v>
                </c:pt>
                <c:pt idx="5186">
                  <c:v>3.34618E-2</c:v>
                </c:pt>
                <c:pt idx="5187">
                  <c:v>3.29348E-2</c:v>
                </c:pt>
                <c:pt idx="5188">
                  <c:v>3.2341500000000002E-2</c:v>
                </c:pt>
                <c:pt idx="5189">
                  <c:v>3.1683700000000002E-2</c:v>
                </c:pt>
                <c:pt idx="5190">
                  <c:v>3.0963000000000001E-2</c:v>
                </c:pt>
                <c:pt idx="5191">
                  <c:v>3.0181400000000001E-2</c:v>
                </c:pt>
                <c:pt idx="5192">
                  <c:v>2.9340999999999999E-2</c:v>
                </c:pt>
                <c:pt idx="5193">
                  <c:v>2.8444199999999999E-2</c:v>
                </c:pt>
                <c:pt idx="5194">
                  <c:v>2.7493799999999999E-2</c:v>
                </c:pt>
                <c:pt idx="5195">
                  <c:v>2.6492000000000002E-2</c:v>
                </c:pt>
                <c:pt idx="5196">
                  <c:v>2.5440899999999999E-2</c:v>
                </c:pt>
                <c:pt idx="5197">
                  <c:v>2.4343400000000001E-2</c:v>
                </c:pt>
                <c:pt idx="5198">
                  <c:v>2.32021E-2</c:v>
                </c:pt>
                <c:pt idx="5199">
                  <c:v>2.2019799999999999E-2</c:v>
                </c:pt>
                <c:pt idx="5200">
                  <c:v>2.0798299999999999E-2</c:v>
                </c:pt>
                <c:pt idx="5201">
                  <c:v>1.9539899999999999E-2</c:v>
                </c:pt>
                <c:pt idx="5202">
                  <c:v>1.82469E-2</c:v>
                </c:pt>
                <c:pt idx="5203">
                  <c:v>1.6921700000000001E-2</c:v>
                </c:pt>
                <c:pt idx="5204">
                  <c:v>1.55669E-2</c:v>
                </c:pt>
                <c:pt idx="5205">
                  <c:v>1.4185400000000001E-2</c:v>
                </c:pt>
                <c:pt idx="5206">
                  <c:v>1.27799E-2</c:v>
                </c:pt>
                <c:pt idx="5207">
                  <c:v>1.13531E-2</c:v>
                </c:pt>
                <c:pt idx="5208" formatCode="0.00E+00">
                  <c:v>9.9079200000000006E-3</c:v>
                </c:pt>
                <c:pt idx="5209" formatCode="0.00E+00">
                  <c:v>8.4471500000000005E-3</c:v>
                </c:pt>
                <c:pt idx="5210" formatCode="0.00E+00">
                  <c:v>6.9739399999999997E-3</c:v>
                </c:pt>
                <c:pt idx="5211" formatCode="0.00E+00">
                  <c:v>5.4915800000000002E-3</c:v>
                </c:pt>
                <c:pt idx="5212" formatCode="0.00E+00">
                  <c:v>4.00279E-3</c:v>
                </c:pt>
                <c:pt idx="5213" formatCode="0.00E+00">
                  <c:v>2.5098999999999998E-3</c:v>
                </c:pt>
                <c:pt idx="5214" formatCode="0.00E+00">
                  <c:v>1.0156E-3</c:v>
                </c:pt>
                <c:pt idx="5215" formatCode="0.00E+00">
                  <c:v>-4.7692299999999997E-4</c:v>
                </c:pt>
                <c:pt idx="5216" formatCode="0.00E+00">
                  <c:v>-1.96401E-3</c:v>
                </c:pt>
                <c:pt idx="5217" formatCode="0.00E+00">
                  <c:v>-3.4417699999999998E-3</c:v>
                </c:pt>
                <c:pt idx="5218" formatCode="0.00E+00">
                  <c:v>-4.9068100000000002E-3</c:v>
                </c:pt>
                <c:pt idx="5219" formatCode="0.00E+00">
                  <c:v>-6.3565100000000001E-3</c:v>
                </c:pt>
                <c:pt idx="5220" formatCode="0.00E+00">
                  <c:v>-7.7881799999999996E-3</c:v>
                </c:pt>
                <c:pt idx="5221" formatCode="0.00E+00">
                  <c:v>-9.1985399999999998E-3</c:v>
                </c:pt>
                <c:pt idx="5222">
                  <c:v>-1.05846E-2</c:v>
                </c:pt>
                <c:pt idx="5223">
                  <c:v>-1.19446E-2</c:v>
                </c:pt>
                <c:pt idx="5224">
                  <c:v>-1.3276400000000001E-2</c:v>
                </c:pt>
                <c:pt idx="5225">
                  <c:v>-1.4577700000000001E-2</c:v>
                </c:pt>
                <c:pt idx="5226">
                  <c:v>-1.5846499999999999E-2</c:v>
                </c:pt>
                <c:pt idx="5227">
                  <c:v>-1.7080600000000001E-2</c:v>
                </c:pt>
                <c:pt idx="5228">
                  <c:v>-1.8277100000000001E-2</c:v>
                </c:pt>
                <c:pt idx="5229">
                  <c:v>-1.9433200000000001E-2</c:v>
                </c:pt>
                <c:pt idx="5230">
                  <c:v>-2.0546700000000001E-2</c:v>
                </c:pt>
                <c:pt idx="5231">
                  <c:v>-2.1616300000000001E-2</c:v>
                </c:pt>
                <c:pt idx="5232">
                  <c:v>-2.2640500000000001E-2</c:v>
                </c:pt>
                <c:pt idx="5233">
                  <c:v>-2.3617699999999998E-2</c:v>
                </c:pt>
                <c:pt idx="5234">
                  <c:v>-2.4545999999999998E-2</c:v>
                </c:pt>
                <c:pt idx="5235">
                  <c:v>-2.5423600000000001E-2</c:v>
                </c:pt>
                <c:pt idx="5236">
                  <c:v>-2.6248299999999999E-2</c:v>
                </c:pt>
                <c:pt idx="5237">
                  <c:v>-2.7018199999999999E-2</c:v>
                </c:pt>
                <c:pt idx="5238">
                  <c:v>-2.7732199999999999E-2</c:v>
                </c:pt>
                <c:pt idx="5239">
                  <c:v>-2.8389500000000002E-2</c:v>
                </c:pt>
                <c:pt idx="5240">
                  <c:v>-2.8989299999999999E-2</c:v>
                </c:pt>
                <c:pt idx="5241">
                  <c:v>-2.9530399999999998E-2</c:v>
                </c:pt>
                <c:pt idx="5242">
                  <c:v>-3.0011199999999998E-2</c:v>
                </c:pt>
                <c:pt idx="5243">
                  <c:v>-3.0430800000000001E-2</c:v>
                </c:pt>
                <c:pt idx="5244">
                  <c:v>-3.07885E-2</c:v>
                </c:pt>
                <c:pt idx="5245">
                  <c:v>-3.1083900000000001E-2</c:v>
                </c:pt>
                <c:pt idx="5246">
                  <c:v>-3.1316999999999998E-2</c:v>
                </c:pt>
                <c:pt idx="5247">
                  <c:v>-3.1488099999999998E-2</c:v>
                </c:pt>
                <c:pt idx="5248">
                  <c:v>-3.1597100000000003E-2</c:v>
                </c:pt>
                <c:pt idx="5249">
                  <c:v>-3.1644100000000001E-2</c:v>
                </c:pt>
                <c:pt idx="5250">
                  <c:v>-3.1628799999999999E-2</c:v>
                </c:pt>
                <c:pt idx="5251">
                  <c:v>-3.1551700000000002E-2</c:v>
                </c:pt>
                <c:pt idx="5252">
                  <c:v>-3.1413000000000003E-2</c:v>
                </c:pt>
                <c:pt idx="5253">
                  <c:v>-3.12137E-2</c:v>
                </c:pt>
                <c:pt idx="5254">
                  <c:v>-3.0954599999999999E-2</c:v>
                </c:pt>
                <c:pt idx="5255">
                  <c:v>-3.0636400000000001E-2</c:v>
                </c:pt>
                <c:pt idx="5256">
                  <c:v>-3.02592E-2</c:v>
                </c:pt>
                <c:pt idx="5257">
                  <c:v>-2.98239E-2</c:v>
                </c:pt>
                <c:pt idx="5258">
                  <c:v>-2.9331099999999999E-2</c:v>
                </c:pt>
                <c:pt idx="5259">
                  <c:v>-2.8781600000000001E-2</c:v>
                </c:pt>
                <c:pt idx="5260">
                  <c:v>-2.8176199999999998E-2</c:v>
                </c:pt>
                <c:pt idx="5261">
                  <c:v>-2.75158E-2</c:v>
                </c:pt>
                <c:pt idx="5262">
                  <c:v>-2.68019E-2</c:v>
                </c:pt>
                <c:pt idx="5263">
                  <c:v>-2.6036500000000001E-2</c:v>
                </c:pt>
                <c:pt idx="5264">
                  <c:v>-2.52216E-2</c:v>
                </c:pt>
                <c:pt idx="5265">
                  <c:v>-2.4359100000000002E-2</c:v>
                </c:pt>
                <c:pt idx="5266">
                  <c:v>-2.3450800000000001E-2</c:v>
                </c:pt>
                <c:pt idx="5267">
                  <c:v>-2.2498400000000002E-2</c:v>
                </c:pt>
                <c:pt idx="5268">
                  <c:v>-2.1504100000000002E-2</c:v>
                </c:pt>
                <c:pt idx="5269">
                  <c:v>-2.0469999999999999E-2</c:v>
                </c:pt>
                <c:pt idx="5270">
                  <c:v>-1.9398499999999999E-2</c:v>
                </c:pt>
                <c:pt idx="5271">
                  <c:v>-1.8291700000000001E-2</c:v>
                </c:pt>
                <c:pt idx="5272">
                  <c:v>-1.7152000000000001E-2</c:v>
                </c:pt>
                <c:pt idx="5273">
                  <c:v>-1.5982E-2</c:v>
                </c:pt>
                <c:pt idx="5274">
                  <c:v>-1.47841E-2</c:v>
                </c:pt>
                <c:pt idx="5275">
                  <c:v>-1.35608E-2</c:v>
                </c:pt>
                <c:pt idx="5276">
                  <c:v>-1.23149E-2</c:v>
                </c:pt>
                <c:pt idx="5277">
                  <c:v>-1.1049E-2</c:v>
                </c:pt>
                <c:pt idx="5278" formatCode="0.00E+00">
                  <c:v>-9.7649499999999997E-3</c:v>
                </c:pt>
                <c:pt idx="5279" formatCode="0.00E+00">
                  <c:v>-8.4645299999999996E-3</c:v>
                </c:pt>
                <c:pt idx="5280" formatCode="0.00E+00">
                  <c:v>-7.1502500000000004E-3</c:v>
                </c:pt>
                <c:pt idx="5281" formatCode="0.00E+00">
                  <c:v>-5.8258199999999998E-3</c:v>
                </c:pt>
                <c:pt idx="5282" formatCode="0.00E+00">
                  <c:v>-4.4949300000000003E-3</c:v>
                </c:pt>
                <c:pt idx="5283" formatCode="0.00E+00">
                  <c:v>-3.1603299999999998E-3</c:v>
                </c:pt>
                <c:pt idx="5284" formatCode="0.00E+00">
                  <c:v>-1.82445E-3</c:v>
                </c:pt>
                <c:pt idx="5285" formatCode="0.00E+00">
                  <c:v>-4.8985200000000004E-4</c:v>
                </c:pt>
                <c:pt idx="5286" formatCode="0.00E+00">
                  <c:v>8.4122099999999996E-4</c:v>
                </c:pt>
                <c:pt idx="5287" formatCode="0.00E+00">
                  <c:v>2.1667700000000002E-3</c:v>
                </c:pt>
                <c:pt idx="5288" formatCode="0.00E+00">
                  <c:v>3.4842499999999999E-3</c:v>
                </c:pt>
                <c:pt idx="5289" formatCode="0.00E+00">
                  <c:v>4.7902600000000002E-3</c:v>
                </c:pt>
                <c:pt idx="5290" formatCode="0.00E+00">
                  <c:v>6.0814399999999996E-3</c:v>
                </c:pt>
                <c:pt idx="5291" formatCode="0.00E+00">
                  <c:v>7.35507E-3</c:v>
                </c:pt>
                <c:pt idx="5292" formatCode="0.00E+00">
                  <c:v>8.60877E-3</c:v>
                </c:pt>
                <c:pt idx="5293" formatCode="0.00E+00">
                  <c:v>9.8401600000000006E-3</c:v>
                </c:pt>
                <c:pt idx="5294">
                  <c:v>1.1046800000000001E-2</c:v>
                </c:pt>
                <c:pt idx="5295">
                  <c:v>1.2226000000000001E-2</c:v>
                </c:pt>
                <c:pt idx="5296">
                  <c:v>1.3374799999999999E-2</c:v>
                </c:pt>
                <c:pt idx="5297">
                  <c:v>1.4490100000000001E-2</c:v>
                </c:pt>
                <c:pt idx="5298">
                  <c:v>1.5569400000000001E-2</c:v>
                </c:pt>
                <c:pt idx="5299">
                  <c:v>1.6610400000000001E-2</c:v>
                </c:pt>
                <c:pt idx="5300">
                  <c:v>1.76112E-2</c:v>
                </c:pt>
                <c:pt idx="5301">
                  <c:v>1.8569800000000001E-2</c:v>
                </c:pt>
                <c:pt idx="5302">
                  <c:v>1.94842E-2</c:v>
                </c:pt>
                <c:pt idx="5303">
                  <c:v>2.0352700000000001E-2</c:v>
                </c:pt>
                <c:pt idx="5304">
                  <c:v>2.11731E-2</c:v>
                </c:pt>
                <c:pt idx="5305">
                  <c:v>2.1943899999999999E-2</c:v>
                </c:pt>
                <c:pt idx="5306">
                  <c:v>2.26635E-2</c:v>
                </c:pt>
                <c:pt idx="5307">
                  <c:v>2.3330500000000001E-2</c:v>
                </c:pt>
                <c:pt idx="5308">
                  <c:v>2.3943900000000001E-2</c:v>
                </c:pt>
                <c:pt idx="5309">
                  <c:v>2.4502699999999999E-2</c:v>
                </c:pt>
                <c:pt idx="5310">
                  <c:v>2.5005800000000002E-2</c:v>
                </c:pt>
                <c:pt idx="5311">
                  <c:v>2.5452300000000001E-2</c:v>
                </c:pt>
                <c:pt idx="5312">
                  <c:v>2.5840800000000001E-2</c:v>
                </c:pt>
                <c:pt idx="5313">
                  <c:v>2.6169499999999998E-2</c:v>
                </c:pt>
                <c:pt idx="5314">
                  <c:v>2.64368E-2</c:v>
                </c:pt>
                <c:pt idx="5315">
                  <c:v>2.6641399999999999E-2</c:v>
                </c:pt>
                <c:pt idx="5316">
                  <c:v>2.6783100000000001E-2</c:v>
                </c:pt>
                <c:pt idx="5317">
                  <c:v>2.6861699999999999E-2</c:v>
                </c:pt>
                <c:pt idx="5318">
                  <c:v>2.68772E-2</c:v>
                </c:pt>
                <c:pt idx="5319">
                  <c:v>2.683E-2</c:v>
                </c:pt>
                <c:pt idx="5320">
                  <c:v>2.6720299999999999E-2</c:v>
                </c:pt>
                <c:pt idx="5321">
                  <c:v>2.6548200000000001E-2</c:v>
                </c:pt>
                <c:pt idx="5322">
                  <c:v>2.6313699999999999E-2</c:v>
                </c:pt>
                <c:pt idx="5323">
                  <c:v>2.6017200000000001E-2</c:v>
                </c:pt>
                <c:pt idx="5324">
                  <c:v>2.56587E-2</c:v>
                </c:pt>
                <c:pt idx="5325">
                  <c:v>2.5238099999999999E-2</c:v>
                </c:pt>
                <c:pt idx="5326">
                  <c:v>2.4755699999999999E-2</c:v>
                </c:pt>
                <c:pt idx="5327">
                  <c:v>2.4211799999999999E-2</c:v>
                </c:pt>
                <c:pt idx="5328">
                  <c:v>2.36075E-2</c:v>
                </c:pt>
                <c:pt idx="5329">
                  <c:v>2.2943600000000001E-2</c:v>
                </c:pt>
                <c:pt idx="5330">
                  <c:v>2.2220799999999999E-2</c:v>
                </c:pt>
                <c:pt idx="5331">
                  <c:v>2.1439799999999998E-2</c:v>
                </c:pt>
                <c:pt idx="5332">
                  <c:v>2.0601700000000001E-2</c:v>
                </c:pt>
                <c:pt idx="5333">
                  <c:v>1.9707700000000002E-2</c:v>
                </c:pt>
                <c:pt idx="5334">
                  <c:v>1.8759600000000001E-2</c:v>
                </c:pt>
                <c:pt idx="5335">
                  <c:v>1.7759199999999999E-2</c:v>
                </c:pt>
                <c:pt idx="5336">
                  <c:v>1.6708799999999999E-2</c:v>
                </c:pt>
                <c:pt idx="5337">
                  <c:v>1.56107E-2</c:v>
                </c:pt>
                <c:pt idx="5338">
                  <c:v>1.44669E-2</c:v>
                </c:pt>
                <c:pt idx="5339">
                  <c:v>1.32788E-2</c:v>
                </c:pt>
                <c:pt idx="5340">
                  <c:v>1.2047499999999999E-2</c:v>
                </c:pt>
                <c:pt idx="5341">
                  <c:v>1.0774499999999999E-2</c:v>
                </c:pt>
                <c:pt idx="5342" formatCode="0.00E+00">
                  <c:v>9.4616800000000001E-3</c:v>
                </c:pt>
                <c:pt idx="5343" formatCode="0.00E+00">
                  <c:v>8.1117199999999993E-3</c:v>
                </c:pt>
                <c:pt idx="5344" formatCode="0.00E+00">
                  <c:v>6.7281399999999996E-3</c:v>
                </c:pt>
                <c:pt idx="5345" formatCode="0.00E+00">
                  <c:v>5.3143399999999999E-3</c:v>
                </c:pt>
                <c:pt idx="5346" formatCode="0.00E+00">
                  <c:v>3.8727900000000001E-3</c:v>
                </c:pt>
                <c:pt idx="5347" formatCode="0.00E+00">
                  <c:v>2.4055600000000002E-3</c:v>
                </c:pt>
                <c:pt idx="5348" formatCode="0.00E+00">
                  <c:v>9.1517699999999998E-4</c:v>
                </c:pt>
                <c:pt idx="5349" formatCode="0.00E+00">
                  <c:v>-5.9556500000000005E-4</c:v>
                </c:pt>
                <c:pt idx="5350" formatCode="0.00E+00">
                  <c:v>-2.1243400000000002E-3</c:v>
                </c:pt>
                <c:pt idx="5351" formatCode="0.00E+00">
                  <c:v>-3.66877E-3</c:v>
                </c:pt>
                <c:pt idx="5352" formatCode="0.00E+00">
                  <c:v>-5.2258199999999999E-3</c:v>
                </c:pt>
                <c:pt idx="5353" formatCode="0.00E+00">
                  <c:v>-6.7924400000000003E-3</c:v>
                </c:pt>
                <c:pt idx="5354" formatCode="0.00E+00">
                  <c:v>-8.3660499999999999E-3</c:v>
                </c:pt>
                <c:pt idx="5355" formatCode="0.00E+00">
                  <c:v>-9.94424E-3</c:v>
                </c:pt>
                <c:pt idx="5356">
                  <c:v>-1.1524400000000001E-2</c:v>
                </c:pt>
                <c:pt idx="5357">
                  <c:v>-1.3103699999999999E-2</c:v>
                </c:pt>
                <c:pt idx="5358">
                  <c:v>-1.46795E-2</c:v>
                </c:pt>
                <c:pt idx="5359">
                  <c:v>-1.6249099999999999E-2</c:v>
                </c:pt>
                <c:pt idx="5360">
                  <c:v>-1.7809800000000001E-2</c:v>
                </c:pt>
                <c:pt idx="5361">
                  <c:v>-1.9358299999999998E-2</c:v>
                </c:pt>
                <c:pt idx="5362">
                  <c:v>-2.08916E-2</c:v>
                </c:pt>
                <c:pt idx="5363">
                  <c:v>-2.24069E-2</c:v>
                </c:pt>
                <c:pt idx="5364">
                  <c:v>-2.3900899999999999E-2</c:v>
                </c:pt>
                <c:pt idx="5365">
                  <c:v>-2.53706E-2</c:v>
                </c:pt>
                <c:pt idx="5366">
                  <c:v>-2.6812699999999998E-2</c:v>
                </c:pt>
                <c:pt idx="5367">
                  <c:v>-2.82244E-2</c:v>
                </c:pt>
                <c:pt idx="5368">
                  <c:v>-2.9603299999999999E-2</c:v>
                </c:pt>
                <c:pt idx="5369">
                  <c:v>-3.0946700000000001E-2</c:v>
                </c:pt>
                <c:pt idx="5370">
                  <c:v>-3.2252099999999999E-2</c:v>
                </c:pt>
                <c:pt idx="5371">
                  <c:v>-3.3516499999999998E-2</c:v>
                </c:pt>
                <c:pt idx="5372">
                  <c:v>-3.47371E-2</c:v>
                </c:pt>
                <c:pt idx="5373">
                  <c:v>-3.5911499999999999E-2</c:v>
                </c:pt>
                <c:pt idx="5374">
                  <c:v>-3.70382E-2</c:v>
                </c:pt>
                <c:pt idx="5375">
                  <c:v>-3.8116200000000003E-2</c:v>
                </c:pt>
                <c:pt idx="5376">
                  <c:v>-3.9143799999999999E-2</c:v>
                </c:pt>
                <c:pt idx="5377">
                  <c:v>-4.0118599999999997E-2</c:v>
                </c:pt>
                <c:pt idx="5378">
                  <c:v>-4.10388E-2</c:v>
                </c:pt>
                <c:pt idx="5379">
                  <c:v>-4.1903299999999997E-2</c:v>
                </c:pt>
                <c:pt idx="5380">
                  <c:v>-4.2710699999999997E-2</c:v>
                </c:pt>
                <c:pt idx="5381">
                  <c:v>-4.3459200000000003E-2</c:v>
                </c:pt>
                <c:pt idx="5382">
                  <c:v>-4.4146400000000002E-2</c:v>
                </c:pt>
                <c:pt idx="5383">
                  <c:v>-4.47713E-2</c:v>
                </c:pt>
                <c:pt idx="5384">
                  <c:v>-4.5332799999999999E-2</c:v>
                </c:pt>
                <c:pt idx="5385">
                  <c:v>-4.58299E-2</c:v>
                </c:pt>
                <c:pt idx="5386">
                  <c:v>-4.6261099999999999E-2</c:v>
                </c:pt>
                <c:pt idx="5387">
                  <c:v>-4.6624699999999998E-2</c:v>
                </c:pt>
                <c:pt idx="5388">
                  <c:v>-4.6919200000000001E-2</c:v>
                </c:pt>
                <c:pt idx="5389">
                  <c:v>-4.7143299999999999E-2</c:v>
                </c:pt>
                <c:pt idx="5390">
                  <c:v>-4.7296999999999999E-2</c:v>
                </c:pt>
                <c:pt idx="5391">
                  <c:v>-4.7381E-2</c:v>
                </c:pt>
                <c:pt idx="5392">
                  <c:v>-4.7395600000000003E-2</c:v>
                </c:pt>
                <c:pt idx="5393">
                  <c:v>-4.7340399999999998E-2</c:v>
                </c:pt>
                <c:pt idx="5394">
                  <c:v>-4.7214600000000002E-2</c:v>
                </c:pt>
                <c:pt idx="5395">
                  <c:v>-4.70176E-2</c:v>
                </c:pt>
                <c:pt idx="5396">
                  <c:v>-4.6749100000000002E-2</c:v>
                </c:pt>
                <c:pt idx="5397">
                  <c:v>-4.6409300000000001E-2</c:v>
                </c:pt>
                <c:pt idx="5398">
                  <c:v>-4.5998799999999999E-2</c:v>
                </c:pt>
                <c:pt idx="5399">
                  <c:v>-4.55179E-2</c:v>
                </c:pt>
                <c:pt idx="5400">
                  <c:v>-4.4967300000000002E-2</c:v>
                </c:pt>
                <c:pt idx="5401">
                  <c:v>-4.43478E-2</c:v>
                </c:pt>
                <c:pt idx="5402">
                  <c:v>-4.3660900000000002E-2</c:v>
                </c:pt>
                <c:pt idx="5403">
                  <c:v>-4.2908099999999998E-2</c:v>
                </c:pt>
                <c:pt idx="5404">
                  <c:v>-4.2090500000000003E-2</c:v>
                </c:pt>
                <c:pt idx="5405">
                  <c:v>-4.12089E-2</c:v>
                </c:pt>
                <c:pt idx="5406">
                  <c:v>-4.0264300000000003E-2</c:v>
                </c:pt>
                <c:pt idx="5407">
                  <c:v>-3.9258599999999998E-2</c:v>
                </c:pt>
                <c:pt idx="5408">
                  <c:v>-3.81938E-2</c:v>
                </c:pt>
                <c:pt idx="5409">
                  <c:v>-3.7072099999999997E-2</c:v>
                </c:pt>
                <c:pt idx="5410">
                  <c:v>-3.5895099999999999E-2</c:v>
                </c:pt>
                <c:pt idx="5411">
                  <c:v>-3.4664100000000003E-2</c:v>
                </c:pt>
                <c:pt idx="5412">
                  <c:v>-3.3380600000000003E-2</c:v>
                </c:pt>
                <c:pt idx="5413">
                  <c:v>-3.2046199999999997E-2</c:v>
                </c:pt>
                <c:pt idx="5414">
                  <c:v>-3.06628E-2</c:v>
                </c:pt>
                <c:pt idx="5415">
                  <c:v>-2.9232500000000002E-2</c:v>
                </c:pt>
                <c:pt idx="5416">
                  <c:v>-2.77577E-2</c:v>
                </c:pt>
                <c:pt idx="5417">
                  <c:v>-2.6241199999999999E-2</c:v>
                </c:pt>
                <c:pt idx="5418">
                  <c:v>-2.46853E-2</c:v>
                </c:pt>
                <c:pt idx="5419">
                  <c:v>-2.3092700000000001E-2</c:v>
                </c:pt>
                <c:pt idx="5420">
                  <c:v>-2.1465999999999999E-2</c:v>
                </c:pt>
                <c:pt idx="5421">
                  <c:v>-1.98073E-2</c:v>
                </c:pt>
                <c:pt idx="5422">
                  <c:v>-1.81177E-2</c:v>
                </c:pt>
                <c:pt idx="5423">
                  <c:v>-1.6399299999999999E-2</c:v>
                </c:pt>
                <c:pt idx="5424">
                  <c:v>-1.46549E-2</c:v>
                </c:pt>
                <c:pt idx="5425">
                  <c:v>-1.28881E-2</c:v>
                </c:pt>
                <c:pt idx="5426">
                  <c:v>-1.1102000000000001E-2</c:v>
                </c:pt>
                <c:pt idx="5427" formatCode="0.00E+00">
                  <c:v>-9.2995400000000002E-3</c:v>
                </c:pt>
                <c:pt idx="5428" formatCode="0.00E+00">
                  <c:v>-7.4840599999999998E-3</c:v>
                </c:pt>
                <c:pt idx="5429" formatCode="0.00E+00">
                  <c:v>-5.6588000000000003E-3</c:v>
                </c:pt>
                <c:pt idx="5430" formatCode="0.00E+00">
                  <c:v>-3.82672E-3</c:v>
                </c:pt>
                <c:pt idx="5431" formatCode="0.00E+00">
                  <c:v>-1.99059E-3</c:v>
                </c:pt>
                <c:pt idx="5432" formatCode="0.00E+00">
                  <c:v>-1.5306900000000001E-4</c:v>
                </c:pt>
                <c:pt idx="5433" formatCode="0.00E+00">
                  <c:v>1.68308E-3</c:v>
                </c:pt>
                <c:pt idx="5434" formatCode="0.00E+00">
                  <c:v>3.51469E-3</c:v>
                </c:pt>
                <c:pt idx="5435" formatCode="0.00E+00">
                  <c:v>5.3382999999999998E-3</c:v>
                </c:pt>
                <c:pt idx="5436" formatCode="0.00E+00">
                  <c:v>7.1506499999999997E-3</c:v>
                </c:pt>
                <c:pt idx="5437" formatCode="0.00E+00">
                  <c:v>8.9487999999999998E-3</c:v>
                </c:pt>
                <c:pt idx="5438">
                  <c:v>1.073E-2</c:v>
                </c:pt>
                <c:pt idx="5439">
                  <c:v>1.24914E-2</c:v>
                </c:pt>
                <c:pt idx="5440">
                  <c:v>1.42303E-2</c:v>
                </c:pt>
                <c:pt idx="5441">
                  <c:v>1.5943700000000002E-2</c:v>
                </c:pt>
                <c:pt idx="5442">
                  <c:v>1.7628700000000001E-2</c:v>
                </c:pt>
                <c:pt idx="5443">
                  <c:v>1.9282199999999999E-2</c:v>
                </c:pt>
                <c:pt idx="5444">
                  <c:v>2.0901300000000001E-2</c:v>
                </c:pt>
                <c:pt idx="5445">
                  <c:v>2.2483599999999999E-2</c:v>
                </c:pt>
                <c:pt idx="5446">
                  <c:v>2.4026599999999999E-2</c:v>
                </c:pt>
                <c:pt idx="5447">
                  <c:v>2.55278E-2</c:v>
                </c:pt>
                <c:pt idx="5448">
                  <c:v>2.6984600000000001E-2</c:v>
                </c:pt>
                <c:pt idx="5449">
                  <c:v>2.8395E-2</c:v>
                </c:pt>
                <c:pt idx="5450">
                  <c:v>2.9757700000000002E-2</c:v>
                </c:pt>
                <c:pt idx="5451">
                  <c:v>3.1070799999999999E-2</c:v>
                </c:pt>
                <c:pt idx="5452">
                  <c:v>3.2332199999999998E-2</c:v>
                </c:pt>
                <c:pt idx="5453">
                  <c:v>3.3539600000000003E-2</c:v>
                </c:pt>
                <c:pt idx="5454">
                  <c:v>3.4690899999999997E-2</c:v>
                </c:pt>
                <c:pt idx="5455">
                  <c:v>3.57846E-2</c:v>
                </c:pt>
                <c:pt idx="5456">
                  <c:v>3.68191E-2</c:v>
                </c:pt>
                <c:pt idx="5457">
                  <c:v>3.7792600000000003E-2</c:v>
                </c:pt>
                <c:pt idx="5458">
                  <c:v>3.8703099999999997E-2</c:v>
                </c:pt>
                <c:pt idx="5459">
                  <c:v>3.9548800000000002E-2</c:v>
                </c:pt>
                <c:pt idx="5460">
                  <c:v>4.03279E-2</c:v>
                </c:pt>
                <c:pt idx="5461">
                  <c:v>4.1038999999999999E-2</c:v>
                </c:pt>
                <c:pt idx="5462">
                  <c:v>4.1680799999999997E-2</c:v>
                </c:pt>
                <c:pt idx="5463">
                  <c:v>4.2252600000000001E-2</c:v>
                </c:pt>
                <c:pt idx="5464">
                  <c:v>4.2753699999999999E-2</c:v>
                </c:pt>
                <c:pt idx="5465">
                  <c:v>4.3184E-2</c:v>
                </c:pt>
                <c:pt idx="5466">
                  <c:v>4.35433E-2</c:v>
                </c:pt>
                <c:pt idx="5467">
                  <c:v>4.3831099999999998E-2</c:v>
                </c:pt>
                <c:pt idx="5468">
                  <c:v>4.4046700000000001E-2</c:v>
                </c:pt>
                <c:pt idx="5469">
                  <c:v>4.4190199999999999E-2</c:v>
                </c:pt>
                <c:pt idx="5470">
                  <c:v>4.4261700000000001E-2</c:v>
                </c:pt>
                <c:pt idx="5471">
                  <c:v>4.4261200000000001E-2</c:v>
                </c:pt>
                <c:pt idx="5472">
                  <c:v>4.4189100000000002E-2</c:v>
                </c:pt>
                <c:pt idx="5473">
                  <c:v>4.4046000000000002E-2</c:v>
                </c:pt>
                <c:pt idx="5474">
                  <c:v>4.3832500000000003E-2</c:v>
                </c:pt>
                <c:pt idx="5475">
                  <c:v>4.3549499999999998E-2</c:v>
                </c:pt>
                <c:pt idx="5476">
                  <c:v>4.3198E-2</c:v>
                </c:pt>
                <c:pt idx="5477">
                  <c:v>4.2778900000000002E-2</c:v>
                </c:pt>
                <c:pt idx="5478">
                  <c:v>4.2293299999999999E-2</c:v>
                </c:pt>
                <c:pt idx="5479">
                  <c:v>4.1742000000000001E-2</c:v>
                </c:pt>
                <c:pt idx="5480">
                  <c:v>4.1126099999999999E-2</c:v>
                </c:pt>
                <c:pt idx="5481">
                  <c:v>4.0446500000000003E-2</c:v>
                </c:pt>
                <c:pt idx="5482">
                  <c:v>3.9704700000000002E-2</c:v>
                </c:pt>
                <c:pt idx="5483">
                  <c:v>3.8902300000000001E-2</c:v>
                </c:pt>
                <c:pt idx="5484">
                  <c:v>3.8040699999999997E-2</c:v>
                </c:pt>
                <c:pt idx="5485">
                  <c:v>3.7121500000000002E-2</c:v>
                </c:pt>
                <c:pt idx="5486">
                  <c:v>3.6146299999999999E-2</c:v>
                </c:pt>
                <c:pt idx="5487">
                  <c:v>3.5117000000000002E-2</c:v>
                </c:pt>
                <c:pt idx="5488">
                  <c:v>3.4035500000000003E-2</c:v>
                </c:pt>
                <c:pt idx="5489">
                  <c:v>3.2903300000000003E-2</c:v>
                </c:pt>
                <c:pt idx="5490">
                  <c:v>3.1722100000000003E-2</c:v>
                </c:pt>
                <c:pt idx="5491">
                  <c:v>3.0494E-2</c:v>
                </c:pt>
                <c:pt idx="5492">
                  <c:v>2.9221199999999999E-2</c:v>
                </c:pt>
                <c:pt idx="5493">
                  <c:v>2.7905800000000001E-2</c:v>
                </c:pt>
                <c:pt idx="5494">
                  <c:v>2.65496E-2</c:v>
                </c:pt>
                <c:pt idx="5495">
                  <c:v>2.5155199999999999E-2</c:v>
                </c:pt>
                <c:pt idx="5496">
                  <c:v>2.3725300000000001E-2</c:v>
                </c:pt>
                <c:pt idx="5497">
                  <c:v>2.2263000000000002E-2</c:v>
                </c:pt>
                <c:pt idx="5498">
                  <c:v>2.0771299999999999E-2</c:v>
                </c:pt>
                <c:pt idx="5499">
                  <c:v>1.9253099999999999E-2</c:v>
                </c:pt>
                <c:pt idx="5500">
                  <c:v>1.7711299999999999E-2</c:v>
                </c:pt>
                <c:pt idx="5501">
                  <c:v>1.6148800000000001E-2</c:v>
                </c:pt>
                <c:pt idx="5502">
                  <c:v>1.45685E-2</c:v>
                </c:pt>
                <c:pt idx="5503">
                  <c:v>1.29731E-2</c:v>
                </c:pt>
                <c:pt idx="5504">
                  <c:v>1.13656E-2</c:v>
                </c:pt>
                <c:pt idx="5505" formatCode="0.00E+00">
                  <c:v>9.7489199999999995E-3</c:v>
                </c:pt>
                <c:pt idx="5506" formatCode="0.00E+00">
                  <c:v>8.1259999999999995E-3</c:v>
                </c:pt>
                <c:pt idx="5507" formatCode="0.00E+00">
                  <c:v>6.4995399999999998E-3</c:v>
                </c:pt>
                <c:pt idx="5508" formatCode="0.00E+00">
                  <c:v>4.8723100000000004E-3</c:v>
                </c:pt>
                <c:pt idx="5509" formatCode="0.00E+00">
                  <c:v>3.24698E-3</c:v>
                </c:pt>
                <c:pt idx="5510" formatCode="0.00E+00">
                  <c:v>1.62601E-3</c:v>
                </c:pt>
                <c:pt idx="5511" formatCode="0.00E+00">
                  <c:v>1.1762299999999999E-5</c:v>
                </c:pt>
                <c:pt idx="5512" formatCode="0.00E+00">
                  <c:v>-1.5932100000000001E-3</c:v>
                </c:pt>
                <c:pt idx="5513" formatCode="0.00E+00">
                  <c:v>-3.1861400000000001E-3</c:v>
                </c:pt>
                <c:pt idx="5514" formatCode="0.00E+00">
                  <c:v>-4.7641699999999999E-3</c:v>
                </c:pt>
                <c:pt idx="5515" formatCode="0.00E+00">
                  <c:v>-6.3244699999999996E-3</c:v>
                </c:pt>
                <c:pt idx="5516" formatCode="0.00E+00">
                  <c:v>-7.8644300000000004E-3</c:v>
                </c:pt>
                <c:pt idx="5517" formatCode="0.00E+00">
                  <c:v>-9.38137E-3</c:v>
                </c:pt>
                <c:pt idx="5518">
                  <c:v>-1.08725E-2</c:v>
                </c:pt>
                <c:pt idx="5519">
                  <c:v>-1.2335199999999999E-2</c:v>
                </c:pt>
                <c:pt idx="5520">
                  <c:v>-1.37673E-2</c:v>
                </c:pt>
                <c:pt idx="5521">
                  <c:v>-1.5166199999999999E-2</c:v>
                </c:pt>
                <c:pt idx="5522">
                  <c:v>-1.6529499999999999E-2</c:v>
                </c:pt>
                <c:pt idx="5523">
                  <c:v>-1.78549E-2</c:v>
                </c:pt>
                <c:pt idx="5524">
                  <c:v>-1.9140000000000001E-2</c:v>
                </c:pt>
                <c:pt idx="5525">
                  <c:v>-2.0382299999999999E-2</c:v>
                </c:pt>
                <c:pt idx="5526">
                  <c:v>-2.1579999999999998E-2</c:v>
                </c:pt>
                <c:pt idx="5527">
                  <c:v>-2.2730400000000001E-2</c:v>
                </c:pt>
                <c:pt idx="5528">
                  <c:v>-2.38283E-2</c:v>
                </c:pt>
                <c:pt idx="5529">
                  <c:v>-2.4870900000000001E-2</c:v>
                </c:pt>
                <c:pt idx="5530">
                  <c:v>-2.58608E-2</c:v>
                </c:pt>
                <c:pt idx="5531">
                  <c:v>-2.6797499999999998E-2</c:v>
                </c:pt>
                <c:pt idx="5532">
                  <c:v>-2.7677400000000001E-2</c:v>
                </c:pt>
                <c:pt idx="5533">
                  <c:v>-2.8498800000000001E-2</c:v>
                </c:pt>
                <c:pt idx="5534">
                  <c:v>-2.9261700000000002E-2</c:v>
                </c:pt>
                <c:pt idx="5535">
                  <c:v>-2.9964999999999999E-2</c:v>
                </c:pt>
                <c:pt idx="5536">
                  <c:v>-3.06074E-2</c:v>
                </c:pt>
                <c:pt idx="5537">
                  <c:v>-3.1187699999999999E-2</c:v>
                </c:pt>
                <c:pt idx="5538">
                  <c:v>-3.1704599999999999E-2</c:v>
                </c:pt>
                <c:pt idx="5539">
                  <c:v>-3.21573E-2</c:v>
                </c:pt>
                <c:pt idx="5540">
                  <c:v>-3.2545600000000001E-2</c:v>
                </c:pt>
                <c:pt idx="5541">
                  <c:v>-3.2869299999999997E-2</c:v>
                </c:pt>
                <c:pt idx="5542">
                  <c:v>-3.3127999999999998E-2</c:v>
                </c:pt>
                <c:pt idx="5543">
                  <c:v>-3.3321700000000003E-2</c:v>
                </c:pt>
                <c:pt idx="5544">
                  <c:v>-3.3450599999999997E-2</c:v>
                </c:pt>
                <c:pt idx="5545">
                  <c:v>-3.3515099999999999E-2</c:v>
                </c:pt>
                <c:pt idx="5546">
                  <c:v>-3.3515299999999998E-2</c:v>
                </c:pt>
                <c:pt idx="5547">
                  <c:v>-3.3451399999999999E-2</c:v>
                </c:pt>
                <c:pt idx="5548">
                  <c:v>-3.3323600000000002E-2</c:v>
                </c:pt>
                <c:pt idx="5549">
                  <c:v>-3.3132200000000001E-2</c:v>
                </c:pt>
                <c:pt idx="5550">
                  <c:v>-3.2877299999999998E-2</c:v>
                </c:pt>
                <c:pt idx="5551">
                  <c:v>-3.2558999999999998E-2</c:v>
                </c:pt>
                <c:pt idx="5552">
                  <c:v>-3.2177900000000002E-2</c:v>
                </c:pt>
                <c:pt idx="5553">
                  <c:v>-3.1734900000000003E-2</c:v>
                </c:pt>
                <c:pt idx="5554">
                  <c:v>-3.1230399999999998E-2</c:v>
                </c:pt>
                <c:pt idx="5555">
                  <c:v>-3.0665499999999998E-2</c:v>
                </c:pt>
                <c:pt idx="5556">
                  <c:v>-3.00413E-2</c:v>
                </c:pt>
                <c:pt idx="5557">
                  <c:v>-2.9359E-2</c:v>
                </c:pt>
                <c:pt idx="5558">
                  <c:v>-2.8619700000000001E-2</c:v>
                </c:pt>
                <c:pt idx="5559">
                  <c:v>-2.7825300000000001E-2</c:v>
                </c:pt>
                <c:pt idx="5560">
                  <c:v>-2.6977600000000001E-2</c:v>
                </c:pt>
                <c:pt idx="5561">
                  <c:v>-2.6079000000000001E-2</c:v>
                </c:pt>
                <c:pt idx="5562">
                  <c:v>-2.51317E-2</c:v>
                </c:pt>
                <c:pt idx="5563">
                  <c:v>-2.4137800000000001E-2</c:v>
                </c:pt>
                <c:pt idx="5564">
                  <c:v>-2.3099600000000001E-2</c:v>
                </c:pt>
                <c:pt idx="5565">
                  <c:v>-2.2019199999999999E-2</c:v>
                </c:pt>
                <c:pt idx="5566">
                  <c:v>-2.08991E-2</c:v>
                </c:pt>
                <c:pt idx="5567">
                  <c:v>-1.9741399999999999E-2</c:v>
                </c:pt>
                <c:pt idx="5568">
                  <c:v>-1.8547999999999999E-2</c:v>
                </c:pt>
                <c:pt idx="5569">
                  <c:v>-1.7321199999999998E-2</c:v>
                </c:pt>
                <c:pt idx="5570">
                  <c:v>-1.60637E-2</c:v>
                </c:pt>
                <c:pt idx="5571">
                  <c:v>-1.4777999999999999E-2</c:v>
                </c:pt>
                <c:pt idx="5572">
                  <c:v>-1.34666E-2</c:v>
                </c:pt>
                <c:pt idx="5573">
                  <c:v>-1.2131899999999999E-2</c:v>
                </c:pt>
                <c:pt idx="5574">
                  <c:v>-1.07764E-2</c:v>
                </c:pt>
                <c:pt idx="5575" formatCode="0.00E+00">
                  <c:v>-9.4027699999999995E-3</c:v>
                </c:pt>
                <c:pt idx="5576" formatCode="0.00E+00">
                  <c:v>-8.0140200000000002E-3</c:v>
                </c:pt>
                <c:pt idx="5577" formatCode="0.00E+00">
                  <c:v>-6.6121499999999998E-3</c:v>
                </c:pt>
                <c:pt idx="5578" formatCode="0.00E+00">
                  <c:v>-5.1962299999999996E-3</c:v>
                </c:pt>
                <c:pt idx="5579" formatCode="0.00E+00">
                  <c:v>-3.7679699999999998E-3</c:v>
                </c:pt>
                <c:pt idx="5580" formatCode="0.00E+00">
                  <c:v>-2.3344199999999998E-3</c:v>
                </c:pt>
                <c:pt idx="5581" formatCode="0.00E+00">
                  <c:v>-8.9987300000000004E-4</c:v>
                </c:pt>
                <c:pt idx="5582" formatCode="0.00E+00">
                  <c:v>5.3483600000000001E-4</c:v>
                </c:pt>
                <c:pt idx="5583" formatCode="0.00E+00">
                  <c:v>1.96692E-3</c:v>
                </c:pt>
                <c:pt idx="5584" formatCode="0.00E+00">
                  <c:v>3.3926199999999998E-3</c:v>
                </c:pt>
                <c:pt idx="5585" formatCode="0.00E+00">
                  <c:v>4.8091499999999999E-3</c:v>
                </c:pt>
                <c:pt idx="5586" formatCode="0.00E+00">
                  <c:v>6.2142300000000003E-3</c:v>
                </c:pt>
                <c:pt idx="5587" formatCode="0.00E+00">
                  <c:v>7.60569E-3</c:v>
                </c:pt>
                <c:pt idx="5588" formatCode="0.00E+00">
                  <c:v>8.98119E-3</c:v>
                </c:pt>
                <c:pt idx="5589">
                  <c:v>1.0338E-2</c:v>
                </c:pt>
                <c:pt idx="5590">
                  <c:v>1.16732E-2</c:v>
                </c:pt>
                <c:pt idx="5591">
                  <c:v>1.29841E-2</c:v>
                </c:pt>
                <c:pt idx="5592">
                  <c:v>1.42679E-2</c:v>
                </c:pt>
                <c:pt idx="5593">
                  <c:v>1.55219E-2</c:v>
                </c:pt>
                <c:pt idx="5594">
                  <c:v>1.67437E-2</c:v>
                </c:pt>
                <c:pt idx="5595">
                  <c:v>1.7931200000000001E-2</c:v>
                </c:pt>
                <c:pt idx="5596">
                  <c:v>1.9081799999999999E-2</c:v>
                </c:pt>
                <c:pt idx="5597">
                  <c:v>2.0193099999999999E-2</c:v>
                </c:pt>
                <c:pt idx="5598">
                  <c:v>2.1262900000000001E-2</c:v>
                </c:pt>
                <c:pt idx="5599">
                  <c:v>2.2289099999999999E-2</c:v>
                </c:pt>
                <c:pt idx="5600">
                  <c:v>2.32699E-2</c:v>
                </c:pt>
                <c:pt idx="5601">
                  <c:v>2.4203700000000002E-2</c:v>
                </c:pt>
                <c:pt idx="5602">
                  <c:v>2.5088200000000001E-2</c:v>
                </c:pt>
                <c:pt idx="5603">
                  <c:v>2.5921099999999999E-2</c:v>
                </c:pt>
                <c:pt idx="5604">
                  <c:v>2.6699899999999999E-2</c:v>
                </c:pt>
                <c:pt idx="5605">
                  <c:v>2.74229E-2</c:v>
                </c:pt>
                <c:pt idx="5606">
                  <c:v>2.80894E-2</c:v>
                </c:pt>
                <c:pt idx="5607">
                  <c:v>2.8698499999999998E-2</c:v>
                </c:pt>
                <c:pt idx="5608">
                  <c:v>2.92492E-2</c:v>
                </c:pt>
                <c:pt idx="5609">
                  <c:v>2.9740599999999999E-2</c:v>
                </c:pt>
                <c:pt idx="5610">
                  <c:v>3.01721E-2</c:v>
                </c:pt>
                <c:pt idx="5611">
                  <c:v>3.0542900000000001E-2</c:v>
                </c:pt>
                <c:pt idx="5612">
                  <c:v>3.08522E-2</c:v>
                </c:pt>
                <c:pt idx="5613">
                  <c:v>3.1098899999999999E-2</c:v>
                </c:pt>
                <c:pt idx="5614">
                  <c:v>3.12821E-2</c:v>
                </c:pt>
                <c:pt idx="5615">
                  <c:v>3.1400900000000002E-2</c:v>
                </c:pt>
                <c:pt idx="5616">
                  <c:v>3.1454299999999998E-2</c:v>
                </c:pt>
                <c:pt idx="5617">
                  <c:v>3.1441499999999997E-2</c:v>
                </c:pt>
                <c:pt idx="5618">
                  <c:v>3.1361800000000002E-2</c:v>
                </c:pt>
                <c:pt idx="5619">
                  <c:v>3.1214800000000001E-2</c:v>
                </c:pt>
                <c:pt idx="5620">
                  <c:v>3.1E-2</c:v>
                </c:pt>
                <c:pt idx="5621">
                  <c:v>3.0717399999999999E-2</c:v>
                </c:pt>
                <c:pt idx="5622">
                  <c:v>3.03672E-2</c:v>
                </c:pt>
                <c:pt idx="5623">
                  <c:v>2.99496E-2</c:v>
                </c:pt>
                <c:pt idx="5624">
                  <c:v>2.9465000000000002E-2</c:v>
                </c:pt>
                <c:pt idx="5625">
                  <c:v>2.8914100000000002E-2</c:v>
                </c:pt>
                <c:pt idx="5626">
                  <c:v>2.8297900000000001E-2</c:v>
                </c:pt>
                <c:pt idx="5627">
                  <c:v>2.76168E-2</c:v>
                </c:pt>
                <c:pt idx="5628">
                  <c:v>2.6871200000000001E-2</c:v>
                </c:pt>
                <c:pt idx="5629">
                  <c:v>2.6060900000000001E-2</c:v>
                </c:pt>
                <c:pt idx="5630">
                  <c:v>2.5186199999999999E-2</c:v>
                </c:pt>
                <c:pt idx="5631">
                  <c:v>2.4247700000000001E-2</c:v>
                </c:pt>
                <c:pt idx="5632">
                  <c:v>2.32464E-2</c:v>
                </c:pt>
                <c:pt idx="5633">
                  <c:v>2.2184099999999998E-2</c:v>
                </c:pt>
                <c:pt idx="5634">
                  <c:v>2.10633E-2</c:v>
                </c:pt>
                <c:pt idx="5635">
                  <c:v>1.98867E-2</c:v>
                </c:pt>
                <c:pt idx="5636">
                  <c:v>1.86559E-2</c:v>
                </c:pt>
                <c:pt idx="5637">
                  <c:v>1.7372200000000001E-2</c:v>
                </c:pt>
                <c:pt idx="5638">
                  <c:v>1.6037099999999999E-2</c:v>
                </c:pt>
                <c:pt idx="5639">
                  <c:v>1.46532E-2</c:v>
                </c:pt>
                <c:pt idx="5640">
                  <c:v>1.32233E-2</c:v>
                </c:pt>
                <c:pt idx="5641">
                  <c:v>1.1749300000000001E-2</c:v>
                </c:pt>
                <c:pt idx="5642">
                  <c:v>1.0233300000000001E-2</c:v>
                </c:pt>
                <c:pt idx="5643" formatCode="0.00E+00">
                  <c:v>8.6776700000000002E-3</c:v>
                </c:pt>
                <c:pt idx="5644" formatCode="0.00E+00">
                  <c:v>7.0861300000000004E-3</c:v>
                </c:pt>
                <c:pt idx="5645" formatCode="0.00E+00">
                  <c:v>5.4621599999999998E-3</c:v>
                </c:pt>
                <c:pt idx="5646" formatCode="0.00E+00">
                  <c:v>3.8082699999999999E-3</c:v>
                </c:pt>
                <c:pt idx="5647" formatCode="0.00E+00">
                  <c:v>2.1262999999999998E-3</c:v>
                </c:pt>
                <c:pt idx="5648" formatCode="0.00E+00">
                  <c:v>4.1821300000000002E-4</c:v>
                </c:pt>
                <c:pt idx="5649" formatCode="0.00E+00">
                  <c:v>-1.3135499999999999E-3</c:v>
                </c:pt>
                <c:pt idx="5650" formatCode="0.00E+00">
                  <c:v>-3.0664199999999998E-3</c:v>
                </c:pt>
                <c:pt idx="5651" formatCode="0.00E+00">
                  <c:v>-4.8380300000000001E-3</c:v>
                </c:pt>
                <c:pt idx="5652" formatCode="0.00E+00">
                  <c:v>-6.6262500000000002E-3</c:v>
                </c:pt>
                <c:pt idx="5653" formatCode="0.00E+00">
                  <c:v>-8.4290900000000002E-3</c:v>
                </c:pt>
                <c:pt idx="5654">
                  <c:v>-1.02445E-2</c:v>
                </c:pt>
                <c:pt idx="5655">
                  <c:v>-1.2070000000000001E-2</c:v>
                </c:pt>
                <c:pt idx="5656">
                  <c:v>-1.39028E-2</c:v>
                </c:pt>
                <c:pt idx="5657">
                  <c:v>-1.5740400000000002E-2</c:v>
                </c:pt>
                <c:pt idx="5658">
                  <c:v>-1.7580200000000001E-2</c:v>
                </c:pt>
                <c:pt idx="5659">
                  <c:v>-1.9419599999999999E-2</c:v>
                </c:pt>
                <c:pt idx="5660">
                  <c:v>-2.1256000000000001E-2</c:v>
                </c:pt>
                <c:pt idx="5661">
                  <c:v>-2.3086499999999999E-2</c:v>
                </c:pt>
                <c:pt idx="5662">
                  <c:v>-2.4908799999999998E-2</c:v>
                </c:pt>
                <c:pt idx="5663">
                  <c:v>-2.6721200000000001E-2</c:v>
                </c:pt>
                <c:pt idx="5664">
                  <c:v>-2.85223E-2</c:v>
                </c:pt>
                <c:pt idx="5665">
                  <c:v>-3.0310400000000001E-2</c:v>
                </c:pt>
                <c:pt idx="5666">
                  <c:v>-3.2084000000000001E-2</c:v>
                </c:pt>
                <c:pt idx="5667">
                  <c:v>-3.3841700000000002E-2</c:v>
                </c:pt>
                <c:pt idx="5668">
                  <c:v>-3.5580500000000001E-2</c:v>
                </c:pt>
                <c:pt idx="5669">
                  <c:v>-3.7297499999999997E-2</c:v>
                </c:pt>
                <c:pt idx="5670">
                  <c:v>-3.8990400000000001E-2</c:v>
                </c:pt>
                <c:pt idx="5671">
                  <c:v>-4.0657600000000002E-2</c:v>
                </c:pt>
                <c:pt idx="5672">
                  <c:v>-4.2296300000000002E-2</c:v>
                </c:pt>
                <c:pt idx="5673">
                  <c:v>-4.3902799999999999E-2</c:v>
                </c:pt>
                <c:pt idx="5674">
                  <c:v>-4.5474100000000003E-2</c:v>
                </c:pt>
                <c:pt idx="5675">
                  <c:v>-4.7008099999999997E-2</c:v>
                </c:pt>
                <c:pt idx="5676">
                  <c:v>-4.8503200000000003E-2</c:v>
                </c:pt>
                <c:pt idx="5677">
                  <c:v>-4.9957599999999998E-2</c:v>
                </c:pt>
                <c:pt idx="5678">
                  <c:v>-5.1368900000000002E-2</c:v>
                </c:pt>
                <c:pt idx="5679">
                  <c:v>-5.2735200000000003E-2</c:v>
                </c:pt>
                <c:pt idx="5680">
                  <c:v>-5.4055100000000002E-2</c:v>
                </c:pt>
                <c:pt idx="5681">
                  <c:v>-5.5326800000000002E-2</c:v>
                </c:pt>
                <c:pt idx="5682">
                  <c:v>-5.6548099999999997E-2</c:v>
                </c:pt>
                <c:pt idx="5683">
                  <c:v>-5.7716400000000001E-2</c:v>
                </c:pt>
                <c:pt idx="5684">
                  <c:v>-5.8829800000000002E-2</c:v>
                </c:pt>
                <c:pt idx="5685">
                  <c:v>-5.9887099999999999E-2</c:v>
                </c:pt>
                <c:pt idx="5686">
                  <c:v>-6.0886900000000001E-2</c:v>
                </c:pt>
                <c:pt idx="5687">
                  <c:v>-6.1826199999999998E-2</c:v>
                </c:pt>
                <c:pt idx="5688">
                  <c:v>-6.27022E-2</c:v>
                </c:pt>
                <c:pt idx="5689">
                  <c:v>-6.3513600000000003E-2</c:v>
                </c:pt>
                <c:pt idx="5690">
                  <c:v>-6.4261200000000004E-2</c:v>
                </c:pt>
                <c:pt idx="5691">
                  <c:v>-6.4946299999999998E-2</c:v>
                </c:pt>
                <c:pt idx="5692">
                  <c:v>-6.5568199999999993E-2</c:v>
                </c:pt>
                <c:pt idx="5693">
                  <c:v>-6.6123699999999994E-2</c:v>
                </c:pt>
                <c:pt idx="5694">
                  <c:v>-6.6610500000000003E-2</c:v>
                </c:pt>
                <c:pt idx="5695">
                  <c:v>-6.7028500000000005E-2</c:v>
                </c:pt>
                <c:pt idx="5696">
                  <c:v>-6.7377699999999999E-2</c:v>
                </c:pt>
                <c:pt idx="5697">
                  <c:v>-6.7657499999999995E-2</c:v>
                </c:pt>
                <c:pt idx="5698">
                  <c:v>-6.7866700000000002E-2</c:v>
                </c:pt>
                <c:pt idx="5699">
                  <c:v>-6.8004499999999996E-2</c:v>
                </c:pt>
                <c:pt idx="5700">
                  <c:v>-6.8070400000000003E-2</c:v>
                </c:pt>
                <c:pt idx="5701">
                  <c:v>-6.8063499999999999E-2</c:v>
                </c:pt>
                <c:pt idx="5702">
                  <c:v>-6.7982799999999996E-2</c:v>
                </c:pt>
                <c:pt idx="5703">
                  <c:v>-6.7829100000000003E-2</c:v>
                </c:pt>
                <c:pt idx="5704">
                  <c:v>-6.7605499999999999E-2</c:v>
                </c:pt>
                <c:pt idx="5705">
                  <c:v>-6.7314100000000002E-2</c:v>
                </c:pt>
                <c:pt idx="5706">
                  <c:v>-6.6955000000000001E-2</c:v>
                </c:pt>
                <c:pt idx="5707">
                  <c:v>-6.6527699999999995E-2</c:v>
                </c:pt>
                <c:pt idx="5708">
                  <c:v>-6.6032900000000005E-2</c:v>
                </c:pt>
                <c:pt idx="5709">
                  <c:v>-6.5471799999999997E-2</c:v>
                </c:pt>
                <c:pt idx="5710">
                  <c:v>-6.4845899999999998E-2</c:v>
                </c:pt>
                <c:pt idx="5711">
                  <c:v>-6.41568E-2</c:v>
                </c:pt>
                <c:pt idx="5712">
                  <c:v>-6.34049E-2</c:v>
                </c:pt>
                <c:pt idx="5713">
                  <c:v>-6.2590300000000001E-2</c:v>
                </c:pt>
                <c:pt idx="5714">
                  <c:v>-6.1713900000000002E-2</c:v>
                </c:pt>
                <c:pt idx="5715">
                  <c:v>-6.0779199999999999E-2</c:v>
                </c:pt>
                <c:pt idx="5716">
                  <c:v>-5.9790000000000003E-2</c:v>
                </c:pt>
                <c:pt idx="5717">
                  <c:v>-5.8749000000000003E-2</c:v>
                </c:pt>
                <c:pt idx="5718">
                  <c:v>-5.7657699999999999E-2</c:v>
                </c:pt>
                <c:pt idx="5719">
                  <c:v>-5.6517999999999999E-2</c:v>
                </c:pt>
                <c:pt idx="5720">
                  <c:v>-5.5331999999999999E-2</c:v>
                </c:pt>
                <c:pt idx="5721">
                  <c:v>-5.41009E-2</c:v>
                </c:pt>
                <c:pt idx="5722">
                  <c:v>-5.2825200000000003E-2</c:v>
                </c:pt>
                <c:pt idx="5723">
                  <c:v>-5.1506000000000003E-2</c:v>
                </c:pt>
                <c:pt idx="5724">
                  <c:v>-5.0146900000000001E-2</c:v>
                </c:pt>
                <c:pt idx="5725">
                  <c:v>-4.8752400000000001E-2</c:v>
                </c:pt>
                <c:pt idx="5726">
                  <c:v>-4.7325199999999998E-2</c:v>
                </c:pt>
                <c:pt idx="5727">
                  <c:v>-4.5866700000000003E-2</c:v>
                </c:pt>
                <c:pt idx="5728">
                  <c:v>-4.4379799999999997E-2</c:v>
                </c:pt>
                <c:pt idx="5729">
                  <c:v>-4.2868499999999997E-2</c:v>
                </c:pt>
                <c:pt idx="5730">
                  <c:v>-4.1335999999999998E-2</c:v>
                </c:pt>
                <c:pt idx="5731">
                  <c:v>-3.9783600000000002E-2</c:v>
                </c:pt>
                <c:pt idx="5732">
                  <c:v>-3.82136E-2</c:v>
                </c:pt>
                <c:pt idx="5733">
                  <c:v>-3.6630000000000003E-2</c:v>
                </c:pt>
                <c:pt idx="5734">
                  <c:v>-3.5038E-2</c:v>
                </c:pt>
                <c:pt idx="5735">
                  <c:v>-3.3442699999999999E-2</c:v>
                </c:pt>
                <c:pt idx="5736">
                  <c:v>-3.1847399999999998E-2</c:v>
                </c:pt>
                <c:pt idx="5737">
                  <c:v>-3.02546E-2</c:v>
                </c:pt>
                <c:pt idx="5738">
                  <c:v>-2.86678E-2</c:v>
                </c:pt>
                <c:pt idx="5739">
                  <c:v>-2.7091799999999999E-2</c:v>
                </c:pt>
                <c:pt idx="5740">
                  <c:v>-2.5532900000000001E-2</c:v>
                </c:pt>
                <c:pt idx="5741">
                  <c:v>-2.3996199999999999E-2</c:v>
                </c:pt>
                <c:pt idx="5742">
                  <c:v>-2.2483300000000001E-2</c:v>
                </c:pt>
                <c:pt idx="5743">
                  <c:v>-2.0995699999999999E-2</c:v>
                </c:pt>
                <c:pt idx="5744">
                  <c:v>-1.9536299999999999E-2</c:v>
                </c:pt>
                <c:pt idx="5745">
                  <c:v>-1.81096E-2</c:v>
                </c:pt>
                <c:pt idx="5746">
                  <c:v>-1.6720700000000002E-2</c:v>
                </c:pt>
                <c:pt idx="5747">
                  <c:v>-1.5373599999999999E-2</c:v>
                </c:pt>
                <c:pt idx="5748">
                  <c:v>-1.4071200000000001E-2</c:v>
                </c:pt>
                <c:pt idx="5749">
                  <c:v>-1.28167E-2</c:v>
                </c:pt>
                <c:pt idx="5750">
                  <c:v>-1.1613200000000001E-2</c:v>
                </c:pt>
                <c:pt idx="5751">
                  <c:v>-1.04628E-2</c:v>
                </c:pt>
                <c:pt idx="5752" formatCode="0.00E+00">
                  <c:v>-9.3685999999999995E-3</c:v>
                </c:pt>
                <c:pt idx="5753" formatCode="0.00E+00">
                  <c:v>-8.3362599999999999E-3</c:v>
                </c:pt>
                <c:pt idx="5754" formatCode="0.00E+00">
                  <c:v>-7.3714599999999998E-3</c:v>
                </c:pt>
                <c:pt idx="5755" formatCode="0.00E+00">
                  <c:v>-6.47687E-3</c:v>
                </c:pt>
                <c:pt idx="5756" formatCode="0.00E+00">
                  <c:v>-5.65403E-3</c:v>
                </c:pt>
                <c:pt idx="5757" formatCode="0.00E+00">
                  <c:v>-4.9056000000000004E-3</c:v>
                </c:pt>
                <c:pt idx="5758" formatCode="0.00E+00">
                  <c:v>-4.2350799999999996E-3</c:v>
                </c:pt>
                <c:pt idx="5759" formatCode="0.00E+00">
                  <c:v>-3.6447099999999998E-3</c:v>
                </c:pt>
                <c:pt idx="5760" formatCode="0.00E+00">
                  <c:v>-3.1346600000000001E-3</c:v>
                </c:pt>
                <c:pt idx="5761" formatCode="0.00E+00">
                  <c:v>-2.7049399999999999E-3</c:v>
                </c:pt>
                <c:pt idx="5762" formatCode="0.00E+00">
                  <c:v>-2.3568600000000001E-3</c:v>
                </c:pt>
                <c:pt idx="5763" formatCode="0.00E+00">
                  <c:v>-2.09268E-3</c:v>
                </c:pt>
                <c:pt idx="5764" formatCode="0.00E+00">
                  <c:v>-1.9153200000000001E-3</c:v>
                </c:pt>
                <c:pt idx="5765" formatCode="0.00E+00">
                  <c:v>-1.8281E-3</c:v>
                </c:pt>
                <c:pt idx="5766" formatCode="0.00E+00">
                  <c:v>-1.8339700000000001E-3</c:v>
                </c:pt>
                <c:pt idx="5767" formatCode="0.00E+00">
                  <c:v>-1.93549E-3</c:v>
                </c:pt>
                <c:pt idx="5768" formatCode="0.00E+00">
                  <c:v>-2.13473E-3</c:v>
                </c:pt>
                <c:pt idx="5769" formatCode="0.00E+00">
                  <c:v>-2.4322699999999998E-3</c:v>
                </c:pt>
                <c:pt idx="5770" formatCode="0.00E+00">
                  <c:v>-2.8270700000000001E-3</c:v>
                </c:pt>
                <c:pt idx="5771" formatCode="0.00E+00">
                  <c:v>-3.3181999999999999E-3</c:v>
                </c:pt>
                <c:pt idx="5772" formatCode="0.00E+00">
                  <c:v>-3.9060000000000002E-3</c:v>
                </c:pt>
                <c:pt idx="5773" formatCode="0.00E+00">
                  <c:v>-4.5905700000000004E-3</c:v>
                </c:pt>
                <c:pt idx="5774" formatCode="0.00E+00">
                  <c:v>-5.3697900000000002E-3</c:v>
                </c:pt>
                <c:pt idx="5775" formatCode="0.00E+00">
                  <c:v>-6.2404100000000001E-3</c:v>
                </c:pt>
                <c:pt idx="5776" formatCode="0.00E+00">
                  <c:v>-7.2009500000000002E-3</c:v>
                </c:pt>
                <c:pt idx="5777" formatCode="0.00E+00">
                  <c:v>-8.2534500000000007E-3</c:v>
                </c:pt>
                <c:pt idx="5778" formatCode="0.00E+00">
                  <c:v>-9.4016499999999992E-3</c:v>
                </c:pt>
                <c:pt idx="5779">
                  <c:v>-1.06474E-2</c:v>
                </c:pt>
                <c:pt idx="5780">
                  <c:v>-1.19898E-2</c:v>
                </c:pt>
                <c:pt idx="5781">
                  <c:v>-1.34269E-2</c:v>
                </c:pt>
                <c:pt idx="5782">
                  <c:v>-1.4958000000000001E-2</c:v>
                </c:pt>
                <c:pt idx="5783">
                  <c:v>-1.65831E-2</c:v>
                </c:pt>
                <c:pt idx="5784">
                  <c:v>-1.8300899999999998E-2</c:v>
                </c:pt>
                <c:pt idx="5785">
                  <c:v>-2.0109499999999999E-2</c:v>
                </c:pt>
                <c:pt idx="5786">
                  <c:v>-2.2006899999999999E-2</c:v>
                </c:pt>
                <c:pt idx="5787">
                  <c:v>-2.3992099999999999E-2</c:v>
                </c:pt>
                <c:pt idx="5788">
                  <c:v>-2.6063300000000001E-2</c:v>
                </c:pt>
                <c:pt idx="5789">
                  <c:v>-2.8216600000000001E-2</c:v>
                </c:pt>
                <c:pt idx="5790">
                  <c:v>-3.0448800000000002E-2</c:v>
                </c:pt>
                <c:pt idx="5791">
                  <c:v>-3.2760299999999999E-2</c:v>
                </c:pt>
                <c:pt idx="5792">
                  <c:v>-3.5152700000000002E-2</c:v>
                </c:pt>
                <c:pt idx="5793">
                  <c:v>-3.7624299999999999E-2</c:v>
                </c:pt>
                <c:pt idx="5794">
                  <c:v>-4.0170200000000003E-2</c:v>
                </c:pt>
                <c:pt idx="5795">
                  <c:v>-4.2785200000000002E-2</c:v>
                </c:pt>
                <c:pt idx="5796">
                  <c:v>-4.54665E-2</c:v>
                </c:pt>
                <c:pt idx="5797">
                  <c:v>-4.8212600000000001E-2</c:v>
                </c:pt>
                <c:pt idx="5798">
                  <c:v>-5.1021200000000003E-2</c:v>
                </c:pt>
                <c:pt idx="5799">
                  <c:v>-5.3888600000000002E-2</c:v>
                </c:pt>
                <c:pt idx="5800">
                  <c:v>-5.6808600000000001E-2</c:v>
                </c:pt>
                <c:pt idx="5801">
                  <c:v>-5.9775300000000003E-2</c:v>
                </c:pt>
                <c:pt idx="5802">
                  <c:v>-6.2784900000000005E-2</c:v>
                </c:pt>
                <c:pt idx="5803">
                  <c:v>-6.5834299999999998E-2</c:v>
                </c:pt>
                <c:pt idx="5804">
                  <c:v>-6.8917999999999993E-2</c:v>
                </c:pt>
                <c:pt idx="5805">
                  <c:v>-7.2029599999999999E-2</c:v>
                </c:pt>
                <c:pt idx="5806">
                  <c:v>-7.5164499999999995E-2</c:v>
                </c:pt>
                <c:pt idx="5807">
                  <c:v>-7.8320299999999995E-2</c:v>
                </c:pt>
                <c:pt idx="5808">
                  <c:v>-8.1493899999999994E-2</c:v>
                </c:pt>
                <c:pt idx="5809">
                  <c:v>-8.4681099999999995E-2</c:v>
                </c:pt>
                <c:pt idx="5810">
                  <c:v>-8.7876300000000004E-2</c:v>
                </c:pt>
                <c:pt idx="5811">
                  <c:v>-9.1075400000000001E-2</c:v>
                </c:pt>
                <c:pt idx="5812">
                  <c:v>-9.4276700000000005E-2</c:v>
                </c:pt>
                <c:pt idx="5813">
                  <c:v>-9.7477900000000006E-2</c:v>
                </c:pt>
                <c:pt idx="5814">
                  <c:v>-0.100675</c:v>
                </c:pt>
                <c:pt idx="5815">
                  <c:v>-0.103863</c:v>
                </c:pt>
                <c:pt idx="5816">
                  <c:v>-0.107039</c:v>
                </c:pt>
                <c:pt idx="5817">
                  <c:v>-0.110197</c:v>
                </c:pt>
                <c:pt idx="5818">
                  <c:v>-0.11333500000000001</c:v>
                </c:pt>
                <c:pt idx="5819">
                  <c:v>-0.116448</c:v>
                </c:pt>
                <c:pt idx="5820">
                  <c:v>-0.119534</c:v>
                </c:pt>
                <c:pt idx="5821">
                  <c:v>-0.12259299999999999</c:v>
                </c:pt>
                <c:pt idx="5822">
                  <c:v>-0.12562200000000001</c:v>
                </c:pt>
                <c:pt idx="5823">
                  <c:v>-0.12861300000000001</c:v>
                </c:pt>
                <c:pt idx="5824">
                  <c:v>-0.13155900000000001</c:v>
                </c:pt>
                <c:pt idx="5825">
                  <c:v>-0.13445399999999999</c:v>
                </c:pt>
                <c:pt idx="5826">
                  <c:v>-0.137295</c:v>
                </c:pt>
                <c:pt idx="5827">
                  <c:v>-0.14007600000000001</c:v>
                </c:pt>
                <c:pt idx="5828">
                  <c:v>-0.14279800000000001</c:v>
                </c:pt>
                <c:pt idx="5829">
                  <c:v>-0.145455</c:v>
                </c:pt>
                <c:pt idx="5830">
                  <c:v>-0.14804200000000001</c:v>
                </c:pt>
                <c:pt idx="5831">
                  <c:v>-0.15055499999999999</c:v>
                </c:pt>
                <c:pt idx="5832">
                  <c:v>-0.15299199999999999</c:v>
                </c:pt>
                <c:pt idx="5833">
                  <c:v>-0.15535199999999999</c:v>
                </c:pt>
                <c:pt idx="5834">
                  <c:v>-0.15763199999999999</c:v>
                </c:pt>
                <c:pt idx="5835">
                  <c:v>-0.15983</c:v>
                </c:pt>
                <c:pt idx="5836">
                  <c:v>-0.161942</c:v>
                </c:pt>
                <c:pt idx="5837">
                  <c:v>-0.163966</c:v>
                </c:pt>
                <c:pt idx="5838">
                  <c:v>-0.16589799999999999</c:v>
                </c:pt>
                <c:pt idx="5839">
                  <c:v>-0.167735</c:v>
                </c:pt>
                <c:pt idx="5840">
                  <c:v>-0.16947799999999999</c:v>
                </c:pt>
                <c:pt idx="5841">
                  <c:v>-0.17113300000000001</c:v>
                </c:pt>
                <c:pt idx="5842">
                  <c:v>-0.172703</c:v>
                </c:pt>
                <c:pt idx="5843">
                  <c:v>-0.17418600000000001</c:v>
                </c:pt>
                <c:pt idx="5844">
                  <c:v>-0.17558499999999999</c:v>
                </c:pt>
                <c:pt idx="5845">
                  <c:v>-0.176901</c:v>
                </c:pt>
                <c:pt idx="5846">
                  <c:v>-0.17813699999999999</c:v>
                </c:pt>
                <c:pt idx="5847">
                  <c:v>-0.17929100000000001</c:v>
                </c:pt>
                <c:pt idx="5848">
                  <c:v>-0.18035899999999999</c:v>
                </c:pt>
                <c:pt idx="5849">
                  <c:v>-0.181343</c:v>
                </c:pt>
                <c:pt idx="5850">
                  <c:v>-0.18224099999999999</c:v>
                </c:pt>
                <c:pt idx="5851">
                  <c:v>-0.183055</c:v>
                </c:pt>
                <c:pt idx="5852">
                  <c:v>-0.18378800000000001</c:v>
                </c:pt>
                <c:pt idx="5853">
                  <c:v>-0.184446</c:v>
                </c:pt>
                <c:pt idx="5854">
                  <c:v>-0.185034</c:v>
                </c:pt>
                <c:pt idx="5855">
                  <c:v>-0.185554</c:v>
                </c:pt>
                <c:pt idx="5856">
                  <c:v>-0.18601000000000001</c:v>
                </c:pt>
                <c:pt idx="5857">
                  <c:v>-0.18639900000000001</c:v>
                </c:pt>
                <c:pt idx="5858">
                  <c:v>-0.186723</c:v>
                </c:pt>
                <c:pt idx="5859">
                  <c:v>-0.18698000000000001</c:v>
                </c:pt>
                <c:pt idx="5860">
                  <c:v>-0.18717500000000001</c:v>
                </c:pt>
                <c:pt idx="5861">
                  <c:v>-0.18731100000000001</c:v>
                </c:pt>
                <c:pt idx="5862">
                  <c:v>-0.187388</c:v>
                </c:pt>
                <c:pt idx="5863">
                  <c:v>-0.18740799999999999</c:v>
                </c:pt>
                <c:pt idx="5864">
                  <c:v>-0.18737599999999999</c:v>
                </c:pt>
                <c:pt idx="5865">
                  <c:v>-0.18729899999999999</c:v>
                </c:pt>
                <c:pt idx="5866">
                  <c:v>-0.18718399999999999</c:v>
                </c:pt>
                <c:pt idx="5867">
                  <c:v>-0.18703600000000001</c:v>
                </c:pt>
                <c:pt idx="5868">
                  <c:v>-0.186858</c:v>
                </c:pt>
                <c:pt idx="5869">
                  <c:v>-0.18665599999999999</c:v>
                </c:pt>
                <c:pt idx="5870">
                  <c:v>-0.18643499999999999</c:v>
                </c:pt>
                <c:pt idx="5871">
                  <c:v>-0.18620100000000001</c:v>
                </c:pt>
                <c:pt idx="5872">
                  <c:v>-0.18595800000000001</c:v>
                </c:pt>
                <c:pt idx="5873">
                  <c:v>-0.18570800000000001</c:v>
                </c:pt>
                <c:pt idx="5874">
                  <c:v>-0.18545500000000001</c:v>
                </c:pt>
                <c:pt idx="5875">
                  <c:v>-0.18520400000000001</c:v>
                </c:pt>
                <c:pt idx="5876">
                  <c:v>-0.18496000000000001</c:v>
                </c:pt>
                <c:pt idx="5877">
                  <c:v>-0.184723</c:v>
                </c:pt>
                <c:pt idx="5878">
                  <c:v>-0.184498</c:v>
                </c:pt>
                <c:pt idx="5879">
                  <c:v>-0.18428900000000001</c:v>
                </c:pt>
                <c:pt idx="5880">
                  <c:v>-0.18410499999999999</c:v>
                </c:pt>
                <c:pt idx="5881">
                  <c:v>-0.183949</c:v>
                </c:pt>
                <c:pt idx="5882">
                  <c:v>-0.18382200000000001</c:v>
                </c:pt>
                <c:pt idx="5883">
                  <c:v>-0.183723</c:v>
                </c:pt>
                <c:pt idx="5884">
                  <c:v>-0.18365699999999999</c:v>
                </c:pt>
                <c:pt idx="5885">
                  <c:v>-0.18362700000000001</c:v>
                </c:pt>
                <c:pt idx="5886">
                  <c:v>-0.18363499999999999</c:v>
                </c:pt>
                <c:pt idx="5887">
                  <c:v>-0.18368300000000001</c:v>
                </c:pt>
                <c:pt idx="5888">
                  <c:v>-0.18377299999999999</c:v>
                </c:pt>
                <c:pt idx="5889">
                  <c:v>-0.18390599999999999</c:v>
                </c:pt>
                <c:pt idx="5890">
                  <c:v>-0.184084</c:v>
                </c:pt>
                <c:pt idx="5891">
                  <c:v>-0.184304</c:v>
                </c:pt>
                <c:pt idx="5892">
                  <c:v>-0.184559</c:v>
                </c:pt>
                <c:pt idx="5893">
                  <c:v>-0.18484900000000001</c:v>
                </c:pt>
                <c:pt idx="5894">
                  <c:v>-0.18517500000000001</c:v>
                </c:pt>
                <c:pt idx="5895">
                  <c:v>-0.18554000000000001</c:v>
                </c:pt>
                <c:pt idx="5896">
                  <c:v>-0.185949</c:v>
                </c:pt>
                <c:pt idx="5897">
                  <c:v>-0.18640499999999999</c:v>
                </c:pt>
                <c:pt idx="5898">
                  <c:v>-0.18690699999999999</c:v>
                </c:pt>
                <c:pt idx="5899">
                  <c:v>-0.18745600000000001</c:v>
                </c:pt>
                <c:pt idx="5900">
                  <c:v>-0.188055</c:v>
                </c:pt>
                <c:pt idx="5901">
                  <c:v>-0.18870799999999999</c:v>
                </c:pt>
                <c:pt idx="5902">
                  <c:v>-0.189419</c:v>
                </c:pt>
                <c:pt idx="5903">
                  <c:v>-0.190189</c:v>
                </c:pt>
                <c:pt idx="5904">
                  <c:v>-0.19101599999999999</c:v>
                </c:pt>
                <c:pt idx="5905">
                  <c:v>-0.19189899999999999</c:v>
                </c:pt>
                <c:pt idx="5906">
                  <c:v>-0.19283700000000001</c:v>
                </c:pt>
                <c:pt idx="5907">
                  <c:v>-0.19383400000000001</c:v>
                </c:pt>
                <c:pt idx="5908">
                  <c:v>-0.19489100000000001</c:v>
                </c:pt>
                <c:pt idx="5909">
                  <c:v>-0.19600799999999999</c:v>
                </c:pt>
                <c:pt idx="5910">
                  <c:v>-0.19717999999999999</c:v>
                </c:pt>
                <c:pt idx="5911">
                  <c:v>-0.19840099999999999</c:v>
                </c:pt>
                <c:pt idx="5912">
                  <c:v>-0.19966500000000001</c:v>
                </c:pt>
                <c:pt idx="5913">
                  <c:v>-0.20097000000000001</c:v>
                </c:pt>
                <c:pt idx="5914">
                  <c:v>-0.20231199999999999</c:v>
                </c:pt>
                <c:pt idx="5915">
                  <c:v>-0.203684</c:v>
                </c:pt>
                <c:pt idx="5916">
                  <c:v>-0.20508399999999999</c:v>
                </c:pt>
                <c:pt idx="5917">
                  <c:v>-0.206508</c:v>
                </c:pt>
                <c:pt idx="5918">
                  <c:v>-0.207955</c:v>
                </c:pt>
                <c:pt idx="5919">
                  <c:v>-0.209425</c:v>
                </c:pt>
                <c:pt idx="5920">
                  <c:v>-0.21091599999999999</c:v>
                </c:pt>
                <c:pt idx="5921">
                  <c:v>-0.212425</c:v>
                </c:pt>
                <c:pt idx="5922">
                  <c:v>-0.213947</c:v>
                </c:pt>
                <c:pt idx="5923">
                  <c:v>-0.215479</c:v>
                </c:pt>
                <c:pt idx="5924">
                  <c:v>-0.21701699999999999</c:v>
                </c:pt>
                <c:pt idx="5925">
                  <c:v>-0.218558</c:v>
                </c:pt>
                <c:pt idx="5926">
                  <c:v>-0.22009500000000001</c:v>
                </c:pt>
                <c:pt idx="5927">
                  <c:v>-0.22162200000000001</c:v>
                </c:pt>
                <c:pt idx="5928">
                  <c:v>-0.22314100000000001</c:v>
                </c:pt>
                <c:pt idx="5929">
                  <c:v>-0.22465499999999999</c:v>
                </c:pt>
                <c:pt idx="5930">
                  <c:v>-0.226163</c:v>
                </c:pt>
                <c:pt idx="5931">
                  <c:v>-0.22766900000000001</c:v>
                </c:pt>
                <c:pt idx="5932">
                  <c:v>-0.22917399999999999</c:v>
                </c:pt>
                <c:pt idx="5933">
                  <c:v>-0.230679</c:v>
                </c:pt>
                <c:pt idx="5934">
                  <c:v>-0.232179</c:v>
                </c:pt>
                <c:pt idx="5935">
                  <c:v>-0.23366600000000001</c:v>
                </c:pt>
                <c:pt idx="5936">
                  <c:v>-0.23513800000000001</c:v>
                </c:pt>
                <c:pt idx="5937">
                  <c:v>-0.23658899999999999</c:v>
                </c:pt>
                <c:pt idx="5938">
                  <c:v>-0.23801700000000001</c:v>
                </c:pt>
                <c:pt idx="5939">
                  <c:v>-0.23941899999999999</c:v>
                </c:pt>
                <c:pt idx="5940">
                  <c:v>-0.24079800000000001</c:v>
                </c:pt>
                <c:pt idx="5941">
                  <c:v>-0.24215500000000001</c:v>
                </c:pt>
                <c:pt idx="5942">
                  <c:v>-0.24349000000000001</c:v>
                </c:pt>
                <c:pt idx="5943">
                  <c:v>-0.24479699999999999</c:v>
                </c:pt>
                <c:pt idx="5944">
                  <c:v>-0.24607399999999999</c:v>
                </c:pt>
                <c:pt idx="5945">
                  <c:v>-0.24731700000000001</c:v>
                </c:pt>
                <c:pt idx="5946">
                  <c:v>-0.248525</c:v>
                </c:pt>
                <c:pt idx="5947">
                  <c:v>-0.249696</c:v>
                </c:pt>
                <c:pt idx="5948">
                  <c:v>-0.25083100000000003</c:v>
                </c:pt>
                <c:pt idx="5949">
                  <c:v>-0.25192900000000001</c:v>
                </c:pt>
                <c:pt idx="5950">
                  <c:v>-0.25298999999999999</c:v>
                </c:pt>
                <c:pt idx="5951">
                  <c:v>-0.25401499999999999</c:v>
                </c:pt>
                <c:pt idx="5952">
                  <c:v>-0.25500499999999998</c:v>
                </c:pt>
                <c:pt idx="5953">
                  <c:v>-0.25596200000000002</c:v>
                </c:pt>
                <c:pt idx="5954">
                  <c:v>-0.25688899999999998</c:v>
                </c:pt>
                <c:pt idx="5955">
                  <c:v>-0.25778400000000001</c:v>
                </c:pt>
                <c:pt idx="5956">
                  <c:v>-0.25864500000000001</c:v>
                </c:pt>
                <c:pt idx="5957">
                  <c:v>-0.25947399999999998</c:v>
                </c:pt>
                <c:pt idx="5958">
                  <c:v>-0.26027099999999997</c:v>
                </c:pt>
                <c:pt idx="5959">
                  <c:v>-0.26103599999999999</c:v>
                </c:pt>
                <c:pt idx="5960">
                  <c:v>-0.26176700000000003</c:v>
                </c:pt>
                <c:pt idx="5961">
                  <c:v>-0.262461</c:v>
                </c:pt>
                <c:pt idx="5962">
                  <c:v>-0.26311800000000002</c:v>
                </c:pt>
                <c:pt idx="5963">
                  <c:v>-0.263741</c:v>
                </c:pt>
                <c:pt idx="5964">
                  <c:v>-0.26433400000000001</c:v>
                </c:pt>
                <c:pt idx="5965">
                  <c:v>-0.26489299999999999</c:v>
                </c:pt>
                <c:pt idx="5966">
                  <c:v>-0.26541700000000001</c:v>
                </c:pt>
                <c:pt idx="5967">
                  <c:v>-0.26591100000000001</c:v>
                </c:pt>
                <c:pt idx="5968">
                  <c:v>-0.26637899999999998</c:v>
                </c:pt>
                <c:pt idx="5969">
                  <c:v>-0.26682099999999997</c:v>
                </c:pt>
                <c:pt idx="5970">
                  <c:v>-0.26723799999999998</c:v>
                </c:pt>
                <c:pt idx="5971">
                  <c:v>-0.26762999999999998</c:v>
                </c:pt>
                <c:pt idx="5972">
                  <c:v>-0.26799600000000001</c:v>
                </c:pt>
                <c:pt idx="5973">
                  <c:v>-0.26833499999999999</c:v>
                </c:pt>
                <c:pt idx="5974">
                  <c:v>-0.268646</c:v>
                </c:pt>
                <c:pt idx="5975">
                  <c:v>-0.26893099999999998</c:v>
                </c:pt>
                <c:pt idx="5976">
                  <c:v>-0.26918999999999998</c:v>
                </c:pt>
                <c:pt idx="5977">
                  <c:v>-0.26942300000000002</c:v>
                </c:pt>
                <c:pt idx="5978">
                  <c:v>-0.269625</c:v>
                </c:pt>
                <c:pt idx="5979">
                  <c:v>-0.269785</c:v>
                </c:pt>
                <c:pt idx="5980">
                  <c:v>-0.26989600000000002</c:v>
                </c:pt>
                <c:pt idx="5981">
                  <c:v>-0.269957</c:v>
                </c:pt>
                <c:pt idx="5982">
                  <c:v>-0.26996700000000001</c:v>
                </c:pt>
                <c:pt idx="5983">
                  <c:v>-0.26992899999999997</c:v>
                </c:pt>
                <c:pt idx="5984">
                  <c:v>-0.269845</c:v>
                </c:pt>
                <c:pt idx="5985">
                  <c:v>-0.26971499999999998</c:v>
                </c:pt>
                <c:pt idx="5986">
                  <c:v>-0.269538</c:v>
                </c:pt>
                <c:pt idx="5987">
                  <c:v>-0.269318</c:v>
                </c:pt>
                <c:pt idx="5988">
                  <c:v>-0.26906200000000002</c:v>
                </c:pt>
                <c:pt idx="5989">
                  <c:v>-0.26877699999999999</c:v>
                </c:pt>
                <c:pt idx="5990">
                  <c:v>-0.26846799999999998</c:v>
                </c:pt>
                <c:pt idx="5991">
                  <c:v>-0.26813599999999999</c:v>
                </c:pt>
                <c:pt idx="5992">
                  <c:v>-0.26778400000000002</c:v>
                </c:pt>
                <c:pt idx="5993">
                  <c:v>-0.26741199999999998</c:v>
                </c:pt>
                <c:pt idx="5994">
                  <c:v>-0.26702100000000001</c:v>
                </c:pt>
                <c:pt idx="5995">
                  <c:v>-0.26660899999999998</c:v>
                </c:pt>
                <c:pt idx="5996">
                  <c:v>-0.266177</c:v>
                </c:pt>
                <c:pt idx="5997">
                  <c:v>-0.26572200000000001</c:v>
                </c:pt>
                <c:pt idx="5998">
                  <c:v>-0.26524500000000001</c:v>
                </c:pt>
                <c:pt idx="5999">
                  <c:v>-0.264741</c:v>
                </c:pt>
                <c:pt idx="6000">
                  <c:v>-0.26420500000000002</c:v>
                </c:pt>
                <c:pt idx="6001">
                  <c:v>-0.263629</c:v>
                </c:pt>
                <c:pt idx="6002">
                  <c:v>-0.26300699999999999</c:v>
                </c:pt>
                <c:pt idx="6003">
                  <c:v>-0.26233299999999998</c:v>
                </c:pt>
                <c:pt idx="6004">
                  <c:v>-0.261604</c:v>
                </c:pt>
                <c:pt idx="6005">
                  <c:v>-0.260822</c:v>
                </c:pt>
                <c:pt idx="6006">
                  <c:v>-0.25999299999999997</c:v>
                </c:pt>
                <c:pt idx="6007">
                  <c:v>-0.25912000000000002</c:v>
                </c:pt>
                <c:pt idx="6008">
                  <c:v>-0.25820399999999999</c:v>
                </c:pt>
                <c:pt idx="6009">
                  <c:v>-0.257243</c:v>
                </c:pt>
                <c:pt idx="6010">
                  <c:v>-0.25623499999999999</c:v>
                </c:pt>
                <c:pt idx="6011">
                  <c:v>-0.25518000000000002</c:v>
                </c:pt>
                <c:pt idx="6012">
                  <c:v>-0.25407800000000003</c:v>
                </c:pt>
                <c:pt idx="6013">
                  <c:v>-0.25292999999999999</c:v>
                </c:pt>
                <c:pt idx="6014">
                  <c:v>-0.25173800000000002</c:v>
                </c:pt>
                <c:pt idx="6015">
                  <c:v>-0.25050499999999998</c:v>
                </c:pt>
                <c:pt idx="6016">
                  <c:v>-0.24923500000000001</c:v>
                </c:pt>
                <c:pt idx="6017">
                  <c:v>-0.24793499999999999</c:v>
                </c:pt>
                <c:pt idx="6018">
                  <c:v>-0.246611</c:v>
                </c:pt>
                <c:pt idx="6019">
                  <c:v>-0.24526899999999999</c:v>
                </c:pt>
                <c:pt idx="6020">
                  <c:v>-0.24391099999999999</c:v>
                </c:pt>
                <c:pt idx="6021">
                  <c:v>-0.242537</c:v>
                </c:pt>
                <c:pt idx="6022">
                  <c:v>-0.241146</c:v>
                </c:pt>
                <c:pt idx="6023">
                  <c:v>-0.239734</c:v>
                </c:pt>
                <c:pt idx="6024">
                  <c:v>-0.23829800000000001</c:v>
                </c:pt>
                <c:pt idx="6025">
                  <c:v>-0.236843</c:v>
                </c:pt>
                <c:pt idx="6026">
                  <c:v>-0.235371</c:v>
                </c:pt>
                <c:pt idx="6027">
                  <c:v>-0.23388300000000001</c:v>
                </c:pt>
                <c:pt idx="6028">
                  <c:v>-0.232381</c:v>
                </c:pt>
                <c:pt idx="6029">
                  <c:v>-0.23086100000000001</c:v>
                </c:pt>
                <c:pt idx="6030">
                  <c:v>-0.22931799999999999</c:v>
                </c:pt>
                <c:pt idx="6031">
                  <c:v>-0.22775300000000001</c:v>
                </c:pt>
                <c:pt idx="6032">
                  <c:v>-0.22617200000000001</c:v>
                </c:pt>
                <c:pt idx="6033">
                  <c:v>-0.224579</c:v>
                </c:pt>
                <c:pt idx="6034">
                  <c:v>-0.22298200000000001</c:v>
                </c:pt>
                <c:pt idx="6035">
                  <c:v>-0.221383</c:v>
                </c:pt>
                <c:pt idx="6036">
                  <c:v>-0.21979000000000001</c:v>
                </c:pt>
                <c:pt idx="6037">
                  <c:v>-0.21820700000000001</c:v>
                </c:pt>
                <c:pt idx="6038">
                  <c:v>-0.216637</c:v>
                </c:pt>
                <c:pt idx="6039">
                  <c:v>-0.21507999999999999</c:v>
                </c:pt>
                <c:pt idx="6040">
                  <c:v>-0.21354300000000001</c:v>
                </c:pt>
                <c:pt idx="6041">
                  <c:v>-0.212032</c:v>
                </c:pt>
                <c:pt idx="6042">
                  <c:v>-0.21054899999999999</c:v>
                </c:pt>
                <c:pt idx="6043">
                  <c:v>-0.209091</c:v>
                </c:pt>
                <c:pt idx="6044">
                  <c:v>-0.20766200000000001</c:v>
                </c:pt>
                <c:pt idx="6045">
                  <c:v>-0.206264</c:v>
                </c:pt>
                <c:pt idx="6046">
                  <c:v>-0.204899</c:v>
                </c:pt>
                <c:pt idx="6047">
                  <c:v>-0.203567</c:v>
                </c:pt>
                <c:pt idx="6048">
                  <c:v>-0.202268</c:v>
                </c:pt>
                <c:pt idx="6049">
                  <c:v>-0.20099900000000001</c:v>
                </c:pt>
                <c:pt idx="6050">
                  <c:v>-0.199764</c:v>
                </c:pt>
                <c:pt idx="6051">
                  <c:v>-0.198569</c:v>
                </c:pt>
                <c:pt idx="6052">
                  <c:v>-0.19741800000000001</c:v>
                </c:pt>
                <c:pt idx="6053">
                  <c:v>-0.19631199999999999</c:v>
                </c:pt>
                <c:pt idx="6054">
                  <c:v>-0.19525700000000001</c:v>
                </c:pt>
                <c:pt idx="6055">
                  <c:v>-0.19425700000000001</c:v>
                </c:pt>
                <c:pt idx="6056">
                  <c:v>-0.19331200000000001</c:v>
                </c:pt>
                <c:pt idx="6057">
                  <c:v>-0.19242500000000001</c:v>
                </c:pt>
                <c:pt idx="6058">
                  <c:v>-0.19159499999999999</c:v>
                </c:pt>
                <c:pt idx="6059">
                  <c:v>-0.19082399999999999</c:v>
                </c:pt>
                <c:pt idx="6060">
                  <c:v>-0.190111</c:v>
                </c:pt>
                <c:pt idx="6061">
                  <c:v>-0.18945899999999999</c:v>
                </c:pt>
                <c:pt idx="6062">
                  <c:v>-0.18887499999999999</c:v>
                </c:pt>
                <c:pt idx="6063">
                  <c:v>-0.188359</c:v>
                </c:pt>
                <c:pt idx="6064">
                  <c:v>-0.187913</c:v>
                </c:pt>
                <c:pt idx="6065">
                  <c:v>-0.18753800000000001</c:v>
                </c:pt>
                <c:pt idx="6066">
                  <c:v>-0.18723100000000001</c:v>
                </c:pt>
                <c:pt idx="6067">
                  <c:v>-0.18698699999999999</c:v>
                </c:pt>
                <c:pt idx="6068">
                  <c:v>-0.186805</c:v>
                </c:pt>
                <c:pt idx="6069">
                  <c:v>-0.18668599999999999</c:v>
                </c:pt>
                <c:pt idx="6070">
                  <c:v>-0.18662699999999999</c:v>
                </c:pt>
                <c:pt idx="6071">
                  <c:v>-0.18662699999999999</c:v>
                </c:pt>
                <c:pt idx="6072">
                  <c:v>-0.186692</c:v>
                </c:pt>
                <c:pt idx="6073">
                  <c:v>-0.18682299999999999</c:v>
                </c:pt>
                <c:pt idx="6074">
                  <c:v>-0.18701999999999999</c:v>
                </c:pt>
                <c:pt idx="6075">
                  <c:v>-0.18728800000000001</c:v>
                </c:pt>
                <c:pt idx="6076">
                  <c:v>-0.18763099999999999</c:v>
                </c:pt>
                <c:pt idx="6077">
                  <c:v>-0.188057</c:v>
                </c:pt>
                <c:pt idx="6078">
                  <c:v>-0.18856999999999999</c:v>
                </c:pt>
                <c:pt idx="6079">
                  <c:v>-0.18917100000000001</c:v>
                </c:pt>
                <c:pt idx="6080">
                  <c:v>-0.189857</c:v>
                </c:pt>
                <c:pt idx="6081">
                  <c:v>-0.19062299999999999</c:v>
                </c:pt>
                <c:pt idx="6082">
                  <c:v>-0.19145899999999999</c:v>
                </c:pt>
                <c:pt idx="6083">
                  <c:v>-0.19236400000000001</c:v>
                </c:pt>
                <c:pt idx="6084">
                  <c:v>-0.19334100000000001</c:v>
                </c:pt>
                <c:pt idx="6085">
                  <c:v>-0.19439999999999999</c:v>
                </c:pt>
                <c:pt idx="6086">
                  <c:v>-0.19554099999999999</c:v>
                </c:pt>
                <c:pt idx="6087">
                  <c:v>-0.19675599999999999</c:v>
                </c:pt>
                <c:pt idx="6088">
                  <c:v>-0.19803100000000001</c:v>
                </c:pt>
                <c:pt idx="6089">
                  <c:v>-0.199354</c:v>
                </c:pt>
                <c:pt idx="6090">
                  <c:v>-0.20071900000000001</c:v>
                </c:pt>
                <c:pt idx="6091">
                  <c:v>-0.202121</c:v>
                </c:pt>
                <c:pt idx="6092">
                  <c:v>-0.20355300000000001</c:v>
                </c:pt>
                <c:pt idx="6093">
                  <c:v>-0.205015</c:v>
                </c:pt>
                <c:pt idx="6094">
                  <c:v>-0.206509</c:v>
                </c:pt>
                <c:pt idx="6095">
                  <c:v>-0.20804</c:v>
                </c:pt>
                <c:pt idx="6096">
                  <c:v>-0.20960999999999999</c:v>
                </c:pt>
                <c:pt idx="6097">
                  <c:v>-0.21121500000000001</c:v>
                </c:pt>
                <c:pt idx="6098">
                  <c:v>-0.21285200000000001</c:v>
                </c:pt>
                <c:pt idx="6099">
                  <c:v>-0.21451500000000001</c:v>
                </c:pt>
                <c:pt idx="6100">
                  <c:v>-0.21620200000000001</c:v>
                </c:pt>
                <c:pt idx="6101">
                  <c:v>-0.21790899999999999</c:v>
                </c:pt>
                <c:pt idx="6102">
                  <c:v>-0.219634</c:v>
                </c:pt>
                <c:pt idx="6103">
                  <c:v>-0.22137499999999999</c:v>
                </c:pt>
                <c:pt idx="6104">
                  <c:v>-0.223131</c:v>
                </c:pt>
                <c:pt idx="6105">
                  <c:v>-0.22490199999999999</c:v>
                </c:pt>
                <c:pt idx="6106">
                  <c:v>-0.226688</c:v>
                </c:pt>
                <c:pt idx="6107">
                  <c:v>-0.22848499999999999</c:v>
                </c:pt>
                <c:pt idx="6108">
                  <c:v>-0.23028599999999999</c:v>
                </c:pt>
                <c:pt idx="6109">
                  <c:v>-0.23208300000000001</c:v>
                </c:pt>
                <c:pt idx="6110">
                  <c:v>-0.23386799999999999</c:v>
                </c:pt>
                <c:pt idx="6111">
                  <c:v>-0.23563400000000001</c:v>
                </c:pt>
                <c:pt idx="6112">
                  <c:v>-0.23737900000000001</c:v>
                </c:pt>
                <c:pt idx="6113">
                  <c:v>-0.23910699999999999</c:v>
                </c:pt>
                <c:pt idx="6114">
                  <c:v>-0.240818</c:v>
                </c:pt>
                <c:pt idx="6115">
                  <c:v>-0.242508</c:v>
                </c:pt>
                <c:pt idx="6116">
                  <c:v>-0.244168</c:v>
                </c:pt>
                <c:pt idx="6117">
                  <c:v>-0.245786</c:v>
                </c:pt>
                <c:pt idx="6118">
                  <c:v>-0.247361</c:v>
                </c:pt>
                <c:pt idx="6119">
                  <c:v>-0.24889500000000001</c:v>
                </c:pt>
                <c:pt idx="6120">
                  <c:v>-0.25039400000000001</c:v>
                </c:pt>
                <c:pt idx="6121">
                  <c:v>-0.251859</c:v>
                </c:pt>
                <c:pt idx="6122">
                  <c:v>-0.25328800000000001</c:v>
                </c:pt>
                <c:pt idx="6123">
                  <c:v>-0.25468000000000002</c:v>
                </c:pt>
                <c:pt idx="6124">
                  <c:v>-0.25603599999999999</c:v>
                </c:pt>
                <c:pt idx="6125">
                  <c:v>-0.25735000000000002</c:v>
                </c:pt>
                <c:pt idx="6126">
                  <c:v>-0.25861600000000001</c:v>
                </c:pt>
                <c:pt idx="6127">
                  <c:v>-0.25983000000000001</c:v>
                </c:pt>
                <c:pt idx="6128">
                  <c:v>-0.26099499999999998</c:v>
                </c:pt>
                <c:pt idx="6129">
                  <c:v>-0.26211299999999998</c:v>
                </c:pt>
                <c:pt idx="6130">
                  <c:v>-0.263185</c:v>
                </c:pt>
                <c:pt idx="6131">
                  <c:v>-0.26420399999999999</c:v>
                </c:pt>
                <c:pt idx="6132">
                  <c:v>-0.26516600000000001</c:v>
                </c:pt>
                <c:pt idx="6133">
                  <c:v>-0.26606299999999999</c:v>
                </c:pt>
                <c:pt idx="6134">
                  <c:v>-0.26688899999999999</c:v>
                </c:pt>
                <c:pt idx="6135">
                  <c:v>-0.26764300000000002</c:v>
                </c:pt>
                <c:pt idx="6136">
                  <c:v>-0.26832800000000001</c:v>
                </c:pt>
                <c:pt idx="6137">
                  <c:v>-0.26894499999999999</c:v>
                </c:pt>
                <c:pt idx="6138">
                  <c:v>-0.26949600000000001</c:v>
                </c:pt>
                <c:pt idx="6139">
                  <c:v>-0.26998</c:v>
                </c:pt>
                <c:pt idx="6140">
                  <c:v>-0.270395</c:v>
                </c:pt>
                <c:pt idx="6141">
                  <c:v>-0.27074300000000001</c:v>
                </c:pt>
                <c:pt idx="6142">
                  <c:v>-0.27102399999999999</c:v>
                </c:pt>
                <c:pt idx="6143">
                  <c:v>-0.27123700000000001</c:v>
                </c:pt>
                <c:pt idx="6144">
                  <c:v>-0.27137899999999998</c:v>
                </c:pt>
                <c:pt idx="6145">
                  <c:v>-0.27144699999999999</c:v>
                </c:pt>
                <c:pt idx="6146">
                  <c:v>-0.27144299999999999</c:v>
                </c:pt>
                <c:pt idx="6147">
                  <c:v>-0.27137099999999997</c:v>
                </c:pt>
                <c:pt idx="6148">
                  <c:v>-0.271233</c:v>
                </c:pt>
                <c:pt idx="6149">
                  <c:v>-0.271034</c:v>
                </c:pt>
                <c:pt idx="6150">
                  <c:v>-0.27077299999999999</c:v>
                </c:pt>
                <c:pt idx="6151">
                  <c:v>-0.27044699999999999</c:v>
                </c:pt>
                <c:pt idx="6152">
                  <c:v>-0.27005499999999999</c:v>
                </c:pt>
                <c:pt idx="6153">
                  <c:v>-0.26959899999999998</c:v>
                </c:pt>
                <c:pt idx="6154">
                  <c:v>-0.26907799999999998</c:v>
                </c:pt>
                <c:pt idx="6155">
                  <c:v>-0.26849499999999998</c:v>
                </c:pt>
                <c:pt idx="6156">
                  <c:v>-0.26785399999999998</c:v>
                </c:pt>
                <c:pt idx="6157">
                  <c:v>-0.26715800000000001</c:v>
                </c:pt>
                <c:pt idx="6158">
                  <c:v>-0.26640599999999998</c:v>
                </c:pt>
                <c:pt idx="6159">
                  <c:v>-0.2656</c:v>
                </c:pt>
                <c:pt idx="6160">
                  <c:v>-0.26474700000000001</c:v>
                </c:pt>
                <c:pt idx="6161">
                  <c:v>-0.263853</c:v>
                </c:pt>
                <c:pt idx="6162">
                  <c:v>-0.26292100000000002</c:v>
                </c:pt>
                <c:pt idx="6163">
                  <c:v>-0.26195000000000002</c:v>
                </c:pt>
                <c:pt idx="6164">
                  <c:v>-0.26094299999999998</c:v>
                </c:pt>
                <c:pt idx="6165">
                  <c:v>-0.25990600000000003</c:v>
                </c:pt>
                <c:pt idx="6166">
                  <c:v>-0.25884099999999999</c:v>
                </c:pt>
                <c:pt idx="6167">
                  <c:v>-0.25774999999999998</c:v>
                </c:pt>
                <c:pt idx="6168">
                  <c:v>-0.256633</c:v>
                </c:pt>
                <c:pt idx="6169">
                  <c:v>-0.25548700000000002</c:v>
                </c:pt>
                <c:pt idx="6170">
                  <c:v>-0.25431100000000001</c:v>
                </c:pt>
                <c:pt idx="6171">
                  <c:v>-0.25310700000000003</c:v>
                </c:pt>
                <c:pt idx="6172">
                  <c:v>-0.25188700000000003</c:v>
                </c:pt>
                <c:pt idx="6173">
                  <c:v>-0.250662</c:v>
                </c:pt>
                <c:pt idx="6174">
                  <c:v>-0.24943299999999999</c:v>
                </c:pt>
                <c:pt idx="6175">
                  <c:v>-0.248195</c:v>
                </c:pt>
                <c:pt idx="6176">
                  <c:v>-0.24693999999999999</c:v>
                </c:pt>
                <c:pt idx="6177">
                  <c:v>-0.245668</c:v>
                </c:pt>
                <c:pt idx="6178">
                  <c:v>-0.24438199999999999</c:v>
                </c:pt>
                <c:pt idx="6179">
                  <c:v>-0.243089</c:v>
                </c:pt>
                <c:pt idx="6180">
                  <c:v>-0.241789</c:v>
                </c:pt>
                <c:pt idx="6181">
                  <c:v>-0.24049000000000001</c:v>
                </c:pt>
                <c:pt idx="6182">
                  <c:v>-0.239202</c:v>
                </c:pt>
                <c:pt idx="6183">
                  <c:v>-0.237932</c:v>
                </c:pt>
                <c:pt idx="6184">
                  <c:v>-0.236674</c:v>
                </c:pt>
                <c:pt idx="6185">
                  <c:v>-0.23541899999999999</c:v>
                </c:pt>
                <c:pt idx="6186">
                  <c:v>-0.234178</c:v>
                </c:pt>
                <c:pt idx="6187">
                  <c:v>-0.23296700000000001</c:v>
                </c:pt>
                <c:pt idx="6188">
                  <c:v>-0.23178199999999999</c:v>
                </c:pt>
                <c:pt idx="6189">
                  <c:v>-0.230624</c:v>
                </c:pt>
                <c:pt idx="6190">
                  <c:v>-0.22950200000000001</c:v>
                </c:pt>
                <c:pt idx="6191">
                  <c:v>-0.22842100000000001</c:v>
                </c:pt>
                <c:pt idx="6192">
                  <c:v>-0.227381</c:v>
                </c:pt>
                <c:pt idx="6193">
                  <c:v>-0.226384</c:v>
                </c:pt>
                <c:pt idx="6194">
                  <c:v>-0.22542799999999999</c:v>
                </c:pt>
                <c:pt idx="6195">
                  <c:v>-0.22451099999999999</c:v>
                </c:pt>
                <c:pt idx="6196">
                  <c:v>-0.223633</c:v>
                </c:pt>
                <c:pt idx="6197">
                  <c:v>-0.22279299999999999</c:v>
                </c:pt>
                <c:pt idx="6198">
                  <c:v>-0.22199099999999999</c:v>
                </c:pt>
                <c:pt idx="6199">
                  <c:v>-0.22122600000000001</c:v>
                </c:pt>
                <c:pt idx="6200">
                  <c:v>-0.220501</c:v>
                </c:pt>
                <c:pt idx="6201">
                  <c:v>-0.21982299999999999</c:v>
                </c:pt>
                <c:pt idx="6202">
                  <c:v>-0.219196</c:v>
                </c:pt>
                <c:pt idx="6203">
                  <c:v>-0.21861900000000001</c:v>
                </c:pt>
                <c:pt idx="6204">
                  <c:v>-0.21809000000000001</c:v>
                </c:pt>
                <c:pt idx="6205">
                  <c:v>-0.217609</c:v>
                </c:pt>
                <c:pt idx="6206">
                  <c:v>-0.21718499999999999</c:v>
                </c:pt>
                <c:pt idx="6207">
                  <c:v>-0.21682199999999999</c:v>
                </c:pt>
                <c:pt idx="6208">
                  <c:v>-0.216525</c:v>
                </c:pt>
                <c:pt idx="6209">
                  <c:v>-0.21629399999999999</c:v>
                </c:pt>
                <c:pt idx="6210">
                  <c:v>-0.21612799999999999</c:v>
                </c:pt>
                <c:pt idx="6211">
                  <c:v>-0.216031</c:v>
                </c:pt>
                <c:pt idx="6212">
                  <c:v>-0.216001</c:v>
                </c:pt>
                <c:pt idx="6213">
                  <c:v>-0.21603600000000001</c:v>
                </c:pt>
                <c:pt idx="6214">
                  <c:v>-0.21612700000000001</c:v>
                </c:pt>
                <c:pt idx="6215">
                  <c:v>-0.21627299999999999</c:v>
                </c:pt>
                <c:pt idx="6216">
                  <c:v>-0.216474</c:v>
                </c:pt>
                <c:pt idx="6217">
                  <c:v>-0.21673100000000001</c:v>
                </c:pt>
                <c:pt idx="6218">
                  <c:v>-0.21704100000000001</c:v>
                </c:pt>
                <c:pt idx="6219">
                  <c:v>-0.21739800000000001</c:v>
                </c:pt>
                <c:pt idx="6220">
                  <c:v>-0.21779499999999999</c:v>
                </c:pt>
                <c:pt idx="6221">
                  <c:v>-0.21822800000000001</c:v>
                </c:pt>
                <c:pt idx="6222">
                  <c:v>-0.218694</c:v>
                </c:pt>
                <c:pt idx="6223">
                  <c:v>-0.219196</c:v>
                </c:pt>
                <c:pt idx="6224">
                  <c:v>-0.21973300000000001</c:v>
                </c:pt>
                <c:pt idx="6225">
                  <c:v>-0.220306</c:v>
                </c:pt>
                <c:pt idx="6226">
                  <c:v>-0.220916</c:v>
                </c:pt>
                <c:pt idx="6227">
                  <c:v>-0.221556</c:v>
                </c:pt>
                <c:pt idx="6228">
                  <c:v>-0.222222</c:v>
                </c:pt>
                <c:pt idx="6229">
                  <c:v>-0.222912</c:v>
                </c:pt>
                <c:pt idx="6230">
                  <c:v>-0.22362099999999999</c:v>
                </c:pt>
                <c:pt idx="6231">
                  <c:v>-0.22434200000000001</c:v>
                </c:pt>
                <c:pt idx="6232">
                  <c:v>-0.22506599999999999</c:v>
                </c:pt>
                <c:pt idx="6233">
                  <c:v>-0.22579099999999999</c:v>
                </c:pt>
                <c:pt idx="6234">
                  <c:v>-0.226517</c:v>
                </c:pt>
                <c:pt idx="6235">
                  <c:v>-0.227244</c:v>
                </c:pt>
                <c:pt idx="6236">
                  <c:v>-0.22797000000000001</c:v>
                </c:pt>
                <c:pt idx="6237">
                  <c:v>-0.22869500000000001</c:v>
                </c:pt>
                <c:pt idx="6238">
                  <c:v>-0.22941600000000001</c:v>
                </c:pt>
                <c:pt idx="6239">
                  <c:v>-0.23013500000000001</c:v>
                </c:pt>
                <c:pt idx="6240">
                  <c:v>-0.230847</c:v>
                </c:pt>
                <c:pt idx="6241">
                  <c:v>-0.23155000000000001</c:v>
                </c:pt>
                <c:pt idx="6242">
                  <c:v>-0.232242</c:v>
                </c:pt>
                <c:pt idx="6243">
                  <c:v>-0.23292099999999999</c:v>
                </c:pt>
                <c:pt idx="6244">
                  <c:v>-0.23358000000000001</c:v>
                </c:pt>
                <c:pt idx="6245">
                  <c:v>-0.23421500000000001</c:v>
                </c:pt>
                <c:pt idx="6246">
                  <c:v>-0.234821</c:v>
                </c:pt>
                <c:pt idx="6247">
                  <c:v>-0.235398</c:v>
                </c:pt>
                <c:pt idx="6248">
                  <c:v>-0.23594399999999999</c:v>
                </c:pt>
                <c:pt idx="6249">
                  <c:v>-0.236458</c:v>
                </c:pt>
                <c:pt idx="6250">
                  <c:v>-0.23693400000000001</c:v>
                </c:pt>
                <c:pt idx="6251">
                  <c:v>-0.23736599999999999</c:v>
                </c:pt>
                <c:pt idx="6252">
                  <c:v>-0.23774600000000001</c:v>
                </c:pt>
                <c:pt idx="6253">
                  <c:v>-0.23807</c:v>
                </c:pt>
                <c:pt idx="6254">
                  <c:v>-0.23833599999999999</c:v>
                </c:pt>
                <c:pt idx="6255">
                  <c:v>-0.23854300000000001</c:v>
                </c:pt>
                <c:pt idx="6256">
                  <c:v>-0.23869199999999999</c:v>
                </c:pt>
                <c:pt idx="6257">
                  <c:v>-0.23878099999999999</c:v>
                </c:pt>
                <c:pt idx="6258">
                  <c:v>-0.23880399999999999</c:v>
                </c:pt>
                <c:pt idx="6259">
                  <c:v>-0.238758</c:v>
                </c:pt>
                <c:pt idx="6260">
                  <c:v>-0.23864099999999999</c:v>
                </c:pt>
                <c:pt idx="6261">
                  <c:v>-0.238452</c:v>
                </c:pt>
                <c:pt idx="6262">
                  <c:v>-0.23818700000000001</c:v>
                </c:pt>
                <c:pt idx="6263">
                  <c:v>-0.237844</c:v>
                </c:pt>
                <c:pt idx="6264">
                  <c:v>-0.237424</c:v>
                </c:pt>
                <c:pt idx="6265">
                  <c:v>-0.236927</c:v>
                </c:pt>
                <c:pt idx="6266">
                  <c:v>-0.23635400000000001</c:v>
                </c:pt>
                <c:pt idx="6267">
                  <c:v>-0.235705</c:v>
                </c:pt>
                <c:pt idx="6268">
                  <c:v>-0.23497799999999999</c:v>
                </c:pt>
                <c:pt idx="6269">
                  <c:v>-0.23417499999999999</c:v>
                </c:pt>
                <c:pt idx="6270">
                  <c:v>-0.23330200000000001</c:v>
                </c:pt>
                <c:pt idx="6271">
                  <c:v>-0.232354</c:v>
                </c:pt>
                <c:pt idx="6272">
                  <c:v>-0.231292</c:v>
                </c:pt>
                <c:pt idx="6273">
                  <c:v>-0.23011400000000001</c:v>
                </c:pt>
                <c:pt idx="6274">
                  <c:v>-0.22886500000000001</c:v>
                </c:pt>
                <c:pt idx="6275">
                  <c:v>-0.22755400000000001</c:v>
                </c:pt>
                <c:pt idx="6276">
                  <c:v>-0.22616</c:v>
                </c:pt>
                <c:pt idx="6277">
                  <c:v>-0.224688</c:v>
                </c:pt>
                <c:pt idx="6278">
                  <c:v>-0.22314600000000001</c:v>
                </c:pt>
                <c:pt idx="6279">
                  <c:v>-0.22153400000000001</c:v>
                </c:pt>
                <c:pt idx="6280">
                  <c:v>-0.21985099999999999</c:v>
                </c:pt>
                <c:pt idx="6281">
                  <c:v>-0.21809400000000001</c:v>
                </c:pt>
                <c:pt idx="6282">
                  <c:v>-0.21626400000000001</c:v>
                </c:pt>
                <c:pt idx="6283">
                  <c:v>-0.214364</c:v>
                </c:pt>
                <c:pt idx="6284">
                  <c:v>-0.212399</c:v>
                </c:pt>
                <c:pt idx="6285">
                  <c:v>-0.210371</c:v>
                </c:pt>
                <c:pt idx="6286">
                  <c:v>-0.20828099999999999</c:v>
                </c:pt>
                <c:pt idx="6287">
                  <c:v>-0.20613200000000001</c:v>
                </c:pt>
                <c:pt idx="6288">
                  <c:v>-0.203927</c:v>
                </c:pt>
                <c:pt idx="6289">
                  <c:v>-0.20167399999999999</c:v>
                </c:pt>
                <c:pt idx="6290">
                  <c:v>-0.199382</c:v>
                </c:pt>
                <c:pt idx="6291">
                  <c:v>-0.19705700000000001</c:v>
                </c:pt>
                <c:pt idx="6292">
                  <c:v>-0.19470499999999999</c:v>
                </c:pt>
                <c:pt idx="6293">
                  <c:v>-0.19233</c:v>
                </c:pt>
                <c:pt idx="6294">
                  <c:v>-0.18993499999999999</c:v>
                </c:pt>
                <c:pt idx="6295">
                  <c:v>-0.18752199999999999</c:v>
                </c:pt>
                <c:pt idx="6296">
                  <c:v>-0.18509500000000001</c:v>
                </c:pt>
                <c:pt idx="6297">
                  <c:v>-0.18265300000000001</c:v>
                </c:pt>
                <c:pt idx="6298">
                  <c:v>-0.180196</c:v>
                </c:pt>
                <c:pt idx="6299">
                  <c:v>-0.177729</c:v>
                </c:pt>
                <c:pt idx="6300">
                  <c:v>-0.17525499999999999</c:v>
                </c:pt>
                <c:pt idx="6301">
                  <c:v>-0.17277600000000001</c:v>
                </c:pt>
                <c:pt idx="6302">
                  <c:v>-0.170292</c:v>
                </c:pt>
                <c:pt idx="6303">
                  <c:v>-0.16780500000000001</c:v>
                </c:pt>
                <c:pt idx="6304">
                  <c:v>-0.16531799999999999</c:v>
                </c:pt>
                <c:pt idx="6305">
                  <c:v>-0.162832</c:v>
                </c:pt>
                <c:pt idx="6306">
                  <c:v>-0.16034899999999999</c:v>
                </c:pt>
                <c:pt idx="6307">
                  <c:v>-0.15786900000000001</c:v>
                </c:pt>
                <c:pt idx="6308">
                  <c:v>-0.15539500000000001</c:v>
                </c:pt>
                <c:pt idx="6309">
                  <c:v>-0.15292900000000001</c:v>
                </c:pt>
                <c:pt idx="6310">
                  <c:v>-0.150474</c:v>
                </c:pt>
                <c:pt idx="6311">
                  <c:v>-0.148034</c:v>
                </c:pt>
                <c:pt idx="6312">
                  <c:v>-0.14561299999999999</c:v>
                </c:pt>
                <c:pt idx="6313">
                  <c:v>-0.14321700000000001</c:v>
                </c:pt>
                <c:pt idx="6314">
                  <c:v>-0.140845</c:v>
                </c:pt>
                <c:pt idx="6315">
                  <c:v>-0.13850000000000001</c:v>
                </c:pt>
                <c:pt idx="6316">
                  <c:v>-0.136183</c:v>
                </c:pt>
                <c:pt idx="6317">
                  <c:v>-0.13389400000000001</c:v>
                </c:pt>
                <c:pt idx="6318">
                  <c:v>-0.131636</c:v>
                </c:pt>
                <c:pt idx="6319">
                  <c:v>-0.129408</c:v>
                </c:pt>
                <c:pt idx="6320">
                  <c:v>-0.12721299999999999</c:v>
                </c:pt>
                <c:pt idx="6321">
                  <c:v>-0.125051</c:v>
                </c:pt>
                <c:pt idx="6322">
                  <c:v>-0.12292400000000001</c:v>
                </c:pt>
                <c:pt idx="6323">
                  <c:v>-0.120836</c:v>
                </c:pt>
                <c:pt idx="6324">
                  <c:v>-0.11878900000000001</c:v>
                </c:pt>
                <c:pt idx="6325">
                  <c:v>-0.11679100000000001</c:v>
                </c:pt>
                <c:pt idx="6326">
                  <c:v>-0.114846</c:v>
                </c:pt>
                <c:pt idx="6327">
                  <c:v>-0.112957</c:v>
                </c:pt>
                <c:pt idx="6328">
                  <c:v>-0.111122</c:v>
                </c:pt>
                <c:pt idx="6329">
                  <c:v>-0.109343</c:v>
                </c:pt>
                <c:pt idx="6330">
                  <c:v>-0.107622</c:v>
                </c:pt>
                <c:pt idx="6331">
                  <c:v>-0.105957</c:v>
                </c:pt>
                <c:pt idx="6332">
                  <c:v>-0.10434599999999999</c:v>
                </c:pt>
                <c:pt idx="6333">
                  <c:v>-0.102787</c:v>
                </c:pt>
                <c:pt idx="6334">
                  <c:v>-0.10128</c:v>
                </c:pt>
                <c:pt idx="6335">
                  <c:v>-9.9826799999999993E-2</c:v>
                </c:pt>
                <c:pt idx="6336">
                  <c:v>-9.8429000000000003E-2</c:v>
                </c:pt>
                <c:pt idx="6337">
                  <c:v>-9.7089300000000003E-2</c:v>
                </c:pt>
                <c:pt idx="6338">
                  <c:v>-9.5804700000000007E-2</c:v>
                </c:pt>
                <c:pt idx="6339">
                  <c:v>-9.4569700000000007E-2</c:v>
                </c:pt>
                <c:pt idx="6340">
                  <c:v>-9.3381900000000004E-2</c:v>
                </c:pt>
                <c:pt idx="6341">
                  <c:v>-9.2244199999999998E-2</c:v>
                </c:pt>
                <c:pt idx="6342">
                  <c:v>-9.1162000000000007E-2</c:v>
                </c:pt>
                <c:pt idx="6343">
                  <c:v>-9.0139700000000003E-2</c:v>
                </c:pt>
                <c:pt idx="6344">
                  <c:v>-8.9181399999999994E-2</c:v>
                </c:pt>
                <c:pt idx="6345">
                  <c:v>-8.8288599999999995E-2</c:v>
                </c:pt>
                <c:pt idx="6346">
                  <c:v>-8.7458800000000003E-2</c:v>
                </c:pt>
                <c:pt idx="6347">
                  <c:v>-8.6690000000000003E-2</c:v>
                </c:pt>
                <c:pt idx="6348">
                  <c:v>-8.5984400000000002E-2</c:v>
                </c:pt>
                <c:pt idx="6349">
                  <c:v>-8.53439E-2</c:v>
                </c:pt>
                <c:pt idx="6350">
                  <c:v>-8.4770200000000004E-2</c:v>
                </c:pt>
                <c:pt idx="6351">
                  <c:v>-8.4266300000000002E-2</c:v>
                </c:pt>
                <c:pt idx="6352">
                  <c:v>-8.3833400000000002E-2</c:v>
                </c:pt>
                <c:pt idx="6353">
                  <c:v>-8.3470100000000005E-2</c:v>
                </c:pt>
                <c:pt idx="6354">
                  <c:v>-8.3174700000000004E-2</c:v>
                </c:pt>
                <c:pt idx="6355">
                  <c:v>-8.2945400000000002E-2</c:v>
                </c:pt>
                <c:pt idx="6356">
                  <c:v>-8.2780500000000007E-2</c:v>
                </c:pt>
                <c:pt idx="6357">
                  <c:v>-8.2683499999999993E-2</c:v>
                </c:pt>
                <c:pt idx="6358">
                  <c:v>-8.2656599999999997E-2</c:v>
                </c:pt>
                <c:pt idx="6359">
                  <c:v>-8.26765E-2</c:v>
                </c:pt>
                <c:pt idx="6360">
                  <c:v>-8.2720000000000002E-2</c:v>
                </c:pt>
                <c:pt idx="6361">
                  <c:v>-8.2810099999999998E-2</c:v>
                </c:pt>
                <c:pt idx="6362">
                  <c:v>-8.2967299999999994E-2</c:v>
                </c:pt>
                <c:pt idx="6363">
                  <c:v>-8.3173499999999997E-2</c:v>
                </c:pt>
                <c:pt idx="6364">
                  <c:v>-8.3421899999999993E-2</c:v>
                </c:pt>
                <c:pt idx="6365">
                  <c:v>-8.3721799999999999E-2</c:v>
                </c:pt>
                <c:pt idx="6366">
                  <c:v>-8.4074300000000005E-2</c:v>
                </c:pt>
                <c:pt idx="6367">
                  <c:v>-8.4475900000000007E-2</c:v>
                </c:pt>
                <c:pt idx="6368">
                  <c:v>-8.4923100000000001E-2</c:v>
                </c:pt>
                <c:pt idx="6369">
                  <c:v>-8.5413199999999995E-2</c:v>
                </c:pt>
                <c:pt idx="6370">
                  <c:v>-8.5945099999999996E-2</c:v>
                </c:pt>
                <c:pt idx="6371">
                  <c:v>-8.6518899999999996E-2</c:v>
                </c:pt>
                <c:pt idx="6372">
                  <c:v>-8.7134600000000006E-2</c:v>
                </c:pt>
                <c:pt idx="6373">
                  <c:v>-8.7791400000000006E-2</c:v>
                </c:pt>
                <c:pt idx="6374">
                  <c:v>-8.8488899999999995E-2</c:v>
                </c:pt>
                <c:pt idx="6375">
                  <c:v>-8.9228000000000002E-2</c:v>
                </c:pt>
                <c:pt idx="6376">
                  <c:v>-9.0009800000000001E-2</c:v>
                </c:pt>
                <c:pt idx="6377">
                  <c:v>-9.0835200000000005E-2</c:v>
                </c:pt>
                <c:pt idx="6378">
                  <c:v>-9.1705400000000006E-2</c:v>
                </c:pt>
                <c:pt idx="6379">
                  <c:v>-9.2621400000000007E-2</c:v>
                </c:pt>
                <c:pt idx="6380">
                  <c:v>-9.3581800000000007E-2</c:v>
                </c:pt>
                <c:pt idx="6381">
                  <c:v>-9.4583200000000006E-2</c:v>
                </c:pt>
                <c:pt idx="6382">
                  <c:v>-9.5621300000000006E-2</c:v>
                </c:pt>
                <c:pt idx="6383">
                  <c:v>-9.6693200000000007E-2</c:v>
                </c:pt>
                <c:pt idx="6384">
                  <c:v>-9.77962E-2</c:v>
                </c:pt>
                <c:pt idx="6385">
                  <c:v>-9.8926899999999998E-2</c:v>
                </c:pt>
                <c:pt idx="6386">
                  <c:v>-0.100082</c:v>
                </c:pt>
                <c:pt idx="6387">
                  <c:v>-0.101259</c:v>
                </c:pt>
                <c:pt idx="6388">
                  <c:v>-0.10245600000000001</c:v>
                </c:pt>
                <c:pt idx="6389">
                  <c:v>-0.10367</c:v>
                </c:pt>
                <c:pt idx="6390">
                  <c:v>-0.104897</c:v>
                </c:pt>
                <c:pt idx="6391">
                  <c:v>-0.10613400000000001</c:v>
                </c:pt>
                <c:pt idx="6392">
                  <c:v>-0.107376</c:v>
                </c:pt>
                <c:pt idx="6393">
                  <c:v>-0.108622</c:v>
                </c:pt>
                <c:pt idx="6394">
                  <c:v>-0.10986799999999999</c:v>
                </c:pt>
                <c:pt idx="6395">
                  <c:v>-0.111113</c:v>
                </c:pt>
                <c:pt idx="6396">
                  <c:v>-0.112356</c:v>
                </c:pt>
                <c:pt idx="6397">
                  <c:v>-0.113593</c:v>
                </c:pt>
                <c:pt idx="6398">
                  <c:v>-0.114825</c:v>
                </c:pt>
                <c:pt idx="6399">
                  <c:v>-0.116048</c:v>
                </c:pt>
                <c:pt idx="6400">
                  <c:v>-0.11726300000000001</c:v>
                </c:pt>
                <c:pt idx="6401">
                  <c:v>-0.118466</c:v>
                </c:pt>
                <c:pt idx="6402">
                  <c:v>-0.119656</c:v>
                </c:pt>
                <c:pt idx="6403">
                  <c:v>-0.12083000000000001</c:v>
                </c:pt>
                <c:pt idx="6404">
                  <c:v>-0.121987</c:v>
                </c:pt>
                <c:pt idx="6405">
                  <c:v>-0.123123</c:v>
                </c:pt>
                <c:pt idx="6406">
                  <c:v>-0.124237</c:v>
                </c:pt>
                <c:pt idx="6407">
                  <c:v>-0.12532599999999999</c:v>
                </c:pt>
                <c:pt idx="6408">
                  <c:v>-0.126386</c:v>
                </c:pt>
                <c:pt idx="6409">
                  <c:v>-0.127413</c:v>
                </c:pt>
                <c:pt idx="6410">
                  <c:v>-0.12840299999999999</c:v>
                </c:pt>
                <c:pt idx="6411">
                  <c:v>-0.129354</c:v>
                </c:pt>
                <c:pt idx="6412">
                  <c:v>-0.13026699999999999</c:v>
                </c:pt>
                <c:pt idx="6413">
                  <c:v>-0.13114200000000001</c:v>
                </c:pt>
                <c:pt idx="6414">
                  <c:v>-0.13197800000000001</c:v>
                </c:pt>
                <c:pt idx="6415">
                  <c:v>-0.132774</c:v>
                </c:pt>
                <c:pt idx="6416">
                  <c:v>-0.13352900000000001</c:v>
                </c:pt>
                <c:pt idx="6417">
                  <c:v>-0.134242</c:v>
                </c:pt>
                <c:pt idx="6418">
                  <c:v>-0.134909</c:v>
                </c:pt>
                <c:pt idx="6419">
                  <c:v>-0.13552800000000001</c:v>
                </c:pt>
                <c:pt idx="6420">
                  <c:v>-0.13609499999999999</c:v>
                </c:pt>
                <c:pt idx="6421">
                  <c:v>-0.13661000000000001</c:v>
                </c:pt>
                <c:pt idx="6422">
                  <c:v>-0.137072</c:v>
                </c:pt>
                <c:pt idx="6423">
                  <c:v>-0.13748199999999999</c:v>
                </c:pt>
                <c:pt idx="6424">
                  <c:v>-0.13784099999999999</c:v>
                </c:pt>
                <c:pt idx="6425">
                  <c:v>-0.13814699999999999</c:v>
                </c:pt>
                <c:pt idx="6426">
                  <c:v>-0.13839499999999999</c:v>
                </c:pt>
                <c:pt idx="6427">
                  <c:v>-0.13858000000000001</c:v>
                </c:pt>
                <c:pt idx="6428">
                  <c:v>-0.13870199999999999</c:v>
                </c:pt>
                <c:pt idx="6429">
                  <c:v>-0.138762</c:v>
                </c:pt>
                <c:pt idx="6430">
                  <c:v>-0.138761</c:v>
                </c:pt>
                <c:pt idx="6431">
                  <c:v>-0.13869999999999999</c:v>
                </c:pt>
                <c:pt idx="6432">
                  <c:v>-0.13858000000000001</c:v>
                </c:pt>
                <c:pt idx="6433">
                  <c:v>-0.138402</c:v>
                </c:pt>
                <c:pt idx="6434">
                  <c:v>-0.13816100000000001</c:v>
                </c:pt>
                <c:pt idx="6435">
                  <c:v>-0.137854</c:v>
                </c:pt>
                <c:pt idx="6436">
                  <c:v>-0.137485</c:v>
                </c:pt>
                <c:pt idx="6437">
                  <c:v>-0.13705999999999999</c:v>
                </c:pt>
                <c:pt idx="6438">
                  <c:v>-0.13657900000000001</c:v>
                </c:pt>
                <c:pt idx="6439">
                  <c:v>-0.136044</c:v>
                </c:pt>
                <c:pt idx="6440">
                  <c:v>-0.13545199999999999</c:v>
                </c:pt>
                <c:pt idx="6441">
                  <c:v>-0.13480300000000001</c:v>
                </c:pt>
                <c:pt idx="6442">
                  <c:v>-0.13409799999999999</c:v>
                </c:pt>
                <c:pt idx="6443">
                  <c:v>-0.13333500000000001</c:v>
                </c:pt>
                <c:pt idx="6444">
                  <c:v>-0.13251599999999999</c:v>
                </c:pt>
                <c:pt idx="6445">
                  <c:v>-0.13164200000000001</c:v>
                </c:pt>
                <c:pt idx="6446">
                  <c:v>-0.130716</c:v>
                </c:pt>
                <c:pt idx="6447">
                  <c:v>-0.129742</c:v>
                </c:pt>
                <c:pt idx="6448">
                  <c:v>-0.128722</c:v>
                </c:pt>
                <c:pt idx="6449">
                  <c:v>-0.12765699999999999</c:v>
                </c:pt>
                <c:pt idx="6450">
                  <c:v>-0.12654799999999999</c:v>
                </c:pt>
                <c:pt idx="6451">
                  <c:v>-0.12539700000000001</c:v>
                </c:pt>
                <c:pt idx="6452">
                  <c:v>-0.124206</c:v>
                </c:pt>
                <c:pt idx="6453">
                  <c:v>-0.122974</c:v>
                </c:pt>
                <c:pt idx="6454">
                  <c:v>-0.121701</c:v>
                </c:pt>
                <c:pt idx="6455">
                  <c:v>-0.120388</c:v>
                </c:pt>
                <c:pt idx="6456">
                  <c:v>-0.119036</c:v>
                </c:pt>
                <c:pt idx="6457">
                  <c:v>-0.117648</c:v>
                </c:pt>
                <c:pt idx="6458">
                  <c:v>-0.116226</c:v>
                </c:pt>
                <c:pt idx="6459">
                  <c:v>-0.114772</c:v>
                </c:pt>
                <c:pt idx="6460">
                  <c:v>-0.113287</c:v>
                </c:pt>
                <c:pt idx="6461">
                  <c:v>-0.111775</c:v>
                </c:pt>
                <c:pt idx="6462">
                  <c:v>-0.110236</c:v>
                </c:pt>
                <c:pt idx="6463">
                  <c:v>-0.10867300000000001</c:v>
                </c:pt>
                <c:pt idx="6464">
                  <c:v>-0.107087</c:v>
                </c:pt>
                <c:pt idx="6465">
                  <c:v>-0.105479</c:v>
                </c:pt>
                <c:pt idx="6466">
                  <c:v>-0.103852</c:v>
                </c:pt>
                <c:pt idx="6467">
                  <c:v>-0.10220899999999999</c:v>
                </c:pt>
                <c:pt idx="6468">
                  <c:v>-0.100552</c:v>
                </c:pt>
                <c:pt idx="6469">
                  <c:v>-9.8881399999999994E-2</c:v>
                </c:pt>
                <c:pt idx="6470">
                  <c:v>-9.7198599999999996E-2</c:v>
                </c:pt>
                <c:pt idx="6471">
                  <c:v>-9.5504000000000006E-2</c:v>
                </c:pt>
                <c:pt idx="6472">
                  <c:v>-9.3798699999999999E-2</c:v>
                </c:pt>
                <c:pt idx="6473">
                  <c:v>-9.20845E-2</c:v>
                </c:pt>
                <c:pt idx="6474">
                  <c:v>-9.0362899999999996E-2</c:v>
                </c:pt>
                <c:pt idx="6475">
                  <c:v>-8.8635900000000004E-2</c:v>
                </c:pt>
                <c:pt idx="6476">
                  <c:v>-8.6905700000000002E-2</c:v>
                </c:pt>
                <c:pt idx="6477">
                  <c:v>-8.5173799999999994E-2</c:v>
                </c:pt>
                <c:pt idx="6478">
                  <c:v>-8.3441399999999999E-2</c:v>
                </c:pt>
                <c:pt idx="6479">
                  <c:v>-8.1709100000000007E-2</c:v>
                </c:pt>
                <c:pt idx="6480">
                  <c:v>-7.9977599999999996E-2</c:v>
                </c:pt>
                <c:pt idx="6481">
                  <c:v>-7.8247899999999995E-2</c:v>
                </c:pt>
                <c:pt idx="6482">
                  <c:v>-7.6520099999999994E-2</c:v>
                </c:pt>
                <c:pt idx="6483">
                  <c:v>-7.4794399999999997E-2</c:v>
                </c:pt>
                <c:pt idx="6484">
                  <c:v>-7.3071300000000006E-2</c:v>
                </c:pt>
                <c:pt idx="6485">
                  <c:v>-7.1353100000000003E-2</c:v>
                </c:pt>
                <c:pt idx="6486">
                  <c:v>-6.9641800000000004E-2</c:v>
                </c:pt>
                <c:pt idx="6487">
                  <c:v>-6.7938799999999994E-2</c:v>
                </c:pt>
                <c:pt idx="6488">
                  <c:v>-6.6245100000000001E-2</c:v>
                </c:pt>
                <c:pt idx="6489">
                  <c:v>-6.4561800000000003E-2</c:v>
                </c:pt>
                <c:pt idx="6490">
                  <c:v>-6.2889700000000007E-2</c:v>
                </c:pt>
                <c:pt idx="6491">
                  <c:v>-6.1229699999999998E-2</c:v>
                </c:pt>
                <c:pt idx="6492">
                  <c:v>-5.9582999999999997E-2</c:v>
                </c:pt>
                <c:pt idx="6493">
                  <c:v>-5.7950599999999998E-2</c:v>
                </c:pt>
                <c:pt idx="6494">
                  <c:v>-5.6333300000000003E-2</c:v>
                </c:pt>
                <c:pt idx="6495">
                  <c:v>-5.4731099999999998E-2</c:v>
                </c:pt>
                <c:pt idx="6496">
                  <c:v>-5.31446E-2</c:v>
                </c:pt>
                <c:pt idx="6497">
                  <c:v>-5.1574599999999998E-2</c:v>
                </c:pt>
                <c:pt idx="6498">
                  <c:v>-5.0021500000000003E-2</c:v>
                </c:pt>
                <c:pt idx="6499">
                  <c:v>-4.8485399999999998E-2</c:v>
                </c:pt>
                <c:pt idx="6500">
                  <c:v>-4.6966599999999997E-2</c:v>
                </c:pt>
                <c:pt idx="6501">
                  <c:v>-4.5465600000000002E-2</c:v>
                </c:pt>
                <c:pt idx="6502">
                  <c:v>-4.39827E-2</c:v>
                </c:pt>
                <c:pt idx="6503">
                  <c:v>-4.2518199999999999E-2</c:v>
                </c:pt>
                <c:pt idx="6504">
                  <c:v>-4.1072200000000003E-2</c:v>
                </c:pt>
                <c:pt idx="6505">
                  <c:v>-3.96438E-2</c:v>
                </c:pt>
                <c:pt idx="6506">
                  <c:v>-3.8232000000000002E-2</c:v>
                </c:pt>
                <c:pt idx="6507">
                  <c:v>-3.6836199999999999E-2</c:v>
                </c:pt>
                <c:pt idx="6508">
                  <c:v>-3.5455800000000003E-2</c:v>
                </c:pt>
                <c:pt idx="6509">
                  <c:v>-3.4090299999999997E-2</c:v>
                </c:pt>
                <c:pt idx="6510">
                  <c:v>-3.2740100000000001E-2</c:v>
                </c:pt>
                <c:pt idx="6511">
                  <c:v>-3.1405700000000002E-2</c:v>
                </c:pt>
                <c:pt idx="6512">
                  <c:v>-3.00868E-2</c:v>
                </c:pt>
                <c:pt idx="6513">
                  <c:v>-2.8782499999999999E-2</c:v>
                </c:pt>
                <c:pt idx="6514">
                  <c:v>-2.7491499999999999E-2</c:v>
                </c:pt>
                <c:pt idx="6515">
                  <c:v>-2.6213299999999998E-2</c:v>
                </c:pt>
                <c:pt idx="6516">
                  <c:v>-2.4947899999999999E-2</c:v>
                </c:pt>
                <c:pt idx="6517">
                  <c:v>-2.36957E-2</c:v>
                </c:pt>
                <c:pt idx="6518">
                  <c:v>-2.24566E-2</c:v>
                </c:pt>
                <c:pt idx="6519">
                  <c:v>-2.12309E-2</c:v>
                </c:pt>
                <c:pt idx="6520">
                  <c:v>-2.0018399999999999E-2</c:v>
                </c:pt>
                <c:pt idx="6521">
                  <c:v>-1.88188E-2</c:v>
                </c:pt>
                <c:pt idx="6522">
                  <c:v>-1.7631600000000001E-2</c:v>
                </c:pt>
                <c:pt idx="6523">
                  <c:v>-1.64563E-2</c:v>
                </c:pt>
                <c:pt idx="6524">
                  <c:v>-1.52923E-2</c:v>
                </c:pt>
                <c:pt idx="6525">
                  <c:v>-1.41385E-2</c:v>
                </c:pt>
                <c:pt idx="6526">
                  <c:v>-1.29929E-2</c:v>
                </c:pt>
                <c:pt idx="6527">
                  <c:v>-1.1853799999999999E-2</c:v>
                </c:pt>
                <c:pt idx="6528">
                  <c:v>-1.07207E-2</c:v>
                </c:pt>
                <c:pt idx="6529" formatCode="0.00E+00">
                  <c:v>-9.5938800000000008E-3</c:v>
                </c:pt>
                <c:pt idx="6530" formatCode="0.00E+00">
                  <c:v>-8.4724099999999997E-3</c:v>
                </c:pt>
                <c:pt idx="6531" formatCode="0.00E+00">
                  <c:v>-7.3549499999999999E-3</c:v>
                </c:pt>
                <c:pt idx="6532" formatCode="0.00E+00">
                  <c:v>-6.2404100000000001E-3</c:v>
                </c:pt>
                <c:pt idx="6533" formatCode="0.00E+00">
                  <c:v>-5.1281800000000004E-3</c:v>
                </c:pt>
                <c:pt idx="6534" formatCode="0.00E+00">
                  <c:v>-4.01783E-3</c:v>
                </c:pt>
                <c:pt idx="6535" formatCode="0.00E+00">
                  <c:v>-2.9089099999999998E-3</c:v>
                </c:pt>
                <c:pt idx="6536" formatCode="0.00E+00">
                  <c:v>-1.8007800000000001E-3</c:v>
                </c:pt>
                <c:pt idx="6537" formatCode="0.00E+00">
                  <c:v>-6.9288599999999998E-4</c:v>
                </c:pt>
                <c:pt idx="6538" formatCode="0.00E+00">
                  <c:v>4.1508199999999999E-4</c:v>
                </c:pt>
                <c:pt idx="6539" formatCode="0.00E+00">
                  <c:v>1.52344E-3</c:v>
                </c:pt>
                <c:pt idx="6540" formatCode="0.00E+00">
                  <c:v>2.6327199999999999E-3</c:v>
                </c:pt>
                <c:pt idx="6541" formatCode="0.00E+00">
                  <c:v>3.7436000000000001E-3</c:v>
                </c:pt>
                <c:pt idx="6542" formatCode="0.00E+00">
                  <c:v>4.8569599999999996E-3</c:v>
                </c:pt>
                <c:pt idx="6543" formatCode="0.00E+00">
                  <c:v>5.9742299999999996E-3</c:v>
                </c:pt>
                <c:pt idx="6544" formatCode="0.00E+00">
                  <c:v>7.0969700000000002E-3</c:v>
                </c:pt>
                <c:pt idx="6545" formatCode="0.00E+00">
                  <c:v>8.2261699999999997E-3</c:v>
                </c:pt>
                <c:pt idx="6546" formatCode="0.00E+00">
                  <c:v>9.3622800000000006E-3</c:v>
                </c:pt>
                <c:pt idx="6547">
                  <c:v>1.05056E-2</c:v>
                </c:pt>
                <c:pt idx="6548">
                  <c:v>1.16563E-2</c:v>
                </c:pt>
                <c:pt idx="6549">
                  <c:v>1.2814600000000001E-2</c:v>
                </c:pt>
                <c:pt idx="6550">
                  <c:v>1.39802E-2</c:v>
                </c:pt>
                <c:pt idx="6551">
                  <c:v>1.51529E-2</c:v>
                </c:pt>
                <c:pt idx="6552">
                  <c:v>1.6332900000000001E-2</c:v>
                </c:pt>
                <c:pt idx="6553">
                  <c:v>1.7520299999999999E-2</c:v>
                </c:pt>
                <c:pt idx="6554">
                  <c:v>1.87149E-2</c:v>
                </c:pt>
                <c:pt idx="6555">
                  <c:v>1.9916900000000001E-2</c:v>
                </c:pt>
                <c:pt idx="6556">
                  <c:v>2.11264E-2</c:v>
                </c:pt>
                <c:pt idx="6557">
                  <c:v>2.23433E-2</c:v>
                </c:pt>
                <c:pt idx="6558">
                  <c:v>2.35678E-2</c:v>
                </c:pt>
                <c:pt idx="6559">
                  <c:v>2.4799999999999999E-2</c:v>
                </c:pt>
                <c:pt idx="6560">
                  <c:v>2.6040399999999998E-2</c:v>
                </c:pt>
                <c:pt idx="6561">
                  <c:v>2.72892E-2</c:v>
                </c:pt>
                <c:pt idx="6562">
                  <c:v>2.8546200000000001E-2</c:v>
                </c:pt>
                <c:pt idx="6563">
                  <c:v>2.9810300000000001E-2</c:v>
                </c:pt>
                <c:pt idx="6564">
                  <c:v>3.1080099999999999E-2</c:v>
                </c:pt>
                <c:pt idx="6565">
                  <c:v>3.23547E-2</c:v>
                </c:pt>
                <c:pt idx="6566">
                  <c:v>3.3634400000000002E-2</c:v>
                </c:pt>
                <c:pt idx="6567">
                  <c:v>3.49193E-2</c:v>
                </c:pt>
                <c:pt idx="6568">
                  <c:v>3.6208999999999998E-2</c:v>
                </c:pt>
                <c:pt idx="6569">
                  <c:v>3.75032E-2</c:v>
                </c:pt>
                <c:pt idx="6570">
                  <c:v>3.8801700000000001E-2</c:v>
                </c:pt>
                <c:pt idx="6571">
                  <c:v>4.01042E-2</c:v>
                </c:pt>
                <c:pt idx="6572">
                  <c:v>4.1410000000000002E-2</c:v>
                </c:pt>
                <c:pt idx="6573">
                  <c:v>4.2718399999999997E-2</c:v>
                </c:pt>
                <c:pt idx="6574">
                  <c:v>4.4028900000000003E-2</c:v>
                </c:pt>
                <c:pt idx="6575">
                  <c:v>4.5340800000000001E-2</c:v>
                </c:pt>
                <c:pt idx="6576">
                  <c:v>4.6652899999999997E-2</c:v>
                </c:pt>
                <c:pt idx="6577">
                  <c:v>4.7964E-2</c:v>
                </c:pt>
                <c:pt idx="6578">
                  <c:v>4.9273499999999998E-2</c:v>
                </c:pt>
                <c:pt idx="6579">
                  <c:v>5.0581300000000003E-2</c:v>
                </c:pt>
                <c:pt idx="6580">
                  <c:v>5.1886799999999997E-2</c:v>
                </c:pt>
                <c:pt idx="6581">
                  <c:v>5.3188800000000001E-2</c:v>
                </c:pt>
                <c:pt idx="6582">
                  <c:v>5.44865E-2</c:v>
                </c:pt>
                <c:pt idx="6583">
                  <c:v>5.5779099999999998E-2</c:v>
                </c:pt>
                <c:pt idx="6584">
                  <c:v>5.7065400000000002E-2</c:v>
                </c:pt>
                <c:pt idx="6585">
                  <c:v>5.8343899999999997E-2</c:v>
                </c:pt>
                <c:pt idx="6586">
                  <c:v>5.9613199999999998E-2</c:v>
                </c:pt>
                <c:pt idx="6587">
                  <c:v>6.0872099999999998E-2</c:v>
                </c:pt>
                <c:pt idx="6588">
                  <c:v>6.2119500000000001E-2</c:v>
                </c:pt>
                <c:pt idx="6589">
                  <c:v>6.3353900000000005E-2</c:v>
                </c:pt>
                <c:pt idx="6590">
                  <c:v>6.4574099999999995E-2</c:v>
                </c:pt>
                <c:pt idx="6591">
                  <c:v>6.5778699999999996E-2</c:v>
                </c:pt>
                <c:pt idx="6592">
                  <c:v>6.6966200000000004E-2</c:v>
                </c:pt>
                <c:pt idx="6593">
                  <c:v>6.8135799999999996E-2</c:v>
                </c:pt>
                <c:pt idx="6594">
                  <c:v>6.9286399999999998E-2</c:v>
                </c:pt>
                <c:pt idx="6595">
                  <c:v>7.0416900000000004E-2</c:v>
                </c:pt>
                <c:pt idx="6596">
                  <c:v>7.1526099999999995E-2</c:v>
                </c:pt>
                <c:pt idx="6597">
                  <c:v>7.2612899999999994E-2</c:v>
                </c:pt>
                <c:pt idx="6598">
                  <c:v>7.36758E-2</c:v>
                </c:pt>
                <c:pt idx="6599">
                  <c:v>7.4713600000000005E-2</c:v>
                </c:pt>
                <c:pt idx="6600">
                  <c:v>7.5725000000000001E-2</c:v>
                </c:pt>
                <c:pt idx="6601">
                  <c:v>7.6709200000000005E-2</c:v>
                </c:pt>
                <c:pt idx="6602">
                  <c:v>7.7665600000000001E-2</c:v>
                </c:pt>
                <c:pt idx="6603">
                  <c:v>7.8592899999999993E-2</c:v>
                </c:pt>
                <c:pt idx="6604">
                  <c:v>7.9489699999999996E-2</c:v>
                </c:pt>
                <c:pt idx="6605">
                  <c:v>8.0353999999999995E-2</c:v>
                </c:pt>
                <c:pt idx="6606">
                  <c:v>8.1184000000000006E-2</c:v>
                </c:pt>
                <c:pt idx="6607">
                  <c:v>8.1978499999999996E-2</c:v>
                </c:pt>
                <c:pt idx="6608">
                  <c:v>8.2736000000000004E-2</c:v>
                </c:pt>
                <c:pt idx="6609">
                  <c:v>8.3454700000000007E-2</c:v>
                </c:pt>
                <c:pt idx="6610">
                  <c:v>8.4133299999999994E-2</c:v>
                </c:pt>
                <c:pt idx="6611">
                  <c:v>8.4771299999999994E-2</c:v>
                </c:pt>
                <c:pt idx="6612">
                  <c:v>8.5368299999999994E-2</c:v>
                </c:pt>
                <c:pt idx="6613">
                  <c:v>8.5923399999999997E-2</c:v>
                </c:pt>
                <c:pt idx="6614">
                  <c:v>8.6435600000000001E-2</c:v>
                </c:pt>
                <c:pt idx="6615">
                  <c:v>8.69037E-2</c:v>
                </c:pt>
                <c:pt idx="6616">
                  <c:v>8.7326899999999999E-2</c:v>
                </c:pt>
                <c:pt idx="6617">
                  <c:v>8.7704599999999994E-2</c:v>
                </c:pt>
                <c:pt idx="6618">
                  <c:v>8.8036600000000007E-2</c:v>
                </c:pt>
                <c:pt idx="6619">
                  <c:v>8.8322300000000006E-2</c:v>
                </c:pt>
                <c:pt idx="6620">
                  <c:v>8.8560799999999995E-2</c:v>
                </c:pt>
                <c:pt idx="6621">
                  <c:v>8.87516E-2</c:v>
                </c:pt>
                <c:pt idx="6622">
                  <c:v>8.8894000000000001E-2</c:v>
                </c:pt>
                <c:pt idx="6623">
                  <c:v>8.8986999999999997E-2</c:v>
                </c:pt>
                <c:pt idx="6624">
                  <c:v>8.9029999999999998E-2</c:v>
                </c:pt>
                <c:pt idx="6625">
                  <c:v>8.9022199999999996E-2</c:v>
                </c:pt>
                <c:pt idx="6626">
                  <c:v>8.8963100000000003E-2</c:v>
                </c:pt>
                <c:pt idx="6627">
                  <c:v>8.8851600000000003E-2</c:v>
                </c:pt>
                <c:pt idx="6628">
                  <c:v>8.8687199999999994E-2</c:v>
                </c:pt>
                <c:pt idx="6629">
                  <c:v>8.8469199999999998E-2</c:v>
                </c:pt>
                <c:pt idx="6630">
                  <c:v>8.8197800000000007E-2</c:v>
                </c:pt>
                <c:pt idx="6631">
                  <c:v>8.7873400000000004E-2</c:v>
                </c:pt>
                <c:pt idx="6632">
                  <c:v>8.7496699999999997E-2</c:v>
                </c:pt>
                <c:pt idx="6633">
                  <c:v>8.7067699999999998E-2</c:v>
                </c:pt>
                <c:pt idx="6634">
                  <c:v>8.6586300000000005E-2</c:v>
                </c:pt>
                <c:pt idx="6635">
                  <c:v>8.6052500000000004E-2</c:v>
                </c:pt>
                <c:pt idx="6636">
                  <c:v>8.5466200000000006E-2</c:v>
                </c:pt>
                <c:pt idx="6637">
                  <c:v>8.48275E-2</c:v>
                </c:pt>
                <c:pt idx="6638">
                  <c:v>8.4136600000000006E-2</c:v>
                </c:pt>
                <c:pt idx="6639">
                  <c:v>8.3393800000000004E-2</c:v>
                </c:pt>
                <c:pt idx="6640">
                  <c:v>8.2599199999999998E-2</c:v>
                </c:pt>
                <c:pt idx="6641">
                  <c:v>8.1752500000000006E-2</c:v>
                </c:pt>
                <c:pt idx="6642">
                  <c:v>8.0854200000000001E-2</c:v>
                </c:pt>
                <c:pt idx="6643">
                  <c:v>7.9904600000000006E-2</c:v>
                </c:pt>
                <c:pt idx="6644">
                  <c:v>7.8904699999999994E-2</c:v>
                </c:pt>
                <c:pt idx="6645">
                  <c:v>7.78557E-2</c:v>
                </c:pt>
                <c:pt idx="6646">
                  <c:v>7.6759499999999994E-2</c:v>
                </c:pt>
                <c:pt idx="6647">
                  <c:v>7.5617599999999993E-2</c:v>
                </c:pt>
                <c:pt idx="6648">
                  <c:v>7.4431300000000006E-2</c:v>
                </c:pt>
                <c:pt idx="6649">
                  <c:v>7.3201500000000003E-2</c:v>
                </c:pt>
                <c:pt idx="6650">
                  <c:v>7.1928900000000004E-2</c:v>
                </c:pt>
                <c:pt idx="6651">
                  <c:v>7.0613499999999996E-2</c:v>
                </c:pt>
                <c:pt idx="6652">
                  <c:v>6.9255200000000003E-2</c:v>
                </c:pt>
                <c:pt idx="6653">
                  <c:v>6.7855299999999993E-2</c:v>
                </c:pt>
                <c:pt idx="6654">
                  <c:v>6.6415600000000005E-2</c:v>
                </c:pt>
                <c:pt idx="6655">
                  <c:v>6.4937700000000001E-2</c:v>
                </c:pt>
                <c:pt idx="6656">
                  <c:v>6.3423599999999997E-2</c:v>
                </c:pt>
                <c:pt idx="6657">
                  <c:v>6.1875100000000002E-2</c:v>
                </c:pt>
                <c:pt idx="6658">
                  <c:v>6.0294100000000003E-2</c:v>
                </c:pt>
                <c:pt idx="6659">
                  <c:v>5.8682499999999999E-2</c:v>
                </c:pt>
                <c:pt idx="6660">
                  <c:v>5.7042200000000001E-2</c:v>
                </c:pt>
                <c:pt idx="6661">
                  <c:v>5.53762E-2</c:v>
                </c:pt>
                <c:pt idx="6662">
                  <c:v>5.3686699999999997E-2</c:v>
                </c:pt>
                <c:pt idx="6663">
                  <c:v>5.19757E-2</c:v>
                </c:pt>
                <c:pt idx="6664">
                  <c:v>5.02441E-2</c:v>
                </c:pt>
                <c:pt idx="6665">
                  <c:v>4.8493099999999997E-2</c:v>
                </c:pt>
                <c:pt idx="6666">
                  <c:v>4.6725099999999999E-2</c:v>
                </c:pt>
                <c:pt idx="6667">
                  <c:v>4.4942700000000002E-2</c:v>
                </c:pt>
                <c:pt idx="6668">
                  <c:v>4.3148300000000001E-2</c:v>
                </c:pt>
                <c:pt idx="6669">
                  <c:v>4.1344400000000003E-2</c:v>
                </c:pt>
                <c:pt idx="6670">
                  <c:v>3.9533699999999998E-2</c:v>
                </c:pt>
                <c:pt idx="6671">
                  <c:v>3.7718599999999998E-2</c:v>
                </c:pt>
                <c:pt idx="6672">
                  <c:v>3.59014E-2</c:v>
                </c:pt>
                <c:pt idx="6673">
                  <c:v>3.4084499999999997E-2</c:v>
                </c:pt>
                <c:pt idx="6674">
                  <c:v>3.2270199999999999E-2</c:v>
                </c:pt>
                <c:pt idx="6675">
                  <c:v>3.0460399999999999E-2</c:v>
                </c:pt>
                <c:pt idx="6676">
                  <c:v>2.8656999999999998E-2</c:v>
                </c:pt>
                <c:pt idx="6677">
                  <c:v>2.6861599999999999E-2</c:v>
                </c:pt>
                <c:pt idx="6678">
                  <c:v>2.5075500000000001E-2</c:v>
                </c:pt>
                <c:pt idx="6679">
                  <c:v>2.3300700000000001E-2</c:v>
                </c:pt>
                <c:pt idx="6680">
                  <c:v>2.1540299999999998E-2</c:v>
                </c:pt>
                <c:pt idx="6681">
                  <c:v>1.9798400000000001E-2</c:v>
                </c:pt>
                <c:pt idx="6682">
                  <c:v>1.8078199999999999E-2</c:v>
                </c:pt>
                <c:pt idx="6683">
                  <c:v>1.6382299999999999E-2</c:v>
                </c:pt>
                <c:pt idx="6684">
                  <c:v>1.4713E-2</c:v>
                </c:pt>
                <c:pt idx="6685">
                  <c:v>1.3073E-2</c:v>
                </c:pt>
                <c:pt idx="6686">
                  <c:v>1.14649E-2</c:v>
                </c:pt>
                <c:pt idx="6687" formatCode="0.00E+00">
                  <c:v>9.8911199999999998E-3</c:v>
                </c:pt>
                <c:pt idx="6688" formatCode="0.00E+00">
                  <c:v>8.3542600000000005E-3</c:v>
                </c:pt>
                <c:pt idx="6689" formatCode="0.00E+00">
                  <c:v>6.85718E-3</c:v>
                </c:pt>
                <c:pt idx="6690" formatCode="0.00E+00">
                  <c:v>5.4025999999999996E-3</c:v>
                </c:pt>
                <c:pt idx="6691" formatCode="0.00E+00">
                  <c:v>3.9925200000000003E-3</c:v>
                </c:pt>
                <c:pt idx="6692" formatCode="0.00E+00">
                  <c:v>2.6279799999999998E-3</c:v>
                </c:pt>
                <c:pt idx="6693" formatCode="0.00E+00">
                  <c:v>1.30977E-3</c:v>
                </c:pt>
                <c:pt idx="6694" formatCode="0.00E+00">
                  <c:v>3.9612700000000001E-5</c:v>
                </c:pt>
                <c:pt idx="6695" formatCode="0.00E+00">
                  <c:v>-1.18016E-3</c:v>
                </c:pt>
                <c:pt idx="6696" formatCode="0.00E+00">
                  <c:v>-2.3477699999999999E-3</c:v>
                </c:pt>
                <c:pt idx="6697" formatCode="0.00E+00">
                  <c:v>-3.4618100000000001E-3</c:v>
                </c:pt>
                <c:pt idx="6698" formatCode="0.00E+00">
                  <c:v>-4.5199000000000003E-3</c:v>
                </c:pt>
                <c:pt idx="6699" formatCode="0.00E+00">
                  <c:v>-5.5187500000000002E-3</c:v>
                </c:pt>
                <c:pt idx="6700" formatCode="0.00E+00">
                  <c:v>-6.4554800000000004E-3</c:v>
                </c:pt>
                <c:pt idx="6701" formatCode="0.00E+00">
                  <c:v>-7.3283799999999998E-3</c:v>
                </c:pt>
                <c:pt idx="6702" formatCode="0.00E+00">
                  <c:v>-8.1363100000000008E-3</c:v>
                </c:pt>
                <c:pt idx="6703" formatCode="0.00E+00">
                  <c:v>-8.8777100000000005E-3</c:v>
                </c:pt>
                <c:pt idx="6704" formatCode="0.00E+00">
                  <c:v>-9.5504800000000001E-3</c:v>
                </c:pt>
                <c:pt idx="6705">
                  <c:v>-1.0152599999999999E-2</c:v>
                </c:pt>
                <c:pt idx="6706">
                  <c:v>-1.06829E-2</c:v>
                </c:pt>
                <c:pt idx="6707">
                  <c:v>-1.11404E-2</c:v>
                </c:pt>
                <c:pt idx="6708">
                  <c:v>-1.1523500000000001E-2</c:v>
                </c:pt>
                <c:pt idx="6709">
                  <c:v>-1.18304E-2</c:v>
                </c:pt>
                <c:pt idx="6710">
                  <c:v>-1.206E-2</c:v>
                </c:pt>
                <c:pt idx="6711">
                  <c:v>-1.22118E-2</c:v>
                </c:pt>
                <c:pt idx="6712">
                  <c:v>-1.22857E-2</c:v>
                </c:pt>
                <c:pt idx="6713">
                  <c:v>-1.22811E-2</c:v>
                </c:pt>
                <c:pt idx="6714">
                  <c:v>-1.21969E-2</c:v>
                </c:pt>
                <c:pt idx="6715">
                  <c:v>-1.20325E-2</c:v>
                </c:pt>
                <c:pt idx="6716">
                  <c:v>-1.17885E-2</c:v>
                </c:pt>
                <c:pt idx="6717">
                  <c:v>-1.1465100000000001E-2</c:v>
                </c:pt>
                <c:pt idx="6718">
                  <c:v>-1.10613E-2</c:v>
                </c:pt>
                <c:pt idx="6719">
                  <c:v>-1.05749E-2</c:v>
                </c:pt>
                <c:pt idx="6720">
                  <c:v>-1.0005E-2</c:v>
                </c:pt>
                <c:pt idx="6721" formatCode="0.00E+00">
                  <c:v>-9.3518000000000004E-3</c:v>
                </c:pt>
                <c:pt idx="6722" formatCode="0.00E+00">
                  <c:v>-8.6154100000000004E-3</c:v>
                </c:pt>
                <c:pt idx="6723" formatCode="0.00E+00">
                  <c:v>-7.7959500000000003E-3</c:v>
                </c:pt>
                <c:pt idx="6724" formatCode="0.00E+00">
                  <c:v>-6.8938200000000002E-3</c:v>
                </c:pt>
                <c:pt idx="6725" formatCode="0.00E+00">
                  <c:v>-5.9096399999999999E-3</c:v>
                </c:pt>
                <c:pt idx="6726" formatCode="0.00E+00">
                  <c:v>-4.8440599999999999E-3</c:v>
                </c:pt>
                <c:pt idx="6727" formatCode="0.00E+00">
                  <c:v>-3.6981700000000002E-3</c:v>
                </c:pt>
                <c:pt idx="6728" formatCode="0.00E+00">
                  <c:v>-2.4733300000000001E-3</c:v>
                </c:pt>
                <c:pt idx="6729" formatCode="0.00E+00">
                  <c:v>-1.17026E-3</c:v>
                </c:pt>
                <c:pt idx="6730" formatCode="0.00E+00">
                  <c:v>2.10683E-4</c:v>
                </c:pt>
                <c:pt idx="6731" formatCode="0.00E+00">
                  <c:v>1.66851E-3</c:v>
                </c:pt>
                <c:pt idx="6732" formatCode="0.00E+00">
                  <c:v>3.20193E-3</c:v>
                </c:pt>
                <c:pt idx="6733" formatCode="0.00E+00">
                  <c:v>4.8098699999999999E-3</c:v>
                </c:pt>
                <c:pt idx="6734" formatCode="0.00E+00">
                  <c:v>6.4913499999999999E-3</c:v>
                </c:pt>
                <c:pt idx="6735" formatCode="0.00E+00">
                  <c:v>8.2452600000000008E-3</c:v>
                </c:pt>
                <c:pt idx="6736">
                  <c:v>1.0070600000000001E-2</c:v>
                </c:pt>
                <c:pt idx="6737">
                  <c:v>1.1965999999999999E-2</c:v>
                </c:pt>
                <c:pt idx="6738">
                  <c:v>1.39287E-2</c:v>
                </c:pt>
                <c:pt idx="6739">
                  <c:v>1.5955199999999999E-2</c:v>
                </c:pt>
                <c:pt idx="6740">
                  <c:v>1.8042099999999998E-2</c:v>
                </c:pt>
                <c:pt idx="6741">
                  <c:v>2.0187299999999998E-2</c:v>
                </c:pt>
                <c:pt idx="6742">
                  <c:v>2.2389800000000001E-2</c:v>
                </c:pt>
                <c:pt idx="6743">
                  <c:v>2.4648699999999999E-2</c:v>
                </c:pt>
                <c:pt idx="6744">
                  <c:v>2.6962400000000001E-2</c:v>
                </c:pt>
                <c:pt idx="6745">
                  <c:v>2.9327800000000001E-2</c:v>
                </c:pt>
                <c:pt idx="6746">
                  <c:v>3.1741199999999997E-2</c:v>
                </c:pt>
                <c:pt idx="6747">
                  <c:v>3.4199599999999997E-2</c:v>
                </c:pt>
                <c:pt idx="6748">
                  <c:v>3.6701400000000002E-2</c:v>
                </c:pt>
                <c:pt idx="6749">
                  <c:v>3.9245599999999999E-2</c:v>
                </c:pt>
                <c:pt idx="6750">
                  <c:v>4.1830300000000001E-2</c:v>
                </c:pt>
                <c:pt idx="6751">
                  <c:v>4.4452199999999997E-2</c:v>
                </c:pt>
                <c:pt idx="6752">
                  <c:v>4.7107700000000002E-2</c:v>
                </c:pt>
                <c:pt idx="6753">
                  <c:v>4.9793400000000002E-2</c:v>
                </c:pt>
                <c:pt idx="6754">
                  <c:v>5.25066E-2</c:v>
                </c:pt>
                <c:pt idx="6755">
                  <c:v>5.5244500000000002E-2</c:v>
                </c:pt>
                <c:pt idx="6756">
                  <c:v>5.8004100000000003E-2</c:v>
                </c:pt>
                <c:pt idx="6757">
                  <c:v>6.0782299999999997E-2</c:v>
                </c:pt>
                <c:pt idx="6758">
                  <c:v>6.3576599999999997E-2</c:v>
                </c:pt>
                <c:pt idx="6759">
                  <c:v>6.6384799999999994E-2</c:v>
                </c:pt>
                <c:pt idx="6760">
                  <c:v>6.9204500000000002E-2</c:v>
                </c:pt>
                <c:pt idx="6761">
                  <c:v>7.2032799999999994E-2</c:v>
                </c:pt>
                <c:pt idx="6762">
                  <c:v>7.4867000000000003E-2</c:v>
                </c:pt>
                <c:pt idx="6763">
                  <c:v>7.7704700000000002E-2</c:v>
                </c:pt>
                <c:pt idx="6764">
                  <c:v>8.0542799999999998E-2</c:v>
                </c:pt>
                <c:pt idx="6765">
                  <c:v>8.3377000000000007E-2</c:v>
                </c:pt>
                <c:pt idx="6766">
                  <c:v>8.6203500000000002E-2</c:v>
                </c:pt>
                <c:pt idx="6767">
                  <c:v>8.9019000000000001E-2</c:v>
                </c:pt>
                <c:pt idx="6768">
                  <c:v>9.1820399999999996E-2</c:v>
                </c:pt>
                <c:pt idx="6769">
                  <c:v>9.4603800000000002E-2</c:v>
                </c:pt>
                <c:pt idx="6770">
                  <c:v>9.7365699999999999E-2</c:v>
                </c:pt>
                <c:pt idx="6771">
                  <c:v>0.100103</c:v>
                </c:pt>
                <c:pt idx="6772">
                  <c:v>0.102815</c:v>
                </c:pt>
                <c:pt idx="6773">
                  <c:v>0.10549799999999999</c:v>
                </c:pt>
                <c:pt idx="6774">
                  <c:v>0.108149</c:v>
                </c:pt>
                <c:pt idx="6775">
                  <c:v>0.110765</c:v>
                </c:pt>
                <c:pt idx="6776">
                  <c:v>0.113344</c:v>
                </c:pt>
                <c:pt idx="6777">
                  <c:v>0.115883</c:v>
                </c:pt>
                <c:pt idx="6778">
                  <c:v>0.118379</c:v>
                </c:pt>
                <c:pt idx="6779">
                  <c:v>0.120827</c:v>
                </c:pt>
                <c:pt idx="6780">
                  <c:v>0.123223</c:v>
                </c:pt>
                <c:pt idx="6781">
                  <c:v>0.12556600000000001</c:v>
                </c:pt>
                <c:pt idx="6782">
                  <c:v>0.12785199999999999</c:v>
                </c:pt>
                <c:pt idx="6783">
                  <c:v>0.130081</c:v>
                </c:pt>
                <c:pt idx="6784">
                  <c:v>0.13225000000000001</c:v>
                </c:pt>
                <c:pt idx="6785">
                  <c:v>0.134356</c:v>
                </c:pt>
                <c:pt idx="6786">
                  <c:v>0.13639699999999999</c:v>
                </c:pt>
                <c:pt idx="6787">
                  <c:v>0.138372</c:v>
                </c:pt>
                <c:pt idx="6788">
                  <c:v>0.14027800000000001</c:v>
                </c:pt>
                <c:pt idx="6789">
                  <c:v>0.14211399999999999</c:v>
                </c:pt>
                <c:pt idx="6790">
                  <c:v>0.143877</c:v>
                </c:pt>
                <c:pt idx="6791">
                  <c:v>0.145564</c:v>
                </c:pt>
                <c:pt idx="6792">
                  <c:v>0.147176</c:v>
                </c:pt>
                <c:pt idx="6793">
                  <c:v>0.14871000000000001</c:v>
                </c:pt>
                <c:pt idx="6794">
                  <c:v>0.15016499999999999</c:v>
                </c:pt>
                <c:pt idx="6795">
                  <c:v>0.15154000000000001</c:v>
                </c:pt>
                <c:pt idx="6796">
                  <c:v>0.152833</c:v>
                </c:pt>
                <c:pt idx="6797">
                  <c:v>0.15404300000000001</c:v>
                </c:pt>
                <c:pt idx="6798">
                  <c:v>0.155166</c:v>
                </c:pt>
                <c:pt idx="6799">
                  <c:v>0.15620100000000001</c:v>
                </c:pt>
                <c:pt idx="6800">
                  <c:v>0.15714500000000001</c:v>
                </c:pt>
                <c:pt idx="6801">
                  <c:v>0.157998</c:v>
                </c:pt>
                <c:pt idx="6802">
                  <c:v>0.15876100000000001</c:v>
                </c:pt>
                <c:pt idx="6803">
                  <c:v>0.15943199999999999</c:v>
                </c:pt>
                <c:pt idx="6804">
                  <c:v>0.16001199999999999</c:v>
                </c:pt>
                <c:pt idx="6805">
                  <c:v>0.1605</c:v>
                </c:pt>
                <c:pt idx="6806">
                  <c:v>0.16089600000000001</c:v>
                </c:pt>
                <c:pt idx="6807">
                  <c:v>0.16120000000000001</c:v>
                </c:pt>
                <c:pt idx="6808">
                  <c:v>0.161411</c:v>
                </c:pt>
                <c:pt idx="6809">
                  <c:v>0.16152900000000001</c:v>
                </c:pt>
                <c:pt idx="6810">
                  <c:v>0.161553</c:v>
                </c:pt>
                <c:pt idx="6811">
                  <c:v>0.16148499999999999</c:v>
                </c:pt>
                <c:pt idx="6812">
                  <c:v>0.161327</c:v>
                </c:pt>
                <c:pt idx="6813">
                  <c:v>0.161079</c:v>
                </c:pt>
                <c:pt idx="6814">
                  <c:v>0.160743</c:v>
                </c:pt>
                <c:pt idx="6815">
                  <c:v>0.16031999999999999</c:v>
                </c:pt>
                <c:pt idx="6816">
                  <c:v>0.15981000000000001</c:v>
                </c:pt>
                <c:pt idx="6817">
                  <c:v>0.159217</c:v>
                </c:pt>
                <c:pt idx="6818">
                  <c:v>0.15854099999999999</c:v>
                </c:pt>
                <c:pt idx="6819">
                  <c:v>0.15778200000000001</c:v>
                </c:pt>
                <c:pt idx="6820">
                  <c:v>0.156941</c:v>
                </c:pt>
                <c:pt idx="6821">
                  <c:v>0.15601899999999999</c:v>
                </c:pt>
                <c:pt idx="6822">
                  <c:v>0.15501699999999999</c:v>
                </c:pt>
                <c:pt idx="6823">
                  <c:v>0.15393699999999999</c:v>
                </c:pt>
                <c:pt idx="6824">
                  <c:v>0.152782</c:v>
                </c:pt>
                <c:pt idx="6825">
                  <c:v>0.15155299999999999</c:v>
                </c:pt>
                <c:pt idx="6826">
                  <c:v>0.150254</c:v>
                </c:pt>
                <c:pt idx="6827">
                  <c:v>0.14888499999999999</c:v>
                </c:pt>
                <c:pt idx="6828">
                  <c:v>0.147449</c:v>
                </c:pt>
                <c:pt idx="6829">
                  <c:v>0.14594699999999999</c:v>
                </c:pt>
                <c:pt idx="6830">
                  <c:v>0.14438200000000001</c:v>
                </c:pt>
                <c:pt idx="6831">
                  <c:v>0.14275599999999999</c:v>
                </c:pt>
                <c:pt idx="6832">
                  <c:v>0.141071</c:v>
                </c:pt>
                <c:pt idx="6833">
                  <c:v>0.13932800000000001</c:v>
                </c:pt>
                <c:pt idx="6834">
                  <c:v>0.13753099999999999</c:v>
                </c:pt>
                <c:pt idx="6835">
                  <c:v>0.135685</c:v>
                </c:pt>
                <c:pt idx="6836">
                  <c:v>0.13379199999999999</c:v>
                </c:pt>
                <c:pt idx="6837">
                  <c:v>0.131857</c:v>
                </c:pt>
                <c:pt idx="6838">
                  <c:v>0.129884</c:v>
                </c:pt>
                <c:pt idx="6839">
                  <c:v>0.12787299999999999</c:v>
                </c:pt>
                <c:pt idx="6840">
                  <c:v>0.125829</c:v>
                </c:pt>
                <c:pt idx="6841">
                  <c:v>0.123752</c:v>
                </c:pt>
                <c:pt idx="6842">
                  <c:v>0.121644</c:v>
                </c:pt>
                <c:pt idx="6843">
                  <c:v>0.119508</c:v>
                </c:pt>
                <c:pt idx="6844">
                  <c:v>0.11734600000000001</c:v>
                </c:pt>
                <c:pt idx="6845">
                  <c:v>0.115161</c:v>
                </c:pt>
                <c:pt idx="6846">
                  <c:v>0.112959</c:v>
                </c:pt>
                <c:pt idx="6847">
                  <c:v>0.110744</c:v>
                </c:pt>
                <c:pt idx="6848">
                  <c:v>0.108519</c:v>
                </c:pt>
                <c:pt idx="6849">
                  <c:v>0.10628799999999999</c:v>
                </c:pt>
                <c:pt idx="6850">
                  <c:v>0.10405300000000001</c:v>
                </c:pt>
                <c:pt idx="6851">
                  <c:v>0.101817</c:v>
                </c:pt>
                <c:pt idx="6852">
                  <c:v>9.9584000000000006E-2</c:v>
                </c:pt>
                <c:pt idx="6853">
                  <c:v>9.7354200000000002E-2</c:v>
                </c:pt>
                <c:pt idx="6854">
                  <c:v>9.5130500000000007E-2</c:v>
                </c:pt>
                <c:pt idx="6855">
                  <c:v>9.2915700000000004E-2</c:v>
                </c:pt>
                <c:pt idx="6856">
                  <c:v>9.0712600000000004E-2</c:v>
                </c:pt>
                <c:pt idx="6857">
                  <c:v>8.8523500000000005E-2</c:v>
                </c:pt>
                <c:pt idx="6858">
                  <c:v>8.6351499999999998E-2</c:v>
                </c:pt>
                <c:pt idx="6859">
                  <c:v>8.4199700000000002E-2</c:v>
                </c:pt>
                <c:pt idx="6860">
                  <c:v>8.2070900000000002E-2</c:v>
                </c:pt>
                <c:pt idx="6861">
                  <c:v>7.9967399999999994E-2</c:v>
                </c:pt>
                <c:pt idx="6862">
                  <c:v>7.7892400000000001E-2</c:v>
                </c:pt>
                <c:pt idx="6863">
                  <c:v>7.5848899999999997E-2</c:v>
                </c:pt>
                <c:pt idx="6864">
                  <c:v>7.3839600000000005E-2</c:v>
                </c:pt>
                <c:pt idx="6865">
                  <c:v>7.1867200000000006E-2</c:v>
                </c:pt>
                <c:pt idx="6866">
                  <c:v>6.9934499999999997E-2</c:v>
                </c:pt>
                <c:pt idx="6867">
                  <c:v>6.8044199999999999E-2</c:v>
                </c:pt>
                <c:pt idx="6868">
                  <c:v>6.6198300000000002E-2</c:v>
                </c:pt>
                <c:pt idx="6869">
                  <c:v>6.4399200000000004E-2</c:v>
                </c:pt>
                <c:pt idx="6870">
                  <c:v>6.2649399999999994E-2</c:v>
                </c:pt>
                <c:pt idx="6871">
                  <c:v>6.0950999999999998E-2</c:v>
                </c:pt>
                <c:pt idx="6872">
                  <c:v>5.9304900000000001E-2</c:v>
                </c:pt>
                <c:pt idx="6873">
                  <c:v>5.7712100000000002E-2</c:v>
                </c:pt>
                <c:pt idx="6874">
                  <c:v>5.6174700000000001E-2</c:v>
                </c:pt>
                <c:pt idx="6875">
                  <c:v>5.4694899999999998E-2</c:v>
                </c:pt>
                <c:pt idx="6876">
                  <c:v>5.3275099999999999E-2</c:v>
                </c:pt>
                <c:pt idx="6877">
                  <c:v>5.1917199999999997E-2</c:v>
                </c:pt>
                <c:pt idx="6878">
                  <c:v>5.0623700000000001E-2</c:v>
                </c:pt>
                <c:pt idx="6879">
                  <c:v>4.9396700000000002E-2</c:v>
                </c:pt>
                <c:pt idx="6880">
                  <c:v>4.8238299999999998E-2</c:v>
                </c:pt>
                <c:pt idx="6881">
                  <c:v>4.7148799999999998E-2</c:v>
                </c:pt>
                <c:pt idx="6882">
                  <c:v>4.6128099999999998E-2</c:v>
                </c:pt>
                <c:pt idx="6883">
                  <c:v>4.5175699999999999E-2</c:v>
                </c:pt>
                <c:pt idx="6884">
                  <c:v>4.4291799999999999E-2</c:v>
                </c:pt>
                <c:pt idx="6885">
                  <c:v>4.3477200000000001E-2</c:v>
                </c:pt>
                <c:pt idx="6886">
                  <c:v>4.2732699999999998E-2</c:v>
                </c:pt>
                <c:pt idx="6887">
                  <c:v>4.2058600000000002E-2</c:v>
                </c:pt>
                <c:pt idx="6888">
                  <c:v>4.1454400000000002E-2</c:v>
                </c:pt>
                <c:pt idx="6889">
                  <c:v>4.0920199999999997E-2</c:v>
                </c:pt>
                <c:pt idx="6890">
                  <c:v>4.0457100000000003E-2</c:v>
                </c:pt>
                <c:pt idx="6891">
                  <c:v>4.0065900000000002E-2</c:v>
                </c:pt>
                <c:pt idx="6892">
                  <c:v>3.9746499999999997E-2</c:v>
                </c:pt>
                <c:pt idx="6893">
                  <c:v>3.9497699999999997E-2</c:v>
                </c:pt>
                <c:pt idx="6894">
                  <c:v>3.9318400000000003E-2</c:v>
                </c:pt>
                <c:pt idx="6895">
                  <c:v>3.9207199999999998E-2</c:v>
                </c:pt>
                <c:pt idx="6896">
                  <c:v>3.9163999999999997E-2</c:v>
                </c:pt>
                <c:pt idx="6897">
                  <c:v>3.9189099999999998E-2</c:v>
                </c:pt>
                <c:pt idx="6898">
                  <c:v>3.9282900000000003E-2</c:v>
                </c:pt>
                <c:pt idx="6899">
                  <c:v>3.9444300000000002E-2</c:v>
                </c:pt>
                <c:pt idx="6900">
                  <c:v>3.96713E-2</c:v>
                </c:pt>
                <c:pt idx="6901">
                  <c:v>3.9961799999999999E-2</c:v>
                </c:pt>
                <c:pt idx="6902">
                  <c:v>4.0314500000000003E-2</c:v>
                </c:pt>
                <c:pt idx="6903">
                  <c:v>4.0728399999999998E-2</c:v>
                </c:pt>
                <c:pt idx="6904">
                  <c:v>4.12024E-2</c:v>
                </c:pt>
                <c:pt idx="6905">
                  <c:v>4.1734300000000002E-2</c:v>
                </c:pt>
                <c:pt idx="6906">
                  <c:v>4.2322800000000001E-2</c:v>
                </c:pt>
                <c:pt idx="6907">
                  <c:v>4.2966699999999997E-2</c:v>
                </c:pt>
                <c:pt idx="6908">
                  <c:v>4.3664099999999997E-2</c:v>
                </c:pt>
                <c:pt idx="6909">
                  <c:v>4.4413000000000001E-2</c:v>
                </c:pt>
                <c:pt idx="6910">
                  <c:v>4.5211800000000003E-2</c:v>
                </c:pt>
                <c:pt idx="6911">
                  <c:v>4.6058399999999999E-2</c:v>
                </c:pt>
                <c:pt idx="6912">
                  <c:v>4.6949400000000002E-2</c:v>
                </c:pt>
                <c:pt idx="6913">
                  <c:v>4.7881100000000003E-2</c:v>
                </c:pt>
                <c:pt idx="6914">
                  <c:v>4.88501E-2</c:v>
                </c:pt>
                <c:pt idx="6915">
                  <c:v>4.9852899999999999E-2</c:v>
                </c:pt>
                <c:pt idx="6916">
                  <c:v>5.0886500000000001E-2</c:v>
                </c:pt>
                <c:pt idx="6917">
                  <c:v>5.19482E-2</c:v>
                </c:pt>
                <c:pt idx="6918">
                  <c:v>5.3035499999999999E-2</c:v>
                </c:pt>
                <c:pt idx="6919">
                  <c:v>5.4145199999999997E-2</c:v>
                </c:pt>
                <c:pt idx="6920">
                  <c:v>5.5274299999999998E-2</c:v>
                </c:pt>
                <c:pt idx="6921">
                  <c:v>5.6420400000000002E-2</c:v>
                </c:pt>
                <c:pt idx="6922">
                  <c:v>5.7581E-2</c:v>
                </c:pt>
                <c:pt idx="6923">
                  <c:v>5.87535E-2</c:v>
                </c:pt>
                <c:pt idx="6924">
                  <c:v>5.9936400000000001E-2</c:v>
                </c:pt>
                <c:pt idx="6925">
                  <c:v>6.1128200000000001E-2</c:v>
                </c:pt>
                <c:pt idx="6926">
                  <c:v>6.2326699999999999E-2</c:v>
                </c:pt>
                <c:pt idx="6927">
                  <c:v>6.3529000000000002E-2</c:v>
                </c:pt>
                <c:pt idx="6928">
                  <c:v>6.4732300000000007E-2</c:v>
                </c:pt>
                <c:pt idx="6929">
                  <c:v>6.5934599999999996E-2</c:v>
                </c:pt>
                <c:pt idx="6930">
                  <c:v>6.7133499999999999E-2</c:v>
                </c:pt>
                <c:pt idx="6931">
                  <c:v>6.8325899999999995E-2</c:v>
                </c:pt>
                <c:pt idx="6932">
                  <c:v>6.9508299999999995E-2</c:v>
                </c:pt>
                <c:pt idx="6933">
                  <c:v>7.0677400000000001E-2</c:v>
                </c:pt>
                <c:pt idx="6934">
                  <c:v>7.1830699999999997E-2</c:v>
                </c:pt>
                <c:pt idx="6935">
                  <c:v>7.2965500000000003E-2</c:v>
                </c:pt>
                <c:pt idx="6936">
                  <c:v>7.4079500000000006E-2</c:v>
                </c:pt>
                <c:pt idx="6937">
                  <c:v>7.5170699999999993E-2</c:v>
                </c:pt>
                <c:pt idx="6938">
                  <c:v>7.6236999999999999E-2</c:v>
                </c:pt>
                <c:pt idx="6939">
                  <c:v>7.7276399999999995E-2</c:v>
                </c:pt>
                <c:pt idx="6940">
                  <c:v>7.8286900000000006E-2</c:v>
                </c:pt>
                <c:pt idx="6941">
                  <c:v>7.9266100000000006E-2</c:v>
                </c:pt>
                <c:pt idx="6942">
                  <c:v>8.0211500000000005E-2</c:v>
                </c:pt>
                <c:pt idx="6943">
                  <c:v>8.1120899999999996E-2</c:v>
                </c:pt>
                <c:pt idx="6944">
                  <c:v>8.1992099999999998E-2</c:v>
                </c:pt>
                <c:pt idx="6945">
                  <c:v>8.2822499999999993E-2</c:v>
                </c:pt>
                <c:pt idx="6946">
                  <c:v>8.3610199999999996E-2</c:v>
                </c:pt>
                <c:pt idx="6947">
                  <c:v>8.4354899999999997E-2</c:v>
                </c:pt>
                <c:pt idx="6948">
                  <c:v>8.5056800000000002E-2</c:v>
                </c:pt>
                <c:pt idx="6949">
                  <c:v>8.5715100000000002E-2</c:v>
                </c:pt>
                <c:pt idx="6950">
                  <c:v>8.6327899999999999E-2</c:v>
                </c:pt>
                <c:pt idx="6951">
                  <c:v>8.6893499999999999E-2</c:v>
                </c:pt>
                <c:pt idx="6952">
                  <c:v>8.74114E-2</c:v>
                </c:pt>
                <c:pt idx="6953">
                  <c:v>8.7881000000000001E-2</c:v>
                </c:pt>
                <c:pt idx="6954">
                  <c:v>8.8301900000000003E-2</c:v>
                </c:pt>
                <c:pt idx="6955">
                  <c:v>8.8674199999999995E-2</c:v>
                </c:pt>
                <c:pt idx="6956">
                  <c:v>8.8998300000000002E-2</c:v>
                </c:pt>
                <c:pt idx="6957">
                  <c:v>8.9273699999999998E-2</c:v>
                </c:pt>
                <c:pt idx="6958">
                  <c:v>8.9499999999999996E-2</c:v>
                </c:pt>
                <c:pt idx="6959">
                  <c:v>8.9677400000000004E-2</c:v>
                </c:pt>
                <c:pt idx="6960">
                  <c:v>8.9806800000000006E-2</c:v>
                </c:pt>
                <c:pt idx="6961">
                  <c:v>8.9888399999999993E-2</c:v>
                </c:pt>
                <c:pt idx="6962">
                  <c:v>8.9921699999999993E-2</c:v>
                </c:pt>
                <c:pt idx="6963">
                  <c:v>8.9906799999999995E-2</c:v>
                </c:pt>
                <c:pt idx="6964">
                  <c:v>8.9844099999999996E-2</c:v>
                </c:pt>
                <c:pt idx="6965">
                  <c:v>8.9734499999999995E-2</c:v>
                </c:pt>
                <c:pt idx="6966">
                  <c:v>8.9579199999999998E-2</c:v>
                </c:pt>
                <c:pt idx="6967">
                  <c:v>8.9380000000000001E-2</c:v>
                </c:pt>
                <c:pt idx="6968">
                  <c:v>8.9139499999999997E-2</c:v>
                </c:pt>
                <c:pt idx="6969">
                  <c:v>8.8859599999999997E-2</c:v>
                </c:pt>
                <c:pt idx="6970">
                  <c:v>8.8542099999999999E-2</c:v>
                </c:pt>
                <c:pt idx="6971">
                  <c:v>8.8188500000000003E-2</c:v>
                </c:pt>
                <c:pt idx="6972">
                  <c:v>8.7800600000000006E-2</c:v>
                </c:pt>
                <c:pt idx="6973">
                  <c:v>8.7380399999999997E-2</c:v>
                </c:pt>
                <c:pt idx="6974">
                  <c:v>8.6929500000000007E-2</c:v>
                </c:pt>
                <c:pt idx="6975">
                  <c:v>8.6449300000000007E-2</c:v>
                </c:pt>
                <c:pt idx="6976">
                  <c:v>8.5940799999999998E-2</c:v>
                </c:pt>
                <c:pt idx="6977">
                  <c:v>8.5406099999999999E-2</c:v>
                </c:pt>
                <c:pt idx="6978">
                  <c:v>8.4847400000000003E-2</c:v>
                </c:pt>
                <c:pt idx="6979">
                  <c:v>8.42667E-2</c:v>
                </c:pt>
                <c:pt idx="6980">
                  <c:v>8.3666400000000002E-2</c:v>
                </c:pt>
                <c:pt idx="6981">
                  <c:v>8.3048899999999995E-2</c:v>
                </c:pt>
                <c:pt idx="6982">
                  <c:v>8.2416799999999998E-2</c:v>
                </c:pt>
                <c:pt idx="6983">
                  <c:v>8.1772600000000001E-2</c:v>
                </c:pt>
                <c:pt idx="6984">
                  <c:v>8.1118700000000002E-2</c:v>
                </c:pt>
                <c:pt idx="6985">
                  <c:v>8.0457600000000004E-2</c:v>
                </c:pt>
                <c:pt idx="6986">
                  <c:v>7.9791799999999996E-2</c:v>
                </c:pt>
                <c:pt idx="6987">
                  <c:v>7.9124399999999998E-2</c:v>
                </c:pt>
                <c:pt idx="6988">
                  <c:v>7.8459100000000004E-2</c:v>
                </c:pt>
                <c:pt idx="6989">
                  <c:v>7.7799199999999999E-2</c:v>
                </c:pt>
                <c:pt idx="6990">
                  <c:v>7.7147800000000002E-2</c:v>
                </c:pt>
                <c:pt idx="6991">
                  <c:v>7.6508099999999996E-2</c:v>
                </c:pt>
                <c:pt idx="6992">
                  <c:v>7.5883000000000006E-2</c:v>
                </c:pt>
                <c:pt idx="6993">
                  <c:v>7.52747E-2</c:v>
                </c:pt>
                <c:pt idx="6994">
                  <c:v>7.4684399999999998E-2</c:v>
                </c:pt>
                <c:pt idx="6995">
                  <c:v>7.4114200000000005E-2</c:v>
                </c:pt>
                <c:pt idx="6996">
                  <c:v>7.3566699999999999E-2</c:v>
                </c:pt>
                <c:pt idx="6997">
                  <c:v>7.3044399999999995E-2</c:v>
                </c:pt>
                <c:pt idx="6998">
                  <c:v>7.2549000000000002E-2</c:v>
                </c:pt>
                <c:pt idx="6999">
                  <c:v>7.2082599999999997E-2</c:v>
                </c:pt>
                <c:pt idx="7000">
                  <c:v>7.1647500000000003E-2</c:v>
                </c:pt>
                <c:pt idx="7001">
                  <c:v>7.1245600000000006E-2</c:v>
                </c:pt>
                <c:pt idx="7002">
                  <c:v>7.0878499999999997E-2</c:v>
                </c:pt>
                <c:pt idx="7003">
                  <c:v>7.0547499999999999E-2</c:v>
                </c:pt>
                <c:pt idx="7004">
                  <c:v>7.0253800000000005E-2</c:v>
                </c:pt>
                <c:pt idx="7005">
                  <c:v>6.9998599999999994E-2</c:v>
                </c:pt>
                <c:pt idx="7006">
                  <c:v>6.9783600000000001E-2</c:v>
                </c:pt>
                <c:pt idx="7007">
                  <c:v>6.9610699999999998E-2</c:v>
                </c:pt>
                <c:pt idx="7008">
                  <c:v>6.9481100000000004E-2</c:v>
                </c:pt>
                <c:pt idx="7009">
                  <c:v>6.9395399999999996E-2</c:v>
                </c:pt>
                <c:pt idx="7010">
                  <c:v>6.9353999999999999E-2</c:v>
                </c:pt>
                <c:pt idx="7011">
                  <c:v>6.9357600000000005E-2</c:v>
                </c:pt>
                <c:pt idx="7012">
                  <c:v>6.9407499999999997E-2</c:v>
                </c:pt>
                <c:pt idx="7013">
                  <c:v>6.9505300000000006E-2</c:v>
                </c:pt>
                <c:pt idx="7014">
                  <c:v>6.9652599999999995E-2</c:v>
                </c:pt>
                <c:pt idx="7015">
                  <c:v>6.9849999999999995E-2</c:v>
                </c:pt>
                <c:pt idx="7016">
                  <c:v>7.0097800000000002E-2</c:v>
                </c:pt>
                <c:pt idx="7017">
                  <c:v>7.0396399999999998E-2</c:v>
                </c:pt>
                <c:pt idx="7018">
                  <c:v>7.0746100000000006E-2</c:v>
                </c:pt>
                <c:pt idx="7019">
                  <c:v>7.1146000000000001E-2</c:v>
                </c:pt>
                <c:pt idx="7020">
                  <c:v>7.1594699999999997E-2</c:v>
                </c:pt>
                <c:pt idx="7021">
                  <c:v>7.2091199999999994E-2</c:v>
                </c:pt>
                <c:pt idx="7022">
                  <c:v>7.26353E-2</c:v>
                </c:pt>
                <c:pt idx="7023">
                  <c:v>7.3226799999999995E-2</c:v>
                </c:pt>
                <c:pt idx="7024">
                  <c:v>7.3865500000000001E-2</c:v>
                </c:pt>
                <c:pt idx="7025">
                  <c:v>7.4551000000000006E-2</c:v>
                </c:pt>
                <c:pt idx="7026">
                  <c:v>7.5282500000000002E-2</c:v>
                </c:pt>
                <c:pt idx="7027">
                  <c:v>7.6058200000000006E-2</c:v>
                </c:pt>
                <c:pt idx="7028">
                  <c:v>7.6876399999999998E-2</c:v>
                </c:pt>
                <c:pt idx="7029">
                  <c:v>7.7735799999999994E-2</c:v>
                </c:pt>
                <c:pt idx="7030">
                  <c:v>7.8635399999999994E-2</c:v>
                </c:pt>
                <c:pt idx="7031">
                  <c:v>7.9574599999999995E-2</c:v>
                </c:pt>
                <c:pt idx="7032">
                  <c:v>8.0552600000000002E-2</c:v>
                </c:pt>
                <c:pt idx="7033">
                  <c:v>8.1569000000000003E-2</c:v>
                </c:pt>
                <c:pt idx="7034">
                  <c:v>8.2623500000000002E-2</c:v>
                </c:pt>
                <c:pt idx="7035">
                  <c:v>8.37146E-2</c:v>
                </c:pt>
                <c:pt idx="7036">
                  <c:v>8.4840499999999999E-2</c:v>
                </c:pt>
                <c:pt idx="7037">
                  <c:v>8.5999300000000001E-2</c:v>
                </c:pt>
                <c:pt idx="7038">
                  <c:v>8.71889E-2</c:v>
                </c:pt>
                <c:pt idx="7039">
                  <c:v>8.8407399999999997E-2</c:v>
                </c:pt>
                <c:pt idx="7040">
                  <c:v>8.9653099999999999E-2</c:v>
                </c:pt>
                <c:pt idx="7041">
                  <c:v>9.0925099999999995E-2</c:v>
                </c:pt>
                <c:pt idx="7042">
                  <c:v>9.2221399999999995E-2</c:v>
                </c:pt>
                <c:pt idx="7043">
                  <c:v>9.3538899999999994E-2</c:v>
                </c:pt>
                <c:pt idx="7044">
                  <c:v>9.4874100000000003E-2</c:v>
                </c:pt>
                <c:pt idx="7045">
                  <c:v>9.6224500000000004E-2</c:v>
                </c:pt>
                <c:pt idx="7046">
                  <c:v>9.7587900000000005E-2</c:v>
                </c:pt>
                <c:pt idx="7047">
                  <c:v>9.8962599999999998E-2</c:v>
                </c:pt>
                <c:pt idx="7048">
                  <c:v>0.100346</c:v>
                </c:pt>
                <c:pt idx="7049">
                  <c:v>0.10173500000000001</c:v>
                </c:pt>
                <c:pt idx="7050">
                  <c:v>0.103128</c:v>
                </c:pt>
                <c:pt idx="7051">
                  <c:v>0.10452500000000001</c:v>
                </c:pt>
                <c:pt idx="7052">
                  <c:v>0.105923</c:v>
                </c:pt>
                <c:pt idx="7053">
                  <c:v>0.10732</c:v>
                </c:pt>
                <c:pt idx="7054">
                  <c:v>0.10871500000000001</c:v>
                </c:pt>
                <c:pt idx="7055">
                  <c:v>0.11010499999999999</c:v>
                </c:pt>
                <c:pt idx="7056">
                  <c:v>0.111487</c:v>
                </c:pt>
                <c:pt idx="7057">
                  <c:v>0.11286</c:v>
                </c:pt>
                <c:pt idx="7058">
                  <c:v>0.114222</c:v>
                </c:pt>
                <c:pt idx="7059">
                  <c:v>0.11557099999999999</c:v>
                </c:pt>
                <c:pt idx="7060">
                  <c:v>0.11690399999999999</c:v>
                </c:pt>
                <c:pt idx="7061">
                  <c:v>0.118219</c:v>
                </c:pt>
                <c:pt idx="7062">
                  <c:v>0.11951299999999999</c:v>
                </c:pt>
                <c:pt idx="7063">
                  <c:v>0.120785</c:v>
                </c:pt>
                <c:pt idx="7064">
                  <c:v>0.122034</c:v>
                </c:pt>
                <c:pt idx="7065">
                  <c:v>0.12325700000000001</c:v>
                </c:pt>
                <c:pt idx="7066">
                  <c:v>0.12445199999999999</c:v>
                </c:pt>
                <c:pt idx="7067">
                  <c:v>0.12561800000000001</c:v>
                </c:pt>
                <c:pt idx="7068">
                  <c:v>0.12675400000000001</c:v>
                </c:pt>
                <c:pt idx="7069">
                  <c:v>0.127859</c:v>
                </c:pt>
                <c:pt idx="7070">
                  <c:v>0.12893199999999999</c:v>
                </c:pt>
                <c:pt idx="7071">
                  <c:v>0.129969</c:v>
                </c:pt>
                <c:pt idx="7072">
                  <c:v>0.130969</c:v>
                </c:pt>
                <c:pt idx="7073">
                  <c:v>0.13192599999999999</c:v>
                </c:pt>
                <c:pt idx="7074">
                  <c:v>0.13284099999999999</c:v>
                </c:pt>
                <c:pt idx="7075">
                  <c:v>0.133712</c:v>
                </c:pt>
                <c:pt idx="7076">
                  <c:v>0.13454099999999999</c:v>
                </c:pt>
                <c:pt idx="7077">
                  <c:v>0.135325</c:v>
                </c:pt>
                <c:pt idx="7078">
                  <c:v>0.13606199999999999</c:v>
                </c:pt>
                <c:pt idx="7079">
                  <c:v>0.13675100000000001</c:v>
                </c:pt>
                <c:pt idx="7080">
                  <c:v>0.13738900000000001</c:v>
                </c:pt>
                <c:pt idx="7081">
                  <c:v>0.13797599999999999</c:v>
                </c:pt>
                <c:pt idx="7082">
                  <c:v>0.13850999999999999</c:v>
                </c:pt>
                <c:pt idx="7083">
                  <c:v>0.138989</c:v>
                </c:pt>
                <c:pt idx="7084">
                  <c:v>0.13941200000000001</c:v>
                </c:pt>
                <c:pt idx="7085">
                  <c:v>0.13977800000000001</c:v>
                </c:pt>
                <c:pt idx="7086">
                  <c:v>0.14008599999999999</c:v>
                </c:pt>
                <c:pt idx="7087">
                  <c:v>0.14033599999999999</c:v>
                </c:pt>
                <c:pt idx="7088">
                  <c:v>0.14052700000000001</c:v>
                </c:pt>
                <c:pt idx="7089">
                  <c:v>0.14065800000000001</c:v>
                </c:pt>
                <c:pt idx="7090">
                  <c:v>0.14072799999999999</c:v>
                </c:pt>
                <c:pt idx="7091">
                  <c:v>0.140737</c:v>
                </c:pt>
                <c:pt idx="7092">
                  <c:v>0.140684</c:v>
                </c:pt>
                <c:pt idx="7093">
                  <c:v>0.140568</c:v>
                </c:pt>
                <c:pt idx="7094">
                  <c:v>0.14038999999999999</c:v>
                </c:pt>
                <c:pt idx="7095">
                  <c:v>0.14014799999999999</c:v>
                </c:pt>
                <c:pt idx="7096">
                  <c:v>0.139845</c:v>
                </c:pt>
                <c:pt idx="7097">
                  <c:v>0.13947899999999999</c:v>
                </c:pt>
                <c:pt idx="7098">
                  <c:v>0.13905100000000001</c:v>
                </c:pt>
                <c:pt idx="7099">
                  <c:v>0.13855899999999999</c:v>
                </c:pt>
                <c:pt idx="7100">
                  <c:v>0.13800399999999999</c:v>
                </c:pt>
                <c:pt idx="7101">
                  <c:v>0.13738400000000001</c:v>
                </c:pt>
                <c:pt idx="7102">
                  <c:v>0.13669999999999999</c:v>
                </c:pt>
                <c:pt idx="7103">
                  <c:v>0.13595199999999999</c:v>
                </c:pt>
                <c:pt idx="7104">
                  <c:v>0.13514100000000001</c:v>
                </c:pt>
                <c:pt idx="7105">
                  <c:v>0.134266</c:v>
                </c:pt>
                <c:pt idx="7106">
                  <c:v>0.133327</c:v>
                </c:pt>
                <c:pt idx="7107">
                  <c:v>0.132323</c:v>
                </c:pt>
                <c:pt idx="7108">
                  <c:v>0.13125300000000001</c:v>
                </c:pt>
                <c:pt idx="7109">
                  <c:v>0.13011800000000001</c:v>
                </c:pt>
                <c:pt idx="7110">
                  <c:v>0.128916</c:v>
                </c:pt>
                <c:pt idx="7111">
                  <c:v>0.12765000000000001</c:v>
                </c:pt>
                <c:pt idx="7112">
                  <c:v>0.12631999999999999</c:v>
                </c:pt>
                <c:pt idx="7113">
                  <c:v>0.124927</c:v>
                </c:pt>
                <c:pt idx="7114">
                  <c:v>0.123473</c:v>
                </c:pt>
                <c:pt idx="7115">
                  <c:v>0.121959</c:v>
                </c:pt>
                <c:pt idx="7116">
                  <c:v>0.12038699999999999</c:v>
                </c:pt>
                <c:pt idx="7117">
                  <c:v>0.118757</c:v>
                </c:pt>
                <c:pt idx="7118">
                  <c:v>0.11706999999999999</c:v>
                </c:pt>
                <c:pt idx="7119">
                  <c:v>0.11533</c:v>
                </c:pt>
                <c:pt idx="7120">
                  <c:v>0.113538</c:v>
                </c:pt>
                <c:pt idx="7121">
                  <c:v>0.111695</c:v>
                </c:pt>
                <c:pt idx="7122">
                  <c:v>0.109804</c:v>
                </c:pt>
                <c:pt idx="7123">
                  <c:v>0.107864</c:v>
                </c:pt>
                <c:pt idx="7124">
                  <c:v>0.105878</c:v>
                </c:pt>
                <c:pt idx="7125">
                  <c:v>0.10385</c:v>
                </c:pt>
                <c:pt idx="7126">
                  <c:v>0.10177899999999999</c:v>
                </c:pt>
                <c:pt idx="7127">
                  <c:v>9.9669099999999997E-2</c:v>
                </c:pt>
                <c:pt idx="7128">
                  <c:v>9.7521399999999994E-2</c:v>
                </c:pt>
                <c:pt idx="7129">
                  <c:v>9.53378E-2</c:v>
                </c:pt>
                <c:pt idx="7130">
                  <c:v>9.3119900000000005E-2</c:v>
                </c:pt>
                <c:pt idx="7131">
                  <c:v>9.0870400000000004E-2</c:v>
                </c:pt>
                <c:pt idx="7132">
                  <c:v>8.8592099999999993E-2</c:v>
                </c:pt>
                <c:pt idx="7133">
                  <c:v>8.6287600000000006E-2</c:v>
                </c:pt>
                <c:pt idx="7134">
                  <c:v>8.3959900000000004E-2</c:v>
                </c:pt>
                <c:pt idx="7135">
                  <c:v>8.1612100000000007E-2</c:v>
                </c:pt>
                <c:pt idx="7136">
                  <c:v>7.9246899999999995E-2</c:v>
                </c:pt>
                <c:pt idx="7137">
                  <c:v>7.6866199999999996E-2</c:v>
                </c:pt>
                <c:pt idx="7138">
                  <c:v>7.4472499999999997E-2</c:v>
                </c:pt>
                <c:pt idx="7139">
                  <c:v>7.2068699999999999E-2</c:v>
                </c:pt>
                <c:pt idx="7140">
                  <c:v>6.9657899999999995E-2</c:v>
                </c:pt>
                <c:pt idx="7141">
                  <c:v>6.7242999999999997E-2</c:v>
                </c:pt>
                <c:pt idx="7142">
                  <c:v>6.4826999999999996E-2</c:v>
                </c:pt>
                <c:pt idx="7143">
                  <c:v>6.2413499999999997E-2</c:v>
                </c:pt>
                <c:pt idx="7144">
                  <c:v>6.0006299999999999E-2</c:v>
                </c:pt>
                <c:pt idx="7145">
                  <c:v>5.7609E-2</c:v>
                </c:pt>
                <c:pt idx="7146">
                  <c:v>5.5224500000000003E-2</c:v>
                </c:pt>
                <c:pt idx="7147">
                  <c:v>5.2855600000000003E-2</c:v>
                </c:pt>
                <c:pt idx="7148">
                  <c:v>5.05052E-2</c:v>
                </c:pt>
                <c:pt idx="7149">
                  <c:v>4.8176900000000002E-2</c:v>
                </c:pt>
                <c:pt idx="7150">
                  <c:v>4.5874999999999999E-2</c:v>
                </c:pt>
                <c:pt idx="7151">
                  <c:v>4.3604700000000003E-2</c:v>
                </c:pt>
                <c:pt idx="7152">
                  <c:v>4.1369700000000002E-2</c:v>
                </c:pt>
                <c:pt idx="7153">
                  <c:v>3.9172499999999999E-2</c:v>
                </c:pt>
                <c:pt idx="7154">
                  <c:v>3.7015600000000003E-2</c:v>
                </c:pt>
                <c:pt idx="7155">
                  <c:v>3.4902500000000003E-2</c:v>
                </c:pt>
                <c:pt idx="7156">
                  <c:v>3.2835700000000002E-2</c:v>
                </c:pt>
                <c:pt idx="7157">
                  <c:v>3.0817899999999999E-2</c:v>
                </c:pt>
                <c:pt idx="7158">
                  <c:v>2.88513E-2</c:v>
                </c:pt>
                <c:pt idx="7159">
                  <c:v>2.6938299999999998E-2</c:v>
                </c:pt>
                <c:pt idx="7160">
                  <c:v>2.50808E-2</c:v>
                </c:pt>
                <c:pt idx="7161">
                  <c:v>2.3280599999999999E-2</c:v>
                </c:pt>
                <c:pt idx="7162">
                  <c:v>2.15395E-2</c:v>
                </c:pt>
                <c:pt idx="7163">
                  <c:v>1.98592E-2</c:v>
                </c:pt>
                <c:pt idx="7164">
                  <c:v>1.82417E-2</c:v>
                </c:pt>
                <c:pt idx="7165">
                  <c:v>1.6688000000000001E-2</c:v>
                </c:pt>
                <c:pt idx="7166">
                  <c:v>1.51994E-2</c:v>
                </c:pt>
                <c:pt idx="7167">
                  <c:v>1.3776800000000001E-2</c:v>
                </c:pt>
                <c:pt idx="7168">
                  <c:v>1.2421700000000001E-2</c:v>
                </c:pt>
                <c:pt idx="7169">
                  <c:v>1.11357E-2</c:v>
                </c:pt>
                <c:pt idx="7170" formatCode="0.00E+00">
                  <c:v>9.9196800000000002E-3</c:v>
                </c:pt>
                <c:pt idx="7171" formatCode="0.00E+00">
                  <c:v>8.7746500000000002E-3</c:v>
                </c:pt>
                <c:pt idx="7172" formatCode="0.00E+00">
                  <c:v>7.7017500000000003E-3</c:v>
                </c:pt>
                <c:pt idx="7173" formatCode="0.00E+00">
                  <c:v>6.7018399999999997E-3</c:v>
                </c:pt>
                <c:pt idx="7174" formatCode="0.00E+00">
                  <c:v>5.7748799999999996E-3</c:v>
                </c:pt>
                <c:pt idx="7175" formatCode="0.00E+00">
                  <c:v>4.9205799999999999E-3</c:v>
                </c:pt>
                <c:pt idx="7176" formatCode="0.00E+00">
                  <c:v>4.1390000000000003E-3</c:v>
                </c:pt>
                <c:pt idx="7177" formatCode="0.00E+00">
                  <c:v>3.43042E-3</c:v>
                </c:pt>
                <c:pt idx="7178" formatCode="0.00E+00">
                  <c:v>2.7947200000000001E-3</c:v>
                </c:pt>
                <c:pt idx="7179" formatCode="0.00E+00">
                  <c:v>2.2310300000000002E-3</c:v>
                </c:pt>
                <c:pt idx="7180" formatCode="0.00E+00">
                  <c:v>1.73828E-3</c:v>
                </c:pt>
                <c:pt idx="7181" formatCode="0.00E+00">
                  <c:v>1.31561E-3</c:v>
                </c:pt>
                <c:pt idx="7182" formatCode="0.00E+00">
                  <c:v>9.6203499999999997E-4</c:v>
                </c:pt>
                <c:pt idx="7183" formatCode="0.00E+00">
                  <c:v>6.7645800000000001E-4</c:v>
                </c:pt>
                <c:pt idx="7184" formatCode="0.00E+00">
                  <c:v>4.5747000000000002E-4</c:v>
                </c:pt>
                <c:pt idx="7185" formatCode="0.00E+00">
                  <c:v>3.03455E-4</c:v>
                </c:pt>
                <c:pt idx="7186" formatCode="0.00E+00">
                  <c:v>2.13348E-4</c:v>
                </c:pt>
                <c:pt idx="7187" formatCode="0.00E+00">
                  <c:v>1.8624099999999999E-4</c:v>
                </c:pt>
                <c:pt idx="7188" formatCode="0.00E+00">
                  <c:v>2.20299E-4</c:v>
                </c:pt>
                <c:pt idx="7189" formatCode="0.00E+00">
                  <c:v>3.1283199999999998E-4</c:v>
                </c:pt>
                <c:pt idx="7190" formatCode="0.00E+00">
                  <c:v>4.6102300000000002E-4</c:v>
                </c:pt>
                <c:pt idx="7191" formatCode="0.00E+00">
                  <c:v>6.6234400000000004E-4</c:v>
                </c:pt>
                <c:pt idx="7192" formatCode="0.00E+00">
                  <c:v>9.1458900000000005E-4</c:v>
                </c:pt>
                <c:pt idx="7193" formatCode="0.00E+00">
                  <c:v>1.2156300000000001E-3</c:v>
                </c:pt>
                <c:pt idx="7194" formatCode="0.00E+00">
                  <c:v>1.5628E-3</c:v>
                </c:pt>
                <c:pt idx="7195" formatCode="0.00E+00">
                  <c:v>1.9523800000000001E-3</c:v>
                </c:pt>
                <c:pt idx="7196" formatCode="0.00E+00">
                  <c:v>2.38375E-3</c:v>
                </c:pt>
                <c:pt idx="7197" formatCode="0.00E+00">
                  <c:v>2.8607699999999999E-3</c:v>
                </c:pt>
                <c:pt idx="7198" formatCode="0.00E+00">
                  <c:v>3.3799699999999999E-3</c:v>
                </c:pt>
                <c:pt idx="7199" formatCode="0.00E+00">
                  <c:v>3.93078E-3</c:v>
                </c:pt>
                <c:pt idx="7200" formatCode="0.00E+00">
                  <c:v>4.51016E-3</c:v>
                </c:pt>
                <c:pt idx="7201" formatCode="0.00E+00">
                  <c:v>5.1192299999999998E-3</c:v>
                </c:pt>
                <c:pt idx="7202" formatCode="0.00E+00">
                  <c:v>5.7546400000000001E-3</c:v>
                </c:pt>
                <c:pt idx="7203" formatCode="0.00E+00">
                  <c:v>6.4119800000000003E-3</c:v>
                </c:pt>
                <c:pt idx="7204" formatCode="0.00E+00">
                  <c:v>7.0881299999999998E-3</c:v>
                </c:pt>
                <c:pt idx="7205" formatCode="0.00E+00">
                  <c:v>7.7806500000000001E-3</c:v>
                </c:pt>
                <c:pt idx="7206" formatCode="0.00E+00">
                  <c:v>8.4873699999999993E-3</c:v>
                </c:pt>
                <c:pt idx="7207" formatCode="0.00E+00">
                  <c:v>9.2059099999999994E-3</c:v>
                </c:pt>
                <c:pt idx="7208" formatCode="0.00E+00">
                  <c:v>9.9334100000000002E-3</c:v>
                </c:pt>
                <c:pt idx="7209">
                  <c:v>1.0666500000000001E-2</c:v>
                </c:pt>
                <c:pt idx="7210">
                  <c:v>1.14018E-2</c:v>
                </c:pt>
                <c:pt idx="7211">
                  <c:v>1.21361E-2</c:v>
                </c:pt>
                <c:pt idx="7212">
                  <c:v>1.28664E-2</c:v>
                </c:pt>
                <c:pt idx="7213">
                  <c:v>1.35896E-2</c:v>
                </c:pt>
                <c:pt idx="7214">
                  <c:v>1.4303E-2</c:v>
                </c:pt>
                <c:pt idx="7215">
                  <c:v>1.5003900000000001E-2</c:v>
                </c:pt>
                <c:pt idx="7216">
                  <c:v>1.5689700000000001E-2</c:v>
                </c:pt>
                <c:pt idx="7217">
                  <c:v>1.63582E-2</c:v>
                </c:pt>
                <c:pt idx="7218">
                  <c:v>1.70072E-2</c:v>
                </c:pt>
                <c:pt idx="7219">
                  <c:v>1.7634799999999999E-2</c:v>
                </c:pt>
                <c:pt idx="7220">
                  <c:v>1.8239100000000001E-2</c:v>
                </c:pt>
                <c:pt idx="7221">
                  <c:v>1.8818100000000001E-2</c:v>
                </c:pt>
                <c:pt idx="7222">
                  <c:v>1.9369999999999998E-2</c:v>
                </c:pt>
                <c:pt idx="7223">
                  <c:v>1.9893399999999999E-2</c:v>
                </c:pt>
                <c:pt idx="7224">
                  <c:v>2.03863E-2</c:v>
                </c:pt>
                <c:pt idx="7225">
                  <c:v>2.0846199999999999E-2</c:v>
                </c:pt>
                <c:pt idx="7226">
                  <c:v>2.1271499999999999E-2</c:v>
                </c:pt>
                <c:pt idx="7227">
                  <c:v>2.1661400000000001E-2</c:v>
                </c:pt>
                <c:pt idx="7228">
                  <c:v>2.20156E-2</c:v>
                </c:pt>
                <c:pt idx="7229">
                  <c:v>2.2333499999999999E-2</c:v>
                </c:pt>
                <c:pt idx="7230">
                  <c:v>2.26143E-2</c:v>
                </c:pt>
                <c:pt idx="7231">
                  <c:v>2.2857499999999999E-2</c:v>
                </c:pt>
                <c:pt idx="7232">
                  <c:v>2.3063E-2</c:v>
                </c:pt>
                <c:pt idx="7233">
                  <c:v>2.3230199999999999E-2</c:v>
                </c:pt>
                <c:pt idx="7234">
                  <c:v>2.3358299999999999E-2</c:v>
                </c:pt>
                <c:pt idx="7235">
                  <c:v>2.3447099999999998E-2</c:v>
                </c:pt>
                <c:pt idx="7236">
                  <c:v>2.3496900000000001E-2</c:v>
                </c:pt>
                <c:pt idx="7237">
                  <c:v>2.3508399999999999E-2</c:v>
                </c:pt>
                <c:pt idx="7238">
                  <c:v>2.34831E-2</c:v>
                </c:pt>
                <c:pt idx="7239">
                  <c:v>2.3422700000000001E-2</c:v>
                </c:pt>
                <c:pt idx="7240">
                  <c:v>2.33271E-2</c:v>
                </c:pt>
                <c:pt idx="7241">
                  <c:v>2.3195199999999999E-2</c:v>
                </c:pt>
                <c:pt idx="7242">
                  <c:v>2.3027200000000001E-2</c:v>
                </c:pt>
                <c:pt idx="7243">
                  <c:v>2.2823800000000002E-2</c:v>
                </c:pt>
                <c:pt idx="7244">
                  <c:v>2.25858E-2</c:v>
                </c:pt>
                <c:pt idx="7245">
                  <c:v>2.2314400000000002E-2</c:v>
                </c:pt>
                <c:pt idx="7246">
                  <c:v>2.2010999999999999E-2</c:v>
                </c:pt>
                <c:pt idx="7247">
                  <c:v>2.1677100000000001E-2</c:v>
                </c:pt>
                <c:pt idx="7248">
                  <c:v>2.1314300000000001E-2</c:v>
                </c:pt>
                <c:pt idx="7249">
                  <c:v>2.0924000000000002E-2</c:v>
                </c:pt>
                <c:pt idx="7250">
                  <c:v>2.0507399999999999E-2</c:v>
                </c:pt>
                <c:pt idx="7251">
                  <c:v>2.00655E-2</c:v>
                </c:pt>
                <c:pt idx="7252">
                  <c:v>1.9598999999999998E-2</c:v>
                </c:pt>
                <c:pt idx="7253">
                  <c:v>1.91098E-2</c:v>
                </c:pt>
                <c:pt idx="7254">
                  <c:v>1.8599500000000001E-2</c:v>
                </c:pt>
                <c:pt idx="7255">
                  <c:v>1.8070800000000001E-2</c:v>
                </c:pt>
                <c:pt idx="7256">
                  <c:v>1.7526E-2</c:v>
                </c:pt>
                <c:pt idx="7257">
                  <c:v>1.6966999999999999E-2</c:v>
                </c:pt>
                <c:pt idx="7258">
                  <c:v>1.6395699999999999E-2</c:v>
                </c:pt>
                <c:pt idx="7259">
                  <c:v>1.5818700000000002E-2</c:v>
                </c:pt>
                <c:pt idx="7260">
                  <c:v>1.52417E-2</c:v>
                </c:pt>
                <c:pt idx="7261">
                  <c:v>1.46622E-2</c:v>
                </c:pt>
                <c:pt idx="7262">
                  <c:v>1.4079299999999999E-2</c:v>
                </c:pt>
                <c:pt idx="7263">
                  <c:v>1.34988E-2</c:v>
                </c:pt>
                <c:pt idx="7264">
                  <c:v>1.2924400000000001E-2</c:v>
                </c:pt>
                <c:pt idx="7265">
                  <c:v>1.2356799999999999E-2</c:v>
                </c:pt>
                <c:pt idx="7266">
                  <c:v>1.17977E-2</c:v>
                </c:pt>
                <c:pt idx="7267">
                  <c:v>1.1249800000000001E-2</c:v>
                </c:pt>
                <c:pt idx="7268">
                  <c:v>1.07159E-2</c:v>
                </c:pt>
                <c:pt idx="7269">
                  <c:v>1.01983E-2</c:v>
                </c:pt>
                <c:pt idx="7270" formatCode="0.00E+00">
                  <c:v>9.6993099999999992E-3</c:v>
                </c:pt>
                <c:pt idx="7271" formatCode="0.00E+00">
                  <c:v>9.2216999999999993E-3</c:v>
                </c:pt>
                <c:pt idx="7272" formatCode="0.00E+00">
                  <c:v>8.7679999999999998E-3</c:v>
                </c:pt>
                <c:pt idx="7273" formatCode="0.00E+00">
                  <c:v>8.3401299999999994E-3</c:v>
                </c:pt>
                <c:pt idx="7274" formatCode="0.00E+00">
                  <c:v>7.93957E-3</c:v>
                </c:pt>
                <c:pt idx="7275" formatCode="0.00E+00">
                  <c:v>7.5677399999999999E-3</c:v>
                </c:pt>
                <c:pt idx="7276" formatCode="0.00E+00">
                  <c:v>7.2261900000000004E-3</c:v>
                </c:pt>
                <c:pt idx="7277" formatCode="0.00E+00">
                  <c:v>6.9168800000000003E-3</c:v>
                </c:pt>
                <c:pt idx="7278" formatCode="0.00E+00">
                  <c:v>6.6419199999999999E-3</c:v>
                </c:pt>
                <c:pt idx="7279" formatCode="0.00E+00">
                  <c:v>6.4034299999999999E-3</c:v>
                </c:pt>
                <c:pt idx="7280" formatCode="0.00E+00">
                  <c:v>6.2037100000000003E-3</c:v>
                </c:pt>
                <c:pt idx="7281" formatCode="0.00E+00">
                  <c:v>6.0450699999999996E-3</c:v>
                </c:pt>
                <c:pt idx="7282" formatCode="0.00E+00">
                  <c:v>5.9295099999999998E-3</c:v>
                </c:pt>
                <c:pt idx="7283" formatCode="0.00E+00">
                  <c:v>5.8585299999999998E-3</c:v>
                </c:pt>
                <c:pt idx="7284" formatCode="0.00E+00">
                  <c:v>5.8333999999999999E-3</c:v>
                </c:pt>
                <c:pt idx="7285" formatCode="0.00E+00">
                  <c:v>5.8554699999999998E-3</c:v>
                </c:pt>
                <c:pt idx="7286" formatCode="0.00E+00">
                  <c:v>5.9261699999999997E-3</c:v>
                </c:pt>
                <c:pt idx="7287" formatCode="0.00E+00">
                  <c:v>6.0469800000000004E-3</c:v>
                </c:pt>
                <c:pt idx="7288" formatCode="0.00E+00">
                  <c:v>6.2194700000000004E-3</c:v>
                </c:pt>
                <c:pt idx="7289" formatCode="0.00E+00">
                  <c:v>6.4448999999999999E-3</c:v>
                </c:pt>
                <c:pt idx="7290" formatCode="0.00E+00">
                  <c:v>6.7244200000000001E-3</c:v>
                </c:pt>
                <c:pt idx="7291" formatCode="0.00E+00">
                  <c:v>7.0595099999999997E-3</c:v>
                </c:pt>
                <c:pt idx="7292" formatCode="0.00E+00">
                  <c:v>7.4511000000000004E-3</c:v>
                </c:pt>
                <c:pt idx="7293" formatCode="0.00E+00">
                  <c:v>7.8994800000000004E-3</c:v>
                </c:pt>
                <c:pt idx="7294" formatCode="0.00E+00">
                  <c:v>8.4047700000000006E-3</c:v>
                </c:pt>
                <c:pt idx="7295" formatCode="0.00E+00">
                  <c:v>8.96688E-3</c:v>
                </c:pt>
                <c:pt idx="7296" formatCode="0.00E+00">
                  <c:v>9.5857100000000008E-3</c:v>
                </c:pt>
                <c:pt idx="7297">
                  <c:v>1.0261299999999999E-2</c:v>
                </c:pt>
                <c:pt idx="7298">
                  <c:v>1.09938E-2</c:v>
                </c:pt>
                <c:pt idx="7299">
                  <c:v>1.1783200000000001E-2</c:v>
                </c:pt>
                <c:pt idx="7300">
                  <c:v>1.2629100000000001E-2</c:v>
                </c:pt>
                <c:pt idx="7301">
                  <c:v>1.35315E-2</c:v>
                </c:pt>
                <c:pt idx="7302">
                  <c:v>1.4489800000000001E-2</c:v>
                </c:pt>
                <c:pt idx="7303">
                  <c:v>1.5503400000000001E-2</c:v>
                </c:pt>
                <c:pt idx="7304">
                  <c:v>1.6571599999999999E-2</c:v>
                </c:pt>
                <c:pt idx="7305">
                  <c:v>1.7693500000000001E-2</c:v>
                </c:pt>
                <c:pt idx="7306">
                  <c:v>1.8868099999999999E-2</c:v>
                </c:pt>
                <c:pt idx="7307">
                  <c:v>2.0094600000000001E-2</c:v>
                </c:pt>
                <c:pt idx="7308">
                  <c:v>2.13724E-2</c:v>
                </c:pt>
                <c:pt idx="7309">
                  <c:v>2.27008E-2</c:v>
                </c:pt>
                <c:pt idx="7310">
                  <c:v>2.4078800000000001E-2</c:v>
                </c:pt>
                <c:pt idx="7311">
                  <c:v>2.5504300000000001E-2</c:v>
                </c:pt>
                <c:pt idx="7312">
                  <c:v>2.6975200000000001E-2</c:v>
                </c:pt>
                <c:pt idx="7313">
                  <c:v>2.8489E-2</c:v>
                </c:pt>
                <c:pt idx="7314">
                  <c:v>3.00436E-2</c:v>
                </c:pt>
                <c:pt idx="7315">
                  <c:v>3.1637100000000001E-2</c:v>
                </c:pt>
                <c:pt idx="7316">
                  <c:v>3.32673E-2</c:v>
                </c:pt>
                <c:pt idx="7317">
                  <c:v>3.4931999999999998E-2</c:v>
                </c:pt>
                <c:pt idx="7318">
                  <c:v>3.6628899999999999E-2</c:v>
                </c:pt>
                <c:pt idx="7319">
                  <c:v>3.8356000000000001E-2</c:v>
                </c:pt>
                <c:pt idx="7320">
                  <c:v>4.0111000000000001E-2</c:v>
                </c:pt>
                <c:pt idx="7321">
                  <c:v>4.1891100000000001E-2</c:v>
                </c:pt>
                <c:pt idx="7322">
                  <c:v>4.3693099999999999E-2</c:v>
                </c:pt>
                <c:pt idx="7323">
                  <c:v>4.5513900000000003E-2</c:v>
                </c:pt>
                <c:pt idx="7324">
                  <c:v>4.7350200000000002E-2</c:v>
                </c:pt>
                <c:pt idx="7325">
                  <c:v>4.91995E-2</c:v>
                </c:pt>
                <c:pt idx="7326">
                  <c:v>5.1059500000000001E-2</c:v>
                </c:pt>
                <c:pt idx="7327">
                  <c:v>5.2927399999999999E-2</c:v>
                </c:pt>
                <c:pt idx="7328">
                  <c:v>5.4800000000000001E-2</c:v>
                </c:pt>
                <c:pt idx="7329">
                  <c:v>5.6673599999999998E-2</c:v>
                </c:pt>
                <c:pt idx="7330">
                  <c:v>5.8545300000000002E-2</c:v>
                </c:pt>
                <c:pt idx="7331">
                  <c:v>6.0411399999999997E-2</c:v>
                </c:pt>
                <c:pt idx="7332">
                  <c:v>6.22686E-2</c:v>
                </c:pt>
                <c:pt idx="7333">
                  <c:v>6.4113699999999996E-2</c:v>
                </c:pt>
                <c:pt idx="7334">
                  <c:v>6.5944299999999997E-2</c:v>
                </c:pt>
                <c:pt idx="7335">
                  <c:v>6.7757100000000001E-2</c:v>
                </c:pt>
                <c:pt idx="7336">
                  <c:v>6.9548399999999996E-2</c:v>
                </c:pt>
                <c:pt idx="7337">
                  <c:v>7.1313799999999997E-2</c:v>
                </c:pt>
                <c:pt idx="7338">
                  <c:v>7.30494E-2</c:v>
                </c:pt>
                <c:pt idx="7339">
                  <c:v>7.4751799999999993E-2</c:v>
                </c:pt>
                <c:pt idx="7340">
                  <c:v>7.6417799999999994E-2</c:v>
                </c:pt>
                <c:pt idx="7341">
                  <c:v>7.8044500000000003E-2</c:v>
                </c:pt>
                <c:pt idx="7342">
                  <c:v>7.9628900000000002E-2</c:v>
                </c:pt>
                <c:pt idx="7343">
                  <c:v>8.1168199999999996E-2</c:v>
                </c:pt>
                <c:pt idx="7344">
                  <c:v>8.2659099999999999E-2</c:v>
                </c:pt>
                <c:pt idx="7345">
                  <c:v>8.4098400000000004E-2</c:v>
                </c:pt>
                <c:pt idx="7346">
                  <c:v>8.5482699999999995E-2</c:v>
                </c:pt>
                <c:pt idx="7347">
                  <c:v>8.68086E-2</c:v>
                </c:pt>
                <c:pt idx="7348">
                  <c:v>8.8072999999999999E-2</c:v>
                </c:pt>
                <c:pt idx="7349">
                  <c:v>8.92733E-2</c:v>
                </c:pt>
                <c:pt idx="7350">
                  <c:v>9.0406799999999995E-2</c:v>
                </c:pt>
                <c:pt idx="7351">
                  <c:v>9.1470599999999999E-2</c:v>
                </c:pt>
                <c:pt idx="7352">
                  <c:v>9.2462000000000003E-2</c:v>
                </c:pt>
                <c:pt idx="7353">
                  <c:v>9.3378600000000006E-2</c:v>
                </c:pt>
                <c:pt idx="7354">
                  <c:v>9.4218399999999994E-2</c:v>
                </c:pt>
                <c:pt idx="7355">
                  <c:v>9.4978999999999994E-2</c:v>
                </c:pt>
                <c:pt idx="7356">
                  <c:v>9.5658000000000007E-2</c:v>
                </c:pt>
                <c:pt idx="7357">
                  <c:v>9.6252799999999999E-2</c:v>
                </c:pt>
                <c:pt idx="7358">
                  <c:v>9.6761100000000003E-2</c:v>
                </c:pt>
                <c:pt idx="7359">
                  <c:v>9.7181199999999995E-2</c:v>
                </c:pt>
                <c:pt idx="7360">
                  <c:v>9.7511500000000001E-2</c:v>
                </c:pt>
                <c:pt idx="7361">
                  <c:v>9.7750500000000004E-2</c:v>
                </c:pt>
                <c:pt idx="7362">
                  <c:v>9.7896499999999997E-2</c:v>
                </c:pt>
                <c:pt idx="7363">
                  <c:v>9.7948300000000002E-2</c:v>
                </c:pt>
                <c:pt idx="7364">
                  <c:v>9.7905199999999998E-2</c:v>
                </c:pt>
                <c:pt idx="7365">
                  <c:v>9.7766000000000006E-2</c:v>
                </c:pt>
                <c:pt idx="7366">
                  <c:v>9.7529400000000002E-2</c:v>
                </c:pt>
                <c:pt idx="7367">
                  <c:v>9.7194199999999994E-2</c:v>
                </c:pt>
                <c:pt idx="7368">
                  <c:v>9.6759800000000007E-2</c:v>
                </c:pt>
                <c:pt idx="7369">
                  <c:v>9.6225500000000005E-2</c:v>
                </c:pt>
                <c:pt idx="7370">
                  <c:v>9.5591300000000004E-2</c:v>
                </c:pt>
                <c:pt idx="7371">
                  <c:v>9.4857200000000003E-2</c:v>
                </c:pt>
                <c:pt idx="7372">
                  <c:v>9.4022999999999995E-2</c:v>
                </c:pt>
                <c:pt idx="7373">
                  <c:v>9.3088500000000005E-2</c:v>
                </c:pt>
                <c:pt idx="7374">
                  <c:v>9.2053800000000005E-2</c:v>
                </c:pt>
                <c:pt idx="7375">
                  <c:v>9.0919200000000006E-2</c:v>
                </c:pt>
                <c:pt idx="7376">
                  <c:v>8.9685299999999996E-2</c:v>
                </c:pt>
                <c:pt idx="7377">
                  <c:v>8.8352899999999998E-2</c:v>
                </c:pt>
                <c:pt idx="7378">
                  <c:v>8.6923E-2</c:v>
                </c:pt>
                <c:pt idx="7379">
                  <c:v>8.5396600000000003E-2</c:v>
                </c:pt>
                <c:pt idx="7380">
                  <c:v>8.3775100000000005E-2</c:v>
                </c:pt>
                <c:pt idx="7381">
                  <c:v>8.2059900000000005E-2</c:v>
                </c:pt>
                <c:pt idx="7382">
                  <c:v>8.0252599999999993E-2</c:v>
                </c:pt>
                <c:pt idx="7383">
                  <c:v>7.8354800000000002E-2</c:v>
                </c:pt>
                <c:pt idx="7384">
                  <c:v>7.6368000000000005E-2</c:v>
                </c:pt>
                <c:pt idx="7385">
                  <c:v>7.4293999999999999E-2</c:v>
                </c:pt>
                <c:pt idx="7386">
                  <c:v>7.2134500000000004E-2</c:v>
                </c:pt>
                <c:pt idx="7387">
                  <c:v>6.9891800000000004E-2</c:v>
                </c:pt>
                <c:pt idx="7388">
                  <c:v>6.75679E-2</c:v>
                </c:pt>
                <c:pt idx="7389">
                  <c:v>6.5165399999999998E-2</c:v>
                </c:pt>
                <c:pt idx="7390">
                  <c:v>6.2686699999999998E-2</c:v>
                </c:pt>
                <c:pt idx="7391">
                  <c:v>6.0134399999999998E-2</c:v>
                </c:pt>
                <c:pt idx="7392">
                  <c:v>5.7511100000000002E-2</c:v>
                </c:pt>
                <c:pt idx="7393">
                  <c:v>5.4819699999999999E-2</c:v>
                </c:pt>
                <c:pt idx="7394">
                  <c:v>5.20633E-2</c:v>
                </c:pt>
                <c:pt idx="7395">
                  <c:v>4.9244700000000002E-2</c:v>
                </c:pt>
                <c:pt idx="7396">
                  <c:v>4.6367100000000001E-2</c:v>
                </c:pt>
                <c:pt idx="7397">
                  <c:v>4.3433600000000003E-2</c:v>
                </c:pt>
                <c:pt idx="7398">
                  <c:v>4.0447799999999999E-2</c:v>
                </c:pt>
                <c:pt idx="7399">
                  <c:v>3.7413099999999998E-2</c:v>
                </c:pt>
                <c:pt idx="7400">
                  <c:v>3.4333000000000002E-2</c:v>
                </c:pt>
                <c:pt idx="7401">
                  <c:v>3.12108E-2</c:v>
                </c:pt>
                <c:pt idx="7402">
                  <c:v>2.8049999999999999E-2</c:v>
                </c:pt>
                <c:pt idx="7403">
                  <c:v>2.4854500000000002E-2</c:v>
                </c:pt>
                <c:pt idx="7404">
                  <c:v>2.1627899999999999E-2</c:v>
                </c:pt>
                <c:pt idx="7405">
                  <c:v>1.83743E-2</c:v>
                </c:pt>
                <c:pt idx="7406">
                  <c:v>1.50977E-2</c:v>
                </c:pt>
                <c:pt idx="7407">
                  <c:v>1.1802E-2</c:v>
                </c:pt>
                <c:pt idx="7408" formatCode="0.00E+00">
                  <c:v>8.4911899999999992E-3</c:v>
                </c:pt>
                <c:pt idx="7409" formatCode="0.00E+00">
                  <c:v>5.16899E-3</c:v>
                </c:pt>
                <c:pt idx="7410" formatCode="0.00E+00">
                  <c:v>1.83921E-3</c:v>
                </c:pt>
                <c:pt idx="7411" formatCode="0.00E+00">
                  <c:v>-1.4942499999999999E-3</c:v>
                </c:pt>
                <c:pt idx="7412" formatCode="0.00E+00">
                  <c:v>-4.8273700000000001E-3</c:v>
                </c:pt>
                <c:pt idx="7413" formatCode="0.00E+00">
                  <c:v>-8.1560499999999998E-3</c:v>
                </c:pt>
                <c:pt idx="7414">
                  <c:v>-1.1476200000000001E-2</c:v>
                </c:pt>
                <c:pt idx="7415">
                  <c:v>-1.4783900000000001E-2</c:v>
                </c:pt>
                <c:pt idx="7416">
                  <c:v>-1.8075000000000001E-2</c:v>
                </c:pt>
                <c:pt idx="7417">
                  <c:v>-2.1345699999999999E-2</c:v>
                </c:pt>
                <c:pt idx="7418">
                  <c:v>-2.4592099999999999E-2</c:v>
                </c:pt>
                <c:pt idx="7419">
                  <c:v>-2.7810700000000001E-2</c:v>
                </c:pt>
                <c:pt idx="7420">
                  <c:v>-3.0997400000000001E-2</c:v>
                </c:pt>
                <c:pt idx="7421">
                  <c:v>-3.4148400000000002E-2</c:v>
                </c:pt>
                <c:pt idx="7422">
                  <c:v>-3.72597E-2</c:v>
                </c:pt>
                <c:pt idx="7423">
                  <c:v>-4.0327599999999998E-2</c:v>
                </c:pt>
                <c:pt idx="7424">
                  <c:v>-4.3348499999999998E-2</c:v>
                </c:pt>
                <c:pt idx="7425">
                  <c:v>-4.6318400000000003E-2</c:v>
                </c:pt>
                <c:pt idx="7426">
                  <c:v>-4.9233800000000001E-2</c:v>
                </c:pt>
                <c:pt idx="7427">
                  <c:v>-5.2090900000000002E-2</c:v>
                </c:pt>
                <c:pt idx="7428">
                  <c:v>-5.4886400000000002E-2</c:v>
                </c:pt>
                <c:pt idx="7429">
                  <c:v>-5.7617300000000003E-2</c:v>
                </c:pt>
                <c:pt idx="7430">
                  <c:v>-6.0280300000000002E-2</c:v>
                </c:pt>
                <c:pt idx="7431">
                  <c:v>-6.28721E-2</c:v>
                </c:pt>
                <c:pt idx="7432">
                  <c:v>-6.5389600000000006E-2</c:v>
                </c:pt>
                <c:pt idx="7433">
                  <c:v>-6.7829799999999996E-2</c:v>
                </c:pt>
                <c:pt idx="7434">
                  <c:v>-7.0190000000000002E-2</c:v>
                </c:pt>
                <c:pt idx="7435">
                  <c:v>-7.2467500000000004E-2</c:v>
                </c:pt>
                <c:pt idx="7436">
                  <c:v>-7.4659699999999996E-2</c:v>
                </c:pt>
                <c:pt idx="7437">
                  <c:v>-7.6764200000000005E-2</c:v>
                </c:pt>
                <c:pt idx="7438">
                  <c:v>-7.8778600000000004E-2</c:v>
                </c:pt>
                <c:pt idx="7439">
                  <c:v>-8.0700599999999997E-2</c:v>
                </c:pt>
                <c:pt idx="7440">
                  <c:v>-8.2528199999999996E-2</c:v>
                </c:pt>
                <c:pt idx="7441">
                  <c:v>-8.4259299999999995E-2</c:v>
                </c:pt>
                <c:pt idx="7442">
                  <c:v>-8.5892099999999999E-2</c:v>
                </c:pt>
                <c:pt idx="7443">
                  <c:v>-8.7424600000000005E-2</c:v>
                </c:pt>
                <c:pt idx="7444">
                  <c:v>-8.8855299999999998E-2</c:v>
                </c:pt>
                <c:pt idx="7445">
                  <c:v>-9.0182700000000005E-2</c:v>
                </c:pt>
                <c:pt idx="7446">
                  <c:v>-9.1405399999999998E-2</c:v>
                </c:pt>
                <c:pt idx="7447">
                  <c:v>-9.2522300000000002E-2</c:v>
                </c:pt>
                <c:pt idx="7448">
                  <c:v>-9.3532599999999994E-2</c:v>
                </c:pt>
                <c:pt idx="7449">
                  <c:v>-9.4435199999999997E-2</c:v>
                </c:pt>
                <c:pt idx="7450">
                  <c:v>-9.52297E-2</c:v>
                </c:pt>
                <c:pt idx="7451">
                  <c:v>-9.5915399999999998E-2</c:v>
                </c:pt>
                <c:pt idx="7452">
                  <c:v>-9.6491999999999994E-2</c:v>
                </c:pt>
                <c:pt idx="7453">
                  <c:v>-9.6959199999999995E-2</c:v>
                </c:pt>
                <c:pt idx="7454">
                  <c:v>-9.7316899999999998E-2</c:v>
                </c:pt>
                <c:pt idx="7455">
                  <c:v>-9.7565100000000002E-2</c:v>
                </c:pt>
                <c:pt idx="7456">
                  <c:v>-9.7703899999999996E-2</c:v>
                </c:pt>
                <c:pt idx="7457">
                  <c:v>-9.7733700000000007E-2</c:v>
                </c:pt>
                <c:pt idx="7458">
                  <c:v>-9.7655000000000006E-2</c:v>
                </c:pt>
                <c:pt idx="7459">
                  <c:v>-9.7468299999999994E-2</c:v>
                </c:pt>
                <c:pt idx="7460">
                  <c:v>-9.7174300000000005E-2</c:v>
                </c:pt>
                <c:pt idx="7461">
                  <c:v>-9.6773799999999993E-2</c:v>
                </c:pt>
                <c:pt idx="7462">
                  <c:v>-9.6268000000000006E-2</c:v>
                </c:pt>
                <c:pt idx="7463">
                  <c:v>-9.5657900000000004E-2</c:v>
                </c:pt>
                <c:pt idx="7464">
                  <c:v>-9.4945100000000004E-2</c:v>
                </c:pt>
                <c:pt idx="7465">
                  <c:v>-9.4130699999999998E-2</c:v>
                </c:pt>
                <c:pt idx="7466">
                  <c:v>-9.3216300000000002E-2</c:v>
                </c:pt>
                <c:pt idx="7467">
                  <c:v>-9.2203499999999994E-2</c:v>
                </c:pt>
                <c:pt idx="7468">
                  <c:v>-9.10942E-2</c:v>
                </c:pt>
                <c:pt idx="7469">
                  <c:v>-8.9890200000000003E-2</c:v>
                </c:pt>
                <c:pt idx="7470">
                  <c:v>-8.8593500000000006E-2</c:v>
                </c:pt>
                <c:pt idx="7471">
                  <c:v>-8.7206199999999998E-2</c:v>
                </c:pt>
                <c:pt idx="7472">
                  <c:v>-8.5730799999999996E-2</c:v>
                </c:pt>
                <c:pt idx="7473">
                  <c:v>-8.4169499999999994E-2</c:v>
                </c:pt>
                <c:pt idx="7474">
                  <c:v>-8.2524899999999998E-2</c:v>
                </c:pt>
                <c:pt idx="7475">
                  <c:v>-8.0799499999999996E-2</c:v>
                </c:pt>
                <c:pt idx="7476">
                  <c:v>-7.8995899999999994E-2</c:v>
                </c:pt>
                <c:pt idx="7477">
                  <c:v>-7.7116799999999999E-2</c:v>
                </c:pt>
                <c:pt idx="7478">
                  <c:v>-7.5164999999999996E-2</c:v>
                </c:pt>
                <c:pt idx="7479">
                  <c:v>-7.31435E-2</c:v>
                </c:pt>
                <c:pt idx="7480">
                  <c:v>-7.1055300000000002E-2</c:v>
                </c:pt>
                <c:pt idx="7481">
                  <c:v>-6.8903400000000004E-2</c:v>
                </c:pt>
                <c:pt idx="7482">
                  <c:v>-6.6691100000000003E-2</c:v>
                </c:pt>
                <c:pt idx="7483">
                  <c:v>-6.4421699999999998E-2</c:v>
                </c:pt>
                <c:pt idx="7484">
                  <c:v>-6.20987E-2</c:v>
                </c:pt>
                <c:pt idx="7485">
                  <c:v>-5.9725399999999998E-2</c:v>
                </c:pt>
                <c:pt idx="7486">
                  <c:v>-5.7305200000000001E-2</c:v>
                </c:pt>
                <c:pt idx="7487">
                  <c:v>-5.4841599999999997E-2</c:v>
                </c:pt>
                <c:pt idx="7488">
                  <c:v>-5.2338000000000003E-2</c:v>
                </c:pt>
                <c:pt idx="7489">
                  <c:v>-4.9798000000000002E-2</c:v>
                </c:pt>
                <c:pt idx="7490">
                  <c:v>-4.7225000000000003E-2</c:v>
                </c:pt>
                <c:pt idx="7491">
                  <c:v>-4.4622599999999998E-2</c:v>
                </c:pt>
                <c:pt idx="7492">
                  <c:v>-4.1994299999999998E-2</c:v>
                </c:pt>
                <c:pt idx="7493">
                  <c:v>-3.9343700000000002E-2</c:v>
                </c:pt>
                <c:pt idx="7494">
                  <c:v>-3.66743E-2</c:v>
                </c:pt>
                <c:pt idx="7495">
                  <c:v>-3.3989699999999998E-2</c:v>
                </c:pt>
                <c:pt idx="7496">
                  <c:v>-3.1293399999999999E-2</c:v>
                </c:pt>
                <c:pt idx="7497">
                  <c:v>-2.85889E-2</c:v>
                </c:pt>
                <c:pt idx="7498">
                  <c:v>-2.5879599999999999E-2</c:v>
                </c:pt>
                <c:pt idx="7499">
                  <c:v>-2.3169200000000001E-2</c:v>
                </c:pt>
                <c:pt idx="7500">
                  <c:v>-2.0461E-2</c:v>
                </c:pt>
                <c:pt idx="7501">
                  <c:v>-1.7758400000000001E-2</c:v>
                </c:pt>
                <c:pt idx="7502">
                  <c:v>-1.5065E-2</c:v>
                </c:pt>
                <c:pt idx="7503">
                  <c:v>-1.2383999999999999E-2</c:v>
                </c:pt>
                <c:pt idx="7504" formatCode="0.00E+00">
                  <c:v>-9.7186700000000004E-3</c:v>
                </c:pt>
                <c:pt idx="7505" formatCode="0.00E+00">
                  <c:v>-7.07217E-3</c:v>
                </c:pt>
                <c:pt idx="7506" formatCode="0.00E+00">
                  <c:v>-4.4476799999999999E-3</c:v>
                </c:pt>
                <c:pt idx="7507" formatCode="0.00E+00">
                  <c:v>-1.8483099999999999E-3</c:v>
                </c:pt>
                <c:pt idx="7508" formatCode="0.00E+00">
                  <c:v>7.2292299999999999E-4</c:v>
                </c:pt>
                <c:pt idx="7509" formatCode="0.00E+00">
                  <c:v>3.2629999999999998E-3</c:v>
                </c:pt>
                <c:pt idx="7510" formatCode="0.00E+00">
                  <c:v>5.7689600000000001E-3</c:v>
                </c:pt>
                <c:pt idx="7511" formatCode="0.00E+00">
                  <c:v>8.2379500000000008E-3</c:v>
                </c:pt>
                <c:pt idx="7512">
                  <c:v>1.0667299999999999E-2</c:v>
                </c:pt>
                <c:pt idx="7513">
                  <c:v>1.3054400000000001E-2</c:v>
                </c:pt>
                <c:pt idx="7514">
                  <c:v>1.5396699999999999E-2</c:v>
                </c:pt>
                <c:pt idx="7515">
                  <c:v>1.7691700000000001E-2</c:v>
                </c:pt>
                <c:pt idx="7516">
                  <c:v>1.9937199999999999E-2</c:v>
                </c:pt>
                <c:pt idx="7517">
                  <c:v>2.2130799999999999E-2</c:v>
                </c:pt>
                <c:pt idx="7518">
                  <c:v>2.42705E-2</c:v>
                </c:pt>
                <c:pt idx="7519">
                  <c:v>2.6354200000000001E-2</c:v>
                </c:pt>
                <c:pt idx="7520">
                  <c:v>2.8379999999999999E-2</c:v>
                </c:pt>
                <c:pt idx="7521">
                  <c:v>3.0346100000000001E-2</c:v>
                </c:pt>
                <c:pt idx="7522">
                  <c:v>3.2250599999999997E-2</c:v>
                </c:pt>
                <c:pt idx="7523">
                  <c:v>3.4091999999999997E-2</c:v>
                </c:pt>
                <c:pt idx="7524">
                  <c:v>3.58686E-2</c:v>
                </c:pt>
                <c:pt idx="7525">
                  <c:v>3.75792E-2</c:v>
                </c:pt>
                <c:pt idx="7526">
                  <c:v>3.9222600000000003E-2</c:v>
                </c:pt>
                <c:pt idx="7527">
                  <c:v>4.0797800000000002E-2</c:v>
                </c:pt>
                <c:pt idx="7528">
                  <c:v>4.23037E-2</c:v>
                </c:pt>
                <c:pt idx="7529">
                  <c:v>4.3739500000000001E-2</c:v>
                </c:pt>
                <c:pt idx="7530">
                  <c:v>4.51043E-2</c:v>
                </c:pt>
                <c:pt idx="7531">
                  <c:v>4.6397399999999998E-2</c:v>
                </c:pt>
                <c:pt idx="7532">
                  <c:v>4.7618500000000001E-2</c:v>
                </c:pt>
                <c:pt idx="7533">
                  <c:v>4.8766900000000002E-2</c:v>
                </c:pt>
                <c:pt idx="7534">
                  <c:v>4.9842400000000002E-2</c:v>
                </c:pt>
                <c:pt idx="7535">
                  <c:v>5.08447E-2</c:v>
                </c:pt>
                <c:pt idx="7536">
                  <c:v>5.1773899999999998E-2</c:v>
                </c:pt>
                <c:pt idx="7537">
                  <c:v>5.2630099999999999E-2</c:v>
                </c:pt>
                <c:pt idx="7538">
                  <c:v>5.3413599999999999E-2</c:v>
                </c:pt>
                <c:pt idx="7539">
                  <c:v>5.4124699999999998E-2</c:v>
                </c:pt>
                <c:pt idx="7540">
                  <c:v>5.4763800000000001E-2</c:v>
                </c:pt>
                <c:pt idx="7541">
                  <c:v>5.5331499999999999E-2</c:v>
                </c:pt>
                <c:pt idx="7542">
                  <c:v>5.5828299999999997E-2</c:v>
                </c:pt>
                <c:pt idx="7543">
                  <c:v>5.6254899999999997E-2</c:v>
                </c:pt>
                <c:pt idx="7544">
                  <c:v>5.6612200000000001E-2</c:v>
                </c:pt>
                <c:pt idx="7545">
                  <c:v>5.6901E-2</c:v>
                </c:pt>
                <c:pt idx="7546">
                  <c:v>5.7122399999999997E-2</c:v>
                </c:pt>
                <c:pt idx="7547">
                  <c:v>5.7277500000000002E-2</c:v>
                </c:pt>
                <c:pt idx="7548">
                  <c:v>5.7367500000000002E-2</c:v>
                </c:pt>
                <c:pt idx="7549">
                  <c:v>5.7393800000000002E-2</c:v>
                </c:pt>
                <c:pt idx="7550">
                  <c:v>5.7357600000000002E-2</c:v>
                </c:pt>
                <c:pt idx="7551">
                  <c:v>5.7260400000000003E-2</c:v>
                </c:pt>
                <c:pt idx="7552">
                  <c:v>5.71037E-2</c:v>
                </c:pt>
                <c:pt idx="7553">
                  <c:v>5.6889000000000002E-2</c:v>
                </c:pt>
                <c:pt idx="7554">
                  <c:v>5.66182E-2</c:v>
                </c:pt>
                <c:pt idx="7555">
                  <c:v>5.6293000000000003E-2</c:v>
                </c:pt>
                <c:pt idx="7556">
                  <c:v>5.5915300000000001E-2</c:v>
                </c:pt>
                <c:pt idx="7557">
                  <c:v>5.54872E-2</c:v>
                </c:pt>
                <c:pt idx="7558">
                  <c:v>5.5010400000000001E-2</c:v>
                </c:pt>
                <c:pt idx="7559">
                  <c:v>5.4486899999999998E-2</c:v>
                </c:pt>
                <c:pt idx="7560">
                  <c:v>5.3918800000000003E-2</c:v>
                </c:pt>
                <c:pt idx="7561">
                  <c:v>5.3308099999999997E-2</c:v>
                </c:pt>
                <c:pt idx="7562">
                  <c:v>5.2656799999999997E-2</c:v>
                </c:pt>
                <c:pt idx="7563">
                  <c:v>5.1966900000000003E-2</c:v>
                </c:pt>
                <c:pt idx="7564">
                  <c:v>5.1240500000000001E-2</c:v>
                </c:pt>
                <c:pt idx="7565">
                  <c:v>5.0479799999999998E-2</c:v>
                </c:pt>
                <c:pt idx="7566">
                  <c:v>4.9687000000000002E-2</c:v>
                </c:pt>
                <c:pt idx="7567">
                  <c:v>4.8864499999999998E-2</c:v>
                </c:pt>
                <c:pt idx="7568">
                  <c:v>4.8014500000000002E-2</c:v>
                </c:pt>
                <c:pt idx="7569">
                  <c:v>4.7139199999999999E-2</c:v>
                </c:pt>
                <c:pt idx="7570">
                  <c:v>4.6240900000000001E-2</c:v>
                </c:pt>
                <c:pt idx="7571">
                  <c:v>4.5322000000000001E-2</c:v>
                </c:pt>
                <c:pt idx="7572">
                  <c:v>4.4384800000000002E-2</c:v>
                </c:pt>
                <c:pt idx="7573">
                  <c:v>4.3431299999999999E-2</c:v>
                </c:pt>
                <c:pt idx="7574">
                  <c:v>4.2463899999999999E-2</c:v>
                </c:pt>
                <c:pt idx="7575">
                  <c:v>4.1484600000000003E-2</c:v>
                </c:pt>
                <c:pt idx="7576">
                  <c:v>4.0495499999999997E-2</c:v>
                </c:pt>
                <c:pt idx="7577">
                  <c:v>3.9498400000000003E-2</c:v>
                </c:pt>
                <c:pt idx="7578">
                  <c:v>3.8495500000000002E-2</c:v>
                </c:pt>
                <c:pt idx="7579">
                  <c:v>3.7489000000000001E-2</c:v>
                </c:pt>
                <c:pt idx="7580">
                  <c:v>3.6481100000000002E-2</c:v>
                </c:pt>
                <c:pt idx="7581">
                  <c:v>3.5473600000000001E-2</c:v>
                </c:pt>
                <c:pt idx="7582">
                  <c:v>3.4468800000000001E-2</c:v>
                </c:pt>
                <c:pt idx="7583">
                  <c:v>3.3468299999999999E-2</c:v>
                </c:pt>
                <c:pt idx="7584">
                  <c:v>3.2474200000000002E-2</c:v>
                </c:pt>
                <c:pt idx="7585">
                  <c:v>3.1488099999999998E-2</c:v>
                </c:pt>
                <c:pt idx="7586">
                  <c:v>3.05116E-2</c:v>
                </c:pt>
                <c:pt idx="7587">
                  <c:v>2.95464E-2</c:v>
                </c:pt>
                <c:pt idx="7588">
                  <c:v>2.8594100000000001E-2</c:v>
                </c:pt>
                <c:pt idx="7589">
                  <c:v>2.7656199999999999E-2</c:v>
                </c:pt>
                <c:pt idx="7590">
                  <c:v>2.67342E-2</c:v>
                </c:pt>
                <c:pt idx="7591">
                  <c:v>2.5829299999999999E-2</c:v>
                </c:pt>
                <c:pt idx="7592">
                  <c:v>2.49429E-2</c:v>
                </c:pt>
                <c:pt idx="7593">
                  <c:v>2.4076199999999999E-2</c:v>
                </c:pt>
                <c:pt idx="7594">
                  <c:v>2.3230399999999998E-2</c:v>
                </c:pt>
                <c:pt idx="7595">
                  <c:v>2.2406599999999999E-2</c:v>
                </c:pt>
                <c:pt idx="7596">
                  <c:v>2.1605699999999999E-2</c:v>
                </c:pt>
                <c:pt idx="7597">
                  <c:v>2.08285E-2</c:v>
                </c:pt>
                <c:pt idx="7598">
                  <c:v>2.0076E-2</c:v>
                </c:pt>
                <c:pt idx="7599">
                  <c:v>1.9348899999999999E-2</c:v>
                </c:pt>
                <c:pt idx="7600">
                  <c:v>1.8647899999999999E-2</c:v>
                </c:pt>
                <c:pt idx="7601">
                  <c:v>1.79734E-2</c:v>
                </c:pt>
                <c:pt idx="7602">
                  <c:v>1.7326000000000001E-2</c:v>
                </c:pt>
                <c:pt idx="7603">
                  <c:v>1.6705999999999999E-2</c:v>
                </c:pt>
                <c:pt idx="7604">
                  <c:v>1.6113800000000001E-2</c:v>
                </c:pt>
                <c:pt idx="7605">
                  <c:v>1.5549500000000001E-2</c:v>
                </c:pt>
                <c:pt idx="7606">
                  <c:v>1.50134E-2</c:v>
                </c:pt>
                <c:pt idx="7607">
                  <c:v>1.4505499999999999E-2</c:v>
                </c:pt>
                <c:pt idx="7608">
                  <c:v>1.40258E-2</c:v>
                </c:pt>
                <c:pt idx="7609">
                  <c:v>1.35744E-2</c:v>
                </c:pt>
                <c:pt idx="7610">
                  <c:v>1.3151100000000001E-2</c:v>
                </c:pt>
                <c:pt idx="7611">
                  <c:v>1.27557E-2</c:v>
                </c:pt>
                <c:pt idx="7612">
                  <c:v>1.23879E-2</c:v>
                </c:pt>
                <c:pt idx="7613">
                  <c:v>1.2047E-2</c:v>
                </c:pt>
                <c:pt idx="7614">
                  <c:v>1.17327E-2</c:v>
                </c:pt>
                <c:pt idx="7615">
                  <c:v>1.1444299999999999E-2</c:v>
                </c:pt>
                <c:pt idx="7616">
                  <c:v>1.1181099999999999E-2</c:v>
                </c:pt>
                <c:pt idx="7617">
                  <c:v>1.09423E-2</c:v>
                </c:pt>
                <c:pt idx="7618">
                  <c:v>1.0727E-2</c:v>
                </c:pt>
                <c:pt idx="7619">
                  <c:v>1.0534399999999999E-2</c:v>
                </c:pt>
                <c:pt idx="7620">
                  <c:v>1.0363600000000001E-2</c:v>
                </c:pt>
                <c:pt idx="7621">
                  <c:v>1.02136E-2</c:v>
                </c:pt>
                <c:pt idx="7622">
                  <c:v>1.0083399999999999E-2</c:v>
                </c:pt>
                <c:pt idx="7623" formatCode="0.00E+00">
                  <c:v>9.9720399999999997E-3</c:v>
                </c:pt>
                <c:pt idx="7624" formatCode="0.00E+00">
                  <c:v>9.8782799999999997E-3</c:v>
                </c:pt>
                <c:pt idx="7625" formatCode="0.00E+00">
                  <c:v>9.8007800000000003E-3</c:v>
                </c:pt>
                <c:pt idx="7626" formatCode="0.00E+00">
                  <c:v>9.7381900000000007E-3</c:v>
                </c:pt>
                <c:pt idx="7627" formatCode="0.00E+00">
                  <c:v>9.6891900000000003E-3</c:v>
                </c:pt>
                <c:pt idx="7628" formatCode="0.00E+00">
                  <c:v>9.6525099999999996E-3</c:v>
                </c:pt>
                <c:pt idx="7629" formatCode="0.00E+00">
                  <c:v>9.6268900000000008E-3</c:v>
                </c:pt>
                <c:pt idx="7630" formatCode="0.00E+00">
                  <c:v>9.6110699999999993E-3</c:v>
                </c:pt>
                <c:pt idx="7631" formatCode="0.00E+00">
                  <c:v>9.6036300000000002E-3</c:v>
                </c:pt>
                <c:pt idx="7632" formatCode="0.00E+00">
                  <c:v>9.6031299999999997E-3</c:v>
                </c:pt>
                <c:pt idx="7633" formatCode="0.00E+00">
                  <c:v>9.6082300000000006E-3</c:v>
                </c:pt>
                <c:pt idx="7634" formatCode="0.00E+00">
                  <c:v>9.6175800000000006E-3</c:v>
                </c:pt>
                <c:pt idx="7635" formatCode="0.00E+00">
                  <c:v>9.6295600000000005E-3</c:v>
                </c:pt>
                <c:pt idx="7636" formatCode="0.00E+00">
                  <c:v>9.6425699999999996E-3</c:v>
                </c:pt>
                <c:pt idx="7637" formatCode="0.00E+00">
                  <c:v>9.6551099999999997E-3</c:v>
                </c:pt>
                <c:pt idx="7638" formatCode="0.00E+00">
                  <c:v>9.6655500000000002E-3</c:v>
                </c:pt>
                <c:pt idx="7639" formatCode="0.00E+00">
                  <c:v>9.6721199999999993E-3</c:v>
                </c:pt>
                <c:pt idx="7640" formatCode="0.00E+00">
                  <c:v>9.6732099999999998E-3</c:v>
                </c:pt>
                <c:pt idx="7641" formatCode="0.00E+00">
                  <c:v>9.6673899999999997E-3</c:v>
                </c:pt>
                <c:pt idx="7642" formatCode="0.00E+00">
                  <c:v>9.6532500000000004E-3</c:v>
                </c:pt>
                <c:pt idx="7643" formatCode="0.00E+00">
                  <c:v>9.6294199999999996E-3</c:v>
                </c:pt>
                <c:pt idx="7644" formatCode="0.00E+00">
                  <c:v>9.5946799999999995E-3</c:v>
                </c:pt>
                <c:pt idx="7645" formatCode="0.00E+00">
                  <c:v>9.5477400000000007E-3</c:v>
                </c:pt>
                <c:pt idx="7646" formatCode="0.00E+00">
                  <c:v>9.4872499999999992E-3</c:v>
                </c:pt>
                <c:pt idx="7647" formatCode="0.00E+00">
                  <c:v>9.4118799999999992E-3</c:v>
                </c:pt>
                <c:pt idx="7648" formatCode="0.00E+00">
                  <c:v>9.3203699999999997E-3</c:v>
                </c:pt>
                <c:pt idx="7649" formatCode="0.00E+00">
                  <c:v>9.2114599999999994E-3</c:v>
                </c:pt>
                <c:pt idx="7650" formatCode="0.00E+00">
                  <c:v>9.0839300000000005E-3</c:v>
                </c:pt>
                <c:pt idx="7651" formatCode="0.00E+00">
                  <c:v>8.9365199999999999E-3</c:v>
                </c:pt>
                <c:pt idx="7652" formatCode="0.00E+00">
                  <c:v>8.7679999999999998E-3</c:v>
                </c:pt>
                <c:pt idx="7653" formatCode="0.00E+00">
                  <c:v>8.57721E-3</c:v>
                </c:pt>
                <c:pt idx="7654" formatCode="0.00E+00">
                  <c:v>8.3631699999999996E-3</c:v>
                </c:pt>
                <c:pt idx="7655" formatCode="0.00E+00">
                  <c:v>8.1249200000000008E-3</c:v>
                </c:pt>
                <c:pt idx="7656" formatCode="0.00E+00">
                  <c:v>7.8615899999999999E-3</c:v>
                </c:pt>
                <c:pt idx="7657" formatCode="0.00E+00">
                  <c:v>7.5724399999999997E-3</c:v>
                </c:pt>
                <c:pt idx="7658" formatCode="0.00E+00">
                  <c:v>7.2567500000000002E-3</c:v>
                </c:pt>
                <c:pt idx="7659" formatCode="0.00E+00">
                  <c:v>6.9137499999999998E-3</c:v>
                </c:pt>
                <c:pt idx="7660" formatCode="0.00E+00">
                  <c:v>6.54275E-3</c:v>
                </c:pt>
                <c:pt idx="7661" formatCode="0.00E+00">
                  <c:v>6.1431599999999999E-3</c:v>
                </c:pt>
                <c:pt idx="7662" formatCode="0.00E+00">
                  <c:v>5.7143999999999997E-3</c:v>
                </c:pt>
                <c:pt idx="7663" formatCode="0.00E+00">
                  <c:v>5.2559399999999997E-3</c:v>
                </c:pt>
                <c:pt idx="7664" formatCode="0.00E+00">
                  <c:v>4.7673500000000001E-3</c:v>
                </c:pt>
                <c:pt idx="7665" formatCode="0.00E+00">
                  <c:v>4.2482700000000002E-3</c:v>
                </c:pt>
                <c:pt idx="7666" formatCode="0.00E+00">
                  <c:v>3.6984000000000001E-3</c:v>
                </c:pt>
                <c:pt idx="7667" formatCode="0.00E+00">
                  <c:v>3.11765E-3</c:v>
                </c:pt>
                <c:pt idx="7668" formatCode="0.00E+00">
                  <c:v>2.5060799999999999E-3</c:v>
                </c:pt>
                <c:pt idx="7669" formatCode="0.00E+00">
                  <c:v>1.8637899999999999E-3</c:v>
                </c:pt>
                <c:pt idx="7670" formatCode="0.00E+00">
                  <c:v>1.19089E-3</c:v>
                </c:pt>
                <c:pt idx="7671" formatCode="0.00E+00">
                  <c:v>4.8754499999999998E-4</c:v>
                </c:pt>
                <c:pt idx="7672" formatCode="0.00E+00">
                  <c:v>-2.4594500000000002E-4</c:v>
                </c:pt>
                <c:pt idx="7673" formatCode="0.00E+00">
                  <c:v>-1.00909E-3</c:v>
                </c:pt>
                <c:pt idx="7674" formatCode="0.00E+00">
                  <c:v>-1.8012900000000001E-3</c:v>
                </c:pt>
                <c:pt idx="7675" formatCode="0.00E+00">
                  <c:v>-2.6219099999999999E-3</c:v>
                </c:pt>
                <c:pt idx="7676" formatCode="0.00E+00">
                  <c:v>-3.4703799999999999E-3</c:v>
                </c:pt>
                <c:pt idx="7677" formatCode="0.00E+00">
                  <c:v>-4.3459800000000002E-3</c:v>
                </c:pt>
                <c:pt idx="7678" formatCode="0.00E+00">
                  <c:v>-5.2479600000000003E-3</c:v>
                </c:pt>
                <c:pt idx="7679" formatCode="0.00E+00">
                  <c:v>-6.1755999999999998E-3</c:v>
                </c:pt>
                <c:pt idx="7680" formatCode="0.00E+00">
                  <c:v>-7.1282100000000003E-3</c:v>
                </c:pt>
                <c:pt idx="7681" formatCode="0.00E+00">
                  <c:v>-8.1049899999999994E-3</c:v>
                </c:pt>
                <c:pt idx="7682" formatCode="0.00E+00">
                  <c:v>-9.1047999999999997E-3</c:v>
                </c:pt>
                <c:pt idx="7683">
                  <c:v>-1.0126400000000001E-2</c:v>
                </c:pt>
                <c:pt idx="7684">
                  <c:v>-1.11682E-2</c:v>
                </c:pt>
                <c:pt idx="7685">
                  <c:v>-1.22288E-2</c:v>
                </c:pt>
                <c:pt idx="7686">
                  <c:v>-1.3306699999999999E-2</c:v>
                </c:pt>
                <c:pt idx="7687">
                  <c:v>-1.44005E-2</c:v>
                </c:pt>
                <c:pt idx="7688">
                  <c:v>-1.55087E-2</c:v>
                </c:pt>
                <c:pt idx="7689">
                  <c:v>-1.66299E-2</c:v>
                </c:pt>
                <c:pt idx="7690">
                  <c:v>-1.7762500000000001E-2</c:v>
                </c:pt>
                <c:pt idx="7691">
                  <c:v>-1.8904799999999999E-2</c:v>
                </c:pt>
                <c:pt idx="7692">
                  <c:v>-2.0054800000000001E-2</c:v>
                </c:pt>
                <c:pt idx="7693">
                  <c:v>-2.12106E-2</c:v>
                </c:pt>
                <c:pt idx="7694">
                  <c:v>-2.2370600000000001E-2</c:v>
                </c:pt>
                <c:pt idx="7695">
                  <c:v>-2.35327E-2</c:v>
                </c:pt>
                <c:pt idx="7696">
                  <c:v>-2.46952E-2</c:v>
                </c:pt>
                <c:pt idx="7697">
                  <c:v>-2.58561E-2</c:v>
                </c:pt>
                <c:pt idx="7698">
                  <c:v>-2.7013800000000001E-2</c:v>
                </c:pt>
                <c:pt idx="7699">
                  <c:v>-2.8166099999999999E-2</c:v>
                </c:pt>
                <c:pt idx="7700">
                  <c:v>-2.9311E-2</c:v>
                </c:pt>
                <c:pt idx="7701">
                  <c:v>-3.0446399999999998E-2</c:v>
                </c:pt>
                <c:pt idx="7702">
                  <c:v>-3.1570399999999998E-2</c:v>
                </c:pt>
                <c:pt idx="7703">
                  <c:v>-3.2681000000000002E-2</c:v>
                </c:pt>
                <c:pt idx="7704">
                  <c:v>-3.3776500000000001E-2</c:v>
                </c:pt>
                <c:pt idx="7705">
                  <c:v>-3.4854400000000001E-2</c:v>
                </c:pt>
                <c:pt idx="7706">
                  <c:v>-3.5912199999999998E-2</c:v>
                </c:pt>
                <c:pt idx="7707">
                  <c:v>-3.6947399999999998E-2</c:v>
                </c:pt>
                <c:pt idx="7708">
                  <c:v>-3.7957999999999999E-2</c:v>
                </c:pt>
                <c:pt idx="7709">
                  <c:v>-3.8941900000000002E-2</c:v>
                </c:pt>
                <c:pt idx="7710">
                  <c:v>-3.9897299999999997E-2</c:v>
                </c:pt>
                <c:pt idx="7711">
                  <c:v>-4.0821799999999998E-2</c:v>
                </c:pt>
                <c:pt idx="7712">
                  <c:v>-4.1713600000000003E-2</c:v>
                </c:pt>
                <c:pt idx="7713">
                  <c:v>-4.2570499999999997E-2</c:v>
                </c:pt>
                <c:pt idx="7714">
                  <c:v>-4.3390499999999999E-2</c:v>
                </c:pt>
                <c:pt idx="7715">
                  <c:v>-4.4171799999999997E-2</c:v>
                </c:pt>
                <c:pt idx="7716">
                  <c:v>-4.49127E-2</c:v>
                </c:pt>
                <c:pt idx="7717">
                  <c:v>-4.5611199999999998E-2</c:v>
                </c:pt>
                <c:pt idx="7718">
                  <c:v>-4.6265899999999999E-2</c:v>
                </c:pt>
                <c:pt idx="7719">
                  <c:v>-4.6875E-2</c:v>
                </c:pt>
                <c:pt idx="7720">
                  <c:v>-4.7436800000000001E-2</c:v>
                </c:pt>
                <c:pt idx="7721">
                  <c:v>-4.7949600000000002E-2</c:v>
                </c:pt>
                <c:pt idx="7722">
                  <c:v>-4.8411900000000001E-2</c:v>
                </c:pt>
                <c:pt idx="7723">
                  <c:v>-4.8822400000000002E-2</c:v>
                </c:pt>
                <c:pt idx="7724">
                  <c:v>-4.9179399999999998E-2</c:v>
                </c:pt>
                <c:pt idx="7725">
                  <c:v>-4.9481499999999998E-2</c:v>
                </c:pt>
                <c:pt idx="7726">
                  <c:v>-4.9727199999999999E-2</c:v>
                </c:pt>
                <c:pt idx="7727">
                  <c:v>-4.99152E-2</c:v>
                </c:pt>
                <c:pt idx="7728">
                  <c:v>-5.0044499999999999E-2</c:v>
                </c:pt>
                <c:pt idx="7729">
                  <c:v>-5.0114300000000001E-2</c:v>
                </c:pt>
                <c:pt idx="7730">
                  <c:v>-5.0123500000000001E-2</c:v>
                </c:pt>
                <c:pt idx="7731">
                  <c:v>-5.0071400000000002E-2</c:v>
                </c:pt>
                <c:pt idx="7732">
                  <c:v>-4.9957000000000001E-2</c:v>
                </c:pt>
                <c:pt idx="7733">
                  <c:v>-4.9779799999999999E-2</c:v>
                </c:pt>
                <c:pt idx="7734">
                  <c:v>-4.9539E-2</c:v>
                </c:pt>
                <c:pt idx="7735">
                  <c:v>-4.9233600000000002E-2</c:v>
                </c:pt>
                <c:pt idx="7736">
                  <c:v>-4.8863200000000002E-2</c:v>
                </c:pt>
                <c:pt idx="7737">
                  <c:v>-4.8427400000000002E-2</c:v>
                </c:pt>
                <c:pt idx="7738">
                  <c:v>-4.7926200000000002E-2</c:v>
                </c:pt>
                <c:pt idx="7739">
                  <c:v>-4.7359400000000003E-2</c:v>
                </c:pt>
                <c:pt idx="7740">
                  <c:v>-4.6726900000000002E-2</c:v>
                </c:pt>
                <c:pt idx="7741">
                  <c:v>-4.6028899999999998E-2</c:v>
                </c:pt>
                <c:pt idx="7742">
                  <c:v>-4.5265699999999999E-2</c:v>
                </c:pt>
                <c:pt idx="7743">
                  <c:v>-4.4437900000000002E-2</c:v>
                </c:pt>
                <c:pt idx="7744">
                  <c:v>-4.3545800000000003E-2</c:v>
                </c:pt>
                <c:pt idx="7745">
                  <c:v>-4.2589700000000001E-2</c:v>
                </c:pt>
                <c:pt idx="7746">
                  <c:v>-4.1570200000000002E-2</c:v>
                </c:pt>
                <c:pt idx="7747">
                  <c:v>-4.0487700000000001E-2</c:v>
                </c:pt>
                <c:pt idx="7748">
                  <c:v>-3.93429E-2</c:v>
                </c:pt>
                <c:pt idx="7749">
                  <c:v>-3.81366E-2</c:v>
                </c:pt>
                <c:pt idx="7750">
                  <c:v>-3.6869699999999998E-2</c:v>
                </c:pt>
                <c:pt idx="7751">
                  <c:v>-3.5543199999999997E-2</c:v>
                </c:pt>
                <c:pt idx="7752">
                  <c:v>-3.4158899999999999E-2</c:v>
                </c:pt>
                <c:pt idx="7753">
                  <c:v>-3.2718299999999999E-2</c:v>
                </c:pt>
                <c:pt idx="7754">
                  <c:v>-3.1223000000000001E-2</c:v>
                </c:pt>
                <c:pt idx="7755">
                  <c:v>-2.96739E-2</c:v>
                </c:pt>
                <c:pt idx="7756">
                  <c:v>-2.8072300000000001E-2</c:v>
                </c:pt>
                <c:pt idx="7757">
                  <c:v>-2.64198E-2</c:v>
                </c:pt>
                <c:pt idx="7758">
                  <c:v>-2.4718500000000001E-2</c:v>
                </c:pt>
                <c:pt idx="7759">
                  <c:v>-2.29702E-2</c:v>
                </c:pt>
                <c:pt idx="7760">
                  <c:v>-2.1176799999999999E-2</c:v>
                </c:pt>
                <c:pt idx="7761">
                  <c:v>-1.9340400000000001E-2</c:v>
                </c:pt>
                <c:pt idx="7762">
                  <c:v>-1.7462999999999999E-2</c:v>
                </c:pt>
                <c:pt idx="7763">
                  <c:v>-1.5547099999999999E-2</c:v>
                </c:pt>
                <c:pt idx="7764">
                  <c:v>-1.3595100000000001E-2</c:v>
                </c:pt>
                <c:pt idx="7765">
                  <c:v>-1.16095E-2</c:v>
                </c:pt>
                <c:pt idx="7766" formatCode="0.00E+00">
                  <c:v>-9.5930800000000004E-3</c:v>
                </c:pt>
                <c:pt idx="7767" formatCode="0.00E+00">
                  <c:v>-7.5483299999999998E-3</c:v>
                </c:pt>
                <c:pt idx="7768" formatCode="0.00E+00">
                  <c:v>-5.4776099999999999E-3</c:v>
                </c:pt>
                <c:pt idx="7769" formatCode="0.00E+00">
                  <c:v>-3.3833600000000002E-3</c:v>
                </c:pt>
                <c:pt idx="7770" formatCode="0.00E+00">
                  <c:v>-1.26829E-3</c:v>
                </c:pt>
                <c:pt idx="7771" formatCode="0.00E+00">
                  <c:v>8.6477500000000003E-4</c:v>
                </c:pt>
                <c:pt idx="7772" formatCode="0.00E+00">
                  <c:v>3.0130299999999999E-3</c:v>
                </c:pt>
                <c:pt idx="7773" formatCode="0.00E+00">
                  <c:v>5.1738599999999997E-3</c:v>
                </c:pt>
                <c:pt idx="7774" formatCode="0.00E+00">
                  <c:v>7.3447299999999998E-3</c:v>
                </c:pt>
                <c:pt idx="7775" formatCode="0.00E+00">
                  <c:v>9.5230799999999997E-3</c:v>
                </c:pt>
                <c:pt idx="7776">
                  <c:v>1.1706100000000001E-2</c:v>
                </c:pt>
                <c:pt idx="7777">
                  <c:v>1.3890700000000001E-2</c:v>
                </c:pt>
                <c:pt idx="7778">
                  <c:v>1.60737E-2</c:v>
                </c:pt>
                <c:pt idx="7779">
                  <c:v>1.8252000000000001E-2</c:v>
                </c:pt>
                <c:pt idx="7780">
                  <c:v>2.0422300000000001E-2</c:v>
                </c:pt>
                <c:pt idx="7781">
                  <c:v>2.2581799999999999E-2</c:v>
                </c:pt>
                <c:pt idx="7782">
                  <c:v>2.4727599999999999E-2</c:v>
                </c:pt>
                <c:pt idx="7783">
                  <c:v>2.6857099999999998E-2</c:v>
                </c:pt>
                <c:pt idx="7784">
                  <c:v>2.89675E-2</c:v>
                </c:pt>
                <c:pt idx="7785">
                  <c:v>3.1056199999999999E-2</c:v>
                </c:pt>
                <c:pt idx="7786">
                  <c:v>3.3119999999999997E-2</c:v>
                </c:pt>
                <c:pt idx="7787">
                  <c:v>3.5156100000000003E-2</c:v>
                </c:pt>
                <c:pt idx="7788">
                  <c:v>3.71615E-2</c:v>
                </c:pt>
                <c:pt idx="7789">
                  <c:v>3.9133599999999998E-2</c:v>
                </c:pt>
                <c:pt idx="7790">
                  <c:v>4.1069700000000001E-2</c:v>
                </c:pt>
                <c:pt idx="7791">
                  <c:v>4.2967100000000001E-2</c:v>
                </c:pt>
                <c:pt idx="7792">
                  <c:v>4.4822899999999999E-2</c:v>
                </c:pt>
                <c:pt idx="7793">
                  <c:v>4.6634200000000001E-2</c:v>
                </c:pt>
                <c:pt idx="7794">
                  <c:v>4.8398200000000002E-2</c:v>
                </c:pt>
                <c:pt idx="7795">
                  <c:v>5.0112299999999999E-2</c:v>
                </c:pt>
                <c:pt idx="7796">
                  <c:v>5.1773899999999998E-2</c:v>
                </c:pt>
                <c:pt idx="7797">
                  <c:v>5.3380900000000002E-2</c:v>
                </c:pt>
                <c:pt idx="7798">
                  <c:v>5.4931099999999997E-2</c:v>
                </c:pt>
                <c:pt idx="7799">
                  <c:v>5.64225E-2</c:v>
                </c:pt>
                <c:pt idx="7800">
                  <c:v>5.7853000000000002E-2</c:v>
                </c:pt>
                <c:pt idx="7801">
                  <c:v>5.9220799999999997E-2</c:v>
                </c:pt>
                <c:pt idx="7802">
                  <c:v>6.0523800000000003E-2</c:v>
                </c:pt>
                <c:pt idx="7803">
                  <c:v>6.1760000000000002E-2</c:v>
                </c:pt>
                <c:pt idx="7804">
                  <c:v>6.2926999999999997E-2</c:v>
                </c:pt>
                <c:pt idx="7805">
                  <c:v>6.4023300000000005E-2</c:v>
                </c:pt>
                <c:pt idx="7806">
                  <c:v>6.5047800000000003E-2</c:v>
                </c:pt>
                <c:pt idx="7807">
                  <c:v>6.5999100000000005E-2</c:v>
                </c:pt>
                <c:pt idx="7808">
                  <c:v>6.6875699999999996E-2</c:v>
                </c:pt>
                <c:pt idx="7809">
                  <c:v>6.7676100000000003E-2</c:v>
                </c:pt>
                <c:pt idx="7810">
                  <c:v>6.8399100000000004E-2</c:v>
                </c:pt>
                <c:pt idx="7811">
                  <c:v>6.9043499999999994E-2</c:v>
                </c:pt>
                <c:pt idx="7812">
                  <c:v>6.9608100000000006E-2</c:v>
                </c:pt>
                <c:pt idx="7813">
                  <c:v>7.0091899999999999E-2</c:v>
                </c:pt>
                <c:pt idx="7814">
                  <c:v>7.0494100000000004E-2</c:v>
                </c:pt>
                <c:pt idx="7815">
                  <c:v>7.0813699999999993E-2</c:v>
                </c:pt>
                <c:pt idx="7816">
                  <c:v>7.1050000000000002E-2</c:v>
                </c:pt>
                <c:pt idx="7817">
                  <c:v>7.1202600000000005E-2</c:v>
                </c:pt>
                <c:pt idx="7818">
                  <c:v>7.1271799999999996E-2</c:v>
                </c:pt>
                <c:pt idx="7819">
                  <c:v>7.1257399999999999E-2</c:v>
                </c:pt>
                <c:pt idx="7820">
                  <c:v>7.1159200000000006E-2</c:v>
                </c:pt>
                <c:pt idx="7821">
                  <c:v>7.0976899999999996E-2</c:v>
                </c:pt>
                <c:pt idx="7822">
                  <c:v>7.0710599999999998E-2</c:v>
                </c:pt>
                <c:pt idx="7823">
                  <c:v>7.0360900000000004E-2</c:v>
                </c:pt>
                <c:pt idx="7824">
                  <c:v>6.9928299999999999E-2</c:v>
                </c:pt>
                <c:pt idx="7825">
                  <c:v>6.9413299999999997E-2</c:v>
                </c:pt>
                <c:pt idx="7826">
                  <c:v>6.8816500000000003E-2</c:v>
                </c:pt>
                <c:pt idx="7827">
                  <c:v>6.8138500000000005E-2</c:v>
                </c:pt>
                <c:pt idx="7828">
                  <c:v>6.7380200000000001E-2</c:v>
                </c:pt>
                <c:pt idx="7829">
                  <c:v>6.6542699999999996E-2</c:v>
                </c:pt>
                <c:pt idx="7830">
                  <c:v>6.56273E-2</c:v>
                </c:pt>
                <c:pt idx="7831">
                  <c:v>6.4635300000000007E-2</c:v>
                </c:pt>
                <c:pt idx="7832">
                  <c:v>6.3568E-2</c:v>
                </c:pt>
                <c:pt idx="7833">
                  <c:v>6.2426599999999999E-2</c:v>
                </c:pt>
                <c:pt idx="7834">
                  <c:v>6.1212299999999997E-2</c:v>
                </c:pt>
                <c:pt idx="7835">
                  <c:v>5.9926500000000001E-2</c:v>
                </c:pt>
                <c:pt idx="7836">
                  <c:v>5.8571199999999997E-2</c:v>
                </c:pt>
                <c:pt idx="7837">
                  <c:v>5.7148600000000001E-2</c:v>
                </c:pt>
                <c:pt idx="7838">
                  <c:v>5.5660899999999999E-2</c:v>
                </c:pt>
                <c:pt idx="7839">
                  <c:v>5.41098E-2</c:v>
                </c:pt>
                <c:pt idx="7840">
                  <c:v>5.2497200000000001E-2</c:v>
                </c:pt>
                <c:pt idx="7841">
                  <c:v>5.0825299999999997E-2</c:v>
                </c:pt>
                <c:pt idx="7842">
                  <c:v>4.9096599999999997E-2</c:v>
                </c:pt>
                <c:pt idx="7843">
                  <c:v>4.7313599999999997E-2</c:v>
                </c:pt>
                <c:pt idx="7844">
                  <c:v>4.5478499999999998E-2</c:v>
                </c:pt>
                <c:pt idx="7845">
                  <c:v>4.3593100000000003E-2</c:v>
                </c:pt>
                <c:pt idx="7846">
                  <c:v>4.16599E-2</c:v>
                </c:pt>
                <c:pt idx="7847">
                  <c:v>3.9681800000000003E-2</c:v>
                </c:pt>
                <c:pt idx="7848">
                  <c:v>3.7661600000000003E-2</c:v>
                </c:pt>
                <c:pt idx="7849">
                  <c:v>3.5602200000000001E-2</c:v>
                </c:pt>
                <c:pt idx="7850">
                  <c:v>3.35067E-2</c:v>
                </c:pt>
                <c:pt idx="7851">
                  <c:v>3.1378700000000002E-2</c:v>
                </c:pt>
                <c:pt idx="7852">
                  <c:v>2.9221400000000002E-2</c:v>
                </c:pt>
                <c:pt idx="7853">
                  <c:v>2.70373E-2</c:v>
                </c:pt>
                <c:pt idx="7854">
                  <c:v>2.4828599999999999E-2</c:v>
                </c:pt>
                <c:pt idx="7855">
                  <c:v>2.2598199999999999E-2</c:v>
                </c:pt>
                <c:pt idx="7856">
                  <c:v>2.03494E-2</c:v>
                </c:pt>
                <c:pt idx="7857">
                  <c:v>1.8085299999999999E-2</c:v>
                </c:pt>
                <c:pt idx="7858">
                  <c:v>1.5809E-2</c:v>
                </c:pt>
                <c:pt idx="7859">
                  <c:v>1.3523800000000001E-2</c:v>
                </c:pt>
                <c:pt idx="7860">
                  <c:v>1.1232799999999999E-2</c:v>
                </c:pt>
                <c:pt idx="7861" formatCode="0.00E+00">
                  <c:v>8.9388100000000002E-3</c:v>
                </c:pt>
                <c:pt idx="7862" formatCode="0.00E+00">
                  <c:v>6.6447199999999998E-3</c:v>
                </c:pt>
                <c:pt idx="7863" formatCode="0.00E+00">
                  <c:v>4.3535800000000001E-3</c:v>
                </c:pt>
                <c:pt idx="7864" formatCode="0.00E+00">
                  <c:v>2.06835E-3</c:v>
                </c:pt>
                <c:pt idx="7865" formatCode="0.00E+00">
                  <c:v>-2.08276E-4</c:v>
                </c:pt>
                <c:pt idx="7866" formatCode="0.00E+00">
                  <c:v>-2.4736099999999998E-3</c:v>
                </c:pt>
                <c:pt idx="7867" formatCode="0.00E+00">
                  <c:v>-4.7247299999999999E-3</c:v>
                </c:pt>
                <c:pt idx="7868" formatCode="0.00E+00">
                  <c:v>-6.9585300000000001E-3</c:v>
                </c:pt>
                <c:pt idx="7869" formatCode="0.00E+00">
                  <c:v>-9.1719499999999999E-3</c:v>
                </c:pt>
                <c:pt idx="7870">
                  <c:v>-1.13621E-2</c:v>
                </c:pt>
                <c:pt idx="7871">
                  <c:v>-1.35263E-2</c:v>
                </c:pt>
                <c:pt idx="7872">
                  <c:v>-1.5661700000000001E-2</c:v>
                </c:pt>
                <c:pt idx="7873">
                  <c:v>-1.7765599999999999E-2</c:v>
                </c:pt>
                <c:pt idx="7874">
                  <c:v>-1.98353E-2</c:v>
                </c:pt>
                <c:pt idx="7875">
                  <c:v>-2.1868100000000001E-2</c:v>
                </c:pt>
                <c:pt idx="7876">
                  <c:v>-2.38617E-2</c:v>
                </c:pt>
                <c:pt idx="7877">
                  <c:v>-2.5813699999999998E-2</c:v>
                </c:pt>
                <c:pt idx="7878">
                  <c:v>-2.77221E-2</c:v>
                </c:pt>
                <c:pt idx="7879">
                  <c:v>-2.9584699999999998E-2</c:v>
                </c:pt>
                <c:pt idx="7880">
                  <c:v>-3.1399099999999999E-2</c:v>
                </c:pt>
                <c:pt idx="7881">
                  <c:v>-3.31633E-2</c:v>
                </c:pt>
                <c:pt idx="7882">
                  <c:v>-3.4875099999999999E-2</c:v>
                </c:pt>
                <c:pt idx="7883">
                  <c:v>-3.6532799999999997E-2</c:v>
                </c:pt>
                <c:pt idx="7884">
                  <c:v>-3.8134700000000001E-2</c:v>
                </c:pt>
                <c:pt idx="7885">
                  <c:v>-3.9679600000000002E-2</c:v>
                </c:pt>
                <c:pt idx="7886">
                  <c:v>-4.1165899999999998E-2</c:v>
                </c:pt>
                <c:pt idx="7887">
                  <c:v>-4.2591999999999998E-2</c:v>
                </c:pt>
                <c:pt idx="7888">
                  <c:v>-4.39564E-2</c:v>
                </c:pt>
                <c:pt idx="7889">
                  <c:v>-4.5257899999999997E-2</c:v>
                </c:pt>
                <c:pt idx="7890">
                  <c:v>-4.6495099999999998E-2</c:v>
                </c:pt>
                <c:pt idx="7891">
                  <c:v>-4.7666500000000001E-2</c:v>
                </c:pt>
                <c:pt idx="7892">
                  <c:v>-4.87707E-2</c:v>
                </c:pt>
                <c:pt idx="7893">
                  <c:v>-4.9806999999999997E-2</c:v>
                </c:pt>
                <c:pt idx="7894">
                  <c:v>-5.0774699999999999E-2</c:v>
                </c:pt>
                <c:pt idx="7895">
                  <c:v>-5.16731E-2</c:v>
                </c:pt>
                <c:pt idx="7896">
                  <c:v>-5.2501699999999998E-2</c:v>
                </c:pt>
                <c:pt idx="7897">
                  <c:v>-5.3260000000000002E-2</c:v>
                </c:pt>
                <c:pt idx="7898">
                  <c:v>-5.3947700000000001E-2</c:v>
                </c:pt>
                <c:pt idx="7899">
                  <c:v>-5.4564000000000001E-2</c:v>
                </c:pt>
                <c:pt idx="7900">
                  <c:v>-5.51081E-2</c:v>
                </c:pt>
                <c:pt idx="7901">
                  <c:v>-5.5579099999999999E-2</c:v>
                </c:pt>
                <c:pt idx="7902">
                  <c:v>-5.5976999999999999E-2</c:v>
                </c:pt>
                <c:pt idx="7903">
                  <c:v>-5.6301700000000003E-2</c:v>
                </c:pt>
                <c:pt idx="7904">
                  <c:v>-5.6553300000000001E-2</c:v>
                </c:pt>
                <c:pt idx="7905">
                  <c:v>-5.6732299999999999E-2</c:v>
                </c:pt>
                <c:pt idx="7906">
                  <c:v>-5.68397E-2</c:v>
                </c:pt>
                <c:pt idx="7907">
                  <c:v>-5.6876599999999999E-2</c:v>
                </c:pt>
                <c:pt idx="7908">
                  <c:v>-5.68438E-2</c:v>
                </c:pt>
                <c:pt idx="7909">
                  <c:v>-5.6742000000000001E-2</c:v>
                </c:pt>
                <c:pt idx="7910">
                  <c:v>-5.6571999999999997E-2</c:v>
                </c:pt>
                <c:pt idx="7911">
                  <c:v>-5.6334599999999999E-2</c:v>
                </c:pt>
                <c:pt idx="7912">
                  <c:v>-5.6031200000000003E-2</c:v>
                </c:pt>
                <c:pt idx="7913">
                  <c:v>-5.5662999999999997E-2</c:v>
                </c:pt>
                <c:pt idx="7914">
                  <c:v>-5.5231500000000003E-2</c:v>
                </c:pt>
                <c:pt idx="7915">
                  <c:v>-5.4738299999999997E-2</c:v>
                </c:pt>
                <c:pt idx="7916">
                  <c:v>-5.4184999999999997E-2</c:v>
                </c:pt>
                <c:pt idx="7917">
                  <c:v>-5.3573000000000003E-2</c:v>
                </c:pt>
                <c:pt idx="7918">
                  <c:v>-5.2904E-2</c:v>
                </c:pt>
                <c:pt idx="7919">
                  <c:v>-5.2179700000000002E-2</c:v>
                </c:pt>
                <c:pt idx="7920">
                  <c:v>-5.1401599999999999E-2</c:v>
                </c:pt>
                <c:pt idx="7921">
                  <c:v>-5.0571100000000001E-2</c:v>
                </c:pt>
                <c:pt idx="7922">
                  <c:v>-4.96891E-2</c:v>
                </c:pt>
                <c:pt idx="7923">
                  <c:v>-4.8757099999999998E-2</c:v>
                </c:pt>
                <c:pt idx="7924">
                  <c:v>-4.7776800000000001E-2</c:v>
                </c:pt>
                <c:pt idx="7925">
                  <c:v>-4.6750100000000003E-2</c:v>
                </c:pt>
                <c:pt idx="7926">
                  <c:v>-4.5679299999999999E-2</c:v>
                </c:pt>
                <c:pt idx="7927">
                  <c:v>-4.4566500000000002E-2</c:v>
                </c:pt>
                <c:pt idx="7928">
                  <c:v>-4.3414099999999997E-2</c:v>
                </c:pt>
                <c:pt idx="7929">
                  <c:v>-4.2224900000000003E-2</c:v>
                </c:pt>
                <c:pt idx="7930">
                  <c:v>-4.1001999999999997E-2</c:v>
                </c:pt>
                <c:pt idx="7931">
                  <c:v>-3.9748100000000001E-2</c:v>
                </c:pt>
                <c:pt idx="7932">
                  <c:v>-3.8464999999999999E-2</c:v>
                </c:pt>
                <c:pt idx="7933">
                  <c:v>-3.7154600000000003E-2</c:v>
                </c:pt>
                <c:pt idx="7934">
                  <c:v>-3.5818999999999997E-2</c:v>
                </c:pt>
                <c:pt idx="7935">
                  <c:v>-3.44608E-2</c:v>
                </c:pt>
                <c:pt idx="7936">
                  <c:v>-3.30827E-2</c:v>
                </c:pt>
                <c:pt idx="7937">
                  <c:v>-3.16875E-2</c:v>
                </c:pt>
                <c:pt idx="7938">
                  <c:v>-3.0277999999999999E-2</c:v>
                </c:pt>
                <c:pt idx="7939">
                  <c:v>-2.8856799999999998E-2</c:v>
                </c:pt>
                <c:pt idx="7940">
                  <c:v>-2.7426300000000001E-2</c:v>
                </c:pt>
                <c:pt idx="7941">
                  <c:v>-2.5988799999999999E-2</c:v>
                </c:pt>
                <c:pt idx="7942">
                  <c:v>-2.4546999999999999E-2</c:v>
                </c:pt>
                <c:pt idx="7943">
                  <c:v>-2.31034E-2</c:v>
                </c:pt>
                <c:pt idx="7944">
                  <c:v>-2.1660800000000001E-2</c:v>
                </c:pt>
                <c:pt idx="7945">
                  <c:v>-2.02214E-2</c:v>
                </c:pt>
                <c:pt idx="7946">
                  <c:v>-1.87873E-2</c:v>
                </c:pt>
                <c:pt idx="7947">
                  <c:v>-1.7361000000000001E-2</c:v>
                </c:pt>
                <c:pt idx="7948">
                  <c:v>-1.5944300000000002E-2</c:v>
                </c:pt>
                <c:pt idx="7949">
                  <c:v>-1.45389E-2</c:v>
                </c:pt>
                <c:pt idx="7950">
                  <c:v>-1.3146100000000001E-2</c:v>
                </c:pt>
                <c:pt idx="7951">
                  <c:v>-1.17678E-2</c:v>
                </c:pt>
                <c:pt idx="7952">
                  <c:v>-1.0405899999999999E-2</c:v>
                </c:pt>
                <c:pt idx="7953" formatCode="0.00E+00">
                  <c:v>-9.0623000000000006E-3</c:v>
                </c:pt>
                <c:pt idx="7954" formatCode="0.00E+00">
                  <c:v>-7.7385199999999996E-3</c:v>
                </c:pt>
                <c:pt idx="7955" formatCode="0.00E+00">
                  <c:v>-6.4362400000000002E-3</c:v>
                </c:pt>
                <c:pt idx="7956" formatCode="0.00E+00">
                  <c:v>-5.15761E-3</c:v>
                </c:pt>
                <c:pt idx="7957" formatCode="0.00E+00">
                  <c:v>-3.9047399999999999E-3</c:v>
                </c:pt>
                <c:pt idx="7958" formatCode="0.00E+00">
                  <c:v>-2.6794800000000001E-3</c:v>
                </c:pt>
                <c:pt idx="7959" formatCode="0.00E+00">
                  <c:v>-1.4836999999999999E-3</c:v>
                </c:pt>
                <c:pt idx="7960" formatCode="0.00E+00">
                  <c:v>-3.1922899999999998E-4</c:v>
                </c:pt>
                <c:pt idx="7961" formatCode="0.00E+00">
                  <c:v>8.1226300000000003E-4</c:v>
                </c:pt>
                <c:pt idx="7962" formatCode="0.00E+00">
                  <c:v>1.9091500000000001E-3</c:v>
                </c:pt>
                <c:pt idx="7963" formatCode="0.00E+00">
                  <c:v>2.9699599999999998E-3</c:v>
                </c:pt>
                <c:pt idx="7964" formatCode="0.00E+00">
                  <c:v>3.9934300000000001E-3</c:v>
                </c:pt>
                <c:pt idx="7965" formatCode="0.00E+00">
                  <c:v>4.9784199999999999E-3</c:v>
                </c:pt>
                <c:pt idx="7966" formatCode="0.00E+00">
                  <c:v>5.9241299999999997E-3</c:v>
                </c:pt>
                <c:pt idx="7967" formatCode="0.00E+00">
                  <c:v>6.8301000000000004E-3</c:v>
                </c:pt>
                <c:pt idx="7968" formatCode="0.00E+00">
                  <c:v>7.6955799999999996E-3</c:v>
                </c:pt>
                <c:pt idx="7969" formatCode="0.00E+00">
                  <c:v>8.5193899999999999E-3</c:v>
                </c:pt>
                <c:pt idx="7970" formatCode="0.00E+00">
                  <c:v>9.3004200000000002E-3</c:v>
                </c:pt>
                <c:pt idx="7971">
                  <c:v>1.0038099999999999E-2</c:v>
                </c:pt>
                <c:pt idx="7972">
                  <c:v>1.0732800000000001E-2</c:v>
                </c:pt>
                <c:pt idx="7973">
                  <c:v>1.13851E-2</c:v>
                </c:pt>
                <c:pt idx="7974">
                  <c:v>1.1995199999999999E-2</c:v>
                </c:pt>
                <c:pt idx="7975">
                  <c:v>1.25626E-2</c:v>
                </c:pt>
                <c:pt idx="7976">
                  <c:v>1.30869E-2</c:v>
                </c:pt>
                <c:pt idx="7977">
                  <c:v>1.35681E-2</c:v>
                </c:pt>
                <c:pt idx="7978">
                  <c:v>1.40065E-2</c:v>
                </c:pt>
                <c:pt idx="7979">
                  <c:v>1.4401600000000001E-2</c:v>
                </c:pt>
                <c:pt idx="7980">
                  <c:v>1.47528E-2</c:v>
                </c:pt>
                <c:pt idx="7981">
                  <c:v>1.5060199999999999E-2</c:v>
                </c:pt>
                <c:pt idx="7982">
                  <c:v>1.5324300000000001E-2</c:v>
                </c:pt>
                <c:pt idx="7983">
                  <c:v>1.5546000000000001E-2</c:v>
                </c:pt>
                <c:pt idx="7984">
                  <c:v>1.57261E-2</c:v>
                </c:pt>
                <c:pt idx="7985">
                  <c:v>1.5865600000000001E-2</c:v>
                </c:pt>
                <c:pt idx="7986">
                  <c:v>1.5965E-2</c:v>
                </c:pt>
                <c:pt idx="7987">
                  <c:v>1.6024299999999998E-2</c:v>
                </c:pt>
                <c:pt idx="7988">
                  <c:v>1.6043600000000002E-2</c:v>
                </c:pt>
                <c:pt idx="7989">
                  <c:v>1.60234E-2</c:v>
                </c:pt>
                <c:pt idx="7990">
                  <c:v>1.59644E-2</c:v>
                </c:pt>
                <c:pt idx="7991">
                  <c:v>1.5867699999999998E-2</c:v>
                </c:pt>
                <c:pt idx="7992">
                  <c:v>1.57348E-2</c:v>
                </c:pt>
                <c:pt idx="7993">
                  <c:v>1.55672E-2</c:v>
                </c:pt>
                <c:pt idx="7994">
                  <c:v>1.5366100000000001E-2</c:v>
                </c:pt>
                <c:pt idx="7995">
                  <c:v>1.51326E-2</c:v>
                </c:pt>
                <c:pt idx="7996">
                  <c:v>1.48679E-2</c:v>
                </c:pt>
                <c:pt idx="7997">
                  <c:v>1.4573300000000001E-2</c:v>
                </c:pt>
                <c:pt idx="7998">
                  <c:v>1.42504E-2</c:v>
                </c:pt>
                <c:pt idx="7999">
                  <c:v>1.39008E-2</c:v>
                </c:pt>
                <c:pt idx="8000">
                  <c:v>1.3526099999999999E-2</c:v>
                </c:pt>
                <c:pt idx="8001">
                  <c:v>1.31272E-2</c:v>
                </c:pt>
                <c:pt idx="8002">
                  <c:v>1.27055E-2</c:v>
                </c:pt>
                <c:pt idx="8003">
                  <c:v>1.2261899999999999E-2</c:v>
                </c:pt>
                <c:pt idx="8004">
                  <c:v>1.1797999999999999E-2</c:v>
                </c:pt>
                <c:pt idx="8005">
                  <c:v>1.13154E-2</c:v>
                </c:pt>
                <c:pt idx="8006">
                  <c:v>1.08159E-2</c:v>
                </c:pt>
                <c:pt idx="8007">
                  <c:v>1.03015E-2</c:v>
                </c:pt>
                <c:pt idx="8008" formatCode="0.00E+00">
                  <c:v>9.7738200000000008E-3</c:v>
                </c:pt>
                <c:pt idx="8009" formatCode="0.00E+00">
                  <c:v>9.2341999999999997E-3</c:v>
                </c:pt>
                <c:pt idx="8010" formatCode="0.00E+00">
                  <c:v>8.6839699999999992E-3</c:v>
                </c:pt>
                <c:pt idx="8011" formatCode="0.00E+00">
                  <c:v>8.1247400000000001E-3</c:v>
                </c:pt>
                <c:pt idx="8012" formatCode="0.00E+00">
                  <c:v>7.5582499999999999E-3</c:v>
                </c:pt>
                <c:pt idx="8013" formatCode="0.00E+00">
                  <c:v>6.9861999999999997E-3</c:v>
                </c:pt>
                <c:pt idx="8014" formatCode="0.00E+00">
                  <c:v>6.4102500000000001E-3</c:v>
                </c:pt>
                <c:pt idx="8015" formatCode="0.00E+00">
                  <c:v>5.8322399999999998E-3</c:v>
                </c:pt>
                <c:pt idx="8016" formatCode="0.00E+00">
                  <c:v>5.2541799999999998E-3</c:v>
                </c:pt>
                <c:pt idx="8017" formatCode="0.00E+00">
                  <c:v>4.6781899999999996E-3</c:v>
                </c:pt>
                <c:pt idx="8018" formatCode="0.00E+00">
                  <c:v>4.1060799999999998E-3</c:v>
                </c:pt>
                <c:pt idx="8019" formatCode="0.00E+00">
                  <c:v>3.53894E-3</c:v>
                </c:pt>
                <c:pt idx="8020" formatCode="0.00E+00">
                  <c:v>2.9775499999999998E-3</c:v>
                </c:pt>
                <c:pt idx="8021" formatCode="0.00E+00">
                  <c:v>2.4229299999999998E-3</c:v>
                </c:pt>
                <c:pt idx="8022" formatCode="0.00E+00">
                  <c:v>1.87677E-3</c:v>
                </c:pt>
                <c:pt idx="8023" formatCode="0.00E+00">
                  <c:v>1.3412000000000001E-3</c:v>
                </c:pt>
                <c:pt idx="8024" formatCode="0.00E+00">
                  <c:v>8.1808200000000003E-4</c:v>
                </c:pt>
                <c:pt idx="8025" formatCode="0.00E+00">
                  <c:v>3.0879399999999998E-4</c:v>
                </c:pt>
                <c:pt idx="8026" formatCode="0.00E+00">
                  <c:v>-1.8554300000000001E-4</c:v>
                </c:pt>
                <c:pt idx="8027" formatCode="0.00E+00">
                  <c:v>-6.6361000000000002E-4</c:v>
                </c:pt>
                <c:pt idx="8028" formatCode="0.00E+00">
                  <c:v>-1.12418E-3</c:v>
                </c:pt>
                <c:pt idx="8029" formatCode="0.00E+00">
                  <c:v>-1.56664E-3</c:v>
                </c:pt>
                <c:pt idx="8030" formatCode="0.00E+00">
                  <c:v>-1.9905299999999999E-3</c:v>
                </c:pt>
                <c:pt idx="8031" formatCode="0.00E+00">
                  <c:v>-2.3950500000000001E-3</c:v>
                </c:pt>
                <c:pt idx="8032" formatCode="0.00E+00">
                  <c:v>-2.7792899999999998E-3</c:v>
                </c:pt>
                <c:pt idx="8033" formatCode="0.00E+00">
                  <c:v>-3.1423000000000002E-3</c:v>
                </c:pt>
                <c:pt idx="8034" formatCode="0.00E+00">
                  <c:v>-3.48285E-3</c:v>
                </c:pt>
                <c:pt idx="8035" formatCode="0.00E+00">
                  <c:v>-3.7994999999999999E-3</c:v>
                </c:pt>
                <c:pt idx="8036" formatCode="0.00E+00">
                  <c:v>-4.09129E-3</c:v>
                </c:pt>
                <c:pt idx="8037" formatCode="0.00E+00">
                  <c:v>-4.3582400000000002E-3</c:v>
                </c:pt>
                <c:pt idx="8038" formatCode="0.00E+00">
                  <c:v>-4.6007299999999999E-3</c:v>
                </c:pt>
                <c:pt idx="8039" formatCode="0.00E+00">
                  <c:v>-4.8185399999999996E-3</c:v>
                </c:pt>
                <c:pt idx="8040" formatCode="0.00E+00">
                  <c:v>-5.0109799999999999E-3</c:v>
                </c:pt>
                <c:pt idx="8041" formatCode="0.00E+00">
                  <c:v>-5.17718E-3</c:v>
                </c:pt>
                <c:pt idx="8042" formatCode="0.00E+00">
                  <c:v>-5.3160500000000001E-3</c:v>
                </c:pt>
                <c:pt idx="8043" formatCode="0.00E+00">
                  <c:v>-5.4264600000000001E-3</c:v>
                </c:pt>
                <c:pt idx="8044" formatCode="0.00E+00">
                  <c:v>-5.5079100000000004E-3</c:v>
                </c:pt>
                <c:pt idx="8045" formatCode="0.00E+00">
                  <c:v>-5.5605999999999997E-3</c:v>
                </c:pt>
                <c:pt idx="8046" formatCode="0.00E+00">
                  <c:v>-5.5849699999999999E-3</c:v>
                </c:pt>
                <c:pt idx="8047" formatCode="0.00E+00">
                  <c:v>-5.5810399999999998E-3</c:v>
                </c:pt>
                <c:pt idx="8048" formatCode="0.00E+00">
                  <c:v>-5.5486299999999997E-3</c:v>
                </c:pt>
                <c:pt idx="8049" formatCode="0.00E+00">
                  <c:v>-5.4879400000000002E-3</c:v>
                </c:pt>
                <c:pt idx="8050" formatCode="0.00E+00">
                  <c:v>-5.3996000000000001E-3</c:v>
                </c:pt>
                <c:pt idx="8051" formatCode="0.00E+00">
                  <c:v>-5.2842999999999996E-3</c:v>
                </c:pt>
                <c:pt idx="8052" formatCode="0.00E+00">
                  <c:v>-5.1427599999999997E-3</c:v>
                </c:pt>
                <c:pt idx="8053" formatCode="0.00E+00">
                  <c:v>-4.9758299999999997E-3</c:v>
                </c:pt>
                <c:pt idx="8054" formatCode="0.00E+00">
                  <c:v>-4.7844200000000002E-3</c:v>
                </c:pt>
                <c:pt idx="8055" formatCode="0.00E+00">
                  <c:v>-4.5690799999999997E-3</c:v>
                </c:pt>
                <c:pt idx="8056" formatCode="0.00E+00">
                  <c:v>-4.3300600000000002E-3</c:v>
                </c:pt>
                <c:pt idx="8057" formatCode="0.00E+00">
                  <c:v>-4.0678099999999998E-3</c:v>
                </c:pt>
                <c:pt idx="8058" formatCode="0.00E+00">
                  <c:v>-3.7829000000000001E-3</c:v>
                </c:pt>
                <c:pt idx="8059" formatCode="0.00E+00">
                  <c:v>-3.4759600000000002E-3</c:v>
                </c:pt>
                <c:pt idx="8060" formatCode="0.00E+00">
                  <c:v>-3.1477800000000002E-3</c:v>
                </c:pt>
                <c:pt idx="8061" formatCode="0.00E+00">
                  <c:v>-2.79919E-3</c:v>
                </c:pt>
                <c:pt idx="8062" formatCode="0.00E+00">
                  <c:v>-2.431E-3</c:v>
                </c:pt>
                <c:pt idx="8063" formatCode="0.00E+00">
                  <c:v>-2.0440900000000001E-3</c:v>
                </c:pt>
                <c:pt idx="8064" formatCode="0.00E+00">
                  <c:v>-1.63944E-3</c:v>
                </c:pt>
                <c:pt idx="8065" formatCode="0.00E+00">
                  <c:v>-1.2180800000000001E-3</c:v>
                </c:pt>
                <c:pt idx="8066" formatCode="0.00E+00">
                  <c:v>-7.8097099999999999E-4</c:v>
                </c:pt>
                <c:pt idx="8067" formatCode="0.00E+00">
                  <c:v>-3.29143E-4</c:v>
                </c:pt>
                <c:pt idx="8068" formatCode="0.00E+00">
                  <c:v>1.3607199999999999E-4</c:v>
                </c:pt>
                <c:pt idx="8069" formatCode="0.00E+00">
                  <c:v>6.1302899999999996E-4</c:v>
                </c:pt>
                <c:pt idx="8070" formatCode="0.00E+00">
                  <c:v>1.1000700000000001E-3</c:v>
                </c:pt>
                <c:pt idx="8071" formatCode="0.00E+00">
                  <c:v>1.59577E-3</c:v>
                </c:pt>
                <c:pt idx="8072" formatCode="0.00E+00">
                  <c:v>2.0988999999999999E-3</c:v>
                </c:pt>
                <c:pt idx="8073" formatCode="0.00E+00">
                  <c:v>2.6081099999999999E-3</c:v>
                </c:pt>
                <c:pt idx="8074" formatCode="0.00E+00">
                  <c:v>3.1220200000000001E-3</c:v>
                </c:pt>
                <c:pt idx="8075" formatCode="0.00E+00">
                  <c:v>3.6396900000000001E-3</c:v>
                </c:pt>
                <c:pt idx="8076" formatCode="0.00E+00">
                  <c:v>4.16038E-3</c:v>
                </c:pt>
                <c:pt idx="8077" formatCode="0.00E+00">
                  <c:v>4.6828800000000004E-3</c:v>
                </c:pt>
                <c:pt idx="8078" formatCode="0.00E+00">
                  <c:v>5.2055499999999998E-3</c:v>
                </c:pt>
                <c:pt idx="8079" formatCode="0.00E+00">
                  <c:v>5.7265900000000002E-3</c:v>
                </c:pt>
                <c:pt idx="8080" formatCode="0.00E+00">
                  <c:v>6.2439499999999998E-3</c:v>
                </c:pt>
                <c:pt idx="8081" formatCode="0.00E+00">
                  <c:v>6.7554399999999997E-3</c:v>
                </c:pt>
                <c:pt idx="8082" formatCode="0.00E+00">
                  <c:v>7.2591799999999996E-3</c:v>
                </c:pt>
                <c:pt idx="8083" formatCode="0.00E+00">
                  <c:v>7.75379E-3</c:v>
                </c:pt>
                <c:pt idx="8084" formatCode="0.00E+00">
                  <c:v>8.2380700000000001E-3</c:v>
                </c:pt>
                <c:pt idx="8085" formatCode="0.00E+00">
                  <c:v>8.7106300000000005E-3</c:v>
                </c:pt>
                <c:pt idx="8086" formatCode="0.00E+00">
                  <c:v>9.1698500000000002E-3</c:v>
                </c:pt>
                <c:pt idx="8087" formatCode="0.00E+00">
                  <c:v>9.6139099999999998E-3</c:v>
                </c:pt>
                <c:pt idx="8088">
                  <c:v>1.00409E-2</c:v>
                </c:pt>
                <c:pt idx="8089">
                  <c:v>1.0449099999999999E-2</c:v>
                </c:pt>
                <c:pt idx="8090">
                  <c:v>1.0836800000000001E-2</c:v>
                </c:pt>
                <c:pt idx="8091">
                  <c:v>1.1202699999999999E-2</c:v>
                </c:pt>
                <c:pt idx="8092">
                  <c:v>1.1546000000000001E-2</c:v>
                </c:pt>
                <c:pt idx="8093">
                  <c:v>1.18662E-2</c:v>
                </c:pt>
                <c:pt idx="8094">
                  <c:v>1.2162600000000001E-2</c:v>
                </c:pt>
                <c:pt idx="8095">
                  <c:v>1.2433899999999999E-2</c:v>
                </c:pt>
                <c:pt idx="8096">
                  <c:v>1.2678200000000001E-2</c:v>
                </c:pt>
                <c:pt idx="8097">
                  <c:v>1.2893699999999999E-2</c:v>
                </c:pt>
                <c:pt idx="8098">
                  <c:v>1.3079E-2</c:v>
                </c:pt>
                <c:pt idx="8099">
                  <c:v>1.3233E-2</c:v>
                </c:pt>
                <c:pt idx="8100">
                  <c:v>1.3355799999999999E-2</c:v>
                </c:pt>
                <c:pt idx="8101">
                  <c:v>1.3447600000000001E-2</c:v>
                </c:pt>
                <c:pt idx="8102">
                  <c:v>1.3507699999999999E-2</c:v>
                </c:pt>
                <c:pt idx="8103">
                  <c:v>1.35347E-2</c:v>
                </c:pt>
                <c:pt idx="8104">
                  <c:v>1.35278E-2</c:v>
                </c:pt>
                <c:pt idx="8105">
                  <c:v>1.3486400000000001E-2</c:v>
                </c:pt>
                <c:pt idx="8106">
                  <c:v>1.3409600000000001E-2</c:v>
                </c:pt>
                <c:pt idx="8107">
                  <c:v>1.3296499999999999E-2</c:v>
                </c:pt>
                <c:pt idx="8108">
                  <c:v>1.31466E-2</c:v>
                </c:pt>
                <c:pt idx="8109">
                  <c:v>1.29599E-2</c:v>
                </c:pt>
                <c:pt idx="8110">
                  <c:v>1.2736000000000001E-2</c:v>
                </c:pt>
                <c:pt idx="8111">
                  <c:v>1.24747E-2</c:v>
                </c:pt>
                <c:pt idx="8112">
                  <c:v>1.21759E-2</c:v>
                </c:pt>
                <c:pt idx="8113">
                  <c:v>1.18396E-2</c:v>
                </c:pt>
                <c:pt idx="8114">
                  <c:v>1.1465400000000001E-2</c:v>
                </c:pt>
                <c:pt idx="8115">
                  <c:v>1.10533E-2</c:v>
                </c:pt>
                <c:pt idx="8116">
                  <c:v>1.0603100000000001E-2</c:v>
                </c:pt>
                <c:pt idx="8117">
                  <c:v>1.0115000000000001E-2</c:v>
                </c:pt>
                <c:pt idx="8118" formatCode="0.00E+00">
                  <c:v>9.5893000000000003E-3</c:v>
                </c:pt>
                <c:pt idx="8119" formatCode="0.00E+00">
                  <c:v>9.0264100000000003E-3</c:v>
                </c:pt>
                <c:pt idx="8120" formatCode="0.00E+00">
                  <c:v>8.4271599999999995E-3</c:v>
                </c:pt>
                <c:pt idx="8121" formatCode="0.00E+00">
                  <c:v>7.7925499999999997E-3</c:v>
                </c:pt>
                <c:pt idx="8122" formatCode="0.00E+00">
                  <c:v>7.1235100000000004E-3</c:v>
                </c:pt>
                <c:pt idx="8123" formatCode="0.00E+00">
                  <c:v>6.4206699999999998E-3</c:v>
                </c:pt>
                <c:pt idx="8124" formatCode="0.00E+00">
                  <c:v>5.6846500000000003E-3</c:v>
                </c:pt>
                <c:pt idx="8125" formatCode="0.00E+00">
                  <c:v>4.9164899999999999E-3</c:v>
                </c:pt>
                <c:pt idx="8126" formatCode="0.00E+00">
                  <c:v>4.1174000000000002E-3</c:v>
                </c:pt>
                <c:pt idx="8127" formatCode="0.00E+00">
                  <c:v>3.2884899999999998E-3</c:v>
                </c:pt>
                <c:pt idx="8128" formatCode="0.00E+00">
                  <c:v>2.4312600000000002E-3</c:v>
                </c:pt>
                <c:pt idx="8129" formatCode="0.00E+00">
                  <c:v>1.54743E-3</c:v>
                </c:pt>
                <c:pt idx="8130" formatCode="0.00E+00">
                  <c:v>6.3781099999999996E-4</c:v>
                </c:pt>
                <c:pt idx="8131" formatCode="0.00E+00">
                  <c:v>-2.9763899999999999E-4</c:v>
                </c:pt>
                <c:pt idx="8132" formatCode="0.00E+00">
                  <c:v>-1.2585700000000001E-3</c:v>
                </c:pt>
                <c:pt idx="8133" formatCode="0.00E+00">
                  <c:v>-2.2438200000000001E-3</c:v>
                </c:pt>
                <c:pt idx="8134" formatCode="0.00E+00">
                  <c:v>-3.2521899999999999E-3</c:v>
                </c:pt>
                <c:pt idx="8135" formatCode="0.00E+00">
                  <c:v>-4.2828400000000004E-3</c:v>
                </c:pt>
                <c:pt idx="8136" formatCode="0.00E+00">
                  <c:v>-5.3348199999999997E-3</c:v>
                </c:pt>
                <c:pt idx="8137" formatCode="0.00E+00">
                  <c:v>-6.40662E-3</c:v>
                </c:pt>
                <c:pt idx="8138" formatCode="0.00E+00">
                  <c:v>-7.4961899999999998E-3</c:v>
                </c:pt>
                <c:pt idx="8139" formatCode="0.00E+00">
                  <c:v>-8.6016100000000009E-3</c:v>
                </c:pt>
                <c:pt idx="8140" formatCode="0.00E+00">
                  <c:v>-9.7217399999999995E-3</c:v>
                </c:pt>
                <c:pt idx="8141">
                  <c:v>-1.0855699999999999E-2</c:v>
                </c:pt>
                <c:pt idx="8142">
                  <c:v>-1.2001899999999999E-2</c:v>
                </c:pt>
                <c:pt idx="8143">
                  <c:v>-1.31582E-2</c:v>
                </c:pt>
                <c:pt idx="8144">
                  <c:v>-1.4322400000000001E-2</c:v>
                </c:pt>
                <c:pt idx="8145">
                  <c:v>-1.5492000000000001E-2</c:v>
                </c:pt>
                <c:pt idx="8146">
                  <c:v>-1.6665300000000001E-2</c:v>
                </c:pt>
                <c:pt idx="8147">
                  <c:v>-1.7840700000000001E-2</c:v>
                </c:pt>
                <c:pt idx="8148">
                  <c:v>-1.9017099999999999E-2</c:v>
                </c:pt>
                <c:pt idx="8149">
                  <c:v>-2.01934E-2</c:v>
                </c:pt>
                <c:pt idx="8150">
                  <c:v>-2.1367500000000001E-2</c:v>
                </c:pt>
                <c:pt idx="8151">
                  <c:v>-2.2536799999999999E-2</c:v>
                </c:pt>
                <c:pt idx="8152">
                  <c:v>-2.36992E-2</c:v>
                </c:pt>
                <c:pt idx="8153">
                  <c:v>-2.4852599999999999E-2</c:v>
                </c:pt>
                <c:pt idx="8154">
                  <c:v>-2.5994400000000001E-2</c:v>
                </c:pt>
                <c:pt idx="8155">
                  <c:v>-2.71226E-2</c:v>
                </c:pt>
                <c:pt idx="8156">
                  <c:v>-2.82356E-2</c:v>
                </c:pt>
                <c:pt idx="8157">
                  <c:v>-2.93326E-2</c:v>
                </c:pt>
                <c:pt idx="8158">
                  <c:v>-3.0412399999999999E-2</c:v>
                </c:pt>
                <c:pt idx="8159">
                  <c:v>-3.1473300000000003E-2</c:v>
                </c:pt>
                <c:pt idx="8160">
                  <c:v>-3.2513500000000001E-2</c:v>
                </c:pt>
                <c:pt idx="8161">
                  <c:v>-3.3531400000000003E-2</c:v>
                </c:pt>
                <c:pt idx="8162">
                  <c:v>-3.4525300000000002E-2</c:v>
                </c:pt>
                <c:pt idx="8163">
                  <c:v>-3.5493400000000001E-2</c:v>
                </c:pt>
                <c:pt idx="8164">
                  <c:v>-3.6434599999999998E-2</c:v>
                </c:pt>
                <c:pt idx="8165">
                  <c:v>-3.7347400000000003E-2</c:v>
                </c:pt>
                <c:pt idx="8166">
                  <c:v>-3.8230600000000003E-2</c:v>
                </c:pt>
                <c:pt idx="8167">
                  <c:v>-3.9083399999999997E-2</c:v>
                </c:pt>
                <c:pt idx="8168">
                  <c:v>-3.9904200000000001E-2</c:v>
                </c:pt>
                <c:pt idx="8169">
                  <c:v>-4.06901E-2</c:v>
                </c:pt>
                <c:pt idx="8170">
                  <c:v>-4.1439200000000002E-2</c:v>
                </c:pt>
                <c:pt idx="8171">
                  <c:v>-4.2152500000000002E-2</c:v>
                </c:pt>
                <c:pt idx="8172">
                  <c:v>-4.28324E-2</c:v>
                </c:pt>
                <c:pt idx="8173">
                  <c:v>-4.3478500000000003E-2</c:v>
                </c:pt>
                <c:pt idx="8174">
                  <c:v>-4.4085899999999997E-2</c:v>
                </c:pt>
                <c:pt idx="8175">
                  <c:v>-4.4649300000000003E-2</c:v>
                </c:pt>
                <c:pt idx="8176">
                  <c:v>-4.5166400000000002E-2</c:v>
                </c:pt>
                <c:pt idx="8177">
                  <c:v>-4.5636900000000001E-2</c:v>
                </c:pt>
                <c:pt idx="8178">
                  <c:v>-4.6059799999999998E-2</c:v>
                </c:pt>
                <c:pt idx="8179">
                  <c:v>-4.6433099999999998E-2</c:v>
                </c:pt>
                <c:pt idx="8180">
                  <c:v>-4.6755900000000003E-2</c:v>
                </c:pt>
                <c:pt idx="8181">
                  <c:v>-4.7028899999999998E-2</c:v>
                </c:pt>
                <c:pt idx="8182">
                  <c:v>-4.72524E-2</c:v>
                </c:pt>
                <c:pt idx="8183">
                  <c:v>-4.74259E-2</c:v>
                </c:pt>
                <c:pt idx="8184">
                  <c:v>-4.7549800000000003E-2</c:v>
                </c:pt>
                <c:pt idx="8185">
                  <c:v>-4.7625099999999997E-2</c:v>
                </c:pt>
                <c:pt idx="8186">
                  <c:v>-4.7653099999999997E-2</c:v>
                </c:pt>
                <c:pt idx="8187">
                  <c:v>-4.7634599999999999E-2</c:v>
                </c:pt>
                <c:pt idx="8188">
                  <c:v>-4.7569500000000001E-2</c:v>
                </c:pt>
                <c:pt idx="8189">
                  <c:v>-4.7457800000000001E-2</c:v>
                </c:pt>
                <c:pt idx="8190">
                  <c:v>-4.7300399999999999E-2</c:v>
                </c:pt>
                <c:pt idx="8191">
                  <c:v>-4.70982E-2</c:v>
                </c:pt>
                <c:pt idx="8192">
                  <c:v>-4.68516E-2</c:v>
                </c:pt>
                <c:pt idx="8193">
                  <c:v>-4.6559099999999999E-2</c:v>
                </c:pt>
                <c:pt idx="8194">
                  <c:v>-4.6218599999999999E-2</c:v>
                </c:pt>
                <c:pt idx="8195">
                  <c:v>-4.5829799999999997E-2</c:v>
                </c:pt>
                <c:pt idx="8196">
                  <c:v>-4.5395699999999997E-2</c:v>
                </c:pt>
                <c:pt idx="8197">
                  <c:v>-4.49209E-2</c:v>
                </c:pt>
                <c:pt idx="8198">
                  <c:v>-4.4408700000000002E-2</c:v>
                </c:pt>
                <c:pt idx="8199">
                  <c:v>-4.3860400000000001E-2</c:v>
                </c:pt>
                <c:pt idx="8200">
                  <c:v>-4.3276799999999997E-2</c:v>
                </c:pt>
                <c:pt idx="8201">
                  <c:v>-4.2657599999999997E-2</c:v>
                </c:pt>
                <c:pt idx="8202">
                  <c:v>-4.20004E-2</c:v>
                </c:pt>
                <c:pt idx="8203">
                  <c:v>-4.1302100000000001E-2</c:v>
                </c:pt>
                <c:pt idx="8204">
                  <c:v>-4.05615E-2</c:v>
                </c:pt>
                <c:pt idx="8205">
                  <c:v>-3.9781799999999999E-2</c:v>
                </c:pt>
                <c:pt idx="8206">
                  <c:v>-3.8967500000000002E-2</c:v>
                </c:pt>
                <c:pt idx="8207">
                  <c:v>-3.8120599999999998E-2</c:v>
                </c:pt>
                <c:pt idx="8208">
                  <c:v>-3.7240200000000001E-2</c:v>
                </c:pt>
                <c:pt idx="8209">
                  <c:v>-3.6326799999999999E-2</c:v>
                </c:pt>
                <c:pt idx="8210">
                  <c:v>-3.53838E-2</c:v>
                </c:pt>
                <c:pt idx="8211">
                  <c:v>-3.4415099999999997E-2</c:v>
                </c:pt>
                <c:pt idx="8212">
                  <c:v>-3.3422199999999999E-2</c:v>
                </c:pt>
                <c:pt idx="8213">
                  <c:v>-3.2405000000000003E-2</c:v>
                </c:pt>
                <c:pt idx="8214">
                  <c:v>-3.1364000000000003E-2</c:v>
                </c:pt>
                <c:pt idx="8215">
                  <c:v>-3.0301100000000001E-2</c:v>
                </c:pt>
                <c:pt idx="8216">
                  <c:v>-2.9217900000000002E-2</c:v>
                </c:pt>
                <c:pt idx="8217">
                  <c:v>-2.8115500000000002E-2</c:v>
                </c:pt>
                <c:pt idx="8218">
                  <c:v>-2.6994400000000002E-2</c:v>
                </c:pt>
                <c:pt idx="8219">
                  <c:v>-2.5856400000000002E-2</c:v>
                </c:pt>
                <c:pt idx="8220">
                  <c:v>-2.4704899999999998E-2</c:v>
                </c:pt>
                <c:pt idx="8221">
                  <c:v>-2.3544800000000001E-2</c:v>
                </c:pt>
                <c:pt idx="8222">
                  <c:v>-2.2380000000000001E-2</c:v>
                </c:pt>
                <c:pt idx="8223">
                  <c:v>-2.12123E-2</c:v>
                </c:pt>
                <c:pt idx="8224">
                  <c:v>-2.0041799999999999E-2</c:v>
                </c:pt>
                <c:pt idx="8225">
                  <c:v>-1.8869299999999999E-2</c:v>
                </c:pt>
                <c:pt idx="8226">
                  <c:v>-1.76971E-2</c:v>
                </c:pt>
                <c:pt idx="8227">
                  <c:v>-1.6529100000000001E-2</c:v>
                </c:pt>
                <c:pt idx="8228">
                  <c:v>-1.53691E-2</c:v>
                </c:pt>
                <c:pt idx="8229">
                  <c:v>-1.42185E-2</c:v>
                </c:pt>
                <c:pt idx="8230">
                  <c:v>-1.30788E-2</c:v>
                </c:pt>
                <c:pt idx="8231">
                  <c:v>-1.1954299999999999E-2</c:v>
                </c:pt>
                <c:pt idx="8232">
                  <c:v>-1.0849900000000001E-2</c:v>
                </c:pt>
                <c:pt idx="8233" formatCode="0.00E+00">
                  <c:v>-9.7700100000000008E-3</c:v>
                </c:pt>
                <c:pt idx="8234" formatCode="0.00E+00">
                  <c:v>-8.7196200000000008E-3</c:v>
                </c:pt>
                <c:pt idx="8235" formatCode="0.00E+00">
                  <c:v>-7.70398E-3</c:v>
                </c:pt>
                <c:pt idx="8236" formatCode="0.00E+00">
                  <c:v>-6.7248899999999999E-3</c:v>
                </c:pt>
                <c:pt idx="8237" formatCode="0.00E+00">
                  <c:v>-5.7809000000000003E-3</c:v>
                </c:pt>
                <c:pt idx="8238" formatCode="0.00E+00">
                  <c:v>-4.8714800000000001E-3</c:v>
                </c:pt>
                <c:pt idx="8239" formatCode="0.00E+00">
                  <c:v>-3.99986E-3</c:v>
                </c:pt>
                <c:pt idx="8240" formatCode="0.00E+00">
                  <c:v>-3.1699800000000002E-3</c:v>
                </c:pt>
                <c:pt idx="8241" formatCode="0.00E+00">
                  <c:v>-2.3826400000000001E-3</c:v>
                </c:pt>
                <c:pt idx="8242" formatCode="0.00E+00">
                  <c:v>-1.63652E-3</c:v>
                </c:pt>
                <c:pt idx="8243" formatCode="0.00E+00">
                  <c:v>-9.3150199999999996E-4</c:v>
                </c:pt>
                <c:pt idx="8244" formatCode="0.00E+00">
                  <c:v>-2.7027300000000002E-4</c:v>
                </c:pt>
                <c:pt idx="8245" formatCode="0.00E+00">
                  <c:v>3.43283E-4</c:v>
                </c:pt>
                <c:pt idx="8246" formatCode="0.00E+00">
                  <c:v>9.0618800000000005E-4</c:v>
                </c:pt>
                <c:pt idx="8247" formatCode="0.00E+00">
                  <c:v>1.4167400000000001E-3</c:v>
                </c:pt>
                <c:pt idx="8248" formatCode="0.00E+00">
                  <c:v>1.8732099999999999E-3</c:v>
                </c:pt>
                <c:pt idx="8249" formatCode="0.00E+00">
                  <c:v>2.2729899999999999E-3</c:v>
                </c:pt>
                <c:pt idx="8250" formatCode="0.00E+00">
                  <c:v>2.6143E-3</c:v>
                </c:pt>
                <c:pt idx="8251" formatCode="0.00E+00">
                  <c:v>2.8978799999999998E-3</c:v>
                </c:pt>
                <c:pt idx="8252" formatCode="0.00E+00">
                  <c:v>3.1249300000000002E-3</c:v>
                </c:pt>
                <c:pt idx="8253" formatCode="0.00E+00">
                  <c:v>3.2944200000000002E-3</c:v>
                </c:pt>
                <c:pt idx="8254" formatCode="0.00E+00">
                  <c:v>3.4043699999999999E-3</c:v>
                </c:pt>
                <c:pt idx="8255" formatCode="0.00E+00">
                  <c:v>3.4551E-3</c:v>
                </c:pt>
                <c:pt idx="8256" formatCode="0.00E+00">
                  <c:v>3.4498200000000001E-3</c:v>
                </c:pt>
                <c:pt idx="8257" formatCode="0.00E+00">
                  <c:v>3.39018E-3</c:v>
                </c:pt>
                <c:pt idx="8258" formatCode="0.00E+00">
                  <c:v>3.2724999999999998E-3</c:v>
                </c:pt>
                <c:pt idx="8259" formatCode="0.00E+00">
                  <c:v>3.09063E-3</c:v>
                </c:pt>
                <c:pt idx="8260" formatCode="0.00E+00">
                  <c:v>2.84096E-3</c:v>
                </c:pt>
                <c:pt idx="8261" formatCode="0.00E+00">
                  <c:v>2.52483E-3</c:v>
                </c:pt>
                <c:pt idx="8262" formatCode="0.00E+00">
                  <c:v>2.14548E-3</c:v>
                </c:pt>
                <c:pt idx="8263" formatCode="0.00E+00">
                  <c:v>1.70239E-3</c:v>
                </c:pt>
                <c:pt idx="8264" formatCode="0.00E+00">
                  <c:v>1.1924699999999999E-3</c:v>
                </c:pt>
                <c:pt idx="8265" formatCode="0.00E+00">
                  <c:v>6.1501899999999996E-4</c:v>
                </c:pt>
                <c:pt idx="8266" formatCode="0.00E+00">
                  <c:v>-2.7290599999999999E-5</c:v>
                </c:pt>
                <c:pt idx="8267" formatCode="0.00E+00">
                  <c:v>-7.3154999999999997E-4</c:v>
                </c:pt>
                <c:pt idx="8268" formatCode="0.00E+00">
                  <c:v>-1.49697E-3</c:v>
                </c:pt>
                <c:pt idx="8269" formatCode="0.00E+00">
                  <c:v>-2.3225400000000001E-3</c:v>
                </c:pt>
                <c:pt idx="8270" formatCode="0.00E+00">
                  <c:v>-3.2045300000000001E-3</c:v>
                </c:pt>
                <c:pt idx="8271" formatCode="0.00E+00">
                  <c:v>-4.1404900000000001E-3</c:v>
                </c:pt>
                <c:pt idx="8272" formatCode="0.00E+00">
                  <c:v>-5.1342599999999999E-3</c:v>
                </c:pt>
                <c:pt idx="8273" formatCode="0.00E+00">
                  <c:v>-6.1914700000000001E-3</c:v>
                </c:pt>
                <c:pt idx="8274" formatCode="0.00E+00">
                  <c:v>-7.3109400000000001E-3</c:v>
                </c:pt>
                <c:pt idx="8275" formatCode="0.00E+00">
                  <c:v>-8.4851300000000004E-3</c:v>
                </c:pt>
                <c:pt idx="8276" formatCode="0.00E+00">
                  <c:v>-9.70852E-3</c:v>
                </c:pt>
                <c:pt idx="8277">
                  <c:v>-1.0980999999999999E-2</c:v>
                </c:pt>
                <c:pt idx="8278">
                  <c:v>-1.23033E-2</c:v>
                </c:pt>
                <c:pt idx="8279">
                  <c:v>-1.36758E-2</c:v>
                </c:pt>
                <c:pt idx="8280">
                  <c:v>-1.50977E-2</c:v>
                </c:pt>
                <c:pt idx="8281">
                  <c:v>-1.6565099999999999E-2</c:v>
                </c:pt>
                <c:pt idx="8282">
                  <c:v>-1.80733E-2</c:v>
                </c:pt>
                <c:pt idx="8283">
                  <c:v>-1.9621300000000001E-2</c:v>
                </c:pt>
                <c:pt idx="8284">
                  <c:v>-2.12087E-2</c:v>
                </c:pt>
                <c:pt idx="8285">
                  <c:v>-2.2834299999999998E-2</c:v>
                </c:pt>
                <c:pt idx="8286">
                  <c:v>-2.44979E-2</c:v>
                </c:pt>
                <c:pt idx="8287">
                  <c:v>-2.61979E-2</c:v>
                </c:pt>
                <c:pt idx="8288">
                  <c:v>-2.79306E-2</c:v>
                </c:pt>
                <c:pt idx="8289">
                  <c:v>-2.9694499999999999E-2</c:v>
                </c:pt>
                <c:pt idx="8290">
                  <c:v>-3.1487800000000003E-2</c:v>
                </c:pt>
                <c:pt idx="8291">
                  <c:v>-3.3306000000000002E-2</c:v>
                </c:pt>
                <c:pt idx="8292">
                  <c:v>-3.5145700000000002E-2</c:v>
                </c:pt>
                <c:pt idx="8293">
                  <c:v>-3.7007100000000001E-2</c:v>
                </c:pt>
                <c:pt idx="8294">
                  <c:v>-3.8891099999999998E-2</c:v>
                </c:pt>
                <c:pt idx="8295">
                  <c:v>-4.0794700000000003E-2</c:v>
                </c:pt>
                <c:pt idx="8296">
                  <c:v>-4.27132E-2</c:v>
                </c:pt>
                <c:pt idx="8297">
                  <c:v>-4.4643700000000001E-2</c:v>
                </c:pt>
                <c:pt idx="8298">
                  <c:v>-4.6584599999999997E-2</c:v>
                </c:pt>
                <c:pt idx="8299">
                  <c:v>-4.8532100000000002E-2</c:v>
                </c:pt>
                <c:pt idx="8300">
                  <c:v>-5.0481900000000003E-2</c:v>
                </c:pt>
                <c:pt idx="8301">
                  <c:v>-5.2433500000000001E-2</c:v>
                </c:pt>
                <c:pt idx="8302">
                  <c:v>-5.4390800000000003E-2</c:v>
                </c:pt>
                <c:pt idx="8303">
                  <c:v>-5.63566E-2</c:v>
                </c:pt>
                <c:pt idx="8304">
                  <c:v>-5.8327499999999997E-2</c:v>
                </c:pt>
                <c:pt idx="8305">
                  <c:v>-6.0296200000000001E-2</c:v>
                </c:pt>
                <c:pt idx="8306">
                  <c:v>-6.22558E-2</c:v>
                </c:pt>
                <c:pt idx="8307">
                  <c:v>-6.4202200000000001E-2</c:v>
                </c:pt>
                <c:pt idx="8308">
                  <c:v>-6.6135100000000002E-2</c:v>
                </c:pt>
                <c:pt idx="8309">
                  <c:v>-6.80563E-2</c:v>
                </c:pt>
                <c:pt idx="8310">
                  <c:v>-6.9960700000000001E-2</c:v>
                </c:pt>
                <c:pt idx="8311">
                  <c:v>-7.1837899999999996E-2</c:v>
                </c:pt>
                <c:pt idx="8312">
                  <c:v>-7.3681200000000002E-2</c:v>
                </c:pt>
                <c:pt idx="8313">
                  <c:v>-7.5490399999999999E-2</c:v>
                </c:pt>
                <c:pt idx="8314">
                  <c:v>-7.7267500000000003E-2</c:v>
                </c:pt>
                <c:pt idx="8315">
                  <c:v>-7.9012700000000005E-2</c:v>
                </c:pt>
                <c:pt idx="8316">
                  <c:v>-8.0723500000000004E-2</c:v>
                </c:pt>
                <c:pt idx="8317">
                  <c:v>-8.2397499999999999E-2</c:v>
                </c:pt>
                <c:pt idx="8318">
                  <c:v>-8.4030599999999997E-2</c:v>
                </c:pt>
                <c:pt idx="8319">
                  <c:v>-8.5614999999999997E-2</c:v>
                </c:pt>
                <c:pt idx="8320">
                  <c:v>-8.7143399999999996E-2</c:v>
                </c:pt>
                <c:pt idx="8321">
                  <c:v>-8.8616600000000004E-2</c:v>
                </c:pt>
                <c:pt idx="8322">
                  <c:v>-9.0042200000000003E-2</c:v>
                </c:pt>
                <c:pt idx="8323">
                  <c:v>-9.1423900000000002E-2</c:v>
                </c:pt>
                <c:pt idx="8324">
                  <c:v>-9.2758199999999999E-2</c:v>
                </c:pt>
                <c:pt idx="8325">
                  <c:v>-9.4043199999999993E-2</c:v>
                </c:pt>
                <c:pt idx="8326">
                  <c:v>-9.5279900000000001E-2</c:v>
                </c:pt>
                <c:pt idx="8327">
                  <c:v>-9.6467499999999998E-2</c:v>
                </c:pt>
                <c:pt idx="8328">
                  <c:v>-9.7601199999999999E-2</c:v>
                </c:pt>
                <c:pt idx="8329">
                  <c:v>-9.8674999999999999E-2</c:v>
                </c:pt>
                <c:pt idx="8330">
                  <c:v>-9.96866E-2</c:v>
                </c:pt>
                <c:pt idx="8331">
                  <c:v>-0.100637</c:v>
                </c:pt>
                <c:pt idx="8332">
                  <c:v>-0.10152700000000001</c:v>
                </c:pt>
                <c:pt idx="8333">
                  <c:v>-0.10236000000000001</c:v>
                </c:pt>
                <c:pt idx="8334">
                  <c:v>-0.10313799999999999</c:v>
                </c:pt>
                <c:pt idx="8335">
                  <c:v>-0.103862</c:v>
                </c:pt>
                <c:pt idx="8336">
                  <c:v>-0.10453999999999999</c:v>
                </c:pt>
                <c:pt idx="8337">
                  <c:v>-0.105171</c:v>
                </c:pt>
                <c:pt idx="8338">
                  <c:v>-0.10575</c:v>
                </c:pt>
                <c:pt idx="8339">
                  <c:v>-0.106271</c:v>
                </c:pt>
                <c:pt idx="8340">
                  <c:v>-0.10673199999999999</c:v>
                </c:pt>
                <c:pt idx="8341">
                  <c:v>-0.10713200000000001</c:v>
                </c:pt>
                <c:pt idx="8342">
                  <c:v>-0.10747</c:v>
                </c:pt>
                <c:pt idx="8343">
                  <c:v>-0.10774300000000001</c:v>
                </c:pt>
                <c:pt idx="8344">
                  <c:v>-0.107948</c:v>
                </c:pt>
                <c:pt idx="8345">
                  <c:v>-0.108087</c:v>
                </c:pt>
                <c:pt idx="8346">
                  <c:v>-0.108168</c:v>
                </c:pt>
                <c:pt idx="8347">
                  <c:v>-0.108198</c:v>
                </c:pt>
                <c:pt idx="8348">
                  <c:v>-0.108181</c:v>
                </c:pt>
                <c:pt idx="8349">
                  <c:v>-0.10811900000000001</c:v>
                </c:pt>
                <c:pt idx="8350">
                  <c:v>-0.108015</c:v>
                </c:pt>
                <c:pt idx="8351">
                  <c:v>-0.10786900000000001</c:v>
                </c:pt>
                <c:pt idx="8352">
                  <c:v>-0.107683</c:v>
                </c:pt>
                <c:pt idx="8353">
                  <c:v>-0.107458</c:v>
                </c:pt>
                <c:pt idx="8354">
                  <c:v>-0.107197</c:v>
                </c:pt>
                <c:pt idx="8355">
                  <c:v>-0.106905</c:v>
                </c:pt>
                <c:pt idx="8356">
                  <c:v>-0.106586</c:v>
                </c:pt>
                <c:pt idx="8357">
                  <c:v>-0.106243</c:v>
                </c:pt>
                <c:pt idx="8358">
                  <c:v>-0.10587299999999999</c:v>
                </c:pt>
                <c:pt idx="8359">
                  <c:v>-0.105473</c:v>
                </c:pt>
                <c:pt idx="8360">
                  <c:v>-0.10505</c:v>
                </c:pt>
                <c:pt idx="8361">
                  <c:v>-0.104611</c:v>
                </c:pt>
                <c:pt idx="8362">
                  <c:v>-0.10416</c:v>
                </c:pt>
                <c:pt idx="8363">
                  <c:v>-0.10369299999999999</c:v>
                </c:pt>
                <c:pt idx="8364">
                  <c:v>-0.10320799999999999</c:v>
                </c:pt>
                <c:pt idx="8365">
                  <c:v>-0.10270700000000001</c:v>
                </c:pt>
                <c:pt idx="8366">
                  <c:v>-0.102197</c:v>
                </c:pt>
                <c:pt idx="8367">
                  <c:v>-0.101678</c:v>
                </c:pt>
                <c:pt idx="8368">
                  <c:v>-0.101148</c:v>
                </c:pt>
                <c:pt idx="8369">
                  <c:v>-0.100606</c:v>
                </c:pt>
                <c:pt idx="8370">
                  <c:v>-0.100052</c:v>
                </c:pt>
                <c:pt idx="8371">
                  <c:v>-9.9486000000000005E-2</c:v>
                </c:pt>
                <c:pt idx="8372">
                  <c:v>-9.8904599999999995E-2</c:v>
                </c:pt>
                <c:pt idx="8373">
                  <c:v>-9.8301899999999998E-2</c:v>
                </c:pt>
                <c:pt idx="8374">
                  <c:v>-9.7679799999999997E-2</c:v>
                </c:pt>
                <c:pt idx="8375">
                  <c:v>-9.70467E-2</c:v>
                </c:pt>
                <c:pt idx="8376">
                  <c:v>-9.6412499999999998E-2</c:v>
                </c:pt>
                <c:pt idx="8377">
                  <c:v>-9.5785800000000004E-2</c:v>
                </c:pt>
                <c:pt idx="8378">
                  <c:v>-9.5172000000000007E-2</c:v>
                </c:pt>
                <c:pt idx="8379">
                  <c:v>-9.4572100000000006E-2</c:v>
                </c:pt>
                <c:pt idx="8380">
                  <c:v>-9.3987699999999993E-2</c:v>
                </c:pt>
                <c:pt idx="8381">
                  <c:v>-9.3423400000000004E-2</c:v>
                </c:pt>
                <c:pt idx="8382">
                  <c:v>-9.2884900000000006E-2</c:v>
                </c:pt>
                <c:pt idx="8383">
                  <c:v>-9.2375799999999994E-2</c:v>
                </c:pt>
                <c:pt idx="8384">
                  <c:v>-9.1896900000000004E-2</c:v>
                </c:pt>
                <c:pt idx="8385">
                  <c:v>-9.1445100000000001E-2</c:v>
                </c:pt>
                <c:pt idx="8386">
                  <c:v>-9.1017500000000001E-2</c:v>
                </c:pt>
                <c:pt idx="8387">
                  <c:v>-9.06164E-2</c:v>
                </c:pt>
                <c:pt idx="8388">
                  <c:v>-9.0248700000000001E-2</c:v>
                </c:pt>
                <c:pt idx="8389">
                  <c:v>-8.9919399999999997E-2</c:v>
                </c:pt>
                <c:pt idx="8390">
                  <c:v>-8.9628399999999997E-2</c:v>
                </c:pt>
                <c:pt idx="8391">
                  <c:v>-8.9371300000000001E-2</c:v>
                </c:pt>
                <c:pt idx="8392">
                  <c:v>-8.91425E-2</c:v>
                </c:pt>
                <c:pt idx="8393">
                  <c:v>-8.8939099999999993E-2</c:v>
                </c:pt>
                <c:pt idx="8394">
                  <c:v>-8.8761199999999998E-2</c:v>
                </c:pt>
                <c:pt idx="8395">
                  <c:v>-8.86097E-2</c:v>
                </c:pt>
                <c:pt idx="8396">
                  <c:v>-8.8485499999999995E-2</c:v>
                </c:pt>
                <c:pt idx="8397">
                  <c:v>-8.8393899999999997E-2</c:v>
                </c:pt>
                <c:pt idx="8398">
                  <c:v>-8.8341799999999998E-2</c:v>
                </c:pt>
                <c:pt idx="8399">
                  <c:v>-8.8332499999999994E-2</c:v>
                </c:pt>
                <c:pt idx="8400">
                  <c:v>-8.8364700000000004E-2</c:v>
                </c:pt>
                <c:pt idx="8401">
                  <c:v>-8.8436899999999999E-2</c:v>
                </c:pt>
                <c:pt idx="8402">
                  <c:v>-8.85489E-2</c:v>
                </c:pt>
                <c:pt idx="8403">
                  <c:v>-8.8699E-2</c:v>
                </c:pt>
                <c:pt idx="8404">
                  <c:v>-8.8885800000000001E-2</c:v>
                </c:pt>
                <c:pt idx="8405">
                  <c:v>-8.9113200000000004E-2</c:v>
                </c:pt>
                <c:pt idx="8406">
                  <c:v>-8.9383299999999999E-2</c:v>
                </c:pt>
                <c:pt idx="8407">
                  <c:v>-8.9691599999999996E-2</c:v>
                </c:pt>
                <c:pt idx="8408">
                  <c:v>-9.0036099999999994E-2</c:v>
                </c:pt>
                <c:pt idx="8409">
                  <c:v>-9.0423900000000001E-2</c:v>
                </c:pt>
                <c:pt idx="8410">
                  <c:v>-9.0863799999999995E-2</c:v>
                </c:pt>
                <c:pt idx="8411">
                  <c:v>-9.1359099999999999E-2</c:v>
                </c:pt>
                <c:pt idx="8412">
                  <c:v>-9.1913599999999998E-2</c:v>
                </c:pt>
                <c:pt idx="8413">
                  <c:v>-9.2534400000000003E-2</c:v>
                </c:pt>
                <c:pt idx="8414">
                  <c:v>-9.3223E-2</c:v>
                </c:pt>
                <c:pt idx="8415">
                  <c:v>-9.3975199999999995E-2</c:v>
                </c:pt>
                <c:pt idx="8416">
                  <c:v>-9.47852E-2</c:v>
                </c:pt>
                <c:pt idx="8417">
                  <c:v>-9.5648499999999997E-2</c:v>
                </c:pt>
                <c:pt idx="8418">
                  <c:v>-9.6559500000000006E-2</c:v>
                </c:pt>
                <c:pt idx="8419">
                  <c:v>-9.7509100000000001E-2</c:v>
                </c:pt>
                <c:pt idx="8420">
                  <c:v>-9.8494700000000004E-2</c:v>
                </c:pt>
                <c:pt idx="8421">
                  <c:v>-9.9524899999999999E-2</c:v>
                </c:pt>
                <c:pt idx="8422">
                  <c:v>-0.100609</c:v>
                </c:pt>
                <c:pt idx="8423">
                  <c:v>-0.10174999999999999</c:v>
                </c:pt>
                <c:pt idx="8424">
                  <c:v>-0.102946</c:v>
                </c:pt>
                <c:pt idx="8425">
                  <c:v>-0.104195</c:v>
                </c:pt>
                <c:pt idx="8426">
                  <c:v>-0.105491</c:v>
                </c:pt>
                <c:pt idx="8427">
                  <c:v>-0.106826</c:v>
                </c:pt>
                <c:pt idx="8428">
                  <c:v>-0.108198</c:v>
                </c:pt>
                <c:pt idx="8429">
                  <c:v>-0.10960499999999999</c:v>
                </c:pt>
                <c:pt idx="8430">
                  <c:v>-0.11105</c:v>
                </c:pt>
                <c:pt idx="8431">
                  <c:v>-0.112535</c:v>
                </c:pt>
                <c:pt idx="8432">
                  <c:v>-0.114063</c:v>
                </c:pt>
                <c:pt idx="8433">
                  <c:v>-0.11563</c:v>
                </c:pt>
                <c:pt idx="8434">
                  <c:v>-0.11723699999999999</c:v>
                </c:pt>
                <c:pt idx="8435">
                  <c:v>-0.11888600000000001</c:v>
                </c:pt>
                <c:pt idx="8436">
                  <c:v>-0.120576</c:v>
                </c:pt>
                <c:pt idx="8437">
                  <c:v>-0.12230199999999999</c:v>
                </c:pt>
                <c:pt idx="8438">
                  <c:v>-0.12406499999999999</c:v>
                </c:pt>
                <c:pt idx="8439">
                  <c:v>-0.125862</c:v>
                </c:pt>
                <c:pt idx="8440">
                  <c:v>-0.127694</c:v>
                </c:pt>
                <c:pt idx="8441">
                  <c:v>-0.12955700000000001</c:v>
                </c:pt>
                <c:pt idx="8442">
                  <c:v>-0.131443</c:v>
                </c:pt>
                <c:pt idx="8443">
                  <c:v>-0.13334399999999999</c:v>
                </c:pt>
                <c:pt idx="8444">
                  <c:v>-0.135265</c:v>
                </c:pt>
                <c:pt idx="8445">
                  <c:v>-0.137207</c:v>
                </c:pt>
                <c:pt idx="8446">
                  <c:v>-0.13916899999999999</c:v>
                </c:pt>
                <c:pt idx="8447">
                  <c:v>-0.14114499999999999</c:v>
                </c:pt>
                <c:pt idx="8448">
                  <c:v>-0.14313699999999999</c:v>
                </c:pt>
                <c:pt idx="8449">
                  <c:v>-0.145145</c:v>
                </c:pt>
                <c:pt idx="8450">
                  <c:v>-0.14716699999999999</c:v>
                </c:pt>
                <c:pt idx="8451">
                  <c:v>-0.1492</c:v>
                </c:pt>
                <c:pt idx="8452">
                  <c:v>-0.15124099999999999</c:v>
                </c:pt>
                <c:pt idx="8453">
                  <c:v>-0.15328800000000001</c:v>
                </c:pt>
                <c:pt idx="8454">
                  <c:v>-0.155334</c:v>
                </c:pt>
                <c:pt idx="8455">
                  <c:v>-0.15737499999999999</c:v>
                </c:pt>
                <c:pt idx="8456">
                  <c:v>-0.159412</c:v>
                </c:pt>
                <c:pt idx="8457">
                  <c:v>-0.16145300000000001</c:v>
                </c:pt>
                <c:pt idx="8458">
                  <c:v>-0.163497</c:v>
                </c:pt>
                <c:pt idx="8459">
                  <c:v>-0.16553799999999999</c:v>
                </c:pt>
                <c:pt idx="8460">
                  <c:v>-0.16756499999999999</c:v>
                </c:pt>
                <c:pt idx="8461">
                  <c:v>-0.16956499999999999</c:v>
                </c:pt>
                <c:pt idx="8462">
                  <c:v>-0.17152800000000001</c:v>
                </c:pt>
                <c:pt idx="8463">
                  <c:v>-0.17345099999999999</c:v>
                </c:pt>
                <c:pt idx="8464">
                  <c:v>-0.17533599999999999</c:v>
                </c:pt>
                <c:pt idx="8465">
                  <c:v>-0.17719199999999999</c:v>
                </c:pt>
                <c:pt idx="8466">
                  <c:v>-0.17901900000000001</c:v>
                </c:pt>
                <c:pt idx="8467">
                  <c:v>-0.180808</c:v>
                </c:pt>
                <c:pt idx="8468">
                  <c:v>-0.182561</c:v>
                </c:pt>
                <c:pt idx="8469">
                  <c:v>-0.18428700000000001</c:v>
                </c:pt>
                <c:pt idx="8470">
                  <c:v>-0.18599499999999999</c:v>
                </c:pt>
                <c:pt idx="8471">
                  <c:v>-0.18768799999999999</c:v>
                </c:pt>
                <c:pt idx="8472">
                  <c:v>-0.189364</c:v>
                </c:pt>
                <c:pt idx="8473">
                  <c:v>-0.191025</c:v>
                </c:pt>
                <c:pt idx="8474">
                  <c:v>-0.19266800000000001</c:v>
                </c:pt>
                <c:pt idx="8475">
                  <c:v>-0.194295</c:v>
                </c:pt>
                <c:pt idx="8476">
                  <c:v>-0.19589999999999999</c:v>
                </c:pt>
                <c:pt idx="8477">
                  <c:v>-0.19747899999999999</c:v>
                </c:pt>
                <c:pt idx="8478">
                  <c:v>-0.199022</c:v>
                </c:pt>
                <c:pt idx="8479">
                  <c:v>-0.20052400000000001</c:v>
                </c:pt>
                <c:pt idx="8480">
                  <c:v>-0.20197200000000001</c:v>
                </c:pt>
                <c:pt idx="8481">
                  <c:v>-0.20335600000000001</c:v>
                </c:pt>
                <c:pt idx="8482">
                  <c:v>-0.20467299999999999</c:v>
                </c:pt>
                <c:pt idx="8483">
                  <c:v>-0.20591899999999999</c:v>
                </c:pt>
                <c:pt idx="8484">
                  <c:v>-0.20708699999999999</c:v>
                </c:pt>
                <c:pt idx="8485">
                  <c:v>-0.208175</c:v>
                </c:pt>
                <c:pt idx="8486">
                  <c:v>-0.20919099999999999</c:v>
                </c:pt>
                <c:pt idx="8487">
                  <c:v>-0.210142</c:v>
                </c:pt>
                <c:pt idx="8488">
                  <c:v>-0.211036</c:v>
                </c:pt>
                <c:pt idx="8489">
                  <c:v>-0.21187800000000001</c:v>
                </c:pt>
                <c:pt idx="8490">
                  <c:v>-0.21266699999999999</c:v>
                </c:pt>
                <c:pt idx="8491">
                  <c:v>-0.213397</c:v>
                </c:pt>
                <c:pt idx="8492">
                  <c:v>-0.214064</c:v>
                </c:pt>
                <c:pt idx="8493">
                  <c:v>-0.214669</c:v>
                </c:pt>
                <c:pt idx="8494">
                  <c:v>-0.21521599999999999</c:v>
                </c:pt>
                <c:pt idx="8495">
                  <c:v>-0.21570300000000001</c:v>
                </c:pt>
                <c:pt idx="8496">
                  <c:v>-0.21613099999999999</c:v>
                </c:pt>
                <c:pt idx="8497">
                  <c:v>-0.21650800000000001</c:v>
                </c:pt>
                <c:pt idx="8498">
                  <c:v>-0.21685199999999999</c:v>
                </c:pt>
                <c:pt idx="8499">
                  <c:v>-0.21717</c:v>
                </c:pt>
                <c:pt idx="8500">
                  <c:v>-0.21746299999999999</c:v>
                </c:pt>
                <c:pt idx="8501">
                  <c:v>-0.21773100000000001</c:v>
                </c:pt>
                <c:pt idx="8502">
                  <c:v>-0.21797800000000001</c:v>
                </c:pt>
                <c:pt idx="8503">
                  <c:v>-0.218199</c:v>
                </c:pt>
                <c:pt idx="8504">
                  <c:v>-0.21839</c:v>
                </c:pt>
                <c:pt idx="8505">
                  <c:v>-0.21854999999999999</c:v>
                </c:pt>
                <c:pt idx="8506">
                  <c:v>-0.21868199999999999</c:v>
                </c:pt>
                <c:pt idx="8507">
                  <c:v>-0.21878600000000001</c:v>
                </c:pt>
                <c:pt idx="8508">
                  <c:v>-0.218864</c:v>
                </c:pt>
                <c:pt idx="8509">
                  <c:v>-0.21892</c:v>
                </c:pt>
                <c:pt idx="8510">
                  <c:v>-0.21895600000000001</c:v>
                </c:pt>
                <c:pt idx="8511">
                  <c:v>-0.21896099999999999</c:v>
                </c:pt>
                <c:pt idx="8512">
                  <c:v>-0.21893000000000001</c:v>
                </c:pt>
                <c:pt idx="8513">
                  <c:v>-0.218866</c:v>
                </c:pt>
                <c:pt idx="8514">
                  <c:v>-0.218781</c:v>
                </c:pt>
                <c:pt idx="8515">
                  <c:v>-0.21868299999999999</c:v>
                </c:pt>
                <c:pt idx="8516">
                  <c:v>-0.21857499999999999</c:v>
                </c:pt>
                <c:pt idx="8517">
                  <c:v>-0.21846099999999999</c:v>
                </c:pt>
                <c:pt idx="8518">
                  <c:v>-0.21834899999999999</c:v>
                </c:pt>
                <c:pt idx="8519">
                  <c:v>-0.21824199999999999</c:v>
                </c:pt>
                <c:pt idx="8520">
                  <c:v>-0.218141</c:v>
                </c:pt>
                <c:pt idx="8521">
                  <c:v>-0.218053</c:v>
                </c:pt>
                <c:pt idx="8522">
                  <c:v>-0.21798400000000001</c:v>
                </c:pt>
                <c:pt idx="8523">
                  <c:v>-0.21793299999999999</c:v>
                </c:pt>
                <c:pt idx="8524">
                  <c:v>-0.217888</c:v>
                </c:pt>
                <c:pt idx="8525">
                  <c:v>-0.21784600000000001</c:v>
                </c:pt>
                <c:pt idx="8526">
                  <c:v>-0.21781500000000001</c:v>
                </c:pt>
                <c:pt idx="8527">
                  <c:v>-0.217805</c:v>
                </c:pt>
                <c:pt idx="8528">
                  <c:v>-0.21782000000000001</c:v>
                </c:pt>
                <c:pt idx="8529">
                  <c:v>-0.21785299999999999</c:v>
                </c:pt>
                <c:pt idx="8530">
                  <c:v>-0.21789800000000001</c:v>
                </c:pt>
                <c:pt idx="8531">
                  <c:v>-0.21795500000000001</c:v>
                </c:pt>
                <c:pt idx="8532">
                  <c:v>-0.218029</c:v>
                </c:pt>
                <c:pt idx="8533">
                  <c:v>-0.21812400000000001</c:v>
                </c:pt>
                <c:pt idx="8534">
                  <c:v>-0.218246</c:v>
                </c:pt>
                <c:pt idx="8535">
                  <c:v>-0.218394</c:v>
                </c:pt>
                <c:pt idx="8536">
                  <c:v>-0.21856900000000001</c:v>
                </c:pt>
                <c:pt idx="8537">
                  <c:v>-0.21877099999999999</c:v>
                </c:pt>
                <c:pt idx="8538">
                  <c:v>-0.219002</c:v>
                </c:pt>
                <c:pt idx="8539">
                  <c:v>-0.21926699999999999</c:v>
                </c:pt>
                <c:pt idx="8540">
                  <c:v>-0.21956200000000001</c:v>
                </c:pt>
                <c:pt idx="8541">
                  <c:v>-0.21988199999999999</c:v>
                </c:pt>
                <c:pt idx="8542">
                  <c:v>-0.22023100000000001</c:v>
                </c:pt>
                <c:pt idx="8543">
                  <c:v>-0.220611</c:v>
                </c:pt>
                <c:pt idx="8544">
                  <c:v>-0.22101599999999999</c:v>
                </c:pt>
                <c:pt idx="8545">
                  <c:v>-0.22143599999999999</c:v>
                </c:pt>
                <c:pt idx="8546">
                  <c:v>-0.22187000000000001</c:v>
                </c:pt>
                <c:pt idx="8547">
                  <c:v>-0.22231799999999999</c:v>
                </c:pt>
                <c:pt idx="8548">
                  <c:v>-0.22277</c:v>
                </c:pt>
                <c:pt idx="8549">
                  <c:v>-0.22322400000000001</c:v>
                </c:pt>
                <c:pt idx="8550">
                  <c:v>-0.22368499999999999</c:v>
                </c:pt>
                <c:pt idx="8551">
                  <c:v>-0.22415299999999999</c:v>
                </c:pt>
                <c:pt idx="8552">
                  <c:v>-0.22462299999999999</c:v>
                </c:pt>
                <c:pt idx="8553">
                  <c:v>-0.22509399999999999</c:v>
                </c:pt>
                <c:pt idx="8554">
                  <c:v>-0.22556799999999999</c:v>
                </c:pt>
                <c:pt idx="8555">
                  <c:v>-0.226046</c:v>
                </c:pt>
                <c:pt idx="8556">
                  <c:v>-0.22653300000000001</c:v>
                </c:pt>
                <c:pt idx="8557">
                  <c:v>-0.22704099999999999</c:v>
                </c:pt>
                <c:pt idx="8558">
                  <c:v>-0.22758</c:v>
                </c:pt>
                <c:pt idx="8559">
                  <c:v>-0.228161</c:v>
                </c:pt>
                <c:pt idx="8560">
                  <c:v>-0.22878999999999999</c:v>
                </c:pt>
                <c:pt idx="8561">
                  <c:v>-0.229464</c:v>
                </c:pt>
                <c:pt idx="8562">
                  <c:v>-0.23017399999999999</c:v>
                </c:pt>
                <c:pt idx="8563">
                  <c:v>-0.230904</c:v>
                </c:pt>
                <c:pt idx="8564">
                  <c:v>-0.23164499999999999</c:v>
                </c:pt>
                <c:pt idx="8565">
                  <c:v>-0.232405</c:v>
                </c:pt>
                <c:pt idx="8566">
                  <c:v>-0.23319599999999999</c:v>
                </c:pt>
                <c:pt idx="8567">
                  <c:v>-0.23402100000000001</c:v>
                </c:pt>
                <c:pt idx="8568">
                  <c:v>-0.23486799999999999</c:v>
                </c:pt>
                <c:pt idx="8569">
                  <c:v>-0.23571400000000001</c:v>
                </c:pt>
                <c:pt idx="8570">
                  <c:v>-0.23654500000000001</c:v>
                </c:pt>
                <c:pt idx="8571">
                  <c:v>-0.23735700000000001</c:v>
                </c:pt>
                <c:pt idx="8572">
                  <c:v>-0.23815</c:v>
                </c:pt>
                <c:pt idx="8573">
                  <c:v>-0.23891999999999999</c:v>
                </c:pt>
                <c:pt idx="8574">
                  <c:v>-0.23966999999999999</c:v>
                </c:pt>
                <c:pt idx="8575">
                  <c:v>-0.24041100000000001</c:v>
                </c:pt>
                <c:pt idx="8576">
                  <c:v>-0.241151</c:v>
                </c:pt>
                <c:pt idx="8577">
                  <c:v>-0.24188899999999999</c:v>
                </c:pt>
                <c:pt idx="8578">
                  <c:v>-0.24262400000000001</c:v>
                </c:pt>
                <c:pt idx="8579">
                  <c:v>-0.24335699999999999</c:v>
                </c:pt>
                <c:pt idx="8580">
                  <c:v>-0.244086</c:v>
                </c:pt>
                <c:pt idx="8581">
                  <c:v>-0.24480499999999999</c:v>
                </c:pt>
                <c:pt idx="8582">
                  <c:v>-0.24551799999999999</c:v>
                </c:pt>
                <c:pt idx="8583">
                  <c:v>-0.246223</c:v>
                </c:pt>
                <c:pt idx="8584">
                  <c:v>-0.24691399999999999</c:v>
                </c:pt>
                <c:pt idx="8585">
                  <c:v>-0.24759100000000001</c:v>
                </c:pt>
                <c:pt idx="8586">
                  <c:v>-0.24826100000000001</c:v>
                </c:pt>
                <c:pt idx="8587">
                  <c:v>-0.24893299999999999</c:v>
                </c:pt>
                <c:pt idx="8588">
                  <c:v>-0.24960299999999999</c:v>
                </c:pt>
                <c:pt idx="8589">
                  <c:v>-0.25026100000000001</c:v>
                </c:pt>
                <c:pt idx="8590">
                  <c:v>-0.25090099999999999</c:v>
                </c:pt>
                <c:pt idx="8591">
                  <c:v>-0.25151499999999999</c:v>
                </c:pt>
                <c:pt idx="8592">
                  <c:v>-0.25209500000000001</c:v>
                </c:pt>
                <c:pt idx="8593">
                  <c:v>-0.252639</c:v>
                </c:pt>
                <c:pt idx="8594">
                  <c:v>-0.25315500000000002</c:v>
                </c:pt>
                <c:pt idx="8595">
                  <c:v>-0.25364599999999998</c:v>
                </c:pt>
                <c:pt idx="8596">
                  <c:v>-0.254106</c:v>
                </c:pt>
                <c:pt idx="8597">
                  <c:v>-0.25451600000000002</c:v>
                </c:pt>
                <c:pt idx="8598">
                  <c:v>-0.254855</c:v>
                </c:pt>
                <c:pt idx="8599">
                  <c:v>-0.25512299999999999</c:v>
                </c:pt>
                <c:pt idx="8600">
                  <c:v>-0.25533499999999998</c:v>
                </c:pt>
                <c:pt idx="8601">
                  <c:v>-0.25550600000000001</c:v>
                </c:pt>
                <c:pt idx="8602">
                  <c:v>-0.25564700000000001</c:v>
                </c:pt>
                <c:pt idx="8603">
                  <c:v>-0.25575999999999999</c:v>
                </c:pt>
                <c:pt idx="8604">
                  <c:v>-0.25584600000000002</c:v>
                </c:pt>
                <c:pt idx="8605">
                  <c:v>-0.25590800000000002</c:v>
                </c:pt>
                <c:pt idx="8606">
                  <c:v>-0.25594099999999997</c:v>
                </c:pt>
                <c:pt idx="8607">
                  <c:v>-0.25594</c:v>
                </c:pt>
                <c:pt idx="8608">
                  <c:v>-0.25590200000000002</c:v>
                </c:pt>
                <c:pt idx="8609">
                  <c:v>-0.255832</c:v>
                </c:pt>
                <c:pt idx="8610">
                  <c:v>-0.25573600000000002</c:v>
                </c:pt>
                <c:pt idx="8611">
                  <c:v>-0.25561400000000001</c:v>
                </c:pt>
                <c:pt idx="8612">
                  <c:v>-0.255465</c:v>
                </c:pt>
                <c:pt idx="8613">
                  <c:v>-0.25528800000000001</c:v>
                </c:pt>
                <c:pt idx="8614">
                  <c:v>-0.255075</c:v>
                </c:pt>
                <c:pt idx="8615">
                  <c:v>-0.25481500000000001</c:v>
                </c:pt>
                <c:pt idx="8616">
                  <c:v>-0.25449899999999998</c:v>
                </c:pt>
                <c:pt idx="8617">
                  <c:v>-0.25412800000000002</c:v>
                </c:pt>
                <c:pt idx="8618">
                  <c:v>-0.25370100000000001</c:v>
                </c:pt>
                <c:pt idx="8619">
                  <c:v>-0.253224</c:v>
                </c:pt>
                <c:pt idx="8620">
                  <c:v>-0.252697</c:v>
                </c:pt>
                <c:pt idx="8621">
                  <c:v>-0.25211699999999998</c:v>
                </c:pt>
                <c:pt idx="8622">
                  <c:v>-0.25148199999999998</c:v>
                </c:pt>
                <c:pt idx="8623">
                  <c:v>-0.25080400000000003</c:v>
                </c:pt>
                <c:pt idx="8624">
                  <c:v>-0.25009100000000001</c:v>
                </c:pt>
                <c:pt idx="8625">
                  <c:v>-0.24934100000000001</c:v>
                </c:pt>
                <c:pt idx="8626">
                  <c:v>-0.24854799999999999</c:v>
                </c:pt>
                <c:pt idx="8627">
                  <c:v>-0.24770900000000001</c:v>
                </c:pt>
                <c:pt idx="8628">
                  <c:v>-0.24682599999999999</c:v>
                </c:pt>
                <c:pt idx="8629">
                  <c:v>-0.24590400000000001</c:v>
                </c:pt>
                <c:pt idx="8630">
                  <c:v>-0.244948</c:v>
                </c:pt>
                <c:pt idx="8631">
                  <c:v>-0.24396200000000001</c:v>
                </c:pt>
                <c:pt idx="8632">
                  <c:v>-0.24294299999999999</c:v>
                </c:pt>
                <c:pt idx="8633">
                  <c:v>-0.241892</c:v>
                </c:pt>
                <c:pt idx="8634">
                  <c:v>-0.240816</c:v>
                </c:pt>
                <c:pt idx="8635">
                  <c:v>-0.23971899999999999</c:v>
                </c:pt>
                <c:pt idx="8636">
                  <c:v>-0.23860300000000001</c:v>
                </c:pt>
                <c:pt idx="8637">
                  <c:v>-0.23747699999999999</c:v>
                </c:pt>
                <c:pt idx="8638">
                  <c:v>-0.236348</c:v>
                </c:pt>
                <c:pt idx="8639">
                  <c:v>-0.23522000000000001</c:v>
                </c:pt>
                <c:pt idx="8640">
                  <c:v>-0.234093</c:v>
                </c:pt>
                <c:pt idx="8641">
                  <c:v>-0.23297499999999999</c:v>
                </c:pt>
                <c:pt idx="8642">
                  <c:v>-0.23187199999999999</c:v>
                </c:pt>
                <c:pt idx="8643">
                  <c:v>-0.23078199999999999</c:v>
                </c:pt>
                <c:pt idx="8644">
                  <c:v>-0.22969300000000001</c:v>
                </c:pt>
                <c:pt idx="8645">
                  <c:v>-0.228604</c:v>
                </c:pt>
                <c:pt idx="8646">
                  <c:v>-0.22752700000000001</c:v>
                </c:pt>
                <c:pt idx="8647">
                  <c:v>-0.226465</c:v>
                </c:pt>
                <c:pt idx="8648">
                  <c:v>-0.225414</c:v>
                </c:pt>
                <c:pt idx="8649">
                  <c:v>-0.22436600000000001</c:v>
                </c:pt>
                <c:pt idx="8650">
                  <c:v>-0.22331599999999999</c:v>
                </c:pt>
                <c:pt idx="8651">
                  <c:v>-0.22226000000000001</c:v>
                </c:pt>
                <c:pt idx="8652">
                  <c:v>-0.221196</c:v>
                </c:pt>
                <c:pt idx="8653">
                  <c:v>-0.220142</c:v>
                </c:pt>
                <c:pt idx="8654">
                  <c:v>-0.21911700000000001</c:v>
                </c:pt>
                <c:pt idx="8655">
                  <c:v>-0.21812899999999999</c:v>
                </c:pt>
                <c:pt idx="8656">
                  <c:v>-0.217173</c:v>
                </c:pt>
                <c:pt idx="8657">
                  <c:v>-0.21623500000000001</c:v>
                </c:pt>
                <c:pt idx="8658">
                  <c:v>-0.21531</c:v>
                </c:pt>
                <c:pt idx="8659">
                  <c:v>-0.21440300000000001</c:v>
                </c:pt>
                <c:pt idx="8660">
                  <c:v>-0.21351899999999999</c:v>
                </c:pt>
                <c:pt idx="8661">
                  <c:v>-0.21265700000000001</c:v>
                </c:pt>
                <c:pt idx="8662">
                  <c:v>-0.21182200000000001</c:v>
                </c:pt>
                <c:pt idx="8663">
                  <c:v>-0.21102599999999999</c:v>
                </c:pt>
                <c:pt idx="8664">
                  <c:v>-0.210285</c:v>
                </c:pt>
                <c:pt idx="8665">
                  <c:v>-0.20960400000000001</c:v>
                </c:pt>
                <c:pt idx="8666">
                  <c:v>-0.208984</c:v>
                </c:pt>
                <c:pt idx="8667">
                  <c:v>-0.20841599999999999</c:v>
                </c:pt>
                <c:pt idx="8668">
                  <c:v>-0.207899</c:v>
                </c:pt>
                <c:pt idx="8669">
                  <c:v>-0.20743800000000001</c:v>
                </c:pt>
                <c:pt idx="8670">
                  <c:v>-0.207038</c:v>
                </c:pt>
                <c:pt idx="8671">
                  <c:v>-0.206702</c:v>
                </c:pt>
                <c:pt idx="8672">
                  <c:v>-0.20643</c:v>
                </c:pt>
                <c:pt idx="8673">
                  <c:v>-0.20622299999999999</c:v>
                </c:pt>
                <c:pt idx="8674">
                  <c:v>-0.20608099999999999</c:v>
                </c:pt>
                <c:pt idx="8675">
                  <c:v>-0.20599999999999999</c:v>
                </c:pt>
                <c:pt idx="8676">
                  <c:v>-0.20597499999999999</c:v>
                </c:pt>
                <c:pt idx="8677">
                  <c:v>-0.20600299999999999</c:v>
                </c:pt>
                <c:pt idx="8678">
                  <c:v>-0.20607400000000001</c:v>
                </c:pt>
                <c:pt idx="8679">
                  <c:v>-0.20618500000000001</c:v>
                </c:pt>
                <c:pt idx="8680">
                  <c:v>-0.20633499999999999</c:v>
                </c:pt>
                <c:pt idx="8681">
                  <c:v>-0.20652899999999999</c:v>
                </c:pt>
                <c:pt idx="8682">
                  <c:v>-0.20678199999999999</c:v>
                </c:pt>
                <c:pt idx="8683">
                  <c:v>-0.20710300000000001</c:v>
                </c:pt>
                <c:pt idx="8684">
                  <c:v>-0.207487</c:v>
                </c:pt>
                <c:pt idx="8685">
                  <c:v>-0.20791899999999999</c:v>
                </c:pt>
                <c:pt idx="8686">
                  <c:v>-0.20839199999999999</c:v>
                </c:pt>
                <c:pt idx="8687">
                  <c:v>-0.20890900000000001</c:v>
                </c:pt>
                <c:pt idx="8688">
                  <c:v>-0.20947199999999999</c:v>
                </c:pt>
                <c:pt idx="8689">
                  <c:v>-0.21008599999999999</c:v>
                </c:pt>
                <c:pt idx="8690">
                  <c:v>-0.210753</c:v>
                </c:pt>
                <c:pt idx="8691">
                  <c:v>-0.21146999999999999</c:v>
                </c:pt>
                <c:pt idx="8692">
                  <c:v>-0.21223800000000001</c:v>
                </c:pt>
                <c:pt idx="8693">
                  <c:v>-0.213057</c:v>
                </c:pt>
                <c:pt idx="8694">
                  <c:v>-0.21392800000000001</c:v>
                </c:pt>
                <c:pt idx="8695">
                  <c:v>-0.21484900000000001</c:v>
                </c:pt>
                <c:pt idx="8696">
                  <c:v>-0.21581800000000001</c:v>
                </c:pt>
                <c:pt idx="8697">
                  <c:v>-0.216837</c:v>
                </c:pt>
                <c:pt idx="8698">
                  <c:v>-0.217914</c:v>
                </c:pt>
                <c:pt idx="8699">
                  <c:v>-0.21904699999999999</c:v>
                </c:pt>
                <c:pt idx="8700">
                  <c:v>-0.220224</c:v>
                </c:pt>
                <c:pt idx="8701">
                  <c:v>-0.22143299999999999</c:v>
                </c:pt>
                <c:pt idx="8702">
                  <c:v>-0.222667</c:v>
                </c:pt>
                <c:pt idx="8703">
                  <c:v>-0.22392699999999999</c:v>
                </c:pt>
                <c:pt idx="8704">
                  <c:v>-0.225218</c:v>
                </c:pt>
                <c:pt idx="8705">
                  <c:v>-0.22654099999999999</c:v>
                </c:pt>
                <c:pt idx="8706">
                  <c:v>-0.22789499999999999</c:v>
                </c:pt>
                <c:pt idx="8707">
                  <c:v>-0.22927700000000001</c:v>
                </c:pt>
                <c:pt idx="8708">
                  <c:v>-0.230681</c:v>
                </c:pt>
                <c:pt idx="8709">
                  <c:v>-0.232098</c:v>
                </c:pt>
                <c:pt idx="8710">
                  <c:v>-0.233519</c:v>
                </c:pt>
                <c:pt idx="8711">
                  <c:v>-0.23493900000000001</c:v>
                </c:pt>
                <c:pt idx="8712">
                  <c:v>-0.23635200000000001</c:v>
                </c:pt>
                <c:pt idx="8713">
                  <c:v>-0.23775399999999999</c:v>
                </c:pt>
                <c:pt idx="8714">
                  <c:v>-0.239149</c:v>
                </c:pt>
                <c:pt idx="8715">
                  <c:v>-0.24054300000000001</c:v>
                </c:pt>
                <c:pt idx="8716">
                  <c:v>-0.24194199999999999</c:v>
                </c:pt>
                <c:pt idx="8717">
                  <c:v>-0.243341</c:v>
                </c:pt>
                <c:pt idx="8718">
                  <c:v>-0.24474000000000001</c:v>
                </c:pt>
                <c:pt idx="8719">
                  <c:v>-0.24613499999999999</c:v>
                </c:pt>
                <c:pt idx="8720">
                  <c:v>-0.24752399999999999</c:v>
                </c:pt>
                <c:pt idx="8721">
                  <c:v>-0.24890200000000001</c:v>
                </c:pt>
                <c:pt idx="8722">
                  <c:v>-0.25026599999999999</c:v>
                </c:pt>
                <c:pt idx="8723">
                  <c:v>-0.25162000000000001</c:v>
                </c:pt>
                <c:pt idx="8724">
                  <c:v>-0.25296999999999997</c:v>
                </c:pt>
                <c:pt idx="8725">
                  <c:v>-0.25431500000000001</c:v>
                </c:pt>
                <c:pt idx="8726">
                  <c:v>-0.25564700000000001</c:v>
                </c:pt>
                <c:pt idx="8727">
                  <c:v>-0.256963</c:v>
                </c:pt>
                <c:pt idx="8728">
                  <c:v>-0.25826199999999999</c:v>
                </c:pt>
                <c:pt idx="8729">
                  <c:v>-0.25953500000000002</c:v>
                </c:pt>
                <c:pt idx="8730">
                  <c:v>-0.26078299999999999</c:v>
                </c:pt>
                <c:pt idx="8731">
                  <c:v>-0.26200800000000002</c:v>
                </c:pt>
                <c:pt idx="8732">
                  <c:v>-0.26320700000000002</c:v>
                </c:pt>
                <c:pt idx="8733">
                  <c:v>-0.26437500000000003</c:v>
                </c:pt>
                <c:pt idx="8734">
                  <c:v>-0.26550600000000002</c:v>
                </c:pt>
                <c:pt idx="8735">
                  <c:v>-0.2666</c:v>
                </c:pt>
                <c:pt idx="8736">
                  <c:v>-0.267654</c:v>
                </c:pt>
                <c:pt idx="8737">
                  <c:v>-0.26866499999999999</c:v>
                </c:pt>
                <c:pt idx="8738">
                  <c:v>-0.26963100000000001</c:v>
                </c:pt>
                <c:pt idx="8739">
                  <c:v>-0.27055299999999999</c:v>
                </c:pt>
                <c:pt idx="8740">
                  <c:v>-0.27143299999999998</c:v>
                </c:pt>
                <c:pt idx="8741">
                  <c:v>-0.27226699999999998</c:v>
                </c:pt>
                <c:pt idx="8742">
                  <c:v>-0.27305299999999999</c:v>
                </c:pt>
                <c:pt idx="8743">
                  <c:v>-0.27378400000000003</c:v>
                </c:pt>
                <c:pt idx="8744">
                  <c:v>-0.27445399999999998</c:v>
                </c:pt>
                <c:pt idx="8745">
                  <c:v>-0.27506199999999997</c:v>
                </c:pt>
                <c:pt idx="8746">
                  <c:v>-0.27561400000000003</c:v>
                </c:pt>
                <c:pt idx="8747">
                  <c:v>-0.27612199999999998</c:v>
                </c:pt>
                <c:pt idx="8748">
                  <c:v>-0.276586</c:v>
                </c:pt>
                <c:pt idx="8749">
                  <c:v>-0.277001</c:v>
                </c:pt>
                <c:pt idx="8750">
                  <c:v>-0.277364</c:v>
                </c:pt>
                <c:pt idx="8751">
                  <c:v>-0.27768500000000002</c:v>
                </c:pt>
                <c:pt idx="8752">
                  <c:v>-0.27795300000000001</c:v>
                </c:pt>
                <c:pt idx="8753">
                  <c:v>-0.278111</c:v>
                </c:pt>
                <c:pt idx="8754">
                  <c:v>-0.278144</c:v>
                </c:pt>
                <c:pt idx="8755">
                  <c:v>-0.27812100000000001</c:v>
                </c:pt>
                <c:pt idx="8756">
                  <c:v>-0.278063</c:v>
                </c:pt>
                <c:pt idx="8757">
                  <c:v>-0.27793800000000002</c:v>
                </c:pt>
                <c:pt idx="8758">
                  <c:v>-0.27774500000000002</c:v>
                </c:pt>
                <c:pt idx="8759">
                  <c:v>-0.277503</c:v>
                </c:pt>
                <c:pt idx="8760">
                  <c:v>-0.27721600000000002</c:v>
                </c:pt>
                <c:pt idx="8761">
                  <c:v>-0.27687899999999999</c:v>
                </c:pt>
                <c:pt idx="8762">
                  <c:v>-0.27648699999999998</c:v>
                </c:pt>
                <c:pt idx="8763">
                  <c:v>-0.27603800000000001</c:v>
                </c:pt>
                <c:pt idx="8764">
                  <c:v>-0.275532</c:v>
                </c:pt>
                <c:pt idx="8765">
                  <c:v>-0.27497199999999999</c:v>
                </c:pt>
                <c:pt idx="8766">
                  <c:v>-0.27436199999999999</c:v>
                </c:pt>
                <c:pt idx="8767">
                  <c:v>-0.273702</c:v>
                </c:pt>
                <c:pt idx="8768">
                  <c:v>-0.27299000000000001</c:v>
                </c:pt>
                <c:pt idx="8769">
                  <c:v>-0.27222499999999999</c:v>
                </c:pt>
                <c:pt idx="8770">
                  <c:v>-0.27140799999999998</c:v>
                </c:pt>
                <c:pt idx="8771">
                  <c:v>-0.27054499999999998</c:v>
                </c:pt>
                <c:pt idx="8772">
                  <c:v>-0.26964100000000002</c:v>
                </c:pt>
                <c:pt idx="8773">
                  <c:v>-0.26869300000000002</c:v>
                </c:pt>
                <c:pt idx="8774">
                  <c:v>-0.26770300000000002</c:v>
                </c:pt>
                <c:pt idx="8775">
                  <c:v>-0.266677</c:v>
                </c:pt>
                <c:pt idx="8776">
                  <c:v>-0.26561699999999999</c:v>
                </c:pt>
                <c:pt idx="8777">
                  <c:v>-0.26451799999999998</c:v>
                </c:pt>
                <c:pt idx="8778">
                  <c:v>-0.26337699999999997</c:v>
                </c:pt>
                <c:pt idx="8779">
                  <c:v>-0.26219399999999998</c:v>
                </c:pt>
                <c:pt idx="8780">
                  <c:v>-0.26097599999999999</c:v>
                </c:pt>
                <c:pt idx="8781">
                  <c:v>-0.25972400000000001</c:v>
                </c:pt>
                <c:pt idx="8782">
                  <c:v>-0.258436</c:v>
                </c:pt>
                <c:pt idx="8783">
                  <c:v>-0.25711699999999998</c:v>
                </c:pt>
                <c:pt idx="8784">
                  <c:v>-0.255772</c:v>
                </c:pt>
                <c:pt idx="8785">
                  <c:v>-0.25440299999999999</c:v>
                </c:pt>
                <c:pt idx="8786">
                  <c:v>-0.25300400000000001</c:v>
                </c:pt>
                <c:pt idx="8787">
                  <c:v>-0.25157099999999999</c:v>
                </c:pt>
                <c:pt idx="8788">
                  <c:v>-0.25009500000000001</c:v>
                </c:pt>
                <c:pt idx="8789">
                  <c:v>-0.24857299999999999</c:v>
                </c:pt>
                <c:pt idx="8790">
                  <c:v>-0.24701600000000001</c:v>
                </c:pt>
                <c:pt idx="8791">
                  <c:v>-0.24543999999999999</c:v>
                </c:pt>
                <c:pt idx="8792">
                  <c:v>-0.24385399999999999</c:v>
                </c:pt>
                <c:pt idx="8793">
                  <c:v>-0.242259</c:v>
                </c:pt>
                <c:pt idx="8794">
                  <c:v>-0.240643</c:v>
                </c:pt>
                <c:pt idx="8795">
                  <c:v>-0.23899699999999999</c:v>
                </c:pt>
                <c:pt idx="8796">
                  <c:v>-0.237315</c:v>
                </c:pt>
                <c:pt idx="8797">
                  <c:v>-0.235597</c:v>
                </c:pt>
                <c:pt idx="8798">
                  <c:v>-0.23384199999999999</c:v>
                </c:pt>
                <c:pt idx="8799">
                  <c:v>-0.23205200000000001</c:v>
                </c:pt>
                <c:pt idx="8800">
                  <c:v>-0.23023399999999999</c:v>
                </c:pt>
                <c:pt idx="8801">
                  <c:v>-0.22839300000000001</c:v>
                </c:pt>
                <c:pt idx="8802">
                  <c:v>-0.22653100000000001</c:v>
                </c:pt>
                <c:pt idx="8803">
                  <c:v>-0.22465199999999999</c:v>
                </c:pt>
                <c:pt idx="8804">
                  <c:v>-0.22275700000000001</c:v>
                </c:pt>
                <c:pt idx="8805">
                  <c:v>-0.22085099999999999</c:v>
                </c:pt>
                <c:pt idx="8806">
                  <c:v>-0.218941</c:v>
                </c:pt>
                <c:pt idx="8807">
                  <c:v>-0.21703600000000001</c:v>
                </c:pt>
                <c:pt idx="8808">
                  <c:v>-0.21514</c:v>
                </c:pt>
                <c:pt idx="8809">
                  <c:v>-0.213254</c:v>
                </c:pt>
                <c:pt idx="8810">
                  <c:v>-0.21137500000000001</c:v>
                </c:pt>
                <c:pt idx="8811">
                  <c:v>-0.209507</c:v>
                </c:pt>
                <c:pt idx="8812">
                  <c:v>-0.207648</c:v>
                </c:pt>
                <c:pt idx="8813">
                  <c:v>-0.205791</c:v>
                </c:pt>
                <c:pt idx="8814">
                  <c:v>-0.203927</c:v>
                </c:pt>
                <c:pt idx="8815">
                  <c:v>-0.20205100000000001</c:v>
                </c:pt>
                <c:pt idx="8816">
                  <c:v>-0.20016200000000001</c:v>
                </c:pt>
                <c:pt idx="8817">
                  <c:v>-0.19826299999999999</c:v>
                </c:pt>
                <c:pt idx="8818">
                  <c:v>-0.19636000000000001</c:v>
                </c:pt>
                <c:pt idx="8819">
                  <c:v>-0.19445499999999999</c:v>
                </c:pt>
                <c:pt idx="8820">
                  <c:v>-0.19254399999999999</c:v>
                </c:pt>
                <c:pt idx="8821">
                  <c:v>-0.19062200000000001</c:v>
                </c:pt>
                <c:pt idx="8822">
                  <c:v>-0.18868399999999999</c:v>
                </c:pt>
                <c:pt idx="8823">
                  <c:v>-0.18672900000000001</c:v>
                </c:pt>
                <c:pt idx="8824">
                  <c:v>-0.18477099999999999</c:v>
                </c:pt>
                <c:pt idx="8825">
                  <c:v>-0.18282699999999999</c:v>
                </c:pt>
                <c:pt idx="8826">
                  <c:v>-0.18090700000000001</c:v>
                </c:pt>
                <c:pt idx="8827">
                  <c:v>-0.179009</c:v>
                </c:pt>
                <c:pt idx="8828">
                  <c:v>-0.17713300000000001</c:v>
                </c:pt>
                <c:pt idx="8829">
                  <c:v>-0.175288</c:v>
                </c:pt>
                <c:pt idx="8830">
                  <c:v>-0.17348</c:v>
                </c:pt>
                <c:pt idx="8831">
                  <c:v>-0.171709</c:v>
                </c:pt>
                <c:pt idx="8832">
                  <c:v>-0.16997599999999999</c:v>
                </c:pt>
                <c:pt idx="8833">
                  <c:v>-0.16828000000000001</c:v>
                </c:pt>
                <c:pt idx="8834">
                  <c:v>-0.16661999999999999</c:v>
                </c:pt>
                <c:pt idx="8835">
                  <c:v>-0.164997</c:v>
                </c:pt>
                <c:pt idx="8836">
                  <c:v>-0.163411</c:v>
                </c:pt>
                <c:pt idx="8837">
                  <c:v>-0.161861</c:v>
                </c:pt>
                <c:pt idx="8838">
                  <c:v>-0.16034899999999999</c:v>
                </c:pt>
                <c:pt idx="8839">
                  <c:v>-0.15887799999999999</c:v>
                </c:pt>
                <c:pt idx="8840">
                  <c:v>-0.15742200000000001</c:v>
                </c:pt>
                <c:pt idx="8841">
                  <c:v>-0.15594</c:v>
                </c:pt>
                <c:pt idx="8842">
                  <c:v>-0.15446299999999999</c:v>
                </c:pt>
                <c:pt idx="8843">
                  <c:v>-0.15304400000000001</c:v>
                </c:pt>
                <c:pt idx="8844">
                  <c:v>-0.151672</c:v>
                </c:pt>
                <c:pt idx="8845">
                  <c:v>-0.15033099999999999</c:v>
                </c:pt>
                <c:pt idx="8846">
                  <c:v>-0.149032</c:v>
                </c:pt>
                <c:pt idx="8847">
                  <c:v>-0.14777899999999999</c:v>
                </c:pt>
                <c:pt idx="8848">
                  <c:v>-0.14657100000000001</c:v>
                </c:pt>
                <c:pt idx="8849">
                  <c:v>-0.14540600000000001</c:v>
                </c:pt>
                <c:pt idx="8850">
                  <c:v>-0.14427599999999999</c:v>
                </c:pt>
                <c:pt idx="8851">
                  <c:v>-0.143178</c:v>
                </c:pt>
                <c:pt idx="8852">
                  <c:v>-0.14211799999999999</c:v>
                </c:pt>
                <c:pt idx="8853">
                  <c:v>-0.14110200000000001</c:v>
                </c:pt>
                <c:pt idx="8854">
                  <c:v>-0.14013500000000001</c:v>
                </c:pt>
                <c:pt idx="8855">
                  <c:v>-0.13921900000000001</c:v>
                </c:pt>
                <c:pt idx="8856">
                  <c:v>-0.13835700000000001</c:v>
                </c:pt>
                <c:pt idx="8857">
                  <c:v>-0.13755100000000001</c:v>
                </c:pt>
                <c:pt idx="8858">
                  <c:v>-0.13680600000000001</c:v>
                </c:pt>
                <c:pt idx="8859">
                  <c:v>-0.13613</c:v>
                </c:pt>
                <c:pt idx="8860">
                  <c:v>-0.13552900000000001</c:v>
                </c:pt>
                <c:pt idx="8861">
                  <c:v>-0.13500300000000001</c:v>
                </c:pt>
                <c:pt idx="8862">
                  <c:v>-0.134548</c:v>
                </c:pt>
                <c:pt idx="8863">
                  <c:v>-0.13416</c:v>
                </c:pt>
                <c:pt idx="8864">
                  <c:v>-0.13383500000000001</c:v>
                </c:pt>
                <c:pt idx="8865">
                  <c:v>-0.133574</c:v>
                </c:pt>
                <c:pt idx="8866">
                  <c:v>-0.133379</c:v>
                </c:pt>
                <c:pt idx="8867">
                  <c:v>-0.13324900000000001</c:v>
                </c:pt>
                <c:pt idx="8868">
                  <c:v>-0.13318199999999999</c:v>
                </c:pt>
                <c:pt idx="8869">
                  <c:v>-0.13317200000000001</c:v>
                </c:pt>
                <c:pt idx="8870">
                  <c:v>-0.133216</c:v>
                </c:pt>
                <c:pt idx="8871">
                  <c:v>-0.13331000000000001</c:v>
                </c:pt>
                <c:pt idx="8872">
                  <c:v>-0.13344900000000001</c:v>
                </c:pt>
                <c:pt idx="8873">
                  <c:v>-0.133627</c:v>
                </c:pt>
                <c:pt idx="8874">
                  <c:v>-0.13383999999999999</c:v>
                </c:pt>
                <c:pt idx="8875">
                  <c:v>-0.13408800000000001</c:v>
                </c:pt>
                <c:pt idx="8876">
                  <c:v>-0.13436899999999999</c:v>
                </c:pt>
                <c:pt idx="8877">
                  <c:v>-0.13467999999999999</c:v>
                </c:pt>
                <c:pt idx="8878">
                  <c:v>-0.13502</c:v>
                </c:pt>
                <c:pt idx="8879">
                  <c:v>-0.13539100000000001</c:v>
                </c:pt>
                <c:pt idx="8880">
                  <c:v>-0.135793</c:v>
                </c:pt>
                <c:pt idx="8881">
                  <c:v>-0.13622400000000001</c:v>
                </c:pt>
                <c:pt idx="8882">
                  <c:v>-0.136681</c:v>
                </c:pt>
                <c:pt idx="8883">
                  <c:v>-0.13716200000000001</c:v>
                </c:pt>
                <c:pt idx="8884">
                  <c:v>-0.13766800000000001</c:v>
                </c:pt>
                <c:pt idx="8885">
                  <c:v>-0.13820299999999999</c:v>
                </c:pt>
                <c:pt idx="8886">
                  <c:v>-0.138765</c:v>
                </c:pt>
                <c:pt idx="8887">
                  <c:v>-0.13935500000000001</c:v>
                </c:pt>
                <c:pt idx="8888">
                  <c:v>-0.13997200000000001</c:v>
                </c:pt>
                <c:pt idx="8889">
                  <c:v>-0.14061499999999999</c:v>
                </c:pt>
                <c:pt idx="8890">
                  <c:v>-0.14128099999999999</c:v>
                </c:pt>
                <c:pt idx="8891">
                  <c:v>-0.14196400000000001</c:v>
                </c:pt>
                <c:pt idx="8892">
                  <c:v>-0.14266599999999999</c:v>
                </c:pt>
                <c:pt idx="8893">
                  <c:v>-0.14339099999999999</c:v>
                </c:pt>
                <c:pt idx="8894">
                  <c:v>-0.14414299999999999</c:v>
                </c:pt>
                <c:pt idx="8895">
                  <c:v>-0.144923</c:v>
                </c:pt>
                <c:pt idx="8896">
                  <c:v>-0.145727</c:v>
                </c:pt>
                <c:pt idx="8897">
                  <c:v>-0.14655599999999999</c:v>
                </c:pt>
                <c:pt idx="8898">
                  <c:v>-0.14740300000000001</c:v>
                </c:pt>
                <c:pt idx="8899">
                  <c:v>-0.14826400000000001</c:v>
                </c:pt>
                <c:pt idx="8900">
                  <c:v>-0.14913299999999999</c:v>
                </c:pt>
                <c:pt idx="8901">
                  <c:v>-0.150007</c:v>
                </c:pt>
                <c:pt idx="8902">
                  <c:v>-0.15088399999999999</c:v>
                </c:pt>
                <c:pt idx="8903">
                  <c:v>-0.15176500000000001</c:v>
                </c:pt>
                <c:pt idx="8904">
                  <c:v>-0.15265200000000001</c:v>
                </c:pt>
                <c:pt idx="8905">
                  <c:v>-0.15354400000000001</c:v>
                </c:pt>
                <c:pt idx="8906">
                  <c:v>-0.15443499999999999</c:v>
                </c:pt>
                <c:pt idx="8907">
                  <c:v>-0.15531800000000001</c:v>
                </c:pt>
                <c:pt idx="8908">
                  <c:v>-0.156192</c:v>
                </c:pt>
                <c:pt idx="8909">
                  <c:v>-0.157058</c:v>
                </c:pt>
                <c:pt idx="8910">
                  <c:v>-0.15792</c:v>
                </c:pt>
                <c:pt idx="8911">
                  <c:v>-0.15878300000000001</c:v>
                </c:pt>
                <c:pt idx="8912">
                  <c:v>-0.15964800000000001</c:v>
                </c:pt>
                <c:pt idx="8913">
                  <c:v>-0.160521</c:v>
                </c:pt>
                <c:pt idx="8914">
                  <c:v>-0.16140199999999999</c:v>
                </c:pt>
                <c:pt idx="8915">
                  <c:v>-0.16227800000000001</c:v>
                </c:pt>
                <c:pt idx="8916">
                  <c:v>-0.16314200000000001</c:v>
                </c:pt>
                <c:pt idx="8917">
                  <c:v>-0.163996</c:v>
                </c:pt>
                <c:pt idx="8918">
                  <c:v>-0.164849</c:v>
                </c:pt>
                <c:pt idx="8919">
                  <c:v>-0.16570199999999999</c:v>
                </c:pt>
                <c:pt idx="8920">
                  <c:v>-0.16655200000000001</c:v>
                </c:pt>
                <c:pt idx="8921">
                  <c:v>-0.16739100000000001</c:v>
                </c:pt>
                <c:pt idx="8922">
                  <c:v>-0.16821800000000001</c:v>
                </c:pt>
                <c:pt idx="8923">
                  <c:v>-0.16903199999999999</c:v>
                </c:pt>
                <c:pt idx="8924">
                  <c:v>-0.16983000000000001</c:v>
                </c:pt>
                <c:pt idx="8925">
                  <c:v>-0.17060500000000001</c:v>
                </c:pt>
                <c:pt idx="8926">
                  <c:v>-0.17135400000000001</c:v>
                </c:pt>
                <c:pt idx="8927">
                  <c:v>-0.17207800000000001</c:v>
                </c:pt>
                <c:pt idx="8928">
                  <c:v>-0.17277899999999999</c:v>
                </c:pt>
                <c:pt idx="8929">
                  <c:v>-0.173457</c:v>
                </c:pt>
                <c:pt idx="8930">
                  <c:v>-0.17411499999999999</c:v>
                </c:pt>
                <c:pt idx="8931">
                  <c:v>-0.17475399999999999</c:v>
                </c:pt>
                <c:pt idx="8932">
                  <c:v>-0.175373</c:v>
                </c:pt>
                <c:pt idx="8933">
                  <c:v>-0.17596899999999999</c:v>
                </c:pt>
                <c:pt idx="8934">
                  <c:v>-0.176539</c:v>
                </c:pt>
                <c:pt idx="8935">
                  <c:v>-0.17707600000000001</c:v>
                </c:pt>
                <c:pt idx="8936">
                  <c:v>-0.17757800000000001</c:v>
                </c:pt>
                <c:pt idx="8937">
                  <c:v>-0.17804200000000001</c:v>
                </c:pt>
                <c:pt idx="8938">
                  <c:v>-0.17846899999999999</c:v>
                </c:pt>
                <c:pt idx="8939">
                  <c:v>-0.17885999999999999</c:v>
                </c:pt>
                <c:pt idx="8940">
                  <c:v>-0.17921699999999999</c:v>
                </c:pt>
                <c:pt idx="8941">
                  <c:v>-0.17954500000000001</c:v>
                </c:pt>
                <c:pt idx="8942">
                  <c:v>-0.179843</c:v>
                </c:pt>
                <c:pt idx="8943">
                  <c:v>-0.180114</c:v>
                </c:pt>
                <c:pt idx="8944">
                  <c:v>-0.18036199999999999</c:v>
                </c:pt>
                <c:pt idx="8945">
                  <c:v>-0.180585</c:v>
                </c:pt>
                <c:pt idx="8946">
                  <c:v>-0.18078</c:v>
                </c:pt>
                <c:pt idx="8947">
                  <c:v>-0.18094399999999999</c:v>
                </c:pt>
                <c:pt idx="8948">
                  <c:v>-0.18107699999999999</c:v>
                </c:pt>
                <c:pt idx="8949">
                  <c:v>-0.18117900000000001</c:v>
                </c:pt>
                <c:pt idx="8950">
                  <c:v>-0.18124899999999999</c:v>
                </c:pt>
                <c:pt idx="8951">
                  <c:v>-0.18127799999999999</c:v>
                </c:pt>
                <c:pt idx="8952">
                  <c:v>-0.18126300000000001</c:v>
                </c:pt>
                <c:pt idx="8953">
                  <c:v>-0.181201</c:v>
                </c:pt>
                <c:pt idx="8954">
                  <c:v>-0.181091</c:v>
                </c:pt>
                <c:pt idx="8955">
                  <c:v>-0.18093400000000001</c:v>
                </c:pt>
                <c:pt idx="8956">
                  <c:v>-0.180731</c:v>
                </c:pt>
                <c:pt idx="8957">
                  <c:v>-0.180483</c:v>
                </c:pt>
                <c:pt idx="8958">
                  <c:v>-0.18018700000000001</c:v>
                </c:pt>
                <c:pt idx="8959">
                  <c:v>-0.179843</c:v>
                </c:pt>
                <c:pt idx="8960">
                  <c:v>-0.179452</c:v>
                </c:pt>
                <c:pt idx="8961">
                  <c:v>-0.17902199999999999</c:v>
                </c:pt>
                <c:pt idx="8962">
                  <c:v>-0.17855599999999999</c:v>
                </c:pt>
                <c:pt idx="8963">
                  <c:v>-0.17805299999999999</c:v>
                </c:pt>
                <c:pt idx="8964">
                  <c:v>-0.177512</c:v>
                </c:pt>
                <c:pt idx="8965">
                  <c:v>-0.17693300000000001</c:v>
                </c:pt>
                <c:pt idx="8966">
                  <c:v>-0.17632100000000001</c:v>
                </c:pt>
                <c:pt idx="8967">
                  <c:v>-0.175677</c:v>
                </c:pt>
                <c:pt idx="8968">
                  <c:v>-0.17499700000000001</c:v>
                </c:pt>
                <c:pt idx="8969">
                  <c:v>-0.17427899999999999</c:v>
                </c:pt>
                <c:pt idx="8970">
                  <c:v>-0.17352899999999999</c:v>
                </c:pt>
                <c:pt idx="8971">
                  <c:v>-0.17274900000000001</c:v>
                </c:pt>
                <c:pt idx="8972">
                  <c:v>-0.17194100000000001</c:v>
                </c:pt>
                <c:pt idx="8973">
                  <c:v>-0.17110500000000001</c:v>
                </c:pt>
                <c:pt idx="8974">
                  <c:v>-0.170239</c:v>
                </c:pt>
                <c:pt idx="8975">
                  <c:v>-0.169345</c:v>
                </c:pt>
                <c:pt idx="8976">
                  <c:v>-0.168429</c:v>
                </c:pt>
                <c:pt idx="8977">
                  <c:v>-0.16748499999999999</c:v>
                </c:pt>
                <c:pt idx="8978">
                  <c:v>-0.166463</c:v>
                </c:pt>
                <c:pt idx="8979">
                  <c:v>-0.16534699999999999</c:v>
                </c:pt>
                <c:pt idx="8980">
                  <c:v>-0.16419600000000001</c:v>
                </c:pt>
                <c:pt idx="8981">
                  <c:v>-0.16303000000000001</c:v>
                </c:pt>
                <c:pt idx="8982">
                  <c:v>-0.16181499999999999</c:v>
                </c:pt>
                <c:pt idx="8983">
                  <c:v>-0.160554</c:v>
                </c:pt>
                <c:pt idx="8984">
                  <c:v>-0.15926399999999999</c:v>
                </c:pt>
                <c:pt idx="8985">
                  <c:v>-0.15795000000000001</c:v>
                </c:pt>
                <c:pt idx="8986">
                  <c:v>-0.156608</c:v>
                </c:pt>
                <c:pt idx="8987">
                  <c:v>-0.15523300000000001</c:v>
                </c:pt>
                <c:pt idx="8988">
                  <c:v>-0.15382199999999999</c:v>
                </c:pt>
                <c:pt idx="8989">
                  <c:v>-0.15237600000000001</c:v>
                </c:pt>
                <c:pt idx="8990">
                  <c:v>-0.150897</c:v>
                </c:pt>
                <c:pt idx="8991">
                  <c:v>-0.14939</c:v>
                </c:pt>
                <c:pt idx="8992">
                  <c:v>-0.14785799999999999</c:v>
                </c:pt>
                <c:pt idx="8993">
                  <c:v>-0.14630199999999999</c:v>
                </c:pt>
                <c:pt idx="8994">
                  <c:v>-0.14472499999999999</c:v>
                </c:pt>
                <c:pt idx="8995">
                  <c:v>-0.14313400000000001</c:v>
                </c:pt>
                <c:pt idx="8996">
                  <c:v>-0.14153099999999999</c:v>
                </c:pt>
                <c:pt idx="8997">
                  <c:v>-0.13992199999999999</c:v>
                </c:pt>
                <c:pt idx="8998">
                  <c:v>-0.13830899999999999</c:v>
                </c:pt>
                <c:pt idx="8999">
                  <c:v>-0.136689</c:v>
                </c:pt>
                <c:pt idx="9000">
                  <c:v>-0.13506299999999999</c:v>
                </c:pt>
                <c:pt idx="9001">
                  <c:v>-0.13342899999999999</c:v>
                </c:pt>
                <c:pt idx="9002">
                  <c:v>-0.13178799999999999</c:v>
                </c:pt>
                <c:pt idx="9003">
                  <c:v>-0.13014000000000001</c:v>
                </c:pt>
                <c:pt idx="9004">
                  <c:v>-0.12848100000000001</c:v>
                </c:pt>
                <c:pt idx="9005">
                  <c:v>-0.12681200000000001</c:v>
                </c:pt>
                <c:pt idx="9006">
                  <c:v>-0.12513299999999999</c:v>
                </c:pt>
                <c:pt idx="9007">
                  <c:v>-0.123442</c:v>
                </c:pt>
                <c:pt idx="9008">
                  <c:v>-0.121736</c:v>
                </c:pt>
                <c:pt idx="9009">
                  <c:v>-0.120017</c:v>
                </c:pt>
                <c:pt idx="9010">
                  <c:v>-0.118284</c:v>
                </c:pt>
                <c:pt idx="9011">
                  <c:v>-0.116536</c:v>
                </c:pt>
                <c:pt idx="9012">
                  <c:v>-0.114775</c:v>
                </c:pt>
                <c:pt idx="9013">
                  <c:v>-0.11300200000000001</c:v>
                </c:pt>
                <c:pt idx="9014">
                  <c:v>-0.111221</c:v>
                </c:pt>
                <c:pt idx="9015">
                  <c:v>-0.109434</c:v>
                </c:pt>
                <c:pt idx="9016">
                  <c:v>-0.107642</c:v>
                </c:pt>
                <c:pt idx="9017">
                  <c:v>-0.105847</c:v>
                </c:pt>
                <c:pt idx="9018">
                  <c:v>-0.104049</c:v>
                </c:pt>
                <c:pt idx="9019">
                  <c:v>-0.10224800000000001</c:v>
                </c:pt>
                <c:pt idx="9020">
                  <c:v>-0.10044699999999999</c:v>
                </c:pt>
                <c:pt idx="9021">
                  <c:v>-9.8644599999999999E-2</c:v>
                </c:pt>
                <c:pt idx="9022">
                  <c:v>-9.6840999999999997E-2</c:v>
                </c:pt>
                <c:pt idx="9023">
                  <c:v>-9.5035300000000003E-2</c:v>
                </c:pt>
                <c:pt idx="9024">
                  <c:v>-9.3226500000000004E-2</c:v>
                </c:pt>
                <c:pt idx="9025">
                  <c:v>-9.14132E-2</c:v>
                </c:pt>
                <c:pt idx="9026">
                  <c:v>-8.9594099999999996E-2</c:v>
                </c:pt>
                <c:pt idx="9027">
                  <c:v>-8.7767300000000006E-2</c:v>
                </c:pt>
                <c:pt idx="9028">
                  <c:v>-8.5930300000000001E-2</c:v>
                </c:pt>
                <c:pt idx="9029">
                  <c:v>-8.4082699999999996E-2</c:v>
                </c:pt>
                <c:pt idx="9030">
                  <c:v>-8.2226900000000006E-2</c:v>
                </c:pt>
                <c:pt idx="9031">
                  <c:v>-8.0367400000000005E-2</c:v>
                </c:pt>
                <c:pt idx="9032">
                  <c:v>-7.8507800000000003E-2</c:v>
                </c:pt>
                <c:pt idx="9033">
                  <c:v>-7.6649800000000004E-2</c:v>
                </c:pt>
                <c:pt idx="9034">
                  <c:v>-7.4793799999999994E-2</c:v>
                </c:pt>
                <c:pt idx="9035">
                  <c:v>-7.2940900000000003E-2</c:v>
                </c:pt>
                <c:pt idx="9036">
                  <c:v>-7.10919E-2</c:v>
                </c:pt>
                <c:pt idx="9037">
                  <c:v>-6.9245500000000001E-2</c:v>
                </c:pt>
                <c:pt idx="9038">
                  <c:v>-6.7400000000000002E-2</c:v>
                </c:pt>
                <c:pt idx="9039">
                  <c:v>-6.5555199999999994E-2</c:v>
                </c:pt>
                <c:pt idx="9040">
                  <c:v>-6.3712299999999999E-2</c:v>
                </c:pt>
                <c:pt idx="9041">
                  <c:v>-6.1873299999999999E-2</c:v>
                </c:pt>
                <c:pt idx="9042">
                  <c:v>-6.0040499999999997E-2</c:v>
                </c:pt>
                <c:pt idx="9043">
                  <c:v>-5.8215700000000002E-2</c:v>
                </c:pt>
                <c:pt idx="9044">
                  <c:v>-5.6396799999999997E-2</c:v>
                </c:pt>
                <c:pt idx="9045">
                  <c:v>-5.4578799999999997E-2</c:v>
                </c:pt>
                <c:pt idx="9046">
                  <c:v>-5.2759199999999999E-2</c:v>
                </c:pt>
                <c:pt idx="9047">
                  <c:v>-5.0939100000000001E-2</c:v>
                </c:pt>
                <c:pt idx="9048">
                  <c:v>-4.9119999999999997E-2</c:v>
                </c:pt>
                <c:pt idx="9049">
                  <c:v>-4.7302999999999998E-2</c:v>
                </c:pt>
                <c:pt idx="9050">
                  <c:v>-4.5491700000000003E-2</c:v>
                </c:pt>
                <c:pt idx="9051">
                  <c:v>-4.3688600000000001E-2</c:v>
                </c:pt>
                <c:pt idx="9052">
                  <c:v>-4.1889799999999998E-2</c:v>
                </c:pt>
                <c:pt idx="9053">
                  <c:v>-4.0089199999999998E-2</c:v>
                </c:pt>
                <c:pt idx="9054">
                  <c:v>-3.82884E-2</c:v>
                </c:pt>
                <c:pt idx="9055">
                  <c:v>-3.6494199999999997E-2</c:v>
                </c:pt>
                <c:pt idx="9056">
                  <c:v>-3.4712800000000002E-2</c:v>
                </c:pt>
                <c:pt idx="9057">
                  <c:v>-3.29483E-2</c:v>
                </c:pt>
                <c:pt idx="9058">
                  <c:v>-3.1200800000000001E-2</c:v>
                </c:pt>
                <c:pt idx="9059">
                  <c:v>-2.94664E-2</c:v>
                </c:pt>
                <c:pt idx="9060">
                  <c:v>-2.77418E-2</c:v>
                </c:pt>
                <c:pt idx="9061">
                  <c:v>-2.6025800000000002E-2</c:v>
                </c:pt>
                <c:pt idx="9062">
                  <c:v>-2.4319E-2</c:v>
                </c:pt>
                <c:pt idx="9063">
                  <c:v>-2.2623600000000001E-2</c:v>
                </c:pt>
                <c:pt idx="9064">
                  <c:v>-2.0941999999999999E-2</c:v>
                </c:pt>
                <c:pt idx="9065">
                  <c:v>-1.9277800000000001E-2</c:v>
                </c:pt>
                <c:pt idx="9066">
                  <c:v>-1.76352E-2</c:v>
                </c:pt>
                <c:pt idx="9067">
                  <c:v>-1.6016499999999999E-2</c:v>
                </c:pt>
                <c:pt idx="9068">
                  <c:v>-1.4420499999999999E-2</c:v>
                </c:pt>
                <c:pt idx="9069">
                  <c:v>-1.2845799999999999E-2</c:v>
                </c:pt>
                <c:pt idx="9070">
                  <c:v>-1.12944E-2</c:v>
                </c:pt>
                <c:pt idx="9071" formatCode="0.00E+00">
                  <c:v>-9.7664999999999991E-3</c:v>
                </c:pt>
                <c:pt idx="9072" formatCode="0.00E+00">
                  <c:v>-8.2587000000000008E-3</c:v>
                </c:pt>
                <c:pt idx="9073" formatCode="0.00E+00">
                  <c:v>-6.7695300000000002E-3</c:v>
                </c:pt>
                <c:pt idx="9074" formatCode="0.00E+00">
                  <c:v>-5.3001400000000001E-3</c:v>
                </c:pt>
                <c:pt idx="9075" formatCode="0.00E+00">
                  <c:v>-3.8525899999999999E-3</c:v>
                </c:pt>
                <c:pt idx="9076" formatCode="0.00E+00">
                  <c:v>-2.42962E-3</c:v>
                </c:pt>
                <c:pt idx="9077" formatCode="0.00E+00">
                  <c:v>-1.0331699999999999E-3</c:v>
                </c:pt>
                <c:pt idx="9078" formatCode="0.00E+00">
                  <c:v>3.3625700000000002E-4</c:v>
                </c:pt>
                <c:pt idx="9079" formatCode="0.00E+00">
                  <c:v>1.6779399999999999E-3</c:v>
                </c:pt>
                <c:pt idx="9080" formatCode="0.00E+00">
                  <c:v>2.9900399999999998E-3</c:v>
                </c:pt>
                <c:pt idx="9081" formatCode="0.00E+00">
                  <c:v>4.2716100000000003E-3</c:v>
                </c:pt>
                <c:pt idx="9082" formatCode="0.00E+00">
                  <c:v>5.5237899999999998E-3</c:v>
                </c:pt>
                <c:pt idx="9083" formatCode="0.00E+00">
                  <c:v>6.7476300000000001E-3</c:v>
                </c:pt>
                <c:pt idx="9084" formatCode="0.00E+00">
                  <c:v>7.9422599999999996E-3</c:v>
                </c:pt>
                <c:pt idx="9085" formatCode="0.00E+00">
                  <c:v>9.1052200000000007E-3</c:v>
                </c:pt>
                <c:pt idx="9086">
                  <c:v>1.02343E-2</c:v>
                </c:pt>
                <c:pt idx="9087">
                  <c:v>1.1328599999999999E-2</c:v>
                </c:pt>
                <c:pt idx="9088">
                  <c:v>1.23886E-2</c:v>
                </c:pt>
                <c:pt idx="9089">
                  <c:v>1.34153E-2</c:v>
                </c:pt>
                <c:pt idx="9090">
                  <c:v>1.4409E-2</c:v>
                </c:pt>
                <c:pt idx="9091">
                  <c:v>1.53683E-2</c:v>
                </c:pt>
                <c:pt idx="9092">
                  <c:v>1.6291900000000002E-2</c:v>
                </c:pt>
                <c:pt idx="9093">
                  <c:v>1.7180299999999999E-2</c:v>
                </c:pt>
                <c:pt idx="9094">
                  <c:v>1.80337E-2</c:v>
                </c:pt>
                <c:pt idx="9095">
                  <c:v>1.8851799999999998E-2</c:v>
                </c:pt>
                <c:pt idx="9096">
                  <c:v>1.9633899999999999E-2</c:v>
                </c:pt>
                <c:pt idx="9097">
                  <c:v>2.0380200000000001E-2</c:v>
                </c:pt>
                <c:pt idx="9098">
                  <c:v>2.1090899999999999E-2</c:v>
                </c:pt>
                <c:pt idx="9099">
                  <c:v>2.1766199999999999E-2</c:v>
                </c:pt>
                <c:pt idx="9100">
                  <c:v>2.24058E-2</c:v>
                </c:pt>
                <c:pt idx="9101">
                  <c:v>2.3010200000000001E-2</c:v>
                </c:pt>
                <c:pt idx="9102">
                  <c:v>2.3579800000000001E-2</c:v>
                </c:pt>
                <c:pt idx="9103">
                  <c:v>2.4114300000000002E-2</c:v>
                </c:pt>
                <c:pt idx="9104">
                  <c:v>2.4611899999999999E-2</c:v>
                </c:pt>
                <c:pt idx="9105">
                  <c:v>2.5070800000000001E-2</c:v>
                </c:pt>
                <c:pt idx="9106">
                  <c:v>2.5489999999999999E-2</c:v>
                </c:pt>
                <c:pt idx="9107">
                  <c:v>2.5868700000000001E-2</c:v>
                </c:pt>
                <c:pt idx="9108">
                  <c:v>2.6206299999999998E-2</c:v>
                </c:pt>
                <c:pt idx="9109">
                  <c:v>2.6502299999999999E-2</c:v>
                </c:pt>
                <c:pt idx="9110">
                  <c:v>2.6755399999999999E-2</c:v>
                </c:pt>
                <c:pt idx="9111">
                  <c:v>2.6965099999999999E-2</c:v>
                </c:pt>
                <c:pt idx="9112">
                  <c:v>2.7132300000000002E-2</c:v>
                </c:pt>
                <c:pt idx="9113">
                  <c:v>2.7257699999999999E-2</c:v>
                </c:pt>
                <c:pt idx="9114">
                  <c:v>2.7341799999999999E-2</c:v>
                </c:pt>
                <c:pt idx="9115">
                  <c:v>2.7384200000000001E-2</c:v>
                </c:pt>
                <c:pt idx="9116">
                  <c:v>2.7384499999999999E-2</c:v>
                </c:pt>
                <c:pt idx="9117">
                  <c:v>2.73423E-2</c:v>
                </c:pt>
                <c:pt idx="9118">
                  <c:v>2.7256900000000001E-2</c:v>
                </c:pt>
                <c:pt idx="9119">
                  <c:v>2.7127600000000002E-2</c:v>
                </c:pt>
                <c:pt idx="9120">
                  <c:v>2.6954200000000001E-2</c:v>
                </c:pt>
                <c:pt idx="9121">
                  <c:v>2.6736699999999999E-2</c:v>
                </c:pt>
                <c:pt idx="9122">
                  <c:v>2.64748E-2</c:v>
                </c:pt>
                <c:pt idx="9123">
                  <c:v>2.61693E-2</c:v>
                </c:pt>
                <c:pt idx="9124">
                  <c:v>2.5822299999999999E-2</c:v>
                </c:pt>
                <c:pt idx="9125">
                  <c:v>2.54354E-2</c:v>
                </c:pt>
                <c:pt idx="9126">
                  <c:v>2.5009699999999999E-2</c:v>
                </c:pt>
                <c:pt idx="9127">
                  <c:v>2.4547300000000001E-2</c:v>
                </c:pt>
                <c:pt idx="9128">
                  <c:v>2.40497E-2</c:v>
                </c:pt>
                <c:pt idx="9129">
                  <c:v>2.3516100000000002E-2</c:v>
                </c:pt>
                <c:pt idx="9130">
                  <c:v>2.2946100000000001E-2</c:v>
                </c:pt>
                <c:pt idx="9131">
                  <c:v>2.2340100000000002E-2</c:v>
                </c:pt>
                <c:pt idx="9132">
                  <c:v>2.1697999999999999E-2</c:v>
                </c:pt>
                <c:pt idx="9133">
                  <c:v>2.1018499999999999E-2</c:v>
                </c:pt>
                <c:pt idx="9134">
                  <c:v>2.03015E-2</c:v>
                </c:pt>
                <c:pt idx="9135">
                  <c:v>1.95484E-2</c:v>
                </c:pt>
                <c:pt idx="9136">
                  <c:v>1.8760099999999998E-2</c:v>
                </c:pt>
                <c:pt idx="9137">
                  <c:v>1.7936899999999999E-2</c:v>
                </c:pt>
                <c:pt idx="9138">
                  <c:v>1.7079500000000001E-2</c:v>
                </c:pt>
                <c:pt idx="9139">
                  <c:v>1.6189200000000001E-2</c:v>
                </c:pt>
                <c:pt idx="9140">
                  <c:v>1.52677E-2</c:v>
                </c:pt>
                <c:pt idx="9141">
                  <c:v>1.43167E-2</c:v>
                </c:pt>
                <c:pt idx="9142">
                  <c:v>1.33375E-2</c:v>
                </c:pt>
                <c:pt idx="9143">
                  <c:v>1.2330799999999999E-2</c:v>
                </c:pt>
                <c:pt idx="9144">
                  <c:v>1.12981E-2</c:v>
                </c:pt>
                <c:pt idx="9145">
                  <c:v>1.0241500000000001E-2</c:v>
                </c:pt>
                <c:pt idx="9146" formatCode="0.00E+00">
                  <c:v>9.1622100000000005E-3</c:v>
                </c:pt>
                <c:pt idx="9147" formatCode="0.00E+00">
                  <c:v>8.0603399999999992E-3</c:v>
                </c:pt>
                <c:pt idx="9148" formatCode="0.00E+00">
                  <c:v>6.9370600000000001E-3</c:v>
                </c:pt>
                <c:pt idx="9149" formatCode="0.00E+00">
                  <c:v>5.7946200000000003E-3</c:v>
                </c:pt>
                <c:pt idx="9150" formatCode="0.00E+00">
                  <c:v>4.6359599999999997E-3</c:v>
                </c:pt>
                <c:pt idx="9151" formatCode="0.00E+00">
                  <c:v>3.46365E-3</c:v>
                </c:pt>
                <c:pt idx="9152" formatCode="0.00E+00">
                  <c:v>2.2789799999999999E-3</c:v>
                </c:pt>
                <c:pt idx="9153" formatCode="0.00E+00">
                  <c:v>1.08234E-3</c:v>
                </c:pt>
                <c:pt idx="9154" formatCode="0.00E+00">
                  <c:v>-1.25568E-4</c:v>
                </c:pt>
                <c:pt idx="9155" formatCode="0.00E+00">
                  <c:v>-1.3436399999999999E-3</c:v>
                </c:pt>
                <c:pt idx="9156" formatCode="0.00E+00">
                  <c:v>-2.5711200000000001E-3</c:v>
                </c:pt>
                <c:pt idx="9157" formatCode="0.00E+00">
                  <c:v>-3.8076E-3</c:v>
                </c:pt>
                <c:pt idx="9158" formatCode="0.00E+00">
                  <c:v>-5.0522900000000001E-3</c:v>
                </c:pt>
                <c:pt idx="9159" formatCode="0.00E+00">
                  <c:v>-6.3038299999999999E-3</c:v>
                </c:pt>
                <c:pt idx="9160" formatCode="0.00E+00">
                  <c:v>-7.56056E-3</c:v>
                </c:pt>
                <c:pt idx="9161" formatCode="0.00E+00">
                  <c:v>-8.8200899999999992E-3</c:v>
                </c:pt>
                <c:pt idx="9162">
                  <c:v>-1.0078699999999999E-2</c:v>
                </c:pt>
                <c:pt idx="9163">
                  <c:v>-1.1332699999999999E-2</c:v>
                </c:pt>
                <c:pt idx="9164">
                  <c:v>-1.25795E-2</c:v>
                </c:pt>
                <c:pt idx="9165">
                  <c:v>-1.38175E-2</c:v>
                </c:pt>
                <c:pt idx="9166">
                  <c:v>-1.50452E-2</c:v>
                </c:pt>
                <c:pt idx="9167">
                  <c:v>-1.62612E-2</c:v>
                </c:pt>
                <c:pt idx="9168">
                  <c:v>-1.7464299999999999E-2</c:v>
                </c:pt>
                <c:pt idx="9169">
                  <c:v>-1.8653200000000002E-2</c:v>
                </c:pt>
                <c:pt idx="9170">
                  <c:v>-1.9825599999999999E-2</c:v>
                </c:pt>
                <c:pt idx="9171">
                  <c:v>-2.0979100000000001E-2</c:v>
                </c:pt>
                <c:pt idx="9172">
                  <c:v>-2.2112199999999999E-2</c:v>
                </c:pt>
                <c:pt idx="9173">
                  <c:v>-2.32248E-2</c:v>
                </c:pt>
                <c:pt idx="9174">
                  <c:v>-2.4317200000000001E-2</c:v>
                </c:pt>
                <c:pt idx="9175">
                  <c:v>-2.5388399999999998E-2</c:v>
                </c:pt>
                <c:pt idx="9176">
                  <c:v>-2.6436600000000001E-2</c:v>
                </c:pt>
                <c:pt idx="9177">
                  <c:v>-2.7460200000000001E-2</c:v>
                </c:pt>
                <c:pt idx="9178">
                  <c:v>-2.84576E-2</c:v>
                </c:pt>
                <c:pt idx="9179">
                  <c:v>-2.9425199999999999E-2</c:v>
                </c:pt>
                <c:pt idx="9180">
                  <c:v>-3.0359199999999999E-2</c:v>
                </c:pt>
                <c:pt idx="9181">
                  <c:v>-3.1257600000000003E-2</c:v>
                </c:pt>
                <c:pt idx="9182">
                  <c:v>-3.21204E-2</c:v>
                </c:pt>
                <c:pt idx="9183">
                  <c:v>-3.2946799999999998E-2</c:v>
                </c:pt>
                <c:pt idx="9184">
                  <c:v>-3.3734100000000003E-2</c:v>
                </c:pt>
                <c:pt idx="9185">
                  <c:v>-3.4479099999999999E-2</c:v>
                </c:pt>
                <c:pt idx="9186">
                  <c:v>-3.5179299999999997E-2</c:v>
                </c:pt>
                <c:pt idx="9187">
                  <c:v>-3.5833299999999998E-2</c:v>
                </c:pt>
                <c:pt idx="9188">
                  <c:v>-3.6440300000000002E-2</c:v>
                </c:pt>
                <c:pt idx="9189">
                  <c:v>-3.6998099999999999E-2</c:v>
                </c:pt>
                <c:pt idx="9190">
                  <c:v>-3.7504999999999997E-2</c:v>
                </c:pt>
                <c:pt idx="9191">
                  <c:v>-3.7961000000000002E-2</c:v>
                </c:pt>
                <c:pt idx="9192">
                  <c:v>-3.8366499999999998E-2</c:v>
                </c:pt>
                <c:pt idx="9193">
                  <c:v>-3.8720299999999999E-2</c:v>
                </c:pt>
                <c:pt idx="9194">
                  <c:v>-3.9021100000000003E-2</c:v>
                </c:pt>
                <c:pt idx="9195">
                  <c:v>-3.9268200000000003E-2</c:v>
                </c:pt>
                <c:pt idx="9196">
                  <c:v>-3.9461099999999999E-2</c:v>
                </c:pt>
                <c:pt idx="9197">
                  <c:v>-3.9598899999999999E-2</c:v>
                </c:pt>
                <c:pt idx="9198">
                  <c:v>-3.9680199999999999E-2</c:v>
                </c:pt>
                <c:pt idx="9199">
                  <c:v>-3.9703299999999997E-2</c:v>
                </c:pt>
                <c:pt idx="9200">
                  <c:v>-3.9665499999999999E-2</c:v>
                </c:pt>
                <c:pt idx="9201">
                  <c:v>-3.9565099999999999E-2</c:v>
                </c:pt>
                <c:pt idx="9202">
                  <c:v>-3.9401100000000001E-2</c:v>
                </c:pt>
                <c:pt idx="9203">
                  <c:v>-3.9173100000000002E-2</c:v>
                </c:pt>
                <c:pt idx="9204">
                  <c:v>-3.8880600000000001E-2</c:v>
                </c:pt>
                <c:pt idx="9205">
                  <c:v>-3.8523099999999998E-2</c:v>
                </c:pt>
                <c:pt idx="9206">
                  <c:v>-3.8100799999999997E-2</c:v>
                </c:pt>
                <c:pt idx="9207">
                  <c:v>-3.76137E-2</c:v>
                </c:pt>
                <c:pt idx="9208">
                  <c:v>-3.70616E-2</c:v>
                </c:pt>
                <c:pt idx="9209">
                  <c:v>-3.6444699999999997E-2</c:v>
                </c:pt>
                <c:pt idx="9210">
                  <c:v>-3.5763099999999999E-2</c:v>
                </c:pt>
                <c:pt idx="9211">
                  <c:v>-3.5016800000000001E-2</c:v>
                </c:pt>
                <c:pt idx="9212">
                  <c:v>-3.4206100000000003E-2</c:v>
                </c:pt>
                <c:pt idx="9213">
                  <c:v>-3.3330699999999998E-2</c:v>
                </c:pt>
                <c:pt idx="9214">
                  <c:v>-3.2389599999999998E-2</c:v>
                </c:pt>
                <c:pt idx="9215">
                  <c:v>-3.1381899999999997E-2</c:v>
                </c:pt>
                <c:pt idx="9216">
                  <c:v>-3.0307400000000002E-2</c:v>
                </c:pt>
                <c:pt idx="9217">
                  <c:v>-2.9166299999999999E-2</c:v>
                </c:pt>
                <c:pt idx="9218">
                  <c:v>-2.7958400000000001E-2</c:v>
                </c:pt>
                <c:pt idx="9219">
                  <c:v>-2.6684699999999999E-2</c:v>
                </c:pt>
                <c:pt idx="9220">
                  <c:v>-2.5347700000000001E-2</c:v>
                </c:pt>
                <c:pt idx="9221">
                  <c:v>-2.39499E-2</c:v>
                </c:pt>
                <c:pt idx="9222">
                  <c:v>-2.2491899999999999E-2</c:v>
                </c:pt>
                <c:pt idx="9223">
                  <c:v>-2.0973599999999998E-2</c:v>
                </c:pt>
                <c:pt idx="9224">
                  <c:v>-1.9394600000000001E-2</c:v>
                </c:pt>
                <c:pt idx="9225">
                  <c:v>-1.7755E-2</c:v>
                </c:pt>
                <c:pt idx="9226">
                  <c:v>-1.6055900000000001E-2</c:v>
                </c:pt>
                <c:pt idx="9227">
                  <c:v>-1.4299299999999999E-2</c:v>
                </c:pt>
                <c:pt idx="9228">
                  <c:v>-1.24866E-2</c:v>
                </c:pt>
                <c:pt idx="9229">
                  <c:v>-1.06181E-2</c:v>
                </c:pt>
                <c:pt idx="9230" formatCode="0.00E+00">
                  <c:v>-8.6935099999999998E-3</c:v>
                </c:pt>
                <c:pt idx="9231" formatCode="0.00E+00">
                  <c:v>-6.7131700000000001E-3</c:v>
                </c:pt>
                <c:pt idx="9232" formatCode="0.00E+00">
                  <c:v>-4.6790399999999998E-3</c:v>
                </c:pt>
                <c:pt idx="9233" formatCode="0.00E+00">
                  <c:v>-2.5937899999999999E-3</c:v>
                </c:pt>
                <c:pt idx="9234" formatCode="0.00E+00">
                  <c:v>-4.5965699999999998E-4</c:v>
                </c:pt>
                <c:pt idx="9235" formatCode="0.00E+00">
                  <c:v>1.7215399999999999E-3</c:v>
                </c:pt>
                <c:pt idx="9236" formatCode="0.00E+00">
                  <c:v>3.9477799999999997E-3</c:v>
                </c:pt>
                <c:pt idx="9237" formatCode="0.00E+00">
                  <c:v>6.2170000000000003E-3</c:v>
                </c:pt>
                <c:pt idx="9238" formatCode="0.00E+00">
                  <c:v>8.5277500000000006E-3</c:v>
                </c:pt>
                <c:pt idx="9239">
                  <c:v>1.08792E-2</c:v>
                </c:pt>
                <c:pt idx="9240">
                  <c:v>1.32706E-2</c:v>
                </c:pt>
                <c:pt idx="9241">
                  <c:v>1.5701E-2</c:v>
                </c:pt>
                <c:pt idx="9242">
                  <c:v>1.8168500000000001E-2</c:v>
                </c:pt>
                <c:pt idx="9243">
                  <c:v>2.0670299999999999E-2</c:v>
                </c:pt>
                <c:pt idx="9244">
                  <c:v>2.32038E-2</c:v>
                </c:pt>
                <c:pt idx="9245">
                  <c:v>2.5766000000000001E-2</c:v>
                </c:pt>
                <c:pt idx="9246">
                  <c:v>2.8354000000000001E-2</c:v>
                </c:pt>
                <c:pt idx="9247">
                  <c:v>3.0965400000000001E-2</c:v>
                </c:pt>
                <c:pt idx="9248">
                  <c:v>3.3598500000000003E-2</c:v>
                </c:pt>
                <c:pt idx="9249">
                  <c:v>3.6251899999999997E-2</c:v>
                </c:pt>
                <c:pt idx="9250">
                  <c:v>3.89235E-2</c:v>
                </c:pt>
                <c:pt idx="9251">
                  <c:v>4.1611299999999997E-2</c:v>
                </c:pt>
                <c:pt idx="9252">
                  <c:v>4.4313699999999998E-2</c:v>
                </c:pt>
                <c:pt idx="9253">
                  <c:v>4.7028500000000001E-2</c:v>
                </c:pt>
                <c:pt idx="9254">
                  <c:v>4.97533E-2</c:v>
                </c:pt>
                <c:pt idx="9255">
                  <c:v>5.2486199999999997E-2</c:v>
                </c:pt>
                <c:pt idx="9256">
                  <c:v>5.5225200000000002E-2</c:v>
                </c:pt>
                <c:pt idx="9257">
                  <c:v>5.7968100000000002E-2</c:v>
                </c:pt>
                <c:pt idx="9258">
                  <c:v>6.0713000000000003E-2</c:v>
                </c:pt>
                <c:pt idx="9259">
                  <c:v>6.34575E-2</c:v>
                </c:pt>
                <c:pt idx="9260">
                  <c:v>6.6198800000000002E-2</c:v>
                </c:pt>
                <c:pt idx="9261">
                  <c:v>6.8932900000000005E-2</c:v>
                </c:pt>
                <c:pt idx="9262">
                  <c:v>7.16561E-2</c:v>
                </c:pt>
                <c:pt idx="9263">
                  <c:v>7.4366100000000004E-2</c:v>
                </c:pt>
                <c:pt idx="9264">
                  <c:v>7.7061099999999993E-2</c:v>
                </c:pt>
                <c:pt idx="9265">
                  <c:v>7.9738600000000007E-2</c:v>
                </c:pt>
                <c:pt idx="9266">
                  <c:v>8.2395700000000002E-2</c:v>
                </c:pt>
                <c:pt idx="9267">
                  <c:v>8.5030900000000006E-2</c:v>
                </c:pt>
                <c:pt idx="9268">
                  <c:v>8.7642899999999996E-2</c:v>
                </c:pt>
                <c:pt idx="9269">
                  <c:v>9.0229900000000002E-2</c:v>
                </c:pt>
                <c:pt idx="9270">
                  <c:v>9.2788899999999994E-2</c:v>
                </c:pt>
                <c:pt idx="9271">
                  <c:v>9.5317299999999994E-2</c:v>
                </c:pt>
                <c:pt idx="9272">
                  <c:v>9.7813399999999995E-2</c:v>
                </c:pt>
                <c:pt idx="9273">
                  <c:v>0.10027700000000001</c:v>
                </c:pt>
                <c:pt idx="9274">
                  <c:v>0.10270600000000001</c:v>
                </c:pt>
                <c:pt idx="9275">
                  <c:v>0.105098</c:v>
                </c:pt>
                <c:pt idx="9276">
                  <c:v>0.10745200000000001</c:v>
                </c:pt>
                <c:pt idx="9277">
                  <c:v>0.109765</c:v>
                </c:pt>
                <c:pt idx="9278">
                  <c:v>0.112037</c:v>
                </c:pt>
                <c:pt idx="9279">
                  <c:v>0.114262</c:v>
                </c:pt>
                <c:pt idx="9280">
                  <c:v>0.116438</c:v>
                </c:pt>
                <c:pt idx="9281">
                  <c:v>0.118564</c:v>
                </c:pt>
                <c:pt idx="9282">
                  <c:v>0.120638</c:v>
                </c:pt>
                <c:pt idx="9283">
                  <c:v>0.122657</c:v>
                </c:pt>
                <c:pt idx="9284">
                  <c:v>0.124623</c:v>
                </c:pt>
                <c:pt idx="9285">
                  <c:v>0.12653200000000001</c:v>
                </c:pt>
                <c:pt idx="9286">
                  <c:v>0.128384</c:v>
                </c:pt>
                <c:pt idx="9287">
                  <c:v>0.13017799999999999</c:v>
                </c:pt>
                <c:pt idx="9288">
                  <c:v>0.131912</c:v>
                </c:pt>
                <c:pt idx="9289">
                  <c:v>0.13358600000000001</c:v>
                </c:pt>
                <c:pt idx="9290">
                  <c:v>0.13519800000000001</c:v>
                </c:pt>
                <c:pt idx="9291">
                  <c:v>0.13674600000000001</c:v>
                </c:pt>
                <c:pt idx="9292">
                  <c:v>0.13822899999999999</c:v>
                </c:pt>
                <c:pt idx="9293">
                  <c:v>0.13964699999999999</c:v>
                </c:pt>
                <c:pt idx="9294">
                  <c:v>0.14099999999999999</c:v>
                </c:pt>
                <c:pt idx="9295">
                  <c:v>0.142287</c:v>
                </c:pt>
                <c:pt idx="9296">
                  <c:v>0.143507</c:v>
                </c:pt>
                <c:pt idx="9297">
                  <c:v>0.14465900000000001</c:v>
                </c:pt>
                <c:pt idx="9298">
                  <c:v>0.14574200000000001</c:v>
                </c:pt>
                <c:pt idx="9299">
                  <c:v>0.146755</c:v>
                </c:pt>
                <c:pt idx="9300">
                  <c:v>0.147699</c:v>
                </c:pt>
                <c:pt idx="9301">
                  <c:v>0.14857300000000001</c:v>
                </c:pt>
                <c:pt idx="9302">
                  <c:v>0.14937600000000001</c:v>
                </c:pt>
                <c:pt idx="9303">
                  <c:v>0.15010799999999999</c:v>
                </c:pt>
                <c:pt idx="9304">
                  <c:v>0.15076800000000001</c:v>
                </c:pt>
                <c:pt idx="9305">
                  <c:v>0.15135499999999999</c:v>
                </c:pt>
                <c:pt idx="9306">
                  <c:v>0.15187100000000001</c:v>
                </c:pt>
                <c:pt idx="9307">
                  <c:v>0.15231500000000001</c:v>
                </c:pt>
                <c:pt idx="9308">
                  <c:v>0.15268799999999999</c:v>
                </c:pt>
                <c:pt idx="9309">
                  <c:v>0.15298800000000001</c:v>
                </c:pt>
                <c:pt idx="9310">
                  <c:v>0.15321499999999999</c:v>
                </c:pt>
                <c:pt idx="9311">
                  <c:v>0.15337100000000001</c:v>
                </c:pt>
                <c:pt idx="9312">
                  <c:v>0.15345600000000001</c:v>
                </c:pt>
                <c:pt idx="9313">
                  <c:v>0.15346899999999999</c:v>
                </c:pt>
                <c:pt idx="9314">
                  <c:v>0.15341099999999999</c:v>
                </c:pt>
                <c:pt idx="9315">
                  <c:v>0.153278</c:v>
                </c:pt>
                <c:pt idx="9316">
                  <c:v>0.15307399999999999</c:v>
                </c:pt>
                <c:pt idx="9317">
                  <c:v>0.15279799999999999</c:v>
                </c:pt>
                <c:pt idx="9318">
                  <c:v>0.15245600000000001</c:v>
                </c:pt>
                <c:pt idx="9319">
                  <c:v>0.15204899999999999</c:v>
                </c:pt>
                <c:pt idx="9320">
                  <c:v>0.15157699999999999</c:v>
                </c:pt>
                <c:pt idx="9321">
                  <c:v>0.15104200000000001</c:v>
                </c:pt>
                <c:pt idx="9322">
                  <c:v>0.15044299999999999</c:v>
                </c:pt>
                <c:pt idx="9323">
                  <c:v>0.149782</c:v>
                </c:pt>
                <c:pt idx="9324">
                  <c:v>0.149059</c:v>
                </c:pt>
                <c:pt idx="9325">
                  <c:v>0.14827399999999999</c:v>
                </c:pt>
                <c:pt idx="9326">
                  <c:v>0.147428</c:v>
                </c:pt>
                <c:pt idx="9327">
                  <c:v>0.14652299999999999</c:v>
                </c:pt>
                <c:pt idx="9328">
                  <c:v>0.145562</c:v>
                </c:pt>
                <c:pt idx="9329">
                  <c:v>0.14454800000000001</c:v>
                </c:pt>
                <c:pt idx="9330">
                  <c:v>0.143483</c:v>
                </c:pt>
                <c:pt idx="9331">
                  <c:v>0.14236799999999999</c:v>
                </c:pt>
                <c:pt idx="9332">
                  <c:v>0.141205</c:v>
                </c:pt>
                <c:pt idx="9333">
                  <c:v>0.13999300000000001</c:v>
                </c:pt>
                <c:pt idx="9334">
                  <c:v>0.138734</c:v>
                </c:pt>
                <c:pt idx="9335">
                  <c:v>0.13743</c:v>
                </c:pt>
                <c:pt idx="9336">
                  <c:v>0.13608200000000001</c:v>
                </c:pt>
                <c:pt idx="9337">
                  <c:v>0.13469300000000001</c:v>
                </c:pt>
                <c:pt idx="9338">
                  <c:v>0.13326299999999999</c:v>
                </c:pt>
                <c:pt idx="9339">
                  <c:v>0.131796</c:v>
                </c:pt>
                <c:pt idx="9340">
                  <c:v>0.13029099999999999</c:v>
                </c:pt>
                <c:pt idx="9341">
                  <c:v>0.128751</c:v>
                </c:pt>
                <c:pt idx="9342">
                  <c:v>0.12717600000000001</c:v>
                </c:pt>
                <c:pt idx="9343">
                  <c:v>0.12556800000000001</c:v>
                </c:pt>
                <c:pt idx="9344">
                  <c:v>0.123927</c:v>
                </c:pt>
                <c:pt idx="9345">
                  <c:v>0.122255</c:v>
                </c:pt>
                <c:pt idx="9346">
                  <c:v>0.12055299999999999</c:v>
                </c:pt>
                <c:pt idx="9347">
                  <c:v>0.118825</c:v>
                </c:pt>
                <c:pt idx="9348">
                  <c:v>0.11707099999999999</c:v>
                </c:pt>
                <c:pt idx="9349">
                  <c:v>0.11529399999999999</c:v>
                </c:pt>
                <c:pt idx="9350">
                  <c:v>0.113497</c:v>
                </c:pt>
                <c:pt idx="9351">
                  <c:v>0.11168</c:v>
                </c:pt>
                <c:pt idx="9352">
                  <c:v>0.109848</c:v>
                </c:pt>
                <c:pt idx="9353">
                  <c:v>0.108002</c:v>
                </c:pt>
                <c:pt idx="9354">
                  <c:v>0.106143</c:v>
                </c:pt>
                <c:pt idx="9355">
                  <c:v>0.104273</c:v>
                </c:pt>
                <c:pt idx="9356">
                  <c:v>0.102395</c:v>
                </c:pt>
                <c:pt idx="9357">
                  <c:v>0.10051</c:v>
                </c:pt>
                <c:pt idx="9358">
                  <c:v>9.8617399999999994E-2</c:v>
                </c:pt>
                <c:pt idx="9359">
                  <c:v>9.6719299999999994E-2</c:v>
                </c:pt>
                <c:pt idx="9360">
                  <c:v>9.4818600000000003E-2</c:v>
                </c:pt>
                <c:pt idx="9361">
                  <c:v>9.2917799999999995E-2</c:v>
                </c:pt>
                <c:pt idx="9362">
                  <c:v>9.1018500000000002E-2</c:v>
                </c:pt>
                <c:pt idx="9363">
                  <c:v>8.9122499999999993E-2</c:v>
                </c:pt>
                <c:pt idx="9364">
                  <c:v>8.7231299999999998E-2</c:v>
                </c:pt>
                <c:pt idx="9365">
                  <c:v>8.5346699999999998E-2</c:v>
                </c:pt>
                <c:pt idx="9366">
                  <c:v>8.3470000000000003E-2</c:v>
                </c:pt>
                <c:pt idx="9367">
                  <c:v>8.16022E-2</c:v>
                </c:pt>
                <c:pt idx="9368">
                  <c:v>7.9744599999999999E-2</c:v>
                </c:pt>
                <c:pt idx="9369">
                  <c:v>7.7898700000000001E-2</c:v>
                </c:pt>
                <c:pt idx="9370">
                  <c:v>7.6066099999999998E-2</c:v>
                </c:pt>
                <c:pt idx="9371">
                  <c:v>7.4248900000000007E-2</c:v>
                </c:pt>
                <c:pt idx="9372">
                  <c:v>7.2449600000000003E-2</c:v>
                </c:pt>
                <c:pt idx="9373">
                  <c:v>7.0669899999999994E-2</c:v>
                </c:pt>
                <c:pt idx="9374">
                  <c:v>6.89105E-2</c:v>
                </c:pt>
                <c:pt idx="9375">
                  <c:v>6.7172099999999998E-2</c:v>
                </c:pt>
                <c:pt idx="9376">
                  <c:v>6.5455600000000003E-2</c:v>
                </c:pt>
                <c:pt idx="9377">
                  <c:v>6.3761799999999993E-2</c:v>
                </c:pt>
                <c:pt idx="9378">
                  <c:v>6.2091800000000003E-2</c:v>
                </c:pt>
                <c:pt idx="9379">
                  <c:v>6.0447099999999997E-2</c:v>
                </c:pt>
                <c:pt idx="9380">
                  <c:v>5.8829100000000002E-2</c:v>
                </c:pt>
                <c:pt idx="9381">
                  <c:v>5.72381E-2</c:v>
                </c:pt>
                <c:pt idx="9382">
                  <c:v>5.5674000000000001E-2</c:v>
                </c:pt>
                <c:pt idx="9383">
                  <c:v>5.4137299999999999E-2</c:v>
                </c:pt>
                <c:pt idx="9384">
                  <c:v>5.2628800000000003E-2</c:v>
                </c:pt>
                <c:pt idx="9385">
                  <c:v>5.1149300000000002E-2</c:v>
                </c:pt>
                <c:pt idx="9386">
                  <c:v>4.9699800000000002E-2</c:v>
                </c:pt>
                <c:pt idx="9387">
                  <c:v>4.8281600000000001E-2</c:v>
                </c:pt>
                <c:pt idx="9388">
                  <c:v>4.68955E-2</c:v>
                </c:pt>
                <c:pt idx="9389">
                  <c:v>4.5542800000000001E-2</c:v>
                </c:pt>
                <c:pt idx="9390">
                  <c:v>4.4225399999999998E-2</c:v>
                </c:pt>
                <c:pt idx="9391">
                  <c:v>4.2945499999999998E-2</c:v>
                </c:pt>
                <c:pt idx="9392">
                  <c:v>4.1703999999999998E-2</c:v>
                </c:pt>
                <c:pt idx="9393">
                  <c:v>4.0500899999999999E-2</c:v>
                </c:pt>
                <c:pt idx="9394">
                  <c:v>3.9336799999999998E-2</c:v>
                </c:pt>
                <c:pt idx="9395">
                  <c:v>3.8212500000000003E-2</c:v>
                </c:pt>
                <c:pt idx="9396">
                  <c:v>3.7128300000000003E-2</c:v>
                </c:pt>
                <c:pt idx="9397">
                  <c:v>3.6084699999999997E-2</c:v>
                </c:pt>
                <c:pt idx="9398">
                  <c:v>3.50824E-2</c:v>
                </c:pt>
                <c:pt idx="9399">
                  <c:v>3.4120600000000001E-2</c:v>
                </c:pt>
                <c:pt idx="9400">
                  <c:v>3.3198199999999997E-2</c:v>
                </c:pt>
                <c:pt idx="9401">
                  <c:v>3.2314500000000003E-2</c:v>
                </c:pt>
                <c:pt idx="9402">
                  <c:v>3.1470199999999997E-2</c:v>
                </c:pt>
                <c:pt idx="9403">
                  <c:v>3.0666800000000001E-2</c:v>
                </c:pt>
                <c:pt idx="9404">
                  <c:v>2.9905899999999999E-2</c:v>
                </c:pt>
                <c:pt idx="9405">
                  <c:v>2.9188700000000001E-2</c:v>
                </c:pt>
                <c:pt idx="9406">
                  <c:v>2.8515800000000001E-2</c:v>
                </c:pt>
                <c:pt idx="9407">
                  <c:v>2.78861E-2</c:v>
                </c:pt>
                <c:pt idx="9408">
                  <c:v>2.7299199999999999E-2</c:v>
                </c:pt>
                <c:pt idx="9409">
                  <c:v>2.6755600000000001E-2</c:v>
                </c:pt>
                <c:pt idx="9410">
                  <c:v>2.62562E-2</c:v>
                </c:pt>
                <c:pt idx="9411">
                  <c:v>2.5801600000000001E-2</c:v>
                </c:pt>
                <c:pt idx="9412">
                  <c:v>2.5392600000000001E-2</c:v>
                </c:pt>
                <c:pt idx="9413">
                  <c:v>2.5029800000000001E-2</c:v>
                </c:pt>
                <c:pt idx="9414">
                  <c:v>2.4713499999999999E-2</c:v>
                </c:pt>
                <c:pt idx="9415">
                  <c:v>2.4441399999999999E-2</c:v>
                </c:pt>
                <c:pt idx="9416">
                  <c:v>2.4209700000000001E-2</c:v>
                </c:pt>
                <c:pt idx="9417">
                  <c:v>2.4017500000000001E-2</c:v>
                </c:pt>
                <c:pt idx="9418">
                  <c:v>2.3868799999999999E-2</c:v>
                </c:pt>
                <c:pt idx="9419">
                  <c:v>2.37676E-2</c:v>
                </c:pt>
                <c:pt idx="9420">
                  <c:v>2.3714699999999998E-2</c:v>
                </c:pt>
                <c:pt idx="9421">
                  <c:v>2.3708799999999999E-2</c:v>
                </c:pt>
                <c:pt idx="9422">
                  <c:v>2.37483E-2</c:v>
                </c:pt>
                <c:pt idx="9423">
                  <c:v>2.3832300000000001E-2</c:v>
                </c:pt>
                <c:pt idx="9424">
                  <c:v>2.3960700000000001E-2</c:v>
                </c:pt>
                <c:pt idx="9425">
                  <c:v>2.4133700000000001E-2</c:v>
                </c:pt>
                <c:pt idx="9426">
                  <c:v>2.4351500000000002E-2</c:v>
                </c:pt>
                <c:pt idx="9427">
                  <c:v>2.4614E-2</c:v>
                </c:pt>
                <c:pt idx="9428">
                  <c:v>2.4920600000000001E-2</c:v>
                </c:pt>
                <c:pt idx="9429">
                  <c:v>2.5270399999999998E-2</c:v>
                </c:pt>
                <c:pt idx="9430">
                  <c:v>2.5662000000000001E-2</c:v>
                </c:pt>
                <c:pt idx="9431">
                  <c:v>2.6094699999999998E-2</c:v>
                </c:pt>
                <c:pt idx="9432">
                  <c:v>2.6567899999999998E-2</c:v>
                </c:pt>
                <c:pt idx="9433">
                  <c:v>2.7080699999999999E-2</c:v>
                </c:pt>
                <c:pt idx="9434">
                  <c:v>2.7632199999999999E-2</c:v>
                </c:pt>
                <c:pt idx="9435">
                  <c:v>2.8221599999999999E-2</c:v>
                </c:pt>
                <c:pt idx="9436">
                  <c:v>2.8849400000000001E-2</c:v>
                </c:pt>
                <c:pt idx="9437">
                  <c:v>2.9516799999999999E-2</c:v>
                </c:pt>
                <c:pt idx="9438">
                  <c:v>3.0225499999999999E-2</c:v>
                </c:pt>
                <c:pt idx="9439">
                  <c:v>3.0975599999999999E-2</c:v>
                </c:pt>
                <c:pt idx="9440">
                  <c:v>3.1763600000000003E-2</c:v>
                </c:pt>
                <c:pt idx="9441">
                  <c:v>3.2585500000000003E-2</c:v>
                </c:pt>
                <c:pt idx="9442">
                  <c:v>3.3438599999999999E-2</c:v>
                </c:pt>
                <c:pt idx="9443">
                  <c:v>3.4322400000000003E-2</c:v>
                </c:pt>
                <c:pt idx="9444">
                  <c:v>3.52371E-2</c:v>
                </c:pt>
                <c:pt idx="9445">
                  <c:v>3.61842E-2</c:v>
                </c:pt>
                <c:pt idx="9446">
                  <c:v>3.7166299999999999E-2</c:v>
                </c:pt>
                <c:pt idx="9447">
                  <c:v>3.8185700000000003E-2</c:v>
                </c:pt>
                <c:pt idx="9448">
                  <c:v>3.9242699999999998E-2</c:v>
                </c:pt>
                <c:pt idx="9449">
                  <c:v>4.03349E-2</c:v>
                </c:pt>
                <c:pt idx="9450">
                  <c:v>4.1458299999999997E-2</c:v>
                </c:pt>
                <c:pt idx="9451">
                  <c:v>4.2611799999999998E-2</c:v>
                </c:pt>
                <c:pt idx="9452">
                  <c:v>4.3795399999999998E-2</c:v>
                </c:pt>
                <c:pt idx="9453">
                  <c:v>4.5007999999999999E-2</c:v>
                </c:pt>
                <c:pt idx="9454">
                  <c:v>4.6247099999999999E-2</c:v>
                </c:pt>
                <c:pt idx="9455">
                  <c:v>4.7511299999999999E-2</c:v>
                </c:pt>
                <c:pt idx="9456">
                  <c:v>4.8801799999999999E-2</c:v>
                </c:pt>
                <c:pt idx="9457">
                  <c:v>5.0119499999999997E-2</c:v>
                </c:pt>
                <c:pt idx="9458">
                  <c:v>5.1464299999999998E-2</c:v>
                </c:pt>
                <c:pt idx="9459">
                  <c:v>5.2835199999999999E-2</c:v>
                </c:pt>
                <c:pt idx="9460">
                  <c:v>5.4230899999999999E-2</c:v>
                </c:pt>
                <c:pt idx="9461">
                  <c:v>5.5650699999999997E-2</c:v>
                </c:pt>
                <c:pt idx="9462">
                  <c:v>5.7093600000000001E-2</c:v>
                </c:pt>
                <c:pt idx="9463">
                  <c:v>5.8558100000000002E-2</c:v>
                </c:pt>
                <c:pt idx="9464">
                  <c:v>6.0041400000000002E-2</c:v>
                </c:pt>
                <c:pt idx="9465">
                  <c:v>6.1540699999999997E-2</c:v>
                </c:pt>
                <c:pt idx="9466">
                  <c:v>6.3054200000000005E-2</c:v>
                </c:pt>
                <c:pt idx="9467">
                  <c:v>6.4581700000000006E-2</c:v>
                </c:pt>
                <c:pt idx="9468">
                  <c:v>6.6122700000000006E-2</c:v>
                </c:pt>
                <c:pt idx="9469">
                  <c:v>6.7676700000000006E-2</c:v>
                </c:pt>
                <c:pt idx="9470">
                  <c:v>6.9241300000000006E-2</c:v>
                </c:pt>
                <c:pt idx="9471">
                  <c:v>7.0812600000000003E-2</c:v>
                </c:pt>
                <c:pt idx="9472">
                  <c:v>7.2387900000000005E-2</c:v>
                </c:pt>
                <c:pt idx="9473">
                  <c:v>7.3967099999999994E-2</c:v>
                </c:pt>
                <c:pt idx="9474">
                  <c:v>7.5549099999999994E-2</c:v>
                </c:pt>
                <c:pt idx="9475">
                  <c:v>7.7129600000000006E-2</c:v>
                </c:pt>
                <c:pt idx="9476">
                  <c:v>7.8703999999999996E-2</c:v>
                </c:pt>
                <c:pt idx="9477">
                  <c:v>8.0268800000000001E-2</c:v>
                </c:pt>
                <c:pt idx="9478">
                  <c:v>8.1819299999999998E-2</c:v>
                </c:pt>
                <c:pt idx="9479">
                  <c:v>8.3351599999999998E-2</c:v>
                </c:pt>
                <c:pt idx="9480">
                  <c:v>8.4865300000000005E-2</c:v>
                </c:pt>
                <c:pt idx="9481">
                  <c:v>8.6362099999999997E-2</c:v>
                </c:pt>
                <c:pt idx="9482">
                  <c:v>8.7841500000000003E-2</c:v>
                </c:pt>
                <c:pt idx="9483">
                  <c:v>8.9300000000000004E-2</c:v>
                </c:pt>
                <c:pt idx="9484">
                  <c:v>9.0734899999999993E-2</c:v>
                </c:pt>
                <c:pt idx="9485">
                  <c:v>9.21463E-2</c:v>
                </c:pt>
                <c:pt idx="9486">
                  <c:v>9.3535300000000002E-2</c:v>
                </c:pt>
                <c:pt idx="9487">
                  <c:v>9.4900600000000002E-2</c:v>
                </c:pt>
                <c:pt idx="9488">
                  <c:v>9.62393E-2</c:v>
                </c:pt>
                <c:pt idx="9489">
                  <c:v>9.7548499999999996E-2</c:v>
                </c:pt>
                <c:pt idx="9490">
                  <c:v>9.8825399999999994E-2</c:v>
                </c:pt>
                <c:pt idx="9491">
                  <c:v>0.100068</c:v>
                </c:pt>
                <c:pt idx="9492">
                  <c:v>0.101274</c:v>
                </c:pt>
                <c:pt idx="9493">
                  <c:v>0.10244200000000001</c:v>
                </c:pt>
                <c:pt idx="9494">
                  <c:v>0.103572</c:v>
                </c:pt>
                <c:pt idx="9495">
                  <c:v>0.10466499999999999</c:v>
                </c:pt>
                <c:pt idx="9496">
                  <c:v>0.10571999999999999</c:v>
                </c:pt>
                <c:pt idx="9497">
                  <c:v>0.106734</c:v>
                </c:pt>
                <c:pt idx="9498">
                  <c:v>0.107706</c:v>
                </c:pt>
                <c:pt idx="9499">
                  <c:v>0.108635</c:v>
                </c:pt>
                <c:pt idx="9500">
                  <c:v>0.109525</c:v>
                </c:pt>
                <c:pt idx="9501">
                  <c:v>0.110373</c:v>
                </c:pt>
                <c:pt idx="9502">
                  <c:v>0.111174</c:v>
                </c:pt>
                <c:pt idx="9503">
                  <c:v>0.11192299999999999</c:v>
                </c:pt>
                <c:pt idx="9504">
                  <c:v>0.11261500000000001</c:v>
                </c:pt>
                <c:pt idx="9505">
                  <c:v>0.11325300000000001</c:v>
                </c:pt>
                <c:pt idx="9506">
                  <c:v>0.11383699999999999</c:v>
                </c:pt>
                <c:pt idx="9507">
                  <c:v>0.114367</c:v>
                </c:pt>
                <c:pt idx="9508">
                  <c:v>0.114839</c:v>
                </c:pt>
                <c:pt idx="9509">
                  <c:v>0.115255</c:v>
                </c:pt>
                <c:pt idx="9510">
                  <c:v>0.115617</c:v>
                </c:pt>
                <c:pt idx="9511">
                  <c:v>0.115928</c:v>
                </c:pt>
                <c:pt idx="9512">
                  <c:v>0.116185</c:v>
                </c:pt>
                <c:pt idx="9513">
                  <c:v>0.11638900000000001</c:v>
                </c:pt>
                <c:pt idx="9514">
                  <c:v>0.11654399999999999</c:v>
                </c:pt>
                <c:pt idx="9515">
                  <c:v>0.116649</c:v>
                </c:pt>
                <c:pt idx="9516">
                  <c:v>0.116697</c:v>
                </c:pt>
                <c:pt idx="9517">
                  <c:v>0.116685</c:v>
                </c:pt>
                <c:pt idx="9518">
                  <c:v>0.11661299999999999</c:v>
                </c:pt>
                <c:pt idx="9519">
                  <c:v>0.11648799999999999</c:v>
                </c:pt>
                <c:pt idx="9520">
                  <c:v>0.116312</c:v>
                </c:pt>
                <c:pt idx="9521">
                  <c:v>0.11608400000000001</c:v>
                </c:pt>
                <c:pt idx="9522">
                  <c:v>0.115803</c:v>
                </c:pt>
                <c:pt idx="9523">
                  <c:v>0.115467</c:v>
                </c:pt>
                <c:pt idx="9524">
                  <c:v>0.115076</c:v>
                </c:pt>
                <c:pt idx="9525">
                  <c:v>0.114633</c:v>
                </c:pt>
                <c:pt idx="9526">
                  <c:v>0.11414000000000001</c:v>
                </c:pt>
                <c:pt idx="9527">
                  <c:v>0.113597</c:v>
                </c:pt>
                <c:pt idx="9528">
                  <c:v>0.112999</c:v>
                </c:pt>
                <c:pt idx="9529">
                  <c:v>0.112347</c:v>
                </c:pt>
                <c:pt idx="9530">
                  <c:v>0.11164300000000001</c:v>
                </c:pt>
                <c:pt idx="9531">
                  <c:v>0.110888</c:v>
                </c:pt>
                <c:pt idx="9532">
                  <c:v>0.110081</c:v>
                </c:pt>
                <c:pt idx="9533">
                  <c:v>0.109224</c:v>
                </c:pt>
                <c:pt idx="9534">
                  <c:v>0.108318</c:v>
                </c:pt>
                <c:pt idx="9535">
                  <c:v>0.10736999999999999</c:v>
                </c:pt>
                <c:pt idx="9536">
                  <c:v>0.106379</c:v>
                </c:pt>
                <c:pt idx="9537">
                  <c:v>0.10534399999999999</c:v>
                </c:pt>
                <c:pt idx="9538">
                  <c:v>0.10426199999999999</c:v>
                </c:pt>
                <c:pt idx="9539">
                  <c:v>0.10313600000000001</c:v>
                </c:pt>
                <c:pt idx="9540">
                  <c:v>0.10197100000000001</c:v>
                </c:pt>
                <c:pt idx="9541">
                  <c:v>0.100769</c:v>
                </c:pt>
                <c:pt idx="9542">
                  <c:v>9.9530599999999997E-2</c:v>
                </c:pt>
                <c:pt idx="9543">
                  <c:v>9.8259299999999994E-2</c:v>
                </c:pt>
                <c:pt idx="9544">
                  <c:v>9.6958100000000005E-2</c:v>
                </c:pt>
                <c:pt idx="9545">
                  <c:v>9.5626900000000001E-2</c:v>
                </c:pt>
                <c:pt idx="9546">
                  <c:v>9.4261700000000004E-2</c:v>
                </c:pt>
                <c:pt idx="9547">
                  <c:v>9.2860700000000004E-2</c:v>
                </c:pt>
                <c:pt idx="9548">
                  <c:v>9.1428200000000001E-2</c:v>
                </c:pt>
                <c:pt idx="9549">
                  <c:v>8.9970599999999998E-2</c:v>
                </c:pt>
                <c:pt idx="9550">
                  <c:v>8.8491799999999995E-2</c:v>
                </c:pt>
                <c:pt idx="9551">
                  <c:v>8.6993399999999999E-2</c:v>
                </c:pt>
                <c:pt idx="9552">
                  <c:v>8.5473800000000003E-2</c:v>
                </c:pt>
                <c:pt idx="9553">
                  <c:v>8.39313E-2</c:v>
                </c:pt>
                <c:pt idx="9554">
                  <c:v>8.2371399999999997E-2</c:v>
                </c:pt>
                <c:pt idx="9555">
                  <c:v>8.0803899999999998E-2</c:v>
                </c:pt>
                <c:pt idx="9556">
                  <c:v>7.9234299999999994E-2</c:v>
                </c:pt>
                <c:pt idx="9557">
                  <c:v>7.7662200000000001E-2</c:v>
                </c:pt>
                <c:pt idx="9558">
                  <c:v>7.6085100000000003E-2</c:v>
                </c:pt>
                <c:pt idx="9559">
                  <c:v>7.4502200000000005E-2</c:v>
                </c:pt>
                <c:pt idx="9560">
                  <c:v>7.2915400000000005E-2</c:v>
                </c:pt>
                <c:pt idx="9561">
                  <c:v>7.1327399999999999E-2</c:v>
                </c:pt>
                <c:pt idx="9562">
                  <c:v>6.9742499999999999E-2</c:v>
                </c:pt>
                <c:pt idx="9563">
                  <c:v>6.8167699999999998E-2</c:v>
                </c:pt>
                <c:pt idx="9564">
                  <c:v>6.6607799999999995E-2</c:v>
                </c:pt>
                <c:pt idx="9565">
                  <c:v>6.5060199999999999E-2</c:v>
                </c:pt>
                <c:pt idx="9566">
                  <c:v>6.3517799999999999E-2</c:v>
                </c:pt>
                <c:pt idx="9567">
                  <c:v>6.1979199999999998E-2</c:v>
                </c:pt>
                <c:pt idx="9568">
                  <c:v>6.04472E-2</c:v>
                </c:pt>
                <c:pt idx="9569">
                  <c:v>5.8923099999999999E-2</c:v>
                </c:pt>
                <c:pt idx="9570">
                  <c:v>5.7406199999999998E-2</c:v>
                </c:pt>
                <c:pt idx="9571">
                  <c:v>5.5897500000000003E-2</c:v>
                </c:pt>
                <c:pt idx="9572">
                  <c:v>5.4402499999999999E-2</c:v>
                </c:pt>
                <c:pt idx="9573">
                  <c:v>5.2927000000000002E-2</c:v>
                </c:pt>
                <c:pt idx="9574">
                  <c:v>5.1472999999999998E-2</c:v>
                </c:pt>
                <c:pt idx="9575">
                  <c:v>5.0039800000000002E-2</c:v>
                </c:pt>
                <c:pt idx="9576">
                  <c:v>4.8625700000000001E-2</c:v>
                </c:pt>
                <c:pt idx="9577">
                  <c:v>4.7228100000000002E-2</c:v>
                </c:pt>
                <c:pt idx="9578">
                  <c:v>4.5843700000000001E-2</c:v>
                </c:pt>
                <c:pt idx="9579">
                  <c:v>4.4469500000000002E-2</c:v>
                </c:pt>
                <c:pt idx="9580">
                  <c:v>4.3103599999999999E-2</c:v>
                </c:pt>
                <c:pt idx="9581">
                  <c:v>4.17475E-2</c:v>
                </c:pt>
                <c:pt idx="9582">
                  <c:v>4.04073E-2</c:v>
                </c:pt>
                <c:pt idx="9583">
                  <c:v>3.909E-2</c:v>
                </c:pt>
                <c:pt idx="9584">
                  <c:v>3.7799100000000002E-2</c:v>
                </c:pt>
                <c:pt idx="9585">
                  <c:v>3.6535199999999997E-2</c:v>
                </c:pt>
                <c:pt idx="9586">
                  <c:v>3.5300400000000003E-2</c:v>
                </c:pt>
                <c:pt idx="9587">
                  <c:v>3.4099400000000002E-2</c:v>
                </c:pt>
                <c:pt idx="9588">
                  <c:v>3.29348E-2</c:v>
                </c:pt>
                <c:pt idx="9589">
                  <c:v>3.1803100000000001E-2</c:v>
                </c:pt>
                <c:pt idx="9590">
                  <c:v>3.0697200000000001E-2</c:v>
                </c:pt>
                <c:pt idx="9591">
                  <c:v>2.96119E-2</c:v>
                </c:pt>
                <c:pt idx="9592">
                  <c:v>2.8545399999999999E-2</c:v>
                </c:pt>
                <c:pt idx="9593">
                  <c:v>2.7496799999999998E-2</c:v>
                </c:pt>
                <c:pt idx="9594">
                  <c:v>2.64643E-2</c:v>
                </c:pt>
                <c:pt idx="9595">
                  <c:v>2.5447000000000001E-2</c:v>
                </c:pt>
                <c:pt idx="9596">
                  <c:v>2.4445399999999999E-2</c:v>
                </c:pt>
                <c:pt idx="9597">
                  <c:v>2.3460000000000002E-2</c:v>
                </c:pt>
                <c:pt idx="9598">
                  <c:v>2.2490400000000001E-2</c:v>
                </c:pt>
                <c:pt idx="9599">
                  <c:v>2.15347E-2</c:v>
                </c:pt>
                <c:pt idx="9600">
                  <c:v>2.05907E-2</c:v>
                </c:pt>
                <c:pt idx="9601">
                  <c:v>1.9658999999999999E-2</c:v>
                </c:pt>
                <c:pt idx="9602">
                  <c:v>1.87447E-2</c:v>
                </c:pt>
                <c:pt idx="9603">
                  <c:v>1.7849299999999999E-2</c:v>
                </c:pt>
                <c:pt idx="9604">
                  <c:v>1.6966599999999998E-2</c:v>
                </c:pt>
                <c:pt idx="9605">
                  <c:v>1.6091399999999999E-2</c:v>
                </c:pt>
                <c:pt idx="9606">
                  <c:v>1.52269E-2</c:v>
                </c:pt>
                <c:pt idx="9607">
                  <c:v>1.438E-2</c:v>
                </c:pt>
                <c:pt idx="9608">
                  <c:v>1.35537E-2</c:v>
                </c:pt>
                <c:pt idx="9609">
                  <c:v>1.27457E-2</c:v>
                </c:pt>
                <c:pt idx="9610">
                  <c:v>1.1952600000000001E-2</c:v>
                </c:pt>
                <c:pt idx="9611">
                  <c:v>1.1174399999999999E-2</c:v>
                </c:pt>
                <c:pt idx="9612">
                  <c:v>1.0414400000000001E-2</c:v>
                </c:pt>
                <c:pt idx="9613" formatCode="0.00E+00">
                  <c:v>9.6763600000000002E-3</c:v>
                </c:pt>
                <c:pt idx="9614" formatCode="0.00E+00">
                  <c:v>8.9619699999999997E-3</c:v>
                </c:pt>
                <c:pt idx="9615" formatCode="0.00E+00">
                  <c:v>8.2729899999999992E-3</c:v>
                </c:pt>
                <c:pt idx="9616" formatCode="0.00E+00">
                  <c:v>7.6157000000000004E-3</c:v>
                </c:pt>
                <c:pt idx="9617" formatCode="0.00E+00">
                  <c:v>6.9961199999999998E-3</c:v>
                </c:pt>
                <c:pt idx="9618" formatCode="0.00E+00">
                  <c:v>6.4121400000000002E-3</c:v>
                </c:pt>
                <c:pt idx="9619" formatCode="0.00E+00">
                  <c:v>5.85631E-3</c:v>
                </c:pt>
                <c:pt idx="9620" formatCode="0.00E+00">
                  <c:v>5.3214500000000001E-3</c:v>
                </c:pt>
                <c:pt idx="9621" formatCode="0.00E+00">
                  <c:v>4.8017199999999998E-3</c:v>
                </c:pt>
                <c:pt idx="9622" formatCode="0.00E+00">
                  <c:v>4.2942099999999997E-3</c:v>
                </c:pt>
                <c:pt idx="9623" formatCode="0.00E+00">
                  <c:v>3.7991499999999998E-3</c:v>
                </c:pt>
                <c:pt idx="9624" formatCode="0.00E+00">
                  <c:v>3.3159800000000001E-3</c:v>
                </c:pt>
                <c:pt idx="9625" formatCode="0.00E+00">
                  <c:v>2.8421599999999998E-3</c:v>
                </c:pt>
                <c:pt idx="9626" formatCode="0.00E+00">
                  <c:v>2.37491E-3</c:v>
                </c:pt>
                <c:pt idx="9627" formatCode="0.00E+00">
                  <c:v>1.9123300000000001E-3</c:v>
                </c:pt>
                <c:pt idx="9628" formatCode="0.00E+00">
                  <c:v>1.45513E-3</c:v>
                </c:pt>
                <c:pt idx="9629" formatCode="0.00E+00">
                  <c:v>1.00778E-3</c:v>
                </c:pt>
                <c:pt idx="9630" formatCode="0.00E+00">
                  <c:v>5.7521799999999995E-4</c:v>
                </c:pt>
                <c:pt idx="9631" formatCode="0.00E+00">
                  <c:v>1.57202E-4</c:v>
                </c:pt>
                <c:pt idx="9632" formatCode="0.00E+00">
                  <c:v>-2.5015399999999999E-4</c:v>
                </c:pt>
                <c:pt idx="9633" formatCode="0.00E+00">
                  <c:v>-6.4992200000000004E-4</c:v>
                </c:pt>
                <c:pt idx="9634" formatCode="0.00E+00">
                  <c:v>-1.0431800000000001E-3</c:v>
                </c:pt>
                <c:pt idx="9635" formatCode="0.00E+00">
                  <c:v>-1.4268499999999999E-3</c:v>
                </c:pt>
                <c:pt idx="9636" formatCode="0.00E+00">
                  <c:v>-1.7954799999999999E-3</c:v>
                </c:pt>
                <c:pt idx="9637" formatCode="0.00E+00">
                  <c:v>-2.1470600000000001E-3</c:v>
                </c:pt>
                <c:pt idx="9638" formatCode="0.00E+00">
                  <c:v>-2.4832399999999998E-3</c:v>
                </c:pt>
                <c:pt idx="9639" formatCode="0.00E+00">
                  <c:v>-2.8049699999999999E-3</c:v>
                </c:pt>
                <c:pt idx="9640" formatCode="0.00E+00">
                  <c:v>-3.1119799999999999E-3</c:v>
                </c:pt>
                <c:pt idx="9641" formatCode="0.00E+00">
                  <c:v>-3.4062099999999998E-3</c:v>
                </c:pt>
                <c:pt idx="9642" formatCode="0.00E+00">
                  <c:v>-3.6920799999999999E-3</c:v>
                </c:pt>
                <c:pt idx="9643" formatCode="0.00E+00">
                  <c:v>-3.973E-3</c:v>
                </c:pt>
                <c:pt idx="9644" formatCode="0.00E+00">
                  <c:v>-4.2503300000000001E-3</c:v>
                </c:pt>
                <c:pt idx="9645" formatCode="0.00E+00">
                  <c:v>-4.5249599999999997E-3</c:v>
                </c:pt>
                <c:pt idx="9646" formatCode="0.00E+00">
                  <c:v>-4.7978600000000001E-3</c:v>
                </c:pt>
                <c:pt idx="9647" formatCode="0.00E+00">
                  <c:v>-5.0692000000000003E-3</c:v>
                </c:pt>
                <c:pt idx="9648" formatCode="0.00E+00">
                  <c:v>-5.3406900000000004E-3</c:v>
                </c:pt>
                <c:pt idx="9649" formatCode="0.00E+00">
                  <c:v>-5.6163799999999998E-3</c:v>
                </c:pt>
                <c:pt idx="9650" formatCode="0.00E+00">
                  <c:v>-5.8958200000000004E-3</c:v>
                </c:pt>
                <c:pt idx="9651" formatCode="0.00E+00">
                  <c:v>-6.1741599999999997E-3</c:v>
                </c:pt>
                <c:pt idx="9652" formatCode="0.00E+00">
                  <c:v>-6.4520799999999998E-3</c:v>
                </c:pt>
                <c:pt idx="9653" formatCode="0.00E+00">
                  <c:v>-6.7381899999999998E-3</c:v>
                </c:pt>
                <c:pt idx="9654" formatCode="0.00E+00">
                  <c:v>-7.0401099999999996E-3</c:v>
                </c:pt>
                <c:pt idx="9655" formatCode="0.00E+00">
                  <c:v>-7.3608500000000004E-3</c:v>
                </c:pt>
                <c:pt idx="9656" formatCode="0.00E+00">
                  <c:v>-7.7065800000000002E-3</c:v>
                </c:pt>
                <c:pt idx="9657" formatCode="0.00E+00">
                  <c:v>-8.0848099999999996E-3</c:v>
                </c:pt>
                <c:pt idx="9658" formatCode="0.00E+00">
                  <c:v>-8.4958099999999995E-3</c:v>
                </c:pt>
                <c:pt idx="9659" formatCode="0.00E+00">
                  <c:v>-8.9353499999999999E-3</c:v>
                </c:pt>
                <c:pt idx="9660" formatCode="0.00E+00">
                  <c:v>-9.4000500000000001E-3</c:v>
                </c:pt>
                <c:pt idx="9661" formatCode="0.00E+00">
                  <c:v>-9.8888299999999995E-3</c:v>
                </c:pt>
                <c:pt idx="9662">
                  <c:v>-1.0399800000000001E-2</c:v>
                </c:pt>
                <c:pt idx="9663">
                  <c:v>-1.0929400000000001E-2</c:v>
                </c:pt>
                <c:pt idx="9664">
                  <c:v>-1.1480199999999999E-2</c:v>
                </c:pt>
                <c:pt idx="9665">
                  <c:v>-1.2060700000000001E-2</c:v>
                </c:pt>
                <c:pt idx="9666">
                  <c:v>-1.26775E-2</c:v>
                </c:pt>
                <c:pt idx="9667">
                  <c:v>-1.3333100000000001E-2</c:v>
                </c:pt>
                <c:pt idx="9668">
                  <c:v>-1.40287E-2</c:v>
                </c:pt>
                <c:pt idx="9669">
                  <c:v>-1.47633E-2</c:v>
                </c:pt>
                <c:pt idx="9670">
                  <c:v>-1.5533699999999999E-2</c:v>
                </c:pt>
                <c:pt idx="9671">
                  <c:v>-1.6338100000000001E-2</c:v>
                </c:pt>
                <c:pt idx="9672">
                  <c:v>-1.7178499999999999E-2</c:v>
                </c:pt>
                <c:pt idx="9673">
                  <c:v>-1.8056900000000001E-2</c:v>
                </c:pt>
                <c:pt idx="9674">
                  <c:v>-1.8974100000000001E-2</c:v>
                </c:pt>
                <c:pt idx="9675">
                  <c:v>-1.9932399999999999E-2</c:v>
                </c:pt>
                <c:pt idx="9676">
                  <c:v>-2.0934100000000001E-2</c:v>
                </c:pt>
                <c:pt idx="9677">
                  <c:v>-2.1982399999999999E-2</c:v>
                </c:pt>
                <c:pt idx="9678">
                  <c:v>-2.3081399999999998E-2</c:v>
                </c:pt>
                <c:pt idx="9679">
                  <c:v>-2.4232199999999999E-2</c:v>
                </c:pt>
                <c:pt idx="9680">
                  <c:v>-2.5432699999999999E-2</c:v>
                </c:pt>
                <c:pt idx="9681">
                  <c:v>-2.66815E-2</c:v>
                </c:pt>
                <c:pt idx="9682">
                  <c:v>-2.79791E-2</c:v>
                </c:pt>
                <c:pt idx="9683">
                  <c:v>-2.9326999999999999E-2</c:v>
                </c:pt>
                <c:pt idx="9684">
                  <c:v>-3.07254E-2</c:v>
                </c:pt>
                <c:pt idx="9685">
                  <c:v>-3.21725E-2</c:v>
                </c:pt>
                <c:pt idx="9686">
                  <c:v>-3.3664600000000003E-2</c:v>
                </c:pt>
                <c:pt idx="9687">
                  <c:v>-3.5200299999999997E-2</c:v>
                </c:pt>
                <c:pt idx="9688">
                  <c:v>-3.6784499999999998E-2</c:v>
                </c:pt>
                <c:pt idx="9689">
                  <c:v>-3.8420000000000003E-2</c:v>
                </c:pt>
                <c:pt idx="9690">
                  <c:v>-4.0103800000000002E-2</c:v>
                </c:pt>
                <c:pt idx="9691">
                  <c:v>-4.18363E-2</c:v>
                </c:pt>
                <c:pt idx="9692">
                  <c:v>-4.3621100000000003E-2</c:v>
                </c:pt>
                <c:pt idx="9693">
                  <c:v>-4.5457200000000003E-2</c:v>
                </c:pt>
                <c:pt idx="9694">
                  <c:v>-4.7339399999999997E-2</c:v>
                </c:pt>
                <c:pt idx="9695">
                  <c:v>-4.9263300000000003E-2</c:v>
                </c:pt>
                <c:pt idx="9696">
                  <c:v>-5.1226099999999997E-2</c:v>
                </c:pt>
                <c:pt idx="9697">
                  <c:v>-5.3224500000000001E-2</c:v>
                </c:pt>
                <c:pt idx="9698">
                  <c:v>-5.5253999999999998E-2</c:v>
                </c:pt>
                <c:pt idx="9699">
                  <c:v>-5.7310800000000002E-2</c:v>
                </c:pt>
                <c:pt idx="9700">
                  <c:v>-5.9395099999999999E-2</c:v>
                </c:pt>
                <c:pt idx="9701">
                  <c:v>-6.1509000000000001E-2</c:v>
                </c:pt>
                <c:pt idx="9702">
                  <c:v>-6.3649499999999998E-2</c:v>
                </c:pt>
                <c:pt idx="9703">
                  <c:v>-6.5803500000000001E-2</c:v>
                </c:pt>
                <c:pt idx="9704">
                  <c:v>-6.7954700000000007E-2</c:v>
                </c:pt>
                <c:pt idx="9705">
                  <c:v>-7.0095199999999996E-2</c:v>
                </c:pt>
                <c:pt idx="9706">
                  <c:v>-7.2223599999999999E-2</c:v>
                </c:pt>
                <c:pt idx="9707">
                  <c:v>-7.4339500000000003E-2</c:v>
                </c:pt>
                <c:pt idx="9708">
                  <c:v>-7.6446399999999998E-2</c:v>
                </c:pt>
                <c:pt idx="9709">
                  <c:v>-7.8548300000000001E-2</c:v>
                </c:pt>
                <c:pt idx="9710">
                  <c:v>-8.0643000000000006E-2</c:v>
                </c:pt>
                <c:pt idx="9711">
                  <c:v>-8.2725499999999993E-2</c:v>
                </c:pt>
                <c:pt idx="9712">
                  <c:v>-8.4796300000000005E-2</c:v>
                </c:pt>
                <c:pt idx="9713">
                  <c:v>-8.6861599999999997E-2</c:v>
                </c:pt>
                <c:pt idx="9714">
                  <c:v>-8.8925500000000005E-2</c:v>
                </c:pt>
                <c:pt idx="9715">
                  <c:v>-9.0990399999999999E-2</c:v>
                </c:pt>
                <c:pt idx="9716">
                  <c:v>-9.3057399999999998E-2</c:v>
                </c:pt>
                <c:pt idx="9717">
                  <c:v>-9.5125500000000002E-2</c:v>
                </c:pt>
                <c:pt idx="9718">
                  <c:v>-9.7192000000000001E-2</c:v>
                </c:pt>
                <c:pt idx="9719">
                  <c:v>-9.9253499999999995E-2</c:v>
                </c:pt>
                <c:pt idx="9720">
                  <c:v>-0.10130500000000001</c:v>
                </c:pt>
                <c:pt idx="9721">
                  <c:v>-0.103336</c:v>
                </c:pt>
                <c:pt idx="9722">
                  <c:v>-0.105333</c:v>
                </c:pt>
                <c:pt idx="9723">
                  <c:v>-0.107283</c:v>
                </c:pt>
                <c:pt idx="9724">
                  <c:v>-0.109179</c:v>
                </c:pt>
                <c:pt idx="9725">
                  <c:v>-0.11101800000000001</c:v>
                </c:pt>
                <c:pt idx="9726">
                  <c:v>-0.11279500000000001</c:v>
                </c:pt>
                <c:pt idx="9727">
                  <c:v>-0.114499</c:v>
                </c:pt>
                <c:pt idx="9728">
                  <c:v>-0.116121</c:v>
                </c:pt>
                <c:pt idx="9729">
                  <c:v>-0.117662</c:v>
                </c:pt>
                <c:pt idx="9730">
                  <c:v>-0.119132</c:v>
                </c:pt>
                <c:pt idx="9731">
                  <c:v>-0.12053800000000001</c:v>
                </c:pt>
                <c:pt idx="9732">
                  <c:v>-0.12188</c:v>
                </c:pt>
                <c:pt idx="9733">
                  <c:v>-0.123157</c:v>
                </c:pt>
                <c:pt idx="9734">
                  <c:v>-0.124364</c:v>
                </c:pt>
                <c:pt idx="9735">
                  <c:v>-0.125496</c:v>
                </c:pt>
                <c:pt idx="9736">
                  <c:v>-0.12654699999999999</c:v>
                </c:pt>
                <c:pt idx="9737">
                  <c:v>-0.12751699999999999</c:v>
                </c:pt>
                <c:pt idx="9738">
                  <c:v>-0.12840799999999999</c:v>
                </c:pt>
                <c:pt idx="9739">
                  <c:v>-0.129222</c:v>
                </c:pt>
                <c:pt idx="9740">
                  <c:v>-0.129964</c:v>
                </c:pt>
                <c:pt idx="9741">
                  <c:v>-0.13064000000000001</c:v>
                </c:pt>
                <c:pt idx="9742">
                  <c:v>-0.13125600000000001</c:v>
                </c:pt>
                <c:pt idx="9743">
                  <c:v>-0.13181699999999999</c:v>
                </c:pt>
                <c:pt idx="9744">
                  <c:v>-0.132326</c:v>
                </c:pt>
                <c:pt idx="9745">
                  <c:v>-0.13278799999999999</c:v>
                </c:pt>
                <c:pt idx="9746">
                  <c:v>-0.13320599999999999</c:v>
                </c:pt>
                <c:pt idx="9747">
                  <c:v>-0.133573</c:v>
                </c:pt>
                <c:pt idx="9748">
                  <c:v>-0.133883</c:v>
                </c:pt>
                <c:pt idx="9749">
                  <c:v>-0.134132</c:v>
                </c:pt>
                <c:pt idx="9750">
                  <c:v>-0.134325</c:v>
                </c:pt>
                <c:pt idx="9751">
                  <c:v>-0.134466</c:v>
                </c:pt>
                <c:pt idx="9752">
                  <c:v>-0.13455700000000001</c:v>
                </c:pt>
                <c:pt idx="9753">
                  <c:v>-0.134605</c:v>
                </c:pt>
                <c:pt idx="9754">
                  <c:v>-0.13461400000000001</c:v>
                </c:pt>
                <c:pt idx="9755">
                  <c:v>-0.134574</c:v>
                </c:pt>
                <c:pt idx="9756">
                  <c:v>-0.13447999999999999</c:v>
                </c:pt>
                <c:pt idx="9757">
                  <c:v>-0.13433500000000001</c:v>
                </c:pt>
                <c:pt idx="9758">
                  <c:v>-0.13414799999999999</c:v>
                </c:pt>
                <c:pt idx="9759">
                  <c:v>-0.13392699999999999</c:v>
                </c:pt>
                <c:pt idx="9760">
                  <c:v>-0.13367299999999999</c:v>
                </c:pt>
                <c:pt idx="9761">
                  <c:v>-0.13339200000000001</c:v>
                </c:pt>
                <c:pt idx="9762">
                  <c:v>-0.13308700000000001</c:v>
                </c:pt>
                <c:pt idx="9763">
                  <c:v>-0.13276299999999999</c:v>
                </c:pt>
                <c:pt idx="9764">
                  <c:v>-0.13242200000000001</c:v>
                </c:pt>
                <c:pt idx="9765">
                  <c:v>-0.132074</c:v>
                </c:pt>
                <c:pt idx="9766">
                  <c:v>-0.13172400000000001</c:v>
                </c:pt>
                <c:pt idx="9767">
                  <c:v>-0.13136999999999999</c:v>
                </c:pt>
                <c:pt idx="9768">
                  <c:v>-0.13100700000000001</c:v>
                </c:pt>
                <c:pt idx="9769">
                  <c:v>-0.130636</c:v>
                </c:pt>
                <c:pt idx="9770">
                  <c:v>-0.13026199999999999</c:v>
                </c:pt>
                <c:pt idx="9771">
                  <c:v>-0.129886</c:v>
                </c:pt>
                <c:pt idx="9772">
                  <c:v>-0.12950600000000001</c:v>
                </c:pt>
                <c:pt idx="9773">
                  <c:v>-0.12911800000000001</c:v>
                </c:pt>
                <c:pt idx="9774">
                  <c:v>-0.128715</c:v>
                </c:pt>
                <c:pt idx="9775">
                  <c:v>-0.128299</c:v>
                </c:pt>
                <c:pt idx="9776">
                  <c:v>-0.12787699999999999</c:v>
                </c:pt>
                <c:pt idx="9777">
                  <c:v>-0.12745600000000001</c:v>
                </c:pt>
                <c:pt idx="9778">
                  <c:v>-0.12704299999999999</c:v>
                </c:pt>
                <c:pt idx="9779">
                  <c:v>-0.126642</c:v>
                </c:pt>
                <c:pt idx="9780">
                  <c:v>-0.12625800000000001</c:v>
                </c:pt>
                <c:pt idx="9781">
                  <c:v>-0.12589500000000001</c:v>
                </c:pt>
                <c:pt idx="9782">
                  <c:v>-0.12556100000000001</c:v>
                </c:pt>
                <c:pt idx="9783">
                  <c:v>-0.12525800000000001</c:v>
                </c:pt>
                <c:pt idx="9784">
                  <c:v>-0.124983</c:v>
                </c:pt>
                <c:pt idx="9785">
                  <c:v>-0.124733</c:v>
                </c:pt>
                <c:pt idx="9786">
                  <c:v>-0.12450899999999999</c:v>
                </c:pt>
                <c:pt idx="9787">
                  <c:v>-0.124318</c:v>
                </c:pt>
                <c:pt idx="9788">
                  <c:v>-0.12416199999999999</c:v>
                </c:pt>
                <c:pt idx="9789">
                  <c:v>-0.12403699999999999</c:v>
                </c:pt>
                <c:pt idx="9790">
                  <c:v>-0.123943</c:v>
                </c:pt>
                <c:pt idx="9791">
                  <c:v>-0.123879</c:v>
                </c:pt>
                <c:pt idx="9792">
                  <c:v>-0.12384199999999999</c:v>
                </c:pt>
                <c:pt idx="9793">
                  <c:v>-0.12382799999999999</c:v>
                </c:pt>
                <c:pt idx="9794">
                  <c:v>-0.123832</c:v>
                </c:pt>
                <c:pt idx="9795">
                  <c:v>-0.123849</c:v>
                </c:pt>
                <c:pt idx="9796">
                  <c:v>-0.12388100000000001</c:v>
                </c:pt>
                <c:pt idx="9797">
                  <c:v>-0.123935</c:v>
                </c:pt>
                <c:pt idx="9798">
                  <c:v>-0.124015</c:v>
                </c:pt>
                <c:pt idx="9799">
                  <c:v>-0.124125</c:v>
                </c:pt>
                <c:pt idx="9800">
                  <c:v>-0.12427299999999999</c:v>
                </c:pt>
                <c:pt idx="9801">
                  <c:v>-0.124469</c:v>
                </c:pt>
                <c:pt idx="9802">
                  <c:v>-0.124725</c:v>
                </c:pt>
                <c:pt idx="9803">
                  <c:v>-0.12504999999999999</c:v>
                </c:pt>
                <c:pt idx="9804">
                  <c:v>-0.125443</c:v>
                </c:pt>
                <c:pt idx="9805">
                  <c:v>-0.12589700000000001</c:v>
                </c:pt>
                <c:pt idx="9806">
                  <c:v>-0.12640199999999999</c:v>
                </c:pt>
                <c:pt idx="9807">
                  <c:v>-0.12695000000000001</c:v>
                </c:pt>
                <c:pt idx="9808">
                  <c:v>-0.12754099999999999</c:v>
                </c:pt>
                <c:pt idx="9809">
                  <c:v>-0.128192</c:v>
                </c:pt>
                <c:pt idx="9810">
                  <c:v>-0.128914</c:v>
                </c:pt>
                <c:pt idx="9811">
                  <c:v>-0.12971099999999999</c:v>
                </c:pt>
                <c:pt idx="9812">
                  <c:v>-0.13056599999999999</c:v>
                </c:pt>
                <c:pt idx="9813">
                  <c:v>-0.131463</c:v>
                </c:pt>
                <c:pt idx="9814">
                  <c:v>-0.13239000000000001</c:v>
                </c:pt>
                <c:pt idx="9815">
                  <c:v>-0.13334099999999999</c:v>
                </c:pt>
                <c:pt idx="9816">
                  <c:v>-0.13431000000000001</c:v>
                </c:pt>
                <c:pt idx="9817">
                  <c:v>-0.13528899999999999</c:v>
                </c:pt>
                <c:pt idx="9818">
                  <c:v>-0.13627600000000001</c:v>
                </c:pt>
                <c:pt idx="9819">
                  <c:v>-0.13728199999999999</c:v>
                </c:pt>
                <c:pt idx="9820">
                  <c:v>-0.138318</c:v>
                </c:pt>
                <c:pt idx="9821">
                  <c:v>-0.13939599999999999</c:v>
                </c:pt>
                <c:pt idx="9822">
                  <c:v>-0.140518</c:v>
                </c:pt>
                <c:pt idx="9823">
                  <c:v>-0.141678</c:v>
                </c:pt>
                <c:pt idx="9824">
                  <c:v>-0.14286699999999999</c:v>
                </c:pt>
                <c:pt idx="9825">
                  <c:v>-0.14407900000000001</c:v>
                </c:pt>
                <c:pt idx="9826">
                  <c:v>-0.145311</c:v>
                </c:pt>
                <c:pt idx="9827">
                  <c:v>-0.146564</c:v>
                </c:pt>
                <c:pt idx="9828">
                  <c:v>-0.147838</c:v>
                </c:pt>
                <c:pt idx="9829">
                  <c:v>-0.14913199999999999</c:v>
                </c:pt>
                <c:pt idx="9830">
                  <c:v>-0.150446</c:v>
                </c:pt>
                <c:pt idx="9831">
                  <c:v>-0.151779</c:v>
                </c:pt>
                <c:pt idx="9832">
                  <c:v>-0.15312899999999999</c:v>
                </c:pt>
                <c:pt idx="9833">
                  <c:v>-0.15449299999999999</c:v>
                </c:pt>
                <c:pt idx="9834">
                  <c:v>-0.155862</c:v>
                </c:pt>
                <c:pt idx="9835">
                  <c:v>-0.157223</c:v>
                </c:pt>
                <c:pt idx="9836">
                  <c:v>-0.15857499999999999</c:v>
                </c:pt>
                <c:pt idx="9837">
                  <c:v>-0.159916</c:v>
                </c:pt>
                <c:pt idx="9838">
                  <c:v>-0.161247</c:v>
                </c:pt>
                <c:pt idx="9839">
                  <c:v>-0.16256399999999999</c:v>
                </c:pt>
                <c:pt idx="9840">
                  <c:v>-0.16386100000000001</c:v>
                </c:pt>
                <c:pt idx="9841">
                  <c:v>-0.165127</c:v>
                </c:pt>
                <c:pt idx="9842">
                  <c:v>-0.166352</c:v>
                </c:pt>
                <c:pt idx="9843">
                  <c:v>-0.16753599999999999</c:v>
                </c:pt>
                <c:pt idx="9844">
                  <c:v>-0.16869000000000001</c:v>
                </c:pt>
                <c:pt idx="9845">
                  <c:v>-0.169826</c:v>
                </c:pt>
                <c:pt idx="9846">
                  <c:v>-0.17094400000000001</c:v>
                </c:pt>
                <c:pt idx="9847">
                  <c:v>-0.172037</c:v>
                </c:pt>
                <c:pt idx="9848">
                  <c:v>-0.17310400000000001</c:v>
                </c:pt>
                <c:pt idx="9849">
                  <c:v>-0.17414399999999999</c:v>
                </c:pt>
                <c:pt idx="9850">
                  <c:v>-0.175151</c:v>
                </c:pt>
                <c:pt idx="9851">
                  <c:v>-0.17611599999999999</c:v>
                </c:pt>
                <c:pt idx="9852">
                  <c:v>-0.177041</c:v>
                </c:pt>
                <c:pt idx="9853">
                  <c:v>-0.17793700000000001</c:v>
                </c:pt>
                <c:pt idx="9854">
                  <c:v>-0.178815</c:v>
                </c:pt>
                <c:pt idx="9855">
                  <c:v>-0.179673</c:v>
                </c:pt>
                <c:pt idx="9856">
                  <c:v>-0.180502</c:v>
                </c:pt>
                <c:pt idx="9857">
                  <c:v>-0.18129200000000001</c:v>
                </c:pt>
                <c:pt idx="9858">
                  <c:v>-0.18203</c:v>
                </c:pt>
                <c:pt idx="9859">
                  <c:v>-0.18270700000000001</c:v>
                </c:pt>
                <c:pt idx="9860">
                  <c:v>-0.18332799999999999</c:v>
                </c:pt>
                <c:pt idx="9861">
                  <c:v>-0.183893</c:v>
                </c:pt>
                <c:pt idx="9862">
                  <c:v>-0.18440300000000001</c:v>
                </c:pt>
                <c:pt idx="9863">
                  <c:v>-0.18486</c:v>
                </c:pt>
                <c:pt idx="9864">
                  <c:v>-0.18526599999999999</c:v>
                </c:pt>
                <c:pt idx="9865">
                  <c:v>-0.18562600000000001</c:v>
                </c:pt>
                <c:pt idx="9866">
                  <c:v>-0.185945</c:v>
                </c:pt>
                <c:pt idx="9867">
                  <c:v>-0.18622900000000001</c:v>
                </c:pt>
                <c:pt idx="9868">
                  <c:v>-0.18648000000000001</c:v>
                </c:pt>
                <c:pt idx="9869">
                  <c:v>-0.186691</c:v>
                </c:pt>
                <c:pt idx="9870">
                  <c:v>-0.186858</c:v>
                </c:pt>
                <c:pt idx="9871">
                  <c:v>-0.18698000000000001</c:v>
                </c:pt>
                <c:pt idx="9872">
                  <c:v>-0.18706300000000001</c:v>
                </c:pt>
                <c:pt idx="9873">
                  <c:v>-0.187116</c:v>
                </c:pt>
                <c:pt idx="9874">
                  <c:v>-0.18714600000000001</c:v>
                </c:pt>
                <c:pt idx="9875">
                  <c:v>-0.18715200000000001</c:v>
                </c:pt>
                <c:pt idx="9876">
                  <c:v>-0.18712799999999999</c:v>
                </c:pt>
                <c:pt idx="9877">
                  <c:v>-0.18707299999999999</c:v>
                </c:pt>
                <c:pt idx="9878">
                  <c:v>-0.18698200000000001</c:v>
                </c:pt>
                <c:pt idx="9879">
                  <c:v>-0.18685399999999999</c:v>
                </c:pt>
                <c:pt idx="9880">
                  <c:v>-0.186696</c:v>
                </c:pt>
                <c:pt idx="9881">
                  <c:v>-0.18651799999999999</c:v>
                </c:pt>
                <c:pt idx="9882">
                  <c:v>-0.18632399999999999</c:v>
                </c:pt>
                <c:pt idx="9883">
                  <c:v>-0.186112</c:v>
                </c:pt>
                <c:pt idx="9884">
                  <c:v>-0.18588399999999999</c:v>
                </c:pt>
                <c:pt idx="9885">
                  <c:v>-0.18565400000000001</c:v>
                </c:pt>
                <c:pt idx="9886">
                  <c:v>-0.18542500000000001</c:v>
                </c:pt>
                <c:pt idx="9887">
                  <c:v>-0.185192</c:v>
                </c:pt>
                <c:pt idx="9888">
                  <c:v>-0.184949</c:v>
                </c:pt>
                <c:pt idx="9889">
                  <c:v>-0.184698</c:v>
                </c:pt>
                <c:pt idx="9890">
                  <c:v>-0.184443</c:v>
                </c:pt>
                <c:pt idx="9891">
                  <c:v>-0.18417900000000001</c:v>
                </c:pt>
                <c:pt idx="9892">
                  <c:v>-0.183895</c:v>
                </c:pt>
                <c:pt idx="9893">
                  <c:v>-0.183589</c:v>
                </c:pt>
                <c:pt idx="9894">
                  <c:v>-0.18326100000000001</c:v>
                </c:pt>
                <c:pt idx="9895">
                  <c:v>-0.18291099999999999</c:v>
                </c:pt>
                <c:pt idx="9896">
                  <c:v>-0.18254699999999999</c:v>
                </c:pt>
                <c:pt idx="9897">
                  <c:v>-0.18218799999999999</c:v>
                </c:pt>
                <c:pt idx="9898">
                  <c:v>-0.18184800000000001</c:v>
                </c:pt>
                <c:pt idx="9899">
                  <c:v>-0.181531</c:v>
                </c:pt>
                <c:pt idx="9900">
                  <c:v>-0.181223</c:v>
                </c:pt>
                <c:pt idx="9901">
                  <c:v>-0.18091399999999999</c:v>
                </c:pt>
                <c:pt idx="9902">
                  <c:v>-0.18060100000000001</c:v>
                </c:pt>
                <c:pt idx="9903">
                  <c:v>-0.18029200000000001</c:v>
                </c:pt>
                <c:pt idx="9904">
                  <c:v>-0.17998800000000001</c:v>
                </c:pt>
                <c:pt idx="9905">
                  <c:v>-0.17969299999999999</c:v>
                </c:pt>
                <c:pt idx="9906">
                  <c:v>-0.179421</c:v>
                </c:pt>
                <c:pt idx="9907">
                  <c:v>-0.17918999999999999</c:v>
                </c:pt>
                <c:pt idx="9908">
                  <c:v>-0.179004</c:v>
                </c:pt>
                <c:pt idx="9909">
                  <c:v>-0.17885599999999999</c:v>
                </c:pt>
                <c:pt idx="9910">
                  <c:v>-0.17874000000000001</c:v>
                </c:pt>
                <c:pt idx="9911">
                  <c:v>-0.17865200000000001</c:v>
                </c:pt>
                <c:pt idx="9912">
                  <c:v>-0.178592</c:v>
                </c:pt>
                <c:pt idx="9913">
                  <c:v>-0.178564</c:v>
                </c:pt>
                <c:pt idx="9914">
                  <c:v>-0.17856900000000001</c:v>
                </c:pt>
                <c:pt idx="9915">
                  <c:v>-0.17860500000000001</c:v>
                </c:pt>
                <c:pt idx="9916">
                  <c:v>-0.178674</c:v>
                </c:pt>
                <c:pt idx="9917">
                  <c:v>-0.178785</c:v>
                </c:pt>
                <c:pt idx="9918">
                  <c:v>-0.17894699999999999</c:v>
                </c:pt>
                <c:pt idx="9919">
                  <c:v>-0.17915400000000001</c:v>
                </c:pt>
                <c:pt idx="9920">
                  <c:v>-0.179399</c:v>
                </c:pt>
                <c:pt idx="9921">
                  <c:v>-0.179675</c:v>
                </c:pt>
                <c:pt idx="9922">
                  <c:v>-0.179974</c:v>
                </c:pt>
                <c:pt idx="9923">
                  <c:v>-0.18029500000000001</c:v>
                </c:pt>
                <c:pt idx="9924">
                  <c:v>-0.18063899999999999</c:v>
                </c:pt>
                <c:pt idx="9925">
                  <c:v>-0.18101600000000001</c:v>
                </c:pt>
                <c:pt idx="9926">
                  <c:v>-0.18143599999999999</c:v>
                </c:pt>
                <c:pt idx="9927">
                  <c:v>-0.18190799999999999</c:v>
                </c:pt>
                <c:pt idx="9928">
                  <c:v>-0.18242800000000001</c:v>
                </c:pt>
                <c:pt idx="9929">
                  <c:v>-0.18299299999999999</c:v>
                </c:pt>
                <c:pt idx="9930">
                  <c:v>-0.18360399999999999</c:v>
                </c:pt>
                <c:pt idx="9931">
                  <c:v>-0.18428</c:v>
                </c:pt>
                <c:pt idx="9932">
                  <c:v>-0.185033</c:v>
                </c:pt>
                <c:pt idx="9933">
                  <c:v>-0.18586800000000001</c:v>
                </c:pt>
                <c:pt idx="9934">
                  <c:v>-0.186783</c:v>
                </c:pt>
                <c:pt idx="9935">
                  <c:v>-0.187778</c:v>
                </c:pt>
                <c:pt idx="9936">
                  <c:v>-0.188855</c:v>
                </c:pt>
                <c:pt idx="9937">
                  <c:v>-0.19000700000000001</c:v>
                </c:pt>
                <c:pt idx="9938">
                  <c:v>-0.19122</c:v>
                </c:pt>
                <c:pt idx="9939">
                  <c:v>-0.19248399999999999</c:v>
                </c:pt>
                <c:pt idx="9940">
                  <c:v>-0.193799</c:v>
                </c:pt>
                <c:pt idx="9941">
                  <c:v>-0.19517100000000001</c:v>
                </c:pt>
                <c:pt idx="9942">
                  <c:v>-0.196602</c:v>
                </c:pt>
                <c:pt idx="9943">
                  <c:v>-0.19808700000000001</c:v>
                </c:pt>
                <c:pt idx="9944">
                  <c:v>-0.19961799999999999</c:v>
                </c:pt>
                <c:pt idx="9945">
                  <c:v>-0.201185</c:v>
                </c:pt>
                <c:pt idx="9946">
                  <c:v>-0.20278199999999999</c:v>
                </c:pt>
                <c:pt idx="9947">
                  <c:v>-0.20441699999999999</c:v>
                </c:pt>
                <c:pt idx="9948">
                  <c:v>-0.206097</c:v>
                </c:pt>
                <c:pt idx="9949">
                  <c:v>-0.20783099999999999</c:v>
                </c:pt>
                <c:pt idx="9950">
                  <c:v>-0.20962500000000001</c:v>
                </c:pt>
                <c:pt idx="9951">
                  <c:v>-0.21148400000000001</c:v>
                </c:pt>
                <c:pt idx="9952">
                  <c:v>-0.21340000000000001</c:v>
                </c:pt>
                <c:pt idx="9953">
                  <c:v>-0.215367</c:v>
                </c:pt>
                <c:pt idx="9954">
                  <c:v>-0.21738299999999999</c:v>
                </c:pt>
                <c:pt idx="9955">
                  <c:v>-0.219439</c:v>
                </c:pt>
                <c:pt idx="9956">
                  <c:v>-0.221525</c:v>
                </c:pt>
                <c:pt idx="9957">
                  <c:v>-0.223634</c:v>
                </c:pt>
                <c:pt idx="9958">
                  <c:v>-0.225775</c:v>
                </c:pt>
                <c:pt idx="9959">
                  <c:v>-0.22795699999999999</c:v>
                </c:pt>
                <c:pt idx="9960">
                  <c:v>-0.23017899999999999</c:v>
                </c:pt>
                <c:pt idx="9961">
                  <c:v>-0.23243</c:v>
                </c:pt>
                <c:pt idx="9962">
                  <c:v>-0.234705</c:v>
                </c:pt>
                <c:pt idx="9963">
                  <c:v>-0.237009</c:v>
                </c:pt>
                <c:pt idx="9964">
                  <c:v>-0.239342</c:v>
                </c:pt>
                <c:pt idx="9965">
                  <c:v>-0.241701</c:v>
                </c:pt>
                <c:pt idx="9966">
                  <c:v>-0.24408299999999999</c:v>
                </c:pt>
                <c:pt idx="9967">
                  <c:v>-0.24648900000000001</c:v>
                </c:pt>
                <c:pt idx="9968">
                  <c:v>-0.248918</c:v>
                </c:pt>
                <c:pt idx="9969">
                  <c:v>-0.251361</c:v>
                </c:pt>
                <c:pt idx="9970">
                  <c:v>-0.25381199999999998</c:v>
                </c:pt>
                <c:pt idx="9971">
                  <c:v>-0.25626700000000002</c:v>
                </c:pt>
                <c:pt idx="9972">
                  <c:v>-0.25872099999999998</c:v>
                </c:pt>
                <c:pt idx="9973">
                  <c:v>-0.26117000000000001</c:v>
                </c:pt>
                <c:pt idx="9974">
                  <c:v>-0.26361699999999999</c:v>
                </c:pt>
                <c:pt idx="9975">
                  <c:v>-0.26606200000000002</c:v>
                </c:pt>
                <c:pt idx="9976">
                  <c:v>-0.26850299999999999</c:v>
                </c:pt>
                <c:pt idx="9977">
                  <c:v>-0.27093800000000001</c:v>
                </c:pt>
                <c:pt idx="9978">
                  <c:v>-0.27335799999999999</c:v>
                </c:pt>
                <c:pt idx="9979">
                  <c:v>-0.275754</c:v>
                </c:pt>
                <c:pt idx="9980">
                  <c:v>-0.27811799999999998</c:v>
                </c:pt>
                <c:pt idx="9981">
                  <c:v>-0.280443</c:v>
                </c:pt>
                <c:pt idx="9982">
                  <c:v>-0.28271600000000002</c:v>
                </c:pt>
                <c:pt idx="9983">
                  <c:v>-0.28493099999999999</c:v>
                </c:pt>
                <c:pt idx="9984">
                  <c:v>-0.28708699999999998</c:v>
                </c:pt>
                <c:pt idx="9985">
                  <c:v>-0.289184</c:v>
                </c:pt>
                <c:pt idx="9986">
                  <c:v>-0.29121200000000003</c:v>
                </c:pt>
                <c:pt idx="9987">
                  <c:v>-0.29316799999999998</c:v>
                </c:pt>
                <c:pt idx="9988">
                  <c:v>-0.29505399999999998</c:v>
                </c:pt>
                <c:pt idx="9989">
                  <c:v>-0.29687599999999997</c:v>
                </c:pt>
                <c:pt idx="9990">
                  <c:v>-0.29863699999999999</c:v>
                </c:pt>
                <c:pt idx="9991">
                  <c:v>-0.30034100000000002</c:v>
                </c:pt>
                <c:pt idx="9992">
                  <c:v>-0.30198900000000001</c:v>
                </c:pt>
                <c:pt idx="9993">
                  <c:v>-0.30357699999999999</c:v>
                </c:pt>
                <c:pt idx="9994">
                  <c:v>-0.30510100000000001</c:v>
                </c:pt>
                <c:pt idx="9995">
                  <c:v>-0.30656800000000001</c:v>
                </c:pt>
                <c:pt idx="9996">
                  <c:v>-0.30796200000000001</c:v>
                </c:pt>
                <c:pt idx="9997">
                  <c:v>-0.309224</c:v>
                </c:pt>
                <c:pt idx="9998">
                  <c:v>-0.310359</c:v>
                </c:pt>
                <c:pt idx="9999">
                  <c:v>-0.31143500000000002</c:v>
                </c:pt>
                <c:pt idx="10000">
                  <c:v>-0.31244899999999998</c:v>
                </c:pt>
                <c:pt idx="10001">
                  <c:v>-0.31336599999999998</c:v>
                </c:pt>
                <c:pt idx="10002">
                  <c:v>-0.31418699999999999</c:v>
                </c:pt>
                <c:pt idx="10003">
                  <c:v>-0.31491799999999998</c:v>
                </c:pt>
                <c:pt idx="10004">
                  <c:v>-0.31554900000000002</c:v>
                </c:pt>
                <c:pt idx="10005">
                  <c:v>-0.31606899999999999</c:v>
                </c:pt>
                <c:pt idx="10006">
                  <c:v>-0.31647399999999998</c:v>
                </c:pt>
                <c:pt idx="10007">
                  <c:v>-0.31676700000000002</c:v>
                </c:pt>
                <c:pt idx="10008">
                  <c:v>-0.31695200000000001</c:v>
                </c:pt>
                <c:pt idx="10009">
                  <c:v>-0.31703399999999998</c:v>
                </c:pt>
                <c:pt idx="10010">
                  <c:v>-0.31701099999999999</c:v>
                </c:pt>
                <c:pt idx="10011">
                  <c:v>-0.31687799999999999</c:v>
                </c:pt>
                <c:pt idx="10012">
                  <c:v>-0.31662800000000002</c:v>
                </c:pt>
                <c:pt idx="10013">
                  <c:v>-0.31626300000000002</c:v>
                </c:pt>
                <c:pt idx="10014">
                  <c:v>-0.31578600000000001</c:v>
                </c:pt>
                <c:pt idx="10015">
                  <c:v>-0.31520599999999999</c:v>
                </c:pt>
                <c:pt idx="10016">
                  <c:v>-0.314527</c:v>
                </c:pt>
                <c:pt idx="10017">
                  <c:v>-0.31375700000000001</c:v>
                </c:pt>
                <c:pt idx="10018">
                  <c:v>-0.31290200000000001</c:v>
                </c:pt>
                <c:pt idx="10019">
                  <c:v>-0.31196400000000002</c:v>
                </c:pt>
                <c:pt idx="10020">
                  <c:v>-0.31094500000000003</c:v>
                </c:pt>
                <c:pt idx="10021">
                  <c:v>-0.30984200000000001</c:v>
                </c:pt>
                <c:pt idx="10022">
                  <c:v>-0.30864599999999998</c:v>
                </c:pt>
                <c:pt idx="10023">
                  <c:v>-0.30734499999999998</c:v>
                </c:pt>
                <c:pt idx="10024">
                  <c:v>-0.30594199999999999</c:v>
                </c:pt>
                <c:pt idx="10025">
                  <c:v>-0.304448</c:v>
                </c:pt>
                <c:pt idx="10026">
                  <c:v>-0.302865</c:v>
                </c:pt>
                <c:pt idx="10027">
                  <c:v>-0.30119000000000001</c:v>
                </c:pt>
                <c:pt idx="10028">
                  <c:v>-0.29942200000000002</c:v>
                </c:pt>
                <c:pt idx="10029">
                  <c:v>-0.29756100000000002</c:v>
                </c:pt>
                <c:pt idx="10030">
                  <c:v>-0.295601</c:v>
                </c:pt>
                <c:pt idx="10031">
                  <c:v>-0.29353699999999999</c:v>
                </c:pt>
                <c:pt idx="10032">
                  <c:v>-0.29137200000000002</c:v>
                </c:pt>
                <c:pt idx="10033">
                  <c:v>-0.28911500000000001</c:v>
                </c:pt>
                <c:pt idx="10034">
                  <c:v>-0.28677000000000002</c:v>
                </c:pt>
                <c:pt idx="10035">
                  <c:v>-0.28433700000000001</c:v>
                </c:pt>
                <c:pt idx="10036">
                  <c:v>-0.28181899999999999</c:v>
                </c:pt>
                <c:pt idx="10037">
                  <c:v>-0.27922400000000003</c:v>
                </c:pt>
                <c:pt idx="10038">
                  <c:v>-0.27655400000000002</c:v>
                </c:pt>
                <c:pt idx="10039">
                  <c:v>-0.27381</c:v>
                </c:pt>
                <c:pt idx="10040">
                  <c:v>-0.27099600000000001</c:v>
                </c:pt>
                <c:pt idx="10041">
                  <c:v>-0.268119</c:v>
                </c:pt>
                <c:pt idx="10042">
                  <c:v>-0.26518199999999997</c:v>
                </c:pt>
                <c:pt idx="10043">
                  <c:v>-0.262181</c:v>
                </c:pt>
                <c:pt idx="10044">
                  <c:v>-0.25911699999999999</c:v>
                </c:pt>
                <c:pt idx="10045">
                  <c:v>-0.25599</c:v>
                </c:pt>
                <c:pt idx="10046">
                  <c:v>-0.252799</c:v>
                </c:pt>
                <c:pt idx="10047">
                  <c:v>-0.24954599999999999</c:v>
                </c:pt>
                <c:pt idx="10048">
                  <c:v>-0.24623500000000001</c:v>
                </c:pt>
                <c:pt idx="10049">
                  <c:v>-0.24287700000000001</c:v>
                </c:pt>
                <c:pt idx="10050">
                  <c:v>-0.239481</c:v>
                </c:pt>
                <c:pt idx="10051">
                  <c:v>-0.23605799999999999</c:v>
                </c:pt>
                <c:pt idx="10052">
                  <c:v>-0.23261000000000001</c:v>
                </c:pt>
                <c:pt idx="10053">
                  <c:v>-0.22914000000000001</c:v>
                </c:pt>
                <c:pt idx="10054">
                  <c:v>-0.22564999999999999</c:v>
                </c:pt>
                <c:pt idx="10055">
                  <c:v>-0.22214600000000001</c:v>
                </c:pt>
                <c:pt idx="10056">
                  <c:v>-0.21862999999999999</c:v>
                </c:pt>
                <c:pt idx="10057">
                  <c:v>-0.21510000000000001</c:v>
                </c:pt>
                <c:pt idx="10058">
                  <c:v>-0.21155499999999999</c:v>
                </c:pt>
                <c:pt idx="10059">
                  <c:v>-0.20799699999999999</c:v>
                </c:pt>
                <c:pt idx="10060">
                  <c:v>-0.20443</c:v>
                </c:pt>
                <c:pt idx="10061">
                  <c:v>-0.20086300000000001</c:v>
                </c:pt>
                <c:pt idx="10062">
                  <c:v>-0.19730200000000001</c:v>
                </c:pt>
                <c:pt idx="10063">
                  <c:v>-0.19373899999999999</c:v>
                </c:pt>
                <c:pt idx="10064">
                  <c:v>-0.190161</c:v>
                </c:pt>
                <c:pt idx="10065">
                  <c:v>-0.18656800000000001</c:v>
                </c:pt>
                <c:pt idx="10066">
                  <c:v>-0.18296599999999999</c:v>
                </c:pt>
                <c:pt idx="10067">
                  <c:v>-0.179364</c:v>
                </c:pt>
                <c:pt idx="10068">
                  <c:v>-0.17577799999999999</c:v>
                </c:pt>
                <c:pt idx="10069">
                  <c:v>-0.17222399999999999</c:v>
                </c:pt>
                <c:pt idx="10070">
                  <c:v>-0.16870499999999999</c:v>
                </c:pt>
                <c:pt idx="10071">
                  <c:v>-0.165215</c:v>
                </c:pt>
                <c:pt idx="10072">
                  <c:v>-0.16175899999999999</c:v>
                </c:pt>
                <c:pt idx="10073">
                  <c:v>-0.15835099999999999</c:v>
                </c:pt>
                <c:pt idx="10074">
                  <c:v>-0.154999</c:v>
                </c:pt>
                <c:pt idx="10075">
                  <c:v>-0.15170600000000001</c:v>
                </c:pt>
                <c:pt idx="10076">
                  <c:v>-0.148484</c:v>
                </c:pt>
                <c:pt idx="10077">
                  <c:v>-0.145345</c:v>
                </c:pt>
                <c:pt idx="10078">
                  <c:v>-0.142295</c:v>
                </c:pt>
                <c:pt idx="10079">
                  <c:v>-0.13933200000000001</c:v>
                </c:pt>
                <c:pt idx="10080">
                  <c:v>-0.13645199999999999</c:v>
                </c:pt>
                <c:pt idx="10081">
                  <c:v>-0.13364799999999999</c:v>
                </c:pt>
                <c:pt idx="10082">
                  <c:v>-0.13092400000000001</c:v>
                </c:pt>
                <c:pt idx="10083">
                  <c:v>-0.12828400000000001</c:v>
                </c:pt>
                <c:pt idx="10084">
                  <c:v>-0.12570100000000001</c:v>
                </c:pt>
                <c:pt idx="10085">
                  <c:v>-0.123157</c:v>
                </c:pt>
                <c:pt idx="10086">
                  <c:v>-0.120708</c:v>
                </c:pt>
                <c:pt idx="10087">
                  <c:v>-0.118382</c:v>
                </c:pt>
                <c:pt idx="10088">
                  <c:v>-0.116133</c:v>
                </c:pt>
                <c:pt idx="10089">
                  <c:v>-0.113945</c:v>
                </c:pt>
                <c:pt idx="10090">
                  <c:v>-0.111835</c:v>
                </c:pt>
                <c:pt idx="10091">
                  <c:v>-0.10981</c:v>
                </c:pt>
                <c:pt idx="10092">
                  <c:v>-0.10786900000000001</c:v>
                </c:pt>
                <c:pt idx="10093">
                  <c:v>-0.106012</c:v>
                </c:pt>
                <c:pt idx="10094">
                  <c:v>-0.10424600000000001</c:v>
                </c:pt>
                <c:pt idx="10095">
                  <c:v>-0.10258</c:v>
                </c:pt>
                <c:pt idx="10096">
                  <c:v>-0.101017</c:v>
                </c:pt>
                <c:pt idx="10097">
                  <c:v>-9.9562700000000004E-2</c:v>
                </c:pt>
                <c:pt idx="10098">
                  <c:v>-9.8217299999999993E-2</c:v>
                </c:pt>
                <c:pt idx="10099">
                  <c:v>-9.6980700000000003E-2</c:v>
                </c:pt>
                <c:pt idx="10100">
                  <c:v>-9.5855700000000002E-2</c:v>
                </c:pt>
                <c:pt idx="10101">
                  <c:v>-9.4849100000000006E-2</c:v>
                </c:pt>
                <c:pt idx="10102">
                  <c:v>-9.3968499999999996E-2</c:v>
                </c:pt>
                <c:pt idx="10103">
                  <c:v>-9.3219300000000005E-2</c:v>
                </c:pt>
                <c:pt idx="10104">
                  <c:v>-9.2604099999999995E-2</c:v>
                </c:pt>
                <c:pt idx="10105">
                  <c:v>-9.2122200000000001E-2</c:v>
                </c:pt>
                <c:pt idx="10106">
                  <c:v>-9.1767699999999994E-2</c:v>
                </c:pt>
                <c:pt idx="10107">
                  <c:v>-9.1530700000000006E-2</c:v>
                </c:pt>
                <c:pt idx="10108">
                  <c:v>-9.1401899999999994E-2</c:v>
                </c:pt>
                <c:pt idx="10109">
                  <c:v>-9.1372999999999996E-2</c:v>
                </c:pt>
                <c:pt idx="10110">
                  <c:v>-9.1438000000000005E-2</c:v>
                </c:pt>
                <c:pt idx="10111">
                  <c:v>-9.1594999999999996E-2</c:v>
                </c:pt>
                <c:pt idx="10112">
                  <c:v>-9.1844499999999996E-2</c:v>
                </c:pt>
                <c:pt idx="10113">
                  <c:v>-9.2187599999999995E-2</c:v>
                </c:pt>
                <c:pt idx="10114">
                  <c:v>-9.2625799999999994E-2</c:v>
                </c:pt>
                <c:pt idx="10115">
                  <c:v>-9.3152299999999993E-2</c:v>
                </c:pt>
                <c:pt idx="10116">
                  <c:v>-9.3749299999999994E-2</c:v>
                </c:pt>
                <c:pt idx="10117">
                  <c:v>-9.4406000000000004E-2</c:v>
                </c:pt>
                <c:pt idx="10118">
                  <c:v>-9.5128000000000004E-2</c:v>
                </c:pt>
                <c:pt idx="10119">
                  <c:v>-9.5924999999999996E-2</c:v>
                </c:pt>
                <c:pt idx="10120">
                  <c:v>-9.6801799999999993E-2</c:v>
                </c:pt>
                <c:pt idx="10121">
                  <c:v>-9.776E-2</c:v>
                </c:pt>
                <c:pt idx="10122">
                  <c:v>-9.8802100000000004E-2</c:v>
                </c:pt>
                <c:pt idx="10123">
                  <c:v>-9.9931400000000004E-2</c:v>
                </c:pt>
                <c:pt idx="10124">
                  <c:v>-0.101146</c:v>
                </c:pt>
                <c:pt idx="10125">
                  <c:v>-0.10244</c:v>
                </c:pt>
                <c:pt idx="10126">
                  <c:v>-0.10380499999999999</c:v>
                </c:pt>
                <c:pt idx="10127">
                  <c:v>-0.105235</c:v>
                </c:pt>
                <c:pt idx="10128">
                  <c:v>-0.106728</c:v>
                </c:pt>
                <c:pt idx="10129">
                  <c:v>-0.10828400000000001</c:v>
                </c:pt>
                <c:pt idx="10130">
                  <c:v>-0.109902</c:v>
                </c:pt>
                <c:pt idx="10131">
                  <c:v>-0.111578</c:v>
                </c:pt>
                <c:pt idx="10132">
                  <c:v>-0.113301</c:v>
                </c:pt>
                <c:pt idx="10133">
                  <c:v>-0.11505899999999999</c:v>
                </c:pt>
                <c:pt idx="10134">
                  <c:v>-0.11684799999999999</c:v>
                </c:pt>
                <c:pt idx="10135">
                  <c:v>-0.11866500000000001</c:v>
                </c:pt>
                <c:pt idx="10136">
                  <c:v>-0.120513</c:v>
                </c:pt>
                <c:pt idx="10137">
                  <c:v>-0.122394</c:v>
                </c:pt>
                <c:pt idx="10138">
                  <c:v>-0.12431200000000001</c:v>
                </c:pt>
                <c:pt idx="10139">
                  <c:v>-0.12626699999999999</c:v>
                </c:pt>
                <c:pt idx="10140">
                  <c:v>-0.12825400000000001</c:v>
                </c:pt>
                <c:pt idx="10141">
                  <c:v>-0.13027</c:v>
                </c:pt>
                <c:pt idx="10142">
                  <c:v>-0.13231299999999999</c:v>
                </c:pt>
                <c:pt idx="10143">
                  <c:v>-0.13437499999999999</c:v>
                </c:pt>
                <c:pt idx="10144">
                  <c:v>-0.13644200000000001</c:v>
                </c:pt>
                <c:pt idx="10145">
                  <c:v>-0.13850799999999999</c:v>
                </c:pt>
                <c:pt idx="10146">
                  <c:v>-0.140573</c:v>
                </c:pt>
                <c:pt idx="10147">
                  <c:v>-0.14263999999999999</c:v>
                </c:pt>
                <c:pt idx="10148">
                  <c:v>-0.14471400000000001</c:v>
                </c:pt>
                <c:pt idx="10149">
                  <c:v>-0.14679500000000001</c:v>
                </c:pt>
                <c:pt idx="10150">
                  <c:v>-0.14887600000000001</c:v>
                </c:pt>
                <c:pt idx="10151">
                  <c:v>-0.150947</c:v>
                </c:pt>
                <c:pt idx="10152">
                  <c:v>-0.153004</c:v>
                </c:pt>
                <c:pt idx="10153">
                  <c:v>-0.15504799999999999</c:v>
                </c:pt>
                <c:pt idx="10154">
                  <c:v>-0.157083</c:v>
                </c:pt>
                <c:pt idx="10155">
                  <c:v>-0.159108</c:v>
                </c:pt>
                <c:pt idx="10156">
                  <c:v>-0.16112599999999999</c:v>
                </c:pt>
                <c:pt idx="10157">
                  <c:v>-0.163135</c:v>
                </c:pt>
                <c:pt idx="10158">
                  <c:v>-0.165133</c:v>
                </c:pt>
                <c:pt idx="10159">
                  <c:v>-0.16711100000000001</c:v>
                </c:pt>
                <c:pt idx="10160">
                  <c:v>-0.16907</c:v>
                </c:pt>
                <c:pt idx="10161">
                  <c:v>-0.171015</c:v>
                </c:pt>
                <c:pt idx="10162">
                  <c:v>-0.17294899999999999</c:v>
                </c:pt>
                <c:pt idx="10163">
                  <c:v>-0.17486699999999999</c:v>
                </c:pt>
                <c:pt idx="10164">
                  <c:v>-0.17676500000000001</c:v>
                </c:pt>
                <c:pt idx="10165">
                  <c:v>-0.17863499999999999</c:v>
                </c:pt>
                <c:pt idx="10166">
                  <c:v>-0.18046999999999999</c:v>
                </c:pt>
                <c:pt idx="10167">
                  <c:v>-0.18226300000000001</c:v>
                </c:pt>
                <c:pt idx="10168">
                  <c:v>-0.18400900000000001</c:v>
                </c:pt>
                <c:pt idx="10169">
                  <c:v>-0.18570700000000001</c:v>
                </c:pt>
                <c:pt idx="10170">
                  <c:v>-0.18735399999999999</c:v>
                </c:pt>
                <c:pt idx="10171">
                  <c:v>-0.18894900000000001</c:v>
                </c:pt>
                <c:pt idx="10172">
                  <c:v>-0.190495</c:v>
                </c:pt>
                <c:pt idx="10173">
                  <c:v>-0.19199099999999999</c:v>
                </c:pt>
                <c:pt idx="10174">
                  <c:v>-0.193437</c:v>
                </c:pt>
                <c:pt idx="10175">
                  <c:v>-0.194827</c:v>
                </c:pt>
                <c:pt idx="10176">
                  <c:v>-0.196159</c:v>
                </c:pt>
                <c:pt idx="10177">
                  <c:v>-0.197432</c:v>
                </c:pt>
                <c:pt idx="10178">
                  <c:v>-0.19864699999999999</c:v>
                </c:pt>
                <c:pt idx="10179">
                  <c:v>-0.19980100000000001</c:v>
                </c:pt>
                <c:pt idx="10180">
                  <c:v>-0.20089699999999999</c:v>
                </c:pt>
                <c:pt idx="10181">
                  <c:v>-0.201935</c:v>
                </c:pt>
                <c:pt idx="10182">
                  <c:v>-0.20291799999999999</c:v>
                </c:pt>
                <c:pt idx="10183">
                  <c:v>-0.20385300000000001</c:v>
                </c:pt>
                <c:pt idx="10184">
                  <c:v>-0.20474000000000001</c:v>
                </c:pt>
                <c:pt idx="10185">
                  <c:v>-0.20557700000000001</c:v>
                </c:pt>
                <c:pt idx="10186">
                  <c:v>-0.206368</c:v>
                </c:pt>
                <c:pt idx="10187">
                  <c:v>-0.207117</c:v>
                </c:pt>
                <c:pt idx="10188">
                  <c:v>-0.20782700000000001</c:v>
                </c:pt>
                <c:pt idx="10189">
                  <c:v>-0.20849400000000001</c:v>
                </c:pt>
                <c:pt idx="10190">
                  <c:v>-0.209118</c:v>
                </c:pt>
                <c:pt idx="10191">
                  <c:v>-0.209699</c:v>
                </c:pt>
                <c:pt idx="10192">
                  <c:v>-0.21023600000000001</c:v>
                </c:pt>
                <c:pt idx="10193">
                  <c:v>-0.210727</c:v>
                </c:pt>
                <c:pt idx="10194">
                  <c:v>-0.21117</c:v>
                </c:pt>
                <c:pt idx="10195">
                  <c:v>-0.211564</c:v>
                </c:pt>
                <c:pt idx="10196">
                  <c:v>-0.21190999999999999</c:v>
                </c:pt>
                <c:pt idx="10197">
                  <c:v>-0.21220600000000001</c:v>
                </c:pt>
                <c:pt idx="10198">
                  <c:v>-0.212455</c:v>
                </c:pt>
                <c:pt idx="10199">
                  <c:v>-0.21265100000000001</c:v>
                </c:pt>
                <c:pt idx="10200">
                  <c:v>-0.21279300000000001</c:v>
                </c:pt>
                <c:pt idx="10201">
                  <c:v>-0.21288599999999999</c:v>
                </c:pt>
                <c:pt idx="10202">
                  <c:v>-0.21293599999999999</c:v>
                </c:pt>
                <c:pt idx="10203">
                  <c:v>-0.212946</c:v>
                </c:pt>
                <c:pt idx="10204">
                  <c:v>-0.212918</c:v>
                </c:pt>
                <c:pt idx="10205">
                  <c:v>-0.21285599999999999</c:v>
                </c:pt>
                <c:pt idx="10206">
                  <c:v>-0.21276</c:v>
                </c:pt>
                <c:pt idx="10207">
                  <c:v>-0.21263399999999999</c:v>
                </c:pt>
                <c:pt idx="10208">
                  <c:v>-0.212475</c:v>
                </c:pt>
                <c:pt idx="10209">
                  <c:v>-0.212281</c:v>
                </c:pt>
                <c:pt idx="10210">
                  <c:v>-0.21205199999999999</c:v>
                </c:pt>
                <c:pt idx="10211">
                  <c:v>-0.21179100000000001</c:v>
                </c:pt>
                <c:pt idx="10212">
                  <c:v>-0.21150099999999999</c:v>
                </c:pt>
                <c:pt idx="10213">
                  <c:v>-0.21118400000000001</c:v>
                </c:pt>
                <c:pt idx="10214">
                  <c:v>-0.21083499999999999</c:v>
                </c:pt>
                <c:pt idx="10215">
                  <c:v>-0.210454</c:v>
                </c:pt>
                <c:pt idx="10216">
                  <c:v>-0.21004600000000001</c:v>
                </c:pt>
                <c:pt idx="10217">
                  <c:v>-0.20961199999999999</c:v>
                </c:pt>
                <c:pt idx="10218">
                  <c:v>-0.20915</c:v>
                </c:pt>
                <c:pt idx="10219">
                  <c:v>-0.20865600000000001</c:v>
                </c:pt>
                <c:pt idx="10220">
                  <c:v>-0.20812800000000001</c:v>
                </c:pt>
                <c:pt idx="10221">
                  <c:v>-0.207564</c:v>
                </c:pt>
                <c:pt idx="10222">
                  <c:v>-0.20696400000000001</c:v>
                </c:pt>
                <c:pt idx="10223">
                  <c:v>-0.20633000000000001</c:v>
                </c:pt>
                <c:pt idx="10224">
                  <c:v>-0.20566499999999999</c:v>
                </c:pt>
                <c:pt idx="10225">
                  <c:v>-0.20497299999999999</c:v>
                </c:pt>
                <c:pt idx="10226">
                  <c:v>-0.20425299999999999</c:v>
                </c:pt>
                <c:pt idx="10227">
                  <c:v>-0.20350399999999999</c:v>
                </c:pt>
                <c:pt idx="10228">
                  <c:v>-0.20272299999999999</c:v>
                </c:pt>
                <c:pt idx="10229">
                  <c:v>-0.20191100000000001</c:v>
                </c:pt>
                <c:pt idx="10230">
                  <c:v>-0.20106499999999999</c:v>
                </c:pt>
                <c:pt idx="10231">
                  <c:v>-0.200181</c:v>
                </c:pt>
                <c:pt idx="10232">
                  <c:v>-0.19926099999999999</c:v>
                </c:pt>
                <c:pt idx="10233">
                  <c:v>-0.19830200000000001</c:v>
                </c:pt>
                <c:pt idx="10234">
                  <c:v>-0.19731099999999999</c:v>
                </c:pt>
                <c:pt idx="10235">
                  <c:v>-0.19628999999999999</c:v>
                </c:pt>
                <c:pt idx="10236">
                  <c:v>-0.195244</c:v>
                </c:pt>
                <c:pt idx="10237">
                  <c:v>-0.19417499999999999</c:v>
                </c:pt>
                <c:pt idx="10238">
                  <c:v>-0.19308500000000001</c:v>
                </c:pt>
                <c:pt idx="10239">
                  <c:v>-0.191973</c:v>
                </c:pt>
                <c:pt idx="10240">
                  <c:v>-0.19083600000000001</c:v>
                </c:pt>
                <c:pt idx="10241">
                  <c:v>-0.18967200000000001</c:v>
                </c:pt>
                <c:pt idx="10242">
                  <c:v>-0.18848000000000001</c:v>
                </c:pt>
                <c:pt idx="10243">
                  <c:v>-0.18726200000000001</c:v>
                </c:pt>
                <c:pt idx="10244">
                  <c:v>-0.18601699999999999</c:v>
                </c:pt>
                <c:pt idx="10245">
                  <c:v>-0.18473899999999999</c:v>
                </c:pt>
                <c:pt idx="10246">
                  <c:v>-0.18342600000000001</c:v>
                </c:pt>
                <c:pt idx="10247">
                  <c:v>-0.18207599999999999</c:v>
                </c:pt>
                <c:pt idx="10248">
                  <c:v>-0.18068899999999999</c:v>
                </c:pt>
                <c:pt idx="10249">
                  <c:v>-0.17926500000000001</c:v>
                </c:pt>
                <c:pt idx="10250">
                  <c:v>-0.17780499999999999</c:v>
                </c:pt>
                <c:pt idx="10251">
                  <c:v>-0.17630599999999999</c:v>
                </c:pt>
                <c:pt idx="10252">
                  <c:v>-0.174762</c:v>
                </c:pt>
                <c:pt idx="10253">
                  <c:v>-0.17317399999999999</c:v>
                </c:pt>
                <c:pt idx="10254">
                  <c:v>-0.17155200000000001</c:v>
                </c:pt>
                <c:pt idx="10255">
                  <c:v>-0.1699</c:v>
                </c:pt>
                <c:pt idx="10256">
                  <c:v>-0.16822200000000001</c:v>
                </c:pt>
                <c:pt idx="10257">
                  <c:v>-0.166517</c:v>
                </c:pt>
                <c:pt idx="10258">
                  <c:v>-0.16478499999999999</c:v>
                </c:pt>
                <c:pt idx="10259">
                  <c:v>-0.16302700000000001</c:v>
                </c:pt>
                <c:pt idx="10260">
                  <c:v>-0.161248</c:v>
                </c:pt>
                <c:pt idx="10261">
                  <c:v>-0.159444</c:v>
                </c:pt>
                <c:pt idx="10262">
                  <c:v>-0.157612</c:v>
                </c:pt>
                <c:pt idx="10263">
                  <c:v>-0.155751</c:v>
                </c:pt>
                <c:pt idx="10264">
                  <c:v>-0.153866</c:v>
                </c:pt>
                <c:pt idx="10265">
                  <c:v>-0.15196000000000001</c:v>
                </c:pt>
                <c:pt idx="10266">
                  <c:v>-0.150033</c:v>
                </c:pt>
                <c:pt idx="10267">
                  <c:v>-0.14808299999999999</c:v>
                </c:pt>
                <c:pt idx="10268">
                  <c:v>-0.14610600000000001</c:v>
                </c:pt>
                <c:pt idx="10269">
                  <c:v>-0.14410200000000001</c:v>
                </c:pt>
                <c:pt idx="10270">
                  <c:v>-0.14208200000000001</c:v>
                </c:pt>
                <c:pt idx="10271">
                  <c:v>-0.14002600000000001</c:v>
                </c:pt>
                <c:pt idx="10272">
                  <c:v>-0.13786899999999999</c:v>
                </c:pt>
                <c:pt idx="10273">
                  <c:v>-0.13561200000000001</c:v>
                </c:pt>
                <c:pt idx="10274">
                  <c:v>-0.13333500000000001</c:v>
                </c:pt>
                <c:pt idx="10275">
                  <c:v>-0.13104399999999999</c:v>
                </c:pt>
                <c:pt idx="10276">
                  <c:v>-0.12870200000000001</c:v>
                </c:pt>
                <c:pt idx="10277">
                  <c:v>-0.12631700000000001</c:v>
                </c:pt>
                <c:pt idx="10278">
                  <c:v>-0.123905</c:v>
                </c:pt>
                <c:pt idx="10279">
                  <c:v>-0.12146800000000001</c:v>
                </c:pt>
                <c:pt idx="10280">
                  <c:v>-0.119001</c:v>
                </c:pt>
                <c:pt idx="10281">
                  <c:v>-0.11650199999999999</c:v>
                </c:pt>
                <c:pt idx="10282">
                  <c:v>-0.113968</c:v>
                </c:pt>
                <c:pt idx="10283">
                  <c:v>-0.1114</c:v>
                </c:pt>
                <c:pt idx="10284">
                  <c:v>-0.108803</c:v>
                </c:pt>
                <c:pt idx="10285">
                  <c:v>-0.106179</c:v>
                </c:pt>
                <c:pt idx="10286">
                  <c:v>-0.103529</c:v>
                </c:pt>
                <c:pt idx="10287">
                  <c:v>-0.100855</c:v>
                </c:pt>
                <c:pt idx="10288">
                  <c:v>-9.8165100000000005E-2</c:v>
                </c:pt>
                <c:pt idx="10289">
                  <c:v>-9.5464300000000002E-2</c:v>
                </c:pt>
                <c:pt idx="10290">
                  <c:v>-9.2758599999999997E-2</c:v>
                </c:pt>
                <c:pt idx="10291">
                  <c:v>-9.0050500000000006E-2</c:v>
                </c:pt>
                <c:pt idx="10292">
                  <c:v>-8.7339399999999998E-2</c:v>
                </c:pt>
                <c:pt idx="10293">
                  <c:v>-8.4623199999999996E-2</c:v>
                </c:pt>
                <c:pt idx="10294">
                  <c:v>-8.1899700000000006E-2</c:v>
                </c:pt>
                <c:pt idx="10295">
                  <c:v>-7.9167600000000005E-2</c:v>
                </c:pt>
                <c:pt idx="10296">
                  <c:v>-7.6427999999999996E-2</c:v>
                </c:pt>
                <c:pt idx="10297">
                  <c:v>-7.3680399999999993E-2</c:v>
                </c:pt>
                <c:pt idx="10298">
                  <c:v>-7.0923200000000006E-2</c:v>
                </c:pt>
                <c:pt idx="10299">
                  <c:v>-6.8156700000000001E-2</c:v>
                </c:pt>
                <c:pt idx="10300">
                  <c:v>-6.5381400000000006E-2</c:v>
                </c:pt>
                <c:pt idx="10301">
                  <c:v>-6.2596799999999994E-2</c:v>
                </c:pt>
                <c:pt idx="10302">
                  <c:v>-5.9804000000000003E-2</c:v>
                </c:pt>
                <c:pt idx="10303">
                  <c:v>-5.7002400000000002E-2</c:v>
                </c:pt>
                <c:pt idx="10304">
                  <c:v>-5.4189300000000003E-2</c:v>
                </c:pt>
                <c:pt idx="10305">
                  <c:v>-5.1365899999999999E-2</c:v>
                </c:pt>
                <c:pt idx="10306">
                  <c:v>-4.8535700000000001E-2</c:v>
                </c:pt>
                <c:pt idx="10307">
                  <c:v>-4.5702E-2</c:v>
                </c:pt>
                <c:pt idx="10308">
                  <c:v>-4.2868799999999999E-2</c:v>
                </c:pt>
                <c:pt idx="10309">
                  <c:v>-4.0039600000000002E-2</c:v>
                </c:pt>
                <c:pt idx="10310">
                  <c:v>-3.7216800000000001E-2</c:v>
                </c:pt>
                <c:pt idx="10311">
                  <c:v>-3.44017E-2</c:v>
                </c:pt>
                <c:pt idx="10312">
                  <c:v>-3.1595999999999999E-2</c:v>
                </c:pt>
                <c:pt idx="10313">
                  <c:v>-2.8801199999999999E-2</c:v>
                </c:pt>
                <c:pt idx="10314">
                  <c:v>-2.6018800000000002E-2</c:v>
                </c:pt>
                <c:pt idx="10315">
                  <c:v>-2.3250099999999999E-2</c:v>
                </c:pt>
                <c:pt idx="10316">
                  <c:v>-2.0495699999999999E-2</c:v>
                </c:pt>
                <c:pt idx="10317">
                  <c:v>-1.7756500000000001E-2</c:v>
                </c:pt>
                <c:pt idx="10318">
                  <c:v>-1.5033400000000001E-2</c:v>
                </c:pt>
                <c:pt idx="10319">
                  <c:v>-1.23275E-2</c:v>
                </c:pt>
                <c:pt idx="10320" formatCode="0.00E+00">
                  <c:v>-9.6388800000000007E-3</c:v>
                </c:pt>
                <c:pt idx="10321" formatCode="0.00E+00">
                  <c:v>-6.96629E-3</c:v>
                </c:pt>
                <c:pt idx="10322" formatCode="0.00E+00">
                  <c:v>-4.3084799999999999E-3</c:v>
                </c:pt>
                <c:pt idx="10323" formatCode="0.00E+00">
                  <c:v>-1.6670400000000001E-3</c:v>
                </c:pt>
                <c:pt idx="10324" formatCode="0.00E+00">
                  <c:v>9.5317000000000004E-4</c:v>
                </c:pt>
                <c:pt idx="10325" formatCode="0.00E+00">
                  <c:v>3.5463700000000001E-3</c:v>
                </c:pt>
                <c:pt idx="10326" formatCode="0.00E+00">
                  <c:v>6.1086300000000003E-3</c:v>
                </c:pt>
                <c:pt idx="10327" formatCode="0.00E+00">
                  <c:v>8.6378700000000006E-3</c:v>
                </c:pt>
                <c:pt idx="10328">
                  <c:v>1.11319E-2</c:v>
                </c:pt>
                <c:pt idx="10329">
                  <c:v>1.35876E-2</c:v>
                </c:pt>
                <c:pt idx="10330">
                  <c:v>1.6002800000000001E-2</c:v>
                </c:pt>
                <c:pt idx="10331">
                  <c:v>1.8377000000000001E-2</c:v>
                </c:pt>
                <c:pt idx="10332">
                  <c:v>2.0710800000000001E-2</c:v>
                </c:pt>
                <c:pt idx="10333">
                  <c:v>2.3002600000000002E-2</c:v>
                </c:pt>
                <c:pt idx="10334">
                  <c:v>2.5248199999999998E-2</c:v>
                </c:pt>
                <c:pt idx="10335">
                  <c:v>2.7443200000000001E-2</c:v>
                </c:pt>
                <c:pt idx="10336">
                  <c:v>2.9583499999999999E-2</c:v>
                </c:pt>
                <c:pt idx="10337">
                  <c:v>3.16677E-2</c:v>
                </c:pt>
                <c:pt idx="10338">
                  <c:v>3.3699399999999997E-2</c:v>
                </c:pt>
                <c:pt idx="10339">
                  <c:v>3.5683100000000002E-2</c:v>
                </c:pt>
                <c:pt idx="10340">
                  <c:v>3.7619E-2</c:v>
                </c:pt>
                <c:pt idx="10341">
                  <c:v>3.9503799999999999E-2</c:v>
                </c:pt>
                <c:pt idx="10342">
                  <c:v>4.1334200000000001E-2</c:v>
                </c:pt>
                <c:pt idx="10343">
                  <c:v>4.3106499999999999E-2</c:v>
                </c:pt>
                <c:pt idx="10344">
                  <c:v>4.4815000000000001E-2</c:v>
                </c:pt>
                <c:pt idx="10345">
                  <c:v>4.6455999999999997E-2</c:v>
                </c:pt>
                <c:pt idx="10346">
                  <c:v>4.8033899999999997E-2</c:v>
                </c:pt>
                <c:pt idx="10347">
                  <c:v>4.9553E-2</c:v>
                </c:pt>
                <c:pt idx="10348">
                  <c:v>5.1008999999999999E-2</c:v>
                </c:pt>
                <c:pt idx="10349">
                  <c:v>5.2392599999999998E-2</c:v>
                </c:pt>
                <c:pt idx="10350">
                  <c:v>5.3696199999999999E-2</c:v>
                </c:pt>
                <c:pt idx="10351">
                  <c:v>5.4915199999999997E-2</c:v>
                </c:pt>
                <c:pt idx="10352">
                  <c:v>5.6049700000000001E-2</c:v>
                </c:pt>
                <c:pt idx="10353">
                  <c:v>5.7102899999999998E-2</c:v>
                </c:pt>
                <c:pt idx="10354">
                  <c:v>5.8076299999999997E-2</c:v>
                </c:pt>
                <c:pt idx="10355">
                  <c:v>5.8970300000000003E-2</c:v>
                </c:pt>
                <c:pt idx="10356">
                  <c:v>5.97841E-2</c:v>
                </c:pt>
                <c:pt idx="10357">
                  <c:v>6.0515300000000001E-2</c:v>
                </c:pt>
                <c:pt idx="10358">
                  <c:v>6.11605E-2</c:v>
                </c:pt>
                <c:pt idx="10359">
                  <c:v>6.1714900000000003E-2</c:v>
                </c:pt>
                <c:pt idx="10360">
                  <c:v>6.2174199999999999E-2</c:v>
                </c:pt>
                <c:pt idx="10361">
                  <c:v>6.2536499999999995E-2</c:v>
                </c:pt>
                <c:pt idx="10362">
                  <c:v>6.2802399999999994E-2</c:v>
                </c:pt>
                <c:pt idx="10363">
                  <c:v>6.2971700000000005E-2</c:v>
                </c:pt>
                <c:pt idx="10364">
                  <c:v>6.3042299999999996E-2</c:v>
                </c:pt>
                <c:pt idx="10365">
                  <c:v>6.3015100000000004E-2</c:v>
                </c:pt>
                <c:pt idx="10366">
                  <c:v>6.28938E-2</c:v>
                </c:pt>
                <c:pt idx="10367">
                  <c:v>6.2679700000000005E-2</c:v>
                </c:pt>
                <c:pt idx="10368">
                  <c:v>6.2371700000000002E-2</c:v>
                </c:pt>
                <c:pt idx="10369">
                  <c:v>6.1967399999999999E-2</c:v>
                </c:pt>
                <c:pt idx="10370">
                  <c:v>6.1465199999999998E-2</c:v>
                </c:pt>
                <c:pt idx="10371">
                  <c:v>6.0865299999999997E-2</c:v>
                </c:pt>
                <c:pt idx="10372">
                  <c:v>6.0169300000000002E-2</c:v>
                </c:pt>
                <c:pt idx="10373">
                  <c:v>5.9377399999999997E-2</c:v>
                </c:pt>
                <c:pt idx="10374">
                  <c:v>5.8488999999999999E-2</c:v>
                </c:pt>
                <c:pt idx="10375">
                  <c:v>5.7504100000000002E-2</c:v>
                </c:pt>
                <c:pt idx="10376">
                  <c:v>5.6423000000000001E-2</c:v>
                </c:pt>
                <c:pt idx="10377">
                  <c:v>5.5245099999999998E-2</c:v>
                </c:pt>
                <c:pt idx="10378">
                  <c:v>5.3971199999999997E-2</c:v>
                </c:pt>
                <c:pt idx="10379">
                  <c:v>5.26019E-2</c:v>
                </c:pt>
                <c:pt idx="10380">
                  <c:v>5.11379E-2</c:v>
                </c:pt>
                <c:pt idx="10381">
                  <c:v>4.9581199999999999E-2</c:v>
                </c:pt>
                <c:pt idx="10382">
                  <c:v>4.79353E-2</c:v>
                </c:pt>
                <c:pt idx="10383">
                  <c:v>4.6204299999999997E-2</c:v>
                </c:pt>
                <c:pt idx="10384">
                  <c:v>4.4391699999999999E-2</c:v>
                </c:pt>
                <c:pt idx="10385">
                  <c:v>4.2498300000000003E-2</c:v>
                </c:pt>
                <c:pt idx="10386">
                  <c:v>4.0525499999999999E-2</c:v>
                </c:pt>
                <c:pt idx="10387">
                  <c:v>3.8475200000000001E-2</c:v>
                </c:pt>
                <c:pt idx="10388">
                  <c:v>3.6348699999999998E-2</c:v>
                </c:pt>
                <c:pt idx="10389">
                  <c:v>3.4146599999999999E-2</c:v>
                </c:pt>
                <c:pt idx="10390">
                  <c:v>3.1870599999999999E-2</c:v>
                </c:pt>
                <c:pt idx="10391">
                  <c:v>2.9524000000000002E-2</c:v>
                </c:pt>
                <c:pt idx="10392">
                  <c:v>2.71115E-2</c:v>
                </c:pt>
                <c:pt idx="10393">
                  <c:v>2.4636499999999999E-2</c:v>
                </c:pt>
                <c:pt idx="10394">
                  <c:v>2.21032E-2</c:v>
                </c:pt>
                <c:pt idx="10395">
                  <c:v>1.95164E-2</c:v>
                </c:pt>
                <c:pt idx="10396">
                  <c:v>1.68798E-2</c:v>
                </c:pt>
                <c:pt idx="10397">
                  <c:v>1.41949E-2</c:v>
                </c:pt>
                <c:pt idx="10398">
                  <c:v>1.1462099999999999E-2</c:v>
                </c:pt>
                <c:pt idx="10399" formatCode="0.00E+00">
                  <c:v>8.6829100000000003E-3</c:v>
                </c:pt>
                <c:pt idx="10400" formatCode="0.00E+00">
                  <c:v>5.8597500000000004E-3</c:v>
                </c:pt>
                <c:pt idx="10401" formatCode="0.00E+00">
                  <c:v>2.9951600000000002E-3</c:v>
                </c:pt>
                <c:pt idx="10402" formatCode="0.00E+00">
                  <c:v>9.1974700000000006E-5</c:v>
                </c:pt>
                <c:pt idx="10403" formatCode="0.00E+00">
                  <c:v>-2.8472100000000002E-3</c:v>
                </c:pt>
                <c:pt idx="10404" formatCode="0.00E+00">
                  <c:v>-5.8204499999999996E-3</c:v>
                </c:pt>
                <c:pt idx="10405" formatCode="0.00E+00">
                  <c:v>-8.8246499999999999E-3</c:v>
                </c:pt>
                <c:pt idx="10406">
                  <c:v>-1.1854999999999999E-2</c:v>
                </c:pt>
                <c:pt idx="10407">
                  <c:v>-1.4906300000000001E-2</c:v>
                </c:pt>
                <c:pt idx="10408">
                  <c:v>-1.7974E-2</c:v>
                </c:pt>
                <c:pt idx="10409">
                  <c:v>-2.10545E-2</c:v>
                </c:pt>
                <c:pt idx="10410">
                  <c:v>-2.41438E-2</c:v>
                </c:pt>
                <c:pt idx="10411">
                  <c:v>-2.7238200000000001E-2</c:v>
                </c:pt>
                <c:pt idx="10412">
                  <c:v>-3.0334099999999999E-2</c:v>
                </c:pt>
                <c:pt idx="10413">
                  <c:v>-3.3427499999999999E-2</c:v>
                </c:pt>
                <c:pt idx="10414">
                  <c:v>-3.6513700000000003E-2</c:v>
                </c:pt>
                <c:pt idx="10415">
                  <c:v>-3.9588699999999998E-2</c:v>
                </c:pt>
                <c:pt idx="10416">
                  <c:v>-4.2649399999999997E-2</c:v>
                </c:pt>
                <c:pt idx="10417">
                  <c:v>-4.5692900000000002E-2</c:v>
                </c:pt>
                <c:pt idx="10418">
                  <c:v>-4.87152E-2</c:v>
                </c:pt>
                <c:pt idx="10419">
                  <c:v>-5.1711899999999998E-2</c:v>
                </c:pt>
                <c:pt idx="10420">
                  <c:v>-5.4678600000000001E-2</c:v>
                </c:pt>
                <c:pt idx="10421">
                  <c:v>-5.7611000000000002E-2</c:v>
                </c:pt>
                <c:pt idx="10422">
                  <c:v>-6.0505700000000003E-2</c:v>
                </c:pt>
                <c:pt idx="10423">
                  <c:v>-6.3359299999999993E-2</c:v>
                </c:pt>
                <c:pt idx="10424">
                  <c:v>-6.6167199999999995E-2</c:v>
                </c:pt>
                <c:pt idx="10425">
                  <c:v>-6.8924700000000005E-2</c:v>
                </c:pt>
                <c:pt idx="10426">
                  <c:v>-7.1627399999999994E-2</c:v>
                </c:pt>
                <c:pt idx="10427">
                  <c:v>-7.4271400000000001E-2</c:v>
                </c:pt>
                <c:pt idx="10428">
                  <c:v>-7.6853099999999994E-2</c:v>
                </c:pt>
                <c:pt idx="10429">
                  <c:v>-7.9368900000000006E-2</c:v>
                </c:pt>
                <c:pt idx="10430">
                  <c:v>-8.1815799999999994E-2</c:v>
                </c:pt>
                <c:pt idx="10431">
                  <c:v>-8.4191500000000002E-2</c:v>
                </c:pt>
                <c:pt idx="10432">
                  <c:v>-8.6493899999999999E-2</c:v>
                </c:pt>
                <c:pt idx="10433">
                  <c:v>-8.8719599999999996E-2</c:v>
                </c:pt>
                <c:pt idx="10434">
                  <c:v>-9.0864700000000007E-2</c:v>
                </c:pt>
                <c:pt idx="10435">
                  <c:v>-9.2926499999999995E-2</c:v>
                </c:pt>
                <c:pt idx="10436">
                  <c:v>-9.4902899999999998E-2</c:v>
                </c:pt>
                <c:pt idx="10437">
                  <c:v>-9.6791299999999997E-2</c:v>
                </c:pt>
                <c:pt idx="10438">
                  <c:v>-9.8587900000000006E-2</c:v>
                </c:pt>
                <c:pt idx="10439">
                  <c:v>-0.100288</c:v>
                </c:pt>
                <c:pt idx="10440">
                  <c:v>-0.10188999999999999</c:v>
                </c:pt>
                <c:pt idx="10441">
                  <c:v>-0.103393</c:v>
                </c:pt>
                <c:pt idx="10442">
                  <c:v>-0.104796</c:v>
                </c:pt>
                <c:pt idx="10443">
                  <c:v>-0.10609300000000001</c:v>
                </c:pt>
                <c:pt idx="10444">
                  <c:v>-0.10728</c:v>
                </c:pt>
                <c:pt idx="10445">
                  <c:v>-0.108353</c:v>
                </c:pt>
                <c:pt idx="10446">
                  <c:v>-0.10931</c:v>
                </c:pt>
                <c:pt idx="10447">
                  <c:v>-0.110152</c:v>
                </c:pt>
                <c:pt idx="10448">
                  <c:v>-0.110875</c:v>
                </c:pt>
                <c:pt idx="10449">
                  <c:v>-0.11148</c:v>
                </c:pt>
                <c:pt idx="10450">
                  <c:v>-0.111967</c:v>
                </c:pt>
                <c:pt idx="10451">
                  <c:v>-0.112334</c:v>
                </c:pt>
                <c:pt idx="10452">
                  <c:v>-0.112581</c:v>
                </c:pt>
                <c:pt idx="10453">
                  <c:v>-0.112708</c:v>
                </c:pt>
                <c:pt idx="10454">
                  <c:v>-0.11271399999999999</c:v>
                </c:pt>
                <c:pt idx="10455">
                  <c:v>-0.112597</c:v>
                </c:pt>
                <c:pt idx="10456">
                  <c:v>-0.112356</c:v>
                </c:pt>
                <c:pt idx="10457">
                  <c:v>-0.11199000000000001</c:v>
                </c:pt>
                <c:pt idx="10458">
                  <c:v>-0.111496</c:v>
                </c:pt>
                <c:pt idx="10459">
                  <c:v>-0.110874</c:v>
                </c:pt>
                <c:pt idx="10460">
                  <c:v>-0.110123</c:v>
                </c:pt>
                <c:pt idx="10461">
                  <c:v>-0.10924399999999999</c:v>
                </c:pt>
                <c:pt idx="10462">
                  <c:v>-0.108237</c:v>
                </c:pt>
                <c:pt idx="10463">
                  <c:v>-0.107104</c:v>
                </c:pt>
                <c:pt idx="10464">
                  <c:v>-0.10585</c:v>
                </c:pt>
                <c:pt idx="10465">
                  <c:v>-0.104475</c:v>
                </c:pt>
                <c:pt idx="10466">
                  <c:v>-0.10298</c:v>
                </c:pt>
                <c:pt idx="10467">
                  <c:v>-0.101365</c:v>
                </c:pt>
                <c:pt idx="10468">
                  <c:v>-9.9630200000000002E-2</c:v>
                </c:pt>
                <c:pt idx="10469">
                  <c:v>-9.7776100000000005E-2</c:v>
                </c:pt>
                <c:pt idx="10470">
                  <c:v>-9.5804600000000004E-2</c:v>
                </c:pt>
                <c:pt idx="10471">
                  <c:v>-9.3717999999999996E-2</c:v>
                </c:pt>
                <c:pt idx="10472">
                  <c:v>-9.1517399999999999E-2</c:v>
                </c:pt>
                <c:pt idx="10473">
                  <c:v>-8.9202600000000007E-2</c:v>
                </c:pt>
                <c:pt idx="10474">
                  <c:v>-8.6773799999999998E-2</c:v>
                </c:pt>
                <c:pt idx="10475">
                  <c:v>-8.4233600000000006E-2</c:v>
                </c:pt>
                <c:pt idx="10476">
                  <c:v>-8.1586000000000006E-2</c:v>
                </c:pt>
                <c:pt idx="10477">
                  <c:v>-7.8834699999999994E-2</c:v>
                </c:pt>
                <c:pt idx="10478">
                  <c:v>-7.5982099999999997E-2</c:v>
                </c:pt>
                <c:pt idx="10479">
                  <c:v>-7.3030499999999998E-2</c:v>
                </c:pt>
                <c:pt idx="10480">
                  <c:v>-6.9983100000000006E-2</c:v>
                </c:pt>
                <c:pt idx="10481">
                  <c:v>-6.6842799999999994E-2</c:v>
                </c:pt>
                <c:pt idx="10482">
                  <c:v>-6.3611699999999993E-2</c:v>
                </c:pt>
                <c:pt idx="10483">
                  <c:v>-6.0291200000000003E-2</c:v>
                </c:pt>
                <c:pt idx="10484">
                  <c:v>-5.6883200000000002E-2</c:v>
                </c:pt>
                <c:pt idx="10485">
                  <c:v>-5.3390800000000002E-2</c:v>
                </c:pt>
                <c:pt idx="10486">
                  <c:v>-4.9817500000000001E-2</c:v>
                </c:pt>
                <c:pt idx="10487">
                  <c:v>-4.6167300000000001E-2</c:v>
                </c:pt>
                <c:pt idx="10488">
                  <c:v>-4.24444E-2</c:v>
                </c:pt>
                <c:pt idx="10489">
                  <c:v>-3.8653300000000002E-2</c:v>
                </c:pt>
                <c:pt idx="10490">
                  <c:v>-3.4798099999999998E-2</c:v>
                </c:pt>
                <c:pt idx="10491">
                  <c:v>-3.0881499999999999E-2</c:v>
                </c:pt>
                <c:pt idx="10492">
                  <c:v>-2.69065E-2</c:v>
                </c:pt>
                <c:pt idx="10493">
                  <c:v>-2.2877100000000001E-2</c:v>
                </c:pt>
                <c:pt idx="10494">
                  <c:v>-1.8797100000000001E-2</c:v>
                </c:pt>
                <c:pt idx="10495">
                  <c:v>-1.46699E-2</c:v>
                </c:pt>
                <c:pt idx="10496">
                  <c:v>-1.04989E-2</c:v>
                </c:pt>
                <c:pt idx="10497" formatCode="0.00E+00">
                  <c:v>-6.2877100000000002E-3</c:v>
                </c:pt>
                <c:pt idx="10498" formatCode="0.00E+00">
                  <c:v>-2.0400100000000001E-3</c:v>
                </c:pt>
                <c:pt idx="10499" formatCode="0.00E+00">
                  <c:v>2.24047E-3</c:v>
                </c:pt>
                <c:pt idx="10500" formatCode="0.00E+00">
                  <c:v>6.5498700000000002E-3</c:v>
                </c:pt>
                <c:pt idx="10501">
                  <c:v>1.08843E-2</c:v>
                </c:pt>
                <c:pt idx="10502">
                  <c:v>1.5240099999999999E-2</c:v>
                </c:pt>
                <c:pt idx="10503">
                  <c:v>1.9613499999999999E-2</c:v>
                </c:pt>
                <c:pt idx="10504">
                  <c:v>2.39995E-2</c:v>
                </c:pt>
                <c:pt idx="10505">
                  <c:v>2.8392199999999999E-2</c:v>
                </c:pt>
                <c:pt idx="10506">
                  <c:v>3.2786500000000003E-2</c:v>
                </c:pt>
                <c:pt idx="10507">
                  <c:v>3.7178200000000002E-2</c:v>
                </c:pt>
                <c:pt idx="10508">
                  <c:v>4.1563799999999998E-2</c:v>
                </c:pt>
                <c:pt idx="10509">
                  <c:v>4.5939199999999999E-2</c:v>
                </c:pt>
                <c:pt idx="10510">
                  <c:v>5.0300600000000001E-2</c:v>
                </c:pt>
                <c:pt idx="10511">
                  <c:v>5.4645399999999997E-2</c:v>
                </c:pt>
                <c:pt idx="10512">
                  <c:v>5.8970700000000001E-2</c:v>
                </c:pt>
                <c:pt idx="10513">
                  <c:v>6.3272300000000004E-2</c:v>
                </c:pt>
                <c:pt idx="10514">
                  <c:v>6.7545900000000006E-2</c:v>
                </c:pt>
                <c:pt idx="10515">
                  <c:v>7.1787599999999993E-2</c:v>
                </c:pt>
                <c:pt idx="10516">
                  <c:v>7.5994199999999998E-2</c:v>
                </c:pt>
                <c:pt idx="10517">
                  <c:v>8.0163399999999996E-2</c:v>
                </c:pt>
                <c:pt idx="10518">
                  <c:v>8.4291599999999994E-2</c:v>
                </c:pt>
                <c:pt idx="10519">
                  <c:v>8.8374999999999995E-2</c:v>
                </c:pt>
                <c:pt idx="10520">
                  <c:v>9.2410000000000006E-2</c:v>
                </c:pt>
                <c:pt idx="10521">
                  <c:v>9.6393699999999999E-2</c:v>
                </c:pt>
                <c:pt idx="10522">
                  <c:v>0.10032199999999999</c:v>
                </c:pt>
                <c:pt idx="10523">
                  <c:v>0.104188</c:v>
                </c:pt>
                <c:pt idx="10524">
                  <c:v>0.107989</c:v>
                </c:pt>
                <c:pt idx="10525">
                  <c:v>0.111721</c:v>
                </c:pt>
                <c:pt idx="10526">
                  <c:v>0.115382</c:v>
                </c:pt>
                <c:pt idx="10527">
                  <c:v>0.11897000000000001</c:v>
                </c:pt>
                <c:pt idx="10528">
                  <c:v>0.12248100000000001</c:v>
                </c:pt>
                <c:pt idx="10529">
                  <c:v>0.125912</c:v>
                </c:pt>
                <c:pt idx="10530">
                  <c:v>0.12926000000000001</c:v>
                </c:pt>
                <c:pt idx="10531">
                  <c:v>0.132524</c:v>
                </c:pt>
                <c:pt idx="10532">
                  <c:v>0.13569999999999999</c:v>
                </c:pt>
                <c:pt idx="10533">
                  <c:v>0.13878699999999999</c:v>
                </c:pt>
                <c:pt idx="10534">
                  <c:v>0.14178199999999999</c:v>
                </c:pt>
                <c:pt idx="10535">
                  <c:v>0.14468200000000001</c:v>
                </c:pt>
                <c:pt idx="10536">
                  <c:v>0.14748700000000001</c:v>
                </c:pt>
                <c:pt idx="10537">
                  <c:v>0.15019399999999999</c:v>
                </c:pt>
                <c:pt idx="10538">
                  <c:v>0.15280299999999999</c:v>
                </c:pt>
                <c:pt idx="10539">
                  <c:v>0.155311</c:v>
                </c:pt>
                <c:pt idx="10540">
                  <c:v>0.157718</c:v>
                </c:pt>
                <c:pt idx="10541">
                  <c:v>0.16002</c:v>
                </c:pt>
                <c:pt idx="10542">
                  <c:v>0.162218</c:v>
                </c:pt>
                <c:pt idx="10543">
                  <c:v>0.16430900000000001</c:v>
                </c:pt>
                <c:pt idx="10544">
                  <c:v>0.166292</c:v>
                </c:pt>
                <c:pt idx="10545">
                  <c:v>0.16816600000000001</c:v>
                </c:pt>
                <c:pt idx="10546">
                  <c:v>0.169931</c:v>
                </c:pt>
                <c:pt idx="10547">
                  <c:v>0.17158499999999999</c:v>
                </c:pt>
                <c:pt idx="10548">
                  <c:v>0.173128</c:v>
                </c:pt>
                <c:pt idx="10549">
                  <c:v>0.17455899999999999</c:v>
                </c:pt>
                <c:pt idx="10550">
                  <c:v>0.17587900000000001</c:v>
                </c:pt>
                <c:pt idx="10551">
                  <c:v>0.17708699999999999</c:v>
                </c:pt>
                <c:pt idx="10552">
                  <c:v>0.17818300000000001</c:v>
                </c:pt>
                <c:pt idx="10553">
                  <c:v>0.17916499999999999</c:v>
                </c:pt>
                <c:pt idx="10554">
                  <c:v>0.180033</c:v>
                </c:pt>
                <c:pt idx="10555">
                  <c:v>0.18078900000000001</c:v>
                </c:pt>
                <c:pt idx="10556">
                  <c:v>0.18143300000000001</c:v>
                </c:pt>
                <c:pt idx="10557">
                  <c:v>0.18196599999999999</c:v>
                </c:pt>
                <c:pt idx="10558">
                  <c:v>0.18238499999999999</c:v>
                </c:pt>
                <c:pt idx="10559">
                  <c:v>0.18269199999999999</c:v>
                </c:pt>
                <c:pt idx="10560">
                  <c:v>0.18288699999999999</c:v>
                </c:pt>
                <c:pt idx="10561">
                  <c:v>0.182972</c:v>
                </c:pt>
                <c:pt idx="10562">
                  <c:v>0.18295</c:v>
                </c:pt>
                <c:pt idx="10563">
                  <c:v>0.18282200000000001</c:v>
                </c:pt>
                <c:pt idx="10564">
                  <c:v>0.182589</c:v>
                </c:pt>
                <c:pt idx="10565">
                  <c:v>0.182252</c:v>
                </c:pt>
                <c:pt idx="10566">
                  <c:v>0.18181</c:v>
                </c:pt>
                <c:pt idx="10567">
                  <c:v>0.18126600000000001</c:v>
                </c:pt>
                <c:pt idx="10568">
                  <c:v>0.18062</c:v>
                </c:pt>
                <c:pt idx="10569">
                  <c:v>0.17987300000000001</c:v>
                </c:pt>
                <c:pt idx="10570">
                  <c:v>0.17902799999999999</c:v>
                </c:pt>
                <c:pt idx="10571">
                  <c:v>0.178088</c:v>
                </c:pt>
                <c:pt idx="10572">
                  <c:v>0.17705599999999999</c:v>
                </c:pt>
                <c:pt idx="10573">
                  <c:v>0.17593500000000001</c:v>
                </c:pt>
                <c:pt idx="10574">
                  <c:v>0.17472799999999999</c:v>
                </c:pt>
                <c:pt idx="10575">
                  <c:v>0.17343700000000001</c:v>
                </c:pt>
                <c:pt idx="10576">
                  <c:v>0.17206299999999999</c:v>
                </c:pt>
                <c:pt idx="10577">
                  <c:v>0.17060900000000001</c:v>
                </c:pt>
                <c:pt idx="10578">
                  <c:v>0.169075</c:v>
                </c:pt>
                <c:pt idx="10579">
                  <c:v>0.167464</c:v>
                </c:pt>
                <c:pt idx="10580">
                  <c:v>0.16578100000000001</c:v>
                </c:pt>
                <c:pt idx="10581">
                  <c:v>0.16402700000000001</c:v>
                </c:pt>
                <c:pt idx="10582">
                  <c:v>0.16220399999999999</c:v>
                </c:pt>
                <c:pt idx="10583">
                  <c:v>0.16031400000000001</c:v>
                </c:pt>
                <c:pt idx="10584">
                  <c:v>0.158359</c:v>
                </c:pt>
                <c:pt idx="10585">
                  <c:v>0.15634200000000001</c:v>
                </c:pt>
                <c:pt idx="10586">
                  <c:v>0.15426500000000001</c:v>
                </c:pt>
                <c:pt idx="10587">
                  <c:v>0.15212899999999999</c:v>
                </c:pt>
                <c:pt idx="10588">
                  <c:v>0.14993899999999999</c:v>
                </c:pt>
                <c:pt idx="10589">
                  <c:v>0.14769699999999999</c:v>
                </c:pt>
                <c:pt idx="10590">
                  <c:v>0.14540600000000001</c:v>
                </c:pt>
                <c:pt idx="10591">
                  <c:v>0.143069</c:v>
                </c:pt>
                <c:pt idx="10592">
                  <c:v>0.14068900000000001</c:v>
                </c:pt>
                <c:pt idx="10593">
                  <c:v>0.138269</c:v>
                </c:pt>
                <c:pt idx="10594">
                  <c:v>0.13581299999999999</c:v>
                </c:pt>
                <c:pt idx="10595">
                  <c:v>0.133323</c:v>
                </c:pt>
                <c:pt idx="10596">
                  <c:v>0.130802</c:v>
                </c:pt>
                <c:pt idx="10597">
                  <c:v>0.128251</c:v>
                </c:pt>
                <c:pt idx="10598">
                  <c:v>0.12567200000000001</c:v>
                </c:pt>
                <c:pt idx="10599">
                  <c:v>0.123067</c:v>
                </c:pt>
                <c:pt idx="10600">
                  <c:v>0.120439</c:v>
                </c:pt>
                <c:pt idx="10601">
                  <c:v>0.117794</c:v>
                </c:pt>
                <c:pt idx="10602">
                  <c:v>0.115135</c:v>
                </c:pt>
                <c:pt idx="10603">
                  <c:v>0.11246399999999999</c:v>
                </c:pt>
                <c:pt idx="10604">
                  <c:v>0.10978400000000001</c:v>
                </c:pt>
                <c:pt idx="10605">
                  <c:v>0.107096</c:v>
                </c:pt>
                <c:pt idx="10606">
                  <c:v>0.104404</c:v>
                </c:pt>
                <c:pt idx="10607">
                  <c:v>0.10170800000000001</c:v>
                </c:pt>
                <c:pt idx="10608">
                  <c:v>9.9011299999999997E-2</c:v>
                </c:pt>
                <c:pt idx="10609">
                  <c:v>9.6314300000000005E-2</c:v>
                </c:pt>
                <c:pt idx="10610">
                  <c:v>9.3618800000000002E-2</c:v>
                </c:pt>
                <c:pt idx="10611">
                  <c:v>9.0926999999999994E-2</c:v>
                </c:pt>
                <c:pt idx="10612">
                  <c:v>8.8241799999999995E-2</c:v>
                </c:pt>
                <c:pt idx="10613">
                  <c:v>8.5566299999999998E-2</c:v>
                </c:pt>
                <c:pt idx="10614">
                  <c:v>8.2903900000000003E-2</c:v>
                </c:pt>
                <c:pt idx="10615">
                  <c:v>8.0258499999999997E-2</c:v>
                </c:pt>
                <c:pt idx="10616">
                  <c:v>7.76337E-2</c:v>
                </c:pt>
                <c:pt idx="10617">
                  <c:v>7.5031500000000001E-2</c:v>
                </c:pt>
                <c:pt idx="10618">
                  <c:v>7.2452699999999995E-2</c:v>
                </c:pt>
                <c:pt idx="10619">
                  <c:v>6.9898199999999994E-2</c:v>
                </c:pt>
                <c:pt idx="10620">
                  <c:v>6.7368800000000006E-2</c:v>
                </c:pt>
                <c:pt idx="10621">
                  <c:v>6.4866199999999999E-2</c:v>
                </c:pt>
                <c:pt idx="10622">
                  <c:v>6.2392700000000002E-2</c:v>
                </c:pt>
                <c:pt idx="10623">
                  <c:v>5.9950900000000001E-2</c:v>
                </c:pt>
                <c:pt idx="10624">
                  <c:v>5.7542999999999997E-2</c:v>
                </c:pt>
                <c:pt idx="10625">
                  <c:v>5.5170299999999999E-2</c:v>
                </c:pt>
                <c:pt idx="10626">
                  <c:v>5.2833600000000001E-2</c:v>
                </c:pt>
                <c:pt idx="10627">
                  <c:v>5.0534099999999998E-2</c:v>
                </c:pt>
                <c:pt idx="10628">
                  <c:v>4.8273000000000003E-2</c:v>
                </c:pt>
                <c:pt idx="10629">
                  <c:v>4.6052500000000003E-2</c:v>
                </c:pt>
                <c:pt idx="10630">
                  <c:v>4.3874799999999999E-2</c:v>
                </c:pt>
                <c:pt idx="10631">
                  <c:v>4.1742000000000001E-2</c:v>
                </c:pt>
                <c:pt idx="10632">
                  <c:v>3.9655299999999997E-2</c:v>
                </c:pt>
                <c:pt idx="10633">
                  <c:v>3.7615599999999999E-2</c:v>
                </c:pt>
                <c:pt idx="10634">
                  <c:v>3.5623799999999997E-2</c:v>
                </c:pt>
                <c:pt idx="10635">
                  <c:v>3.3681299999999997E-2</c:v>
                </c:pt>
                <c:pt idx="10636">
                  <c:v>3.1788299999999999E-2</c:v>
                </c:pt>
                <c:pt idx="10637">
                  <c:v>2.9944599999999998E-2</c:v>
                </c:pt>
                <c:pt idx="10638">
                  <c:v>2.81502E-2</c:v>
                </c:pt>
                <c:pt idx="10639">
                  <c:v>2.6405600000000001E-2</c:v>
                </c:pt>
                <c:pt idx="10640">
                  <c:v>2.4710699999999999E-2</c:v>
                </c:pt>
                <c:pt idx="10641">
                  <c:v>2.3066099999999999E-2</c:v>
                </c:pt>
                <c:pt idx="10642">
                  <c:v>2.14735E-2</c:v>
                </c:pt>
                <c:pt idx="10643">
                  <c:v>1.9933699999999999E-2</c:v>
                </c:pt>
                <c:pt idx="10644">
                  <c:v>1.8446299999999999E-2</c:v>
                </c:pt>
                <c:pt idx="10645">
                  <c:v>1.7011800000000001E-2</c:v>
                </c:pt>
                <c:pt idx="10646">
                  <c:v>1.5632199999999999E-2</c:v>
                </c:pt>
                <c:pt idx="10647">
                  <c:v>1.43094E-2</c:v>
                </c:pt>
                <c:pt idx="10648">
                  <c:v>1.3044200000000001E-2</c:v>
                </c:pt>
                <c:pt idx="10649">
                  <c:v>1.1837800000000001E-2</c:v>
                </c:pt>
                <c:pt idx="10650">
                  <c:v>1.06902E-2</c:v>
                </c:pt>
                <c:pt idx="10651" formatCode="0.00E+00">
                  <c:v>9.5990599999999995E-3</c:v>
                </c:pt>
                <c:pt idx="10652" formatCode="0.00E+00">
                  <c:v>8.5621399999999993E-3</c:v>
                </c:pt>
                <c:pt idx="10653" formatCode="0.00E+00">
                  <c:v>7.5799300000000003E-3</c:v>
                </c:pt>
                <c:pt idx="10654" formatCode="0.00E+00">
                  <c:v>6.6540499999999999E-3</c:v>
                </c:pt>
                <c:pt idx="10655" formatCode="0.00E+00">
                  <c:v>5.78533E-3</c:v>
                </c:pt>
                <c:pt idx="10656" formatCode="0.00E+00">
                  <c:v>4.9738999999999998E-3</c:v>
                </c:pt>
                <c:pt idx="10657" formatCode="0.00E+00">
                  <c:v>4.2199000000000004E-3</c:v>
                </c:pt>
                <c:pt idx="10658" formatCode="0.00E+00">
                  <c:v>3.52396E-3</c:v>
                </c:pt>
                <c:pt idx="10659" formatCode="0.00E+00">
                  <c:v>2.88668E-3</c:v>
                </c:pt>
                <c:pt idx="10660" formatCode="0.00E+00">
                  <c:v>2.3083800000000001E-3</c:v>
                </c:pt>
                <c:pt idx="10661" formatCode="0.00E+00">
                  <c:v>1.7894199999999999E-3</c:v>
                </c:pt>
                <c:pt idx="10662" formatCode="0.00E+00">
                  <c:v>1.33018E-3</c:v>
                </c:pt>
                <c:pt idx="10663" formatCode="0.00E+00">
                  <c:v>9.3075500000000002E-4</c:v>
                </c:pt>
                <c:pt idx="10664" formatCode="0.00E+00">
                  <c:v>5.9056600000000005E-4</c:v>
                </c:pt>
                <c:pt idx="10665" formatCode="0.00E+00">
                  <c:v>3.0847099999999999E-4</c:v>
                </c:pt>
                <c:pt idx="10666" formatCode="0.00E+00">
                  <c:v>8.3619899999999995E-5</c:v>
                </c:pt>
                <c:pt idx="10667" formatCode="0.00E+00">
                  <c:v>-8.4440100000000005E-5</c:v>
                </c:pt>
                <c:pt idx="10668" formatCode="0.00E+00">
                  <c:v>-1.9606800000000001E-4</c:v>
                </c:pt>
                <c:pt idx="10669" formatCode="0.00E+00">
                  <c:v>-2.5149900000000003E-4</c:v>
                </c:pt>
                <c:pt idx="10670" formatCode="0.00E+00">
                  <c:v>-2.5102300000000001E-4</c:v>
                </c:pt>
                <c:pt idx="10671" formatCode="0.00E+00">
                  <c:v>-1.94747E-4</c:v>
                </c:pt>
                <c:pt idx="10672" formatCode="0.00E+00">
                  <c:v>-8.2544299999999995E-5</c:v>
                </c:pt>
                <c:pt idx="10673" formatCode="0.00E+00">
                  <c:v>8.5323300000000004E-5</c:v>
                </c:pt>
                <c:pt idx="10674" formatCode="0.00E+00">
                  <c:v>3.07993E-4</c:v>
                </c:pt>
                <c:pt idx="10675" formatCode="0.00E+00">
                  <c:v>5.8414100000000004E-4</c:v>
                </c:pt>
                <c:pt idx="10676" formatCode="0.00E+00">
                  <c:v>9.1240799999999997E-4</c:v>
                </c:pt>
                <c:pt idx="10677" formatCode="0.00E+00">
                  <c:v>1.2920200000000001E-3</c:v>
                </c:pt>
                <c:pt idx="10678" formatCode="0.00E+00">
                  <c:v>1.7226699999999999E-3</c:v>
                </c:pt>
                <c:pt idx="10679" formatCode="0.00E+00">
                  <c:v>2.2040499999999999E-3</c:v>
                </c:pt>
                <c:pt idx="10680" formatCode="0.00E+00">
                  <c:v>2.73596E-3</c:v>
                </c:pt>
                <c:pt idx="10681" formatCode="0.00E+00">
                  <c:v>3.3186600000000002E-3</c:v>
                </c:pt>
                <c:pt idx="10682" formatCode="0.00E+00">
                  <c:v>3.9525100000000002E-3</c:v>
                </c:pt>
                <c:pt idx="10683" formatCode="0.00E+00">
                  <c:v>4.6378499999999998E-3</c:v>
                </c:pt>
                <c:pt idx="10684" formatCode="0.00E+00">
                  <c:v>5.3749499999999999E-3</c:v>
                </c:pt>
                <c:pt idx="10685" formatCode="0.00E+00">
                  <c:v>6.1638200000000004E-3</c:v>
                </c:pt>
                <c:pt idx="10686" formatCode="0.00E+00">
                  <c:v>7.0039100000000003E-3</c:v>
                </c:pt>
                <c:pt idx="10687" formatCode="0.00E+00">
                  <c:v>7.8944299999999992E-3</c:v>
                </c:pt>
                <c:pt idx="10688" formatCode="0.00E+00">
                  <c:v>8.8351599999999999E-3</c:v>
                </c:pt>
                <c:pt idx="10689" formatCode="0.00E+00">
                  <c:v>9.8265699999999997E-3</c:v>
                </c:pt>
                <c:pt idx="10690">
                  <c:v>1.08691E-2</c:v>
                </c:pt>
                <c:pt idx="10691">
                  <c:v>1.1962E-2</c:v>
                </c:pt>
                <c:pt idx="10692">
                  <c:v>1.3103399999999999E-2</c:v>
                </c:pt>
                <c:pt idx="10693">
                  <c:v>1.4291099999999999E-2</c:v>
                </c:pt>
                <c:pt idx="10694">
                  <c:v>1.55242E-2</c:v>
                </c:pt>
                <c:pt idx="10695">
                  <c:v>1.6802000000000001E-2</c:v>
                </c:pt>
                <c:pt idx="10696">
                  <c:v>1.81236E-2</c:v>
                </c:pt>
                <c:pt idx="10697">
                  <c:v>1.9488999999999999E-2</c:v>
                </c:pt>
                <c:pt idx="10698">
                  <c:v>2.08985E-2</c:v>
                </c:pt>
                <c:pt idx="10699">
                  <c:v>2.2351900000000001E-2</c:v>
                </c:pt>
                <c:pt idx="10700">
                  <c:v>2.3848299999999999E-2</c:v>
                </c:pt>
                <c:pt idx="10701">
                  <c:v>2.5385999999999999E-2</c:v>
                </c:pt>
                <c:pt idx="10702">
                  <c:v>2.6964100000000001E-2</c:v>
                </c:pt>
                <c:pt idx="10703">
                  <c:v>2.85825E-2</c:v>
                </c:pt>
                <c:pt idx="10704">
                  <c:v>3.0241500000000001E-2</c:v>
                </c:pt>
                <c:pt idx="10705">
                  <c:v>3.19411E-2</c:v>
                </c:pt>
                <c:pt idx="10706">
                  <c:v>3.3680300000000003E-2</c:v>
                </c:pt>
                <c:pt idx="10707">
                  <c:v>3.5458299999999998E-2</c:v>
                </c:pt>
                <c:pt idx="10708">
                  <c:v>3.7274000000000002E-2</c:v>
                </c:pt>
                <c:pt idx="10709">
                  <c:v>3.9125500000000001E-2</c:v>
                </c:pt>
                <c:pt idx="10710">
                  <c:v>4.1008799999999998E-2</c:v>
                </c:pt>
                <c:pt idx="10711">
                  <c:v>4.2921300000000003E-2</c:v>
                </c:pt>
                <c:pt idx="10712">
                  <c:v>4.4862899999999997E-2</c:v>
                </c:pt>
                <c:pt idx="10713">
                  <c:v>4.6833399999999997E-2</c:v>
                </c:pt>
                <c:pt idx="10714">
                  <c:v>4.8831699999999999E-2</c:v>
                </c:pt>
                <c:pt idx="10715">
                  <c:v>5.0855900000000002E-2</c:v>
                </c:pt>
                <c:pt idx="10716">
                  <c:v>5.2904E-2</c:v>
                </c:pt>
                <c:pt idx="10717">
                  <c:v>5.4974200000000001E-2</c:v>
                </c:pt>
                <c:pt idx="10718">
                  <c:v>5.7066100000000002E-2</c:v>
                </c:pt>
                <c:pt idx="10719">
                  <c:v>5.9179799999999998E-2</c:v>
                </c:pt>
                <c:pt idx="10720">
                  <c:v>6.1314800000000003E-2</c:v>
                </c:pt>
                <c:pt idx="10721">
                  <c:v>6.3469600000000001E-2</c:v>
                </c:pt>
                <c:pt idx="10722">
                  <c:v>6.5642800000000001E-2</c:v>
                </c:pt>
                <c:pt idx="10723">
                  <c:v>6.7832699999999996E-2</c:v>
                </c:pt>
                <c:pt idx="10724">
                  <c:v>7.0037500000000003E-2</c:v>
                </c:pt>
                <c:pt idx="10725">
                  <c:v>7.2255299999999995E-2</c:v>
                </c:pt>
                <c:pt idx="10726">
                  <c:v>7.4484400000000006E-2</c:v>
                </c:pt>
                <c:pt idx="10727">
                  <c:v>7.6722399999999996E-2</c:v>
                </c:pt>
                <c:pt idx="10728">
                  <c:v>7.8966499999999995E-2</c:v>
                </c:pt>
                <c:pt idx="10729">
                  <c:v>8.1214400000000006E-2</c:v>
                </c:pt>
                <c:pt idx="10730">
                  <c:v>8.3463599999999999E-2</c:v>
                </c:pt>
                <c:pt idx="10731">
                  <c:v>8.5711899999999994E-2</c:v>
                </c:pt>
                <c:pt idx="10732">
                  <c:v>8.7957999999999995E-2</c:v>
                </c:pt>
                <c:pt idx="10733">
                  <c:v>9.0200600000000006E-2</c:v>
                </c:pt>
                <c:pt idx="10734">
                  <c:v>9.24368E-2</c:v>
                </c:pt>
                <c:pt idx="10735">
                  <c:v>9.4662999999999997E-2</c:v>
                </c:pt>
                <c:pt idx="10736">
                  <c:v>9.6876799999999999E-2</c:v>
                </c:pt>
                <c:pt idx="10737">
                  <c:v>9.9075999999999997E-2</c:v>
                </c:pt>
                <c:pt idx="10738">
                  <c:v>0.101259</c:v>
                </c:pt>
                <c:pt idx="10739">
                  <c:v>0.103423</c:v>
                </c:pt>
                <c:pt idx="10740">
                  <c:v>0.105568</c:v>
                </c:pt>
                <c:pt idx="10741">
                  <c:v>0.10768999999999999</c:v>
                </c:pt>
                <c:pt idx="10742">
                  <c:v>0.109789</c:v>
                </c:pt>
                <c:pt idx="10743">
                  <c:v>0.111862</c:v>
                </c:pt>
                <c:pt idx="10744">
                  <c:v>0.113908</c:v>
                </c:pt>
                <c:pt idx="10745">
                  <c:v>0.115922</c:v>
                </c:pt>
                <c:pt idx="10746">
                  <c:v>0.11790299999999999</c:v>
                </c:pt>
                <c:pt idx="10747">
                  <c:v>0.119848</c:v>
                </c:pt>
                <c:pt idx="10748">
                  <c:v>0.121757</c:v>
                </c:pt>
                <c:pt idx="10749">
                  <c:v>0.12363</c:v>
                </c:pt>
                <c:pt idx="10750">
                  <c:v>0.12546599999999999</c:v>
                </c:pt>
                <c:pt idx="10751">
                  <c:v>0.12726599999999999</c:v>
                </c:pt>
                <c:pt idx="10752">
                  <c:v>0.129026</c:v>
                </c:pt>
                <c:pt idx="10753">
                  <c:v>0.130743</c:v>
                </c:pt>
                <c:pt idx="10754">
                  <c:v>0.132415</c:v>
                </c:pt>
                <c:pt idx="10755">
                  <c:v>0.13403799999999999</c:v>
                </c:pt>
                <c:pt idx="10756">
                  <c:v>0.13561200000000001</c:v>
                </c:pt>
                <c:pt idx="10757">
                  <c:v>0.13713400000000001</c:v>
                </c:pt>
                <c:pt idx="10758">
                  <c:v>0.138603</c:v>
                </c:pt>
                <c:pt idx="10759">
                  <c:v>0.140019</c:v>
                </c:pt>
                <c:pt idx="10760">
                  <c:v>0.141379</c:v>
                </c:pt>
                <c:pt idx="10761">
                  <c:v>0.142683</c:v>
                </c:pt>
                <c:pt idx="10762">
                  <c:v>0.143929</c:v>
                </c:pt>
                <c:pt idx="10763">
                  <c:v>0.145117</c:v>
                </c:pt>
                <c:pt idx="10764">
                  <c:v>0.14624500000000001</c:v>
                </c:pt>
                <c:pt idx="10765">
                  <c:v>0.14731</c:v>
                </c:pt>
                <c:pt idx="10766">
                  <c:v>0.148312</c:v>
                </c:pt>
                <c:pt idx="10767">
                  <c:v>0.14924899999999999</c:v>
                </c:pt>
                <c:pt idx="10768">
                  <c:v>0.15012</c:v>
                </c:pt>
                <c:pt idx="10769">
                  <c:v>0.150923</c:v>
                </c:pt>
                <c:pt idx="10770">
                  <c:v>0.15165699999999999</c:v>
                </c:pt>
                <c:pt idx="10771">
                  <c:v>0.15232000000000001</c:v>
                </c:pt>
                <c:pt idx="10772">
                  <c:v>0.15290999999999999</c:v>
                </c:pt>
                <c:pt idx="10773">
                  <c:v>0.15342500000000001</c:v>
                </c:pt>
                <c:pt idx="10774">
                  <c:v>0.153865</c:v>
                </c:pt>
                <c:pt idx="10775">
                  <c:v>0.154229</c:v>
                </c:pt>
                <c:pt idx="10776">
                  <c:v>0.15451699999999999</c:v>
                </c:pt>
                <c:pt idx="10777">
                  <c:v>0.154727</c:v>
                </c:pt>
                <c:pt idx="10778">
                  <c:v>0.154859</c:v>
                </c:pt>
                <c:pt idx="10779">
                  <c:v>0.154914</c:v>
                </c:pt>
                <c:pt idx="10780">
                  <c:v>0.154894</c:v>
                </c:pt>
                <c:pt idx="10781">
                  <c:v>0.15479899999999999</c:v>
                </c:pt>
                <c:pt idx="10782">
                  <c:v>0.15462799999999999</c:v>
                </c:pt>
                <c:pt idx="10783">
                  <c:v>0.15438199999999999</c:v>
                </c:pt>
                <c:pt idx="10784">
                  <c:v>0.15406</c:v>
                </c:pt>
                <c:pt idx="10785">
                  <c:v>0.15366299999999999</c:v>
                </c:pt>
                <c:pt idx="10786">
                  <c:v>0.15319199999999999</c:v>
                </c:pt>
                <c:pt idx="10787">
                  <c:v>0.152646</c:v>
                </c:pt>
                <c:pt idx="10788">
                  <c:v>0.15203</c:v>
                </c:pt>
                <c:pt idx="10789">
                  <c:v>0.15134400000000001</c:v>
                </c:pt>
                <c:pt idx="10790">
                  <c:v>0.15059</c:v>
                </c:pt>
                <c:pt idx="10791">
                  <c:v>0.14976999999999999</c:v>
                </c:pt>
                <c:pt idx="10792">
                  <c:v>0.14888399999999999</c:v>
                </c:pt>
                <c:pt idx="10793">
                  <c:v>0.14793400000000001</c:v>
                </c:pt>
                <c:pt idx="10794">
                  <c:v>0.146923</c:v>
                </c:pt>
                <c:pt idx="10795">
                  <c:v>0.14585100000000001</c:v>
                </c:pt>
                <c:pt idx="10796">
                  <c:v>0.14471700000000001</c:v>
                </c:pt>
                <c:pt idx="10797">
                  <c:v>0.14352200000000001</c:v>
                </c:pt>
                <c:pt idx="10798">
                  <c:v>0.142265</c:v>
                </c:pt>
                <c:pt idx="10799">
                  <c:v>0.14094799999999999</c:v>
                </c:pt>
                <c:pt idx="10800">
                  <c:v>0.13957600000000001</c:v>
                </c:pt>
                <c:pt idx="10801">
                  <c:v>0.138151</c:v>
                </c:pt>
                <c:pt idx="10802">
                  <c:v>0.13667499999999999</c:v>
                </c:pt>
                <c:pt idx="10803">
                  <c:v>0.13514999999999999</c:v>
                </c:pt>
                <c:pt idx="10804">
                  <c:v>0.13358</c:v>
                </c:pt>
                <c:pt idx="10805">
                  <c:v>0.131967</c:v>
                </c:pt>
                <c:pt idx="10806">
                  <c:v>0.13031200000000001</c:v>
                </c:pt>
                <c:pt idx="10807">
                  <c:v>0.12861900000000001</c:v>
                </c:pt>
                <c:pt idx="10808">
                  <c:v>0.126889</c:v>
                </c:pt>
                <c:pt idx="10809">
                  <c:v>0.12512599999999999</c:v>
                </c:pt>
                <c:pt idx="10810">
                  <c:v>0.12332899999999999</c:v>
                </c:pt>
                <c:pt idx="10811">
                  <c:v>0.1215</c:v>
                </c:pt>
                <c:pt idx="10812">
                  <c:v>0.11964</c:v>
                </c:pt>
                <c:pt idx="10813">
                  <c:v>0.117752</c:v>
                </c:pt>
                <c:pt idx="10814">
                  <c:v>0.115839</c:v>
                </c:pt>
                <c:pt idx="10815">
                  <c:v>0.113903</c:v>
                </c:pt>
                <c:pt idx="10816">
                  <c:v>0.111945</c:v>
                </c:pt>
                <c:pt idx="10817">
                  <c:v>0.109968</c:v>
                </c:pt>
                <c:pt idx="10818">
                  <c:v>0.107973</c:v>
                </c:pt>
                <c:pt idx="10819">
                  <c:v>0.105964</c:v>
                </c:pt>
                <c:pt idx="10820">
                  <c:v>0.10394399999999999</c:v>
                </c:pt>
                <c:pt idx="10821">
                  <c:v>0.101913</c:v>
                </c:pt>
                <c:pt idx="10822">
                  <c:v>9.9871399999999999E-2</c:v>
                </c:pt>
                <c:pt idx="10823">
                  <c:v>9.7820500000000005E-2</c:v>
                </c:pt>
                <c:pt idx="10824">
                  <c:v>9.57625E-2</c:v>
                </c:pt>
                <c:pt idx="10825">
                  <c:v>9.3699400000000002E-2</c:v>
                </c:pt>
                <c:pt idx="10826">
                  <c:v>9.1633099999999995E-2</c:v>
                </c:pt>
                <c:pt idx="10827">
                  <c:v>8.9565900000000004E-2</c:v>
                </c:pt>
                <c:pt idx="10828">
                  <c:v>8.7501099999999998E-2</c:v>
                </c:pt>
                <c:pt idx="10829">
                  <c:v>8.5442500000000005E-2</c:v>
                </c:pt>
                <c:pt idx="10830">
                  <c:v>8.3391800000000002E-2</c:v>
                </c:pt>
                <c:pt idx="10831">
                  <c:v>8.1347699999999995E-2</c:v>
                </c:pt>
                <c:pt idx="10832">
                  <c:v>7.9309900000000003E-2</c:v>
                </c:pt>
                <c:pt idx="10833">
                  <c:v>7.7281000000000002E-2</c:v>
                </c:pt>
                <c:pt idx="10834">
                  <c:v>7.5263200000000002E-2</c:v>
                </c:pt>
                <c:pt idx="10835">
                  <c:v>7.3258000000000004E-2</c:v>
                </c:pt>
                <c:pt idx="10836">
                  <c:v>7.1267899999999995E-2</c:v>
                </c:pt>
                <c:pt idx="10837">
                  <c:v>6.9296300000000005E-2</c:v>
                </c:pt>
                <c:pt idx="10838">
                  <c:v>6.7346199999999995E-2</c:v>
                </c:pt>
                <c:pt idx="10839">
                  <c:v>6.5418299999999999E-2</c:v>
                </c:pt>
                <c:pt idx="10840">
                  <c:v>6.3511600000000001E-2</c:v>
                </c:pt>
                <c:pt idx="10841">
                  <c:v>6.1625600000000003E-2</c:v>
                </c:pt>
                <c:pt idx="10842">
                  <c:v>5.9761300000000003E-2</c:v>
                </c:pt>
                <c:pt idx="10843">
                  <c:v>5.7920899999999997E-2</c:v>
                </c:pt>
                <c:pt idx="10844">
                  <c:v>5.6105299999999997E-2</c:v>
                </c:pt>
                <c:pt idx="10845">
                  <c:v>5.4314099999999997E-2</c:v>
                </c:pt>
                <c:pt idx="10846">
                  <c:v>5.2545799999999997E-2</c:v>
                </c:pt>
                <c:pt idx="10847">
                  <c:v>5.0799400000000001E-2</c:v>
                </c:pt>
                <c:pt idx="10848">
                  <c:v>4.9076300000000003E-2</c:v>
                </c:pt>
                <c:pt idx="10849">
                  <c:v>4.7380100000000001E-2</c:v>
                </c:pt>
                <c:pt idx="10850">
                  <c:v>4.5713200000000002E-2</c:v>
                </c:pt>
                <c:pt idx="10851">
                  <c:v>4.4075999999999997E-2</c:v>
                </c:pt>
                <c:pt idx="10852">
                  <c:v>4.2467299999999999E-2</c:v>
                </c:pt>
                <c:pt idx="10853">
                  <c:v>4.0885600000000001E-2</c:v>
                </c:pt>
                <c:pt idx="10854">
                  <c:v>3.93301E-2</c:v>
                </c:pt>
                <c:pt idx="10855">
                  <c:v>3.7800199999999999E-2</c:v>
                </c:pt>
                <c:pt idx="10856">
                  <c:v>3.6295300000000003E-2</c:v>
                </c:pt>
                <c:pt idx="10857">
                  <c:v>3.4815899999999997E-2</c:v>
                </c:pt>
                <c:pt idx="10858">
                  <c:v>3.3362500000000003E-2</c:v>
                </c:pt>
                <c:pt idx="10859">
                  <c:v>3.1933900000000001E-2</c:v>
                </c:pt>
                <c:pt idx="10860">
                  <c:v>3.0527700000000001E-2</c:v>
                </c:pt>
                <c:pt idx="10861">
                  <c:v>2.9142999999999999E-2</c:v>
                </c:pt>
                <c:pt idx="10862">
                  <c:v>2.7779499999999999E-2</c:v>
                </c:pt>
                <c:pt idx="10863">
                  <c:v>2.64368E-2</c:v>
                </c:pt>
                <c:pt idx="10864">
                  <c:v>2.5113799999999999E-2</c:v>
                </c:pt>
                <c:pt idx="10865">
                  <c:v>2.3810399999999999E-2</c:v>
                </c:pt>
                <c:pt idx="10866">
                  <c:v>2.2528599999999999E-2</c:v>
                </c:pt>
                <c:pt idx="10867">
                  <c:v>2.1271100000000001E-2</c:v>
                </c:pt>
                <c:pt idx="10868">
                  <c:v>2.0039399999999999E-2</c:v>
                </c:pt>
                <c:pt idx="10869">
                  <c:v>1.88334E-2</c:v>
                </c:pt>
                <c:pt idx="10870">
                  <c:v>1.7651199999999999E-2</c:v>
                </c:pt>
                <c:pt idx="10871">
                  <c:v>1.6490600000000001E-2</c:v>
                </c:pt>
                <c:pt idx="10872">
                  <c:v>1.53495E-2</c:v>
                </c:pt>
                <c:pt idx="10873">
                  <c:v>1.4226300000000001E-2</c:v>
                </c:pt>
                <c:pt idx="10874">
                  <c:v>1.3119499999999999E-2</c:v>
                </c:pt>
                <c:pt idx="10875">
                  <c:v>1.2030000000000001E-2</c:v>
                </c:pt>
                <c:pt idx="10876">
                  <c:v>1.0961E-2</c:v>
                </c:pt>
                <c:pt idx="10877" formatCode="0.00E+00">
                  <c:v>9.9144100000000002E-3</c:v>
                </c:pt>
                <c:pt idx="10878" formatCode="0.00E+00">
                  <c:v>8.8889899999999994E-3</c:v>
                </c:pt>
                <c:pt idx="10879" formatCode="0.00E+00">
                  <c:v>7.8827399999999992E-3</c:v>
                </c:pt>
                <c:pt idx="10880" formatCode="0.00E+00">
                  <c:v>6.8959199999999998E-3</c:v>
                </c:pt>
                <c:pt idx="10881" formatCode="0.00E+00">
                  <c:v>5.9304900000000001E-3</c:v>
                </c:pt>
                <c:pt idx="10882" formatCode="0.00E+00">
                  <c:v>4.9871000000000004E-3</c:v>
                </c:pt>
                <c:pt idx="10883" formatCode="0.00E+00">
                  <c:v>4.06281E-3</c:v>
                </c:pt>
                <c:pt idx="10884" formatCode="0.00E+00">
                  <c:v>3.1521700000000001E-3</c:v>
                </c:pt>
                <c:pt idx="10885" formatCode="0.00E+00">
                  <c:v>2.25033E-3</c:v>
                </c:pt>
                <c:pt idx="10886" formatCode="0.00E+00">
                  <c:v>1.3554000000000001E-3</c:v>
                </c:pt>
                <c:pt idx="10887" formatCode="0.00E+00">
                  <c:v>4.6758900000000003E-4</c:v>
                </c:pt>
                <c:pt idx="10888" formatCode="0.00E+00">
                  <c:v>-4.14015E-4</c:v>
                </c:pt>
                <c:pt idx="10889" formatCode="0.00E+00">
                  <c:v>-1.29184E-3</c:v>
                </c:pt>
                <c:pt idx="10890" formatCode="0.00E+00">
                  <c:v>-2.1679400000000001E-3</c:v>
                </c:pt>
                <c:pt idx="10891" formatCode="0.00E+00">
                  <c:v>-3.0433600000000002E-3</c:v>
                </c:pt>
                <c:pt idx="10892" formatCode="0.00E+00">
                  <c:v>-3.9188299999999999E-3</c:v>
                </c:pt>
                <c:pt idx="10893" formatCode="0.00E+00">
                  <c:v>-4.7957299999999998E-3</c:v>
                </c:pt>
                <c:pt idx="10894" formatCode="0.00E+00">
                  <c:v>-5.6758499999999996E-3</c:v>
                </c:pt>
                <c:pt idx="10895" formatCode="0.00E+00">
                  <c:v>-6.5593700000000001E-3</c:v>
                </c:pt>
                <c:pt idx="10896" formatCode="0.00E+00">
                  <c:v>-7.4456899999999996E-3</c:v>
                </c:pt>
                <c:pt idx="10897" formatCode="0.00E+00">
                  <c:v>-8.3371599999999997E-3</c:v>
                </c:pt>
                <c:pt idx="10898" formatCode="0.00E+00">
                  <c:v>-9.2389399999999993E-3</c:v>
                </c:pt>
                <c:pt idx="10899">
                  <c:v>-1.01546E-2</c:v>
                </c:pt>
                <c:pt idx="10900">
                  <c:v>-1.10837E-2</c:v>
                </c:pt>
                <c:pt idx="10901">
                  <c:v>-1.20248E-2</c:v>
                </c:pt>
                <c:pt idx="10902">
                  <c:v>-1.29792E-2</c:v>
                </c:pt>
                <c:pt idx="10903">
                  <c:v>-1.3950199999999999E-2</c:v>
                </c:pt>
                <c:pt idx="10904">
                  <c:v>-1.4940500000000001E-2</c:v>
                </c:pt>
                <c:pt idx="10905">
                  <c:v>-1.5951E-2</c:v>
                </c:pt>
                <c:pt idx="10906">
                  <c:v>-1.69804E-2</c:v>
                </c:pt>
                <c:pt idx="10907">
                  <c:v>-1.8026899999999998E-2</c:v>
                </c:pt>
                <c:pt idx="10908">
                  <c:v>-1.9090599999999999E-2</c:v>
                </c:pt>
                <c:pt idx="10909">
                  <c:v>-2.0173099999999999E-2</c:v>
                </c:pt>
                <c:pt idx="10910">
                  <c:v>-2.1274600000000001E-2</c:v>
                </c:pt>
                <c:pt idx="10911">
                  <c:v>-2.2393900000000001E-2</c:v>
                </c:pt>
                <c:pt idx="10912">
                  <c:v>-2.3531099999999999E-2</c:v>
                </c:pt>
                <c:pt idx="10913">
                  <c:v>-2.4687799999999999E-2</c:v>
                </c:pt>
                <c:pt idx="10914">
                  <c:v>-2.5865599999999999E-2</c:v>
                </c:pt>
                <c:pt idx="10915">
                  <c:v>-2.70653E-2</c:v>
                </c:pt>
                <c:pt idx="10916">
                  <c:v>-2.8286100000000002E-2</c:v>
                </c:pt>
                <c:pt idx="10917">
                  <c:v>-2.95277E-2</c:v>
                </c:pt>
                <c:pt idx="10918">
                  <c:v>-3.0792300000000002E-2</c:v>
                </c:pt>
                <c:pt idx="10919">
                  <c:v>-3.2083E-2</c:v>
                </c:pt>
                <c:pt idx="10920">
                  <c:v>-3.3400800000000001E-2</c:v>
                </c:pt>
                <c:pt idx="10921">
                  <c:v>-3.4745199999999997E-2</c:v>
                </c:pt>
                <c:pt idx="10922">
                  <c:v>-3.6116500000000003E-2</c:v>
                </c:pt>
                <c:pt idx="10923">
                  <c:v>-3.7514199999999998E-2</c:v>
                </c:pt>
                <c:pt idx="10924">
                  <c:v>-3.8937199999999998E-2</c:v>
                </c:pt>
                <c:pt idx="10925">
                  <c:v>-4.0384499999999997E-2</c:v>
                </c:pt>
                <c:pt idx="10926">
                  <c:v>-4.1857600000000002E-2</c:v>
                </c:pt>
                <c:pt idx="10927">
                  <c:v>-4.3359200000000001E-2</c:v>
                </c:pt>
                <c:pt idx="10928">
                  <c:v>-4.4890100000000002E-2</c:v>
                </c:pt>
                <c:pt idx="10929">
                  <c:v>-4.6447299999999997E-2</c:v>
                </c:pt>
                <c:pt idx="10930">
                  <c:v>-4.8026100000000002E-2</c:v>
                </c:pt>
                <c:pt idx="10931">
                  <c:v>-4.9622699999999999E-2</c:v>
                </c:pt>
                <c:pt idx="10932">
                  <c:v>-5.1234700000000001E-2</c:v>
                </c:pt>
                <c:pt idx="10933">
                  <c:v>-5.2861100000000001E-2</c:v>
                </c:pt>
                <c:pt idx="10934">
                  <c:v>-5.4502000000000002E-2</c:v>
                </c:pt>
                <c:pt idx="10935">
                  <c:v>-5.6156200000000003E-2</c:v>
                </c:pt>
                <c:pt idx="10936">
                  <c:v>-5.7820099999999999E-2</c:v>
                </c:pt>
                <c:pt idx="10937">
                  <c:v>-5.9490500000000002E-2</c:v>
                </c:pt>
                <c:pt idx="10938">
                  <c:v>-6.1165999999999998E-2</c:v>
                </c:pt>
                <c:pt idx="10939">
                  <c:v>-6.2846299999999994E-2</c:v>
                </c:pt>
                <c:pt idx="10940">
                  <c:v>-6.4530599999999994E-2</c:v>
                </c:pt>
                <c:pt idx="10941">
                  <c:v>-6.62166E-2</c:v>
                </c:pt>
                <c:pt idx="10942">
                  <c:v>-6.7902299999999999E-2</c:v>
                </c:pt>
                <c:pt idx="10943">
                  <c:v>-6.9586499999999996E-2</c:v>
                </c:pt>
                <c:pt idx="10944">
                  <c:v>-7.1265400000000007E-2</c:v>
                </c:pt>
                <c:pt idx="10945">
                  <c:v>-7.2934600000000002E-2</c:v>
                </c:pt>
                <c:pt idx="10946">
                  <c:v>-7.4593400000000004E-2</c:v>
                </c:pt>
                <c:pt idx="10947">
                  <c:v>-7.6246300000000003E-2</c:v>
                </c:pt>
                <c:pt idx="10948">
                  <c:v>-7.7895800000000001E-2</c:v>
                </c:pt>
                <c:pt idx="10949">
                  <c:v>-7.9541200000000006E-2</c:v>
                </c:pt>
                <c:pt idx="10950">
                  <c:v>-8.1183000000000005E-2</c:v>
                </c:pt>
                <c:pt idx="10951">
                  <c:v>-8.2822999999999994E-2</c:v>
                </c:pt>
                <c:pt idx="10952">
                  <c:v>-8.4460900000000005E-2</c:v>
                </c:pt>
                <c:pt idx="10953">
                  <c:v>-8.6093199999999995E-2</c:v>
                </c:pt>
                <c:pt idx="10954">
                  <c:v>-8.7715799999999997E-2</c:v>
                </c:pt>
                <c:pt idx="10955">
                  <c:v>-8.9325500000000002E-2</c:v>
                </c:pt>
                <c:pt idx="10956">
                  <c:v>-9.0919399999999997E-2</c:v>
                </c:pt>
                <c:pt idx="10957">
                  <c:v>-9.2495300000000003E-2</c:v>
                </c:pt>
                <c:pt idx="10958">
                  <c:v>-9.4053700000000004E-2</c:v>
                </c:pt>
                <c:pt idx="10959">
                  <c:v>-9.55979E-2</c:v>
                </c:pt>
                <c:pt idx="10960">
                  <c:v>-9.71307E-2</c:v>
                </c:pt>
                <c:pt idx="10961">
                  <c:v>-9.8651900000000001E-2</c:v>
                </c:pt>
                <c:pt idx="10962">
                  <c:v>-0.100159</c:v>
                </c:pt>
                <c:pt idx="10963">
                  <c:v>-0.101648</c:v>
                </c:pt>
                <c:pt idx="10964">
                  <c:v>-0.10311099999999999</c:v>
                </c:pt>
                <c:pt idx="10965">
                  <c:v>-0.104549</c:v>
                </c:pt>
                <c:pt idx="10966">
                  <c:v>-0.105963</c:v>
                </c:pt>
                <c:pt idx="10967">
                  <c:v>-0.107353</c:v>
                </c:pt>
                <c:pt idx="10968">
                  <c:v>-0.10871500000000001</c:v>
                </c:pt>
                <c:pt idx="10969">
                  <c:v>-0.11004700000000001</c:v>
                </c:pt>
                <c:pt idx="10970">
                  <c:v>-0.11135100000000001</c:v>
                </c:pt>
                <c:pt idx="10971">
                  <c:v>-0.11262999999999999</c:v>
                </c:pt>
                <c:pt idx="10972">
                  <c:v>-0.113886</c:v>
                </c:pt>
                <c:pt idx="10973">
                  <c:v>-0.115121</c:v>
                </c:pt>
                <c:pt idx="10974">
                  <c:v>-0.11633499999999999</c:v>
                </c:pt>
                <c:pt idx="10975">
                  <c:v>-0.11753</c:v>
                </c:pt>
                <c:pt idx="10976">
                  <c:v>-0.118709</c:v>
                </c:pt>
                <c:pt idx="10977">
                  <c:v>-0.11987200000000001</c:v>
                </c:pt>
                <c:pt idx="10978">
                  <c:v>-0.121022</c:v>
                </c:pt>
                <c:pt idx="10979">
                  <c:v>-0.122157</c:v>
                </c:pt>
                <c:pt idx="10980">
                  <c:v>-0.123277</c:v>
                </c:pt>
                <c:pt idx="10981">
                  <c:v>-0.12438</c:v>
                </c:pt>
                <c:pt idx="10982">
                  <c:v>-0.125471</c:v>
                </c:pt>
                <c:pt idx="10983">
                  <c:v>-0.12654699999999999</c:v>
                </c:pt>
                <c:pt idx="10984">
                  <c:v>-0.127607</c:v>
                </c:pt>
                <c:pt idx="10985">
                  <c:v>-0.12865099999999999</c:v>
                </c:pt>
                <c:pt idx="10986">
                  <c:v>-0.12968499999999999</c:v>
                </c:pt>
                <c:pt idx="10987">
                  <c:v>-0.13070799999999999</c:v>
                </c:pt>
                <c:pt idx="10988">
                  <c:v>-0.131718</c:v>
                </c:pt>
                <c:pt idx="10989">
                  <c:v>-0.132713</c:v>
                </c:pt>
                <c:pt idx="10990">
                  <c:v>-0.13369200000000001</c:v>
                </c:pt>
                <c:pt idx="10991">
                  <c:v>-0.134656</c:v>
                </c:pt>
                <c:pt idx="10992">
                  <c:v>-0.135605</c:v>
                </c:pt>
                <c:pt idx="10993">
                  <c:v>-0.13653599999999999</c:v>
                </c:pt>
                <c:pt idx="10994">
                  <c:v>-0.13744999999999999</c:v>
                </c:pt>
                <c:pt idx="10995">
                  <c:v>-0.138345</c:v>
                </c:pt>
                <c:pt idx="10996">
                  <c:v>-0.13922300000000001</c:v>
                </c:pt>
                <c:pt idx="10997">
                  <c:v>-0.14007800000000001</c:v>
                </c:pt>
                <c:pt idx="10998">
                  <c:v>-0.140902</c:v>
                </c:pt>
                <c:pt idx="10999">
                  <c:v>-0.14169100000000001</c:v>
                </c:pt>
                <c:pt idx="11000">
                  <c:v>-0.14244399999999999</c:v>
                </c:pt>
                <c:pt idx="11001">
                  <c:v>-0.14316200000000001</c:v>
                </c:pt>
                <c:pt idx="11002">
                  <c:v>-0.143849</c:v>
                </c:pt>
                <c:pt idx="11003">
                  <c:v>-0.144508</c:v>
                </c:pt>
                <c:pt idx="11004">
                  <c:v>-0.14513699999999999</c:v>
                </c:pt>
                <c:pt idx="11005">
                  <c:v>-0.145736</c:v>
                </c:pt>
                <c:pt idx="11006">
                  <c:v>-0.14630699999999999</c:v>
                </c:pt>
                <c:pt idx="11007">
                  <c:v>-0.14685500000000001</c:v>
                </c:pt>
                <c:pt idx="11008">
                  <c:v>-0.14738299999999999</c:v>
                </c:pt>
                <c:pt idx="11009">
                  <c:v>-0.14789099999999999</c:v>
                </c:pt>
                <c:pt idx="11010">
                  <c:v>-0.14838000000000001</c:v>
                </c:pt>
                <c:pt idx="11011">
                  <c:v>-0.14884700000000001</c:v>
                </c:pt>
                <c:pt idx="11012">
                  <c:v>-0.14929300000000001</c:v>
                </c:pt>
                <c:pt idx="11013">
                  <c:v>-0.14971999999999999</c:v>
                </c:pt>
                <c:pt idx="11014">
                  <c:v>-0.15013000000000001</c:v>
                </c:pt>
                <c:pt idx="11015">
                  <c:v>-0.15052499999999999</c:v>
                </c:pt>
                <c:pt idx="11016">
                  <c:v>-0.15090300000000001</c:v>
                </c:pt>
                <c:pt idx="11017">
                  <c:v>-0.151259</c:v>
                </c:pt>
                <c:pt idx="11018">
                  <c:v>-0.151588</c:v>
                </c:pt>
                <c:pt idx="11019">
                  <c:v>-0.151888</c:v>
                </c:pt>
                <c:pt idx="11020">
                  <c:v>-0.15215899999999999</c:v>
                </c:pt>
                <c:pt idx="11021">
                  <c:v>-0.152395</c:v>
                </c:pt>
                <c:pt idx="11022">
                  <c:v>-0.15259600000000001</c:v>
                </c:pt>
                <c:pt idx="11023">
                  <c:v>-0.15276000000000001</c:v>
                </c:pt>
                <c:pt idx="11024">
                  <c:v>-0.152887</c:v>
                </c:pt>
                <c:pt idx="11025">
                  <c:v>-0.152979</c:v>
                </c:pt>
                <c:pt idx="11026">
                  <c:v>-0.15303700000000001</c:v>
                </c:pt>
                <c:pt idx="11027">
                  <c:v>-0.153062</c:v>
                </c:pt>
                <c:pt idx="11028">
                  <c:v>-0.15305299999999999</c:v>
                </c:pt>
                <c:pt idx="11029">
                  <c:v>-0.153007</c:v>
                </c:pt>
                <c:pt idx="11030">
                  <c:v>-0.15292500000000001</c:v>
                </c:pt>
                <c:pt idx="11031">
                  <c:v>-0.152806</c:v>
                </c:pt>
                <c:pt idx="11032">
                  <c:v>-0.15264800000000001</c:v>
                </c:pt>
                <c:pt idx="11033">
                  <c:v>-0.152445</c:v>
                </c:pt>
                <c:pt idx="11034">
                  <c:v>-0.152202</c:v>
                </c:pt>
                <c:pt idx="11035">
                  <c:v>-0.151923</c:v>
                </c:pt>
                <c:pt idx="11036">
                  <c:v>-0.151613</c:v>
                </c:pt>
                <c:pt idx="11037">
                  <c:v>-0.151278</c:v>
                </c:pt>
                <c:pt idx="11038">
                  <c:v>-0.150923</c:v>
                </c:pt>
                <c:pt idx="11039">
                  <c:v>-0.15055299999999999</c:v>
                </c:pt>
                <c:pt idx="11040">
                  <c:v>-0.15016699999999999</c:v>
                </c:pt>
                <c:pt idx="11041">
                  <c:v>-0.14976400000000001</c:v>
                </c:pt>
                <c:pt idx="11042">
                  <c:v>-0.149342</c:v>
                </c:pt>
                <c:pt idx="11043">
                  <c:v>-0.14890100000000001</c:v>
                </c:pt>
                <c:pt idx="11044">
                  <c:v>-0.14844199999999999</c:v>
                </c:pt>
                <c:pt idx="11045">
                  <c:v>-0.14796599999999999</c:v>
                </c:pt>
                <c:pt idx="11046">
                  <c:v>-0.147477</c:v>
                </c:pt>
                <c:pt idx="11047">
                  <c:v>-0.146983</c:v>
                </c:pt>
                <c:pt idx="11048">
                  <c:v>-0.146485</c:v>
                </c:pt>
                <c:pt idx="11049">
                  <c:v>-0.145983</c:v>
                </c:pt>
                <c:pt idx="11050">
                  <c:v>-0.145477</c:v>
                </c:pt>
                <c:pt idx="11051">
                  <c:v>-0.14496999999999999</c:v>
                </c:pt>
                <c:pt idx="11052">
                  <c:v>-0.14446100000000001</c:v>
                </c:pt>
                <c:pt idx="11053">
                  <c:v>-0.143953</c:v>
                </c:pt>
                <c:pt idx="11054">
                  <c:v>-0.14344899999999999</c:v>
                </c:pt>
                <c:pt idx="11055">
                  <c:v>-0.14295099999999999</c:v>
                </c:pt>
                <c:pt idx="11056">
                  <c:v>-0.14246400000000001</c:v>
                </c:pt>
                <c:pt idx="11057">
                  <c:v>-0.14199000000000001</c:v>
                </c:pt>
                <c:pt idx="11058">
                  <c:v>-0.14153199999999999</c:v>
                </c:pt>
                <c:pt idx="11059">
                  <c:v>-0.141098</c:v>
                </c:pt>
                <c:pt idx="11060">
                  <c:v>-0.14069200000000001</c:v>
                </c:pt>
                <c:pt idx="11061">
                  <c:v>-0.140316</c:v>
                </c:pt>
                <c:pt idx="11062">
                  <c:v>-0.13997100000000001</c:v>
                </c:pt>
                <c:pt idx="11063">
                  <c:v>-0.13965900000000001</c:v>
                </c:pt>
                <c:pt idx="11064">
                  <c:v>-0.13938400000000001</c:v>
                </c:pt>
                <c:pt idx="11065">
                  <c:v>-0.13914899999999999</c:v>
                </c:pt>
                <c:pt idx="11066">
                  <c:v>-0.13895399999999999</c:v>
                </c:pt>
                <c:pt idx="11067">
                  <c:v>-0.138798</c:v>
                </c:pt>
                <c:pt idx="11068">
                  <c:v>-0.138683</c:v>
                </c:pt>
                <c:pt idx="11069">
                  <c:v>-0.13861299999999999</c:v>
                </c:pt>
                <c:pt idx="11070">
                  <c:v>-0.13859399999999999</c:v>
                </c:pt>
                <c:pt idx="11071">
                  <c:v>-0.138627</c:v>
                </c:pt>
                <c:pt idx="11072">
                  <c:v>-0.138712</c:v>
                </c:pt>
                <c:pt idx="11073">
                  <c:v>-0.138852</c:v>
                </c:pt>
                <c:pt idx="11074">
                  <c:v>-0.13905200000000001</c:v>
                </c:pt>
                <c:pt idx="11075">
                  <c:v>-0.139316</c:v>
                </c:pt>
                <c:pt idx="11076">
                  <c:v>-0.13964599999999999</c:v>
                </c:pt>
                <c:pt idx="11077">
                  <c:v>-0.140043</c:v>
                </c:pt>
                <c:pt idx="11078">
                  <c:v>-0.14050699999999999</c:v>
                </c:pt>
                <c:pt idx="11079">
                  <c:v>-0.141037</c:v>
                </c:pt>
                <c:pt idx="11080">
                  <c:v>-0.14163400000000001</c:v>
                </c:pt>
                <c:pt idx="11081">
                  <c:v>-0.14229800000000001</c:v>
                </c:pt>
                <c:pt idx="11082">
                  <c:v>-0.14302999999999999</c:v>
                </c:pt>
                <c:pt idx="11083">
                  <c:v>-0.14383099999999999</c:v>
                </c:pt>
                <c:pt idx="11084">
                  <c:v>-0.14469599999999999</c:v>
                </c:pt>
                <c:pt idx="11085">
                  <c:v>-0.14561399999999999</c:v>
                </c:pt>
                <c:pt idx="11086">
                  <c:v>-0.14657700000000001</c:v>
                </c:pt>
                <c:pt idx="11087">
                  <c:v>-0.14758399999999999</c:v>
                </c:pt>
                <c:pt idx="11088">
                  <c:v>-0.14863199999999999</c:v>
                </c:pt>
                <c:pt idx="11089">
                  <c:v>-0.14972299999999999</c:v>
                </c:pt>
                <c:pt idx="11090">
                  <c:v>-0.15085799999999999</c:v>
                </c:pt>
                <c:pt idx="11091">
                  <c:v>-0.152036</c:v>
                </c:pt>
                <c:pt idx="11092">
                  <c:v>-0.15325800000000001</c:v>
                </c:pt>
                <c:pt idx="11093">
                  <c:v>-0.15452399999999999</c:v>
                </c:pt>
                <c:pt idx="11094">
                  <c:v>-0.155838</c:v>
                </c:pt>
                <c:pt idx="11095">
                  <c:v>-0.15720600000000001</c:v>
                </c:pt>
                <c:pt idx="11096">
                  <c:v>-0.158632</c:v>
                </c:pt>
                <c:pt idx="11097">
                  <c:v>-0.16011800000000001</c:v>
                </c:pt>
                <c:pt idx="11098">
                  <c:v>-0.161663</c:v>
                </c:pt>
                <c:pt idx="11099">
                  <c:v>-0.163267</c:v>
                </c:pt>
                <c:pt idx="11100">
                  <c:v>-0.16492699999999999</c:v>
                </c:pt>
                <c:pt idx="11101">
                  <c:v>-0.16664100000000001</c:v>
                </c:pt>
                <c:pt idx="11102">
                  <c:v>-0.168405</c:v>
                </c:pt>
                <c:pt idx="11103">
                  <c:v>-0.17021500000000001</c:v>
                </c:pt>
                <c:pt idx="11104">
                  <c:v>-0.172069</c:v>
                </c:pt>
                <c:pt idx="11105">
                  <c:v>-0.173961</c:v>
                </c:pt>
                <c:pt idx="11106">
                  <c:v>-0.17588200000000001</c:v>
                </c:pt>
                <c:pt idx="11107">
                  <c:v>-0.17782200000000001</c:v>
                </c:pt>
                <c:pt idx="11108">
                  <c:v>-0.17977399999999999</c:v>
                </c:pt>
                <c:pt idx="11109">
                  <c:v>-0.181727</c:v>
                </c:pt>
                <c:pt idx="11110">
                  <c:v>-0.183674</c:v>
                </c:pt>
                <c:pt idx="11111">
                  <c:v>-0.185614</c:v>
                </c:pt>
                <c:pt idx="11112">
                  <c:v>-0.18754799999999999</c:v>
                </c:pt>
                <c:pt idx="11113">
                  <c:v>-0.189475</c:v>
                </c:pt>
                <c:pt idx="11114">
                  <c:v>-0.19139400000000001</c:v>
                </c:pt>
                <c:pt idx="11115">
                  <c:v>-0.193299</c:v>
                </c:pt>
                <c:pt idx="11116">
                  <c:v>-0.195187</c:v>
                </c:pt>
                <c:pt idx="11117">
                  <c:v>-0.19705</c:v>
                </c:pt>
                <c:pt idx="11118">
                  <c:v>-0.19888600000000001</c:v>
                </c:pt>
                <c:pt idx="11119">
                  <c:v>-0.20069300000000001</c:v>
                </c:pt>
                <c:pt idx="11120">
                  <c:v>-0.20246900000000001</c:v>
                </c:pt>
                <c:pt idx="11121">
                  <c:v>-0.20421300000000001</c:v>
                </c:pt>
                <c:pt idx="11122">
                  <c:v>-0.205924</c:v>
                </c:pt>
                <c:pt idx="11123">
                  <c:v>-0.20760700000000001</c:v>
                </c:pt>
                <c:pt idx="11124">
                  <c:v>-0.20926400000000001</c:v>
                </c:pt>
                <c:pt idx="11125">
                  <c:v>-0.210895</c:v>
                </c:pt>
                <c:pt idx="11126">
                  <c:v>-0.212502</c:v>
                </c:pt>
                <c:pt idx="11127">
                  <c:v>-0.21408099999999999</c:v>
                </c:pt>
                <c:pt idx="11128">
                  <c:v>-0.21562600000000001</c:v>
                </c:pt>
                <c:pt idx="11129">
                  <c:v>-0.21712999999999999</c:v>
                </c:pt>
                <c:pt idx="11130">
                  <c:v>-0.21858900000000001</c:v>
                </c:pt>
                <c:pt idx="11131">
                  <c:v>-0.22</c:v>
                </c:pt>
                <c:pt idx="11132">
                  <c:v>-0.221363</c:v>
                </c:pt>
                <c:pt idx="11133">
                  <c:v>-0.22267700000000001</c:v>
                </c:pt>
                <c:pt idx="11134">
                  <c:v>-0.22394</c:v>
                </c:pt>
                <c:pt idx="11135">
                  <c:v>-0.22514600000000001</c:v>
                </c:pt>
                <c:pt idx="11136">
                  <c:v>-0.22628699999999999</c:v>
                </c:pt>
                <c:pt idx="11137">
                  <c:v>-0.22735900000000001</c:v>
                </c:pt>
                <c:pt idx="11138">
                  <c:v>-0.22836400000000001</c:v>
                </c:pt>
                <c:pt idx="11139">
                  <c:v>-0.22930500000000001</c:v>
                </c:pt>
                <c:pt idx="11140">
                  <c:v>-0.230183</c:v>
                </c:pt>
                <c:pt idx="11141">
                  <c:v>-0.23100100000000001</c:v>
                </c:pt>
                <c:pt idx="11142">
                  <c:v>-0.23175999999999999</c:v>
                </c:pt>
                <c:pt idx="11143">
                  <c:v>-0.232463</c:v>
                </c:pt>
                <c:pt idx="11144">
                  <c:v>-0.23311000000000001</c:v>
                </c:pt>
                <c:pt idx="11145">
                  <c:v>-0.23369899999999999</c:v>
                </c:pt>
                <c:pt idx="11146">
                  <c:v>-0.234234</c:v>
                </c:pt>
                <c:pt idx="11147">
                  <c:v>-0.23471800000000001</c:v>
                </c:pt>
                <c:pt idx="11148">
                  <c:v>-0.235152</c:v>
                </c:pt>
                <c:pt idx="11149">
                  <c:v>-0.23553299999999999</c:v>
                </c:pt>
                <c:pt idx="11150">
                  <c:v>-0.23585600000000001</c:v>
                </c:pt>
                <c:pt idx="11151">
                  <c:v>-0.236122</c:v>
                </c:pt>
                <c:pt idx="11152">
                  <c:v>-0.23633299999999999</c:v>
                </c:pt>
                <c:pt idx="11153">
                  <c:v>-0.236489</c:v>
                </c:pt>
                <c:pt idx="11154">
                  <c:v>-0.23658899999999999</c:v>
                </c:pt>
                <c:pt idx="11155">
                  <c:v>-0.23663100000000001</c:v>
                </c:pt>
                <c:pt idx="11156">
                  <c:v>-0.23661499999999999</c:v>
                </c:pt>
                <c:pt idx="11157">
                  <c:v>-0.23654500000000001</c:v>
                </c:pt>
                <c:pt idx="11158">
                  <c:v>-0.236427</c:v>
                </c:pt>
                <c:pt idx="11159">
                  <c:v>-0.236261</c:v>
                </c:pt>
                <c:pt idx="11160">
                  <c:v>-0.23605100000000001</c:v>
                </c:pt>
                <c:pt idx="11161">
                  <c:v>-0.23580200000000001</c:v>
                </c:pt>
                <c:pt idx="11162">
                  <c:v>-0.235517</c:v>
                </c:pt>
                <c:pt idx="11163">
                  <c:v>-0.23519599999999999</c:v>
                </c:pt>
                <c:pt idx="11164">
                  <c:v>-0.23483999999999999</c:v>
                </c:pt>
                <c:pt idx="11165">
                  <c:v>-0.23445199999999999</c:v>
                </c:pt>
                <c:pt idx="11166">
                  <c:v>-0.23403099999999999</c:v>
                </c:pt>
                <c:pt idx="11167">
                  <c:v>-0.23358000000000001</c:v>
                </c:pt>
                <c:pt idx="11168">
                  <c:v>-0.23310600000000001</c:v>
                </c:pt>
                <c:pt idx="11169">
                  <c:v>-0.23261200000000001</c:v>
                </c:pt>
                <c:pt idx="11170">
                  <c:v>-0.2321</c:v>
                </c:pt>
                <c:pt idx="11171">
                  <c:v>-0.231574</c:v>
                </c:pt>
                <c:pt idx="11172">
                  <c:v>-0.23103299999999999</c:v>
                </c:pt>
                <c:pt idx="11173">
                  <c:v>-0.23047300000000001</c:v>
                </c:pt>
                <c:pt idx="11174">
                  <c:v>-0.22989299999999999</c:v>
                </c:pt>
                <c:pt idx="11175">
                  <c:v>-0.229295</c:v>
                </c:pt>
                <c:pt idx="11176">
                  <c:v>-0.22867999999999999</c:v>
                </c:pt>
                <c:pt idx="11177">
                  <c:v>-0.228048</c:v>
                </c:pt>
                <c:pt idx="11178">
                  <c:v>-0.227404</c:v>
                </c:pt>
                <c:pt idx="11179">
                  <c:v>-0.22675300000000001</c:v>
                </c:pt>
                <c:pt idx="11180">
                  <c:v>-0.226101</c:v>
                </c:pt>
                <c:pt idx="11181">
                  <c:v>-0.22545100000000001</c:v>
                </c:pt>
                <c:pt idx="11182">
                  <c:v>-0.22481300000000001</c:v>
                </c:pt>
                <c:pt idx="11183">
                  <c:v>-0.224194</c:v>
                </c:pt>
                <c:pt idx="11184">
                  <c:v>-0.223603</c:v>
                </c:pt>
                <c:pt idx="11185">
                  <c:v>-0.22304499999999999</c:v>
                </c:pt>
                <c:pt idx="11186">
                  <c:v>-0.222521</c:v>
                </c:pt>
                <c:pt idx="11187">
                  <c:v>-0.22203000000000001</c:v>
                </c:pt>
                <c:pt idx="11188">
                  <c:v>-0.22156500000000001</c:v>
                </c:pt>
                <c:pt idx="11189">
                  <c:v>-0.22112699999999999</c:v>
                </c:pt>
                <c:pt idx="11190">
                  <c:v>-0.22072</c:v>
                </c:pt>
                <c:pt idx="11191">
                  <c:v>-0.220357</c:v>
                </c:pt>
                <c:pt idx="11192">
                  <c:v>-0.22004499999999999</c:v>
                </c:pt>
                <c:pt idx="11193">
                  <c:v>-0.21978</c:v>
                </c:pt>
                <c:pt idx="11194">
                  <c:v>-0.219552</c:v>
                </c:pt>
                <c:pt idx="11195">
                  <c:v>-0.21935099999999999</c:v>
                </c:pt>
                <c:pt idx="11196">
                  <c:v>-0.21917400000000001</c:v>
                </c:pt>
                <c:pt idx="11197">
                  <c:v>-0.21901999999999999</c:v>
                </c:pt>
                <c:pt idx="11198">
                  <c:v>-0.218885</c:v>
                </c:pt>
                <c:pt idx="11199">
                  <c:v>-0.21876899999999999</c:v>
                </c:pt>
                <c:pt idx="11200">
                  <c:v>-0.21867900000000001</c:v>
                </c:pt>
                <c:pt idx="11201">
                  <c:v>-0.21862400000000001</c:v>
                </c:pt>
                <c:pt idx="11202">
                  <c:v>-0.218607</c:v>
                </c:pt>
                <c:pt idx="11203">
                  <c:v>-0.21863099999999999</c:v>
                </c:pt>
                <c:pt idx="11204">
                  <c:v>-0.218696</c:v>
                </c:pt>
                <c:pt idx="11205">
                  <c:v>-0.21879899999999999</c:v>
                </c:pt>
                <c:pt idx="11206">
                  <c:v>-0.21894</c:v>
                </c:pt>
                <c:pt idx="11207">
                  <c:v>-0.21912000000000001</c:v>
                </c:pt>
                <c:pt idx="11208">
                  <c:v>-0.21933800000000001</c:v>
                </c:pt>
                <c:pt idx="11209">
                  <c:v>-0.21959500000000001</c:v>
                </c:pt>
                <c:pt idx="11210">
                  <c:v>-0.21989300000000001</c:v>
                </c:pt>
                <c:pt idx="11211">
                  <c:v>-0.22023499999999999</c:v>
                </c:pt>
                <c:pt idx="11212">
                  <c:v>-0.22062300000000001</c:v>
                </c:pt>
                <c:pt idx="11213">
                  <c:v>-0.221057</c:v>
                </c:pt>
                <c:pt idx="11214">
                  <c:v>-0.22153300000000001</c:v>
                </c:pt>
                <c:pt idx="11215">
                  <c:v>-0.22204599999999999</c:v>
                </c:pt>
                <c:pt idx="11216">
                  <c:v>-0.22259000000000001</c:v>
                </c:pt>
                <c:pt idx="11217">
                  <c:v>-0.223159</c:v>
                </c:pt>
                <c:pt idx="11218">
                  <c:v>-0.22375200000000001</c:v>
                </c:pt>
                <c:pt idx="11219">
                  <c:v>-0.22437399999999999</c:v>
                </c:pt>
                <c:pt idx="11220">
                  <c:v>-0.22502800000000001</c:v>
                </c:pt>
                <c:pt idx="11221">
                  <c:v>-0.22571099999999999</c:v>
                </c:pt>
                <c:pt idx="11222">
                  <c:v>-0.22641600000000001</c:v>
                </c:pt>
                <c:pt idx="11223">
                  <c:v>-0.227133</c:v>
                </c:pt>
                <c:pt idx="11224">
                  <c:v>-0.22785900000000001</c:v>
                </c:pt>
                <c:pt idx="11225">
                  <c:v>-0.228598</c:v>
                </c:pt>
                <c:pt idx="11226">
                  <c:v>-0.229355</c:v>
                </c:pt>
                <c:pt idx="11227">
                  <c:v>-0.23013400000000001</c:v>
                </c:pt>
                <c:pt idx="11228">
                  <c:v>-0.230934</c:v>
                </c:pt>
                <c:pt idx="11229">
                  <c:v>-0.23175299999999999</c:v>
                </c:pt>
                <c:pt idx="11230">
                  <c:v>-0.232594</c:v>
                </c:pt>
                <c:pt idx="11231">
                  <c:v>-0.23345299999999999</c:v>
                </c:pt>
                <c:pt idx="11232">
                  <c:v>-0.234322</c:v>
                </c:pt>
                <c:pt idx="11233">
                  <c:v>-0.23519799999999999</c:v>
                </c:pt>
                <c:pt idx="11234">
                  <c:v>-0.23608000000000001</c:v>
                </c:pt>
                <c:pt idx="11235">
                  <c:v>-0.23697399999999999</c:v>
                </c:pt>
                <c:pt idx="11236">
                  <c:v>-0.23787700000000001</c:v>
                </c:pt>
                <c:pt idx="11237">
                  <c:v>-0.238786</c:v>
                </c:pt>
                <c:pt idx="11238">
                  <c:v>-0.23969299999999999</c:v>
                </c:pt>
                <c:pt idx="11239">
                  <c:v>-0.240591</c:v>
                </c:pt>
                <c:pt idx="11240">
                  <c:v>-0.24147299999999999</c:v>
                </c:pt>
                <c:pt idx="11241">
                  <c:v>-0.242336</c:v>
                </c:pt>
                <c:pt idx="11242">
                  <c:v>-0.24318000000000001</c:v>
                </c:pt>
                <c:pt idx="11243">
                  <c:v>-0.244005</c:v>
                </c:pt>
                <c:pt idx="11244">
                  <c:v>-0.24481</c:v>
                </c:pt>
                <c:pt idx="11245">
                  <c:v>-0.24559600000000001</c:v>
                </c:pt>
                <c:pt idx="11246">
                  <c:v>-0.24635899999999999</c:v>
                </c:pt>
                <c:pt idx="11247">
                  <c:v>-0.24709700000000001</c:v>
                </c:pt>
                <c:pt idx="11248">
                  <c:v>-0.247809</c:v>
                </c:pt>
                <c:pt idx="11249">
                  <c:v>-0.24849299999999999</c:v>
                </c:pt>
                <c:pt idx="11250">
                  <c:v>-0.249144</c:v>
                </c:pt>
                <c:pt idx="11251">
                  <c:v>-0.24975800000000001</c:v>
                </c:pt>
                <c:pt idx="11252">
                  <c:v>-0.25033300000000003</c:v>
                </c:pt>
                <c:pt idx="11253">
                  <c:v>-0.25086999999999998</c:v>
                </c:pt>
                <c:pt idx="11254">
                  <c:v>-0.25136999999999998</c:v>
                </c:pt>
                <c:pt idx="11255">
                  <c:v>-0.25183499999999998</c:v>
                </c:pt>
                <c:pt idx="11256">
                  <c:v>-0.25226300000000001</c:v>
                </c:pt>
                <c:pt idx="11257">
                  <c:v>-0.25264700000000001</c:v>
                </c:pt>
                <c:pt idx="11258">
                  <c:v>-0.25298599999999999</c:v>
                </c:pt>
                <c:pt idx="11259">
                  <c:v>-0.253276</c:v>
                </c:pt>
                <c:pt idx="11260">
                  <c:v>-0.25351699999999999</c:v>
                </c:pt>
                <c:pt idx="11261">
                  <c:v>-0.25370399999999999</c:v>
                </c:pt>
                <c:pt idx="11262">
                  <c:v>-0.25384099999999998</c:v>
                </c:pt>
                <c:pt idx="11263">
                  <c:v>-0.25392799999999999</c:v>
                </c:pt>
                <c:pt idx="11264">
                  <c:v>-0.25396400000000002</c:v>
                </c:pt>
                <c:pt idx="11265">
                  <c:v>-0.25394699999999998</c:v>
                </c:pt>
                <c:pt idx="11266">
                  <c:v>-0.25387799999999999</c:v>
                </c:pt>
                <c:pt idx="11267">
                  <c:v>-0.25376399999999999</c:v>
                </c:pt>
                <c:pt idx="11268">
                  <c:v>-0.25360300000000002</c:v>
                </c:pt>
                <c:pt idx="11269">
                  <c:v>-0.25339299999999998</c:v>
                </c:pt>
                <c:pt idx="11270">
                  <c:v>-0.25313400000000003</c:v>
                </c:pt>
                <c:pt idx="11271">
                  <c:v>-0.252828</c:v>
                </c:pt>
                <c:pt idx="11272">
                  <c:v>-0.25247599999999998</c:v>
                </c:pt>
                <c:pt idx="11273">
                  <c:v>-0.25207800000000002</c:v>
                </c:pt>
                <c:pt idx="11274">
                  <c:v>-0.25163099999999999</c:v>
                </c:pt>
                <c:pt idx="11275">
                  <c:v>-0.25113099999999999</c:v>
                </c:pt>
                <c:pt idx="11276">
                  <c:v>-0.25057400000000002</c:v>
                </c:pt>
                <c:pt idx="11277">
                  <c:v>-0.24995700000000001</c:v>
                </c:pt>
                <c:pt idx="11278">
                  <c:v>-0.24928900000000001</c:v>
                </c:pt>
                <c:pt idx="11279">
                  <c:v>-0.248581</c:v>
                </c:pt>
                <c:pt idx="11280">
                  <c:v>-0.247834</c:v>
                </c:pt>
                <c:pt idx="11281">
                  <c:v>-0.24704200000000001</c:v>
                </c:pt>
                <c:pt idx="11282">
                  <c:v>-0.246196</c:v>
                </c:pt>
                <c:pt idx="11283">
                  <c:v>-0.24529200000000001</c:v>
                </c:pt>
                <c:pt idx="11284">
                  <c:v>-0.24433099999999999</c:v>
                </c:pt>
                <c:pt idx="11285">
                  <c:v>-0.243316</c:v>
                </c:pt>
                <c:pt idx="11286">
                  <c:v>-0.24224999999999999</c:v>
                </c:pt>
                <c:pt idx="11287">
                  <c:v>-0.24113599999999999</c:v>
                </c:pt>
                <c:pt idx="11288">
                  <c:v>-0.239982</c:v>
                </c:pt>
                <c:pt idx="11289">
                  <c:v>-0.23879600000000001</c:v>
                </c:pt>
                <c:pt idx="11290">
                  <c:v>-0.23757500000000001</c:v>
                </c:pt>
                <c:pt idx="11291">
                  <c:v>-0.23630399999999999</c:v>
                </c:pt>
                <c:pt idx="11292">
                  <c:v>-0.23499</c:v>
                </c:pt>
                <c:pt idx="11293">
                  <c:v>-0.23365</c:v>
                </c:pt>
                <c:pt idx="11294">
                  <c:v>-0.23228499999999999</c:v>
                </c:pt>
                <c:pt idx="11295">
                  <c:v>-0.23089399999999999</c:v>
                </c:pt>
                <c:pt idx="11296">
                  <c:v>-0.22948299999999999</c:v>
                </c:pt>
                <c:pt idx="11297">
                  <c:v>-0.22805900000000001</c:v>
                </c:pt>
                <c:pt idx="11298">
                  <c:v>-0.22662299999999999</c:v>
                </c:pt>
                <c:pt idx="11299">
                  <c:v>-0.22517499999999999</c:v>
                </c:pt>
                <c:pt idx="11300">
                  <c:v>-0.223716</c:v>
                </c:pt>
                <c:pt idx="11301">
                  <c:v>-0.222244</c:v>
                </c:pt>
                <c:pt idx="11302">
                  <c:v>-0.22075700000000001</c:v>
                </c:pt>
                <c:pt idx="11303">
                  <c:v>-0.21925700000000001</c:v>
                </c:pt>
                <c:pt idx="11304">
                  <c:v>-0.21774399999999999</c:v>
                </c:pt>
                <c:pt idx="11305">
                  <c:v>-0.21621899999999999</c:v>
                </c:pt>
                <c:pt idx="11306">
                  <c:v>-0.21468300000000001</c:v>
                </c:pt>
                <c:pt idx="11307">
                  <c:v>-0.213143</c:v>
                </c:pt>
                <c:pt idx="11308">
                  <c:v>-0.21160799999999999</c:v>
                </c:pt>
                <c:pt idx="11309">
                  <c:v>-0.21007899999999999</c:v>
                </c:pt>
                <c:pt idx="11310">
                  <c:v>-0.20855399999999999</c:v>
                </c:pt>
                <c:pt idx="11311">
                  <c:v>-0.207035</c:v>
                </c:pt>
                <c:pt idx="11312">
                  <c:v>-0.20552999999999999</c:v>
                </c:pt>
                <c:pt idx="11313">
                  <c:v>-0.20404700000000001</c:v>
                </c:pt>
                <c:pt idx="11314">
                  <c:v>-0.20259199999999999</c:v>
                </c:pt>
                <c:pt idx="11315">
                  <c:v>-0.20116999999999999</c:v>
                </c:pt>
                <c:pt idx="11316">
                  <c:v>-0.19978000000000001</c:v>
                </c:pt>
                <c:pt idx="11317">
                  <c:v>-0.19842899999999999</c:v>
                </c:pt>
                <c:pt idx="11318">
                  <c:v>-0.19711799999999999</c:v>
                </c:pt>
                <c:pt idx="11319">
                  <c:v>-0.19584799999999999</c:v>
                </c:pt>
                <c:pt idx="11320">
                  <c:v>-0.19461300000000001</c:v>
                </c:pt>
                <c:pt idx="11321">
                  <c:v>-0.193413</c:v>
                </c:pt>
                <c:pt idx="11322">
                  <c:v>-0.19225100000000001</c:v>
                </c:pt>
                <c:pt idx="11323">
                  <c:v>-0.191131</c:v>
                </c:pt>
                <c:pt idx="11324">
                  <c:v>-0.190052</c:v>
                </c:pt>
                <c:pt idx="11325">
                  <c:v>-0.18901399999999999</c:v>
                </c:pt>
                <c:pt idx="11326">
                  <c:v>-0.18801100000000001</c:v>
                </c:pt>
                <c:pt idx="11327">
                  <c:v>-0.18704200000000001</c:v>
                </c:pt>
                <c:pt idx="11328">
                  <c:v>-0.186108</c:v>
                </c:pt>
                <c:pt idx="11329">
                  <c:v>-0.18521000000000001</c:v>
                </c:pt>
                <c:pt idx="11330">
                  <c:v>-0.18435299999999999</c:v>
                </c:pt>
                <c:pt idx="11331">
                  <c:v>-0.18354100000000001</c:v>
                </c:pt>
                <c:pt idx="11332">
                  <c:v>-0.182778</c:v>
                </c:pt>
                <c:pt idx="11333">
                  <c:v>-0.182061</c:v>
                </c:pt>
                <c:pt idx="11334">
                  <c:v>-0.18139</c:v>
                </c:pt>
                <c:pt idx="11335">
                  <c:v>-0.18076300000000001</c:v>
                </c:pt>
                <c:pt idx="11336">
                  <c:v>-0.18018100000000001</c:v>
                </c:pt>
                <c:pt idx="11337">
                  <c:v>-0.17963999999999999</c:v>
                </c:pt>
                <c:pt idx="11338">
                  <c:v>-0.17913399999999999</c:v>
                </c:pt>
                <c:pt idx="11339">
                  <c:v>-0.17866099999999999</c:v>
                </c:pt>
                <c:pt idx="11340">
                  <c:v>-0.17822499999999999</c:v>
                </c:pt>
                <c:pt idx="11341">
                  <c:v>-0.17782899999999999</c:v>
                </c:pt>
                <c:pt idx="11342">
                  <c:v>-0.17747399999999999</c:v>
                </c:pt>
                <c:pt idx="11343">
                  <c:v>-0.17716100000000001</c:v>
                </c:pt>
                <c:pt idx="11344">
                  <c:v>-0.17689299999999999</c:v>
                </c:pt>
                <c:pt idx="11345">
                  <c:v>-0.17667099999999999</c:v>
                </c:pt>
                <c:pt idx="11346">
                  <c:v>-0.17649599999999999</c:v>
                </c:pt>
                <c:pt idx="11347">
                  <c:v>-0.176367</c:v>
                </c:pt>
                <c:pt idx="11348">
                  <c:v>-0.176284</c:v>
                </c:pt>
                <c:pt idx="11349">
                  <c:v>-0.17624899999999999</c:v>
                </c:pt>
                <c:pt idx="11350">
                  <c:v>-0.176258</c:v>
                </c:pt>
                <c:pt idx="11351">
                  <c:v>-0.17630799999999999</c:v>
                </c:pt>
                <c:pt idx="11352">
                  <c:v>-0.176395</c:v>
                </c:pt>
                <c:pt idx="11353">
                  <c:v>-0.17652100000000001</c:v>
                </c:pt>
                <c:pt idx="11354">
                  <c:v>-0.17668600000000001</c:v>
                </c:pt>
                <c:pt idx="11355">
                  <c:v>-0.17689099999999999</c:v>
                </c:pt>
                <c:pt idx="11356">
                  <c:v>-0.17713400000000001</c:v>
                </c:pt>
                <c:pt idx="11357">
                  <c:v>-0.17740900000000001</c:v>
                </c:pt>
                <c:pt idx="11358">
                  <c:v>-0.17770900000000001</c:v>
                </c:pt>
                <c:pt idx="11359">
                  <c:v>-0.17803099999999999</c:v>
                </c:pt>
                <c:pt idx="11360">
                  <c:v>-0.178374</c:v>
                </c:pt>
                <c:pt idx="11361">
                  <c:v>-0.17873900000000001</c:v>
                </c:pt>
                <c:pt idx="11362">
                  <c:v>-0.17912600000000001</c:v>
                </c:pt>
                <c:pt idx="11363">
                  <c:v>-0.179534</c:v>
                </c:pt>
                <c:pt idx="11364">
                  <c:v>-0.17996000000000001</c:v>
                </c:pt>
                <c:pt idx="11365">
                  <c:v>-0.1804</c:v>
                </c:pt>
                <c:pt idx="11366">
                  <c:v>-0.18085300000000001</c:v>
                </c:pt>
                <c:pt idx="11367">
                  <c:v>-0.181316</c:v>
                </c:pt>
                <c:pt idx="11368">
                  <c:v>-0.181787</c:v>
                </c:pt>
                <c:pt idx="11369">
                  <c:v>-0.18226400000000001</c:v>
                </c:pt>
                <c:pt idx="11370">
                  <c:v>-0.18274399999999999</c:v>
                </c:pt>
                <c:pt idx="11371">
                  <c:v>-0.183231</c:v>
                </c:pt>
                <c:pt idx="11372">
                  <c:v>-0.183722</c:v>
                </c:pt>
                <c:pt idx="11373">
                  <c:v>-0.18421899999999999</c:v>
                </c:pt>
                <c:pt idx="11374">
                  <c:v>-0.18471899999999999</c:v>
                </c:pt>
                <c:pt idx="11375">
                  <c:v>-0.18521899999999999</c:v>
                </c:pt>
                <c:pt idx="11376">
                  <c:v>-0.185727</c:v>
                </c:pt>
                <c:pt idx="11377">
                  <c:v>-0.18623999999999999</c:v>
                </c:pt>
                <c:pt idx="11378">
                  <c:v>-0.186725</c:v>
                </c:pt>
                <c:pt idx="11379">
                  <c:v>-0.187169</c:v>
                </c:pt>
                <c:pt idx="11380">
                  <c:v>-0.18760599999999999</c:v>
                </c:pt>
                <c:pt idx="11381">
                  <c:v>-0.18804899999999999</c:v>
                </c:pt>
                <c:pt idx="11382">
                  <c:v>-0.18848000000000001</c:v>
                </c:pt>
                <c:pt idx="11383">
                  <c:v>-0.18889500000000001</c:v>
                </c:pt>
                <c:pt idx="11384">
                  <c:v>-0.189303</c:v>
                </c:pt>
                <c:pt idx="11385">
                  <c:v>-0.18970400000000001</c:v>
                </c:pt>
                <c:pt idx="11386">
                  <c:v>-0.19009400000000001</c:v>
                </c:pt>
                <c:pt idx="11387">
                  <c:v>-0.190468</c:v>
                </c:pt>
                <c:pt idx="11388">
                  <c:v>-0.19082199999999999</c:v>
                </c:pt>
                <c:pt idx="11389">
                  <c:v>-0.19115699999999999</c:v>
                </c:pt>
                <c:pt idx="11390">
                  <c:v>-0.19147500000000001</c:v>
                </c:pt>
                <c:pt idx="11391">
                  <c:v>-0.191775</c:v>
                </c:pt>
                <c:pt idx="11392">
                  <c:v>-0.19205700000000001</c:v>
                </c:pt>
                <c:pt idx="11393">
                  <c:v>-0.19231899999999999</c:v>
                </c:pt>
                <c:pt idx="11394">
                  <c:v>-0.19255900000000001</c:v>
                </c:pt>
                <c:pt idx="11395">
                  <c:v>-0.19278400000000001</c:v>
                </c:pt>
                <c:pt idx="11396">
                  <c:v>-0.192998</c:v>
                </c:pt>
                <c:pt idx="11397">
                  <c:v>-0.19320499999999999</c:v>
                </c:pt>
                <c:pt idx="11398">
                  <c:v>-0.193408</c:v>
                </c:pt>
                <c:pt idx="11399">
                  <c:v>-0.193607</c:v>
                </c:pt>
                <c:pt idx="11400">
                  <c:v>-0.193802</c:v>
                </c:pt>
                <c:pt idx="11401">
                  <c:v>-0.193992</c:v>
                </c:pt>
                <c:pt idx="11402">
                  <c:v>-0.19417799999999999</c:v>
                </c:pt>
                <c:pt idx="11403">
                  <c:v>-0.194355</c:v>
                </c:pt>
                <c:pt idx="11404">
                  <c:v>-0.19452</c:v>
                </c:pt>
                <c:pt idx="11405">
                  <c:v>-0.19467300000000001</c:v>
                </c:pt>
                <c:pt idx="11406">
                  <c:v>-0.19481499999999999</c:v>
                </c:pt>
                <c:pt idx="11407">
                  <c:v>-0.19494300000000001</c:v>
                </c:pt>
                <c:pt idx="11408">
                  <c:v>-0.19505400000000001</c:v>
                </c:pt>
                <c:pt idx="11409">
                  <c:v>-0.19514599999999999</c:v>
                </c:pt>
                <c:pt idx="11410">
                  <c:v>-0.19522</c:v>
                </c:pt>
                <c:pt idx="11411">
                  <c:v>-0.195272</c:v>
                </c:pt>
                <c:pt idx="11412">
                  <c:v>-0.195301</c:v>
                </c:pt>
                <c:pt idx="11413">
                  <c:v>-0.195302</c:v>
                </c:pt>
                <c:pt idx="11414">
                  <c:v>-0.19527600000000001</c:v>
                </c:pt>
                <c:pt idx="11415">
                  <c:v>-0.19522100000000001</c:v>
                </c:pt>
                <c:pt idx="11416">
                  <c:v>-0.195136</c:v>
                </c:pt>
                <c:pt idx="11417">
                  <c:v>-0.195022</c:v>
                </c:pt>
                <c:pt idx="11418">
                  <c:v>-0.194879</c:v>
                </c:pt>
                <c:pt idx="11419">
                  <c:v>-0.19470999999999999</c:v>
                </c:pt>
                <c:pt idx="11420">
                  <c:v>-0.19451299999999999</c:v>
                </c:pt>
                <c:pt idx="11421">
                  <c:v>-0.19428599999999999</c:v>
                </c:pt>
                <c:pt idx="11422">
                  <c:v>-0.19402700000000001</c:v>
                </c:pt>
                <c:pt idx="11423">
                  <c:v>-0.19373599999999999</c:v>
                </c:pt>
                <c:pt idx="11424">
                  <c:v>-0.19341</c:v>
                </c:pt>
                <c:pt idx="11425">
                  <c:v>-0.193047</c:v>
                </c:pt>
                <c:pt idx="11426">
                  <c:v>-0.19264500000000001</c:v>
                </c:pt>
                <c:pt idx="11427">
                  <c:v>-0.19220400000000001</c:v>
                </c:pt>
                <c:pt idx="11428">
                  <c:v>-0.191723</c:v>
                </c:pt>
                <c:pt idx="11429">
                  <c:v>-0.19120200000000001</c:v>
                </c:pt>
                <c:pt idx="11430">
                  <c:v>-0.19064200000000001</c:v>
                </c:pt>
                <c:pt idx="11431">
                  <c:v>-0.19004699999999999</c:v>
                </c:pt>
                <c:pt idx="11432">
                  <c:v>-0.18942200000000001</c:v>
                </c:pt>
                <c:pt idx="11433">
                  <c:v>-0.18876699999999999</c:v>
                </c:pt>
                <c:pt idx="11434">
                  <c:v>-0.188079</c:v>
                </c:pt>
                <c:pt idx="11435">
                  <c:v>-0.187358</c:v>
                </c:pt>
                <c:pt idx="11436">
                  <c:v>-0.18660399999999999</c:v>
                </c:pt>
                <c:pt idx="11437">
                  <c:v>-0.18581500000000001</c:v>
                </c:pt>
                <c:pt idx="11438">
                  <c:v>-0.18498800000000001</c:v>
                </c:pt>
                <c:pt idx="11439">
                  <c:v>-0.18412000000000001</c:v>
                </c:pt>
                <c:pt idx="11440">
                  <c:v>-0.18321000000000001</c:v>
                </c:pt>
                <c:pt idx="11441">
                  <c:v>-0.182257</c:v>
                </c:pt>
                <c:pt idx="11442">
                  <c:v>-0.18126300000000001</c:v>
                </c:pt>
                <c:pt idx="11443">
                  <c:v>-0.180231</c:v>
                </c:pt>
                <c:pt idx="11444">
                  <c:v>-0.17915800000000001</c:v>
                </c:pt>
                <c:pt idx="11445">
                  <c:v>-0.178039</c:v>
                </c:pt>
                <c:pt idx="11446">
                  <c:v>-0.176871</c:v>
                </c:pt>
                <c:pt idx="11447">
                  <c:v>-0.17565500000000001</c:v>
                </c:pt>
                <c:pt idx="11448">
                  <c:v>-0.174397</c:v>
                </c:pt>
                <c:pt idx="11449">
                  <c:v>-0.173101</c:v>
                </c:pt>
                <c:pt idx="11450">
                  <c:v>-0.17177300000000001</c:v>
                </c:pt>
                <c:pt idx="11451">
                  <c:v>-0.17041600000000001</c:v>
                </c:pt>
                <c:pt idx="11452">
                  <c:v>-0.16902800000000001</c:v>
                </c:pt>
                <c:pt idx="11453">
                  <c:v>-0.16760700000000001</c:v>
                </c:pt>
                <c:pt idx="11454">
                  <c:v>-0.166158</c:v>
                </c:pt>
                <c:pt idx="11455">
                  <c:v>-0.164682</c:v>
                </c:pt>
                <c:pt idx="11456">
                  <c:v>-0.16318299999999999</c:v>
                </c:pt>
                <c:pt idx="11457">
                  <c:v>-0.161665</c:v>
                </c:pt>
                <c:pt idx="11458">
                  <c:v>-0.160132</c:v>
                </c:pt>
                <c:pt idx="11459">
                  <c:v>-0.158585</c:v>
                </c:pt>
                <c:pt idx="11460">
                  <c:v>-0.157023</c:v>
                </c:pt>
                <c:pt idx="11461">
                  <c:v>-0.155448</c:v>
                </c:pt>
                <c:pt idx="11462">
                  <c:v>-0.15385799999999999</c:v>
                </c:pt>
                <c:pt idx="11463">
                  <c:v>-0.152258</c:v>
                </c:pt>
                <c:pt idx="11464">
                  <c:v>-0.15065500000000001</c:v>
                </c:pt>
                <c:pt idx="11465">
                  <c:v>-0.149035</c:v>
                </c:pt>
                <c:pt idx="11466">
                  <c:v>-0.147369</c:v>
                </c:pt>
                <c:pt idx="11467">
                  <c:v>-0.14567099999999999</c:v>
                </c:pt>
                <c:pt idx="11468">
                  <c:v>-0.14397399999999999</c:v>
                </c:pt>
                <c:pt idx="11469">
                  <c:v>-0.14227500000000001</c:v>
                </c:pt>
                <c:pt idx="11470">
                  <c:v>-0.14056099999999999</c:v>
                </c:pt>
                <c:pt idx="11471">
                  <c:v>-0.13884199999999999</c:v>
                </c:pt>
                <c:pt idx="11472">
                  <c:v>-0.137125</c:v>
                </c:pt>
                <c:pt idx="11473">
                  <c:v>-0.135408</c:v>
                </c:pt>
                <c:pt idx="11474">
                  <c:v>-0.13369200000000001</c:v>
                </c:pt>
                <c:pt idx="11475">
                  <c:v>-0.13197800000000001</c:v>
                </c:pt>
                <c:pt idx="11476">
                  <c:v>-0.13026599999999999</c:v>
                </c:pt>
                <c:pt idx="11477">
                  <c:v>-0.12856100000000001</c:v>
                </c:pt>
                <c:pt idx="11478">
                  <c:v>-0.12686500000000001</c:v>
                </c:pt>
                <c:pt idx="11479">
                  <c:v>-0.12518199999999999</c:v>
                </c:pt>
                <c:pt idx="11480">
                  <c:v>-0.123515</c:v>
                </c:pt>
                <c:pt idx="11481">
                  <c:v>-0.121867</c:v>
                </c:pt>
                <c:pt idx="11482">
                  <c:v>-0.120243</c:v>
                </c:pt>
                <c:pt idx="11483">
                  <c:v>-0.118647</c:v>
                </c:pt>
                <c:pt idx="11484">
                  <c:v>-0.11708399999999999</c:v>
                </c:pt>
                <c:pt idx="11485">
                  <c:v>-0.115559</c:v>
                </c:pt>
                <c:pt idx="11486">
                  <c:v>-0.114075</c:v>
                </c:pt>
                <c:pt idx="11487">
                  <c:v>-0.112631</c:v>
                </c:pt>
                <c:pt idx="11488">
                  <c:v>-0.11122799999999999</c:v>
                </c:pt>
                <c:pt idx="11489">
                  <c:v>-0.109865</c:v>
                </c:pt>
                <c:pt idx="11490">
                  <c:v>-0.108543</c:v>
                </c:pt>
                <c:pt idx="11491">
                  <c:v>-0.107262</c:v>
                </c:pt>
                <c:pt idx="11492">
                  <c:v>-0.10602200000000001</c:v>
                </c:pt>
                <c:pt idx="11493">
                  <c:v>-0.104825</c:v>
                </c:pt>
                <c:pt idx="11494">
                  <c:v>-0.103669</c:v>
                </c:pt>
                <c:pt idx="11495">
                  <c:v>-0.102557</c:v>
                </c:pt>
                <c:pt idx="11496">
                  <c:v>-0.10148799999999999</c:v>
                </c:pt>
                <c:pt idx="11497">
                  <c:v>-0.100462</c:v>
                </c:pt>
                <c:pt idx="11498">
                  <c:v>-9.9476899999999993E-2</c:v>
                </c:pt>
                <c:pt idx="11499">
                  <c:v>-9.8533399999999993E-2</c:v>
                </c:pt>
                <c:pt idx="11500">
                  <c:v>-9.7632099999999999E-2</c:v>
                </c:pt>
                <c:pt idx="11501">
                  <c:v>-9.6773300000000007E-2</c:v>
                </c:pt>
                <c:pt idx="11502">
                  <c:v>-9.5957899999999999E-2</c:v>
                </c:pt>
                <c:pt idx="11503">
                  <c:v>-9.5186900000000005E-2</c:v>
                </c:pt>
                <c:pt idx="11504">
                  <c:v>-9.4461299999999998E-2</c:v>
                </c:pt>
                <c:pt idx="11505">
                  <c:v>-9.3782000000000004E-2</c:v>
                </c:pt>
                <c:pt idx="11506">
                  <c:v>-9.3149700000000002E-2</c:v>
                </c:pt>
                <c:pt idx="11507">
                  <c:v>-9.2564800000000003E-2</c:v>
                </c:pt>
                <c:pt idx="11508">
                  <c:v>-9.2027499999999998E-2</c:v>
                </c:pt>
                <c:pt idx="11509">
                  <c:v>-9.1536999999999993E-2</c:v>
                </c:pt>
                <c:pt idx="11510">
                  <c:v>-9.1092999999999993E-2</c:v>
                </c:pt>
                <c:pt idx="11511">
                  <c:v>-9.0695300000000006E-2</c:v>
                </c:pt>
                <c:pt idx="11512">
                  <c:v>-9.0343400000000004E-2</c:v>
                </c:pt>
                <c:pt idx="11513">
                  <c:v>-9.0036099999999994E-2</c:v>
                </c:pt>
                <c:pt idx="11514">
                  <c:v>-8.9771400000000001E-2</c:v>
                </c:pt>
                <c:pt idx="11515">
                  <c:v>-8.9546299999999995E-2</c:v>
                </c:pt>
                <c:pt idx="11516">
                  <c:v>-8.9357900000000004E-2</c:v>
                </c:pt>
                <c:pt idx="11517">
                  <c:v>-8.9204800000000001E-2</c:v>
                </c:pt>
                <c:pt idx="11518">
                  <c:v>-8.90875E-2</c:v>
                </c:pt>
                <c:pt idx="11519">
                  <c:v>-8.9007199999999995E-2</c:v>
                </c:pt>
                <c:pt idx="11520">
                  <c:v>-8.8964299999999996E-2</c:v>
                </c:pt>
                <c:pt idx="11521">
                  <c:v>-8.8958200000000001E-2</c:v>
                </c:pt>
                <c:pt idx="11522">
                  <c:v>-8.8988200000000003E-2</c:v>
                </c:pt>
                <c:pt idx="11523">
                  <c:v>-8.9053199999999999E-2</c:v>
                </c:pt>
                <c:pt idx="11524">
                  <c:v>-8.9150599999999997E-2</c:v>
                </c:pt>
                <c:pt idx="11525">
                  <c:v>-8.9277400000000007E-2</c:v>
                </c:pt>
                <c:pt idx="11526">
                  <c:v>-8.9430499999999996E-2</c:v>
                </c:pt>
                <c:pt idx="11527">
                  <c:v>-8.9607800000000001E-2</c:v>
                </c:pt>
                <c:pt idx="11528">
                  <c:v>-8.9808100000000002E-2</c:v>
                </c:pt>
                <c:pt idx="11529">
                  <c:v>-9.0032000000000001E-2</c:v>
                </c:pt>
                <c:pt idx="11530">
                  <c:v>-9.0280200000000005E-2</c:v>
                </c:pt>
                <c:pt idx="11531">
                  <c:v>-9.0550400000000003E-2</c:v>
                </c:pt>
                <c:pt idx="11532">
                  <c:v>-9.0837200000000007E-2</c:v>
                </c:pt>
                <c:pt idx="11533">
                  <c:v>-9.1134699999999999E-2</c:v>
                </c:pt>
                <c:pt idx="11534">
                  <c:v>-9.1440400000000005E-2</c:v>
                </c:pt>
                <c:pt idx="11535">
                  <c:v>-9.1754199999999994E-2</c:v>
                </c:pt>
                <c:pt idx="11536">
                  <c:v>-9.2075199999999996E-2</c:v>
                </c:pt>
                <c:pt idx="11537">
                  <c:v>-9.2402899999999996E-2</c:v>
                </c:pt>
                <c:pt idx="11538">
                  <c:v>-9.2738500000000001E-2</c:v>
                </c:pt>
                <c:pt idx="11539">
                  <c:v>-9.3080399999999994E-2</c:v>
                </c:pt>
                <c:pt idx="11540">
                  <c:v>-9.3422599999999995E-2</c:v>
                </c:pt>
                <c:pt idx="11541">
                  <c:v>-9.3760099999999999E-2</c:v>
                </c:pt>
                <c:pt idx="11542">
                  <c:v>-9.4093700000000002E-2</c:v>
                </c:pt>
                <c:pt idx="11543">
                  <c:v>-9.4425999999999996E-2</c:v>
                </c:pt>
                <c:pt idx="11544">
                  <c:v>-9.4758200000000001E-2</c:v>
                </c:pt>
                <c:pt idx="11545">
                  <c:v>-9.5088400000000003E-2</c:v>
                </c:pt>
                <c:pt idx="11546">
                  <c:v>-9.5412999999999998E-2</c:v>
                </c:pt>
                <c:pt idx="11547">
                  <c:v>-9.57287E-2</c:v>
                </c:pt>
                <c:pt idx="11548">
                  <c:v>-9.6033499999999994E-2</c:v>
                </c:pt>
                <c:pt idx="11549">
                  <c:v>-9.6324400000000004E-2</c:v>
                </c:pt>
                <c:pt idx="11550">
                  <c:v>-9.6599199999999996E-2</c:v>
                </c:pt>
                <c:pt idx="11551">
                  <c:v>-9.6856499999999998E-2</c:v>
                </c:pt>
                <c:pt idx="11552">
                  <c:v>-9.7096600000000005E-2</c:v>
                </c:pt>
                <c:pt idx="11553">
                  <c:v>-9.7320299999999998E-2</c:v>
                </c:pt>
                <c:pt idx="11554">
                  <c:v>-9.7528500000000004E-2</c:v>
                </c:pt>
                <c:pt idx="11555">
                  <c:v>-9.7720100000000004E-2</c:v>
                </c:pt>
                <c:pt idx="11556">
                  <c:v>-9.7892999999999994E-2</c:v>
                </c:pt>
                <c:pt idx="11557">
                  <c:v>-9.8046300000000003E-2</c:v>
                </c:pt>
                <c:pt idx="11558">
                  <c:v>-9.8179900000000001E-2</c:v>
                </c:pt>
                <c:pt idx="11559">
                  <c:v>-9.8291299999999998E-2</c:v>
                </c:pt>
                <c:pt idx="11560">
                  <c:v>-9.8377000000000006E-2</c:v>
                </c:pt>
                <c:pt idx="11561">
                  <c:v>-9.8435099999999998E-2</c:v>
                </c:pt>
                <c:pt idx="11562">
                  <c:v>-9.8464599999999999E-2</c:v>
                </c:pt>
                <c:pt idx="11563">
                  <c:v>-9.84651E-2</c:v>
                </c:pt>
                <c:pt idx="11564">
                  <c:v>-9.8436499999999996E-2</c:v>
                </c:pt>
                <c:pt idx="11565">
                  <c:v>-9.8377999999999993E-2</c:v>
                </c:pt>
                <c:pt idx="11566">
                  <c:v>-9.8288700000000007E-2</c:v>
                </c:pt>
                <c:pt idx="11567">
                  <c:v>-9.8168199999999997E-2</c:v>
                </c:pt>
                <c:pt idx="11568">
                  <c:v>-9.8016300000000001E-2</c:v>
                </c:pt>
                <c:pt idx="11569">
                  <c:v>-9.78324E-2</c:v>
                </c:pt>
                <c:pt idx="11570">
                  <c:v>-9.7615499999999994E-2</c:v>
                </c:pt>
                <c:pt idx="11571">
                  <c:v>-9.7364500000000007E-2</c:v>
                </c:pt>
                <c:pt idx="11572">
                  <c:v>-9.7078499999999998E-2</c:v>
                </c:pt>
                <c:pt idx="11573">
                  <c:v>-9.6757899999999994E-2</c:v>
                </c:pt>
                <c:pt idx="11574">
                  <c:v>-9.6403199999999994E-2</c:v>
                </c:pt>
                <c:pt idx="11575">
                  <c:v>-9.6014100000000005E-2</c:v>
                </c:pt>
                <c:pt idx="11576">
                  <c:v>-9.5589400000000005E-2</c:v>
                </c:pt>
                <c:pt idx="11577">
                  <c:v>-9.5127199999999995E-2</c:v>
                </c:pt>
                <c:pt idx="11578">
                  <c:v>-9.4626600000000005E-2</c:v>
                </c:pt>
                <c:pt idx="11579">
                  <c:v>-9.4086699999999995E-2</c:v>
                </c:pt>
                <c:pt idx="11580">
                  <c:v>-9.3507000000000007E-2</c:v>
                </c:pt>
                <c:pt idx="11581">
                  <c:v>-9.2887800000000006E-2</c:v>
                </c:pt>
                <c:pt idx="11582">
                  <c:v>-9.2230199999999998E-2</c:v>
                </c:pt>
                <c:pt idx="11583">
                  <c:v>-9.1534900000000002E-2</c:v>
                </c:pt>
                <c:pt idx="11584">
                  <c:v>-9.0801499999999993E-2</c:v>
                </c:pt>
                <c:pt idx="11585">
                  <c:v>-9.0029300000000007E-2</c:v>
                </c:pt>
                <c:pt idx="11586">
                  <c:v>-8.92178E-2</c:v>
                </c:pt>
                <c:pt idx="11587">
                  <c:v>-8.8366700000000006E-2</c:v>
                </c:pt>
                <c:pt idx="11588">
                  <c:v>-8.7475499999999998E-2</c:v>
                </c:pt>
                <c:pt idx="11589">
                  <c:v>-8.6543200000000001E-2</c:v>
                </c:pt>
                <c:pt idx="11590">
                  <c:v>-8.5569300000000001E-2</c:v>
                </c:pt>
                <c:pt idx="11591">
                  <c:v>-8.4555000000000005E-2</c:v>
                </c:pt>
                <c:pt idx="11592">
                  <c:v>-8.3502400000000004E-2</c:v>
                </c:pt>
                <c:pt idx="11593">
                  <c:v>-8.2412100000000002E-2</c:v>
                </c:pt>
                <c:pt idx="11594">
                  <c:v>-8.1283800000000003E-2</c:v>
                </c:pt>
                <c:pt idx="11595">
                  <c:v>-8.0117999999999995E-2</c:v>
                </c:pt>
                <c:pt idx="11596">
                  <c:v>-7.8917399999999999E-2</c:v>
                </c:pt>
                <c:pt idx="11597">
                  <c:v>-7.7686199999999997E-2</c:v>
                </c:pt>
                <c:pt idx="11598">
                  <c:v>-7.6425800000000002E-2</c:v>
                </c:pt>
                <c:pt idx="11599">
                  <c:v>-7.5134000000000006E-2</c:v>
                </c:pt>
                <c:pt idx="11600">
                  <c:v>-7.3808100000000001E-2</c:v>
                </c:pt>
                <c:pt idx="11601">
                  <c:v>-7.2447200000000003E-2</c:v>
                </c:pt>
                <c:pt idx="11602">
                  <c:v>-7.1052699999999996E-2</c:v>
                </c:pt>
                <c:pt idx="11603">
                  <c:v>-6.9626199999999999E-2</c:v>
                </c:pt>
                <c:pt idx="11604">
                  <c:v>-6.8168300000000001E-2</c:v>
                </c:pt>
                <c:pt idx="11605">
                  <c:v>-6.6680000000000003E-2</c:v>
                </c:pt>
                <c:pt idx="11606">
                  <c:v>-6.5162800000000007E-2</c:v>
                </c:pt>
                <c:pt idx="11607">
                  <c:v>-6.36182E-2</c:v>
                </c:pt>
                <c:pt idx="11608">
                  <c:v>-6.2047600000000001E-2</c:v>
                </c:pt>
                <c:pt idx="11609">
                  <c:v>-6.0452800000000001E-2</c:v>
                </c:pt>
                <c:pt idx="11610">
                  <c:v>-5.8835999999999999E-2</c:v>
                </c:pt>
                <c:pt idx="11611">
                  <c:v>-5.7199100000000003E-2</c:v>
                </c:pt>
                <c:pt idx="11612">
                  <c:v>-5.5542899999999999E-2</c:v>
                </c:pt>
                <c:pt idx="11613">
                  <c:v>-5.3868699999999999E-2</c:v>
                </c:pt>
                <c:pt idx="11614">
                  <c:v>-5.2177800000000003E-2</c:v>
                </c:pt>
                <c:pt idx="11615">
                  <c:v>-5.0471500000000002E-2</c:v>
                </c:pt>
                <c:pt idx="11616">
                  <c:v>-4.8751799999999998E-2</c:v>
                </c:pt>
                <c:pt idx="11617">
                  <c:v>-4.7020399999999997E-2</c:v>
                </c:pt>
                <c:pt idx="11618">
                  <c:v>-4.5277699999999997E-2</c:v>
                </c:pt>
                <c:pt idx="11619">
                  <c:v>-4.35223E-2</c:v>
                </c:pt>
                <c:pt idx="11620">
                  <c:v>-4.1754199999999998E-2</c:v>
                </c:pt>
                <c:pt idx="11621">
                  <c:v>-3.9976600000000001E-2</c:v>
                </c:pt>
                <c:pt idx="11622">
                  <c:v>-3.8194699999999998E-2</c:v>
                </c:pt>
                <c:pt idx="11623">
                  <c:v>-3.6412600000000003E-2</c:v>
                </c:pt>
                <c:pt idx="11624">
                  <c:v>-3.4632999999999997E-2</c:v>
                </c:pt>
                <c:pt idx="11625">
                  <c:v>-3.2857400000000002E-2</c:v>
                </c:pt>
                <c:pt idx="11626">
                  <c:v>-3.10865E-2</c:v>
                </c:pt>
                <c:pt idx="11627">
                  <c:v>-2.93193E-2</c:v>
                </c:pt>
                <c:pt idx="11628">
                  <c:v>-2.7553899999999999E-2</c:v>
                </c:pt>
                <c:pt idx="11629">
                  <c:v>-2.5789699999999999E-2</c:v>
                </c:pt>
                <c:pt idx="11630">
                  <c:v>-2.4030200000000002E-2</c:v>
                </c:pt>
                <c:pt idx="11631">
                  <c:v>-2.2280100000000001E-2</c:v>
                </c:pt>
                <c:pt idx="11632">
                  <c:v>-2.05404E-2</c:v>
                </c:pt>
                <c:pt idx="11633">
                  <c:v>-1.8809200000000002E-2</c:v>
                </c:pt>
                <c:pt idx="11634">
                  <c:v>-1.7086899999999999E-2</c:v>
                </c:pt>
                <c:pt idx="11635">
                  <c:v>-1.53773E-2</c:v>
                </c:pt>
                <c:pt idx="11636">
                  <c:v>-1.3683799999999999E-2</c:v>
                </c:pt>
                <c:pt idx="11637">
                  <c:v>-1.20071E-2</c:v>
                </c:pt>
                <c:pt idx="11638">
                  <c:v>-1.03462E-2</c:v>
                </c:pt>
                <c:pt idx="11639" formatCode="0.00E+00">
                  <c:v>-8.7010899999999999E-3</c:v>
                </c:pt>
                <c:pt idx="11640" formatCode="0.00E+00">
                  <c:v>-7.0731099999999996E-3</c:v>
                </c:pt>
                <c:pt idx="11641" formatCode="0.00E+00">
                  <c:v>-5.4636600000000004E-3</c:v>
                </c:pt>
                <c:pt idx="11642" formatCode="0.00E+00">
                  <c:v>-3.87324E-3</c:v>
                </c:pt>
                <c:pt idx="11643" formatCode="0.00E+00">
                  <c:v>-2.3020900000000001E-3</c:v>
                </c:pt>
                <c:pt idx="11644" formatCode="0.00E+00">
                  <c:v>-7.5152599999999997E-4</c:v>
                </c:pt>
                <c:pt idx="11645" formatCode="0.00E+00">
                  <c:v>7.7540300000000003E-4</c:v>
                </c:pt>
                <c:pt idx="11646" formatCode="0.00E+00">
                  <c:v>2.2745999999999999E-3</c:v>
                </c:pt>
                <c:pt idx="11647" formatCode="0.00E+00">
                  <c:v>3.7430900000000001E-3</c:v>
                </c:pt>
                <c:pt idx="11648" formatCode="0.00E+00">
                  <c:v>5.1803999999999999E-3</c:v>
                </c:pt>
                <c:pt idx="11649" formatCode="0.00E+00">
                  <c:v>6.58758E-3</c:v>
                </c:pt>
                <c:pt idx="11650" formatCode="0.00E+00">
                  <c:v>7.9654200000000008E-3</c:v>
                </c:pt>
                <c:pt idx="11651" formatCode="0.00E+00">
                  <c:v>9.3130000000000001E-3</c:v>
                </c:pt>
                <c:pt idx="11652">
                  <c:v>1.0627599999999999E-2</c:v>
                </c:pt>
                <c:pt idx="11653">
                  <c:v>1.19065E-2</c:v>
                </c:pt>
                <c:pt idx="11654">
                  <c:v>1.31489E-2</c:v>
                </c:pt>
                <c:pt idx="11655">
                  <c:v>1.4354199999999999E-2</c:v>
                </c:pt>
                <c:pt idx="11656">
                  <c:v>1.5518799999999999E-2</c:v>
                </c:pt>
                <c:pt idx="11657">
                  <c:v>1.6638400000000001E-2</c:v>
                </c:pt>
                <c:pt idx="11658">
                  <c:v>1.7710099999999999E-2</c:v>
                </c:pt>
                <c:pt idx="11659">
                  <c:v>1.8730199999999999E-2</c:v>
                </c:pt>
                <c:pt idx="11660">
                  <c:v>1.9695299999999999E-2</c:v>
                </c:pt>
                <c:pt idx="11661">
                  <c:v>2.0605100000000001E-2</c:v>
                </c:pt>
                <c:pt idx="11662">
                  <c:v>2.14624E-2</c:v>
                </c:pt>
                <c:pt idx="11663">
                  <c:v>2.2268699999999999E-2</c:v>
                </c:pt>
                <c:pt idx="11664">
                  <c:v>2.3022500000000001E-2</c:v>
                </c:pt>
                <c:pt idx="11665">
                  <c:v>2.3721599999999999E-2</c:v>
                </c:pt>
                <c:pt idx="11666">
                  <c:v>2.4367699999999999E-2</c:v>
                </c:pt>
                <c:pt idx="11667">
                  <c:v>2.4963900000000001E-2</c:v>
                </c:pt>
                <c:pt idx="11668">
                  <c:v>2.5511800000000001E-2</c:v>
                </c:pt>
                <c:pt idx="11669">
                  <c:v>2.60098E-2</c:v>
                </c:pt>
                <c:pt idx="11670">
                  <c:v>2.6454700000000001E-2</c:v>
                </c:pt>
                <c:pt idx="11671">
                  <c:v>2.6845000000000001E-2</c:v>
                </c:pt>
                <c:pt idx="11672">
                  <c:v>2.7181199999999999E-2</c:v>
                </c:pt>
                <c:pt idx="11673">
                  <c:v>2.74638E-2</c:v>
                </c:pt>
                <c:pt idx="11674">
                  <c:v>2.7692399999999999E-2</c:v>
                </c:pt>
                <c:pt idx="11675">
                  <c:v>2.7867200000000002E-2</c:v>
                </c:pt>
                <c:pt idx="11676">
                  <c:v>2.79907E-2</c:v>
                </c:pt>
                <c:pt idx="11677">
                  <c:v>2.8065799999999998E-2</c:v>
                </c:pt>
                <c:pt idx="11678">
                  <c:v>2.8092700000000002E-2</c:v>
                </c:pt>
                <c:pt idx="11679">
                  <c:v>2.8070600000000001E-2</c:v>
                </c:pt>
                <c:pt idx="11680">
                  <c:v>2.8001100000000001E-2</c:v>
                </c:pt>
                <c:pt idx="11681">
                  <c:v>2.7888799999999998E-2</c:v>
                </c:pt>
                <c:pt idx="11682">
                  <c:v>2.7736299999999998E-2</c:v>
                </c:pt>
                <c:pt idx="11683">
                  <c:v>2.7541E-2</c:v>
                </c:pt>
                <c:pt idx="11684">
                  <c:v>2.7298200000000002E-2</c:v>
                </c:pt>
                <c:pt idx="11685">
                  <c:v>2.7005899999999999E-2</c:v>
                </c:pt>
                <c:pt idx="11686">
                  <c:v>2.6667400000000001E-2</c:v>
                </c:pt>
                <c:pt idx="11687">
                  <c:v>2.6287499999999998E-2</c:v>
                </c:pt>
                <c:pt idx="11688">
                  <c:v>2.58678E-2</c:v>
                </c:pt>
                <c:pt idx="11689">
                  <c:v>2.5407099999999998E-2</c:v>
                </c:pt>
                <c:pt idx="11690">
                  <c:v>2.4906000000000001E-2</c:v>
                </c:pt>
                <c:pt idx="11691">
                  <c:v>2.43682E-2</c:v>
                </c:pt>
                <c:pt idx="11692">
                  <c:v>2.3797700000000001E-2</c:v>
                </c:pt>
                <c:pt idx="11693">
                  <c:v>2.3196499999999998E-2</c:v>
                </c:pt>
                <c:pt idx="11694">
                  <c:v>2.2566599999999999E-2</c:v>
                </c:pt>
                <c:pt idx="11695">
                  <c:v>2.19122E-2</c:v>
                </c:pt>
                <c:pt idx="11696">
                  <c:v>2.1235899999999999E-2</c:v>
                </c:pt>
                <c:pt idx="11697">
                  <c:v>2.0534699999999999E-2</c:v>
                </c:pt>
                <c:pt idx="11698">
                  <c:v>1.98038E-2</c:v>
                </c:pt>
                <c:pt idx="11699">
                  <c:v>1.9044599999999998E-2</c:v>
                </c:pt>
                <c:pt idx="11700">
                  <c:v>1.8264699999999998E-2</c:v>
                </c:pt>
                <c:pt idx="11701">
                  <c:v>1.7469599999999998E-2</c:v>
                </c:pt>
                <c:pt idx="11702">
                  <c:v>1.6659799999999999E-2</c:v>
                </c:pt>
                <c:pt idx="11703">
                  <c:v>1.5834999999999998E-2</c:v>
                </c:pt>
                <c:pt idx="11704">
                  <c:v>1.49953E-2</c:v>
                </c:pt>
                <c:pt idx="11705">
                  <c:v>1.4141300000000001E-2</c:v>
                </c:pt>
                <c:pt idx="11706">
                  <c:v>1.3277000000000001E-2</c:v>
                </c:pt>
                <c:pt idx="11707">
                  <c:v>1.2407700000000001E-2</c:v>
                </c:pt>
                <c:pt idx="11708">
                  <c:v>1.15348E-2</c:v>
                </c:pt>
                <c:pt idx="11709">
                  <c:v>1.0655700000000001E-2</c:v>
                </c:pt>
                <c:pt idx="11710" formatCode="0.00E+00">
                  <c:v>9.7689200000000004E-3</c:v>
                </c:pt>
                <c:pt idx="11711" formatCode="0.00E+00">
                  <c:v>8.8761900000000008E-3</c:v>
                </c:pt>
                <c:pt idx="11712" formatCode="0.00E+00">
                  <c:v>7.9801899999999999E-3</c:v>
                </c:pt>
                <c:pt idx="11713" formatCode="0.00E+00">
                  <c:v>7.0820299999999996E-3</c:v>
                </c:pt>
                <c:pt idx="11714" formatCode="0.00E+00">
                  <c:v>6.1824200000000001E-3</c:v>
                </c:pt>
                <c:pt idx="11715" formatCode="0.00E+00">
                  <c:v>5.28365E-3</c:v>
                </c:pt>
                <c:pt idx="11716" formatCode="0.00E+00">
                  <c:v>4.3898499999999998E-3</c:v>
                </c:pt>
                <c:pt idx="11717" formatCode="0.00E+00">
                  <c:v>3.5039400000000001E-3</c:v>
                </c:pt>
                <c:pt idx="11718" formatCode="0.00E+00">
                  <c:v>2.6246199999999998E-3</c:v>
                </c:pt>
                <c:pt idx="11719" formatCode="0.00E+00">
                  <c:v>1.7497400000000001E-3</c:v>
                </c:pt>
                <c:pt idx="11720" formatCode="0.00E+00">
                  <c:v>8.8132800000000002E-4</c:v>
                </c:pt>
                <c:pt idx="11721" formatCode="0.00E+00">
                  <c:v>2.3680300000000001E-5</c:v>
                </c:pt>
                <c:pt idx="11722" formatCode="0.00E+00">
                  <c:v>-8.2107700000000003E-4</c:v>
                </c:pt>
                <c:pt idx="11723" formatCode="0.00E+00">
                  <c:v>-1.6524700000000001E-3</c:v>
                </c:pt>
                <c:pt idx="11724" formatCode="0.00E+00">
                  <c:v>-2.4684799999999999E-3</c:v>
                </c:pt>
                <c:pt idx="11725" formatCode="0.00E+00">
                  <c:v>-3.26612E-3</c:v>
                </c:pt>
                <c:pt idx="11726" formatCode="0.00E+00">
                  <c:v>-4.0456199999999998E-3</c:v>
                </c:pt>
                <c:pt idx="11727" formatCode="0.00E+00">
                  <c:v>-4.8115399999999996E-3</c:v>
                </c:pt>
                <c:pt idx="11728" formatCode="0.00E+00">
                  <c:v>-5.5676600000000003E-3</c:v>
                </c:pt>
                <c:pt idx="11729" formatCode="0.00E+00">
                  <c:v>-6.3123199999999997E-3</c:v>
                </c:pt>
                <c:pt idx="11730" formatCode="0.00E+00">
                  <c:v>-7.0403799999999997E-3</c:v>
                </c:pt>
                <c:pt idx="11731" formatCode="0.00E+00">
                  <c:v>-7.7474500000000003E-3</c:v>
                </c:pt>
                <c:pt idx="11732" formatCode="0.00E+00">
                  <c:v>-8.4316100000000008E-3</c:v>
                </c:pt>
                <c:pt idx="11733" formatCode="0.00E+00">
                  <c:v>-9.0951299999999999E-3</c:v>
                </c:pt>
                <c:pt idx="11734" formatCode="0.00E+00">
                  <c:v>-9.7421000000000001E-3</c:v>
                </c:pt>
                <c:pt idx="11735">
                  <c:v>-1.03704E-2</c:v>
                </c:pt>
                <c:pt idx="11736">
                  <c:v>-1.0971699999999999E-2</c:v>
                </c:pt>
                <c:pt idx="11737">
                  <c:v>-1.15403E-2</c:v>
                </c:pt>
                <c:pt idx="11738">
                  <c:v>-1.20774E-2</c:v>
                </c:pt>
                <c:pt idx="11739">
                  <c:v>-1.25863E-2</c:v>
                </c:pt>
                <c:pt idx="11740">
                  <c:v>-1.30695E-2</c:v>
                </c:pt>
                <c:pt idx="11741">
                  <c:v>-1.35268E-2</c:v>
                </c:pt>
                <c:pt idx="11742">
                  <c:v>-1.3957199999999999E-2</c:v>
                </c:pt>
                <c:pt idx="11743">
                  <c:v>-1.4358900000000001E-2</c:v>
                </c:pt>
                <c:pt idx="11744">
                  <c:v>-1.4727799999999999E-2</c:v>
                </c:pt>
                <c:pt idx="11745">
                  <c:v>-1.5059400000000001E-2</c:v>
                </c:pt>
                <c:pt idx="11746">
                  <c:v>-1.5356699999999999E-2</c:v>
                </c:pt>
                <c:pt idx="11747">
                  <c:v>-1.56297E-2</c:v>
                </c:pt>
                <c:pt idx="11748">
                  <c:v>-1.5883999999999999E-2</c:v>
                </c:pt>
                <c:pt idx="11749">
                  <c:v>-1.6118299999999999E-2</c:v>
                </c:pt>
                <c:pt idx="11750">
                  <c:v>-1.6331999999999999E-2</c:v>
                </c:pt>
                <c:pt idx="11751">
                  <c:v>-1.6527500000000001E-2</c:v>
                </c:pt>
                <c:pt idx="11752">
                  <c:v>-1.6705299999999999E-2</c:v>
                </c:pt>
                <c:pt idx="11753">
                  <c:v>-1.6862599999999998E-2</c:v>
                </c:pt>
                <c:pt idx="11754">
                  <c:v>-1.69955E-2</c:v>
                </c:pt>
                <c:pt idx="11755">
                  <c:v>-1.7103E-2</c:v>
                </c:pt>
                <c:pt idx="11756">
                  <c:v>-1.7187399999999999E-2</c:v>
                </c:pt>
                <c:pt idx="11757">
                  <c:v>-1.7252699999999999E-2</c:v>
                </c:pt>
                <c:pt idx="11758">
                  <c:v>-1.73046E-2</c:v>
                </c:pt>
                <c:pt idx="11759">
                  <c:v>-1.7349799999999999E-2</c:v>
                </c:pt>
                <c:pt idx="11760">
                  <c:v>-1.7393100000000002E-2</c:v>
                </c:pt>
                <c:pt idx="11761">
                  <c:v>-1.74378E-2</c:v>
                </c:pt>
                <c:pt idx="11762">
                  <c:v>-1.74839E-2</c:v>
                </c:pt>
                <c:pt idx="11763">
                  <c:v>-1.75284E-2</c:v>
                </c:pt>
                <c:pt idx="11764">
                  <c:v>-1.7566700000000001E-2</c:v>
                </c:pt>
                <c:pt idx="11765">
                  <c:v>-1.75967E-2</c:v>
                </c:pt>
                <c:pt idx="11766">
                  <c:v>-1.76194E-2</c:v>
                </c:pt>
                <c:pt idx="11767">
                  <c:v>-1.7634400000000001E-2</c:v>
                </c:pt>
                <c:pt idx="11768">
                  <c:v>-1.7638000000000001E-2</c:v>
                </c:pt>
                <c:pt idx="11769">
                  <c:v>-1.7628499999999998E-2</c:v>
                </c:pt>
                <c:pt idx="11770">
                  <c:v>-1.7610000000000001E-2</c:v>
                </c:pt>
                <c:pt idx="11771">
                  <c:v>-1.7590600000000001E-2</c:v>
                </c:pt>
                <c:pt idx="11772">
                  <c:v>-1.7577099999999998E-2</c:v>
                </c:pt>
                <c:pt idx="11773">
                  <c:v>-1.7573200000000001E-2</c:v>
                </c:pt>
                <c:pt idx="11774">
                  <c:v>-1.7582199999999999E-2</c:v>
                </c:pt>
                <c:pt idx="11775">
                  <c:v>-1.76077E-2</c:v>
                </c:pt>
                <c:pt idx="11776">
                  <c:v>-1.7651500000000001E-2</c:v>
                </c:pt>
                <c:pt idx="11777">
                  <c:v>-1.7713900000000001E-2</c:v>
                </c:pt>
                <c:pt idx="11778">
                  <c:v>-1.7795600000000002E-2</c:v>
                </c:pt>
                <c:pt idx="11779">
                  <c:v>-1.7898600000000001E-2</c:v>
                </c:pt>
                <c:pt idx="11780">
                  <c:v>-1.8025699999999999E-2</c:v>
                </c:pt>
                <c:pt idx="11781">
                  <c:v>-1.8180000000000002E-2</c:v>
                </c:pt>
                <c:pt idx="11782">
                  <c:v>-1.8362699999999999E-2</c:v>
                </c:pt>
                <c:pt idx="11783">
                  <c:v>-1.85706E-2</c:v>
                </c:pt>
                <c:pt idx="11784">
                  <c:v>-1.8801499999999999E-2</c:v>
                </c:pt>
                <c:pt idx="11785">
                  <c:v>-1.9060799999999999E-2</c:v>
                </c:pt>
                <c:pt idx="11786">
                  <c:v>-1.9354900000000001E-2</c:v>
                </c:pt>
                <c:pt idx="11787">
                  <c:v>-1.96829E-2</c:v>
                </c:pt>
                <c:pt idx="11788">
                  <c:v>-2.0038899999999998E-2</c:v>
                </c:pt>
                <c:pt idx="11789">
                  <c:v>-2.0418700000000001E-2</c:v>
                </c:pt>
                <c:pt idx="11790">
                  <c:v>-2.0822799999999999E-2</c:v>
                </c:pt>
                <c:pt idx="11791">
                  <c:v>-2.12544E-2</c:v>
                </c:pt>
                <c:pt idx="11792">
                  <c:v>-2.17141E-2</c:v>
                </c:pt>
                <c:pt idx="11793">
                  <c:v>-2.21984E-2</c:v>
                </c:pt>
                <c:pt idx="11794">
                  <c:v>-2.2702799999999999E-2</c:v>
                </c:pt>
                <c:pt idx="11795">
                  <c:v>-2.32243E-2</c:v>
                </c:pt>
                <c:pt idx="11796">
                  <c:v>-2.3760900000000001E-2</c:v>
                </c:pt>
                <c:pt idx="11797">
                  <c:v>-2.43074E-2</c:v>
                </c:pt>
                <c:pt idx="11798">
                  <c:v>-2.4857199999999999E-2</c:v>
                </c:pt>
                <c:pt idx="11799">
                  <c:v>-2.54097E-2</c:v>
                </c:pt>
                <c:pt idx="11800">
                  <c:v>-2.5970400000000001E-2</c:v>
                </c:pt>
                <c:pt idx="11801">
                  <c:v>-2.6545800000000001E-2</c:v>
                </c:pt>
                <c:pt idx="11802">
                  <c:v>-2.7142099999999999E-2</c:v>
                </c:pt>
                <c:pt idx="11803">
                  <c:v>-2.7762800000000001E-2</c:v>
                </c:pt>
                <c:pt idx="11804">
                  <c:v>-2.8406899999999999E-2</c:v>
                </c:pt>
                <c:pt idx="11805">
                  <c:v>-2.90727E-2</c:v>
                </c:pt>
                <c:pt idx="11806">
                  <c:v>-2.97609E-2</c:v>
                </c:pt>
                <c:pt idx="11807">
                  <c:v>-3.0473099999999999E-2</c:v>
                </c:pt>
                <c:pt idx="11808">
                  <c:v>-3.1210000000000002E-2</c:v>
                </c:pt>
                <c:pt idx="11809">
                  <c:v>-3.1969499999999998E-2</c:v>
                </c:pt>
                <c:pt idx="11810">
                  <c:v>-3.2745400000000001E-2</c:v>
                </c:pt>
                <c:pt idx="11811">
                  <c:v>-3.3530600000000001E-2</c:v>
                </c:pt>
                <c:pt idx="11812">
                  <c:v>-3.4323600000000003E-2</c:v>
                </c:pt>
                <c:pt idx="11813">
                  <c:v>-3.5127800000000001E-2</c:v>
                </c:pt>
                <c:pt idx="11814">
                  <c:v>-3.5945499999999998E-2</c:v>
                </c:pt>
                <c:pt idx="11815">
                  <c:v>-3.6775000000000002E-2</c:v>
                </c:pt>
                <c:pt idx="11816">
                  <c:v>-3.76108E-2</c:v>
                </c:pt>
                <c:pt idx="11817">
                  <c:v>-3.8444899999999997E-2</c:v>
                </c:pt>
                <c:pt idx="11818">
                  <c:v>-3.9272300000000003E-2</c:v>
                </c:pt>
                <c:pt idx="11819">
                  <c:v>-4.0091599999999998E-2</c:v>
                </c:pt>
                <c:pt idx="11820">
                  <c:v>-4.0901600000000003E-2</c:v>
                </c:pt>
                <c:pt idx="11821">
                  <c:v>-4.16995E-2</c:v>
                </c:pt>
                <c:pt idx="11822">
                  <c:v>-4.2484399999999999E-2</c:v>
                </c:pt>
                <c:pt idx="11823">
                  <c:v>-4.3257999999999998E-2</c:v>
                </c:pt>
                <c:pt idx="11824">
                  <c:v>-4.4021200000000003E-2</c:v>
                </c:pt>
                <c:pt idx="11825">
                  <c:v>-4.4772199999999998E-2</c:v>
                </c:pt>
                <c:pt idx="11826">
                  <c:v>-4.5508300000000002E-2</c:v>
                </c:pt>
                <c:pt idx="11827">
                  <c:v>-4.6227600000000001E-2</c:v>
                </c:pt>
                <c:pt idx="11828">
                  <c:v>-4.6927000000000003E-2</c:v>
                </c:pt>
                <c:pt idx="11829">
                  <c:v>-4.7604300000000002E-2</c:v>
                </c:pt>
                <c:pt idx="11830">
                  <c:v>-4.8261800000000001E-2</c:v>
                </c:pt>
                <c:pt idx="11831">
                  <c:v>-4.8899199999999997E-2</c:v>
                </c:pt>
                <c:pt idx="11832">
                  <c:v>-4.9509200000000003E-2</c:v>
                </c:pt>
                <c:pt idx="11833">
                  <c:v>-5.0088000000000001E-2</c:v>
                </c:pt>
                <c:pt idx="11834">
                  <c:v>-5.0641800000000001E-2</c:v>
                </c:pt>
                <c:pt idx="11835">
                  <c:v>-5.11777E-2</c:v>
                </c:pt>
                <c:pt idx="11836">
                  <c:v>-5.1696300000000001E-2</c:v>
                </c:pt>
                <c:pt idx="11837">
                  <c:v>-5.21999E-2</c:v>
                </c:pt>
                <c:pt idx="11838">
                  <c:v>-5.2694299999999999E-2</c:v>
                </c:pt>
                <c:pt idx="11839">
                  <c:v>-5.31791E-2</c:v>
                </c:pt>
                <c:pt idx="11840">
                  <c:v>-5.3648399999999999E-2</c:v>
                </c:pt>
                <c:pt idx="11841">
                  <c:v>-5.4095200000000003E-2</c:v>
                </c:pt>
                <c:pt idx="11842">
                  <c:v>-5.4515300000000003E-2</c:v>
                </c:pt>
                <c:pt idx="11843">
                  <c:v>-5.4904500000000002E-2</c:v>
                </c:pt>
                <c:pt idx="11844">
                  <c:v>-5.5257199999999999E-2</c:v>
                </c:pt>
                <c:pt idx="11845">
                  <c:v>-5.5573600000000001E-2</c:v>
                </c:pt>
                <c:pt idx="11846">
                  <c:v>-5.5861500000000001E-2</c:v>
                </c:pt>
                <c:pt idx="11847">
                  <c:v>-5.6126500000000003E-2</c:v>
                </c:pt>
                <c:pt idx="11848">
                  <c:v>-5.6369299999999997E-2</c:v>
                </c:pt>
                <c:pt idx="11849">
                  <c:v>-5.6589E-2</c:v>
                </c:pt>
                <c:pt idx="11850">
                  <c:v>-5.6783300000000002E-2</c:v>
                </c:pt>
                <c:pt idx="11851">
                  <c:v>-5.6948499999999999E-2</c:v>
                </c:pt>
                <c:pt idx="11852">
                  <c:v>-5.7081600000000003E-2</c:v>
                </c:pt>
                <c:pt idx="11853">
                  <c:v>-5.71826E-2</c:v>
                </c:pt>
                <c:pt idx="11854">
                  <c:v>-5.7252600000000001E-2</c:v>
                </c:pt>
                <c:pt idx="11855">
                  <c:v>-5.7291399999999999E-2</c:v>
                </c:pt>
                <c:pt idx="11856">
                  <c:v>-5.7299700000000002E-2</c:v>
                </c:pt>
                <c:pt idx="11857">
                  <c:v>-5.7279099999999999E-2</c:v>
                </c:pt>
                <c:pt idx="11858">
                  <c:v>-5.7232600000000002E-2</c:v>
                </c:pt>
                <c:pt idx="11859">
                  <c:v>-5.7164600000000003E-2</c:v>
                </c:pt>
                <c:pt idx="11860">
                  <c:v>-5.7077599999999999E-2</c:v>
                </c:pt>
                <c:pt idx="11861">
                  <c:v>-5.6970300000000001E-2</c:v>
                </c:pt>
                <c:pt idx="11862">
                  <c:v>-5.6841599999999999E-2</c:v>
                </c:pt>
                <c:pt idx="11863">
                  <c:v>-5.6692300000000001E-2</c:v>
                </c:pt>
                <c:pt idx="11864">
                  <c:v>-5.6523799999999999E-2</c:v>
                </c:pt>
                <c:pt idx="11865">
                  <c:v>-5.6337499999999999E-2</c:v>
                </c:pt>
                <c:pt idx="11866">
                  <c:v>-5.6133000000000002E-2</c:v>
                </c:pt>
                <c:pt idx="11867">
                  <c:v>-5.5907100000000001E-2</c:v>
                </c:pt>
                <c:pt idx="11868">
                  <c:v>-5.56585E-2</c:v>
                </c:pt>
                <c:pt idx="11869">
                  <c:v>-5.5392900000000002E-2</c:v>
                </c:pt>
                <c:pt idx="11870">
                  <c:v>-5.51163E-2</c:v>
                </c:pt>
                <c:pt idx="11871">
                  <c:v>-5.48289E-2</c:v>
                </c:pt>
                <c:pt idx="11872">
                  <c:v>-5.45316E-2</c:v>
                </c:pt>
                <c:pt idx="11873">
                  <c:v>-5.4228999999999999E-2</c:v>
                </c:pt>
                <c:pt idx="11874">
                  <c:v>-5.3924E-2</c:v>
                </c:pt>
                <c:pt idx="11875">
                  <c:v>-5.3615500000000003E-2</c:v>
                </c:pt>
                <c:pt idx="11876">
                  <c:v>-5.3301399999999999E-2</c:v>
                </c:pt>
                <c:pt idx="11877">
                  <c:v>-5.2980899999999997E-2</c:v>
                </c:pt>
                <c:pt idx="11878">
                  <c:v>-5.2653699999999998E-2</c:v>
                </c:pt>
                <c:pt idx="11879">
                  <c:v>-5.2318099999999999E-2</c:v>
                </c:pt>
                <c:pt idx="11880">
                  <c:v>-5.1972400000000002E-2</c:v>
                </c:pt>
                <c:pt idx="11881">
                  <c:v>-5.16193E-2</c:v>
                </c:pt>
                <c:pt idx="11882">
                  <c:v>-5.1264299999999999E-2</c:v>
                </c:pt>
                <c:pt idx="11883">
                  <c:v>-5.09089E-2</c:v>
                </c:pt>
                <c:pt idx="11884">
                  <c:v>-5.0546399999999998E-2</c:v>
                </c:pt>
                <c:pt idx="11885">
                  <c:v>-5.01652E-2</c:v>
                </c:pt>
                <c:pt idx="11886">
                  <c:v>-4.9758900000000002E-2</c:v>
                </c:pt>
                <c:pt idx="11887">
                  <c:v>-4.9328299999999999E-2</c:v>
                </c:pt>
                <c:pt idx="11888">
                  <c:v>-4.8876299999999998E-2</c:v>
                </c:pt>
                <c:pt idx="11889">
                  <c:v>-4.8408899999999998E-2</c:v>
                </c:pt>
                <c:pt idx="11890">
                  <c:v>-4.7935499999999999E-2</c:v>
                </c:pt>
                <c:pt idx="11891">
                  <c:v>-4.7459800000000003E-2</c:v>
                </c:pt>
                <c:pt idx="11892">
                  <c:v>-4.69802E-2</c:v>
                </c:pt>
                <c:pt idx="11893">
                  <c:v>-4.6499199999999997E-2</c:v>
                </c:pt>
                <c:pt idx="11894">
                  <c:v>-4.6025099999999999E-2</c:v>
                </c:pt>
                <c:pt idx="11895">
                  <c:v>-4.5567299999999998E-2</c:v>
                </c:pt>
                <c:pt idx="11896">
                  <c:v>-4.5133100000000002E-2</c:v>
                </c:pt>
                <c:pt idx="11897">
                  <c:v>-4.4727299999999998E-2</c:v>
                </c:pt>
                <c:pt idx="11898">
                  <c:v>-4.4352900000000001E-2</c:v>
                </c:pt>
                <c:pt idx="11899">
                  <c:v>-4.4011700000000001E-2</c:v>
                </c:pt>
                <c:pt idx="11900">
                  <c:v>-4.3705899999999999E-2</c:v>
                </c:pt>
                <c:pt idx="11901">
                  <c:v>-4.3436000000000002E-2</c:v>
                </c:pt>
                <c:pt idx="11902">
                  <c:v>-4.3196100000000001E-2</c:v>
                </c:pt>
                <c:pt idx="11903">
                  <c:v>-4.29755E-2</c:v>
                </c:pt>
                <c:pt idx="11904">
                  <c:v>-4.27658E-2</c:v>
                </c:pt>
                <c:pt idx="11905">
                  <c:v>-4.25624E-2</c:v>
                </c:pt>
                <c:pt idx="11906">
                  <c:v>-4.2364300000000001E-2</c:v>
                </c:pt>
                <c:pt idx="11907">
                  <c:v>-4.2171100000000003E-2</c:v>
                </c:pt>
                <c:pt idx="11908">
                  <c:v>-4.1977E-2</c:v>
                </c:pt>
                <c:pt idx="11909">
                  <c:v>-4.1772499999999997E-2</c:v>
                </c:pt>
                <c:pt idx="11910">
                  <c:v>-4.1559400000000003E-2</c:v>
                </c:pt>
                <c:pt idx="11911">
                  <c:v>-4.1351199999999998E-2</c:v>
                </c:pt>
                <c:pt idx="11912">
                  <c:v>-4.1158500000000001E-2</c:v>
                </c:pt>
                <c:pt idx="11913">
                  <c:v>-4.0984199999999998E-2</c:v>
                </c:pt>
                <c:pt idx="11914">
                  <c:v>-4.0828299999999998E-2</c:v>
                </c:pt>
                <c:pt idx="11915">
                  <c:v>-4.0690400000000002E-2</c:v>
                </c:pt>
                <c:pt idx="11916">
                  <c:v>-4.0565999999999998E-2</c:v>
                </c:pt>
                <c:pt idx="11917">
                  <c:v>-4.04512E-2</c:v>
                </c:pt>
                <c:pt idx="11918">
                  <c:v>-4.0346800000000002E-2</c:v>
                </c:pt>
                <c:pt idx="11919">
                  <c:v>-4.0256500000000001E-2</c:v>
                </c:pt>
                <c:pt idx="11920">
                  <c:v>-4.01841E-2</c:v>
                </c:pt>
                <c:pt idx="11921">
                  <c:v>-4.0134599999999999E-2</c:v>
                </c:pt>
                <c:pt idx="11922">
                  <c:v>-4.0115900000000003E-2</c:v>
                </c:pt>
                <c:pt idx="11923">
                  <c:v>-4.0136600000000001E-2</c:v>
                </c:pt>
                <c:pt idx="11924">
                  <c:v>-4.0203299999999997E-2</c:v>
                </c:pt>
                <c:pt idx="11925">
                  <c:v>-4.03209E-2</c:v>
                </c:pt>
                <c:pt idx="11926">
                  <c:v>-4.04944E-2</c:v>
                </c:pt>
                <c:pt idx="11927">
                  <c:v>-4.0726999999999999E-2</c:v>
                </c:pt>
                <c:pt idx="11928">
                  <c:v>-4.10161E-2</c:v>
                </c:pt>
                <c:pt idx="11929">
                  <c:v>-4.1353500000000001E-2</c:v>
                </c:pt>
                <c:pt idx="11930">
                  <c:v>-4.1734199999999999E-2</c:v>
                </c:pt>
                <c:pt idx="11931">
                  <c:v>-4.21611E-2</c:v>
                </c:pt>
                <c:pt idx="11932">
                  <c:v>-4.2636500000000001E-2</c:v>
                </c:pt>
                <c:pt idx="11933">
                  <c:v>-4.3162899999999997E-2</c:v>
                </c:pt>
                <c:pt idx="11934">
                  <c:v>-4.3748099999999998E-2</c:v>
                </c:pt>
                <c:pt idx="11935">
                  <c:v>-4.43956E-2</c:v>
                </c:pt>
                <c:pt idx="11936">
                  <c:v>-4.50973E-2</c:v>
                </c:pt>
                <c:pt idx="11937">
                  <c:v>-4.5842599999999997E-2</c:v>
                </c:pt>
                <c:pt idx="11938">
                  <c:v>-4.6631699999999998E-2</c:v>
                </c:pt>
                <c:pt idx="11939">
                  <c:v>-4.7473000000000001E-2</c:v>
                </c:pt>
                <c:pt idx="11940">
                  <c:v>-4.8372199999999997E-2</c:v>
                </c:pt>
                <c:pt idx="11941">
                  <c:v>-4.9330400000000003E-2</c:v>
                </c:pt>
                <c:pt idx="11942">
                  <c:v>-5.03474E-2</c:v>
                </c:pt>
                <c:pt idx="11943">
                  <c:v>-5.1425400000000003E-2</c:v>
                </c:pt>
                <c:pt idx="11944">
                  <c:v>-5.2565599999999997E-2</c:v>
                </c:pt>
                <c:pt idx="11945">
                  <c:v>-5.3768799999999999E-2</c:v>
                </c:pt>
                <c:pt idx="11946">
                  <c:v>-5.5039499999999998E-2</c:v>
                </c:pt>
                <c:pt idx="11947">
                  <c:v>-5.6383200000000001E-2</c:v>
                </c:pt>
                <c:pt idx="11948">
                  <c:v>-5.7796800000000002E-2</c:v>
                </c:pt>
                <c:pt idx="11949">
                  <c:v>-5.92723E-2</c:v>
                </c:pt>
                <c:pt idx="11950">
                  <c:v>-6.0806600000000002E-2</c:v>
                </c:pt>
                <c:pt idx="11951">
                  <c:v>-6.2401600000000002E-2</c:v>
                </c:pt>
                <c:pt idx="11952">
                  <c:v>-6.4056399999999999E-2</c:v>
                </c:pt>
                <c:pt idx="11953">
                  <c:v>-6.5765500000000005E-2</c:v>
                </c:pt>
                <c:pt idx="11954">
                  <c:v>-6.7519700000000002E-2</c:v>
                </c:pt>
                <c:pt idx="11955">
                  <c:v>-6.9309099999999998E-2</c:v>
                </c:pt>
                <c:pt idx="11956">
                  <c:v>-7.1128300000000005E-2</c:v>
                </c:pt>
                <c:pt idx="11957">
                  <c:v>-7.2978600000000005E-2</c:v>
                </c:pt>
                <c:pt idx="11958">
                  <c:v>-7.4863700000000005E-2</c:v>
                </c:pt>
                <c:pt idx="11959">
                  <c:v>-7.6785500000000007E-2</c:v>
                </c:pt>
                <c:pt idx="11960">
                  <c:v>-7.8744900000000007E-2</c:v>
                </c:pt>
                <c:pt idx="11961">
                  <c:v>-8.0743099999999998E-2</c:v>
                </c:pt>
                <c:pt idx="11962">
                  <c:v>-8.2780800000000002E-2</c:v>
                </c:pt>
                <c:pt idx="11963">
                  <c:v>-8.4859500000000004E-2</c:v>
                </c:pt>
                <c:pt idx="11964">
                  <c:v>-8.6980199999999994E-2</c:v>
                </c:pt>
                <c:pt idx="11965">
                  <c:v>-8.9136800000000002E-2</c:v>
                </c:pt>
                <c:pt idx="11966">
                  <c:v>-9.1318999999999997E-2</c:v>
                </c:pt>
                <c:pt idx="11967">
                  <c:v>-9.3523099999999998E-2</c:v>
                </c:pt>
                <c:pt idx="11968">
                  <c:v>-9.5751299999999998E-2</c:v>
                </c:pt>
                <c:pt idx="11969">
                  <c:v>-9.8002500000000006E-2</c:v>
                </c:pt>
                <c:pt idx="11970">
                  <c:v>-0.100271</c:v>
                </c:pt>
                <c:pt idx="11971">
                  <c:v>-0.102552</c:v>
                </c:pt>
                <c:pt idx="11972">
                  <c:v>-0.104841</c:v>
                </c:pt>
                <c:pt idx="11973">
                  <c:v>-0.10713</c:v>
                </c:pt>
                <c:pt idx="11974">
                  <c:v>-0.109412</c:v>
                </c:pt>
                <c:pt idx="11975">
                  <c:v>-0.111675</c:v>
                </c:pt>
                <c:pt idx="11976">
                  <c:v>-0.113909</c:v>
                </c:pt>
                <c:pt idx="11977">
                  <c:v>-0.11611100000000001</c:v>
                </c:pt>
                <c:pt idx="11978">
                  <c:v>-0.118284</c:v>
                </c:pt>
                <c:pt idx="11979">
                  <c:v>-0.12042799999999999</c:v>
                </c:pt>
                <c:pt idx="11980">
                  <c:v>-0.122545</c:v>
                </c:pt>
                <c:pt idx="11981">
                  <c:v>-0.124637</c:v>
                </c:pt>
                <c:pt idx="11982">
                  <c:v>-0.12670899999999999</c:v>
                </c:pt>
                <c:pt idx="11983">
                  <c:v>-0.128771</c:v>
                </c:pt>
                <c:pt idx="11984">
                  <c:v>-0.130825</c:v>
                </c:pt>
                <c:pt idx="11985">
                  <c:v>-0.13287199999999999</c:v>
                </c:pt>
                <c:pt idx="11986">
                  <c:v>-0.13490199999999999</c:v>
                </c:pt>
                <c:pt idx="11987">
                  <c:v>-0.136904</c:v>
                </c:pt>
                <c:pt idx="11988">
                  <c:v>-0.13886399999999999</c:v>
                </c:pt>
                <c:pt idx="11989">
                  <c:v>-0.14077899999999999</c:v>
                </c:pt>
                <c:pt idx="11990">
                  <c:v>-0.14266000000000001</c:v>
                </c:pt>
                <c:pt idx="11991">
                  <c:v>-0.14451800000000001</c:v>
                </c:pt>
                <c:pt idx="11992">
                  <c:v>-0.14635699999999999</c:v>
                </c:pt>
                <c:pt idx="11993">
                  <c:v>-0.14816499999999999</c:v>
                </c:pt>
                <c:pt idx="11994">
                  <c:v>-0.149921</c:v>
                </c:pt>
                <c:pt idx="11995">
                  <c:v>-0.151611</c:v>
                </c:pt>
                <c:pt idx="11996">
                  <c:v>-0.153226</c:v>
                </c:pt>
                <c:pt idx="11997">
                  <c:v>-0.15475700000000001</c:v>
                </c:pt>
                <c:pt idx="11998">
                  <c:v>-0.156194</c:v>
                </c:pt>
                <c:pt idx="11999">
                  <c:v>-0.15753400000000001</c:v>
                </c:pt>
                <c:pt idx="12000">
                  <c:v>-0.15878400000000001</c:v>
                </c:pt>
                <c:pt idx="12001">
                  <c:v>-0.15995699999999999</c:v>
                </c:pt>
                <c:pt idx="12002">
                  <c:v>-0.16106400000000001</c:v>
                </c:pt>
                <c:pt idx="12003">
                  <c:v>-0.16211</c:v>
                </c:pt>
                <c:pt idx="12004">
                  <c:v>-0.16309100000000001</c:v>
                </c:pt>
                <c:pt idx="12005">
                  <c:v>-0.16400000000000001</c:v>
                </c:pt>
                <c:pt idx="12006">
                  <c:v>-0.164829</c:v>
                </c:pt>
                <c:pt idx="12007">
                  <c:v>-0.165576</c:v>
                </c:pt>
                <c:pt idx="12008">
                  <c:v>-0.166241</c:v>
                </c:pt>
                <c:pt idx="12009">
                  <c:v>-0.166827</c:v>
                </c:pt>
                <c:pt idx="12010">
                  <c:v>-0.16733200000000001</c:v>
                </c:pt>
                <c:pt idx="12011">
                  <c:v>-0.16775799999999999</c:v>
                </c:pt>
                <c:pt idx="12012">
                  <c:v>-0.16810800000000001</c:v>
                </c:pt>
                <c:pt idx="12013">
                  <c:v>-0.168381</c:v>
                </c:pt>
                <c:pt idx="12014">
                  <c:v>-0.168577</c:v>
                </c:pt>
                <c:pt idx="12015">
                  <c:v>-0.16869000000000001</c:v>
                </c:pt>
                <c:pt idx="12016">
                  <c:v>-0.168713</c:v>
                </c:pt>
                <c:pt idx="12017">
                  <c:v>-0.16864000000000001</c:v>
                </c:pt>
                <c:pt idx="12018">
                  <c:v>-0.16847500000000001</c:v>
                </c:pt>
                <c:pt idx="12019">
                  <c:v>-0.16822000000000001</c:v>
                </c:pt>
                <c:pt idx="12020">
                  <c:v>-0.167876</c:v>
                </c:pt>
                <c:pt idx="12021">
                  <c:v>-0.16744000000000001</c:v>
                </c:pt>
                <c:pt idx="12022">
                  <c:v>-0.166907</c:v>
                </c:pt>
                <c:pt idx="12023">
                  <c:v>-0.166268</c:v>
                </c:pt>
                <c:pt idx="12024">
                  <c:v>-0.16552500000000001</c:v>
                </c:pt>
                <c:pt idx="12025">
                  <c:v>-0.16469</c:v>
                </c:pt>
                <c:pt idx="12026">
                  <c:v>-0.16378000000000001</c:v>
                </c:pt>
                <c:pt idx="12027">
                  <c:v>-0.162802</c:v>
                </c:pt>
                <c:pt idx="12028">
                  <c:v>-0.16175600000000001</c:v>
                </c:pt>
                <c:pt idx="12029">
                  <c:v>-0.16064100000000001</c:v>
                </c:pt>
                <c:pt idx="12030">
                  <c:v>-0.15946099999999999</c:v>
                </c:pt>
                <c:pt idx="12031">
                  <c:v>-0.158218</c:v>
                </c:pt>
                <c:pt idx="12032">
                  <c:v>-0.15690499999999999</c:v>
                </c:pt>
                <c:pt idx="12033">
                  <c:v>-0.155527</c:v>
                </c:pt>
                <c:pt idx="12034">
                  <c:v>-0.15409600000000001</c:v>
                </c:pt>
                <c:pt idx="12035">
                  <c:v>-0.15262800000000001</c:v>
                </c:pt>
                <c:pt idx="12036">
                  <c:v>-0.15113099999999999</c:v>
                </c:pt>
                <c:pt idx="12037">
                  <c:v>-0.14960200000000001</c:v>
                </c:pt>
                <c:pt idx="12038">
                  <c:v>-0.148039</c:v>
                </c:pt>
                <c:pt idx="12039">
                  <c:v>-0.14643300000000001</c:v>
                </c:pt>
                <c:pt idx="12040">
                  <c:v>-0.14477699999999999</c:v>
                </c:pt>
                <c:pt idx="12041">
                  <c:v>-0.14307600000000001</c:v>
                </c:pt>
                <c:pt idx="12042">
                  <c:v>-0.14133499999999999</c:v>
                </c:pt>
                <c:pt idx="12043">
                  <c:v>-0.13955899999999999</c:v>
                </c:pt>
                <c:pt idx="12044">
                  <c:v>-0.13775200000000001</c:v>
                </c:pt>
                <c:pt idx="12045">
                  <c:v>-0.13592199999999999</c:v>
                </c:pt>
                <c:pt idx="12046">
                  <c:v>-0.134076</c:v>
                </c:pt>
                <c:pt idx="12047">
                  <c:v>-0.13222200000000001</c:v>
                </c:pt>
                <c:pt idx="12048">
                  <c:v>-0.13037099999999999</c:v>
                </c:pt>
                <c:pt idx="12049">
                  <c:v>-0.12853000000000001</c:v>
                </c:pt>
                <c:pt idx="12050">
                  <c:v>-0.126696</c:v>
                </c:pt>
                <c:pt idx="12051">
                  <c:v>-0.12486899999999999</c:v>
                </c:pt>
                <c:pt idx="12052">
                  <c:v>-0.12305000000000001</c:v>
                </c:pt>
                <c:pt idx="12053">
                  <c:v>-0.121244</c:v>
                </c:pt>
                <c:pt idx="12054">
                  <c:v>-0.119464</c:v>
                </c:pt>
                <c:pt idx="12055">
                  <c:v>-0.11772100000000001</c:v>
                </c:pt>
                <c:pt idx="12056">
                  <c:v>-0.116017</c:v>
                </c:pt>
                <c:pt idx="12057">
                  <c:v>-0.11434999999999999</c:v>
                </c:pt>
                <c:pt idx="12058">
                  <c:v>-0.112719</c:v>
                </c:pt>
                <c:pt idx="12059">
                  <c:v>-0.111123</c:v>
                </c:pt>
                <c:pt idx="12060">
                  <c:v>-0.10956200000000001</c:v>
                </c:pt>
                <c:pt idx="12061">
                  <c:v>-0.10804</c:v>
                </c:pt>
                <c:pt idx="12062">
                  <c:v>-0.10657</c:v>
                </c:pt>
                <c:pt idx="12063">
                  <c:v>-0.10516</c:v>
                </c:pt>
                <c:pt idx="12064">
                  <c:v>-0.103809</c:v>
                </c:pt>
                <c:pt idx="12065">
                  <c:v>-0.102518</c:v>
                </c:pt>
                <c:pt idx="12066">
                  <c:v>-0.1013</c:v>
                </c:pt>
                <c:pt idx="12067">
                  <c:v>-0.100162</c:v>
                </c:pt>
                <c:pt idx="12068">
                  <c:v>-9.9099800000000002E-2</c:v>
                </c:pt>
                <c:pt idx="12069">
                  <c:v>-9.8105600000000001E-2</c:v>
                </c:pt>
                <c:pt idx="12070">
                  <c:v>-9.7179799999999997E-2</c:v>
                </c:pt>
                <c:pt idx="12071">
                  <c:v>-9.6327099999999999E-2</c:v>
                </c:pt>
                <c:pt idx="12072">
                  <c:v>-9.55429E-2</c:v>
                </c:pt>
                <c:pt idx="12073">
                  <c:v>-9.4815700000000003E-2</c:v>
                </c:pt>
                <c:pt idx="12074">
                  <c:v>-9.4139700000000007E-2</c:v>
                </c:pt>
                <c:pt idx="12075">
                  <c:v>-9.3513899999999997E-2</c:v>
                </c:pt>
                <c:pt idx="12076">
                  <c:v>-9.2936199999999997E-2</c:v>
                </c:pt>
                <c:pt idx="12077">
                  <c:v>-9.2410599999999996E-2</c:v>
                </c:pt>
                <c:pt idx="12078">
                  <c:v>-9.1951699999999997E-2</c:v>
                </c:pt>
                <c:pt idx="12079">
                  <c:v>-9.1575400000000001E-2</c:v>
                </c:pt>
                <c:pt idx="12080">
                  <c:v>-9.1284900000000002E-2</c:v>
                </c:pt>
                <c:pt idx="12081">
                  <c:v>-9.1069499999999998E-2</c:v>
                </c:pt>
                <c:pt idx="12082">
                  <c:v>-9.0913400000000005E-2</c:v>
                </c:pt>
                <c:pt idx="12083">
                  <c:v>-9.0809100000000004E-2</c:v>
                </c:pt>
                <c:pt idx="12084">
                  <c:v>-9.0758900000000003E-2</c:v>
                </c:pt>
                <c:pt idx="12085">
                  <c:v>-9.0763499999999997E-2</c:v>
                </c:pt>
                <c:pt idx="12086">
                  <c:v>-9.0821499999999999E-2</c:v>
                </c:pt>
                <c:pt idx="12087">
                  <c:v>-9.0941999999999995E-2</c:v>
                </c:pt>
                <c:pt idx="12088">
                  <c:v>-9.1139399999999995E-2</c:v>
                </c:pt>
                <c:pt idx="12089">
                  <c:v>-9.14185E-2</c:v>
                </c:pt>
                <c:pt idx="12090">
                  <c:v>-9.1772300000000001E-2</c:v>
                </c:pt>
                <c:pt idx="12091">
                  <c:v>-9.2189900000000005E-2</c:v>
                </c:pt>
                <c:pt idx="12092">
                  <c:v>-9.2662599999999998E-2</c:v>
                </c:pt>
                <c:pt idx="12093">
                  <c:v>-9.3186500000000005E-2</c:v>
                </c:pt>
                <c:pt idx="12094">
                  <c:v>-9.3760700000000002E-2</c:v>
                </c:pt>
                <c:pt idx="12095">
                  <c:v>-9.4384700000000002E-2</c:v>
                </c:pt>
                <c:pt idx="12096">
                  <c:v>-9.5053399999999996E-2</c:v>
                </c:pt>
                <c:pt idx="12097">
                  <c:v>-9.5762299999999995E-2</c:v>
                </c:pt>
                <c:pt idx="12098">
                  <c:v>-9.6516199999999996E-2</c:v>
                </c:pt>
                <c:pt idx="12099">
                  <c:v>-9.7320900000000002E-2</c:v>
                </c:pt>
                <c:pt idx="12100">
                  <c:v>-9.8171900000000006E-2</c:v>
                </c:pt>
                <c:pt idx="12101">
                  <c:v>-9.9057800000000001E-2</c:v>
                </c:pt>
                <c:pt idx="12102">
                  <c:v>-9.9965999999999999E-2</c:v>
                </c:pt>
                <c:pt idx="12103">
                  <c:v>-0.100887</c:v>
                </c:pt>
                <c:pt idx="12104">
                  <c:v>-0.101812</c:v>
                </c:pt>
                <c:pt idx="12105">
                  <c:v>-0.102742</c:v>
                </c:pt>
                <c:pt idx="12106">
                  <c:v>-0.10367700000000001</c:v>
                </c:pt>
                <c:pt idx="12107">
                  <c:v>-0.104628</c:v>
                </c:pt>
                <c:pt idx="12108">
                  <c:v>-0.1056</c:v>
                </c:pt>
                <c:pt idx="12109">
                  <c:v>-0.10659200000000001</c:v>
                </c:pt>
                <c:pt idx="12110">
                  <c:v>-0.107596</c:v>
                </c:pt>
                <c:pt idx="12111">
                  <c:v>-0.108609</c:v>
                </c:pt>
                <c:pt idx="12112">
                  <c:v>-0.109642</c:v>
                </c:pt>
                <c:pt idx="12113">
                  <c:v>-0.110709</c:v>
                </c:pt>
                <c:pt idx="12114">
                  <c:v>-0.111814</c:v>
                </c:pt>
                <c:pt idx="12115">
                  <c:v>-0.112955</c:v>
                </c:pt>
                <c:pt idx="12116">
                  <c:v>-0.11412700000000001</c:v>
                </c:pt>
                <c:pt idx="12117">
                  <c:v>-0.115331</c:v>
                </c:pt>
                <c:pt idx="12118">
                  <c:v>-0.116561</c:v>
                </c:pt>
                <c:pt idx="12119">
                  <c:v>-0.117803</c:v>
                </c:pt>
                <c:pt idx="12120">
                  <c:v>-0.11904099999999999</c:v>
                </c:pt>
                <c:pt idx="12121">
                  <c:v>-0.12027500000000001</c:v>
                </c:pt>
                <c:pt idx="12122">
                  <c:v>-0.121507</c:v>
                </c:pt>
                <c:pt idx="12123">
                  <c:v>-0.12274</c:v>
                </c:pt>
                <c:pt idx="12124">
                  <c:v>-0.123969</c:v>
                </c:pt>
                <c:pt idx="12125">
                  <c:v>-0.12518799999999999</c:v>
                </c:pt>
                <c:pt idx="12126">
                  <c:v>-0.126385</c:v>
                </c:pt>
                <c:pt idx="12127">
                  <c:v>-0.127554</c:v>
                </c:pt>
                <c:pt idx="12128">
                  <c:v>-0.12869800000000001</c:v>
                </c:pt>
                <c:pt idx="12129">
                  <c:v>-0.129825</c:v>
                </c:pt>
                <c:pt idx="12130">
                  <c:v>-0.130944</c:v>
                </c:pt>
                <c:pt idx="12131">
                  <c:v>-0.13206300000000001</c:v>
                </c:pt>
                <c:pt idx="12132">
                  <c:v>-0.133186</c:v>
                </c:pt>
                <c:pt idx="12133">
                  <c:v>-0.13430800000000001</c:v>
                </c:pt>
                <c:pt idx="12134">
                  <c:v>-0.13542599999999999</c:v>
                </c:pt>
                <c:pt idx="12135">
                  <c:v>-0.13653699999999999</c:v>
                </c:pt>
                <c:pt idx="12136">
                  <c:v>-0.13763500000000001</c:v>
                </c:pt>
                <c:pt idx="12137">
                  <c:v>-0.138709</c:v>
                </c:pt>
                <c:pt idx="12138">
                  <c:v>-0.13975299999999999</c:v>
                </c:pt>
                <c:pt idx="12139">
                  <c:v>-0.14077200000000001</c:v>
                </c:pt>
                <c:pt idx="12140">
                  <c:v>-0.14177699999999999</c:v>
                </c:pt>
                <c:pt idx="12141">
                  <c:v>-0.14277400000000001</c:v>
                </c:pt>
                <c:pt idx="12142">
                  <c:v>-0.14375399999999999</c:v>
                </c:pt>
                <c:pt idx="12143">
                  <c:v>-0.14471200000000001</c:v>
                </c:pt>
                <c:pt idx="12144">
                  <c:v>-0.145652</c:v>
                </c:pt>
                <c:pt idx="12145">
                  <c:v>-0.14657800000000001</c:v>
                </c:pt>
                <c:pt idx="12146">
                  <c:v>-0.14749000000000001</c:v>
                </c:pt>
                <c:pt idx="12147">
                  <c:v>-0.14838499999999999</c:v>
                </c:pt>
                <c:pt idx="12148">
                  <c:v>-0.14926900000000001</c:v>
                </c:pt>
                <c:pt idx="12149">
                  <c:v>-0.150142</c:v>
                </c:pt>
                <c:pt idx="12150">
                  <c:v>-0.151001</c:v>
                </c:pt>
                <c:pt idx="12151">
                  <c:v>-0.151841</c:v>
                </c:pt>
                <c:pt idx="12152">
                  <c:v>-0.15265799999999999</c:v>
                </c:pt>
                <c:pt idx="12153">
                  <c:v>-0.15345200000000001</c:v>
                </c:pt>
                <c:pt idx="12154">
                  <c:v>-0.154221</c:v>
                </c:pt>
                <c:pt idx="12155">
                  <c:v>-0.15496799999999999</c:v>
                </c:pt>
                <c:pt idx="12156">
                  <c:v>-0.15570000000000001</c:v>
                </c:pt>
                <c:pt idx="12157">
                  <c:v>-0.156418</c:v>
                </c:pt>
                <c:pt idx="12158">
                  <c:v>-0.15712100000000001</c:v>
                </c:pt>
                <c:pt idx="12159">
                  <c:v>-0.157806</c:v>
                </c:pt>
                <c:pt idx="12160">
                  <c:v>-0.158466</c:v>
                </c:pt>
                <c:pt idx="12161">
                  <c:v>-0.15909699999999999</c:v>
                </c:pt>
                <c:pt idx="12162">
                  <c:v>-0.159694</c:v>
                </c:pt>
                <c:pt idx="12163">
                  <c:v>-0.160247</c:v>
                </c:pt>
                <c:pt idx="12164">
                  <c:v>-0.16075200000000001</c:v>
                </c:pt>
                <c:pt idx="12165">
                  <c:v>-0.16121099999999999</c:v>
                </c:pt>
                <c:pt idx="12166">
                  <c:v>-0.16162699999999999</c:v>
                </c:pt>
                <c:pt idx="12167">
                  <c:v>-0.161994</c:v>
                </c:pt>
                <c:pt idx="12168">
                  <c:v>-0.16230800000000001</c:v>
                </c:pt>
                <c:pt idx="12169">
                  <c:v>-0.16257199999999999</c:v>
                </c:pt>
                <c:pt idx="12170">
                  <c:v>-0.16279399999999999</c:v>
                </c:pt>
                <c:pt idx="12171">
                  <c:v>-0.16298199999999999</c:v>
                </c:pt>
                <c:pt idx="12172">
                  <c:v>-0.16314100000000001</c:v>
                </c:pt>
                <c:pt idx="12173">
                  <c:v>-0.16327900000000001</c:v>
                </c:pt>
                <c:pt idx="12174">
                  <c:v>-0.16339300000000001</c:v>
                </c:pt>
                <c:pt idx="12175">
                  <c:v>-0.16348099999999999</c:v>
                </c:pt>
                <c:pt idx="12176">
                  <c:v>-0.163551</c:v>
                </c:pt>
                <c:pt idx="12177">
                  <c:v>-0.16359899999999999</c:v>
                </c:pt>
                <c:pt idx="12178">
                  <c:v>-0.163579</c:v>
                </c:pt>
                <c:pt idx="12179">
                  <c:v>-0.16348099999999999</c:v>
                </c:pt>
                <c:pt idx="12180">
                  <c:v>-0.16336300000000001</c:v>
                </c:pt>
                <c:pt idx="12181">
                  <c:v>-0.16324</c:v>
                </c:pt>
                <c:pt idx="12182">
                  <c:v>-0.163079</c:v>
                </c:pt>
                <c:pt idx="12183">
                  <c:v>-0.162878</c:v>
                </c:pt>
                <c:pt idx="12184">
                  <c:v>-0.16264899999999999</c:v>
                </c:pt>
                <c:pt idx="12185">
                  <c:v>-0.162388</c:v>
                </c:pt>
                <c:pt idx="12186">
                  <c:v>-0.16208600000000001</c:v>
                </c:pt>
                <c:pt idx="12187">
                  <c:v>-0.16173899999999999</c:v>
                </c:pt>
                <c:pt idx="12188">
                  <c:v>-0.16134899999999999</c:v>
                </c:pt>
                <c:pt idx="12189">
                  <c:v>-0.16092200000000001</c:v>
                </c:pt>
                <c:pt idx="12190">
                  <c:v>-0.160466</c:v>
                </c:pt>
                <c:pt idx="12191">
                  <c:v>-0.15998200000000001</c:v>
                </c:pt>
                <c:pt idx="12192">
                  <c:v>-0.159467</c:v>
                </c:pt>
                <c:pt idx="12193">
                  <c:v>-0.158915</c:v>
                </c:pt>
                <c:pt idx="12194">
                  <c:v>-0.158327</c:v>
                </c:pt>
                <c:pt idx="12195">
                  <c:v>-0.15770799999999999</c:v>
                </c:pt>
                <c:pt idx="12196">
                  <c:v>-0.15706700000000001</c:v>
                </c:pt>
                <c:pt idx="12197">
                  <c:v>-0.15640999999999999</c:v>
                </c:pt>
                <c:pt idx="12198">
                  <c:v>-0.155746</c:v>
                </c:pt>
                <c:pt idx="12199">
                  <c:v>-0.155083</c:v>
                </c:pt>
                <c:pt idx="12200">
                  <c:v>-0.15442500000000001</c:v>
                </c:pt>
                <c:pt idx="12201">
                  <c:v>-0.15377399999999999</c:v>
                </c:pt>
                <c:pt idx="12202">
                  <c:v>-0.15312999999999999</c:v>
                </c:pt>
                <c:pt idx="12203">
                  <c:v>-0.15248400000000001</c:v>
                </c:pt>
                <c:pt idx="12204">
                  <c:v>-0.15182699999999999</c:v>
                </c:pt>
                <c:pt idx="12205">
                  <c:v>-0.15115700000000001</c:v>
                </c:pt>
                <c:pt idx="12206">
                  <c:v>-0.15048400000000001</c:v>
                </c:pt>
                <c:pt idx="12207">
                  <c:v>-0.149814</c:v>
                </c:pt>
                <c:pt idx="12208">
                  <c:v>-0.149142</c:v>
                </c:pt>
                <c:pt idx="12209">
                  <c:v>-0.14846899999999999</c:v>
                </c:pt>
                <c:pt idx="12210">
                  <c:v>-0.14779400000000001</c:v>
                </c:pt>
                <c:pt idx="12211">
                  <c:v>-0.14711199999999999</c:v>
                </c:pt>
                <c:pt idx="12212">
                  <c:v>-0.14641499999999999</c:v>
                </c:pt>
                <c:pt idx="12213">
                  <c:v>-0.145705</c:v>
                </c:pt>
                <c:pt idx="12214">
                  <c:v>-0.14499000000000001</c:v>
                </c:pt>
                <c:pt idx="12215">
                  <c:v>-0.14427300000000001</c:v>
                </c:pt>
                <c:pt idx="12216">
                  <c:v>-0.14355499999999999</c:v>
                </c:pt>
                <c:pt idx="12217">
                  <c:v>-0.14283499999999999</c:v>
                </c:pt>
                <c:pt idx="12218">
                  <c:v>-0.142121</c:v>
                </c:pt>
                <c:pt idx="12219">
                  <c:v>-0.14141300000000001</c:v>
                </c:pt>
                <c:pt idx="12220">
                  <c:v>-0.14071</c:v>
                </c:pt>
                <c:pt idx="12221">
                  <c:v>-0.140014</c:v>
                </c:pt>
                <c:pt idx="12222">
                  <c:v>-0.13933100000000001</c:v>
                </c:pt>
                <c:pt idx="12223">
                  <c:v>-0.13866200000000001</c:v>
                </c:pt>
                <c:pt idx="12224">
                  <c:v>-0.13800200000000001</c:v>
                </c:pt>
                <c:pt idx="12225">
                  <c:v>-0.137349</c:v>
                </c:pt>
                <c:pt idx="12226">
                  <c:v>-0.13669999999999999</c:v>
                </c:pt>
                <c:pt idx="12227">
                  <c:v>-0.13605300000000001</c:v>
                </c:pt>
                <c:pt idx="12228">
                  <c:v>-0.135404</c:v>
                </c:pt>
                <c:pt idx="12229">
                  <c:v>-0.13475599999999999</c:v>
                </c:pt>
                <c:pt idx="12230">
                  <c:v>-0.13411500000000001</c:v>
                </c:pt>
                <c:pt idx="12231">
                  <c:v>-0.13348699999999999</c:v>
                </c:pt>
                <c:pt idx="12232">
                  <c:v>-0.13288</c:v>
                </c:pt>
                <c:pt idx="12233">
                  <c:v>-0.132295</c:v>
                </c:pt>
                <c:pt idx="12234">
                  <c:v>-0.13172800000000001</c:v>
                </c:pt>
                <c:pt idx="12235">
                  <c:v>-0.13117899999999999</c:v>
                </c:pt>
                <c:pt idx="12236">
                  <c:v>-0.13064999999999999</c:v>
                </c:pt>
                <c:pt idx="12237">
                  <c:v>-0.13014300000000001</c:v>
                </c:pt>
                <c:pt idx="12238">
                  <c:v>-0.12965299999999999</c:v>
                </c:pt>
                <c:pt idx="12239">
                  <c:v>-0.12917300000000001</c:v>
                </c:pt>
                <c:pt idx="12240">
                  <c:v>-0.12870200000000001</c:v>
                </c:pt>
                <c:pt idx="12241">
                  <c:v>-0.12823699999999999</c:v>
                </c:pt>
                <c:pt idx="12242">
                  <c:v>-0.12778200000000001</c:v>
                </c:pt>
                <c:pt idx="12243">
                  <c:v>-0.12734200000000001</c:v>
                </c:pt>
                <c:pt idx="12244">
                  <c:v>-0.12690899999999999</c:v>
                </c:pt>
                <c:pt idx="12245">
                  <c:v>-0.126466</c:v>
                </c:pt>
                <c:pt idx="12246">
                  <c:v>-0.126004</c:v>
                </c:pt>
                <c:pt idx="12247">
                  <c:v>-0.125523</c:v>
                </c:pt>
                <c:pt idx="12248">
                  <c:v>-0.125029</c:v>
                </c:pt>
                <c:pt idx="12249">
                  <c:v>-0.124531</c:v>
                </c:pt>
                <c:pt idx="12250">
                  <c:v>-0.124039</c:v>
                </c:pt>
                <c:pt idx="12251">
                  <c:v>-0.123558</c:v>
                </c:pt>
                <c:pt idx="12252">
                  <c:v>-0.12307899999999999</c:v>
                </c:pt>
                <c:pt idx="12253">
                  <c:v>-0.122597</c:v>
                </c:pt>
                <c:pt idx="12254">
                  <c:v>-0.12212099999999999</c:v>
                </c:pt>
                <c:pt idx="12255">
                  <c:v>-0.121657</c:v>
                </c:pt>
                <c:pt idx="12256">
                  <c:v>-0.12120499999999999</c:v>
                </c:pt>
                <c:pt idx="12257">
                  <c:v>-0.120767</c:v>
                </c:pt>
                <c:pt idx="12258">
                  <c:v>-0.120353</c:v>
                </c:pt>
                <c:pt idx="12259">
                  <c:v>-0.119966</c:v>
                </c:pt>
                <c:pt idx="12260">
                  <c:v>-0.119602</c:v>
                </c:pt>
                <c:pt idx="12261">
                  <c:v>-0.119255</c:v>
                </c:pt>
                <c:pt idx="12262">
                  <c:v>-0.11891400000000001</c:v>
                </c:pt>
                <c:pt idx="12263">
                  <c:v>-0.118576</c:v>
                </c:pt>
                <c:pt idx="12264">
                  <c:v>-0.118244</c:v>
                </c:pt>
                <c:pt idx="12265">
                  <c:v>-0.117897</c:v>
                </c:pt>
                <c:pt idx="12266">
                  <c:v>-0.11749900000000001</c:v>
                </c:pt>
                <c:pt idx="12267">
                  <c:v>-0.11708499999999999</c:v>
                </c:pt>
                <c:pt idx="12268">
                  <c:v>-0.11670800000000001</c:v>
                </c:pt>
                <c:pt idx="12269">
                  <c:v>-0.11633599999999999</c:v>
                </c:pt>
                <c:pt idx="12270">
                  <c:v>-0.11593299999999999</c:v>
                </c:pt>
                <c:pt idx="12271">
                  <c:v>-0.11551</c:v>
                </c:pt>
                <c:pt idx="12272">
                  <c:v>-0.115075</c:v>
                </c:pt>
                <c:pt idx="12273">
                  <c:v>-0.114624</c:v>
                </c:pt>
                <c:pt idx="12274">
                  <c:v>-0.11415599999999999</c:v>
                </c:pt>
                <c:pt idx="12275">
                  <c:v>-0.113676</c:v>
                </c:pt>
                <c:pt idx="12276">
                  <c:v>-0.113191</c:v>
                </c:pt>
                <c:pt idx="12277">
                  <c:v>-0.112705</c:v>
                </c:pt>
                <c:pt idx="12278">
                  <c:v>-0.11222</c:v>
                </c:pt>
                <c:pt idx="12279">
                  <c:v>-0.111738</c:v>
                </c:pt>
                <c:pt idx="12280">
                  <c:v>-0.111259</c:v>
                </c:pt>
                <c:pt idx="12281">
                  <c:v>-0.11078300000000001</c:v>
                </c:pt>
                <c:pt idx="12282">
                  <c:v>-0.110317</c:v>
                </c:pt>
                <c:pt idx="12283">
                  <c:v>-0.10986899999999999</c:v>
                </c:pt>
                <c:pt idx="12284">
                  <c:v>-0.109447</c:v>
                </c:pt>
                <c:pt idx="12285">
                  <c:v>-0.109052</c:v>
                </c:pt>
                <c:pt idx="12286">
                  <c:v>-0.10868700000000001</c:v>
                </c:pt>
                <c:pt idx="12287">
                  <c:v>-0.108347</c:v>
                </c:pt>
                <c:pt idx="12288">
                  <c:v>-0.108025</c:v>
                </c:pt>
                <c:pt idx="12289">
                  <c:v>-0.107713</c:v>
                </c:pt>
                <c:pt idx="12290">
                  <c:v>-0.107404</c:v>
                </c:pt>
                <c:pt idx="12291">
                  <c:v>-0.10709299999999999</c:v>
                </c:pt>
                <c:pt idx="12292">
                  <c:v>-0.106779</c:v>
                </c:pt>
                <c:pt idx="12293">
                  <c:v>-0.106464</c:v>
                </c:pt>
                <c:pt idx="12294">
                  <c:v>-0.106153</c:v>
                </c:pt>
                <c:pt idx="12295">
                  <c:v>-0.105848</c:v>
                </c:pt>
                <c:pt idx="12296">
                  <c:v>-0.10555</c:v>
                </c:pt>
                <c:pt idx="12297">
                  <c:v>-0.10524600000000001</c:v>
                </c:pt>
                <c:pt idx="12298">
                  <c:v>-0.104923</c:v>
                </c:pt>
                <c:pt idx="12299">
                  <c:v>-0.104587</c:v>
                </c:pt>
                <c:pt idx="12300">
                  <c:v>-0.104251</c:v>
                </c:pt>
                <c:pt idx="12301">
                  <c:v>-0.103926</c:v>
                </c:pt>
                <c:pt idx="12302">
                  <c:v>-0.103617</c:v>
                </c:pt>
                <c:pt idx="12303">
                  <c:v>-0.103329</c:v>
                </c:pt>
                <c:pt idx="12304">
                  <c:v>-0.10306999999999999</c:v>
                </c:pt>
                <c:pt idx="12305">
                  <c:v>-0.102844</c:v>
                </c:pt>
                <c:pt idx="12306">
                  <c:v>-0.10265000000000001</c:v>
                </c:pt>
                <c:pt idx="12307">
                  <c:v>-0.102483</c:v>
                </c:pt>
                <c:pt idx="12308">
                  <c:v>-0.102339</c:v>
                </c:pt>
                <c:pt idx="12309">
                  <c:v>-0.10222000000000001</c:v>
                </c:pt>
                <c:pt idx="12310">
                  <c:v>-0.102129</c:v>
                </c:pt>
                <c:pt idx="12311">
                  <c:v>-0.102072</c:v>
                </c:pt>
                <c:pt idx="12312">
                  <c:v>-0.102047</c:v>
                </c:pt>
                <c:pt idx="12313">
                  <c:v>-0.102051</c:v>
                </c:pt>
                <c:pt idx="12314">
                  <c:v>-0.102077</c:v>
                </c:pt>
                <c:pt idx="12315">
                  <c:v>-0.102121</c:v>
                </c:pt>
                <c:pt idx="12316">
                  <c:v>-0.102184</c:v>
                </c:pt>
                <c:pt idx="12317">
                  <c:v>-0.102273</c:v>
                </c:pt>
                <c:pt idx="12318">
                  <c:v>-0.102394</c:v>
                </c:pt>
                <c:pt idx="12319">
                  <c:v>-0.10255300000000001</c:v>
                </c:pt>
                <c:pt idx="12320">
                  <c:v>-0.102758</c:v>
                </c:pt>
                <c:pt idx="12321">
                  <c:v>-0.103006</c:v>
                </c:pt>
                <c:pt idx="12322">
                  <c:v>-0.103298</c:v>
                </c:pt>
                <c:pt idx="12323">
                  <c:v>-0.10363700000000001</c:v>
                </c:pt>
                <c:pt idx="12324">
                  <c:v>-0.104019</c:v>
                </c:pt>
                <c:pt idx="12325">
                  <c:v>-0.104436</c:v>
                </c:pt>
                <c:pt idx="12326">
                  <c:v>-0.104881</c:v>
                </c:pt>
                <c:pt idx="12327">
                  <c:v>-0.10535600000000001</c:v>
                </c:pt>
                <c:pt idx="12328">
                  <c:v>-0.105867</c:v>
                </c:pt>
                <c:pt idx="12329">
                  <c:v>-0.106422</c:v>
                </c:pt>
                <c:pt idx="12330">
                  <c:v>-0.107025</c:v>
                </c:pt>
                <c:pt idx="12331">
                  <c:v>-0.10767400000000001</c:v>
                </c:pt>
                <c:pt idx="12332">
                  <c:v>-0.108364</c:v>
                </c:pt>
                <c:pt idx="12333">
                  <c:v>-0.109088</c:v>
                </c:pt>
                <c:pt idx="12334">
                  <c:v>-0.109851</c:v>
                </c:pt>
                <c:pt idx="12335">
                  <c:v>-0.11065700000000001</c:v>
                </c:pt>
                <c:pt idx="12336">
                  <c:v>-0.111509</c:v>
                </c:pt>
                <c:pt idx="12337">
                  <c:v>-0.112409</c:v>
                </c:pt>
                <c:pt idx="12338">
                  <c:v>-0.11336</c:v>
                </c:pt>
                <c:pt idx="12339">
                  <c:v>-0.114361</c:v>
                </c:pt>
                <c:pt idx="12340">
                  <c:v>-0.11540499999999999</c:v>
                </c:pt>
                <c:pt idx="12341">
                  <c:v>-0.116492</c:v>
                </c:pt>
                <c:pt idx="12342">
                  <c:v>-0.117628</c:v>
                </c:pt>
                <c:pt idx="12343">
                  <c:v>-0.118816</c:v>
                </c:pt>
                <c:pt idx="12344">
                  <c:v>-0.12005300000000001</c:v>
                </c:pt>
                <c:pt idx="12345">
                  <c:v>-0.121332</c:v>
                </c:pt>
                <c:pt idx="12346">
                  <c:v>-0.12264799999999999</c:v>
                </c:pt>
                <c:pt idx="12347">
                  <c:v>-0.12399399999999999</c:v>
                </c:pt>
                <c:pt idx="12348">
                  <c:v>-0.125364</c:v>
                </c:pt>
                <c:pt idx="12349">
                  <c:v>-0.126752</c:v>
                </c:pt>
                <c:pt idx="12350">
                  <c:v>-0.12815599999999999</c:v>
                </c:pt>
                <c:pt idx="12351">
                  <c:v>-0.12957199999999999</c:v>
                </c:pt>
                <c:pt idx="12352">
                  <c:v>-0.130998</c:v>
                </c:pt>
                <c:pt idx="12353">
                  <c:v>-0.132434</c:v>
                </c:pt>
                <c:pt idx="12354">
                  <c:v>-0.133882</c:v>
                </c:pt>
                <c:pt idx="12355">
                  <c:v>-0.13533800000000001</c:v>
                </c:pt>
                <c:pt idx="12356">
                  <c:v>-0.136797</c:v>
                </c:pt>
                <c:pt idx="12357">
                  <c:v>-0.13825499999999999</c:v>
                </c:pt>
                <c:pt idx="12358">
                  <c:v>-0.13971</c:v>
                </c:pt>
                <c:pt idx="12359">
                  <c:v>-0.14116000000000001</c:v>
                </c:pt>
                <c:pt idx="12360">
                  <c:v>-0.14260300000000001</c:v>
                </c:pt>
                <c:pt idx="12361">
                  <c:v>-0.144036</c:v>
                </c:pt>
                <c:pt idx="12362">
                  <c:v>-0.145459</c:v>
                </c:pt>
                <c:pt idx="12363">
                  <c:v>-0.146872</c:v>
                </c:pt>
                <c:pt idx="12364">
                  <c:v>-0.14827899999999999</c:v>
                </c:pt>
                <c:pt idx="12365">
                  <c:v>-0.14967900000000001</c:v>
                </c:pt>
                <c:pt idx="12366">
                  <c:v>-0.15106800000000001</c:v>
                </c:pt>
                <c:pt idx="12367">
                  <c:v>-0.152445</c:v>
                </c:pt>
                <c:pt idx="12368">
                  <c:v>-0.153812</c:v>
                </c:pt>
                <c:pt idx="12369">
                  <c:v>-0.155169</c:v>
                </c:pt>
                <c:pt idx="12370">
                  <c:v>-0.15651100000000001</c:v>
                </c:pt>
                <c:pt idx="12371">
                  <c:v>-0.157834</c:v>
                </c:pt>
                <c:pt idx="12372">
                  <c:v>-0.159136</c:v>
                </c:pt>
                <c:pt idx="12373">
                  <c:v>-0.160415</c:v>
                </c:pt>
                <c:pt idx="12374">
                  <c:v>-0.161664</c:v>
                </c:pt>
                <c:pt idx="12375">
                  <c:v>-0.16287699999999999</c:v>
                </c:pt>
                <c:pt idx="12376">
                  <c:v>-0.16405</c:v>
                </c:pt>
                <c:pt idx="12377">
                  <c:v>-0.16517999999999999</c:v>
                </c:pt>
                <c:pt idx="12378">
                  <c:v>-0.16626299999999999</c:v>
                </c:pt>
                <c:pt idx="12379">
                  <c:v>-0.167297</c:v>
                </c:pt>
                <c:pt idx="12380">
                  <c:v>-0.16827700000000001</c:v>
                </c:pt>
                <c:pt idx="12381">
                  <c:v>-0.16919699999999999</c:v>
                </c:pt>
                <c:pt idx="12382">
                  <c:v>-0.17005600000000001</c:v>
                </c:pt>
                <c:pt idx="12383">
                  <c:v>-0.17085900000000001</c:v>
                </c:pt>
                <c:pt idx="12384">
                  <c:v>-0.17160600000000001</c:v>
                </c:pt>
                <c:pt idx="12385">
                  <c:v>-0.17229900000000001</c:v>
                </c:pt>
                <c:pt idx="12386">
                  <c:v>-0.17293600000000001</c:v>
                </c:pt>
                <c:pt idx="12387">
                  <c:v>-0.17351900000000001</c:v>
                </c:pt>
                <c:pt idx="12388">
                  <c:v>-0.17404500000000001</c:v>
                </c:pt>
                <c:pt idx="12389">
                  <c:v>-0.174514</c:v>
                </c:pt>
                <c:pt idx="12390">
                  <c:v>-0.17491899999999999</c:v>
                </c:pt>
                <c:pt idx="12391">
                  <c:v>-0.175257</c:v>
                </c:pt>
                <c:pt idx="12392">
                  <c:v>-0.17552799999999999</c:v>
                </c:pt>
                <c:pt idx="12393">
                  <c:v>-0.175734</c:v>
                </c:pt>
                <c:pt idx="12394">
                  <c:v>-0.175874</c:v>
                </c:pt>
                <c:pt idx="12395">
                  <c:v>-0.17594199999999999</c:v>
                </c:pt>
                <c:pt idx="12396">
                  <c:v>-0.17593600000000001</c:v>
                </c:pt>
                <c:pt idx="12397">
                  <c:v>-0.17585700000000001</c:v>
                </c:pt>
                <c:pt idx="12398">
                  <c:v>-0.175708</c:v>
                </c:pt>
                <c:pt idx="12399">
                  <c:v>-0.175486</c:v>
                </c:pt>
                <c:pt idx="12400">
                  <c:v>-0.17518700000000001</c:v>
                </c:pt>
                <c:pt idx="12401">
                  <c:v>-0.17480499999999999</c:v>
                </c:pt>
                <c:pt idx="12402">
                  <c:v>-0.17433699999999999</c:v>
                </c:pt>
                <c:pt idx="12403">
                  <c:v>-0.17378199999999999</c:v>
                </c:pt>
                <c:pt idx="12404">
                  <c:v>-0.17313600000000001</c:v>
                </c:pt>
                <c:pt idx="12405">
                  <c:v>-0.172404</c:v>
                </c:pt>
                <c:pt idx="12406">
                  <c:v>-0.17159099999999999</c:v>
                </c:pt>
                <c:pt idx="12407">
                  <c:v>-0.17069599999999999</c:v>
                </c:pt>
                <c:pt idx="12408">
                  <c:v>-0.16971700000000001</c:v>
                </c:pt>
                <c:pt idx="12409">
                  <c:v>-0.168651</c:v>
                </c:pt>
                <c:pt idx="12410">
                  <c:v>-0.16749900000000001</c:v>
                </c:pt>
                <c:pt idx="12411">
                  <c:v>-0.16625899999999999</c:v>
                </c:pt>
                <c:pt idx="12412">
                  <c:v>-0.16492899999999999</c:v>
                </c:pt>
                <c:pt idx="12413">
                  <c:v>-0.16350700000000001</c:v>
                </c:pt>
                <c:pt idx="12414">
                  <c:v>-0.161994</c:v>
                </c:pt>
                <c:pt idx="12415">
                  <c:v>-0.16039400000000001</c:v>
                </c:pt>
                <c:pt idx="12416">
                  <c:v>-0.15870999999999999</c:v>
                </c:pt>
                <c:pt idx="12417">
                  <c:v>-0.156948</c:v>
                </c:pt>
                <c:pt idx="12418">
                  <c:v>-0.155109</c:v>
                </c:pt>
                <c:pt idx="12419">
                  <c:v>-0.153199</c:v>
                </c:pt>
                <c:pt idx="12420">
                  <c:v>-0.15121899999999999</c:v>
                </c:pt>
                <c:pt idx="12421">
                  <c:v>-0.149169</c:v>
                </c:pt>
                <c:pt idx="12422">
                  <c:v>-0.14704700000000001</c:v>
                </c:pt>
                <c:pt idx="12423">
                  <c:v>-0.14485500000000001</c:v>
                </c:pt>
                <c:pt idx="12424">
                  <c:v>-0.142596</c:v>
                </c:pt>
                <c:pt idx="12425">
                  <c:v>-0.14027000000000001</c:v>
                </c:pt>
                <c:pt idx="12426">
                  <c:v>-0.137875</c:v>
                </c:pt>
                <c:pt idx="12427">
                  <c:v>-0.135412</c:v>
                </c:pt>
                <c:pt idx="12428">
                  <c:v>-0.13288</c:v>
                </c:pt>
                <c:pt idx="12429">
                  <c:v>-0.13028200000000001</c:v>
                </c:pt>
                <c:pt idx="12430">
                  <c:v>-0.12762000000000001</c:v>
                </c:pt>
                <c:pt idx="12431">
                  <c:v>-0.1249</c:v>
                </c:pt>
                <c:pt idx="12432">
                  <c:v>-0.12212000000000001</c:v>
                </c:pt>
                <c:pt idx="12433">
                  <c:v>-0.119281</c:v>
                </c:pt>
                <c:pt idx="12434">
                  <c:v>-0.116385</c:v>
                </c:pt>
                <c:pt idx="12435">
                  <c:v>-0.113444</c:v>
                </c:pt>
                <c:pt idx="12436">
                  <c:v>-0.11046599999999999</c:v>
                </c:pt>
                <c:pt idx="12437">
                  <c:v>-0.107458</c:v>
                </c:pt>
                <c:pt idx="12438">
                  <c:v>-0.104423</c:v>
                </c:pt>
                <c:pt idx="12439">
                  <c:v>-0.10136199999999999</c:v>
                </c:pt>
                <c:pt idx="12440">
                  <c:v>-9.8282900000000006E-2</c:v>
                </c:pt>
                <c:pt idx="12441">
                  <c:v>-9.5191100000000001E-2</c:v>
                </c:pt>
                <c:pt idx="12442">
                  <c:v>-9.2088699999999996E-2</c:v>
                </c:pt>
                <c:pt idx="12443">
                  <c:v>-8.8972800000000005E-2</c:v>
                </c:pt>
                <c:pt idx="12444">
                  <c:v>-8.5846099999999995E-2</c:v>
                </c:pt>
                <c:pt idx="12445">
                  <c:v>-8.2717799999999994E-2</c:v>
                </c:pt>
                <c:pt idx="12446">
                  <c:v>-7.9595600000000002E-2</c:v>
                </c:pt>
                <c:pt idx="12447">
                  <c:v>-7.6483499999999996E-2</c:v>
                </c:pt>
                <c:pt idx="12448">
                  <c:v>-7.3383500000000004E-2</c:v>
                </c:pt>
                <c:pt idx="12449">
                  <c:v>-7.0296200000000003E-2</c:v>
                </c:pt>
                <c:pt idx="12450">
                  <c:v>-6.7223099999999994E-2</c:v>
                </c:pt>
                <c:pt idx="12451">
                  <c:v>-6.4174999999999996E-2</c:v>
                </c:pt>
                <c:pt idx="12452">
                  <c:v>-6.1147100000000003E-2</c:v>
                </c:pt>
                <c:pt idx="12453">
                  <c:v>-5.8087800000000002E-2</c:v>
                </c:pt>
                <c:pt idx="12454">
                  <c:v>-5.4983200000000003E-2</c:v>
                </c:pt>
                <c:pt idx="12455">
                  <c:v>-5.1900500000000002E-2</c:v>
                </c:pt>
                <c:pt idx="12456">
                  <c:v>-4.88631E-2</c:v>
                </c:pt>
                <c:pt idx="12457">
                  <c:v>-4.5839100000000001E-2</c:v>
                </c:pt>
                <c:pt idx="12458">
                  <c:v>-4.2832500000000003E-2</c:v>
                </c:pt>
                <c:pt idx="12459">
                  <c:v>-3.9867399999999997E-2</c:v>
                </c:pt>
                <c:pt idx="12460">
                  <c:v>-3.6952199999999998E-2</c:v>
                </c:pt>
                <c:pt idx="12461">
                  <c:v>-3.4086400000000003E-2</c:v>
                </c:pt>
                <c:pt idx="12462">
                  <c:v>-3.1267000000000003E-2</c:v>
                </c:pt>
                <c:pt idx="12463">
                  <c:v>-2.84938E-2</c:v>
                </c:pt>
                <c:pt idx="12464">
                  <c:v>-2.5770899999999999E-2</c:v>
                </c:pt>
                <c:pt idx="12465">
                  <c:v>-2.3105199999999999E-2</c:v>
                </c:pt>
                <c:pt idx="12466">
                  <c:v>-2.0501100000000001E-2</c:v>
                </c:pt>
                <c:pt idx="12467">
                  <c:v>-1.7960299999999998E-2</c:v>
                </c:pt>
                <c:pt idx="12468">
                  <c:v>-1.5486400000000001E-2</c:v>
                </c:pt>
                <c:pt idx="12469">
                  <c:v>-1.3087100000000001E-2</c:v>
                </c:pt>
                <c:pt idx="12470">
                  <c:v>-1.077E-2</c:v>
                </c:pt>
                <c:pt idx="12471" formatCode="0.00E+00">
                  <c:v>-8.5416599999999995E-3</c:v>
                </c:pt>
                <c:pt idx="12472" formatCode="0.00E+00">
                  <c:v>-6.4080099999999996E-3</c:v>
                </c:pt>
                <c:pt idx="12473" formatCode="0.00E+00">
                  <c:v>-4.3724999999999997E-3</c:v>
                </c:pt>
                <c:pt idx="12474" formatCode="0.00E+00">
                  <c:v>-2.43487E-3</c:v>
                </c:pt>
                <c:pt idx="12475" formatCode="0.00E+00">
                  <c:v>-5.9195099999999996E-4</c:v>
                </c:pt>
                <c:pt idx="12476" formatCode="0.00E+00">
                  <c:v>1.1586299999999999E-3</c:v>
                </c:pt>
                <c:pt idx="12477" formatCode="0.00E+00">
                  <c:v>2.81533E-3</c:v>
                </c:pt>
                <c:pt idx="12478" formatCode="0.00E+00">
                  <c:v>4.3765499999999999E-3</c:v>
                </c:pt>
                <c:pt idx="12479" formatCode="0.00E+00">
                  <c:v>5.8433900000000004E-3</c:v>
                </c:pt>
                <c:pt idx="12480" formatCode="0.00E+00">
                  <c:v>7.2162399999999996E-3</c:v>
                </c:pt>
                <c:pt idx="12481" formatCode="0.00E+00">
                  <c:v>8.4949499999999994E-3</c:v>
                </c:pt>
                <c:pt idx="12482" formatCode="0.00E+00">
                  <c:v>9.6809600000000006E-3</c:v>
                </c:pt>
                <c:pt idx="12483">
                  <c:v>1.0774000000000001E-2</c:v>
                </c:pt>
                <c:pt idx="12484">
                  <c:v>1.17734E-2</c:v>
                </c:pt>
                <c:pt idx="12485">
                  <c:v>1.2682199999999999E-2</c:v>
                </c:pt>
                <c:pt idx="12486">
                  <c:v>1.3502500000000001E-2</c:v>
                </c:pt>
                <c:pt idx="12487">
                  <c:v>1.4232399999999999E-2</c:v>
                </c:pt>
                <c:pt idx="12488">
                  <c:v>1.4869800000000001E-2</c:v>
                </c:pt>
                <c:pt idx="12489">
                  <c:v>1.54123E-2</c:v>
                </c:pt>
                <c:pt idx="12490">
                  <c:v>1.5858000000000001E-2</c:v>
                </c:pt>
                <c:pt idx="12491">
                  <c:v>1.6206999999999999E-2</c:v>
                </c:pt>
                <c:pt idx="12492">
                  <c:v>1.6460300000000001E-2</c:v>
                </c:pt>
                <c:pt idx="12493">
                  <c:v>1.6617900000000001E-2</c:v>
                </c:pt>
                <c:pt idx="12494">
                  <c:v>1.66795E-2</c:v>
                </c:pt>
                <c:pt idx="12495">
                  <c:v>1.6646299999999999E-2</c:v>
                </c:pt>
                <c:pt idx="12496">
                  <c:v>1.65205E-2</c:v>
                </c:pt>
                <c:pt idx="12497">
                  <c:v>1.6304200000000001E-2</c:v>
                </c:pt>
                <c:pt idx="12498">
                  <c:v>1.59995E-2</c:v>
                </c:pt>
                <c:pt idx="12499">
                  <c:v>1.56092E-2</c:v>
                </c:pt>
                <c:pt idx="12500">
                  <c:v>1.5136800000000001E-2</c:v>
                </c:pt>
                <c:pt idx="12501">
                  <c:v>1.4584700000000001E-2</c:v>
                </c:pt>
                <c:pt idx="12502">
                  <c:v>1.39554E-2</c:v>
                </c:pt>
                <c:pt idx="12503">
                  <c:v>1.3252399999999999E-2</c:v>
                </c:pt>
                <c:pt idx="12504">
                  <c:v>1.2479199999999999E-2</c:v>
                </c:pt>
                <c:pt idx="12505">
                  <c:v>1.1636799999999999E-2</c:v>
                </c:pt>
                <c:pt idx="12506">
                  <c:v>1.07242E-2</c:v>
                </c:pt>
                <c:pt idx="12507" formatCode="0.00E+00">
                  <c:v>9.7412699999999998E-3</c:v>
                </c:pt>
                <c:pt idx="12508" formatCode="0.00E+00">
                  <c:v>8.6892900000000006E-3</c:v>
                </c:pt>
                <c:pt idx="12509" formatCode="0.00E+00">
                  <c:v>7.56933E-3</c:v>
                </c:pt>
                <c:pt idx="12510" formatCode="0.00E+00">
                  <c:v>6.3833500000000003E-3</c:v>
                </c:pt>
                <c:pt idx="12511" formatCode="0.00E+00">
                  <c:v>5.1354399999999998E-3</c:v>
                </c:pt>
                <c:pt idx="12512" formatCode="0.00E+00">
                  <c:v>3.83074E-3</c:v>
                </c:pt>
                <c:pt idx="12513" formatCode="0.00E+00">
                  <c:v>2.4734900000000001E-3</c:v>
                </c:pt>
                <c:pt idx="12514" formatCode="0.00E+00">
                  <c:v>1.06583E-3</c:v>
                </c:pt>
                <c:pt idx="12515" formatCode="0.00E+00">
                  <c:v>-3.9195700000000002E-4</c:v>
                </c:pt>
                <c:pt idx="12516" formatCode="0.00E+00">
                  <c:v>-1.8996200000000001E-3</c:v>
                </c:pt>
                <c:pt idx="12517" formatCode="0.00E+00">
                  <c:v>-3.45634E-3</c:v>
                </c:pt>
                <c:pt idx="12518" formatCode="0.00E+00">
                  <c:v>-5.0592199999999997E-3</c:v>
                </c:pt>
                <c:pt idx="12519" formatCode="0.00E+00">
                  <c:v>-6.6994000000000003E-3</c:v>
                </c:pt>
                <c:pt idx="12520" formatCode="0.00E+00">
                  <c:v>-8.3654699999999999E-3</c:v>
                </c:pt>
                <c:pt idx="12521">
                  <c:v>-1.00518E-2</c:v>
                </c:pt>
                <c:pt idx="12522">
                  <c:v>-1.1759199999999999E-2</c:v>
                </c:pt>
                <c:pt idx="12523">
                  <c:v>-1.34877E-2</c:v>
                </c:pt>
                <c:pt idx="12524">
                  <c:v>-1.52351E-2</c:v>
                </c:pt>
                <c:pt idx="12525">
                  <c:v>-1.70019E-2</c:v>
                </c:pt>
                <c:pt idx="12526">
                  <c:v>-1.87891E-2</c:v>
                </c:pt>
                <c:pt idx="12527">
                  <c:v>-2.0589300000000001E-2</c:v>
                </c:pt>
                <c:pt idx="12528">
                  <c:v>-2.2391299999999999E-2</c:v>
                </c:pt>
                <c:pt idx="12529">
                  <c:v>-2.41911E-2</c:v>
                </c:pt>
                <c:pt idx="12530">
                  <c:v>-2.59928E-2</c:v>
                </c:pt>
                <c:pt idx="12531">
                  <c:v>-2.7800600000000002E-2</c:v>
                </c:pt>
                <c:pt idx="12532">
                  <c:v>-2.9616400000000001E-2</c:v>
                </c:pt>
                <c:pt idx="12533">
                  <c:v>-3.1437600000000003E-2</c:v>
                </c:pt>
                <c:pt idx="12534">
                  <c:v>-3.32591E-2</c:v>
                </c:pt>
                <c:pt idx="12535">
                  <c:v>-3.5076200000000002E-2</c:v>
                </c:pt>
                <c:pt idx="12536">
                  <c:v>-3.6885000000000001E-2</c:v>
                </c:pt>
                <c:pt idx="12537">
                  <c:v>-3.8681699999999999E-2</c:v>
                </c:pt>
                <c:pt idx="12538">
                  <c:v>-4.0463399999999997E-2</c:v>
                </c:pt>
                <c:pt idx="12539">
                  <c:v>-4.22282E-2</c:v>
                </c:pt>
                <c:pt idx="12540">
                  <c:v>-4.3976000000000001E-2</c:v>
                </c:pt>
                <c:pt idx="12541">
                  <c:v>-4.57083E-2</c:v>
                </c:pt>
                <c:pt idx="12542">
                  <c:v>-4.74242E-2</c:v>
                </c:pt>
                <c:pt idx="12543">
                  <c:v>-4.9119299999999998E-2</c:v>
                </c:pt>
                <c:pt idx="12544">
                  <c:v>-5.0789500000000001E-2</c:v>
                </c:pt>
                <c:pt idx="12545">
                  <c:v>-5.24354E-2</c:v>
                </c:pt>
                <c:pt idx="12546">
                  <c:v>-5.4056100000000003E-2</c:v>
                </c:pt>
                <c:pt idx="12547">
                  <c:v>-5.5647099999999998E-2</c:v>
                </c:pt>
                <c:pt idx="12548">
                  <c:v>-5.7204900000000003E-2</c:v>
                </c:pt>
                <c:pt idx="12549">
                  <c:v>-5.8729299999999998E-2</c:v>
                </c:pt>
                <c:pt idx="12550">
                  <c:v>-6.02211E-2</c:v>
                </c:pt>
                <c:pt idx="12551">
                  <c:v>-6.1680800000000001E-2</c:v>
                </c:pt>
                <c:pt idx="12552">
                  <c:v>-6.3106899999999994E-2</c:v>
                </c:pt>
                <c:pt idx="12553">
                  <c:v>-6.4496300000000006E-2</c:v>
                </c:pt>
                <c:pt idx="12554">
                  <c:v>-6.5847699999999995E-2</c:v>
                </c:pt>
                <c:pt idx="12555">
                  <c:v>-6.7161200000000004E-2</c:v>
                </c:pt>
                <c:pt idx="12556">
                  <c:v>-6.8436700000000003E-2</c:v>
                </c:pt>
                <c:pt idx="12557">
                  <c:v>-6.9673399999999996E-2</c:v>
                </c:pt>
                <c:pt idx="12558">
                  <c:v>-7.0870500000000003E-2</c:v>
                </c:pt>
                <c:pt idx="12559">
                  <c:v>-7.2026400000000004E-2</c:v>
                </c:pt>
                <c:pt idx="12560">
                  <c:v>-7.3141499999999998E-2</c:v>
                </c:pt>
                <c:pt idx="12561">
                  <c:v>-7.4216799999999999E-2</c:v>
                </c:pt>
                <c:pt idx="12562">
                  <c:v>-7.5250899999999996E-2</c:v>
                </c:pt>
                <c:pt idx="12563">
                  <c:v>-7.6240100000000005E-2</c:v>
                </c:pt>
                <c:pt idx="12564">
                  <c:v>-7.7179899999999996E-2</c:v>
                </c:pt>
                <c:pt idx="12565">
                  <c:v>-7.8067399999999995E-2</c:v>
                </c:pt>
                <c:pt idx="12566">
                  <c:v>-7.8903299999999996E-2</c:v>
                </c:pt>
                <c:pt idx="12567">
                  <c:v>-7.9688300000000004E-2</c:v>
                </c:pt>
                <c:pt idx="12568">
                  <c:v>-8.0420599999999995E-2</c:v>
                </c:pt>
                <c:pt idx="12569">
                  <c:v>-8.1099299999999999E-2</c:v>
                </c:pt>
                <c:pt idx="12570">
                  <c:v>-8.1725000000000006E-2</c:v>
                </c:pt>
                <c:pt idx="12571">
                  <c:v>-8.2298099999999999E-2</c:v>
                </c:pt>
                <c:pt idx="12572">
                  <c:v>-8.2816200000000006E-2</c:v>
                </c:pt>
                <c:pt idx="12573">
                  <c:v>-8.3275399999999999E-2</c:v>
                </c:pt>
                <c:pt idx="12574">
                  <c:v>-8.3673999999999998E-2</c:v>
                </c:pt>
                <c:pt idx="12575">
                  <c:v>-8.4012699999999996E-2</c:v>
                </c:pt>
                <c:pt idx="12576">
                  <c:v>-8.42918E-2</c:v>
                </c:pt>
                <c:pt idx="12577">
                  <c:v>-8.4512199999999996E-2</c:v>
                </c:pt>
                <c:pt idx="12578">
                  <c:v>-8.4676100000000004E-2</c:v>
                </c:pt>
                <c:pt idx="12579">
                  <c:v>-8.4786200000000006E-2</c:v>
                </c:pt>
                <c:pt idx="12580">
                  <c:v>-8.4845100000000007E-2</c:v>
                </c:pt>
                <c:pt idx="12581">
                  <c:v>-8.4854799999999994E-2</c:v>
                </c:pt>
                <c:pt idx="12582">
                  <c:v>-8.4817299999999998E-2</c:v>
                </c:pt>
                <c:pt idx="12583">
                  <c:v>-8.4734000000000004E-2</c:v>
                </c:pt>
                <c:pt idx="12584">
                  <c:v>-8.4606100000000004E-2</c:v>
                </c:pt>
                <c:pt idx="12585">
                  <c:v>-8.4434499999999996E-2</c:v>
                </c:pt>
                <c:pt idx="12586">
                  <c:v>-8.4219500000000003E-2</c:v>
                </c:pt>
                <c:pt idx="12587">
                  <c:v>-8.3960900000000005E-2</c:v>
                </c:pt>
                <c:pt idx="12588">
                  <c:v>-8.3659499999999998E-2</c:v>
                </c:pt>
                <c:pt idx="12589">
                  <c:v>-8.3316500000000002E-2</c:v>
                </c:pt>
                <c:pt idx="12590">
                  <c:v>-8.2932500000000006E-2</c:v>
                </c:pt>
                <c:pt idx="12591">
                  <c:v>-8.2506899999999994E-2</c:v>
                </c:pt>
                <c:pt idx="12592">
                  <c:v>-8.20385E-2</c:v>
                </c:pt>
                <c:pt idx="12593">
                  <c:v>-8.1527299999999997E-2</c:v>
                </c:pt>
                <c:pt idx="12594">
                  <c:v>-8.0974199999999996E-2</c:v>
                </c:pt>
                <c:pt idx="12595">
                  <c:v>-8.0379699999999998E-2</c:v>
                </c:pt>
                <c:pt idx="12596">
                  <c:v>-7.9743999999999995E-2</c:v>
                </c:pt>
                <c:pt idx="12597">
                  <c:v>-7.9068700000000006E-2</c:v>
                </c:pt>
                <c:pt idx="12598">
                  <c:v>-7.8357499999999997E-2</c:v>
                </c:pt>
                <c:pt idx="12599">
                  <c:v>-7.7613199999999993E-2</c:v>
                </c:pt>
                <c:pt idx="12600">
                  <c:v>-7.6837199999999994E-2</c:v>
                </c:pt>
                <c:pt idx="12601">
                  <c:v>-7.603E-2</c:v>
                </c:pt>
                <c:pt idx="12602">
                  <c:v>-7.5192099999999998E-2</c:v>
                </c:pt>
                <c:pt idx="12603">
                  <c:v>-7.4324500000000002E-2</c:v>
                </c:pt>
                <c:pt idx="12604">
                  <c:v>-7.3428300000000002E-2</c:v>
                </c:pt>
                <c:pt idx="12605">
                  <c:v>-7.2505399999999998E-2</c:v>
                </c:pt>
                <c:pt idx="12606">
                  <c:v>-7.1555999999999995E-2</c:v>
                </c:pt>
                <c:pt idx="12607">
                  <c:v>-7.0579299999999998E-2</c:v>
                </c:pt>
                <c:pt idx="12608">
                  <c:v>-6.9575499999999998E-2</c:v>
                </c:pt>
                <c:pt idx="12609">
                  <c:v>-6.8548100000000001E-2</c:v>
                </c:pt>
                <c:pt idx="12610">
                  <c:v>-6.75008E-2</c:v>
                </c:pt>
                <c:pt idx="12611">
                  <c:v>-6.6435599999999997E-2</c:v>
                </c:pt>
                <c:pt idx="12612">
                  <c:v>-6.53556E-2</c:v>
                </c:pt>
                <c:pt idx="12613">
                  <c:v>-6.4265299999999997E-2</c:v>
                </c:pt>
                <c:pt idx="12614">
                  <c:v>-6.3166299999999995E-2</c:v>
                </c:pt>
                <c:pt idx="12615">
                  <c:v>-6.2057899999999999E-2</c:v>
                </c:pt>
                <c:pt idx="12616">
                  <c:v>-6.0939800000000002E-2</c:v>
                </c:pt>
                <c:pt idx="12617">
                  <c:v>-5.98133E-2</c:v>
                </c:pt>
                <c:pt idx="12618">
                  <c:v>-5.8679200000000001E-2</c:v>
                </c:pt>
                <c:pt idx="12619">
                  <c:v>-5.7536200000000003E-2</c:v>
                </c:pt>
                <c:pt idx="12620">
                  <c:v>-5.6383200000000001E-2</c:v>
                </c:pt>
                <c:pt idx="12621">
                  <c:v>-5.5223099999999997E-2</c:v>
                </c:pt>
                <c:pt idx="12622">
                  <c:v>-5.4060999999999998E-2</c:v>
                </c:pt>
                <c:pt idx="12623">
                  <c:v>-5.2899399999999999E-2</c:v>
                </c:pt>
                <c:pt idx="12624">
                  <c:v>-5.1737100000000001E-2</c:v>
                </c:pt>
                <c:pt idx="12625">
                  <c:v>-5.0570999999999998E-2</c:v>
                </c:pt>
                <c:pt idx="12626">
                  <c:v>-4.9398900000000003E-2</c:v>
                </c:pt>
                <c:pt idx="12627">
                  <c:v>-4.8221100000000003E-2</c:v>
                </c:pt>
                <c:pt idx="12628">
                  <c:v>-4.7039299999999999E-2</c:v>
                </c:pt>
                <c:pt idx="12629">
                  <c:v>-4.5855399999999998E-2</c:v>
                </c:pt>
                <c:pt idx="12630">
                  <c:v>-4.4670899999999999E-2</c:v>
                </c:pt>
                <c:pt idx="12631">
                  <c:v>-4.3488300000000001E-2</c:v>
                </c:pt>
                <c:pt idx="12632">
                  <c:v>-4.2309600000000003E-2</c:v>
                </c:pt>
                <c:pt idx="12633">
                  <c:v>-4.1136300000000001E-2</c:v>
                </c:pt>
                <c:pt idx="12634">
                  <c:v>-3.9970100000000001E-2</c:v>
                </c:pt>
                <c:pt idx="12635">
                  <c:v>-3.8812199999999998E-2</c:v>
                </c:pt>
                <c:pt idx="12636">
                  <c:v>-3.7661800000000002E-2</c:v>
                </c:pt>
                <c:pt idx="12637">
                  <c:v>-3.6517399999999998E-2</c:v>
                </c:pt>
                <c:pt idx="12638">
                  <c:v>-3.5378199999999999E-2</c:v>
                </c:pt>
                <c:pt idx="12639">
                  <c:v>-3.4243700000000002E-2</c:v>
                </c:pt>
                <c:pt idx="12640">
                  <c:v>-3.3113700000000003E-2</c:v>
                </c:pt>
                <c:pt idx="12641">
                  <c:v>-3.1987700000000001E-2</c:v>
                </c:pt>
                <c:pt idx="12642">
                  <c:v>-3.0864099999999998E-2</c:v>
                </c:pt>
                <c:pt idx="12643">
                  <c:v>-2.9741900000000002E-2</c:v>
                </c:pt>
                <c:pt idx="12644">
                  <c:v>-2.8624E-2</c:v>
                </c:pt>
                <c:pt idx="12645">
                  <c:v>-2.75146E-2</c:v>
                </c:pt>
                <c:pt idx="12646">
                  <c:v>-2.6414199999999999E-2</c:v>
                </c:pt>
                <c:pt idx="12647">
                  <c:v>-2.5321E-2</c:v>
                </c:pt>
                <c:pt idx="12648">
                  <c:v>-2.4234499999999999E-2</c:v>
                </c:pt>
                <c:pt idx="12649">
                  <c:v>-2.3154500000000001E-2</c:v>
                </c:pt>
                <c:pt idx="12650">
                  <c:v>-2.2080700000000002E-2</c:v>
                </c:pt>
                <c:pt idx="12651">
                  <c:v>-2.1012099999999999E-2</c:v>
                </c:pt>
                <c:pt idx="12652">
                  <c:v>-1.9948299999999999E-2</c:v>
                </c:pt>
                <c:pt idx="12653">
                  <c:v>-1.8888100000000001E-2</c:v>
                </c:pt>
                <c:pt idx="12654">
                  <c:v>-1.78286E-2</c:v>
                </c:pt>
                <c:pt idx="12655">
                  <c:v>-1.6766400000000001E-2</c:v>
                </c:pt>
                <c:pt idx="12656">
                  <c:v>-1.5701300000000001E-2</c:v>
                </c:pt>
                <c:pt idx="12657">
                  <c:v>-1.46359E-2</c:v>
                </c:pt>
                <c:pt idx="12658">
                  <c:v>-1.3571400000000001E-2</c:v>
                </c:pt>
                <c:pt idx="12659">
                  <c:v>-1.2505199999999999E-2</c:v>
                </c:pt>
                <c:pt idx="12660">
                  <c:v>-1.1432700000000001E-2</c:v>
                </c:pt>
                <c:pt idx="12661">
                  <c:v>-1.03509E-2</c:v>
                </c:pt>
                <c:pt idx="12662" formatCode="0.00E+00">
                  <c:v>-9.2587599999999996E-3</c:v>
                </c:pt>
                <c:pt idx="12663" formatCode="0.00E+00">
                  <c:v>-8.15513E-3</c:v>
                </c:pt>
                <c:pt idx="12664" formatCode="0.00E+00">
                  <c:v>-7.03931E-3</c:v>
                </c:pt>
                <c:pt idx="12665" formatCode="0.00E+00">
                  <c:v>-5.9113200000000003E-3</c:v>
                </c:pt>
                <c:pt idx="12666" formatCode="0.00E+00">
                  <c:v>-4.7704599999999998E-3</c:v>
                </c:pt>
                <c:pt idx="12667" formatCode="0.00E+00">
                  <c:v>-3.61553E-3</c:v>
                </c:pt>
                <c:pt idx="12668" formatCode="0.00E+00">
                  <c:v>-2.4472000000000001E-3</c:v>
                </c:pt>
                <c:pt idx="12669" formatCode="0.00E+00">
                  <c:v>-1.2683E-3</c:v>
                </c:pt>
                <c:pt idx="12670" formatCode="0.00E+00">
                  <c:v>-8.1683599999999998E-5</c:v>
                </c:pt>
                <c:pt idx="12671" formatCode="0.00E+00">
                  <c:v>1.1118199999999999E-3</c:v>
                </c:pt>
                <c:pt idx="12672" formatCode="0.00E+00">
                  <c:v>2.3134499999999999E-3</c:v>
                </c:pt>
                <c:pt idx="12673" formatCode="0.00E+00">
                  <c:v>3.5246499999999998E-3</c:v>
                </c:pt>
                <c:pt idx="12674" formatCode="0.00E+00">
                  <c:v>4.7462399999999997E-3</c:v>
                </c:pt>
                <c:pt idx="12675" formatCode="0.00E+00">
                  <c:v>5.9786700000000002E-3</c:v>
                </c:pt>
                <c:pt idx="12676" formatCode="0.00E+00">
                  <c:v>7.2228199999999996E-3</c:v>
                </c:pt>
                <c:pt idx="12677" formatCode="0.00E+00">
                  <c:v>8.4811399999999999E-3</c:v>
                </c:pt>
                <c:pt idx="12678" formatCode="0.00E+00">
                  <c:v>9.7567799999999996E-3</c:v>
                </c:pt>
                <c:pt idx="12679">
                  <c:v>1.10527E-2</c:v>
                </c:pt>
                <c:pt idx="12680">
                  <c:v>1.23719E-2</c:v>
                </c:pt>
                <c:pt idx="12681">
                  <c:v>1.3716600000000001E-2</c:v>
                </c:pt>
                <c:pt idx="12682">
                  <c:v>1.50876E-2</c:v>
                </c:pt>
                <c:pt idx="12683">
                  <c:v>1.6486899999999999E-2</c:v>
                </c:pt>
                <c:pt idx="12684">
                  <c:v>1.79174E-2</c:v>
                </c:pt>
                <c:pt idx="12685">
                  <c:v>1.9378800000000002E-2</c:v>
                </c:pt>
                <c:pt idx="12686">
                  <c:v>2.0867199999999999E-2</c:v>
                </c:pt>
                <c:pt idx="12687">
                  <c:v>2.2379E-2</c:v>
                </c:pt>
                <c:pt idx="12688">
                  <c:v>2.3913E-2</c:v>
                </c:pt>
                <c:pt idx="12689">
                  <c:v>2.5469599999999998E-2</c:v>
                </c:pt>
                <c:pt idx="12690">
                  <c:v>2.7048900000000001E-2</c:v>
                </c:pt>
                <c:pt idx="12691">
                  <c:v>2.8652E-2</c:v>
                </c:pt>
                <c:pt idx="12692">
                  <c:v>3.0280600000000001E-2</c:v>
                </c:pt>
                <c:pt idx="12693">
                  <c:v>3.19346E-2</c:v>
                </c:pt>
                <c:pt idx="12694">
                  <c:v>3.36131E-2</c:v>
                </c:pt>
                <c:pt idx="12695">
                  <c:v>3.5314600000000002E-2</c:v>
                </c:pt>
                <c:pt idx="12696">
                  <c:v>3.7038099999999997E-2</c:v>
                </c:pt>
                <c:pt idx="12697">
                  <c:v>3.8782400000000002E-2</c:v>
                </c:pt>
                <c:pt idx="12698">
                  <c:v>4.0545499999999998E-2</c:v>
                </c:pt>
                <c:pt idx="12699">
                  <c:v>4.2325399999999999E-2</c:v>
                </c:pt>
                <c:pt idx="12700">
                  <c:v>4.4119499999999999E-2</c:v>
                </c:pt>
                <c:pt idx="12701">
                  <c:v>4.5926000000000002E-2</c:v>
                </c:pt>
                <c:pt idx="12702">
                  <c:v>4.7744500000000002E-2</c:v>
                </c:pt>
                <c:pt idx="12703">
                  <c:v>4.9575099999999997E-2</c:v>
                </c:pt>
                <c:pt idx="12704">
                  <c:v>5.1417400000000002E-2</c:v>
                </c:pt>
                <c:pt idx="12705">
                  <c:v>5.3269900000000002E-2</c:v>
                </c:pt>
                <c:pt idx="12706">
                  <c:v>5.5131399999999997E-2</c:v>
                </c:pt>
                <c:pt idx="12707">
                  <c:v>5.7001099999999999E-2</c:v>
                </c:pt>
                <c:pt idx="12708">
                  <c:v>5.8878199999999999E-2</c:v>
                </c:pt>
                <c:pt idx="12709">
                  <c:v>6.0761200000000001E-2</c:v>
                </c:pt>
                <c:pt idx="12710">
                  <c:v>6.2648700000000002E-2</c:v>
                </c:pt>
                <c:pt idx="12711">
                  <c:v>6.4540899999999998E-2</c:v>
                </c:pt>
                <c:pt idx="12712">
                  <c:v>6.6438200000000003E-2</c:v>
                </c:pt>
                <c:pt idx="12713">
                  <c:v>6.83391E-2</c:v>
                </c:pt>
                <c:pt idx="12714">
                  <c:v>7.02401E-2</c:v>
                </c:pt>
                <c:pt idx="12715">
                  <c:v>7.2137699999999999E-2</c:v>
                </c:pt>
                <c:pt idx="12716">
                  <c:v>7.4029899999999996E-2</c:v>
                </c:pt>
                <c:pt idx="12717">
                  <c:v>7.5914800000000004E-2</c:v>
                </c:pt>
                <c:pt idx="12718">
                  <c:v>7.7789999999999998E-2</c:v>
                </c:pt>
                <c:pt idx="12719">
                  <c:v>7.9654000000000003E-2</c:v>
                </c:pt>
                <c:pt idx="12720">
                  <c:v>8.1504999999999994E-2</c:v>
                </c:pt>
                <c:pt idx="12721">
                  <c:v>8.3339800000000006E-2</c:v>
                </c:pt>
                <c:pt idx="12722">
                  <c:v>8.5155099999999997E-2</c:v>
                </c:pt>
                <c:pt idx="12723">
                  <c:v>8.695E-2</c:v>
                </c:pt>
                <c:pt idx="12724">
                  <c:v>8.8724499999999998E-2</c:v>
                </c:pt>
                <c:pt idx="12725">
                  <c:v>9.0477100000000005E-2</c:v>
                </c:pt>
                <c:pt idx="12726">
                  <c:v>9.2204599999999998E-2</c:v>
                </c:pt>
                <c:pt idx="12727">
                  <c:v>9.3904899999999999E-2</c:v>
                </c:pt>
                <c:pt idx="12728">
                  <c:v>9.5576800000000003E-2</c:v>
                </c:pt>
                <c:pt idx="12729">
                  <c:v>9.7220500000000001E-2</c:v>
                </c:pt>
                <c:pt idx="12730">
                  <c:v>9.8836099999999996E-2</c:v>
                </c:pt>
                <c:pt idx="12731">
                  <c:v>0.100422</c:v>
                </c:pt>
                <c:pt idx="12732">
                  <c:v>0.101975</c:v>
                </c:pt>
                <c:pt idx="12733">
                  <c:v>0.103491</c:v>
                </c:pt>
                <c:pt idx="12734">
                  <c:v>0.104967</c:v>
                </c:pt>
                <c:pt idx="12735">
                  <c:v>0.10639999999999999</c:v>
                </c:pt>
                <c:pt idx="12736">
                  <c:v>0.10778799999999999</c:v>
                </c:pt>
                <c:pt idx="12737">
                  <c:v>0.10913</c:v>
                </c:pt>
                <c:pt idx="12738">
                  <c:v>0.11042100000000001</c:v>
                </c:pt>
                <c:pt idx="12739">
                  <c:v>0.111661</c:v>
                </c:pt>
                <c:pt idx="12740">
                  <c:v>0.112847</c:v>
                </c:pt>
                <c:pt idx="12741">
                  <c:v>0.113978</c:v>
                </c:pt>
                <c:pt idx="12742">
                  <c:v>0.115054</c:v>
                </c:pt>
                <c:pt idx="12743">
                  <c:v>0.116073</c:v>
                </c:pt>
                <c:pt idx="12744">
                  <c:v>0.117034</c:v>
                </c:pt>
                <c:pt idx="12745">
                  <c:v>0.117934</c:v>
                </c:pt>
                <c:pt idx="12746">
                  <c:v>0.118771</c:v>
                </c:pt>
                <c:pt idx="12747">
                  <c:v>0.119546</c:v>
                </c:pt>
                <c:pt idx="12748">
                  <c:v>0.120259</c:v>
                </c:pt>
                <c:pt idx="12749">
                  <c:v>0.12091</c:v>
                </c:pt>
                <c:pt idx="12750">
                  <c:v>0.12149600000000001</c:v>
                </c:pt>
                <c:pt idx="12751">
                  <c:v>0.122016</c:v>
                </c:pt>
                <c:pt idx="12752">
                  <c:v>0.122471</c:v>
                </c:pt>
                <c:pt idx="12753">
                  <c:v>0.12286</c:v>
                </c:pt>
                <c:pt idx="12754">
                  <c:v>0.123181</c:v>
                </c:pt>
                <c:pt idx="12755">
                  <c:v>0.123434</c:v>
                </c:pt>
                <c:pt idx="12756">
                  <c:v>0.123616</c:v>
                </c:pt>
                <c:pt idx="12757">
                  <c:v>0.123724</c:v>
                </c:pt>
                <c:pt idx="12758">
                  <c:v>0.123751</c:v>
                </c:pt>
                <c:pt idx="12759">
                  <c:v>0.123696</c:v>
                </c:pt>
                <c:pt idx="12760">
                  <c:v>0.123558</c:v>
                </c:pt>
                <c:pt idx="12761">
                  <c:v>0.123337</c:v>
                </c:pt>
                <c:pt idx="12762">
                  <c:v>0.12303600000000001</c:v>
                </c:pt>
                <c:pt idx="12763">
                  <c:v>0.122658</c:v>
                </c:pt>
                <c:pt idx="12764">
                  <c:v>0.12220200000000001</c:v>
                </c:pt>
                <c:pt idx="12765">
                  <c:v>0.121667</c:v>
                </c:pt>
                <c:pt idx="12766">
                  <c:v>0.121046</c:v>
                </c:pt>
                <c:pt idx="12767">
                  <c:v>0.120338</c:v>
                </c:pt>
                <c:pt idx="12768">
                  <c:v>0.119545</c:v>
                </c:pt>
                <c:pt idx="12769">
                  <c:v>0.118675</c:v>
                </c:pt>
                <c:pt idx="12770">
                  <c:v>0.117731</c:v>
                </c:pt>
                <c:pt idx="12771">
                  <c:v>0.116716</c:v>
                </c:pt>
                <c:pt idx="12772">
                  <c:v>0.115631</c:v>
                </c:pt>
                <c:pt idx="12773">
                  <c:v>0.114478</c:v>
                </c:pt>
                <c:pt idx="12774">
                  <c:v>0.113258</c:v>
                </c:pt>
                <c:pt idx="12775">
                  <c:v>0.111968</c:v>
                </c:pt>
                <c:pt idx="12776">
                  <c:v>0.110608</c:v>
                </c:pt>
                <c:pt idx="12777">
                  <c:v>0.109176</c:v>
                </c:pt>
                <c:pt idx="12778">
                  <c:v>0.107672</c:v>
                </c:pt>
                <c:pt idx="12779">
                  <c:v>0.106097</c:v>
                </c:pt>
                <c:pt idx="12780">
                  <c:v>0.104452</c:v>
                </c:pt>
                <c:pt idx="12781">
                  <c:v>0.102741</c:v>
                </c:pt>
                <c:pt idx="12782">
                  <c:v>0.100968</c:v>
                </c:pt>
                <c:pt idx="12783">
                  <c:v>9.9134E-2</c:v>
                </c:pt>
                <c:pt idx="12784">
                  <c:v>9.7241400000000006E-2</c:v>
                </c:pt>
                <c:pt idx="12785">
                  <c:v>9.5291000000000001E-2</c:v>
                </c:pt>
                <c:pt idx="12786">
                  <c:v>9.3282000000000004E-2</c:v>
                </c:pt>
                <c:pt idx="12787">
                  <c:v>9.1214600000000007E-2</c:v>
                </c:pt>
                <c:pt idx="12788">
                  <c:v>8.9091199999999995E-2</c:v>
                </c:pt>
                <c:pt idx="12789">
                  <c:v>8.6915000000000006E-2</c:v>
                </c:pt>
                <c:pt idx="12790">
                  <c:v>8.4689E-2</c:v>
                </c:pt>
                <c:pt idx="12791">
                  <c:v>8.2417099999999993E-2</c:v>
                </c:pt>
                <c:pt idx="12792">
                  <c:v>8.0102800000000002E-2</c:v>
                </c:pt>
                <c:pt idx="12793">
                  <c:v>7.7747700000000003E-2</c:v>
                </c:pt>
                <c:pt idx="12794">
                  <c:v>7.5351799999999997E-2</c:v>
                </c:pt>
                <c:pt idx="12795">
                  <c:v>7.2916700000000001E-2</c:v>
                </c:pt>
                <c:pt idx="12796">
                  <c:v>7.0447599999999999E-2</c:v>
                </c:pt>
                <c:pt idx="12797">
                  <c:v>6.7952600000000002E-2</c:v>
                </c:pt>
                <c:pt idx="12798">
                  <c:v>6.5438200000000002E-2</c:v>
                </c:pt>
                <c:pt idx="12799">
                  <c:v>6.2906500000000004E-2</c:v>
                </c:pt>
                <c:pt idx="12800">
                  <c:v>6.03565E-2</c:v>
                </c:pt>
                <c:pt idx="12801">
                  <c:v>5.77866E-2</c:v>
                </c:pt>
                <c:pt idx="12802">
                  <c:v>5.5197299999999998E-2</c:v>
                </c:pt>
                <c:pt idx="12803">
                  <c:v>5.2591400000000003E-2</c:v>
                </c:pt>
                <c:pt idx="12804">
                  <c:v>4.9972200000000001E-2</c:v>
                </c:pt>
                <c:pt idx="12805">
                  <c:v>4.73429E-2</c:v>
                </c:pt>
                <c:pt idx="12806">
                  <c:v>4.4707799999999999E-2</c:v>
                </c:pt>
                <c:pt idx="12807">
                  <c:v>4.2071499999999998E-2</c:v>
                </c:pt>
                <c:pt idx="12808">
                  <c:v>3.9437600000000003E-2</c:v>
                </c:pt>
                <c:pt idx="12809">
                  <c:v>3.6807399999999997E-2</c:v>
                </c:pt>
                <c:pt idx="12810">
                  <c:v>3.4182200000000003E-2</c:v>
                </c:pt>
                <c:pt idx="12811">
                  <c:v>3.1565900000000001E-2</c:v>
                </c:pt>
                <c:pt idx="12812">
                  <c:v>2.89635E-2</c:v>
                </c:pt>
                <c:pt idx="12813">
                  <c:v>2.6379900000000001E-2</c:v>
                </c:pt>
                <c:pt idx="12814">
                  <c:v>2.38201E-2</c:v>
                </c:pt>
                <c:pt idx="12815">
                  <c:v>2.1288899999999999E-2</c:v>
                </c:pt>
                <c:pt idx="12816">
                  <c:v>1.8788800000000001E-2</c:v>
                </c:pt>
                <c:pt idx="12817">
                  <c:v>1.6321100000000002E-2</c:v>
                </c:pt>
                <c:pt idx="12818">
                  <c:v>1.3886900000000001E-2</c:v>
                </c:pt>
                <c:pt idx="12819">
                  <c:v>1.1487300000000001E-2</c:v>
                </c:pt>
                <c:pt idx="12820" formatCode="0.00E+00">
                  <c:v>9.1241699999999992E-3</c:v>
                </c:pt>
                <c:pt idx="12821" formatCode="0.00E+00">
                  <c:v>6.8000500000000002E-3</c:v>
                </c:pt>
                <c:pt idx="12822" formatCode="0.00E+00">
                  <c:v>4.5173799999999997E-3</c:v>
                </c:pt>
                <c:pt idx="12823" formatCode="0.00E+00">
                  <c:v>2.2790900000000001E-3</c:v>
                </c:pt>
                <c:pt idx="12824" formatCode="0.00E+00">
                  <c:v>8.8907799999999996E-5</c:v>
                </c:pt>
                <c:pt idx="12825" formatCode="0.00E+00">
                  <c:v>-2.0497900000000001E-3</c:v>
                </c:pt>
                <c:pt idx="12826" formatCode="0.00E+00">
                  <c:v>-4.1337199999999996E-3</c:v>
                </c:pt>
                <c:pt idx="12827" formatCode="0.00E+00">
                  <c:v>-6.1589499999999998E-3</c:v>
                </c:pt>
                <c:pt idx="12828" formatCode="0.00E+00">
                  <c:v>-8.1219599999999992E-3</c:v>
                </c:pt>
                <c:pt idx="12829">
                  <c:v>-1.00207E-2</c:v>
                </c:pt>
                <c:pt idx="12830">
                  <c:v>-1.18531E-2</c:v>
                </c:pt>
                <c:pt idx="12831">
                  <c:v>-1.36153E-2</c:v>
                </c:pt>
                <c:pt idx="12832">
                  <c:v>-1.53046E-2</c:v>
                </c:pt>
                <c:pt idx="12833">
                  <c:v>-1.69208E-2</c:v>
                </c:pt>
                <c:pt idx="12834">
                  <c:v>-1.8462599999999999E-2</c:v>
                </c:pt>
                <c:pt idx="12835">
                  <c:v>-1.99264E-2</c:v>
                </c:pt>
                <c:pt idx="12836">
                  <c:v>-2.1309100000000001E-2</c:v>
                </c:pt>
                <c:pt idx="12837">
                  <c:v>-2.26102E-2</c:v>
                </c:pt>
                <c:pt idx="12838">
                  <c:v>-2.3828999999999999E-2</c:v>
                </c:pt>
                <c:pt idx="12839">
                  <c:v>-2.49628E-2</c:v>
                </c:pt>
                <c:pt idx="12840">
                  <c:v>-2.6008900000000001E-2</c:v>
                </c:pt>
                <c:pt idx="12841">
                  <c:v>-2.6967499999999998E-2</c:v>
                </c:pt>
                <c:pt idx="12842">
                  <c:v>-2.78389E-2</c:v>
                </c:pt>
                <c:pt idx="12843">
                  <c:v>-2.8620799999999998E-2</c:v>
                </c:pt>
                <c:pt idx="12844">
                  <c:v>-2.9309999999999999E-2</c:v>
                </c:pt>
                <c:pt idx="12845">
                  <c:v>-2.99057E-2</c:v>
                </c:pt>
                <c:pt idx="12846">
                  <c:v>-3.0409200000000001E-2</c:v>
                </c:pt>
                <c:pt idx="12847">
                  <c:v>-3.0820299999999998E-2</c:v>
                </c:pt>
                <c:pt idx="12848">
                  <c:v>-3.1136299999999999E-2</c:v>
                </c:pt>
                <c:pt idx="12849">
                  <c:v>-3.1354100000000003E-2</c:v>
                </c:pt>
                <c:pt idx="12850">
                  <c:v>-3.14708E-2</c:v>
                </c:pt>
                <c:pt idx="12851">
                  <c:v>-3.14836E-2</c:v>
                </c:pt>
                <c:pt idx="12852">
                  <c:v>-3.1391700000000002E-2</c:v>
                </c:pt>
                <c:pt idx="12853">
                  <c:v>-3.1197900000000001E-2</c:v>
                </c:pt>
                <c:pt idx="12854">
                  <c:v>-3.0905599999999998E-2</c:v>
                </c:pt>
                <c:pt idx="12855">
                  <c:v>-3.0515500000000001E-2</c:v>
                </c:pt>
                <c:pt idx="12856">
                  <c:v>-3.00249E-2</c:v>
                </c:pt>
                <c:pt idx="12857">
                  <c:v>-2.9430000000000001E-2</c:v>
                </c:pt>
                <c:pt idx="12858">
                  <c:v>-2.8729600000000001E-2</c:v>
                </c:pt>
                <c:pt idx="12859">
                  <c:v>-2.79254E-2</c:v>
                </c:pt>
                <c:pt idx="12860">
                  <c:v>-2.7019100000000001E-2</c:v>
                </c:pt>
                <c:pt idx="12861">
                  <c:v>-2.6011900000000001E-2</c:v>
                </c:pt>
                <c:pt idx="12862">
                  <c:v>-2.49062E-2</c:v>
                </c:pt>
                <c:pt idx="12863">
                  <c:v>-2.3704599999999999E-2</c:v>
                </c:pt>
                <c:pt idx="12864">
                  <c:v>-2.2409200000000001E-2</c:v>
                </c:pt>
                <c:pt idx="12865">
                  <c:v>-2.1020799999999999E-2</c:v>
                </c:pt>
                <c:pt idx="12866">
                  <c:v>-1.9540600000000002E-2</c:v>
                </c:pt>
                <c:pt idx="12867">
                  <c:v>-1.797E-2</c:v>
                </c:pt>
                <c:pt idx="12868">
                  <c:v>-1.63109E-2</c:v>
                </c:pt>
                <c:pt idx="12869">
                  <c:v>-1.4564799999999999E-2</c:v>
                </c:pt>
                <c:pt idx="12870">
                  <c:v>-1.2733100000000001E-2</c:v>
                </c:pt>
                <c:pt idx="12871">
                  <c:v>-1.08171E-2</c:v>
                </c:pt>
                <c:pt idx="12872" formatCode="0.00E+00">
                  <c:v>-8.8179899999999995E-3</c:v>
                </c:pt>
                <c:pt idx="12873" formatCode="0.00E+00">
                  <c:v>-6.7387599999999999E-3</c:v>
                </c:pt>
                <c:pt idx="12874" formatCode="0.00E+00">
                  <c:v>-4.58261E-3</c:v>
                </c:pt>
                <c:pt idx="12875" formatCode="0.00E+00">
                  <c:v>-2.35126E-3</c:v>
                </c:pt>
                <c:pt idx="12876" formatCode="0.00E+00">
                  <c:v>-4.5618899999999998E-5</c:v>
                </c:pt>
                <c:pt idx="12877" formatCode="0.00E+00">
                  <c:v>2.3334699999999998E-3</c:v>
                </c:pt>
                <c:pt idx="12878" formatCode="0.00E+00">
                  <c:v>4.7847300000000001E-3</c:v>
                </c:pt>
                <c:pt idx="12879" formatCode="0.00E+00">
                  <c:v>7.3067100000000001E-3</c:v>
                </c:pt>
                <c:pt idx="12880" formatCode="0.00E+00">
                  <c:v>9.8982600000000007E-3</c:v>
                </c:pt>
                <c:pt idx="12881">
                  <c:v>1.2556599999999999E-2</c:v>
                </c:pt>
                <c:pt idx="12882">
                  <c:v>1.52762E-2</c:v>
                </c:pt>
                <c:pt idx="12883">
                  <c:v>1.80517E-2</c:v>
                </c:pt>
                <c:pt idx="12884">
                  <c:v>2.0881799999999999E-2</c:v>
                </c:pt>
                <c:pt idx="12885">
                  <c:v>2.3767099999999999E-2</c:v>
                </c:pt>
                <c:pt idx="12886">
                  <c:v>2.6705400000000001E-2</c:v>
                </c:pt>
                <c:pt idx="12887">
                  <c:v>2.9690600000000001E-2</c:v>
                </c:pt>
                <c:pt idx="12888">
                  <c:v>3.2715599999999997E-2</c:v>
                </c:pt>
                <c:pt idx="12889">
                  <c:v>3.5776299999999997E-2</c:v>
                </c:pt>
                <c:pt idx="12890">
                  <c:v>3.8869899999999999E-2</c:v>
                </c:pt>
                <c:pt idx="12891">
                  <c:v>4.1991800000000003E-2</c:v>
                </c:pt>
                <c:pt idx="12892">
                  <c:v>4.5136000000000003E-2</c:v>
                </c:pt>
                <c:pt idx="12893">
                  <c:v>4.8298599999999997E-2</c:v>
                </c:pt>
                <c:pt idx="12894">
                  <c:v>5.1478200000000002E-2</c:v>
                </c:pt>
                <c:pt idx="12895">
                  <c:v>5.4674E-2</c:v>
                </c:pt>
                <c:pt idx="12896">
                  <c:v>5.7882599999999999E-2</c:v>
                </c:pt>
                <c:pt idx="12897">
                  <c:v>6.1098800000000002E-2</c:v>
                </c:pt>
                <c:pt idx="12898">
                  <c:v>6.4316899999999996E-2</c:v>
                </c:pt>
                <c:pt idx="12899">
                  <c:v>6.7534200000000003E-2</c:v>
                </c:pt>
                <c:pt idx="12900">
                  <c:v>7.0750199999999999E-2</c:v>
                </c:pt>
                <c:pt idx="12901">
                  <c:v>7.3965000000000003E-2</c:v>
                </c:pt>
                <c:pt idx="12902">
                  <c:v>7.7176499999999995E-2</c:v>
                </c:pt>
                <c:pt idx="12903">
                  <c:v>8.0380999999999994E-2</c:v>
                </c:pt>
                <c:pt idx="12904">
                  <c:v>8.3573499999999995E-2</c:v>
                </c:pt>
                <c:pt idx="12905">
                  <c:v>8.6749000000000007E-2</c:v>
                </c:pt>
                <c:pt idx="12906">
                  <c:v>8.9902399999999993E-2</c:v>
                </c:pt>
                <c:pt idx="12907">
                  <c:v>9.3029700000000007E-2</c:v>
                </c:pt>
                <c:pt idx="12908">
                  <c:v>9.61283E-2</c:v>
                </c:pt>
                <c:pt idx="12909">
                  <c:v>9.9195400000000003E-2</c:v>
                </c:pt>
                <c:pt idx="12910">
                  <c:v>0.102227</c:v>
                </c:pt>
                <c:pt idx="12911">
                  <c:v>0.10521899999999999</c:v>
                </c:pt>
                <c:pt idx="12912">
                  <c:v>0.108169</c:v>
                </c:pt>
                <c:pt idx="12913">
                  <c:v>0.111077</c:v>
                </c:pt>
                <c:pt idx="12914">
                  <c:v>0.113938</c:v>
                </c:pt>
                <c:pt idx="12915">
                  <c:v>0.116748</c:v>
                </c:pt>
                <c:pt idx="12916">
                  <c:v>0.1195</c:v>
                </c:pt>
                <c:pt idx="12917">
                  <c:v>0.122192</c:v>
                </c:pt>
                <c:pt idx="12918">
                  <c:v>0.12482</c:v>
                </c:pt>
                <c:pt idx="12919">
                  <c:v>0.12738099999999999</c:v>
                </c:pt>
                <c:pt idx="12920">
                  <c:v>0.12987199999999999</c:v>
                </c:pt>
                <c:pt idx="12921">
                  <c:v>0.13228999999999999</c:v>
                </c:pt>
                <c:pt idx="12922">
                  <c:v>0.134631</c:v>
                </c:pt>
                <c:pt idx="12923">
                  <c:v>0.13689299999999999</c:v>
                </c:pt>
                <c:pt idx="12924">
                  <c:v>0.139074</c:v>
                </c:pt>
                <c:pt idx="12925">
                  <c:v>0.14117199999999999</c:v>
                </c:pt>
                <c:pt idx="12926">
                  <c:v>0.14318700000000001</c:v>
                </c:pt>
                <c:pt idx="12927">
                  <c:v>0.14511599999999999</c:v>
                </c:pt>
                <c:pt idx="12928">
                  <c:v>0.146956</c:v>
                </c:pt>
                <c:pt idx="12929">
                  <c:v>0.148704</c:v>
                </c:pt>
                <c:pt idx="12930">
                  <c:v>0.15035999999999999</c:v>
                </c:pt>
                <c:pt idx="12931">
                  <c:v>0.15192600000000001</c:v>
                </c:pt>
                <c:pt idx="12932">
                  <c:v>0.15340100000000001</c:v>
                </c:pt>
                <c:pt idx="12933">
                  <c:v>0.154784</c:v>
                </c:pt>
                <c:pt idx="12934">
                  <c:v>0.15607399999999999</c:v>
                </c:pt>
                <c:pt idx="12935">
                  <c:v>0.15726899999999999</c:v>
                </c:pt>
                <c:pt idx="12936">
                  <c:v>0.15836600000000001</c:v>
                </c:pt>
                <c:pt idx="12937">
                  <c:v>0.15936400000000001</c:v>
                </c:pt>
                <c:pt idx="12938">
                  <c:v>0.16026000000000001</c:v>
                </c:pt>
                <c:pt idx="12939">
                  <c:v>0.16105700000000001</c:v>
                </c:pt>
                <c:pt idx="12940">
                  <c:v>0.16175700000000001</c:v>
                </c:pt>
                <c:pt idx="12941">
                  <c:v>0.162359</c:v>
                </c:pt>
                <c:pt idx="12942">
                  <c:v>0.16286300000000001</c:v>
                </c:pt>
                <c:pt idx="12943">
                  <c:v>0.163271</c:v>
                </c:pt>
                <c:pt idx="12944">
                  <c:v>0.16358600000000001</c:v>
                </c:pt>
                <c:pt idx="12945">
                  <c:v>0.16380600000000001</c:v>
                </c:pt>
                <c:pt idx="12946">
                  <c:v>0.16392899999999999</c:v>
                </c:pt>
                <c:pt idx="12947">
                  <c:v>0.16395599999999999</c:v>
                </c:pt>
                <c:pt idx="12948">
                  <c:v>0.163886</c:v>
                </c:pt>
                <c:pt idx="12949">
                  <c:v>0.16372100000000001</c:v>
                </c:pt>
                <c:pt idx="12950">
                  <c:v>0.163462</c:v>
                </c:pt>
                <c:pt idx="12951">
                  <c:v>0.163107</c:v>
                </c:pt>
                <c:pt idx="12952">
                  <c:v>0.162658</c:v>
                </c:pt>
                <c:pt idx="12953">
                  <c:v>0.162132</c:v>
                </c:pt>
                <c:pt idx="12954">
                  <c:v>0.16153400000000001</c:v>
                </c:pt>
                <c:pt idx="12955">
                  <c:v>0.16084699999999999</c:v>
                </c:pt>
                <c:pt idx="12956">
                  <c:v>0.16006699999999999</c:v>
                </c:pt>
                <c:pt idx="12957">
                  <c:v>0.15920300000000001</c:v>
                </c:pt>
                <c:pt idx="12958">
                  <c:v>0.15826000000000001</c:v>
                </c:pt>
                <c:pt idx="12959">
                  <c:v>0.15723300000000001</c:v>
                </c:pt>
                <c:pt idx="12960">
                  <c:v>0.15612599999999999</c:v>
                </c:pt>
                <c:pt idx="12961">
                  <c:v>0.154942</c:v>
                </c:pt>
                <c:pt idx="12962">
                  <c:v>0.15368599999999999</c:v>
                </c:pt>
                <c:pt idx="12963">
                  <c:v>0.152361</c:v>
                </c:pt>
                <c:pt idx="12964">
                  <c:v>0.15096999999999999</c:v>
                </c:pt>
                <c:pt idx="12965">
                  <c:v>0.14951400000000001</c:v>
                </c:pt>
                <c:pt idx="12966">
                  <c:v>0.14799399999999999</c:v>
                </c:pt>
                <c:pt idx="12967">
                  <c:v>0.14641399999999999</c:v>
                </c:pt>
                <c:pt idx="12968">
                  <c:v>0.14477799999999999</c:v>
                </c:pt>
                <c:pt idx="12969">
                  <c:v>0.14308899999999999</c:v>
                </c:pt>
                <c:pt idx="12970">
                  <c:v>0.141349</c:v>
                </c:pt>
                <c:pt idx="12971">
                  <c:v>0.13955899999999999</c:v>
                </c:pt>
                <c:pt idx="12972">
                  <c:v>0.13771900000000001</c:v>
                </c:pt>
                <c:pt idx="12973">
                  <c:v>0.13583500000000001</c:v>
                </c:pt>
                <c:pt idx="12974">
                  <c:v>0.133908</c:v>
                </c:pt>
                <c:pt idx="12975">
                  <c:v>0.131941</c:v>
                </c:pt>
                <c:pt idx="12976">
                  <c:v>0.129938</c:v>
                </c:pt>
                <c:pt idx="12977">
                  <c:v>0.12790299999999999</c:v>
                </c:pt>
                <c:pt idx="12978">
                  <c:v>0.12583900000000001</c:v>
                </c:pt>
                <c:pt idx="12979">
                  <c:v>0.123751</c:v>
                </c:pt>
                <c:pt idx="12980">
                  <c:v>0.121642</c:v>
                </c:pt>
                <c:pt idx="12981">
                  <c:v>0.119515</c:v>
                </c:pt>
                <c:pt idx="12982">
                  <c:v>0.11737400000000001</c:v>
                </c:pt>
                <c:pt idx="12983">
                  <c:v>0.11522499999999999</c:v>
                </c:pt>
                <c:pt idx="12984">
                  <c:v>0.113071</c:v>
                </c:pt>
                <c:pt idx="12985">
                  <c:v>0.110917</c:v>
                </c:pt>
                <c:pt idx="12986">
                  <c:v>0.108767</c:v>
                </c:pt>
                <c:pt idx="12987">
                  <c:v>0.10662199999999999</c:v>
                </c:pt>
                <c:pt idx="12988">
                  <c:v>0.104488</c:v>
                </c:pt>
                <c:pt idx="12989">
                  <c:v>0.102366</c:v>
                </c:pt>
                <c:pt idx="12990">
                  <c:v>0.10026</c:v>
                </c:pt>
                <c:pt idx="12991">
                  <c:v>9.8171900000000006E-2</c:v>
                </c:pt>
                <c:pt idx="12992">
                  <c:v>9.6104999999999996E-2</c:v>
                </c:pt>
                <c:pt idx="12993">
                  <c:v>9.4061400000000003E-2</c:v>
                </c:pt>
                <c:pt idx="12994">
                  <c:v>9.2042600000000002E-2</c:v>
                </c:pt>
                <c:pt idx="12995">
                  <c:v>9.0051099999999995E-2</c:v>
                </c:pt>
                <c:pt idx="12996">
                  <c:v>8.8090500000000002E-2</c:v>
                </c:pt>
                <c:pt idx="12997">
                  <c:v>8.6164000000000004E-2</c:v>
                </c:pt>
                <c:pt idx="12998">
                  <c:v>8.4274699999999994E-2</c:v>
                </c:pt>
                <c:pt idx="12999">
                  <c:v>8.2425200000000004E-2</c:v>
                </c:pt>
                <c:pt idx="13000">
                  <c:v>8.0617800000000003E-2</c:v>
                </c:pt>
                <c:pt idx="13001">
                  <c:v>7.8854400000000005E-2</c:v>
                </c:pt>
                <c:pt idx="13002">
                  <c:v>7.7137300000000006E-2</c:v>
                </c:pt>
                <c:pt idx="13003">
                  <c:v>7.5468599999999997E-2</c:v>
                </c:pt>
                <c:pt idx="13004">
                  <c:v>7.3850299999999994E-2</c:v>
                </c:pt>
                <c:pt idx="13005">
                  <c:v>7.2282899999999997E-2</c:v>
                </c:pt>
                <c:pt idx="13006">
                  <c:v>7.0766300000000004E-2</c:v>
                </c:pt>
                <c:pt idx="13007">
                  <c:v>6.9300500000000001E-2</c:v>
                </c:pt>
                <c:pt idx="13008">
                  <c:v>6.7886500000000002E-2</c:v>
                </c:pt>
                <c:pt idx="13009">
                  <c:v>6.6526600000000005E-2</c:v>
                </c:pt>
                <c:pt idx="13010">
                  <c:v>6.5223400000000001E-2</c:v>
                </c:pt>
                <c:pt idx="13011">
                  <c:v>6.3978300000000002E-2</c:v>
                </c:pt>
                <c:pt idx="13012">
                  <c:v>6.2792600000000004E-2</c:v>
                </c:pt>
                <c:pt idx="13013">
                  <c:v>6.1668100000000003E-2</c:v>
                </c:pt>
                <c:pt idx="13014">
                  <c:v>6.0606100000000003E-2</c:v>
                </c:pt>
                <c:pt idx="13015">
                  <c:v>5.9607599999999997E-2</c:v>
                </c:pt>
                <c:pt idx="13016">
                  <c:v>5.8673200000000002E-2</c:v>
                </c:pt>
                <c:pt idx="13017">
                  <c:v>5.7803599999999997E-2</c:v>
                </c:pt>
                <c:pt idx="13018">
                  <c:v>5.69992E-2</c:v>
                </c:pt>
                <c:pt idx="13019">
                  <c:v>5.6261400000000003E-2</c:v>
                </c:pt>
                <c:pt idx="13020">
                  <c:v>5.5592500000000003E-2</c:v>
                </c:pt>
                <c:pt idx="13021">
                  <c:v>5.4993399999999998E-2</c:v>
                </c:pt>
                <c:pt idx="13022">
                  <c:v>5.4462900000000002E-2</c:v>
                </c:pt>
                <c:pt idx="13023">
                  <c:v>5.3998600000000001E-2</c:v>
                </c:pt>
                <c:pt idx="13024">
                  <c:v>5.35985E-2</c:v>
                </c:pt>
                <c:pt idx="13025">
                  <c:v>5.3260599999999998E-2</c:v>
                </c:pt>
                <c:pt idx="13026">
                  <c:v>5.2983500000000003E-2</c:v>
                </c:pt>
                <c:pt idx="13027">
                  <c:v>5.2768299999999997E-2</c:v>
                </c:pt>
                <c:pt idx="13028">
                  <c:v>5.26159E-2</c:v>
                </c:pt>
                <c:pt idx="13029">
                  <c:v>5.2524800000000003E-2</c:v>
                </c:pt>
                <c:pt idx="13030">
                  <c:v>5.2493499999999998E-2</c:v>
                </c:pt>
                <c:pt idx="13031">
                  <c:v>5.25218E-2</c:v>
                </c:pt>
                <c:pt idx="13032">
                  <c:v>5.2608200000000001E-2</c:v>
                </c:pt>
                <c:pt idx="13033">
                  <c:v>5.2751100000000002E-2</c:v>
                </c:pt>
                <c:pt idx="13034">
                  <c:v>5.2949799999999998E-2</c:v>
                </c:pt>
                <c:pt idx="13035">
                  <c:v>5.3203199999999999E-2</c:v>
                </c:pt>
                <c:pt idx="13036">
                  <c:v>5.3509399999999999E-2</c:v>
                </c:pt>
                <c:pt idx="13037">
                  <c:v>5.3867100000000001E-2</c:v>
                </c:pt>
                <c:pt idx="13038">
                  <c:v>5.4272899999999999E-2</c:v>
                </c:pt>
                <c:pt idx="13039">
                  <c:v>5.4722899999999998E-2</c:v>
                </c:pt>
                <c:pt idx="13040">
                  <c:v>5.5224000000000002E-2</c:v>
                </c:pt>
                <c:pt idx="13041">
                  <c:v>5.5788400000000002E-2</c:v>
                </c:pt>
                <c:pt idx="13042">
                  <c:v>5.6405999999999998E-2</c:v>
                </c:pt>
                <c:pt idx="13043">
                  <c:v>5.70581E-2</c:v>
                </c:pt>
                <c:pt idx="13044">
                  <c:v>5.7746600000000002E-2</c:v>
                </c:pt>
                <c:pt idx="13045">
                  <c:v>5.8475199999999998E-2</c:v>
                </c:pt>
                <c:pt idx="13046">
                  <c:v>5.9238899999999997E-2</c:v>
                </c:pt>
                <c:pt idx="13047">
                  <c:v>6.0034499999999998E-2</c:v>
                </c:pt>
                <c:pt idx="13048">
                  <c:v>6.0861600000000002E-2</c:v>
                </c:pt>
                <c:pt idx="13049">
                  <c:v>6.1719599999999999E-2</c:v>
                </c:pt>
                <c:pt idx="13050">
                  <c:v>6.2607700000000002E-2</c:v>
                </c:pt>
                <c:pt idx="13051">
                  <c:v>6.3523700000000002E-2</c:v>
                </c:pt>
                <c:pt idx="13052">
                  <c:v>6.4464300000000002E-2</c:v>
                </c:pt>
                <c:pt idx="13053">
                  <c:v>6.5426499999999999E-2</c:v>
                </c:pt>
                <c:pt idx="13054">
                  <c:v>6.6407900000000006E-2</c:v>
                </c:pt>
                <c:pt idx="13055">
                  <c:v>6.7406599999999997E-2</c:v>
                </c:pt>
                <c:pt idx="13056">
                  <c:v>6.8420599999999998E-2</c:v>
                </c:pt>
                <c:pt idx="13057">
                  <c:v>6.94491E-2</c:v>
                </c:pt>
                <c:pt idx="13058">
                  <c:v>7.0490399999999995E-2</c:v>
                </c:pt>
                <c:pt idx="13059">
                  <c:v>7.1540599999999996E-2</c:v>
                </c:pt>
                <c:pt idx="13060">
                  <c:v>7.2594900000000004E-2</c:v>
                </c:pt>
                <c:pt idx="13061">
                  <c:v>7.36512E-2</c:v>
                </c:pt>
                <c:pt idx="13062">
                  <c:v>7.4707999999999997E-2</c:v>
                </c:pt>
                <c:pt idx="13063">
                  <c:v>7.5763700000000003E-2</c:v>
                </c:pt>
                <c:pt idx="13064">
                  <c:v>7.6815999999999995E-2</c:v>
                </c:pt>
                <c:pt idx="13065">
                  <c:v>7.7863199999999994E-2</c:v>
                </c:pt>
                <c:pt idx="13066">
                  <c:v>7.8903299999999996E-2</c:v>
                </c:pt>
                <c:pt idx="13067">
                  <c:v>7.9933900000000002E-2</c:v>
                </c:pt>
                <c:pt idx="13068">
                  <c:v>8.0952399999999994E-2</c:v>
                </c:pt>
                <c:pt idx="13069">
                  <c:v>8.1957199999999994E-2</c:v>
                </c:pt>
                <c:pt idx="13070">
                  <c:v>8.2946300000000001E-2</c:v>
                </c:pt>
                <c:pt idx="13071">
                  <c:v>8.3917099999999994E-2</c:v>
                </c:pt>
                <c:pt idx="13072">
                  <c:v>8.4867499999999998E-2</c:v>
                </c:pt>
                <c:pt idx="13073">
                  <c:v>8.5795999999999997E-2</c:v>
                </c:pt>
                <c:pt idx="13074">
                  <c:v>8.67005E-2</c:v>
                </c:pt>
                <c:pt idx="13075">
                  <c:v>8.7579000000000004E-2</c:v>
                </c:pt>
                <c:pt idx="13076">
                  <c:v>8.8429199999999999E-2</c:v>
                </c:pt>
                <c:pt idx="13077">
                  <c:v>8.92487E-2</c:v>
                </c:pt>
                <c:pt idx="13078">
                  <c:v>9.0035699999999996E-2</c:v>
                </c:pt>
                <c:pt idx="13079">
                  <c:v>9.0787999999999994E-2</c:v>
                </c:pt>
                <c:pt idx="13080">
                  <c:v>9.1503299999999996E-2</c:v>
                </c:pt>
                <c:pt idx="13081">
                  <c:v>9.2179200000000003E-2</c:v>
                </c:pt>
                <c:pt idx="13082">
                  <c:v>9.2813400000000004E-2</c:v>
                </c:pt>
                <c:pt idx="13083">
                  <c:v>9.3404299999999996E-2</c:v>
                </c:pt>
                <c:pt idx="13084">
                  <c:v>9.3950400000000003E-2</c:v>
                </c:pt>
                <c:pt idx="13085">
                  <c:v>9.44498E-2</c:v>
                </c:pt>
                <c:pt idx="13086">
                  <c:v>9.4900600000000002E-2</c:v>
                </c:pt>
                <c:pt idx="13087">
                  <c:v>9.5301300000000005E-2</c:v>
                </c:pt>
                <c:pt idx="13088">
                  <c:v>9.5650799999999994E-2</c:v>
                </c:pt>
                <c:pt idx="13089">
                  <c:v>9.5948500000000006E-2</c:v>
                </c:pt>
                <c:pt idx="13090">
                  <c:v>9.6194199999999994E-2</c:v>
                </c:pt>
                <c:pt idx="13091">
                  <c:v>9.6387299999999995E-2</c:v>
                </c:pt>
                <c:pt idx="13092">
                  <c:v>9.6526399999999998E-2</c:v>
                </c:pt>
                <c:pt idx="13093">
                  <c:v>9.6608700000000006E-2</c:v>
                </c:pt>
                <c:pt idx="13094">
                  <c:v>9.6632499999999996E-2</c:v>
                </c:pt>
                <c:pt idx="13095">
                  <c:v>9.6596600000000005E-2</c:v>
                </c:pt>
                <c:pt idx="13096">
                  <c:v>9.6499799999999997E-2</c:v>
                </c:pt>
                <c:pt idx="13097">
                  <c:v>9.6341399999999994E-2</c:v>
                </c:pt>
                <c:pt idx="13098">
                  <c:v>9.6120899999999995E-2</c:v>
                </c:pt>
                <c:pt idx="13099">
                  <c:v>9.5838900000000005E-2</c:v>
                </c:pt>
                <c:pt idx="13100">
                  <c:v>9.5496200000000003E-2</c:v>
                </c:pt>
                <c:pt idx="13101">
                  <c:v>9.50931E-2</c:v>
                </c:pt>
                <c:pt idx="13102">
                  <c:v>9.46293E-2</c:v>
                </c:pt>
                <c:pt idx="13103">
                  <c:v>9.4103800000000001E-2</c:v>
                </c:pt>
                <c:pt idx="13104">
                  <c:v>9.3515799999999996E-2</c:v>
                </c:pt>
                <c:pt idx="13105">
                  <c:v>9.2865100000000006E-2</c:v>
                </c:pt>
                <c:pt idx="13106">
                  <c:v>9.2153100000000002E-2</c:v>
                </c:pt>
                <c:pt idx="13107">
                  <c:v>9.1382400000000003E-2</c:v>
                </c:pt>
                <c:pt idx="13108">
                  <c:v>9.0555099999999999E-2</c:v>
                </c:pt>
                <c:pt idx="13109">
                  <c:v>8.9672199999999994E-2</c:v>
                </c:pt>
                <c:pt idx="13110">
                  <c:v>8.8733500000000007E-2</c:v>
                </c:pt>
                <c:pt idx="13111">
                  <c:v>8.7739499999999998E-2</c:v>
                </c:pt>
                <c:pt idx="13112">
                  <c:v>8.6690400000000001E-2</c:v>
                </c:pt>
                <c:pt idx="13113">
                  <c:v>8.5586200000000001E-2</c:v>
                </c:pt>
                <c:pt idx="13114">
                  <c:v>8.4428699999999995E-2</c:v>
                </c:pt>
                <c:pt idx="13115">
                  <c:v>8.3221500000000004E-2</c:v>
                </c:pt>
                <c:pt idx="13116">
                  <c:v>8.1966700000000003E-2</c:v>
                </c:pt>
                <c:pt idx="13117">
                  <c:v>8.0664799999999995E-2</c:v>
                </c:pt>
                <c:pt idx="13118">
                  <c:v>7.9315800000000006E-2</c:v>
                </c:pt>
                <c:pt idx="13119">
                  <c:v>7.7921099999999993E-2</c:v>
                </c:pt>
                <c:pt idx="13120">
                  <c:v>7.6483700000000002E-2</c:v>
                </c:pt>
                <c:pt idx="13121">
                  <c:v>7.5006900000000001E-2</c:v>
                </c:pt>
                <c:pt idx="13122">
                  <c:v>7.3493900000000001E-2</c:v>
                </c:pt>
                <c:pt idx="13123">
                  <c:v>7.1946999999999997E-2</c:v>
                </c:pt>
                <c:pt idx="13124">
                  <c:v>7.0368700000000006E-2</c:v>
                </c:pt>
                <c:pt idx="13125">
                  <c:v>6.8761500000000003E-2</c:v>
                </c:pt>
                <c:pt idx="13126">
                  <c:v>6.7127999999999993E-2</c:v>
                </c:pt>
                <c:pt idx="13127">
                  <c:v>6.5470700000000007E-2</c:v>
                </c:pt>
                <c:pt idx="13128">
                  <c:v>6.3792100000000004E-2</c:v>
                </c:pt>
                <c:pt idx="13129">
                  <c:v>6.2094799999999999E-2</c:v>
                </c:pt>
                <c:pt idx="13130">
                  <c:v>6.0381700000000003E-2</c:v>
                </c:pt>
                <c:pt idx="13131">
                  <c:v>5.8655499999999999E-2</c:v>
                </c:pt>
                <c:pt idx="13132">
                  <c:v>5.69186E-2</c:v>
                </c:pt>
                <c:pt idx="13133">
                  <c:v>5.5174399999999998E-2</c:v>
                </c:pt>
                <c:pt idx="13134">
                  <c:v>5.3427299999999997E-2</c:v>
                </c:pt>
                <c:pt idx="13135">
                  <c:v>5.1681999999999999E-2</c:v>
                </c:pt>
                <c:pt idx="13136">
                  <c:v>4.9942E-2</c:v>
                </c:pt>
                <c:pt idx="13137">
                  <c:v>4.8210999999999997E-2</c:v>
                </c:pt>
                <c:pt idx="13138">
                  <c:v>4.6492600000000002E-2</c:v>
                </c:pt>
                <c:pt idx="13139">
                  <c:v>4.4789099999999998E-2</c:v>
                </c:pt>
                <c:pt idx="13140">
                  <c:v>4.31034E-2</c:v>
                </c:pt>
                <c:pt idx="13141">
                  <c:v>4.1438599999999999E-2</c:v>
                </c:pt>
                <c:pt idx="13142">
                  <c:v>3.9798199999999999E-2</c:v>
                </c:pt>
                <c:pt idx="13143">
                  <c:v>3.8186400000000002E-2</c:v>
                </c:pt>
                <c:pt idx="13144">
                  <c:v>3.6608599999999998E-2</c:v>
                </c:pt>
                <c:pt idx="13145">
                  <c:v>3.5069799999999998E-2</c:v>
                </c:pt>
                <c:pt idx="13146">
                  <c:v>3.3571799999999999E-2</c:v>
                </c:pt>
                <c:pt idx="13147">
                  <c:v>3.2115100000000001E-2</c:v>
                </c:pt>
                <c:pt idx="13148">
                  <c:v>3.0701599999999999E-2</c:v>
                </c:pt>
                <c:pt idx="13149">
                  <c:v>2.9334699999999998E-2</c:v>
                </c:pt>
                <c:pt idx="13150">
                  <c:v>2.8017500000000001E-2</c:v>
                </c:pt>
                <c:pt idx="13151">
                  <c:v>2.67528E-2</c:v>
                </c:pt>
                <c:pt idx="13152">
                  <c:v>2.5543699999999999E-2</c:v>
                </c:pt>
                <c:pt idx="13153">
                  <c:v>2.4393100000000001E-2</c:v>
                </c:pt>
                <c:pt idx="13154">
                  <c:v>2.3303399999999998E-2</c:v>
                </c:pt>
                <c:pt idx="13155">
                  <c:v>2.2276600000000001E-2</c:v>
                </c:pt>
                <c:pt idx="13156">
                  <c:v>2.1314400000000001E-2</c:v>
                </c:pt>
                <c:pt idx="13157">
                  <c:v>2.04184E-2</c:v>
                </c:pt>
                <c:pt idx="13158">
                  <c:v>1.959E-2</c:v>
                </c:pt>
                <c:pt idx="13159">
                  <c:v>1.88311E-2</c:v>
                </c:pt>
                <c:pt idx="13160">
                  <c:v>1.81435E-2</c:v>
                </c:pt>
                <c:pt idx="13161">
                  <c:v>1.7529800000000002E-2</c:v>
                </c:pt>
                <c:pt idx="13162">
                  <c:v>1.6992E-2</c:v>
                </c:pt>
                <c:pt idx="13163">
                  <c:v>1.65317E-2</c:v>
                </c:pt>
                <c:pt idx="13164">
                  <c:v>1.6150100000000001E-2</c:v>
                </c:pt>
                <c:pt idx="13165">
                  <c:v>1.58487E-2</c:v>
                </c:pt>
                <c:pt idx="13166">
                  <c:v>1.56285E-2</c:v>
                </c:pt>
                <c:pt idx="13167">
                  <c:v>1.5490500000000001E-2</c:v>
                </c:pt>
                <c:pt idx="13168">
                  <c:v>1.5435600000000001E-2</c:v>
                </c:pt>
                <c:pt idx="13169">
                  <c:v>1.5464E-2</c:v>
                </c:pt>
                <c:pt idx="13170">
                  <c:v>1.55762E-2</c:v>
                </c:pt>
                <c:pt idx="13171">
                  <c:v>1.5772700000000001E-2</c:v>
                </c:pt>
                <c:pt idx="13172">
                  <c:v>1.6053999999999999E-2</c:v>
                </c:pt>
                <c:pt idx="13173">
                  <c:v>1.64201E-2</c:v>
                </c:pt>
                <c:pt idx="13174">
                  <c:v>1.6870599999999999E-2</c:v>
                </c:pt>
                <c:pt idx="13175">
                  <c:v>1.7405299999999999E-2</c:v>
                </c:pt>
                <c:pt idx="13176">
                  <c:v>1.80238E-2</c:v>
                </c:pt>
                <c:pt idx="13177">
                  <c:v>1.8725700000000001E-2</c:v>
                </c:pt>
                <c:pt idx="13178">
                  <c:v>1.9510199999999998E-2</c:v>
                </c:pt>
                <c:pt idx="13179">
                  <c:v>2.0376700000000001E-2</c:v>
                </c:pt>
                <c:pt idx="13180">
                  <c:v>2.1324099999999999E-2</c:v>
                </c:pt>
                <c:pt idx="13181">
                  <c:v>2.2351300000000001E-2</c:v>
                </c:pt>
                <c:pt idx="13182">
                  <c:v>2.3456899999999999E-2</c:v>
                </c:pt>
                <c:pt idx="13183">
                  <c:v>2.4639399999999999E-2</c:v>
                </c:pt>
                <c:pt idx="13184">
                  <c:v>2.5896599999999999E-2</c:v>
                </c:pt>
                <c:pt idx="13185">
                  <c:v>2.72266E-2</c:v>
                </c:pt>
                <c:pt idx="13186">
                  <c:v>2.86276E-2</c:v>
                </c:pt>
                <c:pt idx="13187">
                  <c:v>3.0098E-2</c:v>
                </c:pt>
                <c:pt idx="13188">
                  <c:v>3.1635499999999997E-2</c:v>
                </c:pt>
                <c:pt idx="13189">
                  <c:v>3.3238299999999998E-2</c:v>
                </c:pt>
                <c:pt idx="13190">
                  <c:v>3.4904200000000003E-2</c:v>
                </c:pt>
                <c:pt idx="13191">
                  <c:v>3.6630299999999998E-2</c:v>
                </c:pt>
                <c:pt idx="13192">
                  <c:v>3.8413200000000002E-2</c:v>
                </c:pt>
                <c:pt idx="13193">
                  <c:v>4.0250099999999997E-2</c:v>
                </c:pt>
                <c:pt idx="13194">
                  <c:v>4.2138700000000001E-2</c:v>
                </c:pt>
                <c:pt idx="13195">
                  <c:v>4.4077199999999997E-2</c:v>
                </c:pt>
                <c:pt idx="13196">
                  <c:v>4.6062400000000003E-2</c:v>
                </c:pt>
                <c:pt idx="13197">
                  <c:v>4.80907E-2</c:v>
                </c:pt>
                <c:pt idx="13198">
                  <c:v>5.0158599999999998E-2</c:v>
                </c:pt>
                <c:pt idx="13199">
                  <c:v>5.2262500000000003E-2</c:v>
                </c:pt>
                <c:pt idx="13200">
                  <c:v>5.4398799999999997E-2</c:v>
                </c:pt>
                <c:pt idx="13201">
                  <c:v>5.65639E-2</c:v>
                </c:pt>
                <c:pt idx="13202">
                  <c:v>5.8754300000000002E-2</c:v>
                </c:pt>
                <c:pt idx="13203">
                  <c:v>6.0966600000000003E-2</c:v>
                </c:pt>
                <c:pt idx="13204">
                  <c:v>6.3197600000000007E-2</c:v>
                </c:pt>
                <c:pt idx="13205">
                  <c:v>6.5444199999999994E-2</c:v>
                </c:pt>
                <c:pt idx="13206">
                  <c:v>6.7703299999999994E-2</c:v>
                </c:pt>
                <c:pt idx="13207">
                  <c:v>6.9971800000000001E-2</c:v>
                </c:pt>
                <c:pt idx="13208">
                  <c:v>7.2246400000000002E-2</c:v>
                </c:pt>
                <c:pt idx="13209">
                  <c:v>7.4523000000000006E-2</c:v>
                </c:pt>
                <c:pt idx="13210">
                  <c:v>7.6797400000000002E-2</c:v>
                </c:pt>
                <c:pt idx="13211">
                  <c:v>7.9066300000000006E-2</c:v>
                </c:pt>
                <c:pt idx="13212">
                  <c:v>8.1326399999999993E-2</c:v>
                </c:pt>
                <c:pt idx="13213">
                  <c:v>8.3574599999999999E-2</c:v>
                </c:pt>
                <c:pt idx="13214">
                  <c:v>8.5807999999999995E-2</c:v>
                </c:pt>
                <c:pt idx="13215">
                  <c:v>8.8023599999999994E-2</c:v>
                </c:pt>
                <c:pt idx="13216">
                  <c:v>9.0218199999999998E-2</c:v>
                </c:pt>
                <c:pt idx="13217">
                  <c:v>9.2388600000000001E-2</c:v>
                </c:pt>
                <c:pt idx="13218">
                  <c:v>9.4531500000000004E-2</c:v>
                </c:pt>
                <c:pt idx="13219">
                  <c:v>9.6643499999999993E-2</c:v>
                </c:pt>
                <c:pt idx="13220">
                  <c:v>9.8721500000000004E-2</c:v>
                </c:pt>
                <c:pt idx="13221">
                  <c:v>0.10076300000000001</c:v>
                </c:pt>
                <c:pt idx="13222">
                  <c:v>0.10276299999999999</c:v>
                </c:pt>
                <c:pt idx="13223">
                  <c:v>0.10472099999999999</c:v>
                </c:pt>
                <c:pt idx="13224">
                  <c:v>0.10663</c:v>
                </c:pt>
                <c:pt idx="13225">
                  <c:v>0.108491</c:v>
                </c:pt>
                <c:pt idx="13226">
                  <c:v>0.11029899999999999</c:v>
                </c:pt>
                <c:pt idx="13227">
                  <c:v>0.112052</c:v>
                </c:pt>
                <c:pt idx="13228">
                  <c:v>0.113747</c:v>
                </c:pt>
                <c:pt idx="13229">
                  <c:v>0.115383</c:v>
                </c:pt>
                <c:pt idx="13230">
                  <c:v>0.116955</c:v>
                </c:pt>
                <c:pt idx="13231">
                  <c:v>0.118462</c:v>
                </c:pt>
                <c:pt idx="13232">
                  <c:v>0.11990199999999999</c:v>
                </c:pt>
                <c:pt idx="13233">
                  <c:v>0.121271</c:v>
                </c:pt>
                <c:pt idx="13234">
                  <c:v>0.122568</c:v>
                </c:pt>
                <c:pt idx="13235">
                  <c:v>0.123792</c:v>
                </c:pt>
                <c:pt idx="13236">
                  <c:v>0.124941</c:v>
                </c:pt>
                <c:pt idx="13237">
                  <c:v>0.12601299999999999</c:v>
                </c:pt>
                <c:pt idx="13238">
                  <c:v>0.12700800000000001</c:v>
                </c:pt>
                <c:pt idx="13239">
                  <c:v>0.12792500000000001</c:v>
                </c:pt>
                <c:pt idx="13240">
                  <c:v>0.12876099999999999</c:v>
                </c:pt>
                <c:pt idx="13241">
                  <c:v>0.12951799999999999</c:v>
                </c:pt>
                <c:pt idx="13242">
                  <c:v>0.13019500000000001</c:v>
                </c:pt>
                <c:pt idx="13243">
                  <c:v>0.13079099999999999</c:v>
                </c:pt>
                <c:pt idx="13244">
                  <c:v>0.131304</c:v>
                </c:pt>
                <c:pt idx="13245">
                  <c:v>0.13173499999999999</c:v>
                </c:pt>
                <c:pt idx="13246">
                  <c:v>0.13208300000000001</c:v>
                </c:pt>
                <c:pt idx="13247">
                  <c:v>0.13234899999999999</c:v>
                </c:pt>
                <c:pt idx="13248">
                  <c:v>0.13253200000000001</c:v>
                </c:pt>
                <c:pt idx="13249">
                  <c:v>0.132635</c:v>
                </c:pt>
                <c:pt idx="13250">
                  <c:v>0.132655</c:v>
                </c:pt>
                <c:pt idx="13251">
                  <c:v>0.13259299999999999</c:v>
                </c:pt>
                <c:pt idx="13252">
                  <c:v>0.13244900000000001</c:v>
                </c:pt>
                <c:pt idx="13253">
                  <c:v>0.13222400000000001</c:v>
                </c:pt>
                <c:pt idx="13254">
                  <c:v>0.13191900000000001</c:v>
                </c:pt>
                <c:pt idx="13255">
                  <c:v>0.13153400000000001</c:v>
                </c:pt>
                <c:pt idx="13256">
                  <c:v>0.13107099999999999</c:v>
                </c:pt>
                <c:pt idx="13257">
                  <c:v>0.13053000000000001</c:v>
                </c:pt>
                <c:pt idx="13258">
                  <c:v>0.129911</c:v>
                </c:pt>
                <c:pt idx="13259">
                  <c:v>0.129216</c:v>
                </c:pt>
                <c:pt idx="13260">
                  <c:v>0.128445</c:v>
                </c:pt>
                <c:pt idx="13261">
                  <c:v>0.12759999999999999</c:v>
                </c:pt>
                <c:pt idx="13262">
                  <c:v>0.12668299999999999</c:v>
                </c:pt>
                <c:pt idx="13263">
                  <c:v>0.125696</c:v>
                </c:pt>
                <c:pt idx="13264">
                  <c:v>0.12464</c:v>
                </c:pt>
                <c:pt idx="13265">
                  <c:v>0.123516</c:v>
                </c:pt>
                <c:pt idx="13266">
                  <c:v>0.122325</c:v>
                </c:pt>
                <c:pt idx="13267">
                  <c:v>0.12106699999999999</c:v>
                </c:pt>
                <c:pt idx="13268">
                  <c:v>0.11974600000000001</c:v>
                </c:pt>
                <c:pt idx="13269">
                  <c:v>0.118363</c:v>
                </c:pt>
                <c:pt idx="13270">
                  <c:v>0.116921</c:v>
                </c:pt>
                <c:pt idx="13271">
                  <c:v>0.115422</c:v>
                </c:pt>
                <c:pt idx="13272">
                  <c:v>0.113867</c:v>
                </c:pt>
                <c:pt idx="13273">
                  <c:v>0.112257</c:v>
                </c:pt>
                <c:pt idx="13274">
                  <c:v>0.110596</c:v>
                </c:pt>
                <c:pt idx="13275">
                  <c:v>0.108885</c:v>
                </c:pt>
                <c:pt idx="13276">
                  <c:v>0.107126</c:v>
                </c:pt>
                <c:pt idx="13277">
                  <c:v>0.105321</c:v>
                </c:pt>
                <c:pt idx="13278">
                  <c:v>0.10347199999999999</c:v>
                </c:pt>
                <c:pt idx="13279">
                  <c:v>0.10158</c:v>
                </c:pt>
                <c:pt idx="13280">
                  <c:v>9.9648100000000003E-2</c:v>
                </c:pt>
                <c:pt idx="13281">
                  <c:v>9.7676399999999997E-2</c:v>
                </c:pt>
                <c:pt idx="13282">
                  <c:v>9.5667100000000005E-2</c:v>
                </c:pt>
                <c:pt idx="13283">
                  <c:v>9.3622800000000006E-2</c:v>
                </c:pt>
                <c:pt idx="13284">
                  <c:v>9.1545500000000002E-2</c:v>
                </c:pt>
                <c:pt idx="13285">
                  <c:v>8.94369E-2</c:v>
                </c:pt>
                <c:pt idx="13286">
                  <c:v>8.7299100000000004E-2</c:v>
                </c:pt>
                <c:pt idx="13287">
                  <c:v>8.5134399999999999E-2</c:v>
                </c:pt>
                <c:pt idx="13288">
                  <c:v>8.2945000000000005E-2</c:v>
                </c:pt>
                <c:pt idx="13289">
                  <c:v>8.0732999999999999E-2</c:v>
                </c:pt>
                <c:pt idx="13290">
                  <c:v>7.8498799999999994E-2</c:v>
                </c:pt>
                <c:pt idx="13291">
                  <c:v>7.6243099999999994E-2</c:v>
                </c:pt>
                <c:pt idx="13292">
                  <c:v>7.39678E-2</c:v>
                </c:pt>
                <c:pt idx="13293">
                  <c:v>7.1675699999999995E-2</c:v>
                </c:pt>
                <c:pt idx="13294">
                  <c:v>6.9368799999999994E-2</c:v>
                </c:pt>
                <c:pt idx="13295">
                  <c:v>6.7049499999999998E-2</c:v>
                </c:pt>
                <c:pt idx="13296">
                  <c:v>6.4720700000000006E-2</c:v>
                </c:pt>
                <c:pt idx="13297">
                  <c:v>6.2385799999999998E-2</c:v>
                </c:pt>
                <c:pt idx="13298">
                  <c:v>6.00476E-2</c:v>
                </c:pt>
                <c:pt idx="13299">
                  <c:v>5.7707500000000002E-2</c:v>
                </c:pt>
                <c:pt idx="13300">
                  <c:v>5.5366499999999999E-2</c:v>
                </c:pt>
                <c:pt idx="13301">
                  <c:v>5.30261E-2</c:v>
                </c:pt>
                <c:pt idx="13302">
                  <c:v>5.0688299999999999E-2</c:v>
                </c:pt>
                <c:pt idx="13303">
                  <c:v>4.8355000000000002E-2</c:v>
                </c:pt>
                <c:pt idx="13304">
                  <c:v>4.6027800000000001E-2</c:v>
                </c:pt>
                <c:pt idx="13305">
                  <c:v>4.3708799999999999E-2</c:v>
                </c:pt>
                <c:pt idx="13306">
                  <c:v>4.1401E-2</c:v>
                </c:pt>
                <c:pt idx="13307">
                  <c:v>3.9107299999999998E-2</c:v>
                </c:pt>
                <c:pt idx="13308">
                  <c:v>3.6829800000000003E-2</c:v>
                </c:pt>
                <c:pt idx="13309">
                  <c:v>3.4569599999999999E-2</c:v>
                </c:pt>
                <c:pt idx="13310">
                  <c:v>3.2327700000000001E-2</c:v>
                </c:pt>
                <c:pt idx="13311">
                  <c:v>3.01049E-2</c:v>
                </c:pt>
                <c:pt idx="13312">
                  <c:v>2.7902799999999998E-2</c:v>
                </c:pt>
                <c:pt idx="13313">
                  <c:v>2.5722800000000001E-2</c:v>
                </c:pt>
                <c:pt idx="13314">
                  <c:v>2.3565300000000001E-2</c:v>
                </c:pt>
                <c:pt idx="13315">
                  <c:v>2.14302E-2</c:v>
                </c:pt>
                <c:pt idx="13316">
                  <c:v>1.9317999999999998E-2</c:v>
                </c:pt>
                <c:pt idx="13317">
                  <c:v>1.7230100000000002E-2</c:v>
                </c:pt>
                <c:pt idx="13318">
                  <c:v>1.5167099999999999E-2</c:v>
                </c:pt>
                <c:pt idx="13319">
                  <c:v>1.3129200000000001E-2</c:v>
                </c:pt>
                <c:pt idx="13320">
                  <c:v>1.11174E-2</c:v>
                </c:pt>
                <c:pt idx="13321" formatCode="0.00E+00">
                  <c:v>9.1324200000000005E-3</c:v>
                </c:pt>
                <c:pt idx="13322" formatCode="0.00E+00">
                  <c:v>7.17499E-3</c:v>
                </c:pt>
                <c:pt idx="13323" formatCode="0.00E+00">
                  <c:v>5.2462000000000003E-3</c:v>
                </c:pt>
                <c:pt idx="13324" formatCode="0.00E+00">
                  <c:v>3.3473499999999998E-3</c:v>
                </c:pt>
                <c:pt idx="13325" formatCode="0.00E+00">
                  <c:v>1.4788500000000001E-3</c:v>
                </c:pt>
                <c:pt idx="13326" formatCode="0.00E+00">
                  <c:v>-3.5949300000000001E-4</c:v>
                </c:pt>
                <c:pt idx="13327" formatCode="0.00E+00">
                  <c:v>-2.1679300000000002E-3</c:v>
                </c:pt>
                <c:pt idx="13328" formatCode="0.00E+00">
                  <c:v>-3.9470599999999996E-3</c:v>
                </c:pt>
                <c:pt idx="13329" formatCode="0.00E+00">
                  <c:v>-5.6973400000000004E-3</c:v>
                </c:pt>
                <c:pt idx="13330" formatCode="0.00E+00">
                  <c:v>-7.4178100000000004E-3</c:v>
                </c:pt>
                <c:pt idx="13331" formatCode="0.00E+00">
                  <c:v>-9.1061900000000001E-3</c:v>
                </c:pt>
                <c:pt idx="13332">
                  <c:v>-1.0760499999999999E-2</c:v>
                </c:pt>
                <c:pt idx="13333">
                  <c:v>-1.23812E-2</c:v>
                </c:pt>
                <c:pt idx="13334">
                  <c:v>-1.39703E-2</c:v>
                </c:pt>
                <c:pt idx="13335">
                  <c:v>-1.5528699999999999E-2</c:v>
                </c:pt>
                <c:pt idx="13336">
                  <c:v>-1.70551E-2</c:v>
                </c:pt>
                <c:pt idx="13337">
                  <c:v>-1.8548499999999999E-2</c:v>
                </c:pt>
                <c:pt idx="13338">
                  <c:v>-2.0009300000000001E-2</c:v>
                </c:pt>
                <c:pt idx="13339">
                  <c:v>-2.1438200000000001E-2</c:v>
                </c:pt>
                <c:pt idx="13340">
                  <c:v>-2.28352E-2</c:v>
                </c:pt>
                <c:pt idx="13341">
                  <c:v>-2.4200099999999999E-2</c:v>
                </c:pt>
                <c:pt idx="13342">
                  <c:v>-2.5533400000000001E-2</c:v>
                </c:pt>
                <c:pt idx="13343">
                  <c:v>-2.6835399999999999E-2</c:v>
                </c:pt>
                <c:pt idx="13344">
                  <c:v>-2.8106599999999999E-2</c:v>
                </c:pt>
                <c:pt idx="13345">
                  <c:v>-2.9346899999999999E-2</c:v>
                </c:pt>
                <c:pt idx="13346">
                  <c:v>-3.0556799999999999E-2</c:v>
                </c:pt>
                <c:pt idx="13347">
                  <c:v>-3.17367E-2</c:v>
                </c:pt>
                <c:pt idx="13348">
                  <c:v>-3.2886800000000001E-2</c:v>
                </c:pt>
                <c:pt idx="13349">
                  <c:v>-3.4006500000000002E-2</c:v>
                </c:pt>
                <c:pt idx="13350">
                  <c:v>-3.5094399999999998E-2</c:v>
                </c:pt>
                <c:pt idx="13351">
                  <c:v>-3.6149899999999999E-2</c:v>
                </c:pt>
                <c:pt idx="13352">
                  <c:v>-3.7174699999999998E-2</c:v>
                </c:pt>
                <c:pt idx="13353">
                  <c:v>-3.8171499999999997E-2</c:v>
                </c:pt>
                <c:pt idx="13354">
                  <c:v>-3.91419E-2</c:v>
                </c:pt>
                <c:pt idx="13355">
                  <c:v>-4.0084700000000001E-2</c:v>
                </c:pt>
                <c:pt idx="13356">
                  <c:v>-4.0998300000000001E-2</c:v>
                </c:pt>
                <c:pt idx="13357">
                  <c:v>-4.1882799999999998E-2</c:v>
                </c:pt>
                <c:pt idx="13358">
                  <c:v>-4.27395E-2</c:v>
                </c:pt>
                <c:pt idx="13359">
                  <c:v>-4.3569200000000002E-2</c:v>
                </c:pt>
                <c:pt idx="13360">
                  <c:v>-4.43717E-2</c:v>
                </c:pt>
                <c:pt idx="13361">
                  <c:v>-4.5146800000000001E-2</c:v>
                </c:pt>
                <c:pt idx="13362">
                  <c:v>-4.5894999999999998E-2</c:v>
                </c:pt>
                <c:pt idx="13363">
                  <c:v>-4.6616100000000001E-2</c:v>
                </c:pt>
                <c:pt idx="13364">
                  <c:v>-4.7309200000000003E-2</c:v>
                </c:pt>
                <c:pt idx="13365">
                  <c:v>-4.7974500000000003E-2</c:v>
                </c:pt>
                <c:pt idx="13366">
                  <c:v>-4.8614499999999998E-2</c:v>
                </c:pt>
                <c:pt idx="13367">
                  <c:v>-4.9232199999999997E-2</c:v>
                </c:pt>
                <c:pt idx="13368">
                  <c:v>-4.9828499999999998E-2</c:v>
                </c:pt>
                <c:pt idx="13369">
                  <c:v>-5.0402500000000003E-2</c:v>
                </c:pt>
                <c:pt idx="13370">
                  <c:v>-5.09538E-2</c:v>
                </c:pt>
                <c:pt idx="13371">
                  <c:v>-5.1483099999999997E-2</c:v>
                </c:pt>
                <c:pt idx="13372">
                  <c:v>-5.1991900000000001E-2</c:v>
                </c:pt>
                <c:pt idx="13373">
                  <c:v>-5.2481699999999999E-2</c:v>
                </c:pt>
                <c:pt idx="13374">
                  <c:v>-5.2952899999999997E-2</c:v>
                </c:pt>
                <c:pt idx="13375">
                  <c:v>-5.3404500000000001E-2</c:v>
                </c:pt>
                <c:pt idx="13376">
                  <c:v>-5.38357E-2</c:v>
                </c:pt>
                <c:pt idx="13377">
                  <c:v>-5.42481E-2</c:v>
                </c:pt>
                <c:pt idx="13378">
                  <c:v>-5.4644900000000003E-2</c:v>
                </c:pt>
                <c:pt idx="13379">
                  <c:v>-5.5028000000000001E-2</c:v>
                </c:pt>
                <c:pt idx="13380">
                  <c:v>-5.5397799999999997E-2</c:v>
                </c:pt>
                <c:pt idx="13381">
                  <c:v>-5.5754199999999997E-2</c:v>
                </c:pt>
                <c:pt idx="13382">
                  <c:v>-5.6097500000000002E-2</c:v>
                </c:pt>
                <c:pt idx="13383">
                  <c:v>-5.6428100000000002E-2</c:v>
                </c:pt>
                <c:pt idx="13384">
                  <c:v>-5.6744700000000002E-2</c:v>
                </c:pt>
                <c:pt idx="13385">
                  <c:v>-5.7045800000000001E-2</c:v>
                </c:pt>
                <c:pt idx="13386">
                  <c:v>-5.7331899999999998E-2</c:v>
                </c:pt>
                <c:pt idx="13387">
                  <c:v>-5.7605700000000003E-2</c:v>
                </c:pt>
                <c:pt idx="13388">
                  <c:v>-5.7869200000000003E-2</c:v>
                </c:pt>
                <c:pt idx="13389">
                  <c:v>-5.8122100000000003E-2</c:v>
                </c:pt>
                <c:pt idx="13390">
                  <c:v>-5.8363900000000003E-2</c:v>
                </c:pt>
                <c:pt idx="13391">
                  <c:v>-5.8595399999999999E-2</c:v>
                </c:pt>
                <c:pt idx="13392">
                  <c:v>-5.8817899999999999E-2</c:v>
                </c:pt>
                <c:pt idx="13393">
                  <c:v>-5.9030600000000003E-2</c:v>
                </c:pt>
                <c:pt idx="13394">
                  <c:v>-5.9232399999999998E-2</c:v>
                </c:pt>
                <c:pt idx="13395">
                  <c:v>-5.9423200000000002E-2</c:v>
                </c:pt>
                <c:pt idx="13396">
                  <c:v>-5.9605400000000003E-2</c:v>
                </c:pt>
                <c:pt idx="13397">
                  <c:v>-5.9781800000000003E-2</c:v>
                </c:pt>
                <c:pt idx="13398">
                  <c:v>-5.9953100000000002E-2</c:v>
                </c:pt>
                <c:pt idx="13399">
                  <c:v>-6.0118499999999998E-2</c:v>
                </c:pt>
                <c:pt idx="13400">
                  <c:v>-6.0277299999999999E-2</c:v>
                </c:pt>
                <c:pt idx="13401">
                  <c:v>-6.0429799999999999E-2</c:v>
                </c:pt>
                <c:pt idx="13402">
                  <c:v>-6.0577499999999999E-2</c:v>
                </c:pt>
                <c:pt idx="13403">
                  <c:v>-6.07228E-2</c:v>
                </c:pt>
                <c:pt idx="13404">
                  <c:v>-6.0865900000000001E-2</c:v>
                </c:pt>
                <c:pt idx="13405">
                  <c:v>-6.1004599999999999E-2</c:v>
                </c:pt>
                <c:pt idx="13406">
                  <c:v>-6.11383E-2</c:v>
                </c:pt>
                <c:pt idx="13407">
                  <c:v>-6.1268099999999999E-2</c:v>
                </c:pt>
                <c:pt idx="13408">
                  <c:v>-6.1395600000000002E-2</c:v>
                </c:pt>
                <c:pt idx="13409">
                  <c:v>-6.1522199999999999E-2</c:v>
                </c:pt>
                <c:pt idx="13410">
                  <c:v>-6.1648099999999997E-2</c:v>
                </c:pt>
                <c:pt idx="13411">
                  <c:v>-6.17732E-2</c:v>
                </c:pt>
                <c:pt idx="13412">
                  <c:v>-6.1897399999999998E-2</c:v>
                </c:pt>
                <c:pt idx="13413">
                  <c:v>-6.2019900000000003E-2</c:v>
                </c:pt>
                <c:pt idx="13414">
                  <c:v>-6.21395E-2</c:v>
                </c:pt>
                <c:pt idx="13415">
                  <c:v>-6.2257199999999999E-2</c:v>
                </c:pt>
                <c:pt idx="13416">
                  <c:v>-6.2376000000000001E-2</c:v>
                </c:pt>
                <c:pt idx="13417">
                  <c:v>-6.2496900000000001E-2</c:v>
                </c:pt>
                <c:pt idx="13418">
                  <c:v>-6.2618300000000002E-2</c:v>
                </c:pt>
                <c:pt idx="13419">
                  <c:v>-6.2739100000000006E-2</c:v>
                </c:pt>
                <c:pt idx="13420">
                  <c:v>-6.2860600000000003E-2</c:v>
                </c:pt>
                <c:pt idx="13421">
                  <c:v>-6.2984200000000004E-2</c:v>
                </c:pt>
                <c:pt idx="13422">
                  <c:v>-6.3108399999999995E-2</c:v>
                </c:pt>
                <c:pt idx="13423">
                  <c:v>-6.3229499999999994E-2</c:v>
                </c:pt>
                <c:pt idx="13424">
                  <c:v>-6.3344800000000007E-2</c:v>
                </c:pt>
                <c:pt idx="13425">
                  <c:v>-6.3453999999999997E-2</c:v>
                </c:pt>
                <c:pt idx="13426">
                  <c:v>-6.3558000000000003E-2</c:v>
                </c:pt>
                <c:pt idx="13427">
                  <c:v>-6.36578E-2</c:v>
                </c:pt>
                <c:pt idx="13428">
                  <c:v>-6.3754500000000006E-2</c:v>
                </c:pt>
                <c:pt idx="13429">
                  <c:v>-6.3848699999999994E-2</c:v>
                </c:pt>
                <c:pt idx="13430">
                  <c:v>-6.3941499999999998E-2</c:v>
                </c:pt>
                <c:pt idx="13431">
                  <c:v>-6.4033000000000007E-2</c:v>
                </c:pt>
                <c:pt idx="13432">
                  <c:v>-6.4121800000000007E-2</c:v>
                </c:pt>
                <c:pt idx="13433">
                  <c:v>-6.4205799999999993E-2</c:v>
                </c:pt>
                <c:pt idx="13434">
                  <c:v>-6.4283900000000005E-2</c:v>
                </c:pt>
                <c:pt idx="13435">
                  <c:v>-6.4355399999999993E-2</c:v>
                </c:pt>
                <c:pt idx="13436">
                  <c:v>-6.4419100000000007E-2</c:v>
                </c:pt>
                <c:pt idx="13437">
                  <c:v>-6.4471600000000004E-2</c:v>
                </c:pt>
                <c:pt idx="13438">
                  <c:v>-6.4509399999999995E-2</c:v>
                </c:pt>
                <c:pt idx="13439">
                  <c:v>-6.4532300000000001E-2</c:v>
                </c:pt>
                <c:pt idx="13440">
                  <c:v>-6.4543500000000004E-2</c:v>
                </c:pt>
                <c:pt idx="13441">
                  <c:v>-6.4546000000000006E-2</c:v>
                </c:pt>
                <c:pt idx="13442">
                  <c:v>-6.454E-2</c:v>
                </c:pt>
                <c:pt idx="13443">
                  <c:v>-6.4523999999999998E-2</c:v>
                </c:pt>
                <c:pt idx="13444">
                  <c:v>-6.4497899999999997E-2</c:v>
                </c:pt>
                <c:pt idx="13445">
                  <c:v>-6.4463300000000001E-2</c:v>
                </c:pt>
                <c:pt idx="13446">
                  <c:v>-6.4421000000000006E-2</c:v>
                </c:pt>
                <c:pt idx="13447">
                  <c:v>-6.4369800000000005E-2</c:v>
                </c:pt>
                <c:pt idx="13448">
                  <c:v>-6.4308500000000005E-2</c:v>
                </c:pt>
                <c:pt idx="13449">
                  <c:v>-6.42369E-2</c:v>
                </c:pt>
                <c:pt idx="13450">
                  <c:v>-6.4155500000000004E-2</c:v>
                </c:pt>
                <c:pt idx="13451">
                  <c:v>-6.4063800000000004E-2</c:v>
                </c:pt>
                <c:pt idx="13452">
                  <c:v>-6.3960000000000003E-2</c:v>
                </c:pt>
                <c:pt idx="13453">
                  <c:v>-6.3844100000000001E-2</c:v>
                </c:pt>
                <c:pt idx="13454">
                  <c:v>-6.3719799999999993E-2</c:v>
                </c:pt>
                <c:pt idx="13455">
                  <c:v>-6.3589800000000002E-2</c:v>
                </c:pt>
                <c:pt idx="13456">
                  <c:v>-6.3452900000000007E-2</c:v>
                </c:pt>
                <c:pt idx="13457">
                  <c:v>-6.3306399999999999E-2</c:v>
                </c:pt>
                <c:pt idx="13458">
                  <c:v>-6.3149499999999997E-2</c:v>
                </c:pt>
                <c:pt idx="13459">
                  <c:v>-6.2983300000000006E-2</c:v>
                </c:pt>
                <c:pt idx="13460">
                  <c:v>-6.2809900000000002E-2</c:v>
                </c:pt>
                <c:pt idx="13461">
                  <c:v>-6.2630500000000006E-2</c:v>
                </c:pt>
                <c:pt idx="13462">
                  <c:v>-6.2443800000000001E-2</c:v>
                </c:pt>
                <c:pt idx="13463">
                  <c:v>-6.2246999999999997E-2</c:v>
                </c:pt>
                <c:pt idx="13464">
                  <c:v>-6.2038500000000003E-2</c:v>
                </c:pt>
                <c:pt idx="13465">
                  <c:v>-6.1819399999999997E-2</c:v>
                </c:pt>
                <c:pt idx="13466">
                  <c:v>-6.15898E-2</c:v>
                </c:pt>
                <c:pt idx="13467">
                  <c:v>-6.1347499999999999E-2</c:v>
                </c:pt>
                <c:pt idx="13468">
                  <c:v>-6.1090800000000001E-2</c:v>
                </c:pt>
                <c:pt idx="13469">
                  <c:v>-6.0820600000000002E-2</c:v>
                </c:pt>
                <c:pt idx="13470">
                  <c:v>-6.0538599999999998E-2</c:v>
                </c:pt>
                <c:pt idx="13471">
                  <c:v>-6.0245600000000003E-2</c:v>
                </c:pt>
                <c:pt idx="13472">
                  <c:v>-5.99407E-2</c:v>
                </c:pt>
                <c:pt idx="13473">
                  <c:v>-5.9622700000000001E-2</c:v>
                </c:pt>
                <c:pt idx="13474">
                  <c:v>-5.9293400000000003E-2</c:v>
                </c:pt>
                <c:pt idx="13475">
                  <c:v>-5.8957099999999998E-2</c:v>
                </c:pt>
                <c:pt idx="13476">
                  <c:v>-5.8615899999999999E-2</c:v>
                </c:pt>
                <c:pt idx="13477">
                  <c:v>-5.8269599999999998E-2</c:v>
                </c:pt>
                <c:pt idx="13478">
                  <c:v>-5.7918499999999998E-2</c:v>
                </c:pt>
                <c:pt idx="13479">
                  <c:v>-5.7563900000000001E-2</c:v>
                </c:pt>
                <c:pt idx="13480">
                  <c:v>-5.7206300000000002E-2</c:v>
                </c:pt>
                <c:pt idx="13481">
                  <c:v>-5.6846399999999998E-2</c:v>
                </c:pt>
                <c:pt idx="13482">
                  <c:v>-5.6486300000000003E-2</c:v>
                </c:pt>
                <c:pt idx="13483">
                  <c:v>-5.6129199999999997E-2</c:v>
                </c:pt>
                <c:pt idx="13484">
                  <c:v>-5.57777E-2</c:v>
                </c:pt>
                <c:pt idx="13485">
                  <c:v>-5.5431399999999999E-2</c:v>
                </c:pt>
                <c:pt idx="13486">
                  <c:v>-5.5087900000000002E-2</c:v>
                </c:pt>
                <c:pt idx="13487">
                  <c:v>-5.4744399999999999E-2</c:v>
                </c:pt>
                <c:pt idx="13488">
                  <c:v>-5.44001E-2</c:v>
                </c:pt>
                <c:pt idx="13489">
                  <c:v>-5.4056100000000003E-2</c:v>
                </c:pt>
                <c:pt idx="13490">
                  <c:v>-5.3714699999999997E-2</c:v>
                </c:pt>
                <c:pt idx="13491">
                  <c:v>-5.3377000000000001E-2</c:v>
                </c:pt>
                <c:pt idx="13492">
                  <c:v>-5.3041600000000001E-2</c:v>
                </c:pt>
                <c:pt idx="13493">
                  <c:v>-5.2707999999999998E-2</c:v>
                </c:pt>
                <c:pt idx="13494">
                  <c:v>-5.2377399999999998E-2</c:v>
                </c:pt>
                <c:pt idx="13495">
                  <c:v>-5.2052899999999999E-2</c:v>
                </c:pt>
                <c:pt idx="13496">
                  <c:v>-5.1737100000000001E-2</c:v>
                </c:pt>
                <c:pt idx="13497">
                  <c:v>-5.14311E-2</c:v>
                </c:pt>
                <c:pt idx="13498">
                  <c:v>-5.1135E-2</c:v>
                </c:pt>
                <c:pt idx="13499">
                  <c:v>-5.08505E-2</c:v>
                </c:pt>
                <c:pt idx="13500">
                  <c:v>-5.0578400000000003E-2</c:v>
                </c:pt>
                <c:pt idx="13501">
                  <c:v>-5.0317399999999998E-2</c:v>
                </c:pt>
                <c:pt idx="13502">
                  <c:v>-5.0069299999999997E-2</c:v>
                </c:pt>
                <c:pt idx="13503">
                  <c:v>-4.9842299999999999E-2</c:v>
                </c:pt>
                <c:pt idx="13504">
                  <c:v>-4.9643899999999998E-2</c:v>
                </c:pt>
                <c:pt idx="13505">
                  <c:v>-4.9476800000000001E-2</c:v>
                </c:pt>
                <c:pt idx="13506">
                  <c:v>-4.9343699999999997E-2</c:v>
                </c:pt>
                <c:pt idx="13507">
                  <c:v>-4.9249500000000002E-2</c:v>
                </c:pt>
                <c:pt idx="13508">
                  <c:v>-4.9198600000000002E-2</c:v>
                </c:pt>
                <c:pt idx="13509">
                  <c:v>-4.9192800000000002E-2</c:v>
                </c:pt>
                <c:pt idx="13510">
                  <c:v>-4.9231900000000002E-2</c:v>
                </c:pt>
                <c:pt idx="13511">
                  <c:v>-4.93163E-2</c:v>
                </c:pt>
                <c:pt idx="13512">
                  <c:v>-4.9446999999999998E-2</c:v>
                </c:pt>
                <c:pt idx="13513">
                  <c:v>-4.9625700000000002E-2</c:v>
                </c:pt>
                <c:pt idx="13514">
                  <c:v>-4.9856200000000003E-2</c:v>
                </c:pt>
                <c:pt idx="13515">
                  <c:v>-5.0144599999999998E-2</c:v>
                </c:pt>
                <c:pt idx="13516">
                  <c:v>-5.0497100000000003E-2</c:v>
                </c:pt>
                <c:pt idx="13517">
                  <c:v>-5.0917400000000002E-2</c:v>
                </c:pt>
                <c:pt idx="13518">
                  <c:v>-5.1407899999999999E-2</c:v>
                </c:pt>
                <c:pt idx="13519">
                  <c:v>-5.1969599999999998E-2</c:v>
                </c:pt>
                <c:pt idx="13520">
                  <c:v>-5.2601700000000001E-2</c:v>
                </c:pt>
                <c:pt idx="13521">
                  <c:v>-5.3303900000000001E-2</c:v>
                </c:pt>
                <c:pt idx="13522">
                  <c:v>-5.4078599999999998E-2</c:v>
                </c:pt>
                <c:pt idx="13523">
                  <c:v>-5.4928600000000001E-2</c:v>
                </c:pt>
                <c:pt idx="13524">
                  <c:v>-5.5854500000000001E-2</c:v>
                </c:pt>
                <c:pt idx="13525">
                  <c:v>-5.6857100000000001E-2</c:v>
                </c:pt>
                <c:pt idx="13526">
                  <c:v>-5.79386E-2</c:v>
                </c:pt>
                <c:pt idx="13527">
                  <c:v>-5.9103299999999998E-2</c:v>
                </c:pt>
                <c:pt idx="13528">
                  <c:v>-6.0356699999999999E-2</c:v>
                </c:pt>
                <c:pt idx="13529">
                  <c:v>-6.17025E-2</c:v>
                </c:pt>
                <c:pt idx="13530">
                  <c:v>-6.3142900000000002E-2</c:v>
                </c:pt>
                <c:pt idx="13531">
                  <c:v>-6.4680500000000002E-2</c:v>
                </c:pt>
                <c:pt idx="13532">
                  <c:v>-6.6318600000000005E-2</c:v>
                </c:pt>
                <c:pt idx="13533">
                  <c:v>-6.8060399999999993E-2</c:v>
                </c:pt>
                <c:pt idx="13534">
                  <c:v>-6.9908499999999998E-2</c:v>
                </c:pt>
                <c:pt idx="13535">
                  <c:v>-7.1863800000000005E-2</c:v>
                </c:pt>
                <c:pt idx="13536">
                  <c:v>-7.3926199999999997E-2</c:v>
                </c:pt>
                <c:pt idx="13537">
                  <c:v>-7.6096999999999998E-2</c:v>
                </c:pt>
                <c:pt idx="13538">
                  <c:v>-7.8378699999999996E-2</c:v>
                </c:pt>
                <c:pt idx="13539">
                  <c:v>-8.0771300000000004E-2</c:v>
                </c:pt>
                <c:pt idx="13540">
                  <c:v>-8.3271999999999999E-2</c:v>
                </c:pt>
                <c:pt idx="13541">
                  <c:v>-8.5882299999999995E-2</c:v>
                </c:pt>
                <c:pt idx="13542">
                  <c:v>-8.8606699999999997E-2</c:v>
                </c:pt>
                <c:pt idx="13543">
                  <c:v>-9.1446899999999998E-2</c:v>
                </c:pt>
                <c:pt idx="13544">
                  <c:v>-9.4399800000000006E-2</c:v>
                </c:pt>
                <c:pt idx="13545">
                  <c:v>-9.7461699999999998E-2</c:v>
                </c:pt>
                <c:pt idx="13546">
                  <c:v>-0.100631</c:v>
                </c:pt>
                <c:pt idx="13547">
                  <c:v>-0.103908</c:v>
                </c:pt>
                <c:pt idx="13548">
                  <c:v>-0.107291</c:v>
                </c:pt>
                <c:pt idx="13549">
                  <c:v>-0.110777</c:v>
                </c:pt>
                <c:pt idx="13550">
                  <c:v>-0.11436200000000001</c:v>
                </c:pt>
                <c:pt idx="13551">
                  <c:v>-0.118045</c:v>
                </c:pt>
                <c:pt idx="13552">
                  <c:v>-0.121823</c:v>
                </c:pt>
                <c:pt idx="13553">
                  <c:v>-0.125691</c:v>
                </c:pt>
                <c:pt idx="13554">
                  <c:v>-0.129638</c:v>
                </c:pt>
                <c:pt idx="13555">
                  <c:v>-0.133657</c:v>
                </c:pt>
                <c:pt idx="13556">
                  <c:v>-0.137742</c:v>
                </c:pt>
                <c:pt idx="13557">
                  <c:v>-0.14188999999999999</c:v>
                </c:pt>
                <c:pt idx="13558">
                  <c:v>-0.14610200000000001</c:v>
                </c:pt>
                <c:pt idx="13559">
                  <c:v>-0.15037600000000001</c:v>
                </c:pt>
                <c:pt idx="13560">
                  <c:v>-0.15470800000000001</c:v>
                </c:pt>
                <c:pt idx="13561">
                  <c:v>-0.15909300000000001</c:v>
                </c:pt>
                <c:pt idx="13562">
                  <c:v>-0.16352800000000001</c:v>
                </c:pt>
                <c:pt idx="13563">
                  <c:v>-0.168014</c:v>
                </c:pt>
                <c:pt idx="13564">
                  <c:v>-0.17255000000000001</c:v>
                </c:pt>
                <c:pt idx="13565">
                  <c:v>-0.17713200000000001</c:v>
                </c:pt>
                <c:pt idx="13566">
                  <c:v>-0.181756</c:v>
                </c:pt>
                <c:pt idx="13567">
                  <c:v>-0.186416</c:v>
                </c:pt>
                <c:pt idx="13568">
                  <c:v>-0.191106</c:v>
                </c:pt>
                <c:pt idx="13569">
                  <c:v>-0.195823</c:v>
                </c:pt>
                <c:pt idx="13570">
                  <c:v>-0.20056599999999999</c:v>
                </c:pt>
                <c:pt idx="13571">
                  <c:v>-0.20533000000000001</c:v>
                </c:pt>
                <c:pt idx="13572">
                  <c:v>-0.21010899999999999</c:v>
                </c:pt>
                <c:pt idx="13573">
                  <c:v>-0.214893</c:v>
                </c:pt>
                <c:pt idx="13574">
                  <c:v>-0.21967100000000001</c:v>
                </c:pt>
                <c:pt idx="13575">
                  <c:v>-0.224436</c:v>
                </c:pt>
                <c:pt idx="13576">
                  <c:v>-0.229181</c:v>
                </c:pt>
                <c:pt idx="13577">
                  <c:v>-0.23389799999999999</c:v>
                </c:pt>
                <c:pt idx="13578">
                  <c:v>-0.23857800000000001</c:v>
                </c:pt>
                <c:pt idx="13579">
                  <c:v>-0.24321400000000001</c:v>
                </c:pt>
                <c:pt idx="13580">
                  <c:v>-0.24780199999999999</c:v>
                </c:pt>
                <c:pt idx="13581">
                  <c:v>-0.25233699999999998</c:v>
                </c:pt>
                <c:pt idx="13582">
                  <c:v>-0.25681599999999999</c:v>
                </c:pt>
                <c:pt idx="13583">
                  <c:v>-0.26123200000000002</c:v>
                </c:pt>
                <c:pt idx="13584">
                  <c:v>-0.26557999999999998</c:v>
                </c:pt>
                <c:pt idx="13585">
                  <c:v>-0.26985199999999998</c:v>
                </c:pt>
                <c:pt idx="13586">
                  <c:v>-0.27404299999999998</c:v>
                </c:pt>
                <c:pt idx="13587">
                  <c:v>-0.27814699999999998</c:v>
                </c:pt>
                <c:pt idx="13588">
                  <c:v>-0.28215600000000002</c:v>
                </c:pt>
                <c:pt idx="13589">
                  <c:v>-0.28606199999999998</c:v>
                </c:pt>
                <c:pt idx="13590">
                  <c:v>-0.28986099999999998</c:v>
                </c:pt>
                <c:pt idx="13591">
                  <c:v>-0.29355500000000001</c:v>
                </c:pt>
                <c:pt idx="13592">
                  <c:v>-0.29714200000000002</c:v>
                </c:pt>
                <c:pt idx="13593">
                  <c:v>-0.300622</c:v>
                </c:pt>
                <c:pt idx="13594">
                  <c:v>-0.30399799999999999</c:v>
                </c:pt>
                <c:pt idx="13595">
                  <c:v>-0.30726900000000001</c:v>
                </c:pt>
                <c:pt idx="13596">
                  <c:v>-0.31043199999999999</c:v>
                </c:pt>
                <c:pt idx="13597">
                  <c:v>-0.31348199999999998</c:v>
                </c:pt>
                <c:pt idx="13598">
                  <c:v>-0.316411</c:v>
                </c:pt>
                <c:pt idx="13599">
                  <c:v>-0.31921500000000003</c:v>
                </c:pt>
                <c:pt idx="13600">
                  <c:v>-0.32188899999999998</c:v>
                </c:pt>
                <c:pt idx="13601">
                  <c:v>-0.32443300000000003</c:v>
                </c:pt>
                <c:pt idx="13602">
                  <c:v>-0.326845</c:v>
                </c:pt>
                <c:pt idx="13603">
                  <c:v>-0.329129</c:v>
                </c:pt>
                <c:pt idx="13604">
                  <c:v>-0.331285</c:v>
                </c:pt>
                <c:pt idx="13605">
                  <c:v>-0.33331100000000002</c:v>
                </c:pt>
                <c:pt idx="13606">
                  <c:v>-0.335202</c:v>
                </c:pt>
                <c:pt idx="13607">
                  <c:v>-0.33695700000000001</c:v>
                </c:pt>
                <c:pt idx="13608">
                  <c:v>-0.33857399999999999</c:v>
                </c:pt>
                <c:pt idx="13609">
                  <c:v>-0.34005299999999999</c:v>
                </c:pt>
                <c:pt idx="13610">
                  <c:v>-0.341395</c:v>
                </c:pt>
                <c:pt idx="13611">
                  <c:v>-0.34260200000000002</c:v>
                </c:pt>
                <c:pt idx="13612">
                  <c:v>-0.34367399999999998</c:v>
                </c:pt>
                <c:pt idx="13613">
                  <c:v>-0.34461399999999998</c:v>
                </c:pt>
                <c:pt idx="13614">
                  <c:v>-0.34542400000000001</c:v>
                </c:pt>
                <c:pt idx="13615">
                  <c:v>-0.346107</c:v>
                </c:pt>
                <c:pt idx="13616">
                  <c:v>-0.34667100000000001</c:v>
                </c:pt>
                <c:pt idx="13617">
                  <c:v>-0.34711700000000001</c:v>
                </c:pt>
                <c:pt idx="13618">
                  <c:v>-0.34744399999999998</c:v>
                </c:pt>
                <c:pt idx="13619">
                  <c:v>-0.34765499999999999</c:v>
                </c:pt>
                <c:pt idx="13620">
                  <c:v>-0.34775200000000001</c:v>
                </c:pt>
                <c:pt idx="13621">
                  <c:v>-0.34773900000000002</c:v>
                </c:pt>
                <c:pt idx="13622">
                  <c:v>-0.34761799999999998</c:v>
                </c:pt>
                <c:pt idx="13623">
                  <c:v>-0.347389</c:v>
                </c:pt>
                <c:pt idx="13624">
                  <c:v>-0.347053</c:v>
                </c:pt>
                <c:pt idx="13625">
                  <c:v>-0.34661399999999998</c:v>
                </c:pt>
                <c:pt idx="13626">
                  <c:v>-0.34608</c:v>
                </c:pt>
                <c:pt idx="13627">
                  <c:v>-0.34545199999999998</c:v>
                </c:pt>
                <c:pt idx="13628">
                  <c:v>-0.34473300000000001</c:v>
                </c:pt>
                <c:pt idx="13629">
                  <c:v>-0.34392600000000001</c:v>
                </c:pt>
                <c:pt idx="13630">
                  <c:v>-0.34303800000000001</c:v>
                </c:pt>
                <c:pt idx="13631">
                  <c:v>-0.34207599999999999</c:v>
                </c:pt>
                <c:pt idx="13632">
                  <c:v>-0.34104400000000001</c:v>
                </c:pt>
                <c:pt idx="13633">
                  <c:v>-0.339945</c:v>
                </c:pt>
                <c:pt idx="13634">
                  <c:v>-0.338779</c:v>
                </c:pt>
                <c:pt idx="13635">
                  <c:v>-0.33755000000000002</c:v>
                </c:pt>
                <c:pt idx="13636">
                  <c:v>-0.33626</c:v>
                </c:pt>
                <c:pt idx="13637">
                  <c:v>-0.33491300000000002</c:v>
                </c:pt>
                <c:pt idx="13638">
                  <c:v>-0.33351199999999998</c:v>
                </c:pt>
                <c:pt idx="13639">
                  <c:v>-0.332063</c:v>
                </c:pt>
                <c:pt idx="13640">
                  <c:v>-0.33056400000000002</c:v>
                </c:pt>
                <c:pt idx="13641">
                  <c:v>-0.329011</c:v>
                </c:pt>
                <c:pt idx="13642">
                  <c:v>-0.32739600000000002</c:v>
                </c:pt>
                <c:pt idx="13643">
                  <c:v>-0.32572099999999998</c:v>
                </c:pt>
                <c:pt idx="13644">
                  <c:v>-0.32398700000000002</c:v>
                </c:pt>
                <c:pt idx="13645">
                  <c:v>-0.32219799999999998</c:v>
                </c:pt>
                <c:pt idx="13646">
                  <c:v>-0.32035799999999998</c:v>
                </c:pt>
                <c:pt idx="13647">
                  <c:v>-0.31847199999999998</c:v>
                </c:pt>
                <c:pt idx="13648">
                  <c:v>-0.31654199999999999</c:v>
                </c:pt>
                <c:pt idx="13649">
                  <c:v>-0.31457099999999999</c:v>
                </c:pt>
                <c:pt idx="13650">
                  <c:v>-0.31256600000000001</c:v>
                </c:pt>
                <c:pt idx="13651">
                  <c:v>-0.31053900000000001</c:v>
                </c:pt>
                <c:pt idx="13652">
                  <c:v>-0.30849700000000002</c:v>
                </c:pt>
                <c:pt idx="13653">
                  <c:v>-0.30644900000000003</c:v>
                </c:pt>
                <c:pt idx="13654">
                  <c:v>-0.30439699999999997</c:v>
                </c:pt>
                <c:pt idx="13655">
                  <c:v>-0.30234499999999997</c:v>
                </c:pt>
                <c:pt idx="13656">
                  <c:v>-0.30029499999999998</c:v>
                </c:pt>
                <c:pt idx="13657">
                  <c:v>-0.29824800000000001</c:v>
                </c:pt>
                <c:pt idx="13658">
                  <c:v>-0.29620600000000002</c:v>
                </c:pt>
                <c:pt idx="13659">
                  <c:v>-0.29416900000000001</c:v>
                </c:pt>
                <c:pt idx="13660">
                  <c:v>-0.29213800000000001</c:v>
                </c:pt>
                <c:pt idx="13661">
                  <c:v>-0.29011399999999998</c:v>
                </c:pt>
                <c:pt idx="13662">
                  <c:v>-0.28809099999999999</c:v>
                </c:pt>
                <c:pt idx="13663">
                  <c:v>-0.28606500000000001</c:v>
                </c:pt>
                <c:pt idx="13664">
                  <c:v>-0.28403</c:v>
                </c:pt>
                <c:pt idx="13665">
                  <c:v>-0.28198099999999998</c:v>
                </c:pt>
                <c:pt idx="13666">
                  <c:v>-0.279914</c:v>
                </c:pt>
                <c:pt idx="13667">
                  <c:v>-0.27783000000000002</c:v>
                </c:pt>
                <c:pt idx="13668">
                  <c:v>-0.27573500000000001</c:v>
                </c:pt>
                <c:pt idx="13669">
                  <c:v>-0.27363199999999999</c:v>
                </c:pt>
                <c:pt idx="13670">
                  <c:v>-0.27152500000000002</c:v>
                </c:pt>
                <c:pt idx="13671">
                  <c:v>-0.26941399999999999</c:v>
                </c:pt>
                <c:pt idx="13672">
                  <c:v>-0.26729799999999998</c:v>
                </c:pt>
                <c:pt idx="13673">
                  <c:v>-0.26517299999999999</c:v>
                </c:pt>
                <c:pt idx="13674">
                  <c:v>-0.26304100000000002</c:v>
                </c:pt>
                <c:pt idx="13675">
                  <c:v>-0.26090200000000002</c:v>
                </c:pt>
                <c:pt idx="13676">
                  <c:v>-0.25875900000000002</c:v>
                </c:pt>
                <c:pt idx="13677">
                  <c:v>-0.25661200000000001</c:v>
                </c:pt>
                <c:pt idx="13678">
                  <c:v>-0.254465</c:v>
                </c:pt>
                <c:pt idx="13679">
                  <c:v>-0.25232300000000002</c:v>
                </c:pt>
                <c:pt idx="13680">
                  <c:v>-0.250191</c:v>
                </c:pt>
                <c:pt idx="13681">
                  <c:v>-0.24807699999999999</c:v>
                </c:pt>
                <c:pt idx="13682">
                  <c:v>-0.24598200000000001</c:v>
                </c:pt>
                <c:pt idx="13683">
                  <c:v>-0.24390800000000001</c:v>
                </c:pt>
                <c:pt idx="13684">
                  <c:v>-0.24185200000000001</c:v>
                </c:pt>
                <c:pt idx="13685">
                  <c:v>-0.239811</c:v>
                </c:pt>
                <c:pt idx="13686">
                  <c:v>-0.23777899999999999</c:v>
                </c:pt>
                <c:pt idx="13687">
                  <c:v>-0.235758</c:v>
                </c:pt>
                <c:pt idx="13688">
                  <c:v>-0.23374800000000001</c:v>
                </c:pt>
                <c:pt idx="13689">
                  <c:v>-0.23175200000000001</c:v>
                </c:pt>
                <c:pt idx="13690">
                  <c:v>-0.229769</c:v>
                </c:pt>
                <c:pt idx="13691">
                  <c:v>-0.227796</c:v>
                </c:pt>
                <c:pt idx="13692">
                  <c:v>-0.225828</c:v>
                </c:pt>
                <c:pt idx="13693">
                  <c:v>-0.223861</c:v>
                </c:pt>
                <c:pt idx="13694">
                  <c:v>-0.22189500000000001</c:v>
                </c:pt>
                <c:pt idx="13695">
                  <c:v>-0.21993599999999999</c:v>
                </c:pt>
                <c:pt idx="13696">
                  <c:v>-0.21798699999999999</c:v>
                </c:pt>
                <c:pt idx="13697">
                  <c:v>-0.21605099999999999</c:v>
                </c:pt>
                <c:pt idx="13698">
                  <c:v>-0.21413099999999999</c:v>
                </c:pt>
                <c:pt idx="13699">
                  <c:v>-0.212232</c:v>
                </c:pt>
                <c:pt idx="13700">
                  <c:v>-0.21035599999999999</c:v>
                </c:pt>
                <c:pt idx="13701">
                  <c:v>-0.20850199999999999</c:v>
                </c:pt>
                <c:pt idx="13702">
                  <c:v>-0.20667199999999999</c:v>
                </c:pt>
                <c:pt idx="13703">
                  <c:v>-0.20487</c:v>
                </c:pt>
                <c:pt idx="13704">
                  <c:v>-0.203098</c:v>
                </c:pt>
                <c:pt idx="13705">
                  <c:v>-0.20135500000000001</c:v>
                </c:pt>
                <c:pt idx="13706">
                  <c:v>-0.19963800000000001</c:v>
                </c:pt>
                <c:pt idx="13707">
                  <c:v>-0.19794800000000001</c:v>
                </c:pt>
                <c:pt idx="13708">
                  <c:v>-0.19628699999999999</c:v>
                </c:pt>
                <c:pt idx="13709">
                  <c:v>-0.19465299999999999</c:v>
                </c:pt>
                <c:pt idx="13710">
                  <c:v>-0.19304399999999999</c:v>
                </c:pt>
                <c:pt idx="13711">
                  <c:v>-0.19145699999999999</c:v>
                </c:pt>
                <c:pt idx="13712">
                  <c:v>-0.18989</c:v>
                </c:pt>
                <c:pt idx="13713">
                  <c:v>-0.18834799999999999</c:v>
                </c:pt>
                <c:pt idx="13714">
                  <c:v>-0.186833</c:v>
                </c:pt>
                <c:pt idx="13715">
                  <c:v>-0.18534500000000001</c:v>
                </c:pt>
                <c:pt idx="13716">
                  <c:v>-0.18388699999999999</c:v>
                </c:pt>
                <c:pt idx="13717">
                  <c:v>-0.18246200000000001</c:v>
                </c:pt>
                <c:pt idx="13718">
                  <c:v>-0.18107200000000001</c:v>
                </c:pt>
                <c:pt idx="13719">
                  <c:v>-0.17971599999999999</c:v>
                </c:pt>
                <c:pt idx="13720">
                  <c:v>-0.178393</c:v>
                </c:pt>
                <c:pt idx="13721">
                  <c:v>-0.17710400000000001</c:v>
                </c:pt>
                <c:pt idx="13722">
                  <c:v>-0.175846</c:v>
                </c:pt>
                <c:pt idx="13723">
                  <c:v>-0.17462</c:v>
                </c:pt>
                <c:pt idx="13724">
                  <c:v>-0.173431</c:v>
                </c:pt>
                <c:pt idx="13725">
                  <c:v>-0.17227999999999999</c:v>
                </c:pt>
                <c:pt idx="13726">
                  <c:v>-0.17116899999999999</c:v>
                </c:pt>
                <c:pt idx="13727">
                  <c:v>-0.170097</c:v>
                </c:pt>
                <c:pt idx="13728">
                  <c:v>-0.16906399999999999</c:v>
                </c:pt>
                <c:pt idx="13729">
                  <c:v>-0.16806499999999999</c:v>
                </c:pt>
                <c:pt idx="13730">
                  <c:v>-0.16709399999999999</c:v>
                </c:pt>
                <c:pt idx="13731">
                  <c:v>-0.166153</c:v>
                </c:pt>
                <c:pt idx="13732">
                  <c:v>-0.16524</c:v>
                </c:pt>
                <c:pt idx="13733">
                  <c:v>-0.164353</c:v>
                </c:pt>
                <c:pt idx="13734">
                  <c:v>-0.163494</c:v>
                </c:pt>
                <c:pt idx="13735">
                  <c:v>-0.16266600000000001</c:v>
                </c:pt>
                <c:pt idx="13736">
                  <c:v>-0.16187299999999999</c:v>
                </c:pt>
                <c:pt idx="13737">
                  <c:v>-0.16111500000000001</c:v>
                </c:pt>
                <c:pt idx="13738">
                  <c:v>-0.16039700000000001</c:v>
                </c:pt>
                <c:pt idx="13739">
                  <c:v>-0.15972700000000001</c:v>
                </c:pt>
                <c:pt idx="13740">
                  <c:v>-0.159111</c:v>
                </c:pt>
                <c:pt idx="13741">
                  <c:v>-0.15855</c:v>
                </c:pt>
                <c:pt idx="13742">
                  <c:v>-0.15804599999999999</c:v>
                </c:pt>
                <c:pt idx="13743">
                  <c:v>-0.15759500000000001</c:v>
                </c:pt>
                <c:pt idx="13744">
                  <c:v>-0.15719</c:v>
                </c:pt>
                <c:pt idx="13745">
                  <c:v>-0.15682699999999999</c:v>
                </c:pt>
                <c:pt idx="13746">
                  <c:v>-0.15650700000000001</c:v>
                </c:pt>
                <c:pt idx="13747">
                  <c:v>-0.15623899999999999</c:v>
                </c:pt>
                <c:pt idx="13748">
                  <c:v>-0.15603</c:v>
                </c:pt>
                <c:pt idx="13749">
                  <c:v>-0.15587799999999999</c:v>
                </c:pt>
                <c:pt idx="13750">
                  <c:v>-0.15577199999999999</c:v>
                </c:pt>
                <c:pt idx="13751">
                  <c:v>-0.15570100000000001</c:v>
                </c:pt>
                <c:pt idx="13752">
                  <c:v>-0.15565899999999999</c:v>
                </c:pt>
                <c:pt idx="13753">
                  <c:v>-0.155641</c:v>
                </c:pt>
                <c:pt idx="13754">
                  <c:v>-0.155643</c:v>
                </c:pt>
                <c:pt idx="13755">
                  <c:v>-0.155663</c:v>
                </c:pt>
                <c:pt idx="13756">
                  <c:v>-0.15570300000000001</c:v>
                </c:pt>
                <c:pt idx="13757">
                  <c:v>-0.15577299999999999</c:v>
                </c:pt>
                <c:pt idx="13758">
                  <c:v>-0.15587699999999999</c:v>
                </c:pt>
                <c:pt idx="13759">
                  <c:v>-0.15601499999999999</c:v>
                </c:pt>
                <c:pt idx="13760">
                  <c:v>-0.15618799999999999</c:v>
                </c:pt>
                <c:pt idx="13761">
                  <c:v>-0.156393</c:v>
                </c:pt>
                <c:pt idx="13762">
                  <c:v>-0.15662899999999999</c:v>
                </c:pt>
                <c:pt idx="13763">
                  <c:v>-0.156893</c:v>
                </c:pt>
                <c:pt idx="13764">
                  <c:v>-0.15718799999999999</c:v>
                </c:pt>
                <c:pt idx="13765">
                  <c:v>-0.15751100000000001</c:v>
                </c:pt>
                <c:pt idx="13766">
                  <c:v>-0.157864</c:v>
                </c:pt>
                <c:pt idx="13767">
                  <c:v>-0.15825</c:v>
                </c:pt>
                <c:pt idx="13768">
                  <c:v>-0.15867300000000001</c:v>
                </c:pt>
                <c:pt idx="13769">
                  <c:v>-0.159133</c:v>
                </c:pt>
                <c:pt idx="13770">
                  <c:v>-0.15962599999999999</c:v>
                </c:pt>
                <c:pt idx="13771">
                  <c:v>-0.16014900000000001</c:v>
                </c:pt>
                <c:pt idx="13772">
                  <c:v>-0.16069700000000001</c:v>
                </c:pt>
                <c:pt idx="13773">
                  <c:v>-0.16126299999999999</c:v>
                </c:pt>
                <c:pt idx="13774">
                  <c:v>-0.16184599999999999</c:v>
                </c:pt>
                <c:pt idx="13775">
                  <c:v>-0.16245000000000001</c:v>
                </c:pt>
                <c:pt idx="13776">
                  <c:v>-0.163081</c:v>
                </c:pt>
                <c:pt idx="13777">
                  <c:v>-0.16374</c:v>
                </c:pt>
                <c:pt idx="13778">
                  <c:v>-0.16442000000000001</c:v>
                </c:pt>
                <c:pt idx="13779">
                  <c:v>-0.16511400000000001</c:v>
                </c:pt>
                <c:pt idx="13780">
                  <c:v>-0.16581799999999999</c:v>
                </c:pt>
                <c:pt idx="13781">
                  <c:v>-0.16653599999999999</c:v>
                </c:pt>
                <c:pt idx="13782">
                  <c:v>-0.16727300000000001</c:v>
                </c:pt>
                <c:pt idx="13783">
                  <c:v>-0.16803599999999999</c:v>
                </c:pt>
                <c:pt idx="13784">
                  <c:v>-0.168827</c:v>
                </c:pt>
                <c:pt idx="13785">
                  <c:v>-0.16964599999999999</c:v>
                </c:pt>
                <c:pt idx="13786">
                  <c:v>-0.17049700000000001</c:v>
                </c:pt>
                <c:pt idx="13787">
                  <c:v>-0.171378</c:v>
                </c:pt>
                <c:pt idx="13788">
                  <c:v>-0.172287</c:v>
                </c:pt>
                <c:pt idx="13789">
                  <c:v>-0.17321800000000001</c:v>
                </c:pt>
                <c:pt idx="13790">
                  <c:v>-0.17417299999999999</c:v>
                </c:pt>
                <c:pt idx="13791">
                  <c:v>-0.17515700000000001</c:v>
                </c:pt>
                <c:pt idx="13792">
                  <c:v>-0.176174</c:v>
                </c:pt>
                <c:pt idx="13793">
                  <c:v>-0.17722199999999999</c:v>
                </c:pt>
                <c:pt idx="13794">
                  <c:v>-0.17829600000000001</c:v>
                </c:pt>
                <c:pt idx="13795">
                  <c:v>-0.17939099999999999</c:v>
                </c:pt>
                <c:pt idx="13796">
                  <c:v>-0.18050099999999999</c:v>
                </c:pt>
                <c:pt idx="13797">
                  <c:v>-0.18162400000000001</c:v>
                </c:pt>
                <c:pt idx="13798">
                  <c:v>-0.18276300000000001</c:v>
                </c:pt>
                <c:pt idx="13799">
                  <c:v>-0.183919</c:v>
                </c:pt>
                <c:pt idx="13800">
                  <c:v>-0.18509500000000001</c:v>
                </c:pt>
                <c:pt idx="13801">
                  <c:v>-0.18629200000000001</c:v>
                </c:pt>
                <c:pt idx="13802">
                  <c:v>-0.18751000000000001</c:v>
                </c:pt>
                <c:pt idx="13803">
                  <c:v>-0.188748</c:v>
                </c:pt>
                <c:pt idx="13804">
                  <c:v>-0.19000800000000001</c:v>
                </c:pt>
                <c:pt idx="13805">
                  <c:v>-0.19128899999999999</c:v>
                </c:pt>
                <c:pt idx="13806">
                  <c:v>-0.19258900000000001</c:v>
                </c:pt>
                <c:pt idx="13807">
                  <c:v>-0.19390299999999999</c:v>
                </c:pt>
                <c:pt idx="13808">
                  <c:v>-0.19523099999999999</c:v>
                </c:pt>
                <c:pt idx="13809">
                  <c:v>-0.196575</c:v>
                </c:pt>
                <c:pt idx="13810">
                  <c:v>-0.197939</c:v>
                </c:pt>
                <c:pt idx="13811">
                  <c:v>-0.199326</c:v>
                </c:pt>
                <c:pt idx="13812">
                  <c:v>-0.200735</c:v>
                </c:pt>
                <c:pt idx="13813">
                  <c:v>-0.20216500000000001</c:v>
                </c:pt>
                <c:pt idx="13814">
                  <c:v>-0.20361099999999999</c:v>
                </c:pt>
                <c:pt idx="13815">
                  <c:v>-0.20507400000000001</c:v>
                </c:pt>
                <c:pt idx="13816">
                  <c:v>-0.20655200000000001</c:v>
                </c:pt>
                <c:pt idx="13817">
                  <c:v>-0.20804400000000001</c:v>
                </c:pt>
                <c:pt idx="13818">
                  <c:v>-0.20955099999999999</c:v>
                </c:pt>
                <c:pt idx="13819">
                  <c:v>-0.21107799999999999</c:v>
                </c:pt>
                <c:pt idx="13820">
                  <c:v>-0.21262300000000001</c:v>
                </c:pt>
                <c:pt idx="13821">
                  <c:v>-0.21418100000000001</c:v>
                </c:pt>
                <c:pt idx="13822">
                  <c:v>-0.215757</c:v>
                </c:pt>
                <c:pt idx="13823">
                  <c:v>-0.21735599999999999</c:v>
                </c:pt>
                <c:pt idx="13824">
                  <c:v>-0.21897800000000001</c:v>
                </c:pt>
                <c:pt idx="13825">
                  <c:v>-0.22062100000000001</c:v>
                </c:pt>
                <c:pt idx="13826">
                  <c:v>-0.22228300000000001</c:v>
                </c:pt>
                <c:pt idx="13827">
                  <c:v>-0.223968</c:v>
                </c:pt>
                <c:pt idx="13828">
                  <c:v>-0.22567499999999999</c:v>
                </c:pt>
                <c:pt idx="13829">
                  <c:v>-0.227405</c:v>
                </c:pt>
                <c:pt idx="13830">
                  <c:v>-0.229153</c:v>
                </c:pt>
                <c:pt idx="13831">
                  <c:v>-0.23091700000000001</c:v>
                </c:pt>
                <c:pt idx="13832">
                  <c:v>-0.23268900000000001</c:v>
                </c:pt>
                <c:pt idx="13833">
                  <c:v>-0.23446600000000001</c:v>
                </c:pt>
                <c:pt idx="13834">
                  <c:v>-0.23625099999999999</c:v>
                </c:pt>
                <c:pt idx="13835">
                  <c:v>-0.23805599999999999</c:v>
                </c:pt>
                <c:pt idx="13836">
                  <c:v>-0.23988399999999999</c:v>
                </c:pt>
                <c:pt idx="13837">
                  <c:v>-0.241729</c:v>
                </c:pt>
                <c:pt idx="13838">
                  <c:v>-0.24357799999999999</c:v>
                </c:pt>
                <c:pt idx="13839">
                  <c:v>-0.245424</c:v>
                </c:pt>
                <c:pt idx="13840">
                  <c:v>-0.24726699999999999</c:v>
                </c:pt>
                <c:pt idx="13841">
                  <c:v>-0.249107</c:v>
                </c:pt>
                <c:pt idx="13842">
                  <c:v>-0.250944</c:v>
                </c:pt>
                <c:pt idx="13843">
                  <c:v>-0.25277899999999998</c:v>
                </c:pt>
                <c:pt idx="13844">
                  <c:v>-0.25461699999999998</c:v>
                </c:pt>
                <c:pt idx="13845">
                  <c:v>-0.256463</c:v>
                </c:pt>
                <c:pt idx="13846">
                  <c:v>-0.25831700000000002</c:v>
                </c:pt>
                <c:pt idx="13847">
                  <c:v>-0.26016</c:v>
                </c:pt>
                <c:pt idx="13848">
                  <c:v>-0.261988</c:v>
                </c:pt>
                <c:pt idx="13849">
                  <c:v>-0.263818</c:v>
                </c:pt>
                <c:pt idx="13850">
                  <c:v>-0.26565499999999997</c:v>
                </c:pt>
                <c:pt idx="13851">
                  <c:v>-0.26748899999999998</c:v>
                </c:pt>
                <c:pt idx="13852">
                  <c:v>-0.26932400000000001</c:v>
                </c:pt>
                <c:pt idx="13853">
                  <c:v>-0.27116200000000001</c:v>
                </c:pt>
                <c:pt idx="13854">
                  <c:v>-0.27300099999999999</c:v>
                </c:pt>
                <c:pt idx="13855">
                  <c:v>-0.27483999999999997</c:v>
                </c:pt>
                <c:pt idx="13856">
                  <c:v>-0.276675</c:v>
                </c:pt>
                <c:pt idx="13857">
                  <c:v>-0.278501</c:v>
                </c:pt>
                <c:pt idx="13858">
                  <c:v>-0.28031299999999998</c:v>
                </c:pt>
                <c:pt idx="13859">
                  <c:v>-0.282107</c:v>
                </c:pt>
                <c:pt idx="13860">
                  <c:v>-0.28388099999999999</c:v>
                </c:pt>
                <c:pt idx="13861">
                  <c:v>-0.28563100000000002</c:v>
                </c:pt>
                <c:pt idx="13862">
                  <c:v>-0.287354</c:v>
                </c:pt>
                <c:pt idx="13863">
                  <c:v>-0.28905199999999998</c:v>
                </c:pt>
                <c:pt idx="13864">
                  <c:v>-0.29072999999999999</c:v>
                </c:pt>
                <c:pt idx="13865">
                  <c:v>-0.29238599999999998</c:v>
                </c:pt>
                <c:pt idx="13866">
                  <c:v>-0.294016</c:v>
                </c:pt>
                <c:pt idx="13867">
                  <c:v>-0.29561599999999999</c:v>
                </c:pt>
                <c:pt idx="13868">
                  <c:v>-0.29718600000000001</c:v>
                </c:pt>
                <c:pt idx="13869">
                  <c:v>-0.298734</c:v>
                </c:pt>
                <c:pt idx="13870">
                  <c:v>-0.30026199999999997</c:v>
                </c:pt>
                <c:pt idx="13871">
                  <c:v>-0.30176900000000001</c:v>
                </c:pt>
                <c:pt idx="13872">
                  <c:v>-0.30325299999999999</c:v>
                </c:pt>
                <c:pt idx="13873">
                  <c:v>-0.30471300000000001</c:v>
                </c:pt>
                <c:pt idx="13874">
                  <c:v>-0.30614999999999998</c:v>
                </c:pt>
                <c:pt idx="13875">
                  <c:v>-0.307558</c:v>
                </c:pt>
                <c:pt idx="13876">
                  <c:v>-0.30893199999999998</c:v>
                </c:pt>
                <c:pt idx="13877">
                  <c:v>-0.31026399999999998</c:v>
                </c:pt>
                <c:pt idx="13878">
                  <c:v>-0.311554</c:v>
                </c:pt>
                <c:pt idx="13879">
                  <c:v>-0.312801</c:v>
                </c:pt>
                <c:pt idx="13880">
                  <c:v>-0.31400299999999998</c:v>
                </c:pt>
                <c:pt idx="13881">
                  <c:v>-0.31515500000000002</c:v>
                </c:pt>
                <c:pt idx="13882">
                  <c:v>-0.31624999999999998</c:v>
                </c:pt>
                <c:pt idx="13883">
                  <c:v>-0.31727899999999998</c:v>
                </c:pt>
                <c:pt idx="13884">
                  <c:v>-0.318241</c:v>
                </c:pt>
                <c:pt idx="13885">
                  <c:v>-0.319135</c:v>
                </c:pt>
                <c:pt idx="13886">
                  <c:v>-0.319961</c:v>
                </c:pt>
                <c:pt idx="13887">
                  <c:v>-0.32072000000000001</c:v>
                </c:pt>
                <c:pt idx="13888">
                  <c:v>-0.32141399999999998</c:v>
                </c:pt>
                <c:pt idx="13889">
                  <c:v>-0.32203799999999999</c:v>
                </c:pt>
                <c:pt idx="13890">
                  <c:v>-0.32258900000000001</c:v>
                </c:pt>
                <c:pt idx="13891">
                  <c:v>-0.32306400000000002</c:v>
                </c:pt>
                <c:pt idx="13892">
                  <c:v>-0.323459</c:v>
                </c:pt>
                <c:pt idx="13893">
                  <c:v>-0.32377099999999998</c:v>
                </c:pt>
                <c:pt idx="13894">
                  <c:v>-0.32399099999999997</c:v>
                </c:pt>
                <c:pt idx="13895">
                  <c:v>-0.32411400000000001</c:v>
                </c:pt>
                <c:pt idx="13896">
                  <c:v>-0.32414100000000001</c:v>
                </c:pt>
                <c:pt idx="13897">
                  <c:v>-0.324073</c:v>
                </c:pt>
                <c:pt idx="13898">
                  <c:v>-0.32390999999999998</c:v>
                </c:pt>
                <c:pt idx="13899">
                  <c:v>-0.323654</c:v>
                </c:pt>
                <c:pt idx="13900">
                  <c:v>-0.32330399999999998</c:v>
                </c:pt>
                <c:pt idx="13901">
                  <c:v>-0.32286199999999998</c:v>
                </c:pt>
                <c:pt idx="13902">
                  <c:v>-0.322328</c:v>
                </c:pt>
                <c:pt idx="13903">
                  <c:v>-0.32169999999999999</c:v>
                </c:pt>
                <c:pt idx="13904">
                  <c:v>-0.32097799999999999</c:v>
                </c:pt>
                <c:pt idx="13905">
                  <c:v>-0.320162</c:v>
                </c:pt>
                <c:pt idx="13906">
                  <c:v>-0.31925100000000001</c:v>
                </c:pt>
                <c:pt idx="13907">
                  <c:v>-0.318241</c:v>
                </c:pt>
                <c:pt idx="13908">
                  <c:v>-0.31713000000000002</c:v>
                </c:pt>
                <c:pt idx="13909">
                  <c:v>-0.315917</c:v>
                </c:pt>
                <c:pt idx="13910">
                  <c:v>-0.31460399999999999</c:v>
                </c:pt>
                <c:pt idx="13911">
                  <c:v>-0.313193</c:v>
                </c:pt>
                <c:pt idx="13912">
                  <c:v>-0.31168400000000002</c:v>
                </c:pt>
                <c:pt idx="13913">
                  <c:v>-0.31007200000000001</c:v>
                </c:pt>
                <c:pt idx="13914">
                  <c:v>-0.30835299999999999</c:v>
                </c:pt>
                <c:pt idx="13915">
                  <c:v>-0.30652400000000002</c:v>
                </c:pt>
                <c:pt idx="13916">
                  <c:v>-0.30458400000000002</c:v>
                </c:pt>
                <c:pt idx="13917">
                  <c:v>-0.302537</c:v>
                </c:pt>
                <c:pt idx="13918">
                  <c:v>-0.30038500000000001</c:v>
                </c:pt>
                <c:pt idx="13919">
                  <c:v>-0.29812899999999998</c:v>
                </c:pt>
                <c:pt idx="13920">
                  <c:v>-0.295769</c:v>
                </c:pt>
                <c:pt idx="13921">
                  <c:v>-0.29330400000000001</c:v>
                </c:pt>
                <c:pt idx="13922">
                  <c:v>-0.29073399999999999</c:v>
                </c:pt>
                <c:pt idx="13923">
                  <c:v>-0.28806199999999998</c:v>
                </c:pt>
                <c:pt idx="13924">
                  <c:v>-0.28528900000000001</c:v>
                </c:pt>
                <c:pt idx="13925">
                  <c:v>-0.282414</c:v>
                </c:pt>
                <c:pt idx="13926">
                  <c:v>-0.27944000000000002</c:v>
                </c:pt>
                <c:pt idx="13927">
                  <c:v>-0.27637200000000001</c:v>
                </c:pt>
                <c:pt idx="13928">
                  <c:v>-0.27321299999999998</c:v>
                </c:pt>
                <c:pt idx="13929">
                  <c:v>-0.26996799999999999</c:v>
                </c:pt>
                <c:pt idx="13930">
                  <c:v>-0.26663700000000001</c:v>
                </c:pt>
                <c:pt idx="13931">
                  <c:v>-0.26322400000000001</c:v>
                </c:pt>
                <c:pt idx="13932">
                  <c:v>-0.25973800000000002</c:v>
                </c:pt>
                <c:pt idx="13933">
                  <c:v>-0.256185</c:v>
                </c:pt>
                <c:pt idx="13934">
                  <c:v>-0.25254599999999999</c:v>
                </c:pt>
                <c:pt idx="13935">
                  <c:v>-0.24880099999999999</c:v>
                </c:pt>
                <c:pt idx="13936">
                  <c:v>-0.244979</c:v>
                </c:pt>
                <c:pt idx="13937">
                  <c:v>-0.24110699999999999</c:v>
                </c:pt>
                <c:pt idx="13938">
                  <c:v>-0.237175</c:v>
                </c:pt>
                <c:pt idx="13939">
                  <c:v>-0.233178</c:v>
                </c:pt>
                <c:pt idx="13940">
                  <c:v>-0.229131</c:v>
                </c:pt>
                <c:pt idx="13941">
                  <c:v>-0.22504199999999999</c:v>
                </c:pt>
                <c:pt idx="13942">
                  <c:v>-0.220911</c:v>
                </c:pt>
                <c:pt idx="13943">
                  <c:v>-0.21673899999999999</c:v>
                </c:pt>
                <c:pt idx="13944">
                  <c:v>-0.21252699999999999</c:v>
                </c:pt>
                <c:pt idx="13945">
                  <c:v>-0.20827999999999999</c:v>
                </c:pt>
                <c:pt idx="13946">
                  <c:v>-0.20400399999999999</c:v>
                </c:pt>
                <c:pt idx="13947">
                  <c:v>-0.19970499999999999</c:v>
                </c:pt>
                <c:pt idx="13948">
                  <c:v>-0.19538900000000001</c:v>
                </c:pt>
                <c:pt idx="13949">
                  <c:v>-0.191057</c:v>
                </c:pt>
                <c:pt idx="13950">
                  <c:v>-0.18671399999999999</c:v>
                </c:pt>
                <c:pt idx="13951">
                  <c:v>-0.18237</c:v>
                </c:pt>
                <c:pt idx="13952">
                  <c:v>-0.178035</c:v>
                </c:pt>
                <c:pt idx="13953">
                  <c:v>-0.17371700000000001</c:v>
                </c:pt>
                <c:pt idx="13954">
                  <c:v>-0.16942499999999999</c:v>
                </c:pt>
                <c:pt idx="13955">
                  <c:v>-0.16516600000000001</c:v>
                </c:pt>
                <c:pt idx="13956">
                  <c:v>-0.160943</c:v>
                </c:pt>
                <c:pt idx="13957">
                  <c:v>-0.15676200000000001</c:v>
                </c:pt>
                <c:pt idx="13958">
                  <c:v>-0.15262600000000001</c:v>
                </c:pt>
                <c:pt idx="13959">
                  <c:v>-0.148539</c:v>
                </c:pt>
                <c:pt idx="13960">
                  <c:v>-0.14450099999999999</c:v>
                </c:pt>
                <c:pt idx="13961">
                  <c:v>-0.140515</c:v>
                </c:pt>
                <c:pt idx="13962">
                  <c:v>-0.13658699999999999</c:v>
                </c:pt>
                <c:pt idx="13963">
                  <c:v>-0.13272</c:v>
                </c:pt>
                <c:pt idx="13964">
                  <c:v>-0.128914</c:v>
                </c:pt>
                <c:pt idx="13965">
                  <c:v>-0.12517300000000001</c:v>
                </c:pt>
                <c:pt idx="13966">
                  <c:v>-0.12149799999999999</c:v>
                </c:pt>
                <c:pt idx="13967">
                  <c:v>-0.117893</c:v>
                </c:pt>
                <c:pt idx="13968">
                  <c:v>-0.114359</c:v>
                </c:pt>
                <c:pt idx="13969">
                  <c:v>-0.11089599999999999</c:v>
                </c:pt>
                <c:pt idx="13970">
                  <c:v>-0.10750700000000001</c:v>
                </c:pt>
                <c:pt idx="13971">
                  <c:v>-0.10419399999999999</c:v>
                </c:pt>
                <c:pt idx="13972">
                  <c:v>-0.10095800000000001</c:v>
                </c:pt>
                <c:pt idx="13973">
                  <c:v>-9.7803699999999993E-2</c:v>
                </c:pt>
                <c:pt idx="13974">
                  <c:v>-9.4733899999999996E-2</c:v>
                </c:pt>
                <c:pt idx="13975">
                  <c:v>-9.1753299999999996E-2</c:v>
                </c:pt>
                <c:pt idx="13976">
                  <c:v>-8.8864499999999999E-2</c:v>
                </c:pt>
                <c:pt idx="13977">
                  <c:v>-8.6067500000000005E-2</c:v>
                </c:pt>
                <c:pt idx="13978">
                  <c:v>-8.3362599999999995E-2</c:v>
                </c:pt>
                <c:pt idx="13979">
                  <c:v>-8.0750699999999995E-2</c:v>
                </c:pt>
                <c:pt idx="13980">
                  <c:v>-7.8231599999999998E-2</c:v>
                </c:pt>
                <c:pt idx="13981">
                  <c:v>-7.58051E-2</c:v>
                </c:pt>
                <c:pt idx="13982">
                  <c:v>-7.34712E-2</c:v>
                </c:pt>
                <c:pt idx="13983">
                  <c:v>-7.1229399999999998E-2</c:v>
                </c:pt>
                <c:pt idx="13984">
                  <c:v>-6.90804E-2</c:v>
                </c:pt>
                <c:pt idx="13985">
                  <c:v>-6.7025199999999993E-2</c:v>
                </c:pt>
                <c:pt idx="13986">
                  <c:v>-6.5065799999999993E-2</c:v>
                </c:pt>
                <c:pt idx="13987">
                  <c:v>-6.3205600000000001E-2</c:v>
                </c:pt>
                <c:pt idx="13988">
                  <c:v>-6.1449299999999998E-2</c:v>
                </c:pt>
                <c:pt idx="13989">
                  <c:v>-5.9798400000000002E-2</c:v>
                </c:pt>
                <c:pt idx="13990">
                  <c:v>-5.8251499999999998E-2</c:v>
                </c:pt>
                <c:pt idx="13991">
                  <c:v>-5.6806700000000002E-2</c:v>
                </c:pt>
                <c:pt idx="13992">
                  <c:v>-5.5463600000000002E-2</c:v>
                </c:pt>
                <c:pt idx="13993">
                  <c:v>-5.4221400000000003E-2</c:v>
                </c:pt>
                <c:pt idx="13994">
                  <c:v>-5.3076199999999997E-2</c:v>
                </c:pt>
                <c:pt idx="13995">
                  <c:v>-5.2023399999999997E-2</c:v>
                </c:pt>
                <c:pt idx="13996">
                  <c:v>-5.1060399999999999E-2</c:v>
                </c:pt>
                <c:pt idx="13997">
                  <c:v>-5.0185599999999997E-2</c:v>
                </c:pt>
                <c:pt idx="13998">
                  <c:v>-4.93988E-2</c:v>
                </c:pt>
                <c:pt idx="13999">
                  <c:v>-4.8701099999999997E-2</c:v>
                </c:pt>
                <c:pt idx="14000">
                  <c:v>-4.8090399999999998E-2</c:v>
                </c:pt>
                <c:pt idx="14001">
                  <c:v>-4.75596E-2</c:v>
                </c:pt>
                <c:pt idx="14002">
                  <c:v>-4.71023E-2</c:v>
                </c:pt>
                <c:pt idx="14003">
                  <c:v>-4.6716599999999997E-2</c:v>
                </c:pt>
                <c:pt idx="14004">
                  <c:v>-4.6405099999999998E-2</c:v>
                </c:pt>
                <c:pt idx="14005">
                  <c:v>-4.6170999999999997E-2</c:v>
                </c:pt>
                <c:pt idx="14006">
                  <c:v>-4.6016099999999997E-2</c:v>
                </c:pt>
                <c:pt idx="14007">
                  <c:v>-4.5941599999999999E-2</c:v>
                </c:pt>
                <c:pt idx="14008">
                  <c:v>-4.5944800000000001E-2</c:v>
                </c:pt>
                <c:pt idx="14009">
                  <c:v>-4.6020600000000002E-2</c:v>
                </c:pt>
                <c:pt idx="14010">
                  <c:v>-4.6167300000000001E-2</c:v>
                </c:pt>
                <c:pt idx="14011">
                  <c:v>-4.6385599999999999E-2</c:v>
                </c:pt>
                <c:pt idx="14012">
                  <c:v>-4.6674800000000002E-2</c:v>
                </c:pt>
                <c:pt idx="14013">
                  <c:v>-4.7035599999999997E-2</c:v>
                </c:pt>
                <c:pt idx="14014">
                  <c:v>-4.7468499999999997E-2</c:v>
                </c:pt>
                <c:pt idx="14015">
                  <c:v>-4.79715E-2</c:v>
                </c:pt>
                <c:pt idx="14016">
                  <c:v>-4.8541300000000003E-2</c:v>
                </c:pt>
                <c:pt idx="14017">
                  <c:v>-4.91744E-2</c:v>
                </c:pt>
                <c:pt idx="14018">
                  <c:v>-4.9866800000000003E-2</c:v>
                </c:pt>
                <c:pt idx="14019">
                  <c:v>-5.0616800000000003E-2</c:v>
                </c:pt>
                <c:pt idx="14020">
                  <c:v>-5.14294E-2</c:v>
                </c:pt>
                <c:pt idx="14021">
                  <c:v>-5.2294800000000002E-2</c:v>
                </c:pt>
                <c:pt idx="14022">
                  <c:v>-5.3173600000000001E-2</c:v>
                </c:pt>
                <c:pt idx="14023">
                  <c:v>-5.4060400000000002E-2</c:v>
                </c:pt>
                <c:pt idx="14024">
                  <c:v>-5.4996000000000003E-2</c:v>
                </c:pt>
                <c:pt idx="14025">
                  <c:v>-5.5982999999999998E-2</c:v>
                </c:pt>
                <c:pt idx="14026">
                  <c:v>-5.6998199999999999E-2</c:v>
                </c:pt>
                <c:pt idx="14027">
                  <c:v>-5.8042700000000003E-2</c:v>
                </c:pt>
                <c:pt idx="14028">
                  <c:v>-5.91215E-2</c:v>
                </c:pt>
                <c:pt idx="14029">
                  <c:v>-6.02315E-2</c:v>
                </c:pt>
                <c:pt idx="14030">
                  <c:v>-6.1368100000000002E-2</c:v>
                </c:pt>
                <c:pt idx="14031">
                  <c:v>-6.25275E-2</c:v>
                </c:pt>
                <c:pt idx="14032">
                  <c:v>-6.3707100000000003E-2</c:v>
                </c:pt>
                <c:pt idx="14033">
                  <c:v>-6.4905900000000002E-2</c:v>
                </c:pt>
                <c:pt idx="14034">
                  <c:v>-6.6123799999999996E-2</c:v>
                </c:pt>
                <c:pt idx="14035">
                  <c:v>-6.7359699999999995E-2</c:v>
                </c:pt>
                <c:pt idx="14036">
                  <c:v>-6.8612500000000007E-2</c:v>
                </c:pt>
                <c:pt idx="14037">
                  <c:v>-6.9881899999999997E-2</c:v>
                </c:pt>
                <c:pt idx="14038">
                  <c:v>-7.1168599999999999E-2</c:v>
                </c:pt>
                <c:pt idx="14039">
                  <c:v>-7.2473399999999993E-2</c:v>
                </c:pt>
                <c:pt idx="14040">
                  <c:v>-7.3798000000000002E-2</c:v>
                </c:pt>
                <c:pt idx="14041">
                  <c:v>-7.5143500000000002E-2</c:v>
                </c:pt>
                <c:pt idx="14042">
                  <c:v>-7.6509199999999999E-2</c:v>
                </c:pt>
                <c:pt idx="14043">
                  <c:v>-7.7892699999999995E-2</c:v>
                </c:pt>
                <c:pt idx="14044">
                  <c:v>-7.9290700000000006E-2</c:v>
                </c:pt>
                <c:pt idx="14045">
                  <c:v>-8.0699800000000002E-2</c:v>
                </c:pt>
                <c:pt idx="14046">
                  <c:v>-8.2117200000000001E-2</c:v>
                </c:pt>
                <c:pt idx="14047">
                  <c:v>-8.3540400000000001E-2</c:v>
                </c:pt>
                <c:pt idx="14048">
                  <c:v>-8.4966700000000006E-2</c:v>
                </c:pt>
                <c:pt idx="14049">
                  <c:v>-8.6394100000000001E-2</c:v>
                </c:pt>
                <c:pt idx="14050">
                  <c:v>-8.7820899999999993E-2</c:v>
                </c:pt>
                <c:pt idx="14051">
                  <c:v>-8.9244599999999993E-2</c:v>
                </c:pt>
                <c:pt idx="14052">
                  <c:v>-9.0663400000000005E-2</c:v>
                </c:pt>
                <c:pt idx="14053">
                  <c:v>-9.2075000000000004E-2</c:v>
                </c:pt>
                <c:pt idx="14054">
                  <c:v>-9.3475799999999998E-2</c:v>
                </c:pt>
                <c:pt idx="14055">
                  <c:v>-9.4863299999999998E-2</c:v>
                </c:pt>
                <c:pt idx="14056">
                  <c:v>-9.6236500000000003E-2</c:v>
                </c:pt>
                <c:pt idx="14057">
                  <c:v>-9.7594100000000003E-2</c:v>
                </c:pt>
                <c:pt idx="14058">
                  <c:v>-9.8934900000000006E-2</c:v>
                </c:pt>
                <c:pt idx="14059">
                  <c:v>-0.100259</c:v>
                </c:pt>
                <c:pt idx="14060">
                  <c:v>-0.101565</c:v>
                </c:pt>
                <c:pt idx="14061">
                  <c:v>-0.102854</c:v>
                </c:pt>
                <c:pt idx="14062">
                  <c:v>-0.104125</c:v>
                </c:pt>
                <c:pt idx="14063">
                  <c:v>-0.105378</c:v>
                </c:pt>
                <c:pt idx="14064">
                  <c:v>-0.106612</c:v>
                </c:pt>
                <c:pt idx="14065">
                  <c:v>-0.10782700000000001</c:v>
                </c:pt>
                <c:pt idx="14066">
                  <c:v>-0.10902000000000001</c:v>
                </c:pt>
                <c:pt idx="14067">
                  <c:v>-0.110192</c:v>
                </c:pt>
                <c:pt idx="14068">
                  <c:v>-0.111341</c:v>
                </c:pt>
                <c:pt idx="14069">
                  <c:v>-0.112468</c:v>
                </c:pt>
                <c:pt idx="14070">
                  <c:v>-0.113569</c:v>
                </c:pt>
                <c:pt idx="14071">
                  <c:v>-0.11464299999999999</c:v>
                </c:pt>
                <c:pt idx="14072">
                  <c:v>-0.115686</c:v>
                </c:pt>
                <c:pt idx="14073">
                  <c:v>-0.116698</c:v>
                </c:pt>
                <c:pt idx="14074">
                  <c:v>-0.11767900000000001</c:v>
                </c:pt>
                <c:pt idx="14075">
                  <c:v>-0.11863</c:v>
                </c:pt>
                <c:pt idx="14076">
                  <c:v>-0.11955300000000001</c:v>
                </c:pt>
                <c:pt idx="14077">
                  <c:v>-0.12045</c:v>
                </c:pt>
                <c:pt idx="14078">
                  <c:v>-0.121319</c:v>
                </c:pt>
                <c:pt idx="14079">
                  <c:v>-0.12216200000000001</c:v>
                </c:pt>
                <c:pt idx="14080">
                  <c:v>-0.122977</c:v>
                </c:pt>
                <c:pt idx="14081">
                  <c:v>-0.123763</c:v>
                </c:pt>
                <c:pt idx="14082">
                  <c:v>-0.124518</c:v>
                </c:pt>
                <c:pt idx="14083">
                  <c:v>-0.12524099999999999</c:v>
                </c:pt>
                <c:pt idx="14084">
                  <c:v>-0.12593199999999999</c:v>
                </c:pt>
                <c:pt idx="14085">
                  <c:v>-0.12659300000000001</c:v>
                </c:pt>
                <c:pt idx="14086">
                  <c:v>-0.12722700000000001</c:v>
                </c:pt>
                <c:pt idx="14087">
                  <c:v>-0.127835</c:v>
                </c:pt>
                <c:pt idx="14088">
                  <c:v>-0.128412</c:v>
                </c:pt>
                <c:pt idx="14089">
                  <c:v>-0.12895699999999999</c:v>
                </c:pt>
                <c:pt idx="14090">
                  <c:v>-0.129466</c:v>
                </c:pt>
                <c:pt idx="14091">
                  <c:v>-0.129942</c:v>
                </c:pt>
                <c:pt idx="14092">
                  <c:v>-0.130387</c:v>
                </c:pt>
                <c:pt idx="14093">
                  <c:v>-0.130801</c:v>
                </c:pt>
                <c:pt idx="14094">
                  <c:v>-0.131187</c:v>
                </c:pt>
                <c:pt idx="14095">
                  <c:v>-0.131548</c:v>
                </c:pt>
                <c:pt idx="14096">
                  <c:v>-0.131881</c:v>
                </c:pt>
                <c:pt idx="14097">
                  <c:v>-0.13218199999999999</c:v>
                </c:pt>
                <c:pt idx="14098">
                  <c:v>-0.13245299999999999</c:v>
                </c:pt>
                <c:pt idx="14099">
                  <c:v>-0.13269900000000001</c:v>
                </c:pt>
                <c:pt idx="14100">
                  <c:v>-0.13292300000000001</c:v>
                </c:pt>
                <c:pt idx="14101">
                  <c:v>-0.133128</c:v>
                </c:pt>
                <c:pt idx="14102">
                  <c:v>-0.13331200000000001</c:v>
                </c:pt>
                <c:pt idx="14103">
                  <c:v>-0.13347300000000001</c:v>
                </c:pt>
                <c:pt idx="14104">
                  <c:v>-0.13361200000000001</c:v>
                </c:pt>
                <c:pt idx="14105">
                  <c:v>-0.13372899999999999</c:v>
                </c:pt>
                <c:pt idx="14106">
                  <c:v>-0.133824</c:v>
                </c:pt>
                <c:pt idx="14107">
                  <c:v>-0.13389599999999999</c:v>
                </c:pt>
                <c:pt idx="14108">
                  <c:v>-0.13395000000000001</c:v>
                </c:pt>
                <c:pt idx="14109">
                  <c:v>-0.13398599999999999</c:v>
                </c:pt>
                <c:pt idx="14110">
                  <c:v>-0.13400899999999999</c:v>
                </c:pt>
                <c:pt idx="14111">
                  <c:v>-0.134019</c:v>
                </c:pt>
                <c:pt idx="14112">
                  <c:v>-0.134016</c:v>
                </c:pt>
                <c:pt idx="14113">
                  <c:v>-0.13400100000000001</c:v>
                </c:pt>
                <c:pt idx="14114">
                  <c:v>-0.13397500000000001</c:v>
                </c:pt>
                <c:pt idx="14115">
                  <c:v>-0.133939</c:v>
                </c:pt>
                <c:pt idx="14116">
                  <c:v>-0.13389000000000001</c:v>
                </c:pt>
                <c:pt idx="14117">
                  <c:v>-0.133828</c:v>
                </c:pt>
                <c:pt idx="14118">
                  <c:v>-0.13375200000000001</c:v>
                </c:pt>
                <c:pt idx="14119">
                  <c:v>-0.13366400000000001</c:v>
                </c:pt>
                <c:pt idx="14120">
                  <c:v>-0.13356499999999999</c:v>
                </c:pt>
                <c:pt idx="14121">
                  <c:v>-0.13345599999999999</c:v>
                </c:pt>
                <c:pt idx="14122">
                  <c:v>-0.13333700000000001</c:v>
                </c:pt>
                <c:pt idx="14123">
                  <c:v>-0.13320699999999999</c:v>
                </c:pt>
                <c:pt idx="14124">
                  <c:v>-0.13306799999999999</c:v>
                </c:pt>
                <c:pt idx="14125">
                  <c:v>-0.13292100000000001</c:v>
                </c:pt>
                <c:pt idx="14126">
                  <c:v>-0.13276499999999999</c:v>
                </c:pt>
                <c:pt idx="14127">
                  <c:v>-0.13259899999999999</c:v>
                </c:pt>
                <c:pt idx="14128">
                  <c:v>-0.13242399999999999</c:v>
                </c:pt>
                <c:pt idx="14129">
                  <c:v>-0.13224</c:v>
                </c:pt>
                <c:pt idx="14130">
                  <c:v>-0.132049</c:v>
                </c:pt>
                <c:pt idx="14131">
                  <c:v>-0.13184899999999999</c:v>
                </c:pt>
                <c:pt idx="14132">
                  <c:v>-0.13164100000000001</c:v>
                </c:pt>
                <c:pt idx="14133">
                  <c:v>-0.13142200000000001</c:v>
                </c:pt>
                <c:pt idx="14134">
                  <c:v>-0.13119</c:v>
                </c:pt>
                <c:pt idx="14135">
                  <c:v>-0.13094700000000001</c:v>
                </c:pt>
                <c:pt idx="14136">
                  <c:v>-0.13069</c:v>
                </c:pt>
                <c:pt idx="14137">
                  <c:v>-0.13042000000000001</c:v>
                </c:pt>
                <c:pt idx="14138">
                  <c:v>-0.130136</c:v>
                </c:pt>
                <c:pt idx="14139">
                  <c:v>-0.12983900000000001</c:v>
                </c:pt>
                <c:pt idx="14140">
                  <c:v>-0.129527</c:v>
                </c:pt>
                <c:pt idx="14141">
                  <c:v>-0.12919900000000001</c:v>
                </c:pt>
                <c:pt idx="14142">
                  <c:v>-0.128854</c:v>
                </c:pt>
                <c:pt idx="14143">
                  <c:v>-0.12848999999999999</c:v>
                </c:pt>
                <c:pt idx="14144">
                  <c:v>-0.128105</c:v>
                </c:pt>
                <c:pt idx="14145">
                  <c:v>-0.12769800000000001</c:v>
                </c:pt>
                <c:pt idx="14146">
                  <c:v>-0.12726599999999999</c:v>
                </c:pt>
                <c:pt idx="14147">
                  <c:v>-0.12680900000000001</c:v>
                </c:pt>
                <c:pt idx="14148">
                  <c:v>-0.12632599999999999</c:v>
                </c:pt>
                <c:pt idx="14149">
                  <c:v>-0.12581700000000001</c:v>
                </c:pt>
                <c:pt idx="14150">
                  <c:v>-0.125281</c:v>
                </c:pt>
                <c:pt idx="14151">
                  <c:v>-0.12471699999999999</c:v>
                </c:pt>
                <c:pt idx="14152">
                  <c:v>-0.124124</c:v>
                </c:pt>
                <c:pt idx="14153">
                  <c:v>-0.1235</c:v>
                </c:pt>
                <c:pt idx="14154">
                  <c:v>-0.122845</c:v>
                </c:pt>
                <c:pt idx="14155">
                  <c:v>-0.122157</c:v>
                </c:pt>
                <c:pt idx="14156">
                  <c:v>-0.121436</c:v>
                </c:pt>
                <c:pt idx="14157">
                  <c:v>-0.12067899999999999</c:v>
                </c:pt>
                <c:pt idx="14158">
                  <c:v>-0.11988600000000001</c:v>
                </c:pt>
                <c:pt idx="14159">
                  <c:v>-0.11905499999999999</c:v>
                </c:pt>
                <c:pt idx="14160">
                  <c:v>-0.118185</c:v>
                </c:pt>
                <c:pt idx="14161">
                  <c:v>-0.117274</c:v>
                </c:pt>
                <c:pt idx="14162">
                  <c:v>-0.11632199999999999</c:v>
                </c:pt>
                <c:pt idx="14163">
                  <c:v>-0.115326</c:v>
                </c:pt>
                <c:pt idx="14164">
                  <c:v>-0.114287</c:v>
                </c:pt>
                <c:pt idx="14165">
                  <c:v>-0.113202</c:v>
                </c:pt>
                <c:pt idx="14166">
                  <c:v>-0.11207</c:v>
                </c:pt>
                <c:pt idx="14167">
                  <c:v>-0.110891</c:v>
                </c:pt>
                <c:pt idx="14168">
                  <c:v>-0.10966099999999999</c:v>
                </c:pt>
                <c:pt idx="14169">
                  <c:v>-0.108379</c:v>
                </c:pt>
                <c:pt idx="14170">
                  <c:v>-0.107043</c:v>
                </c:pt>
                <c:pt idx="14171">
                  <c:v>-0.105652</c:v>
                </c:pt>
                <c:pt idx="14172">
                  <c:v>-0.104204</c:v>
                </c:pt>
                <c:pt idx="14173">
                  <c:v>-0.102699</c:v>
                </c:pt>
                <c:pt idx="14174">
                  <c:v>-0.10113800000000001</c:v>
                </c:pt>
                <c:pt idx="14175">
                  <c:v>-9.9518099999999998E-2</c:v>
                </c:pt>
                <c:pt idx="14176">
                  <c:v>-9.7838400000000006E-2</c:v>
                </c:pt>
                <c:pt idx="14177">
                  <c:v>-9.6097399999999999E-2</c:v>
                </c:pt>
                <c:pt idx="14178">
                  <c:v>-9.4294500000000003E-2</c:v>
                </c:pt>
                <c:pt idx="14179">
                  <c:v>-9.2429999999999998E-2</c:v>
                </c:pt>
                <c:pt idx="14180">
                  <c:v>-9.0504000000000001E-2</c:v>
                </c:pt>
                <c:pt idx="14181">
                  <c:v>-8.8516499999999998E-2</c:v>
                </c:pt>
                <c:pt idx="14182">
                  <c:v>-8.6467799999999997E-2</c:v>
                </c:pt>
                <c:pt idx="14183">
                  <c:v>-8.43579E-2</c:v>
                </c:pt>
                <c:pt idx="14184">
                  <c:v>-8.2186599999999999E-2</c:v>
                </c:pt>
                <c:pt idx="14185">
                  <c:v>-7.9953800000000005E-2</c:v>
                </c:pt>
                <c:pt idx="14186">
                  <c:v>-7.7659500000000006E-2</c:v>
                </c:pt>
                <c:pt idx="14187">
                  <c:v>-7.5303700000000001E-2</c:v>
                </c:pt>
                <c:pt idx="14188">
                  <c:v>-7.2885599999999995E-2</c:v>
                </c:pt>
                <c:pt idx="14189">
                  <c:v>-7.0404099999999997E-2</c:v>
                </c:pt>
                <c:pt idx="14190">
                  <c:v>-6.78589E-2</c:v>
                </c:pt>
                <c:pt idx="14191">
                  <c:v>-6.5251299999999998E-2</c:v>
                </c:pt>
                <c:pt idx="14192">
                  <c:v>-6.2582200000000004E-2</c:v>
                </c:pt>
                <c:pt idx="14193">
                  <c:v>-5.9851500000000002E-2</c:v>
                </c:pt>
                <c:pt idx="14194">
                  <c:v>-5.7059400000000003E-2</c:v>
                </c:pt>
                <c:pt idx="14195">
                  <c:v>-5.4206400000000002E-2</c:v>
                </c:pt>
                <c:pt idx="14196">
                  <c:v>-5.1293699999999998E-2</c:v>
                </c:pt>
                <c:pt idx="14197">
                  <c:v>-4.8322400000000001E-2</c:v>
                </c:pt>
                <c:pt idx="14198">
                  <c:v>-4.5293800000000002E-2</c:v>
                </c:pt>
                <c:pt idx="14199">
                  <c:v>-4.2208799999999998E-2</c:v>
                </c:pt>
                <c:pt idx="14200">
                  <c:v>-3.9069199999999998E-2</c:v>
                </c:pt>
                <c:pt idx="14201">
                  <c:v>-3.5876600000000002E-2</c:v>
                </c:pt>
                <c:pt idx="14202">
                  <c:v>-3.2632500000000002E-2</c:v>
                </c:pt>
                <c:pt idx="14203">
                  <c:v>-2.9338699999999999E-2</c:v>
                </c:pt>
                <c:pt idx="14204">
                  <c:v>-2.5996499999999999E-2</c:v>
                </c:pt>
                <c:pt idx="14205">
                  <c:v>-2.2607100000000001E-2</c:v>
                </c:pt>
                <c:pt idx="14206">
                  <c:v>-1.9171500000000001E-2</c:v>
                </c:pt>
                <c:pt idx="14207">
                  <c:v>-1.56905E-2</c:v>
                </c:pt>
                <c:pt idx="14208">
                  <c:v>-1.21663E-2</c:v>
                </c:pt>
                <c:pt idx="14209" formatCode="0.00E+00">
                  <c:v>-8.6008899999999999E-3</c:v>
                </c:pt>
                <c:pt idx="14210" formatCode="0.00E+00">
                  <c:v>-4.9966799999999999E-3</c:v>
                </c:pt>
                <c:pt idx="14211" formatCode="0.00E+00">
                  <c:v>-1.35618E-3</c:v>
                </c:pt>
                <c:pt idx="14212" formatCode="0.00E+00">
                  <c:v>2.31781E-3</c:v>
                </c:pt>
                <c:pt idx="14213" formatCode="0.00E+00">
                  <c:v>6.0222799999999996E-3</c:v>
                </c:pt>
                <c:pt idx="14214" formatCode="0.00E+00">
                  <c:v>9.7543899999999999E-3</c:v>
                </c:pt>
                <c:pt idx="14215">
                  <c:v>1.35114E-2</c:v>
                </c:pt>
                <c:pt idx="14216">
                  <c:v>1.7290400000000001E-2</c:v>
                </c:pt>
                <c:pt idx="14217">
                  <c:v>2.10885E-2</c:v>
                </c:pt>
                <c:pt idx="14218">
                  <c:v>2.4903000000000002E-2</c:v>
                </c:pt>
                <c:pt idx="14219">
                  <c:v>2.8730800000000001E-2</c:v>
                </c:pt>
                <c:pt idx="14220">
                  <c:v>3.2569000000000001E-2</c:v>
                </c:pt>
                <c:pt idx="14221">
                  <c:v>3.6414599999999998E-2</c:v>
                </c:pt>
                <c:pt idx="14222">
                  <c:v>4.0265000000000002E-2</c:v>
                </c:pt>
                <c:pt idx="14223">
                  <c:v>4.4117499999999997E-2</c:v>
                </c:pt>
                <c:pt idx="14224">
                  <c:v>4.7969299999999999E-2</c:v>
                </c:pt>
                <c:pt idx="14225">
                  <c:v>5.1816599999999997E-2</c:v>
                </c:pt>
                <c:pt idx="14226">
                  <c:v>5.5655000000000003E-2</c:v>
                </c:pt>
                <c:pt idx="14227">
                  <c:v>5.9480199999999997E-2</c:v>
                </c:pt>
                <c:pt idx="14228">
                  <c:v>6.3289200000000004E-2</c:v>
                </c:pt>
                <c:pt idx="14229">
                  <c:v>6.7079E-2</c:v>
                </c:pt>
                <c:pt idx="14230">
                  <c:v>7.0846699999999999E-2</c:v>
                </c:pt>
                <c:pt idx="14231">
                  <c:v>7.4588699999999994E-2</c:v>
                </c:pt>
                <c:pt idx="14232">
                  <c:v>7.8301999999999997E-2</c:v>
                </c:pt>
                <c:pt idx="14233">
                  <c:v>8.1983500000000001E-2</c:v>
                </c:pt>
                <c:pt idx="14234">
                  <c:v>8.5630100000000001E-2</c:v>
                </c:pt>
                <c:pt idx="14235">
                  <c:v>8.9238100000000001E-2</c:v>
                </c:pt>
                <c:pt idx="14236">
                  <c:v>9.2804200000000003E-2</c:v>
                </c:pt>
                <c:pt idx="14237">
                  <c:v>9.6325300000000003E-2</c:v>
                </c:pt>
                <c:pt idx="14238">
                  <c:v>9.9797800000000006E-2</c:v>
                </c:pt>
                <c:pt idx="14239">
                  <c:v>0.103218</c:v>
                </c:pt>
                <c:pt idx="14240">
                  <c:v>0.106582</c:v>
                </c:pt>
                <c:pt idx="14241">
                  <c:v>0.109888</c:v>
                </c:pt>
                <c:pt idx="14242">
                  <c:v>0.113133</c:v>
                </c:pt>
                <c:pt idx="14243">
                  <c:v>0.116313</c:v>
                </c:pt>
                <c:pt idx="14244">
                  <c:v>0.119426</c:v>
                </c:pt>
                <c:pt idx="14245">
                  <c:v>0.12246799999999999</c:v>
                </c:pt>
                <c:pt idx="14246">
                  <c:v>0.12543699999999999</c:v>
                </c:pt>
                <c:pt idx="14247">
                  <c:v>0.12833</c:v>
                </c:pt>
                <c:pt idx="14248">
                  <c:v>0.13114200000000001</c:v>
                </c:pt>
                <c:pt idx="14249">
                  <c:v>0.13387099999999999</c:v>
                </c:pt>
                <c:pt idx="14250">
                  <c:v>0.136514</c:v>
                </c:pt>
                <c:pt idx="14251">
                  <c:v>0.139069</c:v>
                </c:pt>
                <c:pt idx="14252">
                  <c:v>0.14153199999999999</c:v>
                </c:pt>
                <c:pt idx="14253">
                  <c:v>0.1439</c:v>
                </c:pt>
                <c:pt idx="14254">
                  <c:v>0.146171</c:v>
                </c:pt>
                <c:pt idx="14255">
                  <c:v>0.148343</c:v>
                </c:pt>
                <c:pt idx="14256">
                  <c:v>0.15041299999999999</c:v>
                </c:pt>
                <c:pt idx="14257">
                  <c:v>0.15237999999999999</c:v>
                </c:pt>
                <c:pt idx="14258">
                  <c:v>0.15424099999999999</c:v>
                </c:pt>
                <c:pt idx="14259">
                  <c:v>0.15599399999999999</c:v>
                </c:pt>
                <c:pt idx="14260">
                  <c:v>0.157638</c:v>
                </c:pt>
                <c:pt idx="14261">
                  <c:v>0.15917000000000001</c:v>
                </c:pt>
                <c:pt idx="14262">
                  <c:v>0.16058900000000001</c:v>
                </c:pt>
                <c:pt idx="14263">
                  <c:v>0.16189400000000001</c:v>
                </c:pt>
                <c:pt idx="14264">
                  <c:v>0.163082</c:v>
                </c:pt>
                <c:pt idx="14265">
                  <c:v>0.164155</c:v>
                </c:pt>
                <c:pt idx="14266">
                  <c:v>0.16511000000000001</c:v>
                </c:pt>
                <c:pt idx="14267">
                  <c:v>0.16594500000000001</c:v>
                </c:pt>
                <c:pt idx="14268">
                  <c:v>0.166658</c:v>
                </c:pt>
                <c:pt idx="14269">
                  <c:v>0.16725000000000001</c:v>
                </c:pt>
                <c:pt idx="14270">
                  <c:v>0.16771800000000001</c:v>
                </c:pt>
                <c:pt idx="14271">
                  <c:v>0.16806099999999999</c:v>
                </c:pt>
                <c:pt idx="14272">
                  <c:v>0.16828000000000001</c:v>
                </c:pt>
                <c:pt idx="14273">
                  <c:v>0.16837199999999999</c:v>
                </c:pt>
                <c:pt idx="14274">
                  <c:v>0.16833999999999999</c:v>
                </c:pt>
                <c:pt idx="14275">
                  <c:v>0.168183</c:v>
                </c:pt>
                <c:pt idx="14276">
                  <c:v>0.16789999999999999</c:v>
                </c:pt>
                <c:pt idx="14277">
                  <c:v>0.167494</c:v>
                </c:pt>
                <c:pt idx="14278">
                  <c:v>0.166963</c:v>
                </c:pt>
                <c:pt idx="14279">
                  <c:v>0.16630900000000001</c:v>
                </c:pt>
                <c:pt idx="14280">
                  <c:v>0.16553200000000001</c:v>
                </c:pt>
                <c:pt idx="14281">
                  <c:v>0.164634</c:v>
                </c:pt>
                <c:pt idx="14282">
                  <c:v>0.16361400000000001</c:v>
                </c:pt>
                <c:pt idx="14283">
                  <c:v>0.16247500000000001</c:v>
                </c:pt>
                <c:pt idx="14284">
                  <c:v>0.161216</c:v>
                </c:pt>
                <c:pt idx="14285">
                  <c:v>0.15984000000000001</c:v>
                </c:pt>
                <c:pt idx="14286">
                  <c:v>0.15834599999999999</c:v>
                </c:pt>
                <c:pt idx="14287">
                  <c:v>0.15673799999999999</c:v>
                </c:pt>
                <c:pt idx="14288">
                  <c:v>0.15501499999999999</c:v>
                </c:pt>
                <c:pt idx="14289">
                  <c:v>0.15317900000000001</c:v>
                </c:pt>
                <c:pt idx="14290">
                  <c:v>0.15123300000000001</c:v>
                </c:pt>
                <c:pt idx="14291">
                  <c:v>0.149177</c:v>
                </c:pt>
                <c:pt idx="14292">
                  <c:v>0.14701400000000001</c:v>
                </c:pt>
                <c:pt idx="14293">
                  <c:v>0.14474600000000001</c:v>
                </c:pt>
                <c:pt idx="14294">
                  <c:v>0.142377</c:v>
                </c:pt>
                <c:pt idx="14295">
                  <c:v>0.13990900000000001</c:v>
                </c:pt>
                <c:pt idx="14296">
                  <c:v>0.137346</c:v>
                </c:pt>
                <c:pt idx="14297">
                  <c:v>0.134689</c:v>
                </c:pt>
                <c:pt idx="14298">
                  <c:v>0.131941</c:v>
                </c:pt>
                <c:pt idx="14299">
                  <c:v>0.129104</c:v>
                </c:pt>
                <c:pt idx="14300">
                  <c:v>0.12618199999999999</c:v>
                </c:pt>
                <c:pt idx="14301">
                  <c:v>0.12317699999999999</c:v>
                </c:pt>
                <c:pt idx="14302">
                  <c:v>0.12009300000000001</c:v>
                </c:pt>
                <c:pt idx="14303">
                  <c:v>0.11693199999999999</c:v>
                </c:pt>
                <c:pt idx="14304">
                  <c:v>0.11369700000000001</c:v>
                </c:pt>
                <c:pt idx="14305">
                  <c:v>0.110392</c:v>
                </c:pt>
                <c:pt idx="14306">
                  <c:v>0.10702100000000001</c:v>
                </c:pt>
                <c:pt idx="14307">
                  <c:v>0.103586</c:v>
                </c:pt>
                <c:pt idx="14308">
                  <c:v>0.100092</c:v>
                </c:pt>
                <c:pt idx="14309">
                  <c:v>9.6543199999999996E-2</c:v>
                </c:pt>
                <c:pt idx="14310">
                  <c:v>9.2943899999999996E-2</c:v>
                </c:pt>
                <c:pt idx="14311">
                  <c:v>8.9297600000000005E-2</c:v>
                </c:pt>
                <c:pt idx="14312">
                  <c:v>8.5608500000000004E-2</c:v>
                </c:pt>
                <c:pt idx="14313">
                  <c:v>8.18797E-2</c:v>
                </c:pt>
                <c:pt idx="14314">
                  <c:v>7.8113699999999994E-2</c:v>
                </c:pt>
                <c:pt idx="14315">
                  <c:v>7.4313500000000005E-2</c:v>
                </c:pt>
                <c:pt idx="14316">
                  <c:v>7.0483599999999993E-2</c:v>
                </c:pt>
                <c:pt idx="14317">
                  <c:v>6.6628599999999996E-2</c:v>
                </c:pt>
                <c:pt idx="14318">
                  <c:v>6.27529E-2</c:v>
                </c:pt>
                <c:pt idx="14319">
                  <c:v>5.8861200000000002E-2</c:v>
                </c:pt>
                <c:pt idx="14320">
                  <c:v>5.4957499999999999E-2</c:v>
                </c:pt>
                <c:pt idx="14321">
                  <c:v>5.10462E-2</c:v>
                </c:pt>
                <c:pt idx="14322">
                  <c:v>4.7131399999999997E-2</c:v>
                </c:pt>
                <c:pt idx="14323">
                  <c:v>4.3217699999999998E-2</c:v>
                </c:pt>
                <c:pt idx="14324">
                  <c:v>3.9310100000000001E-2</c:v>
                </c:pt>
                <c:pt idx="14325">
                  <c:v>3.5412699999999998E-2</c:v>
                </c:pt>
                <c:pt idx="14326">
                  <c:v>3.1529300000000003E-2</c:v>
                </c:pt>
                <c:pt idx="14327">
                  <c:v>2.7663199999999999E-2</c:v>
                </c:pt>
                <c:pt idx="14328">
                  <c:v>2.38184E-2</c:v>
                </c:pt>
                <c:pt idx="14329">
                  <c:v>1.9999300000000001E-2</c:v>
                </c:pt>
                <c:pt idx="14330">
                  <c:v>1.62104E-2</c:v>
                </c:pt>
                <c:pt idx="14331">
                  <c:v>1.2455600000000001E-2</c:v>
                </c:pt>
                <c:pt idx="14332" formatCode="0.00E+00">
                  <c:v>8.7393999999999996E-3</c:v>
                </c:pt>
                <c:pt idx="14333" formatCode="0.00E+00">
                  <c:v>5.0662299999999997E-3</c:v>
                </c:pt>
                <c:pt idx="14334" formatCode="0.00E+00">
                  <c:v>1.44024E-3</c:v>
                </c:pt>
                <c:pt idx="14335" formatCode="0.00E+00">
                  <c:v>-2.1347200000000001E-3</c:v>
                </c:pt>
                <c:pt idx="14336" formatCode="0.00E+00">
                  <c:v>-5.6549800000000004E-3</c:v>
                </c:pt>
                <c:pt idx="14337" formatCode="0.00E+00">
                  <c:v>-9.1169700000000003E-3</c:v>
                </c:pt>
                <c:pt idx="14338">
                  <c:v>-1.2517199999999999E-2</c:v>
                </c:pt>
                <c:pt idx="14339">
                  <c:v>-1.5852399999999999E-2</c:v>
                </c:pt>
                <c:pt idx="14340">
                  <c:v>-1.91196E-2</c:v>
                </c:pt>
                <c:pt idx="14341">
                  <c:v>-2.2315399999999999E-2</c:v>
                </c:pt>
                <c:pt idx="14342">
                  <c:v>-2.5436299999999998E-2</c:v>
                </c:pt>
                <c:pt idx="14343">
                  <c:v>-2.84785E-2</c:v>
                </c:pt>
                <c:pt idx="14344">
                  <c:v>-3.1438099999999997E-2</c:v>
                </c:pt>
                <c:pt idx="14345">
                  <c:v>-3.4311599999999998E-2</c:v>
                </c:pt>
                <c:pt idx="14346">
                  <c:v>-3.7095799999999998E-2</c:v>
                </c:pt>
                <c:pt idx="14347">
                  <c:v>-3.9787599999999999E-2</c:v>
                </c:pt>
                <c:pt idx="14348">
                  <c:v>-4.2384100000000001E-2</c:v>
                </c:pt>
                <c:pt idx="14349">
                  <c:v>-4.4882699999999998E-2</c:v>
                </c:pt>
                <c:pt idx="14350">
                  <c:v>-4.72804E-2</c:v>
                </c:pt>
                <c:pt idx="14351">
                  <c:v>-4.9574300000000002E-2</c:v>
                </c:pt>
                <c:pt idx="14352">
                  <c:v>-5.17612E-2</c:v>
                </c:pt>
                <c:pt idx="14353">
                  <c:v>-5.3838499999999997E-2</c:v>
                </c:pt>
                <c:pt idx="14354">
                  <c:v>-5.5804800000000002E-2</c:v>
                </c:pt>
                <c:pt idx="14355">
                  <c:v>-5.7659000000000002E-2</c:v>
                </c:pt>
                <c:pt idx="14356">
                  <c:v>-5.9400099999999997E-2</c:v>
                </c:pt>
                <c:pt idx="14357">
                  <c:v>-6.1026299999999999E-2</c:v>
                </c:pt>
                <c:pt idx="14358">
                  <c:v>-6.2536099999999997E-2</c:v>
                </c:pt>
                <c:pt idx="14359">
                  <c:v>-6.3928399999999996E-2</c:v>
                </c:pt>
                <c:pt idx="14360">
                  <c:v>-6.5201700000000001E-2</c:v>
                </c:pt>
                <c:pt idx="14361">
                  <c:v>-6.6353899999999993E-2</c:v>
                </c:pt>
                <c:pt idx="14362">
                  <c:v>-6.7382700000000004E-2</c:v>
                </c:pt>
                <c:pt idx="14363">
                  <c:v>-6.8287100000000003E-2</c:v>
                </c:pt>
                <c:pt idx="14364">
                  <c:v>-6.9066199999999994E-2</c:v>
                </c:pt>
                <c:pt idx="14365">
                  <c:v>-6.9719100000000006E-2</c:v>
                </c:pt>
                <c:pt idx="14366">
                  <c:v>-7.0244299999999996E-2</c:v>
                </c:pt>
                <c:pt idx="14367">
                  <c:v>-7.0640700000000001E-2</c:v>
                </c:pt>
                <c:pt idx="14368">
                  <c:v>-7.0907300000000006E-2</c:v>
                </c:pt>
                <c:pt idx="14369">
                  <c:v>-7.1044300000000005E-2</c:v>
                </c:pt>
                <c:pt idx="14370">
                  <c:v>-7.1051299999999998E-2</c:v>
                </c:pt>
                <c:pt idx="14371">
                  <c:v>-7.0927900000000002E-2</c:v>
                </c:pt>
                <c:pt idx="14372">
                  <c:v>-7.0674500000000001E-2</c:v>
                </c:pt>
                <c:pt idx="14373">
                  <c:v>-7.0291800000000002E-2</c:v>
                </c:pt>
                <c:pt idx="14374">
                  <c:v>-6.9780700000000001E-2</c:v>
                </c:pt>
                <c:pt idx="14375">
                  <c:v>-6.9141599999999998E-2</c:v>
                </c:pt>
                <c:pt idx="14376">
                  <c:v>-6.8375199999999997E-2</c:v>
                </c:pt>
                <c:pt idx="14377">
                  <c:v>-6.7482600000000004E-2</c:v>
                </c:pt>
                <c:pt idx="14378">
                  <c:v>-6.6465200000000002E-2</c:v>
                </c:pt>
                <c:pt idx="14379">
                  <c:v>-6.5324599999999997E-2</c:v>
                </c:pt>
                <c:pt idx="14380">
                  <c:v>-6.4061599999999996E-2</c:v>
                </c:pt>
                <c:pt idx="14381">
                  <c:v>-6.2676800000000005E-2</c:v>
                </c:pt>
                <c:pt idx="14382">
                  <c:v>-6.1171000000000003E-2</c:v>
                </c:pt>
                <c:pt idx="14383">
                  <c:v>-5.9545599999999997E-2</c:v>
                </c:pt>
                <c:pt idx="14384">
                  <c:v>-5.78025E-2</c:v>
                </c:pt>
                <c:pt idx="14385">
                  <c:v>-5.5943600000000003E-2</c:v>
                </c:pt>
                <c:pt idx="14386">
                  <c:v>-5.3970600000000001E-2</c:v>
                </c:pt>
                <c:pt idx="14387">
                  <c:v>-5.1886300000000003E-2</c:v>
                </c:pt>
                <c:pt idx="14388">
                  <c:v>-4.9693300000000003E-2</c:v>
                </c:pt>
                <c:pt idx="14389">
                  <c:v>-4.7393699999999997E-2</c:v>
                </c:pt>
                <c:pt idx="14390">
                  <c:v>-4.4990099999999998E-2</c:v>
                </c:pt>
                <c:pt idx="14391">
                  <c:v>-4.2485500000000002E-2</c:v>
                </c:pt>
                <c:pt idx="14392">
                  <c:v>-3.9882599999999997E-2</c:v>
                </c:pt>
                <c:pt idx="14393">
                  <c:v>-3.7184200000000001E-2</c:v>
                </c:pt>
                <c:pt idx="14394">
                  <c:v>-3.4393300000000002E-2</c:v>
                </c:pt>
                <c:pt idx="14395">
                  <c:v>-3.1512800000000001E-2</c:v>
                </c:pt>
                <c:pt idx="14396">
                  <c:v>-2.8544400000000001E-2</c:v>
                </c:pt>
                <c:pt idx="14397">
                  <c:v>-2.5489999999999999E-2</c:v>
                </c:pt>
                <c:pt idx="14398">
                  <c:v>-2.2352199999999999E-2</c:v>
                </c:pt>
                <c:pt idx="14399">
                  <c:v>-1.9134399999999999E-2</c:v>
                </c:pt>
                <c:pt idx="14400">
                  <c:v>-1.5840099999999999E-2</c:v>
                </c:pt>
                <c:pt idx="14401">
                  <c:v>-1.24738E-2</c:v>
                </c:pt>
                <c:pt idx="14402" formatCode="0.00E+00">
                  <c:v>-9.0407999999999999E-3</c:v>
                </c:pt>
                <c:pt idx="14403" formatCode="0.00E+00">
                  <c:v>-5.5447200000000004E-3</c:v>
                </c:pt>
                <c:pt idx="14404" formatCode="0.00E+00">
                  <c:v>-1.9878000000000001E-3</c:v>
                </c:pt>
                <c:pt idx="14405" formatCode="0.00E+00">
                  <c:v>1.62758E-3</c:v>
                </c:pt>
                <c:pt idx="14406" formatCode="0.00E+00">
                  <c:v>5.2979699999999999E-3</c:v>
                </c:pt>
                <c:pt idx="14407" formatCode="0.00E+00">
                  <c:v>9.01887E-3</c:v>
                </c:pt>
                <c:pt idx="14408">
                  <c:v>1.27858E-2</c:v>
                </c:pt>
                <c:pt idx="14409">
                  <c:v>1.6594899999999999E-2</c:v>
                </c:pt>
                <c:pt idx="14410">
                  <c:v>2.0442999999999999E-2</c:v>
                </c:pt>
                <c:pt idx="14411">
                  <c:v>2.4326799999999999E-2</c:v>
                </c:pt>
                <c:pt idx="14412">
                  <c:v>2.8243500000000001E-2</c:v>
                </c:pt>
                <c:pt idx="14413">
                  <c:v>3.2189099999999998E-2</c:v>
                </c:pt>
                <c:pt idx="14414">
                  <c:v>3.6159400000000001E-2</c:v>
                </c:pt>
                <c:pt idx="14415">
                  <c:v>4.0149900000000002E-2</c:v>
                </c:pt>
                <c:pt idx="14416">
                  <c:v>4.4156399999999998E-2</c:v>
                </c:pt>
                <c:pt idx="14417">
                  <c:v>4.81742E-2</c:v>
                </c:pt>
                <c:pt idx="14418">
                  <c:v>5.2199299999999997E-2</c:v>
                </c:pt>
                <c:pt idx="14419">
                  <c:v>5.6229000000000001E-2</c:v>
                </c:pt>
                <c:pt idx="14420">
                  <c:v>6.0260000000000001E-2</c:v>
                </c:pt>
                <c:pt idx="14421">
                  <c:v>6.4286700000000002E-2</c:v>
                </c:pt>
                <c:pt idx="14422">
                  <c:v>6.8302600000000005E-2</c:v>
                </c:pt>
                <c:pt idx="14423">
                  <c:v>7.2303599999999996E-2</c:v>
                </c:pt>
                <c:pt idx="14424">
                  <c:v>7.6289999999999997E-2</c:v>
                </c:pt>
                <c:pt idx="14425">
                  <c:v>8.0262E-2</c:v>
                </c:pt>
                <c:pt idx="14426">
                  <c:v>8.4216799999999994E-2</c:v>
                </c:pt>
                <c:pt idx="14427">
                  <c:v>8.8149500000000006E-2</c:v>
                </c:pt>
                <c:pt idx="14428">
                  <c:v>9.2055600000000001E-2</c:v>
                </c:pt>
                <c:pt idx="14429">
                  <c:v>9.5932100000000006E-2</c:v>
                </c:pt>
                <c:pt idx="14430">
                  <c:v>9.9775500000000003E-2</c:v>
                </c:pt>
                <c:pt idx="14431">
                  <c:v>0.10358199999999999</c:v>
                </c:pt>
                <c:pt idx="14432">
                  <c:v>0.107348</c:v>
                </c:pt>
                <c:pt idx="14433">
                  <c:v>0.111069</c:v>
                </c:pt>
                <c:pt idx="14434">
                  <c:v>0.114744</c:v>
                </c:pt>
                <c:pt idx="14435">
                  <c:v>0.118366</c:v>
                </c:pt>
                <c:pt idx="14436">
                  <c:v>0.121933</c:v>
                </c:pt>
                <c:pt idx="14437">
                  <c:v>0.12544</c:v>
                </c:pt>
                <c:pt idx="14438">
                  <c:v>0.128884</c:v>
                </c:pt>
                <c:pt idx="14439">
                  <c:v>0.13225999999999999</c:v>
                </c:pt>
                <c:pt idx="14440">
                  <c:v>0.13556799999999999</c:v>
                </c:pt>
                <c:pt idx="14441">
                  <c:v>0.13880200000000001</c:v>
                </c:pt>
                <c:pt idx="14442">
                  <c:v>0.14196</c:v>
                </c:pt>
                <c:pt idx="14443">
                  <c:v>0.145041</c:v>
                </c:pt>
                <c:pt idx="14444">
                  <c:v>0.14804400000000001</c:v>
                </c:pt>
                <c:pt idx="14445">
                  <c:v>0.15096799999999999</c:v>
                </c:pt>
                <c:pt idx="14446">
                  <c:v>0.153807</c:v>
                </c:pt>
                <c:pt idx="14447">
                  <c:v>0.156557</c:v>
                </c:pt>
                <c:pt idx="14448">
                  <c:v>0.15921099999999999</c:v>
                </c:pt>
                <c:pt idx="14449">
                  <c:v>0.16177</c:v>
                </c:pt>
                <c:pt idx="14450">
                  <c:v>0.16423099999999999</c:v>
                </c:pt>
                <c:pt idx="14451">
                  <c:v>0.16659499999999999</c:v>
                </c:pt>
                <c:pt idx="14452">
                  <c:v>0.16886300000000001</c:v>
                </c:pt>
                <c:pt idx="14453">
                  <c:v>0.17103599999999999</c:v>
                </c:pt>
                <c:pt idx="14454">
                  <c:v>0.17311799999999999</c:v>
                </c:pt>
                <c:pt idx="14455">
                  <c:v>0.17510500000000001</c:v>
                </c:pt>
                <c:pt idx="14456">
                  <c:v>0.17699200000000001</c:v>
                </c:pt>
                <c:pt idx="14457">
                  <c:v>0.17877699999999999</c:v>
                </c:pt>
                <c:pt idx="14458">
                  <c:v>0.18046200000000001</c:v>
                </c:pt>
                <c:pt idx="14459">
                  <c:v>0.18204699999999999</c:v>
                </c:pt>
                <c:pt idx="14460">
                  <c:v>0.183528</c:v>
                </c:pt>
                <c:pt idx="14461">
                  <c:v>0.18490200000000001</c:v>
                </c:pt>
                <c:pt idx="14462">
                  <c:v>0.186167</c:v>
                </c:pt>
                <c:pt idx="14463">
                  <c:v>0.18732399999999999</c:v>
                </c:pt>
                <c:pt idx="14464">
                  <c:v>0.18837499999999999</c:v>
                </c:pt>
                <c:pt idx="14465">
                  <c:v>0.18932099999999999</c:v>
                </c:pt>
                <c:pt idx="14466">
                  <c:v>0.190161</c:v>
                </c:pt>
                <c:pt idx="14467">
                  <c:v>0.19089700000000001</c:v>
                </c:pt>
                <c:pt idx="14468">
                  <c:v>0.19153000000000001</c:v>
                </c:pt>
                <c:pt idx="14469">
                  <c:v>0.19206100000000001</c:v>
                </c:pt>
                <c:pt idx="14470">
                  <c:v>0.19248799999999999</c:v>
                </c:pt>
                <c:pt idx="14471">
                  <c:v>0.19280900000000001</c:v>
                </c:pt>
                <c:pt idx="14472">
                  <c:v>0.193023</c:v>
                </c:pt>
                <c:pt idx="14473">
                  <c:v>0.193129</c:v>
                </c:pt>
                <c:pt idx="14474">
                  <c:v>0.193133</c:v>
                </c:pt>
                <c:pt idx="14475">
                  <c:v>0.19303500000000001</c:v>
                </c:pt>
                <c:pt idx="14476">
                  <c:v>0.19283600000000001</c:v>
                </c:pt>
                <c:pt idx="14477">
                  <c:v>0.19253500000000001</c:v>
                </c:pt>
                <c:pt idx="14478">
                  <c:v>0.192131</c:v>
                </c:pt>
                <c:pt idx="14479">
                  <c:v>0.19162499999999999</c:v>
                </c:pt>
                <c:pt idx="14480">
                  <c:v>0.19102</c:v>
                </c:pt>
                <c:pt idx="14481">
                  <c:v>0.19031300000000001</c:v>
                </c:pt>
                <c:pt idx="14482">
                  <c:v>0.189503</c:v>
                </c:pt>
                <c:pt idx="14483">
                  <c:v>0.18859000000000001</c:v>
                </c:pt>
                <c:pt idx="14484">
                  <c:v>0.18757099999999999</c:v>
                </c:pt>
                <c:pt idx="14485">
                  <c:v>0.186445</c:v>
                </c:pt>
                <c:pt idx="14486">
                  <c:v>0.18521399999999999</c:v>
                </c:pt>
                <c:pt idx="14487">
                  <c:v>0.18388499999999999</c:v>
                </c:pt>
                <c:pt idx="14488">
                  <c:v>0.18246100000000001</c:v>
                </c:pt>
                <c:pt idx="14489">
                  <c:v>0.18094199999999999</c:v>
                </c:pt>
                <c:pt idx="14490">
                  <c:v>0.17932899999999999</c:v>
                </c:pt>
                <c:pt idx="14491">
                  <c:v>0.177623</c:v>
                </c:pt>
                <c:pt idx="14492">
                  <c:v>0.17583099999999999</c:v>
                </c:pt>
                <c:pt idx="14493">
                  <c:v>0.173957</c:v>
                </c:pt>
                <c:pt idx="14494">
                  <c:v>0.17200199999999999</c:v>
                </c:pt>
                <c:pt idx="14495">
                  <c:v>0.16996600000000001</c:v>
                </c:pt>
                <c:pt idx="14496">
                  <c:v>0.16785</c:v>
                </c:pt>
                <c:pt idx="14497">
                  <c:v>0.165655</c:v>
                </c:pt>
                <c:pt idx="14498">
                  <c:v>0.163384</c:v>
                </c:pt>
                <c:pt idx="14499">
                  <c:v>0.16104099999999999</c:v>
                </c:pt>
                <c:pt idx="14500">
                  <c:v>0.15862699999999999</c:v>
                </c:pt>
                <c:pt idx="14501">
                  <c:v>0.15614900000000001</c:v>
                </c:pt>
                <c:pt idx="14502">
                  <c:v>0.15361</c:v>
                </c:pt>
                <c:pt idx="14503">
                  <c:v>0.15101200000000001</c:v>
                </c:pt>
                <c:pt idx="14504">
                  <c:v>0.14835599999999999</c:v>
                </c:pt>
                <c:pt idx="14505">
                  <c:v>0.145646</c:v>
                </c:pt>
                <c:pt idx="14506">
                  <c:v>0.14288799999999999</c:v>
                </c:pt>
                <c:pt idx="14507">
                  <c:v>0.14008599999999999</c:v>
                </c:pt>
                <c:pt idx="14508">
                  <c:v>0.13724</c:v>
                </c:pt>
                <c:pt idx="14509">
                  <c:v>0.13435</c:v>
                </c:pt>
                <c:pt idx="14510">
                  <c:v>0.131414</c:v>
                </c:pt>
                <c:pt idx="14511">
                  <c:v>0.128438</c:v>
                </c:pt>
                <c:pt idx="14512">
                  <c:v>0.12542800000000001</c:v>
                </c:pt>
                <c:pt idx="14513">
                  <c:v>0.12238599999999999</c:v>
                </c:pt>
                <c:pt idx="14514">
                  <c:v>0.119314</c:v>
                </c:pt>
                <c:pt idx="14515">
                  <c:v>0.116213</c:v>
                </c:pt>
                <c:pt idx="14516">
                  <c:v>0.113089</c:v>
                </c:pt>
                <c:pt idx="14517">
                  <c:v>0.109948</c:v>
                </c:pt>
                <c:pt idx="14518">
                  <c:v>0.106794</c:v>
                </c:pt>
                <c:pt idx="14519">
                  <c:v>0.10363</c:v>
                </c:pt>
                <c:pt idx="14520">
                  <c:v>0.10046099999999999</c:v>
                </c:pt>
                <c:pt idx="14521">
                  <c:v>9.7293699999999997E-2</c:v>
                </c:pt>
                <c:pt idx="14522">
                  <c:v>9.41245E-2</c:v>
                </c:pt>
                <c:pt idx="14523">
                  <c:v>9.0950000000000003E-2</c:v>
                </c:pt>
                <c:pt idx="14524">
                  <c:v>8.7773000000000004E-2</c:v>
                </c:pt>
                <c:pt idx="14525">
                  <c:v>8.4602499999999997E-2</c:v>
                </c:pt>
                <c:pt idx="14526">
                  <c:v>8.1445699999999996E-2</c:v>
                </c:pt>
                <c:pt idx="14527">
                  <c:v>7.8304299999999993E-2</c:v>
                </c:pt>
                <c:pt idx="14528">
                  <c:v>7.5178900000000007E-2</c:v>
                </c:pt>
                <c:pt idx="14529">
                  <c:v>7.2070800000000004E-2</c:v>
                </c:pt>
                <c:pt idx="14530">
                  <c:v>6.8981799999999996E-2</c:v>
                </c:pt>
                <c:pt idx="14531">
                  <c:v>6.5916699999999995E-2</c:v>
                </c:pt>
                <c:pt idx="14532">
                  <c:v>6.2881400000000004E-2</c:v>
                </c:pt>
                <c:pt idx="14533">
                  <c:v>5.9877899999999998E-2</c:v>
                </c:pt>
                <c:pt idx="14534">
                  <c:v>5.6903700000000002E-2</c:v>
                </c:pt>
                <c:pt idx="14535">
                  <c:v>5.3958100000000002E-2</c:v>
                </c:pt>
                <c:pt idx="14536">
                  <c:v>5.1044800000000001E-2</c:v>
                </c:pt>
                <c:pt idx="14537">
                  <c:v>4.8168099999999998E-2</c:v>
                </c:pt>
                <c:pt idx="14538">
                  <c:v>4.5330500000000003E-2</c:v>
                </c:pt>
                <c:pt idx="14539">
                  <c:v>4.2533300000000003E-2</c:v>
                </c:pt>
                <c:pt idx="14540">
                  <c:v>3.9779599999999998E-2</c:v>
                </c:pt>
                <c:pt idx="14541">
                  <c:v>3.7074000000000003E-2</c:v>
                </c:pt>
                <c:pt idx="14542">
                  <c:v>3.4419499999999999E-2</c:v>
                </c:pt>
                <c:pt idx="14543">
                  <c:v>3.1814799999999997E-2</c:v>
                </c:pt>
                <c:pt idx="14544">
                  <c:v>2.9258099999999999E-2</c:v>
                </c:pt>
                <c:pt idx="14545">
                  <c:v>2.6751199999999999E-2</c:v>
                </c:pt>
                <c:pt idx="14546">
                  <c:v>2.4298299999999998E-2</c:v>
                </c:pt>
                <c:pt idx="14547">
                  <c:v>2.1901400000000001E-2</c:v>
                </c:pt>
                <c:pt idx="14548">
                  <c:v>1.95608E-2</c:v>
                </c:pt>
                <c:pt idx="14549">
                  <c:v>1.7278499999999999E-2</c:v>
                </c:pt>
                <c:pt idx="14550">
                  <c:v>1.5057900000000001E-2</c:v>
                </c:pt>
                <c:pt idx="14551">
                  <c:v>1.28988E-2</c:v>
                </c:pt>
                <c:pt idx="14552">
                  <c:v>1.0796500000000001E-2</c:v>
                </c:pt>
                <c:pt idx="14553" formatCode="0.00E+00">
                  <c:v>8.7471100000000006E-3</c:v>
                </c:pt>
                <c:pt idx="14554" formatCode="0.00E+00">
                  <c:v>6.7530000000000003E-3</c:v>
                </c:pt>
                <c:pt idx="14555" formatCode="0.00E+00">
                  <c:v>4.81936E-3</c:v>
                </c:pt>
                <c:pt idx="14556" formatCode="0.00E+00">
                  <c:v>2.9500799999999999E-3</c:v>
                </c:pt>
                <c:pt idx="14557" formatCode="0.00E+00">
                  <c:v>1.14663E-3</c:v>
                </c:pt>
                <c:pt idx="14558" formatCode="0.00E+00">
                  <c:v>-5.9340599999999999E-4</c:v>
                </c:pt>
                <c:pt idx="14559" formatCode="0.00E+00">
                  <c:v>-2.27407E-3</c:v>
                </c:pt>
                <c:pt idx="14560" formatCode="0.00E+00">
                  <c:v>-3.8929699999999999E-3</c:v>
                </c:pt>
                <c:pt idx="14561" formatCode="0.00E+00">
                  <c:v>-5.4416000000000004E-3</c:v>
                </c:pt>
                <c:pt idx="14562" formatCode="0.00E+00">
                  <c:v>-6.9152800000000002E-3</c:v>
                </c:pt>
                <c:pt idx="14563" formatCode="0.00E+00">
                  <c:v>-8.3164199999999997E-3</c:v>
                </c:pt>
                <c:pt idx="14564" formatCode="0.00E+00">
                  <c:v>-9.6497500000000003E-3</c:v>
                </c:pt>
                <c:pt idx="14565">
                  <c:v>-1.09178E-2</c:v>
                </c:pt>
                <c:pt idx="14566">
                  <c:v>-1.2120499999999999E-2</c:v>
                </c:pt>
                <c:pt idx="14567">
                  <c:v>-1.32572E-2</c:v>
                </c:pt>
                <c:pt idx="14568">
                  <c:v>-1.43261E-2</c:v>
                </c:pt>
                <c:pt idx="14569">
                  <c:v>-1.5321599999999999E-2</c:v>
                </c:pt>
                <c:pt idx="14570">
                  <c:v>-1.6239199999999999E-2</c:v>
                </c:pt>
                <c:pt idx="14571">
                  <c:v>-1.7082E-2</c:v>
                </c:pt>
                <c:pt idx="14572">
                  <c:v>-1.7859799999999999E-2</c:v>
                </c:pt>
                <c:pt idx="14573">
                  <c:v>-1.85787E-2</c:v>
                </c:pt>
                <c:pt idx="14574">
                  <c:v>-1.92383E-2</c:v>
                </c:pt>
                <c:pt idx="14575">
                  <c:v>-1.9839200000000001E-2</c:v>
                </c:pt>
                <c:pt idx="14576">
                  <c:v>-2.0385E-2</c:v>
                </c:pt>
                <c:pt idx="14577">
                  <c:v>-2.0877400000000001E-2</c:v>
                </c:pt>
                <c:pt idx="14578">
                  <c:v>-2.13145E-2</c:v>
                </c:pt>
                <c:pt idx="14579">
                  <c:v>-2.1692699999999999E-2</c:v>
                </c:pt>
                <c:pt idx="14580">
                  <c:v>-2.2012E-2</c:v>
                </c:pt>
                <c:pt idx="14581">
                  <c:v>-2.22761E-2</c:v>
                </c:pt>
                <c:pt idx="14582">
                  <c:v>-2.24894E-2</c:v>
                </c:pt>
                <c:pt idx="14583">
                  <c:v>-2.2656800000000001E-2</c:v>
                </c:pt>
                <c:pt idx="14584">
                  <c:v>-2.2785199999999999E-2</c:v>
                </c:pt>
                <c:pt idx="14585">
                  <c:v>-2.28813E-2</c:v>
                </c:pt>
                <c:pt idx="14586">
                  <c:v>-2.2949299999999999E-2</c:v>
                </c:pt>
                <c:pt idx="14587">
                  <c:v>-2.2990300000000002E-2</c:v>
                </c:pt>
                <c:pt idx="14588">
                  <c:v>-2.3001799999999999E-2</c:v>
                </c:pt>
                <c:pt idx="14589">
                  <c:v>-2.29801E-2</c:v>
                </c:pt>
                <c:pt idx="14590">
                  <c:v>-2.2923599999999999E-2</c:v>
                </c:pt>
                <c:pt idx="14591">
                  <c:v>-2.28341E-2</c:v>
                </c:pt>
                <c:pt idx="14592">
                  <c:v>-2.2712199999999998E-2</c:v>
                </c:pt>
                <c:pt idx="14593">
                  <c:v>-2.25559E-2</c:v>
                </c:pt>
                <c:pt idx="14594">
                  <c:v>-2.23644E-2</c:v>
                </c:pt>
                <c:pt idx="14595">
                  <c:v>-2.2142200000000001E-2</c:v>
                </c:pt>
                <c:pt idx="14596">
                  <c:v>-2.1898000000000001E-2</c:v>
                </c:pt>
                <c:pt idx="14597">
                  <c:v>-2.16394E-2</c:v>
                </c:pt>
                <c:pt idx="14598">
                  <c:v>-2.1371000000000001E-2</c:v>
                </c:pt>
                <c:pt idx="14599">
                  <c:v>-2.1096199999999999E-2</c:v>
                </c:pt>
                <c:pt idx="14600">
                  <c:v>-2.0818099999999999E-2</c:v>
                </c:pt>
                <c:pt idx="14601">
                  <c:v>-2.0537900000000001E-2</c:v>
                </c:pt>
                <c:pt idx="14602">
                  <c:v>-2.0256799999999998E-2</c:v>
                </c:pt>
                <c:pt idx="14603">
                  <c:v>-1.9977200000000001E-2</c:v>
                </c:pt>
                <c:pt idx="14604">
                  <c:v>-1.9703600000000002E-2</c:v>
                </c:pt>
                <c:pt idx="14605">
                  <c:v>-1.9440499999999999E-2</c:v>
                </c:pt>
                <c:pt idx="14606">
                  <c:v>-1.9192500000000001E-2</c:v>
                </c:pt>
                <c:pt idx="14607">
                  <c:v>-1.89626E-2</c:v>
                </c:pt>
                <c:pt idx="14608">
                  <c:v>-1.8748299999999999E-2</c:v>
                </c:pt>
                <c:pt idx="14609">
                  <c:v>-1.8547500000000001E-2</c:v>
                </c:pt>
                <c:pt idx="14610">
                  <c:v>-1.8364999999999999E-2</c:v>
                </c:pt>
                <c:pt idx="14611">
                  <c:v>-1.8208700000000001E-2</c:v>
                </c:pt>
                <c:pt idx="14612">
                  <c:v>-1.8080700000000002E-2</c:v>
                </c:pt>
                <c:pt idx="14613">
                  <c:v>-1.7977E-2</c:v>
                </c:pt>
                <c:pt idx="14614">
                  <c:v>-1.78941E-2</c:v>
                </c:pt>
                <c:pt idx="14615">
                  <c:v>-1.78338E-2</c:v>
                </c:pt>
                <c:pt idx="14616">
                  <c:v>-1.78005E-2</c:v>
                </c:pt>
                <c:pt idx="14617">
                  <c:v>-1.77948E-2</c:v>
                </c:pt>
                <c:pt idx="14618">
                  <c:v>-1.7813300000000001E-2</c:v>
                </c:pt>
                <c:pt idx="14619">
                  <c:v>-1.7852E-2</c:v>
                </c:pt>
                <c:pt idx="14620">
                  <c:v>-1.79093E-2</c:v>
                </c:pt>
                <c:pt idx="14621">
                  <c:v>-1.7983900000000001E-2</c:v>
                </c:pt>
                <c:pt idx="14622">
                  <c:v>-1.8069600000000002E-2</c:v>
                </c:pt>
                <c:pt idx="14623">
                  <c:v>-1.8158899999999999E-2</c:v>
                </c:pt>
                <c:pt idx="14624">
                  <c:v>-1.8251900000000001E-2</c:v>
                </c:pt>
                <c:pt idx="14625">
                  <c:v>-1.8355400000000001E-2</c:v>
                </c:pt>
                <c:pt idx="14626">
                  <c:v>-1.8476800000000002E-2</c:v>
                </c:pt>
                <c:pt idx="14627">
                  <c:v>-1.8622300000000001E-2</c:v>
                </c:pt>
                <c:pt idx="14628">
                  <c:v>-1.8794600000000002E-2</c:v>
                </c:pt>
                <c:pt idx="14629">
                  <c:v>-1.8992800000000001E-2</c:v>
                </c:pt>
                <c:pt idx="14630">
                  <c:v>-1.9215900000000001E-2</c:v>
                </c:pt>
                <c:pt idx="14631">
                  <c:v>-1.9465900000000001E-2</c:v>
                </c:pt>
                <c:pt idx="14632">
                  <c:v>-1.9745599999999999E-2</c:v>
                </c:pt>
                <c:pt idx="14633">
                  <c:v>-2.0056299999999999E-2</c:v>
                </c:pt>
                <c:pt idx="14634">
                  <c:v>-2.0396299999999999E-2</c:v>
                </c:pt>
                <c:pt idx="14635">
                  <c:v>-2.0759900000000001E-2</c:v>
                </c:pt>
                <c:pt idx="14636">
                  <c:v>-2.1141199999999999E-2</c:v>
                </c:pt>
                <c:pt idx="14637">
                  <c:v>-2.1539599999999999E-2</c:v>
                </c:pt>
                <c:pt idx="14638">
                  <c:v>-2.1958800000000001E-2</c:v>
                </c:pt>
                <c:pt idx="14639">
                  <c:v>-2.24006E-2</c:v>
                </c:pt>
                <c:pt idx="14640">
                  <c:v>-2.2861699999999999E-2</c:v>
                </c:pt>
                <c:pt idx="14641">
                  <c:v>-2.3334400000000002E-2</c:v>
                </c:pt>
                <c:pt idx="14642">
                  <c:v>-2.3810000000000001E-2</c:v>
                </c:pt>
                <c:pt idx="14643">
                  <c:v>-2.42829E-2</c:v>
                </c:pt>
                <c:pt idx="14644">
                  <c:v>-2.4750999999999999E-2</c:v>
                </c:pt>
                <c:pt idx="14645">
                  <c:v>-2.5212399999999999E-2</c:v>
                </c:pt>
                <c:pt idx="14646">
                  <c:v>-2.5665799999999999E-2</c:v>
                </c:pt>
                <c:pt idx="14647">
                  <c:v>-2.6113500000000001E-2</c:v>
                </c:pt>
                <c:pt idx="14648">
                  <c:v>-2.6559900000000001E-2</c:v>
                </c:pt>
                <c:pt idx="14649">
                  <c:v>-2.7005500000000002E-2</c:v>
                </c:pt>
                <c:pt idx="14650">
                  <c:v>-2.7446600000000002E-2</c:v>
                </c:pt>
                <c:pt idx="14651">
                  <c:v>-2.78797E-2</c:v>
                </c:pt>
                <c:pt idx="14652">
                  <c:v>-2.8302600000000001E-2</c:v>
                </c:pt>
                <c:pt idx="14653">
                  <c:v>-2.8711400000000002E-2</c:v>
                </c:pt>
                <c:pt idx="14654">
                  <c:v>-2.9102599999999999E-2</c:v>
                </c:pt>
                <c:pt idx="14655">
                  <c:v>-2.9477900000000001E-2</c:v>
                </c:pt>
                <c:pt idx="14656">
                  <c:v>-2.9837200000000001E-2</c:v>
                </c:pt>
                <c:pt idx="14657">
                  <c:v>-3.0173999999999999E-2</c:v>
                </c:pt>
                <c:pt idx="14658">
                  <c:v>-3.0484600000000001E-2</c:v>
                </c:pt>
                <c:pt idx="14659">
                  <c:v>-3.07745E-2</c:v>
                </c:pt>
                <c:pt idx="14660">
                  <c:v>-3.10513E-2</c:v>
                </c:pt>
                <c:pt idx="14661">
                  <c:v>-3.1316299999999998E-2</c:v>
                </c:pt>
                <c:pt idx="14662">
                  <c:v>-3.15719E-2</c:v>
                </c:pt>
                <c:pt idx="14663">
                  <c:v>-3.1824100000000001E-2</c:v>
                </c:pt>
                <c:pt idx="14664">
                  <c:v>-3.2073400000000002E-2</c:v>
                </c:pt>
                <c:pt idx="14665">
                  <c:v>-3.2315200000000002E-2</c:v>
                </c:pt>
                <c:pt idx="14666">
                  <c:v>-3.2543599999999999E-2</c:v>
                </c:pt>
                <c:pt idx="14667">
                  <c:v>-3.2753699999999997E-2</c:v>
                </c:pt>
                <c:pt idx="14668">
                  <c:v>-3.29401E-2</c:v>
                </c:pt>
                <c:pt idx="14669">
                  <c:v>-3.3093699999999997E-2</c:v>
                </c:pt>
                <c:pt idx="14670">
                  <c:v>-3.3211999999999998E-2</c:v>
                </c:pt>
                <c:pt idx="14671">
                  <c:v>-3.3303800000000001E-2</c:v>
                </c:pt>
                <c:pt idx="14672">
                  <c:v>-3.3378199999999997E-2</c:v>
                </c:pt>
                <c:pt idx="14673">
                  <c:v>-3.3438799999999998E-2</c:v>
                </c:pt>
                <c:pt idx="14674">
                  <c:v>-3.3485399999999998E-2</c:v>
                </c:pt>
                <c:pt idx="14675">
                  <c:v>-3.3515900000000001E-2</c:v>
                </c:pt>
                <c:pt idx="14676">
                  <c:v>-3.3525600000000003E-2</c:v>
                </c:pt>
                <c:pt idx="14677">
                  <c:v>-3.3508900000000001E-2</c:v>
                </c:pt>
                <c:pt idx="14678">
                  <c:v>-3.3463399999999997E-2</c:v>
                </c:pt>
                <c:pt idx="14679">
                  <c:v>-3.3390000000000003E-2</c:v>
                </c:pt>
                <c:pt idx="14680">
                  <c:v>-3.32929E-2</c:v>
                </c:pt>
                <c:pt idx="14681">
                  <c:v>-3.3177699999999997E-2</c:v>
                </c:pt>
                <c:pt idx="14682">
                  <c:v>-3.3046800000000001E-2</c:v>
                </c:pt>
                <c:pt idx="14683">
                  <c:v>-3.29003E-2</c:v>
                </c:pt>
                <c:pt idx="14684">
                  <c:v>-3.2741100000000002E-2</c:v>
                </c:pt>
                <c:pt idx="14685">
                  <c:v>-3.2573199999999997E-2</c:v>
                </c:pt>
                <c:pt idx="14686">
                  <c:v>-3.2396800000000003E-2</c:v>
                </c:pt>
                <c:pt idx="14687">
                  <c:v>-3.2211200000000002E-2</c:v>
                </c:pt>
                <c:pt idx="14688">
                  <c:v>-3.2017400000000001E-2</c:v>
                </c:pt>
                <c:pt idx="14689">
                  <c:v>-3.1817699999999997E-2</c:v>
                </c:pt>
                <c:pt idx="14690">
                  <c:v>-3.1614900000000001E-2</c:v>
                </c:pt>
                <c:pt idx="14691">
                  <c:v>-3.1408199999999997E-2</c:v>
                </c:pt>
                <c:pt idx="14692">
                  <c:v>-3.1191199999999999E-2</c:v>
                </c:pt>
                <c:pt idx="14693">
                  <c:v>-3.09603E-2</c:v>
                </c:pt>
                <c:pt idx="14694">
                  <c:v>-3.07213E-2</c:v>
                </c:pt>
                <c:pt idx="14695">
                  <c:v>-3.0481299999999999E-2</c:v>
                </c:pt>
                <c:pt idx="14696">
                  <c:v>-3.0240099999999999E-2</c:v>
                </c:pt>
                <c:pt idx="14697">
                  <c:v>-2.9996499999999999E-2</c:v>
                </c:pt>
                <c:pt idx="14698">
                  <c:v>-2.9753999999999999E-2</c:v>
                </c:pt>
                <c:pt idx="14699">
                  <c:v>-2.9516899999999999E-2</c:v>
                </c:pt>
                <c:pt idx="14700">
                  <c:v>-2.9286400000000001E-2</c:v>
                </c:pt>
                <c:pt idx="14701">
                  <c:v>-2.9061900000000002E-2</c:v>
                </c:pt>
                <c:pt idx="14702">
                  <c:v>-2.8844100000000001E-2</c:v>
                </c:pt>
                <c:pt idx="14703">
                  <c:v>-2.8633200000000001E-2</c:v>
                </c:pt>
                <c:pt idx="14704">
                  <c:v>-2.8427000000000001E-2</c:v>
                </c:pt>
                <c:pt idx="14705">
                  <c:v>-2.82244E-2</c:v>
                </c:pt>
                <c:pt idx="14706">
                  <c:v>-2.8031E-2</c:v>
                </c:pt>
                <c:pt idx="14707">
                  <c:v>-2.7855999999999999E-2</c:v>
                </c:pt>
                <c:pt idx="14708">
                  <c:v>-2.7703499999999999E-2</c:v>
                </c:pt>
                <c:pt idx="14709">
                  <c:v>-2.7570000000000001E-2</c:v>
                </c:pt>
                <c:pt idx="14710">
                  <c:v>-2.7446100000000001E-2</c:v>
                </c:pt>
                <c:pt idx="14711">
                  <c:v>-2.73225E-2</c:v>
                </c:pt>
                <c:pt idx="14712">
                  <c:v>-2.7193599999999998E-2</c:v>
                </c:pt>
                <c:pt idx="14713">
                  <c:v>-2.7057899999999999E-2</c:v>
                </c:pt>
                <c:pt idx="14714">
                  <c:v>-2.6922399999999999E-2</c:v>
                </c:pt>
                <c:pt idx="14715">
                  <c:v>-2.6797000000000001E-2</c:v>
                </c:pt>
                <c:pt idx="14716">
                  <c:v>-2.6683800000000001E-2</c:v>
                </c:pt>
                <c:pt idx="14717">
                  <c:v>-2.65788E-2</c:v>
                </c:pt>
                <c:pt idx="14718">
                  <c:v>-2.6484500000000001E-2</c:v>
                </c:pt>
                <c:pt idx="14719">
                  <c:v>-2.6412700000000001E-2</c:v>
                </c:pt>
                <c:pt idx="14720">
                  <c:v>-2.6374700000000001E-2</c:v>
                </c:pt>
                <c:pt idx="14721">
                  <c:v>-2.6375599999999999E-2</c:v>
                </c:pt>
                <c:pt idx="14722">
                  <c:v>-2.6416800000000001E-2</c:v>
                </c:pt>
                <c:pt idx="14723">
                  <c:v>-2.64998E-2</c:v>
                </c:pt>
                <c:pt idx="14724">
                  <c:v>-2.6626E-2</c:v>
                </c:pt>
                <c:pt idx="14725">
                  <c:v>-2.67955E-2</c:v>
                </c:pt>
                <c:pt idx="14726">
                  <c:v>-2.70058E-2</c:v>
                </c:pt>
                <c:pt idx="14727">
                  <c:v>-2.7251600000000001E-2</c:v>
                </c:pt>
                <c:pt idx="14728">
                  <c:v>-2.75269E-2</c:v>
                </c:pt>
                <c:pt idx="14729">
                  <c:v>-2.7825800000000001E-2</c:v>
                </c:pt>
                <c:pt idx="14730">
                  <c:v>-2.81392E-2</c:v>
                </c:pt>
                <c:pt idx="14731">
                  <c:v>-2.84576E-2</c:v>
                </c:pt>
                <c:pt idx="14732">
                  <c:v>-2.8778499999999999E-2</c:v>
                </c:pt>
                <c:pt idx="14733">
                  <c:v>-2.9100000000000001E-2</c:v>
                </c:pt>
                <c:pt idx="14734">
                  <c:v>-2.9416299999999999E-2</c:v>
                </c:pt>
                <c:pt idx="14735">
                  <c:v>-2.9726300000000001E-2</c:v>
                </c:pt>
                <c:pt idx="14736">
                  <c:v>-3.0037399999999999E-2</c:v>
                </c:pt>
                <c:pt idx="14737">
                  <c:v>-3.0359299999999999E-2</c:v>
                </c:pt>
                <c:pt idx="14738">
                  <c:v>-3.0699400000000002E-2</c:v>
                </c:pt>
                <c:pt idx="14739">
                  <c:v>-3.1062699999999999E-2</c:v>
                </c:pt>
                <c:pt idx="14740">
                  <c:v>-3.14498E-2</c:v>
                </c:pt>
                <c:pt idx="14741">
                  <c:v>-3.1855399999999999E-2</c:v>
                </c:pt>
                <c:pt idx="14742">
                  <c:v>-3.2274799999999999E-2</c:v>
                </c:pt>
                <c:pt idx="14743">
                  <c:v>-3.2709299999999997E-2</c:v>
                </c:pt>
                <c:pt idx="14744">
                  <c:v>-3.3161799999999998E-2</c:v>
                </c:pt>
                <c:pt idx="14745">
                  <c:v>-3.36312E-2</c:v>
                </c:pt>
                <c:pt idx="14746">
                  <c:v>-3.4117399999999999E-2</c:v>
                </c:pt>
                <c:pt idx="14747">
                  <c:v>-3.4629100000000003E-2</c:v>
                </c:pt>
                <c:pt idx="14748">
                  <c:v>-3.5181400000000002E-2</c:v>
                </c:pt>
                <c:pt idx="14749">
                  <c:v>-3.5783000000000002E-2</c:v>
                </c:pt>
                <c:pt idx="14750">
                  <c:v>-3.6434000000000001E-2</c:v>
                </c:pt>
                <c:pt idx="14751">
                  <c:v>-3.7134300000000002E-2</c:v>
                </c:pt>
                <c:pt idx="14752">
                  <c:v>-3.7885700000000001E-2</c:v>
                </c:pt>
                <c:pt idx="14753">
                  <c:v>-3.8685299999999999E-2</c:v>
                </c:pt>
                <c:pt idx="14754">
                  <c:v>-3.9526199999999997E-2</c:v>
                </c:pt>
                <c:pt idx="14755">
                  <c:v>-4.04068E-2</c:v>
                </c:pt>
                <c:pt idx="14756">
                  <c:v>-4.1330100000000002E-2</c:v>
                </c:pt>
                <c:pt idx="14757">
                  <c:v>-4.2295699999999999E-2</c:v>
                </c:pt>
                <c:pt idx="14758">
                  <c:v>-4.3303899999999999E-2</c:v>
                </c:pt>
                <c:pt idx="14759">
                  <c:v>-4.4358500000000002E-2</c:v>
                </c:pt>
                <c:pt idx="14760">
                  <c:v>-4.5458199999999997E-2</c:v>
                </c:pt>
                <c:pt idx="14761">
                  <c:v>-4.6593099999999998E-2</c:v>
                </c:pt>
                <c:pt idx="14762">
                  <c:v>-4.7755300000000001E-2</c:v>
                </c:pt>
                <c:pt idx="14763">
                  <c:v>-4.8948199999999997E-2</c:v>
                </c:pt>
                <c:pt idx="14764">
                  <c:v>-5.0181400000000001E-2</c:v>
                </c:pt>
                <c:pt idx="14765">
                  <c:v>-5.1461199999999999E-2</c:v>
                </c:pt>
                <c:pt idx="14766">
                  <c:v>-5.27901E-2</c:v>
                </c:pt>
                <c:pt idx="14767">
                  <c:v>-5.4170999999999997E-2</c:v>
                </c:pt>
                <c:pt idx="14768">
                  <c:v>-5.5609100000000002E-2</c:v>
                </c:pt>
                <c:pt idx="14769">
                  <c:v>-5.7106499999999998E-2</c:v>
                </c:pt>
                <c:pt idx="14770">
                  <c:v>-5.86635E-2</c:v>
                </c:pt>
                <c:pt idx="14771">
                  <c:v>-6.0284400000000002E-2</c:v>
                </c:pt>
                <c:pt idx="14772">
                  <c:v>-6.1975099999999998E-2</c:v>
                </c:pt>
                <c:pt idx="14773">
                  <c:v>-6.3730999999999996E-2</c:v>
                </c:pt>
                <c:pt idx="14774">
                  <c:v>-6.5539399999999998E-2</c:v>
                </c:pt>
                <c:pt idx="14775">
                  <c:v>-6.7394899999999994E-2</c:v>
                </c:pt>
                <c:pt idx="14776">
                  <c:v>-6.9303600000000007E-2</c:v>
                </c:pt>
                <c:pt idx="14777">
                  <c:v>-7.1273799999999998E-2</c:v>
                </c:pt>
                <c:pt idx="14778">
                  <c:v>-7.33066E-2</c:v>
                </c:pt>
                <c:pt idx="14779">
                  <c:v>-7.5394299999999997E-2</c:v>
                </c:pt>
                <c:pt idx="14780">
                  <c:v>-7.7528299999999994E-2</c:v>
                </c:pt>
                <c:pt idx="14781">
                  <c:v>-7.9706100000000002E-2</c:v>
                </c:pt>
                <c:pt idx="14782">
                  <c:v>-8.1930699999999995E-2</c:v>
                </c:pt>
                <c:pt idx="14783">
                  <c:v>-8.4204899999999999E-2</c:v>
                </c:pt>
                <c:pt idx="14784">
                  <c:v>-8.6530800000000005E-2</c:v>
                </c:pt>
                <c:pt idx="14785">
                  <c:v>-8.8907799999999995E-2</c:v>
                </c:pt>
                <c:pt idx="14786">
                  <c:v>-9.1332899999999995E-2</c:v>
                </c:pt>
                <c:pt idx="14787">
                  <c:v>-9.3803800000000007E-2</c:v>
                </c:pt>
                <c:pt idx="14788">
                  <c:v>-9.6321299999999999E-2</c:v>
                </c:pt>
                <c:pt idx="14789">
                  <c:v>-9.8885799999999996E-2</c:v>
                </c:pt>
                <c:pt idx="14790">
                  <c:v>-0.101492</c:v>
                </c:pt>
                <c:pt idx="14791">
                  <c:v>-0.104134</c:v>
                </c:pt>
                <c:pt idx="14792">
                  <c:v>-0.106811</c:v>
                </c:pt>
                <c:pt idx="14793">
                  <c:v>-0.109526</c:v>
                </c:pt>
                <c:pt idx="14794">
                  <c:v>-0.11226899999999999</c:v>
                </c:pt>
                <c:pt idx="14795">
                  <c:v>-0.11502900000000001</c:v>
                </c:pt>
                <c:pt idx="14796">
                  <c:v>-0.117802</c:v>
                </c:pt>
                <c:pt idx="14797">
                  <c:v>-0.120584</c:v>
                </c:pt>
                <c:pt idx="14798">
                  <c:v>-0.123365</c:v>
                </c:pt>
                <c:pt idx="14799">
                  <c:v>-0.126139</c:v>
                </c:pt>
                <c:pt idx="14800">
                  <c:v>-0.12891</c:v>
                </c:pt>
                <c:pt idx="14801">
                  <c:v>-0.13167499999999999</c:v>
                </c:pt>
                <c:pt idx="14802">
                  <c:v>-0.13442999999999999</c:v>
                </c:pt>
                <c:pt idx="14803">
                  <c:v>-0.13716900000000001</c:v>
                </c:pt>
                <c:pt idx="14804">
                  <c:v>-0.13989199999999999</c:v>
                </c:pt>
                <c:pt idx="14805">
                  <c:v>-0.142597</c:v>
                </c:pt>
                <c:pt idx="14806">
                  <c:v>-0.145289</c:v>
                </c:pt>
                <c:pt idx="14807">
                  <c:v>-0.147975</c:v>
                </c:pt>
                <c:pt idx="14808">
                  <c:v>-0.15066599999999999</c:v>
                </c:pt>
                <c:pt idx="14809">
                  <c:v>-0.15336900000000001</c:v>
                </c:pt>
                <c:pt idx="14810">
                  <c:v>-0.156087</c:v>
                </c:pt>
                <c:pt idx="14811">
                  <c:v>-0.15881899999999999</c:v>
                </c:pt>
                <c:pt idx="14812">
                  <c:v>-0.161549</c:v>
                </c:pt>
                <c:pt idx="14813">
                  <c:v>-0.16425899999999999</c:v>
                </c:pt>
                <c:pt idx="14814">
                  <c:v>-0.166939</c:v>
                </c:pt>
                <c:pt idx="14815">
                  <c:v>-0.16959399999999999</c:v>
                </c:pt>
                <c:pt idx="14816">
                  <c:v>-0.172236</c:v>
                </c:pt>
                <c:pt idx="14817">
                  <c:v>-0.17486699999999999</c:v>
                </c:pt>
                <c:pt idx="14818">
                  <c:v>-0.17747399999999999</c:v>
                </c:pt>
                <c:pt idx="14819">
                  <c:v>-0.180033</c:v>
                </c:pt>
                <c:pt idx="14820">
                  <c:v>-0.182528</c:v>
                </c:pt>
                <c:pt idx="14821">
                  <c:v>-0.18495600000000001</c:v>
                </c:pt>
                <c:pt idx="14822">
                  <c:v>-0.18731500000000001</c:v>
                </c:pt>
                <c:pt idx="14823">
                  <c:v>-0.18960199999999999</c:v>
                </c:pt>
                <c:pt idx="14824">
                  <c:v>-0.19181699999999999</c:v>
                </c:pt>
                <c:pt idx="14825">
                  <c:v>-0.19397300000000001</c:v>
                </c:pt>
                <c:pt idx="14826">
                  <c:v>-0.196076</c:v>
                </c:pt>
                <c:pt idx="14827">
                  <c:v>-0.198127</c:v>
                </c:pt>
                <c:pt idx="14828">
                  <c:v>-0.200125</c:v>
                </c:pt>
                <c:pt idx="14829">
                  <c:v>-0.202072</c:v>
                </c:pt>
                <c:pt idx="14830">
                  <c:v>-0.20396300000000001</c:v>
                </c:pt>
                <c:pt idx="14831">
                  <c:v>-0.20579600000000001</c:v>
                </c:pt>
                <c:pt idx="14832">
                  <c:v>-0.20757300000000001</c:v>
                </c:pt>
                <c:pt idx="14833">
                  <c:v>-0.20929400000000001</c:v>
                </c:pt>
                <c:pt idx="14834">
                  <c:v>-0.210953</c:v>
                </c:pt>
                <c:pt idx="14835">
                  <c:v>-0.21254999999999999</c:v>
                </c:pt>
                <c:pt idx="14836">
                  <c:v>-0.21409400000000001</c:v>
                </c:pt>
                <c:pt idx="14837">
                  <c:v>-0.21559400000000001</c:v>
                </c:pt>
                <c:pt idx="14838">
                  <c:v>-0.21704699999999999</c:v>
                </c:pt>
                <c:pt idx="14839">
                  <c:v>-0.218447</c:v>
                </c:pt>
                <c:pt idx="14840">
                  <c:v>-0.21978600000000001</c:v>
                </c:pt>
                <c:pt idx="14841">
                  <c:v>-0.22105900000000001</c:v>
                </c:pt>
                <c:pt idx="14842">
                  <c:v>-0.22226000000000001</c:v>
                </c:pt>
                <c:pt idx="14843">
                  <c:v>-0.223389</c:v>
                </c:pt>
                <c:pt idx="14844">
                  <c:v>-0.22445499999999999</c:v>
                </c:pt>
                <c:pt idx="14845">
                  <c:v>-0.225465</c:v>
                </c:pt>
                <c:pt idx="14846">
                  <c:v>-0.226412</c:v>
                </c:pt>
                <c:pt idx="14847">
                  <c:v>-0.22728000000000001</c:v>
                </c:pt>
                <c:pt idx="14848">
                  <c:v>-0.22805300000000001</c:v>
                </c:pt>
                <c:pt idx="14849">
                  <c:v>-0.22872999999999999</c:v>
                </c:pt>
                <c:pt idx="14850">
                  <c:v>-0.22933000000000001</c:v>
                </c:pt>
                <c:pt idx="14851">
                  <c:v>-0.22986999999999999</c:v>
                </c:pt>
                <c:pt idx="14852">
                  <c:v>-0.23036200000000001</c:v>
                </c:pt>
                <c:pt idx="14853">
                  <c:v>-0.23081299999999999</c:v>
                </c:pt>
                <c:pt idx="14854">
                  <c:v>-0.23122599999999999</c:v>
                </c:pt>
                <c:pt idx="14855">
                  <c:v>-0.23160500000000001</c:v>
                </c:pt>
                <c:pt idx="14856">
                  <c:v>-0.23194999999999999</c:v>
                </c:pt>
                <c:pt idx="14857">
                  <c:v>-0.23225499999999999</c:v>
                </c:pt>
                <c:pt idx="14858">
                  <c:v>-0.23252200000000001</c:v>
                </c:pt>
                <c:pt idx="14859">
                  <c:v>-0.23275899999999999</c:v>
                </c:pt>
                <c:pt idx="14860">
                  <c:v>-0.23297399999999999</c:v>
                </c:pt>
                <c:pt idx="14861">
                  <c:v>-0.23316799999999999</c:v>
                </c:pt>
                <c:pt idx="14862">
                  <c:v>-0.233344</c:v>
                </c:pt>
                <c:pt idx="14863">
                  <c:v>-0.23350299999999999</c:v>
                </c:pt>
                <c:pt idx="14864">
                  <c:v>-0.23363999999999999</c:v>
                </c:pt>
                <c:pt idx="14865">
                  <c:v>-0.23374300000000001</c:v>
                </c:pt>
                <c:pt idx="14866">
                  <c:v>-0.23380899999999999</c:v>
                </c:pt>
                <c:pt idx="14867">
                  <c:v>-0.23383799999999999</c:v>
                </c:pt>
                <c:pt idx="14868">
                  <c:v>-0.23383300000000001</c:v>
                </c:pt>
                <c:pt idx="14869">
                  <c:v>-0.23380100000000001</c:v>
                </c:pt>
                <c:pt idx="14870">
                  <c:v>-0.23374400000000001</c:v>
                </c:pt>
                <c:pt idx="14871">
                  <c:v>-0.23365900000000001</c:v>
                </c:pt>
                <c:pt idx="14872">
                  <c:v>-0.23355000000000001</c:v>
                </c:pt>
                <c:pt idx="14873">
                  <c:v>-0.233427</c:v>
                </c:pt>
                <c:pt idx="14874">
                  <c:v>-0.23330100000000001</c:v>
                </c:pt>
                <c:pt idx="14875">
                  <c:v>-0.23316999999999999</c:v>
                </c:pt>
                <c:pt idx="14876">
                  <c:v>-0.23302800000000001</c:v>
                </c:pt>
                <c:pt idx="14877">
                  <c:v>-0.232876</c:v>
                </c:pt>
                <c:pt idx="14878">
                  <c:v>-0.23271600000000001</c:v>
                </c:pt>
                <c:pt idx="14879">
                  <c:v>-0.23255100000000001</c:v>
                </c:pt>
                <c:pt idx="14880">
                  <c:v>-0.23239000000000001</c:v>
                </c:pt>
                <c:pt idx="14881">
                  <c:v>-0.232235</c:v>
                </c:pt>
                <c:pt idx="14882">
                  <c:v>-0.23208500000000001</c:v>
                </c:pt>
                <c:pt idx="14883">
                  <c:v>-0.23194100000000001</c:v>
                </c:pt>
                <c:pt idx="14884">
                  <c:v>-0.23180700000000001</c:v>
                </c:pt>
                <c:pt idx="14885">
                  <c:v>-0.23169000000000001</c:v>
                </c:pt>
                <c:pt idx="14886">
                  <c:v>-0.23158999999999999</c:v>
                </c:pt>
                <c:pt idx="14887">
                  <c:v>-0.231515</c:v>
                </c:pt>
                <c:pt idx="14888">
                  <c:v>-0.23147400000000001</c:v>
                </c:pt>
                <c:pt idx="14889">
                  <c:v>-0.23146700000000001</c:v>
                </c:pt>
                <c:pt idx="14890">
                  <c:v>-0.23149500000000001</c:v>
                </c:pt>
                <c:pt idx="14891">
                  <c:v>-0.23156299999999999</c:v>
                </c:pt>
                <c:pt idx="14892">
                  <c:v>-0.23167699999999999</c:v>
                </c:pt>
                <c:pt idx="14893">
                  <c:v>-0.23183300000000001</c:v>
                </c:pt>
                <c:pt idx="14894">
                  <c:v>-0.232016</c:v>
                </c:pt>
                <c:pt idx="14895">
                  <c:v>-0.23222499999999999</c:v>
                </c:pt>
                <c:pt idx="14896">
                  <c:v>-0.23246800000000001</c:v>
                </c:pt>
                <c:pt idx="14897">
                  <c:v>-0.23274800000000001</c:v>
                </c:pt>
                <c:pt idx="14898">
                  <c:v>-0.23305699999999999</c:v>
                </c:pt>
                <c:pt idx="14899">
                  <c:v>-0.23338500000000001</c:v>
                </c:pt>
                <c:pt idx="14900">
                  <c:v>-0.23372499999999999</c:v>
                </c:pt>
                <c:pt idx="14901">
                  <c:v>-0.234065</c:v>
                </c:pt>
                <c:pt idx="14902">
                  <c:v>-0.234404</c:v>
                </c:pt>
                <c:pt idx="14903">
                  <c:v>-0.23475699999999999</c:v>
                </c:pt>
                <c:pt idx="14904">
                  <c:v>-0.23513999999999999</c:v>
                </c:pt>
                <c:pt idx="14905">
                  <c:v>-0.23555899999999999</c:v>
                </c:pt>
                <c:pt idx="14906">
                  <c:v>-0.23600499999999999</c:v>
                </c:pt>
                <c:pt idx="14907">
                  <c:v>-0.23646200000000001</c:v>
                </c:pt>
                <c:pt idx="14908">
                  <c:v>-0.23692099999999999</c:v>
                </c:pt>
                <c:pt idx="14909">
                  <c:v>-0.23738400000000001</c:v>
                </c:pt>
                <c:pt idx="14910">
                  <c:v>-0.23785200000000001</c:v>
                </c:pt>
                <c:pt idx="14911">
                  <c:v>-0.23832200000000001</c:v>
                </c:pt>
                <c:pt idx="14912">
                  <c:v>-0.23879500000000001</c:v>
                </c:pt>
                <c:pt idx="14913">
                  <c:v>-0.23928099999999999</c:v>
                </c:pt>
                <c:pt idx="14914">
                  <c:v>-0.23979</c:v>
                </c:pt>
                <c:pt idx="14915">
                  <c:v>-0.24032700000000001</c:v>
                </c:pt>
                <c:pt idx="14916">
                  <c:v>-0.24088699999999999</c:v>
                </c:pt>
                <c:pt idx="14917">
                  <c:v>-0.24146000000000001</c:v>
                </c:pt>
                <c:pt idx="14918">
                  <c:v>-0.24204000000000001</c:v>
                </c:pt>
                <c:pt idx="14919">
                  <c:v>-0.24262900000000001</c:v>
                </c:pt>
                <c:pt idx="14920">
                  <c:v>-0.243229</c:v>
                </c:pt>
                <c:pt idx="14921">
                  <c:v>-0.24384</c:v>
                </c:pt>
                <c:pt idx="14922">
                  <c:v>-0.24445600000000001</c:v>
                </c:pt>
                <c:pt idx="14923">
                  <c:v>-0.24507799999999999</c:v>
                </c:pt>
                <c:pt idx="14924">
                  <c:v>-0.2457</c:v>
                </c:pt>
                <c:pt idx="14925">
                  <c:v>-0.24631500000000001</c:v>
                </c:pt>
                <c:pt idx="14926">
                  <c:v>-0.246917</c:v>
                </c:pt>
                <c:pt idx="14927">
                  <c:v>-0.24749599999999999</c:v>
                </c:pt>
                <c:pt idx="14928">
                  <c:v>-0.24804399999999999</c:v>
                </c:pt>
                <c:pt idx="14929">
                  <c:v>-0.248552</c:v>
                </c:pt>
                <c:pt idx="14930">
                  <c:v>-0.24901699999999999</c:v>
                </c:pt>
                <c:pt idx="14931">
                  <c:v>-0.249442</c:v>
                </c:pt>
                <c:pt idx="14932">
                  <c:v>-0.24983900000000001</c:v>
                </c:pt>
                <c:pt idx="14933">
                  <c:v>-0.25021399999999999</c:v>
                </c:pt>
                <c:pt idx="14934">
                  <c:v>-0.25056099999999998</c:v>
                </c:pt>
                <c:pt idx="14935">
                  <c:v>-0.250863</c:v>
                </c:pt>
                <c:pt idx="14936">
                  <c:v>-0.25111099999999997</c:v>
                </c:pt>
                <c:pt idx="14937">
                  <c:v>-0.25130400000000003</c:v>
                </c:pt>
                <c:pt idx="14938">
                  <c:v>-0.25144699999999998</c:v>
                </c:pt>
                <c:pt idx="14939">
                  <c:v>-0.25153900000000001</c:v>
                </c:pt>
                <c:pt idx="14940">
                  <c:v>-0.25158199999999997</c:v>
                </c:pt>
                <c:pt idx="14941">
                  <c:v>-0.25157400000000002</c:v>
                </c:pt>
                <c:pt idx="14942">
                  <c:v>-0.25151299999999999</c:v>
                </c:pt>
                <c:pt idx="14943">
                  <c:v>-0.25139899999999998</c:v>
                </c:pt>
                <c:pt idx="14944">
                  <c:v>-0.25123299999999998</c:v>
                </c:pt>
                <c:pt idx="14945">
                  <c:v>-0.25101200000000001</c:v>
                </c:pt>
                <c:pt idx="14946">
                  <c:v>-0.25073200000000001</c:v>
                </c:pt>
                <c:pt idx="14947">
                  <c:v>-0.25039899999999998</c:v>
                </c:pt>
                <c:pt idx="14948">
                  <c:v>-0.25001899999999999</c:v>
                </c:pt>
                <c:pt idx="14949">
                  <c:v>-0.24959000000000001</c:v>
                </c:pt>
                <c:pt idx="14950">
                  <c:v>-0.24910199999999999</c:v>
                </c:pt>
                <c:pt idx="14951">
                  <c:v>-0.24854200000000001</c:v>
                </c:pt>
                <c:pt idx="14952">
                  <c:v>-0.24790499999999999</c:v>
                </c:pt>
                <c:pt idx="14953">
                  <c:v>-0.247192</c:v>
                </c:pt>
                <c:pt idx="14954">
                  <c:v>-0.24641099999999999</c:v>
                </c:pt>
                <c:pt idx="14955">
                  <c:v>-0.245563</c:v>
                </c:pt>
                <c:pt idx="14956">
                  <c:v>-0.244648</c:v>
                </c:pt>
                <c:pt idx="14957">
                  <c:v>-0.24366699999999999</c:v>
                </c:pt>
                <c:pt idx="14958">
                  <c:v>-0.242615</c:v>
                </c:pt>
                <c:pt idx="14959">
                  <c:v>-0.241484</c:v>
                </c:pt>
                <c:pt idx="14960">
                  <c:v>-0.24027000000000001</c:v>
                </c:pt>
                <c:pt idx="14961">
                  <c:v>-0.23896999999999999</c:v>
                </c:pt>
                <c:pt idx="14962">
                  <c:v>-0.23757900000000001</c:v>
                </c:pt>
                <c:pt idx="14963">
                  <c:v>-0.236098</c:v>
                </c:pt>
                <c:pt idx="14964">
                  <c:v>-0.23452999999999999</c:v>
                </c:pt>
                <c:pt idx="14965">
                  <c:v>-0.23288900000000001</c:v>
                </c:pt>
                <c:pt idx="14966">
                  <c:v>-0.231181</c:v>
                </c:pt>
                <c:pt idx="14967">
                  <c:v>-0.229407</c:v>
                </c:pt>
                <c:pt idx="14968">
                  <c:v>-0.22756899999999999</c:v>
                </c:pt>
                <c:pt idx="14969">
                  <c:v>-0.22566700000000001</c:v>
                </c:pt>
                <c:pt idx="14970">
                  <c:v>-0.22370399999999999</c:v>
                </c:pt>
                <c:pt idx="14971">
                  <c:v>-0.22167799999999999</c:v>
                </c:pt>
                <c:pt idx="14972">
                  <c:v>-0.21958900000000001</c:v>
                </c:pt>
                <c:pt idx="14973">
                  <c:v>-0.217446</c:v>
                </c:pt>
                <c:pt idx="14974">
                  <c:v>-0.21526000000000001</c:v>
                </c:pt>
                <c:pt idx="14975">
                  <c:v>-0.213034</c:v>
                </c:pt>
                <c:pt idx="14976">
                  <c:v>-0.21076400000000001</c:v>
                </c:pt>
                <c:pt idx="14977">
                  <c:v>-0.208453</c:v>
                </c:pt>
                <c:pt idx="14978">
                  <c:v>-0.20610300000000001</c:v>
                </c:pt>
                <c:pt idx="14979">
                  <c:v>-0.203712</c:v>
                </c:pt>
                <c:pt idx="14980">
                  <c:v>-0.20128299999999999</c:v>
                </c:pt>
                <c:pt idx="14981">
                  <c:v>-0.198825</c:v>
                </c:pt>
                <c:pt idx="14982">
                  <c:v>-0.19634099999999999</c:v>
                </c:pt>
                <c:pt idx="14983">
                  <c:v>-0.193828</c:v>
                </c:pt>
                <c:pt idx="14984">
                  <c:v>-0.19128899999999999</c:v>
                </c:pt>
                <c:pt idx="14985">
                  <c:v>-0.188726</c:v>
                </c:pt>
                <c:pt idx="14986">
                  <c:v>-0.186143</c:v>
                </c:pt>
                <c:pt idx="14987">
                  <c:v>-0.18354100000000001</c:v>
                </c:pt>
                <c:pt idx="14988">
                  <c:v>-0.180925</c:v>
                </c:pt>
                <c:pt idx="14989">
                  <c:v>-0.17829900000000001</c:v>
                </c:pt>
                <c:pt idx="14990">
                  <c:v>-0.17566999999999999</c:v>
                </c:pt>
                <c:pt idx="14991">
                  <c:v>-0.17304</c:v>
                </c:pt>
                <c:pt idx="14992">
                  <c:v>-0.17041200000000001</c:v>
                </c:pt>
                <c:pt idx="14993">
                  <c:v>-0.16778499999999999</c:v>
                </c:pt>
                <c:pt idx="14994">
                  <c:v>-0.165156</c:v>
                </c:pt>
                <c:pt idx="14995">
                  <c:v>-0.16252900000000001</c:v>
                </c:pt>
                <c:pt idx="14996">
                  <c:v>-0.159917</c:v>
                </c:pt>
                <c:pt idx="14997">
                  <c:v>-0.157335</c:v>
                </c:pt>
                <c:pt idx="14998">
                  <c:v>-0.15478800000000001</c:v>
                </c:pt>
                <c:pt idx="14999">
                  <c:v>-0.152277</c:v>
                </c:pt>
                <c:pt idx="15000">
                  <c:v>-0.14980199999999999</c:v>
                </c:pt>
                <c:pt idx="15001">
                  <c:v>-0.14737800000000001</c:v>
                </c:pt>
                <c:pt idx="15002">
                  <c:v>-0.14499999999999999</c:v>
                </c:pt>
                <c:pt idx="15003">
                  <c:v>-0.14261399999999999</c:v>
                </c:pt>
                <c:pt idx="15004">
                  <c:v>-0.140208</c:v>
                </c:pt>
                <c:pt idx="15005">
                  <c:v>-0.13785700000000001</c:v>
                </c:pt>
                <c:pt idx="15006">
                  <c:v>-0.13558500000000001</c:v>
                </c:pt>
                <c:pt idx="15007">
                  <c:v>-0.13336300000000001</c:v>
                </c:pt>
                <c:pt idx="15008">
                  <c:v>-0.13119400000000001</c:v>
                </c:pt>
                <c:pt idx="15009">
                  <c:v>-0.12910099999999999</c:v>
                </c:pt>
                <c:pt idx="15010">
                  <c:v>-0.12709100000000001</c:v>
                </c:pt>
                <c:pt idx="15011">
                  <c:v>-0.125162</c:v>
                </c:pt>
                <c:pt idx="15012">
                  <c:v>-0.123312</c:v>
                </c:pt>
                <c:pt idx="15013">
                  <c:v>-0.121541</c:v>
                </c:pt>
                <c:pt idx="15014">
                  <c:v>-0.119852</c:v>
                </c:pt>
                <c:pt idx="15015">
                  <c:v>-0.118252</c:v>
                </c:pt>
                <c:pt idx="15016">
                  <c:v>-0.116744</c:v>
                </c:pt>
                <c:pt idx="15017">
                  <c:v>-0.115333</c:v>
                </c:pt>
                <c:pt idx="15018">
                  <c:v>-0.11401699999999999</c:v>
                </c:pt>
                <c:pt idx="15019">
                  <c:v>-0.112798</c:v>
                </c:pt>
                <c:pt idx="15020">
                  <c:v>-0.111677</c:v>
                </c:pt>
                <c:pt idx="15021">
                  <c:v>-0.110662</c:v>
                </c:pt>
                <c:pt idx="15022">
                  <c:v>-0.10975799999999999</c:v>
                </c:pt>
                <c:pt idx="15023">
                  <c:v>-0.10896400000000001</c:v>
                </c:pt>
                <c:pt idx="15024">
                  <c:v>-0.108282</c:v>
                </c:pt>
                <c:pt idx="15025">
                  <c:v>-0.10771799999999999</c:v>
                </c:pt>
                <c:pt idx="15026">
                  <c:v>-0.10727299999999999</c:v>
                </c:pt>
                <c:pt idx="15027">
                  <c:v>-0.106945</c:v>
                </c:pt>
                <c:pt idx="15028">
                  <c:v>-0.106727</c:v>
                </c:pt>
                <c:pt idx="15029">
                  <c:v>-0.106623</c:v>
                </c:pt>
                <c:pt idx="15030">
                  <c:v>-0.10663400000000001</c:v>
                </c:pt>
                <c:pt idx="15031">
                  <c:v>-0.106764</c:v>
                </c:pt>
                <c:pt idx="15032">
                  <c:v>-0.10700999999999999</c:v>
                </c:pt>
                <c:pt idx="15033">
                  <c:v>-0.107374</c:v>
                </c:pt>
                <c:pt idx="15034">
                  <c:v>-0.10786</c:v>
                </c:pt>
                <c:pt idx="15035">
                  <c:v>-0.10846799999999999</c:v>
                </c:pt>
                <c:pt idx="15036">
                  <c:v>-0.109192</c:v>
                </c:pt>
                <c:pt idx="15037">
                  <c:v>-0.110023</c:v>
                </c:pt>
                <c:pt idx="15038">
                  <c:v>-0.11094999999999999</c:v>
                </c:pt>
                <c:pt idx="15039">
                  <c:v>-0.111971</c:v>
                </c:pt>
                <c:pt idx="15040">
                  <c:v>-0.11309</c:v>
                </c:pt>
                <c:pt idx="15041">
                  <c:v>-0.11432199999999999</c:v>
                </c:pt>
                <c:pt idx="15042">
                  <c:v>-0.115672</c:v>
                </c:pt>
                <c:pt idx="15043">
                  <c:v>-0.11713700000000001</c:v>
                </c:pt>
                <c:pt idx="15044">
                  <c:v>-0.118705</c:v>
                </c:pt>
                <c:pt idx="15045">
                  <c:v>-0.12035899999999999</c:v>
                </c:pt>
                <c:pt idx="15046">
                  <c:v>-0.12209200000000001</c:v>
                </c:pt>
                <c:pt idx="15047">
                  <c:v>-0.1239</c:v>
                </c:pt>
                <c:pt idx="15048">
                  <c:v>-0.125778</c:v>
                </c:pt>
                <c:pt idx="15049">
                  <c:v>-0.127723</c:v>
                </c:pt>
                <c:pt idx="15050">
                  <c:v>-0.12973599999999999</c:v>
                </c:pt>
                <c:pt idx="15051">
                  <c:v>-0.13182099999999999</c:v>
                </c:pt>
                <c:pt idx="15052">
                  <c:v>-0.13397400000000001</c:v>
                </c:pt>
                <c:pt idx="15053">
                  <c:v>-0.13619200000000001</c:v>
                </c:pt>
                <c:pt idx="15054">
                  <c:v>-0.13847499999999999</c:v>
                </c:pt>
                <c:pt idx="15055">
                  <c:v>-0.140821</c:v>
                </c:pt>
                <c:pt idx="15056">
                  <c:v>-0.143232</c:v>
                </c:pt>
                <c:pt idx="15057">
                  <c:v>-0.14571200000000001</c:v>
                </c:pt>
                <c:pt idx="15058">
                  <c:v>-0.148261</c:v>
                </c:pt>
                <c:pt idx="15059">
                  <c:v>-0.15087300000000001</c:v>
                </c:pt>
                <c:pt idx="15060">
                  <c:v>-0.15354200000000001</c:v>
                </c:pt>
                <c:pt idx="15061">
                  <c:v>-0.15626499999999999</c:v>
                </c:pt>
                <c:pt idx="15062">
                  <c:v>-0.15903600000000001</c:v>
                </c:pt>
                <c:pt idx="15063">
                  <c:v>-0.16184100000000001</c:v>
                </c:pt>
                <c:pt idx="15064">
                  <c:v>-0.16466800000000001</c:v>
                </c:pt>
                <c:pt idx="15065">
                  <c:v>-0.16750499999999999</c:v>
                </c:pt>
                <c:pt idx="15066">
                  <c:v>-0.170345</c:v>
                </c:pt>
                <c:pt idx="15067">
                  <c:v>-0.17318700000000001</c:v>
                </c:pt>
                <c:pt idx="15068">
                  <c:v>-0.17603199999999999</c:v>
                </c:pt>
                <c:pt idx="15069">
                  <c:v>-0.17887500000000001</c:v>
                </c:pt>
                <c:pt idx="15070">
                  <c:v>-0.18170700000000001</c:v>
                </c:pt>
                <c:pt idx="15071">
                  <c:v>-0.18451899999999999</c:v>
                </c:pt>
                <c:pt idx="15072">
                  <c:v>-0.18729799999999999</c:v>
                </c:pt>
                <c:pt idx="15073">
                  <c:v>-0.19004099999999999</c:v>
                </c:pt>
                <c:pt idx="15074">
                  <c:v>-0.19275500000000001</c:v>
                </c:pt>
                <c:pt idx="15075">
                  <c:v>-0.19545100000000001</c:v>
                </c:pt>
                <c:pt idx="15076">
                  <c:v>-0.19813600000000001</c:v>
                </c:pt>
                <c:pt idx="15077">
                  <c:v>-0.20080300000000001</c:v>
                </c:pt>
                <c:pt idx="15078">
                  <c:v>-0.20344499999999999</c:v>
                </c:pt>
                <c:pt idx="15079">
                  <c:v>-0.206066</c:v>
                </c:pt>
                <c:pt idx="15080">
                  <c:v>-0.20866899999999999</c:v>
                </c:pt>
                <c:pt idx="15081">
                  <c:v>-0.21124899999999999</c:v>
                </c:pt>
                <c:pt idx="15082">
                  <c:v>-0.21380099999999999</c:v>
                </c:pt>
                <c:pt idx="15083">
                  <c:v>-0.21632100000000001</c:v>
                </c:pt>
                <c:pt idx="15084">
                  <c:v>-0.218804</c:v>
                </c:pt>
                <c:pt idx="15085">
                  <c:v>-0.221244</c:v>
                </c:pt>
                <c:pt idx="15086">
                  <c:v>-0.22364000000000001</c:v>
                </c:pt>
                <c:pt idx="15087">
                  <c:v>-0.22598499999999999</c:v>
                </c:pt>
                <c:pt idx="15088">
                  <c:v>-0.22827800000000001</c:v>
                </c:pt>
                <c:pt idx="15089">
                  <c:v>-0.230517</c:v>
                </c:pt>
                <c:pt idx="15090">
                  <c:v>-0.23267299999999999</c:v>
                </c:pt>
                <c:pt idx="15091">
                  <c:v>-0.23470299999999999</c:v>
                </c:pt>
                <c:pt idx="15092">
                  <c:v>-0.23663300000000001</c:v>
                </c:pt>
                <c:pt idx="15093">
                  <c:v>-0.238514</c:v>
                </c:pt>
                <c:pt idx="15094">
                  <c:v>-0.24033099999999999</c:v>
                </c:pt>
                <c:pt idx="15095">
                  <c:v>-0.242066</c:v>
                </c:pt>
                <c:pt idx="15096">
                  <c:v>-0.243726</c:v>
                </c:pt>
                <c:pt idx="15097">
                  <c:v>-0.245314</c:v>
                </c:pt>
                <c:pt idx="15098">
                  <c:v>-0.24682699999999999</c:v>
                </c:pt>
                <c:pt idx="15099">
                  <c:v>-0.24825900000000001</c:v>
                </c:pt>
                <c:pt idx="15100">
                  <c:v>-0.24960199999999999</c:v>
                </c:pt>
                <c:pt idx="15101">
                  <c:v>-0.25084899999999999</c:v>
                </c:pt>
                <c:pt idx="15102">
                  <c:v>-0.25200600000000001</c:v>
                </c:pt>
                <c:pt idx="15103">
                  <c:v>-0.25307800000000003</c:v>
                </c:pt>
                <c:pt idx="15104">
                  <c:v>-0.25406899999999999</c:v>
                </c:pt>
                <c:pt idx="15105">
                  <c:v>-0.25497700000000001</c:v>
                </c:pt>
                <c:pt idx="15106">
                  <c:v>-0.25580599999999998</c:v>
                </c:pt>
                <c:pt idx="15107">
                  <c:v>-0.25655899999999998</c:v>
                </c:pt>
                <c:pt idx="15108">
                  <c:v>-0.25723800000000002</c:v>
                </c:pt>
                <c:pt idx="15109">
                  <c:v>-0.257851</c:v>
                </c:pt>
                <c:pt idx="15110">
                  <c:v>-0.25840400000000002</c:v>
                </c:pt>
                <c:pt idx="15111">
                  <c:v>-0.25889800000000002</c:v>
                </c:pt>
                <c:pt idx="15112">
                  <c:v>-0.259328</c:v>
                </c:pt>
                <c:pt idx="15113">
                  <c:v>-0.25969100000000001</c:v>
                </c:pt>
                <c:pt idx="15114">
                  <c:v>-0.25998300000000002</c:v>
                </c:pt>
                <c:pt idx="15115">
                  <c:v>-0.26020599999999999</c:v>
                </c:pt>
                <c:pt idx="15116">
                  <c:v>-0.26036300000000001</c:v>
                </c:pt>
                <c:pt idx="15117">
                  <c:v>-0.26045400000000002</c:v>
                </c:pt>
                <c:pt idx="15118">
                  <c:v>-0.26047900000000002</c:v>
                </c:pt>
                <c:pt idx="15119">
                  <c:v>-0.260432</c:v>
                </c:pt>
                <c:pt idx="15120">
                  <c:v>-0.26030999999999999</c:v>
                </c:pt>
                <c:pt idx="15121">
                  <c:v>-0.26011400000000001</c:v>
                </c:pt>
                <c:pt idx="15122">
                  <c:v>-0.25984000000000002</c:v>
                </c:pt>
                <c:pt idx="15123">
                  <c:v>-0.25948100000000002</c:v>
                </c:pt>
                <c:pt idx="15124">
                  <c:v>-0.25903900000000002</c:v>
                </c:pt>
                <c:pt idx="15125">
                  <c:v>-0.25851400000000002</c:v>
                </c:pt>
                <c:pt idx="15126">
                  <c:v>-0.25790600000000002</c:v>
                </c:pt>
                <c:pt idx="15127">
                  <c:v>-0.25721500000000003</c:v>
                </c:pt>
                <c:pt idx="15128">
                  <c:v>-0.25644400000000001</c:v>
                </c:pt>
                <c:pt idx="15129">
                  <c:v>-0.25559599999999999</c:v>
                </c:pt>
                <c:pt idx="15130">
                  <c:v>-0.25467299999999998</c:v>
                </c:pt>
                <c:pt idx="15131">
                  <c:v>-0.25367800000000001</c:v>
                </c:pt>
                <c:pt idx="15132">
                  <c:v>-0.25261099999999997</c:v>
                </c:pt>
                <c:pt idx="15133">
                  <c:v>-0.251471</c:v>
                </c:pt>
                <c:pt idx="15134">
                  <c:v>-0.25026399999999999</c:v>
                </c:pt>
                <c:pt idx="15135">
                  <c:v>-0.248996</c:v>
                </c:pt>
                <c:pt idx="15136">
                  <c:v>-0.24767</c:v>
                </c:pt>
                <c:pt idx="15137">
                  <c:v>-0.24628800000000001</c:v>
                </c:pt>
                <c:pt idx="15138">
                  <c:v>-0.24485399999999999</c:v>
                </c:pt>
                <c:pt idx="15139">
                  <c:v>-0.24337</c:v>
                </c:pt>
                <c:pt idx="15140">
                  <c:v>-0.241838</c:v>
                </c:pt>
                <c:pt idx="15141">
                  <c:v>-0.240254</c:v>
                </c:pt>
                <c:pt idx="15142">
                  <c:v>-0.238625</c:v>
                </c:pt>
                <c:pt idx="15143">
                  <c:v>-0.236957</c:v>
                </c:pt>
                <c:pt idx="15144">
                  <c:v>-0.235259</c:v>
                </c:pt>
                <c:pt idx="15145">
                  <c:v>-0.23353499999999999</c:v>
                </c:pt>
                <c:pt idx="15146">
                  <c:v>-0.23178599999999999</c:v>
                </c:pt>
                <c:pt idx="15147">
                  <c:v>-0.230016</c:v>
                </c:pt>
                <c:pt idx="15148">
                  <c:v>-0.22822300000000001</c:v>
                </c:pt>
                <c:pt idx="15149">
                  <c:v>-0.226406</c:v>
                </c:pt>
                <c:pt idx="15150">
                  <c:v>-0.22456200000000001</c:v>
                </c:pt>
                <c:pt idx="15151">
                  <c:v>-0.222693</c:v>
                </c:pt>
                <c:pt idx="15152">
                  <c:v>-0.220801</c:v>
                </c:pt>
                <c:pt idx="15153">
                  <c:v>-0.21889</c:v>
                </c:pt>
                <c:pt idx="15154">
                  <c:v>-0.21696599999999999</c:v>
                </c:pt>
                <c:pt idx="15155">
                  <c:v>-0.215032</c:v>
                </c:pt>
                <c:pt idx="15156">
                  <c:v>-0.213085</c:v>
                </c:pt>
                <c:pt idx="15157">
                  <c:v>-0.21112300000000001</c:v>
                </c:pt>
                <c:pt idx="15158">
                  <c:v>-0.209147</c:v>
                </c:pt>
                <c:pt idx="15159">
                  <c:v>-0.20716200000000001</c:v>
                </c:pt>
                <c:pt idx="15160">
                  <c:v>-0.205176</c:v>
                </c:pt>
                <c:pt idx="15161">
                  <c:v>-0.20319699999999999</c:v>
                </c:pt>
                <c:pt idx="15162">
                  <c:v>-0.20122999999999999</c:v>
                </c:pt>
                <c:pt idx="15163">
                  <c:v>-0.19928299999999999</c:v>
                </c:pt>
                <c:pt idx="15164">
                  <c:v>-0.19735900000000001</c:v>
                </c:pt>
                <c:pt idx="15165">
                  <c:v>-0.19545100000000001</c:v>
                </c:pt>
                <c:pt idx="15166">
                  <c:v>-0.193552</c:v>
                </c:pt>
                <c:pt idx="15167">
                  <c:v>-0.191667</c:v>
                </c:pt>
                <c:pt idx="15168">
                  <c:v>-0.18980900000000001</c:v>
                </c:pt>
                <c:pt idx="15169">
                  <c:v>-0.18798200000000001</c:v>
                </c:pt>
                <c:pt idx="15170">
                  <c:v>-0.18618399999999999</c:v>
                </c:pt>
                <c:pt idx="15171">
                  <c:v>-0.18441099999999999</c:v>
                </c:pt>
                <c:pt idx="15172">
                  <c:v>-0.18266399999999999</c:v>
                </c:pt>
                <c:pt idx="15173">
                  <c:v>-0.18094399999999999</c:v>
                </c:pt>
                <c:pt idx="15174">
                  <c:v>-0.17924999999999999</c:v>
                </c:pt>
                <c:pt idx="15175">
                  <c:v>-0.17757800000000001</c:v>
                </c:pt>
                <c:pt idx="15176">
                  <c:v>-0.175927</c:v>
                </c:pt>
                <c:pt idx="15177">
                  <c:v>-0.17429800000000001</c:v>
                </c:pt>
                <c:pt idx="15178">
                  <c:v>-0.17269699999999999</c:v>
                </c:pt>
                <c:pt idx="15179">
                  <c:v>-0.171124</c:v>
                </c:pt>
                <c:pt idx="15180">
                  <c:v>-0.16958500000000001</c:v>
                </c:pt>
                <c:pt idx="15181">
                  <c:v>-0.16808100000000001</c:v>
                </c:pt>
                <c:pt idx="15182">
                  <c:v>-0.16661300000000001</c:v>
                </c:pt>
                <c:pt idx="15183">
                  <c:v>-0.16517899999999999</c:v>
                </c:pt>
                <c:pt idx="15184">
                  <c:v>-0.16377700000000001</c:v>
                </c:pt>
                <c:pt idx="15185">
                  <c:v>-0.16240099999999999</c:v>
                </c:pt>
                <c:pt idx="15186">
                  <c:v>-0.161049</c:v>
                </c:pt>
                <c:pt idx="15187">
                  <c:v>-0.159721</c:v>
                </c:pt>
                <c:pt idx="15188">
                  <c:v>-0.158415</c:v>
                </c:pt>
                <c:pt idx="15189">
                  <c:v>-0.157135</c:v>
                </c:pt>
                <c:pt idx="15190">
                  <c:v>-0.15588399999999999</c:v>
                </c:pt>
                <c:pt idx="15191">
                  <c:v>-0.154664</c:v>
                </c:pt>
                <c:pt idx="15192">
                  <c:v>-0.153477</c:v>
                </c:pt>
                <c:pt idx="15193">
                  <c:v>-0.15232499999999999</c:v>
                </c:pt>
                <c:pt idx="15194">
                  <c:v>-0.15121100000000001</c:v>
                </c:pt>
                <c:pt idx="15195">
                  <c:v>-0.15013499999999999</c:v>
                </c:pt>
                <c:pt idx="15196">
                  <c:v>-0.149092</c:v>
                </c:pt>
                <c:pt idx="15197">
                  <c:v>-0.14807799999999999</c:v>
                </c:pt>
                <c:pt idx="15198">
                  <c:v>-0.147094</c:v>
                </c:pt>
                <c:pt idx="15199">
                  <c:v>-0.14613899999999999</c:v>
                </c:pt>
                <c:pt idx="15200">
                  <c:v>-0.145209</c:v>
                </c:pt>
                <c:pt idx="15201">
                  <c:v>-0.14429800000000001</c:v>
                </c:pt>
                <c:pt idx="15202">
                  <c:v>-0.1434</c:v>
                </c:pt>
                <c:pt idx="15203">
                  <c:v>-0.142512</c:v>
                </c:pt>
                <c:pt idx="15204">
                  <c:v>-0.14163000000000001</c:v>
                </c:pt>
                <c:pt idx="15205">
                  <c:v>-0.14075599999999999</c:v>
                </c:pt>
                <c:pt idx="15206">
                  <c:v>-0.13988999999999999</c:v>
                </c:pt>
                <c:pt idx="15207">
                  <c:v>-0.13902900000000001</c:v>
                </c:pt>
                <c:pt idx="15208">
                  <c:v>-0.13817199999999999</c:v>
                </c:pt>
                <c:pt idx="15209">
                  <c:v>-0.13731399999999999</c:v>
                </c:pt>
                <c:pt idx="15210">
                  <c:v>-0.136459</c:v>
                </c:pt>
                <c:pt idx="15211">
                  <c:v>-0.13561000000000001</c:v>
                </c:pt>
                <c:pt idx="15212">
                  <c:v>-0.134769</c:v>
                </c:pt>
                <c:pt idx="15213">
                  <c:v>-0.133936</c:v>
                </c:pt>
                <c:pt idx="15214">
                  <c:v>-0.133105</c:v>
                </c:pt>
                <c:pt idx="15215">
                  <c:v>-0.132276</c:v>
                </c:pt>
                <c:pt idx="15216">
                  <c:v>-0.13145299999999999</c:v>
                </c:pt>
                <c:pt idx="15217">
                  <c:v>-0.130634</c:v>
                </c:pt>
                <c:pt idx="15218">
                  <c:v>-0.12981400000000001</c:v>
                </c:pt>
                <c:pt idx="15219">
                  <c:v>-0.12898899999999999</c:v>
                </c:pt>
                <c:pt idx="15220">
                  <c:v>-0.128164</c:v>
                </c:pt>
                <c:pt idx="15221">
                  <c:v>-0.12733800000000001</c:v>
                </c:pt>
                <c:pt idx="15222">
                  <c:v>-0.12651299999999999</c:v>
                </c:pt>
                <c:pt idx="15223">
                  <c:v>-0.12568499999999999</c:v>
                </c:pt>
                <c:pt idx="15224">
                  <c:v>-0.12485300000000001</c:v>
                </c:pt>
                <c:pt idx="15225">
                  <c:v>-0.124015</c:v>
                </c:pt>
                <c:pt idx="15226">
                  <c:v>-0.12317599999999999</c:v>
                </c:pt>
                <c:pt idx="15227">
                  <c:v>-0.12232899999999999</c:v>
                </c:pt>
                <c:pt idx="15228">
                  <c:v>-0.121421</c:v>
                </c:pt>
                <c:pt idx="15229">
                  <c:v>-0.120436</c:v>
                </c:pt>
                <c:pt idx="15230">
                  <c:v>-0.119431</c:v>
                </c:pt>
                <c:pt idx="15231">
                  <c:v>-0.118423</c:v>
                </c:pt>
                <c:pt idx="15232">
                  <c:v>-0.117379</c:v>
                </c:pt>
                <c:pt idx="15233">
                  <c:v>-0.116298</c:v>
                </c:pt>
                <c:pt idx="15234">
                  <c:v>-0.11519699999999999</c:v>
                </c:pt>
                <c:pt idx="15235">
                  <c:v>-0.114079</c:v>
                </c:pt>
                <c:pt idx="15236">
                  <c:v>-0.112939</c:v>
                </c:pt>
                <c:pt idx="15237">
                  <c:v>-0.111771</c:v>
                </c:pt>
                <c:pt idx="15238">
                  <c:v>-0.11057</c:v>
                </c:pt>
                <c:pt idx="15239">
                  <c:v>-0.109337</c:v>
                </c:pt>
                <c:pt idx="15240">
                  <c:v>-0.108072</c:v>
                </c:pt>
                <c:pt idx="15241">
                  <c:v>-0.10678</c:v>
                </c:pt>
                <c:pt idx="15242">
                  <c:v>-0.105461</c:v>
                </c:pt>
                <c:pt idx="15243">
                  <c:v>-0.104116</c:v>
                </c:pt>
                <c:pt idx="15244">
                  <c:v>-0.10274999999999999</c:v>
                </c:pt>
                <c:pt idx="15245">
                  <c:v>-0.101364</c:v>
                </c:pt>
                <c:pt idx="15246">
                  <c:v>-9.9963999999999997E-2</c:v>
                </c:pt>
                <c:pt idx="15247">
                  <c:v>-9.8552899999999999E-2</c:v>
                </c:pt>
                <c:pt idx="15248">
                  <c:v>-9.7131999999999996E-2</c:v>
                </c:pt>
                <c:pt idx="15249">
                  <c:v>-9.5700300000000002E-2</c:v>
                </c:pt>
                <c:pt idx="15250">
                  <c:v>-9.4255900000000004E-2</c:v>
                </c:pt>
                <c:pt idx="15251">
                  <c:v>-9.2797400000000002E-2</c:v>
                </c:pt>
                <c:pt idx="15252">
                  <c:v>-9.1325500000000004E-2</c:v>
                </c:pt>
                <c:pt idx="15253">
                  <c:v>-8.9839699999999995E-2</c:v>
                </c:pt>
                <c:pt idx="15254">
                  <c:v>-8.8337600000000002E-2</c:v>
                </c:pt>
                <c:pt idx="15255">
                  <c:v>-8.6818500000000007E-2</c:v>
                </c:pt>
                <c:pt idx="15256">
                  <c:v>-8.5283200000000003E-2</c:v>
                </c:pt>
                <c:pt idx="15257">
                  <c:v>-8.3729300000000006E-2</c:v>
                </c:pt>
                <c:pt idx="15258">
                  <c:v>-8.2155099999999995E-2</c:v>
                </c:pt>
                <c:pt idx="15259">
                  <c:v>-8.05617E-2</c:v>
                </c:pt>
                <c:pt idx="15260">
                  <c:v>-7.8949199999999997E-2</c:v>
                </c:pt>
                <c:pt idx="15261">
                  <c:v>-7.73176E-2</c:v>
                </c:pt>
                <c:pt idx="15262">
                  <c:v>-7.5668600000000003E-2</c:v>
                </c:pt>
                <c:pt idx="15263">
                  <c:v>-7.4004399999999998E-2</c:v>
                </c:pt>
                <c:pt idx="15264">
                  <c:v>-7.2328500000000004E-2</c:v>
                </c:pt>
                <c:pt idx="15265">
                  <c:v>-7.0644700000000005E-2</c:v>
                </c:pt>
                <c:pt idx="15266">
                  <c:v>-6.8955600000000006E-2</c:v>
                </c:pt>
                <c:pt idx="15267">
                  <c:v>-6.7262299999999997E-2</c:v>
                </c:pt>
                <c:pt idx="15268">
                  <c:v>-6.5565999999999999E-2</c:v>
                </c:pt>
                <c:pt idx="15269">
                  <c:v>-6.3868900000000006E-2</c:v>
                </c:pt>
                <c:pt idx="15270">
                  <c:v>-6.21735E-2</c:v>
                </c:pt>
                <c:pt idx="15271">
                  <c:v>-6.0480899999999997E-2</c:v>
                </c:pt>
                <c:pt idx="15272">
                  <c:v>-5.8791599999999999E-2</c:v>
                </c:pt>
                <c:pt idx="15273">
                  <c:v>-5.7105900000000001E-2</c:v>
                </c:pt>
                <c:pt idx="15274">
                  <c:v>-5.54242E-2</c:v>
                </c:pt>
                <c:pt idx="15275">
                  <c:v>-5.37464E-2</c:v>
                </c:pt>
                <c:pt idx="15276">
                  <c:v>-5.2072399999999998E-2</c:v>
                </c:pt>
                <c:pt idx="15277">
                  <c:v>-5.0401599999999998E-2</c:v>
                </c:pt>
                <c:pt idx="15278">
                  <c:v>-4.8732900000000003E-2</c:v>
                </c:pt>
                <c:pt idx="15279">
                  <c:v>-4.7067100000000001E-2</c:v>
                </c:pt>
                <c:pt idx="15280">
                  <c:v>-4.54081E-2</c:v>
                </c:pt>
                <c:pt idx="15281">
                  <c:v>-4.3761700000000001E-2</c:v>
                </c:pt>
                <c:pt idx="15282">
                  <c:v>-4.21331E-2</c:v>
                </c:pt>
                <c:pt idx="15283">
                  <c:v>-4.0524999999999999E-2</c:v>
                </c:pt>
                <c:pt idx="15284">
                  <c:v>-3.8939599999999998E-2</c:v>
                </c:pt>
                <c:pt idx="15285">
                  <c:v>-3.7379299999999997E-2</c:v>
                </c:pt>
                <c:pt idx="15286">
                  <c:v>-3.5846200000000002E-2</c:v>
                </c:pt>
                <c:pt idx="15287">
                  <c:v>-3.4340599999999999E-2</c:v>
                </c:pt>
                <c:pt idx="15288">
                  <c:v>-3.2862099999999998E-2</c:v>
                </c:pt>
                <c:pt idx="15289">
                  <c:v>-3.1411700000000001E-2</c:v>
                </c:pt>
                <c:pt idx="15290">
                  <c:v>-2.9992100000000001E-2</c:v>
                </c:pt>
                <c:pt idx="15291">
                  <c:v>-2.8606599999999999E-2</c:v>
                </c:pt>
                <c:pt idx="15292">
                  <c:v>-2.72588E-2</c:v>
                </c:pt>
                <c:pt idx="15293">
                  <c:v>-2.5951800000000001E-2</c:v>
                </c:pt>
                <c:pt idx="15294">
                  <c:v>-2.4684600000000001E-2</c:v>
                </c:pt>
                <c:pt idx="15295">
                  <c:v>-2.34533E-2</c:v>
                </c:pt>
                <c:pt idx="15296">
                  <c:v>-2.22568E-2</c:v>
                </c:pt>
                <c:pt idx="15297">
                  <c:v>-2.10972E-2</c:v>
                </c:pt>
                <c:pt idx="15298">
                  <c:v>-1.9976899999999999E-2</c:v>
                </c:pt>
                <c:pt idx="15299">
                  <c:v>-1.8898100000000001E-2</c:v>
                </c:pt>
                <c:pt idx="15300">
                  <c:v>-1.7865300000000001E-2</c:v>
                </c:pt>
                <c:pt idx="15301">
                  <c:v>-1.6881899999999998E-2</c:v>
                </c:pt>
                <c:pt idx="15302">
                  <c:v>-1.5944799999999999E-2</c:v>
                </c:pt>
                <c:pt idx="15303">
                  <c:v>-1.5048499999999999E-2</c:v>
                </c:pt>
                <c:pt idx="15304">
                  <c:v>-1.41954E-2</c:v>
                </c:pt>
                <c:pt idx="15305">
                  <c:v>-1.33927E-2</c:v>
                </c:pt>
                <c:pt idx="15306">
                  <c:v>-1.26471E-2</c:v>
                </c:pt>
                <c:pt idx="15307">
                  <c:v>-1.19632E-2</c:v>
                </c:pt>
                <c:pt idx="15308">
                  <c:v>-1.13414E-2</c:v>
                </c:pt>
                <c:pt idx="15309">
                  <c:v>-1.07782E-2</c:v>
                </c:pt>
                <c:pt idx="15310">
                  <c:v>-1.0270400000000001E-2</c:v>
                </c:pt>
                <c:pt idx="15311" formatCode="0.00E+00">
                  <c:v>-9.8167099999999993E-3</c:v>
                </c:pt>
                <c:pt idx="15312" formatCode="0.00E+00">
                  <c:v>-9.4179199999999998E-3</c:v>
                </c:pt>
                <c:pt idx="15313" formatCode="0.00E+00">
                  <c:v>-9.0758599999999998E-3</c:v>
                </c:pt>
                <c:pt idx="15314" formatCode="0.00E+00">
                  <c:v>-8.7928799999999994E-3</c:v>
                </c:pt>
                <c:pt idx="15315" formatCode="0.00E+00">
                  <c:v>-8.5722599999999999E-3</c:v>
                </c:pt>
                <c:pt idx="15316" formatCode="0.00E+00">
                  <c:v>-8.4177699999999998E-3</c:v>
                </c:pt>
                <c:pt idx="15317" formatCode="0.00E+00">
                  <c:v>-8.3312500000000001E-3</c:v>
                </c:pt>
                <c:pt idx="15318" formatCode="0.00E+00">
                  <c:v>-8.3108399999999999E-3</c:v>
                </c:pt>
                <c:pt idx="15319" formatCode="0.00E+00">
                  <c:v>-8.3544899999999991E-3</c:v>
                </c:pt>
                <c:pt idx="15320" formatCode="0.00E+00">
                  <c:v>-8.4633899999999995E-3</c:v>
                </c:pt>
                <c:pt idx="15321" formatCode="0.00E+00">
                  <c:v>-8.6368999999999994E-3</c:v>
                </c:pt>
                <c:pt idx="15322" formatCode="0.00E+00">
                  <c:v>-8.8706099999999993E-3</c:v>
                </c:pt>
                <c:pt idx="15323" formatCode="0.00E+00">
                  <c:v>-9.1620099999999999E-3</c:v>
                </c:pt>
                <c:pt idx="15324" formatCode="0.00E+00">
                  <c:v>-9.51106E-3</c:v>
                </c:pt>
                <c:pt idx="15325" formatCode="0.00E+00">
                  <c:v>-9.9185499999999999E-3</c:v>
                </c:pt>
                <c:pt idx="15326">
                  <c:v>-1.03859E-2</c:v>
                </c:pt>
                <c:pt idx="15327">
                  <c:v>-1.09135E-2</c:v>
                </c:pt>
                <c:pt idx="15328">
                  <c:v>-1.15005E-2</c:v>
                </c:pt>
                <c:pt idx="15329">
                  <c:v>-1.2145700000000001E-2</c:v>
                </c:pt>
                <c:pt idx="15330">
                  <c:v>-1.28494E-2</c:v>
                </c:pt>
                <c:pt idx="15331">
                  <c:v>-1.3610499999999999E-2</c:v>
                </c:pt>
                <c:pt idx="15332">
                  <c:v>-1.44259E-2</c:v>
                </c:pt>
                <c:pt idx="15333">
                  <c:v>-1.52926E-2</c:v>
                </c:pt>
                <c:pt idx="15334">
                  <c:v>-1.6209299999999999E-2</c:v>
                </c:pt>
                <c:pt idx="15335">
                  <c:v>-1.7176299999999999E-2</c:v>
                </c:pt>
                <c:pt idx="15336">
                  <c:v>-1.8193600000000001E-2</c:v>
                </c:pt>
                <c:pt idx="15337">
                  <c:v>-1.9259800000000001E-2</c:v>
                </c:pt>
                <c:pt idx="15338">
                  <c:v>-2.0371899999999998E-2</c:v>
                </c:pt>
                <c:pt idx="15339">
                  <c:v>-2.15266E-2</c:v>
                </c:pt>
                <c:pt idx="15340">
                  <c:v>-2.27207E-2</c:v>
                </c:pt>
                <c:pt idx="15341">
                  <c:v>-2.39533E-2</c:v>
                </c:pt>
                <c:pt idx="15342">
                  <c:v>-2.5222899999999999E-2</c:v>
                </c:pt>
                <c:pt idx="15343">
                  <c:v>-2.6526399999999999E-2</c:v>
                </c:pt>
                <c:pt idx="15344">
                  <c:v>-2.7860599999999999E-2</c:v>
                </c:pt>
                <c:pt idx="15345">
                  <c:v>-2.9223300000000001E-2</c:v>
                </c:pt>
                <c:pt idx="15346">
                  <c:v>-3.0612299999999999E-2</c:v>
                </c:pt>
                <c:pt idx="15347">
                  <c:v>-3.2024499999999997E-2</c:v>
                </c:pt>
                <c:pt idx="15348">
                  <c:v>-3.3456699999999999E-2</c:v>
                </c:pt>
                <c:pt idx="15349">
                  <c:v>-3.4905899999999997E-2</c:v>
                </c:pt>
                <c:pt idx="15350">
                  <c:v>-3.63693E-2</c:v>
                </c:pt>
                <c:pt idx="15351">
                  <c:v>-3.7843500000000002E-2</c:v>
                </c:pt>
                <c:pt idx="15352">
                  <c:v>-3.9324999999999999E-2</c:v>
                </c:pt>
                <c:pt idx="15353">
                  <c:v>-4.0811199999999999E-2</c:v>
                </c:pt>
                <c:pt idx="15354">
                  <c:v>-4.2300699999999997E-2</c:v>
                </c:pt>
                <c:pt idx="15355">
                  <c:v>-4.3792299999999999E-2</c:v>
                </c:pt>
                <c:pt idx="15356">
                  <c:v>-4.5284100000000001E-2</c:v>
                </c:pt>
                <c:pt idx="15357">
                  <c:v>-4.6773799999999997E-2</c:v>
                </c:pt>
                <c:pt idx="15358">
                  <c:v>-4.8259000000000003E-2</c:v>
                </c:pt>
                <c:pt idx="15359">
                  <c:v>-4.9737499999999997E-2</c:v>
                </c:pt>
                <c:pt idx="15360">
                  <c:v>-5.1207500000000003E-2</c:v>
                </c:pt>
                <c:pt idx="15361">
                  <c:v>-5.2666499999999998E-2</c:v>
                </c:pt>
                <c:pt idx="15362">
                  <c:v>-5.4110999999999999E-2</c:v>
                </c:pt>
                <c:pt idx="15363">
                  <c:v>-5.5537200000000002E-2</c:v>
                </c:pt>
                <c:pt idx="15364">
                  <c:v>-5.6941899999999997E-2</c:v>
                </c:pt>
                <c:pt idx="15365">
                  <c:v>-5.8322800000000001E-2</c:v>
                </c:pt>
                <c:pt idx="15366">
                  <c:v>-5.96777E-2</c:v>
                </c:pt>
                <c:pt idx="15367">
                  <c:v>-6.10044E-2</c:v>
                </c:pt>
                <c:pt idx="15368">
                  <c:v>-6.2301000000000002E-2</c:v>
                </c:pt>
                <c:pt idx="15369">
                  <c:v>-6.3565800000000006E-2</c:v>
                </c:pt>
                <c:pt idx="15370">
                  <c:v>-6.4796699999999999E-2</c:v>
                </c:pt>
                <c:pt idx="15371">
                  <c:v>-6.5991300000000003E-2</c:v>
                </c:pt>
                <c:pt idx="15372">
                  <c:v>-6.7147700000000005E-2</c:v>
                </c:pt>
                <c:pt idx="15373">
                  <c:v>-6.8263000000000004E-2</c:v>
                </c:pt>
                <c:pt idx="15374">
                  <c:v>-6.9333099999999995E-2</c:v>
                </c:pt>
                <c:pt idx="15375">
                  <c:v>-7.03545E-2</c:v>
                </c:pt>
                <c:pt idx="15376">
                  <c:v>-7.1324399999999996E-2</c:v>
                </c:pt>
                <c:pt idx="15377">
                  <c:v>-7.2238899999999995E-2</c:v>
                </c:pt>
                <c:pt idx="15378">
                  <c:v>-7.3094999999999993E-2</c:v>
                </c:pt>
                <c:pt idx="15379">
                  <c:v>-7.3891799999999994E-2</c:v>
                </c:pt>
                <c:pt idx="15380">
                  <c:v>-7.4628600000000003E-2</c:v>
                </c:pt>
                <c:pt idx="15381">
                  <c:v>-7.5303400000000006E-2</c:v>
                </c:pt>
                <c:pt idx="15382">
                  <c:v>-7.5915300000000005E-2</c:v>
                </c:pt>
                <c:pt idx="15383">
                  <c:v>-7.6464699999999997E-2</c:v>
                </c:pt>
                <c:pt idx="15384">
                  <c:v>-7.6950500000000005E-2</c:v>
                </c:pt>
                <c:pt idx="15385">
                  <c:v>-7.7370700000000001E-2</c:v>
                </c:pt>
                <c:pt idx="15386">
                  <c:v>-7.7723799999999996E-2</c:v>
                </c:pt>
                <c:pt idx="15387">
                  <c:v>-7.8008800000000003E-2</c:v>
                </c:pt>
                <c:pt idx="15388">
                  <c:v>-7.8224799999999997E-2</c:v>
                </c:pt>
                <c:pt idx="15389">
                  <c:v>-7.8370499999999996E-2</c:v>
                </c:pt>
                <c:pt idx="15390">
                  <c:v>-7.8443899999999997E-2</c:v>
                </c:pt>
                <c:pt idx="15391">
                  <c:v>-7.8443399999999996E-2</c:v>
                </c:pt>
                <c:pt idx="15392">
                  <c:v>-7.8367800000000001E-2</c:v>
                </c:pt>
                <c:pt idx="15393">
                  <c:v>-7.8216300000000002E-2</c:v>
                </c:pt>
                <c:pt idx="15394">
                  <c:v>-7.7987799999999996E-2</c:v>
                </c:pt>
                <c:pt idx="15395">
                  <c:v>-7.76805E-2</c:v>
                </c:pt>
                <c:pt idx="15396">
                  <c:v>-7.7294500000000002E-2</c:v>
                </c:pt>
                <c:pt idx="15397">
                  <c:v>-7.6830499999999996E-2</c:v>
                </c:pt>
                <c:pt idx="15398">
                  <c:v>-7.6288900000000007E-2</c:v>
                </c:pt>
                <c:pt idx="15399">
                  <c:v>-7.5668700000000005E-2</c:v>
                </c:pt>
                <c:pt idx="15400">
                  <c:v>-7.4968599999999996E-2</c:v>
                </c:pt>
                <c:pt idx="15401">
                  <c:v>-7.4187699999999995E-2</c:v>
                </c:pt>
                <c:pt idx="15402">
                  <c:v>-7.3326500000000003E-2</c:v>
                </c:pt>
                <c:pt idx="15403">
                  <c:v>-7.2386500000000006E-2</c:v>
                </c:pt>
                <c:pt idx="15404">
                  <c:v>-7.1369199999999994E-2</c:v>
                </c:pt>
                <c:pt idx="15405">
                  <c:v>-7.0275599999999994E-2</c:v>
                </c:pt>
                <c:pt idx="15406">
                  <c:v>-6.9107600000000005E-2</c:v>
                </c:pt>
                <c:pt idx="15407">
                  <c:v>-6.7867200000000003E-2</c:v>
                </c:pt>
                <c:pt idx="15408">
                  <c:v>-6.6556000000000004E-2</c:v>
                </c:pt>
                <c:pt idx="15409">
                  <c:v>-6.5175399999999994E-2</c:v>
                </c:pt>
                <c:pt idx="15410">
                  <c:v>-6.3726699999999997E-2</c:v>
                </c:pt>
                <c:pt idx="15411">
                  <c:v>-6.2210500000000002E-2</c:v>
                </c:pt>
                <c:pt idx="15412">
                  <c:v>-6.0626300000000001E-2</c:v>
                </c:pt>
                <c:pt idx="15413">
                  <c:v>-5.8973499999999998E-2</c:v>
                </c:pt>
                <c:pt idx="15414">
                  <c:v>-5.7253199999999997E-2</c:v>
                </c:pt>
                <c:pt idx="15415">
                  <c:v>-5.5466599999999998E-2</c:v>
                </c:pt>
                <c:pt idx="15416">
                  <c:v>-5.3615099999999999E-2</c:v>
                </c:pt>
                <c:pt idx="15417">
                  <c:v>-5.1700900000000001E-2</c:v>
                </c:pt>
                <c:pt idx="15418">
                  <c:v>-4.9726800000000002E-2</c:v>
                </c:pt>
                <c:pt idx="15419">
                  <c:v>-4.7695399999999999E-2</c:v>
                </c:pt>
                <c:pt idx="15420">
                  <c:v>-4.5608099999999999E-2</c:v>
                </c:pt>
                <c:pt idx="15421">
                  <c:v>-4.3466299999999999E-2</c:v>
                </c:pt>
                <c:pt idx="15422">
                  <c:v>-4.1272299999999998E-2</c:v>
                </c:pt>
                <c:pt idx="15423">
                  <c:v>-3.9029599999999998E-2</c:v>
                </c:pt>
                <c:pt idx="15424">
                  <c:v>-3.6742299999999999E-2</c:v>
                </c:pt>
                <c:pt idx="15425">
                  <c:v>-3.4413699999999998E-2</c:v>
                </c:pt>
                <c:pt idx="15426">
                  <c:v>-3.2046699999999997E-2</c:v>
                </c:pt>
                <c:pt idx="15427">
                  <c:v>-2.9643900000000001E-2</c:v>
                </c:pt>
                <c:pt idx="15428">
                  <c:v>-2.7207700000000001E-2</c:v>
                </c:pt>
                <c:pt idx="15429">
                  <c:v>-2.4738699999999999E-2</c:v>
                </c:pt>
                <c:pt idx="15430">
                  <c:v>-2.2237400000000001E-2</c:v>
                </c:pt>
                <c:pt idx="15431">
                  <c:v>-1.97062E-2</c:v>
                </c:pt>
                <c:pt idx="15432">
                  <c:v>-1.7149299999999999E-2</c:v>
                </c:pt>
                <c:pt idx="15433">
                  <c:v>-1.457E-2</c:v>
                </c:pt>
                <c:pt idx="15434">
                  <c:v>-1.197E-2</c:v>
                </c:pt>
                <c:pt idx="15435" formatCode="0.00E+00">
                  <c:v>-9.3503300000000004E-3</c:v>
                </c:pt>
                <c:pt idx="15436" formatCode="0.00E+00">
                  <c:v>-6.7130999999999996E-3</c:v>
                </c:pt>
                <c:pt idx="15437" formatCode="0.00E+00">
                  <c:v>-4.0610799999999999E-3</c:v>
                </c:pt>
                <c:pt idx="15438" formatCode="0.00E+00">
                  <c:v>-1.3967199999999999E-3</c:v>
                </c:pt>
                <c:pt idx="15439" formatCode="0.00E+00">
                  <c:v>1.2777000000000001E-3</c:v>
                </c:pt>
                <c:pt idx="15440" formatCode="0.00E+00">
                  <c:v>3.9581E-3</c:v>
                </c:pt>
                <c:pt idx="15441" formatCode="0.00E+00">
                  <c:v>6.6383099999999997E-3</c:v>
                </c:pt>
                <c:pt idx="15442" formatCode="0.00E+00">
                  <c:v>9.3143800000000006E-3</c:v>
                </c:pt>
                <c:pt idx="15443">
                  <c:v>1.19861E-2</c:v>
                </c:pt>
                <c:pt idx="15444">
                  <c:v>1.46529E-2</c:v>
                </c:pt>
                <c:pt idx="15445">
                  <c:v>1.7312299999999999E-2</c:v>
                </c:pt>
                <c:pt idx="15446">
                  <c:v>1.9960499999999999E-2</c:v>
                </c:pt>
                <c:pt idx="15447">
                  <c:v>2.2594800000000002E-2</c:v>
                </c:pt>
                <c:pt idx="15448">
                  <c:v>2.52129E-2</c:v>
                </c:pt>
                <c:pt idx="15449">
                  <c:v>2.7813299999999999E-2</c:v>
                </c:pt>
                <c:pt idx="15450">
                  <c:v>3.03948E-2</c:v>
                </c:pt>
                <c:pt idx="15451">
                  <c:v>3.29558E-2</c:v>
                </c:pt>
                <c:pt idx="15452">
                  <c:v>3.5493999999999998E-2</c:v>
                </c:pt>
                <c:pt idx="15453">
                  <c:v>3.80063E-2</c:v>
                </c:pt>
                <c:pt idx="15454">
                  <c:v>4.0489700000000003E-2</c:v>
                </c:pt>
                <c:pt idx="15455">
                  <c:v>4.2941E-2</c:v>
                </c:pt>
                <c:pt idx="15456">
                  <c:v>4.5356599999999997E-2</c:v>
                </c:pt>
                <c:pt idx="15457">
                  <c:v>4.77338E-2</c:v>
                </c:pt>
                <c:pt idx="15458">
                  <c:v>5.0070099999999999E-2</c:v>
                </c:pt>
                <c:pt idx="15459">
                  <c:v>5.2362699999999998E-2</c:v>
                </c:pt>
                <c:pt idx="15460">
                  <c:v>5.4609100000000001E-2</c:v>
                </c:pt>
                <c:pt idx="15461">
                  <c:v>5.6807799999999999E-2</c:v>
                </c:pt>
                <c:pt idx="15462">
                  <c:v>5.8957599999999999E-2</c:v>
                </c:pt>
                <c:pt idx="15463">
                  <c:v>6.10582E-2</c:v>
                </c:pt>
                <c:pt idx="15464">
                  <c:v>6.3108999999999998E-2</c:v>
                </c:pt>
                <c:pt idx="15465">
                  <c:v>6.5107700000000004E-2</c:v>
                </c:pt>
                <c:pt idx="15466">
                  <c:v>6.7051399999999997E-2</c:v>
                </c:pt>
                <c:pt idx="15467">
                  <c:v>6.8937700000000005E-2</c:v>
                </c:pt>
                <c:pt idx="15468">
                  <c:v>7.0765800000000004E-2</c:v>
                </c:pt>
                <c:pt idx="15469">
                  <c:v>7.2534199999999993E-2</c:v>
                </c:pt>
                <c:pt idx="15470">
                  <c:v>7.4240600000000004E-2</c:v>
                </c:pt>
                <c:pt idx="15471">
                  <c:v>7.5884300000000002E-2</c:v>
                </c:pt>
                <c:pt idx="15472">
                  <c:v>7.7466400000000005E-2</c:v>
                </c:pt>
                <c:pt idx="15473">
                  <c:v>7.8987600000000005E-2</c:v>
                </c:pt>
                <c:pt idx="15474">
                  <c:v>8.0446599999999993E-2</c:v>
                </c:pt>
                <c:pt idx="15475">
                  <c:v>8.1840999999999997E-2</c:v>
                </c:pt>
                <c:pt idx="15476">
                  <c:v>8.3170300000000003E-2</c:v>
                </c:pt>
                <c:pt idx="15477">
                  <c:v>8.4434800000000004E-2</c:v>
                </c:pt>
                <c:pt idx="15478">
                  <c:v>8.5633799999999996E-2</c:v>
                </c:pt>
                <c:pt idx="15479">
                  <c:v>8.6766300000000005E-2</c:v>
                </c:pt>
                <c:pt idx="15480">
                  <c:v>8.7831900000000004E-2</c:v>
                </c:pt>
                <c:pt idx="15481">
                  <c:v>8.8831400000000005E-2</c:v>
                </c:pt>
                <c:pt idx="15482">
                  <c:v>8.9764700000000003E-2</c:v>
                </c:pt>
                <c:pt idx="15483">
                  <c:v>9.0631100000000006E-2</c:v>
                </c:pt>
                <c:pt idx="15484">
                  <c:v>9.1430399999999995E-2</c:v>
                </c:pt>
                <c:pt idx="15485">
                  <c:v>9.2163099999999998E-2</c:v>
                </c:pt>
                <c:pt idx="15486">
                  <c:v>9.2829999999999996E-2</c:v>
                </c:pt>
                <c:pt idx="15487">
                  <c:v>9.3432100000000004E-2</c:v>
                </c:pt>
                <c:pt idx="15488">
                  <c:v>9.3970399999999996E-2</c:v>
                </c:pt>
                <c:pt idx="15489">
                  <c:v>9.4445399999999999E-2</c:v>
                </c:pt>
                <c:pt idx="15490">
                  <c:v>9.4857200000000003E-2</c:v>
                </c:pt>
                <c:pt idx="15491">
                  <c:v>9.5206799999999994E-2</c:v>
                </c:pt>
                <c:pt idx="15492">
                  <c:v>9.5496300000000006E-2</c:v>
                </c:pt>
                <c:pt idx="15493">
                  <c:v>9.5727599999999996E-2</c:v>
                </c:pt>
                <c:pt idx="15494">
                  <c:v>9.5902399999999999E-2</c:v>
                </c:pt>
                <c:pt idx="15495">
                  <c:v>9.6020499999999995E-2</c:v>
                </c:pt>
                <c:pt idx="15496">
                  <c:v>9.6080600000000002E-2</c:v>
                </c:pt>
                <c:pt idx="15497">
                  <c:v>9.6082699999999993E-2</c:v>
                </c:pt>
                <c:pt idx="15498">
                  <c:v>9.6028799999999997E-2</c:v>
                </c:pt>
                <c:pt idx="15499">
                  <c:v>9.5920099999999994E-2</c:v>
                </c:pt>
                <c:pt idx="15500">
                  <c:v>9.5756099999999997E-2</c:v>
                </c:pt>
                <c:pt idx="15501">
                  <c:v>9.5536399999999994E-2</c:v>
                </c:pt>
                <c:pt idx="15502">
                  <c:v>9.5261399999999996E-2</c:v>
                </c:pt>
                <c:pt idx="15503">
                  <c:v>9.4930100000000003E-2</c:v>
                </c:pt>
                <c:pt idx="15504">
                  <c:v>9.4541799999999995E-2</c:v>
                </c:pt>
                <c:pt idx="15505">
                  <c:v>9.40994E-2</c:v>
                </c:pt>
                <c:pt idx="15506">
                  <c:v>9.3606700000000001E-2</c:v>
                </c:pt>
                <c:pt idx="15507">
                  <c:v>9.3066099999999999E-2</c:v>
                </c:pt>
                <c:pt idx="15508">
                  <c:v>9.2478199999999997E-2</c:v>
                </c:pt>
                <c:pt idx="15509">
                  <c:v>9.1843900000000006E-2</c:v>
                </c:pt>
                <c:pt idx="15510">
                  <c:v>9.1164599999999998E-2</c:v>
                </c:pt>
                <c:pt idx="15511">
                  <c:v>9.0441900000000006E-2</c:v>
                </c:pt>
                <c:pt idx="15512">
                  <c:v>8.96763E-2</c:v>
                </c:pt>
                <c:pt idx="15513">
                  <c:v>8.8869199999999995E-2</c:v>
                </c:pt>
                <c:pt idx="15514">
                  <c:v>8.8021799999999997E-2</c:v>
                </c:pt>
                <c:pt idx="15515">
                  <c:v>8.7135099999999993E-2</c:v>
                </c:pt>
                <c:pt idx="15516">
                  <c:v>8.6210400000000006E-2</c:v>
                </c:pt>
                <c:pt idx="15517">
                  <c:v>8.5250199999999998E-2</c:v>
                </c:pt>
                <c:pt idx="15518">
                  <c:v>8.4256499999999998E-2</c:v>
                </c:pt>
                <c:pt idx="15519">
                  <c:v>8.3231600000000003E-2</c:v>
                </c:pt>
                <c:pt idx="15520">
                  <c:v>8.2177899999999998E-2</c:v>
                </c:pt>
                <c:pt idx="15521">
                  <c:v>8.1097500000000003E-2</c:v>
                </c:pt>
                <c:pt idx="15522">
                  <c:v>7.9992099999999997E-2</c:v>
                </c:pt>
                <c:pt idx="15523">
                  <c:v>7.8865099999999994E-2</c:v>
                </c:pt>
                <c:pt idx="15524">
                  <c:v>7.7720899999999996E-2</c:v>
                </c:pt>
                <c:pt idx="15525">
                  <c:v>7.6562400000000003E-2</c:v>
                </c:pt>
                <c:pt idx="15526">
                  <c:v>7.5390899999999997E-2</c:v>
                </c:pt>
                <c:pt idx="15527">
                  <c:v>7.4207200000000001E-2</c:v>
                </c:pt>
                <c:pt idx="15528">
                  <c:v>7.3011900000000005E-2</c:v>
                </c:pt>
                <c:pt idx="15529">
                  <c:v>7.1805499999999994E-2</c:v>
                </c:pt>
                <c:pt idx="15530">
                  <c:v>7.0589100000000002E-2</c:v>
                </c:pt>
                <c:pt idx="15531">
                  <c:v>6.9364300000000004E-2</c:v>
                </c:pt>
                <c:pt idx="15532">
                  <c:v>6.8131399999999995E-2</c:v>
                </c:pt>
                <c:pt idx="15533">
                  <c:v>6.6890900000000003E-2</c:v>
                </c:pt>
                <c:pt idx="15534">
                  <c:v>6.5645300000000004E-2</c:v>
                </c:pt>
                <c:pt idx="15535">
                  <c:v>6.4397899999999994E-2</c:v>
                </c:pt>
                <c:pt idx="15536">
                  <c:v>6.3150499999999998E-2</c:v>
                </c:pt>
                <c:pt idx="15537">
                  <c:v>6.1904800000000003E-2</c:v>
                </c:pt>
                <c:pt idx="15538">
                  <c:v>6.0664299999999997E-2</c:v>
                </c:pt>
                <c:pt idx="15539">
                  <c:v>5.9432600000000002E-2</c:v>
                </c:pt>
                <c:pt idx="15540">
                  <c:v>5.8208799999999998E-2</c:v>
                </c:pt>
                <c:pt idx="15541">
                  <c:v>5.6988799999999999E-2</c:v>
                </c:pt>
                <c:pt idx="15542">
                  <c:v>5.5771599999999998E-2</c:v>
                </c:pt>
                <c:pt idx="15543">
                  <c:v>5.4562100000000002E-2</c:v>
                </c:pt>
                <c:pt idx="15544">
                  <c:v>5.3367299999999999E-2</c:v>
                </c:pt>
                <c:pt idx="15545">
                  <c:v>5.2190500000000001E-2</c:v>
                </c:pt>
                <c:pt idx="15546">
                  <c:v>5.1032099999999997E-2</c:v>
                </c:pt>
                <c:pt idx="15547">
                  <c:v>4.9891999999999999E-2</c:v>
                </c:pt>
                <c:pt idx="15548">
                  <c:v>4.8770300000000003E-2</c:v>
                </c:pt>
                <c:pt idx="15549">
                  <c:v>4.76672E-2</c:v>
                </c:pt>
                <c:pt idx="15550">
                  <c:v>4.6583699999999999E-2</c:v>
                </c:pt>
                <c:pt idx="15551">
                  <c:v>4.5521499999999999E-2</c:v>
                </c:pt>
                <c:pt idx="15552">
                  <c:v>4.4480699999999998E-2</c:v>
                </c:pt>
                <c:pt idx="15553">
                  <c:v>4.3461E-2</c:v>
                </c:pt>
                <c:pt idx="15554">
                  <c:v>4.2463800000000003E-2</c:v>
                </c:pt>
                <c:pt idx="15555">
                  <c:v>4.1491E-2</c:v>
                </c:pt>
                <c:pt idx="15556">
                  <c:v>4.05434E-2</c:v>
                </c:pt>
                <c:pt idx="15557">
                  <c:v>3.9620599999999999E-2</c:v>
                </c:pt>
                <c:pt idx="15558">
                  <c:v>3.8720900000000003E-2</c:v>
                </c:pt>
                <c:pt idx="15559">
                  <c:v>3.7842500000000001E-2</c:v>
                </c:pt>
                <c:pt idx="15560">
                  <c:v>3.6984999999999997E-2</c:v>
                </c:pt>
                <c:pt idx="15561">
                  <c:v>3.6150099999999998E-2</c:v>
                </c:pt>
                <c:pt idx="15562">
                  <c:v>3.5339099999999998E-2</c:v>
                </c:pt>
                <c:pt idx="15563">
                  <c:v>3.4551600000000002E-2</c:v>
                </c:pt>
                <c:pt idx="15564">
                  <c:v>3.3785999999999997E-2</c:v>
                </c:pt>
                <c:pt idx="15565">
                  <c:v>3.30405E-2</c:v>
                </c:pt>
                <c:pt idx="15566">
                  <c:v>3.23144E-2</c:v>
                </c:pt>
                <c:pt idx="15567">
                  <c:v>3.1609900000000003E-2</c:v>
                </c:pt>
                <c:pt idx="15568">
                  <c:v>3.0930900000000001E-2</c:v>
                </c:pt>
                <c:pt idx="15569">
                  <c:v>3.0278900000000001E-2</c:v>
                </c:pt>
                <c:pt idx="15570">
                  <c:v>2.9651500000000001E-2</c:v>
                </c:pt>
                <c:pt idx="15571">
                  <c:v>2.9045100000000001E-2</c:v>
                </c:pt>
                <c:pt idx="15572">
                  <c:v>2.84575E-2</c:v>
                </c:pt>
                <c:pt idx="15573">
                  <c:v>2.7889400000000002E-2</c:v>
                </c:pt>
                <c:pt idx="15574">
                  <c:v>2.73406E-2</c:v>
                </c:pt>
                <c:pt idx="15575">
                  <c:v>2.6809400000000001E-2</c:v>
                </c:pt>
                <c:pt idx="15576">
                  <c:v>2.6295499999999999E-2</c:v>
                </c:pt>
                <c:pt idx="15577">
                  <c:v>2.5799200000000001E-2</c:v>
                </c:pt>
                <c:pt idx="15578">
                  <c:v>2.5319899999999999E-2</c:v>
                </c:pt>
                <c:pt idx="15579">
                  <c:v>2.48583E-2</c:v>
                </c:pt>
                <c:pt idx="15580">
                  <c:v>2.4417000000000001E-2</c:v>
                </c:pt>
                <c:pt idx="15581">
                  <c:v>2.3996799999999999E-2</c:v>
                </c:pt>
                <c:pt idx="15582">
                  <c:v>2.3596200000000001E-2</c:v>
                </c:pt>
                <c:pt idx="15583">
                  <c:v>2.3212400000000001E-2</c:v>
                </c:pt>
                <c:pt idx="15584">
                  <c:v>2.28434E-2</c:v>
                </c:pt>
                <c:pt idx="15585">
                  <c:v>2.24888E-2</c:v>
                </c:pt>
                <c:pt idx="15586">
                  <c:v>2.21493E-2</c:v>
                </c:pt>
                <c:pt idx="15587">
                  <c:v>2.1827699999999998E-2</c:v>
                </c:pt>
                <c:pt idx="15588">
                  <c:v>2.1528499999999999E-2</c:v>
                </c:pt>
                <c:pt idx="15589">
                  <c:v>2.1253299999999999E-2</c:v>
                </c:pt>
                <c:pt idx="15590">
                  <c:v>2.0999199999999999E-2</c:v>
                </c:pt>
                <c:pt idx="15591">
                  <c:v>2.07612E-2</c:v>
                </c:pt>
                <c:pt idx="15592">
                  <c:v>2.0536599999999999E-2</c:v>
                </c:pt>
                <c:pt idx="15593">
                  <c:v>2.0322799999999999E-2</c:v>
                </c:pt>
                <c:pt idx="15594">
                  <c:v>2.01158E-2</c:v>
                </c:pt>
                <c:pt idx="15595">
                  <c:v>1.9913299999999998E-2</c:v>
                </c:pt>
                <c:pt idx="15596">
                  <c:v>1.9714700000000002E-2</c:v>
                </c:pt>
                <c:pt idx="15597">
                  <c:v>1.9520800000000001E-2</c:v>
                </c:pt>
                <c:pt idx="15598">
                  <c:v>1.93324E-2</c:v>
                </c:pt>
                <c:pt idx="15599">
                  <c:v>1.9148499999999999E-2</c:v>
                </c:pt>
                <c:pt idx="15600">
                  <c:v>1.8966899999999998E-2</c:v>
                </c:pt>
                <c:pt idx="15601">
                  <c:v>1.8785400000000001E-2</c:v>
                </c:pt>
                <c:pt idx="15602">
                  <c:v>1.86003E-2</c:v>
                </c:pt>
                <c:pt idx="15603">
                  <c:v>1.8404799999999999E-2</c:v>
                </c:pt>
                <c:pt idx="15604">
                  <c:v>1.81919E-2</c:v>
                </c:pt>
                <c:pt idx="15605">
                  <c:v>1.7958999999999999E-2</c:v>
                </c:pt>
                <c:pt idx="15606">
                  <c:v>1.77077E-2</c:v>
                </c:pt>
                <c:pt idx="15607">
                  <c:v>1.7438499999999999E-2</c:v>
                </c:pt>
                <c:pt idx="15608">
                  <c:v>1.71498E-2</c:v>
                </c:pt>
                <c:pt idx="15609">
                  <c:v>1.68424E-2</c:v>
                </c:pt>
                <c:pt idx="15610">
                  <c:v>1.65189E-2</c:v>
                </c:pt>
                <c:pt idx="15611">
                  <c:v>1.6180099999999999E-2</c:v>
                </c:pt>
                <c:pt idx="15612">
                  <c:v>1.58242E-2</c:v>
                </c:pt>
                <c:pt idx="15613">
                  <c:v>1.54495E-2</c:v>
                </c:pt>
                <c:pt idx="15614">
                  <c:v>1.5054E-2</c:v>
                </c:pt>
                <c:pt idx="15615">
                  <c:v>1.4633800000000001E-2</c:v>
                </c:pt>
                <c:pt idx="15616">
                  <c:v>1.41843E-2</c:v>
                </c:pt>
                <c:pt idx="15617">
                  <c:v>1.37007E-2</c:v>
                </c:pt>
                <c:pt idx="15618">
                  <c:v>1.31792E-2</c:v>
                </c:pt>
                <c:pt idx="15619">
                  <c:v>1.26193E-2</c:v>
                </c:pt>
                <c:pt idx="15620">
                  <c:v>1.2023499999999999E-2</c:v>
                </c:pt>
                <c:pt idx="15621">
                  <c:v>1.1393500000000001E-2</c:v>
                </c:pt>
                <c:pt idx="15622">
                  <c:v>1.0728400000000001E-2</c:v>
                </c:pt>
                <c:pt idx="15623">
                  <c:v>1.0025900000000001E-2</c:v>
                </c:pt>
                <c:pt idx="15624" formatCode="0.00E+00">
                  <c:v>9.28498E-3</c:v>
                </c:pt>
                <c:pt idx="15625" formatCode="0.00E+00">
                  <c:v>8.5048799999999994E-3</c:v>
                </c:pt>
                <c:pt idx="15626" formatCode="0.00E+00">
                  <c:v>7.6844499999999998E-3</c:v>
                </c:pt>
                <c:pt idx="15627" formatCode="0.00E+00">
                  <c:v>6.8229800000000002E-3</c:v>
                </c:pt>
                <c:pt idx="15628" formatCode="0.00E+00">
                  <c:v>5.9211699999999999E-3</c:v>
                </c:pt>
                <c:pt idx="15629" formatCode="0.00E+00">
                  <c:v>4.9798500000000001E-3</c:v>
                </c:pt>
                <c:pt idx="15630" formatCode="0.00E+00">
                  <c:v>3.9978000000000001E-3</c:v>
                </c:pt>
                <c:pt idx="15631" formatCode="0.00E+00">
                  <c:v>2.9725099999999998E-3</c:v>
                </c:pt>
                <c:pt idx="15632" formatCode="0.00E+00">
                  <c:v>1.9024000000000001E-3</c:v>
                </c:pt>
                <c:pt idx="15633" formatCode="0.00E+00">
                  <c:v>7.8628699999999999E-4</c:v>
                </c:pt>
                <c:pt idx="15634" formatCode="0.00E+00">
                  <c:v>-3.7733299999999999E-4</c:v>
                </c:pt>
                <c:pt idx="15635" formatCode="0.00E+00">
                  <c:v>-1.5879100000000001E-3</c:v>
                </c:pt>
                <c:pt idx="15636" formatCode="0.00E+00">
                  <c:v>-2.84155E-3</c:v>
                </c:pt>
                <c:pt idx="15637" formatCode="0.00E+00">
                  <c:v>-4.1346100000000004E-3</c:v>
                </c:pt>
                <c:pt idx="15638" formatCode="0.00E+00">
                  <c:v>-5.4650100000000002E-3</c:v>
                </c:pt>
                <c:pt idx="15639" formatCode="0.00E+00">
                  <c:v>-6.8301300000000002E-3</c:v>
                </c:pt>
                <c:pt idx="15640" formatCode="0.00E+00">
                  <c:v>-8.2273399999999997E-3</c:v>
                </c:pt>
                <c:pt idx="15641" formatCode="0.00E+00">
                  <c:v>-9.6549600000000006E-3</c:v>
                </c:pt>
                <c:pt idx="15642">
                  <c:v>-1.1112199999999999E-2</c:v>
                </c:pt>
                <c:pt idx="15643">
                  <c:v>-1.25985E-2</c:v>
                </c:pt>
                <c:pt idx="15644">
                  <c:v>-1.4113000000000001E-2</c:v>
                </c:pt>
                <c:pt idx="15645">
                  <c:v>-1.5656E-2</c:v>
                </c:pt>
                <c:pt idx="15646">
                  <c:v>-1.7228799999999999E-2</c:v>
                </c:pt>
                <c:pt idx="15647">
                  <c:v>-1.88317E-2</c:v>
                </c:pt>
                <c:pt idx="15648">
                  <c:v>-2.0463200000000001E-2</c:v>
                </c:pt>
                <c:pt idx="15649">
                  <c:v>-2.21231E-2</c:v>
                </c:pt>
                <c:pt idx="15650">
                  <c:v>-2.3812E-2</c:v>
                </c:pt>
                <c:pt idx="15651">
                  <c:v>-2.5529400000000001E-2</c:v>
                </c:pt>
                <c:pt idx="15652">
                  <c:v>-2.7274E-2</c:v>
                </c:pt>
                <c:pt idx="15653">
                  <c:v>-2.9043099999999999E-2</c:v>
                </c:pt>
                <c:pt idx="15654">
                  <c:v>-3.0831500000000001E-2</c:v>
                </c:pt>
                <c:pt idx="15655">
                  <c:v>-3.2634099999999999E-2</c:v>
                </c:pt>
                <c:pt idx="15656">
                  <c:v>-3.4450399999999999E-2</c:v>
                </c:pt>
                <c:pt idx="15657">
                  <c:v>-3.6281500000000001E-2</c:v>
                </c:pt>
                <c:pt idx="15658">
                  <c:v>-3.8123900000000002E-2</c:v>
                </c:pt>
                <c:pt idx="15659">
                  <c:v>-3.9970800000000001E-2</c:v>
                </c:pt>
                <c:pt idx="15660">
                  <c:v>-4.1813900000000001E-2</c:v>
                </c:pt>
                <c:pt idx="15661">
                  <c:v>-4.3646200000000003E-2</c:v>
                </c:pt>
                <c:pt idx="15662">
                  <c:v>-4.5463400000000001E-2</c:v>
                </c:pt>
                <c:pt idx="15663">
                  <c:v>-4.72635E-2</c:v>
                </c:pt>
                <c:pt idx="15664">
                  <c:v>-4.9043099999999999E-2</c:v>
                </c:pt>
                <c:pt idx="15665">
                  <c:v>-5.0797599999999998E-2</c:v>
                </c:pt>
                <c:pt idx="15666">
                  <c:v>-5.2526200000000002E-2</c:v>
                </c:pt>
                <c:pt idx="15667">
                  <c:v>-5.42324E-2</c:v>
                </c:pt>
                <c:pt idx="15668">
                  <c:v>-5.5916599999999997E-2</c:v>
                </c:pt>
                <c:pt idx="15669">
                  <c:v>-5.7575300000000003E-2</c:v>
                </c:pt>
                <c:pt idx="15670">
                  <c:v>-5.9205800000000003E-2</c:v>
                </c:pt>
                <c:pt idx="15671">
                  <c:v>-6.0807899999999998E-2</c:v>
                </c:pt>
                <c:pt idx="15672">
                  <c:v>-6.2380600000000001E-2</c:v>
                </c:pt>
                <c:pt idx="15673">
                  <c:v>-6.3920699999999997E-2</c:v>
                </c:pt>
                <c:pt idx="15674">
                  <c:v>-6.5425800000000006E-2</c:v>
                </c:pt>
                <c:pt idx="15675">
                  <c:v>-6.6894999999999996E-2</c:v>
                </c:pt>
                <c:pt idx="15676">
                  <c:v>-6.83256E-2</c:v>
                </c:pt>
                <c:pt idx="15677">
                  <c:v>-6.9715700000000005E-2</c:v>
                </c:pt>
                <c:pt idx="15678">
                  <c:v>-7.1066400000000002E-2</c:v>
                </c:pt>
                <c:pt idx="15679">
                  <c:v>-7.2378799999999993E-2</c:v>
                </c:pt>
                <c:pt idx="15680">
                  <c:v>-7.3649599999999996E-2</c:v>
                </c:pt>
                <c:pt idx="15681">
                  <c:v>-7.4874700000000002E-2</c:v>
                </c:pt>
                <c:pt idx="15682">
                  <c:v>-7.6052599999999998E-2</c:v>
                </c:pt>
                <c:pt idx="15683">
                  <c:v>-7.7182200000000006E-2</c:v>
                </c:pt>
                <c:pt idx="15684">
                  <c:v>-7.8260800000000005E-2</c:v>
                </c:pt>
                <c:pt idx="15685">
                  <c:v>-7.9285900000000006E-2</c:v>
                </c:pt>
                <c:pt idx="15686">
                  <c:v>-8.0254900000000004E-2</c:v>
                </c:pt>
                <c:pt idx="15687">
                  <c:v>-8.1161999999999998E-2</c:v>
                </c:pt>
                <c:pt idx="15688">
                  <c:v>-8.1997299999999995E-2</c:v>
                </c:pt>
                <c:pt idx="15689">
                  <c:v>-8.27547E-2</c:v>
                </c:pt>
                <c:pt idx="15690">
                  <c:v>-8.3434999999999995E-2</c:v>
                </c:pt>
                <c:pt idx="15691">
                  <c:v>-8.4039100000000005E-2</c:v>
                </c:pt>
                <c:pt idx="15692">
                  <c:v>-8.4564E-2</c:v>
                </c:pt>
                <c:pt idx="15693">
                  <c:v>-8.5006700000000004E-2</c:v>
                </c:pt>
                <c:pt idx="15694">
                  <c:v>-8.5366700000000004E-2</c:v>
                </c:pt>
                <c:pt idx="15695">
                  <c:v>-8.56431E-2</c:v>
                </c:pt>
                <c:pt idx="15696">
                  <c:v>-8.5834999999999995E-2</c:v>
                </c:pt>
                <c:pt idx="15697">
                  <c:v>-8.5942699999999997E-2</c:v>
                </c:pt>
                <c:pt idx="15698">
                  <c:v>-8.5966000000000001E-2</c:v>
                </c:pt>
                <c:pt idx="15699">
                  <c:v>-8.5905099999999998E-2</c:v>
                </c:pt>
                <c:pt idx="15700">
                  <c:v>-8.5761799999999999E-2</c:v>
                </c:pt>
                <c:pt idx="15701">
                  <c:v>-8.5537199999999994E-2</c:v>
                </c:pt>
                <c:pt idx="15702">
                  <c:v>-8.5233000000000003E-2</c:v>
                </c:pt>
                <c:pt idx="15703">
                  <c:v>-8.4850099999999998E-2</c:v>
                </c:pt>
                <c:pt idx="15704">
                  <c:v>-8.4387000000000004E-2</c:v>
                </c:pt>
                <c:pt idx="15705">
                  <c:v>-8.3838300000000004E-2</c:v>
                </c:pt>
                <c:pt idx="15706">
                  <c:v>-8.3200200000000002E-2</c:v>
                </c:pt>
                <c:pt idx="15707">
                  <c:v>-8.2474800000000001E-2</c:v>
                </c:pt>
                <c:pt idx="15708">
                  <c:v>-8.1667100000000006E-2</c:v>
                </c:pt>
                <c:pt idx="15709">
                  <c:v>-8.0779799999999999E-2</c:v>
                </c:pt>
                <c:pt idx="15710">
                  <c:v>-7.9810699999999998E-2</c:v>
                </c:pt>
                <c:pt idx="15711">
                  <c:v>-7.8754699999999997E-2</c:v>
                </c:pt>
                <c:pt idx="15712">
                  <c:v>-7.7609399999999995E-2</c:v>
                </c:pt>
                <c:pt idx="15713">
                  <c:v>-7.6377100000000003E-2</c:v>
                </c:pt>
                <c:pt idx="15714">
                  <c:v>-7.50609E-2</c:v>
                </c:pt>
                <c:pt idx="15715">
                  <c:v>-7.3662900000000003E-2</c:v>
                </c:pt>
                <c:pt idx="15716">
                  <c:v>-7.2186399999999998E-2</c:v>
                </c:pt>
                <c:pt idx="15717">
                  <c:v>-7.0635600000000007E-2</c:v>
                </c:pt>
                <c:pt idx="15718">
                  <c:v>-6.9012199999999996E-2</c:v>
                </c:pt>
                <c:pt idx="15719">
                  <c:v>-6.7317299999999997E-2</c:v>
                </c:pt>
                <c:pt idx="15720">
                  <c:v>-6.5553799999999995E-2</c:v>
                </c:pt>
                <c:pt idx="15721">
                  <c:v>-6.3724500000000003E-2</c:v>
                </c:pt>
                <c:pt idx="15722">
                  <c:v>-6.1832199999999997E-2</c:v>
                </c:pt>
                <c:pt idx="15723">
                  <c:v>-5.9880799999999998E-2</c:v>
                </c:pt>
                <c:pt idx="15724">
                  <c:v>-5.7874700000000001E-2</c:v>
                </c:pt>
                <c:pt idx="15725">
                  <c:v>-5.58185E-2</c:v>
                </c:pt>
                <c:pt idx="15726">
                  <c:v>-5.3716699999999999E-2</c:v>
                </c:pt>
                <c:pt idx="15727">
                  <c:v>-5.1571899999999997E-2</c:v>
                </c:pt>
                <c:pt idx="15728">
                  <c:v>-4.9384400000000002E-2</c:v>
                </c:pt>
                <c:pt idx="15729">
                  <c:v>-4.7154000000000001E-2</c:v>
                </c:pt>
                <c:pt idx="15730">
                  <c:v>-4.48823E-2</c:v>
                </c:pt>
                <c:pt idx="15731">
                  <c:v>-4.2571299999999999E-2</c:v>
                </c:pt>
                <c:pt idx="15732">
                  <c:v>-4.0223200000000001E-2</c:v>
                </c:pt>
                <c:pt idx="15733">
                  <c:v>-3.7842300000000002E-2</c:v>
                </c:pt>
                <c:pt idx="15734">
                  <c:v>-3.5434300000000002E-2</c:v>
                </c:pt>
                <c:pt idx="15735">
                  <c:v>-3.3002499999999997E-2</c:v>
                </c:pt>
                <c:pt idx="15736">
                  <c:v>-3.0548700000000002E-2</c:v>
                </c:pt>
                <c:pt idx="15737">
                  <c:v>-2.8079300000000001E-2</c:v>
                </c:pt>
                <c:pt idx="15738">
                  <c:v>-2.5603500000000001E-2</c:v>
                </c:pt>
                <c:pt idx="15739">
                  <c:v>-2.31285E-2</c:v>
                </c:pt>
                <c:pt idx="15740">
                  <c:v>-2.06591E-2</c:v>
                </c:pt>
                <c:pt idx="15741">
                  <c:v>-1.8200399999999999E-2</c:v>
                </c:pt>
                <c:pt idx="15742">
                  <c:v>-1.5757500000000001E-2</c:v>
                </c:pt>
                <c:pt idx="15743">
                  <c:v>-1.33329E-2</c:v>
                </c:pt>
                <c:pt idx="15744">
                  <c:v>-1.09277E-2</c:v>
                </c:pt>
                <c:pt idx="15745" formatCode="0.00E+00">
                  <c:v>-8.5449199999999993E-3</c:v>
                </c:pt>
                <c:pt idx="15746" formatCode="0.00E+00">
                  <c:v>-6.1904600000000001E-3</c:v>
                </c:pt>
                <c:pt idx="15747" formatCode="0.00E+00">
                  <c:v>-3.8703600000000002E-3</c:v>
                </c:pt>
                <c:pt idx="15748" formatCode="0.00E+00">
                  <c:v>-1.58892E-3</c:v>
                </c:pt>
                <c:pt idx="15749" formatCode="0.00E+00">
                  <c:v>6.5188900000000001E-4</c:v>
                </c:pt>
                <c:pt idx="15750" formatCode="0.00E+00">
                  <c:v>2.8502900000000001E-3</c:v>
                </c:pt>
                <c:pt idx="15751" formatCode="0.00E+00">
                  <c:v>5.0024800000000001E-3</c:v>
                </c:pt>
                <c:pt idx="15752" formatCode="0.00E+00">
                  <c:v>7.1045199999999996E-3</c:v>
                </c:pt>
                <c:pt idx="15753" formatCode="0.00E+00">
                  <c:v>9.1549800000000001E-3</c:v>
                </c:pt>
                <c:pt idx="15754">
                  <c:v>1.1153100000000001E-2</c:v>
                </c:pt>
                <c:pt idx="15755">
                  <c:v>1.3094E-2</c:v>
                </c:pt>
                <c:pt idx="15756">
                  <c:v>1.49678E-2</c:v>
                </c:pt>
                <c:pt idx="15757">
                  <c:v>1.6765800000000001E-2</c:v>
                </c:pt>
                <c:pt idx="15758">
                  <c:v>1.8484400000000002E-2</c:v>
                </c:pt>
                <c:pt idx="15759">
                  <c:v>2.01227E-2</c:v>
                </c:pt>
                <c:pt idx="15760">
                  <c:v>2.1679299999999999E-2</c:v>
                </c:pt>
                <c:pt idx="15761">
                  <c:v>2.3152599999999999E-2</c:v>
                </c:pt>
                <c:pt idx="15762">
                  <c:v>2.45411E-2</c:v>
                </c:pt>
                <c:pt idx="15763">
                  <c:v>2.5842500000000001E-2</c:v>
                </c:pt>
                <c:pt idx="15764">
                  <c:v>2.7055699999999999E-2</c:v>
                </c:pt>
                <c:pt idx="15765">
                  <c:v>2.81823E-2</c:v>
                </c:pt>
                <c:pt idx="15766">
                  <c:v>2.9220300000000001E-2</c:v>
                </c:pt>
                <c:pt idx="15767">
                  <c:v>3.0160599999999999E-2</c:v>
                </c:pt>
                <c:pt idx="15768">
                  <c:v>3.09935E-2</c:v>
                </c:pt>
                <c:pt idx="15769">
                  <c:v>3.1714899999999997E-2</c:v>
                </c:pt>
                <c:pt idx="15770">
                  <c:v>3.2324400000000003E-2</c:v>
                </c:pt>
                <c:pt idx="15771">
                  <c:v>3.2820599999999998E-2</c:v>
                </c:pt>
                <c:pt idx="15772">
                  <c:v>3.3203900000000001E-2</c:v>
                </c:pt>
                <c:pt idx="15773">
                  <c:v>3.3477100000000003E-2</c:v>
                </c:pt>
                <c:pt idx="15774">
                  <c:v>3.3639099999999998E-2</c:v>
                </c:pt>
                <c:pt idx="15775">
                  <c:v>3.3683299999999999E-2</c:v>
                </c:pt>
                <c:pt idx="15776">
                  <c:v>3.3605299999999998E-2</c:v>
                </c:pt>
                <c:pt idx="15777">
                  <c:v>3.3404400000000001E-2</c:v>
                </c:pt>
                <c:pt idx="15778">
                  <c:v>3.3080999999999999E-2</c:v>
                </c:pt>
                <c:pt idx="15779">
                  <c:v>3.2637899999999997E-2</c:v>
                </c:pt>
                <c:pt idx="15780">
                  <c:v>3.2079000000000003E-2</c:v>
                </c:pt>
                <c:pt idx="15781">
                  <c:v>3.1403199999999999E-2</c:v>
                </c:pt>
                <c:pt idx="15782">
                  <c:v>3.0603600000000002E-2</c:v>
                </c:pt>
                <c:pt idx="15783">
                  <c:v>2.9671699999999999E-2</c:v>
                </c:pt>
                <c:pt idx="15784">
                  <c:v>2.8602800000000001E-2</c:v>
                </c:pt>
                <c:pt idx="15785">
                  <c:v>2.7395699999999999E-2</c:v>
                </c:pt>
                <c:pt idx="15786">
                  <c:v>2.6050299999999998E-2</c:v>
                </c:pt>
                <c:pt idx="15787">
                  <c:v>2.4568E-2</c:v>
                </c:pt>
                <c:pt idx="15788">
                  <c:v>2.29521E-2</c:v>
                </c:pt>
                <c:pt idx="15789">
                  <c:v>2.12036E-2</c:v>
                </c:pt>
                <c:pt idx="15790">
                  <c:v>1.9319599999999999E-2</c:v>
                </c:pt>
                <c:pt idx="15791">
                  <c:v>1.7299800000000001E-2</c:v>
                </c:pt>
                <c:pt idx="15792">
                  <c:v>1.51491E-2</c:v>
                </c:pt>
                <c:pt idx="15793">
                  <c:v>1.2871199999999999E-2</c:v>
                </c:pt>
                <c:pt idx="15794">
                  <c:v>1.04651E-2</c:v>
                </c:pt>
                <c:pt idx="15795" formatCode="0.00E+00">
                  <c:v>7.9329899999999991E-3</c:v>
                </c:pt>
                <c:pt idx="15796" formatCode="0.00E+00">
                  <c:v>5.2826499999999998E-3</c:v>
                </c:pt>
                <c:pt idx="15797" formatCode="0.00E+00">
                  <c:v>2.52082E-3</c:v>
                </c:pt>
                <c:pt idx="15798" formatCode="0.00E+00">
                  <c:v>-3.4974700000000002E-4</c:v>
                </c:pt>
                <c:pt idx="15799" formatCode="0.00E+00">
                  <c:v>-3.3286499999999998E-3</c:v>
                </c:pt>
                <c:pt idx="15800" formatCode="0.00E+00">
                  <c:v>-6.4158100000000001E-3</c:v>
                </c:pt>
                <c:pt idx="15801" formatCode="0.00E+00">
                  <c:v>-9.6086000000000001E-3</c:v>
                </c:pt>
                <c:pt idx="15802">
                  <c:v>-1.2902200000000001E-2</c:v>
                </c:pt>
                <c:pt idx="15803">
                  <c:v>-1.62928E-2</c:v>
                </c:pt>
                <c:pt idx="15804">
                  <c:v>-1.9777900000000001E-2</c:v>
                </c:pt>
                <c:pt idx="15805">
                  <c:v>-2.33545E-2</c:v>
                </c:pt>
                <c:pt idx="15806">
                  <c:v>-2.7018E-2</c:v>
                </c:pt>
                <c:pt idx="15807">
                  <c:v>-3.0763800000000001E-2</c:v>
                </c:pt>
                <c:pt idx="15808">
                  <c:v>-3.4589099999999998E-2</c:v>
                </c:pt>
                <c:pt idx="15809">
                  <c:v>-3.8490900000000002E-2</c:v>
                </c:pt>
                <c:pt idx="15810">
                  <c:v>-4.2463300000000002E-2</c:v>
                </c:pt>
                <c:pt idx="15811">
                  <c:v>-4.6499800000000001E-2</c:v>
                </c:pt>
                <c:pt idx="15812">
                  <c:v>-5.0594800000000002E-2</c:v>
                </c:pt>
                <c:pt idx="15813">
                  <c:v>-5.4743399999999998E-2</c:v>
                </c:pt>
                <c:pt idx="15814">
                  <c:v>-5.8941599999999997E-2</c:v>
                </c:pt>
                <c:pt idx="15815">
                  <c:v>-6.3185400000000003E-2</c:v>
                </c:pt>
                <c:pt idx="15816">
                  <c:v>-6.7470500000000003E-2</c:v>
                </c:pt>
                <c:pt idx="15817">
                  <c:v>-7.1792400000000006E-2</c:v>
                </c:pt>
                <c:pt idx="15818">
                  <c:v>-7.6150899999999994E-2</c:v>
                </c:pt>
                <c:pt idx="15819">
                  <c:v>-8.0547800000000003E-2</c:v>
                </c:pt>
                <c:pt idx="15820">
                  <c:v>-8.4980299999999995E-2</c:v>
                </c:pt>
                <c:pt idx="15821">
                  <c:v>-8.9441599999999996E-2</c:v>
                </c:pt>
                <c:pt idx="15822">
                  <c:v>-9.3930399999999997E-2</c:v>
                </c:pt>
                <c:pt idx="15823">
                  <c:v>-9.8448599999999997E-2</c:v>
                </c:pt>
                <c:pt idx="15824">
                  <c:v>-0.102992</c:v>
                </c:pt>
                <c:pt idx="15825">
                  <c:v>-0.10755199999999999</c:v>
                </c:pt>
                <c:pt idx="15826">
                  <c:v>-0.112123</c:v>
                </c:pt>
                <c:pt idx="15827">
                  <c:v>-0.11670899999999999</c:v>
                </c:pt>
                <c:pt idx="15828">
                  <c:v>-0.121307</c:v>
                </c:pt>
                <c:pt idx="15829">
                  <c:v>-0.12590899999999999</c:v>
                </c:pt>
                <c:pt idx="15830">
                  <c:v>-0.13050300000000001</c:v>
                </c:pt>
                <c:pt idx="15831">
                  <c:v>-0.135078</c:v>
                </c:pt>
                <c:pt idx="15832">
                  <c:v>-0.13961999999999999</c:v>
                </c:pt>
                <c:pt idx="15833">
                  <c:v>-0.144124</c:v>
                </c:pt>
                <c:pt idx="15834">
                  <c:v>-0.148593</c:v>
                </c:pt>
                <c:pt idx="15835">
                  <c:v>-0.153032</c:v>
                </c:pt>
                <c:pt idx="15836">
                  <c:v>-0.15743799999999999</c:v>
                </c:pt>
                <c:pt idx="15837">
                  <c:v>-0.161802</c:v>
                </c:pt>
                <c:pt idx="15838">
                  <c:v>-0.16611699999999999</c:v>
                </c:pt>
                <c:pt idx="15839">
                  <c:v>-0.170374</c:v>
                </c:pt>
                <c:pt idx="15840">
                  <c:v>-0.17457300000000001</c:v>
                </c:pt>
                <c:pt idx="15841">
                  <c:v>-0.17871200000000001</c:v>
                </c:pt>
                <c:pt idx="15842">
                  <c:v>-0.18278700000000001</c:v>
                </c:pt>
                <c:pt idx="15843">
                  <c:v>-0.18679399999999999</c:v>
                </c:pt>
                <c:pt idx="15844">
                  <c:v>-0.19073200000000001</c:v>
                </c:pt>
                <c:pt idx="15845">
                  <c:v>-0.1946</c:v>
                </c:pt>
                <c:pt idx="15846">
                  <c:v>-0.19840099999999999</c:v>
                </c:pt>
                <c:pt idx="15847">
                  <c:v>-0.20213</c:v>
                </c:pt>
                <c:pt idx="15848">
                  <c:v>-0.20578099999999999</c:v>
                </c:pt>
                <c:pt idx="15849">
                  <c:v>-0.209342</c:v>
                </c:pt>
                <c:pt idx="15850">
                  <c:v>-0.212808</c:v>
                </c:pt>
                <c:pt idx="15851">
                  <c:v>-0.21618000000000001</c:v>
                </c:pt>
                <c:pt idx="15852">
                  <c:v>-0.21945799999999999</c:v>
                </c:pt>
                <c:pt idx="15853">
                  <c:v>-0.22264100000000001</c:v>
                </c:pt>
                <c:pt idx="15854">
                  <c:v>-0.22572300000000001</c:v>
                </c:pt>
                <c:pt idx="15855">
                  <c:v>-0.22869999999999999</c:v>
                </c:pt>
                <c:pt idx="15856">
                  <c:v>-0.231567</c:v>
                </c:pt>
                <c:pt idx="15857">
                  <c:v>-0.234319</c:v>
                </c:pt>
                <c:pt idx="15858">
                  <c:v>-0.23695099999999999</c:v>
                </c:pt>
                <c:pt idx="15859">
                  <c:v>-0.239456</c:v>
                </c:pt>
                <c:pt idx="15860">
                  <c:v>-0.24183199999999999</c:v>
                </c:pt>
                <c:pt idx="15861">
                  <c:v>-0.24407599999999999</c:v>
                </c:pt>
                <c:pt idx="15862">
                  <c:v>-0.24618599999999999</c:v>
                </c:pt>
                <c:pt idx="15863">
                  <c:v>-0.248164</c:v>
                </c:pt>
                <c:pt idx="15864">
                  <c:v>-0.25001000000000001</c:v>
                </c:pt>
                <c:pt idx="15865">
                  <c:v>-0.25172099999999997</c:v>
                </c:pt>
                <c:pt idx="15866">
                  <c:v>-0.25328600000000001</c:v>
                </c:pt>
                <c:pt idx="15867">
                  <c:v>-0.25470199999999998</c:v>
                </c:pt>
                <c:pt idx="15868">
                  <c:v>-0.25597300000000001</c:v>
                </c:pt>
                <c:pt idx="15869">
                  <c:v>-0.25709900000000002</c:v>
                </c:pt>
                <c:pt idx="15870">
                  <c:v>-0.258079</c:v>
                </c:pt>
                <c:pt idx="15871">
                  <c:v>-0.25891199999999998</c:v>
                </c:pt>
                <c:pt idx="15872">
                  <c:v>-0.25960100000000003</c:v>
                </c:pt>
                <c:pt idx="15873">
                  <c:v>-0.26014100000000001</c:v>
                </c:pt>
                <c:pt idx="15874">
                  <c:v>-0.26053100000000001</c:v>
                </c:pt>
                <c:pt idx="15875">
                  <c:v>-0.260772</c:v>
                </c:pt>
                <c:pt idx="15876">
                  <c:v>-0.26086900000000002</c:v>
                </c:pt>
                <c:pt idx="15877">
                  <c:v>-0.260822</c:v>
                </c:pt>
                <c:pt idx="15878">
                  <c:v>-0.26063199999999997</c:v>
                </c:pt>
                <c:pt idx="15879">
                  <c:v>-0.26030399999999998</c:v>
                </c:pt>
                <c:pt idx="15880">
                  <c:v>-0.25983600000000001</c:v>
                </c:pt>
                <c:pt idx="15881">
                  <c:v>-0.25922499999999998</c:v>
                </c:pt>
                <c:pt idx="15882">
                  <c:v>-0.258469</c:v>
                </c:pt>
                <c:pt idx="15883">
                  <c:v>-0.25757000000000002</c:v>
                </c:pt>
                <c:pt idx="15884">
                  <c:v>-0.25653500000000001</c:v>
                </c:pt>
                <c:pt idx="15885">
                  <c:v>-0.25537199999999999</c:v>
                </c:pt>
                <c:pt idx="15886">
                  <c:v>-0.25408599999999998</c:v>
                </c:pt>
                <c:pt idx="15887">
                  <c:v>-0.25267800000000001</c:v>
                </c:pt>
                <c:pt idx="15888">
                  <c:v>-0.25114999999999998</c:v>
                </c:pt>
                <c:pt idx="15889">
                  <c:v>-0.24950600000000001</c:v>
                </c:pt>
                <c:pt idx="15890">
                  <c:v>-0.247747</c:v>
                </c:pt>
                <c:pt idx="15891">
                  <c:v>-0.24587999999999999</c:v>
                </c:pt>
                <c:pt idx="15892">
                  <c:v>-0.24390500000000001</c:v>
                </c:pt>
                <c:pt idx="15893">
                  <c:v>-0.24182100000000001</c:v>
                </c:pt>
                <c:pt idx="15894">
                  <c:v>-0.23962900000000001</c:v>
                </c:pt>
                <c:pt idx="15895">
                  <c:v>-0.23733199999999999</c:v>
                </c:pt>
                <c:pt idx="15896">
                  <c:v>-0.23493900000000001</c:v>
                </c:pt>
                <c:pt idx="15897">
                  <c:v>-0.232457</c:v>
                </c:pt>
                <c:pt idx="15898">
                  <c:v>-0.22989200000000001</c:v>
                </c:pt>
                <c:pt idx="15899">
                  <c:v>-0.227245</c:v>
                </c:pt>
                <c:pt idx="15900">
                  <c:v>-0.22452</c:v>
                </c:pt>
                <c:pt idx="15901">
                  <c:v>-0.221719</c:v>
                </c:pt>
                <c:pt idx="15902">
                  <c:v>-0.21884799999999999</c:v>
                </c:pt>
                <c:pt idx="15903">
                  <c:v>-0.21591399999999999</c:v>
                </c:pt>
                <c:pt idx="15904">
                  <c:v>-0.212926</c:v>
                </c:pt>
                <c:pt idx="15905">
                  <c:v>-0.209893</c:v>
                </c:pt>
                <c:pt idx="15906">
                  <c:v>-0.20682300000000001</c:v>
                </c:pt>
                <c:pt idx="15907">
                  <c:v>-0.20371900000000001</c:v>
                </c:pt>
                <c:pt idx="15908">
                  <c:v>-0.20058500000000001</c:v>
                </c:pt>
                <c:pt idx="15909">
                  <c:v>-0.19742399999999999</c:v>
                </c:pt>
                <c:pt idx="15910">
                  <c:v>-0.194244</c:v>
                </c:pt>
                <c:pt idx="15911">
                  <c:v>-0.191049</c:v>
                </c:pt>
                <c:pt idx="15912">
                  <c:v>-0.18784799999999999</c:v>
                </c:pt>
                <c:pt idx="15913">
                  <c:v>-0.184644</c:v>
                </c:pt>
                <c:pt idx="15914">
                  <c:v>-0.18143999999999999</c:v>
                </c:pt>
                <c:pt idx="15915">
                  <c:v>-0.17823700000000001</c:v>
                </c:pt>
                <c:pt idx="15916">
                  <c:v>-0.175037</c:v>
                </c:pt>
                <c:pt idx="15917">
                  <c:v>-0.17183799999999999</c:v>
                </c:pt>
                <c:pt idx="15918">
                  <c:v>-0.16864199999999999</c:v>
                </c:pt>
                <c:pt idx="15919">
                  <c:v>-0.16545299999999999</c:v>
                </c:pt>
                <c:pt idx="15920">
                  <c:v>-0.16227800000000001</c:v>
                </c:pt>
                <c:pt idx="15921">
                  <c:v>-0.15911800000000001</c:v>
                </c:pt>
                <c:pt idx="15922">
                  <c:v>-0.15597900000000001</c:v>
                </c:pt>
                <c:pt idx="15923">
                  <c:v>-0.152866</c:v>
                </c:pt>
                <c:pt idx="15924">
                  <c:v>-0.149784</c:v>
                </c:pt>
                <c:pt idx="15925">
                  <c:v>-0.14673800000000001</c:v>
                </c:pt>
                <c:pt idx="15926">
                  <c:v>-0.143731</c:v>
                </c:pt>
                <c:pt idx="15927">
                  <c:v>-0.14077300000000001</c:v>
                </c:pt>
                <c:pt idx="15928">
                  <c:v>-0.137875</c:v>
                </c:pt>
                <c:pt idx="15929">
                  <c:v>-0.135045</c:v>
                </c:pt>
                <c:pt idx="15930">
                  <c:v>-0.13228500000000001</c:v>
                </c:pt>
                <c:pt idx="15931">
                  <c:v>-0.12959599999999999</c:v>
                </c:pt>
                <c:pt idx="15932">
                  <c:v>-0.12697900000000001</c:v>
                </c:pt>
                <c:pt idx="15933">
                  <c:v>-0.12443899999999999</c:v>
                </c:pt>
                <c:pt idx="15934">
                  <c:v>-0.121984</c:v>
                </c:pt>
                <c:pt idx="15935">
                  <c:v>-0.11962100000000001</c:v>
                </c:pt>
                <c:pt idx="15936">
                  <c:v>-0.117359</c:v>
                </c:pt>
                <c:pt idx="15937">
                  <c:v>-0.115201</c:v>
                </c:pt>
                <c:pt idx="15938">
                  <c:v>-0.113149</c:v>
                </c:pt>
                <c:pt idx="15939">
                  <c:v>-0.111196</c:v>
                </c:pt>
                <c:pt idx="15940">
                  <c:v>-0.10934199999999999</c:v>
                </c:pt>
                <c:pt idx="15941">
                  <c:v>-0.107584</c:v>
                </c:pt>
                <c:pt idx="15942">
                  <c:v>-0.105922</c:v>
                </c:pt>
                <c:pt idx="15943">
                  <c:v>-0.10435700000000001</c:v>
                </c:pt>
                <c:pt idx="15944">
                  <c:v>-0.102893</c:v>
                </c:pt>
                <c:pt idx="15945">
                  <c:v>-0.101533</c:v>
                </c:pt>
                <c:pt idx="15946">
                  <c:v>-0.100275</c:v>
                </c:pt>
                <c:pt idx="15947">
                  <c:v>-9.9118200000000004E-2</c:v>
                </c:pt>
                <c:pt idx="15948">
                  <c:v>-9.8064799999999994E-2</c:v>
                </c:pt>
                <c:pt idx="15949">
                  <c:v>-9.7118899999999994E-2</c:v>
                </c:pt>
                <c:pt idx="15950">
                  <c:v>-9.6280400000000002E-2</c:v>
                </c:pt>
                <c:pt idx="15951">
                  <c:v>-9.5546699999999998E-2</c:v>
                </c:pt>
                <c:pt idx="15952">
                  <c:v>-9.4917500000000002E-2</c:v>
                </c:pt>
                <c:pt idx="15953">
                  <c:v>-9.4393299999999999E-2</c:v>
                </c:pt>
                <c:pt idx="15954">
                  <c:v>-9.3971799999999994E-2</c:v>
                </c:pt>
                <c:pt idx="15955">
                  <c:v>-9.36525E-2</c:v>
                </c:pt>
                <c:pt idx="15956">
                  <c:v>-9.3438499999999994E-2</c:v>
                </c:pt>
                <c:pt idx="15957">
                  <c:v>-9.3330499999999997E-2</c:v>
                </c:pt>
                <c:pt idx="15958">
                  <c:v>-9.3322799999999997E-2</c:v>
                </c:pt>
                <c:pt idx="15959">
                  <c:v>-9.3406900000000001E-2</c:v>
                </c:pt>
                <c:pt idx="15960">
                  <c:v>-9.3577999999999995E-2</c:v>
                </c:pt>
                <c:pt idx="15961">
                  <c:v>-9.38359E-2</c:v>
                </c:pt>
                <c:pt idx="15962">
                  <c:v>-9.4181899999999999E-2</c:v>
                </c:pt>
                <c:pt idx="15963">
                  <c:v>-9.4618400000000005E-2</c:v>
                </c:pt>
                <c:pt idx="15964">
                  <c:v>-9.5147399999999993E-2</c:v>
                </c:pt>
                <c:pt idx="15965">
                  <c:v>-9.5769199999999999E-2</c:v>
                </c:pt>
                <c:pt idx="15966">
                  <c:v>-9.6480099999999999E-2</c:v>
                </c:pt>
                <c:pt idx="15967">
                  <c:v>-9.7273899999999996E-2</c:v>
                </c:pt>
                <c:pt idx="15968">
                  <c:v>-9.8143800000000003E-2</c:v>
                </c:pt>
                <c:pt idx="15969">
                  <c:v>-9.9081799999999998E-2</c:v>
                </c:pt>
                <c:pt idx="15970">
                  <c:v>-0.100082</c:v>
                </c:pt>
                <c:pt idx="15971">
                  <c:v>-0.101145</c:v>
                </c:pt>
                <c:pt idx="15972">
                  <c:v>-0.10228</c:v>
                </c:pt>
                <c:pt idx="15973">
                  <c:v>-0.103489</c:v>
                </c:pt>
                <c:pt idx="15974">
                  <c:v>-0.10477300000000001</c:v>
                </c:pt>
                <c:pt idx="15975">
                  <c:v>-0.106127</c:v>
                </c:pt>
                <c:pt idx="15976">
                  <c:v>-0.10754</c:v>
                </c:pt>
                <c:pt idx="15977">
                  <c:v>-0.109004</c:v>
                </c:pt>
                <c:pt idx="15978">
                  <c:v>-0.110512</c:v>
                </c:pt>
                <c:pt idx="15979">
                  <c:v>-0.11206000000000001</c:v>
                </c:pt>
                <c:pt idx="15980">
                  <c:v>-0.11364200000000001</c:v>
                </c:pt>
                <c:pt idx="15981">
                  <c:v>-0.115259</c:v>
                </c:pt>
                <c:pt idx="15982">
                  <c:v>-0.11691</c:v>
                </c:pt>
                <c:pt idx="15983">
                  <c:v>-0.11859</c:v>
                </c:pt>
                <c:pt idx="15984">
                  <c:v>-0.120297</c:v>
                </c:pt>
                <c:pt idx="15985">
                  <c:v>-0.122033</c:v>
                </c:pt>
                <c:pt idx="15986">
                  <c:v>-0.123797</c:v>
                </c:pt>
                <c:pt idx="15987">
                  <c:v>-0.12559000000000001</c:v>
                </c:pt>
                <c:pt idx="15988">
                  <c:v>-0.12741</c:v>
                </c:pt>
                <c:pt idx="15989">
                  <c:v>-0.12925800000000001</c:v>
                </c:pt>
                <c:pt idx="15990">
                  <c:v>-0.13113</c:v>
                </c:pt>
                <c:pt idx="15991">
                  <c:v>-0.133018</c:v>
                </c:pt>
                <c:pt idx="15992">
                  <c:v>-0.13491600000000001</c:v>
                </c:pt>
                <c:pt idx="15993">
                  <c:v>-0.136821</c:v>
                </c:pt>
                <c:pt idx="15994">
                  <c:v>-0.13872599999999999</c:v>
                </c:pt>
                <c:pt idx="15995">
                  <c:v>-0.140627</c:v>
                </c:pt>
                <c:pt idx="15996">
                  <c:v>-0.14251900000000001</c:v>
                </c:pt>
                <c:pt idx="15997">
                  <c:v>-0.144401</c:v>
                </c:pt>
                <c:pt idx="15998">
                  <c:v>-0.14627399999999999</c:v>
                </c:pt>
                <c:pt idx="15999">
                  <c:v>-0.14813799999999999</c:v>
                </c:pt>
                <c:pt idx="16000">
                  <c:v>-0.14999499999999999</c:v>
                </c:pt>
                <c:pt idx="16001">
                  <c:v>-0.15184500000000001</c:v>
                </c:pt>
                <c:pt idx="16002">
                  <c:v>-0.15368699999999999</c:v>
                </c:pt>
                <c:pt idx="16003">
                  <c:v>-0.15551699999999999</c:v>
                </c:pt>
                <c:pt idx="16004">
                  <c:v>-0.157331</c:v>
                </c:pt>
                <c:pt idx="16005">
                  <c:v>-0.159132</c:v>
                </c:pt>
                <c:pt idx="16006">
                  <c:v>-0.16092500000000001</c:v>
                </c:pt>
                <c:pt idx="16007">
                  <c:v>-0.162713</c:v>
                </c:pt>
                <c:pt idx="16008">
                  <c:v>-0.16449800000000001</c:v>
                </c:pt>
                <c:pt idx="16009">
                  <c:v>-0.16628200000000001</c:v>
                </c:pt>
                <c:pt idx="16010">
                  <c:v>-0.168069</c:v>
                </c:pt>
                <c:pt idx="16011">
                  <c:v>-0.16985500000000001</c:v>
                </c:pt>
                <c:pt idx="16012">
                  <c:v>-0.17163100000000001</c:v>
                </c:pt>
                <c:pt idx="16013">
                  <c:v>-0.17339099999999999</c:v>
                </c:pt>
                <c:pt idx="16014">
                  <c:v>-0.17513200000000001</c:v>
                </c:pt>
                <c:pt idx="16015">
                  <c:v>-0.17685400000000001</c:v>
                </c:pt>
                <c:pt idx="16016">
                  <c:v>-0.17855699999999999</c:v>
                </c:pt>
                <c:pt idx="16017">
                  <c:v>-0.18024000000000001</c:v>
                </c:pt>
                <c:pt idx="16018">
                  <c:v>-0.18190200000000001</c:v>
                </c:pt>
                <c:pt idx="16019">
                  <c:v>-0.18354599999999999</c:v>
                </c:pt>
                <c:pt idx="16020">
                  <c:v>-0.18517500000000001</c:v>
                </c:pt>
                <c:pt idx="16021">
                  <c:v>-0.186777</c:v>
                </c:pt>
                <c:pt idx="16022">
                  <c:v>-0.18831700000000001</c:v>
                </c:pt>
                <c:pt idx="16023">
                  <c:v>-0.1898</c:v>
                </c:pt>
                <c:pt idx="16024">
                  <c:v>-0.191272</c:v>
                </c:pt>
                <c:pt idx="16025">
                  <c:v>-0.19273399999999999</c:v>
                </c:pt>
                <c:pt idx="16026">
                  <c:v>-0.194165</c:v>
                </c:pt>
                <c:pt idx="16027">
                  <c:v>-0.195573</c:v>
                </c:pt>
                <c:pt idx="16028">
                  <c:v>-0.19696900000000001</c:v>
                </c:pt>
                <c:pt idx="16029">
                  <c:v>-0.198354</c:v>
                </c:pt>
                <c:pt idx="16030">
                  <c:v>-0.19972100000000001</c:v>
                </c:pt>
                <c:pt idx="16031">
                  <c:v>-0.20106399999999999</c:v>
                </c:pt>
                <c:pt idx="16032">
                  <c:v>-0.202379</c:v>
                </c:pt>
                <c:pt idx="16033">
                  <c:v>-0.20366899999999999</c:v>
                </c:pt>
                <c:pt idx="16034">
                  <c:v>-0.20493800000000001</c:v>
                </c:pt>
                <c:pt idx="16035">
                  <c:v>-0.20618500000000001</c:v>
                </c:pt>
                <c:pt idx="16036">
                  <c:v>-0.20741200000000001</c:v>
                </c:pt>
                <c:pt idx="16037">
                  <c:v>-0.208621</c:v>
                </c:pt>
                <c:pt idx="16038">
                  <c:v>-0.209817</c:v>
                </c:pt>
                <c:pt idx="16039">
                  <c:v>-0.211003</c:v>
                </c:pt>
                <c:pt idx="16040">
                  <c:v>-0.21218500000000001</c:v>
                </c:pt>
                <c:pt idx="16041">
                  <c:v>-0.21335999999999999</c:v>
                </c:pt>
                <c:pt idx="16042">
                  <c:v>-0.214527</c:v>
                </c:pt>
                <c:pt idx="16043">
                  <c:v>-0.21568399999999999</c:v>
                </c:pt>
                <c:pt idx="16044">
                  <c:v>-0.216831</c:v>
                </c:pt>
                <c:pt idx="16045">
                  <c:v>-0.21797</c:v>
                </c:pt>
                <c:pt idx="16046">
                  <c:v>-0.21910299999999999</c:v>
                </c:pt>
                <c:pt idx="16047">
                  <c:v>-0.22022800000000001</c:v>
                </c:pt>
                <c:pt idx="16048">
                  <c:v>-0.22134499999999999</c:v>
                </c:pt>
                <c:pt idx="16049">
                  <c:v>-0.22245400000000001</c:v>
                </c:pt>
                <c:pt idx="16050">
                  <c:v>-0.223549</c:v>
                </c:pt>
                <c:pt idx="16051">
                  <c:v>-0.22462799999999999</c:v>
                </c:pt>
                <c:pt idx="16052">
                  <c:v>-0.22569400000000001</c:v>
                </c:pt>
                <c:pt idx="16053">
                  <c:v>-0.226745</c:v>
                </c:pt>
                <c:pt idx="16054">
                  <c:v>-0.22777700000000001</c:v>
                </c:pt>
                <c:pt idx="16055">
                  <c:v>-0.22878599999999999</c:v>
                </c:pt>
                <c:pt idx="16056">
                  <c:v>-0.22978000000000001</c:v>
                </c:pt>
                <c:pt idx="16057">
                  <c:v>-0.230766</c:v>
                </c:pt>
                <c:pt idx="16058">
                  <c:v>-0.23174500000000001</c:v>
                </c:pt>
                <c:pt idx="16059">
                  <c:v>-0.23271800000000001</c:v>
                </c:pt>
                <c:pt idx="16060">
                  <c:v>-0.233683</c:v>
                </c:pt>
                <c:pt idx="16061">
                  <c:v>-0.23464099999999999</c:v>
                </c:pt>
                <c:pt idx="16062">
                  <c:v>-0.23558799999999999</c:v>
                </c:pt>
                <c:pt idx="16063">
                  <c:v>-0.23652200000000001</c:v>
                </c:pt>
                <c:pt idx="16064">
                  <c:v>-0.23744399999999999</c:v>
                </c:pt>
                <c:pt idx="16065">
                  <c:v>-0.23835400000000001</c:v>
                </c:pt>
                <c:pt idx="16066">
                  <c:v>-0.23925299999999999</c:v>
                </c:pt>
                <c:pt idx="16067">
                  <c:v>-0.24014099999999999</c:v>
                </c:pt>
                <c:pt idx="16068">
                  <c:v>-0.24101400000000001</c:v>
                </c:pt>
                <c:pt idx="16069">
                  <c:v>-0.24187</c:v>
                </c:pt>
                <c:pt idx="16070">
                  <c:v>-0.242704</c:v>
                </c:pt>
                <c:pt idx="16071">
                  <c:v>-0.24351400000000001</c:v>
                </c:pt>
                <c:pt idx="16072">
                  <c:v>-0.24429899999999999</c:v>
                </c:pt>
                <c:pt idx="16073">
                  <c:v>-0.245056</c:v>
                </c:pt>
                <c:pt idx="16074">
                  <c:v>-0.245786</c:v>
                </c:pt>
                <c:pt idx="16075">
                  <c:v>-0.24649399999999999</c:v>
                </c:pt>
                <c:pt idx="16076">
                  <c:v>-0.24718100000000001</c:v>
                </c:pt>
                <c:pt idx="16077">
                  <c:v>-0.24784700000000001</c:v>
                </c:pt>
                <c:pt idx="16078">
                  <c:v>-0.24848700000000001</c:v>
                </c:pt>
                <c:pt idx="16079">
                  <c:v>-0.24909899999999999</c:v>
                </c:pt>
                <c:pt idx="16080">
                  <c:v>-0.24967800000000001</c:v>
                </c:pt>
                <c:pt idx="16081">
                  <c:v>-0.25021900000000002</c:v>
                </c:pt>
                <c:pt idx="16082">
                  <c:v>-0.250718</c:v>
                </c:pt>
                <c:pt idx="16083">
                  <c:v>-0.25117299999999998</c:v>
                </c:pt>
                <c:pt idx="16084">
                  <c:v>-0.25158399999999997</c:v>
                </c:pt>
                <c:pt idx="16085">
                  <c:v>-0.25195499999999998</c:v>
                </c:pt>
                <c:pt idx="16086">
                  <c:v>-0.25228800000000001</c:v>
                </c:pt>
                <c:pt idx="16087">
                  <c:v>-0.252585</c:v>
                </c:pt>
                <c:pt idx="16088">
                  <c:v>-0.25284400000000001</c:v>
                </c:pt>
                <c:pt idx="16089">
                  <c:v>-0.25306499999999998</c:v>
                </c:pt>
                <c:pt idx="16090">
                  <c:v>-0.25324400000000002</c:v>
                </c:pt>
                <c:pt idx="16091">
                  <c:v>-0.25337999999999999</c:v>
                </c:pt>
                <c:pt idx="16092">
                  <c:v>-0.253471</c:v>
                </c:pt>
                <c:pt idx="16093">
                  <c:v>-0.253521</c:v>
                </c:pt>
                <c:pt idx="16094">
                  <c:v>-0.25353100000000001</c:v>
                </c:pt>
                <c:pt idx="16095">
                  <c:v>-0.25350099999999998</c:v>
                </c:pt>
                <c:pt idx="16096">
                  <c:v>-0.25341999999999998</c:v>
                </c:pt>
                <c:pt idx="16097">
                  <c:v>-0.25328099999999998</c:v>
                </c:pt>
                <c:pt idx="16098">
                  <c:v>-0.253081</c:v>
                </c:pt>
                <c:pt idx="16099">
                  <c:v>-0.25282199999999999</c:v>
                </c:pt>
                <c:pt idx="16100">
                  <c:v>-0.25250800000000001</c:v>
                </c:pt>
                <c:pt idx="16101">
                  <c:v>-0.252139</c:v>
                </c:pt>
                <c:pt idx="16102">
                  <c:v>-0.25171199999999999</c:v>
                </c:pt>
                <c:pt idx="16103">
                  <c:v>-0.251222</c:v>
                </c:pt>
                <c:pt idx="16104">
                  <c:v>-0.25067299999999998</c:v>
                </c:pt>
                <c:pt idx="16105">
                  <c:v>-0.25006699999999998</c:v>
                </c:pt>
                <c:pt idx="16106">
                  <c:v>-0.24940100000000001</c:v>
                </c:pt>
                <c:pt idx="16107">
                  <c:v>-0.24867500000000001</c:v>
                </c:pt>
                <c:pt idx="16108">
                  <c:v>-0.247889</c:v>
                </c:pt>
                <c:pt idx="16109">
                  <c:v>-0.24705199999999999</c:v>
                </c:pt>
                <c:pt idx="16110">
                  <c:v>-0.24617</c:v>
                </c:pt>
                <c:pt idx="16111">
                  <c:v>-0.24524399999999999</c:v>
                </c:pt>
                <c:pt idx="16112">
                  <c:v>-0.24426700000000001</c:v>
                </c:pt>
                <c:pt idx="16113">
                  <c:v>-0.24323700000000001</c:v>
                </c:pt>
                <c:pt idx="16114">
                  <c:v>-0.24215400000000001</c:v>
                </c:pt>
                <c:pt idx="16115">
                  <c:v>-0.24101900000000001</c:v>
                </c:pt>
                <c:pt idx="16116">
                  <c:v>-0.23983299999999999</c:v>
                </c:pt>
                <c:pt idx="16117">
                  <c:v>-0.23860000000000001</c:v>
                </c:pt>
                <c:pt idx="16118">
                  <c:v>-0.237318</c:v>
                </c:pt>
                <c:pt idx="16119">
                  <c:v>-0.235985</c:v>
                </c:pt>
                <c:pt idx="16120">
                  <c:v>-0.2346</c:v>
                </c:pt>
                <c:pt idx="16121">
                  <c:v>-0.23316000000000001</c:v>
                </c:pt>
                <c:pt idx="16122">
                  <c:v>-0.23164100000000001</c:v>
                </c:pt>
                <c:pt idx="16123">
                  <c:v>-0.230041</c:v>
                </c:pt>
                <c:pt idx="16124">
                  <c:v>-0.22839100000000001</c:v>
                </c:pt>
                <c:pt idx="16125">
                  <c:v>-0.22669900000000001</c:v>
                </c:pt>
                <c:pt idx="16126">
                  <c:v>-0.22495699999999999</c:v>
                </c:pt>
                <c:pt idx="16127">
                  <c:v>-0.22316800000000001</c:v>
                </c:pt>
                <c:pt idx="16128">
                  <c:v>-0.22133700000000001</c:v>
                </c:pt>
                <c:pt idx="16129">
                  <c:v>-0.21946599999999999</c:v>
                </c:pt>
                <c:pt idx="16130">
                  <c:v>-0.217559</c:v>
                </c:pt>
                <c:pt idx="16131">
                  <c:v>-0.215613</c:v>
                </c:pt>
                <c:pt idx="16132">
                  <c:v>-0.21362300000000001</c:v>
                </c:pt>
                <c:pt idx="16133">
                  <c:v>-0.211588</c:v>
                </c:pt>
                <c:pt idx="16134">
                  <c:v>-0.209511</c:v>
                </c:pt>
                <c:pt idx="16135">
                  <c:v>-0.20738999999999999</c:v>
                </c:pt>
                <c:pt idx="16136">
                  <c:v>-0.20523</c:v>
                </c:pt>
                <c:pt idx="16137">
                  <c:v>-0.20303399999999999</c:v>
                </c:pt>
                <c:pt idx="16138">
                  <c:v>-0.20080899999999999</c:v>
                </c:pt>
                <c:pt idx="16139">
                  <c:v>-0.19855300000000001</c:v>
                </c:pt>
                <c:pt idx="16140">
                  <c:v>-0.196267</c:v>
                </c:pt>
                <c:pt idx="16141">
                  <c:v>-0.19395599999999999</c:v>
                </c:pt>
                <c:pt idx="16142">
                  <c:v>-0.19162599999999999</c:v>
                </c:pt>
                <c:pt idx="16143">
                  <c:v>-0.18928200000000001</c:v>
                </c:pt>
                <c:pt idx="16144">
                  <c:v>-0.18692700000000001</c:v>
                </c:pt>
                <c:pt idx="16145">
                  <c:v>-0.18456500000000001</c:v>
                </c:pt>
                <c:pt idx="16146">
                  <c:v>-0.182204</c:v>
                </c:pt>
                <c:pt idx="16147">
                  <c:v>-0.179844</c:v>
                </c:pt>
                <c:pt idx="16148">
                  <c:v>-0.177484</c:v>
                </c:pt>
                <c:pt idx="16149">
                  <c:v>-0.175126</c:v>
                </c:pt>
                <c:pt idx="16150">
                  <c:v>-0.17277100000000001</c:v>
                </c:pt>
                <c:pt idx="16151">
                  <c:v>-0.17042199999999999</c:v>
                </c:pt>
                <c:pt idx="16152">
                  <c:v>-0.16808699999999999</c:v>
                </c:pt>
                <c:pt idx="16153">
                  <c:v>-0.165772</c:v>
                </c:pt>
                <c:pt idx="16154">
                  <c:v>-0.16349</c:v>
                </c:pt>
                <c:pt idx="16155">
                  <c:v>-0.161245</c:v>
                </c:pt>
                <c:pt idx="16156">
                  <c:v>-0.15903600000000001</c:v>
                </c:pt>
                <c:pt idx="16157">
                  <c:v>-0.156859</c:v>
                </c:pt>
                <c:pt idx="16158">
                  <c:v>-0.15471499999999999</c:v>
                </c:pt>
                <c:pt idx="16159">
                  <c:v>-0.15259</c:v>
                </c:pt>
                <c:pt idx="16160">
                  <c:v>-0.15047199999999999</c:v>
                </c:pt>
                <c:pt idx="16161">
                  <c:v>-0.14837700000000001</c:v>
                </c:pt>
                <c:pt idx="16162">
                  <c:v>-0.14632600000000001</c:v>
                </c:pt>
                <c:pt idx="16163">
                  <c:v>-0.14431099999999999</c:v>
                </c:pt>
                <c:pt idx="16164">
                  <c:v>-0.14232800000000001</c:v>
                </c:pt>
                <c:pt idx="16165">
                  <c:v>-0.14038800000000001</c:v>
                </c:pt>
                <c:pt idx="16166">
                  <c:v>-0.13849700000000001</c:v>
                </c:pt>
                <c:pt idx="16167">
                  <c:v>-0.136657</c:v>
                </c:pt>
                <c:pt idx="16168">
                  <c:v>-0.13486799999999999</c:v>
                </c:pt>
                <c:pt idx="16169">
                  <c:v>-0.133132</c:v>
                </c:pt>
                <c:pt idx="16170">
                  <c:v>-0.13145100000000001</c:v>
                </c:pt>
                <c:pt idx="16171">
                  <c:v>-0.129827</c:v>
                </c:pt>
                <c:pt idx="16172">
                  <c:v>-0.12826299999999999</c:v>
                </c:pt>
                <c:pt idx="16173">
                  <c:v>-0.12676200000000001</c:v>
                </c:pt>
                <c:pt idx="16174">
                  <c:v>-0.12532799999999999</c:v>
                </c:pt>
                <c:pt idx="16175">
                  <c:v>-0.123962</c:v>
                </c:pt>
                <c:pt idx="16176">
                  <c:v>-0.122664</c:v>
                </c:pt>
                <c:pt idx="16177">
                  <c:v>-0.121435</c:v>
                </c:pt>
                <c:pt idx="16178">
                  <c:v>-0.120279</c:v>
                </c:pt>
                <c:pt idx="16179">
                  <c:v>-0.119197</c:v>
                </c:pt>
                <c:pt idx="16180">
                  <c:v>-0.11819300000000001</c:v>
                </c:pt>
                <c:pt idx="16181">
                  <c:v>-0.117267</c:v>
                </c:pt>
                <c:pt idx="16182">
                  <c:v>-0.11642</c:v>
                </c:pt>
                <c:pt idx="16183">
                  <c:v>-0.11565400000000001</c:v>
                </c:pt>
                <c:pt idx="16184">
                  <c:v>-0.114969</c:v>
                </c:pt>
                <c:pt idx="16185">
                  <c:v>-0.11436200000000001</c:v>
                </c:pt>
                <c:pt idx="16186">
                  <c:v>-0.11383</c:v>
                </c:pt>
                <c:pt idx="16187">
                  <c:v>-0.11337899999999999</c:v>
                </c:pt>
                <c:pt idx="16188">
                  <c:v>-0.113008</c:v>
                </c:pt>
                <c:pt idx="16189">
                  <c:v>-0.112715</c:v>
                </c:pt>
                <c:pt idx="16190">
                  <c:v>-0.112501</c:v>
                </c:pt>
                <c:pt idx="16191">
                  <c:v>-0.11237</c:v>
                </c:pt>
                <c:pt idx="16192">
                  <c:v>-0.11232399999999999</c:v>
                </c:pt>
                <c:pt idx="16193">
                  <c:v>-0.112363</c:v>
                </c:pt>
                <c:pt idx="16194">
                  <c:v>-0.112484</c:v>
                </c:pt>
                <c:pt idx="16195">
                  <c:v>-0.11268300000000001</c:v>
                </c:pt>
                <c:pt idx="16196">
                  <c:v>-0.112958</c:v>
                </c:pt>
                <c:pt idx="16197">
                  <c:v>-0.113306</c:v>
                </c:pt>
                <c:pt idx="16198">
                  <c:v>-0.11372500000000001</c:v>
                </c:pt>
                <c:pt idx="16199">
                  <c:v>-0.114217</c:v>
                </c:pt>
                <c:pt idx="16200">
                  <c:v>-0.11477999999999999</c:v>
                </c:pt>
                <c:pt idx="16201">
                  <c:v>-0.115413</c:v>
                </c:pt>
                <c:pt idx="16202">
                  <c:v>-0.11611100000000001</c:v>
                </c:pt>
                <c:pt idx="16203">
                  <c:v>-0.116869</c:v>
                </c:pt>
                <c:pt idx="16204">
                  <c:v>-0.117685</c:v>
                </c:pt>
                <c:pt idx="16205">
                  <c:v>-0.11855599999999999</c:v>
                </c:pt>
                <c:pt idx="16206">
                  <c:v>-0.119479</c:v>
                </c:pt>
                <c:pt idx="16207">
                  <c:v>-0.120451</c:v>
                </c:pt>
                <c:pt idx="16208">
                  <c:v>-0.12146999999999999</c:v>
                </c:pt>
                <c:pt idx="16209">
                  <c:v>-0.122534</c:v>
                </c:pt>
                <c:pt idx="16210">
                  <c:v>-0.123643</c:v>
                </c:pt>
                <c:pt idx="16211">
                  <c:v>-0.12479700000000001</c:v>
                </c:pt>
                <c:pt idx="16212">
                  <c:v>-0.12599399999999999</c:v>
                </c:pt>
                <c:pt idx="16213">
                  <c:v>-0.12723000000000001</c:v>
                </c:pt>
                <c:pt idx="16214">
                  <c:v>-0.12850800000000001</c:v>
                </c:pt>
                <c:pt idx="16215">
                  <c:v>-0.129825</c:v>
                </c:pt>
                <c:pt idx="16216">
                  <c:v>-0.13118199999999999</c:v>
                </c:pt>
                <c:pt idx="16217">
                  <c:v>-0.132576</c:v>
                </c:pt>
                <c:pt idx="16218">
                  <c:v>-0.13400599999999999</c:v>
                </c:pt>
                <c:pt idx="16219">
                  <c:v>-0.13547200000000001</c:v>
                </c:pt>
                <c:pt idx="16220">
                  <c:v>-0.13697300000000001</c:v>
                </c:pt>
                <c:pt idx="16221">
                  <c:v>-0.13850799999999999</c:v>
                </c:pt>
                <c:pt idx="16222">
                  <c:v>-0.14007600000000001</c:v>
                </c:pt>
                <c:pt idx="16223">
                  <c:v>-0.141676</c:v>
                </c:pt>
                <c:pt idx="16224">
                  <c:v>-0.14330599999999999</c:v>
                </c:pt>
                <c:pt idx="16225">
                  <c:v>-0.14496300000000001</c:v>
                </c:pt>
                <c:pt idx="16226">
                  <c:v>-0.146643</c:v>
                </c:pt>
                <c:pt idx="16227">
                  <c:v>-0.148343</c:v>
                </c:pt>
                <c:pt idx="16228">
                  <c:v>-0.150059</c:v>
                </c:pt>
                <c:pt idx="16229">
                  <c:v>-0.15179300000000001</c:v>
                </c:pt>
                <c:pt idx="16230">
                  <c:v>-0.15354200000000001</c:v>
                </c:pt>
                <c:pt idx="16231">
                  <c:v>-0.155302</c:v>
                </c:pt>
                <c:pt idx="16232">
                  <c:v>-0.15706899999999999</c:v>
                </c:pt>
                <c:pt idx="16233">
                  <c:v>-0.15884100000000001</c:v>
                </c:pt>
                <c:pt idx="16234">
                  <c:v>-0.16061300000000001</c:v>
                </c:pt>
                <c:pt idx="16235">
                  <c:v>-0.16238</c:v>
                </c:pt>
                <c:pt idx="16236">
                  <c:v>-0.16414200000000001</c:v>
                </c:pt>
                <c:pt idx="16237">
                  <c:v>-0.16589899999999999</c:v>
                </c:pt>
                <c:pt idx="16238">
                  <c:v>-0.167652</c:v>
                </c:pt>
                <c:pt idx="16239">
                  <c:v>-0.16939799999999999</c:v>
                </c:pt>
                <c:pt idx="16240">
                  <c:v>-0.17113200000000001</c:v>
                </c:pt>
                <c:pt idx="16241">
                  <c:v>-0.172846</c:v>
                </c:pt>
                <c:pt idx="16242">
                  <c:v>-0.174538</c:v>
                </c:pt>
                <c:pt idx="16243">
                  <c:v>-0.176204</c:v>
                </c:pt>
                <c:pt idx="16244">
                  <c:v>-0.177841</c:v>
                </c:pt>
                <c:pt idx="16245">
                  <c:v>-0.17944399999999999</c:v>
                </c:pt>
                <c:pt idx="16246">
                  <c:v>-0.18101</c:v>
                </c:pt>
                <c:pt idx="16247">
                  <c:v>-0.18253900000000001</c:v>
                </c:pt>
                <c:pt idx="16248">
                  <c:v>-0.184033</c:v>
                </c:pt>
                <c:pt idx="16249">
                  <c:v>-0.18548899999999999</c:v>
                </c:pt>
                <c:pt idx="16250">
                  <c:v>-0.18690300000000001</c:v>
                </c:pt>
                <c:pt idx="16251">
                  <c:v>-0.18827099999999999</c:v>
                </c:pt>
                <c:pt idx="16252">
                  <c:v>-0.18959500000000001</c:v>
                </c:pt>
                <c:pt idx="16253">
                  <c:v>-0.19087200000000001</c:v>
                </c:pt>
                <c:pt idx="16254">
                  <c:v>-0.192103</c:v>
                </c:pt>
                <c:pt idx="16255">
                  <c:v>-0.19328400000000001</c:v>
                </c:pt>
                <c:pt idx="16256">
                  <c:v>-0.194415</c:v>
                </c:pt>
                <c:pt idx="16257">
                  <c:v>-0.195493</c:v>
                </c:pt>
                <c:pt idx="16258">
                  <c:v>-0.196516</c:v>
                </c:pt>
                <c:pt idx="16259">
                  <c:v>-0.19748099999999999</c:v>
                </c:pt>
                <c:pt idx="16260">
                  <c:v>-0.19838700000000001</c:v>
                </c:pt>
                <c:pt idx="16261">
                  <c:v>-0.19922899999999999</c:v>
                </c:pt>
                <c:pt idx="16262">
                  <c:v>-0.20000499999999999</c:v>
                </c:pt>
                <c:pt idx="16263">
                  <c:v>-0.200712</c:v>
                </c:pt>
                <c:pt idx="16264">
                  <c:v>-0.201349</c:v>
                </c:pt>
                <c:pt idx="16265">
                  <c:v>-0.20191700000000001</c:v>
                </c:pt>
                <c:pt idx="16266">
                  <c:v>-0.20241700000000001</c:v>
                </c:pt>
                <c:pt idx="16267">
                  <c:v>-0.20285</c:v>
                </c:pt>
                <c:pt idx="16268">
                  <c:v>-0.203213</c:v>
                </c:pt>
                <c:pt idx="16269">
                  <c:v>-0.20350699999999999</c:v>
                </c:pt>
                <c:pt idx="16270">
                  <c:v>-0.203732</c:v>
                </c:pt>
                <c:pt idx="16271">
                  <c:v>-0.20388800000000001</c:v>
                </c:pt>
                <c:pt idx="16272">
                  <c:v>-0.20397599999999999</c:v>
                </c:pt>
                <c:pt idx="16273">
                  <c:v>-0.20399500000000001</c:v>
                </c:pt>
                <c:pt idx="16274">
                  <c:v>-0.20394599999999999</c:v>
                </c:pt>
                <c:pt idx="16275">
                  <c:v>-0.20382900000000001</c:v>
                </c:pt>
                <c:pt idx="16276">
                  <c:v>-0.20363999999999999</c:v>
                </c:pt>
                <c:pt idx="16277">
                  <c:v>-0.203379</c:v>
                </c:pt>
                <c:pt idx="16278">
                  <c:v>-0.20304700000000001</c:v>
                </c:pt>
                <c:pt idx="16279">
                  <c:v>-0.20264599999999999</c:v>
                </c:pt>
                <c:pt idx="16280">
                  <c:v>-0.20217499999999999</c:v>
                </c:pt>
                <c:pt idx="16281">
                  <c:v>-0.20163900000000001</c:v>
                </c:pt>
                <c:pt idx="16282">
                  <c:v>-0.20103399999999999</c:v>
                </c:pt>
                <c:pt idx="16283">
                  <c:v>-0.20035700000000001</c:v>
                </c:pt>
                <c:pt idx="16284">
                  <c:v>-0.199605</c:v>
                </c:pt>
                <c:pt idx="16285">
                  <c:v>-0.19877900000000001</c:v>
                </c:pt>
                <c:pt idx="16286">
                  <c:v>-0.197884</c:v>
                </c:pt>
                <c:pt idx="16287">
                  <c:v>-0.19692499999999999</c:v>
                </c:pt>
                <c:pt idx="16288">
                  <c:v>-0.19590099999999999</c:v>
                </c:pt>
                <c:pt idx="16289">
                  <c:v>-0.19481200000000001</c:v>
                </c:pt>
                <c:pt idx="16290">
                  <c:v>-0.19365499999999999</c:v>
                </c:pt>
                <c:pt idx="16291">
                  <c:v>-0.192436</c:v>
                </c:pt>
                <c:pt idx="16292">
                  <c:v>-0.191159</c:v>
                </c:pt>
                <c:pt idx="16293">
                  <c:v>-0.18982599999999999</c:v>
                </c:pt>
                <c:pt idx="16294">
                  <c:v>-0.18843699999999999</c:v>
                </c:pt>
                <c:pt idx="16295">
                  <c:v>-0.18699299999999999</c:v>
                </c:pt>
                <c:pt idx="16296">
                  <c:v>-0.185498</c:v>
                </c:pt>
                <c:pt idx="16297">
                  <c:v>-0.183951</c:v>
                </c:pt>
                <c:pt idx="16298">
                  <c:v>-0.18235299999999999</c:v>
                </c:pt>
                <c:pt idx="16299">
                  <c:v>-0.180702</c:v>
                </c:pt>
                <c:pt idx="16300">
                  <c:v>-0.17899799999999999</c:v>
                </c:pt>
                <c:pt idx="16301">
                  <c:v>-0.17724400000000001</c:v>
                </c:pt>
                <c:pt idx="16302">
                  <c:v>-0.17544299999999999</c:v>
                </c:pt>
                <c:pt idx="16303">
                  <c:v>-0.17358100000000001</c:v>
                </c:pt>
                <c:pt idx="16304">
                  <c:v>-0.17165</c:v>
                </c:pt>
                <c:pt idx="16305">
                  <c:v>-0.16967399999999999</c:v>
                </c:pt>
                <c:pt idx="16306">
                  <c:v>-0.16766200000000001</c:v>
                </c:pt>
                <c:pt idx="16307">
                  <c:v>-0.165605</c:v>
                </c:pt>
                <c:pt idx="16308">
                  <c:v>-0.16350500000000001</c:v>
                </c:pt>
                <c:pt idx="16309">
                  <c:v>-0.16137099999999999</c:v>
                </c:pt>
                <c:pt idx="16310">
                  <c:v>-0.15920599999999999</c:v>
                </c:pt>
                <c:pt idx="16311">
                  <c:v>-0.15701300000000001</c:v>
                </c:pt>
                <c:pt idx="16312">
                  <c:v>-0.15479399999999999</c:v>
                </c:pt>
                <c:pt idx="16313">
                  <c:v>-0.15255099999999999</c:v>
                </c:pt>
                <c:pt idx="16314">
                  <c:v>-0.150287</c:v>
                </c:pt>
                <c:pt idx="16315">
                  <c:v>-0.148007</c:v>
                </c:pt>
                <c:pt idx="16316">
                  <c:v>-0.14571799999999999</c:v>
                </c:pt>
                <c:pt idx="16317">
                  <c:v>-0.14342299999999999</c:v>
                </c:pt>
                <c:pt idx="16318">
                  <c:v>-0.141124</c:v>
                </c:pt>
                <c:pt idx="16319">
                  <c:v>-0.138824</c:v>
                </c:pt>
                <c:pt idx="16320">
                  <c:v>-0.13652800000000001</c:v>
                </c:pt>
                <c:pt idx="16321">
                  <c:v>-0.134241</c:v>
                </c:pt>
                <c:pt idx="16322">
                  <c:v>-0.131969</c:v>
                </c:pt>
                <c:pt idx="16323">
                  <c:v>-0.129714</c:v>
                </c:pt>
                <c:pt idx="16324">
                  <c:v>-0.12748100000000001</c:v>
                </c:pt>
                <c:pt idx="16325">
                  <c:v>-0.125273</c:v>
                </c:pt>
                <c:pt idx="16326">
                  <c:v>-0.123094</c:v>
                </c:pt>
                <c:pt idx="16327">
                  <c:v>-0.120947</c:v>
                </c:pt>
                <c:pt idx="16328">
                  <c:v>-0.118837</c:v>
                </c:pt>
                <c:pt idx="16329">
                  <c:v>-0.11676599999999999</c:v>
                </c:pt>
                <c:pt idx="16330">
                  <c:v>-0.114735</c:v>
                </c:pt>
                <c:pt idx="16331">
                  <c:v>-0.112745</c:v>
                </c:pt>
                <c:pt idx="16332">
                  <c:v>-0.11079600000000001</c:v>
                </c:pt>
                <c:pt idx="16333">
                  <c:v>-0.10889</c:v>
                </c:pt>
                <c:pt idx="16334">
                  <c:v>-0.107032</c:v>
                </c:pt>
                <c:pt idx="16335">
                  <c:v>-0.105223</c:v>
                </c:pt>
                <c:pt idx="16336">
                  <c:v>-0.103468</c:v>
                </c:pt>
                <c:pt idx="16337">
                  <c:v>-0.10176399999999999</c:v>
                </c:pt>
                <c:pt idx="16338">
                  <c:v>-0.100116</c:v>
                </c:pt>
                <c:pt idx="16339">
                  <c:v>-9.8530000000000006E-2</c:v>
                </c:pt>
                <c:pt idx="16340">
                  <c:v>-9.7000500000000003E-2</c:v>
                </c:pt>
                <c:pt idx="16341">
                  <c:v>-9.5508999999999997E-2</c:v>
                </c:pt>
                <c:pt idx="16342">
                  <c:v>-9.4062900000000005E-2</c:v>
                </c:pt>
                <c:pt idx="16343">
                  <c:v>-9.2685699999999996E-2</c:v>
                </c:pt>
                <c:pt idx="16344">
                  <c:v>-9.1377200000000006E-2</c:v>
                </c:pt>
                <c:pt idx="16345">
                  <c:v>-9.0132599999999993E-2</c:v>
                </c:pt>
                <c:pt idx="16346">
                  <c:v>-8.8960399999999995E-2</c:v>
                </c:pt>
                <c:pt idx="16347">
                  <c:v>-8.7866700000000006E-2</c:v>
                </c:pt>
                <c:pt idx="16348">
                  <c:v>-8.6851600000000001E-2</c:v>
                </c:pt>
                <c:pt idx="16349">
                  <c:v>-8.5913000000000003E-2</c:v>
                </c:pt>
                <c:pt idx="16350">
                  <c:v>-8.5048899999999997E-2</c:v>
                </c:pt>
                <c:pt idx="16351">
                  <c:v>-8.4256800000000007E-2</c:v>
                </c:pt>
                <c:pt idx="16352">
                  <c:v>-8.3534700000000003E-2</c:v>
                </c:pt>
                <c:pt idx="16353">
                  <c:v>-8.2884600000000003E-2</c:v>
                </c:pt>
                <c:pt idx="16354">
                  <c:v>-8.2311200000000001E-2</c:v>
                </c:pt>
                <c:pt idx="16355">
                  <c:v>-8.1817200000000007E-2</c:v>
                </c:pt>
                <c:pt idx="16356">
                  <c:v>-8.1401600000000005E-2</c:v>
                </c:pt>
                <c:pt idx="16357">
                  <c:v>-8.1064399999999995E-2</c:v>
                </c:pt>
                <c:pt idx="16358">
                  <c:v>-8.0808000000000005E-2</c:v>
                </c:pt>
                <c:pt idx="16359">
                  <c:v>-8.0635299999999993E-2</c:v>
                </c:pt>
                <c:pt idx="16360">
                  <c:v>-8.0548700000000001E-2</c:v>
                </c:pt>
                <c:pt idx="16361">
                  <c:v>-8.0549700000000002E-2</c:v>
                </c:pt>
                <c:pt idx="16362">
                  <c:v>-8.0637100000000003E-2</c:v>
                </c:pt>
                <c:pt idx="16363">
                  <c:v>-8.0808500000000005E-2</c:v>
                </c:pt>
                <c:pt idx="16364">
                  <c:v>-8.1062899999999993E-2</c:v>
                </c:pt>
                <c:pt idx="16365">
                  <c:v>-8.1401100000000004E-2</c:v>
                </c:pt>
                <c:pt idx="16366">
                  <c:v>-8.1822099999999995E-2</c:v>
                </c:pt>
                <c:pt idx="16367">
                  <c:v>-8.2323099999999996E-2</c:v>
                </c:pt>
                <c:pt idx="16368">
                  <c:v>-8.29014E-2</c:v>
                </c:pt>
                <c:pt idx="16369">
                  <c:v>-8.3553000000000002E-2</c:v>
                </c:pt>
                <c:pt idx="16370">
                  <c:v>-8.4274500000000002E-2</c:v>
                </c:pt>
                <c:pt idx="16371">
                  <c:v>-8.5065299999999996E-2</c:v>
                </c:pt>
                <c:pt idx="16372">
                  <c:v>-8.5925600000000005E-2</c:v>
                </c:pt>
                <c:pt idx="16373">
                  <c:v>-8.6853700000000006E-2</c:v>
                </c:pt>
                <c:pt idx="16374">
                  <c:v>-8.7848700000000002E-2</c:v>
                </c:pt>
                <c:pt idx="16375">
                  <c:v>-8.8910400000000001E-2</c:v>
                </c:pt>
                <c:pt idx="16376">
                  <c:v>-9.0038499999999994E-2</c:v>
                </c:pt>
                <c:pt idx="16377">
                  <c:v>-9.1229900000000003E-2</c:v>
                </c:pt>
                <c:pt idx="16378">
                  <c:v>-9.2479500000000006E-2</c:v>
                </c:pt>
                <c:pt idx="16379">
                  <c:v>-9.3782699999999997E-2</c:v>
                </c:pt>
                <c:pt idx="16380">
                  <c:v>-9.5136100000000001E-2</c:v>
                </c:pt>
                <c:pt idx="16381">
                  <c:v>-9.6537800000000007E-2</c:v>
                </c:pt>
                <c:pt idx="16382">
                  <c:v>-9.7987299999999999E-2</c:v>
                </c:pt>
                <c:pt idx="16383">
                  <c:v>-9.9485599999999993E-2</c:v>
                </c:pt>
                <c:pt idx="16384">
                  <c:v>-0.101032</c:v>
                </c:pt>
                <c:pt idx="16385">
                  <c:v>-0.102626</c:v>
                </c:pt>
                <c:pt idx="16386">
                  <c:v>-0.104264</c:v>
                </c:pt>
                <c:pt idx="16387">
                  <c:v>-0.10594099999999999</c:v>
                </c:pt>
                <c:pt idx="16388">
                  <c:v>-0.107655</c:v>
                </c:pt>
                <c:pt idx="16389">
                  <c:v>-0.109402</c:v>
                </c:pt>
                <c:pt idx="16390">
                  <c:v>-0.111181</c:v>
                </c:pt>
                <c:pt idx="16391">
                  <c:v>-0.11298800000000001</c:v>
                </c:pt>
                <c:pt idx="16392">
                  <c:v>-0.114816</c:v>
                </c:pt>
                <c:pt idx="16393">
                  <c:v>-0.116658</c:v>
                </c:pt>
                <c:pt idx="16394">
                  <c:v>-0.11851399999999999</c:v>
                </c:pt>
                <c:pt idx="16395">
                  <c:v>-0.12038500000000001</c:v>
                </c:pt>
                <c:pt idx="16396">
                  <c:v>-0.12227</c:v>
                </c:pt>
                <c:pt idx="16397">
                  <c:v>-0.124163</c:v>
                </c:pt>
                <c:pt idx="16398">
                  <c:v>-0.12606300000000001</c:v>
                </c:pt>
                <c:pt idx="16399">
                  <c:v>-0.12796199999999999</c:v>
                </c:pt>
                <c:pt idx="16400">
                  <c:v>-0.129852</c:v>
                </c:pt>
                <c:pt idx="16401">
                  <c:v>-0.13172400000000001</c:v>
                </c:pt>
                <c:pt idx="16402">
                  <c:v>-0.133574</c:v>
                </c:pt>
                <c:pt idx="16403">
                  <c:v>-0.135405</c:v>
                </c:pt>
                <c:pt idx="16404">
                  <c:v>-0.13721700000000001</c:v>
                </c:pt>
                <c:pt idx="16405">
                  <c:v>-0.13900799999999999</c:v>
                </c:pt>
                <c:pt idx="16406">
                  <c:v>-0.14077899999999999</c:v>
                </c:pt>
                <c:pt idx="16407">
                  <c:v>-0.14252600000000001</c:v>
                </c:pt>
                <c:pt idx="16408">
                  <c:v>-0.14424300000000001</c:v>
                </c:pt>
                <c:pt idx="16409">
                  <c:v>-0.145925</c:v>
                </c:pt>
                <c:pt idx="16410">
                  <c:v>-0.147567</c:v>
                </c:pt>
                <c:pt idx="16411">
                  <c:v>-0.149168</c:v>
                </c:pt>
                <c:pt idx="16412">
                  <c:v>-0.150727</c:v>
                </c:pt>
                <c:pt idx="16413">
                  <c:v>-0.15224499999999999</c:v>
                </c:pt>
                <c:pt idx="16414">
                  <c:v>-0.15371899999999999</c:v>
                </c:pt>
                <c:pt idx="16415">
                  <c:v>-0.15514800000000001</c:v>
                </c:pt>
                <c:pt idx="16416">
                  <c:v>-0.156531</c:v>
                </c:pt>
                <c:pt idx="16417">
                  <c:v>-0.15787000000000001</c:v>
                </c:pt>
                <c:pt idx="16418">
                  <c:v>-0.159167</c:v>
                </c:pt>
                <c:pt idx="16419">
                  <c:v>-0.16041900000000001</c:v>
                </c:pt>
                <c:pt idx="16420">
                  <c:v>-0.16162299999999999</c:v>
                </c:pt>
                <c:pt idx="16421">
                  <c:v>-0.162775</c:v>
                </c:pt>
                <c:pt idx="16422">
                  <c:v>-0.16387099999999999</c:v>
                </c:pt>
                <c:pt idx="16423">
                  <c:v>-0.164907</c:v>
                </c:pt>
                <c:pt idx="16424">
                  <c:v>-0.16588</c:v>
                </c:pt>
                <c:pt idx="16425">
                  <c:v>-0.16678799999999999</c:v>
                </c:pt>
                <c:pt idx="16426">
                  <c:v>-0.167628</c:v>
                </c:pt>
                <c:pt idx="16427">
                  <c:v>-0.168405</c:v>
                </c:pt>
                <c:pt idx="16428">
                  <c:v>-0.16912199999999999</c:v>
                </c:pt>
                <c:pt idx="16429">
                  <c:v>-0.16978299999999999</c:v>
                </c:pt>
                <c:pt idx="16430">
                  <c:v>-0.17039000000000001</c:v>
                </c:pt>
                <c:pt idx="16431">
                  <c:v>-0.17093900000000001</c:v>
                </c:pt>
                <c:pt idx="16432">
                  <c:v>-0.171428</c:v>
                </c:pt>
                <c:pt idx="16433">
                  <c:v>-0.17185600000000001</c:v>
                </c:pt>
                <c:pt idx="16434">
                  <c:v>-0.17222299999999999</c:v>
                </c:pt>
                <c:pt idx="16435">
                  <c:v>-0.17252999999999999</c:v>
                </c:pt>
                <c:pt idx="16436">
                  <c:v>-0.17278199999999999</c:v>
                </c:pt>
                <c:pt idx="16437">
                  <c:v>-0.172981</c:v>
                </c:pt>
                <c:pt idx="16438">
                  <c:v>-0.17313400000000001</c:v>
                </c:pt>
                <c:pt idx="16439">
                  <c:v>-0.17324400000000001</c:v>
                </c:pt>
                <c:pt idx="16440">
                  <c:v>-0.17331199999999999</c:v>
                </c:pt>
                <c:pt idx="16441">
                  <c:v>-0.17333699999999999</c:v>
                </c:pt>
                <c:pt idx="16442">
                  <c:v>-0.173323</c:v>
                </c:pt>
                <c:pt idx="16443">
                  <c:v>-0.17327400000000001</c:v>
                </c:pt>
                <c:pt idx="16444">
                  <c:v>-0.17319200000000001</c:v>
                </c:pt>
                <c:pt idx="16445">
                  <c:v>-0.17307500000000001</c:v>
                </c:pt>
                <c:pt idx="16446">
                  <c:v>-0.17292399999999999</c:v>
                </c:pt>
                <c:pt idx="16447">
                  <c:v>-0.17274500000000001</c:v>
                </c:pt>
                <c:pt idx="16448">
                  <c:v>-0.17254</c:v>
                </c:pt>
                <c:pt idx="16449">
                  <c:v>-0.17230599999999999</c:v>
                </c:pt>
                <c:pt idx="16450">
                  <c:v>-0.172039</c:v>
                </c:pt>
                <c:pt idx="16451">
                  <c:v>-0.171737</c:v>
                </c:pt>
                <c:pt idx="16452">
                  <c:v>-0.1714</c:v>
                </c:pt>
                <c:pt idx="16453">
                  <c:v>-0.17102300000000001</c:v>
                </c:pt>
                <c:pt idx="16454">
                  <c:v>-0.17060500000000001</c:v>
                </c:pt>
                <c:pt idx="16455">
                  <c:v>-0.17014799999999999</c:v>
                </c:pt>
                <c:pt idx="16456">
                  <c:v>-0.169658</c:v>
                </c:pt>
                <c:pt idx="16457">
                  <c:v>-0.16913900000000001</c:v>
                </c:pt>
                <c:pt idx="16458">
                  <c:v>-0.16859299999999999</c:v>
                </c:pt>
                <c:pt idx="16459">
                  <c:v>-0.16802700000000001</c:v>
                </c:pt>
                <c:pt idx="16460">
                  <c:v>-0.16744200000000001</c:v>
                </c:pt>
                <c:pt idx="16461">
                  <c:v>-0.16684099999999999</c:v>
                </c:pt>
                <c:pt idx="16462">
                  <c:v>-0.16622400000000001</c:v>
                </c:pt>
                <c:pt idx="16463">
                  <c:v>-0.16559199999999999</c:v>
                </c:pt>
                <c:pt idx="16464">
                  <c:v>-0.16495000000000001</c:v>
                </c:pt>
                <c:pt idx="16465">
                  <c:v>-0.164303</c:v>
                </c:pt>
                <c:pt idx="16466">
                  <c:v>-0.16365199999999999</c:v>
                </c:pt>
                <c:pt idx="16467">
                  <c:v>-0.162996</c:v>
                </c:pt>
                <c:pt idx="16468">
                  <c:v>-0.16233900000000001</c:v>
                </c:pt>
                <c:pt idx="16469">
                  <c:v>-0.161688</c:v>
                </c:pt>
                <c:pt idx="16470">
                  <c:v>-0.161047</c:v>
                </c:pt>
                <c:pt idx="16471">
                  <c:v>-0.160413</c:v>
                </c:pt>
                <c:pt idx="16472">
                  <c:v>-0.15978100000000001</c:v>
                </c:pt>
                <c:pt idx="16473">
                  <c:v>-0.15914700000000001</c:v>
                </c:pt>
                <c:pt idx="16474">
                  <c:v>-0.15850600000000001</c:v>
                </c:pt>
                <c:pt idx="16475">
                  <c:v>-0.157859</c:v>
                </c:pt>
                <c:pt idx="16476">
                  <c:v>-0.15720600000000001</c:v>
                </c:pt>
                <c:pt idx="16477">
                  <c:v>-0.15654799999999999</c:v>
                </c:pt>
                <c:pt idx="16478">
                  <c:v>-0.155888</c:v>
                </c:pt>
                <c:pt idx="16479">
                  <c:v>-0.15523400000000001</c:v>
                </c:pt>
                <c:pt idx="16480">
                  <c:v>-0.15459600000000001</c:v>
                </c:pt>
                <c:pt idx="16481">
                  <c:v>-0.153975</c:v>
                </c:pt>
                <c:pt idx="16482">
                  <c:v>-0.153366</c:v>
                </c:pt>
                <c:pt idx="16483">
                  <c:v>-0.15276799999999999</c:v>
                </c:pt>
                <c:pt idx="16484">
                  <c:v>-0.15218200000000001</c:v>
                </c:pt>
                <c:pt idx="16485">
                  <c:v>-0.15160699999999999</c:v>
                </c:pt>
                <c:pt idx="16486">
                  <c:v>-0.15104400000000001</c:v>
                </c:pt>
                <c:pt idx="16487">
                  <c:v>-0.15049499999999999</c:v>
                </c:pt>
                <c:pt idx="16488">
                  <c:v>-0.14996399999999999</c:v>
                </c:pt>
                <c:pt idx="16489">
                  <c:v>-0.149455</c:v>
                </c:pt>
                <c:pt idx="16490">
                  <c:v>-0.14897299999999999</c:v>
                </c:pt>
                <c:pt idx="16491">
                  <c:v>-0.14852299999999999</c:v>
                </c:pt>
                <c:pt idx="16492">
                  <c:v>-0.14810699999999999</c:v>
                </c:pt>
                <c:pt idx="16493">
                  <c:v>-0.14772199999999999</c:v>
                </c:pt>
                <c:pt idx="16494">
                  <c:v>-0.147371</c:v>
                </c:pt>
                <c:pt idx="16495">
                  <c:v>-0.14705099999999999</c:v>
                </c:pt>
                <c:pt idx="16496">
                  <c:v>-0.14676600000000001</c:v>
                </c:pt>
                <c:pt idx="16497">
                  <c:v>-0.14651700000000001</c:v>
                </c:pt>
                <c:pt idx="16498">
                  <c:v>-0.14630299999999999</c:v>
                </c:pt>
                <c:pt idx="16499">
                  <c:v>-0.146123</c:v>
                </c:pt>
                <c:pt idx="16500">
                  <c:v>-0.14597199999999999</c:v>
                </c:pt>
                <c:pt idx="16501">
                  <c:v>-0.14585000000000001</c:v>
                </c:pt>
                <c:pt idx="16502">
                  <c:v>-0.145759</c:v>
                </c:pt>
                <c:pt idx="16503">
                  <c:v>-0.145699</c:v>
                </c:pt>
                <c:pt idx="16504">
                  <c:v>-0.14566699999999999</c:v>
                </c:pt>
                <c:pt idx="16505">
                  <c:v>-0.14566000000000001</c:v>
                </c:pt>
                <c:pt idx="16506">
                  <c:v>-0.145677</c:v>
                </c:pt>
                <c:pt idx="16507">
                  <c:v>-0.14571899999999999</c:v>
                </c:pt>
                <c:pt idx="16508">
                  <c:v>-0.145785</c:v>
                </c:pt>
                <c:pt idx="16509">
                  <c:v>-0.14588000000000001</c:v>
                </c:pt>
                <c:pt idx="16510">
                  <c:v>-0.14601</c:v>
                </c:pt>
                <c:pt idx="16511">
                  <c:v>-0.146178</c:v>
                </c:pt>
                <c:pt idx="16512">
                  <c:v>-0.14638399999999999</c:v>
                </c:pt>
                <c:pt idx="16513">
                  <c:v>-0.14662900000000001</c:v>
                </c:pt>
                <c:pt idx="16514">
                  <c:v>-0.14691100000000001</c:v>
                </c:pt>
                <c:pt idx="16515">
                  <c:v>-0.14723</c:v>
                </c:pt>
                <c:pt idx="16516">
                  <c:v>-0.14758399999999999</c:v>
                </c:pt>
                <c:pt idx="16517">
                  <c:v>-0.14796500000000001</c:v>
                </c:pt>
                <c:pt idx="16518">
                  <c:v>-0.148365</c:v>
                </c:pt>
                <c:pt idx="16519">
                  <c:v>-0.148785</c:v>
                </c:pt>
                <c:pt idx="16520">
                  <c:v>-0.149228</c:v>
                </c:pt>
                <c:pt idx="16521">
                  <c:v>-0.1497</c:v>
                </c:pt>
                <c:pt idx="16522">
                  <c:v>-0.1502</c:v>
                </c:pt>
                <c:pt idx="16523">
                  <c:v>-0.15072199999999999</c:v>
                </c:pt>
                <c:pt idx="16524">
                  <c:v>-0.15126100000000001</c:v>
                </c:pt>
                <c:pt idx="16525">
                  <c:v>-0.151813</c:v>
                </c:pt>
                <c:pt idx="16526">
                  <c:v>-0.15237600000000001</c:v>
                </c:pt>
                <c:pt idx="16527">
                  <c:v>-0.152946</c:v>
                </c:pt>
                <c:pt idx="16528">
                  <c:v>-0.15352299999999999</c:v>
                </c:pt>
                <c:pt idx="16529">
                  <c:v>-0.15411</c:v>
                </c:pt>
                <c:pt idx="16530">
                  <c:v>-0.15470900000000001</c:v>
                </c:pt>
                <c:pt idx="16531">
                  <c:v>-0.15531900000000001</c:v>
                </c:pt>
                <c:pt idx="16532">
                  <c:v>-0.155943</c:v>
                </c:pt>
                <c:pt idx="16533">
                  <c:v>-0.15657599999999999</c:v>
                </c:pt>
                <c:pt idx="16534">
                  <c:v>-0.15721199999999999</c:v>
                </c:pt>
                <c:pt idx="16535">
                  <c:v>-0.15784300000000001</c:v>
                </c:pt>
                <c:pt idx="16536">
                  <c:v>-0.158469</c:v>
                </c:pt>
                <c:pt idx="16537">
                  <c:v>-0.15909400000000001</c:v>
                </c:pt>
                <c:pt idx="16538">
                  <c:v>-0.159722</c:v>
                </c:pt>
                <c:pt idx="16539">
                  <c:v>-0.160357</c:v>
                </c:pt>
                <c:pt idx="16540">
                  <c:v>-0.160999</c:v>
                </c:pt>
                <c:pt idx="16541">
                  <c:v>-0.16164600000000001</c:v>
                </c:pt>
                <c:pt idx="16542">
                  <c:v>-0.16229099999999999</c:v>
                </c:pt>
                <c:pt idx="16543">
                  <c:v>-0.16292599999999999</c:v>
                </c:pt>
                <c:pt idx="16544">
                  <c:v>-0.16354399999999999</c:v>
                </c:pt>
                <c:pt idx="16545">
                  <c:v>-0.16414000000000001</c:v>
                </c:pt>
                <c:pt idx="16546">
                  <c:v>-0.164711</c:v>
                </c:pt>
                <c:pt idx="16547">
                  <c:v>-0.16525200000000001</c:v>
                </c:pt>
                <c:pt idx="16548">
                  <c:v>-0.16575699999999999</c:v>
                </c:pt>
                <c:pt idx="16549">
                  <c:v>-0.16622100000000001</c:v>
                </c:pt>
                <c:pt idx="16550">
                  <c:v>-0.16664999999999999</c:v>
                </c:pt>
                <c:pt idx="16551">
                  <c:v>-0.16705100000000001</c:v>
                </c:pt>
                <c:pt idx="16552">
                  <c:v>-0.16742799999999999</c:v>
                </c:pt>
                <c:pt idx="16553">
                  <c:v>-0.16778299999999999</c:v>
                </c:pt>
                <c:pt idx="16554">
                  <c:v>-0.16811899999999999</c:v>
                </c:pt>
                <c:pt idx="16555">
                  <c:v>-0.168438</c:v>
                </c:pt>
                <c:pt idx="16556">
                  <c:v>-0.168737</c:v>
                </c:pt>
                <c:pt idx="16557">
                  <c:v>-0.169014</c:v>
                </c:pt>
                <c:pt idx="16558">
                  <c:v>-0.169269</c:v>
                </c:pt>
                <c:pt idx="16559">
                  <c:v>-0.16950100000000001</c:v>
                </c:pt>
                <c:pt idx="16560">
                  <c:v>-0.169711</c:v>
                </c:pt>
                <c:pt idx="16561">
                  <c:v>-0.16989899999999999</c:v>
                </c:pt>
                <c:pt idx="16562">
                  <c:v>-0.17006199999999999</c:v>
                </c:pt>
                <c:pt idx="16563">
                  <c:v>-0.17020299999999999</c:v>
                </c:pt>
                <c:pt idx="16564">
                  <c:v>-0.170321</c:v>
                </c:pt>
                <c:pt idx="16565">
                  <c:v>-0.17041100000000001</c:v>
                </c:pt>
                <c:pt idx="16566">
                  <c:v>-0.170461</c:v>
                </c:pt>
                <c:pt idx="16567">
                  <c:v>-0.17046800000000001</c:v>
                </c:pt>
                <c:pt idx="16568">
                  <c:v>-0.170431</c:v>
                </c:pt>
                <c:pt idx="16569">
                  <c:v>-0.17035500000000001</c:v>
                </c:pt>
                <c:pt idx="16570">
                  <c:v>-0.170242</c:v>
                </c:pt>
                <c:pt idx="16571">
                  <c:v>-0.17009199999999999</c:v>
                </c:pt>
                <c:pt idx="16572">
                  <c:v>-0.169903</c:v>
                </c:pt>
                <c:pt idx="16573">
                  <c:v>-0.16967699999999999</c:v>
                </c:pt>
                <c:pt idx="16574">
                  <c:v>-0.16941300000000001</c:v>
                </c:pt>
                <c:pt idx="16575">
                  <c:v>-0.16910900000000001</c:v>
                </c:pt>
                <c:pt idx="16576">
                  <c:v>-0.168762</c:v>
                </c:pt>
                <c:pt idx="16577">
                  <c:v>-0.16836899999999999</c:v>
                </c:pt>
                <c:pt idx="16578">
                  <c:v>-0.16792599999999999</c:v>
                </c:pt>
                <c:pt idx="16579">
                  <c:v>-0.167432</c:v>
                </c:pt>
                <c:pt idx="16580">
                  <c:v>-0.16689399999999999</c:v>
                </c:pt>
                <c:pt idx="16581">
                  <c:v>-0.166321</c:v>
                </c:pt>
                <c:pt idx="16582">
                  <c:v>-0.16571900000000001</c:v>
                </c:pt>
                <c:pt idx="16583">
                  <c:v>-0.16509099999999999</c:v>
                </c:pt>
                <c:pt idx="16584">
                  <c:v>-0.164441</c:v>
                </c:pt>
                <c:pt idx="16585">
                  <c:v>-0.163767</c:v>
                </c:pt>
                <c:pt idx="16586">
                  <c:v>-0.16306899999999999</c:v>
                </c:pt>
                <c:pt idx="16587">
                  <c:v>-0.162351</c:v>
                </c:pt>
                <c:pt idx="16588">
                  <c:v>-0.16162499999999999</c:v>
                </c:pt>
                <c:pt idx="16589">
                  <c:v>-0.16089600000000001</c:v>
                </c:pt>
                <c:pt idx="16590">
                  <c:v>-0.160166</c:v>
                </c:pt>
                <c:pt idx="16591">
                  <c:v>-0.15943499999999999</c:v>
                </c:pt>
                <c:pt idx="16592">
                  <c:v>-0.15870100000000001</c:v>
                </c:pt>
                <c:pt idx="16593">
                  <c:v>-0.15795999999999999</c:v>
                </c:pt>
                <c:pt idx="16594">
                  <c:v>-0.15721199999999999</c:v>
                </c:pt>
                <c:pt idx="16595">
                  <c:v>-0.15646599999999999</c:v>
                </c:pt>
                <c:pt idx="16596">
                  <c:v>-0.155726</c:v>
                </c:pt>
                <c:pt idx="16597">
                  <c:v>-0.15498999999999999</c:v>
                </c:pt>
                <c:pt idx="16598">
                  <c:v>-0.154254</c:v>
                </c:pt>
                <c:pt idx="16599">
                  <c:v>-0.15351999999999999</c:v>
                </c:pt>
                <c:pt idx="16600">
                  <c:v>-0.15278700000000001</c:v>
                </c:pt>
                <c:pt idx="16601">
                  <c:v>-0.152057</c:v>
                </c:pt>
                <c:pt idx="16602">
                  <c:v>-0.15133199999999999</c:v>
                </c:pt>
                <c:pt idx="16603">
                  <c:v>-0.150618</c:v>
                </c:pt>
                <c:pt idx="16604">
                  <c:v>-0.149925</c:v>
                </c:pt>
                <c:pt idx="16605">
                  <c:v>-0.14926</c:v>
                </c:pt>
                <c:pt idx="16606">
                  <c:v>-0.14862800000000001</c:v>
                </c:pt>
                <c:pt idx="16607">
                  <c:v>-0.14802999999999999</c:v>
                </c:pt>
                <c:pt idx="16608">
                  <c:v>-0.14746400000000001</c:v>
                </c:pt>
                <c:pt idx="16609">
                  <c:v>-0.146927</c:v>
                </c:pt>
                <c:pt idx="16610">
                  <c:v>-0.14641899999999999</c:v>
                </c:pt>
                <c:pt idx="16611">
                  <c:v>-0.14594099999999999</c:v>
                </c:pt>
                <c:pt idx="16612">
                  <c:v>-0.14549500000000001</c:v>
                </c:pt>
                <c:pt idx="16613">
                  <c:v>-0.14508599999999999</c:v>
                </c:pt>
                <c:pt idx="16614">
                  <c:v>-0.14471999999999999</c:v>
                </c:pt>
                <c:pt idx="16615">
                  <c:v>-0.14440500000000001</c:v>
                </c:pt>
                <c:pt idx="16616">
                  <c:v>-0.144145</c:v>
                </c:pt>
                <c:pt idx="16617">
                  <c:v>-0.14394100000000001</c:v>
                </c:pt>
                <c:pt idx="16618">
                  <c:v>-0.14379400000000001</c:v>
                </c:pt>
                <c:pt idx="16619">
                  <c:v>-0.143708</c:v>
                </c:pt>
                <c:pt idx="16620">
                  <c:v>-0.14369000000000001</c:v>
                </c:pt>
                <c:pt idx="16621">
                  <c:v>-0.14373900000000001</c:v>
                </c:pt>
                <c:pt idx="16622">
                  <c:v>-0.14385600000000001</c:v>
                </c:pt>
                <c:pt idx="16623">
                  <c:v>-0.14404600000000001</c:v>
                </c:pt>
                <c:pt idx="16624">
                  <c:v>-0.14431099999999999</c:v>
                </c:pt>
                <c:pt idx="16625">
                  <c:v>-0.144646</c:v>
                </c:pt>
                <c:pt idx="16626">
                  <c:v>-0.14504500000000001</c:v>
                </c:pt>
                <c:pt idx="16627">
                  <c:v>-0.145505</c:v>
                </c:pt>
                <c:pt idx="16628">
                  <c:v>-0.14602699999999999</c:v>
                </c:pt>
                <c:pt idx="16629">
                  <c:v>-0.14660699999999999</c:v>
                </c:pt>
                <c:pt idx="16630">
                  <c:v>-0.14724699999999999</c:v>
                </c:pt>
                <c:pt idx="16631">
                  <c:v>-0.147952</c:v>
                </c:pt>
                <c:pt idx="16632">
                  <c:v>-0.148731</c:v>
                </c:pt>
                <c:pt idx="16633">
                  <c:v>-0.14958299999999999</c:v>
                </c:pt>
                <c:pt idx="16634">
                  <c:v>-0.150509</c:v>
                </c:pt>
                <c:pt idx="16635">
                  <c:v>-0.15151100000000001</c:v>
                </c:pt>
                <c:pt idx="16636">
                  <c:v>-0.15259300000000001</c:v>
                </c:pt>
                <c:pt idx="16637">
                  <c:v>-0.153752</c:v>
                </c:pt>
                <c:pt idx="16638">
                  <c:v>-0.15498600000000001</c:v>
                </c:pt>
                <c:pt idx="16639">
                  <c:v>-0.15629799999999999</c:v>
                </c:pt>
                <c:pt idx="16640">
                  <c:v>-0.157694</c:v>
                </c:pt>
                <c:pt idx="16641">
                  <c:v>-0.15917400000000001</c:v>
                </c:pt>
                <c:pt idx="16642">
                  <c:v>-0.16073100000000001</c:v>
                </c:pt>
                <c:pt idx="16643">
                  <c:v>-0.162359</c:v>
                </c:pt>
                <c:pt idx="16644">
                  <c:v>-0.16405500000000001</c:v>
                </c:pt>
                <c:pt idx="16645">
                  <c:v>-0.16581899999999999</c:v>
                </c:pt>
                <c:pt idx="16646">
                  <c:v>-0.167656</c:v>
                </c:pt>
                <c:pt idx="16647">
                  <c:v>-0.169574</c:v>
                </c:pt>
                <c:pt idx="16648">
                  <c:v>-0.17157900000000001</c:v>
                </c:pt>
                <c:pt idx="16649">
                  <c:v>-0.17366500000000001</c:v>
                </c:pt>
                <c:pt idx="16650">
                  <c:v>-0.17582</c:v>
                </c:pt>
                <c:pt idx="16651">
                  <c:v>-0.17803099999999999</c:v>
                </c:pt>
                <c:pt idx="16652">
                  <c:v>-0.18029200000000001</c:v>
                </c:pt>
                <c:pt idx="16653">
                  <c:v>-0.18260100000000001</c:v>
                </c:pt>
                <c:pt idx="16654">
                  <c:v>-0.18495700000000001</c:v>
                </c:pt>
                <c:pt idx="16655">
                  <c:v>-0.18735599999999999</c:v>
                </c:pt>
                <c:pt idx="16656">
                  <c:v>-0.18979699999999999</c:v>
                </c:pt>
                <c:pt idx="16657">
                  <c:v>-0.19228100000000001</c:v>
                </c:pt>
                <c:pt idx="16658">
                  <c:v>-0.19480800000000001</c:v>
                </c:pt>
                <c:pt idx="16659">
                  <c:v>-0.19736799999999999</c:v>
                </c:pt>
                <c:pt idx="16660">
                  <c:v>-0.199957</c:v>
                </c:pt>
                <c:pt idx="16661">
                  <c:v>-0.202565</c:v>
                </c:pt>
                <c:pt idx="16662">
                  <c:v>-0.20519000000000001</c:v>
                </c:pt>
                <c:pt idx="16663">
                  <c:v>-0.20783299999999999</c:v>
                </c:pt>
                <c:pt idx="16664">
                  <c:v>-0.21049599999999999</c:v>
                </c:pt>
                <c:pt idx="16665">
                  <c:v>-0.21317900000000001</c:v>
                </c:pt>
                <c:pt idx="16666">
                  <c:v>-0.21587300000000001</c:v>
                </c:pt>
                <c:pt idx="16667">
                  <c:v>-0.21857199999999999</c:v>
                </c:pt>
                <c:pt idx="16668">
                  <c:v>-0.22126799999999999</c:v>
                </c:pt>
                <c:pt idx="16669">
                  <c:v>-0.22395000000000001</c:v>
                </c:pt>
                <c:pt idx="16670">
                  <c:v>-0.226608</c:v>
                </c:pt>
                <c:pt idx="16671">
                  <c:v>-0.22923099999999999</c:v>
                </c:pt>
                <c:pt idx="16672">
                  <c:v>-0.23181199999999999</c:v>
                </c:pt>
                <c:pt idx="16673">
                  <c:v>-0.234347</c:v>
                </c:pt>
                <c:pt idx="16674">
                  <c:v>-0.23683299999999999</c:v>
                </c:pt>
                <c:pt idx="16675">
                  <c:v>-0.23927200000000001</c:v>
                </c:pt>
                <c:pt idx="16676">
                  <c:v>-0.24166599999999999</c:v>
                </c:pt>
                <c:pt idx="16677">
                  <c:v>-0.24401500000000001</c:v>
                </c:pt>
                <c:pt idx="16678">
                  <c:v>-0.246306</c:v>
                </c:pt>
                <c:pt idx="16679">
                  <c:v>-0.24852399999999999</c:v>
                </c:pt>
                <c:pt idx="16680">
                  <c:v>-0.25066500000000003</c:v>
                </c:pt>
                <c:pt idx="16681">
                  <c:v>-0.25273299999999999</c:v>
                </c:pt>
                <c:pt idx="16682">
                  <c:v>-0.25473099999999999</c:v>
                </c:pt>
                <c:pt idx="16683">
                  <c:v>-0.25665900000000003</c:v>
                </c:pt>
                <c:pt idx="16684">
                  <c:v>-0.25851499999999999</c:v>
                </c:pt>
                <c:pt idx="16685">
                  <c:v>-0.26029600000000003</c:v>
                </c:pt>
                <c:pt idx="16686">
                  <c:v>-0.26199800000000001</c:v>
                </c:pt>
                <c:pt idx="16687">
                  <c:v>-0.26361099999999998</c:v>
                </c:pt>
                <c:pt idx="16688">
                  <c:v>-0.26512400000000003</c:v>
                </c:pt>
                <c:pt idx="16689">
                  <c:v>-0.26653100000000002</c:v>
                </c:pt>
                <c:pt idx="16690">
                  <c:v>-0.26782699999999998</c:v>
                </c:pt>
                <c:pt idx="16691">
                  <c:v>-0.26900499999999999</c:v>
                </c:pt>
                <c:pt idx="16692">
                  <c:v>-0.27006000000000002</c:v>
                </c:pt>
                <c:pt idx="16693">
                  <c:v>-0.27099000000000001</c:v>
                </c:pt>
                <c:pt idx="16694">
                  <c:v>-0.271791</c:v>
                </c:pt>
                <c:pt idx="16695">
                  <c:v>-0.272457</c:v>
                </c:pt>
                <c:pt idx="16696">
                  <c:v>-0.27298499999999998</c:v>
                </c:pt>
                <c:pt idx="16697">
                  <c:v>-0.27337800000000001</c:v>
                </c:pt>
                <c:pt idx="16698">
                  <c:v>-0.27363599999999999</c:v>
                </c:pt>
                <c:pt idx="16699">
                  <c:v>-0.273754</c:v>
                </c:pt>
                <c:pt idx="16700">
                  <c:v>-0.273729</c:v>
                </c:pt>
                <c:pt idx="16701">
                  <c:v>-0.27356000000000003</c:v>
                </c:pt>
                <c:pt idx="16702">
                  <c:v>-0.27323999999999998</c:v>
                </c:pt>
                <c:pt idx="16703">
                  <c:v>-0.27276400000000001</c:v>
                </c:pt>
                <c:pt idx="16704">
                  <c:v>-0.27213199999999999</c:v>
                </c:pt>
                <c:pt idx="16705">
                  <c:v>-0.27134599999999998</c:v>
                </c:pt>
                <c:pt idx="16706">
                  <c:v>-0.27040399999999998</c:v>
                </c:pt>
                <c:pt idx="16707">
                  <c:v>-0.26930199999999999</c:v>
                </c:pt>
                <c:pt idx="16708">
                  <c:v>-0.268042</c:v>
                </c:pt>
                <c:pt idx="16709">
                  <c:v>-0.266625</c:v>
                </c:pt>
                <c:pt idx="16710">
                  <c:v>-0.26505299999999998</c:v>
                </c:pt>
                <c:pt idx="16711">
                  <c:v>-0.263324</c:v>
                </c:pt>
                <c:pt idx="16712">
                  <c:v>-0.26144099999999998</c:v>
                </c:pt>
                <c:pt idx="16713">
                  <c:v>-0.259407</c:v>
                </c:pt>
                <c:pt idx="16714">
                  <c:v>-0.25722400000000001</c:v>
                </c:pt>
                <c:pt idx="16715">
                  <c:v>-0.25489299999999998</c:v>
                </c:pt>
                <c:pt idx="16716">
                  <c:v>-0.252417</c:v>
                </c:pt>
                <c:pt idx="16717">
                  <c:v>-0.24979499999999999</c:v>
                </c:pt>
                <c:pt idx="16718">
                  <c:v>-0.247027</c:v>
                </c:pt>
                <c:pt idx="16719">
                  <c:v>-0.244112</c:v>
                </c:pt>
                <c:pt idx="16720">
                  <c:v>-0.24105099999999999</c:v>
                </c:pt>
                <c:pt idx="16721">
                  <c:v>-0.237847</c:v>
                </c:pt>
                <c:pt idx="16722">
                  <c:v>-0.23450399999999999</c:v>
                </c:pt>
                <c:pt idx="16723">
                  <c:v>-0.23102300000000001</c:v>
                </c:pt>
                <c:pt idx="16724">
                  <c:v>-0.227409</c:v>
                </c:pt>
                <c:pt idx="16725">
                  <c:v>-0.223662</c:v>
                </c:pt>
                <c:pt idx="16726">
                  <c:v>-0.21978400000000001</c:v>
                </c:pt>
                <c:pt idx="16727">
                  <c:v>-0.21577399999999999</c:v>
                </c:pt>
                <c:pt idx="16728">
                  <c:v>-0.21163599999999999</c:v>
                </c:pt>
                <c:pt idx="16729">
                  <c:v>-0.207376</c:v>
                </c:pt>
                <c:pt idx="16730">
                  <c:v>-0.20299500000000001</c:v>
                </c:pt>
                <c:pt idx="16731">
                  <c:v>-0.198495</c:v>
                </c:pt>
                <c:pt idx="16732">
                  <c:v>-0.193881</c:v>
                </c:pt>
                <c:pt idx="16733">
                  <c:v>-0.18915699999999999</c:v>
                </c:pt>
                <c:pt idx="16734">
                  <c:v>-0.18432599999999999</c:v>
                </c:pt>
                <c:pt idx="16735">
                  <c:v>-0.179393</c:v>
                </c:pt>
                <c:pt idx="16736">
                  <c:v>-0.17436099999999999</c:v>
                </c:pt>
                <c:pt idx="16737">
                  <c:v>-0.16923199999999999</c:v>
                </c:pt>
                <c:pt idx="16738">
                  <c:v>-0.16400400000000001</c:v>
                </c:pt>
                <c:pt idx="16739">
                  <c:v>-0.15868099999999999</c:v>
                </c:pt>
                <c:pt idx="16740">
                  <c:v>-0.15327099999999999</c:v>
                </c:pt>
                <c:pt idx="16741">
                  <c:v>-0.14779</c:v>
                </c:pt>
                <c:pt idx="16742">
                  <c:v>-0.14225199999999999</c:v>
                </c:pt>
                <c:pt idx="16743">
                  <c:v>-0.136661</c:v>
                </c:pt>
                <c:pt idx="16744">
                  <c:v>-0.131021</c:v>
                </c:pt>
                <c:pt idx="16745">
                  <c:v>-0.125335</c:v>
                </c:pt>
                <c:pt idx="16746">
                  <c:v>-0.11960999999999999</c:v>
                </c:pt>
                <c:pt idx="16747">
                  <c:v>-0.11385000000000001</c:v>
                </c:pt>
                <c:pt idx="16748">
                  <c:v>-0.10806399999999999</c:v>
                </c:pt>
                <c:pt idx="16749">
                  <c:v>-0.10226</c:v>
                </c:pt>
                <c:pt idx="16750">
                  <c:v>-9.6450099999999997E-2</c:v>
                </c:pt>
                <c:pt idx="16751">
                  <c:v>-9.0637599999999999E-2</c:v>
                </c:pt>
                <c:pt idx="16752">
                  <c:v>-8.4827299999999994E-2</c:v>
                </c:pt>
                <c:pt idx="16753">
                  <c:v>-7.9023800000000005E-2</c:v>
                </c:pt>
                <c:pt idx="16754">
                  <c:v>-7.3230199999999995E-2</c:v>
                </c:pt>
                <c:pt idx="16755">
                  <c:v>-6.7449800000000004E-2</c:v>
                </c:pt>
                <c:pt idx="16756">
                  <c:v>-6.16892E-2</c:v>
                </c:pt>
                <c:pt idx="16757">
                  <c:v>-5.5957E-2</c:v>
                </c:pt>
                <c:pt idx="16758">
                  <c:v>-5.02605E-2</c:v>
                </c:pt>
                <c:pt idx="16759">
                  <c:v>-4.46065E-2</c:v>
                </c:pt>
                <c:pt idx="16760">
                  <c:v>-3.9003900000000001E-2</c:v>
                </c:pt>
                <c:pt idx="16761">
                  <c:v>-3.3460799999999999E-2</c:v>
                </c:pt>
                <c:pt idx="16762">
                  <c:v>-2.7981900000000001E-2</c:v>
                </c:pt>
                <c:pt idx="16763">
                  <c:v>-2.25723E-2</c:v>
                </c:pt>
                <c:pt idx="16764">
                  <c:v>-1.7239999999999998E-2</c:v>
                </c:pt>
                <c:pt idx="16765">
                  <c:v>-1.1994899999999999E-2</c:v>
                </c:pt>
                <c:pt idx="16766" formatCode="0.00E+00">
                  <c:v>-6.8448700000000003E-3</c:v>
                </c:pt>
                <c:pt idx="16767" formatCode="0.00E+00">
                  <c:v>-1.7959E-3</c:v>
                </c:pt>
                <c:pt idx="16768" formatCode="0.00E+00">
                  <c:v>3.1471200000000002E-3</c:v>
                </c:pt>
                <c:pt idx="16769" formatCode="0.00E+00">
                  <c:v>7.9781699999999997E-3</c:v>
                </c:pt>
                <c:pt idx="16770">
                  <c:v>1.269E-2</c:v>
                </c:pt>
                <c:pt idx="16771">
                  <c:v>1.7277500000000001E-2</c:v>
                </c:pt>
                <c:pt idx="16772">
                  <c:v>2.17374E-2</c:v>
                </c:pt>
                <c:pt idx="16773">
                  <c:v>2.60646E-2</c:v>
                </c:pt>
                <c:pt idx="16774">
                  <c:v>3.0252000000000001E-2</c:v>
                </c:pt>
                <c:pt idx="16775">
                  <c:v>3.4294999999999999E-2</c:v>
                </c:pt>
                <c:pt idx="16776">
                  <c:v>3.81926E-2</c:v>
                </c:pt>
                <c:pt idx="16777">
                  <c:v>4.1943399999999999E-2</c:v>
                </c:pt>
                <c:pt idx="16778">
                  <c:v>4.5541199999999997E-2</c:v>
                </c:pt>
                <c:pt idx="16779">
                  <c:v>4.89782E-2</c:v>
                </c:pt>
                <c:pt idx="16780">
                  <c:v>5.2250400000000002E-2</c:v>
                </c:pt>
                <c:pt idx="16781">
                  <c:v>5.5355700000000001E-2</c:v>
                </c:pt>
                <c:pt idx="16782">
                  <c:v>5.8292299999999998E-2</c:v>
                </c:pt>
                <c:pt idx="16783">
                  <c:v>6.10587E-2</c:v>
                </c:pt>
                <c:pt idx="16784">
                  <c:v>6.3652100000000003E-2</c:v>
                </c:pt>
                <c:pt idx="16785">
                  <c:v>6.6067200000000006E-2</c:v>
                </c:pt>
                <c:pt idx="16786">
                  <c:v>6.8297899999999995E-2</c:v>
                </c:pt>
                <c:pt idx="16787">
                  <c:v>7.0339899999999997E-2</c:v>
                </c:pt>
                <c:pt idx="16788">
                  <c:v>7.2191599999999995E-2</c:v>
                </c:pt>
                <c:pt idx="16789">
                  <c:v>7.38539E-2</c:v>
                </c:pt>
                <c:pt idx="16790">
                  <c:v>7.5326299999999999E-2</c:v>
                </c:pt>
                <c:pt idx="16791">
                  <c:v>7.6606499999999994E-2</c:v>
                </c:pt>
                <c:pt idx="16792">
                  <c:v>7.7691499999999997E-2</c:v>
                </c:pt>
                <c:pt idx="16793">
                  <c:v>7.85801E-2</c:v>
                </c:pt>
                <c:pt idx="16794">
                  <c:v>7.9272200000000001E-2</c:v>
                </c:pt>
                <c:pt idx="16795">
                  <c:v>7.9768199999999997E-2</c:v>
                </c:pt>
                <c:pt idx="16796">
                  <c:v>8.0068700000000007E-2</c:v>
                </c:pt>
                <c:pt idx="16797">
                  <c:v>8.0173499999999995E-2</c:v>
                </c:pt>
                <c:pt idx="16798">
                  <c:v>8.0081200000000005E-2</c:v>
                </c:pt>
                <c:pt idx="16799">
                  <c:v>7.9790799999999995E-2</c:v>
                </c:pt>
                <c:pt idx="16800">
                  <c:v>7.9301899999999995E-2</c:v>
                </c:pt>
                <c:pt idx="16801">
                  <c:v>7.86134E-2</c:v>
                </c:pt>
                <c:pt idx="16802">
                  <c:v>7.7726699999999996E-2</c:v>
                </c:pt>
                <c:pt idx="16803">
                  <c:v>7.6648099999999997E-2</c:v>
                </c:pt>
                <c:pt idx="16804">
                  <c:v>7.5384199999999998E-2</c:v>
                </c:pt>
                <c:pt idx="16805">
                  <c:v>7.3936299999999996E-2</c:v>
                </c:pt>
                <c:pt idx="16806">
                  <c:v>7.2303500000000007E-2</c:v>
                </c:pt>
                <c:pt idx="16807">
                  <c:v>7.0487900000000006E-2</c:v>
                </c:pt>
                <c:pt idx="16808">
                  <c:v>6.8491499999999997E-2</c:v>
                </c:pt>
                <c:pt idx="16809">
                  <c:v>6.6315399999999997E-2</c:v>
                </c:pt>
                <c:pt idx="16810">
                  <c:v>6.3960500000000003E-2</c:v>
                </c:pt>
                <c:pt idx="16811">
                  <c:v>6.1427200000000001E-2</c:v>
                </c:pt>
                <c:pt idx="16812">
                  <c:v>5.8717699999999998E-2</c:v>
                </c:pt>
                <c:pt idx="16813">
                  <c:v>5.5838499999999999E-2</c:v>
                </c:pt>
                <c:pt idx="16814">
                  <c:v>5.27971E-2</c:v>
                </c:pt>
                <c:pt idx="16815">
                  <c:v>4.9596599999999998E-2</c:v>
                </c:pt>
                <c:pt idx="16816">
                  <c:v>4.6235100000000001E-2</c:v>
                </c:pt>
                <c:pt idx="16817">
                  <c:v>4.2709200000000003E-2</c:v>
                </c:pt>
                <c:pt idx="16818">
                  <c:v>3.90198E-2</c:v>
                </c:pt>
                <c:pt idx="16819">
                  <c:v>3.5173599999999999E-2</c:v>
                </c:pt>
                <c:pt idx="16820">
                  <c:v>3.1179100000000001E-2</c:v>
                </c:pt>
                <c:pt idx="16821">
                  <c:v>2.7042299999999998E-2</c:v>
                </c:pt>
                <c:pt idx="16822">
                  <c:v>2.2766000000000002E-2</c:v>
                </c:pt>
                <c:pt idx="16823">
                  <c:v>1.8354499999999999E-2</c:v>
                </c:pt>
                <c:pt idx="16824">
                  <c:v>1.38157E-2</c:v>
                </c:pt>
                <c:pt idx="16825" formatCode="0.00E+00">
                  <c:v>9.1560900000000004E-3</c:v>
                </c:pt>
                <c:pt idx="16826" formatCode="0.00E+00">
                  <c:v>4.3786500000000004E-3</c:v>
                </c:pt>
                <c:pt idx="16827" formatCode="0.00E+00">
                  <c:v>-5.1217999999999999E-4</c:v>
                </c:pt>
                <c:pt idx="16828" formatCode="0.00E+00">
                  <c:v>-5.5097899999999997E-3</c:v>
                </c:pt>
                <c:pt idx="16829">
                  <c:v>-1.06084E-2</c:v>
                </c:pt>
                <c:pt idx="16830">
                  <c:v>-1.5801200000000001E-2</c:v>
                </c:pt>
                <c:pt idx="16831">
                  <c:v>-2.1078099999999999E-2</c:v>
                </c:pt>
                <c:pt idx="16832">
                  <c:v>-2.64327E-2</c:v>
                </c:pt>
                <c:pt idx="16833">
                  <c:v>-3.18588E-2</c:v>
                </c:pt>
                <c:pt idx="16834">
                  <c:v>-3.7323099999999998E-2</c:v>
                </c:pt>
                <c:pt idx="16835">
                  <c:v>-4.2795899999999998E-2</c:v>
                </c:pt>
                <c:pt idx="16836">
                  <c:v>-4.8303600000000002E-2</c:v>
                </c:pt>
                <c:pt idx="16837">
                  <c:v>-5.3865900000000001E-2</c:v>
                </c:pt>
                <c:pt idx="16838">
                  <c:v>-5.9456500000000002E-2</c:v>
                </c:pt>
                <c:pt idx="16839">
                  <c:v>-6.5064899999999995E-2</c:v>
                </c:pt>
                <c:pt idx="16840">
                  <c:v>-7.0701E-2</c:v>
                </c:pt>
                <c:pt idx="16841">
                  <c:v>-7.6365199999999994E-2</c:v>
                </c:pt>
                <c:pt idx="16842">
                  <c:v>-8.2050999999999999E-2</c:v>
                </c:pt>
                <c:pt idx="16843">
                  <c:v>-8.7750300000000003E-2</c:v>
                </c:pt>
                <c:pt idx="16844">
                  <c:v>-9.3455399999999994E-2</c:v>
                </c:pt>
                <c:pt idx="16845">
                  <c:v>-9.9159300000000006E-2</c:v>
                </c:pt>
                <c:pt idx="16846">
                  <c:v>-0.10485800000000001</c:v>
                </c:pt>
                <c:pt idx="16847">
                  <c:v>-0.11054700000000001</c:v>
                </c:pt>
                <c:pt idx="16848">
                  <c:v>-0.11622200000000001</c:v>
                </c:pt>
                <c:pt idx="16849">
                  <c:v>-0.121876</c:v>
                </c:pt>
                <c:pt idx="16850">
                  <c:v>-0.12750400000000001</c:v>
                </c:pt>
                <c:pt idx="16851">
                  <c:v>-0.133102</c:v>
                </c:pt>
                <c:pt idx="16852">
                  <c:v>-0.13866700000000001</c:v>
                </c:pt>
                <c:pt idx="16853">
                  <c:v>-0.14419299999999999</c:v>
                </c:pt>
                <c:pt idx="16854">
                  <c:v>-0.149675</c:v>
                </c:pt>
                <c:pt idx="16855">
                  <c:v>-0.15510399999999999</c:v>
                </c:pt>
                <c:pt idx="16856">
                  <c:v>-0.160468</c:v>
                </c:pt>
                <c:pt idx="16857">
                  <c:v>-0.16575799999999999</c:v>
                </c:pt>
                <c:pt idx="16858">
                  <c:v>-0.17096900000000001</c:v>
                </c:pt>
                <c:pt idx="16859">
                  <c:v>-0.176097</c:v>
                </c:pt>
                <c:pt idx="16860">
                  <c:v>-0.18113499999999999</c:v>
                </c:pt>
                <c:pt idx="16861">
                  <c:v>-0.18607599999999999</c:v>
                </c:pt>
                <c:pt idx="16862">
                  <c:v>-0.190914</c:v>
                </c:pt>
                <c:pt idx="16863">
                  <c:v>-0.19564300000000001</c:v>
                </c:pt>
                <c:pt idx="16864">
                  <c:v>-0.20025799999999999</c:v>
                </c:pt>
                <c:pt idx="16865">
                  <c:v>-0.20475199999999999</c:v>
                </c:pt>
                <c:pt idx="16866">
                  <c:v>-0.209118</c:v>
                </c:pt>
                <c:pt idx="16867">
                  <c:v>-0.21335299999999999</c:v>
                </c:pt>
                <c:pt idx="16868">
                  <c:v>-0.21745300000000001</c:v>
                </c:pt>
                <c:pt idx="16869">
                  <c:v>-0.221416</c:v>
                </c:pt>
                <c:pt idx="16870">
                  <c:v>-0.22523899999999999</c:v>
                </c:pt>
                <c:pt idx="16871">
                  <c:v>-0.22892000000000001</c:v>
                </c:pt>
                <c:pt idx="16872">
                  <c:v>-0.23245499999999999</c:v>
                </c:pt>
                <c:pt idx="16873">
                  <c:v>-0.235843</c:v>
                </c:pt>
                <c:pt idx="16874">
                  <c:v>-0.23907800000000001</c:v>
                </c:pt>
                <c:pt idx="16875">
                  <c:v>-0.24215800000000001</c:v>
                </c:pt>
                <c:pt idx="16876">
                  <c:v>-0.24507999999999999</c:v>
                </c:pt>
                <c:pt idx="16877">
                  <c:v>-0.24784100000000001</c:v>
                </c:pt>
                <c:pt idx="16878">
                  <c:v>-0.25043500000000002</c:v>
                </c:pt>
                <c:pt idx="16879">
                  <c:v>-0.252859</c:v>
                </c:pt>
                <c:pt idx="16880">
                  <c:v>-0.25510899999999997</c:v>
                </c:pt>
                <c:pt idx="16881">
                  <c:v>-0.25718299999999999</c:v>
                </c:pt>
                <c:pt idx="16882">
                  <c:v>-0.25907799999999997</c:v>
                </c:pt>
                <c:pt idx="16883">
                  <c:v>-0.26079000000000002</c:v>
                </c:pt>
                <c:pt idx="16884">
                  <c:v>-0.26231399999999999</c:v>
                </c:pt>
                <c:pt idx="16885">
                  <c:v>-0.26364700000000002</c:v>
                </c:pt>
                <c:pt idx="16886">
                  <c:v>-0.26478499999999999</c:v>
                </c:pt>
                <c:pt idx="16887">
                  <c:v>-0.26572800000000002</c:v>
                </c:pt>
                <c:pt idx="16888">
                  <c:v>-0.26647799999999999</c:v>
                </c:pt>
                <c:pt idx="16889">
                  <c:v>-0.267036</c:v>
                </c:pt>
                <c:pt idx="16890">
                  <c:v>-0.26740599999999998</c:v>
                </c:pt>
                <c:pt idx="16891">
                  <c:v>-0.26758999999999999</c:v>
                </c:pt>
                <c:pt idx="16892">
                  <c:v>-0.26759100000000002</c:v>
                </c:pt>
                <c:pt idx="16893">
                  <c:v>-0.26740900000000001</c:v>
                </c:pt>
                <c:pt idx="16894">
                  <c:v>-0.26704800000000001</c:v>
                </c:pt>
                <c:pt idx="16895">
                  <c:v>-0.266509</c:v>
                </c:pt>
                <c:pt idx="16896">
                  <c:v>-0.26579000000000003</c:v>
                </c:pt>
                <c:pt idx="16897">
                  <c:v>-0.26489200000000002</c:v>
                </c:pt>
                <c:pt idx="16898">
                  <c:v>-0.26381700000000002</c:v>
                </c:pt>
                <c:pt idx="16899">
                  <c:v>-0.26256699999999999</c:v>
                </c:pt>
                <c:pt idx="16900">
                  <c:v>-0.26114199999999999</c:v>
                </c:pt>
                <c:pt idx="16901">
                  <c:v>-0.25953700000000002</c:v>
                </c:pt>
                <c:pt idx="16902">
                  <c:v>-0.25774799999999998</c:v>
                </c:pt>
                <c:pt idx="16903">
                  <c:v>-0.25577899999999998</c:v>
                </c:pt>
                <c:pt idx="16904">
                  <c:v>-0.25363400000000003</c:v>
                </c:pt>
                <c:pt idx="16905">
                  <c:v>-0.25131799999999999</c:v>
                </c:pt>
                <c:pt idx="16906">
                  <c:v>-0.248833</c:v>
                </c:pt>
                <c:pt idx="16907">
                  <c:v>-0.24618300000000001</c:v>
                </c:pt>
                <c:pt idx="16908">
                  <c:v>-0.243368</c:v>
                </c:pt>
                <c:pt idx="16909">
                  <c:v>-0.24038399999999999</c:v>
                </c:pt>
                <c:pt idx="16910">
                  <c:v>-0.237235</c:v>
                </c:pt>
                <c:pt idx="16911">
                  <c:v>-0.233932</c:v>
                </c:pt>
                <c:pt idx="16912">
                  <c:v>-0.230486</c:v>
                </c:pt>
                <c:pt idx="16913">
                  <c:v>-0.226907</c:v>
                </c:pt>
                <c:pt idx="16914">
                  <c:v>-0.22319800000000001</c:v>
                </c:pt>
                <c:pt idx="16915">
                  <c:v>-0.219361</c:v>
                </c:pt>
                <c:pt idx="16916">
                  <c:v>-0.21539800000000001</c:v>
                </c:pt>
                <c:pt idx="16917">
                  <c:v>-0.211314</c:v>
                </c:pt>
                <c:pt idx="16918">
                  <c:v>-0.20710999999999999</c:v>
                </c:pt>
                <c:pt idx="16919">
                  <c:v>-0.202787</c:v>
                </c:pt>
                <c:pt idx="16920">
                  <c:v>-0.198356</c:v>
                </c:pt>
                <c:pt idx="16921">
                  <c:v>-0.193825</c:v>
                </c:pt>
                <c:pt idx="16922">
                  <c:v>-0.18920500000000001</c:v>
                </c:pt>
                <c:pt idx="16923">
                  <c:v>-0.184501</c:v>
                </c:pt>
                <c:pt idx="16924">
                  <c:v>-0.17972099999999999</c:v>
                </c:pt>
                <c:pt idx="16925">
                  <c:v>-0.17486699999999999</c:v>
                </c:pt>
                <c:pt idx="16926">
                  <c:v>-0.16995299999999999</c:v>
                </c:pt>
                <c:pt idx="16927">
                  <c:v>-0.16497999999999999</c:v>
                </c:pt>
                <c:pt idx="16928">
                  <c:v>-0.15992999999999999</c:v>
                </c:pt>
                <c:pt idx="16929">
                  <c:v>-0.15479599999999999</c:v>
                </c:pt>
                <c:pt idx="16930">
                  <c:v>-0.14960799999999999</c:v>
                </c:pt>
                <c:pt idx="16931">
                  <c:v>-0.14438100000000001</c:v>
                </c:pt>
                <c:pt idx="16932">
                  <c:v>-0.13910800000000001</c:v>
                </c:pt>
                <c:pt idx="16933">
                  <c:v>-0.133793</c:v>
                </c:pt>
                <c:pt idx="16934">
                  <c:v>-0.12844900000000001</c:v>
                </c:pt>
                <c:pt idx="16935">
                  <c:v>-0.123082</c:v>
                </c:pt>
                <c:pt idx="16936">
                  <c:v>-0.117697</c:v>
                </c:pt>
                <c:pt idx="16937">
                  <c:v>-0.1123</c:v>
                </c:pt>
                <c:pt idx="16938">
                  <c:v>-0.106895</c:v>
                </c:pt>
                <c:pt idx="16939">
                  <c:v>-0.10148500000000001</c:v>
                </c:pt>
                <c:pt idx="16940">
                  <c:v>-9.6075999999999995E-2</c:v>
                </c:pt>
                <c:pt idx="16941">
                  <c:v>-9.0678400000000006E-2</c:v>
                </c:pt>
                <c:pt idx="16942">
                  <c:v>-8.5301500000000002E-2</c:v>
                </c:pt>
                <c:pt idx="16943">
                  <c:v>-7.9953999999999997E-2</c:v>
                </c:pt>
                <c:pt idx="16944">
                  <c:v>-7.4643399999999999E-2</c:v>
                </c:pt>
                <c:pt idx="16945">
                  <c:v>-6.9376099999999996E-2</c:v>
                </c:pt>
                <c:pt idx="16946">
                  <c:v>-6.4158999999999994E-2</c:v>
                </c:pt>
                <c:pt idx="16947">
                  <c:v>-5.9000499999999997E-2</c:v>
                </c:pt>
                <c:pt idx="16948">
                  <c:v>-5.3907700000000003E-2</c:v>
                </c:pt>
                <c:pt idx="16949">
                  <c:v>-4.8883799999999998E-2</c:v>
                </c:pt>
                <c:pt idx="16950">
                  <c:v>-4.3931499999999998E-2</c:v>
                </c:pt>
                <c:pt idx="16951">
                  <c:v>-3.9056E-2</c:v>
                </c:pt>
                <c:pt idx="16952">
                  <c:v>-3.4264599999999999E-2</c:v>
                </c:pt>
                <c:pt idx="16953">
                  <c:v>-2.9562600000000001E-2</c:v>
                </c:pt>
                <c:pt idx="16954">
                  <c:v>-2.4952800000000001E-2</c:v>
                </c:pt>
                <c:pt idx="16955">
                  <c:v>-2.0437799999999999E-2</c:v>
                </c:pt>
                <c:pt idx="16956">
                  <c:v>-1.6020800000000002E-2</c:v>
                </c:pt>
                <c:pt idx="16957">
                  <c:v>-1.17074E-2</c:v>
                </c:pt>
                <c:pt idx="16958" formatCode="0.00E+00">
                  <c:v>-7.5017E-3</c:v>
                </c:pt>
                <c:pt idx="16959" formatCode="0.00E+00">
                  <c:v>-3.3903599999999998E-3</c:v>
                </c:pt>
                <c:pt idx="16960" formatCode="0.00E+00">
                  <c:v>6.3942899999999995E-4</c:v>
                </c:pt>
                <c:pt idx="16961" formatCode="0.00E+00">
                  <c:v>4.5673199999999997E-3</c:v>
                </c:pt>
                <c:pt idx="16962" formatCode="0.00E+00">
                  <c:v>8.3745099999999999E-3</c:v>
                </c:pt>
                <c:pt idx="16963">
                  <c:v>1.2069399999999999E-2</c:v>
                </c:pt>
                <c:pt idx="16964">
                  <c:v>1.5653E-2</c:v>
                </c:pt>
                <c:pt idx="16965">
                  <c:v>1.9113999999999999E-2</c:v>
                </c:pt>
                <c:pt idx="16966">
                  <c:v>2.2445E-2</c:v>
                </c:pt>
                <c:pt idx="16967">
                  <c:v>2.5643200000000001E-2</c:v>
                </c:pt>
                <c:pt idx="16968">
                  <c:v>2.87082E-2</c:v>
                </c:pt>
                <c:pt idx="16969">
                  <c:v>3.1640000000000001E-2</c:v>
                </c:pt>
                <c:pt idx="16970">
                  <c:v>3.44379E-2</c:v>
                </c:pt>
                <c:pt idx="16971">
                  <c:v>3.7100000000000001E-2</c:v>
                </c:pt>
                <c:pt idx="16972">
                  <c:v>3.9624600000000003E-2</c:v>
                </c:pt>
                <c:pt idx="16973">
                  <c:v>4.2010400000000003E-2</c:v>
                </c:pt>
                <c:pt idx="16974">
                  <c:v>4.4256400000000001E-2</c:v>
                </c:pt>
                <c:pt idx="16975">
                  <c:v>4.63603E-2</c:v>
                </c:pt>
                <c:pt idx="16976">
                  <c:v>4.8319500000000001E-2</c:v>
                </c:pt>
                <c:pt idx="16977">
                  <c:v>5.0132700000000002E-2</c:v>
                </c:pt>
                <c:pt idx="16978">
                  <c:v>5.1799499999999998E-2</c:v>
                </c:pt>
                <c:pt idx="16979">
                  <c:v>5.3319600000000002E-2</c:v>
                </c:pt>
                <c:pt idx="16980">
                  <c:v>5.4693800000000001E-2</c:v>
                </c:pt>
                <c:pt idx="16981">
                  <c:v>5.5923399999999998E-2</c:v>
                </c:pt>
                <c:pt idx="16982">
                  <c:v>5.7009600000000001E-2</c:v>
                </c:pt>
                <c:pt idx="16983">
                  <c:v>5.7953200000000003E-2</c:v>
                </c:pt>
                <c:pt idx="16984">
                  <c:v>5.8755300000000003E-2</c:v>
                </c:pt>
                <c:pt idx="16985">
                  <c:v>5.9417699999999997E-2</c:v>
                </c:pt>
                <c:pt idx="16986">
                  <c:v>5.9941700000000001E-2</c:v>
                </c:pt>
                <c:pt idx="16987">
                  <c:v>6.0329300000000002E-2</c:v>
                </c:pt>
                <c:pt idx="16988">
                  <c:v>6.0584600000000002E-2</c:v>
                </c:pt>
                <c:pt idx="16989">
                  <c:v>6.07112E-2</c:v>
                </c:pt>
                <c:pt idx="16990">
                  <c:v>6.0711099999999997E-2</c:v>
                </c:pt>
                <c:pt idx="16991">
                  <c:v>6.0586300000000003E-2</c:v>
                </c:pt>
                <c:pt idx="16992">
                  <c:v>6.0338599999999999E-2</c:v>
                </c:pt>
                <c:pt idx="16993">
                  <c:v>5.9969700000000001E-2</c:v>
                </c:pt>
                <c:pt idx="16994">
                  <c:v>5.94832E-2</c:v>
                </c:pt>
                <c:pt idx="16995">
                  <c:v>5.8883600000000001E-2</c:v>
                </c:pt>
                <c:pt idx="16996">
                  <c:v>5.8174299999999998E-2</c:v>
                </c:pt>
                <c:pt idx="16997">
                  <c:v>5.7357699999999998E-2</c:v>
                </c:pt>
                <c:pt idx="16998">
                  <c:v>5.6437099999999997E-2</c:v>
                </c:pt>
                <c:pt idx="16999">
                  <c:v>5.54165E-2</c:v>
                </c:pt>
                <c:pt idx="17000">
                  <c:v>5.4298899999999997E-2</c:v>
                </c:pt>
                <c:pt idx="17001">
                  <c:v>5.3088900000000001E-2</c:v>
                </c:pt>
                <c:pt idx="17002">
                  <c:v>5.1793499999999999E-2</c:v>
                </c:pt>
                <c:pt idx="17003">
                  <c:v>5.0418999999999999E-2</c:v>
                </c:pt>
                <c:pt idx="17004">
                  <c:v>4.8969199999999997E-2</c:v>
                </c:pt>
                <c:pt idx="17005">
                  <c:v>4.7446700000000001E-2</c:v>
                </c:pt>
                <c:pt idx="17006">
                  <c:v>4.5854399999999997E-2</c:v>
                </c:pt>
                <c:pt idx="17007">
                  <c:v>4.4195900000000003E-2</c:v>
                </c:pt>
                <c:pt idx="17008">
                  <c:v>4.2476600000000003E-2</c:v>
                </c:pt>
                <c:pt idx="17009">
                  <c:v>4.0703700000000002E-2</c:v>
                </c:pt>
                <c:pt idx="17010">
                  <c:v>3.8884000000000002E-2</c:v>
                </c:pt>
                <c:pt idx="17011">
                  <c:v>3.7022699999999999E-2</c:v>
                </c:pt>
                <c:pt idx="17012">
                  <c:v>3.5124000000000002E-2</c:v>
                </c:pt>
                <c:pt idx="17013">
                  <c:v>3.31913E-2</c:v>
                </c:pt>
                <c:pt idx="17014">
                  <c:v>3.12278E-2</c:v>
                </c:pt>
                <c:pt idx="17015">
                  <c:v>2.92368E-2</c:v>
                </c:pt>
                <c:pt idx="17016">
                  <c:v>2.72219E-2</c:v>
                </c:pt>
                <c:pt idx="17017">
                  <c:v>2.51872E-2</c:v>
                </c:pt>
                <c:pt idx="17018">
                  <c:v>2.3138700000000002E-2</c:v>
                </c:pt>
                <c:pt idx="17019">
                  <c:v>2.1083000000000001E-2</c:v>
                </c:pt>
                <c:pt idx="17020">
                  <c:v>1.90239E-2</c:v>
                </c:pt>
                <c:pt idx="17021">
                  <c:v>1.69657E-2</c:v>
                </c:pt>
                <c:pt idx="17022">
                  <c:v>1.49146E-2</c:v>
                </c:pt>
                <c:pt idx="17023">
                  <c:v>1.2875899999999999E-2</c:v>
                </c:pt>
                <c:pt idx="17024">
                  <c:v>1.08524E-2</c:v>
                </c:pt>
                <c:pt idx="17025" formatCode="0.00E+00">
                  <c:v>8.8478700000000007E-3</c:v>
                </c:pt>
                <c:pt idx="17026" formatCode="0.00E+00">
                  <c:v>6.8677800000000004E-3</c:v>
                </c:pt>
                <c:pt idx="17027" formatCode="0.00E+00">
                  <c:v>4.9177999999999999E-3</c:v>
                </c:pt>
                <c:pt idx="17028" formatCode="0.00E+00">
                  <c:v>3.00242E-3</c:v>
                </c:pt>
                <c:pt idx="17029" formatCode="0.00E+00">
                  <c:v>1.1253000000000001E-3</c:v>
                </c:pt>
                <c:pt idx="17030" formatCode="0.00E+00">
                  <c:v>-7.1026800000000001E-4</c:v>
                </c:pt>
                <c:pt idx="17031" formatCode="0.00E+00">
                  <c:v>-2.50154E-3</c:v>
                </c:pt>
                <c:pt idx="17032" formatCode="0.00E+00">
                  <c:v>-4.24567E-3</c:v>
                </c:pt>
                <c:pt idx="17033" formatCode="0.00E+00">
                  <c:v>-5.9374099999999997E-3</c:v>
                </c:pt>
                <c:pt idx="17034" formatCode="0.00E+00">
                  <c:v>-7.5697400000000001E-3</c:v>
                </c:pt>
                <c:pt idx="17035" formatCode="0.00E+00">
                  <c:v>-9.1379600000000005E-3</c:v>
                </c:pt>
                <c:pt idx="17036">
                  <c:v>-1.0640699999999999E-2</c:v>
                </c:pt>
                <c:pt idx="17037">
                  <c:v>-1.20775E-2</c:v>
                </c:pt>
                <c:pt idx="17038">
                  <c:v>-1.3446899999999999E-2</c:v>
                </c:pt>
                <c:pt idx="17039">
                  <c:v>-1.47457E-2</c:v>
                </c:pt>
                <c:pt idx="17040">
                  <c:v>-1.5969299999999999E-2</c:v>
                </c:pt>
                <c:pt idx="17041">
                  <c:v>-1.7114999999999998E-2</c:v>
                </c:pt>
                <c:pt idx="17042">
                  <c:v>-1.8181200000000002E-2</c:v>
                </c:pt>
                <c:pt idx="17043">
                  <c:v>-1.91659E-2</c:v>
                </c:pt>
                <c:pt idx="17044">
                  <c:v>-2.00673E-2</c:v>
                </c:pt>
                <c:pt idx="17045">
                  <c:v>-2.0884199999999999E-2</c:v>
                </c:pt>
                <c:pt idx="17046">
                  <c:v>-2.1616E-2</c:v>
                </c:pt>
                <c:pt idx="17047">
                  <c:v>-2.2263000000000002E-2</c:v>
                </c:pt>
                <c:pt idx="17048">
                  <c:v>-2.2825399999999999E-2</c:v>
                </c:pt>
                <c:pt idx="17049">
                  <c:v>-2.3302199999999999E-2</c:v>
                </c:pt>
                <c:pt idx="17050">
                  <c:v>-2.3692100000000001E-2</c:v>
                </c:pt>
                <c:pt idx="17051">
                  <c:v>-2.3994600000000001E-2</c:v>
                </c:pt>
                <c:pt idx="17052">
                  <c:v>-2.4209499999999998E-2</c:v>
                </c:pt>
                <c:pt idx="17053">
                  <c:v>-2.4334999999999999E-2</c:v>
                </c:pt>
                <c:pt idx="17054">
                  <c:v>-2.43705E-2</c:v>
                </c:pt>
                <c:pt idx="17055">
                  <c:v>-2.4317200000000001E-2</c:v>
                </c:pt>
                <c:pt idx="17056">
                  <c:v>-2.41771E-2</c:v>
                </c:pt>
                <c:pt idx="17057">
                  <c:v>-2.39521E-2</c:v>
                </c:pt>
                <c:pt idx="17058">
                  <c:v>-2.3643899999999999E-2</c:v>
                </c:pt>
                <c:pt idx="17059">
                  <c:v>-2.3253800000000002E-2</c:v>
                </c:pt>
                <c:pt idx="17060">
                  <c:v>-2.2783000000000001E-2</c:v>
                </c:pt>
                <c:pt idx="17061">
                  <c:v>-2.2233200000000002E-2</c:v>
                </c:pt>
                <c:pt idx="17062">
                  <c:v>-2.16055E-2</c:v>
                </c:pt>
                <c:pt idx="17063">
                  <c:v>-2.09003E-2</c:v>
                </c:pt>
                <c:pt idx="17064">
                  <c:v>-2.01186E-2</c:v>
                </c:pt>
                <c:pt idx="17065">
                  <c:v>-1.9262100000000001E-2</c:v>
                </c:pt>
                <c:pt idx="17066">
                  <c:v>-1.8333200000000001E-2</c:v>
                </c:pt>
                <c:pt idx="17067">
                  <c:v>-1.7334200000000001E-2</c:v>
                </c:pt>
                <c:pt idx="17068">
                  <c:v>-1.6268100000000001E-2</c:v>
                </c:pt>
                <c:pt idx="17069">
                  <c:v>-1.5137599999999999E-2</c:v>
                </c:pt>
                <c:pt idx="17070">
                  <c:v>-1.39449E-2</c:v>
                </c:pt>
                <c:pt idx="17071">
                  <c:v>-1.26921E-2</c:v>
                </c:pt>
                <c:pt idx="17072">
                  <c:v>-1.13825E-2</c:v>
                </c:pt>
                <c:pt idx="17073">
                  <c:v>-1.0019699999999999E-2</c:v>
                </c:pt>
                <c:pt idx="17074" formatCode="0.00E+00">
                  <c:v>-8.6068399999999993E-3</c:v>
                </c:pt>
                <c:pt idx="17075" formatCode="0.00E+00">
                  <c:v>-7.14724E-3</c:v>
                </c:pt>
                <c:pt idx="17076" formatCode="0.00E+00">
                  <c:v>-5.6441699999999996E-3</c:v>
                </c:pt>
                <c:pt idx="17077" formatCode="0.00E+00">
                  <c:v>-4.1005599999999996E-3</c:v>
                </c:pt>
                <c:pt idx="17078" formatCode="0.00E+00">
                  <c:v>-2.5194800000000002E-3</c:v>
                </c:pt>
                <c:pt idx="17079" formatCode="0.00E+00">
                  <c:v>-9.0435600000000004E-4</c:v>
                </c:pt>
                <c:pt idx="17080" formatCode="0.00E+00">
                  <c:v>7.4145199999999997E-4</c:v>
                </c:pt>
                <c:pt idx="17081" formatCode="0.00E+00">
                  <c:v>2.4145799999999999E-3</c:v>
                </c:pt>
                <c:pt idx="17082" formatCode="0.00E+00">
                  <c:v>4.1117599999999999E-3</c:v>
                </c:pt>
                <c:pt idx="17083" formatCode="0.00E+00">
                  <c:v>5.8300399999999999E-3</c:v>
                </c:pt>
                <c:pt idx="17084" formatCode="0.00E+00">
                  <c:v>7.5662000000000004E-3</c:v>
                </c:pt>
                <c:pt idx="17085" formatCode="0.00E+00">
                  <c:v>9.3162200000000001E-3</c:v>
                </c:pt>
                <c:pt idx="17086">
                  <c:v>1.10759E-2</c:v>
                </c:pt>
                <c:pt idx="17087">
                  <c:v>1.2841E-2</c:v>
                </c:pt>
                <c:pt idx="17088">
                  <c:v>1.4606900000000001E-2</c:v>
                </c:pt>
                <c:pt idx="17089">
                  <c:v>1.6369499999999999E-2</c:v>
                </c:pt>
                <c:pt idx="17090">
                  <c:v>1.8125200000000001E-2</c:v>
                </c:pt>
                <c:pt idx="17091">
                  <c:v>1.9869700000000001E-2</c:v>
                </c:pt>
                <c:pt idx="17092">
                  <c:v>2.15978E-2</c:v>
                </c:pt>
                <c:pt idx="17093">
                  <c:v>2.3305300000000001E-2</c:v>
                </c:pt>
                <c:pt idx="17094">
                  <c:v>2.4989299999999999E-2</c:v>
                </c:pt>
                <c:pt idx="17095">
                  <c:v>2.6647400000000002E-2</c:v>
                </c:pt>
                <c:pt idx="17096">
                  <c:v>2.8276900000000001E-2</c:v>
                </c:pt>
                <c:pt idx="17097">
                  <c:v>2.9873899999999998E-2</c:v>
                </c:pt>
                <c:pt idx="17098">
                  <c:v>3.1434499999999997E-2</c:v>
                </c:pt>
                <c:pt idx="17099">
                  <c:v>3.2954999999999998E-2</c:v>
                </c:pt>
                <c:pt idx="17100">
                  <c:v>3.4431799999999999E-2</c:v>
                </c:pt>
                <c:pt idx="17101">
                  <c:v>3.5861200000000003E-2</c:v>
                </c:pt>
                <c:pt idx="17102">
                  <c:v>3.7239300000000003E-2</c:v>
                </c:pt>
                <c:pt idx="17103">
                  <c:v>3.8562899999999997E-2</c:v>
                </c:pt>
                <c:pt idx="17104">
                  <c:v>3.9829700000000003E-2</c:v>
                </c:pt>
                <c:pt idx="17105">
                  <c:v>4.1037799999999999E-2</c:v>
                </c:pt>
                <c:pt idx="17106">
                  <c:v>4.2185399999999998E-2</c:v>
                </c:pt>
                <c:pt idx="17107">
                  <c:v>4.3270400000000001E-2</c:v>
                </c:pt>
                <c:pt idx="17108">
                  <c:v>4.4290599999999999E-2</c:v>
                </c:pt>
                <c:pt idx="17109">
                  <c:v>4.5243899999999997E-2</c:v>
                </c:pt>
                <c:pt idx="17110">
                  <c:v>4.6127799999999997E-2</c:v>
                </c:pt>
                <c:pt idx="17111">
                  <c:v>4.6940099999999998E-2</c:v>
                </c:pt>
                <c:pt idx="17112">
                  <c:v>4.7679600000000003E-2</c:v>
                </c:pt>
                <c:pt idx="17113">
                  <c:v>4.8345199999999998E-2</c:v>
                </c:pt>
                <c:pt idx="17114">
                  <c:v>4.8935600000000003E-2</c:v>
                </c:pt>
                <c:pt idx="17115">
                  <c:v>4.9449199999999999E-2</c:v>
                </c:pt>
                <c:pt idx="17116">
                  <c:v>4.9884100000000001E-2</c:v>
                </c:pt>
                <c:pt idx="17117">
                  <c:v>5.0238699999999997E-2</c:v>
                </c:pt>
                <c:pt idx="17118">
                  <c:v>5.0511599999999997E-2</c:v>
                </c:pt>
                <c:pt idx="17119">
                  <c:v>5.0701299999999998E-2</c:v>
                </c:pt>
                <c:pt idx="17120">
                  <c:v>5.0806499999999997E-2</c:v>
                </c:pt>
                <c:pt idx="17121">
                  <c:v>5.0826499999999997E-2</c:v>
                </c:pt>
                <c:pt idx="17122">
                  <c:v>5.07605E-2</c:v>
                </c:pt>
                <c:pt idx="17123">
                  <c:v>5.0608199999999999E-2</c:v>
                </c:pt>
                <c:pt idx="17124">
                  <c:v>5.03691E-2</c:v>
                </c:pt>
                <c:pt idx="17125">
                  <c:v>5.0043799999999999E-2</c:v>
                </c:pt>
                <c:pt idx="17126">
                  <c:v>4.9633400000000001E-2</c:v>
                </c:pt>
                <c:pt idx="17127">
                  <c:v>4.9139200000000001E-2</c:v>
                </c:pt>
                <c:pt idx="17128">
                  <c:v>4.8561800000000002E-2</c:v>
                </c:pt>
                <c:pt idx="17129">
                  <c:v>4.7902800000000002E-2</c:v>
                </c:pt>
                <c:pt idx="17130">
                  <c:v>4.7163799999999999E-2</c:v>
                </c:pt>
                <c:pt idx="17131">
                  <c:v>4.63463E-2</c:v>
                </c:pt>
                <c:pt idx="17132">
                  <c:v>4.54508E-2</c:v>
                </c:pt>
                <c:pt idx="17133">
                  <c:v>4.4478299999999998E-2</c:v>
                </c:pt>
                <c:pt idx="17134">
                  <c:v>4.3430499999999997E-2</c:v>
                </c:pt>
                <c:pt idx="17135">
                  <c:v>4.231E-2</c:v>
                </c:pt>
                <c:pt idx="17136">
                  <c:v>4.1119599999999999E-2</c:v>
                </c:pt>
                <c:pt idx="17137">
                  <c:v>3.9861300000000002E-2</c:v>
                </c:pt>
                <c:pt idx="17138">
                  <c:v>3.8536300000000002E-2</c:v>
                </c:pt>
                <c:pt idx="17139">
                  <c:v>3.7146100000000001E-2</c:v>
                </c:pt>
                <c:pt idx="17140">
                  <c:v>3.5693099999999998E-2</c:v>
                </c:pt>
                <c:pt idx="17141">
                  <c:v>3.4179599999999997E-2</c:v>
                </c:pt>
                <c:pt idx="17142">
                  <c:v>3.26083E-2</c:v>
                </c:pt>
                <c:pt idx="17143">
                  <c:v>3.0982200000000001E-2</c:v>
                </c:pt>
                <c:pt idx="17144">
                  <c:v>2.9304899999999998E-2</c:v>
                </c:pt>
                <c:pt idx="17145">
                  <c:v>2.75795E-2</c:v>
                </c:pt>
                <c:pt idx="17146">
                  <c:v>2.5808999999999999E-2</c:v>
                </c:pt>
                <c:pt idx="17147">
                  <c:v>2.3996900000000002E-2</c:v>
                </c:pt>
                <c:pt idx="17148">
                  <c:v>2.21465E-2</c:v>
                </c:pt>
                <c:pt idx="17149">
                  <c:v>2.0261100000000001E-2</c:v>
                </c:pt>
                <c:pt idx="17150">
                  <c:v>1.8342899999999999E-2</c:v>
                </c:pt>
                <c:pt idx="17151">
                  <c:v>1.6394700000000002E-2</c:v>
                </c:pt>
                <c:pt idx="17152">
                  <c:v>1.4419899999999999E-2</c:v>
                </c:pt>
                <c:pt idx="17153">
                  <c:v>1.2422300000000001E-2</c:v>
                </c:pt>
                <c:pt idx="17154">
                  <c:v>1.0405899999999999E-2</c:v>
                </c:pt>
                <c:pt idx="17155" formatCode="0.00E+00">
                  <c:v>8.3756400000000002E-3</c:v>
                </c:pt>
                <c:pt idx="17156" formatCode="0.00E+00">
                  <c:v>6.3364099999999998E-3</c:v>
                </c:pt>
                <c:pt idx="17157" formatCode="0.00E+00">
                  <c:v>4.2921699999999997E-3</c:v>
                </c:pt>
                <c:pt idx="17158" formatCode="0.00E+00">
                  <c:v>2.2457900000000001E-3</c:v>
                </c:pt>
                <c:pt idx="17159" formatCode="0.00E+00">
                  <c:v>2.00533E-4</c:v>
                </c:pt>
                <c:pt idx="17160" formatCode="0.00E+00">
                  <c:v>-1.83953E-3</c:v>
                </c:pt>
                <c:pt idx="17161" formatCode="0.00E+00">
                  <c:v>-3.87047E-3</c:v>
                </c:pt>
                <c:pt idx="17162" formatCode="0.00E+00">
                  <c:v>-5.8891100000000004E-3</c:v>
                </c:pt>
                <c:pt idx="17163" formatCode="0.00E+00">
                  <c:v>-7.8923699999999992E-3</c:v>
                </c:pt>
                <c:pt idx="17164" formatCode="0.00E+00">
                  <c:v>-9.8766900000000005E-3</c:v>
                </c:pt>
                <c:pt idx="17165">
                  <c:v>-1.18383E-2</c:v>
                </c:pt>
                <c:pt idx="17166">
                  <c:v>-1.37737E-2</c:v>
                </c:pt>
                <c:pt idx="17167">
                  <c:v>-1.56794E-2</c:v>
                </c:pt>
                <c:pt idx="17168">
                  <c:v>-1.7552000000000002E-2</c:v>
                </c:pt>
                <c:pt idx="17169">
                  <c:v>-1.9388099999999998E-2</c:v>
                </c:pt>
                <c:pt idx="17170">
                  <c:v>-2.11836E-2</c:v>
                </c:pt>
                <c:pt idx="17171">
                  <c:v>-2.29351E-2</c:v>
                </c:pt>
                <c:pt idx="17172">
                  <c:v>-2.4639500000000002E-2</c:v>
                </c:pt>
                <c:pt idx="17173">
                  <c:v>-2.6293500000000001E-2</c:v>
                </c:pt>
                <c:pt idx="17174">
                  <c:v>-2.78926E-2</c:v>
                </c:pt>
                <c:pt idx="17175">
                  <c:v>-2.94325E-2</c:v>
                </c:pt>
                <c:pt idx="17176">
                  <c:v>-3.09094E-2</c:v>
                </c:pt>
                <c:pt idx="17177">
                  <c:v>-3.2319899999999999E-2</c:v>
                </c:pt>
                <c:pt idx="17178">
                  <c:v>-3.3660900000000001E-2</c:v>
                </c:pt>
                <c:pt idx="17179">
                  <c:v>-3.4928500000000001E-2</c:v>
                </c:pt>
                <c:pt idx="17180">
                  <c:v>-3.61193E-2</c:v>
                </c:pt>
                <c:pt idx="17181">
                  <c:v>-3.72305E-2</c:v>
                </c:pt>
                <c:pt idx="17182">
                  <c:v>-3.8259399999999999E-2</c:v>
                </c:pt>
                <c:pt idx="17183">
                  <c:v>-3.9203300000000003E-2</c:v>
                </c:pt>
                <c:pt idx="17184">
                  <c:v>-4.0059600000000001E-2</c:v>
                </c:pt>
                <c:pt idx="17185">
                  <c:v>-4.0826099999999997E-2</c:v>
                </c:pt>
                <c:pt idx="17186">
                  <c:v>-4.1499899999999999E-2</c:v>
                </c:pt>
                <c:pt idx="17187">
                  <c:v>-4.20788E-2</c:v>
                </c:pt>
                <c:pt idx="17188">
                  <c:v>-4.25607E-2</c:v>
                </c:pt>
                <c:pt idx="17189">
                  <c:v>-4.2943700000000001E-2</c:v>
                </c:pt>
                <c:pt idx="17190">
                  <c:v>-4.3226000000000001E-2</c:v>
                </c:pt>
                <c:pt idx="17191">
                  <c:v>-4.3406399999999998E-2</c:v>
                </c:pt>
                <c:pt idx="17192">
                  <c:v>-4.3483500000000001E-2</c:v>
                </c:pt>
                <c:pt idx="17193">
                  <c:v>-4.34562E-2</c:v>
                </c:pt>
                <c:pt idx="17194">
                  <c:v>-4.3323300000000002E-2</c:v>
                </c:pt>
                <c:pt idx="17195">
                  <c:v>-4.30836E-2</c:v>
                </c:pt>
                <c:pt idx="17196">
                  <c:v>-4.2736200000000002E-2</c:v>
                </c:pt>
                <c:pt idx="17197">
                  <c:v>-4.2280499999999999E-2</c:v>
                </c:pt>
                <c:pt idx="17198">
                  <c:v>-4.1716400000000001E-2</c:v>
                </c:pt>
                <c:pt idx="17199">
                  <c:v>-4.1044299999999999E-2</c:v>
                </c:pt>
                <c:pt idx="17200">
                  <c:v>-4.0265200000000001E-2</c:v>
                </c:pt>
                <c:pt idx="17201">
                  <c:v>-3.93798E-2</c:v>
                </c:pt>
                <c:pt idx="17202">
                  <c:v>-3.8388600000000002E-2</c:v>
                </c:pt>
                <c:pt idx="17203">
                  <c:v>-3.7291900000000003E-2</c:v>
                </c:pt>
                <c:pt idx="17204">
                  <c:v>-3.6089900000000001E-2</c:v>
                </c:pt>
                <c:pt idx="17205">
                  <c:v>-3.4782100000000003E-2</c:v>
                </c:pt>
                <c:pt idx="17206">
                  <c:v>-3.3368500000000002E-2</c:v>
                </c:pt>
                <c:pt idx="17207">
                  <c:v>-3.18499E-2</c:v>
                </c:pt>
                <c:pt idx="17208">
                  <c:v>-3.0226800000000002E-2</c:v>
                </c:pt>
                <c:pt idx="17209">
                  <c:v>-2.8500399999999999E-2</c:v>
                </c:pt>
                <c:pt idx="17210">
                  <c:v>-2.6672100000000001E-2</c:v>
                </c:pt>
                <c:pt idx="17211">
                  <c:v>-2.4743600000000001E-2</c:v>
                </c:pt>
                <c:pt idx="17212">
                  <c:v>-2.2715599999999999E-2</c:v>
                </c:pt>
                <c:pt idx="17213">
                  <c:v>-2.05896E-2</c:v>
                </c:pt>
                <c:pt idx="17214">
                  <c:v>-1.8368700000000002E-2</c:v>
                </c:pt>
                <c:pt idx="17215">
                  <c:v>-1.60561E-2</c:v>
                </c:pt>
                <c:pt idx="17216">
                  <c:v>-1.36539E-2</c:v>
                </c:pt>
                <c:pt idx="17217">
                  <c:v>-1.11638E-2</c:v>
                </c:pt>
                <c:pt idx="17218" formatCode="0.00E+00">
                  <c:v>-8.5879500000000004E-3</c:v>
                </c:pt>
                <c:pt idx="17219" formatCode="0.00E+00">
                  <c:v>-5.9283399999999998E-3</c:v>
                </c:pt>
                <c:pt idx="17220" formatCode="0.00E+00">
                  <c:v>-3.1868399999999998E-3</c:v>
                </c:pt>
                <c:pt idx="17221" formatCode="0.00E+00">
                  <c:v>-3.66189E-4</c:v>
                </c:pt>
                <c:pt idx="17222" formatCode="0.00E+00">
                  <c:v>2.5299400000000001E-3</c:v>
                </c:pt>
                <c:pt idx="17223" formatCode="0.00E+00">
                  <c:v>5.4981500000000003E-3</c:v>
                </c:pt>
                <c:pt idx="17224" formatCode="0.00E+00">
                  <c:v>8.5356800000000004E-3</c:v>
                </c:pt>
                <c:pt idx="17225">
                  <c:v>1.16393E-2</c:v>
                </c:pt>
                <c:pt idx="17226">
                  <c:v>1.4805E-2</c:v>
                </c:pt>
                <c:pt idx="17227">
                  <c:v>1.8028300000000001E-2</c:v>
                </c:pt>
                <c:pt idx="17228">
                  <c:v>2.1305299999999999E-2</c:v>
                </c:pt>
                <c:pt idx="17229">
                  <c:v>2.4632600000000001E-2</c:v>
                </c:pt>
                <c:pt idx="17230">
                  <c:v>2.80066E-2</c:v>
                </c:pt>
                <c:pt idx="17231">
                  <c:v>3.1423600000000003E-2</c:v>
                </c:pt>
                <c:pt idx="17232">
                  <c:v>3.4880300000000003E-2</c:v>
                </c:pt>
                <c:pt idx="17233">
                  <c:v>3.8372900000000001E-2</c:v>
                </c:pt>
                <c:pt idx="17234">
                  <c:v>4.1897799999999999E-2</c:v>
                </c:pt>
                <c:pt idx="17235">
                  <c:v>4.5451100000000001E-2</c:v>
                </c:pt>
                <c:pt idx="17236">
                  <c:v>4.90284E-2</c:v>
                </c:pt>
                <c:pt idx="17237">
                  <c:v>5.2625199999999997E-2</c:v>
                </c:pt>
                <c:pt idx="17238">
                  <c:v>5.6237099999999998E-2</c:v>
                </c:pt>
                <c:pt idx="17239">
                  <c:v>5.9859299999999997E-2</c:v>
                </c:pt>
                <c:pt idx="17240">
                  <c:v>6.3487799999999997E-2</c:v>
                </c:pt>
                <c:pt idx="17241">
                  <c:v>6.7118800000000006E-2</c:v>
                </c:pt>
                <c:pt idx="17242">
                  <c:v>7.0748400000000003E-2</c:v>
                </c:pt>
                <c:pt idx="17243">
                  <c:v>7.4371599999999996E-2</c:v>
                </c:pt>
                <c:pt idx="17244">
                  <c:v>7.7983800000000006E-2</c:v>
                </c:pt>
                <c:pt idx="17245">
                  <c:v>8.1580899999999998E-2</c:v>
                </c:pt>
                <c:pt idx="17246">
                  <c:v>8.5159299999999993E-2</c:v>
                </c:pt>
                <c:pt idx="17247">
                  <c:v>8.8714500000000002E-2</c:v>
                </c:pt>
                <c:pt idx="17248">
                  <c:v>9.2241900000000002E-2</c:v>
                </c:pt>
                <c:pt idx="17249">
                  <c:v>9.57374E-2</c:v>
                </c:pt>
                <c:pt idx="17250">
                  <c:v>9.9197300000000002E-2</c:v>
                </c:pt>
                <c:pt idx="17251">
                  <c:v>0.102618</c:v>
                </c:pt>
                <c:pt idx="17252">
                  <c:v>0.10599600000000001</c:v>
                </c:pt>
                <c:pt idx="17253">
                  <c:v>0.10932699999999999</c:v>
                </c:pt>
                <c:pt idx="17254">
                  <c:v>0.112606</c:v>
                </c:pt>
                <c:pt idx="17255">
                  <c:v>0.115828</c:v>
                </c:pt>
                <c:pt idx="17256">
                  <c:v>0.118989</c:v>
                </c:pt>
                <c:pt idx="17257">
                  <c:v>0.122086</c:v>
                </c:pt>
                <c:pt idx="17258">
                  <c:v>0.12511800000000001</c:v>
                </c:pt>
                <c:pt idx="17259">
                  <c:v>0.128078</c:v>
                </c:pt>
                <c:pt idx="17260">
                  <c:v>0.130965</c:v>
                </c:pt>
                <c:pt idx="17261">
                  <c:v>0.13377500000000001</c:v>
                </c:pt>
                <c:pt idx="17262">
                  <c:v>0.13650499999999999</c:v>
                </c:pt>
                <c:pt idx="17263">
                  <c:v>0.139153</c:v>
                </c:pt>
                <c:pt idx="17264">
                  <c:v>0.14171600000000001</c:v>
                </c:pt>
                <c:pt idx="17265">
                  <c:v>0.14418900000000001</c:v>
                </c:pt>
                <c:pt idx="17266">
                  <c:v>0.14657300000000001</c:v>
                </c:pt>
                <c:pt idx="17267">
                  <c:v>0.148863</c:v>
                </c:pt>
                <c:pt idx="17268">
                  <c:v>0.15106</c:v>
                </c:pt>
                <c:pt idx="17269">
                  <c:v>0.15316099999999999</c:v>
                </c:pt>
                <c:pt idx="17270">
                  <c:v>0.155164</c:v>
                </c:pt>
                <c:pt idx="17271">
                  <c:v>0.15706700000000001</c:v>
                </c:pt>
                <c:pt idx="17272">
                  <c:v>0.15886800000000001</c:v>
                </c:pt>
                <c:pt idx="17273">
                  <c:v>0.16056200000000001</c:v>
                </c:pt>
                <c:pt idx="17274">
                  <c:v>0.16214899999999999</c:v>
                </c:pt>
                <c:pt idx="17275">
                  <c:v>0.163628</c:v>
                </c:pt>
                <c:pt idx="17276">
                  <c:v>0.164996</c:v>
                </c:pt>
                <c:pt idx="17277">
                  <c:v>0.16625200000000001</c:v>
                </c:pt>
                <c:pt idx="17278">
                  <c:v>0.16739599999999999</c:v>
                </c:pt>
                <c:pt idx="17279">
                  <c:v>0.16842399999999999</c:v>
                </c:pt>
                <c:pt idx="17280">
                  <c:v>0.16933799999999999</c:v>
                </c:pt>
                <c:pt idx="17281">
                  <c:v>0.17013700000000001</c:v>
                </c:pt>
                <c:pt idx="17282">
                  <c:v>0.170822</c:v>
                </c:pt>
                <c:pt idx="17283">
                  <c:v>0.17139399999999999</c:v>
                </c:pt>
                <c:pt idx="17284">
                  <c:v>0.171852</c:v>
                </c:pt>
                <c:pt idx="17285">
                  <c:v>0.17219599999999999</c:v>
                </c:pt>
                <c:pt idx="17286">
                  <c:v>0.172427</c:v>
                </c:pt>
                <c:pt idx="17287">
                  <c:v>0.172545</c:v>
                </c:pt>
                <c:pt idx="17288">
                  <c:v>0.17255300000000001</c:v>
                </c:pt>
                <c:pt idx="17289">
                  <c:v>0.17244999999999999</c:v>
                </c:pt>
                <c:pt idx="17290">
                  <c:v>0.172239</c:v>
                </c:pt>
                <c:pt idx="17291">
                  <c:v>0.17192199999999999</c:v>
                </c:pt>
                <c:pt idx="17292">
                  <c:v>0.17149900000000001</c:v>
                </c:pt>
                <c:pt idx="17293">
                  <c:v>0.17097100000000001</c:v>
                </c:pt>
                <c:pt idx="17294">
                  <c:v>0.17033799999999999</c:v>
                </c:pt>
                <c:pt idx="17295">
                  <c:v>0.169602</c:v>
                </c:pt>
                <c:pt idx="17296">
                  <c:v>0.168763</c:v>
                </c:pt>
                <c:pt idx="17297">
                  <c:v>0.167824</c:v>
                </c:pt>
                <c:pt idx="17298">
                  <c:v>0.16678499999999999</c:v>
                </c:pt>
                <c:pt idx="17299">
                  <c:v>0.16564999999999999</c:v>
                </c:pt>
                <c:pt idx="17300">
                  <c:v>0.16442200000000001</c:v>
                </c:pt>
                <c:pt idx="17301">
                  <c:v>0.163103</c:v>
                </c:pt>
                <c:pt idx="17302">
                  <c:v>0.16169700000000001</c:v>
                </c:pt>
                <c:pt idx="17303">
                  <c:v>0.16020599999999999</c:v>
                </c:pt>
                <c:pt idx="17304">
                  <c:v>0.158632</c:v>
                </c:pt>
                <c:pt idx="17305">
                  <c:v>0.15697900000000001</c:v>
                </c:pt>
                <c:pt idx="17306">
                  <c:v>0.15525</c:v>
                </c:pt>
                <c:pt idx="17307">
                  <c:v>0.153447</c:v>
                </c:pt>
                <c:pt idx="17308">
                  <c:v>0.15157100000000001</c:v>
                </c:pt>
                <c:pt idx="17309">
                  <c:v>0.14962500000000001</c:v>
                </c:pt>
                <c:pt idx="17310">
                  <c:v>0.14761199999999999</c:v>
                </c:pt>
                <c:pt idx="17311">
                  <c:v>0.145537</c:v>
                </c:pt>
                <c:pt idx="17312">
                  <c:v>0.143404</c:v>
                </c:pt>
                <c:pt idx="17313">
                  <c:v>0.14121600000000001</c:v>
                </c:pt>
                <c:pt idx="17314">
                  <c:v>0.13897599999999999</c:v>
                </c:pt>
                <c:pt idx="17315">
                  <c:v>0.136687</c:v>
                </c:pt>
                <c:pt idx="17316">
                  <c:v>0.134354</c:v>
                </c:pt>
                <c:pt idx="17317">
                  <c:v>0.13197900000000001</c:v>
                </c:pt>
                <c:pt idx="17318">
                  <c:v>0.12956599999999999</c:v>
                </c:pt>
                <c:pt idx="17319">
                  <c:v>0.12711900000000001</c:v>
                </c:pt>
                <c:pt idx="17320">
                  <c:v>0.124641</c:v>
                </c:pt>
                <c:pt idx="17321">
                  <c:v>0.122137</c:v>
                </c:pt>
                <c:pt idx="17322">
                  <c:v>0.11960899999999999</c:v>
                </c:pt>
                <c:pt idx="17323">
                  <c:v>0.117063</c:v>
                </c:pt>
                <c:pt idx="17324">
                  <c:v>0.11450100000000001</c:v>
                </c:pt>
                <c:pt idx="17325">
                  <c:v>0.111927</c:v>
                </c:pt>
                <c:pt idx="17326">
                  <c:v>0.109343</c:v>
                </c:pt>
                <c:pt idx="17327">
                  <c:v>0.106754</c:v>
                </c:pt>
                <c:pt idx="17328">
                  <c:v>0.104161</c:v>
                </c:pt>
                <c:pt idx="17329">
                  <c:v>0.10156800000000001</c:v>
                </c:pt>
                <c:pt idx="17330">
                  <c:v>9.8978700000000003E-2</c:v>
                </c:pt>
                <c:pt idx="17331">
                  <c:v>9.6396399999999993E-2</c:v>
                </c:pt>
                <c:pt idx="17332">
                  <c:v>9.3823199999999995E-2</c:v>
                </c:pt>
                <c:pt idx="17333">
                  <c:v>9.1262300000000005E-2</c:v>
                </c:pt>
                <c:pt idx="17334">
                  <c:v>8.8717099999999993E-2</c:v>
                </c:pt>
                <c:pt idx="17335">
                  <c:v>8.6190600000000006E-2</c:v>
                </c:pt>
                <c:pt idx="17336">
                  <c:v>8.3685899999999994E-2</c:v>
                </c:pt>
                <c:pt idx="17337">
                  <c:v>8.1206399999999998E-2</c:v>
                </c:pt>
                <c:pt idx="17338">
                  <c:v>7.8755199999999997E-2</c:v>
                </c:pt>
                <c:pt idx="17339">
                  <c:v>7.6334200000000005E-2</c:v>
                </c:pt>
                <c:pt idx="17340">
                  <c:v>7.3946100000000001E-2</c:v>
                </c:pt>
                <c:pt idx="17341">
                  <c:v>7.1594400000000002E-2</c:v>
                </c:pt>
                <c:pt idx="17342">
                  <c:v>6.9282499999999997E-2</c:v>
                </c:pt>
                <c:pt idx="17343">
                  <c:v>6.70129E-2</c:v>
                </c:pt>
                <c:pt idx="17344">
                  <c:v>6.4788499999999999E-2</c:v>
                </c:pt>
                <c:pt idx="17345">
                  <c:v>6.2612299999999996E-2</c:v>
                </c:pt>
                <c:pt idx="17346">
                  <c:v>6.0487199999999998E-2</c:v>
                </c:pt>
                <c:pt idx="17347">
                  <c:v>5.8414599999999997E-2</c:v>
                </c:pt>
                <c:pt idx="17348">
                  <c:v>5.6395300000000002E-2</c:v>
                </c:pt>
                <c:pt idx="17349">
                  <c:v>5.4430300000000001E-2</c:v>
                </c:pt>
                <c:pt idx="17350">
                  <c:v>5.2521400000000003E-2</c:v>
                </c:pt>
                <c:pt idx="17351">
                  <c:v>5.0670600000000003E-2</c:v>
                </c:pt>
                <c:pt idx="17352">
                  <c:v>4.8878900000000003E-2</c:v>
                </c:pt>
                <c:pt idx="17353">
                  <c:v>4.7147500000000002E-2</c:v>
                </c:pt>
                <c:pt idx="17354">
                  <c:v>4.5477700000000003E-2</c:v>
                </c:pt>
                <c:pt idx="17355">
                  <c:v>4.3871300000000002E-2</c:v>
                </c:pt>
                <c:pt idx="17356">
                  <c:v>4.2329100000000001E-2</c:v>
                </c:pt>
                <c:pt idx="17357">
                  <c:v>4.0851600000000002E-2</c:v>
                </c:pt>
                <c:pt idx="17358">
                  <c:v>3.9439099999999998E-2</c:v>
                </c:pt>
                <c:pt idx="17359">
                  <c:v>3.8092000000000001E-2</c:v>
                </c:pt>
                <c:pt idx="17360">
                  <c:v>3.6811099999999999E-2</c:v>
                </c:pt>
                <c:pt idx="17361">
                  <c:v>3.5596900000000001E-2</c:v>
                </c:pt>
                <c:pt idx="17362">
                  <c:v>3.4448699999999999E-2</c:v>
                </c:pt>
                <c:pt idx="17363">
                  <c:v>3.3366199999999999E-2</c:v>
                </c:pt>
                <c:pt idx="17364">
                  <c:v>3.2349900000000001E-2</c:v>
                </c:pt>
                <c:pt idx="17365">
                  <c:v>3.1401100000000001E-2</c:v>
                </c:pt>
                <c:pt idx="17366">
                  <c:v>3.0520100000000001E-2</c:v>
                </c:pt>
                <c:pt idx="17367">
                  <c:v>2.9706300000000001E-2</c:v>
                </c:pt>
                <c:pt idx="17368">
                  <c:v>2.89587E-2</c:v>
                </c:pt>
                <c:pt idx="17369">
                  <c:v>2.8277099999999999E-2</c:v>
                </c:pt>
                <c:pt idx="17370">
                  <c:v>2.7661000000000002E-2</c:v>
                </c:pt>
                <c:pt idx="17371">
                  <c:v>2.71097E-2</c:v>
                </c:pt>
                <c:pt idx="17372">
                  <c:v>2.6622300000000002E-2</c:v>
                </c:pt>
                <c:pt idx="17373">
                  <c:v>2.6198300000000001E-2</c:v>
                </c:pt>
                <c:pt idx="17374">
                  <c:v>2.5837200000000001E-2</c:v>
                </c:pt>
                <c:pt idx="17375">
                  <c:v>2.55388E-2</c:v>
                </c:pt>
                <c:pt idx="17376">
                  <c:v>2.5302600000000001E-2</c:v>
                </c:pt>
                <c:pt idx="17377">
                  <c:v>2.5127300000000002E-2</c:v>
                </c:pt>
                <c:pt idx="17378">
                  <c:v>2.5011700000000001E-2</c:v>
                </c:pt>
                <c:pt idx="17379">
                  <c:v>2.4954E-2</c:v>
                </c:pt>
                <c:pt idx="17380">
                  <c:v>2.4951999999999998E-2</c:v>
                </c:pt>
                <c:pt idx="17381">
                  <c:v>2.50038E-2</c:v>
                </c:pt>
                <c:pt idx="17382">
                  <c:v>2.5107500000000001E-2</c:v>
                </c:pt>
                <c:pt idx="17383">
                  <c:v>2.5261599999999999E-2</c:v>
                </c:pt>
                <c:pt idx="17384">
                  <c:v>2.54646E-2</c:v>
                </c:pt>
                <c:pt idx="17385">
                  <c:v>2.57158E-2</c:v>
                </c:pt>
                <c:pt idx="17386">
                  <c:v>2.6014099999999998E-2</c:v>
                </c:pt>
                <c:pt idx="17387">
                  <c:v>2.6357999999999999E-2</c:v>
                </c:pt>
                <c:pt idx="17388">
                  <c:v>2.6745700000000001E-2</c:v>
                </c:pt>
                <c:pt idx="17389">
                  <c:v>2.71747E-2</c:v>
                </c:pt>
                <c:pt idx="17390">
                  <c:v>2.7642699999999999E-2</c:v>
                </c:pt>
                <c:pt idx="17391">
                  <c:v>2.8148099999999999E-2</c:v>
                </c:pt>
                <c:pt idx="17392">
                  <c:v>2.8690299999999998E-2</c:v>
                </c:pt>
                <c:pt idx="17393">
                  <c:v>2.9268200000000001E-2</c:v>
                </c:pt>
                <c:pt idx="17394">
                  <c:v>2.9879599999999999E-2</c:v>
                </c:pt>
                <c:pt idx="17395">
                  <c:v>3.0522299999999999E-2</c:v>
                </c:pt>
                <c:pt idx="17396">
                  <c:v>3.1196000000000002E-2</c:v>
                </c:pt>
                <c:pt idx="17397">
                  <c:v>3.1902399999999997E-2</c:v>
                </c:pt>
                <c:pt idx="17398">
                  <c:v>3.2638500000000001E-2</c:v>
                </c:pt>
                <c:pt idx="17399">
                  <c:v>3.3397799999999998E-2</c:v>
                </c:pt>
                <c:pt idx="17400">
                  <c:v>3.4178399999999998E-2</c:v>
                </c:pt>
                <c:pt idx="17401">
                  <c:v>3.4980400000000002E-2</c:v>
                </c:pt>
                <c:pt idx="17402">
                  <c:v>3.5801100000000002E-2</c:v>
                </c:pt>
                <c:pt idx="17403">
                  <c:v>3.6637099999999999E-2</c:v>
                </c:pt>
                <c:pt idx="17404">
                  <c:v>3.7486600000000002E-2</c:v>
                </c:pt>
                <c:pt idx="17405">
                  <c:v>3.8349000000000001E-2</c:v>
                </c:pt>
                <c:pt idx="17406">
                  <c:v>3.92237E-2</c:v>
                </c:pt>
                <c:pt idx="17407">
                  <c:v>4.0109699999999998E-2</c:v>
                </c:pt>
                <c:pt idx="17408">
                  <c:v>4.1005100000000003E-2</c:v>
                </c:pt>
                <c:pt idx="17409">
                  <c:v>4.1907800000000002E-2</c:v>
                </c:pt>
                <c:pt idx="17410">
                  <c:v>4.2816300000000002E-2</c:v>
                </c:pt>
                <c:pt idx="17411">
                  <c:v>4.3728900000000001E-2</c:v>
                </c:pt>
                <c:pt idx="17412">
                  <c:v>4.4644200000000002E-2</c:v>
                </c:pt>
                <c:pt idx="17413">
                  <c:v>4.5560700000000003E-2</c:v>
                </c:pt>
                <c:pt idx="17414">
                  <c:v>4.6477200000000003E-2</c:v>
                </c:pt>
                <c:pt idx="17415">
                  <c:v>4.73926E-2</c:v>
                </c:pt>
                <c:pt idx="17416">
                  <c:v>4.8306000000000002E-2</c:v>
                </c:pt>
                <c:pt idx="17417">
                  <c:v>4.9216000000000003E-2</c:v>
                </c:pt>
                <c:pt idx="17418">
                  <c:v>5.0121199999999998E-2</c:v>
                </c:pt>
                <c:pt idx="17419">
                  <c:v>5.1020799999999998E-2</c:v>
                </c:pt>
                <c:pt idx="17420">
                  <c:v>5.1914200000000001E-2</c:v>
                </c:pt>
                <c:pt idx="17421">
                  <c:v>5.2800600000000003E-2</c:v>
                </c:pt>
                <c:pt idx="17422">
                  <c:v>5.3679299999999999E-2</c:v>
                </c:pt>
                <c:pt idx="17423">
                  <c:v>5.4550000000000001E-2</c:v>
                </c:pt>
                <c:pt idx="17424">
                  <c:v>5.5411799999999997E-2</c:v>
                </c:pt>
                <c:pt idx="17425">
                  <c:v>5.6264099999999997E-2</c:v>
                </c:pt>
                <c:pt idx="17426">
                  <c:v>5.7106499999999998E-2</c:v>
                </c:pt>
                <c:pt idx="17427">
                  <c:v>5.7938400000000001E-2</c:v>
                </c:pt>
                <c:pt idx="17428">
                  <c:v>5.87588E-2</c:v>
                </c:pt>
                <c:pt idx="17429">
                  <c:v>5.9566899999999999E-2</c:v>
                </c:pt>
                <c:pt idx="17430">
                  <c:v>6.0362300000000001E-2</c:v>
                </c:pt>
                <c:pt idx="17431">
                  <c:v>6.1145100000000001E-2</c:v>
                </c:pt>
                <c:pt idx="17432">
                  <c:v>6.1914700000000003E-2</c:v>
                </c:pt>
                <c:pt idx="17433">
                  <c:v>6.2670000000000003E-2</c:v>
                </c:pt>
                <c:pt idx="17434">
                  <c:v>6.3410400000000006E-2</c:v>
                </c:pt>
                <c:pt idx="17435">
                  <c:v>6.4135499999999998E-2</c:v>
                </c:pt>
                <c:pt idx="17436">
                  <c:v>6.4845799999999995E-2</c:v>
                </c:pt>
                <c:pt idx="17437">
                  <c:v>6.5542000000000003E-2</c:v>
                </c:pt>
                <c:pt idx="17438">
                  <c:v>6.6224400000000003E-2</c:v>
                </c:pt>
                <c:pt idx="17439">
                  <c:v>6.6893300000000003E-2</c:v>
                </c:pt>
                <c:pt idx="17440">
                  <c:v>6.7548800000000006E-2</c:v>
                </c:pt>
                <c:pt idx="17441">
                  <c:v>6.8190600000000004E-2</c:v>
                </c:pt>
                <c:pt idx="17442">
                  <c:v>6.8818799999999999E-2</c:v>
                </c:pt>
                <c:pt idx="17443">
                  <c:v>6.9433700000000001E-2</c:v>
                </c:pt>
                <c:pt idx="17444">
                  <c:v>7.0035700000000006E-2</c:v>
                </c:pt>
                <c:pt idx="17445">
                  <c:v>7.0624800000000001E-2</c:v>
                </c:pt>
                <c:pt idx="17446">
                  <c:v>7.1203100000000005E-2</c:v>
                </c:pt>
                <c:pt idx="17447">
                  <c:v>7.1775500000000006E-2</c:v>
                </c:pt>
                <c:pt idx="17448">
                  <c:v>7.2342000000000004E-2</c:v>
                </c:pt>
                <c:pt idx="17449">
                  <c:v>7.2898099999999993E-2</c:v>
                </c:pt>
                <c:pt idx="17450">
                  <c:v>7.3443700000000001E-2</c:v>
                </c:pt>
                <c:pt idx="17451">
                  <c:v>7.3981599999999995E-2</c:v>
                </c:pt>
                <c:pt idx="17452">
                  <c:v>7.45117E-2</c:v>
                </c:pt>
                <c:pt idx="17453">
                  <c:v>7.5033799999999998E-2</c:v>
                </c:pt>
                <c:pt idx="17454">
                  <c:v>7.5548400000000002E-2</c:v>
                </c:pt>
                <c:pt idx="17455">
                  <c:v>7.6056600000000002E-2</c:v>
                </c:pt>
                <c:pt idx="17456">
                  <c:v>7.6559100000000005E-2</c:v>
                </c:pt>
                <c:pt idx="17457">
                  <c:v>7.7056700000000006E-2</c:v>
                </c:pt>
                <c:pt idx="17458">
                  <c:v>7.75502E-2</c:v>
                </c:pt>
                <c:pt idx="17459">
                  <c:v>7.8040399999999996E-2</c:v>
                </c:pt>
                <c:pt idx="17460">
                  <c:v>7.8527899999999998E-2</c:v>
                </c:pt>
                <c:pt idx="17461">
                  <c:v>7.9013E-2</c:v>
                </c:pt>
                <c:pt idx="17462">
                  <c:v>7.94961E-2</c:v>
                </c:pt>
                <c:pt idx="17463">
                  <c:v>7.9977500000000007E-2</c:v>
                </c:pt>
                <c:pt idx="17464">
                  <c:v>8.0457699999999993E-2</c:v>
                </c:pt>
                <c:pt idx="17465">
                  <c:v>8.0936800000000003E-2</c:v>
                </c:pt>
                <c:pt idx="17466">
                  <c:v>8.1415199999999993E-2</c:v>
                </c:pt>
                <c:pt idx="17467">
                  <c:v>8.1893599999999997E-2</c:v>
                </c:pt>
                <c:pt idx="17468">
                  <c:v>8.2372799999999996E-2</c:v>
                </c:pt>
                <c:pt idx="17469">
                  <c:v>8.2853499999999997E-2</c:v>
                </c:pt>
                <c:pt idx="17470">
                  <c:v>8.3336099999999996E-2</c:v>
                </c:pt>
                <c:pt idx="17471">
                  <c:v>8.3821699999999999E-2</c:v>
                </c:pt>
                <c:pt idx="17472">
                  <c:v>8.4310899999999994E-2</c:v>
                </c:pt>
                <c:pt idx="17473">
                  <c:v>8.4804000000000004E-2</c:v>
                </c:pt>
                <c:pt idx="17474">
                  <c:v>8.5300799999999996E-2</c:v>
                </c:pt>
                <c:pt idx="17475">
                  <c:v>8.5801799999999998E-2</c:v>
                </c:pt>
                <c:pt idx="17476">
                  <c:v>8.6307499999999995E-2</c:v>
                </c:pt>
                <c:pt idx="17477">
                  <c:v>8.6818199999999998E-2</c:v>
                </c:pt>
                <c:pt idx="17478">
                  <c:v>8.7334599999999998E-2</c:v>
                </c:pt>
                <c:pt idx="17479">
                  <c:v>8.7857299999999999E-2</c:v>
                </c:pt>
                <c:pt idx="17480">
                  <c:v>8.8386599999999996E-2</c:v>
                </c:pt>
                <c:pt idx="17481">
                  <c:v>8.8922500000000002E-2</c:v>
                </c:pt>
                <c:pt idx="17482">
                  <c:v>8.9464600000000005E-2</c:v>
                </c:pt>
                <c:pt idx="17483">
                  <c:v>9.0012300000000003E-2</c:v>
                </c:pt>
                <c:pt idx="17484">
                  <c:v>9.0565300000000001E-2</c:v>
                </c:pt>
                <c:pt idx="17485">
                  <c:v>9.1123499999999996E-2</c:v>
                </c:pt>
                <c:pt idx="17486">
                  <c:v>9.1686900000000002E-2</c:v>
                </c:pt>
                <c:pt idx="17487">
                  <c:v>9.2255500000000004E-2</c:v>
                </c:pt>
                <c:pt idx="17488">
                  <c:v>9.2828599999999997E-2</c:v>
                </c:pt>
                <c:pt idx="17489">
                  <c:v>9.3406199999999995E-2</c:v>
                </c:pt>
                <c:pt idx="17490">
                  <c:v>9.3989000000000003E-2</c:v>
                </c:pt>
                <c:pt idx="17491">
                  <c:v>9.4577400000000006E-2</c:v>
                </c:pt>
                <c:pt idx="17492">
                  <c:v>9.5171599999999995E-2</c:v>
                </c:pt>
                <c:pt idx="17493">
                  <c:v>9.5770900000000006E-2</c:v>
                </c:pt>
                <c:pt idx="17494">
                  <c:v>9.6374600000000005E-2</c:v>
                </c:pt>
                <c:pt idx="17495">
                  <c:v>9.6982299999999994E-2</c:v>
                </c:pt>
                <c:pt idx="17496">
                  <c:v>9.7593399999999997E-2</c:v>
                </c:pt>
                <c:pt idx="17497">
                  <c:v>9.8207699999999995E-2</c:v>
                </c:pt>
                <c:pt idx="17498">
                  <c:v>9.8825200000000002E-2</c:v>
                </c:pt>
                <c:pt idx="17499">
                  <c:v>9.9445199999999997E-2</c:v>
                </c:pt>
                <c:pt idx="17500">
                  <c:v>0.100067</c:v>
                </c:pt>
                <c:pt idx="17501">
                  <c:v>0.10069</c:v>
                </c:pt>
                <c:pt idx="17502">
                  <c:v>0.101314</c:v>
                </c:pt>
                <c:pt idx="17503">
                  <c:v>0.101937</c:v>
                </c:pt>
                <c:pt idx="17504">
                  <c:v>0.10256</c:v>
                </c:pt>
                <c:pt idx="17505">
                  <c:v>0.103183</c:v>
                </c:pt>
                <c:pt idx="17506">
                  <c:v>0.10380399999999999</c:v>
                </c:pt>
                <c:pt idx="17507">
                  <c:v>0.104424</c:v>
                </c:pt>
                <c:pt idx="17508">
                  <c:v>0.105042</c:v>
                </c:pt>
                <c:pt idx="17509">
                  <c:v>0.105658</c:v>
                </c:pt>
                <c:pt idx="17510">
                  <c:v>0.106269</c:v>
                </c:pt>
                <c:pt idx="17511">
                  <c:v>0.106877</c:v>
                </c:pt>
                <c:pt idx="17512">
                  <c:v>0.10747900000000001</c:v>
                </c:pt>
                <c:pt idx="17513">
                  <c:v>0.108075</c:v>
                </c:pt>
                <c:pt idx="17514">
                  <c:v>0.108665</c:v>
                </c:pt>
                <c:pt idx="17515">
                  <c:v>0.109248</c:v>
                </c:pt>
                <c:pt idx="17516">
                  <c:v>0.109823</c:v>
                </c:pt>
                <c:pt idx="17517">
                  <c:v>0.110389</c:v>
                </c:pt>
                <c:pt idx="17518">
                  <c:v>0.110946</c:v>
                </c:pt>
                <c:pt idx="17519">
                  <c:v>0.11149299999999999</c:v>
                </c:pt>
                <c:pt idx="17520">
                  <c:v>0.112029</c:v>
                </c:pt>
                <c:pt idx="17521">
                  <c:v>0.112554</c:v>
                </c:pt>
                <c:pt idx="17522">
                  <c:v>0.113067</c:v>
                </c:pt>
                <c:pt idx="17523">
                  <c:v>0.113568</c:v>
                </c:pt>
                <c:pt idx="17524">
                  <c:v>0.114056</c:v>
                </c:pt>
                <c:pt idx="17525">
                  <c:v>0.11453000000000001</c:v>
                </c:pt>
                <c:pt idx="17526">
                  <c:v>0.11498899999999999</c:v>
                </c:pt>
                <c:pt idx="17527">
                  <c:v>0.11543299999999999</c:v>
                </c:pt>
                <c:pt idx="17528">
                  <c:v>0.11586200000000001</c:v>
                </c:pt>
                <c:pt idx="17529">
                  <c:v>0.116274</c:v>
                </c:pt>
                <c:pt idx="17530">
                  <c:v>0.11667</c:v>
                </c:pt>
                <c:pt idx="17531">
                  <c:v>0.117048</c:v>
                </c:pt>
                <c:pt idx="17532">
                  <c:v>0.117409</c:v>
                </c:pt>
                <c:pt idx="17533">
                  <c:v>0.117752</c:v>
                </c:pt>
                <c:pt idx="17534">
                  <c:v>0.118076</c:v>
                </c:pt>
                <c:pt idx="17535">
                  <c:v>0.118381</c:v>
                </c:pt>
                <c:pt idx="17536">
                  <c:v>0.11866699999999999</c:v>
                </c:pt>
                <c:pt idx="17537">
                  <c:v>0.118935</c:v>
                </c:pt>
                <c:pt idx="17538">
                  <c:v>0.119183</c:v>
                </c:pt>
                <c:pt idx="17539">
                  <c:v>0.119412</c:v>
                </c:pt>
                <c:pt idx="17540">
                  <c:v>0.11962100000000001</c:v>
                </c:pt>
                <c:pt idx="17541">
                  <c:v>0.11981</c:v>
                </c:pt>
                <c:pt idx="17542">
                  <c:v>0.11998</c:v>
                </c:pt>
                <c:pt idx="17543">
                  <c:v>0.120129</c:v>
                </c:pt>
                <c:pt idx="17544">
                  <c:v>0.120257</c:v>
                </c:pt>
                <c:pt idx="17545">
                  <c:v>0.120364</c:v>
                </c:pt>
                <c:pt idx="17546">
                  <c:v>0.12045</c:v>
                </c:pt>
                <c:pt idx="17547">
                  <c:v>0.120516</c:v>
                </c:pt>
                <c:pt idx="17548">
                  <c:v>0.12056</c:v>
                </c:pt>
                <c:pt idx="17549">
                  <c:v>0.120584</c:v>
                </c:pt>
                <c:pt idx="17550">
                  <c:v>0.120587</c:v>
                </c:pt>
                <c:pt idx="17551">
                  <c:v>0.120569</c:v>
                </c:pt>
                <c:pt idx="17552">
                  <c:v>0.120531</c:v>
                </c:pt>
                <c:pt idx="17553">
                  <c:v>0.120472</c:v>
                </c:pt>
                <c:pt idx="17554">
                  <c:v>0.120394</c:v>
                </c:pt>
                <c:pt idx="17555">
                  <c:v>0.120296</c:v>
                </c:pt>
                <c:pt idx="17556">
                  <c:v>0.12017899999999999</c:v>
                </c:pt>
                <c:pt idx="17557">
                  <c:v>0.120043</c:v>
                </c:pt>
                <c:pt idx="17558">
                  <c:v>0.119889</c:v>
                </c:pt>
                <c:pt idx="17559">
                  <c:v>0.119718</c:v>
                </c:pt>
                <c:pt idx="17560">
                  <c:v>0.11953</c:v>
                </c:pt>
                <c:pt idx="17561">
                  <c:v>0.119325</c:v>
                </c:pt>
                <c:pt idx="17562">
                  <c:v>0.119103</c:v>
                </c:pt>
                <c:pt idx="17563">
                  <c:v>0.118865</c:v>
                </c:pt>
                <c:pt idx="17564">
                  <c:v>0.118613</c:v>
                </c:pt>
                <c:pt idx="17565">
                  <c:v>0.11834600000000001</c:v>
                </c:pt>
                <c:pt idx="17566">
                  <c:v>0.118066</c:v>
                </c:pt>
                <c:pt idx="17567">
                  <c:v>0.117772</c:v>
                </c:pt>
                <c:pt idx="17568">
                  <c:v>0.117465</c:v>
                </c:pt>
                <c:pt idx="17569">
                  <c:v>0.117146</c:v>
                </c:pt>
                <c:pt idx="17570">
                  <c:v>0.116815</c:v>
                </c:pt>
                <c:pt idx="17571">
                  <c:v>0.11647299999999999</c:v>
                </c:pt>
                <c:pt idx="17572">
                  <c:v>0.116121</c:v>
                </c:pt>
                <c:pt idx="17573">
                  <c:v>0.115759</c:v>
                </c:pt>
                <c:pt idx="17574">
                  <c:v>0.115387</c:v>
                </c:pt>
                <c:pt idx="17575">
                  <c:v>0.115006</c:v>
                </c:pt>
                <c:pt idx="17576">
                  <c:v>0.114616</c:v>
                </c:pt>
                <c:pt idx="17577">
                  <c:v>0.11422</c:v>
                </c:pt>
                <c:pt idx="17578">
                  <c:v>0.113816</c:v>
                </c:pt>
                <c:pt idx="17579">
                  <c:v>0.11340500000000001</c:v>
                </c:pt>
                <c:pt idx="17580">
                  <c:v>0.11298900000000001</c:v>
                </c:pt>
                <c:pt idx="17581">
                  <c:v>0.112568</c:v>
                </c:pt>
                <c:pt idx="17582">
                  <c:v>0.11214200000000001</c:v>
                </c:pt>
                <c:pt idx="17583">
                  <c:v>0.11171200000000001</c:v>
                </c:pt>
                <c:pt idx="17584">
                  <c:v>0.111278</c:v>
                </c:pt>
                <c:pt idx="17585">
                  <c:v>0.110841</c:v>
                </c:pt>
                <c:pt idx="17586">
                  <c:v>0.110402</c:v>
                </c:pt>
                <c:pt idx="17587">
                  <c:v>0.10996</c:v>
                </c:pt>
                <c:pt idx="17588">
                  <c:v>0.109518</c:v>
                </c:pt>
                <c:pt idx="17589">
                  <c:v>0.109074</c:v>
                </c:pt>
                <c:pt idx="17590">
                  <c:v>0.108629</c:v>
                </c:pt>
                <c:pt idx="17591">
                  <c:v>0.108184</c:v>
                </c:pt>
                <c:pt idx="17592">
                  <c:v>0.10774</c:v>
                </c:pt>
                <c:pt idx="17593">
                  <c:v>0.107296</c:v>
                </c:pt>
                <c:pt idx="17594">
                  <c:v>0.106854</c:v>
                </c:pt>
                <c:pt idx="17595">
                  <c:v>0.10641299999999999</c:v>
                </c:pt>
                <c:pt idx="17596">
                  <c:v>0.105976</c:v>
                </c:pt>
                <c:pt idx="17597">
                  <c:v>0.105541</c:v>
                </c:pt>
                <c:pt idx="17598">
                  <c:v>0.105111</c:v>
                </c:pt>
                <c:pt idx="17599">
                  <c:v>0.104684</c:v>
                </c:pt>
                <c:pt idx="17600">
                  <c:v>0.10426100000000001</c:v>
                </c:pt>
                <c:pt idx="17601">
                  <c:v>0.103843</c:v>
                </c:pt>
                <c:pt idx="17602">
                  <c:v>0.103431</c:v>
                </c:pt>
                <c:pt idx="17603">
                  <c:v>0.103024</c:v>
                </c:pt>
                <c:pt idx="17604">
                  <c:v>0.10262300000000001</c:v>
                </c:pt>
                <c:pt idx="17605">
                  <c:v>0.102227</c:v>
                </c:pt>
                <c:pt idx="17606">
                  <c:v>0.101836</c:v>
                </c:pt>
                <c:pt idx="17607">
                  <c:v>0.101451</c:v>
                </c:pt>
                <c:pt idx="17608">
                  <c:v>0.101072</c:v>
                </c:pt>
                <c:pt idx="17609">
                  <c:v>0.100699</c:v>
                </c:pt>
                <c:pt idx="17610">
                  <c:v>0.10033300000000001</c:v>
                </c:pt>
                <c:pt idx="17611">
                  <c:v>9.9973900000000004E-2</c:v>
                </c:pt>
                <c:pt idx="17612">
                  <c:v>9.9621299999999996E-2</c:v>
                </c:pt>
                <c:pt idx="17613">
                  <c:v>9.9275100000000005E-2</c:v>
                </c:pt>
                <c:pt idx="17614">
                  <c:v>9.8935400000000007E-2</c:v>
                </c:pt>
                <c:pt idx="17615">
                  <c:v>9.8602400000000007E-2</c:v>
                </c:pt>
                <c:pt idx="17616">
                  <c:v>9.8276299999999997E-2</c:v>
                </c:pt>
                <c:pt idx="17617">
                  <c:v>9.7957000000000002E-2</c:v>
                </c:pt>
                <c:pt idx="17618">
                  <c:v>9.7644499999999995E-2</c:v>
                </c:pt>
                <c:pt idx="17619">
                  <c:v>9.7338800000000003E-2</c:v>
                </c:pt>
                <c:pt idx="17620">
                  <c:v>9.7040000000000001E-2</c:v>
                </c:pt>
                <c:pt idx="17621">
                  <c:v>9.6748100000000004E-2</c:v>
                </c:pt>
                <c:pt idx="17622">
                  <c:v>9.6463400000000005E-2</c:v>
                </c:pt>
                <c:pt idx="17623">
                  <c:v>9.6185900000000005E-2</c:v>
                </c:pt>
                <c:pt idx="17624">
                  <c:v>9.5915600000000004E-2</c:v>
                </c:pt>
                <c:pt idx="17625">
                  <c:v>9.5652500000000001E-2</c:v>
                </c:pt>
                <c:pt idx="17626">
                  <c:v>9.5396700000000001E-2</c:v>
                </c:pt>
                <c:pt idx="17627">
                  <c:v>9.5148399999999994E-2</c:v>
                </c:pt>
                <c:pt idx="17628">
                  <c:v>9.4907900000000003E-2</c:v>
                </c:pt>
                <c:pt idx="17629">
                  <c:v>9.4674999999999995E-2</c:v>
                </c:pt>
                <c:pt idx="17630">
                  <c:v>9.44493E-2</c:v>
                </c:pt>
                <c:pt idx="17631">
                  <c:v>9.4230499999999995E-2</c:v>
                </c:pt>
                <c:pt idx="17632">
                  <c:v>9.4018199999999996E-2</c:v>
                </c:pt>
                <c:pt idx="17633">
                  <c:v>9.3812300000000001E-2</c:v>
                </c:pt>
                <c:pt idx="17634">
                  <c:v>9.3612399999999998E-2</c:v>
                </c:pt>
                <c:pt idx="17635">
                  <c:v>9.3418399999999999E-2</c:v>
                </c:pt>
                <c:pt idx="17636">
                  <c:v>9.3229900000000004E-2</c:v>
                </c:pt>
                <c:pt idx="17637">
                  <c:v>9.3046699999999996E-2</c:v>
                </c:pt>
                <c:pt idx="17638">
                  <c:v>9.2868599999999996E-2</c:v>
                </c:pt>
                <c:pt idx="17639">
                  <c:v>9.2695200000000005E-2</c:v>
                </c:pt>
                <c:pt idx="17640">
                  <c:v>9.2525899999999994E-2</c:v>
                </c:pt>
                <c:pt idx="17641">
                  <c:v>9.2360200000000003E-2</c:v>
                </c:pt>
                <c:pt idx="17642">
                  <c:v>9.2197699999999994E-2</c:v>
                </c:pt>
                <c:pt idx="17643">
                  <c:v>9.2038200000000001E-2</c:v>
                </c:pt>
                <c:pt idx="17644">
                  <c:v>9.18818E-2</c:v>
                </c:pt>
                <c:pt idx="17645">
                  <c:v>9.1728400000000002E-2</c:v>
                </c:pt>
                <c:pt idx="17646">
                  <c:v>9.1577800000000001E-2</c:v>
                </c:pt>
                <c:pt idx="17647">
                  <c:v>9.1429800000000006E-2</c:v>
                </c:pt>
                <c:pt idx="17648">
                  <c:v>9.1284100000000007E-2</c:v>
                </c:pt>
                <c:pt idx="17649">
                  <c:v>9.1140100000000002E-2</c:v>
                </c:pt>
                <c:pt idx="17650">
                  <c:v>9.0997499999999995E-2</c:v>
                </c:pt>
                <c:pt idx="17651">
                  <c:v>9.0855400000000003E-2</c:v>
                </c:pt>
                <c:pt idx="17652">
                  <c:v>9.0713500000000002E-2</c:v>
                </c:pt>
                <c:pt idx="17653">
                  <c:v>9.0571600000000002E-2</c:v>
                </c:pt>
                <c:pt idx="17654">
                  <c:v>9.0429300000000004E-2</c:v>
                </c:pt>
                <c:pt idx="17655">
                  <c:v>9.02863E-2</c:v>
                </c:pt>
                <c:pt idx="17656">
                  <c:v>9.0142200000000006E-2</c:v>
                </c:pt>
                <c:pt idx="17657">
                  <c:v>8.9996599999999996E-2</c:v>
                </c:pt>
                <c:pt idx="17658">
                  <c:v>8.9848999999999998E-2</c:v>
                </c:pt>
                <c:pt idx="17659">
                  <c:v>8.9699200000000007E-2</c:v>
                </c:pt>
                <c:pt idx="17660">
                  <c:v>8.9546899999999999E-2</c:v>
                </c:pt>
                <c:pt idx="17661">
                  <c:v>8.9392100000000002E-2</c:v>
                </c:pt>
                <c:pt idx="17662">
                  <c:v>8.92347E-2</c:v>
                </c:pt>
                <c:pt idx="17663">
                  <c:v>8.9074799999999996E-2</c:v>
                </c:pt>
                <c:pt idx="17664">
                  <c:v>8.8912500000000005E-2</c:v>
                </c:pt>
                <c:pt idx="17665">
                  <c:v>8.8747400000000004E-2</c:v>
                </c:pt>
                <c:pt idx="17666">
                  <c:v>8.8578699999999996E-2</c:v>
                </c:pt>
                <c:pt idx="17667">
                  <c:v>8.8405700000000004E-2</c:v>
                </c:pt>
                <c:pt idx="17668">
                  <c:v>8.82275E-2</c:v>
                </c:pt>
                <c:pt idx="17669">
                  <c:v>8.8043499999999997E-2</c:v>
                </c:pt>
                <c:pt idx="17670">
                  <c:v>8.7853000000000001E-2</c:v>
                </c:pt>
                <c:pt idx="17671">
                  <c:v>8.76551E-2</c:v>
                </c:pt>
                <c:pt idx="17672">
                  <c:v>8.7449100000000002E-2</c:v>
                </c:pt>
                <c:pt idx="17673">
                  <c:v>8.7234400000000004E-2</c:v>
                </c:pt>
                <c:pt idx="17674">
                  <c:v>8.7011099999999994E-2</c:v>
                </c:pt>
                <c:pt idx="17675">
                  <c:v>8.67787E-2</c:v>
                </c:pt>
                <c:pt idx="17676">
                  <c:v>8.65369E-2</c:v>
                </c:pt>
                <c:pt idx="17677">
                  <c:v>8.6285399999999998E-2</c:v>
                </c:pt>
                <c:pt idx="17678">
                  <c:v>8.6024199999999995E-2</c:v>
                </c:pt>
                <c:pt idx="17679">
                  <c:v>8.5752900000000007E-2</c:v>
                </c:pt>
                <c:pt idx="17680">
                  <c:v>8.5471500000000006E-2</c:v>
                </c:pt>
                <c:pt idx="17681">
                  <c:v>8.51798E-2</c:v>
                </c:pt>
                <c:pt idx="17682">
                  <c:v>8.4877599999999997E-2</c:v>
                </c:pt>
                <c:pt idx="17683">
                  <c:v>8.4564600000000004E-2</c:v>
                </c:pt>
                <c:pt idx="17684">
                  <c:v>8.4241099999999999E-2</c:v>
                </c:pt>
                <c:pt idx="17685">
                  <c:v>8.3907300000000004E-2</c:v>
                </c:pt>
                <c:pt idx="17686">
                  <c:v>8.3563100000000001E-2</c:v>
                </c:pt>
                <c:pt idx="17687">
                  <c:v>8.3208400000000002E-2</c:v>
                </c:pt>
                <c:pt idx="17688">
                  <c:v>8.2843799999999995E-2</c:v>
                </c:pt>
                <c:pt idx="17689">
                  <c:v>8.2469600000000004E-2</c:v>
                </c:pt>
                <c:pt idx="17690">
                  <c:v>8.2086300000000001E-2</c:v>
                </c:pt>
                <c:pt idx="17691">
                  <c:v>8.1694600000000006E-2</c:v>
                </c:pt>
                <c:pt idx="17692">
                  <c:v>8.12948E-2</c:v>
                </c:pt>
                <c:pt idx="17693">
                  <c:v>8.0887399999999998E-2</c:v>
                </c:pt>
                <c:pt idx="17694">
                  <c:v>8.0472500000000002E-2</c:v>
                </c:pt>
                <c:pt idx="17695">
                  <c:v>8.0049999999999996E-2</c:v>
                </c:pt>
                <c:pt idx="17696">
                  <c:v>7.9620499999999997E-2</c:v>
                </c:pt>
                <c:pt idx="17697">
                  <c:v>7.91848E-2</c:v>
                </c:pt>
                <c:pt idx="17698">
                  <c:v>7.8743800000000003E-2</c:v>
                </c:pt>
                <c:pt idx="17699">
                  <c:v>7.8297699999999998E-2</c:v>
                </c:pt>
                <c:pt idx="17700">
                  <c:v>7.7846700000000005E-2</c:v>
                </c:pt>
                <c:pt idx="17701">
                  <c:v>7.7391399999999999E-2</c:v>
                </c:pt>
                <c:pt idx="17702">
                  <c:v>7.6932899999999999E-2</c:v>
                </c:pt>
                <c:pt idx="17703">
                  <c:v>7.6472600000000002E-2</c:v>
                </c:pt>
                <c:pt idx="17704">
                  <c:v>7.6011200000000001E-2</c:v>
                </c:pt>
                <c:pt idx="17705">
                  <c:v>7.55493E-2</c:v>
                </c:pt>
                <c:pt idx="17706">
                  <c:v>7.5088600000000005E-2</c:v>
                </c:pt>
                <c:pt idx="17707">
                  <c:v>7.4630600000000005E-2</c:v>
                </c:pt>
                <c:pt idx="17708">
                  <c:v>7.41753E-2</c:v>
                </c:pt>
                <c:pt idx="17709">
                  <c:v>7.3720900000000006E-2</c:v>
                </c:pt>
                <c:pt idx="17710">
                  <c:v>7.3266100000000001E-2</c:v>
                </c:pt>
                <c:pt idx="17711">
                  <c:v>7.2813100000000006E-2</c:v>
                </c:pt>
                <c:pt idx="17712">
                  <c:v>7.2367299999999996E-2</c:v>
                </c:pt>
                <c:pt idx="17713">
                  <c:v>7.19331E-2</c:v>
                </c:pt>
                <c:pt idx="17714">
                  <c:v>7.1512500000000007E-2</c:v>
                </c:pt>
                <c:pt idx="17715">
                  <c:v>7.1105199999999993E-2</c:v>
                </c:pt>
                <c:pt idx="17716">
                  <c:v>7.0710700000000001E-2</c:v>
                </c:pt>
                <c:pt idx="17717">
                  <c:v>7.0330199999999995E-2</c:v>
                </c:pt>
                <c:pt idx="17718">
                  <c:v>6.9964700000000005E-2</c:v>
                </c:pt>
                <c:pt idx="17719">
                  <c:v>6.9614999999999996E-2</c:v>
                </c:pt>
                <c:pt idx="17720">
                  <c:v>6.9281899999999993E-2</c:v>
                </c:pt>
                <c:pt idx="17721">
                  <c:v>6.89665E-2</c:v>
                </c:pt>
                <c:pt idx="17722">
                  <c:v>6.8669400000000005E-2</c:v>
                </c:pt>
                <c:pt idx="17723">
                  <c:v>6.8390400000000004E-2</c:v>
                </c:pt>
                <c:pt idx="17724">
                  <c:v>6.8129200000000001E-2</c:v>
                </c:pt>
                <c:pt idx="17725">
                  <c:v>6.7885699999999993E-2</c:v>
                </c:pt>
                <c:pt idx="17726">
                  <c:v>6.7660399999999996E-2</c:v>
                </c:pt>
                <c:pt idx="17727">
                  <c:v>6.7453100000000002E-2</c:v>
                </c:pt>
                <c:pt idx="17728">
                  <c:v>6.7263600000000007E-2</c:v>
                </c:pt>
                <c:pt idx="17729">
                  <c:v>6.7091899999999996E-2</c:v>
                </c:pt>
                <c:pt idx="17730">
                  <c:v>6.6938800000000007E-2</c:v>
                </c:pt>
                <c:pt idx="17731">
                  <c:v>6.6806500000000005E-2</c:v>
                </c:pt>
                <c:pt idx="17732">
                  <c:v>6.6696699999999998E-2</c:v>
                </c:pt>
                <c:pt idx="17733">
                  <c:v>6.6608899999999999E-2</c:v>
                </c:pt>
                <c:pt idx="17734">
                  <c:v>6.6541199999999995E-2</c:v>
                </c:pt>
                <c:pt idx="17735">
                  <c:v>6.6491400000000006E-2</c:v>
                </c:pt>
                <c:pt idx="17736">
                  <c:v>6.6458500000000004E-2</c:v>
                </c:pt>
                <c:pt idx="17737">
                  <c:v>6.6442600000000004E-2</c:v>
                </c:pt>
                <c:pt idx="17738">
                  <c:v>6.64439E-2</c:v>
                </c:pt>
                <c:pt idx="17739">
                  <c:v>6.6463900000000006E-2</c:v>
                </c:pt>
                <c:pt idx="17740">
                  <c:v>6.6505099999999998E-2</c:v>
                </c:pt>
                <c:pt idx="17741">
                  <c:v>6.6570000000000004E-2</c:v>
                </c:pt>
                <c:pt idx="17742">
                  <c:v>6.6658599999999998E-2</c:v>
                </c:pt>
                <c:pt idx="17743">
                  <c:v>6.6767699999999999E-2</c:v>
                </c:pt>
                <c:pt idx="17744">
                  <c:v>6.6894700000000001E-2</c:v>
                </c:pt>
                <c:pt idx="17745">
                  <c:v>6.7039500000000002E-2</c:v>
                </c:pt>
                <c:pt idx="17746">
                  <c:v>6.7203499999999999E-2</c:v>
                </c:pt>
                <c:pt idx="17747">
                  <c:v>6.7385799999999996E-2</c:v>
                </c:pt>
                <c:pt idx="17748">
                  <c:v>6.7583500000000005E-2</c:v>
                </c:pt>
                <c:pt idx="17749">
                  <c:v>6.7794099999999996E-2</c:v>
                </c:pt>
                <c:pt idx="17750">
                  <c:v>6.8016999999999994E-2</c:v>
                </c:pt>
                <c:pt idx="17751">
                  <c:v>6.8252300000000002E-2</c:v>
                </c:pt>
                <c:pt idx="17752">
                  <c:v>6.8499400000000002E-2</c:v>
                </c:pt>
                <c:pt idx="17753">
                  <c:v>6.8757700000000005E-2</c:v>
                </c:pt>
                <c:pt idx="17754">
                  <c:v>6.9027599999999995E-2</c:v>
                </c:pt>
                <c:pt idx="17755">
                  <c:v>6.9309700000000002E-2</c:v>
                </c:pt>
                <c:pt idx="17756">
                  <c:v>6.9605E-2</c:v>
                </c:pt>
                <c:pt idx="17757">
                  <c:v>6.9913000000000003E-2</c:v>
                </c:pt>
                <c:pt idx="17758">
                  <c:v>7.0231199999999994E-2</c:v>
                </c:pt>
                <c:pt idx="17759">
                  <c:v>7.0555900000000005E-2</c:v>
                </c:pt>
                <c:pt idx="17760">
                  <c:v>7.0884600000000006E-2</c:v>
                </c:pt>
                <c:pt idx="17761">
                  <c:v>7.1216199999999993E-2</c:v>
                </c:pt>
                <c:pt idx="17762">
                  <c:v>7.1550500000000003E-2</c:v>
                </c:pt>
                <c:pt idx="17763">
                  <c:v>7.1886099999999994E-2</c:v>
                </c:pt>
                <c:pt idx="17764">
                  <c:v>7.2220199999999998E-2</c:v>
                </c:pt>
                <c:pt idx="17765">
                  <c:v>7.2549100000000005E-2</c:v>
                </c:pt>
                <c:pt idx="17766">
                  <c:v>7.2870299999999999E-2</c:v>
                </c:pt>
                <c:pt idx="17767">
                  <c:v>7.3182800000000006E-2</c:v>
                </c:pt>
                <c:pt idx="17768">
                  <c:v>7.3484300000000002E-2</c:v>
                </c:pt>
                <c:pt idx="17769">
                  <c:v>7.37709E-2</c:v>
                </c:pt>
                <c:pt idx="17770">
                  <c:v>7.4039099999999997E-2</c:v>
                </c:pt>
                <c:pt idx="17771">
                  <c:v>7.4285299999999999E-2</c:v>
                </c:pt>
                <c:pt idx="17772">
                  <c:v>7.4503799999999995E-2</c:v>
                </c:pt>
                <c:pt idx="17773">
                  <c:v>7.4690699999999999E-2</c:v>
                </c:pt>
                <c:pt idx="17774">
                  <c:v>7.4845900000000007E-2</c:v>
                </c:pt>
                <c:pt idx="17775">
                  <c:v>7.4969900000000006E-2</c:v>
                </c:pt>
                <c:pt idx="17776">
                  <c:v>7.5060199999999994E-2</c:v>
                </c:pt>
                <c:pt idx="17777">
                  <c:v>7.5112700000000004E-2</c:v>
                </c:pt>
                <c:pt idx="17778">
                  <c:v>7.5124999999999997E-2</c:v>
                </c:pt>
                <c:pt idx="17779">
                  <c:v>7.5096800000000005E-2</c:v>
                </c:pt>
                <c:pt idx="17780">
                  <c:v>7.5027399999999994E-2</c:v>
                </c:pt>
                <c:pt idx="17781">
                  <c:v>7.4914800000000004E-2</c:v>
                </c:pt>
                <c:pt idx="17782">
                  <c:v>7.4756699999999995E-2</c:v>
                </c:pt>
                <c:pt idx="17783">
                  <c:v>7.4550900000000003E-2</c:v>
                </c:pt>
                <c:pt idx="17784">
                  <c:v>7.4295399999999998E-2</c:v>
                </c:pt>
                <c:pt idx="17785">
                  <c:v>7.3988600000000002E-2</c:v>
                </c:pt>
                <c:pt idx="17786">
                  <c:v>7.3629E-2</c:v>
                </c:pt>
                <c:pt idx="17787">
                  <c:v>7.3214500000000002E-2</c:v>
                </c:pt>
                <c:pt idx="17788">
                  <c:v>7.2744400000000001E-2</c:v>
                </c:pt>
                <c:pt idx="17789">
                  <c:v>7.22188E-2</c:v>
                </c:pt>
                <c:pt idx="17790">
                  <c:v>7.1636699999999998E-2</c:v>
                </c:pt>
                <c:pt idx="17791">
                  <c:v>7.0995199999999994E-2</c:v>
                </c:pt>
                <c:pt idx="17792">
                  <c:v>7.0292599999999997E-2</c:v>
                </c:pt>
                <c:pt idx="17793">
                  <c:v>6.9529300000000002E-2</c:v>
                </c:pt>
                <c:pt idx="17794">
                  <c:v>6.8705000000000002E-2</c:v>
                </c:pt>
                <c:pt idx="17795">
                  <c:v>6.78174E-2</c:v>
                </c:pt>
                <c:pt idx="17796">
                  <c:v>6.6863699999999998E-2</c:v>
                </c:pt>
                <c:pt idx="17797">
                  <c:v>6.58416E-2</c:v>
                </c:pt>
                <c:pt idx="17798">
                  <c:v>6.4750100000000005E-2</c:v>
                </c:pt>
                <c:pt idx="17799">
                  <c:v>6.3588199999999998E-2</c:v>
                </c:pt>
                <c:pt idx="17800">
                  <c:v>6.2354E-2</c:v>
                </c:pt>
                <c:pt idx="17801">
                  <c:v>6.10442E-2</c:v>
                </c:pt>
                <c:pt idx="17802">
                  <c:v>5.9655699999999999E-2</c:v>
                </c:pt>
                <c:pt idx="17803">
                  <c:v>5.8187099999999999E-2</c:v>
                </c:pt>
                <c:pt idx="17804">
                  <c:v>5.6638800000000003E-2</c:v>
                </c:pt>
                <c:pt idx="17805">
                  <c:v>5.5013100000000002E-2</c:v>
                </c:pt>
                <c:pt idx="17806">
                  <c:v>5.33123E-2</c:v>
                </c:pt>
                <c:pt idx="17807">
                  <c:v>5.1539599999999998E-2</c:v>
                </c:pt>
                <c:pt idx="17808">
                  <c:v>4.9698199999999998E-2</c:v>
                </c:pt>
                <c:pt idx="17809">
                  <c:v>4.77869E-2</c:v>
                </c:pt>
                <c:pt idx="17810">
                  <c:v>4.58012E-2</c:v>
                </c:pt>
                <c:pt idx="17811">
                  <c:v>4.3739399999999998E-2</c:v>
                </c:pt>
                <c:pt idx="17812">
                  <c:v>4.1605299999999998E-2</c:v>
                </c:pt>
                <c:pt idx="17813">
                  <c:v>3.9403399999999998E-2</c:v>
                </c:pt>
                <c:pt idx="17814">
                  <c:v>3.7136200000000001E-2</c:v>
                </c:pt>
                <c:pt idx="17815">
                  <c:v>3.4804500000000002E-2</c:v>
                </c:pt>
                <c:pt idx="17816">
                  <c:v>3.2408899999999997E-2</c:v>
                </c:pt>
                <c:pt idx="17817">
                  <c:v>2.9948700000000002E-2</c:v>
                </c:pt>
                <c:pt idx="17818">
                  <c:v>2.7423900000000001E-2</c:v>
                </c:pt>
                <c:pt idx="17819">
                  <c:v>2.4836E-2</c:v>
                </c:pt>
                <c:pt idx="17820">
                  <c:v>2.21868E-2</c:v>
                </c:pt>
                <c:pt idx="17821">
                  <c:v>1.9476899999999998E-2</c:v>
                </c:pt>
                <c:pt idx="17822">
                  <c:v>1.6707699999999999E-2</c:v>
                </c:pt>
                <c:pt idx="17823">
                  <c:v>1.3882800000000001E-2</c:v>
                </c:pt>
                <c:pt idx="17824">
                  <c:v>1.1007299999999999E-2</c:v>
                </c:pt>
                <c:pt idx="17825" formatCode="0.00E+00">
                  <c:v>8.0846200000000007E-3</c:v>
                </c:pt>
                <c:pt idx="17826" formatCode="0.00E+00">
                  <c:v>5.1154800000000004E-3</c:v>
                </c:pt>
                <c:pt idx="17827" formatCode="0.00E+00">
                  <c:v>2.09968E-3</c:v>
                </c:pt>
                <c:pt idx="17828" formatCode="0.00E+00">
                  <c:v>-9.6228299999999998E-4</c:v>
                </c:pt>
                <c:pt idx="17829" formatCode="0.00E+00">
                  <c:v>-4.0687800000000001E-3</c:v>
                </c:pt>
                <c:pt idx="17830" formatCode="0.00E+00">
                  <c:v>-7.2174300000000004E-3</c:v>
                </c:pt>
                <c:pt idx="17831">
                  <c:v>-1.04052E-2</c:v>
                </c:pt>
                <c:pt idx="17832">
                  <c:v>-1.3628700000000001E-2</c:v>
                </c:pt>
                <c:pt idx="17833">
                  <c:v>-1.6885000000000001E-2</c:v>
                </c:pt>
                <c:pt idx="17834">
                  <c:v>-2.0170500000000001E-2</c:v>
                </c:pt>
                <c:pt idx="17835">
                  <c:v>-2.3480899999999999E-2</c:v>
                </c:pt>
                <c:pt idx="17836">
                  <c:v>-2.6810299999999999E-2</c:v>
                </c:pt>
                <c:pt idx="17837">
                  <c:v>-3.0152499999999999E-2</c:v>
                </c:pt>
                <c:pt idx="17838">
                  <c:v>-3.35033E-2</c:v>
                </c:pt>
                <c:pt idx="17839">
                  <c:v>-3.6860799999999999E-2</c:v>
                </c:pt>
                <c:pt idx="17840">
                  <c:v>-4.0225999999999998E-2</c:v>
                </c:pt>
                <c:pt idx="17841">
                  <c:v>-4.3599800000000001E-2</c:v>
                </c:pt>
                <c:pt idx="17842">
                  <c:v>-4.69795E-2</c:v>
                </c:pt>
                <c:pt idx="17843">
                  <c:v>-5.0360700000000001E-2</c:v>
                </c:pt>
                <c:pt idx="17844">
                  <c:v>-5.3739000000000002E-2</c:v>
                </c:pt>
                <c:pt idx="17845">
                  <c:v>-5.71107E-2</c:v>
                </c:pt>
                <c:pt idx="17846">
                  <c:v>-6.0473499999999999E-2</c:v>
                </c:pt>
                <c:pt idx="17847">
                  <c:v>-6.3824199999999998E-2</c:v>
                </c:pt>
                <c:pt idx="17848">
                  <c:v>-6.7156099999999996E-2</c:v>
                </c:pt>
                <c:pt idx="17849">
                  <c:v>-7.0461999999999997E-2</c:v>
                </c:pt>
                <c:pt idx="17850">
                  <c:v>-7.3738100000000001E-2</c:v>
                </c:pt>
                <c:pt idx="17851">
                  <c:v>-7.6983599999999999E-2</c:v>
                </c:pt>
                <c:pt idx="17852">
                  <c:v>-8.01978E-2</c:v>
                </c:pt>
                <c:pt idx="17853">
                  <c:v>-8.3378900000000006E-2</c:v>
                </c:pt>
                <c:pt idx="17854">
                  <c:v>-8.6523699999999995E-2</c:v>
                </c:pt>
                <c:pt idx="17855">
                  <c:v>-8.9628200000000005E-2</c:v>
                </c:pt>
                <c:pt idx="17856">
                  <c:v>-9.2683399999999999E-2</c:v>
                </c:pt>
                <c:pt idx="17857">
                  <c:v>-9.5678200000000005E-2</c:v>
                </c:pt>
                <c:pt idx="17858">
                  <c:v>-9.8606399999999997E-2</c:v>
                </c:pt>
                <c:pt idx="17859">
                  <c:v>-0.101469</c:v>
                </c:pt>
                <c:pt idx="17860">
                  <c:v>-0.104267</c:v>
                </c:pt>
                <c:pt idx="17861">
                  <c:v>-0.106999</c:v>
                </c:pt>
                <c:pt idx="17862">
                  <c:v>-0.109663</c:v>
                </c:pt>
                <c:pt idx="17863">
                  <c:v>-0.112259</c:v>
                </c:pt>
                <c:pt idx="17864">
                  <c:v>-0.114786</c:v>
                </c:pt>
                <c:pt idx="17865">
                  <c:v>-0.11723699999999999</c:v>
                </c:pt>
                <c:pt idx="17866">
                  <c:v>-0.11960999999999999</c:v>
                </c:pt>
                <c:pt idx="17867">
                  <c:v>-0.12189999999999999</c:v>
                </c:pt>
                <c:pt idx="17868">
                  <c:v>-0.124107</c:v>
                </c:pt>
                <c:pt idx="17869">
                  <c:v>-0.12622900000000001</c:v>
                </c:pt>
                <c:pt idx="17870">
                  <c:v>-0.12826499999999999</c:v>
                </c:pt>
                <c:pt idx="17871">
                  <c:v>-0.130217</c:v>
                </c:pt>
                <c:pt idx="17872">
                  <c:v>-0.13208700000000001</c:v>
                </c:pt>
                <c:pt idx="17873">
                  <c:v>-0.13387399999999999</c:v>
                </c:pt>
                <c:pt idx="17874">
                  <c:v>-0.13558000000000001</c:v>
                </c:pt>
                <c:pt idx="17875">
                  <c:v>-0.13720099999999999</c:v>
                </c:pt>
                <c:pt idx="17876">
                  <c:v>-0.138733</c:v>
                </c:pt>
                <c:pt idx="17877">
                  <c:v>-0.14017499999999999</c:v>
                </c:pt>
                <c:pt idx="17878">
                  <c:v>-0.14152200000000001</c:v>
                </c:pt>
                <c:pt idx="17879">
                  <c:v>-0.14277400000000001</c:v>
                </c:pt>
                <c:pt idx="17880">
                  <c:v>-0.143927</c:v>
                </c:pt>
                <c:pt idx="17881">
                  <c:v>-0.14498</c:v>
                </c:pt>
                <c:pt idx="17882">
                  <c:v>-0.14593200000000001</c:v>
                </c:pt>
                <c:pt idx="17883">
                  <c:v>-0.146783</c:v>
                </c:pt>
                <c:pt idx="17884">
                  <c:v>-0.147538</c:v>
                </c:pt>
                <c:pt idx="17885">
                  <c:v>-0.148201</c:v>
                </c:pt>
                <c:pt idx="17886">
                  <c:v>-0.14877299999999999</c:v>
                </c:pt>
                <c:pt idx="17887">
                  <c:v>-0.149253</c:v>
                </c:pt>
                <c:pt idx="17888">
                  <c:v>-0.149641</c:v>
                </c:pt>
                <c:pt idx="17889">
                  <c:v>-0.14993300000000001</c:v>
                </c:pt>
                <c:pt idx="17890">
                  <c:v>-0.15013299999999999</c:v>
                </c:pt>
                <c:pt idx="17891">
                  <c:v>-0.15024299999999999</c:v>
                </c:pt>
                <c:pt idx="17892">
                  <c:v>-0.15026800000000001</c:v>
                </c:pt>
                <c:pt idx="17893">
                  <c:v>-0.15020900000000001</c:v>
                </c:pt>
                <c:pt idx="17894">
                  <c:v>-0.15007400000000001</c:v>
                </c:pt>
                <c:pt idx="17895">
                  <c:v>-0.149868</c:v>
                </c:pt>
                <c:pt idx="17896">
                  <c:v>-0.149591</c:v>
                </c:pt>
                <c:pt idx="17897">
                  <c:v>-0.14924399999999999</c:v>
                </c:pt>
                <c:pt idx="17898">
                  <c:v>-0.14882999999999999</c:v>
                </c:pt>
                <c:pt idx="17899">
                  <c:v>-0.14835200000000001</c:v>
                </c:pt>
                <c:pt idx="17900">
                  <c:v>-0.147813</c:v>
                </c:pt>
                <c:pt idx="17901">
                  <c:v>-0.14721300000000001</c:v>
                </c:pt>
                <c:pt idx="17902">
                  <c:v>-0.14655399999999999</c:v>
                </c:pt>
                <c:pt idx="17903">
                  <c:v>-0.145841</c:v>
                </c:pt>
                <c:pt idx="17904">
                  <c:v>-0.14507800000000001</c:v>
                </c:pt>
                <c:pt idx="17905">
                  <c:v>-0.144264</c:v>
                </c:pt>
                <c:pt idx="17906">
                  <c:v>-0.143397</c:v>
                </c:pt>
                <c:pt idx="17907">
                  <c:v>-0.14247499999999999</c:v>
                </c:pt>
                <c:pt idx="17908">
                  <c:v>-0.14149999999999999</c:v>
                </c:pt>
                <c:pt idx="17909">
                  <c:v>-0.14046900000000001</c:v>
                </c:pt>
                <c:pt idx="17910">
                  <c:v>-0.13938200000000001</c:v>
                </c:pt>
                <c:pt idx="17911">
                  <c:v>-0.138239</c:v>
                </c:pt>
                <c:pt idx="17912">
                  <c:v>-0.137047</c:v>
                </c:pt>
                <c:pt idx="17913">
                  <c:v>-0.13581199999999999</c:v>
                </c:pt>
                <c:pt idx="17914">
                  <c:v>-0.13453799999999999</c:v>
                </c:pt>
                <c:pt idx="17915">
                  <c:v>-0.13322899999999999</c:v>
                </c:pt>
                <c:pt idx="17916">
                  <c:v>-0.13189100000000001</c:v>
                </c:pt>
                <c:pt idx="17917">
                  <c:v>-0.130524</c:v>
                </c:pt>
                <c:pt idx="17918">
                  <c:v>-0.12912999999999999</c:v>
                </c:pt>
                <c:pt idx="17919">
                  <c:v>-0.12771199999999999</c:v>
                </c:pt>
                <c:pt idx="17920">
                  <c:v>-0.126274</c:v>
                </c:pt>
                <c:pt idx="17921">
                  <c:v>-0.124823</c:v>
                </c:pt>
                <c:pt idx="17922">
                  <c:v>-0.123362</c:v>
                </c:pt>
                <c:pt idx="17923">
                  <c:v>-0.12189</c:v>
                </c:pt>
                <c:pt idx="17924">
                  <c:v>-0.120411</c:v>
                </c:pt>
                <c:pt idx="17925">
                  <c:v>-0.118932</c:v>
                </c:pt>
                <c:pt idx="17926">
                  <c:v>-0.11745999999999999</c:v>
                </c:pt>
                <c:pt idx="17927">
                  <c:v>-0.115997</c:v>
                </c:pt>
                <c:pt idx="17928">
                  <c:v>-0.114537</c:v>
                </c:pt>
                <c:pt idx="17929">
                  <c:v>-0.113076</c:v>
                </c:pt>
                <c:pt idx="17930">
                  <c:v>-0.11161</c:v>
                </c:pt>
                <c:pt idx="17931">
                  <c:v>-0.11014</c:v>
                </c:pt>
                <c:pt idx="17932">
                  <c:v>-0.108667</c:v>
                </c:pt>
                <c:pt idx="17933">
                  <c:v>-0.107194</c:v>
                </c:pt>
                <c:pt idx="17934">
                  <c:v>-0.10571999999999999</c:v>
                </c:pt>
                <c:pt idx="17935">
                  <c:v>-0.104256</c:v>
                </c:pt>
                <c:pt idx="17936">
                  <c:v>-0.102813</c:v>
                </c:pt>
                <c:pt idx="17937">
                  <c:v>-0.101394</c:v>
                </c:pt>
                <c:pt idx="17938">
                  <c:v>-9.99969E-2</c:v>
                </c:pt>
                <c:pt idx="17939">
                  <c:v>-9.8621E-2</c:v>
                </c:pt>
                <c:pt idx="17940">
                  <c:v>-9.7266900000000003E-2</c:v>
                </c:pt>
                <c:pt idx="17941">
                  <c:v>-9.5935000000000006E-2</c:v>
                </c:pt>
                <c:pt idx="17942">
                  <c:v>-9.4625799999999996E-2</c:v>
                </c:pt>
                <c:pt idx="17943">
                  <c:v>-9.3343099999999998E-2</c:v>
                </c:pt>
                <c:pt idx="17944">
                  <c:v>-9.2092900000000005E-2</c:v>
                </c:pt>
                <c:pt idx="17945">
                  <c:v>-9.0880299999999997E-2</c:v>
                </c:pt>
                <c:pt idx="17946">
                  <c:v>-8.9710799999999993E-2</c:v>
                </c:pt>
                <c:pt idx="17947">
                  <c:v>-8.8589399999999999E-2</c:v>
                </c:pt>
                <c:pt idx="17948">
                  <c:v>-8.7519100000000002E-2</c:v>
                </c:pt>
                <c:pt idx="17949">
                  <c:v>-8.6500199999999999E-2</c:v>
                </c:pt>
                <c:pt idx="17950">
                  <c:v>-8.5533499999999998E-2</c:v>
                </c:pt>
                <c:pt idx="17951">
                  <c:v>-8.4620399999999998E-2</c:v>
                </c:pt>
                <c:pt idx="17952">
                  <c:v>-8.3762400000000001E-2</c:v>
                </c:pt>
                <c:pt idx="17953">
                  <c:v>-8.29622E-2</c:v>
                </c:pt>
                <c:pt idx="17954">
                  <c:v>-8.2221500000000003E-2</c:v>
                </c:pt>
                <c:pt idx="17955">
                  <c:v>-8.1539799999999996E-2</c:v>
                </c:pt>
                <c:pt idx="17956">
                  <c:v>-8.0915100000000004E-2</c:v>
                </c:pt>
                <c:pt idx="17957">
                  <c:v>-8.0345600000000003E-2</c:v>
                </c:pt>
                <c:pt idx="17958">
                  <c:v>-7.9832799999999995E-2</c:v>
                </c:pt>
                <c:pt idx="17959">
                  <c:v>-7.9378599999999994E-2</c:v>
                </c:pt>
                <c:pt idx="17960">
                  <c:v>-7.8982200000000002E-2</c:v>
                </c:pt>
                <c:pt idx="17961">
                  <c:v>-7.8641000000000003E-2</c:v>
                </c:pt>
                <c:pt idx="17962">
                  <c:v>-7.8354199999999999E-2</c:v>
                </c:pt>
                <c:pt idx="17963">
                  <c:v>-7.8122800000000006E-2</c:v>
                </c:pt>
                <c:pt idx="17964">
                  <c:v>-7.7949299999999999E-2</c:v>
                </c:pt>
                <c:pt idx="17965">
                  <c:v>-7.7839199999999997E-2</c:v>
                </c:pt>
                <c:pt idx="17966">
                  <c:v>-7.7800300000000003E-2</c:v>
                </c:pt>
                <c:pt idx="17967">
                  <c:v>-7.7837199999999995E-2</c:v>
                </c:pt>
                <c:pt idx="17968">
                  <c:v>-7.7952199999999999E-2</c:v>
                </c:pt>
                <c:pt idx="17969">
                  <c:v>-7.8146999999999994E-2</c:v>
                </c:pt>
                <c:pt idx="17970">
                  <c:v>-7.84218E-2</c:v>
                </c:pt>
                <c:pt idx="17971">
                  <c:v>-7.8776499999999999E-2</c:v>
                </c:pt>
                <c:pt idx="17972">
                  <c:v>-7.92099E-2</c:v>
                </c:pt>
                <c:pt idx="17973">
                  <c:v>-7.9717200000000002E-2</c:v>
                </c:pt>
                <c:pt idx="17974">
                  <c:v>-8.0292299999999997E-2</c:v>
                </c:pt>
                <c:pt idx="17975">
                  <c:v>-8.0933500000000005E-2</c:v>
                </c:pt>
                <c:pt idx="17976">
                  <c:v>-8.1645400000000007E-2</c:v>
                </c:pt>
                <c:pt idx="17977">
                  <c:v>-8.2434599999999997E-2</c:v>
                </c:pt>
                <c:pt idx="17978">
                  <c:v>-8.3302799999999996E-2</c:v>
                </c:pt>
                <c:pt idx="17979">
                  <c:v>-8.4245700000000007E-2</c:v>
                </c:pt>
                <c:pt idx="17980">
                  <c:v>-8.5258899999999999E-2</c:v>
                </c:pt>
                <c:pt idx="17981">
                  <c:v>-8.6339700000000005E-2</c:v>
                </c:pt>
                <c:pt idx="17982">
                  <c:v>-8.74857E-2</c:v>
                </c:pt>
                <c:pt idx="17983">
                  <c:v>-8.8694099999999998E-2</c:v>
                </c:pt>
                <c:pt idx="17984">
                  <c:v>-8.9964199999999994E-2</c:v>
                </c:pt>
                <c:pt idx="17985">
                  <c:v>-9.12993E-2</c:v>
                </c:pt>
                <c:pt idx="17986">
                  <c:v>-9.2702199999999998E-2</c:v>
                </c:pt>
                <c:pt idx="17987">
                  <c:v>-9.4173800000000002E-2</c:v>
                </c:pt>
                <c:pt idx="17988">
                  <c:v>-9.5715499999999995E-2</c:v>
                </c:pt>
                <c:pt idx="17989">
                  <c:v>-9.7326800000000005E-2</c:v>
                </c:pt>
                <c:pt idx="17990">
                  <c:v>-9.9002499999999993E-2</c:v>
                </c:pt>
                <c:pt idx="17991">
                  <c:v>-0.10073500000000001</c:v>
                </c:pt>
                <c:pt idx="17992">
                  <c:v>-0.102524</c:v>
                </c:pt>
                <c:pt idx="17993">
                  <c:v>-0.10437200000000001</c:v>
                </c:pt>
                <c:pt idx="17994">
                  <c:v>-0.106285</c:v>
                </c:pt>
                <c:pt idx="17995">
                  <c:v>-0.108267</c:v>
                </c:pt>
                <c:pt idx="17996">
                  <c:v>-0.11032</c:v>
                </c:pt>
                <c:pt idx="17997">
                  <c:v>-0.112442</c:v>
                </c:pt>
                <c:pt idx="17998">
                  <c:v>-0.11462899999999999</c:v>
                </c:pt>
                <c:pt idx="17999">
                  <c:v>-0.116872</c:v>
                </c:pt>
                <c:pt idx="18000">
                  <c:v>-0.11916300000000001</c:v>
                </c:pt>
                <c:pt idx="18001">
                  <c:v>-0.12149600000000001</c:v>
                </c:pt>
                <c:pt idx="18002">
                  <c:v>-0.12386900000000001</c:v>
                </c:pt>
                <c:pt idx="18003">
                  <c:v>-0.126278</c:v>
                </c:pt>
                <c:pt idx="18004">
                  <c:v>-0.128715</c:v>
                </c:pt>
                <c:pt idx="18005">
                  <c:v>-0.13117699999999999</c:v>
                </c:pt>
                <c:pt idx="18006">
                  <c:v>-0.13366700000000001</c:v>
                </c:pt>
                <c:pt idx="18007">
                  <c:v>-0.13619100000000001</c:v>
                </c:pt>
                <c:pt idx="18008">
                  <c:v>-0.13875299999999999</c:v>
                </c:pt>
                <c:pt idx="18009">
                  <c:v>-0.14135700000000001</c:v>
                </c:pt>
                <c:pt idx="18010">
                  <c:v>-0.14400499999999999</c:v>
                </c:pt>
                <c:pt idx="18011">
                  <c:v>-0.146698</c:v>
                </c:pt>
                <c:pt idx="18012">
                  <c:v>-0.14943500000000001</c:v>
                </c:pt>
                <c:pt idx="18013">
                  <c:v>-0.15221299999999999</c:v>
                </c:pt>
                <c:pt idx="18014">
                  <c:v>-0.15503</c:v>
                </c:pt>
                <c:pt idx="18015">
                  <c:v>-0.157885</c:v>
                </c:pt>
                <c:pt idx="18016">
                  <c:v>-0.160778</c:v>
                </c:pt>
                <c:pt idx="18017">
                  <c:v>-0.16370599999999999</c:v>
                </c:pt>
                <c:pt idx="18018">
                  <c:v>-0.16666800000000001</c:v>
                </c:pt>
                <c:pt idx="18019">
                  <c:v>-0.16966300000000001</c:v>
                </c:pt>
                <c:pt idx="18020">
                  <c:v>-0.17268900000000001</c:v>
                </c:pt>
                <c:pt idx="18021">
                  <c:v>-0.17574000000000001</c:v>
                </c:pt>
                <c:pt idx="18022">
                  <c:v>-0.17880499999999999</c:v>
                </c:pt>
                <c:pt idx="18023">
                  <c:v>-0.18187400000000001</c:v>
                </c:pt>
                <c:pt idx="18024">
                  <c:v>-0.184946</c:v>
                </c:pt>
                <c:pt idx="18025">
                  <c:v>-0.188023</c:v>
                </c:pt>
                <c:pt idx="18026">
                  <c:v>-0.191106</c:v>
                </c:pt>
                <c:pt idx="18027">
                  <c:v>-0.19419400000000001</c:v>
                </c:pt>
                <c:pt idx="18028">
                  <c:v>-0.19728399999999999</c:v>
                </c:pt>
                <c:pt idx="18029">
                  <c:v>-0.200376</c:v>
                </c:pt>
                <c:pt idx="18030">
                  <c:v>-0.20346900000000001</c:v>
                </c:pt>
                <c:pt idx="18031">
                  <c:v>-0.20655799999999999</c:v>
                </c:pt>
                <c:pt idx="18032">
                  <c:v>-0.20963899999999999</c:v>
                </c:pt>
                <c:pt idx="18033">
                  <c:v>-0.21270500000000001</c:v>
                </c:pt>
                <c:pt idx="18034">
                  <c:v>-0.21575</c:v>
                </c:pt>
                <c:pt idx="18035">
                  <c:v>-0.21877099999999999</c:v>
                </c:pt>
                <c:pt idx="18036">
                  <c:v>-0.22176899999999999</c:v>
                </c:pt>
                <c:pt idx="18037">
                  <c:v>-0.22475000000000001</c:v>
                </c:pt>
                <c:pt idx="18038">
                  <c:v>-0.227717</c:v>
                </c:pt>
                <c:pt idx="18039">
                  <c:v>-0.23067299999999999</c:v>
                </c:pt>
                <c:pt idx="18040">
                  <c:v>-0.23361799999999999</c:v>
                </c:pt>
                <c:pt idx="18041">
                  <c:v>-0.23654900000000001</c:v>
                </c:pt>
                <c:pt idx="18042">
                  <c:v>-0.23946200000000001</c:v>
                </c:pt>
                <c:pt idx="18043">
                  <c:v>-0.24235799999999999</c:v>
                </c:pt>
                <c:pt idx="18044">
                  <c:v>-0.24524599999999999</c:v>
                </c:pt>
                <c:pt idx="18045">
                  <c:v>-0.24812699999999999</c:v>
                </c:pt>
                <c:pt idx="18046">
                  <c:v>-0.25100099999999997</c:v>
                </c:pt>
                <c:pt idx="18047">
                  <c:v>-0.25386599999999998</c:v>
                </c:pt>
                <c:pt idx="18048">
                  <c:v>-0.256716</c:v>
                </c:pt>
                <c:pt idx="18049">
                  <c:v>-0.259546</c:v>
                </c:pt>
                <c:pt idx="18050">
                  <c:v>-0.262351</c:v>
                </c:pt>
                <c:pt idx="18051">
                  <c:v>-0.26513500000000001</c:v>
                </c:pt>
                <c:pt idx="18052">
                  <c:v>-0.26789800000000003</c:v>
                </c:pt>
                <c:pt idx="18053">
                  <c:v>-0.27063799999999999</c:v>
                </c:pt>
                <c:pt idx="18054">
                  <c:v>-0.27334900000000001</c:v>
                </c:pt>
                <c:pt idx="18055">
                  <c:v>-0.27602500000000002</c:v>
                </c:pt>
                <c:pt idx="18056">
                  <c:v>-0.27866600000000002</c:v>
                </c:pt>
                <c:pt idx="18057">
                  <c:v>-0.28126899999999999</c:v>
                </c:pt>
                <c:pt idx="18058">
                  <c:v>-0.283831</c:v>
                </c:pt>
                <c:pt idx="18059">
                  <c:v>-0.286354</c:v>
                </c:pt>
                <c:pt idx="18060">
                  <c:v>-0.28884399999999999</c:v>
                </c:pt>
                <c:pt idx="18061">
                  <c:v>-0.29130400000000001</c:v>
                </c:pt>
                <c:pt idx="18062">
                  <c:v>-0.293736</c:v>
                </c:pt>
                <c:pt idx="18063">
                  <c:v>-0.29613899999999999</c:v>
                </c:pt>
                <c:pt idx="18064">
                  <c:v>-0.298508</c:v>
                </c:pt>
                <c:pt idx="18065">
                  <c:v>-0.30083900000000002</c:v>
                </c:pt>
                <c:pt idx="18066">
                  <c:v>-0.30312699999999998</c:v>
                </c:pt>
                <c:pt idx="18067">
                  <c:v>-0.30536999999999997</c:v>
                </c:pt>
                <c:pt idx="18068">
                  <c:v>-0.30756800000000001</c:v>
                </c:pt>
                <c:pt idx="18069">
                  <c:v>-0.309722</c:v>
                </c:pt>
                <c:pt idx="18070">
                  <c:v>-0.311836</c:v>
                </c:pt>
                <c:pt idx="18071">
                  <c:v>-0.313913</c:v>
                </c:pt>
                <c:pt idx="18072">
                  <c:v>-0.31595699999999999</c:v>
                </c:pt>
                <c:pt idx="18073">
                  <c:v>-0.317965</c:v>
                </c:pt>
                <c:pt idx="18074">
                  <c:v>-0.319936</c:v>
                </c:pt>
                <c:pt idx="18075">
                  <c:v>-0.32186999999999999</c:v>
                </c:pt>
                <c:pt idx="18076">
                  <c:v>-0.323772</c:v>
                </c:pt>
                <c:pt idx="18077">
                  <c:v>-0.32564100000000001</c:v>
                </c:pt>
                <c:pt idx="18078">
                  <c:v>-0.32747300000000001</c:v>
                </c:pt>
                <c:pt idx="18079">
                  <c:v>-0.32927099999999998</c:v>
                </c:pt>
                <c:pt idx="18080">
                  <c:v>-0.33103500000000002</c:v>
                </c:pt>
                <c:pt idx="18081">
                  <c:v>-0.33276099999999997</c:v>
                </c:pt>
                <c:pt idx="18082">
                  <c:v>-0.33444000000000002</c:v>
                </c:pt>
                <c:pt idx="18083">
                  <c:v>-0.336067</c:v>
                </c:pt>
                <c:pt idx="18084">
                  <c:v>-0.33764</c:v>
                </c:pt>
                <c:pt idx="18085">
                  <c:v>-0.33915600000000001</c:v>
                </c:pt>
                <c:pt idx="18086">
                  <c:v>-0.34061000000000002</c:v>
                </c:pt>
                <c:pt idx="18087">
                  <c:v>-0.34200900000000001</c:v>
                </c:pt>
                <c:pt idx="18088">
                  <c:v>-0.343358</c:v>
                </c:pt>
                <c:pt idx="18089">
                  <c:v>-0.34465800000000002</c:v>
                </c:pt>
                <c:pt idx="18090">
                  <c:v>-0.34590599999999999</c:v>
                </c:pt>
                <c:pt idx="18091">
                  <c:v>-0.34710400000000002</c:v>
                </c:pt>
                <c:pt idx="18092">
                  <c:v>-0.34825499999999998</c:v>
                </c:pt>
                <c:pt idx="18093">
                  <c:v>-0.34935699999999997</c:v>
                </c:pt>
                <c:pt idx="18094">
                  <c:v>-0.350408</c:v>
                </c:pt>
                <c:pt idx="18095">
                  <c:v>-0.351408</c:v>
                </c:pt>
                <c:pt idx="18096">
                  <c:v>-0.35236499999999998</c:v>
                </c:pt>
                <c:pt idx="18097">
                  <c:v>-0.35327900000000001</c:v>
                </c:pt>
                <c:pt idx="18098">
                  <c:v>-0.35414600000000002</c:v>
                </c:pt>
                <c:pt idx="18099">
                  <c:v>-0.35495700000000002</c:v>
                </c:pt>
                <c:pt idx="18100">
                  <c:v>-0.35571000000000003</c:v>
                </c:pt>
                <c:pt idx="18101">
                  <c:v>-0.35640500000000003</c:v>
                </c:pt>
                <c:pt idx="18102">
                  <c:v>-0.35704599999999997</c:v>
                </c:pt>
                <c:pt idx="18103">
                  <c:v>-0.35764299999999999</c:v>
                </c:pt>
                <c:pt idx="18104">
                  <c:v>-0.35820400000000002</c:v>
                </c:pt>
                <c:pt idx="18105">
                  <c:v>-0.35872799999999999</c:v>
                </c:pt>
                <c:pt idx="18106">
                  <c:v>-0.35920400000000002</c:v>
                </c:pt>
                <c:pt idx="18107">
                  <c:v>-0.359622</c:v>
                </c:pt>
                <c:pt idx="18108">
                  <c:v>-0.35997400000000002</c:v>
                </c:pt>
                <c:pt idx="18109">
                  <c:v>-0.36026200000000003</c:v>
                </c:pt>
                <c:pt idx="18110">
                  <c:v>-0.360485</c:v>
                </c:pt>
                <c:pt idx="18111">
                  <c:v>-0.36064200000000002</c:v>
                </c:pt>
                <c:pt idx="18112">
                  <c:v>-0.360736</c:v>
                </c:pt>
                <c:pt idx="18113">
                  <c:v>-0.36076799999999998</c:v>
                </c:pt>
                <c:pt idx="18114">
                  <c:v>-0.36073899999999998</c:v>
                </c:pt>
                <c:pt idx="18115">
                  <c:v>-0.36064600000000002</c:v>
                </c:pt>
                <c:pt idx="18116">
                  <c:v>-0.36048599999999997</c:v>
                </c:pt>
                <c:pt idx="18117">
                  <c:v>-0.36025299999999999</c:v>
                </c:pt>
                <c:pt idx="18118">
                  <c:v>-0.35994599999999999</c:v>
                </c:pt>
                <c:pt idx="18119">
                  <c:v>-0.35956900000000003</c:v>
                </c:pt>
                <c:pt idx="18120">
                  <c:v>-0.359128</c:v>
                </c:pt>
                <c:pt idx="18121">
                  <c:v>-0.35862699999999997</c:v>
                </c:pt>
                <c:pt idx="18122">
                  <c:v>-0.35806300000000002</c:v>
                </c:pt>
                <c:pt idx="18123">
                  <c:v>-0.35743200000000003</c:v>
                </c:pt>
                <c:pt idx="18124">
                  <c:v>-0.35672999999999999</c:v>
                </c:pt>
                <c:pt idx="18125">
                  <c:v>-0.35595100000000002</c:v>
                </c:pt>
                <c:pt idx="18126">
                  <c:v>-0.35508699999999999</c:v>
                </c:pt>
                <c:pt idx="18127">
                  <c:v>-0.354132</c:v>
                </c:pt>
                <c:pt idx="18128">
                  <c:v>-0.35308099999999998</c:v>
                </c:pt>
                <c:pt idx="18129">
                  <c:v>-0.351935</c:v>
                </c:pt>
                <c:pt idx="18130">
                  <c:v>-0.35069299999999998</c:v>
                </c:pt>
                <c:pt idx="18131">
                  <c:v>-0.34936200000000001</c:v>
                </c:pt>
                <c:pt idx="18132">
                  <c:v>-0.34794900000000001</c:v>
                </c:pt>
                <c:pt idx="18133">
                  <c:v>-0.34645799999999999</c:v>
                </c:pt>
                <c:pt idx="18134">
                  <c:v>-0.34488400000000002</c:v>
                </c:pt>
                <c:pt idx="18135">
                  <c:v>-0.34321699999999999</c:v>
                </c:pt>
                <c:pt idx="18136">
                  <c:v>-0.34145399999999998</c:v>
                </c:pt>
                <c:pt idx="18137">
                  <c:v>-0.33960400000000002</c:v>
                </c:pt>
                <c:pt idx="18138">
                  <c:v>-0.33767399999999997</c:v>
                </c:pt>
                <c:pt idx="18139">
                  <c:v>-0.335669</c:v>
                </c:pt>
                <c:pt idx="18140">
                  <c:v>-0.33359100000000003</c:v>
                </c:pt>
                <c:pt idx="18141">
                  <c:v>-0.33144499999999999</c:v>
                </c:pt>
                <c:pt idx="18142">
                  <c:v>-0.329231</c:v>
                </c:pt>
                <c:pt idx="18143">
                  <c:v>-0.32694499999999999</c:v>
                </c:pt>
                <c:pt idx="18144">
                  <c:v>-0.32457999999999998</c:v>
                </c:pt>
                <c:pt idx="18145">
                  <c:v>-0.32213599999999998</c:v>
                </c:pt>
                <c:pt idx="18146">
                  <c:v>-0.31961200000000001</c:v>
                </c:pt>
                <c:pt idx="18147">
                  <c:v>-0.31700699999999998</c:v>
                </c:pt>
                <c:pt idx="18148">
                  <c:v>-0.31432100000000002</c:v>
                </c:pt>
                <c:pt idx="18149">
                  <c:v>-0.31155699999999997</c:v>
                </c:pt>
                <c:pt idx="18150">
                  <c:v>-0.30871399999999999</c:v>
                </c:pt>
                <c:pt idx="18151">
                  <c:v>-0.30579200000000001</c:v>
                </c:pt>
                <c:pt idx="18152">
                  <c:v>-0.30279099999999998</c:v>
                </c:pt>
                <c:pt idx="18153">
                  <c:v>-0.29971599999999998</c:v>
                </c:pt>
                <c:pt idx="18154">
                  <c:v>-0.29657299999999998</c:v>
                </c:pt>
                <c:pt idx="18155">
                  <c:v>-0.29336499999999999</c:v>
                </c:pt>
                <c:pt idx="18156">
                  <c:v>-0.29009099999999999</c:v>
                </c:pt>
                <c:pt idx="18157">
                  <c:v>-0.28675600000000001</c:v>
                </c:pt>
                <c:pt idx="18158">
                  <c:v>-0.28335900000000003</c:v>
                </c:pt>
                <c:pt idx="18159">
                  <c:v>-0.27989700000000001</c:v>
                </c:pt>
                <c:pt idx="18160">
                  <c:v>-0.27637299999999998</c:v>
                </c:pt>
                <c:pt idx="18161">
                  <c:v>-0.27279399999999998</c:v>
                </c:pt>
                <c:pt idx="18162">
                  <c:v>-0.26916099999999998</c:v>
                </c:pt>
                <c:pt idx="18163">
                  <c:v>-0.26547199999999999</c:v>
                </c:pt>
                <c:pt idx="18164">
                  <c:v>-0.26173099999999999</c:v>
                </c:pt>
                <c:pt idx="18165">
                  <c:v>-0.25794299999999998</c:v>
                </c:pt>
                <c:pt idx="18166">
                  <c:v>-0.25411400000000001</c:v>
                </c:pt>
                <c:pt idx="18167">
                  <c:v>-0.25024400000000002</c:v>
                </c:pt>
                <c:pt idx="18168">
                  <c:v>-0.246337</c:v>
                </c:pt>
                <c:pt idx="18169">
                  <c:v>-0.24240200000000001</c:v>
                </c:pt>
                <c:pt idx="18170">
                  <c:v>-0.23844199999999999</c:v>
                </c:pt>
                <c:pt idx="18171">
                  <c:v>-0.234461</c:v>
                </c:pt>
                <c:pt idx="18172">
                  <c:v>-0.230464</c:v>
                </c:pt>
                <c:pt idx="18173">
                  <c:v>-0.22645599999999999</c:v>
                </c:pt>
                <c:pt idx="18174">
                  <c:v>-0.222437</c:v>
                </c:pt>
                <c:pt idx="18175">
                  <c:v>-0.21840999999999999</c:v>
                </c:pt>
                <c:pt idx="18176">
                  <c:v>-0.21437400000000001</c:v>
                </c:pt>
                <c:pt idx="18177">
                  <c:v>-0.21033299999999999</c:v>
                </c:pt>
                <c:pt idx="18178">
                  <c:v>-0.206293</c:v>
                </c:pt>
                <c:pt idx="18179">
                  <c:v>-0.20225799999999999</c:v>
                </c:pt>
                <c:pt idx="18180">
                  <c:v>-0.19822999999999999</c:v>
                </c:pt>
                <c:pt idx="18181">
                  <c:v>-0.194212</c:v>
                </c:pt>
                <c:pt idx="18182">
                  <c:v>-0.19020699999999999</c:v>
                </c:pt>
                <c:pt idx="18183">
                  <c:v>-0.18621399999999999</c:v>
                </c:pt>
                <c:pt idx="18184">
                  <c:v>-0.18223800000000001</c:v>
                </c:pt>
                <c:pt idx="18185">
                  <c:v>-0.178283</c:v>
                </c:pt>
                <c:pt idx="18186">
                  <c:v>-0.17435300000000001</c:v>
                </c:pt>
                <c:pt idx="18187">
                  <c:v>-0.17044999999999999</c:v>
                </c:pt>
                <c:pt idx="18188">
                  <c:v>-0.166575</c:v>
                </c:pt>
                <c:pt idx="18189">
                  <c:v>-0.16273299999999999</c:v>
                </c:pt>
                <c:pt idx="18190">
                  <c:v>-0.15892400000000001</c:v>
                </c:pt>
                <c:pt idx="18191">
                  <c:v>-0.15515399999999999</c:v>
                </c:pt>
                <c:pt idx="18192">
                  <c:v>-0.151423</c:v>
                </c:pt>
                <c:pt idx="18193">
                  <c:v>-0.147734</c:v>
                </c:pt>
                <c:pt idx="18194">
                  <c:v>-0.14408499999999999</c:v>
                </c:pt>
                <c:pt idx="18195">
                  <c:v>-0.14047499999999999</c:v>
                </c:pt>
                <c:pt idx="18196">
                  <c:v>-0.13691</c:v>
                </c:pt>
                <c:pt idx="18197">
                  <c:v>-0.13340399999999999</c:v>
                </c:pt>
                <c:pt idx="18198">
                  <c:v>-0.129966</c:v>
                </c:pt>
                <c:pt idx="18199">
                  <c:v>-0.12660199999999999</c:v>
                </c:pt>
                <c:pt idx="18200">
                  <c:v>-0.123311</c:v>
                </c:pt>
                <c:pt idx="18201">
                  <c:v>-0.120092</c:v>
                </c:pt>
                <c:pt idx="18202">
                  <c:v>-0.116948</c:v>
                </c:pt>
                <c:pt idx="18203">
                  <c:v>-0.113881</c:v>
                </c:pt>
                <c:pt idx="18204">
                  <c:v>-0.11089300000000001</c:v>
                </c:pt>
                <c:pt idx="18205">
                  <c:v>-0.10799</c:v>
                </c:pt>
                <c:pt idx="18206">
                  <c:v>-0.10518</c:v>
                </c:pt>
                <c:pt idx="18207">
                  <c:v>-0.102464</c:v>
                </c:pt>
                <c:pt idx="18208">
                  <c:v>-9.9842500000000001E-2</c:v>
                </c:pt>
                <c:pt idx="18209">
                  <c:v>-9.7317000000000001E-2</c:v>
                </c:pt>
                <c:pt idx="18210">
                  <c:v>-9.4886999999999999E-2</c:v>
                </c:pt>
                <c:pt idx="18211">
                  <c:v>-9.2551700000000001E-2</c:v>
                </c:pt>
                <c:pt idx="18212">
                  <c:v>-9.0312199999999995E-2</c:v>
                </c:pt>
                <c:pt idx="18213">
                  <c:v>-8.8172500000000001E-2</c:v>
                </c:pt>
                <c:pt idx="18214">
                  <c:v>-8.6135699999999996E-2</c:v>
                </c:pt>
                <c:pt idx="18215">
                  <c:v>-8.4204100000000004E-2</c:v>
                </c:pt>
                <c:pt idx="18216">
                  <c:v>-8.2381200000000002E-2</c:v>
                </c:pt>
                <c:pt idx="18217">
                  <c:v>-8.0670500000000006E-2</c:v>
                </c:pt>
                <c:pt idx="18218">
                  <c:v>-7.9071000000000002E-2</c:v>
                </c:pt>
                <c:pt idx="18219">
                  <c:v>-7.7581499999999998E-2</c:v>
                </c:pt>
                <c:pt idx="18220">
                  <c:v>-7.62047E-2</c:v>
                </c:pt>
                <c:pt idx="18221">
                  <c:v>-7.4945899999999996E-2</c:v>
                </c:pt>
                <c:pt idx="18222">
                  <c:v>-7.3808499999999999E-2</c:v>
                </c:pt>
                <c:pt idx="18223">
                  <c:v>-7.2793700000000003E-2</c:v>
                </c:pt>
                <c:pt idx="18224">
                  <c:v>-7.1901300000000001E-2</c:v>
                </c:pt>
                <c:pt idx="18225">
                  <c:v>-7.1131899999999998E-2</c:v>
                </c:pt>
                <c:pt idx="18226">
                  <c:v>-7.0486999999999994E-2</c:v>
                </c:pt>
                <c:pt idx="18227">
                  <c:v>-6.9966399999999998E-2</c:v>
                </c:pt>
                <c:pt idx="18228">
                  <c:v>-6.9567900000000002E-2</c:v>
                </c:pt>
                <c:pt idx="18229">
                  <c:v>-6.9291199999999997E-2</c:v>
                </c:pt>
                <c:pt idx="18230">
                  <c:v>-6.9138400000000003E-2</c:v>
                </c:pt>
                <c:pt idx="18231">
                  <c:v>-6.9110199999999997E-2</c:v>
                </c:pt>
                <c:pt idx="18232">
                  <c:v>-6.92025E-2</c:v>
                </c:pt>
                <c:pt idx="18233">
                  <c:v>-6.9410200000000005E-2</c:v>
                </c:pt>
                <c:pt idx="18234">
                  <c:v>-6.9733100000000006E-2</c:v>
                </c:pt>
                <c:pt idx="18235">
                  <c:v>-7.0173799999999995E-2</c:v>
                </c:pt>
                <c:pt idx="18236">
                  <c:v>-7.0732299999999998E-2</c:v>
                </c:pt>
                <c:pt idx="18237">
                  <c:v>-7.1406200000000003E-2</c:v>
                </c:pt>
                <c:pt idx="18238">
                  <c:v>-7.2191900000000003E-2</c:v>
                </c:pt>
                <c:pt idx="18239">
                  <c:v>-7.3085499999999998E-2</c:v>
                </c:pt>
                <c:pt idx="18240">
                  <c:v>-7.4084700000000003E-2</c:v>
                </c:pt>
                <c:pt idx="18241">
                  <c:v>-7.5189400000000003E-2</c:v>
                </c:pt>
                <c:pt idx="18242">
                  <c:v>-7.6400499999999996E-2</c:v>
                </c:pt>
                <c:pt idx="18243">
                  <c:v>-7.7717999999999995E-2</c:v>
                </c:pt>
                <c:pt idx="18244">
                  <c:v>-7.9140600000000005E-2</c:v>
                </c:pt>
                <c:pt idx="18245">
                  <c:v>-8.0664100000000002E-2</c:v>
                </c:pt>
                <c:pt idx="18246">
                  <c:v>-8.2284399999999994E-2</c:v>
                </c:pt>
                <c:pt idx="18247">
                  <c:v>-8.4000099999999994E-2</c:v>
                </c:pt>
                <c:pt idx="18248">
                  <c:v>-8.5810800000000007E-2</c:v>
                </c:pt>
                <c:pt idx="18249">
                  <c:v>-8.7714299999999995E-2</c:v>
                </c:pt>
                <c:pt idx="18250">
                  <c:v>-8.9707700000000001E-2</c:v>
                </c:pt>
                <c:pt idx="18251">
                  <c:v>-9.1787800000000003E-2</c:v>
                </c:pt>
                <c:pt idx="18252">
                  <c:v>-9.3950400000000003E-2</c:v>
                </c:pt>
                <c:pt idx="18253">
                  <c:v>-9.6192799999999995E-2</c:v>
                </c:pt>
                <c:pt idx="18254">
                  <c:v>-9.8514000000000004E-2</c:v>
                </c:pt>
                <c:pt idx="18255">
                  <c:v>-0.100913</c:v>
                </c:pt>
                <c:pt idx="18256">
                  <c:v>-0.10338700000000001</c:v>
                </c:pt>
                <c:pt idx="18257">
                  <c:v>-0.105934</c:v>
                </c:pt>
                <c:pt idx="18258">
                  <c:v>-0.108553</c:v>
                </c:pt>
                <c:pt idx="18259">
                  <c:v>-0.111236</c:v>
                </c:pt>
                <c:pt idx="18260">
                  <c:v>-0.11397500000000001</c:v>
                </c:pt>
                <c:pt idx="18261">
                  <c:v>-0.11676499999999999</c:v>
                </c:pt>
                <c:pt idx="18262">
                  <c:v>-0.119606</c:v>
                </c:pt>
                <c:pt idx="18263">
                  <c:v>-0.12249599999999999</c:v>
                </c:pt>
                <c:pt idx="18264">
                  <c:v>-0.12543199999999999</c:v>
                </c:pt>
                <c:pt idx="18265">
                  <c:v>-0.128413</c:v>
                </c:pt>
                <c:pt idx="18266">
                  <c:v>-0.131437</c:v>
                </c:pt>
                <c:pt idx="18267">
                  <c:v>-0.13450300000000001</c:v>
                </c:pt>
                <c:pt idx="18268">
                  <c:v>-0.13761000000000001</c:v>
                </c:pt>
                <c:pt idx="18269">
                  <c:v>-0.14075399999999999</c:v>
                </c:pt>
                <c:pt idx="18270">
                  <c:v>-0.143926</c:v>
                </c:pt>
                <c:pt idx="18271">
                  <c:v>-0.147124</c:v>
                </c:pt>
                <c:pt idx="18272">
                  <c:v>-0.15034700000000001</c:v>
                </c:pt>
                <c:pt idx="18273">
                  <c:v>-0.15359999999999999</c:v>
                </c:pt>
                <c:pt idx="18274">
                  <c:v>-0.156886</c:v>
                </c:pt>
                <c:pt idx="18275">
                  <c:v>-0.16020000000000001</c:v>
                </c:pt>
                <c:pt idx="18276">
                  <c:v>-0.16353799999999999</c:v>
                </c:pt>
                <c:pt idx="18277">
                  <c:v>-0.16689200000000001</c:v>
                </c:pt>
                <c:pt idx="18278">
                  <c:v>-0.170261</c:v>
                </c:pt>
                <c:pt idx="18279">
                  <c:v>-0.17364499999999999</c:v>
                </c:pt>
                <c:pt idx="18280">
                  <c:v>-0.177039</c:v>
                </c:pt>
                <c:pt idx="18281">
                  <c:v>-0.18043699999999999</c:v>
                </c:pt>
                <c:pt idx="18282">
                  <c:v>-0.183838</c:v>
                </c:pt>
                <c:pt idx="18283">
                  <c:v>-0.18724099999999999</c:v>
                </c:pt>
                <c:pt idx="18284">
                  <c:v>-0.19064300000000001</c:v>
                </c:pt>
                <c:pt idx="18285">
                  <c:v>-0.19404299999999999</c:v>
                </c:pt>
                <c:pt idx="18286">
                  <c:v>-0.197436</c:v>
                </c:pt>
                <c:pt idx="18287">
                  <c:v>-0.20081599999999999</c:v>
                </c:pt>
                <c:pt idx="18288">
                  <c:v>-0.20418</c:v>
                </c:pt>
                <c:pt idx="18289">
                  <c:v>-0.20752599999999999</c:v>
                </c:pt>
                <c:pt idx="18290">
                  <c:v>-0.21083499999999999</c:v>
                </c:pt>
                <c:pt idx="18291">
                  <c:v>-0.21406900000000001</c:v>
                </c:pt>
                <c:pt idx="18292">
                  <c:v>-0.21724599999999999</c:v>
                </c:pt>
                <c:pt idx="18293">
                  <c:v>-0.22040399999999999</c:v>
                </c:pt>
                <c:pt idx="18294">
                  <c:v>-0.22353400000000001</c:v>
                </c:pt>
                <c:pt idx="18295">
                  <c:v>-0.22661700000000001</c:v>
                </c:pt>
                <c:pt idx="18296">
                  <c:v>-0.22966500000000001</c:v>
                </c:pt>
                <c:pt idx="18297">
                  <c:v>-0.232685</c:v>
                </c:pt>
                <c:pt idx="18298">
                  <c:v>-0.235677</c:v>
                </c:pt>
                <c:pt idx="18299">
                  <c:v>-0.23863599999999999</c:v>
                </c:pt>
                <c:pt idx="18300">
                  <c:v>-0.241562</c:v>
                </c:pt>
                <c:pt idx="18301">
                  <c:v>-0.244451</c:v>
                </c:pt>
                <c:pt idx="18302">
                  <c:v>-0.247303</c:v>
                </c:pt>
                <c:pt idx="18303">
                  <c:v>-0.25012000000000001</c:v>
                </c:pt>
                <c:pt idx="18304">
                  <c:v>-0.25290400000000002</c:v>
                </c:pt>
                <c:pt idx="18305">
                  <c:v>-0.25565300000000002</c:v>
                </c:pt>
                <c:pt idx="18306">
                  <c:v>-0.25836599999999998</c:v>
                </c:pt>
                <c:pt idx="18307">
                  <c:v>-0.26104300000000003</c:v>
                </c:pt>
                <c:pt idx="18308">
                  <c:v>-0.263687</c:v>
                </c:pt>
                <c:pt idx="18309">
                  <c:v>-0.26629799999999998</c:v>
                </c:pt>
                <c:pt idx="18310">
                  <c:v>-0.268876</c:v>
                </c:pt>
                <c:pt idx="18311">
                  <c:v>-0.27141700000000002</c:v>
                </c:pt>
                <c:pt idx="18312">
                  <c:v>-0.27391399999999999</c:v>
                </c:pt>
                <c:pt idx="18313">
                  <c:v>-0.27636300000000003</c:v>
                </c:pt>
                <c:pt idx="18314">
                  <c:v>-0.27876400000000001</c:v>
                </c:pt>
                <c:pt idx="18315">
                  <c:v>-0.281115</c:v>
                </c:pt>
                <c:pt idx="18316">
                  <c:v>-0.283416</c:v>
                </c:pt>
                <c:pt idx="18317">
                  <c:v>-0.28566399999999997</c:v>
                </c:pt>
                <c:pt idx="18318">
                  <c:v>-0.28785899999999998</c:v>
                </c:pt>
                <c:pt idx="18319">
                  <c:v>-0.28999999999999998</c:v>
                </c:pt>
                <c:pt idx="18320">
                  <c:v>-0.29208400000000001</c:v>
                </c:pt>
                <c:pt idx="18321">
                  <c:v>-0.29410900000000001</c:v>
                </c:pt>
                <c:pt idx="18322">
                  <c:v>-0.296074</c:v>
                </c:pt>
                <c:pt idx="18323">
                  <c:v>-0.29797699999999999</c:v>
                </c:pt>
                <c:pt idx="18324">
                  <c:v>-0.299819</c:v>
                </c:pt>
                <c:pt idx="18325">
                  <c:v>-0.30160100000000001</c:v>
                </c:pt>
                <c:pt idx="18326">
                  <c:v>-0.30332399999999998</c:v>
                </c:pt>
                <c:pt idx="18327">
                  <c:v>-0.30498999999999998</c:v>
                </c:pt>
                <c:pt idx="18328">
                  <c:v>-0.30659900000000001</c:v>
                </c:pt>
                <c:pt idx="18329">
                  <c:v>-0.30815199999999998</c:v>
                </c:pt>
                <c:pt idx="18330">
                  <c:v>-0.30964900000000001</c:v>
                </c:pt>
                <c:pt idx="18331">
                  <c:v>-0.31108799999999998</c:v>
                </c:pt>
                <c:pt idx="18332">
                  <c:v>-0.31247000000000003</c:v>
                </c:pt>
                <c:pt idx="18333">
                  <c:v>-0.31379200000000002</c:v>
                </c:pt>
                <c:pt idx="18334">
                  <c:v>-0.315052</c:v>
                </c:pt>
                <c:pt idx="18335">
                  <c:v>-0.31624799999999997</c:v>
                </c:pt>
                <c:pt idx="18336">
                  <c:v>-0.31737900000000002</c:v>
                </c:pt>
                <c:pt idx="18337">
                  <c:v>-0.318444</c:v>
                </c:pt>
                <c:pt idx="18338">
                  <c:v>-0.319442</c:v>
                </c:pt>
                <c:pt idx="18339">
                  <c:v>-0.32037199999999999</c:v>
                </c:pt>
                <c:pt idx="18340">
                  <c:v>-0.32122899999999999</c:v>
                </c:pt>
                <c:pt idx="18341">
                  <c:v>-0.32201000000000002</c:v>
                </c:pt>
                <c:pt idx="18342">
                  <c:v>-0.32271300000000003</c:v>
                </c:pt>
                <c:pt idx="18343">
                  <c:v>-0.32333899999999999</c:v>
                </c:pt>
                <c:pt idx="18344">
                  <c:v>-0.32388600000000001</c:v>
                </c:pt>
                <c:pt idx="18345">
                  <c:v>-0.32435700000000001</c:v>
                </c:pt>
                <c:pt idx="18346">
                  <c:v>-0.32475599999999999</c:v>
                </c:pt>
                <c:pt idx="18347">
                  <c:v>-0.32508399999999998</c:v>
                </c:pt>
                <c:pt idx="18348">
                  <c:v>-0.32534400000000002</c:v>
                </c:pt>
                <c:pt idx="18349">
                  <c:v>-0.32553599999999999</c:v>
                </c:pt>
                <c:pt idx="18350">
                  <c:v>-0.32566000000000001</c:v>
                </c:pt>
                <c:pt idx="18351">
                  <c:v>-0.32571899999999998</c:v>
                </c:pt>
                <c:pt idx="18352">
                  <c:v>-0.32570900000000003</c:v>
                </c:pt>
                <c:pt idx="18353">
                  <c:v>-0.32562999999999998</c:v>
                </c:pt>
                <c:pt idx="18354">
                  <c:v>-0.32547900000000002</c:v>
                </c:pt>
                <c:pt idx="18355">
                  <c:v>-0.32525999999999999</c:v>
                </c:pt>
                <c:pt idx="18356">
                  <c:v>-0.32497199999999998</c:v>
                </c:pt>
                <c:pt idx="18357">
                  <c:v>-0.32460899999999998</c:v>
                </c:pt>
                <c:pt idx="18358">
                  <c:v>-0.32416200000000001</c:v>
                </c:pt>
                <c:pt idx="18359">
                  <c:v>-0.323631</c:v>
                </c:pt>
                <c:pt idx="18360">
                  <c:v>-0.323015</c:v>
                </c:pt>
                <c:pt idx="18361">
                  <c:v>-0.32231599999999999</c:v>
                </c:pt>
                <c:pt idx="18362">
                  <c:v>-0.32153399999999999</c:v>
                </c:pt>
                <c:pt idx="18363">
                  <c:v>-0.32066800000000001</c:v>
                </c:pt>
                <c:pt idx="18364">
                  <c:v>-0.31971500000000003</c:v>
                </c:pt>
                <c:pt idx="18365">
                  <c:v>-0.31866899999999998</c:v>
                </c:pt>
                <c:pt idx="18366">
                  <c:v>-0.31752599999999997</c:v>
                </c:pt>
                <c:pt idx="18367">
                  <c:v>-0.31629400000000002</c:v>
                </c:pt>
                <c:pt idx="18368">
                  <c:v>-0.31497999999999998</c:v>
                </c:pt>
                <c:pt idx="18369">
                  <c:v>-0.31358999999999998</c:v>
                </c:pt>
                <c:pt idx="18370">
                  <c:v>-0.31212400000000001</c:v>
                </c:pt>
                <c:pt idx="18371">
                  <c:v>-0.31057800000000002</c:v>
                </c:pt>
                <c:pt idx="18372">
                  <c:v>-0.30895099999999998</c:v>
                </c:pt>
                <c:pt idx="18373">
                  <c:v>-0.30724200000000002</c:v>
                </c:pt>
                <c:pt idx="18374">
                  <c:v>-0.30544500000000002</c:v>
                </c:pt>
                <c:pt idx="18375">
                  <c:v>-0.30356100000000003</c:v>
                </c:pt>
                <c:pt idx="18376">
                  <c:v>-0.30159200000000003</c:v>
                </c:pt>
                <c:pt idx="18377">
                  <c:v>-0.299541</c:v>
                </c:pt>
                <c:pt idx="18378">
                  <c:v>-0.29741400000000001</c:v>
                </c:pt>
                <c:pt idx="18379">
                  <c:v>-0.29521199999999997</c:v>
                </c:pt>
                <c:pt idx="18380">
                  <c:v>-0.292937</c:v>
                </c:pt>
                <c:pt idx="18381">
                  <c:v>-0.29058699999999998</c:v>
                </c:pt>
                <c:pt idx="18382">
                  <c:v>-0.28816700000000001</c:v>
                </c:pt>
                <c:pt idx="18383">
                  <c:v>-0.28567799999999999</c:v>
                </c:pt>
                <c:pt idx="18384">
                  <c:v>-0.28310099999999999</c:v>
                </c:pt>
                <c:pt idx="18385">
                  <c:v>-0.280416</c:v>
                </c:pt>
                <c:pt idx="18386">
                  <c:v>-0.27763900000000002</c:v>
                </c:pt>
                <c:pt idx="18387">
                  <c:v>-0.27478799999999998</c:v>
                </c:pt>
                <c:pt idx="18388">
                  <c:v>-0.27185100000000001</c:v>
                </c:pt>
                <c:pt idx="18389">
                  <c:v>-0.26882299999999998</c:v>
                </c:pt>
                <c:pt idx="18390">
                  <c:v>-0.26571299999999998</c:v>
                </c:pt>
                <c:pt idx="18391">
                  <c:v>-0.26252300000000001</c:v>
                </c:pt>
                <c:pt idx="18392">
                  <c:v>-0.25925300000000001</c:v>
                </c:pt>
                <c:pt idx="18393">
                  <c:v>-0.25590299999999999</c:v>
                </c:pt>
                <c:pt idx="18394">
                  <c:v>-0.25247199999999997</c:v>
                </c:pt>
                <c:pt idx="18395">
                  <c:v>-0.24895800000000001</c:v>
                </c:pt>
                <c:pt idx="18396">
                  <c:v>-0.245363</c:v>
                </c:pt>
                <c:pt idx="18397">
                  <c:v>-0.24168899999999999</c:v>
                </c:pt>
                <c:pt idx="18398">
                  <c:v>-0.23794100000000001</c:v>
                </c:pt>
                <c:pt idx="18399">
                  <c:v>-0.234126</c:v>
                </c:pt>
                <c:pt idx="18400">
                  <c:v>-0.23024500000000001</c:v>
                </c:pt>
                <c:pt idx="18401">
                  <c:v>-0.226302</c:v>
                </c:pt>
                <c:pt idx="18402">
                  <c:v>-0.222299</c:v>
                </c:pt>
                <c:pt idx="18403">
                  <c:v>-0.21823999999999999</c:v>
                </c:pt>
                <c:pt idx="18404">
                  <c:v>-0.21412800000000001</c:v>
                </c:pt>
                <c:pt idx="18405">
                  <c:v>-0.20996600000000001</c:v>
                </c:pt>
                <c:pt idx="18406">
                  <c:v>-0.20575199999999999</c:v>
                </c:pt>
                <c:pt idx="18407">
                  <c:v>-0.201488</c:v>
                </c:pt>
                <c:pt idx="18408">
                  <c:v>-0.19717799999999999</c:v>
                </c:pt>
                <c:pt idx="18409">
                  <c:v>-0.192824</c:v>
                </c:pt>
                <c:pt idx="18410">
                  <c:v>-0.18842800000000001</c:v>
                </c:pt>
                <c:pt idx="18411">
                  <c:v>-0.18398999999999999</c:v>
                </c:pt>
                <c:pt idx="18412">
                  <c:v>-0.179511</c:v>
                </c:pt>
                <c:pt idx="18413">
                  <c:v>-0.17499300000000001</c:v>
                </c:pt>
                <c:pt idx="18414">
                  <c:v>-0.17043900000000001</c:v>
                </c:pt>
                <c:pt idx="18415">
                  <c:v>-0.16583999999999999</c:v>
                </c:pt>
                <c:pt idx="18416">
                  <c:v>-0.16117500000000001</c:v>
                </c:pt>
                <c:pt idx="18417">
                  <c:v>-0.15645600000000001</c:v>
                </c:pt>
                <c:pt idx="18418">
                  <c:v>-0.15170900000000001</c:v>
                </c:pt>
                <c:pt idx="18419">
                  <c:v>-0.14693300000000001</c:v>
                </c:pt>
                <c:pt idx="18420">
                  <c:v>-0.142122</c:v>
                </c:pt>
                <c:pt idx="18421">
                  <c:v>-0.13728499999999999</c:v>
                </c:pt>
                <c:pt idx="18422">
                  <c:v>-0.13242999999999999</c:v>
                </c:pt>
                <c:pt idx="18423">
                  <c:v>-0.12756100000000001</c:v>
                </c:pt>
                <c:pt idx="18424">
                  <c:v>-0.122679</c:v>
                </c:pt>
                <c:pt idx="18425">
                  <c:v>-0.117786</c:v>
                </c:pt>
                <c:pt idx="18426">
                  <c:v>-0.112884</c:v>
                </c:pt>
                <c:pt idx="18427">
                  <c:v>-0.107977</c:v>
                </c:pt>
                <c:pt idx="18428">
                  <c:v>-0.10306899999999999</c:v>
                </c:pt>
                <c:pt idx="18429">
                  <c:v>-9.8163500000000001E-2</c:v>
                </c:pt>
                <c:pt idx="18430">
                  <c:v>-9.3262999999999999E-2</c:v>
                </c:pt>
                <c:pt idx="18431">
                  <c:v>-8.8372000000000006E-2</c:v>
                </c:pt>
                <c:pt idx="18432">
                  <c:v>-8.3495899999999998E-2</c:v>
                </c:pt>
                <c:pt idx="18433">
                  <c:v>-7.8639399999999998E-2</c:v>
                </c:pt>
                <c:pt idx="18434">
                  <c:v>-7.3806399999999994E-2</c:v>
                </c:pt>
                <c:pt idx="18435">
                  <c:v>-6.9000599999999995E-2</c:v>
                </c:pt>
                <c:pt idx="18436">
                  <c:v>-6.4224500000000004E-2</c:v>
                </c:pt>
                <c:pt idx="18437">
                  <c:v>-5.9480900000000003E-2</c:v>
                </c:pt>
                <c:pt idx="18438">
                  <c:v>-5.4773000000000002E-2</c:v>
                </c:pt>
                <c:pt idx="18439">
                  <c:v>-5.0104599999999999E-2</c:v>
                </c:pt>
                <c:pt idx="18440">
                  <c:v>-4.5478999999999999E-2</c:v>
                </c:pt>
                <c:pt idx="18441">
                  <c:v>-4.0899600000000001E-2</c:v>
                </c:pt>
                <c:pt idx="18442">
                  <c:v>-3.6370100000000002E-2</c:v>
                </c:pt>
                <c:pt idx="18443">
                  <c:v>-3.1893900000000003E-2</c:v>
                </c:pt>
                <c:pt idx="18444">
                  <c:v>-2.74726E-2</c:v>
                </c:pt>
                <c:pt idx="18445">
                  <c:v>-2.3107599999999999E-2</c:v>
                </c:pt>
                <c:pt idx="18446">
                  <c:v>-1.8802300000000001E-2</c:v>
                </c:pt>
                <c:pt idx="18447">
                  <c:v>-1.45603E-2</c:v>
                </c:pt>
                <c:pt idx="18448">
                  <c:v>-1.0386100000000001E-2</c:v>
                </c:pt>
                <c:pt idx="18449" formatCode="0.00E+00">
                  <c:v>-6.2845899999999996E-3</c:v>
                </c:pt>
                <c:pt idx="18450" formatCode="0.00E+00">
                  <c:v>-2.2594500000000001E-3</c:v>
                </c:pt>
                <c:pt idx="18451" formatCode="0.00E+00">
                  <c:v>1.6874800000000001E-3</c:v>
                </c:pt>
                <c:pt idx="18452" formatCode="0.00E+00">
                  <c:v>5.5538899999999997E-3</c:v>
                </c:pt>
                <c:pt idx="18453" formatCode="0.00E+00">
                  <c:v>9.3364899999999994E-3</c:v>
                </c:pt>
                <c:pt idx="18454">
                  <c:v>1.30318E-2</c:v>
                </c:pt>
                <c:pt idx="18455">
                  <c:v>1.66363E-2</c:v>
                </c:pt>
                <c:pt idx="18456">
                  <c:v>2.0145900000000001E-2</c:v>
                </c:pt>
                <c:pt idx="18457">
                  <c:v>2.3557100000000001E-2</c:v>
                </c:pt>
                <c:pt idx="18458">
                  <c:v>2.6869199999999999E-2</c:v>
                </c:pt>
                <c:pt idx="18459">
                  <c:v>3.0082100000000001E-2</c:v>
                </c:pt>
                <c:pt idx="18460">
                  <c:v>3.3193399999999998E-2</c:v>
                </c:pt>
                <c:pt idx="18461">
                  <c:v>3.61982E-2</c:v>
                </c:pt>
                <c:pt idx="18462">
                  <c:v>3.9092099999999998E-2</c:v>
                </c:pt>
                <c:pt idx="18463">
                  <c:v>4.18713E-2</c:v>
                </c:pt>
                <c:pt idx="18464">
                  <c:v>4.4533900000000001E-2</c:v>
                </c:pt>
                <c:pt idx="18465">
                  <c:v>4.7079999999999997E-2</c:v>
                </c:pt>
                <c:pt idx="18466">
                  <c:v>4.9509499999999998E-2</c:v>
                </c:pt>
                <c:pt idx="18467">
                  <c:v>5.1820999999999999E-2</c:v>
                </c:pt>
                <c:pt idx="18468">
                  <c:v>5.40116E-2</c:v>
                </c:pt>
                <c:pt idx="18469">
                  <c:v>5.6077000000000002E-2</c:v>
                </c:pt>
                <c:pt idx="18470">
                  <c:v>5.8013299999999997E-2</c:v>
                </c:pt>
                <c:pt idx="18471">
                  <c:v>5.9817200000000001E-2</c:v>
                </c:pt>
                <c:pt idx="18472">
                  <c:v>6.1485499999999998E-2</c:v>
                </c:pt>
                <c:pt idx="18473">
                  <c:v>6.3015500000000002E-2</c:v>
                </c:pt>
                <c:pt idx="18474">
                  <c:v>6.4406599999999994E-2</c:v>
                </c:pt>
                <c:pt idx="18475">
                  <c:v>6.5659700000000001E-2</c:v>
                </c:pt>
                <c:pt idx="18476">
                  <c:v>6.6774399999999998E-2</c:v>
                </c:pt>
                <c:pt idx="18477">
                  <c:v>6.7749000000000004E-2</c:v>
                </c:pt>
                <c:pt idx="18478">
                  <c:v>6.85833E-2</c:v>
                </c:pt>
                <c:pt idx="18479">
                  <c:v>6.9276500000000005E-2</c:v>
                </c:pt>
                <c:pt idx="18480">
                  <c:v>6.9826700000000005E-2</c:v>
                </c:pt>
                <c:pt idx="18481">
                  <c:v>7.02324E-2</c:v>
                </c:pt>
                <c:pt idx="18482">
                  <c:v>7.0494000000000001E-2</c:v>
                </c:pt>
                <c:pt idx="18483">
                  <c:v>7.0612400000000006E-2</c:v>
                </c:pt>
                <c:pt idx="18484">
                  <c:v>7.0588100000000001E-2</c:v>
                </c:pt>
                <c:pt idx="18485">
                  <c:v>7.0420499999999997E-2</c:v>
                </c:pt>
                <c:pt idx="18486">
                  <c:v>7.0109099999999994E-2</c:v>
                </c:pt>
                <c:pt idx="18487">
                  <c:v>6.9653400000000004E-2</c:v>
                </c:pt>
                <c:pt idx="18488">
                  <c:v>6.9052199999999994E-2</c:v>
                </c:pt>
                <c:pt idx="18489">
                  <c:v>6.8306500000000006E-2</c:v>
                </c:pt>
                <c:pt idx="18490">
                  <c:v>6.7419900000000005E-2</c:v>
                </c:pt>
                <c:pt idx="18491">
                  <c:v>6.6394700000000001E-2</c:v>
                </c:pt>
                <c:pt idx="18492">
                  <c:v>6.5230399999999994E-2</c:v>
                </c:pt>
                <c:pt idx="18493">
                  <c:v>6.3924700000000001E-2</c:v>
                </c:pt>
                <c:pt idx="18494">
                  <c:v>6.2476400000000001E-2</c:v>
                </c:pt>
                <c:pt idx="18495">
                  <c:v>6.0886099999999999E-2</c:v>
                </c:pt>
                <c:pt idx="18496">
                  <c:v>5.9157099999999997E-2</c:v>
                </c:pt>
                <c:pt idx="18497">
                  <c:v>5.72931E-2</c:v>
                </c:pt>
                <c:pt idx="18498">
                  <c:v>5.5296600000000001E-2</c:v>
                </c:pt>
                <c:pt idx="18499">
                  <c:v>5.3169599999999997E-2</c:v>
                </c:pt>
                <c:pt idx="18500">
                  <c:v>5.0914099999999997E-2</c:v>
                </c:pt>
                <c:pt idx="18501">
                  <c:v>4.85318E-2</c:v>
                </c:pt>
                <c:pt idx="18502">
                  <c:v>4.6024200000000001E-2</c:v>
                </c:pt>
                <c:pt idx="18503">
                  <c:v>4.3392300000000002E-2</c:v>
                </c:pt>
                <c:pt idx="18504">
                  <c:v>4.0637300000000001E-2</c:v>
                </c:pt>
                <c:pt idx="18505">
                  <c:v>3.7762299999999999E-2</c:v>
                </c:pt>
                <c:pt idx="18506">
                  <c:v>3.4771400000000001E-2</c:v>
                </c:pt>
                <c:pt idx="18507">
                  <c:v>3.1668399999999999E-2</c:v>
                </c:pt>
                <c:pt idx="18508">
                  <c:v>2.84564E-2</c:v>
                </c:pt>
                <c:pt idx="18509">
                  <c:v>2.5140099999999999E-2</c:v>
                </c:pt>
                <c:pt idx="18510">
                  <c:v>2.1724500000000001E-2</c:v>
                </c:pt>
                <c:pt idx="18511">
                  <c:v>1.8212800000000001E-2</c:v>
                </c:pt>
                <c:pt idx="18512">
                  <c:v>1.46074E-2</c:v>
                </c:pt>
                <c:pt idx="18513">
                  <c:v>1.09111E-2</c:v>
                </c:pt>
                <c:pt idx="18514" formatCode="0.00E+00">
                  <c:v>7.1267500000000003E-3</c:v>
                </c:pt>
                <c:pt idx="18515" formatCode="0.00E+00">
                  <c:v>3.25815E-3</c:v>
                </c:pt>
                <c:pt idx="18516" formatCode="0.00E+00">
                  <c:v>-6.9079099999999995E-4</c:v>
                </c:pt>
                <c:pt idx="18517" formatCode="0.00E+00">
                  <c:v>-4.7166100000000004E-3</c:v>
                </c:pt>
                <c:pt idx="18518" formatCode="0.00E+00">
                  <c:v>-8.8156199999999997E-3</c:v>
                </c:pt>
                <c:pt idx="18519">
                  <c:v>-1.29832E-2</c:v>
                </c:pt>
                <c:pt idx="18520">
                  <c:v>-1.72141E-2</c:v>
                </c:pt>
                <c:pt idx="18521">
                  <c:v>-2.1503600000000001E-2</c:v>
                </c:pt>
                <c:pt idx="18522">
                  <c:v>-2.5847499999999999E-2</c:v>
                </c:pt>
                <c:pt idx="18523">
                  <c:v>-3.0241799999999999E-2</c:v>
                </c:pt>
                <c:pt idx="18524">
                  <c:v>-3.4681999999999998E-2</c:v>
                </c:pt>
                <c:pt idx="18525">
                  <c:v>-3.9163200000000002E-2</c:v>
                </c:pt>
                <c:pt idx="18526">
                  <c:v>-4.3680200000000002E-2</c:v>
                </c:pt>
                <c:pt idx="18527">
                  <c:v>-4.8226999999999999E-2</c:v>
                </c:pt>
                <c:pt idx="18528">
                  <c:v>-5.2798600000000001E-2</c:v>
                </c:pt>
                <c:pt idx="18529">
                  <c:v>-5.7390099999999999E-2</c:v>
                </c:pt>
                <c:pt idx="18530">
                  <c:v>-6.1996200000000001E-2</c:v>
                </c:pt>
                <c:pt idx="18531">
                  <c:v>-6.6611199999999995E-2</c:v>
                </c:pt>
                <c:pt idx="18532">
                  <c:v>-7.1229399999999998E-2</c:v>
                </c:pt>
                <c:pt idx="18533">
                  <c:v>-7.5845499999999996E-2</c:v>
                </c:pt>
                <c:pt idx="18534">
                  <c:v>-8.0454100000000001E-2</c:v>
                </c:pt>
                <c:pt idx="18535">
                  <c:v>-8.5050299999999995E-2</c:v>
                </c:pt>
                <c:pt idx="18536">
                  <c:v>-8.9629E-2</c:v>
                </c:pt>
                <c:pt idx="18537">
                  <c:v>-9.4184699999999996E-2</c:v>
                </c:pt>
                <c:pt idx="18538">
                  <c:v>-9.8711400000000005E-2</c:v>
                </c:pt>
                <c:pt idx="18539">
                  <c:v>-0.103203</c:v>
                </c:pt>
                <c:pt idx="18540">
                  <c:v>-0.107654</c:v>
                </c:pt>
                <c:pt idx="18541">
                  <c:v>-0.11206000000000001</c:v>
                </c:pt>
                <c:pt idx="18542">
                  <c:v>-0.11641799999999999</c:v>
                </c:pt>
                <c:pt idx="18543">
                  <c:v>-0.120722</c:v>
                </c:pt>
                <c:pt idx="18544">
                  <c:v>-0.124969</c:v>
                </c:pt>
                <c:pt idx="18545">
                  <c:v>-0.12915299999999999</c:v>
                </c:pt>
                <c:pt idx="18546">
                  <c:v>-0.133271</c:v>
                </c:pt>
                <c:pt idx="18547">
                  <c:v>-0.137318</c:v>
                </c:pt>
                <c:pt idx="18548">
                  <c:v>-0.141289</c:v>
                </c:pt>
                <c:pt idx="18549">
                  <c:v>-0.14518</c:v>
                </c:pt>
                <c:pt idx="18550">
                  <c:v>-0.14898800000000001</c:v>
                </c:pt>
                <c:pt idx="18551">
                  <c:v>-0.15270500000000001</c:v>
                </c:pt>
                <c:pt idx="18552">
                  <c:v>-0.15632699999999999</c:v>
                </c:pt>
                <c:pt idx="18553">
                  <c:v>-0.15985199999999999</c:v>
                </c:pt>
                <c:pt idx="18554">
                  <c:v>-0.163274</c:v>
                </c:pt>
                <c:pt idx="18555">
                  <c:v>-0.16659099999999999</c:v>
                </c:pt>
                <c:pt idx="18556">
                  <c:v>-0.169797</c:v>
                </c:pt>
                <c:pt idx="18557">
                  <c:v>-0.17288899999999999</c:v>
                </c:pt>
                <c:pt idx="18558">
                  <c:v>-0.17586199999999999</c:v>
                </c:pt>
                <c:pt idx="18559">
                  <c:v>-0.17871500000000001</c:v>
                </c:pt>
                <c:pt idx="18560">
                  <c:v>-0.18144199999999999</c:v>
                </c:pt>
                <c:pt idx="18561">
                  <c:v>-0.18404100000000001</c:v>
                </c:pt>
                <c:pt idx="18562">
                  <c:v>-0.18650700000000001</c:v>
                </c:pt>
                <c:pt idx="18563">
                  <c:v>-0.18883800000000001</c:v>
                </c:pt>
                <c:pt idx="18564">
                  <c:v>-0.19103100000000001</c:v>
                </c:pt>
                <c:pt idx="18565">
                  <c:v>-0.193082</c:v>
                </c:pt>
                <c:pt idx="18566">
                  <c:v>-0.194989</c:v>
                </c:pt>
                <c:pt idx="18567">
                  <c:v>-0.19675000000000001</c:v>
                </c:pt>
                <c:pt idx="18568">
                  <c:v>-0.19836300000000001</c:v>
                </c:pt>
                <c:pt idx="18569">
                  <c:v>-0.199824</c:v>
                </c:pt>
                <c:pt idx="18570">
                  <c:v>-0.201131</c:v>
                </c:pt>
                <c:pt idx="18571">
                  <c:v>-0.20228199999999999</c:v>
                </c:pt>
                <c:pt idx="18572">
                  <c:v>-0.20327600000000001</c:v>
                </c:pt>
                <c:pt idx="18573">
                  <c:v>-0.20411099999999999</c:v>
                </c:pt>
                <c:pt idx="18574">
                  <c:v>-0.204788</c:v>
                </c:pt>
                <c:pt idx="18575">
                  <c:v>-0.20530499999999999</c:v>
                </c:pt>
                <c:pt idx="18576">
                  <c:v>-0.20566300000000001</c:v>
                </c:pt>
                <c:pt idx="18577">
                  <c:v>-0.20585999999999999</c:v>
                </c:pt>
                <c:pt idx="18578">
                  <c:v>-0.20589499999999999</c:v>
                </c:pt>
                <c:pt idx="18579">
                  <c:v>-0.20577000000000001</c:v>
                </c:pt>
                <c:pt idx="18580">
                  <c:v>-0.205483</c:v>
                </c:pt>
                <c:pt idx="18581">
                  <c:v>-0.205035</c:v>
                </c:pt>
                <c:pt idx="18582">
                  <c:v>-0.204425</c:v>
                </c:pt>
                <c:pt idx="18583">
                  <c:v>-0.203652</c:v>
                </c:pt>
                <c:pt idx="18584">
                  <c:v>-0.20271800000000001</c:v>
                </c:pt>
                <c:pt idx="18585">
                  <c:v>-0.201623</c:v>
                </c:pt>
                <c:pt idx="18586">
                  <c:v>-0.20036799999999999</c:v>
                </c:pt>
                <c:pt idx="18587">
                  <c:v>-0.19895299999999999</c:v>
                </c:pt>
                <c:pt idx="18588">
                  <c:v>-0.197379</c:v>
                </c:pt>
                <c:pt idx="18589">
                  <c:v>-0.19564699999999999</c:v>
                </c:pt>
                <c:pt idx="18590">
                  <c:v>-0.19375999999999999</c:v>
                </c:pt>
                <c:pt idx="18591">
                  <c:v>-0.191717</c:v>
                </c:pt>
                <c:pt idx="18592">
                  <c:v>-0.189522</c:v>
                </c:pt>
                <c:pt idx="18593">
                  <c:v>-0.18717500000000001</c:v>
                </c:pt>
                <c:pt idx="18594">
                  <c:v>-0.18468000000000001</c:v>
                </c:pt>
                <c:pt idx="18595">
                  <c:v>-0.18203800000000001</c:v>
                </c:pt>
                <c:pt idx="18596">
                  <c:v>-0.179253</c:v>
                </c:pt>
                <c:pt idx="18597">
                  <c:v>-0.17632600000000001</c:v>
                </c:pt>
                <c:pt idx="18598">
                  <c:v>-0.173261</c:v>
                </c:pt>
                <c:pt idx="18599">
                  <c:v>-0.17005899999999999</c:v>
                </c:pt>
                <c:pt idx="18600">
                  <c:v>-0.16672200000000001</c:v>
                </c:pt>
                <c:pt idx="18601">
                  <c:v>-0.16325400000000001</c:v>
                </c:pt>
                <c:pt idx="18602">
                  <c:v>-0.15965699999999999</c:v>
                </c:pt>
                <c:pt idx="18603">
                  <c:v>-0.15593499999999999</c:v>
                </c:pt>
                <c:pt idx="18604">
                  <c:v>-0.152092</c:v>
                </c:pt>
                <c:pt idx="18605">
                  <c:v>-0.14813100000000001</c:v>
                </c:pt>
                <c:pt idx="18606">
                  <c:v>-0.14405599999999999</c:v>
                </c:pt>
                <c:pt idx="18607">
                  <c:v>-0.139872</c:v>
                </c:pt>
                <c:pt idx="18608">
                  <c:v>-0.13558200000000001</c:v>
                </c:pt>
                <c:pt idx="18609">
                  <c:v>-0.131189</c:v>
                </c:pt>
                <c:pt idx="18610">
                  <c:v>-0.12670000000000001</c:v>
                </c:pt>
                <c:pt idx="18611">
                  <c:v>-0.122116</c:v>
                </c:pt>
                <c:pt idx="18612">
                  <c:v>-0.11744300000000001</c:v>
                </c:pt>
                <c:pt idx="18613">
                  <c:v>-0.11268400000000001</c:v>
                </c:pt>
                <c:pt idx="18614">
                  <c:v>-0.10784299999999999</c:v>
                </c:pt>
                <c:pt idx="18615">
                  <c:v>-0.102926</c:v>
                </c:pt>
                <c:pt idx="18616">
                  <c:v>-9.7937200000000002E-2</c:v>
                </c:pt>
                <c:pt idx="18617">
                  <c:v>-9.2880500000000005E-2</c:v>
                </c:pt>
                <c:pt idx="18618">
                  <c:v>-8.7761099999999995E-2</c:v>
                </c:pt>
                <c:pt idx="18619">
                  <c:v>-8.2583799999999999E-2</c:v>
                </c:pt>
                <c:pt idx="18620">
                  <c:v>-7.7353199999999997E-2</c:v>
                </c:pt>
                <c:pt idx="18621">
                  <c:v>-7.2073600000000002E-2</c:v>
                </c:pt>
                <c:pt idx="18622">
                  <c:v>-6.6749699999999995E-2</c:v>
                </c:pt>
                <c:pt idx="18623">
                  <c:v>-6.1386200000000002E-2</c:v>
                </c:pt>
                <c:pt idx="18624">
                  <c:v>-5.5988400000000001E-2</c:v>
                </c:pt>
                <c:pt idx="18625">
                  <c:v>-5.0561000000000002E-2</c:v>
                </c:pt>
                <c:pt idx="18626">
                  <c:v>-4.5109000000000003E-2</c:v>
                </c:pt>
                <c:pt idx="18627">
                  <c:v>-3.9637199999999997E-2</c:v>
                </c:pt>
                <c:pt idx="18628">
                  <c:v>-3.41512E-2</c:v>
                </c:pt>
                <c:pt idx="18629">
                  <c:v>-2.86561E-2</c:v>
                </c:pt>
                <c:pt idx="18630">
                  <c:v>-2.3156300000000001E-2</c:v>
                </c:pt>
                <c:pt idx="18631">
                  <c:v>-1.7655799999999999E-2</c:v>
                </c:pt>
                <c:pt idx="18632">
                  <c:v>-1.21589E-2</c:v>
                </c:pt>
                <c:pt idx="18633" formatCode="0.00E+00">
                  <c:v>-6.6700800000000001E-3</c:v>
                </c:pt>
                <c:pt idx="18634" formatCode="0.00E+00">
                  <c:v>-1.1937899999999999E-3</c:v>
                </c:pt>
                <c:pt idx="18635" formatCode="0.00E+00">
                  <c:v>4.2658100000000001E-3</c:v>
                </c:pt>
                <c:pt idx="18636" formatCode="0.00E+00">
                  <c:v>9.70413E-3</c:v>
                </c:pt>
                <c:pt idx="18637">
                  <c:v>1.51162E-2</c:v>
                </c:pt>
                <c:pt idx="18638">
                  <c:v>2.0497399999999999E-2</c:v>
                </c:pt>
                <c:pt idx="18639">
                  <c:v>2.5842899999999999E-2</c:v>
                </c:pt>
                <c:pt idx="18640">
                  <c:v>3.1148800000000001E-2</c:v>
                </c:pt>
                <c:pt idx="18641">
                  <c:v>3.6410999999999999E-2</c:v>
                </c:pt>
                <c:pt idx="18642">
                  <c:v>4.1625799999999998E-2</c:v>
                </c:pt>
                <c:pt idx="18643">
                  <c:v>4.6788999999999997E-2</c:v>
                </c:pt>
                <c:pt idx="18644">
                  <c:v>5.1896200000000003E-2</c:v>
                </c:pt>
                <c:pt idx="18645">
                  <c:v>5.6943000000000001E-2</c:v>
                </c:pt>
                <c:pt idx="18646">
                  <c:v>6.1925300000000003E-2</c:v>
                </c:pt>
                <c:pt idx="18647">
                  <c:v>6.6839200000000001E-2</c:v>
                </c:pt>
                <c:pt idx="18648">
                  <c:v>7.16812E-2</c:v>
                </c:pt>
                <c:pt idx="18649">
                  <c:v>7.6448199999999994E-2</c:v>
                </c:pt>
                <c:pt idx="18650">
                  <c:v>8.1137200000000007E-2</c:v>
                </c:pt>
                <c:pt idx="18651">
                  <c:v>8.5745100000000005E-2</c:v>
                </c:pt>
                <c:pt idx="18652">
                  <c:v>9.0268600000000004E-2</c:v>
                </c:pt>
                <c:pt idx="18653">
                  <c:v>9.4704300000000005E-2</c:v>
                </c:pt>
                <c:pt idx="18654">
                  <c:v>9.9049100000000001E-2</c:v>
                </c:pt>
                <c:pt idx="18655">
                  <c:v>0.1033</c:v>
                </c:pt>
                <c:pt idx="18656">
                  <c:v>0.10745200000000001</c:v>
                </c:pt>
                <c:pt idx="18657">
                  <c:v>0.11150400000000001</c:v>
                </c:pt>
                <c:pt idx="18658">
                  <c:v>0.115452</c:v>
                </c:pt>
                <c:pt idx="18659">
                  <c:v>0.119294</c:v>
                </c:pt>
                <c:pt idx="18660">
                  <c:v>0.123028</c:v>
                </c:pt>
                <c:pt idx="18661">
                  <c:v>0.12665100000000001</c:v>
                </c:pt>
                <c:pt idx="18662">
                  <c:v>0.130162</c:v>
                </c:pt>
                <c:pt idx="18663">
                  <c:v>0.13355800000000001</c:v>
                </c:pt>
                <c:pt idx="18664">
                  <c:v>0.13683799999999999</c:v>
                </c:pt>
                <c:pt idx="18665">
                  <c:v>0.14000299999999999</c:v>
                </c:pt>
                <c:pt idx="18666">
                  <c:v>0.14304900000000001</c:v>
                </c:pt>
                <c:pt idx="18667">
                  <c:v>0.145977</c:v>
                </c:pt>
                <c:pt idx="18668">
                  <c:v>0.148785</c:v>
                </c:pt>
                <c:pt idx="18669">
                  <c:v>0.15147099999999999</c:v>
                </c:pt>
                <c:pt idx="18670">
                  <c:v>0.154034</c:v>
                </c:pt>
                <c:pt idx="18671">
                  <c:v>0.156469</c:v>
                </c:pt>
                <c:pt idx="18672">
                  <c:v>0.158779</c:v>
                </c:pt>
                <c:pt idx="18673">
                  <c:v>0.16096199999999999</c:v>
                </c:pt>
                <c:pt idx="18674">
                  <c:v>0.163018</c:v>
                </c:pt>
                <c:pt idx="18675">
                  <c:v>0.16494700000000001</c:v>
                </c:pt>
                <c:pt idx="18676">
                  <c:v>0.16674900000000001</c:v>
                </c:pt>
                <c:pt idx="18677">
                  <c:v>0.16842499999999999</c:v>
                </c:pt>
                <c:pt idx="18678">
                  <c:v>0.16997300000000001</c:v>
                </c:pt>
                <c:pt idx="18679">
                  <c:v>0.17139599999999999</c:v>
                </c:pt>
                <c:pt idx="18680">
                  <c:v>0.17269100000000001</c:v>
                </c:pt>
                <c:pt idx="18681">
                  <c:v>0.17386099999999999</c:v>
                </c:pt>
                <c:pt idx="18682">
                  <c:v>0.17490600000000001</c:v>
                </c:pt>
                <c:pt idx="18683">
                  <c:v>0.17582500000000001</c:v>
                </c:pt>
                <c:pt idx="18684">
                  <c:v>0.176619</c:v>
                </c:pt>
                <c:pt idx="18685">
                  <c:v>0.177289</c:v>
                </c:pt>
                <c:pt idx="18686">
                  <c:v>0.177837</c:v>
                </c:pt>
                <c:pt idx="18687">
                  <c:v>0.17826400000000001</c:v>
                </c:pt>
                <c:pt idx="18688">
                  <c:v>0.17857200000000001</c:v>
                </c:pt>
                <c:pt idx="18689">
                  <c:v>0.178762</c:v>
                </c:pt>
                <c:pt idx="18690">
                  <c:v>0.17883499999999999</c:v>
                </c:pt>
                <c:pt idx="18691">
                  <c:v>0.17879300000000001</c:v>
                </c:pt>
                <c:pt idx="18692">
                  <c:v>0.17863799999999999</c:v>
                </c:pt>
                <c:pt idx="18693">
                  <c:v>0.178372</c:v>
                </c:pt>
                <c:pt idx="18694">
                  <c:v>0.17799499999999999</c:v>
                </c:pt>
                <c:pt idx="18695">
                  <c:v>0.17751</c:v>
                </c:pt>
                <c:pt idx="18696">
                  <c:v>0.17691899999999999</c:v>
                </c:pt>
                <c:pt idx="18697">
                  <c:v>0.17622099999999999</c:v>
                </c:pt>
                <c:pt idx="18698">
                  <c:v>0.17542099999999999</c:v>
                </c:pt>
                <c:pt idx="18699">
                  <c:v>0.17451900000000001</c:v>
                </c:pt>
                <c:pt idx="18700">
                  <c:v>0.17351800000000001</c:v>
                </c:pt>
                <c:pt idx="18701">
                  <c:v>0.17242199999999999</c:v>
                </c:pt>
                <c:pt idx="18702">
                  <c:v>0.171234</c:v>
                </c:pt>
                <c:pt idx="18703">
                  <c:v>0.16995499999999999</c:v>
                </c:pt>
                <c:pt idx="18704">
                  <c:v>0.16858899999999999</c:v>
                </c:pt>
                <c:pt idx="18705">
                  <c:v>0.16713900000000001</c:v>
                </c:pt>
                <c:pt idx="18706">
                  <c:v>0.16560800000000001</c:v>
                </c:pt>
                <c:pt idx="18707">
                  <c:v>0.163998</c:v>
                </c:pt>
                <c:pt idx="18708">
                  <c:v>0.16231200000000001</c:v>
                </c:pt>
                <c:pt idx="18709">
                  <c:v>0.160553</c:v>
                </c:pt>
                <c:pt idx="18710">
                  <c:v>0.158723</c:v>
                </c:pt>
                <c:pt idx="18711">
                  <c:v>0.15682399999999999</c:v>
                </c:pt>
                <c:pt idx="18712">
                  <c:v>0.154858</c:v>
                </c:pt>
                <c:pt idx="18713">
                  <c:v>0.15282699999999999</c:v>
                </c:pt>
                <c:pt idx="18714">
                  <c:v>0.15073600000000001</c:v>
                </c:pt>
                <c:pt idx="18715">
                  <c:v>0.148586</c:v>
                </c:pt>
                <c:pt idx="18716">
                  <c:v>0.14638200000000001</c:v>
                </c:pt>
                <c:pt idx="18717">
                  <c:v>0.14412800000000001</c:v>
                </c:pt>
                <c:pt idx="18718">
                  <c:v>0.14182600000000001</c:v>
                </c:pt>
                <c:pt idx="18719">
                  <c:v>0.13947899999999999</c:v>
                </c:pt>
                <c:pt idx="18720">
                  <c:v>0.13708999999999999</c:v>
                </c:pt>
                <c:pt idx="18721">
                  <c:v>0.13466</c:v>
                </c:pt>
                <c:pt idx="18722">
                  <c:v>0.132192</c:v>
                </c:pt>
                <c:pt idx="18723">
                  <c:v>0.129692</c:v>
                </c:pt>
                <c:pt idx="18724">
                  <c:v>0.127161</c:v>
                </c:pt>
                <c:pt idx="18725">
                  <c:v>0.12460499999999999</c:v>
                </c:pt>
                <c:pt idx="18726">
                  <c:v>0.12202499999999999</c:v>
                </c:pt>
                <c:pt idx="18727">
                  <c:v>0.119425</c:v>
                </c:pt>
                <c:pt idx="18728">
                  <c:v>0.116808</c:v>
                </c:pt>
                <c:pt idx="18729">
                  <c:v>0.114175</c:v>
                </c:pt>
                <c:pt idx="18730">
                  <c:v>0.111528</c:v>
                </c:pt>
                <c:pt idx="18731">
                  <c:v>0.10886899999999999</c:v>
                </c:pt>
                <c:pt idx="18732">
                  <c:v>0.106202</c:v>
                </c:pt>
                <c:pt idx="18733">
                  <c:v>0.103528</c:v>
                </c:pt>
                <c:pt idx="18734">
                  <c:v>0.10085</c:v>
                </c:pt>
                <c:pt idx="18735">
                  <c:v>9.8169999999999993E-2</c:v>
                </c:pt>
                <c:pt idx="18736">
                  <c:v>9.54903E-2</c:v>
                </c:pt>
                <c:pt idx="18737">
                  <c:v>9.2814300000000002E-2</c:v>
                </c:pt>
                <c:pt idx="18738">
                  <c:v>9.0145400000000001E-2</c:v>
                </c:pt>
                <c:pt idx="18739">
                  <c:v>8.7485900000000005E-2</c:v>
                </c:pt>
                <c:pt idx="18740">
                  <c:v>8.4837700000000002E-2</c:v>
                </c:pt>
                <c:pt idx="18741">
                  <c:v>8.2202999999999998E-2</c:v>
                </c:pt>
                <c:pt idx="18742">
                  <c:v>7.9584199999999994E-2</c:v>
                </c:pt>
                <c:pt idx="18743">
                  <c:v>7.6983999999999997E-2</c:v>
                </c:pt>
                <c:pt idx="18744">
                  <c:v>7.4404799999999993E-2</c:v>
                </c:pt>
                <c:pt idx="18745">
                  <c:v>7.1848999999999996E-2</c:v>
                </c:pt>
                <c:pt idx="18746">
                  <c:v>6.9318299999999999E-2</c:v>
                </c:pt>
                <c:pt idx="18747">
                  <c:v>6.6814299999999993E-2</c:v>
                </c:pt>
                <c:pt idx="18748">
                  <c:v>6.4338300000000001E-2</c:v>
                </c:pt>
                <c:pt idx="18749">
                  <c:v>6.1891300000000003E-2</c:v>
                </c:pt>
                <c:pt idx="18750">
                  <c:v>5.9474199999999998E-2</c:v>
                </c:pt>
                <c:pt idx="18751">
                  <c:v>5.7088399999999997E-2</c:v>
                </c:pt>
                <c:pt idx="18752">
                  <c:v>5.4735699999999998E-2</c:v>
                </c:pt>
                <c:pt idx="18753">
                  <c:v>5.2416499999999998E-2</c:v>
                </c:pt>
                <c:pt idx="18754">
                  <c:v>5.0131799999999997E-2</c:v>
                </c:pt>
                <c:pt idx="18755">
                  <c:v>4.7883500000000002E-2</c:v>
                </c:pt>
                <c:pt idx="18756">
                  <c:v>4.5673100000000001E-2</c:v>
                </c:pt>
                <c:pt idx="18757">
                  <c:v>4.3502199999999998E-2</c:v>
                </c:pt>
                <c:pt idx="18758">
                  <c:v>4.1372100000000002E-2</c:v>
                </c:pt>
                <c:pt idx="18759">
                  <c:v>3.9284100000000002E-2</c:v>
                </c:pt>
                <c:pt idx="18760">
                  <c:v>3.7238899999999998E-2</c:v>
                </c:pt>
                <c:pt idx="18761">
                  <c:v>3.5238100000000001E-2</c:v>
                </c:pt>
                <c:pt idx="18762">
                  <c:v>3.3283E-2</c:v>
                </c:pt>
                <c:pt idx="18763">
                  <c:v>3.1373699999999997E-2</c:v>
                </c:pt>
                <c:pt idx="18764">
                  <c:v>2.9509000000000001E-2</c:v>
                </c:pt>
                <c:pt idx="18765">
                  <c:v>2.7688399999999998E-2</c:v>
                </c:pt>
                <c:pt idx="18766">
                  <c:v>2.5913100000000001E-2</c:v>
                </c:pt>
                <c:pt idx="18767">
                  <c:v>2.4185100000000001E-2</c:v>
                </c:pt>
                <c:pt idx="18768">
                  <c:v>2.2505899999999999E-2</c:v>
                </c:pt>
                <c:pt idx="18769">
                  <c:v>2.08764E-2</c:v>
                </c:pt>
                <c:pt idx="18770">
                  <c:v>1.92967E-2</c:v>
                </c:pt>
                <c:pt idx="18771">
                  <c:v>1.7766899999999999E-2</c:v>
                </c:pt>
                <c:pt idx="18772">
                  <c:v>1.62869E-2</c:v>
                </c:pt>
                <c:pt idx="18773">
                  <c:v>1.48568E-2</c:v>
                </c:pt>
                <c:pt idx="18774">
                  <c:v>1.34766E-2</c:v>
                </c:pt>
                <c:pt idx="18775">
                  <c:v>1.21461E-2</c:v>
                </c:pt>
                <c:pt idx="18776">
                  <c:v>1.08655E-2</c:v>
                </c:pt>
                <c:pt idx="18777" formatCode="0.00E+00">
                  <c:v>9.6354500000000003E-3</c:v>
                </c:pt>
                <c:pt idx="18778" formatCode="0.00E+00">
                  <c:v>8.4565600000000001E-3</c:v>
                </c:pt>
                <c:pt idx="18779" formatCode="0.00E+00">
                  <c:v>7.3291900000000002E-3</c:v>
                </c:pt>
                <c:pt idx="18780" formatCode="0.00E+00">
                  <c:v>6.2528999999999996E-3</c:v>
                </c:pt>
                <c:pt idx="18781" formatCode="0.00E+00">
                  <c:v>5.2272200000000003E-3</c:v>
                </c:pt>
                <c:pt idx="18782" formatCode="0.00E+00">
                  <c:v>4.2520500000000003E-3</c:v>
                </c:pt>
                <c:pt idx="18783" formatCode="0.00E+00">
                  <c:v>3.32702E-3</c:v>
                </c:pt>
                <c:pt idx="18784" formatCode="0.00E+00">
                  <c:v>2.4515000000000001E-3</c:v>
                </c:pt>
                <c:pt idx="18785" formatCode="0.00E+00">
                  <c:v>1.6254100000000001E-3</c:v>
                </c:pt>
                <c:pt idx="18786" formatCode="0.00E+00">
                  <c:v>8.4904900000000005E-4</c:v>
                </c:pt>
                <c:pt idx="18787" formatCode="0.00E+00">
                  <c:v>1.22039E-4</c:v>
                </c:pt>
                <c:pt idx="18788" formatCode="0.00E+00">
                  <c:v>-5.56691E-4</c:v>
                </c:pt>
                <c:pt idx="18789" formatCode="0.00E+00">
                  <c:v>-1.18779E-3</c:v>
                </c:pt>
                <c:pt idx="18790" formatCode="0.00E+00">
                  <c:v>-1.7714300000000001E-3</c:v>
                </c:pt>
                <c:pt idx="18791" formatCode="0.00E+00">
                  <c:v>-2.30796E-3</c:v>
                </c:pt>
                <c:pt idx="18792" formatCode="0.00E+00">
                  <c:v>-2.7978E-3</c:v>
                </c:pt>
                <c:pt idx="18793" formatCode="0.00E+00">
                  <c:v>-3.241E-3</c:v>
                </c:pt>
                <c:pt idx="18794" formatCode="0.00E+00">
                  <c:v>-3.6380399999999999E-3</c:v>
                </c:pt>
                <c:pt idx="18795" formatCode="0.00E+00">
                  <c:v>-3.9902499999999999E-3</c:v>
                </c:pt>
                <c:pt idx="18796" formatCode="0.00E+00">
                  <c:v>-4.29854E-3</c:v>
                </c:pt>
                <c:pt idx="18797" formatCode="0.00E+00">
                  <c:v>-4.5627200000000001E-3</c:v>
                </c:pt>
                <c:pt idx="18798" formatCode="0.00E+00">
                  <c:v>-4.7826400000000003E-3</c:v>
                </c:pt>
                <c:pt idx="18799" formatCode="0.00E+00">
                  <c:v>-4.9586200000000004E-3</c:v>
                </c:pt>
                <c:pt idx="18800" formatCode="0.00E+00">
                  <c:v>-5.0909600000000003E-3</c:v>
                </c:pt>
                <c:pt idx="18801" formatCode="0.00E+00">
                  <c:v>-5.1796300000000002E-3</c:v>
                </c:pt>
                <c:pt idx="18802" formatCode="0.00E+00">
                  <c:v>-5.2246300000000001E-3</c:v>
                </c:pt>
                <c:pt idx="18803" formatCode="0.00E+00">
                  <c:v>-5.2266999999999999E-3</c:v>
                </c:pt>
                <c:pt idx="18804" formatCode="0.00E+00">
                  <c:v>-5.1871699999999996E-3</c:v>
                </c:pt>
                <c:pt idx="18805" formatCode="0.00E+00">
                  <c:v>-5.1070600000000001E-3</c:v>
                </c:pt>
                <c:pt idx="18806" formatCode="0.00E+00">
                  <c:v>-4.9866600000000004E-3</c:v>
                </c:pt>
                <c:pt idx="18807" formatCode="0.00E+00">
                  <c:v>-4.8261099999999998E-3</c:v>
                </c:pt>
                <c:pt idx="18808" formatCode="0.00E+00">
                  <c:v>-4.6261200000000001E-3</c:v>
                </c:pt>
                <c:pt idx="18809" formatCode="0.00E+00">
                  <c:v>-4.3873799999999998E-3</c:v>
                </c:pt>
                <c:pt idx="18810" formatCode="0.00E+00">
                  <c:v>-4.1099200000000004E-3</c:v>
                </c:pt>
                <c:pt idx="18811" formatCode="0.00E+00">
                  <c:v>-3.7935E-3</c:v>
                </c:pt>
                <c:pt idx="18812" formatCode="0.00E+00">
                  <c:v>-3.4383700000000001E-3</c:v>
                </c:pt>
                <c:pt idx="18813" formatCode="0.00E+00">
                  <c:v>-3.0452299999999999E-3</c:v>
                </c:pt>
                <c:pt idx="18814" formatCode="0.00E+00">
                  <c:v>-2.6148299999999998E-3</c:v>
                </c:pt>
                <c:pt idx="18815" formatCode="0.00E+00">
                  <c:v>-2.1475299999999999E-3</c:v>
                </c:pt>
                <c:pt idx="18816" formatCode="0.00E+00">
                  <c:v>-1.64336E-3</c:v>
                </c:pt>
                <c:pt idx="18817" formatCode="0.00E+00">
                  <c:v>-1.1025E-3</c:v>
                </c:pt>
                <c:pt idx="18818" formatCode="0.00E+00">
                  <c:v>-5.2561000000000003E-4</c:v>
                </c:pt>
                <c:pt idx="18819" formatCode="0.00E+00">
                  <c:v>8.6605899999999997E-5</c:v>
                </c:pt>
                <c:pt idx="18820" formatCode="0.00E+00">
                  <c:v>7.3401300000000005E-4</c:v>
                </c:pt>
                <c:pt idx="18821" formatCode="0.00E+00">
                  <c:v>1.41713E-3</c:v>
                </c:pt>
                <c:pt idx="18822" formatCode="0.00E+00">
                  <c:v>2.13613E-3</c:v>
                </c:pt>
                <c:pt idx="18823" formatCode="0.00E+00">
                  <c:v>2.8901700000000001E-3</c:v>
                </c:pt>
                <c:pt idx="18824" formatCode="0.00E+00">
                  <c:v>3.6781600000000002E-3</c:v>
                </c:pt>
                <c:pt idx="18825" formatCode="0.00E+00">
                  <c:v>4.4994900000000001E-3</c:v>
                </c:pt>
                <c:pt idx="18826" formatCode="0.00E+00">
                  <c:v>5.3537699999999999E-3</c:v>
                </c:pt>
                <c:pt idx="18827" formatCode="0.00E+00">
                  <c:v>6.2405999999999998E-3</c:v>
                </c:pt>
                <c:pt idx="18828" formatCode="0.00E+00">
                  <c:v>7.1595499999999998E-3</c:v>
                </c:pt>
                <c:pt idx="18829" formatCode="0.00E+00">
                  <c:v>8.1104000000000002E-3</c:v>
                </c:pt>
                <c:pt idx="18830" formatCode="0.00E+00">
                  <c:v>9.09336E-3</c:v>
                </c:pt>
                <c:pt idx="18831">
                  <c:v>1.0108799999999999E-2</c:v>
                </c:pt>
                <c:pt idx="18832">
                  <c:v>1.1156900000000001E-2</c:v>
                </c:pt>
                <c:pt idx="18833">
                  <c:v>1.22378E-2</c:v>
                </c:pt>
                <c:pt idx="18834">
                  <c:v>1.33516E-2</c:v>
                </c:pt>
                <c:pt idx="18835">
                  <c:v>1.4498199999999999E-2</c:v>
                </c:pt>
                <c:pt idx="18836">
                  <c:v>1.5677099999999999E-2</c:v>
                </c:pt>
                <c:pt idx="18837">
                  <c:v>1.6887599999999999E-2</c:v>
                </c:pt>
                <c:pt idx="18838">
                  <c:v>1.81294E-2</c:v>
                </c:pt>
                <c:pt idx="18839">
                  <c:v>1.9402099999999999E-2</c:v>
                </c:pt>
                <c:pt idx="18840">
                  <c:v>2.0705399999999999E-2</c:v>
                </c:pt>
                <c:pt idx="18841">
                  <c:v>2.2039699999999999E-2</c:v>
                </c:pt>
                <c:pt idx="18842">
                  <c:v>2.34054E-2</c:v>
                </c:pt>
                <c:pt idx="18843">
                  <c:v>2.4802299999999999E-2</c:v>
                </c:pt>
                <c:pt idx="18844">
                  <c:v>2.6230199999999999E-2</c:v>
                </c:pt>
                <c:pt idx="18845">
                  <c:v>2.7688299999999999E-2</c:v>
                </c:pt>
                <c:pt idx="18846">
                  <c:v>2.9175800000000002E-2</c:v>
                </c:pt>
                <c:pt idx="18847">
                  <c:v>3.06927E-2</c:v>
                </c:pt>
                <c:pt idx="18848">
                  <c:v>3.2239499999999997E-2</c:v>
                </c:pt>
                <c:pt idx="18849">
                  <c:v>3.3816600000000002E-2</c:v>
                </c:pt>
                <c:pt idx="18850">
                  <c:v>3.5423400000000001E-2</c:v>
                </c:pt>
                <c:pt idx="18851">
                  <c:v>3.7059300000000003E-2</c:v>
                </c:pt>
                <c:pt idx="18852">
                  <c:v>3.8724300000000003E-2</c:v>
                </c:pt>
                <c:pt idx="18853">
                  <c:v>4.04179E-2</c:v>
                </c:pt>
                <c:pt idx="18854">
                  <c:v>4.2139000000000003E-2</c:v>
                </c:pt>
                <c:pt idx="18855">
                  <c:v>4.3887200000000001E-2</c:v>
                </c:pt>
                <c:pt idx="18856">
                  <c:v>4.5662599999999998E-2</c:v>
                </c:pt>
                <c:pt idx="18857">
                  <c:v>4.7464600000000003E-2</c:v>
                </c:pt>
                <c:pt idx="18858">
                  <c:v>4.92919E-2</c:v>
                </c:pt>
                <c:pt idx="18859">
                  <c:v>5.1143300000000003E-2</c:v>
                </c:pt>
                <c:pt idx="18860">
                  <c:v>5.3018000000000003E-2</c:v>
                </c:pt>
                <c:pt idx="18861">
                  <c:v>5.4915800000000001E-2</c:v>
                </c:pt>
                <c:pt idx="18862">
                  <c:v>5.6836999999999999E-2</c:v>
                </c:pt>
                <c:pt idx="18863">
                  <c:v>5.87815E-2</c:v>
                </c:pt>
                <c:pt idx="18864">
                  <c:v>6.0748499999999997E-2</c:v>
                </c:pt>
                <c:pt idx="18865">
                  <c:v>6.2737200000000007E-2</c:v>
                </c:pt>
                <c:pt idx="18866">
                  <c:v>6.4747200000000005E-2</c:v>
                </c:pt>
                <c:pt idx="18867">
                  <c:v>6.6777600000000006E-2</c:v>
                </c:pt>
                <c:pt idx="18868">
                  <c:v>6.8827799999999995E-2</c:v>
                </c:pt>
                <c:pt idx="18869">
                  <c:v>7.0897100000000005E-2</c:v>
                </c:pt>
                <c:pt idx="18870">
                  <c:v>7.2984999999999994E-2</c:v>
                </c:pt>
                <c:pt idx="18871">
                  <c:v>7.5090699999999996E-2</c:v>
                </c:pt>
                <c:pt idx="18872">
                  <c:v>7.7213500000000004E-2</c:v>
                </c:pt>
                <c:pt idx="18873">
                  <c:v>7.9352099999999995E-2</c:v>
                </c:pt>
                <c:pt idx="18874">
                  <c:v>8.1505099999999997E-2</c:v>
                </c:pt>
                <c:pt idx="18875">
                  <c:v>8.3670999999999995E-2</c:v>
                </c:pt>
                <c:pt idx="18876">
                  <c:v>8.5848599999999997E-2</c:v>
                </c:pt>
                <c:pt idx="18877">
                  <c:v>8.8036600000000007E-2</c:v>
                </c:pt>
                <c:pt idx="18878">
                  <c:v>9.0233999999999995E-2</c:v>
                </c:pt>
                <c:pt idx="18879">
                  <c:v>9.2439499999999994E-2</c:v>
                </c:pt>
                <c:pt idx="18880">
                  <c:v>9.4652100000000003E-2</c:v>
                </c:pt>
                <c:pt idx="18881">
                  <c:v>9.6870399999999995E-2</c:v>
                </c:pt>
                <c:pt idx="18882">
                  <c:v>9.9093100000000003E-2</c:v>
                </c:pt>
                <c:pt idx="18883">
                  <c:v>0.10131900000000001</c:v>
                </c:pt>
                <c:pt idx="18884">
                  <c:v>0.103546</c:v>
                </c:pt>
                <c:pt idx="18885">
                  <c:v>0.105772</c:v>
                </c:pt>
                <c:pt idx="18886">
                  <c:v>0.107997</c:v>
                </c:pt>
                <c:pt idx="18887">
                  <c:v>0.110219</c:v>
                </c:pt>
                <c:pt idx="18888">
                  <c:v>0.112437</c:v>
                </c:pt>
                <c:pt idx="18889">
                  <c:v>0.114649</c:v>
                </c:pt>
                <c:pt idx="18890">
                  <c:v>0.116852</c:v>
                </c:pt>
                <c:pt idx="18891">
                  <c:v>0.119044</c:v>
                </c:pt>
                <c:pt idx="18892">
                  <c:v>0.121225</c:v>
                </c:pt>
                <c:pt idx="18893">
                  <c:v>0.123393</c:v>
                </c:pt>
                <c:pt idx="18894">
                  <c:v>0.12554599999999999</c:v>
                </c:pt>
                <c:pt idx="18895">
                  <c:v>0.12768399999999999</c:v>
                </c:pt>
                <c:pt idx="18896">
                  <c:v>0.129804</c:v>
                </c:pt>
                <c:pt idx="18897">
                  <c:v>0.13190499999999999</c:v>
                </c:pt>
                <c:pt idx="18898">
                  <c:v>0.13398399999999999</c:v>
                </c:pt>
                <c:pt idx="18899">
                  <c:v>0.13603899999999999</c:v>
                </c:pt>
                <c:pt idx="18900">
                  <c:v>0.138068</c:v>
                </c:pt>
                <c:pt idx="18901">
                  <c:v>0.14007</c:v>
                </c:pt>
                <c:pt idx="18902">
                  <c:v>0.142042</c:v>
                </c:pt>
                <c:pt idx="18903">
                  <c:v>0.143983</c:v>
                </c:pt>
                <c:pt idx="18904">
                  <c:v>0.14589199999999999</c:v>
                </c:pt>
                <c:pt idx="18905">
                  <c:v>0.14776500000000001</c:v>
                </c:pt>
                <c:pt idx="18906">
                  <c:v>0.14960100000000001</c:v>
                </c:pt>
                <c:pt idx="18907">
                  <c:v>0.15139900000000001</c:v>
                </c:pt>
                <c:pt idx="18908">
                  <c:v>0.15315500000000001</c:v>
                </c:pt>
                <c:pt idx="18909">
                  <c:v>0.15486800000000001</c:v>
                </c:pt>
                <c:pt idx="18910">
                  <c:v>0.15653700000000001</c:v>
                </c:pt>
                <c:pt idx="18911">
                  <c:v>0.15815899999999999</c:v>
                </c:pt>
                <c:pt idx="18912">
                  <c:v>0.15973300000000001</c:v>
                </c:pt>
                <c:pt idx="18913">
                  <c:v>0.16125600000000001</c:v>
                </c:pt>
                <c:pt idx="18914">
                  <c:v>0.16272600000000001</c:v>
                </c:pt>
                <c:pt idx="18915">
                  <c:v>0.16414300000000001</c:v>
                </c:pt>
                <c:pt idx="18916">
                  <c:v>0.16550500000000001</c:v>
                </c:pt>
                <c:pt idx="18917">
                  <c:v>0.16680900000000001</c:v>
                </c:pt>
                <c:pt idx="18918">
                  <c:v>0.16805300000000001</c:v>
                </c:pt>
                <c:pt idx="18919">
                  <c:v>0.169237</c:v>
                </c:pt>
                <c:pt idx="18920">
                  <c:v>0.17035700000000001</c:v>
                </c:pt>
                <c:pt idx="18921">
                  <c:v>0.17141300000000001</c:v>
                </c:pt>
                <c:pt idx="18922">
                  <c:v>0.172402</c:v>
                </c:pt>
                <c:pt idx="18923">
                  <c:v>0.17332400000000001</c:v>
                </c:pt>
                <c:pt idx="18924">
                  <c:v>0.174177</c:v>
                </c:pt>
                <c:pt idx="18925">
                  <c:v>0.17496</c:v>
                </c:pt>
                <c:pt idx="18926">
                  <c:v>0.17567099999999999</c:v>
                </c:pt>
                <c:pt idx="18927">
                  <c:v>0.17630899999999999</c:v>
                </c:pt>
                <c:pt idx="18928">
                  <c:v>0.176873</c:v>
                </c:pt>
                <c:pt idx="18929">
                  <c:v>0.17736099999999999</c:v>
                </c:pt>
                <c:pt idx="18930">
                  <c:v>0.17777200000000001</c:v>
                </c:pt>
                <c:pt idx="18931">
                  <c:v>0.17810599999999999</c:v>
                </c:pt>
                <c:pt idx="18932">
                  <c:v>0.17836099999999999</c:v>
                </c:pt>
                <c:pt idx="18933">
                  <c:v>0.178536</c:v>
                </c:pt>
                <c:pt idx="18934">
                  <c:v>0.17863200000000001</c:v>
                </c:pt>
                <c:pt idx="18935">
                  <c:v>0.178647</c:v>
                </c:pt>
                <c:pt idx="18936">
                  <c:v>0.17858099999999999</c:v>
                </c:pt>
                <c:pt idx="18937">
                  <c:v>0.17843400000000001</c:v>
                </c:pt>
                <c:pt idx="18938">
                  <c:v>0.178204</c:v>
                </c:pt>
                <c:pt idx="18939">
                  <c:v>0.17789199999999999</c:v>
                </c:pt>
                <c:pt idx="18940">
                  <c:v>0.17749500000000001</c:v>
                </c:pt>
                <c:pt idx="18941">
                  <c:v>0.17701500000000001</c:v>
                </c:pt>
                <c:pt idx="18942">
                  <c:v>0.17645</c:v>
                </c:pt>
                <c:pt idx="18943">
                  <c:v>0.17580200000000001</c:v>
                </c:pt>
                <c:pt idx="18944">
                  <c:v>0.17507</c:v>
                </c:pt>
                <c:pt idx="18945">
                  <c:v>0.17425499999999999</c:v>
                </c:pt>
                <c:pt idx="18946">
                  <c:v>0.17335600000000001</c:v>
                </c:pt>
                <c:pt idx="18947">
                  <c:v>0.172376</c:v>
                </c:pt>
                <c:pt idx="18948">
                  <c:v>0.17131399999999999</c:v>
                </c:pt>
                <c:pt idx="18949">
                  <c:v>0.17017099999999999</c:v>
                </c:pt>
                <c:pt idx="18950">
                  <c:v>0.16894899999999999</c:v>
                </c:pt>
                <c:pt idx="18951">
                  <c:v>0.16764599999999999</c:v>
                </c:pt>
                <c:pt idx="18952">
                  <c:v>0.166264</c:v>
                </c:pt>
                <c:pt idx="18953">
                  <c:v>0.16480300000000001</c:v>
                </c:pt>
                <c:pt idx="18954">
                  <c:v>0.16326499999999999</c:v>
                </c:pt>
                <c:pt idx="18955">
                  <c:v>0.16165099999999999</c:v>
                </c:pt>
                <c:pt idx="18956">
                  <c:v>0.15996299999999999</c:v>
                </c:pt>
                <c:pt idx="18957">
                  <c:v>0.15820100000000001</c:v>
                </c:pt>
                <c:pt idx="18958">
                  <c:v>0.15636800000000001</c:v>
                </c:pt>
                <c:pt idx="18959">
                  <c:v>0.15446599999999999</c:v>
                </c:pt>
                <c:pt idx="18960">
                  <c:v>0.15249599999999999</c:v>
                </c:pt>
                <c:pt idx="18961">
                  <c:v>0.15046000000000001</c:v>
                </c:pt>
                <c:pt idx="18962">
                  <c:v>0.14836099999999999</c:v>
                </c:pt>
                <c:pt idx="18963">
                  <c:v>0.146202</c:v>
                </c:pt>
                <c:pt idx="18964">
                  <c:v>0.143985</c:v>
                </c:pt>
                <c:pt idx="18965">
                  <c:v>0.14171</c:v>
                </c:pt>
                <c:pt idx="18966">
                  <c:v>0.139381</c:v>
                </c:pt>
                <c:pt idx="18967">
                  <c:v>0.13700100000000001</c:v>
                </c:pt>
                <c:pt idx="18968">
                  <c:v>0.13457</c:v>
                </c:pt>
                <c:pt idx="18969">
                  <c:v>0.13209199999999999</c:v>
                </c:pt>
                <c:pt idx="18970">
                  <c:v>0.12956999999999999</c:v>
                </c:pt>
                <c:pt idx="18971">
                  <c:v>0.12700700000000001</c:v>
                </c:pt>
                <c:pt idx="18972">
                  <c:v>0.124404</c:v>
                </c:pt>
                <c:pt idx="18973">
                  <c:v>0.121767</c:v>
                </c:pt>
                <c:pt idx="18974">
                  <c:v>0.119098</c:v>
                </c:pt>
                <c:pt idx="18975">
                  <c:v>0.116399</c:v>
                </c:pt>
                <c:pt idx="18976">
                  <c:v>0.113673</c:v>
                </c:pt>
                <c:pt idx="18977">
                  <c:v>0.110925</c:v>
                </c:pt>
                <c:pt idx="18978">
                  <c:v>0.108157</c:v>
                </c:pt>
                <c:pt idx="18979">
                  <c:v>0.10537199999999999</c:v>
                </c:pt>
                <c:pt idx="18980">
                  <c:v>0.102574</c:v>
                </c:pt>
                <c:pt idx="18981">
                  <c:v>9.9766300000000002E-2</c:v>
                </c:pt>
                <c:pt idx="18982">
                  <c:v>9.6952399999999994E-2</c:v>
                </c:pt>
                <c:pt idx="18983">
                  <c:v>9.4135499999999997E-2</c:v>
                </c:pt>
                <c:pt idx="18984">
                  <c:v>9.1318899999999995E-2</c:v>
                </c:pt>
                <c:pt idx="18985">
                  <c:v>8.8506399999999999E-2</c:v>
                </c:pt>
                <c:pt idx="18986">
                  <c:v>8.5701700000000006E-2</c:v>
                </c:pt>
                <c:pt idx="18987">
                  <c:v>8.2908300000000004E-2</c:v>
                </c:pt>
                <c:pt idx="18988">
                  <c:v>8.0129699999999998E-2</c:v>
                </c:pt>
                <c:pt idx="18989">
                  <c:v>7.7369800000000002E-2</c:v>
                </c:pt>
                <c:pt idx="18990">
                  <c:v>7.4632199999999996E-2</c:v>
                </c:pt>
                <c:pt idx="18991">
                  <c:v>7.1919899999999995E-2</c:v>
                </c:pt>
                <c:pt idx="18992">
                  <c:v>6.9236599999999995E-2</c:v>
                </c:pt>
                <c:pt idx="18993">
                  <c:v>6.6586199999999998E-2</c:v>
                </c:pt>
                <c:pt idx="18994">
                  <c:v>6.3972699999999993E-2</c:v>
                </c:pt>
                <c:pt idx="18995">
                  <c:v>6.1399700000000001E-2</c:v>
                </c:pt>
                <c:pt idx="18996">
                  <c:v>5.8870499999999999E-2</c:v>
                </c:pt>
                <c:pt idx="18997">
                  <c:v>5.6387800000000002E-2</c:v>
                </c:pt>
                <c:pt idx="18998">
                  <c:v>5.3954599999999998E-2</c:v>
                </c:pt>
                <c:pt idx="18999">
                  <c:v>5.1574000000000002E-2</c:v>
                </c:pt>
                <c:pt idx="19000">
                  <c:v>4.9248599999999997E-2</c:v>
                </c:pt>
                <c:pt idx="19001">
                  <c:v>4.6981299999999997E-2</c:v>
                </c:pt>
                <c:pt idx="19002">
                  <c:v>4.4774899999999999E-2</c:v>
                </c:pt>
                <c:pt idx="19003">
                  <c:v>4.2632099999999999E-2</c:v>
                </c:pt>
                <c:pt idx="19004">
                  <c:v>4.0555800000000003E-2</c:v>
                </c:pt>
                <c:pt idx="19005">
                  <c:v>3.8548899999999997E-2</c:v>
                </c:pt>
                <c:pt idx="19006">
                  <c:v>3.6614399999999998E-2</c:v>
                </c:pt>
                <c:pt idx="19007">
                  <c:v>3.4754699999999999E-2</c:v>
                </c:pt>
                <c:pt idx="19008">
                  <c:v>3.2972099999999997E-2</c:v>
                </c:pt>
                <c:pt idx="19009">
                  <c:v>3.1268700000000003E-2</c:v>
                </c:pt>
                <c:pt idx="19010">
                  <c:v>2.9647099999999999E-2</c:v>
                </c:pt>
                <c:pt idx="19011">
                  <c:v>2.8109700000000001E-2</c:v>
                </c:pt>
                <c:pt idx="19012">
                  <c:v>2.66588E-2</c:v>
                </c:pt>
                <c:pt idx="19013">
                  <c:v>2.5296300000000001E-2</c:v>
                </c:pt>
                <c:pt idx="19014">
                  <c:v>2.4024E-2</c:v>
                </c:pt>
                <c:pt idx="19015">
                  <c:v>2.2843599999999999E-2</c:v>
                </c:pt>
                <c:pt idx="19016">
                  <c:v>2.1756600000000001E-2</c:v>
                </c:pt>
                <c:pt idx="19017">
                  <c:v>2.0764600000000001E-2</c:v>
                </c:pt>
                <c:pt idx="19018">
                  <c:v>1.9868799999999999E-2</c:v>
                </c:pt>
                <c:pt idx="19019">
                  <c:v>1.9070500000000001E-2</c:v>
                </c:pt>
                <c:pt idx="19020">
                  <c:v>1.8370600000000001E-2</c:v>
                </c:pt>
                <c:pt idx="19021">
                  <c:v>1.7770000000000001E-2</c:v>
                </c:pt>
                <c:pt idx="19022">
                  <c:v>1.7269E-2</c:v>
                </c:pt>
                <c:pt idx="19023">
                  <c:v>1.68681E-2</c:v>
                </c:pt>
                <c:pt idx="19024">
                  <c:v>1.6567800000000001E-2</c:v>
                </c:pt>
                <c:pt idx="19025">
                  <c:v>1.6368299999999999E-2</c:v>
                </c:pt>
                <c:pt idx="19026">
                  <c:v>1.62699E-2</c:v>
                </c:pt>
                <c:pt idx="19027">
                  <c:v>1.6272200000000001E-2</c:v>
                </c:pt>
                <c:pt idx="19028">
                  <c:v>1.6374900000000001E-2</c:v>
                </c:pt>
                <c:pt idx="19029">
                  <c:v>1.6577499999999998E-2</c:v>
                </c:pt>
                <c:pt idx="19030">
                  <c:v>1.68798E-2</c:v>
                </c:pt>
                <c:pt idx="19031">
                  <c:v>1.72812E-2</c:v>
                </c:pt>
                <c:pt idx="19032">
                  <c:v>1.7780600000000001E-2</c:v>
                </c:pt>
                <c:pt idx="19033">
                  <c:v>1.8376699999999999E-2</c:v>
                </c:pt>
                <c:pt idx="19034">
                  <c:v>1.9068600000000002E-2</c:v>
                </c:pt>
                <c:pt idx="19035">
                  <c:v>1.9854900000000002E-2</c:v>
                </c:pt>
                <c:pt idx="19036">
                  <c:v>2.0734499999999999E-2</c:v>
                </c:pt>
                <c:pt idx="19037">
                  <c:v>2.1706E-2</c:v>
                </c:pt>
                <c:pt idx="19038">
                  <c:v>2.2768199999999999E-2</c:v>
                </c:pt>
                <c:pt idx="19039">
                  <c:v>2.39195E-2</c:v>
                </c:pt>
                <c:pt idx="19040">
                  <c:v>2.51579E-2</c:v>
                </c:pt>
                <c:pt idx="19041">
                  <c:v>2.6480500000000001E-2</c:v>
                </c:pt>
                <c:pt idx="19042">
                  <c:v>2.7884900000000001E-2</c:v>
                </c:pt>
                <c:pt idx="19043">
                  <c:v>2.93688E-2</c:v>
                </c:pt>
                <c:pt idx="19044">
                  <c:v>3.09299E-2</c:v>
                </c:pt>
                <c:pt idx="19045">
                  <c:v>3.25656E-2</c:v>
                </c:pt>
                <c:pt idx="19046">
                  <c:v>3.4273100000000001E-2</c:v>
                </c:pt>
                <c:pt idx="19047">
                  <c:v>3.6049699999999997E-2</c:v>
                </c:pt>
                <c:pt idx="19048">
                  <c:v>3.7892299999999997E-2</c:v>
                </c:pt>
                <c:pt idx="19049">
                  <c:v>3.9797899999999997E-2</c:v>
                </c:pt>
                <c:pt idx="19050">
                  <c:v>4.17632E-2</c:v>
                </c:pt>
                <c:pt idx="19051">
                  <c:v>4.3785400000000002E-2</c:v>
                </c:pt>
                <c:pt idx="19052">
                  <c:v>4.5860900000000003E-2</c:v>
                </c:pt>
                <c:pt idx="19053">
                  <c:v>4.7986300000000003E-2</c:v>
                </c:pt>
                <c:pt idx="19054">
                  <c:v>5.0157899999999998E-2</c:v>
                </c:pt>
                <c:pt idx="19055">
                  <c:v>5.2372299999999997E-2</c:v>
                </c:pt>
                <c:pt idx="19056">
                  <c:v>5.4626399999999999E-2</c:v>
                </c:pt>
                <c:pt idx="19057">
                  <c:v>5.6916799999999997E-2</c:v>
                </c:pt>
                <c:pt idx="19058">
                  <c:v>5.92402E-2</c:v>
                </c:pt>
                <c:pt idx="19059">
                  <c:v>6.15927E-2</c:v>
                </c:pt>
                <c:pt idx="19060">
                  <c:v>6.39705E-2</c:v>
                </c:pt>
                <c:pt idx="19061">
                  <c:v>6.6369499999999998E-2</c:v>
                </c:pt>
                <c:pt idx="19062">
                  <c:v>6.8786E-2</c:v>
                </c:pt>
                <c:pt idx="19063">
                  <c:v>7.1216100000000004E-2</c:v>
                </c:pt>
                <c:pt idx="19064">
                  <c:v>7.3655899999999996E-2</c:v>
                </c:pt>
                <c:pt idx="19065">
                  <c:v>7.6101699999999994E-2</c:v>
                </c:pt>
                <c:pt idx="19066">
                  <c:v>7.8549800000000003E-2</c:v>
                </c:pt>
                <c:pt idx="19067">
                  <c:v>8.0996200000000004E-2</c:v>
                </c:pt>
                <c:pt idx="19068">
                  <c:v>8.3437200000000003E-2</c:v>
                </c:pt>
                <c:pt idx="19069">
                  <c:v>8.58685E-2</c:v>
                </c:pt>
                <c:pt idx="19070">
                  <c:v>8.8286400000000001E-2</c:v>
                </c:pt>
                <c:pt idx="19071">
                  <c:v>9.0687000000000004E-2</c:v>
                </c:pt>
                <c:pt idx="19072">
                  <c:v>9.3066399999999994E-2</c:v>
                </c:pt>
                <c:pt idx="19073">
                  <c:v>9.5420699999999997E-2</c:v>
                </c:pt>
                <c:pt idx="19074">
                  <c:v>9.77465E-2</c:v>
                </c:pt>
                <c:pt idx="19075">
                  <c:v>0.10004</c:v>
                </c:pt>
                <c:pt idx="19076">
                  <c:v>0.102298</c:v>
                </c:pt>
                <c:pt idx="19077">
                  <c:v>0.104518</c:v>
                </c:pt>
                <c:pt idx="19078">
                  <c:v>0.106696</c:v>
                </c:pt>
                <c:pt idx="19079">
                  <c:v>0.10883</c:v>
                </c:pt>
                <c:pt idx="19080">
                  <c:v>0.110917</c:v>
                </c:pt>
                <c:pt idx="19081">
                  <c:v>0.112954</c:v>
                </c:pt>
                <c:pt idx="19082">
                  <c:v>0.114938</c:v>
                </c:pt>
                <c:pt idx="19083">
                  <c:v>0.116867</c:v>
                </c:pt>
                <c:pt idx="19084">
                  <c:v>0.118738</c:v>
                </c:pt>
                <c:pt idx="19085">
                  <c:v>0.120548</c:v>
                </c:pt>
                <c:pt idx="19086">
                  <c:v>0.122296</c:v>
                </c:pt>
                <c:pt idx="19087">
                  <c:v>0.12397900000000001</c:v>
                </c:pt>
                <c:pt idx="19088">
                  <c:v>0.12559500000000001</c:v>
                </c:pt>
                <c:pt idx="19089">
                  <c:v>0.12714300000000001</c:v>
                </c:pt>
                <c:pt idx="19090">
                  <c:v>0.12862100000000001</c:v>
                </c:pt>
                <c:pt idx="19091">
                  <c:v>0.130027</c:v>
                </c:pt>
                <c:pt idx="19092">
                  <c:v>0.13136</c:v>
                </c:pt>
                <c:pt idx="19093">
                  <c:v>0.13261700000000001</c:v>
                </c:pt>
                <c:pt idx="19094">
                  <c:v>0.133796</c:v>
                </c:pt>
                <c:pt idx="19095">
                  <c:v>0.13489699999999999</c:v>
                </c:pt>
                <c:pt idx="19096">
                  <c:v>0.13591600000000001</c:v>
                </c:pt>
                <c:pt idx="19097">
                  <c:v>0.136854</c:v>
                </c:pt>
                <c:pt idx="19098">
                  <c:v>0.137709</c:v>
                </c:pt>
                <c:pt idx="19099">
                  <c:v>0.13847999999999999</c:v>
                </c:pt>
                <c:pt idx="19100">
                  <c:v>0.13916600000000001</c:v>
                </c:pt>
                <c:pt idx="19101">
                  <c:v>0.139768</c:v>
                </c:pt>
                <c:pt idx="19102">
                  <c:v>0.14028499999999999</c:v>
                </c:pt>
                <c:pt idx="19103">
                  <c:v>0.14071600000000001</c:v>
                </c:pt>
                <c:pt idx="19104">
                  <c:v>0.14106199999999999</c:v>
                </c:pt>
                <c:pt idx="19105">
                  <c:v>0.141321</c:v>
                </c:pt>
                <c:pt idx="19106">
                  <c:v>0.14149500000000001</c:v>
                </c:pt>
                <c:pt idx="19107">
                  <c:v>0.14158200000000001</c:v>
                </c:pt>
                <c:pt idx="19108">
                  <c:v>0.14158499999999999</c:v>
                </c:pt>
                <c:pt idx="19109">
                  <c:v>0.14150299999999999</c:v>
                </c:pt>
                <c:pt idx="19110">
                  <c:v>0.14133899999999999</c:v>
                </c:pt>
                <c:pt idx="19111">
                  <c:v>0.141093</c:v>
                </c:pt>
                <c:pt idx="19112">
                  <c:v>0.140767</c:v>
                </c:pt>
                <c:pt idx="19113">
                  <c:v>0.14036100000000001</c:v>
                </c:pt>
                <c:pt idx="19114">
                  <c:v>0.139878</c:v>
                </c:pt>
                <c:pt idx="19115">
                  <c:v>0.139316</c:v>
                </c:pt>
                <c:pt idx="19116">
                  <c:v>0.138679</c:v>
                </c:pt>
                <c:pt idx="19117">
                  <c:v>0.13796700000000001</c:v>
                </c:pt>
                <c:pt idx="19118">
                  <c:v>0.13718</c:v>
                </c:pt>
                <c:pt idx="19119">
                  <c:v>0.136319</c:v>
                </c:pt>
                <c:pt idx="19120">
                  <c:v>0.13538800000000001</c:v>
                </c:pt>
                <c:pt idx="19121">
                  <c:v>0.13438900000000001</c:v>
                </c:pt>
                <c:pt idx="19122">
                  <c:v>0.133323</c:v>
                </c:pt>
                <c:pt idx="19123">
                  <c:v>0.13219400000000001</c:v>
                </c:pt>
                <c:pt idx="19124">
                  <c:v>0.13100200000000001</c:v>
                </c:pt>
                <c:pt idx="19125">
                  <c:v>0.12975</c:v>
                </c:pt>
                <c:pt idx="19126">
                  <c:v>0.128439</c:v>
                </c:pt>
                <c:pt idx="19127">
                  <c:v>0.12707199999999999</c:v>
                </c:pt>
                <c:pt idx="19128">
                  <c:v>0.12565200000000001</c:v>
                </c:pt>
                <c:pt idx="19129">
                  <c:v>0.12418</c:v>
                </c:pt>
                <c:pt idx="19130">
                  <c:v>0.12266000000000001</c:v>
                </c:pt>
                <c:pt idx="19131">
                  <c:v>0.12109399999999999</c:v>
                </c:pt>
                <c:pt idx="19132">
                  <c:v>0.11948499999999999</c:v>
                </c:pt>
                <c:pt idx="19133">
                  <c:v>0.117836</c:v>
                </c:pt>
                <c:pt idx="19134">
                  <c:v>0.11615</c:v>
                </c:pt>
                <c:pt idx="19135">
                  <c:v>0.114431</c:v>
                </c:pt>
                <c:pt idx="19136">
                  <c:v>0.112682</c:v>
                </c:pt>
                <c:pt idx="19137">
                  <c:v>0.11090700000000001</c:v>
                </c:pt>
                <c:pt idx="19138">
                  <c:v>0.109109</c:v>
                </c:pt>
                <c:pt idx="19139">
                  <c:v>0.107293</c:v>
                </c:pt>
                <c:pt idx="19140">
                  <c:v>0.10546</c:v>
                </c:pt>
                <c:pt idx="19141">
                  <c:v>0.103615</c:v>
                </c:pt>
                <c:pt idx="19142">
                  <c:v>0.10176</c:v>
                </c:pt>
                <c:pt idx="19143">
                  <c:v>9.9899299999999996E-2</c:v>
                </c:pt>
                <c:pt idx="19144">
                  <c:v>9.8035600000000001E-2</c:v>
                </c:pt>
                <c:pt idx="19145">
                  <c:v>9.6172300000000002E-2</c:v>
                </c:pt>
                <c:pt idx="19146">
                  <c:v>9.4312400000000005E-2</c:v>
                </c:pt>
                <c:pt idx="19147">
                  <c:v>9.2458899999999997E-2</c:v>
                </c:pt>
                <c:pt idx="19148">
                  <c:v>9.0614399999999998E-2</c:v>
                </c:pt>
                <c:pt idx="19149">
                  <c:v>8.8781399999999996E-2</c:v>
                </c:pt>
                <c:pt idx="19150">
                  <c:v>8.6962700000000004E-2</c:v>
                </c:pt>
                <c:pt idx="19151">
                  <c:v>8.5161100000000003E-2</c:v>
                </c:pt>
                <c:pt idx="19152">
                  <c:v>8.3379599999999998E-2</c:v>
                </c:pt>
                <c:pt idx="19153">
                  <c:v>8.16215E-2</c:v>
                </c:pt>
                <c:pt idx="19154">
                  <c:v>7.9890100000000006E-2</c:v>
                </c:pt>
                <c:pt idx="19155">
                  <c:v>7.8188400000000005E-2</c:v>
                </c:pt>
                <c:pt idx="19156">
                  <c:v>7.6518699999999995E-2</c:v>
                </c:pt>
                <c:pt idx="19157">
                  <c:v>7.4883000000000005E-2</c:v>
                </c:pt>
                <c:pt idx="19158">
                  <c:v>7.3284000000000002E-2</c:v>
                </c:pt>
                <c:pt idx="19159">
                  <c:v>7.17251E-2</c:v>
                </c:pt>
                <c:pt idx="19160">
                  <c:v>7.0209900000000006E-2</c:v>
                </c:pt>
                <c:pt idx="19161">
                  <c:v>6.8741800000000006E-2</c:v>
                </c:pt>
                <c:pt idx="19162">
                  <c:v>6.7323499999999994E-2</c:v>
                </c:pt>
                <c:pt idx="19163">
                  <c:v>6.5956799999999996E-2</c:v>
                </c:pt>
                <c:pt idx="19164">
                  <c:v>6.4643500000000007E-2</c:v>
                </c:pt>
                <c:pt idx="19165">
                  <c:v>6.33856E-2</c:v>
                </c:pt>
                <c:pt idx="19166">
                  <c:v>6.2184799999999998E-2</c:v>
                </c:pt>
                <c:pt idx="19167">
                  <c:v>6.1042399999999997E-2</c:v>
                </c:pt>
                <c:pt idx="19168">
                  <c:v>5.9960300000000001E-2</c:v>
                </c:pt>
                <c:pt idx="19169">
                  <c:v>5.89417E-2</c:v>
                </c:pt>
                <c:pt idx="19170">
                  <c:v>5.7989199999999998E-2</c:v>
                </c:pt>
                <c:pt idx="19171">
                  <c:v>5.7103599999999997E-2</c:v>
                </c:pt>
                <c:pt idx="19172">
                  <c:v>5.6284899999999999E-2</c:v>
                </c:pt>
                <c:pt idx="19173">
                  <c:v>5.5533800000000001E-2</c:v>
                </c:pt>
                <c:pt idx="19174">
                  <c:v>5.48511E-2</c:v>
                </c:pt>
                <c:pt idx="19175">
                  <c:v>5.4236800000000002E-2</c:v>
                </c:pt>
                <c:pt idx="19176">
                  <c:v>5.3690700000000001E-2</c:v>
                </c:pt>
                <c:pt idx="19177">
                  <c:v>5.3213299999999998E-2</c:v>
                </c:pt>
                <c:pt idx="19178">
                  <c:v>5.2805299999999999E-2</c:v>
                </c:pt>
                <c:pt idx="19179">
                  <c:v>5.2467100000000003E-2</c:v>
                </c:pt>
                <c:pt idx="19180">
                  <c:v>5.2198899999999999E-2</c:v>
                </c:pt>
                <c:pt idx="19181">
                  <c:v>5.20008E-2</c:v>
                </c:pt>
                <c:pt idx="19182">
                  <c:v>5.1872700000000001E-2</c:v>
                </c:pt>
                <c:pt idx="19183">
                  <c:v>5.1813600000000001E-2</c:v>
                </c:pt>
                <c:pt idx="19184">
                  <c:v>5.1822800000000002E-2</c:v>
                </c:pt>
                <c:pt idx="19185">
                  <c:v>5.1899300000000002E-2</c:v>
                </c:pt>
                <c:pt idx="19186">
                  <c:v>5.2042400000000003E-2</c:v>
                </c:pt>
                <c:pt idx="19187">
                  <c:v>5.2251199999999998E-2</c:v>
                </c:pt>
                <c:pt idx="19188">
                  <c:v>5.2524599999999998E-2</c:v>
                </c:pt>
                <c:pt idx="19189">
                  <c:v>5.2860600000000001E-2</c:v>
                </c:pt>
                <c:pt idx="19190">
                  <c:v>5.3257800000000001E-2</c:v>
                </c:pt>
                <c:pt idx="19191">
                  <c:v>5.3714499999999998E-2</c:v>
                </c:pt>
                <c:pt idx="19192">
                  <c:v>5.42295E-2</c:v>
                </c:pt>
                <c:pt idx="19193">
                  <c:v>5.4801000000000002E-2</c:v>
                </c:pt>
                <c:pt idx="19194">
                  <c:v>5.5427400000000002E-2</c:v>
                </c:pt>
                <c:pt idx="19195">
                  <c:v>5.6106999999999997E-2</c:v>
                </c:pt>
                <c:pt idx="19196">
                  <c:v>5.6837800000000001E-2</c:v>
                </c:pt>
                <c:pt idx="19197">
                  <c:v>5.7617399999999999E-2</c:v>
                </c:pt>
                <c:pt idx="19198">
                  <c:v>5.8443299999999997E-2</c:v>
                </c:pt>
                <c:pt idx="19199">
                  <c:v>5.9312700000000003E-2</c:v>
                </c:pt>
                <c:pt idx="19200">
                  <c:v>6.0222999999999999E-2</c:v>
                </c:pt>
                <c:pt idx="19201">
                  <c:v>6.1171499999999997E-2</c:v>
                </c:pt>
                <c:pt idx="19202">
                  <c:v>6.2155599999999998E-2</c:v>
                </c:pt>
                <c:pt idx="19203">
                  <c:v>6.3173099999999996E-2</c:v>
                </c:pt>
                <c:pt idx="19204">
                  <c:v>6.4221200000000006E-2</c:v>
                </c:pt>
                <c:pt idx="19205">
                  <c:v>6.5297499999999994E-2</c:v>
                </c:pt>
                <c:pt idx="19206">
                  <c:v>6.6398899999999997E-2</c:v>
                </c:pt>
                <c:pt idx="19207">
                  <c:v>6.7521899999999996E-2</c:v>
                </c:pt>
                <c:pt idx="19208">
                  <c:v>6.8662799999999996E-2</c:v>
                </c:pt>
                <c:pt idx="19209">
                  <c:v>6.98183E-2</c:v>
                </c:pt>
                <c:pt idx="19210">
                  <c:v>7.0985599999999996E-2</c:v>
                </c:pt>
                <c:pt idx="19211">
                  <c:v>7.2162400000000002E-2</c:v>
                </c:pt>
                <c:pt idx="19212">
                  <c:v>7.3345800000000003E-2</c:v>
                </c:pt>
                <c:pt idx="19213">
                  <c:v>7.4532200000000007E-2</c:v>
                </c:pt>
                <c:pt idx="19214">
                  <c:v>7.5717999999999994E-2</c:v>
                </c:pt>
                <c:pt idx="19215">
                  <c:v>7.6900200000000002E-2</c:v>
                </c:pt>
                <c:pt idx="19216">
                  <c:v>7.8075099999999995E-2</c:v>
                </c:pt>
                <c:pt idx="19217">
                  <c:v>7.9238500000000003E-2</c:v>
                </c:pt>
                <c:pt idx="19218">
                  <c:v>8.0386600000000002E-2</c:v>
                </c:pt>
                <c:pt idx="19219">
                  <c:v>8.1516199999999997E-2</c:v>
                </c:pt>
                <c:pt idx="19220">
                  <c:v>8.2624199999999995E-2</c:v>
                </c:pt>
                <c:pt idx="19221">
                  <c:v>8.3707100000000007E-2</c:v>
                </c:pt>
                <c:pt idx="19222">
                  <c:v>8.4761699999999995E-2</c:v>
                </c:pt>
                <c:pt idx="19223">
                  <c:v>8.5785500000000001E-2</c:v>
                </c:pt>
                <c:pt idx="19224">
                  <c:v>8.67753E-2</c:v>
                </c:pt>
                <c:pt idx="19225">
                  <c:v>8.7727399999999997E-2</c:v>
                </c:pt>
                <c:pt idx="19226">
                  <c:v>8.8638499999999995E-2</c:v>
                </c:pt>
                <c:pt idx="19227">
                  <c:v>8.9505899999999999E-2</c:v>
                </c:pt>
                <c:pt idx="19228">
                  <c:v>9.0327199999999996E-2</c:v>
                </c:pt>
                <c:pt idx="19229">
                  <c:v>9.1100399999999998E-2</c:v>
                </c:pt>
                <c:pt idx="19230">
                  <c:v>9.1823600000000005E-2</c:v>
                </c:pt>
                <c:pt idx="19231">
                  <c:v>9.2494999999999994E-2</c:v>
                </c:pt>
                <c:pt idx="19232">
                  <c:v>9.3112E-2</c:v>
                </c:pt>
                <c:pt idx="19233">
                  <c:v>9.3671599999999994E-2</c:v>
                </c:pt>
                <c:pt idx="19234">
                  <c:v>9.4171000000000005E-2</c:v>
                </c:pt>
                <c:pt idx="19235">
                  <c:v>9.4608399999999995E-2</c:v>
                </c:pt>
                <c:pt idx="19236">
                  <c:v>9.4981899999999994E-2</c:v>
                </c:pt>
                <c:pt idx="19237">
                  <c:v>9.5289200000000004E-2</c:v>
                </c:pt>
                <c:pt idx="19238">
                  <c:v>9.5528299999999997E-2</c:v>
                </c:pt>
                <c:pt idx="19239">
                  <c:v>9.5697599999999994E-2</c:v>
                </c:pt>
                <c:pt idx="19240">
                  <c:v>9.5796000000000006E-2</c:v>
                </c:pt>
                <c:pt idx="19241">
                  <c:v>9.5821900000000002E-2</c:v>
                </c:pt>
                <c:pt idx="19242">
                  <c:v>9.5773700000000003E-2</c:v>
                </c:pt>
                <c:pt idx="19243">
                  <c:v>9.5650299999999994E-2</c:v>
                </c:pt>
                <c:pt idx="19244">
                  <c:v>9.5450599999999997E-2</c:v>
                </c:pt>
                <c:pt idx="19245">
                  <c:v>9.51742E-2</c:v>
                </c:pt>
                <c:pt idx="19246">
                  <c:v>9.4820799999999997E-2</c:v>
                </c:pt>
                <c:pt idx="19247">
                  <c:v>9.4390399999999999E-2</c:v>
                </c:pt>
                <c:pt idx="19248">
                  <c:v>9.3882699999999999E-2</c:v>
                </c:pt>
                <c:pt idx="19249">
                  <c:v>9.3297599999999994E-2</c:v>
                </c:pt>
                <c:pt idx="19250">
                  <c:v>9.2634999999999995E-2</c:v>
                </c:pt>
                <c:pt idx="19251">
                  <c:v>9.1895199999999996E-2</c:v>
                </c:pt>
                <c:pt idx="19252">
                  <c:v>9.1078599999999996E-2</c:v>
                </c:pt>
                <c:pt idx="19253">
                  <c:v>9.0185500000000002E-2</c:v>
                </c:pt>
                <c:pt idx="19254">
                  <c:v>8.9216900000000002E-2</c:v>
                </c:pt>
                <c:pt idx="19255">
                  <c:v>8.8174100000000005E-2</c:v>
                </c:pt>
                <c:pt idx="19256">
                  <c:v>8.7058300000000005E-2</c:v>
                </c:pt>
                <c:pt idx="19257">
                  <c:v>8.5870199999999994E-2</c:v>
                </c:pt>
                <c:pt idx="19258">
                  <c:v>8.46108E-2</c:v>
                </c:pt>
                <c:pt idx="19259">
                  <c:v>8.3281499999999994E-2</c:v>
                </c:pt>
                <c:pt idx="19260">
                  <c:v>8.1883800000000007E-2</c:v>
                </c:pt>
                <c:pt idx="19261">
                  <c:v>8.0420000000000005E-2</c:v>
                </c:pt>
                <c:pt idx="19262">
                  <c:v>7.8892799999999999E-2</c:v>
                </c:pt>
                <c:pt idx="19263">
                  <c:v>7.7305399999999996E-2</c:v>
                </c:pt>
                <c:pt idx="19264">
                  <c:v>7.56608E-2</c:v>
                </c:pt>
                <c:pt idx="19265">
                  <c:v>7.3960999999999999E-2</c:v>
                </c:pt>
                <c:pt idx="19266">
                  <c:v>7.2207400000000005E-2</c:v>
                </c:pt>
                <c:pt idx="19267">
                  <c:v>7.0401599999999995E-2</c:v>
                </c:pt>
                <c:pt idx="19268">
                  <c:v>6.8545599999999998E-2</c:v>
                </c:pt>
                <c:pt idx="19269">
                  <c:v>6.6641300000000001E-2</c:v>
                </c:pt>
                <c:pt idx="19270">
                  <c:v>6.4691100000000001E-2</c:v>
                </c:pt>
                <c:pt idx="19271">
                  <c:v>6.2698000000000004E-2</c:v>
                </c:pt>
                <c:pt idx="19272">
                  <c:v>6.0664999999999997E-2</c:v>
                </c:pt>
                <c:pt idx="19273">
                  <c:v>5.8595099999999997E-2</c:v>
                </c:pt>
                <c:pt idx="19274">
                  <c:v>5.6491100000000002E-2</c:v>
                </c:pt>
                <c:pt idx="19275">
                  <c:v>5.4355500000000001E-2</c:v>
                </c:pt>
                <c:pt idx="19276">
                  <c:v>5.2191000000000001E-2</c:v>
                </c:pt>
                <c:pt idx="19277">
                  <c:v>5.0000200000000002E-2</c:v>
                </c:pt>
                <c:pt idx="19278">
                  <c:v>4.7786099999999998E-2</c:v>
                </c:pt>
                <c:pt idx="19279">
                  <c:v>4.5552599999999999E-2</c:v>
                </c:pt>
                <c:pt idx="19280">
                  <c:v>4.3304000000000002E-2</c:v>
                </c:pt>
                <c:pt idx="19281">
                  <c:v>4.1043900000000001E-2</c:v>
                </c:pt>
                <c:pt idx="19282">
                  <c:v>3.87756E-2</c:v>
                </c:pt>
                <c:pt idx="19283">
                  <c:v>3.6501800000000001E-2</c:v>
                </c:pt>
                <c:pt idx="19284">
                  <c:v>3.42253E-2</c:v>
                </c:pt>
                <c:pt idx="19285">
                  <c:v>3.19493E-2</c:v>
                </c:pt>
                <c:pt idx="19286">
                  <c:v>2.96774E-2</c:v>
                </c:pt>
                <c:pt idx="19287">
                  <c:v>2.7413799999999999E-2</c:v>
                </c:pt>
                <c:pt idx="19288">
                  <c:v>2.51633E-2</c:v>
                </c:pt>
                <c:pt idx="19289">
                  <c:v>2.2929700000000001E-2</c:v>
                </c:pt>
                <c:pt idx="19290">
                  <c:v>2.0715899999999999E-2</c:v>
                </c:pt>
                <c:pt idx="19291">
                  <c:v>1.8524800000000001E-2</c:v>
                </c:pt>
                <c:pt idx="19292">
                  <c:v>1.6360199999999998E-2</c:v>
                </c:pt>
                <c:pt idx="19293">
                  <c:v>1.4225399999999999E-2</c:v>
                </c:pt>
                <c:pt idx="19294">
                  <c:v>1.21239E-2</c:v>
                </c:pt>
                <c:pt idx="19295">
                  <c:v>1.0059500000000001E-2</c:v>
                </c:pt>
                <c:pt idx="19296" formatCode="0.00E+00">
                  <c:v>8.0351599999999995E-3</c:v>
                </c:pt>
                <c:pt idx="19297" formatCode="0.00E+00">
                  <c:v>6.0530999999999996E-3</c:v>
                </c:pt>
                <c:pt idx="19298" formatCode="0.00E+00">
                  <c:v>4.1155000000000002E-3</c:v>
                </c:pt>
                <c:pt idx="19299" formatCode="0.00E+00">
                  <c:v>2.22507E-3</c:v>
                </c:pt>
                <c:pt idx="19300" formatCode="0.00E+00">
                  <c:v>3.8445599999999998E-4</c:v>
                </c:pt>
                <c:pt idx="19301" formatCode="0.00E+00">
                  <c:v>-1.4040999999999999E-3</c:v>
                </c:pt>
                <c:pt idx="19302" formatCode="0.00E+00">
                  <c:v>-3.1385599999999999E-3</c:v>
                </c:pt>
                <c:pt idx="19303" formatCode="0.00E+00">
                  <c:v>-4.8169600000000003E-3</c:v>
                </c:pt>
                <c:pt idx="19304" formatCode="0.00E+00">
                  <c:v>-6.4371699999999999E-3</c:v>
                </c:pt>
                <c:pt idx="19305" formatCode="0.00E+00">
                  <c:v>-7.9971299999999999E-3</c:v>
                </c:pt>
                <c:pt idx="19306" formatCode="0.00E+00">
                  <c:v>-9.4948199999999993E-3</c:v>
                </c:pt>
                <c:pt idx="19307">
                  <c:v>-1.09281E-2</c:v>
                </c:pt>
                <c:pt idx="19308">
                  <c:v>-1.22947E-2</c:v>
                </c:pt>
                <c:pt idx="19309">
                  <c:v>-1.35928E-2</c:v>
                </c:pt>
                <c:pt idx="19310">
                  <c:v>-1.48208E-2</c:v>
                </c:pt>
                <c:pt idx="19311">
                  <c:v>-1.59778E-2</c:v>
                </c:pt>
                <c:pt idx="19312">
                  <c:v>-1.7062799999999999E-2</c:v>
                </c:pt>
                <c:pt idx="19313">
                  <c:v>-1.80746E-2</c:v>
                </c:pt>
                <c:pt idx="19314">
                  <c:v>-1.9012399999999999E-2</c:v>
                </c:pt>
                <c:pt idx="19315">
                  <c:v>-1.98751E-2</c:v>
                </c:pt>
                <c:pt idx="19316">
                  <c:v>-2.0661200000000001E-2</c:v>
                </c:pt>
                <c:pt idx="19317">
                  <c:v>-2.1369599999999999E-2</c:v>
                </c:pt>
                <c:pt idx="19318">
                  <c:v>-2.2000700000000002E-2</c:v>
                </c:pt>
                <c:pt idx="19319">
                  <c:v>-2.25553E-2</c:v>
                </c:pt>
                <c:pt idx="19320">
                  <c:v>-2.3033399999999999E-2</c:v>
                </c:pt>
                <c:pt idx="19321">
                  <c:v>-2.3435000000000001E-2</c:v>
                </c:pt>
                <c:pt idx="19322">
                  <c:v>-2.3760699999999999E-2</c:v>
                </c:pt>
                <c:pt idx="19323">
                  <c:v>-2.40117E-2</c:v>
                </c:pt>
                <c:pt idx="19324">
                  <c:v>-2.4188600000000001E-2</c:v>
                </c:pt>
                <c:pt idx="19325">
                  <c:v>-2.4291699999999999E-2</c:v>
                </c:pt>
                <c:pt idx="19326">
                  <c:v>-2.4321599999999999E-2</c:v>
                </c:pt>
                <c:pt idx="19327">
                  <c:v>-2.4279599999999998E-2</c:v>
                </c:pt>
                <c:pt idx="19328">
                  <c:v>-2.41671E-2</c:v>
                </c:pt>
                <c:pt idx="19329">
                  <c:v>-2.3985599999999999E-2</c:v>
                </c:pt>
                <c:pt idx="19330">
                  <c:v>-2.37361E-2</c:v>
                </c:pt>
                <c:pt idx="19331">
                  <c:v>-2.3419700000000002E-2</c:v>
                </c:pt>
                <c:pt idx="19332">
                  <c:v>-2.3037100000000001E-2</c:v>
                </c:pt>
                <c:pt idx="19333">
                  <c:v>-2.2589499999999998E-2</c:v>
                </c:pt>
                <c:pt idx="19334">
                  <c:v>-2.2079499999999998E-2</c:v>
                </c:pt>
                <c:pt idx="19335">
                  <c:v>-2.1509899999999998E-2</c:v>
                </c:pt>
                <c:pt idx="19336">
                  <c:v>-2.08834E-2</c:v>
                </c:pt>
                <c:pt idx="19337">
                  <c:v>-2.0201299999999998E-2</c:v>
                </c:pt>
                <c:pt idx="19338">
                  <c:v>-1.9465199999999998E-2</c:v>
                </c:pt>
                <c:pt idx="19339">
                  <c:v>-1.86768E-2</c:v>
                </c:pt>
                <c:pt idx="19340">
                  <c:v>-1.7838300000000001E-2</c:v>
                </c:pt>
                <c:pt idx="19341">
                  <c:v>-1.6952399999999999E-2</c:v>
                </c:pt>
                <c:pt idx="19342">
                  <c:v>-1.6021899999999999E-2</c:v>
                </c:pt>
                <c:pt idx="19343">
                  <c:v>-1.50493E-2</c:v>
                </c:pt>
                <c:pt idx="19344">
                  <c:v>-1.4037300000000001E-2</c:v>
                </c:pt>
                <c:pt idx="19345">
                  <c:v>-1.2988599999999999E-2</c:v>
                </c:pt>
                <c:pt idx="19346">
                  <c:v>-1.19063E-2</c:v>
                </c:pt>
                <c:pt idx="19347">
                  <c:v>-1.07936E-2</c:v>
                </c:pt>
                <c:pt idx="19348" formatCode="0.00E+00">
                  <c:v>-9.6535100000000006E-3</c:v>
                </c:pt>
                <c:pt idx="19349" formatCode="0.00E+00">
                  <c:v>-8.4886700000000002E-3</c:v>
                </c:pt>
                <c:pt idx="19350" formatCode="0.00E+00">
                  <c:v>-7.3017799999999999E-3</c:v>
                </c:pt>
                <c:pt idx="19351" formatCode="0.00E+00">
                  <c:v>-6.09569E-3</c:v>
                </c:pt>
                <c:pt idx="19352" formatCode="0.00E+00">
                  <c:v>-4.8736400000000003E-3</c:v>
                </c:pt>
                <c:pt idx="19353" formatCode="0.00E+00">
                  <c:v>-3.6388599999999998E-3</c:v>
                </c:pt>
                <c:pt idx="19354" formatCode="0.00E+00">
                  <c:v>-2.3942899999999999E-3</c:v>
                </c:pt>
                <c:pt idx="19355" formatCode="0.00E+00">
                  <c:v>-1.1426400000000001E-3</c:v>
                </c:pt>
                <c:pt idx="19356" formatCode="0.00E+00">
                  <c:v>1.13597E-4</c:v>
                </c:pt>
                <c:pt idx="19357" formatCode="0.00E+00">
                  <c:v>1.37195E-3</c:v>
                </c:pt>
                <c:pt idx="19358" formatCode="0.00E+00">
                  <c:v>2.62992E-3</c:v>
                </c:pt>
                <c:pt idx="19359" formatCode="0.00E+00">
                  <c:v>3.8848899999999998E-3</c:v>
                </c:pt>
                <c:pt idx="19360" formatCode="0.00E+00">
                  <c:v>5.1341399999999997E-3</c:v>
                </c:pt>
                <c:pt idx="19361" formatCode="0.00E+00">
                  <c:v>6.3748299999999997E-3</c:v>
                </c:pt>
                <c:pt idx="19362" formatCode="0.00E+00">
                  <c:v>7.6042200000000001E-3</c:v>
                </c:pt>
                <c:pt idx="19363" formatCode="0.00E+00">
                  <c:v>8.8197199999999996E-3</c:v>
                </c:pt>
                <c:pt idx="19364">
                  <c:v>1.00188E-2</c:v>
                </c:pt>
                <c:pt idx="19365">
                  <c:v>1.1199600000000001E-2</c:v>
                </c:pt>
                <c:pt idx="19366">
                  <c:v>1.23608E-2</c:v>
                </c:pt>
                <c:pt idx="19367">
                  <c:v>1.35006E-2</c:v>
                </c:pt>
                <c:pt idx="19368">
                  <c:v>1.4616499999999999E-2</c:v>
                </c:pt>
                <c:pt idx="19369">
                  <c:v>1.57056E-2</c:v>
                </c:pt>
                <c:pt idx="19370">
                  <c:v>1.6765499999999999E-2</c:v>
                </c:pt>
                <c:pt idx="19371">
                  <c:v>1.7794600000000001E-2</c:v>
                </c:pt>
                <c:pt idx="19372">
                  <c:v>1.87907E-2</c:v>
                </c:pt>
                <c:pt idx="19373">
                  <c:v>1.9752100000000002E-2</c:v>
                </c:pt>
                <c:pt idx="19374">
                  <c:v>2.0677000000000001E-2</c:v>
                </c:pt>
                <c:pt idx="19375">
                  <c:v>2.1564400000000001E-2</c:v>
                </c:pt>
                <c:pt idx="19376">
                  <c:v>2.2413200000000001E-2</c:v>
                </c:pt>
                <c:pt idx="19377">
                  <c:v>2.3222199999999998E-2</c:v>
                </c:pt>
                <c:pt idx="19378">
                  <c:v>2.3989799999999999E-2</c:v>
                </c:pt>
                <c:pt idx="19379">
                  <c:v>2.4714400000000001E-2</c:v>
                </c:pt>
                <c:pt idx="19380">
                  <c:v>2.5395000000000001E-2</c:v>
                </c:pt>
                <c:pt idx="19381">
                  <c:v>2.6030899999999999E-2</c:v>
                </c:pt>
                <c:pt idx="19382">
                  <c:v>2.6621499999999999E-2</c:v>
                </c:pt>
                <c:pt idx="19383">
                  <c:v>2.7166099999999999E-2</c:v>
                </c:pt>
                <c:pt idx="19384">
                  <c:v>2.76642E-2</c:v>
                </c:pt>
                <c:pt idx="19385">
                  <c:v>2.8115000000000001E-2</c:v>
                </c:pt>
                <c:pt idx="19386">
                  <c:v>2.85183E-2</c:v>
                </c:pt>
                <c:pt idx="19387">
                  <c:v>2.8873800000000002E-2</c:v>
                </c:pt>
                <c:pt idx="19388">
                  <c:v>2.9180999999999999E-2</c:v>
                </c:pt>
                <c:pt idx="19389">
                  <c:v>2.9440399999999999E-2</c:v>
                </c:pt>
                <c:pt idx="19390">
                  <c:v>2.9652299999999999E-2</c:v>
                </c:pt>
                <c:pt idx="19391">
                  <c:v>2.9817300000000001E-2</c:v>
                </c:pt>
                <c:pt idx="19392">
                  <c:v>2.9935699999999999E-2</c:v>
                </c:pt>
                <c:pt idx="19393">
                  <c:v>3.0008400000000001E-2</c:v>
                </c:pt>
                <c:pt idx="19394">
                  <c:v>3.0036299999999998E-2</c:v>
                </c:pt>
                <c:pt idx="19395">
                  <c:v>3.00202E-2</c:v>
                </c:pt>
                <c:pt idx="19396">
                  <c:v>2.9960500000000001E-2</c:v>
                </c:pt>
                <c:pt idx="19397">
                  <c:v>2.98579E-2</c:v>
                </c:pt>
                <c:pt idx="19398">
                  <c:v>2.97136E-2</c:v>
                </c:pt>
                <c:pt idx="19399">
                  <c:v>2.9529E-2</c:v>
                </c:pt>
                <c:pt idx="19400">
                  <c:v>2.9305600000000001E-2</c:v>
                </c:pt>
                <c:pt idx="19401">
                  <c:v>2.90446E-2</c:v>
                </c:pt>
                <c:pt idx="19402">
                  <c:v>2.8747200000000001E-2</c:v>
                </c:pt>
                <c:pt idx="19403">
                  <c:v>2.8414600000000002E-2</c:v>
                </c:pt>
                <c:pt idx="19404">
                  <c:v>2.8048199999999999E-2</c:v>
                </c:pt>
                <c:pt idx="19405">
                  <c:v>2.7649900000000002E-2</c:v>
                </c:pt>
                <c:pt idx="19406">
                  <c:v>2.72214E-2</c:v>
                </c:pt>
                <c:pt idx="19407">
                  <c:v>2.6764199999999998E-2</c:v>
                </c:pt>
                <c:pt idx="19408">
                  <c:v>2.6280100000000001E-2</c:v>
                </c:pt>
                <c:pt idx="19409">
                  <c:v>2.57713E-2</c:v>
                </c:pt>
                <c:pt idx="19410">
                  <c:v>2.5239899999999999E-2</c:v>
                </c:pt>
                <c:pt idx="19411">
                  <c:v>2.4687899999999999E-2</c:v>
                </c:pt>
                <c:pt idx="19412">
                  <c:v>2.4117699999999999E-2</c:v>
                </c:pt>
                <c:pt idx="19413">
                  <c:v>2.3532000000000001E-2</c:v>
                </c:pt>
                <c:pt idx="19414">
                  <c:v>2.2932999999999999E-2</c:v>
                </c:pt>
                <c:pt idx="19415">
                  <c:v>2.2323200000000001E-2</c:v>
                </c:pt>
                <c:pt idx="19416">
                  <c:v>2.17048E-2</c:v>
                </c:pt>
                <c:pt idx="19417">
                  <c:v>2.1080399999999999E-2</c:v>
                </c:pt>
                <c:pt idx="19418">
                  <c:v>2.0452499999999998E-2</c:v>
                </c:pt>
                <c:pt idx="19419">
                  <c:v>1.9823799999999999E-2</c:v>
                </c:pt>
                <c:pt idx="19420">
                  <c:v>1.91968E-2</c:v>
                </c:pt>
                <c:pt idx="19421">
                  <c:v>1.8573900000000001E-2</c:v>
                </c:pt>
                <c:pt idx="19422">
                  <c:v>1.7957500000000001E-2</c:v>
                </c:pt>
                <c:pt idx="19423">
                  <c:v>1.73495E-2</c:v>
                </c:pt>
                <c:pt idx="19424">
                  <c:v>1.67519E-2</c:v>
                </c:pt>
                <c:pt idx="19425">
                  <c:v>1.6166699999999999E-2</c:v>
                </c:pt>
                <c:pt idx="19426">
                  <c:v>1.55961E-2</c:v>
                </c:pt>
                <c:pt idx="19427">
                  <c:v>1.50425E-2</c:v>
                </c:pt>
                <c:pt idx="19428">
                  <c:v>1.4507600000000001E-2</c:v>
                </c:pt>
                <c:pt idx="19429">
                  <c:v>1.39934E-2</c:v>
                </c:pt>
                <c:pt idx="19430">
                  <c:v>1.3501600000000001E-2</c:v>
                </c:pt>
                <c:pt idx="19431">
                  <c:v>1.30343E-2</c:v>
                </c:pt>
                <c:pt idx="19432">
                  <c:v>1.2593200000000001E-2</c:v>
                </c:pt>
                <c:pt idx="19433">
                  <c:v>1.2179799999999999E-2</c:v>
                </c:pt>
                <c:pt idx="19434">
                  <c:v>1.17956E-2</c:v>
                </c:pt>
                <c:pt idx="19435">
                  <c:v>1.14419E-2</c:v>
                </c:pt>
                <c:pt idx="19436">
                  <c:v>1.11203E-2</c:v>
                </c:pt>
                <c:pt idx="19437">
                  <c:v>1.0831800000000001E-2</c:v>
                </c:pt>
                <c:pt idx="19438">
                  <c:v>1.05776E-2</c:v>
                </c:pt>
                <c:pt idx="19439">
                  <c:v>1.0359E-2</c:v>
                </c:pt>
                <c:pt idx="19440">
                  <c:v>1.01776E-2</c:v>
                </c:pt>
                <c:pt idx="19441">
                  <c:v>1.0034700000000001E-2</c:v>
                </c:pt>
                <c:pt idx="19442" formatCode="0.00E+00">
                  <c:v>9.9315800000000006E-3</c:v>
                </c:pt>
                <c:pt idx="19443" formatCode="0.00E+00">
                  <c:v>9.8693199999999991E-3</c:v>
                </c:pt>
                <c:pt idx="19444" formatCode="0.00E+00">
                  <c:v>9.8489700000000003E-3</c:v>
                </c:pt>
                <c:pt idx="19445" formatCode="0.00E+00">
                  <c:v>9.8714600000000003E-3</c:v>
                </c:pt>
                <c:pt idx="19446" formatCode="0.00E+00">
                  <c:v>9.9374800000000003E-3</c:v>
                </c:pt>
                <c:pt idx="19447">
                  <c:v>1.0047499999999999E-2</c:v>
                </c:pt>
                <c:pt idx="19448">
                  <c:v>1.02019E-2</c:v>
                </c:pt>
                <c:pt idx="19449">
                  <c:v>1.0401000000000001E-2</c:v>
                </c:pt>
                <c:pt idx="19450">
                  <c:v>1.06452E-2</c:v>
                </c:pt>
                <c:pt idx="19451">
                  <c:v>1.0934299999999999E-2</c:v>
                </c:pt>
                <c:pt idx="19452">
                  <c:v>1.1267900000000001E-2</c:v>
                </c:pt>
                <c:pt idx="19453">
                  <c:v>1.1645600000000001E-2</c:v>
                </c:pt>
                <c:pt idx="19454">
                  <c:v>1.20663E-2</c:v>
                </c:pt>
                <c:pt idx="19455">
                  <c:v>1.2529200000000001E-2</c:v>
                </c:pt>
                <c:pt idx="19456">
                  <c:v>1.3033299999999999E-2</c:v>
                </c:pt>
                <c:pt idx="19457">
                  <c:v>1.35777E-2</c:v>
                </c:pt>
                <c:pt idx="19458">
                  <c:v>1.41618E-2</c:v>
                </c:pt>
                <c:pt idx="19459">
                  <c:v>1.4784800000000001E-2</c:v>
                </c:pt>
                <c:pt idx="19460">
                  <c:v>1.5445499999999999E-2</c:v>
                </c:pt>
                <c:pt idx="19461">
                  <c:v>1.6142900000000002E-2</c:v>
                </c:pt>
                <c:pt idx="19462">
                  <c:v>1.6875899999999999E-2</c:v>
                </c:pt>
                <c:pt idx="19463">
                  <c:v>1.7643200000000001E-2</c:v>
                </c:pt>
                <c:pt idx="19464">
                  <c:v>1.84432E-2</c:v>
                </c:pt>
                <c:pt idx="19465">
                  <c:v>1.9274099999999999E-2</c:v>
                </c:pt>
                <c:pt idx="19466">
                  <c:v>2.01339E-2</c:v>
                </c:pt>
                <c:pt idx="19467">
                  <c:v>2.1021100000000001E-2</c:v>
                </c:pt>
                <c:pt idx="19468">
                  <c:v>2.1933999999999999E-2</c:v>
                </c:pt>
                <c:pt idx="19469">
                  <c:v>2.28709E-2</c:v>
                </c:pt>
                <c:pt idx="19470">
                  <c:v>2.3828999999999999E-2</c:v>
                </c:pt>
                <c:pt idx="19471">
                  <c:v>2.4807599999999999E-2</c:v>
                </c:pt>
                <c:pt idx="19472">
                  <c:v>2.58082E-2</c:v>
                </c:pt>
                <c:pt idx="19473">
                  <c:v>2.6828100000000001E-2</c:v>
                </c:pt>
                <c:pt idx="19474">
                  <c:v>2.7859700000000001E-2</c:v>
                </c:pt>
                <c:pt idx="19475">
                  <c:v>2.8900100000000001E-2</c:v>
                </c:pt>
                <c:pt idx="19476">
                  <c:v>2.9949E-2</c:v>
                </c:pt>
                <c:pt idx="19477">
                  <c:v>3.1003699999999999E-2</c:v>
                </c:pt>
                <c:pt idx="19478">
                  <c:v>3.2060400000000003E-2</c:v>
                </c:pt>
                <c:pt idx="19479">
                  <c:v>3.3116600000000003E-2</c:v>
                </c:pt>
                <c:pt idx="19480">
                  <c:v>3.4169900000000003E-2</c:v>
                </c:pt>
                <c:pt idx="19481">
                  <c:v>3.5217699999999998E-2</c:v>
                </c:pt>
                <c:pt idx="19482">
                  <c:v>3.6257600000000001E-2</c:v>
                </c:pt>
                <c:pt idx="19483">
                  <c:v>3.72865E-2</c:v>
                </c:pt>
                <c:pt idx="19484">
                  <c:v>3.8301000000000002E-2</c:v>
                </c:pt>
                <c:pt idx="19485">
                  <c:v>3.9298E-2</c:v>
                </c:pt>
                <c:pt idx="19486">
                  <c:v>4.0274499999999998E-2</c:v>
                </c:pt>
                <c:pt idx="19487">
                  <c:v>4.1227300000000001E-2</c:v>
                </c:pt>
                <c:pt idx="19488">
                  <c:v>4.2153200000000002E-2</c:v>
                </c:pt>
                <c:pt idx="19489">
                  <c:v>4.30491E-2</c:v>
                </c:pt>
                <c:pt idx="19490">
                  <c:v>4.3912100000000003E-2</c:v>
                </c:pt>
                <c:pt idx="19491">
                  <c:v>4.47397E-2</c:v>
                </c:pt>
                <c:pt idx="19492">
                  <c:v>4.5529E-2</c:v>
                </c:pt>
                <c:pt idx="19493">
                  <c:v>4.6277600000000002E-2</c:v>
                </c:pt>
                <c:pt idx="19494">
                  <c:v>4.6983200000000003E-2</c:v>
                </c:pt>
                <c:pt idx="19495">
                  <c:v>4.7643600000000001E-2</c:v>
                </c:pt>
                <c:pt idx="19496">
                  <c:v>4.8256100000000003E-2</c:v>
                </c:pt>
                <c:pt idx="19497">
                  <c:v>4.8818399999999998E-2</c:v>
                </c:pt>
                <c:pt idx="19498">
                  <c:v>4.9328299999999999E-2</c:v>
                </c:pt>
                <c:pt idx="19499">
                  <c:v>4.9783099999999997E-2</c:v>
                </c:pt>
                <c:pt idx="19500">
                  <c:v>5.0180599999999999E-2</c:v>
                </c:pt>
                <c:pt idx="19501">
                  <c:v>5.0518599999999997E-2</c:v>
                </c:pt>
                <c:pt idx="19502">
                  <c:v>5.0795100000000003E-2</c:v>
                </c:pt>
                <c:pt idx="19503">
                  <c:v>5.1008100000000001E-2</c:v>
                </c:pt>
                <c:pt idx="19504">
                  <c:v>5.1155100000000002E-2</c:v>
                </c:pt>
                <c:pt idx="19505">
                  <c:v>5.1233899999999999E-2</c:v>
                </c:pt>
                <c:pt idx="19506">
                  <c:v>5.1242500000000003E-2</c:v>
                </c:pt>
                <c:pt idx="19507">
                  <c:v>5.1178800000000003E-2</c:v>
                </c:pt>
                <c:pt idx="19508">
                  <c:v>5.1041200000000002E-2</c:v>
                </c:pt>
                <c:pt idx="19509">
                  <c:v>5.0827799999999999E-2</c:v>
                </c:pt>
                <c:pt idx="19510">
                  <c:v>5.0537199999999997E-2</c:v>
                </c:pt>
                <c:pt idx="19511">
                  <c:v>5.0168200000000003E-2</c:v>
                </c:pt>
                <c:pt idx="19512">
                  <c:v>4.9720199999999999E-2</c:v>
                </c:pt>
                <c:pt idx="19513">
                  <c:v>4.9192100000000002E-2</c:v>
                </c:pt>
                <c:pt idx="19514">
                  <c:v>4.8582800000000002E-2</c:v>
                </c:pt>
                <c:pt idx="19515">
                  <c:v>4.7891400000000001E-2</c:v>
                </c:pt>
                <c:pt idx="19516">
                  <c:v>4.7117600000000003E-2</c:v>
                </c:pt>
                <c:pt idx="19517">
                  <c:v>4.6260900000000001E-2</c:v>
                </c:pt>
                <c:pt idx="19518">
                  <c:v>4.5321300000000002E-2</c:v>
                </c:pt>
                <c:pt idx="19519">
                  <c:v>4.42986E-2</c:v>
                </c:pt>
                <c:pt idx="19520">
                  <c:v>4.3192300000000003E-2</c:v>
                </c:pt>
                <c:pt idx="19521">
                  <c:v>4.2004E-2</c:v>
                </c:pt>
                <c:pt idx="19522">
                  <c:v>4.0738099999999999E-2</c:v>
                </c:pt>
                <c:pt idx="19523">
                  <c:v>3.9394499999999999E-2</c:v>
                </c:pt>
                <c:pt idx="19524">
                  <c:v>3.7969000000000003E-2</c:v>
                </c:pt>
                <c:pt idx="19525">
                  <c:v>3.64617E-2</c:v>
                </c:pt>
                <c:pt idx="19526">
                  <c:v>3.4875799999999998E-2</c:v>
                </c:pt>
                <c:pt idx="19527">
                  <c:v>3.3211699999999997E-2</c:v>
                </c:pt>
                <c:pt idx="19528">
                  <c:v>3.1469700000000003E-2</c:v>
                </c:pt>
                <c:pt idx="19529">
                  <c:v>2.9651199999999999E-2</c:v>
                </c:pt>
                <c:pt idx="19530">
                  <c:v>2.7757899999999999E-2</c:v>
                </c:pt>
                <c:pt idx="19531">
                  <c:v>2.57918E-2</c:v>
                </c:pt>
                <c:pt idx="19532">
                  <c:v>2.3754999999999998E-2</c:v>
                </c:pt>
                <c:pt idx="19533">
                  <c:v>2.1649499999999999E-2</c:v>
                </c:pt>
                <c:pt idx="19534">
                  <c:v>1.9477100000000001E-2</c:v>
                </c:pt>
                <c:pt idx="19535">
                  <c:v>1.7239600000000001E-2</c:v>
                </c:pt>
                <c:pt idx="19536">
                  <c:v>1.4939300000000001E-2</c:v>
                </c:pt>
                <c:pt idx="19537">
                  <c:v>1.2578600000000001E-2</c:v>
                </c:pt>
                <c:pt idx="19538">
                  <c:v>1.01601E-2</c:v>
                </c:pt>
                <c:pt idx="19539" formatCode="0.00E+00">
                  <c:v>7.6864799999999999E-3</c:v>
                </c:pt>
                <c:pt idx="19540" formatCode="0.00E+00">
                  <c:v>5.1604800000000003E-3</c:v>
                </c:pt>
                <c:pt idx="19541" formatCode="0.00E+00">
                  <c:v>2.5848099999999999E-3</c:v>
                </c:pt>
                <c:pt idx="19542" formatCode="0.00E+00">
                  <c:v>-3.7454599999999999E-5</c:v>
                </c:pt>
                <c:pt idx="19543" formatCode="0.00E+00">
                  <c:v>-2.7029900000000002E-3</c:v>
                </c:pt>
                <c:pt idx="19544" formatCode="0.00E+00">
                  <c:v>-5.4085399999999999E-3</c:v>
                </c:pt>
                <c:pt idx="19545" formatCode="0.00E+00">
                  <c:v>-8.1506500000000006E-3</c:v>
                </c:pt>
                <c:pt idx="19546">
                  <c:v>-1.0925499999999999E-2</c:v>
                </c:pt>
                <c:pt idx="19547">
                  <c:v>-1.3729E-2</c:v>
                </c:pt>
                <c:pt idx="19548">
                  <c:v>-1.6557599999999999E-2</c:v>
                </c:pt>
                <c:pt idx="19549">
                  <c:v>-1.9408000000000002E-2</c:v>
                </c:pt>
                <c:pt idx="19550">
                  <c:v>-2.2276799999999999E-2</c:v>
                </c:pt>
                <c:pt idx="19551">
                  <c:v>-2.5159899999999999E-2</c:v>
                </c:pt>
                <c:pt idx="19552">
                  <c:v>-2.8053499999999999E-2</c:v>
                </c:pt>
                <c:pt idx="19553">
                  <c:v>-3.0953100000000001E-2</c:v>
                </c:pt>
                <c:pt idx="19554">
                  <c:v>-3.3854500000000003E-2</c:v>
                </c:pt>
                <c:pt idx="19555">
                  <c:v>-3.6753500000000001E-2</c:v>
                </c:pt>
                <c:pt idx="19556">
                  <c:v>-3.9646099999999997E-2</c:v>
                </c:pt>
                <c:pt idx="19557">
                  <c:v>-4.25286E-2</c:v>
                </c:pt>
                <c:pt idx="19558">
                  <c:v>-4.5397E-2</c:v>
                </c:pt>
                <c:pt idx="19559">
                  <c:v>-4.8247400000000003E-2</c:v>
                </c:pt>
                <c:pt idx="19560">
                  <c:v>-5.10759E-2</c:v>
                </c:pt>
                <c:pt idx="19561">
                  <c:v>-5.3878200000000001E-2</c:v>
                </c:pt>
                <c:pt idx="19562">
                  <c:v>-5.6650100000000002E-2</c:v>
                </c:pt>
                <c:pt idx="19563">
                  <c:v>-5.9387299999999997E-2</c:v>
                </c:pt>
                <c:pt idx="19564">
                  <c:v>-6.2085799999999997E-2</c:v>
                </c:pt>
                <c:pt idx="19565">
                  <c:v>-6.4741499999999993E-2</c:v>
                </c:pt>
                <c:pt idx="19566">
                  <c:v>-6.7349800000000001E-2</c:v>
                </c:pt>
                <c:pt idx="19567">
                  <c:v>-6.9906599999999999E-2</c:v>
                </c:pt>
                <c:pt idx="19568">
                  <c:v>-7.2408100000000003E-2</c:v>
                </c:pt>
                <c:pt idx="19569">
                  <c:v>-7.48505E-2</c:v>
                </c:pt>
                <c:pt idx="19570">
                  <c:v>-7.7229900000000004E-2</c:v>
                </c:pt>
                <c:pt idx="19571">
                  <c:v>-7.9542399999999999E-2</c:v>
                </c:pt>
                <c:pt idx="19572">
                  <c:v>-8.1783999999999996E-2</c:v>
                </c:pt>
                <c:pt idx="19573">
                  <c:v>-8.3951200000000004E-2</c:v>
                </c:pt>
                <c:pt idx="19574">
                  <c:v>-8.6040599999999995E-2</c:v>
                </c:pt>
                <c:pt idx="19575">
                  <c:v>-8.8049100000000005E-2</c:v>
                </c:pt>
                <c:pt idx="19576">
                  <c:v>-8.9973399999999995E-2</c:v>
                </c:pt>
                <c:pt idx="19577">
                  <c:v>-9.1810299999999997E-2</c:v>
                </c:pt>
                <c:pt idx="19578">
                  <c:v>-9.3556600000000004E-2</c:v>
                </c:pt>
                <c:pt idx="19579">
                  <c:v>-9.5209500000000002E-2</c:v>
                </c:pt>
                <c:pt idx="19580">
                  <c:v>-9.6766199999999997E-2</c:v>
                </c:pt>
                <c:pt idx="19581">
                  <c:v>-9.82238E-2</c:v>
                </c:pt>
                <c:pt idx="19582">
                  <c:v>-9.9579399999999998E-2</c:v>
                </c:pt>
                <c:pt idx="19583">
                  <c:v>-0.10083</c:v>
                </c:pt>
                <c:pt idx="19584">
                  <c:v>-0.101975</c:v>
                </c:pt>
                <c:pt idx="19585">
                  <c:v>-0.10301</c:v>
                </c:pt>
                <c:pt idx="19586">
                  <c:v>-0.103934</c:v>
                </c:pt>
                <c:pt idx="19587">
                  <c:v>-0.10474600000000001</c:v>
                </c:pt>
                <c:pt idx="19588">
                  <c:v>-0.105444</c:v>
                </c:pt>
                <c:pt idx="19589">
                  <c:v>-0.10602499999999999</c:v>
                </c:pt>
                <c:pt idx="19590">
                  <c:v>-0.106487</c:v>
                </c:pt>
                <c:pt idx="19591">
                  <c:v>-0.106831</c:v>
                </c:pt>
                <c:pt idx="19592">
                  <c:v>-0.107055</c:v>
                </c:pt>
                <c:pt idx="19593">
                  <c:v>-0.107158</c:v>
                </c:pt>
                <c:pt idx="19594">
                  <c:v>-0.107139</c:v>
                </c:pt>
                <c:pt idx="19595">
                  <c:v>-0.106999</c:v>
                </c:pt>
                <c:pt idx="19596">
                  <c:v>-0.106736</c:v>
                </c:pt>
                <c:pt idx="19597">
                  <c:v>-0.10635</c:v>
                </c:pt>
                <c:pt idx="19598">
                  <c:v>-0.105841</c:v>
                </c:pt>
                <c:pt idx="19599">
                  <c:v>-0.10521</c:v>
                </c:pt>
                <c:pt idx="19600">
                  <c:v>-0.104458</c:v>
                </c:pt>
                <c:pt idx="19601">
                  <c:v>-0.103585</c:v>
                </c:pt>
                <c:pt idx="19602">
                  <c:v>-0.102592</c:v>
                </c:pt>
                <c:pt idx="19603">
                  <c:v>-0.10148</c:v>
                </c:pt>
                <c:pt idx="19604">
                  <c:v>-0.10025000000000001</c:v>
                </c:pt>
                <c:pt idx="19605">
                  <c:v>-9.8903099999999994E-2</c:v>
                </c:pt>
                <c:pt idx="19606">
                  <c:v>-9.7440399999999996E-2</c:v>
                </c:pt>
                <c:pt idx="19607">
                  <c:v>-9.5863900000000002E-2</c:v>
                </c:pt>
                <c:pt idx="19608">
                  <c:v>-9.4175499999999995E-2</c:v>
                </c:pt>
                <c:pt idx="19609">
                  <c:v>-9.2377299999999996E-2</c:v>
                </c:pt>
                <c:pt idx="19610">
                  <c:v>-9.0471700000000002E-2</c:v>
                </c:pt>
                <c:pt idx="19611">
                  <c:v>-8.8460800000000006E-2</c:v>
                </c:pt>
                <c:pt idx="19612">
                  <c:v>-8.6347099999999996E-2</c:v>
                </c:pt>
                <c:pt idx="19613">
                  <c:v>-8.4132999999999999E-2</c:v>
                </c:pt>
                <c:pt idx="19614">
                  <c:v>-8.1821500000000005E-2</c:v>
                </c:pt>
                <c:pt idx="19615">
                  <c:v>-7.94155E-2</c:v>
                </c:pt>
                <c:pt idx="19616">
                  <c:v>-7.6917600000000003E-2</c:v>
                </c:pt>
                <c:pt idx="19617">
                  <c:v>-7.4330900000000005E-2</c:v>
                </c:pt>
                <c:pt idx="19618">
                  <c:v>-7.1658899999999998E-2</c:v>
                </c:pt>
                <c:pt idx="19619">
                  <c:v>-6.8904999999999994E-2</c:v>
                </c:pt>
                <c:pt idx="19620">
                  <c:v>-6.6073000000000007E-2</c:v>
                </c:pt>
                <c:pt idx="19621">
                  <c:v>-6.3166600000000003E-2</c:v>
                </c:pt>
                <c:pt idx="19622">
                  <c:v>-6.01895E-2</c:v>
                </c:pt>
                <c:pt idx="19623">
                  <c:v>-5.7145799999999997E-2</c:v>
                </c:pt>
                <c:pt idx="19624">
                  <c:v>-5.40396E-2</c:v>
                </c:pt>
                <c:pt idx="19625">
                  <c:v>-5.0875099999999999E-2</c:v>
                </c:pt>
                <c:pt idx="19626">
                  <c:v>-4.7656200000000003E-2</c:v>
                </c:pt>
                <c:pt idx="19627">
                  <c:v>-4.4387200000000002E-2</c:v>
                </c:pt>
                <c:pt idx="19628">
                  <c:v>-4.1072600000000001E-2</c:v>
                </c:pt>
                <c:pt idx="19629">
                  <c:v>-3.7717000000000001E-2</c:v>
                </c:pt>
                <c:pt idx="19630">
                  <c:v>-3.4324899999999998E-2</c:v>
                </c:pt>
                <c:pt idx="19631">
                  <c:v>-3.0901000000000001E-2</c:v>
                </c:pt>
                <c:pt idx="19632">
                  <c:v>-2.74498E-2</c:v>
                </c:pt>
                <c:pt idx="19633">
                  <c:v>-2.3975900000000001E-2</c:v>
                </c:pt>
                <c:pt idx="19634">
                  <c:v>-2.0483700000000001E-2</c:v>
                </c:pt>
                <c:pt idx="19635">
                  <c:v>-1.6978E-2</c:v>
                </c:pt>
                <c:pt idx="19636">
                  <c:v>-1.34635E-2</c:v>
                </c:pt>
                <c:pt idx="19637" formatCode="0.00E+00">
                  <c:v>-9.9451399999999999E-3</c:v>
                </c:pt>
                <c:pt idx="19638" formatCode="0.00E+00">
                  <c:v>-6.4273799999999999E-3</c:v>
                </c:pt>
                <c:pt idx="19639" formatCode="0.00E+00">
                  <c:v>-2.9148799999999999E-3</c:v>
                </c:pt>
                <c:pt idx="19640" formatCode="0.00E+00">
                  <c:v>5.87657E-4</c:v>
                </c:pt>
                <c:pt idx="19641" formatCode="0.00E+00">
                  <c:v>4.0754500000000004E-3</c:v>
                </c:pt>
                <c:pt idx="19642" formatCode="0.00E+00">
                  <c:v>7.5438399999999996E-3</c:v>
                </c:pt>
                <c:pt idx="19643">
                  <c:v>1.0988299999999999E-2</c:v>
                </c:pt>
                <c:pt idx="19644">
                  <c:v>1.4404399999999999E-2</c:v>
                </c:pt>
                <c:pt idx="19645">
                  <c:v>1.7787600000000001E-2</c:v>
                </c:pt>
                <c:pt idx="19646">
                  <c:v>2.1133599999999999E-2</c:v>
                </c:pt>
                <c:pt idx="19647">
                  <c:v>2.44377E-2</c:v>
                </c:pt>
                <c:pt idx="19648">
                  <c:v>2.7695600000000001E-2</c:v>
                </c:pt>
                <c:pt idx="19649">
                  <c:v>3.0902800000000001E-2</c:v>
                </c:pt>
                <c:pt idx="19650">
                  <c:v>3.4055099999999998E-2</c:v>
                </c:pt>
                <c:pt idx="19651">
                  <c:v>3.7148399999999998E-2</c:v>
                </c:pt>
                <c:pt idx="19652">
                  <c:v>4.0178800000000001E-2</c:v>
                </c:pt>
                <c:pt idx="19653">
                  <c:v>4.3142199999999999E-2</c:v>
                </c:pt>
                <c:pt idx="19654">
                  <c:v>4.6034800000000001E-2</c:v>
                </c:pt>
                <c:pt idx="19655">
                  <c:v>4.8853000000000001E-2</c:v>
                </c:pt>
                <c:pt idx="19656">
                  <c:v>5.1593300000000002E-2</c:v>
                </c:pt>
                <c:pt idx="19657">
                  <c:v>5.4252500000000002E-2</c:v>
                </c:pt>
                <c:pt idx="19658">
                  <c:v>5.6827099999999998E-2</c:v>
                </c:pt>
                <c:pt idx="19659">
                  <c:v>5.9314100000000002E-2</c:v>
                </c:pt>
                <c:pt idx="19660">
                  <c:v>6.1710500000000001E-2</c:v>
                </c:pt>
                <c:pt idx="19661">
                  <c:v>6.4013299999999995E-2</c:v>
                </c:pt>
                <c:pt idx="19662">
                  <c:v>6.6219899999999998E-2</c:v>
                </c:pt>
                <c:pt idx="19663">
                  <c:v>6.8327600000000002E-2</c:v>
                </c:pt>
                <c:pt idx="19664">
                  <c:v>7.0333999999999994E-2</c:v>
                </c:pt>
                <c:pt idx="19665">
                  <c:v>7.2236900000000007E-2</c:v>
                </c:pt>
                <c:pt idx="19666">
                  <c:v>7.4034199999999994E-2</c:v>
                </c:pt>
                <c:pt idx="19667">
                  <c:v>7.5723899999999997E-2</c:v>
                </c:pt>
                <c:pt idx="19668">
                  <c:v>7.7304600000000001E-2</c:v>
                </c:pt>
                <c:pt idx="19669">
                  <c:v>7.8774700000000003E-2</c:v>
                </c:pt>
                <c:pt idx="19670">
                  <c:v>8.0132800000000004E-2</c:v>
                </c:pt>
                <c:pt idx="19671">
                  <c:v>8.13778E-2</c:v>
                </c:pt>
                <c:pt idx="19672">
                  <c:v>8.2508600000000001E-2</c:v>
                </c:pt>
                <c:pt idx="19673">
                  <c:v>8.3524299999999996E-2</c:v>
                </c:pt>
                <c:pt idx="19674">
                  <c:v>8.4424200000000005E-2</c:v>
                </c:pt>
                <c:pt idx="19675">
                  <c:v>8.52078E-2</c:v>
                </c:pt>
                <c:pt idx="19676">
                  <c:v>8.5874800000000001E-2</c:v>
                </c:pt>
                <c:pt idx="19677">
                  <c:v>8.6425100000000005E-2</c:v>
                </c:pt>
                <c:pt idx="19678">
                  <c:v>8.68588E-2</c:v>
                </c:pt>
                <c:pt idx="19679">
                  <c:v>8.7175900000000001E-2</c:v>
                </c:pt>
                <c:pt idx="19680">
                  <c:v>8.7376999999999996E-2</c:v>
                </c:pt>
                <c:pt idx="19681">
                  <c:v>8.7462399999999996E-2</c:v>
                </c:pt>
                <c:pt idx="19682">
                  <c:v>8.7432999999999997E-2</c:v>
                </c:pt>
                <c:pt idx="19683">
                  <c:v>8.7289699999999998E-2</c:v>
                </c:pt>
                <c:pt idx="19684">
                  <c:v>8.7033600000000003E-2</c:v>
                </c:pt>
                <c:pt idx="19685">
                  <c:v>8.6666099999999996E-2</c:v>
                </c:pt>
                <c:pt idx="19686">
                  <c:v>8.6188500000000001E-2</c:v>
                </c:pt>
                <c:pt idx="19687">
                  <c:v>8.5602499999999998E-2</c:v>
                </c:pt>
                <c:pt idx="19688">
                  <c:v>8.4909899999999996E-2</c:v>
                </c:pt>
                <c:pt idx="19689">
                  <c:v>8.4112900000000004E-2</c:v>
                </c:pt>
                <c:pt idx="19690">
                  <c:v>8.3213499999999996E-2</c:v>
                </c:pt>
                <c:pt idx="19691">
                  <c:v>8.2213900000000006E-2</c:v>
                </c:pt>
                <c:pt idx="19692">
                  <c:v>8.1116400000000005E-2</c:v>
                </c:pt>
                <c:pt idx="19693">
                  <c:v>7.9923599999999997E-2</c:v>
                </c:pt>
                <c:pt idx="19694">
                  <c:v>7.8638200000000005E-2</c:v>
                </c:pt>
                <c:pt idx="19695">
                  <c:v>7.7262899999999995E-2</c:v>
                </c:pt>
                <c:pt idx="19696">
                  <c:v>7.5800800000000002E-2</c:v>
                </c:pt>
                <c:pt idx="19697">
                  <c:v>7.4254700000000007E-2</c:v>
                </c:pt>
                <c:pt idx="19698">
                  <c:v>7.2627800000000006E-2</c:v>
                </c:pt>
                <c:pt idx="19699">
                  <c:v>7.0923299999999995E-2</c:v>
                </c:pt>
                <c:pt idx="19700">
                  <c:v>6.9144700000000003E-2</c:v>
                </c:pt>
                <c:pt idx="19701">
                  <c:v>6.7295300000000002E-2</c:v>
                </c:pt>
                <c:pt idx="19702">
                  <c:v>6.5378599999999995E-2</c:v>
                </c:pt>
                <c:pt idx="19703">
                  <c:v>6.3398300000000005E-2</c:v>
                </c:pt>
                <c:pt idx="19704">
                  <c:v>6.1358200000000002E-2</c:v>
                </c:pt>
                <c:pt idx="19705">
                  <c:v>5.9261899999999999E-2</c:v>
                </c:pt>
                <c:pt idx="19706">
                  <c:v>5.71136E-2</c:v>
                </c:pt>
                <c:pt idx="19707">
                  <c:v>5.4917000000000001E-2</c:v>
                </c:pt>
                <c:pt idx="19708">
                  <c:v>5.2676199999999999E-2</c:v>
                </c:pt>
                <c:pt idx="19709">
                  <c:v>5.0395000000000002E-2</c:v>
                </c:pt>
                <c:pt idx="19710">
                  <c:v>4.8077700000000001E-2</c:v>
                </c:pt>
                <c:pt idx="19711">
                  <c:v>4.5727999999999998E-2</c:v>
                </c:pt>
                <c:pt idx="19712">
                  <c:v>4.3350199999999998E-2</c:v>
                </c:pt>
                <c:pt idx="19713">
                  <c:v>4.09483E-2</c:v>
                </c:pt>
                <c:pt idx="19714">
                  <c:v>3.8526400000000002E-2</c:v>
                </c:pt>
                <c:pt idx="19715">
                  <c:v>3.6088599999999998E-2</c:v>
                </c:pt>
                <c:pt idx="19716">
                  <c:v>3.3638899999999999E-2</c:v>
                </c:pt>
                <c:pt idx="19717">
                  <c:v>3.1181500000000001E-2</c:v>
                </c:pt>
                <c:pt idx="19718">
                  <c:v>2.87204E-2</c:v>
                </c:pt>
                <c:pt idx="19719">
                  <c:v>2.62597E-2</c:v>
                </c:pt>
                <c:pt idx="19720">
                  <c:v>2.3803399999999999E-2</c:v>
                </c:pt>
                <c:pt idx="19721">
                  <c:v>2.13554E-2</c:v>
                </c:pt>
                <c:pt idx="19722">
                  <c:v>1.8919600000000002E-2</c:v>
                </c:pt>
                <c:pt idx="19723">
                  <c:v>1.65001E-2</c:v>
                </c:pt>
                <c:pt idx="19724">
                  <c:v>1.41005E-2</c:v>
                </c:pt>
                <c:pt idx="19725">
                  <c:v>1.1724500000000001E-2</c:v>
                </c:pt>
                <c:pt idx="19726" formatCode="0.00E+00">
                  <c:v>9.3758399999999999E-3</c:v>
                </c:pt>
                <c:pt idx="19727" formatCode="0.00E+00">
                  <c:v>7.0579700000000002E-3</c:v>
                </c:pt>
                <c:pt idx="19728" formatCode="0.00E+00">
                  <c:v>4.7744500000000004E-3</c:v>
                </c:pt>
                <c:pt idx="19729" formatCode="0.00E+00">
                  <c:v>2.5286900000000001E-3</c:v>
                </c:pt>
                <c:pt idx="19730" formatCode="0.00E+00">
                  <c:v>3.24016E-4</c:v>
                </c:pt>
                <c:pt idx="19731" formatCode="0.00E+00">
                  <c:v>-1.8364099999999999E-3</c:v>
                </c:pt>
                <c:pt idx="19732" formatCode="0.00E+00">
                  <c:v>-3.94948E-3</c:v>
                </c:pt>
                <c:pt idx="19733" formatCode="0.00E+00">
                  <c:v>-6.0122200000000004E-3</c:v>
                </c:pt>
                <c:pt idx="19734" formatCode="0.00E+00">
                  <c:v>-8.0217900000000009E-3</c:v>
                </c:pt>
                <c:pt idx="19735" formatCode="0.00E+00">
                  <c:v>-9.9755E-3</c:v>
                </c:pt>
                <c:pt idx="19736">
                  <c:v>-1.1870800000000001E-2</c:v>
                </c:pt>
                <c:pt idx="19737">
                  <c:v>-1.37051E-2</c:v>
                </c:pt>
                <c:pt idx="19738">
                  <c:v>-1.54761E-2</c:v>
                </c:pt>
                <c:pt idx="19739">
                  <c:v>-1.7181499999999999E-2</c:v>
                </c:pt>
                <c:pt idx="19740">
                  <c:v>-1.8819300000000001E-2</c:v>
                </c:pt>
                <c:pt idx="19741">
                  <c:v>-2.0387499999999999E-2</c:v>
                </c:pt>
                <c:pt idx="19742">
                  <c:v>-2.1884299999999999E-2</c:v>
                </c:pt>
                <c:pt idx="19743">
                  <c:v>-2.3308099999999998E-2</c:v>
                </c:pt>
                <c:pt idx="19744">
                  <c:v>-2.4657399999999999E-2</c:v>
                </c:pt>
                <c:pt idx="19745">
                  <c:v>-2.59309E-2</c:v>
                </c:pt>
                <c:pt idx="19746">
                  <c:v>-2.7127499999999999E-2</c:v>
                </c:pt>
                <c:pt idx="19747">
                  <c:v>-2.82461E-2</c:v>
                </c:pt>
                <c:pt idx="19748">
                  <c:v>-2.92859E-2</c:v>
                </c:pt>
                <c:pt idx="19749">
                  <c:v>-3.0246200000000001E-2</c:v>
                </c:pt>
                <c:pt idx="19750">
                  <c:v>-3.1126399999999999E-2</c:v>
                </c:pt>
                <c:pt idx="19751">
                  <c:v>-3.1926200000000002E-2</c:v>
                </c:pt>
                <c:pt idx="19752">
                  <c:v>-3.2645300000000002E-2</c:v>
                </c:pt>
                <c:pt idx="19753">
                  <c:v>-3.3283600000000003E-2</c:v>
                </c:pt>
                <c:pt idx="19754">
                  <c:v>-3.3841299999999998E-2</c:v>
                </c:pt>
                <c:pt idx="19755">
                  <c:v>-3.4318700000000001E-2</c:v>
                </c:pt>
                <c:pt idx="19756">
                  <c:v>-3.4715999999999997E-2</c:v>
                </c:pt>
                <c:pt idx="19757">
                  <c:v>-3.50339E-2</c:v>
                </c:pt>
                <c:pt idx="19758">
                  <c:v>-3.5273100000000002E-2</c:v>
                </c:pt>
                <c:pt idx="19759">
                  <c:v>-3.5434500000000001E-2</c:v>
                </c:pt>
                <c:pt idx="19760">
                  <c:v>-3.5519000000000002E-2</c:v>
                </c:pt>
                <c:pt idx="19761">
                  <c:v>-3.5527900000000001E-2</c:v>
                </c:pt>
                <c:pt idx="19762">
                  <c:v>-3.5462399999999998E-2</c:v>
                </c:pt>
                <c:pt idx="19763">
                  <c:v>-3.5324000000000001E-2</c:v>
                </c:pt>
                <c:pt idx="19764">
                  <c:v>-3.5114199999999998E-2</c:v>
                </c:pt>
                <c:pt idx="19765">
                  <c:v>-3.4834799999999999E-2</c:v>
                </c:pt>
                <c:pt idx="19766">
                  <c:v>-3.4487499999999997E-2</c:v>
                </c:pt>
                <c:pt idx="19767">
                  <c:v>-3.4074300000000002E-2</c:v>
                </c:pt>
                <c:pt idx="19768">
                  <c:v>-3.3597200000000001E-2</c:v>
                </c:pt>
                <c:pt idx="19769">
                  <c:v>-3.3058499999999998E-2</c:v>
                </c:pt>
                <c:pt idx="19770">
                  <c:v>-3.2460299999999997E-2</c:v>
                </c:pt>
                <c:pt idx="19771">
                  <c:v>-3.1805199999999999E-2</c:v>
                </c:pt>
                <c:pt idx="19772">
                  <c:v>-3.1095500000000002E-2</c:v>
                </c:pt>
                <c:pt idx="19773">
                  <c:v>-3.03339E-2</c:v>
                </c:pt>
                <c:pt idx="19774">
                  <c:v>-2.9523000000000001E-2</c:v>
                </c:pt>
                <c:pt idx="19775">
                  <c:v>-2.8665599999999999E-2</c:v>
                </c:pt>
                <c:pt idx="19776">
                  <c:v>-2.77646E-2</c:v>
                </c:pt>
                <c:pt idx="19777">
                  <c:v>-2.6822800000000001E-2</c:v>
                </c:pt>
                <c:pt idx="19778">
                  <c:v>-2.58433E-2</c:v>
                </c:pt>
                <c:pt idx="19779">
                  <c:v>-2.4829E-2</c:v>
                </c:pt>
                <c:pt idx="19780">
                  <c:v>-2.3783100000000001E-2</c:v>
                </c:pt>
                <c:pt idx="19781">
                  <c:v>-2.2708599999999999E-2</c:v>
                </c:pt>
                <c:pt idx="19782">
                  <c:v>-2.1608599999999999E-2</c:v>
                </c:pt>
                <c:pt idx="19783">
                  <c:v>-2.0486600000000001E-2</c:v>
                </c:pt>
                <c:pt idx="19784">
                  <c:v>-1.9345600000000001E-2</c:v>
                </c:pt>
                <c:pt idx="19785">
                  <c:v>-1.8189E-2</c:v>
                </c:pt>
                <c:pt idx="19786">
                  <c:v>-1.70201E-2</c:v>
                </c:pt>
                <c:pt idx="19787">
                  <c:v>-1.5842200000000001E-2</c:v>
                </c:pt>
                <c:pt idx="19788">
                  <c:v>-1.46585E-2</c:v>
                </c:pt>
                <c:pt idx="19789">
                  <c:v>-1.34723E-2</c:v>
                </c:pt>
                <c:pt idx="19790">
                  <c:v>-1.2286699999999999E-2</c:v>
                </c:pt>
                <c:pt idx="19791">
                  <c:v>-1.11051E-2</c:v>
                </c:pt>
                <c:pt idx="19792" formatCode="0.00E+00">
                  <c:v>-9.9305999999999995E-3</c:v>
                </c:pt>
                <c:pt idx="19793" formatCode="0.00E+00">
                  <c:v>-8.7664100000000005E-3</c:v>
                </c:pt>
                <c:pt idx="19794" formatCode="0.00E+00">
                  <c:v>-7.61562E-3</c:v>
                </c:pt>
                <c:pt idx="19795" formatCode="0.00E+00">
                  <c:v>-6.4813199999999996E-3</c:v>
                </c:pt>
                <c:pt idx="19796" formatCode="0.00E+00">
                  <c:v>-5.3665800000000001E-3</c:v>
                </c:pt>
                <c:pt idx="19797" formatCode="0.00E+00">
                  <c:v>-4.2744100000000002E-3</c:v>
                </c:pt>
                <c:pt idx="19798" formatCode="0.00E+00">
                  <c:v>-3.2077799999999999E-3</c:v>
                </c:pt>
                <c:pt idx="19799" formatCode="0.00E+00">
                  <c:v>-2.1695400000000002E-3</c:v>
                </c:pt>
                <c:pt idx="19800" formatCode="0.00E+00">
                  <c:v>-1.1624599999999999E-3</c:v>
                </c:pt>
                <c:pt idx="19801" formatCode="0.00E+00">
                  <c:v>-1.8918900000000001E-4</c:v>
                </c:pt>
                <c:pt idx="19802" formatCode="0.00E+00">
                  <c:v>7.4770200000000005E-4</c:v>
                </c:pt>
                <c:pt idx="19803" formatCode="0.00E+00">
                  <c:v>1.6456699999999999E-3</c:v>
                </c:pt>
                <c:pt idx="19804" formatCode="0.00E+00">
                  <c:v>2.50227E-3</c:v>
                </c:pt>
                <c:pt idx="19805" formatCode="0.00E+00">
                  <c:v>3.3151399999999998E-3</c:v>
                </c:pt>
                <c:pt idx="19806" formatCode="0.00E+00">
                  <c:v>4.0820500000000003E-3</c:v>
                </c:pt>
                <c:pt idx="19807" formatCode="0.00E+00">
                  <c:v>4.8009000000000003E-3</c:v>
                </c:pt>
                <c:pt idx="19808" formatCode="0.00E+00">
                  <c:v>5.4696700000000003E-3</c:v>
                </c:pt>
                <c:pt idx="19809" formatCode="0.00E+00">
                  <c:v>6.0864200000000004E-3</c:v>
                </c:pt>
                <c:pt idx="19810" formatCode="0.00E+00">
                  <c:v>6.6493699999999999E-3</c:v>
                </c:pt>
                <c:pt idx="19811" formatCode="0.00E+00">
                  <c:v>7.1569099999999998E-3</c:v>
                </c:pt>
                <c:pt idx="19812" formatCode="0.00E+00">
                  <c:v>7.6076E-3</c:v>
                </c:pt>
                <c:pt idx="19813" formatCode="0.00E+00">
                  <c:v>8.0001199999999995E-3</c:v>
                </c:pt>
                <c:pt idx="19814" formatCode="0.00E+00">
                  <c:v>8.3332300000000005E-3</c:v>
                </c:pt>
                <c:pt idx="19815" formatCode="0.00E+00">
                  <c:v>8.60585E-3</c:v>
                </c:pt>
                <c:pt idx="19816" formatCode="0.00E+00">
                  <c:v>8.8170399999999999E-3</c:v>
                </c:pt>
                <c:pt idx="19817" formatCode="0.00E+00">
                  <c:v>8.966E-3</c:v>
                </c:pt>
                <c:pt idx="19818" formatCode="0.00E+00">
                  <c:v>9.0520500000000007E-3</c:v>
                </c:pt>
                <c:pt idx="19819" formatCode="0.00E+00">
                  <c:v>9.0746400000000001E-3</c:v>
                </c:pt>
                <c:pt idx="19820" formatCode="0.00E+00">
                  <c:v>9.0334000000000005E-3</c:v>
                </c:pt>
                <c:pt idx="19821" formatCode="0.00E+00">
                  <c:v>8.9280999999999996E-3</c:v>
                </c:pt>
                <c:pt idx="19822" formatCode="0.00E+00">
                  <c:v>8.7586999999999995E-3</c:v>
                </c:pt>
                <c:pt idx="19823" formatCode="0.00E+00">
                  <c:v>8.5252999999999995E-3</c:v>
                </c:pt>
                <c:pt idx="19824" formatCode="0.00E+00">
                  <c:v>8.22815E-3</c:v>
                </c:pt>
                <c:pt idx="19825" formatCode="0.00E+00">
                  <c:v>7.8675499999999992E-3</c:v>
                </c:pt>
                <c:pt idx="19826" formatCode="0.00E+00">
                  <c:v>7.4439500000000004E-3</c:v>
                </c:pt>
                <c:pt idx="19827" formatCode="0.00E+00">
                  <c:v>6.9579500000000001E-3</c:v>
                </c:pt>
                <c:pt idx="19828" formatCode="0.00E+00">
                  <c:v>6.4103500000000004E-3</c:v>
                </c:pt>
                <c:pt idx="19829" formatCode="0.00E+00">
                  <c:v>5.8021599999999998E-3</c:v>
                </c:pt>
                <c:pt idx="19830" formatCode="0.00E+00">
                  <c:v>5.1345499999999999E-3</c:v>
                </c:pt>
                <c:pt idx="19831" formatCode="0.00E+00">
                  <c:v>4.4087500000000003E-3</c:v>
                </c:pt>
                <c:pt idx="19832" formatCode="0.00E+00">
                  <c:v>3.6261599999999998E-3</c:v>
                </c:pt>
                <c:pt idx="19833" formatCode="0.00E+00">
                  <c:v>2.7882800000000002E-3</c:v>
                </c:pt>
                <c:pt idx="19834" formatCode="0.00E+00">
                  <c:v>1.89668E-3</c:v>
                </c:pt>
                <c:pt idx="19835" formatCode="0.00E+00">
                  <c:v>9.5306000000000004E-4</c:v>
                </c:pt>
                <c:pt idx="19836" formatCode="0.00E+00">
                  <c:v>-4.0762900000000002E-5</c:v>
                </c:pt>
                <c:pt idx="19837" formatCode="0.00E+00">
                  <c:v>-1.0828299999999999E-3</c:v>
                </c:pt>
                <c:pt idx="19838" formatCode="0.00E+00">
                  <c:v>-2.17103E-3</c:v>
                </c:pt>
                <c:pt idx="19839" formatCode="0.00E+00">
                  <c:v>-3.3030899999999998E-3</c:v>
                </c:pt>
                <c:pt idx="19840" formatCode="0.00E+00">
                  <c:v>-4.4766900000000002E-3</c:v>
                </c:pt>
                <c:pt idx="19841" formatCode="0.00E+00">
                  <c:v>-5.68937E-3</c:v>
                </c:pt>
                <c:pt idx="19842" formatCode="0.00E+00">
                  <c:v>-6.9385499999999999E-3</c:v>
                </c:pt>
                <c:pt idx="19843" formatCode="0.00E+00">
                  <c:v>-8.2215099999999996E-3</c:v>
                </c:pt>
                <c:pt idx="19844" formatCode="0.00E+00">
                  <c:v>-9.5354800000000007E-3</c:v>
                </c:pt>
                <c:pt idx="19845">
                  <c:v>-1.0877599999999999E-2</c:v>
                </c:pt>
                <c:pt idx="19846">
                  <c:v>-1.22449E-2</c:v>
                </c:pt>
                <c:pt idx="19847">
                  <c:v>-1.36343E-2</c:v>
                </c:pt>
                <c:pt idx="19848">
                  <c:v>-1.50429E-2</c:v>
                </c:pt>
                <c:pt idx="19849">
                  <c:v>-1.6467300000000001E-2</c:v>
                </c:pt>
                <c:pt idx="19850">
                  <c:v>-1.79046E-2</c:v>
                </c:pt>
                <c:pt idx="19851">
                  <c:v>-1.9351500000000001E-2</c:v>
                </c:pt>
                <c:pt idx="19852">
                  <c:v>-2.0804799999999998E-2</c:v>
                </c:pt>
                <c:pt idx="19853">
                  <c:v>-2.2261199999999998E-2</c:v>
                </c:pt>
                <c:pt idx="19854">
                  <c:v>-2.37173E-2</c:v>
                </c:pt>
                <c:pt idx="19855">
                  <c:v>-2.51696E-2</c:v>
                </c:pt>
                <c:pt idx="19856">
                  <c:v>-2.6614700000000002E-2</c:v>
                </c:pt>
                <c:pt idx="19857">
                  <c:v>-2.80492E-2</c:v>
                </c:pt>
                <c:pt idx="19858">
                  <c:v>-2.9469700000000001E-2</c:v>
                </c:pt>
                <c:pt idx="19859">
                  <c:v>-3.08726E-2</c:v>
                </c:pt>
                <c:pt idx="19860">
                  <c:v>-3.2254699999999997E-2</c:v>
                </c:pt>
                <c:pt idx="19861">
                  <c:v>-3.3612499999999997E-2</c:v>
                </c:pt>
                <c:pt idx="19862">
                  <c:v>-3.4942399999999998E-2</c:v>
                </c:pt>
                <c:pt idx="19863">
                  <c:v>-3.6241200000000001E-2</c:v>
                </c:pt>
                <c:pt idx="19864">
                  <c:v>-3.75056E-2</c:v>
                </c:pt>
                <c:pt idx="19865">
                  <c:v>-3.8732200000000001E-2</c:v>
                </c:pt>
                <c:pt idx="19866">
                  <c:v>-3.99177E-2</c:v>
                </c:pt>
                <c:pt idx="19867">
                  <c:v>-4.1059100000000001E-2</c:v>
                </c:pt>
                <c:pt idx="19868">
                  <c:v>-4.2153000000000003E-2</c:v>
                </c:pt>
                <c:pt idx="19869">
                  <c:v>-4.3196499999999999E-2</c:v>
                </c:pt>
                <c:pt idx="19870">
                  <c:v>-4.4186499999999997E-2</c:v>
                </c:pt>
                <c:pt idx="19871">
                  <c:v>-4.5120100000000003E-2</c:v>
                </c:pt>
                <c:pt idx="19872">
                  <c:v>-4.5994500000000001E-2</c:v>
                </c:pt>
                <c:pt idx="19873">
                  <c:v>-4.68067E-2</c:v>
                </c:pt>
                <c:pt idx="19874">
                  <c:v>-4.7554300000000001E-2</c:v>
                </c:pt>
                <c:pt idx="19875">
                  <c:v>-4.8234600000000002E-2</c:v>
                </c:pt>
                <c:pt idx="19876">
                  <c:v>-4.8845300000000001E-2</c:v>
                </c:pt>
                <c:pt idx="19877">
                  <c:v>-4.9384299999999999E-2</c:v>
                </c:pt>
                <c:pt idx="19878">
                  <c:v>-4.98491E-2</c:v>
                </c:pt>
                <c:pt idx="19879">
                  <c:v>-5.0237700000000003E-2</c:v>
                </c:pt>
                <c:pt idx="19880">
                  <c:v>-5.0548099999999999E-2</c:v>
                </c:pt>
                <c:pt idx="19881">
                  <c:v>-5.0778400000000001E-2</c:v>
                </c:pt>
                <c:pt idx="19882">
                  <c:v>-5.0926699999999998E-2</c:v>
                </c:pt>
                <c:pt idx="19883">
                  <c:v>-5.0991500000000002E-2</c:v>
                </c:pt>
                <c:pt idx="19884">
                  <c:v>-5.0971200000000001E-2</c:v>
                </c:pt>
                <c:pt idx="19885">
                  <c:v>-5.0864600000000003E-2</c:v>
                </c:pt>
                <c:pt idx="19886">
                  <c:v>-5.0670600000000003E-2</c:v>
                </c:pt>
                <c:pt idx="19887">
                  <c:v>-5.0388299999999997E-2</c:v>
                </c:pt>
                <c:pt idx="19888">
                  <c:v>-5.0016699999999997E-2</c:v>
                </c:pt>
                <c:pt idx="19889">
                  <c:v>-4.9555299999999997E-2</c:v>
                </c:pt>
                <c:pt idx="19890">
                  <c:v>-4.9003499999999998E-2</c:v>
                </c:pt>
                <c:pt idx="19891">
                  <c:v>-4.8360899999999998E-2</c:v>
                </c:pt>
                <c:pt idx="19892">
                  <c:v>-4.7627500000000003E-2</c:v>
                </c:pt>
                <c:pt idx="19893">
                  <c:v>-4.6803200000000003E-2</c:v>
                </c:pt>
                <c:pt idx="19894">
                  <c:v>-4.5888100000000001E-2</c:v>
                </c:pt>
                <c:pt idx="19895">
                  <c:v>-4.4882600000000002E-2</c:v>
                </c:pt>
                <c:pt idx="19896">
                  <c:v>-4.3786899999999997E-2</c:v>
                </c:pt>
                <c:pt idx="19897">
                  <c:v>-4.26015E-2</c:v>
                </c:pt>
                <c:pt idx="19898">
                  <c:v>-4.1327299999999997E-2</c:v>
                </c:pt>
                <c:pt idx="19899">
                  <c:v>-3.9964899999999998E-2</c:v>
                </c:pt>
                <c:pt idx="19900">
                  <c:v>-3.8515599999999997E-2</c:v>
                </c:pt>
                <c:pt idx="19901">
                  <c:v>-3.6980800000000001E-2</c:v>
                </c:pt>
                <c:pt idx="19902">
                  <c:v>-3.5362200000000003E-2</c:v>
                </c:pt>
                <c:pt idx="19903">
                  <c:v>-3.3661200000000002E-2</c:v>
                </c:pt>
                <c:pt idx="19904">
                  <c:v>-3.1879299999999999E-2</c:v>
                </c:pt>
                <c:pt idx="19905">
                  <c:v>-3.00185E-2</c:v>
                </c:pt>
                <c:pt idx="19906">
                  <c:v>-2.80807E-2</c:v>
                </c:pt>
                <c:pt idx="19907">
                  <c:v>-2.60681E-2</c:v>
                </c:pt>
                <c:pt idx="19908">
                  <c:v>-2.3982900000000001E-2</c:v>
                </c:pt>
                <c:pt idx="19909">
                  <c:v>-2.1827699999999998E-2</c:v>
                </c:pt>
                <c:pt idx="19910">
                  <c:v>-1.96052E-2</c:v>
                </c:pt>
                <c:pt idx="19911">
                  <c:v>-1.7318099999999999E-2</c:v>
                </c:pt>
                <c:pt idx="19912">
                  <c:v>-1.4969400000000001E-2</c:v>
                </c:pt>
                <c:pt idx="19913">
                  <c:v>-1.2562200000000001E-2</c:v>
                </c:pt>
                <c:pt idx="19914">
                  <c:v>-1.0099500000000001E-2</c:v>
                </c:pt>
                <c:pt idx="19915" formatCode="0.00E+00">
                  <c:v>-7.5846999999999998E-3</c:v>
                </c:pt>
                <c:pt idx="19916" formatCode="0.00E+00">
                  <c:v>-5.0212E-3</c:v>
                </c:pt>
                <c:pt idx="19917" formatCode="0.00E+00">
                  <c:v>-2.41246E-3</c:v>
                </c:pt>
                <c:pt idx="19918" formatCode="0.00E+00">
                  <c:v>2.3803299999999999E-4</c:v>
                </c:pt>
                <c:pt idx="19919" formatCode="0.00E+00">
                  <c:v>2.9267400000000002E-3</c:v>
                </c:pt>
                <c:pt idx="19920" formatCode="0.00E+00">
                  <c:v>5.6499599999999999E-3</c:v>
                </c:pt>
                <c:pt idx="19921" formatCode="0.00E+00">
                  <c:v>8.4037999999999995E-3</c:v>
                </c:pt>
                <c:pt idx="19922">
                  <c:v>1.1184400000000001E-2</c:v>
                </c:pt>
                <c:pt idx="19923">
                  <c:v>1.39878E-2</c:v>
                </c:pt>
                <c:pt idx="19924">
                  <c:v>1.6810200000000001E-2</c:v>
                </c:pt>
                <c:pt idx="19925">
                  <c:v>1.9647700000000001E-2</c:v>
                </c:pt>
                <c:pt idx="19926">
                  <c:v>2.2496100000000002E-2</c:v>
                </c:pt>
                <c:pt idx="19927">
                  <c:v>2.53513E-2</c:v>
                </c:pt>
                <c:pt idx="19928">
                  <c:v>2.82086E-2</c:v>
                </c:pt>
                <c:pt idx="19929">
                  <c:v>3.10636E-2</c:v>
                </c:pt>
                <c:pt idx="19930">
                  <c:v>3.3911900000000002E-2</c:v>
                </c:pt>
                <c:pt idx="19931">
                  <c:v>3.6748799999999998E-2</c:v>
                </c:pt>
                <c:pt idx="19932">
                  <c:v>3.9570099999999997E-2</c:v>
                </c:pt>
                <c:pt idx="19933">
                  <c:v>4.2371300000000001E-2</c:v>
                </c:pt>
                <c:pt idx="19934">
                  <c:v>4.5148099999999997E-2</c:v>
                </c:pt>
                <c:pt idx="19935">
                  <c:v>4.7896099999999997E-2</c:v>
                </c:pt>
                <c:pt idx="19936">
                  <c:v>5.0610799999999997E-2</c:v>
                </c:pt>
                <c:pt idx="19937">
                  <c:v>5.3287800000000003E-2</c:v>
                </c:pt>
                <c:pt idx="19938">
                  <c:v>5.5922699999999999E-2</c:v>
                </c:pt>
                <c:pt idx="19939">
                  <c:v>5.8511500000000001E-2</c:v>
                </c:pt>
                <c:pt idx="19940">
                  <c:v>6.105E-2</c:v>
                </c:pt>
                <c:pt idx="19941">
                  <c:v>6.3533699999999999E-2</c:v>
                </c:pt>
                <c:pt idx="19942">
                  <c:v>6.5958199999999995E-2</c:v>
                </c:pt>
                <c:pt idx="19943">
                  <c:v>6.83198E-2</c:v>
                </c:pt>
                <c:pt idx="19944">
                  <c:v>7.0614200000000002E-2</c:v>
                </c:pt>
                <c:pt idx="19945">
                  <c:v>7.2837399999999997E-2</c:v>
                </c:pt>
                <c:pt idx="19946">
                  <c:v>7.4985899999999994E-2</c:v>
                </c:pt>
                <c:pt idx="19947">
                  <c:v>7.7056700000000006E-2</c:v>
                </c:pt>
                <c:pt idx="19948">
                  <c:v>7.9046699999999998E-2</c:v>
                </c:pt>
                <c:pt idx="19949">
                  <c:v>8.0951899999999993E-2</c:v>
                </c:pt>
                <c:pt idx="19950">
                  <c:v>8.2768599999999998E-2</c:v>
                </c:pt>
                <c:pt idx="19951">
                  <c:v>8.4493600000000002E-2</c:v>
                </c:pt>
                <c:pt idx="19952">
                  <c:v>8.6123599999999995E-2</c:v>
                </c:pt>
                <c:pt idx="19953">
                  <c:v>8.7655999999999998E-2</c:v>
                </c:pt>
                <c:pt idx="19954">
                  <c:v>8.9088500000000001E-2</c:v>
                </c:pt>
                <c:pt idx="19955">
                  <c:v>9.0418999999999999E-2</c:v>
                </c:pt>
                <c:pt idx="19956">
                  <c:v>9.1644500000000004E-2</c:v>
                </c:pt>
                <c:pt idx="19957">
                  <c:v>9.2761999999999997E-2</c:v>
                </c:pt>
                <c:pt idx="19958">
                  <c:v>9.3769099999999994E-2</c:v>
                </c:pt>
                <c:pt idx="19959">
                  <c:v>9.4663999999999998E-2</c:v>
                </c:pt>
                <c:pt idx="19960">
                  <c:v>9.5445000000000002E-2</c:v>
                </c:pt>
                <c:pt idx="19961">
                  <c:v>9.6109899999999998E-2</c:v>
                </c:pt>
                <c:pt idx="19962">
                  <c:v>9.6657199999999999E-2</c:v>
                </c:pt>
                <c:pt idx="19963">
                  <c:v>9.7085599999999994E-2</c:v>
                </c:pt>
                <c:pt idx="19964">
                  <c:v>9.7393599999999997E-2</c:v>
                </c:pt>
                <c:pt idx="19965">
                  <c:v>9.7580399999999998E-2</c:v>
                </c:pt>
                <c:pt idx="19966">
                  <c:v>9.7644999999999996E-2</c:v>
                </c:pt>
                <c:pt idx="19967">
                  <c:v>9.7586099999999995E-2</c:v>
                </c:pt>
                <c:pt idx="19968">
                  <c:v>9.7403500000000004E-2</c:v>
                </c:pt>
                <c:pt idx="19969">
                  <c:v>9.7098000000000004E-2</c:v>
                </c:pt>
                <c:pt idx="19970">
                  <c:v>9.6669699999999997E-2</c:v>
                </c:pt>
                <c:pt idx="19971">
                  <c:v>9.6116499999999994E-2</c:v>
                </c:pt>
                <c:pt idx="19972">
                  <c:v>9.5435099999999995E-2</c:v>
                </c:pt>
                <c:pt idx="19973">
                  <c:v>9.4625699999999993E-2</c:v>
                </c:pt>
                <c:pt idx="19974">
                  <c:v>9.3692200000000003E-2</c:v>
                </c:pt>
                <c:pt idx="19975">
                  <c:v>9.2639399999999997E-2</c:v>
                </c:pt>
                <c:pt idx="19976">
                  <c:v>9.1469400000000006E-2</c:v>
                </c:pt>
                <c:pt idx="19977">
                  <c:v>9.0182700000000005E-2</c:v>
                </c:pt>
                <c:pt idx="19978">
                  <c:v>8.8780499999999998E-2</c:v>
                </c:pt>
                <c:pt idx="19979">
                  <c:v>8.7264499999999995E-2</c:v>
                </c:pt>
                <c:pt idx="19980">
                  <c:v>8.5636299999999999E-2</c:v>
                </c:pt>
                <c:pt idx="19981">
                  <c:v>8.38975E-2</c:v>
                </c:pt>
                <c:pt idx="19982">
                  <c:v>8.2049800000000006E-2</c:v>
                </c:pt>
                <c:pt idx="19983">
                  <c:v>8.0095399999999997E-2</c:v>
                </c:pt>
                <c:pt idx="19984">
                  <c:v>7.8036099999999997E-2</c:v>
                </c:pt>
                <c:pt idx="19985">
                  <c:v>7.5873499999999997E-2</c:v>
                </c:pt>
                <c:pt idx="19986">
                  <c:v>7.3609099999999997E-2</c:v>
                </c:pt>
                <c:pt idx="19987">
                  <c:v>7.12449E-2</c:v>
                </c:pt>
                <c:pt idx="19988">
                  <c:v>6.8783499999999997E-2</c:v>
                </c:pt>
                <c:pt idx="19989">
                  <c:v>6.62277E-2</c:v>
                </c:pt>
                <c:pt idx="19990">
                  <c:v>6.3580300000000006E-2</c:v>
                </c:pt>
                <c:pt idx="19991">
                  <c:v>6.08444E-2</c:v>
                </c:pt>
                <c:pt idx="19992">
                  <c:v>5.80238E-2</c:v>
                </c:pt>
                <c:pt idx="19993">
                  <c:v>5.5123999999999999E-2</c:v>
                </c:pt>
                <c:pt idx="19994">
                  <c:v>5.21509E-2</c:v>
                </c:pt>
                <c:pt idx="19995">
                  <c:v>4.9108899999999997E-2</c:v>
                </c:pt>
                <c:pt idx="19996">
                  <c:v>4.5999699999999998E-2</c:v>
                </c:pt>
                <c:pt idx="19997">
                  <c:v>4.2824300000000003E-2</c:v>
                </c:pt>
                <c:pt idx="19998">
                  <c:v>3.9584800000000003E-2</c:v>
                </c:pt>
                <c:pt idx="19999">
                  <c:v>3.6285299999999999E-2</c:v>
                </c:pt>
                <c:pt idx="20000">
                  <c:v>3.2930599999999997E-2</c:v>
                </c:pt>
                <c:pt idx="20001">
                  <c:v>2.95266E-2</c:v>
                </c:pt>
                <c:pt idx="20002">
                  <c:v>2.60805E-2</c:v>
                </c:pt>
                <c:pt idx="20003">
                  <c:v>2.2600599999999998E-2</c:v>
                </c:pt>
                <c:pt idx="20004">
                  <c:v>1.90934E-2</c:v>
                </c:pt>
                <c:pt idx="20005">
                  <c:v>1.55619E-2</c:v>
                </c:pt>
                <c:pt idx="20006">
                  <c:v>1.20071E-2</c:v>
                </c:pt>
                <c:pt idx="20007" formatCode="0.00E+00">
                  <c:v>8.4330199999999994E-3</c:v>
                </c:pt>
                <c:pt idx="20008" formatCode="0.00E+00">
                  <c:v>4.84652E-3</c:v>
                </c:pt>
                <c:pt idx="20009" formatCode="0.00E+00">
                  <c:v>1.2535700000000001E-3</c:v>
                </c:pt>
                <c:pt idx="20010" formatCode="0.00E+00">
                  <c:v>-2.34249E-3</c:v>
                </c:pt>
                <c:pt idx="20011" formatCode="0.00E+00">
                  <c:v>-5.9388000000000002E-3</c:v>
                </c:pt>
                <c:pt idx="20012" formatCode="0.00E+00">
                  <c:v>-9.5305900000000002E-3</c:v>
                </c:pt>
                <c:pt idx="20013">
                  <c:v>-1.3111299999999999E-2</c:v>
                </c:pt>
                <c:pt idx="20014">
                  <c:v>-1.6674899999999999E-2</c:v>
                </c:pt>
                <c:pt idx="20015">
                  <c:v>-2.0216499999999998E-2</c:v>
                </c:pt>
                <c:pt idx="20016">
                  <c:v>-2.3731100000000001E-2</c:v>
                </c:pt>
                <c:pt idx="20017">
                  <c:v>-2.7213500000000002E-2</c:v>
                </c:pt>
                <c:pt idx="20018">
                  <c:v>-3.0658000000000001E-2</c:v>
                </c:pt>
                <c:pt idx="20019">
                  <c:v>-3.406E-2</c:v>
                </c:pt>
                <c:pt idx="20020">
                  <c:v>-3.7416699999999997E-2</c:v>
                </c:pt>
                <c:pt idx="20021">
                  <c:v>-4.0726499999999999E-2</c:v>
                </c:pt>
                <c:pt idx="20022">
                  <c:v>-4.39873E-2</c:v>
                </c:pt>
                <c:pt idx="20023">
                  <c:v>-4.7194399999999997E-2</c:v>
                </c:pt>
                <c:pt idx="20024">
                  <c:v>-5.0342499999999998E-2</c:v>
                </c:pt>
                <c:pt idx="20025">
                  <c:v>-5.3426800000000003E-2</c:v>
                </c:pt>
                <c:pt idx="20026">
                  <c:v>-5.64442E-2</c:v>
                </c:pt>
                <c:pt idx="20027">
                  <c:v>-5.9393000000000001E-2</c:v>
                </c:pt>
                <c:pt idx="20028">
                  <c:v>-6.2271100000000003E-2</c:v>
                </c:pt>
                <c:pt idx="20029">
                  <c:v>-6.5074999999999994E-2</c:v>
                </c:pt>
                <c:pt idx="20030">
                  <c:v>-6.7800899999999997E-2</c:v>
                </c:pt>
                <c:pt idx="20031">
                  <c:v>-7.0447999999999997E-2</c:v>
                </c:pt>
                <c:pt idx="20032">
                  <c:v>-7.3016200000000003E-2</c:v>
                </c:pt>
                <c:pt idx="20033">
                  <c:v>-7.5505000000000003E-2</c:v>
                </c:pt>
                <c:pt idx="20034">
                  <c:v>-7.7914300000000006E-2</c:v>
                </c:pt>
                <c:pt idx="20035">
                  <c:v>-8.0244300000000005E-2</c:v>
                </c:pt>
                <c:pt idx="20036">
                  <c:v>-8.2492300000000005E-2</c:v>
                </c:pt>
                <c:pt idx="20037">
                  <c:v>-8.46528E-2</c:v>
                </c:pt>
                <c:pt idx="20038">
                  <c:v>-8.6721599999999996E-2</c:v>
                </c:pt>
                <c:pt idx="20039">
                  <c:v>-8.8697999999999999E-2</c:v>
                </c:pt>
                <c:pt idx="20040">
                  <c:v>-9.0582200000000002E-2</c:v>
                </c:pt>
                <c:pt idx="20041">
                  <c:v>-9.2371400000000006E-2</c:v>
                </c:pt>
                <c:pt idx="20042">
                  <c:v>-9.4061099999999995E-2</c:v>
                </c:pt>
                <c:pt idx="20043">
                  <c:v>-9.5648499999999997E-2</c:v>
                </c:pt>
                <c:pt idx="20044">
                  <c:v>-9.7133399999999995E-2</c:v>
                </c:pt>
                <c:pt idx="20045">
                  <c:v>-9.8516900000000004E-2</c:v>
                </c:pt>
                <c:pt idx="20046">
                  <c:v>-9.9799299999999994E-2</c:v>
                </c:pt>
                <c:pt idx="20047">
                  <c:v>-0.10098</c:v>
                </c:pt>
                <c:pt idx="20048">
                  <c:v>-0.102058</c:v>
                </c:pt>
                <c:pt idx="20049">
                  <c:v>-0.103035</c:v>
                </c:pt>
                <c:pt idx="20050">
                  <c:v>-0.10391</c:v>
                </c:pt>
                <c:pt idx="20051">
                  <c:v>-0.104683</c:v>
                </c:pt>
                <c:pt idx="20052">
                  <c:v>-0.10535</c:v>
                </c:pt>
                <c:pt idx="20053">
                  <c:v>-0.10591299999999999</c:v>
                </c:pt>
                <c:pt idx="20054">
                  <c:v>-0.106374</c:v>
                </c:pt>
                <c:pt idx="20055">
                  <c:v>-0.10673199999999999</c:v>
                </c:pt>
                <c:pt idx="20056">
                  <c:v>-0.106985</c:v>
                </c:pt>
                <c:pt idx="20057">
                  <c:v>-0.10713200000000001</c:v>
                </c:pt>
                <c:pt idx="20058">
                  <c:v>-0.10717699999999999</c:v>
                </c:pt>
                <c:pt idx="20059">
                  <c:v>-0.107128</c:v>
                </c:pt>
                <c:pt idx="20060">
                  <c:v>-0.106988</c:v>
                </c:pt>
                <c:pt idx="20061">
                  <c:v>-0.10675800000000001</c:v>
                </c:pt>
                <c:pt idx="20062">
                  <c:v>-0.106436</c:v>
                </c:pt>
                <c:pt idx="20063">
                  <c:v>-0.10602399999999999</c:v>
                </c:pt>
                <c:pt idx="20064">
                  <c:v>-0.10552599999999999</c:v>
                </c:pt>
                <c:pt idx="20065">
                  <c:v>-0.104944</c:v>
                </c:pt>
                <c:pt idx="20066">
                  <c:v>-0.104279</c:v>
                </c:pt>
                <c:pt idx="20067">
                  <c:v>-0.103529</c:v>
                </c:pt>
                <c:pt idx="20068">
                  <c:v>-0.102696</c:v>
                </c:pt>
                <c:pt idx="20069">
                  <c:v>-0.101783</c:v>
                </c:pt>
                <c:pt idx="20070">
                  <c:v>-0.100788</c:v>
                </c:pt>
                <c:pt idx="20071">
                  <c:v>-9.9714499999999998E-2</c:v>
                </c:pt>
                <c:pt idx="20072">
                  <c:v>-9.8568299999999998E-2</c:v>
                </c:pt>
                <c:pt idx="20073">
                  <c:v>-9.7358799999999995E-2</c:v>
                </c:pt>
                <c:pt idx="20074">
                  <c:v>-9.6089300000000002E-2</c:v>
                </c:pt>
                <c:pt idx="20075">
                  <c:v>-9.4757400000000006E-2</c:v>
                </c:pt>
                <c:pt idx="20076">
                  <c:v>-9.3362399999999998E-2</c:v>
                </c:pt>
                <c:pt idx="20077">
                  <c:v>-9.1908599999999993E-2</c:v>
                </c:pt>
                <c:pt idx="20078">
                  <c:v>-9.0401499999999996E-2</c:v>
                </c:pt>
                <c:pt idx="20079">
                  <c:v>-8.88457E-2</c:v>
                </c:pt>
                <c:pt idx="20080">
                  <c:v>-8.7245299999999998E-2</c:v>
                </c:pt>
                <c:pt idx="20081">
                  <c:v>-8.56016E-2</c:v>
                </c:pt>
                <c:pt idx="20082">
                  <c:v>-8.3914799999999998E-2</c:v>
                </c:pt>
                <c:pt idx="20083">
                  <c:v>-8.2189100000000001E-2</c:v>
                </c:pt>
                <c:pt idx="20084">
                  <c:v>-8.0432699999999996E-2</c:v>
                </c:pt>
                <c:pt idx="20085">
                  <c:v>-7.8651799999999994E-2</c:v>
                </c:pt>
                <c:pt idx="20086">
                  <c:v>-7.6849200000000006E-2</c:v>
                </c:pt>
                <c:pt idx="20087">
                  <c:v>-7.5026700000000002E-2</c:v>
                </c:pt>
                <c:pt idx="20088">
                  <c:v>-7.31879E-2</c:v>
                </c:pt>
                <c:pt idx="20089">
                  <c:v>-7.1336999999999998E-2</c:v>
                </c:pt>
                <c:pt idx="20090">
                  <c:v>-6.9476300000000005E-2</c:v>
                </c:pt>
                <c:pt idx="20091">
                  <c:v>-6.7606100000000002E-2</c:v>
                </c:pt>
                <c:pt idx="20092">
                  <c:v>-6.5728800000000004E-2</c:v>
                </c:pt>
                <c:pt idx="20093">
                  <c:v>-6.3851199999999997E-2</c:v>
                </c:pt>
                <c:pt idx="20094">
                  <c:v>-6.1980599999999997E-2</c:v>
                </c:pt>
                <c:pt idx="20095">
                  <c:v>-6.0119400000000003E-2</c:v>
                </c:pt>
                <c:pt idx="20096">
                  <c:v>-5.8268199999999999E-2</c:v>
                </c:pt>
                <c:pt idx="20097">
                  <c:v>-5.6429399999999998E-2</c:v>
                </c:pt>
                <c:pt idx="20098">
                  <c:v>-5.46074E-2</c:v>
                </c:pt>
                <c:pt idx="20099">
                  <c:v>-5.2804700000000003E-2</c:v>
                </c:pt>
                <c:pt idx="20100">
                  <c:v>-5.10223E-2</c:v>
                </c:pt>
                <c:pt idx="20101">
                  <c:v>-4.9264200000000001E-2</c:v>
                </c:pt>
                <c:pt idx="20102">
                  <c:v>-4.7538999999999998E-2</c:v>
                </c:pt>
                <c:pt idx="20103">
                  <c:v>-4.5854300000000001E-2</c:v>
                </c:pt>
                <c:pt idx="20104">
                  <c:v>-4.4211800000000002E-2</c:v>
                </c:pt>
                <c:pt idx="20105">
                  <c:v>-4.26097E-2</c:v>
                </c:pt>
                <c:pt idx="20106">
                  <c:v>-4.1046800000000001E-2</c:v>
                </c:pt>
                <c:pt idx="20107">
                  <c:v>-3.9523999999999997E-2</c:v>
                </c:pt>
                <c:pt idx="20108">
                  <c:v>-3.8046299999999998E-2</c:v>
                </c:pt>
                <c:pt idx="20109">
                  <c:v>-3.6620199999999999E-2</c:v>
                </c:pt>
                <c:pt idx="20110">
                  <c:v>-3.5245800000000001E-2</c:v>
                </c:pt>
                <c:pt idx="20111">
                  <c:v>-3.3917700000000002E-2</c:v>
                </c:pt>
                <c:pt idx="20112">
                  <c:v>-3.2633099999999998E-2</c:v>
                </c:pt>
                <c:pt idx="20113">
                  <c:v>-3.1395800000000001E-2</c:v>
                </c:pt>
                <c:pt idx="20114">
                  <c:v>-3.0211499999999999E-2</c:v>
                </c:pt>
                <c:pt idx="20115">
                  <c:v>-2.90843E-2</c:v>
                </c:pt>
                <c:pt idx="20116">
                  <c:v>-2.80153E-2</c:v>
                </c:pt>
                <c:pt idx="20117">
                  <c:v>-2.7004799999999999E-2</c:v>
                </c:pt>
                <c:pt idx="20118">
                  <c:v>-2.60518E-2</c:v>
                </c:pt>
                <c:pt idx="20119">
                  <c:v>-2.5152600000000001E-2</c:v>
                </c:pt>
                <c:pt idx="20120">
                  <c:v>-2.4303600000000002E-2</c:v>
                </c:pt>
                <c:pt idx="20121">
                  <c:v>-2.3508299999999999E-2</c:v>
                </c:pt>
                <c:pt idx="20122">
                  <c:v>-2.27768E-2</c:v>
                </c:pt>
                <c:pt idx="20123">
                  <c:v>-2.21148E-2</c:v>
                </c:pt>
                <c:pt idx="20124">
                  <c:v>-2.1520899999999999E-2</c:v>
                </c:pt>
                <c:pt idx="20125">
                  <c:v>-2.09944E-2</c:v>
                </c:pt>
                <c:pt idx="20126">
                  <c:v>-2.0537300000000001E-2</c:v>
                </c:pt>
                <c:pt idx="20127">
                  <c:v>-2.0150499999999998E-2</c:v>
                </c:pt>
                <c:pt idx="20128">
                  <c:v>-1.98307E-2</c:v>
                </c:pt>
                <c:pt idx="20129">
                  <c:v>-1.9573299999999998E-2</c:v>
                </c:pt>
                <c:pt idx="20130">
                  <c:v>-1.9376500000000001E-2</c:v>
                </c:pt>
                <c:pt idx="20131">
                  <c:v>-1.9241299999999999E-2</c:v>
                </c:pt>
                <c:pt idx="20132">
                  <c:v>-1.91694E-2</c:v>
                </c:pt>
                <c:pt idx="20133">
                  <c:v>-1.91635E-2</c:v>
                </c:pt>
                <c:pt idx="20134">
                  <c:v>-1.92278E-2</c:v>
                </c:pt>
                <c:pt idx="20135">
                  <c:v>-1.9366000000000001E-2</c:v>
                </c:pt>
                <c:pt idx="20136">
                  <c:v>-1.9579800000000001E-2</c:v>
                </c:pt>
                <c:pt idx="20137">
                  <c:v>-1.9867599999999999E-2</c:v>
                </c:pt>
                <c:pt idx="20138">
                  <c:v>-2.0224499999999999E-2</c:v>
                </c:pt>
                <c:pt idx="20139">
                  <c:v>-2.0643499999999999E-2</c:v>
                </c:pt>
                <c:pt idx="20140">
                  <c:v>-2.112E-2</c:v>
                </c:pt>
                <c:pt idx="20141">
                  <c:v>-2.1652500000000002E-2</c:v>
                </c:pt>
                <c:pt idx="20142">
                  <c:v>-2.2238500000000001E-2</c:v>
                </c:pt>
                <c:pt idx="20143">
                  <c:v>-2.2872099999999999E-2</c:v>
                </c:pt>
                <c:pt idx="20144">
                  <c:v>-2.3548699999999999E-2</c:v>
                </c:pt>
                <c:pt idx="20145">
                  <c:v>-2.4268600000000001E-2</c:v>
                </c:pt>
                <c:pt idx="20146">
                  <c:v>-2.5036300000000001E-2</c:v>
                </c:pt>
                <c:pt idx="20147">
                  <c:v>-2.58555E-2</c:v>
                </c:pt>
                <c:pt idx="20148">
                  <c:v>-2.67271E-2</c:v>
                </c:pt>
                <c:pt idx="20149">
                  <c:v>-2.76513E-2</c:v>
                </c:pt>
                <c:pt idx="20150">
                  <c:v>-2.8628500000000001E-2</c:v>
                </c:pt>
                <c:pt idx="20151">
                  <c:v>-2.9657699999999999E-2</c:v>
                </c:pt>
                <c:pt idx="20152">
                  <c:v>-3.0736200000000002E-2</c:v>
                </c:pt>
                <c:pt idx="20153">
                  <c:v>-3.1861500000000001E-2</c:v>
                </c:pt>
                <c:pt idx="20154">
                  <c:v>-3.3032100000000002E-2</c:v>
                </c:pt>
                <c:pt idx="20155">
                  <c:v>-3.4247300000000001E-2</c:v>
                </c:pt>
                <c:pt idx="20156">
                  <c:v>-3.5506500000000003E-2</c:v>
                </c:pt>
                <c:pt idx="20157">
                  <c:v>-3.6807300000000001E-2</c:v>
                </c:pt>
                <c:pt idx="20158">
                  <c:v>-3.8142700000000002E-2</c:v>
                </c:pt>
                <c:pt idx="20159">
                  <c:v>-3.9506800000000002E-2</c:v>
                </c:pt>
                <c:pt idx="20160">
                  <c:v>-4.0901300000000002E-2</c:v>
                </c:pt>
                <c:pt idx="20161">
                  <c:v>-4.2329600000000002E-2</c:v>
                </c:pt>
                <c:pt idx="20162">
                  <c:v>-4.3788399999999998E-2</c:v>
                </c:pt>
                <c:pt idx="20163">
                  <c:v>-4.5268900000000001E-2</c:v>
                </c:pt>
                <c:pt idx="20164">
                  <c:v>-4.6763899999999997E-2</c:v>
                </c:pt>
                <c:pt idx="20165">
                  <c:v>-4.8271399999999999E-2</c:v>
                </c:pt>
                <c:pt idx="20166">
                  <c:v>-4.9791599999999998E-2</c:v>
                </c:pt>
                <c:pt idx="20167">
                  <c:v>-5.1322E-2</c:v>
                </c:pt>
                <c:pt idx="20168">
                  <c:v>-5.2856199999999999E-2</c:v>
                </c:pt>
                <c:pt idx="20169">
                  <c:v>-5.4387499999999998E-2</c:v>
                </c:pt>
                <c:pt idx="20170">
                  <c:v>-5.5910599999999998E-2</c:v>
                </c:pt>
                <c:pt idx="20171">
                  <c:v>-5.7421800000000002E-2</c:v>
                </c:pt>
                <c:pt idx="20172">
                  <c:v>-5.8913500000000001E-2</c:v>
                </c:pt>
                <c:pt idx="20173">
                  <c:v>-6.0375699999999997E-2</c:v>
                </c:pt>
                <c:pt idx="20174">
                  <c:v>-6.1804699999999997E-2</c:v>
                </c:pt>
                <c:pt idx="20175">
                  <c:v>-6.3203099999999998E-2</c:v>
                </c:pt>
                <c:pt idx="20176">
                  <c:v>-6.4575499999999994E-2</c:v>
                </c:pt>
                <c:pt idx="20177">
                  <c:v>-6.5926200000000004E-2</c:v>
                </c:pt>
                <c:pt idx="20178">
                  <c:v>-6.7256300000000005E-2</c:v>
                </c:pt>
                <c:pt idx="20179">
                  <c:v>-6.8563499999999999E-2</c:v>
                </c:pt>
                <c:pt idx="20180">
                  <c:v>-6.98458E-2</c:v>
                </c:pt>
                <c:pt idx="20181">
                  <c:v>-7.1103299999999994E-2</c:v>
                </c:pt>
                <c:pt idx="20182">
                  <c:v>-7.2336600000000001E-2</c:v>
                </c:pt>
                <c:pt idx="20183">
                  <c:v>-7.3545200000000005E-2</c:v>
                </c:pt>
                <c:pt idx="20184">
                  <c:v>-7.4726699999999993E-2</c:v>
                </c:pt>
                <c:pt idx="20185">
                  <c:v>-7.5874800000000006E-2</c:v>
                </c:pt>
                <c:pt idx="20186">
                  <c:v>-7.6982900000000007E-2</c:v>
                </c:pt>
                <c:pt idx="20187">
                  <c:v>-7.8048999999999993E-2</c:v>
                </c:pt>
                <c:pt idx="20188">
                  <c:v>-7.9076300000000002E-2</c:v>
                </c:pt>
                <c:pt idx="20189">
                  <c:v>-8.0067299999999994E-2</c:v>
                </c:pt>
                <c:pt idx="20190">
                  <c:v>-8.1020900000000007E-2</c:v>
                </c:pt>
                <c:pt idx="20191">
                  <c:v>-8.1931299999999999E-2</c:v>
                </c:pt>
                <c:pt idx="20192">
                  <c:v>-8.2790600000000006E-2</c:v>
                </c:pt>
                <c:pt idx="20193">
                  <c:v>-8.3593700000000007E-2</c:v>
                </c:pt>
                <c:pt idx="20194">
                  <c:v>-8.4339800000000006E-2</c:v>
                </c:pt>
                <c:pt idx="20195">
                  <c:v>-8.5028500000000007E-2</c:v>
                </c:pt>
                <c:pt idx="20196">
                  <c:v>-8.5657800000000006E-2</c:v>
                </c:pt>
                <c:pt idx="20197">
                  <c:v>-8.6227600000000001E-2</c:v>
                </c:pt>
                <c:pt idx="20198">
                  <c:v>-8.6740999999999999E-2</c:v>
                </c:pt>
                <c:pt idx="20199">
                  <c:v>-8.7200899999999998E-2</c:v>
                </c:pt>
                <c:pt idx="20200">
                  <c:v>-8.7608000000000005E-2</c:v>
                </c:pt>
                <c:pt idx="20201">
                  <c:v>-8.7962200000000004E-2</c:v>
                </c:pt>
                <c:pt idx="20202">
                  <c:v>-8.8263400000000006E-2</c:v>
                </c:pt>
                <c:pt idx="20203">
                  <c:v>-8.85103E-2</c:v>
                </c:pt>
                <c:pt idx="20204">
                  <c:v>-8.8703099999999993E-2</c:v>
                </c:pt>
                <c:pt idx="20205">
                  <c:v>-8.88462E-2</c:v>
                </c:pt>
                <c:pt idx="20206">
                  <c:v>-8.8941400000000004E-2</c:v>
                </c:pt>
                <c:pt idx="20207">
                  <c:v>-8.8983699999999999E-2</c:v>
                </c:pt>
                <c:pt idx="20208">
                  <c:v>-8.8971599999999998E-2</c:v>
                </c:pt>
                <c:pt idx="20209">
                  <c:v>-8.8913699999999998E-2</c:v>
                </c:pt>
                <c:pt idx="20210">
                  <c:v>-8.8819700000000001E-2</c:v>
                </c:pt>
                <c:pt idx="20211">
                  <c:v>-8.8693099999999997E-2</c:v>
                </c:pt>
                <c:pt idx="20212">
                  <c:v>-8.8538800000000001E-2</c:v>
                </c:pt>
                <c:pt idx="20213">
                  <c:v>-8.8365200000000005E-2</c:v>
                </c:pt>
                <c:pt idx="20214">
                  <c:v>-8.8175799999999999E-2</c:v>
                </c:pt>
                <c:pt idx="20215">
                  <c:v>-8.7968299999999999E-2</c:v>
                </c:pt>
                <c:pt idx="20216">
                  <c:v>-8.7739499999999998E-2</c:v>
                </c:pt>
                <c:pt idx="20217">
                  <c:v>-8.7488300000000005E-2</c:v>
                </c:pt>
                <c:pt idx="20218">
                  <c:v>-8.72145E-2</c:v>
                </c:pt>
                <c:pt idx="20219">
                  <c:v>-8.6915199999999998E-2</c:v>
                </c:pt>
                <c:pt idx="20220">
                  <c:v>-8.6592600000000006E-2</c:v>
                </c:pt>
                <c:pt idx="20221">
                  <c:v>-8.6256399999999997E-2</c:v>
                </c:pt>
                <c:pt idx="20222">
                  <c:v>-8.5915000000000005E-2</c:v>
                </c:pt>
                <c:pt idx="20223">
                  <c:v>-8.5573300000000005E-2</c:v>
                </c:pt>
                <c:pt idx="20224">
                  <c:v>-8.5234199999999996E-2</c:v>
                </c:pt>
                <c:pt idx="20225">
                  <c:v>-8.4899000000000002E-2</c:v>
                </c:pt>
                <c:pt idx="20226">
                  <c:v>-8.45669E-2</c:v>
                </c:pt>
                <c:pt idx="20227">
                  <c:v>-8.4237699999999999E-2</c:v>
                </c:pt>
                <c:pt idx="20228">
                  <c:v>-8.3914500000000003E-2</c:v>
                </c:pt>
                <c:pt idx="20229">
                  <c:v>-8.3601700000000001E-2</c:v>
                </c:pt>
                <c:pt idx="20230">
                  <c:v>-8.3303199999999994E-2</c:v>
                </c:pt>
                <c:pt idx="20231">
                  <c:v>-8.3023399999999997E-2</c:v>
                </c:pt>
                <c:pt idx="20232">
                  <c:v>-8.2766699999999999E-2</c:v>
                </c:pt>
                <c:pt idx="20233">
                  <c:v>-8.2538200000000006E-2</c:v>
                </c:pt>
                <c:pt idx="20234">
                  <c:v>-8.2344500000000001E-2</c:v>
                </c:pt>
                <c:pt idx="20235">
                  <c:v>-8.2190700000000005E-2</c:v>
                </c:pt>
                <c:pt idx="20236">
                  <c:v>-8.2077600000000001E-2</c:v>
                </c:pt>
                <c:pt idx="20237">
                  <c:v>-8.2006499999999996E-2</c:v>
                </c:pt>
                <c:pt idx="20238">
                  <c:v>-8.1980399999999995E-2</c:v>
                </c:pt>
                <c:pt idx="20239">
                  <c:v>-8.2003400000000004E-2</c:v>
                </c:pt>
                <c:pt idx="20240">
                  <c:v>-8.2080100000000003E-2</c:v>
                </c:pt>
                <c:pt idx="20241">
                  <c:v>-8.2212800000000003E-2</c:v>
                </c:pt>
                <c:pt idx="20242">
                  <c:v>-8.2400399999999999E-2</c:v>
                </c:pt>
                <c:pt idx="20243">
                  <c:v>-8.2643400000000006E-2</c:v>
                </c:pt>
                <c:pt idx="20244">
                  <c:v>-8.29487E-2</c:v>
                </c:pt>
                <c:pt idx="20245">
                  <c:v>-8.3323400000000006E-2</c:v>
                </c:pt>
                <c:pt idx="20246">
                  <c:v>-8.3768200000000001E-2</c:v>
                </c:pt>
                <c:pt idx="20247">
                  <c:v>-8.4284999999999999E-2</c:v>
                </c:pt>
                <c:pt idx="20248">
                  <c:v>-8.4879300000000005E-2</c:v>
                </c:pt>
                <c:pt idx="20249">
                  <c:v>-8.5555300000000001E-2</c:v>
                </c:pt>
                <c:pt idx="20250">
                  <c:v>-8.6312399999999997E-2</c:v>
                </c:pt>
                <c:pt idx="20251">
                  <c:v>-8.7149400000000002E-2</c:v>
                </c:pt>
                <c:pt idx="20252">
                  <c:v>-8.80658E-2</c:v>
                </c:pt>
                <c:pt idx="20253">
                  <c:v>-8.9061799999999997E-2</c:v>
                </c:pt>
                <c:pt idx="20254">
                  <c:v>-9.0135999999999994E-2</c:v>
                </c:pt>
                <c:pt idx="20255">
                  <c:v>-9.1286699999999998E-2</c:v>
                </c:pt>
                <c:pt idx="20256">
                  <c:v>-9.2516299999999996E-2</c:v>
                </c:pt>
                <c:pt idx="20257">
                  <c:v>-9.3829800000000005E-2</c:v>
                </c:pt>
                <c:pt idx="20258">
                  <c:v>-9.5228300000000002E-2</c:v>
                </c:pt>
                <c:pt idx="20259">
                  <c:v>-9.6704399999999996E-2</c:v>
                </c:pt>
                <c:pt idx="20260">
                  <c:v>-9.8245299999999994E-2</c:v>
                </c:pt>
                <c:pt idx="20261">
                  <c:v>-9.9842700000000006E-2</c:v>
                </c:pt>
                <c:pt idx="20262">
                  <c:v>-0.101495</c:v>
                </c:pt>
                <c:pt idx="20263">
                  <c:v>-0.103203</c:v>
                </c:pt>
                <c:pt idx="20264">
                  <c:v>-0.104973</c:v>
                </c:pt>
                <c:pt idx="20265">
                  <c:v>-0.10681</c:v>
                </c:pt>
                <c:pt idx="20266">
                  <c:v>-0.10871699999999999</c:v>
                </c:pt>
                <c:pt idx="20267">
                  <c:v>-0.11069</c:v>
                </c:pt>
                <c:pt idx="20268">
                  <c:v>-0.11273</c:v>
                </c:pt>
                <c:pt idx="20269">
                  <c:v>-0.114843</c:v>
                </c:pt>
                <c:pt idx="20270">
                  <c:v>-0.117035</c:v>
                </c:pt>
                <c:pt idx="20271">
                  <c:v>-0.119312</c:v>
                </c:pt>
                <c:pt idx="20272">
                  <c:v>-0.12167500000000001</c:v>
                </c:pt>
                <c:pt idx="20273">
                  <c:v>-0.124125</c:v>
                </c:pt>
                <c:pt idx="20274">
                  <c:v>-0.126661</c:v>
                </c:pt>
                <c:pt idx="20275">
                  <c:v>-0.12928200000000001</c:v>
                </c:pt>
                <c:pt idx="20276">
                  <c:v>-0.13198599999999999</c:v>
                </c:pt>
                <c:pt idx="20277">
                  <c:v>-0.13476199999999999</c:v>
                </c:pt>
                <c:pt idx="20278">
                  <c:v>-0.137596</c:v>
                </c:pt>
                <c:pt idx="20279">
                  <c:v>-0.14047499999999999</c:v>
                </c:pt>
                <c:pt idx="20280">
                  <c:v>-0.14338999999999999</c:v>
                </c:pt>
                <c:pt idx="20281">
                  <c:v>-0.14633399999999999</c:v>
                </c:pt>
                <c:pt idx="20282">
                  <c:v>-0.14930499999999999</c:v>
                </c:pt>
                <c:pt idx="20283">
                  <c:v>-0.15229100000000001</c:v>
                </c:pt>
                <c:pt idx="20284">
                  <c:v>-0.15528</c:v>
                </c:pt>
                <c:pt idx="20285">
                  <c:v>-0.15826899999999999</c:v>
                </c:pt>
                <c:pt idx="20286">
                  <c:v>-0.16126799999999999</c:v>
                </c:pt>
                <c:pt idx="20287">
                  <c:v>-0.16428100000000001</c:v>
                </c:pt>
                <c:pt idx="20288">
                  <c:v>-0.16730900000000001</c:v>
                </c:pt>
                <c:pt idx="20289">
                  <c:v>-0.170347</c:v>
                </c:pt>
                <c:pt idx="20290">
                  <c:v>-0.17338899999999999</c:v>
                </c:pt>
                <c:pt idx="20291">
                  <c:v>-0.176427</c:v>
                </c:pt>
                <c:pt idx="20292">
                  <c:v>-0.179453</c:v>
                </c:pt>
                <c:pt idx="20293">
                  <c:v>-0.18246299999999999</c:v>
                </c:pt>
                <c:pt idx="20294">
                  <c:v>-0.18545800000000001</c:v>
                </c:pt>
                <c:pt idx="20295">
                  <c:v>-0.18843599999999999</c:v>
                </c:pt>
                <c:pt idx="20296">
                  <c:v>-0.19139800000000001</c:v>
                </c:pt>
                <c:pt idx="20297">
                  <c:v>-0.19434699999999999</c:v>
                </c:pt>
                <c:pt idx="20298">
                  <c:v>-0.19728699999999999</c:v>
                </c:pt>
                <c:pt idx="20299">
                  <c:v>-0.20022100000000001</c:v>
                </c:pt>
                <c:pt idx="20300">
                  <c:v>-0.203149</c:v>
                </c:pt>
                <c:pt idx="20301">
                  <c:v>-0.20607200000000001</c:v>
                </c:pt>
                <c:pt idx="20302">
                  <c:v>-0.20899000000000001</c:v>
                </c:pt>
                <c:pt idx="20303">
                  <c:v>-0.211894</c:v>
                </c:pt>
                <c:pt idx="20304">
                  <c:v>-0.21477399999999999</c:v>
                </c:pt>
                <c:pt idx="20305">
                  <c:v>-0.21762100000000001</c:v>
                </c:pt>
                <c:pt idx="20306">
                  <c:v>-0.22043299999999999</c:v>
                </c:pt>
                <c:pt idx="20307">
                  <c:v>-0.22320899999999999</c:v>
                </c:pt>
                <c:pt idx="20308">
                  <c:v>-0.22594900000000001</c:v>
                </c:pt>
                <c:pt idx="20309">
                  <c:v>-0.228655</c:v>
                </c:pt>
                <c:pt idx="20310">
                  <c:v>-0.23132800000000001</c:v>
                </c:pt>
                <c:pt idx="20311">
                  <c:v>-0.233957</c:v>
                </c:pt>
                <c:pt idx="20312">
                  <c:v>-0.23652799999999999</c:v>
                </c:pt>
                <c:pt idx="20313">
                  <c:v>-0.239039</c:v>
                </c:pt>
                <c:pt idx="20314">
                  <c:v>-0.24149399999999999</c:v>
                </c:pt>
                <c:pt idx="20315">
                  <c:v>-0.243895</c:v>
                </c:pt>
                <c:pt idx="20316">
                  <c:v>-0.24624199999999999</c:v>
                </c:pt>
                <c:pt idx="20317">
                  <c:v>-0.248532</c:v>
                </c:pt>
                <c:pt idx="20318">
                  <c:v>-0.25076700000000002</c:v>
                </c:pt>
                <c:pt idx="20319">
                  <c:v>-0.25294699999999998</c:v>
                </c:pt>
                <c:pt idx="20320">
                  <c:v>-0.25507000000000002</c:v>
                </c:pt>
                <c:pt idx="20321">
                  <c:v>-0.25713900000000001</c:v>
                </c:pt>
                <c:pt idx="20322">
                  <c:v>-0.259158</c:v>
                </c:pt>
                <c:pt idx="20323">
                  <c:v>-0.26112200000000002</c:v>
                </c:pt>
                <c:pt idx="20324">
                  <c:v>-0.26302199999999998</c:v>
                </c:pt>
                <c:pt idx="20325">
                  <c:v>-0.26485300000000001</c:v>
                </c:pt>
                <c:pt idx="20326">
                  <c:v>-0.26661499999999999</c:v>
                </c:pt>
                <c:pt idx="20327">
                  <c:v>-0.26830999999999999</c:v>
                </c:pt>
                <c:pt idx="20328">
                  <c:v>-0.26993099999999998</c:v>
                </c:pt>
                <c:pt idx="20329">
                  <c:v>-0.27146999999999999</c:v>
                </c:pt>
                <c:pt idx="20330">
                  <c:v>-0.27291799999999999</c:v>
                </c:pt>
                <c:pt idx="20331">
                  <c:v>-0.27426899999999999</c:v>
                </c:pt>
                <c:pt idx="20332">
                  <c:v>-0.27552500000000002</c:v>
                </c:pt>
                <c:pt idx="20333">
                  <c:v>-0.27669199999999999</c:v>
                </c:pt>
                <c:pt idx="20334">
                  <c:v>-0.27777099999999999</c:v>
                </c:pt>
                <c:pt idx="20335">
                  <c:v>-0.27876400000000001</c:v>
                </c:pt>
                <c:pt idx="20336">
                  <c:v>-0.27967500000000001</c:v>
                </c:pt>
                <c:pt idx="20337">
                  <c:v>-0.28050399999999998</c:v>
                </c:pt>
                <c:pt idx="20338">
                  <c:v>-0.28125499999999998</c:v>
                </c:pt>
                <c:pt idx="20339">
                  <c:v>-0.28193099999999999</c:v>
                </c:pt>
                <c:pt idx="20340">
                  <c:v>-0.28252699999999997</c:v>
                </c:pt>
                <c:pt idx="20341">
                  <c:v>-0.28303499999999998</c:v>
                </c:pt>
                <c:pt idx="20342">
                  <c:v>-0.28345399999999998</c:v>
                </c:pt>
                <c:pt idx="20343">
                  <c:v>-0.28378799999999998</c:v>
                </c:pt>
                <c:pt idx="20344">
                  <c:v>-0.28403899999999999</c:v>
                </c:pt>
                <c:pt idx="20345">
                  <c:v>-0.28420400000000001</c:v>
                </c:pt>
                <c:pt idx="20346">
                  <c:v>-0.28428100000000001</c:v>
                </c:pt>
                <c:pt idx="20347">
                  <c:v>-0.28426899999999999</c:v>
                </c:pt>
                <c:pt idx="20348">
                  <c:v>-0.284163</c:v>
                </c:pt>
                <c:pt idx="20349">
                  <c:v>-0.28395999999999999</c:v>
                </c:pt>
                <c:pt idx="20350">
                  <c:v>-0.28365099999999999</c:v>
                </c:pt>
                <c:pt idx="20351">
                  <c:v>-0.28323100000000001</c:v>
                </c:pt>
                <c:pt idx="20352">
                  <c:v>-0.28270000000000001</c:v>
                </c:pt>
                <c:pt idx="20353">
                  <c:v>-0.28206399999999998</c:v>
                </c:pt>
                <c:pt idx="20354">
                  <c:v>-0.28132800000000002</c:v>
                </c:pt>
                <c:pt idx="20355">
                  <c:v>-0.28049600000000002</c:v>
                </c:pt>
                <c:pt idx="20356">
                  <c:v>-0.27957599999999999</c:v>
                </c:pt>
                <c:pt idx="20357">
                  <c:v>-0.27857799999999999</c:v>
                </c:pt>
                <c:pt idx="20358">
                  <c:v>-0.27751599999999998</c:v>
                </c:pt>
                <c:pt idx="20359">
                  <c:v>-0.276397</c:v>
                </c:pt>
                <c:pt idx="20360">
                  <c:v>-0.275225</c:v>
                </c:pt>
                <c:pt idx="20361">
                  <c:v>-0.27399699999999999</c:v>
                </c:pt>
                <c:pt idx="20362">
                  <c:v>-0.272704</c:v>
                </c:pt>
                <c:pt idx="20363">
                  <c:v>-0.27133800000000002</c:v>
                </c:pt>
                <c:pt idx="20364">
                  <c:v>-0.269901</c:v>
                </c:pt>
                <c:pt idx="20365">
                  <c:v>-0.26840599999999998</c:v>
                </c:pt>
                <c:pt idx="20366">
                  <c:v>-0.26687</c:v>
                </c:pt>
                <c:pt idx="20367">
                  <c:v>-0.26530199999999998</c:v>
                </c:pt>
                <c:pt idx="20368">
                  <c:v>-0.26369199999999998</c:v>
                </c:pt>
                <c:pt idx="20369">
                  <c:v>-0.26202399999999998</c:v>
                </c:pt>
                <c:pt idx="20370">
                  <c:v>-0.26029000000000002</c:v>
                </c:pt>
                <c:pt idx="20371">
                  <c:v>-0.25848500000000002</c:v>
                </c:pt>
                <c:pt idx="20372">
                  <c:v>-0.256606</c:v>
                </c:pt>
                <c:pt idx="20373">
                  <c:v>-0.25464900000000001</c:v>
                </c:pt>
                <c:pt idx="20374">
                  <c:v>-0.252612</c:v>
                </c:pt>
                <c:pt idx="20375">
                  <c:v>-0.25050800000000001</c:v>
                </c:pt>
                <c:pt idx="20376">
                  <c:v>-0.24835399999999999</c:v>
                </c:pt>
                <c:pt idx="20377">
                  <c:v>-0.24616299999999999</c:v>
                </c:pt>
                <c:pt idx="20378">
                  <c:v>-0.243945</c:v>
                </c:pt>
                <c:pt idx="20379">
                  <c:v>-0.241701</c:v>
                </c:pt>
                <c:pt idx="20380">
                  <c:v>-0.239426</c:v>
                </c:pt>
                <c:pt idx="20381">
                  <c:v>-0.23711699999999999</c:v>
                </c:pt>
                <c:pt idx="20382">
                  <c:v>-0.23477400000000001</c:v>
                </c:pt>
                <c:pt idx="20383">
                  <c:v>-0.232404</c:v>
                </c:pt>
                <c:pt idx="20384">
                  <c:v>-0.23000999999999999</c:v>
                </c:pt>
                <c:pt idx="20385">
                  <c:v>-0.22759599999999999</c:v>
                </c:pt>
                <c:pt idx="20386">
                  <c:v>-0.22516600000000001</c:v>
                </c:pt>
                <c:pt idx="20387">
                  <c:v>-0.22272500000000001</c:v>
                </c:pt>
                <c:pt idx="20388">
                  <c:v>-0.220276</c:v>
                </c:pt>
                <c:pt idx="20389">
                  <c:v>-0.21782299999999999</c:v>
                </c:pt>
                <c:pt idx="20390">
                  <c:v>-0.215361</c:v>
                </c:pt>
                <c:pt idx="20391">
                  <c:v>-0.21288499999999999</c:v>
                </c:pt>
                <c:pt idx="20392">
                  <c:v>-0.210394</c:v>
                </c:pt>
                <c:pt idx="20393">
                  <c:v>-0.20789099999999999</c:v>
                </c:pt>
                <c:pt idx="20394">
                  <c:v>-0.20538300000000001</c:v>
                </c:pt>
                <c:pt idx="20395">
                  <c:v>-0.20286999999999999</c:v>
                </c:pt>
                <c:pt idx="20396">
                  <c:v>-0.200352</c:v>
                </c:pt>
                <c:pt idx="20397">
                  <c:v>-0.197825</c:v>
                </c:pt>
                <c:pt idx="20398">
                  <c:v>-0.19528200000000001</c:v>
                </c:pt>
                <c:pt idx="20399">
                  <c:v>-0.19272500000000001</c:v>
                </c:pt>
                <c:pt idx="20400">
                  <c:v>-0.190168</c:v>
                </c:pt>
                <c:pt idx="20401">
                  <c:v>-0.18762799999999999</c:v>
                </c:pt>
                <c:pt idx="20402">
                  <c:v>-0.185111</c:v>
                </c:pt>
                <c:pt idx="20403">
                  <c:v>-0.18262</c:v>
                </c:pt>
                <c:pt idx="20404">
                  <c:v>-0.18015300000000001</c:v>
                </c:pt>
                <c:pt idx="20405">
                  <c:v>-0.17771700000000001</c:v>
                </c:pt>
                <c:pt idx="20406">
                  <c:v>-0.17530999999999999</c:v>
                </c:pt>
                <c:pt idx="20407">
                  <c:v>-0.172929</c:v>
                </c:pt>
                <c:pt idx="20408">
                  <c:v>-0.17057600000000001</c:v>
                </c:pt>
                <c:pt idx="20409">
                  <c:v>-0.168263</c:v>
                </c:pt>
                <c:pt idx="20410">
                  <c:v>-0.16600699999999999</c:v>
                </c:pt>
                <c:pt idx="20411">
                  <c:v>-0.16381299999999999</c:v>
                </c:pt>
                <c:pt idx="20412">
                  <c:v>-0.16167999999999999</c:v>
                </c:pt>
                <c:pt idx="20413">
                  <c:v>-0.15960099999999999</c:v>
                </c:pt>
                <c:pt idx="20414">
                  <c:v>-0.15756700000000001</c:v>
                </c:pt>
                <c:pt idx="20415">
                  <c:v>-0.15557299999999999</c:v>
                </c:pt>
                <c:pt idx="20416">
                  <c:v>-0.15361900000000001</c:v>
                </c:pt>
                <c:pt idx="20417">
                  <c:v>-0.15171000000000001</c:v>
                </c:pt>
                <c:pt idx="20418">
                  <c:v>-0.14985000000000001</c:v>
                </c:pt>
                <c:pt idx="20419">
                  <c:v>-0.14804200000000001</c:v>
                </c:pt>
                <c:pt idx="20420">
                  <c:v>-0.146291</c:v>
                </c:pt>
                <c:pt idx="20421">
                  <c:v>-0.14460200000000001</c:v>
                </c:pt>
                <c:pt idx="20422">
                  <c:v>-0.142983</c:v>
                </c:pt>
                <c:pt idx="20423">
                  <c:v>-0.14144100000000001</c:v>
                </c:pt>
                <c:pt idx="20424">
                  <c:v>-0.13997899999999999</c:v>
                </c:pt>
                <c:pt idx="20425">
                  <c:v>-0.138596</c:v>
                </c:pt>
                <c:pt idx="20426">
                  <c:v>-0.13728499999999999</c:v>
                </c:pt>
                <c:pt idx="20427">
                  <c:v>-0.136047</c:v>
                </c:pt>
                <c:pt idx="20428">
                  <c:v>-0.134885</c:v>
                </c:pt>
                <c:pt idx="20429">
                  <c:v>-0.13380800000000001</c:v>
                </c:pt>
                <c:pt idx="20430">
                  <c:v>-0.132827</c:v>
                </c:pt>
                <c:pt idx="20431">
                  <c:v>-0.13194</c:v>
                </c:pt>
                <c:pt idx="20432">
                  <c:v>-0.13114200000000001</c:v>
                </c:pt>
                <c:pt idx="20433">
                  <c:v>-0.13043099999999999</c:v>
                </c:pt>
                <c:pt idx="20434">
                  <c:v>-0.129803</c:v>
                </c:pt>
                <c:pt idx="20435">
                  <c:v>-0.12925500000000001</c:v>
                </c:pt>
                <c:pt idx="20436">
                  <c:v>-0.12878999999999999</c:v>
                </c:pt>
                <c:pt idx="20437">
                  <c:v>-0.128417</c:v>
                </c:pt>
                <c:pt idx="20438">
                  <c:v>-0.12814400000000001</c:v>
                </c:pt>
                <c:pt idx="20439">
                  <c:v>-0.12796399999999999</c:v>
                </c:pt>
                <c:pt idx="20440">
                  <c:v>-0.12787899999999999</c:v>
                </c:pt>
                <c:pt idx="20441">
                  <c:v>-0.12789800000000001</c:v>
                </c:pt>
                <c:pt idx="20442">
                  <c:v>-0.128025</c:v>
                </c:pt>
                <c:pt idx="20443">
                  <c:v>-0.12825500000000001</c:v>
                </c:pt>
                <c:pt idx="20444">
                  <c:v>-0.128576</c:v>
                </c:pt>
                <c:pt idx="20445">
                  <c:v>-0.12898699999999999</c:v>
                </c:pt>
                <c:pt idx="20446">
                  <c:v>-0.12949099999999999</c:v>
                </c:pt>
                <c:pt idx="20447">
                  <c:v>-0.130081</c:v>
                </c:pt>
                <c:pt idx="20448">
                  <c:v>-0.130744</c:v>
                </c:pt>
                <c:pt idx="20449">
                  <c:v>-0.131471</c:v>
                </c:pt>
                <c:pt idx="20450">
                  <c:v>-0.13226099999999999</c:v>
                </c:pt>
                <c:pt idx="20451">
                  <c:v>-0.13310900000000001</c:v>
                </c:pt>
                <c:pt idx="20452">
                  <c:v>-0.134017</c:v>
                </c:pt>
                <c:pt idx="20453">
                  <c:v>-0.13499700000000001</c:v>
                </c:pt>
                <c:pt idx="20454">
                  <c:v>-0.13606499999999999</c:v>
                </c:pt>
                <c:pt idx="20455">
                  <c:v>-0.13722100000000001</c:v>
                </c:pt>
                <c:pt idx="20456">
                  <c:v>-0.13845299999999999</c:v>
                </c:pt>
                <c:pt idx="20457">
                  <c:v>-0.13974500000000001</c:v>
                </c:pt>
                <c:pt idx="20458">
                  <c:v>-0.14108799999999999</c:v>
                </c:pt>
                <c:pt idx="20459">
                  <c:v>-0.142482</c:v>
                </c:pt>
                <c:pt idx="20460">
                  <c:v>-0.143929</c:v>
                </c:pt>
                <c:pt idx="20461">
                  <c:v>-0.145425</c:v>
                </c:pt>
                <c:pt idx="20462">
                  <c:v>-0.146978</c:v>
                </c:pt>
                <c:pt idx="20463">
                  <c:v>-0.14860300000000001</c:v>
                </c:pt>
                <c:pt idx="20464">
                  <c:v>-0.15030099999999999</c:v>
                </c:pt>
                <c:pt idx="20465">
                  <c:v>-0.15206600000000001</c:v>
                </c:pt>
                <c:pt idx="20466">
                  <c:v>-0.153887</c:v>
                </c:pt>
                <c:pt idx="20467">
                  <c:v>-0.155752</c:v>
                </c:pt>
                <c:pt idx="20468">
                  <c:v>-0.15765899999999999</c:v>
                </c:pt>
                <c:pt idx="20469">
                  <c:v>-0.159605</c:v>
                </c:pt>
                <c:pt idx="20470">
                  <c:v>-0.16158900000000001</c:v>
                </c:pt>
                <c:pt idx="20471">
                  <c:v>-0.163607</c:v>
                </c:pt>
                <c:pt idx="20472">
                  <c:v>-0.16565299999999999</c:v>
                </c:pt>
                <c:pt idx="20473">
                  <c:v>-0.16773099999999999</c:v>
                </c:pt>
                <c:pt idx="20474">
                  <c:v>-0.169848</c:v>
                </c:pt>
                <c:pt idx="20475">
                  <c:v>-0.17199800000000001</c:v>
                </c:pt>
                <c:pt idx="20476">
                  <c:v>-0.17417099999999999</c:v>
                </c:pt>
                <c:pt idx="20477">
                  <c:v>-0.17635400000000001</c:v>
                </c:pt>
                <c:pt idx="20478">
                  <c:v>-0.178537</c:v>
                </c:pt>
                <c:pt idx="20479">
                  <c:v>-0.18071400000000001</c:v>
                </c:pt>
                <c:pt idx="20480">
                  <c:v>-0.18288199999999999</c:v>
                </c:pt>
                <c:pt idx="20481">
                  <c:v>-0.18504499999999999</c:v>
                </c:pt>
                <c:pt idx="20482">
                  <c:v>-0.18721099999999999</c:v>
                </c:pt>
                <c:pt idx="20483">
                  <c:v>-0.189387</c:v>
                </c:pt>
                <c:pt idx="20484">
                  <c:v>-0.19157199999999999</c:v>
                </c:pt>
                <c:pt idx="20485">
                  <c:v>-0.19375700000000001</c:v>
                </c:pt>
                <c:pt idx="20486">
                  <c:v>-0.195941</c:v>
                </c:pt>
                <c:pt idx="20487">
                  <c:v>-0.198134</c:v>
                </c:pt>
                <c:pt idx="20488">
                  <c:v>-0.200349</c:v>
                </c:pt>
                <c:pt idx="20489">
                  <c:v>-0.20259199999999999</c:v>
                </c:pt>
                <c:pt idx="20490">
                  <c:v>-0.20485999999999999</c:v>
                </c:pt>
                <c:pt idx="20491">
                  <c:v>-0.20715</c:v>
                </c:pt>
                <c:pt idx="20492">
                  <c:v>-0.20946200000000001</c:v>
                </c:pt>
                <c:pt idx="20493">
                  <c:v>-0.21179100000000001</c:v>
                </c:pt>
                <c:pt idx="20494">
                  <c:v>-0.21412300000000001</c:v>
                </c:pt>
                <c:pt idx="20495">
                  <c:v>-0.216443</c:v>
                </c:pt>
                <c:pt idx="20496">
                  <c:v>-0.21875</c:v>
                </c:pt>
                <c:pt idx="20497">
                  <c:v>-0.22104799999999999</c:v>
                </c:pt>
                <c:pt idx="20498">
                  <c:v>-0.22333900000000001</c:v>
                </c:pt>
                <c:pt idx="20499">
                  <c:v>-0.22561899999999999</c:v>
                </c:pt>
                <c:pt idx="20500">
                  <c:v>-0.227882</c:v>
                </c:pt>
                <c:pt idx="20501">
                  <c:v>-0.23011699999999999</c:v>
                </c:pt>
                <c:pt idx="20502">
                  <c:v>-0.232317</c:v>
                </c:pt>
                <c:pt idx="20503">
                  <c:v>-0.234486</c:v>
                </c:pt>
                <c:pt idx="20504">
                  <c:v>-0.23663200000000001</c:v>
                </c:pt>
                <c:pt idx="20505">
                  <c:v>-0.238764</c:v>
                </c:pt>
                <c:pt idx="20506">
                  <c:v>-0.240892</c:v>
                </c:pt>
                <c:pt idx="20507">
                  <c:v>-0.24302000000000001</c:v>
                </c:pt>
                <c:pt idx="20508">
                  <c:v>-0.245143</c:v>
                </c:pt>
                <c:pt idx="20509">
                  <c:v>-0.24725800000000001</c:v>
                </c:pt>
                <c:pt idx="20510">
                  <c:v>-0.249362</c:v>
                </c:pt>
                <c:pt idx="20511">
                  <c:v>-0.25145099999999998</c:v>
                </c:pt>
                <c:pt idx="20512">
                  <c:v>-0.25351200000000002</c:v>
                </c:pt>
                <c:pt idx="20513">
                  <c:v>-0.25554100000000002</c:v>
                </c:pt>
                <c:pt idx="20514">
                  <c:v>-0.257544</c:v>
                </c:pt>
                <c:pt idx="20515">
                  <c:v>-0.25953199999999998</c:v>
                </c:pt>
                <c:pt idx="20516">
                  <c:v>-0.26151000000000002</c:v>
                </c:pt>
                <c:pt idx="20517">
                  <c:v>-0.26346999999999998</c:v>
                </c:pt>
                <c:pt idx="20518">
                  <c:v>-0.26540799999999998</c:v>
                </c:pt>
                <c:pt idx="20519">
                  <c:v>-0.26732800000000001</c:v>
                </c:pt>
                <c:pt idx="20520">
                  <c:v>-0.269235</c:v>
                </c:pt>
                <c:pt idx="20521">
                  <c:v>-0.27112799999999998</c:v>
                </c:pt>
                <c:pt idx="20522">
                  <c:v>-0.27300600000000003</c:v>
                </c:pt>
                <c:pt idx="20523">
                  <c:v>-0.27487299999999998</c:v>
                </c:pt>
                <c:pt idx="20524">
                  <c:v>-0.27673199999999998</c:v>
                </c:pt>
                <c:pt idx="20525">
                  <c:v>-0.27857700000000002</c:v>
                </c:pt>
                <c:pt idx="20526">
                  <c:v>-0.28040300000000001</c:v>
                </c:pt>
                <c:pt idx="20527">
                  <c:v>-0.28221000000000002</c:v>
                </c:pt>
                <c:pt idx="20528">
                  <c:v>-0.283993</c:v>
                </c:pt>
                <c:pt idx="20529">
                  <c:v>-0.28575400000000001</c:v>
                </c:pt>
                <c:pt idx="20530">
                  <c:v>-0.28749599999999997</c:v>
                </c:pt>
                <c:pt idx="20531">
                  <c:v>-0.28922300000000001</c:v>
                </c:pt>
                <c:pt idx="20532">
                  <c:v>-0.29093799999999997</c:v>
                </c:pt>
                <c:pt idx="20533">
                  <c:v>-0.29264000000000001</c:v>
                </c:pt>
                <c:pt idx="20534">
                  <c:v>-0.29432399999999997</c:v>
                </c:pt>
                <c:pt idx="20535">
                  <c:v>-0.295985</c:v>
                </c:pt>
                <c:pt idx="20536">
                  <c:v>-0.29761799999999999</c:v>
                </c:pt>
                <c:pt idx="20537">
                  <c:v>-0.29921700000000001</c:v>
                </c:pt>
                <c:pt idx="20538">
                  <c:v>-0.30077500000000001</c:v>
                </c:pt>
                <c:pt idx="20539">
                  <c:v>-0.30228500000000003</c:v>
                </c:pt>
                <c:pt idx="20540">
                  <c:v>-0.30375099999999999</c:v>
                </c:pt>
                <c:pt idx="20541">
                  <c:v>-0.30517499999999997</c:v>
                </c:pt>
                <c:pt idx="20542">
                  <c:v>-0.30654999999999999</c:v>
                </c:pt>
                <c:pt idx="20543">
                  <c:v>-0.30787300000000001</c:v>
                </c:pt>
                <c:pt idx="20544">
                  <c:v>-0.30914700000000001</c:v>
                </c:pt>
                <c:pt idx="20545">
                  <c:v>-0.31038100000000002</c:v>
                </c:pt>
                <c:pt idx="20546">
                  <c:v>-0.311583</c:v>
                </c:pt>
                <c:pt idx="20547">
                  <c:v>-0.31275700000000001</c:v>
                </c:pt>
                <c:pt idx="20548">
                  <c:v>-0.31390899999999999</c:v>
                </c:pt>
                <c:pt idx="20549">
                  <c:v>-0.31503799999999998</c:v>
                </c:pt>
                <c:pt idx="20550">
                  <c:v>-0.31613999999999998</c:v>
                </c:pt>
                <c:pt idx="20551">
                  <c:v>-0.31722099999999998</c:v>
                </c:pt>
                <c:pt idx="20552">
                  <c:v>-0.31827699999999998</c:v>
                </c:pt>
                <c:pt idx="20553">
                  <c:v>-0.31926100000000002</c:v>
                </c:pt>
                <c:pt idx="20554">
                  <c:v>-0.320162</c:v>
                </c:pt>
                <c:pt idx="20555">
                  <c:v>-0.32103799999999999</c:v>
                </c:pt>
                <c:pt idx="20556">
                  <c:v>-0.32190200000000002</c:v>
                </c:pt>
                <c:pt idx="20557">
                  <c:v>-0.32271899999999998</c:v>
                </c:pt>
                <c:pt idx="20558">
                  <c:v>-0.32348700000000002</c:v>
                </c:pt>
                <c:pt idx="20559">
                  <c:v>-0.324216</c:v>
                </c:pt>
                <c:pt idx="20560">
                  <c:v>-0.324901</c:v>
                </c:pt>
                <c:pt idx="20561">
                  <c:v>-0.32553199999999999</c:v>
                </c:pt>
                <c:pt idx="20562">
                  <c:v>-0.326102</c:v>
                </c:pt>
                <c:pt idx="20563">
                  <c:v>-0.32661299999999999</c:v>
                </c:pt>
                <c:pt idx="20564">
                  <c:v>-0.32707000000000003</c:v>
                </c:pt>
                <c:pt idx="20565">
                  <c:v>-0.32747900000000002</c:v>
                </c:pt>
                <c:pt idx="20566">
                  <c:v>-0.32784099999999999</c:v>
                </c:pt>
                <c:pt idx="20567">
                  <c:v>-0.32815</c:v>
                </c:pt>
                <c:pt idx="20568">
                  <c:v>-0.32839800000000002</c:v>
                </c:pt>
                <c:pt idx="20569">
                  <c:v>-0.32858500000000002</c:v>
                </c:pt>
                <c:pt idx="20570">
                  <c:v>-0.32871400000000001</c:v>
                </c:pt>
                <c:pt idx="20571">
                  <c:v>-0.32879199999999997</c:v>
                </c:pt>
                <c:pt idx="20572">
                  <c:v>-0.32882400000000001</c:v>
                </c:pt>
                <c:pt idx="20573">
                  <c:v>-0.32881500000000002</c:v>
                </c:pt>
                <c:pt idx="20574">
                  <c:v>-0.32877299999999998</c:v>
                </c:pt>
                <c:pt idx="20575">
                  <c:v>-0.32869799999999999</c:v>
                </c:pt>
                <c:pt idx="20576">
                  <c:v>-0.32858999999999999</c:v>
                </c:pt>
                <c:pt idx="20577">
                  <c:v>-0.32844800000000002</c:v>
                </c:pt>
                <c:pt idx="20578">
                  <c:v>-0.328262</c:v>
                </c:pt>
                <c:pt idx="20579">
                  <c:v>-0.32801900000000001</c:v>
                </c:pt>
                <c:pt idx="20580">
                  <c:v>-0.32771499999999998</c:v>
                </c:pt>
                <c:pt idx="20581">
                  <c:v>-0.32735900000000001</c:v>
                </c:pt>
                <c:pt idx="20582">
                  <c:v>-0.32695299999999999</c:v>
                </c:pt>
                <c:pt idx="20583">
                  <c:v>-0.32649299999999998</c:v>
                </c:pt>
                <c:pt idx="20584">
                  <c:v>-0.32597399999999999</c:v>
                </c:pt>
                <c:pt idx="20585">
                  <c:v>-0.32539699999999999</c:v>
                </c:pt>
                <c:pt idx="20586">
                  <c:v>-0.32475199999999999</c:v>
                </c:pt>
                <c:pt idx="20587">
                  <c:v>-0.32403100000000001</c:v>
                </c:pt>
                <c:pt idx="20588">
                  <c:v>-0.32323200000000002</c:v>
                </c:pt>
                <c:pt idx="20589">
                  <c:v>-0.32236199999999998</c:v>
                </c:pt>
                <c:pt idx="20590">
                  <c:v>-0.32142300000000001</c:v>
                </c:pt>
                <c:pt idx="20591">
                  <c:v>-0.32041199999999997</c:v>
                </c:pt>
                <c:pt idx="20592">
                  <c:v>-0.319328</c:v>
                </c:pt>
                <c:pt idx="20593">
                  <c:v>-0.31817699999999999</c:v>
                </c:pt>
                <c:pt idx="20594">
                  <c:v>-0.31695800000000002</c:v>
                </c:pt>
                <c:pt idx="20595">
                  <c:v>-0.31566899999999998</c:v>
                </c:pt>
                <c:pt idx="20596">
                  <c:v>-0.31430900000000001</c:v>
                </c:pt>
                <c:pt idx="20597">
                  <c:v>-0.31288500000000002</c:v>
                </c:pt>
                <c:pt idx="20598">
                  <c:v>-0.31139600000000001</c:v>
                </c:pt>
                <c:pt idx="20599">
                  <c:v>-0.30983500000000003</c:v>
                </c:pt>
                <c:pt idx="20600">
                  <c:v>-0.308199</c:v>
                </c:pt>
                <c:pt idx="20601">
                  <c:v>-0.30648599999999998</c:v>
                </c:pt>
                <c:pt idx="20602">
                  <c:v>-0.30469200000000002</c:v>
                </c:pt>
                <c:pt idx="20603">
                  <c:v>-0.302813</c:v>
                </c:pt>
                <c:pt idx="20604">
                  <c:v>-0.30085099999999998</c:v>
                </c:pt>
                <c:pt idx="20605">
                  <c:v>-0.29881099999999999</c:v>
                </c:pt>
                <c:pt idx="20606">
                  <c:v>-0.29670099999999999</c:v>
                </c:pt>
                <c:pt idx="20607">
                  <c:v>-0.29452800000000001</c:v>
                </c:pt>
                <c:pt idx="20608">
                  <c:v>-0.29229300000000003</c:v>
                </c:pt>
                <c:pt idx="20609">
                  <c:v>-0.28999399999999997</c:v>
                </c:pt>
                <c:pt idx="20610">
                  <c:v>-0.28763</c:v>
                </c:pt>
                <c:pt idx="20611">
                  <c:v>-0.28520299999999998</c:v>
                </c:pt>
                <c:pt idx="20612">
                  <c:v>-0.28271600000000002</c:v>
                </c:pt>
                <c:pt idx="20613">
                  <c:v>-0.280163</c:v>
                </c:pt>
                <c:pt idx="20614">
                  <c:v>-0.27754099999999998</c:v>
                </c:pt>
                <c:pt idx="20615">
                  <c:v>-0.27484700000000001</c:v>
                </c:pt>
                <c:pt idx="20616">
                  <c:v>-0.27208199999999999</c:v>
                </c:pt>
                <c:pt idx="20617">
                  <c:v>-0.26925199999999999</c:v>
                </c:pt>
                <c:pt idx="20618">
                  <c:v>-0.26636100000000001</c:v>
                </c:pt>
                <c:pt idx="20619">
                  <c:v>-0.263403</c:v>
                </c:pt>
                <c:pt idx="20620">
                  <c:v>-0.26036300000000001</c:v>
                </c:pt>
                <c:pt idx="20621">
                  <c:v>-0.25723299999999999</c:v>
                </c:pt>
                <c:pt idx="20622">
                  <c:v>-0.25401800000000002</c:v>
                </c:pt>
                <c:pt idx="20623">
                  <c:v>-0.250724</c:v>
                </c:pt>
                <c:pt idx="20624">
                  <c:v>-0.247362</c:v>
                </c:pt>
                <c:pt idx="20625">
                  <c:v>-0.243948</c:v>
                </c:pt>
                <c:pt idx="20626">
                  <c:v>-0.24048600000000001</c:v>
                </c:pt>
                <c:pt idx="20627">
                  <c:v>-0.23697199999999999</c:v>
                </c:pt>
                <c:pt idx="20628">
                  <c:v>-0.233404</c:v>
                </c:pt>
                <c:pt idx="20629">
                  <c:v>-0.229793</c:v>
                </c:pt>
                <c:pt idx="20630">
                  <c:v>-0.22614899999999999</c:v>
                </c:pt>
                <c:pt idx="20631">
                  <c:v>-0.22247500000000001</c:v>
                </c:pt>
                <c:pt idx="20632">
                  <c:v>-0.218781</c:v>
                </c:pt>
                <c:pt idx="20633">
                  <c:v>-0.21507799999999999</c:v>
                </c:pt>
                <c:pt idx="20634">
                  <c:v>-0.211372</c:v>
                </c:pt>
                <c:pt idx="20635">
                  <c:v>-0.20766499999999999</c:v>
                </c:pt>
                <c:pt idx="20636">
                  <c:v>-0.20394999999999999</c:v>
                </c:pt>
                <c:pt idx="20637">
                  <c:v>-0.20022200000000001</c:v>
                </c:pt>
                <c:pt idx="20638">
                  <c:v>-0.19648099999999999</c:v>
                </c:pt>
                <c:pt idx="20639">
                  <c:v>-0.19273199999999999</c:v>
                </c:pt>
                <c:pt idx="20640">
                  <c:v>-0.18895999999999999</c:v>
                </c:pt>
                <c:pt idx="20641">
                  <c:v>-0.18512999999999999</c:v>
                </c:pt>
                <c:pt idx="20642">
                  <c:v>-0.181283</c:v>
                </c:pt>
                <c:pt idx="20643">
                  <c:v>-0.17747199999999999</c:v>
                </c:pt>
                <c:pt idx="20644">
                  <c:v>-0.17367199999999999</c:v>
                </c:pt>
                <c:pt idx="20645">
                  <c:v>-0.169849</c:v>
                </c:pt>
                <c:pt idx="20646">
                  <c:v>-0.166016</c:v>
                </c:pt>
                <c:pt idx="20647">
                  <c:v>-0.162186</c:v>
                </c:pt>
                <c:pt idx="20648">
                  <c:v>-0.158357</c:v>
                </c:pt>
                <c:pt idx="20649">
                  <c:v>-0.154531</c:v>
                </c:pt>
                <c:pt idx="20650">
                  <c:v>-0.15071799999999999</c:v>
                </c:pt>
                <c:pt idx="20651">
                  <c:v>-0.146927</c:v>
                </c:pt>
                <c:pt idx="20652">
                  <c:v>-0.14316599999999999</c:v>
                </c:pt>
                <c:pt idx="20653">
                  <c:v>-0.13944100000000001</c:v>
                </c:pt>
                <c:pt idx="20654">
                  <c:v>-0.13575599999999999</c:v>
                </c:pt>
                <c:pt idx="20655">
                  <c:v>-0.13211400000000001</c:v>
                </c:pt>
                <c:pt idx="20656">
                  <c:v>-0.12851899999999999</c:v>
                </c:pt>
                <c:pt idx="20657">
                  <c:v>-0.12497999999999999</c:v>
                </c:pt>
                <c:pt idx="20658">
                  <c:v>-0.121507</c:v>
                </c:pt>
                <c:pt idx="20659">
                  <c:v>-0.11811099999999999</c:v>
                </c:pt>
                <c:pt idx="20660">
                  <c:v>-0.114797</c:v>
                </c:pt>
                <c:pt idx="20661">
                  <c:v>-0.111568</c:v>
                </c:pt>
                <c:pt idx="20662">
                  <c:v>-0.10842300000000001</c:v>
                </c:pt>
                <c:pt idx="20663">
                  <c:v>-0.10535600000000001</c:v>
                </c:pt>
                <c:pt idx="20664">
                  <c:v>-0.10236199999999999</c:v>
                </c:pt>
                <c:pt idx="20665">
                  <c:v>-9.9433900000000006E-2</c:v>
                </c:pt>
                <c:pt idx="20666">
                  <c:v>-9.6569600000000005E-2</c:v>
                </c:pt>
                <c:pt idx="20667">
                  <c:v>-9.3769900000000003E-2</c:v>
                </c:pt>
                <c:pt idx="20668">
                  <c:v>-9.1038400000000005E-2</c:v>
                </c:pt>
                <c:pt idx="20669">
                  <c:v>-8.8379799999999994E-2</c:v>
                </c:pt>
                <c:pt idx="20670">
                  <c:v>-8.5799899999999998E-2</c:v>
                </c:pt>
                <c:pt idx="20671">
                  <c:v>-8.3298999999999998E-2</c:v>
                </c:pt>
                <c:pt idx="20672">
                  <c:v>-8.0864599999999995E-2</c:v>
                </c:pt>
                <c:pt idx="20673">
                  <c:v>-7.8486100000000003E-2</c:v>
                </c:pt>
                <c:pt idx="20674">
                  <c:v>-7.6169600000000004E-2</c:v>
                </c:pt>
                <c:pt idx="20675">
                  <c:v>-7.3929599999999998E-2</c:v>
                </c:pt>
                <c:pt idx="20676">
                  <c:v>-7.1776300000000001E-2</c:v>
                </c:pt>
                <c:pt idx="20677">
                  <c:v>-6.9715399999999997E-2</c:v>
                </c:pt>
                <c:pt idx="20678">
                  <c:v>-6.7752599999999996E-2</c:v>
                </c:pt>
                <c:pt idx="20679">
                  <c:v>-6.5895700000000001E-2</c:v>
                </c:pt>
                <c:pt idx="20680">
                  <c:v>-6.4148999999999998E-2</c:v>
                </c:pt>
                <c:pt idx="20681">
                  <c:v>-6.25111E-2</c:v>
                </c:pt>
                <c:pt idx="20682">
                  <c:v>-6.0977400000000001E-2</c:v>
                </c:pt>
                <c:pt idx="20683">
                  <c:v>-5.9544699999999999E-2</c:v>
                </c:pt>
                <c:pt idx="20684">
                  <c:v>-5.82137E-2</c:v>
                </c:pt>
                <c:pt idx="20685">
                  <c:v>-5.6988499999999997E-2</c:v>
                </c:pt>
                <c:pt idx="20686">
                  <c:v>-5.5872499999999999E-2</c:v>
                </c:pt>
                <c:pt idx="20687">
                  <c:v>-5.4865999999999998E-2</c:v>
                </c:pt>
                <c:pt idx="20688">
                  <c:v>-5.3964100000000001E-2</c:v>
                </c:pt>
                <c:pt idx="20689">
                  <c:v>-5.3158700000000003E-2</c:v>
                </c:pt>
                <c:pt idx="20690">
                  <c:v>-5.2444900000000003E-2</c:v>
                </c:pt>
                <c:pt idx="20691">
                  <c:v>-5.18244E-2</c:v>
                </c:pt>
                <c:pt idx="20692">
                  <c:v>-5.1302E-2</c:v>
                </c:pt>
                <c:pt idx="20693">
                  <c:v>-5.0882700000000003E-2</c:v>
                </c:pt>
                <c:pt idx="20694">
                  <c:v>-5.0573600000000003E-2</c:v>
                </c:pt>
                <c:pt idx="20695">
                  <c:v>-5.0380000000000001E-2</c:v>
                </c:pt>
                <c:pt idx="20696">
                  <c:v>-5.0300200000000003E-2</c:v>
                </c:pt>
                <c:pt idx="20697">
                  <c:v>-5.0332500000000002E-2</c:v>
                </c:pt>
                <c:pt idx="20698">
                  <c:v>-5.04784E-2</c:v>
                </c:pt>
                <c:pt idx="20699">
                  <c:v>-5.0734700000000001E-2</c:v>
                </c:pt>
                <c:pt idx="20700">
                  <c:v>-5.1090999999999998E-2</c:v>
                </c:pt>
                <c:pt idx="20701">
                  <c:v>-5.1539500000000002E-2</c:v>
                </c:pt>
                <c:pt idx="20702">
                  <c:v>-5.2081200000000001E-2</c:v>
                </c:pt>
                <c:pt idx="20703">
                  <c:v>-5.2722600000000001E-2</c:v>
                </c:pt>
                <c:pt idx="20704">
                  <c:v>-5.3469099999999999E-2</c:v>
                </c:pt>
                <c:pt idx="20705">
                  <c:v>-5.4323999999999997E-2</c:v>
                </c:pt>
                <c:pt idx="20706">
                  <c:v>-5.5284399999999997E-2</c:v>
                </c:pt>
                <c:pt idx="20707">
                  <c:v>-5.6341799999999997E-2</c:v>
                </c:pt>
                <c:pt idx="20708">
                  <c:v>-5.7491E-2</c:v>
                </c:pt>
                <c:pt idx="20709">
                  <c:v>-5.8733899999999999E-2</c:v>
                </c:pt>
                <c:pt idx="20710">
                  <c:v>-6.0075200000000002E-2</c:v>
                </c:pt>
                <c:pt idx="20711">
                  <c:v>-6.1516099999999997E-2</c:v>
                </c:pt>
                <c:pt idx="20712">
                  <c:v>-6.30574E-2</c:v>
                </c:pt>
                <c:pt idx="20713">
                  <c:v>-6.4701499999999995E-2</c:v>
                </c:pt>
                <c:pt idx="20714">
                  <c:v>-6.6446400000000003E-2</c:v>
                </c:pt>
                <c:pt idx="20715">
                  <c:v>-6.8284899999999996E-2</c:v>
                </c:pt>
                <c:pt idx="20716">
                  <c:v>-7.0214399999999996E-2</c:v>
                </c:pt>
                <c:pt idx="20717">
                  <c:v>-7.2239899999999996E-2</c:v>
                </c:pt>
                <c:pt idx="20718">
                  <c:v>-7.4365100000000003E-2</c:v>
                </c:pt>
                <c:pt idx="20719">
                  <c:v>-7.6586899999999999E-2</c:v>
                </c:pt>
                <c:pt idx="20720">
                  <c:v>-7.8899300000000006E-2</c:v>
                </c:pt>
                <c:pt idx="20721">
                  <c:v>-8.1294900000000003E-2</c:v>
                </c:pt>
                <c:pt idx="20722">
                  <c:v>-8.3765400000000004E-2</c:v>
                </c:pt>
                <c:pt idx="20723">
                  <c:v>-8.6303099999999994E-2</c:v>
                </c:pt>
                <c:pt idx="20724">
                  <c:v>-8.8902099999999998E-2</c:v>
                </c:pt>
                <c:pt idx="20725">
                  <c:v>-9.1558299999999995E-2</c:v>
                </c:pt>
                <c:pt idx="20726">
                  <c:v>-9.4267799999999999E-2</c:v>
                </c:pt>
                <c:pt idx="20727">
                  <c:v>-9.70274E-2</c:v>
                </c:pt>
                <c:pt idx="20728">
                  <c:v>-9.9836800000000003E-2</c:v>
                </c:pt>
                <c:pt idx="20729">
                  <c:v>-0.102696</c:v>
                </c:pt>
                <c:pt idx="20730">
                  <c:v>-0.105602</c:v>
                </c:pt>
                <c:pt idx="20731">
                  <c:v>-0.10854900000000001</c:v>
                </c:pt>
                <c:pt idx="20732">
                  <c:v>-0.111529</c:v>
                </c:pt>
                <c:pt idx="20733">
                  <c:v>-0.114541</c:v>
                </c:pt>
                <c:pt idx="20734">
                  <c:v>-0.11758200000000001</c:v>
                </c:pt>
                <c:pt idx="20735">
                  <c:v>-0.12064800000000001</c:v>
                </c:pt>
                <c:pt idx="20736">
                  <c:v>-0.123737</c:v>
                </c:pt>
                <c:pt idx="20737">
                  <c:v>-0.12684599999999999</c:v>
                </c:pt>
                <c:pt idx="20738">
                  <c:v>-0.12997700000000001</c:v>
                </c:pt>
                <c:pt idx="20739">
                  <c:v>-0.133131</c:v>
                </c:pt>
                <c:pt idx="20740">
                  <c:v>-0.13630700000000001</c:v>
                </c:pt>
                <c:pt idx="20741">
                  <c:v>-0.13950099999999999</c:v>
                </c:pt>
                <c:pt idx="20742">
                  <c:v>-0.142711</c:v>
                </c:pt>
                <c:pt idx="20743">
                  <c:v>-0.14593900000000001</c:v>
                </c:pt>
                <c:pt idx="20744">
                  <c:v>-0.14918400000000001</c:v>
                </c:pt>
                <c:pt idx="20745">
                  <c:v>-0.15243999999999999</c:v>
                </c:pt>
                <c:pt idx="20746">
                  <c:v>-0.15570400000000001</c:v>
                </c:pt>
                <c:pt idx="20747">
                  <c:v>-0.15897</c:v>
                </c:pt>
                <c:pt idx="20748">
                  <c:v>-0.16223599999999999</c:v>
                </c:pt>
                <c:pt idx="20749">
                  <c:v>-0.165495</c:v>
                </c:pt>
                <c:pt idx="20750">
                  <c:v>-0.168741</c:v>
                </c:pt>
                <c:pt idx="20751">
                  <c:v>-0.17197100000000001</c:v>
                </c:pt>
                <c:pt idx="20752">
                  <c:v>-0.17518</c:v>
                </c:pt>
                <c:pt idx="20753">
                  <c:v>-0.17836299999999999</c:v>
                </c:pt>
                <c:pt idx="20754">
                  <c:v>-0.18151700000000001</c:v>
                </c:pt>
                <c:pt idx="20755">
                  <c:v>-0.184637</c:v>
                </c:pt>
                <c:pt idx="20756">
                  <c:v>-0.18771499999999999</c:v>
                </c:pt>
                <c:pt idx="20757">
                  <c:v>-0.190751</c:v>
                </c:pt>
                <c:pt idx="20758">
                  <c:v>-0.193746</c:v>
                </c:pt>
                <c:pt idx="20759">
                  <c:v>-0.19670199999999999</c:v>
                </c:pt>
                <c:pt idx="20760">
                  <c:v>-0.19961699999999999</c:v>
                </c:pt>
                <c:pt idx="20761">
                  <c:v>-0.202489</c:v>
                </c:pt>
                <c:pt idx="20762">
                  <c:v>-0.205318</c:v>
                </c:pt>
                <c:pt idx="20763">
                  <c:v>-0.20810200000000001</c:v>
                </c:pt>
                <c:pt idx="20764">
                  <c:v>-0.210836</c:v>
                </c:pt>
                <c:pt idx="20765">
                  <c:v>-0.21351400000000001</c:v>
                </c:pt>
                <c:pt idx="20766">
                  <c:v>-0.21613199999999999</c:v>
                </c:pt>
                <c:pt idx="20767">
                  <c:v>-0.21868799999999999</c:v>
                </c:pt>
                <c:pt idx="20768">
                  <c:v>-0.22118399999999999</c:v>
                </c:pt>
                <c:pt idx="20769">
                  <c:v>-0.22361600000000001</c:v>
                </c:pt>
                <c:pt idx="20770">
                  <c:v>-0.22597999999999999</c:v>
                </c:pt>
                <c:pt idx="20771">
                  <c:v>-0.228271</c:v>
                </c:pt>
                <c:pt idx="20772">
                  <c:v>-0.230488</c:v>
                </c:pt>
                <c:pt idx="20773">
                  <c:v>-0.232631</c:v>
                </c:pt>
                <c:pt idx="20774">
                  <c:v>-0.23469699999999999</c:v>
                </c:pt>
                <c:pt idx="20775">
                  <c:v>-0.236679</c:v>
                </c:pt>
                <c:pt idx="20776">
                  <c:v>-0.23857100000000001</c:v>
                </c:pt>
                <c:pt idx="20777">
                  <c:v>-0.24037</c:v>
                </c:pt>
                <c:pt idx="20778">
                  <c:v>-0.24207200000000001</c:v>
                </c:pt>
                <c:pt idx="20779">
                  <c:v>-0.243676</c:v>
                </c:pt>
                <c:pt idx="20780">
                  <c:v>-0.24518100000000001</c:v>
                </c:pt>
                <c:pt idx="20781">
                  <c:v>-0.24659200000000001</c:v>
                </c:pt>
                <c:pt idx="20782">
                  <c:v>-0.24790499999999999</c:v>
                </c:pt>
                <c:pt idx="20783">
                  <c:v>-0.24911800000000001</c:v>
                </c:pt>
                <c:pt idx="20784">
                  <c:v>-0.250226</c:v>
                </c:pt>
                <c:pt idx="20785">
                  <c:v>-0.25122800000000001</c:v>
                </c:pt>
                <c:pt idx="20786">
                  <c:v>-0.25212000000000001</c:v>
                </c:pt>
                <c:pt idx="20787">
                  <c:v>-0.25289800000000001</c:v>
                </c:pt>
                <c:pt idx="20788">
                  <c:v>-0.25355899999999998</c:v>
                </c:pt>
                <c:pt idx="20789">
                  <c:v>-0.25410199999999999</c:v>
                </c:pt>
                <c:pt idx="20790">
                  <c:v>-0.25452900000000001</c:v>
                </c:pt>
                <c:pt idx="20791">
                  <c:v>-0.25484499999999999</c:v>
                </c:pt>
                <c:pt idx="20792">
                  <c:v>-0.25505100000000003</c:v>
                </c:pt>
                <c:pt idx="20793">
                  <c:v>-0.25514999999999999</c:v>
                </c:pt>
                <c:pt idx="20794">
                  <c:v>-0.25514300000000001</c:v>
                </c:pt>
                <c:pt idx="20795">
                  <c:v>-0.25503100000000001</c:v>
                </c:pt>
                <c:pt idx="20796">
                  <c:v>-0.25481100000000001</c:v>
                </c:pt>
                <c:pt idx="20797">
                  <c:v>-0.25447900000000001</c:v>
                </c:pt>
                <c:pt idx="20798">
                  <c:v>-0.25403500000000001</c:v>
                </c:pt>
                <c:pt idx="20799">
                  <c:v>-0.25348199999999999</c:v>
                </c:pt>
                <c:pt idx="20800">
                  <c:v>-0.25281700000000001</c:v>
                </c:pt>
                <c:pt idx="20801">
                  <c:v>-0.25203700000000001</c:v>
                </c:pt>
                <c:pt idx="20802">
                  <c:v>-0.25113999999999997</c:v>
                </c:pt>
                <c:pt idx="20803">
                  <c:v>-0.25012600000000001</c:v>
                </c:pt>
                <c:pt idx="20804">
                  <c:v>-0.24899099999999999</c:v>
                </c:pt>
                <c:pt idx="20805">
                  <c:v>-0.24773999999999999</c:v>
                </c:pt>
                <c:pt idx="20806">
                  <c:v>-0.24637400000000001</c:v>
                </c:pt>
                <c:pt idx="20807">
                  <c:v>-0.244891</c:v>
                </c:pt>
                <c:pt idx="20808">
                  <c:v>-0.243288</c:v>
                </c:pt>
                <c:pt idx="20809">
                  <c:v>-0.241565</c:v>
                </c:pt>
                <c:pt idx="20810">
                  <c:v>-0.239731</c:v>
                </c:pt>
                <c:pt idx="20811">
                  <c:v>-0.23779400000000001</c:v>
                </c:pt>
                <c:pt idx="20812">
                  <c:v>-0.23576</c:v>
                </c:pt>
                <c:pt idx="20813">
                  <c:v>-0.23363100000000001</c:v>
                </c:pt>
                <c:pt idx="20814">
                  <c:v>-0.231407</c:v>
                </c:pt>
                <c:pt idx="20815">
                  <c:v>-0.22909199999999999</c:v>
                </c:pt>
                <c:pt idx="20816">
                  <c:v>-0.226692</c:v>
                </c:pt>
                <c:pt idx="20817">
                  <c:v>-0.22420899999999999</c:v>
                </c:pt>
                <c:pt idx="20818">
                  <c:v>-0.221638</c:v>
                </c:pt>
                <c:pt idx="20819">
                  <c:v>-0.21898000000000001</c:v>
                </c:pt>
                <c:pt idx="20820">
                  <c:v>-0.21624299999999999</c:v>
                </c:pt>
                <c:pt idx="20821">
                  <c:v>-0.21343300000000001</c:v>
                </c:pt>
                <c:pt idx="20822">
                  <c:v>-0.21055199999999999</c:v>
                </c:pt>
                <c:pt idx="20823">
                  <c:v>-0.20760200000000001</c:v>
                </c:pt>
                <c:pt idx="20824">
                  <c:v>-0.20458100000000001</c:v>
                </c:pt>
                <c:pt idx="20825">
                  <c:v>-0.201491</c:v>
                </c:pt>
                <c:pt idx="20826">
                  <c:v>-0.19834099999999999</c:v>
                </c:pt>
                <c:pt idx="20827">
                  <c:v>-0.19512699999999999</c:v>
                </c:pt>
                <c:pt idx="20828">
                  <c:v>-0.19179599999999999</c:v>
                </c:pt>
                <c:pt idx="20829">
                  <c:v>-0.188333</c:v>
                </c:pt>
                <c:pt idx="20830">
                  <c:v>-0.184806</c:v>
                </c:pt>
                <c:pt idx="20831">
                  <c:v>-0.18123700000000001</c:v>
                </c:pt>
                <c:pt idx="20832">
                  <c:v>-0.177595</c:v>
                </c:pt>
                <c:pt idx="20833">
                  <c:v>-0.17388300000000001</c:v>
                </c:pt>
                <c:pt idx="20834">
                  <c:v>-0.170122</c:v>
                </c:pt>
                <c:pt idx="20835">
                  <c:v>-0.16632</c:v>
                </c:pt>
                <c:pt idx="20836">
                  <c:v>-0.16247700000000001</c:v>
                </c:pt>
                <c:pt idx="20837">
                  <c:v>-0.15859000000000001</c:v>
                </c:pt>
                <c:pt idx="20838">
                  <c:v>-0.15465999999999999</c:v>
                </c:pt>
                <c:pt idx="20839">
                  <c:v>-0.15068999999999999</c:v>
                </c:pt>
                <c:pt idx="20840">
                  <c:v>-0.14668500000000001</c:v>
                </c:pt>
                <c:pt idx="20841">
                  <c:v>-0.142653</c:v>
                </c:pt>
                <c:pt idx="20842">
                  <c:v>-0.138595</c:v>
                </c:pt>
                <c:pt idx="20843">
                  <c:v>-0.134516</c:v>
                </c:pt>
                <c:pt idx="20844">
                  <c:v>-0.13042400000000001</c:v>
                </c:pt>
                <c:pt idx="20845">
                  <c:v>-0.126328</c:v>
                </c:pt>
                <c:pt idx="20846">
                  <c:v>-0.122236</c:v>
                </c:pt>
                <c:pt idx="20847">
                  <c:v>-0.11815299999999999</c:v>
                </c:pt>
                <c:pt idx="20848">
                  <c:v>-0.114081</c:v>
                </c:pt>
                <c:pt idx="20849">
                  <c:v>-0.11002099999999999</c:v>
                </c:pt>
                <c:pt idx="20850">
                  <c:v>-0.105973</c:v>
                </c:pt>
                <c:pt idx="20851">
                  <c:v>-0.101935</c:v>
                </c:pt>
                <c:pt idx="20852">
                  <c:v>-9.7910899999999995E-2</c:v>
                </c:pt>
                <c:pt idx="20853">
                  <c:v>-9.3902600000000003E-2</c:v>
                </c:pt>
                <c:pt idx="20854">
                  <c:v>-8.9910000000000004E-2</c:v>
                </c:pt>
                <c:pt idx="20855">
                  <c:v>-8.5933599999999999E-2</c:v>
                </c:pt>
                <c:pt idx="20856">
                  <c:v>-8.1975900000000004E-2</c:v>
                </c:pt>
                <c:pt idx="20857">
                  <c:v>-7.8037999999999996E-2</c:v>
                </c:pt>
                <c:pt idx="20858">
                  <c:v>-7.4121599999999996E-2</c:v>
                </c:pt>
                <c:pt idx="20859">
                  <c:v>-7.0228200000000005E-2</c:v>
                </c:pt>
                <c:pt idx="20860">
                  <c:v>-6.6355800000000006E-2</c:v>
                </c:pt>
                <c:pt idx="20861">
                  <c:v>-6.2504799999999999E-2</c:v>
                </c:pt>
                <c:pt idx="20862">
                  <c:v>-5.8679700000000001E-2</c:v>
                </c:pt>
                <c:pt idx="20863">
                  <c:v>-5.4884700000000002E-2</c:v>
                </c:pt>
                <c:pt idx="20864">
                  <c:v>-5.1124099999999999E-2</c:v>
                </c:pt>
                <c:pt idx="20865">
                  <c:v>-4.7402399999999997E-2</c:v>
                </c:pt>
                <c:pt idx="20866">
                  <c:v>-4.3722299999999999E-2</c:v>
                </c:pt>
                <c:pt idx="20867">
                  <c:v>-4.0085799999999998E-2</c:v>
                </c:pt>
                <c:pt idx="20868">
                  <c:v>-3.64943E-2</c:v>
                </c:pt>
                <c:pt idx="20869">
                  <c:v>-3.2949600000000002E-2</c:v>
                </c:pt>
                <c:pt idx="20870">
                  <c:v>-2.94536E-2</c:v>
                </c:pt>
                <c:pt idx="20871">
                  <c:v>-2.6007499999999999E-2</c:v>
                </c:pt>
                <c:pt idx="20872">
                  <c:v>-2.26121E-2</c:v>
                </c:pt>
                <c:pt idx="20873">
                  <c:v>-1.9267699999999999E-2</c:v>
                </c:pt>
                <c:pt idx="20874">
                  <c:v>-1.5974800000000001E-2</c:v>
                </c:pt>
                <c:pt idx="20875">
                  <c:v>-1.2733400000000001E-2</c:v>
                </c:pt>
                <c:pt idx="20876" formatCode="0.00E+00">
                  <c:v>-9.5436099999999992E-3</c:v>
                </c:pt>
                <c:pt idx="20877" formatCode="0.00E+00">
                  <c:v>-6.404E-3</c:v>
                </c:pt>
                <c:pt idx="20878" formatCode="0.00E+00">
                  <c:v>-3.3123900000000001E-3</c:v>
                </c:pt>
                <c:pt idx="20879" formatCode="0.00E+00">
                  <c:v>-2.6861099999999998E-4</c:v>
                </c:pt>
                <c:pt idx="20880" formatCode="0.00E+00">
                  <c:v>2.72391E-3</c:v>
                </c:pt>
                <c:pt idx="20881" formatCode="0.00E+00">
                  <c:v>5.66016E-3</c:v>
                </c:pt>
                <c:pt idx="20882" formatCode="0.00E+00">
                  <c:v>8.5366899999999996E-3</c:v>
                </c:pt>
                <c:pt idx="20883">
                  <c:v>1.13524E-2</c:v>
                </c:pt>
                <c:pt idx="20884">
                  <c:v>1.4106499999999999E-2</c:v>
                </c:pt>
                <c:pt idx="20885">
                  <c:v>1.6797300000000001E-2</c:v>
                </c:pt>
                <c:pt idx="20886">
                  <c:v>1.94234E-2</c:v>
                </c:pt>
                <c:pt idx="20887">
                  <c:v>2.1985500000000002E-2</c:v>
                </c:pt>
                <c:pt idx="20888">
                  <c:v>2.4485400000000001E-2</c:v>
                </c:pt>
                <c:pt idx="20889">
                  <c:v>2.6923300000000001E-2</c:v>
                </c:pt>
                <c:pt idx="20890">
                  <c:v>2.9297299999999998E-2</c:v>
                </c:pt>
                <c:pt idx="20891">
                  <c:v>3.1604500000000001E-2</c:v>
                </c:pt>
                <c:pt idx="20892">
                  <c:v>3.3842200000000003E-2</c:v>
                </c:pt>
                <c:pt idx="20893">
                  <c:v>3.6009600000000003E-2</c:v>
                </c:pt>
                <c:pt idx="20894">
                  <c:v>3.81108E-2</c:v>
                </c:pt>
                <c:pt idx="20895">
                  <c:v>4.01527E-2</c:v>
                </c:pt>
                <c:pt idx="20896">
                  <c:v>4.2138399999999999E-2</c:v>
                </c:pt>
                <c:pt idx="20897">
                  <c:v>4.40667E-2</c:v>
                </c:pt>
                <c:pt idx="20898">
                  <c:v>4.5935700000000003E-2</c:v>
                </c:pt>
                <c:pt idx="20899">
                  <c:v>4.7744000000000002E-2</c:v>
                </c:pt>
                <c:pt idx="20900">
                  <c:v>4.9487799999999998E-2</c:v>
                </c:pt>
                <c:pt idx="20901">
                  <c:v>5.1164000000000001E-2</c:v>
                </c:pt>
                <c:pt idx="20902">
                  <c:v>5.2776799999999999E-2</c:v>
                </c:pt>
                <c:pt idx="20903">
                  <c:v>5.4333600000000003E-2</c:v>
                </c:pt>
                <c:pt idx="20904">
                  <c:v>5.5834099999999998E-2</c:v>
                </c:pt>
                <c:pt idx="20905">
                  <c:v>5.7271000000000002E-2</c:v>
                </c:pt>
                <c:pt idx="20906">
                  <c:v>5.8637700000000001E-2</c:v>
                </c:pt>
                <c:pt idx="20907">
                  <c:v>5.9930400000000002E-2</c:v>
                </c:pt>
                <c:pt idx="20908">
                  <c:v>6.1149700000000001E-2</c:v>
                </c:pt>
                <c:pt idx="20909">
                  <c:v>6.2300000000000001E-2</c:v>
                </c:pt>
                <c:pt idx="20910">
                  <c:v>6.3384499999999996E-2</c:v>
                </c:pt>
                <c:pt idx="20911">
                  <c:v>6.4405500000000004E-2</c:v>
                </c:pt>
                <c:pt idx="20912">
                  <c:v>6.53643E-2</c:v>
                </c:pt>
                <c:pt idx="20913">
                  <c:v>6.6260100000000002E-2</c:v>
                </c:pt>
                <c:pt idx="20914">
                  <c:v>6.7090899999999995E-2</c:v>
                </c:pt>
                <c:pt idx="20915">
                  <c:v>6.7853700000000003E-2</c:v>
                </c:pt>
                <c:pt idx="20916">
                  <c:v>6.8545099999999998E-2</c:v>
                </c:pt>
                <c:pt idx="20917">
                  <c:v>6.9163299999999997E-2</c:v>
                </c:pt>
                <c:pt idx="20918">
                  <c:v>6.9709999999999994E-2</c:v>
                </c:pt>
                <c:pt idx="20919">
                  <c:v>7.0186399999999996E-2</c:v>
                </c:pt>
                <c:pt idx="20920">
                  <c:v>7.0590899999999998E-2</c:v>
                </c:pt>
                <c:pt idx="20921">
                  <c:v>7.0924399999999999E-2</c:v>
                </c:pt>
                <c:pt idx="20922">
                  <c:v>7.1191900000000002E-2</c:v>
                </c:pt>
                <c:pt idx="20923">
                  <c:v>7.1396000000000001E-2</c:v>
                </c:pt>
                <c:pt idx="20924">
                  <c:v>7.1536199999999994E-2</c:v>
                </c:pt>
                <c:pt idx="20925">
                  <c:v>7.1610999999999994E-2</c:v>
                </c:pt>
                <c:pt idx="20926">
                  <c:v>7.1618799999999996E-2</c:v>
                </c:pt>
                <c:pt idx="20927">
                  <c:v>7.1559800000000007E-2</c:v>
                </c:pt>
                <c:pt idx="20928">
                  <c:v>7.1435600000000002E-2</c:v>
                </c:pt>
                <c:pt idx="20929">
                  <c:v>7.1247099999999994E-2</c:v>
                </c:pt>
                <c:pt idx="20930">
                  <c:v>7.0993799999999996E-2</c:v>
                </c:pt>
                <c:pt idx="20931">
                  <c:v>7.0675500000000002E-2</c:v>
                </c:pt>
                <c:pt idx="20932">
                  <c:v>7.0292499999999994E-2</c:v>
                </c:pt>
                <c:pt idx="20933">
                  <c:v>6.98439E-2</c:v>
                </c:pt>
                <c:pt idx="20934">
                  <c:v>6.9329699999999994E-2</c:v>
                </c:pt>
                <c:pt idx="20935">
                  <c:v>6.8750500000000006E-2</c:v>
                </c:pt>
                <c:pt idx="20936">
                  <c:v>6.8106299999999995E-2</c:v>
                </c:pt>
                <c:pt idx="20937">
                  <c:v>6.7398200000000005E-2</c:v>
                </c:pt>
                <c:pt idx="20938">
                  <c:v>6.6628400000000004E-2</c:v>
                </c:pt>
                <c:pt idx="20939">
                  <c:v>6.5800200000000003E-2</c:v>
                </c:pt>
                <c:pt idx="20940">
                  <c:v>6.4916600000000005E-2</c:v>
                </c:pt>
                <c:pt idx="20941">
                  <c:v>6.3978199999999999E-2</c:v>
                </c:pt>
                <c:pt idx="20942">
                  <c:v>6.2984799999999994E-2</c:v>
                </c:pt>
                <c:pt idx="20943">
                  <c:v>6.1936999999999999E-2</c:v>
                </c:pt>
                <c:pt idx="20944">
                  <c:v>6.0835300000000002E-2</c:v>
                </c:pt>
                <c:pt idx="20945">
                  <c:v>5.96789E-2</c:v>
                </c:pt>
                <c:pt idx="20946">
                  <c:v>5.8467499999999999E-2</c:v>
                </c:pt>
                <c:pt idx="20947">
                  <c:v>5.7202700000000002E-2</c:v>
                </c:pt>
                <c:pt idx="20948">
                  <c:v>5.5887300000000001E-2</c:v>
                </c:pt>
                <c:pt idx="20949">
                  <c:v>5.45234E-2</c:v>
                </c:pt>
                <c:pt idx="20950">
                  <c:v>5.3113199999999999E-2</c:v>
                </c:pt>
                <c:pt idx="20951">
                  <c:v>5.16596E-2</c:v>
                </c:pt>
                <c:pt idx="20952">
                  <c:v>5.0164800000000002E-2</c:v>
                </c:pt>
                <c:pt idx="20953">
                  <c:v>4.8628900000000003E-2</c:v>
                </c:pt>
                <c:pt idx="20954">
                  <c:v>4.7050399999999999E-2</c:v>
                </c:pt>
                <c:pt idx="20955">
                  <c:v>4.5428299999999998E-2</c:v>
                </c:pt>
                <c:pt idx="20956">
                  <c:v>4.3762700000000002E-2</c:v>
                </c:pt>
                <c:pt idx="20957">
                  <c:v>4.2054099999999997E-2</c:v>
                </c:pt>
                <c:pt idx="20958">
                  <c:v>4.0302900000000003E-2</c:v>
                </c:pt>
                <c:pt idx="20959">
                  <c:v>3.8509799999999997E-2</c:v>
                </c:pt>
                <c:pt idx="20960">
                  <c:v>3.6674100000000001E-2</c:v>
                </c:pt>
                <c:pt idx="20961">
                  <c:v>3.4796300000000002E-2</c:v>
                </c:pt>
                <c:pt idx="20962">
                  <c:v>3.2878600000000001E-2</c:v>
                </c:pt>
                <c:pt idx="20963">
                  <c:v>3.0923699999999998E-2</c:v>
                </c:pt>
                <c:pt idx="20964">
                  <c:v>2.8934000000000001E-2</c:v>
                </c:pt>
                <c:pt idx="20965">
                  <c:v>2.6910900000000001E-2</c:v>
                </c:pt>
                <c:pt idx="20966">
                  <c:v>2.4855700000000001E-2</c:v>
                </c:pt>
                <c:pt idx="20967">
                  <c:v>2.2769600000000001E-2</c:v>
                </c:pt>
                <c:pt idx="20968">
                  <c:v>2.0653899999999999E-2</c:v>
                </c:pt>
                <c:pt idx="20969">
                  <c:v>1.8510200000000001E-2</c:v>
                </c:pt>
                <c:pt idx="20970">
                  <c:v>1.6340400000000001E-2</c:v>
                </c:pt>
                <c:pt idx="20971">
                  <c:v>1.41464E-2</c:v>
                </c:pt>
                <c:pt idx="20972">
                  <c:v>1.19291E-2</c:v>
                </c:pt>
                <c:pt idx="20973" formatCode="0.00E+00">
                  <c:v>9.6889200000000002E-3</c:v>
                </c:pt>
                <c:pt idx="20974" formatCode="0.00E+00">
                  <c:v>7.4271099999999998E-3</c:v>
                </c:pt>
                <c:pt idx="20975" formatCode="0.00E+00">
                  <c:v>5.1456999999999996E-3</c:v>
                </c:pt>
                <c:pt idx="20976" formatCode="0.00E+00">
                  <c:v>2.8469400000000001E-3</c:v>
                </c:pt>
                <c:pt idx="20977" formatCode="0.00E+00">
                  <c:v>5.3288000000000001E-4</c:v>
                </c:pt>
                <c:pt idx="20978" formatCode="0.00E+00">
                  <c:v>-1.79513E-3</c:v>
                </c:pt>
                <c:pt idx="20979" formatCode="0.00E+00">
                  <c:v>-4.1359700000000001E-3</c:v>
                </c:pt>
                <c:pt idx="20980" formatCode="0.00E+00">
                  <c:v>-6.4875000000000002E-3</c:v>
                </c:pt>
                <c:pt idx="20981" formatCode="0.00E+00">
                  <c:v>-8.84682E-3</c:v>
                </c:pt>
                <c:pt idx="20982">
                  <c:v>-1.1211499999999999E-2</c:v>
                </c:pt>
                <c:pt idx="20983">
                  <c:v>-1.3579300000000001E-2</c:v>
                </c:pt>
                <c:pt idx="20984">
                  <c:v>-1.5948500000000001E-2</c:v>
                </c:pt>
                <c:pt idx="20985">
                  <c:v>-1.8317199999999999E-2</c:v>
                </c:pt>
                <c:pt idx="20986">
                  <c:v>-2.0683900000000002E-2</c:v>
                </c:pt>
                <c:pt idx="20987">
                  <c:v>-2.30478E-2</c:v>
                </c:pt>
                <c:pt idx="20988">
                  <c:v>-2.5408300000000002E-2</c:v>
                </c:pt>
                <c:pt idx="20989">
                  <c:v>-2.7763800000000002E-2</c:v>
                </c:pt>
                <c:pt idx="20990">
                  <c:v>-3.0111499999999999E-2</c:v>
                </c:pt>
                <c:pt idx="20991">
                  <c:v>-3.2449800000000001E-2</c:v>
                </c:pt>
                <c:pt idx="20992">
                  <c:v>-3.4777500000000003E-2</c:v>
                </c:pt>
                <c:pt idx="20993">
                  <c:v>-3.7093500000000001E-2</c:v>
                </c:pt>
                <c:pt idx="20994">
                  <c:v>-3.9394899999999997E-2</c:v>
                </c:pt>
                <c:pt idx="20995">
                  <c:v>-4.1677800000000001E-2</c:v>
                </c:pt>
                <c:pt idx="20996">
                  <c:v>-4.394E-2</c:v>
                </c:pt>
                <c:pt idx="20997">
                  <c:v>-4.6181699999999999E-2</c:v>
                </c:pt>
                <c:pt idx="20998">
                  <c:v>-4.8402300000000002E-2</c:v>
                </c:pt>
                <c:pt idx="20999">
                  <c:v>-5.0597799999999998E-2</c:v>
                </c:pt>
                <c:pt idx="21000">
                  <c:v>-5.2762799999999999E-2</c:v>
                </c:pt>
                <c:pt idx="21001">
                  <c:v>-5.4893499999999998E-2</c:v>
                </c:pt>
                <c:pt idx="21002">
                  <c:v>-5.6988200000000003E-2</c:v>
                </c:pt>
                <c:pt idx="21003">
                  <c:v>-5.9045500000000001E-2</c:v>
                </c:pt>
                <c:pt idx="21004">
                  <c:v>-6.1063800000000001E-2</c:v>
                </c:pt>
                <c:pt idx="21005">
                  <c:v>-6.30415E-2</c:v>
                </c:pt>
                <c:pt idx="21006">
                  <c:v>-6.4977800000000002E-2</c:v>
                </c:pt>
                <c:pt idx="21007">
                  <c:v>-6.6871700000000006E-2</c:v>
                </c:pt>
                <c:pt idx="21008">
                  <c:v>-6.8721599999999994E-2</c:v>
                </c:pt>
                <c:pt idx="21009">
                  <c:v>-7.05258E-2</c:v>
                </c:pt>
                <c:pt idx="21010">
                  <c:v>-7.22825E-2</c:v>
                </c:pt>
                <c:pt idx="21011">
                  <c:v>-7.3989200000000005E-2</c:v>
                </c:pt>
                <c:pt idx="21012">
                  <c:v>-7.5643100000000005E-2</c:v>
                </c:pt>
                <c:pt idx="21013">
                  <c:v>-7.7240900000000001E-2</c:v>
                </c:pt>
                <c:pt idx="21014">
                  <c:v>-7.8779500000000002E-2</c:v>
                </c:pt>
                <c:pt idx="21015">
                  <c:v>-8.0255999999999994E-2</c:v>
                </c:pt>
                <c:pt idx="21016">
                  <c:v>-8.1668099999999993E-2</c:v>
                </c:pt>
                <c:pt idx="21017">
                  <c:v>-8.3013900000000002E-2</c:v>
                </c:pt>
                <c:pt idx="21018">
                  <c:v>-8.42913E-2</c:v>
                </c:pt>
                <c:pt idx="21019">
                  <c:v>-8.5499699999999998E-2</c:v>
                </c:pt>
                <c:pt idx="21020">
                  <c:v>-8.6640400000000006E-2</c:v>
                </c:pt>
                <c:pt idx="21021">
                  <c:v>-8.7713700000000006E-2</c:v>
                </c:pt>
                <c:pt idx="21022">
                  <c:v>-8.8717299999999999E-2</c:v>
                </c:pt>
                <c:pt idx="21023">
                  <c:v>-8.9648400000000003E-2</c:v>
                </c:pt>
                <c:pt idx="21024">
                  <c:v>-9.0504200000000007E-2</c:v>
                </c:pt>
                <c:pt idx="21025">
                  <c:v>-9.12824E-2</c:v>
                </c:pt>
                <c:pt idx="21026">
                  <c:v>-9.1981499999999994E-2</c:v>
                </c:pt>
                <c:pt idx="21027">
                  <c:v>-9.2600799999999997E-2</c:v>
                </c:pt>
                <c:pt idx="21028">
                  <c:v>-9.3138499999999999E-2</c:v>
                </c:pt>
                <c:pt idx="21029">
                  <c:v>-9.35917E-2</c:v>
                </c:pt>
                <c:pt idx="21030">
                  <c:v>-9.3956999999999999E-2</c:v>
                </c:pt>
                <c:pt idx="21031">
                  <c:v>-9.4232700000000003E-2</c:v>
                </c:pt>
                <c:pt idx="21032">
                  <c:v>-9.4419400000000001E-2</c:v>
                </c:pt>
                <c:pt idx="21033">
                  <c:v>-9.4517400000000001E-2</c:v>
                </c:pt>
                <c:pt idx="21034">
                  <c:v>-9.4525799999999993E-2</c:v>
                </c:pt>
                <c:pt idx="21035">
                  <c:v>-9.4443399999999997E-2</c:v>
                </c:pt>
                <c:pt idx="21036">
                  <c:v>-9.42693E-2</c:v>
                </c:pt>
                <c:pt idx="21037">
                  <c:v>-9.4003000000000003E-2</c:v>
                </c:pt>
                <c:pt idx="21038">
                  <c:v>-9.3642900000000001E-2</c:v>
                </c:pt>
                <c:pt idx="21039">
                  <c:v>-9.3187000000000006E-2</c:v>
                </c:pt>
                <c:pt idx="21040">
                  <c:v>-9.2633199999999999E-2</c:v>
                </c:pt>
                <c:pt idx="21041">
                  <c:v>-9.1980400000000004E-2</c:v>
                </c:pt>
                <c:pt idx="21042">
                  <c:v>-9.1228400000000001E-2</c:v>
                </c:pt>
                <c:pt idx="21043">
                  <c:v>-9.0376999999999999E-2</c:v>
                </c:pt>
                <c:pt idx="21044">
                  <c:v>-8.9426599999999995E-2</c:v>
                </c:pt>
                <c:pt idx="21045">
                  <c:v>-8.8377899999999995E-2</c:v>
                </c:pt>
                <c:pt idx="21046">
                  <c:v>-8.7231299999999998E-2</c:v>
                </c:pt>
                <c:pt idx="21047">
                  <c:v>-8.5986199999999999E-2</c:v>
                </c:pt>
                <c:pt idx="21048">
                  <c:v>-8.4641599999999997E-2</c:v>
                </c:pt>
                <c:pt idx="21049">
                  <c:v>-8.3197400000000005E-2</c:v>
                </c:pt>
                <c:pt idx="21050">
                  <c:v>-8.1653900000000001E-2</c:v>
                </c:pt>
                <c:pt idx="21051">
                  <c:v>-8.0011100000000002E-2</c:v>
                </c:pt>
                <c:pt idx="21052">
                  <c:v>-7.8268699999999997E-2</c:v>
                </c:pt>
                <c:pt idx="21053">
                  <c:v>-7.6426499999999994E-2</c:v>
                </c:pt>
                <c:pt idx="21054">
                  <c:v>-7.4484900000000007E-2</c:v>
                </c:pt>
                <c:pt idx="21055">
                  <c:v>-7.2443999999999995E-2</c:v>
                </c:pt>
                <c:pt idx="21056">
                  <c:v>-7.0304400000000003E-2</c:v>
                </c:pt>
                <c:pt idx="21057">
                  <c:v>-6.80669E-2</c:v>
                </c:pt>
                <c:pt idx="21058">
                  <c:v>-6.5731800000000007E-2</c:v>
                </c:pt>
                <c:pt idx="21059">
                  <c:v>-6.32997E-2</c:v>
                </c:pt>
                <c:pt idx="21060">
                  <c:v>-6.0772199999999998E-2</c:v>
                </c:pt>
                <c:pt idx="21061">
                  <c:v>-5.8152200000000001E-2</c:v>
                </c:pt>
                <c:pt idx="21062">
                  <c:v>-5.5442600000000002E-2</c:v>
                </c:pt>
                <c:pt idx="21063">
                  <c:v>-5.2644700000000003E-2</c:v>
                </c:pt>
                <c:pt idx="21064">
                  <c:v>-4.9759699999999997E-2</c:v>
                </c:pt>
                <c:pt idx="21065">
                  <c:v>-4.6788900000000001E-2</c:v>
                </c:pt>
                <c:pt idx="21066">
                  <c:v>-4.3733800000000003E-2</c:v>
                </c:pt>
                <c:pt idx="21067">
                  <c:v>-4.0595199999999998E-2</c:v>
                </c:pt>
                <c:pt idx="21068">
                  <c:v>-3.7373799999999999E-2</c:v>
                </c:pt>
                <c:pt idx="21069">
                  <c:v>-3.4071400000000002E-2</c:v>
                </c:pt>
                <c:pt idx="21070">
                  <c:v>-3.0690499999999999E-2</c:v>
                </c:pt>
                <c:pt idx="21071">
                  <c:v>-2.72336E-2</c:v>
                </c:pt>
                <c:pt idx="21072">
                  <c:v>-2.3702299999999999E-2</c:v>
                </c:pt>
                <c:pt idx="21073">
                  <c:v>-2.0097799999999999E-2</c:v>
                </c:pt>
                <c:pt idx="21074">
                  <c:v>-1.6421999999999999E-2</c:v>
                </c:pt>
                <c:pt idx="21075">
                  <c:v>-1.26775E-2</c:v>
                </c:pt>
                <c:pt idx="21076" formatCode="0.00E+00">
                  <c:v>-8.8670599999999995E-3</c:v>
                </c:pt>
                <c:pt idx="21077" formatCode="0.00E+00">
                  <c:v>-4.9929700000000002E-3</c:v>
                </c:pt>
                <c:pt idx="21078" formatCode="0.00E+00">
                  <c:v>-1.05849E-3</c:v>
                </c:pt>
                <c:pt idx="21079" formatCode="0.00E+00">
                  <c:v>2.9314699999999998E-3</c:v>
                </c:pt>
                <c:pt idx="21080" formatCode="0.00E+00">
                  <c:v>6.9723399999999996E-3</c:v>
                </c:pt>
                <c:pt idx="21081">
                  <c:v>1.10612E-2</c:v>
                </c:pt>
                <c:pt idx="21082">
                  <c:v>1.51953E-2</c:v>
                </c:pt>
                <c:pt idx="21083">
                  <c:v>1.93721E-2</c:v>
                </c:pt>
                <c:pt idx="21084">
                  <c:v>2.3588600000000001E-2</c:v>
                </c:pt>
                <c:pt idx="21085">
                  <c:v>2.7841500000000002E-2</c:v>
                </c:pt>
                <c:pt idx="21086">
                  <c:v>3.2126700000000001E-2</c:v>
                </c:pt>
                <c:pt idx="21087">
                  <c:v>3.6440899999999998E-2</c:v>
                </c:pt>
                <c:pt idx="21088">
                  <c:v>4.0781400000000002E-2</c:v>
                </c:pt>
                <c:pt idx="21089">
                  <c:v>4.5144700000000003E-2</c:v>
                </c:pt>
                <c:pt idx="21090">
                  <c:v>4.9526300000000002E-2</c:v>
                </c:pt>
                <c:pt idx="21091">
                  <c:v>5.3922699999999997E-2</c:v>
                </c:pt>
                <c:pt idx="21092">
                  <c:v>5.8331099999999997E-2</c:v>
                </c:pt>
                <c:pt idx="21093">
                  <c:v>6.2748300000000007E-2</c:v>
                </c:pt>
                <c:pt idx="21094">
                  <c:v>6.71712E-2</c:v>
                </c:pt>
                <c:pt idx="21095">
                  <c:v>7.1595800000000001E-2</c:v>
                </c:pt>
                <c:pt idx="21096">
                  <c:v>7.6018000000000002E-2</c:v>
                </c:pt>
                <c:pt idx="21097">
                  <c:v>8.0434199999999997E-2</c:v>
                </c:pt>
                <c:pt idx="21098">
                  <c:v>8.4840499999999999E-2</c:v>
                </c:pt>
                <c:pt idx="21099">
                  <c:v>8.9232699999999998E-2</c:v>
                </c:pt>
                <c:pt idx="21100">
                  <c:v>9.3606599999999998E-2</c:v>
                </c:pt>
                <c:pt idx="21101">
                  <c:v>9.7958500000000004E-2</c:v>
                </c:pt>
                <c:pt idx="21102">
                  <c:v>0.102285</c:v>
                </c:pt>
                <c:pt idx="21103">
                  <c:v>0.106581</c:v>
                </c:pt>
                <c:pt idx="21104">
                  <c:v>0.110844</c:v>
                </c:pt>
                <c:pt idx="21105">
                  <c:v>0.115069</c:v>
                </c:pt>
                <c:pt idx="21106">
                  <c:v>0.119254</c:v>
                </c:pt>
                <c:pt idx="21107">
                  <c:v>0.123394</c:v>
                </c:pt>
                <c:pt idx="21108">
                  <c:v>0.12748599999999999</c:v>
                </c:pt>
                <c:pt idx="21109">
                  <c:v>0.131524</c:v>
                </c:pt>
                <c:pt idx="21110">
                  <c:v>0.13550400000000001</c:v>
                </c:pt>
                <c:pt idx="21111">
                  <c:v>0.13942399999999999</c:v>
                </c:pt>
                <c:pt idx="21112">
                  <c:v>0.14327999999999999</c:v>
                </c:pt>
                <c:pt idx="21113">
                  <c:v>0.14706900000000001</c:v>
                </c:pt>
                <c:pt idx="21114">
                  <c:v>0.150786</c:v>
                </c:pt>
                <c:pt idx="21115">
                  <c:v>0.15442500000000001</c:v>
                </c:pt>
                <c:pt idx="21116">
                  <c:v>0.15798499999999999</c:v>
                </c:pt>
                <c:pt idx="21117">
                  <c:v>0.16146199999999999</c:v>
                </c:pt>
                <c:pt idx="21118">
                  <c:v>0.164854</c:v>
                </c:pt>
                <c:pt idx="21119">
                  <c:v>0.16816</c:v>
                </c:pt>
                <c:pt idx="21120">
                  <c:v>0.171376</c:v>
                </c:pt>
                <c:pt idx="21121">
                  <c:v>0.17449700000000001</c:v>
                </c:pt>
                <c:pt idx="21122">
                  <c:v>0.17752000000000001</c:v>
                </c:pt>
                <c:pt idx="21123">
                  <c:v>0.18044299999999999</c:v>
                </c:pt>
                <c:pt idx="21124">
                  <c:v>0.18326100000000001</c:v>
                </c:pt>
                <c:pt idx="21125">
                  <c:v>0.185971</c:v>
                </c:pt>
                <c:pt idx="21126">
                  <c:v>0.18857199999999999</c:v>
                </c:pt>
                <c:pt idx="21127">
                  <c:v>0.19106100000000001</c:v>
                </c:pt>
                <c:pt idx="21128">
                  <c:v>0.193438</c:v>
                </c:pt>
                <c:pt idx="21129">
                  <c:v>0.19570100000000001</c:v>
                </c:pt>
                <c:pt idx="21130">
                  <c:v>0.19785</c:v>
                </c:pt>
                <c:pt idx="21131">
                  <c:v>0.199881</c:v>
                </c:pt>
                <c:pt idx="21132">
                  <c:v>0.201794</c:v>
                </c:pt>
                <c:pt idx="21133">
                  <c:v>0.20358499999999999</c:v>
                </c:pt>
                <c:pt idx="21134">
                  <c:v>0.20525199999999999</c:v>
                </c:pt>
                <c:pt idx="21135">
                  <c:v>0.206793</c:v>
                </c:pt>
                <c:pt idx="21136">
                  <c:v>0.20820900000000001</c:v>
                </c:pt>
                <c:pt idx="21137">
                  <c:v>0.20949799999999999</c:v>
                </c:pt>
                <c:pt idx="21138">
                  <c:v>0.21065700000000001</c:v>
                </c:pt>
                <c:pt idx="21139">
                  <c:v>0.21168600000000001</c:v>
                </c:pt>
                <c:pt idx="21140">
                  <c:v>0.212584</c:v>
                </c:pt>
                <c:pt idx="21141">
                  <c:v>0.21334900000000001</c:v>
                </c:pt>
                <c:pt idx="21142">
                  <c:v>0.213979</c:v>
                </c:pt>
                <c:pt idx="21143">
                  <c:v>0.214474</c:v>
                </c:pt>
                <c:pt idx="21144">
                  <c:v>0.214835</c:v>
                </c:pt>
                <c:pt idx="21145">
                  <c:v>0.21506</c:v>
                </c:pt>
                <c:pt idx="21146">
                  <c:v>0.21515100000000001</c:v>
                </c:pt>
                <c:pt idx="21147">
                  <c:v>0.21510699999999999</c:v>
                </c:pt>
                <c:pt idx="21148">
                  <c:v>0.21492800000000001</c:v>
                </c:pt>
                <c:pt idx="21149">
                  <c:v>0.214616</c:v>
                </c:pt>
                <c:pt idx="21150">
                  <c:v>0.214171</c:v>
                </c:pt>
                <c:pt idx="21151">
                  <c:v>0.21359600000000001</c:v>
                </c:pt>
                <c:pt idx="21152">
                  <c:v>0.21288899999999999</c:v>
                </c:pt>
                <c:pt idx="21153">
                  <c:v>0.21204999999999999</c:v>
                </c:pt>
                <c:pt idx="21154">
                  <c:v>0.21107999999999999</c:v>
                </c:pt>
                <c:pt idx="21155">
                  <c:v>0.209979</c:v>
                </c:pt>
                <c:pt idx="21156">
                  <c:v>0.20874899999999999</c:v>
                </c:pt>
                <c:pt idx="21157">
                  <c:v>0.20739299999999999</c:v>
                </c:pt>
                <c:pt idx="21158">
                  <c:v>0.20591300000000001</c:v>
                </c:pt>
                <c:pt idx="21159">
                  <c:v>0.20431199999999999</c:v>
                </c:pt>
                <c:pt idx="21160">
                  <c:v>0.20259099999999999</c:v>
                </c:pt>
                <c:pt idx="21161">
                  <c:v>0.20075100000000001</c:v>
                </c:pt>
                <c:pt idx="21162">
                  <c:v>0.198795</c:v>
                </c:pt>
                <c:pt idx="21163">
                  <c:v>0.19672400000000001</c:v>
                </c:pt>
                <c:pt idx="21164">
                  <c:v>0.19453899999999999</c:v>
                </c:pt>
                <c:pt idx="21165">
                  <c:v>0.192243</c:v>
                </c:pt>
                <c:pt idx="21166">
                  <c:v>0.189836</c:v>
                </c:pt>
                <c:pt idx="21167">
                  <c:v>0.18731999999999999</c:v>
                </c:pt>
                <c:pt idx="21168">
                  <c:v>0.1847</c:v>
                </c:pt>
                <c:pt idx="21169">
                  <c:v>0.181979</c:v>
                </c:pt>
                <c:pt idx="21170">
                  <c:v>0.17916000000000001</c:v>
                </c:pt>
                <c:pt idx="21171">
                  <c:v>0.17624799999999999</c:v>
                </c:pt>
                <c:pt idx="21172">
                  <c:v>0.17324899999999999</c:v>
                </c:pt>
                <c:pt idx="21173">
                  <c:v>0.17016600000000001</c:v>
                </c:pt>
                <c:pt idx="21174">
                  <c:v>0.16700200000000001</c:v>
                </c:pt>
                <c:pt idx="21175">
                  <c:v>0.16375700000000001</c:v>
                </c:pt>
                <c:pt idx="21176">
                  <c:v>0.160436</c:v>
                </c:pt>
                <c:pt idx="21177">
                  <c:v>0.15704099999999999</c:v>
                </c:pt>
                <c:pt idx="21178">
                  <c:v>0.15357599999999999</c:v>
                </c:pt>
                <c:pt idx="21179">
                  <c:v>0.15004600000000001</c:v>
                </c:pt>
                <c:pt idx="21180">
                  <c:v>0.146455</c:v>
                </c:pt>
                <c:pt idx="21181">
                  <c:v>0.14280699999999999</c:v>
                </c:pt>
                <c:pt idx="21182">
                  <c:v>0.13910600000000001</c:v>
                </c:pt>
                <c:pt idx="21183">
                  <c:v>0.135354</c:v>
                </c:pt>
                <c:pt idx="21184">
                  <c:v>0.13155500000000001</c:v>
                </c:pt>
                <c:pt idx="21185">
                  <c:v>0.127715</c:v>
                </c:pt>
                <c:pt idx="21186">
                  <c:v>0.123838</c:v>
                </c:pt>
                <c:pt idx="21187">
                  <c:v>0.11992999999999999</c:v>
                </c:pt>
                <c:pt idx="21188">
                  <c:v>0.115994</c:v>
                </c:pt>
                <c:pt idx="21189">
                  <c:v>0.11203399999999999</c:v>
                </c:pt>
                <c:pt idx="21190">
                  <c:v>0.108055</c:v>
                </c:pt>
                <c:pt idx="21191">
                  <c:v>0.104061</c:v>
                </c:pt>
                <c:pt idx="21192">
                  <c:v>0.10005600000000001</c:v>
                </c:pt>
                <c:pt idx="21193">
                  <c:v>9.60424E-2</c:v>
                </c:pt>
                <c:pt idx="21194">
                  <c:v>9.2024400000000006E-2</c:v>
                </c:pt>
                <c:pt idx="21195">
                  <c:v>8.80055E-2</c:v>
                </c:pt>
                <c:pt idx="21196">
                  <c:v>8.39892E-2</c:v>
                </c:pt>
                <c:pt idx="21197">
                  <c:v>7.9979300000000003E-2</c:v>
                </c:pt>
                <c:pt idx="21198">
                  <c:v>7.5980800000000001E-2</c:v>
                </c:pt>
                <c:pt idx="21199">
                  <c:v>7.1998499999999993E-2</c:v>
                </c:pt>
                <c:pt idx="21200">
                  <c:v>6.8035700000000005E-2</c:v>
                </c:pt>
                <c:pt idx="21201">
                  <c:v>6.4095899999999997E-2</c:v>
                </c:pt>
                <c:pt idx="21202">
                  <c:v>6.0184700000000001E-2</c:v>
                </c:pt>
                <c:pt idx="21203">
                  <c:v>5.6307799999999998E-2</c:v>
                </c:pt>
                <c:pt idx="21204">
                  <c:v>5.2469799999999997E-2</c:v>
                </c:pt>
                <c:pt idx="21205">
                  <c:v>4.8675200000000002E-2</c:v>
                </c:pt>
                <c:pt idx="21206">
                  <c:v>4.4928099999999999E-2</c:v>
                </c:pt>
                <c:pt idx="21207">
                  <c:v>4.12304E-2</c:v>
                </c:pt>
                <c:pt idx="21208">
                  <c:v>3.7582900000000002E-2</c:v>
                </c:pt>
                <c:pt idx="21209">
                  <c:v>3.3988900000000002E-2</c:v>
                </c:pt>
                <c:pt idx="21210">
                  <c:v>3.0453500000000001E-2</c:v>
                </c:pt>
                <c:pt idx="21211">
                  <c:v>2.69813E-2</c:v>
                </c:pt>
                <c:pt idx="21212">
                  <c:v>2.3575800000000001E-2</c:v>
                </c:pt>
                <c:pt idx="21213">
                  <c:v>2.0240500000000002E-2</c:v>
                </c:pt>
                <c:pt idx="21214">
                  <c:v>1.69791E-2</c:v>
                </c:pt>
                <c:pt idx="21215">
                  <c:v>1.37956E-2</c:v>
                </c:pt>
                <c:pt idx="21216">
                  <c:v>1.06934E-2</c:v>
                </c:pt>
                <c:pt idx="21217" formatCode="0.00E+00">
                  <c:v>7.6761099999999999E-3</c:v>
                </c:pt>
                <c:pt idx="21218" formatCode="0.00E+00">
                  <c:v>4.7468099999999997E-3</c:v>
                </c:pt>
                <c:pt idx="21219" formatCode="0.00E+00">
                  <c:v>1.9085300000000001E-3</c:v>
                </c:pt>
                <c:pt idx="21220" formatCode="0.00E+00">
                  <c:v>-8.3638099999999997E-4</c:v>
                </c:pt>
                <c:pt idx="21221" formatCode="0.00E+00">
                  <c:v>-3.48621E-3</c:v>
                </c:pt>
                <c:pt idx="21222" formatCode="0.00E+00">
                  <c:v>-6.0390799999999996E-3</c:v>
                </c:pt>
                <c:pt idx="21223" formatCode="0.00E+00">
                  <c:v>-8.4926900000000007E-3</c:v>
                </c:pt>
                <c:pt idx="21224">
                  <c:v>-1.08448E-2</c:v>
                </c:pt>
                <c:pt idx="21225">
                  <c:v>-1.3093199999999999E-2</c:v>
                </c:pt>
                <c:pt idx="21226">
                  <c:v>-1.52356E-2</c:v>
                </c:pt>
                <c:pt idx="21227">
                  <c:v>-1.72701E-2</c:v>
                </c:pt>
                <c:pt idx="21228">
                  <c:v>-1.9194300000000001E-2</c:v>
                </c:pt>
                <c:pt idx="21229">
                  <c:v>-2.1006400000000001E-2</c:v>
                </c:pt>
                <c:pt idx="21230">
                  <c:v>-2.2704999999999999E-2</c:v>
                </c:pt>
                <c:pt idx="21231">
                  <c:v>-2.4289600000000001E-2</c:v>
                </c:pt>
                <c:pt idx="21232">
                  <c:v>-2.5760100000000001E-2</c:v>
                </c:pt>
                <c:pt idx="21233">
                  <c:v>-2.7115799999999999E-2</c:v>
                </c:pt>
                <c:pt idx="21234">
                  <c:v>-2.8355700000000001E-2</c:v>
                </c:pt>
                <c:pt idx="21235">
                  <c:v>-2.94787E-2</c:v>
                </c:pt>
                <c:pt idx="21236">
                  <c:v>-3.0484000000000001E-2</c:v>
                </c:pt>
                <c:pt idx="21237">
                  <c:v>-3.1370299999999997E-2</c:v>
                </c:pt>
                <c:pt idx="21238">
                  <c:v>-3.2136400000000002E-2</c:v>
                </c:pt>
                <c:pt idx="21239">
                  <c:v>-3.2780999999999998E-2</c:v>
                </c:pt>
                <c:pt idx="21240">
                  <c:v>-3.33035E-2</c:v>
                </c:pt>
                <c:pt idx="21241">
                  <c:v>-3.3703299999999999E-2</c:v>
                </c:pt>
                <c:pt idx="21242">
                  <c:v>-3.3980799999999999E-2</c:v>
                </c:pt>
                <c:pt idx="21243">
                  <c:v>-3.4136100000000003E-2</c:v>
                </c:pt>
                <c:pt idx="21244">
                  <c:v>-3.4169600000000001E-2</c:v>
                </c:pt>
                <c:pt idx="21245">
                  <c:v>-3.4080699999999998E-2</c:v>
                </c:pt>
                <c:pt idx="21246">
                  <c:v>-3.3869200000000002E-2</c:v>
                </c:pt>
                <c:pt idx="21247">
                  <c:v>-3.3535500000000003E-2</c:v>
                </c:pt>
                <c:pt idx="21248">
                  <c:v>-3.3082100000000003E-2</c:v>
                </c:pt>
                <c:pt idx="21249">
                  <c:v>-3.2511600000000002E-2</c:v>
                </c:pt>
                <c:pt idx="21250">
                  <c:v>-3.1826E-2</c:v>
                </c:pt>
                <c:pt idx="21251">
                  <c:v>-3.1026499999999999E-2</c:v>
                </c:pt>
                <c:pt idx="21252">
                  <c:v>-3.0114499999999999E-2</c:v>
                </c:pt>
                <c:pt idx="21253">
                  <c:v>-2.9091100000000002E-2</c:v>
                </c:pt>
                <c:pt idx="21254">
                  <c:v>-2.79574E-2</c:v>
                </c:pt>
                <c:pt idx="21255">
                  <c:v>-2.67142E-2</c:v>
                </c:pt>
                <c:pt idx="21256">
                  <c:v>-2.5363199999999999E-2</c:v>
                </c:pt>
                <c:pt idx="21257">
                  <c:v>-2.3907500000000002E-2</c:v>
                </c:pt>
                <c:pt idx="21258">
                  <c:v>-2.2349399999999998E-2</c:v>
                </c:pt>
                <c:pt idx="21259">
                  <c:v>-2.0690500000000001E-2</c:v>
                </c:pt>
                <c:pt idx="21260">
                  <c:v>-1.8931900000000002E-2</c:v>
                </c:pt>
                <c:pt idx="21261">
                  <c:v>-1.70749E-2</c:v>
                </c:pt>
                <c:pt idx="21262">
                  <c:v>-1.5121799999999999E-2</c:v>
                </c:pt>
                <c:pt idx="21263">
                  <c:v>-1.30759E-2</c:v>
                </c:pt>
                <c:pt idx="21264">
                  <c:v>-1.0939300000000001E-2</c:v>
                </c:pt>
                <c:pt idx="21265" formatCode="0.00E+00">
                  <c:v>-8.7148199999999999E-3</c:v>
                </c:pt>
                <c:pt idx="21266" formatCode="0.00E+00">
                  <c:v>-6.4065900000000002E-3</c:v>
                </c:pt>
                <c:pt idx="21267" formatCode="0.00E+00">
                  <c:v>-4.0193099999999999E-3</c:v>
                </c:pt>
                <c:pt idx="21268" formatCode="0.00E+00">
                  <c:v>-1.55646E-3</c:v>
                </c:pt>
                <c:pt idx="21269" formatCode="0.00E+00">
                  <c:v>9.7921199999999992E-4</c:v>
                </c:pt>
                <c:pt idx="21270" formatCode="0.00E+00">
                  <c:v>3.58451E-3</c:v>
                </c:pt>
                <c:pt idx="21271" formatCode="0.00E+00">
                  <c:v>6.2557000000000003E-3</c:v>
                </c:pt>
                <c:pt idx="21272" formatCode="0.00E+00">
                  <c:v>8.9885899999999994E-3</c:v>
                </c:pt>
                <c:pt idx="21273">
                  <c:v>1.1779100000000001E-2</c:v>
                </c:pt>
                <c:pt idx="21274">
                  <c:v>1.46242E-2</c:v>
                </c:pt>
                <c:pt idx="21275">
                  <c:v>1.7522099999999999E-2</c:v>
                </c:pt>
                <c:pt idx="21276">
                  <c:v>2.04703E-2</c:v>
                </c:pt>
                <c:pt idx="21277">
                  <c:v>2.34656E-2</c:v>
                </c:pt>
                <c:pt idx="21278">
                  <c:v>2.6504400000000001E-2</c:v>
                </c:pt>
                <c:pt idx="21279">
                  <c:v>2.9583600000000002E-2</c:v>
                </c:pt>
                <c:pt idx="21280">
                  <c:v>3.2699499999999999E-2</c:v>
                </c:pt>
                <c:pt idx="21281">
                  <c:v>3.5848699999999997E-2</c:v>
                </c:pt>
                <c:pt idx="21282">
                  <c:v>3.9027800000000001E-2</c:v>
                </c:pt>
                <c:pt idx="21283">
                  <c:v>4.2233E-2</c:v>
                </c:pt>
                <c:pt idx="21284">
                  <c:v>4.5459899999999998E-2</c:v>
                </c:pt>
                <c:pt idx="21285">
                  <c:v>4.8704600000000001E-2</c:v>
                </c:pt>
                <c:pt idx="21286">
                  <c:v>5.1962700000000001E-2</c:v>
                </c:pt>
                <c:pt idx="21287">
                  <c:v>5.52297E-2</c:v>
                </c:pt>
                <c:pt idx="21288">
                  <c:v>5.85018E-2</c:v>
                </c:pt>
                <c:pt idx="21289">
                  <c:v>6.1775900000000002E-2</c:v>
                </c:pt>
                <c:pt idx="21290">
                  <c:v>6.5048499999999995E-2</c:v>
                </c:pt>
                <c:pt idx="21291">
                  <c:v>6.8315600000000004E-2</c:v>
                </c:pt>
                <c:pt idx="21292">
                  <c:v>7.1573499999999998E-2</c:v>
                </c:pt>
                <c:pt idx="21293">
                  <c:v>7.4818999999999997E-2</c:v>
                </c:pt>
                <c:pt idx="21294">
                  <c:v>7.8048900000000004E-2</c:v>
                </c:pt>
                <c:pt idx="21295">
                  <c:v>8.1259899999999996E-2</c:v>
                </c:pt>
                <c:pt idx="21296">
                  <c:v>8.4447999999999995E-2</c:v>
                </c:pt>
                <c:pt idx="21297">
                  <c:v>8.7608599999999995E-2</c:v>
                </c:pt>
                <c:pt idx="21298">
                  <c:v>9.0738299999999994E-2</c:v>
                </c:pt>
                <c:pt idx="21299">
                  <c:v>9.3834600000000004E-2</c:v>
                </c:pt>
                <c:pt idx="21300">
                  <c:v>9.68947E-2</c:v>
                </c:pt>
                <c:pt idx="21301">
                  <c:v>9.9914699999999995E-2</c:v>
                </c:pt>
                <c:pt idx="21302">
                  <c:v>0.10289</c:v>
                </c:pt>
                <c:pt idx="21303">
                  <c:v>0.105818</c:v>
                </c:pt>
                <c:pt idx="21304">
                  <c:v>0.108695</c:v>
                </c:pt>
                <c:pt idx="21305">
                  <c:v>0.111522</c:v>
                </c:pt>
                <c:pt idx="21306">
                  <c:v>0.11429599999999999</c:v>
                </c:pt>
                <c:pt idx="21307">
                  <c:v>0.117016</c:v>
                </c:pt>
                <c:pt idx="21308">
                  <c:v>0.11967700000000001</c:v>
                </c:pt>
                <c:pt idx="21309">
                  <c:v>0.122277</c:v>
                </c:pt>
                <c:pt idx="21310">
                  <c:v>0.12481299999999999</c:v>
                </c:pt>
                <c:pt idx="21311">
                  <c:v>0.12728300000000001</c:v>
                </c:pt>
                <c:pt idx="21312">
                  <c:v>0.12968299999999999</c:v>
                </c:pt>
                <c:pt idx="21313">
                  <c:v>0.13201199999999999</c:v>
                </c:pt>
                <c:pt idx="21314">
                  <c:v>0.134269</c:v>
                </c:pt>
                <c:pt idx="21315">
                  <c:v>0.13645299999999999</c:v>
                </c:pt>
                <c:pt idx="21316">
                  <c:v>0.13856499999999999</c:v>
                </c:pt>
                <c:pt idx="21317">
                  <c:v>0.14060400000000001</c:v>
                </c:pt>
                <c:pt idx="21318">
                  <c:v>0.142567</c:v>
                </c:pt>
                <c:pt idx="21319">
                  <c:v>0.144454</c:v>
                </c:pt>
                <c:pt idx="21320">
                  <c:v>0.14626400000000001</c:v>
                </c:pt>
                <c:pt idx="21321">
                  <c:v>0.14799599999999999</c:v>
                </c:pt>
                <c:pt idx="21322">
                  <c:v>0.149648</c:v>
                </c:pt>
                <c:pt idx="21323">
                  <c:v>0.15121999999999999</c:v>
                </c:pt>
                <c:pt idx="21324">
                  <c:v>0.15271299999999999</c:v>
                </c:pt>
                <c:pt idx="21325">
                  <c:v>0.15412400000000001</c:v>
                </c:pt>
                <c:pt idx="21326">
                  <c:v>0.15545500000000001</c:v>
                </c:pt>
                <c:pt idx="21327">
                  <c:v>0.15670400000000001</c:v>
                </c:pt>
                <c:pt idx="21328">
                  <c:v>0.15787100000000001</c:v>
                </c:pt>
                <c:pt idx="21329">
                  <c:v>0.15895799999999999</c:v>
                </c:pt>
                <c:pt idx="21330">
                  <c:v>0.159964</c:v>
                </c:pt>
                <c:pt idx="21331">
                  <c:v>0.160888</c:v>
                </c:pt>
                <c:pt idx="21332">
                  <c:v>0.16173100000000001</c:v>
                </c:pt>
                <c:pt idx="21333">
                  <c:v>0.162494</c:v>
                </c:pt>
                <c:pt idx="21334">
                  <c:v>0.16317599999999999</c:v>
                </c:pt>
                <c:pt idx="21335">
                  <c:v>0.16378100000000001</c:v>
                </c:pt>
                <c:pt idx="21336">
                  <c:v>0.16430700000000001</c:v>
                </c:pt>
                <c:pt idx="21337">
                  <c:v>0.16475699999999999</c:v>
                </c:pt>
                <c:pt idx="21338">
                  <c:v>0.165132</c:v>
                </c:pt>
                <c:pt idx="21339">
                  <c:v>0.165432</c:v>
                </c:pt>
                <c:pt idx="21340">
                  <c:v>0.16566</c:v>
                </c:pt>
                <c:pt idx="21341">
                  <c:v>0.16581499999999999</c:v>
                </c:pt>
                <c:pt idx="21342">
                  <c:v>0.16589999999999999</c:v>
                </c:pt>
                <c:pt idx="21343">
                  <c:v>0.16591700000000001</c:v>
                </c:pt>
                <c:pt idx="21344">
                  <c:v>0.16586799999999999</c:v>
                </c:pt>
                <c:pt idx="21345">
                  <c:v>0.16575500000000001</c:v>
                </c:pt>
                <c:pt idx="21346">
                  <c:v>0.16558200000000001</c:v>
                </c:pt>
                <c:pt idx="21347">
                  <c:v>0.165349</c:v>
                </c:pt>
                <c:pt idx="21348">
                  <c:v>0.16505900000000001</c:v>
                </c:pt>
                <c:pt idx="21349">
                  <c:v>0.164714</c:v>
                </c:pt>
                <c:pt idx="21350">
                  <c:v>0.16431399999999999</c:v>
                </c:pt>
                <c:pt idx="21351">
                  <c:v>0.16386100000000001</c:v>
                </c:pt>
                <c:pt idx="21352">
                  <c:v>0.163357</c:v>
                </c:pt>
                <c:pt idx="21353">
                  <c:v>0.162804</c:v>
                </c:pt>
                <c:pt idx="21354">
                  <c:v>0.16220300000000001</c:v>
                </c:pt>
                <c:pt idx="21355">
                  <c:v>0.16155700000000001</c:v>
                </c:pt>
                <c:pt idx="21356">
                  <c:v>0.16086700000000001</c:v>
                </c:pt>
                <c:pt idx="21357">
                  <c:v>0.160135</c:v>
                </c:pt>
                <c:pt idx="21358">
                  <c:v>0.15936600000000001</c:v>
                </c:pt>
                <c:pt idx="21359">
                  <c:v>0.15856100000000001</c:v>
                </c:pt>
                <c:pt idx="21360">
                  <c:v>0.157725</c:v>
                </c:pt>
                <c:pt idx="21361">
                  <c:v>0.156859</c:v>
                </c:pt>
                <c:pt idx="21362">
                  <c:v>0.15596499999999999</c:v>
                </c:pt>
                <c:pt idx="21363">
                  <c:v>0.15504499999999999</c:v>
                </c:pt>
                <c:pt idx="21364">
                  <c:v>0.15410099999999999</c:v>
                </c:pt>
                <c:pt idx="21365">
                  <c:v>0.15313499999999999</c:v>
                </c:pt>
                <c:pt idx="21366">
                  <c:v>0.15215100000000001</c:v>
                </c:pt>
                <c:pt idx="21367">
                  <c:v>0.15114900000000001</c:v>
                </c:pt>
                <c:pt idx="21368">
                  <c:v>0.15013299999999999</c:v>
                </c:pt>
                <c:pt idx="21369">
                  <c:v>0.14910399999999999</c:v>
                </c:pt>
                <c:pt idx="21370">
                  <c:v>0.148065</c:v>
                </c:pt>
                <c:pt idx="21371">
                  <c:v>0.14701600000000001</c:v>
                </c:pt>
                <c:pt idx="21372">
                  <c:v>0.14596000000000001</c:v>
                </c:pt>
                <c:pt idx="21373">
                  <c:v>0.144899</c:v>
                </c:pt>
                <c:pt idx="21374">
                  <c:v>0.14383599999999999</c:v>
                </c:pt>
                <c:pt idx="21375">
                  <c:v>0.14277000000000001</c:v>
                </c:pt>
                <c:pt idx="21376">
                  <c:v>0.141704</c:v>
                </c:pt>
                <c:pt idx="21377">
                  <c:v>0.14063999999999999</c:v>
                </c:pt>
                <c:pt idx="21378">
                  <c:v>0.13957900000000001</c:v>
                </c:pt>
                <c:pt idx="21379">
                  <c:v>0.13852400000000001</c:v>
                </c:pt>
                <c:pt idx="21380">
                  <c:v>0.13747699999999999</c:v>
                </c:pt>
                <c:pt idx="21381">
                  <c:v>0.136438</c:v>
                </c:pt>
                <c:pt idx="21382">
                  <c:v>0.135409</c:v>
                </c:pt>
                <c:pt idx="21383">
                  <c:v>0.13439200000000001</c:v>
                </c:pt>
                <c:pt idx="21384">
                  <c:v>0.13338700000000001</c:v>
                </c:pt>
                <c:pt idx="21385">
                  <c:v>0.13239500000000001</c:v>
                </c:pt>
                <c:pt idx="21386">
                  <c:v>0.13141900000000001</c:v>
                </c:pt>
                <c:pt idx="21387">
                  <c:v>0.13045899999999999</c:v>
                </c:pt>
                <c:pt idx="21388">
                  <c:v>0.12951599999999999</c:v>
                </c:pt>
                <c:pt idx="21389">
                  <c:v>0.12859000000000001</c:v>
                </c:pt>
                <c:pt idx="21390">
                  <c:v>0.12768299999999999</c:v>
                </c:pt>
                <c:pt idx="21391">
                  <c:v>0.12679399999999999</c:v>
                </c:pt>
                <c:pt idx="21392">
                  <c:v>0.12592600000000001</c:v>
                </c:pt>
                <c:pt idx="21393">
                  <c:v>0.125081</c:v>
                </c:pt>
                <c:pt idx="21394">
                  <c:v>0.12425899999999999</c:v>
                </c:pt>
                <c:pt idx="21395">
                  <c:v>0.123461</c:v>
                </c:pt>
                <c:pt idx="21396">
                  <c:v>0.122686</c:v>
                </c:pt>
                <c:pt idx="21397">
                  <c:v>0.121936</c:v>
                </c:pt>
                <c:pt idx="21398">
                  <c:v>0.12121</c:v>
                </c:pt>
                <c:pt idx="21399">
                  <c:v>0.12051000000000001</c:v>
                </c:pt>
                <c:pt idx="21400">
                  <c:v>0.119835</c:v>
                </c:pt>
                <c:pt idx="21401">
                  <c:v>0.119184</c:v>
                </c:pt>
                <c:pt idx="21402">
                  <c:v>0.118559</c:v>
                </c:pt>
                <c:pt idx="21403">
                  <c:v>0.11796</c:v>
                </c:pt>
                <c:pt idx="21404">
                  <c:v>0.117385</c:v>
                </c:pt>
                <c:pt idx="21405">
                  <c:v>0.116837</c:v>
                </c:pt>
                <c:pt idx="21406">
                  <c:v>0.116315</c:v>
                </c:pt>
                <c:pt idx="21407">
                  <c:v>0.11581900000000001</c:v>
                </c:pt>
                <c:pt idx="21408">
                  <c:v>0.115351</c:v>
                </c:pt>
                <c:pt idx="21409">
                  <c:v>0.11491</c:v>
                </c:pt>
                <c:pt idx="21410">
                  <c:v>0.114493</c:v>
                </c:pt>
                <c:pt idx="21411">
                  <c:v>0.11409900000000001</c:v>
                </c:pt>
                <c:pt idx="21412">
                  <c:v>0.11372699999999999</c:v>
                </c:pt>
                <c:pt idx="21413">
                  <c:v>0.113376</c:v>
                </c:pt>
                <c:pt idx="21414">
                  <c:v>0.11304400000000001</c:v>
                </c:pt>
                <c:pt idx="21415">
                  <c:v>0.112732</c:v>
                </c:pt>
                <c:pt idx="21416">
                  <c:v>0.11244</c:v>
                </c:pt>
                <c:pt idx="21417">
                  <c:v>0.112166</c:v>
                </c:pt>
                <c:pt idx="21418">
                  <c:v>0.11191</c:v>
                </c:pt>
                <c:pt idx="21419">
                  <c:v>0.111669</c:v>
                </c:pt>
                <c:pt idx="21420">
                  <c:v>0.111441</c:v>
                </c:pt>
                <c:pt idx="21421">
                  <c:v>0.11122799999999999</c:v>
                </c:pt>
                <c:pt idx="21422">
                  <c:v>0.111027</c:v>
                </c:pt>
                <c:pt idx="21423">
                  <c:v>0.11083899999999999</c:v>
                </c:pt>
                <c:pt idx="21424">
                  <c:v>0.110664</c:v>
                </c:pt>
                <c:pt idx="21425">
                  <c:v>0.1105</c:v>
                </c:pt>
                <c:pt idx="21426">
                  <c:v>0.110347</c:v>
                </c:pt>
                <c:pt idx="21427">
                  <c:v>0.110204</c:v>
                </c:pt>
                <c:pt idx="21428">
                  <c:v>0.110068</c:v>
                </c:pt>
                <c:pt idx="21429">
                  <c:v>0.10994</c:v>
                </c:pt>
                <c:pt idx="21430">
                  <c:v>0.109817</c:v>
                </c:pt>
                <c:pt idx="21431">
                  <c:v>0.10970100000000001</c:v>
                </c:pt>
                <c:pt idx="21432">
                  <c:v>0.10959199999999999</c:v>
                </c:pt>
                <c:pt idx="21433">
                  <c:v>0.109489</c:v>
                </c:pt>
                <c:pt idx="21434">
                  <c:v>0.109392</c:v>
                </c:pt>
                <c:pt idx="21435">
                  <c:v>0.109295</c:v>
                </c:pt>
                <c:pt idx="21436">
                  <c:v>0.109198</c:v>
                </c:pt>
                <c:pt idx="21437">
                  <c:v>0.1091</c:v>
                </c:pt>
                <c:pt idx="21438">
                  <c:v>0.108998</c:v>
                </c:pt>
                <c:pt idx="21439">
                  <c:v>0.108891</c:v>
                </c:pt>
                <c:pt idx="21440">
                  <c:v>0.108777</c:v>
                </c:pt>
                <c:pt idx="21441">
                  <c:v>0.108654</c:v>
                </c:pt>
                <c:pt idx="21442">
                  <c:v>0.10852100000000001</c:v>
                </c:pt>
                <c:pt idx="21443">
                  <c:v>0.108375</c:v>
                </c:pt>
                <c:pt idx="21444">
                  <c:v>0.10821500000000001</c:v>
                </c:pt>
                <c:pt idx="21445">
                  <c:v>0.10804</c:v>
                </c:pt>
                <c:pt idx="21446">
                  <c:v>0.107848</c:v>
                </c:pt>
                <c:pt idx="21447">
                  <c:v>0.107636</c:v>
                </c:pt>
                <c:pt idx="21448">
                  <c:v>0.107404</c:v>
                </c:pt>
                <c:pt idx="21449">
                  <c:v>0.10715</c:v>
                </c:pt>
                <c:pt idx="21450">
                  <c:v>0.106873</c:v>
                </c:pt>
                <c:pt idx="21451">
                  <c:v>0.106571</c:v>
                </c:pt>
                <c:pt idx="21452">
                  <c:v>0.10624400000000001</c:v>
                </c:pt>
                <c:pt idx="21453">
                  <c:v>0.10589</c:v>
                </c:pt>
                <c:pt idx="21454">
                  <c:v>0.105508</c:v>
                </c:pt>
                <c:pt idx="21455">
                  <c:v>0.105097</c:v>
                </c:pt>
                <c:pt idx="21456">
                  <c:v>0.104655</c:v>
                </c:pt>
                <c:pt idx="21457">
                  <c:v>0.104181</c:v>
                </c:pt>
                <c:pt idx="21458">
                  <c:v>0.103674</c:v>
                </c:pt>
                <c:pt idx="21459">
                  <c:v>0.103132</c:v>
                </c:pt>
                <c:pt idx="21460">
                  <c:v>0.10255400000000001</c:v>
                </c:pt>
                <c:pt idx="21461">
                  <c:v>0.101938</c:v>
                </c:pt>
                <c:pt idx="21462">
                  <c:v>0.101283</c:v>
                </c:pt>
                <c:pt idx="21463">
                  <c:v>0.100587</c:v>
                </c:pt>
                <c:pt idx="21464">
                  <c:v>9.9850800000000003E-2</c:v>
                </c:pt>
                <c:pt idx="21465">
                  <c:v>9.9073300000000003E-2</c:v>
                </c:pt>
                <c:pt idx="21466">
                  <c:v>9.82542E-2</c:v>
                </c:pt>
                <c:pt idx="21467">
                  <c:v>9.7392300000000001E-2</c:v>
                </c:pt>
                <c:pt idx="21468">
                  <c:v>9.6486000000000002E-2</c:v>
                </c:pt>
                <c:pt idx="21469">
                  <c:v>9.5534499999999994E-2</c:v>
                </c:pt>
                <c:pt idx="21470">
                  <c:v>9.4537700000000002E-2</c:v>
                </c:pt>
                <c:pt idx="21471">
                  <c:v>9.3495400000000006E-2</c:v>
                </c:pt>
                <c:pt idx="21472">
                  <c:v>9.2406799999999997E-2</c:v>
                </c:pt>
                <c:pt idx="21473">
                  <c:v>9.12718E-2</c:v>
                </c:pt>
                <c:pt idx="21474">
                  <c:v>9.0090000000000003E-2</c:v>
                </c:pt>
                <c:pt idx="21475">
                  <c:v>8.8861700000000002E-2</c:v>
                </c:pt>
                <c:pt idx="21476">
                  <c:v>8.7586800000000006E-2</c:v>
                </c:pt>
                <c:pt idx="21477">
                  <c:v>8.6265400000000006E-2</c:v>
                </c:pt>
                <c:pt idx="21478">
                  <c:v>8.4897100000000003E-2</c:v>
                </c:pt>
                <c:pt idx="21479">
                  <c:v>8.3482299999999995E-2</c:v>
                </c:pt>
                <c:pt idx="21480">
                  <c:v>8.2022399999999995E-2</c:v>
                </c:pt>
                <c:pt idx="21481">
                  <c:v>8.0518699999999999E-2</c:v>
                </c:pt>
                <c:pt idx="21482">
                  <c:v>7.8971799999999995E-2</c:v>
                </c:pt>
                <c:pt idx="21483">
                  <c:v>7.7382199999999998E-2</c:v>
                </c:pt>
                <c:pt idx="21484">
                  <c:v>7.5750799999999993E-2</c:v>
                </c:pt>
                <c:pt idx="21485">
                  <c:v>7.4078500000000005E-2</c:v>
                </c:pt>
                <c:pt idx="21486">
                  <c:v>7.2366799999999995E-2</c:v>
                </c:pt>
                <c:pt idx="21487">
                  <c:v>7.0616799999999993E-2</c:v>
                </c:pt>
                <c:pt idx="21488">
                  <c:v>6.8830100000000005E-2</c:v>
                </c:pt>
                <c:pt idx="21489">
                  <c:v>6.7008200000000004E-2</c:v>
                </c:pt>
                <c:pt idx="21490">
                  <c:v>6.5152399999999999E-2</c:v>
                </c:pt>
                <c:pt idx="21491">
                  <c:v>6.3264000000000001E-2</c:v>
                </c:pt>
                <c:pt idx="21492">
                  <c:v>6.1344799999999998E-2</c:v>
                </c:pt>
                <c:pt idx="21493">
                  <c:v>5.9396999999999998E-2</c:v>
                </c:pt>
                <c:pt idx="21494">
                  <c:v>5.7422899999999999E-2</c:v>
                </c:pt>
                <c:pt idx="21495">
                  <c:v>5.5424899999999999E-2</c:v>
                </c:pt>
                <c:pt idx="21496">
                  <c:v>5.3404699999999999E-2</c:v>
                </c:pt>
                <c:pt idx="21497">
                  <c:v>5.1363899999999997E-2</c:v>
                </c:pt>
                <c:pt idx="21498">
                  <c:v>4.9304399999999998E-2</c:v>
                </c:pt>
                <c:pt idx="21499">
                  <c:v>4.7229199999999999E-2</c:v>
                </c:pt>
                <c:pt idx="21500">
                  <c:v>4.5141399999999998E-2</c:v>
                </c:pt>
                <c:pt idx="21501">
                  <c:v>4.3043999999999999E-2</c:v>
                </c:pt>
                <c:pt idx="21502">
                  <c:v>4.0939900000000001E-2</c:v>
                </c:pt>
                <c:pt idx="21503">
                  <c:v>3.8832600000000002E-2</c:v>
                </c:pt>
                <c:pt idx="21504">
                  <c:v>3.67257E-2</c:v>
                </c:pt>
                <c:pt idx="21505">
                  <c:v>3.4622E-2</c:v>
                </c:pt>
                <c:pt idx="21506">
                  <c:v>3.2523299999999998E-2</c:v>
                </c:pt>
                <c:pt idx="21507">
                  <c:v>3.04321E-2</c:v>
                </c:pt>
                <c:pt idx="21508">
                  <c:v>2.8351899999999999E-2</c:v>
                </c:pt>
                <c:pt idx="21509">
                  <c:v>2.6286199999999999E-2</c:v>
                </c:pt>
                <c:pt idx="21510">
                  <c:v>2.4238300000000001E-2</c:v>
                </c:pt>
                <c:pt idx="21511">
                  <c:v>2.22112E-2</c:v>
                </c:pt>
                <c:pt idx="21512">
                  <c:v>2.02086E-2</c:v>
                </c:pt>
                <c:pt idx="21513">
                  <c:v>1.8234199999999999E-2</c:v>
                </c:pt>
                <c:pt idx="21514">
                  <c:v>1.6291300000000002E-2</c:v>
                </c:pt>
                <c:pt idx="21515">
                  <c:v>1.4382499999999999E-2</c:v>
                </c:pt>
                <c:pt idx="21516">
                  <c:v>1.25104E-2</c:v>
                </c:pt>
                <c:pt idx="21517">
                  <c:v>1.06789E-2</c:v>
                </c:pt>
                <c:pt idx="21518" formatCode="0.00E+00">
                  <c:v>8.8929100000000004E-3</c:v>
                </c:pt>
                <c:pt idx="21519" formatCode="0.00E+00">
                  <c:v>7.1579699999999996E-3</c:v>
                </c:pt>
                <c:pt idx="21520" formatCode="0.00E+00">
                  <c:v>5.4786799999999997E-3</c:v>
                </c:pt>
                <c:pt idx="21521" formatCode="0.00E+00">
                  <c:v>3.8562700000000002E-3</c:v>
                </c:pt>
                <c:pt idx="21522" formatCode="0.00E+00">
                  <c:v>2.2907000000000001E-3</c:v>
                </c:pt>
                <c:pt idx="21523" formatCode="0.00E+00">
                  <c:v>7.8404699999999996E-4</c:v>
                </c:pt>
                <c:pt idx="21524" formatCode="0.00E+00">
                  <c:v>-6.6025999999999997E-4</c:v>
                </c:pt>
                <c:pt idx="21525" formatCode="0.00E+00">
                  <c:v>-2.0396400000000001E-3</c:v>
                </c:pt>
                <c:pt idx="21526" formatCode="0.00E+00">
                  <c:v>-3.3522199999999999E-3</c:v>
                </c:pt>
                <c:pt idx="21527" formatCode="0.00E+00">
                  <c:v>-4.5955299999999996E-3</c:v>
                </c:pt>
                <c:pt idx="21528" formatCode="0.00E+00">
                  <c:v>-5.76634E-3</c:v>
                </c:pt>
                <c:pt idx="21529" formatCode="0.00E+00">
                  <c:v>-6.8616900000000002E-3</c:v>
                </c:pt>
                <c:pt idx="21530" formatCode="0.00E+00">
                  <c:v>-7.8797899999999994E-3</c:v>
                </c:pt>
                <c:pt idx="21531" formatCode="0.00E+00">
                  <c:v>-8.8192500000000007E-3</c:v>
                </c:pt>
                <c:pt idx="21532" formatCode="0.00E+00">
                  <c:v>-9.6781999999999997E-3</c:v>
                </c:pt>
                <c:pt idx="21533">
                  <c:v>-1.04545E-2</c:v>
                </c:pt>
                <c:pt idx="21534">
                  <c:v>-1.1146700000000001E-2</c:v>
                </c:pt>
                <c:pt idx="21535">
                  <c:v>-1.1753899999999999E-2</c:v>
                </c:pt>
                <c:pt idx="21536">
                  <c:v>-1.22749E-2</c:v>
                </c:pt>
                <c:pt idx="21537">
                  <c:v>-1.27072E-2</c:v>
                </c:pt>
                <c:pt idx="21538">
                  <c:v>-1.3049E-2</c:v>
                </c:pt>
                <c:pt idx="21539">
                  <c:v>-1.32993E-2</c:v>
                </c:pt>
                <c:pt idx="21540">
                  <c:v>-1.3456900000000001E-2</c:v>
                </c:pt>
                <c:pt idx="21541">
                  <c:v>-1.3520300000000001E-2</c:v>
                </c:pt>
                <c:pt idx="21542">
                  <c:v>-1.3487900000000001E-2</c:v>
                </c:pt>
                <c:pt idx="21543">
                  <c:v>-1.3358999999999999E-2</c:v>
                </c:pt>
                <c:pt idx="21544">
                  <c:v>-1.3132899999999999E-2</c:v>
                </c:pt>
                <c:pt idx="21545">
                  <c:v>-1.2809600000000001E-2</c:v>
                </c:pt>
                <c:pt idx="21546">
                  <c:v>-1.23889E-2</c:v>
                </c:pt>
                <c:pt idx="21547">
                  <c:v>-1.18707E-2</c:v>
                </c:pt>
                <c:pt idx="21548">
                  <c:v>-1.1254699999999999E-2</c:v>
                </c:pt>
                <c:pt idx="21549">
                  <c:v>-1.0540600000000001E-2</c:v>
                </c:pt>
                <c:pt idx="21550" formatCode="0.00E+00">
                  <c:v>-9.72838E-3</c:v>
                </c:pt>
                <c:pt idx="21551" formatCode="0.00E+00">
                  <c:v>-8.8190899999999999E-3</c:v>
                </c:pt>
                <c:pt idx="21552" formatCode="0.00E+00">
                  <c:v>-7.8139300000000002E-3</c:v>
                </c:pt>
                <c:pt idx="21553" formatCode="0.00E+00">
                  <c:v>-6.7139599999999997E-3</c:v>
                </c:pt>
                <c:pt idx="21554" formatCode="0.00E+00">
                  <c:v>-5.5200400000000004E-3</c:v>
                </c:pt>
                <c:pt idx="21555" formatCode="0.00E+00">
                  <c:v>-4.2332999999999997E-3</c:v>
                </c:pt>
                <c:pt idx="21556" formatCode="0.00E+00">
                  <c:v>-2.8553300000000001E-3</c:v>
                </c:pt>
                <c:pt idx="21557" formatCode="0.00E+00">
                  <c:v>-1.38787E-3</c:v>
                </c:pt>
                <c:pt idx="21558" formatCode="0.00E+00">
                  <c:v>1.6714E-4</c:v>
                </c:pt>
                <c:pt idx="21559" formatCode="0.00E+00">
                  <c:v>1.8073099999999999E-3</c:v>
                </c:pt>
                <c:pt idx="21560" formatCode="0.00E+00">
                  <c:v>3.5302300000000001E-3</c:v>
                </c:pt>
                <c:pt idx="21561" formatCode="0.00E+00">
                  <c:v>5.3340899999999997E-3</c:v>
                </c:pt>
                <c:pt idx="21562" formatCode="0.00E+00">
                  <c:v>7.2173000000000003E-3</c:v>
                </c:pt>
                <c:pt idx="21563" formatCode="0.00E+00">
                  <c:v>9.1775999999999993E-3</c:v>
                </c:pt>
                <c:pt idx="21564">
                  <c:v>1.1212099999999999E-2</c:v>
                </c:pt>
                <c:pt idx="21565">
                  <c:v>1.3317600000000001E-2</c:v>
                </c:pt>
                <c:pt idx="21566">
                  <c:v>1.54909E-2</c:v>
                </c:pt>
                <c:pt idx="21567">
                  <c:v>1.7729100000000001E-2</c:v>
                </c:pt>
                <c:pt idx="21568">
                  <c:v>2.00298E-2</c:v>
                </c:pt>
                <c:pt idx="21569">
                  <c:v>2.23906E-2</c:v>
                </c:pt>
                <c:pt idx="21570">
                  <c:v>2.48086E-2</c:v>
                </c:pt>
                <c:pt idx="21571">
                  <c:v>2.7280499999999999E-2</c:v>
                </c:pt>
                <c:pt idx="21572">
                  <c:v>2.9802499999999999E-2</c:v>
                </c:pt>
                <c:pt idx="21573">
                  <c:v>3.23716E-2</c:v>
                </c:pt>
                <c:pt idx="21574">
                  <c:v>3.4984700000000001E-2</c:v>
                </c:pt>
                <c:pt idx="21575">
                  <c:v>3.7637999999999998E-2</c:v>
                </c:pt>
                <c:pt idx="21576">
                  <c:v>4.0327700000000001E-2</c:v>
                </c:pt>
                <c:pt idx="21577">
                  <c:v>4.3049799999999999E-2</c:v>
                </c:pt>
                <c:pt idx="21578">
                  <c:v>4.5800399999999998E-2</c:v>
                </c:pt>
                <c:pt idx="21579">
                  <c:v>4.8576099999999997E-2</c:v>
                </c:pt>
                <c:pt idx="21580">
                  <c:v>5.1373299999999997E-2</c:v>
                </c:pt>
                <c:pt idx="21581">
                  <c:v>5.4189599999999997E-2</c:v>
                </c:pt>
                <c:pt idx="21582">
                  <c:v>5.7022000000000003E-2</c:v>
                </c:pt>
                <c:pt idx="21583">
                  <c:v>5.9866599999999999E-2</c:v>
                </c:pt>
                <c:pt idx="21584">
                  <c:v>6.2718499999999996E-2</c:v>
                </c:pt>
                <c:pt idx="21585">
                  <c:v>6.5573300000000001E-2</c:v>
                </c:pt>
                <c:pt idx="21586">
                  <c:v>6.8426899999999999E-2</c:v>
                </c:pt>
                <c:pt idx="21587">
                  <c:v>7.1275199999999997E-2</c:v>
                </c:pt>
                <c:pt idx="21588">
                  <c:v>7.4113999999999999E-2</c:v>
                </c:pt>
                <c:pt idx="21589">
                  <c:v>7.6939499999999994E-2</c:v>
                </c:pt>
                <c:pt idx="21590">
                  <c:v>7.9749E-2</c:v>
                </c:pt>
                <c:pt idx="21591">
                  <c:v>8.2539799999999997E-2</c:v>
                </c:pt>
                <c:pt idx="21592">
                  <c:v>8.5308499999999995E-2</c:v>
                </c:pt>
                <c:pt idx="21593">
                  <c:v>8.8051199999999996E-2</c:v>
                </c:pt>
                <c:pt idx="21594">
                  <c:v>9.0763999999999997E-2</c:v>
                </c:pt>
                <c:pt idx="21595">
                  <c:v>9.3443399999999996E-2</c:v>
                </c:pt>
                <c:pt idx="21596">
                  <c:v>9.6085900000000002E-2</c:v>
                </c:pt>
                <c:pt idx="21597">
                  <c:v>9.86871E-2</c:v>
                </c:pt>
                <c:pt idx="21598">
                  <c:v>0.101242</c:v>
                </c:pt>
                <c:pt idx="21599">
                  <c:v>0.10374700000000001</c:v>
                </c:pt>
                <c:pt idx="21600">
                  <c:v>0.1062</c:v>
                </c:pt>
                <c:pt idx="21601">
                  <c:v>0.108598</c:v>
                </c:pt>
                <c:pt idx="21602">
                  <c:v>0.110939</c:v>
                </c:pt>
                <c:pt idx="21603">
                  <c:v>0.11322</c:v>
                </c:pt>
                <c:pt idx="21604">
                  <c:v>0.115437</c:v>
                </c:pt>
                <c:pt idx="21605">
                  <c:v>0.117589</c:v>
                </c:pt>
                <c:pt idx="21606">
                  <c:v>0.119672</c:v>
                </c:pt>
                <c:pt idx="21607">
                  <c:v>0.121684</c:v>
                </c:pt>
                <c:pt idx="21608">
                  <c:v>0.12362099999999999</c:v>
                </c:pt>
                <c:pt idx="21609">
                  <c:v>0.12548100000000001</c:v>
                </c:pt>
                <c:pt idx="21610">
                  <c:v>0.12726100000000001</c:v>
                </c:pt>
                <c:pt idx="21611">
                  <c:v>0.12895999999999999</c:v>
                </c:pt>
                <c:pt idx="21612">
                  <c:v>0.130575</c:v>
                </c:pt>
                <c:pt idx="21613">
                  <c:v>0.132106</c:v>
                </c:pt>
                <c:pt idx="21614">
                  <c:v>0.13355</c:v>
                </c:pt>
                <c:pt idx="21615">
                  <c:v>0.134906</c:v>
                </c:pt>
                <c:pt idx="21616">
                  <c:v>0.13617299999999999</c:v>
                </c:pt>
                <c:pt idx="21617">
                  <c:v>0.137349</c:v>
                </c:pt>
                <c:pt idx="21618">
                  <c:v>0.138433</c:v>
                </c:pt>
                <c:pt idx="21619">
                  <c:v>0.13942299999999999</c:v>
                </c:pt>
                <c:pt idx="21620">
                  <c:v>0.140318</c:v>
                </c:pt>
                <c:pt idx="21621">
                  <c:v>0.14111899999999999</c:v>
                </c:pt>
                <c:pt idx="21622">
                  <c:v>0.14182400000000001</c:v>
                </c:pt>
                <c:pt idx="21623">
                  <c:v>0.14243500000000001</c:v>
                </c:pt>
                <c:pt idx="21624">
                  <c:v>0.14294999999999999</c:v>
                </c:pt>
                <c:pt idx="21625">
                  <c:v>0.143369</c:v>
                </c:pt>
                <c:pt idx="21626">
                  <c:v>0.14369100000000001</c:v>
                </c:pt>
                <c:pt idx="21627">
                  <c:v>0.14391599999999999</c:v>
                </c:pt>
                <c:pt idx="21628">
                  <c:v>0.144042</c:v>
                </c:pt>
                <c:pt idx="21629">
                  <c:v>0.14407</c:v>
                </c:pt>
                <c:pt idx="21630">
                  <c:v>0.14400199999999999</c:v>
                </c:pt>
                <c:pt idx="21631">
                  <c:v>0.14383899999999999</c:v>
                </c:pt>
                <c:pt idx="21632">
                  <c:v>0.14358099999999999</c:v>
                </c:pt>
                <c:pt idx="21633">
                  <c:v>0.143229</c:v>
                </c:pt>
                <c:pt idx="21634">
                  <c:v>0.14278299999999999</c:v>
                </c:pt>
                <c:pt idx="21635">
                  <c:v>0.14224500000000001</c:v>
                </c:pt>
                <c:pt idx="21636">
                  <c:v>0.14161799999999999</c:v>
                </c:pt>
                <c:pt idx="21637">
                  <c:v>0.140902</c:v>
                </c:pt>
                <c:pt idx="21638">
                  <c:v>0.140098</c:v>
                </c:pt>
                <c:pt idx="21639">
                  <c:v>0.139207</c:v>
                </c:pt>
                <c:pt idx="21640">
                  <c:v>0.13822999999999999</c:v>
                </c:pt>
                <c:pt idx="21641">
                  <c:v>0.13716800000000001</c:v>
                </c:pt>
                <c:pt idx="21642">
                  <c:v>0.13602400000000001</c:v>
                </c:pt>
                <c:pt idx="21643">
                  <c:v>0.134798</c:v>
                </c:pt>
                <c:pt idx="21644">
                  <c:v>0.133493</c:v>
                </c:pt>
                <c:pt idx="21645">
                  <c:v>0.13211100000000001</c:v>
                </c:pt>
                <c:pt idx="21646">
                  <c:v>0.13065399999999999</c:v>
                </c:pt>
                <c:pt idx="21647">
                  <c:v>0.12912299999999999</c:v>
                </c:pt>
                <c:pt idx="21648">
                  <c:v>0.12751999999999999</c:v>
                </c:pt>
                <c:pt idx="21649">
                  <c:v>0.12584600000000001</c:v>
                </c:pt>
                <c:pt idx="21650">
                  <c:v>0.12410400000000001</c:v>
                </c:pt>
                <c:pt idx="21651">
                  <c:v>0.122294</c:v>
                </c:pt>
                <c:pt idx="21652">
                  <c:v>0.120419</c:v>
                </c:pt>
                <c:pt idx="21653">
                  <c:v>0.11848400000000001</c:v>
                </c:pt>
                <c:pt idx="21654">
                  <c:v>0.116492</c:v>
                </c:pt>
                <c:pt idx="21655">
                  <c:v>0.114444</c:v>
                </c:pt>
                <c:pt idx="21656">
                  <c:v>0.112344</c:v>
                </c:pt>
                <c:pt idx="21657">
                  <c:v>0.110194</c:v>
                </c:pt>
                <c:pt idx="21658">
                  <c:v>0.10799499999999999</c:v>
                </c:pt>
                <c:pt idx="21659">
                  <c:v>0.105752</c:v>
                </c:pt>
                <c:pt idx="21660">
                  <c:v>0.103465</c:v>
                </c:pt>
                <c:pt idx="21661">
                  <c:v>0.101136</c:v>
                </c:pt>
                <c:pt idx="21662">
                  <c:v>9.87677E-2</c:v>
                </c:pt>
                <c:pt idx="21663">
                  <c:v>9.6362000000000003E-2</c:v>
                </c:pt>
                <c:pt idx="21664">
                  <c:v>9.3922400000000003E-2</c:v>
                </c:pt>
                <c:pt idx="21665">
                  <c:v>9.1451500000000005E-2</c:v>
                </c:pt>
                <c:pt idx="21666">
                  <c:v>8.8952100000000006E-2</c:v>
                </c:pt>
                <c:pt idx="21667">
                  <c:v>8.6427400000000001E-2</c:v>
                </c:pt>
                <c:pt idx="21668">
                  <c:v>8.3880499999999997E-2</c:v>
                </c:pt>
                <c:pt idx="21669">
                  <c:v>8.1313700000000003E-2</c:v>
                </c:pt>
                <c:pt idx="21670">
                  <c:v>7.8729300000000002E-2</c:v>
                </c:pt>
                <c:pt idx="21671">
                  <c:v>7.6129299999999997E-2</c:v>
                </c:pt>
                <c:pt idx="21672">
                  <c:v>7.35156E-2</c:v>
                </c:pt>
                <c:pt idx="21673">
                  <c:v>7.0890400000000006E-2</c:v>
                </c:pt>
                <c:pt idx="21674">
                  <c:v>6.82561E-2</c:v>
                </c:pt>
                <c:pt idx="21675">
                  <c:v>6.5614900000000004E-2</c:v>
                </c:pt>
                <c:pt idx="21676">
                  <c:v>6.29691E-2</c:v>
                </c:pt>
                <c:pt idx="21677">
                  <c:v>6.0321399999999997E-2</c:v>
                </c:pt>
                <c:pt idx="21678">
                  <c:v>5.7673799999999997E-2</c:v>
                </c:pt>
                <c:pt idx="21679">
                  <c:v>5.5028399999999998E-2</c:v>
                </c:pt>
                <c:pt idx="21680">
                  <c:v>5.2387700000000002E-2</c:v>
                </c:pt>
                <c:pt idx="21681">
                  <c:v>4.9754699999999999E-2</c:v>
                </c:pt>
                <c:pt idx="21682">
                  <c:v>4.7132399999999998E-2</c:v>
                </c:pt>
                <c:pt idx="21683">
                  <c:v>4.4523100000000003E-2</c:v>
                </c:pt>
                <c:pt idx="21684">
                  <c:v>4.19292E-2</c:v>
                </c:pt>
                <c:pt idx="21685">
                  <c:v>3.9352999999999999E-2</c:v>
                </c:pt>
                <c:pt idx="21686">
                  <c:v>3.6795799999999997E-2</c:v>
                </c:pt>
                <c:pt idx="21687">
                  <c:v>3.4259199999999997E-2</c:v>
                </c:pt>
                <c:pt idx="21688">
                  <c:v>3.1745299999999997E-2</c:v>
                </c:pt>
                <c:pt idx="21689">
                  <c:v>2.9255799999999998E-2</c:v>
                </c:pt>
                <c:pt idx="21690">
                  <c:v>2.6792E-2</c:v>
                </c:pt>
                <c:pt idx="21691">
                  <c:v>2.4355499999999999E-2</c:v>
                </c:pt>
                <c:pt idx="21692">
                  <c:v>2.1948100000000002E-2</c:v>
                </c:pt>
                <c:pt idx="21693">
                  <c:v>1.9571499999999999E-2</c:v>
                </c:pt>
                <c:pt idx="21694">
                  <c:v>1.7226700000000001E-2</c:v>
                </c:pt>
                <c:pt idx="21695">
                  <c:v>1.49152E-2</c:v>
                </c:pt>
                <c:pt idx="21696">
                  <c:v>1.26395E-2</c:v>
                </c:pt>
                <c:pt idx="21697">
                  <c:v>1.04019E-2</c:v>
                </c:pt>
                <c:pt idx="21698" formatCode="0.00E+00">
                  <c:v>8.2051999999999993E-3</c:v>
                </c:pt>
                <c:pt idx="21699" formatCode="0.00E+00">
                  <c:v>6.0513099999999998E-3</c:v>
                </c:pt>
                <c:pt idx="21700" formatCode="0.00E+00">
                  <c:v>3.9412800000000001E-3</c:v>
                </c:pt>
                <c:pt idx="21701" formatCode="0.00E+00">
                  <c:v>1.8752199999999999E-3</c:v>
                </c:pt>
                <c:pt idx="21702" formatCode="0.00E+00">
                  <c:v>-1.4712699999999999E-4</c:v>
                </c:pt>
                <c:pt idx="21703" formatCode="0.00E+00">
                  <c:v>-2.1253299999999999E-3</c:v>
                </c:pt>
                <c:pt idx="21704" formatCode="0.00E+00">
                  <c:v>-4.0575300000000002E-3</c:v>
                </c:pt>
                <c:pt idx="21705" formatCode="0.00E+00">
                  <c:v>-5.9412199999999997E-3</c:v>
                </c:pt>
                <c:pt idx="21706" formatCode="0.00E+00">
                  <c:v>-7.7742000000000002E-3</c:v>
                </c:pt>
                <c:pt idx="21707" formatCode="0.00E+00">
                  <c:v>-9.5546099999999998E-3</c:v>
                </c:pt>
                <c:pt idx="21708">
                  <c:v>-1.1281599999999999E-2</c:v>
                </c:pt>
                <c:pt idx="21709">
                  <c:v>-1.29563E-2</c:v>
                </c:pt>
                <c:pt idx="21710">
                  <c:v>-1.4580299999999999E-2</c:v>
                </c:pt>
                <c:pt idx="21711">
                  <c:v>-1.6153299999999999E-2</c:v>
                </c:pt>
                <c:pt idx="21712">
                  <c:v>-1.7675099999999999E-2</c:v>
                </c:pt>
                <c:pt idx="21713">
                  <c:v>-1.9146300000000002E-2</c:v>
                </c:pt>
                <c:pt idx="21714">
                  <c:v>-2.0566999999999998E-2</c:v>
                </c:pt>
                <c:pt idx="21715">
                  <c:v>-2.1936199999999999E-2</c:v>
                </c:pt>
                <c:pt idx="21716">
                  <c:v>-2.3252399999999999E-2</c:v>
                </c:pt>
                <c:pt idx="21717">
                  <c:v>-2.4515499999999999E-2</c:v>
                </c:pt>
                <c:pt idx="21718">
                  <c:v>-2.5726200000000001E-2</c:v>
                </c:pt>
                <c:pt idx="21719">
                  <c:v>-2.6885599999999999E-2</c:v>
                </c:pt>
                <c:pt idx="21720">
                  <c:v>-2.79949E-2</c:v>
                </c:pt>
                <c:pt idx="21721">
                  <c:v>-2.9054900000000002E-2</c:v>
                </c:pt>
                <c:pt idx="21722">
                  <c:v>-3.0065600000000001E-2</c:v>
                </c:pt>
                <c:pt idx="21723">
                  <c:v>-3.1027900000000001E-2</c:v>
                </c:pt>
                <c:pt idx="21724">
                  <c:v>-3.19428E-2</c:v>
                </c:pt>
                <c:pt idx="21725">
                  <c:v>-3.2810300000000001E-2</c:v>
                </c:pt>
                <c:pt idx="21726">
                  <c:v>-3.3630800000000002E-2</c:v>
                </c:pt>
                <c:pt idx="21727">
                  <c:v>-3.44053E-2</c:v>
                </c:pt>
                <c:pt idx="21728">
                  <c:v>-3.5134400000000003E-2</c:v>
                </c:pt>
                <c:pt idx="21729">
                  <c:v>-3.5818299999999997E-2</c:v>
                </c:pt>
                <c:pt idx="21730">
                  <c:v>-3.6457799999999999E-2</c:v>
                </c:pt>
                <c:pt idx="21731">
                  <c:v>-3.7055299999999999E-2</c:v>
                </c:pt>
                <c:pt idx="21732">
                  <c:v>-3.7613300000000002E-2</c:v>
                </c:pt>
                <c:pt idx="21733">
                  <c:v>-3.8133399999999998E-2</c:v>
                </c:pt>
                <c:pt idx="21734">
                  <c:v>-3.8617400000000003E-2</c:v>
                </c:pt>
                <c:pt idx="21735">
                  <c:v>-3.90671E-2</c:v>
                </c:pt>
                <c:pt idx="21736">
                  <c:v>-3.9484199999999997E-2</c:v>
                </c:pt>
                <c:pt idx="21737">
                  <c:v>-3.9870200000000001E-2</c:v>
                </c:pt>
                <c:pt idx="21738">
                  <c:v>-4.02263E-2</c:v>
                </c:pt>
                <c:pt idx="21739">
                  <c:v>-4.0554E-2</c:v>
                </c:pt>
                <c:pt idx="21740">
                  <c:v>-4.0854599999999998E-2</c:v>
                </c:pt>
                <c:pt idx="21741">
                  <c:v>-4.1129699999999998E-2</c:v>
                </c:pt>
                <c:pt idx="21742">
                  <c:v>-4.1380800000000002E-2</c:v>
                </c:pt>
                <c:pt idx="21743">
                  <c:v>-4.1608100000000002E-2</c:v>
                </c:pt>
                <c:pt idx="21744">
                  <c:v>-4.1811800000000003E-2</c:v>
                </c:pt>
                <c:pt idx="21745">
                  <c:v>-4.19929E-2</c:v>
                </c:pt>
                <c:pt idx="21746">
                  <c:v>-4.2153200000000002E-2</c:v>
                </c:pt>
                <c:pt idx="21747">
                  <c:v>-4.2294100000000001E-2</c:v>
                </c:pt>
                <c:pt idx="21748">
                  <c:v>-4.2416299999999997E-2</c:v>
                </c:pt>
                <c:pt idx="21749">
                  <c:v>-4.25204E-2</c:v>
                </c:pt>
                <c:pt idx="21750">
                  <c:v>-4.2608100000000003E-2</c:v>
                </c:pt>
                <c:pt idx="21751">
                  <c:v>-4.2681299999999998E-2</c:v>
                </c:pt>
                <c:pt idx="21752">
                  <c:v>-4.2741800000000003E-2</c:v>
                </c:pt>
                <c:pt idx="21753">
                  <c:v>-4.2791200000000001E-2</c:v>
                </c:pt>
                <c:pt idx="21754">
                  <c:v>-4.2831300000000003E-2</c:v>
                </c:pt>
                <c:pt idx="21755">
                  <c:v>-4.2863400000000003E-2</c:v>
                </c:pt>
                <c:pt idx="21756">
                  <c:v>-4.2888900000000001E-2</c:v>
                </c:pt>
                <c:pt idx="21757">
                  <c:v>-4.2908399999999999E-2</c:v>
                </c:pt>
                <c:pt idx="21758">
                  <c:v>-4.2923000000000003E-2</c:v>
                </c:pt>
                <c:pt idx="21759">
                  <c:v>-4.2933399999999997E-2</c:v>
                </c:pt>
                <c:pt idx="21760">
                  <c:v>-4.2941100000000003E-2</c:v>
                </c:pt>
                <c:pt idx="21761">
                  <c:v>-4.2947300000000001E-2</c:v>
                </c:pt>
                <c:pt idx="21762">
                  <c:v>-4.2952900000000002E-2</c:v>
                </c:pt>
                <c:pt idx="21763">
                  <c:v>-4.2958999999999997E-2</c:v>
                </c:pt>
                <c:pt idx="21764">
                  <c:v>-4.2966799999999999E-2</c:v>
                </c:pt>
                <c:pt idx="21765">
                  <c:v>-4.2977599999999998E-2</c:v>
                </c:pt>
                <c:pt idx="21766">
                  <c:v>-4.2990899999999999E-2</c:v>
                </c:pt>
                <c:pt idx="21767">
                  <c:v>-4.3005799999999997E-2</c:v>
                </c:pt>
                <c:pt idx="21768">
                  <c:v>-4.3022299999999999E-2</c:v>
                </c:pt>
                <c:pt idx="21769">
                  <c:v>-4.3041999999999997E-2</c:v>
                </c:pt>
                <c:pt idx="21770">
                  <c:v>-4.3065899999999997E-2</c:v>
                </c:pt>
                <c:pt idx="21771">
                  <c:v>-4.3094100000000003E-2</c:v>
                </c:pt>
                <c:pt idx="21772">
                  <c:v>-4.3126499999999998E-2</c:v>
                </c:pt>
                <c:pt idx="21773">
                  <c:v>-4.3163E-2</c:v>
                </c:pt>
                <c:pt idx="21774">
                  <c:v>-4.3203100000000001E-2</c:v>
                </c:pt>
                <c:pt idx="21775">
                  <c:v>-4.32465E-2</c:v>
                </c:pt>
                <c:pt idx="21776">
                  <c:v>-4.3293400000000003E-2</c:v>
                </c:pt>
                <c:pt idx="21777">
                  <c:v>-4.3343199999999998E-2</c:v>
                </c:pt>
                <c:pt idx="21778">
                  <c:v>-4.3394700000000001E-2</c:v>
                </c:pt>
                <c:pt idx="21779">
                  <c:v>-4.3446899999999997E-2</c:v>
                </c:pt>
                <c:pt idx="21780">
                  <c:v>-4.3499799999999998E-2</c:v>
                </c:pt>
                <c:pt idx="21781">
                  <c:v>-4.3554000000000002E-2</c:v>
                </c:pt>
                <c:pt idx="21782">
                  <c:v>-4.3609799999999997E-2</c:v>
                </c:pt>
                <c:pt idx="21783">
                  <c:v>-4.36666E-2</c:v>
                </c:pt>
                <c:pt idx="21784">
                  <c:v>-4.3723699999999997E-2</c:v>
                </c:pt>
                <c:pt idx="21785">
                  <c:v>-4.3780199999999998E-2</c:v>
                </c:pt>
                <c:pt idx="21786">
                  <c:v>-4.3834699999999997E-2</c:v>
                </c:pt>
                <c:pt idx="21787">
                  <c:v>-4.3885E-2</c:v>
                </c:pt>
                <c:pt idx="21788">
                  <c:v>-4.39294E-2</c:v>
                </c:pt>
                <c:pt idx="21789">
                  <c:v>-4.3966699999999997E-2</c:v>
                </c:pt>
                <c:pt idx="21790">
                  <c:v>-4.3995800000000002E-2</c:v>
                </c:pt>
                <c:pt idx="21791">
                  <c:v>-4.4015600000000002E-2</c:v>
                </c:pt>
                <c:pt idx="21792">
                  <c:v>-4.4024899999999999E-2</c:v>
                </c:pt>
                <c:pt idx="21793">
                  <c:v>-4.4022699999999998E-2</c:v>
                </c:pt>
                <c:pt idx="21794">
                  <c:v>-4.40083E-2</c:v>
                </c:pt>
                <c:pt idx="21795">
                  <c:v>-4.3981300000000001E-2</c:v>
                </c:pt>
                <c:pt idx="21796">
                  <c:v>-4.3941099999999997E-2</c:v>
                </c:pt>
                <c:pt idx="21797">
                  <c:v>-4.3886799999999997E-2</c:v>
                </c:pt>
                <c:pt idx="21798">
                  <c:v>-4.3817399999999999E-2</c:v>
                </c:pt>
                <c:pt idx="21799">
                  <c:v>-4.3730999999999999E-2</c:v>
                </c:pt>
                <c:pt idx="21800">
                  <c:v>-4.3625999999999998E-2</c:v>
                </c:pt>
                <c:pt idx="21801">
                  <c:v>-4.3500700000000003E-2</c:v>
                </c:pt>
                <c:pt idx="21802">
                  <c:v>-4.3353799999999998E-2</c:v>
                </c:pt>
                <c:pt idx="21803">
                  <c:v>-4.31835E-2</c:v>
                </c:pt>
                <c:pt idx="21804">
                  <c:v>-4.2988600000000002E-2</c:v>
                </c:pt>
                <c:pt idx="21805">
                  <c:v>-4.2767899999999998E-2</c:v>
                </c:pt>
                <c:pt idx="21806">
                  <c:v>-4.2519399999999999E-2</c:v>
                </c:pt>
                <c:pt idx="21807">
                  <c:v>-4.2240899999999998E-2</c:v>
                </c:pt>
                <c:pt idx="21808">
                  <c:v>-4.1930799999999997E-2</c:v>
                </c:pt>
                <c:pt idx="21809">
                  <c:v>-4.1587300000000001E-2</c:v>
                </c:pt>
                <c:pt idx="21810">
                  <c:v>-4.12082E-2</c:v>
                </c:pt>
                <c:pt idx="21811">
                  <c:v>-4.0791399999999998E-2</c:v>
                </c:pt>
                <c:pt idx="21812">
                  <c:v>-4.0336499999999997E-2</c:v>
                </c:pt>
                <c:pt idx="21813">
                  <c:v>-3.98436E-2</c:v>
                </c:pt>
                <c:pt idx="21814">
                  <c:v>-3.9312E-2</c:v>
                </c:pt>
                <c:pt idx="21815">
                  <c:v>-3.8740200000000002E-2</c:v>
                </c:pt>
                <c:pt idx="21816">
                  <c:v>-3.8127500000000002E-2</c:v>
                </c:pt>
                <c:pt idx="21817">
                  <c:v>-3.7472699999999998E-2</c:v>
                </c:pt>
                <c:pt idx="21818">
                  <c:v>-3.6774500000000002E-2</c:v>
                </c:pt>
                <c:pt idx="21819">
                  <c:v>-3.6032099999999997E-2</c:v>
                </c:pt>
                <c:pt idx="21820">
                  <c:v>-3.5245100000000001E-2</c:v>
                </c:pt>
                <c:pt idx="21821">
                  <c:v>-3.4413399999999997E-2</c:v>
                </c:pt>
                <c:pt idx="21822">
                  <c:v>-3.3536400000000001E-2</c:v>
                </c:pt>
                <c:pt idx="21823">
                  <c:v>-3.2613700000000002E-2</c:v>
                </c:pt>
                <c:pt idx="21824">
                  <c:v>-3.1644499999999999E-2</c:v>
                </c:pt>
                <c:pt idx="21825">
                  <c:v>-3.0627600000000001E-2</c:v>
                </c:pt>
                <c:pt idx="21826">
                  <c:v>-2.95623E-2</c:v>
                </c:pt>
                <c:pt idx="21827">
                  <c:v>-2.84487E-2</c:v>
                </c:pt>
                <c:pt idx="21828">
                  <c:v>-2.72873E-2</c:v>
                </c:pt>
                <c:pt idx="21829">
                  <c:v>-2.60781E-2</c:v>
                </c:pt>
                <c:pt idx="21830">
                  <c:v>-2.4820800000000001E-2</c:v>
                </c:pt>
                <c:pt idx="21831">
                  <c:v>-2.3515000000000001E-2</c:v>
                </c:pt>
                <c:pt idx="21832">
                  <c:v>-2.21598E-2</c:v>
                </c:pt>
                <c:pt idx="21833">
                  <c:v>-2.0754399999999999E-2</c:v>
                </c:pt>
                <c:pt idx="21834">
                  <c:v>-1.9298800000000001E-2</c:v>
                </c:pt>
                <c:pt idx="21835">
                  <c:v>-1.7793400000000001E-2</c:v>
                </c:pt>
                <c:pt idx="21836">
                  <c:v>-1.6238599999999999E-2</c:v>
                </c:pt>
                <c:pt idx="21837">
                  <c:v>-1.4635199999999999E-2</c:v>
                </c:pt>
                <c:pt idx="21838">
                  <c:v>-1.2984799999999999E-2</c:v>
                </c:pt>
                <c:pt idx="21839">
                  <c:v>-1.1289199999999999E-2</c:v>
                </c:pt>
                <c:pt idx="21840" formatCode="0.00E+00">
                  <c:v>-9.5494199999999994E-3</c:v>
                </c:pt>
                <c:pt idx="21841" formatCode="0.00E+00">
                  <c:v>-7.7662599999999997E-3</c:v>
                </c:pt>
                <c:pt idx="21842" formatCode="0.00E+00">
                  <c:v>-5.94073E-3</c:v>
                </c:pt>
                <c:pt idx="21843" formatCode="0.00E+00">
                  <c:v>-4.0738299999999996E-3</c:v>
                </c:pt>
                <c:pt idx="21844" formatCode="0.00E+00">
                  <c:v>-2.1665299999999998E-3</c:v>
                </c:pt>
                <c:pt idx="21845" formatCode="0.00E+00">
                  <c:v>-2.2012799999999999E-4</c:v>
                </c:pt>
                <c:pt idx="21846" formatCode="0.00E+00">
                  <c:v>1.7633900000000001E-3</c:v>
                </c:pt>
                <c:pt idx="21847" formatCode="0.00E+00">
                  <c:v>3.7818999999999999E-3</c:v>
                </c:pt>
                <c:pt idx="21848" formatCode="0.00E+00">
                  <c:v>5.8337399999999996E-3</c:v>
                </c:pt>
                <c:pt idx="21849" formatCode="0.00E+00">
                  <c:v>7.9175500000000006E-3</c:v>
                </c:pt>
                <c:pt idx="21850">
                  <c:v>1.00319E-2</c:v>
                </c:pt>
                <c:pt idx="21851">
                  <c:v>1.2175200000000001E-2</c:v>
                </c:pt>
                <c:pt idx="21852">
                  <c:v>1.4346599999999999E-2</c:v>
                </c:pt>
                <c:pt idx="21853">
                  <c:v>1.6544799999999998E-2</c:v>
                </c:pt>
                <c:pt idx="21854">
                  <c:v>1.8767900000000001E-2</c:v>
                </c:pt>
                <c:pt idx="21855">
                  <c:v>2.1013299999999999E-2</c:v>
                </c:pt>
                <c:pt idx="21856">
                  <c:v>2.3278400000000001E-2</c:v>
                </c:pt>
                <c:pt idx="21857">
                  <c:v>2.55605E-2</c:v>
                </c:pt>
                <c:pt idx="21858">
                  <c:v>2.7856800000000001E-2</c:v>
                </c:pt>
                <c:pt idx="21859">
                  <c:v>3.0165399999999998E-2</c:v>
                </c:pt>
                <c:pt idx="21860">
                  <c:v>3.2484499999999999E-2</c:v>
                </c:pt>
                <c:pt idx="21861">
                  <c:v>3.4811399999999999E-2</c:v>
                </c:pt>
                <c:pt idx="21862">
                  <c:v>3.7142500000000002E-2</c:v>
                </c:pt>
                <c:pt idx="21863">
                  <c:v>3.9473800000000003E-2</c:v>
                </c:pt>
                <c:pt idx="21864">
                  <c:v>4.1802100000000002E-2</c:v>
                </c:pt>
                <c:pt idx="21865">
                  <c:v>4.4124200000000002E-2</c:v>
                </c:pt>
                <c:pt idx="21866">
                  <c:v>4.6437199999999998E-2</c:v>
                </c:pt>
                <c:pt idx="21867">
                  <c:v>4.8737700000000002E-2</c:v>
                </c:pt>
                <c:pt idx="21868">
                  <c:v>5.1022499999999998E-2</c:v>
                </c:pt>
                <c:pt idx="21869">
                  <c:v>5.3289999999999997E-2</c:v>
                </c:pt>
                <c:pt idx="21870">
                  <c:v>5.5538299999999999E-2</c:v>
                </c:pt>
                <c:pt idx="21871">
                  <c:v>5.7764599999999999E-2</c:v>
                </c:pt>
                <c:pt idx="21872">
                  <c:v>5.99658E-2</c:v>
                </c:pt>
                <c:pt idx="21873">
                  <c:v>6.2138800000000001E-2</c:v>
                </c:pt>
                <c:pt idx="21874">
                  <c:v>6.4279799999999998E-2</c:v>
                </c:pt>
                <c:pt idx="21875">
                  <c:v>6.6385299999999994E-2</c:v>
                </c:pt>
                <c:pt idx="21876">
                  <c:v>6.8452700000000005E-2</c:v>
                </c:pt>
                <c:pt idx="21877">
                  <c:v>7.0479299999999995E-2</c:v>
                </c:pt>
                <c:pt idx="21878">
                  <c:v>7.2461499999999998E-2</c:v>
                </c:pt>
                <c:pt idx="21879">
                  <c:v>7.4395000000000003E-2</c:v>
                </c:pt>
                <c:pt idx="21880">
                  <c:v>7.6276399999999994E-2</c:v>
                </c:pt>
                <c:pt idx="21881">
                  <c:v>7.81023E-2</c:v>
                </c:pt>
                <c:pt idx="21882">
                  <c:v>7.9869399999999993E-2</c:v>
                </c:pt>
                <c:pt idx="21883">
                  <c:v>8.1573999999999994E-2</c:v>
                </c:pt>
                <c:pt idx="21884">
                  <c:v>8.3213200000000001E-2</c:v>
                </c:pt>
                <c:pt idx="21885">
                  <c:v>8.4783899999999995E-2</c:v>
                </c:pt>
                <c:pt idx="21886">
                  <c:v>8.6283899999999997E-2</c:v>
                </c:pt>
                <c:pt idx="21887">
                  <c:v>8.7711399999999995E-2</c:v>
                </c:pt>
                <c:pt idx="21888">
                  <c:v>8.9065199999999997E-2</c:v>
                </c:pt>
                <c:pt idx="21889">
                  <c:v>9.0343199999999999E-2</c:v>
                </c:pt>
                <c:pt idx="21890">
                  <c:v>9.1541399999999995E-2</c:v>
                </c:pt>
                <c:pt idx="21891">
                  <c:v>9.2655399999999999E-2</c:v>
                </c:pt>
                <c:pt idx="21892">
                  <c:v>9.3682000000000001E-2</c:v>
                </c:pt>
                <c:pt idx="21893">
                  <c:v>9.4619800000000004E-2</c:v>
                </c:pt>
                <c:pt idx="21894">
                  <c:v>9.5467999999999997E-2</c:v>
                </c:pt>
                <c:pt idx="21895">
                  <c:v>9.62258E-2</c:v>
                </c:pt>
                <c:pt idx="21896">
                  <c:v>9.6891199999999997E-2</c:v>
                </c:pt>
                <c:pt idx="21897">
                  <c:v>9.7461699999999998E-2</c:v>
                </c:pt>
                <c:pt idx="21898">
                  <c:v>9.7935400000000006E-2</c:v>
                </c:pt>
                <c:pt idx="21899">
                  <c:v>9.83102E-2</c:v>
                </c:pt>
                <c:pt idx="21900">
                  <c:v>9.8584000000000005E-2</c:v>
                </c:pt>
                <c:pt idx="21901">
                  <c:v>9.8754800000000004E-2</c:v>
                </c:pt>
                <c:pt idx="21902">
                  <c:v>9.8821199999999998E-2</c:v>
                </c:pt>
                <c:pt idx="21903">
                  <c:v>9.8781599999999997E-2</c:v>
                </c:pt>
                <c:pt idx="21904">
                  <c:v>9.8634600000000003E-2</c:v>
                </c:pt>
                <c:pt idx="21905">
                  <c:v>9.8379300000000003E-2</c:v>
                </c:pt>
                <c:pt idx="21906">
                  <c:v>9.8015900000000003E-2</c:v>
                </c:pt>
                <c:pt idx="21907">
                  <c:v>9.7544000000000006E-2</c:v>
                </c:pt>
                <c:pt idx="21908">
                  <c:v>9.6962800000000002E-2</c:v>
                </c:pt>
                <c:pt idx="21909">
                  <c:v>9.6272099999999999E-2</c:v>
                </c:pt>
                <c:pt idx="21910">
                  <c:v>9.5472000000000001E-2</c:v>
                </c:pt>
                <c:pt idx="21911">
                  <c:v>9.45627E-2</c:v>
                </c:pt>
                <c:pt idx="21912">
                  <c:v>9.3544500000000003E-2</c:v>
                </c:pt>
                <c:pt idx="21913">
                  <c:v>9.2417899999999997E-2</c:v>
                </c:pt>
                <c:pt idx="21914">
                  <c:v>9.1184299999999996E-2</c:v>
                </c:pt>
                <c:pt idx="21915">
                  <c:v>8.9844900000000005E-2</c:v>
                </c:pt>
                <c:pt idx="21916">
                  <c:v>8.8400500000000007E-2</c:v>
                </c:pt>
                <c:pt idx="21917">
                  <c:v>8.6851899999999996E-2</c:v>
                </c:pt>
                <c:pt idx="21918">
                  <c:v>8.51996E-2</c:v>
                </c:pt>
                <c:pt idx="21919">
                  <c:v>8.3444699999999997E-2</c:v>
                </c:pt>
                <c:pt idx="21920">
                  <c:v>8.1587800000000002E-2</c:v>
                </c:pt>
                <c:pt idx="21921">
                  <c:v>7.9630300000000001E-2</c:v>
                </c:pt>
                <c:pt idx="21922">
                  <c:v>7.7574500000000005E-2</c:v>
                </c:pt>
                <c:pt idx="21923">
                  <c:v>7.5422500000000003E-2</c:v>
                </c:pt>
                <c:pt idx="21924">
                  <c:v>7.3175599999999993E-2</c:v>
                </c:pt>
                <c:pt idx="21925">
                  <c:v>7.0834300000000003E-2</c:v>
                </c:pt>
                <c:pt idx="21926">
                  <c:v>6.8399600000000005E-2</c:v>
                </c:pt>
                <c:pt idx="21927">
                  <c:v>6.5873399999999999E-2</c:v>
                </c:pt>
                <c:pt idx="21928">
                  <c:v>6.3257599999999997E-2</c:v>
                </c:pt>
                <c:pt idx="21929">
                  <c:v>6.0554400000000001E-2</c:v>
                </c:pt>
                <c:pt idx="21930">
                  <c:v>5.7765700000000003E-2</c:v>
                </c:pt>
                <c:pt idx="21931">
                  <c:v>5.4894600000000002E-2</c:v>
                </c:pt>
                <c:pt idx="21932">
                  <c:v>5.1944400000000002E-2</c:v>
                </c:pt>
                <c:pt idx="21933">
                  <c:v>4.89186E-2</c:v>
                </c:pt>
                <c:pt idx="21934">
                  <c:v>4.5820399999999997E-2</c:v>
                </c:pt>
                <c:pt idx="21935">
                  <c:v>4.2652799999999998E-2</c:v>
                </c:pt>
                <c:pt idx="21936">
                  <c:v>3.9419099999999999E-2</c:v>
                </c:pt>
                <c:pt idx="21937">
                  <c:v>3.6122799999999997E-2</c:v>
                </c:pt>
                <c:pt idx="21938">
                  <c:v>3.27678E-2</c:v>
                </c:pt>
                <c:pt idx="21939">
                  <c:v>2.9358100000000002E-2</c:v>
                </c:pt>
                <c:pt idx="21940">
                  <c:v>2.5897400000000001E-2</c:v>
                </c:pt>
                <c:pt idx="21941">
                  <c:v>2.2388700000000001E-2</c:v>
                </c:pt>
                <c:pt idx="21942">
                  <c:v>1.8835600000000001E-2</c:v>
                </c:pt>
                <c:pt idx="21943">
                  <c:v>1.52421E-2</c:v>
                </c:pt>
                <c:pt idx="21944">
                  <c:v>1.16119E-2</c:v>
                </c:pt>
                <c:pt idx="21945" formatCode="0.00E+00">
                  <c:v>7.9484299999999994E-3</c:v>
                </c:pt>
                <c:pt idx="21946" formatCode="0.00E+00">
                  <c:v>4.2553299999999999E-3</c:v>
                </c:pt>
                <c:pt idx="21947" formatCode="0.00E+00">
                  <c:v>5.3659300000000003E-4</c:v>
                </c:pt>
                <c:pt idx="21948" formatCode="0.00E+00">
                  <c:v>-3.2040699999999998E-3</c:v>
                </c:pt>
                <c:pt idx="21949" formatCode="0.00E+00">
                  <c:v>-6.9625900000000003E-3</c:v>
                </c:pt>
                <c:pt idx="21950">
                  <c:v>-1.07344E-2</c:v>
                </c:pt>
                <c:pt idx="21951">
                  <c:v>-1.4515E-2</c:v>
                </c:pt>
                <c:pt idx="21952">
                  <c:v>-1.83007E-2</c:v>
                </c:pt>
                <c:pt idx="21953">
                  <c:v>-2.2087200000000001E-2</c:v>
                </c:pt>
                <c:pt idx="21954">
                  <c:v>-2.5870500000000001E-2</c:v>
                </c:pt>
                <c:pt idx="21955">
                  <c:v>-2.9646499999999999E-2</c:v>
                </c:pt>
                <c:pt idx="21956">
                  <c:v>-3.3411200000000002E-2</c:v>
                </c:pt>
                <c:pt idx="21957">
                  <c:v>-3.7160100000000001E-2</c:v>
                </c:pt>
                <c:pt idx="21958">
                  <c:v>-4.0889000000000002E-2</c:v>
                </c:pt>
                <c:pt idx="21959">
                  <c:v>-4.4594000000000002E-2</c:v>
                </c:pt>
                <c:pt idx="21960">
                  <c:v>-4.8271599999999998E-2</c:v>
                </c:pt>
                <c:pt idx="21961">
                  <c:v>-5.1917699999999997E-2</c:v>
                </c:pt>
                <c:pt idx="21962">
                  <c:v>-5.5527600000000003E-2</c:v>
                </c:pt>
                <c:pt idx="21963">
                  <c:v>-5.9096999999999997E-2</c:v>
                </c:pt>
                <c:pt idx="21964">
                  <c:v>-6.2621499999999997E-2</c:v>
                </c:pt>
                <c:pt idx="21965">
                  <c:v>-6.6097500000000003E-2</c:v>
                </c:pt>
                <c:pt idx="21966">
                  <c:v>-6.95215E-2</c:v>
                </c:pt>
                <c:pt idx="21967">
                  <c:v>-7.2889999999999996E-2</c:v>
                </c:pt>
                <c:pt idx="21968">
                  <c:v>-7.6199500000000003E-2</c:v>
                </c:pt>
                <c:pt idx="21969">
                  <c:v>-7.94459E-2</c:v>
                </c:pt>
                <c:pt idx="21970">
                  <c:v>-8.2625100000000007E-2</c:v>
                </c:pt>
                <c:pt idx="21971">
                  <c:v>-8.5733500000000004E-2</c:v>
                </c:pt>
                <c:pt idx="21972">
                  <c:v>-8.8767399999999996E-2</c:v>
                </c:pt>
                <c:pt idx="21973">
                  <c:v>-9.1723100000000002E-2</c:v>
                </c:pt>
                <c:pt idx="21974">
                  <c:v>-9.4596899999999998E-2</c:v>
                </c:pt>
                <c:pt idx="21975">
                  <c:v>-9.7385299999999994E-2</c:v>
                </c:pt>
                <c:pt idx="21976">
                  <c:v>-0.10008499999999999</c:v>
                </c:pt>
                <c:pt idx="21977">
                  <c:v>-0.10269300000000001</c:v>
                </c:pt>
                <c:pt idx="21978">
                  <c:v>-0.10520699999999999</c:v>
                </c:pt>
                <c:pt idx="21979">
                  <c:v>-0.107625</c:v>
                </c:pt>
                <c:pt idx="21980">
                  <c:v>-0.109944</c:v>
                </c:pt>
                <c:pt idx="21981">
                  <c:v>-0.112163</c:v>
                </c:pt>
                <c:pt idx="21982">
                  <c:v>-0.11427900000000001</c:v>
                </c:pt>
                <c:pt idx="21983">
                  <c:v>-0.116289</c:v>
                </c:pt>
                <c:pt idx="21984">
                  <c:v>-0.11819200000000001</c:v>
                </c:pt>
                <c:pt idx="21985">
                  <c:v>-0.119987</c:v>
                </c:pt>
                <c:pt idx="21986">
                  <c:v>-0.121671</c:v>
                </c:pt>
                <c:pt idx="21987">
                  <c:v>-0.12324300000000001</c:v>
                </c:pt>
                <c:pt idx="21988">
                  <c:v>-0.12470100000000001</c:v>
                </c:pt>
                <c:pt idx="21989">
                  <c:v>-0.12604499999999999</c:v>
                </c:pt>
                <c:pt idx="21990">
                  <c:v>-0.127274</c:v>
                </c:pt>
                <c:pt idx="21991">
                  <c:v>-0.128385</c:v>
                </c:pt>
                <c:pt idx="21992">
                  <c:v>-0.12937899999999999</c:v>
                </c:pt>
                <c:pt idx="21993">
                  <c:v>-0.13025400000000001</c:v>
                </c:pt>
                <c:pt idx="21994">
                  <c:v>-0.13101099999999999</c:v>
                </c:pt>
                <c:pt idx="21995">
                  <c:v>-0.13164899999999999</c:v>
                </c:pt>
                <c:pt idx="21996">
                  <c:v>-0.13216800000000001</c:v>
                </c:pt>
                <c:pt idx="21997">
                  <c:v>-0.13256699999999999</c:v>
                </c:pt>
                <c:pt idx="21998">
                  <c:v>-0.13284699999999999</c:v>
                </c:pt>
                <c:pt idx="21999">
                  <c:v>-0.13300799999999999</c:v>
                </c:pt>
                <c:pt idx="22000">
                  <c:v>-0.133052</c:v>
                </c:pt>
                <c:pt idx="22001">
                  <c:v>-0.13297800000000001</c:v>
                </c:pt>
                <c:pt idx="22002">
                  <c:v>-0.13278699999999999</c:v>
                </c:pt>
                <c:pt idx="22003">
                  <c:v>-0.13247999999999999</c:v>
                </c:pt>
                <c:pt idx="22004">
                  <c:v>-0.13205700000000001</c:v>
                </c:pt>
                <c:pt idx="22005">
                  <c:v>-0.131519</c:v>
                </c:pt>
                <c:pt idx="22006">
                  <c:v>-0.13086700000000001</c:v>
                </c:pt>
                <c:pt idx="22007">
                  <c:v>-0.130102</c:v>
                </c:pt>
                <c:pt idx="22008">
                  <c:v>-0.12922600000000001</c:v>
                </c:pt>
                <c:pt idx="22009">
                  <c:v>-0.128243</c:v>
                </c:pt>
                <c:pt idx="22010">
                  <c:v>-0.12715199999999999</c:v>
                </c:pt>
                <c:pt idx="22011">
                  <c:v>-0.12595700000000001</c:v>
                </c:pt>
                <c:pt idx="22012">
                  <c:v>-0.12466000000000001</c:v>
                </c:pt>
                <c:pt idx="22013">
                  <c:v>-0.123263</c:v>
                </c:pt>
                <c:pt idx="22014">
                  <c:v>-0.121768</c:v>
                </c:pt>
                <c:pt idx="22015">
                  <c:v>-0.120175</c:v>
                </c:pt>
                <c:pt idx="22016">
                  <c:v>-0.11848</c:v>
                </c:pt>
                <c:pt idx="22017">
                  <c:v>-0.116689</c:v>
                </c:pt>
                <c:pt idx="22018">
                  <c:v>-0.11481</c:v>
                </c:pt>
                <c:pt idx="22019">
                  <c:v>-0.112845</c:v>
                </c:pt>
                <c:pt idx="22020">
                  <c:v>-0.110793</c:v>
                </c:pt>
                <c:pt idx="22021">
                  <c:v>-0.108658</c:v>
                </c:pt>
                <c:pt idx="22022">
                  <c:v>-0.106447</c:v>
                </c:pt>
                <c:pt idx="22023">
                  <c:v>-0.10416</c:v>
                </c:pt>
                <c:pt idx="22024">
                  <c:v>-0.101802</c:v>
                </c:pt>
                <c:pt idx="22025">
                  <c:v>-9.9372100000000005E-2</c:v>
                </c:pt>
                <c:pt idx="22026">
                  <c:v>-9.6874600000000005E-2</c:v>
                </c:pt>
                <c:pt idx="22027">
                  <c:v>-9.4312800000000002E-2</c:v>
                </c:pt>
                <c:pt idx="22028">
                  <c:v>-9.1690099999999997E-2</c:v>
                </c:pt>
                <c:pt idx="22029">
                  <c:v>-8.9010099999999995E-2</c:v>
                </c:pt>
                <c:pt idx="22030">
                  <c:v>-8.6276400000000003E-2</c:v>
                </c:pt>
                <c:pt idx="22031">
                  <c:v>-8.3493300000000006E-2</c:v>
                </c:pt>
                <c:pt idx="22032">
                  <c:v>-8.0665000000000001E-2</c:v>
                </c:pt>
                <c:pt idx="22033">
                  <c:v>-7.7795000000000003E-2</c:v>
                </c:pt>
                <c:pt idx="22034">
                  <c:v>-7.4887300000000004E-2</c:v>
                </c:pt>
                <c:pt idx="22035">
                  <c:v>-7.1945800000000004E-2</c:v>
                </c:pt>
                <c:pt idx="22036">
                  <c:v>-6.8973499999999993E-2</c:v>
                </c:pt>
                <c:pt idx="22037">
                  <c:v>-6.5973299999999999E-2</c:v>
                </c:pt>
                <c:pt idx="22038">
                  <c:v>-6.2948199999999996E-2</c:v>
                </c:pt>
                <c:pt idx="22039">
                  <c:v>-5.9901900000000001E-2</c:v>
                </c:pt>
                <c:pt idx="22040">
                  <c:v>-5.6838199999999998E-2</c:v>
                </c:pt>
                <c:pt idx="22041">
                  <c:v>-5.3760799999999997E-2</c:v>
                </c:pt>
                <c:pt idx="22042">
                  <c:v>-5.0672799999999997E-2</c:v>
                </c:pt>
                <c:pt idx="22043">
                  <c:v>-4.7577700000000001E-2</c:v>
                </c:pt>
                <c:pt idx="22044">
                  <c:v>-4.4478999999999998E-2</c:v>
                </c:pt>
                <c:pt idx="22045">
                  <c:v>-4.1379899999999997E-2</c:v>
                </c:pt>
                <c:pt idx="22046">
                  <c:v>-3.8283699999999997E-2</c:v>
                </c:pt>
                <c:pt idx="22047">
                  <c:v>-3.51934E-2</c:v>
                </c:pt>
                <c:pt idx="22048">
                  <c:v>-3.2112099999999998E-2</c:v>
                </c:pt>
                <c:pt idx="22049">
                  <c:v>-2.90434E-2</c:v>
                </c:pt>
                <c:pt idx="22050">
                  <c:v>-2.5990099999999999E-2</c:v>
                </c:pt>
                <c:pt idx="22051">
                  <c:v>-2.2955099999999999E-2</c:v>
                </c:pt>
                <c:pt idx="22052">
                  <c:v>-1.9941E-2</c:v>
                </c:pt>
                <c:pt idx="22053">
                  <c:v>-1.69506E-2</c:v>
                </c:pt>
                <c:pt idx="22054">
                  <c:v>-1.3986699999999999E-2</c:v>
                </c:pt>
                <c:pt idx="22055">
                  <c:v>-1.10521E-2</c:v>
                </c:pt>
                <c:pt idx="22056" formatCode="0.00E+00">
                  <c:v>-8.1499999999999993E-3</c:v>
                </c:pt>
                <c:pt idx="22057" formatCode="0.00E+00">
                  <c:v>-5.2829699999999997E-3</c:v>
                </c:pt>
                <c:pt idx="22058" formatCode="0.00E+00">
                  <c:v>-2.4533100000000002E-3</c:v>
                </c:pt>
                <c:pt idx="22059" formatCode="0.00E+00">
                  <c:v>3.3646400000000002E-4</c:v>
                </c:pt>
                <c:pt idx="22060" formatCode="0.00E+00">
                  <c:v>3.0834E-3</c:v>
                </c:pt>
                <c:pt idx="22061" formatCode="0.00E+00">
                  <c:v>5.7843900000000004E-3</c:v>
                </c:pt>
                <c:pt idx="22062" formatCode="0.00E+00">
                  <c:v>8.4366700000000003E-3</c:v>
                </c:pt>
                <c:pt idx="22063">
                  <c:v>1.1037999999999999E-2</c:v>
                </c:pt>
                <c:pt idx="22064">
                  <c:v>1.3586300000000001E-2</c:v>
                </c:pt>
                <c:pt idx="22065">
                  <c:v>1.6080199999999999E-2</c:v>
                </c:pt>
                <c:pt idx="22066">
                  <c:v>1.85179E-2</c:v>
                </c:pt>
                <c:pt idx="22067">
                  <c:v>2.0898099999999999E-2</c:v>
                </c:pt>
                <c:pt idx="22068">
                  <c:v>2.3219400000000001E-2</c:v>
                </c:pt>
                <c:pt idx="22069">
                  <c:v>2.54804E-2</c:v>
                </c:pt>
                <c:pt idx="22070">
                  <c:v>2.7678899999999999E-2</c:v>
                </c:pt>
                <c:pt idx="22071">
                  <c:v>2.9813300000000001E-2</c:v>
                </c:pt>
                <c:pt idx="22072">
                  <c:v>3.1881899999999998E-2</c:v>
                </c:pt>
                <c:pt idx="22073">
                  <c:v>3.3883400000000001E-2</c:v>
                </c:pt>
                <c:pt idx="22074">
                  <c:v>3.5817399999999999E-2</c:v>
                </c:pt>
                <c:pt idx="22075">
                  <c:v>3.7683700000000001E-2</c:v>
                </c:pt>
                <c:pt idx="22076">
                  <c:v>3.9481200000000001E-2</c:v>
                </c:pt>
                <c:pt idx="22077">
                  <c:v>4.1209900000000001E-2</c:v>
                </c:pt>
                <c:pt idx="22078">
                  <c:v>4.28744E-2</c:v>
                </c:pt>
                <c:pt idx="22079">
                  <c:v>4.4475000000000001E-2</c:v>
                </c:pt>
                <c:pt idx="22080">
                  <c:v>4.6004700000000003E-2</c:v>
                </c:pt>
                <c:pt idx="22081">
                  <c:v>4.7461299999999998E-2</c:v>
                </c:pt>
                <c:pt idx="22082">
                  <c:v>4.8848500000000003E-2</c:v>
                </c:pt>
                <c:pt idx="22083">
                  <c:v>5.0166700000000002E-2</c:v>
                </c:pt>
                <c:pt idx="22084">
                  <c:v>5.1413599999999997E-2</c:v>
                </c:pt>
                <c:pt idx="22085">
                  <c:v>5.2588599999999999E-2</c:v>
                </c:pt>
                <c:pt idx="22086">
                  <c:v>5.3692400000000001E-2</c:v>
                </c:pt>
                <c:pt idx="22087">
                  <c:v>5.4725900000000001E-2</c:v>
                </c:pt>
                <c:pt idx="22088">
                  <c:v>5.5689500000000003E-2</c:v>
                </c:pt>
                <c:pt idx="22089">
                  <c:v>5.6583500000000002E-2</c:v>
                </c:pt>
                <c:pt idx="22090">
                  <c:v>5.7408599999999997E-2</c:v>
                </c:pt>
                <c:pt idx="22091">
                  <c:v>5.8165300000000003E-2</c:v>
                </c:pt>
                <c:pt idx="22092">
                  <c:v>5.8854200000000002E-2</c:v>
                </c:pt>
                <c:pt idx="22093">
                  <c:v>5.9475100000000003E-2</c:v>
                </c:pt>
                <c:pt idx="22094">
                  <c:v>6.0028199999999997E-2</c:v>
                </c:pt>
                <c:pt idx="22095">
                  <c:v>6.0513499999999998E-2</c:v>
                </c:pt>
                <c:pt idx="22096">
                  <c:v>6.0932199999999999E-2</c:v>
                </c:pt>
                <c:pt idx="22097">
                  <c:v>6.1285399999999997E-2</c:v>
                </c:pt>
                <c:pt idx="22098">
                  <c:v>6.1574799999999999E-2</c:v>
                </c:pt>
                <c:pt idx="22099">
                  <c:v>6.1802000000000003E-2</c:v>
                </c:pt>
                <c:pt idx="22100">
                  <c:v>6.1968799999999997E-2</c:v>
                </c:pt>
                <c:pt idx="22101">
                  <c:v>6.2076399999999997E-2</c:v>
                </c:pt>
                <c:pt idx="22102">
                  <c:v>6.2125800000000002E-2</c:v>
                </c:pt>
                <c:pt idx="22103">
                  <c:v>6.2117600000000002E-2</c:v>
                </c:pt>
                <c:pt idx="22104">
                  <c:v>6.2053200000000003E-2</c:v>
                </c:pt>
                <c:pt idx="22105">
                  <c:v>6.1934799999999998E-2</c:v>
                </c:pt>
                <c:pt idx="22106">
                  <c:v>6.1764199999999998E-2</c:v>
                </c:pt>
                <c:pt idx="22107">
                  <c:v>6.1543399999999998E-2</c:v>
                </c:pt>
                <c:pt idx="22108">
                  <c:v>6.12737E-2</c:v>
                </c:pt>
                <c:pt idx="22109">
                  <c:v>6.09566E-2</c:v>
                </c:pt>
                <c:pt idx="22110">
                  <c:v>6.0594500000000003E-2</c:v>
                </c:pt>
                <c:pt idx="22111">
                  <c:v>6.0189600000000003E-2</c:v>
                </c:pt>
                <c:pt idx="22112">
                  <c:v>5.97431E-2</c:v>
                </c:pt>
                <c:pt idx="22113">
                  <c:v>5.92559E-2</c:v>
                </c:pt>
                <c:pt idx="22114">
                  <c:v>5.8728799999999998E-2</c:v>
                </c:pt>
                <c:pt idx="22115">
                  <c:v>5.8162999999999999E-2</c:v>
                </c:pt>
                <c:pt idx="22116">
                  <c:v>5.7560600000000003E-2</c:v>
                </c:pt>
                <c:pt idx="22117">
                  <c:v>5.69232E-2</c:v>
                </c:pt>
                <c:pt idx="22118">
                  <c:v>5.62526E-2</c:v>
                </c:pt>
                <c:pt idx="22119">
                  <c:v>5.5551099999999999E-2</c:v>
                </c:pt>
                <c:pt idx="22120">
                  <c:v>5.4821099999999998E-2</c:v>
                </c:pt>
                <c:pt idx="22121">
                  <c:v>5.40642E-2</c:v>
                </c:pt>
                <c:pt idx="22122">
                  <c:v>5.32814E-2</c:v>
                </c:pt>
                <c:pt idx="22123">
                  <c:v>5.2473699999999998E-2</c:v>
                </c:pt>
                <c:pt idx="22124">
                  <c:v>5.1642500000000001E-2</c:v>
                </c:pt>
                <c:pt idx="22125">
                  <c:v>5.0789800000000003E-2</c:v>
                </c:pt>
                <c:pt idx="22126">
                  <c:v>4.9917400000000001E-2</c:v>
                </c:pt>
                <c:pt idx="22127">
                  <c:v>4.90272E-2</c:v>
                </c:pt>
                <c:pt idx="22128">
                  <c:v>4.8121200000000003E-2</c:v>
                </c:pt>
                <c:pt idx="22129">
                  <c:v>4.7200699999999998E-2</c:v>
                </c:pt>
                <c:pt idx="22130">
                  <c:v>4.6266599999999998E-2</c:v>
                </c:pt>
                <c:pt idx="22131">
                  <c:v>4.5319499999999999E-2</c:v>
                </c:pt>
                <c:pt idx="22132">
                  <c:v>4.4360299999999998E-2</c:v>
                </c:pt>
                <c:pt idx="22133">
                  <c:v>4.3389900000000002E-2</c:v>
                </c:pt>
                <c:pt idx="22134">
                  <c:v>4.2409099999999998E-2</c:v>
                </c:pt>
                <c:pt idx="22135">
                  <c:v>4.14186E-2</c:v>
                </c:pt>
                <c:pt idx="22136">
                  <c:v>4.0419700000000003E-2</c:v>
                </c:pt>
                <c:pt idx="22137">
                  <c:v>3.9413700000000003E-2</c:v>
                </c:pt>
                <c:pt idx="22138">
                  <c:v>3.8401999999999999E-2</c:v>
                </c:pt>
                <c:pt idx="22139">
                  <c:v>3.7385700000000001E-2</c:v>
                </c:pt>
                <c:pt idx="22140">
                  <c:v>3.6365500000000002E-2</c:v>
                </c:pt>
                <c:pt idx="22141">
                  <c:v>3.5341999999999998E-2</c:v>
                </c:pt>
                <c:pt idx="22142">
                  <c:v>3.43153E-2</c:v>
                </c:pt>
                <c:pt idx="22143">
                  <c:v>3.3286099999999999E-2</c:v>
                </c:pt>
                <c:pt idx="22144">
                  <c:v>3.2255100000000002E-2</c:v>
                </c:pt>
                <c:pt idx="22145">
                  <c:v>3.1223600000000001E-2</c:v>
                </c:pt>
                <c:pt idx="22146">
                  <c:v>3.0192E-2</c:v>
                </c:pt>
                <c:pt idx="22147">
                  <c:v>2.9160200000000001E-2</c:v>
                </c:pt>
                <c:pt idx="22148">
                  <c:v>2.8128199999999999E-2</c:v>
                </c:pt>
                <c:pt idx="22149">
                  <c:v>2.7096100000000001E-2</c:v>
                </c:pt>
                <c:pt idx="22150">
                  <c:v>2.6064E-2</c:v>
                </c:pt>
                <c:pt idx="22151">
                  <c:v>2.5032100000000002E-2</c:v>
                </c:pt>
                <c:pt idx="22152">
                  <c:v>2.40006E-2</c:v>
                </c:pt>
                <c:pt idx="22153">
                  <c:v>2.2969900000000001E-2</c:v>
                </c:pt>
                <c:pt idx="22154">
                  <c:v>2.19396E-2</c:v>
                </c:pt>
                <c:pt idx="22155">
                  <c:v>2.0909199999999999E-2</c:v>
                </c:pt>
                <c:pt idx="22156">
                  <c:v>1.9877700000000002E-2</c:v>
                </c:pt>
                <c:pt idx="22157">
                  <c:v>1.8844699999999999E-2</c:v>
                </c:pt>
                <c:pt idx="22158">
                  <c:v>1.7810200000000002E-2</c:v>
                </c:pt>
                <c:pt idx="22159">
                  <c:v>1.6774600000000001E-2</c:v>
                </c:pt>
                <c:pt idx="22160">
                  <c:v>1.57383E-2</c:v>
                </c:pt>
                <c:pt idx="22161">
                  <c:v>1.4701499999999999E-2</c:v>
                </c:pt>
                <c:pt idx="22162">
                  <c:v>1.36639E-2</c:v>
                </c:pt>
                <c:pt idx="22163">
                  <c:v>1.26249E-2</c:v>
                </c:pt>
                <c:pt idx="22164">
                  <c:v>1.1584000000000001E-2</c:v>
                </c:pt>
                <c:pt idx="22165">
                  <c:v>1.05405E-2</c:v>
                </c:pt>
                <c:pt idx="22166" formatCode="0.00E+00">
                  <c:v>9.4933199999999995E-3</c:v>
                </c:pt>
                <c:pt idx="22167" formatCode="0.00E+00">
                  <c:v>8.4420599999999995E-3</c:v>
                </c:pt>
                <c:pt idx="22168" formatCode="0.00E+00">
                  <c:v>7.3869299999999999E-3</c:v>
                </c:pt>
                <c:pt idx="22169" formatCode="0.00E+00">
                  <c:v>6.3285199999999998E-3</c:v>
                </c:pt>
                <c:pt idx="22170" formatCode="0.00E+00">
                  <c:v>5.2668200000000002E-3</c:v>
                </c:pt>
                <c:pt idx="22171" formatCode="0.00E+00">
                  <c:v>4.20156E-3</c:v>
                </c:pt>
                <c:pt idx="22172" formatCode="0.00E+00">
                  <c:v>3.1327299999999998E-3</c:v>
                </c:pt>
                <c:pt idx="22173" formatCode="0.00E+00">
                  <c:v>2.06011E-3</c:v>
                </c:pt>
                <c:pt idx="22174" formatCode="0.00E+00">
                  <c:v>9.8277600000000009E-4</c:v>
                </c:pt>
                <c:pt idx="22175" formatCode="0.00E+00">
                  <c:v>-1.00686E-4</c:v>
                </c:pt>
                <c:pt idx="22176" formatCode="0.00E+00">
                  <c:v>-1.1915199999999999E-3</c:v>
                </c:pt>
                <c:pt idx="22177" formatCode="0.00E+00">
                  <c:v>-2.2904100000000001E-3</c:v>
                </c:pt>
                <c:pt idx="22178" formatCode="0.00E+00">
                  <c:v>-3.3975699999999999E-3</c:v>
                </c:pt>
                <c:pt idx="22179" formatCode="0.00E+00">
                  <c:v>-4.5132100000000001E-3</c:v>
                </c:pt>
                <c:pt idx="22180" formatCode="0.00E+00">
                  <c:v>-5.63797E-3</c:v>
                </c:pt>
                <c:pt idx="22181" formatCode="0.00E+00">
                  <c:v>-6.77248E-3</c:v>
                </c:pt>
                <c:pt idx="22182" formatCode="0.00E+00">
                  <c:v>-7.91707E-3</c:v>
                </c:pt>
                <c:pt idx="22183" formatCode="0.00E+00">
                  <c:v>-9.0720599999999998E-3</c:v>
                </c:pt>
                <c:pt idx="22184">
                  <c:v>-1.0238199999999999E-2</c:v>
                </c:pt>
                <c:pt idx="22185">
                  <c:v>-1.1416300000000001E-2</c:v>
                </c:pt>
                <c:pt idx="22186">
                  <c:v>-1.26068E-2</c:v>
                </c:pt>
                <c:pt idx="22187">
                  <c:v>-1.3809800000000001E-2</c:v>
                </c:pt>
                <c:pt idx="22188">
                  <c:v>-1.50256E-2</c:v>
                </c:pt>
                <c:pt idx="22189">
                  <c:v>-1.6253900000000002E-2</c:v>
                </c:pt>
                <c:pt idx="22190">
                  <c:v>-1.7494099999999999E-2</c:v>
                </c:pt>
                <c:pt idx="22191">
                  <c:v>-1.8745700000000001E-2</c:v>
                </c:pt>
                <c:pt idx="22192">
                  <c:v>-2.0008499999999999E-2</c:v>
                </c:pt>
                <c:pt idx="22193">
                  <c:v>-2.12824E-2</c:v>
                </c:pt>
                <c:pt idx="22194">
                  <c:v>-2.2567500000000001E-2</c:v>
                </c:pt>
                <c:pt idx="22195">
                  <c:v>-2.3863800000000001E-2</c:v>
                </c:pt>
                <c:pt idx="22196">
                  <c:v>-2.5171300000000001E-2</c:v>
                </c:pt>
                <c:pt idx="22197">
                  <c:v>-2.6490099999999999E-2</c:v>
                </c:pt>
                <c:pt idx="22198">
                  <c:v>-2.7820600000000001E-2</c:v>
                </c:pt>
                <c:pt idx="22199">
                  <c:v>-2.91632E-2</c:v>
                </c:pt>
                <c:pt idx="22200">
                  <c:v>-3.0517300000000001E-2</c:v>
                </c:pt>
                <c:pt idx="22201">
                  <c:v>-3.1882199999999999E-2</c:v>
                </c:pt>
                <c:pt idx="22202">
                  <c:v>-3.3256800000000003E-2</c:v>
                </c:pt>
                <c:pt idx="22203">
                  <c:v>-3.4640700000000003E-2</c:v>
                </c:pt>
                <c:pt idx="22204">
                  <c:v>-3.6033700000000002E-2</c:v>
                </c:pt>
                <c:pt idx="22205">
                  <c:v>-3.7435799999999998E-2</c:v>
                </c:pt>
                <c:pt idx="22206">
                  <c:v>-3.8846899999999997E-2</c:v>
                </c:pt>
                <c:pt idx="22207">
                  <c:v>-4.0266900000000001E-2</c:v>
                </c:pt>
                <c:pt idx="22208">
                  <c:v>-4.1695099999999999E-2</c:v>
                </c:pt>
                <c:pt idx="22209">
                  <c:v>-4.3130599999999998E-2</c:v>
                </c:pt>
                <c:pt idx="22210">
                  <c:v>-4.4572599999999997E-2</c:v>
                </c:pt>
                <c:pt idx="22211">
                  <c:v>-4.6020600000000002E-2</c:v>
                </c:pt>
                <c:pt idx="22212">
                  <c:v>-4.7473799999999997E-2</c:v>
                </c:pt>
                <c:pt idx="22213">
                  <c:v>-4.89314E-2</c:v>
                </c:pt>
                <c:pt idx="22214">
                  <c:v>-5.0391999999999999E-2</c:v>
                </c:pt>
                <c:pt idx="22215">
                  <c:v>-5.1854499999999998E-2</c:v>
                </c:pt>
                <c:pt idx="22216">
                  <c:v>-5.33176E-2</c:v>
                </c:pt>
                <c:pt idx="22217">
                  <c:v>-5.4779599999999998E-2</c:v>
                </c:pt>
                <c:pt idx="22218">
                  <c:v>-5.6238400000000001E-2</c:v>
                </c:pt>
                <c:pt idx="22219">
                  <c:v>-5.7692300000000002E-2</c:v>
                </c:pt>
                <c:pt idx="22220">
                  <c:v>-5.9139499999999998E-2</c:v>
                </c:pt>
                <c:pt idx="22221">
                  <c:v>-6.0578600000000003E-2</c:v>
                </c:pt>
                <c:pt idx="22222">
                  <c:v>-6.2007899999999998E-2</c:v>
                </c:pt>
                <c:pt idx="22223">
                  <c:v>-6.3425200000000001E-2</c:v>
                </c:pt>
                <c:pt idx="22224">
                  <c:v>-6.4828800000000006E-2</c:v>
                </c:pt>
                <c:pt idx="22225">
                  <c:v>-6.6217399999999996E-2</c:v>
                </c:pt>
                <c:pt idx="22226">
                  <c:v>-6.7589499999999997E-2</c:v>
                </c:pt>
                <c:pt idx="22227">
                  <c:v>-6.8943500000000005E-2</c:v>
                </c:pt>
                <c:pt idx="22228">
                  <c:v>-7.0278099999999996E-2</c:v>
                </c:pt>
                <c:pt idx="22229">
                  <c:v>-7.15919E-2</c:v>
                </c:pt>
                <c:pt idx="22230">
                  <c:v>-7.2883400000000001E-2</c:v>
                </c:pt>
                <c:pt idx="22231">
                  <c:v>-7.41512E-2</c:v>
                </c:pt>
                <c:pt idx="22232">
                  <c:v>-7.5393299999999996E-2</c:v>
                </c:pt>
                <c:pt idx="22233">
                  <c:v>-7.6607999999999996E-2</c:v>
                </c:pt>
                <c:pt idx="22234">
                  <c:v>-7.7793200000000007E-2</c:v>
                </c:pt>
                <c:pt idx="22235">
                  <c:v>-7.89469E-2</c:v>
                </c:pt>
                <c:pt idx="22236">
                  <c:v>-8.0066700000000005E-2</c:v>
                </c:pt>
                <c:pt idx="22237">
                  <c:v>-8.1150899999999998E-2</c:v>
                </c:pt>
                <c:pt idx="22238">
                  <c:v>-8.2198099999999996E-2</c:v>
                </c:pt>
                <c:pt idx="22239">
                  <c:v>-8.3206699999999995E-2</c:v>
                </c:pt>
                <c:pt idx="22240">
                  <c:v>-8.4174499999999999E-2</c:v>
                </c:pt>
                <c:pt idx="22241">
                  <c:v>-8.5098800000000002E-2</c:v>
                </c:pt>
                <c:pt idx="22242">
                  <c:v>-8.59766E-2</c:v>
                </c:pt>
                <c:pt idx="22243">
                  <c:v>-8.6805800000000002E-2</c:v>
                </c:pt>
                <c:pt idx="22244">
                  <c:v>-8.7584700000000001E-2</c:v>
                </c:pt>
                <c:pt idx="22245">
                  <c:v>-8.8311500000000001E-2</c:v>
                </c:pt>
                <c:pt idx="22246">
                  <c:v>-8.8983999999999994E-2</c:v>
                </c:pt>
                <c:pt idx="22247">
                  <c:v>-8.9600600000000002E-2</c:v>
                </c:pt>
                <c:pt idx="22248">
                  <c:v>-9.0160599999999994E-2</c:v>
                </c:pt>
                <c:pt idx="22249">
                  <c:v>-9.0662800000000002E-2</c:v>
                </c:pt>
                <c:pt idx="22250">
                  <c:v>-9.1105500000000006E-2</c:v>
                </c:pt>
                <c:pt idx="22251">
                  <c:v>-9.1486899999999996E-2</c:v>
                </c:pt>
                <c:pt idx="22252">
                  <c:v>-9.1805300000000006E-2</c:v>
                </c:pt>
                <c:pt idx="22253">
                  <c:v>-9.2058699999999993E-2</c:v>
                </c:pt>
                <c:pt idx="22254">
                  <c:v>-9.2245499999999994E-2</c:v>
                </c:pt>
                <c:pt idx="22255">
                  <c:v>-9.2364799999999997E-2</c:v>
                </c:pt>
                <c:pt idx="22256">
                  <c:v>-9.2415999999999998E-2</c:v>
                </c:pt>
                <c:pt idx="22257">
                  <c:v>-9.2398800000000003E-2</c:v>
                </c:pt>
                <c:pt idx="22258">
                  <c:v>-9.23123E-2</c:v>
                </c:pt>
                <c:pt idx="22259">
                  <c:v>-9.2155500000000001E-2</c:v>
                </c:pt>
                <c:pt idx="22260">
                  <c:v>-9.1927200000000001E-2</c:v>
                </c:pt>
                <c:pt idx="22261">
                  <c:v>-9.1626100000000002E-2</c:v>
                </c:pt>
                <c:pt idx="22262">
                  <c:v>-9.1250899999999996E-2</c:v>
                </c:pt>
                <c:pt idx="22263">
                  <c:v>-9.0800500000000006E-2</c:v>
                </c:pt>
                <c:pt idx="22264">
                  <c:v>-9.0274400000000005E-2</c:v>
                </c:pt>
                <c:pt idx="22265">
                  <c:v>-8.9672399999999999E-2</c:v>
                </c:pt>
                <c:pt idx="22266">
                  <c:v>-8.8993799999999998E-2</c:v>
                </c:pt>
                <c:pt idx="22267">
                  <c:v>-8.8238200000000003E-2</c:v>
                </c:pt>
                <c:pt idx="22268">
                  <c:v>-8.7404999999999997E-2</c:v>
                </c:pt>
                <c:pt idx="22269">
                  <c:v>-8.6494299999999996E-2</c:v>
                </c:pt>
                <c:pt idx="22270">
                  <c:v>-8.5506399999999996E-2</c:v>
                </c:pt>
                <c:pt idx="22271">
                  <c:v>-8.4441600000000006E-2</c:v>
                </c:pt>
                <c:pt idx="22272">
                  <c:v>-8.3300399999999997E-2</c:v>
                </c:pt>
                <c:pt idx="22273">
                  <c:v>-8.2083000000000003E-2</c:v>
                </c:pt>
                <c:pt idx="22274">
                  <c:v>-8.0789700000000006E-2</c:v>
                </c:pt>
                <c:pt idx="22275">
                  <c:v>-7.9420699999999997E-2</c:v>
                </c:pt>
                <c:pt idx="22276">
                  <c:v>-7.7976199999999996E-2</c:v>
                </c:pt>
                <c:pt idx="22277">
                  <c:v>-7.64571E-2</c:v>
                </c:pt>
                <c:pt idx="22278">
                  <c:v>-7.4864299999999995E-2</c:v>
                </c:pt>
                <c:pt idx="22279">
                  <c:v>-7.3199100000000003E-2</c:v>
                </c:pt>
                <c:pt idx="22280">
                  <c:v>-7.1462200000000003E-2</c:v>
                </c:pt>
                <c:pt idx="22281">
                  <c:v>-6.96547E-2</c:v>
                </c:pt>
                <c:pt idx="22282">
                  <c:v>-6.7777699999999996E-2</c:v>
                </c:pt>
                <c:pt idx="22283">
                  <c:v>-6.5832500000000002E-2</c:v>
                </c:pt>
                <c:pt idx="22284">
                  <c:v>-6.3820000000000002E-2</c:v>
                </c:pt>
                <c:pt idx="22285">
                  <c:v>-6.1741299999999999E-2</c:v>
                </c:pt>
                <c:pt idx="22286">
                  <c:v>-5.9597400000000002E-2</c:v>
                </c:pt>
                <c:pt idx="22287">
                  <c:v>-5.7389999999999997E-2</c:v>
                </c:pt>
                <c:pt idx="22288">
                  <c:v>-5.5121299999999998E-2</c:v>
                </c:pt>
                <c:pt idx="22289">
                  <c:v>-5.2794000000000001E-2</c:v>
                </c:pt>
                <c:pt idx="22290">
                  <c:v>-5.0410400000000001E-2</c:v>
                </c:pt>
                <c:pt idx="22291">
                  <c:v>-4.7972399999999998E-2</c:v>
                </c:pt>
                <c:pt idx="22292">
                  <c:v>-4.5481300000000002E-2</c:v>
                </c:pt>
                <c:pt idx="22293">
                  <c:v>-4.2938999999999998E-2</c:v>
                </c:pt>
                <c:pt idx="22294">
                  <c:v>-4.0348000000000002E-2</c:v>
                </c:pt>
                <c:pt idx="22295">
                  <c:v>-3.77107E-2</c:v>
                </c:pt>
                <c:pt idx="22296">
                  <c:v>-3.5029499999999998E-2</c:v>
                </c:pt>
                <c:pt idx="22297">
                  <c:v>-3.2307099999999998E-2</c:v>
                </c:pt>
                <c:pt idx="22298">
                  <c:v>-2.9546599999999999E-2</c:v>
                </c:pt>
                <c:pt idx="22299">
                  <c:v>-2.67516E-2</c:v>
                </c:pt>
                <c:pt idx="22300">
                  <c:v>-2.39248E-2</c:v>
                </c:pt>
                <c:pt idx="22301">
                  <c:v>-2.10692E-2</c:v>
                </c:pt>
                <c:pt idx="22302">
                  <c:v>-1.8187700000000001E-2</c:v>
                </c:pt>
                <c:pt idx="22303">
                  <c:v>-1.52829E-2</c:v>
                </c:pt>
                <c:pt idx="22304">
                  <c:v>-1.23573E-2</c:v>
                </c:pt>
                <c:pt idx="22305" formatCode="0.00E+00">
                  <c:v>-9.4139400000000008E-3</c:v>
                </c:pt>
                <c:pt idx="22306" formatCode="0.00E+00">
                  <c:v>-6.4569600000000003E-3</c:v>
                </c:pt>
                <c:pt idx="22307" formatCode="0.00E+00">
                  <c:v>-3.4903999999999998E-3</c:v>
                </c:pt>
                <c:pt idx="22308" formatCode="0.00E+00">
                  <c:v>-5.1759899999999999E-4</c:v>
                </c:pt>
                <c:pt idx="22309" formatCode="0.00E+00">
                  <c:v>2.45846E-3</c:v>
                </c:pt>
                <c:pt idx="22310" formatCode="0.00E+00">
                  <c:v>5.4349699999999999E-3</c:v>
                </c:pt>
                <c:pt idx="22311" formatCode="0.00E+00">
                  <c:v>8.4093899999999992E-3</c:v>
                </c:pt>
                <c:pt idx="22312">
                  <c:v>1.1379200000000001E-2</c:v>
                </c:pt>
                <c:pt idx="22313">
                  <c:v>1.43413E-2</c:v>
                </c:pt>
                <c:pt idx="22314">
                  <c:v>1.72918E-2</c:v>
                </c:pt>
                <c:pt idx="22315">
                  <c:v>2.02268E-2</c:v>
                </c:pt>
                <c:pt idx="22316">
                  <c:v>2.3143299999999999E-2</c:v>
                </c:pt>
                <c:pt idx="22317">
                  <c:v>2.6037899999999999E-2</c:v>
                </c:pt>
                <c:pt idx="22318">
                  <c:v>2.8907200000000001E-2</c:v>
                </c:pt>
                <c:pt idx="22319">
                  <c:v>3.1747400000000002E-2</c:v>
                </c:pt>
                <c:pt idx="22320">
                  <c:v>3.4554500000000002E-2</c:v>
                </c:pt>
                <c:pt idx="22321">
                  <c:v>3.7324999999999997E-2</c:v>
                </c:pt>
                <c:pt idx="22322">
                  <c:v>4.0054899999999997E-2</c:v>
                </c:pt>
                <c:pt idx="22323">
                  <c:v>4.2740899999999998E-2</c:v>
                </c:pt>
                <c:pt idx="22324">
                  <c:v>4.5379999999999997E-2</c:v>
                </c:pt>
                <c:pt idx="22325">
                  <c:v>4.7969400000000002E-2</c:v>
                </c:pt>
                <c:pt idx="22326">
                  <c:v>5.0506200000000001E-2</c:v>
                </c:pt>
                <c:pt idx="22327">
                  <c:v>5.2987699999999999E-2</c:v>
                </c:pt>
                <c:pt idx="22328">
                  <c:v>5.5410800000000003E-2</c:v>
                </c:pt>
                <c:pt idx="22329">
                  <c:v>5.7772499999999997E-2</c:v>
                </c:pt>
                <c:pt idx="22330">
                  <c:v>6.0070100000000001E-2</c:v>
                </c:pt>
                <c:pt idx="22331">
                  <c:v>6.2301000000000002E-2</c:v>
                </c:pt>
                <c:pt idx="22332">
                  <c:v>6.4462699999999998E-2</c:v>
                </c:pt>
                <c:pt idx="22333">
                  <c:v>6.6552500000000001E-2</c:v>
                </c:pt>
                <c:pt idx="22334">
                  <c:v>6.8567900000000001E-2</c:v>
                </c:pt>
                <c:pt idx="22335">
                  <c:v>7.0506700000000005E-2</c:v>
                </c:pt>
                <c:pt idx="22336">
                  <c:v>7.2366700000000006E-2</c:v>
                </c:pt>
                <c:pt idx="22337">
                  <c:v>7.4145299999999997E-2</c:v>
                </c:pt>
                <c:pt idx="22338">
                  <c:v>7.5839799999999999E-2</c:v>
                </c:pt>
                <c:pt idx="22339">
                  <c:v>7.7447799999999997E-2</c:v>
                </c:pt>
                <c:pt idx="22340">
                  <c:v>7.8967200000000001E-2</c:v>
                </c:pt>
                <c:pt idx="22341">
                  <c:v>8.0396400000000007E-2</c:v>
                </c:pt>
                <c:pt idx="22342">
                  <c:v>8.1733299999999995E-2</c:v>
                </c:pt>
                <c:pt idx="22343">
                  <c:v>8.2976599999999998E-2</c:v>
                </c:pt>
                <c:pt idx="22344">
                  <c:v>8.4124900000000002E-2</c:v>
                </c:pt>
                <c:pt idx="22345">
                  <c:v>8.5177699999999995E-2</c:v>
                </c:pt>
                <c:pt idx="22346">
                  <c:v>8.6133799999999996E-2</c:v>
                </c:pt>
                <c:pt idx="22347">
                  <c:v>8.6992200000000006E-2</c:v>
                </c:pt>
                <c:pt idx="22348">
                  <c:v>8.7751399999999993E-2</c:v>
                </c:pt>
                <c:pt idx="22349">
                  <c:v>8.8409799999999997E-2</c:v>
                </c:pt>
                <c:pt idx="22350">
                  <c:v>8.8966000000000003E-2</c:v>
                </c:pt>
                <c:pt idx="22351">
                  <c:v>8.9419200000000004E-2</c:v>
                </c:pt>
                <c:pt idx="22352">
                  <c:v>8.9768899999999999E-2</c:v>
                </c:pt>
                <c:pt idx="22353">
                  <c:v>9.0014899999999995E-2</c:v>
                </c:pt>
                <c:pt idx="22354">
                  <c:v>9.0156799999999995E-2</c:v>
                </c:pt>
                <c:pt idx="22355">
                  <c:v>9.0194499999999997E-2</c:v>
                </c:pt>
                <c:pt idx="22356">
                  <c:v>9.0127799999999994E-2</c:v>
                </c:pt>
                <c:pt idx="22357">
                  <c:v>8.99562E-2</c:v>
                </c:pt>
                <c:pt idx="22358">
                  <c:v>8.9679900000000007E-2</c:v>
                </c:pt>
                <c:pt idx="22359">
                  <c:v>8.92989E-2</c:v>
                </c:pt>
                <c:pt idx="22360">
                  <c:v>8.8813900000000001E-2</c:v>
                </c:pt>
                <c:pt idx="22361">
                  <c:v>8.8226200000000005E-2</c:v>
                </c:pt>
                <c:pt idx="22362">
                  <c:v>8.7537299999999998E-2</c:v>
                </c:pt>
                <c:pt idx="22363">
                  <c:v>8.6748599999999995E-2</c:v>
                </c:pt>
                <c:pt idx="22364">
                  <c:v>8.5860599999999995E-2</c:v>
                </c:pt>
                <c:pt idx="22365">
                  <c:v>8.4874000000000005E-2</c:v>
                </c:pt>
                <c:pt idx="22366">
                  <c:v>8.37894E-2</c:v>
                </c:pt>
                <c:pt idx="22367">
                  <c:v>8.2607700000000006E-2</c:v>
                </c:pt>
                <c:pt idx="22368">
                  <c:v>8.1330799999999995E-2</c:v>
                </c:pt>
                <c:pt idx="22369">
                  <c:v>7.9961299999999999E-2</c:v>
                </c:pt>
                <c:pt idx="22370">
                  <c:v>7.8501899999999999E-2</c:v>
                </c:pt>
                <c:pt idx="22371">
                  <c:v>7.6954300000000003E-2</c:v>
                </c:pt>
                <c:pt idx="22372">
                  <c:v>7.5319899999999995E-2</c:v>
                </c:pt>
                <c:pt idx="22373">
                  <c:v>7.3601E-2</c:v>
                </c:pt>
                <c:pt idx="22374">
                  <c:v>7.1799799999999997E-2</c:v>
                </c:pt>
                <c:pt idx="22375">
                  <c:v>6.9918599999999997E-2</c:v>
                </c:pt>
                <c:pt idx="22376">
                  <c:v>6.79593E-2</c:v>
                </c:pt>
                <c:pt idx="22377">
                  <c:v>6.5924700000000003E-2</c:v>
                </c:pt>
                <c:pt idx="22378">
                  <c:v>6.3817799999999994E-2</c:v>
                </c:pt>
                <c:pt idx="22379">
                  <c:v>6.1641099999999997E-2</c:v>
                </c:pt>
                <c:pt idx="22380">
                  <c:v>5.9397600000000002E-2</c:v>
                </c:pt>
                <c:pt idx="22381">
                  <c:v>5.7090099999999998E-2</c:v>
                </c:pt>
                <c:pt idx="22382">
                  <c:v>5.47213E-2</c:v>
                </c:pt>
                <c:pt idx="22383">
                  <c:v>5.2293899999999997E-2</c:v>
                </c:pt>
                <c:pt idx="22384">
                  <c:v>4.9810800000000002E-2</c:v>
                </c:pt>
                <c:pt idx="22385">
                  <c:v>4.7275200000000003E-2</c:v>
                </c:pt>
                <c:pt idx="22386">
                  <c:v>4.4690500000000001E-2</c:v>
                </c:pt>
                <c:pt idx="22387">
                  <c:v>4.2059699999999998E-2</c:v>
                </c:pt>
                <c:pt idx="22388">
                  <c:v>3.9386600000000001E-2</c:v>
                </c:pt>
                <c:pt idx="22389">
                  <c:v>3.6674900000000003E-2</c:v>
                </c:pt>
                <c:pt idx="22390">
                  <c:v>3.3928800000000002E-2</c:v>
                </c:pt>
                <c:pt idx="22391">
                  <c:v>3.11519E-2</c:v>
                </c:pt>
                <c:pt idx="22392">
                  <c:v>2.8347500000000001E-2</c:v>
                </c:pt>
                <c:pt idx="22393">
                  <c:v>2.5518900000000001E-2</c:v>
                </c:pt>
                <c:pt idx="22394">
                  <c:v>2.26699E-2</c:v>
                </c:pt>
                <c:pt idx="22395">
                  <c:v>1.98038E-2</c:v>
                </c:pt>
                <c:pt idx="22396">
                  <c:v>1.69243E-2</c:v>
                </c:pt>
                <c:pt idx="22397">
                  <c:v>1.4036E-2</c:v>
                </c:pt>
                <c:pt idx="22398">
                  <c:v>1.1143200000000001E-2</c:v>
                </c:pt>
                <c:pt idx="22399" formatCode="0.00E+00">
                  <c:v>8.2491100000000005E-3</c:v>
                </c:pt>
                <c:pt idx="22400" formatCode="0.00E+00">
                  <c:v>5.3561099999999999E-3</c:v>
                </c:pt>
                <c:pt idx="22401" formatCode="0.00E+00">
                  <c:v>2.4672299999999999E-3</c:v>
                </c:pt>
                <c:pt idx="22402" formatCode="0.00E+00">
                  <c:v>-4.1386100000000001E-4</c:v>
                </c:pt>
                <c:pt idx="22403" formatCode="0.00E+00">
                  <c:v>-3.2838799999999999E-3</c:v>
                </c:pt>
                <c:pt idx="22404" formatCode="0.00E+00">
                  <c:v>-6.1400500000000002E-3</c:v>
                </c:pt>
                <c:pt idx="22405" formatCode="0.00E+00">
                  <c:v>-8.9792899999999991E-3</c:v>
                </c:pt>
                <c:pt idx="22406">
                  <c:v>-1.17979E-2</c:v>
                </c:pt>
                <c:pt idx="22407">
                  <c:v>-1.45922E-2</c:v>
                </c:pt>
                <c:pt idx="22408">
                  <c:v>-1.7359099999999999E-2</c:v>
                </c:pt>
                <c:pt idx="22409">
                  <c:v>-2.0095600000000002E-2</c:v>
                </c:pt>
                <c:pt idx="22410">
                  <c:v>-2.2798800000000001E-2</c:v>
                </c:pt>
                <c:pt idx="22411">
                  <c:v>-2.5465399999999999E-2</c:v>
                </c:pt>
                <c:pt idx="22412">
                  <c:v>-2.80919E-2</c:v>
                </c:pt>
                <c:pt idx="22413">
                  <c:v>-3.06745E-2</c:v>
                </c:pt>
                <c:pt idx="22414">
                  <c:v>-3.3209799999999998E-2</c:v>
                </c:pt>
                <c:pt idx="22415">
                  <c:v>-3.5695400000000002E-2</c:v>
                </c:pt>
                <c:pt idx="22416">
                  <c:v>-3.81301E-2</c:v>
                </c:pt>
                <c:pt idx="22417">
                  <c:v>-4.0511600000000002E-2</c:v>
                </c:pt>
                <c:pt idx="22418">
                  <c:v>-4.2837199999999999E-2</c:v>
                </c:pt>
                <c:pt idx="22419">
                  <c:v>-4.5103699999999997E-2</c:v>
                </c:pt>
                <c:pt idx="22420">
                  <c:v>-4.7308099999999999E-2</c:v>
                </c:pt>
                <c:pt idx="22421">
                  <c:v>-4.9447900000000003E-2</c:v>
                </c:pt>
                <c:pt idx="22422">
                  <c:v>-5.1520900000000001E-2</c:v>
                </c:pt>
                <c:pt idx="22423">
                  <c:v>-5.3525099999999999E-2</c:v>
                </c:pt>
                <c:pt idx="22424">
                  <c:v>-5.54587E-2</c:v>
                </c:pt>
                <c:pt idx="22425">
                  <c:v>-5.7320000000000003E-2</c:v>
                </c:pt>
                <c:pt idx="22426">
                  <c:v>-5.9107300000000002E-2</c:v>
                </c:pt>
                <c:pt idx="22427">
                  <c:v>-6.0819100000000001E-2</c:v>
                </c:pt>
                <c:pt idx="22428">
                  <c:v>-6.2454200000000001E-2</c:v>
                </c:pt>
                <c:pt idx="22429">
                  <c:v>-6.4011299999999993E-2</c:v>
                </c:pt>
                <c:pt idx="22430">
                  <c:v>-6.5489099999999995E-2</c:v>
                </c:pt>
                <c:pt idx="22431">
                  <c:v>-6.6886299999999996E-2</c:v>
                </c:pt>
                <c:pt idx="22432">
                  <c:v>-6.8201999999999999E-2</c:v>
                </c:pt>
                <c:pt idx="22433">
                  <c:v>-6.94356E-2</c:v>
                </c:pt>
                <c:pt idx="22434">
                  <c:v>-7.0586800000000005E-2</c:v>
                </c:pt>
                <c:pt idx="22435">
                  <c:v>-7.1654999999999996E-2</c:v>
                </c:pt>
                <c:pt idx="22436">
                  <c:v>-7.2639899999999993E-2</c:v>
                </c:pt>
                <c:pt idx="22437">
                  <c:v>-7.3541099999999998E-2</c:v>
                </c:pt>
                <c:pt idx="22438">
                  <c:v>-7.4357900000000005E-2</c:v>
                </c:pt>
                <c:pt idx="22439">
                  <c:v>-7.5089699999999995E-2</c:v>
                </c:pt>
                <c:pt idx="22440">
                  <c:v>-7.5736300000000006E-2</c:v>
                </c:pt>
                <c:pt idx="22441">
                  <c:v>-7.6297799999999999E-2</c:v>
                </c:pt>
                <c:pt idx="22442">
                  <c:v>-7.6774499999999996E-2</c:v>
                </c:pt>
                <c:pt idx="22443">
                  <c:v>-7.7166600000000002E-2</c:v>
                </c:pt>
                <c:pt idx="22444">
                  <c:v>-7.7474799999999996E-2</c:v>
                </c:pt>
                <c:pt idx="22445">
                  <c:v>-7.7699799999999999E-2</c:v>
                </c:pt>
                <c:pt idx="22446">
                  <c:v>-7.78422E-2</c:v>
                </c:pt>
                <c:pt idx="22447">
                  <c:v>-7.7901700000000004E-2</c:v>
                </c:pt>
                <c:pt idx="22448">
                  <c:v>-7.78784E-2</c:v>
                </c:pt>
                <c:pt idx="22449">
                  <c:v>-7.7773499999999995E-2</c:v>
                </c:pt>
                <c:pt idx="22450">
                  <c:v>-7.7588799999999999E-2</c:v>
                </c:pt>
                <c:pt idx="22451">
                  <c:v>-7.7325900000000003E-2</c:v>
                </c:pt>
                <c:pt idx="22452">
                  <c:v>-7.6985899999999996E-2</c:v>
                </c:pt>
                <c:pt idx="22453">
                  <c:v>-7.6570299999999994E-2</c:v>
                </c:pt>
                <c:pt idx="22454">
                  <c:v>-7.6080999999999996E-2</c:v>
                </c:pt>
                <c:pt idx="22455">
                  <c:v>-7.5519900000000001E-2</c:v>
                </c:pt>
                <c:pt idx="22456">
                  <c:v>-7.4888399999999994E-2</c:v>
                </c:pt>
                <c:pt idx="22457">
                  <c:v>-7.4187799999999998E-2</c:v>
                </c:pt>
                <c:pt idx="22458">
                  <c:v>-7.3419999999999999E-2</c:v>
                </c:pt>
                <c:pt idx="22459">
                  <c:v>-7.2587399999999996E-2</c:v>
                </c:pt>
                <c:pt idx="22460">
                  <c:v>-7.1692199999999998E-2</c:v>
                </c:pt>
                <c:pt idx="22461">
                  <c:v>-7.0736900000000005E-2</c:v>
                </c:pt>
                <c:pt idx="22462">
                  <c:v>-6.9723400000000005E-2</c:v>
                </c:pt>
                <c:pt idx="22463">
                  <c:v>-6.8653800000000001E-2</c:v>
                </c:pt>
                <c:pt idx="22464">
                  <c:v>-6.7530000000000007E-2</c:v>
                </c:pt>
                <c:pt idx="22465">
                  <c:v>-6.6354300000000005E-2</c:v>
                </c:pt>
                <c:pt idx="22466">
                  <c:v>-6.5129500000000007E-2</c:v>
                </c:pt>
                <c:pt idx="22467">
                  <c:v>-6.3858100000000001E-2</c:v>
                </c:pt>
                <c:pt idx="22468">
                  <c:v>-6.2543000000000001E-2</c:v>
                </c:pt>
                <c:pt idx="22469">
                  <c:v>-6.1186999999999998E-2</c:v>
                </c:pt>
                <c:pt idx="22470">
                  <c:v>-5.9792699999999997E-2</c:v>
                </c:pt>
                <c:pt idx="22471">
                  <c:v>-5.8362499999999998E-2</c:v>
                </c:pt>
                <c:pt idx="22472">
                  <c:v>-5.6898999999999998E-2</c:v>
                </c:pt>
                <c:pt idx="22473">
                  <c:v>-5.5404500000000002E-2</c:v>
                </c:pt>
                <c:pt idx="22474">
                  <c:v>-5.3881499999999999E-2</c:v>
                </c:pt>
                <c:pt idx="22475">
                  <c:v>-5.2332200000000002E-2</c:v>
                </c:pt>
                <c:pt idx="22476">
                  <c:v>-5.0758699999999997E-2</c:v>
                </c:pt>
                <c:pt idx="22477">
                  <c:v>-4.9163900000000003E-2</c:v>
                </c:pt>
                <c:pt idx="22478">
                  <c:v>-4.7551000000000003E-2</c:v>
                </c:pt>
                <c:pt idx="22479">
                  <c:v>-4.5922600000000001E-2</c:v>
                </c:pt>
                <c:pt idx="22480">
                  <c:v>-4.4281099999999997E-2</c:v>
                </c:pt>
                <c:pt idx="22481">
                  <c:v>-4.2629E-2</c:v>
                </c:pt>
                <c:pt idx="22482">
                  <c:v>-4.0968900000000003E-2</c:v>
                </c:pt>
                <c:pt idx="22483">
                  <c:v>-3.9303999999999999E-2</c:v>
                </c:pt>
                <c:pt idx="22484">
                  <c:v>-3.7637200000000003E-2</c:v>
                </c:pt>
                <c:pt idx="22485">
                  <c:v>-3.5971299999999998E-2</c:v>
                </c:pt>
                <c:pt idx="22486">
                  <c:v>-3.4308900000000003E-2</c:v>
                </c:pt>
                <c:pt idx="22487">
                  <c:v>-3.2652399999999998E-2</c:v>
                </c:pt>
                <c:pt idx="22488">
                  <c:v>-3.1004E-2</c:v>
                </c:pt>
                <c:pt idx="22489">
                  <c:v>-2.9366E-2</c:v>
                </c:pt>
                <c:pt idx="22490">
                  <c:v>-2.7740799999999999E-2</c:v>
                </c:pt>
                <c:pt idx="22491">
                  <c:v>-2.6130199999999999E-2</c:v>
                </c:pt>
                <c:pt idx="22492">
                  <c:v>-2.45364E-2</c:v>
                </c:pt>
                <c:pt idx="22493">
                  <c:v>-2.29613E-2</c:v>
                </c:pt>
                <c:pt idx="22494">
                  <c:v>-2.1406399999999999E-2</c:v>
                </c:pt>
                <c:pt idx="22495">
                  <c:v>-1.98733E-2</c:v>
                </c:pt>
                <c:pt idx="22496">
                  <c:v>-1.8363600000000001E-2</c:v>
                </c:pt>
                <c:pt idx="22497">
                  <c:v>-1.6879000000000002E-2</c:v>
                </c:pt>
                <c:pt idx="22498">
                  <c:v>-1.54214E-2</c:v>
                </c:pt>
                <c:pt idx="22499">
                  <c:v>-1.39924E-2</c:v>
                </c:pt>
                <c:pt idx="22500">
                  <c:v>-1.2593200000000001E-2</c:v>
                </c:pt>
                <c:pt idx="22501">
                  <c:v>-1.1225000000000001E-2</c:v>
                </c:pt>
                <c:pt idx="22502" formatCode="0.00E+00">
                  <c:v>-9.8888299999999995E-3</c:v>
                </c:pt>
                <c:pt idx="22503" formatCode="0.00E+00">
                  <c:v>-8.5856000000000005E-3</c:v>
                </c:pt>
                <c:pt idx="22504" formatCode="0.00E+00">
                  <c:v>-7.3164600000000003E-3</c:v>
                </c:pt>
                <c:pt idx="22505" formatCode="0.00E+00">
                  <c:v>-6.08269E-3</c:v>
                </c:pt>
                <c:pt idx="22506" formatCode="0.00E+00">
                  <c:v>-4.88552E-3</c:v>
                </c:pt>
                <c:pt idx="22507" formatCode="0.00E+00">
                  <c:v>-3.7257900000000001E-3</c:v>
                </c:pt>
                <c:pt idx="22508" formatCode="0.00E+00">
                  <c:v>-2.6042000000000001E-3</c:v>
                </c:pt>
                <c:pt idx="22509" formatCode="0.00E+00">
                  <c:v>-1.5216299999999999E-3</c:v>
                </c:pt>
                <c:pt idx="22510" formatCode="0.00E+00">
                  <c:v>-4.7884799999999998E-4</c:v>
                </c:pt>
                <c:pt idx="22511" formatCode="0.00E+00">
                  <c:v>5.2375700000000002E-4</c:v>
                </c:pt>
                <c:pt idx="22512" formatCode="0.00E+00">
                  <c:v>1.4857799999999999E-3</c:v>
                </c:pt>
                <c:pt idx="22513" formatCode="0.00E+00">
                  <c:v>2.4066700000000001E-3</c:v>
                </c:pt>
                <c:pt idx="22514" formatCode="0.00E+00">
                  <c:v>3.28591E-3</c:v>
                </c:pt>
                <c:pt idx="22515" formatCode="0.00E+00">
                  <c:v>4.1230599999999996E-3</c:v>
                </c:pt>
                <c:pt idx="22516" formatCode="0.00E+00">
                  <c:v>4.9176699999999999E-3</c:v>
                </c:pt>
                <c:pt idx="22517" formatCode="0.00E+00">
                  <c:v>5.6694099999999997E-3</c:v>
                </c:pt>
                <c:pt idx="22518" formatCode="0.00E+00">
                  <c:v>6.3780599999999996E-3</c:v>
                </c:pt>
                <c:pt idx="22519" formatCode="0.00E+00">
                  <c:v>7.0436199999999996E-3</c:v>
                </c:pt>
                <c:pt idx="22520" formatCode="0.00E+00">
                  <c:v>7.6663499999999997E-3</c:v>
                </c:pt>
                <c:pt idx="22521" formatCode="0.00E+00">
                  <c:v>8.24685E-3</c:v>
                </c:pt>
                <c:pt idx="22522" formatCode="0.00E+00">
                  <c:v>8.7858999999999993E-3</c:v>
                </c:pt>
                <c:pt idx="22523" formatCode="0.00E+00">
                  <c:v>9.2841599999999996E-3</c:v>
                </c:pt>
                <c:pt idx="22524" formatCode="0.00E+00">
                  <c:v>9.74241E-3</c:v>
                </c:pt>
                <c:pt idx="22525">
                  <c:v>1.01618E-2</c:v>
                </c:pt>
                <c:pt idx="22526">
                  <c:v>1.05433E-2</c:v>
                </c:pt>
                <c:pt idx="22527">
                  <c:v>1.0888E-2</c:v>
                </c:pt>
                <c:pt idx="22528">
                  <c:v>1.1196599999999999E-2</c:v>
                </c:pt>
                <c:pt idx="22529">
                  <c:v>1.1470299999999999E-2</c:v>
                </c:pt>
                <c:pt idx="22530">
                  <c:v>1.1710099999999999E-2</c:v>
                </c:pt>
                <c:pt idx="22531">
                  <c:v>1.19173E-2</c:v>
                </c:pt>
                <c:pt idx="22532">
                  <c:v>1.20933E-2</c:v>
                </c:pt>
                <c:pt idx="22533">
                  <c:v>1.2239E-2</c:v>
                </c:pt>
                <c:pt idx="22534">
                  <c:v>1.2355400000000001E-2</c:v>
                </c:pt>
                <c:pt idx="22535">
                  <c:v>1.24432E-2</c:v>
                </c:pt>
                <c:pt idx="22536">
                  <c:v>1.25034E-2</c:v>
                </c:pt>
                <c:pt idx="22537">
                  <c:v>1.2536800000000001E-2</c:v>
                </c:pt>
                <c:pt idx="22538">
                  <c:v>1.2544700000000001E-2</c:v>
                </c:pt>
                <c:pt idx="22539">
                  <c:v>1.25288E-2</c:v>
                </c:pt>
                <c:pt idx="22540">
                  <c:v>1.24907E-2</c:v>
                </c:pt>
                <c:pt idx="22541">
                  <c:v>1.2432E-2</c:v>
                </c:pt>
                <c:pt idx="22542">
                  <c:v>1.23544E-2</c:v>
                </c:pt>
                <c:pt idx="22543">
                  <c:v>1.2259600000000001E-2</c:v>
                </c:pt>
                <c:pt idx="22544">
                  <c:v>1.21493E-2</c:v>
                </c:pt>
                <c:pt idx="22545">
                  <c:v>1.20254E-2</c:v>
                </c:pt>
                <c:pt idx="22546">
                  <c:v>1.1889200000000001E-2</c:v>
                </c:pt>
                <c:pt idx="22547">
                  <c:v>1.17424E-2</c:v>
                </c:pt>
                <c:pt idx="22548">
                  <c:v>1.15868E-2</c:v>
                </c:pt>
                <c:pt idx="22549">
                  <c:v>1.1424200000000001E-2</c:v>
                </c:pt>
                <c:pt idx="22550">
                  <c:v>1.1256800000000001E-2</c:v>
                </c:pt>
                <c:pt idx="22551">
                  <c:v>1.10858E-2</c:v>
                </c:pt>
                <c:pt idx="22552">
                  <c:v>1.09131E-2</c:v>
                </c:pt>
                <c:pt idx="22553">
                  <c:v>1.07437E-2</c:v>
                </c:pt>
                <c:pt idx="22554">
                  <c:v>1.05798E-2</c:v>
                </c:pt>
                <c:pt idx="22555">
                  <c:v>1.0418999999999999E-2</c:v>
                </c:pt>
                <c:pt idx="22556">
                  <c:v>1.02615E-2</c:v>
                </c:pt>
                <c:pt idx="22557">
                  <c:v>1.01108E-2</c:v>
                </c:pt>
                <c:pt idx="22558" formatCode="0.00E+00">
                  <c:v>9.9684300000000003E-3</c:v>
                </c:pt>
                <c:pt idx="22559" formatCode="0.00E+00">
                  <c:v>9.8347E-3</c:v>
                </c:pt>
                <c:pt idx="22560" formatCode="0.00E+00">
                  <c:v>9.7107400000000007E-3</c:v>
                </c:pt>
                <c:pt idx="22561" formatCode="0.00E+00">
                  <c:v>9.5980900000000001E-3</c:v>
                </c:pt>
                <c:pt idx="22562" formatCode="0.00E+00">
                  <c:v>9.4982299999999999E-3</c:v>
                </c:pt>
                <c:pt idx="22563" formatCode="0.00E+00">
                  <c:v>9.4125300000000005E-3</c:v>
                </c:pt>
                <c:pt idx="22564" formatCode="0.00E+00">
                  <c:v>9.3422100000000001E-3</c:v>
                </c:pt>
                <c:pt idx="22565" formatCode="0.00E+00">
                  <c:v>9.2880700000000007E-3</c:v>
                </c:pt>
                <c:pt idx="22566" formatCode="0.00E+00">
                  <c:v>9.2508199999999999E-3</c:v>
                </c:pt>
                <c:pt idx="22567" formatCode="0.00E+00">
                  <c:v>9.2313299999999994E-3</c:v>
                </c:pt>
                <c:pt idx="22568" formatCode="0.00E+00">
                  <c:v>9.2303400000000001E-3</c:v>
                </c:pt>
                <c:pt idx="22569" formatCode="0.00E+00">
                  <c:v>9.2483200000000008E-3</c:v>
                </c:pt>
                <c:pt idx="22570" formatCode="0.00E+00">
                  <c:v>9.2856099999999997E-3</c:v>
                </c:pt>
                <c:pt idx="22571" formatCode="0.00E+00">
                  <c:v>9.3428499999999998E-3</c:v>
                </c:pt>
                <c:pt idx="22572" formatCode="0.00E+00">
                  <c:v>9.4210700000000001E-3</c:v>
                </c:pt>
                <c:pt idx="22573" formatCode="0.00E+00">
                  <c:v>9.5211800000000006E-3</c:v>
                </c:pt>
                <c:pt idx="22574" formatCode="0.00E+00">
                  <c:v>9.6437199999999997E-3</c:v>
                </c:pt>
                <c:pt idx="22575" formatCode="0.00E+00">
                  <c:v>9.7893700000000004E-3</c:v>
                </c:pt>
                <c:pt idx="22576" formatCode="0.00E+00">
                  <c:v>9.9588400000000001E-3</c:v>
                </c:pt>
                <c:pt idx="22577">
                  <c:v>1.01525E-2</c:v>
                </c:pt>
                <c:pt idx="22578">
                  <c:v>1.0370900000000001E-2</c:v>
                </c:pt>
                <c:pt idx="22579">
                  <c:v>1.06144E-2</c:v>
                </c:pt>
                <c:pt idx="22580">
                  <c:v>1.08834E-2</c:v>
                </c:pt>
                <c:pt idx="22581">
                  <c:v>1.11777E-2</c:v>
                </c:pt>
                <c:pt idx="22582">
                  <c:v>1.14971E-2</c:v>
                </c:pt>
                <c:pt idx="22583">
                  <c:v>1.18414E-2</c:v>
                </c:pt>
                <c:pt idx="22584">
                  <c:v>1.22106E-2</c:v>
                </c:pt>
                <c:pt idx="22585">
                  <c:v>1.26041E-2</c:v>
                </c:pt>
                <c:pt idx="22586">
                  <c:v>1.30213E-2</c:v>
                </c:pt>
                <c:pt idx="22587">
                  <c:v>1.34611E-2</c:v>
                </c:pt>
                <c:pt idx="22588">
                  <c:v>1.3922800000000001E-2</c:v>
                </c:pt>
                <c:pt idx="22589">
                  <c:v>1.44057E-2</c:v>
                </c:pt>
                <c:pt idx="22590">
                  <c:v>1.4909E-2</c:v>
                </c:pt>
                <c:pt idx="22591">
                  <c:v>1.5431500000000001E-2</c:v>
                </c:pt>
                <c:pt idx="22592">
                  <c:v>1.5972500000000001E-2</c:v>
                </c:pt>
                <c:pt idx="22593">
                  <c:v>1.6531400000000002E-2</c:v>
                </c:pt>
                <c:pt idx="22594">
                  <c:v>1.7107899999999999E-2</c:v>
                </c:pt>
                <c:pt idx="22595">
                  <c:v>1.77006E-2</c:v>
                </c:pt>
                <c:pt idx="22596">
                  <c:v>1.83076E-2</c:v>
                </c:pt>
                <c:pt idx="22597">
                  <c:v>1.8926599999999998E-2</c:v>
                </c:pt>
                <c:pt idx="22598">
                  <c:v>1.9556400000000002E-2</c:v>
                </c:pt>
                <c:pt idx="22599">
                  <c:v>2.0196800000000001E-2</c:v>
                </c:pt>
                <c:pt idx="22600">
                  <c:v>2.0847600000000001E-2</c:v>
                </c:pt>
                <c:pt idx="22601">
                  <c:v>2.1507399999999999E-2</c:v>
                </c:pt>
                <c:pt idx="22602">
                  <c:v>2.21751E-2</c:v>
                </c:pt>
                <c:pt idx="22603">
                  <c:v>2.28528E-2</c:v>
                </c:pt>
                <c:pt idx="22604">
                  <c:v>2.3539600000000001E-2</c:v>
                </c:pt>
                <c:pt idx="22605">
                  <c:v>2.4229899999999999E-2</c:v>
                </c:pt>
                <c:pt idx="22606">
                  <c:v>2.4920500000000002E-2</c:v>
                </c:pt>
                <c:pt idx="22607">
                  <c:v>2.5611499999999999E-2</c:v>
                </c:pt>
                <c:pt idx="22608">
                  <c:v>2.63012E-2</c:v>
                </c:pt>
                <c:pt idx="22609">
                  <c:v>2.6986900000000001E-2</c:v>
                </c:pt>
                <c:pt idx="22610">
                  <c:v>2.7666199999999998E-2</c:v>
                </c:pt>
                <c:pt idx="22611">
                  <c:v>2.83372E-2</c:v>
                </c:pt>
                <c:pt idx="22612">
                  <c:v>2.8998199999999998E-2</c:v>
                </c:pt>
                <c:pt idx="22613">
                  <c:v>2.96476E-2</c:v>
                </c:pt>
                <c:pt idx="22614">
                  <c:v>3.0283399999999999E-2</c:v>
                </c:pt>
                <c:pt idx="22615">
                  <c:v>3.0903300000000002E-2</c:v>
                </c:pt>
                <c:pt idx="22616">
                  <c:v>3.1505100000000001E-2</c:v>
                </c:pt>
                <c:pt idx="22617">
                  <c:v>3.2086900000000002E-2</c:v>
                </c:pt>
                <c:pt idx="22618">
                  <c:v>3.26474E-2</c:v>
                </c:pt>
                <c:pt idx="22619">
                  <c:v>3.3185399999999997E-2</c:v>
                </c:pt>
                <c:pt idx="22620">
                  <c:v>3.3699300000000001E-2</c:v>
                </c:pt>
                <c:pt idx="22621">
                  <c:v>3.4186899999999999E-2</c:v>
                </c:pt>
                <c:pt idx="22622">
                  <c:v>3.4645200000000001E-2</c:v>
                </c:pt>
                <c:pt idx="22623">
                  <c:v>3.5071600000000001E-2</c:v>
                </c:pt>
                <c:pt idx="22624">
                  <c:v>3.5464700000000002E-2</c:v>
                </c:pt>
                <c:pt idx="22625">
                  <c:v>3.5822800000000002E-2</c:v>
                </c:pt>
                <c:pt idx="22626">
                  <c:v>3.6144700000000002E-2</c:v>
                </c:pt>
                <c:pt idx="22627">
                  <c:v>3.6429900000000001E-2</c:v>
                </c:pt>
                <c:pt idx="22628">
                  <c:v>3.66784E-2</c:v>
                </c:pt>
                <c:pt idx="22629">
                  <c:v>3.6889400000000003E-2</c:v>
                </c:pt>
                <c:pt idx="22630">
                  <c:v>3.7060599999999999E-2</c:v>
                </c:pt>
                <c:pt idx="22631">
                  <c:v>3.7189199999999999E-2</c:v>
                </c:pt>
                <c:pt idx="22632">
                  <c:v>3.7273399999999998E-2</c:v>
                </c:pt>
                <c:pt idx="22633">
                  <c:v>3.73128E-2</c:v>
                </c:pt>
                <c:pt idx="22634">
                  <c:v>3.7306800000000001E-2</c:v>
                </c:pt>
                <c:pt idx="22635">
                  <c:v>3.7254099999999998E-2</c:v>
                </c:pt>
                <c:pt idx="22636">
                  <c:v>3.7153100000000001E-2</c:v>
                </c:pt>
                <c:pt idx="22637">
                  <c:v>3.7002500000000001E-2</c:v>
                </c:pt>
                <c:pt idx="22638">
                  <c:v>3.6801300000000002E-2</c:v>
                </c:pt>
                <c:pt idx="22639">
                  <c:v>3.6548900000000002E-2</c:v>
                </c:pt>
                <c:pt idx="22640">
                  <c:v>3.62443E-2</c:v>
                </c:pt>
                <c:pt idx="22641">
                  <c:v>3.5886899999999999E-2</c:v>
                </c:pt>
                <c:pt idx="22642">
                  <c:v>3.5476599999999997E-2</c:v>
                </c:pt>
                <c:pt idx="22643">
                  <c:v>3.50134E-2</c:v>
                </c:pt>
                <c:pt idx="22644">
                  <c:v>3.4497199999999999E-2</c:v>
                </c:pt>
                <c:pt idx="22645">
                  <c:v>3.3927199999999998E-2</c:v>
                </c:pt>
                <c:pt idx="22646">
                  <c:v>3.3302499999999999E-2</c:v>
                </c:pt>
                <c:pt idx="22647">
                  <c:v>3.2622699999999998E-2</c:v>
                </c:pt>
                <c:pt idx="22648">
                  <c:v>3.1888300000000001E-2</c:v>
                </c:pt>
                <c:pt idx="22649">
                  <c:v>3.10998E-2</c:v>
                </c:pt>
                <c:pt idx="22650">
                  <c:v>3.0257699999999998E-2</c:v>
                </c:pt>
                <c:pt idx="22651">
                  <c:v>2.93619E-2</c:v>
                </c:pt>
                <c:pt idx="22652">
                  <c:v>2.8412400000000001E-2</c:v>
                </c:pt>
                <c:pt idx="22653">
                  <c:v>2.7409599999999999E-2</c:v>
                </c:pt>
                <c:pt idx="22654">
                  <c:v>2.6354200000000001E-2</c:v>
                </c:pt>
                <c:pt idx="22655">
                  <c:v>2.52467E-2</c:v>
                </c:pt>
                <c:pt idx="22656">
                  <c:v>2.40872E-2</c:v>
                </c:pt>
                <c:pt idx="22657">
                  <c:v>2.2875400000000001E-2</c:v>
                </c:pt>
                <c:pt idx="22658">
                  <c:v>2.16118E-2</c:v>
                </c:pt>
                <c:pt idx="22659">
                  <c:v>2.0296399999999999E-2</c:v>
                </c:pt>
                <c:pt idx="22660">
                  <c:v>1.89293E-2</c:v>
                </c:pt>
                <c:pt idx="22661">
                  <c:v>1.7511800000000001E-2</c:v>
                </c:pt>
                <c:pt idx="22662">
                  <c:v>1.6046299999999999E-2</c:v>
                </c:pt>
                <c:pt idx="22663">
                  <c:v>1.45348E-2</c:v>
                </c:pt>
                <c:pt idx="22664">
                  <c:v>1.29788E-2</c:v>
                </c:pt>
                <c:pt idx="22665">
                  <c:v>1.1379200000000001E-2</c:v>
                </c:pt>
                <c:pt idx="22666" formatCode="0.00E+00">
                  <c:v>9.7379400000000005E-3</c:v>
                </c:pt>
                <c:pt idx="22667" formatCode="0.00E+00">
                  <c:v>8.0573999999999993E-3</c:v>
                </c:pt>
                <c:pt idx="22668" formatCode="0.00E+00">
                  <c:v>6.3396900000000003E-3</c:v>
                </c:pt>
                <c:pt idx="22669" formatCode="0.00E+00">
                  <c:v>4.5866700000000002E-3</c:v>
                </c:pt>
                <c:pt idx="22670" formatCode="0.00E+00">
                  <c:v>2.8000799999999999E-3</c:v>
                </c:pt>
                <c:pt idx="22671" formatCode="0.00E+00">
                  <c:v>9.8179199999999999E-4</c:v>
                </c:pt>
                <c:pt idx="22672" formatCode="0.00E+00">
                  <c:v>-8.6617699999999998E-4</c:v>
                </c:pt>
                <c:pt idx="22673" formatCode="0.00E+00">
                  <c:v>-2.7418099999999999E-3</c:v>
                </c:pt>
                <c:pt idx="22674" formatCode="0.00E+00">
                  <c:v>-4.6432000000000001E-3</c:v>
                </c:pt>
                <c:pt idx="22675" formatCode="0.00E+00">
                  <c:v>-6.5683E-3</c:v>
                </c:pt>
                <c:pt idx="22676" formatCode="0.00E+00">
                  <c:v>-8.5142900000000007E-3</c:v>
                </c:pt>
                <c:pt idx="22677">
                  <c:v>-1.04779E-2</c:v>
                </c:pt>
                <c:pt idx="22678">
                  <c:v>-1.2456399999999999E-2</c:v>
                </c:pt>
                <c:pt idx="22679">
                  <c:v>-1.44481E-2</c:v>
                </c:pt>
                <c:pt idx="22680">
                  <c:v>-1.6450599999999999E-2</c:v>
                </c:pt>
                <c:pt idx="22681">
                  <c:v>-1.8460799999999999E-2</c:v>
                </c:pt>
                <c:pt idx="22682">
                  <c:v>-2.0475699999999999E-2</c:v>
                </c:pt>
                <c:pt idx="22683">
                  <c:v>-2.24935E-2</c:v>
                </c:pt>
                <c:pt idx="22684">
                  <c:v>-2.4512800000000001E-2</c:v>
                </c:pt>
                <c:pt idx="22685">
                  <c:v>-2.6531800000000001E-2</c:v>
                </c:pt>
                <c:pt idx="22686">
                  <c:v>-2.8547400000000001E-2</c:v>
                </c:pt>
                <c:pt idx="22687">
                  <c:v>-3.0555599999999999E-2</c:v>
                </c:pt>
                <c:pt idx="22688">
                  <c:v>-3.2553899999999997E-2</c:v>
                </c:pt>
                <c:pt idx="22689">
                  <c:v>-3.4540599999999998E-2</c:v>
                </c:pt>
                <c:pt idx="22690">
                  <c:v>-3.6513400000000001E-2</c:v>
                </c:pt>
                <c:pt idx="22691">
                  <c:v>-3.8469000000000003E-2</c:v>
                </c:pt>
                <c:pt idx="22692">
                  <c:v>-4.0404000000000002E-2</c:v>
                </c:pt>
                <c:pt idx="22693">
                  <c:v>-4.23153E-2</c:v>
                </c:pt>
                <c:pt idx="22694">
                  <c:v>-4.4200000000000003E-2</c:v>
                </c:pt>
                <c:pt idx="22695">
                  <c:v>-4.6054699999999997E-2</c:v>
                </c:pt>
                <c:pt idx="22696">
                  <c:v>-4.78764E-2</c:v>
                </c:pt>
                <c:pt idx="22697">
                  <c:v>-4.9663600000000002E-2</c:v>
                </c:pt>
                <c:pt idx="22698">
                  <c:v>-5.1415200000000001E-2</c:v>
                </c:pt>
                <c:pt idx="22699">
                  <c:v>-5.31289E-2</c:v>
                </c:pt>
                <c:pt idx="22700">
                  <c:v>-5.4800500000000002E-2</c:v>
                </c:pt>
                <c:pt idx="22701">
                  <c:v>-5.6426400000000002E-2</c:v>
                </c:pt>
                <c:pt idx="22702">
                  <c:v>-5.8004500000000001E-2</c:v>
                </c:pt>
                <c:pt idx="22703">
                  <c:v>-5.9533099999999999E-2</c:v>
                </c:pt>
                <c:pt idx="22704">
                  <c:v>-6.1010399999999999E-2</c:v>
                </c:pt>
                <c:pt idx="22705">
                  <c:v>-6.2434400000000001E-2</c:v>
                </c:pt>
                <c:pt idx="22706">
                  <c:v>-6.3802399999999995E-2</c:v>
                </c:pt>
                <c:pt idx="22707">
                  <c:v>-6.5111299999999997E-2</c:v>
                </c:pt>
                <c:pt idx="22708">
                  <c:v>-6.6359100000000004E-2</c:v>
                </c:pt>
                <c:pt idx="22709">
                  <c:v>-6.75452E-2</c:v>
                </c:pt>
                <c:pt idx="22710">
                  <c:v>-6.8668699999999999E-2</c:v>
                </c:pt>
                <c:pt idx="22711">
                  <c:v>-6.9727499999999998E-2</c:v>
                </c:pt>
                <c:pt idx="22712">
                  <c:v>-7.0719199999999996E-2</c:v>
                </c:pt>
                <c:pt idx="22713">
                  <c:v>-7.16421E-2</c:v>
                </c:pt>
                <c:pt idx="22714">
                  <c:v>-7.2495000000000004E-2</c:v>
                </c:pt>
                <c:pt idx="22715">
                  <c:v>-7.3275699999999999E-2</c:v>
                </c:pt>
                <c:pt idx="22716">
                  <c:v>-7.3982300000000001E-2</c:v>
                </c:pt>
                <c:pt idx="22717">
                  <c:v>-7.4613299999999994E-2</c:v>
                </c:pt>
                <c:pt idx="22718">
                  <c:v>-7.5168600000000002E-2</c:v>
                </c:pt>
                <c:pt idx="22719">
                  <c:v>-7.5648199999999999E-2</c:v>
                </c:pt>
                <c:pt idx="22720">
                  <c:v>-7.6050599999999996E-2</c:v>
                </c:pt>
                <c:pt idx="22721">
                  <c:v>-7.6374300000000006E-2</c:v>
                </c:pt>
                <c:pt idx="22722">
                  <c:v>-7.6618400000000003E-2</c:v>
                </c:pt>
                <c:pt idx="22723">
                  <c:v>-7.6782600000000006E-2</c:v>
                </c:pt>
                <c:pt idx="22724">
                  <c:v>-7.6865900000000001E-2</c:v>
                </c:pt>
                <c:pt idx="22725">
                  <c:v>-7.6867199999999997E-2</c:v>
                </c:pt>
                <c:pt idx="22726">
                  <c:v>-7.6786499999999994E-2</c:v>
                </c:pt>
                <c:pt idx="22727">
                  <c:v>-7.6625299999999993E-2</c:v>
                </c:pt>
                <c:pt idx="22728">
                  <c:v>-7.6385099999999997E-2</c:v>
                </c:pt>
                <c:pt idx="22729">
                  <c:v>-7.6065800000000003E-2</c:v>
                </c:pt>
                <c:pt idx="22730">
                  <c:v>-7.5666300000000006E-2</c:v>
                </c:pt>
                <c:pt idx="22731">
                  <c:v>-7.5186100000000006E-2</c:v>
                </c:pt>
                <c:pt idx="22732">
                  <c:v>-7.4625200000000003E-2</c:v>
                </c:pt>
                <c:pt idx="22733">
                  <c:v>-7.3984999999999995E-2</c:v>
                </c:pt>
                <c:pt idx="22734">
                  <c:v>-7.3267399999999996E-2</c:v>
                </c:pt>
                <c:pt idx="22735">
                  <c:v>-7.2472499999999995E-2</c:v>
                </c:pt>
                <c:pt idx="22736">
                  <c:v>-7.1598899999999993E-2</c:v>
                </c:pt>
                <c:pt idx="22737">
                  <c:v>-7.0646500000000001E-2</c:v>
                </c:pt>
                <c:pt idx="22738">
                  <c:v>-6.9616700000000004E-2</c:v>
                </c:pt>
                <c:pt idx="22739">
                  <c:v>-6.8512000000000003E-2</c:v>
                </c:pt>
                <c:pt idx="22740">
                  <c:v>-6.7334599999999994E-2</c:v>
                </c:pt>
                <c:pt idx="22741">
                  <c:v>-6.6085599999999994E-2</c:v>
                </c:pt>
                <c:pt idx="22742">
                  <c:v>-6.4766500000000005E-2</c:v>
                </c:pt>
                <c:pt idx="22743">
                  <c:v>-6.3378199999999996E-2</c:v>
                </c:pt>
                <c:pt idx="22744">
                  <c:v>-6.1920999999999997E-2</c:v>
                </c:pt>
                <c:pt idx="22745">
                  <c:v>-6.0395200000000003E-2</c:v>
                </c:pt>
                <c:pt idx="22746">
                  <c:v>-5.8803500000000002E-2</c:v>
                </c:pt>
                <c:pt idx="22747">
                  <c:v>-5.71505E-2</c:v>
                </c:pt>
                <c:pt idx="22748">
                  <c:v>-5.54394E-2</c:v>
                </c:pt>
                <c:pt idx="22749">
                  <c:v>-5.3671799999999999E-2</c:v>
                </c:pt>
                <c:pt idx="22750">
                  <c:v>-5.1849600000000003E-2</c:v>
                </c:pt>
                <c:pt idx="22751">
                  <c:v>-4.9975800000000001E-2</c:v>
                </c:pt>
                <c:pt idx="22752">
                  <c:v>-4.8052699999999997E-2</c:v>
                </c:pt>
                <c:pt idx="22753">
                  <c:v>-4.6081799999999999E-2</c:v>
                </c:pt>
                <c:pt idx="22754">
                  <c:v>-4.4064199999999998E-2</c:v>
                </c:pt>
                <c:pt idx="22755">
                  <c:v>-4.2002200000000003E-2</c:v>
                </c:pt>
                <c:pt idx="22756">
                  <c:v>-3.9898999999999997E-2</c:v>
                </c:pt>
                <c:pt idx="22757">
                  <c:v>-3.7757899999999997E-2</c:v>
                </c:pt>
                <c:pt idx="22758">
                  <c:v>-3.5582599999999999E-2</c:v>
                </c:pt>
                <c:pt idx="22759">
                  <c:v>-3.3377299999999999E-2</c:v>
                </c:pt>
                <c:pt idx="22760">
                  <c:v>-3.1146500000000001E-2</c:v>
                </c:pt>
                <c:pt idx="22761">
                  <c:v>-2.8893700000000001E-2</c:v>
                </c:pt>
                <c:pt idx="22762">
                  <c:v>-2.66219E-2</c:v>
                </c:pt>
                <c:pt idx="22763">
                  <c:v>-2.4332699999999999E-2</c:v>
                </c:pt>
                <c:pt idx="22764">
                  <c:v>-2.2027700000000001E-2</c:v>
                </c:pt>
                <c:pt idx="22765">
                  <c:v>-1.9708699999999999E-2</c:v>
                </c:pt>
                <c:pt idx="22766">
                  <c:v>-1.7378999999999999E-2</c:v>
                </c:pt>
                <c:pt idx="22767">
                  <c:v>-1.5041000000000001E-2</c:v>
                </c:pt>
                <c:pt idx="22768">
                  <c:v>-1.2696900000000001E-2</c:v>
                </c:pt>
                <c:pt idx="22769">
                  <c:v>-1.03488E-2</c:v>
                </c:pt>
                <c:pt idx="22770" formatCode="0.00E+00">
                  <c:v>-8.0004199999999994E-3</c:v>
                </c:pt>
                <c:pt idx="22771" formatCode="0.00E+00">
                  <c:v>-5.65665E-3</c:v>
                </c:pt>
                <c:pt idx="22772" formatCode="0.00E+00">
                  <c:v>-3.3223100000000002E-3</c:v>
                </c:pt>
                <c:pt idx="22773" formatCode="0.00E+00">
                  <c:v>-1.00139E-3</c:v>
                </c:pt>
                <c:pt idx="22774" formatCode="0.00E+00">
                  <c:v>1.3024099999999999E-3</c:v>
                </c:pt>
                <c:pt idx="22775" formatCode="0.00E+00">
                  <c:v>3.5854699999999999E-3</c:v>
                </c:pt>
                <c:pt idx="22776" formatCode="0.00E+00">
                  <c:v>5.8447400000000002E-3</c:v>
                </c:pt>
                <c:pt idx="22777" formatCode="0.00E+00">
                  <c:v>8.0775900000000008E-3</c:v>
                </c:pt>
                <c:pt idx="22778">
                  <c:v>1.02813E-2</c:v>
                </c:pt>
                <c:pt idx="22779">
                  <c:v>1.2452599999999999E-2</c:v>
                </c:pt>
                <c:pt idx="22780">
                  <c:v>1.45883E-2</c:v>
                </c:pt>
                <c:pt idx="22781">
                  <c:v>1.6685100000000001E-2</c:v>
                </c:pt>
                <c:pt idx="22782">
                  <c:v>1.874E-2</c:v>
                </c:pt>
                <c:pt idx="22783">
                  <c:v>2.0751800000000001E-2</c:v>
                </c:pt>
                <c:pt idx="22784">
                  <c:v>2.27189E-2</c:v>
                </c:pt>
                <c:pt idx="22785">
                  <c:v>2.4637699999999998E-2</c:v>
                </c:pt>
                <c:pt idx="22786">
                  <c:v>2.6504E-2</c:v>
                </c:pt>
                <c:pt idx="22787">
                  <c:v>2.8315900000000001E-2</c:v>
                </c:pt>
                <c:pt idx="22788">
                  <c:v>3.0072700000000001E-2</c:v>
                </c:pt>
                <c:pt idx="22789">
                  <c:v>3.1773299999999997E-2</c:v>
                </c:pt>
                <c:pt idx="22790">
                  <c:v>3.3415599999999997E-2</c:v>
                </c:pt>
                <c:pt idx="22791">
                  <c:v>3.49965E-2</c:v>
                </c:pt>
                <c:pt idx="22792">
                  <c:v>3.6514199999999997E-2</c:v>
                </c:pt>
                <c:pt idx="22793">
                  <c:v>3.7968000000000002E-2</c:v>
                </c:pt>
                <c:pt idx="22794">
                  <c:v>3.9357200000000002E-2</c:v>
                </c:pt>
                <c:pt idx="22795">
                  <c:v>4.0681000000000002E-2</c:v>
                </c:pt>
                <c:pt idx="22796">
                  <c:v>4.1938400000000001E-2</c:v>
                </c:pt>
                <c:pt idx="22797">
                  <c:v>4.3129500000000001E-2</c:v>
                </c:pt>
                <c:pt idx="22798">
                  <c:v>4.4255200000000001E-2</c:v>
                </c:pt>
                <c:pt idx="22799">
                  <c:v>4.5314699999999999E-2</c:v>
                </c:pt>
                <c:pt idx="22800">
                  <c:v>4.6305199999999998E-2</c:v>
                </c:pt>
                <c:pt idx="22801">
                  <c:v>4.72237E-2</c:v>
                </c:pt>
                <c:pt idx="22802">
                  <c:v>4.8067400000000003E-2</c:v>
                </c:pt>
                <c:pt idx="22803">
                  <c:v>4.8834700000000002E-2</c:v>
                </c:pt>
                <c:pt idx="22804">
                  <c:v>4.9525100000000002E-2</c:v>
                </c:pt>
                <c:pt idx="22805">
                  <c:v>5.0138200000000001E-2</c:v>
                </c:pt>
                <c:pt idx="22806">
                  <c:v>5.0673000000000003E-2</c:v>
                </c:pt>
                <c:pt idx="22807">
                  <c:v>5.1128300000000002E-2</c:v>
                </c:pt>
                <c:pt idx="22808">
                  <c:v>5.1503800000000002E-2</c:v>
                </c:pt>
                <c:pt idx="22809">
                  <c:v>5.1799600000000001E-2</c:v>
                </c:pt>
                <c:pt idx="22810">
                  <c:v>5.20172E-2</c:v>
                </c:pt>
                <c:pt idx="22811">
                  <c:v>5.2158200000000002E-2</c:v>
                </c:pt>
                <c:pt idx="22812">
                  <c:v>5.2222699999999997E-2</c:v>
                </c:pt>
                <c:pt idx="22813">
                  <c:v>5.2209499999999999E-2</c:v>
                </c:pt>
                <c:pt idx="22814">
                  <c:v>5.2118200000000003E-2</c:v>
                </c:pt>
                <c:pt idx="22815">
                  <c:v>5.1949599999999999E-2</c:v>
                </c:pt>
                <c:pt idx="22816">
                  <c:v>5.1706099999999998E-2</c:v>
                </c:pt>
                <c:pt idx="22817">
                  <c:v>5.13908E-2</c:v>
                </c:pt>
                <c:pt idx="22818">
                  <c:v>5.10059E-2</c:v>
                </c:pt>
                <c:pt idx="22819">
                  <c:v>5.05525E-2</c:v>
                </c:pt>
                <c:pt idx="22820">
                  <c:v>5.0031899999999997E-2</c:v>
                </c:pt>
                <c:pt idx="22821">
                  <c:v>4.9445900000000001E-2</c:v>
                </c:pt>
                <c:pt idx="22822">
                  <c:v>4.8795900000000003E-2</c:v>
                </c:pt>
                <c:pt idx="22823">
                  <c:v>4.8082E-2</c:v>
                </c:pt>
                <c:pt idx="22824">
                  <c:v>4.7304400000000003E-2</c:v>
                </c:pt>
                <c:pt idx="22825">
                  <c:v>4.6463999999999998E-2</c:v>
                </c:pt>
                <c:pt idx="22826">
                  <c:v>4.5562699999999998E-2</c:v>
                </c:pt>
                <c:pt idx="22827">
                  <c:v>4.46024E-2</c:v>
                </c:pt>
                <c:pt idx="22828">
                  <c:v>4.3585800000000001E-2</c:v>
                </c:pt>
                <c:pt idx="22829">
                  <c:v>4.2515200000000003E-2</c:v>
                </c:pt>
                <c:pt idx="22830">
                  <c:v>4.1391600000000001E-2</c:v>
                </c:pt>
                <c:pt idx="22831">
                  <c:v>4.0217000000000003E-2</c:v>
                </c:pt>
                <c:pt idx="22832">
                  <c:v>3.8994800000000003E-2</c:v>
                </c:pt>
                <c:pt idx="22833">
                  <c:v>3.77276E-2</c:v>
                </c:pt>
                <c:pt idx="22834">
                  <c:v>3.6415500000000003E-2</c:v>
                </c:pt>
                <c:pt idx="22835">
                  <c:v>3.5058199999999998E-2</c:v>
                </c:pt>
                <c:pt idx="22836">
                  <c:v>3.36575E-2</c:v>
                </c:pt>
                <c:pt idx="22837">
                  <c:v>3.2214800000000002E-2</c:v>
                </c:pt>
                <c:pt idx="22838">
                  <c:v>3.0730799999999999E-2</c:v>
                </c:pt>
                <c:pt idx="22839">
                  <c:v>2.9207500000000001E-2</c:v>
                </c:pt>
                <c:pt idx="22840">
                  <c:v>2.7648499999999999E-2</c:v>
                </c:pt>
                <c:pt idx="22841">
                  <c:v>2.6057799999999999E-2</c:v>
                </c:pt>
                <c:pt idx="22842">
                  <c:v>2.44388E-2</c:v>
                </c:pt>
                <c:pt idx="22843">
                  <c:v>2.27948E-2</c:v>
                </c:pt>
                <c:pt idx="22844">
                  <c:v>2.11299E-2</c:v>
                </c:pt>
                <c:pt idx="22845">
                  <c:v>1.94468E-2</c:v>
                </c:pt>
                <c:pt idx="22846">
                  <c:v>1.7746100000000001E-2</c:v>
                </c:pt>
                <c:pt idx="22847">
                  <c:v>1.6028400000000002E-2</c:v>
                </c:pt>
                <c:pt idx="22848">
                  <c:v>1.4295799999999999E-2</c:v>
                </c:pt>
                <c:pt idx="22849">
                  <c:v>1.2551100000000001E-2</c:v>
                </c:pt>
                <c:pt idx="22850">
                  <c:v>1.07974E-2</c:v>
                </c:pt>
                <c:pt idx="22851" formatCode="0.00E+00">
                  <c:v>9.0382899999999992E-3</c:v>
                </c:pt>
                <c:pt idx="22852" formatCode="0.00E+00">
                  <c:v>7.2772499999999999E-3</c:v>
                </c:pt>
                <c:pt idx="22853" formatCode="0.00E+00">
                  <c:v>5.5164400000000001E-3</c:v>
                </c:pt>
                <c:pt idx="22854" formatCode="0.00E+00">
                  <c:v>3.7575500000000001E-3</c:v>
                </c:pt>
                <c:pt idx="22855" formatCode="0.00E+00">
                  <c:v>2.0024999999999999E-3</c:v>
                </c:pt>
                <c:pt idx="22856" formatCode="0.00E+00">
                  <c:v>2.5309799999999999E-4</c:v>
                </c:pt>
                <c:pt idx="22857" formatCode="0.00E+00">
                  <c:v>-1.4887500000000001E-3</c:v>
                </c:pt>
                <c:pt idx="22858" formatCode="0.00E+00">
                  <c:v>-3.2212999999999999E-3</c:v>
                </c:pt>
                <c:pt idx="22859" formatCode="0.00E+00">
                  <c:v>-4.9433200000000002E-3</c:v>
                </c:pt>
                <c:pt idx="22860" formatCode="0.00E+00">
                  <c:v>-6.65301E-3</c:v>
                </c:pt>
                <c:pt idx="22861" formatCode="0.00E+00">
                  <c:v>-8.3473200000000001E-3</c:v>
                </c:pt>
                <c:pt idx="22862">
                  <c:v>-1.00234E-2</c:v>
                </c:pt>
                <c:pt idx="22863">
                  <c:v>-1.16793E-2</c:v>
                </c:pt>
                <c:pt idx="22864">
                  <c:v>-1.33134E-2</c:v>
                </c:pt>
                <c:pt idx="22865">
                  <c:v>-1.49245E-2</c:v>
                </c:pt>
                <c:pt idx="22866">
                  <c:v>-1.6510400000000001E-2</c:v>
                </c:pt>
                <c:pt idx="22867">
                  <c:v>-1.8067799999999998E-2</c:v>
                </c:pt>
                <c:pt idx="22868">
                  <c:v>-1.95941E-2</c:v>
                </c:pt>
                <c:pt idx="22869">
                  <c:v>-2.1089E-2</c:v>
                </c:pt>
                <c:pt idx="22870">
                  <c:v>-2.2551999999999999E-2</c:v>
                </c:pt>
                <c:pt idx="22871">
                  <c:v>-2.39802E-2</c:v>
                </c:pt>
                <c:pt idx="22872">
                  <c:v>-2.5370899999999998E-2</c:v>
                </c:pt>
                <c:pt idx="22873">
                  <c:v>-2.6723400000000001E-2</c:v>
                </c:pt>
                <c:pt idx="22874">
                  <c:v>-2.80381E-2</c:v>
                </c:pt>
                <c:pt idx="22875">
                  <c:v>-2.93139E-2</c:v>
                </c:pt>
                <c:pt idx="22876">
                  <c:v>-3.0549199999999999E-2</c:v>
                </c:pt>
                <c:pt idx="22877">
                  <c:v>-3.1741999999999999E-2</c:v>
                </c:pt>
                <c:pt idx="22878">
                  <c:v>-3.2890799999999998E-2</c:v>
                </c:pt>
                <c:pt idx="22879">
                  <c:v>-3.3993799999999998E-2</c:v>
                </c:pt>
                <c:pt idx="22880">
                  <c:v>-3.5049299999999999E-2</c:v>
                </c:pt>
                <c:pt idx="22881">
                  <c:v>-3.6057100000000002E-2</c:v>
                </c:pt>
                <c:pt idx="22882">
                  <c:v>-3.7017899999999999E-2</c:v>
                </c:pt>
                <c:pt idx="22883">
                  <c:v>-3.7931300000000001E-2</c:v>
                </c:pt>
                <c:pt idx="22884">
                  <c:v>-3.8794500000000003E-2</c:v>
                </c:pt>
                <c:pt idx="22885">
                  <c:v>-3.9603399999999997E-2</c:v>
                </c:pt>
                <c:pt idx="22886">
                  <c:v>-4.0354899999999999E-2</c:v>
                </c:pt>
                <c:pt idx="22887">
                  <c:v>-4.1048099999999997E-2</c:v>
                </c:pt>
                <c:pt idx="22888">
                  <c:v>-4.1682900000000002E-2</c:v>
                </c:pt>
                <c:pt idx="22889">
                  <c:v>-4.2260499999999999E-2</c:v>
                </c:pt>
                <c:pt idx="22890">
                  <c:v>-4.2782899999999999E-2</c:v>
                </c:pt>
                <c:pt idx="22891">
                  <c:v>-4.3250900000000002E-2</c:v>
                </c:pt>
                <c:pt idx="22892">
                  <c:v>-4.36637E-2</c:v>
                </c:pt>
                <c:pt idx="22893">
                  <c:v>-4.4022400000000003E-2</c:v>
                </c:pt>
                <c:pt idx="22894">
                  <c:v>-4.4330000000000001E-2</c:v>
                </c:pt>
                <c:pt idx="22895">
                  <c:v>-4.4589200000000002E-2</c:v>
                </c:pt>
                <c:pt idx="22896">
                  <c:v>-4.4801500000000001E-2</c:v>
                </c:pt>
                <c:pt idx="22897">
                  <c:v>-4.4967800000000002E-2</c:v>
                </c:pt>
                <c:pt idx="22898">
                  <c:v>-4.5088700000000002E-2</c:v>
                </c:pt>
                <c:pt idx="22899">
                  <c:v>-4.51651E-2</c:v>
                </c:pt>
                <c:pt idx="22900">
                  <c:v>-4.5197599999999997E-2</c:v>
                </c:pt>
                <c:pt idx="22901">
                  <c:v>-4.5187199999999997E-2</c:v>
                </c:pt>
                <c:pt idx="22902">
                  <c:v>-4.51335E-2</c:v>
                </c:pt>
                <c:pt idx="22903">
                  <c:v>-4.5035400000000003E-2</c:v>
                </c:pt>
                <c:pt idx="22904">
                  <c:v>-4.48917E-2</c:v>
                </c:pt>
                <c:pt idx="22905">
                  <c:v>-4.4701400000000002E-2</c:v>
                </c:pt>
                <c:pt idx="22906">
                  <c:v>-4.4464099999999999E-2</c:v>
                </c:pt>
                <c:pt idx="22907">
                  <c:v>-4.4180700000000003E-2</c:v>
                </c:pt>
                <c:pt idx="22908">
                  <c:v>-4.3851599999999998E-2</c:v>
                </c:pt>
                <c:pt idx="22909">
                  <c:v>-4.3476000000000001E-2</c:v>
                </c:pt>
                <c:pt idx="22910">
                  <c:v>-4.3055099999999999E-2</c:v>
                </c:pt>
                <c:pt idx="22911">
                  <c:v>-4.2592900000000003E-2</c:v>
                </c:pt>
                <c:pt idx="22912">
                  <c:v>-4.2093100000000001E-2</c:v>
                </c:pt>
                <c:pt idx="22913">
                  <c:v>-4.1558299999999999E-2</c:v>
                </c:pt>
                <c:pt idx="22914">
                  <c:v>-4.0990400000000003E-2</c:v>
                </c:pt>
                <c:pt idx="22915">
                  <c:v>-4.0391000000000003E-2</c:v>
                </c:pt>
                <c:pt idx="22916">
                  <c:v>-3.9760700000000003E-2</c:v>
                </c:pt>
                <c:pt idx="22917">
                  <c:v>-3.9100799999999998E-2</c:v>
                </c:pt>
                <c:pt idx="22918">
                  <c:v>-3.8413599999999999E-2</c:v>
                </c:pt>
                <c:pt idx="22919">
                  <c:v>-3.7701900000000003E-2</c:v>
                </c:pt>
                <c:pt idx="22920">
                  <c:v>-3.69682E-2</c:v>
                </c:pt>
                <c:pt idx="22921">
                  <c:v>-3.6214400000000001E-2</c:v>
                </c:pt>
                <c:pt idx="22922">
                  <c:v>-3.5443700000000002E-2</c:v>
                </c:pt>
                <c:pt idx="22923">
                  <c:v>-3.4660499999999997E-2</c:v>
                </c:pt>
                <c:pt idx="22924">
                  <c:v>-3.38689E-2</c:v>
                </c:pt>
                <c:pt idx="22925">
                  <c:v>-3.30721E-2</c:v>
                </c:pt>
                <c:pt idx="22926">
                  <c:v>-3.22729E-2</c:v>
                </c:pt>
                <c:pt idx="22927">
                  <c:v>-3.1473300000000003E-2</c:v>
                </c:pt>
                <c:pt idx="22928">
                  <c:v>-3.0673499999999999E-2</c:v>
                </c:pt>
                <c:pt idx="22929">
                  <c:v>-2.9872900000000001E-2</c:v>
                </c:pt>
                <c:pt idx="22930">
                  <c:v>-2.9071900000000001E-2</c:v>
                </c:pt>
                <c:pt idx="22931">
                  <c:v>-2.8272700000000001E-2</c:v>
                </c:pt>
                <c:pt idx="22932">
                  <c:v>-2.7477100000000001E-2</c:v>
                </c:pt>
                <c:pt idx="22933">
                  <c:v>-2.66868E-2</c:v>
                </c:pt>
                <c:pt idx="22934">
                  <c:v>-2.5904400000000001E-2</c:v>
                </c:pt>
                <c:pt idx="22935">
                  <c:v>-2.5131199999999999E-2</c:v>
                </c:pt>
                <c:pt idx="22936">
                  <c:v>-2.4366800000000001E-2</c:v>
                </c:pt>
                <c:pt idx="22937">
                  <c:v>-2.3610900000000001E-2</c:v>
                </c:pt>
                <c:pt idx="22938">
                  <c:v>-2.2865799999999999E-2</c:v>
                </c:pt>
                <c:pt idx="22939">
                  <c:v>-2.2134899999999999E-2</c:v>
                </c:pt>
                <c:pt idx="22940">
                  <c:v>-2.14209E-2</c:v>
                </c:pt>
                <c:pt idx="22941">
                  <c:v>-2.0725400000000001E-2</c:v>
                </c:pt>
                <c:pt idx="22942">
                  <c:v>-2.0050800000000001E-2</c:v>
                </c:pt>
                <c:pt idx="22943">
                  <c:v>-1.9399799999999998E-2</c:v>
                </c:pt>
                <c:pt idx="22944">
                  <c:v>-1.8773700000000001E-2</c:v>
                </c:pt>
                <c:pt idx="22945">
                  <c:v>-1.8173600000000002E-2</c:v>
                </c:pt>
                <c:pt idx="22946">
                  <c:v>-1.7601499999999999E-2</c:v>
                </c:pt>
                <c:pt idx="22947">
                  <c:v>-1.7060100000000002E-2</c:v>
                </c:pt>
                <c:pt idx="22948">
                  <c:v>-1.6549500000000002E-2</c:v>
                </c:pt>
                <c:pt idx="22949">
                  <c:v>-1.60679E-2</c:v>
                </c:pt>
                <c:pt idx="22950">
                  <c:v>-1.5615499999999999E-2</c:v>
                </c:pt>
                <c:pt idx="22951">
                  <c:v>-1.51942E-2</c:v>
                </c:pt>
                <c:pt idx="22952">
                  <c:v>-1.48053E-2</c:v>
                </c:pt>
                <c:pt idx="22953">
                  <c:v>-1.44482E-2</c:v>
                </c:pt>
                <c:pt idx="22954">
                  <c:v>-1.4121E-2</c:v>
                </c:pt>
                <c:pt idx="22955">
                  <c:v>-1.3822299999999999E-2</c:v>
                </c:pt>
                <c:pt idx="22956">
                  <c:v>-1.35526E-2</c:v>
                </c:pt>
                <c:pt idx="22957">
                  <c:v>-1.3313500000000001E-2</c:v>
                </c:pt>
                <c:pt idx="22958">
                  <c:v>-1.3106100000000001E-2</c:v>
                </c:pt>
                <c:pt idx="22959">
                  <c:v>-1.2931099999999999E-2</c:v>
                </c:pt>
                <c:pt idx="22960">
                  <c:v>-1.27896E-2</c:v>
                </c:pt>
                <c:pt idx="22961">
                  <c:v>-1.26824E-2</c:v>
                </c:pt>
                <c:pt idx="22962">
                  <c:v>-1.261E-2</c:v>
                </c:pt>
                <c:pt idx="22963">
                  <c:v>-1.2572E-2</c:v>
                </c:pt>
                <c:pt idx="22964">
                  <c:v>-1.2567999999999999E-2</c:v>
                </c:pt>
                <c:pt idx="22965">
                  <c:v>-1.25962E-2</c:v>
                </c:pt>
                <c:pt idx="22966">
                  <c:v>-1.26549E-2</c:v>
                </c:pt>
                <c:pt idx="22967">
                  <c:v>-1.2744E-2</c:v>
                </c:pt>
                <c:pt idx="22968">
                  <c:v>-1.28649E-2</c:v>
                </c:pt>
                <c:pt idx="22969">
                  <c:v>-1.30174E-2</c:v>
                </c:pt>
                <c:pt idx="22970">
                  <c:v>-1.32005E-2</c:v>
                </c:pt>
                <c:pt idx="22971">
                  <c:v>-1.34132E-2</c:v>
                </c:pt>
                <c:pt idx="22972">
                  <c:v>-1.36527E-2</c:v>
                </c:pt>
                <c:pt idx="22973">
                  <c:v>-1.39154E-2</c:v>
                </c:pt>
                <c:pt idx="22974">
                  <c:v>-1.4199399999999999E-2</c:v>
                </c:pt>
                <c:pt idx="22975">
                  <c:v>-1.4504100000000001E-2</c:v>
                </c:pt>
                <c:pt idx="22976">
                  <c:v>-1.48281E-2</c:v>
                </c:pt>
                <c:pt idx="22977">
                  <c:v>-1.5170100000000001E-2</c:v>
                </c:pt>
                <c:pt idx="22978">
                  <c:v>-1.553E-2</c:v>
                </c:pt>
                <c:pt idx="22979">
                  <c:v>-1.5907600000000001E-2</c:v>
                </c:pt>
                <c:pt idx="22980">
                  <c:v>-1.6302400000000002E-2</c:v>
                </c:pt>
                <c:pt idx="22981">
                  <c:v>-1.6714699999999999E-2</c:v>
                </c:pt>
                <c:pt idx="22982">
                  <c:v>-1.7146399999999999E-2</c:v>
                </c:pt>
                <c:pt idx="22983">
                  <c:v>-1.7599400000000001E-2</c:v>
                </c:pt>
                <c:pt idx="22984">
                  <c:v>-1.80739E-2</c:v>
                </c:pt>
                <c:pt idx="22985">
                  <c:v>-1.8568999999999999E-2</c:v>
                </c:pt>
                <c:pt idx="22986">
                  <c:v>-1.9082200000000001E-2</c:v>
                </c:pt>
                <c:pt idx="22987">
                  <c:v>-1.9609399999999999E-2</c:v>
                </c:pt>
                <c:pt idx="22988">
                  <c:v>-2.0145900000000001E-2</c:v>
                </c:pt>
                <c:pt idx="22989">
                  <c:v>-2.0689099999999998E-2</c:v>
                </c:pt>
                <c:pt idx="22990">
                  <c:v>-2.1240100000000001E-2</c:v>
                </c:pt>
                <c:pt idx="22991">
                  <c:v>-2.18017E-2</c:v>
                </c:pt>
                <c:pt idx="22992">
                  <c:v>-2.2374100000000001E-2</c:v>
                </c:pt>
                <c:pt idx="22993">
                  <c:v>-2.2952799999999999E-2</c:v>
                </c:pt>
                <c:pt idx="22994">
                  <c:v>-2.3530800000000001E-2</c:v>
                </c:pt>
                <c:pt idx="22995">
                  <c:v>-2.4102499999999999E-2</c:v>
                </c:pt>
                <c:pt idx="22996">
                  <c:v>-2.4665300000000001E-2</c:v>
                </c:pt>
                <c:pt idx="22997">
                  <c:v>-2.5216599999999999E-2</c:v>
                </c:pt>
                <c:pt idx="22998">
                  <c:v>-2.5753499999999999E-2</c:v>
                </c:pt>
                <c:pt idx="22999">
                  <c:v>-2.6275199999999999E-2</c:v>
                </c:pt>
                <c:pt idx="23000">
                  <c:v>-2.6783399999999999E-2</c:v>
                </c:pt>
                <c:pt idx="23001">
                  <c:v>-2.72803E-2</c:v>
                </c:pt>
                <c:pt idx="23002">
                  <c:v>-2.7765600000000001E-2</c:v>
                </c:pt>
                <c:pt idx="23003">
                  <c:v>-2.82378E-2</c:v>
                </c:pt>
                <c:pt idx="23004">
                  <c:v>-2.8694799999999999E-2</c:v>
                </c:pt>
                <c:pt idx="23005">
                  <c:v>-2.9134E-2</c:v>
                </c:pt>
                <c:pt idx="23006">
                  <c:v>-2.9552800000000001E-2</c:v>
                </c:pt>
                <c:pt idx="23007">
                  <c:v>-2.9950000000000001E-2</c:v>
                </c:pt>
                <c:pt idx="23008">
                  <c:v>-3.0325000000000001E-2</c:v>
                </c:pt>
                <c:pt idx="23009">
                  <c:v>-3.0676800000000001E-2</c:v>
                </c:pt>
                <c:pt idx="23010">
                  <c:v>-3.1004799999999999E-2</c:v>
                </c:pt>
                <c:pt idx="23011">
                  <c:v>-3.1310200000000003E-2</c:v>
                </c:pt>
                <c:pt idx="23012">
                  <c:v>-3.1593099999999999E-2</c:v>
                </c:pt>
                <c:pt idx="23013">
                  <c:v>-3.1851600000000001E-2</c:v>
                </c:pt>
                <c:pt idx="23014">
                  <c:v>-3.2083100000000003E-2</c:v>
                </c:pt>
                <c:pt idx="23015">
                  <c:v>-3.2284399999999998E-2</c:v>
                </c:pt>
                <c:pt idx="23016">
                  <c:v>-3.2452399999999999E-2</c:v>
                </c:pt>
                <c:pt idx="23017">
                  <c:v>-3.2584500000000002E-2</c:v>
                </c:pt>
                <c:pt idx="23018">
                  <c:v>-3.2681500000000002E-2</c:v>
                </c:pt>
                <c:pt idx="23019">
                  <c:v>-3.2745799999999999E-2</c:v>
                </c:pt>
                <c:pt idx="23020">
                  <c:v>-3.27789E-2</c:v>
                </c:pt>
                <c:pt idx="23021">
                  <c:v>-3.2779000000000003E-2</c:v>
                </c:pt>
                <c:pt idx="23022">
                  <c:v>-3.2742199999999999E-2</c:v>
                </c:pt>
                <c:pt idx="23023">
                  <c:v>-3.2664699999999998E-2</c:v>
                </c:pt>
                <c:pt idx="23024">
                  <c:v>-3.25458E-2</c:v>
                </c:pt>
                <c:pt idx="23025">
                  <c:v>-3.2388E-2</c:v>
                </c:pt>
                <c:pt idx="23026">
                  <c:v>-3.2194399999999998E-2</c:v>
                </c:pt>
                <c:pt idx="23027">
                  <c:v>-3.1966899999999999E-2</c:v>
                </c:pt>
                <c:pt idx="23028">
                  <c:v>-3.1705900000000002E-2</c:v>
                </c:pt>
                <c:pt idx="23029">
                  <c:v>-3.1411799999999997E-2</c:v>
                </c:pt>
                <c:pt idx="23030">
                  <c:v>-3.1084799999999999E-2</c:v>
                </c:pt>
                <c:pt idx="23031">
                  <c:v>-3.0724000000000001E-2</c:v>
                </c:pt>
                <c:pt idx="23032">
                  <c:v>-3.0327300000000001E-2</c:v>
                </c:pt>
                <c:pt idx="23033">
                  <c:v>-2.9893900000000001E-2</c:v>
                </c:pt>
                <c:pt idx="23034">
                  <c:v>-2.9425900000000001E-2</c:v>
                </c:pt>
                <c:pt idx="23035">
                  <c:v>-2.8925900000000001E-2</c:v>
                </c:pt>
                <c:pt idx="23036">
                  <c:v>-2.8394699999999998E-2</c:v>
                </c:pt>
                <c:pt idx="23037">
                  <c:v>-2.7831600000000001E-2</c:v>
                </c:pt>
                <c:pt idx="23038">
                  <c:v>-2.72359E-2</c:v>
                </c:pt>
                <c:pt idx="23039">
                  <c:v>-2.6605899999999998E-2</c:v>
                </c:pt>
                <c:pt idx="23040">
                  <c:v>-2.5940600000000001E-2</c:v>
                </c:pt>
                <c:pt idx="23041">
                  <c:v>-2.52415E-2</c:v>
                </c:pt>
                <c:pt idx="23042">
                  <c:v>-2.4510899999999999E-2</c:v>
                </c:pt>
                <c:pt idx="23043">
                  <c:v>-2.3750799999999999E-2</c:v>
                </c:pt>
                <c:pt idx="23044">
                  <c:v>-2.2963000000000001E-2</c:v>
                </c:pt>
                <c:pt idx="23045">
                  <c:v>-2.2149200000000001E-2</c:v>
                </c:pt>
                <c:pt idx="23046">
                  <c:v>-2.1310300000000001E-2</c:v>
                </c:pt>
                <c:pt idx="23047">
                  <c:v>-2.0447799999999999E-2</c:v>
                </c:pt>
                <c:pt idx="23048">
                  <c:v>-1.95636E-2</c:v>
                </c:pt>
                <c:pt idx="23049">
                  <c:v>-1.8658500000000001E-2</c:v>
                </c:pt>
                <c:pt idx="23050">
                  <c:v>-1.7732299999999999E-2</c:v>
                </c:pt>
                <c:pt idx="23051">
                  <c:v>-1.67853E-2</c:v>
                </c:pt>
                <c:pt idx="23052">
                  <c:v>-1.5819099999999999E-2</c:v>
                </c:pt>
                <c:pt idx="23053">
                  <c:v>-1.4836E-2</c:v>
                </c:pt>
                <c:pt idx="23054">
                  <c:v>-1.38385E-2</c:v>
                </c:pt>
                <c:pt idx="23055">
                  <c:v>-1.28291E-2</c:v>
                </c:pt>
                <c:pt idx="23056">
                  <c:v>-1.1808300000000001E-2</c:v>
                </c:pt>
                <c:pt idx="23057">
                  <c:v>-1.07752E-2</c:v>
                </c:pt>
                <c:pt idx="23058" formatCode="0.00E+00">
                  <c:v>-9.7307399999999999E-3</c:v>
                </c:pt>
                <c:pt idx="23059" formatCode="0.00E+00">
                  <c:v>-8.67712E-3</c:v>
                </c:pt>
                <c:pt idx="23060" formatCode="0.00E+00">
                  <c:v>-7.6158600000000003E-3</c:v>
                </c:pt>
                <c:pt idx="23061" formatCode="0.00E+00">
                  <c:v>-6.5485200000000004E-3</c:v>
                </c:pt>
                <c:pt idx="23062" formatCode="0.00E+00">
                  <c:v>-5.47833E-3</c:v>
                </c:pt>
                <c:pt idx="23063" formatCode="0.00E+00">
                  <c:v>-4.4083500000000001E-3</c:v>
                </c:pt>
                <c:pt idx="23064" formatCode="0.00E+00">
                  <c:v>-3.3395899999999999E-3</c:v>
                </c:pt>
                <c:pt idx="23065" formatCode="0.00E+00">
                  <c:v>-2.2735799999999999E-3</c:v>
                </c:pt>
                <c:pt idx="23066" formatCode="0.00E+00">
                  <c:v>-1.21426E-3</c:v>
                </c:pt>
                <c:pt idx="23067" formatCode="0.00E+00">
                  <c:v>-1.6543999999999999E-4</c:v>
                </c:pt>
                <c:pt idx="23068" formatCode="0.00E+00">
                  <c:v>8.7182700000000004E-4</c:v>
                </c:pt>
                <c:pt idx="23069" formatCode="0.00E+00">
                  <c:v>1.89777E-3</c:v>
                </c:pt>
                <c:pt idx="23070" formatCode="0.00E+00">
                  <c:v>2.9106000000000002E-3</c:v>
                </c:pt>
                <c:pt idx="23071" formatCode="0.00E+00">
                  <c:v>3.9070600000000004E-3</c:v>
                </c:pt>
                <c:pt idx="23072" formatCode="0.00E+00">
                  <c:v>4.8855000000000001E-3</c:v>
                </c:pt>
                <c:pt idx="23073" formatCode="0.00E+00">
                  <c:v>5.8462399999999999E-3</c:v>
                </c:pt>
                <c:pt idx="23074" formatCode="0.00E+00">
                  <c:v>6.7900299999999999E-3</c:v>
                </c:pt>
                <c:pt idx="23075" formatCode="0.00E+00">
                  <c:v>7.7175400000000002E-3</c:v>
                </c:pt>
                <c:pt idx="23076" formatCode="0.00E+00">
                  <c:v>8.6292699999999996E-3</c:v>
                </c:pt>
                <c:pt idx="23077" formatCode="0.00E+00">
                  <c:v>9.5237499999999992E-3</c:v>
                </c:pt>
                <c:pt idx="23078">
                  <c:v>1.03961E-2</c:v>
                </c:pt>
                <c:pt idx="23079">
                  <c:v>1.12411E-2</c:v>
                </c:pt>
                <c:pt idx="23080">
                  <c:v>1.20567E-2</c:v>
                </c:pt>
                <c:pt idx="23081">
                  <c:v>1.2845499999999999E-2</c:v>
                </c:pt>
                <c:pt idx="23082">
                  <c:v>1.3611E-2</c:v>
                </c:pt>
                <c:pt idx="23083">
                  <c:v>1.43541E-2</c:v>
                </c:pt>
                <c:pt idx="23084">
                  <c:v>1.50723E-2</c:v>
                </c:pt>
                <c:pt idx="23085">
                  <c:v>1.5762999999999999E-2</c:v>
                </c:pt>
                <c:pt idx="23086">
                  <c:v>1.64242E-2</c:v>
                </c:pt>
                <c:pt idx="23087">
                  <c:v>1.70528E-2</c:v>
                </c:pt>
                <c:pt idx="23088">
                  <c:v>1.7644799999999999E-2</c:v>
                </c:pt>
                <c:pt idx="23089">
                  <c:v>1.8197499999999998E-2</c:v>
                </c:pt>
                <c:pt idx="23090">
                  <c:v>1.8709699999999999E-2</c:v>
                </c:pt>
                <c:pt idx="23091">
                  <c:v>1.91805E-2</c:v>
                </c:pt>
                <c:pt idx="23092">
                  <c:v>1.9608899999999999E-2</c:v>
                </c:pt>
                <c:pt idx="23093">
                  <c:v>1.99942E-2</c:v>
                </c:pt>
                <c:pt idx="23094">
                  <c:v>2.03354E-2</c:v>
                </c:pt>
                <c:pt idx="23095">
                  <c:v>2.0631300000000002E-2</c:v>
                </c:pt>
                <c:pt idx="23096">
                  <c:v>2.0881E-2</c:v>
                </c:pt>
                <c:pt idx="23097">
                  <c:v>2.10844E-2</c:v>
                </c:pt>
                <c:pt idx="23098">
                  <c:v>2.1241699999999999E-2</c:v>
                </c:pt>
                <c:pt idx="23099">
                  <c:v>2.1353400000000002E-2</c:v>
                </c:pt>
                <c:pt idx="23100">
                  <c:v>2.14202E-2</c:v>
                </c:pt>
                <c:pt idx="23101">
                  <c:v>2.1443199999999999E-2</c:v>
                </c:pt>
                <c:pt idx="23102">
                  <c:v>2.1423899999999999E-2</c:v>
                </c:pt>
                <c:pt idx="23103">
                  <c:v>2.1363199999999999E-2</c:v>
                </c:pt>
                <c:pt idx="23104">
                  <c:v>2.12614E-2</c:v>
                </c:pt>
                <c:pt idx="23105">
                  <c:v>2.1119200000000001E-2</c:v>
                </c:pt>
                <c:pt idx="23106">
                  <c:v>2.0936900000000001E-2</c:v>
                </c:pt>
                <c:pt idx="23107">
                  <c:v>2.0712600000000001E-2</c:v>
                </c:pt>
                <c:pt idx="23108">
                  <c:v>2.0444799999999999E-2</c:v>
                </c:pt>
                <c:pt idx="23109">
                  <c:v>2.01345E-2</c:v>
                </c:pt>
                <c:pt idx="23110">
                  <c:v>1.9784800000000002E-2</c:v>
                </c:pt>
                <c:pt idx="23111">
                  <c:v>1.9396099999999999E-2</c:v>
                </c:pt>
                <c:pt idx="23112">
                  <c:v>1.8965599999999999E-2</c:v>
                </c:pt>
                <c:pt idx="23113">
                  <c:v>1.8490699999999999E-2</c:v>
                </c:pt>
                <c:pt idx="23114">
                  <c:v>1.7970900000000001E-2</c:v>
                </c:pt>
                <c:pt idx="23115">
                  <c:v>1.7407300000000001E-2</c:v>
                </c:pt>
                <c:pt idx="23116">
                  <c:v>1.6800699999999998E-2</c:v>
                </c:pt>
                <c:pt idx="23117">
                  <c:v>1.61514E-2</c:v>
                </c:pt>
                <c:pt idx="23118">
                  <c:v>1.546E-2</c:v>
                </c:pt>
                <c:pt idx="23119">
                  <c:v>1.4729600000000001E-2</c:v>
                </c:pt>
                <c:pt idx="23120">
                  <c:v>1.3963700000000001E-2</c:v>
                </c:pt>
                <c:pt idx="23121">
                  <c:v>1.31643E-2</c:v>
                </c:pt>
                <c:pt idx="23122">
                  <c:v>1.23315E-2</c:v>
                </c:pt>
                <c:pt idx="23123">
                  <c:v>1.1465299999999999E-2</c:v>
                </c:pt>
                <c:pt idx="23124">
                  <c:v>1.0567200000000001E-2</c:v>
                </c:pt>
                <c:pt idx="23125" formatCode="0.00E+00">
                  <c:v>9.6402799999999993E-3</c:v>
                </c:pt>
                <c:pt idx="23126" formatCode="0.00E+00">
                  <c:v>8.6881400000000004E-3</c:v>
                </c:pt>
                <c:pt idx="23127" formatCode="0.00E+00">
                  <c:v>7.7135199999999998E-3</c:v>
                </c:pt>
                <c:pt idx="23128" formatCode="0.00E+00">
                  <c:v>6.7173900000000002E-3</c:v>
                </c:pt>
                <c:pt idx="23129" formatCode="0.00E+00">
                  <c:v>5.6997200000000001E-3</c:v>
                </c:pt>
                <c:pt idx="23130" formatCode="0.00E+00">
                  <c:v>4.6602400000000004E-3</c:v>
                </c:pt>
                <c:pt idx="23131" formatCode="0.00E+00">
                  <c:v>3.5987200000000001E-3</c:v>
                </c:pt>
                <c:pt idx="23132" formatCode="0.00E+00">
                  <c:v>2.5160600000000001E-3</c:v>
                </c:pt>
                <c:pt idx="23133" formatCode="0.00E+00">
                  <c:v>1.4149099999999999E-3</c:v>
                </c:pt>
                <c:pt idx="23134" formatCode="0.00E+00">
                  <c:v>2.9797500000000002E-4</c:v>
                </c:pt>
                <c:pt idx="23135" formatCode="0.00E+00">
                  <c:v>-8.3331500000000005E-4</c:v>
                </c:pt>
                <c:pt idx="23136" formatCode="0.00E+00">
                  <c:v>-1.9772700000000002E-3</c:v>
                </c:pt>
                <c:pt idx="23137" formatCode="0.00E+00">
                  <c:v>-3.1305700000000001E-3</c:v>
                </c:pt>
                <c:pt idx="23138" formatCode="0.00E+00">
                  <c:v>-4.2896100000000001E-3</c:v>
                </c:pt>
                <c:pt idx="23139" formatCode="0.00E+00">
                  <c:v>-5.45292E-3</c:v>
                </c:pt>
                <c:pt idx="23140" formatCode="0.00E+00">
                  <c:v>-6.6214100000000003E-3</c:v>
                </c:pt>
                <c:pt idx="23141" formatCode="0.00E+00">
                  <c:v>-7.79556E-3</c:v>
                </c:pt>
                <c:pt idx="23142" formatCode="0.00E+00">
                  <c:v>-8.9742699999999995E-3</c:v>
                </c:pt>
                <c:pt idx="23143">
                  <c:v>-1.01563E-2</c:v>
                </c:pt>
                <c:pt idx="23144">
                  <c:v>-1.1340599999999999E-2</c:v>
                </c:pt>
                <c:pt idx="23145">
                  <c:v>-1.25259E-2</c:v>
                </c:pt>
                <c:pt idx="23146">
                  <c:v>-1.3710399999999999E-2</c:v>
                </c:pt>
                <c:pt idx="23147">
                  <c:v>-1.4892000000000001E-2</c:v>
                </c:pt>
                <c:pt idx="23148">
                  <c:v>-1.6069199999999999E-2</c:v>
                </c:pt>
                <c:pt idx="23149">
                  <c:v>-1.7240599999999998E-2</c:v>
                </c:pt>
                <c:pt idx="23150">
                  <c:v>-1.8403699999999999E-2</c:v>
                </c:pt>
                <c:pt idx="23151">
                  <c:v>-1.9555199999999998E-2</c:v>
                </c:pt>
                <c:pt idx="23152">
                  <c:v>-2.0693199999999998E-2</c:v>
                </c:pt>
                <c:pt idx="23153">
                  <c:v>-2.1816800000000001E-2</c:v>
                </c:pt>
                <c:pt idx="23154">
                  <c:v>-2.2925000000000001E-2</c:v>
                </c:pt>
                <c:pt idx="23155">
                  <c:v>-2.4016900000000001E-2</c:v>
                </c:pt>
                <c:pt idx="23156">
                  <c:v>-2.5090299999999999E-2</c:v>
                </c:pt>
                <c:pt idx="23157">
                  <c:v>-2.6142100000000001E-2</c:v>
                </c:pt>
                <c:pt idx="23158">
                  <c:v>-2.7169499999999999E-2</c:v>
                </c:pt>
                <c:pt idx="23159">
                  <c:v>-2.8171100000000001E-2</c:v>
                </c:pt>
                <c:pt idx="23160">
                  <c:v>-2.9145799999999999E-2</c:v>
                </c:pt>
                <c:pt idx="23161">
                  <c:v>-3.0093499999999999E-2</c:v>
                </c:pt>
                <c:pt idx="23162">
                  <c:v>-3.1014099999999999E-2</c:v>
                </c:pt>
                <c:pt idx="23163">
                  <c:v>-3.1906299999999999E-2</c:v>
                </c:pt>
                <c:pt idx="23164">
                  <c:v>-3.2768100000000001E-2</c:v>
                </c:pt>
                <c:pt idx="23165">
                  <c:v>-3.3598099999999999E-2</c:v>
                </c:pt>
                <c:pt idx="23166">
                  <c:v>-3.4396400000000001E-2</c:v>
                </c:pt>
                <c:pt idx="23167">
                  <c:v>-3.5161699999999997E-2</c:v>
                </c:pt>
                <c:pt idx="23168">
                  <c:v>-3.5891399999999997E-2</c:v>
                </c:pt>
                <c:pt idx="23169">
                  <c:v>-3.6583900000000003E-2</c:v>
                </c:pt>
                <c:pt idx="23170">
                  <c:v>-3.7239099999999997E-2</c:v>
                </c:pt>
                <c:pt idx="23171">
                  <c:v>-3.7857599999999998E-2</c:v>
                </c:pt>
                <c:pt idx="23172">
                  <c:v>-3.8440200000000001E-2</c:v>
                </c:pt>
                <c:pt idx="23173">
                  <c:v>-3.8986899999999998E-2</c:v>
                </c:pt>
                <c:pt idx="23174">
                  <c:v>-3.94966E-2</c:v>
                </c:pt>
                <c:pt idx="23175">
                  <c:v>-3.9968999999999998E-2</c:v>
                </c:pt>
                <c:pt idx="23176">
                  <c:v>-4.04068E-2</c:v>
                </c:pt>
                <c:pt idx="23177">
                  <c:v>-4.0808200000000003E-2</c:v>
                </c:pt>
                <c:pt idx="23178">
                  <c:v>-4.1158199999999999E-2</c:v>
                </c:pt>
                <c:pt idx="23179">
                  <c:v>-4.1452700000000002E-2</c:v>
                </c:pt>
                <c:pt idx="23180">
                  <c:v>-4.1710299999999999E-2</c:v>
                </c:pt>
                <c:pt idx="23181">
                  <c:v>-4.1936599999999997E-2</c:v>
                </c:pt>
                <c:pt idx="23182">
                  <c:v>-4.2122300000000001E-2</c:v>
                </c:pt>
                <c:pt idx="23183">
                  <c:v>-4.2266999999999999E-2</c:v>
                </c:pt>
                <c:pt idx="23184">
                  <c:v>-4.2375599999999999E-2</c:v>
                </c:pt>
                <c:pt idx="23185">
                  <c:v>-4.2448899999999998E-2</c:v>
                </c:pt>
                <c:pt idx="23186">
                  <c:v>-4.2485299999999997E-2</c:v>
                </c:pt>
                <c:pt idx="23187">
                  <c:v>-4.2483300000000002E-2</c:v>
                </c:pt>
                <c:pt idx="23188">
                  <c:v>-4.2442199999999999E-2</c:v>
                </c:pt>
                <c:pt idx="23189">
                  <c:v>-4.2362700000000003E-2</c:v>
                </c:pt>
                <c:pt idx="23190">
                  <c:v>-4.2246300000000001E-2</c:v>
                </c:pt>
                <c:pt idx="23191">
                  <c:v>-4.2094800000000002E-2</c:v>
                </c:pt>
                <c:pt idx="23192">
                  <c:v>-4.1908099999999997E-2</c:v>
                </c:pt>
                <c:pt idx="23193">
                  <c:v>-4.1685899999999998E-2</c:v>
                </c:pt>
                <c:pt idx="23194">
                  <c:v>-4.14297E-2</c:v>
                </c:pt>
                <c:pt idx="23195">
                  <c:v>-4.11423E-2</c:v>
                </c:pt>
                <c:pt idx="23196">
                  <c:v>-4.0827200000000001E-2</c:v>
                </c:pt>
                <c:pt idx="23197">
                  <c:v>-4.0486599999999998E-2</c:v>
                </c:pt>
                <c:pt idx="23198">
                  <c:v>-4.0121499999999997E-2</c:v>
                </c:pt>
                <c:pt idx="23199">
                  <c:v>-3.9732400000000001E-2</c:v>
                </c:pt>
                <c:pt idx="23200">
                  <c:v>-3.9319600000000003E-2</c:v>
                </c:pt>
                <c:pt idx="23201">
                  <c:v>-3.8883800000000003E-2</c:v>
                </c:pt>
                <c:pt idx="23202">
                  <c:v>-3.8425399999999998E-2</c:v>
                </c:pt>
                <c:pt idx="23203">
                  <c:v>-3.7943900000000003E-2</c:v>
                </c:pt>
                <c:pt idx="23204">
                  <c:v>-3.7438800000000001E-2</c:v>
                </c:pt>
                <c:pt idx="23205">
                  <c:v>-3.6911199999999998E-2</c:v>
                </c:pt>
                <c:pt idx="23206">
                  <c:v>-3.6362600000000002E-2</c:v>
                </c:pt>
                <c:pt idx="23207">
                  <c:v>-3.5793100000000001E-2</c:v>
                </c:pt>
                <c:pt idx="23208">
                  <c:v>-3.5202799999999999E-2</c:v>
                </c:pt>
                <c:pt idx="23209">
                  <c:v>-3.4592699999999997E-2</c:v>
                </c:pt>
                <c:pt idx="23210">
                  <c:v>-3.3963899999999998E-2</c:v>
                </c:pt>
                <c:pt idx="23211">
                  <c:v>-3.3317300000000001E-2</c:v>
                </c:pt>
                <c:pt idx="23212">
                  <c:v>-3.2653399999999999E-2</c:v>
                </c:pt>
                <c:pt idx="23213">
                  <c:v>-3.19732E-2</c:v>
                </c:pt>
                <c:pt idx="23214">
                  <c:v>-3.1277800000000001E-2</c:v>
                </c:pt>
                <c:pt idx="23215">
                  <c:v>-3.05688E-2</c:v>
                </c:pt>
                <c:pt idx="23216">
                  <c:v>-2.9847800000000001E-2</c:v>
                </c:pt>
                <c:pt idx="23217">
                  <c:v>-2.9116300000000001E-2</c:v>
                </c:pt>
                <c:pt idx="23218">
                  <c:v>-2.8376499999999999E-2</c:v>
                </c:pt>
                <c:pt idx="23219">
                  <c:v>-2.7630499999999999E-2</c:v>
                </c:pt>
                <c:pt idx="23220">
                  <c:v>-2.68791E-2</c:v>
                </c:pt>
                <c:pt idx="23221">
                  <c:v>-2.6122800000000002E-2</c:v>
                </c:pt>
                <c:pt idx="23222">
                  <c:v>-2.5362099999999999E-2</c:v>
                </c:pt>
                <c:pt idx="23223">
                  <c:v>-2.4597999999999998E-2</c:v>
                </c:pt>
                <c:pt idx="23224">
                  <c:v>-2.3830799999999999E-2</c:v>
                </c:pt>
                <c:pt idx="23225">
                  <c:v>-2.3061600000000002E-2</c:v>
                </c:pt>
                <c:pt idx="23226">
                  <c:v>-2.22913E-2</c:v>
                </c:pt>
                <c:pt idx="23227">
                  <c:v>-2.1520899999999999E-2</c:v>
                </c:pt>
                <c:pt idx="23228">
                  <c:v>-2.0751800000000001E-2</c:v>
                </c:pt>
                <c:pt idx="23229">
                  <c:v>-1.9985699999999999E-2</c:v>
                </c:pt>
                <c:pt idx="23230">
                  <c:v>-1.92249E-2</c:v>
                </c:pt>
                <c:pt idx="23231">
                  <c:v>-1.8472200000000001E-2</c:v>
                </c:pt>
                <c:pt idx="23232">
                  <c:v>-1.7730200000000002E-2</c:v>
                </c:pt>
                <c:pt idx="23233">
                  <c:v>-1.6999799999999999E-2</c:v>
                </c:pt>
                <c:pt idx="23234">
                  <c:v>-1.6280800000000002E-2</c:v>
                </c:pt>
                <c:pt idx="23235">
                  <c:v>-1.5573200000000001E-2</c:v>
                </c:pt>
                <c:pt idx="23236">
                  <c:v>-1.48784E-2</c:v>
                </c:pt>
                <c:pt idx="23237">
                  <c:v>-1.41966E-2</c:v>
                </c:pt>
                <c:pt idx="23238">
                  <c:v>-1.3527000000000001E-2</c:v>
                </c:pt>
                <c:pt idx="23239">
                  <c:v>-1.28693E-2</c:v>
                </c:pt>
                <c:pt idx="23240">
                  <c:v>-1.2224199999999999E-2</c:v>
                </c:pt>
                <c:pt idx="23241">
                  <c:v>-1.15926E-2</c:v>
                </c:pt>
                <c:pt idx="23242">
                  <c:v>-1.09759E-2</c:v>
                </c:pt>
                <c:pt idx="23243">
                  <c:v>-1.0376E-2</c:v>
                </c:pt>
                <c:pt idx="23244" formatCode="0.00E+00">
                  <c:v>-9.7925700000000004E-3</c:v>
                </c:pt>
                <c:pt idx="23245" formatCode="0.00E+00">
                  <c:v>-9.2236499999999999E-3</c:v>
                </c:pt>
                <c:pt idx="23246" formatCode="0.00E+00">
                  <c:v>-8.66865E-3</c:v>
                </c:pt>
                <c:pt idx="23247" formatCode="0.00E+00">
                  <c:v>-8.1292900000000008E-3</c:v>
                </c:pt>
                <c:pt idx="23248" formatCode="0.00E+00">
                  <c:v>-7.6084999999999998E-3</c:v>
                </c:pt>
                <c:pt idx="23249" formatCode="0.00E+00">
                  <c:v>-7.1087499999999996E-3</c:v>
                </c:pt>
                <c:pt idx="23250" formatCode="0.00E+00">
                  <c:v>-6.6318499999999999E-3</c:v>
                </c:pt>
                <c:pt idx="23251" formatCode="0.00E+00">
                  <c:v>-6.1787400000000003E-3</c:v>
                </c:pt>
                <c:pt idx="23252" formatCode="0.00E+00">
                  <c:v>-5.7482399999999999E-3</c:v>
                </c:pt>
                <c:pt idx="23253" formatCode="0.00E+00">
                  <c:v>-5.33915E-3</c:v>
                </c:pt>
                <c:pt idx="23254" formatCode="0.00E+00">
                  <c:v>-4.9524800000000004E-3</c:v>
                </c:pt>
                <c:pt idx="23255" formatCode="0.00E+00">
                  <c:v>-4.5893699999999997E-3</c:v>
                </c:pt>
                <c:pt idx="23256" formatCode="0.00E+00">
                  <c:v>-4.2503200000000001E-3</c:v>
                </c:pt>
                <c:pt idx="23257" formatCode="0.00E+00">
                  <c:v>-3.9367100000000004E-3</c:v>
                </c:pt>
                <c:pt idx="23258" formatCode="0.00E+00">
                  <c:v>-3.6493200000000002E-3</c:v>
                </c:pt>
                <c:pt idx="23259" formatCode="0.00E+00">
                  <c:v>-3.3872199999999998E-3</c:v>
                </c:pt>
                <c:pt idx="23260" formatCode="0.00E+00">
                  <c:v>-3.1491900000000001E-3</c:v>
                </c:pt>
                <c:pt idx="23261" formatCode="0.00E+00">
                  <c:v>-2.9342499999999998E-3</c:v>
                </c:pt>
                <c:pt idx="23262" formatCode="0.00E+00">
                  <c:v>-2.7414900000000001E-3</c:v>
                </c:pt>
                <c:pt idx="23263" formatCode="0.00E+00">
                  <c:v>-2.5719200000000001E-3</c:v>
                </c:pt>
                <c:pt idx="23264" formatCode="0.00E+00">
                  <c:v>-2.4273799999999998E-3</c:v>
                </c:pt>
                <c:pt idx="23265" formatCode="0.00E+00">
                  <c:v>-2.2996000000000002E-3</c:v>
                </c:pt>
                <c:pt idx="23266" formatCode="0.00E+00">
                  <c:v>-2.1753300000000001E-3</c:v>
                </c:pt>
                <c:pt idx="23267" formatCode="0.00E+00">
                  <c:v>-2.0625700000000001E-3</c:v>
                </c:pt>
                <c:pt idx="23268" formatCode="0.00E+00">
                  <c:v>-1.9763799999999998E-3</c:v>
                </c:pt>
                <c:pt idx="23269" formatCode="0.00E+00">
                  <c:v>-1.9116700000000001E-3</c:v>
                </c:pt>
                <c:pt idx="23270" formatCode="0.00E+00">
                  <c:v>-1.86199E-3</c:v>
                </c:pt>
                <c:pt idx="23271" formatCode="0.00E+00">
                  <c:v>-1.83066E-3</c:v>
                </c:pt>
                <c:pt idx="23272" formatCode="0.00E+00">
                  <c:v>-1.81891E-3</c:v>
                </c:pt>
                <c:pt idx="23273" formatCode="0.00E+00">
                  <c:v>-1.8249500000000001E-3</c:v>
                </c:pt>
                <c:pt idx="23274" formatCode="0.00E+00">
                  <c:v>-1.84716E-3</c:v>
                </c:pt>
                <c:pt idx="23275" formatCode="0.00E+00">
                  <c:v>-1.88438E-3</c:v>
                </c:pt>
                <c:pt idx="23276" formatCode="0.00E+00">
                  <c:v>-1.9360200000000001E-3</c:v>
                </c:pt>
                <c:pt idx="23277" formatCode="0.00E+00">
                  <c:v>-2.0020200000000002E-3</c:v>
                </c:pt>
                <c:pt idx="23278" formatCode="0.00E+00">
                  <c:v>-2.0823199999999999E-3</c:v>
                </c:pt>
                <c:pt idx="23279" formatCode="0.00E+00">
                  <c:v>-2.17636E-3</c:v>
                </c:pt>
                <c:pt idx="23280" formatCode="0.00E+00">
                  <c:v>-2.2835199999999998E-3</c:v>
                </c:pt>
                <c:pt idx="23281" formatCode="0.00E+00">
                  <c:v>-2.40376E-3</c:v>
                </c:pt>
                <c:pt idx="23282" formatCode="0.00E+00">
                  <c:v>-2.53704E-3</c:v>
                </c:pt>
                <c:pt idx="23283" formatCode="0.00E+00">
                  <c:v>-2.6831699999999999E-3</c:v>
                </c:pt>
                <c:pt idx="23284" formatCode="0.00E+00">
                  <c:v>-2.84213E-3</c:v>
                </c:pt>
                <c:pt idx="23285" formatCode="0.00E+00">
                  <c:v>-3.0136500000000001E-3</c:v>
                </c:pt>
                <c:pt idx="23286" formatCode="0.00E+00">
                  <c:v>-3.19644E-3</c:v>
                </c:pt>
                <c:pt idx="23287" formatCode="0.00E+00">
                  <c:v>-3.38835E-3</c:v>
                </c:pt>
                <c:pt idx="23288" formatCode="0.00E+00">
                  <c:v>-3.5870799999999999E-3</c:v>
                </c:pt>
                <c:pt idx="23289" formatCode="0.00E+00">
                  <c:v>-3.7907100000000001E-3</c:v>
                </c:pt>
                <c:pt idx="23290" formatCode="0.00E+00">
                  <c:v>-3.9976300000000003E-3</c:v>
                </c:pt>
                <c:pt idx="23291" formatCode="0.00E+00">
                  <c:v>-4.20623E-3</c:v>
                </c:pt>
                <c:pt idx="23292" formatCode="0.00E+00">
                  <c:v>-4.4151499999999996E-3</c:v>
                </c:pt>
                <c:pt idx="23293" formatCode="0.00E+00">
                  <c:v>-4.6234099999999997E-3</c:v>
                </c:pt>
                <c:pt idx="23294" formatCode="0.00E+00">
                  <c:v>-4.8296199999999997E-3</c:v>
                </c:pt>
                <c:pt idx="23295" formatCode="0.00E+00">
                  <c:v>-5.0323900000000003E-3</c:v>
                </c:pt>
                <c:pt idx="23296" formatCode="0.00E+00">
                  <c:v>-5.2308199999999997E-3</c:v>
                </c:pt>
                <c:pt idx="23297" formatCode="0.00E+00">
                  <c:v>-5.4233600000000003E-3</c:v>
                </c:pt>
                <c:pt idx="23298" formatCode="0.00E+00">
                  <c:v>-5.6083699999999997E-3</c:v>
                </c:pt>
                <c:pt idx="23299" formatCode="0.00E+00">
                  <c:v>-5.78504E-3</c:v>
                </c:pt>
                <c:pt idx="23300" formatCode="0.00E+00">
                  <c:v>-5.9527299999999998E-3</c:v>
                </c:pt>
                <c:pt idx="23301" formatCode="0.00E+00">
                  <c:v>-6.1107899999999996E-3</c:v>
                </c:pt>
                <c:pt idx="23302" formatCode="0.00E+00">
                  <c:v>-6.2587600000000004E-3</c:v>
                </c:pt>
                <c:pt idx="23303" formatCode="0.00E+00">
                  <c:v>-6.3962000000000003E-3</c:v>
                </c:pt>
                <c:pt idx="23304" formatCode="0.00E+00">
                  <c:v>-6.5226599999999996E-3</c:v>
                </c:pt>
                <c:pt idx="23305" formatCode="0.00E+00">
                  <c:v>-6.6376400000000002E-3</c:v>
                </c:pt>
                <c:pt idx="23306" formatCode="0.00E+00">
                  <c:v>-6.7406100000000002E-3</c:v>
                </c:pt>
                <c:pt idx="23307" formatCode="0.00E+00">
                  <c:v>-6.8310599999999999E-3</c:v>
                </c:pt>
                <c:pt idx="23308" formatCode="0.00E+00">
                  <c:v>-6.9082199999999996E-3</c:v>
                </c:pt>
                <c:pt idx="23309" formatCode="0.00E+00">
                  <c:v>-6.9712200000000002E-3</c:v>
                </c:pt>
                <c:pt idx="23310" formatCode="0.00E+00">
                  <c:v>-7.01945E-3</c:v>
                </c:pt>
                <c:pt idx="23311" formatCode="0.00E+00">
                  <c:v>-7.0523399999999998E-3</c:v>
                </c:pt>
                <c:pt idx="23312" formatCode="0.00E+00">
                  <c:v>-7.0691699999999996E-3</c:v>
                </c:pt>
                <c:pt idx="23313" formatCode="0.00E+00">
                  <c:v>-7.0690900000000001E-3</c:v>
                </c:pt>
                <c:pt idx="23314" formatCode="0.00E+00">
                  <c:v>-7.0509400000000003E-3</c:v>
                </c:pt>
                <c:pt idx="23315" formatCode="0.00E+00">
                  <c:v>-7.01331E-3</c:v>
                </c:pt>
                <c:pt idx="23316" formatCode="0.00E+00">
                  <c:v>-6.9551300000000003E-3</c:v>
                </c:pt>
                <c:pt idx="23317" formatCode="0.00E+00">
                  <c:v>-6.8761600000000001E-3</c:v>
                </c:pt>
                <c:pt idx="23318" formatCode="0.00E+00">
                  <c:v>-6.7770299999999999E-3</c:v>
                </c:pt>
                <c:pt idx="23319" formatCode="0.00E+00">
                  <c:v>-6.6585500000000001E-3</c:v>
                </c:pt>
                <c:pt idx="23320" formatCode="0.00E+00">
                  <c:v>-6.5211799999999997E-3</c:v>
                </c:pt>
                <c:pt idx="23321" formatCode="0.00E+00">
                  <c:v>-6.3649300000000004E-3</c:v>
                </c:pt>
                <c:pt idx="23322" formatCode="0.00E+00">
                  <c:v>-6.1897799999999998E-3</c:v>
                </c:pt>
                <c:pt idx="23323" formatCode="0.00E+00">
                  <c:v>-5.9955900000000003E-3</c:v>
                </c:pt>
                <c:pt idx="23324" formatCode="0.00E+00">
                  <c:v>-5.7816899999999999E-3</c:v>
                </c:pt>
                <c:pt idx="23325" formatCode="0.00E+00">
                  <c:v>-5.5472899999999999E-3</c:v>
                </c:pt>
                <c:pt idx="23326" formatCode="0.00E+00">
                  <c:v>-5.2918699999999997E-3</c:v>
                </c:pt>
                <c:pt idx="23327" formatCode="0.00E+00">
                  <c:v>-5.0153200000000002E-3</c:v>
                </c:pt>
                <c:pt idx="23328" formatCode="0.00E+00">
                  <c:v>-4.7182500000000002E-3</c:v>
                </c:pt>
                <c:pt idx="23329" formatCode="0.00E+00">
                  <c:v>-4.40194E-3</c:v>
                </c:pt>
                <c:pt idx="23330" formatCode="0.00E+00">
                  <c:v>-4.0676200000000001E-3</c:v>
                </c:pt>
                <c:pt idx="23331" formatCode="0.00E+00">
                  <c:v>-3.71521E-3</c:v>
                </c:pt>
                <c:pt idx="23332" formatCode="0.00E+00">
                  <c:v>-3.3432100000000001E-3</c:v>
                </c:pt>
                <c:pt idx="23333" formatCode="0.00E+00">
                  <c:v>-2.9504499999999999E-3</c:v>
                </c:pt>
                <c:pt idx="23334" formatCode="0.00E+00">
                  <c:v>-2.5374400000000002E-3</c:v>
                </c:pt>
                <c:pt idx="23335" formatCode="0.00E+00">
                  <c:v>-2.10567E-3</c:v>
                </c:pt>
                <c:pt idx="23336" formatCode="0.00E+00">
                  <c:v>-1.6563400000000001E-3</c:v>
                </c:pt>
                <c:pt idx="23337" formatCode="0.00E+00">
                  <c:v>-1.1907899999999999E-3</c:v>
                </c:pt>
                <c:pt idx="23338" formatCode="0.00E+00">
                  <c:v>-7.1096799999999997E-4</c:v>
                </c:pt>
                <c:pt idx="23339" formatCode="0.00E+00">
                  <c:v>-2.17462E-4</c:v>
                </c:pt>
                <c:pt idx="23340" formatCode="0.00E+00">
                  <c:v>2.9120200000000001E-4</c:v>
                </c:pt>
                <c:pt idx="23341" formatCode="0.00E+00">
                  <c:v>8.1543999999999996E-4</c:v>
                </c:pt>
                <c:pt idx="23342" formatCode="0.00E+00">
                  <c:v>1.3530199999999999E-3</c:v>
                </c:pt>
                <c:pt idx="23343" formatCode="0.00E+00">
                  <c:v>1.9009700000000001E-3</c:v>
                </c:pt>
                <c:pt idx="23344" formatCode="0.00E+00">
                  <c:v>2.4574499999999999E-3</c:v>
                </c:pt>
                <c:pt idx="23345" formatCode="0.00E+00">
                  <c:v>3.0220099999999999E-3</c:v>
                </c:pt>
                <c:pt idx="23346" formatCode="0.00E+00">
                  <c:v>3.5949100000000002E-3</c:v>
                </c:pt>
                <c:pt idx="23347" formatCode="0.00E+00">
                  <c:v>4.1758899999999998E-3</c:v>
                </c:pt>
                <c:pt idx="23348" formatCode="0.00E+00">
                  <c:v>4.7642099999999996E-3</c:v>
                </c:pt>
                <c:pt idx="23349" formatCode="0.00E+00">
                  <c:v>5.3591999999999997E-3</c:v>
                </c:pt>
                <c:pt idx="23350" formatCode="0.00E+00">
                  <c:v>5.9599700000000002E-3</c:v>
                </c:pt>
                <c:pt idx="23351" formatCode="0.00E+00">
                  <c:v>6.56509E-3</c:v>
                </c:pt>
                <c:pt idx="23352" formatCode="0.00E+00">
                  <c:v>7.1727500000000003E-3</c:v>
                </c:pt>
                <c:pt idx="23353" formatCode="0.00E+00">
                  <c:v>7.7809000000000003E-3</c:v>
                </c:pt>
                <c:pt idx="23354" formatCode="0.00E+00">
                  <c:v>8.3877699999999993E-3</c:v>
                </c:pt>
                <c:pt idx="23355" formatCode="0.00E+00">
                  <c:v>8.9924700000000007E-3</c:v>
                </c:pt>
                <c:pt idx="23356" formatCode="0.00E+00">
                  <c:v>9.5945200000000005E-3</c:v>
                </c:pt>
                <c:pt idx="23357">
                  <c:v>1.0192700000000001E-2</c:v>
                </c:pt>
                <c:pt idx="23358">
                  <c:v>1.0785599999999999E-2</c:v>
                </c:pt>
                <c:pt idx="23359">
                  <c:v>1.1372800000000001E-2</c:v>
                </c:pt>
                <c:pt idx="23360">
                  <c:v>1.1954299999999999E-2</c:v>
                </c:pt>
                <c:pt idx="23361">
                  <c:v>1.2529200000000001E-2</c:v>
                </c:pt>
                <c:pt idx="23362">
                  <c:v>1.3096200000000001E-2</c:v>
                </c:pt>
                <c:pt idx="23363">
                  <c:v>1.3653999999999999E-2</c:v>
                </c:pt>
                <c:pt idx="23364">
                  <c:v>1.4200900000000001E-2</c:v>
                </c:pt>
                <c:pt idx="23365">
                  <c:v>1.47358E-2</c:v>
                </c:pt>
                <c:pt idx="23366">
                  <c:v>1.5257700000000001E-2</c:v>
                </c:pt>
                <c:pt idx="23367">
                  <c:v>1.5765399999999999E-2</c:v>
                </c:pt>
                <c:pt idx="23368">
                  <c:v>1.6257600000000001E-2</c:v>
                </c:pt>
                <c:pt idx="23369">
                  <c:v>1.67332E-2</c:v>
                </c:pt>
                <c:pt idx="23370">
                  <c:v>1.71913E-2</c:v>
                </c:pt>
                <c:pt idx="23371">
                  <c:v>1.7631299999999999E-2</c:v>
                </c:pt>
                <c:pt idx="23372">
                  <c:v>1.80517E-2</c:v>
                </c:pt>
                <c:pt idx="23373">
                  <c:v>1.84513E-2</c:v>
                </c:pt>
                <c:pt idx="23374">
                  <c:v>1.8828999999999999E-2</c:v>
                </c:pt>
                <c:pt idx="23375">
                  <c:v>1.9184E-2</c:v>
                </c:pt>
                <c:pt idx="23376">
                  <c:v>1.9516100000000002E-2</c:v>
                </c:pt>
                <c:pt idx="23377">
                  <c:v>1.9824899999999999E-2</c:v>
                </c:pt>
                <c:pt idx="23378">
                  <c:v>2.0110099999999999E-2</c:v>
                </c:pt>
                <c:pt idx="23379">
                  <c:v>2.0370699999999999E-2</c:v>
                </c:pt>
                <c:pt idx="23380">
                  <c:v>2.0605999999999999E-2</c:v>
                </c:pt>
                <c:pt idx="23381">
                  <c:v>2.0815E-2</c:v>
                </c:pt>
                <c:pt idx="23382">
                  <c:v>2.0996899999999999E-2</c:v>
                </c:pt>
                <c:pt idx="23383">
                  <c:v>2.11509E-2</c:v>
                </c:pt>
                <c:pt idx="23384">
                  <c:v>2.12766E-2</c:v>
                </c:pt>
                <c:pt idx="23385">
                  <c:v>2.1373799999999998E-2</c:v>
                </c:pt>
                <c:pt idx="23386">
                  <c:v>2.14424E-2</c:v>
                </c:pt>
                <c:pt idx="23387">
                  <c:v>2.1482100000000001E-2</c:v>
                </c:pt>
                <c:pt idx="23388">
                  <c:v>2.14927E-2</c:v>
                </c:pt>
                <c:pt idx="23389">
                  <c:v>2.1474400000000001E-2</c:v>
                </c:pt>
                <c:pt idx="23390">
                  <c:v>2.1426899999999999E-2</c:v>
                </c:pt>
                <c:pt idx="23391">
                  <c:v>2.1349699999999999E-2</c:v>
                </c:pt>
                <c:pt idx="23392">
                  <c:v>2.1241900000000001E-2</c:v>
                </c:pt>
                <c:pt idx="23393">
                  <c:v>2.11031E-2</c:v>
                </c:pt>
                <c:pt idx="23394">
                  <c:v>2.0933400000000001E-2</c:v>
                </c:pt>
                <c:pt idx="23395">
                  <c:v>2.07327E-2</c:v>
                </c:pt>
                <c:pt idx="23396">
                  <c:v>2.0501100000000001E-2</c:v>
                </c:pt>
                <c:pt idx="23397">
                  <c:v>2.0238900000000001E-2</c:v>
                </c:pt>
                <c:pt idx="23398">
                  <c:v>1.99458E-2</c:v>
                </c:pt>
                <c:pt idx="23399">
                  <c:v>1.9621799999999998E-2</c:v>
                </c:pt>
                <c:pt idx="23400">
                  <c:v>1.9267200000000002E-2</c:v>
                </c:pt>
                <c:pt idx="23401">
                  <c:v>1.8882300000000001E-2</c:v>
                </c:pt>
                <c:pt idx="23402">
                  <c:v>1.8467600000000001E-2</c:v>
                </c:pt>
                <c:pt idx="23403">
                  <c:v>1.8023600000000001E-2</c:v>
                </c:pt>
                <c:pt idx="23404">
                  <c:v>1.75506E-2</c:v>
                </c:pt>
                <c:pt idx="23405">
                  <c:v>1.70493E-2</c:v>
                </c:pt>
                <c:pt idx="23406">
                  <c:v>1.6520400000000001E-2</c:v>
                </c:pt>
                <c:pt idx="23407">
                  <c:v>1.5964200000000001E-2</c:v>
                </c:pt>
                <c:pt idx="23408">
                  <c:v>1.5381499999999999E-2</c:v>
                </c:pt>
                <c:pt idx="23409">
                  <c:v>1.4772800000000001E-2</c:v>
                </c:pt>
                <c:pt idx="23410">
                  <c:v>1.41388E-2</c:v>
                </c:pt>
                <c:pt idx="23411">
                  <c:v>1.34807E-2</c:v>
                </c:pt>
                <c:pt idx="23412">
                  <c:v>1.27996E-2</c:v>
                </c:pt>
                <c:pt idx="23413">
                  <c:v>1.2096600000000001E-2</c:v>
                </c:pt>
                <c:pt idx="23414">
                  <c:v>1.1372699999999999E-2</c:v>
                </c:pt>
                <c:pt idx="23415">
                  <c:v>1.0629E-2</c:v>
                </c:pt>
                <c:pt idx="23416" formatCode="0.00E+00">
                  <c:v>9.8662100000000003E-3</c:v>
                </c:pt>
                <c:pt idx="23417" formatCode="0.00E+00">
                  <c:v>9.0849799999999994E-3</c:v>
                </c:pt>
                <c:pt idx="23418" formatCode="0.00E+00">
                  <c:v>8.2861299999999992E-3</c:v>
                </c:pt>
                <c:pt idx="23419" formatCode="0.00E+00">
                  <c:v>7.4709299999999998E-3</c:v>
                </c:pt>
                <c:pt idx="23420" formatCode="0.00E+00">
                  <c:v>6.6407599999999999E-3</c:v>
                </c:pt>
                <c:pt idx="23421" formatCode="0.00E+00">
                  <c:v>5.7967599999999998E-3</c:v>
                </c:pt>
                <c:pt idx="23422" formatCode="0.00E+00">
                  <c:v>4.9398200000000001E-3</c:v>
                </c:pt>
                <c:pt idx="23423" formatCode="0.00E+00">
                  <c:v>4.0708000000000003E-3</c:v>
                </c:pt>
                <c:pt idx="23424" formatCode="0.00E+00">
                  <c:v>3.1906700000000001E-3</c:v>
                </c:pt>
                <c:pt idx="23425" formatCode="0.00E+00">
                  <c:v>2.3004700000000002E-3</c:v>
                </c:pt>
                <c:pt idx="23426" formatCode="0.00E+00">
                  <c:v>1.4012899999999999E-3</c:v>
                </c:pt>
                <c:pt idx="23427" formatCode="0.00E+00">
                  <c:v>4.9440699999999998E-4</c:v>
                </c:pt>
                <c:pt idx="23428" formatCode="0.00E+00">
                  <c:v>-4.18763E-4</c:v>
                </c:pt>
                <c:pt idx="23429" formatCode="0.00E+00">
                  <c:v>-1.33683E-3</c:v>
                </c:pt>
                <c:pt idx="23430" formatCode="0.00E+00">
                  <c:v>-2.2585299999999999E-3</c:v>
                </c:pt>
                <c:pt idx="23431" formatCode="0.00E+00">
                  <c:v>-3.1824399999999999E-3</c:v>
                </c:pt>
                <c:pt idx="23432" formatCode="0.00E+00">
                  <c:v>-4.1066499999999999E-3</c:v>
                </c:pt>
                <c:pt idx="23433" formatCode="0.00E+00">
                  <c:v>-5.0293200000000003E-3</c:v>
                </c:pt>
                <c:pt idx="23434" formatCode="0.00E+00">
                  <c:v>-5.9494300000000003E-3</c:v>
                </c:pt>
                <c:pt idx="23435" formatCode="0.00E+00">
                  <c:v>-6.8663099999999996E-3</c:v>
                </c:pt>
                <c:pt idx="23436" formatCode="0.00E+00">
                  <c:v>-7.7786900000000004E-3</c:v>
                </c:pt>
                <c:pt idx="23437" formatCode="0.00E+00">
                  <c:v>-8.6849300000000004E-3</c:v>
                </c:pt>
                <c:pt idx="23438" formatCode="0.00E+00">
                  <c:v>-9.5835699999999996E-3</c:v>
                </c:pt>
                <c:pt idx="23439">
                  <c:v>-1.0473400000000001E-2</c:v>
                </c:pt>
                <c:pt idx="23440">
                  <c:v>-1.13534E-2</c:v>
                </c:pt>
                <c:pt idx="23441">
                  <c:v>-1.2222500000000001E-2</c:v>
                </c:pt>
                <c:pt idx="23442">
                  <c:v>-1.30796E-2</c:v>
                </c:pt>
                <c:pt idx="23443">
                  <c:v>-1.39233E-2</c:v>
                </c:pt>
                <c:pt idx="23444">
                  <c:v>-1.4752599999999999E-2</c:v>
                </c:pt>
                <c:pt idx="23445">
                  <c:v>-1.5566399999999999E-2</c:v>
                </c:pt>
                <c:pt idx="23446">
                  <c:v>-1.63635E-2</c:v>
                </c:pt>
                <c:pt idx="23447">
                  <c:v>-1.7142600000000001E-2</c:v>
                </c:pt>
                <c:pt idx="23448">
                  <c:v>-1.7902700000000001E-2</c:v>
                </c:pt>
                <c:pt idx="23449">
                  <c:v>-1.8642300000000001E-2</c:v>
                </c:pt>
                <c:pt idx="23450">
                  <c:v>-1.9360100000000002E-2</c:v>
                </c:pt>
                <c:pt idx="23451">
                  <c:v>-2.0054800000000001E-2</c:v>
                </c:pt>
                <c:pt idx="23452">
                  <c:v>-2.07257E-2</c:v>
                </c:pt>
                <c:pt idx="23453">
                  <c:v>-2.1371899999999999E-2</c:v>
                </c:pt>
                <c:pt idx="23454">
                  <c:v>-2.1992600000000001E-2</c:v>
                </c:pt>
                <c:pt idx="23455">
                  <c:v>-2.2586800000000001E-2</c:v>
                </c:pt>
                <c:pt idx="23456">
                  <c:v>-2.3154000000000001E-2</c:v>
                </c:pt>
                <c:pt idx="23457">
                  <c:v>-2.36933E-2</c:v>
                </c:pt>
                <c:pt idx="23458">
                  <c:v>-2.4204099999999999E-2</c:v>
                </c:pt>
                <c:pt idx="23459">
                  <c:v>-2.4685700000000001E-2</c:v>
                </c:pt>
                <c:pt idx="23460">
                  <c:v>-2.5137400000000001E-2</c:v>
                </c:pt>
                <c:pt idx="23461">
                  <c:v>-2.5558600000000001E-2</c:v>
                </c:pt>
                <c:pt idx="23462">
                  <c:v>-2.59489E-2</c:v>
                </c:pt>
                <c:pt idx="23463">
                  <c:v>-2.63076E-2</c:v>
                </c:pt>
                <c:pt idx="23464">
                  <c:v>-2.6634399999999999E-2</c:v>
                </c:pt>
                <c:pt idx="23465">
                  <c:v>-2.69287E-2</c:v>
                </c:pt>
                <c:pt idx="23466">
                  <c:v>-2.7190300000000001E-2</c:v>
                </c:pt>
                <c:pt idx="23467">
                  <c:v>-2.7418499999999998E-2</c:v>
                </c:pt>
                <c:pt idx="23468">
                  <c:v>-2.76133E-2</c:v>
                </c:pt>
                <c:pt idx="23469">
                  <c:v>-2.7774500000000001E-2</c:v>
                </c:pt>
                <c:pt idx="23470">
                  <c:v>-2.7902400000000001E-2</c:v>
                </c:pt>
                <c:pt idx="23471">
                  <c:v>-2.79966E-2</c:v>
                </c:pt>
                <c:pt idx="23472">
                  <c:v>-2.8057100000000001E-2</c:v>
                </c:pt>
                <c:pt idx="23473">
                  <c:v>-2.80836E-2</c:v>
                </c:pt>
                <c:pt idx="23474">
                  <c:v>-2.8075900000000001E-2</c:v>
                </c:pt>
                <c:pt idx="23475">
                  <c:v>-2.8034300000000002E-2</c:v>
                </c:pt>
                <c:pt idx="23476">
                  <c:v>-2.79586E-2</c:v>
                </c:pt>
                <c:pt idx="23477">
                  <c:v>-2.7848899999999999E-2</c:v>
                </c:pt>
                <c:pt idx="23478">
                  <c:v>-2.77057E-2</c:v>
                </c:pt>
                <c:pt idx="23479">
                  <c:v>-2.75293E-2</c:v>
                </c:pt>
                <c:pt idx="23480">
                  <c:v>-2.7319800000000002E-2</c:v>
                </c:pt>
                <c:pt idx="23481">
                  <c:v>-2.7077500000000001E-2</c:v>
                </c:pt>
                <c:pt idx="23482">
                  <c:v>-2.6802900000000001E-2</c:v>
                </c:pt>
                <c:pt idx="23483">
                  <c:v>-2.64964E-2</c:v>
                </c:pt>
                <c:pt idx="23484">
                  <c:v>-2.6158600000000001E-2</c:v>
                </c:pt>
                <c:pt idx="23485">
                  <c:v>-2.5789800000000002E-2</c:v>
                </c:pt>
                <c:pt idx="23486">
                  <c:v>-2.53905E-2</c:v>
                </c:pt>
                <c:pt idx="23487">
                  <c:v>-2.4961500000000001E-2</c:v>
                </c:pt>
                <c:pt idx="23488">
                  <c:v>-2.4503500000000001E-2</c:v>
                </c:pt>
                <c:pt idx="23489">
                  <c:v>-2.4017199999999999E-2</c:v>
                </c:pt>
                <c:pt idx="23490">
                  <c:v>-2.35035E-2</c:v>
                </c:pt>
                <c:pt idx="23491">
                  <c:v>-2.2963399999999998E-2</c:v>
                </c:pt>
                <c:pt idx="23492">
                  <c:v>-2.2397899999999998E-2</c:v>
                </c:pt>
                <c:pt idx="23493">
                  <c:v>-2.1807699999999999E-2</c:v>
                </c:pt>
                <c:pt idx="23494">
                  <c:v>-2.1193699999999999E-2</c:v>
                </c:pt>
                <c:pt idx="23495">
                  <c:v>-2.05568E-2</c:v>
                </c:pt>
                <c:pt idx="23496">
                  <c:v>-1.98978E-2</c:v>
                </c:pt>
                <c:pt idx="23497">
                  <c:v>-1.9217999999999999E-2</c:v>
                </c:pt>
                <c:pt idx="23498">
                  <c:v>-1.8518300000000001E-2</c:v>
                </c:pt>
                <c:pt idx="23499">
                  <c:v>-1.7799599999999999E-2</c:v>
                </c:pt>
                <c:pt idx="23500">
                  <c:v>-1.7062899999999999E-2</c:v>
                </c:pt>
                <c:pt idx="23501">
                  <c:v>-1.6309199999999999E-2</c:v>
                </c:pt>
                <c:pt idx="23502">
                  <c:v>-1.55397E-2</c:v>
                </c:pt>
                <c:pt idx="23503">
                  <c:v>-1.47555E-2</c:v>
                </c:pt>
                <c:pt idx="23504">
                  <c:v>-1.3957900000000001E-2</c:v>
                </c:pt>
                <c:pt idx="23505">
                  <c:v>-1.3148E-2</c:v>
                </c:pt>
                <c:pt idx="23506">
                  <c:v>-1.2326999999999999E-2</c:v>
                </c:pt>
                <c:pt idx="23507">
                  <c:v>-1.14959E-2</c:v>
                </c:pt>
                <c:pt idx="23508">
                  <c:v>-1.0655700000000001E-2</c:v>
                </c:pt>
                <c:pt idx="23509" formatCode="0.00E+00">
                  <c:v>-9.8074800000000004E-3</c:v>
                </c:pt>
                <c:pt idx="23510" formatCode="0.00E+00">
                  <c:v>-8.9525100000000003E-3</c:v>
                </c:pt>
                <c:pt idx="23511" formatCode="0.00E+00">
                  <c:v>-8.0921399999999994E-3</c:v>
                </c:pt>
                <c:pt idx="23512" formatCode="0.00E+00">
                  <c:v>-7.2276399999999996E-3</c:v>
                </c:pt>
                <c:pt idx="23513" formatCode="0.00E+00">
                  <c:v>-6.3601600000000001E-3</c:v>
                </c:pt>
                <c:pt idx="23514" formatCode="0.00E+00">
                  <c:v>-5.4909299999999998E-3</c:v>
                </c:pt>
                <c:pt idx="23515" formatCode="0.00E+00">
                  <c:v>-4.6212900000000001E-3</c:v>
                </c:pt>
                <c:pt idx="23516" formatCode="0.00E+00">
                  <c:v>-3.7525700000000002E-3</c:v>
                </c:pt>
                <c:pt idx="23517" formatCode="0.00E+00">
                  <c:v>-2.8857800000000001E-3</c:v>
                </c:pt>
                <c:pt idx="23518" formatCode="0.00E+00">
                  <c:v>-2.0217199999999999E-3</c:v>
                </c:pt>
                <c:pt idx="23519" formatCode="0.00E+00">
                  <c:v>-1.1612599999999999E-3</c:v>
                </c:pt>
                <c:pt idx="23520" formatCode="0.00E+00">
                  <c:v>-3.0542200000000002E-4</c:v>
                </c:pt>
                <c:pt idx="23521" formatCode="0.00E+00">
                  <c:v>5.4473399999999995E-4</c:v>
                </c:pt>
                <c:pt idx="23522" formatCode="0.00E+00">
                  <c:v>1.38821E-3</c:v>
                </c:pt>
                <c:pt idx="23523" formatCode="0.00E+00">
                  <c:v>2.2240300000000001E-3</c:v>
                </c:pt>
                <c:pt idx="23524" formatCode="0.00E+00">
                  <c:v>3.0511800000000001E-3</c:v>
                </c:pt>
                <c:pt idx="23525" formatCode="0.00E+00">
                  <c:v>3.8685899999999999E-3</c:v>
                </c:pt>
                <c:pt idx="23526" formatCode="0.00E+00">
                  <c:v>4.6752E-3</c:v>
                </c:pt>
                <c:pt idx="23527" formatCode="0.00E+00">
                  <c:v>5.4700599999999997E-3</c:v>
                </c:pt>
                <c:pt idx="23528" formatCode="0.00E+00">
                  <c:v>6.2523199999999996E-3</c:v>
                </c:pt>
                <c:pt idx="23529" formatCode="0.00E+00">
                  <c:v>7.02121E-3</c:v>
                </c:pt>
                <c:pt idx="23530" formatCode="0.00E+00">
                  <c:v>7.7759500000000002E-3</c:v>
                </c:pt>
                <c:pt idx="23531" formatCode="0.00E+00">
                  <c:v>8.5156799999999994E-3</c:v>
                </c:pt>
                <c:pt idx="23532" formatCode="0.00E+00">
                  <c:v>9.2395800000000007E-3</c:v>
                </c:pt>
                <c:pt idx="23533" formatCode="0.00E+00">
                  <c:v>9.9468400000000002E-3</c:v>
                </c:pt>
                <c:pt idx="23534">
                  <c:v>1.0636700000000001E-2</c:v>
                </c:pt>
                <c:pt idx="23535">
                  <c:v>1.13086E-2</c:v>
                </c:pt>
                <c:pt idx="23536">
                  <c:v>1.19623E-2</c:v>
                </c:pt>
                <c:pt idx="23537">
                  <c:v>1.25974E-2</c:v>
                </c:pt>
                <c:pt idx="23538">
                  <c:v>1.32134E-2</c:v>
                </c:pt>
                <c:pt idx="23539">
                  <c:v>1.3809999999999999E-2</c:v>
                </c:pt>
                <c:pt idx="23540">
                  <c:v>1.4386599999999999E-2</c:v>
                </c:pt>
                <c:pt idx="23541">
                  <c:v>1.49427E-2</c:v>
                </c:pt>
                <c:pt idx="23542">
                  <c:v>1.54778E-2</c:v>
                </c:pt>
                <c:pt idx="23543">
                  <c:v>1.5991499999999999E-2</c:v>
                </c:pt>
                <c:pt idx="23544">
                  <c:v>1.64832E-2</c:v>
                </c:pt>
                <c:pt idx="23545">
                  <c:v>1.6952700000000001E-2</c:v>
                </c:pt>
                <c:pt idx="23546">
                  <c:v>1.73998E-2</c:v>
                </c:pt>
                <c:pt idx="23547">
                  <c:v>1.7824400000000001E-2</c:v>
                </c:pt>
                <c:pt idx="23548">
                  <c:v>1.82264E-2</c:v>
                </c:pt>
                <c:pt idx="23549">
                  <c:v>1.8605799999999999E-2</c:v>
                </c:pt>
                <c:pt idx="23550">
                  <c:v>1.8962699999999999E-2</c:v>
                </c:pt>
                <c:pt idx="23551">
                  <c:v>1.9297100000000001E-2</c:v>
                </c:pt>
                <c:pt idx="23552">
                  <c:v>1.9609600000000001E-2</c:v>
                </c:pt>
                <c:pt idx="23553">
                  <c:v>1.9900399999999999E-2</c:v>
                </c:pt>
                <c:pt idx="23554">
                  <c:v>2.0169800000000002E-2</c:v>
                </c:pt>
                <c:pt idx="23555">
                  <c:v>2.0418100000000002E-2</c:v>
                </c:pt>
                <c:pt idx="23556">
                  <c:v>2.0645299999999998E-2</c:v>
                </c:pt>
                <c:pt idx="23557">
                  <c:v>2.08512E-2</c:v>
                </c:pt>
                <c:pt idx="23558">
                  <c:v>2.1035399999999999E-2</c:v>
                </c:pt>
                <c:pt idx="23559">
                  <c:v>2.1198399999999999E-2</c:v>
                </c:pt>
                <c:pt idx="23560">
                  <c:v>2.1340899999999999E-2</c:v>
                </c:pt>
                <c:pt idx="23561">
                  <c:v>2.1463599999999999E-2</c:v>
                </c:pt>
                <c:pt idx="23562">
                  <c:v>2.1566999999999999E-2</c:v>
                </c:pt>
                <c:pt idx="23563">
                  <c:v>2.1651900000000002E-2</c:v>
                </c:pt>
                <c:pt idx="23564">
                  <c:v>2.17188E-2</c:v>
                </c:pt>
                <c:pt idx="23565">
                  <c:v>2.17685E-2</c:v>
                </c:pt>
                <c:pt idx="23566">
                  <c:v>2.1801600000000001E-2</c:v>
                </c:pt>
                <c:pt idx="23567">
                  <c:v>2.1818799999999999E-2</c:v>
                </c:pt>
                <c:pt idx="23568">
                  <c:v>2.1820699999999998E-2</c:v>
                </c:pt>
                <c:pt idx="23569">
                  <c:v>2.1807900000000002E-2</c:v>
                </c:pt>
                <c:pt idx="23570">
                  <c:v>2.1780600000000001E-2</c:v>
                </c:pt>
                <c:pt idx="23571">
                  <c:v>2.17393E-2</c:v>
                </c:pt>
                <c:pt idx="23572">
                  <c:v>2.1684800000000001E-2</c:v>
                </c:pt>
                <c:pt idx="23573">
                  <c:v>2.1618100000000001E-2</c:v>
                </c:pt>
                <c:pt idx="23574">
                  <c:v>2.15401E-2</c:v>
                </c:pt>
                <c:pt idx="23575">
                  <c:v>2.14518E-2</c:v>
                </c:pt>
                <c:pt idx="23576">
                  <c:v>2.1353899999999999E-2</c:v>
                </c:pt>
                <c:pt idx="23577">
                  <c:v>2.1247200000000001E-2</c:v>
                </c:pt>
                <c:pt idx="23578">
                  <c:v>2.1132399999999999E-2</c:v>
                </c:pt>
                <c:pt idx="23579">
                  <c:v>2.10101E-2</c:v>
                </c:pt>
                <c:pt idx="23580">
                  <c:v>2.0881E-2</c:v>
                </c:pt>
                <c:pt idx="23581">
                  <c:v>2.0745599999999999E-2</c:v>
                </c:pt>
                <c:pt idx="23582">
                  <c:v>2.06047E-2</c:v>
                </c:pt>
                <c:pt idx="23583">
                  <c:v>2.0458799999999999E-2</c:v>
                </c:pt>
                <c:pt idx="23584">
                  <c:v>2.0308699999999999E-2</c:v>
                </c:pt>
                <c:pt idx="23585">
                  <c:v>2.0154999999999999E-2</c:v>
                </c:pt>
                <c:pt idx="23586">
                  <c:v>1.9998599999999998E-2</c:v>
                </c:pt>
                <c:pt idx="23587">
                  <c:v>1.98406E-2</c:v>
                </c:pt>
                <c:pt idx="23588">
                  <c:v>1.9681899999999999E-2</c:v>
                </c:pt>
                <c:pt idx="23589">
                  <c:v>1.9523499999999999E-2</c:v>
                </c:pt>
                <c:pt idx="23590">
                  <c:v>1.9366000000000001E-2</c:v>
                </c:pt>
                <c:pt idx="23591">
                  <c:v>1.92103E-2</c:v>
                </c:pt>
                <c:pt idx="23592">
                  <c:v>1.9057000000000001E-2</c:v>
                </c:pt>
                <c:pt idx="23593">
                  <c:v>1.8906599999999999E-2</c:v>
                </c:pt>
                <c:pt idx="23594">
                  <c:v>1.8759999999999999E-2</c:v>
                </c:pt>
                <c:pt idx="23595">
                  <c:v>1.86179E-2</c:v>
                </c:pt>
                <c:pt idx="23596">
                  <c:v>1.84812E-2</c:v>
                </c:pt>
                <c:pt idx="23597">
                  <c:v>1.83503E-2</c:v>
                </c:pt>
                <c:pt idx="23598">
                  <c:v>1.82253E-2</c:v>
                </c:pt>
                <c:pt idx="23599">
                  <c:v>1.81061E-2</c:v>
                </c:pt>
                <c:pt idx="23600">
                  <c:v>1.7993100000000001E-2</c:v>
                </c:pt>
                <c:pt idx="23601">
                  <c:v>1.7886699999999998E-2</c:v>
                </c:pt>
                <c:pt idx="23602">
                  <c:v>1.7787399999999998E-2</c:v>
                </c:pt>
                <c:pt idx="23603">
                  <c:v>1.7695300000000001E-2</c:v>
                </c:pt>
                <c:pt idx="23604">
                  <c:v>1.76113E-2</c:v>
                </c:pt>
                <c:pt idx="23605">
                  <c:v>1.7536099999999999E-2</c:v>
                </c:pt>
                <c:pt idx="23606">
                  <c:v>1.7470300000000001E-2</c:v>
                </c:pt>
                <c:pt idx="23607">
                  <c:v>1.7413999999999999E-2</c:v>
                </c:pt>
                <c:pt idx="23608">
                  <c:v>1.7367199999999999E-2</c:v>
                </c:pt>
                <c:pt idx="23609">
                  <c:v>1.7330399999999999E-2</c:v>
                </c:pt>
                <c:pt idx="23610">
                  <c:v>1.7303900000000001E-2</c:v>
                </c:pt>
                <c:pt idx="23611">
                  <c:v>1.7288100000000001E-2</c:v>
                </c:pt>
                <c:pt idx="23612">
                  <c:v>1.7283E-2</c:v>
                </c:pt>
                <c:pt idx="23613">
                  <c:v>1.7288399999999999E-2</c:v>
                </c:pt>
                <c:pt idx="23614">
                  <c:v>1.7304400000000001E-2</c:v>
                </c:pt>
                <c:pt idx="23615">
                  <c:v>1.7331099999999999E-2</c:v>
                </c:pt>
                <c:pt idx="23616">
                  <c:v>1.7368100000000001E-2</c:v>
                </c:pt>
                <c:pt idx="23617">
                  <c:v>1.7414900000000001E-2</c:v>
                </c:pt>
                <c:pt idx="23618">
                  <c:v>1.7471500000000001E-2</c:v>
                </c:pt>
                <c:pt idx="23619">
                  <c:v>1.7537299999999999E-2</c:v>
                </c:pt>
                <c:pt idx="23620">
                  <c:v>1.7612200000000001E-2</c:v>
                </c:pt>
                <c:pt idx="23621">
                  <c:v>1.7695599999999999E-2</c:v>
                </c:pt>
                <c:pt idx="23622">
                  <c:v>1.7787000000000001E-2</c:v>
                </c:pt>
                <c:pt idx="23623">
                  <c:v>1.7885999999999999E-2</c:v>
                </c:pt>
                <c:pt idx="23624">
                  <c:v>1.7992500000000002E-2</c:v>
                </c:pt>
                <c:pt idx="23625">
                  <c:v>1.8106799999999999E-2</c:v>
                </c:pt>
                <c:pt idx="23626">
                  <c:v>1.8228600000000001E-2</c:v>
                </c:pt>
                <c:pt idx="23627">
                  <c:v>1.8357399999999999E-2</c:v>
                </c:pt>
                <c:pt idx="23628">
                  <c:v>1.8492600000000001E-2</c:v>
                </c:pt>
                <c:pt idx="23629">
                  <c:v>1.86336E-2</c:v>
                </c:pt>
                <c:pt idx="23630">
                  <c:v>1.8779799999999999E-2</c:v>
                </c:pt>
                <c:pt idx="23631">
                  <c:v>1.8930200000000001E-2</c:v>
                </c:pt>
                <c:pt idx="23632">
                  <c:v>1.90841E-2</c:v>
                </c:pt>
                <c:pt idx="23633">
                  <c:v>1.9240899999999998E-2</c:v>
                </c:pt>
                <c:pt idx="23634">
                  <c:v>1.9399699999999999E-2</c:v>
                </c:pt>
                <c:pt idx="23635">
                  <c:v>1.9559699999999999E-2</c:v>
                </c:pt>
                <c:pt idx="23636">
                  <c:v>1.97202E-2</c:v>
                </c:pt>
                <c:pt idx="23637">
                  <c:v>1.98803E-2</c:v>
                </c:pt>
                <c:pt idx="23638">
                  <c:v>2.0039399999999999E-2</c:v>
                </c:pt>
                <c:pt idx="23639">
                  <c:v>2.0196800000000001E-2</c:v>
                </c:pt>
                <c:pt idx="23640">
                  <c:v>2.0352200000000001E-2</c:v>
                </c:pt>
                <c:pt idx="23641">
                  <c:v>2.05048E-2</c:v>
                </c:pt>
                <c:pt idx="23642">
                  <c:v>2.0653899999999999E-2</c:v>
                </c:pt>
                <c:pt idx="23643">
                  <c:v>2.07987E-2</c:v>
                </c:pt>
                <c:pt idx="23644">
                  <c:v>2.0938100000000001E-2</c:v>
                </c:pt>
                <c:pt idx="23645">
                  <c:v>2.1070599999999998E-2</c:v>
                </c:pt>
                <c:pt idx="23646">
                  <c:v>2.11948E-2</c:v>
                </c:pt>
                <c:pt idx="23647">
                  <c:v>2.1309999999999999E-2</c:v>
                </c:pt>
                <c:pt idx="23648">
                  <c:v>2.1415699999999999E-2</c:v>
                </c:pt>
                <c:pt idx="23649">
                  <c:v>2.1511200000000001E-2</c:v>
                </c:pt>
                <c:pt idx="23650">
                  <c:v>2.1595900000000001E-2</c:v>
                </c:pt>
                <c:pt idx="23651">
                  <c:v>2.1669000000000001E-2</c:v>
                </c:pt>
                <c:pt idx="23652">
                  <c:v>2.1729399999999999E-2</c:v>
                </c:pt>
                <c:pt idx="23653">
                  <c:v>2.17761E-2</c:v>
                </c:pt>
                <c:pt idx="23654">
                  <c:v>2.1808600000000001E-2</c:v>
                </c:pt>
                <c:pt idx="23655">
                  <c:v>2.1826399999999999E-2</c:v>
                </c:pt>
                <c:pt idx="23656">
                  <c:v>2.1829000000000001E-2</c:v>
                </c:pt>
                <c:pt idx="23657">
                  <c:v>2.1815399999999999E-2</c:v>
                </c:pt>
                <c:pt idx="23658">
                  <c:v>2.1784600000000001E-2</c:v>
                </c:pt>
                <c:pt idx="23659">
                  <c:v>2.1735500000000001E-2</c:v>
                </c:pt>
                <c:pt idx="23660">
                  <c:v>2.1667499999999999E-2</c:v>
                </c:pt>
                <c:pt idx="23661">
                  <c:v>2.15797E-2</c:v>
                </c:pt>
                <c:pt idx="23662">
                  <c:v>2.1471299999999999E-2</c:v>
                </c:pt>
                <c:pt idx="23663">
                  <c:v>2.13419E-2</c:v>
                </c:pt>
                <c:pt idx="23664">
                  <c:v>2.11912E-2</c:v>
                </c:pt>
                <c:pt idx="23665">
                  <c:v>2.10189E-2</c:v>
                </c:pt>
                <c:pt idx="23666">
                  <c:v>2.08249E-2</c:v>
                </c:pt>
                <c:pt idx="23667">
                  <c:v>2.0608600000000001E-2</c:v>
                </c:pt>
                <c:pt idx="23668">
                  <c:v>2.0369399999999999E-2</c:v>
                </c:pt>
                <c:pt idx="23669">
                  <c:v>2.0106700000000002E-2</c:v>
                </c:pt>
                <c:pt idx="23670">
                  <c:v>1.9819699999999999E-2</c:v>
                </c:pt>
                <c:pt idx="23671">
                  <c:v>1.9507900000000002E-2</c:v>
                </c:pt>
                <c:pt idx="23672">
                  <c:v>1.9170900000000001E-2</c:v>
                </c:pt>
                <c:pt idx="23673">
                  <c:v>1.8808700000000001E-2</c:v>
                </c:pt>
                <c:pt idx="23674">
                  <c:v>1.8421199999999999E-2</c:v>
                </c:pt>
                <c:pt idx="23675">
                  <c:v>1.8008400000000001E-2</c:v>
                </c:pt>
                <c:pt idx="23676">
                  <c:v>1.7570200000000001E-2</c:v>
                </c:pt>
                <c:pt idx="23677">
                  <c:v>1.71066E-2</c:v>
                </c:pt>
                <c:pt idx="23678">
                  <c:v>1.6617799999999999E-2</c:v>
                </c:pt>
                <c:pt idx="23679">
                  <c:v>1.6103800000000001E-2</c:v>
                </c:pt>
                <c:pt idx="23680">
                  <c:v>1.5564700000000001E-2</c:v>
                </c:pt>
                <c:pt idx="23681">
                  <c:v>1.50007E-2</c:v>
                </c:pt>
                <c:pt idx="23682">
                  <c:v>1.4411999999999999E-2</c:v>
                </c:pt>
                <c:pt idx="23683">
                  <c:v>1.37988E-2</c:v>
                </c:pt>
                <c:pt idx="23684">
                  <c:v>1.31614E-2</c:v>
                </c:pt>
                <c:pt idx="23685">
                  <c:v>1.25001E-2</c:v>
                </c:pt>
                <c:pt idx="23686">
                  <c:v>1.1814699999999999E-2</c:v>
                </c:pt>
                <c:pt idx="23687">
                  <c:v>1.11053E-2</c:v>
                </c:pt>
                <c:pt idx="23688">
                  <c:v>1.03724E-2</c:v>
                </c:pt>
                <c:pt idx="23689" formatCode="0.00E+00">
                  <c:v>9.6166600000000008E-3</c:v>
                </c:pt>
                <c:pt idx="23690" formatCode="0.00E+00">
                  <c:v>8.8386799999999998E-3</c:v>
                </c:pt>
                <c:pt idx="23691" formatCode="0.00E+00">
                  <c:v>8.0391000000000004E-3</c:v>
                </c:pt>
                <c:pt idx="23692" formatCode="0.00E+00">
                  <c:v>7.2188299999999999E-3</c:v>
                </c:pt>
                <c:pt idx="23693" formatCode="0.00E+00">
                  <c:v>6.3789299999999997E-3</c:v>
                </c:pt>
                <c:pt idx="23694" formatCode="0.00E+00">
                  <c:v>5.5202100000000002E-3</c:v>
                </c:pt>
                <c:pt idx="23695" formatCode="0.00E+00">
                  <c:v>4.6433300000000002E-3</c:v>
                </c:pt>
                <c:pt idx="23696" formatCode="0.00E+00">
                  <c:v>3.7490399999999999E-3</c:v>
                </c:pt>
                <c:pt idx="23697" formatCode="0.00E+00">
                  <c:v>2.8384399999999998E-3</c:v>
                </c:pt>
                <c:pt idx="23698" formatCode="0.00E+00">
                  <c:v>1.91281E-3</c:v>
                </c:pt>
                <c:pt idx="23699" formatCode="0.00E+00">
                  <c:v>9.7329399999999998E-4</c:v>
                </c:pt>
                <c:pt idx="23700" formatCode="0.00E+00">
                  <c:v>2.0820799999999999E-5</c:v>
                </c:pt>
                <c:pt idx="23701" formatCode="0.00E+00">
                  <c:v>-9.4360799999999997E-4</c:v>
                </c:pt>
                <c:pt idx="23702" formatCode="0.00E+00">
                  <c:v>-1.9187900000000001E-3</c:v>
                </c:pt>
                <c:pt idx="23703" formatCode="0.00E+00">
                  <c:v>-2.9037400000000001E-3</c:v>
                </c:pt>
                <c:pt idx="23704" formatCode="0.00E+00">
                  <c:v>-3.8978200000000002E-3</c:v>
                </c:pt>
                <c:pt idx="23705" formatCode="0.00E+00">
                  <c:v>-4.9002300000000002E-3</c:v>
                </c:pt>
                <c:pt idx="23706" formatCode="0.00E+00">
                  <c:v>-5.9096699999999997E-3</c:v>
                </c:pt>
                <c:pt idx="23707" formatCode="0.00E+00">
                  <c:v>-6.9247199999999997E-3</c:v>
                </c:pt>
                <c:pt idx="23708" formatCode="0.00E+00">
                  <c:v>-7.9440099999999996E-3</c:v>
                </c:pt>
                <c:pt idx="23709" formatCode="0.00E+00">
                  <c:v>-8.9660899999999995E-3</c:v>
                </c:pt>
                <c:pt idx="23710" formatCode="0.00E+00">
                  <c:v>-9.9894600000000004E-3</c:v>
                </c:pt>
                <c:pt idx="23711">
                  <c:v>-1.10125E-2</c:v>
                </c:pt>
                <c:pt idx="23712">
                  <c:v>-1.2033E-2</c:v>
                </c:pt>
                <c:pt idx="23713">
                  <c:v>-1.30489E-2</c:v>
                </c:pt>
                <c:pt idx="23714">
                  <c:v>-1.4058599999999999E-2</c:v>
                </c:pt>
                <c:pt idx="23715">
                  <c:v>-1.50612E-2</c:v>
                </c:pt>
                <c:pt idx="23716">
                  <c:v>-1.6055699999999999E-2</c:v>
                </c:pt>
                <c:pt idx="23717">
                  <c:v>-1.7041000000000001E-2</c:v>
                </c:pt>
                <c:pt idx="23718">
                  <c:v>-1.8016000000000001E-2</c:v>
                </c:pt>
                <c:pt idx="23719">
                  <c:v>-1.8979599999999999E-2</c:v>
                </c:pt>
                <c:pt idx="23720">
                  <c:v>-1.9930900000000001E-2</c:v>
                </c:pt>
                <c:pt idx="23721">
                  <c:v>-2.0869100000000002E-2</c:v>
                </c:pt>
                <c:pt idx="23722">
                  <c:v>-2.1793E-2</c:v>
                </c:pt>
                <c:pt idx="23723">
                  <c:v>-2.2701599999999999E-2</c:v>
                </c:pt>
                <c:pt idx="23724">
                  <c:v>-2.35941E-2</c:v>
                </c:pt>
                <c:pt idx="23725">
                  <c:v>-2.44697E-2</c:v>
                </c:pt>
                <c:pt idx="23726">
                  <c:v>-2.5327300000000001E-2</c:v>
                </c:pt>
                <c:pt idx="23727">
                  <c:v>-2.6165600000000001E-2</c:v>
                </c:pt>
                <c:pt idx="23728">
                  <c:v>-2.6983900000000002E-2</c:v>
                </c:pt>
                <c:pt idx="23729">
                  <c:v>-2.7781299999999998E-2</c:v>
                </c:pt>
                <c:pt idx="23730">
                  <c:v>-2.85568E-2</c:v>
                </c:pt>
                <c:pt idx="23731">
                  <c:v>-2.9309200000000001E-2</c:v>
                </c:pt>
                <c:pt idx="23732">
                  <c:v>-3.0037700000000001E-2</c:v>
                </c:pt>
                <c:pt idx="23733">
                  <c:v>-3.0741600000000001E-2</c:v>
                </c:pt>
                <c:pt idx="23734">
                  <c:v>-3.1419900000000001E-2</c:v>
                </c:pt>
                <c:pt idx="23735">
                  <c:v>-3.2071200000000001E-2</c:v>
                </c:pt>
                <c:pt idx="23736">
                  <c:v>-3.2694399999999998E-2</c:v>
                </c:pt>
                <c:pt idx="23737">
                  <c:v>-3.3288900000000003E-2</c:v>
                </c:pt>
                <c:pt idx="23738">
                  <c:v>-3.3854000000000002E-2</c:v>
                </c:pt>
                <c:pt idx="23739">
                  <c:v>-3.4389400000000001E-2</c:v>
                </c:pt>
                <c:pt idx="23740">
                  <c:v>-3.4894399999999999E-2</c:v>
                </c:pt>
                <c:pt idx="23741">
                  <c:v>-3.5367700000000002E-2</c:v>
                </c:pt>
                <c:pt idx="23742">
                  <c:v>-3.5807699999999998E-2</c:v>
                </c:pt>
                <c:pt idx="23743">
                  <c:v>-3.6212899999999999E-2</c:v>
                </c:pt>
                <c:pt idx="23744">
                  <c:v>-3.6582799999999999E-2</c:v>
                </c:pt>
                <c:pt idx="23745">
                  <c:v>-3.6917499999999999E-2</c:v>
                </c:pt>
                <c:pt idx="23746">
                  <c:v>-3.7216399999999997E-2</c:v>
                </c:pt>
                <c:pt idx="23747">
                  <c:v>-3.7478999999999998E-2</c:v>
                </c:pt>
                <c:pt idx="23748">
                  <c:v>-3.7704799999999997E-2</c:v>
                </c:pt>
                <c:pt idx="23749">
                  <c:v>-3.7893400000000001E-2</c:v>
                </c:pt>
                <c:pt idx="23750">
                  <c:v>-3.8044599999999998E-2</c:v>
                </c:pt>
                <c:pt idx="23751">
                  <c:v>-3.8157900000000002E-2</c:v>
                </c:pt>
                <c:pt idx="23752">
                  <c:v>-3.8232799999999997E-2</c:v>
                </c:pt>
                <c:pt idx="23753">
                  <c:v>-3.8268099999999999E-2</c:v>
                </c:pt>
                <c:pt idx="23754">
                  <c:v>-3.8263600000000002E-2</c:v>
                </c:pt>
                <c:pt idx="23755">
                  <c:v>-3.8219400000000001E-2</c:v>
                </c:pt>
                <c:pt idx="23756">
                  <c:v>-3.8134700000000001E-2</c:v>
                </c:pt>
                <c:pt idx="23757">
                  <c:v>-3.8008399999999998E-2</c:v>
                </c:pt>
                <c:pt idx="23758">
                  <c:v>-3.7841100000000003E-2</c:v>
                </c:pt>
                <c:pt idx="23759">
                  <c:v>-3.7635399999999999E-2</c:v>
                </c:pt>
                <c:pt idx="23760">
                  <c:v>-3.7393700000000002E-2</c:v>
                </c:pt>
                <c:pt idx="23761">
                  <c:v>-3.7115000000000002E-2</c:v>
                </c:pt>
                <c:pt idx="23762">
                  <c:v>-3.6796099999999998E-2</c:v>
                </c:pt>
                <c:pt idx="23763">
                  <c:v>-3.6435299999999997E-2</c:v>
                </c:pt>
                <c:pt idx="23764">
                  <c:v>-3.6032500000000002E-2</c:v>
                </c:pt>
                <c:pt idx="23765">
                  <c:v>-3.5588300000000003E-2</c:v>
                </c:pt>
                <c:pt idx="23766">
                  <c:v>-3.5102899999999999E-2</c:v>
                </c:pt>
                <c:pt idx="23767">
                  <c:v>-3.4576299999999997E-2</c:v>
                </c:pt>
                <c:pt idx="23768">
                  <c:v>-3.4008799999999999E-2</c:v>
                </c:pt>
                <c:pt idx="23769">
                  <c:v>-3.3401300000000002E-2</c:v>
                </c:pt>
                <c:pt idx="23770">
                  <c:v>-3.2754199999999997E-2</c:v>
                </c:pt>
                <c:pt idx="23771">
                  <c:v>-3.2068100000000002E-2</c:v>
                </c:pt>
                <c:pt idx="23772">
                  <c:v>-3.1343900000000001E-2</c:v>
                </c:pt>
                <c:pt idx="23773">
                  <c:v>-3.0583099999999998E-2</c:v>
                </c:pt>
                <c:pt idx="23774">
                  <c:v>-2.97872E-2</c:v>
                </c:pt>
                <c:pt idx="23775">
                  <c:v>-2.8957500000000001E-2</c:v>
                </c:pt>
                <c:pt idx="23776">
                  <c:v>-2.8094999999999998E-2</c:v>
                </c:pt>
                <c:pt idx="23777">
                  <c:v>-2.7201099999999999E-2</c:v>
                </c:pt>
                <c:pt idx="23778">
                  <c:v>-2.6277499999999999E-2</c:v>
                </c:pt>
                <c:pt idx="23779">
                  <c:v>-2.53256E-2</c:v>
                </c:pt>
                <c:pt idx="23780">
                  <c:v>-2.43459E-2</c:v>
                </c:pt>
                <c:pt idx="23781">
                  <c:v>-2.3337400000000001E-2</c:v>
                </c:pt>
                <c:pt idx="23782">
                  <c:v>-2.2299800000000002E-2</c:v>
                </c:pt>
                <c:pt idx="23783">
                  <c:v>-2.12345E-2</c:v>
                </c:pt>
                <c:pt idx="23784">
                  <c:v>-2.01449E-2</c:v>
                </c:pt>
                <c:pt idx="23785">
                  <c:v>-1.90349E-2</c:v>
                </c:pt>
                <c:pt idx="23786">
                  <c:v>-1.7906999999999999E-2</c:v>
                </c:pt>
                <c:pt idx="23787">
                  <c:v>-1.6762800000000001E-2</c:v>
                </c:pt>
                <c:pt idx="23788">
                  <c:v>-1.5603199999999999E-2</c:v>
                </c:pt>
                <c:pt idx="23789">
                  <c:v>-1.44285E-2</c:v>
                </c:pt>
                <c:pt idx="23790">
                  <c:v>-1.32379E-2</c:v>
                </c:pt>
                <c:pt idx="23791">
                  <c:v>-1.20302E-2</c:v>
                </c:pt>
                <c:pt idx="23792">
                  <c:v>-1.0806899999999999E-2</c:v>
                </c:pt>
                <c:pt idx="23793" formatCode="0.00E+00">
                  <c:v>-9.5718000000000001E-3</c:v>
                </c:pt>
                <c:pt idx="23794" formatCode="0.00E+00">
                  <c:v>-8.3286599999999999E-3</c:v>
                </c:pt>
                <c:pt idx="23795" formatCode="0.00E+00">
                  <c:v>-7.0781000000000004E-3</c:v>
                </c:pt>
                <c:pt idx="23796" formatCode="0.00E+00">
                  <c:v>-5.8195800000000004E-3</c:v>
                </c:pt>
                <c:pt idx="23797" formatCode="0.00E+00">
                  <c:v>-4.5545000000000004E-3</c:v>
                </c:pt>
                <c:pt idx="23798" formatCode="0.00E+00">
                  <c:v>-3.2865199999999998E-3</c:v>
                </c:pt>
                <c:pt idx="23799" formatCode="0.00E+00">
                  <c:v>-2.01921E-3</c:v>
                </c:pt>
                <c:pt idx="23800" formatCode="0.00E+00">
                  <c:v>-7.54461E-4</c:v>
                </c:pt>
                <c:pt idx="23801" formatCode="0.00E+00">
                  <c:v>5.0671799999999997E-4</c:v>
                </c:pt>
                <c:pt idx="23802" formatCode="0.00E+00">
                  <c:v>1.7630600000000001E-3</c:v>
                </c:pt>
                <c:pt idx="23803" formatCode="0.00E+00">
                  <c:v>3.0133400000000002E-3</c:v>
                </c:pt>
                <c:pt idx="23804" formatCode="0.00E+00">
                  <c:v>4.2569699999999997E-3</c:v>
                </c:pt>
                <c:pt idx="23805" formatCode="0.00E+00">
                  <c:v>5.4941299999999998E-3</c:v>
                </c:pt>
                <c:pt idx="23806" formatCode="0.00E+00">
                  <c:v>6.72531E-3</c:v>
                </c:pt>
                <c:pt idx="23807" formatCode="0.00E+00">
                  <c:v>7.9497500000000002E-3</c:v>
                </c:pt>
                <c:pt idx="23808" formatCode="0.00E+00">
                  <c:v>9.1645300000000006E-3</c:v>
                </c:pt>
                <c:pt idx="23809">
                  <c:v>1.03657E-2</c:v>
                </c:pt>
                <c:pt idx="23810">
                  <c:v>1.15508E-2</c:v>
                </c:pt>
                <c:pt idx="23811">
                  <c:v>1.27189E-2</c:v>
                </c:pt>
                <c:pt idx="23812">
                  <c:v>1.38697E-2</c:v>
                </c:pt>
                <c:pt idx="23813">
                  <c:v>1.50013E-2</c:v>
                </c:pt>
                <c:pt idx="23814">
                  <c:v>1.61111E-2</c:v>
                </c:pt>
                <c:pt idx="23815">
                  <c:v>1.7195700000000001E-2</c:v>
                </c:pt>
                <c:pt idx="23816">
                  <c:v>1.8253200000000001E-2</c:v>
                </c:pt>
                <c:pt idx="23817">
                  <c:v>1.92827E-2</c:v>
                </c:pt>
                <c:pt idx="23818">
                  <c:v>2.0281799999999999E-2</c:v>
                </c:pt>
                <c:pt idx="23819">
                  <c:v>2.12462E-2</c:v>
                </c:pt>
                <c:pt idx="23820">
                  <c:v>2.2172500000000001E-2</c:v>
                </c:pt>
                <c:pt idx="23821">
                  <c:v>2.3057000000000001E-2</c:v>
                </c:pt>
                <c:pt idx="23822">
                  <c:v>2.3894200000000001E-2</c:v>
                </c:pt>
                <c:pt idx="23823">
                  <c:v>2.46806E-2</c:v>
                </c:pt>
                <c:pt idx="23824">
                  <c:v>2.54168E-2</c:v>
                </c:pt>
                <c:pt idx="23825">
                  <c:v>2.6103399999999999E-2</c:v>
                </c:pt>
                <c:pt idx="23826">
                  <c:v>2.6738700000000001E-2</c:v>
                </c:pt>
                <c:pt idx="23827">
                  <c:v>2.7319400000000001E-2</c:v>
                </c:pt>
                <c:pt idx="23828">
                  <c:v>2.7843799999999998E-2</c:v>
                </c:pt>
                <c:pt idx="23829">
                  <c:v>2.8312199999999999E-2</c:v>
                </c:pt>
                <c:pt idx="23830">
                  <c:v>2.8724800000000002E-2</c:v>
                </c:pt>
                <c:pt idx="23831">
                  <c:v>2.9080100000000001E-2</c:v>
                </c:pt>
                <c:pt idx="23832">
                  <c:v>2.9376099999999999E-2</c:v>
                </c:pt>
                <c:pt idx="23833">
                  <c:v>2.96107E-2</c:v>
                </c:pt>
                <c:pt idx="23834">
                  <c:v>2.9782099999999999E-2</c:v>
                </c:pt>
                <c:pt idx="23835">
                  <c:v>2.9889300000000001E-2</c:v>
                </c:pt>
                <c:pt idx="23836">
                  <c:v>2.9931599999999999E-2</c:v>
                </c:pt>
                <c:pt idx="23837">
                  <c:v>2.9908299999999999E-2</c:v>
                </c:pt>
                <c:pt idx="23838">
                  <c:v>2.9819399999999999E-2</c:v>
                </c:pt>
                <c:pt idx="23839">
                  <c:v>2.9665799999999999E-2</c:v>
                </c:pt>
                <c:pt idx="23840">
                  <c:v>2.94471E-2</c:v>
                </c:pt>
                <c:pt idx="23841">
                  <c:v>2.9160999999999999E-2</c:v>
                </c:pt>
                <c:pt idx="23842">
                  <c:v>2.88068E-2</c:v>
                </c:pt>
                <c:pt idx="23843">
                  <c:v>2.83857E-2</c:v>
                </c:pt>
                <c:pt idx="23844">
                  <c:v>2.78985E-2</c:v>
                </c:pt>
                <c:pt idx="23845">
                  <c:v>2.7343900000000001E-2</c:v>
                </c:pt>
                <c:pt idx="23846">
                  <c:v>2.67195E-2</c:v>
                </c:pt>
                <c:pt idx="23847">
                  <c:v>2.6023899999999999E-2</c:v>
                </c:pt>
                <c:pt idx="23848">
                  <c:v>2.5256299999999999E-2</c:v>
                </c:pt>
                <c:pt idx="23849">
                  <c:v>2.4416E-2</c:v>
                </c:pt>
                <c:pt idx="23850">
                  <c:v>2.3500900000000002E-2</c:v>
                </c:pt>
                <c:pt idx="23851">
                  <c:v>2.2508500000000001E-2</c:v>
                </c:pt>
                <c:pt idx="23852">
                  <c:v>2.1436400000000001E-2</c:v>
                </c:pt>
                <c:pt idx="23853">
                  <c:v>2.0284099999999999E-2</c:v>
                </c:pt>
                <c:pt idx="23854">
                  <c:v>1.9052400000000001E-2</c:v>
                </c:pt>
                <c:pt idx="23855">
                  <c:v>1.77433E-2</c:v>
                </c:pt>
                <c:pt idx="23856">
                  <c:v>1.63588E-2</c:v>
                </c:pt>
                <c:pt idx="23857">
                  <c:v>1.4902E-2</c:v>
                </c:pt>
                <c:pt idx="23858">
                  <c:v>1.3376000000000001E-2</c:v>
                </c:pt>
                <c:pt idx="23859">
                  <c:v>1.1780799999999999E-2</c:v>
                </c:pt>
                <c:pt idx="23860">
                  <c:v>1.0113E-2</c:v>
                </c:pt>
                <c:pt idx="23861" formatCode="0.00E+00">
                  <c:v>8.3716299999999997E-3</c:v>
                </c:pt>
                <c:pt idx="23862" formatCode="0.00E+00">
                  <c:v>6.5608400000000001E-3</c:v>
                </c:pt>
                <c:pt idx="23863" formatCode="0.00E+00">
                  <c:v>4.6857699999999997E-3</c:v>
                </c:pt>
                <c:pt idx="23864" formatCode="0.00E+00">
                  <c:v>2.7491999999999998E-3</c:v>
                </c:pt>
                <c:pt idx="23865" formatCode="0.00E+00">
                  <c:v>7.5241800000000003E-4</c:v>
                </c:pt>
                <c:pt idx="23866" formatCode="0.00E+00">
                  <c:v>-1.30411E-3</c:v>
                </c:pt>
                <c:pt idx="23867" formatCode="0.00E+00">
                  <c:v>-3.4207899999999999E-3</c:v>
                </c:pt>
                <c:pt idx="23868" formatCode="0.00E+00">
                  <c:v>-5.59751E-3</c:v>
                </c:pt>
                <c:pt idx="23869" formatCode="0.00E+00">
                  <c:v>-7.8323899999999998E-3</c:v>
                </c:pt>
                <c:pt idx="23870">
                  <c:v>-1.0123399999999999E-2</c:v>
                </c:pt>
                <c:pt idx="23871">
                  <c:v>-1.2469600000000001E-2</c:v>
                </c:pt>
                <c:pt idx="23872">
                  <c:v>-1.4869800000000001E-2</c:v>
                </c:pt>
                <c:pt idx="23873">
                  <c:v>-1.7320700000000001E-2</c:v>
                </c:pt>
                <c:pt idx="23874">
                  <c:v>-1.9817499999999998E-2</c:v>
                </c:pt>
                <c:pt idx="23875">
                  <c:v>-2.2356500000000001E-2</c:v>
                </c:pt>
                <c:pt idx="23876">
                  <c:v>-2.49365E-2</c:v>
                </c:pt>
                <c:pt idx="23877">
                  <c:v>-2.7557600000000002E-2</c:v>
                </c:pt>
                <c:pt idx="23878">
                  <c:v>-3.02201E-2</c:v>
                </c:pt>
                <c:pt idx="23879">
                  <c:v>-3.29232E-2</c:v>
                </c:pt>
                <c:pt idx="23880">
                  <c:v>-3.5665200000000001E-2</c:v>
                </c:pt>
                <c:pt idx="23881">
                  <c:v>-3.8443900000000003E-2</c:v>
                </c:pt>
                <c:pt idx="23882">
                  <c:v>-4.1256300000000003E-2</c:v>
                </c:pt>
                <c:pt idx="23883">
                  <c:v>-4.4099600000000003E-2</c:v>
                </c:pt>
                <c:pt idx="23884">
                  <c:v>-4.6970499999999998E-2</c:v>
                </c:pt>
                <c:pt idx="23885">
                  <c:v>-4.9865E-2</c:v>
                </c:pt>
                <c:pt idx="23886">
                  <c:v>-5.2777999999999999E-2</c:v>
                </c:pt>
                <c:pt idx="23887">
                  <c:v>-5.5704400000000001E-2</c:v>
                </c:pt>
                <c:pt idx="23888">
                  <c:v>-5.8640900000000003E-2</c:v>
                </c:pt>
                <c:pt idx="23889">
                  <c:v>-6.1587200000000002E-2</c:v>
                </c:pt>
                <c:pt idx="23890">
                  <c:v>-6.4544199999999996E-2</c:v>
                </c:pt>
                <c:pt idx="23891">
                  <c:v>-6.75124E-2</c:v>
                </c:pt>
                <c:pt idx="23892">
                  <c:v>-7.0489200000000002E-2</c:v>
                </c:pt>
                <c:pt idx="23893">
                  <c:v>-7.34707E-2</c:v>
                </c:pt>
                <c:pt idx="23894">
                  <c:v>-7.6453099999999996E-2</c:v>
                </c:pt>
                <c:pt idx="23895">
                  <c:v>-7.9433199999999995E-2</c:v>
                </c:pt>
                <c:pt idx="23896">
                  <c:v>-8.2409099999999999E-2</c:v>
                </c:pt>
                <c:pt idx="23897">
                  <c:v>-8.5378099999999998E-2</c:v>
                </c:pt>
                <c:pt idx="23898">
                  <c:v>-8.8334099999999999E-2</c:v>
                </c:pt>
                <c:pt idx="23899">
                  <c:v>-9.1270400000000002E-2</c:v>
                </c:pt>
                <c:pt idx="23900">
                  <c:v>-9.4183600000000006E-2</c:v>
                </c:pt>
                <c:pt idx="23901">
                  <c:v>-9.7073599999999996E-2</c:v>
                </c:pt>
                <c:pt idx="23902">
                  <c:v>-9.9940200000000007E-2</c:v>
                </c:pt>
                <c:pt idx="23903">
                  <c:v>-0.102782</c:v>
                </c:pt>
                <c:pt idx="23904">
                  <c:v>-0.105596</c:v>
                </c:pt>
                <c:pt idx="23905">
                  <c:v>-0.108379</c:v>
                </c:pt>
                <c:pt idx="23906">
                  <c:v>-0.111122</c:v>
                </c:pt>
                <c:pt idx="23907">
                  <c:v>-0.113815</c:v>
                </c:pt>
                <c:pt idx="23908">
                  <c:v>-0.116452</c:v>
                </c:pt>
                <c:pt idx="23909">
                  <c:v>-0.119035</c:v>
                </c:pt>
                <c:pt idx="23910">
                  <c:v>-0.12156500000000001</c:v>
                </c:pt>
                <c:pt idx="23911">
                  <c:v>-0.124041</c:v>
                </c:pt>
                <c:pt idx="23912">
                  <c:v>-0.12646299999999999</c:v>
                </c:pt>
                <c:pt idx="23913">
                  <c:v>-0.128831</c:v>
                </c:pt>
                <c:pt idx="23914">
                  <c:v>-0.13114400000000001</c:v>
                </c:pt>
                <c:pt idx="23915">
                  <c:v>-0.13339699999999999</c:v>
                </c:pt>
                <c:pt idx="23916">
                  <c:v>-0.13558600000000001</c:v>
                </c:pt>
                <c:pt idx="23917">
                  <c:v>-0.137709</c:v>
                </c:pt>
                <c:pt idx="23918">
                  <c:v>-0.139763</c:v>
                </c:pt>
                <c:pt idx="23919">
                  <c:v>-0.14174999999999999</c:v>
                </c:pt>
                <c:pt idx="23920">
                  <c:v>-0.14366699999999999</c:v>
                </c:pt>
                <c:pt idx="23921">
                  <c:v>-0.14551600000000001</c:v>
                </c:pt>
                <c:pt idx="23922">
                  <c:v>-0.14729900000000001</c:v>
                </c:pt>
                <c:pt idx="23923">
                  <c:v>-0.14901800000000001</c:v>
                </c:pt>
                <c:pt idx="23924">
                  <c:v>-0.150673</c:v>
                </c:pt>
                <c:pt idx="23925">
                  <c:v>-0.15226000000000001</c:v>
                </c:pt>
                <c:pt idx="23926">
                  <c:v>-0.153778</c:v>
                </c:pt>
                <c:pt idx="23927">
                  <c:v>-0.155222</c:v>
                </c:pt>
                <c:pt idx="23928">
                  <c:v>-0.15659200000000001</c:v>
                </c:pt>
                <c:pt idx="23929">
                  <c:v>-0.157884</c:v>
                </c:pt>
                <c:pt idx="23930">
                  <c:v>-0.15909599999999999</c:v>
                </c:pt>
                <c:pt idx="23931">
                  <c:v>-0.16022800000000001</c:v>
                </c:pt>
                <c:pt idx="23932">
                  <c:v>-0.161276</c:v>
                </c:pt>
                <c:pt idx="23933">
                  <c:v>-0.162243</c:v>
                </c:pt>
                <c:pt idx="23934">
                  <c:v>-0.163133</c:v>
                </c:pt>
                <c:pt idx="23935">
                  <c:v>-0.16394900000000001</c:v>
                </c:pt>
                <c:pt idx="23936">
                  <c:v>-0.16469300000000001</c:v>
                </c:pt>
                <c:pt idx="23937">
                  <c:v>-0.16536500000000001</c:v>
                </c:pt>
                <c:pt idx="23938">
                  <c:v>-0.165961</c:v>
                </c:pt>
                <c:pt idx="23939">
                  <c:v>-0.16647999999999999</c:v>
                </c:pt>
                <c:pt idx="23940">
                  <c:v>-0.16692499999999999</c:v>
                </c:pt>
                <c:pt idx="23941">
                  <c:v>-0.167298</c:v>
                </c:pt>
                <c:pt idx="23942">
                  <c:v>-0.167601</c:v>
                </c:pt>
                <c:pt idx="23943">
                  <c:v>-0.16783899999999999</c:v>
                </c:pt>
                <c:pt idx="23944">
                  <c:v>-0.168018</c:v>
                </c:pt>
                <c:pt idx="23945">
                  <c:v>-0.16814100000000001</c:v>
                </c:pt>
                <c:pt idx="23946">
                  <c:v>-0.16821</c:v>
                </c:pt>
                <c:pt idx="23947">
                  <c:v>-0.16822599999999999</c:v>
                </c:pt>
                <c:pt idx="23948">
                  <c:v>-0.16818900000000001</c:v>
                </c:pt>
                <c:pt idx="23949">
                  <c:v>-0.168105</c:v>
                </c:pt>
                <c:pt idx="23950">
                  <c:v>-0.16797500000000001</c:v>
                </c:pt>
                <c:pt idx="23951">
                  <c:v>-0.1678</c:v>
                </c:pt>
                <c:pt idx="23952">
                  <c:v>-0.16758000000000001</c:v>
                </c:pt>
                <c:pt idx="23953">
                  <c:v>-0.167319</c:v>
                </c:pt>
                <c:pt idx="23954">
                  <c:v>-0.167022</c:v>
                </c:pt>
                <c:pt idx="23955">
                  <c:v>-0.166688</c:v>
                </c:pt>
                <c:pt idx="23956">
                  <c:v>-0.16631299999999999</c:v>
                </c:pt>
                <c:pt idx="23957">
                  <c:v>-0.16589499999999999</c:v>
                </c:pt>
                <c:pt idx="23958">
                  <c:v>-0.165435</c:v>
                </c:pt>
                <c:pt idx="23959">
                  <c:v>-0.164932</c:v>
                </c:pt>
                <c:pt idx="23960">
                  <c:v>-0.164383</c:v>
                </c:pt>
                <c:pt idx="23961">
                  <c:v>-0.16378799999999999</c:v>
                </c:pt>
                <c:pt idx="23962">
                  <c:v>-0.16315299999999999</c:v>
                </c:pt>
                <c:pt idx="23963">
                  <c:v>-0.16248499999999999</c:v>
                </c:pt>
                <c:pt idx="23964">
                  <c:v>-0.16178699999999999</c:v>
                </c:pt>
                <c:pt idx="23965">
                  <c:v>-0.16106200000000001</c:v>
                </c:pt>
                <c:pt idx="23966">
                  <c:v>-0.16031400000000001</c:v>
                </c:pt>
                <c:pt idx="23967">
                  <c:v>-0.15954599999999999</c:v>
                </c:pt>
                <c:pt idx="23968">
                  <c:v>-0.15875600000000001</c:v>
                </c:pt>
                <c:pt idx="23969">
                  <c:v>-0.157947</c:v>
                </c:pt>
                <c:pt idx="23970">
                  <c:v>-0.15712400000000001</c:v>
                </c:pt>
                <c:pt idx="23971">
                  <c:v>-0.15629100000000001</c:v>
                </c:pt>
                <c:pt idx="23972">
                  <c:v>-0.15545100000000001</c:v>
                </c:pt>
                <c:pt idx="23973">
                  <c:v>-0.15460299999999999</c:v>
                </c:pt>
                <c:pt idx="23974">
                  <c:v>-0.15375</c:v>
                </c:pt>
                <c:pt idx="23975">
                  <c:v>-0.15289900000000001</c:v>
                </c:pt>
                <c:pt idx="23976">
                  <c:v>-0.152056</c:v>
                </c:pt>
                <c:pt idx="23977">
                  <c:v>-0.151223</c:v>
                </c:pt>
                <c:pt idx="23978">
                  <c:v>-0.150394</c:v>
                </c:pt>
                <c:pt idx="23979">
                  <c:v>-0.149562</c:v>
                </c:pt>
                <c:pt idx="23980">
                  <c:v>-0.148725</c:v>
                </c:pt>
                <c:pt idx="23981">
                  <c:v>-0.14788200000000001</c:v>
                </c:pt>
                <c:pt idx="23982">
                  <c:v>-0.147035</c:v>
                </c:pt>
                <c:pt idx="23983">
                  <c:v>-0.14618300000000001</c:v>
                </c:pt>
                <c:pt idx="23984">
                  <c:v>-0.14532900000000001</c:v>
                </c:pt>
                <c:pt idx="23985">
                  <c:v>-0.14448</c:v>
                </c:pt>
                <c:pt idx="23986">
                  <c:v>-0.143647</c:v>
                </c:pt>
                <c:pt idx="23987">
                  <c:v>-0.14283299999999999</c:v>
                </c:pt>
                <c:pt idx="23988">
                  <c:v>-0.142036</c:v>
                </c:pt>
                <c:pt idx="23989">
                  <c:v>-0.14125199999999999</c:v>
                </c:pt>
                <c:pt idx="23990">
                  <c:v>-0.140482</c:v>
                </c:pt>
                <c:pt idx="23991">
                  <c:v>-0.13972499999999999</c:v>
                </c:pt>
                <c:pt idx="23992">
                  <c:v>-0.13898199999999999</c:v>
                </c:pt>
                <c:pt idx="23993">
                  <c:v>-0.13825599999999999</c:v>
                </c:pt>
                <c:pt idx="23994">
                  <c:v>-0.13755300000000001</c:v>
                </c:pt>
                <c:pt idx="23995">
                  <c:v>-0.136877</c:v>
                </c:pt>
                <c:pt idx="23996">
                  <c:v>-0.13623199999999999</c:v>
                </c:pt>
                <c:pt idx="23997">
                  <c:v>-0.135625</c:v>
                </c:pt>
                <c:pt idx="23998">
                  <c:v>-0.13505600000000001</c:v>
                </c:pt>
                <c:pt idx="23999">
                  <c:v>-0.13452700000000001</c:v>
                </c:pt>
                <c:pt idx="24000">
                  <c:v>-0.13403699999999999</c:v>
                </c:pt>
                <c:pt idx="24001">
                  <c:v>-0.13358800000000001</c:v>
                </c:pt>
                <c:pt idx="24002">
                  <c:v>-0.13317799999999999</c:v>
                </c:pt>
                <c:pt idx="24003">
                  <c:v>-0.13281200000000001</c:v>
                </c:pt>
                <c:pt idx="24004">
                  <c:v>-0.132489</c:v>
                </c:pt>
                <c:pt idx="24005">
                  <c:v>-0.13220899999999999</c:v>
                </c:pt>
                <c:pt idx="24006">
                  <c:v>-0.131971</c:v>
                </c:pt>
                <c:pt idx="24007">
                  <c:v>-0.13177</c:v>
                </c:pt>
                <c:pt idx="24008">
                  <c:v>-0.131608</c:v>
                </c:pt>
                <c:pt idx="24009">
                  <c:v>-0.13148599999999999</c:v>
                </c:pt>
                <c:pt idx="24010">
                  <c:v>-0.13140299999999999</c:v>
                </c:pt>
                <c:pt idx="24011">
                  <c:v>-0.131356</c:v>
                </c:pt>
                <c:pt idx="24012">
                  <c:v>-0.13134399999999999</c:v>
                </c:pt>
                <c:pt idx="24013">
                  <c:v>-0.13136600000000001</c:v>
                </c:pt>
                <c:pt idx="24014">
                  <c:v>-0.13142599999999999</c:v>
                </c:pt>
                <c:pt idx="24015">
                  <c:v>-0.13152800000000001</c:v>
                </c:pt>
                <c:pt idx="24016">
                  <c:v>-0.13167899999999999</c:v>
                </c:pt>
                <c:pt idx="24017">
                  <c:v>-0.131883</c:v>
                </c:pt>
                <c:pt idx="24018">
                  <c:v>-0.13214200000000001</c:v>
                </c:pt>
                <c:pt idx="24019">
                  <c:v>-0.13245699999999999</c:v>
                </c:pt>
                <c:pt idx="24020">
                  <c:v>-0.132828</c:v>
                </c:pt>
                <c:pt idx="24021">
                  <c:v>-0.13325300000000001</c:v>
                </c:pt>
                <c:pt idx="24022">
                  <c:v>-0.13373099999999999</c:v>
                </c:pt>
                <c:pt idx="24023">
                  <c:v>-0.13425699999999999</c:v>
                </c:pt>
                <c:pt idx="24024">
                  <c:v>-0.134824</c:v>
                </c:pt>
                <c:pt idx="24025">
                  <c:v>-0.13542899999999999</c:v>
                </c:pt>
                <c:pt idx="24026">
                  <c:v>-0.136078</c:v>
                </c:pt>
                <c:pt idx="24027">
                  <c:v>-0.13677600000000001</c:v>
                </c:pt>
                <c:pt idx="24028">
                  <c:v>-0.13752500000000001</c:v>
                </c:pt>
                <c:pt idx="24029">
                  <c:v>-0.138319</c:v>
                </c:pt>
                <c:pt idx="24030">
                  <c:v>-0.139155</c:v>
                </c:pt>
                <c:pt idx="24031">
                  <c:v>-0.14002800000000001</c:v>
                </c:pt>
                <c:pt idx="24032">
                  <c:v>-0.14093600000000001</c:v>
                </c:pt>
                <c:pt idx="24033">
                  <c:v>-0.141875</c:v>
                </c:pt>
                <c:pt idx="24034">
                  <c:v>-0.142845</c:v>
                </c:pt>
                <c:pt idx="24035">
                  <c:v>-0.143847</c:v>
                </c:pt>
                <c:pt idx="24036">
                  <c:v>-0.14488599999999999</c:v>
                </c:pt>
                <c:pt idx="24037">
                  <c:v>-0.14596200000000001</c:v>
                </c:pt>
                <c:pt idx="24038">
                  <c:v>-0.14707600000000001</c:v>
                </c:pt>
                <c:pt idx="24039">
                  <c:v>-0.148227</c:v>
                </c:pt>
                <c:pt idx="24040">
                  <c:v>-0.14940999999999999</c:v>
                </c:pt>
                <c:pt idx="24041">
                  <c:v>-0.150617</c:v>
                </c:pt>
                <c:pt idx="24042">
                  <c:v>-0.15184600000000001</c:v>
                </c:pt>
                <c:pt idx="24043">
                  <c:v>-0.15310199999999999</c:v>
                </c:pt>
                <c:pt idx="24044">
                  <c:v>-0.154391</c:v>
                </c:pt>
                <c:pt idx="24045">
                  <c:v>-0.15571499999999999</c:v>
                </c:pt>
                <c:pt idx="24046">
                  <c:v>-0.15707599999999999</c:v>
                </c:pt>
                <c:pt idx="24047">
                  <c:v>-0.158474</c:v>
                </c:pt>
                <c:pt idx="24048">
                  <c:v>-0.15990199999999999</c:v>
                </c:pt>
                <c:pt idx="24049">
                  <c:v>-0.161354</c:v>
                </c:pt>
                <c:pt idx="24050">
                  <c:v>-0.16281899999999999</c:v>
                </c:pt>
                <c:pt idx="24051">
                  <c:v>-0.16429299999999999</c:v>
                </c:pt>
                <c:pt idx="24052">
                  <c:v>-0.165773</c:v>
                </c:pt>
                <c:pt idx="24053">
                  <c:v>-0.16725499999999999</c:v>
                </c:pt>
                <c:pt idx="24054">
                  <c:v>-0.16873299999999999</c:v>
                </c:pt>
                <c:pt idx="24055">
                  <c:v>-0.17020199999999999</c:v>
                </c:pt>
                <c:pt idx="24056">
                  <c:v>-0.17166500000000001</c:v>
                </c:pt>
                <c:pt idx="24057">
                  <c:v>-0.17312900000000001</c:v>
                </c:pt>
                <c:pt idx="24058">
                  <c:v>-0.174597</c:v>
                </c:pt>
                <c:pt idx="24059">
                  <c:v>-0.17607400000000001</c:v>
                </c:pt>
                <c:pt idx="24060">
                  <c:v>-0.177562</c:v>
                </c:pt>
                <c:pt idx="24061">
                  <c:v>-0.179065</c:v>
                </c:pt>
                <c:pt idx="24062">
                  <c:v>-0.18058099999999999</c:v>
                </c:pt>
                <c:pt idx="24063">
                  <c:v>-0.18210899999999999</c:v>
                </c:pt>
                <c:pt idx="24064">
                  <c:v>-0.183645</c:v>
                </c:pt>
                <c:pt idx="24065">
                  <c:v>-0.18519099999999999</c:v>
                </c:pt>
                <c:pt idx="24066">
                  <c:v>-0.186747</c:v>
                </c:pt>
                <c:pt idx="24067">
                  <c:v>-0.18831100000000001</c:v>
                </c:pt>
                <c:pt idx="24068">
                  <c:v>-0.189883</c:v>
                </c:pt>
                <c:pt idx="24069">
                  <c:v>-0.19146199999999999</c:v>
                </c:pt>
                <c:pt idx="24070">
                  <c:v>-0.193048</c:v>
                </c:pt>
                <c:pt idx="24071">
                  <c:v>-0.194635</c:v>
                </c:pt>
                <c:pt idx="24072">
                  <c:v>-0.196214</c:v>
                </c:pt>
                <c:pt idx="24073">
                  <c:v>-0.19777700000000001</c:v>
                </c:pt>
                <c:pt idx="24074">
                  <c:v>-0.199321</c:v>
                </c:pt>
                <c:pt idx="24075">
                  <c:v>-0.200851</c:v>
                </c:pt>
                <c:pt idx="24076">
                  <c:v>-0.20236899999999999</c:v>
                </c:pt>
                <c:pt idx="24077">
                  <c:v>-0.203876</c:v>
                </c:pt>
                <c:pt idx="24078">
                  <c:v>-0.20536799999999999</c:v>
                </c:pt>
                <c:pt idx="24079">
                  <c:v>-0.206848</c:v>
                </c:pt>
                <c:pt idx="24080">
                  <c:v>-0.208315</c:v>
                </c:pt>
                <c:pt idx="24081">
                  <c:v>-0.20976600000000001</c:v>
                </c:pt>
                <c:pt idx="24082">
                  <c:v>-0.211198</c:v>
                </c:pt>
                <c:pt idx="24083">
                  <c:v>-0.21260599999999999</c:v>
                </c:pt>
                <c:pt idx="24084">
                  <c:v>-0.21398600000000001</c:v>
                </c:pt>
                <c:pt idx="24085">
                  <c:v>-0.215334</c:v>
                </c:pt>
                <c:pt idx="24086">
                  <c:v>-0.21665499999999999</c:v>
                </c:pt>
                <c:pt idx="24087">
                  <c:v>-0.21795600000000001</c:v>
                </c:pt>
                <c:pt idx="24088">
                  <c:v>-0.21924199999999999</c:v>
                </c:pt>
                <c:pt idx="24089">
                  <c:v>-0.22051599999999999</c:v>
                </c:pt>
                <c:pt idx="24090">
                  <c:v>-0.22178100000000001</c:v>
                </c:pt>
                <c:pt idx="24091">
                  <c:v>-0.22303500000000001</c:v>
                </c:pt>
                <c:pt idx="24092">
                  <c:v>-0.224277</c:v>
                </c:pt>
                <c:pt idx="24093">
                  <c:v>-0.22550799999999999</c:v>
                </c:pt>
                <c:pt idx="24094">
                  <c:v>-0.226739</c:v>
                </c:pt>
                <c:pt idx="24095">
                  <c:v>-0.22797400000000001</c:v>
                </c:pt>
                <c:pt idx="24096">
                  <c:v>-0.229214</c:v>
                </c:pt>
                <c:pt idx="24097">
                  <c:v>-0.230457</c:v>
                </c:pt>
                <c:pt idx="24098">
                  <c:v>-0.23170199999999999</c:v>
                </c:pt>
                <c:pt idx="24099">
                  <c:v>-0.23294200000000001</c:v>
                </c:pt>
                <c:pt idx="24100">
                  <c:v>-0.234177</c:v>
                </c:pt>
                <c:pt idx="24101">
                  <c:v>-0.23541000000000001</c:v>
                </c:pt>
                <c:pt idx="24102">
                  <c:v>-0.23664399999999999</c:v>
                </c:pt>
                <c:pt idx="24103">
                  <c:v>-0.23787800000000001</c:v>
                </c:pt>
                <c:pt idx="24104">
                  <c:v>-0.23910699999999999</c:v>
                </c:pt>
                <c:pt idx="24105">
                  <c:v>-0.24032999999999999</c:v>
                </c:pt>
                <c:pt idx="24106">
                  <c:v>-0.24154400000000001</c:v>
                </c:pt>
                <c:pt idx="24107">
                  <c:v>-0.24274999999999999</c:v>
                </c:pt>
                <c:pt idx="24108">
                  <c:v>-0.243946</c:v>
                </c:pt>
                <c:pt idx="24109">
                  <c:v>-0.24513499999999999</c:v>
                </c:pt>
                <c:pt idx="24110">
                  <c:v>-0.24632499999999999</c:v>
                </c:pt>
                <c:pt idx="24111">
                  <c:v>-0.24752099999999999</c:v>
                </c:pt>
                <c:pt idx="24112">
                  <c:v>-0.248726</c:v>
                </c:pt>
                <c:pt idx="24113">
                  <c:v>-0.24994</c:v>
                </c:pt>
                <c:pt idx="24114">
                  <c:v>-0.25115999999999999</c:v>
                </c:pt>
                <c:pt idx="24115">
                  <c:v>-0.252382</c:v>
                </c:pt>
                <c:pt idx="24116">
                  <c:v>-0.253604</c:v>
                </c:pt>
                <c:pt idx="24117">
                  <c:v>-0.254826</c:v>
                </c:pt>
                <c:pt idx="24118">
                  <c:v>-0.256046</c:v>
                </c:pt>
                <c:pt idx="24119">
                  <c:v>-0.25726900000000003</c:v>
                </c:pt>
                <c:pt idx="24120">
                  <c:v>-0.25849899999999998</c:v>
                </c:pt>
                <c:pt idx="24121">
                  <c:v>-0.259741</c:v>
                </c:pt>
                <c:pt idx="24122">
                  <c:v>-0.26099800000000001</c:v>
                </c:pt>
                <c:pt idx="24123">
                  <c:v>-0.26227099999999998</c:v>
                </c:pt>
                <c:pt idx="24124">
                  <c:v>-0.26355600000000001</c:v>
                </c:pt>
                <c:pt idx="24125">
                  <c:v>-0.26485799999999998</c:v>
                </c:pt>
                <c:pt idx="24126">
                  <c:v>-0.266181</c:v>
                </c:pt>
                <c:pt idx="24127">
                  <c:v>-0.26752399999999998</c:v>
                </c:pt>
                <c:pt idx="24128">
                  <c:v>-0.26888499999999999</c:v>
                </c:pt>
                <c:pt idx="24129">
                  <c:v>-0.27026499999999998</c:v>
                </c:pt>
                <c:pt idx="24130">
                  <c:v>-0.27166899999999999</c:v>
                </c:pt>
                <c:pt idx="24131">
                  <c:v>-0.27309</c:v>
                </c:pt>
                <c:pt idx="24132">
                  <c:v>-0.27451999999999999</c:v>
                </c:pt>
                <c:pt idx="24133">
                  <c:v>-0.27595700000000001</c:v>
                </c:pt>
                <c:pt idx="24134">
                  <c:v>-0.27739599999999998</c:v>
                </c:pt>
                <c:pt idx="24135">
                  <c:v>-0.27883599999999997</c:v>
                </c:pt>
                <c:pt idx="24136">
                  <c:v>-0.28027099999999999</c:v>
                </c:pt>
                <c:pt idx="24137">
                  <c:v>-0.28170899999999999</c:v>
                </c:pt>
                <c:pt idx="24138">
                  <c:v>-0.28315400000000002</c:v>
                </c:pt>
                <c:pt idx="24139">
                  <c:v>-0.28460800000000003</c:v>
                </c:pt>
                <c:pt idx="24140">
                  <c:v>-0.28606799999999999</c:v>
                </c:pt>
                <c:pt idx="24141">
                  <c:v>-0.28753499999999999</c:v>
                </c:pt>
                <c:pt idx="24142">
                  <c:v>-0.28901300000000002</c:v>
                </c:pt>
                <c:pt idx="24143">
                  <c:v>-0.29049900000000001</c:v>
                </c:pt>
                <c:pt idx="24144">
                  <c:v>-0.291989</c:v>
                </c:pt>
                <c:pt idx="24145">
                  <c:v>-0.293485</c:v>
                </c:pt>
                <c:pt idx="24146">
                  <c:v>-0.294991</c:v>
                </c:pt>
                <c:pt idx="24147">
                  <c:v>-0.29651</c:v>
                </c:pt>
                <c:pt idx="24148">
                  <c:v>-0.298037</c:v>
                </c:pt>
                <c:pt idx="24149">
                  <c:v>-0.29956300000000002</c:v>
                </c:pt>
                <c:pt idx="24150">
                  <c:v>-0.30108400000000002</c:v>
                </c:pt>
                <c:pt idx="24151">
                  <c:v>-0.30259900000000001</c:v>
                </c:pt>
                <c:pt idx="24152">
                  <c:v>-0.30411300000000002</c:v>
                </c:pt>
                <c:pt idx="24153">
                  <c:v>-0.30563499999999999</c:v>
                </c:pt>
                <c:pt idx="24154">
                  <c:v>-0.30717</c:v>
                </c:pt>
                <c:pt idx="24155">
                  <c:v>-0.30871900000000002</c:v>
                </c:pt>
                <c:pt idx="24156">
                  <c:v>-0.31026700000000002</c:v>
                </c:pt>
                <c:pt idx="24157">
                  <c:v>-0.311805</c:v>
                </c:pt>
                <c:pt idx="24158">
                  <c:v>-0.31332399999999999</c:v>
                </c:pt>
                <c:pt idx="24159">
                  <c:v>-0.31482399999999999</c:v>
                </c:pt>
                <c:pt idx="24160">
                  <c:v>-0.316303</c:v>
                </c:pt>
                <c:pt idx="24161">
                  <c:v>-0.31775999999999999</c:v>
                </c:pt>
                <c:pt idx="24162">
                  <c:v>-0.31919500000000001</c:v>
                </c:pt>
                <c:pt idx="24163">
                  <c:v>-0.320608</c:v>
                </c:pt>
                <c:pt idx="24164">
                  <c:v>-0.32199899999999998</c:v>
                </c:pt>
                <c:pt idx="24165">
                  <c:v>-0.32336300000000001</c:v>
                </c:pt>
                <c:pt idx="24166">
                  <c:v>-0.32469500000000001</c:v>
                </c:pt>
                <c:pt idx="24167">
                  <c:v>-0.325988</c:v>
                </c:pt>
                <c:pt idx="24168">
                  <c:v>-0.327239</c:v>
                </c:pt>
                <c:pt idx="24169">
                  <c:v>-0.32845000000000002</c:v>
                </c:pt>
                <c:pt idx="24170">
                  <c:v>-0.32962599999999997</c:v>
                </c:pt>
                <c:pt idx="24171">
                  <c:v>-0.33076899999999998</c:v>
                </c:pt>
                <c:pt idx="24172">
                  <c:v>-0.33187499999999998</c:v>
                </c:pt>
                <c:pt idx="24173">
                  <c:v>-0.33293699999999998</c:v>
                </c:pt>
                <c:pt idx="24174">
                  <c:v>-0.33395000000000002</c:v>
                </c:pt>
                <c:pt idx="24175">
                  <c:v>-0.33490599999999998</c:v>
                </c:pt>
                <c:pt idx="24176">
                  <c:v>-0.33579500000000001</c:v>
                </c:pt>
                <c:pt idx="24177">
                  <c:v>-0.33660899999999999</c:v>
                </c:pt>
                <c:pt idx="24178">
                  <c:v>-0.337343</c:v>
                </c:pt>
                <c:pt idx="24179">
                  <c:v>-0.33799200000000001</c:v>
                </c:pt>
                <c:pt idx="24180">
                  <c:v>-0.33855800000000003</c:v>
                </c:pt>
                <c:pt idx="24181">
                  <c:v>-0.33904200000000001</c:v>
                </c:pt>
                <c:pt idx="24182">
                  <c:v>-0.339451</c:v>
                </c:pt>
                <c:pt idx="24183">
                  <c:v>-0.33978599999999998</c:v>
                </c:pt>
                <c:pt idx="24184">
                  <c:v>-0.34004099999999998</c:v>
                </c:pt>
                <c:pt idx="24185">
                  <c:v>-0.34020400000000001</c:v>
                </c:pt>
                <c:pt idx="24186">
                  <c:v>-0.34027000000000002</c:v>
                </c:pt>
                <c:pt idx="24187">
                  <c:v>-0.34024500000000002</c:v>
                </c:pt>
                <c:pt idx="24188">
                  <c:v>-0.34013500000000002</c:v>
                </c:pt>
                <c:pt idx="24189">
                  <c:v>-0.33994400000000002</c:v>
                </c:pt>
                <c:pt idx="24190">
                  <c:v>-0.339671</c:v>
                </c:pt>
                <c:pt idx="24191">
                  <c:v>-0.33931699999999998</c:v>
                </c:pt>
                <c:pt idx="24192">
                  <c:v>-0.33888400000000002</c:v>
                </c:pt>
                <c:pt idx="24193">
                  <c:v>-0.33836300000000002</c:v>
                </c:pt>
                <c:pt idx="24194">
                  <c:v>-0.33774700000000002</c:v>
                </c:pt>
                <c:pt idx="24195">
                  <c:v>-0.33703300000000003</c:v>
                </c:pt>
                <c:pt idx="24196">
                  <c:v>-0.33621800000000002</c:v>
                </c:pt>
                <c:pt idx="24197">
                  <c:v>-0.33529999999999999</c:v>
                </c:pt>
                <c:pt idx="24198">
                  <c:v>-0.33427699999999999</c:v>
                </c:pt>
                <c:pt idx="24199">
                  <c:v>-0.33314899999999997</c:v>
                </c:pt>
                <c:pt idx="24200">
                  <c:v>-0.33191500000000002</c:v>
                </c:pt>
                <c:pt idx="24201">
                  <c:v>-0.33057199999999998</c:v>
                </c:pt>
                <c:pt idx="24202">
                  <c:v>-0.32911899999999999</c:v>
                </c:pt>
                <c:pt idx="24203">
                  <c:v>-0.32756000000000002</c:v>
                </c:pt>
                <c:pt idx="24204">
                  <c:v>-0.32589800000000002</c:v>
                </c:pt>
                <c:pt idx="24205">
                  <c:v>-0.32413399999999998</c:v>
                </c:pt>
                <c:pt idx="24206">
                  <c:v>-0.322268</c:v>
                </c:pt>
                <c:pt idx="24207">
                  <c:v>-0.320301</c:v>
                </c:pt>
                <c:pt idx="24208">
                  <c:v>-0.31823099999999999</c:v>
                </c:pt>
                <c:pt idx="24209">
                  <c:v>-0.31605499999999997</c:v>
                </c:pt>
                <c:pt idx="24210">
                  <c:v>-0.313774</c:v>
                </c:pt>
                <c:pt idx="24211">
                  <c:v>-0.31139299999999998</c:v>
                </c:pt>
                <c:pt idx="24212">
                  <c:v>-0.30891200000000002</c:v>
                </c:pt>
                <c:pt idx="24213">
                  <c:v>-0.30632999999999999</c:v>
                </c:pt>
                <c:pt idx="24214">
                  <c:v>-0.30364600000000003</c:v>
                </c:pt>
                <c:pt idx="24215">
                  <c:v>-0.300867</c:v>
                </c:pt>
                <c:pt idx="24216">
                  <c:v>-0.29799599999999998</c:v>
                </c:pt>
                <c:pt idx="24217">
                  <c:v>-0.29503299999999999</c:v>
                </c:pt>
                <c:pt idx="24218">
                  <c:v>-0.29198200000000002</c:v>
                </c:pt>
                <c:pt idx="24219">
                  <c:v>-0.28884900000000002</c:v>
                </c:pt>
                <c:pt idx="24220">
                  <c:v>-0.285638</c:v>
                </c:pt>
                <c:pt idx="24221">
                  <c:v>-0.28235300000000002</c:v>
                </c:pt>
                <c:pt idx="24222">
                  <c:v>-0.278997</c:v>
                </c:pt>
                <c:pt idx="24223">
                  <c:v>-0.27557500000000001</c:v>
                </c:pt>
                <c:pt idx="24224">
                  <c:v>-0.27208700000000002</c:v>
                </c:pt>
                <c:pt idx="24225">
                  <c:v>-0.26853399999999999</c:v>
                </c:pt>
                <c:pt idx="24226">
                  <c:v>-0.26491700000000001</c:v>
                </c:pt>
                <c:pt idx="24227">
                  <c:v>-0.261239</c:v>
                </c:pt>
                <c:pt idx="24228">
                  <c:v>-0.25750499999999998</c:v>
                </c:pt>
                <c:pt idx="24229">
                  <c:v>-0.25371899999999997</c:v>
                </c:pt>
                <c:pt idx="24230">
                  <c:v>-0.249884</c:v>
                </c:pt>
                <c:pt idx="24231">
                  <c:v>-0.246004</c:v>
                </c:pt>
                <c:pt idx="24232">
                  <c:v>-0.24207799999999999</c:v>
                </c:pt>
                <c:pt idx="24233">
                  <c:v>-0.23810999999999999</c:v>
                </c:pt>
                <c:pt idx="24234">
                  <c:v>-0.234102</c:v>
                </c:pt>
                <c:pt idx="24235">
                  <c:v>-0.23005999999999999</c:v>
                </c:pt>
                <c:pt idx="24236">
                  <c:v>-0.22598799999999999</c:v>
                </c:pt>
                <c:pt idx="24237">
                  <c:v>-0.221888</c:v>
                </c:pt>
                <c:pt idx="24238">
                  <c:v>-0.21776300000000001</c:v>
                </c:pt>
                <c:pt idx="24239">
                  <c:v>-0.213616</c:v>
                </c:pt>
                <c:pt idx="24240">
                  <c:v>-0.209451</c:v>
                </c:pt>
                <c:pt idx="24241">
                  <c:v>-0.20527200000000001</c:v>
                </c:pt>
                <c:pt idx="24242">
                  <c:v>-0.20108100000000001</c:v>
                </c:pt>
                <c:pt idx="24243">
                  <c:v>-0.196882</c:v>
                </c:pt>
                <c:pt idx="24244">
                  <c:v>-0.19267400000000001</c:v>
                </c:pt>
                <c:pt idx="24245">
                  <c:v>-0.18845700000000001</c:v>
                </c:pt>
                <c:pt idx="24246">
                  <c:v>-0.18423800000000001</c:v>
                </c:pt>
                <c:pt idx="24247">
                  <c:v>-0.180031</c:v>
                </c:pt>
                <c:pt idx="24248">
                  <c:v>-0.17584900000000001</c:v>
                </c:pt>
                <c:pt idx="24249">
                  <c:v>-0.17169599999999999</c:v>
                </c:pt>
                <c:pt idx="24250">
                  <c:v>-0.167574</c:v>
                </c:pt>
                <c:pt idx="24251">
                  <c:v>-0.16348299999999999</c:v>
                </c:pt>
                <c:pt idx="24252">
                  <c:v>-0.15942700000000001</c:v>
                </c:pt>
                <c:pt idx="24253">
                  <c:v>-0.15540999999999999</c:v>
                </c:pt>
                <c:pt idx="24254">
                  <c:v>-0.15143499999999999</c:v>
                </c:pt>
                <c:pt idx="24255">
                  <c:v>-0.14751</c:v>
                </c:pt>
                <c:pt idx="24256">
                  <c:v>-0.14364299999999999</c:v>
                </c:pt>
                <c:pt idx="24257">
                  <c:v>-0.13983899999999999</c:v>
                </c:pt>
                <c:pt idx="24258">
                  <c:v>-0.136099</c:v>
                </c:pt>
                <c:pt idx="24259">
                  <c:v>-0.13242499999999999</c:v>
                </c:pt>
                <c:pt idx="24260">
                  <c:v>-0.12881999999999999</c:v>
                </c:pt>
                <c:pt idx="24261">
                  <c:v>-0.12528500000000001</c:v>
                </c:pt>
                <c:pt idx="24262">
                  <c:v>-0.12182</c:v>
                </c:pt>
                <c:pt idx="24263">
                  <c:v>-0.118434</c:v>
                </c:pt>
                <c:pt idx="24264">
                  <c:v>-0.11513</c:v>
                </c:pt>
                <c:pt idx="24265">
                  <c:v>-0.111913</c:v>
                </c:pt>
                <c:pt idx="24266">
                  <c:v>-0.10878699999999999</c:v>
                </c:pt>
                <c:pt idx="24267">
                  <c:v>-0.10575900000000001</c:v>
                </c:pt>
                <c:pt idx="24268">
                  <c:v>-0.102828</c:v>
                </c:pt>
                <c:pt idx="24269">
                  <c:v>-9.9996199999999993E-2</c:v>
                </c:pt>
                <c:pt idx="24270">
                  <c:v>-9.7267199999999998E-2</c:v>
                </c:pt>
                <c:pt idx="24271">
                  <c:v>-9.4648300000000005E-2</c:v>
                </c:pt>
                <c:pt idx="24272">
                  <c:v>-9.2144900000000002E-2</c:v>
                </c:pt>
                <c:pt idx="24273">
                  <c:v>-8.9759900000000004E-2</c:v>
                </c:pt>
                <c:pt idx="24274">
                  <c:v>-8.7495199999999995E-2</c:v>
                </c:pt>
                <c:pt idx="24275">
                  <c:v>-8.5352999999999998E-2</c:v>
                </c:pt>
                <c:pt idx="24276">
                  <c:v>-8.3336599999999997E-2</c:v>
                </c:pt>
                <c:pt idx="24277">
                  <c:v>-8.1447599999999995E-2</c:v>
                </c:pt>
                <c:pt idx="24278">
                  <c:v>-7.9685699999999998E-2</c:v>
                </c:pt>
                <c:pt idx="24279">
                  <c:v>-7.8052300000000005E-2</c:v>
                </c:pt>
                <c:pt idx="24280">
                  <c:v>-7.6551099999999997E-2</c:v>
                </c:pt>
                <c:pt idx="24281">
                  <c:v>-7.5184699999999993E-2</c:v>
                </c:pt>
                <c:pt idx="24282">
                  <c:v>-7.3950600000000005E-2</c:v>
                </c:pt>
                <c:pt idx="24283">
                  <c:v>-7.2845300000000002E-2</c:v>
                </c:pt>
                <c:pt idx="24284">
                  <c:v>-7.1870100000000006E-2</c:v>
                </c:pt>
                <c:pt idx="24285">
                  <c:v>-7.1029200000000001E-2</c:v>
                </c:pt>
                <c:pt idx="24286">
                  <c:v>-7.03241E-2</c:v>
                </c:pt>
                <c:pt idx="24287">
                  <c:v>-6.9754099999999999E-2</c:v>
                </c:pt>
                <c:pt idx="24288">
                  <c:v>-6.9317199999999995E-2</c:v>
                </c:pt>
                <c:pt idx="24289">
                  <c:v>-6.90109E-2</c:v>
                </c:pt>
                <c:pt idx="24290">
                  <c:v>-6.8834400000000004E-2</c:v>
                </c:pt>
                <c:pt idx="24291">
                  <c:v>-6.87889E-2</c:v>
                </c:pt>
                <c:pt idx="24292">
                  <c:v>-6.8876699999999999E-2</c:v>
                </c:pt>
                <c:pt idx="24293">
                  <c:v>-6.9098900000000005E-2</c:v>
                </c:pt>
                <c:pt idx="24294">
                  <c:v>-6.9455299999999998E-2</c:v>
                </c:pt>
                <c:pt idx="24295">
                  <c:v>-6.9942900000000002E-2</c:v>
                </c:pt>
                <c:pt idx="24296">
                  <c:v>-7.0558800000000005E-2</c:v>
                </c:pt>
                <c:pt idx="24297">
                  <c:v>-7.1302500000000005E-2</c:v>
                </c:pt>
                <c:pt idx="24298">
                  <c:v>-7.2174600000000005E-2</c:v>
                </c:pt>
                <c:pt idx="24299">
                  <c:v>-7.31739E-2</c:v>
                </c:pt>
                <c:pt idx="24300">
                  <c:v>-7.4298400000000001E-2</c:v>
                </c:pt>
                <c:pt idx="24301">
                  <c:v>-7.5545699999999993E-2</c:v>
                </c:pt>
                <c:pt idx="24302">
                  <c:v>-7.6912599999999998E-2</c:v>
                </c:pt>
                <c:pt idx="24303">
                  <c:v>-7.8396800000000003E-2</c:v>
                </c:pt>
                <c:pt idx="24304">
                  <c:v>-7.9998299999999994E-2</c:v>
                </c:pt>
                <c:pt idx="24305">
                  <c:v>-8.17161E-2</c:v>
                </c:pt>
                <c:pt idx="24306">
                  <c:v>-8.3548499999999998E-2</c:v>
                </c:pt>
                <c:pt idx="24307">
                  <c:v>-8.5494200000000006E-2</c:v>
                </c:pt>
                <c:pt idx="24308">
                  <c:v>-8.7551599999999993E-2</c:v>
                </c:pt>
                <c:pt idx="24309">
                  <c:v>-8.9714100000000005E-2</c:v>
                </c:pt>
                <c:pt idx="24310">
                  <c:v>-9.1972799999999993E-2</c:v>
                </c:pt>
                <c:pt idx="24311">
                  <c:v>-9.4324000000000005E-2</c:v>
                </c:pt>
                <c:pt idx="24312">
                  <c:v>-9.6767800000000001E-2</c:v>
                </c:pt>
                <c:pt idx="24313">
                  <c:v>-9.9302000000000001E-2</c:v>
                </c:pt>
                <c:pt idx="24314">
                  <c:v>-0.101924</c:v>
                </c:pt>
                <c:pt idx="24315">
                  <c:v>-0.104631</c:v>
                </c:pt>
                <c:pt idx="24316">
                  <c:v>-0.107423</c:v>
                </c:pt>
                <c:pt idx="24317">
                  <c:v>-0.11029799999999999</c:v>
                </c:pt>
                <c:pt idx="24318">
                  <c:v>-0.11325499999999999</c:v>
                </c:pt>
                <c:pt idx="24319">
                  <c:v>-0.116289</c:v>
                </c:pt>
                <c:pt idx="24320">
                  <c:v>-0.119392</c:v>
                </c:pt>
                <c:pt idx="24321">
                  <c:v>-0.12256</c:v>
                </c:pt>
                <c:pt idx="24322">
                  <c:v>-0.12579299999999999</c:v>
                </c:pt>
                <c:pt idx="24323">
                  <c:v>-0.12909499999999999</c:v>
                </c:pt>
                <c:pt idx="24324">
                  <c:v>-0.132468</c:v>
                </c:pt>
                <c:pt idx="24325">
                  <c:v>-0.135908</c:v>
                </c:pt>
                <c:pt idx="24326">
                  <c:v>-0.139408</c:v>
                </c:pt>
                <c:pt idx="24327">
                  <c:v>-0.14296</c:v>
                </c:pt>
                <c:pt idx="24328">
                  <c:v>-0.146564</c:v>
                </c:pt>
                <c:pt idx="24329">
                  <c:v>-0.15021599999999999</c:v>
                </c:pt>
                <c:pt idx="24330">
                  <c:v>-0.15391199999999999</c:v>
                </c:pt>
                <c:pt idx="24331">
                  <c:v>-0.15764500000000001</c:v>
                </c:pt>
                <c:pt idx="24332">
                  <c:v>-0.161412</c:v>
                </c:pt>
                <c:pt idx="24333">
                  <c:v>-0.165213</c:v>
                </c:pt>
                <c:pt idx="24334">
                  <c:v>-0.169042</c:v>
                </c:pt>
                <c:pt idx="24335">
                  <c:v>-0.17289599999999999</c:v>
                </c:pt>
                <c:pt idx="24336">
                  <c:v>-0.17677200000000001</c:v>
                </c:pt>
                <c:pt idx="24337">
                  <c:v>-0.18066099999999999</c:v>
                </c:pt>
                <c:pt idx="24338">
                  <c:v>-0.184559</c:v>
                </c:pt>
                <c:pt idx="24339">
                  <c:v>-0.18846299999999999</c:v>
                </c:pt>
                <c:pt idx="24340">
                  <c:v>-0.192352</c:v>
                </c:pt>
                <c:pt idx="24341">
                  <c:v>-0.196187</c:v>
                </c:pt>
                <c:pt idx="24342">
                  <c:v>-0.199985</c:v>
                </c:pt>
                <c:pt idx="24343">
                  <c:v>-0.20378399999999999</c:v>
                </c:pt>
                <c:pt idx="24344">
                  <c:v>-0.20757100000000001</c:v>
                </c:pt>
                <c:pt idx="24345">
                  <c:v>-0.21132699999999999</c:v>
                </c:pt>
                <c:pt idx="24346">
                  <c:v>-0.215063</c:v>
                </c:pt>
                <c:pt idx="24347">
                  <c:v>-0.21878400000000001</c:v>
                </c:pt>
                <c:pt idx="24348">
                  <c:v>-0.22248799999999999</c:v>
                </c:pt>
                <c:pt idx="24349">
                  <c:v>-0.22617100000000001</c:v>
                </c:pt>
                <c:pt idx="24350">
                  <c:v>-0.229828</c:v>
                </c:pt>
                <c:pt idx="24351">
                  <c:v>-0.233456</c:v>
                </c:pt>
                <c:pt idx="24352">
                  <c:v>-0.23705399999999999</c:v>
                </c:pt>
                <c:pt idx="24353">
                  <c:v>-0.240622</c:v>
                </c:pt>
                <c:pt idx="24354">
                  <c:v>-0.24415999999999999</c:v>
                </c:pt>
                <c:pt idx="24355">
                  <c:v>-0.247664</c:v>
                </c:pt>
                <c:pt idx="24356">
                  <c:v>-0.25113400000000002</c:v>
                </c:pt>
                <c:pt idx="24357">
                  <c:v>-0.25456699999999999</c:v>
                </c:pt>
                <c:pt idx="24358">
                  <c:v>-0.25796400000000003</c:v>
                </c:pt>
                <c:pt idx="24359">
                  <c:v>-0.26132499999999997</c:v>
                </c:pt>
                <c:pt idx="24360">
                  <c:v>-0.26464900000000002</c:v>
                </c:pt>
                <c:pt idx="24361">
                  <c:v>-0.267928</c:v>
                </c:pt>
                <c:pt idx="24362">
                  <c:v>-0.27115600000000001</c:v>
                </c:pt>
                <c:pt idx="24363">
                  <c:v>-0.27432899999999999</c:v>
                </c:pt>
                <c:pt idx="24364">
                  <c:v>-0.27744200000000002</c:v>
                </c:pt>
                <c:pt idx="24365">
                  <c:v>-0.28049499999999999</c:v>
                </c:pt>
                <c:pt idx="24366">
                  <c:v>-0.28348600000000002</c:v>
                </c:pt>
                <c:pt idx="24367">
                  <c:v>-0.28641</c:v>
                </c:pt>
                <c:pt idx="24368">
                  <c:v>-0.289267</c:v>
                </c:pt>
                <c:pt idx="24369">
                  <c:v>-0.29205399999999998</c:v>
                </c:pt>
                <c:pt idx="24370">
                  <c:v>-0.29476799999999997</c:v>
                </c:pt>
                <c:pt idx="24371">
                  <c:v>-0.297406</c:v>
                </c:pt>
                <c:pt idx="24372">
                  <c:v>-0.29996400000000001</c:v>
                </c:pt>
                <c:pt idx="24373">
                  <c:v>-0.30244199999999999</c:v>
                </c:pt>
                <c:pt idx="24374">
                  <c:v>-0.304838</c:v>
                </c:pt>
                <c:pt idx="24375">
                  <c:v>-0.30715300000000001</c:v>
                </c:pt>
                <c:pt idx="24376">
                  <c:v>-0.309388</c:v>
                </c:pt>
                <c:pt idx="24377">
                  <c:v>-0.31154399999999999</c:v>
                </c:pt>
                <c:pt idx="24378">
                  <c:v>-0.31361899999999998</c:v>
                </c:pt>
                <c:pt idx="24379">
                  <c:v>-0.31561499999999998</c:v>
                </c:pt>
                <c:pt idx="24380">
                  <c:v>-0.31752900000000001</c:v>
                </c:pt>
                <c:pt idx="24381">
                  <c:v>-0.31936199999999998</c:v>
                </c:pt>
                <c:pt idx="24382">
                  <c:v>-0.32111200000000001</c:v>
                </c:pt>
                <c:pt idx="24383">
                  <c:v>-0.32277600000000001</c:v>
                </c:pt>
                <c:pt idx="24384">
                  <c:v>-0.32435199999999997</c:v>
                </c:pt>
                <c:pt idx="24385">
                  <c:v>-0.32583699999999999</c:v>
                </c:pt>
                <c:pt idx="24386">
                  <c:v>-0.32723000000000002</c:v>
                </c:pt>
                <c:pt idx="24387">
                  <c:v>-0.32853100000000002</c:v>
                </c:pt>
                <c:pt idx="24388">
                  <c:v>-0.32973799999999998</c:v>
                </c:pt>
                <c:pt idx="24389">
                  <c:v>-0.33084799999999998</c:v>
                </c:pt>
                <c:pt idx="24390">
                  <c:v>-0.33185900000000002</c:v>
                </c:pt>
                <c:pt idx="24391">
                  <c:v>-0.33276600000000001</c:v>
                </c:pt>
                <c:pt idx="24392">
                  <c:v>-0.33356999999999998</c:v>
                </c:pt>
                <c:pt idx="24393">
                  <c:v>-0.33426699999999998</c:v>
                </c:pt>
                <c:pt idx="24394">
                  <c:v>-0.33485999999999999</c:v>
                </c:pt>
                <c:pt idx="24395">
                  <c:v>-0.33534999999999998</c:v>
                </c:pt>
                <c:pt idx="24396">
                  <c:v>-0.33574100000000001</c:v>
                </c:pt>
                <c:pt idx="24397">
                  <c:v>-0.336036</c:v>
                </c:pt>
                <c:pt idx="24398">
                  <c:v>-0.33623599999999998</c:v>
                </c:pt>
                <c:pt idx="24399">
                  <c:v>-0.33634399999999998</c:v>
                </c:pt>
                <c:pt idx="24400">
                  <c:v>-0.33635900000000002</c:v>
                </c:pt>
                <c:pt idx="24401">
                  <c:v>-0.336285</c:v>
                </c:pt>
                <c:pt idx="24402">
                  <c:v>-0.33611799999999997</c:v>
                </c:pt>
                <c:pt idx="24403">
                  <c:v>-0.33585900000000002</c:v>
                </c:pt>
                <c:pt idx="24404">
                  <c:v>-0.33550600000000003</c:v>
                </c:pt>
                <c:pt idx="24405">
                  <c:v>-0.335063</c:v>
                </c:pt>
                <c:pt idx="24406">
                  <c:v>-0.33453100000000002</c:v>
                </c:pt>
                <c:pt idx="24407">
                  <c:v>-0.33390199999999998</c:v>
                </c:pt>
                <c:pt idx="24408">
                  <c:v>-0.33317099999999999</c:v>
                </c:pt>
                <c:pt idx="24409">
                  <c:v>-0.33233600000000002</c:v>
                </c:pt>
                <c:pt idx="24410">
                  <c:v>-0.33139999999999997</c:v>
                </c:pt>
                <c:pt idx="24411">
                  <c:v>-0.33036399999999999</c:v>
                </c:pt>
                <c:pt idx="24412">
                  <c:v>-0.32922800000000002</c:v>
                </c:pt>
                <c:pt idx="24413">
                  <c:v>-0.32799299999999998</c:v>
                </c:pt>
                <c:pt idx="24414">
                  <c:v>-0.326658</c:v>
                </c:pt>
                <c:pt idx="24415">
                  <c:v>-0.32521600000000001</c:v>
                </c:pt>
                <c:pt idx="24416">
                  <c:v>-0.32366699999999998</c:v>
                </c:pt>
                <c:pt idx="24417">
                  <c:v>-0.32201600000000002</c:v>
                </c:pt>
                <c:pt idx="24418">
                  <c:v>-0.32027499999999998</c:v>
                </c:pt>
                <c:pt idx="24419">
                  <c:v>-0.31844899999999998</c:v>
                </c:pt>
                <c:pt idx="24420">
                  <c:v>-0.31653900000000001</c:v>
                </c:pt>
                <c:pt idx="24421">
                  <c:v>-0.31454300000000002</c:v>
                </c:pt>
                <c:pt idx="24422">
                  <c:v>-0.31246099999999999</c:v>
                </c:pt>
                <c:pt idx="24423">
                  <c:v>-0.31029099999999998</c:v>
                </c:pt>
                <c:pt idx="24424">
                  <c:v>-0.308033</c:v>
                </c:pt>
                <c:pt idx="24425">
                  <c:v>-0.30568400000000001</c:v>
                </c:pt>
                <c:pt idx="24426">
                  <c:v>-0.30325000000000002</c:v>
                </c:pt>
                <c:pt idx="24427">
                  <c:v>-0.300734</c:v>
                </c:pt>
                <c:pt idx="24428">
                  <c:v>-0.29814400000000002</c:v>
                </c:pt>
                <c:pt idx="24429">
                  <c:v>-0.29548200000000002</c:v>
                </c:pt>
                <c:pt idx="24430">
                  <c:v>-0.29275000000000001</c:v>
                </c:pt>
                <c:pt idx="24431">
                  <c:v>-0.28994799999999998</c:v>
                </c:pt>
                <c:pt idx="24432">
                  <c:v>-0.287082</c:v>
                </c:pt>
                <c:pt idx="24433">
                  <c:v>-0.28415499999999999</c:v>
                </c:pt>
                <c:pt idx="24434">
                  <c:v>-0.28114800000000001</c:v>
                </c:pt>
                <c:pt idx="24435">
                  <c:v>-0.27804200000000001</c:v>
                </c:pt>
                <c:pt idx="24436">
                  <c:v>-0.27485599999999999</c:v>
                </c:pt>
                <c:pt idx="24437">
                  <c:v>-0.27160600000000001</c:v>
                </c:pt>
                <c:pt idx="24438">
                  <c:v>-0.26828200000000002</c:v>
                </c:pt>
                <c:pt idx="24439">
                  <c:v>-0.26488200000000001</c:v>
                </c:pt>
                <c:pt idx="24440">
                  <c:v>-0.26141399999999998</c:v>
                </c:pt>
                <c:pt idx="24441">
                  <c:v>-0.25788100000000003</c:v>
                </c:pt>
                <c:pt idx="24442">
                  <c:v>-0.25428400000000001</c:v>
                </c:pt>
                <c:pt idx="24443">
                  <c:v>-0.25062400000000001</c:v>
                </c:pt>
                <c:pt idx="24444">
                  <c:v>-0.24690100000000001</c:v>
                </c:pt>
                <c:pt idx="24445">
                  <c:v>-0.243114</c:v>
                </c:pt>
                <c:pt idx="24446">
                  <c:v>-0.23926500000000001</c:v>
                </c:pt>
                <c:pt idx="24447">
                  <c:v>-0.23535800000000001</c:v>
                </c:pt>
                <c:pt idx="24448">
                  <c:v>-0.23139799999999999</c:v>
                </c:pt>
                <c:pt idx="24449">
                  <c:v>-0.22739200000000001</c:v>
                </c:pt>
                <c:pt idx="24450">
                  <c:v>-0.22334200000000001</c:v>
                </c:pt>
                <c:pt idx="24451">
                  <c:v>-0.219253</c:v>
                </c:pt>
                <c:pt idx="24452">
                  <c:v>-0.21512800000000001</c:v>
                </c:pt>
                <c:pt idx="24453">
                  <c:v>-0.21096899999999999</c:v>
                </c:pt>
                <c:pt idx="24454">
                  <c:v>-0.20678299999999999</c:v>
                </c:pt>
                <c:pt idx="24455">
                  <c:v>-0.20257</c:v>
                </c:pt>
                <c:pt idx="24456">
                  <c:v>-0.19833000000000001</c:v>
                </c:pt>
                <c:pt idx="24457">
                  <c:v>-0.19406499999999999</c:v>
                </c:pt>
                <c:pt idx="24458">
                  <c:v>-0.189779</c:v>
                </c:pt>
                <c:pt idx="24459">
                  <c:v>-0.185475</c:v>
                </c:pt>
                <c:pt idx="24460">
                  <c:v>-0.18115400000000001</c:v>
                </c:pt>
                <c:pt idx="24461">
                  <c:v>-0.176816</c:v>
                </c:pt>
                <c:pt idx="24462">
                  <c:v>-0.172462</c:v>
                </c:pt>
                <c:pt idx="24463">
                  <c:v>-0.16809499999999999</c:v>
                </c:pt>
                <c:pt idx="24464">
                  <c:v>-0.163718</c:v>
                </c:pt>
                <c:pt idx="24465">
                  <c:v>-0.15932099999999999</c:v>
                </c:pt>
                <c:pt idx="24466">
                  <c:v>-0.15488299999999999</c:v>
                </c:pt>
                <c:pt idx="24467">
                  <c:v>-0.15041599999999999</c:v>
                </c:pt>
                <c:pt idx="24468">
                  <c:v>-0.14594499999999999</c:v>
                </c:pt>
                <c:pt idx="24469">
                  <c:v>-0.14146900000000001</c:v>
                </c:pt>
                <c:pt idx="24470">
                  <c:v>-0.13698199999999999</c:v>
                </c:pt>
                <c:pt idx="24471">
                  <c:v>-0.132492</c:v>
                </c:pt>
                <c:pt idx="24472">
                  <c:v>-0.12800700000000001</c:v>
                </c:pt>
                <c:pt idx="24473">
                  <c:v>-0.123529</c:v>
                </c:pt>
                <c:pt idx="24474">
                  <c:v>-0.119061</c:v>
                </c:pt>
                <c:pt idx="24475">
                  <c:v>-0.114602</c:v>
                </c:pt>
                <c:pt idx="24476">
                  <c:v>-0.110155</c:v>
                </c:pt>
                <c:pt idx="24477">
                  <c:v>-0.105722</c:v>
                </c:pt>
                <c:pt idx="24478">
                  <c:v>-0.10130599999999999</c:v>
                </c:pt>
                <c:pt idx="24479">
                  <c:v>-9.69111E-2</c:v>
                </c:pt>
                <c:pt idx="24480">
                  <c:v>-9.2537800000000003E-2</c:v>
                </c:pt>
                <c:pt idx="24481">
                  <c:v>-8.8190099999999993E-2</c:v>
                </c:pt>
                <c:pt idx="24482">
                  <c:v>-8.38724E-2</c:v>
                </c:pt>
                <c:pt idx="24483">
                  <c:v>-7.9588400000000004E-2</c:v>
                </c:pt>
                <c:pt idx="24484">
                  <c:v>-7.5340900000000002E-2</c:v>
                </c:pt>
                <c:pt idx="24485">
                  <c:v>-7.1132600000000004E-2</c:v>
                </c:pt>
                <c:pt idx="24486">
                  <c:v>-6.69651E-2</c:v>
                </c:pt>
                <c:pt idx="24487">
                  <c:v>-6.2839900000000004E-2</c:v>
                </c:pt>
                <c:pt idx="24488">
                  <c:v>-5.8759100000000002E-2</c:v>
                </c:pt>
                <c:pt idx="24489">
                  <c:v>-5.4725299999999998E-2</c:v>
                </c:pt>
                <c:pt idx="24490">
                  <c:v>-5.07407E-2</c:v>
                </c:pt>
                <c:pt idx="24491">
                  <c:v>-4.6807399999999999E-2</c:v>
                </c:pt>
                <c:pt idx="24492">
                  <c:v>-4.2927800000000002E-2</c:v>
                </c:pt>
                <c:pt idx="24493">
                  <c:v>-3.9104199999999999E-2</c:v>
                </c:pt>
                <c:pt idx="24494">
                  <c:v>-3.5336899999999997E-2</c:v>
                </c:pt>
                <c:pt idx="24495">
                  <c:v>-3.1626000000000001E-2</c:v>
                </c:pt>
                <c:pt idx="24496">
                  <c:v>-2.7973600000000001E-2</c:v>
                </c:pt>
                <c:pt idx="24497">
                  <c:v>-2.43821E-2</c:v>
                </c:pt>
                <c:pt idx="24498">
                  <c:v>-2.0854500000000002E-2</c:v>
                </c:pt>
                <c:pt idx="24499">
                  <c:v>-1.73946E-2</c:v>
                </c:pt>
                <c:pt idx="24500">
                  <c:v>-1.40047E-2</c:v>
                </c:pt>
                <c:pt idx="24501">
                  <c:v>-1.06853E-2</c:v>
                </c:pt>
                <c:pt idx="24502" formatCode="0.00E+00">
                  <c:v>-7.4374300000000001E-3</c:v>
                </c:pt>
                <c:pt idx="24503" formatCode="0.00E+00">
                  <c:v>-4.2630999999999997E-3</c:v>
                </c:pt>
                <c:pt idx="24504" formatCode="0.00E+00">
                  <c:v>-1.16449E-3</c:v>
                </c:pt>
                <c:pt idx="24505" formatCode="0.00E+00">
                  <c:v>1.85618E-3</c:v>
                </c:pt>
                <c:pt idx="24506" formatCode="0.00E+00">
                  <c:v>4.79613E-3</c:v>
                </c:pt>
                <c:pt idx="24507" formatCode="0.00E+00">
                  <c:v>7.6531400000000001E-3</c:v>
                </c:pt>
                <c:pt idx="24508">
                  <c:v>1.04276E-2</c:v>
                </c:pt>
                <c:pt idx="24509">
                  <c:v>1.31208E-2</c:v>
                </c:pt>
                <c:pt idx="24510">
                  <c:v>1.57314E-2</c:v>
                </c:pt>
                <c:pt idx="24511">
                  <c:v>1.82557E-2</c:v>
                </c:pt>
                <c:pt idx="24512">
                  <c:v>2.0690500000000001E-2</c:v>
                </c:pt>
                <c:pt idx="24513">
                  <c:v>2.3033100000000001E-2</c:v>
                </c:pt>
                <c:pt idx="24514">
                  <c:v>2.5282599999999999E-2</c:v>
                </c:pt>
                <c:pt idx="24515">
                  <c:v>2.7440099999999999E-2</c:v>
                </c:pt>
                <c:pt idx="24516">
                  <c:v>2.95068E-2</c:v>
                </c:pt>
                <c:pt idx="24517">
                  <c:v>3.1482000000000003E-2</c:v>
                </c:pt>
                <c:pt idx="24518">
                  <c:v>3.3363799999999999E-2</c:v>
                </c:pt>
                <c:pt idx="24519">
                  <c:v>3.5148899999999997E-2</c:v>
                </c:pt>
                <c:pt idx="24520">
                  <c:v>3.6834199999999997E-2</c:v>
                </c:pt>
                <c:pt idx="24521">
                  <c:v>3.8417199999999999E-2</c:v>
                </c:pt>
                <c:pt idx="24522">
                  <c:v>3.9895600000000003E-2</c:v>
                </c:pt>
                <c:pt idx="24523">
                  <c:v>4.12673E-2</c:v>
                </c:pt>
                <c:pt idx="24524">
                  <c:v>4.2532399999999998E-2</c:v>
                </c:pt>
                <c:pt idx="24525">
                  <c:v>4.3692500000000002E-2</c:v>
                </c:pt>
                <c:pt idx="24526">
                  <c:v>4.4747500000000003E-2</c:v>
                </c:pt>
                <c:pt idx="24527">
                  <c:v>4.5696599999999997E-2</c:v>
                </c:pt>
                <c:pt idx="24528">
                  <c:v>4.6539900000000002E-2</c:v>
                </c:pt>
                <c:pt idx="24529">
                  <c:v>4.7277E-2</c:v>
                </c:pt>
                <c:pt idx="24530">
                  <c:v>4.7906299999999999E-2</c:v>
                </c:pt>
                <c:pt idx="24531">
                  <c:v>4.8426700000000003E-2</c:v>
                </c:pt>
                <c:pt idx="24532">
                  <c:v>4.8838800000000002E-2</c:v>
                </c:pt>
                <c:pt idx="24533">
                  <c:v>4.9143699999999998E-2</c:v>
                </c:pt>
                <c:pt idx="24534">
                  <c:v>4.9341999999999997E-2</c:v>
                </c:pt>
                <c:pt idx="24535">
                  <c:v>4.9433199999999997E-2</c:v>
                </c:pt>
                <c:pt idx="24536">
                  <c:v>4.9416799999999997E-2</c:v>
                </c:pt>
                <c:pt idx="24537">
                  <c:v>4.9292200000000001E-2</c:v>
                </c:pt>
                <c:pt idx="24538">
                  <c:v>4.9058200000000003E-2</c:v>
                </c:pt>
                <c:pt idx="24539">
                  <c:v>4.8715399999999999E-2</c:v>
                </c:pt>
                <c:pt idx="24540">
                  <c:v>4.8267400000000002E-2</c:v>
                </c:pt>
                <c:pt idx="24541">
                  <c:v>4.7716099999999997E-2</c:v>
                </c:pt>
                <c:pt idx="24542">
                  <c:v>4.7060600000000001E-2</c:v>
                </c:pt>
                <c:pt idx="24543">
                  <c:v>4.6298199999999998E-2</c:v>
                </c:pt>
                <c:pt idx="24544">
                  <c:v>4.5427200000000001E-2</c:v>
                </c:pt>
                <c:pt idx="24545">
                  <c:v>4.4447599999999997E-2</c:v>
                </c:pt>
                <c:pt idx="24546">
                  <c:v>4.3362299999999999E-2</c:v>
                </c:pt>
                <c:pt idx="24547">
                  <c:v>4.2174200000000002E-2</c:v>
                </c:pt>
                <c:pt idx="24548">
                  <c:v>4.0884900000000002E-2</c:v>
                </c:pt>
                <c:pt idx="24549">
                  <c:v>3.94959E-2</c:v>
                </c:pt>
                <c:pt idx="24550">
                  <c:v>3.8008300000000002E-2</c:v>
                </c:pt>
                <c:pt idx="24551">
                  <c:v>3.6422799999999998E-2</c:v>
                </c:pt>
                <c:pt idx="24552">
                  <c:v>3.474E-2</c:v>
                </c:pt>
                <c:pt idx="24553">
                  <c:v>3.2959799999999997E-2</c:v>
                </c:pt>
                <c:pt idx="24554">
                  <c:v>3.1082599999999998E-2</c:v>
                </c:pt>
                <c:pt idx="24555">
                  <c:v>2.911E-2</c:v>
                </c:pt>
                <c:pt idx="24556">
                  <c:v>2.7045300000000001E-2</c:v>
                </c:pt>
                <c:pt idx="24557">
                  <c:v>2.4890900000000001E-2</c:v>
                </c:pt>
                <c:pt idx="24558">
                  <c:v>2.2648700000000001E-2</c:v>
                </c:pt>
                <c:pt idx="24559">
                  <c:v>2.0322099999999999E-2</c:v>
                </c:pt>
                <c:pt idx="24560">
                  <c:v>1.7914800000000002E-2</c:v>
                </c:pt>
                <c:pt idx="24561">
                  <c:v>1.54285E-2</c:v>
                </c:pt>
                <c:pt idx="24562">
                  <c:v>1.28644E-2</c:v>
                </c:pt>
                <c:pt idx="24563">
                  <c:v>1.02235E-2</c:v>
                </c:pt>
                <c:pt idx="24564" formatCode="0.00E+00">
                  <c:v>7.5073600000000002E-3</c:v>
                </c:pt>
                <c:pt idx="24565" formatCode="0.00E+00">
                  <c:v>4.71829E-3</c:v>
                </c:pt>
                <c:pt idx="24566" formatCode="0.00E+00">
                  <c:v>1.8586E-3</c:v>
                </c:pt>
                <c:pt idx="24567" formatCode="0.00E+00">
                  <c:v>-1.0698299999999999E-3</c:v>
                </c:pt>
                <c:pt idx="24568" formatCode="0.00E+00">
                  <c:v>-4.0649099999999997E-3</c:v>
                </c:pt>
                <c:pt idx="24569" formatCode="0.00E+00">
                  <c:v>-7.1236499999999996E-3</c:v>
                </c:pt>
                <c:pt idx="24570">
                  <c:v>-1.02425E-2</c:v>
                </c:pt>
                <c:pt idx="24571">
                  <c:v>-1.3418299999999999E-2</c:v>
                </c:pt>
                <c:pt idx="24572">
                  <c:v>-1.66485E-2</c:v>
                </c:pt>
                <c:pt idx="24573">
                  <c:v>-1.9931000000000001E-2</c:v>
                </c:pt>
                <c:pt idx="24574">
                  <c:v>-2.32628E-2</c:v>
                </c:pt>
                <c:pt idx="24575">
                  <c:v>-2.6640899999999999E-2</c:v>
                </c:pt>
                <c:pt idx="24576">
                  <c:v>-3.0061600000000001E-2</c:v>
                </c:pt>
                <c:pt idx="24577">
                  <c:v>-3.3520899999999999E-2</c:v>
                </c:pt>
                <c:pt idx="24578">
                  <c:v>-3.7015199999999998E-2</c:v>
                </c:pt>
                <c:pt idx="24579">
                  <c:v>-4.0541599999999997E-2</c:v>
                </c:pt>
                <c:pt idx="24580">
                  <c:v>-4.4096299999999998E-2</c:v>
                </c:pt>
                <c:pt idx="24581">
                  <c:v>-4.76754E-2</c:v>
                </c:pt>
                <c:pt idx="24582">
                  <c:v>-5.1275000000000001E-2</c:v>
                </c:pt>
                <c:pt idx="24583">
                  <c:v>-5.4891299999999997E-2</c:v>
                </c:pt>
                <c:pt idx="24584">
                  <c:v>-5.8520700000000002E-2</c:v>
                </c:pt>
                <c:pt idx="24585">
                  <c:v>-6.2159699999999998E-2</c:v>
                </c:pt>
                <c:pt idx="24586">
                  <c:v>-6.5805199999999994E-2</c:v>
                </c:pt>
                <c:pt idx="24587">
                  <c:v>-6.9453000000000001E-2</c:v>
                </c:pt>
                <c:pt idx="24588">
                  <c:v>-7.3098899999999994E-2</c:v>
                </c:pt>
                <c:pt idx="24589">
                  <c:v>-7.6738100000000004E-2</c:v>
                </c:pt>
                <c:pt idx="24590">
                  <c:v>-8.0366800000000002E-2</c:v>
                </c:pt>
                <c:pt idx="24591">
                  <c:v>-8.3982000000000001E-2</c:v>
                </c:pt>
                <c:pt idx="24592">
                  <c:v>-8.7581400000000004E-2</c:v>
                </c:pt>
                <c:pt idx="24593">
                  <c:v>-9.1162000000000007E-2</c:v>
                </c:pt>
                <c:pt idx="24594">
                  <c:v>-9.4720899999999997E-2</c:v>
                </c:pt>
                <c:pt idx="24595">
                  <c:v>-9.82547E-2</c:v>
                </c:pt>
                <c:pt idx="24596">
                  <c:v>-0.10176</c:v>
                </c:pt>
                <c:pt idx="24597">
                  <c:v>-0.10523299999999999</c:v>
                </c:pt>
                <c:pt idx="24598">
                  <c:v>-0.108672</c:v>
                </c:pt>
                <c:pt idx="24599">
                  <c:v>-0.112072</c:v>
                </c:pt>
                <c:pt idx="24600">
                  <c:v>-0.11543100000000001</c:v>
                </c:pt>
                <c:pt idx="24601">
                  <c:v>-0.118744</c:v>
                </c:pt>
                <c:pt idx="24602">
                  <c:v>-0.122007</c:v>
                </c:pt>
                <c:pt idx="24603">
                  <c:v>-0.12521699999999999</c:v>
                </c:pt>
                <c:pt idx="24604">
                  <c:v>-0.12837200000000001</c:v>
                </c:pt>
                <c:pt idx="24605">
                  <c:v>-0.131468</c:v>
                </c:pt>
                <c:pt idx="24606">
                  <c:v>-0.13450200000000001</c:v>
                </c:pt>
                <c:pt idx="24607">
                  <c:v>-0.13746900000000001</c:v>
                </c:pt>
                <c:pt idx="24608">
                  <c:v>-0.14036799999999999</c:v>
                </c:pt>
                <c:pt idx="24609">
                  <c:v>-0.14319399999999999</c:v>
                </c:pt>
                <c:pt idx="24610">
                  <c:v>-0.14594599999999999</c:v>
                </c:pt>
                <c:pt idx="24611">
                  <c:v>-0.148619</c:v>
                </c:pt>
                <c:pt idx="24612">
                  <c:v>-0.15121000000000001</c:v>
                </c:pt>
                <c:pt idx="24613">
                  <c:v>-0.15371699999999999</c:v>
                </c:pt>
                <c:pt idx="24614">
                  <c:v>-0.156136</c:v>
                </c:pt>
                <c:pt idx="24615">
                  <c:v>-0.15846399999999999</c:v>
                </c:pt>
                <c:pt idx="24616">
                  <c:v>-0.16069900000000001</c:v>
                </c:pt>
                <c:pt idx="24617">
                  <c:v>-0.16283900000000001</c:v>
                </c:pt>
                <c:pt idx="24618">
                  <c:v>-0.164882</c:v>
                </c:pt>
                <c:pt idx="24619">
                  <c:v>-0.166823</c:v>
                </c:pt>
                <c:pt idx="24620">
                  <c:v>-0.168659</c:v>
                </c:pt>
                <c:pt idx="24621">
                  <c:v>-0.17038900000000001</c:v>
                </c:pt>
                <c:pt idx="24622">
                  <c:v>-0.172011</c:v>
                </c:pt>
                <c:pt idx="24623">
                  <c:v>-0.17352400000000001</c:v>
                </c:pt>
                <c:pt idx="24624">
                  <c:v>-0.174925</c:v>
                </c:pt>
                <c:pt idx="24625">
                  <c:v>-0.17621400000000001</c:v>
                </c:pt>
                <c:pt idx="24626">
                  <c:v>-0.17738899999999999</c:v>
                </c:pt>
                <c:pt idx="24627">
                  <c:v>-0.178449</c:v>
                </c:pt>
                <c:pt idx="24628">
                  <c:v>-0.179393</c:v>
                </c:pt>
                <c:pt idx="24629">
                  <c:v>-0.18021899999999999</c:v>
                </c:pt>
                <c:pt idx="24630">
                  <c:v>-0.180926</c:v>
                </c:pt>
                <c:pt idx="24631">
                  <c:v>-0.18151400000000001</c:v>
                </c:pt>
                <c:pt idx="24632">
                  <c:v>-0.181979</c:v>
                </c:pt>
                <c:pt idx="24633">
                  <c:v>-0.18232100000000001</c:v>
                </c:pt>
                <c:pt idx="24634">
                  <c:v>-0.18253900000000001</c:v>
                </c:pt>
                <c:pt idx="24635">
                  <c:v>-0.18263299999999999</c:v>
                </c:pt>
                <c:pt idx="24636">
                  <c:v>-0.18260100000000001</c:v>
                </c:pt>
                <c:pt idx="24637">
                  <c:v>-0.18244199999999999</c:v>
                </c:pt>
                <c:pt idx="24638">
                  <c:v>-0.18215600000000001</c:v>
                </c:pt>
                <c:pt idx="24639">
                  <c:v>-0.18174299999999999</c:v>
                </c:pt>
                <c:pt idx="24640">
                  <c:v>-0.181202</c:v>
                </c:pt>
                <c:pt idx="24641">
                  <c:v>-0.180533</c:v>
                </c:pt>
                <c:pt idx="24642">
                  <c:v>-0.17973600000000001</c:v>
                </c:pt>
                <c:pt idx="24643">
                  <c:v>-0.178811</c:v>
                </c:pt>
                <c:pt idx="24644">
                  <c:v>-0.177758</c:v>
                </c:pt>
                <c:pt idx="24645">
                  <c:v>-0.17657900000000001</c:v>
                </c:pt>
                <c:pt idx="24646">
                  <c:v>-0.17527300000000001</c:v>
                </c:pt>
                <c:pt idx="24647">
                  <c:v>-0.173842</c:v>
                </c:pt>
                <c:pt idx="24648">
                  <c:v>-0.17228499999999999</c:v>
                </c:pt>
                <c:pt idx="24649">
                  <c:v>-0.17060400000000001</c:v>
                </c:pt>
                <c:pt idx="24650">
                  <c:v>-0.168797</c:v>
                </c:pt>
                <c:pt idx="24651">
                  <c:v>-0.16686599999999999</c:v>
                </c:pt>
                <c:pt idx="24652">
                  <c:v>-0.16481199999999999</c:v>
                </c:pt>
                <c:pt idx="24653">
                  <c:v>-0.162636</c:v>
                </c:pt>
                <c:pt idx="24654">
                  <c:v>-0.16033900000000001</c:v>
                </c:pt>
                <c:pt idx="24655">
                  <c:v>-0.15792500000000001</c:v>
                </c:pt>
                <c:pt idx="24656">
                  <c:v>-0.155393</c:v>
                </c:pt>
                <c:pt idx="24657">
                  <c:v>-0.15274599999999999</c:v>
                </c:pt>
                <c:pt idx="24658">
                  <c:v>-0.14998600000000001</c:v>
                </c:pt>
                <c:pt idx="24659">
                  <c:v>-0.147115</c:v>
                </c:pt>
                <c:pt idx="24660">
                  <c:v>-0.14413400000000001</c:v>
                </c:pt>
                <c:pt idx="24661">
                  <c:v>-0.141046</c:v>
                </c:pt>
                <c:pt idx="24662">
                  <c:v>-0.137852</c:v>
                </c:pt>
                <c:pt idx="24663">
                  <c:v>-0.13455400000000001</c:v>
                </c:pt>
                <c:pt idx="24664">
                  <c:v>-0.13115499999999999</c:v>
                </c:pt>
                <c:pt idx="24665">
                  <c:v>-0.12765699999999999</c:v>
                </c:pt>
                <c:pt idx="24666">
                  <c:v>-0.12406200000000001</c:v>
                </c:pt>
                <c:pt idx="24667">
                  <c:v>-0.12037399999999999</c:v>
                </c:pt>
                <c:pt idx="24668">
                  <c:v>-0.116595</c:v>
                </c:pt>
                <c:pt idx="24669">
                  <c:v>-0.11272799999999999</c:v>
                </c:pt>
                <c:pt idx="24670">
                  <c:v>-0.108776</c:v>
                </c:pt>
                <c:pt idx="24671">
                  <c:v>-0.104741</c:v>
                </c:pt>
                <c:pt idx="24672">
                  <c:v>-0.10062500000000001</c:v>
                </c:pt>
                <c:pt idx="24673">
                  <c:v>-9.6432699999999996E-2</c:v>
                </c:pt>
                <c:pt idx="24674">
                  <c:v>-9.2166499999999998E-2</c:v>
                </c:pt>
                <c:pt idx="24675">
                  <c:v>-8.7829699999999997E-2</c:v>
                </c:pt>
                <c:pt idx="24676">
                  <c:v>-8.3425600000000003E-2</c:v>
                </c:pt>
                <c:pt idx="24677">
                  <c:v>-7.89575E-2</c:v>
                </c:pt>
                <c:pt idx="24678">
                  <c:v>-7.4429400000000007E-2</c:v>
                </c:pt>
                <c:pt idx="24679">
                  <c:v>-6.9845000000000004E-2</c:v>
                </c:pt>
                <c:pt idx="24680">
                  <c:v>-6.5207200000000007E-2</c:v>
                </c:pt>
                <c:pt idx="24681">
                  <c:v>-6.0518700000000002E-2</c:v>
                </c:pt>
                <c:pt idx="24682">
                  <c:v>-5.5782400000000003E-2</c:v>
                </c:pt>
                <c:pt idx="24683">
                  <c:v>-5.1001699999999997E-2</c:v>
                </c:pt>
                <c:pt idx="24684">
                  <c:v>-4.61798E-2</c:v>
                </c:pt>
                <c:pt idx="24685">
                  <c:v>-4.13199E-2</c:v>
                </c:pt>
                <c:pt idx="24686">
                  <c:v>-3.64255E-2</c:v>
                </c:pt>
                <c:pt idx="24687">
                  <c:v>-3.1500599999999997E-2</c:v>
                </c:pt>
                <c:pt idx="24688">
                  <c:v>-2.6549199999999998E-2</c:v>
                </c:pt>
                <c:pt idx="24689">
                  <c:v>-2.1575E-2</c:v>
                </c:pt>
                <c:pt idx="24690">
                  <c:v>-1.6581499999999999E-2</c:v>
                </c:pt>
                <c:pt idx="24691">
                  <c:v>-1.1572000000000001E-2</c:v>
                </c:pt>
                <c:pt idx="24692" formatCode="0.00E+00">
                  <c:v>-6.54975E-3</c:v>
                </c:pt>
                <c:pt idx="24693" formatCode="0.00E+00">
                  <c:v>-1.51844E-3</c:v>
                </c:pt>
                <c:pt idx="24694" formatCode="0.00E+00">
                  <c:v>3.5178599999999998E-3</c:v>
                </c:pt>
                <c:pt idx="24695" formatCode="0.00E+00">
                  <c:v>8.5550999999999995E-3</c:v>
                </c:pt>
                <c:pt idx="24696">
                  <c:v>1.35893E-2</c:v>
                </c:pt>
                <c:pt idx="24697">
                  <c:v>1.86167E-2</c:v>
                </c:pt>
                <c:pt idx="24698">
                  <c:v>2.36338E-2</c:v>
                </c:pt>
                <c:pt idx="24699">
                  <c:v>2.8637599999999999E-2</c:v>
                </c:pt>
                <c:pt idx="24700">
                  <c:v>3.3624800000000003E-2</c:v>
                </c:pt>
                <c:pt idx="24701">
                  <c:v>3.85922E-2</c:v>
                </c:pt>
                <c:pt idx="24702">
                  <c:v>4.3536199999999997E-2</c:v>
                </c:pt>
                <c:pt idx="24703">
                  <c:v>4.84529E-2</c:v>
                </c:pt>
                <c:pt idx="24704">
                  <c:v>5.3338900000000002E-2</c:v>
                </c:pt>
                <c:pt idx="24705">
                  <c:v>5.8189999999999999E-2</c:v>
                </c:pt>
                <c:pt idx="24706">
                  <c:v>6.3002199999999994E-2</c:v>
                </c:pt>
                <c:pt idx="24707">
                  <c:v>6.7771499999999998E-2</c:v>
                </c:pt>
                <c:pt idx="24708">
                  <c:v>7.2494900000000001E-2</c:v>
                </c:pt>
                <c:pt idx="24709">
                  <c:v>7.7168799999999996E-2</c:v>
                </c:pt>
                <c:pt idx="24710">
                  <c:v>8.1789799999999996E-2</c:v>
                </c:pt>
                <c:pt idx="24711">
                  <c:v>8.6354700000000006E-2</c:v>
                </c:pt>
                <c:pt idx="24712">
                  <c:v>9.0860499999999997E-2</c:v>
                </c:pt>
                <c:pt idx="24713">
                  <c:v>9.5304200000000006E-2</c:v>
                </c:pt>
                <c:pt idx="24714">
                  <c:v>9.96832E-2</c:v>
                </c:pt>
                <c:pt idx="24715">
                  <c:v>0.103995</c:v>
                </c:pt>
                <c:pt idx="24716">
                  <c:v>0.108238</c:v>
                </c:pt>
                <c:pt idx="24717">
                  <c:v>0.112409</c:v>
                </c:pt>
                <c:pt idx="24718">
                  <c:v>0.116505</c:v>
                </c:pt>
                <c:pt idx="24719">
                  <c:v>0.12052400000000001</c:v>
                </c:pt>
                <c:pt idx="24720">
                  <c:v>0.12446</c:v>
                </c:pt>
                <c:pt idx="24721">
                  <c:v>0.12831000000000001</c:v>
                </c:pt>
                <c:pt idx="24722">
                  <c:v>0.13207199999999999</c:v>
                </c:pt>
                <c:pt idx="24723">
                  <c:v>0.135745</c:v>
                </c:pt>
                <c:pt idx="24724">
                  <c:v>0.139325</c:v>
                </c:pt>
                <c:pt idx="24725">
                  <c:v>0.14281099999999999</c:v>
                </c:pt>
                <c:pt idx="24726">
                  <c:v>0.146202</c:v>
                </c:pt>
                <c:pt idx="24727">
                  <c:v>0.14949399999999999</c:v>
                </c:pt>
                <c:pt idx="24728">
                  <c:v>0.15268699999999999</c:v>
                </c:pt>
                <c:pt idx="24729">
                  <c:v>0.155777</c:v>
                </c:pt>
                <c:pt idx="24730">
                  <c:v>0.15876399999999999</c:v>
                </c:pt>
                <c:pt idx="24731">
                  <c:v>0.16164600000000001</c:v>
                </c:pt>
                <c:pt idx="24732">
                  <c:v>0.16442000000000001</c:v>
                </c:pt>
                <c:pt idx="24733">
                  <c:v>0.16708500000000001</c:v>
                </c:pt>
                <c:pt idx="24734">
                  <c:v>0.16963900000000001</c:v>
                </c:pt>
                <c:pt idx="24735">
                  <c:v>0.17208100000000001</c:v>
                </c:pt>
                <c:pt idx="24736">
                  <c:v>0.17441000000000001</c:v>
                </c:pt>
                <c:pt idx="24737">
                  <c:v>0.176625</c:v>
                </c:pt>
                <c:pt idx="24738">
                  <c:v>0.178726</c:v>
                </c:pt>
                <c:pt idx="24739">
                  <c:v>0.18071000000000001</c:v>
                </c:pt>
                <c:pt idx="24740">
                  <c:v>0.18257899999999999</c:v>
                </c:pt>
                <c:pt idx="24741">
                  <c:v>0.18432999999999999</c:v>
                </c:pt>
                <c:pt idx="24742">
                  <c:v>0.18596399999999999</c:v>
                </c:pt>
                <c:pt idx="24743">
                  <c:v>0.18747900000000001</c:v>
                </c:pt>
                <c:pt idx="24744">
                  <c:v>0.18887599999999999</c:v>
                </c:pt>
                <c:pt idx="24745">
                  <c:v>0.19015299999999999</c:v>
                </c:pt>
                <c:pt idx="24746">
                  <c:v>0.19130900000000001</c:v>
                </c:pt>
                <c:pt idx="24747">
                  <c:v>0.19234399999999999</c:v>
                </c:pt>
                <c:pt idx="24748">
                  <c:v>0.19325700000000001</c:v>
                </c:pt>
                <c:pt idx="24749">
                  <c:v>0.194049</c:v>
                </c:pt>
                <c:pt idx="24750">
                  <c:v>0.19472100000000001</c:v>
                </c:pt>
                <c:pt idx="24751">
                  <c:v>0.195272</c:v>
                </c:pt>
                <c:pt idx="24752">
                  <c:v>0.19570399999999999</c:v>
                </c:pt>
                <c:pt idx="24753">
                  <c:v>0.196018</c:v>
                </c:pt>
                <c:pt idx="24754">
                  <c:v>0.196214</c:v>
                </c:pt>
                <c:pt idx="24755">
                  <c:v>0.196293</c:v>
                </c:pt>
                <c:pt idx="24756">
                  <c:v>0.19625600000000001</c:v>
                </c:pt>
                <c:pt idx="24757">
                  <c:v>0.196104</c:v>
                </c:pt>
                <c:pt idx="24758">
                  <c:v>0.19583800000000001</c:v>
                </c:pt>
                <c:pt idx="24759">
                  <c:v>0.19545899999999999</c:v>
                </c:pt>
                <c:pt idx="24760">
                  <c:v>0.194968</c:v>
                </c:pt>
                <c:pt idx="24761">
                  <c:v>0.19436400000000001</c:v>
                </c:pt>
                <c:pt idx="24762">
                  <c:v>0.19364799999999999</c:v>
                </c:pt>
                <c:pt idx="24763">
                  <c:v>0.19281999999999999</c:v>
                </c:pt>
                <c:pt idx="24764">
                  <c:v>0.191884</c:v>
                </c:pt>
                <c:pt idx="24765">
                  <c:v>0.19084100000000001</c:v>
                </c:pt>
                <c:pt idx="24766">
                  <c:v>0.189692</c:v>
                </c:pt>
                <c:pt idx="24767">
                  <c:v>0.188441</c:v>
                </c:pt>
                <c:pt idx="24768">
                  <c:v>0.18709000000000001</c:v>
                </c:pt>
                <c:pt idx="24769">
                  <c:v>0.185639</c:v>
                </c:pt>
                <c:pt idx="24770">
                  <c:v>0.18409</c:v>
                </c:pt>
                <c:pt idx="24771">
                  <c:v>0.182445</c:v>
                </c:pt>
                <c:pt idx="24772">
                  <c:v>0.180704</c:v>
                </c:pt>
                <c:pt idx="24773">
                  <c:v>0.178873</c:v>
                </c:pt>
                <c:pt idx="24774">
                  <c:v>0.176953</c:v>
                </c:pt>
                <c:pt idx="24775">
                  <c:v>0.17494699999999999</c:v>
                </c:pt>
                <c:pt idx="24776">
                  <c:v>0.17285900000000001</c:v>
                </c:pt>
                <c:pt idx="24777">
                  <c:v>0.17069000000000001</c:v>
                </c:pt>
                <c:pt idx="24778">
                  <c:v>0.16844200000000001</c:v>
                </c:pt>
                <c:pt idx="24779">
                  <c:v>0.16611699999999999</c:v>
                </c:pt>
                <c:pt idx="24780">
                  <c:v>0.163717</c:v>
                </c:pt>
                <c:pt idx="24781">
                  <c:v>0.161243</c:v>
                </c:pt>
                <c:pt idx="24782">
                  <c:v>0.15869900000000001</c:v>
                </c:pt>
                <c:pt idx="24783">
                  <c:v>0.156087</c:v>
                </c:pt>
                <c:pt idx="24784">
                  <c:v>0.15340999999999999</c:v>
                </c:pt>
                <c:pt idx="24785">
                  <c:v>0.150668</c:v>
                </c:pt>
                <c:pt idx="24786">
                  <c:v>0.147866</c:v>
                </c:pt>
                <c:pt idx="24787">
                  <c:v>0.145006</c:v>
                </c:pt>
                <c:pt idx="24788">
                  <c:v>0.142093</c:v>
                </c:pt>
                <c:pt idx="24789">
                  <c:v>0.139129</c:v>
                </c:pt>
                <c:pt idx="24790">
                  <c:v>0.13611699999999999</c:v>
                </c:pt>
                <c:pt idx="24791">
                  <c:v>0.13306000000000001</c:v>
                </c:pt>
                <c:pt idx="24792">
                  <c:v>0.12995999999999999</c:v>
                </c:pt>
                <c:pt idx="24793">
                  <c:v>0.12682199999999999</c:v>
                </c:pt>
                <c:pt idx="24794">
                  <c:v>0.12364799999999999</c:v>
                </c:pt>
                <c:pt idx="24795">
                  <c:v>0.12044199999999999</c:v>
                </c:pt>
                <c:pt idx="24796">
                  <c:v>0.11720700000000001</c:v>
                </c:pt>
                <c:pt idx="24797">
                  <c:v>0.113944</c:v>
                </c:pt>
                <c:pt idx="24798">
                  <c:v>0.11065800000000001</c:v>
                </c:pt>
                <c:pt idx="24799">
                  <c:v>0.107349</c:v>
                </c:pt>
                <c:pt idx="24800">
                  <c:v>0.10402</c:v>
                </c:pt>
                <c:pt idx="24801">
                  <c:v>0.100674</c:v>
                </c:pt>
                <c:pt idx="24802">
                  <c:v>9.7314100000000001E-2</c:v>
                </c:pt>
                <c:pt idx="24803">
                  <c:v>9.3941800000000006E-2</c:v>
                </c:pt>
                <c:pt idx="24804">
                  <c:v>9.0559799999999996E-2</c:v>
                </c:pt>
                <c:pt idx="24805">
                  <c:v>8.7171399999999996E-2</c:v>
                </c:pt>
                <c:pt idx="24806">
                  <c:v>8.3779900000000004E-2</c:v>
                </c:pt>
                <c:pt idx="24807">
                  <c:v>8.0388399999999999E-2</c:v>
                </c:pt>
                <c:pt idx="24808">
                  <c:v>7.6999999999999999E-2</c:v>
                </c:pt>
                <c:pt idx="24809">
                  <c:v>7.3617600000000005E-2</c:v>
                </c:pt>
                <c:pt idx="24810">
                  <c:v>7.0243899999999998E-2</c:v>
                </c:pt>
                <c:pt idx="24811">
                  <c:v>6.6881999999999997E-2</c:v>
                </c:pt>
                <c:pt idx="24812">
                  <c:v>6.3535300000000003E-2</c:v>
                </c:pt>
                <c:pt idx="24813">
                  <c:v>6.0205799999999997E-2</c:v>
                </c:pt>
                <c:pt idx="24814">
                  <c:v>5.6894E-2</c:v>
                </c:pt>
                <c:pt idx="24815">
                  <c:v>5.36014E-2</c:v>
                </c:pt>
                <c:pt idx="24816">
                  <c:v>5.03312E-2</c:v>
                </c:pt>
                <c:pt idx="24817">
                  <c:v>4.7087400000000001E-2</c:v>
                </c:pt>
                <c:pt idx="24818">
                  <c:v>4.38734E-2</c:v>
                </c:pt>
                <c:pt idx="24819">
                  <c:v>4.0692100000000002E-2</c:v>
                </c:pt>
                <c:pt idx="24820">
                  <c:v>3.7545799999999997E-2</c:v>
                </c:pt>
                <c:pt idx="24821">
                  <c:v>3.4436399999999999E-2</c:v>
                </c:pt>
                <c:pt idx="24822">
                  <c:v>3.1365900000000002E-2</c:v>
                </c:pt>
                <c:pt idx="24823">
                  <c:v>2.8336500000000001E-2</c:v>
                </c:pt>
                <c:pt idx="24824">
                  <c:v>2.53501E-2</c:v>
                </c:pt>
                <c:pt idx="24825">
                  <c:v>2.24087E-2</c:v>
                </c:pt>
                <c:pt idx="24826">
                  <c:v>1.9514500000000001E-2</c:v>
                </c:pt>
                <c:pt idx="24827">
                  <c:v>1.6670000000000001E-2</c:v>
                </c:pt>
                <c:pt idx="24828">
                  <c:v>1.38779E-2</c:v>
                </c:pt>
                <c:pt idx="24829">
                  <c:v>1.1140600000000001E-2</c:v>
                </c:pt>
                <c:pt idx="24830" formatCode="0.00E+00">
                  <c:v>8.4595399999999998E-3</c:v>
                </c:pt>
                <c:pt idx="24831" formatCode="0.00E+00">
                  <c:v>5.8363E-3</c:v>
                </c:pt>
                <c:pt idx="24832" formatCode="0.00E+00">
                  <c:v>3.2726600000000002E-3</c:v>
                </c:pt>
                <c:pt idx="24833" formatCode="0.00E+00">
                  <c:v>7.7015000000000004E-4</c:v>
                </c:pt>
                <c:pt idx="24834" formatCode="0.00E+00">
                  <c:v>-1.66997E-3</c:v>
                </c:pt>
                <c:pt idx="24835" formatCode="0.00E+00">
                  <c:v>-4.0459399999999996E-3</c:v>
                </c:pt>
                <c:pt idx="24836" formatCode="0.00E+00">
                  <c:v>-6.35565E-3</c:v>
                </c:pt>
                <c:pt idx="24837" formatCode="0.00E+00">
                  <c:v>-8.5976999999999998E-3</c:v>
                </c:pt>
                <c:pt idx="24838">
                  <c:v>-1.07714E-2</c:v>
                </c:pt>
                <c:pt idx="24839">
                  <c:v>-1.28757E-2</c:v>
                </c:pt>
                <c:pt idx="24840">
                  <c:v>-1.4909199999999999E-2</c:v>
                </c:pt>
                <c:pt idx="24841">
                  <c:v>-1.68705E-2</c:v>
                </c:pt>
                <c:pt idx="24842">
                  <c:v>-1.8758500000000001E-2</c:v>
                </c:pt>
                <c:pt idx="24843">
                  <c:v>-2.0571699999999998E-2</c:v>
                </c:pt>
                <c:pt idx="24844">
                  <c:v>-2.2309200000000001E-2</c:v>
                </c:pt>
                <c:pt idx="24845">
                  <c:v>-2.39708E-2</c:v>
                </c:pt>
                <c:pt idx="24846">
                  <c:v>-2.5556100000000002E-2</c:v>
                </c:pt>
                <c:pt idx="24847">
                  <c:v>-2.70636E-2</c:v>
                </c:pt>
                <c:pt idx="24848">
                  <c:v>-2.8491900000000001E-2</c:v>
                </c:pt>
                <c:pt idx="24849">
                  <c:v>-2.9839999999999998E-2</c:v>
                </c:pt>
                <c:pt idx="24850">
                  <c:v>-3.1107200000000002E-2</c:v>
                </c:pt>
                <c:pt idx="24851">
                  <c:v>-3.2292300000000003E-2</c:v>
                </c:pt>
                <c:pt idx="24852">
                  <c:v>-3.3394399999999998E-2</c:v>
                </c:pt>
                <c:pt idx="24853">
                  <c:v>-3.4413100000000002E-2</c:v>
                </c:pt>
                <c:pt idx="24854">
                  <c:v>-3.5348900000000003E-2</c:v>
                </c:pt>
                <c:pt idx="24855">
                  <c:v>-3.6202100000000001E-2</c:v>
                </c:pt>
                <c:pt idx="24856">
                  <c:v>-3.6972100000000001E-2</c:v>
                </c:pt>
                <c:pt idx="24857">
                  <c:v>-3.7658400000000002E-2</c:v>
                </c:pt>
                <c:pt idx="24858">
                  <c:v>-3.8261000000000003E-2</c:v>
                </c:pt>
                <c:pt idx="24859">
                  <c:v>-3.8780000000000002E-2</c:v>
                </c:pt>
                <c:pt idx="24860">
                  <c:v>-3.9215100000000003E-2</c:v>
                </c:pt>
                <c:pt idx="24861">
                  <c:v>-3.9565400000000001E-2</c:v>
                </c:pt>
                <c:pt idx="24862">
                  <c:v>-3.9830999999999998E-2</c:v>
                </c:pt>
                <c:pt idx="24863">
                  <c:v>-4.0012100000000002E-2</c:v>
                </c:pt>
                <c:pt idx="24864">
                  <c:v>-4.0109300000000001E-2</c:v>
                </c:pt>
                <c:pt idx="24865">
                  <c:v>-4.0122699999999997E-2</c:v>
                </c:pt>
                <c:pt idx="24866">
                  <c:v>-4.0052400000000002E-2</c:v>
                </c:pt>
                <c:pt idx="24867">
                  <c:v>-3.9898400000000001E-2</c:v>
                </c:pt>
                <c:pt idx="24868">
                  <c:v>-3.9661399999999999E-2</c:v>
                </c:pt>
                <c:pt idx="24869">
                  <c:v>-3.9342200000000001E-2</c:v>
                </c:pt>
                <c:pt idx="24870">
                  <c:v>-3.8941000000000003E-2</c:v>
                </c:pt>
                <c:pt idx="24871">
                  <c:v>-3.8457699999999997E-2</c:v>
                </c:pt>
                <c:pt idx="24872">
                  <c:v>-3.7892200000000001E-2</c:v>
                </c:pt>
                <c:pt idx="24873">
                  <c:v>-3.7245800000000003E-2</c:v>
                </c:pt>
                <c:pt idx="24874">
                  <c:v>-3.6519999999999997E-2</c:v>
                </c:pt>
                <c:pt idx="24875">
                  <c:v>-3.5715700000000003E-2</c:v>
                </c:pt>
                <c:pt idx="24876">
                  <c:v>-3.4833900000000001E-2</c:v>
                </c:pt>
                <c:pt idx="24877">
                  <c:v>-3.3875700000000002E-2</c:v>
                </c:pt>
                <c:pt idx="24878">
                  <c:v>-3.28419E-2</c:v>
                </c:pt>
                <c:pt idx="24879">
                  <c:v>-3.1733600000000001E-2</c:v>
                </c:pt>
                <c:pt idx="24880">
                  <c:v>-3.0551200000000001E-2</c:v>
                </c:pt>
                <c:pt idx="24881">
                  <c:v>-2.92952E-2</c:v>
                </c:pt>
                <c:pt idx="24882">
                  <c:v>-2.79662E-2</c:v>
                </c:pt>
                <c:pt idx="24883">
                  <c:v>-2.65648E-2</c:v>
                </c:pt>
                <c:pt idx="24884">
                  <c:v>-2.5092E-2</c:v>
                </c:pt>
                <c:pt idx="24885">
                  <c:v>-2.3548800000000002E-2</c:v>
                </c:pt>
                <c:pt idx="24886">
                  <c:v>-2.19367E-2</c:v>
                </c:pt>
                <c:pt idx="24887">
                  <c:v>-2.0257399999999998E-2</c:v>
                </c:pt>
                <c:pt idx="24888">
                  <c:v>-1.8512399999999998E-2</c:v>
                </c:pt>
                <c:pt idx="24889">
                  <c:v>-1.6703099999999999E-2</c:v>
                </c:pt>
                <c:pt idx="24890">
                  <c:v>-1.4830899999999999E-2</c:v>
                </c:pt>
                <c:pt idx="24891">
                  <c:v>-1.2896700000000001E-2</c:v>
                </c:pt>
                <c:pt idx="24892">
                  <c:v>-1.09014E-2</c:v>
                </c:pt>
                <c:pt idx="24893" formatCode="0.00E+00">
                  <c:v>-8.8461000000000008E-3</c:v>
                </c:pt>
                <c:pt idx="24894" formatCode="0.00E+00">
                  <c:v>-6.7326699999999996E-3</c:v>
                </c:pt>
                <c:pt idx="24895" formatCode="0.00E+00">
                  <c:v>-4.5630200000000001E-3</c:v>
                </c:pt>
                <c:pt idx="24896" formatCode="0.00E+00">
                  <c:v>-2.3392E-3</c:v>
                </c:pt>
                <c:pt idx="24897" formatCode="0.00E+00">
                  <c:v>-6.2671599999999998E-5</c:v>
                </c:pt>
                <c:pt idx="24898" formatCode="0.00E+00">
                  <c:v>2.2659400000000001E-3</c:v>
                </c:pt>
                <c:pt idx="24899" formatCode="0.00E+00">
                  <c:v>4.6456900000000001E-3</c:v>
                </c:pt>
                <c:pt idx="24900" formatCode="0.00E+00">
                  <c:v>7.0745499999999998E-3</c:v>
                </c:pt>
                <c:pt idx="24901" formatCode="0.00E+00">
                  <c:v>9.5506600000000007E-3</c:v>
                </c:pt>
                <c:pt idx="24902">
                  <c:v>1.20727E-2</c:v>
                </c:pt>
                <c:pt idx="24903">
                  <c:v>1.46388E-2</c:v>
                </c:pt>
                <c:pt idx="24904">
                  <c:v>1.7246399999999999E-2</c:v>
                </c:pt>
                <c:pt idx="24905">
                  <c:v>1.98938E-2</c:v>
                </c:pt>
                <c:pt idx="24906">
                  <c:v>2.25799E-2</c:v>
                </c:pt>
                <c:pt idx="24907">
                  <c:v>2.5302600000000001E-2</c:v>
                </c:pt>
                <c:pt idx="24908">
                  <c:v>2.8059400000000002E-2</c:v>
                </c:pt>
                <c:pt idx="24909">
                  <c:v>3.08475E-2</c:v>
                </c:pt>
                <c:pt idx="24910">
                  <c:v>3.3665E-2</c:v>
                </c:pt>
                <c:pt idx="24911">
                  <c:v>3.6510300000000002E-2</c:v>
                </c:pt>
                <c:pt idx="24912">
                  <c:v>3.9382599999999997E-2</c:v>
                </c:pt>
                <c:pt idx="24913">
                  <c:v>4.2280199999999997E-2</c:v>
                </c:pt>
                <c:pt idx="24914">
                  <c:v>4.52013E-2</c:v>
                </c:pt>
                <c:pt idx="24915">
                  <c:v>4.8143699999999998E-2</c:v>
                </c:pt>
                <c:pt idx="24916">
                  <c:v>5.1105699999999997E-2</c:v>
                </c:pt>
                <c:pt idx="24917">
                  <c:v>5.4085399999999999E-2</c:v>
                </c:pt>
                <c:pt idx="24918">
                  <c:v>5.7081199999999999E-2</c:v>
                </c:pt>
                <c:pt idx="24919">
                  <c:v>6.0091499999999999E-2</c:v>
                </c:pt>
                <c:pt idx="24920">
                  <c:v>6.3114799999999999E-2</c:v>
                </c:pt>
                <c:pt idx="24921">
                  <c:v>6.6149100000000002E-2</c:v>
                </c:pt>
                <c:pt idx="24922">
                  <c:v>6.9192400000000001E-2</c:v>
                </c:pt>
                <c:pt idx="24923">
                  <c:v>7.2242100000000004E-2</c:v>
                </c:pt>
                <c:pt idx="24924">
                  <c:v>7.5295600000000004E-2</c:v>
                </c:pt>
                <c:pt idx="24925">
                  <c:v>7.8350400000000001E-2</c:v>
                </c:pt>
                <c:pt idx="24926">
                  <c:v>8.1404199999999996E-2</c:v>
                </c:pt>
                <c:pt idx="24927">
                  <c:v>8.4454799999999997E-2</c:v>
                </c:pt>
                <c:pt idx="24928">
                  <c:v>8.75002E-2</c:v>
                </c:pt>
                <c:pt idx="24929">
                  <c:v>9.0538300000000002E-2</c:v>
                </c:pt>
                <c:pt idx="24930">
                  <c:v>9.3567200000000003E-2</c:v>
                </c:pt>
                <c:pt idx="24931">
                  <c:v>9.6584400000000001E-2</c:v>
                </c:pt>
                <c:pt idx="24932">
                  <c:v>9.9587800000000004E-2</c:v>
                </c:pt>
                <c:pt idx="24933">
                  <c:v>0.102576</c:v>
                </c:pt>
                <c:pt idx="24934">
                  <c:v>0.105545</c:v>
                </c:pt>
                <c:pt idx="24935">
                  <c:v>0.10849499999999999</c:v>
                </c:pt>
                <c:pt idx="24936">
                  <c:v>0.11142100000000001</c:v>
                </c:pt>
                <c:pt idx="24937">
                  <c:v>0.114324</c:v>
                </c:pt>
                <c:pt idx="24938">
                  <c:v>0.117201</c:v>
                </c:pt>
                <c:pt idx="24939">
                  <c:v>0.120049</c:v>
                </c:pt>
                <c:pt idx="24940">
                  <c:v>0.122866</c:v>
                </c:pt>
                <c:pt idx="24941">
                  <c:v>0.12565000000000001</c:v>
                </c:pt>
                <c:pt idx="24942">
                  <c:v>0.12840099999999999</c:v>
                </c:pt>
                <c:pt idx="24943">
                  <c:v>0.13111500000000001</c:v>
                </c:pt>
                <c:pt idx="24944">
                  <c:v>0.13379099999999999</c:v>
                </c:pt>
                <c:pt idx="24945">
                  <c:v>0.13642799999999999</c:v>
                </c:pt>
                <c:pt idx="24946">
                  <c:v>0.13902200000000001</c:v>
                </c:pt>
                <c:pt idx="24947">
                  <c:v>0.141573</c:v>
                </c:pt>
                <c:pt idx="24948">
                  <c:v>0.14407800000000001</c:v>
                </c:pt>
                <c:pt idx="24949">
                  <c:v>0.146537</c:v>
                </c:pt>
                <c:pt idx="24950">
                  <c:v>0.148946</c:v>
                </c:pt>
                <c:pt idx="24951">
                  <c:v>0.15130299999999999</c:v>
                </c:pt>
                <c:pt idx="24952">
                  <c:v>0.15360699999999999</c:v>
                </c:pt>
                <c:pt idx="24953">
                  <c:v>0.155857</c:v>
                </c:pt>
                <c:pt idx="24954">
                  <c:v>0.15805</c:v>
                </c:pt>
                <c:pt idx="24955">
                  <c:v>0.16018499999999999</c:v>
                </c:pt>
                <c:pt idx="24956">
                  <c:v>0.16225999999999999</c:v>
                </c:pt>
                <c:pt idx="24957">
                  <c:v>0.164273</c:v>
                </c:pt>
                <c:pt idx="24958">
                  <c:v>0.16622300000000001</c:v>
                </c:pt>
                <c:pt idx="24959">
                  <c:v>0.16810900000000001</c:v>
                </c:pt>
                <c:pt idx="24960">
                  <c:v>0.169929</c:v>
                </c:pt>
                <c:pt idx="24961">
                  <c:v>0.17168</c:v>
                </c:pt>
                <c:pt idx="24962">
                  <c:v>0.17336199999999999</c:v>
                </c:pt>
                <c:pt idx="24963">
                  <c:v>0.17497399999999999</c:v>
                </c:pt>
                <c:pt idx="24964">
                  <c:v>0.17651500000000001</c:v>
                </c:pt>
                <c:pt idx="24965">
                  <c:v>0.177981</c:v>
                </c:pt>
                <c:pt idx="24966">
                  <c:v>0.179367</c:v>
                </c:pt>
                <c:pt idx="24967">
                  <c:v>0.180672</c:v>
                </c:pt>
                <c:pt idx="24968">
                  <c:v>0.18190100000000001</c:v>
                </c:pt>
                <c:pt idx="24969">
                  <c:v>0.18305399999999999</c:v>
                </c:pt>
                <c:pt idx="24970">
                  <c:v>0.18413199999999999</c:v>
                </c:pt>
                <c:pt idx="24971">
                  <c:v>0.18513299999999999</c:v>
                </c:pt>
                <c:pt idx="24972">
                  <c:v>0.186055</c:v>
                </c:pt>
                <c:pt idx="24973">
                  <c:v>0.18689800000000001</c:v>
                </c:pt>
                <c:pt idx="24974">
                  <c:v>0.187662</c:v>
                </c:pt>
                <c:pt idx="24975">
                  <c:v>0.18834500000000001</c:v>
                </c:pt>
                <c:pt idx="24976">
                  <c:v>0.188946</c:v>
                </c:pt>
                <c:pt idx="24977">
                  <c:v>0.18946399999999999</c:v>
                </c:pt>
                <c:pt idx="24978">
                  <c:v>0.18990000000000001</c:v>
                </c:pt>
                <c:pt idx="24979">
                  <c:v>0.190249</c:v>
                </c:pt>
                <c:pt idx="24980">
                  <c:v>0.19051100000000001</c:v>
                </c:pt>
                <c:pt idx="24981">
                  <c:v>0.19068499999999999</c:v>
                </c:pt>
                <c:pt idx="24982">
                  <c:v>0.19077</c:v>
                </c:pt>
                <c:pt idx="24983">
                  <c:v>0.19076599999999999</c:v>
                </c:pt>
                <c:pt idx="24984">
                  <c:v>0.19067200000000001</c:v>
                </c:pt>
                <c:pt idx="24985">
                  <c:v>0.19048699999999999</c:v>
                </c:pt>
                <c:pt idx="24986">
                  <c:v>0.19021299999999999</c:v>
                </c:pt>
                <c:pt idx="24987">
                  <c:v>0.18985099999999999</c:v>
                </c:pt>
                <c:pt idx="24988">
                  <c:v>0.18940499999999999</c:v>
                </c:pt>
                <c:pt idx="24989">
                  <c:v>0.18887399999999999</c:v>
                </c:pt>
                <c:pt idx="24990">
                  <c:v>0.188254</c:v>
                </c:pt>
                <c:pt idx="24991">
                  <c:v>0.18754399999999999</c:v>
                </c:pt>
                <c:pt idx="24992">
                  <c:v>0.18674099999999999</c:v>
                </c:pt>
                <c:pt idx="24993">
                  <c:v>0.18584600000000001</c:v>
                </c:pt>
                <c:pt idx="24994">
                  <c:v>0.184861</c:v>
                </c:pt>
                <c:pt idx="24995">
                  <c:v>0.18378700000000001</c:v>
                </c:pt>
                <c:pt idx="24996">
                  <c:v>0.18262999999999999</c:v>
                </c:pt>
                <c:pt idx="24997">
                  <c:v>0.181394</c:v>
                </c:pt>
                <c:pt idx="24998">
                  <c:v>0.18008299999999999</c:v>
                </c:pt>
                <c:pt idx="24999">
                  <c:v>0.17869499999999999</c:v>
                </c:pt>
                <c:pt idx="25000">
                  <c:v>0.177227</c:v>
                </c:pt>
                <c:pt idx="25001">
                  <c:v>0.175679</c:v>
                </c:pt>
                <c:pt idx="25002">
                  <c:v>0.17405599999999999</c:v>
                </c:pt>
                <c:pt idx="25003">
                  <c:v>0.17236000000000001</c:v>
                </c:pt>
                <c:pt idx="25004">
                  <c:v>0.17059099999999999</c:v>
                </c:pt>
                <c:pt idx="25005">
                  <c:v>0.16874700000000001</c:v>
                </c:pt>
                <c:pt idx="25006">
                  <c:v>0.16683100000000001</c:v>
                </c:pt>
                <c:pt idx="25007">
                  <c:v>0.16484799999999999</c:v>
                </c:pt>
                <c:pt idx="25008">
                  <c:v>0.162799</c:v>
                </c:pt>
                <c:pt idx="25009">
                  <c:v>0.160687</c:v>
                </c:pt>
                <c:pt idx="25010">
                  <c:v>0.15851599999999999</c:v>
                </c:pt>
                <c:pt idx="25011">
                  <c:v>0.15628700000000001</c:v>
                </c:pt>
                <c:pt idx="25012">
                  <c:v>0.154005</c:v>
                </c:pt>
                <c:pt idx="25013">
                  <c:v>0.151672</c:v>
                </c:pt>
                <c:pt idx="25014">
                  <c:v>0.149288</c:v>
                </c:pt>
                <c:pt idx="25015">
                  <c:v>0.14685200000000001</c:v>
                </c:pt>
                <c:pt idx="25016">
                  <c:v>0.14436599999999999</c:v>
                </c:pt>
                <c:pt idx="25017">
                  <c:v>0.14183200000000001</c:v>
                </c:pt>
                <c:pt idx="25018">
                  <c:v>0.13925499999999999</c:v>
                </c:pt>
                <c:pt idx="25019">
                  <c:v>0.13663800000000001</c:v>
                </c:pt>
                <c:pt idx="25020">
                  <c:v>0.13398199999999999</c:v>
                </c:pt>
                <c:pt idx="25021">
                  <c:v>0.13128600000000001</c:v>
                </c:pt>
                <c:pt idx="25022">
                  <c:v>0.128553</c:v>
                </c:pt>
                <c:pt idx="25023">
                  <c:v>0.12578700000000001</c:v>
                </c:pt>
                <c:pt idx="25024">
                  <c:v>0.122989</c:v>
                </c:pt>
                <c:pt idx="25025">
                  <c:v>0.12016</c:v>
                </c:pt>
                <c:pt idx="25026">
                  <c:v>0.117298</c:v>
                </c:pt>
                <c:pt idx="25027">
                  <c:v>0.11440400000000001</c:v>
                </c:pt>
                <c:pt idx="25028">
                  <c:v>0.11147899999999999</c:v>
                </c:pt>
                <c:pt idx="25029">
                  <c:v>0.10852100000000001</c:v>
                </c:pt>
                <c:pt idx="25030">
                  <c:v>0.10553700000000001</c:v>
                </c:pt>
                <c:pt idx="25031">
                  <c:v>0.102533</c:v>
                </c:pt>
                <c:pt idx="25032">
                  <c:v>9.9512299999999998E-2</c:v>
                </c:pt>
                <c:pt idx="25033">
                  <c:v>9.6476900000000004E-2</c:v>
                </c:pt>
                <c:pt idx="25034">
                  <c:v>9.34281E-2</c:v>
                </c:pt>
                <c:pt idx="25035">
                  <c:v>9.0370599999999995E-2</c:v>
                </c:pt>
                <c:pt idx="25036">
                  <c:v>8.7310499999999999E-2</c:v>
                </c:pt>
                <c:pt idx="25037">
                  <c:v>8.4251300000000001E-2</c:v>
                </c:pt>
                <c:pt idx="25038">
                  <c:v>8.11949E-2</c:v>
                </c:pt>
                <c:pt idx="25039">
                  <c:v>7.8142400000000001E-2</c:v>
                </c:pt>
                <c:pt idx="25040">
                  <c:v>7.5095899999999993E-2</c:v>
                </c:pt>
                <c:pt idx="25041">
                  <c:v>7.2058399999999995E-2</c:v>
                </c:pt>
                <c:pt idx="25042">
                  <c:v>6.9032700000000002E-2</c:v>
                </c:pt>
                <c:pt idx="25043">
                  <c:v>6.6021200000000002E-2</c:v>
                </c:pt>
                <c:pt idx="25044">
                  <c:v>6.3027100000000003E-2</c:v>
                </c:pt>
                <c:pt idx="25045">
                  <c:v>6.0055600000000001E-2</c:v>
                </c:pt>
                <c:pt idx="25046">
                  <c:v>5.7110599999999997E-2</c:v>
                </c:pt>
                <c:pt idx="25047">
                  <c:v>5.4193600000000001E-2</c:v>
                </c:pt>
                <c:pt idx="25048">
                  <c:v>5.1306200000000003E-2</c:v>
                </c:pt>
                <c:pt idx="25049">
                  <c:v>4.8453400000000001E-2</c:v>
                </c:pt>
                <c:pt idx="25050">
                  <c:v>4.5641000000000001E-2</c:v>
                </c:pt>
                <c:pt idx="25051">
                  <c:v>4.2871899999999998E-2</c:v>
                </c:pt>
                <c:pt idx="25052">
                  <c:v>4.01445E-2</c:v>
                </c:pt>
                <c:pt idx="25053">
                  <c:v>3.7456299999999998E-2</c:v>
                </c:pt>
                <c:pt idx="25054">
                  <c:v>3.48078E-2</c:v>
                </c:pt>
                <c:pt idx="25055">
                  <c:v>3.2203500000000003E-2</c:v>
                </c:pt>
                <c:pt idx="25056">
                  <c:v>2.96482E-2</c:v>
                </c:pt>
                <c:pt idx="25057">
                  <c:v>2.7142599999999999E-2</c:v>
                </c:pt>
                <c:pt idx="25058">
                  <c:v>2.4686099999999999E-2</c:v>
                </c:pt>
                <c:pt idx="25059">
                  <c:v>2.22814E-2</c:v>
                </c:pt>
                <c:pt idx="25060">
                  <c:v>1.9933699999999999E-2</c:v>
                </c:pt>
                <c:pt idx="25061">
                  <c:v>1.76475E-2</c:v>
                </c:pt>
                <c:pt idx="25062">
                  <c:v>1.54255E-2</c:v>
                </c:pt>
                <c:pt idx="25063">
                  <c:v>1.3271099999999999E-2</c:v>
                </c:pt>
                <c:pt idx="25064">
                  <c:v>1.11898E-2</c:v>
                </c:pt>
                <c:pt idx="25065" formatCode="0.00E+00">
                  <c:v>9.1831800000000009E-3</c:v>
                </c:pt>
                <c:pt idx="25066" formatCode="0.00E+00">
                  <c:v>7.2461000000000001E-3</c:v>
                </c:pt>
                <c:pt idx="25067" formatCode="0.00E+00">
                  <c:v>5.3747100000000004E-3</c:v>
                </c:pt>
                <c:pt idx="25068" formatCode="0.00E+00">
                  <c:v>3.5725100000000001E-3</c:v>
                </c:pt>
                <c:pt idx="25069" formatCode="0.00E+00">
                  <c:v>1.84661E-3</c:v>
                </c:pt>
                <c:pt idx="25070" formatCode="0.00E+00">
                  <c:v>2.0129800000000001E-4</c:v>
                </c:pt>
                <c:pt idx="25071" formatCode="0.00E+00">
                  <c:v>-1.3630300000000001E-3</c:v>
                </c:pt>
                <c:pt idx="25072" formatCode="0.00E+00">
                  <c:v>-2.84739E-3</c:v>
                </c:pt>
                <c:pt idx="25073" formatCode="0.00E+00">
                  <c:v>-4.2530099999999998E-3</c:v>
                </c:pt>
                <c:pt idx="25074" formatCode="0.00E+00">
                  <c:v>-5.57998E-3</c:v>
                </c:pt>
                <c:pt idx="25075" formatCode="0.00E+00">
                  <c:v>-6.8252299999999998E-3</c:v>
                </c:pt>
                <c:pt idx="25076" formatCode="0.00E+00">
                  <c:v>-7.9857499999999998E-3</c:v>
                </c:pt>
                <c:pt idx="25077" formatCode="0.00E+00">
                  <c:v>-9.0632500000000001E-3</c:v>
                </c:pt>
                <c:pt idx="25078">
                  <c:v>-1.00619E-2</c:v>
                </c:pt>
                <c:pt idx="25079">
                  <c:v>-1.0983E-2</c:v>
                </c:pt>
                <c:pt idx="25080">
                  <c:v>-1.1824299999999999E-2</c:v>
                </c:pt>
                <c:pt idx="25081">
                  <c:v>-1.2584400000000001E-2</c:v>
                </c:pt>
                <c:pt idx="25082">
                  <c:v>-1.32645E-2</c:v>
                </c:pt>
                <c:pt idx="25083">
                  <c:v>-1.38656E-2</c:v>
                </c:pt>
                <c:pt idx="25084">
                  <c:v>-1.43865E-2</c:v>
                </c:pt>
                <c:pt idx="25085">
                  <c:v>-1.48252E-2</c:v>
                </c:pt>
                <c:pt idx="25086">
                  <c:v>-1.5182599999999999E-2</c:v>
                </c:pt>
                <c:pt idx="25087">
                  <c:v>-1.54634E-2</c:v>
                </c:pt>
                <c:pt idx="25088">
                  <c:v>-1.5670900000000001E-2</c:v>
                </c:pt>
                <c:pt idx="25089">
                  <c:v>-1.5805E-2</c:v>
                </c:pt>
                <c:pt idx="25090">
                  <c:v>-1.5864199999999998E-2</c:v>
                </c:pt>
                <c:pt idx="25091">
                  <c:v>-1.58493E-2</c:v>
                </c:pt>
                <c:pt idx="25092">
                  <c:v>-1.5761899999999999E-2</c:v>
                </c:pt>
                <c:pt idx="25093">
                  <c:v>-1.56017E-2</c:v>
                </c:pt>
                <c:pt idx="25094">
                  <c:v>-1.5368700000000001E-2</c:v>
                </c:pt>
                <c:pt idx="25095">
                  <c:v>-1.5067199999999999E-2</c:v>
                </c:pt>
                <c:pt idx="25096">
                  <c:v>-1.47057E-2</c:v>
                </c:pt>
                <c:pt idx="25097">
                  <c:v>-1.42907E-2</c:v>
                </c:pt>
                <c:pt idx="25098">
                  <c:v>-1.38213E-2</c:v>
                </c:pt>
                <c:pt idx="25099">
                  <c:v>-1.3294500000000001E-2</c:v>
                </c:pt>
                <c:pt idx="25100">
                  <c:v>-1.2709099999999999E-2</c:v>
                </c:pt>
                <c:pt idx="25101">
                  <c:v>-1.20666E-2</c:v>
                </c:pt>
                <c:pt idx="25102">
                  <c:v>-1.1371900000000001E-2</c:v>
                </c:pt>
                <c:pt idx="25103">
                  <c:v>-1.06307E-2</c:v>
                </c:pt>
                <c:pt idx="25104" formatCode="0.00E+00">
                  <c:v>-9.8414399999999999E-3</c:v>
                </c:pt>
                <c:pt idx="25105" formatCode="0.00E+00">
                  <c:v>-8.9980500000000005E-3</c:v>
                </c:pt>
                <c:pt idx="25106" formatCode="0.00E+00">
                  <c:v>-8.0995900000000003E-3</c:v>
                </c:pt>
                <c:pt idx="25107" formatCode="0.00E+00">
                  <c:v>-7.15134E-3</c:v>
                </c:pt>
                <c:pt idx="25108" formatCode="0.00E+00">
                  <c:v>-6.1599799999999998E-3</c:v>
                </c:pt>
                <c:pt idx="25109" formatCode="0.00E+00">
                  <c:v>-5.1297699999999996E-3</c:v>
                </c:pt>
                <c:pt idx="25110" formatCode="0.00E+00">
                  <c:v>-4.0626600000000001E-3</c:v>
                </c:pt>
                <c:pt idx="25111" formatCode="0.00E+00">
                  <c:v>-2.9605500000000002E-3</c:v>
                </c:pt>
                <c:pt idx="25112" formatCode="0.00E+00">
                  <c:v>-1.82321E-3</c:v>
                </c:pt>
                <c:pt idx="25113" formatCode="0.00E+00">
                  <c:v>-6.4669900000000004E-4</c:v>
                </c:pt>
                <c:pt idx="25114" formatCode="0.00E+00">
                  <c:v>5.7054299999999996E-4</c:v>
                </c:pt>
                <c:pt idx="25115" formatCode="0.00E+00">
                  <c:v>1.82117E-3</c:v>
                </c:pt>
                <c:pt idx="25116" formatCode="0.00E+00">
                  <c:v>3.0939399999999999E-3</c:v>
                </c:pt>
                <c:pt idx="25117" formatCode="0.00E+00">
                  <c:v>4.3833300000000004E-3</c:v>
                </c:pt>
                <c:pt idx="25118" formatCode="0.00E+00">
                  <c:v>5.68791E-3</c:v>
                </c:pt>
                <c:pt idx="25119" formatCode="0.00E+00">
                  <c:v>7.0040199999999997E-3</c:v>
                </c:pt>
                <c:pt idx="25120" formatCode="0.00E+00">
                  <c:v>8.3266699999999996E-3</c:v>
                </c:pt>
                <c:pt idx="25121" formatCode="0.00E+00">
                  <c:v>9.6536999999999994E-3</c:v>
                </c:pt>
                <c:pt idx="25122">
                  <c:v>1.0987E-2</c:v>
                </c:pt>
                <c:pt idx="25123">
                  <c:v>1.23286E-2</c:v>
                </c:pt>
                <c:pt idx="25124">
                  <c:v>1.36761E-2</c:v>
                </c:pt>
                <c:pt idx="25125">
                  <c:v>1.5024900000000001E-2</c:v>
                </c:pt>
                <c:pt idx="25126">
                  <c:v>1.6369700000000001E-2</c:v>
                </c:pt>
                <c:pt idx="25127">
                  <c:v>1.77041E-2</c:v>
                </c:pt>
                <c:pt idx="25128">
                  <c:v>1.9020800000000001E-2</c:v>
                </c:pt>
                <c:pt idx="25129">
                  <c:v>2.0313500000000002E-2</c:v>
                </c:pt>
                <c:pt idx="25130">
                  <c:v>2.15774E-2</c:v>
                </c:pt>
                <c:pt idx="25131">
                  <c:v>2.2811700000000001E-2</c:v>
                </c:pt>
                <c:pt idx="25132">
                  <c:v>2.40194E-2</c:v>
                </c:pt>
                <c:pt idx="25133">
                  <c:v>2.52042E-2</c:v>
                </c:pt>
                <c:pt idx="25134">
                  <c:v>2.6366799999999999E-2</c:v>
                </c:pt>
                <c:pt idx="25135">
                  <c:v>2.7505700000000001E-2</c:v>
                </c:pt>
                <c:pt idx="25136">
                  <c:v>2.8620300000000001E-2</c:v>
                </c:pt>
                <c:pt idx="25137">
                  <c:v>2.9712499999999999E-2</c:v>
                </c:pt>
                <c:pt idx="25138">
                  <c:v>3.0782199999999999E-2</c:v>
                </c:pt>
                <c:pt idx="25139">
                  <c:v>3.1824199999999997E-2</c:v>
                </c:pt>
                <c:pt idx="25140">
                  <c:v>3.2829499999999998E-2</c:v>
                </c:pt>
                <c:pt idx="25141">
                  <c:v>3.3790800000000003E-2</c:v>
                </c:pt>
                <c:pt idx="25142">
                  <c:v>3.4704199999999998E-2</c:v>
                </c:pt>
                <c:pt idx="25143">
                  <c:v>3.55667E-2</c:v>
                </c:pt>
                <c:pt idx="25144">
                  <c:v>3.63763E-2</c:v>
                </c:pt>
                <c:pt idx="25145">
                  <c:v>3.7131900000000002E-2</c:v>
                </c:pt>
                <c:pt idx="25146">
                  <c:v>3.7832600000000001E-2</c:v>
                </c:pt>
                <c:pt idx="25147">
                  <c:v>3.8475799999999998E-2</c:v>
                </c:pt>
                <c:pt idx="25148">
                  <c:v>3.90584E-2</c:v>
                </c:pt>
                <c:pt idx="25149">
                  <c:v>3.9576699999999999E-2</c:v>
                </c:pt>
                <c:pt idx="25150">
                  <c:v>4.0027100000000003E-2</c:v>
                </c:pt>
                <c:pt idx="25151">
                  <c:v>4.0409500000000001E-2</c:v>
                </c:pt>
                <c:pt idx="25152">
                  <c:v>4.0727800000000002E-2</c:v>
                </c:pt>
                <c:pt idx="25153">
                  <c:v>4.0983400000000003E-2</c:v>
                </c:pt>
                <c:pt idx="25154">
                  <c:v>4.1171100000000002E-2</c:v>
                </c:pt>
                <c:pt idx="25155">
                  <c:v>4.1284300000000003E-2</c:v>
                </c:pt>
                <c:pt idx="25156">
                  <c:v>4.1323699999999998E-2</c:v>
                </c:pt>
                <c:pt idx="25157">
                  <c:v>4.1294900000000002E-2</c:v>
                </c:pt>
                <c:pt idx="25158">
                  <c:v>4.1200500000000001E-2</c:v>
                </c:pt>
                <c:pt idx="25159">
                  <c:v>4.10383E-2</c:v>
                </c:pt>
                <c:pt idx="25160">
                  <c:v>4.0805399999999999E-2</c:v>
                </c:pt>
                <c:pt idx="25161">
                  <c:v>4.0503299999999999E-2</c:v>
                </c:pt>
                <c:pt idx="25162">
                  <c:v>4.0136999999999999E-2</c:v>
                </c:pt>
                <c:pt idx="25163">
                  <c:v>3.9710700000000002E-2</c:v>
                </c:pt>
                <c:pt idx="25164">
                  <c:v>3.92266E-2</c:v>
                </c:pt>
                <c:pt idx="25165">
                  <c:v>3.8687899999999997E-2</c:v>
                </c:pt>
                <c:pt idx="25166">
                  <c:v>3.8102700000000003E-2</c:v>
                </c:pt>
                <c:pt idx="25167">
                  <c:v>3.7478200000000003E-2</c:v>
                </c:pt>
                <c:pt idx="25168">
                  <c:v>3.6812900000000003E-2</c:v>
                </c:pt>
                <c:pt idx="25169">
                  <c:v>3.6100300000000002E-2</c:v>
                </c:pt>
                <c:pt idx="25170">
                  <c:v>3.5334400000000002E-2</c:v>
                </c:pt>
                <c:pt idx="25171">
                  <c:v>3.4510399999999997E-2</c:v>
                </c:pt>
                <c:pt idx="25172">
                  <c:v>3.3627200000000003E-2</c:v>
                </c:pt>
                <c:pt idx="25173">
                  <c:v>3.2687099999999997E-2</c:v>
                </c:pt>
                <c:pt idx="25174">
                  <c:v>3.1691299999999999E-2</c:v>
                </c:pt>
                <c:pt idx="25175">
                  <c:v>3.0638599999999998E-2</c:v>
                </c:pt>
                <c:pt idx="25176">
                  <c:v>2.9527500000000002E-2</c:v>
                </c:pt>
                <c:pt idx="25177">
                  <c:v>2.8357899999999998E-2</c:v>
                </c:pt>
                <c:pt idx="25178">
                  <c:v>2.71331E-2</c:v>
                </c:pt>
                <c:pt idx="25179">
                  <c:v>2.58596E-2</c:v>
                </c:pt>
                <c:pt idx="25180">
                  <c:v>2.4544300000000002E-2</c:v>
                </c:pt>
                <c:pt idx="25181">
                  <c:v>2.31874E-2</c:v>
                </c:pt>
                <c:pt idx="25182">
                  <c:v>2.1785700000000002E-2</c:v>
                </c:pt>
                <c:pt idx="25183">
                  <c:v>2.03389E-2</c:v>
                </c:pt>
                <c:pt idx="25184">
                  <c:v>1.8852500000000001E-2</c:v>
                </c:pt>
                <c:pt idx="25185">
                  <c:v>1.7336000000000001E-2</c:v>
                </c:pt>
                <c:pt idx="25186">
                  <c:v>1.5798099999999999E-2</c:v>
                </c:pt>
                <c:pt idx="25187">
                  <c:v>1.4244400000000001E-2</c:v>
                </c:pt>
                <c:pt idx="25188">
                  <c:v>1.26783E-2</c:v>
                </c:pt>
                <c:pt idx="25189">
                  <c:v>1.11024E-2</c:v>
                </c:pt>
                <c:pt idx="25190" formatCode="0.00E+00">
                  <c:v>9.5180000000000004E-3</c:v>
                </c:pt>
                <c:pt idx="25191" formatCode="0.00E+00">
                  <c:v>7.9222100000000007E-3</c:v>
                </c:pt>
                <c:pt idx="25192" formatCode="0.00E+00">
                  <c:v>6.3121499999999999E-3</c:v>
                </c:pt>
                <c:pt idx="25193" formatCode="0.00E+00">
                  <c:v>4.6900300000000004E-3</c:v>
                </c:pt>
                <c:pt idx="25194" formatCode="0.00E+00">
                  <c:v>3.0608300000000001E-3</c:v>
                </c:pt>
                <c:pt idx="25195" formatCode="0.00E+00">
                  <c:v>1.4287200000000001E-3</c:v>
                </c:pt>
                <c:pt idx="25196" formatCode="0.00E+00">
                  <c:v>-2.0270999999999999E-4</c:v>
                </c:pt>
                <c:pt idx="25197" formatCode="0.00E+00">
                  <c:v>-1.8285199999999999E-3</c:v>
                </c:pt>
                <c:pt idx="25198" formatCode="0.00E+00">
                  <c:v>-3.4456000000000001E-3</c:v>
                </c:pt>
                <c:pt idx="25199" formatCode="0.00E+00">
                  <c:v>-5.05507E-3</c:v>
                </c:pt>
                <c:pt idx="25200" formatCode="0.00E+00">
                  <c:v>-6.6548099999999997E-3</c:v>
                </c:pt>
                <c:pt idx="25201" formatCode="0.00E+00">
                  <c:v>-8.2376499999999991E-3</c:v>
                </c:pt>
                <c:pt idx="25202" formatCode="0.00E+00">
                  <c:v>-9.8010900000000001E-3</c:v>
                </c:pt>
                <c:pt idx="25203">
                  <c:v>-1.1350799999999999E-2</c:v>
                </c:pt>
                <c:pt idx="25204">
                  <c:v>-1.2892000000000001E-2</c:v>
                </c:pt>
                <c:pt idx="25205">
                  <c:v>-1.4425199999999999E-2</c:v>
                </c:pt>
                <c:pt idx="25206">
                  <c:v>-1.5953700000000001E-2</c:v>
                </c:pt>
                <c:pt idx="25207">
                  <c:v>-1.7481799999999999E-2</c:v>
                </c:pt>
                <c:pt idx="25208">
                  <c:v>-1.90069E-2</c:v>
                </c:pt>
                <c:pt idx="25209">
                  <c:v>-2.05218E-2</c:v>
                </c:pt>
                <c:pt idx="25210">
                  <c:v>-2.20197E-2</c:v>
                </c:pt>
                <c:pt idx="25211">
                  <c:v>-2.3494999999999999E-2</c:v>
                </c:pt>
                <c:pt idx="25212">
                  <c:v>-2.49395E-2</c:v>
                </c:pt>
                <c:pt idx="25213">
                  <c:v>-2.6343800000000001E-2</c:v>
                </c:pt>
                <c:pt idx="25214">
                  <c:v>-2.7706999999999999E-2</c:v>
                </c:pt>
                <c:pt idx="25215">
                  <c:v>-2.9038399999999999E-2</c:v>
                </c:pt>
                <c:pt idx="25216">
                  <c:v>-3.03456E-2</c:v>
                </c:pt>
                <c:pt idx="25217">
                  <c:v>-3.1629200000000003E-2</c:v>
                </c:pt>
                <c:pt idx="25218">
                  <c:v>-3.2886400000000003E-2</c:v>
                </c:pt>
                <c:pt idx="25219">
                  <c:v>-3.4112499999999997E-2</c:v>
                </c:pt>
                <c:pt idx="25220">
                  <c:v>-3.53003E-2</c:v>
                </c:pt>
                <c:pt idx="25221">
                  <c:v>-3.6443700000000002E-2</c:v>
                </c:pt>
                <c:pt idx="25222">
                  <c:v>-3.7541900000000003E-2</c:v>
                </c:pt>
                <c:pt idx="25223">
                  <c:v>-3.8595900000000002E-2</c:v>
                </c:pt>
                <c:pt idx="25224">
                  <c:v>-3.9608999999999998E-2</c:v>
                </c:pt>
                <c:pt idx="25225">
                  <c:v>-4.0586200000000003E-2</c:v>
                </c:pt>
                <c:pt idx="25226">
                  <c:v>-4.1528200000000001E-2</c:v>
                </c:pt>
                <c:pt idx="25227">
                  <c:v>-4.2433499999999999E-2</c:v>
                </c:pt>
                <c:pt idx="25228">
                  <c:v>-4.3304200000000001E-2</c:v>
                </c:pt>
                <c:pt idx="25229">
                  <c:v>-4.41427E-2</c:v>
                </c:pt>
                <c:pt idx="25230">
                  <c:v>-4.49489E-2</c:v>
                </c:pt>
                <c:pt idx="25231">
                  <c:v>-4.5722199999999998E-2</c:v>
                </c:pt>
                <c:pt idx="25232">
                  <c:v>-4.6463400000000002E-2</c:v>
                </c:pt>
                <c:pt idx="25233">
                  <c:v>-4.7174800000000003E-2</c:v>
                </c:pt>
                <c:pt idx="25234">
                  <c:v>-4.7857900000000002E-2</c:v>
                </c:pt>
                <c:pt idx="25235">
                  <c:v>-4.8509999999999998E-2</c:v>
                </c:pt>
                <c:pt idx="25236">
                  <c:v>-4.9124899999999999E-2</c:v>
                </c:pt>
                <c:pt idx="25237">
                  <c:v>-4.9700599999999998E-2</c:v>
                </c:pt>
                <c:pt idx="25238">
                  <c:v>-5.0244499999999997E-2</c:v>
                </c:pt>
                <c:pt idx="25239">
                  <c:v>-5.0762599999999998E-2</c:v>
                </c:pt>
                <c:pt idx="25240">
                  <c:v>-5.1253199999999999E-2</c:v>
                </c:pt>
                <c:pt idx="25241">
                  <c:v>-5.17156E-2</c:v>
                </c:pt>
                <c:pt idx="25242">
                  <c:v>-5.2154399999999997E-2</c:v>
                </c:pt>
                <c:pt idx="25243">
                  <c:v>-5.2573700000000001E-2</c:v>
                </c:pt>
                <c:pt idx="25244">
                  <c:v>-5.2973699999999999E-2</c:v>
                </c:pt>
                <c:pt idx="25245">
                  <c:v>-5.3354600000000002E-2</c:v>
                </c:pt>
                <c:pt idx="25246">
                  <c:v>-5.3717800000000003E-2</c:v>
                </c:pt>
                <c:pt idx="25247">
                  <c:v>-5.4063300000000002E-2</c:v>
                </c:pt>
                <c:pt idx="25248">
                  <c:v>-5.4388899999999997E-2</c:v>
                </c:pt>
                <c:pt idx="25249">
                  <c:v>-5.4695199999999999E-2</c:v>
                </c:pt>
                <c:pt idx="25250">
                  <c:v>-5.4989900000000001E-2</c:v>
                </c:pt>
                <c:pt idx="25251">
                  <c:v>-5.5282600000000001E-2</c:v>
                </c:pt>
                <c:pt idx="25252">
                  <c:v>-5.5577500000000002E-2</c:v>
                </c:pt>
                <c:pt idx="25253">
                  <c:v>-5.5870299999999998E-2</c:v>
                </c:pt>
                <c:pt idx="25254">
                  <c:v>-5.6151899999999998E-2</c:v>
                </c:pt>
                <c:pt idx="25255">
                  <c:v>-5.6415E-2</c:v>
                </c:pt>
                <c:pt idx="25256">
                  <c:v>-5.6655700000000003E-2</c:v>
                </c:pt>
                <c:pt idx="25257">
                  <c:v>-5.6874599999999997E-2</c:v>
                </c:pt>
                <c:pt idx="25258">
                  <c:v>-5.7081600000000003E-2</c:v>
                </c:pt>
                <c:pt idx="25259">
                  <c:v>-5.7286900000000002E-2</c:v>
                </c:pt>
                <c:pt idx="25260">
                  <c:v>-5.7491399999999998E-2</c:v>
                </c:pt>
                <c:pt idx="25261">
                  <c:v>-5.7692800000000002E-2</c:v>
                </c:pt>
                <c:pt idx="25262">
                  <c:v>-5.7898699999999997E-2</c:v>
                </c:pt>
                <c:pt idx="25263">
                  <c:v>-5.8123899999999999E-2</c:v>
                </c:pt>
                <c:pt idx="25264">
                  <c:v>-5.8379399999999998E-2</c:v>
                </c:pt>
                <c:pt idx="25265">
                  <c:v>-5.8670300000000002E-2</c:v>
                </c:pt>
                <c:pt idx="25266">
                  <c:v>-5.8999700000000002E-2</c:v>
                </c:pt>
                <c:pt idx="25267">
                  <c:v>-5.9370800000000001E-2</c:v>
                </c:pt>
                <c:pt idx="25268">
                  <c:v>-5.9786899999999997E-2</c:v>
                </c:pt>
                <c:pt idx="25269">
                  <c:v>-6.0250900000000003E-2</c:v>
                </c:pt>
                <c:pt idx="25270">
                  <c:v>-6.07626E-2</c:v>
                </c:pt>
                <c:pt idx="25271">
                  <c:v>-6.13188E-2</c:v>
                </c:pt>
                <c:pt idx="25272">
                  <c:v>-6.1914799999999999E-2</c:v>
                </c:pt>
                <c:pt idx="25273">
                  <c:v>-6.25444E-2</c:v>
                </c:pt>
                <c:pt idx="25274">
                  <c:v>-6.3199900000000003E-2</c:v>
                </c:pt>
                <c:pt idx="25275">
                  <c:v>-6.3875100000000004E-2</c:v>
                </c:pt>
                <c:pt idx="25276">
                  <c:v>-6.4569199999999993E-2</c:v>
                </c:pt>
                <c:pt idx="25277">
                  <c:v>-6.5280299999999999E-2</c:v>
                </c:pt>
                <c:pt idx="25278">
                  <c:v>-6.6004099999999996E-2</c:v>
                </c:pt>
                <c:pt idx="25279">
                  <c:v>-6.6742800000000005E-2</c:v>
                </c:pt>
                <c:pt idx="25280">
                  <c:v>-6.7505899999999994E-2</c:v>
                </c:pt>
                <c:pt idx="25281">
                  <c:v>-6.8304199999999995E-2</c:v>
                </c:pt>
                <c:pt idx="25282">
                  <c:v>-6.91465E-2</c:v>
                </c:pt>
                <c:pt idx="25283">
                  <c:v>-7.0037799999999997E-2</c:v>
                </c:pt>
                <c:pt idx="25284">
                  <c:v>-7.0977999999999999E-2</c:v>
                </c:pt>
                <c:pt idx="25285">
                  <c:v>-7.1962300000000007E-2</c:v>
                </c:pt>
                <c:pt idx="25286">
                  <c:v>-7.2988300000000006E-2</c:v>
                </c:pt>
                <c:pt idx="25287">
                  <c:v>-7.4059E-2</c:v>
                </c:pt>
                <c:pt idx="25288">
                  <c:v>-7.5176400000000004E-2</c:v>
                </c:pt>
                <c:pt idx="25289">
                  <c:v>-7.6339199999999996E-2</c:v>
                </c:pt>
                <c:pt idx="25290">
                  <c:v>-7.7549499999999993E-2</c:v>
                </c:pt>
                <c:pt idx="25291">
                  <c:v>-7.8819899999999998E-2</c:v>
                </c:pt>
                <c:pt idx="25292">
                  <c:v>-8.01645E-2</c:v>
                </c:pt>
                <c:pt idx="25293">
                  <c:v>-8.1588999999999995E-2</c:v>
                </c:pt>
                <c:pt idx="25294">
                  <c:v>-8.3093899999999998E-2</c:v>
                </c:pt>
                <c:pt idx="25295">
                  <c:v>-8.46798E-2</c:v>
                </c:pt>
                <c:pt idx="25296">
                  <c:v>-8.6346500000000007E-2</c:v>
                </c:pt>
                <c:pt idx="25297">
                  <c:v>-8.8089200000000006E-2</c:v>
                </c:pt>
                <c:pt idx="25298">
                  <c:v>-8.9900999999999995E-2</c:v>
                </c:pt>
                <c:pt idx="25299">
                  <c:v>-9.1781500000000002E-2</c:v>
                </c:pt>
                <c:pt idx="25300">
                  <c:v>-9.3732599999999999E-2</c:v>
                </c:pt>
                <c:pt idx="25301">
                  <c:v>-9.5752900000000002E-2</c:v>
                </c:pt>
                <c:pt idx="25302">
                  <c:v>-9.7842299999999993E-2</c:v>
                </c:pt>
                <c:pt idx="25303">
                  <c:v>-0.10000299999999999</c:v>
                </c:pt>
                <c:pt idx="25304">
                  <c:v>-0.102231</c:v>
                </c:pt>
                <c:pt idx="25305">
                  <c:v>-0.10451299999999999</c:v>
                </c:pt>
                <c:pt idx="25306">
                  <c:v>-0.10684</c:v>
                </c:pt>
                <c:pt idx="25307">
                  <c:v>-0.109218</c:v>
                </c:pt>
                <c:pt idx="25308">
                  <c:v>-0.111654</c:v>
                </c:pt>
                <c:pt idx="25309">
                  <c:v>-0.114152</c:v>
                </c:pt>
                <c:pt idx="25310">
                  <c:v>-0.116712</c:v>
                </c:pt>
                <c:pt idx="25311">
                  <c:v>-0.119335</c:v>
                </c:pt>
                <c:pt idx="25312">
                  <c:v>-0.12202399999999999</c:v>
                </c:pt>
                <c:pt idx="25313">
                  <c:v>-0.124777</c:v>
                </c:pt>
                <c:pt idx="25314">
                  <c:v>-0.12759100000000001</c:v>
                </c:pt>
                <c:pt idx="25315">
                  <c:v>-0.130469</c:v>
                </c:pt>
                <c:pt idx="25316">
                  <c:v>-0.13341500000000001</c:v>
                </c:pt>
                <c:pt idx="25317">
                  <c:v>-0.13641900000000001</c:v>
                </c:pt>
                <c:pt idx="25318">
                  <c:v>-0.13946700000000001</c:v>
                </c:pt>
                <c:pt idx="25319">
                  <c:v>-0.14255399999999999</c:v>
                </c:pt>
                <c:pt idx="25320">
                  <c:v>-0.14568600000000001</c:v>
                </c:pt>
                <c:pt idx="25321">
                  <c:v>-0.148866</c:v>
                </c:pt>
                <c:pt idx="25322">
                  <c:v>-0.152091</c:v>
                </c:pt>
                <c:pt idx="25323">
                  <c:v>-0.15535199999999999</c:v>
                </c:pt>
                <c:pt idx="25324">
                  <c:v>-0.158636</c:v>
                </c:pt>
                <c:pt idx="25325">
                  <c:v>-0.161941</c:v>
                </c:pt>
                <c:pt idx="25326">
                  <c:v>-0.165269</c:v>
                </c:pt>
                <c:pt idx="25327">
                  <c:v>-0.16861899999999999</c:v>
                </c:pt>
                <c:pt idx="25328">
                  <c:v>-0.17199200000000001</c:v>
                </c:pt>
                <c:pt idx="25329">
                  <c:v>-0.17538400000000001</c:v>
                </c:pt>
                <c:pt idx="25330">
                  <c:v>-0.178787</c:v>
                </c:pt>
                <c:pt idx="25331">
                  <c:v>-0.182199</c:v>
                </c:pt>
                <c:pt idx="25332">
                  <c:v>-0.18562000000000001</c:v>
                </c:pt>
                <c:pt idx="25333">
                  <c:v>-0.18904699999999999</c:v>
                </c:pt>
                <c:pt idx="25334">
                  <c:v>-0.192471</c:v>
                </c:pt>
                <c:pt idx="25335">
                  <c:v>-0.195885</c:v>
                </c:pt>
                <c:pt idx="25336">
                  <c:v>-0.19928799999999999</c:v>
                </c:pt>
                <c:pt idx="25337">
                  <c:v>-0.202677</c:v>
                </c:pt>
                <c:pt idx="25338">
                  <c:v>-0.206039</c:v>
                </c:pt>
                <c:pt idx="25339">
                  <c:v>-0.20936299999999999</c:v>
                </c:pt>
                <c:pt idx="25340">
                  <c:v>-0.212643</c:v>
                </c:pt>
                <c:pt idx="25341">
                  <c:v>-0.21587400000000001</c:v>
                </c:pt>
                <c:pt idx="25342">
                  <c:v>-0.21904299999999999</c:v>
                </c:pt>
                <c:pt idx="25343">
                  <c:v>-0.22214700000000001</c:v>
                </c:pt>
                <c:pt idx="25344">
                  <c:v>-0.225185</c:v>
                </c:pt>
                <c:pt idx="25345">
                  <c:v>-0.22815099999999999</c:v>
                </c:pt>
                <c:pt idx="25346">
                  <c:v>-0.231041</c:v>
                </c:pt>
                <c:pt idx="25347">
                  <c:v>-0.23385</c:v>
                </c:pt>
                <c:pt idx="25348">
                  <c:v>-0.23657800000000001</c:v>
                </c:pt>
                <c:pt idx="25349">
                  <c:v>-0.23922499999999999</c:v>
                </c:pt>
                <c:pt idx="25350">
                  <c:v>-0.24179300000000001</c:v>
                </c:pt>
                <c:pt idx="25351">
                  <c:v>-0.24429200000000001</c:v>
                </c:pt>
                <c:pt idx="25352">
                  <c:v>-0.24673300000000001</c:v>
                </c:pt>
                <c:pt idx="25353">
                  <c:v>-0.24912200000000001</c:v>
                </c:pt>
                <c:pt idx="25354">
                  <c:v>-0.25146299999999999</c:v>
                </c:pt>
                <c:pt idx="25355">
                  <c:v>-0.25374999999999998</c:v>
                </c:pt>
                <c:pt idx="25356">
                  <c:v>-0.25596799999999997</c:v>
                </c:pt>
                <c:pt idx="25357">
                  <c:v>-0.258102</c:v>
                </c:pt>
                <c:pt idx="25358">
                  <c:v>-0.26014500000000002</c:v>
                </c:pt>
                <c:pt idx="25359">
                  <c:v>-0.26210600000000001</c:v>
                </c:pt>
                <c:pt idx="25360">
                  <c:v>-0.26399699999999998</c:v>
                </c:pt>
                <c:pt idx="25361">
                  <c:v>-0.265818</c:v>
                </c:pt>
                <c:pt idx="25362">
                  <c:v>-0.26755000000000001</c:v>
                </c:pt>
                <c:pt idx="25363">
                  <c:v>-0.269173</c:v>
                </c:pt>
                <c:pt idx="25364">
                  <c:v>-0.27067400000000003</c:v>
                </c:pt>
                <c:pt idx="25365">
                  <c:v>-0.27205200000000002</c:v>
                </c:pt>
                <c:pt idx="25366">
                  <c:v>-0.27330700000000002</c:v>
                </c:pt>
                <c:pt idx="25367">
                  <c:v>-0.27443800000000002</c:v>
                </c:pt>
                <c:pt idx="25368">
                  <c:v>-0.275449</c:v>
                </c:pt>
                <c:pt idx="25369">
                  <c:v>-0.27635199999999999</c:v>
                </c:pt>
                <c:pt idx="25370">
                  <c:v>-0.27715400000000001</c:v>
                </c:pt>
                <c:pt idx="25371">
                  <c:v>-0.27785500000000002</c:v>
                </c:pt>
                <c:pt idx="25372">
                  <c:v>-0.27845599999999998</c:v>
                </c:pt>
                <c:pt idx="25373">
                  <c:v>-0.27895999999999999</c:v>
                </c:pt>
                <c:pt idx="25374">
                  <c:v>-0.27936299999999997</c:v>
                </c:pt>
                <c:pt idx="25375">
                  <c:v>-0.279667</c:v>
                </c:pt>
                <c:pt idx="25376">
                  <c:v>-0.27987400000000001</c:v>
                </c:pt>
                <c:pt idx="25377">
                  <c:v>-0.27998600000000001</c:v>
                </c:pt>
                <c:pt idx="25378">
                  <c:v>-0.27999800000000002</c:v>
                </c:pt>
                <c:pt idx="25379">
                  <c:v>-0.279916</c:v>
                </c:pt>
                <c:pt idx="25380">
                  <c:v>-0.279752</c:v>
                </c:pt>
                <c:pt idx="25381">
                  <c:v>-0.27951399999999998</c:v>
                </c:pt>
                <c:pt idx="25382">
                  <c:v>-0.279198</c:v>
                </c:pt>
                <c:pt idx="25383">
                  <c:v>-0.27879900000000002</c:v>
                </c:pt>
                <c:pt idx="25384">
                  <c:v>-0.27831299999999998</c:v>
                </c:pt>
                <c:pt idx="25385">
                  <c:v>-0.27773500000000001</c:v>
                </c:pt>
                <c:pt idx="25386">
                  <c:v>-0.27706199999999997</c:v>
                </c:pt>
                <c:pt idx="25387">
                  <c:v>-0.27629799999999999</c:v>
                </c:pt>
                <c:pt idx="25388">
                  <c:v>-0.27545399999999998</c:v>
                </c:pt>
                <c:pt idx="25389">
                  <c:v>-0.274536</c:v>
                </c:pt>
                <c:pt idx="25390">
                  <c:v>-0.273536</c:v>
                </c:pt>
                <c:pt idx="25391">
                  <c:v>-0.27243899999999999</c:v>
                </c:pt>
                <c:pt idx="25392">
                  <c:v>-0.271233</c:v>
                </c:pt>
                <c:pt idx="25393">
                  <c:v>-0.269924</c:v>
                </c:pt>
                <c:pt idx="25394">
                  <c:v>-0.26853300000000002</c:v>
                </c:pt>
                <c:pt idx="25395">
                  <c:v>-0.26707799999999998</c:v>
                </c:pt>
                <c:pt idx="25396">
                  <c:v>-0.26557199999999997</c:v>
                </c:pt>
                <c:pt idx="25397">
                  <c:v>-0.26401999999999998</c:v>
                </c:pt>
                <c:pt idx="25398">
                  <c:v>-0.26242700000000002</c:v>
                </c:pt>
                <c:pt idx="25399">
                  <c:v>-0.260799</c:v>
                </c:pt>
                <c:pt idx="25400">
                  <c:v>-0.259135</c:v>
                </c:pt>
                <c:pt idx="25401">
                  <c:v>-0.25743100000000002</c:v>
                </c:pt>
                <c:pt idx="25402">
                  <c:v>-0.255691</c:v>
                </c:pt>
                <c:pt idx="25403">
                  <c:v>-0.25392599999999999</c:v>
                </c:pt>
                <c:pt idx="25404">
                  <c:v>-0.25214399999999998</c:v>
                </c:pt>
                <c:pt idx="25405">
                  <c:v>-0.25034699999999999</c:v>
                </c:pt>
                <c:pt idx="25406">
                  <c:v>-0.24853700000000001</c:v>
                </c:pt>
                <c:pt idx="25407">
                  <c:v>-0.24671799999999999</c:v>
                </c:pt>
                <c:pt idx="25408">
                  <c:v>-0.24488099999999999</c:v>
                </c:pt>
                <c:pt idx="25409">
                  <c:v>-0.24301900000000001</c:v>
                </c:pt>
                <c:pt idx="25410">
                  <c:v>-0.24113000000000001</c:v>
                </c:pt>
                <c:pt idx="25411">
                  <c:v>-0.23921700000000001</c:v>
                </c:pt>
                <c:pt idx="25412">
                  <c:v>-0.23728399999999999</c:v>
                </c:pt>
                <c:pt idx="25413">
                  <c:v>-0.23533799999999999</c:v>
                </c:pt>
                <c:pt idx="25414">
                  <c:v>-0.23338200000000001</c:v>
                </c:pt>
                <c:pt idx="25415">
                  <c:v>-0.23141300000000001</c:v>
                </c:pt>
                <c:pt idx="25416">
                  <c:v>-0.229437</c:v>
                </c:pt>
                <c:pt idx="25417">
                  <c:v>-0.227468</c:v>
                </c:pt>
                <c:pt idx="25418">
                  <c:v>-0.22551499999999999</c:v>
                </c:pt>
                <c:pt idx="25419">
                  <c:v>-0.223575</c:v>
                </c:pt>
                <c:pt idx="25420">
                  <c:v>-0.22164400000000001</c:v>
                </c:pt>
                <c:pt idx="25421">
                  <c:v>-0.219724</c:v>
                </c:pt>
                <c:pt idx="25422">
                  <c:v>-0.21781900000000001</c:v>
                </c:pt>
                <c:pt idx="25423">
                  <c:v>-0.21593300000000001</c:v>
                </c:pt>
                <c:pt idx="25424">
                  <c:v>-0.21407499999999999</c:v>
                </c:pt>
                <c:pt idx="25425">
                  <c:v>-0.21224799999999999</c:v>
                </c:pt>
                <c:pt idx="25426">
                  <c:v>-0.21045</c:v>
                </c:pt>
                <c:pt idx="25427">
                  <c:v>-0.20868500000000001</c:v>
                </c:pt>
                <c:pt idx="25428">
                  <c:v>-0.20696000000000001</c:v>
                </c:pt>
                <c:pt idx="25429">
                  <c:v>-0.20527899999999999</c:v>
                </c:pt>
                <c:pt idx="25430">
                  <c:v>-0.20364499999999999</c:v>
                </c:pt>
                <c:pt idx="25431">
                  <c:v>-0.202068</c:v>
                </c:pt>
                <c:pt idx="25432">
                  <c:v>-0.20055500000000001</c:v>
                </c:pt>
                <c:pt idx="25433">
                  <c:v>-0.19910700000000001</c:v>
                </c:pt>
                <c:pt idx="25434">
                  <c:v>-0.19772500000000001</c:v>
                </c:pt>
                <c:pt idx="25435">
                  <c:v>-0.19641800000000001</c:v>
                </c:pt>
                <c:pt idx="25436">
                  <c:v>-0.195191</c:v>
                </c:pt>
                <c:pt idx="25437">
                  <c:v>-0.19403599999999999</c:v>
                </c:pt>
                <c:pt idx="25438">
                  <c:v>-0.192943</c:v>
                </c:pt>
                <c:pt idx="25439">
                  <c:v>-0.191913</c:v>
                </c:pt>
                <c:pt idx="25440">
                  <c:v>-0.19095599999999999</c:v>
                </c:pt>
                <c:pt idx="25441">
                  <c:v>-0.19007199999999999</c:v>
                </c:pt>
                <c:pt idx="25442">
                  <c:v>-0.189253</c:v>
                </c:pt>
                <c:pt idx="25443">
                  <c:v>-0.18849099999999999</c:v>
                </c:pt>
                <c:pt idx="25444">
                  <c:v>-0.187779</c:v>
                </c:pt>
                <c:pt idx="25445">
                  <c:v>-0.187111</c:v>
                </c:pt>
                <c:pt idx="25446">
                  <c:v>-0.18648799999999999</c:v>
                </c:pt>
                <c:pt idx="25447">
                  <c:v>-0.18592700000000001</c:v>
                </c:pt>
                <c:pt idx="25448">
                  <c:v>-0.185444</c:v>
                </c:pt>
                <c:pt idx="25449">
                  <c:v>-0.18504100000000001</c:v>
                </c:pt>
                <c:pt idx="25450">
                  <c:v>-0.18470700000000001</c:v>
                </c:pt>
                <c:pt idx="25451">
                  <c:v>-0.18442700000000001</c:v>
                </c:pt>
                <c:pt idx="25452">
                  <c:v>-0.184195</c:v>
                </c:pt>
                <c:pt idx="25453">
                  <c:v>-0.18401699999999999</c:v>
                </c:pt>
                <c:pt idx="25454">
                  <c:v>-0.18389</c:v>
                </c:pt>
                <c:pt idx="25455">
                  <c:v>-0.183812</c:v>
                </c:pt>
                <c:pt idx="25456">
                  <c:v>-0.18378700000000001</c:v>
                </c:pt>
                <c:pt idx="25457">
                  <c:v>-0.18382699999999999</c:v>
                </c:pt>
                <c:pt idx="25458">
                  <c:v>-0.183943</c:v>
                </c:pt>
                <c:pt idx="25459">
                  <c:v>-0.18413499999999999</c:v>
                </c:pt>
                <c:pt idx="25460">
                  <c:v>-0.18439700000000001</c:v>
                </c:pt>
                <c:pt idx="25461">
                  <c:v>-0.18471899999999999</c:v>
                </c:pt>
                <c:pt idx="25462">
                  <c:v>-0.18509800000000001</c:v>
                </c:pt>
                <c:pt idx="25463">
                  <c:v>-0.18553700000000001</c:v>
                </c:pt>
                <c:pt idx="25464">
                  <c:v>-0.18603900000000001</c:v>
                </c:pt>
                <c:pt idx="25465">
                  <c:v>-0.18660099999999999</c:v>
                </c:pt>
                <c:pt idx="25466">
                  <c:v>-0.187219</c:v>
                </c:pt>
                <c:pt idx="25467">
                  <c:v>-0.18789400000000001</c:v>
                </c:pt>
                <c:pt idx="25468">
                  <c:v>-0.18862000000000001</c:v>
                </c:pt>
                <c:pt idx="25469">
                  <c:v>-0.189389</c:v>
                </c:pt>
                <c:pt idx="25470">
                  <c:v>-0.190195</c:v>
                </c:pt>
                <c:pt idx="25471">
                  <c:v>-0.191028</c:v>
                </c:pt>
                <c:pt idx="25472">
                  <c:v>-0.19188</c:v>
                </c:pt>
                <c:pt idx="25473">
                  <c:v>-0.192742</c:v>
                </c:pt>
                <c:pt idx="25474">
                  <c:v>-0.19361400000000001</c:v>
                </c:pt>
                <c:pt idx="25475">
                  <c:v>-0.19449900000000001</c:v>
                </c:pt>
                <c:pt idx="25476">
                  <c:v>-0.195409</c:v>
                </c:pt>
                <c:pt idx="25477">
                  <c:v>-0.19635</c:v>
                </c:pt>
                <c:pt idx="25478">
                  <c:v>-0.19731099999999999</c:v>
                </c:pt>
                <c:pt idx="25479">
                  <c:v>-0.198273</c:v>
                </c:pt>
                <c:pt idx="25480">
                  <c:v>-0.19923099999999999</c:v>
                </c:pt>
                <c:pt idx="25481">
                  <c:v>-0.200187</c:v>
                </c:pt>
                <c:pt idx="25482">
                  <c:v>-0.20114099999999999</c:v>
                </c:pt>
                <c:pt idx="25483">
                  <c:v>-0.202094</c:v>
                </c:pt>
                <c:pt idx="25484">
                  <c:v>-0.203046</c:v>
                </c:pt>
                <c:pt idx="25485">
                  <c:v>-0.20399300000000001</c:v>
                </c:pt>
                <c:pt idx="25486">
                  <c:v>-0.204933</c:v>
                </c:pt>
                <c:pt idx="25487">
                  <c:v>-0.205868</c:v>
                </c:pt>
                <c:pt idx="25488">
                  <c:v>-0.20679600000000001</c:v>
                </c:pt>
                <c:pt idx="25489">
                  <c:v>-0.20771300000000001</c:v>
                </c:pt>
                <c:pt idx="25490">
                  <c:v>-0.20861499999999999</c:v>
                </c:pt>
                <c:pt idx="25491">
                  <c:v>-0.209507</c:v>
                </c:pt>
                <c:pt idx="25492">
                  <c:v>-0.210395</c:v>
                </c:pt>
                <c:pt idx="25493">
                  <c:v>-0.21127199999999999</c:v>
                </c:pt>
                <c:pt idx="25494">
                  <c:v>-0.21212600000000001</c:v>
                </c:pt>
                <c:pt idx="25495">
                  <c:v>-0.212946</c:v>
                </c:pt>
                <c:pt idx="25496">
                  <c:v>-0.213726</c:v>
                </c:pt>
                <c:pt idx="25497">
                  <c:v>-0.21446999999999999</c:v>
                </c:pt>
                <c:pt idx="25498">
                  <c:v>-0.21518000000000001</c:v>
                </c:pt>
                <c:pt idx="25499">
                  <c:v>-0.21585799999999999</c:v>
                </c:pt>
                <c:pt idx="25500">
                  <c:v>-0.216503</c:v>
                </c:pt>
                <c:pt idx="25501">
                  <c:v>-0.217113</c:v>
                </c:pt>
                <c:pt idx="25502">
                  <c:v>-0.21768100000000001</c:v>
                </c:pt>
                <c:pt idx="25503">
                  <c:v>-0.218197</c:v>
                </c:pt>
                <c:pt idx="25504">
                  <c:v>-0.21865799999999999</c:v>
                </c:pt>
                <c:pt idx="25505">
                  <c:v>-0.219056</c:v>
                </c:pt>
                <c:pt idx="25506">
                  <c:v>-0.21939</c:v>
                </c:pt>
                <c:pt idx="25507">
                  <c:v>-0.21965799999999999</c:v>
                </c:pt>
                <c:pt idx="25508">
                  <c:v>-0.219865</c:v>
                </c:pt>
                <c:pt idx="25509">
                  <c:v>-0.220022</c:v>
                </c:pt>
                <c:pt idx="25510">
                  <c:v>-0.220133</c:v>
                </c:pt>
                <c:pt idx="25511">
                  <c:v>-0.220198</c:v>
                </c:pt>
                <c:pt idx="25512">
                  <c:v>-0.22021499999999999</c:v>
                </c:pt>
                <c:pt idx="25513">
                  <c:v>-0.22018599999999999</c:v>
                </c:pt>
                <c:pt idx="25514">
                  <c:v>-0.22011</c:v>
                </c:pt>
                <c:pt idx="25515">
                  <c:v>-0.21998400000000001</c:v>
                </c:pt>
                <c:pt idx="25516">
                  <c:v>-0.21981000000000001</c:v>
                </c:pt>
                <c:pt idx="25517">
                  <c:v>-0.21959500000000001</c:v>
                </c:pt>
                <c:pt idx="25518">
                  <c:v>-0.21934799999999999</c:v>
                </c:pt>
                <c:pt idx="25519">
                  <c:v>-0.21906700000000001</c:v>
                </c:pt>
                <c:pt idx="25520">
                  <c:v>-0.218751</c:v>
                </c:pt>
                <c:pt idx="25521">
                  <c:v>-0.21839900000000001</c:v>
                </c:pt>
                <c:pt idx="25522">
                  <c:v>-0.21801200000000001</c:v>
                </c:pt>
                <c:pt idx="25523">
                  <c:v>-0.217586</c:v>
                </c:pt>
                <c:pt idx="25524">
                  <c:v>-0.21712400000000001</c:v>
                </c:pt>
                <c:pt idx="25525">
                  <c:v>-0.21663499999999999</c:v>
                </c:pt>
                <c:pt idx="25526">
                  <c:v>-0.216118</c:v>
                </c:pt>
                <c:pt idx="25527">
                  <c:v>-0.21556900000000001</c:v>
                </c:pt>
                <c:pt idx="25528">
                  <c:v>-0.21498900000000001</c:v>
                </c:pt>
                <c:pt idx="25529">
                  <c:v>-0.21437999999999999</c:v>
                </c:pt>
                <c:pt idx="25530">
                  <c:v>-0.21374399999999999</c:v>
                </c:pt>
                <c:pt idx="25531">
                  <c:v>-0.21307999999999999</c:v>
                </c:pt>
                <c:pt idx="25532">
                  <c:v>-0.212392</c:v>
                </c:pt>
                <c:pt idx="25533">
                  <c:v>-0.21168400000000001</c:v>
                </c:pt>
                <c:pt idx="25534">
                  <c:v>-0.21096000000000001</c:v>
                </c:pt>
                <c:pt idx="25535">
                  <c:v>-0.21022299999999999</c:v>
                </c:pt>
                <c:pt idx="25536">
                  <c:v>-0.20947199999999999</c:v>
                </c:pt>
                <c:pt idx="25537">
                  <c:v>-0.208704</c:v>
                </c:pt>
                <c:pt idx="25538">
                  <c:v>-0.20791799999999999</c:v>
                </c:pt>
                <c:pt idx="25539">
                  <c:v>-0.207118</c:v>
                </c:pt>
                <c:pt idx="25540">
                  <c:v>-0.206316</c:v>
                </c:pt>
                <c:pt idx="25541">
                  <c:v>-0.20552400000000001</c:v>
                </c:pt>
                <c:pt idx="25542">
                  <c:v>-0.20474500000000001</c:v>
                </c:pt>
                <c:pt idx="25543">
                  <c:v>-0.20397599999999999</c:v>
                </c:pt>
                <c:pt idx="25544">
                  <c:v>-0.20322200000000001</c:v>
                </c:pt>
                <c:pt idx="25545">
                  <c:v>-0.20249700000000001</c:v>
                </c:pt>
                <c:pt idx="25546">
                  <c:v>-0.20178099999999999</c:v>
                </c:pt>
                <c:pt idx="25547">
                  <c:v>-0.20100899999999999</c:v>
                </c:pt>
                <c:pt idx="25548">
                  <c:v>-0.20019200000000001</c:v>
                </c:pt>
                <c:pt idx="25549">
                  <c:v>-0.19941500000000001</c:v>
                </c:pt>
                <c:pt idx="25550">
                  <c:v>-0.198688</c:v>
                </c:pt>
                <c:pt idx="25551">
                  <c:v>-0.19797699999999999</c:v>
                </c:pt>
                <c:pt idx="25552">
                  <c:v>-0.197292</c:v>
                </c:pt>
                <c:pt idx="25553">
                  <c:v>-0.19665199999999999</c:v>
                </c:pt>
                <c:pt idx="25554">
                  <c:v>-0.19605900000000001</c:v>
                </c:pt>
                <c:pt idx="25555">
                  <c:v>-0.19550999999999999</c:v>
                </c:pt>
                <c:pt idx="25556">
                  <c:v>-0.19500100000000001</c:v>
                </c:pt>
                <c:pt idx="25557">
                  <c:v>-0.19453500000000001</c:v>
                </c:pt>
                <c:pt idx="25558">
                  <c:v>-0.19411300000000001</c:v>
                </c:pt>
                <c:pt idx="25559">
                  <c:v>-0.193741</c:v>
                </c:pt>
                <c:pt idx="25560">
                  <c:v>-0.19342200000000001</c:v>
                </c:pt>
                <c:pt idx="25561">
                  <c:v>-0.193158</c:v>
                </c:pt>
                <c:pt idx="25562">
                  <c:v>-0.19294900000000001</c:v>
                </c:pt>
                <c:pt idx="25563">
                  <c:v>-0.19279399999999999</c:v>
                </c:pt>
                <c:pt idx="25564">
                  <c:v>-0.19269500000000001</c:v>
                </c:pt>
                <c:pt idx="25565">
                  <c:v>-0.192662</c:v>
                </c:pt>
                <c:pt idx="25566">
                  <c:v>-0.19269500000000001</c:v>
                </c:pt>
                <c:pt idx="25567">
                  <c:v>-0.19279499999999999</c:v>
                </c:pt>
                <c:pt idx="25568">
                  <c:v>-0.192964</c:v>
                </c:pt>
                <c:pt idx="25569">
                  <c:v>-0.19320699999999999</c:v>
                </c:pt>
                <c:pt idx="25570">
                  <c:v>-0.193524</c:v>
                </c:pt>
                <c:pt idx="25571">
                  <c:v>-0.193909</c:v>
                </c:pt>
                <c:pt idx="25572">
                  <c:v>-0.194359</c:v>
                </c:pt>
                <c:pt idx="25573">
                  <c:v>-0.19487599999999999</c:v>
                </c:pt>
                <c:pt idx="25574">
                  <c:v>-0.195464</c:v>
                </c:pt>
                <c:pt idx="25575">
                  <c:v>-0.19611999999999999</c:v>
                </c:pt>
                <c:pt idx="25576">
                  <c:v>-0.19684499999999999</c:v>
                </c:pt>
                <c:pt idx="25577">
                  <c:v>-0.19764100000000001</c:v>
                </c:pt>
                <c:pt idx="25578">
                  <c:v>-0.19851099999999999</c:v>
                </c:pt>
                <c:pt idx="25579">
                  <c:v>-0.19945399999999999</c:v>
                </c:pt>
                <c:pt idx="25580">
                  <c:v>-0.200462</c:v>
                </c:pt>
                <c:pt idx="25581">
                  <c:v>-0.20152600000000001</c:v>
                </c:pt>
                <c:pt idx="25582">
                  <c:v>-0.20263700000000001</c:v>
                </c:pt>
                <c:pt idx="25583">
                  <c:v>-0.203793</c:v>
                </c:pt>
                <c:pt idx="25584">
                  <c:v>-0.20500399999999999</c:v>
                </c:pt>
                <c:pt idx="25585">
                  <c:v>-0.20627999999999999</c:v>
                </c:pt>
                <c:pt idx="25586">
                  <c:v>-0.20762800000000001</c:v>
                </c:pt>
                <c:pt idx="25587">
                  <c:v>-0.209041</c:v>
                </c:pt>
                <c:pt idx="25588">
                  <c:v>-0.210504</c:v>
                </c:pt>
                <c:pt idx="25589">
                  <c:v>-0.212003</c:v>
                </c:pt>
                <c:pt idx="25590">
                  <c:v>-0.213531</c:v>
                </c:pt>
                <c:pt idx="25591">
                  <c:v>-0.215085</c:v>
                </c:pt>
                <c:pt idx="25592">
                  <c:v>-0.21666099999999999</c:v>
                </c:pt>
                <c:pt idx="25593">
                  <c:v>-0.21825800000000001</c:v>
                </c:pt>
                <c:pt idx="25594">
                  <c:v>-0.21987799999999999</c:v>
                </c:pt>
                <c:pt idx="25595">
                  <c:v>-0.221522</c:v>
                </c:pt>
                <c:pt idx="25596">
                  <c:v>-0.223188</c:v>
                </c:pt>
                <c:pt idx="25597">
                  <c:v>-0.22487399999999999</c:v>
                </c:pt>
                <c:pt idx="25598">
                  <c:v>-0.22658</c:v>
                </c:pt>
                <c:pt idx="25599">
                  <c:v>-0.22830300000000001</c:v>
                </c:pt>
                <c:pt idx="25600">
                  <c:v>-0.230047</c:v>
                </c:pt>
                <c:pt idx="25601">
                  <c:v>-0.231817</c:v>
                </c:pt>
                <c:pt idx="25602">
                  <c:v>-0.23361000000000001</c:v>
                </c:pt>
                <c:pt idx="25603">
                  <c:v>-0.23542199999999999</c:v>
                </c:pt>
                <c:pt idx="25604">
                  <c:v>-0.23724600000000001</c:v>
                </c:pt>
                <c:pt idx="25605">
                  <c:v>-0.23908099999999999</c:v>
                </c:pt>
                <c:pt idx="25606">
                  <c:v>-0.24092</c:v>
                </c:pt>
                <c:pt idx="25607">
                  <c:v>-0.24274699999999999</c:v>
                </c:pt>
                <c:pt idx="25608">
                  <c:v>-0.24455099999999999</c:v>
                </c:pt>
                <c:pt idx="25609">
                  <c:v>-0.24632200000000001</c:v>
                </c:pt>
                <c:pt idx="25610">
                  <c:v>-0.248055</c:v>
                </c:pt>
                <c:pt idx="25611">
                  <c:v>-0.249751</c:v>
                </c:pt>
                <c:pt idx="25612">
                  <c:v>-0.25140899999999999</c:v>
                </c:pt>
                <c:pt idx="25613">
                  <c:v>-0.25302599999999997</c:v>
                </c:pt>
                <c:pt idx="25614">
                  <c:v>-0.25459100000000001</c:v>
                </c:pt>
                <c:pt idx="25615">
                  <c:v>-0.25609500000000002</c:v>
                </c:pt>
                <c:pt idx="25616">
                  <c:v>-0.25752799999999998</c:v>
                </c:pt>
                <c:pt idx="25617">
                  <c:v>-0.25889000000000001</c:v>
                </c:pt>
                <c:pt idx="25618">
                  <c:v>-0.26018999999999998</c:v>
                </c:pt>
                <c:pt idx="25619">
                  <c:v>-0.26144000000000001</c:v>
                </c:pt>
                <c:pt idx="25620">
                  <c:v>-0.26264300000000002</c:v>
                </c:pt>
                <c:pt idx="25621">
                  <c:v>-0.26379200000000003</c:v>
                </c:pt>
                <c:pt idx="25622">
                  <c:v>-0.26488499999999998</c:v>
                </c:pt>
                <c:pt idx="25623">
                  <c:v>-0.26592700000000002</c:v>
                </c:pt>
                <c:pt idx="25624">
                  <c:v>-0.26691799999999999</c:v>
                </c:pt>
                <c:pt idx="25625">
                  <c:v>-0.26785399999999998</c:v>
                </c:pt>
                <c:pt idx="25626">
                  <c:v>-0.268731</c:v>
                </c:pt>
                <c:pt idx="25627">
                  <c:v>-0.26954600000000001</c:v>
                </c:pt>
                <c:pt idx="25628">
                  <c:v>-0.27029300000000001</c:v>
                </c:pt>
                <c:pt idx="25629">
                  <c:v>-0.27097100000000002</c:v>
                </c:pt>
                <c:pt idx="25630">
                  <c:v>-0.27157700000000001</c:v>
                </c:pt>
                <c:pt idx="25631">
                  <c:v>-0.27210600000000001</c:v>
                </c:pt>
                <c:pt idx="25632">
                  <c:v>-0.27255800000000002</c:v>
                </c:pt>
                <c:pt idx="25633">
                  <c:v>-0.27293200000000001</c:v>
                </c:pt>
                <c:pt idx="25634">
                  <c:v>-0.27318799999999999</c:v>
                </c:pt>
                <c:pt idx="25635">
                  <c:v>-0.27329900000000001</c:v>
                </c:pt>
                <c:pt idx="25636">
                  <c:v>-0.27331</c:v>
                </c:pt>
                <c:pt idx="25637">
                  <c:v>-0.27325300000000002</c:v>
                </c:pt>
                <c:pt idx="25638">
                  <c:v>-0.27309899999999998</c:v>
                </c:pt>
                <c:pt idx="25639">
                  <c:v>-0.272843</c:v>
                </c:pt>
                <c:pt idx="25640">
                  <c:v>-0.27249800000000002</c:v>
                </c:pt>
                <c:pt idx="25641">
                  <c:v>-0.27206599999999997</c:v>
                </c:pt>
                <c:pt idx="25642">
                  <c:v>-0.27154299999999998</c:v>
                </c:pt>
                <c:pt idx="25643">
                  <c:v>-0.27092500000000003</c:v>
                </c:pt>
                <c:pt idx="25644">
                  <c:v>-0.270202</c:v>
                </c:pt>
                <c:pt idx="25645">
                  <c:v>-0.26937499999999998</c:v>
                </c:pt>
                <c:pt idx="25646">
                  <c:v>-0.26844800000000002</c:v>
                </c:pt>
                <c:pt idx="25647">
                  <c:v>-0.26742899999999997</c:v>
                </c:pt>
                <c:pt idx="25648">
                  <c:v>-0.26632099999999997</c:v>
                </c:pt>
                <c:pt idx="25649">
                  <c:v>-0.26512599999999997</c:v>
                </c:pt>
                <c:pt idx="25650">
                  <c:v>-0.263847</c:v>
                </c:pt>
                <c:pt idx="25651">
                  <c:v>-0.26248899999999997</c:v>
                </c:pt>
                <c:pt idx="25652">
                  <c:v>-0.26105600000000001</c:v>
                </c:pt>
                <c:pt idx="25653">
                  <c:v>-0.25955800000000001</c:v>
                </c:pt>
                <c:pt idx="25654">
                  <c:v>-0.25800000000000001</c:v>
                </c:pt>
                <c:pt idx="25655">
                  <c:v>-0.256384</c:v>
                </c:pt>
                <c:pt idx="25656">
                  <c:v>-0.25470700000000002</c:v>
                </c:pt>
                <c:pt idx="25657">
                  <c:v>-0.252965</c:v>
                </c:pt>
                <c:pt idx="25658">
                  <c:v>-0.25115799999999999</c:v>
                </c:pt>
                <c:pt idx="25659">
                  <c:v>-0.24928900000000001</c:v>
                </c:pt>
                <c:pt idx="25660">
                  <c:v>-0.247362</c:v>
                </c:pt>
                <c:pt idx="25661">
                  <c:v>-0.24537999999999999</c:v>
                </c:pt>
                <c:pt idx="25662">
                  <c:v>-0.24334</c:v>
                </c:pt>
                <c:pt idx="25663">
                  <c:v>-0.24124000000000001</c:v>
                </c:pt>
                <c:pt idx="25664">
                  <c:v>-0.23907900000000001</c:v>
                </c:pt>
                <c:pt idx="25665">
                  <c:v>-0.23685899999999999</c:v>
                </c:pt>
                <c:pt idx="25666">
                  <c:v>-0.234574</c:v>
                </c:pt>
                <c:pt idx="25667">
                  <c:v>-0.23222300000000001</c:v>
                </c:pt>
                <c:pt idx="25668">
                  <c:v>-0.22980700000000001</c:v>
                </c:pt>
                <c:pt idx="25669">
                  <c:v>-0.227329</c:v>
                </c:pt>
                <c:pt idx="25670">
                  <c:v>-0.22478899999999999</c:v>
                </c:pt>
                <c:pt idx="25671">
                  <c:v>-0.222191</c:v>
                </c:pt>
                <c:pt idx="25672">
                  <c:v>-0.21953800000000001</c:v>
                </c:pt>
                <c:pt idx="25673">
                  <c:v>-0.216834</c:v>
                </c:pt>
                <c:pt idx="25674">
                  <c:v>-0.214084</c:v>
                </c:pt>
                <c:pt idx="25675">
                  <c:v>-0.21129000000000001</c:v>
                </c:pt>
                <c:pt idx="25676">
                  <c:v>-0.208453</c:v>
                </c:pt>
                <c:pt idx="25677">
                  <c:v>-0.20557700000000001</c:v>
                </c:pt>
                <c:pt idx="25678">
                  <c:v>-0.20266799999999999</c:v>
                </c:pt>
                <c:pt idx="25679">
                  <c:v>-0.19973299999999999</c:v>
                </c:pt>
                <c:pt idx="25680">
                  <c:v>-0.19677700000000001</c:v>
                </c:pt>
                <c:pt idx="25681">
                  <c:v>-0.193801</c:v>
                </c:pt>
                <c:pt idx="25682">
                  <c:v>-0.19081200000000001</c:v>
                </c:pt>
                <c:pt idx="25683">
                  <c:v>-0.18781300000000001</c:v>
                </c:pt>
                <c:pt idx="25684">
                  <c:v>-0.184805</c:v>
                </c:pt>
                <c:pt idx="25685">
                  <c:v>-0.18178800000000001</c:v>
                </c:pt>
                <c:pt idx="25686">
                  <c:v>-0.17876900000000001</c:v>
                </c:pt>
                <c:pt idx="25687">
                  <c:v>-0.175758</c:v>
                </c:pt>
                <c:pt idx="25688">
                  <c:v>-0.172764</c:v>
                </c:pt>
                <c:pt idx="25689">
                  <c:v>-0.16979</c:v>
                </c:pt>
                <c:pt idx="25690">
                  <c:v>-0.16683799999999999</c:v>
                </c:pt>
                <c:pt idx="25691">
                  <c:v>-0.163913</c:v>
                </c:pt>
                <c:pt idx="25692">
                  <c:v>-0.16101299999999999</c:v>
                </c:pt>
                <c:pt idx="25693">
                  <c:v>-0.158138</c:v>
                </c:pt>
                <c:pt idx="25694">
                  <c:v>-0.15528700000000001</c:v>
                </c:pt>
                <c:pt idx="25695">
                  <c:v>-0.15246199999999999</c:v>
                </c:pt>
                <c:pt idx="25696">
                  <c:v>-0.14966699999999999</c:v>
                </c:pt>
                <c:pt idx="25697">
                  <c:v>-0.14690800000000001</c:v>
                </c:pt>
                <c:pt idx="25698">
                  <c:v>-0.14419100000000001</c:v>
                </c:pt>
                <c:pt idx="25699">
                  <c:v>-0.141518</c:v>
                </c:pt>
                <c:pt idx="25700">
                  <c:v>-0.13888600000000001</c:v>
                </c:pt>
                <c:pt idx="25701">
                  <c:v>-0.136294</c:v>
                </c:pt>
                <c:pt idx="25702">
                  <c:v>-0.133745</c:v>
                </c:pt>
                <c:pt idx="25703">
                  <c:v>-0.131246</c:v>
                </c:pt>
                <c:pt idx="25704">
                  <c:v>-0.128805</c:v>
                </c:pt>
                <c:pt idx="25705">
                  <c:v>-0.12642900000000001</c:v>
                </c:pt>
                <c:pt idx="25706">
                  <c:v>-0.124125</c:v>
                </c:pt>
                <c:pt idx="25707">
                  <c:v>-0.121902</c:v>
                </c:pt>
                <c:pt idx="25708">
                  <c:v>-0.119758</c:v>
                </c:pt>
                <c:pt idx="25709">
                  <c:v>-0.117686</c:v>
                </c:pt>
                <c:pt idx="25710">
                  <c:v>-0.11568299999999999</c:v>
                </c:pt>
                <c:pt idx="25711">
                  <c:v>-0.113756</c:v>
                </c:pt>
                <c:pt idx="25712">
                  <c:v>-0.111916</c:v>
                </c:pt>
                <c:pt idx="25713">
                  <c:v>-0.110167</c:v>
                </c:pt>
                <c:pt idx="25714">
                  <c:v>-0.108505</c:v>
                </c:pt>
                <c:pt idx="25715">
                  <c:v>-0.10692699999999999</c:v>
                </c:pt>
                <c:pt idx="25716">
                  <c:v>-0.105434</c:v>
                </c:pt>
                <c:pt idx="25717">
                  <c:v>-0.104028</c:v>
                </c:pt>
                <c:pt idx="25718">
                  <c:v>-0.102704</c:v>
                </c:pt>
                <c:pt idx="25719">
                  <c:v>-0.10145999999999999</c:v>
                </c:pt>
                <c:pt idx="25720">
                  <c:v>-0.100295</c:v>
                </c:pt>
                <c:pt idx="25721">
                  <c:v>-9.9210800000000002E-2</c:v>
                </c:pt>
                <c:pt idx="25722">
                  <c:v>-9.8211199999999999E-2</c:v>
                </c:pt>
                <c:pt idx="25723">
                  <c:v>-9.7298899999999994E-2</c:v>
                </c:pt>
                <c:pt idx="25724">
                  <c:v>-9.6476099999999995E-2</c:v>
                </c:pt>
                <c:pt idx="25725">
                  <c:v>-9.5744300000000004E-2</c:v>
                </c:pt>
                <c:pt idx="25726">
                  <c:v>-9.5103699999999999E-2</c:v>
                </c:pt>
                <c:pt idx="25727">
                  <c:v>-9.4551099999999999E-2</c:v>
                </c:pt>
                <c:pt idx="25728">
                  <c:v>-9.4081399999999996E-2</c:v>
                </c:pt>
                <c:pt idx="25729">
                  <c:v>-9.3690300000000004E-2</c:v>
                </c:pt>
                <c:pt idx="25730">
                  <c:v>-9.3374899999999997E-2</c:v>
                </c:pt>
                <c:pt idx="25731">
                  <c:v>-9.3133300000000002E-2</c:v>
                </c:pt>
                <c:pt idx="25732">
                  <c:v>-9.2965400000000004E-2</c:v>
                </c:pt>
                <c:pt idx="25733">
                  <c:v>-9.28726E-2</c:v>
                </c:pt>
                <c:pt idx="25734">
                  <c:v>-9.2857099999999998E-2</c:v>
                </c:pt>
                <c:pt idx="25735">
                  <c:v>-9.29204E-2</c:v>
                </c:pt>
                <c:pt idx="25736">
                  <c:v>-9.3063099999999996E-2</c:v>
                </c:pt>
                <c:pt idx="25737">
                  <c:v>-9.3286599999999997E-2</c:v>
                </c:pt>
                <c:pt idx="25738">
                  <c:v>-9.35917E-2</c:v>
                </c:pt>
                <c:pt idx="25739">
                  <c:v>-9.3975699999999995E-2</c:v>
                </c:pt>
                <c:pt idx="25740">
                  <c:v>-9.4433100000000006E-2</c:v>
                </c:pt>
                <c:pt idx="25741">
                  <c:v>-9.4959100000000005E-2</c:v>
                </c:pt>
                <c:pt idx="25742">
                  <c:v>-9.5552600000000001E-2</c:v>
                </c:pt>
                <c:pt idx="25743">
                  <c:v>-9.62118E-2</c:v>
                </c:pt>
                <c:pt idx="25744">
                  <c:v>-9.6930299999999997E-2</c:v>
                </c:pt>
                <c:pt idx="25745">
                  <c:v>-9.7699900000000006E-2</c:v>
                </c:pt>
                <c:pt idx="25746">
                  <c:v>-9.8514099999999993E-2</c:v>
                </c:pt>
                <c:pt idx="25747">
                  <c:v>-9.9367999999999998E-2</c:v>
                </c:pt>
                <c:pt idx="25748">
                  <c:v>-0.100258</c:v>
                </c:pt>
                <c:pt idx="25749">
                  <c:v>-0.101184</c:v>
                </c:pt>
                <c:pt idx="25750">
                  <c:v>-0.102143</c:v>
                </c:pt>
                <c:pt idx="25751">
                  <c:v>-0.103133</c:v>
                </c:pt>
                <c:pt idx="25752">
                  <c:v>-0.104147</c:v>
                </c:pt>
                <c:pt idx="25753">
                  <c:v>-0.105183</c:v>
                </c:pt>
                <c:pt idx="25754">
                  <c:v>-0.106242</c:v>
                </c:pt>
                <c:pt idx="25755">
                  <c:v>-0.107326</c:v>
                </c:pt>
                <c:pt idx="25756">
                  <c:v>-0.108435</c:v>
                </c:pt>
                <c:pt idx="25757">
                  <c:v>-0.10956299999999999</c:v>
                </c:pt>
                <c:pt idx="25758">
                  <c:v>-0.110707</c:v>
                </c:pt>
                <c:pt idx="25759">
                  <c:v>-0.11186500000000001</c:v>
                </c:pt>
                <c:pt idx="25760">
                  <c:v>-0.113036</c:v>
                </c:pt>
                <c:pt idx="25761">
                  <c:v>-0.114219</c:v>
                </c:pt>
                <c:pt idx="25762">
                  <c:v>-0.11540599999999999</c:v>
                </c:pt>
                <c:pt idx="25763">
                  <c:v>-0.116593</c:v>
                </c:pt>
                <c:pt idx="25764">
                  <c:v>-0.117782</c:v>
                </c:pt>
                <c:pt idx="25765">
                  <c:v>-0.11897099999999999</c:v>
                </c:pt>
                <c:pt idx="25766">
                  <c:v>-0.120158</c:v>
                </c:pt>
                <c:pt idx="25767">
                  <c:v>-0.12134</c:v>
                </c:pt>
                <c:pt idx="25768">
                  <c:v>-0.122512</c:v>
                </c:pt>
                <c:pt idx="25769">
                  <c:v>-0.123671</c:v>
                </c:pt>
                <c:pt idx="25770">
                  <c:v>-0.124823</c:v>
                </c:pt>
                <c:pt idx="25771">
                  <c:v>-0.12594900000000001</c:v>
                </c:pt>
                <c:pt idx="25772">
                  <c:v>-0.12698599999999999</c:v>
                </c:pt>
                <c:pt idx="25773">
                  <c:v>-0.12793199999999999</c:v>
                </c:pt>
                <c:pt idx="25774">
                  <c:v>-0.128856</c:v>
                </c:pt>
                <c:pt idx="25775">
                  <c:v>-0.12975999999999999</c:v>
                </c:pt>
                <c:pt idx="25776">
                  <c:v>-0.130609</c:v>
                </c:pt>
                <c:pt idx="25777">
                  <c:v>-0.13140499999999999</c:v>
                </c:pt>
                <c:pt idx="25778">
                  <c:v>-0.132162</c:v>
                </c:pt>
                <c:pt idx="25779">
                  <c:v>-0.132877</c:v>
                </c:pt>
                <c:pt idx="25780">
                  <c:v>-0.133544</c:v>
                </c:pt>
                <c:pt idx="25781">
                  <c:v>-0.134155</c:v>
                </c:pt>
                <c:pt idx="25782">
                  <c:v>-0.13470599999999999</c:v>
                </c:pt>
                <c:pt idx="25783">
                  <c:v>-0.13519600000000001</c:v>
                </c:pt>
                <c:pt idx="25784">
                  <c:v>-0.13562399999999999</c:v>
                </c:pt>
                <c:pt idx="25785">
                  <c:v>-0.135993</c:v>
                </c:pt>
                <c:pt idx="25786">
                  <c:v>-0.13630200000000001</c:v>
                </c:pt>
                <c:pt idx="25787">
                  <c:v>-0.13655300000000001</c:v>
                </c:pt>
                <c:pt idx="25788">
                  <c:v>-0.13674500000000001</c:v>
                </c:pt>
                <c:pt idx="25789">
                  <c:v>-0.136883</c:v>
                </c:pt>
                <c:pt idx="25790">
                  <c:v>-0.13697000000000001</c:v>
                </c:pt>
                <c:pt idx="25791">
                  <c:v>-0.13700699999999999</c:v>
                </c:pt>
                <c:pt idx="25792">
                  <c:v>-0.136993</c:v>
                </c:pt>
                <c:pt idx="25793">
                  <c:v>-0.13692699999999999</c:v>
                </c:pt>
                <c:pt idx="25794">
                  <c:v>-0.13680500000000001</c:v>
                </c:pt>
                <c:pt idx="25795">
                  <c:v>-0.136627</c:v>
                </c:pt>
                <c:pt idx="25796">
                  <c:v>-0.13639000000000001</c:v>
                </c:pt>
                <c:pt idx="25797">
                  <c:v>-0.13609299999999999</c:v>
                </c:pt>
                <c:pt idx="25798">
                  <c:v>-0.13573299999999999</c:v>
                </c:pt>
                <c:pt idx="25799">
                  <c:v>-0.13531099999999999</c:v>
                </c:pt>
                <c:pt idx="25800">
                  <c:v>-0.134824</c:v>
                </c:pt>
                <c:pt idx="25801">
                  <c:v>-0.134269</c:v>
                </c:pt>
                <c:pt idx="25802">
                  <c:v>-0.13364599999999999</c:v>
                </c:pt>
                <c:pt idx="25803">
                  <c:v>-0.13295399999999999</c:v>
                </c:pt>
                <c:pt idx="25804">
                  <c:v>-0.132193</c:v>
                </c:pt>
                <c:pt idx="25805">
                  <c:v>-0.13136300000000001</c:v>
                </c:pt>
                <c:pt idx="25806">
                  <c:v>-0.130466</c:v>
                </c:pt>
                <c:pt idx="25807">
                  <c:v>-0.12950300000000001</c:v>
                </c:pt>
                <c:pt idx="25808">
                  <c:v>-0.12847800000000001</c:v>
                </c:pt>
                <c:pt idx="25809">
                  <c:v>-0.12739500000000001</c:v>
                </c:pt>
                <c:pt idx="25810">
                  <c:v>-0.12625400000000001</c:v>
                </c:pt>
                <c:pt idx="25811">
                  <c:v>-0.125058</c:v>
                </c:pt>
                <c:pt idx="25812">
                  <c:v>-0.123808</c:v>
                </c:pt>
                <c:pt idx="25813">
                  <c:v>-0.122506</c:v>
                </c:pt>
                <c:pt idx="25814">
                  <c:v>-0.121154</c:v>
                </c:pt>
                <c:pt idx="25815">
                  <c:v>-0.119752</c:v>
                </c:pt>
                <c:pt idx="25816">
                  <c:v>-0.118302</c:v>
                </c:pt>
                <c:pt idx="25817">
                  <c:v>-0.116803</c:v>
                </c:pt>
                <c:pt idx="25818">
                  <c:v>-0.115257</c:v>
                </c:pt>
                <c:pt idx="25819">
                  <c:v>-0.113665</c:v>
                </c:pt>
                <c:pt idx="25820">
                  <c:v>-0.112025</c:v>
                </c:pt>
                <c:pt idx="25821">
                  <c:v>-0.11033800000000001</c:v>
                </c:pt>
                <c:pt idx="25822">
                  <c:v>-0.108602</c:v>
                </c:pt>
                <c:pt idx="25823">
                  <c:v>-0.106821</c:v>
                </c:pt>
                <c:pt idx="25824">
                  <c:v>-0.10499799999999999</c:v>
                </c:pt>
                <c:pt idx="25825">
                  <c:v>-0.103141</c:v>
                </c:pt>
                <c:pt idx="25826">
                  <c:v>-0.101254</c:v>
                </c:pt>
                <c:pt idx="25827">
                  <c:v>-9.9341299999999993E-2</c:v>
                </c:pt>
                <c:pt idx="25828">
                  <c:v>-9.74048E-2</c:v>
                </c:pt>
                <c:pt idx="25829">
                  <c:v>-9.5447900000000002E-2</c:v>
                </c:pt>
                <c:pt idx="25830">
                  <c:v>-9.3473299999999995E-2</c:v>
                </c:pt>
                <c:pt idx="25831">
                  <c:v>-9.1481800000000002E-2</c:v>
                </c:pt>
                <c:pt idx="25832">
                  <c:v>-8.94736E-2</c:v>
                </c:pt>
                <c:pt idx="25833">
                  <c:v>-8.7450899999999998E-2</c:v>
                </c:pt>
                <c:pt idx="25834">
                  <c:v>-8.5417800000000002E-2</c:v>
                </c:pt>
                <c:pt idx="25835">
                  <c:v>-8.3378599999999997E-2</c:v>
                </c:pt>
                <c:pt idx="25836">
                  <c:v>-8.1337800000000002E-2</c:v>
                </c:pt>
                <c:pt idx="25837">
                  <c:v>-7.9298800000000003E-2</c:v>
                </c:pt>
                <c:pt idx="25838">
                  <c:v>-7.7260599999999999E-2</c:v>
                </c:pt>
                <c:pt idx="25839">
                  <c:v>-7.5220999999999996E-2</c:v>
                </c:pt>
                <c:pt idx="25840">
                  <c:v>-7.3180400000000007E-2</c:v>
                </c:pt>
                <c:pt idx="25841">
                  <c:v>-7.1142499999999997E-2</c:v>
                </c:pt>
                <c:pt idx="25842">
                  <c:v>-6.9110699999999997E-2</c:v>
                </c:pt>
                <c:pt idx="25843">
                  <c:v>-6.7088599999999998E-2</c:v>
                </c:pt>
                <c:pt idx="25844">
                  <c:v>-6.5082100000000004E-2</c:v>
                </c:pt>
                <c:pt idx="25845">
                  <c:v>-6.3094499999999998E-2</c:v>
                </c:pt>
                <c:pt idx="25846">
                  <c:v>-6.1122500000000003E-2</c:v>
                </c:pt>
                <c:pt idx="25847">
                  <c:v>-5.9163199999999999E-2</c:v>
                </c:pt>
                <c:pt idx="25848">
                  <c:v>-5.7222000000000002E-2</c:v>
                </c:pt>
                <c:pt idx="25849">
                  <c:v>-5.5307700000000001E-2</c:v>
                </c:pt>
                <c:pt idx="25850">
                  <c:v>-5.3427599999999999E-2</c:v>
                </c:pt>
                <c:pt idx="25851">
                  <c:v>-5.1586699999999999E-2</c:v>
                </c:pt>
                <c:pt idx="25852">
                  <c:v>-4.9785799999999998E-2</c:v>
                </c:pt>
                <c:pt idx="25853">
                  <c:v>-4.8021899999999999E-2</c:v>
                </c:pt>
                <c:pt idx="25854">
                  <c:v>-4.6293399999999998E-2</c:v>
                </c:pt>
                <c:pt idx="25855">
                  <c:v>-4.4601200000000001E-2</c:v>
                </c:pt>
                <c:pt idx="25856">
                  <c:v>-4.2947800000000001E-2</c:v>
                </c:pt>
                <c:pt idx="25857">
                  <c:v>-4.1336299999999999E-2</c:v>
                </c:pt>
                <c:pt idx="25858">
                  <c:v>-3.9770300000000001E-2</c:v>
                </c:pt>
                <c:pt idx="25859">
                  <c:v>-3.8254999999999997E-2</c:v>
                </c:pt>
                <c:pt idx="25860">
                  <c:v>-3.6795000000000001E-2</c:v>
                </c:pt>
                <c:pt idx="25861">
                  <c:v>-3.5392600000000003E-2</c:v>
                </c:pt>
                <c:pt idx="25862">
                  <c:v>-3.4046600000000003E-2</c:v>
                </c:pt>
                <c:pt idx="25863">
                  <c:v>-3.2756899999999999E-2</c:v>
                </c:pt>
                <c:pt idx="25864">
                  <c:v>-3.15258E-2</c:v>
                </c:pt>
                <c:pt idx="25865">
                  <c:v>-3.0353000000000002E-2</c:v>
                </c:pt>
                <c:pt idx="25866">
                  <c:v>-2.92357E-2</c:v>
                </c:pt>
                <c:pt idx="25867">
                  <c:v>-2.8173199999999999E-2</c:v>
                </c:pt>
                <c:pt idx="25868">
                  <c:v>-2.7166699999999998E-2</c:v>
                </c:pt>
                <c:pt idx="25869">
                  <c:v>-2.6218399999999999E-2</c:v>
                </c:pt>
                <c:pt idx="25870">
                  <c:v>-2.53309E-2</c:v>
                </c:pt>
                <c:pt idx="25871">
                  <c:v>-2.45054E-2</c:v>
                </c:pt>
                <c:pt idx="25872">
                  <c:v>-2.3741700000000001E-2</c:v>
                </c:pt>
                <c:pt idx="25873">
                  <c:v>-2.30402E-2</c:v>
                </c:pt>
                <c:pt idx="25874">
                  <c:v>-2.2402200000000001E-2</c:v>
                </c:pt>
                <c:pt idx="25875">
                  <c:v>-2.1827300000000001E-2</c:v>
                </c:pt>
                <c:pt idx="25876">
                  <c:v>-2.1312999999999999E-2</c:v>
                </c:pt>
                <c:pt idx="25877">
                  <c:v>-2.08577E-2</c:v>
                </c:pt>
                <c:pt idx="25878">
                  <c:v>-2.0461500000000001E-2</c:v>
                </c:pt>
                <c:pt idx="25879">
                  <c:v>-2.0125899999999999E-2</c:v>
                </c:pt>
                <c:pt idx="25880">
                  <c:v>-1.98517E-2</c:v>
                </c:pt>
                <c:pt idx="25881">
                  <c:v>-1.96378E-2</c:v>
                </c:pt>
                <c:pt idx="25882">
                  <c:v>-1.9481800000000001E-2</c:v>
                </c:pt>
                <c:pt idx="25883">
                  <c:v>-1.9381300000000001E-2</c:v>
                </c:pt>
                <c:pt idx="25884">
                  <c:v>-1.93346E-2</c:v>
                </c:pt>
                <c:pt idx="25885">
                  <c:v>-1.93416E-2</c:v>
                </c:pt>
                <c:pt idx="25886">
                  <c:v>-1.94012E-2</c:v>
                </c:pt>
                <c:pt idx="25887">
                  <c:v>-1.9510699999999999E-2</c:v>
                </c:pt>
                <c:pt idx="25888">
                  <c:v>-1.9668100000000001E-2</c:v>
                </c:pt>
                <c:pt idx="25889">
                  <c:v>-1.9871900000000001E-2</c:v>
                </c:pt>
                <c:pt idx="25890">
                  <c:v>-2.0120300000000001E-2</c:v>
                </c:pt>
                <c:pt idx="25891">
                  <c:v>-2.0410899999999999E-2</c:v>
                </c:pt>
                <c:pt idx="25892">
                  <c:v>-2.07409E-2</c:v>
                </c:pt>
                <c:pt idx="25893">
                  <c:v>-2.1108200000000001E-2</c:v>
                </c:pt>
                <c:pt idx="25894">
                  <c:v>-2.15103E-2</c:v>
                </c:pt>
                <c:pt idx="25895">
                  <c:v>-2.19443E-2</c:v>
                </c:pt>
                <c:pt idx="25896">
                  <c:v>-2.2407199999999999E-2</c:v>
                </c:pt>
                <c:pt idx="25897">
                  <c:v>-2.2897299999999999E-2</c:v>
                </c:pt>
                <c:pt idx="25898">
                  <c:v>-2.3413699999999999E-2</c:v>
                </c:pt>
                <c:pt idx="25899">
                  <c:v>-2.3955500000000001E-2</c:v>
                </c:pt>
                <c:pt idx="25900">
                  <c:v>-2.4521000000000001E-2</c:v>
                </c:pt>
                <c:pt idx="25901">
                  <c:v>-2.5108200000000001E-2</c:v>
                </c:pt>
                <c:pt idx="25902">
                  <c:v>-2.5715100000000001E-2</c:v>
                </c:pt>
                <c:pt idx="25903">
                  <c:v>-2.63398E-2</c:v>
                </c:pt>
                <c:pt idx="25904">
                  <c:v>-2.69807E-2</c:v>
                </c:pt>
                <c:pt idx="25905">
                  <c:v>-2.7635300000000002E-2</c:v>
                </c:pt>
                <c:pt idx="25906">
                  <c:v>-2.8299999999999999E-2</c:v>
                </c:pt>
                <c:pt idx="25907">
                  <c:v>-2.8971500000000001E-2</c:v>
                </c:pt>
                <c:pt idx="25908">
                  <c:v>-2.9646800000000001E-2</c:v>
                </c:pt>
                <c:pt idx="25909">
                  <c:v>-3.0323800000000001E-2</c:v>
                </c:pt>
                <c:pt idx="25910">
                  <c:v>-3.10006E-2</c:v>
                </c:pt>
                <c:pt idx="25911">
                  <c:v>-3.1674800000000003E-2</c:v>
                </c:pt>
                <c:pt idx="25912">
                  <c:v>-3.2344900000000003E-2</c:v>
                </c:pt>
                <c:pt idx="25913">
                  <c:v>-3.30091E-2</c:v>
                </c:pt>
                <c:pt idx="25914">
                  <c:v>-3.3665E-2</c:v>
                </c:pt>
                <c:pt idx="25915">
                  <c:v>-3.4310500000000001E-2</c:v>
                </c:pt>
                <c:pt idx="25916">
                  <c:v>-3.4943599999999998E-2</c:v>
                </c:pt>
                <c:pt idx="25917">
                  <c:v>-3.5560799999999997E-2</c:v>
                </c:pt>
                <c:pt idx="25918">
                  <c:v>-3.61579E-2</c:v>
                </c:pt>
                <c:pt idx="25919">
                  <c:v>-3.67315E-2</c:v>
                </c:pt>
                <c:pt idx="25920">
                  <c:v>-3.7278600000000002E-2</c:v>
                </c:pt>
                <c:pt idx="25921">
                  <c:v>-3.7795299999999997E-2</c:v>
                </c:pt>
                <c:pt idx="25922">
                  <c:v>-3.8278800000000002E-2</c:v>
                </c:pt>
                <c:pt idx="25923">
                  <c:v>-3.87283E-2</c:v>
                </c:pt>
                <c:pt idx="25924">
                  <c:v>-3.91426E-2</c:v>
                </c:pt>
                <c:pt idx="25925">
                  <c:v>-3.9519600000000002E-2</c:v>
                </c:pt>
                <c:pt idx="25926">
                  <c:v>-3.9858699999999997E-2</c:v>
                </c:pt>
                <c:pt idx="25927">
                  <c:v>-4.01597E-2</c:v>
                </c:pt>
                <c:pt idx="25928">
                  <c:v>-4.0421100000000001E-2</c:v>
                </c:pt>
                <c:pt idx="25929">
                  <c:v>-4.0640500000000003E-2</c:v>
                </c:pt>
                <c:pt idx="25930">
                  <c:v>-4.0816400000000003E-2</c:v>
                </c:pt>
                <c:pt idx="25931">
                  <c:v>-4.0947600000000001E-2</c:v>
                </c:pt>
                <c:pt idx="25932">
                  <c:v>-4.1033E-2</c:v>
                </c:pt>
                <c:pt idx="25933">
                  <c:v>-4.1070500000000003E-2</c:v>
                </c:pt>
                <c:pt idx="25934">
                  <c:v>-4.1057900000000001E-2</c:v>
                </c:pt>
                <c:pt idx="25935">
                  <c:v>-4.0993599999999998E-2</c:v>
                </c:pt>
                <c:pt idx="25936">
                  <c:v>-4.0876099999999999E-2</c:v>
                </c:pt>
                <c:pt idx="25937">
                  <c:v>-4.0704799999999999E-2</c:v>
                </c:pt>
                <c:pt idx="25938">
                  <c:v>-4.0478300000000002E-2</c:v>
                </c:pt>
                <c:pt idx="25939">
                  <c:v>-4.0194899999999999E-2</c:v>
                </c:pt>
                <c:pt idx="25940">
                  <c:v>-3.9854300000000002E-2</c:v>
                </c:pt>
                <c:pt idx="25941">
                  <c:v>-3.9456900000000003E-2</c:v>
                </c:pt>
                <c:pt idx="25942">
                  <c:v>-3.9001899999999999E-2</c:v>
                </c:pt>
                <c:pt idx="25943">
                  <c:v>-3.84877E-2</c:v>
                </c:pt>
                <c:pt idx="25944">
                  <c:v>-3.7912300000000003E-2</c:v>
                </c:pt>
                <c:pt idx="25945">
                  <c:v>-3.7274700000000001E-2</c:v>
                </c:pt>
                <c:pt idx="25946">
                  <c:v>-3.6575200000000002E-2</c:v>
                </c:pt>
                <c:pt idx="25947">
                  <c:v>-3.5815E-2</c:v>
                </c:pt>
                <c:pt idx="25948">
                  <c:v>-3.4994900000000002E-2</c:v>
                </c:pt>
                <c:pt idx="25949">
                  <c:v>-3.4115300000000001E-2</c:v>
                </c:pt>
                <c:pt idx="25950">
                  <c:v>-3.3177699999999997E-2</c:v>
                </c:pt>
                <c:pt idx="25951">
                  <c:v>-3.21836E-2</c:v>
                </c:pt>
                <c:pt idx="25952">
                  <c:v>-3.1134100000000001E-2</c:v>
                </c:pt>
                <c:pt idx="25953">
                  <c:v>-3.0030000000000001E-2</c:v>
                </c:pt>
                <c:pt idx="25954">
                  <c:v>-2.8871999999999998E-2</c:v>
                </c:pt>
                <c:pt idx="25955">
                  <c:v>-2.7659900000000001E-2</c:v>
                </c:pt>
                <c:pt idx="25956">
                  <c:v>-2.63924E-2</c:v>
                </c:pt>
                <c:pt idx="25957">
                  <c:v>-2.5069000000000001E-2</c:v>
                </c:pt>
                <c:pt idx="25958">
                  <c:v>-2.3690200000000002E-2</c:v>
                </c:pt>
                <c:pt idx="25959">
                  <c:v>-2.2257300000000001E-2</c:v>
                </c:pt>
                <c:pt idx="25960">
                  <c:v>-2.0771600000000001E-2</c:v>
                </c:pt>
                <c:pt idx="25961">
                  <c:v>-1.9234999999999999E-2</c:v>
                </c:pt>
                <c:pt idx="25962">
                  <c:v>-1.7649600000000001E-2</c:v>
                </c:pt>
                <c:pt idx="25963">
                  <c:v>-1.6017199999999999E-2</c:v>
                </c:pt>
                <c:pt idx="25964">
                  <c:v>-1.4338699999999999E-2</c:v>
                </c:pt>
                <c:pt idx="25965">
                  <c:v>-1.2615400000000001E-2</c:v>
                </c:pt>
                <c:pt idx="25966">
                  <c:v>-1.08497E-2</c:v>
                </c:pt>
                <c:pt idx="25967" formatCode="0.00E+00">
                  <c:v>-9.0451999999999998E-3</c:v>
                </c:pt>
                <c:pt idx="25968" formatCode="0.00E+00">
                  <c:v>-7.2057800000000002E-3</c:v>
                </c:pt>
                <c:pt idx="25969" formatCode="0.00E+00">
                  <c:v>-5.33389E-3</c:v>
                </c:pt>
                <c:pt idx="25970" formatCode="0.00E+00">
                  <c:v>-3.43145E-3</c:v>
                </c:pt>
                <c:pt idx="25971" formatCode="0.00E+00">
                  <c:v>-1.5009000000000001E-3</c:v>
                </c:pt>
                <c:pt idx="25972" formatCode="0.00E+00">
                  <c:v>4.5601000000000002E-4</c:v>
                </c:pt>
                <c:pt idx="25973" formatCode="0.00E+00">
                  <c:v>2.43925E-3</c:v>
                </c:pt>
                <c:pt idx="25974" formatCode="0.00E+00">
                  <c:v>4.4484499999999996E-3</c:v>
                </c:pt>
                <c:pt idx="25975" formatCode="0.00E+00">
                  <c:v>6.4808000000000001E-3</c:v>
                </c:pt>
                <c:pt idx="25976" formatCode="0.00E+00">
                  <c:v>8.5323599999999993E-3</c:v>
                </c:pt>
                <c:pt idx="25977">
                  <c:v>1.0600399999999999E-2</c:v>
                </c:pt>
                <c:pt idx="25978">
                  <c:v>1.2684000000000001E-2</c:v>
                </c:pt>
                <c:pt idx="25979">
                  <c:v>1.4782200000000001E-2</c:v>
                </c:pt>
                <c:pt idx="25980">
                  <c:v>1.6893399999999999E-2</c:v>
                </c:pt>
                <c:pt idx="25981">
                  <c:v>1.90145E-2</c:v>
                </c:pt>
                <c:pt idx="25982">
                  <c:v>2.11428E-2</c:v>
                </c:pt>
                <c:pt idx="25983">
                  <c:v>2.3276700000000001E-2</c:v>
                </c:pt>
                <c:pt idx="25984">
                  <c:v>2.5413499999999999E-2</c:v>
                </c:pt>
                <c:pt idx="25985">
                  <c:v>2.75491E-2</c:v>
                </c:pt>
                <c:pt idx="25986">
                  <c:v>2.9679799999999999E-2</c:v>
                </c:pt>
                <c:pt idx="25987">
                  <c:v>3.1803100000000001E-2</c:v>
                </c:pt>
                <c:pt idx="25988">
                  <c:v>3.3916599999999998E-2</c:v>
                </c:pt>
                <c:pt idx="25989">
                  <c:v>3.6017199999999999E-2</c:v>
                </c:pt>
                <c:pt idx="25990">
                  <c:v>3.8102200000000003E-2</c:v>
                </c:pt>
                <c:pt idx="25991">
                  <c:v>4.0169000000000003E-2</c:v>
                </c:pt>
                <c:pt idx="25992">
                  <c:v>4.2215599999999999E-2</c:v>
                </c:pt>
                <c:pt idx="25993">
                  <c:v>4.42409E-2</c:v>
                </c:pt>
                <c:pt idx="25994">
                  <c:v>4.6244199999999999E-2</c:v>
                </c:pt>
                <c:pt idx="25995">
                  <c:v>4.8224200000000002E-2</c:v>
                </c:pt>
                <c:pt idx="25996">
                  <c:v>5.0178199999999999E-2</c:v>
                </c:pt>
                <c:pt idx="25997">
                  <c:v>5.2103900000000002E-2</c:v>
                </c:pt>
                <c:pt idx="25998">
                  <c:v>5.3999400000000003E-2</c:v>
                </c:pt>
                <c:pt idx="25999">
                  <c:v>5.5862000000000002E-2</c:v>
                </c:pt>
                <c:pt idx="26000">
                  <c:v>5.7688999999999997E-2</c:v>
                </c:pt>
                <c:pt idx="26001">
                  <c:v>5.9478099999999999E-2</c:v>
                </c:pt>
                <c:pt idx="26002">
                  <c:v>6.1227200000000002E-2</c:v>
                </c:pt>
                <c:pt idx="26003">
                  <c:v>6.2934100000000007E-2</c:v>
                </c:pt>
                <c:pt idx="26004">
                  <c:v>6.4596799999999996E-2</c:v>
                </c:pt>
                <c:pt idx="26005">
                  <c:v>6.62132E-2</c:v>
                </c:pt>
                <c:pt idx="26006">
                  <c:v>6.7781499999999995E-2</c:v>
                </c:pt>
                <c:pt idx="26007">
                  <c:v>6.9300399999999998E-2</c:v>
                </c:pt>
                <c:pt idx="26008">
                  <c:v>7.0769700000000005E-2</c:v>
                </c:pt>
                <c:pt idx="26009">
                  <c:v>7.2189000000000003E-2</c:v>
                </c:pt>
                <c:pt idx="26010">
                  <c:v>7.3557399999999995E-2</c:v>
                </c:pt>
                <c:pt idx="26011">
                  <c:v>7.4873999999999996E-2</c:v>
                </c:pt>
                <c:pt idx="26012">
                  <c:v>7.6137999999999997E-2</c:v>
                </c:pt>
                <c:pt idx="26013">
                  <c:v>7.7347399999999997E-2</c:v>
                </c:pt>
                <c:pt idx="26014">
                  <c:v>7.8498999999999999E-2</c:v>
                </c:pt>
                <c:pt idx="26015">
                  <c:v>7.9590800000000003E-2</c:v>
                </c:pt>
                <c:pt idx="26016">
                  <c:v>8.0622200000000005E-2</c:v>
                </c:pt>
                <c:pt idx="26017">
                  <c:v>8.1593600000000002E-2</c:v>
                </c:pt>
                <c:pt idx="26018">
                  <c:v>8.2505700000000001E-2</c:v>
                </c:pt>
                <c:pt idx="26019">
                  <c:v>8.3358500000000002E-2</c:v>
                </c:pt>
                <c:pt idx="26020">
                  <c:v>8.4151000000000004E-2</c:v>
                </c:pt>
                <c:pt idx="26021">
                  <c:v>8.4882200000000005E-2</c:v>
                </c:pt>
                <c:pt idx="26022">
                  <c:v>8.5552100000000006E-2</c:v>
                </c:pt>
                <c:pt idx="26023">
                  <c:v>8.6161600000000005E-2</c:v>
                </c:pt>
                <c:pt idx="26024">
                  <c:v>8.6712200000000003E-2</c:v>
                </c:pt>
                <c:pt idx="26025">
                  <c:v>8.7204699999999996E-2</c:v>
                </c:pt>
                <c:pt idx="26026">
                  <c:v>8.7638300000000002E-2</c:v>
                </c:pt>
                <c:pt idx="26027">
                  <c:v>8.8012099999999996E-2</c:v>
                </c:pt>
                <c:pt idx="26028">
                  <c:v>8.8326000000000002E-2</c:v>
                </c:pt>
                <c:pt idx="26029">
                  <c:v>8.8580000000000006E-2</c:v>
                </c:pt>
                <c:pt idx="26030">
                  <c:v>8.87743E-2</c:v>
                </c:pt>
                <c:pt idx="26031">
                  <c:v>8.89094E-2</c:v>
                </c:pt>
                <c:pt idx="26032">
                  <c:v>8.8986300000000004E-2</c:v>
                </c:pt>
                <c:pt idx="26033">
                  <c:v>8.9007100000000006E-2</c:v>
                </c:pt>
                <c:pt idx="26034">
                  <c:v>8.8973899999999995E-2</c:v>
                </c:pt>
                <c:pt idx="26035">
                  <c:v>8.8888300000000003E-2</c:v>
                </c:pt>
                <c:pt idx="26036">
                  <c:v>8.8751099999999999E-2</c:v>
                </c:pt>
                <c:pt idx="26037">
                  <c:v>8.8562699999999994E-2</c:v>
                </c:pt>
                <c:pt idx="26038">
                  <c:v>8.8323899999999997E-2</c:v>
                </c:pt>
                <c:pt idx="26039">
                  <c:v>8.8034899999999999E-2</c:v>
                </c:pt>
                <c:pt idx="26040">
                  <c:v>8.7696499999999997E-2</c:v>
                </c:pt>
                <c:pt idx="26041">
                  <c:v>8.7310100000000002E-2</c:v>
                </c:pt>
                <c:pt idx="26042">
                  <c:v>8.6877899999999994E-2</c:v>
                </c:pt>
                <c:pt idx="26043">
                  <c:v>8.6402000000000007E-2</c:v>
                </c:pt>
                <c:pt idx="26044">
                  <c:v>8.5884199999999994E-2</c:v>
                </c:pt>
                <c:pt idx="26045">
                  <c:v>8.5326799999999994E-2</c:v>
                </c:pt>
                <c:pt idx="26046">
                  <c:v>8.4731899999999999E-2</c:v>
                </c:pt>
                <c:pt idx="26047">
                  <c:v>8.4101300000000004E-2</c:v>
                </c:pt>
                <c:pt idx="26048">
                  <c:v>8.34371E-2</c:v>
                </c:pt>
                <c:pt idx="26049">
                  <c:v>8.2741400000000007E-2</c:v>
                </c:pt>
                <c:pt idx="26050">
                  <c:v>8.2016599999999995E-2</c:v>
                </c:pt>
                <c:pt idx="26051">
                  <c:v>8.1265000000000004E-2</c:v>
                </c:pt>
                <c:pt idx="26052">
                  <c:v>8.0488799999999999E-2</c:v>
                </c:pt>
                <c:pt idx="26053">
                  <c:v>7.9689999999999997E-2</c:v>
                </c:pt>
                <c:pt idx="26054">
                  <c:v>7.8869900000000007E-2</c:v>
                </c:pt>
                <c:pt idx="26055">
                  <c:v>7.8028899999999998E-2</c:v>
                </c:pt>
                <c:pt idx="26056">
                  <c:v>7.7168299999999995E-2</c:v>
                </c:pt>
                <c:pt idx="26057">
                  <c:v>7.6290499999999997E-2</c:v>
                </c:pt>
                <c:pt idx="26058">
                  <c:v>7.5397900000000004E-2</c:v>
                </c:pt>
                <c:pt idx="26059">
                  <c:v>7.4492100000000006E-2</c:v>
                </c:pt>
                <c:pt idx="26060">
                  <c:v>7.3575299999999996E-2</c:v>
                </c:pt>
                <c:pt idx="26061">
                  <c:v>7.2650300000000001E-2</c:v>
                </c:pt>
                <c:pt idx="26062">
                  <c:v>7.1720400000000004E-2</c:v>
                </c:pt>
                <c:pt idx="26063">
                  <c:v>7.0787500000000003E-2</c:v>
                </c:pt>
                <c:pt idx="26064">
                  <c:v>6.9853299999999993E-2</c:v>
                </c:pt>
                <c:pt idx="26065">
                  <c:v>6.8919400000000006E-2</c:v>
                </c:pt>
                <c:pt idx="26066">
                  <c:v>6.7988699999999999E-2</c:v>
                </c:pt>
                <c:pt idx="26067">
                  <c:v>6.7064799999999994E-2</c:v>
                </c:pt>
                <c:pt idx="26068">
                  <c:v>6.615E-2</c:v>
                </c:pt>
                <c:pt idx="26069">
                  <c:v>6.5245999999999998E-2</c:v>
                </c:pt>
                <c:pt idx="26070">
                  <c:v>6.4354800000000004E-2</c:v>
                </c:pt>
                <c:pt idx="26071">
                  <c:v>6.3478900000000005E-2</c:v>
                </c:pt>
                <c:pt idx="26072">
                  <c:v>6.2619300000000003E-2</c:v>
                </c:pt>
                <c:pt idx="26073">
                  <c:v>6.1776200000000003E-2</c:v>
                </c:pt>
                <c:pt idx="26074">
                  <c:v>6.0950600000000001E-2</c:v>
                </c:pt>
                <c:pt idx="26075">
                  <c:v>6.0144200000000002E-2</c:v>
                </c:pt>
                <c:pt idx="26076">
                  <c:v>5.9358800000000003E-2</c:v>
                </c:pt>
                <c:pt idx="26077">
                  <c:v>5.8596299999999997E-2</c:v>
                </c:pt>
                <c:pt idx="26078">
                  <c:v>5.7859000000000001E-2</c:v>
                </c:pt>
                <c:pt idx="26079">
                  <c:v>5.7148600000000001E-2</c:v>
                </c:pt>
                <c:pt idx="26080">
                  <c:v>5.6466500000000003E-2</c:v>
                </c:pt>
                <c:pt idx="26081">
                  <c:v>5.5814099999999998E-2</c:v>
                </c:pt>
                <c:pt idx="26082">
                  <c:v>5.51935E-2</c:v>
                </c:pt>
                <c:pt idx="26083">
                  <c:v>5.4606099999999998E-2</c:v>
                </c:pt>
                <c:pt idx="26084">
                  <c:v>5.4052099999999999E-2</c:v>
                </c:pt>
                <c:pt idx="26085">
                  <c:v>5.3532299999999998E-2</c:v>
                </c:pt>
                <c:pt idx="26086">
                  <c:v>5.30483E-2</c:v>
                </c:pt>
                <c:pt idx="26087">
                  <c:v>5.2601700000000001E-2</c:v>
                </c:pt>
                <c:pt idx="26088">
                  <c:v>5.2193900000000001E-2</c:v>
                </c:pt>
                <c:pt idx="26089">
                  <c:v>5.1825499999999997E-2</c:v>
                </c:pt>
                <c:pt idx="26090">
                  <c:v>5.1496699999999999E-2</c:v>
                </c:pt>
                <c:pt idx="26091">
                  <c:v>5.1208099999999999E-2</c:v>
                </c:pt>
                <c:pt idx="26092">
                  <c:v>5.0960199999999997E-2</c:v>
                </c:pt>
                <c:pt idx="26093">
                  <c:v>5.0753600000000003E-2</c:v>
                </c:pt>
                <c:pt idx="26094">
                  <c:v>5.0588500000000002E-2</c:v>
                </c:pt>
                <c:pt idx="26095">
                  <c:v>5.0465299999999998E-2</c:v>
                </c:pt>
                <c:pt idx="26096">
                  <c:v>5.0383799999999999E-2</c:v>
                </c:pt>
                <c:pt idx="26097">
                  <c:v>5.0343600000000002E-2</c:v>
                </c:pt>
                <c:pt idx="26098">
                  <c:v>5.03445E-2</c:v>
                </c:pt>
                <c:pt idx="26099">
                  <c:v>5.0386500000000001E-2</c:v>
                </c:pt>
                <c:pt idx="26100">
                  <c:v>5.0469600000000003E-2</c:v>
                </c:pt>
                <c:pt idx="26101">
                  <c:v>5.0594E-2</c:v>
                </c:pt>
                <c:pt idx="26102">
                  <c:v>5.07588E-2</c:v>
                </c:pt>
                <c:pt idx="26103">
                  <c:v>5.0962599999999997E-2</c:v>
                </c:pt>
                <c:pt idx="26104">
                  <c:v>5.1204899999999998E-2</c:v>
                </c:pt>
                <c:pt idx="26105">
                  <c:v>5.1485999999999997E-2</c:v>
                </c:pt>
                <c:pt idx="26106">
                  <c:v>5.18051E-2</c:v>
                </c:pt>
                <c:pt idx="26107">
                  <c:v>5.2160499999999999E-2</c:v>
                </c:pt>
                <c:pt idx="26108">
                  <c:v>5.2549699999999998E-2</c:v>
                </c:pt>
                <c:pt idx="26109">
                  <c:v>5.2970700000000003E-2</c:v>
                </c:pt>
                <c:pt idx="26110">
                  <c:v>5.3422799999999999E-2</c:v>
                </c:pt>
                <c:pt idx="26111">
                  <c:v>5.3906999999999997E-2</c:v>
                </c:pt>
                <c:pt idx="26112">
                  <c:v>5.4424800000000002E-2</c:v>
                </c:pt>
                <c:pt idx="26113">
                  <c:v>5.4975499999999997E-2</c:v>
                </c:pt>
                <c:pt idx="26114">
                  <c:v>5.5557599999999999E-2</c:v>
                </c:pt>
                <c:pt idx="26115">
                  <c:v>5.6169499999999997E-2</c:v>
                </c:pt>
                <c:pt idx="26116">
                  <c:v>5.6809499999999999E-2</c:v>
                </c:pt>
                <c:pt idx="26117">
                  <c:v>5.7475900000000003E-2</c:v>
                </c:pt>
                <c:pt idx="26118">
                  <c:v>5.8166200000000001E-2</c:v>
                </c:pt>
                <c:pt idx="26119">
                  <c:v>5.8878E-2</c:v>
                </c:pt>
                <c:pt idx="26120">
                  <c:v>5.9609799999999998E-2</c:v>
                </c:pt>
                <c:pt idx="26121">
                  <c:v>6.03613E-2</c:v>
                </c:pt>
                <c:pt idx="26122">
                  <c:v>6.1132800000000001E-2</c:v>
                </c:pt>
                <c:pt idx="26123">
                  <c:v>6.1923699999999998E-2</c:v>
                </c:pt>
                <c:pt idx="26124">
                  <c:v>6.2732499999999997E-2</c:v>
                </c:pt>
                <c:pt idx="26125">
                  <c:v>6.35574E-2</c:v>
                </c:pt>
                <c:pt idx="26126">
                  <c:v>6.4396400000000006E-2</c:v>
                </c:pt>
                <c:pt idx="26127">
                  <c:v>6.5246899999999997E-2</c:v>
                </c:pt>
                <c:pt idx="26128">
                  <c:v>6.6106100000000001E-2</c:v>
                </c:pt>
                <c:pt idx="26129">
                  <c:v>6.6972500000000004E-2</c:v>
                </c:pt>
                <c:pt idx="26130">
                  <c:v>6.7845199999999994E-2</c:v>
                </c:pt>
                <c:pt idx="26131">
                  <c:v>6.8722699999999998E-2</c:v>
                </c:pt>
                <c:pt idx="26132">
                  <c:v>6.9602700000000003E-2</c:v>
                </c:pt>
                <c:pt idx="26133">
                  <c:v>7.0483100000000007E-2</c:v>
                </c:pt>
                <c:pt idx="26134">
                  <c:v>7.1361999999999995E-2</c:v>
                </c:pt>
                <c:pt idx="26135">
                  <c:v>7.2237499999999996E-2</c:v>
                </c:pt>
                <c:pt idx="26136">
                  <c:v>7.3106900000000002E-2</c:v>
                </c:pt>
                <c:pt idx="26137">
                  <c:v>7.3967500000000005E-2</c:v>
                </c:pt>
                <c:pt idx="26138">
                  <c:v>7.48167E-2</c:v>
                </c:pt>
                <c:pt idx="26139">
                  <c:v>7.5652800000000006E-2</c:v>
                </c:pt>
                <c:pt idx="26140">
                  <c:v>7.6474299999999995E-2</c:v>
                </c:pt>
                <c:pt idx="26141">
                  <c:v>7.7279700000000007E-2</c:v>
                </c:pt>
                <c:pt idx="26142">
                  <c:v>7.8067600000000001E-2</c:v>
                </c:pt>
                <c:pt idx="26143">
                  <c:v>7.8836799999999999E-2</c:v>
                </c:pt>
                <c:pt idx="26144">
                  <c:v>7.9586000000000004E-2</c:v>
                </c:pt>
                <c:pt idx="26145">
                  <c:v>8.0314099999999999E-2</c:v>
                </c:pt>
                <c:pt idx="26146">
                  <c:v>8.1020599999999998E-2</c:v>
                </c:pt>
                <c:pt idx="26147">
                  <c:v>8.1704100000000002E-2</c:v>
                </c:pt>
                <c:pt idx="26148">
                  <c:v>8.2362599999999994E-2</c:v>
                </c:pt>
                <c:pt idx="26149">
                  <c:v>8.2995100000000002E-2</c:v>
                </c:pt>
                <c:pt idx="26150">
                  <c:v>8.3601099999999998E-2</c:v>
                </c:pt>
                <c:pt idx="26151">
                  <c:v>8.4178000000000003E-2</c:v>
                </c:pt>
                <c:pt idx="26152">
                  <c:v>8.4723300000000001E-2</c:v>
                </c:pt>
                <c:pt idx="26153">
                  <c:v>8.5236300000000001E-2</c:v>
                </c:pt>
                <c:pt idx="26154">
                  <c:v>8.5717299999999996E-2</c:v>
                </c:pt>
                <c:pt idx="26155">
                  <c:v>8.6165800000000001E-2</c:v>
                </c:pt>
                <c:pt idx="26156">
                  <c:v>8.6580900000000002E-2</c:v>
                </c:pt>
                <c:pt idx="26157">
                  <c:v>8.6961899999999995E-2</c:v>
                </c:pt>
                <c:pt idx="26158">
                  <c:v>8.7308200000000002E-2</c:v>
                </c:pt>
                <c:pt idx="26159">
                  <c:v>8.7619100000000005E-2</c:v>
                </c:pt>
                <c:pt idx="26160">
                  <c:v>8.7893600000000002E-2</c:v>
                </c:pt>
                <c:pt idx="26161">
                  <c:v>8.8130500000000001E-2</c:v>
                </c:pt>
                <c:pt idx="26162">
                  <c:v>8.8329099999999994E-2</c:v>
                </c:pt>
                <c:pt idx="26163">
                  <c:v>8.8488899999999995E-2</c:v>
                </c:pt>
                <c:pt idx="26164">
                  <c:v>8.8609800000000002E-2</c:v>
                </c:pt>
                <c:pt idx="26165">
                  <c:v>8.8692699999999999E-2</c:v>
                </c:pt>
                <c:pt idx="26166">
                  <c:v>8.8738700000000004E-2</c:v>
                </c:pt>
                <c:pt idx="26167">
                  <c:v>8.8748099999999996E-2</c:v>
                </c:pt>
                <c:pt idx="26168">
                  <c:v>8.8720400000000005E-2</c:v>
                </c:pt>
                <c:pt idx="26169">
                  <c:v>8.8655499999999998E-2</c:v>
                </c:pt>
                <c:pt idx="26170">
                  <c:v>8.8553300000000001E-2</c:v>
                </c:pt>
                <c:pt idx="26171">
                  <c:v>8.8413900000000004E-2</c:v>
                </c:pt>
                <c:pt idx="26172">
                  <c:v>8.8237700000000002E-2</c:v>
                </c:pt>
                <c:pt idx="26173">
                  <c:v>8.8025900000000004E-2</c:v>
                </c:pt>
                <c:pt idx="26174">
                  <c:v>8.7779200000000002E-2</c:v>
                </c:pt>
                <c:pt idx="26175">
                  <c:v>8.7497599999999995E-2</c:v>
                </c:pt>
                <c:pt idx="26176">
                  <c:v>8.7180999999999995E-2</c:v>
                </c:pt>
                <c:pt idx="26177">
                  <c:v>8.6829400000000001E-2</c:v>
                </c:pt>
                <c:pt idx="26178">
                  <c:v>8.6443999999999993E-2</c:v>
                </c:pt>
                <c:pt idx="26179">
                  <c:v>8.6025900000000002E-2</c:v>
                </c:pt>
                <c:pt idx="26180">
                  <c:v>8.5576299999999994E-2</c:v>
                </c:pt>
                <c:pt idx="26181">
                  <c:v>8.5096699999999997E-2</c:v>
                </c:pt>
                <c:pt idx="26182">
                  <c:v>8.45886E-2</c:v>
                </c:pt>
                <c:pt idx="26183">
                  <c:v>8.4054000000000004E-2</c:v>
                </c:pt>
                <c:pt idx="26184">
                  <c:v>8.3494899999999997E-2</c:v>
                </c:pt>
                <c:pt idx="26185">
                  <c:v>8.2913700000000007E-2</c:v>
                </c:pt>
                <c:pt idx="26186">
                  <c:v>8.2311999999999996E-2</c:v>
                </c:pt>
                <c:pt idx="26187">
                  <c:v>8.1691200000000005E-2</c:v>
                </c:pt>
                <c:pt idx="26188">
                  <c:v>8.1053200000000006E-2</c:v>
                </c:pt>
                <c:pt idx="26189">
                  <c:v>8.0399700000000004E-2</c:v>
                </c:pt>
                <c:pt idx="26190">
                  <c:v>7.97321E-2</c:v>
                </c:pt>
                <c:pt idx="26191">
                  <c:v>7.90521E-2</c:v>
                </c:pt>
                <c:pt idx="26192">
                  <c:v>7.8360600000000002E-2</c:v>
                </c:pt>
                <c:pt idx="26193">
                  <c:v>7.7658099999999994E-2</c:v>
                </c:pt>
                <c:pt idx="26194">
                  <c:v>7.6945299999999994E-2</c:v>
                </c:pt>
                <c:pt idx="26195">
                  <c:v>7.6224200000000006E-2</c:v>
                </c:pt>
                <c:pt idx="26196">
                  <c:v>7.5497400000000006E-2</c:v>
                </c:pt>
                <c:pt idx="26197">
                  <c:v>7.4767799999999995E-2</c:v>
                </c:pt>
                <c:pt idx="26198">
                  <c:v>7.4038800000000002E-2</c:v>
                </c:pt>
                <c:pt idx="26199">
                  <c:v>7.3313500000000004E-2</c:v>
                </c:pt>
                <c:pt idx="26200">
                  <c:v>7.2593699999999997E-2</c:v>
                </c:pt>
                <c:pt idx="26201">
                  <c:v>7.1880299999999994E-2</c:v>
                </c:pt>
                <c:pt idx="26202">
                  <c:v>7.1174899999999999E-2</c:v>
                </c:pt>
                <c:pt idx="26203">
                  <c:v>7.0480000000000001E-2</c:v>
                </c:pt>
                <c:pt idx="26204">
                  <c:v>6.9798899999999997E-2</c:v>
                </c:pt>
                <c:pt idx="26205">
                  <c:v>6.9134600000000004E-2</c:v>
                </c:pt>
                <c:pt idx="26206">
                  <c:v>6.84892E-2</c:v>
                </c:pt>
                <c:pt idx="26207">
                  <c:v>6.7864499999999994E-2</c:v>
                </c:pt>
                <c:pt idx="26208">
                  <c:v>6.7262799999999998E-2</c:v>
                </c:pt>
                <c:pt idx="26209">
                  <c:v>6.6686700000000002E-2</c:v>
                </c:pt>
                <c:pt idx="26210">
                  <c:v>6.6137100000000004E-2</c:v>
                </c:pt>
                <c:pt idx="26211">
                  <c:v>6.5615000000000007E-2</c:v>
                </c:pt>
                <c:pt idx="26212">
                  <c:v>6.5122600000000003E-2</c:v>
                </c:pt>
                <c:pt idx="26213">
                  <c:v>6.4662600000000001E-2</c:v>
                </c:pt>
                <c:pt idx="26214">
                  <c:v>6.42369E-2</c:v>
                </c:pt>
                <c:pt idx="26215">
                  <c:v>6.3846600000000003E-2</c:v>
                </c:pt>
                <c:pt idx="26216">
                  <c:v>6.3492199999999999E-2</c:v>
                </c:pt>
                <c:pt idx="26217">
                  <c:v>6.3174599999999997E-2</c:v>
                </c:pt>
                <c:pt idx="26218">
                  <c:v>6.2895900000000005E-2</c:v>
                </c:pt>
                <c:pt idx="26219">
                  <c:v>6.2658900000000003E-2</c:v>
                </c:pt>
                <c:pt idx="26220">
                  <c:v>6.2465600000000003E-2</c:v>
                </c:pt>
                <c:pt idx="26221">
                  <c:v>6.2317499999999998E-2</c:v>
                </c:pt>
                <c:pt idx="26222">
                  <c:v>6.2216100000000003E-2</c:v>
                </c:pt>
                <c:pt idx="26223">
                  <c:v>6.2163299999999998E-2</c:v>
                </c:pt>
                <c:pt idx="26224">
                  <c:v>6.2160600000000003E-2</c:v>
                </c:pt>
                <c:pt idx="26225">
                  <c:v>6.2209899999999999E-2</c:v>
                </c:pt>
                <c:pt idx="26226">
                  <c:v>6.23125E-2</c:v>
                </c:pt>
                <c:pt idx="26227">
                  <c:v>6.2469400000000001E-2</c:v>
                </c:pt>
                <c:pt idx="26228">
                  <c:v>6.2681200000000006E-2</c:v>
                </c:pt>
                <c:pt idx="26229">
                  <c:v>6.2949000000000005E-2</c:v>
                </c:pt>
                <c:pt idx="26230">
                  <c:v>6.3273399999999994E-2</c:v>
                </c:pt>
                <c:pt idx="26231">
                  <c:v>6.3654799999999997E-2</c:v>
                </c:pt>
                <c:pt idx="26232">
                  <c:v>6.4094399999999996E-2</c:v>
                </c:pt>
                <c:pt idx="26233">
                  <c:v>6.4592800000000006E-2</c:v>
                </c:pt>
                <c:pt idx="26234">
                  <c:v>6.515E-2</c:v>
                </c:pt>
                <c:pt idx="26235">
                  <c:v>6.5765799999999999E-2</c:v>
                </c:pt>
                <c:pt idx="26236">
                  <c:v>6.6439799999999993E-2</c:v>
                </c:pt>
                <c:pt idx="26237">
                  <c:v>6.7172200000000001E-2</c:v>
                </c:pt>
                <c:pt idx="26238">
                  <c:v>6.7962999999999996E-2</c:v>
                </c:pt>
                <c:pt idx="26239">
                  <c:v>6.8812600000000002E-2</c:v>
                </c:pt>
                <c:pt idx="26240">
                  <c:v>6.9720599999999994E-2</c:v>
                </c:pt>
                <c:pt idx="26241">
                  <c:v>7.0685799999999993E-2</c:v>
                </c:pt>
                <c:pt idx="26242">
                  <c:v>7.1707800000000002E-2</c:v>
                </c:pt>
                <c:pt idx="26243">
                  <c:v>7.2787000000000004E-2</c:v>
                </c:pt>
                <c:pt idx="26244">
                  <c:v>7.39229E-2</c:v>
                </c:pt>
                <c:pt idx="26245">
                  <c:v>7.5113399999999997E-2</c:v>
                </c:pt>
                <c:pt idx="26246">
                  <c:v>7.6355999999999993E-2</c:v>
                </c:pt>
                <c:pt idx="26247">
                  <c:v>7.7648800000000004E-2</c:v>
                </c:pt>
                <c:pt idx="26248">
                  <c:v>7.8991400000000003E-2</c:v>
                </c:pt>
                <c:pt idx="26249">
                  <c:v>8.0383499999999997E-2</c:v>
                </c:pt>
                <c:pt idx="26250">
                  <c:v>8.1824599999999997E-2</c:v>
                </c:pt>
                <c:pt idx="26251">
                  <c:v>8.3313100000000001E-2</c:v>
                </c:pt>
                <c:pt idx="26252">
                  <c:v>8.4847400000000003E-2</c:v>
                </c:pt>
                <c:pt idx="26253">
                  <c:v>8.64259E-2</c:v>
                </c:pt>
                <c:pt idx="26254">
                  <c:v>8.8046299999999994E-2</c:v>
                </c:pt>
                <c:pt idx="26255">
                  <c:v>8.9705999999999994E-2</c:v>
                </c:pt>
                <c:pt idx="26256">
                  <c:v>9.1401899999999994E-2</c:v>
                </c:pt>
                <c:pt idx="26257">
                  <c:v>9.3131599999999995E-2</c:v>
                </c:pt>
                <c:pt idx="26258">
                  <c:v>9.4893500000000006E-2</c:v>
                </c:pt>
                <c:pt idx="26259">
                  <c:v>9.6686599999999998E-2</c:v>
                </c:pt>
                <c:pt idx="26260">
                  <c:v>9.8509200000000005E-2</c:v>
                </c:pt>
                <c:pt idx="26261">
                  <c:v>0.100358</c:v>
                </c:pt>
                <c:pt idx="26262">
                  <c:v>0.102231</c:v>
                </c:pt>
                <c:pt idx="26263">
                  <c:v>0.104125</c:v>
                </c:pt>
                <c:pt idx="26264">
                  <c:v>0.10603700000000001</c:v>
                </c:pt>
                <c:pt idx="26265">
                  <c:v>0.10796500000000001</c:v>
                </c:pt>
                <c:pt idx="26266">
                  <c:v>0.109905</c:v>
                </c:pt>
                <c:pt idx="26267">
                  <c:v>0.111856</c:v>
                </c:pt>
                <c:pt idx="26268">
                  <c:v>0.113815</c:v>
                </c:pt>
                <c:pt idx="26269">
                  <c:v>0.11577900000000001</c:v>
                </c:pt>
                <c:pt idx="26270">
                  <c:v>0.117744</c:v>
                </c:pt>
                <c:pt idx="26271">
                  <c:v>0.11970799999999999</c:v>
                </c:pt>
                <c:pt idx="26272">
                  <c:v>0.121667</c:v>
                </c:pt>
                <c:pt idx="26273">
                  <c:v>0.12361800000000001</c:v>
                </c:pt>
                <c:pt idx="26274">
                  <c:v>0.125557</c:v>
                </c:pt>
                <c:pt idx="26275">
                  <c:v>0.12748100000000001</c:v>
                </c:pt>
                <c:pt idx="26276">
                  <c:v>0.129389</c:v>
                </c:pt>
                <c:pt idx="26277">
                  <c:v>0.131275</c:v>
                </c:pt>
                <c:pt idx="26278">
                  <c:v>0.13313700000000001</c:v>
                </c:pt>
                <c:pt idx="26279">
                  <c:v>0.13497200000000001</c:v>
                </c:pt>
                <c:pt idx="26280">
                  <c:v>0.13677600000000001</c:v>
                </c:pt>
                <c:pt idx="26281">
                  <c:v>0.138545</c:v>
                </c:pt>
                <c:pt idx="26282">
                  <c:v>0.14027600000000001</c:v>
                </c:pt>
                <c:pt idx="26283">
                  <c:v>0.14196600000000001</c:v>
                </c:pt>
                <c:pt idx="26284">
                  <c:v>0.14361099999999999</c:v>
                </c:pt>
                <c:pt idx="26285">
                  <c:v>0.145207</c:v>
                </c:pt>
                <c:pt idx="26286">
                  <c:v>0.14675099999999999</c:v>
                </c:pt>
                <c:pt idx="26287">
                  <c:v>0.14824200000000001</c:v>
                </c:pt>
                <c:pt idx="26288">
                  <c:v>0.149676</c:v>
                </c:pt>
                <c:pt idx="26289">
                  <c:v>0.15105199999999999</c:v>
                </c:pt>
                <c:pt idx="26290">
                  <c:v>0.152366</c:v>
                </c:pt>
                <c:pt idx="26291">
                  <c:v>0.153615</c:v>
                </c:pt>
                <c:pt idx="26292">
                  <c:v>0.15479599999999999</c:v>
                </c:pt>
                <c:pt idx="26293">
                  <c:v>0.15590799999999999</c:v>
                </c:pt>
                <c:pt idx="26294">
                  <c:v>0.156947</c:v>
                </c:pt>
                <c:pt idx="26295">
                  <c:v>0.157911</c:v>
                </c:pt>
                <c:pt idx="26296">
                  <c:v>0.15879599999999999</c:v>
                </c:pt>
                <c:pt idx="26297">
                  <c:v>0.15960199999999999</c:v>
                </c:pt>
                <c:pt idx="26298">
                  <c:v>0.16032399999999999</c:v>
                </c:pt>
                <c:pt idx="26299">
                  <c:v>0.16096199999999999</c:v>
                </c:pt>
                <c:pt idx="26300">
                  <c:v>0.16151299999999999</c:v>
                </c:pt>
                <c:pt idx="26301">
                  <c:v>0.16197500000000001</c:v>
                </c:pt>
                <c:pt idx="26302">
                  <c:v>0.16234999999999999</c:v>
                </c:pt>
                <c:pt idx="26303">
                  <c:v>0.162635</c:v>
                </c:pt>
                <c:pt idx="26304">
                  <c:v>0.162831</c:v>
                </c:pt>
                <c:pt idx="26305">
                  <c:v>0.162935</c:v>
                </c:pt>
                <c:pt idx="26306">
                  <c:v>0.16294700000000001</c:v>
                </c:pt>
                <c:pt idx="26307">
                  <c:v>0.16286500000000001</c:v>
                </c:pt>
                <c:pt idx="26308">
                  <c:v>0.162688</c:v>
                </c:pt>
                <c:pt idx="26309">
                  <c:v>0.162415</c:v>
                </c:pt>
                <c:pt idx="26310">
                  <c:v>0.162046</c:v>
                </c:pt>
                <c:pt idx="26311">
                  <c:v>0.161582</c:v>
                </c:pt>
                <c:pt idx="26312">
                  <c:v>0.161022</c:v>
                </c:pt>
                <c:pt idx="26313">
                  <c:v>0.16036700000000001</c:v>
                </c:pt>
                <c:pt idx="26314">
                  <c:v>0.15961700000000001</c:v>
                </c:pt>
                <c:pt idx="26315">
                  <c:v>0.158772</c:v>
                </c:pt>
                <c:pt idx="26316">
                  <c:v>0.157832</c:v>
                </c:pt>
                <c:pt idx="26317">
                  <c:v>0.15679899999999999</c:v>
                </c:pt>
                <c:pt idx="26318">
                  <c:v>0.15567400000000001</c:v>
                </c:pt>
                <c:pt idx="26319">
                  <c:v>0.15445800000000001</c:v>
                </c:pt>
                <c:pt idx="26320">
                  <c:v>0.15315100000000001</c:v>
                </c:pt>
                <c:pt idx="26321">
                  <c:v>0.151754</c:v>
                </c:pt>
                <c:pt idx="26322">
                  <c:v>0.15027099999999999</c:v>
                </c:pt>
                <c:pt idx="26323">
                  <c:v>0.148703</c:v>
                </c:pt>
                <c:pt idx="26324">
                  <c:v>0.14704999999999999</c:v>
                </c:pt>
                <c:pt idx="26325">
                  <c:v>0.145317</c:v>
                </c:pt>
                <c:pt idx="26326">
                  <c:v>0.14350299999999999</c:v>
                </c:pt>
                <c:pt idx="26327">
                  <c:v>0.14161099999999999</c:v>
                </c:pt>
                <c:pt idx="26328">
                  <c:v>0.13964199999999999</c:v>
                </c:pt>
                <c:pt idx="26329">
                  <c:v>0.137601</c:v>
                </c:pt>
                <c:pt idx="26330">
                  <c:v>0.135491</c:v>
                </c:pt>
                <c:pt idx="26331">
                  <c:v>0.13331200000000001</c:v>
                </c:pt>
                <c:pt idx="26332">
                  <c:v>0.13106899999999999</c:v>
                </c:pt>
                <c:pt idx="26333">
                  <c:v>0.12876299999999999</c:v>
                </c:pt>
                <c:pt idx="26334">
                  <c:v>0.12639900000000001</c:v>
                </c:pt>
                <c:pt idx="26335">
                  <c:v>0.12397900000000001</c:v>
                </c:pt>
                <c:pt idx="26336">
                  <c:v>0.12150900000000001</c:v>
                </c:pt>
                <c:pt idx="26337">
                  <c:v>0.118991</c:v>
                </c:pt>
                <c:pt idx="26338">
                  <c:v>0.11643000000000001</c:v>
                </c:pt>
                <c:pt idx="26339">
                  <c:v>0.11383</c:v>
                </c:pt>
                <c:pt idx="26340">
                  <c:v>0.111194</c:v>
                </c:pt>
                <c:pt idx="26341">
                  <c:v>0.108527</c:v>
                </c:pt>
                <c:pt idx="26342">
                  <c:v>0.105832</c:v>
                </c:pt>
                <c:pt idx="26343">
                  <c:v>0.103112</c:v>
                </c:pt>
                <c:pt idx="26344">
                  <c:v>0.100372</c:v>
                </c:pt>
                <c:pt idx="26345">
                  <c:v>9.7614599999999996E-2</c:v>
                </c:pt>
                <c:pt idx="26346">
                  <c:v>9.4843200000000003E-2</c:v>
                </c:pt>
                <c:pt idx="26347">
                  <c:v>9.20623E-2</c:v>
                </c:pt>
                <c:pt idx="26348">
                  <c:v>8.92762E-2</c:v>
                </c:pt>
                <c:pt idx="26349">
                  <c:v>8.64896E-2</c:v>
                </c:pt>
                <c:pt idx="26350">
                  <c:v>8.3706900000000001E-2</c:v>
                </c:pt>
                <c:pt idx="26351">
                  <c:v>8.0932699999999996E-2</c:v>
                </c:pt>
                <c:pt idx="26352">
                  <c:v>7.8170400000000001E-2</c:v>
                </c:pt>
                <c:pt idx="26353">
                  <c:v>7.5422900000000001E-2</c:v>
                </c:pt>
                <c:pt idx="26354">
                  <c:v>7.2693499999999994E-2</c:v>
                </c:pt>
                <c:pt idx="26355">
                  <c:v>6.9986599999999996E-2</c:v>
                </c:pt>
                <c:pt idx="26356">
                  <c:v>6.7306400000000002E-2</c:v>
                </c:pt>
                <c:pt idx="26357">
                  <c:v>6.4657000000000006E-2</c:v>
                </c:pt>
                <c:pt idx="26358">
                  <c:v>6.2042300000000002E-2</c:v>
                </c:pt>
                <c:pt idx="26359">
                  <c:v>5.9466600000000001E-2</c:v>
                </c:pt>
                <c:pt idx="26360">
                  <c:v>5.6933999999999998E-2</c:v>
                </c:pt>
                <c:pt idx="26361">
                  <c:v>5.4448099999999999E-2</c:v>
                </c:pt>
                <c:pt idx="26362">
                  <c:v>5.2012000000000003E-2</c:v>
                </c:pt>
                <c:pt idx="26363">
                  <c:v>4.9628600000000002E-2</c:v>
                </c:pt>
                <c:pt idx="26364">
                  <c:v>4.7300799999999997E-2</c:v>
                </c:pt>
                <c:pt idx="26365">
                  <c:v>4.5032000000000003E-2</c:v>
                </c:pt>
                <c:pt idx="26366">
                  <c:v>4.2825700000000001E-2</c:v>
                </c:pt>
                <c:pt idx="26367">
                  <c:v>4.0685199999999998E-2</c:v>
                </c:pt>
                <c:pt idx="26368">
                  <c:v>3.8613799999999997E-2</c:v>
                </c:pt>
                <c:pt idx="26369">
                  <c:v>3.6615200000000001E-2</c:v>
                </c:pt>
                <c:pt idx="26370">
                  <c:v>3.4692800000000003E-2</c:v>
                </c:pt>
                <c:pt idx="26371">
                  <c:v>3.28496E-2</c:v>
                </c:pt>
                <c:pt idx="26372">
                  <c:v>3.1087799999999999E-2</c:v>
                </c:pt>
                <c:pt idx="26373">
                  <c:v>2.94092E-2</c:v>
                </c:pt>
                <c:pt idx="26374">
                  <c:v>2.7815599999999999E-2</c:v>
                </c:pt>
                <c:pt idx="26375">
                  <c:v>2.63094E-2</c:v>
                </c:pt>
                <c:pt idx="26376">
                  <c:v>2.48933E-2</c:v>
                </c:pt>
                <c:pt idx="26377">
                  <c:v>2.3570299999999999E-2</c:v>
                </c:pt>
                <c:pt idx="26378">
                  <c:v>2.2342600000000001E-2</c:v>
                </c:pt>
                <c:pt idx="26379">
                  <c:v>2.1211899999999999E-2</c:v>
                </c:pt>
                <c:pt idx="26380">
                  <c:v>2.01795E-2</c:v>
                </c:pt>
                <c:pt idx="26381">
                  <c:v>1.9246599999999999E-2</c:v>
                </c:pt>
                <c:pt idx="26382">
                  <c:v>1.8414400000000001E-2</c:v>
                </c:pt>
                <c:pt idx="26383">
                  <c:v>1.76831E-2</c:v>
                </c:pt>
                <c:pt idx="26384">
                  <c:v>1.70527E-2</c:v>
                </c:pt>
                <c:pt idx="26385">
                  <c:v>1.65235E-2</c:v>
                </c:pt>
                <c:pt idx="26386">
                  <c:v>1.60971E-2</c:v>
                </c:pt>
                <c:pt idx="26387">
                  <c:v>1.5774900000000001E-2</c:v>
                </c:pt>
                <c:pt idx="26388">
                  <c:v>1.5557400000000001E-2</c:v>
                </c:pt>
                <c:pt idx="26389">
                  <c:v>1.54448E-2</c:v>
                </c:pt>
                <c:pt idx="26390">
                  <c:v>1.5437299999999999E-2</c:v>
                </c:pt>
                <c:pt idx="26391">
                  <c:v>1.55353E-2</c:v>
                </c:pt>
                <c:pt idx="26392">
                  <c:v>1.5738599999999998E-2</c:v>
                </c:pt>
                <c:pt idx="26393">
                  <c:v>1.6046899999999999E-2</c:v>
                </c:pt>
                <c:pt idx="26394">
                  <c:v>1.64593E-2</c:v>
                </c:pt>
                <c:pt idx="26395">
                  <c:v>1.6975000000000001E-2</c:v>
                </c:pt>
                <c:pt idx="26396">
                  <c:v>1.7592900000000002E-2</c:v>
                </c:pt>
                <c:pt idx="26397">
                  <c:v>1.8311500000000001E-2</c:v>
                </c:pt>
                <c:pt idx="26398">
                  <c:v>1.91291E-2</c:v>
                </c:pt>
                <c:pt idx="26399">
                  <c:v>2.0044699999999999E-2</c:v>
                </c:pt>
                <c:pt idx="26400">
                  <c:v>2.1057800000000002E-2</c:v>
                </c:pt>
                <c:pt idx="26401">
                  <c:v>2.21674E-2</c:v>
                </c:pt>
                <c:pt idx="26402">
                  <c:v>2.3371400000000001E-2</c:v>
                </c:pt>
                <c:pt idx="26403">
                  <c:v>2.4667399999999999E-2</c:v>
                </c:pt>
                <c:pt idx="26404">
                  <c:v>2.60523E-2</c:v>
                </c:pt>
                <c:pt idx="26405">
                  <c:v>2.7523200000000001E-2</c:v>
                </c:pt>
                <c:pt idx="26406">
                  <c:v>2.9077499999999999E-2</c:v>
                </c:pt>
                <c:pt idx="26407">
                  <c:v>3.0712699999999999E-2</c:v>
                </c:pt>
                <c:pt idx="26408">
                  <c:v>3.2426299999999998E-2</c:v>
                </c:pt>
                <c:pt idx="26409">
                  <c:v>3.4216499999999997E-2</c:v>
                </c:pt>
                <c:pt idx="26410">
                  <c:v>3.60814E-2</c:v>
                </c:pt>
                <c:pt idx="26411">
                  <c:v>3.8018000000000003E-2</c:v>
                </c:pt>
                <c:pt idx="26412">
                  <c:v>4.0022000000000002E-2</c:v>
                </c:pt>
                <c:pt idx="26413">
                  <c:v>4.2089300000000003E-2</c:v>
                </c:pt>
                <c:pt idx="26414">
                  <c:v>4.4217100000000002E-2</c:v>
                </c:pt>
                <c:pt idx="26415">
                  <c:v>4.6402499999999999E-2</c:v>
                </c:pt>
                <c:pt idx="26416">
                  <c:v>4.8642400000000002E-2</c:v>
                </c:pt>
                <c:pt idx="26417">
                  <c:v>5.0933699999999998E-2</c:v>
                </c:pt>
                <c:pt idx="26418">
                  <c:v>5.3273899999999999E-2</c:v>
                </c:pt>
                <c:pt idx="26419">
                  <c:v>5.5660500000000002E-2</c:v>
                </c:pt>
                <c:pt idx="26420">
                  <c:v>5.8090299999999997E-2</c:v>
                </c:pt>
                <c:pt idx="26421">
                  <c:v>6.0559399999999999E-2</c:v>
                </c:pt>
                <c:pt idx="26422">
                  <c:v>6.3064200000000001E-2</c:v>
                </c:pt>
                <c:pt idx="26423">
                  <c:v>6.5601699999999999E-2</c:v>
                </c:pt>
                <c:pt idx="26424">
                  <c:v>6.8168800000000002E-2</c:v>
                </c:pt>
                <c:pt idx="26425">
                  <c:v>7.0762500000000006E-2</c:v>
                </c:pt>
                <c:pt idx="26426">
                  <c:v>7.3380399999999998E-2</c:v>
                </c:pt>
                <c:pt idx="26427">
                  <c:v>7.6018000000000002E-2</c:v>
                </c:pt>
                <c:pt idx="26428">
                  <c:v>7.8669699999999995E-2</c:v>
                </c:pt>
                <c:pt idx="26429">
                  <c:v>8.1330100000000002E-2</c:v>
                </c:pt>
                <c:pt idx="26430">
                  <c:v>8.3995E-2</c:v>
                </c:pt>
                <c:pt idx="26431">
                  <c:v>8.6659700000000006E-2</c:v>
                </c:pt>
                <c:pt idx="26432">
                  <c:v>8.9319200000000001E-2</c:v>
                </c:pt>
                <c:pt idx="26433">
                  <c:v>9.1968900000000006E-2</c:v>
                </c:pt>
                <c:pt idx="26434">
                  <c:v>9.46047E-2</c:v>
                </c:pt>
                <c:pt idx="26435">
                  <c:v>9.7222500000000003E-2</c:v>
                </c:pt>
                <c:pt idx="26436">
                  <c:v>9.9818000000000004E-2</c:v>
                </c:pt>
                <c:pt idx="26437">
                  <c:v>0.10238700000000001</c:v>
                </c:pt>
                <c:pt idx="26438">
                  <c:v>0.104925</c:v>
                </c:pt>
                <c:pt idx="26439">
                  <c:v>0.107429</c:v>
                </c:pt>
                <c:pt idx="26440">
                  <c:v>0.10989400000000001</c:v>
                </c:pt>
                <c:pt idx="26441">
                  <c:v>0.112318</c:v>
                </c:pt>
                <c:pt idx="26442">
                  <c:v>0.11469600000000001</c:v>
                </c:pt>
                <c:pt idx="26443">
                  <c:v>0.117025</c:v>
                </c:pt>
                <c:pt idx="26444">
                  <c:v>0.11930300000000001</c:v>
                </c:pt>
                <c:pt idx="26445">
                  <c:v>0.121526</c:v>
                </c:pt>
                <c:pt idx="26446">
                  <c:v>0.123691</c:v>
                </c:pt>
                <c:pt idx="26447">
                  <c:v>0.12579399999999999</c:v>
                </c:pt>
                <c:pt idx="26448">
                  <c:v>0.127832</c:v>
                </c:pt>
                <c:pt idx="26449">
                  <c:v>0.129801</c:v>
                </c:pt>
                <c:pt idx="26450">
                  <c:v>0.13169700000000001</c:v>
                </c:pt>
                <c:pt idx="26451">
                  <c:v>0.133519</c:v>
                </c:pt>
                <c:pt idx="26452">
                  <c:v>0.13526299999999999</c:v>
                </c:pt>
                <c:pt idx="26453">
                  <c:v>0.13692699999999999</c:v>
                </c:pt>
                <c:pt idx="26454">
                  <c:v>0.13850699999999999</c:v>
                </c:pt>
                <c:pt idx="26455">
                  <c:v>0.14000199999999999</c:v>
                </c:pt>
                <c:pt idx="26456">
                  <c:v>0.14140800000000001</c:v>
                </c:pt>
                <c:pt idx="26457">
                  <c:v>0.14272099999999999</c:v>
                </c:pt>
                <c:pt idx="26458">
                  <c:v>0.14394100000000001</c:v>
                </c:pt>
                <c:pt idx="26459">
                  <c:v>0.145065</c:v>
                </c:pt>
                <c:pt idx="26460">
                  <c:v>0.146091</c:v>
                </c:pt>
                <c:pt idx="26461">
                  <c:v>0.14701800000000001</c:v>
                </c:pt>
                <c:pt idx="26462">
                  <c:v>0.147842</c:v>
                </c:pt>
                <c:pt idx="26463">
                  <c:v>0.148562</c:v>
                </c:pt>
                <c:pt idx="26464">
                  <c:v>0.14917900000000001</c:v>
                </c:pt>
                <c:pt idx="26465">
                  <c:v>0.14968899999999999</c:v>
                </c:pt>
                <c:pt idx="26466">
                  <c:v>0.150093</c:v>
                </c:pt>
                <c:pt idx="26467">
                  <c:v>0.15039</c:v>
                </c:pt>
                <c:pt idx="26468">
                  <c:v>0.15058099999999999</c:v>
                </c:pt>
                <c:pt idx="26469">
                  <c:v>0.150667</c:v>
                </c:pt>
                <c:pt idx="26470">
                  <c:v>0.150647</c:v>
                </c:pt>
                <c:pt idx="26471">
                  <c:v>0.15052099999999999</c:v>
                </c:pt>
                <c:pt idx="26472">
                  <c:v>0.15029000000000001</c:v>
                </c:pt>
                <c:pt idx="26473">
                  <c:v>0.149953</c:v>
                </c:pt>
                <c:pt idx="26474">
                  <c:v>0.14951300000000001</c:v>
                </c:pt>
                <c:pt idx="26475">
                  <c:v>0.14896899999999999</c:v>
                </c:pt>
                <c:pt idx="26476">
                  <c:v>0.14832300000000001</c:v>
                </c:pt>
                <c:pt idx="26477">
                  <c:v>0.14757700000000001</c:v>
                </c:pt>
                <c:pt idx="26478">
                  <c:v>0.14673</c:v>
                </c:pt>
                <c:pt idx="26479">
                  <c:v>0.145785</c:v>
                </c:pt>
                <c:pt idx="26480">
                  <c:v>0.14474300000000001</c:v>
                </c:pt>
                <c:pt idx="26481">
                  <c:v>0.14360500000000001</c:v>
                </c:pt>
                <c:pt idx="26482">
                  <c:v>0.142374</c:v>
                </c:pt>
                <c:pt idx="26483">
                  <c:v>0.14105200000000001</c:v>
                </c:pt>
                <c:pt idx="26484">
                  <c:v>0.13963999999999999</c:v>
                </c:pt>
                <c:pt idx="26485">
                  <c:v>0.13814100000000001</c:v>
                </c:pt>
                <c:pt idx="26486">
                  <c:v>0.13655900000000001</c:v>
                </c:pt>
                <c:pt idx="26487">
                  <c:v>0.13489599999999999</c:v>
                </c:pt>
                <c:pt idx="26488">
                  <c:v>0.133156</c:v>
                </c:pt>
                <c:pt idx="26489">
                  <c:v>0.13134199999999999</c:v>
                </c:pt>
                <c:pt idx="26490">
                  <c:v>0.12945699999999999</c:v>
                </c:pt>
                <c:pt idx="26491">
                  <c:v>0.12750500000000001</c:v>
                </c:pt>
                <c:pt idx="26492">
                  <c:v>0.12549199999999999</c:v>
                </c:pt>
                <c:pt idx="26493">
                  <c:v>0.123419</c:v>
                </c:pt>
                <c:pt idx="26494">
                  <c:v>0.121292</c:v>
                </c:pt>
                <c:pt idx="26495">
                  <c:v>0.119113</c:v>
                </c:pt>
                <c:pt idx="26496">
                  <c:v>0.11688800000000001</c:v>
                </c:pt>
                <c:pt idx="26497">
                  <c:v>0.114622</c:v>
                </c:pt>
                <c:pt idx="26498">
                  <c:v>0.112317</c:v>
                </c:pt>
                <c:pt idx="26499">
                  <c:v>0.10997700000000001</c:v>
                </c:pt>
                <c:pt idx="26500">
                  <c:v>0.10760400000000001</c:v>
                </c:pt>
                <c:pt idx="26501">
                  <c:v>0.10520400000000001</c:v>
                </c:pt>
                <c:pt idx="26502">
                  <c:v>0.10278</c:v>
                </c:pt>
                <c:pt idx="26503">
                  <c:v>0.100338</c:v>
                </c:pt>
                <c:pt idx="26504">
                  <c:v>9.78821E-2</c:v>
                </c:pt>
                <c:pt idx="26505">
                  <c:v>9.5416500000000001E-2</c:v>
                </c:pt>
                <c:pt idx="26506">
                  <c:v>9.2944700000000005E-2</c:v>
                </c:pt>
                <c:pt idx="26507">
                  <c:v>9.0470300000000003E-2</c:v>
                </c:pt>
                <c:pt idx="26508">
                  <c:v>8.7997000000000006E-2</c:v>
                </c:pt>
                <c:pt idx="26509">
                  <c:v>8.5528800000000002E-2</c:v>
                </c:pt>
                <c:pt idx="26510">
                  <c:v>8.3069400000000002E-2</c:v>
                </c:pt>
                <c:pt idx="26511">
                  <c:v>8.0624100000000004E-2</c:v>
                </c:pt>
                <c:pt idx="26512">
                  <c:v>7.8198699999999996E-2</c:v>
                </c:pt>
                <c:pt idx="26513">
                  <c:v>7.5799500000000006E-2</c:v>
                </c:pt>
                <c:pt idx="26514">
                  <c:v>7.3431399999999994E-2</c:v>
                </c:pt>
                <c:pt idx="26515">
                  <c:v>7.1096300000000001E-2</c:v>
                </c:pt>
                <c:pt idx="26516">
                  <c:v>6.8795599999999998E-2</c:v>
                </c:pt>
                <c:pt idx="26517">
                  <c:v>6.6533099999999998E-2</c:v>
                </c:pt>
                <c:pt idx="26518">
                  <c:v>6.4313099999999998E-2</c:v>
                </c:pt>
                <c:pt idx="26519">
                  <c:v>6.2138499999999999E-2</c:v>
                </c:pt>
                <c:pt idx="26520">
                  <c:v>6.0011599999999998E-2</c:v>
                </c:pt>
                <c:pt idx="26521">
                  <c:v>5.7935100000000003E-2</c:v>
                </c:pt>
                <c:pt idx="26522">
                  <c:v>5.5912099999999999E-2</c:v>
                </c:pt>
                <c:pt idx="26523">
                  <c:v>5.3945300000000002E-2</c:v>
                </c:pt>
                <c:pt idx="26524">
                  <c:v>5.2037399999999998E-2</c:v>
                </c:pt>
                <c:pt idx="26525">
                  <c:v>5.0190800000000001E-2</c:v>
                </c:pt>
                <c:pt idx="26526">
                  <c:v>4.8407699999999998E-2</c:v>
                </c:pt>
                <c:pt idx="26527">
                  <c:v>4.6689500000000002E-2</c:v>
                </c:pt>
                <c:pt idx="26528">
                  <c:v>4.50377E-2</c:v>
                </c:pt>
                <c:pt idx="26529">
                  <c:v>4.3453899999999997E-2</c:v>
                </c:pt>
                <c:pt idx="26530">
                  <c:v>4.1940400000000003E-2</c:v>
                </c:pt>
                <c:pt idx="26531">
                  <c:v>4.0499500000000001E-2</c:v>
                </c:pt>
                <c:pt idx="26532">
                  <c:v>3.9132500000000001E-2</c:v>
                </c:pt>
                <c:pt idx="26533">
                  <c:v>3.7841E-2</c:v>
                </c:pt>
                <c:pt idx="26534">
                  <c:v>3.6626800000000001E-2</c:v>
                </c:pt>
                <c:pt idx="26535">
                  <c:v>3.5492000000000003E-2</c:v>
                </c:pt>
                <c:pt idx="26536">
                  <c:v>3.4438700000000003E-2</c:v>
                </c:pt>
                <c:pt idx="26537">
                  <c:v>3.3467900000000002E-2</c:v>
                </c:pt>
                <c:pt idx="26538">
                  <c:v>3.2579400000000001E-2</c:v>
                </c:pt>
                <c:pt idx="26539">
                  <c:v>3.1772700000000001E-2</c:v>
                </c:pt>
                <c:pt idx="26540">
                  <c:v>3.1047700000000001E-2</c:v>
                </c:pt>
                <c:pt idx="26541">
                  <c:v>3.04047E-2</c:v>
                </c:pt>
                <c:pt idx="26542">
                  <c:v>2.98439E-2</c:v>
                </c:pt>
                <c:pt idx="26543">
                  <c:v>2.9365200000000001E-2</c:v>
                </c:pt>
                <c:pt idx="26544">
                  <c:v>2.8967699999999999E-2</c:v>
                </c:pt>
                <c:pt idx="26545">
                  <c:v>2.8650399999999999E-2</c:v>
                </c:pt>
                <c:pt idx="26546">
                  <c:v>2.8412799999999998E-2</c:v>
                </c:pt>
                <c:pt idx="26547">
                  <c:v>2.8254000000000001E-2</c:v>
                </c:pt>
                <c:pt idx="26548">
                  <c:v>2.8172300000000001E-2</c:v>
                </c:pt>
                <c:pt idx="26549">
                  <c:v>2.8165599999999999E-2</c:v>
                </c:pt>
                <c:pt idx="26550">
                  <c:v>2.8231699999999998E-2</c:v>
                </c:pt>
                <c:pt idx="26551">
                  <c:v>2.8368600000000001E-2</c:v>
                </c:pt>
                <c:pt idx="26552">
                  <c:v>2.8574700000000001E-2</c:v>
                </c:pt>
                <c:pt idx="26553">
                  <c:v>2.8848499999999999E-2</c:v>
                </c:pt>
                <c:pt idx="26554">
                  <c:v>2.91884E-2</c:v>
                </c:pt>
                <c:pt idx="26555">
                  <c:v>2.9592299999999998E-2</c:v>
                </c:pt>
                <c:pt idx="26556">
                  <c:v>3.0057E-2</c:v>
                </c:pt>
                <c:pt idx="26557">
                  <c:v>3.0579499999999999E-2</c:v>
                </c:pt>
                <c:pt idx="26558">
                  <c:v>3.1157199999999999E-2</c:v>
                </c:pt>
                <c:pt idx="26559">
                  <c:v>3.1787999999999997E-2</c:v>
                </c:pt>
                <c:pt idx="26560">
                  <c:v>3.2469699999999997E-2</c:v>
                </c:pt>
                <c:pt idx="26561">
                  <c:v>3.32E-2</c:v>
                </c:pt>
                <c:pt idx="26562">
                  <c:v>3.3976800000000001E-2</c:v>
                </c:pt>
                <c:pt idx="26563">
                  <c:v>3.4798099999999998E-2</c:v>
                </c:pt>
                <c:pt idx="26564">
                  <c:v>3.5660999999999998E-2</c:v>
                </c:pt>
                <c:pt idx="26565">
                  <c:v>3.6562400000000002E-2</c:v>
                </c:pt>
                <c:pt idx="26566">
                  <c:v>3.7499200000000003E-2</c:v>
                </c:pt>
                <c:pt idx="26567">
                  <c:v>3.8468299999999997E-2</c:v>
                </c:pt>
                <c:pt idx="26568">
                  <c:v>3.9465600000000003E-2</c:v>
                </c:pt>
                <c:pt idx="26569">
                  <c:v>4.0487000000000002E-2</c:v>
                </c:pt>
                <c:pt idx="26570">
                  <c:v>4.1528500000000003E-2</c:v>
                </c:pt>
                <c:pt idx="26571">
                  <c:v>4.2586100000000002E-2</c:v>
                </c:pt>
                <c:pt idx="26572">
                  <c:v>4.3655600000000003E-2</c:v>
                </c:pt>
                <c:pt idx="26573">
                  <c:v>4.4733200000000001E-2</c:v>
                </c:pt>
                <c:pt idx="26574">
                  <c:v>4.5816099999999998E-2</c:v>
                </c:pt>
                <c:pt idx="26575">
                  <c:v>4.6901199999999997E-2</c:v>
                </c:pt>
                <c:pt idx="26576">
                  <c:v>4.7985399999999998E-2</c:v>
                </c:pt>
                <c:pt idx="26577">
                  <c:v>4.9065400000000002E-2</c:v>
                </c:pt>
                <c:pt idx="26578">
                  <c:v>5.01372E-2</c:v>
                </c:pt>
                <c:pt idx="26579">
                  <c:v>5.1197199999999998E-2</c:v>
                </c:pt>
                <c:pt idx="26580">
                  <c:v>5.2242200000000003E-2</c:v>
                </c:pt>
                <c:pt idx="26581">
                  <c:v>5.3269400000000001E-2</c:v>
                </c:pt>
                <c:pt idx="26582">
                  <c:v>5.4275999999999998E-2</c:v>
                </c:pt>
                <c:pt idx="26583">
                  <c:v>5.52594E-2</c:v>
                </c:pt>
                <c:pt idx="26584">
                  <c:v>5.6217099999999999E-2</c:v>
                </c:pt>
                <c:pt idx="26585">
                  <c:v>5.7146500000000003E-2</c:v>
                </c:pt>
                <c:pt idx="26586">
                  <c:v>5.80443E-2</c:v>
                </c:pt>
                <c:pt idx="26587">
                  <c:v>5.8906600000000003E-2</c:v>
                </c:pt>
                <c:pt idx="26588">
                  <c:v>5.9729200000000003E-2</c:v>
                </c:pt>
                <c:pt idx="26589">
                  <c:v>6.0508899999999997E-2</c:v>
                </c:pt>
                <c:pt idx="26590">
                  <c:v>6.1242999999999999E-2</c:v>
                </c:pt>
                <c:pt idx="26591">
                  <c:v>6.1928999999999998E-2</c:v>
                </c:pt>
                <c:pt idx="26592">
                  <c:v>6.2564099999999997E-2</c:v>
                </c:pt>
                <c:pt idx="26593">
                  <c:v>6.3145800000000002E-2</c:v>
                </c:pt>
                <c:pt idx="26594">
                  <c:v>6.3672400000000004E-2</c:v>
                </c:pt>
                <c:pt idx="26595">
                  <c:v>6.4142099999999994E-2</c:v>
                </c:pt>
                <c:pt idx="26596">
                  <c:v>6.4552799999999994E-2</c:v>
                </c:pt>
                <c:pt idx="26597">
                  <c:v>6.4902399999999999E-2</c:v>
                </c:pt>
                <c:pt idx="26598">
                  <c:v>6.5188999999999997E-2</c:v>
                </c:pt>
                <c:pt idx="26599">
                  <c:v>6.5409999999999996E-2</c:v>
                </c:pt>
                <c:pt idx="26600">
                  <c:v>6.5563200000000002E-2</c:v>
                </c:pt>
                <c:pt idx="26601">
                  <c:v>6.5646899999999994E-2</c:v>
                </c:pt>
                <c:pt idx="26602">
                  <c:v>6.5660399999999994E-2</c:v>
                </c:pt>
                <c:pt idx="26603">
                  <c:v>6.5602400000000005E-2</c:v>
                </c:pt>
                <c:pt idx="26604">
                  <c:v>6.5472199999999994E-2</c:v>
                </c:pt>
                <c:pt idx="26605">
                  <c:v>6.5269099999999997E-2</c:v>
                </c:pt>
                <c:pt idx="26606">
                  <c:v>6.49922E-2</c:v>
                </c:pt>
                <c:pt idx="26607">
                  <c:v>6.4640299999999998E-2</c:v>
                </c:pt>
                <c:pt idx="26608">
                  <c:v>6.4212500000000006E-2</c:v>
                </c:pt>
                <c:pt idx="26609">
                  <c:v>6.3708000000000001E-2</c:v>
                </c:pt>
                <c:pt idx="26610">
                  <c:v>6.3127100000000005E-2</c:v>
                </c:pt>
                <c:pt idx="26611">
                  <c:v>6.2470900000000003E-2</c:v>
                </c:pt>
                <c:pt idx="26612">
                  <c:v>6.1740999999999997E-2</c:v>
                </c:pt>
                <c:pt idx="26613">
                  <c:v>6.09378E-2</c:v>
                </c:pt>
                <c:pt idx="26614">
                  <c:v>6.0061499999999997E-2</c:v>
                </c:pt>
                <c:pt idx="26615">
                  <c:v>5.9112199999999997E-2</c:v>
                </c:pt>
                <c:pt idx="26616">
                  <c:v>5.80904E-2</c:v>
                </c:pt>
                <c:pt idx="26617">
                  <c:v>5.6997199999999998E-2</c:v>
                </c:pt>
                <c:pt idx="26618">
                  <c:v>5.5834399999999999E-2</c:v>
                </c:pt>
                <c:pt idx="26619">
                  <c:v>5.4604300000000001E-2</c:v>
                </c:pt>
                <c:pt idx="26620">
                  <c:v>5.33094E-2</c:v>
                </c:pt>
                <c:pt idx="26621">
                  <c:v>5.1951200000000003E-2</c:v>
                </c:pt>
                <c:pt idx="26622">
                  <c:v>5.0530899999999997E-2</c:v>
                </c:pt>
                <c:pt idx="26623">
                  <c:v>4.9050400000000001E-2</c:v>
                </c:pt>
                <c:pt idx="26624">
                  <c:v>4.7512400000000003E-2</c:v>
                </c:pt>
                <c:pt idx="26625">
                  <c:v>4.5919500000000002E-2</c:v>
                </c:pt>
                <c:pt idx="26626">
                  <c:v>4.42735E-2</c:v>
                </c:pt>
                <c:pt idx="26627">
                  <c:v>4.2577400000000001E-2</c:v>
                </c:pt>
                <c:pt idx="26628">
                  <c:v>4.0834299999999997E-2</c:v>
                </c:pt>
                <c:pt idx="26629">
                  <c:v>3.9047199999999997E-2</c:v>
                </c:pt>
                <c:pt idx="26630">
                  <c:v>3.72187E-2</c:v>
                </c:pt>
                <c:pt idx="26631">
                  <c:v>3.5352300000000003E-2</c:v>
                </c:pt>
                <c:pt idx="26632">
                  <c:v>3.34507E-2</c:v>
                </c:pt>
                <c:pt idx="26633">
                  <c:v>3.1516500000000003E-2</c:v>
                </c:pt>
                <c:pt idx="26634">
                  <c:v>2.9553200000000002E-2</c:v>
                </c:pt>
                <c:pt idx="26635">
                  <c:v>2.75648E-2</c:v>
                </c:pt>
                <c:pt idx="26636">
                  <c:v>2.5555100000000001E-2</c:v>
                </c:pt>
                <c:pt idx="26637">
                  <c:v>2.3526999999999999E-2</c:v>
                </c:pt>
                <c:pt idx="26638">
                  <c:v>2.1484099999999999E-2</c:v>
                </c:pt>
                <c:pt idx="26639">
                  <c:v>1.9430699999999999E-2</c:v>
                </c:pt>
                <c:pt idx="26640">
                  <c:v>1.7371600000000001E-2</c:v>
                </c:pt>
                <c:pt idx="26641">
                  <c:v>1.5311099999999999E-2</c:v>
                </c:pt>
                <c:pt idx="26642">
                  <c:v>1.3252999999999999E-2</c:v>
                </c:pt>
                <c:pt idx="26643">
                  <c:v>1.12011E-2</c:v>
                </c:pt>
                <c:pt idx="26644" formatCode="0.00E+00">
                  <c:v>9.1598200000000008E-3</c:v>
                </c:pt>
                <c:pt idx="26645" formatCode="0.00E+00">
                  <c:v>7.1333400000000002E-3</c:v>
                </c:pt>
                <c:pt idx="26646" formatCode="0.00E+00">
                  <c:v>5.1255900000000002E-3</c:v>
                </c:pt>
                <c:pt idx="26647" formatCode="0.00E+00">
                  <c:v>3.1409099999999998E-3</c:v>
                </c:pt>
                <c:pt idx="26648" formatCode="0.00E+00">
                  <c:v>1.1841499999999999E-3</c:v>
                </c:pt>
                <c:pt idx="26649" formatCode="0.00E+00">
                  <c:v>-7.4049000000000001E-4</c:v>
                </c:pt>
                <c:pt idx="26650" formatCode="0.00E+00">
                  <c:v>-2.6287799999999998E-3</c:v>
                </c:pt>
                <c:pt idx="26651" formatCode="0.00E+00">
                  <c:v>-4.4757599999999996E-3</c:v>
                </c:pt>
                <c:pt idx="26652" formatCode="0.00E+00">
                  <c:v>-6.2776200000000002E-3</c:v>
                </c:pt>
                <c:pt idx="26653" formatCode="0.00E+00">
                  <c:v>-8.0326200000000007E-3</c:v>
                </c:pt>
                <c:pt idx="26654" formatCode="0.00E+00">
                  <c:v>-9.7389399999999997E-3</c:v>
                </c:pt>
                <c:pt idx="26655">
                  <c:v>-1.1393199999999999E-2</c:v>
                </c:pt>
                <c:pt idx="26656">
                  <c:v>-1.29915E-2</c:v>
                </c:pt>
                <c:pt idx="26657">
                  <c:v>-1.4530700000000001E-2</c:v>
                </c:pt>
                <c:pt idx="26658">
                  <c:v>-1.60082E-2</c:v>
                </c:pt>
                <c:pt idx="26659">
                  <c:v>-1.7420999999999999E-2</c:v>
                </c:pt>
                <c:pt idx="26660">
                  <c:v>-1.8766100000000001E-2</c:v>
                </c:pt>
                <c:pt idx="26661">
                  <c:v>-2.0040700000000002E-2</c:v>
                </c:pt>
                <c:pt idx="26662">
                  <c:v>-2.1241699999999999E-2</c:v>
                </c:pt>
                <c:pt idx="26663">
                  <c:v>-2.2365599999999999E-2</c:v>
                </c:pt>
                <c:pt idx="26664">
                  <c:v>-2.34095E-2</c:v>
                </c:pt>
                <c:pt idx="26665">
                  <c:v>-2.4371899999999998E-2</c:v>
                </c:pt>
                <c:pt idx="26666">
                  <c:v>-2.5252199999999999E-2</c:v>
                </c:pt>
                <c:pt idx="26667">
                  <c:v>-2.6049099999999999E-2</c:v>
                </c:pt>
                <c:pt idx="26668">
                  <c:v>-2.67604E-2</c:v>
                </c:pt>
                <c:pt idx="26669">
                  <c:v>-2.73832E-2</c:v>
                </c:pt>
                <c:pt idx="26670">
                  <c:v>-2.7916E-2</c:v>
                </c:pt>
                <c:pt idx="26671">
                  <c:v>-2.8357299999999998E-2</c:v>
                </c:pt>
                <c:pt idx="26672">
                  <c:v>-2.8705499999999998E-2</c:v>
                </c:pt>
                <c:pt idx="26673">
                  <c:v>-2.8959100000000002E-2</c:v>
                </c:pt>
                <c:pt idx="26674">
                  <c:v>-2.9117299999999999E-2</c:v>
                </c:pt>
                <c:pt idx="26675">
                  <c:v>-2.9179500000000001E-2</c:v>
                </c:pt>
                <c:pt idx="26676">
                  <c:v>-2.9145500000000001E-2</c:v>
                </c:pt>
                <c:pt idx="26677">
                  <c:v>-2.9014999999999999E-2</c:v>
                </c:pt>
                <c:pt idx="26678">
                  <c:v>-2.8788399999999999E-2</c:v>
                </c:pt>
                <c:pt idx="26679">
                  <c:v>-2.8465899999999999E-2</c:v>
                </c:pt>
                <c:pt idx="26680">
                  <c:v>-2.8047900000000001E-2</c:v>
                </c:pt>
                <c:pt idx="26681">
                  <c:v>-2.7535199999999999E-2</c:v>
                </c:pt>
                <c:pt idx="26682">
                  <c:v>-2.6928199999999999E-2</c:v>
                </c:pt>
                <c:pt idx="26683">
                  <c:v>-2.62283E-2</c:v>
                </c:pt>
                <c:pt idx="26684">
                  <c:v>-2.5437399999999999E-2</c:v>
                </c:pt>
                <c:pt idx="26685">
                  <c:v>-2.4556999999999999E-2</c:v>
                </c:pt>
                <c:pt idx="26686">
                  <c:v>-2.3588700000000001E-2</c:v>
                </c:pt>
                <c:pt idx="26687">
                  <c:v>-2.2533899999999999E-2</c:v>
                </c:pt>
                <c:pt idx="26688">
                  <c:v>-2.1394099999999999E-2</c:v>
                </c:pt>
                <c:pt idx="26689">
                  <c:v>-2.0170799999999999E-2</c:v>
                </c:pt>
                <c:pt idx="26690">
                  <c:v>-1.8866399999999998E-2</c:v>
                </c:pt>
                <c:pt idx="26691">
                  <c:v>-1.7483200000000001E-2</c:v>
                </c:pt>
                <c:pt idx="26692">
                  <c:v>-1.6023599999999999E-2</c:v>
                </c:pt>
                <c:pt idx="26693">
                  <c:v>-1.4489800000000001E-2</c:v>
                </c:pt>
                <c:pt idx="26694">
                  <c:v>-1.28845E-2</c:v>
                </c:pt>
                <c:pt idx="26695">
                  <c:v>-1.12105E-2</c:v>
                </c:pt>
                <c:pt idx="26696" formatCode="0.00E+00">
                  <c:v>-9.4707599999999999E-3</c:v>
                </c:pt>
                <c:pt idx="26697" formatCode="0.00E+00">
                  <c:v>-7.6676499999999998E-3</c:v>
                </c:pt>
                <c:pt idx="26698" formatCode="0.00E+00">
                  <c:v>-5.8039099999999998E-3</c:v>
                </c:pt>
                <c:pt idx="26699" formatCode="0.00E+00">
                  <c:v>-3.88325E-3</c:v>
                </c:pt>
                <c:pt idx="26700" formatCode="0.00E+00">
                  <c:v>-1.90968E-3</c:v>
                </c:pt>
                <c:pt idx="26701" formatCode="0.00E+00">
                  <c:v>1.13026E-4</c:v>
                </c:pt>
                <c:pt idx="26702" formatCode="0.00E+00">
                  <c:v>2.1810699999999998E-3</c:v>
                </c:pt>
                <c:pt idx="26703" formatCode="0.00E+00">
                  <c:v>4.2903400000000001E-3</c:v>
                </c:pt>
                <c:pt idx="26704" formatCode="0.00E+00">
                  <c:v>6.4365000000000004E-3</c:v>
                </c:pt>
                <c:pt idx="26705" formatCode="0.00E+00">
                  <c:v>8.6153400000000008E-3</c:v>
                </c:pt>
                <c:pt idx="26706">
                  <c:v>1.08232E-2</c:v>
                </c:pt>
                <c:pt idx="26707">
                  <c:v>1.30568E-2</c:v>
                </c:pt>
                <c:pt idx="26708">
                  <c:v>1.53124E-2</c:v>
                </c:pt>
                <c:pt idx="26709">
                  <c:v>1.75855E-2</c:v>
                </c:pt>
                <c:pt idx="26710">
                  <c:v>1.9871099999999999E-2</c:v>
                </c:pt>
                <c:pt idx="26711">
                  <c:v>2.2164699999999999E-2</c:v>
                </c:pt>
                <c:pt idx="26712">
                  <c:v>2.44622E-2</c:v>
                </c:pt>
                <c:pt idx="26713">
                  <c:v>2.6759600000000001E-2</c:v>
                </c:pt>
                <c:pt idx="26714">
                  <c:v>2.9052600000000001E-2</c:v>
                </c:pt>
                <c:pt idx="26715">
                  <c:v>3.1336700000000002E-2</c:v>
                </c:pt>
                <c:pt idx="26716">
                  <c:v>3.3607699999999997E-2</c:v>
                </c:pt>
                <c:pt idx="26717">
                  <c:v>3.58611E-2</c:v>
                </c:pt>
                <c:pt idx="26718">
                  <c:v>3.8092099999999997E-2</c:v>
                </c:pt>
                <c:pt idx="26719">
                  <c:v>4.0296199999999997E-2</c:v>
                </c:pt>
                <c:pt idx="26720">
                  <c:v>4.2469600000000003E-2</c:v>
                </c:pt>
                <c:pt idx="26721">
                  <c:v>4.4609200000000002E-2</c:v>
                </c:pt>
                <c:pt idx="26722">
                  <c:v>4.67114E-2</c:v>
                </c:pt>
                <c:pt idx="26723">
                  <c:v>4.8772500000000003E-2</c:v>
                </c:pt>
                <c:pt idx="26724">
                  <c:v>5.0788399999999997E-2</c:v>
                </c:pt>
                <c:pt idx="26725">
                  <c:v>5.2755499999999997E-2</c:v>
                </c:pt>
                <c:pt idx="26726">
                  <c:v>5.4670200000000002E-2</c:v>
                </c:pt>
                <c:pt idx="26727">
                  <c:v>5.6528700000000001E-2</c:v>
                </c:pt>
                <c:pt idx="26728">
                  <c:v>5.8327400000000001E-2</c:v>
                </c:pt>
                <c:pt idx="26729">
                  <c:v>6.0062600000000001E-2</c:v>
                </c:pt>
                <c:pt idx="26730">
                  <c:v>6.1731000000000001E-2</c:v>
                </c:pt>
                <c:pt idx="26731">
                  <c:v>6.33296E-2</c:v>
                </c:pt>
                <c:pt idx="26732">
                  <c:v>6.4855499999999996E-2</c:v>
                </c:pt>
                <c:pt idx="26733">
                  <c:v>6.6305199999999995E-2</c:v>
                </c:pt>
                <c:pt idx="26734">
                  <c:v>6.7675600000000002E-2</c:v>
                </c:pt>
                <c:pt idx="26735">
                  <c:v>6.8963300000000005E-2</c:v>
                </c:pt>
                <c:pt idx="26736">
                  <c:v>7.0165699999999998E-2</c:v>
                </c:pt>
                <c:pt idx="26737">
                  <c:v>7.1280499999999997E-2</c:v>
                </c:pt>
                <c:pt idx="26738">
                  <c:v>7.2305700000000001E-2</c:v>
                </c:pt>
                <c:pt idx="26739">
                  <c:v>7.3239299999999993E-2</c:v>
                </c:pt>
                <c:pt idx="26740">
                  <c:v>7.4079099999999995E-2</c:v>
                </c:pt>
                <c:pt idx="26741">
                  <c:v>7.4823500000000001E-2</c:v>
                </c:pt>
                <c:pt idx="26742">
                  <c:v>7.5470899999999994E-2</c:v>
                </c:pt>
                <c:pt idx="26743">
                  <c:v>7.6020400000000002E-2</c:v>
                </c:pt>
                <c:pt idx="26744">
                  <c:v>7.6470999999999997E-2</c:v>
                </c:pt>
                <c:pt idx="26745">
                  <c:v>7.6821899999999999E-2</c:v>
                </c:pt>
                <c:pt idx="26746">
                  <c:v>7.7072299999999996E-2</c:v>
                </c:pt>
                <c:pt idx="26747">
                  <c:v>7.7221799999999993E-2</c:v>
                </c:pt>
                <c:pt idx="26748">
                  <c:v>7.7269900000000002E-2</c:v>
                </c:pt>
                <c:pt idx="26749">
                  <c:v>7.7216300000000002E-2</c:v>
                </c:pt>
                <c:pt idx="26750">
                  <c:v>7.7060799999999999E-2</c:v>
                </c:pt>
                <c:pt idx="26751">
                  <c:v>7.6803300000000005E-2</c:v>
                </c:pt>
                <c:pt idx="26752">
                  <c:v>7.6443899999999995E-2</c:v>
                </c:pt>
                <c:pt idx="26753">
                  <c:v>7.5982900000000006E-2</c:v>
                </c:pt>
                <c:pt idx="26754">
                  <c:v>7.5421100000000005E-2</c:v>
                </c:pt>
                <c:pt idx="26755">
                  <c:v>7.4759000000000006E-2</c:v>
                </c:pt>
                <c:pt idx="26756">
                  <c:v>7.3997400000000005E-2</c:v>
                </c:pt>
                <c:pt idx="26757">
                  <c:v>7.3137400000000005E-2</c:v>
                </c:pt>
                <c:pt idx="26758">
                  <c:v>7.2179999999999994E-2</c:v>
                </c:pt>
                <c:pt idx="26759">
                  <c:v>7.1126499999999995E-2</c:v>
                </c:pt>
                <c:pt idx="26760">
                  <c:v>6.9978399999999996E-2</c:v>
                </c:pt>
                <c:pt idx="26761">
                  <c:v>6.8737500000000007E-2</c:v>
                </c:pt>
                <c:pt idx="26762">
                  <c:v>6.7405699999999999E-2</c:v>
                </c:pt>
                <c:pt idx="26763">
                  <c:v>6.5984500000000001E-2</c:v>
                </c:pt>
                <c:pt idx="26764">
                  <c:v>6.4475400000000002E-2</c:v>
                </c:pt>
                <c:pt idx="26765">
                  <c:v>6.2880400000000003E-2</c:v>
                </c:pt>
                <c:pt idx="26766">
                  <c:v>6.1201999999999999E-2</c:v>
                </c:pt>
                <c:pt idx="26767">
                  <c:v>5.9442599999999998E-2</c:v>
                </c:pt>
                <c:pt idx="26768">
                  <c:v>5.7604900000000001E-2</c:v>
                </c:pt>
                <c:pt idx="26769">
                  <c:v>5.5691499999999998E-2</c:v>
                </c:pt>
                <c:pt idx="26770">
                  <c:v>5.3705200000000002E-2</c:v>
                </c:pt>
                <c:pt idx="26771">
                  <c:v>5.1649100000000003E-2</c:v>
                </c:pt>
                <c:pt idx="26772">
                  <c:v>4.9527000000000002E-2</c:v>
                </c:pt>
                <c:pt idx="26773">
                  <c:v>4.7342700000000001E-2</c:v>
                </c:pt>
                <c:pt idx="26774">
                  <c:v>4.5099800000000002E-2</c:v>
                </c:pt>
                <c:pt idx="26775">
                  <c:v>4.2802100000000003E-2</c:v>
                </c:pt>
                <c:pt idx="26776">
                  <c:v>4.0453299999999998E-2</c:v>
                </c:pt>
                <c:pt idx="26777">
                  <c:v>3.8057399999999998E-2</c:v>
                </c:pt>
                <c:pt idx="26778">
                  <c:v>3.5618200000000003E-2</c:v>
                </c:pt>
                <c:pt idx="26779">
                  <c:v>3.3139399999999999E-2</c:v>
                </c:pt>
                <c:pt idx="26780">
                  <c:v>3.0624800000000001E-2</c:v>
                </c:pt>
                <c:pt idx="26781">
                  <c:v>2.80783E-2</c:v>
                </c:pt>
                <c:pt idx="26782">
                  <c:v>2.5503700000000001E-2</c:v>
                </c:pt>
                <c:pt idx="26783">
                  <c:v>2.29053E-2</c:v>
                </c:pt>
                <c:pt idx="26784">
                  <c:v>2.0286700000000001E-2</c:v>
                </c:pt>
                <c:pt idx="26785">
                  <c:v>1.7651500000000001E-2</c:v>
                </c:pt>
                <c:pt idx="26786">
                  <c:v>1.5003300000000001E-2</c:v>
                </c:pt>
                <c:pt idx="26787">
                  <c:v>1.23459E-2</c:v>
                </c:pt>
                <c:pt idx="26788" formatCode="0.00E+00">
                  <c:v>9.6833600000000002E-3</c:v>
                </c:pt>
                <c:pt idx="26789" formatCode="0.00E+00">
                  <c:v>7.0201400000000002E-3</c:v>
                </c:pt>
                <c:pt idx="26790" formatCode="0.00E+00">
                  <c:v>4.3607200000000002E-3</c:v>
                </c:pt>
                <c:pt idx="26791" formatCode="0.00E+00">
                  <c:v>1.70944E-3</c:v>
                </c:pt>
                <c:pt idx="26792" formatCode="0.00E+00">
                  <c:v>-9.2942700000000003E-4</c:v>
                </c:pt>
                <c:pt idx="26793" formatCode="0.00E+00">
                  <c:v>-3.5515400000000002E-3</c:v>
                </c:pt>
                <c:pt idx="26794" formatCode="0.00E+00">
                  <c:v>-6.1528599999999996E-3</c:v>
                </c:pt>
                <c:pt idx="26795" formatCode="0.00E+00">
                  <c:v>-8.7296300000000004E-3</c:v>
                </c:pt>
                <c:pt idx="26796">
                  <c:v>-1.1278099999999999E-2</c:v>
                </c:pt>
                <c:pt idx="26797">
                  <c:v>-1.3794300000000001E-2</c:v>
                </c:pt>
                <c:pt idx="26798">
                  <c:v>-1.6274500000000001E-2</c:v>
                </c:pt>
                <c:pt idx="26799">
                  <c:v>-1.8714399999999999E-2</c:v>
                </c:pt>
                <c:pt idx="26800">
                  <c:v>-2.111E-2</c:v>
                </c:pt>
                <c:pt idx="26801">
                  <c:v>-2.34579E-2</c:v>
                </c:pt>
                <c:pt idx="26802">
                  <c:v>-2.57539E-2</c:v>
                </c:pt>
                <c:pt idx="26803">
                  <c:v>-2.79913E-2</c:v>
                </c:pt>
                <c:pt idx="26804">
                  <c:v>-3.0166100000000001E-2</c:v>
                </c:pt>
                <c:pt idx="26805">
                  <c:v>-3.2279299999999997E-2</c:v>
                </c:pt>
                <c:pt idx="26806">
                  <c:v>-3.4329100000000001E-2</c:v>
                </c:pt>
                <c:pt idx="26807">
                  <c:v>-3.63104E-2</c:v>
                </c:pt>
                <c:pt idx="26808">
                  <c:v>-3.8220299999999999E-2</c:v>
                </c:pt>
                <c:pt idx="26809">
                  <c:v>-4.0057200000000001E-2</c:v>
                </c:pt>
                <c:pt idx="26810">
                  <c:v>-4.1818800000000003E-2</c:v>
                </c:pt>
                <c:pt idx="26811">
                  <c:v>-4.3502100000000002E-2</c:v>
                </c:pt>
                <c:pt idx="26812">
                  <c:v>-4.5104600000000002E-2</c:v>
                </c:pt>
                <c:pt idx="26813">
                  <c:v>-4.6623900000000003E-2</c:v>
                </c:pt>
                <c:pt idx="26814">
                  <c:v>-4.8058099999999999E-2</c:v>
                </c:pt>
                <c:pt idx="26815">
                  <c:v>-4.9406100000000001E-2</c:v>
                </c:pt>
                <c:pt idx="26816">
                  <c:v>-5.0666299999999997E-2</c:v>
                </c:pt>
                <c:pt idx="26817">
                  <c:v>-5.1837500000000002E-2</c:v>
                </c:pt>
                <c:pt idx="26818">
                  <c:v>-5.29185E-2</c:v>
                </c:pt>
                <c:pt idx="26819">
                  <c:v>-5.3908299999999999E-2</c:v>
                </c:pt>
                <c:pt idx="26820">
                  <c:v>-5.4806300000000002E-2</c:v>
                </c:pt>
                <c:pt idx="26821">
                  <c:v>-5.5612000000000002E-2</c:v>
                </c:pt>
                <c:pt idx="26822">
                  <c:v>-5.6324600000000002E-2</c:v>
                </c:pt>
                <c:pt idx="26823">
                  <c:v>-5.6943399999999998E-2</c:v>
                </c:pt>
                <c:pt idx="26824">
                  <c:v>-5.7467799999999999E-2</c:v>
                </c:pt>
                <c:pt idx="26825">
                  <c:v>-5.7897200000000003E-2</c:v>
                </c:pt>
                <c:pt idx="26826">
                  <c:v>-5.8231100000000001E-2</c:v>
                </c:pt>
                <c:pt idx="26827">
                  <c:v>-5.8469599999999997E-2</c:v>
                </c:pt>
                <c:pt idx="26828">
                  <c:v>-5.86128E-2</c:v>
                </c:pt>
                <c:pt idx="26829">
                  <c:v>-5.8660999999999998E-2</c:v>
                </c:pt>
                <c:pt idx="26830">
                  <c:v>-5.8614800000000002E-2</c:v>
                </c:pt>
                <c:pt idx="26831">
                  <c:v>-5.8475399999999997E-2</c:v>
                </c:pt>
                <c:pt idx="26832">
                  <c:v>-5.82436E-2</c:v>
                </c:pt>
                <c:pt idx="26833">
                  <c:v>-5.7920300000000001E-2</c:v>
                </c:pt>
                <c:pt idx="26834">
                  <c:v>-5.7506700000000001E-2</c:v>
                </c:pt>
                <c:pt idx="26835">
                  <c:v>-5.70045E-2</c:v>
                </c:pt>
                <c:pt idx="26836">
                  <c:v>-5.6415699999999999E-2</c:v>
                </c:pt>
                <c:pt idx="26837">
                  <c:v>-5.5742199999999999E-2</c:v>
                </c:pt>
                <c:pt idx="26838">
                  <c:v>-5.4986199999999999E-2</c:v>
                </c:pt>
                <c:pt idx="26839">
                  <c:v>-5.4149799999999998E-2</c:v>
                </c:pt>
                <c:pt idx="26840">
                  <c:v>-5.3235400000000002E-2</c:v>
                </c:pt>
                <c:pt idx="26841">
                  <c:v>-5.22455E-2</c:v>
                </c:pt>
                <c:pt idx="26842">
                  <c:v>-5.1182499999999999E-2</c:v>
                </c:pt>
                <c:pt idx="26843">
                  <c:v>-5.0048500000000003E-2</c:v>
                </c:pt>
                <c:pt idx="26844">
                  <c:v>-4.8846199999999999E-2</c:v>
                </c:pt>
                <c:pt idx="26845">
                  <c:v>-4.7578500000000003E-2</c:v>
                </c:pt>
                <c:pt idx="26846">
                  <c:v>-4.6248499999999998E-2</c:v>
                </c:pt>
                <c:pt idx="26847">
                  <c:v>-4.4859200000000002E-2</c:v>
                </c:pt>
                <c:pt idx="26848">
                  <c:v>-4.3413599999999997E-2</c:v>
                </c:pt>
                <c:pt idx="26849">
                  <c:v>-4.1914699999999999E-2</c:v>
                </c:pt>
                <c:pt idx="26850">
                  <c:v>-4.0365600000000001E-2</c:v>
                </c:pt>
                <c:pt idx="26851">
                  <c:v>-3.8769999999999999E-2</c:v>
                </c:pt>
                <c:pt idx="26852">
                  <c:v>-3.7130799999999999E-2</c:v>
                </c:pt>
                <c:pt idx="26853">
                  <c:v>-3.5447800000000002E-2</c:v>
                </c:pt>
                <c:pt idx="26854">
                  <c:v>-3.3723599999999999E-2</c:v>
                </c:pt>
                <c:pt idx="26855">
                  <c:v>-3.1966000000000001E-2</c:v>
                </c:pt>
                <c:pt idx="26856">
                  <c:v>-3.0179999999999998E-2</c:v>
                </c:pt>
                <c:pt idx="26857">
                  <c:v>-2.8367300000000002E-2</c:v>
                </c:pt>
                <c:pt idx="26858">
                  <c:v>-2.6531699999999998E-2</c:v>
                </c:pt>
                <c:pt idx="26859">
                  <c:v>-2.4677999999999999E-2</c:v>
                </c:pt>
                <c:pt idx="26860">
                  <c:v>-2.2810299999999999E-2</c:v>
                </c:pt>
                <c:pt idx="26861">
                  <c:v>-2.0931999999999999E-2</c:v>
                </c:pt>
                <c:pt idx="26862">
                  <c:v>-1.9046500000000001E-2</c:v>
                </c:pt>
                <c:pt idx="26863">
                  <c:v>-1.7157200000000001E-2</c:v>
                </c:pt>
                <c:pt idx="26864">
                  <c:v>-1.52678E-2</c:v>
                </c:pt>
                <c:pt idx="26865">
                  <c:v>-1.33823E-2</c:v>
                </c:pt>
                <c:pt idx="26866">
                  <c:v>-1.15046E-2</c:v>
                </c:pt>
                <c:pt idx="26867" formatCode="0.00E+00">
                  <c:v>-9.6385800000000008E-3</c:v>
                </c:pt>
                <c:pt idx="26868" formatCode="0.00E+00">
                  <c:v>-7.7879500000000001E-3</c:v>
                </c:pt>
                <c:pt idx="26869" formatCode="0.00E+00">
                  <c:v>-5.9561500000000003E-3</c:v>
                </c:pt>
                <c:pt idx="26870" formatCode="0.00E+00">
                  <c:v>-4.1465199999999999E-3</c:v>
                </c:pt>
                <c:pt idx="26871" formatCode="0.00E+00">
                  <c:v>-2.3627000000000001E-3</c:v>
                </c:pt>
                <c:pt idx="26872" formatCode="0.00E+00">
                  <c:v>-6.0850699999999999E-4</c:v>
                </c:pt>
                <c:pt idx="26873" formatCode="0.00E+00">
                  <c:v>1.1126599999999999E-3</c:v>
                </c:pt>
                <c:pt idx="26874" formatCode="0.00E+00">
                  <c:v>2.7979799999999998E-3</c:v>
                </c:pt>
                <c:pt idx="26875" formatCode="0.00E+00">
                  <c:v>4.4446599999999996E-3</c:v>
                </c:pt>
                <c:pt idx="26876" formatCode="0.00E+00">
                  <c:v>6.0497800000000003E-3</c:v>
                </c:pt>
                <c:pt idx="26877" formatCode="0.00E+00">
                  <c:v>7.61066E-3</c:v>
                </c:pt>
                <c:pt idx="26878" formatCode="0.00E+00">
                  <c:v>9.1249E-3</c:v>
                </c:pt>
                <c:pt idx="26879">
                  <c:v>1.0589899999999999E-2</c:v>
                </c:pt>
                <c:pt idx="26880">
                  <c:v>1.20026E-2</c:v>
                </c:pt>
                <c:pt idx="26881">
                  <c:v>1.3360199999999999E-2</c:v>
                </c:pt>
                <c:pt idx="26882">
                  <c:v>1.4659999999999999E-2</c:v>
                </c:pt>
                <c:pt idx="26883">
                  <c:v>1.5899900000000002E-2</c:v>
                </c:pt>
                <c:pt idx="26884">
                  <c:v>1.7077999999999999E-2</c:v>
                </c:pt>
                <c:pt idx="26885">
                  <c:v>1.81925E-2</c:v>
                </c:pt>
                <c:pt idx="26886">
                  <c:v>1.92417E-2</c:v>
                </c:pt>
                <c:pt idx="26887">
                  <c:v>2.0223499999999998E-2</c:v>
                </c:pt>
                <c:pt idx="26888">
                  <c:v>2.1136100000000001E-2</c:v>
                </c:pt>
                <c:pt idx="26889">
                  <c:v>2.1977799999999999E-2</c:v>
                </c:pt>
                <c:pt idx="26890">
                  <c:v>2.2746800000000001E-2</c:v>
                </c:pt>
                <c:pt idx="26891">
                  <c:v>2.3441699999999999E-2</c:v>
                </c:pt>
                <c:pt idx="26892">
                  <c:v>2.40615E-2</c:v>
                </c:pt>
                <c:pt idx="26893">
                  <c:v>2.4605700000000001E-2</c:v>
                </c:pt>
                <c:pt idx="26894">
                  <c:v>2.5073600000000001E-2</c:v>
                </c:pt>
                <c:pt idx="26895">
                  <c:v>2.5464299999999999E-2</c:v>
                </c:pt>
                <c:pt idx="26896">
                  <c:v>2.5777399999999999E-2</c:v>
                </c:pt>
                <c:pt idx="26897">
                  <c:v>2.60127E-2</c:v>
                </c:pt>
                <c:pt idx="26898">
                  <c:v>2.6170100000000002E-2</c:v>
                </c:pt>
                <c:pt idx="26899">
                  <c:v>2.6249499999999999E-2</c:v>
                </c:pt>
                <c:pt idx="26900">
                  <c:v>2.6250900000000001E-2</c:v>
                </c:pt>
                <c:pt idx="26901">
                  <c:v>2.6174699999999999E-2</c:v>
                </c:pt>
                <c:pt idx="26902">
                  <c:v>2.6021699999999998E-2</c:v>
                </c:pt>
                <c:pt idx="26903">
                  <c:v>2.5793E-2</c:v>
                </c:pt>
                <c:pt idx="26904">
                  <c:v>2.5489499999999998E-2</c:v>
                </c:pt>
                <c:pt idx="26905">
                  <c:v>2.5111899999999999E-2</c:v>
                </c:pt>
                <c:pt idx="26906">
                  <c:v>2.46608E-2</c:v>
                </c:pt>
                <c:pt idx="26907">
                  <c:v>2.4137100000000002E-2</c:v>
                </c:pt>
                <c:pt idx="26908">
                  <c:v>2.3542400000000002E-2</c:v>
                </c:pt>
                <c:pt idx="26909">
                  <c:v>2.2878200000000001E-2</c:v>
                </c:pt>
                <c:pt idx="26910">
                  <c:v>2.21459E-2</c:v>
                </c:pt>
                <c:pt idx="26911">
                  <c:v>2.1347000000000001E-2</c:v>
                </c:pt>
                <c:pt idx="26912">
                  <c:v>2.0483500000000002E-2</c:v>
                </c:pt>
                <c:pt idx="26913">
                  <c:v>1.9557700000000001E-2</c:v>
                </c:pt>
                <c:pt idx="26914">
                  <c:v>1.8571899999999999E-2</c:v>
                </c:pt>
                <c:pt idx="26915">
                  <c:v>1.7528700000000001E-2</c:v>
                </c:pt>
                <c:pt idx="26916">
                  <c:v>1.64301E-2</c:v>
                </c:pt>
                <c:pt idx="26917">
                  <c:v>1.52786E-2</c:v>
                </c:pt>
                <c:pt idx="26918">
                  <c:v>1.40768E-2</c:v>
                </c:pt>
                <c:pt idx="26919">
                  <c:v>1.2827699999999999E-2</c:v>
                </c:pt>
                <c:pt idx="26920">
                  <c:v>1.1534600000000001E-2</c:v>
                </c:pt>
                <c:pt idx="26921">
                  <c:v>1.0200000000000001E-2</c:v>
                </c:pt>
                <c:pt idx="26922" formatCode="0.00E+00">
                  <c:v>8.8266500000000001E-3</c:v>
                </c:pt>
                <c:pt idx="26923" formatCode="0.00E+00">
                  <c:v>7.4173900000000003E-3</c:v>
                </c:pt>
                <c:pt idx="26924" formatCode="0.00E+00">
                  <c:v>5.9757100000000004E-3</c:v>
                </c:pt>
                <c:pt idx="26925" formatCode="0.00E+00">
                  <c:v>4.5049799999999996E-3</c:v>
                </c:pt>
                <c:pt idx="26926" formatCode="0.00E+00">
                  <c:v>3.0083800000000002E-3</c:v>
                </c:pt>
                <c:pt idx="26927" formatCode="0.00E+00">
                  <c:v>1.4893899999999999E-3</c:v>
                </c:pt>
                <c:pt idx="26928" formatCode="0.00E+00">
                  <c:v>-4.83671E-5</c:v>
                </c:pt>
                <c:pt idx="26929" formatCode="0.00E+00">
                  <c:v>-1.60165E-3</c:v>
                </c:pt>
                <c:pt idx="26930" formatCode="0.00E+00">
                  <c:v>-3.1675599999999998E-3</c:v>
                </c:pt>
                <c:pt idx="26931" formatCode="0.00E+00">
                  <c:v>-4.74327E-3</c:v>
                </c:pt>
                <c:pt idx="26932" formatCode="0.00E+00">
                  <c:v>-6.32571E-3</c:v>
                </c:pt>
                <c:pt idx="26933" formatCode="0.00E+00">
                  <c:v>-7.9114700000000003E-3</c:v>
                </c:pt>
                <c:pt idx="26934" formatCode="0.00E+00">
                  <c:v>-9.4970599999999999E-3</c:v>
                </c:pt>
                <c:pt idx="26935">
                  <c:v>-1.1079200000000001E-2</c:v>
                </c:pt>
                <c:pt idx="26936">
                  <c:v>-1.2654500000000001E-2</c:v>
                </c:pt>
                <c:pt idx="26937">
                  <c:v>-1.42192E-2</c:v>
                </c:pt>
                <c:pt idx="26938">
                  <c:v>-1.57699E-2</c:v>
                </c:pt>
                <c:pt idx="26939">
                  <c:v>-1.7303300000000001E-2</c:v>
                </c:pt>
                <c:pt idx="26940">
                  <c:v>-1.88164E-2</c:v>
                </c:pt>
                <c:pt idx="26941">
                  <c:v>-2.0306000000000001E-2</c:v>
                </c:pt>
                <c:pt idx="26942">
                  <c:v>-2.1768800000000001E-2</c:v>
                </c:pt>
                <c:pt idx="26943">
                  <c:v>-2.3201099999999999E-2</c:v>
                </c:pt>
                <c:pt idx="26944">
                  <c:v>-2.4599599999999999E-2</c:v>
                </c:pt>
                <c:pt idx="26945">
                  <c:v>-2.5961399999999999E-2</c:v>
                </c:pt>
                <c:pt idx="26946">
                  <c:v>-2.7283600000000002E-2</c:v>
                </c:pt>
                <c:pt idx="26947">
                  <c:v>-2.85632E-2</c:v>
                </c:pt>
                <c:pt idx="26948">
                  <c:v>-2.9797400000000002E-2</c:v>
                </c:pt>
                <c:pt idx="26949">
                  <c:v>-3.0983500000000001E-2</c:v>
                </c:pt>
                <c:pt idx="26950">
                  <c:v>-3.2118899999999999E-2</c:v>
                </c:pt>
                <c:pt idx="26951">
                  <c:v>-3.3200800000000003E-2</c:v>
                </c:pt>
                <c:pt idx="26952">
                  <c:v>-3.4226600000000003E-2</c:v>
                </c:pt>
                <c:pt idx="26953">
                  <c:v>-3.5193599999999998E-2</c:v>
                </c:pt>
                <c:pt idx="26954">
                  <c:v>-3.6099600000000003E-2</c:v>
                </c:pt>
                <c:pt idx="26955">
                  <c:v>-3.6942700000000002E-2</c:v>
                </c:pt>
                <c:pt idx="26956">
                  <c:v>-3.7720900000000002E-2</c:v>
                </c:pt>
                <c:pt idx="26957">
                  <c:v>-3.8432099999999997E-2</c:v>
                </c:pt>
                <c:pt idx="26958">
                  <c:v>-3.9074600000000001E-2</c:v>
                </c:pt>
                <c:pt idx="26959">
                  <c:v>-3.9646800000000003E-2</c:v>
                </c:pt>
                <c:pt idx="26960">
                  <c:v>-4.0147700000000001E-2</c:v>
                </c:pt>
                <c:pt idx="26961">
                  <c:v>-4.0576099999999997E-2</c:v>
                </c:pt>
                <c:pt idx="26962">
                  <c:v>-4.0931000000000002E-2</c:v>
                </c:pt>
                <c:pt idx="26963">
                  <c:v>-4.1211600000000001E-2</c:v>
                </c:pt>
                <c:pt idx="26964">
                  <c:v>-4.14169E-2</c:v>
                </c:pt>
                <c:pt idx="26965">
                  <c:v>-4.1546E-2</c:v>
                </c:pt>
                <c:pt idx="26966">
                  <c:v>-4.1598099999999999E-2</c:v>
                </c:pt>
                <c:pt idx="26967">
                  <c:v>-4.1572600000000001E-2</c:v>
                </c:pt>
                <c:pt idx="26968">
                  <c:v>-4.1468999999999999E-2</c:v>
                </c:pt>
                <c:pt idx="26969">
                  <c:v>-4.1286999999999997E-2</c:v>
                </c:pt>
                <c:pt idx="26970">
                  <c:v>-4.1026300000000002E-2</c:v>
                </c:pt>
                <c:pt idx="26971">
                  <c:v>-4.0687300000000003E-2</c:v>
                </c:pt>
                <c:pt idx="26972">
                  <c:v>-4.0270599999999997E-2</c:v>
                </c:pt>
                <c:pt idx="26973">
                  <c:v>-3.9777E-2</c:v>
                </c:pt>
                <c:pt idx="26974">
                  <c:v>-3.9206900000000003E-2</c:v>
                </c:pt>
                <c:pt idx="26975">
                  <c:v>-3.8560400000000002E-2</c:v>
                </c:pt>
                <c:pt idx="26976">
                  <c:v>-3.78381E-2</c:v>
                </c:pt>
                <c:pt idx="26977">
                  <c:v>-3.7041200000000003E-2</c:v>
                </c:pt>
                <c:pt idx="26978">
                  <c:v>-3.6171099999999998E-2</c:v>
                </c:pt>
                <c:pt idx="26979">
                  <c:v>-3.5229400000000001E-2</c:v>
                </c:pt>
                <c:pt idx="26980">
                  <c:v>-3.4217900000000002E-2</c:v>
                </c:pt>
                <c:pt idx="26981">
                  <c:v>-3.31382E-2</c:v>
                </c:pt>
                <c:pt idx="26982">
                  <c:v>-3.1992399999999997E-2</c:v>
                </c:pt>
                <c:pt idx="26983">
                  <c:v>-3.07826E-2</c:v>
                </c:pt>
                <c:pt idx="26984">
                  <c:v>-2.9510999999999999E-2</c:v>
                </c:pt>
                <c:pt idx="26985">
                  <c:v>-2.81801E-2</c:v>
                </c:pt>
                <c:pt idx="26986">
                  <c:v>-2.6792099999999999E-2</c:v>
                </c:pt>
                <c:pt idx="26987">
                  <c:v>-2.5348800000000001E-2</c:v>
                </c:pt>
                <c:pt idx="26988">
                  <c:v>-2.3852700000000001E-2</c:v>
                </c:pt>
                <c:pt idx="26989">
                  <c:v>-2.2306400000000001E-2</c:v>
                </c:pt>
                <c:pt idx="26990">
                  <c:v>-2.0713200000000001E-2</c:v>
                </c:pt>
                <c:pt idx="26991">
                  <c:v>-1.90759E-2</c:v>
                </c:pt>
                <c:pt idx="26992">
                  <c:v>-1.7397200000000002E-2</c:v>
                </c:pt>
                <c:pt idx="26993">
                  <c:v>-1.5680099999999999E-2</c:v>
                </c:pt>
                <c:pt idx="26994">
                  <c:v>-1.3927800000000001E-2</c:v>
                </c:pt>
                <c:pt idx="26995">
                  <c:v>-1.2143599999999999E-2</c:v>
                </c:pt>
                <c:pt idx="26996">
                  <c:v>-1.0331E-2</c:v>
                </c:pt>
                <c:pt idx="26997" formatCode="0.00E+00">
                  <c:v>-8.4931699999999995E-3</c:v>
                </c:pt>
                <c:pt idx="26998" formatCode="0.00E+00">
                  <c:v>-6.6333900000000003E-3</c:v>
                </c:pt>
                <c:pt idx="26999" formatCode="0.00E+00">
                  <c:v>-4.7548499999999997E-3</c:v>
                </c:pt>
                <c:pt idx="27000" formatCode="0.00E+00">
                  <c:v>-2.8608700000000002E-3</c:v>
                </c:pt>
                <c:pt idx="27001" formatCode="0.00E+00">
                  <c:v>-9.5501500000000003E-4</c:v>
                </c:pt>
                <c:pt idx="27002" formatCode="0.00E+00">
                  <c:v>9.5883100000000005E-4</c:v>
                </c:pt>
                <c:pt idx="27003" formatCode="0.00E+00">
                  <c:v>2.8766600000000001E-3</c:v>
                </c:pt>
                <c:pt idx="27004" formatCode="0.00E+00">
                  <c:v>4.7947399999999996E-3</c:v>
                </c:pt>
                <c:pt idx="27005" formatCode="0.00E+00">
                  <c:v>6.7096600000000001E-3</c:v>
                </c:pt>
                <c:pt idx="27006" formatCode="0.00E+00">
                  <c:v>8.6180400000000004E-3</c:v>
                </c:pt>
                <c:pt idx="27007">
                  <c:v>1.0516299999999999E-2</c:v>
                </c:pt>
                <c:pt idx="27008">
                  <c:v>1.2400700000000001E-2</c:v>
                </c:pt>
                <c:pt idx="27009">
                  <c:v>1.42673E-2</c:v>
                </c:pt>
                <c:pt idx="27010">
                  <c:v>1.6112600000000001E-2</c:v>
                </c:pt>
                <c:pt idx="27011">
                  <c:v>1.79332E-2</c:v>
                </c:pt>
                <c:pt idx="27012">
                  <c:v>1.9725699999999999E-2</c:v>
                </c:pt>
                <c:pt idx="27013">
                  <c:v>2.1486000000000002E-2</c:v>
                </c:pt>
                <c:pt idx="27014">
                  <c:v>2.3210399999999999E-2</c:v>
                </c:pt>
                <c:pt idx="27015">
                  <c:v>2.4895299999999999E-2</c:v>
                </c:pt>
                <c:pt idx="27016">
                  <c:v>2.6537499999999999E-2</c:v>
                </c:pt>
                <c:pt idx="27017">
                  <c:v>2.81339E-2</c:v>
                </c:pt>
                <c:pt idx="27018">
                  <c:v>2.96814E-2</c:v>
                </c:pt>
                <c:pt idx="27019">
                  <c:v>3.11776E-2</c:v>
                </c:pt>
                <c:pt idx="27020">
                  <c:v>3.2620099999999999E-2</c:v>
                </c:pt>
                <c:pt idx="27021">
                  <c:v>3.40062E-2</c:v>
                </c:pt>
                <c:pt idx="27022">
                  <c:v>3.5332200000000001E-2</c:v>
                </c:pt>
                <c:pt idx="27023">
                  <c:v>3.65949E-2</c:v>
                </c:pt>
                <c:pt idx="27024">
                  <c:v>3.7791400000000003E-2</c:v>
                </c:pt>
                <c:pt idx="27025">
                  <c:v>3.8919599999999999E-2</c:v>
                </c:pt>
                <c:pt idx="27026">
                  <c:v>3.9977100000000002E-2</c:v>
                </c:pt>
                <c:pt idx="27027">
                  <c:v>4.0961699999999997E-2</c:v>
                </c:pt>
                <c:pt idx="27028">
                  <c:v>4.1871199999999997E-2</c:v>
                </c:pt>
                <c:pt idx="27029">
                  <c:v>4.2703600000000001E-2</c:v>
                </c:pt>
                <c:pt idx="27030">
                  <c:v>4.3456799999999997E-2</c:v>
                </c:pt>
                <c:pt idx="27031">
                  <c:v>4.4128800000000003E-2</c:v>
                </c:pt>
                <c:pt idx="27032">
                  <c:v>4.4717899999999998E-2</c:v>
                </c:pt>
                <c:pt idx="27033">
                  <c:v>4.5222400000000003E-2</c:v>
                </c:pt>
                <c:pt idx="27034">
                  <c:v>4.5640500000000001E-2</c:v>
                </c:pt>
                <c:pt idx="27035">
                  <c:v>4.5970900000000002E-2</c:v>
                </c:pt>
                <c:pt idx="27036">
                  <c:v>4.6212400000000001E-2</c:v>
                </c:pt>
                <c:pt idx="27037">
                  <c:v>4.63644E-2</c:v>
                </c:pt>
                <c:pt idx="27038">
                  <c:v>4.6426299999999997E-2</c:v>
                </c:pt>
                <c:pt idx="27039">
                  <c:v>4.6397500000000001E-2</c:v>
                </c:pt>
                <c:pt idx="27040">
                  <c:v>4.6277600000000002E-2</c:v>
                </c:pt>
                <c:pt idx="27041">
                  <c:v>4.60664E-2</c:v>
                </c:pt>
                <c:pt idx="27042">
                  <c:v>4.5763600000000001E-2</c:v>
                </c:pt>
                <c:pt idx="27043">
                  <c:v>4.53695E-2</c:v>
                </c:pt>
                <c:pt idx="27044">
                  <c:v>4.4884100000000003E-2</c:v>
                </c:pt>
                <c:pt idx="27045">
                  <c:v>4.4307600000000003E-2</c:v>
                </c:pt>
                <c:pt idx="27046">
                  <c:v>4.3640400000000003E-2</c:v>
                </c:pt>
                <c:pt idx="27047">
                  <c:v>4.2882799999999999E-2</c:v>
                </c:pt>
                <c:pt idx="27048">
                  <c:v>4.2035500000000003E-2</c:v>
                </c:pt>
                <c:pt idx="27049">
                  <c:v>4.1099700000000003E-2</c:v>
                </c:pt>
                <c:pt idx="27050">
                  <c:v>4.0076500000000001E-2</c:v>
                </c:pt>
                <c:pt idx="27051">
                  <c:v>3.8967399999999999E-2</c:v>
                </c:pt>
                <c:pt idx="27052">
                  <c:v>3.7773500000000002E-2</c:v>
                </c:pt>
                <c:pt idx="27053">
                  <c:v>3.6496000000000001E-2</c:v>
                </c:pt>
                <c:pt idx="27054">
                  <c:v>3.5136300000000002E-2</c:v>
                </c:pt>
                <c:pt idx="27055">
                  <c:v>3.3696499999999997E-2</c:v>
                </c:pt>
                <c:pt idx="27056">
                  <c:v>3.2178400000000003E-2</c:v>
                </c:pt>
                <c:pt idx="27057">
                  <c:v>3.0584099999999999E-2</c:v>
                </c:pt>
                <c:pt idx="27058">
                  <c:v>2.8915900000000001E-2</c:v>
                </c:pt>
                <c:pt idx="27059">
                  <c:v>2.71764E-2</c:v>
                </c:pt>
                <c:pt idx="27060">
                  <c:v>2.5368600000000002E-2</c:v>
                </c:pt>
                <c:pt idx="27061">
                  <c:v>2.34953E-2</c:v>
                </c:pt>
                <c:pt idx="27062">
                  <c:v>2.1559200000000001E-2</c:v>
                </c:pt>
                <c:pt idx="27063">
                  <c:v>1.9563000000000001E-2</c:v>
                </c:pt>
                <c:pt idx="27064">
                  <c:v>1.75097E-2</c:v>
                </c:pt>
                <c:pt idx="27065">
                  <c:v>1.54024E-2</c:v>
                </c:pt>
                <c:pt idx="27066">
                  <c:v>1.3244000000000001E-2</c:v>
                </c:pt>
                <c:pt idx="27067">
                  <c:v>1.10382E-2</c:v>
                </c:pt>
                <c:pt idx="27068" formatCode="0.00E+00">
                  <c:v>8.7887099999999999E-3</c:v>
                </c:pt>
                <c:pt idx="27069" formatCode="0.00E+00">
                  <c:v>6.49995E-3</c:v>
                </c:pt>
                <c:pt idx="27070" formatCode="0.00E+00">
                  <c:v>4.1760399999999998E-3</c:v>
                </c:pt>
                <c:pt idx="27071" formatCode="0.00E+00">
                  <c:v>1.82081E-3</c:v>
                </c:pt>
                <c:pt idx="27072" formatCode="0.00E+00">
                  <c:v>-5.6188799999999997E-4</c:v>
                </c:pt>
                <c:pt idx="27073" formatCode="0.00E+00">
                  <c:v>-2.9680599999999998E-3</c:v>
                </c:pt>
                <c:pt idx="27074" formatCode="0.00E+00">
                  <c:v>-5.3941299999999996E-3</c:v>
                </c:pt>
                <c:pt idx="27075" formatCode="0.00E+00">
                  <c:v>-7.8368499999999994E-3</c:v>
                </c:pt>
                <c:pt idx="27076">
                  <c:v>-1.02928E-2</c:v>
                </c:pt>
                <c:pt idx="27077">
                  <c:v>-1.27581E-2</c:v>
                </c:pt>
                <c:pt idx="27078">
                  <c:v>-1.52287E-2</c:v>
                </c:pt>
                <c:pt idx="27079">
                  <c:v>-1.7700299999999999E-2</c:v>
                </c:pt>
                <c:pt idx="27080">
                  <c:v>-2.0169200000000002E-2</c:v>
                </c:pt>
                <c:pt idx="27081">
                  <c:v>-2.2631399999999999E-2</c:v>
                </c:pt>
                <c:pt idx="27082">
                  <c:v>-2.5083100000000001E-2</c:v>
                </c:pt>
                <c:pt idx="27083">
                  <c:v>-2.7520599999999999E-2</c:v>
                </c:pt>
                <c:pt idx="27084">
                  <c:v>-2.99402E-2</c:v>
                </c:pt>
                <c:pt idx="27085">
                  <c:v>-3.2338100000000002E-2</c:v>
                </c:pt>
                <c:pt idx="27086">
                  <c:v>-3.4710199999999997E-2</c:v>
                </c:pt>
                <c:pt idx="27087">
                  <c:v>-3.7052799999999997E-2</c:v>
                </c:pt>
                <c:pt idx="27088">
                  <c:v>-3.93622E-2</c:v>
                </c:pt>
                <c:pt idx="27089">
                  <c:v>-4.1634299999999999E-2</c:v>
                </c:pt>
                <c:pt idx="27090">
                  <c:v>-4.38647E-2</c:v>
                </c:pt>
                <c:pt idx="27091">
                  <c:v>-4.6049100000000003E-2</c:v>
                </c:pt>
                <c:pt idx="27092">
                  <c:v>-4.8183299999999998E-2</c:v>
                </c:pt>
                <c:pt idx="27093">
                  <c:v>-5.0263700000000001E-2</c:v>
                </c:pt>
                <c:pt idx="27094">
                  <c:v>-5.2286899999999997E-2</c:v>
                </c:pt>
                <c:pt idx="27095">
                  <c:v>-5.4249600000000002E-2</c:v>
                </c:pt>
                <c:pt idx="27096">
                  <c:v>-5.6148499999999997E-2</c:v>
                </c:pt>
                <c:pt idx="27097">
                  <c:v>-5.7980799999999999E-2</c:v>
                </c:pt>
                <c:pt idx="27098">
                  <c:v>-5.9744100000000001E-2</c:v>
                </c:pt>
                <c:pt idx="27099">
                  <c:v>-6.1436299999999999E-2</c:v>
                </c:pt>
                <c:pt idx="27100">
                  <c:v>-6.3054499999999999E-2</c:v>
                </c:pt>
                <c:pt idx="27101">
                  <c:v>-6.4595700000000006E-2</c:v>
                </c:pt>
                <c:pt idx="27102">
                  <c:v>-6.6056799999999999E-2</c:v>
                </c:pt>
                <c:pt idx="27103">
                  <c:v>-6.7435300000000004E-2</c:v>
                </c:pt>
                <c:pt idx="27104">
                  <c:v>-6.8728899999999996E-2</c:v>
                </c:pt>
                <c:pt idx="27105">
                  <c:v>-6.9935999999999998E-2</c:v>
                </c:pt>
                <c:pt idx="27106">
                  <c:v>-7.1054800000000001E-2</c:v>
                </c:pt>
                <c:pt idx="27107">
                  <c:v>-7.2084099999999998E-2</c:v>
                </c:pt>
                <c:pt idx="27108">
                  <c:v>-7.3022100000000006E-2</c:v>
                </c:pt>
                <c:pt idx="27109">
                  <c:v>-7.3867299999999997E-2</c:v>
                </c:pt>
                <c:pt idx="27110">
                  <c:v>-7.4618100000000007E-2</c:v>
                </c:pt>
                <c:pt idx="27111">
                  <c:v>-7.5273499999999993E-2</c:v>
                </c:pt>
                <c:pt idx="27112">
                  <c:v>-7.5832700000000003E-2</c:v>
                </c:pt>
                <c:pt idx="27113">
                  <c:v>-7.6295000000000002E-2</c:v>
                </c:pt>
                <c:pt idx="27114">
                  <c:v>-7.6659400000000003E-2</c:v>
                </c:pt>
                <c:pt idx="27115">
                  <c:v>-7.6925400000000005E-2</c:v>
                </c:pt>
                <c:pt idx="27116">
                  <c:v>-7.7092599999999997E-2</c:v>
                </c:pt>
                <c:pt idx="27117">
                  <c:v>-7.7160300000000001E-2</c:v>
                </c:pt>
                <c:pt idx="27118">
                  <c:v>-7.7127799999999996E-2</c:v>
                </c:pt>
                <c:pt idx="27119">
                  <c:v>-7.6994300000000002E-2</c:v>
                </c:pt>
                <c:pt idx="27120">
                  <c:v>-7.6759900000000006E-2</c:v>
                </c:pt>
                <c:pt idx="27121">
                  <c:v>-7.6424900000000004E-2</c:v>
                </c:pt>
                <c:pt idx="27122">
                  <c:v>-7.5989500000000001E-2</c:v>
                </c:pt>
                <c:pt idx="27123">
                  <c:v>-7.5454099999999996E-2</c:v>
                </c:pt>
                <c:pt idx="27124">
                  <c:v>-7.4819300000000005E-2</c:v>
                </c:pt>
                <c:pt idx="27125">
                  <c:v>-7.4086700000000005E-2</c:v>
                </c:pt>
                <c:pt idx="27126">
                  <c:v>-7.3257600000000006E-2</c:v>
                </c:pt>
                <c:pt idx="27127">
                  <c:v>-7.2333700000000001E-2</c:v>
                </c:pt>
                <c:pt idx="27128">
                  <c:v>-7.13168E-2</c:v>
                </c:pt>
                <c:pt idx="27129">
                  <c:v>-7.0208599999999996E-2</c:v>
                </c:pt>
                <c:pt idx="27130">
                  <c:v>-6.9011400000000001E-2</c:v>
                </c:pt>
                <c:pt idx="27131">
                  <c:v>-6.7727099999999998E-2</c:v>
                </c:pt>
                <c:pt idx="27132">
                  <c:v>-6.6358200000000006E-2</c:v>
                </c:pt>
                <c:pt idx="27133">
                  <c:v>-6.4906699999999998E-2</c:v>
                </c:pt>
                <c:pt idx="27134">
                  <c:v>-6.3374899999999998E-2</c:v>
                </c:pt>
                <c:pt idx="27135">
                  <c:v>-6.1764899999999998E-2</c:v>
                </c:pt>
                <c:pt idx="27136">
                  <c:v>-6.0079E-2</c:v>
                </c:pt>
                <c:pt idx="27137">
                  <c:v>-5.8319700000000002E-2</c:v>
                </c:pt>
                <c:pt idx="27138">
                  <c:v>-5.64903E-2</c:v>
                </c:pt>
                <c:pt idx="27139">
                  <c:v>-5.45941E-2</c:v>
                </c:pt>
                <c:pt idx="27140">
                  <c:v>-5.2633800000000001E-2</c:v>
                </c:pt>
                <c:pt idx="27141">
                  <c:v>-5.0611999999999997E-2</c:v>
                </c:pt>
                <c:pt idx="27142">
                  <c:v>-4.85306E-2</c:v>
                </c:pt>
                <c:pt idx="27143">
                  <c:v>-4.6392700000000002E-2</c:v>
                </c:pt>
                <c:pt idx="27144">
                  <c:v>-4.4201799999999999E-2</c:v>
                </c:pt>
                <c:pt idx="27145">
                  <c:v>-4.1961600000000002E-2</c:v>
                </c:pt>
                <c:pt idx="27146">
                  <c:v>-3.96754E-2</c:v>
                </c:pt>
                <c:pt idx="27147">
                  <c:v>-3.7346699999999997E-2</c:v>
                </c:pt>
                <c:pt idx="27148">
                  <c:v>-3.49801E-2</c:v>
                </c:pt>
                <c:pt idx="27149">
                  <c:v>-3.2579700000000003E-2</c:v>
                </c:pt>
                <c:pt idx="27150">
                  <c:v>-3.0149499999999999E-2</c:v>
                </c:pt>
                <c:pt idx="27151">
                  <c:v>-2.7692999999999999E-2</c:v>
                </c:pt>
                <c:pt idx="27152">
                  <c:v>-2.5213800000000001E-2</c:v>
                </c:pt>
                <c:pt idx="27153">
                  <c:v>-2.27154E-2</c:v>
                </c:pt>
                <c:pt idx="27154">
                  <c:v>-2.0201299999999998E-2</c:v>
                </c:pt>
                <c:pt idx="27155">
                  <c:v>-1.7675699999999999E-2</c:v>
                </c:pt>
                <c:pt idx="27156">
                  <c:v>-1.51434E-2</c:v>
                </c:pt>
                <c:pt idx="27157">
                  <c:v>-1.2609E-2</c:v>
                </c:pt>
                <c:pt idx="27158">
                  <c:v>-1.0076999999999999E-2</c:v>
                </c:pt>
                <c:pt idx="27159" formatCode="0.00E+00">
                  <c:v>-7.5511399999999996E-3</c:v>
                </c:pt>
                <c:pt idx="27160" formatCode="0.00E+00">
                  <c:v>-5.0352299999999999E-3</c:v>
                </c:pt>
                <c:pt idx="27161" formatCode="0.00E+00">
                  <c:v>-2.5326200000000002E-3</c:v>
                </c:pt>
                <c:pt idx="27162" formatCode="0.00E+00">
                  <c:v>-4.6687999999999998E-5</c:v>
                </c:pt>
                <c:pt idx="27163" formatCode="0.00E+00">
                  <c:v>2.4189599999999999E-3</c:v>
                </c:pt>
                <c:pt idx="27164" formatCode="0.00E+00">
                  <c:v>4.8604499999999997E-3</c:v>
                </c:pt>
                <c:pt idx="27165" formatCode="0.00E+00">
                  <c:v>7.2738200000000003E-3</c:v>
                </c:pt>
                <c:pt idx="27166" formatCode="0.00E+00">
                  <c:v>9.6554299999999996E-3</c:v>
                </c:pt>
                <c:pt idx="27167">
                  <c:v>1.2001899999999999E-2</c:v>
                </c:pt>
                <c:pt idx="27168">
                  <c:v>1.43099E-2</c:v>
                </c:pt>
                <c:pt idx="27169">
                  <c:v>1.6575800000000002E-2</c:v>
                </c:pt>
                <c:pt idx="27170">
                  <c:v>1.8796E-2</c:v>
                </c:pt>
                <c:pt idx="27171">
                  <c:v>2.0966800000000001E-2</c:v>
                </c:pt>
                <c:pt idx="27172">
                  <c:v>2.30847E-2</c:v>
                </c:pt>
                <c:pt idx="27173">
                  <c:v>2.5146700000000001E-2</c:v>
                </c:pt>
                <c:pt idx="27174">
                  <c:v>2.7149699999999999E-2</c:v>
                </c:pt>
                <c:pt idx="27175">
                  <c:v>2.90914E-2</c:v>
                </c:pt>
                <c:pt idx="27176">
                  <c:v>3.0969099999999999E-2</c:v>
                </c:pt>
                <c:pt idx="27177">
                  <c:v>3.2780299999999998E-2</c:v>
                </c:pt>
                <c:pt idx="27178">
                  <c:v>3.45221E-2</c:v>
                </c:pt>
                <c:pt idx="27179">
                  <c:v>3.6191800000000003E-2</c:v>
                </c:pt>
                <c:pt idx="27180">
                  <c:v>3.77872E-2</c:v>
                </c:pt>
                <c:pt idx="27181">
                  <c:v>3.9306300000000002E-2</c:v>
                </c:pt>
                <c:pt idx="27182">
                  <c:v>4.0746999999999998E-2</c:v>
                </c:pt>
                <c:pt idx="27183">
                  <c:v>4.2107499999999999E-2</c:v>
                </c:pt>
                <c:pt idx="27184">
                  <c:v>4.3386399999999999E-2</c:v>
                </c:pt>
                <c:pt idx="27185">
                  <c:v>4.45826E-2</c:v>
                </c:pt>
                <c:pt idx="27186">
                  <c:v>4.5695300000000001E-2</c:v>
                </c:pt>
                <c:pt idx="27187">
                  <c:v>4.6723199999999999E-2</c:v>
                </c:pt>
                <c:pt idx="27188">
                  <c:v>4.7664600000000001E-2</c:v>
                </c:pt>
                <c:pt idx="27189">
                  <c:v>4.85178E-2</c:v>
                </c:pt>
                <c:pt idx="27190">
                  <c:v>4.9281699999999998E-2</c:v>
                </c:pt>
                <c:pt idx="27191">
                  <c:v>4.9955899999999998E-2</c:v>
                </c:pt>
                <c:pt idx="27192">
                  <c:v>5.0540599999999998E-2</c:v>
                </c:pt>
                <c:pt idx="27193">
                  <c:v>5.1035900000000002E-2</c:v>
                </c:pt>
                <c:pt idx="27194">
                  <c:v>5.1441599999999997E-2</c:v>
                </c:pt>
                <c:pt idx="27195">
                  <c:v>5.1757400000000002E-2</c:v>
                </c:pt>
                <c:pt idx="27196">
                  <c:v>5.1983500000000002E-2</c:v>
                </c:pt>
                <c:pt idx="27197">
                  <c:v>5.2120100000000003E-2</c:v>
                </c:pt>
                <c:pt idx="27198">
                  <c:v>5.2166999999999998E-2</c:v>
                </c:pt>
                <c:pt idx="27199">
                  <c:v>5.2124200000000002E-2</c:v>
                </c:pt>
                <c:pt idx="27200">
                  <c:v>5.1992299999999998E-2</c:v>
                </c:pt>
                <c:pt idx="27201">
                  <c:v>5.1772199999999997E-2</c:v>
                </c:pt>
                <c:pt idx="27202">
                  <c:v>5.1464799999999998E-2</c:v>
                </c:pt>
                <c:pt idx="27203">
                  <c:v>5.1071699999999998E-2</c:v>
                </c:pt>
                <c:pt idx="27204">
                  <c:v>5.0595000000000001E-2</c:v>
                </c:pt>
                <c:pt idx="27205">
                  <c:v>5.0035999999999997E-2</c:v>
                </c:pt>
                <c:pt idx="27206">
                  <c:v>4.93952E-2</c:v>
                </c:pt>
                <c:pt idx="27207">
                  <c:v>4.8673399999999999E-2</c:v>
                </c:pt>
                <c:pt idx="27208">
                  <c:v>4.7872199999999997E-2</c:v>
                </c:pt>
                <c:pt idx="27209">
                  <c:v>4.6993800000000002E-2</c:v>
                </c:pt>
                <c:pt idx="27210">
                  <c:v>4.6040699999999997E-2</c:v>
                </c:pt>
                <c:pt idx="27211">
                  <c:v>4.5015800000000002E-2</c:v>
                </c:pt>
                <c:pt idx="27212">
                  <c:v>4.3922500000000003E-2</c:v>
                </c:pt>
                <c:pt idx="27213">
                  <c:v>4.2763200000000001E-2</c:v>
                </c:pt>
                <c:pt idx="27214">
                  <c:v>4.1540100000000003E-2</c:v>
                </c:pt>
                <c:pt idx="27215">
                  <c:v>4.0255300000000001E-2</c:v>
                </c:pt>
                <c:pt idx="27216">
                  <c:v>3.8911599999999998E-2</c:v>
                </c:pt>
                <c:pt idx="27217">
                  <c:v>3.7511900000000001E-2</c:v>
                </c:pt>
                <c:pt idx="27218">
                  <c:v>3.6058699999999999E-2</c:v>
                </c:pt>
                <c:pt idx="27219">
                  <c:v>3.4554500000000002E-2</c:v>
                </c:pt>
                <c:pt idx="27220">
                  <c:v>3.3001999999999997E-2</c:v>
                </c:pt>
                <c:pt idx="27221">
                  <c:v>3.14037E-2</c:v>
                </c:pt>
                <c:pt idx="27222">
                  <c:v>2.9762199999999999E-2</c:v>
                </c:pt>
                <c:pt idx="27223">
                  <c:v>2.8080299999999999E-2</c:v>
                </c:pt>
                <c:pt idx="27224">
                  <c:v>2.63614E-2</c:v>
                </c:pt>
                <c:pt idx="27225">
                  <c:v>2.4609200000000001E-2</c:v>
                </c:pt>
                <c:pt idx="27226">
                  <c:v>2.2827099999999999E-2</c:v>
                </c:pt>
                <c:pt idx="27227">
                  <c:v>2.1018999999999999E-2</c:v>
                </c:pt>
                <c:pt idx="27228">
                  <c:v>1.9188199999999999E-2</c:v>
                </c:pt>
                <c:pt idx="27229">
                  <c:v>1.73384E-2</c:v>
                </c:pt>
                <c:pt idx="27230">
                  <c:v>1.5473000000000001E-2</c:v>
                </c:pt>
                <c:pt idx="27231">
                  <c:v>1.35957E-2</c:v>
                </c:pt>
                <c:pt idx="27232">
                  <c:v>1.1709799999999999E-2</c:v>
                </c:pt>
                <c:pt idx="27233" formatCode="0.00E+00">
                  <c:v>9.81864E-3</c:v>
                </c:pt>
                <c:pt idx="27234" formatCode="0.00E+00">
                  <c:v>7.9256099999999996E-3</c:v>
                </c:pt>
                <c:pt idx="27235" formatCode="0.00E+00">
                  <c:v>6.0345399999999997E-3</c:v>
                </c:pt>
                <c:pt idx="27236" formatCode="0.00E+00">
                  <c:v>4.1489400000000003E-3</c:v>
                </c:pt>
                <c:pt idx="27237" formatCode="0.00E+00">
                  <c:v>2.2718399999999998E-3</c:v>
                </c:pt>
                <c:pt idx="27238" formatCode="0.00E+00">
                  <c:v>4.0603699999999999E-4</c:v>
                </c:pt>
                <c:pt idx="27239" formatCode="0.00E+00">
                  <c:v>-1.4454400000000001E-3</c:v>
                </c:pt>
                <c:pt idx="27240" formatCode="0.00E+00">
                  <c:v>-3.27941E-3</c:v>
                </c:pt>
                <c:pt idx="27241" formatCode="0.00E+00">
                  <c:v>-5.0926699999999997E-3</c:v>
                </c:pt>
                <c:pt idx="27242" formatCode="0.00E+00">
                  <c:v>-6.8822299999999996E-3</c:v>
                </c:pt>
                <c:pt idx="27243" formatCode="0.00E+00">
                  <c:v>-8.6450599999999996E-3</c:v>
                </c:pt>
                <c:pt idx="27244">
                  <c:v>-1.03778E-2</c:v>
                </c:pt>
                <c:pt idx="27245">
                  <c:v>-1.20771E-2</c:v>
                </c:pt>
                <c:pt idx="27246">
                  <c:v>-1.374E-2</c:v>
                </c:pt>
                <c:pt idx="27247">
                  <c:v>-1.53638E-2</c:v>
                </c:pt>
                <c:pt idx="27248">
                  <c:v>-1.6946200000000002E-2</c:v>
                </c:pt>
                <c:pt idx="27249">
                  <c:v>-1.84853E-2</c:v>
                </c:pt>
                <c:pt idx="27250">
                  <c:v>-1.9979199999999999E-2</c:v>
                </c:pt>
                <c:pt idx="27251">
                  <c:v>-2.1425799999999998E-2</c:v>
                </c:pt>
                <c:pt idx="27252">
                  <c:v>-2.2822499999999999E-2</c:v>
                </c:pt>
                <c:pt idx="27253">
                  <c:v>-2.41671E-2</c:v>
                </c:pt>
                <c:pt idx="27254">
                  <c:v>-2.54576E-2</c:v>
                </c:pt>
                <c:pt idx="27255">
                  <c:v>-2.6692299999999999E-2</c:v>
                </c:pt>
                <c:pt idx="27256">
                  <c:v>-2.78698E-2</c:v>
                </c:pt>
                <c:pt idx="27257">
                  <c:v>-2.89891E-2</c:v>
                </c:pt>
                <c:pt idx="27258">
                  <c:v>-3.0048999999999999E-2</c:v>
                </c:pt>
                <c:pt idx="27259">
                  <c:v>-3.10484E-2</c:v>
                </c:pt>
                <c:pt idx="27260">
                  <c:v>-3.1985899999999998E-2</c:v>
                </c:pt>
                <c:pt idx="27261">
                  <c:v>-3.2859899999999997E-2</c:v>
                </c:pt>
                <c:pt idx="27262">
                  <c:v>-3.36686E-2</c:v>
                </c:pt>
                <c:pt idx="27263">
                  <c:v>-3.4410799999999998E-2</c:v>
                </c:pt>
                <c:pt idx="27264">
                  <c:v>-3.5085900000000003E-2</c:v>
                </c:pt>
                <c:pt idx="27265">
                  <c:v>-3.5693999999999997E-2</c:v>
                </c:pt>
                <c:pt idx="27266">
                  <c:v>-3.6235400000000001E-2</c:v>
                </c:pt>
                <c:pt idx="27267">
                  <c:v>-3.6710300000000001E-2</c:v>
                </c:pt>
                <c:pt idx="27268">
                  <c:v>-3.7118199999999997E-2</c:v>
                </c:pt>
                <c:pt idx="27269">
                  <c:v>-3.7457999999999998E-2</c:v>
                </c:pt>
                <c:pt idx="27270">
                  <c:v>-3.7728999999999999E-2</c:v>
                </c:pt>
                <c:pt idx="27271">
                  <c:v>-3.7931399999999997E-2</c:v>
                </c:pt>
                <c:pt idx="27272">
                  <c:v>-3.80664E-2</c:v>
                </c:pt>
                <c:pt idx="27273">
                  <c:v>-3.8134500000000002E-2</c:v>
                </c:pt>
                <c:pt idx="27274">
                  <c:v>-3.8136400000000001E-2</c:v>
                </c:pt>
                <c:pt idx="27275">
                  <c:v>-3.8073200000000001E-2</c:v>
                </c:pt>
                <c:pt idx="27276">
                  <c:v>-3.7946199999999999E-2</c:v>
                </c:pt>
                <c:pt idx="27277">
                  <c:v>-3.7756400000000002E-2</c:v>
                </c:pt>
                <c:pt idx="27278">
                  <c:v>-3.7504500000000003E-2</c:v>
                </c:pt>
                <c:pt idx="27279">
                  <c:v>-3.7191700000000001E-2</c:v>
                </c:pt>
                <c:pt idx="27280">
                  <c:v>-3.6819200000000003E-2</c:v>
                </c:pt>
                <c:pt idx="27281">
                  <c:v>-3.6388400000000001E-2</c:v>
                </c:pt>
                <c:pt idx="27282">
                  <c:v>-3.5901099999999998E-2</c:v>
                </c:pt>
                <c:pt idx="27283">
                  <c:v>-3.5359399999999999E-2</c:v>
                </c:pt>
                <c:pt idx="27284">
                  <c:v>-3.4765200000000003E-2</c:v>
                </c:pt>
                <c:pt idx="27285">
                  <c:v>-3.4120499999999998E-2</c:v>
                </c:pt>
                <c:pt idx="27286">
                  <c:v>-3.3427400000000003E-2</c:v>
                </c:pt>
                <c:pt idx="27287">
                  <c:v>-3.2688000000000002E-2</c:v>
                </c:pt>
                <c:pt idx="27288">
                  <c:v>-3.1904399999999999E-2</c:v>
                </c:pt>
                <c:pt idx="27289">
                  <c:v>-3.10783E-2</c:v>
                </c:pt>
                <c:pt idx="27290">
                  <c:v>-3.0211399999999999E-2</c:v>
                </c:pt>
                <c:pt idx="27291">
                  <c:v>-2.9305999999999999E-2</c:v>
                </c:pt>
                <c:pt idx="27292">
                  <c:v>-2.83647E-2</c:v>
                </c:pt>
                <c:pt idx="27293">
                  <c:v>-2.7390399999999999E-2</c:v>
                </c:pt>
                <c:pt idx="27294">
                  <c:v>-2.63854E-2</c:v>
                </c:pt>
                <c:pt idx="27295">
                  <c:v>-2.5352300000000001E-2</c:v>
                </c:pt>
                <c:pt idx="27296">
                  <c:v>-2.4293599999999999E-2</c:v>
                </c:pt>
                <c:pt idx="27297">
                  <c:v>-2.3211200000000001E-2</c:v>
                </c:pt>
                <c:pt idx="27298">
                  <c:v>-2.2107100000000001E-2</c:v>
                </c:pt>
                <c:pt idx="27299">
                  <c:v>-2.0984699999999998E-2</c:v>
                </c:pt>
                <c:pt idx="27300">
                  <c:v>-1.9847799999999999E-2</c:v>
                </c:pt>
                <c:pt idx="27301">
                  <c:v>-1.8699799999999999E-2</c:v>
                </c:pt>
                <c:pt idx="27302">
                  <c:v>-1.7543400000000001E-2</c:v>
                </c:pt>
                <c:pt idx="27303">
                  <c:v>-1.6381699999999999E-2</c:v>
                </c:pt>
                <c:pt idx="27304">
                  <c:v>-1.5218199999999999E-2</c:v>
                </c:pt>
                <c:pt idx="27305">
                  <c:v>-1.40559E-2</c:v>
                </c:pt>
                <c:pt idx="27306">
                  <c:v>-1.28973E-2</c:v>
                </c:pt>
                <c:pt idx="27307">
                  <c:v>-1.1745E-2</c:v>
                </c:pt>
                <c:pt idx="27308">
                  <c:v>-1.06018E-2</c:v>
                </c:pt>
                <c:pt idx="27309" formatCode="0.00E+00">
                  <c:v>-9.4709400000000006E-3</c:v>
                </c:pt>
                <c:pt idx="27310" formatCode="0.00E+00">
                  <c:v>-8.3551700000000003E-3</c:v>
                </c:pt>
                <c:pt idx="27311" formatCode="0.00E+00">
                  <c:v>-7.2570999999999998E-3</c:v>
                </c:pt>
                <c:pt idx="27312" formatCode="0.00E+00">
                  <c:v>-6.1789599999999998E-3</c:v>
                </c:pt>
                <c:pt idx="27313" formatCode="0.00E+00">
                  <c:v>-5.12255E-3</c:v>
                </c:pt>
                <c:pt idx="27314" formatCode="0.00E+00">
                  <c:v>-4.08983E-3</c:v>
                </c:pt>
                <c:pt idx="27315" formatCode="0.00E+00">
                  <c:v>-3.0837500000000001E-3</c:v>
                </c:pt>
                <c:pt idx="27316" formatCode="0.00E+00">
                  <c:v>-2.1079900000000001E-3</c:v>
                </c:pt>
                <c:pt idx="27317" formatCode="0.00E+00">
                  <c:v>-1.1656699999999999E-3</c:v>
                </c:pt>
                <c:pt idx="27318" formatCode="0.00E+00">
                  <c:v>-2.587E-4</c:v>
                </c:pt>
                <c:pt idx="27319" formatCode="0.00E+00">
                  <c:v>6.1159799999999998E-4</c:v>
                </c:pt>
                <c:pt idx="27320" formatCode="0.00E+00">
                  <c:v>1.4437499999999999E-3</c:v>
                </c:pt>
                <c:pt idx="27321" formatCode="0.00E+00">
                  <c:v>2.23602E-3</c:v>
                </c:pt>
                <c:pt idx="27322" formatCode="0.00E+00">
                  <c:v>2.9864599999999998E-3</c:v>
                </c:pt>
                <c:pt idx="27323" formatCode="0.00E+00">
                  <c:v>3.6931500000000001E-3</c:v>
                </c:pt>
                <c:pt idx="27324" formatCode="0.00E+00">
                  <c:v>4.3543000000000002E-3</c:v>
                </c:pt>
                <c:pt idx="27325" formatCode="0.00E+00">
                  <c:v>4.9682299999999997E-3</c:v>
                </c:pt>
                <c:pt idx="27326" formatCode="0.00E+00">
                  <c:v>5.5332300000000001E-3</c:v>
                </c:pt>
                <c:pt idx="27327" formatCode="0.00E+00">
                  <c:v>6.0475800000000003E-3</c:v>
                </c:pt>
                <c:pt idx="27328" formatCode="0.00E+00">
                  <c:v>6.5096099999999999E-3</c:v>
                </c:pt>
                <c:pt idx="27329" formatCode="0.00E+00">
                  <c:v>6.9180300000000004E-3</c:v>
                </c:pt>
                <c:pt idx="27330" formatCode="0.00E+00">
                  <c:v>7.2719400000000002E-3</c:v>
                </c:pt>
                <c:pt idx="27331" formatCode="0.00E+00">
                  <c:v>7.5706000000000002E-3</c:v>
                </c:pt>
                <c:pt idx="27332" formatCode="0.00E+00">
                  <c:v>7.8131499999999996E-3</c:v>
                </c:pt>
                <c:pt idx="27333" formatCode="0.00E+00">
                  <c:v>7.99856E-3</c:v>
                </c:pt>
                <c:pt idx="27334" formatCode="0.00E+00">
                  <c:v>8.1259899999999996E-3</c:v>
                </c:pt>
                <c:pt idx="27335" formatCode="0.00E+00">
                  <c:v>8.1949199999999996E-3</c:v>
                </c:pt>
                <c:pt idx="27336" formatCode="0.00E+00">
                  <c:v>8.2049700000000007E-3</c:v>
                </c:pt>
                <c:pt idx="27337" formatCode="0.00E+00">
                  <c:v>8.1558900000000007E-3</c:v>
                </c:pt>
                <c:pt idx="27338" formatCode="0.00E+00">
                  <c:v>8.0479100000000001E-3</c:v>
                </c:pt>
                <c:pt idx="27339" formatCode="0.00E+00">
                  <c:v>7.8815299999999994E-3</c:v>
                </c:pt>
                <c:pt idx="27340" formatCode="0.00E+00">
                  <c:v>7.6572300000000001E-3</c:v>
                </c:pt>
                <c:pt idx="27341" formatCode="0.00E+00">
                  <c:v>7.37538E-3</c:v>
                </c:pt>
                <c:pt idx="27342" formatCode="0.00E+00">
                  <c:v>7.0363200000000004E-3</c:v>
                </c:pt>
                <c:pt idx="27343" formatCode="0.00E+00">
                  <c:v>6.6407100000000002E-3</c:v>
                </c:pt>
                <c:pt idx="27344" formatCode="0.00E+00">
                  <c:v>6.1893299999999998E-3</c:v>
                </c:pt>
                <c:pt idx="27345" formatCode="0.00E+00">
                  <c:v>5.6828599999999996E-3</c:v>
                </c:pt>
                <c:pt idx="27346" formatCode="0.00E+00">
                  <c:v>5.1224299999999999E-3</c:v>
                </c:pt>
                <c:pt idx="27347" formatCode="0.00E+00">
                  <c:v>4.51002E-3</c:v>
                </c:pt>
                <c:pt idx="27348" formatCode="0.00E+00">
                  <c:v>3.8476600000000001E-3</c:v>
                </c:pt>
                <c:pt idx="27349" formatCode="0.00E+00">
                  <c:v>3.1364399999999999E-3</c:v>
                </c:pt>
                <c:pt idx="27350" formatCode="0.00E+00">
                  <c:v>2.3770499999999999E-3</c:v>
                </c:pt>
                <c:pt idx="27351" formatCode="0.00E+00">
                  <c:v>1.57065E-3</c:v>
                </c:pt>
                <c:pt idx="27352" formatCode="0.00E+00">
                  <c:v>7.1889199999999995E-4</c:v>
                </c:pt>
                <c:pt idx="27353" formatCode="0.00E+00">
                  <c:v>-1.7658100000000001E-4</c:v>
                </c:pt>
                <c:pt idx="27354" formatCode="0.00E+00">
                  <c:v>-1.1142000000000001E-3</c:v>
                </c:pt>
                <c:pt idx="27355" formatCode="0.00E+00">
                  <c:v>-2.0920800000000001E-3</c:v>
                </c:pt>
                <c:pt idx="27356" formatCode="0.00E+00">
                  <c:v>-3.1078E-3</c:v>
                </c:pt>
                <c:pt idx="27357" formatCode="0.00E+00">
                  <c:v>-4.15863E-3</c:v>
                </c:pt>
                <c:pt idx="27358" formatCode="0.00E+00">
                  <c:v>-5.2421200000000003E-3</c:v>
                </c:pt>
                <c:pt idx="27359" formatCode="0.00E+00">
                  <c:v>-6.3562799999999997E-3</c:v>
                </c:pt>
                <c:pt idx="27360" formatCode="0.00E+00">
                  <c:v>-7.4991600000000004E-3</c:v>
                </c:pt>
                <c:pt idx="27361" formatCode="0.00E+00">
                  <c:v>-8.6685400000000006E-3</c:v>
                </c:pt>
                <c:pt idx="27362" formatCode="0.00E+00">
                  <c:v>-9.8619599999999995E-3</c:v>
                </c:pt>
                <c:pt idx="27363">
                  <c:v>-1.1076799999999999E-2</c:v>
                </c:pt>
                <c:pt idx="27364">
                  <c:v>-1.23102E-2</c:v>
                </c:pt>
                <c:pt idx="27365">
                  <c:v>-1.35596E-2</c:v>
                </c:pt>
                <c:pt idx="27366">
                  <c:v>-1.48223E-2</c:v>
                </c:pt>
                <c:pt idx="27367">
                  <c:v>-1.6096099999999999E-2</c:v>
                </c:pt>
                <c:pt idx="27368">
                  <c:v>-1.7378299999999999E-2</c:v>
                </c:pt>
                <c:pt idx="27369">
                  <c:v>-1.86663E-2</c:v>
                </c:pt>
                <c:pt idx="27370">
                  <c:v>-1.9957200000000001E-2</c:v>
                </c:pt>
                <c:pt idx="27371">
                  <c:v>-2.12479E-2</c:v>
                </c:pt>
                <c:pt idx="27372">
                  <c:v>-2.2535300000000001E-2</c:v>
                </c:pt>
                <c:pt idx="27373">
                  <c:v>-2.3816299999999999E-2</c:v>
                </c:pt>
                <c:pt idx="27374">
                  <c:v>-2.50879E-2</c:v>
                </c:pt>
                <c:pt idx="27375">
                  <c:v>-2.6346399999999999E-2</c:v>
                </c:pt>
                <c:pt idx="27376">
                  <c:v>-2.75889E-2</c:v>
                </c:pt>
                <c:pt idx="27377">
                  <c:v>-2.8812600000000001E-2</c:v>
                </c:pt>
                <c:pt idx="27378">
                  <c:v>-3.0014900000000001E-2</c:v>
                </c:pt>
                <c:pt idx="27379">
                  <c:v>-3.1193100000000001E-2</c:v>
                </c:pt>
                <c:pt idx="27380">
                  <c:v>-3.2344199999999997E-2</c:v>
                </c:pt>
                <c:pt idx="27381">
                  <c:v>-3.3465000000000002E-2</c:v>
                </c:pt>
                <c:pt idx="27382">
                  <c:v>-3.4553E-2</c:v>
                </c:pt>
                <c:pt idx="27383">
                  <c:v>-3.5605600000000001E-2</c:v>
                </c:pt>
                <c:pt idx="27384">
                  <c:v>-3.6620600000000003E-2</c:v>
                </c:pt>
                <c:pt idx="27385">
                  <c:v>-3.75956E-2</c:v>
                </c:pt>
                <c:pt idx="27386">
                  <c:v>-3.8528199999999999E-2</c:v>
                </c:pt>
                <c:pt idx="27387">
                  <c:v>-3.9416E-2</c:v>
                </c:pt>
                <c:pt idx="27388">
                  <c:v>-4.0256800000000002E-2</c:v>
                </c:pt>
                <c:pt idx="27389">
                  <c:v>-4.1048300000000003E-2</c:v>
                </c:pt>
                <c:pt idx="27390">
                  <c:v>-4.1787999999999999E-2</c:v>
                </c:pt>
                <c:pt idx="27391">
                  <c:v>-4.2473799999999999E-2</c:v>
                </c:pt>
                <c:pt idx="27392">
                  <c:v>-4.3103500000000003E-2</c:v>
                </c:pt>
                <c:pt idx="27393">
                  <c:v>-4.3675199999999997E-2</c:v>
                </c:pt>
                <c:pt idx="27394">
                  <c:v>-4.4186400000000001E-2</c:v>
                </c:pt>
                <c:pt idx="27395">
                  <c:v>-4.46352E-2</c:v>
                </c:pt>
                <c:pt idx="27396">
                  <c:v>-4.50196E-2</c:v>
                </c:pt>
                <c:pt idx="27397">
                  <c:v>-4.53379E-2</c:v>
                </c:pt>
                <c:pt idx="27398">
                  <c:v>-4.5588299999999998E-2</c:v>
                </c:pt>
                <c:pt idx="27399">
                  <c:v>-4.5769499999999998E-2</c:v>
                </c:pt>
                <c:pt idx="27400">
                  <c:v>-4.5879700000000002E-2</c:v>
                </c:pt>
                <c:pt idx="27401">
                  <c:v>-4.59175E-2</c:v>
                </c:pt>
                <c:pt idx="27402">
                  <c:v>-4.5881900000000003E-2</c:v>
                </c:pt>
                <c:pt idx="27403">
                  <c:v>-4.5772199999999999E-2</c:v>
                </c:pt>
                <c:pt idx="27404">
                  <c:v>-4.5587799999999998E-2</c:v>
                </c:pt>
                <c:pt idx="27405">
                  <c:v>-4.5328100000000003E-2</c:v>
                </c:pt>
                <c:pt idx="27406">
                  <c:v>-4.4992699999999997E-2</c:v>
                </c:pt>
                <c:pt idx="27407">
                  <c:v>-4.4580799999999997E-2</c:v>
                </c:pt>
                <c:pt idx="27408">
                  <c:v>-4.4092199999999998E-2</c:v>
                </c:pt>
                <c:pt idx="27409">
                  <c:v>-4.3526799999999997E-2</c:v>
                </c:pt>
                <c:pt idx="27410">
                  <c:v>-4.2885199999999998E-2</c:v>
                </c:pt>
                <c:pt idx="27411">
                  <c:v>-4.2167499999999997E-2</c:v>
                </c:pt>
                <c:pt idx="27412">
                  <c:v>-4.13742E-2</c:v>
                </c:pt>
                <c:pt idx="27413">
                  <c:v>-4.0505899999999997E-2</c:v>
                </c:pt>
                <c:pt idx="27414">
                  <c:v>-3.95637E-2</c:v>
                </c:pt>
                <c:pt idx="27415">
                  <c:v>-3.8548699999999998E-2</c:v>
                </c:pt>
                <c:pt idx="27416">
                  <c:v>-3.7462099999999998E-2</c:v>
                </c:pt>
                <c:pt idx="27417">
                  <c:v>-3.6305200000000003E-2</c:v>
                </c:pt>
                <c:pt idx="27418">
                  <c:v>-3.5079699999999998E-2</c:v>
                </c:pt>
                <c:pt idx="27419">
                  <c:v>-3.37871E-2</c:v>
                </c:pt>
                <c:pt idx="27420">
                  <c:v>-3.2429100000000002E-2</c:v>
                </c:pt>
                <c:pt idx="27421">
                  <c:v>-3.1006800000000001E-2</c:v>
                </c:pt>
                <c:pt idx="27422">
                  <c:v>-2.9521800000000001E-2</c:v>
                </c:pt>
                <c:pt idx="27423">
                  <c:v>-2.7975799999999999E-2</c:v>
                </c:pt>
                <c:pt idx="27424">
                  <c:v>-2.6370500000000002E-2</c:v>
                </c:pt>
                <c:pt idx="27425">
                  <c:v>-2.47076E-2</c:v>
                </c:pt>
                <c:pt idx="27426">
                  <c:v>-2.2989099999999998E-2</c:v>
                </c:pt>
                <c:pt idx="27427">
                  <c:v>-2.12175E-2</c:v>
                </c:pt>
                <c:pt idx="27428">
                  <c:v>-1.9395300000000001E-2</c:v>
                </c:pt>
                <c:pt idx="27429">
                  <c:v>-1.7525200000000001E-2</c:v>
                </c:pt>
                <c:pt idx="27430">
                  <c:v>-1.5609700000000001E-2</c:v>
                </c:pt>
                <c:pt idx="27431">
                  <c:v>-1.36516E-2</c:v>
                </c:pt>
                <c:pt idx="27432">
                  <c:v>-1.1653699999999999E-2</c:v>
                </c:pt>
                <c:pt idx="27433" formatCode="0.00E+00">
                  <c:v>-9.6189599999999993E-3</c:v>
                </c:pt>
                <c:pt idx="27434" formatCode="0.00E+00">
                  <c:v>-7.5504200000000004E-3</c:v>
                </c:pt>
                <c:pt idx="27435" formatCode="0.00E+00">
                  <c:v>-5.4515199999999996E-3</c:v>
                </c:pt>
                <c:pt idx="27436" formatCode="0.00E+00">
                  <c:v>-3.32606E-3</c:v>
                </c:pt>
                <c:pt idx="27437" formatCode="0.00E+00">
                  <c:v>-1.17789E-3</c:v>
                </c:pt>
                <c:pt idx="27438" formatCode="0.00E+00">
                  <c:v>9.893320000000001E-4</c:v>
                </c:pt>
                <c:pt idx="27439" formatCode="0.00E+00">
                  <c:v>3.1723400000000001E-3</c:v>
                </c:pt>
                <c:pt idx="27440" formatCode="0.00E+00">
                  <c:v>5.36806E-3</c:v>
                </c:pt>
                <c:pt idx="27441" formatCode="0.00E+00">
                  <c:v>7.5730499999999996E-3</c:v>
                </c:pt>
                <c:pt idx="27442" formatCode="0.00E+00">
                  <c:v>9.7836999999999993E-3</c:v>
                </c:pt>
                <c:pt idx="27443">
                  <c:v>1.19966E-2</c:v>
                </c:pt>
                <c:pt idx="27444">
                  <c:v>1.42083E-2</c:v>
                </c:pt>
                <c:pt idx="27445">
                  <c:v>1.6415200000000001E-2</c:v>
                </c:pt>
                <c:pt idx="27446">
                  <c:v>1.86137E-2</c:v>
                </c:pt>
                <c:pt idx="27447">
                  <c:v>2.0800099999999998E-2</c:v>
                </c:pt>
                <c:pt idx="27448">
                  <c:v>2.2970999999999998E-2</c:v>
                </c:pt>
                <c:pt idx="27449">
                  <c:v>2.5122999999999999E-2</c:v>
                </c:pt>
                <c:pt idx="27450">
                  <c:v>2.7253099999999999E-2</c:v>
                </c:pt>
                <c:pt idx="27451">
                  <c:v>2.9357299999999999E-2</c:v>
                </c:pt>
                <c:pt idx="27452">
                  <c:v>3.1432399999999999E-2</c:v>
                </c:pt>
                <c:pt idx="27453">
                  <c:v>3.3477899999999998E-2</c:v>
                </c:pt>
                <c:pt idx="27454">
                  <c:v>3.5490899999999999E-2</c:v>
                </c:pt>
                <c:pt idx="27455">
                  <c:v>3.7463900000000001E-2</c:v>
                </c:pt>
                <c:pt idx="27456">
                  <c:v>3.9392700000000003E-2</c:v>
                </c:pt>
                <c:pt idx="27457">
                  <c:v>4.1276199999999999E-2</c:v>
                </c:pt>
                <c:pt idx="27458">
                  <c:v>4.3110999999999997E-2</c:v>
                </c:pt>
                <c:pt idx="27459">
                  <c:v>4.4892899999999999E-2</c:v>
                </c:pt>
                <c:pt idx="27460">
                  <c:v>4.6618399999999997E-2</c:v>
                </c:pt>
                <c:pt idx="27461">
                  <c:v>4.8284800000000003E-2</c:v>
                </c:pt>
                <c:pt idx="27462">
                  <c:v>4.9889299999999998E-2</c:v>
                </c:pt>
                <c:pt idx="27463">
                  <c:v>5.1429099999999998E-2</c:v>
                </c:pt>
                <c:pt idx="27464">
                  <c:v>5.29011E-2</c:v>
                </c:pt>
                <c:pt idx="27465">
                  <c:v>5.4301799999999997E-2</c:v>
                </c:pt>
                <c:pt idx="27466">
                  <c:v>5.5627999999999997E-2</c:v>
                </c:pt>
                <c:pt idx="27467">
                  <c:v>5.6876799999999998E-2</c:v>
                </c:pt>
                <c:pt idx="27468">
                  <c:v>5.8045899999999997E-2</c:v>
                </c:pt>
                <c:pt idx="27469">
                  <c:v>5.9132700000000003E-2</c:v>
                </c:pt>
                <c:pt idx="27470">
                  <c:v>6.0134699999999999E-2</c:v>
                </c:pt>
                <c:pt idx="27471">
                  <c:v>6.1049600000000002E-2</c:v>
                </c:pt>
                <c:pt idx="27472">
                  <c:v>6.1875600000000003E-2</c:v>
                </c:pt>
                <c:pt idx="27473">
                  <c:v>6.2611299999999995E-2</c:v>
                </c:pt>
                <c:pt idx="27474">
                  <c:v>6.3255199999999998E-2</c:v>
                </c:pt>
                <c:pt idx="27475">
                  <c:v>6.3806500000000002E-2</c:v>
                </c:pt>
                <c:pt idx="27476">
                  <c:v>6.4264100000000005E-2</c:v>
                </c:pt>
                <c:pt idx="27477">
                  <c:v>6.4626699999999995E-2</c:v>
                </c:pt>
                <c:pt idx="27478">
                  <c:v>6.4893300000000001E-2</c:v>
                </c:pt>
                <c:pt idx="27479">
                  <c:v>6.5062800000000004E-2</c:v>
                </c:pt>
                <c:pt idx="27480">
                  <c:v>6.5134300000000006E-2</c:v>
                </c:pt>
                <c:pt idx="27481">
                  <c:v>6.5106999999999998E-2</c:v>
                </c:pt>
                <c:pt idx="27482">
                  <c:v>6.4980800000000005E-2</c:v>
                </c:pt>
                <c:pt idx="27483">
                  <c:v>6.4755900000000005E-2</c:v>
                </c:pt>
                <c:pt idx="27484">
                  <c:v>6.4432299999999998E-2</c:v>
                </c:pt>
                <c:pt idx="27485">
                  <c:v>6.4009899999999995E-2</c:v>
                </c:pt>
                <c:pt idx="27486">
                  <c:v>6.3488500000000003E-2</c:v>
                </c:pt>
                <c:pt idx="27487">
                  <c:v>6.2867900000000004E-2</c:v>
                </c:pt>
                <c:pt idx="27488">
                  <c:v>6.2148299999999997E-2</c:v>
                </c:pt>
                <c:pt idx="27489">
                  <c:v>6.1330299999999997E-2</c:v>
                </c:pt>
                <c:pt idx="27490">
                  <c:v>6.0414500000000003E-2</c:v>
                </c:pt>
                <c:pt idx="27491">
                  <c:v>5.94014E-2</c:v>
                </c:pt>
                <c:pt idx="27492">
                  <c:v>5.8291999999999997E-2</c:v>
                </c:pt>
                <c:pt idx="27493">
                  <c:v>5.7087899999999997E-2</c:v>
                </c:pt>
                <c:pt idx="27494">
                  <c:v>5.5790199999999998E-2</c:v>
                </c:pt>
                <c:pt idx="27495">
                  <c:v>5.4400200000000003E-2</c:v>
                </c:pt>
                <c:pt idx="27496">
                  <c:v>5.2919099999999997E-2</c:v>
                </c:pt>
                <c:pt idx="27497">
                  <c:v>5.1349199999999998E-2</c:v>
                </c:pt>
                <c:pt idx="27498">
                  <c:v>4.9692800000000002E-2</c:v>
                </c:pt>
                <c:pt idx="27499">
                  <c:v>4.7952300000000003E-2</c:v>
                </c:pt>
                <c:pt idx="27500">
                  <c:v>4.6130200000000003E-2</c:v>
                </c:pt>
                <c:pt idx="27501">
                  <c:v>4.4228400000000001E-2</c:v>
                </c:pt>
                <c:pt idx="27502">
                  <c:v>4.2250299999999998E-2</c:v>
                </c:pt>
                <c:pt idx="27503">
                  <c:v>4.0201500000000001E-2</c:v>
                </c:pt>
                <c:pt idx="27504">
                  <c:v>3.8085300000000002E-2</c:v>
                </c:pt>
                <c:pt idx="27505">
                  <c:v>3.5900500000000002E-2</c:v>
                </c:pt>
                <c:pt idx="27506">
                  <c:v>3.3649199999999997E-2</c:v>
                </c:pt>
                <c:pt idx="27507">
                  <c:v>3.1336700000000002E-2</c:v>
                </c:pt>
                <c:pt idx="27508">
                  <c:v>2.8965899999999999E-2</c:v>
                </c:pt>
                <c:pt idx="27509">
                  <c:v>2.6539E-2</c:v>
                </c:pt>
                <c:pt idx="27510">
                  <c:v>2.4058900000000001E-2</c:v>
                </c:pt>
                <c:pt idx="27511">
                  <c:v>2.1529099999999999E-2</c:v>
                </c:pt>
                <c:pt idx="27512">
                  <c:v>1.8953600000000001E-2</c:v>
                </c:pt>
                <c:pt idx="27513">
                  <c:v>1.6336199999999999E-2</c:v>
                </c:pt>
                <c:pt idx="27514">
                  <c:v>1.3680299999999999E-2</c:v>
                </c:pt>
                <c:pt idx="27515">
                  <c:v>1.09894E-2</c:v>
                </c:pt>
                <c:pt idx="27516" formatCode="0.00E+00">
                  <c:v>8.2665599999999992E-3</c:v>
                </c:pt>
                <c:pt idx="27517" formatCode="0.00E+00">
                  <c:v>5.5156700000000003E-3</c:v>
                </c:pt>
                <c:pt idx="27518" formatCode="0.00E+00">
                  <c:v>2.74091E-3</c:v>
                </c:pt>
                <c:pt idx="27519" formatCode="0.00E+00">
                  <c:v>-5.3544100000000001E-5</c:v>
                </c:pt>
                <c:pt idx="27520" formatCode="0.00E+00">
                  <c:v>-2.8638000000000001E-3</c:v>
                </c:pt>
                <c:pt idx="27521" formatCode="0.00E+00">
                  <c:v>-5.6862199999999996E-3</c:v>
                </c:pt>
                <c:pt idx="27522" formatCode="0.00E+00">
                  <c:v>-8.5170599999999999E-3</c:v>
                </c:pt>
                <c:pt idx="27523">
                  <c:v>-1.13521E-2</c:v>
                </c:pt>
                <c:pt idx="27524">
                  <c:v>-1.4187099999999999E-2</c:v>
                </c:pt>
                <c:pt idx="27525">
                  <c:v>-1.7017999999999998E-2</c:v>
                </c:pt>
                <c:pt idx="27526">
                  <c:v>-1.9840900000000002E-2</c:v>
                </c:pt>
                <c:pt idx="27527">
                  <c:v>-2.2651299999999999E-2</c:v>
                </c:pt>
                <c:pt idx="27528">
                  <c:v>-2.5444899999999999E-2</c:v>
                </c:pt>
                <c:pt idx="27529">
                  <c:v>-2.82174E-2</c:v>
                </c:pt>
                <c:pt idx="27530">
                  <c:v>-3.09649E-2</c:v>
                </c:pt>
                <c:pt idx="27531">
                  <c:v>-3.3683999999999999E-2</c:v>
                </c:pt>
                <c:pt idx="27532">
                  <c:v>-3.6370699999999999E-2</c:v>
                </c:pt>
                <c:pt idx="27533">
                  <c:v>-3.9021300000000002E-2</c:v>
                </c:pt>
                <c:pt idx="27534">
                  <c:v>-4.1632099999999998E-2</c:v>
                </c:pt>
                <c:pt idx="27535">
                  <c:v>-4.4199299999999997E-2</c:v>
                </c:pt>
                <c:pt idx="27536">
                  <c:v>-4.6718900000000001E-2</c:v>
                </c:pt>
                <c:pt idx="27537">
                  <c:v>-4.9187099999999997E-2</c:v>
                </c:pt>
                <c:pt idx="27538">
                  <c:v>-5.1600500000000001E-2</c:v>
                </c:pt>
                <c:pt idx="27539">
                  <c:v>-5.3955999999999997E-2</c:v>
                </c:pt>
                <c:pt idx="27540">
                  <c:v>-5.6250799999999997E-2</c:v>
                </c:pt>
                <c:pt idx="27541">
                  <c:v>-5.8481999999999999E-2</c:v>
                </c:pt>
                <c:pt idx="27542">
                  <c:v>-6.0645900000000003E-2</c:v>
                </c:pt>
                <c:pt idx="27543">
                  <c:v>-6.2739199999999995E-2</c:v>
                </c:pt>
                <c:pt idx="27544">
                  <c:v>-6.4759300000000006E-2</c:v>
                </c:pt>
                <c:pt idx="27545">
                  <c:v>-6.6703899999999997E-2</c:v>
                </c:pt>
                <c:pt idx="27546">
                  <c:v>-6.8570300000000001E-2</c:v>
                </c:pt>
                <c:pt idx="27547">
                  <c:v>-7.0355600000000004E-2</c:v>
                </c:pt>
                <c:pt idx="27548">
                  <c:v>-7.2056800000000004E-2</c:v>
                </c:pt>
                <c:pt idx="27549">
                  <c:v>-7.3671600000000004E-2</c:v>
                </c:pt>
                <c:pt idx="27550">
                  <c:v>-7.51975E-2</c:v>
                </c:pt>
                <c:pt idx="27551">
                  <c:v>-7.6631699999999997E-2</c:v>
                </c:pt>
                <c:pt idx="27552">
                  <c:v>-7.7972100000000003E-2</c:v>
                </c:pt>
                <c:pt idx="27553">
                  <c:v>-7.9216999999999996E-2</c:v>
                </c:pt>
                <c:pt idx="27554">
                  <c:v>-8.0365400000000003E-2</c:v>
                </c:pt>
                <c:pt idx="27555">
                  <c:v>-8.1416199999999994E-2</c:v>
                </c:pt>
                <c:pt idx="27556">
                  <c:v>-8.2367999999999997E-2</c:v>
                </c:pt>
                <c:pt idx="27557">
                  <c:v>-8.3219699999999994E-2</c:v>
                </c:pt>
                <c:pt idx="27558">
                  <c:v>-8.3970199999999995E-2</c:v>
                </c:pt>
                <c:pt idx="27559">
                  <c:v>-8.4618399999999996E-2</c:v>
                </c:pt>
                <c:pt idx="27560">
                  <c:v>-8.5163699999999995E-2</c:v>
                </c:pt>
                <c:pt idx="27561">
                  <c:v>-8.5605700000000007E-2</c:v>
                </c:pt>
                <c:pt idx="27562">
                  <c:v>-8.5944099999999995E-2</c:v>
                </c:pt>
                <c:pt idx="27563">
                  <c:v>-8.6178400000000002E-2</c:v>
                </c:pt>
                <c:pt idx="27564">
                  <c:v>-8.6308499999999996E-2</c:v>
                </c:pt>
                <c:pt idx="27565">
                  <c:v>-8.6334800000000003E-2</c:v>
                </c:pt>
                <c:pt idx="27566">
                  <c:v>-8.6257899999999998E-2</c:v>
                </c:pt>
                <c:pt idx="27567">
                  <c:v>-8.6078500000000002E-2</c:v>
                </c:pt>
                <c:pt idx="27568">
                  <c:v>-8.5796999999999998E-2</c:v>
                </c:pt>
                <c:pt idx="27569">
                  <c:v>-8.5413699999999995E-2</c:v>
                </c:pt>
                <c:pt idx="27570">
                  <c:v>-8.4929000000000004E-2</c:v>
                </c:pt>
                <c:pt idx="27571">
                  <c:v>-8.4343699999999994E-2</c:v>
                </c:pt>
                <c:pt idx="27572">
                  <c:v>-8.36591E-2</c:v>
                </c:pt>
                <c:pt idx="27573">
                  <c:v>-8.2876500000000006E-2</c:v>
                </c:pt>
                <c:pt idx="27574">
                  <c:v>-8.1997200000000006E-2</c:v>
                </c:pt>
                <c:pt idx="27575">
                  <c:v>-8.1022999999999998E-2</c:v>
                </c:pt>
                <c:pt idx="27576">
                  <c:v>-7.9955799999999994E-2</c:v>
                </c:pt>
                <c:pt idx="27577">
                  <c:v>-7.8797400000000004E-2</c:v>
                </c:pt>
                <c:pt idx="27578">
                  <c:v>-7.7549400000000004E-2</c:v>
                </c:pt>
                <c:pt idx="27579">
                  <c:v>-7.6214500000000004E-2</c:v>
                </c:pt>
                <c:pt idx="27580">
                  <c:v>-7.4795200000000006E-2</c:v>
                </c:pt>
                <c:pt idx="27581">
                  <c:v>-7.3294499999999999E-2</c:v>
                </c:pt>
                <c:pt idx="27582">
                  <c:v>-7.1714899999999998E-2</c:v>
                </c:pt>
                <c:pt idx="27583">
                  <c:v>-7.0059099999999999E-2</c:v>
                </c:pt>
                <c:pt idx="27584">
                  <c:v>-6.8329899999999999E-2</c:v>
                </c:pt>
                <c:pt idx="27585">
                  <c:v>-6.6530400000000003E-2</c:v>
                </c:pt>
                <c:pt idx="27586">
                  <c:v>-6.4663499999999999E-2</c:v>
                </c:pt>
                <c:pt idx="27587">
                  <c:v>-6.2732300000000005E-2</c:v>
                </c:pt>
                <c:pt idx="27588">
                  <c:v>-6.0739899999999999E-2</c:v>
                </c:pt>
                <c:pt idx="27589">
                  <c:v>-5.8689699999999997E-2</c:v>
                </c:pt>
                <c:pt idx="27590">
                  <c:v>-5.65849E-2</c:v>
                </c:pt>
                <c:pt idx="27591">
                  <c:v>-5.4428699999999997E-2</c:v>
                </c:pt>
                <c:pt idx="27592">
                  <c:v>-5.2224199999999998E-2</c:v>
                </c:pt>
                <c:pt idx="27593">
                  <c:v>-4.99748E-2</c:v>
                </c:pt>
                <c:pt idx="27594">
                  <c:v>-4.7684200000000003E-2</c:v>
                </c:pt>
                <c:pt idx="27595">
                  <c:v>-4.5356E-2</c:v>
                </c:pt>
                <c:pt idx="27596">
                  <c:v>-4.2993900000000002E-2</c:v>
                </c:pt>
                <c:pt idx="27597">
                  <c:v>-4.06013E-2</c:v>
                </c:pt>
                <c:pt idx="27598">
                  <c:v>-3.8181600000000003E-2</c:v>
                </c:pt>
                <c:pt idx="27599">
                  <c:v>-3.5738199999999998E-2</c:v>
                </c:pt>
                <c:pt idx="27600">
                  <c:v>-3.3274199999999997E-2</c:v>
                </c:pt>
                <c:pt idx="27601">
                  <c:v>-3.0792699999999999E-2</c:v>
                </c:pt>
                <c:pt idx="27602">
                  <c:v>-2.8297200000000002E-2</c:v>
                </c:pt>
                <c:pt idx="27603">
                  <c:v>-2.5791499999999998E-2</c:v>
                </c:pt>
                <c:pt idx="27604">
                  <c:v>-2.3279000000000001E-2</c:v>
                </c:pt>
                <c:pt idx="27605">
                  <c:v>-2.07637E-2</c:v>
                </c:pt>
                <c:pt idx="27606">
                  <c:v>-1.82498E-2</c:v>
                </c:pt>
                <c:pt idx="27607">
                  <c:v>-1.5741399999999999E-2</c:v>
                </c:pt>
                <c:pt idx="27608">
                  <c:v>-1.32421E-2</c:v>
                </c:pt>
                <c:pt idx="27609">
                  <c:v>-1.0755499999999999E-2</c:v>
                </c:pt>
                <c:pt idx="27610" formatCode="0.00E+00">
                  <c:v>-8.2852700000000008E-3</c:v>
                </c:pt>
                <c:pt idx="27611" formatCode="0.00E+00">
                  <c:v>-5.83498E-3</c:v>
                </c:pt>
                <c:pt idx="27612" formatCode="0.00E+00">
                  <c:v>-3.4083099999999999E-3</c:v>
                </c:pt>
                <c:pt idx="27613" formatCode="0.00E+00">
                  <c:v>-1.00876E-3</c:v>
                </c:pt>
                <c:pt idx="27614" formatCode="0.00E+00">
                  <c:v>1.3602899999999999E-3</c:v>
                </c:pt>
                <c:pt idx="27615" formatCode="0.00E+00">
                  <c:v>3.6954599999999998E-3</c:v>
                </c:pt>
                <c:pt idx="27616" formatCode="0.00E+00">
                  <c:v>5.9934400000000001E-3</c:v>
                </c:pt>
                <c:pt idx="27617" formatCode="0.00E+00">
                  <c:v>8.2510599999999993E-3</c:v>
                </c:pt>
                <c:pt idx="27618">
                  <c:v>1.0465199999999999E-2</c:v>
                </c:pt>
                <c:pt idx="27619">
                  <c:v>1.26328E-2</c:v>
                </c:pt>
                <c:pt idx="27620">
                  <c:v>1.47514E-2</c:v>
                </c:pt>
                <c:pt idx="27621">
                  <c:v>1.6818799999999998E-2</c:v>
                </c:pt>
                <c:pt idx="27622">
                  <c:v>1.88329E-2</c:v>
                </c:pt>
                <c:pt idx="27623">
                  <c:v>2.0791899999999999E-2</c:v>
                </c:pt>
                <c:pt idx="27624">
                  <c:v>2.2693499999999998E-2</c:v>
                </c:pt>
                <c:pt idx="27625">
                  <c:v>2.4535499999999998E-2</c:v>
                </c:pt>
                <c:pt idx="27626">
                  <c:v>2.63159E-2</c:v>
                </c:pt>
                <c:pt idx="27627">
                  <c:v>2.8032499999999998E-2</c:v>
                </c:pt>
                <c:pt idx="27628">
                  <c:v>2.96832E-2</c:v>
                </c:pt>
                <c:pt idx="27629">
                  <c:v>3.1265500000000002E-2</c:v>
                </c:pt>
                <c:pt idx="27630">
                  <c:v>3.27765E-2</c:v>
                </c:pt>
                <c:pt idx="27631">
                  <c:v>3.4214399999999999E-2</c:v>
                </c:pt>
                <c:pt idx="27632">
                  <c:v>3.5578100000000001E-2</c:v>
                </c:pt>
                <c:pt idx="27633">
                  <c:v>3.6866599999999999E-2</c:v>
                </c:pt>
                <c:pt idx="27634">
                  <c:v>3.8079099999999998E-2</c:v>
                </c:pt>
                <c:pt idx="27635">
                  <c:v>3.9214300000000001E-2</c:v>
                </c:pt>
                <c:pt idx="27636">
                  <c:v>4.0270899999999998E-2</c:v>
                </c:pt>
                <c:pt idx="27637">
                  <c:v>4.1247800000000001E-2</c:v>
                </c:pt>
                <c:pt idx="27638">
                  <c:v>4.2144000000000001E-2</c:v>
                </c:pt>
                <c:pt idx="27639">
                  <c:v>4.2958900000000001E-2</c:v>
                </c:pt>
                <c:pt idx="27640">
                  <c:v>4.3692000000000002E-2</c:v>
                </c:pt>
                <c:pt idx="27641">
                  <c:v>4.4343300000000002E-2</c:v>
                </c:pt>
                <c:pt idx="27642">
                  <c:v>4.4912300000000002E-2</c:v>
                </c:pt>
                <c:pt idx="27643">
                  <c:v>4.5399099999999998E-2</c:v>
                </c:pt>
                <c:pt idx="27644">
                  <c:v>4.5803299999999998E-2</c:v>
                </c:pt>
                <c:pt idx="27645">
                  <c:v>4.6125300000000001E-2</c:v>
                </c:pt>
                <c:pt idx="27646">
                  <c:v>4.6365700000000003E-2</c:v>
                </c:pt>
                <c:pt idx="27647">
                  <c:v>4.6524999999999997E-2</c:v>
                </c:pt>
                <c:pt idx="27648">
                  <c:v>4.6604199999999998E-2</c:v>
                </c:pt>
                <c:pt idx="27649">
                  <c:v>4.6604899999999998E-2</c:v>
                </c:pt>
                <c:pt idx="27650">
                  <c:v>4.6528600000000003E-2</c:v>
                </c:pt>
                <c:pt idx="27651">
                  <c:v>4.6376899999999999E-2</c:v>
                </c:pt>
                <c:pt idx="27652">
                  <c:v>4.6150900000000002E-2</c:v>
                </c:pt>
                <c:pt idx="27653">
                  <c:v>4.5852200000000003E-2</c:v>
                </c:pt>
                <c:pt idx="27654">
                  <c:v>4.5482599999999998E-2</c:v>
                </c:pt>
                <c:pt idx="27655">
                  <c:v>4.5043600000000003E-2</c:v>
                </c:pt>
                <c:pt idx="27656">
                  <c:v>4.4536699999999999E-2</c:v>
                </c:pt>
                <c:pt idx="27657">
                  <c:v>4.3963200000000001E-2</c:v>
                </c:pt>
                <c:pt idx="27658">
                  <c:v>4.3324799999999997E-2</c:v>
                </c:pt>
                <c:pt idx="27659">
                  <c:v>4.2623099999999997E-2</c:v>
                </c:pt>
                <c:pt idx="27660">
                  <c:v>4.1859899999999998E-2</c:v>
                </c:pt>
                <c:pt idx="27661">
                  <c:v>4.1036900000000001E-2</c:v>
                </c:pt>
                <c:pt idx="27662">
                  <c:v>4.0155999999999997E-2</c:v>
                </c:pt>
                <c:pt idx="27663">
                  <c:v>3.9219299999999999E-2</c:v>
                </c:pt>
                <c:pt idx="27664">
                  <c:v>3.8229199999999998E-2</c:v>
                </c:pt>
                <c:pt idx="27665">
                  <c:v>3.7187999999999999E-2</c:v>
                </c:pt>
                <c:pt idx="27666">
                  <c:v>3.6098699999999997E-2</c:v>
                </c:pt>
                <c:pt idx="27667">
                  <c:v>3.4964299999999997E-2</c:v>
                </c:pt>
                <c:pt idx="27668">
                  <c:v>3.3787400000000002E-2</c:v>
                </c:pt>
                <c:pt idx="27669">
                  <c:v>3.2570399999999999E-2</c:v>
                </c:pt>
                <c:pt idx="27670">
                  <c:v>3.1315799999999998E-2</c:v>
                </c:pt>
                <c:pt idx="27671">
                  <c:v>3.0026400000000002E-2</c:v>
                </c:pt>
                <c:pt idx="27672">
                  <c:v>2.87058E-2</c:v>
                </c:pt>
                <c:pt idx="27673">
                  <c:v>2.7357699999999999E-2</c:v>
                </c:pt>
                <c:pt idx="27674">
                  <c:v>2.5985600000000001E-2</c:v>
                </c:pt>
                <c:pt idx="27675">
                  <c:v>2.4592200000000002E-2</c:v>
                </c:pt>
                <c:pt idx="27676">
                  <c:v>2.3180300000000001E-2</c:v>
                </c:pt>
                <c:pt idx="27677">
                  <c:v>2.1752799999999999E-2</c:v>
                </c:pt>
                <c:pt idx="27678">
                  <c:v>2.0312500000000001E-2</c:v>
                </c:pt>
                <c:pt idx="27679">
                  <c:v>1.8861900000000001E-2</c:v>
                </c:pt>
                <c:pt idx="27680">
                  <c:v>1.7403100000000001E-2</c:v>
                </c:pt>
                <c:pt idx="27681">
                  <c:v>1.59387E-2</c:v>
                </c:pt>
                <c:pt idx="27682">
                  <c:v>1.44718E-2</c:v>
                </c:pt>
                <c:pt idx="27683">
                  <c:v>1.3005600000000001E-2</c:v>
                </c:pt>
                <c:pt idx="27684">
                  <c:v>1.1543100000000001E-2</c:v>
                </c:pt>
                <c:pt idx="27685">
                  <c:v>1.00873E-2</c:v>
                </c:pt>
                <c:pt idx="27686" formatCode="0.00E+00">
                  <c:v>8.6405800000000001E-3</c:v>
                </c:pt>
                <c:pt idx="27687" formatCode="0.00E+00">
                  <c:v>7.2051099999999998E-3</c:v>
                </c:pt>
                <c:pt idx="27688" formatCode="0.00E+00">
                  <c:v>5.7827299999999998E-3</c:v>
                </c:pt>
                <c:pt idx="27689" formatCode="0.00E+00">
                  <c:v>4.3754500000000003E-3</c:v>
                </c:pt>
                <c:pt idx="27690" formatCode="0.00E+00">
                  <c:v>2.98555E-3</c:v>
                </c:pt>
                <c:pt idx="27691" formatCode="0.00E+00">
                  <c:v>1.6155399999999999E-3</c:v>
                </c:pt>
                <c:pt idx="27692" formatCode="0.00E+00">
                  <c:v>2.6815999999999998E-4</c:v>
                </c:pt>
                <c:pt idx="27693" formatCode="0.00E+00">
                  <c:v>-1.0538800000000001E-3</c:v>
                </c:pt>
                <c:pt idx="27694" formatCode="0.00E+00">
                  <c:v>-2.34827E-3</c:v>
                </c:pt>
                <c:pt idx="27695" formatCode="0.00E+00">
                  <c:v>-3.6129999999999999E-3</c:v>
                </c:pt>
                <c:pt idx="27696" formatCode="0.00E+00">
                  <c:v>-4.8462399999999999E-3</c:v>
                </c:pt>
                <c:pt idx="27697" formatCode="0.00E+00">
                  <c:v>-6.0460899999999996E-3</c:v>
                </c:pt>
                <c:pt idx="27698" formatCode="0.00E+00">
                  <c:v>-7.2103799999999997E-3</c:v>
                </c:pt>
                <c:pt idx="27699" formatCode="0.00E+00">
                  <c:v>-8.3370800000000002E-3</c:v>
                </c:pt>
                <c:pt idx="27700" formatCode="0.00E+00">
                  <c:v>-9.4246299999999998E-3</c:v>
                </c:pt>
                <c:pt idx="27701">
                  <c:v>-1.04718E-2</c:v>
                </c:pt>
                <c:pt idx="27702">
                  <c:v>-1.1477599999999999E-2</c:v>
                </c:pt>
                <c:pt idx="27703">
                  <c:v>-1.2440700000000001E-2</c:v>
                </c:pt>
                <c:pt idx="27704">
                  <c:v>-1.3360199999999999E-2</c:v>
                </c:pt>
                <c:pt idx="27705">
                  <c:v>-1.4234800000000001E-2</c:v>
                </c:pt>
                <c:pt idx="27706">
                  <c:v>-1.5063E-2</c:v>
                </c:pt>
                <c:pt idx="27707">
                  <c:v>-1.5843900000000001E-2</c:v>
                </c:pt>
                <c:pt idx="27708">
                  <c:v>-1.65766E-2</c:v>
                </c:pt>
                <c:pt idx="27709">
                  <c:v>-1.7260600000000001E-2</c:v>
                </c:pt>
                <c:pt idx="27710">
                  <c:v>-1.7895600000000001E-2</c:v>
                </c:pt>
                <c:pt idx="27711">
                  <c:v>-1.84812E-2</c:v>
                </c:pt>
                <c:pt idx="27712">
                  <c:v>-1.9016999999999999E-2</c:v>
                </c:pt>
                <c:pt idx="27713">
                  <c:v>-1.9502700000000001E-2</c:v>
                </c:pt>
                <c:pt idx="27714">
                  <c:v>-1.9937900000000001E-2</c:v>
                </c:pt>
                <c:pt idx="27715">
                  <c:v>-2.03225E-2</c:v>
                </c:pt>
                <c:pt idx="27716">
                  <c:v>-2.06561E-2</c:v>
                </c:pt>
                <c:pt idx="27717">
                  <c:v>-2.0938399999999999E-2</c:v>
                </c:pt>
                <c:pt idx="27718">
                  <c:v>-2.1169500000000001E-2</c:v>
                </c:pt>
                <c:pt idx="27719">
                  <c:v>-2.13502E-2</c:v>
                </c:pt>
                <c:pt idx="27720">
                  <c:v>-2.1481900000000002E-2</c:v>
                </c:pt>
                <c:pt idx="27721">
                  <c:v>-2.1565500000000001E-2</c:v>
                </c:pt>
                <c:pt idx="27722">
                  <c:v>-2.1601599999999999E-2</c:v>
                </c:pt>
                <c:pt idx="27723">
                  <c:v>-2.15902E-2</c:v>
                </c:pt>
                <c:pt idx="27724">
                  <c:v>-2.1531700000000001E-2</c:v>
                </c:pt>
                <c:pt idx="27725">
                  <c:v>-2.1427100000000001E-2</c:v>
                </c:pt>
                <c:pt idx="27726">
                  <c:v>-2.1277600000000001E-2</c:v>
                </c:pt>
                <c:pt idx="27727">
                  <c:v>-2.1084499999999999E-2</c:v>
                </c:pt>
                <c:pt idx="27728">
                  <c:v>-2.0848999999999999E-2</c:v>
                </c:pt>
                <c:pt idx="27729">
                  <c:v>-2.05731E-2</c:v>
                </c:pt>
                <c:pt idx="27730">
                  <c:v>-2.02588E-2</c:v>
                </c:pt>
                <c:pt idx="27731">
                  <c:v>-1.99077E-2</c:v>
                </c:pt>
                <c:pt idx="27732">
                  <c:v>-1.9521400000000001E-2</c:v>
                </c:pt>
                <c:pt idx="27733">
                  <c:v>-1.91016E-2</c:v>
                </c:pt>
                <c:pt idx="27734">
                  <c:v>-1.8649800000000001E-2</c:v>
                </c:pt>
                <c:pt idx="27735">
                  <c:v>-1.81674E-2</c:v>
                </c:pt>
                <c:pt idx="27736">
                  <c:v>-1.7656000000000002E-2</c:v>
                </c:pt>
                <c:pt idx="27737">
                  <c:v>-1.7118399999999999E-2</c:v>
                </c:pt>
                <c:pt idx="27738">
                  <c:v>-1.65574E-2</c:v>
                </c:pt>
                <c:pt idx="27739">
                  <c:v>-1.59755E-2</c:v>
                </c:pt>
                <c:pt idx="27740">
                  <c:v>-1.53746E-2</c:v>
                </c:pt>
                <c:pt idx="27741">
                  <c:v>-1.4756399999999999E-2</c:v>
                </c:pt>
                <c:pt idx="27742">
                  <c:v>-1.41224E-2</c:v>
                </c:pt>
                <c:pt idx="27743">
                  <c:v>-1.34739E-2</c:v>
                </c:pt>
                <c:pt idx="27744">
                  <c:v>-1.2812799999999999E-2</c:v>
                </c:pt>
                <c:pt idx="27745">
                  <c:v>-1.21417E-2</c:v>
                </c:pt>
                <c:pt idx="27746">
                  <c:v>-1.14635E-2</c:v>
                </c:pt>
                <c:pt idx="27747">
                  <c:v>-1.07803E-2</c:v>
                </c:pt>
                <c:pt idx="27748">
                  <c:v>-1.00943E-2</c:v>
                </c:pt>
                <c:pt idx="27749" formatCode="0.00E+00">
                  <c:v>-9.40765E-3</c:v>
                </c:pt>
                <c:pt idx="27750" formatCode="0.00E+00">
                  <c:v>-8.7232000000000004E-3</c:v>
                </c:pt>
                <c:pt idx="27751" formatCode="0.00E+00">
                  <c:v>-8.0436399999999995E-3</c:v>
                </c:pt>
                <c:pt idx="27752" formatCode="0.00E+00">
                  <c:v>-7.3715999999999999E-3</c:v>
                </c:pt>
                <c:pt idx="27753" formatCode="0.00E+00">
                  <c:v>-6.7097299999999997E-3</c:v>
                </c:pt>
                <c:pt idx="27754" formatCode="0.00E+00">
                  <c:v>-6.0605600000000004E-3</c:v>
                </c:pt>
                <c:pt idx="27755" formatCode="0.00E+00">
                  <c:v>-5.4261600000000002E-3</c:v>
                </c:pt>
                <c:pt idx="27756" formatCode="0.00E+00">
                  <c:v>-4.8082799999999998E-3</c:v>
                </c:pt>
                <c:pt idx="27757" formatCode="0.00E+00">
                  <c:v>-4.2088000000000004E-3</c:v>
                </c:pt>
                <c:pt idx="27758" formatCode="0.00E+00">
                  <c:v>-3.6296100000000001E-3</c:v>
                </c:pt>
                <c:pt idx="27759" formatCode="0.00E+00">
                  <c:v>-3.07253E-3</c:v>
                </c:pt>
                <c:pt idx="27760" formatCode="0.00E+00">
                  <c:v>-2.5394800000000002E-3</c:v>
                </c:pt>
                <c:pt idx="27761" formatCode="0.00E+00">
                  <c:v>-2.0322700000000001E-3</c:v>
                </c:pt>
                <c:pt idx="27762" formatCode="0.00E+00">
                  <c:v>-1.5525599999999999E-3</c:v>
                </c:pt>
                <c:pt idx="27763" formatCode="0.00E+00">
                  <c:v>-1.1019999999999999E-3</c:v>
                </c:pt>
                <c:pt idx="27764" formatCode="0.00E+00">
                  <c:v>-6.8223299999999997E-4</c:v>
                </c:pt>
                <c:pt idx="27765" formatCode="0.00E+00">
                  <c:v>-2.9485900000000002E-4</c:v>
                </c:pt>
                <c:pt idx="27766" formatCode="0.00E+00">
                  <c:v>5.86519E-5</c:v>
                </c:pt>
                <c:pt idx="27767" formatCode="0.00E+00">
                  <c:v>3.7687700000000002E-4</c:v>
                </c:pt>
                <c:pt idx="27768" formatCode="0.00E+00">
                  <c:v>6.5825200000000001E-4</c:v>
                </c:pt>
                <c:pt idx="27769" formatCode="0.00E+00">
                  <c:v>9.0107499999999999E-4</c:v>
                </c:pt>
                <c:pt idx="27770" formatCode="0.00E+00">
                  <c:v>1.1037499999999999E-3</c:v>
                </c:pt>
                <c:pt idx="27771" formatCode="0.00E+00">
                  <c:v>1.2650300000000001E-3</c:v>
                </c:pt>
                <c:pt idx="27772" formatCode="0.00E+00">
                  <c:v>1.3839900000000001E-3</c:v>
                </c:pt>
                <c:pt idx="27773" formatCode="0.00E+00">
                  <c:v>1.4597099999999999E-3</c:v>
                </c:pt>
                <c:pt idx="27774" formatCode="0.00E+00">
                  <c:v>1.4913999999999999E-3</c:v>
                </c:pt>
                <c:pt idx="27775" formatCode="0.00E+00">
                  <c:v>1.47869E-3</c:v>
                </c:pt>
                <c:pt idx="27776" formatCode="0.00E+00">
                  <c:v>1.42151E-3</c:v>
                </c:pt>
                <c:pt idx="27777" formatCode="0.00E+00">
                  <c:v>1.3196E-3</c:v>
                </c:pt>
                <c:pt idx="27778" formatCode="0.00E+00">
                  <c:v>1.17253E-3</c:v>
                </c:pt>
                <c:pt idx="27779" formatCode="0.00E+00">
                  <c:v>9.7971800000000008E-4</c:v>
                </c:pt>
                <c:pt idx="27780" formatCode="0.00E+00">
                  <c:v>7.4031599999999998E-4</c:v>
                </c:pt>
                <c:pt idx="27781" formatCode="0.00E+00">
                  <c:v>4.5348099999999999E-4</c:v>
                </c:pt>
                <c:pt idx="27782" formatCode="0.00E+00">
                  <c:v>1.18881E-4</c:v>
                </c:pt>
                <c:pt idx="27783" formatCode="0.00E+00">
                  <c:v>-2.6324200000000001E-4</c:v>
                </c:pt>
                <c:pt idx="27784" formatCode="0.00E+00">
                  <c:v>-6.9247199999999997E-4</c:v>
                </c:pt>
                <c:pt idx="27785" formatCode="0.00E+00">
                  <c:v>-1.16847E-3</c:v>
                </c:pt>
                <c:pt idx="27786" formatCode="0.00E+00">
                  <c:v>-1.69097E-3</c:v>
                </c:pt>
                <c:pt idx="27787" formatCode="0.00E+00">
                  <c:v>-2.2598200000000001E-3</c:v>
                </c:pt>
                <c:pt idx="27788" formatCode="0.00E+00">
                  <c:v>-2.8747999999999998E-3</c:v>
                </c:pt>
                <c:pt idx="27789" formatCode="0.00E+00">
                  <c:v>-3.53557E-3</c:v>
                </c:pt>
                <c:pt idx="27790" formatCode="0.00E+00">
                  <c:v>-4.2416099999999998E-3</c:v>
                </c:pt>
                <c:pt idx="27791" formatCode="0.00E+00">
                  <c:v>-4.9920600000000004E-3</c:v>
                </c:pt>
                <c:pt idx="27792" formatCode="0.00E+00">
                  <c:v>-5.7852900000000002E-3</c:v>
                </c:pt>
                <c:pt idx="27793" formatCode="0.00E+00">
                  <c:v>-6.6192500000000001E-3</c:v>
                </c:pt>
                <c:pt idx="27794" formatCode="0.00E+00">
                  <c:v>-7.49222E-3</c:v>
                </c:pt>
                <c:pt idx="27795" formatCode="0.00E+00">
                  <c:v>-8.4030300000000006E-3</c:v>
                </c:pt>
                <c:pt idx="27796" formatCode="0.00E+00">
                  <c:v>-9.3508099999999993E-3</c:v>
                </c:pt>
                <c:pt idx="27797">
                  <c:v>-1.03347E-2</c:v>
                </c:pt>
                <c:pt idx="27798">
                  <c:v>-1.13537E-2</c:v>
                </c:pt>
                <c:pt idx="27799">
                  <c:v>-1.24061E-2</c:v>
                </c:pt>
                <c:pt idx="27800">
                  <c:v>-1.34891E-2</c:v>
                </c:pt>
                <c:pt idx="27801">
                  <c:v>-1.45998E-2</c:v>
                </c:pt>
                <c:pt idx="27802">
                  <c:v>-1.5736099999999999E-2</c:v>
                </c:pt>
                <c:pt idx="27803">
                  <c:v>-1.6896600000000001E-2</c:v>
                </c:pt>
                <c:pt idx="27804">
                  <c:v>-1.8079100000000001E-2</c:v>
                </c:pt>
                <c:pt idx="27805">
                  <c:v>-1.92815E-2</c:v>
                </c:pt>
                <c:pt idx="27806">
                  <c:v>-2.0501800000000001E-2</c:v>
                </c:pt>
                <c:pt idx="27807">
                  <c:v>-2.1738299999999999E-2</c:v>
                </c:pt>
                <c:pt idx="27808">
                  <c:v>-2.2988600000000001E-2</c:v>
                </c:pt>
                <c:pt idx="27809">
                  <c:v>-2.4249900000000001E-2</c:v>
                </c:pt>
                <c:pt idx="27810">
                  <c:v>-2.5519900000000002E-2</c:v>
                </c:pt>
                <c:pt idx="27811">
                  <c:v>-2.6795800000000002E-2</c:v>
                </c:pt>
                <c:pt idx="27812">
                  <c:v>-2.8075300000000001E-2</c:v>
                </c:pt>
                <c:pt idx="27813">
                  <c:v>-2.9355599999999999E-2</c:v>
                </c:pt>
                <c:pt idx="27814">
                  <c:v>-3.0634499999999999E-2</c:v>
                </c:pt>
                <c:pt idx="27815">
                  <c:v>-3.1909699999999999E-2</c:v>
                </c:pt>
                <c:pt idx="27816">
                  <c:v>-3.3178600000000003E-2</c:v>
                </c:pt>
                <c:pt idx="27817">
                  <c:v>-3.4438999999999997E-2</c:v>
                </c:pt>
                <c:pt idx="27818">
                  <c:v>-3.5688200000000003E-2</c:v>
                </c:pt>
                <c:pt idx="27819">
                  <c:v>-3.6923400000000002E-2</c:v>
                </c:pt>
                <c:pt idx="27820">
                  <c:v>-3.8141700000000001E-2</c:v>
                </c:pt>
                <c:pt idx="27821">
                  <c:v>-3.9339800000000001E-2</c:v>
                </c:pt>
                <c:pt idx="27822">
                  <c:v>-4.0514799999999997E-2</c:v>
                </c:pt>
                <c:pt idx="27823">
                  <c:v>-4.1664199999999998E-2</c:v>
                </c:pt>
                <c:pt idx="27824">
                  <c:v>-4.27856E-2</c:v>
                </c:pt>
                <c:pt idx="27825">
                  <c:v>-4.38763E-2</c:v>
                </c:pt>
                <c:pt idx="27826">
                  <c:v>-4.4933599999999997E-2</c:v>
                </c:pt>
                <c:pt idx="27827">
                  <c:v>-4.59549E-2</c:v>
                </c:pt>
                <c:pt idx="27828">
                  <c:v>-4.6937E-2</c:v>
                </c:pt>
                <c:pt idx="27829">
                  <c:v>-4.78764E-2</c:v>
                </c:pt>
                <c:pt idx="27830">
                  <c:v>-4.8771299999999997E-2</c:v>
                </c:pt>
                <c:pt idx="27831">
                  <c:v>-4.9620299999999999E-2</c:v>
                </c:pt>
                <c:pt idx="27832">
                  <c:v>-5.04222E-2</c:v>
                </c:pt>
                <c:pt idx="27833">
                  <c:v>-5.1174799999999999E-2</c:v>
                </c:pt>
                <c:pt idx="27834">
                  <c:v>-5.18763E-2</c:v>
                </c:pt>
                <c:pt idx="27835">
                  <c:v>-5.2524899999999999E-2</c:v>
                </c:pt>
                <c:pt idx="27836">
                  <c:v>-5.3119300000000001E-2</c:v>
                </c:pt>
                <c:pt idx="27837">
                  <c:v>-5.3657299999999998E-2</c:v>
                </c:pt>
                <c:pt idx="27838">
                  <c:v>-5.4136700000000003E-2</c:v>
                </c:pt>
                <c:pt idx="27839">
                  <c:v>-5.4555699999999999E-2</c:v>
                </c:pt>
                <c:pt idx="27840">
                  <c:v>-5.4913099999999999E-2</c:v>
                </c:pt>
                <c:pt idx="27841">
                  <c:v>-5.5207699999999998E-2</c:v>
                </c:pt>
                <c:pt idx="27842">
                  <c:v>-5.5437899999999998E-2</c:v>
                </c:pt>
                <c:pt idx="27843">
                  <c:v>-5.5601999999999999E-2</c:v>
                </c:pt>
                <c:pt idx="27844">
                  <c:v>-5.56981E-2</c:v>
                </c:pt>
                <c:pt idx="27845">
                  <c:v>-5.5724500000000003E-2</c:v>
                </c:pt>
                <c:pt idx="27846">
                  <c:v>-5.5680300000000002E-2</c:v>
                </c:pt>
                <c:pt idx="27847">
                  <c:v>-5.5565900000000001E-2</c:v>
                </c:pt>
                <c:pt idx="27848">
                  <c:v>-5.5381300000000001E-2</c:v>
                </c:pt>
                <c:pt idx="27849">
                  <c:v>-5.5125899999999999E-2</c:v>
                </c:pt>
                <c:pt idx="27850">
                  <c:v>-5.47985E-2</c:v>
                </c:pt>
                <c:pt idx="27851">
                  <c:v>-5.4397800000000003E-2</c:v>
                </c:pt>
                <c:pt idx="27852">
                  <c:v>-5.3923199999999998E-2</c:v>
                </c:pt>
                <c:pt idx="27853">
                  <c:v>-5.3374600000000001E-2</c:v>
                </c:pt>
                <c:pt idx="27854">
                  <c:v>-5.2751899999999997E-2</c:v>
                </c:pt>
                <c:pt idx="27855">
                  <c:v>-5.2055200000000003E-2</c:v>
                </c:pt>
                <c:pt idx="27856">
                  <c:v>-5.1284900000000001E-2</c:v>
                </c:pt>
                <c:pt idx="27857">
                  <c:v>-5.0441600000000003E-2</c:v>
                </c:pt>
                <c:pt idx="27858">
                  <c:v>-4.9526000000000001E-2</c:v>
                </c:pt>
                <c:pt idx="27859">
                  <c:v>-4.8538999999999999E-2</c:v>
                </c:pt>
                <c:pt idx="27860">
                  <c:v>-4.7481599999999999E-2</c:v>
                </c:pt>
                <c:pt idx="27861">
                  <c:v>-4.63545E-2</c:v>
                </c:pt>
                <c:pt idx="27862">
                  <c:v>-4.5158299999999998E-2</c:v>
                </c:pt>
                <c:pt idx="27863">
                  <c:v>-4.3894200000000001E-2</c:v>
                </c:pt>
                <c:pt idx="27864">
                  <c:v>-4.25636E-2</c:v>
                </c:pt>
                <c:pt idx="27865">
                  <c:v>-4.1168099999999999E-2</c:v>
                </c:pt>
                <c:pt idx="27866">
                  <c:v>-3.97092E-2</c:v>
                </c:pt>
                <c:pt idx="27867">
                  <c:v>-3.8188699999999999E-2</c:v>
                </c:pt>
                <c:pt idx="27868">
                  <c:v>-3.6608099999999998E-2</c:v>
                </c:pt>
                <c:pt idx="27869">
                  <c:v>-3.4969E-2</c:v>
                </c:pt>
                <c:pt idx="27870">
                  <c:v>-3.3272900000000001E-2</c:v>
                </c:pt>
                <c:pt idx="27871">
                  <c:v>-3.1521399999999998E-2</c:v>
                </c:pt>
                <c:pt idx="27872">
                  <c:v>-2.9716599999999999E-2</c:v>
                </c:pt>
                <c:pt idx="27873">
                  <c:v>-2.7860800000000002E-2</c:v>
                </c:pt>
                <c:pt idx="27874">
                  <c:v>-2.59566E-2</c:v>
                </c:pt>
                <c:pt idx="27875">
                  <c:v>-2.4006E-2</c:v>
                </c:pt>
                <c:pt idx="27876">
                  <c:v>-2.2011800000000002E-2</c:v>
                </c:pt>
                <c:pt idx="27877">
                  <c:v>-1.9976299999999999E-2</c:v>
                </c:pt>
                <c:pt idx="27878">
                  <c:v>-1.7901199999999999E-2</c:v>
                </c:pt>
                <c:pt idx="27879">
                  <c:v>-1.5788300000000002E-2</c:v>
                </c:pt>
                <c:pt idx="27880">
                  <c:v>-1.3640299999999999E-2</c:v>
                </c:pt>
                <c:pt idx="27881">
                  <c:v>-1.1460700000000001E-2</c:v>
                </c:pt>
                <c:pt idx="27882" formatCode="0.00E+00">
                  <c:v>-9.2531799999999997E-3</c:v>
                </c:pt>
                <c:pt idx="27883" formatCode="0.00E+00">
                  <c:v>-7.0207400000000001E-3</c:v>
                </c:pt>
                <c:pt idx="27884" formatCode="0.00E+00">
                  <c:v>-4.7665199999999998E-3</c:v>
                </c:pt>
                <c:pt idx="27885" formatCode="0.00E+00">
                  <c:v>-2.4937499999999999E-3</c:v>
                </c:pt>
                <c:pt idx="27886" formatCode="0.00E+00">
                  <c:v>-2.05644E-4</c:v>
                </c:pt>
                <c:pt idx="27887" formatCode="0.00E+00">
                  <c:v>2.0948300000000002E-3</c:v>
                </c:pt>
                <c:pt idx="27888" formatCode="0.00E+00">
                  <c:v>4.4050499999999998E-3</c:v>
                </c:pt>
                <c:pt idx="27889" formatCode="0.00E+00">
                  <c:v>6.7222599999999999E-3</c:v>
                </c:pt>
                <c:pt idx="27890" formatCode="0.00E+00">
                  <c:v>9.0430400000000005E-3</c:v>
                </c:pt>
                <c:pt idx="27891">
                  <c:v>1.13636E-2</c:v>
                </c:pt>
                <c:pt idx="27892">
                  <c:v>1.3680100000000001E-2</c:v>
                </c:pt>
                <c:pt idx="27893">
                  <c:v>1.5989199999999999E-2</c:v>
                </c:pt>
                <c:pt idx="27894">
                  <c:v>1.82877E-2</c:v>
                </c:pt>
                <c:pt idx="27895">
                  <c:v>2.0572300000000002E-2</c:v>
                </c:pt>
                <c:pt idx="27896">
                  <c:v>2.2839700000000001E-2</c:v>
                </c:pt>
                <c:pt idx="27897">
                  <c:v>2.5086399999999998E-2</c:v>
                </c:pt>
                <c:pt idx="27898">
                  <c:v>2.7308700000000002E-2</c:v>
                </c:pt>
                <c:pt idx="27899">
                  <c:v>2.9503000000000001E-2</c:v>
                </c:pt>
                <c:pt idx="27900">
                  <c:v>3.1666100000000003E-2</c:v>
                </c:pt>
                <c:pt idx="27901">
                  <c:v>3.3794600000000001E-2</c:v>
                </c:pt>
                <c:pt idx="27902">
                  <c:v>3.5885599999999997E-2</c:v>
                </c:pt>
                <c:pt idx="27903">
                  <c:v>3.7936200000000003E-2</c:v>
                </c:pt>
                <c:pt idx="27904">
                  <c:v>3.9943300000000001E-2</c:v>
                </c:pt>
                <c:pt idx="27905">
                  <c:v>4.1904200000000003E-2</c:v>
                </c:pt>
                <c:pt idx="27906">
                  <c:v>4.3816399999999998E-2</c:v>
                </c:pt>
                <c:pt idx="27907">
                  <c:v>4.5677299999999997E-2</c:v>
                </c:pt>
                <c:pt idx="27908">
                  <c:v>4.7483699999999997E-2</c:v>
                </c:pt>
                <c:pt idx="27909">
                  <c:v>4.9232600000000001E-2</c:v>
                </c:pt>
                <c:pt idx="27910">
                  <c:v>5.0921000000000001E-2</c:v>
                </c:pt>
                <c:pt idx="27911">
                  <c:v>5.2546500000000003E-2</c:v>
                </c:pt>
                <c:pt idx="27912">
                  <c:v>5.4106799999999997E-2</c:v>
                </c:pt>
                <c:pt idx="27913">
                  <c:v>5.5599599999999999E-2</c:v>
                </c:pt>
                <c:pt idx="27914">
                  <c:v>5.7022200000000002E-2</c:v>
                </c:pt>
                <c:pt idx="27915">
                  <c:v>5.8372E-2</c:v>
                </c:pt>
                <c:pt idx="27916">
                  <c:v>5.9646400000000002E-2</c:v>
                </c:pt>
                <c:pt idx="27917">
                  <c:v>6.0843399999999999E-2</c:v>
                </c:pt>
                <c:pt idx="27918">
                  <c:v>6.1961000000000002E-2</c:v>
                </c:pt>
                <c:pt idx="27919">
                  <c:v>6.2997200000000003E-2</c:v>
                </c:pt>
                <c:pt idx="27920">
                  <c:v>6.3950499999999993E-2</c:v>
                </c:pt>
                <c:pt idx="27921">
                  <c:v>6.4819399999999999E-2</c:v>
                </c:pt>
                <c:pt idx="27922">
                  <c:v>6.5602300000000002E-2</c:v>
                </c:pt>
                <c:pt idx="27923">
                  <c:v>6.6297999999999996E-2</c:v>
                </c:pt>
                <c:pt idx="27924">
                  <c:v>6.6905000000000006E-2</c:v>
                </c:pt>
                <c:pt idx="27925">
                  <c:v>6.7422700000000002E-2</c:v>
                </c:pt>
                <c:pt idx="27926">
                  <c:v>6.7850300000000002E-2</c:v>
                </c:pt>
                <c:pt idx="27927">
                  <c:v>6.8187399999999995E-2</c:v>
                </c:pt>
                <c:pt idx="27928">
                  <c:v>6.8433300000000002E-2</c:v>
                </c:pt>
                <c:pt idx="27929">
                  <c:v>6.8587700000000001E-2</c:v>
                </c:pt>
                <c:pt idx="27930">
                  <c:v>6.8650600000000006E-2</c:v>
                </c:pt>
                <c:pt idx="27931">
                  <c:v>6.8622100000000005E-2</c:v>
                </c:pt>
                <c:pt idx="27932">
                  <c:v>6.8502199999999999E-2</c:v>
                </c:pt>
                <c:pt idx="27933">
                  <c:v>6.8291099999999993E-2</c:v>
                </c:pt>
                <c:pt idx="27934">
                  <c:v>6.79892E-2</c:v>
                </c:pt>
                <c:pt idx="27935">
                  <c:v>6.7596600000000007E-2</c:v>
                </c:pt>
                <c:pt idx="27936">
                  <c:v>6.7113500000000006E-2</c:v>
                </c:pt>
                <c:pt idx="27937">
                  <c:v>6.6540199999999994E-2</c:v>
                </c:pt>
                <c:pt idx="27938">
                  <c:v>6.5877500000000005E-2</c:v>
                </c:pt>
                <c:pt idx="27939">
                  <c:v>6.5126500000000004E-2</c:v>
                </c:pt>
                <c:pt idx="27940">
                  <c:v>6.4288100000000001E-2</c:v>
                </c:pt>
                <c:pt idx="27941">
                  <c:v>6.3363199999999995E-2</c:v>
                </c:pt>
                <c:pt idx="27942">
                  <c:v>6.23528E-2</c:v>
                </c:pt>
                <c:pt idx="27943">
                  <c:v>6.1258100000000003E-2</c:v>
                </c:pt>
                <c:pt idx="27944">
                  <c:v>6.0080700000000001E-2</c:v>
                </c:pt>
                <c:pt idx="27945">
                  <c:v>5.8821900000000003E-2</c:v>
                </c:pt>
                <c:pt idx="27946">
                  <c:v>5.7482900000000003E-2</c:v>
                </c:pt>
                <c:pt idx="27947">
                  <c:v>5.6065299999999998E-2</c:v>
                </c:pt>
                <c:pt idx="27948">
                  <c:v>5.4570899999999999E-2</c:v>
                </c:pt>
                <c:pt idx="27949">
                  <c:v>5.30015E-2</c:v>
                </c:pt>
                <c:pt idx="27950">
                  <c:v>5.1359099999999998E-2</c:v>
                </c:pt>
                <c:pt idx="27951">
                  <c:v>4.96459E-2</c:v>
                </c:pt>
                <c:pt idx="27952">
                  <c:v>4.7864400000000001E-2</c:v>
                </c:pt>
                <c:pt idx="27953">
                  <c:v>4.60174E-2</c:v>
                </c:pt>
                <c:pt idx="27954">
                  <c:v>4.4107800000000003E-2</c:v>
                </c:pt>
                <c:pt idx="27955">
                  <c:v>4.2138399999999999E-2</c:v>
                </c:pt>
                <c:pt idx="27956">
                  <c:v>4.0112099999999998E-2</c:v>
                </c:pt>
                <c:pt idx="27957">
                  <c:v>3.80319E-2</c:v>
                </c:pt>
                <c:pt idx="27958">
                  <c:v>3.5900899999999999E-2</c:v>
                </c:pt>
                <c:pt idx="27959">
                  <c:v>3.3721899999999999E-2</c:v>
                </c:pt>
                <c:pt idx="27960">
                  <c:v>3.1497999999999998E-2</c:v>
                </c:pt>
                <c:pt idx="27961">
                  <c:v>2.9232500000000002E-2</c:v>
                </c:pt>
                <c:pt idx="27962">
                  <c:v>2.6928500000000001E-2</c:v>
                </c:pt>
                <c:pt idx="27963">
                  <c:v>2.4589199999999999E-2</c:v>
                </c:pt>
                <c:pt idx="27964">
                  <c:v>2.22177E-2</c:v>
                </c:pt>
                <c:pt idx="27965">
                  <c:v>1.9817100000000001E-2</c:v>
                </c:pt>
                <c:pt idx="27966">
                  <c:v>1.7390200000000001E-2</c:v>
                </c:pt>
                <c:pt idx="27967">
                  <c:v>1.49398E-2</c:v>
                </c:pt>
                <c:pt idx="27968">
                  <c:v>1.24688E-2</c:v>
                </c:pt>
                <c:pt idx="27969" formatCode="0.00E+00">
                  <c:v>9.9806099999999991E-3</c:v>
                </c:pt>
                <c:pt idx="27970" formatCode="0.00E+00">
                  <c:v>7.4785399999999997E-3</c:v>
                </c:pt>
                <c:pt idx="27971" formatCode="0.00E+00">
                  <c:v>4.9661799999999997E-3</c:v>
                </c:pt>
                <c:pt idx="27972" formatCode="0.00E+00">
                  <c:v>2.4470799999999999E-3</c:v>
                </c:pt>
                <c:pt idx="27973" formatCode="0.00E+00">
                  <c:v>-7.5272900000000002E-5</c:v>
                </c:pt>
                <c:pt idx="27974" formatCode="0.00E+00">
                  <c:v>-2.5971900000000001E-3</c:v>
                </c:pt>
                <c:pt idx="27975" formatCode="0.00E+00">
                  <c:v>-5.1151199999999999E-3</c:v>
                </c:pt>
                <c:pt idx="27976" formatCode="0.00E+00">
                  <c:v>-7.6257900000000003E-3</c:v>
                </c:pt>
                <c:pt idx="27977">
                  <c:v>-1.0126E-2</c:v>
                </c:pt>
                <c:pt idx="27978">
                  <c:v>-1.26125E-2</c:v>
                </c:pt>
                <c:pt idx="27979">
                  <c:v>-1.5081900000000001E-2</c:v>
                </c:pt>
                <c:pt idx="27980">
                  <c:v>-1.75307E-2</c:v>
                </c:pt>
                <c:pt idx="27981">
                  <c:v>-1.9955400000000002E-2</c:v>
                </c:pt>
                <c:pt idx="27982">
                  <c:v>-2.23527E-2</c:v>
                </c:pt>
                <c:pt idx="27983">
                  <c:v>-2.4719600000000001E-2</c:v>
                </c:pt>
                <c:pt idx="27984">
                  <c:v>-2.7050000000000001E-2</c:v>
                </c:pt>
                <c:pt idx="27985">
                  <c:v>-2.93391E-2</c:v>
                </c:pt>
                <c:pt idx="27986">
                  <c:v>-3.1587200000000003E-2</c:v>
                </c:pt>
                <c:pt idx="27987">
                  <c:v>-3.3793900000000002E-2</c:v>
                </c:pt>
                <c:pt idx="27988">
                  <c:v>-3.59545E-2</c:v>
                </c:pt>
                <c:pt idx="27989">
                  <c:v>-3.8065700000000001E-2</c:v>
                </c:pt>
                <c:pt idx="27990">
                  <c:v>-4.0125800000000003E-2</c:v>
                </c:pt>
                <c:pt idx="27991">
                  <c:v>-4.2132700000000002E-2</c:v>
                </c:pt>
                <c:pt idx="27992">
                  <c:v>-4.4083600000000001E-2</c:v>
                </c:pt>
                <c:pt idx="27993">
                  <c:v>-4.5975599999999998E-2</c:v>
                </c:pt>
                <c:pt idx="27994">
                  <c:v>-4.7806300000000003E-2</c:v>
                </c:pt>
                <c:pt idx="27995">
                  <c:v>-4.9573300000000001E-2</c:v>
                </c:pt>
                <c:pt idx="27996">
                  <c:v>-5.1275099999999997E-2</c:v>
                </c:pt>
                <c:pt idx="27997">
                  <c:v>-5.2909999999999999E-2</c:v>
                </c:pt>
                <c:pt idx="27998">
                  <c:v>-5.4476299999999998E-2</c:v>
                </c:pt>
                <c:pt idx="27999">
                  <c:v>-5.59722E-2</c:v>
                </c:pt>
                <c:pt idx="28000">
                  <c:v>-5.7396599999999999E-2</c:v>
                </c:pt>
                <c:pt idx="28001">
                  <c:v>-5.8748300000000003E-2</c:v>
                </c:pt>
                <c:pt idx="28002">
                  <c:v>-6.0026000000000003E-2</c:v>
                </c:pt>
                <c:pt idx="28003">
                  <c:v>-6.1228200000000003E-2</c:v>
                </c:pt>
                <c:pt idx="28004">
                  <c:v>-6.2353600000000002E-2</c:v>
                </c:pt>
                <c:pt idx="28005">
                  <c:v>-6.3400999999999999E-2</c:v>
                </c:pt>
                <c:pt idx="28006">
                  <c:v>-6.4368999999999996E-2</c:v>
                </c:pt>
                <c:pt idx="28007">
                  <c:v>-6.5256499999999995E-2</c:v>
                </c:pt>
                <c:pt idx="28008">
                  <c:v>-6.6062599999999999E-2</c:v>
                </c:pt>
                <c:pt idx="28009">
                  <c:v>-6.6786600000000002E-2</c:v>
                </c:pt>
                <c:pt idx="28010">
                  <c:v>-6.7427699999999993E-2</c:v>
                </c:pt>
                <c:pt idx="28011">
                  <c:v>-6.7985500000000004E-2</c:v>
                </c:pt>
                <c:pt idx="28012">
                  <c:v>-6.8459999999999993E-2</c:v>
                </c:pt>
                <c:pt idx="28013">
                  <c:v>-6.8850999999999996E-2</c:v>
                </c:pt>
                <c:pt idx="28014">
                  <c:v>-6.9158200000000003E-2</c:v>
                </c:pt>
                <c:pt idx="28015">
                  <c:v>-6.9381899999999996E-2</c:v>
                </c:pt>
                <c:pt idx="28016">
                  <c:v>-6.9522299999999995E-2</c:v>
                </c:pt>
                <c:pt idx="28017">
                  <c:v>-6.9580400000000001E-2</c:v>
                </c:pt>
                <c:pt idx="28018">
                  <c:v>-6.9556999999999994E-2</c:v>
                </c:pt>
                <c:pt idx="28019">
                  <c:v>-6.9452799999999995E-2</c:v>
                </c:pt>
                <c:pt idx="28020">
                  <c:v>-6.9268700000000002E-2</c:v>
                </c:pt>
                <c:pt idx="28021">
                  <c:v>-6.9005800000000006E-2</c:v>
                </c:pt>
                <c:pt idx="28022">
                  <c:v>-6.8665100000000007E-2</c:v>
                </c:pt>
                <c:pt idx="28023">
                  <c:v>-6.8247699999999994E-2</c:v>
                </c:pt>
                <c:pt idx="28024">
                  <c:v>-6.7754499999999995E-2</c:v>
                </c:pt>
                <c:pt idx="28025">
                  <c:v>-6.7186700000000002E-2</c:v>
                </c:pt>
                <c:pt idx="28026">
                  <c:v>-6.6545900000000005E-2</c:v>
                </c:pt>
                <c:pt idx="28027">
                  <c:v>-6.5833900000000001E-2</c:v>
                </c:pt>
                <c:pt idx="28028">
                  <c:v>-6.5052299999999993E-2</c:v>
                </c:pt>
                <c:pt idx="28029">
                  <c:v>-6.4202599999999999E-2</c:v>
                </c:pt>
                <c:pt idx="28030">
                  <c:v>-6.3286400000000007E-2</c:v>
                </c:pt>
                <c:pt idx="28031">
                  <c:v>-6.2305399999999997E-2</c:v>
                </c:pt>
                <c:pt idx="28032">
                  <c:v>-6.1261999999999997E-2</c:v>
                </c:pt>
                <c:pt idx="28033">
                  <c:v>-6.0158000000000003E-2</c:v>
                </c:pt>
                <c:pt idx="28034">
                  <c:v>-5.8992500000000003E-2</c:v>
                </c:pt>
                <c:pt idx="28035">
                  <c:v>-5.7765700000000003E-2</c:v>
                </c:pt>
                <c:pt idx="28036">
                  <c:v>-5.6482999999999998E-2</c:v>
                </c:pt>
                <c:pt idx="28037">
                  <c:v>-5.5149299999999998E-2</c:v>
                </c:pt>
                <c:pt idx="28038">
                  <c:v>-5.3765199999999999E-2</c:v>
                </c:pt>
                <c:pt idx="28039">
                  <c:v>-5.2332900000000002E-2</c:v>
                </c:pt>
                <c:pt idx="28040">
                  <c:v>-5.0855999999999998E-2</c:v>
                </c:pt>
                <c:pt idx="28041">
                  <c:v>-4.9337699999999998E-2</c:v>
                </c:pt>
                <c:pt idx="28042">
                  <c:v>-4.7780099999999999E-2</c:v>
                </c:pt>
                <c:pt idx="28043">
                  <c:v>-4.6185499999999997E-2</c:v>
                </c:pt>
                <c:pt idx="28044">
                  <c:v>-4.45563E-2</c:v>
                </c:pt>
                <c:pt idx="28045">
                  <c:v>-4.2895000000000003E-2</c:v>
                </c:pt>
                <c:pt idx="28046">
                  <c:v>-4.1204400000000002E-2</c:v>
                </c:pt>
                <c:pt idx="28047">
                  <c:v>-3.9487399999999999E-2</c:v>
                </c:pt>
                <c:pt idx="28048">
                  <c:v>-3.7747000000000003E-2</c:v>
                </c:pt>
                <c:pt idx="28049">
                  <c:v>-3.59861E-2</c:v>
                </c:pt>
                <c:pt idx="28050">
                  <c:v>-3.4207399999999999E-2</c:v>
                </c:pt>
                <c:pt idx="28051">
                  <c:v>-3.2413499999999998E-2</c:v>
                </c:pt>
                <c:pt idx="28052">
                  <c:v>-3.0607100000000002E-2</c:v>
                </c:pt>
                <c:pt idx="28053">
                  <c:v>-2.8791199999999999E-2</c:v>
                </c:pt>
                <c:pt idx="28054">
                  <c:v>-2.6968599999999999E-2</c:v>
                </c:pt>
                <c:pt idx="28055">
                  <c:v>-2.5141899999999998E-2</c:v>
                </c:pt>
                <c:pt idx="28056">
                  <c:v>-2.33136E-2</c:v>
                </c:pt>
                <c:pt idx="28057">
                  <c:v>-2.1486499999999999E-2</c:v>
                </c:pt>
                <c:pt idx="28058">
                  <c:v>-1.9662800000000001E-2</c:v>
                </c:pt>
                <c:pt idx="28059">
                  <c:v>-1.7844800000000001E-2</c:v>
                </c:pt>
                <c:pt idx="28060">
                  <c:v>-1.60346E-2</c:v>
                </c:pt>
                <c:pt idx="28061">
                  <c:v>-1.42349E-2</c:v>
                </c:pt>
                <c:pt idx="28062">
                  <c:v>-1.2448600000000001E-2</c:v>
                </c:pt>
                <c:pt idx="28063">
                  <c:v>-1.06783E-2</c:v>
                </c:pt>
                <c:pt idx="28064" formatCode="0.00E+00">
                  <c:v>-8.9262899999999999E-3</c:v>
                </c:pt>
                <c:pt idx="28065" formatCode="0.00E+00">
                  <c:v>-7.1945100000000003E-3</c:v>
                </c:pt>
                <c:pt idx="28066" formatCode="0.00E+00">
                  <c:v>-5.4848299999999996E-3</c:v>
                </c:pt>
                <c:pt idx="28067" formatCode="0.00E+00">
                  <c:v>-3.7992E-3</c:v>
                </c:pt>
                <c:pt idx="28068" formatCode="0.00E+00">
                  <c:v>-2.1397500000000002E-3</c:v>
                </c:pt>
                <c:pt idx="28069" formatCode="0.00E+00">
                  <c:v>-5.0861400000000001E-4</c:v>
                </c:pt>
                <c:pt idx="28070" formatCode="0.00E+00">
                  <c:v>1.09198E-3</c:v>
                </c:pt>
                <c:pt idx="28071" formatCode="0.00E+00">
                  <c:v>2.6599000000000002E-3</c:v>
                </c:pt>
                <c:pt idx="28072" formatCode="0.00E+00">
                  <c:v>4.1931700000000004E-3</c:v>
                </c:pt>
                <c:pt idx="28073" formatCode="0.00E+00">
                  <c:v>5.6900700000000002E-3</c:v>
                </c:pt>
                <c:pt idx="28074" formatCode="0.00E+00">
                  <c:v>7.14914E-3</c:v>
                </c:pt>
                <c:pt idx="28075" formatCode="0.00E+00">
                  <c:v>8.5689300000000006E-3</c:v>
                </c:pt>
                <c:pt idx="28076" formatCode="0.00E+00">
                  <c:v>9.9479000000000008E-3</c:v>
                </c:pt>
                <c:pt idx="28077">
                  <c:v>1.12847E-2</c:v>
                </c:pt>
                <c:pt idx="28078">
                  <c:v>1.25784E-2</c:v>
                </c:pt>
                <c:pt idx="28079">
                  <c:v>1.3828099999999999E-2</c:v>
                </c:pt>
                <c:pt idx="28080">
                  <c:v>1.50327E-2</c:v>
                </c:pt>
                <c:pt idx="28081">
                  <c:v>1.6191400000000002E-2</c:v>
                </c:pt>
                <c:pt idx="28082">
                  <c:v>1.7302999999999999E-2</c:v>
                </c:pt>
                <c:pt idx="28083">
                  <c:v>1.8366899999999999E-2</c:v>
                </c:pt>
                <c:pt idx="28084">
                  <c:v>1.93826E-2</c:v>
                </c:pt>
                <c:pt idx="28085">
                  <c:v>2.0349599999999999E-2</c:v>
                </c:pt>
                <c:pt idx="28086">
                  <c:v>2.12672E-2</c:v>
                </c:pt>
                <c:pt idx="28087">
                  <c:v>2.21348E-2</c:v>
                </c:pt>
                <c:pt idx="28088">
                  <c:v>2.2951900000000001E-2</c:v>
                </c:pt>
                <c:pt idx="28089">
                  <c:v>2.3718300000000001E-2</c:v>
                </c:pt>
                <c:pt idx="28090">
                  <c:v>2.4433900000000001E-2</c:v>
                </c:pt>
                <c:pt idx="28091">
                  <c:v>2.5098499999999999E-2</c:v>
                </c:pt>
                <c:pt idx="28092">
                  <c:v>2.57123E-2</c:v>
                </c:pt>
                <c:pt idx="28093">
                  <c:v>2.6275300000000001E-2</c:v>
                </c:pt>
                <c:pt idx="28094">
                  <c:v>2.6787999999999999E-2</c:v>
                </c:pt>
                <c:pt idx="28095">
                  <c:v>2.72511E-2</c:v>
                </c:pt>
                <c:pt idx="28096">
                  <c:v>2.7664999999999999E-2</c:v>
                </c:pt>
                <c:pt idx="28097">
                  <c:v>2.8030200000000002E-2</c:v>
                </c:pt>
                <c:pt idx="28098">
                  <c:v>2.83471E-2</c:v>
                </c:pt>
                <c:pt idx="28099">
                  <c:v>2.8616200000000001E-2</c:v>
                </c:pt>
                <c:pt idx="28100">
                  <c:v>2.88385E-2</c:v>
                </c:pt>
                <c:pt idx="28101">
                  <c:v>2.9015200000000001E-2</c:v>
                </c:pt>
                <c:pt idx="28102">
                  <c:v>2.91475E-2</c:v>
                </c:pt>
                <c:pt idx="28103">
                  <c:v>2.9236399999999999E-2</c:v>
                </c:pt>
                <c:pt idx="28104">
                  <c:v>2.9282699999999998E-2</c:v>
                </c:pt>
                <c:pt idx="28105">
                  <c:v>2.9287500000000001E-2</c:v>
                </c:pt>
                <c:pt idx="28106">
                  <c:v>2.9252E-2</c:v>
                </c:pt>
                <c:pt idx="28107">
                  <c:v>2.91773E-2</c:v>
                </c:pt>
                <c:pt idx="28108">
                  <c:v>2.9064900000000001E-2</c:v>
                </c:pt>
                <c:pt idx="28109">
                  <c:v>2.89167E-2</c:v>
                </c:pt>
                <c:pt idx="28110">
                  <c:v>2.8733999999999999E-2</c:v>
                </c:pt>
                <c:pt idx="28111">
                  <c:v>2.8517899999999999E-2</c:v>
                </c:pt>
                <c:pt idx="28112">
                  <c:v>2.8269200000000001E-2</c:v>
                </c:pt>
                <c:pt idx="28113">
                  <c:v>2.7989400000000001E-2</c:v>
                </c:pt>
                <c:pt idx="28114">
                  <c:v>2.768E-2</c:v>
                </c:pt>
                <c:pt idx="28115">
                  <c:v>2.73429E-2</c:v>
                </c:pt>
                <c:pt idx="28116">
                  <c:v>2.6979900000000001E-2</c:v>
                </c:pt>
                <c:pt idx="28117">
                  <c:v>2.6592600000000001E-2</c:v>
                </c:pt>
                <c:pt idx="28118">
                  <c:v>2.6182899999999999E-2</c:v>
                </c:pt>
                <c:pt idx="28119">
                  <c:v>2.5752299999999999E-2</c:v>
                </c:pt>
                <c:pt idx="28120">
                  <c:v>2.5302700000000001E-2</c:v>
                </c:pt>
                <c:pt idx="28121">
                  <c:v>2.48355E-2</c:v>
                </c:pt>
                <c:pt idx="28122">
                  <c:v>2.4352499999999999E-2</c:v>
                </c:pt>
                <c:pt idx="28123">
                  <c:v>2.38552E-2</c:v>
                </c:pt>
                <c:pt idx="28124">
                  <c:v>2.3345500000000002E-2</c:v>
                </c:pt>
                <c:pt idx="28125">
                  <c:v>2.2825399999999999E-2</c:v>
                </c:pt>
                <c:pt idx="28126">
                  <c:v>2.2296400000000001E-2</c:v>
                </c:pt>
                <c:pt idx="28127">
                  <c:v>2.17603E-2</c:v>
                </c:pt>
                <c:pt idx="28128">
                  <c:v>2.1219100000000001E-2</c:v>
                </c:pt>
                <c:pt idx="28129">
                  <c:v>2.0674600000000001E-2</c:v>
                </c:pt>
                <c:pt idx="28130">
                  <c:v>2.01286E-2</c:v>
                </c:pt>
                <c:pt idx="28131">
                  <c:v>1.9582700000000001E-2</c:v>
                </c:pt>
                <c:pt idx="28132">
                  <c:v>1.90384E-2</c:v>
                </c:pt>
                <c:pt idx="28133">
                  <c:v>1.8497199999999998E-2</c:v>
                </c:pt>
                <c:pt idx="28134">
                  <c:v>1.7960799999999999E-2</c:v>
                </c:pt>
                <c:pt idx="28135">
                  <c:v>1.7430600000000001E-2</c:v>
                </c:pt>
                <c:pt idx="28136">
                  <c:v>1.6907999999999999E-2</c:v>
                </c:pt>
                <c:pt idx="28137">
                  <c:v>1.6394300000000001E-2</c:v>
                </c:pt>
                <c:pt idx="28138">
                  <c:v>1.5891200000000001E-2</c:v>
                </c:pt>
                <c:pt idx="28139">
                  <c:v>1.5399899999999999E-2</c:v>
                </c:pt>
                <c:pt idx="28140">
                  <c:v>1.49219E-2</c:v>
                </c:pt>
                <c:pt idx="28141">
                  <c:v>1.4458199999999999E-2</c:v>
                </c:pt>
                <c:pt idx="28142">
                  <c:v>1.40099E-2</c:v>
                </c:pt>
                <c:pt idx="28143">
                  <c:v>1.3577799999999999E-2</c:v>
                </c:pt>
                <c:pt idx="28144">
                  <c:v>1.31632E-2</c:v>
                </c:pt>
                <c:pt idx="28145">
                  <c:v>1.27671E-2</c:v>
                </c:pt>
                <c:pt idx="28146">
                  <c:v>1.23905E-2</c:v>
                </c:pt>
                <c:pt idx="28147">
                  <c:v>1.20343E-2</c:v>
                </c:pt>
                <c:pt idx="28148">
                  <c:v>1.1699299999999999E-2</c:v>
                </c:pt>
                <c:pt idx="28149">
                  <c:v>1.13861E-2</c:v>
                </c:pt>
                <c:pt idx="28150">
                  <c:v>1.1095300000000001E-2</c:v>
                </c:pt>
                <c:pt idx="28151">
                  <c:v>1.0827700000000001E-2</c:v>
                </c:pt>
                <c:pt idx="28152">
                  <c:v>1.05839E-2</c:v>
                </c:pt>
                <c:pt idx="28153">
                  <c:v>1.0364099999999999E-2</c:v>
                </c:pt>
                <c:pt idx="28154">
                  <c:v>1.01686E-2</c:v>
                </c:pt>
                <c:pt idx="28155" formatCode="0.00E+00">
                  <c:v>9.9978900000000006E-3</c:v>
                </c:pt>
                <c:pt idx="28156" formatCode="0.00E+00">
                  <c:v>9.8521300000000006E-3</c:v>
                </c:pt>
                <c:pt idx="28157" formatCode="0.00E+00">
                  <c:v>9.7315800000000001E-3</c:v>
                </c:pt>
                <c:pt idx="28158" formatCode="0.00E+00">
                  <c:v>9.6363400000000002E-3</c:v>
                </c:pt>
                <c:pt idx="28159" formatCode="0.00E+00">
                  <c:v>9.5663299999999996E-3</c:v>
                </c:pt>
                <c:pt idx="28160" formatCode="0.00E+00">
                  <c:v>9.5213099999999998E-3</c:v>
                </c:pt>
                <c:pt idx="28161" formatCode="0.00E+00">
                  <c:v>9.5009799999999991E-3</c:v>
                </c:pt>
                <c:pt idx="28162" formatCode="0.00E+00">
                  <c:v>9.5049899999999996E-3</c:v>
                </c:pt>
                <c:pt idx="28163" formatCode="0.00E+00">
                  <c:v>9.5329899999999999E-3</c:v>
                </c:pt>
                <c:pt idx="28164" formatCode="0.00E+00">
                  <c:v>9.5845300000000008E-3</c:v>
                </c:pt>
                <c:pt idx="28165" formatCode="0.00E+00">
                  <c:v>9.6591400000000001E-3</c:v>
                </c:pt>
                <c:pt idx="28166" formatCode="0.00E+00">
                  <c:v>9.7562399999999994E-3</c:v>
                </c:pt>
                <c:pt idx="28167" formatCode="0.00E+00">
                  <c:v>9.8751599999999991E-3</c:v>
                </c:pt>
                <c:pt idx="28168">
                  <c:v>1.00153E-2</c:v>
                </c:pt>
                <c:pt idx="28169">
                  <c:v>1.0175999999999999E-2</c:v>
                </c:pt>
                <c:pt idx="28170">
                  <c:v>1.0356499999999999E-2</c:v>
                </c:pt>
                <c:pt idx="28171">
                  <c:v>1.0555999999999999E-2</c:v>
                </c:pt>
                <c:pt idx="28172">
                  <c:v>1.07735E-2</c:v>
                </c:pt>
                <c:pt idx="28173">
                  <c:v>1.1008E-2</c:v>
                </c:pt>
                <c:pt idx="28174">
                  <c:v>1.1258600000000001E-2</c:v>
                </c:pt>
                <c:pt idx="28175">
                  <c:v>1.1524100000000001E-2</c:v>
                </c:pt>
                <c:pt idx="28176">
                  <c:v>1.1803299999999999E-2</c:v>
                </c:pt>
                <c:pt idx="28177">
                  <c:v>1.20949E-2</c:v>
                </c:pt>
                <c:pt idx="28178">
                  <c:v>1.23979E-2</c:v>
                </c:pt>
                <c:pt idx="28179">
                  <c:v>1.2710900000000001E-2</c:v>
                </c:pt>
                <c:pt idx="28180">
                  <c:v>1.3032800000000001E-2</c:v>
                </c:pt>
                <c:pt idx="28181">
                  <c:v>1.3362300000000001E-2</c:v>
                </c:pt>
                <c:pt idx="28182">
                  <c:v>1.3697900000000001E-2</c:v>
                </c:pt>
                <c:pt idx="28183">
                  <c:v>1.4038500000000001E-2</c:v>
                </c:pt>
                <c:pt idx="28184">
                  <c:v>1.4382499999999999E-2</c:v>
                </c:pt>
                <c:pt idx="28185">
                  <c:v>1.4728400000000001E-2</c:v>
                </c:pt>
                <c:pt idx="28186">
                  <c:v>1.5074799999999999E-2</c:v>
                </c:pt>
                <c:pt idx="28187">
                  <c:v>1.5420100000000001E-2</c:v>
                </c:pt>
                <c:pt idx="28188">
                  <c:v>1.57628E-2</c:v>
                </c:pt>
                <c:pt idx="28189">
                  <c:v>1.6101399999999998E-2</c:v>
                </c:pt>
                <c:pt idx="28190">
                  <c:v>1.6434399999999998E-2</c:v>
                </c:pt>
                <c:pt idx="28191">
                  <c:v>1.6760299999999999E-2</c:v>
                </c:pt>
                <c:pt idx="28192">
                  <c:v>1.7077599999999998E-2</c:v>
                </c:pt>
                <c:pt idx="28193">
                  <c:v>1.73846E-2</c:v>
                </c:pt>
                <c:pt idx="28194">
                  <c:v>1.7679799999999999E-2</c:v>
                </c:pt>
                <c:pt idx="28195">
                  <c:v>1.79618E-2</c:v>
                </c:pt>
                <c:pt idx="28196">
                  <c:v>1.8228999999999999E-2</c:v>
                </c:pt>
                <c:pt idx="28197">
                  <c:v>1.8480099999999999E-2</c:v>
                </c:pt>
                <c:pt idx="28198">
                  <c:v>1.87136E-2</c:v>
                </c:pt>
                <c:pt idx="28199">
                  <c:v>1.89281E-2</c:v>
                </c:pt>
                <c:pt idx="28200">
                  <c:v>1.9122199999999999E-2</c:v>
                </c:pt>
                <c:pt idx="28201">
                  <c:v>1.9294700000000001E-2</c:v>
                </c:pt>
                <c:pt idx="28202">
                  <c:v>1.94445E-2</c:v>
                </c:pt>
                <c:pt idx="28203">
                  <c:v>1.9570199999999999E-2</c:v>
                </c:pt>
                <c:pt idx="28204">
                  <c:v>1.96705E-2</c:v>
                </c:pt>
                <c:pt idx="28205">
                  <c:v>1.97442E-2</c:v>
                </c:pt>
                <c:pt idx="28206">
                  <c:v>1.97903E-2</c:v>
                </c:pt>
                <c:pt idx="28207">
                  <c:v>1.98078E-2</c:v>
                </c:pt>
                <c:pt idx="28208">
                  <c:v>1.9795500000000001E-2</c:v>
                </c:pt>
                <c:pt idx="28209">
                  <c:v>1.97524E-2</c:v>
                </c:pt>
                <c:pt idx="28210">
                  <c:v>1.96776E-2</c:v>
                </c:pt>
                <c:pt idx="28211">
                  <c:v>1.9570299999999999E-2</c:v>
                </c:pt>
                <c:pt idx="28212">
                  <c:v>1.9429600000000002E-2</c:v>
                </c:pt>
                <c:pt idx="28213">
                  <c:v>1.92547E-2</c:v>
                </c:pt>
                <c:pt idx="28214">
                  <c:v>1.9045099999999999E-2</c:v>
                </c:pt>
                <c:pt idx="28215">
                  <c:v>1.88001E-2</c:v>
                </c:pt>
                <c:pt idx="28216">
                  <c:v>1.8519299999999999E-2</c:v>
                </c:pt>
                <c:pt idx="28217">
                  <c:v>1.8202099999999999E-2</c:v>
                </c:pt>
                <c:pt idx="28218">
                  <c:v>1.7848300000000001E-2</c:v>
                </c:pt>
                <c:pt idx="28219">
                  <c:v>1.74577E-2</c:v>
                </c:pt>
                <c:pt idx="28220">
                  <c:v>1.703E-2</c:v>
                </c:pt>
                <c:pt idx="28221">
                  <c:v>1.6565099999999999E-2</c:v>
                </c:pt>
                <c:pt idx="28222">
                  <c:v>1.6063000000000001E-2</c:v>
                </c:pt>
                <c:pt idx="28223">
                  <c:v>1.5523500000000001E-2</c:v>
                </c:pt>
                <c:pt idx="28224">
                  <c:v>1.49468E-2</c:v>
                </c:pt>
                <c:pt idx="28225">
                  <c:v>1.4332900000000001E-2</c:v>
                </c:pt>
                <c:pt idx="28226">
                  <c:v>1.36822E-2</c:v>
                </c:pt>
                <c:pt idx="28227">
                  <c:v>1.2995E-2</c:v>
                </c:pt>
                <c:pt idx="28228">
                  <c:v>1.2271600000000001E-2</c:v>
                </c:pt>
                <c:pt idx="28229">
                  <c:v>1.1512700000000001E-2</c:v>
                </c:pt>
                <c:pt idx="28230">
                  <c:v>1.0718699999999999E-2</c:v>
                </c:pt>
                <c:pt idx="28231" formatCode="0.00E+00">
                  <c:v>9.8903600000000008E-3</c:v>
                </c:pt>
                <c:pt idx="28232" formatCode="0.00E+00">
                  <c:v>9.0282799999999996E-3</c:v>
                </c:pt>
                <c:pt idx="28233" formatCode="0.00E+00">
                  <c:v>8.1332999999999996E-3</c:v>
                </c:pt>
                <c:pt idx="28234" formatCode="0.00E+00">
                  <c:v>7.2063400000000003E-3</c:v>
                </c:pt>
                <c:pt idx="28235" formatCode="0.00E+00">
                  <c:v>6.2484100000000002E-3</c:v>
                </c:pt>
                <c:pt idx="28236" formatCode="0.00E+00">
                  <c:v>5.2605600000000001E-3</c:v>
                </c:pt>
                <c:pt idx="28237" formatCode="0.00E+00">
                  <c:v>4.2438800000000002E-3</c:v>
                </c:pt>
                <c:pt idx="28238" formatCode="0.00E+00">
                  <c:v>3.1994699999999998E-3</c:v>
                </c:pt>
                <c:pt idx="28239" formatCode="0.00E+00">
                  <c:v>2.1285700000000002E-3</c:v>
                </c:pt>
                <c:pt idx="28240" formatCode="0.00E+00">
                  <c:v>1.03253E-3</c:v>
                </c:pt>
                <c:pt idx="28241" formatCode="0.00E+00">
                  <c:v>-8.7174600000000004E-5</c:v>
                </c:pt>
                <c:pt idx="28242" formatCode="0.00E+00">
                  <c:v>-1.22909E-3</c:v>
                </c:pt>
                <c:pt idx="28243" formatCode="0.00E+00">
                  <c:v>-2.3916900000000001E-3</c:v>
                </c:pt>
                <c:pt idx="28244" formatCode="0.00E+00">
                  <c:v>-3.57341E-3</c:v>
                </c:pt>
                <c:pt idx="28245" formatCode="0.00E+00">
                  <c:v>-4.7725500000000004E-3</c:v>
                </c:pt>
                <c:pt idx="28246" formatCode="0.00E+00">
                  <c:v>-5.9874300000000002E-3</c:v>
                </c:pt>
                <c:pt idx="28247" formatCode="0.00E+00">
                  <c:v>-7.2163499999999998E-3</c:v>
                </c:pt>
                <c:pt idx="28248" formatCode="0.00E+00">
                  <c:v>-8.4575699999999993E-3</c:v>
                </c:pt>
                <c:pt idx="28249" formatCode="0.00E+00">
                  <c:v>-9.7093000000000006E-3</c:v>
                </c:pt>
                <c:pt idx="28250">
                  <c:v>-1.0969700000000001E-2</c:v>
                </c:pt>
                <c:pt idx="28251">
                  <c:v>-1.2236800000000001E-2</c:v>
                </c:pt>
                <c:pt idx="28252">
                  <c:v>-1.35087E-2</c:v>
                </c:pt>
                <c:pt idx="28253">
                  <c:v>-1.4783299999999999E-2</c:v>
                </c:pt>
                <c:pt idx="28254">
                  <c:v>-1.6058699999999999E-2</c:v>
                </c:pt>
                <c:pt idx="28255">
                  <c:v>-1.7332799999999999E-2</c:v>
                </c:pt>
                <c:pt idx="28256">
                  <c:v>-1.8603600000000001E-2</c:v>
                </c:pt>
                <c:pt idx="28257">
                  <c:v>-1.9868899999999998E-2</c:v>
                </c:pt>
                <c:pt idx="28258">
                  <c:v>-2.1126800000000001E-2</c:v>
                </c:pt>
                <c:pt idx="28259">
                  <c:v>-2.2375099999999998E-2</c:v>
                </c:pt>
                <c:pt idx="28260">
                  <c:v>-2.3611900000000002E-2</c:v>
                </c:pt>
                <c:pt idx="28261">
                  <c:v>-2.48349E-2</c:v>
                </c:pt>
                <c:pt idx="28262">
                  <c:v>-2.6042099999999999E-2</c:v>
                </c:pt>
                <c:pt idx="28263">
                  <c:v>-2.72313E-2</c:v>
                </c:pt>
                <c:pt idx="28264">
                  <c:v>-2.84003E-2</c:v>
                </c:pt>
                <c:pt idx="28265">
                  <c:v>-2.9547E-2</c:v>
                </c:pt>
                <c:pt idx="28266">
                  <c:v>-3.0669399999999999E-2</c:v>
                </c:pt>
                <c:pt idx="28267">
                  <c:v>-3.1765500000000002E-2</c:v>
                </c:pt>
                <c:pt idx="28268">
                  <c:v>-3.28332E-2</c:v>
                </c:pt>
                <c:pt idx="28269">
                  <c:v>-3.3870499999999998E-2</c:v>
                </c:pt>
                <c:pt idx="28270">
                  <c:v>-3.4875499999999997E-2</c:v>
                </c:pt>
                <c:pt idx="28271">
                  <c:v>-3.5846200000000002E-2</c:v>
                </c:pt>
                <c:pt idx="28272">
                  <c:v>-3.6780800000000002E-2</c:v>
                </c:pt>
                <c:pt idx="28273">
                  <c:v>-3.76774E-2</c:v>
                </c:pt>
                <c:pt idx="28274">
                  <c:v>-3.85343E-2</c:v>
                </c:pt>
                <c:pt idx="28275">
                  <c:v>-3.9349599999999998E-2</c:v>
                </c:pt>
                <c:pt idx="28276">
                  <c:v>-4.0121700000000003E-2</c:v>
                </c:pt>
                <c:pt idx="28277">
                  <c:v>-4.08489E-2</c:v>
                </c:pt>
                <c:pt idx="28278">
                  <c:v>-4.1529499999999997E-2</c:v>
                </c:pt>
                <c:pt idx="28279">
                  <c:v>-4.2161999999999998E-2</c:v>
                </c:pt>
                <c:pt idx="28280">
                  <c:v>-4.2744900000000002E-2</c:v>
                </c:pt>
                <c:pt idx="28281">
                  <c:v>-4.3276799999999997E-2</c:v>
                </c:pt>
                <c:pt idx="28282">
                  <c:v>-4.3756400000000001E-2</c:v>
                </c:pt>
                <c:pt idx="28283">
                  <c:v>-4.4182399999999997E-2</c:v>
                </c:pt>
                <c:pt idx="28284">
                  <c:v>-4.4553599999999999E-2</c:v>
                </c:pt>
                <c:pt idx="28285">
                  <c:v>-4.48688E-2</c:v>
                </c:pt>
                <c:pt idx="28286">
                  <c:v>-4.5126899999999998E-2</c:v>
                </c:pt>
                <c:pt idx="28287">
                  <c:v>-4.5326999999999999E-2</c:v>
                </c:pt>
                <c:pt idx="28288">
                  <c:v>-4.54682E-2</c:v>
                </c:pt>
                <c:pt idx="28289">
                  <c:v>-4.5549800000000001E-2</c:v>
                </c:pt>
                <c:pt idx="28290">
                  <c:v>-4.5571100000000003E-2</c:v>
                </c:pt>
                <c:pt idx="28291">
                  <c:v>-4.55314E-2</c:v>
                </c:pt>
                <c:pt idx="28292">
                  <c:v>-4.5430100000000001E-2</c:v>
                </c:pt>
                <c:pt idx="28293">
                  <c:v>-4.52667E-2</c:v>
                </c:pt>
                <c:pt idx="28294">
                  <c:v>-4.5040799999999999E-2</c:v>
                </c:pt>
                <c:pt idx="28295">
                  <c:v>-4.4752300000000002E-2</c:v>
                </c:pt>
                <c:pt idx="28296">
                  <c:v>-4.4400799999999997E-2</c:v>
                </c:pt>
                <c:pt idx="28297">
                  <c:v>-4.3986499999999998E-2</c:v>
                </c:pt>
                <c:pt idx="28298">
                  <c:v>-4.3509300000000001E-2</c:v>
                </c:pt>
                <c:pt idx="28299">
                  <c:v>-4.2969399999999998E-2</c:v>
                </c:pt>
                <c:pt idx="28300">
                  <c:v>-4.2367200000000001E-2</c:v>
                </c:pt>
                <c:pt idx="28301">
                  <c:v>-4.1702799999999998E-2</c:v>
                </c:pt>
                <c:pt idx="28302">
                  <c:v>-4.0976699999999998E-2</c:v>
                </c:pt>
                <c:pt idx="28303">
                  <c:v>-4.0189500000000003E-2</c:v>
                </c:pt>
                <c:pt idx="28304">
                  <c:v>-3.9341800000000003E-2</c:v>
                </c:pt>
                <c:pt idx="28305">
                  <c:v>-3.8434400000000001E-2</c:v>
                </c:pt>
                <c:pt idx="28306">
                  <c:v>-3.7467800000000002E-2</c:v>
                </c:pt>
                <c:pt idx="28307">
                  <c:v>-3.6443099999999999E-2</c:v>
                </c:pt>
                <c:pt idx="28308">
                  <c:v>-3.5361200000000002E-2</c:v>
                </c:pt>
                <c:pt idx="28309">
                  <c:v>-3.4223299999999998E-2</c:v>
                </c:pt>
                <c:pt idx="28310">
                  <c:v>-3.3030499999999997E-2</c:v>
                </c:pt>
                <c:pt idx="28311">
                  <c:v>-3.1784300000000001E-2</c:v>
                </c:pt>
                <c:pt idx="28312">
                  <c:v>-3.04859E-2</c:v>
                </c:pt>
                <c:pt idx="28313">
                  <c:v>-2.9136700000000001E-2</c:v>
                </c:pt>
                <c:pt idx="28314">
                  <c:v>-2.7738200000000001E-2</c:v>
                </c:pt>
                <c:pt idx="28315">
                  <c:v>-2.6291800000000001E-2</c:v>
                </c:pt>
                <c:pt idx="28316">
                  <c:v>-2.4799499999999999E-2</c:v>
                </c:pt>
                <c:pt idx="28317">
                  <c:v>-2.3262999999999999E-2</c:v>
                </c:pt>
                <c:pt idx="28318">
                  <c:v>-2.1684200000000001E-2</c:v>
                </c:pt>
                <c:pt idx="28319">
                  <c:v>-2.0065099999999999E-2</c:v>
                </c:pt>
                <c:pt idx="28320">
                  <c:v>-1.8407799999999998E-2</c:v>
                </c:pt>
                <c:pt idx="28321">
                  <c:v>-1.6714400000000001E-2</c:v>
                </c:pt>
                <c:pt idx="28322">
                  <c:v>-1.4987E-2</c:v>
                </c:pt>
                <c:pt idx="28323">
                  <c:v>-1.32277E-2</c:v>
                </c:pt>
                <c:pt idx="28324">
                  <c:v>-1.14389E-2</c:v>
                </c:pt>
                <c:pt idx="28325" formatCode="0.00E+00">
                  <c:v>-9.6226300000000001E-3</c:v>
                </c:pt>
                <c:pt idx="28326" formatCode="0.00E+00">
                  <c:v>-7.7812999999999997E-3</c:v>
                </c:pt>
                <c:pt idx="28327" formatCode="0.00E+00">
                  <c:v>-5.9173200000000002E-3</c:v>
                </c:pt>
                <c:pt idx="28328" formatCode="0.00E+00">
                  <c:v>-4.0331100000000003E-3</c:v>
                </c:pt>
                <c:pt idx="28329" formatCode="0.00E+00">
                  <c:v>-2.1311400000000001E-3</c:v>
                </c:pt>
                <c:pt idx="28330" formatCode="0.00E+00">
                  <c:v>-2.1386199999999999E-4</c:v>
                </c:pt>
                <c:pt idx="28331" formatCode="0.00E+00">
                  <c:v>1.7162200000000001E-3</c:v>
                </c:pt>
                <c:pt idx="28332" formatCode="0.00E+00">
                  <c:v>3.6566200000000002E-3</c:v>
                </c:pt>
                <c:pt idx="28333" formatCode="0.00E+00">
                  <c:v>5.6047900000000001E-3</c:v>
                </c:pt>
                <c:pt idx="28334" formatCode="0.00E+00">
                  <c:v>7.55808E-3</c:v>
                </c:pt>
                <c:pt idx="28335" formatCode="0.00E+00">
                  <c:v>9.5138400000000008E-3</c:v>
                </c:pt>
                <c:pt idx="28336">
                  <c:v>1.1469399999999999E-2</c:v>
                </c:pt>
                <c:pt idx="28337">
                  <c:v>1.34222E-2</c:v>
                </c:pt>
                <c:pt idx="28338">
                  <c:v>1.53694E-2</c:v>
                </c:pt>
                <c:pt idx="28339">
                  <c:v>1.7308400000000002E-2</c:v>
                </c:pt>
                <c:pt idx="28340">
                  <c:v>1.9236400000000001E-2</c:v>
                </c:pt>
                <c:pt idx="28341">
                  <c:v>2.1150800000000001E-2</c:v>
                </c:pt>
                <c:pt idx="28342">
                  <c:v>2.3049300000000002E-2</c:v>
                </c:pt>
                <c:pt idx="28343">
                  <c:v>2.4929300000000001E-2</c:v>
                </c:pt>
                <c:pt idx="28344">
                  <c:v>2.6788300000000001E-2</c:v>
                </c:pt>
                <c:pt idx="28345">
                  <c:v>2.8623599999999999E-2</c:v>
                </c:pt>
                <c:pt idx="28346">
                  <c:v>3.0432799999999999E-2</c:v>
                </c:pt>
                <c:pt idx="28347">
                  <c:v>3.22133E-2</c:v>
                </c:pt>
                <c:pt idx="28348">
                  <c:v>3.3962600000000003E-2</c:v>
                </c:pt>
                <c:pt idx="28349">
                  <c:v>3.56782E-2</c:v>
                </c:pt>
                <c:pt idx="28350">
                  <c:v>3.7357899999999999E-2</c:v>
                </c:pt>
                <c:pt idx="28351">
                  <c:v>3.8999199999999998E-2</c:v>
                </c:pt>
                <c:pt idx="28352">
                  <c:v>4.0599900000000001E-2</c:v>
                </c:pt>
                <c:pt idx="28353">
                  <c:v>4.2157899999999998E-2</c:v>
                </c:pt>
                <c:pt idx="28354">
                  <c:v>4.3671000000000001E-2</c:v>
                </c:pt>
                <c:pt idx="28355">
                  <c:v>4.5137200000000002E-2</c:v>
                </c:pt>
                <c:pt idx="28356">
                  <c:v>4.6554600000000002E-2</c:v>
                </c:pt>
                <c:pt idx="28357">
                  <c:v>4.7921400000000003E-2</c:v>
                </c:pt>
                <c:pt idx="28358">
                  <c:v>4.92357E-2</c:v>
                </c:pt>
                <c:pt idx="28359">
                  <c:v>5.0495699999999998E-2</c:v>
                </c:pt>
                <c:pt idx="28360">
                  <c:v>5.1699299999999997E-2</c:v>
                </c:pt>
                <c:pt idx="28361">
                  <c:v>5.2845200000000002E-2</c:v>
                </c:pt>
                <c:pt idx="28362">
                  <c:v>5.3932000000000001E-2</c:v>
                </c:pt>
                <c:pt idx="28363">
                  <c:v>5.49585E-2</c:v>
                </c:pt>
                <c:pt idx="28364">
                  <c:v>5.5923100000000003E-2</c:v>
                </c:pt>
                <c:pt idx="28365">
                  <c:v>5.6824600000000003E-2</c:v>
                </c:pt>
                <c:pt idx="28366">
                  <c:v>5.7661900000000002E-2</c:v>
                </c:pt>
                <c:pt idx="28367">
                  <c:v>5.8433699999999998E-2</c:v>
                </c:pt>
                <c:pt idx="28368">
                  <c:v>5.9139200000000003E-2</c:v>
                </c:pt>
                <c:pt idx="28369">
                  <c:v>5.9777299999999998E-2</c:v>
                </c:pt>
                <c:pt idx="28370">
                  <c:v>6.0347199999999997E-2</c:v>
                </c:pt>
                <c:pt idx="28371">
                  <c:v>6.0848199999999998E-2</c:v>
                </c:pt>
                <c:pt idx="28372">
                  <c:v>6.1279699999999999E-2</c:v>
                </c:pt>
                <c:pt idx="28373">
                  <c:v>6.1641099999999997E-2</c:v>
                </c:pt>
                <c:pt idx="28374">
                  <c:v>6.1931899999999998E-2</c:v>
                </c:pt>
                <c:pt idx="28375">
                  <c:v>6.2151999999999999E-2</c:v>
                </c:pt>
                <c:pt idx="28376">
                  <c:v>6.2301099999999998E-2</c:v>
                </c:pt>
                <c:pt idx="28377">
                  <c:v>6.23791E-2</c:v>
                </c:pt>
                <c:pt idx="28378">
                  <c:v>6.2385700000000002E-2</c:v>
                </c:pt>
                <c:pt idx="28379">
                  <c:v>6.23212E-2</c:v>
                </c:pt>
                <c:pt idx="28380">
                  <c:v>6.2185900000000002E-2</c:v>
                </c:pt>
                <c:pt idx="28381">
                  <c:v>6.1980399999999998E-2</c:v>
                </c:pt>
                <c:pt idx="28382">
                  <c:v>6.1705200000000002E-2</c:v>
                </c:pt>
                <c:pt idx="28383">
                  <c:v>6.1360900000000003E-2</c:v>
                </c:pt>
                <c:pt idx="28384">
                  <c:v>6.0947800000000003E-2</c:v>
                </c:pt>
                <c:pt idx="28385">
                  <c:v>6.0466399999999997E-2</c:v>
                </c:pt>
                <c:pt idx="28386">
                  <c:v>5.99173E-2</c:v>
                </c:pt>
                <c:pt idx="28387">
                  <c:v>5.93015E-2</c:v>
                </c:pt>
                <c:pt idx="28388">
                  <c:v>5.8619900000000003E-2</c:v>
                </c:pt>
                <c:pt idx="28389">
                  <c:v>5.7873599999999997E-2</c:v>
                </c:pt>
                <c:pt idx="28390">
                  <c:v>5.7063999999999997E-2</c:v>
                </c:pt>
                <c:pt idx="28391">
                  <c:v>5.6192600000000002E-2</c:v>
                </c:pt>
                <c:pt idx="28392">
                  <c:v>5.5260799999999999E-2</c:v>
                </c:pt>
                <c:pt idx="28393">
                  <c:v>5.4270100000000002E-2</c:v>
                </c:pt>
                <c:pt idx="28394">
                  <c:v>5.3221600000000001E-2</c:v>
                </c:pt>
                <c:pt idx="28395">
                  <c:v>5.21171E-2</c:v>
                </c:pt>
                <c:pt idx="28396">
                  <c:v>5.0958400000000001E-2</c:v>
                </c:pt>
                <c:pt idx="28397">
                  <c:v>4.9747300000000001E-2</c:v>
                </c:pt>
                <c:pt idx="28398">
                  <c:v>4.8485399999999998E-2</c:v>
                </c:pt>
                <c:pt idx="28399">
                  <c:v>4.7174399999999998E-2</c:v>
                </c:pt>
                <c:pt idx="28400">
                  <c:v>4.5816099999999998E-2</c:v>
                </c:pt>
                <c:pt idx="28401">
                  <c:v>4.4412800000000002E-2</c:v>
                </c:pt>
                <c:pt idx="28402">
                  <c:v>4.2966499999999998E-2</c:v>
                </c:pt>
                <c:pt idx="28403">
                  <c:v>4.1479599999999998E-2</c:v>
                </c:pt>
                <c:pt idx="28404">
                  <c:v>3.9954099999999999E-2</c:v>
                </c:pt>
                <c:pt idx="28405">
                  <c:v>3.8392299999999997E-2</c:v>
                </c:pt>
                <c:pt idx="28406">
                  <c:v>3.6796599999999999E-2</c:v>
                </c:pt>
                <c:pt idx="28407">
                  <c:v>3.5169300000000001E-2</c:v>
                </c:pt>
                <c:pt idx="28408">
                  <c:v>3.3512699999999999E-2</c:v>
                </c:pt>
                <c:pt idx="28409">
                  <c:v>3.18289E-2</c:v>
                </c:pt>
                <c:pt idx="28410">
                  <c:v>3.01202E-2</c:v>
                </c:pt>
                <c:pt idx="28411">
                  <c:v>2.83892E-2</c:v>
                </c:pt>
                <c:pt idx="28412">
                  <c:v>2.66389E-2</c:v>
                </c:pt>
                <c:pt idx="28413">
                  <c:v>2.4871799999999999E-2</c:v>
                </c:pt>
                <c:pt idx="28414">
                  <c:v>2.3089999999999999E-2</c:v>
                </c:pt>
                <c:pt idx="28415">
                  <c:v>2.12959E-2</c:v>
                </c:pt>
                <c:pt idx="28416">
                  <c:v>1.9491999999999999E-2</c:v>
                </c:pt>
                <c:pt idx="28417">
                  <c:v>1.7680999999999999E-2</c:v>
                </c:pt>
                <c:pt idx="28418">
                  <c:v>1.5865500000000001E-2</c:v>
                </c:pt>
                <c:pt idx="28419">
                  <c:v>1.4047499999999999E-2</c:v>
                </c:pt>
                <c:pt idx="28420">
                  <c:v>1.22297E-2</c:v>
                </c:pt>
                <c:pt idx="28421">
                  <c:v>1.0414100000000001E-2</c:v>
                </c:pt>
                <c:pt idx="28422" formatCode="0.00E+00">
                  <c:v>8.6029100000000001E-3</c:v>
                </c:pt>
                <c:pt idx="28423" formatCode="0.00E+00">
                  <c:v>6.79819E-3</c:v>
                </c:pt>
                <c:pt idx="28424" formatCode="0.00E+00">
                  <c:v>5.0024600000000002E-3</c:v>
                </c:pt>
                <c:pt idx="28425" formatCode="0.00E+00">
                  <c:v>3.2183099999999998E-3</c:v>
                </c:pt>
                <c:pt idx="28426" formatCode="0.00E+00">
                  <c:v>1.4480000000000001E-3</c:v>
                </c:pt>
                <c:pt idx="28427" formatCode="0.00E+00">
                  <c:v>-3.0646800000000001E-4</c:v>
                </c:pt>
                <c:pt idx="28428" formatCode="0.00E+00">
                  <c:v>-2.0429799999999998E-3</c:v>
                </c:pt>
                <c:pt idx="28429" formatCode="0.00E+00">
                  <c:v>-3.7592599999999999E-3</c:v>
                </c:pt>
                <c:pt idx="28430" formatCode="0.00E+00">
                  <c:v>-5.4529599999999998E-3</c:v>
                </c:pt>
                <c:pt idx="28431" formatCode="0.00E+00">
                  <c:v>-7.1217299999999997E-3</c:v>
                </c:pt>
                <c:pt idx="28432" formatCode="0.00E+00">
                  <c:v>-8.7634099999999993E-3</c:v>
                </c:pt>
                <c:pt idx="28433">
                  <c:v>-1.0376099999999999E-2</c:v>
                </c:pt>
                <c:pt idx="28434">
                  <c:v>-1.19582E-2</c:v>
                </c:pt>
                <c:pt idx="28435">
                  <c:v>-1.35081E-2</c:v>
                </c:pt>
                <c:pt idx="28436">
                  <c:v>-1.5023999999999999E-2</c:v>
                </c:pt>
                <c:pt idx="28437">
                  <c:v>-1.65043E-2</c:v>
                </c:pt>
                <c:pt idx="28438">
                  <c:v>-1.79472E-2</c:v>
                </c:pt>
                <c:pt idx="28439">
                  <c:v>-1.9350900000000001E-2</c:v>
                </c:pt>
                <c:pt idx="28440">
                  <c:v>-2.0713800000000001E-2</c:v>
                </c:pt>
                <c:pt idx="28441">
                  <c:v>-2.20343E-2</c:v>
                </c:pt>
                <c:pt idx="28442">
                  <c:v>-2.3310999999999998E-2</c:v>
                </c:pt>
                <c:pt idx="28443">
                  <c:v>-2.4542700000000001E-2</c:v>
                </c:pt>
                <c:pt idx="28444">
                  <c:v>-2.57282E-2</c:v>
                </c:pt>
                <c:pt idx="28445">
                  <c:v>-2.6866399999999999E-2</c:v>
                </c:pt>
                <c:pt idx="28446">
                  <c:v>-2.79562E-2</c:v>
                </c:pt>
                <c:pt idx="28447">
                  <c:v>-2.89967E-2</c:v>
                </c:pt>
                <c:pt idx="28448">
                  <c:v>-2.9987400000000001E-2</c:v>
                </c:pt>
                <c:pt idx="28449">
                  <c:v>-3.09275E-2</c:v>
                </c:pt>
                <c:pt idx="28450">
                  <c:v>-3.1816400000000002E-2</c:v>
                </c:pt>
                <c:pt idx="28451">
                  <c:v>-3.2653799999999997E-2</c:v>
                </c:pt>
                <c:pt idx="28452">
                  <c:v>-3.3439099999999999E-2</c:v>
                </c:pt>
                <c:pt idx="28453">
                  <c:v>-3.4171800000000002E-2</c:v>
                </c:pt>
                <c:pt idx="28454">
                  <c:v>-3.4851399999999998E-2</c:v>
                </c:pt>
                <c:pt idx="28455">
                  <c:v>-3.5477500000000002E-2</c:v>
                </c:pt>
                <c:pt idx="28456">
                  <c:v>-3.6049900000000003E-2</c:v>
                </c:pt>
                <c:pt idx="28457">
                  <c:v>-3.6568400000000001E-2</c:v>
                </c:pt>
                <c:pt idx="28458">
                  <c:v>-3.7033000000000003E-2</c:v>
                </c:pt>
                <c:pt idx="28459">
                  <c:v>-3.7443999999999998E-2</c:v>
                </c:pt>
                <c:pt idx="28460">
                  <c:v>-3.7802099999999998E-2</c:v>
                </c:pt>
                <c:pt idx="28461">
                  <c:v>-3.8107299999999997E-2</c:v>
                </c:pt>
                <c:pt idx="28462">
                  <c:v>-3.8359600000000001E-2</c:v>
                </c:pt>
                <c:pt idx="28463">
                  <c:v>-3.8559000000000003E-2</c:v>
                </c:pt>
                <c:pt idx="28464">
                  <c:v>-3.87061E-2</c:v>
                </c:pt>
                <c:pt idx="28465">
                  <c:v>-3.8801599999999999E-2</c:v>
                </c:pt>
                <c:pt idx="28466">
                  <c:v>-3.8846400000000003E-2</c:v>
                </c:pt>
                <c:pt idx="28467">
                  <c:v>-3.8841100000000003E-2</c:v>
                </c:pt>
                <c:pt idx="28468">
                  <c:v>-3.8786899999999999E-2</c:v>
                </c:pt>
                <c:pt idx="28469">
                  <c:v>-3.86846E-2</c:v>
                </c:pt>
                <c:pt idx="28470">
                  <c:v>-3.8535399999999997E-2</c:v>
                </c:pt>
                <c:pt idx="28471">
                  <c:v>-3.8340300000000001E-2</c:v>
                </c:pt>
                <c:pt idx="28472">
                  <c:v>-3.8100799999999997E-2</c:v>
                </c:pt>
                <c:pt idx="28473">
                  <c:v>-3.78181E-2</c:v>
                </c:pt>
                <c:pt idx="28474">
                  <c:v>-3.7492999999999999E-2</c:v>
                </c:pt>
                <c:pt idx="28475">
                  <c:v>-3.71265E-2</c:v>
                </c:pt>
                <c:pt idx="28476">
                  <c:v>-3.6720099999999999E-2</c:v>
                </c:pt>
                <c:pt idx="28477">
                  <c:v>-3.6275500000000002E-2</c:v>
                </c:pt>
                <c:pt idx="28478">
                  <c:v>-3.5794399999999997E-2</c:v>
                </c:pt>
                <c:pt idx="28479">
                  <c:v>-3.5278200000000003E-2</c:v>
                </c:pt>
                <c:pt idx="28480">
                  <c:v>-3.4728000000000002E-2</c:v>
                </c:pt>
                <c:pt idx="28481">
                  <c:v>-3.4145500000000002E-2</c:v>
                </c:pt>
                <c:pt idx="28482">
                  <c:v>-3.3532300000000001E-2</c:v>
                </c:pt>
                <c:pt idx="28483">
                  <c:v>-3.2890099999999999E-2</c:v>
                </c:pt>
                <c:pt idx="28484">
                  <c:v>-3.2220499999999999E-2</c:v>
                </c:pt>
                <c:pt idx="28485">
                  <c:v>-3.1525200000000003E-2</c:v>
                </c:pt>
                <c:pt idx="28486">
                  <c:v>-3.0805699999999998E-2</c:v>
                </c:pt>
                <c:pt idx="28487">
                  <c:v>-3.00635E-2</c:v>
                </c:pt>
                <c:pt idx="28488">
                  <c:v>-2.9300400000000001E-2</c:v>
                </c:pt>
                <c:pt idx="28489">
                  <c:v>-2.85182E-2</c:v>
                </c:pt>
                <c:pt idx="28490">
                  <c:v>-2.77191E-2</c:v>
                </c:pt>
                <c:pt idx="28491">
                  <c:v>-2.69053E-2</c:v>
                </c:pt>
                <c:pt idx="28492">
                  <c:v>-2.6078199999999999E-2</c:v>
                </c:pt>
                <c:pt idx="28493">
                  <c:v>-2.5239500000000002E-2</c:v>
                </c:pt>
                <c:pt idx="28494">
                  <c:v>-2.4390499999999999E-2</c:v>
                </c:pt>
                <c:pt idx="28495">
                  <c:v>-2.35333E-2</c:v>
                </c:pt>
                <c:pt idx="28496">
                  <c:v>-2.2669700000000001E-2</c:v>
                </c:pt>
                <c:pt idx="28497">
                  <c:v>-2.18017E-2</c:v>
                </c:pt>
                <c:pt idx="28498">
                  <c:v>-2.0930600000000001E-2</c:v>
                </c:pt>
                <c:pt idx="28499">
                  <c:v>-2.0057999999999999E-2</c:v>
                </c:pt>
                <c:pt idx="28500">
                  <c:v>-1.9185399999999998E-2</c:v>
                </c:pt>
                <c:pt idx="28501">
                  <c:v>-1.8315000000000001E-2</c:v>
                </c:pt>
                <c:pt idx="28502">
                  <c:v>-1.74488E-2</c:v>
                </c:pt>
                <c:pt idx="28503">
                  <c:v>-1.6588100000000001E-2</c:v>
                </c:pt>
                <c:pt idx="28504">
                  <c:v>-1.5734499999999998E-2</c:v>
                </c:pt>
                <c:pt idx="28505">
                  <c:v>-1.4889299999999999E-2</c:v>
                </c:pt>
                <c:pt idx="28506">
                  <c:v>-1.40535E-2</c:v>
                </c:pt>
                <c:pt idx="28507">
                  <c:v>-1.32278E-2</c:v>
                </c:pt>
                <c:pt idx="28508">
                  <c:v>-1.24134E-2</c:v>
                </c:pt>
                <c:pt idx="28509">
                  <c:v>-1.16118E-2</c:v>
                </c:pt>
                <c:pt idx="28510">
                  <c:v>-1.0825100000000001E-2</c:v>
                </c:pt>
                <c:pt idx="28511">
                  <c:v>-1.00546E-2</c:v>
                </c:pt>
                <c:pt idx="28512" formatCode="0.00E+00">
                  <c:v>-9.3013499999999999E-3</c:v>
                </c:pt>
                <c:pt idx="28513" formatCode="0.00E+00">
                  <c:v>-8.5662700000000008E-3</c:v>
                </c:pt>
                <c:pt idx="28514" formatCode="0.00E+00">
                  <c:v>-7.8502699999999995E-3</c:v>
                </c:pt>
                <c:pt idx="28515" formatCode="0.00E+00">
                  <c:v>-7.1540900000000001E-3</c:v>
                </c:pt>
                <c:pt idx="28516" formatCode="0.00E+00">
                  <c:v>-6.4785199999999998E-3</c:v>
                </c:pt>
                <c:pt idx="28517" formatCode="0.00E+00">
                  <c:v>-5.8245700000000003E-3</c:v>
                </c:pt>
                <c:pt idx="28518" formatCode="0.00E+00">
                  <c:v>-5.1933300000000003E-3</c:v>
                </c:pt>
                <c:pt idx="28519" formatCode="0.00E+00">
                  <c:v>-4.5856400000000002E-3</c:v>
                </c:pt>
                <c:pt idx="28520" formatCode="0.00E+00">
                  <c:v>-4.0022199999999999E-3</c:v>
                </c:pt>
                <c:pt idx="28521" formatCode="0.00E+00">
                  <c:v>-3.4439200000000001E-3</c:v>
                </c:pt>
                <c:pt idx="28522" formatCode="0.00E+00">
                  <c:v>-2.9115399999999998E-3</c:v>
                </c:pt>
                <c:pt idx="28523" formatCode="0.00E+00">
                  <c:v>-2.4055700000000001E-3</c:v>
                </c:pt>
                <c:pt idx="28524" formatCode="0.00E+00">
                  <c:v>-1.92625E-3</c:v>
                </c:pt>
                <c:pt idx="28525" formatCode="0.00E+00">
                  <c:v>-1.4737400000000001E-3</c:v>
                </c:pt>
                <c:pt idx="28526" formatCode="0.00E+00">
                  <c:v>-1.0482499999999999E-3</c:v>
                </c:pt>
                <c:pt idx="28527" formatCode="0.00E+00">
                  <c:v>-6.5002099999999998E-4</c:v>
                </c:pt>
                <c:pt idx="28528" formatCode="0.00E+00">
                  <c:v>-2.7917099999999999E-4</c:v>
                </c:pt>
                <c:pt idx="28529" formatCode="0.00E+00">
                  <c:v>6.4361400000000004E-5</c:v>
                </c:pt>
                <c:pt idx="28530" formatCode="0.00E+00">
                  <c:v>3.8071099999999999E-4</c:v>
                </c:pt>
                <c:pt idx="28531" formatCode="0.00E+00">
                  <c:v>6.6998299999999997E-4</c:v>
                </c:pt>
                <c:pt idx="28532" formatCode="0.00E+00">
                  <c:v>9.3224599999999996E-4</c:v>
                </c:pt>
                <c:pt idx="28533" formatCode="0.00E+00">
                  <c:v>1.16749E-3</c:v>
                </c:pt>
                <c:pt idx="28534" formatCode="0.00E+00">
                  <c:v>1.3757000000000001E-3</c:v>
                </c:pt>
                <c:pt idx="28535" formatCode="0.00E+00">
                  <c:v>1.5570499999999999E-3</c:v>
                </c:pt>
                <c:pt idx="28536" formatCode="0.00E+00">
                  <c:v>1.71196E-3</c:v>
                </c:pt>
                <c:pt idx="28537" formatCode="0.00E+00">
                  <c:v>1.8409800000000001E-3</c:v>
                </c:pt>
                <c:pt idx="28538" formatCode="0.00E+00">
                  <c:v>1.94473E-3</c:v>
                </c:pt>
                <c:pt idx="28539" formatCode="0.00E+00">
                  <c:v>2.0236400000000002E-3</c:v>
                </c:pt>
                <c:pt idx="28540" formatCode="0.00E+00">
                  <c:v>2.0779700000000002E-3</c:v>
                </c:pt>
                <c:pt idx="28541" formatCode="0.00E+00">
                  <c:v>2.1080199999999999E-3</c:v>
                </c:pt>
                <c:pt idx="28542" formatCode="0.00E+00">
                  <c:v>2.1144200000000001E-3</c:v>
                </c:pt>
                <c:pt idx="28543" formatCode="0.00E+00">
                  <c:v>2.0979700000000002E-3</c:v>
                </c:pt>
                <c:pt idx="28544" formatCode="0.00E+00">
                  <c:v>2.0593500000000002E-3</c:v>
                </c:pt>
                <c:pt idx="28545" formatCode="0.00E+00">
                  <c:v>1.9993900000000002E-3</c:v>
                </c:pt>
                <c:pt idx="28546" formatCode="0.00E+00">
                  <c:v>1.91916E-3</c:v>
                </c:pt>
                <c:pt idx="28547" formatCode="0.00E+00">
                  <c:v>1.8198299999999999E-3</c:v>
                </c:pt>
                <c:pt idx="28548" formatCode="0.00E+00">
                  <c:v>1.7026700000000001E-3</c:v>
                </c:pt>
                <c:pt idx="28549" formatCode="0.00E+00">
                  <c:v>1.5687699999999999E-3</c:v>
                </c:pt>
                <c:pt idx="28550" formatCode="0.00E+00">
                  <c:v>1.41906E-3</c:v>
                </c:pt>
                <c:pt idx="28551" formatCode="0.00E+00">
                  <c:v>1.2545799999999999E-3</c:v>
                </c:pt>
                <c:pt idx="28552" formatCode="0.00E+00">
                  <c:v>1.07638E-3</c:v>
                </c:pt>
                <c:pt idx="28553" formatCode="0.00E+00">
                  <c:v>8.8547099999999998E-4</c:v>
                </c:pt>
                <c:pt idx="28554" formatCode="0.00E+00">
                  <c:v>6.8307899999999996E-4</c:v>
                </c:pt>
                <c:pt idx="28555" formatCode="0.00E+00">
                  <c:v>4.7070499999999997E-4</c:v>
                </c:pt>
                <c:pt idx="28556" formatCode="0.00E+00">
                  <c:v>2.5018799999999998E-4</c:v>
                </c:pt>
                <c:pt idx="28557" formatCode="0.00E+00">
                  <c:v>2.3472399999999999E-5</c:v>
                </c:pt>
                <c:pt idx="28558" formatCode="0.00E+00">
                  <c:v>-2.0782099999999999E-4</c:v>
                </c:pt>
                <c:pt idx="28559" formatCode="0.00E+00">
                  <c:v>-4.42368E-4</c:v>
                </c:pt>
                <c:pt idx="28560" formatCode="0.00E+00">
                  <c:v>-6.7874999999999999E-4</c:v>
                </c:pt>
                <c:pt idx="28561" formatCode="0.00E+00">
                  <c:v>-9.1564399999999996E-4</c:v>
                </c:pt>
                <c:pt idx="28562" formatCode="0.00E+00">
                  <c:v>-1.1522399999999999E-3</c:v>
                </c:pt>
                <c:pt idx="28563" formatCode="0.00E+00">
                  <c:v>-1.38784E-3</c:v>
                </c:pt>
                <c:pt idx="28564" formatCode="0.00E+00">
                  <c:v>-1.62138E-3</c:v>
                </c:pt>
                <c:pt idx="28565" formatCode="0.00E+00">
                  <c:v>-1.85148E-3</c:v>
                </c:pt>
                <c:pt idx="28566" formatCode="0.00E+00">
                  <c:v>-2.0766999999999999E-3</c:v>
                </c:pt>
                <c:pt idx="28567" formatCode="0.00E+00">
                  <c:v>-2.2957699999999999E-3</c:v>
                </c:pt>
                <c:pt idx="28568" formatCode="0.00E+00">
                  <c:v>-2.5077200000000002E-3</c:v>
                </c:pt>
                <c:pt idx="28569" formatCode="0.00E+00">
                  <c:v>-2.7116100000000001E-3</c:v>
                </c:pt>
                <c:pt idx="28570" formatCode="0.00E+00">
                  <c:v>-2.90646E-3</c:v>
                </c:pt>
                <c:pt idx="28571" formatCode="0.00E+00">
                  <c:v>-3.0914599999999999E-3</c:v>
                </c:pt>
                <c:pt idx="28572" formatCode="0.00E+00">
                  <c:v>-3.2656199999999999E-3</c:v>
                </c:pt>
                <c:pt idx="28573" formatCode="0.00E+00">
                  <c:v>-3.4277999999999999E-3</c:v>
                </c:pt>
                <c:pt idx="28574" formatCode="0.00E+00">
                  <c:v>-3.5769999999999999E-3</c:v>
                </c:pt>
                <c:pt idx="28575" formatCode="0.00E+00">
                  <c:v>-3.7123099999999999E-3</c:v>
                </c:pt>
                <c:pt idx="28576" formatCode="0.00E+00">
                  <c:v>-3.83271E-3</c:v>
                </c:pt>
                <c:pt idx="28577" formatCode="0.00E+00">
                  <c:v>-3.93677E-3</c:v>
                </c:pt>
                <c:pt idx="28578" formatCode="0.00E+00">
                  <c:v>-4.0228699999999996E-3</c:v>
                </c:pt>
                <c:pt idx="28579" formatCode="0.00E+00">
                  <c:v>-4.0895000000000003E-3</c:v>
                </c:pt>
                <c:pt idx="28580" formatCode="0.00E+00">
                  <c:v>-4.1355200000000002E-3</c:v>
                </c:pt>
                <c:pt idx="28581" formatCode="0.00E+00">
                  <c:v>-4.16008E-3</c:v>
                </c:pt>
                <c:pt idx="28582" formatCode="0.00E+00">
                  <c:v>-4.1625400000000002E-3</c:v>
                </c:pt>
                <c:pt idx="28583" formatCode="0.00E+00">
                  <c:v>-4.1423099999999997E-3</c:v>
                </c:pt>
                <c:pt idx="28584" formatCode="0.00E+00">
                  <c:v>-4.0988700000000001E-3</c:v>
                </c:pt>
                <c:pt idx="28585" formatCode="0.00E+00">
                  <c:v>-4.0322300000000004E-3</c:v>
                </c:pt>
                <c:pt idx="28586" formatCode="0.00E+00">
                  <c:v>-3.9428299999999996E-3</c:v>
                </c:pt>
                <c:pt idx="28587" formatCode="0.00E+00">
                  <c:v>-3.8306600000000001E-3</c:v>
                </c:pt>
                <c:pt idx="28588" formatCode="0.00E+00">
                  <c:v>-3.6950400000000001E-3</c:v>
                </c:pt>
                <c:pt idx="28589" formatCode="0.00E+00">
                  <c:v>-3.5351800000000002E-3</c:v>
                </c:pt>
                <c:pt idx="28590" formatCode="0.00E+00">
                  <c:v>-3.3506199999999999E-3</c:v>
                </c:pt>
                <c:pt idx="28591" formatCode="0.00E+00">
                  <c:v>-3.1412200000000001E-3</c:v>
                </c:pt>
                <c:pt idx="28592" formatCode="0.00E+00">
                  <c:v>-2.9070900000000002E-3</c:v>
                </c:pt>
                <c:pt idx="28593" formatCode="0.00E+00">
                  <c:v>-2.6486499999999998E-3</c:v>
                </c:pt>
                <c:pt idx="28594" formatCode="0.00E+00">
                  <c:v>-2.3664799999999998E-3</c:v>
                </c:pt>
                <c:pt idx="28595" formatCode="0.00E+00">
                  <c:v>-2.0609299999999999E-3</c:v>
                </c:pt>
                <c:pt idx="28596" formatCode="0.00E+00">
                  <c:v>-1.73212E-3</c:v>
                </c:pt>
                <c:pt idx="28597" formatCode="0.00E+00">
                  <c:v>-1.3802300000000001E-3</c:v>
                </c:pt>
                <c:pt idx="28598" formatCode="0.00E+00">
                  <c:v>-1.0056900000000001E-3</c:v>
                </c:pt>
                <c:pt idx="28599" formatCode="0.00E+00">
                  <c:v>-6.0913000000000004E-4</c:v>
                </c:pt>
                <c:pt idx="28600" formatCode="0.00E+00">
                  <c:v>-1.9129800000000001E-4</c:v>
                </c:pt>
                <c:pt idx="28601" formatCode="0.00E+00">
                  <c:v>2.4728499999999997E-4</c:v>
                </c:pt>
                <c:pt idx="28602" formatCode="0.00E+00">
                  <c:v>7.0619200000000002E-4</c:v>
                </c:pt>
                <c:pt idx="28603" formatCode="0.00E+00">
                  <c:v>1.1848099999999999E-3</c:v>
                </c:pt>
                <c:pt idx="28604" formatCode="0.00E+00">
                  <c:v>1.6826E-3</c:v>
                </c:pt>
                <c:pt idx="28605" formatCode="0.00E+00">
                  <c:v>2.1993199999999998E-3</c:v>
                </c:pt>
                <c:pt idx="28606" formatCode="0.00E+00">
                  <c:v>2.7348799999999999E-3</c:v>
                </c:pt>
                <c:pt idx="28607" formatCode="0.00E+00">
                  <c:v>3.2889199999999999E-3</c:v>
                </c:pt>
                <c:pt idx="28608" formatCode="0.00E+00">
                  <c:v>3.8605699999999998E-3</c:v>
                </c:pt>
                <c:pt idx="28609" formatCode="0.00E+00">
                  <c:v>4.4489400000000002E-3</c:v>
                </c:pt>
                <c:pt idx="28610" formatCode="0.00E+00">
                  <c:v>5.0534400000000002E-3</c:v>
                </c:pt>
                <c:pt idx="28611" formatCode="0.00E+00">
                  <c:v>5.67331E-3</c:v>
                </c:pt>
                <c:pt idx="28612" formatCode="0.00E+00">
                  <c:v>6.3071899999999998E-3</c:v>
                </c:pt>
                <c:pt idx="28613" formatCode="0.00E+00">
                  <c:v>6.9534899999999997E-3</c:v>
                </c:pt>
                <c:pt idx="28614" formatCode="0.00E+00">
                  <c:v>7.61081E-3</c:v>
                </c:pt>
                <c:pt idx="28615" formatCode="0.00E+00">
                  <c:v>8.2776399999999993E-3</c:v>
                </c:pt>
                <c:pt idx="28616" formatCode="0.00E+00">
                  <c:v>8.9523399999999996E-3</c:v>
                </c:pt>
                <c:pt idx="28617" formatCode="0.00E+00">
                  <c:v>9.6333200000000008E-3</c:v>
                </c:pt>
                <c:pt idx="28618">
                  <c:v>1.0319E-2</c:v>
                </c:pt>
                <c:pt idx="28619">
                  <c:v>1.1007599999999999E-2</c:v>
                </c:pt>
                <c:pt idx="28620">
                  <c:v>1.1697600000000001E-2</c:v>
                </c:pt>
                <c:pt idx="28621">
                  <c:v>1.23877E-2</c:v>
                </c:pt>
                <c:pt idx="28622">
                  <c:v>1.3076600000000001E-2</c:v>
                </c:pt>
                <c:pt idx="28623">
                  <c:v>1.37632E-2</c:v>
                </c:pt>
                <c:pt idx="28624">
                  <c:v>1.44463E-2</c:v>
                </c:pt>
                <c:pt idx="28625">
                  <c:v>1.51241E-2</c:v>
                </c:pt>
                <c:pt idx="28626">
                  <c:v>1.5794599999999999E-2</c:v>
                </c:pt>
                <c:pt idx="28627">
                  <c:v>1.6456200000000001E-2</c:v>
                </c:pt>
                <c:pt idx="28628">
                  <c:v>1.7107899999999999E-2</c:v>
                </c:pt>
                <c:pt idx="28629">
                  <c:v>1.77492E-2</c:v>
                </c:pt>
                <c:pt idx="28630">
                  <c:v>1.8379300000000001E-2</c:v>
                </c:pt>
                <c:pt idx="28631">
                  <c:v>1.8996699999999998E-2</c:v>
                </c:pt>
                <c:pt idx="28632">
                  <c:v>1.9599499999999999E-2</c:v>
                </c:pt>
                <c:pt idx="28633">
                  <c:v>2.0186200000000001E-2</c:v>
                </c:pt>
                <c:pt idx="28634">
                  <c:v>2.07555E-2</c:v>
                </c:pt>
                <c:pt idx="28635">
                  <c:v>2.1305500000000002E-2</c:v>
                </c:pt>
                <c:pt idx="28636">
                  <c:v>2.18338E-2</c:v>
                </c:pt>
                <c:pt idx="28637">
                  <c:v>2.2338500000000001E-2</c:v>
                </c:pt>
                <c:pt idx="28638">
                  <c:v>2.2818499999999999E-2</c:v>
                </c:pt>
                <c:pt idx="28639">
                  <c:v>2.32727E-2</c:v>
                </c:pt>
                <c:pt idx="28640">
                  <c:v>2.3699899999999999E-2</c:v>
                </c:pt>
                <c:pt idx="28641">
                  <c:v>2.4099200000000001E-2</c:v>
                </c:pt>
                <c:pt idx="28642">
                  <c:v>2.44692E-2</c:v>
                </c:pt>
                <c:pt idx="28643">
                  <c:v>2.4808199999999999E-2</c:v>
                </c:pt>
                <c:pt idx="28644">
                  <c:v>2.5114000000000001E-2</c:v>
                </c:pt>
                <c:pt idx="28645">
                  <c:v>2.5384799999999999E-2</c:v>
                </c:pt>
                <c:pt idx="28646">
                  <c:v>2.5619300000000001E-2</c:v>
                </c:pt>
                <c:pt idx="28647">
                  <c:v>2.58163E-2</c:v>
                </c:pt>
                <c:pt idx="28648">
                  <c:v>2.59752E-2</c:v>
                </c:pt>
                <c:pt idx="28649">
                  <c:v>2.6095400000000001E-2</c:v>
                </c:pt>
                <c:pt idx="28650">
                  <c:v>2.61762E-2</c:v>
                </c:pt>
                <c:pt idx="28651">
                  <c:v>2.62166E-2</c:v>
                </c:pt>
                <c:pt idx="28652">
                  <c:v>2.6215700000000002E-2</c:v>
                </c:pt>
                <c:pt idx="28653">
                  <c:v>2.61727E-2</c:v>
                </c:pt>
                <c:pt idx="28654">
                  <c:v>2.6087099999999998E-2</c:v>
                </c:pt>
                <c:pt idx="28655">
                  <c:v>2.5958599999999998E-2</c:v>
                </c:pt>
                <c:pt idx="28656">
                  <c:v>2.57865E-2</c:v>
                </c:pt>
                <c:pt idx="28657">
                  <c:v>2.5570099999999998E-2</c:v>
                </c:pt>
                <c:pt idx="28658">
                  <c:v>2.5308600000000001E-2</c:v>
                </c:pt>
                <c:pt idx="28659">
                  <c:v>2.5001499999999999E-2</c:v>
                </c:pt>
                <c:pt idx="28660">
                  <c:v>2.4648099999999999E-2</c:v>
                </c:pt>
                <c:pt idx="28661">
                  <c:v>2.42483E-2</c:v>
                </c:pt>
                <c:pt idx="28662">
                  <c:v>2.3802199999999999E-2</c:v>
                </c:pt>
                <c:pt idx="28663">
                  <c:v>2.3310000000000001E-2</c:v>
                </c:pt>
                <c:pt idx="28664">
                  <c:v>2.2771699999999999E-2</c:v>
                </c:pt>
                <c:pt idx="28665">
                  <c:v>2.21873E-2</c:v>
                </c:pt>
                <c:pt idx="28666">
                  <c:v>2.1556700000000002E-2</c:v>
                </c:pt>
                <c:pt idx="28667">
                  <c:v>2.0880099999999999E-2</c:v>
                </c:pt>
                <c:pt idx="28668">
                  <c:v>2.01578E-2</c:v>
                </c:pt>
                <c:pt idx="28669">
                  <c:v>1.9390500000000001E-2</c:v>
                </c:pt>
                <c:pt idx="28670">
                  <c:v>1.8578600000000001E-2</c:v>
                </c:pt>
                <c:pt idx="28671">
                  <c:v>1.7722999999999999E-2</c:v>
                </c:pt>
                <c:pt idx="28672">
                  <c:v>1.6824800000000001E-2</c:v>
                </c:pt>
                <c:pt idx="28673">
                  <c:v>1.5885300000000002E-2</c:v>
                </c:pt>
                <c:pt idx="28674">
                  <c:v>1.49055E-2</c:v>
                </c:pt>
                <c:pt idx="28675">
                  <c:v>1.38862E-2</c:v>
                </c:pt>
                <c:pt idx="28676">
                  <c:v>1.28276E-2</c:v>
                </c:pt>
                <c:pt idx="28677">
                  <c:v>1.17301E-2</c:v>
                </c:pt>
                <c:pt idx="28678">
                  <c:v>1.0594900000000001E-2</c:v>
                </c:pt>
                <c:pt idx="28679" formatCode="0.00E+00">
                  <c:v>9.4237999999999995E-3</c:v>
                </c:pt>
                <c:pt idx="28680" formatCode="0.00E+00">
                  <c:v>8.2187200000000005E-3</c:v>
                </c:pt>
                <c:pt idx="28681" formatCode="0.00E+00">
                  <c:v>6.9811600000000001E-3</c:v>
                </c:pt>
                <c:pt idx="28682" formatCode="0.00E+00">
                  <c:v>5.7123499999999997E-3</c:v>
                </c:pt>
                <c:pt idx="28683" formatCode="0.00E+00">
                  <c:v>4.4136999999999996E-3</c:v>
                </c:pt>
                <c:pt idx="28684" formatCode="0.00E+00">
                  <c:v>3.0868800000000002E-3</c:v>
                </c:pt>
                <c:pt idx="28685" formatCode="0.00E+00">
                  <c:v>1.7331499999999999E-3</c:v>
                </c:pt>
                <c:pt idx="28686" formatCode="0.00E+00">
                  <c:v>3.5349200000000001E-4</c:v>
                </c:pt>
                <c:pt idx="28687" formatCode="0.00E+00">
                  <c:v>-1.0506999999999999E-3</c:v>
                </c:pt>
                <c:pt idx="28688" formatCode="0.00E+00">
                  <c:v>-2.4776799999999999E-3</c:v>
                </c:pt>
                <c:pt idx="28689" formatCode="0.00E+00">
                  <c:v>-3.92568E-3</c:v>
                </c:pt>
                <c:pt idx="28690" formatCode="0.00E+00">
                  <c:v>-5.3926E-3</c:v>
                </c:pt>
                <c:pt idx="28691" formatCode="0.00E+00">
                  <c:v>-6.8759199999999998E-3</c:v>
                </c:pt>
                <c:pt idx="28692" formatCode="0.00E+00">
                  <c:v>-8.3733100000000001E-3</c:v>
                </c:pt>
                <c:pt idx="28693" formatCode="0.00E+00">
                  <c:v>-9.8832799999999995E-3</c:v>
                </c:pt>
                <c:pt idx="28694">
                  <c:v>-1.14047E-2</c:v>
                </c:pt>
                <c:pt idx="28695">
                  <c:v>-1.29362E-2</c:v>
                </c:pt>
                <c:pt idx="28696">
                  <c:v>-1.4475500000000001E-2</c:v>
                </c:pt>
                <c:pt idx="28697">
                  <c:v>-1.6020199999999998E-2</c:v>
                </c:pt>
                <c:pt idx="28698">
                  <c:v>-1.75674E-2</c:v>
                </c:pt>
                <c:pt idx="28699">
                  <c:v>-1.9114099999999998E-2</c:v>
                </c:pt>
                <c:pt idx="28700">
                  <c:v>-2.0657600000000002E-2</c:v>
                </c:pt>
                <c:pt idx="28701">
                  <c:v>-2.2196E-2</c:v>
                </c:pt>
                <c:pt idx="28702">
                  <c:v>-2.3727499999999999E-2</c:v>
                </c:pt>
                <c:pt idx="28703">
                  <c:v>-2.5250100000000001E-2</c:v>
                </c:pt>
                <c:pt idx="28704">
                  <c:v>-2.6761299999999998E-2</c:v>
                </c:pt>
                <c:pt idx="28705">
                  <c:v>-2.82589E-2</c:v>
                </c:pt>
                <c:pt idx="28706">
                  <c:v>-2.9741199999999999E-2</c:v>
                </c:pt>
                <c:pt idx="28707">
                  <c:v>-3.1206399999999999E-2</c:v>
                </c:pt>
                <c:pt idx="28708">
                  <c:v>-3.2652599999999997E-2</c:v>
                </c:pt>
                <c:pt idx="28709">
                  <c:v>-3.4078299999999999E-2</c:v>
                </c:pt>
                <c:pt idx="28710">
                  <c:v>-3.5481499999999999E-2</c:v>
                </c:pt>
                <c:pt idx="28711">
                  <c:v>-3.6860400000000001E-2</c:v>
                </c:pt>
                <c:pt idx="28712">
                  <c:v>-3.8212400000000001E-2</c:v>
                </c:pt>
                <c:pt idx="28713">
                  <c:v>-3.95352E-2</c:v>
                </c:pt>
                <c:pt idx="28714">
                  <c:v>-4.0826500000000002E-2</c:v>
                </c:pt>
                <c:pt idx="28715">
                  <c:v>-4.2084200000000002E-2</c:v>
                </c:pt>
                <c:pt idx="28716">
                  <c:v>-4.3306200000000003E-2</c:v>
                </c:pt>
                <c:pt idx="28717">
                  <c:v>-4.4490599999999998E-2</c:v>
                </c:pt>
                <c:pt idx="28718">
                  <c:v>-4.5635200000000001E-2</c:v>
                </c:pt>
                <c:pt idx="28719">
                  <c:v>-4.6738300000000003E-2</c:v>
                </c:pt>
                <c:pt idx="28720">
                  <c:v>-4.7797699999999999E-2</c:v>
                </c:pt>
                <c:pt idx="28721">
                  <c:v>-4.8811899999999998E-2</c:v>
                </c:pt>
                <c:pt idx="28722">
                  <c:v>-4.9778999999999997E-2</c:v>
                </c:pt>
                <c:pt idx="28723">
                  <c:v>-5.0697199999999998E-2</c:v>
                </c:pt>
                <c:pt idx="28724">
                  <c:v>-5.1565E-2</c:v>
                </c:pt>
                <c:pt idx="28725">
                  <c:v>-5.2381299999999999E-2</c:v>
                </c:pt>
                <c:pt idx="28726">
                  <c:v>-5.3145199999999997E-2</c:v>
                </c:pt>
                <c:pt idx="28727">
                  <c:v>-5.3855500000000001E-2</c:v>
                </c:pt>
                <c:pt idx="28728">
                  <c:v>-5.4510799999999998E-2</c:v>
                </c:pt>
                <c:pt idx="28729">
                  <c:v>-5.5109900000000003E-2</c:v>
                </c:pt>
                <c:pt idx="28730">
                  <c:v>-5.5651800000000001E-2</c:v>
                </c:pt>
                <c:pt idx="28731">
                  <c:v>-5.6135200000000003E-2</c:v>
                </c:pt>
                <c:pt idx="28732">
                  <c:v>-5.6558400000000002E-2</c:v>
                </c:pt>
                <c:pt idx="28733">
                  <c:v>-5.6920499999999999E-2</c:v>
                </c:pt>
                <c:pt idx="28734">
                  <c:v>-5.7220399999999998E-2</c:v>
                </c:pt>
                <c:pt idx="28735">
                  <c:v>-5.7457500000000002E-2</c:v>
                </c:pt>
                <c:pt idx="28736">
                  <c:v>-5.7631799999999997E-2</c:v>
                </c:pt>
                <c:pt idx="28737">
                  <c:v>-5.77434E-2</c:v>
                </c:pt>
                <c:pt idx="28738">
                  <c:v>-5.7792499999999997E-2</c:v>
                </c:pt>
                <c:pt idx="28739">
                  <c:v>-5.7778700000000002E-2</c:v>
                </c:pt>
                <c:pt idx="28740">
                  <c:v>-5.77014E-2</c:v>
                </c:pt>
                <c:pt idx="28741">
                  <c:v>-5.7560600000000003E-2</c:v>
                </c:pt>
                <c:pt idx="28742">
                  <c:v>-5.7356200000000003E-2</c:v>
                </c:pt>
                <c:pt idx="28743">
                  <c:v>-5.70885E-2</c:v>
                </c:pt>
                <c:pt idx="28744">
                  <c:v>-5.6758099999999999E-2</c:v>
                </c:pt>
                <c:pt idx="28745">
                  <c:v>-5.6365600000000002E-2</c:v>
                </c:pt>
                <c:pt idx="28746">
                  <c:v>-5.5911700000000002E-2</c:v>
                </c:pt>
                <c:pt idx="28747">
                  <c:v>-5.5397000000000002E-2</c:v>
                </c:pt>
                <c:pt idx="28748">
                  <c:v>-5.4821500000000002E-2</c:v>
                </c:pt>
                <c:pt idx="28749">
                  <c:v>-5.41851E-2</c:v>
                </c:pt>
                <c:pt idx="28750">
                  <c:v>-5.3487899999999998E-2</c:v>
                </c:pt>
                <c:pt idx="28751">
                  <c:v>-5.2730600000000002E-2</c:v>
                </c:pt>
                <c:pt idx="28752">
                  <c:v>-5.1914500000000002E-2</c:v>
                </c:pt>
                <c:pt idx="28753">
                  <c:v>-5.1041499999999997E-2</c:v>
                </c:pt>
                <c:pt idx="28754">
                  <c:v>-5.0113400000000002E-2</c:v>
                </c:pt>
                <c:pt idx="28755">
                  <c:v>-4.9131300000000003E-2</c:v>
                </c:pt>
                <c:pt idx="28756">
                  <c:v>-4.8095800000000001E-2</c:v>
                </c:pt>
                <c:pt idx="28757">
                  <c:v>-4.7007100000000003E-2</c:v>
                </c:pt>
                <c:pt idx="28758">
                  <c:v>-4.5866299999999999E-2</c:v>
                </c:pt>
                <c:pt idx="28759">
                  <c:v>-4.4675100000000002E-2</c:v>
                </c:pt>
                <c:pt idx="28760">
                  <c:v>-4.3435399999999999E-2</c:v>
                </c:pt>
                <c:pt idx="28761">
                  <c:v>-4.21488E-2</c:v>
                </c:pt>
                <c:pt idx="28762">
                  <c:v>-4.0817199999999998E-2</c:v>
                </c:pt>
                <c:pt idx="28763">
                  <c:v>-3.9442900000000003E-2</c:v>
                </c:pt>
                <c:pt idx="28764">
                  <c:v>-3.8027600000000002E-2</c:v>
                </c:pt>
                <c:pt idx="28765">
                  <c:v>-3.6573000000000001E-2</c:v>
                </c:pt>
                <c:pt idx="28766">
                  <c:v>-3.5080800000000002E-2</c:v>
                </c:pt>
                <c:pt idx="28767">
                  <c:v>-3.3553199999999998E-2</c:v>
                </c:pt>
                <c:pt idx="28768">
                  <c:v>-3.1992100000000002E-2</c:v>
                </c:pt>
                <c:pt idx="28769">
                  <c:v>-3.0399499999999999E-2</c:v>
                </c:pt>
                <c:pt idx="28770">
                  <c:v>-2.8778000000000001E-2</c:v>
                </c:pt>
                <c:pt idx="28771">
                  <c:v>-2.7129799999999999E-2</c:v>
                </c:pt>
                <c:pt idx="28772">
                  <c:v>-2.5457500000000001E-2</c:v>
                </c:pt>
                <c:pt idx="28773">
                  <c:v>-2.3763200000000002E-2</c:v>
                </c:pt>
                <c:pt idx="28774">
                  <c:v>-2.2049300000000001E-2</c:v>
                </c:pt>
                <c:pt idx="28775">
                  <c:v>-2.0318099999999999E-2</c:v>
                </c:pt>
                <c:pt idx="28776">
                  <c:v>-1.8571500000000001E-2</c:v>
                </c:pt>
                <c:pt idx="28777">
                  <c:v>-1.68115E-2</c:v>
                </c:pt>
                <c:pt idx="28778">
                  <c:v>-1.50399E-2</c:v>
                </c:pt>
                <c:pt idx="28779">
                  <c:v>-1.3259099999999999E-2</c:v>
                </c:pt>
                <c:pt idx="28780">
                  <c:v>-1.1472100000000001E-2</c:v>
                </c:pt>
                <c:pt idx="28781" formatCode="0.00E+00">
                  <c:v>-9.6810100000000003E-3</c:v>
                </c:pt>
                <c:pt idx="28782" formatCode="0.00E+00">
                  <c:v>-7.8882799999999993E-3</c:v>
                </c:pt>
                <c:pt idx="28783" formatCode="0.00E+00">
                  <c:v>-6.0961699999999997E-3</c:v>
                </c:pt>
                <c:pt idx="28784" formatCode="0.00E+00">
                  <c:v>-4.30657E-3</c:v>
                </c:pt>
                <c:pt idx="28785" formatCode="0.00E+00">
                  <c:v>-2.5209899999999999E-3</c:v>
                </c:pt>
                <c:pt idx="28786" formatCode="0.00E+00">
                  <c:v>-7.4169800000000005E-4</c:v>
                </c:pt>
                <c:pt idx="28787" formatCode="0.00E+00">
                  <c:v>1.02793E-3</c:v>
                </c:pt>
                <c:pt idx="28788" formatCode="0.00E+00">
                  <c:v>2.7845499999999998E-3</c:v>
                </c:pt>
                <c:pt idx="28789" formatCode="0.00E+00">
                  <c:v>4.52565E-3</c:v>
                </c:pt>
                <c:pt idx="28790" formatCode="0.00E+00">
                  <c:v>6.24889E-3</c:v>
                </c:pt>
                <c:pt idx="28791" formatCode="0.00E+00">
                  <c:v>7.9514700000000004E-3</c:v>
                </c:pt>
                <c:pt idx="28792" formatCode="0.00E+00">
                  <c:v>9.6305799999999997E-3</c:v>
                </c:pt>
                <c:pt idx="28793">
                  <c:v>1.12841E-2</c:v>
                </c:pt>
                <c:pt idx="28794">
                  <c:v>1.2910400000000001E-2</c:v>
                </c:pt>
                <c:pt idx="28795">
                  <c:v>1.45075E-2</c:v>
                </c:pt>
                <c:pt idx="28796">
                  <c:v>1.60731E-2</c:v>
                </c:pt>
                <c:pt idx="28797">
                  <c:v>1.7604700000000001E-2</c:v>
                </c:pt>
                <c:pt idx="28798">
                  <c:v>1.9100200000000001E-2</c:v>
                </c:pt>
                <c:pt idx="28799">
                  <c:v>2.0558099999999999E-2</c:v>
                </c:pt>
                <c:pt idx="28800">
                  <c:v>2.1977099999999999E-2</c:v>
                </c:pt>
                <c:pt idx="28801">
                  <c:v>2.3355899999999999E-2</c:v>
                </c:pt>
                <c:pt idx="28802">
                  <c:v>2.4693099999999999E-2</c:v>
                </c:pt>
                <c:pt idx="28803">
                  <c:v>2.59858E-2</c:v>
                </c:pt>
                <c:pt idx="28804">
                  <c:v>2.72313E-2</c:v>
                </c:pt>
                <c:pt idx="28805">
                  <c:v>2.84278E-2</c:v>
                </c:pt>
                <c:pt idx="28806">
                  <c:v>2.9574400000000001E-2</c:v>
                </c:pt>
                <c:pt idx="28807">
                  <c:v>3.06705E-2</c:v>
                </c:pt>
                <c:pt idx="28808">
                  <c:v>3.1715199999999999E-2</c:v>
                </c:pt>
                <c:pt idx="28809">
                  <c:v>3.27075E-2</c:v>
                </c:pt>
                <c:pt idx="28810">
                  <c:v>3.3646099999999998E-2</c:v>
                </c:pt>
                <c:pt idx="28811">
                  <c:v>3.4529700000000003E-2</c:v>
                </c:pt>
                <c:pt idx="28812">
                  <c:v>3.5357300000000001E-2</c:v>
                </c:pt>
                <c:pt idx="28813">
                  <c:v>3.6127800000000002E-2</c:v>
                </c:pt>
                <c:pt idx="28814">
                  <c:v>3.6840199999999997E-2</c:v>
                </c:pt>
                <c:pt idx="28815">
                  <c:v>3.7493600000000002E-2</c:v>
                </c:pt>
                <c:pt idx="28816">
                  <c:v>3.8087000000000003E-2</c:v>
                </c:pt>
                <c:pt idx="28817">
                  <c:v>3.8619899999999999E-2</c:v>
                </c:pt>
                <c:pt idx="28818">
                  <c:v>3.9092000000000002E-2</c:v>
                </c:pt>
                <c:pt idx="28819">
                  <c:v>3.9502900000000001E-2</c:v>
                </c:pt>
                <c:pt idx="28820">
                  <c:v>3.9852199999999997E-2</c:v>
                </c:pt>
                <c:pt idx="28821">
                  <c:v>4.01392E-2</c:v>
                </c:pt>
                <c:pt idx="28822">
                  <c:v>4.0363900000000001E-2</c:v>
                </c:pt>
                <c:pt idx="28823">
                  <c:v>4.0526100000000002E-2</c:v>
                </c:pt>
                <c:pt idx="28824">
                  <c:v>4.0626000000000002E-2</c:v>
                </c:pt>
                <c:pt idx="28825">
                  <c:v>4.0663900000000003E-2</c:v>
                </c:pt>
                <c:pt idx="28826">
                  <c:v>4.0640599999999999E-2</c:v>
                </c:pt>
                <c:pt idx="28827">
                  <c:v>4.05569E-2</c:v>
                </c:pt>
                <c:pt idx="28828">
                  <c:v>4.0413200000000003E-2</c:v>
                </c:pt>
                <c:pt idx="28829">
                  <c:v>4.0210200000000001E-2</c:v>
                </c:pt>
                <c:pt idx="28830">
                  <c:v>3.9948200000000003E-2</c:v>
                </c:pt>
                <c:pt idx="28831">
                  <c:v>3.9627999999999997E-2</c:v>
                </c:pt>
                <c:pt idx="28832">
                  <c:v>3.9250500000000001E-2</c:v>
                </c:pt>
                <c:pt idx="28833">
                  <c:v>3.8816499999999997E-2</c:v>
                </c:pt>
                <c:pt idx="28834">
                  <c:v>3.83275E-2</c:v>
                </c:pt>
                <c:pt idx="28835">
                  <c:v>3.77855E-2</c:v>
                </c:pt>
                <c:pt idx="28836">
                  <c:v>3.7191799999999997E-2</c:v>
                </c:pt>
                <c:pt idx="28837">
                  <c:v>3.6547200000000002E-2</c:v>
                </c:pt>
                <c:pt idx="28838">
                  <c:v>3.58524E-2</c:v>
                </c:pt>
                <c:pt idx="28839">
                  <c:v>3.51087E-2</c:v>
                </c:pt>
                <c:pt idx="28840">
                  <c:v>3.4317199999999999E-2</c:v>
                </c:pt>
                <c:pt idx="28841">
                  <c:v>3.3479000000000002E-2</c:v>
                </c:pt>
                <c:pt idx="28842">
                  <c:v>3.2595300000000001E-2</c:v>
                </c:pt>
                <c:pt idx="28843">
                  <c:v>3.1668099999999998E-2</c:v>
                </c:pt>
                <c:pt idx="28844">
                  <c:v>3.0700000000000002E-2</c:v>
                </c:pt>
                <c:pt idx="28845">
                  <c:v>2.9693199999999999E-2</c:v>
                </c:pt>
                <c:pt idx="28846">
                  <c:v>2.8649299999999999E-2</c:v>
                </c:pt>
                <c:pt idx="28847">
                  <c:v>2.7569699999999999E-2</c:v>
                </c:pt>
                <c:pt idx="28848">
                  <c:v>2.6455900000000001E-2</c:v>
                </c:pt>
                <c:pt idx="28849">
                  <c:v>2.5309499999999999E-2</c:v>
                </c:pt>
                <c:pt idx="28850">
                  <c:v>2.4132399999999998E-2</c:v>
                </c:pt>
                <c:pt idx="28851">
                  <c:v>2.2926700000000001E-2</c:v>
                </c:pt>
                <c:pt idx="28852">
                  <c:v>2.16943E-2</c:v>
                </c:pt>
                <c:pt idx="28853">
                  <c:v>2.0437199999999999E-2</c:v>
                </c:pt>
                <c:pt idx="28854">
                  <c:v>1.9157E-2</c:v>
                </c:pt>
                <c:pt idx="28855">
                  <c:v>1.78554E-2</c:v>
                </c:pt>
                <c:pt idx="28856">
                  <c:v>1.6534E-2</c:v>
                </c:pt>
                <c:pt idx="28857">
                  <c:v>1.51948E-2</c:v>
                </c:pt>
                <c:pt idx="28858">
                  <c:v>1.384E-2</c:v>
                </c:pt>
                <c:pt idx="28859">
                  <c:v>1.24717E-2</c:v>
                </c:pt>
                <c:pt idx="28860">
                  <c:v>1.1092100000000001E-2</c:v>
                </c:pt>
                <c:pt idx="28861" formatCode="0.00E+00">
                  <c:v>9.7035999999999997E-3</c:v>
                </c:pt>
                <c:pt idx="28862" formatCode="0.00E+00">
                  <c:v>8.3087999999999999E-3</c:v>
                </c:pt>
                <c:pt idx="28863" formatCode="0.00E+00">
                  <c:v>6.9105099999999999E-3</c:v>
                </c:pt>
                <c:pt idx="28864" formatCode="0.00E+00">
                  <c:v>5.5108099999999997E-3</c:v>
                </c:pt>
                <c:pt idx="28865" formatCode="0.00E+00">
                  <c:v>4.1111200000000002E-3</c:v>
                </c:pt>
                <c:pt idx="28866" formatCode="0.00E+00">
                  <c:v>2.7128600000000001E-3</c:v>
                </c:pt>
                <c:pt idx="28867" formatCode="0.00E+00">
                  <c:v>1.31799E-3</c:v>
                </c:pt>
                <c:pt idx="28868" formatCode="0.00E+00">
                  <c:v>-7.1236799999999995E-5</c:v>
                </c:pt>
                <c:pt idx="28869" formatCode="0.00E+00">
                  <c:v>-1.45275E-3</c:v>
                </c:pt>
                <c:pt idx="28870" formatCode="0.00E+00">
                  <c:v>-2.8248100000000001E-3</c:v>
                </c:pt>
                <c:pt idx="28871" formatCode="0.00E+00">
                  <c:v>-4.1858099999999999E-3</c:v>
                </c:pt>
                <c:pt idx="28872" formatCode="0.00E+00">
                  <c:v>-5.5340299999999997E-3</c:v>
                </c:pt>
                <c:pt idx="28873" formatCode="0.00E+00">
                  <c:v>-6.8676700000000002E-3</c:v>
                </c:pt>
                <c:pt idx="28874" formatCode="0.00E+00">
                  <c:v>-8.1852000000000001E-3</c:v>
                </c:pt>
                <c:pt idx="28875" formatCode="0.00E+00">
                  <c:v>-9.4852100000000009E-3</c:v>
                </c:pt>
                <c:pt idx="28876">
                  <c:v>-1.0766100000000001E-2</c:v>
                </c:pt>
                <c:pt idx="28877">
                  <c:v>-1.20258E-2</c:v>
                </c:pt>
                <c:pt idx="28878">
                  <c:v>-1.3262700000000001E-2</c:v>
                </c:pt>
                <c:pt idx="28879">
                  <c:v>-1.4475500000000001E-2</c:v>
                </c:pt>
                <c:pt idx="28880">
                  <c:v>-1.56629E-2</c:v>
                </c:pt>
                <c:pt idx="28881">
                  <c:v>-1.6823299999999999E-2</c:v>
                </c:pt>
                <c:pt idx="28882">
                  <c:v>-1.79548E-2</c:v>
                </c:pt>
                <c:pt idx="28883">
                  <c:v>-1.9055800000000001E-2</c:v>
                </c:pt>
                <c:pt idx="28884">
                  <c:v>-2.0124699999999999E-2</c:v>
                </c:pt>
                <c:pt idx="28885">
                  <c:v>-2.1160399999999999E-2</c:v>
                </c:pt>
                <c:pt idx="28886">
                  <c:v>-2.2161299999999998E-2</c:v>
                </c:pt>
                <c:pt idx="28887">
                  <c:v>-2.31261E-2</c:v>
                </c:pt>
                <c:pt idx="28888">
                  <c:v>-2.40532E-2</c:v>
                </c:pt>
                <c:pt idx="28889">
                  <c:v>-2.4941499999999998E-2</c:v>
                </c:pt>
                <c:pt idx="28890">
                  <c:v>-2.5790500000000001E-2</c:v>
                </c:pt>
                <c:pt idx="28891">
                  <c:v>-2.65997E-2</c:v>
                </c:pt>
                <c:pt idx="28892">
                  <c:v>-2.73685E-2</c:v>
                </c:pt>
                <c:pt idx="28893">
                  <c:v>-2.8095999999999999E-2</c:v>
                </c:pt>
                <c:pt idx="28894">
                  <c:v>-2.87817E-2</c:v>
                </c:pt>
                <c:pt idx="28895">
                  <c:v>-2.9424700000000002E-2</c:v>
                </c:pt>
                <c:pt idx="28896">
                  <c:v>-3.0024700000000001E-2</c:v>
                </c:pt>
                <c:pt idx="28897">
                  <c:v>-3.0581799999999999E-2</c:v>
                </c:pt>
                <c:pt idx="28898">
                  <c:v>-3.10958E-2</c:v>
                </c:pt>
                <c:pt idx="28899">
                  <c:v>-3.15666E-2</c:v>
                </c:pt>
                <c:pt idx="28900">
                  <c:v>-3.1994099999999998E-2</c:v>
                </c:pt>
                <c:pt idx="28901">
                  <c:v>-3.2378900000000002E-2</c:v>
                </c:pt>
                <c:pt idx="28902">
                  <c:v>-3.2721500000000001E-2</c:v>
                </c:pt>
                <c:pt idx="28903">
                  <c:v>-3.3022500000000003E-2</c:v>
                </c:pt>
                <c:pt idx="28904">
                  <c:v>-3.32825E-2</c:v>
                </c:pt>
                <c:pt idx="28905">
                  <c:v>-3.3501900000000001E-2</c:v>
                </c:pt>
                <c:pt idx="28906">
                  <c:v>-3.3681099999999999E-2</c:v>
                </c:pt>
                <c:pt idx="28907">
                  <c:v>-3.3820700000000002E-2</c:v>
                </c:pt>
                <c:pt idx="28908">
                  <c:v>-3.3921100000000003E-2</c:v>
                </c:pt>
                <c:pt idx="28909">
                  <c:v>-3.3982699999999998E-2</c:v>
                </c:pt>
                <c:pt idx="28910">
                  <c:v>-3.4005800000000003E-2</c:v>
                </c:pt>
                <c:pt idx="28911">
                  <c:v>-3.3990600000000003E-2</c:v>
                </c:pt>
                <c:pt idx="28912">
                  <c:v>-3.3937500000000002E-2</c:v>
                </c:pt>
                <c:pt idx="28913">
                  <c:v>-3.3846800000000003E-2</c:v>
                </c:pt>
                <c:pt idx="28914">
                  <c:v>-3.3719300000000001E-2</c:v>
                </c:pt>
                <c:pt idx="28915">
                  <c:v>-3.3556299999999997E-2</c:v>
                </c:pt>
                <c:pt idx="28916">
                  <c:v>-3.3359100000000003E-2</c:v>
                </c:pt>
                <c:pt idx="28917">
                  <c:v>-3.31288E-2</c:v>
                </c:pt>
                <c:pt idx="28918">
                  <c:v>-3.28665E-2</c:v>
                </c:pt>
                <c:pt idx="28919">
                  <c:v>-3.2573100000000001E-2</c:v>
                </c:pt>
                <c:pt idx="28920">
                  <c:v>-3.2249699999999999E-2</c:v>
                </c:pt>
                <c:pt idx="28921">
                  <c:v>-3.1897599999999998E-2</c:v>
                </c:pt>
                <c:pt idx="28922">
                  <c:v>-3.15181E-2</c:v>
                </c:pt>
                <c:pt idx="28923">
                  <c:v>-3.1113100000000001E-2</c:v>
                </c:pt>
                <c:pt idx="28924">
                  <c:v>-3.06845E-2</c:v>
                </c:pt>
                <c:pt idx="28925">
                  <c:v>-3.0233800000000002E-2</c:v>
                </c:pt>
                <c:pt idx="28926">
                  <c:v>-2.9762799999999999E-2</c:v>
                </c:pt>
                <c:pt idx="28927">
                  <c:v>-2.92725E-2</c:v>
                </c:pt>
                <c:pt idx="28928">
                  <c:v>-2.8764399999999999E-2</c:v>
                </c:pt>
                <c:pt idx="28929">
                  <c:v>-2.8240100000000001E-2</c:v>
                </c:pt>
                <c:pt idx="28930">
                  <c:v>-2.7701099999999999E-2</c:v>
                </c:pt>
                <c:pt idx="28931">
                  <c:v>-2.7148800000000001E-2</c:v>
                </c:pt>
                <c:pt idx="28932">
                  <c:v>-2.6584900000000002E-2</c:v>
                </c:pt>
                <c:pt idx="28933">
                  <c:v>-2.6011099999999999E-2</c:v>
                </c:pt>
                <c:pt idx="28934">
                  <c:v>-2.5428699999999999E-2</c:v>
                </c:pt>
                <c:pt idx="28935">
                  <c:v>-2.4839199999999999E-2</c:v>
                </c:pt>
                <c:pt idx="28936">
                  <c:v>-2.42437E-2</c:v>
                </c:pt>
                <c:pt idx="28937">
                  <c:v>-2.36432E-2</c:v>
                </c:pt>
                <c:pt idx="28938">
                  <c:v>-2.3039E-2</c:v>
                </c:pt>
                <c:pt idx="28939">
                  <c:v>-2.2432799999999999E-2</c:v>
                </c:pt>
                <c:pt idx="28940">
                  <c:v>-2.1824199999999998E-2</c:v>
                </c:pt>
                <c:pt idx="28941">
                  <c:v>-2.1211899999999999E-2</c:v>
                </c:pt>
                <c:pt idx="28942">
                  <c:v>-2.0599800000000001E-2</c:v>
                </c:pt>
                <c:pt idx="28943">
                  <c:v>-1.9992599999999999E-2</c:v>
                </c:pt>
                <c:pt idx="28944">
                  <c:v>-1.9390600000000001E-2</c:v>
                </c:pt>
                <c:pt idx="28945">
                  <c:v>-1.8793500000000001E-2</c:v>
                </c:pt>
                <c:pt idx="28946">
                  <c:v>-1.8203500000000001E-2</c:v>
                </c:pt>
                <c:pt idx="28947">
                  <c:v>-1.7622700000000002E-2</c:v>
                </c:pt>
                <c:pt idx="28948">
                  <c:v>-1.7052399999999999E-2</c:v>
                </c:pt>
                <c:pt idx="28949">
                  <c:v>-1.6493500000000001E-2</c:v>
                </c:pt>
                <c:pt idx="28950">
                  <c:v>-1.5946999999999999E-2</c:v>
                </c:pt>
                <c:pt idx="28951">
                  <c:v>-1.54141E-2</c:v>
                </c:pt>
                <c:pt idx="28952">
                  <c:v>-1.4896400000000001E-2</c:v>
                </c:pt>
                <c:pt idx="28953">
                  <c:v>-1.43958E-2</c:v>
                </c:pt>
                <c:pt idx="28954">
                  <c:v>-1.3913500000000001E-2</c:v>
                </c:pt>
                <c:pt idx="28955">
                  <c:v>-1.34503E-2</c:v>
                </c:pt>
                <c:pt idx="28956">
                  <c:v>-1.3006999999999999E-2</c:v>
                </c:pt>
                <c:pt idx="28957">
                  <c:v>-1.2585000000000001E-2</c:v>
                </c:pt>
                <c:pt idx="28958">
                  <c:v>-1.21855E-2</c:v>
                </c:pt>
                <c:pt idx="28959">
                  <c:v>-1.1809500000000001E-2</c:v>
                </c:pt>
                <c:pt idx="28960">
                  <c:v>-1.14573E-2</c:v>
                </c:pt>
                <c:pt idx="28961">
                  <c:v>-1.1129399999999999E-2</c:v>
                </c:pt>
                <c:pt idx="28962">
                  <c:v>-1.0826000000000001E-2</c:v>
                </c:pt>
                <c:pt idx="28963">
                  <c:v>-1.05474E-2</c:v>
                </c:pt>
                <c:pt idx="28964">
                  <c:v>-1.0293800000000001E-2</c:v>
                </c:pt>
                <c:pt idx="28965">
                  <c:v>-1.0065599999999999E-2</c:v>
                </c:pt>
                <c:pt idx="28966" formatCode="0.00E+00">
                  <c:v>-9.8626800000000004E-3</c:v>
                </c:pt>
                <c:pt idx="28967" formatCode="0.00E+00">
                  <c:v>-9.6851300000000001E-3</c:v>
                </c:pt>
                <c:pt idx="28968" formatCode="0.00E+00">
                  <c:v>-9.5331300000000008E-3</c:v>
                </c:pt>
                <c:pt idx="28969" formatCode="0.00E+00">
                  <c:v>-9.4066900000000005E-3</c:v>
                </c:pt>
                <c:pt idx="28970" formatCode="0.00E+00">
                  <c:v>-9.30572E-3</c:v>
                </c:pt>
                <c:pt idx="28971" formatCode="0.00E+00">
                  <c:v>-9.2305200000000007E-3</c:v>
                </c:pt>
                <c:pt idx="28972" formatCode="0.00E+00">
                  <c:v>-9.1815200000000003E-3</c:v>
                </c:pt>
                <c:pt idx="28973" formatCode="0.00E+00">
                  <c:v>-9.1588299999999997E-3</c:v>
                </c:pt>
                <c:pt idx="28974" formatCode="0.00E+00">
                  <c:v>-9.1623699999999995E-3</c:v>
                </c:pt>
                <c:pt idx="28975" formatCode="0.00E+00">
                  <c:v>-9.1918799999999995E-3</c:v>
                </c:pt>
                <c:pt idx="28976" formatCode="0.00E+00">
                  <c:v>-9.2471800000000007E-3</c:v>
                </c:pt>
                <c:pt idx="28977" formatCode="0.00E+00">
                  <c:v>-9.3282799999999996E-3</c:v>
                </c:pt>
                <c:pt idx="28978" formatCode="0.00E+00">
                  <c:v>-9.4350800000000002E-3</c:v>
                </c:pt>
                <c:pt idx="28979" formatCode="0.00E+00">
                  <c:v>-9.5669799999999992E-3</c:v>
                </c:pt>
                <c:pt idx="28980" formatCode="0.00E+00">
                  <c:v>-9.7228000000000002E-3</c:v>
                </c:pt>
                <c:pt idx="28981" formatCode="0.00E+00">
                  <c:v>-9.9017199999999993E-3</c:v>
                </c:pt>
                <c:pt idx="28982">
                  <c:v>-1.01037E-2</c:v>
                </c:pt>
                <c:pt idx="28983">
                  <c:v>-1.03286E-2</c:v>
                </c:pt>
                <c:pt idx="28984">
                  <c:v>-1.0575599999999999E-2</c:v>
                </c:pt>
                <c:pt idx="28985">
                  <c:v>-1.08436E-2</c:v>
                </c:pt>
                <c:pt idx="28986">
                  <c:v>-1.1131500000000001E-2</c:v>
                </c:pt>
                <c:pt idx="28987">
                  <c:v>-1.1438E-2</c:v>
                </c:pt>
                <c:pt idx="28988">
                  <c:v>-1.1761600000000001E-2</c:v>
                </c:pt>
                <c:pt idx="28989">
                  <c:v>-1.2101000000000001E-2</c:v>
                </c:pt>
                <c:pt idx="28990">
                  <c:v>-1.24531E-2</c:v>
                </c:pt>
                <c:pt idx="28991">
                  <c:v>-1.2814300000000001E-2</c:v>
                </c:pt>
                <c:pt idx="28992">
                  <c:v>-1.31859E-2</c:v>
                </c:pt>
                <c:pt idx="28993">
                  <c:v>-1.35704E-2</c:v>
                </c:pt>
                <c:pt idx="28994">
                  <c:v>-1.39658E-2</c:v>
                </c:pt>
                <c:pt idx="28995">
                  <c:v>-1.43696E-2</c:v>
                </c:pt>
                <c:pt idx="28996">
                  <c:v>-1.47812E-2</c:v>
                </c:pt>
                <c:pt idx="28997">
                  <c:v>-1.52E-2</c:v>
                </c:pt>
                <c:pt idx="28998">
                  <c:v>-1.56247E-2</c:v>
                </c:pt>
                <c:pt idx="28999">
                  <c:v>-1.60538E-2</c:v>
                </c:pt>
                <c:pt idx="29000">
                  <c:v>-1.6485699999999999E-2</c:v>
                </c:pt>
                <c:pt idx="29001">
                  <c:v>-1.6919E-2</c:v>
                </c:pt>
                <c:pt idx="29002">
                  <c:v>-1.7352599999999999E-2</c:v>
                </c:pt>
                <c:pt idx="29003">
                  <c:v>-1.77859E-2</c:v>
                </c:pt>
                <c:pt idx="29004">
                  <c:v>-1.8217799999999999E-2</c:v>
                </c:pt>
                <c:pt idx="29005">
                  <c:v>-1.8647199999999999E-2</c:v>
                </c:pt>
                <c:pt idx="29006">
                  <c:v>-1.90724E-2</c:v>
                </c:pt>
                <c:pt idx="29007">
                  <c:v>-1.9492200000000001E-2</c:v>
                </c:pt>
                <c:pt idx="29008">
                  <c:v>-1.99049E-2</c:v>
                </c:pt>
                <c:pt idx="29009">
                  <c:v>-2.0309500000000001E-2</c:v>
                </c:pt>
                <c:pt idx="29010">
                  <c:v>-2.0704699999999999E-2</c:v>
                </c:pt>
                <c:pt idx="29011">
                  <c:v>-2.1089199999999999E-2</c:v>
                </c:pt>
                <c:pt idx="29012">
                  <c:v>-2.1461500000000001E-2</c:v>
                </c:pt>
                <c:pt idx="29013">
                  <c:v>-2.18204E-2</c:v>
                </c:pt>
                <c:pt idx="29014">
                  <c:v>-2.2164699999999999E-2</c:v>
                </c:pt>
                <c:pt idx="29015">
                  <c:v>-2.2492999999999999E-2</c:v>
                </c:pt>
                <c:pt idx="29016">
                  <c:v>-2.2804000000000001E-2</c:v>
                </c:pt>
                <c:pt idx="29017">
                  <c:v>-2.3096800000000001E-2</c:v>
                </c:pt>
                <c:pt idx="29018">
                  <c:v>-2.3370499999999999E-2</c:v>
                </c:pt>
                <c:pt idx="29019">
                  <c:v>-2.3624300000000001E-2</c:v>
                </c:pt>
                <c:pt idx="29020">
                  <c:v>-2.38569E-2</c:v>
                </c:pt>
                <c:pt idx="29021">
                  <c:v>-2.4067600000000001E-2</c:v>
                </c:pt>
                <c:pt idx="29022">
                  <c:v>-2.42554E-2</c:v>
                </c:pt>
                <c:pt idx="29023">
                  <c:v>-2.44195E-2</c:v>
                </c:pt>
                <c:pt idx="29024">
                  <c:v>-2.4558900000000002E-2</c:v>
                </c:pt>
                <c:pt idx="29025">
                  <c:v>-2.46731E-2</c:v>
                </c:pt>
                <c:pt idx="29026">
                  <c:v>-2.4761700000000001E-2</c:v>
                </c:pt>
                <c:pt idx="29027">
                  <c:v>-2.4824100000000002E-2</c:v>
                </c:pt>
                <c:pt idx="29028">
                  <c:v>-2.4859800000000001E-2</c:v>
                </c:pt>
                <c:pt idx="29029">
                  <c:v>-2.4868000000000001E-2</c:v>
                </c:pt>
                <c:pt idx="29030">
                  <c:v>-2.4847899999999999E-2</c:v>
                </c:pt>
                <c:pt idx="29031">
                  <c:v>-2.4799000000000002E-2</c:v>
                </c:pt>
                <c:pt idx="29032">
                  <c:v>-2.4721099999999999E-2</c:v>
                </c:pt>
                <c:pt idx="29033">
                  <c:v>-2.4614E-2</c:v>
                </c:pt>
                <c:pt idx="29034">
                  <c:v>-2.44773E-2</c:v>
                </c:pt>
                <c:pt idx="29035">
                  <c:v>-2.4310399999999999E-2</c:v>
                </c:pt>
                <c:pt idx="29036">
                  <c:v>-2.41129E-2</c:v>
                </c:pt>
                <c:pt idx="29037">
                  <c:v>-2.3884099999999998E-2</c:v>
                </c:pt>
                <c:pt idx="29038">
                  <c:v>-2.3623399999999999E-2</c:v>
                </c:pt>
                <c:pt idx="29039">
                  <c:v>-2.3330300000000002E-2</c:v>
                </c:pt>
                <c:pt idx="29040">
                  <c:v>-2.3004500000000001E-2</c:v>
                </c:pt>
                <c:pt idx="29041">
                  <c:v>-2.2645999999999999E-2</c:v>
                </c:pt>
                <c:pt idx="29042">
                  <c:v>-2.2254800000000002E-2</c:v>
                </c:pt>
                <c:pt idx="29043">
                  <c:v>-2.1831799999999998E-2</c:v>
                </c:pt>
                <c:pt idx="29044">
                  <c:v>-2.13782E-2</c:v>
                </c:pt>
                <c:pt idx="29045">
                  <c:v>-2.0894800000000002E-2</c:v>
                </c:pt>
                <c:pt idx="29046">
                  <c:v>-2.0382000000000001E-2</c:v>
                </c:pt>
                <c:pt idx="29047">
                  <c:v>-1.9840400000000001E-2</c:v>
                </c:pt>
                <c:pt idx="29048">
                  <c:v>-1.92704E-2</c:v>
                </c:pt>
                <c:pt idx="29049">
                  <c:v>-1.86728E-2</c:v>
                </c:pt>
                <c:pt idx="29050">
                  <c:v>-1.8048399999999999E-2</c:v>
                </c:pt>
                <c:pt idx="29051">
                  <c:v>-1.7397800000000001E-2</c:v>
                </c:pt>
                <c:pt idx="29052">
                  <c:v>-1.67221E-2</c:v>
                </c:pt>
                <c:pt idx="29053">
                  <c:v>-1.60222E-2</c:v>
                </c:pt>
                <c:pt idx="29054">
                  <c:v>-1.52996E-2</c:v>
                </c:pt>
                <c:pt idx="29055">
                  <c:v>-1.45553E-2</c:v>
                </c:pt>
                <c:pt idx="29056">
                  <c:v>-1.37903E-2</c:v>
                </c:pt>
                <c:pt idx="29057">
                  <c:v>-1.3005600000000001E-2</c:v>
                </c:pt>
                <c:pt idx="29058">
                  <c:v>-1.2201500000000001E-2</c:v>
                </c:pt>
                <c:pt idx="29059">
                  <c:v>-1.13785E-2</c:v>
                </c:pt>
                <c:pt idx="29060">
                  <c:v>-1.0537400000000001E-2</c:v>
                </c:pt>
                <c:pt idx="29061" formatCode="0.00E+00">
                  <c:v>-9.6789000000000007E-3</c:v>
                </c:pt>
                <c:pt idx="29062" formatCode="0.00E+00">
                  <c:v>-8.8044200000000003E-3</c:v>
                </c:pt>
                <c:pt idx="29063" formatCode="0.00E+00">
                  <c:v>-7.9154900000000007E-3</c:v>
                </c:pt>
                <c:pt idx="29064" formatCode="0.00E+00">
                  <c:v>-7.0134300000000002E-3</c:v>
                </c:pt>
                <c:pt idx="29065" formatCode="0.00E+00">
                  <c:v>-6.0992599999999996E-3</c:v>
                </c:pt>
                <c:pt idx="29066" formatCode="0.00E+00">
                  <c:v>-5.1747499999999997E-3</c:v>
                </c:pt>
                <c:pt idx="29067" formatCode="0.00E+00">
                  <c:v>-4.2426900000000003E-3</c:v>
                </c:pt>
                <c:pt idx="29068" formatCode="0.00E+00">
                  <c:v>-3.3056800000000001E-3</c:v>
                </c:pt>
                <c:pt idx="29069" formatCode="0.00E+00">
                  <c:v>-2.3654399999999999E-3</c:v>
                </c:pt>
                <c:pt idx="29070" formatCode="0.00E+00">
                  <c:v>-1.42311E-3</c:v>
                </c:pt>
                <c:pt idx="29071" formatCode="0.00E+00">
                  <c:v>-4.7976200000000001E-4</c:v>
                </c:pt>
                <c:pt idx="29072" formatCode="0.00E+00">
                  <c:v>4.63239E-4</c:v>
                </c:pt>
                <c:pt idx="29073" formatCode="0.00E+00">
                  <c:v>1.4041399999999999E-3</c:v>
                </c:pt>
                <c:pt idx="29074" formatCode="0.00E+00">
                  <c:v>2.3409099999999999E-3</c:v>
                </c:pt>
                <c:pt idx="29075" formatCode="0.00E+00">
                  <c:v>3.2713799999999999E-3</c:v>
                </c:pt>
                <c:pt idx="29076" formatCode="0.00E+00">
                  <c:v>4.1935200000000001E-3</c:v>
                </c:pt>
                <c:pt idx="29077" formatCode="0.00E+00">
                  <c:v>5.1055700000000002E-3</c:v>
                </c:pt>
                <c:pt idx="29078" formatCode="0.00E+00">
                  <c:v>6.0057499999999998E-3</c:v>
                </c:pt>
                <c:pt idx="29079" formatCode="0.00E+00">
                  <c:v>6.8922200000000001E-3</c:v>
                </c:pt>
                <c:pt idx="29080" formatCode="0.00E+00">
                  <c:v>7.76314E-3</c:v>
                </c:pt>
                <c:pt idx="29081" formatCode="0.00E+00">
                  <c:v>8.6167199999999996E-3</c:v>
                </c:pt>
                <c:pt idx="29082" formatCode="0.00E+00">
                  <c:v>9.4512399999999996E-3</c:v>
                </c:pt>
                <c:pt idx="29083">
                  <c:v>1.0265099999999999E-2</c:v>
                </c:pt>
                <c:pt idx="29084">
                  <c:v>1.1057000000000001E-2</c:v>
                </c:pt>
                <c:pt idx="29085">
                  <c:v>1.18256E-2</c:v>
                </c:pt>
                <c:pt idx="29086">
                  <c:v>1.25699E-2</c:v>
                </c:pt>
                <c:pt idx="29087">
                  <c:v>1.3289E-2</c:v>
                </c:pt>
                <c:pt idx="29088">
                  <c:v>1.3982100000000001E-2</c:v>
                </c:pt>
                <c:pt idx="29089">
                  <c:v>1.4647800000000001E-2</c:v>
                </c:pt>
                <c:pt idx="29090">
                  <c:v>1.52847E-2</c:v>
                </c:pt>
                <c:pt idx="29091">
                  <c:v>1.5891700000000002E-2</c:v>
                </c:pt>
                <c:pt idx="29092">
                  <c:v>1.6468E-2</c:v>
                </c:pt>
                <c:pt idx="29093">
                  <c:v>1.70119E-2</c:v>
                </c:pt>
                <c:pt idx="29094">
                  <c:v>1.75219E-2</c:v>
                </c:pt>
                <c:pt idx="29095">
                  <c:v>1.79968E-2</c:v>
                </c:pt>
                <c:pt idx="29096">
                  <c:v>1.8435199999999999E-2</c:v>
                </c:pt>
                <c:pt idx="29097">
                  <c:v>1.8835600000000001E-2</c:v>
                </c:pt>
                <c:pt idx="29098">
                  <c:v>1.91968E-2</c:v>
                </c:pt>
                <c:pt idx="29099">
                  <c:v>1.9517300000000001E-2</c:v>
                </c:pt>
                <c:pt idx="29100">
                  <c:v>1.9796000000000001E-2</c:v>
                </c:pt>
                <c:pt idx="29101">
                  <c:v>2.0032100000000001E-2</c:v>
                </c:pt>
                <c:pt idx="29102">
                  <c:v>2.0224900000000001E-2</c:v>
                </c:pt>
                <c:pt idx="29103">
                  <c:v>2.0374E-2</c:v>
                </c:pt>
                <c:pt idx="29104">
                  <c:v>2.0478900000000001E-2</c:v>
                </c:pt>
                <c:pt idx="29105">
                  <c:v>2.0539700000000001E-2</c:v>
                </c:pt>
                <c:pt idx="29106">
                  <c:v>2.05556E-2</c:v>
                </c:pt>
                <c:pt idx="29107">
                  <c:v>2.05258E-2</c:v>
                </c:pt>
                <c:pt idx="29108">
                  <c:v>2.0450099999999999E-2</c:v>
                </c:pt>
                <c:pt idx="29109">
                  <c:v>2.03284E-2</c:v>
                </c:pt>
                <c:pt idx="29110">
                  <c:v>2.0161499999999999E-2</c:v>
                </c:pt>
                <c:pt idx="29111">
                  <c:v>1.9949999999999999E-2</c:v>
                </c:pt>
                <c:pt idx="29112">
                  <c:v>1.96945E-2</c:v>
                </c:pt>
                <c:pt idx="29113">
                  <c:v>1.9394600000000001E-2</c:v>
                </c:pt>
                <c:pt idx="29114">
                  <c:v>1.9050399999999999E-2</c:v>
                </c:pt>
                <c:pt idx="29115">
                  <c:v>1.8662399999999999E-2</c:v>
                </c:pt>
                <c:pt idx="29116">
                  <c:v>1.82306E-2</c:v>
                </c:pt>
                <c:pt idx="29117">
                  <c:v>1.7754200000000001E-2</c:v>
                </c:pt>
                <c:pt idx="29118">
                  <c:v>1.7233200000000001E-2</c:v>
                </c:pt>
                <c:pt idx="29119">
                  <c:v>1.6668100000000002E-2</c:v>
                </c:pt>
                <c:pt idx="29120">
                  <c:v>1.60597E-2</c:v>
                </c:pt>
                <c:pt idx="29121">
                  <c:v>1.54088E-2</c:v>
                </c:pt>
                <c:pt idx="29122">
                  <c:v>1.47166E-2</c:v>
                </c:pt>
                <c:pt idx="29123">
                  <c:v>1.3984E-2</c:v>
                </c:pt>
                <c:pt idx="29124">
                  <c:v>1.3211199999999999E-2</c:v>
                </c:pt>
                <c:pt idx="29125">
                  <c:v>1.23985E-2</c:v>
                </c:pt>
                <c:pt idx="29126">
                  <c:v>1.15464E-2</c:v>
                </c:pt>
                <c:pt idx="29127">
                  <c:v>1.0655400000000001E-2</c:v>
                </c:pt>
                <c:pt idx="29128" formatCode="0.00E+00">
                  <c:v>9.7268500000000004E-3</c:v>
                </c:pt>
                <c:pt idx="29129" formatCode="0.00E+00">
                  <c:v>8.7620400000000005E-3</c:v>
                </c:pt>
                <c:pt idx="29130" formatCode="0.00E+00">
                  <c:v>7.7626099999999996E-3</c:v>
                </c:pt>
                <c:pt idx="29131" formatCode="0.00E+00">
                  <c:v>6.7301599999999998E-3</c:v>
                </c:pt>
                <c:pt idx="29132" formatCode="0.00E+00">
                  <c:v>5.6660599999999997E-3</c:v>
                </c:pt>
                <c:pt idx="29133" formatCode="0.00E+00">
                  <c:v>4.57151E-3</c:v>
                </c:pt>
                <c:pt idx="29134" formatCode="0.00E+00">
                  <c:v>3.4477800000000001E-3</c:v>
                </c:pt>
                <c:pt idx="29135" formatCode="0.00E+00">
                  <c:v>2.2965300000000002E-3</c:v>
                </c:pt>
                <c:pt idx="29136" formatCode="0.00E+00">
                  <c:v>1.1196800000000001E-3</c:v>
                </c:pt>
                <c:pt idx="29137" formatCode="0.00E+00">
                  <c:v>-8.0988299999999998E-5</c:v>
                </c:pt>
                <c:pt idx="29138" formatCode="0.00E+00">
                  <c:v>-1.3040300000000001E-3</c:v>
                </c:pt>
                <c:pt idx="29139" formatCode="0.00E+00">
                  <c:v>-2.5480799999999999E-3</c:v>
                </c:pt>
                <c:pt idx="29140" formatCode="0.00E+00">
                  <c:v>-3.81168E-3</c:v>
                </c:pt>
                <c:pt idx="29141" formatCode="0.00E+00">
                  <c:v>-5.0933200000000001E-3</c:v>
                </c:pt>
                <c:pt idx="29142" formatCode="0.00E+00">
                  <c:v>-6.3913299999999998E-3</c:v>
                </c:pt>
                <c:pt idx="29143" formatCode="0.00E+00">
                  <c:v>-7.7037599999999996E-3</c:v>
                </c:pt>
                <c:pt idx="29144" formatCode="0.00E+00">
                  <c:v>-9.0285699999999997E-3</c:v>
                </c:pt>
                <c:pt idx="29145">
                  <c:v>-1.03637E-2</c:v>
                </c:pt>
                <c:pt idx="29146">
                  <c:v>-1.17074E-2</c:v>
                </c:pt>
                <c:pt idx="29147">
                  <c:v>-1.30581E-2</c:v>
                </c:pt>
                <c:pt idx="29148">
                  <c:v>-1.4414099999999999E-2</c:v>
                </c:pt>
                <c:pt idx="29149">
                  <c:v>-1.57734E-2</c:v>
                </c:pt>
                <c:pt idx="29150">
                  <c:v>-1.7134E-2</c:v>
                </c:pt>
                <c:pt idx="29151">
                  <c:v>-1.8494E-2</c:v>
                </c:pt>
                <c:pt idx="29152">
                  <c:v>-1.9851299999999999E-2</c:v>
                </c:pt>
                <c:pt idx="29153">
                  <c:v>-2.1203300000000001E-2</c:v>
                </c:pt>
                <c:pt idx="29154">
                  <c:v>-2.25478E-2</c:v>
                </c:pt>
                <c:pt idx="29155">
                  <c:v>-2.3882299999999999E-2</c:v>
                </c:pt>
                <c:pt idx="29156">
                  <c:v>-2.5205000000000002E-2</c:v>
                </c:pt>
                <c:pt idx="29157">
                  <c:v>-2.65145E-2</c:v>
                </c:pt>
                <c:pt idx="29158">
                  <c:v>-2.7809400000000001E-2</c:v>
                </c:pt>
                <c:pt idx="29159">
                  <c:v>-2.9087999999999999E-2</c:v>
                </c:pt>
                <c:pt idx="29160">
                  <c:v>-3.0348E-2</c:v>
                </c:pt>
                <c:pt idx="29161">
                  <c:v>-3.1586999999999997E-2</c:v>
                </c:pt>
                <c:pt idx="29162">
                  <c:v>-3.2802600000000001E-2</c:v>
                </c:pt>
                <c:pt idx="29163">
                  <c:v>-3.3993299999999997E-2</c:v>
                </c:pt>
                <c:pt idx="29164">
                  <c:v>-3.5157399999999998E-2</c:v>
                </c:pt>
                <c:pt idx="29165">
                  <c:v>-3.6292999999999999E-2</c:v>
                </c:pt>
                <c:pt idx="29166">
                  <c:v>-3.73987E-2</c:v>
                </c:pt>
                <c:pt idx="29167">
                  <c:v>-3.8473500000000001E-2</c:v>
                </c:pt>
                <c:pt idx="29168">
                  <c:v>-3.9516299999999997E-2</c:v>
                </c:pt>
                <c:pt idx="29169">
                  <c:v>-4.0525499999999999E-2</c:v>
                </c:pt>
                <c:pt idx="29170">
                  <c:v>-4.1499800000000003E-2</c:v>
                </c:pt>
                <c:pt idx="29171">
                  <c:v>-4.2437500000000003E-2</c:v>
                </c:pt>
                <c:pt idx="29172">
                  <c:v>-4.3336699999999999E-2</c:v>
                </c:pt>
                <c:pt idx="29173">
                  <c:v>-4.4195499999999999E-2</c:v>
                </c:pt>
                <c:pt idx="29174">
                  <c:v>-4.5012799999999999E-2</c:v>
                </c:pt>
                <c:pt idx="29175">
                  <c:v>-4.57884E-2</c:v>
                </c:pt>
                <c:pt idx="29176">
                  <c:v>-4.6521699999999999E-2</c:v>
                </c:pt>
                <c:pt idx="29177">
                  <c:v>-4.7211700000000002E-2</c:v>
                </c:pt>
                <c:pt idx="29178">
                  <c:v>-4.7856999999999997E-2</c:v>
                </c:pt>
                <c:pt idx="29179">
                  <c:v>-4.8456199999999998E-2</c:v>
                </c:pt>
                <c:pt idx="29180">
                  <c:v>-4.90074E-2</c:v>
                </c:pt>
                <c:pt idx="29181">
                  <c:v>-4.9509299999999999E-2</c:v>
                </c:pt>
                <c:pt idx="29182">
                  <c:v>-4.9961100000000001E-2</c:v>
                </c:pt>
                <c:pt idx="29183">
                  <c:v>-5.03626E-2</c:v>
                </c:pt>
                <c:pt idx="29184">
                  <c:v>-5.07137E-2</c:v>
                </c:pt>
                <c:pt idx="29185">
                  <c:v>-5.1013500000000003E-2</c:v>
                </c:pt>
                <c:pt idx="29186">
                  <c:v>-5.1261599999999997E-2</c:v>
                </c:pt>
                <c:pt idx="29187">
                  <c:v>-5.1457900000000001E-2</c:v>
                </c:pt>
                <c:pt idx="29188">
                  <c:v>-5.1602599999999998E-2</c:v>
                </c:pt>
                <c:pt idx="29189">
                  <c:v>-5.16958E-2</c:v>
                </c:pt>
                <c:pt idx="29190">
                  <c:v>-5.17378E-2</c:v>
                </c:pt>
                <c:pt idx="29191">
                  <c:v>-5.1728999999999997E-2</c:v>
                </c:pt>
                <c:pt idx="29192">
                  <c:v>-5.1669600000000003E-2</c:v>
                </c:pt>
                <c:pt idx="29193">
                  <c:v>-5.1559399999999998E-2</c:v>
                </c:pt>
                <c:pt idx="29194">
                  <c:v>-5.1398199999999998E-2</c:v>
                </c:pt>
                <c:pt idx="29195">
                  <c:v>-5.1186200000000001E-2</c:v>
                </c:pt>
                <c:pt idx="29196">
                  <c:v>-5.0923400000000001E-2</c:v>
                </c:pt>
                <c:pt idx="29197">
                  <c:v>-5.0610000000000002E-2</c:v>
                </c:pt>
                <c:pt idx="29198">
                  <c:v>-5.0246699999999998E-2</c:v>
                </c:pt>
                <c:pt idx="29199">
                  <c:v>-4.9833599999999999E-2</c:v>
                </c:pt>
                <c:pt idx="29200">
                  <c:v>-4.93713E-2</c:v>
                </c:pt>
                <c:pt idx="29201">
                  <c:v>-4.8860300000000002E-2</c:v>
                </c:pt>
                <c:pt idx="29202">
                  <c:v>-4.8301299999999998E-2</c:v>
                </c:pt>
                <c:pt idx="29203">
                  <c:v>-4.7695300000000003E-2</c:v>
                </c:pt>
                <c:pt idx="29204">
                  <c:v>-4.70427E-2</c:v>
                </c:pt>
                <c:pt idx="29205">
                  <c:v>-4.6344499999999997E-2</c:v>
                </c:pt>
                <c:pt idx="29206">
                  <c:v>-4.5602200000000002E-2</c:v>
                </c:pt>
                <c:pt idx="29207">
                  <c:v>-4.4817200000000001E-2</c:v>
                </c:pt>
                <c:pt idx="29208">
                  <c:v>-4.3991000000000002E-2</c:v>
                </c:pt>
                <c:pt idx="29209">
                  <c:v>-4.3124599999999999E-2</c:v>
                </c:pt>
                <c:pt idx="29210">
                  <c:v>-4.2219199999999998E-2</c:v>
                </c:pt>
                <c:pt idx="29211">
                  <c:v>-4.1276100000000003E-2</c:v>
                </c:pt>
                <c:pt idx="29212">
                  <c:v>-4.0296400000000003E-2</c:v>
                </c:pt>
                <c:pt idx="29213">
                  <c:v>-3.9281000000000003E-2</c:v>
                </c:pt>
                <c:pt idx="29214">
                  <c:v>-3.8230899999999998E-2</c:v>
                </c:pt>
                <c:pt idx="29215">
                  <c:v>-3.71475E-2</c:v>
                </c:pt>
                <c:pt idx="29216">
                  <c:v>-3.6032500000000002E-2</c:v>
                </c:pt>
                <c:pt idx="29217">
                  <c:v>-3.4887899999999999E-2</c:v>
                </c:pt>
                <c:pt idx="29218">
                  <c:v>-3.3716200000000002E-2</c:v>
                </c:pt>
                <c:pt idx="29219">
                  <c:v>-3.2519800000000001E-2</c:v>
                </c:pt>
                <c:pt idx="29220">
                  <c:v>-3.1300300000000003E-2</c:v>
                </c:pt>
                <c:pt idx="29221">
                  <c:v>-3.00594E-2</c:v>
                </c:pt>
                <c:pt idx="29222">
                  <c:v>-2.8798799999999999E-2</c:v>
                </c:pt>
                <c:pt idx="29223">
                  <c:v>-2.7520300000000001E-2</c:v>
                </c:pt>
                <c:pt idx="29224">
                  <c:v>-2.6226099999999999E-2</c:v>
                </c:pt>
                <c:pt idx="29225">
                  <c:v>-2.49184E-2</c:v>
                </c:pt>
                <c:pt idx="29226">
                  <c:v>-2.3599599999999998E-2</c:v>
                </c:pt>
                <c:pt idx="29227">
                  <c:v>-2.2271900000000001E-2</c:v>
                </c:pt>
                <c:pt idx="29228">
                  <c:v>-2.0937399999999998E-2</c:v>
                </c:pt>
                <c:pt idx="29229">
                  <c:v>-1.9597900000000001E-2</c:v>
                </c:pt>
                <c:pt idx="29230">
                  <c:v>-1.82545E-2</c:v>
                </c:pt>
                <c:pt idx="29231">
                  <c:v>-1.69085E-2</c:v>
                </c:pt>
                <c:pt idx="29232">
                  <c:v>-1.5561699999999999E-2</c:v>
                </c:pt>
                <c:pt idx="29233">
                  <c:v>-1.4216400000000001E-2</c:v>
                </c:pt>
                <c:pt idx="29234">
                  <c:v>-1.28751E-2</c:v>
                </c:pt>
                <c:pt idx="29235">
                  <c:v>-1.15402E-2</c:v>
                </c:pt>
                <c:pt idx="29236">
                  <c:v>-1.02139E-2</c:v>
                </c:pt>
                <c:pt idx="29237" formatCode="0.00E+00">
                  <c:v>-8.8978100000000008E-3</c:v>
                </c:pt>
                <c:pt idx="29238" formatCode="0.00E+00">
                  <c:v>-7.5926099999999996E-3</c:v>
                </c:pt>
                <c:pt idx="29239" formatCode="0.00E+00">
                  <c:v>-6.2995000000000004E-3</c:v>
                </c:pt>
                <c:pt idx="29240" formatCode="0.00E+00">
                  <c:v>-5.0205400000000004E-3</c:v>
                </c:pt>
                <c:pt idx="29241" formatCode="0.00E+00">
                  <c:v>-3.7578099999999999E-3</c:v>
                </c:pt>
                <c:pt idx="29242" formatCode="0.00E+00">
                  <c:v>-2.51286E-3</c:v>
                </c:pt>
                <c:pt idx="29243" formatCode="0.00E+00">
                  <c:v>-1.28736E-3</c:v>
                </c:pt>
                <c:pt idx="29244" formatCode="0.00E+00">
                  <c:v>-8.3517599999999995E-5</c:v>
                </c:pt>
                <c:pt idx="29245" formatCode="0.00E+00">
                  <c:v>1.0966299999999999E-3</c:v>
                </c:pt>
                <c:pt idx="29246" formatCode="0.00E+00">
                  <c:v>2.2517000000000001E-3</c:v>
                </c:pt>
                <c:pt idx="29247" formatCode="0.00E+00">
                  <c:v>3.3804799999999999E-3</c:v>
                </c:pt>
                <c:pt idx="29248" formatCode="0.00E+00">
                  <c:v>4.4815599999999999E-3</c:v>
                </c:pt>
                <c:pt idx="29249" formatCode="0.00E+00">
                  <c:v>5.5535599999999999E-3</c:v>
                </c:pt>
                <c:pt idx="29250" formatCode="0.00E+00">
                  <c:v>6.5950999999999996E-3</c:v>
                </c:pt>
                <c:pt idx="29251" formatCode="0.00E+00">
                  <c:v>7.6046799999999999E-3</c:v>
                </c:pt>
                <c:pt idx="29252" formatCode="0.00E+00">
                  <c:v>8.58072E-3</c:v>
                </c:pt>
                <c:pt idx="29253" formatCode="0.00E+00">
                  <c:v>9.5218000000000004E-3</c:v>
                </c:pt>
                <c:pt idx="29254">
                  <c:v>1.0426599999999999E-2</c:v>
                </c:pt>
                <c:pt idx="29255">
                  <c:v>1.1293900000000001E-2</c:v>
                </c:pt>
                <c:pt idx="29256">
                  <c:v>1.2122900000000001E-2</c:v>
                </c:pt>
                <c:pt idx="29257">
                  <c:v>1.2913300000000001E-2</c:v>
                </c:pt>
                <c:pt idx="29258">
                  <c:v>1.3664300000000001E-2</c:v>
                </c:pt>
                <c:pt idx="29259">
                  <c:v>1.4374700000000001E-2</c:v>
                </c:pt>
                <c:pt idx="29260">
                  <c:v>1.5043000000000001E-2</c:v>
                </c:pt>
                <c:pt idx="29261">
                  <c:v>1.56688E-2</c:v>
                </c:pt>
                <c:pt idx="29262">
                  <c:v>1.6252800000000001E-2</c:v>
                </c:pt>
                <c:pt idx="29263">
                  <c:v>1.6795399999999999E-2</c:v>
                </c:pt>
                <c:pt idx="29264">
                  <c:v>1.7296200000000001E-2</c:v>
                </c:pt>
                <c:pt idx="29265">
                  <c:v>1.7755199999999999E-2</c:v>
                </c:pt>
                <c:pt idx="29266">
                  <c:v>1.81727E-2</c:v>
                </c:pt>
                <c:pt idx="29267">
                  <c:v>1.8549199999999998E-2</c:v>
                </c:pt>
                <c:pt idx="29268">
                  <c:v>1.8883299999999999E-2</c:v>
                </c:pt>
                <c:pt idx="29269">
                  <c:v>1.9173900000000001E-2</c:v>
                </c:pt>
                <c:pt idx="29270">
                  <c:v>1.94206E-2</c:v>
                </c:pt>
                <c:pt idx="29271">
                  <c:v>1.9623499999999999E-2</c:v>
                </c:pt>
                <c:pt idx="29272">
                  <c:v>1.97821E-2</c:v>
                </c:pt>
                <c:pt idx="29273">
                  <c:v>1.98955E-2</c:v>
                </c:pt>
                <c:pt idx="29274">
                  <c:v>1.9963499999999999E-2</c:v>
                </c:pt>
                <c:pt idx="29275">
                  <c:v>1.99867E-2</c:v>
                </c:pt>
                <c:pt idx="29276">
                  <c:v>1.99656E-2</c:v>
                </c:pt>
                <c:pt idx="29277">
                  <c:v>1.99001E-2</c:v>
                </c:pt>
                <c:pt idx="29278">
                  <c:v>1.97903E-2</c:v>
                </c:pt>
                <c:pt idx="29279">
                  <c:v>1.9636600000000001E-2</c:v>
                </c:pt>
                <c:pt idx="29280">
                  <c:v>1.9440099999999998E-2</c:v>
                </c:pt>
                <c:pt idx="29281">
                  <c:v>1.9203000000000001E-2</c:v>
                </c:pt>
                <c:pt idx="29282">
                  <c:v>1.8927099999999999E-2</c:v>
                </c:pt>
                <c:pt idx="29283">
                  <c:v>1.8613500000000002E-2</c:v>
                </c:pt>
                <c:pt idx="29284">
                  <c:v>1.8261400000000001E-2</c:v>
                </c:pt>
                <c:pt idx="29285">
                  <c:v>1.7869599999999999E-2</c:v>
                </c:pt>
                <c:pt idx="29286">
                  <c:v>1.7438200000000001E-2</c:v>
                </c:pt>
                <c:pt idx="29287">
                  <c:v>1.6968799999999999E-2</c:v>
                </c:pt>
                <c:pt idx="29288">
                  <c:v>1.6463499999999999E-2</c:v>
                </c:pt>
                <c:pt idx="29289">
                  <c:v>1.59247E-2</c:v>
                </c:pt>
                <c:pt idx="29290">
                  <c:v>1.5354599999999999E-2</c:v>
                </c:pt>
                <c:pt idx="29291">
                  <c:v>1.4755600000000001E-2</c:v>
                </c:pt>
                <c:pt idx="29292">
                  <c:v>1.41289E-2</c:v>
                </c:pt>
                <c:pt idx="29293">
                  <c:v>1.34746E-2</c:v>
                </c:pt>
                <c:pt idx="29294">
                  <c:v>1.2793199999999999E-2</c:v>
                </c:pt>
                <c:pt idx="29295">
                  <c:v>1.20862E-2</c:v>
                </c:pt>
                <c:pt idx="29296">
                  <c:v>1.13554E-2</c:v>
                </c:pt>
                <c:pt idx="29297">
                  <c:v>1.06017E-2</c:v>
                </c:pt>
                <c:pt idx="29298" formatCode="0.00E+00">
                  <c:v>9.8258400000000006E-3</c:v>
                </c:pt>
                <c:pt idx="29299" formatCode="0.00E+00">
                  <c:v>9.0289299999999992E-3</c:v>
                </c:pt>
                <c:pt idx="29300" formatCode="0.00E+00">
                  <c:v>8.2127999999999993E-3</c:v>
                </c:pt>
                <c:pt idx="29301" formatCode="0.00E+00">
                  <c:v>7.37932E-3</c:v>
                </c:pt>
                <c:pt idx="29302" formatCode="0.00E+00">
                  <c:v>6.5299199999999998E-3</c:v>
                </c:pt>
                <c:pt idx="29303" formatCode="0.00E+00">
                  <c:v>5.6659800000000001E-3</c:v>
                </c:pt>
                <c:pt idx="29304" formatCode="0.00E+00">
                  <c:v>4.78912E-3</c:v>
                </c:pt>
                <c:pt idx="29305" formatCode="0.00E+00">
                  <c:v>3.9011800000000002E-3</c:v>
                </c:pt>
                <c:pt idx="29306" formatCode="0.00E+00">
                  <c:v>3.0042599999999999E-3</c:v>
                </c:pt>
                <c:pt idx="29307" formatCode="0.00E+00">
                  <c:v>2.1003599999999999E-3</c:v>
                </c:pt>
                <c:pt idx="29308" formatCode="0.00E+00">
                  <c:v>1.19085E-3</c:v>
                </c:pt>
                <c:pt idx="29309" formatCode="0.00E+00">
                  <c:v>2.7666399999999998E-4</c:v>
                </c:pt>
                <c:pt idx="29310" formatCode="0.00E+00">
                  <c:v>-6.4087300000000003E-4</c:v>
                </c:pt>
                <c:pt idx="29311" formatCode="0.00E+00">
                  <c:v>-1.55974E-3</c:v>
                </c:pt>
                <c:pt idx="29312" formatCode="0.00E+00">
                  <c:v>-2.4777800000000002E-3</c:v>
                </c:pt>
                <c:pt idx="29313" formatCode="0.00E+00">
                  <c:v>-3.3932900000000002E-3</c:v>
                </c:pt>
                <c:pt idx="29314" formatCode="0.00E+00">
                  <c:v>-4.3051399999999998E-3</c:v>
                </c:pt>
                <c:pt idx="29315" formatCode="0.00E+00">
                  <c:v>-5.21193E-3</c:v>
                </c:pt>
                <c:pt idx="29316" formatCode="0.00E+00">
                  <c:v>-6.1113199999999999E-3</c:v>
                </c:pt>
                <c:pt idx="29317" formatCode="0.00E+00">
                  <c:v>-7.0009800000000004E-3</c:v>
                </c:pt>
                <c:pt idx="29318" formatCode="0.00E+00">
                  <c:v>-7.8801500000000007E-3</c:v>
                </c:pt>
                <c:pt idx="29319" formatCode="0.00E+00">
                  <c:v>-8.7490299999999997E-3</c:v>
                </c:pt>
                <c:pt idx="29320" formatCode="0.00E+00">
                  <c:v>-9.6071999999999998E-3</c:v>
                </c:pt>
                <c:pt idx="29321">
                  <c:v>-1.0454E-2</c:v>
                </c:pt>
                <c:pt idx="29322">
                  <c:v>-1.1289199999999999E-2</c:v>
                </c:pt>
                <c:pt idx="29323">
                  <c:v>-1.2112400000000001E-2</c:v>
                </c:pt>
                <c:pt idx="29324">
                  <c:v>-1.2921500000000001E-2</c:v>
                </c:pt>
                <c:pt idx="29325">
                  <c:v>-1.37138E-2</c:v>
                </c:pt>
                <c:pt idx="29326">
                  <c:v>-1.44876E-2</c:v>
                </c:pt>
                <c:pt idx="29327">
                  <c:v>-1.52424E-2</c:v>
                </c:pt>
                <c:pt idx="29328">
                  <c:v>-1.5977499999999999E-2</c:v>
                </c:pt>
                <c:pt idx="29329">
                  <c:v>-1.6691600000000001E-2</c:v>
                </c:pt>
                <c:pt idx="29330">
                  <c:v>-1.7383200000000001E-2</c:v>
                </c:pt>
                <c:pt idx="29331">
                  <c:v>-1.8051399999999999E-2</c:v>
                </c:pt>
                <c:pt idx="29332">
                  <c:v>-1.8695699999999999E-2</c:v>
                </c:pt>
                <c:pt idx="29333">
                  <c:v>-1.9315599999999999E-2</c:v>
                </c:pt>
                <c:pt idx="29334">
                  <c:v>-1.9910500000000001E-2</c:v>
                </c:pt>
                <c:pt idx="29335">
                  <c:v>-2.04802E-2</c:v>
                </c:pt>
                <c:pt idx="29336">
                  <c:v>-2.1024600000000001E-2</c:v>
                </c:pt>
                <c:pt idx="29337">
                  <c:v>-2.15436E-2</c:v>
                </c:pt>
                <c:pt idx="29338">
                  <c:v>-2.2036699999999999E-2</c:v>
                </c:pt>
                <c:pt idx="29339">
                  <c:v>-2.2502600000000001E-2</c:v>
                </c:pt>
                <c:pt idx="29340">
                  <c:v>-2.2940599999999998E-2</c:v>
                </c:pt>
                <c:pt idx="29341">
                  <c:v>-2.3350699999999999E-2</c:v>
                </c:pt>
                <c:pt idx="29342">
                  <c:v>-2.37326E-2</c:v>
                </c:pt>
                <c:pt idx="29343">
                  <c:v>-2.40848E-2</c:v>
                </c:pt>
                <c:pt idx="29344">
                  <c:v>-2.4405900000000001E-2</c:v>
                </c:pt>
                <c:pt idx="29345">
                  <c:v>-2.4696200000000001E-2</c:v>
                </c:pt>
                <c:pt idx="29346">
                  <c:v>-2.4957400000000001E-2</c:v>
                </c:pt>
                <c:pt idx="29347">
                  <c:v>-2.5191100000000001E-2</c:v>
                </c:pt>
                <c:pt idx="29348">
                  <c:v>-2.5397599999999999E-2</c:v>
                </c:pt>
                <c:pt idx="29349">
                  <c:v>-2.5575799999999999E-2</c:v>
                </c:pt>
                <c:pt idx="29350">
                  <c:v>-2.5725100000000001E-2</c:v>
                </c:pt>
                <c:pt idx="29351">
                  <c:v>-2.58467E-2</c:v>
                </c:pt>
                <c:pt idx="29352">
                  <c:v>-2.5941800000000001E-2</c:v>
                </c:pt>
                <c:pt idx="29353">
                  <c:v>-2.6010999999999999E-2</c:v>
                </c:pt>
                <c:pt idx="29354">
                  <c:v>-2.6054000000000001E-2</c:v>
                </c:pt>
                <c:pt idx="29355">
                  <c:v>-2.6070900000000001E-2</c:v>
                </c:pt>
                <c:pt idx="29356">
                  <c:v>-2.6062599999999998E-2</c:v>
                </c:pt>
                <c:pt idx="29357">
                  <c:v>-2.6029099999999999E-2</c:v>
                </c:pt>
                <c:pt idx="29358">
                  <c:v>-2.5969900000000001E-2</c:v>
                </c:pt>
                <c:pt idx="29359">
                  <c:v>-2.5886099999999999E-2</c:v>
                </c:pt>
                <c:pt idx="29360">
                  <c:v>-2.57807E-2</c:v>
                </c:pt>
                <c:pt idx="29361">
                  <c:v>-2.5655500000000001E-2</c:v>
                </c:pt>
                <c:pt idx="29362">
                  <c:v>-2.55102E-2</c:v>
                </c:pt>
                <c:pt idx="29363">
                  <c:v>-2.53438E-2</c:v>
                </c:pt>
                <c:pt idx="29364">
                  <c:v>-2.51562E-2</c:v>
                </c:pt>
                <c:pt idx="29365">
                  <c:v>-2.49483E-2</c:v>
                </c:pt>
                <c:pt idx="29366">
                  <c:v>-2.4721199999999999E-2</c:v>
                </c:pt>
                <c:pt idx="29367">
                  <c:v>-2.4476299999999999E-2</c:v>
                </c:pt>
                <c:pt idx="29368">
                  <c:v>-2.4214099999999999E-2</c:v>
                </c:pt>
                <c:pt idx="29369">
                  <c:v>-2.3934500000000001E-2</c:v>
                </c:pt>
                <c:pt idx="29370">
                  <c:v>-2.36379E-2</c:v>
                </c:pt>
                <c:pt idx="29371">
                  <c:v>-2.3326400000000001E-2</c:v>
                </c:pt>
                <c:pt idx="29372">
                  <c:v>-2.3002000000000002E-2</c:v>
                </c:pt>
                <c:pt idx="29373">
                  <c:v>-2.26658E-2</c:v>
                </c:pt>
                <c:pt idx="29374">
                  <c:v>-2.2318399999999999E-2</c:v>
                </c:pt>
                <c:pt idx="29375">
                  <c:v>-2.19607E-2</c:v>
                </c:pt>
                <c:pt idx="29376">
                  <c:v>-2.15938E-2</c:v>
                </c:pt>
                <c:pt idx="29377">
                  <c:v>-2.1218600000000001E-2</c:v>
                </c:pt>
                <c:pt idx="29378">
                  <c:v>-2.0835699999999999E-2</c:v>
                </c:pt>
                <c:pt idx="29379">
                  <c:v>-2.0445899999999999E-2</c:v>
                </c:pt>
                <c:pt idx="29380">
                  <c:v>-2.0051099999999999E-2</c:v>
                </c:pt>
                <c:pt idx="29381">
                  <c:v>-1.9653400000000001E-2</c:v>
                </c:pt>
                <c:pt idx="29382">
                  <c:v>-1.92546E-2</c:v>
                </c:pt>
                <c:pt idx="29383">
                  <c:v>-1.8855400000000001E-2</c:v>
                </c:pt>
                <c:pt idx="29384">
                  <c:v>-1.8456799999999999E-2</c:v>
                </c:pt>
                <c:pt idx="29385">
                  <c:v>-1.806E-2</c:v>
                </c:pt>
                <c:pt idx="29386">
                  <c:v>-1.7666299999999999E-2</c:v>
                </c:pt>
                <c:pt idx="29387">
                  <c:v>-1.72765E-2</c:v>
                </c:pt>
                <c:pt idx="29388">
                  <c:v>-1.6891699999999999E-2</c:v>
                </c:pt>
                <c:pt idx="29389">
                  <c:v>-1.6513699999999999E-2</c:v>
                </c:pt>
                <c:pt idx="29390">
                  <c:v>-1.6144700000000001E-2</c:v>
                </c:pt>
                <c:pt idx="29391">
                  <c:v>-1.5786000000000001E-2</c:v>
                </c:pt>
                <c:pt idx="29392">
                  <c:v>-1.5437599999999999E-2</c:v>
                </c:pt>
                <c:pt idx="29393">
                  <c:v>-1.5099E-2</c:v>
                </c:pt>
                <c:pt idx="29394">
                  <c:v>-1.477E-2</c:v>
                </c:pt>
                <c:pt idx="29395">
                  <c:v>-1.4451800000000001E-2</c:v>
                </c:pt>
                <c:pt idx="29396">
                  <c:v>-1.4146300000000001E-2</c:v>
                </c:pt>
                <c:pt idx="29397">
                  <c:v>-1.38549E-2</c:v>
                </c:pt>
                <c:pt idx="29398">
                  <c:v>-1.3576700000000001E-2</c:v>
                </c:pt>
                <c:pt idx="29399">
                  <c:v>-1.3310199999999999E-2</c:v>
                </c:pt>
                <c:pt idx="29400">
                  <c:v>-1.30559E-2</c:v>
                </c:pt>
                <c:pt idx="29401">
                  <c:v>-1.2815399999999999E-2</c:v>
                </c:pt>
                <c:pt idx="29402">
                  <c:v>-1.25906E-2</c:v>
                </c:pt>
                <c:pt idx="29403">
                  <c:v>-1.2382799999999999E-2</c:v>
                </c:pt>
                <c:pt idx="29404">
                  <c:v>-1.21925E-2</c:v>
                </c:pt>
                <c:pt idx="29405">
                  <c:v>-1.2020599999999999E-2</c:v>
                </c:pt>
                <c:pt idx="29406">
                  <c:v>-1.1867000000000001E-2</c:v>
                </c:pt>
                <c:pt idx="29407">
                  <c:v>-1.17302E-2</c:v>
                </c:pt>
                <c:pt idx="29408">
                  <c:v>-1.1609899999999999E-2</c:v>
                </c:pt>
                <c:pt idx="29409">
                  <c:v>-1.15082E-2</c:v>
                </c:pt>
                <c:pt idx="29410">
                  <c:v>-1.14278E-2</c:v>
                </c:pt>
                <c:pt idx="29411">
                  <c:v>-1.13688E-2</c:v>
                </c:pt>
                <c:pt idx="29412">
                  <c:v>-1.1330700000000001E-2</c:v>
                </c:pt>
                <c:pt idx="29413">
                  <c:v>-1.1313699999999999E-2</c:v>
                </c:pt>
                <c:pt idx="29414">
                  <c:v>-1.13182E-2</c:v>
                </c:pt>
                <c:pt idx="29415">
                  <c:v>-1.13442E-2</c:v>
                </c:pt>
                <c:pt idx="29416">
                  <c:v>-1.1390300000000001E-2</c:v>
                </c:pt>
                <c:pt idx="29417">
                  <c:v>-1.14553E-2</c:v>
                </c:pt>
                <c:pt idx="29418">
                  <c:v>-1.15385E-2</c:v>
                </c:pt>
                <c:pt idx="29419">
                  <c:v>-1.1640299999999999E-2</c:v>
                </c:pt>
                <c:pt idx="29420">
                  <c:v>-1.1761600000000001E-2</c:v>
                </c:pt>
                <c:pt idx="29421">
                  <c:v>-1.19025E-2</c:v>
                </c:pt>
                <c:pt idx="29422">
                  <c:v>-1.20599E-2</c:v>
                </c:pt>
                <c:pt idx="29423">
                  <c:v>-1.22351E-2</c:v>
                </c:pt>
                <c:pt idx="29424">
                  <c:v>-1.2433100000000001E-2</c:v>
                </c:pt>
                <c:pt idx="29425">
                  <c:v>-1.26531E-2</c:v>
                </c:pt>
                <c:pt idx="29426">
                  <c:v>-1.2890799999999999E-2</c:v>
                </c:pt>
                <c:pt idx="29427">
                  <c:v>-1.31445E-2</c:v>
                </c:pt>
                <c:pt idx="29428">
                  <c:v>-1.3414199999999999E-2</c:v>
                </c:pt>
                <c:pt idx="29429">
                  <c:v>-1.36992E-2</c:v>
                </c:pt>
                <c:pt idx="29430">
                  <c:v>-1.3997799999999999E-2</c:v>
                </c:pt>
                <c:pt idx="29431">
                  <c:v>-1.4308100000000001E-2</c:v>
                </c:pt>
                <c:pt idx="29432">
                  <c:v>-1.4628800000000001E-2</c:v>
                </c:pt>
                <c:pt idx="29433">
                  <c:v>-1.4961E-2</c:v>
                </c:pt>
                <c:pt idx="29434">
                  <c:v>-1.53064E-2</c:v>
                </c:pt>
                <c:pt idx="29435">
                  <c:v>-1.56659E-2</c:v>
                </c:pt>
                <c:pt idx="29436">
                  <c:v>-1.6039600000000001E-2</c:v>
                </c:pt>
                <c:pt idx="29437">
                  <c:v>-1.6427400000000002E-2</c:v>
                </c:pt>
                <c:pt idx="29438">
                  <c:v>-1.68291E-2</c:v>
                </c:pt>
                <c:pt idx="29439">
                  <c:v>-1.72439E-2</c:v>
                </c:pt>
                <c:pt idx="29440">
                  <c:v>-1.76708E-2</c:v>
                </c:pt>
                <c:pt idx="29441">
                  <c:v>-1.8108800000000001E-2</c:v>
                </c:pt>
                <c:pt idx="29442">
                  <c:v>-1.85571E-2</c:v>
                </c:pt>
                <c:pt idx="29443">
                  <c:v>-1.9015000000000001E-2</c:v>
                </c:pt>
                <c:pt idx="29444">
                  <c:v>-1.9481700000000001E-2</c:v>
                </c:pt>
                <c:pt idx="29445">
                  <c:v>-1.99551E-2</c:v>
                </c:pt>
                <c:pt idx="29446">
                  <c:v>-2.0432800000000001E-2</c:v>
                </c:pt>
                <c:pt idx="29447">
                  <c:v>-2.0913600000000001E-2</c:v>
                </c:pt>
                <c:pt idx="29448">
                  <c:v>-2.1397699999999999E-2</c:v>
                </c:pt>
                <c:pt idx="29449">
                  <c:v>-2.1885399999999999E-2</c:v>
                </c:pt>
                <c:pt idx="29450">
                  <c:v>-2.2374700000000001E-2</c:v>
                </c:pt>
                <c:pt idx="29451">
                  <c:v>-2.2862199999999999E-2</c:v>
                </c:pt>
                <c:pt idx="29452">
                  <c:v>-2.3346700000000001E-2</c:v>
                </c:pt>
                <c:pt idx="29453">
                  <c:v>-2.3828200000000001E-2</c:v>
                </c:pt>
                <c:pt idx="29454">
                  <c:v>-2.43062E-2</c:v>
                </c:pt>
                <c:pt idx="29455">
                  <c:v>-2.4779499999999999E-2</c:v>
                </c:pt>
                <c:pt idx="29456">
                  <c:v>-2.5245900000000002E-2</c:v>
                </c:pt>
                <c:pt idx="29457">
                  <c:v>-2.5703400000000001E-2</c:v>
                </c:pt>
                <c:pt idx="29458">
                  <c:v>-2.6150699999999999E-2</c:v>
                </c:pt>
                <c:pt idx="29459">
                  <c:v>-2.6586200000000001E-2</c:v>
                </c:pt>
                <c:pt idx="29460">
                  <c:v>-2.70069E-2</c:v>
                </c:pt>
                <c:pt idx="29461">
                  <c:v>-2.74101E-2</c:v>
                </c:pt>
                <c:pt idx="29462">
                  <c:v>-2.7795500000000001E-2</c:v>
                </c:pt>
                <c:pt idx="29463">
                  <c:v>-2.81643E-2</c:v>
                </c:pt>
                <c:pt idx="29464">
                  <c:v>-2.8518000000000002E-2</c:v>
                </c:pt>
                <c:pt idx="29465">
                  <c:v>-2.88572E-2</c:v>
                </c:pt>
                <c:pt idx="29466">
                  <c:v>-2.9181599999999999E-2</c:v>
                </c:pt>
                <c:pt idx="29467">
                  <c:v>-2.9489899999999999E-2</c:v>
                </c:pt>
                <c:pt idx="29468">
                  <c:v>-2.9781499999999999E-2</c:v>
                </c:pt>
                <c:pt idx="29469">
                  <c:v>-3.0056200000000002E-2</c:v>
                </c:pt>
                <c:pt idx="29470">
                  <c:v>-3.0314299999999999E-2</c:v>
                </c:pt>
                <c:pt idx="29471">
                  <c:v>-3.05537E-2</c:v>
                </c:pt>
                <c:pt idx="29472">
                  <c:v>-3.0769000000000001E-2</c:v>
                </c:pt>
                <c:pt idx="29473">
                  <c:v>-3.0958599999999999E-2</c:v>
                </c:pt>
                <c:pt idx="29474">
                  <c:v>-3.11262E-2</c:v>
                </c:pt>
                <c:pt idx="29475">
                  <c:v>-3.1272500000000002E-2</c:v>
                </c:pt>
                <c:pt idx="29476">
                  <c:v>-3.1396300000000002E-2</c:v>
                </c:pt>
                <c:pt idx="29477">
                  <c:v>-3.1498600000000002E-2</c:v>
                </c:pt>
                <c:pt idx="29478">
                  <c:v>-3.1578799999999997E-2</c:v>
                </c:pt>
                <c:pt idx="29479">
                  <c:v>-3.1634200000000001E-2</c:v>
                </c:pt>
                <c:pt idx="29480">
                  <c:v>-3.1662299999999997E-2</c:v>
                </c:pt>
                <c:pt idx="29481">
                  <c:v>-3.16619E-2</c:v>
                </c:pt>
                <c:pt idx="29482">
                  <c:v>-3.1632399999999998E-2</c:v>
                </c:pt>
                <c:pt idx="29483">
                  <c:v>-3.1573499999999997E-2</c:v>
                </c:pt>
                <c:pt idx="29484">
                  <c:v>-3.14848E-2</c:v>
                </c:pt>
                <c:pt idx="29485">
                  <c:v>-3.1367199999999998E-2</c:v>
                </c:pt>
                <c:pt idx="29486">
                  <c:v>-3.1222400000000001E-2</c:v>
                </c:pt>
                <c:pt idx="29487">
                  <c:v>-3.10514E-2</c:v>
                </c:pt>
                <c:pt idx="29488">
                  <c:v>-3.0854400000000001E-2</c:v>
                </c:pt>
                <c:pt idx="29489">
                  <c:v>-3.06313E-2</c:v>
                </c:pt>
                <c:pt idx="29490">
                  <c:v>-3.03819E-2</c:v>
                </c:pt>
                <c:pt idx="29491">
                  <c:v>-3.01061E-2</c:v>
                </c:pt>
                <c:pt idx="29492">
                  <c:v>-2.9804600000000001E-2</c:v>
                </c:pt>
                <c:pt idx="29493">
                  <c:v>-2.9478000000000001E-2</c:v>
                </c:pt>
                <c:pt idx="29494">
                  <c:v>-2.91258E-2</c:v>
                </c:pt>
                <c:pt idx="29495">
                  <c:v>-2.8747399999999999E-2</c:v>
                </c:pt>
                <c:pt idx="29496">
                  <c:v>-2.8343799999999999E-2</c:v>
                </c:pt>
                <c:pt idx="29497">
                  <c:v>-2.7917600000000001E-2</c:v>
                </c:pt>
                <c:pt idx="29498">
                  <c:v>-2.7470700000000001E-2</c:v>
                </c:pt>
                <c:pt idx="29499">
                  <c:v>-2.70046E-2</c:v>
                </c:pt>
                <c:pt idx="29500">
                  <c:v>-2.65221E-2</c:v>
                </c:pt>
                <c:pt idx="29501">
                  <c:v>-2.6025199999999998E-2</c:v>
                </c:pt>
                <c:pt idx="29502">
                  <c:v>-2.5514100000000001E-2</c:v>
                </c:pt>
                <c:pt idx="29503">
                  <c:v>-2.49874E-2</c:v>
                </c:pt>
                <c:pt idx="29504">
                  <c:v>-2.44446E-2</c:v>
                </c:pt>
                <c:pt idx="29505">
                  <c:v>-2.3885799999999999E-2</c:v>
                </c:pt>
                <c:pt idx="29506">
                  <c:v>-2.33107E-2</c:v>
                </c:pt>
                <c:pt idx="29507">
                  <c:v>-2.2719199999999998E-2</c:v>
                </c:pt>
                <c:pt idx="29508">
                  <c:v>-2.2113500000000001E-2</c:v>
                </c:pt>
                <c:pt idx="29509">
                  <c:v>-2.14974E-2</c:v>
                </c:pt>
                <c:pt idx="29510">
                  <c:v>-2.0873300000000001E-2</c:v>
                </c:pt>
                <c:pt idx="29511">
                  <c:v>-2.0242199999999998E-2</c:v>
                </c:pt>
                <c:pt idx="29512">
                  <c:v>-1.96045E-2</c:v>
                </c:pt>
                <c:pt idx="29513">
                  <c:v>-1.8960500000000002E-2</c:v>
                </c:pt>
                <c:pt idx="29514">
                  <c:v>-1.8310199999999999E-2</c:v>
                </c:pt>
                <c:pt idx="29515">
                  <c:v>-1.7654199999999998E-2</c:v>
                </c:pt>
                <c:pt idx="29516">
                  <c:v>-1.6994100000000002E-2</c:v>
                </c:pt>
                <c:pt idx="29517">
                  <c:v>-1.6331600000000002E-2</c:v>
                </c:pt>
                <c:pt idx="29518">
                  <c:v>-1.5668499999999998E-2</c:v>
                </c:pt>
                <c:pt idx="29519">
                  <c:v>-1.50067E-2</c:v>
                </c:pt>
                <c:pt idx="29520">
                  <c:v>-1.4347800000000001E-2</c:v>
                </c:pt>
                <c:pt idx="29521">
                  <c:v>-1.36936E-2</c:v>
                </c:pt>
                <c:pt idx="29522">
                  <c:v>-1.30461E-2</c:v>
                </c:pt>
                <c:pt idx="29523">
                  <c:v>-1.2406199999999999E-2</c:v>
                </c:pt>
                <c:pt idx="29524">
                  <c:v>-1.1774400000000001E-2</c:v>
                </c:pt>
                <c:pt idx="29525">
                  <c:v>-1.11521E-2</c:v>
                </c:pt>
                <c:pt idx="29526">
                  <c:v>-1.0540900000000001E-2</c:v>
                </c:pt>
                <c:pt idx="29527" formatCode="0.00E+00">
                  <c:v>-9.9430000000000004E-3</c:v>
                </c:pt>
                <c:pt idx="29528" formatCode="0.00E+00">
                  <c:v>-9.3595899999999992E-3</c:v>
                </c:pt>
                <c:pt idx="29529" formatCode="0.00E+00">
                  <c:v>-8.7906900000000003E-3</c:v>
                </c:pt>
                <c:pt idx="29530" formatCode="0.00E+00">
                  <c:v>-8.2361799999999992E-3</c:v>
                </c:pt>
                <c:pt idx="29531" formatCode="0.00E+00">
                  <c:v>-7.6972899999999999E-3</c:v>
                </c:pt>
                <c:pt idx="29532" formatCode="0.00E+00">
                  <c:v>-7.1767999999999997E-3</c:v>
                </c:pt>
                <c:pt idx="29533" formatCode="0.00E+00">
                  <c:v>-6.6759000000000002E-3</c:v>
                </c:pt>
                <c:pt idx="29534" formatCode="0.00E+00">
                  <c:v>-6.1938699999999998E-3</c:v>
                </c:pt>
                <c:pt idx="29535" formatCode="0.00E+00">
                  <c:v>-5.7314899999999997E-3</c:v>
                </c:pt>
                <c:pt idx="29536" formatCode="0.00E+00">
                  <c:v>-5.2914399999999997E-3</c:v>
                </c:pt>
                <c:pt idx="29537" formatCode="0.00E+00">
                  <c:v>-4.8756900000000002E-3</c:v>
                </c:pt>
                <c:pt idx="29538" formatCode="0.00E+00">
                  <c:v>-4.4845299999999996E-3</c:v>
                </c:pt>
                <c:pt idx="29539" formatCode="0.00E+00">
                  <c:v>-4.1177100000000001E-3</c:v>
                </c:pt>
                <c:pt idx="29540" formatCode="0.00E+00">
                  <c:v>-3.7753999999999999E-3</c:v>
                </c:pt>
                <c:pt idx="29541" formatCode="0.00E+00">
                  <c:v>-3.4577599999999998E-3</c:v>
                </c:pt>
                <c:pt idx="29542" formatCode="0.00E+00">
                  <c:v>-3.16469E-3</c:v>
                </c:pt>
                <c:pt idx="29543" formatCode="0.00E+00">
                  <c:v>-2.8966299999999999E-3</c:v>
                </c:pt>
                <c:pt idx="29544" formatCode="0.00E+00">
                  <c:v>-2.6552300000000002E-3</c:v>
                </c:pt>
                <c:pt idx="29545" formatCode="0.00E+00">
                  <c:v>-2.44232E-3</c:v>
                </c:pt>
                <c:pt idx="29546" formatCode="0.00E+00">
                  <c:v>-2.2576900000000001E-3</c:v>
                </c:pt>
                <c:pt idx="29547" formatCode="0.00E+00">
                  <c:v>-2.09815E-3</c:v>
                </c:pt>
                <c:pt idx="29548" formatCode="0.00E+00">
                  <c:v>-1.9605500000000001E-3</c:v>
                </c:pt>
                <c:pt idx="29549" formatCode="0.00E+00">
                  <c:v>-1.8444900000000001E-3</c:v>
                </c:pt>
                <c:pt idx="29550" formatCode="0.00E+00">
                  <c:v>-1.7507499999999999E-3</c:v>
                </c:pt>
                <c:pt idx="29551" formatCode="0.00E+00">
                  <c:v>-1.68034E-3</c:v>
                </c:pt>
                <c:pt idx="29552" formatCode="0.00E+00">
                  <c:v>-1.63525E-3</c:v>
                </c:pt>
                <c:pt idx="29553" formatCode="0.00E+00">
                  <c:v>-1.6168599999999999E-3</c:v>
                </c:pt>
                <c:pt idx="29554" formatCode="0.00E+00">
                  <c:v>-1.6245400000000001E-3</c:v>
                </c:pt>
                <c:pt idx="29555" formatCode="0.00E+00">
                  <c:v>-1.65793E-3</c:v>
                </c:pt>
                <c:pt idx="29556" formatCode="0.00E+00">
                  <c:v>-1.71926E-3</c:v>
                </c:pt>
                <c:pt idx="29557" formatCode="0.00E+00">
                  <c:v>-1.8119200000000001E-3</c:v>
                </c:pt>
                <c:pt idx="29558" formatCode="0.00E+00">
                  <c:v>-1.93757E-3</c:v>
                </c:pt>
                <c:pt idx="29559" formatCode="0.00E+00">
                  <c:v>-2.0963599999999998E-3</c:v>
                </c:pt>
                <c:pt idx="29560" formatCode="0.00E+00">
                  <c:v>-2.2882000000000002E-3</c:v>
                </c:pt>
                <c:pt idx="29561" formatCode="0.00E+00">
                  <c:v>-2.5127000000000001E-3</c:v>
                </c:pt>
                <c:pt idx="29562" formatCode="0.00E+00">
                  <c:v>-2.7694400000000002E-3</c:v>
                </c:pt>
                <c:pt idx="29563" formatCode="0.00E+00">
                  <c:v>-3.0583400000000001E-3</c:v>
                </c:pt>
                <c:pt idx="29564" formatCode="0.00E+00">
                  <c:v>-3.3787299999999999E-3</c:v>
                </c:pt>
                <c:pt idx="29565" formatCode="0.00E+00">
                  <c:v>-3.7282999999999999E-3</c:v>
                </c:pt>
                <c:pt idx="29566" formatCode="0.00E+00">
                  <c:v>-4.1036600000000003E-3</c:v>
                </c:pt>
                <c:pt idx="29567" formatCode="0.00E+00">
                  <c:v>-4.5017199999999999E-3</c:v>
                </c:pt>
                <c:pt idx="29568" formatCode="0.00E+00">
                  <c:v>-4.9201999999999996E-3</c:v>
                </c:pt>
                <c:pt idx="29569" formatCode="0.00E+00">
                  <c:v>-5.3576500000000003E-3</c:v>
                </c:pt>
                <c:pt idx="29570" formatCode="0.00E+00">
                  <c:v>-5.8128199999999998E-3</c:v>
                </c:pt>
                <c:pt idx="29571" formatCode="0.00E+00">
                  <c:v>-6.2832599999999997E-3</c:v>
                </c:pt>
                <c:pt idx="29572" formatCode="0.00E+00">
                  <c:v>-6.76678E-3</c:v>
                </c:pt>
                <c:pt idx="29573" formatCode="0.00E+00">
                  <c:v>-7.2638800000000003E-3</c:v>
                </c:pt>
                <c:pt idx="29574" formatCode="0.00E+00">
                  <c:v>-7.7765000000000004E-3</c:v>
                </c:pt>
                <c:pt idx="29575" formatCode="0.00E+00">
                  <c:v>-8.3055899999999998E-3</c:v>
                </c:pt>
                <c:pt idx="29576" formatCode="0.00E+00">
                  <c:v>-8.8508700000000003E-3</c:v>
                </c:pt>
                <c:pt idx="29577" formatCode="0.00E+00">
                  <c:v>-9.4113300000000007E-3</c:v>
                </c:pt>
                <c:pt idx="29578" formatCode="0.00E+00">
                  <c:v>-9.9853800000000003E-3</c:v>
                </c:pt>
                <c:pt idx="29579">
                  <c:v>-1.0571199999999999E-2</c:v>
                </c:pt>
                <c:pt idx="29580">
                  <c:v>-1.1168000000000001E-2</c:v>
                </c:pt>
                <c:pt idx="29581">
                  <c:v>-1.1775900000000001E-2</c:v>
                </c:pt>
                <c:pt idx="29582">
                  <c:v>-1.23944E-2</c:v>
                </c:pt>
                <c:pt idx="29583">
                  <c:v>-1.30227E-2</c:v>
                </c:pt>
                <c:pt idx="29584">
                  <c:v>-1.3660200000000001E-2</c:v>
                </c:pt>
                <c:pt idx="29585">
                  <c:v>-1.4308E-2</c:v>
                </c:pt>
                <c:pt idx="29586">
                  <c:v>-1.49674E-2</c:v>
                </c:pt>
                <c:pt idx="29587">
                  <c:v>-1.56391E-2</c:v>
                </c:pt>
                <c:pt idx="29588">
                  <c:v>-1.63232E-2</c:v>
                </c:pt>
                <c:pt idx="29589">
                  <c:v>-1.7018800000000001E-2</c:v>
                </c:pt>
                <c:pt idx="29590">
                  <c:v>-1.77241E-2</c:v>
                </c:pt>
                <c:pt idx="29591">
                  <c:v>-1.8436000000000001E-2</c:v>
                </c:pt>
                <c:pt idx="29592">
                  <c:v>-1.9151000000000001E-2</c:v>
                </c:pt>
                <c:pt idx="29593">
                  <c:v>-1.98674E-2</c:v>
                </c:pt>
                <c:pt idx="29594">
                  <c:v>-2.05843E-2</c:v>
                </c:pt>
                <c:pt idx="29595">
                  <c:v>-2.1300400000000001E-2</c:v>
                </c:pt>
                <c:pt idx="29596">
                  <c:v>-2.2014700000000002E-2</c:v>
                </c:pt>
                <c:pt idx="29597">
                  <c:v>-2.27266E-2</c:v>
                </c:pt>
                <c:pt idx="29598">
                  <c:v>-2.3433699999999998E-2</c:v>
                </c:pt>
                <c:pt idx="29599">
                  <c:v>-2.41327E-2</c:v>
                </c:pt>
                <c:pt idx="29600">
                  <c:v>-2.4822E-2</c:v>
                </c:pt>
                <c:pt idx="29601">
                  <c:v>-2.5502E-2</c:v>
                </c:pt>
                <c:pt idx="29602">
                  <c:v>-2.61728E-2</c:v>
                </c:pt>
                <c:pt idx="29603">
                  <c:v>-2.6834500000000001E-2</c:v>
                </c:pt>
                <c:pt idx="29604">
                  <c:v>-2.7486400000000001E-2</c:v>
                </c:pt>
                <c:pt idx="29605">
                  <c:v>-2.8128799999999999E-2</c:v>
                </c:pt>
                <c:pt idx="29606">
                  <c:v>-2.87613E-2</c:v>
                </c:pt>
                <c:pt idx="29607">
                  <c:v>-2.9382700000000001E-2</c:v>
                </c:pt>
                <c:pt idx="29608">
                  <c:v>-2.9992100000000001E-2</c:v>
                </c:pt>
                <c:pt idx="29609">
                  <c:v>-3.0589999999999999E-2</c:v>
                </c:pt>
                <c:pt idx="29610">
                  <c:v>-3.1175899999999999E-2</c:v>
                </c:pt>
                <c:pt idx="29611">
                  <c:v>-3.17471E-2</c:v>
                </c:pt>
                <c:pt idx="29612">
                  <c:v>-3.2300700000000002E-2</c:v>
                </c:pt>
                <c:pt idx="29613">
                  <c:v>-3.2836200000000003E-2</c:v>
                </c:pt>
                <c:pt idx="29614">
                  <c:v>-3.3353800000000003E-2</c:v>
                </c:pt>
                <c:pt idx="29615">
                  <c:v>-3.3852399999999998E-2</c:v>
                </c:pt>
                <c:pt idx="29616">
                  <c:v>-3.4329499999999999E-2</c:v>
                </c:pt>
                <c:pt idx="29617">
                  <c:v>-3.4781899999999998E-2</c:v>
                </c:pt>
                <c:pt idx="29618">
                  <c:v>-3.52079E-2</c:v>
                </c:pt>
                <c:pt idx="29619">
                  <c:v>-3.5607600000000003E-2</c:v>
                </c:pt>
                <c:pt idx="29620">
                  <c:v>-3.5981800000000001E-2</c:v>
                </c:pt>
                <c:pt idx="29621">
                  <c:v>-3.6329899999999998E-2</c:v>
                </c:pt>
                <c:pt idx="29622">
                  <c:v>-3.6652299999999999E-2</c:v>
                </c:pt>
                <c:pt idx="29623">
                  <c:v>-3.6949500000000003E-2</c:v>
                </c:pt>
                <c:pt idx="29624">
                  <c:v>-3.7221299999999999E-2</c:v>
                </c:pt>
                <c:pt idx="29625">
                  <c:v>-3.7467300000000002E-2</c:v>
                </c:pt>
                <c:pt idx="29626">
                  <c:v>-3.7687400000000003E-2</c:v>
                </c:pt>
                <c:pt idx="29627">
                  <c:v>-3.7880400000000002E-2</c:v>
                </c:pt>
                <c:pt idx="29628">
                  <c:v>-3.8044000000000001E-2</c:v>
                </c:pt>
                <c:pt idx="29629">
                  <c:v>-3.8177700000000002E-2</c:v>
                </c:pt>
                <c:pt idx="29630">
                  <c:v>-3.8282900000000002E-2</c:v>
                </c:pt>
                <c:pt idx="29631">
                  <c:v>-3.8360400000000003E-2</c:v>
                </c:pt>
                <c:pt idx="29632">
                  <c:v>-3.841E-2</c:v>
                </c:pt>
                <c:pt idx="29633">
                  <c:v>-3.8431199999999999E-2</c:v>
                </c:pt>
                <c:pt idx="29634">
                  <c:v>-3.8422600000000001E-2</c:v>
                </c:pt>
                <c:pt idx="29635">
                  <c:v>-3.8381800000000001E-2</c:v>
                </c:pt>
                <c:pt idx="29636">
                  <c:v>-3.8306600000000003E-2</c:v>
                </c:pt>
                <c:pt idx="29637">
                  <c:v>-3.8196899999999999E-2</c:v>
                </c:pt>
                <c:pt idx="29638">
                  <c:v>-3.8052700000000002E-2</c:v>
                </c:pt>
                <c:pt idx="29639">
                  <c:v>-3.7873799999999999E-2</c:v>
                </c:pt>
                <c:pt idx="29640">
                  <c:v>-3.7661E-2</c:v>
                </c:pt>
                <c:pt idx="29641">
                  <c:v>-3.7416100000000001E-2</c:v>
                </c:pt>
                <c:pt idx="29642">
                  <c:v>-3.7140399999999997E-2</c:v>
                </c:pt>
                <c:pt idx="29643">
                  <c:v>-3.6835199999999998E-2</c:v>
                </c:pt>
                <c:pt idx="29644">
                  <c:v>-3.6502899999999998E-2</c:v>
                </c:pt>
                <c:pt idx="29645">
                  <c:v>-3.6147199999999997E-2</c:v>
                </c:pt>
                <c:pt idx="29646">
                  <c:v>-3.5770999999999997E-2</c:v>
                </c:pt>
                <c:pt idx="29647">
                  <c:v>-3.5376400000000002E-2</c:v>
                </c:pt>
                <c:pt idx="29648">
                  <c:v>-3.4964000000000002E-2</c:v>
                </c:pt>
                <c:pt idx="29649">
                  <c:v>-3.4532500000000001E-2</c:v>
                </c:pt>
                <c:pt idx="29650">
                  <c:v>-3.4079100000000001E-2</c:v>
                </c:pt>
                <c:pt idx="29651">
                  <c:v>-3.3602300000000002E-2</c:v>
                </c:pt>
                <c:pt idx="29652">
                  <c:v>-3.3103300000000002E-2</c:v>
                </c:pt>
                <c:pt idx="29653">
                  <c:v>-3.2586799999999999E-2</c:v>
                </c:pt>
                <c:pt idx="29654">
                  <c:v>-3.2057700000000001E-2</c:v>
                </c:pt>
                <c:pt idx="29655">
                  <c:v>-3.1515899999999999E-2</c:v>
                </c:pt>
                <c:pt idx="29656">
                  <c:v>-3.0957100000000001E-2</c:v>
                </c:pt>
                <c:pt idx="29657">
                  <c:v>-3.03772E-2</c:v>
                </c:pt>
                <c:pt idx="29658">
                  <c:v>-2.97749E-2</c:v>
                </c:pt>
                <c:pt idx="29659">
                  <c:v>-2.9149899999999999E-2</c:v>
                </c:pt>
                <c:pt idx="29660">
                  <c:v>-2.8502E-2</c:v>
                </c:pt>
                <c:pt idx="29661">
                  <c:v>-2.7831600000000001E-2</c:v>
                </c:pt>
                <c:pt idx="29662">
                  <c:v>-2.7142199999999998E-2</c:v>
                </c:pt>
                <c:pt idx="29663">
                  <c:v>-2.6438900000000001E-2</c:v>
                </c:pt>
                <c:pt idx="29664">
                  <c:v>-2.5724899999999998E-2</c:v>
                </c:pt>
                <c:pt idx="29665">
                  <c:v>-2.5001900000000001E-2</c:v>
                </c:pt>
                <c:pt idx="29666">
                  <c:v>-2.4270900000000002E-2</c:v>
                </c:pt>
                <c:pt idx="29667">
                  <c:v>-2.3532000000000001E-2</c:v>
                </c:pt>
                <c:pt idx="29668">
                  <c:v>-2.2784599999999999E-2</c:v>
                </c:pt>
                <c:pt idx="29669">
                  <c:v>-2.20296E-2</c:v>
                </c:pt>
                <c:pt idx="29670">
                  <c:v>-2.12684E-2</c:v>
                </c:pt>
                <c:pt idx="29671">
                  <c:v>-2.05024E-2</c:v>
                </c:pt>
                <c:pt idx="29672">
                  <c:v>-1.9732900000000001E-2</c:v>
                </c:pt>
                <c:pt idx="29673">
                  <c:v>-1.89631E-2</c:v>
                </c:pt>
                <c:pt idx="29674">
                  <c:v>-1.8196400000000001E-2</c:v>
                </c:pt>
                <c:pt idx="29675">
                  <c:v>-1.7433899999999999E-2</c:v>
                </c:pt>
                <c:pt idx="29676">
                  <c:v>-1.6675499999999999E-2</c:v>
                </c:pt>
                <c:pt idx="29677">
                  <c:v>-1.5920500000000001E-2</c:v>
                </c:pt>
                <c:pt idx="29678">
                  <c:v>-1.51678E-2</c:v>
                </c:pt>
                <c:pt idx="29679">
                  <c:v>-1.4416099999999999E-2</c:v>
                </c:pt>
                <c:pt idx="29680">
                  <c:v>-1.36665E-2</c:v>
                </c:pt>
                <c:pt idx="29681">
                  <c:v>-1.2922899999999999E-2</c:v>
                </c:pt>
                <c:pt idx="29682">
                  <c:v>-1.21894E-2</c:v>
                </c:pt>
                <c:pt idx="29683">
                  <c:v>-1.1467400000000001E-2</c:v>
                </c:pt>
                <c:pt idx="29684">
                  <c:v>-1.07557E-2</c:v>
                </c:pt>
                <c:pt idx="29685">
                  <c:v>-1.00515E-2</c:v>
                </c:pt>
                <c:pt idx="29686" formatCode="0.00E+00">
                  <c:v>-9.3539399999999998E-3</c:v>
                </c:pt>
                <c:pt idx="29687" formatCode="0.00E+00">
                  <c:v>-8.6651999999999996E-3</c:v>
                </c:pt>
                <c:pt idx="29688" formatCode="0.00E+00">
                  <c:v>-7.98951E-3</c:v>
                </c:pt>
                <c:pt idx="29689" formatCode="0.00E+00">
                  <c:v>-7.3310099999999998E-3</c:v>
                </c:pt>
                <c:pt idx="29690" formatCode="0.00E+00">
                  <c:v>-6.6918699999999999E-3</c:v>
                </c:pt>
                <c:pt idx="29691" formatCode="0.00E+00">
                  <c:v>-6.07304E-3</c:v>
                </c:pt>
                <c:pt idx="29692" formatCode="0.00E+00">
                  <c:v>-5.4760499999999997E-3</c:v>
                </c:pt>
                <c:pt idx="29693" formatCode="0.00E+00">
                  <c:v>-4.9018300000000002E-3</c:v>
                </c:pt>
                <c:pt idx="29694" formatCode="0.00E+00">
                  <c:v>-4.3488600000000004E-3</c:v>
                </c:pt>
                <c:pt idx="29695" formatCode="0.00E+00">
                  <c:v>-3.8156499999999999E-3</c:v>
                </c:pt>
                <c:pt idx="29696" formatCode="0.00E+00">
                  <c:v>-3.3038199999999998E-3</c:v>
                </c:pt>
                <c:pt idx="29697" formatCode="0.00E+00">
                  <c:v>-2.8166100000000002E-3</c:v>
                </c:pt>
                <c:pt idx="29698" formatCode="0.00E+00">
                  <c:v>-2.3558699999999999E-3</c:v>
                </c:pt>
                <c:pt idx="29699" formatCode="0.00E+00">
                  <c:v>-1.9215E-3</c:v>
                </c:pt>
                <c:pt idx="29700" formatCode="0.00E+00">
                  <c:v>-1.5128299999999999E-3</c:v>
                </c:pt>
                <c:pt idx="29701" formatCode="0.00E+00">
                  <c:v>-1.1285900000000001E-3</c:v>
                </c:pt>
                <c:pt idx="29702" formatCode="0.00E+00">
                  <c:v>-7.6693300000000002E-4</c:v>
                </c:pt>
                <c:pt idx="29703" formatCode="0.00E+00">
                  <c:v>-4.2779800000000001E-4</c:v>
                </c:pt>
                <c:pt idx="29704" formatCode="0.00E+00">
                  <c:v>-1.12921E-4</c:v>
                </c:pt>
                <c:pt idx="29705" formatCode="0.00E+00">
                  <c:v>1.76183E-4</c:v>
                </c:pt>
                <c:pt idx="29706" formatCode="0.00E+00">
                  <c:v>4.3824499999999998E-4</c:v>
                </c:pt>
                <c:pt idx="29707" formatCode="0.00E+00">
                  <c:v>6.7219899999999995E-4</c:v>
                </c:pt>
                <c:pt idx="29708" formatCode="0.00E+00">
                  <c:v>8.7777199999999997E-4</c:v>
                </c:pt>
                <c:pt idx="29709" formatCode="0.00E+00">
                  <c:v>1.05485E-3</c:v>
                </c:pt>
                <c:pt idx="29710" formatCode="0.00E+00">
                  <c:v>1.2027400000000001E-3</c:v>
                </c:pt>
                <c:pt idx="29711" formatCode="0.00E+00">
                  <c:v>1.32076E-3</c:v>
                </c:pt>
                <c:pt idx="29712" formatCode="0.00E+00">
                  <c:v>1.4097000000000001E-3</c:v>
                </c:pt>
                <c:pt idx="29713" formatCode="0.00E+00">
                  <c:v>1.4713599999999999E-3</c:v>
                </c:pt>
                <c:pt idx="29714" formatCode="0.00E+00">
                  <c:v>1.5062000000000001E-3</c:v>
                </c:pt>
                <c:pt idx="29715" formatCode="0.00E+00">
                  <c:v>1.51334E-3</c:v>
                </c:pt>
                <c:pt idx="29716" formatCode="0.00E+00">
                  <c:v>1.49216E-3</c:v>
                </c:pt>
                <c:pt idx="29717" formatCode="0.00E+00">
                  <c:v>1.44209E-3</c:v>
                </c:pt>
                <c:pt idx="29718" formatCode="0.00E+00">
                  <c:v>1.36305E-3</c:v>
                </c:pt>
                <c:pt idx="29719" formatCode="0.00E+00">
                  <c:v>1.2569600000000001E-3</c:v>
                </c:pt>
                <c:pt idx="29720" formatCode="0.00E+00">
                  <c:v>1.1261999999999999E-3</c:v>
                </c:pt>
                <c:pt idx="29721" formatCode="0.00E+00">
                  <c:v>9.7114900000000004E-4</c:v>
                </c:pt>
                <c:pt idx="29722" formatCode="0.00E+00">
                  <c:v>7.9184000000000004E-4</c:v>
                </c:pt>
                <c:pt idx="29723" formatCode="0.00E+00">
                  <c:v>5.8916800000000005E-4</c:v>
                </c:pt>
                <c:pt idx="29724" formatCode="0.00E+00">
                  <c:v>3.6274899999999999E-4</c:v>
                </c:pt>
                <c:pt idx="29725" formatCode="0.00E+00">
                  <c:v>1.11255E-4</c:v>
                </c:pt>
                <c:pt idx="29726" formatCode="0.00E+00">
                  <c:v>-1.64835E-4</c:v>
                </c:pt>
                <c:pt idx="29727" formatCode="0.00E+00">
                  <c:v>-4.6398499999999998E-4</c:v>
                </c:pt>
                <c:pt idx="29728" formatCode="0.00E+00">
                  <c:v>-7.8654599999999995E-4</c:v>
                </c:pt>
                <c:pt idx="29729" formatCode="0.00E+00">
                  <c:v>-1.1343499999999999E-3</c:v>
                </c:pt>
                <c:pt idx="29730" formatCode="0.00E+00">
                  <c:v>-1.5076499999999999E-3</c:v>
                </c:pt>
                <c:pt idx="29731" formatCode="0.00E+00">
                  <c:v>-1.9041799999999999E-3</c:v>
                </c:pt>
                <c:pt idx="29732" formatCode="0.00E+00">
                  <c:v>-2.3219500000000001E-3</c:v>
                </c:pt>
                <c:pt idx="29733" formatCode="0.00E+00">
                  <c:v>-2.7612299999999999E-3</c:v>
                </c:pt>
                <c:pt idx="29734" formatCode="0.00E+00">
                  <c:v>-3.2221099999999998E-3</c:v>
                </c:pt>
                <c:pt idx="29735" formatCode="0.00E+00">
                  <c:v>-3.7025299999999999E-3</c:v>
                </c:pt>
                <c:pt idx="29736" formatCode="0.00E+00">
                  <c:v>-4.1994800000000002E-3</c:v>
                </c:pt>
                <c:pt idx="29737" formatCode="0.00E+00">
                  <c:v>-4.7099200000000003E-3</c:v>
                </c:pt>
                <c:pt idx="29738" formatCode="0.00E+00">
                  <c:v>-5.23034E-3</c:v>
                </c:pt>
                <c:pt idx="29739" formatCode="0.00E+00">
                  <c:v>-5.7581100000000003E-3</c:v>
                </c:pt>
                <c:pt idx="29740" formatCode="0.00E+00">
                  <c:v>-6.2941200000000003E-3</c:v>
                </c:pt>
                <c:pt idx="29741" formatCode="0.00E+00">
                  <c:v>-6.8416199999999996E-3</c:v>
                </c:pt>
                <c:pt idx="29742" formatCode="0.00E+00">
                  <c:v>-7.4019200000000002E-3</c:v>
                </c:pt>
                <c:pt idx="29743" formatCode="0.00E+00">
                  <c:v>-7.9721299999999991E-3</c:v>
                </c:pt>
                <c:pt idx="29744" formatCode="0.00E+00">
                  <c:v>-8.5463599999999994E-3</c:v>
                </c:pt>
                <c:pt idx="29745" formatCode="0.00E+00">
                  <c:v>-9.1196899999999997E-3</c:v>
                </c:pt>
                <c:pt idx="29746" formatCode="0.00E+00">
                  <c:v>-9.6908500000000009E-3</c:v>
                </c:pt>
                <c:pt idx="29747">
                  <c:v>-1.02606E-2</c:v>
                </c:pt>
                <c:pt idx="29748">
                  <c:v>-1.08288E-2</c:v>
                </c:pt>
                <c:pt idx="29749">
                  <c:v>-1.13954E-2</c:v>
                </c:pt>
                <c:pt idx="29750">
                  <c:v>-1.19618E-2</c:v>
                </c:pt>
                <c:pt idx="29751">
                  <c:v>-1.25296E-2</c:v>
                </c:pt>
                <c:pt idx="29752">
                  <c:v>-1.30986E-2</c:v>
                </c:pt>
                <c:pt idx="29753">
                  <c:v>-1.3667800000000001E-2</c:v>
                </c:pt>
                <c:pt idx="29754">
                  <c:v>-1.42361E-2</c:v>
                </c:pt>
                <c:pt idx="29755">
                  <c:v>-1.4802600000000001E-2</c:v>
                </c:pt>
                <c:pt idx="29756">
                  <c:v>-1.53665E-2</c:v>
                </c:pt>
                <c:pt idx="29757">
                  <c:v>-1.5927299999999998E-2</c:v>
                </c:pt>
                <c:pt idx="29758">
                  <c:v>-1.6484599999999999E-2</c:v>
                </c:pt>
                <c:pt idx="29759">
                  <c:v>-1.70376E-2</c:v>
                </c:pt>
                <c:pt idx="29760">
                  <c:v>-1.7584499999999999E-2</c:v>
                </c:pt>
                <c:pt idx="29761">
                  <c:v>-1.81237E-2</c:v>
                </c:pt>
                <c:pt idx="29762">
                  <c:v>-1.8653300000000001E-2</c:v>
                </c:pt>
                <c:pt idx="29763">
                  <c:v>-1.9171199999999999E-2</c:v>
                </c:pt>
                <c:pt idx="29764">
                  <c:v>-1.9674899999999999E-2</c:v>
                </c:pt>
                <c:pt idx="29765">
                  <c:v>-2.0162200000000002E-2</c:v>
                </c:pt>
                <c:pt idx="29766">
                  <c:v>-2.06316E-2</c:v>
                </c:pt>
                <c:pt idx="29767">
                  <c:v>-2.1082099999999999E-2</c:v>
                </c:pt>
                <c:pt idx="29768">
                  <c:v>-2.1512E-2</c:v>
                </c:pt>
                <c:pt idx="29769">
                  <c:v>-2.1921599999999999E-2</c:v>
                </c:pt>
                <c:pt idx="29770">
                  <c:v>-2.2312700000000001E-2</c:v>
                </c:pt>
                <c:pt idx="29771">
                  <c:v>-2.2685500000000001E-2</c:v>
                </c:pt>
                <c:pt idx="29772">
                  <c:v>-2.3037100000000001E-2</c:v>
                </c:pt>
                <c:pt idx="29773">
                  <c:v>-2.3364900000000001E-2</c:v>
                </c:pt>
                <c:pt idx="29774">
                  <c:v>-2.3670199999999999E-2</c:v>
                </c:pt>
                <c:pt idx="29775">
                  <c:v>-2.39563E-2</c:v>
                </c:pt>
                <c:pt idx="29776">
                  <c:v>-2.4225500000000001E-2</c:v>
                </c:pt>
                <c:pt idx="29777">
                  <c:v>-2.44773E-2</c:v>
                </c:pt>
                <c:pt idx="29778">
                  <c:v>-2.4710599999999999E-2</c:v>
                </c:pt>
                <c:pt idx="29779">
                  <c:v>-2.49255E-2</c:v>
                </c:pt>
                <c:pt idx="29780">
                  <c:v>-2.5122200000000001E-2</c:v>
                </c:pt>
                <c:pt idx="29781">
                  <c:v>-2.5299700000000001E-2</c:v>
                </c:pt>
                <c:pt idx="29782">
                  <c:v>-2.54553E-2</c:v>
                </c:pt>
                <c:pt idx="29783">
                  <c:v>-2.55867E-2</c:v>
                </c:pt>
                <c:pt idx="29784">
                  <c:v>-2.5693799999999999E-2</c:v>
                </c:pt>
                <c:pt idx="29785">
                  <c:v>-2.5778200000000001E-2</c:v>
                </c:pt>
                <c:pt idx="29786">
                  <c:v>-2.5840399999999999E-2</c:v>
                </c:pt>
                <c:pt idx="29787">
                  <c:v>-2.5879300000000001E-2</c:v>
                </c:pt>
                <c:pt idx="29788">
                  <c:v>-2.5892800000000001E-2</c:v>
                </c:pt>
                <c:pt idx="29789">
                  <c:v>-2.5878700000000001E-2</c:v>
                </c:pt>
                <c:pt idx="29790">
                  <c:v>-2.5836600000000001E-2</c:v>
                </c:pt>
                <c:pt idx="29791">
                  <c:v>-2.5768099999999999E-2</c:v>
                </c:pt>
                <c:pt idx="29792">
                  <c:v>-2.5675300000000002E-2</c:v>
                </c:pt>
                <c:pt idx="29793">
                  <c:v>-2.5559700000000001E-2</c:v>
                </c:pt>
                <c:pt idx="29794">
                  <c:v>-2.5422899999999998E-2</c:v>
                </c:pt>
                <c:pt idx="29795">
                  <c:v>-2.5265599999999999E-2</c:v>
                </c:pt>
                <c:pt idx="29796">
                  <c:v>-2.5086500000000001E-2</c:v>
                </c:pt>
                <c:pt idx="29797">
                  <c:v>-2.48851E-2</c:v>
                </c:pt>
                <c:pt idx="29798">
                  <c:v>-2.4662300000000002E-2</c:v>
                </c:pt>
                <c:pt idx="29799">
                  <c:v>-2.44178E-2</c:v>
                </c:pt>
                <c:pt idx="29800">
                  <c:v>-2.4150100000000001E-2</c:v>
                </c:pt>
                <c:pt idx="29801">
                  <c:v>-2.3858600000000001E-2</c:v>
                </c:pt>
                <c:pt idx="29802">
                  <c:v>-2.3545400000000001E-2</c:v>
                </c:pt>
                <c:pt idx="29803">
                  <c:v>-2.32138E-2</c:v>
                </c:pt>
                <c:pt idx="29804">
                  <c:v>-2.2865699999999999E-2</c:v>
                </c:pt>
                <c:pt idx="29805">
                  <c:v>-2.2502299999999999E-2</c:v>
                </c:pt>
                <c:pt idx="29806">
                  <c:v>-2.2124999999999999E-2</c:v>
                </c:pt>
                <c:pt idx="29807">
                  <c:v>-2.1734900000000001E-2</c:v>
                </c:pt>
                <c:pt idx="29808">
                  <c:v>-2.1333100000000001E-2</c:v>
                </c:pt>
                <c:pt idx="29809">
                  <c:v>-2.0919799999999999E-2</c:v>
                </c:pt>
                <c:pt idx="29810">
                  <c:v>-2.0495599999999999E-2</c:v>
                </c:pt>
                <c:pt idx="29811">
                  <c:v>-2.0061599999999999E-2</c:v>
                </c:pt>
                <c:pt idx="29812">
                  <c:v>-1.9618199999999999E-2</c:v>
                </c:pt>
                <c:pt idx="29813">
                  <c:v>-1.9165100000000001E-2</c:v>
                </c:pt>
                <c:pt idx="29814">
                  <c:v>-1.8702099999999999E-2</c:v>
                </c:pt>
                <c:pt idx="29815">
                  <c:v>-1.8230300000000001E-2</c:v>
                </c:pt>
                <c:pt idx="29816">
                  <c:v>-1.7751200000000002E-2</c:v>
                </c:pt>
                <c:pt idx="29817">
                  <c:v>-1.7266E-2</c:v>
                </c:pt>
                <c:pt idx="29818">
                  <c:v>-1.6775700000000001E-2</c:v>
                </c:pt>
                <c:pt idx="29819">
                  <c:v>-1.6279700000000001E-2</c:v>
                </c:pt>
                <c:pt idx="29820">
                  <c:v>-1.5777300000000001E-2</c:v>
                </c:pt>
                <c:pt idx="29821">
                  <c:v>-1.52689E-2</c:v>
                </c:pt>
                <c:pt idx="29822">
                  <c:v>-1.47551E-2</c:v>
                </c:pt>
                <c:pt idx="29823">
                  <c:v>-1.42381E-2</c:v>
                </c:pt>
                <c:pt idx="29824">
                  <c:v>-1.3719800000000001E-2</c:v>
                </c:pt>
                <c:pt idx="29825">
                  <c:v>-1.32018E-2</c:v>
                </c:pt>
                <c:pt idx="29826">
                  <c:v>-1.26844E-2</c:v>
                </c:pt>
                <c:pt idx="29827">
                  <c:v>-1.2167900000000001E-2</c:v>
                </c:pt>
                <c:pt idx="29828">
                  <c:v>-1.16534E-2</c:v>
                </c:pt>
                <c:pt idx="29829">
                  <c:v>-1.11427E-2</c:v>
                </c:pt>
                <c:pt idx="29830">
                  <c:v>-1.06356E-2</c:v>
                </c:pt>
                <c:pt idx="29831">
                  <c:v>-1.01315E-2</c:v>
                </c:pt>
                <c:pt idx="29832" formatCode="0.00E+00">
                  <c:v>-9.6309900000000007E-3</c:v>
                </c:pt>
                <c:pt idx="29833" formatCode="0.00E+00">
                  <c:v>-9.1359900000000001E-3</c:v>
                </c:pt>
                <c:pt idx="29834" formatCode="0.00E+00">
                  <c:v>-8.6487500000000002E-3</c:v>
                </c:pt>
                <c:pt idx="29835" formatCode="0.00E+00">
                  <c:v>-8.1710499999999991E-3</c:v>
                </c:pt>
                <c:pt idx="29836" formatCode="0.00E+00">
                  <c:v>-7.7037099999999999E-3</c:v>
                </c:pt>
                <c:pt idx="29837" formatCode="0.00E+00">
                  <c:v>-7.2471699999999998E-3</c:v>
                </c:pt>
                <c:pt idx="29838" formatCode="0.00E+00">
                  <c:v>-6.8038700000000001E-3</c:v>
                </c:pt>
                <c:pt idx="29839" formatCode="0.00E+00">
                  <c:v>-6.3769899999999999E-3</c:v>
                </c:pt>
                <c:pt idx="29840" formatCode="0.00E+00">
                  <c:v>-5.9587299999999998E-3</c:v>
                </c:pt>
                <c:pt idx="29841" formatCode="0.00E+00">
                  <c:v>-5.5359600000000004E-3</c:v>
                </c:pt>
                <c:pt idx="29842" formatCode="0.00E+00">
                  <c:v>-5.1180000000000002E-3</c:v>
                </c:pt>
                <c:pt idx="29843" formatCode="0.00E+00">
                  <c:v>-4.72267E-3</c:v>
                </c:pt>
                <c:pt idx="29844" formatCode="0.00E+00">
                  <c:v>-4.3468300000000003E-3</c:v>
                </c:pt>
                <c:pt idx="29845" formatCode="0.00E+00">
                  <c:v>-3.98424E-3</c:v>
                </c:pt>
                <c:pt idx="29846" formatCode="0.00E+00">
                  <c:v>-3.63906E-3</c:v>
                </c:pt>
                <c:pt idx="29847" formatCode="0.00E+00">
                  <c:v>-3.3143999999999999E-3</c:v>
                </c:pt>
                <c:pt idx="29848" formatCode="0.00E+00">
                  <c:v>-3.0094800000000001E-3</c:v>
                </c:pt>
                <c:pt idx="29849" formatCode="0.00E+00">
                  <c:v>-2.72266E-3</c:v>
                </c:pt>
                <c:pt idx="29850" formatCode="0.00E+00">
                  <c:v>-2.4529399999999998E-3</c:v>
                </c:pt>
                <c:pt idx="29851" formatCode="0.00E+00">
                  <c:v>-2.2006399999999998E-3</c:v>
                </c:pt>
                <c:pt idx="29852" formatCode="0.00E+00">
                  <c:v>-1.9669000000000002E-3</c:v>
                </c:pt>
                <c:pt idx="29853" formatCode="0.00E+00">
                  <c:v>-1.75308E-3</c:v>
                </c:pt>
                <c:pt idx="29854" formatCode="0.00E+00">
                  <c:v>-1.5595100000000001E-3</c:v>
                </c:pt>
                <c:pt idx="29855" formatCode="0.00E+00">
                  <c:v>-1.38535E-3</c:v>
                </c:pt>
                <c:pt idx="29856" formatCode="0.00E+00">
                  <c:v>-1.23077E-3</c:v>
                </c:pt>
                <c:pt idx="29857" formatCode="0.00E+00">
                  <c:v>-1.09756E-3</c:v>
                </c:pt>
                <c:pt idx="29858" formatCode="0.00E+00">
                  <c:v>-9.8795000000000003E-4</c:v>
                </c:pt>
                <c:pt idx="29859" formatCode="0.00E+00">
                  <c:v>-9.0398400000000004E-4</c:v>
                </c:pt>
                <c:pt idx="29860" formatCode="0.00E+00">
                  <c:v>-8.4674299999999995E-4</c:v>
                </c:pt>
                <c:pt idx="29861" formatCode="0.00E+00">
                  <c:v>-8.1607000000000001E-4</c:v>
                </c:pt>
                <c:pt idx="29862" formatCode="0.00E+00">
                  <c:v>-8.1114700000000002E-4</c:v>
                </c:pt>
                <c:pt idx="29863" formatCode="0.00E+00">
                  <c:v>-8.3128200000000003E-4</c:v>
                </c:pt>
                <c:pt idx="29864" formatCode="0.00E+00">
                  <c:v>-8.7606200000000004E-4</c:v>
                </c:pt>
                <c:pt idx="29865" formatCode="0.00E+00">
                  <c:v>-9.4426700000000004E-4</c:v>
                </c:pt>
                <c:pt idx="29866" formatCode="0.00E+00">
                  <c:v>-1.0337899999999999E-3</c:v>
                </c:pt>
                <c:pt idx="29867" formatCode="0.00E+00">
                  <c:v>-1.1435E-3</c:v>
                </c:pt>
                <c:pt idx="29868" formatCode="0.00E+00">
                  <c:v>-1.2734199999999999E-3</c:v>
                </c:pt>
                <c:pt idx="29869" formatCode="0.00E+00">
                  <c:v>-1.42252E-3</c:v>
                </c:pt>
                <c:pt idx="29870" formatCode="0.00E+00">
                  <c:v>-1.5888899999999999E-3</c:v>
                </c:pt>
                <c:pt idx="29871" formatCode="0.00E+00">
                  <c:v>-1.7716299999999999E-3</c:v>
                </c:pt>
                <c:pt idx="29872" formatCode="0.00E+00">
                  <c:v>-1.9702600000000002E-3</c:v>
                </c:pt>
                <c:pt idx="29873" formatCode="0.00E+00">
                  <c:v>-2.1841400000000002E-3</c:v>
                </c:pt>
                <c:pt idx="29874" formatCode="0.00E+00">
                  <c:v>-2.4123399999999998E-3</c:v>
                </c:pt>
                <c:pt idx="29875" formatCode="0.00E+00">
                  <c:v>-2.65358E-3</c:v>
                </c:pt>
                <c:pt idx="29876" formatCode="0.00E+00">
                  <c:v>-2.9070799999999998E-3</c:v>
                </c:pt>
                <c:pt idx="29877" formatCode="0.00E+00">
                  <c:v>-3.1726300000000001E-3</c:v>
                </c:pt>
                <c:pt idx="29878" formatCode="0.00E+00">
                  <c:v>-3.4495699999999999E-3</c:v>
                </c:pt>
                <c:pt idx="29879" formatCode="0.00E+00">
                  <c:v>-3.7371499999999998E-3</c:v>
                </c:pt>
                <c:pt idx="29880" formatCode="0.00E+00">
                  <c:v>-4.03551E-3</c:v>
                </c:pt>
                <c:pt idx="29881" formatCode="0.00E+00">
                  <c:v>-4.3450600000000004E-3</c:v>
                </c:pt>
                <c:pt idx="29882" formatCode="0.00E+00">
                  <c:v>-4.6650900000000002E-3</c:v>
                </c:pt>
                <c:pt idx="29883" formatCode="0.00E+00">
                  <c:v>-4.9938600000000001E-3</c:v>
                </c:pt>
                <c:pt idx="29884" formatCode="0.00E+00">
                  <c:v>-5.3298199999999999E-3</c:v>
                </c:pt>
                <c:pt idx="29885" formatCode="0.00E+00">
                  <c:v>-5.6717399999999998E-3</c:v>
                </c:pt>
                <c:pt idx="29886" formatCode="0.00E+00">
                  <c:v>-6.0181200000000001E-3</c:v>
                </c:pt>
                <c:pt idx="29887" formatCode="0.00E+00">
                  <c:v>-6.3676799999999997E-3</c:v>
                </c:pt>
                <c:pt idx="29888" formatCode="0.00E+00">
                  <c:v>-6.7193499999999998E-3</c:v>
                </c:pt>
                <c:pt idx="29889" formatCode="0.00E+00">
                  <c:v>-7.0719299999999997E-3</c:v>
                </c:pt>
                <c:pt idx="29890" formatCode="0.00E+00">
                  <c:v>-7.4246099999999999E-3</c:v>
                </c:pt>
                <c:pt idx="29891" formatCode="0.00E+00">
                  <c:v>-7.7768999999999998E-3</c:v>
                </c:pt>
                <c:pt idx="29892" formatCode="0.00E+00">
                  <c:v>-8.1286099999999997E-3</c:v>
                </c:pt>
                <c:pt idx="29893" formatCode="0.00E+00">
                  <c:v>-8.4803599999999993E-3</c:v>
                </c:pt>
                <c:pt idx="29894" formatCode="0.00E+00">
                  <c:v>-8.8331299999999998E-3</c:v>
                </c:pt>
                <c:pt idx="29895" formatCode="0.00E+00">
                  <c:v>-9.1869199999999995E-3</c:v>
                </c:pt>
                <c:pt idx="29896" formatCode="0.00E+00">
                  <c:v>-9.5401300000000008E-3</c:v>
                </c:pt>
                <c:pt idx="29897" formatCode="0.00E+00">
                  <c:v>-9.8906500000000008E-3</c:v>
                </c:pt>
                <c:pt idx="29898">
                  <c:v>-1.0237400000000001E-2</c:v>
                </c:pt>
                <c:pt idx="29899">
                  <c:v>-1.05793E-2</c:v>
                </c:pt>
                <c:pt idx="29900">
                  <c:v>-1.0914500000000001E-2</c:v>
                </c:pt>
                <c:pt idx="29901">
                  <c:v>-1.12403E-2</c:v>
                </c:pt>
                <c:pt idx="29902">
                  <c:v>-1.15554E-2</c:v>
                </c:pt>
                <c:pt idx="29903">
                  <c:v>-1.1859400000000001E-2</c:v>
                </c:pt>
                <c:pt idx="29904">
                  <c:v>-1.2151800000000001E-2</c:v>
                </c:pt>
                <c:pt idx="29905">
                  <c:v>-1.2433E-2</c:v>
                </c:pt>
                <c:pt idx="29906">
                  <c:v>-1.27025E-2</c:v>
                </c:pt>
                <c:pt idx="29907">
                  <c:v>-1.2957700000000001E-2</c:v>
                </c:pt>
                <c:pt idx="29908">
                  <c:v>-1.31959E-2</c:v>
                </c:pt>
                <c:pt idx="29909">
                  <c:v>-1.3416300000000001E-2</c:v>
                </c:pt>
                <c:pt idx="29910">
                  <c:v>-1.36204E-2</c:v>
                </c:pt>
                <c:pt idx="29911">
                  <c:v>-1.3810100000000001E-2</c:v>
                </c:pt>
                <c:pt idx="29912">
                  <c:v>-1.3986500000000001E-2</c:v>
                </c:pt>
                <c:pt idx="29913">
                  <c:v>-1.4150299999999999E-2</c:v>
                </c:pt>
                <c:pt idx="29914">
                  <c:v>-1.43007E-2</c:v>
                </c:pt>
                <c:pt idx="29915">
                  <c:v>-1.44355E-2</c:v>
                </c:pt>
                <c:pt idx="29916">
                  <c:v>-1.45542E-2</c:v>
                </c:pt>
                <c:pt idx="29917">
                  <c:v>-1.46573E-2</c:v>
                </c:pt>
                <c:pt idx="29918">
                  <c:v>-1.4744999999999999E-2</c:v>
                </c:pt>
                <c:pt idx="29919">
                  <c:v>-1.48176E-2</c:v>
                </c:pt>
                <c:pt idx="29920">
                  <c:v>-1.48764E-2</c:v>
                </c:pt>
                <c:pt idx="29921">
                  <c:v>-1.4921200000000001E-2</c:v>
                </c:pt>
                <c:pt idx="29922">
                  <c:v>-1.49506E-2</c:v>
                </c:pt>
                <c:pt idx="29923">
                  <c:v>-1.4963600000000001E-2</c:v>
                </c:pt>
                <c:pt idx="29924">
                  <c:v>-1.4959E-2</c:v>
                </c:pt>
                <c:pt idx="29925">
                  <c:v>-1.4936700000000001E-2</c:v>
                </c:pt>
                <c:pt idx="29926">
                  <c:v>-1.4899300000000001E-2</c:v>
                </c:pt>
                <c:pt idx="29927">
                  <c:v>-1.4845199999999999E-2</c:v>
                </c:pt>
                <c:pt idx="29928">
                  <c:v>-1.4760499999999999E-2</c:v>
                </c:pt>
                <c:pt idx="29929">
                  <c:v>-1.46423E-2</c:v>
                </c:pt>
                <c:pt idx="29930">
                  <c:v>-1.4508099999999999E-2</c:v>
                </c:pt>
                <c:pt idx="29931">
                  <c:v>-1.4362700000000001E-2</c:v>
                </c:pt>
                <c:pt idx="29932">
                  <c:v>-1.4196500000000001E-2</c:v>
                </c:pt>
                <c:pt idx="29933">
                  <c:v>-1.40103E-2</c:v>
                </c:pt>
                <c:pt idx="29934">
                  <c:v>-1.3808600000000001E-2</c:v>
                </c:pt>
                <c:pt idx="29935">
                  <c:v>-1.3591799999999999E-2</c:v>
                </c:pt>
                <c:pt idx="29936">
                  <c:v>-1.33591E-2</c:v>
                </c:pt>
                <c:pt idx="29937">
                  <c:v>-1.311E-2</c:v>
                </c:pt>
                <c:pt idx="29938">
                  <c:v>-1.28445E-2</c:v>
                </c:pt>
                <c:pt idx="29939">
                  <c:v>-1.2563400000000001E-2</c:v>
                </c:pt>
                <c:pt idx="29940">
                  <c:v>-1.22684E-2</c:v>
                </c:pt>
                <c:pt idx="29941">
                  <c:v>-1.19603E-2</c:v>
                </c:pt>
                <c:pt idx="29942">
                  <c:v>-1.16398E-2</c:v>
                </c:pt>
                <c:pt idx="29943">
                  <c:v>-1.1307899999999999E-2</c:v>
                </c:pt>
                <c:pt idx="29944">
                  <c:v>-1.0965900000000001E-2</c:v>
                </c:pt>
                <c:pt idx="29945">
                  <c:v>-1.06155E-2</c:v>
                </c:pt>
                <c:pt idx="29946">
                  <c:v>-1.0258099999999999E-2</c:v>
                </c:pt>
                <c:pt idx="29947" formatCode="0.00E+00">
                  <c:v>-9.8952199999999997E-3</c:v>
                </c:pt>
                <c:pt idx="29948" formatCode="0.00E+00">
                  <c:v>-9.5276300000000005E-3</c:v>
                </c:pt>
                <c:pt idx="29949" formatCode="0.00E+00">
                  <c:v>-9.1552700000000001E-3</c:v>
                </c:pt>
                <c:pt idx="29950" formatCode="0.00E+00">
                  <c:v>-8.7774499999999991E-3</c:v>
                </c:pt>
                <c:pt idx="29951" formatCode="0.00E+00">
                  <c:v>-8.3935199999999998E-3</c:v>
                </c:pt>
                <c:pt idx="29952" formatCode="0.00E+00">
                  <c:v>-8.0035100000000001E-3</c:v>
                </c:pt>
                <c:pt idx="29953" formatCode="0.00E+00">
                  <c:v>-7.60773E-3</c:v>
                </c:pt>
                <c:pt idx="29954" formatCode="0.00E+00">
                  <c:v>-7.2063800000000001E-3</c:v>
                </c:pt>
                <c:pt idx="29955" formatCode="0.00E+00">
                  <c:v>-6.8000300000000003E-3</c:v>
                </c:pt>
                <c:pt idx="29956" formatCode="0.00E+00">
                  <c:v>-6.3894800000000003E-3</c:v>
                </c:pt>
                <c:pt idx="29957" formatCode="0.00E+00">
                  <c:v>-5.9750999999999997E-3</c:v>
                </c:pt>
                <c:pt idx="29958" formatCode="0.00E+00">
                  <c:v>-5.5574600000000002E-3</c:v>
                </c:pt>
                <c:pt idx="29959" formatCode="0.00E+00">
                  <c:v>-5.1372099999999997E-3</c:v>
                </c:pt>
                <c:pt idx="29960" formatCode="0.00E+00">
                  <c:v>-4.7142199999999999E-3</c:v>
                </c:pt>
                <c:pt idx="29961" formatCode="0.00E+00">
                  <c:v>-4.2887699999999999E-3</c:v>
                </c:pt>
                <c:pt idx="29962" formatCode="0.00E+00">
                  <c:v>-3.8620299999999998E-3</c:v>
                </c:pt>
                <c:pt idx="29963" formatCode="0.00E+00">
                  <c:v>-3.4351199999999998E-3</c:v>
                </c:pt>
                <c:pt idx="29964" formatCode="0.00E+00">
                  <c:v>-3.0092399999999998E-3</c:v>
                </c:pt>
                <c:pt idx="29965" formatCode="0.00E+00">
                  <c:v>-2.5856799999999999E-3</c:v>
                </c:pt>
                <c:pt idx="29966" formatCode="0.00E+00">
                  <c:v>-2.1656499999999999E-3</c:v>
                </c:pt>
                <c:pt idx="29967" formatCode="0.00E+00">
                  <c:v>-1.7502800000000001E-3</c:v>
                </c:pt>
                <c:pt idx="29968" formatCode="0.00E+00">
                  <c:v>-1.3405800000000001E-3</c:v>
                </c:pt>
                <c:pt idx="29969" formatCode="0.00E+00">
                  <c:v>-9.3757499999999995E-4</c:v>
                </c:pt>
                <c:pt idx="29970" formatCode="0.00E+00">
                  <c:v>-5.4222899999999997E-4</c:v>
                </c:pt>
                <c:pt idx="29971" formatCode="0.00E+00">
                  <c:v>-1.5521900000000001E-4</c:v>
                </c:pt>
                <c:pt idx="29972" formatCode="0.00E+00">
                  <c:v>2.2279999999999999E-4</c:v>
                </c:pt>
                <c:pt idx="29973" formatCode="0.00E+00">
                  <c:v>5.9102500000000001E-4</c:v>
                </c:pt>
                <c:pt idx="29974" formatCode="0.00E+00">
                  <c:v>9.4883700000000001E-4</c:v>
                </c:pt>
                <c:pt idx="29975" formatCode="0.00E+00">
                  <c:v>1.29586E-3</c:v>
                </c:pt>
                <c:pt idx="29976" formatCode="0.00E+00">
                  <c:v>1.63189E-3</c:v>
                </c:pt>
                <c:pt idx="29977" formatCode="0.00E+00">
                  <c:v>1.9569800000000001E-3</c:v>
                </c:pt>
                <c:pt idx="29978" formatCode="0.00E+00">
                  <c:v>2.2713099999999999E-3</c:v>
                </c:pt>
                <c:pt idx="29979" formatCode="0.00E+00">
                  <c:v>2.5746800000000002E-3</c:v>
                </c:pt>
                <c:pt idx="29980" formatCode="0.00E+00">
                  <c:v>2.8659100000000002E-3</c:v>
                </c:pt>
                <c:pt idx="29981" formatCode="0.00E+00">
                  <c:v>3.1432000000000001E-3</c:v>
                </c:pt>
                <c:pt idx="29982" formatCode="0.00E+00">
                  <c:v>3.4049900000000001E-3</c:v>
                </c:pt>
                <c:pt idx="29983" formatCode="0.00E+00">
                  <c:v>3.65045E-3</c:v>
                </c:pt>
                <c:pt idx="29984" formatCode="0.00E+00">
                  <c:v>3.8789800000000002E-3</c:v>
                </c:pt>
                <c:pt idx="29985" formatCode="0.00E+00">
                  <c:v>4.08998E-3</c:v>
                </c:pt>
                <c:pt idx="29986" formatCode="0.00E+00">
                  <c:v>4.2833400000000001E-3</c:v>
                </c:pt>
                <c:pt idx="29987" formatCode="0.00E+00">
                  <c:v>4.4596200000000001E-3</c:v>
                </c:pt>
                <c:pt idx="29988" formatCode="0.00E+00">
                  <c:v>4.6192500000000001E-3</c:v>
                </c:pt>
                <c:pt idx="29989" formatCode="0.00E+00">
                  <c:v>4.7621900000000003E-3</c:v>
                </c:pt>
                <c:pt idx="29990" formatCode="0.00E+00">
                  <c:v>4.8878999999999997E-3</c:v>
                </c:pt>
                <c:pt idx="29991" formatCode="0.00E+00">
                  <c:v>4.99535E-3</c:v>
                </c:pt>
                <c:pt idx="29992" formatCode="0.00E+00">
                  <c:v>5.0832100000000003E-3</c:v>
                </c:pt>
                <c:pt idx="29993" formatCode="0.00E+00">
                  <c:v>5.1507699999999998E-3</c:v>
                </c:pt>
                <c:pt idx="29994" formatCode="0.00E+00">
                  <c:v>5.1991299999999997E-3</c:v>
                </c:pt>
                <c:pt idx="29995" formatCode="0.00E+00">
                  <c:v>5.2301800000000001E-3</c:v>
                </c:pt>
                <c:pt idx="29996" formatCode="0.00E+00">
                  <c:v>5.2445499999999997E-3</c:v>
                </c:pt>
                <c:pt idx="29997" formatCode="0.00E+00">
                  <c:v>5.2414599999999999E-3</c:v>
                </c:pt>
                <c:pt idx="29998" formatCode="0.00E+00">
                  <c:v>5.21997E-3</c:v>
                </c:pt>
                <c:pt idx="29999" formatCode="0.00E+00">
                  <c:v>5.1794400000000004E-3</c:v>
                </c:pt>
                <c:pt idx="30000" formatCode="0.00E+00">
                  <c:v>5.1187799999999999E-3</c:v>
                </c:pt>
                <c:pt idx="30001" formatCode="0.00E+00">
                  <c:v>5.0372300000000002E-3</c:v>
                </c:pt>
                <c:pt idx="30002" formatCode="0.00E+00">
                  <c:v>4.9362800000000004E-3</c:v>
                </c:pt>
                <c:pt idx="30003" formatCode="0.00E+00">
                  <c:v>4.8181700000000001E-3</c:v>
                </c:pt>
                <c:pt idx="30004" formatCode="0.00E+00">
                  <c:v>4.6828399999999997E-3</c:v>
                </c:pt>
                <c:pt idx="30005" formatCode="0.00E+00">
                  <c:v>4.5283399999999996E-3</c:v>
                </c:pt>
                <c:pt idx="30006" formatCode="0.00E+00">
                  <c:v>4.3531999999999998E-3</c:v>
                </c:pt>
                <c:pt idx="30007" formatCode="0.00E+00">
                  <c:v>4.1573699999999996E-3</c:v>
                </c:pt>
                <c:pt idx="30008" formatCode="0.00E+00">
                  <c:v>3.9420000000000002E-3</c:v>
                </c:pt>
                <c:pt idx="30009" formatCode="0.00E+00">
                  <c:v>3.7085600000000001E-3</c:v>
                </c:pt>
                <c:pt idx="30010" formatCode="0.00E+00">
                  <c:v>3.4578E-3</c:v>
                </c:pt>
                <c:pt idx="30011" formatCode="0.00E+00">
                  <c:v>3.1904500000000001E-3</c:v>
                </c:pt>
                <c:pt idx="30012" formatCode="0.00E+00">
                  <c:v>2.9074399999999999E-3</c:v>
                </c:pt>
                <c:pt idx="30013" formatCode="0.00E+00">
                  <c:v>2.6091199999999999E-3</c:v>
                </c:pt>
                <c:pt idx="30014" formatCode="0.00E+00">
                  <c:v>2.29539E-3</c:v>
                </c:pt>
                <c:pt idx="30015" formatCode="0.00E+00">
                  <c:v>1.9659299999999998E-3</c:v>
                </c:pt>
                <c:pt idx="30016" formatCode="0.00E+00">
                  <c:v>1.6204500000000001E-3</c:v>
                </c:pt>
                <c:pt idx="30017" formatCode="0.00E+00">
                  <c:v>1.2593400000000001E-3</c:v>
                </c:pt>
                <c:pt idx="30018" formatCode="0.00E+00">
                  <c:v>8.8391700000000001E-4</c:v>
                </c:pt>
                <c:pt idx="30019" formatCode="0.00E+00">
                  <c:v>4.9521999999999999E-4</c:v>
                </c:pt>
                <c:pt idx="30020" formatCode="0.00E+00">
                  <c:v>9.3368999999999993E-5</c:v>
                </c:pt>
                <c:pt idx="30021" formatCode="0.00E+00">
                  <c:v>-3.2066100000000003E-4</c:v>
                </c:pt>
                <c:pt idx="30022" formatCode="0.00E+00">
                  <c:v>-7.4469499999999997E-4</c:v>
                </c:pt>
                <c:pt idx="30023" formatCode="0.00E+00">
                  <c:v>-1.1772799999999999E-3</c:v>
                </c:pt>
                <c:pt idx="30024" formatCode="0.00E+00">
                  <c:v>-1.61772E-3</c:v>
                </c:pt>
                <c:pt idx="30025" formatCode="0.00E+00">
                  <c:v>-2.06537E-3</c:v>
                </c:pt>
                <c:pt idx="30026" formatCode="0.00E+00">
                  <c:v>-2.5198600000000001E-3</c:v>
                </c:pt>
                <c:pt idx="30027" formatCode="0.00E+00">
                  <c:v>-2.98066E-3</c:v>
                </c:pt>
                <c:pt idx="30028" formatCode="0.00E+00">
                  <c:v>-3.44677E-3</c:v>
                </c:pt>
                <c:pt idx="30029" formatCode="0.00E+00">
                  <c:v>-3.9171600000000003E-3</c:v>
                </c:pt>
                <c:pt idx="30030" formatCode="0.00E+00">
                  <c:v>-4.3911899999999997E-3</c:v>
                </c:pt>
                <c:pt idx="30031" formatCode="0.00E+00">
                  <c:v>-4.8681000000000002E-3</c:v>
                </c:pt>
                <c:pt idx="30032" formatCode="0.00E+00">
                  <c:v>-5.3467999999999996E-3</c:v>
                </c:pt>
                <c:pt idx="30033" formatCode="0.00E+00">
                  <c:v>-5.8261099999999998E-3</c:v>
                </c:pt>
                <c:pt idx="30034" formatCode="0.00E+00">
                  <c:v>-6.3051499999999998E-3</c:v>
                </c:pt>
                <c:pt idx="30035" formatCode="0.00E+00">
                  <c:v>-6.7833099999999999E-3</c:v>
                </c:pt>
                <c:pt idx="30036" formatCode="0.00E+00">
                  <c:v>-7.2598899999999997E-3</c:v>
                </c:pt>
                <c:pt idx="30037" formatCode="0.00E+00">
                  <c:v>-7.7337700000000001E-3</c:v>
                </c:pt>
                <c:pt idx="30038" formatCode="0.00E+00">
                  <c:v>-8.2036699999999997E-3</c:v>
                </c:pt>
                <c:pt idx="30039" formatCode="0.00E+00">
                  <c:v>-8.6680699999999999E-3</c:v>
                </c:pt>
                <c:pt idx="30040" formatCode="0.00E+00">
                  <c:v>-9.1254500000000002E-3</c:v>
                </c:pt>
                <c:pt idx="30041" formatCode="0.00E+00">
                  <c:v>-9.5748399999999994E-3</c:v>
                </c:pt>
                <c:pt idx="30042">
                  <c:v>-1.0015400000000001E-2</c:v>
                </c:pt>
                <c:pt idx="30043">
                  <c:v>-1.0446199999999999E-2</c:v>
                </c:pt>
                <c:pt idx="30044">
                  <c:v>-1.0866499999999999E-2</c:v>
                </c:pt>
                <c:pt idx="30045">
                  <c:v>-1.1275800000000001E-2</c:v>
                </c:pt>
                <c:pt idx="30046">
                  <c:v>-1.16731E-2</c:v>
                </c:pt>
                <c:pt idx="30047">
                  <c:v>-1.20573E-2</c:v>
                </c:pt>
                <c:pt idx="30048">
                  <c:v>-1.24271E-2</c:v>
                </c:pt>
                <c:pt idx="30049">
                  <c:v>-1.27814E-2</c:v>
                </c:pt>
                <c:pt idx="30050">
                  <c:v>-1.31194E-2</c:v>
                </c:pt>
                <c:pt idx="30051">
                  <c:v>-1.3439599999999999E-2</c:v>
                </c:pt>
                <c:pt idx="30052">
                  <c:v>-1.3741099999999999E-2</c:v>
                </c:pt>
                <c:pt idx="30053">
                  <c:v>-1.40232E-2</c:v>
                </c:pt>
                <c:pt idx="30054">
                  <c:v>-1.4286E-2</c:v>
                </c:pt>
                <c:pt idx="30055">
                  <c:v>-1.4529200000000001E-2</c:v>
                </c:pt>
                <c:pt idx="30056">
                  <c:v>-1.4752400000000001E-2</c:v>
                </c:pt>
                <c:pt idx="30057">
                  <c:v>-1.49547E-2</c:v>
                </c:pt>
                <c:pt idx="30058">
                  <c:v>-1.51357E-2</c:v>
                </c:pt>
                <c:pt idx="30059">
                  <c:v>-1.5294500000000001E-2</c:v>
                </c:pt>
                <c:pt idx="30060">
                  <c:v>-1.5430900000000001E-2</c:v>
                </c:pt>
                <c:pt idx="30061">
                  <c:v>-1.55447E-2</c:v>
                </c:pt>
                <c:pt idx="30062">
                  <c:v>-1.5635400000000001E-2</c:v>
                </c:pt>
                <c:pt idx="30063">
                  <c:v>-1.5702500000000001E-2</c:v>
                </c:pt>
                <c:pt idx="30064">
                  <c:v>-1.57454E-2</c:v>
                </c:pt>
                <c:pt idx="30065">
                  <c:v>-1.5763800000000001E-2</c:v>
                </c:pt>
                <c:pt idx="30066">
                  <c:v>-1.5757299999999998E-2</c:v>
                </c:pt>
                <c:pt idx="30067">
                  <c:v>-1.57255E-2</c:v>
                </c:pt>
                <c:pt idx="30068">
                  <c:v>-1.56682E-2</c:v>
                </c:pt>
                <c:pt idx="30069">
                  <c:v>-1.5585099999999999E-2</c:v>
                </c:pt>
                <c:pt idx="30070">
                  <c:v>-1.54763E-2</c:v>
                </c:pt>
                <c:pt idx="30071">
                  <c:v>-1.53416E-2</c:v>
                </c:pt>
                <c:pt idx="30072">
                  <c:v>-1.5181099999999999E-2</c:v>
                </c:pt>
                <c:pt idx="30073">
                  <c:v>-1.4994499999999999E-2</c:v>
                </c:pt>
                <c:pt idx="30074">
                  <c:v>-1.4781600000000001E-2</c:v>
                </c:pt>
                <c:pt idx="30075">
                  <c:v>-1.4542100000000001E-2</c:v>
                </c:pt>
                <c:pt idx="30076">
                  <c:v>-1.42761E-2</c:v>
                </c:pt>
                <c:pt idx="30077">
                  <c:v>-1.3983499999999999E-2</c:v>
                </c:pt>
                <c:pt idx="30078">
                  <c:v>-1.36645E-2</c:v>
                </c:pt>
                <c:pt idx="30079">
                  <c:v>-1.33197E-2</c:v>
                </c:pt>
                <c:pt idx="30080">
                  <c:v>-1.29499E-2</c:v>
                </c:pt>
                <c:pt idx="30081">
                  <c:v>-1.25553E-2</c:v>
                </c:pt>
                <c:pt idx="30082">
                  <c:v>-1.21359E-2</c:v>
                </c:pt>
                <c:pt idx="30083">
                  <c:v>-1.16919E-2</c:v>
                </c:pt>
                <c:pt idx="30084">
                  <c:v>-1.12242E-2</c:v>
                </c:pt>
                <c:pt idx="30085">
                  <c:v>-1.07335E-2</c:v>
                </c:pt>
                <c:pt idx="30086">
                  <c:v>-1.0220699999999999E-2</c:v>
                </c:pt>
                <c:pt idx="30087" formatCode="0.00E+00">
                  <c:v>-9.6865900000000001E-3</c:v>
                </c:pt>
                <c:pt idx="30088" formatCode="0.00E+00">
                  <c:v>-9.1320399999999993E-3</c:v>
                </c:pt>
                <c:pt idx="30089" formatCode="0.00E+00">
                  <c:v>-8.5577399999999994E-3</c:v>
                </c:pt>
                <c:pt idx="30090" formatCode="0.00E+00">
                  <c:v>-7.9642299999999992E-3</c:v>
                </c:pt>
                <c:pt idx="30091" formatCode="0.00E+00">
                  <c:v>-7.3521200000000002E-3</c:v>
                </c:pt>
                <c:pt idx="30092" formatCode="0.00E+00">
                  <c:v>-6.7221700000000004E-3</c:v>
                </c:pt>
                <c:pt idx="30093" formatCode="0.00E+00">
                  <c:v>-6.0752699999999998E-3</c:v>
                </c:pt>
                <c:pt idx="30094" formatCode="0.00E+00">
                  <c:v>-5.4120100000000001E-3</c:v>
                </c:pt>
                <c:pt idx="30095" formatCode="0.00E+00">
                  <c:v>-4.7326099999999999E-3</c:v>
                </c:pt>
                <c:pt idx="30096" formatCode="0.00E+00">
                  <c:v>-4.0377900000000003E-3</c:v>
                </c:pt>
                <c:pt idx="30097" formatCode="0.00E+00">
                  <c:v>-3.32892E-3</c:v>
                </c:pt>
                <c:pt idx="30098" formatCode="0.00E+00">
                  <c:v>-2.6073200000000002E-3</c:v>
                </c:pt>
                <c:pt idx="30099" formatCode="0.00E+00">
                  <c:v>-1.8737999999999999E-3</c:v>
                </c:pt>
                <c:pt idx="30100" formatCode="0.00E+00">
                  <c:v>-1.1290600000000001E-3</c:v>
                </c:pt>
                <c:pt idx="30101" formatCode="0.00E+00">
                  <c:v>-3.7404700000000002E-4</c:v>
                </c:pt>
                <c:pt idx="30102" formatCode="0.00E+00">
                  <c:v>3.9004099999999999E-4</c:v>
                </c:pt>
                <c:pt idx="30103" formatCode="0.00E+00">
                  <c:v>1.1619200000000001E-3</c:v>
                </c:pt>
                <c:pt idx="30104" formatCode="0.00E+00">
                  <c:v>1.9403700000000001E-3</c:v>
                </c:pt>
                <c:pt idx="30105" formatCode="0.00E+00">
                  <c:v>2.7242400000000002E-3</c:v>
                </c:pt>
                <c:pt idx="30106" formatCode="0.00E+00">
                  <c:v>3.51235E-3</c:v>
                </c:pt>
                <c:pt idx="30107" formatCode="0.00E+00">
                  <c:v>4.3034900000000001E-3</c:v>
                </c:pt>
                <c:pt idx="30108" formatCode="0.00E+00">
                  <c:v>5.0965100000000003E-3</c:v>
                </c:pt>
                <c:pt idx="30109" formatCode="0.00E+00">
                  <c:v>5.89034E-3</c:v>
                </c:pt>
                <c:pt idx="30110" formatCode="0.00E+00">
                  <c:v>6.6838899999999996E-3</c:v>
                </c:pt>
                <c:pt idx="30111" formatCode="0.00E+00">
                  <c:v>7.4761200000000002E-3</c:v>
                </c:pt>
                <c:pt idx="30112" formatCode="0.00E+00">
                  <c:v>8.2662099999999995E-3</c:v>
                </c:pt>
                <c:pt idx="30113" formatCode="0.00E+00">
                  <c:v>9.0532900000000003E-3</c:v>
                </c:pt>
                <c:pt idx="30114" formatCode="0.00E+00">
                  <c:v>9.8361899999999999E-3</c:v>
                </c:pt>
                <c:pt idx="30115">
                  <c:v>1.06137E-2</c:v>
                </c:pt>
                <c:pt idx="30116">
                  <c:v>1.1384399999999999E-2</c:v>
                </c:pt>
                <c:pt idx="30117">
                  <c:v>1.21473E-2</c:v>
                </c:pt>
                <c:pt idx="30118">
                  <c:v>1.29011E-2</c:v>
                </c:pt>
                <c:pt idx="30119">
                  <c:v>1.36445E-2</c:v>
                </c:pt>
                <c:pt idx="30120">
                  <c:v>1.43765E-2</c:v>
                </c:pt>
                <c:pt idx="30121">
                  <c:v>1.5095799999999999E-2</c:v>
                </c:pt>
                <c:pt idx="30122">
                  <c:v>1.58014E-2</c:v>
                </c:pt>
                <c:pt idx="30123">
                  <c:v>1.6492099999999999E-2</c:v>
                </c:pt>
                <c:pt idx="30124">
                  <c:v>1.7166899999999999E-2</c:v>
                </c:pt>
                <c:pt idx="30125">
                  <c:v>1.7824799999999998E-2</c:v>
                </c:pt>
                <c:pt idx="30126">
                  <c:v>1.84648E-2</c:v>
                </c:pt>
                <c:pt idx="30127">
                  <c:v>1.9085899999999999E-2</c:v>
                </c:pt>
                <c:pt idx="30128">
                  <c:v>1.9687E-2</c:v>
                </c:pt>
                <c:pt idx="30129">
                  <c:v>2.0267400000000001E-2</c:v>
                </c:pt>
                <c:pt idx="30130">
                  <c:v>2.0826399999999998E-2</c:v>
                </c:pt>
                <c:pt idx="30131">
                  <c:v>2.1362800000000001E-2</c:v>
                </c:pt>
                <c:pt idx="30132">
                  <c:v>2.1875599999999999E-2</c:v>
                </c:pt>
                <c:pt idx="30133">
                  <c:v>2.23638E-2</c:v>
                </c:pt>
                <c:pt idx="30134">
                  <c:v>2.2826800000000001E-2</c:v>
                </c:pt>
                <c:pt idx="30135">
                  <c:v>2.3264099999999999E-2</c:v>
                </c:pt>
                <c:pt idx="30136">
                  <c:v>2.3675000000000002E-2</c:v>
                </c:pt>
                <c:pt idx="30137">
                  <c:v>2.40591E-2</c:v>
                </c:pt>
                <c:pt idx="30138">
                  <c:v>2.4415599999999999E-2</c:v>
                </c:pt>
                <c:pt idx="30139">
                  <c:v>2.4744100000000002E-2</c:v>
                </c:pt>
                <c:pt idx="30140">
                  <c:v>2.5044199999999999E-2</c:v>
                </c:pt>
                <c:pt idx="30141">
                  <c:v>2.5315500000000001E-2</c:v>
                </c:pt>
                <c:pt idx="30142">
                  <c:v>2.5557400000000001E-2</c:v>
                </c:pt>
                <c:pt idx="30143">
                  <c:v>2.57696E-2</c:v>
                </c:pt>
                <c:pt idx="30144">
                  <c:v>2.5951800000000001E-2</c:v>
                </c:pt>
                <c:pt idx="30145">
                  <c:v>2.6103600000000001E-2</c:v>
                </c:pt>
                <c:pt idx="30146">
                  <c:v>2.62247E-2</c:v>
                </c:pt>
                <c:pt idx="30147">
                  <c:v>2.63153E-2</c:v>
                </c:pt>
                <c:pt idx="30148">
                  <c:v>2.6375599999999999E-2</c:v>
                </c:pt>
                <c:pt idx="30149">
                  <c:v>2.6405399999999999E-2</c:v>
                </c:pt>
                <c:pt idx="30150">
                  <c:v>2.6404500000000001E-2</c:v>
                </c:pt>
                <c:pt idx="30151">
                  <c:v>2.6372900000000001E-2</c:v>
                </c:pt>
                <c:pt idx="30152">
                  <c:v>2.6310500000000001E-2</c:v>
                </c:pt>
                <c:pt idx="30153">
                  <c:v>2.6217500000000001E-2</c:v>
                </c:pt>
                <c:pt idx="30154">
                  <c:v>2.6093700000000001E-2</c:v>
                </c:pt>
                <c:pt idx="30155">
                  <c:v>2.5939199999999999E-2</c:v>
                </c:pt>
                <c:pt idx="30156">
                  <c:v>2.5754300000000001E-2</c:v>
                </c:pt>
                <c:pt idx="30157">
                  <c:v>2.55395E-2</c:v>
                </c:pt>
                <c:pt idx="30158">
                  <c:v>2.5295100000000001E-2</c:v>
                </c:pt>
                <c:pt idx="30159">
                  <c:v>2.5021499999999999E-2</c:v>
                </c:pt>
                <c:pt idx="30160">
                  <c:v>2.4719100000000001E-2</c:v>
                </c:pt>
                <c:pt idx="30161">
                  <c:v>2.4388199999999999E-2</c:v>
                </c:pt>
                <c:pt idx="30162">
                  <c:v>2.4029700000000001E-2</c:v>
                </c:pt>
                <c:pt idx="30163">
                  <c:v>2.36443E-2</c:v>
                </c:pt>
                <c:pt idx="30164">
                  <c:v>2.3232300000000001E-2</c:v>
                </c:pt>
                <c:pt idx="30165">
                  <c:v>2.27943E-2</c:v>
                </c:pt>
                <c:pt idx="30166">
                  <c:v>2.23305E-2</c:v>
                </c:pt>
                <c:pt idx="30167">
                  <c:v>2.1841699999999999E-2</c:v>
                </c:pt>
                <c:pt idx="30168">
                  <c:v>2.1328900000000001E-2</c:v>
                </c:pt>
                <c:pt idx="30169">
                  <c:v>2.0792999999999999E-2</c:v>
                </c:pt>
                <c:pt idx="30170">
                  <c:v>2.0235400000000001E-2</c:v>
                </c:pt>
                <c:pt idx="30171">
                  <c:v>1.9656799999999999E-2</c:v>
                </c:pt>
                <c:pt idx="30172">
                  <c:v>1.9058100000000001E-2</c:v>
                </c:pt>
                <c:pt idx="30173">
                  <c:v>1.8440000000000002E-2</c:v>
                </c:pt>
                <c:pt idx="30174">
                  <c:v>1.78035E-2</c:v>
                </c:pt>
                <c:pt idx="30175">
                  <c:v>1.71492E-2</c:v>
                </c:pt>
                <c:pt idx="30176">
                  <c:v>1.6478300000000001E-2</c:v>
                </c:pt>
                <c:pt idx="30177">
                  <c:v>1.5791599999999999E-2</c:v>
                </c:pt>
                <c:pt idx="30178">
                  <c:v>1.5089699999999999E-2</c:v>
                </c:pt>
                <c:pt idx="30179">
                  <c:v>1.43737E-2</c:v>
                </c:pt>
                <c:pt idx="30180">
                  <c:v>1.36449E-2</c:v>
                </c:pt>
                <c:pt idx="30181">
                  <c:v>1.2904499999999999E-2</c:v>
                </c:pt>
                <c:pt idx="30182">
                  <c:v>1.2153799999999999E-2</c:v>
                </c:pt>
                <c:pt idx="30183">
                  <c:v>1.13939E-2</c:v>
                </c:pt>
                <c:pt idx="30184">
                  <c:v>1.0625900000000001E-2</c:v>
                </c:pt>
                <c:pt idx="30185" formatCode="0.00E+00">
                  <c:v>9.8510400000000001E-3</c:v>
                </c:pt>
                <c:pt idx="30186" formatCode="0.00E+00">
                  <c:v>9.0704600000000007E-3</c:v>
                </c:pt>
                <c:pt idx="30187" formatCode="0.00E+00">
                  <c:v>8.2853800000000002E-3</c:v>
                </c:pt>
                <c:pt idx="30188" formatCode="0.00E+00">
                  <c:v>7.4969499999999996E-3</c:v>
                </c:pt>
                <c:pt idx="30189" formatCode="0.00E+00">
                  <c:v>6.7062800000000002E-3</c:v>
                </c:pt>
                <c:pt idx="30190" formatCode="0.00E+00">
                  <c:v>5.9143700000000004E-3</c:v>
                </c:pt>
                <c:pt idx="30191" formatCode="0.00E+00">
                  <c:v>5.1222899999999998E-3</c:v>
                </c:pt>
                <c:pt idx="30192" formatCode="0.00E+00">
                  <c:v>4.3311699999999996E-3</c:v>
                </c:pt>
                <c:pt idx="30193" formatCode="0.00E+00">
                  <c:v>3.5420899999999999E-3</c:v>
                </c:pt>
                <c:pt idx="30194" formatCode="0.00E+00">
                  <c:v>2.7561700000000001E-3</c:v>
                </c:pt>
                <c:pt idx="30195" formatCode="0.00E+00">
                  <c:v>1.97459E-3</c:v>
                </c:pt>
                <c:pt idx="30196" formatCode="0.00E+00">
                  <c:v>1.1986200000000001E-3</c:v>
                </c:pt>
                <c:pt idx="30197" formatCode="0.00E+00">
                  <c:v>4.2968599999999998E-4</c:v>
                </c:pt>
                <c:pt idx="30198" formatCode="0.00E+00">
                  <c:v>-3.3078600000000001E-4</c:v>
                </c:pt>
                <c:pt idx="30199" formatCode="0.00E+00">
                  <c:v>-1.0816700000000001E-3</c:v>
                </c:pt>
                <c:pt idx="30200" formatCode="0.00E+00">
                  <c:v>-1.8220199999999999E-3</c:v>
                </c:pt>
                <c:pt idx="30201" formatCode="0.00E+00">
                  <c:v>-2.5507799999999999E-3</c:v>
                </c:pt>
                <c:pt idx="30202" formatCode="0.00E+00">
                  <c:v>-3.2667400000000002E-3</c:v>
                </c:pt>
                <c:pt idx="30203" formatCode="0.00E+00">
                  <c:v>-3.9689599999999997E-3</c:v>
                </c:pt>
                <c:pt idx="30204" formatCode="0.00E+00">
                  <c:v>-4.6567700000000002E-3</c:v>
                </c:pt>
                <c:pt idx="30205" formatCode="0.00E+00">
                  <c:v>-5.3295599999999997E-3</c:v>
                </c:pt>
                <c:pt idx="30206" formatCode="0.00E+00">
                  <c:v>-5.9866700000000004E-3</c:v>
                </c:pt>
                <c:pt idx="30207" formatCode="0.00E+00">
                  <c:v>-6.6272199999999996E-3</c:v>
                </c:pt>
                <c:pt idx="30208" formatCode="0.00E+00">
                  <c:v>-7.2501800000000002E-3</c:v>
                </c:pt>
                <c:pt idx="30209" formatCode="0.00E+00">
                  <c:v>-7.8546299999999996E-3</c:v>
                </c:pt>
                <c:pt idx="30210" formatCode="0.00E+00">
                  <c:v>-8.4397699999999992E-3</c:v>
                </c:pt>
                <c:pt idx="30211" formatCode="0.00E+00">
                  <c:v>-9.0046999999999992E-3</c:v>
                </c:pt>
                <c:pt idx="30212" formatCode="0.00E+00">
                  <c:v>-9.5484400000000001E-3</c:v>
                </c:pt>
                <c:pt idx="30213">
                  <c:v>-1.00701E-2</c:v>
                </c:pt>
                <c:pt idx="30214">
                  <c:v>-1.05688E-2</c:v>
                </c:pt>
                <c:pt idx="30215">
                  <c:v>-1.1044099999999999E-2</c:v>
                </c:pt>
                <c:pt idx="30216">
                  <c:v>-1.1495500000000001E-2</c:v>
                </c:pt>
                <c:pt idx="30217">
                  <c:v>-1.19223E-2</c:v>
                </c:pt>
                <c:pt idx="30218">
                  <c:v>-1.2323499999999999E-2</c:v>
                </c:pt>
                <c:pt idx="30219">
                  <c:v>-1.26988E-2</c:v>
                </c:pt>
                <c:pt idx="30220">
                  <c:v>-1.3048300000000001E-2</c:v>
                </c:pt>
                <c:pt idx="30221">
                  <c:v>-1.33724E-2</c:v>
                </c:pt>
                <c:pt idx="30222">
                  <c:v>-1.36703E-2</c:v>
                </c:pt>
                <c:pt idx="30223">
                  <c:v>-1.3941200000000001E-2</c:v>
                </c:pt>
                <c:pt idx="30224">
                  <c:v>-1.41847E-2</c:v>
                </c:pt>
                <c:pt idx="30225">
                  <c:v>-1.4400700000000001E-2</c:v>
                </c:pt>
                <c:pt idx="30226">
                  <c:v>-1.4589E-2</c:v>
                </c:pt>
                <c:pt idx="30227">
                  <c:v>-1.47495E-2</c:v>
                </c:pt>
                <c:pt idx="30228">
                  <c:v>-1.48822E-2</c:v>
                </c:pt>
                <c:pt idx="30229">
                  <c:v>-1.49874E-2</c:v>
                </c:pt>
                <c:pt idx="30230">
                  <c:v>-1.5064900000000001E-2</c:v>
                </c:pt>
                <c:pt idx="30231">
                  <c:v>-1.5114499999999999E-2</c:v>
                </c:pt>
                <c:pt idx="30232">
                  <c:v>-1.51366E-2</c:v>
                </c:pt>
                <c:pt idx="30233">
                  <c:v>-1.51316E-2</c:v>
                </c:pt>
                <c:pt idx="30234">
                  <c:v>-1.5100000000000001E-2</c:v>
                </c:pt>
                <c:pt idx="30235">
                  <c:v>-1.50417E-2</c:v>
                </c:pt>
                <c:pt idx="30236">
                  <c:v>-1.49564E-2</c:v>
                </c:pt>
                <c:pt idx="30237">
                  <c:v>-1.48443E-2</c:v>
                </c:pt>
                <c:pt idx="30238">
                  <c:v>-1.47054E-2</c:v>
                </c:pt>
                <c:pt idx="30239">
                  <c:v>-1.45401E-2</c:v>
                </c:pt>
                <c:pt idx="30240">
                  <c:v>-1.4349199999999999E-2</c:v>
                </c:pt>
                <c:pt idx="30241">
                  <c:v>-1.41335E-2</c:v>
                </c:pt>
                <c:pt idx="30242">
                  <c:v>-1.38938E-2</c:v>
                </c:pt>
                <c:pt idx="30243">
                  <c:v>-1.36309E-2</c:v>
                </c:pt>
                <c:pt idx="30244">
                  <c:v>-1.33454E-2</c:v>
                </c:pt>
                <c:pt idx="30245">
                  <c:v>-1.3037699999999999E-2</c:v>
                </c:pt>
                <c:pt idx="30246">
                  <c:v>-1.27084E-2</c:v>
                </c:pt>
                <c:pt idx="30247">
                  <c:v>-1.2357999999999999E-2</c:v>
                </c:pt>
                <c:pt idx="30248">
                  <c:v>-1.1987100000000001E-2</c:v>
                </c:pt>
                <c:pt idx="30249">
                  <c:v>-1.15963E-2</c:v>
                </c:pt>
                <c:pt idx="30250">
                  <c:v>-1.11862E-2</c:v>
                </c:pt>
                <c:pt idx="30251">
                  <c:v>-1.07575E-2</c:v>
                </c:pt>
                <c:pt idx="30252">
                  <c:v>-1.03108E-2</c:v>
                </c:pt>
                <c:pt idx="30253" formatCode="0.00E+00">
                  <c:v>-9.8468800000000006E-3</c:v>
                </c:pt>
                <c:pt idx="30254" formatCode="0.00E+00">
                  <c:v>-9.3667999999999998E-3</c:v>
                </c:pt>
                <c:pt idx="30255" formatCode="0.00E+00">
                  <c:v>-8.87165E-3</c:v>
                </c:pt>
                <c:pt idx="30256" formatCode="0.00E+00">
                  <c:v>-8.3624800000000003E-3</c:v>
                </c:pt>
                <c:pt idx="30257" formatCode="0.00E+00">
                  <c:v>-7.8401600000000005E-3</c:v>
                </c:pt>
                <c:pt idx="30258" formatCode="0.00E+00">
                  <c:v>-7.30541E-3</c:v>
                </c:pt>
                <c:pt idx="30259" formatCode="0.00E+00">
                  <c:v>-6.7590300000000001E-3</c:v>
                </c:pt>
                <c:pt idx="30260" formatCode="0.00E+00">
                  <c:v>-6.20201E-3</c:v>
                </c:pt>
                <c:pt idx="30261" formatCode="0.00E+00">
                  <c:v>-5.6355900000000002E-3</c:v>
                </c:pt>
                <c:pt idx="30262" formatCode="0.00E+00">
                  <c:v>-5.0609899999999996E-3</c:v>
                </c:pt>
                <c:pt idx="30263" formatCode="0.00E+00">
                  <c:v>-4.4790400000000001E-3</c:v>
                </c:pt>
                <c:pt idx="30264" formatCode="0.00E+00">
                  <c:v>-3.8905300000000001E-3</c:v>
                </c:pt>
                <c:pt idx="30265" formatCode="0.00E+00">
                  <c:v>-3.2966499999999999E-3</c:v>
                </c:pt>
                <c:pt idx="30266" formatCode="0.00E+00">
                  <c:v>-2.6987000000000001E-3</c:v>
                </c:pt>
                <c:pt idx="30267" formatCode="0.00E+00">
                  <c:v>-2.0973300000000001E-3</c:v>
                </c:pt>
                <c:pt idx="30268" formatCode="0.00E+00">
                  <c:v>-1.49281E-3</c:v>
                </c:pt>
                <c:pt idx="30269" formatCode="0.00E+00">
                  <c:v>-8.8570499999999998E-4</c:v>
                </c:pt>
                <c:pt idx="30270" formatCode="0.00E+00">
                  <c:v>-2.7701800000000002E-4</c:v>
                </c:pt>
                <c:pt idx="30271" formatCode="0.00E+00">
                  <c:v>3.3213900000000001E-4</c:v>
                </c:pt>
                <c:pt idx="30272" formatCode="0.00E+00">
                  <c:v>9.4091499999999996E-4</c:v>
                </c:pt>
                <c:pt idx="30273" formatCode="0.00E+00">
                  <c:v>1.54861E-3</c:v>
                </c:pt>
                <c:pt idx="30274" formatCode="0.00E+00">
                  <c:v>2.1542900000000001E-3</c:v>
                </c:pt>
                <c:pt idx="30275" formatCode="0.00E+00">
                  <c:v>2.7567999999999998E-3</c:v>
                </c:pt>
                <c:pt idx="30276" formatCode="0.00E+00">
                  <c:v>3.3551100000000001E-3</c:v>
                </c:pt>
                <c:pt idx="30277" formatCode="0.00E+00">
                  <c:v>3.9482800000000002E-3</c:v>
                </c:pt>
                <c:pt idx="30278" formatCode="0.00E+00">
                  <c:v>4.5350199999999998E-3</c:v>
                </c:pt>
                <c:pt idx="30279" formatCode="0.00E+00">
                  <c:v>5.1140200000000004E-3</c:v>
                </c:pt>
                <c:pt idx="30280" formatCode="0.00E+00">
                  <c:v>5.6845699999999999E-3</c:v>
                </c:pt>
                <c:pt idx="30281" formatCode="0.00E+00">
                  <c:v>6.2461599999999997E-3</c:v>
                </c:pt>
                <c:pt idx="30282" formatCode="0.00E+00">
                  <c:v>6.7979099999999999E-3</c:v>
                </c:pt>
                <c:pt idx="30283" formatCode="0.00E+00">
                  <c:v>7.3385899999999999E-3</c:v>
                </c:pt>
                <c:pt idx="30284" formatCode="0.00E+00">
                  <c:v>7.8670000000000007E-3</c:v>
                </c:pt>
                <c:pt idx="30285" formatCode="0.00E+00">
                  <c:v>8.3823500000000002E-3</c:v>
                </c:pt>
                <c:pt idx="30286" formatCode="0.00E+00">
                  <c:v>8.8842799999999996E-3</c:v>
                </c:pt>
                <c:pt idx="30287" formatCode="0.00E+00">
                  <c:v>9.3726199999999999E-3</c:v>
                </c:pt>
                <c:pt idx="30288" formatCode="0.00E+00">
                  <c:v>9.8471099999999992E-3</c:v>
                </c:pt>
                <c:pt idx="30289">
                  <c:v>1.0307200000000001E-2</c:v>
                </c:pt>
                <c:pt idx="30290">
                  <c:v>1.0751999999999999E-2</c:v>
                </c:pt>
                <c:pt idx="30291">
                  <c:v>1.1181200000000001E-2</c:v>
                </c:pt>
                <c:pt idx="30292">
                  <c:v>1.15943E-2</c:v>
                </c:pt>
                <c:pt idx="30293">
                  <c:v>1.1990900000000001E-2</c:v>
                </c:pt>
                <c:pt idx="30294">
                  <c:v>1.2370300000000001E-2</c:v>
                </c:pt>
                <c:pt idx="30295">
                  <c:v>1.2732E-2</c:v>
                </c:pt>
                <c:pt idx="30296">
                  <c:v>1.3075099999999999E-2</c:v>
                </c:pt>
                <c:pt idx="30297">
                  <c:v>1.3398699999999999E-2</c:v>
                </c:pt>
                <c:pt idx="30298">
                  <c:v>1.3702600000000001E-2</c:v>
                </c:pt>
                <c:pt idx="30299">
                  <c:v>1.39869E-2</c:v>
                </c:pt>
                <c:pt idx="30300">
                  <c:v>1.42515E-2</c:v>
                </c:pt>
                <c:pt idx="30301">
                  <c:v>1.44966E-2</c:v>
                </c:pt>
                <c:pt idx="30302">
                  <c:v>1.4722000000000001E-2</c:v>
                </c:pt>
                <c:pt idx="30303">
                  <c:v>1.4927599999999999E-2</c:v>
                </c:pt>
                <c:pt idx="30304">
                  <c:v>1.5113400000000001E-2</c:v>
                </c:pt>
                <c:pt idx="30305">
                  <c:v>1.52798E-2</c:v>
                </c:pt>
                <c:pt idx="30306">
                  <c:v>1.54267E-2</c:v>
                </c:pt>
                <c:pt idx="30307">
                  <c:v>1.55532E-2</c:v>
                </c:pt>
                <c:pt idx="30308">
                  <c:v>1.56583E-2</c:v>
                </c:pt>
                <c:pt idx="30309">
                  <c:v>1.57418E-2</c:v>
                </c:pt>
                <c:pt idx="30310">
                  <c:v>1.5804200000000001E-2</c:v>
                </c:pt>
                <c:pt idx="30311">
                  <c:v>1.5846300000000001E-2</c:v>
                </c:pt>
                <c:pt idx="30312">
                  <c:v>1.5868699999999999E-2</c:v>
                </c:pt>
                <c:pt idx="30313">
                  <c:v>1.5872399999999998E-2</c:v>
                </c:pt>
                <c:pt idx="30314">
                  <c:v>1.58581E-2</c:v>
                </c:pt>
                <c:pt idx="30315">
                  <c:v>1.5825700000000002E-2</c:v>
                </c:pt>
                <c:pt idx="30316">
                  <c:v>1.5774900000000001E-2</c:v>
                </c:pt>
                <c:pt idx="30317">
                  <c:v>1.5706100000000001E-2</c:v>
                </c:pt>
                <c:pt idx="30318">
                  <c:v>1.562E-2</c:v>
                </c:pt>
                <c:pt idx="30319">
                  <c:v>1.5517299999999999E-2</c:v>
                </c:pt>
                <c:pt idx="30320">
                  <c:v>1.5398200000000001E-2</c:v>
                </c:pt>
                <c:pt idx="30321">
                  <c:v>1.5263000000000001E-2</c:v>
                </c:pt>
                <c:pt idx="30322">
                  <c:v>1.51121E-2</c:v>
                </c:pt>
                <c:pt idx="30323">
                  <c:v>1.49461E-2</c:v>
                </c:pt>
                <c:pt idx="30324">
                  <c:v>1.47651E-2</c:v>
                </c:pt>
                <c:pt idx="30325">
                  <c:v>1.45697E-2</c:v>
                </c:pt>
                <c:pt idx="30326">
                  <c:v>1.4360599999999999E-2</c:v>
                </c:pt>
                <c:pt idx="30327">
                  <c:v>1.4138700000000001E-2</c:v>
                </c:pt>
                <c:pt idx="30328">
                  <c:v>1.39043E-2</c:v>
                </c:pt>
                <c:pt idx="30329">
                  <c:v>1.36583E-2</c:v>
                </c:pt>
                <c:pt idx="30330">
                  <c:v>1.34012E-2</c:v>
                </c:pt>
                <c:pt idx="30331">
                  <c:v>1.31337E-2</c:v>
                </c:pt>
                <c:pt idx="30332">
                  <c:v>1.28562E-2</c:v>
                </c:pt>
                <c:pt idx="30333">
                  <c:v>1.25691E-2</c:v>
                </c:pt>
                <c:pt idx="30334">
                  <c:v>1.2272999999999999E-2</c:v>
                </c:pt>
                <c:pt idx="30335">
                  <c:v>1.1968899999999999E-2</c:v>
                </c:pt>
                <c:pt idx="30336">
                  <c:v>1.1657600000000001E-2</c:v>
                </c:pt>
                <c:pt idx="30337">
                  <c:v>1.1339999999999999E-2</c:v>
                </c:pt>
                <c:pt idx="30338">
                  <c:v>1.10169E-2</c:v>
                </c:pt>
                <c:pt idx="30339">
                  <c:v>1.06891E-2</c:v>
                </c:pt>
                <c:pt idx="30340">
                  <c:v>1.0357099999999999E-2</c:v>
                </c:pt>
                <c:pt idx="30341">
                  <c:v>1.0021499999999999E-2</c:v>
                </c:pt>
                <c:pt idx="30342" formatCode="0.00E+00">
                  <c:v>9.6829900000000007E-3</c:v>
                </c:pt>
                <c:pt idx="30343" formatCode="0.00E+00">
                  <c:v>9.3425999999999995E-3</c:v>
                </c:pt>
                <c:pt idx="30344" formatCode="0.00E+00">
                  <c:v>9.0012300000000007E-3</c:v>
                </c:pt>
                <c:pt idx="30345" formatCode="0.00E+00">
                  <c:v>8.6596199999999998E-3</c:v>
                </c:pt>
                <c:pt idx="30346" formatCode="0.00E+00">
                  <c:v>8.3181899999999996E-3</c:v>
                </c:pt>
                <c:pt idx="30347" formatCode="0.00E+00">
                  <c:v>7.9771300000000007E-3</c:v>
                </c:pt>
                <c:pt idx="30348" formatCode="0.00E+00">
                  <c:v>7.6365699999999996E-3</c:v>
                </c:pt>
                <c:pt idx="30349" formatCode="0.00E+00">
                  <c:v>7.2968E-3</c:v>
                </c:pt>
                <c:pt idx="30350" formatCode="0.00E+00">
                  <c:v>6.9583500000000003E-3</c:v>
                </c:pt>
                <c:pt idx="30351" formatCode="0.00E+00">
                  <c:v>6.6220599999999999E-3</c:v>
                </c:pt>
                <c:pt idx="30352" formatCode="0.00E+00">
                  <c:v>6.2887100000000003E-3</c:v>
                </c:pt>
                <c:pt idx="30353" formatCode="0.00E+00">
                  <c:v>5.9589300000000003E-3</c:v>
                </c:pt>
                <c:pt idx="30354" formatCode="0.00E+00">
                  <c:v>5.6336299999999997E-3</c:v>
                </c:pt>
                <c:pt idx="30355" formatCode="0.00E+00">
                  <c:v>5.3138500000000002E-3</c:v>
                </c:pt>
                <c:pt idx="30356" formatCode="0.00E+00">
                  <c:v>5.0001999999999998E-3</c:v>
                </c:pt>
                <c:pt idx="30357" formatCode="0.00E+00">
                  <c:v>4.6930399999999999E-3</c:v>
                </c:pt>
                <c:pt idx="30358" formatCode="0.00E+00">
                  <c:v>4.3926299999999998E-3</c:v>
                </c:pt>
                <c:pt idx="30359" formatCode="0.00E+00">
                  <c:v>4.0993999999999996E-3</c:v>
                </c:pt>
                <c:pt idx="30360" formatCode="0.00E+00">
                  <c:v>3.8140499999999998E-3</c:v>
                </c:pt>
                <c:pt idx="30361" formatCode="0.00E+00">
                  <c:v>3.5374999999999998E-3</c:v>
                </c:pt>
                <c:pt idx="30362" formatCode="0.00E+00">
                  <c:v>3.2707499999999998E-3</c:v>
                </c:pt>
                <c:pt idx="30363" formatCode="0.00E+00">
                  <c:v>3.0148100000000001E-3</c:v>
                </c:pt>
                <c:pt idx="30364" formatCode="0.00E+00">
                  <c:v>2.77057E-3</c:v>
                </c:pt>
                <c:pt idx="30365" formatCode="0.00E+00">
                  <c:v>2.5384800000000001E-3</c:v>
                </c:pt>
                <c:pt idx="30366" formatCode="0.00E+00">
                  <c:v>2.3185699999999998E-3</c:v>
                </c:pt>
                <c:pt idx="30367" formatCode="0.00E+00">
                  <c:v>2.1107299999999999E-3</c:v>
                </c:pt>
                <c:pt idx="30368" formatCode="0.00E+00">
                  <c:v>1.91468E-3</c:v>
                </c:pt>
                <c:pt idx="30369" formatCode="0.00E+00">
                  <c:v>1.7301300000000001E-3</c:v>
                </c:pt>
                <c:pt idx="30370" formatCode="0.00E+00">
                  <c:v>1.5571000000000001E-3</c:v>
                </c:pt>
                <c:pt idx="30371" formatCode="0.00E+00">
                  <c:v>1.3959899999999999E-3</c:v>
                </c:pt>
                <c:pt idx="30372" formatCode="0.00E+00">
                  <c:v>1.2472799999999999E-3</c:v>
                </c:pt>
                <c:pt idx="30373" formatCode="0.00E+00">
                  <c:v>1.1111300000000001E-3</c:v>
                </c:pt>
                <c:pt idx="30374" formatCode="0.00E+00">
                  <c:v>9.8743799999999999E-4</c:v>
                </c:pt>
                <c:pt idx="30375" formatCode="0.00E+00">
                  <c:v>8.7619200000000003E-4</c:v>
                </c:pt>
                <c:pt idx="30376" formatCode="0.00E+00">
                  <c:v>7.7736700000000005E-4</c:v>
                </c:pt>
                <c:pt idx="30377" formatCode="0.00E+00">
                  <c:v>6.9063299999999996E-4</c:v>
                </c:pt>
                <c:pt idx="30378" formatCode="0.00E+00">
                  <c:v>6.1568400000000002E-4</c:v>
                </c:pt>
                <c:pt idx="30379" formatCode="0.00E+00">
                  <c:v>5.5259500000000002E-4</c:v>
                </c:pt>
                <c:pt idx="30380" formatCode="0.00E+00">
                  <c:v>5.0149999999999999E-4</c:v>
                </c:pt>
                <c:pt idx="30381" formatCode="0.00E+00">
                  <c:v>4.6224100000000001E-4</c:v>
                </c:pt>
                <c:pt idx="30382" formatCode="0.00E+00">
                  <c:v>4.3462699999999998E-4</c:v>
                </c:pt>
                <c:pt idx="30383" formatCode="0.00E+00">
                  <c:v>4.18756E-4</c:v>
                </c:pt>
                <c:pt idx="30384" formatCode="0.00E+00">
                  <c:v>4.15024E-4</c:v>
                </c:pt>
                <c:pt idx="30385" formatCode="0.00E+00">
                  <c:v>4.2389000000000001E-4</c:v>
                </c:pt>
                <c:pt idx="30386" formatCode="0.00E+00">
                  <c:v>4.4543499999999999E-4</c:v>
                </c:pt>
                <c:pt idx="30387" formatCode="0.00E+00">
                  <c:v>4.7931999999999998E-4</c:v>
                </c:pt>
                <c:pt idx="30388" formatCode="0.00E+00">
                  <c:v>5.2517600000000003E-4</c:v>
                </c:pt>
                <c:pt idx="30389" formatCode="0.00E+00">
                  <c:v>5.8267300000000002E-4</c:v>
                </c:pt>
                <c:pt idx="30390" formatCode="0.00E+00">
                  <c:v>6.51324E-4</c:v>
                </c:pt>
                <c:pt idx="30391" formatCode="0.00E+00">
                  <c:v>7.3025E-4</c:v>
                </c:pt>
                <c:pt idx="30392" formatCode="0.00E+00">
                  <c:v>8.1830200000000003E-4</c:v>
                </c:pt>
                <c:pt idx="30393" formatCode="0.00E+00">
                  <c:v>9.1461000000000005E-4</c:v>
                </c:pt>
                <c:pt idx="30394" formatCode="0.00E+00">
                  <c:v>1.0188899999999999E-3</c:v>
                </c:pt>
                <c:pt idx="30395" formatCode="0.00E+00">
                  <c:v>1.13105E-3</c:v>
                </c:pt>
                <c:pt idx="30396" formatCode="0.00E+00">
                  <c:v>1.2505800000000001E-3</c:v>
                </c:pt>
                <c:pt idx="30397" formatCode="0.00E+00">
                  <c:v>1.3767300000000001E-3</c:v>
                </c:pt>
                <c:pt idx="30398" formatCode="0.00E+00">
                  <c:v>1.5089999999999999E-3</c:v>
                </c:pt>
                <c:pt idx="30399" formatCode="0.00E+00">
                  <c:v>1.6467000000000001E-3</c:v>
                </c:pt>
                <c:pt idx="30400" formatCode="0.00E+00">
                  <c:v>1.78864E-3</c:v>
                </c:pt>
                <c:pt idx="30401" formatCode="0.00E+00">
                  <c:v>1.93359E-3</c:v>
                </c:pt>
                <c:pt idx="30402" formatCode="0.00E+00">
                  <c:v>2.0806599999999998E-3</c:v>
                </c:pt>
                <c:pt idx="30403" formatCode="0.00E+00">
                  <c:v>2.2292499999999999E-3</c:v>
                </c:pt>
                <c:pt idx="30404" formatCode="0.00E+00">
                  <c:v>2.3789100000000001E-3</c:v>
                </c:pt>
                <c:pt idx="30405" formatCode="0.00E+00">
                  <c:v>2.5292700000000001E-3</c:v>
                </c:pt>
                <c:pt idx="30406" formatCode="0.00E+00">
                  <c:v>2.6797100000000001E-3</c:v>
                </c:pt>
                <c:pt idx="30407" formatCode="0.00E+00">
                  <c:v>2.8294399999999999E-3</c:v>
                </c:pt>
                <c:pt idx="30408" formatCode="0.00E+00">
                  <c:v>2.9776999999999998E-3</c:v>
                </c:pt>
                <c:pt idx="30409" formatCode="0.00E+00">
                  <c:v>3.1237000000000001E-3</c:v>
                </c:pt>
                <c:pt idx="30410" formatCode="0.00E+00">
                  <c:v>3.2667299999999998E-3</c:v>
                </c:pt>
                <c:pt idx="30411" formatCode="0.00E+00">
                  <c:v>3.4064099999999999E-3</c:v>
                </c:pt>
                <c:pt idx="30412" formatCode="0.00E+00">
                  <c:v>3.5426199999999998E-3</c:v>
                </c:pt>
                <c:pt idx="30413" formatCode="0.00E+00">
                  <c:v>3.6751599999999998E-3</c:v>
                </c:pt>
                <c:pt idx="30414" formatCode="0.00E+00">
                  <c:v>3.8036799999999998E-3</c:v>
                </c:pt>
                <c:pt idx="30415" formatCode="0.00E+00">
                  <c:v>3.9279500000000004E-3</c:v>
                </c:pt>
                <c:pt idx="30416" formatCode="0.00E+00">
                  <c:v>4.0480899999999998E-3</c:v>
                </c:pt>
                <c:pt idx="30417" formatCode="0.00E+00">
                  <c:v>4.1639299999999997E-3</c:v>
                </c:pt>
                <c:pt idx="30418" formatCode="0.00E+00">
                  <c:v>4.27473E-3</c:v>
                </c:pt>
                <c:pt idx="30419" formatCode="0.00E+00">
                  <c:v>4.3795300000000004E-3</c:v>
                </c:pt>
                <c:pt idx="30420" formatCode="0.00E+00">
                  <c:v>4.4775500000000003E-3</c:v>
                </c:pt>
                <c:pt idx="30421" formatCode="0.00E+00">
                  <c:v>4.5678000000000003E-3</c:v>
                </c:pt>
                <c:pt idx="30422" formatCode="0.00E+00">
                  <c:v>4.6492199999999999E-3</c:v>
                </c:pt>
                <c:pt idx="30423" formatCode="0.00E+00">
                  <c:v>4.72107E-3</c:v>
                </c:pt>
                <c:pt idx="30424" formatCode="0.00E+00">
                  <c:v>4.78269E-3</c:v>
                </c:pt>
                <c:pt idx="30425" formatCode="0.00E+00">
                  <c:v>4.83309E-3</c:v>
                </c:pt>
                <c:pt idx="30426" formatCode="0.00E+00">
                  <c:v>4.8713599999999999E-3</c:v>
                </c:pt>
                <c:pt idx="30427" formatCode="0.00E+00">
                  <c:v>4.8970100000000003E-3</c:v>
                </c:pt>
                <c:pt idx="30428" formatCode="0.00E+00">
                  <c:v>4.9098400000000004E-3</c:v>
                </c:pt>
                <c:pt idx="30429" formatCode="0.00E+00">
                  <c:v>4.9097500000000001E-3</c:v>
                </c:pt>
                <c:pt idx="30430" formatCode="0.00E+00">
                  <c:v>4.8967200000000002E-3</c:v>
                </c:pt>
                <c:pt idx="30431" formatCode="0.00E+00">
                  <c:v>4.8702600000000004E-3</c:v>
                </c:pt>
                <c:pt idx="30432" formatCode="0.00E+00">
                  <c:v>4.82957E-3</c:v>
                </c:pt>
                <c:pt idx="30433" formatCode="0.00E+00">
                  <c:v>4.7741399999999996E-3</c:v>
                </c:pt>
                <c:pt idx="30434" formatCode="0.00E+00">
                  <c:v>4.7041899999999996E-3</c:v>
                </c:pt>
                <c:pt idx="30435" formatCode="0.00E+00">
                  <c:v>4.6205200000000004E-3</c:v>
                </c:pt>
                <c:pt idx="30436" formatCode="0.00E+00">
                  <c:v>4.5238300000000004E-3</c:v>
                </c:pt>
                <c:pt idx="30437" formatCode="0.00E+00">
                  <c:v>4.4142599999999997E-3</c:v>
                </c:pt>
                <c:pt idx="30438" formatCode="0.00E+00">
                  <c:v>4.2914099999999998E-3</c:v>
                </c:pt>
                <c:pt idx="30439" formatCode="0.00E+00">
                  <c:v>4.1550700000000003E-3</c:v>
                </c:pt>
                <c:pt idx="30440" formatCode="0.00E+00">
                  <c:v>4.0053299999999997E-3</c:v>
                </c:pt>
                <c:pt idx="30441" formatCode="0.00E+00">
                  <c:v>3.8416499999999998E-3</c:v>
                </c:pt>
                <c:pt idx="30442" formatCode="0.00E+00">
                  <c:v>3.6629800000000001E-3</c:v>
                </c:pt>
                <c:pt idx="30443" formatCode="0.00E+00">
                  <c:v>3.46897E-3</c:v>
                </c:pt>
                <c:pt idx="30444" formatCode="0.00E+00">
                  <c:v>3.26012E-3</c:v>
                </c:pt>
                <c:pt idx="30445" formatCode="0.00E+00">
                  <c:v>3.0368999999999999E-3</c:v>
                </c:pt>
                <c:pt idx="30446" formatCode="0.00E+00">
                  <c:v>2.7997199999999999E-3</c:v>
                </c:pt>
                <c:pt idx="30447" formatCode="0.00E+00">
                  <c:v>2.5492000000000002E-3</c:v>
                </c:pt>
                <c:pt idx="30448" formatCode="0.00E+00">
                  <c:v>2.2856500000000002E-3</c:v>
                </c:pt>
                <c:pt idx="30449" formatCode="0.00E+00">
                  <c:v>2.0087500000000001E-3</c:v>
                </c:pt>
                <c:pt idx="30450" formatCode="0.00E+00">
                  <c:v>1.7178E-3</c:v>
                </c:pt>
                <c:pt idx="30451" formatCode="0.00E+00">
                  <c:v>1.4122399999999999E-3</c:v>
                </c:pt>
                <c:pt idx="30452" formatCode="0.00E+00">
                  <c:v>1.09195E-3</c:v>
                </c:pt>
                <c:pt idx="30453" formatCode="0.00E+00">
                  <c:v>7.5721199999999995E-4</c:v>
                </c:pt>
                <c:pt idx="30454" formatCode="0.00E+00">
                  <c:v>4.0846699999999998E-4</c:v>
                </c:pt>
                <c:pt idx="30455" formatCode="0.00E+00">
                  <c:v>4.6300700000000002E-5</c:v>
                </c:pt>
                <c:pt idx="30456" formatCode="0.00E+00">
                  <c:v>-3.28571E-4</c:v>
                </c:pt>
                <c:pt idx="30457" formatCode="0.00E+00">
                  <c:v>-7.15494E-4</c:v>
                </c:pt>
                <c:pt idx="30458" formatCode="0.00E+00">
                  <c:v>-1.1138999999999999E-3</c:v>
                </c:pt>
                <c:pt idx="30459" formatCode="0.00E+00">
                  <c:v>-1.52305E-3</c:v>
                </c:pt>
                <c:pt idx="30460" formatCode="0.00E+00">
                  <c:v>-1.9420500000000001E-3</c:v>
                </c:pt>
                <c:pt idx="30461" formatCode="0.00E+00">
                  <c:v>-2.3701400000000002E-3</c:v>
                </c:pt>
                <c:pt idx="30462" formatCode="0.00E+00">
                  <c:v>-2.8069800000000002E-3</c:v>
                </c:pt>
                <c:pt idx="30463" formatCode="0.00E+00">
                  <c:v>-3.2524699999999999E-3</c:v>
                </c:pt>
                <c:pt idx="30464" formatCode="0.00E+00">
                  <c:v>-3.70653E-3</c:v>
                </c:pt>
                <c:pt idx="30465" formatCode="0.00E+00">
                  <c:v>-4.1688999999999997E-3</c:v>
                </c:pt>
                <c:pt idx="30466" formatCode="0.00E+00">
                  <c:v>-4.63912E-3</c:v>
                </c:pt>
                <c:pt idx="30467" formatCode="0.00E+00">
                  <c:v>-5.1164399999999999E-3</c:v>
                </c:pt>
                <c:pt idx="30468" formatCode="0.00E+00">
                  <c:v>-5.5999200000000004E-3</c:v>
                </c:pt>
                <c:pt idx="30469" formatCode="0.00E+00">
                  <c:v>-6.0886500000000001E-3</c:v>
                </c:pt>
                <c:pt idx="30470" formatCode="0.00E+00">
                  <c:v>-6.5818400000000003E-3</c:v>
                </c:pt>
                <c:pt idx="30471" formatCode="0.00E+00">
                  <c:v>-7.0788200000000004E-3</c:v>
                </c:pt>
                <c:pt idx="30472" formatCode="0.00E+00">
                  <c:v>-7.5791000000000001E-3</c:v>
                </c:pt>
                <c:pt idx="30473" formatCode="0.00E+00">
                  <c:v>-8.0820600000000003E-3</c:v>
                </c:pt>
                <c:pt idx="30474" formatCode="0.00E+00">
                  <c:v>-8.5868100000000003E-3</c:v>
                </c:pt>
                <c:pt idx="30475" formatCode="0.00E+00">
                  <c:v>-9.0924899999999999E-3</c:v>
                </c:pt>
                <c:pt idx="30476" formatCode="0.00E+00">
                  <c:v>-9.5983500000000003E-3</c:v>
                </c:pt>
                <c:pt idx="30477">
                  <c:v>-1.01034E-2</c:v>
                </c:pt>
                <c:pt idx="30478">
                  <c:v>-1.06064E-2</c:v>
                </c:pt>
                <c:pt idx="30479">
                  <c:v>-1.1106E-2</c:v>
                </c:pt>
                <c:pt idx="30480">
                  <c:v>-1.16008E-2</c:v>
                </c:pt>
                <c:pt idx="30481">
                  <c:v>-1.2090200000000001E-2</c:v>
                </c:pt>
                <c:pt idx="30482">
                  <c:v>-1.25741E-2</c:v>
                </c:pt>
                <c:pt idx="30483">
                  <c:v>-1.3052299999999999E-2</c:v>
                </c:pt>
                <c:pt idx="30484">
                  <c:v>-1.35245E-2</c:v>
                </c:pt>
                <c:pt idx="30485">
                  <c:v>-1.3989100000000001E-2</c:v>
                </c:pt>
                <c:pt idx="30486">
                  <c:v>-1.4444500000000001E-2</c:v>
                </c:pt>
                <c:pt idx="30487">
                  <c:v>-1.48895E-2</c:v>
                </c:pt>
                <c:pt idx="30488">
                  <c:v>-1.5323700000000001E-2</c:v>
                </c:pt>
                <c:pt idx="30489">
                  <c:v>-1.5746400000000001E-2</c:v>
                </c:pt>
                <c:pt idx="30490">
                  <c:v>-1.61566E-2</c:v>
                </c:pt>
                <c:pt idx="30491">
                  <c:v>-1.6553499999999999E-2</c:v>
                </c:pt>
                <c:pt idx="30492">
                  <c:v>-1.6937000000000001E-2</c:v>
                </c:pt>
                <c:pt idx="30493">
                  <c:v>-1.7306700000000001E-2</c:v>
                </c:pt>
                <c:pt idx="30494">
                  <c:v>-1.7661799999999998E-2</c:v>
                </c:pt>
                <c:pt idx="30495">
                  <c:v>-1.8001699999999999E-2</c:v>
                </c:pt>
                <c:pt idx="30496">
                  <c:v>-1.8325600000000001E-2</c:v>
                </c:pt>
                <c:pt idx="30497">
                  <c:v>-1.86324E-2</c:v>
                </c:pt>
                <c:pt idx="30498">
                  <c:v>-1.8920800000000002E-2</c:v>
                </c:pt>
                <c:pt idx="30499">
                  <c:v>-1.91904E-2</c:v>
                </c:pt>
                <c:pt idx="30500">
                  <c:v>-1.94415E-2</c:v>
                </c:pt>
                <c:pt idx="30501">
                  <c:v>-1.9674299999999999E-2</c:v>
                </c:pt>
                <c:pt idx="30502">
                  <c:v>-1.9888300000000001E-2</c:v>
                </c:pt>
                <c:pt idx="30503">
                  <c:v>-2.00824E-2</c:v>
                </c:pt>
                <c:pt idx="30504">
                  <c:v>-2.02554E-2</c:v>
                </c:pt>
                <c:pt idx="30505">
                  <c:v>-2.0406000000000001E-2</c:v>
                </c:pt>
                <c:pt idx="30506">
                  <c:v>-2.05328E-2</c:v>
                </c:pt>
                <c:pt idx="30507">
                  <c:v>-2.0635400000000002E-2</c:v>
                </c:pt>
                <c:pt idx="30508">
                  <c:v>-2.0713800000000001E-2</c:v>
                </c:pt>
                <c:pt idx="30509">
                  <c:v>-2.0768100000000001E-2</c:v>
                </c:pt>
                <c:pt idx="30510">
                  <c:v>-2.0797900000000001E-2</c:v>
                </c:pt>
                <c:pt idx="30511">
                  <c:v>-2.0802899999999999E-2</c:v>
                </c:pt>
                <c:pt idx="30512">
                  <c:v>-2.0783200000000002E-2</c:v>
                </c:pt>
                <c:pt idx="30513">
                  <c:v>-2.0739199999999999E-2</c:v>
                </c:pt>
                <c:pt idx="30514">
                  <c:v>-2.0670999999999998E-2</c:v>
                </c:pt>
                <c:pt idx="30515">
                  <c:v>-2.0578800000000001E-2</c:v>
                </c:pt>
                <c:pt idx="30516">
                  <c:v>-2.0462899999999999E-2</c:v>
                </c:pt>
                <c:pt idx="30517">
                  <c:v>-2.0323299999999999E-2</c:v>
                </c:pt>
                <c:pt idx="30518">
                  <c:v>-2.0159699999999999E-2</c:v>
                </c:pt>
                <c:pt idx="30519">
                  <c:v>-1.9971800000000001E-2</c:v>
                </c:pt>
                <c:pt idx="30520">
                  <c:v>-1.97593E-2</c:v>
                </c:pt>
                <c:pt idx="30521">
                  <c:v>-1.9522000000000001E-2</c:v>
                </c:pt>
                <c:pt idx="30522">
                  <c:v>-1.9259800000000001E-2</c:v>
                </c:pt>
                <c:pt idx="30523">
                  <c:v>-1.8972699999999999E-2</c:v>
                </c:pt>
                <c:pt idx="30524">
                  <c:v>-1.8660699999999999E-2</c:v>
                </c:pt>
                <c:pt idx="30525">
                  <c:v>-1.8323599999999999E-2</c:v>
                </c:pt>
                <c:pt idx="30526">
                  <c:v>-1.7961600000000001E-2</c:v>
                </c:pt>
                <c:pt idx="30527">
                  <c:v>-1.7574900000000001E-2</c:v>
                </c:pt>
                <c:pt idx="30528">
                  <c:v>-1.71637E-2</c:v>
                </c:pt>
                <c:pt idx="30529">
                  <c:v>-1.6728300000000002E-2</c:v>
                </c:pt>
                <c:pt idx="30530">
                  <c:v>-1.6268999999999999E-2</c:v>
                </c:pt>
                <c:pt idx="30531">
                  <c:v>-1.5786600000000001E-2</c:v>
                </c:pt>
                <c:pt idx="30532">
                  <c:v>-1.5282E-2</c:v>
                </c:pt>
                <c:pt idx="30533">
                  <c:v>-1.47557E-2</c:v>
                </c:pt>
                <c:pt idx="30534">
                  <c:v>-1.42081E-2</c:v>
                </c:pt>
                <c:pt idx="30535">
                  <c:v>-1.36396E-2</c:v>
                </c:pt>
                <c:pt idx="30536">
                  <c:v>-1.3050900000000001E-2</c:v>
                </c:pt>
                <c:pt idx="30537">
                  <c:v>-1.24423E-2</c:v>
                </c:pt>
                <c:pt idx="30538">
                  <c:v>-1.18142E-2</c:v>
                </c:pt>
                <c:pt idx="30539">
                  <c:v>-1.11667E-2</c:v>
                </c:pt>
                <c:pt idx="30540">
                  <c:v>-1.0500499999999999E-2</c:v>
                </c:pt>
                <c:pt idx="30541" formatCode="0.00E+00">
                  <c:v>-9.8164600000000008E-3</c:v>
                </c:pt>
                <c:pt idx="30542" formatCode="0.00E+00">
                  <c:v>-9.1157300000000007E-3</c:v>
                </c:pt>
                <c:pt idx="30543" formatCode="0.00E+00">
                  <c:v>-8.3998800000000002E-3</c:v>
                </c:pt>
                <c:pt idx="30544" formatCode="0.00E+00">
                  <c:v>-7.6702699999999999E-3</c:v>
                </c:pt>
                <c:pt idx="30545" formatCode="0.00E+00">
                  <c:v>-6.92773E-3</c:v>
                </c:pt>
                <c:pt idx="30546" formatCode="0.00E+00">
                  <c:v>-6.1728199999999999E-3</c:v>
                </c:pt>
                <c:pt idx="30547" formatCode="0.00E+00">
                  <c:v>-5.4062700000000003E-3</c:v>
                </c:pt>
                <c:pt idx="30548" formatCode="0.00E+00">
                  <c:v>-4.6289900000000004E-3</c:v>
                </c:pt>
                <c:pt idx="30549" formatCode="0.00E+00">
                  <c:v>-3.84214E-3</c:v>
                </c:pt>
                <c:pt idx="30550" formatCode="0.00E+00">
                  <c:v>-3.04718E-3</c:v>
                </c:pt>
                <c:pt idx="30551" formatCode="0.00E+00">
                  <c:v>-2.2455700000000001E-3</c:v>
                </c:pt>
                <c:pt idx="30552" formatCode="0.00E+00">
                  <c:v>-1.43866E-3</c:v>
                </c:pt>
                <c:pt idx="30553" formatCode="0.00E+00">
                  <c:v>-6.27678E-4</c:v>
                </c:pt>
                <c:pt idx="30554" formatCode="0.00E+00">
                  <c:v>1.8657799999999999E-4</c:v>
                </c:pt>
                <c:pt idx="30555" formatCode="0.00E+00">
                  <c:v>1.0037900000000001E-3</c:v>
                </c:pt>
                <c:pt idx="30556" formatCode="0.00E+00">
                  <c:v>1.8236000000000001E-3</c:v>
                </c:pt>
                <c:pt idx="30557" formatCode="0.00E+00">
                  <c:v>2.64518E-3</c:v>
                </c:pt>
                <c:pt idx="30558" formatCode="0.00E+00">
                  <c:v>3.4670899999999999E-3</c:v>
                </c:pt>
                <c:pt idx="30559" formatCode="0.00E+00">
                  <c:v>4.2874799999999998E-3</c:v>
                </c:pt>
                <c:pt idx="30560" formatCode="0.00E+00">
                  <c:v>5.1045600000000002E-3</c:v>
                </c:pt>
                <c:pt idx="30561" formatCode="0.00E+00">
                  <c:v>5.9169899999999996E-3</c:v>
                </c:pt>
                <c:pt idx="30562" formatCode="0.00E+00">
                  <c:v>6.7242700000000001E-3</c:v>
                </c:pt>
                <c:pt idx="30563" formatCode="0.00E+00">
                  <c:v>7.5264499999999996E-3</c:v>
                </c:pt>
                <c:pt idx="30564" formatCode="0.00E+00">
                  <c:v>8.3231199999999998E-3</c:v>
                </c:pt>
                <c:pt idx="30565" formatCode="0.00E+00">
                  <c:v>9.1129599999999998E-3</c:v>
                </c:pt>
                <c:pt idx="30566" formatCode="0.00E+00">
                  <c:v>9.8944800000000006E-3</c:v>
                </c:pt>
                <c:pt idx="30567">
                  <c:v>1.06666E-2</c:v>
                </c:pt>
                <c:pt idx="30568">
                  <c:v>1.1428000000000001E-2</c:v>
                </c:pt>
                <c:pt idx="30569">
                  <c:v>1.21774E-2</c:v>
                </c:pt>
                <c:pt idx="30570">
                  <c:v>1.2913600000000001E-2</c:v>
                </c:pt>
                <c:pt idx="30571">
                  <c:v>1.3635700000000001E-2</c:v>
                </c:pt>
                <c:pt idx="30572">
                  <c:v>1.43429E-2</c:v>
                </c:pt>
                <c:pt idx="30573">
                  <c:v>1.5034199999999999E-2</c:v>
                </c:pt>
                <c:pt idx="30574">
                  <c:v>1.57086E-2</c:v>
                </c:pt>
                <c:pt idx="30575">
                  <c:v>1.6365000000000001E-2</c:v>
                </c:pt>
                <c:pt idx="30576">
                  <c:v>1.7002300000000001E-2</c:v>
                </c:pt>
                <c:pt idx="30577">
                  <c:v>1.76194E-2</c:v>
                </c:pt>
                <c:pt idx="30578">
                  <c:v>1.8215200000000001E-2</c:v>
                </c:pt>
                <c:pt idx="30579">
                  <c:v>1.8788900000000001E-2</c:v>
                </c:pt>
                <c:pt idx="30580">
                  <c:v>1.9339599999999998E-2</c:v>
                </c:pt>
                <c:pt idx="30581">
                  <c:v>1.9866700000000001E-2</c:v>
                </c:pt>
                <c:pt idx="30582">
                  <c:v>2.0369399999999999E-2</c:v>
                </c:pt>
                <c:pt idx="30583">
                  <c:v>2.08477E-2</c:v>
                </c:pt>
                <c:pt idx="30584">
                  <c:v>2.1301199999999999E-2</c:v>
                </c:pt>
                <c:pt idx="30585">
                  <c:v>2.1729399999999999E-2</c:v>
                </c:pt>
                <c:pt idx="30586">
                  <c:v>2.21313E-2</c:v>
                </c:pt>
                <c:pt idx="30587">
                  <c:v>2.2506200000000001E-2</c:v>
                </c:pt>
                <c:pt idx="30588">
                  <c:v>2.2853800000000001E-2</c:v>
                </c:pt>
                <c:pt idx="30589">
                  <c:v>2.31735E-2</c:v>
                </c:pt>
                <c:pt idx="30590">
                  <c:v>2.3465400000000001E-2</c:v>
                </c:pt>
                <c:pt idx="30591">
                  <c:v>2.3730000000000001E-2</c:v>
                </c:pt>
                <c:pt idx="30592">
                  <c:v>2.39673E-2</c:v>
                </c:pt>
                <c:pt idx="30593">
                  <c:v>2.4176199999999998E-2</c:v>
                </c:pt>
                <c:pt idx="30594">
                  <c:v>2.4355399999999999E-2</c:v>
                </c:pt>
                <c:pt idx="30595">
                  <c:v>2.45042E-2</c:v>
                </c:pt>
                <c:pt idx="30596">
                  <c:v>2.4622399999999999E-2</c:v>
                </c:pt>
                <c:pt idx="30597">
                  <c:v>2.4709399999999999E-2</c:v>
                </c:pt>
                <c:pt idx="30598">
                  <c:v>2.4764499999999998E-2</c:v>
                </c:pt>
                <c:pt idx="30599">
                  <c:v>2.4787400000000001E-2</c:v>
                </c:pt>
                <c:pt idx="30600">
                  <c:v>2.4778700000000001E-2</c:v>
                </c:pt>
                <c:pt idx="30601">
                  <c:v>2.4738699999999999E-2</c:v>
                </c:pt>
                <c:pt idx="30602">
                  <c:v>2.4667100000000001E-2</c:v>
                </c:pt>
                <c:pt idx="30603">
                  <c:v>2.45638E-2</c:v>
                </c:pt>
                <c:pt idx="30604">
                  <c:v>2.4428800000000001E-2</c:v>
                </c:pt>
                <c:pt idx="30605">
                  <c:v>2.4262599999999999E-2</c:v>
                </c:pt>
                <c:pt idx="30606">
                  <c:v>2.4065900000000001E-2</c:v>
                </c:pt>
                <c:pt idx="30607">
                  <c:v>2.3839900000000001E-2</c:v>
                </c:pt>
                <c:pt idx="30608">
                  <c:v>2.3585200000000001E-2</c:v>
                </c:pt>
                <c:pt idx="30609">
                  <c:v>2.3301499999999999E-2</c:v>
                </c:pt>
                <c:pt idx="30610">
                  <c:v>2.2987799999999999E-2</c:v>
                </c:pt>
                <c:pt idx="30611">
                  <c:v>2.2643900000000002E-2</c:v>
                </c:pt>
                <c:pt idx="30612">
                  <c:v>2.2270700000000001E-2</c:v>
                </c:pt>
                <c:pt idx="30613">
                  <c:v>2.1869599999999999E-2</c:v>
                </c:pt>
                <c:pt idx="30614">
                  <c:v>2.14418E-2</c:v>
                </c:pt>
                <c:pt idx="30615">
                  <c:v>2.0988099999999999E-2</c:v>
                </c:pt>
                <c:pt idx="30616">
                  <c:v>2.0509300000000001E-2</c:v>
                </c:pt>
                <c:pt idx="30617">
                  <c:v>2.0005700000000001E-2</c:v>
                </c:pt>
                <c:pt idx="30618">
                  <c:v>1.9477899999999999E-2</c:v>
                </c:pt>
                <c:pt idx="30619">
                  <c:v>1.8926399999999999E-2</c:v>
                </c:pt>
                <c:pt idx="30620">
                  <c:v>1.8351800000000001E-2</c:v>
                </c:pt>
                <c:pt idx="30621">
                  <c:v>1.7754599999999999E-2</c:v>
                </c:pt>
                <c:pt idx="30622">
                  <c:v>1.7135399999999999E-2</c:v>
                </c:pt>
                <c:pt idx="30623">
                  <c:v>1.6495099999999999E-2</c:v>
                </c:pt>
                <c:pt idx="30624">
                  <c:v>1.5834500000000001E-2</c:v>
                </c:pt>
                <c:pt idx="30625">
                  <c:v>1.51548E-2</c:v>
                </c:pt>
                <c:pt idx="30626">
                  <c:v>1.4456800000000001E-2</c:v>
                </c:pt>
                <c:pt idx="30627">
                  <c:v>1.3741099999999999E-2</c:v>
                </c:pt>
                <c:pt idx="30628">
                  <c:v>1.3008499999999999E-2</c:v>
                </c:pt>
                <c:pt idx="30629">
                  <c:v>1.226E-2</c:v>
                </c:pt>
                <c:pt idx="30630">
                  <c:v>1.1496599999999999E-2</c:v>
                </c:pt>
                <c:pt idx="30631">
                  <c:v>1.07195E-2</c:v>
                </c:pt>
                <c:pt idx="30632" formatCode="0.00E+00">
                  <c:v>9.9302399999999999E-3</c:v>
                </c:pt>
                <c:pt idx="30633" formatCode="0.00E+00">
                  <c:v>9.1303700000000005E-3</c:v>
                </c:pt>
                <c:pt idx="30634" formatCode="0.00E+00">
                  <c:v>8.3212600000000005E-3</c:v>
                </c:pt>
                <c:pt idx="30635" formatCode="0.00E+00">
                  <c:v>7.5039E-3</c:v>
                </c:pt>
                <c:pt idx="30636" formatCode="0.00E+00">
                  <c:v>6.6791799999999998E-3</c:v>
                </c:pt>
                <c:pt idx="30637" formatCode="0.00E+00">
                  <c:v>5.8481599999999998E-3</c:v>
                </c:pt>
                <c:pt idx="30638" formatCode="0.00E+00">
                  <c:v>5.01184E-3</c:v>
                </c:pt>
                <c:pt idx="30639" formatCode="0.00E+00">
                  <c:v>4.1711300000000003E-3</c:v>
                </c:pt>
                <c:pt idx="30640" formatCode="0.00E+00">
                  <c:v>3.3274699999999999E-3</c:v>
                </c:pt>
                <c:pt idx="30641" formatCode="0.00E+00">
                  <c:v>2.4829100000000001E-3</c:v>
                </c:pt>
                <c:pt idx="30642" formatCode="0.00E+00">
                  <c:v>1.639E-3</c:v>
                </c:pt>
                <c:pt idx="30643" formatCode="0.00E+00">
                  <c:v>7.9640500000000003E-4</c:v>
                </c:pt>
                <c:pt idx="30644" formatCode="0.00E+00">
                  <c:v>-4.4384800000000002E-5</c:v>
                </c:pt>
                <c:pt idx="30645" formatCode="0.00E+00">
                  <c:v>-8.8250899999999996E-4</c:v>
                </c:pt>
                <c:pt idx="30646" formatCode="0.00E+00">
                  <c:v>-1.717E-3</c:v>
                </c:pt>
                <c:pt idx="30647" formatCode="0.00E+00">
                  <c:v>-2.5470900000000001E-3</c:v>
                </c:pt>
                <c:pt idx="30648" formatCode="0.00E+00">
                  <c:v>-3.3720400000000002E-3</c:v>
                </c:pt>
                <c:pt idx="30649" formatCode="0.00E+00">
                  <c:v>-4.1907699999999999E-3</c:v>
                </c:pt>
                <c:pt idx="30650" formatCode="0.00E+00">
                  <c:v>-5.0017200000000003E-3</c:v>
                </c:pt>
                <c:pt idx="30651" formatCode="0.00E+00">
                  <c:v>-5.8032800000000001E-3</c:v>
                </c:pt>
                <c:pt idx="30652" formatCode="0.00E+00">
                  <c:v>-6.5942800000000001E-3</c:v>
                </c:pt>
                <c:pt idx="30653" formatCode="0.00E+00">
                  <c:v>-7.3741099999999997E-3</c:v>
                </c:pt>
                <c:pt idx="30654" formatCode="0.00E+00">
                  <c:v>-8.1423299999999997E-3</c:v>
                </c:pt>
                <c:pt idx="30655" formatCode="0.00E+00">
                  <c:v>-8.8983499999999993E-3</c:v>
                </c:pt>
                <c:pt idx="30656" formatCode="0.00E+00">
                  <c:v>-9.6413699999999998E-3</c:v>
                </c:pt>
                <c:pt idx="30657">
                  <c:v>-1.0370600000000001E-2</c:v>
                </c:pt>
                <c:pt idx="30658">
                  <c:v>-1.1084999999999999E-2</c:v>
                </c:pt>
                <c:pt idx="30659">
                  <c:v>-1.17841E-2</c:v>
                </c:pt>
                <c:pt idx="30660">
                  <c:v>-1.24674E-2</c:v>
                </c:pt>
                <c:pt idx="30661">
                  <c:v>-1.31346E-2</c:v>
                </c:pt>
                <c:pt idx="30662">
                  <c:v>-1.37854E-2</c:v>
                </c:pt>
                <c:pt idx="30663">
                  <c:v>-1.4419400000000001E-2</c:v>
                </c:pt>
                <c:pt idx="30664">
                  <c:v>-1.5036000000000001E-2</c:v>
                </c:pt>
                <c:pt idx="30665">
                  <c:v>-1.5634200000000001E-2</c:v>
                </c:pt>
                <c:pt idx="30666">
                  <c:v>-1.6213200000000001E-2</c:v>
                </c:pt>
                <c:pt idx="30667">
                  <c:v>-1.6772599999999999E-2</c:v>
                </c:pt>
                <c:pt idx="30668">
                  <c:v>-1.73115E-2</c:v>
                </c:pt>
                <c:pt idx="30669">
                  <c:v>-1.7829000000000001E-2</c:v>
                </c:pt>
                <c:pt idx="30670">
                  <c:v>-1.8324500000000001E-2</c:v>
                </c:pt>
                <c:pt idx="30671">
                  <c:v>-1.8797899999999999E-2</c:v>
                </c:pt>
                <c:pt idx="30672">
                  <c:v>-1.92493E-2</c:v>
                </c:pt>
                <c:pt idx="30673">
                  <c:v>-1.96782E-2</c:v>
                </c:pt>
                <c:pt idx="30674">
                  <c:v>-2.0084399999999999E-2</c:v>
                </c:pt>
                <c:pt idx="30675">
                  <c:v>-2.0467300000000001E-2</c:v>
                </c:pt>
                <c:pt idx="30676">
                  <c:v>-2.0826899999999999E-2</c:v>
                </c:pt>
                <c:pt idx="30677">
                  <c:v>-2.1163700000000001E-2</c:v>
                </c:pt>
                <c:pt idx="30678">
                  <c:v>-2.14781E-2</c:v>
                </c:pt>
                <c:pt idx="30679">
                  <c:v>-2.1770000000000001E-2</c:v>
                </c:pt>
                <c:pt idx="30680">
                  <c:v>-2.2039199999999998E-2</c:v>
                </c:pt>
                <c:pt idx="30681">
                  <c:v>-2.2285699999999999E-2</c:v>
                </c:pt>
                <c:pt idx="30682">
                  <c:v>-2.2509500000000002E-2</c:v>
                </c:pt>
                <c:pt idx="30683">
                  <c:v>-2.2710500000000002E-2</c:v>
                </c:pt>
                <c:pt idx="30684">
                  <c:v>-2.2888800000000001E-2</c:v>
                </c:pt>
                <c:pt idx="30685">
                  <c:v>-2.30443E-2</c:v>
                </c:pt>
                <c:pt idx="30686">
                  <c:v>-2.3177199999999998E-2</c:v>
                </c:pt>
                <c:pt idx="30687">
                  <c:v>-2.3287599999999999E-2</c:v>
                </c:pt>
                <c:pt idx="30688">
                  <c:v>-2.3375099999999999E-2</c:v>
                </c:pt>
                <c:pt idx="30689">
                  <c:v>-2.3439700000000001E-2</c:v>
                </c:pt>
                <c:pt idx="30690">
                  <c:v>-2.3481200000000001E-2</c:v>
                </c:pt>
                <c:pt idx="30691">
                  <c:v>-2.35E-2</c:v>
                </c:pt>
                <c:pt idx="30692">
                  <c:v>-2.3496199999999998E-2</c:v>
                </c:pt>
                <c:pt idx="30693">
                  <c:v>-2.34697E-2</c:v>
                </c:pt>
                <c:pt idx="30694">
                  <c:v>-2.3420400000000001E-2</c:v>
                </c:pt>
                <c:pt idx="30695">
                  <c:v>-2.3348000000000001E-2</c:v>
                </c:pt>
                <c:pt idx="30696">
                  <c:v>-2.32529E-2</c:v>
                </c:pt>
                <c:pt idx="30697">
                  <c:v>-2.31355E-2</c:v>
                </c:pt>
                <c:pt idx="30698">
                  <c:v>-2.29965E-2</c:v>
                </c:pt>
                <c:pt idx="30699">
                  <c:v>-2.2836700000000001E-2</c:v>
                </c:pt>
                <c:pt idx="30700">
                  <c:v>-2.2656900000000001E-2</c:v>
                </c:pt>
                <c:pt idx="30701">
                  <c:v>-2.2457100000000001E-2</c:v>
                </c:pt>
                <c:pt idx="30702">
                  <c:v>-2.2237799999999999E-2</c:v>
                </c:pt>
                <c:pt idx="30703">
                  <c:v>-2.1999500000000002E-2</c:v>
                </c:pt>
                <c:pt idx="30704">
                  <c:v>-2.17427E-2</c:v>
                </c:pt>
                <c:pt idx="30705">
                  <c:v>-2.14681E-2</c:v>
                </c:pt>
                <c:pt idx="30706">
                  <c:v>-2.1176500000000001E-2</c:v>
                </c:pt>
                <c:pt idx="30707">
                  <c:v>-2.0868899999999999E-2</c:v>
                </c:pt>
                <c:pt idx="30708">
                  <c:v>-2.0545899999999999E-2</c:v>
                </c:pt>
                <c:pt idx="30709">
                  <c:v>-2.0208299999999998E-2</c:v>
                </c:pt>
                <c:pt idx="30710">
                  <c:v>-1.9856700000000001E-2</c:v>
                </c:pt>
                <c:pt idx="30711">
                  <c:v>-1.9491700000000001E-2</c:v>
                </c:pt>
                <c:pt idx="30712">
                  <c:v>-1.9114300000000001E-2</c:v>
                </c:pt>
                <c:pt idx="30713">
                  <c:v>-1.8725200000000001E-2</c:v>
                </c:pt>
                <c:pt idx="30714">
                  <c:v>-1.8324799999999999E-2</c:v>
                </c:pt>
                <c:pt idx="30715">
                  <c:v>-1.7913599999999998E-2</c:v>
                </c:pt>
                <c:pt idx="30716">
                  <c:v>-1.7491699999999999E-2</c:v>
                </c:pt>
                <c:pt idx="30717">
                  <c:v>-1.7059600000000001E-2</c:v>
                </c:pt>
                <c:pt idx="30718">
                  <c:v>-1.6617400000000001E-2</c:v>
                </c:pt>
                <c:pt idx="30719">
                  <c:v>-1.6164999999999999E-2</c:v>
                </c:pt>
                <c:pt idx="30720">
                  <c:v>-1.5702299999999999E-2</c:v>
                </c:pt>
                <c:pt idx="30721">
                  <c:v>-1.5230199999999999E-2</c:v>
                </c:pt>
                <c:pt idx="30722">
                  <c:v>-1.47501E-2</c:v>
                </c:pt>
                <c:pt idx="30723">
                  <c:v>-1.42626E-2</c:v>
                </c:pt>
                <c:pt idx="30724">
                  <c:v>-1.3768499999999999E-2</c:v>
                </c:pt>
                <c:pt idx="30725">
                  <c:v>-1.32684E-2</c:v>
                </c:pt>
                <c:pt idx="30726">
                  <c:v>-1.2763399999999999E-2</c:v>
                </c:pt>
                <c:pt idx="30727">
                  <c:v>-1.22542E-2</c:v>
                </c:pt>
                <c:pt idx="30728">
                  <c:v>-1.1742000000000001E-2</c:v>
                </c:pt>
                <c:pt idx="30729">
                  <c:v>-1.12278E-2</c:v>
                </c:pt>
                <c:pt idx="30730">
                  <c:v>-1.0713E-2</c:v>
                </c:pt>
                <c:pt idx="30731">
                  <c:v>-1.0198499999999999E-2</c:v>
                </c:pt>
                <c:pt idx="30732" formatCode="0.00E+00">
                  <c:v>-9.6850400000000007E-3</c:v>
                </c:pt>
                <c:pt idx="30733" formatCode="0.00E+00">
                  <c:v>-9.1733500000000003E-3</c:v>
                </c:pt>
                <c:pt idx="30734" formatCode="0.00E+00">
                  <c:v>-8.6640499999999995E-3</c:v>
                </c:pt>
                <c:pt idx="30735" formatCode="0.00E+00">
                  <c:v>-8.1578399999999995E-3</c:v>
                </c:pt>
                <c:pt idx="30736" formatCode="0.00E+00">
                  <c:v>-7.6551900000000001E-3</c:v>
                </c:pt>
                <c:pt idx="30737" formatCode="0.00E+00">
                  <c:v>-7.1563399999999998E-3</c:v>
                </c:pt>
                <c:pt idx="30738" formatCode="0.00E+00">
                  <c:v>-6.6617200000000003E-3</c:v>
                </c:pt>
                <c:pt idx="30739" formatCode="0.00E+00">
                  <c:v>-6.17192E-3</c:v>
                </c:pt>
                <c:pt idx="30740" formatCode="0.00E+00">
                  <c:v>-5.6875600000000004E-3</c:v>
                </c:pt>
                <c:pt idx="30741" formatCode="0.00E+00">
                  <c:v>-5.20916E-3</c:v>
                </c:pt>
                <c:pt idx="30742" formatCode="0.00E+00">
                  <c:v>-4.73713E-3</c:v>
                </c:pt>
                <c:pt idx="30743" formatCode="0.00E+00">
                  <c:v>-4.27166E-3</c:v>
                </c:pt>
                <c:pt idx="30744" formatCode="0.00E+00">
                  <c:v>-3.81315E-3</c:v>
                </c:pt>
                <c:pt idx="30745" formatCode="0.00E+00">
                  <c:v>-3.3625600000000001E-3</c:v>
                </c:pt>
                <c:pt idx="30746" formatCode="0.00E+00">
                  <c:v>-2.9191099999999999E-3</c:v>
                </c:pt>
                <c:pt idx="30747" formatCode="0.00E+00">
                  <c:v>-2.4792999999999998E-3</c:v>
                </c:pt>
                <c:pt idx="30748" formatCode="0.00E+00">
                  <c:v>-2.0441600000000002E-3</c:v>
                </c:pt>
                <c:pt idx="30749" formatCode="0.00E+00">
                  <c:v>-1.6192400000000001E-3</c:v>
                </c:pt>
                <c:pt idx="30750" formatCode="0.00E+00">
                  <c:v>-1.2053700000000001E-3</c:v>
                </c:pt>
                <c:pt idx="30751" formatCode="0.00E+00">
                  <c:v>-8.0060099999999996E-4</c:v>
                </c:pt>
                <c:pt idx="30752" formatCode="0.00E+00">
                  <c:v>-4.05556E-4</c:v>
                </c:pt>
                <c:pt idx="30753" formatCode="0.00E+00">
                  <c:v>-2.1440299999999999E-5</c:v>
                </c:pt>
                <c:pt idx="30754" formatCode="0.00E+00">
                  <c:v>3.5140099999999999E-4</c:v>
                </c:pt>
                <c:pt idx="30755" formatCode="0.00E+00">
                  <c:v>7.1294399999999997E-4</c:v>
                </c:pt>
                <c:pt idx="30756" formatCode="0.00E+00">
                  <c:v>1.0632E-3</c:v>
                </c:pt>
                <c:pt idx="30757" formatCode="0.00E+00">
                  <c:v>1.40211E-3</c:v>
                </c:pt>
                <c:pt idx="30758" formatCode="0.00E+00">
                  <c:v>1.72934E-3</c:v>
                </c:pt>
                <c:pt idx="30759" formatCode="0.00E+00">
                  <c:v>2.0442099999999999E-3</c:v>
                </c:pt>
                <c:pt idx="30760" formatCode="0.00E+00">
                  <c:v>2.3462299999999999E-3</c:v>
                </c:pt>
                <c:pt idx="30761" formatCode="0.00E+00">
                  <c:v>2.6352599999999999E-3</c:v>
                </c:pt>
                <c:pt idx="30762" formatCode="0.00E+00">
                  <c:v>2.9110899999999999E-3</c:v>
                </c:pt>
                <c:pt idx="30763" formatCode="0.00E+00">
                  <c:v>3.17323E-3</c:v>
                </c:pt>
                <c:pt idx="30764" formatCode="0.00E+00">
                  <c:v>3.4213500000000001E-3</c:v>
                </c:pt>
                <c:pt idx="30765" formatCode="0.00E+00">
                  <c:v>3.6553000000000002E-3</c:v>
                </c:pt>
                <c:pt idx="30766" formatCode="0.00E+00">
                  <c:v>3.8751499999999999E-3</c:v>
                </c:pt>
                <c:pt idx="30767" formatCode="0.00E+00">
                  <c:v>4.0811399999999996E-3</c:v>
                </c:pt>
                <c:pt idx="30768" formatCode="0.00E+00">
                  <c:v>4.2737199999999999E-3</c:v>
                </c:pt>
                <c:pt idx="30769" formatCode="0.00E+00">
                  <c:v>4.4535199999999999E-3</c:v>
                </c:pt>
                <c:pt idx="30770" formatCode="0.00E+00">
                  <c:v>4.6210299999999999E-3</c:v>
                </c:pt>
                <c:pt idx="30771" formatCode="0.00E+00">
                  <c:v>4.7765300000000002E-3</c:v>
                </c:pt>
                <c:pt idx="30772" formatCode="0.00E+00">
                  <c:v>4.9204100000000001E-3</c:v>
                </c:pt>
                <c:pt idx="30773" formatCode="0.00E+00">
                  <c:v>5.0530699999999998E-3</c:v>
                </c:pt>
                <c:pt idx="30774" formatCode="0.00E+00">
                  <c:v>5.1745999999999997E-3</c:v>
                </c:pt>
                <c:pt idx="30775" formatCode="0.00E+00">
                  <c:v>5.2851900000000004E-3</c:v>
                </c:pt>
                <c:pt idx="30776" formatCode="0.00E+00">
                  <c:v>5.3853299999999998E-3</c:v>
                </c:pt>
                <c:pt idx="30777" formatCode="0.00E+00">
                  <c:v>5.4754799999999996E-3</c:v>
                </c:pt>
                <c:pt idx="30778" formatCode="0.00E+00">
                  <c:v>5.5558200000000004E-3</c:v>
                </c:pt>
                <c:pt idx="30779" formatCode="0.00E+00">
                  <c:v>5.6263299999999997E-3</c:v>
                </c:pt>
                <c:pt idx="30780" formatCode="0.00E+00">
                  <c:v>5.6869800000000003E-3</c:v>
                </c:pt>
                <c:pt idx="30781" formatCode="0.00E+00">
                  <c:v>5.738E-3</c:v>
                </c:pt>
                <c:pt idx="30782" formatCode="0.00E+00">
                  <c:v>5.7797300000000003E-3</c:v>
                </c:pt>
                <c:pt idx="30783" formatCode="0.00E+00">
                  <c:v>5.81249E-3</c:v>
                </c:pt>
                <c:pt idx="30784" formatCode="0.00E+00">
                  <c:v>5.8365400000000003E-3</c:v>
                </c:pt>
                <c:pt idx="30785" formatCode="0.00E+00">
                  <c:v>5.8521500000000004E-3</c:v>
                </c:pt>
                <c:pt idx="30786" formatCode="0.00E+00">
                  <c:v>5.85981E-3</c:v>
                </c:pt>
                <c:pt idx="30787" formatCode="0.00E+00">
                  <c:v>5.8602200000000002E-3</c:v>
                </c:pt>
                <c:pt idx="30788" formatCode="0.00E+00">
                  <c:v>5.8537900000000002E-3</c:v>
                </c:pt>
                <c:pt idx="30789" formatCode="0.00E+00">
                  <c:v>5.8408399999999999E-3</c:v>
                </c:pt>
                <c:pt idx="30790" formatCode="0.00E+00">
                  <c:v>5.8218899999999997E-3</c:v>
                </c:pt>
                <c:pt idx="30791" formatCode="0.00E+00">
                  <c:v>5.7976800000000004E-3</c:v>
                </c:pt>
                <c:pt idx="30792" formatCode="0.00E+00">
                  <c:v>5.7689000000000004E-3</c:v>
                </c:pt>
                <c:pt idx="30793" formatCode="0.00E+00">
                  <c:v>5.7359300000000002E-3</c:v>
                </c:pt>
                <c:pt idx="30794" formatCode="0.00E+00">
                  <c:v>5.69901E-3</c:v>
                </c:pt>
                <c:pt idx="30795" formatCode="0.00E+00">
                  <c:v>5.6581499999999998E-3</c:v>
                </c:pt>
                <c:pt idx="30796" formatCode="0.00E+00">
                  <c:v>5.6153799999999997E-3</c:v>
                </c:pt>
                <c:pt idx="30797" formatCode="0.00E+00">
                  <c:v>5.5754000000000003E-3</c:v>
                </c:pt>
                <c:pt idx="30798" formatCode="0.00E+00">
                  <c:v>5.5382199999999999E-3</c:v>
                </c:pt>
                <c:pt idx="30799" formatCode="0.00E+00">
                  <c:v>5.4993899999999998E-3</c:v>
                </c:pt>
                <c:pt idx="30800" formatCode="0.00E+00">
                  <c:v>5.4590699999999999E-3</c:v>
                </c:pt>
                <c:pt idx="30801" formatCode="0.00E+00">
                  <c:v>5.4198199999999997E-3</c:v>
                </c:pt>
                <c:pt idx="30802" formatCode="0.00E+00">
                  <c:v>5.3814500000000003E-3</c:v>
                </c:pt>
                <c:pt idx="30803" formatCode="0.00E+00">
                  <c:v>5.3432899999999997E-3</c:v>
                </c:pt>
                <c:pt idx="30804" formatCode="0.00E+00">
                  <c:v>5.3056800000000001E-3</c:v>
                </c:pt>
                <c:pt idx="30805" formatCode="0.00E+00">
                  <c:v>5.2695199999999998E-3</c:v>
                </c:pt>
                <c:pt idx="30806" formatCode="0.00E+00">
                  <c:v>5.2360000000000002E-3</c:v>
                </c:pt>
                <c:pt idx="30807" formatCode="0.00E+00">
                  <c:v>5.2063099999999996E-3</c:v>
                </c:pt>
                <c:pt idx="30808" formatCode="0.00E+00">
                  <c:v>5.1808699999999997E-3</c:v>
                </c:pt>
                <c:pt idx="30809" formatCode="0.00E+00">
                  <c:v>5.1590799999999999E-3</c:v>
                </c:pt>
                <c:pt idx="30810" formatCode="0.00E+00">
                  <c:v>5.1404299999999997E-3</c:v>
                </c:pt>
                <c:pt idx="30811" formatCode="0.00E+00">
                  <c:v>5.1251200000000004E-3</c:v>
                </c:pt>
                <c:pt idx="30812" formatCode="0.00E+00">
                  <c:v>5.1134500000000003E-3</c:v>
                </c:pt>
                <c:pt idx="30813" formatCode="0.00E+00">
                  <c:v>5.1056000000000001E-3</c:v>
                </c:pt>
                <c:pt idx="30814" formatCode="0.00E+00">
                  <c:v>5.1017600000000003E-3</c:v>
                </c:pt>
                <c:pt idx="30815" formatCode="0.00E+00">
                  <c:v>5.1019999999999998E-3</c:v>
                </c:pt>
                <c:pt idx="30816" formatCode="0.00E+00">
                  <c:v>5.1063599999999999E-3</c:v>
                </c:pt>
                <c:pt idx="30817" formatCode="0.00E+00">
                  <c:v>5.1149500000000001E-3</c:v>
                </c:pt>
                <c:pt idx="30818" formatCode="0.00E+00">
                  <c:v>5.1278900000000004E-3</c:v>
                </c:pt>
                <c:pt idx="30819" formatCode="0.00E+00">
                  <c:v>5.1451700000000001E-3</c:v>
                </c:pt>
                <c:pt idx="30820" formatCode="0.00E+00">
                  <c:v>5.1668E-3</c:v>
                </c:pt>
                <c:pt idx="30821" formatCode="0.00E+00">
                  <c:v>5.1930800000000001E-3</c:v>
                </c:pt>
                <c:pt idx="30822" formatCode="0.00E+00">
                  <c:v>5.2244600000000002E-3</c:v>
                </c:pt>
                <c:pt idx="30823" formatCode="0.00E+00">
                  <c:v>5.2609600000000003E-3</c:v>
                </c:pt>
                <c:pt idx="30824" formatCode="0.00E+00">
                  <c:v>5.3022700000000004E-3</c:v>
                </c:pt>
                <c:pt idx="30825" formatCode="0.00E+00">
                  <c:v>5.3480799999999998E-3</c:v>
                </c:pt>
                <c:pt idx="30826" formatCode="0.00E+00">
                  <c:v>5.3982600000000002E-3</c:v>
                </c:pt>
                <c:pt idx="30827" formatCode="0.00E+00">
                  <c:v>5.4528399999999996E-3</c:v>
                </c:pt>
                <c:pt idx="30828" formatCode="0.00E+00">
                  <c:v>5.5121700000000003E-3</c:v>
                </c:pt>
                <c:pt idx="30829" formatCode="0.00E+00">
                  <c:v>5.5766499999999998E-3</c:v>
                </c:pt>
                <c:pt idx="30830" formatCode="0.00E+00">
                  <c:v>5.64629E-3</c:v>
                </c:pt>
                <c:pt idx="30831" formatCode="0.00E+00">
                  <c:v>5.7207400000000002E-3</c:v>
                </c:pt>
                <c:pt idx="30832" formatCode="0.00E+00">
                  <c:v>5.7994800000000001E-3</c:v>
                </c:pt>
                <c:pt idx="30833" formatCode="0.00E+00">
                  <c:v>5.8820000000000001E-3</c:v>
                </c:pt>
                <c:pt idx="30834" formatCode="0.00E+00">
                  <c:v>5.9677799999999998E-3</c:v>
                </c:pt>
                <c:pt idx="30835" formatCode="0.00E+00">
                  <c:v>6.0564199999999999E-3</c:v>
                </c:pt>
                <c:pt idx="30836" formatCode="0.00E+00">
                  <c:v>6.1476899999999999E-3</c:v>
                </c:pt>
                <c:pt idx="30837" formatCode="0.00E+00">
                  <c:v>6.2413900000000003E-3</c:v>
                </c:pt>
                <c:pt idx="30838" formatCode="0.00E+00">
                  <c:v>6.3372200000000002E-3</c:v>
                </c:pt>
                <c:pt idx="30839" formatCode="0.00E+00">
                  <c:v>6.43467E-3</c:v>
                </c:pt>
                <c:pt idx="30840" formatCode="0.00E+00">
                  <c:v>6.5334800000000004E-3</c:v>
                </c:pt>
                <c:pt idx="30841" formatCode="0.00E+00">
                  <c:v>6.6335999999999999E-3</c:v>
                </c:pt>
                <c:pt idx="30842" formatCode="0.00E+00">
                  <c:v>6.7347600000000002E-3</c:v>
                </c:pt>
                <c:pt idx="30843" formatCode="0.00E+00">
                  <c:v>6.8364799999999998E-3</c:v>
                </c:pt>
                <c:pt idx="30844" formatCode="0.00E+00">
                  <c:v>6.9382300000000001E-3</c:v>
                </c:pt>
                <c:pt idx="30845" formatCode="0.00E+00">
                  <c:v>7.0395600000000003E-3</c:v>
                </c:pt>
                <c:pt idx="30846" formatCode="0.00E+00">
                  <c:v>7.1401499999999996E-3</c:v>
                </c:pt>
                <c:pt idx="30847" formatCode="0.00E+00">
                  <c:v>7.2396700000000001E-3</c:v>
                </c:pt>
                <c:pt idx="30848" formatCode="0.00E+00">
                  <c:v>7.3376300000000004E-3</c:v>
                </c:pt>
                <c:pt idx="30849" formatCode="0.00E+00">
                  <c:v>7.4333400000000001E-3</c:v>
                </c:pt>
                <c:pt idx="30850" formatCode="0.00E+00">
                  <c:v>7.5261299999999998E-3</c:v>
                </c:pt>
                <c:pt idx="30851" formatCode="0.00E+00">
                  <c:v>7.6154600000000001E-3</c:v>
                </c:pt>
                <c:pt idx="30852" formatCode="0.00E+00">
                  <c:v>7.7008600000000003E-3</c:v>
                </c:pt>
                <c:pt idx="30853" formatCode="0.00E+00">
                  <c:v>7.7817399999999997E-3</c:v>
                </c:pt>
                <c:pt idx="30854" formatCode="0.00E+00">
                  <c:v>7.8573700000000007E-3</c:v>
                </c:pt>
                <c:pt idx="30855" formatCode="0.00E+00">
                  <c:v>7.9271500000000009E-3</c:v>
                </c:pt>
                <c:pt idx="30856" formatCode="0.00E+00">
                  <c:v>7.9907999999999993E-3</c:v>
                </c:pt>
                <c:pt idx="30857" formatCode="0.00E+00">
                  <c:v>8.0481500000000004E-3</c:v>
                </c:pt>
                <c:pt idx="30858" formatCode="0.00E+00">
                  <c:v>8.0989500000000006E-3</c:v>
                </c:pt>
                <c:pt idx="30859" formatCode="0.00E+00">
                  <c:v>8.1426799999999994E-3</c:v>
                </c:pt>
                <c:pt idx="30860" formatCode="0.00E+00">
                  <c:v>8.1786500000000008E-3</c:v>
                </c:pt>
                <c:pt idx="30861" formatCode="0.00E+00">
                  <c:v>8.2061600000000005E-3</c:v>
                </c:pt>
                <c:pt idx="30862" formatCode="0.00E+00">
                  <c:v>8.2247299999999995E-3</c:v>
                </c:pt>
                <c:pt idx="30863" formatCode="0.00E+00">
                  <c:v>8.2342500000000002E-3</c:v>
                </c:pt>
                <c:pt idx="30864" formatCode="0.00E+00">
                  <c:v>8.2346099999999998E-3</c:v>
                </c:pt>
                <c:pt idx="30865" formatCode="0.00E+00">
                  <c:v>8.2254400000000005E-3</c:v>
                </c:pt>
                <c:pt idx="30866" formatCode="0.00E+00">
                  <c:v>8.2061800000000004E-3</c:v>
                </c:pt>
                <c:pt idx="30867" formatCode="0.00E+00">
                  <c:v>8.17645E-3</c:v>
                </c:pt>
                <c:pt idx="30868" formatCode="0.00E+00">
                  <c:v>8.1358699999999999E-3</c:v>
                </c:pt>
                <c:pt idx="30869" formatCode="0.00E+00">
                  <c:v>8.0838999999999998E-3</c:v>
                </c:pt>
                <c:pt idx="30870" formatCode="0.00E+00">
                  <c:v>8.0202099999999998E-3</c:v>
                </c:pt>
                <c:pt idx="30871" formatCode="0.00E+00">
                  <c:v>7.9448899999999996E-3</c:v>
                </c:pt>
                <c:pt idx="30872" formatCode="0.00E+00">
                  <c:v>7.8578899999999993E-3</c:v>
                </c:pt>
                <c:pt idx="30873" formatCode="0.00E+00">
                  <c:v>7.75861E-3</c:v>
                </c:pt>
                <c:pt idx="30874" formatCode="0.00E+00">
                  <c:v>7.6461899999999998E-3</c:v>
                </c:pt>
                <c:pt idx="30875" formatCode="0.00E+00">
                  <c:v>7.5200400000000004E-3</c:v>
                </c:pt>
                <c:pt idx="30876" formatCode="0.00E+00">
                  <c:v>7.3798500000000003E-3</c:v>
                </c:pt>
                <c:pt idx="30877" formatCode="0.00E+00">
                  <c:v>7.2256899999999999E-3</c:v>
                </c:pt>
                <c:pt idx="30878" formatCode="0.00E+00">
                  <c:v>7.0577799999999996E-3</c:v>
                </c:pt>
                <c:pt idx="30879" formatCode="0.00E+00">
                  <c:v>6.8760899999999996E-3</c:v>
                </c:pt>
                <c:pt idx="30880" formatCode="0.00E+00">
                  <c:v>6.6804100000000003E-3</c:v>
                </c:pt>
                <c:pt idx="30881" formatCode="0.00E+00">
                  <c:v>6.4705300000000004E-3</c:v>
                </c:pt>
                <c:pt idx="30882" formatCode="0.00E+00">
                  <c:v>6.2462500000000001E-3</c:v>
                </c:pt>
                <c:pt idx="30883" formatCode="0.00E+00">
                  <c:v>6.0074400000000002E-3</c:v>
                </c:pt>
                <c:pt idx="30884" formatCode="0.00E+00">
                  <c:v>5.75392E-3</c:v>
                </c:pt>
                <c:pt idx="30885" formatCode="0.00E+00">
                  <c:v>5.4855399999999997E-3</c:v>
                </c:pt>
                <c:pt idx="30886" formatCode="0.00E+00">
                  <c:v>5.20229E-3</c:v>
                </c:pt>
                <c:pt idx="30887" formatCode="0.00E+00">
                  <c:v>4.9044099999999997E-3</c:v>
                </c:pt>
                <c:pt idx="30888" formatCode="0.00E+00">
                  <c:v>4.5920800000000001E-3</c:v>
                </c:pt>
                <c:pt idx="30889" formatCode="0.00E+00">
                  <c:v>4.2652799999999998E-3</c:v>
                </c:pt>
                <c:pt idx="30890" formatCode="0.00E+00">
                  <c:v>3.9241299999999996E-3</c:v>
                </c:pt>
                <c:pt idx="30891" formatCode="0.00E+00">
                  <c:v>3.5690000000000001E-3</c:v>
                </c:pt>
                <c:pt idx="30892" formatCode="0.00E+00">
                  <c:v>3.2002699999999999E-3</c:v>
                </c:pt>
                <c:pt idx="30893" formatCode="0.00E+00">
                  <c:v>2.8182200000000002E-3</c:v>
                </c:pt>
                <c:pt idx="30894" formatCode="0.00E+00">
                  <c:v>2.4231000000000001E-3</c:v>
                </c:pt>
                <c:pt idx="30895" formatCode="0.00E+00">
                  <c:v>2.0150699999999999E-3</c:v>
                </c:pt>
                <c:pt idx="30896" formatCode="0.00E+00">
                  <c:v>1.5943999999999999E-3</c:v>
                </c:pt>
                <c:pt idx="30897" formatCode="0.00E+00">
                  <c:v>1.1613999999999999E-3</c:v>
                </c:pt>
                <c:pt idx="30898" formatCode="0.00E+00">
                  <c:v>7.1642099999999996E-4</c:v>
                </c:pt>
                <c:pt idx="30899" formatCode="0.00E+00">
                  <c:v>2.5982300000000001E-4</c:v>
                </c:pt>
                <c:pt idx="30900" formatCode="0.00E+00">
                  <c:v>-2.07925E-4</c:v>
                </c:pt>
                <c:pt idx="30901" formatCode="0.00E+00">
                  <c:v>-6.8625499999999998E-4</c:v>
                </c:pt>
                <c:pt idx="30902" formatCode="0.00E+00">
                  <c:v>-1.17464E-3</c:v>
                </c:pt>
                <c:pt idx="30903" formatCode="0.00E+00">
                  <c:v>-1.67264E-3</c:v>
                </c:pt>
                <c:pt idx="30904" formatCode="0.00E+00">
                  <c:v>-2.1799200000000001E-3</c:v>
                </c:pt>
                <c:pt idx="30905" formatCode="0.00E+00">
                  <c:v>-2.6960700000000001E-3</c:v>
                </c:pt>
                <c:pt idx="30906" formatCode="0.00E+00">
                  <c:v>-3.2206000000000001E-3</c:v>
                </c:pt>
                <c:pt idx="30907" formatCode="0.00E+00">
                  <c:v>-3.7529600000000001E-3</c:v>
                </c:pt>
                <c:pt idx="30908" formatCode="0.00E+00">
                  <c:v>-4.2925000000000003E-3</c:v>
                </c:pt>
                <c:pt idx="30909" formatCode="0.00E+00">
                  <c:v>-4.8385199999999998E-3</c:v>
                </c:pt>
                <c:pt idx="30910" formatCode="0.00E+00">
                  <c:v>-5.3903500000000003E-3</c:v>
                </c:pt>
                <c:pt idx="30911" formatCode="0.00E+00">
                  <c:v>-5.9473E-3</c:v>
                </c:pt>
                <c:pt idx="30912" formatCode="0.00E+00">
                  <c:v>-6.5086700000000003E-3</c:v>
                </c:pt>
                <c:pt idx="30913" formatCode="0.00E+00">
                  <c:v>-7.0736599999999998E-3</c:v>
                </c:pt>
                <c:pt idx="30914" formatCode="0.00E+00">
                  <c:v>-7.6414300000000003E-3</c:v>
                </c:pt>
                <c:pt idx="30915" formatCode="0.00E+00">
                  <c:v>-8.2112699999999997E-3</c:v>
                </c:pt>
                <c:pt idx="30916" formatCode="0.00E+00">
                  <c:v>-8.7825000000000004E-3</c:v>
                </c:pt>
                <c:pt idx="30917" formatCode="0.00E+00">
                  <c:v>-9.3542699999999996E-3</c:v>
                </c:pt>
                <c:pt idx="30918" formatCode="0.00E+00">
                  <c:v>-9.9256499999999994E-3</c:v>
                </c:pt>
                <c:pt idx="30919">
                  <c:v>-1.04958E-2</c:v>
                </c:pt>
                <c:pt idx="30920">
                  <c:v>-1.1063999999999999E-2</c:v>
                </c:pt>
                <c:pt idx="30921">
                  <c:v>-1.1629499999999999E-2</c:v>
                </c:pt>
                <c:pt idx="30922">
                  <c:v>-1.21914E-2</c:v>
                </c:pt>
                <c:pt idx="30923">
                  <c:v>-1.2749099999999999E-2</c:v>
                </c:pt>
                <c:pt idx="30924">
                  <c:v>-1.33017E-2</c:v>
                </c:pt>
                <c:pt idx="30925">
                  <c:v>-1.38485E-2</c:v>
                </c:pt>
                <c:pt idx="30926">
                  <c:v>-1.43888E-2</c:v>
                </c:pt>
                <c:pt idx="30927">
                  <c:v>-1.49217E-2</c:v>
                </c:pt>
                <c:pt idx="30928">
                  <c:v>-1.54466E-2</c:v>
                </c:pt>
                <c:pt idx="30929">
                  <c:v>-1.5962400000000002E-2</c:v>
                </c:pt>
                <c:pt idx="30930">
                  <c:v>-1.64685E-2</c:v>
                </c:pt>
                <c:pt idx="30931">
                  <c:v>-1.6963900000000001E-2</c:v>
                </c:pt>
                <c:pt idx="30932">
                  <c:v>-1.7447799999999999E-2</c:v>
                </c:pt>
                <c:pt idx="30933">
                  <c:v>-1.79192E-2</c:v>
                </c:pt>
                <c:pt idx="30934">
                  <c:v>-1.8377600000000001E-2</c:v>
                </c:pt>
                <c:pt idx="30935">
                  <c:v>-1.8822100000000001E-2</c:v>
                </c:pt>
                <c:pt idx="30936">
                  <c:v>-1.9251999999999998E-2</c:v>
                </c:pt>
                <c:pt idx="30937">
                  <c:v>-1.9666699999999999E-2</c:v>
                </c:pt>
                <c:pt idx="30938">
                  <c:v>-2.0065599999999999E-2</c:v>
                </c:pt>
                <c:pt idx="30939">
                  <c:v>-2.0447900000000001E-2</c:v>
                </c:pt>
                <c:pt idx="30940">
                  <c:v>-2.0813000000000002E-2</c:v>
                </c:pt>
                <c:pt idx="30941">
                  <c:v>-2.1160100000000001E-2</c:v>
                </c:pt>
                <c:pt idx="30942">
                  <c:v>-2.14886E-2</c:v>
                </c:pt>
                <c:pt idx="30943">
                  <c:v>-2.1797799999999999E-2</c:v>
                </c:pt>
                <c:pt idx="30944">
                  <c:v>-2.20869E-2</c:v>
                </c:pt>
                <c:pt idx="30945">
                  <c:v>-2.2355400000000001E-2</c:v>
                </c:pt>
                <c:pt idx="30946">
                  <c:v>-2.2602500000000001E-2</c:v>
                </c:pt>
                <c:pt idx="30947">
                  <c:v>-2.2827699999999999E-2</c:v>
                </c:pt>
                <c:pt idx="30948">
                  <c:v>-2.3030499999999999E-2</c:v>
                </c:pt>
                <c:pt idx="30949">
                  <c:v>-2.3210399999999999E-2</c:v>
                </c:pt>
                <c:pt idx="30950">
                  <c:v>-2.3367099999999998E-2</c:v>
                </c:pt>
                <c:pt idx="30951">
                  <c:v>-2.3500199999999999E-2</c:v>
                </c:pt>
                <c:pt idx="30952">
                  <c:v>-2.36093E-2</c:v>
                </c:pt>
                <c:pt idx="30953">
                  <c:v>-2.3694E-2</c:v>
                </c:pt>
                <c:pt idx="30954">
                  <c:v>-2.37541E-2</c:v>
                </c:pt>
                <c:pt idx="30955">
                  <c:v>-2.3789299999999999E-2</c:v>
                </c:pt>
                <c:pt idx="30956">
                  <c:v>-2.3799299999999999E-2</c:v>
                </c:pt>
                <c:pt idx="30957">
                  <c:v>-2.3784E-2</c:v>
                </c:pt>
                <c:pt idx="30958">
                  <c:v>-2.37431E-2</c:v>
                </c:pt>
                <c:pt idx="30959">
                  <c:v>-2.3676300000000001E-2</c:v>
                </c:pt>
                <c:pt idx="30960">
                  <c:v>-2.3583699999999999E-2</c:v>
                </c:pt>
                <c:pt idx="30961">
                  <c:v>-2.3465199999999999E-2</c:v>
                </c:pt>
                <c:pt idx="30962">
                  <c:v>-2.33207E-2</c:v>
                </c:pt>
                <c:pt idx="30963">
                  <c:v>-2.315E-2</c:v>
                </c:pt>
                <c:pt idx="30964">
                  <c:v>-2.2953100000000001E-2</c:v>
                </c:pt>
                <c:pt idx="30965">
                  <c:v>-2.27301E-2</c:v>
                </c:pt>
                <c:pt idx="30966">
                  <c:v>-2.24812E-2</c:v>
                </c:pt>
                <c:pt idx="30967">
                  <c:v>-2.2206500000000001E-2</c:v>
                </c:pt>
                <c:pt idx="30968">
                  <c:v>-2.1906100000000001E-2</c:v>
                </c:pt>
                <c:pt idx="30969">
                  <c:v>-2.15803E-2</c:v>
                </c:pt>
                <c:pt idx="30970">
                  <c:v>-2.12292E-2</c:v>
                </c:pt>
                <c:pt idx="30971">
                  <c:v>-2.0853300000000002E-2</c:v>
                </c:pt>
                <c:pt idx="30972">
                  <c:v>-2.04528E-2</c:v>
                </c:pt>
                <c:pt idx="30973">
                  <c:v>-2.0028199999999999E-2</c:v>
                </c:pt>
                <c:pt idx="30974">
                  <c:v>-1.9579800000000001E-2</c:v>
                </c:pt>
                <c:pt idx="30975">
                  <c:v>-1.9108099999999999E-2</c:v>
                </c:pt>
                <c:pt idx="30976">
                  <c:v>-1.8613600000000001E-2</c:v>
                </c:pt>
                <c:pt idx="30977">
                  <c:v>-1.80968E-2</c:v>
                </c:pt>
                <c:pt idx="30978">
                  <c:v>-1.7558299999999999E-2</c:v>
                </c:pt>
                <c:pt idx="30979">
                  <c:v>-1.6998599999999999E-2</c:v>
                </c:pt>
                <c:pt idx="30980">
                  <c:v>-1.64183E-2</c:v>
                </c:pt>
                <c:pt idx="30981">
                  <c:v>-1.5817899999999999E-2</c:v>
                </c:pt>
                <c:pt idx="30982">
                  <c:v>-1.51979E-2</c:v>
                </c:pt>
                <c:pt idx="30983">
                  <c:v>-1.45592E-2</c:v>
                </c:pt>
                <c:pt idx="30984">
                  <c:v>-1.3902400000000001E-2</c:v>
                </c:pt>
                <c:pt idx="30985">
                  <c:v>-1.3228200000000001E-2</c:v>
                </c:pt>
                <c:pt idx="30986">
                  <c:v>-1.25375E-2</c:v>
                </c:pt>
                <c:pt idx="30987">
                  <c:v>-1.1831E-2</c:v>
                </c:pt>
                <c:pt idx="30988">
                  <c:v>-1.1109600000000001E-2</c:v>
                </c:pt>
                <c:pt idx="30989">
                  <c:v>-1.03742E-2</c:v>
                </c:pt>
                <c:pt idx="30990" formatCode="0.00E+00">
                  <c:v>-9.6254900000000004E-3</c:v>
                </c:pt>
                <c:pt idx="30991" formatCode="0.00E+00">
                  <c:v>-8.8644499999999994E-3</c:v>
                </c:pt>
                <c:pt idx="30992" formatCode="0.00E+00">
                  <c:v>-8.0919400000000006E-3</c:v>
                </c:pt>
                <c:pt idx="30993" formatCode="0.00E+00">
                  <c:v>-7.3088299999999997E-3</c:v>
                </c:pt>
                <c:pt idx="30994" formatCode="0.00E+00">
                  <c:v>-6.5160399999999999E-3</c:v>
                </c:pt>
                <c:pt idx="30995" formatCode="0.00E+00">
                  <c:v>-5.7145099999999999E-3</c:v>
                </c:pt>
                <c:pt idx="30996" formatCode="0.00E+00">
                  <c:v>-4.9052100000000001E-3</c:v>
                </c:pt>
                <c:pt idx="30997" formatCode="0.00E+00">
                  <c:v>-4.0890800000000001E-3</c:v>
                </c:pt>
                <c:pt idx="30998" formatCode="0.00E+00">
                  <c:v>-3.26707E-3</c:v>
                </c:pt>
                <c:pt idx="30999" formatCode="0.00E+00">
                  <c:v>-2.44013E-3</c:v>
                </c:pt>
                <c:pt idx="31000" formatCode="0.00E+00">
                  <c:v>-1.6092999999999999E-3</c:v>
                </c:pt>
                <c:pt idx="31001" formatCode="0.00E+00">
                  <c:v>-7.7563199999999995E-4</c:v>
                </c:pt>
                <c:pt idx="31002" formatCode="0.00E+00">
                  <c:v>5.9884599999999999E-5</c:v>
                </c:pt>
                <c:pt idx="31003" formatCode="0.00E+00">
                  <c:v>8.9626400000000002E-4</c:v>
                </c:pt>
                <c:pt idx="31004" formatCode="0.00E+00">
                  <c:v>1.7324899999999999E-3</c:v>
                </c:pt>
                <c:pt idx="31005" formatCode="0.00E+00">
                  <c:v>2.56756E-3</c:v>
                </c:pt>
                <c:pt idx="31006" formatCode="0.00E+00">
                  <c:v>3.4004700000000001E-3</c:v>
                </c:pt>
                <c:pt idx="31007" formatCode="0.00E+00">
                  <c:v>4.2302599999999996E-3</c:v>
                </c:pt>
                <c:pt idx="31008" formatCode="0.00E+00">
                  <c:v>5.0559100000000003E-3</c:v>
                </c:pt>
                <c:pt idx="31009" formatCode="0.00E+00">
                  <c:v>5.8764000000000004E-3</c:v>
                </c:pt>
                <c:pt idx="31010" formatCode="0.00E+00">
                  <c:v>6.6907199999999998E-3</c:v>
                </c:pt>
                <c:pt idx="31011" formatCode="0.00E+00">
                  <c:v>7.4978700000000002E-3</c:v>
                </c:pt>
                <c:pt idx="31012" formatCode="0.00E+00">
                  <c:v>8.2968899999999995E-3</c:v>
                </c:pt>
                <c:pt idx="31013" formatCode="0.00E+00">
                  <c:v>9.0868500000000005E-3</c:v>
                </c:pt>
                <c:pt idx="31014" formatCode="0.00E+00">
                  <c:v>9.86683E-3</c:v>
                </c:pt>
                <c:pt idx="31015">
                  <c:v>1.06359E-2</c:v>
                </c:pt>
                <c:pt idx="31016">
                  <c:v>1.1393199999999999E-2</c:v>
                </c:pt>
                <c:pt idx="31017">
                  <c:v>1.21379E-2</c:v>
                </c:pt>
                <c:pt idx="31018">
                  <c:v>1.28691E-2</c:v>
                </c:pt>
                <c:pt idx="31019">
                  <c:v>1.35858E-2</c:v>
                </c:pt>
                <c:pt idx="31020">
                  <c:v>1.42872E-2</c:v>
                </c:pt>
                <c:pt idx="31021">
                  <c:v>1.4972600000000001E-2</c:v>
                </c:pt>
                <c:pt idx="31022">
                  <c:v>1.5640999999999999E-2</c:v>
                </c:pt>
                <c:pt idx="31023">
                  <c:v>1.6291699999999999E-2</c:v>
                </c:pt>
                <c:pt idx="31024">
                  <c:v>1.6924000000000002E-2</c:v>
                </c:pt>
                <c:pt idx="31025">
                  <c:v>1.7537199999999999E-2</c:v>
                </c:pt>
                <c:pt idx="31026">
                  <c:v>1.81306E-2</c:v>
                </c:pt>
                <c:pt idx="31027">
                  <c:v>1.8703500000000001E-2</c:v>
                </c:pt>
                <c:pt idx="31028">
                  <c:v>1.9255399999999999E-2</c:v>
                </c:pt>
                <c:pt idx="31029">
                  <c:v>1.9785500000000001E-2</c:v>
                </c:pt>
                <c:pt idx="31030">
                  <c:v>2.02933E-2</c:v>
                </c:pt>
                <c:pt idx="31031">
                  <c:v>2.07782E-2</c:v>
                </c:pt>
                <c:pt idx="31032">
                  <c:v>2.12398E-2</c:v>
                </c:pt>
                <c:pt idx="31033">
                  <c:v>2.1677600000000002E-2</c:v>
                </c:pt>
                <c:pt idx="31034">
                  <c:v>2.2091199999999998E-2</c:v>
                </c:pt>
                <c:pt idx="31035">
                  <c:v>2.248E-2</c:v>
                </c:pt>
                <c:pt idx="31036">
                  <c:v>2.2843800000000001E-2</c:v>
                </c:pt>
                <c:pt idx="31037">
                  <c:v>2.3182100000000001E-2</c:v>
                </c:pt>
                <c:pt idx="31038">
                  <c:v>2.34947E-2</c:v>
                </c:pt>
                <c:pt idx="31039">
                  <c:v>2.3781299999999998E-2</c:v>
                </c:pt>
                <c:pt idx="31040">
                  <c:v>2.4041699999999999E-2</c:v>
                </c:pt>
                <c:pt idx="31041">
                  <c:v>2.4275600000000001E-2</c:v>
                </c:pt>
                <c:pt idx="31042">
                  <c:v>2.4483000000000001E-2</c:v>
                </c:pt>
                <c:pt idx="31043">
                  <c:v>2.46637E-2</c:v>
                </c:pt>
                <c:pt idx="31044">
                  <c:v>2.4817499999999999E-2</c:v>
                </c:pt>
                <c:pt idx="31045">
                  <c:v>2.4944500000000001E-2</c:v>
                </c:pt>
                <c:pt idx="31046">
                  <c:v>2.50447E-2</c:v>
                </c:pt>
                <c:pt idx="31047">
                  <c:v>2.5118000000000001E-2</c:v>
                </c:pt>
                <c:pt idx="31048">
                  <c:v>2.5164599999999999E-2</c:v>
                </c:pt>
                <c:pt idx="31049">
                  <c:v>2.5184499999999999E-2</c:v>
                </c:pt>
                <c:pt idx="31050">
                  <c:v>2.51779E-2</c:v>
                </c:pt>
                <c:pt idx="31051">
                  <c:v>2.5144799999999998E-2</c:v>
                </c:pt>
                <c:pt idx="31052">
                  <c:v>2.50855E-2</c:v>
                </c:pt>
                <c:pt idx="31053">
                  <c:v>2.5000000000000001E-2</c:v>
                </c:pt>
                <c:pt idx="31054">
                  <c:v>2.4888899999999999E-2</c:v>
                </c:pt>
                <c:pt idx="31055">
                  <c:v>2.4752300000000001E-2</c:v>
                </c:pt>
                <c:pt idx="31056">
                  <c:v>2.4590500000000001E-2</c:v>
                </c:pt>
                <c:pt idx="31057">
                  <c:v>2.4403999999999999E-2</c:v>
                </c:pt>
                <c:pt idx="31058">
                  <c:v>2.4193099999999999E-2</c:v>
                </c:pt>
                <c:pt idx="31059">
                  <c:v>2.39581E-2</c:v>
                </c:pt>
                <c:pt idx="31060">
                  <c:v>2.3699499999999998E-2</c:v>
                </c:pt>
                <c:pt idx="31061">
                  <c:v>2.34177E-2</c:v>
                </c:pt>
                <c:pt idx="31062">
                  <c:v>2.31132E-2</c:v>
                </c:pt>
                <c:pt idx="31063">
                  <c:v>2.2786600000000001E-2</c:v>
                </c:pt>
                <c:pt idx="31064">
                  <c:v>2.2438400000000001E-2</c:v>
                </c:pt>
                <c:pt idx="31065">
                  <c:v>2.20693E-2</c:v>
                </c:pt>
                <c:pt idx="31066">
                  <c:v>2.1679799999999999E-2</c:v>
                </c:pt>
                <c:pt idx="31067">
                  <c:v>2.1270600000000001E-2</c:v>
                </c:pt>
                <c:pt idx="31068">
                  <c:v>2.0842300000000001E-2</c:v>
                </c:pt>
                <c:pt idx="31069">
                  <c:v>2.0395699999999999E-2</c:v>
                </c:pt>
                <c:pt idx="31070">
                  <c:v>1.9931500000000001E-2</c:v>
                </c:pt>
                <c:pt idx="31071">
                  <c:v>1.9450200000000001E-2</c:v>
                </c:pt>
                <c:pt idx="31072">
                  <c:v>1.8952699999999999E-2</c:v>
                </c:pt>
                <c:pt idx="31073">
                  <c:v>1.84396E-2</c:v>
                </c:pt>
                <c:pt idx="31074">
                  <c:v>1.7911699999999999E-2</c:v>
                </c:pt>
                <c:pt idx="31075">
                  <c:v>1.7369800000000001E-2</c:v>
                </c:pt>
                <c:pt idx="31076">
                  <c:v>1.6814699999999998E-2</c:v>
                </c:pt>
                <c:pt idx="31077">
                  <c:v>1.62472E-2</c:v>
                </c:pt>
                <c:pt idx="31078">
                  <c:v>1.56682E-2</c:v>
                </c:pt>
                <c:pt idx="31079">
                  <c:v>1.50784E-2</c:v>
                </c:pt>
                <c:pt idx="31080">
                  <c:v>1.44785E-2</c:v>
                </c:pt>
                <c:pt idx="31081">
                  <c:v>1.38695E-2</c:v>
                </c:pt>
                <c:pt idx="31082">
                  <c:v>1.32522E-2</c:v>
                </c:pt>
                <c:pt idx="31083">
                  <c:v>1.26274E-2</c:v>
                </c:pt>
                <c:pt idx="31084">
                  <c:v>1.19959E-2</c:v>
                </c:pt>
                <c:pt idx="31085">
                  <c:v>1.1358399999999999E-2</c:v>
                </c:pt>
                <c:pt idx="31086">
                  <c:v>1.0715799999999999E-2</c:v>
                </c:pt>
                <c:pt idx="31087">
                  <c:v>1.0069099999999999E-2</c:v>
                </c:pt>
                <c:pt idx="31088" formatCode="0.00E+00">
                  <c:v>9.4191399999999995E-3</c:v>
                </c:pt>
                <c:pt idx="31089" formatCode="0.00E+00">
                  <c:v>8.7667100000000005E-3</c:v>
                </c:pt>
                <c:pt idx="31090" formatCode="0.00E+00">
                  <c:v>8.1126800000000006E-3</c:v>
                </c:pt>
                <c:pt idx="31091" formatCode="0.00E+00">
                  <c:v>7.4578800000000001E-3</c:v>
                </c:pt>
                <c:pt idx="31092" formatCode="0.00E+00">
                  <c:v>6.8031400000000001E-3</c:v>
                </c:pt>
                <c:pt idx="31093" formatCode="0.00E+00">
                  <c:v>6.1492500000000002E-3</c:v>
                </c:pt>
                <c:pt idx="31094" formatCode="0.00E+00">
                  <c:v>5.4970100000000001E-3</c:v>
                </c:pt>
                <c:pt idx="31095" formatCode="0.00E+00">
                  <c:v>4.8471699999999996E-3</c:v>
                </c:pt>
                <c:pt idx="31096" formatCode="0.00E+00">
                  <c:v>4.20054E-3</c:v>
                </c:pt>
                <c:pt idx="31097" formatCode="0.00E+00">
                  <c:v>3.5579100000000001E-3</c:v>
                </c:pt>
                <c:pt idx="31098" formatCode="0.00E+00">
                  <c:v>2.9200599999999999E-3</c:v>
                </c:pt>
                <c:pt idx="31099" formatCode="0.00E+00">
                  <c:v>2.2877599999999998E-3</c:v>
                </c:pt>
                <c:pt idx="31100" formatCode="0.00E+00">
                  <c:v>1.66168E-3</c:v>
                </c:pt>
                <c:pt idx="31101" formatCode="0.00E+00">
                  <c:v>1.0424500000000001E-3</c:v>
                </c:pt>
                <c:pt idx="31102" formatCode="0.00E+00">
                  <c:v>4.3067300000000002E-4</c:v>
                </c:pt>
                <c:pt idx="31103" formatCode="0.00E+00">
                  <c:v>-1.7297600000000001E-4</c:v>
                </c:pt>
                <c:pt idx="31104" formatCode="0.00E+00">
                  <c:v>-7.6777499999999995E-4</c:v>
                </c:pt>
                <c:pt idx="31105" formatCode="0.00E+00">
                  <c:v>-1.353E-3</c:v>
                </c:pt>
                <c:pt idx="31106" formatCode="0.00E+00">
                  <c:v>-1.9279799999999999E-3</c:v>
                </c:pt>
                <c:pt idx="31107" formatCode="0.00E+00">
                  <c:v>-2.4920699999999999E-3</c:v>
                </c:pt>
                <c:pt idx="31108" formatCode="0.00E+00">
                  <c:v>-3.0447199999999999E-3</c:v>
                </c:pt>
                <c:pt idx="31109" formatCode="0.00E+00">
                  <c:v>-3.5855000000000001E-3</c:v>
                </c:pt>
                <c:pt idx="31110" formatCode="0.00E+00">
                  <c:v>-4.1140100000000004E-3</c:v>
                </c:pt>
                <c:pt idx="31111" formatCode="0.00E+00">
                  <c:v>-4.6298900000000002E-3</c:v>
                </c:pt>
                <c:pt idx="31112" formatCode="0.00E+00">
                  <c:v>-5.13277E-3</c:v>
                </c:pt>
                <c:pt idx="31113" formatCode="0.00E+00">
                  <c:v>-5.6222700000000004E-3</c:v>
                </c:pt>
                <c:pt idx="31114" formatCode="0.00E+00">
                  <c:v>-6.0980100000000001E-3</c:v>
                </c:pt>
                <c:pt idx="31115" formatCode="0.00E+00">
                  <c:v>-6.5596500000000002E-3</c:v>
                </c:pt>
                <c:pt idx="31116" formatCode="0.00E+00">
                  <c:v>-7.0068800000000001E-3</c:v>
                </c:pt>
                <c:pt idx="31117" formatCode="0.00E+00">
                  <c:v>-7.4394099999999996E-3</c:v>
                </c:pt>
                <c:pt idx="31118" formatCode="0.00E+00">
                  <c:v>-7.8569099999999999E-3</c:v>
                </c:pt>
                <c:pt idx="31119" formatCode="0.00E+00">
                  <c:v>-8.2591499999999998E-3</c:v>
                </c:pt>
                <c:pt idx="31120" formatCode="0.00E+00">
                  <c:v>-8.64586E-3</c:v>
                </c:pt>
                <c:pt idx="31121" formatCode="0.00E+00">
                  <c:v>-9.0168100000000001E-3</c:v>
                </c:pt>
                <c:pt idx="31122" formatCode="0.00E+00">
                  <c:v>-9.3718099999999995E-3</c:v>
                </c:pt>
                <c:pt idx="31123" formatCode="0.00E+00">
                  <c:v>-9.7107600000000006E-3</c:v>
                </c:pt>
                <c:pt idx="31124">
                  <c:v>-1.00336E-2</c:v>
                </c:pt>
                <c:pt idx="31125">
                  <c:v>-1.03401E-2</c:v>
                </c:pt>
                <c:pt idx="31126">
                  <c:v>-1.06306E-2</c:v>
                </c:pt>
                <c:pt idx="31127">
                  <c:v>-1.09049E-2</c:v>
                </c:pt>
                <c:pt idx="31128">
                  <c:v>-1.11631E-2</c:v>
                </c:pt>
                <c:pt idx="31129">
                  <c:v>-1.1404900000000001E-2</c:v>
                </c:pt>
                <c:pt idx="31130">
                  <c:v>-1.16305E-2</c:v>
                </c:pt>
                <c:pt idx="31131">
                  <c:v>-1.1840099999999999E-2</c:v>
                </c:pt>
                <c:pt idx="31132">
                  <c:v>-1.20336E-2</c:v>
                </c:pt>
                <c:pt idx="31133">
                  <c:v>-1.22112E-2</c:v>
                </c:pt>
                <c:pt idx="31134">
                  <c:v>-1.23731E-2</c:v>
                </c:pt>
                <c:pt idx="31135">
                  <c:v>-1.2519300000000001E-2</c:v>
                </c:pt>
                <c:pt idx="31136">
                  <c:v>-1.26499E-2</c:v>
                </c:pt>
                <c:pt idx="31137">
                  <c:v>-1.2765200000000001E-2</c:v>
                </c:pt>
                <c:pt idx="31138">
                  <c:v>-1.28653E-2</c:v>
                </c:pt>
                <c:pt idx="31139">
                  <c:v>-1.2950700000000001E-2</c:v>
                </c:pt>
                <c:pt idx="31140">
                  <c:v>-1.30215E-2</c:v>
                </c:pt>
                <c:pt idx="31141">
                  <c:v>-1.3077999999999999E-2</c:v>
                </c:pt>
                <c:pt idx="31142">
                  <c:v>-1.31206E-2</c:v>
                </c:pt>
                <c:pt idx="31143">
                  <c:v>-1.31494E-2</c:v>
                </c:pt>
                <c:pt idx="31144">
                  <c:v>-1.31649E-2</c:v>
                </c:pt>
                <c:pt idx="31145">
                  <c:v>-1.31673E-2</c:v>
                </c:pt>
                <c:pt idx="31146">
                  <c:v>-1.3157E-2</c:v>
                </c:pt>
                <c:pt idx="31147">
                  <c:v>-1.3134399999999999E-2</c:v>
                </c:pt>
                <c:pt idx="31148">
                  <c:v>-1.30998E-2</c:v>
                </c:pt>
                <c:pt idx="31149">
                  <c:v>-1.30537E-2</c:v>
                </c:pt>
                <c:pt idx="31150">
                  <c:v>-1.2996300000000001E-2</c:v>
                </c:pt>
                <c:pt idx="31151">
                  <c:v>-1.2928200000000001E-2</c:v>
                </c:pt>
                <c:pt idx="31152">
                  <c:v>-1.285E-2</c:v>
                </c:pt>
                <c:pt idx="31153">
                  <c:v>-1.27624E-2</c:v>
                </c:pt>
                <c:pt idx="31154">
                  <c:v>-1.26661E-2</c:v>
                </c:pt>
                <c:pt idx="31155">
                  <c:v>-1.25611E-2</c:v>
                </c:pt>
                <c:pt idx="31156">
                  <c:v>-1.2447400000000001E-2</c:v>
                </c:pt>
                <c:pt idx="31157">
                  <c:v>-1.23251E-2</c:v>
                </c:pt>
                <c:pt idx="31158">
                  <c:v>-1.2194699999999999E-2</c:v>
                </c:pt>
                <c:pt idx="31159">
                  <c:v>-1.20565E-2</c:v>
                </c:pt>
                <c:pt idx="31160">
                  <c:v>-1.1911100000000001E-2</c:v>
                </c:pt>
                <c:pt idx="31161">
                  <c:v>-1.1758899999999999E-2</c:v>
                </c:pt>
                <c:pt idx="31162">
                  <c:v>-1.16004E-2</c:v>
                </c:pt>
                <c:pt idx="31163">
                  <c:v>-1.1436200000000001E-2</c:v>
                </c:pt>
                <c:pt idx="31164">
                  <c:v>-1.12666E-2</c:v>
                </c:pt>
                <c:pt idx="31165">
                  <c:v>-1.10922E-2</c:v>
                </c:pt>
                <c:pt idx="31166">
                  <c:v>-1.09134E-2</c:v>
                </c:pt>
                <c:pt idx="31167">
                  <c:v>-1.07309E-2</c:v>
                </c:pt>
                <c:pt idx="31168">
                  <c:v>-1.0545199999999999E-2</c:v>
                </c:pt>
                <c:pt idx="31169">
                  <c:v>-1.03567E-2</c:v>
                </c:pt>
                <c:pt idx="31170">
                  <c:v>-1.01659E-2</c:v>
                </c:pt>
                <c:pt idx="31171" formatCode="0.00E+00">
                  <c:v>-9.9730700000000005E-3</c:v>
                </c:pt>
                <c:pt idx="31172" formatCode="0.00E+00">
                  <c:v>-9.7785400000000005E-3</c:v>
                </c:pt>
                <c:pt idx="31173" formatCode="0.00E+00">
                  <c:v>-9.5826599999999998E-3</c:v>
                </c:pt>
                <c:pt idx="31174" formatCode="0.00E+00">
                  <c:v>-9.3856100000000008E-3</c:v>
                </c:pt>
                <c:pt idx="31175" formatCode="0.00E+00">
                  <c:v>-9.1875800000000007E-3</c:v>
                </c:pt>
                <c:pt idx="31176" formatCode="0.00E+00">
                  <c:v>-8.9890100000000004E-3</c:v>
                </c:pt>
                <c:pt idx="31177" formatCode="0.00E+00">
                  <c:v>-8.7905599999999993E-3</c:v>
                </c:pt>
                <c:pt idx="31178" formatCode="0.00E+00">
                  <c:v>-8.5928199999999993E-3</c:v>
                </c:pt>
                <c:pt idx="31179" formatCode="0.00E+00">
                  <c:v>-8.3962499999999992E-3</c:v>
                </c:pt>
                <c:pt idx="31180" formatCode="0.00E+00">
                  <c:v>-8.2011700000000007E-3</c:v>
                </c:pt>
                <c:pt idx="31181" formatCode="0.00E+00">
                  <c:v>-8.0078300000000005E-3</c:v>
                </c:pt>
                <c:pt idx="31182" formatCode="0.00E+00">
                  <c:v>-7.8163599999999996E-3</c:v>
                </c:pt>
                <c:pt idx="31183" formatCode="0.00E+00">
                  <c:v>-7.6266700000000003E-3</c:v>
                </c:pt>
                <c:pt idx="31184" formatCode="0.00E+00">
                  <c:v>-7.43862E-3</c:v>
                </c:pt>
                <c:pt idx="31185" formatCode="0.00E+00">
                  <c:v>-7.25226E-3</c:v>
                </c:pt>
                <c:pt idx="31186" formatCode="0.00E+00">
                  <c:v>-7.0679499999999999E-3</c:v>
                </c:pt>
                <c:pt idx="31187" formatCode="0.00E+00">
                  <c:v>-6.8862899999999998E-3</c:v>
                </c:pt>
                <c:pt idx="31188" formatCode="0.00E+00">
                  <c:v>-6.7076699999999998E-3</c:v>
                </c:pt>
                <c:pt idx="31189" formatCode="0.00E+00">
                  <c:v>-6.5320999999999999E-3</c:v>
                </c:pt>
                <c:pt idx="31190" formatCode="0.00E+00">
                  <c:v>-6.3595400000000003E-3</c:v>
                </c:pt>
                <c:pt idx="31191" formatCode="0.00E+00">
                  <c:v>-6.1901899999999999E-3</c:v>
                </c:pt>
                <c:pt idx="31192" formatCode="0.00E+00">
                  <c:v>-6.0244499999999998E-3</c:v>
                </c:pt>
                <c:pt idx="31193" formatCode="0.00E+00">
                  <c:v>-5.8625700000000001E-3</c:v>
                </c:pt>
                <c:pt idx="31194" formatCode="0.00E+00">
                  <c:v>-5.7044399999999999E-3</c:v>
                </c:pt>
                <c:pt idx="31195" formatCode="0.00E+00">
                  <c:v>-5.54989E-3</c:v>
                </c:pt>
                <c:pt idx="31196" formatCode="0.00E+00">
                  <c:v>-5.39888E-3</c:v>
                </c:pt>
                <c:pt idx="31197" formatCode="0.00E+00">
                  <c:v>-5.2512699999999997E-3</c:v>
                </c:pt>
                <c:pt idx="31198" formatCode="0.00E+00">
                  <c:v>-5.1068099999999998E-3</c:v>
                </c:pt>
                <c:pt idx="31199" formatCode="0.00E+00">
                  <c:v>-4.9652699999999999E-3</c:v>
                </c:pt>
                <c:pt idx="31200" formatCode="0.00E+00">
                  <c:v>-4.8265299999999999E-3</c:v>
                </c:pt>
                <c:pt idx="31201" formatCode="0.00E+00">
                  <c:v>-4.6906999999999999E-3</c:v>
                </c:pt>
                <c:pt idx="31202" formatCode="0.00E+00">
                  <c:v>-4.5580200000000003E-3</c:v>
                </c:pt>
                <c:pt idx="31203" formatCode="0.00E+00">
                  <c:v>-4.4286200000000003E-3</c:v>
                </c:pt>
                <c:pt idx="31204" formatCode="0.00E+00">
                  <c:v>-4.3023599999999999E-3</c:v>
                </c:pt>
                <c:pt idx="31205" formatCode="0.00E+00">
                  <c:v>-4.1789000000000001E-3</c:v>
                </c:pt>
                <c:pt idx="31206" formatCode="0.00E+00">
                  <c:v>-4.0579099999999996E-3</c:v>
                </c:pt>
                <c:pt idx="31207" formatCode="0.00E+00">
                  <c:v>-3.9391799999999996E-3</c:v>
                </c:pt>
                <c:pt idx="31208" formatCode="0.00E+00">
                  <c:v>-3.8226200000000001E-3</c:v>
                </c:pt>
                <c:pt idx="31209" formatCode="0.00E+00">
                  <c:v>-3.7081700000000002E-3</c:v>
                </c:pt>
                <c:pt idx="31210" formatCode="0.00E+00">
                  <c:v>-3.5956299999999998E-3</c:v>
                </c:pt>
                <c:pt idx="31211" formatCode="0.00E+00">
                  <c:v>-3.4846899999999999E-3</c:v>
                </c:pt>
                <c:pt idx="31212" formatCode="0.00E+00">
                  <c:v>-3.3752600000000002E-3</c:v>
                </c:pt>
                <c:pt idx="31213" formatCode="0.00E+00">
                  <c:v>-3.2672600000000001E-3</c:v>
                </c:pt>
                <c:pt idx="31214" formatCode="0.00E+00">
                  <c:v>-3.1606799999999999E-3</c:v>
                </c:pt>
                <c:pt idx="31215" formatCode="0.00E+00">
                  <c:v>-3.05588E-3</c:v>
                </c:pt>
                <c:pt idx="31216" formatCode="0.00E+00">
                  <c:v>-2.9534600000000002E-3</c:v>
                </c:pt>
                <c:pt idx="31217" formatCode="0.00E+00">
                  <c:v>-2.8532499999999999E-3</c:v>
                </c:pt>
                <c:pt idx="31218" formatCode="0.00E+00">
                  <c:v>-2.7541499999999999E-3</c:v>
                </c:pt>
                <c:pt idx="31219" formatCode="0.00E+00">
                  <c:v>-2.6551999999999999E-3</c:v>
                </c:pt>
                <c:pt idx="31220" formatCode="0.00E+00">
                  <c:v>-2.5561799999999999E-3</c:v>
                </c:pt>
                <c:pt idx="31221" formatCode="0.00E+00">
                  <c:v>-2.45715E-3</c:v>
                </c:pt>
                <c:pt idx="31222" formatCode="0.00E+00">
                  <c:v>-2.3578000000000002E-3</c:v>
                </c:pt>
                <c:pt idx="31223" formatCode="0.00E+00">
                  <c:v>-2.25742E-3</c:v>
                </c:pt>
                <c:pt idx="31224" formatCode="0.00E+00">
                  <c:v>-2.1554199999999999E-3</c:v>
                </c:pt>
                <c:pt idx="31225" formatCode="0.00E+00">
                  <c:v>-2.0516000000000002E-3</c:v>
                </c:pt>
                <c:pt idx="31226" formatCode="0.00E+00">
                  <c:v>-1.9459200000000001E-3</c:v>
                </c:pt>
                <c:pt idx="31227" formatCode="0.00E+00">
                  <c:v>-1.8382699999999999E-3</c:v>
                </c:pt>
                <c:pt idx="31228" formatCode="0.00E+00">
                  <c:v>-1.7284900000000001E-3</c:v>
                </c:pt>
                <c:pt idx="31229" formatCode="0.00E+00">
                  <c:v>-1.61644E-3</c:v>
                </c:pt>
                <c:pt idx="31230" formatCode="0.00E+00">
                  <c:v>-1.5021100000000001E-3</c:v>
                </c:pt>
                <c:pt idx="31231" formatCode="0.00E+00">
                  <c:v>-1.3854200000000001E-3</c:v>
                </c:pt>
                <c:pt idx="31232" formatCode="0.00E+00">
                  <c:v>-1.26599E-3</c:v>
                </c:pt>
                <c:pt idx="31233" formatCode="0.00E+00">
                  <c:v>-1.14328E-3</c:v>
                </c:pt>
                <c:pt idx="31234" formatCode="0.00E+00">
                  <c:v>-1.0170999999999999E-3</c:v>
                </c:pt>
                <c:pt idx="31235" formatCode="0.00E+00">
                  <c:v>-8.8745499999999999E-4</c:v>
                </c:pt>
                <c:pt idx="31236" formatCode="0.00E+00">
                  <c:v>-7.5405999999999997E-4</c:v>
                </c:pt>
                <c:pt idx="31237" formatCode="0.00E+00">
                  <c:v>-6.1621699999999996E-4</c:v>
                </c:pt>
                <c:pt idx="31238" formatCode="0.00E+00">
                  <c:v>-4.7335999999999998E-4</c:v>
                </c:pt>
                <c:pt idx="31239" formatCode="0.00E+00">
                  <c:v>-3.25552E-4</c:v>
                </c:pt>
                <c:pt idx="31240" formatCode="0.00E+00">
                  <c:v>-1.7324699999999999E-4</c:v>
                </c:pt>
                <c:pt idx="31241" formatCode="0.00E+00">
                  <c:v>-1.67697E-5</c:v>
                </c:pt>
                <c:pt idx="31242" formatCode="0.00E+00">
                  <c:v>1.4386499999999999E-4</c:v>
                </c:pt>
                <c:pt idx="31243" formatCode="0.00E+00">
                  <c:v>3.0875800000000001E-4</c:v>
                </c:pt>
                <c:pt idx="31244" formatCode="0.00E+00">
                  <c:v>4.7783899999999998E-4</c:v>
                </c:pt>
                <c:pt idx="31245" formatCode="0.00E+00">
                  <c:v>6.5099500000000002E-4</c:v>
                </c:pt>
                <c:pt idx="31246" formatCode="0.00E+00">
                  <c:v>8.2852000000000002E-4</c:v>
                </c:pt>
                <c:pt idx="31247" formatCode="0.00E+00">
                  <c:v>1.0111E-3</c:v>
                </c:pt>
                <c:pt idx="31248" formatCode="0.00E+00">
                  <c:v>1.1992299999999999E-3</c:v>
                </c:pt>
                <c:pt idx="31249" formatCode="0.00E+00">
                  <c:v>1.3927500000000001E-3</c:v>
                </c:pt>
                <c:pt idx="31250" formatCode="0.00E+00">
                  <c:v>1.59132E-3</c:v>
                </c:pt>
                <c:pt idx="31251" formatCode="0.00E+00">
                  <c:v>1.7952000000000001E-3</c:v>
                </c:pt>
                <c:pt idx="31252" formatCode="0.00E+00">
                  <c:v>2.0048800000000001E-3</c:v>
                </c:pt>
                <c:pt idx="31253" formatCode="0.00E+00">
                  <c:v>2.2200499999999999E-3</c:v>
                </c:pt>
                <c:pt idx="31254" formatCode="0.00E+00">
                  <c:v>2.4397500000000001E-3</c:v>
                </c:pt>
                <c:pt idx="31255" formatCode="0.00E+00">
                  <c:v>2.6635000000000001E-3</c:v>
                </c:pt>
                <c:pt idx="31256" formatCode="0.00E+00">
                  <c:v>2.8917600000000002E-3</c:v>
                </c:pt>
                <c:pt idx="31257" formatCode="0.00E+00">
                  <c:v>3.1250900000000001E-3</c:v>
                </c:pt>
                <c:pt idx="31258" formatCode="0.00E+00">
                  <c:v>3.3635599999999998E-3</c:v>
                </c:pt>
                <c:pt idx="31259" formatCode="0.00E+00">
                  <c:v>3.6069100000000001E-3</c:v>
                </c:pt>
                <c:pt idx="31260" formatCode="0.00E+00">
                  <c:v>3.8548900000000001E-3</c:v>
                </c:pt>
                <c:pt idx="31261" formatCode="0.00E+00">
                  <c:v>4.10722E-3</c:v>
                </c:pt>
                <c:pt idx="31262" formatCode="0.00E+00">
                  <c:v>4.3638499999999998E-3</c:v>
                </c:pt>
                <c:pt idx="31263" formatCode="0.00E+00">
                  <c:v>4.62482E-3</c:v>
                </c:pt>
                <c:pt idx="31264" formatCode="0.00E+00">
                  <c:v>4.8897400000000001E-3</c:v>
                </c:pt>
                <c:pt idx="31265" formatCode="0.00E+00">
                  <c:v>5.15789E-3</c:v>
                </c:pt>
                <c:pt idx="31266" formatCode="0.00E+00">
                  <c:v>5.4288399999999999E-3</c:v>
                </c:pt>
                <c:pt idx="31267" formatCode="0.00E+00">
                  <c:v>5.7027099999999997E-3</c:v>
                </c:pt>
                <c:pt idx="31268" formatCode="0.00E+00">
                  <c:v>5.97972E-3</c:v>
                </c:pt>
                <c:pt idx="31269" formatCode="0.00E+00">
                  <c:v>6.2596199999999996E-3</c:v>
                </c:pt>
                <c:pt idx="31270" formatCode="0.00E+00">
                  <c:v>6.5416600000000004E-3</c:v>
                </c:pt>
                <c:pt idx="31271" formatCode="0.00E+00">
                  <c:v>6.8248700000000002E-3</c:v>
                </c:pt>
                <c:pt idx="31272" formatCode="0.00E+00">
                  <c:v>7.10869E-3</c:v>
                </c:pt>
                <c:pt idx="31273" formatCode="0.00E+00">
                  <c:v>7.3929699999999996E-3</c:v>
                </c:pt>
                <c:pt idx="31274" formatCode="0.00E+00">
                  <c:v>7.6773900000000001E-3</c:v>
                </c:pt>
                <c:pt idx="31275" formatCode="0.00E+00">
                  <c:v>7.9611899999999999E-3</c:v>
                </c:pt>
                <c:pt idx="31276" formatCode="0.00E+00">
                  <c:v>8.2436899999999997E-3</c:v>
                </c:pt>
                <c:pt idx="31277" formatCode="0.00E+00">
                  <c:v>8.5242900000000003E-3</c:v>
                </c:pt>
                <c:pt idx="31278" formatCode="0.00E+00">
                  <c:v>8.8022499999999993E-3</c:v>
                </c:pt>
                <c:pt idx="31279" formatCode="0.00E+00">
                  <c:v>9.0770099999999999E-3</c:v>
                </c:pt>
                <c:pt idx="31280" formatCode="0.00E+00">
                  <c:v>9.3485800000000004E-3</c:v>
                </c:pt>
                <c:pt idx="31281" formatCode="0.00E+00">
                  <c:v>9.6170700000000001E-3</c:v>
                </c:pt>
                <c:pt idx="31282" formatCode="0.00E+00">
                  <c:v>9.8819200000000006E-3</c:v>
                </c:pt>
                <c:pt idx="31283">
                  <c:v>1.0141900000000001E-2</c:v>
                </c:pt>
                <c:pt idx="31284">
                  <c:v>1.03958E-2</c:v>
                </c:pt>
                <c:pt idx="31285">
                  <c:v>1.06432E-2</c:v>
                </c:pt>
                <c:pt idx="31286">
                  <c:v>1.0884E-2</c:v>
                </c:pt>
                <c:pt idx="31287">
                  <c:v>1.1118100000000001E-2</c:v>
                </c:pt>
                <c:pt idx="31288">
                  <c:v>1.1344999999999999E-2</c:v>
                </c:pt>
                <c:pt idx="31289">
                  <c:v>1.15639E-2</c:v>
                </c:pt>
                <c:pt idx="31290">
                  <c:v>1.1774099999999999E-2</c:v>
                </c:pt>
                <c:pt idx="31291">
                  <c:v>1.1975100000000001E-2</c:v>
                </c:pt>
                <c:pt idx="31292">
                  <c:v>1.2167000000000001E-2</c:v>
                </c:pt>
                <c:pt idx="31293">
                  <c:v>1.2349600000000001E-2</c:v>
                </c:pt>
                <c:pt idx="31294">
                  <c:v>1.2522200000000001E-2</c:v>
                </c:pt>
                <c:pt idx="31295">
                  <c:v>1.2684000000000001E-2</c:v>
                </c:pt>
                <c:pt idx="31296">
                  <c:v>1.28345E-2</c:v>
                </c:pt>
                <c:pt idx="31297">
                  <c:v>1.29731E-2</c:v>
                </c:pt>
                <c:pt idx="31298">
                  <c:v>1.3099400000000001E-2</c:v>
                </c:pt>
                <c:pt idx="31299">
                  <c:v>1.3213000000000001E-2</c:v>
                </c:pt>
                <c:pt idx="31300">
                  <c:v>1.33147E-2</c:v>
                </c:pt>
                <c:pt idx="31301">
                  <c:v>1.34047E-2</c:v>
                </c:pt>
                <c:pt idx="31302">
                  <c:v>1.34824E-2</c:v>
                </c:pt>
                <c:pt idx="31303">
                  <c:v>1.3546799999999999E-2</c:v>
                </c:pt>
                <c:pt idx="31304">
                  <c:v>1.3597100000000001E-2</c:v>
                </c:pt>
                <c:pt idx="31305">
                  <c:v>1.3632699999999999E-2</c:v>
                </c:pt>
                <c:pt idx="31306">
                  <c:v>1.3652900000000001E-2</c:v>
                </c:pt>
                <c:pt idx="31307">
                  <c:v>1.3656400000000001E-2</c:v>
                </c:pt>
                <c:pt idx="31308">
                  <c:v>1.3643000000000001E-2</c:v>
                </c:pt>
                <c:pt idx="31309">
                  <c:v>1.3612600000000001E-2</c:v>
                </c:pt>
                <c:pt idx="31310">
                  <c:v>1.3565499999999999E-2</c:v>
                </c:pt>
                <c:pt idx="31311">
                  <c:v>1.3501600000000001E-2</c:v>
                </c:pt>
                <c:pt idx="31312">
                  <c:v>1.34206E-2</c:v>
                </c:pt>
                <c:pt idx="31313">
                  <c:v>1.33223E-2</c:v>
                </c:pt>
                <c:pt idx="31314">
                  <c:v>1.3206600000000001E-2</c:v>
                </c:pt>
                <c:pt idx="31315">
                  <c:v>1.3072800000000001E-2</c:v>
                </c:pt>
                <c:pt idx="31316">
                  <c:v>1.2919699999999999E-2</c:v>
                </c:pt>
                <c:pt idx="31317">
                  <c:v>1.2746499999999999E-2</c:v>
                </c:pt>
                <c:pt idx="31318">
                  <c:v>1.25533E-2</c:v>
                </c:pt>
                <c:pt idx="31319">
                  <c:v>1.2341100000000001E-2</c:v>
                </c:pt>
                <c:pt idx="31320">
                  <c:v>1.2110299999999999E-2</c:v>
                </c:pt>
                <c:pt idx="31321">
                  <c:v>1.1861099999999999E-2</c:v>
                </c:pt>
                <c:pt idx="31322">
                  <c:v>1.15937E-2</c:v>
                </c:pt>
                <c:pt idx="31323">
                  <c:v>1.13077E-2</c:v>
                </c:pt>
                <c:pt idx="31324">
                  <c:v>1.1003300000000001E-2</c:v>
                </c:pt>
                <c:pt idx="31325">
                  <c:v>1.0680500000000001E-2</c:v>
                </c:pt>
                <c:pt idx="31326">
                  <c:v>1.03397E-2</c:v>
                </c:pt>
                <c:pt idx="31327" formatCode="0.00E+00">
                  <c:v>9.9804500000000001E-3</c:v>
                </c:pt>
                <c:pt idx="31328" formatCode="0.00E+00">
                  <c:v>9.6023700000000007E-3</c:v>
                </c:pt>
                <c:pt idx="31329" formatCode="0.00E+00">
                  <c:v>9.2053900000000008E-3</c:v>
                </c:pt>
                <c:pt idx="31330" formatCode="0.00E+00">
                  <c:v>8.7897099999999992E-3</c:v>
                </c:pt>
                <c:pt idx="31331" formatCode="0.00E+00">
                  <c:v>8.35552E-3</c:v>
                </c:pt>
                <c:pt idx="31332" formatCode="0.00E+00">
                  <c:v>7.9030799999999998E-3</c:v>
                </c:pt>
                <c:pt idx="31333" formatCode="0.00E+00">
                  <c:v>7.4327300000000002E-3</c:v>
                </c:pt>
                <c:pt idx="31334" formatCode="0.00E+00">
                  <c:v>6.9445799999999997E-3</c:v>
                </c:pt>
                <c:pt idx="31335" formatCode="0.00E+00">
                  <c:v>6.4386000000000001E-3</c:v>
                </c:pt>
                <c:pt idx="31336" formatCode="0.00E+00">
                  <c:v>5.9147999999999996E-3</c:v>
                </c:pt>
                <c:pt idx="31337" formatCode="0.00E+00">
                  <c:v>5.37332E-3</c:v>
                </c:pt>
                <c:pt idx="31338" formatCode="0.00E+00">
                  <c:v>4.8142300000000001E-3</c:v>
                </c:pt>
                <c:pt idx="31339" formatCode="0.00E+00">
                  <c:v>4.2379799999999997E-3</c:v>
                </c:pt>
                <c:pt idx="31340" formatCode="0.00E+00">
                  <c:v>3.64555E-3</c:v>
                </c:pt>
                <c:pt idx="31341" formatCode="0.00E+00">
                  <c:v>3.0379500000000002E-3</c:v>
                </c:pt>
                <c:pt idx="31342" formatCode="0.00E+00">
                  <c:v>2.41581E-3</c:v>
                </c:pt>
                <c:pt idx="31343" formatCode="0.00E+00">
                  <c:v>1.77954E-3</c:v>
                </c:pt>
                <c:pt idx="31344" formatCode="0.00E+00">
                  <c:v>1.12963E-3</c:v>
                </c:pt>
                <c:pt idx="31345" formatCode="0.00E+00">
                  <c:v>4.6653500000000002E-4</c:v>
                </c:pt>
                <c:pt idx="31346" formatCode="0.00E+00">
                  <c:v>-2.09846E-4</c:v>
                </c:pt>
                <c:pt idx="31347" formatCode="0.00E+00">
                  <c:v>-8.9962400000000002E-4</c:v>
                </c:pt>
                <c:pt idx="31348" formatCode="0.00E+00">
                  <c:v>-1.60187E-3</c:v>
                </c:pt>
                <c:pt idx="31349" formatCode="0.00E+00">
                  <c:v>-2.3150499999999999E-3</c:v>
                </c:pt>
                <c:pt idx="31350" formatCode="0.00E+00">
                  <c:v>-3.0378499999999999E-3</c:v>
                </c:pt>
                <c:pt idx="31351" formatCode="0.00E+00">
                  <c:v>-3.76933E-3</c:v>
                </c:pt>
                <c:pt idx="31352" formatCode="0.00E+00">
                  <c:v>-4.5086500000000003E-3</c:v>
                </c:pt>
                <c:pt idx="31353" formatCode="0.00E+00">
                  <c:v>-5.2546199999999998E-3</c:v>
                </c:pt>
                <c:pt idx="31354" formatCode="0.00E+00">
                  <c:v>-6.0053700000000003E-3</c:v>
                </c:pt>
                <c:pt idx="31355" formatCode="0.00E+00">
                  <c:v>-6.75948E-3</c:v>
                </c:pt>
                <c:pt idx="31356" formatCode="0.00E+00">
                  <c:v>-7.5167000000000003E-3</c:v>
                </c:pt>
                <c:pt idx="31357" formatCode="0.00E+00">
                  <c:v>-8.2772200000000001E-3</c:v>
                </c:pt>
                <c:pt idx="31358" formatCode="0.00E+00">
                  <c:v>-9.0409099999999992E-3</c:v>
                </c:pt>
                <c:pt idx="31359" formatCode="0.00E+00">
                  <c:v>-9.8071700000000005E-3</c:v>
                </c:pt>
                <c:pt idx="31360">
                  <c:v>-1.05752E-2</c:v>
                </c:pt>
                <c:pt idx="31361">
                  <c:v>-1.1344099999999999E-2</c:v>
                </c:pt>
                <c:pt idx="31362">
                  <c:v>-1.2112700000000001E-2</c:v>
                </c:pt>
                <c:pt idx="31363">
                  <c:v>-1.28795E-2</c:v>
                </c:pt>
                <c:pt idx="31364">
                  <c:v>-1.36431E-2</c:v>
                </c:pt>
                <c:pt idx="31365">
                  <c:v>-1.44028E-2</c:v>
                </c:pt>
                <c:pt idx="31366">
                  <c:v>-1.51579E-2</c:v>
                </c:pt>
                <c:pt idx="31367">
                  <c:v>-1.5907399999999999E-2</c:v>
                </c:pt>
                <c:pt idx="31368">
                  <c:v>-1.66509E-2</c:v>
                </c:pt>
                <c:pt idx="31369">
                  <c:v>-1.7388299999999999E-2</c:v>
                </c:pt>
                <c:pt idx="31370">
                  <c:v>-1.8119E-2</c:v>
                </c:pt>
                <c:pt idx="31371">
                  <c:v>-1.8841199999999999E-2</c:v>
                </c:pt>
                <c:pt idx="31372">
                  <c:v>-1.9552699999999999E-2</c:v>
                </c:pt>
                <c:pt idx="31373">
                  <c:v>-2.0251399999999999E-2</c:v>
                </c:pt>
                <c:pt idx="31374">
                  <c:v>-2.09365E-2</c:v>
                </c:pt>
                <c:pt idx="31375">
                  <c:v>-2.16072E-2</c:v>
                </c:pt>
                <c:pt idx="31376">
                  <c:v>-2.2262899999999999E-2</c:v>
                </c:pt>
                <c:pt idx="31377">
                  <c:v>-2.2902800000000001E-2</c:v>
                </c:pt>
                <c:pt idx="31378">
                  <c:v>-2.3526399999999999E-2</c:v>
                </c:pt>
                <c:pt idx="31379">
                  <c:v>-2.4133999999999999E-2</c:v>
                </c:pt>
                <c:pt idx="31380">
                  <c:v>-2.4726000000000001E-2</c:v>
                </c:pt>
                <c:pt idx="31381">
                  <c:v>-2.5301799999999999E-2</c:v>
                </c:pt>
                <c:pt idx="31382">
                  <c:v>-2.58601E-2</c:v>
                </c:pt>
                <c:pt idx="31383">
                  <c:v>-2.6399300000000001E-2</c:v>
                </c:pt>
                <c:pt idx="31384">
                  <c:v>-2.6918299999999999E-2</c:v>
                </c:pt>
                <c:pt idx="31385">
                  <c:v>-2.7415999999999999E-2</c:v>
                </c:pt>
                <c:pt idx="31386">
                  <c:v>-2.7891800000000001E-2</c:v>
                </c:pt>
                <c:pt idx="31387">
                  <c:v>-2.8345499999999999E-2</c:v>
                </c:pt>
                <c:pt idx="31388">
                  <c:v>-2.8777E-2</c:v>
                </c:pt>
                <c:pt idx="31389">
                  <c:v>-2.91861E-2</c:v>
                </c:pt>
                <c:pt idx="31390">
                  <c:v>-2.9573200000000001E-2</c:v>
                </c:pt>
                <c:pt idx="31391">
                  <c:v>-2.9938599999999999E-2</c:v>
                </c:pt>
                <c:pt idx="31392">
                  <c:v>-3.0282300000000002E-2</c:v>
                </c:pt>
                <c:pt idx="31393">
                  <c:v>-3.06039E-2</c:v>
                </c:pt>
                <c:pt idx="31394">
                  <c:v>-3.0903099999999999E-2</c:v>
                </c:pt>
                <c:pt idx="31395">
                  <c:v>-3.1179599999999998E-2</c:v>
                </c:pt>
                <c:pt idx="31396">
                  <c:v>-3.1432500000000002E-2</c:v>
                </c:pt>
                <c:pt idx="31397">
                  <c:v>-3.1661700000000001E-2</c:v>
                </c:pt>
                <c:pt idx="31398">
                  <c:v>-3.1866999999999999E-2</c:v>
                </c:pt>
                <c:pt idx="31399">
                  <c:v>-3.2048100000000003E-2</c:v>
                </c:pt>
                <c:pt idx="31400">
                  <c:v>-3.2204400000000001E-2</c:v>
                </c:pt>
                <c:pt idx="31401">
                  <c:v>-3.23354E-2</c:v>
                </c:pt>
                <c:pt idx="31402">
                  <c:v>-3.2440799999999999E-2</c:v>
                </c:pt>
                <c:pt idx="31403">
                  <c:v>-3.2520399999999998E-2</c:v>
                </c:pt>
                <c:pt idx="31404">
                  <c:v>-3.2573999999999999E-2</c:v>
                </c:pt>
                <c:pt idx="31405">
                  <c:v>-3.2601699999999997E-2</c:v>
                </c:pt>
                <c:pt idx="31406">
                  <c:v>-3.2603800000000002E-2</c:v>
                </c:pt>
                <c:pt idx="31407">
                  <c:v>-3.25803E-2</c:v>
                </c:pt>
                <c:pt idx="31408">
                  <c:v>-3.2530900000000001E-2</c:v>
                </c:pt>
                <c:pt idx="31409">
                  <c:v>-3.2455999999999999E-2</c:v>
                </c:pt>
                <c:pt idx="31410">
                  <c:v>-3.2356599999999999E-2</c:v>
                </c:pt>
                <c:pt idx="31411">
                  <c:v>-3.22326E-2</c:v>
                </c:pt>
                <c:pt idx="31412">
                  <c:v>-3.2084099999999997E-2</c:v>
                </c:pt>
                <c:pt idx="31413">
                  <c:v>-3.1911000000000002E-2</c:v>
                </c:pt>
                <c:pt idx="31414">
                  <c:v>-3.1713499999999999E-2</c:v>
                </c:pt>
                <c:pt idx="31415">
                  <c:v>-3.1491499999999999E-2</c:v>
                </c:pt>
                <c:pt idx="31416">
                  <c:v>-3.12442E-2</c:v>
                </c:pt>
                <c:pt idx="31417">
                  <c:v>-3.0971200000000001E-2</c:v>
                </c:pt>
                <c:pt idx="31418">
                  <c:v>-3.0672700000000001E-2</c:v>
                </c:pt>
                <c:pt idx="31419">
                  <c:v>-3.0349999999999999E-2</c:v>
                </c:pt>
                <c:pt idx="31420">
                  <c:v>-3.0004400000000001E-2</c:v>
                </c:pt>
                <c:pt idx="31421">
                  <c:v>-2.9637400000000001E-2</c:v>
                </c:pt>
                <c:pt idx="31422">
                  <c:v>-2.9249299999999999E-2</c:v>
                </c:pt>
                <c:pt idx="31423">
                  <c:v>-2.88396E-2</c:v>
                </c:pt>
                <c:pt idx="31424">
                  <c:v>-2.84084E-2</c:v>
                </c:pt>
                <c:pt idx="31425">
                  <c:v>-2.7956399999999999E-2</c:v>
                </c:pt>
                <c:pt idx="31426">
                  <c:v>-2.74849E-2</c:v>
                </c:pt>
                <c:pt idx="31427">
                  <c:v>-2.69947E-2</c:v>
                </c:pt>
                <c:pt idx="31428">
                  <c:v>-2.6486300000000001E-2</c:v>
                </c:pt>
                <c:pt idx="31429">
                  <c:v>-2.5960199999999999E-2</c:v>
                </c:pt>
                <c:pt idx="31430">
                  <c:v>-2.5417200000000001E-2</c:v>
                </c:pt>
                <c:pt idx="31431">
                  <c:v>-2.48583E-2</c:v>
                </c:pt>
                <c:pt idx="31432">
                  <c:v>-2.42846E-2</c:v>
                </c:pt>
                <c:pt idx="31433">
                  <c:v>-2.3696499999999999E-2</c:v>
                </c:pt>
                <c:pt idx="31434">
                  <c:v>-2.3093499999999999E-2</c:v>
                </c:pt>
                <c:pt idx="31435">
                  <c:v>-2.2475100000000001E-2</c:v>
                </c:pt>
                <c:pt idx="31436">
                  <c:v>-2.18415E-2</c:v>
                </c:pt>
                <c:pt idx="31437">
                  <c:v>-2.11941E-2</c:v>
                </c:pt>
                <c:pt idx="31438">
                  <c:v>-2.0534699999999999E-2</c:v>
                </c:pt>
                <c:pt idx="31439">
                  <c:v>-1.9864300000000001E-2</c:v>
                </c:pt>
                <c:pt idx="31440">
                  <c:v>-1.91834E-2</c:v>
                </c:pt>
                <c:pt idx="31441">
                  <c:v>-1.84923E-2</c:v>
                </c:pt>
                <c:pt idx="31442">
                  <c:v>-1.77923E-2</c:v>
                </c:pt>
                <c:pt idx="31443">
                  <c:v>-1.70843E-2</c:v>
                </c:pt>
                <c:pt idx="31444">
                  <c:v>-1.6368500000000001E-2</c:v>
                </c:pt>
                <c:pt idx="31445">
                  <c:v>-1.5645200000000001E-2</c:v>
                </c:pt>
                <c:pt idx="31446">
                  <c:v>-1.4915400000000001E-2</c:v>
                </c:pt>
                <c:pt idx="31447">
                  <c:v>-1.4180099999999999E-2</c:v>
                </c:pt>
                <c:pt idx="31448">
                  <c:v>-1.3439599999999999E-2</c:v>
                </c:pt>
                <c:pt idx="31449">
                  <c:v>-1.26952E-2</c:v>
                </c:pt>
                <c:pt idx="31450">
                  <c:v>-1.1949400000000001E-2</c:v>
                </c:pt>
                <c:pt idx="31451">
                  <c:v>-1.1204199999999999E-2</c:v>
                </c:pt>
                <c:pt idx="31452">
                  <c:v>-1.04612E-2</c:v>
                </c:pt>
                <c:pt idx="31453" formatCode="0.00E+00">
                  <c:v>-9.7216999999999998E-3</c:v>
                </c:pt>
                <c:pt idx="31454" formatCode="0.00E+00">
                  <c:v>-8.9873000000000001E-3</c:v>
                </c:pt>
                <c:pt idx="31455" formatCode="0.00E+00">
                  <c:v>-8.2589699999999992E-3</c:v>
                </c:pt>
                <c:pt idx="31456" formatCode="0.00E+00">
                  <c:v>-7.5373100000000002E-3</c:v>
                </c:pt>
                <c:pt idx="31457" formatCode="0.00E+00">
                  <c:v>-6.82316E-3</c:v>
                </c:pt>
                <c:pt idx="31458" formatCode="0.00E+00">
                  <c:v>-6.1174000000000003E-3</c:v>
                </c:pt>
                <c:pt idx="31459" formatCode="0.00E+00">
                  <c:v>-5.4208700000000004E-3</c:v>
                </c:pt>
                <c:pt idx="31460" formatCode="0.00E+00">
                  <c:v>-4.7342800000000004E-3</c:v>
                </c:pt>
                <c:pt idx="31461" formatCode="0.00E+00">
                  <c:v>-4.05785E-3</c:v>
                </c:pt>
                <c:pt idx="31462" formatCode="0.00E+00">
                  <c:v>-3.3912999999999999E-3</c:v>
                </c:pt>
                <c:pt idx="31463" formatCode="0.00E+00">
                  <c:v>-2.7343799999999998E-3</c:v>
                </c:pt>
                <c:pt idx="31464" formatCode="0.00E+00">
                  <c:v>-2.0876100000000002E-3</c:v>
                </c:pt>
                <c:pt idx="31465" formatCode="0.00E+00">
                  <c:v>-1.4517600000000001E-3</c:v>
                </c:pt>
                <c:pt idx="31466" formatCode="0.00E+00">
                  <c:v>-8.2714599999999996E-4</c:v>
                </c:pt>
                <c:pt idx="31467" formatCode="0.00E+00">
                  <c:v>-2.1384299999999999E-4</c:v>
                </c:pt>
                <c:pt idx="31468" formatCode="0.00E+00">
                  <c:v>3.8747500000000003E-4</c:v>
                </c:pt>
                <c:pt idx="31469" formatCode="0.00E+00">
                  <c:v>9.7548899999999996E-4</c:v>
                </c:pt>
                <c:pt idx="31470" formatCode="0.00E+00">
                  <c:v>1.5490300000000001E-3</c:v>
                </c:pt>
                <c:pt idx="31471" formatCode="0.00E+00">
                  <c:v>2.10721E-3</c:v>
                </c:pt>
                <c:pt idx="31472" formatCode="0.00E+00">
                  <c:v>2.6491800000000001E-3</c:v>
                </c:pt>
                <c:pt idx="31473" formatCode="0.00E+00">
                  <c:v>3.17424E-3</c:v>
                </c:pt>
                <c:pt idx="31474" formatCode="0.00E+00">
                  <c:v>3.6817899999999999E-3</c:v>
                </c:pt>
                <c:pt idx="31475" formatCode="0.00E+00">
                  <c:v>4.1711400000000003E-3</c:v>
                </c:pt>
                <c:pt idx="31476" formatCode="0.00E+00">
                  <c:v>4.6418700000000002E-3</c:v>
                </c:pt>
                <c:pt idx="31477" formatCode="0.00E+00">
                  <c:v>5.0938499999999996E-3</c:v>
                </c:pt>
                <c:pt idx="31478" formatCode="0.00E+00">
                  <c:v>5.52682E-3</c:v>
                </c:pt>
                <c:pt idx="31479" formatCode="0.00E+00">
                  <c:v>5.9401599999999999E-3</c:v>
                </c:pt>
                <c:pt idx="31480" formatCode="0.00E+00">
                  <c:v>6.3332199999999996E-3</c:v>
                </c:pt>
                <c:pt idx="31481" formatCode="0.00E+00">
                  <c:v>6.7054899999999997E-3</c:v>
                </c:pt>
                <c:pt idx="31482" formatCode="0.00E+00">
                  <c:v>7.0561900000000004E-3</c:v>
                </c:pt>
                <c:pt idx="31483" formatCode="0.00E+00">
                  <c:v>7.3844100000000001E-3</c:v>
                </c:pt>
                <c:pt idx="31484" formatCode="0.00E+00">
                  <c:v>7.6900400000000004E-3</c:v>
                </c:pt>
                <c:pt idx="31485" formatCode="0.00E+00">
                  <c:v>7.9741599999999992E-3</c:v>
                </c:pt>
                <c:pt idx="31486" formatCode="0.00E+00">
                  <c:v>8.2378499999999997E-3</c:v>
                </c:pt>
                <c:pt idx="31487" formatCode="0.00E+00">
                  <c:v>8.4808000000000001E-3</c:v>
                </c:pt>
                <c:pt idx="31488" formatCode="0.00E+00">
                  <c:v>8.7017099999999997E-3</c:v>
                </c:pt>
                <c:pt idx="31489" formatCode="0.00E+00">
                  <c:v>8.9001299999999992E-3</c:v>
                </c:pt>
                <c:pt idx="31490" formatCode="0.00E+00">
                  <c:v>9.0763100000000006E-3</c:v>
                </c:pt>
                <c:pt idx="31491" formatCode="0.00E+00">
                  <c:v>9.2302600000000005E-3</c:v>
                </c:pt>
                <c:pt idx="31492" formatCode="0.00E+00">
                  <c:v>9.3620999999999999E-3</c:v>
                </c:pt>
                <c:pt idx="31493" formatCode="0.00E+00">
                  <c:v>9.4725899999999995E-3</c:v>
                </c:pt>
                <c:pt idx="31494" formatCode="0.00E+00">
                  <c:v>9.5619399999999997E-3</c:v>
                </c:pt>
                <c:pt idx="31495" formatCode="0.00E+00">
                  <c:v>9.6295100000000008E-3</c:v>
                </c:pt>
                <c:pt idx="31496" formatCode="0.00E+00">
                  <c:v>9.6752000000000001E-3</c:v>
                </c:pt>
                <c:pt idx="31497" formatCode="0.00E+00">
                  <c:v>9.6998599999999994E-3</c:v>
                </c:pt>
                <c:pt idx="31498" formatCode="0.00E+00">
                  <c:v>9.7039799999999992E-3</c:v>
                </c:pt>
                <c:pt idx="31499" formatCode="0.00E+00">
                  <c:v>9.6872899999999994E-3</c:v>
                </c:pt>
                <c:pt idx="31500" formatCode="0.00E+00">
                  <c:v>9.6494100000000006E-3</c:v>
                </c:pt>
                <c:pt idx="31501" formatCode="0.00E+00">
                  <c:v>9.5900900000000008E-3</c:v>
                </c:pt>
                <c:pt idx="31502" formatCode="0.00E+00">
                  <c:v>9.5090899999999996E-3</c:v>
                </c:pt>
                <c:pt idx="31503" formatCode="0.00E+00">
                  <c:v>9.4065399999999997E-3</c:v>
                </c:pt>
                <c:pt idx="31504" formatCode="0.00E+00">
                  <c:v>9.28322E-3</c:v>
                </c:pt>
                <c:pt idx="31505" formatCode="0.00E+00">
                  <c:v>9.1404399999999997E-3</c:v>
                </c:pt>
                <c:pt idx="31506" formatCode="0.00E+00">
                  <c:v>8.9796400000000005E-3</c:v>
                </c:pt>
                <c:pt idx="31507" formatCode="0.00E+00">
                  <c:v>8.80184E-3</c:v>
                </c:pt>
                <c:pt idx="31508" formatCode="0.00E+00">
                  <c:v>8.6075700000000002E-3</c:v>
                </c:pt>
                <c:pt idx="31509" formatCode="0.00E+00">
                  <c:v>8.3973199999999998E-3</c:v>
                </c:pt>
                <c:pt idx="31510" formatCode="0.00E+00">
                  <c:v>8.17178E-3</c:v>
                </c:pt>
                <c:pt idx="31511" formatCode="0.00E+00">
                  <c:v>7.9315299999999991E-3</c:v>
                </c:pt>
                <c:pt idx="31512" formatCode="0.00E+00">
                  <c:v>7.6765000000000002E-3</c:v>
                </c:pt>
                <c:pt idx="31513" formatCode="0.00E+00">
                  <c:v>7.4061800000000001E-3</c:v>
                </c:pt>
                <c:pt idx="31514" formatCode="0.00E+00">
                  <c:v>7.1204900000000002E-3</c:v>
                </c:pt>
                <c:pt idx="31515" formatCode="0.00E+00">
                  <c:v>6.8197400000000004E-3</c:v>
                </c:pt>
                <c:pt idx="31516" formatCode="0.00E+00">
                  <c:v>6.5040699999999998E-3</c:v>
                </c:pt>
                <c:pt idx="31517" formatCode="0.00E+00">
                  <c:v>6.1735999999999996E-3</c:v>
                </c:pt>
                <c:pt idx="31518" formatCode="0.00E+00">
                  <c:v>5.8289199999999996E-3</c:v>
                </c:pt>
                <c:pt idx="31519" formatCode="0.00E+00">
                  <c:v>5.4709900000000002E-3</c:v>
                </c:pt>
                <c:pt idx="31520" formatCode="0.00E+00">
                  <c:v>5.1006300000000001E-3</c:v>
                </c:pt>
                <c:pt idx="31521" formatCode="0.00E+00">
                  <c:v>4.7186299999999997E-3</c:v>
                </c:pt>
                <c:pt idx="31522" formatCode="0.00E+00">
                  <c:v>4.3257399999999998E-3</c:v>
                </c:pt>
                <c:pt idx="31523" formatCode="0.00E+00">
                  <c:v>3.9224699999999999E-3</c:v>
                </c:pt>
                <c:pt idx="31524" formatCode="0.00E+00">
                  <c:v>3.5096400000000001E-3</c:v>
                </c:pt>
                <c:pt idx="31525" formatCode="0.00E+00">
                  <c:v>3.0888299999999999E-3</c:v>
                </c:pt>
                <c:pt idx="31526" formatCode="0.00E+00">
                  <c:v>2.6617300000000002E-3</c:v>
                </c:pt>
                <c:pt idx="31527" formatCode="0.00E+00">
                  <c:v>2.22952E-3</c:v>
                </c:pt>
                <c:pt idx="31528" formatCode="0.00E+00">
                  <c:v>1.7935E-3</c:v>
                </c:pt>
                <c:pt idx="31529" formatCode="0.00E+00">
                  <c:v>1.35516E-3</c:v>
                </c:pt>
                <c:pt idx="31530" formatCode="0.00E+00">
                  <c:v>9.1521799999999998E-4</c:v>
                </c:pt>
                <c:pt idx="31531" formatCode="0.00E+00">
                  <c:v>4.7318600000000001E-4</c:v>
                </c:pt>
                <c:pt idx="31532" formatCode="0.00E+00">
                  <c:v>2.8581500000000001E-5</c:v>
                </c:pt>
                <c:pt idx="31533" formatCode="0.00E+00">
                  <c:v>-4.1807999999999998E-4</c:v>
                </c:pt>
                <c:pt idx="31534" formatCode="0.00E+00">
                  <c:v>-8.6606499999999996E-4</c:v>
                </c:pt>
                <c:pt idx="31535" formatCode="0.00E+00">
                  <c:v>-1.3151E-3</c:v>
                </c:pt>
                <c:pt idx="31536" formatCode="0.00E+00">
                  <c:v>-1.7648200000000001E-3</c:v>
                </c:pt>
                <c:pt idx="31537" formatCode="0.00E+00">
                  <c:v>-2.2143499999999999E-3</c:v>
                </c:pt>
                <c:pt idx="31538" formatCode="0.00E+00">
                  <c:v>-2.6628799999999998E-3</c:v>
                </c:pt>
                <c:pt idx="31539" formatCode="0.00E+00">
                  <c:v>-3.1101200000000001E-3</c:v>
                </c:pt>
                <c:pt idx="31540" formatCode="0.00E+00">
                  <c:v>-3.5558899999999999E-3</c:v>
                </c:pt>
                <c:pt idx="31541" formatCode="0.00E+00">
                  <c:v>-3.9999600000000003E-3</c:v>
                </c:pt>
                <c:pt idx="31542" formatCode="0.00E+00">
                  <c:v>-4.4421699999999996E-3</c:v>
                </c:pt>
                <c:pt idx="31543" formatCode="0.00E+00">
                  <c:v>-4.8819800000000002E-3</c:v>
                </c:pt>
                <c:pt idx="31544" formatCode="0.00E+00">
                  <c:v>-5.3182999999999998E-3</c:v>
                </c:pt>
                <c:pt idx="31545" formatCode="0.00E+00">
                  <c:v>-5.7502100000000004E-3</c:v>
                </c:pt>
                <c:pt idx="31546" formatCode="0.00E+00">
                  <c:v>-6.1777000000000004E-3</c:v>
                </c:pt>
                <c:pt idx="31547" formatCode="0.00E+00">
                  <c:v>-6.6012199999999997E-3</c:v>
                </c:pt>
                <c:pt idx="31548" formatCode="0.00E+00">
                  <c:v>-7.0207200000000003E-3</c:v>
                </c:pt>
                <c:pt idx="31549" formatCode="0.00E+00">
                  <c:v>-7.4355699999999999E-3</c:v>
                </c:pt>
                <c:pt idx="31550" formatCode="0.00E+00">
                  <c:v>-7.8447299999999994E-3</c:v>
                </c:pt>
                <c:pt idx="31551" formatCode="0.00E+00">
                  <c:v>-8.2467800000000004E-3</c:v>
                </c:pt>
                <c:pt idx="31552" formatCode="0.00E+00">
                  <c:v>-8.6406799999999995E-3</c:v>
                </c:pt>
                <c:pt idx="31553" formatCode="0.00E+00">
                  <c:v>-9.0261400000000002E-3</c:v>
                </c:pt>
                <c:pt idx="31554" formatCode="0.00E+00">
                  <c:v>-9.4026200000000004E-3</c:v>
                </c:pt>
                <c:pt idx="31555" formatCode="0.00E+00">
                  <c:v>-9.76928E-3</c:v>
                </c:pt>
                <c:pt idx="31556">
                  <c:v>-1.01262E-2</c:v>
                </c:pt>
                <c:pt idx="31557">
                  <c:v>-1.04741E-2</c:v>
                </c:pt>
                <c:pt idx="31558">
                  <c:v>-1.0813700000000001E-2</c:v>
                </c:pt>
                <c:pt idx="31559">
                  <c:v>-1.11448E-2</c:v>
                </c:pt>
                <c:pt idx="31560">
                  <c:v>-1.1467E-2</c:v>
                </c:pt>
                <c:pt idx="31561">
                  <c:v>-1.1779899999999999E-2</c:v>
                </c:pt>
                <c:pt idx="31562">
                  <c:v>-1.2083399999999999E-2</c:v>
                </c:pt>
                <c:pt idx="31563">
                  <c:v>-1.2377000000000001E-2</c:v>
                </c:pt>
                <c:pt idx="31564">
                  <c:v>-1.2661E-2</c:v>
                </c:pt>
                <c:pt idx="31565">
                  <c:v>-1.2936100000000001E-2</c:v>
                </c:pt>
                <c:pt idx="31566">
                  <c:v>-1.3202800000000001E-2</c:v>
                </c:pt>
                <c:pt idx="31567">
                  <c:v>-1.3461000000000001E-2</c:v>
                </c:pt>
                <c:pt idx="31568">
                  <c:v>-1.37103E-2</c:v>
                </c:pt>
                <c:pt idx="31569">
                  <c:v>-1.39504E-2</c:v>
                </c:pt>
                <c:pt idx="31570">
                  <c:v>-1.41803E-2</c:v>
                </c:pt>
                <c:pt idx="31571">
                  <c:v>-1.43991E-2</c:v>
                </c:pt>
                <c:pt idx="31572">
                  <c:v>-1.46059E-2</c:v>
                </c:pt>
                <c:pt idx="31573">
                  <c:v>-1.4800900000000001E-2</c:v>
                </c:pt>
                <c:pt idx="31574">
                  <c:v>-1.49845E-2</c:v>
                </c:pt>
                <c:pt idx="31575">
                  <c:v>-1.51574E-2</c:v>
                </c:pt>
                <c:pt idx="31576">
                  <c:v>-1.5320200000000001E-2</c:v>
                </c:pt>
                <c:pt idx="31577">
                  <c:v>-1.5473300000000001E-2</c:v>
                </c:pt>
                <c:pt idx="31578">
                  <c:v>-1.5616100000000001E-2</c:v>
                </c:pt>
                <c:pt idx="31579">
                  <c:v>-1.57477E-2</c:v>
                </c:pt>
                <c:pt idx="31580">
                  <c:v>-1.58686E-2</c:v>
                </c:pt>
                <c:pt idx="31581">
                  <c:v>-1.59802E-2</c:v>
                </c:pt>
                <c:pt idx="31582">
                  <c:v>-1.6083900000000002E-2</c:v>
                </c:pt>
                <c:pt idx="31583">
                  <c:v>-1.6179800000000001E-2</c:v>
                </c:pt>
                <c:pt idx="31584">
                  <c:v>-1.6268299999999999E-2</c:v>
                </c:pt>
                <c:pt idx="31585">
                  <c:v>-1.635E-2</c:v>
                </c:pt>
                <c:pt idx="31586">
                  <c:v>-1.6425700000000001E-2</c:v>
                </c:pt>
                <c:pt idx="31587">
                  <c:v>-1.6495099999999999E-2</c:v>
                </c:pt>
                <c:pt idx="31588">
                  <c:v>-1.65573E-2</c:v>
                </c:pt>
                <c:pt idx="31589">
                  <c:v>-1.66112E-2</c:v>
                </c:pt>
                <c:pt idx="31590">
                  <c:v>-1.6656899999999999E-2</c:v>
                </c:pt>
                <c:pt idx="31591">
                  <c:v>-1.66947E-2</c:v>
                </c:pt>
                <c:pt idx="31592">
                  <c:v>-1.67251E-2</c:v>
                </c:pt>
                <c:pt idx="31593">
                  <c:v>-1.6749099999999999E-2</c:v>
                </c:pt>
                <c:pt idx="31594">
                  <c:v>-1.6767299999999999E-2</c:v>
                </c:pt>
                <c:pt idx="31595">
                  <c:v>-1.6779499999999999E-2</c:v>
                </c:pt>
                <c:pt idx="31596">
                  <c:v>-1.6785399999999999E-2</c:v>
                </c:pt>
                <c:pt idx="31597">
                  <c:v>-1.6785999999999999E-2</c:v>
                </c:pt>
                <c:pt idx="31598">
                  <c:v>-1.67828E-2</c:v>
                </c:pt>
                <c:pt idx="31599">
                  <c:v>-1.6776599999999999E-2</c:v>
                </c:pt>
                <c:pt idx="31600">
                  <c:v>-1.6767799999999999E-2</c:v>
                </c:pt>
                <c:pt idx="31601">
                  <c:v>-1.67572E-2</c:v>
                </c:pt>
                <c:pt idx="31602">
                  <c:v>-1.6745599999999999E-2</c:v>
                </c:pt>
                <c:pt idx="31603">
                  <c:v>-1.6733600000000001E-2</c:v>
                </c:pt>
                <c:pt idx="31604">
                  <c:v>-1.67216E-2</c:v>
                </c:pt>
                <c:pt idx="31605">
                  <c:v>-1.67092E-2</c:v>
                </c:pt>
                <c:pt idx="31606">
                  <c:v>-1.6695399999999999E-2</c:v>
                </c:pt>
                <c:pt idx="31607">
                  <c:v>-1.6679200000000002E-2</c:v>
                </c:pt>
                <c:pt idx="31608">
                  <c:v>-1.6660899999999999E-2</c:v>
                </c:pt>
                <c:pt idx="31609">
                  <c:v>-1.66426E-2</c:v>
                </c:pt>
                <c:pt idx="31610">
                  <c:v>-1.66264E-2</c:v>
                </c:pt>
                <c:pt idx="31611">
                  <c:v>-1.66128E-2</c:v>
                </c:pt>
                <c:pt idx="31612">
                  <c:v>-1.6601299999999999E-2</c:v>
                </c:pt>
                <c:pt idx="31613">
                  <c:v>-1.6590500000000001E-2</c:v>
                </c:pt>
                <c:pt idx="31614">
                  <c:v>-1.65796E-2</c:v>
                </c:pt>
                <c:pt idx="31615">
                  <c:v>-1.6569199999999999E-2</c:v>
                </c:pt>
                <c:pt idx="31616">
                  <c:v>-1.6559899999999999E-2</c:v>
                </c:pt>
                <c:pt idx="31617">
                  <c:v>-1.65522E-2</c:v>
                </c:pt>
                <c:pt idx="31618">
                  <c:v>-1.6546600000000002E-2</c:v>
                </c:pt>
                <c:pt idx="31619">
                  <c:v>-1.6544E-2</c:v>
                </c:pt>
                <c:pt idx="31620">
                  <c:v>-1.6545000000000001E-2</c:v>
                </c:pt>
                <c:pt idx="31621">
                  <c:v>-1.6549999999999999E-2</c:v>
                </c:pt>
                <c:pt idx="31622">
                  <c:v>-1.6559600000000001E-2</c:v>
                </c:pt>
                <c:pt idx="31623">
                  <c:v>-1.6573999999999998E-2</c:v>
                </c:pt>
                <c:pt idx="31624">
                  <c:v>-1.6592900000000001E-2</c:v>
                </c:pt>
                <c:pt idx="31625">
                  <c:v>-1.6615899999999999E-2</c:v>
                </c:pt>
                <c:pt idx="31626">
                  <c:v>-1.6642500000000001E-2</c:v>
                </c:pt>
                <c:pt idx="31627">
                  <c:v>-1.6673299999999999E-2</c:v>
                </c:pt>
                <c:pt idx="31628">
                  <c:v>-1.6708199999999999E-2</c:v>
                </c:pt>
                <c:pt idx="31629">
                  <c:v>-1.6746899999999999E-2</c:v>
                </c:pt>
                <c:pt idx="31630">
                  <c:v>-1.67893E-2</c:v>
                </c:pt>
                <c:pt idx="31631">
                  <c:v>-1.6835099999999999E-2</c:v>
                </c:pt>
                <c:pt idx="31632">
                  <c:v>-1.6883800000000001E-2</c:v>
                </c:pt>
                <c:pt idx="31633">
                  <c:v>-1.6934500000000002E-2</c:v>
                </c:pt>
                <c:pt idx="31634">
                  <c:v>-1.6986399999999999E-2</c:v>
                </c:pt>
                <c:pt idx="31635">
                  <c:v>-1.70393E-2</c:v>
                </c:pt>
                <c:pt idx="31636">
                  <c:v>-1.7093400000000002E-2</c:v>
                </c:pt>
                <c:pt idx="31637">
                  <c:v>-1.7148699999999999E-2</c:v>
                </c:pt>
                <c:pt idx="31638">
                  <c:v>-1.7205499999999999E-2</c:v>
                </c:pt>
                <c:pt idx="31639">
                  <c:v>-1.7263899999999999E-2</c:v>
                </c:pt>
                <c:pt idx="31640">
                  <c:v>-1.7323499999999999E-2</c:v>
                </c:pt>
                <c:pt idx="31641">
                  <c:v>-1.73834E-2</c:v>
                </c:pt>
                <c:pt idx="31642">
                  <c:v>-1.7443199999999999E-2</c:v>
                </c:pt>
                <c:pt idx="31643">
                  <c:v>-1.7503500000000002E-2</c:v>
                </c:pt>
                <c:pt idx="31644">
                  <c:v>-1.7565500000000001E-2</c:v>
                </c:pt>
                <c:pt idx="31645">
                  <c:v>-1.7629800000000001E-2</c:v>
                </c:pt>
                <c:pt idx="31646">
                  <c:v>-1.7696699999999999E-2</c:v>
                </c:pt>
                <c:pt idx="31647">
                  <c:v>-1.7766199999999999E-2</c:v>
                </c:pt>
                <c:pt idx="31648">
                  <c:v>-1.7838300000000001E-2</c:v>
                </c:pt>
                <c:pt idx="31649">
                  <c:v>-1.7913200000000001E-2</c:v>
                </c:pt>
                <c:pt idx="31650">
                  <c:v>-1.7989999999999999E-2</c:v>
                </c:pt>
                <c:pt idx="31651">
                  <c:v>-1.8067900000000001E-2</c:v>
                </c:pt>
                <c:pt idx="31652">
                  <c:v>-1.8146099999999998E-2</c:v>
                </c:pt>
                <c:pt idx="31653">
                  <c:v>-1.8224299999999999E-2</c:v>
                </c:pt>
                <c:pt idx="31654">
                  <c:v>-1.8302300000000001E-2</c:v>
                </c:pt>
                <c:pt idx="31655">
                  <c:v>-1.8379800000000002E-2</c:v>
                </c:pt>
                <c:pt idx="31656">
                  <c:v>-1.8456E-2</c:v>
                </c:pt>
                <c:pt idx="31657">
                  <c:v>-1.8530100000000001E-2</c:v>
                </c:pt>
                <c:pt idx="31658">
                  <c:v>-1.8601400000000001E-2</c:v>
                </c:pt>
                <c:pt idx="31659">
                  <c:v>-1.8669999999999999E-2</c:v>
                </c:pt>
                <c:pt idx="31660">
                  <c:v>-1.8736099999999999E-2</c:v>
                </c:pt>
                <c:pt idx="31661">
                  <c:v>-1.87995E-2</c:v>
                </c:pt>
                <c:pt idx="31662">
                  <c:v>-1.88592E-2</c:v>
                </c:pt>
                <c:pt idx="31663">
                  <c:v>-1.8915000000000001E-2</c:v>
                </c:pt>
                <c:pt idx="31664">
                  <c:v>-1.8967100000000001E-2</c:v>
                </c:pt>
                <c:pt idx="31665">
                  <c:v>-1.9015399999999998E-2</c:v>
                </c:pt>
                <c:pt idx="31666">
                  <c:v>-1.9059799999999998E-2</c:v>
                </c:pt>
                <c:pt idx="31667">
                  <c:v>-1.9100300000000001E-2</c:v>
                </c:pt>
                <c:pt idx="31668">
                  <c:v>-1.9136400000000001E-2</c:v>
                </c:pt>
                <c:pt idx="31669">
                  <c:v>-1.9167099999999999E-2</c:v>
                </c:pt>
                <c:pt idx="31670">
                  <c:v>-1.91922E-2</c:v>
                </c:pt>
                <c:pt idx="31671">
                  <c:v>-1.92114E-2</c:v>
                </c:pt>
                <c:pt idx="31672">
                  <c:v>-1.9224600000000001E-2</c:v>
                </c:pt>
                <c:pt idx="31673">
                  <c:v>-1.9231499999999999E-2</c:v>
                </c:pt>
                <c:pt idx="31674">
                  <c:v>-1.9232099999999999E-2</c:v>
                </c:pt>
                <c:pt idx="31675">
                  <c:v>-1.9226099999999999E-2</c:v>
                </c:pt>
                <c:pt idx="31676">
                  <c:v>-1.9212900000000002E-2</c:v>
                </c:pt>
                <c:pt idx="31677">
                  <c:v>-1.91921E-2</c:v>
                </c:pt>
                <c:pt idx="31678">
                  <c:v>-1.91641E-2</c:v>
                </c:pt>
                <c:pt idx="31679">
                  <c:v>-1.9129199999999999E-2</c:v>
                </c:pt>
                <c:pt idx="31680">
                  <c:v>-1.9086800000000001E-2</c:v>
                </c:pt>
                <c:pt idx="31681">
                  <c:v>-1.9036299999999999E-2</c:v>
                </c:pt>
                <c:pt idx="31682">
                  <c:v>-1.8976699999999999E-2</c:v>
                </c:pt>
                <c:pt idx="31683">
                  <c:v>-1.89077E-2</c:v>
                </c:pt>
                <c:pt idx="31684">
                  <c:v>-1.8829599999999998E-2</c:v>
                </c:pt>
                <c:pt idx="31685">
                  <c:v>-1.8742600000000002E-2</c:v>
                </c:pt>
                <c:pt idx="31686">
                  <c:v>-1.86471E-2</c:v>
                </c:pt>
                <c:pt idx="31687">
                  <c:v>-1.8543E-2</c:v>
                </c:pt>
                <c:pt idx="31688">
                  <c:v>-1.8429600000000001E-2</c:v>
                </c:pt>
                <c:pt idx="31689">
                  <c:v>-1.8306300000000001E-2</c:v>
                </c:pt>
                <c:pt idx="31690">
                  <c:v>-1.8172500000000001E-2</c:v>
                </c:pt>
                <c:pt idx="31691">
                  <c:v>-1.80272E-2</c:v>
                </c:pt>
                <c:pt idx="31692">
                  <c:v>-1.7870199999999999E-2</c:v>
                </c:pt>
                <c:pt idx="31693">
                  <c:v>-1.7701100000000001E-2</c:v>
                </c:pt>
                <c:pt idx="31694">
                  <c:v>-1.75201E-2</c:v>
                </c:pt>
                <c:pt idx="31695">
                  <c:v>-1.7326999999999999E-2</c:v>
                </c:pt>
                <c:pt idx="31696">
                  <c:v>-1.71217E-2</c:v>
                </c:pt>
                <c:pt idx="31697">
                  <c:v>-1.6904599999999999E-2</c:v>
                </c:pt>
                <c:pt idx="31698">
                  <c:v>-1.6676099999999999E-2</c:v>
                </c:pt>
                <c:pt idx="31699">
                  <c:v>-1.6436800000000001E-2</c:v>
                </c:pt>
                <c:pt idx="31700">
                  <c:v>-1.6186800000000001E-2</c:v>
                </c:pt>
                <c:pt idx="31701">
                  <c:v>-1.5926099999999999E-2</c:v>
                </c:pt>
                <c:pt idx="31702">
                  <c:v>-1.5654600000000001E-2</c:v>
                </c:pt>
                <c:pt idx="31703">
                  <c:v>-1.53723E-2</c:v>
                </c:pt>
                <c:pt idx="31704">
                  <c:v>-1.50797E-2</c:v>
                </c:pt>
                <c:pt idx="31705">
                  <c:v>-1.4777E-2</c:v>
                </c:pt>
                <c:pt idx="31706">
                  <c:v>-1.44642E-2</c:v>
                </c:pt>
                <c:pt idx="31707">
                  <c:v>-1.41414E-2</c:v>
                </c:pt>
                <c:pt idx="31708">
                  <c:v>-1.38091E-2</c:v>
                </c:pt>
                <c:pt idx="31709">
                  <c:v>-1.34678E-2</c:v>
                </c:pt>
                <c:pt idx="31710">
                  <c:v>-1.3117999999999999E-2</c:v>
                </c:pt>
                <c:pt idx="31711">
                  <c:v>-1.2759899999999999E-2</c:v>
                </c:pt>
                <c:pt idx="31712">
                  <c:v>-1.2394199999999999E-2</c:v>
                </c:pt>
                <c:pt idx="31713">
                  <c:v>-1.2020899999999999E-2</c:v>
                </c:pt>
                <c:pt idx="31714">
                  <c:v>-1.1639999999999999E-2</c:v>
                </c:pt>
                <c:pt idx="31715">
                  <c:v>-1.1252E-2</c:v>
                </c:pt>
                <c:pt idx="31716">
                  <c:v>-1.08574E-2</c:v>
                </c:pt>
                <c:pt idx="31717">
                  <c:v>-1.04571E-2</c:v>
                </c:pt>
                <c:pt idx="31718">
                  <c:v>-1.00517E-2</c:v>
                </c:pt>
                <c:pt idx="31719" formatCode="0.00E+00">
                  <c:v>-9.6419799999999996E-3</c:v>
                </c:pt>
                <c:pt idx="31720" formatCode="0.00E+00">
                  <c:v>-9.2284700000000008E-3</c:v>
                </c:pt>
                <c:pt idx="31721" formatCode="0.00E+00">
                  <c:v>-8.8119500000000007E-3</c:v>
                </c:pt>
                <c:pt idx="31722" formatCode="0.00E+00">
                  <c:v>-8.3935799999999994E-3</c:v>
                </c:pt>
                <c:pt idx="31723" formatCode="0.00E+00">
                  <c:v>-7.9739500000000005E-3</c:v>
                </c:pt>
                <c:pt idx="31724" formatCode="0.00E+00">
                  <c:v>-7.5525200000000001E-3</c:v>
                </c:pt>
                <c:pt idx="31725" formatCode="0.00E+00">
                  <c:v>-7.1291200000000001E-3</c:v>
                </c:pt>
                <c:pt idx="31726" formatCode="0.00E+00">
                  <c:v>-6.7049099999999997E-3</c:v>
                </c:pt>
                <c:pt idx="31727" formatCode="0.00E+00">
                  <c:v>-6.2815400000000004E-3</c:v>
                </c:pt>
                <c:pt idx="31728" formatCode="0.00E+00">
                  <c:v>-5.8601E-3</c:v>
                </c:pt>
                <c:pt idx="31729" formatCode="0.00E+00">
                  <c:v>-5.4411099999999999E-3</c:v>
                </c:pt>
                <c:pt idx="31730" formatCode="0.00E+00">
                  <c:v>-5.0249099999999996E-3</c:v>
                </c:pt>
                <c:pt idx="31731" formatCode="0.00E+00">
                  <c:v>-4.6119200000000003E-3</c:v>
                </c:pt>
                <c:pt idx="31732" formatCode="0.00E+00">
                  <c:v>-4.2034699999999999E-3</c:v>
                </c:pt>
                <c:pt idx="31733" formatCode="0.00E+00">
                  <c:v>-3.8002299999999999E-3</c:v>
                </c:pt>
                <c:pt idx="31734" formatCode="0.00E+00">
                  <c:v>-3.3982700000000001E-3</c:v>
                </c:pt>
                <c:pt idx="31735" formatCode="0.00E+00">
                  <c:v>-2.9948399999999999E-3</c:v>
                </c:pt>
                <c:pt idx="31736" formatCode="0.00E+00">
                  <c:v>-2.5957300000000001E-3</c:v>
                </c:pt>
                <c:pt idx="31737" formatCode="0.00E+00">
                  <c:v>-2.2052700000000001E-3</c:v>
                </c:pt>
                <c:pt idx="31738" formatCode="0.00E+00">
                  <c:v>-1.8207500000000001E-3</c:v>
                </c:pt>
                <c:pt idx="31739" formatCode="0.00E+00">
                  <c:v>-1.4413900000000001E-3</c:v>
                </c:pt>
                <c:pt idx="31740" formatCode="0.00E+00">
                  <c:v>-1.0694599999999999E-3</c:v>
                </c:pt>
                <c:pt idx="31741" formatCode="0.00E+00">
                  <c:v>-7.0637599999999999E-4</c:v>
                </c:pt>
                <c:pt idx="31742" formatCode="0.00E+00">
                  <c:v>-3.5241800000000001E-4</c:v>
                </c:pt>
                <c:pt idx="31743" formatCode="0.00E+00">
                  <c:v>-7.3408899999999996E-6</c:v>
                </c:pt>
                <c:pt idx="31744" formatCode="0.00E+00">
                  <c:v>3.2897200000000002E-4</c:v>
                </c:pt>
                <c:pt idx="31745" formatCode="0.00E+00">
                  <c:v>6.5625700000000004E-4</c:v>
                </c:pt>
                <c:pt idx="31746" formatCode="0.00E+00">
                  <c:v>9.7384200000000005E-4</c:v>
                </c:pt>
                <c:pt idx="31747" formatCode="0.00E+00">
                  <c:v>1.28085E-3</c:v>
                </c:pt>
                <c:pt idx="31748" formatCode="0.00E+00">
                  <c:v>1.5763699999999999E-3</c:v>
                </c:pt>
                <c:pt idx="31749" formatCode="0.00E+00">
                  <c:v>1.8592999999999999E-3</c:v>
                </c:pt>
                <c:pt idx="31750" formatCode="0.00E+00">
                  <c:v>2.1282900000000001E-3</c:v>
                </c:pt>
                <c:pt idx="31751" formatCode="0.00E+00">
                  <c:v>2.3823199999999998E-3</c:v>
                </c:pt>
                <c:pt idx="31752" formatCode="0.00E+00">
                  <c:v>2.6208799999999999E-3</c:v>
                </c:pt>
                <c:pt idx="31753" formatCode="0.00E+00">
                  <c:v>2.8435299999999999E-3</c:v>
                </c:pt>
                <c:pt idx="31754" formatCode="0.00E+00">
                  <c:v>3.0500700000000002E-3</c:v>
                </c:pt>
                <c:pt idx="31755" formatCode="0.00E+00">
                  <c:v>3.2406499999999999E-3</c:v>
                </c:pt>
                <c:pt idx="31756" formatCode="0.00E+00">
                  <c:v>3.4155100000000001E-3</c:v>
                </c:pt>
                <c:pt idx="31757" formatCode="0.00E+00">
                  <c:v>3.57479E-3</c:v>
                </c:pt>
                <c:pt idx="31758" formatCode="0.00E+00">
                  <c:v>3.7180999999999998E-3</c:v>
                </c:pt>
                <c:pt idx="31759" formatCode="0.00E+00">
                  <c:v>3.84447E-3</c:v>
                </c:pt>
                <c:pt idx="31760" formatCode="0.00E+00">
                  <c:v>3.9531000000000002E-3</c:v>
                </c:pt>
                <c:pt idx="31761" formatCode="0.00E+00">
                  <c:v>4.0437600000000004E-3</c:v>
                </c:pt>
                <c:pt idx="31762" formatCode="0.00E+00">
                  <c:v>4.1164000000000001E-3</c:v>
                </c:pt>
                <c:pt idx="31763" formatCode="0.00E+00">
                  <c:v>4.17104E-3</c:v>
                </c:pt>
                <c:pt idx="31764" formatCode="0.00E+00">
                  <c:v>4.2076300000000004E-3</c:v>
                </c:pt>
                <c:pt idx="31765" formatCode="0.00E+00">
                  <c:v>4.2262799999999998E-3</c:v>
                </c:pt>
                <c:pt idx="31766" formatCode="0.00E+00">
                  <c:v>4.2273199999999997E-3</c:v>
                </c:pt>
                <c:pt idx="31767" formatCode="0.00E+00">
                  <c:v>4.2106599999999998E-3</c:v>
                </c:pt>
                <c:pt idx="31768" formatCode="0.00E+00">
                  <c:v>4.17586E-3</c:v>
                </c:pt>
                <c:pt idx="31769" formatCode="0.00E+00">
                  <c:v>4.1228300000000001E-3</c:v>
                </c:pt>
                <c:pt idx="31770" formatCode="0.00E+00">
                  <c:v>4.0515500000000001E-3</c:v>
                </c:pt>
                <c:pt idx="31771" formatCode="0.00E+00">
                  <c:v>3.9616800000000004E-3</c:v>
                </c:pt>
                <c:pt idx="31772" formatCode="0.00E+00">
                  <c:v>3.85294E-3</c:v>
                </c:pt>
                <c:pt idx="31773" formatCode="0.00E+00">
                  <c:v>3.7254499999999999E-3</c:v>
                </c:pt>
                <c:pt idx="31774" formatCode="0.00E+00">
                  <c:v>3.57946E-3</c:v>
                </c:pt>
                <c:pt idx="31775" formatCode="0.00E+00">
                  <c:v>3.41508E-3</c:v>
                </c:pt>
                <c:pt idx="31776" formatCode="0.00E+00">
                  <c:v>3.2323299999999998E-3</c:v>
                </c:pt>
                <c:pt idx="31777" formatCode="0.00E+00">
                  <c:v>3.0312300000000002E-3</c:v>
                </c:pt>
                <c:pt idx="31778" formatCode="0.00E+00">
                  <c:v>2.8118000000000001E-3</c:v>
                </c:pt>
                <c:pt idx="31779" formatCode="0.00E+00">
                  <c:v>2.5737899999999998E-3</c:v>
                </c:pt>
                <c:pt idx="31780" formatCode="0.00E+00">
                  <c:v>2.31694E-3</c:v>
                </c:pt>
                <c:pt idx="31781" formatCode="0.00E+00">
                  <c:v>2.0412400000000002E-3</c:v>
                </c:pt>
                <c:pt idx="31782" formatCode="0.00E+00">
                  <c:v>1.74687E-3</c:v>
                </c:pt>
                <c:pt idx="31783" formatCode="0.00E+00">
                  <c:v>1.43432E-3</c:v>
                </c:pt>
                <c:pt idx="31784" formatCode="0.00E+00">
                  <c:v>1.1040500000000001E-3</c:v>
                </c:pt>
                <c:pt idx="31785" formatCode="0.00E+00">
                  <c:v>7.5640400000000002E-4</c:v>
                </c:pt>
                <c:pt idx="31786" formatCode="0.00E+00">
                  <c:v>3.9198500000000002E-4</c:v>
                </c:pt>
                <c:pt idx="31787" formatCode="0.00E+00">
                  <c:v>1.1420700000000001E-5</c:v>
                </c:pt>
                <c:pt idx="31788" formatCode="0.00E+00">
                  <c:v>-3.85277E-4</c:v>
                </c:pt>
                <c:pt idx="31789" formatCode="0.00E+00">
                  <c:v>-7.9846699999999997E-4</c:v>
                </c:pt>
                <c:pt idx="31790" formatCode="0.00E+00">
                  <c:v>-1.2283699999999999E-3</c:v>
                </c:pt>
                <c:pt idx="31791" formatCode="0.00E+00">
                  <c:v>-1.67487E-3</c:v>
                </c:pt>
                <c:pt idx="31792" formatCode="0.00E+00">
                  <c:v>-2.1372100000000001E-3</c:v>
                </c:pt>
                <c:pt idx="31793" formatCode="0.00E+00">
                  <c:v>-2.61415E-3</c:v>
                </c:pt>
                <c:pt idx="31794" formatCode="0.00E+00">
                  <c:v>-3.1048299999999998E-3</c:v>
                </c:pt>
                <c:pt idx="31795" formatCode="0.00E+00">
                  <c:v>-3.6097E-3</c:v>
                </c:pt>
                <c:pt idx="31796" formatCode="0.00E+00">
                  <c:v>-4.1266300000000001E-3</c:v>
                </c:pt>
                <c:pt idx="31797" formatCode="0.00E+00">
                  <c:v>-4.6488500000000004E-3</c:v>
                </c:pt>
                <c:pt idx="31798" formatCode="0.00E+00">
                  <c:v>-5.1764999999999997E-3</c:v>
                </c:pt>
                <c:pt idx="31799" formatCode="0.00E+00">
                  <c:v>-5.7167700000000004E-3</c:v>
                </c:pt>
                <c:pt idx="31800" formatCode="0.00E+00">
                  <c:v>-6.2692900000000003E-3</c:v>
                </c:pt>
                <c:pt idx="31801" formatCode="0.00E+00">
                  <c:v>-6.8295500000000002E-3</c:v>
                </c:pt>
                <c:pt idx="31802" formatCode="0.00E+00">
                  <c:v>-7.39757E-3</c:v>
                </c:pt>
                <c:pt idx="31803" formatCode="0.00E+00">
                  <c:v>-7.9742300000000006E-3</c:v>
                </c:pt>
                <c:pt idx="31804" formatCode="0.00E+00">
                  <c:v>-8.5589499999999992E-3</c:v>
                </c:pt>
                <c:pt idx="31805" formatCode="0.00E+00">
                  <c:v>-9.1507099999999994E-3</c:v>
                </c:pt>
                <c:pt idx="31806" formatCode="0.00E+00">
                  <c:v>-9.7483299999999995E-3</c:v>
                </c:pt>
                <c:pt idx="31807">
                  <c:v>-1.03505E-2</c:v>
                </c:pt>
                <c:pt idx="31808">
                  <c:v>-1.0955899999999999E-2</c:v>
                </c:pt>
                <c:pt idx="31809">
                  <c:v>-1.15637E-2</c:v>
                </c:pt>
                <c:pt idx="31810">
                  <c:v>-1.2174000000000001E-2</c:v>
                </c:pt>
                <c:pt idx="31811">
                  <c:v>-1.2787E-2</c:v>
                </c:pt>
                <c:pt idx="31812">
                  <c:v>-1.34027E-2</c:v>
                </c:pt>
                <c:pt idx="31813">
                  <c:v>-1.4020899999999999E-2</c:v>
                </c:pt>
                <c:pt idx="31814">
                  <c:v>-1.4641299999999999E-2</c:v>
                </c:pt>
                <c:pt idx="31815">
                  <c:v>-1.52628E-2</c:v>
                </c:pt>
                <c:pt idx="31816">
                  <c:v>-1.5884300000000001E-2</c:v>
                </c:pt>
                <c:pt idx="31817">
                  <c:v>-1.6504899999999999E-2</c:v>
                </c:pt>
                <c:pt idx="31818">
                  <c:v>-1.71235E-2</c:v>
                </c:pt>
                <c:pt idx="31819">
                  <c:v>-1.77392E-2</c:v>
                </c:pt>
                <c:pt idx="31820">
                  <c:v>-1.8351300000000001E-2</c:v>
                </c:pt>
                <c:pt idx="31821">
                  <c:v>-1.89596E-2</c:v>
                </c:pt>
                <c:pt idx="31822">
                  <c:v>-1.9563799999999999E-2</c:v>
                </c:pt>
                <c:pt idx="31823">
                  <c:v>-2.01631E-2</c:v>
                </c:pt>
                <c:pt idx="31824">
                  <c:v>-2.0756500000000001E-2</c:v>
                </c:pt>
                <c:pt idx="31825">
                  <c:v>-2.13426E-2</c:v>
                </c:pt>
                <c:pt idx="31826">
                  <c:v>-2.1920700000000001E-2</c:v>
                </c:pt>
                <c:pt idx="31827">
                  <c:v>-2.24899E-2</c:v>
                </c:pt>
                <c:pt idx="31828">
                  <c:v>-2.3049199999999999E-2</c:v>
                </c:pt>
                <c:pt idx="31829">
                  <c:v>-2.3597199999999999E-2</c:v>
                </c:pt>
                <c:pt idx="31830">
                  <c:v>-2.41333E-2</c:v>
                </c:pt>
                <c:pt idx="31831">
                  <c:v>-2.4657100000000001E-2</c:v>
                </c:pt>
                <c:pt idx="31832">
                  <c:v>-2.51684E-2</c:v>
                </c:pt>
                <c:pt idx="31833">
                  <c:v>-2.5667300000000001E-2</c:v>
                </c:pt>
                <c:pt idx="31834">
                  <c:v>-2.6153599999999999E-2</c:v>
                </c:pt>
                <c:pt idx="31835">
                  <c:v>-2.66266E-2</c:v>
                </c:pt>
                <c:pt idx="31836">
                  <c:v>-2.70859E-2</c:v>
                </c:pt>
                <c:pt idx="31837">
                  <c:v>-2.7530900000000001E-2</c:v>
                </c:pt>
                <c:pt idx="31838">
                  <c:v>-2.7960800000000001E-2</c:v>
                </c:pt>
                <c:pt idx="31839">
                  <c:v>-2.83752E-2</c:v>
                </c:pt>
                <c:pt idx="31840">
                  <c:v>-2.8773799999999999E-2</c:v>
                </c:pt>
                <c:pt idx="31841">
                  <c:v>-2.9156499999999998E-2</c:v>
                </c:pt>
                <c:pt idx="31842">
                  <c:v>-2.9523199999999999E-2</c:v>
                </c:pt>
                <c:pt idx="31843">
                  <c:v>-2.9873299999999998E-2</c:v>
                </c:pt>
                <c:pt idx="31844">
                  <c:v>-3.0206500000000001E-2</c:v>
                </c:pt>
                <c:pt idx="31845">
                  <c:v>-3.05221E-2</c:v>
                </c:pt>
                <c:pt idx="31846">
                  <c:v>-3.0818999999999999E-2</c:v>
                </c:pt>
                <c:pt idx="31847">
                  <c:v>-3.1096499999999999E-2</c:v>
                </c:pt>
                <c:pt idx="31848">
                  <c:v>-3.1354100000000003E-2</c:v>
                </c:pt>
                <c:pt idx="31849">
                  <c:v>-3.1591899999999999E-2</c:v>
                </c:pt>
                <c:pt idx="31850">
                  <c:v>-3.18103E-2</c:v>
                </c:pt>
                <c:pt idx="31851">
                  <c:v>-3.20094E-2</c:v>
                </c:pt>
                <c:pt idx="31852">
                  <c:v>-3.2189099999999998E-2</c:v>
                </c:pt>
                <c:pt idx="31853">
                  <c:v>-3.23494E-2</c:v>
                </c:pt>
                <c:pt idx="31854">
                  <c:v>-3.2490199999999997E-2</c:v>
                </c:pt>
                <c:pt idx="31855">
                  <c:v>-3.2611000000000001E-2</c:v>
                </c:pt>
                <c:pt idx="31856">
                  <c:v>-3.2710799999999998E-2</c:v>
                </c:pt>
                <c:pt idx="31857">
                  <c:v>-3.2788400000000002E-2</c:v>
                </c:pt>
                <c:pt idx="31858">
                  <c:v>-3.2843400000000002E-2</c:v>
                </c:pt>
                <c:pt idx="31859">
                  <c:v>-3.2875700000000001E-2</c:v>
                </c:pt>
                <c:pt idx="31860">
                  <c:v>-3.2885699999999997E-2</c:v>
                </c:pt>
                <c:pt idx="31861">
                  <c:v>-3.2873899999999998E-2</c:v>
                </c:pt>
                <c:pt idx="31862">
                  <c:v>-3.2840899999999999E-2</c:v>
                </c:pt>
                <c:pt idx="31863">
                  <c:v>-3.2786799999999998E-2</c:v>
                </c:pt>
                <c:pt idx="31864">
                  <c:v>-3.2711499999999998E-2</c:v>
                </c:pt>
                <c:pt idx="31865">
                  <c:v>-3.2614999999999998E-2</c:v>
                </c:pt>
                <c:pt idx="31866">
                  <c:v>-3.2497600000000001E-2</c:v>
                </c:pt>
                <c:pt idx="31867">
                  <c:v>-3.2359800000000001E-2</c:v>
                </c:pt>
                <c:pt idx="31868">
                  <c:v>-3.2202099999999997E-2</c:v>
                </c:pt>
                <c:pt idx="31869">
                  <c:v>-3.20253E-2</c:v>
                </c:pt>
                <c:pt idx="31870">
                  <c:v>-3.1829799999999998E-2</c:v>
                </c:pt>
                <c:pt idx="31871">
                  <c:v>-3.1615799999999999E-2</c:v>
                </c:pt>
                <c:pt idx="31872">
                  <c:v>-3.1383099999999997E-2</c:v>
                </c:pt>
                <c:pt idx="31873">
                  <c:v>-3.1132400000000001E-2</c:v>
                </c:pt>
                <c:pt idx="31874">
                  <c:v>-3.0864900000000001E-2</c:v>
                </c:pt>
                <c:pt idx="31875">
                  <c:v>-3.05817E-2</c:v>
                </c:pt>
                <c:pt idx="31876">
                  <c:v>-3.0283399999999999E-2</c:v>
                </c:pt>
                <c:pt idx="31877">
                  <c:v>-2.9969699999999998E-2</c:v>
                </c:pt>
                <c:pt idx="31878">
                  <c:v>-2.96399E-2</c:v>
                </c:pt>
                <c:pt idx="31879">
                  <c:v>-2.92936E-2</c:v>
                </c:pt>
                <c:pt idx="31880">
                  <c:v>-2.89307E-2</c:v>
                </c:pt>
                <c:pt idx="31881">
                  <c:v>-2.85516E-2</c:v>
                </c:pt>
                <c:pt idx="31882">
                  <c:v>-2.8157000000000001E-2</c:v>
                </c:pt>
                <c:pt idx="31883">
                  <c:v>-2.7747600000000001E-2</c:v>
                </c:pt>
                <c:pt idx="31884">
                  <c:v>-2.7324299999999999E-2</c:v>
                </c:pt>
                <c:pt idx="31885">
                  <c:v>-2.6888599999999999E-2</c:v>
                </c:pt>
                <c:pt idx="31886">
                  <c:v>-2.6442199999999999E-2</c:v>
                </c:pt>
                <c:pt idx="31887">
                  <c:v>-2.5985899999999999E-2</c:v>
                </c:pt>
                <c:pt idx="31888">
                  <c:v>-2.55196E-2</c:v>
                </c:pt>
                <c:pt idx="31889">
                  <c:v>-2.5043699999999999E-2</c:v>
                </c:pt>
                <c:pt idx="31890">
                  <c:v>-2.4558300000000002E-2</c:v>
                </c:pt>
                <c:pt idx="31891">
                  <c:v>-2.4063899999999999E-2</c:v>
                </c:pt>
                <c:pt idx="31892">
                  <c:v>-2.3561200000000001E-2</c:v>
                </c:pt>
                <c:pt idx="31893">
                  <c:v>-2.3051700000000001E-2</c:v>
                </c:pt>
                <c:pt idx="31894">
                  <c:v>-2.2536799999999999E-2</c:v>
                </c:pt>
                <c:pt idx="31895">
                  <c:v>-2.2017599999999998E-2</c:v>
                </c:pt>
                <c:pt idx="31896">
                  <c:v>-2.1494699999999999E-2</c:v>
                </c:pt>
                <c:pt idx="31897">
                  <c:v>-2.09687E-2</c:v>
                </c:pt>
                <c:pt idx="31898">
                  <c:v>-2.0440300000000002E-2</c:v>
                </c:pt>
                <c:pt idx="31899">
                  <c:v>-1.9910600000000001E-2</c:v>
                </c:pt>
                <c:pt idx="31900">
                  <c:v>-1.9380499999999998E-2</c:v>
                </c:pt>
                <c:pt idx="31901">
                  <c:v>-1.88503E-2</c:v>
                </c:pt>
                <c:pt idx="31902">
                  <c:v>-1.8320400000000001E-2</c:v>
                </c:pt>
                <c:pt idx="31903">
                  <c:v>-1.7791700000000001E-2</c:v>
                </c:pt>
                <c:pt idx="31904">
                  <c:v>-1.72649E-2</c:v>
                </c:pt>
                <c:pt idx="31905">
                  <c:v>-1.67403E-2</c:v>
                </c:pt>
                <c:pt idx="31906">
                  <c:v>-1.6217700000000002E-2</c:v>
                </c:pt>
                <c:pt idx="31907">
                  <c:v>-1.56969E-2</c:v>
                </c:pt>
                <c:pt idx="31908">
                  <c:v>-1.51783E-2</c:v>
                </c:pt>
                <c:pt idx="31909">
                  <c:v>-1.4662400000000001E-2</c:v>
                </c:pt>
                <c:pt idx="31910">
                  <c:v>-1.4149500000000001E-2</c:v>
                </c:pt>
                <c:pt idx="31911">
                  <c:v>-1.36401E-2</c:v>
                </c:pt>
                <c:pt idx="31912">
                  <c:v>-1.31349E-2</c:v>
                </c:pt>
                <c:pt idx="31913">
                  <c:v>-1.26351E-2</c:v>
                </c:pt>
                <c:pt idx="31914">
                  <c:v>-1.21414E-2</c:v>
                </c:pt>
                <c:pt idx="31915">
                  <c:v>-1.16547E-2</c:v>
                </c:pt>
                <c:pt idx="31916">
                  <c:v>-1.11757E-2</c:v>
                </c:pt>
                <c:pt idx="31917">
                  <c:v>-1.07049E-2</c:v>
                </c:pt>
                <c:pt idx="31918">
                  <c:v>-1.0243E-2</c:v>
                </c:pt>
                <c:pt idx="31919" formatCode="0.00E+00">
                  <c:v>-9.7905100000000005E-3</c:v>
                </c:pt>
                <c:pt idx="31920" formatCode="0.00E+00">
                  <c:v>-9.3477899999999999E-3</c:v>
                </c:pt>
                <c:pt idx="31921" formatCode="0.00E+00">
                  <c:v>-8.9152599999999995E-3</c:v>
                </c:pt>
                <c:pt idx="31922" formatCode="0.00E+00">
                  <c:v>-8.4932299999999992E-3</c:v>
                </c:pt>
                <c:pt idx="31923" formatCode="0.00E+00">
                  <c:v>-8.0818599999999997E-3</c:v>
                </c:pt>
                <c:pt idx="31924" formatCode="0.00E+00">
                  <c:v>-7.6813699999999999E-3</c:v>
                </c:pt>
                <c:pt idx="31925" formatCode="0.00E+00">
                  <c:v>-7.2924699999999997E-3</c:v>
                </c:pt>
                <c:pt idx="31926" formatCode="0.00E+00">
                  <c:v>-6.9160300000000001E-3</c:v>
                </c:pt>
                <c:pt idx="31927" formatCode="0.00E+00">
                  <c:v>-6.5524499999999996E-3</c:v>
                </c:pt>
                <c:pt idx="31928" formatCode="0.00E+00">
                  <c:v>-6.20142E-3</c:v>
                </c:pt>
                <c:pt idx="31929" formatCode="0.00E+00">
                  <c:v>-5.8622700000000002E-3</c:v>
                </c:pt>
                <c:pt idx="31930" formatCode="0.00E+00">
                  <c:v>-5.5345799999999999E-3</c:v>
                </c:pt>
                <c:pt idx="31931" formatCode="0.00E+00">
                  <c:v>-5.2184299999999996E-3</c:v>
                </c:pt>
                <c:pt idx="31932" formatCode="0.00E+00">
                  <c:v>-4.91429E-3</c:v>
                </c:pt>
                <c:pt idx="31933" formatCode="0.00E+00">
                  <c:v>-4.6222700000000004E-3</c:v>
                </c:pt>
                <c:pt idx="31934" formatCode="0.00E+00">
                  <c:v>-4.3422199999999999E-3</c:v>
                </c:pt>
                <c:pt idx="31935" formatCode="0.00E+00">
                  <c:v>-4.0745599999999996E-3</c:v>
                </c:pt>
                <c:pt idx="31936" formatCode="0.00E+00">
                  <c:v>-3.8201799999999998E-3</c:v>
                </c:pt>
                <c:pt idx="31937" formatCode="0.00E+00">
                  <c:v>-3.5795000000000002E-3</c:v>
                </c:pt>
                <c:pt idx="31938" formatCode="0.00E+00">
                  <c:v>-3.3524599999999998E-3</c:v>
                </c:pt>
                <c:pt idx="31939" formatCode="0.00E+00">
                  <c:v>-3.13891E-3</c:v>
                </c:pt>
                <c:pt idx="31940" formatCode="0.00E+00">
                  <c:v>-2.9385499999999998E-3</c:v>
                </c:pt>
                <c:pt idx="31941" formatCode="0.00E+00">
                  <c:v>-2.75093E-3</c:v>
                </c:pt>
                <c:pt idx="31942" formatCode="0.00E+00">
                  <c:v>-2.57588E-3</c:v>
                </c:pt>
                <c:pt idx="31943" formatCode="0.00E+00">
                  <c:v>-2.4137999999999998E-3</c:v>
                </c:pt>
                <c:pt idx="31944" formatCode="0.00E+00">
                  <c:v>-2.2652800000000002E-3</c:v>
                </c:pt>
                <c:pt idx="31945" formatCode="0.00E+00">
                  <c:v>-2.13079E-3</c:v>
                </c:pt>
                <c:pt idx="31946" formatCode="0.00E+00">
                  <c:v>-2.0104200000000002E-3</c:v>
                </c:pt>
                <c:pt idx="31947" formatCode="0.00E+00">
                  <c:v>-1.9040400000000001E-3</c:v>
                </c:pt>
                <c:pt idx="31948" formatCode="0.00E+00">
                  <c:v>-1.8113300000000001E-3</c:v>
                </c:pt>
                <c:pt idx="31949" formatCode="0.00E+00">
                  <c:v>-1.7317999999999999E-3</c:v>
                </c:pt>
                <c:pt idx="31950" formatCode="0.00E+00">
                  <c:v>-1.6649799999999999E-3</c:v>
                </c:pt>
                <c:pt idx="31951" formatCode="0.00E+00">
                  <c:v>-1.6105099999999999E-3</c:v>
                </c:pt>
                <c:pt idx="31952" formatCode="0.00E+00">
                  <c:v>-1.56832E-3</c:v>
                </c:pt>
                <c:pt idx="31953" formatCode="0.00E+00">
                  <c:v>-1.5383E-3</c:v>
                </c:pt>
                <c:pt idx="31954" formatCode="0.00E+00">
                  <c:v>-1.5200599999999999E-3</c:v>
                </c:pt>
                <c:pt idx="31955" formatCode="0.00E+00">
                  <c:v>-1.51315E-3</c:v>
                </c:pt>
                <c:pt idx="31956" formatCode="0.00E+00">
                  <c:v>-1.5174400000000001E-3</c:v>
                </c:pt>
                <c:pt idx="31957" formatCode="0.00E+00">
                  <c:v>-1.53298E-3</c:v>
                </c:pt>
                <c:pt idx="31958" formatCode="0.00E+00">
                  <c:v>-1.5598599999999999E-3</c:v>
                </c:pt>
                <c:pt idx="31959" formatCode="0.00E+00">
                  <c:v>-1.5979799999999999E-3</c:v>
                </c:pt>
                <c:pt idx="31960" formatCode="0.00E+00">
                  <c:v>-1.6471700000000001E-3</c:v>
                </c:pt>
                <c:pt idx="31961" formatCode="0.00E+00">
                  <c:v>-1.7071E-3</c:v>
                </c:pt>
                <c:pt idx="31962" formatCode="0.00E+00">
                  <c:v>-1.7772E-3</c:v>
                </c:pt>
                <c:pt idx="31963" formatCode="0.00E+00">
                  <c:v>-1.85681E-3</c:v>
                </c:pt>
                <c:pt idx="31964" formatCode="0.00E+00">
                  <c:v>-1.9452600000000001E-3</c:v>
                </c:pt>
                <c:pt idx="31965" formatCode="0.00E+00">
                  <c:v>-2.0423400000000001E-3</c:v>
                </c:pt>
                <c:pt idx="31966" formatCode="0.00E+00">
                  <c:v>-2.14817E-3</c:v>
                </c:pt>
                <c:pt idx="31967" formatCode="0.00E+00">
                  <c:v>-2.2625700000000002E-3</c:v>
                </c:pt>
                <c:pt idx="31968" formatCode="0.00E+00">
                  <c:v>-2.3849700000000001E-3</c:v>
                </c:pt>
                <c:pt idx="31969" formatCode="0.00E+00">
                  <c:v>-2.5147699999999999E-3</c:v>
                </c:pt>
                <c:pt idx="31970" formatCode="0.00E+00">
                  <c:v>-2.6515000000000002E-3</c:v>
                </c:pt>
                <c:pt idx="31971" formatCode="0.00E+00">
                  <c:v>-2.79459E-3</c:v>
                </c:pt>
                <c:pt idx="31972" formatCode="0.00E+00">
                  <c:v>-2.94327E-3</c:v>
                </c:pt>
                <c:pt idx="31973" formatCode="0.00E+00">
                  <c:v>-3.0966100000000001E-3</c:v>
                </c:pt>
                <c:pt idx="31974" formatCode="0.00E+00">
                  <c:v>-3.2538900000000002E-3</c:v>
                </c:pt>
                <c:pt idx="31975" formatCode="0.00E+00">
                  <c:v>-3.4150299999999999E-3</c:v>
                </c:pt>
                <c:pt idx="31976" formatCode="0.00E+00">
                  <c:v>-3.5803800000000002E-3</c:v>
                </c:pt>
                <c:pt idx="31977" formatCode="0.00E+00">
                  <c:v>-3.7501499999999998E-3</c:v>
                </c:pt>
                <c:pt idx="31978" formatCode="0.00E+00">
                  <c:v>-3.9238900000000002E-3</c:v>
                </c:pt>
                <c:pt idx="31979" formatCode="0.00E+00">
                  <c:v>-4.1005499999999997E-3</c:v>
                </c:pt>
                <c:pt idx="31980" formatCode="0.00E+00">
                  <c:v>-4.2790500000000004E-3</c:v>
                </c:pt>
                <c:pt idx="31981" formatCode="0.00E+00">
                  <c:v>-4.4586799999999996E-3</c:v>
                </c:pt>
                <c:pt idx="31982" formatCode="0.00E+00">
                  <c:v>-4.6391599999999998E-3</c:v>
                </c:pt>
                <c:pt idx="31983" formatCode="0.00E+00">
                  <c:v>-4.8201800000000003E-3</c:v>
                </c:pt>
                <c:pt idx="31984" formatCode="0.00E+00">
                  <c:v>-5.0012600000000004E-3</c:v>
                </c:pt>
                <c:pt idx="31985" formatCode="0.00E+00">
                  <c:v>-5.1824000000000002E-3</c:v>
                </c:pt>
                <c:pt idx="31986" formatCode="0.00E+00">
                  <c:v>-5.3639200000000003E-3</c:v>
                </c:pt>
                <c:pt idx="31987" formatCode="0.00E+00">
                  <c:v>-5.5458199999999999E-3</c:v>
                </c:pt>
                <c:pt idx="31988" formatCode="0.00E+00">
                  <c:v>-5.7278600000000004E-3</c:v>
                </c:pt>
                <c:pt idx="31989" formatCode="0.00E+00">
                  <c:v>-5.90977E-3</c:v>
                </c:pt>
                <c:pt idx="31990" formatCode="0.00E+00">
                  <c:v>-6.0909700000000002E-3</c:v>
                </c:pt>
                <c:pt idx="31991" formatCode="0.00E+00">
                  <c:v>-6.2705199999999999E-3</c:v>
                </c:pt>
                <c:pt idx="31992" formatCode="0.00E+00">
                  <c:v>-6.4477099999999997E-3</c:v>
                </c:pt>
                <c:pt idx="31993" formatCode="0.00E+00">
                  <c:v>-6.6227200000000003E-3</c:v>
                </c:pt>
                <c:pt idx="31994" formatCode="0.00E+00">
                  <c:v>-6.7962500000000002E-3</c:v>
                </c:pt>
                <c:pt idx="31995" formatCode="0.00E+00">
                  <c:v>-6.9685700000000003E-3</c:v>
                </c:pt>
                <c:pt idx="31996" formatCode="0.00E+00">
                  <c:v>-7.1394300000000004E-3</c:v>
                </c:pt>
                <c:pt idx="31997" formatCode="0.00E+00">
                  <c:v>-7.3081400000000003E-3</c:v>
                </c:pt>
                <c:pt idx="31998" formatCode="0.00E+00">
                  <c:v>-7.4736899999999998E-3</c:v>
                </c:pt>
                <c:pt idx="31999" formatCode="0.00E+00">
                  <c:v>-7.6350100000000002E-3</c:v>
                </c:pt>
                <c:pt idx="32000" formatCode="0.00E+00">
                  <c:v>-7.7914600000000001E-3</c:v>
                </c:pt>
                <c:pt idx="32001" formatCode="0.00E+00">
                  <c:v>-7.9430400000000002E-3</c:v>
                </c:pt>
                <c:pt idx="32002" formatCode="0.00E+00">
                  <c:v>-8.0901199999999993E-3</c:v>
                </c:pt>
                <c:pt idx="32003" formatCode="0.00E+00">
                  <c:v>-8.2326599999999993E-3</c:v>
                </c:pt>
                <c:pt idx="32004" formatCode="0.00E+00">
                  <c:v>-8.3701899999999996E-3</c:v>
                </c:pt>
                <c:pt idx="32005" formatCode="0.00E+00">
                  <c:v>-8.5025399999999994E-3</c:v>
                </c:pt>
                <c:pt idx="32006" formatCode="0.00E+00">
                  <c:v>-8.6300100000000005E-3</c:v>
                </c:pt>
                <c:pt idx="32007" formatCode="0.00E+00">
                  <c:v>-8.7529700000000005E-3</c:v>
                </c:pt>
                <c:pt idx="32008" formatCode="0.00E+00">
                  <c:v>-8.87166E-3</c:v>
                </c:pt>
                <c:pt idx="32009" formatCode="0.00E+00">
                  <c:v>-8.9864200000000002E-3</c:v>
                </c:pt>
                <c:pt idx="32010" formatCode="0.00E+00">
                  <c:v>-9.0977599999999999E-3</c:v>
                </c:pt>
                <c:pt idx="32011" formatCode="0.00E+00">
                  <c:v>-9.2056900000000007E-3</c:v>
                </c:pt>
                <c:pt idx="32012" formatCode="0.00E+00">
                  <c:v>-9.3097300000000004E-3</c:v>
                </c:pt>
                <c:pt idx="32013" formatCode="0.00E+00">
                  <c:v>-9.4095499999999992E-3</c:v>
                </c:pt>
                <c:pt idx="32014" formatCode="0.00E+00">
                  <c:v>-9.5049599999999998E-3</c:v>
                </c:pt>
                <c:pt idx="32015" formatCode="0.00E+00">
                  <c:v>-9.5957300000000002E-3</c:v>
                </c:pt>
                <c:pt idx="32016" formatCode="0.00E+00">
                  <c:v>-9.6816999999999997E-3</c:v>
                </c:pt>
                <c:pt idx="32017" formatCode="0.00E+00">
                  <c:v>-9.7628699999999999E-3</c:v>
                </c:pt>
                <c:pt idx="32018" formatCode="0.00E+00">
                  <c:v>-9.8391499999999996E-3</c:v>
                </c:pt>
                <c:pt idx="32019" formatCode="0.00E+00">
                  <c:v>-9.9104199999999996E-3</c:v>
                </c:pt>
                <c:pt idx="32020" formatCode="0.00E+00">
                  <c:v>-9.9766500000000001E-3</c:v>
                </c:pt>
                <c:pt idx="32021">
                  <c:v>-1.0037900000000001E-2</c:v>
                </c:pt>
                <c:pt idx="32022">
                  <c:v>-1.0094199999999999E-2</c:v>
                </c:pt>
                <c:pt idx="32023">
                  <c:v>-1.0145299999999999E-2</c:v>
                </c:pt>
                <c:pt idx="32024">
                  <c:v>-1.0191499999999999E-2</c:v>
                </c:pt>
                <c:pt idx="32025">
                  <c:v>-1.0233300000000001E-2</c:v>
                </c:pt>
                <c:pt idx="32026">
                  <c:v>-1.0271300000000001E-2</c:v>
                </c:pt>
                <c:pt idx="32027">
                  <c:v>-1.03056E-2</c:v>
                </c:pt>
                <c:pt idx="32028">
                  <c:v>-1.0336400000000001E-2</c:v>
                </c:pt>
                <c:pt idx="32029">
                  <c:v>-1.03637E-2</c:v>
                </c:pt>
                <c:pt idx="32030">
                  <c:v>-1.03877E-2</c:v>
                </c:pt>
                <c:pt idx="32031">
                  <c:v>-1.0408300000000001E-2</c:v>
                </c:pt>
                <c:pt idx="32032">
                  <c:v>-1.0425E-2</c:v>
                </c:pt>
                <c:pt idx="32033">
                  <c:v>-1.0437699999999999E-2</c:v>
                </c:pt>
                <c:pt idx="32034">
                  <c:v>-1.04464E-2</c:v>
                </c:pt>
                <c:pt idx="32035">
                  <c:v>-1.04513E-2</c:v>
                </c:pt>
                <c:pt idx="32036">
                  <c:v>-1.04531E-2</c:v>
                </c:pt>
                <c:pt idx="32037">
                  <c:v>-1.0452700000000001E-2</c:v>
                </c:pt>
                <c:pt idx="32038">
                  <c:v>-1.04508E-2</c:v>
                </c:pt>
                <c:pt idx="32039">
                  <c:v>-1.0447700000000001E-2</c:v>
                </c:pt>
                <c:pt idx="32040">
                  <c:v>-1.04432E-2</c:v>
                </c:pt>
                <c:pt idx="32041">
                  <c:v>-1.0437500000000001E-2</c:v>
                </c:pt>
                <c:pt idx="32042">
                  <c:v>-1.04308E-2</c:v>
                </c:pt>
                <c:pt idx="32043">
                  <c:v>-1.04235E-2</c:v>
                </c:pt>
                <c:pt idx="32044">
                  <c:v>-1.0416399999999999E-2</c:v>
                </c:pt>
                <c:pt idx="32045">
                  <c:v>-1.04099E-2</c:v>
                </c:pt>
                <c:pt idx="32046">
                  <c:v>-1.04046E-2</c:v>
                </c:pt>
                <c:pt idx="32047">
                  <c:v>-1.0401000000000001E-2</c:v>
                </c:pt>
                <c:pt idx="32048">
                  <c:v>-1.0398900000000001E-2</c:v>
                </c:pt>
                <c:pt idx="32049">
                  <c:v>-1.0397699999999999E-2</c:v>
                </c:pt>
                <c:pt idx="32050">
                  <c:v>-1.0397099999999999E-2</c:v>
                </c:pt>
                <c:pt idx="32051">
                  <c:v>-1.0397E-2</c:v>
                </c:pt>
                <c:pt idx="32052">
                  <c:v>-1.0398299999999999E-2</c:v>
                </c:pt>
                <c:pt idx="32053">
                  <c:v>-1.0401799999999999E-2</c:v>
                </c:pt>
                <c:pt idx="32054">
                  <c:v>-1.04086E-2</c:v>
                </c:pt>
                <c:pt idx="32055">
                  <c:v>-1.0418800000000001E-2</c:v>
                </c:pt>
                <c:pt idx="32056">
                  <c:v>-1.04318E-2</c:v>
                </c:pt>
                <c:pt idx="32057">
                  <c:v>-1.0446799999999999E-2</c:v>
                </c:pt>
                <c:pt idx="32058">
                  <c:v>-1.0463399999999999E-2</c:v>
                </c:pt>
                <c:pt idx="32059">
                  <c:v>-1.0482399999999999E-2</c:v>
                </c:pt>
                <c:pt idx="32060">
                  <c:v>-1.0504400000000001E-2</c:v>
                </c:pt>
                <c:pt idx="32061">
                  <c:v>-1.05294E-2</c:v>
                </c:pt>
                <c:pt idx="32062">
                  <c:v>-1.05577E-2</c:v>
                </c:pt>
                <c:pt idx="32063">
                  <c:v>-1.05898E-2</c:v>
                </c:pt>
                <c:pt idx="32064">
                  <c:v>-1.0625799999999999E-2</c:v>
                </c:pt>
                <c:pt idx="32065">
                  <c:v>-1.06654E-2</c:v>
                </c:pt>
                <c:pt idx="32066">
                  <c:v>-1.07087E-2</c:v>
                </c:pt>
                <c:pt idx="32067">
                  <c:v>-1.07557E-2</c:v>
                </c:pt>
                <c:pt idx="32068">
                  <c:v>-1.08065E-2</c:v>
                </c:pt>
                <c:pt idx="32069">
                  <c:v>-1.0861000000000001E-2</c:v>
                </c:pt>
                <c:pt idx="32070">
                  <c:v>-1.0919699999999999E-2</c:v>
                </c:pt>
                <c:pt idx="32071">
                  <c:v>-1.09827E-2</c:v>
                </c:pt>
                <c:pt idx="32072">
                  <c:v>-1.10505E-2</c:v>
                </c:pt>
                <c:pt idx="32073">
                  <c:v>-1.11229E-2</c:v>
                </c:pt>
                <c:pt idx="32074">
                  <c:v>-1.12E-2</c:v>
                </c:pt>
                <c:pt idx="32075">
                  <c:v>-1.12815E-2</c:v>
                </c:pt>
                <c:pt idx="32076">
                  <c:v>-1.13671E-2</c:v>
                </c:pt>
                <c:pt idx="32077">
                  <c:v>-1.1455999999999999E-2</c:v>
                </c:pt>
                <c:pt idx="32078">
                  <c:v>-1.15479E-2</c:v>
                </c:pt>
                <c:pt idx="32079">
                  <c:v>-1.1642599999999999E-2</c:v>
                </c:pt>
                <c:pt idx="32080">
                  <c:v>-1.17404E-2</c:v>
                </c:pt>
                <c:pt idx="32081">
                  <c:v>-1.18412E-2</c:v>
                </c:pt>
                <c:pt idx="32082">
                  <c:v>-1.19446E-2</c:v>
                </c:pt>
                <c:pt idx="32083">
                  <c:v>-1.2050399999999999E-2</c:v>
                </c:pt>
                <c:pt idx="32084">
                  <c:v>-1.2157899999999999E-2</c:v>
                </c:pt>
                <c:pt idx="32085">
                  <c:v>-1.2266000000000001E-2</c:v>
                </c:pt>
                <c:pt idx="32086">
                  <c:v>-1.23745E-2</c:v>
                </c:pt>
                <c:pt idx="32087">
                  <c:v>-1.2484E-2</c:v>
                </c:pt>
                <c:pt idx="32088">
                  <c:v>-1.25956E-2</c:v>
                </c:pt>
                <c:pt idx="32089">
                  <c:v>-1.2709099999999999E-2</c:v>
                </c:pt>
                <c:pt idx="32090">
                  <c:v>-1.28243E-2</c:v>
                </c:pt>
                <c:pt idx="32091">
                  <c:v>-1.29415E-2</c:v>
                </c:pt>
                <c:pt idx="32092">
                  <c:v>-1.30609E-2</c:v>
                </c:pt>
                <c:pt idx="32093">
                  <c:v>-1.31822E-2</c:v>
                </c:pt>
                <c:pt idx="32094">
                  <c:v>-1.3304399999999999E-2</c:v>
                </c:pt>
                <c:pt idx="32095">
                  <c:v>-1.34273E-2</c:v>
                </c:pt>
                <c:pt idx="32096">
                  <c:v>-1.3550700000000001E-2</c:v>
                </c:pt>
                <c:pt idx="32097">
                  <c:v>-1.3675E-2</c:v>
                </c:pt>
                <c:pt idx="32098">
                  <c:v>-1.37996E-2</c:v>
                </c:pt>
                <c:pt idx="32099">
                  <c:v>-1.39241E-2</c:v>
                </c:pt>
                <c:pt idx="32100">
                  <c:v>-1.40477E-2</c:v>
                </c:pt>
                <c:pt idx="32101">
                  <c:v>-1.41695E-2</c:v>
                </c:pt>
                <c:pt idx="32102">
                  <c:v>-1.4289E-2</c:v>
                </c:pt>
                <c:pt idx="32103">
                  <c:v>-1.4406800000000001E-2</c:v>
                </c:pt>
                <c:pt idx="32104">
                  <c:v>-1.45237E-2</c:v>
                </c:pt>
                <c:pt idx="32105">
                  <c:v>-1.4639599999999999E-2</c:v>
                </c:pt>
                <c:pt idx="32106">
                  <c:v>-1.47534E-2</c:v>
                </c:pt>
                <c:pt idx="32107">
                  <c:v>-1.4864E-2</c:v>
                </c:pt>
                <c:pt idx="32108">
                  <c:v>-1.4970600000000001E-2</c:v>
                </c:pt>
                <c:pt idx="32109">
                  <c:v>-1.50726E-2</c:v>
                </c:pt>
                <c:pt idx="32110">
                  <c:v>-1.5169800000000001E-2</c:v>
                </c:pt>
                <c:pt idx="32111">
                  <c:v>-1.5262E-2</c:v>
                </c:pt>
                <c:pt idx="32112">
                  <c:v>-1.5349E-2</c:v>
                </c:pt>
                <c:pt idx="32113">
                  <c:v>-1.54305E-2</c:v>
                </c:pt>
                <c:pt idx="32114">
                  <c:v>-1.55067E-2</c:v>
                </c:pt>
                <c:pt idx="32115">
                  <c:v>-1.55777E-2</c:v>
                </c:pt>
                <c:pt idx="32116">
                  <c:v>-1.5643299999999999E-2</c:v>
                </c:pt>
                <c:pt idx="32117">
                  <c:v>-1.57032E-2</c:v>
                </c:pt>
                <c:pt idx="32118">
                  <c:v>-1.5756800000000001E-2</c:v>
                </c:pt>
                <c:pt idx="32119">
                  <c:v>-1.5803600000000001E-2</c:v>
                </c:pt>
                <c:pt idx="32120">
                  <c:v>-1.5843599999999999E-2</c:v>
                </c:pt>
                <c:pt idx="32121">
                  <c:v>-1.58768E-2</c:v>
                </c:pt>
                <c:pt idx="32122">
                  <c:v>-1.59031E-2</c:v>
                </c:pt>
                <c:pt idx="32123">
                  <c:v>-1.59224E-2</c:v>
                </c:pt>
                <c:pt idx="32124">
                  <c:v>-1.59346E-2</c:v>
                </c:pt>
                <c:pt idx="32125">
                  <c:v>-1.5939100000000001E-2</c:v>
                </c:pt>
                <c:pt idx="32126">
                  <c:v>-1.5935399999999999E-2</c:v>
                </c:pt>
                <c:pt idx="32127">
                  <c:v>-1.5922800000000001E-2</c:v>
                </c:pt>
                <c:pt idx="32128">
                  <c:v>-1.5901100000000001E-2</c:v>
                </c:pt>
                <c:pt idx="32129">
                  <c:v>-1.58703E-2</c:v>
                </c:pt>
                <c:pt idx="32130">
                  <c:v>-1.58301E-2</c:v>
                </c:pt>
                <c:pt idx="32131">
                  <c:v>-1.5780300000000001E-2</c:v>
                </c:pt>
                <c:pt idx="32132">
                  <c:v>-1.5720700000000001E-2</c:v>
                </c:pt>
                <c:pt idx="32133">
                  <c:v>-1.56513E-2</c:v>
                </c:pt>
                <c:pt idx="32134">
                  <c:v>-1.55713E-2</c:v>
                </c:pt>
                <c:pt idx="32135">
                  <c:v>-1.5479700000000001E-2</c:v>
                </c:pt>
                <c:pt idx="32136">
                  <c:v>-1.53761E-2</c:v>
                </c:pt>
                <c:pt idx="32137">
                  <c:v>-1.5260900000000001E-2</c:v>
                </c:pt>
                <c:pt idx="32138">
                  <c:v>-1.5134699999999999E-2</c:v>
                </c:pt>
                <c:pt idx="32139">
                  <c:v>-1.49975E-2</c:v>
                </c:pt>
                <c:pt idx="32140">
                  <c:v>-1.4849299999999999E-2</c:v>
                </c:pt>
                <c:pt idx="32141">
                  <c:v>-1.46903E-2</c:v>
                </c:pt>
                <c:pt idx="32142">
                  <c:v>-1.45208E-2</c:v>
                </c:pt>
                <c:pt idx="32143">
                  <c:v>-1.43406E-2</c:v>
                </c:pt>
                <c:pt idx="32144">
                  <c:v>-1.41493E-2</c:v>
                </c:pt>
                <c:pt idx="32145">
                  <c:v>-1.39463E-2</c:v>
                </c:pt>
                <c:pt idx="32146">
                  <c:v>-1.3731699999999999E-2</c:v>
                </c:pt>
                <c:pt idx="32147">
                  <c:v>-1.35058E-2</c:v>
                </c:pt>
                <c:pt idx="32148">
                  <c:v>-1.3269E-2</c:v>
                </c:pt>
                <c:pt idx="32149">
                  <c:v>-1.3021700000000001E-2</c:v>
                </c:pt>
                <c:pt idx="32150">
                  <c:v>-1.27638E-2</c:v>
                </c:pt>
                <c:pt idx="32151">
                  <c:v>-1.24955E-2</c:v>
                </c:pt>
                <c:pt idx="32152">
                  <c:v>-1.22168E-2</c:v>
                </c:pt>
                <c:pt idx="32153">
                  <c:v>-1.1928100000000001E-2</c:v>
                </c:pt>
                <c:pt idx="32154">
                  <c:v>-1.16299E-2</c:v>
                </c:pt>
                <c:pt idx="32155">
                  <c:v>-1.1322799999999999E-2</c:v>
                </c:pt>
                <c:pt idx="32156">
                  <c:v>-1.10075E-2</c:v>
                </c:pt>
                <c:pt idx="32157">
                  <c:v>-1.06842E-2</c:v>
                </c:pt>
                <c:pt idx="32158">
                  <c:v>-1.03532E-2</c:v>
                </c:pt>
                <c:pt idx="32159">
                  <c:v>-1.00144E-2</c:v>
                </c:pt>
                <c:pt idx="32160" formatCode="0.00E+00">
                  <c:v>-9.6680900000000007E-3</c:v>
                </c:pt>
                <c:pt idx="32161" formatCode="0.00E+00">
                  <c:v>-9.3142799999999994E-3</c:v>
                </c:pt>
                <c:pt idx="32162" formatCode="0.00E+00">
                  <c:v>-8.9529699999999993E-3</c:v>
                </c:pt>
                <c:pt idx="32163" formatCode="0.00E+00">
                  <c:v>-8.5842399999999999E-3</c:v>
                </c:pt>
                <c:pt idx="32164" formatCode="0.00E+00">
                  <c:v>-8.2085200000000004E-3</c:v>
                </c:pt>
                <c:pt idx="32165" formatCode="0.00E+00">
                  <c:v>-7.8265599999999998E-3</c:v>
                </c:pt>
                <c:pt idx="32166" formatCode="0.00E+00">
                  <c:v>-7.4389800000000004E-3</c:v>
                </c:pt>
                <c:pt idx="32167" formatCode="0.00E+00">
                  <c:v>-7.0459499999999996E-3</c:v>
                </c:pt>
                <c:pt idx="32168" formatCode="0.00E+00">
                  <c:v>-6.6475400000000004E-3</c:v>
                </c:pt>
                <c:pt idx="32169" formatCode="0.00E+00">
                  <c:v>-6.2440899999999999E-3</c:v>
                </c:pt>
                <c:pt idx="32170" formatCode="0.00E+00">
                  <c:v>-5.8362099999999997E-3</c:v>
                </c:pt>
                <c:pt idx="32171" formatCode="0.00E+00">
                  <c:v>-5.4247100000000001E-3</c:v>
                </c:pt>
                <c:pt idx="32172" formatCode="0.00E+00">
                  <c:v>-5.0104099999999999E-3</c:v>
                </c:pt>
                <c:pt idx="32173" formatCode="0.00E+00">
                  <c:v>-4.5940800000000004E-3</c:v>
                </c:pt>
                <c:pt idx="32174" formatCode="0.00E+00">
                  <c:v>-4.1763499999999997E-3</c:v>
                </c:pt>
                <c:pt idx="32175" formatCode="0.00E+00">
                  <c:v>-3.7577800000000001E-3</c:v>
                </c:pt>
                <c:pt idx="32176" formatCode="0.00E+00">
                  <c:v>-3.3390799999999999E-3</c:v>
                </c:pt>
                <c:pt idx="32177" formatCode="0.00E+00">
                  <c:v>-2.92085E-3</c:v>
                </c:pt>
                <c:pt idx="32178" formatCode="0.00E+00">
                  <c:v>-2.50351E-3</c:v>
                </c:pt>
                <c:pt idx="32179" formatCode="0.00E+00">
                  <c:v>-2.0875400000000001E-3</c:v>
                </c:pt>
                <c:pt idx="32180" formatCode="0.00E+00">
                  <c:v>-1.6734199999999999E-3</c:v>
                </c:pt>
                <c:pt idx="32181" formatCode="0.00E+00">
                  <c:v>-1.2613100000000001E-3</c:v>
                </c:pt>
                <c:pt idx="32182" formatCode="0.00E+00">
                  <c:v>-8.51084E-4</c:v>
                </c:pt>
                <c:pt idx="32183" formatCode="0.00E+00">
                  <c:v>-4.4281499999999999E-4</c:v>
                </c:pt>
                <c:pt idx="32184" formatCode="0.00E+00">
                  <c:v>-3.68958E-5</c:v>
                </c:pt>
                <c:pt idx="32185" formatCode="0.00E+00">
                  <c:v>3.6625900000000002E-4</c:v>
                </c:pt>
                <c:pt idx="32186" formatCode="0.00E+00">
                  <c:v>7.6639999999999998E-4</c:v>
                </c:pt>
                <c:pt idx="32187" formatCode="0.00E+00">
                  <c:v>1.1633399999999999E-3</c:v>
                </c:pt>
                <c:pt idx="32188" formatCode="0.00E+00">
                  <c:v>1.5568699999999999E-3</c:v>
                </c:pt>
                <c:pt idx="32189" formatCode="0.00E+00">
                  <c:v>1.9467E-3</c:v>
                </c:pt>
                <c:pt idx="32190" formatCode="0.00E+00">
                  <c:v>2.33241E-3</c:v>
                </c:pt>
                <c:pt idx="32191" formatCode="0.00E+00">
                  <c:v>2.7134699999999999E-3</c:v>
                </c:pt>
                <c:pt idx="32192" formatCode="0.00E+00">
                  <c:v>3.0892200000000002E-3</c:v>
                </c:pt>
                <c:pt idx="32193" formatCode="0.00E+00">
                  <c:v>3.4589600000000001E-3</c:v>
                </c:pt>
                <c:pt idx="32194" formatCode="0.00E+00">
                  <c:v>3.82227E-3</c:v>
                </c:pt>
                <c:pt idx="32195" formatCode="0.00E+00">
                  <c:v>4.1789899999999996E-3</c:v>
                </c:pt>
                <c:pt idx="32196" formatCode="0.00E+00">
                  <c:v>4.5287699999999997E-3</c:v>
                </c:pt>
                <c:pt idx="32197" formatCode="0.00E+00">
                  <c:v>4.8708900000000001E-3</c:v>
                </c:pt>
                <c:pt idx="32198" formatCode="0.00E+00">
                  <c:v>5.2047600000000001E-3</c:v>
                </c:pt>
                <c:pt idx="32199" formatCode="0.00E+00">
                  <c:v>5.5300200000000001E-3</c:v>
                </c:pt>
                <c:pt idx="32200" formatCode="0.00E+00">
                  <c:v>5.8462000000000002E-3</c:v>
                </c:pt>
                <c:pt idx="32201" formatCode="0.00E+00">
                  <c:v>6.1526000000000003E-3</c:v>
                </c:pt>
                <c:pt idx="32202" formatCode="0.00E+00">
                  <c:v>6.4484599999999996E-3</c:v>
                </c:pt>
                <c:pt idx="32203" formatCode="0.00E+00">
                  <c:v>6.7330899999999997E-3</c:v>
                </c:pt>
                <c:pt idx="32204" formatCode="0.00E+00">
                  <c:v>7.0059700000000003E-3</c:v>
                </c:pt>
                <c:pt idx="32205" formatCode="0.00E+00">
                  <c:v>7.2666099999999997E-3</c:v>
                </c:pt>
                <c:pt idx="32206" formatCode="0.00E+00">
                  <c:v>7.5144799999999996E-3</c:v>
                </c:pt>
                <c:pt idx="32207" formatCode="0.00E+00">
                  <c:v>7.7491499999999998E-3</c:v>
                </c:pt>
                <c:pt idx="32208" formatCode="0.00E+00">
                  <c:v>7.9704300000000006E-3</c:v>
                </c:pt>
                <c:pt idx="32209" formatCode="0.00E+00">
                  <c:v>8.1784500000000003E-3</c:v>
                </c:pt>
                <c:pt idx="32210" formatCode="0.00E+00">
                  <c:v>8.3733699999999998E-3</c:v>
                </c:pt>
                <c:pt idx="32211" formatCode="0.00E+00">
                  <c:v>8.5552200000000005E-3</c:v>
                </c:pt>
                <c:pt idx="32212" formatCode="0.00E+00">
                  <c:v>8.7240600000000005E-3</c:v>
                </c:pt>
                <c:pt idx="32213" formatCode="0.00E+00">
                  <c:v>8.8799699999999992E-3</c:v>
                </c:pt>
                <c:pt idx="32214" formatCode="0.00E+00">
                  <c:v>9.0229000000000004E-3</c:v>
                </c:pt>
                <c:pt idx="32215" formatCode="0.00E+00">
                  <c:v>9.1526999999999997E-3</c:v>
                </c:pt>
                <c:pt idx="32216" formatCode="0.00E+00">
                  <c:v>9.2691500000000003E-3</c:v>
                </c:pt>
                <c:pt idx="32217" formatCode="0.00E+00">
                  <c:v>9.3719800000000002E-3</c:v>
                </c:pt>
                <c:pt idx="32218" formatCode="0.00E+00">
                  <c:v>9.4609800000000008E-3</c:v>
                </c:pt>
                <c:pt idx="32219" formatCode="0.00E+00">
                  <c:v>9.5360299999999992E-3</c:v>
                </c:pt>
                <c:pt idx="32220" formatCode="0.00E+00">
                  <c:v>9.5970499999999993E-3</c:v>
                </c:pt>
                <c:pt idx="32221" formatCode="0.00E+00">
                  <c:v>9.6439300000000002E-3</c:v>
                </c:pt>
                <c:pt idx="32222" formatCode="0.00E+00">
                  <c:v>9.6764399999999997E-3</c:v>
                </c:pt>
                <c:pt idx="32223" formatCode="0.00E+00">
                  <c:v>9.6941900000000001E-3</c:v>
                </c:pt>
                <c:pt idx="32224" formatCode="0.00E+00">
                  <c:v>9.6967300000000006E-3</c:v>
                </c:pt>
                <c:pt idx="32225" formatCode="0.00E+00">
                  <c:v>9.6838099999999993E-3</c:v>
                </c:pt>
                <c:pt idx="32226" formatCode="0.00E+00">
                  <c:v>9.6552700000000005E-3</c:v>
                </c:pt>
                <c:pt idx="32227" formatCode="0.00E+00">
                  <c:v>9.6112699999999999E-3</c:v>
                </c:pt>
                <c:pt idx="32228" formatCode="0.00E+00">
                  <c:v>9.5520899999999992E-3</c:v>
                </c:pt>
                <c:pt idx="32229" formatCode="0.00E+00">
                  <c:v>9.4780100000000003E-3</c:v>
                </c:pt>
                <c:pt idx="32230" formatCode="0.00E+00">
                  <c:v>9.3894300000000007E-3</c:v>
                </c:pt>
                <c:pt idx="32231" formatCode="0.00E+00">
                  <c:v>9.2866800000000003E-3</c:v>
                </c:pt>
                <c:pt idx="32232" formatCode="0.00E+00">
                  <c:v>9.1698600000000002E-3</c:v>
                </c:pt>
                <c:pt idx="32233" formatCode="0.00E+00">
                  <c:v>9.0390999999999996E-3</c:v>
                </c:pt>
                <c:pt idx="32234" formatCode="0.00E+00">
                  <c:v>8.8944899999999997E-3</c:v>
                </c:pt>
                <c:pt idx="32235" formatCode="0.00E+00">
                  <c:v>8.7359399999999993E-3</c:v>
                </c:pt>
                <c:pt idx="32236" formatCode="0.00E+00">
                  <c:v>8.5637100000000004E-3</c:v>
                </c:pt>
                <c:pt idx="32237" formatCode="0.00E+00">
                  <c:v>8.3784700000000007E-3</c:v>
                </c:pt>
                <c:pt idx="32238" formatCode="0.00E+00">
                  <c:v>8.1805200000000002E-3</c:v>
                </c:pt>
                <c:pt idx="32239" formatCode="0.00E+00">
                  <c:v>7.9699000000000002E-3</c:v>
                </c:pt>
                <c:pt idx="32240" formatCode="0.00E+00">
                  <c:v>7.7489100000000003E-3</c:v>
                </c:pt>
                <c:pt idx="32241" formatCode="0.00E+00">
                  <c:v>7.5208000000000002E-3</c:v>
                </c:pt>
                <c:pt idx="32242" formatCode="0.00E+00">
                  <c:v>7.2838499999999997E-3</c:v>
                </c:pt>
                <c:pt idx="32243" formatCode="0.00E+00">
                  <c:v>7.0346699999999998E-3</c:v>
                </c:pt>
                <c:pt idx="32244" formatCode="0.00E+00">
                  <c:v>6.7745799999999997E-3</c:v>
                </c:pt>
                <c:pt idx="32245" formatCode="0.00E+00">
                  <c:v>6.5055499999999997E-3</c:v>
                </c:pt>
                <c:pt idx="32246" formatCode="0.00E+00">
                  <c:v>6.2271799999999997E-3</c:v>
                </c:pt>
                <c:pt idx="32247" formatCode="0.00E+00">
                  <c:v>5.9391599999999998E-3</c:v>
                </c:pt>
                <c:pt idx="32248" formatCode="0.00E+00">
                  <c:v>5.6420300000000001E-3</c:v>
                </c:pt>
                <c:pt idx="32249" formatCode="0.00E+00">
                  <c:v>5.3366799999999999E-3</c:v>
                </c:pt>
                <c:pt idx="32250" formatCode="0.00E+00">
                  <c:v>5.0239500000000001E-3</c:v>
                </c:pt>
                <c:pt idx="32251" formatCode="0.00E+00">
                  <c:v>4.70441E-3</c:v>
                </c:pt>
                <c:pt idx="32252" formatCode="0.00E+00">
                  <c:v>4.3782099999999996E-3</c:v>
                </c:pt>
                <c:pt idx="32253" formatCode="0.00E+00">
                  <c:v>4.0452999999999999E-3</c:v>
                </c:pt>
                <c:pt idx="32254" formatCode="0.00E+00">
                  <c:v>3.7058899999999999E-3</c:v>
                </c:pt>
                <c:pt idx="32255" formatCode="0.00E+00">
                  <c:v>3.3603299999999999E-3</c:v>
                </c:pt>
                <c:pt idx="32256" formatCode="0.00E+00">
                  <c:v>3.0087099999999999E-3</c:v>
                </c:pt>
                <c:pt idx="32257" formatCode="0.00E+00">
                  <c:v>2.6510800000000001E-3</c:v>
                </c:pt>
                <c:pt idx="32258" formatCode="0.00E+00">
                  <c:v>2.2878199999999999E-3</c:v>
                </c:pt>
                <c:pt idx="32259" formatCode="0.00E+00">
                  <c:v>1.91953E-3</c:v>
                </c:pt>
                <c:pt idx="32260" formatCode="0.00E+00">
                  <c:v>1.5467899999999999E-3</c:v>
                </c:pt>
                <c:pt idx="32261" formatCode="0.00E+00">
                  <c:v>1.17016E-3</c:v>
                </c:pt>
                <c:pt idx="32262" formatCode="0.00E+00">
                  <c:v>7.9039699999999997E-4</c:v>
                </c:pt>
                <c:pt idx="32263" formatCode="0.00E+00">
                  <c:v>4.0850800000000003E-4</c:v>
                </c:pt>
                <c:pt idx="32264" formatCode="0.00E+00">
                  <c:v>2.5358700000000002E-5</c:v>
                </c:pt>
                <c:pt idx="32265" formatCode="0.00E+00">
                  <c:v>-3.5836499999999997E-4</c:v>
                </c:pt>
                <c:pt idx="32266" formatCode="0.00E+00">
                  <c:v>-7.4187000000000005E-4</c:v>
                </c:pt>
                <c:pt idx="32267" formatCode="0.00E+00">
                  <c:v>-1.12451E-3</c:v>
                </c:pt>
                <c:pt idx="32268" formatCode="0.00E+00">
                  <c:v>-1.5059299999999999E-3</c:v>
                </c:pt>
                <c:pt idx="32269" formatCode="0.00E+00">
                  <c:v>-1.8856400000000001E-3</c:v>
                </c:pt>
                <c:pt idx="32270" formatCode="0.00E+00">
                  <c:v>-2.26305E-3</c:v>
                </c:pt>
                <c:pt idx="32271" formatCode="0.00E+00">
                  <c:v>-2.63773E-3</c:v>
                </c:pt>
                <c:pt idx="32272" formatCode="0.00E+00">
                  <c:v>-3.0092600000000001E-3</c:v>
                </c:pt>
                <c:pt idx="32273" formatCode="0.00E+00">
                  <c:v>-3.3773000000000002E-3</c:v>
                </c:pt>
                <c:pt idx="32274" formatCode="0.00E+00">
                  <c:v>-3.74165E-3</c:v>
                </c:pt>
                <c:pt idx="32275" formatCode="0.00E+00">
                  <c:v>-4.1019799999999999E-3</c:v>
                </c:pt>
                <c:pt idx="32276" formatCode="0.00E+00">
                  <c:v>-4.4579499999999996E-3</c:v>
                </c:pt>
                <c:pt idx="32277" formatCode="0.00E+00">
                  <c:v>-4.8092999999999999E-3</c:v>
                </c:pt>
                <c:pt idx="32278" formatCode="0.00E+00">
                  <c:v>-5.1557599999999997E-3</c:v>
                </c:pt>
                <c:pt idx="32279" formatCode="0.00E+00">
                  <c:v>-5.49702E-3</c:v>
                </c:pt>
                <c:pt idx="32280" formatCode="0.00E+00">
                  <c:v>-5.8324500000000003E-3</c:v>
                </c:pt>
                <c:pt idx="32281" formatCode="0.00E+00">
                  <c:v>-6.1614299999999999E-3</c:v>
                </c:pt>
                <c:pt idx="32282" formatCode="0.00E+00">
                  <c:v>-6.4837699999999998E-3</c:v>
                </c:pt>
                <c:pt idx="32283" formatCode="0.00E+00">
                  <c:v>-6.7992399999999998E-3</c:v>
                </c:pt>
                <c:pt idx="32284" formatCode="0.00E+00">
                  <c:v>-7.1073300000000002E-3</c:v>
                </c:pt>
                <c:pt idx="32285" formatCode="0.00E+00">
                  <c:v>-7.4074500000000003E-3</c:v>
                </c:pt>
                <c:pt idx="32286" formatCode="0.00E+00">
                  <c:v>-7.6990899999999996E-3</c:v>
                </c:pt>
                <c:pt idx="32287" formatCode="0.00E+00">
                  <c:v>-7.9817800000000008E-3</c:v>
                </c:pt>
                <c:pt idx="32288" formatCode="0.00E+00">
                  <c:v>-8.2553899999999996E-3</c:v>
                </c:pt>
                <c:pt idx="32289" formatCode="0.00E+00">
                  <c:v>-8.5199200000000003E-3</c:v>
                </c:pt>
                <c:pt idx="32290" formatCode="0.00E+00">
                  <c:v>-8.7730299999999994E-3</c:v>
                </c:pt>
                <c:pt idx="32291" formatCode="0.00E+00">
                  <c:v>-9.0112200000000003E-3</c:v>
                </c:pt>
                <c:pt idx="32292" formatCode="0.00E+00">
                  <c:v>-9.2360099999999994E-3</c:v>
                </c:pt>
                <c:pt idx="32293" formatCode="0.00E+00">
                  <c:v>-9.4509399999999997E-3</c:v>
                </c:pt>
                <c:pt idx="32294" formatCode="0.00E+00">
                  <c:v>-9.6551999999999992E-3</c:v>
                </c:pt>
                <c:pt idx="32295" formatCode="0.00E+00">
                  <c:v>-9.8473799999999993E-3</c:v>
                </c:pt>
                <c:pt idx="32296">
                  <c:v>-1.0028199999999999E-2</c:v>
                </c:pt>
                <c:pt idx="32297">
                  <c:v>-1.0198199999999999E-2</c:v>
                </c:pt>
                <c:pt idx="32298">
                  <c:v>-1.03572E-2</c:v>
                </c:pt>
                <c:pt idx="32299">
                  <c:v>-1.0504599999999999E-2</c:v>
                </c:pt>
                <c:pt idx="32300">
                  <c:v>-1.0639900000000001E-2</c:v>
                </c:pt>
                <c:pt idx="32301">
                  <c:v>-1.0762900000000001E-2</c:v>
                </c:pt>
                <c:pt idx="32302">
                  <c:v>-1.0873600000000001E-2</c:v>
                </c:pt>
                <c:pt idx="32303">
                  <c:v>-1.0972300000000001E-2</c:v>
                </c:pt>
                <c:pt idx="32304">
                  <c:v>-1.1058999999999999E-2</c:v>
                </c:pt>
                <c:pt idx="32305">
                  <c:v>-1.1134E-2</c:v>
                </c:pt>
                <c:pt idx="32306">
                  <c:v>-1.11973E-2</c:v>
                </c:pt>
                <c:pt idx="32307">
                  <c:v>-1.12488E-2</c:v>
                </c:pt>
                <c:pt idx="32308">
                  <c:v>-1.12885E-2</c:v>
                </c:pt>
                <c:pt idx="32309">
                  <c:v>-1.13166E-2</c:v>
                </c:pt>
                <c:pt idx="32310">
                  <c:v>-1.13335E-2</c:v>
                </c:pt>
                <c:pt idx="32311">
                  <c:v>-1.1339200000000001E-2</c:v>
                </c:pt>
                <c:pt idx="32312">
                  <c:v>-1.13334E-2</c:v>
                </c:pt>
                <c:pt idx="32313">
                  <c:v>-1.1316100000000001E-2</c:v>
                </c:pt>
                <c:pt idx="32314">
                  <c:v>-1.1287500000000001E-2</c:v>
                </c:pt>
                <c:pt idx="32315">
                  <c:v>-1.1247200000000001E-2</c:v>
                </c:pt>
                <c:pt idx="32316">
                  <c:v>-1.1195099999999999E-2</c:v>
                </c:pt>
                <c:pt idx="32317">
                  <c:v>-1.11314E-2</c:v>
                </c:pt>
                <c:pt idx="32318">
                  <c:v>-1.1057000000000001E-2</c:v>
                </c:pt>
                <c:pt idx="32319">
                  <c:v>-1.09722E-2</c:v>
                </c:pt>
                <c:pt idx="32320">
                  <c:v>-1.0877400000000001E-2</c:v>
                </c:pt>
                <c:pt idx="32321">
                  <c:v>-1.07724E-2</c:v>
                </c:pt>
                <c:pt idx="32322">
                  <c:v>-1.06572E-2</c:v>
                </c:pt>
                <c:pt idx="32323">
                  <c:v>-1.05317E-2</c:v>
                </c:pt>
                <c:pt idx="32324">
                  <c:v>-1.03964E-2</c:v>
                </c:pt>
                <c:pt idx="32325">
                  <c:v>-1.02516E-2</c:v>
                </c:pt>
                <c:pt idx="32326">
                  <c:v>-1.00979E-2</c:v>
                </c:pt>
                <c:pt idx="32327" formatCode="0.00E+00">
                  <c:v>-9.9355799999999994E-3</c:v>
                </c:pt>
                <c:pt idx="32328" formatCode="0.00E+00">
                  <c:v>-9.7651999999999999E-3</c:v>
                </c:pt>
                <c:pt idx="32329" formatCode="0.00E+00">
                  <c:v>-9.5870399999999998E-3</c:v>
                </c:pt>
                <c:pt idx="32330" formatCode="0.00E+00">
                  <c:v>-9.4013800000000008E-3</c:v>
                </c:pt>
                <c:pt idx="32331" formatCode="0.00E+00">
                  <c:v>-9.20845E-3</c:v>
                </c:pt>
                <c:pt idx="32332" formatCode="0.00E+00">
                  <c:v>-9.00865E-3</c:v>
                </c:pt>
                <c:pt idx="32333" formatCode="0.00E+00">
                  <c:v>-8.80242E-3</c:v>
                </c:pt>
                <c:pt idx="32334" formatCode="0.00E+00">
                  <c:v>-8.5899300000000008E-3</c:v>
                </c:pt>
                <c:pt idx="32335" formatCode="0.00E+00">
                  <c:v>-8.3711700000000007E-3</c:v>
                </c:pt>
                <c:pt idx="32336" formatCode="0.00E+00">
                  <c:v>-8.1463999999999998E-3</c:v>
                </c:pt>
                <c:pt idx="32337" formatCode="0.00E+00">
                  <c:v>-7.9160600000000008E-3</c:v>
                </c:pt>
                <c:pt idx="32338" formatCode="0.00E+00">
                  <c:v>-7.6806000000000001E-3</c:v>
                </c:pt>
                <c:pt idx="32339" formatCode="0.00E+00">
                  <c:v>-7.4403500000000001E-3</c:v>
                </c:pt>
                <c:pt idx="32340" formatCode="0.00E+00">
                  <c:v>-7.1953900000000003E-3</c:v>
                </c:pt>
                <c:pt idx="32341" formatCode="0.00E+00">
                  <c:v>-6.94584E-3</c:v>
                </c:pt>
                <c:pt idx="32342" formatCode="0.00E+00">
                  <c:v>-6.6921100000000002E-3</c:v>
                </c:pt>
                <c:pt idx="32343" formatCode="0.00E+00">
                  <c:v>-6.4348499999999998E-3</c:v>
                </c:pt>
                <c:pt idx="32344" formatCode="0.00E+00">
                  <c:v>-6.1746500000000003E-3</c:v>
                </c:pt>
                <c:pt idx="32345" formatCode="0.00E+00">
                  <c:v>-5.91196E-3</c:v>
                </c:pt>
                <c:pt idx="32346" formatCode="0.00E+00">
                  <c:v>-5.6471799999999999E-3</c:v>
                </c:pt>
                <c:pt idx="32347" formatCode="0.00E+00">
                  <c:v>-5.3807300000000002E-3</c:v>
                </c:pt>
                <c:pt idx="32348" formatCode="0.00E+00">
                  <c:v>-5.1130799999999999E-3</c:v>
                </c:pt>
                <c:pt idx="32349" formatCode="0.00E+00">
                  <c:v>-4.8445600000000004E-3</c:v>
                </c:pt>
                <c:pt idx="32350" formatCode="0.00E+00">
                  <c:v>-4.5753299999999998E-3</c:v>
                </c:pt>
                <c:pt idx="32351" formatCode="0.00E+00">
                  <c:v>-4.3055400000000001E-3</c:v>
                </c:pt>
                <c:pt idx="32352" formatCode="0.00E+00">
                  <c:v>-4.0354199999999996E-3</c:v>
                </c:pt>
                <c:pt idx="32353" formatCode="0.00E+00">
                  <c:v>-3.76539E-3</c:v>
                </c:pt>
                <c:pt idx="32354" formatCode="0.00E+00">
                  <c:v>-3.4959000000000001E-3</c:v>
                </c:pt>
                <c:pt idx="32355" formatCode="0.00E+00">
                  <c:v>-3.2274199999999999E-3</c:v>
                </c:pt>
                <c:pt idx="32356" formatCode="0.00E+00">
                  <c:v>-2.9602399999999998E-3</c:v>
                </c:pt>
                <c:pt idx="32357" formatCode="0.00E+00">
                  <c:v>-2.6943900000000001E-3</c:v>
                </c:pt>
                <c:pt idx="32358" formatCode="0.00E+00">
                  <c:v>-2.4298800000000001E-3</c:v>
                </c:pt>
                <c:pt idx="32359" formatCode="0.00E+00">
                  <c:v>-2.1669300000000001E-3</c:v>
                </c:pt>
                <c:pt idx="32360" formatCode="0.00E+00">
                  <c:v>-1.9059299999999999E-3</c:v>
                </c:pt>
                <c:pt idx="32361" formatCode="0.00E+00">
                  <c:v>-1.6471599999999999E-3</c:v>
                </c:pt>
                <c:pt idx="32362" formatCode="0.00E+00">
                  <c:v>-1.39094E-3</c:v>
                </c:pt>
                <c:pt idx="32363" formatCode="0.00E+00">
                  <c:v>-1.1377099999999999E-3</c:v>
                </c:pt>
                <c:pt idx="32364" formatCode="0.00E+00">
                  <c:v>-8.8763899999999996E-4</c:v>
                </c:pt>
                <c:pt idx="32365" formatCode="0.00E+00">
                  <c:v>-6.4050499999999998E-4</c:v>
                </c:pt>
                <c:pt idx="32366" formatCode="0.00E+00">
                  <c:v>-3.9640200000000002E-4</c:v>
                </c:pt>
                <c:pt idx="32367" formatCode="0.00E+00">
                  <c:v>-1.55985E-4</c:v>
                </c:pt>
                <c:pt idx="32368" formatCode="0.00E+00">
                  <c:v>8.0031300000000001E-5</c:v>
                </c:pt>
                <c:pt idx="32369" formatCode="0.00E+00">
                  <c:v>3.1113199999999999E-4</c:v>
                </c:pt>
                <c:pt idx="32370" formatCode="0.00E+00">
                  <c:v>5.3704700000000002E-4</c:v>
                </c:pt>
                <c:pt idx="32371" formatCode="0.00E+00">
                  <c:v>7.5783899999999995E-4</c:v>
                </c:pt>
                <c:pt idx="32372" formatCode="0.00E+00">
                  <c:v>9.7360800000000005E-4</c:v>
                </c:pt>
                <c:pt idx="32373" formatCode="0.00E+00">
                  <c:v>1.1842700000000001E-3</c:v>
                </c:pt>
                <c:pt idx="32374" formatCode="0.00E+00">
                  <c:v>1.3897099999999999E-3</c:v>
                </c:pt>
                <c:pt idx="32375" formatCode="0.00E+00">
                  <c:v>1.5898399999999999E-3</c:v>
                </c:pt>
                <c:pt idx="32376" formatCode="0.00E+00">
                  <c:v>1.78454E-3</c:v>
                </c:pt>
                <c:pt idx="32377" formatCode="0.00E+00">
                  <c:v>1.97357E-3</c:v>
                </c:pt>
                <c:pt idx="32378" formatCode="0.00E+00">
                  <c:v>2.1565999999999998E-3</c:v>
                </c:pt>
                <c:pt idx="32379" formatCode="0.00E+00">
                  <c:v>2.33337E-3</c:v>
                </c:pt>
                <c:pt idx="32380" formatCode="0.00E+00">
                  <c:v>2.5038899999999999E-3</c:v>
                </c:pt>
                <c:pt idx="32381" formatCode="0.00E+00">
                  <c:v>2.6682099999999999E-3</c:v>
                </c:pt>
                <c:pt idx="32382" formatCode="0.00E+00">
                  <c:v>2.8262399999999998E-3</c:v>
                </c:pt>
                <c:pt idx="32383" formatCode="0.00E+00">
                  <c:v>2.97789E-3</c:v>
                </c:pt>
                <c:pt idx="32384" formatCode="0.00E+00">
                  <c:v>3.1233400000000001E-3</c:v>
                </c:pt>
                <c:pt idx="32385" formatCode="0.00E+00">
                  <c:v>3.2628800000000001E-3</c:v>
                </c:pt>
                <c:pt idx="32386" formatCode="0.00E+00">
                  <c:v>3.39661E-3</c:v>
                </c:pt>
                <c:pt idx="32387" formatCode="0.00E+00">
                  <c:v>3.5245099999999998E-3</c:v>
                </c:pt>
                <c:pt idx="32388" formatCode="0.00E+00">
                  <c:v>3.6465299999999998E-3</c:v>
                </c:pt>
                <c:pt idx="32389" formatCode="0.00E+00">
                  <c:v>3.7626299999999999E-3</c:v>
                </c:pt>
                <c:pt idx="32390" formatCode="0.00E+00">
                  <c:v>3.8728999999999999E-3</c:v>
                </c:pt>
                <c:pt idx="32391" formatCode="0.00E+00">
                  <c:v>3.9774399999999996E-3</c:v>
                </c:pt>
                <c:pt idx="32392" formatCode="0.00E+00">
                  <c:v>4.0762400000000001E-3</c:v>
                </c:pt>
                <c:pt idx="32393" formatCode="0.00E+00">
                  <c:v>4.1693299999999997E-3</c:v>
                </c:pt>
                <c:pt idx="32394" formatCode="0.00E+00">
                  <c:v>4.2569499999999998E-3</c:v>
                </c:pt>
                <c:pt idx="32395" formatCode="0.00E+00">
                  <c:v>4.3393399999999997E-3</c:v>
                </c:pt>
                <c:pt idx="32396" formatCode="0.00E+00">
                  <c:v>4.4166700000000001E-3</c:v>
                </c:pt>
                <c:pt idx="32397" formatCode="0.00E+00">
                  <c:v>4.4889200000000004E-3</c:v>
                </c:pt>
                <c:pt idx="32398" formatCode="0.00E+00">
                  <c:v>4.55603E-3</c:v>
                </c:pt>
                <c:pt idx="32399" formatCode="0.00E+00">
                  <c:v>4.6180500000000003E-3</c:v>
                </c:pt>
                <c:pt idx="32400" formatCode="0.00E+00">
                  <c:v>4.6751500000000003E-3</c:v>
                </c:pt>
                <c:pt idx="32401" formatCode="0.00E+00">
                  <c:v>4.7276100000000001E-3</c:v>
                </c:pt>
                <c:pt idx="32402" formatCode="0.00E+00">
                  <c:v>4.7758200000000001E-3</c:v>
                </c:pt>
                <c:pt idx="32403" formatCode="0.00E+00">
                  <c:v>4.8200400000000003E-3</c:v>
                </c:pt>
                <c:pt idx="32404" formatCode="0.00E+00">
                  <c:v>4.86039E-3</c:v>
                </c:pt>
                <c:pt idx="32405" formatCode="0.00E+00">
                  <c:v>4.8970100000000003E-3</c:v>
                </c:pt>
                <c:pt idx="32406" formatCode="0.00E+00">
                  <c:v>4.9301199999999996E-3</c:v>
                </c:pt>
                <c:pt idx="32407" formatCode="0.00E+00">
                  <c:v>4.9600199999999999E-3</c:v>
                </c:pt>
                <c:pt idx="32408" formatCode="0.00E+00">
                  <c:v>4.9869800000000002E-3</c:v>
                </c:pt>
                <c:pt idx="32409" formatCode="0.00E+00">
                  <c:v>5.0111399999999999E-3</c:v>
                </c:pt>
                <c:pt idx="32410" formatCode="0.00E+00">
                  <c:v>5.0326099999999999E-3</c:v>
                </c:pt>
                <c:pt idx="32411" formatCode="0.00E+00">
                  <c:v>5.0516199999999997E-3</c:v>
                </c:pt>
                <c:pt idx="32412" formatCode="0.00E+00">
                  <c:v>5.06851E-3</c:v>
                </c:pt>
                <c:pt idx="32413" formatCode="0.00E+00">
                  <c:v>5.0836299999999996E-3</c:v>
                </c:pt>
                <c:pt idx="32414" formatCode="0.00E+00">
                  <c:v>5.0972600000000002E-3</c:v>
                </c:pt>
                <c:pt idx="32415" formatCode="0.00E+00">
                  <c:v>5.1096600000000002E-3</c:v>
                </c:pt>
                <c:pt idx="32416" formatCode="0.00E+00">
                  <c:v>5.1209300000000001E-3</c:v>
                </c:pt>
                <c:pt idx="32417" formatCode="0.00E+00">
                  <c:v>5.1311500000000001E-3</c:v>
                </c:pt>
                <c:pt idx="32418" formatCode="0.00E+00">
                  <c:v>5.1404600000000003E-3</c:v>
                </c:pt>
                <c:pt idx="32419" formatCode="0.00E+00">
                  <c:v>5.1490099999999999E-3</c:v>
                </c:pt>
                <c:pt idx="32420" formatCode="0.00E+00">
                  <c:v>5.1569399999999996E-3</c:v>
                </c:pt>
                <c:pt idx="32421" formatCode="0.00E+00">
                  <c:v>5.16447E-3</c:v>
                </c:pt>
                <c:pt idx="32422" formatCode="0.00E+00">
                  <c:v>5.17178E-3</c:v>
                </c:pt>
                <c:pt idx="32423" formatCode="0.00E+00">
                  <c:v>5.1789799999999997E-3</c:v>
                </c:pt>
                <c:pt idx="32424" formatCode="0.00E+00">
                  <c:v>5.1862899999999997E-3</c:v>
                </c:pt>
                <c:pt idx="32425" formatCode="0.00E+00">
                  <c:v>5.1939999999999998E-3</c:v>
                </c:pt>
                <c:pt idx="32426" formatCode="0.00E+00">
                  <c:v>5.2023599999999996E-3</c:v>
                </c:pt>
                <c:pt idx="32427" formatCode="0.00E+00">
                  <c:v>5.2115599999999996E-3</c:v>
                </c:pt>
                <c:pt idx="32428" formatCode="0.00E+00">
                  <c:v>5.22172E-3</c:v>
                </c:pt>
                <c:pt idx="32429" formatCode="0.00E+00">
                  <c:v>5.2330199999999997E-3</c:v>
                </c:pt>
                <c:pt idx="32430" formatCode="0.00E+00">
                  <c:v>5.2456100000000004E-3</c:v>
                </c:pt>
                <c:pt idx="32431" formatCode="0.00E+00">
                  <c:v>5.2596199999999996E-3</c:v>
                </c:pt>
                <c:pt idx="32432" formatCode="0.00E+00">
                  <c:v>5.2751400000000002E-3</c:v>
                </c:pt>
                <c:pt idx="32433" formatCode="0.00E+00">
                  <c:v>5.29227E-3</c:v>
                </c:pt>
                <c:pt idx="32434" formatCode="0.00E+00">
                  <c:v>5.3111499999999997E-3</c:v>
                </c:pt>
                <c:pt idx="32435" formatCode="0.00E+00">
                  <c:v>5.3318999999999997E-3</c:v>
                </c:pt>
                <c:pt idx="32436" formatCode="0.00E+00">
                  <c:v>5.3546899999999996E-3</c:v>
                </c:pt>
                <c:pt idx="32437" formatCode="0.00E+00">
                  <c:v>5.3797200000000002E-3</c:v>
                </c:pt>
                <c:pt idx="32438" formatCode="0.00E+00">
                  <c:v>5.4071199999999996E-3</c:v>
                </c:pt>
                <c:pt idx="32439" formatCode="0.00E+00">
                  <c:v>5.4370099999999999E-3</c:v>
                </c:pt>
                <c:pt idx="32440" formatCode="0.00E+00">
                  <c:v>5.4695000000000004E-3</c:v>
                </c:pt>
                <c:pt idx="32441" formatCode="0.00E+00">
                  <c:v>5.5046299999999999E-3</c:v>
                </c:pt>
                <c:pt idx="32442" formatCode="0.00E+00">
                  <c:v>5.5424100000000002E-3</c:v>
                </c:pt>
                <c:pt idx="32443" formatCode="0.00E+00">
                  <c:v>5.5828400000000004E-3</c:v>
                </c:pt>
                <c:pt idx="32444" formatCode="0.00E+00">
                  <c:v>5.6259500000000002E-3</c:v>
                </c:pt>
                <c:pt idx="32445" formatCode="0.00E+00">
                  <c:v>5.6717599999999996E-3</c:v>
                </c:pt>
                <c:pt idx="32446" formatCode="0.00E+00">
                  <c:v>5.7202700000000004E-3</c:v>
                </c:pt>
                <c:pt idx="32447" formatCode="0.00E+00">
                  <c:v>5.7714799999999998E-3</c:v>
                </c:pt>
                <c:pt idx="32448" formatCode="0.00E+00">
                  <c:v>5.8253300000000001E-3</c:v>
                </c:pt>
                <c:pt idx="32449" formatCode="0.00E+00">
                  <c:v>5.8817699999999997E-3</c:v>
                </c:pt>
                <c:pt idx="32450" formatCode="0.00E+00">
                  <c:v>5.9407100000000001E-3</c:v>
                </c:pt>
                <c:pt idx="32451" formatCode="0.00E+00">
                  <c:v>6.0020899999999999E-3</c:v>
                </c:pt>
                <c:pt idx="32452" formatCode="0.00E+00">
                  <c:v>6.0659099999999999E-3</c:v>
                </c:pt>
                <c:pt idx="32453" formatCode="0.00E+00">
                  <c:v>6.1321199999999996E-3</c:v>
                </c:pt>
                <c:pt idx="32454" formatCode="0.00E+00">
                  <c:v>6.2006600000000002E-3</c:v>
                </c:pt>
                <c:pt idx="32455" formatCode="0.00E+00">
                  <c:v>6.2714299999999997E-3</c:v>
                </c:pt>
                <c:pt idx="32456" formatCode="0.00E+00">
                  <c:v>6.3444E-3</c:v>
                </c:pt>
                <c:pt idx="32457" formatCode="0.00E+00">
                  <c:v>6.4196000000000001E-3</c:v>
                </c:pt>
                <c:pt idx="32458" formatCode="0.00E+00">
                  <c:v>6.4970699999999998E-3</c:v>
                </c:pt>
                <c:pt idx="32459" formatCode="0.00E+00">
                  <c:v>6.5767100000000004E-3</c:v>
                </c:pt>
                <c:pt idx="32460" formatCode="0.00E+00">
                  <c:v>6.6583399999999996E-3</c:v>
                </c:pt>
                <c:pt idx="32461" formatCode="0.00E+00">
                  <c:v>6.74181E-3</c:v>
                </c:pt>
                <c:pt idx="32462" formatCode="0.00E+00">
                  <c:v>6.8270400000000004E-3</c:v>
                </c:pt>
                <c:pt idx="32463" formatCode="0.00E+00">
                  <c:v>6.9139099999999997E-3</c:v>
                </c:pt>
                <c:pt idx="32464" formatCode="0.00E+00">
                  <c:v>7.0022699999999997E-3</c:v>
                </c:pt>
                <c:pt idx="32465" formatCode="0.00E+00">
                  <c:v>7.0919399999999997E-3</c:v>
                </c:pt>
                <c:pt idx="32466" formatCode="0.00E+00">
                  <c:v>7.1827000000000002E-3</c:v>
                </c:pt>
                <c:pt idx="32467" formatCode="0.00E+00">
                  <c:v>7.2743800000000004E-3</c:v>
                </c:pt>
                <c:pt idx="32468" formatCode="0.00E+00">
                  <c:v>7.3667699999999999E-3</c:v>
                </c:pt>
                <c:pt idx="32469" formatCode="0.00E+00">
                  <c:v>7.4596300000000001E-3</c:v>
                </c:pt>
                <c:pt idx="32470" formatCode="0.00E+00">
                  <c:v>7.5527600000000004E-3</c:v>
                </c:pt>
                <c:pt idx="32471" formatCode="0.00E+00">
                  <c:v>7.6460199999999999E-3</c:v>
                </c:pt>
                <c:pt idx="32472" formatCode="0.00E+00">
                  <c:v>7.7392399999999997E-3</c:v>
                </c:pt>
                <c:pt idx="32473" formatCode="0.00E+00">
                  <c:v>7.8322200000000008E-3</c:v>
                </c:pt>
                <c:pt idx="32474" formatCode="0.00E+00">
                  <c:v>7.9248099999999991E-3</c:v>
                </c:pt>
                <c:pt idx="32475" formatCode="0.00E+00">
                  <c:v>8.0169200000000003E-3</c:v>
                </c:pt>
                <c:pt idx="32476" formatCode="0.00E+00">
                  <c:v>8.1083800000000001E-3</c:v>
                </c:pt>
                <c:pt idx="32477" formatCode="0.00E+00">
                  <c:v>8.1989699999999999E-3</c:v>
                </c:pt>
                <c:pt idx="32478" formatCode="0.00E+00">
                  <c:v>8.2884399999999993E-3</c:v>
                </c:pt>
                <c:pt idx="32479" formatCode="0.00E+00">
                  <c:v>8.3765899999999997E-3</c:v>
                </c:pt>
                <c:pt idx="32480" formatCode="0.00E+00">
                  <c:v>8.4631700000000008E-3</c:v>
                </c:pt>
                <c:pt idx="32481" formatCode="0.00E+00">
                  <c:v>8.5479200000000005E-3</c:v>
                </c:pt>
                <c:pt idx="32482" formatCode="0.00E+00">
                  <c:v>8.6306100000000004E-3</c:v>
                </c:pt>
                <c:pt idx="32483" formatCode="0.00E+00">
                  <c:v>8.7109900000000001E-3</c:v>
                </c:pt>
                <c:pt idx="32484" formatCode="0.00E+00">
                  <c:v>8.7888700000000007E-3</c:v>
                </c:pt>
                <c:pt idx="32485" formatCode="0.00E+00">
                  <c:v>8.86406E-3</c:v>
                </c:pt>
                <c:pt idx="32486" formatCode="0.00E+00">
                  <c:v>8.9363800000000007E-3</c:v>
                </c:pt>
                <c:pt idx="32487" formatCode="0.00E+00">
                  <c:v>9.0056300000000006E-3</c:v>
                </c:pt>
                <c:pt idx="32488" formatCode="0.00E+00">
                  <c:v>9.0716200000000007E-3</c:v>
                </c:pt>
                <c:pt idx="32489" formatCode="0.00E+00">
                  <c:v>9.1340999999999992E-3</c:v>
                </c:pt>
                <c:pt idx="32490" formatCode="0.00E+00">
                  <c:v>9.1928800000000005E-3</c:v>
                </c:pt>
                <c:pt idx="32491" formatCode="0.00E+00">
                  <c:v>9.2477800000000006E-3</c:v>
                </c:pt>
                <c:pt idx="32492" formatCode="0.00E+00">
                  <c:v>9.2986800000000001E-3</c:v>
                </c:pt>
                <c:pt idx="32493" formatCode="0.00E+00">
                  <c:v>9.3454200000000001E-3</c:v>
                </c:pt>
                <c:pt idx="32494" formatCode="0.00E+00">
                  <c:v>9.3877600000000002E-3</c:v>
                </c:pt>
                <c:pt idx="32495" formatCode="0.00E+00">
                  <c:v>9.4255199999999997E-3</c:v>
                </c:pt>
                <c:pt idx="32496" formatCode="0.00E+00">
                  <c:v>9.4585699999999995E-3</c:v>
                </c:pt>
                <c:pt idx="32497" formatCode="0.00E+00">
                  <c:v>9.4868000000000001E-3</c:v>
                </c:pt>
                <c:pt idx="32498" formatCode="0.00E+00">
                  <c:v>9.5100900000000006E-3</c:v>
                </c:pt>
                <c:pt idx="32499" formatCode="0.00E+00">
                  <c:v>9.5283099999999999E-3</c:v>
                </c:pt>
                <c:pt idx="32500" formatCode="0.00E+00">
                  <c:v>9.5413400000000006E-3</c:v>
                </c:pt>
                <c:pt idx="32501" formatCode="0.00E+00">
                  <c:v>9.5491099999999995E-3</c:v>
                </c:pt>
                <c:pt idx="32502" formatCode="0.00E+00">
                  <c:v>9.5515200000000008E-3</c:v>
                </c:pt>
                <c:pt idx="32503" formatCode="0.00E+00">
                  <c:v>9.5484200000000002E-3</c:v>
                </c:pt>
                <c:pt idx="32504" formatCode="0.00E+00">
                  <c:v>9.5396300000000003E-3</c:v>
                </c:pt>
                <c:pt idx="32505" formatCode="0.00E+00">
                  <c:v>9.5250400000000002E-3</c:v>
                </c:pt>
                <c:pt idx="32506" formatCode="0.00E+00">
                  <c:v>9.5045900000000003E-3</c:v>
                </c:pt>
                <c:pt idx="32507" formatCode="0.00E+00">
                  <c:v>9.4782500000000006E-3</c:v>
                </c:pt>
                <c:pt idx="32508" formatCode="0.00E+00">
                  <c:v>9.4459799999999997E-3</c:v>
                </c:pt>
                <c:pt idx="32509" formatCode="0.00E+00">
                  <c:v>9.4078100000000008E-3</c:v>
                </c:pt>
                <c:pt idx="32510" formatCode="0.00E+00">
                  <c:v>9.3637900000000003E-3</c:v>
                </c:pt>
                <c:pt idx="32511" formatCode="0.00E+00">
                  <c:v>9.3138800000000001E-3</c:v>
                </c:pt>
                <c:pt idx="32512" formatCode="0.00E+00">
                  <c:v>9.2580100000000005E-3</c:v>
                </c:pt>
                <c:pt idx="32513" formatCode="0.00E+00">
                  <c:v>9.1961100000000004E-3</c:v>
                </c:pt>
                <c:pt idx="32514" formatCode="0.00E+00">
                  <c:v>9.1282099999999994E-3</c:v>
                </c:pt>
                <c:pt idx="32515" formatCode="0.00E+00">
                  <c:v>9.0543900000000007E-3</c:v>
                </c:pt>
                <c:pt idx="32516" formatCode="0.00E+00">
                  <c:v>8.9747100000000003E-3</c:v>
                </c:pt>
                <c:pt idx="32517" formatCode="0.00E+00">
                  <c:v>8.8892399999999996E-3</c:v>
                </c:pt>
                <c:pt idx="32518" formatCode="0.00E+00">
                  <c:v>8.7980599999999999E-3</c:v>
                </c:pt>
                <c:pt idx="32519" formatCode="0.00E+00">
                  <c:v>8.7012600000000006E-3</c:v>
                </c:pt>
                <c:pt idx="32520" formatCode="0.00E+00">
                  <c:v>8.5989599999999992E-3</c:v>
                </c:pt>
                <c:pt idx="32521" formatCode="0.00E+00">
                  <c:v>8.4913000000000002E-3</c:v>
                </c:pt>
                <c:pt idx="32522" formatCode="0.00E+00">
                  <c:v>8.3784199999999993E-3</c:v>
                </c:pt>
                <c:pt idx="32523" formatCode="0.00E+00">
                  <c:v>8.2604600000000007E-3</c:v>
                </c:pt>
                <c:pt idx="32524" formatCode="0.00E+00">
                  <c:v>8.1375300000000005E-3</c:v>
                </c:pt>
                <c:pt idx="32525" formatCode="0.00E+00">
                  <c:v>8.0097899999999993E-3</c:v>
                </c:pt>
                <c:pt idx="32526" formatCode="0.00E+00">
                  <c:v>7.8774199999999996E-3</c:v>
                </c:pt>
                <c:pt idx="32527" formatCode="0.00E+00">
                  <c:v>7.7406100000000002E-3</c:v>
                </c:pt>
                <c:pt idx="32528" formatCode="0.00E+00">
                  <c:v>7.5995500000000001E-3</c:v>
                </c:pt>
                <c:pt idx="32529" formatCode="0.00E+00">
                  <c:v>7.45438E-3</c:v>
                </c:pt>
                <c:pt idx="32530" formatCode="0.00E+00">
                  <c:v>7.3052300000000002E-3</c:v>
                </c:pt>
                <c:pt idx="32531" formatCode="0.00E+00">
                  <c:v>7.1521800000000002E-3</c:v>
                </c:pt>
                <c:pt idx="32532" formatCode="0.00E+00">
                  <c:v>6.9954199999999996E-3</c:v>
                </c:pt>
                <c:pt idx="32533" formatCode="0.00E+00">
                  <c:v>6.8351599999999998E-3</c:v>
                </c:pt>
                <c:pt idx="32534" formatCode="0.00E+00">
                  <c:v>6.6716199999999996E-3</c:v>
                </c:pt>
                <c:pt idx="32535" formatCode="0.00E+00">
                  <c:v>6.5050200000000002E-3</c:v>
                </c:pt>
                <c:pt idx="32536" formatCode="0.00E+00">
                  <c:v>6.3355900000000003E-3</c:v>
                </c:pt>
                <c:pt idx="32537" formatCode="0.00E+00">
                  <c:v>6.16359E-3</c:v>
                </c:pt>
                <c:pt idx="32538" formatCode="0.00E+00">
                  <c:v>5.9893100000000003E-3</c:v>
                </c:pt>
                <c:pt idx="32539" formatCode="0.00E+00">
                  <c:v>5.8129799999999997E-3</c:v>
                </c:pt>
                <c:pt idx="32540" formatCode="0.00E+00">
                  <c:v>5.6348199999999996E-3</c:v>
                </c:pt>
                <c:pt idx="32541" formatCode="0.00E+00">
                  <c:v>5.4550299999999996E-3</c:v>
                </c:pt>
                <c:pt idx="32542" formatCode="0.00E+00">
                  <c:v>5.2738899999999998E-3</c:v>
                </c:pt>
                <c:pt idx="32543" formatCode="0.00E+00">
                  <c:v>5.0916900000000003E-3</c:v>
                </c:pt>
                <c:pt idx="32544" formatCode="0.00E+00">
                  <c:v>4.9087100000000002E-3</c:v>
                </c:pt>
                <c:pt idx="32545" formatCode="0.00E+00">
                  <c:v>4.7251999999999997E-3</c:v>
                </c:pt>
                <c:pt idx="32546" formatCode="0.00E+00">
                  <c:v>4.5414100000000001E-3</c:v>
                </c:pt>
                <c:pt idx="32547" formatCode="0.00E+00">
                  <c:v>4.3576500000000002E-3</c:v>
                </c:pt>
                <c:pt idx="32548" formatCode="0.00E+00">
                  <c:v>4.17425E-3</c:v>
                </c:pt>
                <c:pt idx="32549" formatCode="0.00E+00">
                  <c:v>3.9915000000000003E-3</c:v>
                </c:pt>
                <c:pt idx="32550" formatCode="0.00E+00">
                  <c:v>3.8096200000000001E-3</c:v>
                </c:pt>
                <c:pt idx="32551" formatCode="0.00E+00">
                  <c:v>3.6288499999999999E-3</c:v>
                </c:pt>
                <c:pt idx="32552" formatCode="0.00E+00">
                  <c:v>3.44941E-3</c:v>
                </c:pt>
                <c:pt idx="32553" formatCode="0.00E+00">
                  <c:v>3.2715000000000001E-3</c:v>
                </c:pt>
                <c:pt idx="32554" formatCode="0.00E+00">
                  <c:v>3.0953299999999999E-3</c:v>
                </c:pt>
                <c:pt idx="32555" formatCode="0.00E+00">
                  <c:v>2.92115E-3</c:v>
                </c:pt>
                <c:pt idx="32556" formatCode="0.00E+00">
                  <c:v>2.7493000000000001E-3</c:v>
                </c:pt>
                <c:pt idx="32557" formatCode="0.00E+00">
                  <c:v>2.5800900000000002E-3</c:v>
                </c:pt>
                <c:pt idx="32558" formatCode="0.00E+00">
                  <c:v>2.4137999999999998E-3</c:v>
                </c:pt>
                <c:pt idx="32559" formatCode="0.00E+00">
                  <c:v>2.2507199999999999E-3</c:v>
                </c:pt>
                <c:pt idx="32560" formatCode="0.00E+00">
                  <c:v>2.0911100000000002E-3</c:v>
                </c:pt>
                <c:pt idx="32561" formatCode="0.00E+00">
                  <c:v>1.9352499999999999E-3</c:v>
                </c:pt>
                <c:pt idx="32562" formatCode="0.00E+00">
                  <c:v>1.78342E-3</c:v>
                </c:pt>
                <c:pt idx="32563" formatCode="0.00E+00">
                  <c:v>1.63586E-3</c:v>
                </c:pt>
                <c:pt idx="32564" formatCode="0.00E+00">
                  <c:v>1.4928700000000001E-3</c:v>
                </c:pt>
                <c:pt idx="32565" formatCode="0.00E+00">
                  <c:v>1.35465E-3</c:v>
                </c:pt>
                <c:pt idx="32566" formatCode="0.00E+00">
                  <c:v>1.2213700000000001E-3</c:v>
                </c:pt>
                <c:pt idx="32567" formatCode="0.00E+00">
                  <c:v>1.09319E-3</c:v>
                </c:pt>
                <c:pt idx="32568" formatCode="0.00E+00">
                  <c:v>9.703E-4</c:v>
                </c:pt>
                <c:pt idx="32569" formatCode="0.00E+00">
                  <c:v>8.5292400000000002E-4</c:v>
                </c:pt>
                <c:pt idx="32570" formatCode="0.00E+00">
                  <c:v>7.4132500000000004E-4</c:v>
                </c:pt>
                <c:pt idx="32571" formatCode="0.00E+00">
                  <c:v>6.3571400000000001E-4</c:v>
                </c:pt>
                <c:pt idx="32572" formatCode="0.00E+00">
                  <c:v>5.3626699999999999E-4</c:v>
                </c:pt>
                <c:pt idx="32573" formatCode="0.00E+00">
                  <c:v>4.4317800000000002E-4</c:v>
                </c:pt>
                <c:pt idx="32574" formatCode="0.00E+00">
                  <c:v>3.5663399999999999E-4</c:v>
                </c:pt>
                <c:pt idx="32575" formatCode="0.00E+00">
                  <c:v>2.7676600000000001E-4</c:v>
                </c:pt>
                <c:pt idx="32576" formatCode="0.00E+00">
                  <c:v>2.03692E-4</c:v>
                </c:pt>
                <c:pt idx="32577" formatCode="0.00E+00">
                  <c:v>1.37553E-4</c:v>
                </c:pt>
                <c:pt idx="32578" formatCode="0.00E+00">
                  <c:v>7.8486199999999994E-5</c:v>
                </c:pt>
                <c:pt idx="32579" formatCode="0.00E+00">
                  <c:v>2.6633599999999999E-5</c:v>
                </c:pt>
                <c:pt idx="32580" formatCode="0.00E+00">
                  <c:v>-1.7838499999999999E-5</c:v>
                </c:pt>
                <c:pt idx="32581" formatCode="0.00E+00">
                  <c:v>-5.4775999999999999E-5</c:v>
                </c:pt>
                <c:pt idx="32582" formatCode="0.00E+00">
                  <c:v>-8.4062300000000003E-5</c:v>
                </c:pt>
                <c:pt idx="32583" formatCode="0.00E+00">
                  <c:v>-1.05592E-4</c:v>
                </c:pt>
                <c:pt idx="32584" formatCode="0.00E+00">
                  <c:v>-1.19258E-4</c:v>
                </c:pt>
                <c:pt idx="32585" formatCode="0.00E+00">
                  <c:v>-1.2497699999999999E-4</c:v>
                </c:pt>
                <c:pt idx="32586" formatCode="0.00E+00">
                  <c:v>-1.2268500000000001E-4</c:v>
                </c:pt>
                <c:pt idx="32587" formatCode="0.00E+00">
                  <c:v>-1.12304E-4</c:v>
                </c:pt>
                <c:pt idx="32588" formatCode="0.00E+00">
                  <c:v>-9.3742300000000005E-5</c:v>
                </c:pt>
                <c:pt idx="32589" formatCode="0.00E+00">
                  <c:v>-6.6915900000000001E-5</c:v>
                </c:pt>
                <c:pt idx="32590" formatCode="0.00E+00">
                  <c:v>-3.1744600000000001E-5</c:v>
                </c:pt>
                <c:pt idx="32591" formatCode="0.00E+00">
                  <c:v>1.18159E-5</c:v>
                </c:pt>
                <c:pt idx="32592" formatCode="0.00E+00">
                  <c:v>6.3730600000000003E-5</c:v>
                </c:pt>
                <c:pt idx="32593" formatCode="0.00E+00">
                  <c:v>1.2389599999999999E-4</c:v>
                </c:pt>
                <c:pt idx="32594" formatCode="0.00E+00">
                  <c:v>1.9217299999999999E-4</c:v>
                </c:pt>
                <c:pt idx="32595" formatCode="0.00E+00">
                  <c:v>2.6841000000000001E-4</c:v>
                </c:pt>
                <c:pt idx="32596" formatCode="0.00E+00">
                  <c:v>3.5248899999999999E-4</c:v>
                </c:pt>
                <c:pt idx="32597" formatCode="0.00E+00">
                  <c:v>4.44382E-4</c:v>
                </c:pt>
                <c:pt idx="32598" formatCode="0.00E+00">
                  <c:v>5.4409399999999996E-4</c:v>
                </c:pt>
                <c:pt idx="32599" formatCode="0.00E+00">
                  <c:v>6.5155200000000001E-4</c:v>
                </c:pt>
                <c:pt idx="32600" formatCode="0.00E+00">
                  <c:v>7.6662500000000005E-4</c:v>
                </c:pt>
                <c:pt idx="32601" formatCode="0.00E+00">
                  <c:v>8.8919499999999996E-4</c:v>
                </c:pt>
                <c:pt idx="32602" formatCode="0.00E+00">
                  <c:v>1.0191200000000001E-3</c:v>
                </c:pt>
                <c:pt idx="32603" formatCode="0.00E+00">
                  <c:v>1.1561799999999999E-3</c:v>
                </c:pt>
                <c:pt idx="32604" formatCode="0.00E+00">
                  <c:v>1.30013E-3</c:v>
                </c:pt>
                <c:pt idx="32605" formatCode="0.00E+00">
                  <c:v>1.4507999999999999E-3</c:v>
                </c:pt>
                <c:pt idx="32606" formatCode="0.00E+00">
                  <c:v>1.6080300000000001E-3</c:v>
                </c:pt>
                <c:pt idx="32607" formatCode="0.00E+00">
                  <c:v>1.7716699999999999E-3</c:v>
                </c:pt>
                <c:pt idx="32608" formatCode="0.00E+00">
                  <c:v>1.94152E-3</c:v>
                </c:pt>
                <c:pt idx="32609" formatCode="0.00E+00">
                  <c:v>2.11728E-3</c:v>
                </c:pt>
                <c:pt idx="32610" formatCode="0.00E+00">
                  <c:v>2.2986999999999999E-3</c:v>
                </c:pt>
                <c:pt idx="32611" formatCode="0.00E+00">
                  <c:v>2.4856100000000001E-3</c:v>
                </c:pt>
                <c:pt idx="32612" formatCode="0.00E+00">
                  <c:v>2.6779E-3</c:v>
                </c:pt>
                <c:pt idx="32613" formatCode="0.00E+00">
                  <c:v>2.8754599999999998E-3</c:v>
                </c:pt>
                <c:pt idx="32614" formatCode="0.00E+00">
                  <c:v>3.0781099999999998E-3</c:v>
                </c:pt>
                <c:pt idx="32615" formatCode="0.00E+00">
                  <c:v>3.2854500000000001E-3</c:v>
                </c:pt>
                <c:pt idx="32616" formatCode="0.00E+00">
                  <c:v>3.4969699999999999E-3</c:v>
                </c:pt>
                <c:pt idx="32617" formatCode="0.00E+00">
                  <c:v>3.7123199999999999E-3</c:v>
                </c:pt>
                <c:pt idx="32618" formatCode="0.00E+00">
                  <c:v>3.9312100000000001E-3</c:v>
                </c:pt>
                <c:pt idx="32619" formatCode="0.00E+00">
                  <c:v>4.1532799999999996E-3</c:v>
                </c:pt>
                <c:pt idx="32620" formatCode="0.00E+00">
                  <c:v>4.3780199999999998E-3</c:v>
                </c:pt>
                <c:pt idx="32621" formatCode="0.00E+00">
                  <c:v>4.6050600000000002E-3</c:v>
                </c:pt>
                <c:pt idx="32622" formatCode="0.00E+00">
                  <c:v>4.8341599999999997E-3</c:v>
                </c:pt>
                <c:pt idx="32623" formatCode="0.00E+00">
                  <c:v>5.0650399999999998E-3</c:v>
                </c:pt>
                <c:pt idx="32624" formatCode="0.00E+00">
                  <c:v>5.2972799999999997E-3</c:v>
                </c:pt>
                <c:pt idx="32625" formatCode="0.00E+00">
                  <c:v>5.5305099999999998E-3</c:v>
                </c:pt>
                <c:pt idx="32626" formatCode="0.00E+00">
                  <c:v>5.7644000000000003E-3</c:v>
                </c:pt>
                <c:pt idx="32627" formatCode="0.00E+00">
                  <c:v>5.9985999999999998E-3</c:v>
                </c:pt>
                <c:pt idx="32628" formatCode="0.00E+00">
                  <c:v>6.2327099999999998E-3</c:v>
                </c:pt>
                <c:pt idx="32629" formatCode="0.00E+00">
                  <c:v>6.4663400000000001E-3</c:v>
                </c:pt>
                <c:pt idx="32630" formatCode="0.00E+00">
                  <c:v>6.6992199999999997E-3</c:v>
                </c:pt>
                <c:pt idx="32631" formatCode="0.00E+00">
                  <c:v>6.9310500000000002E-3</c:v>
                </c:pt>
                <c:pt idx="32632" formatCode="0.00E+00">
                  <c:v>7.1614699999999996E-3</c:v>
                </c:pt>
                <c:pt idx="32633" formatCode="0.00E+00">
                  <c:v>7.3900499999999996E-3</c:v>
                </c:pt>
                <c:pt idx="32634" formatCode="0.00E+00">
                  <c:v>7.6164099999999997E-3</c:v>
                </c:pt>
                <c:pt idx="32635" formatCode="0.00E+00">
                  <c:v>7.8402899999999998E-3</c:v>
                </c:pt>
                <c:pt idx="32636" formatCode="0.00E+00">
                  <c:v>8.0614399999999996E-3</c:v>
                </c:pt>
                <c:pt idx="32637" formatCode="0.00E+00">
                  <c:v>8.2795999999999998E-3</c:v>
                </c:pt>
                <c:pt idx="32638" formatCode="0.00E+00">
                  <c:v>8.4944400000000007E-3</c:v>
                </c:pt>
                <c:pt idx="32639" formatCode="0.00E+00">
                  <c:v>8.7056800000000004E-3</c:v>
                </c:pt>
                <c:pt idx="32640" formatCode="0.00E+00">
                  <c:v>8.9130400000000005E-3</c:v>
                </c:pt>
                <c:pt idx="32641" formatCode="0.00E+00">
                  <c:v>9.1162399999999994E-3</c:v>
                </c:pt>
                <c:pt idx="32642" formatCode="0.00E+00">
                  <c:v>9.3150200000000002E-3</c:v>
                </c:pt>
                <c:pt idx="32643" formatCode="0.00E+00">
                  <c:v>9.50901E-3</c:v>
                </c:pt>
                <c:pt idx="32644" formatCode="0.00E+00">
                  <c:v>9.6977899999999995E-3</c:v>
                </c:pt>
                <c:pt idx="32645" formatCode="0.00E+00">
                  <c:v>9.8809799999999993E-3</c:v>
                </c:pt>
                <c:pt idx="32646">
                  <c:v>1.0058299999999999E-2</c:v>
                </c:pt>
                <c:pt idx="32647">
                  <c:v>1.02293E-2</c:v>
                </c:pt>
                <c:pt idx="32648">
                  <c:v>1.0393899999999999E-2</c:v>
                </c:pt>
                <c:pt idx="32649">
                  <c:v>1.05518E-2</c:v>
                </c:pt>
                <c:pt idx="32650">
                  <c:v>1.0703000000000001E-2</c:v>
                </c:pt>
                <c:pt idx="32651">
                  <c:v>1.08472E-2</c:v>
                </c:pt>
                <c:pt idx="32652">
                  <c:v>1.09844E-2</c:v>
                </c:pt>
                <c:pt idx="32653">
                  <c:v>1.1114300000000001E-2</c:v>
                </c:pt>
                <c:pt idx="32654">
                  <c:v>1.1236700000000001E-2</c:v>
                </c:pt>
                <c:pt idx="32655">
                  <c:v>1.1351399999999999E-2</c:v>
                </c:pt>
                <c:pt idx="32656">
                  <c:v>1.1458100000000001E-2</c:v>
                </c:pt>
                <c:pt idx="32657">
                  <c:v>1.1556800000000001E-2</c:v>
                </c:pt>
                <c:pt idx="32658">
                  <c:v>1.1647299999999999E-2</c:v>
                </c:pt>
                <c:pt idx="32659">
                  <c:v>1.1729399999999999E-2</c:v>
                </c:pt>
                <c:pt idx="32660">
                  <c:v>1.18031E-2</c:v>
                </c:pt>
                <c:pt idx="32661">
                  <c:v>1.1868200000000001E-2</c:v>
                </c:pt>
                <c:pt idx="32662">
                  <c:v>1.19244E-2</c:v>
                </c:pt>
                <c:pt idx="32663">
                  <c:v>1.19717E-2</c:v>
                </c:pt>
                <c:pt idx="32664">
                  <c:v>1.2010099999999999E-2</c:v>
                </c:pt>
                <c:pt idx="32665">
                  <c:v>1.20398E-2</c:v>
                </c:pt>
                <c:pt idx="32666">
                  <c:v>1.20608E-2</c:v>
                </c:pt>
                <c:pt idx="32667">
                  <c:v>1.2073199999999999E-2</c:v>
                </c:pt>
                <c:pt idx="32668">
                  <c:v>1.20772E-2</c:v>
                </c:pt>
                <c:pt idx="32669">
                  <c:v>1.2072599999999999E-2</c:v>
                </c:pt>
                <c:pt idx="32670">
                  <c:v>1.2059500000000001E-2</c:v>
                </c:pt>
                <c:pt idx="32671">
                  <c:v>1.20375E-2</c:v>
                </c:pt>
                <c:pt idx="32672">
                  <c:v>1.2007E-2</c:v>
                </c:pt>
                <c:pt idx="32673">
                  <c:v>1.19682E-2</c:v>
                </c:pt>
                <c:pt idx="32674">
                  <c:v>1.1921299999999999E-2</c:v>
                </c:pt>
                <c:pt idx="32675">
                  <c:v>1.18666E-2</c:v>
                </c:pt>
                <c:pt idx="32676">
                  <c:v>1.1804500000000001E-2</c:v>
                </c:pt>
                <c:pt idx="32677">
                  <c:v>1.1735000000000001E-2</c:v>
                </c:pt>
                <c:pt idx="32678">
                  <c:v>1.1658E-2</c:v>
                </c:pt>
                <c:pt idx="32679">
                  <c:v>1.15736E-2</c:v>
                </c:pt>
                <c:pt idx="32680">
                  <c:v>1.14818E-2</c:v>
                </c:pt>
                <c:pt idx="32681">
                  <c:v>1.13828E-2</c:v>
                </c:pt>
                <c:pt idx="32682">
                  <c:v>1.12768E-2</c:v>
                </c:pt>
                <c:pt idx="32683">
                  <c:v>1.1163899999999999E-2</c:v>
                </c:pt>
                <c:pt idx="32684">
                  <c:v>1.10443E-2</c:v>
                </c:pt>
                <c:pt idx="32685">
                  <c:v>1.09184E-2</c:v>
                </c:pt>
                <c:pt idx="32686">
                  <c:v>1.07863E-2</c:v>
                </c:pt>
                <c:pt idx="32687">
                  <c:v>1.06482E-2</c:v>
                </c:pt>
                <c:pt idx="32688">
                  <c:v>1.0504599999999999E-2</c:v>
                </c:pt>
                <c:pt idx="32689">
                  <c:v>1.0355700000000001E-2</c:v>
                </c:pt>
                <c:pt idx="32690">
                  <c:v>1.0201699999999999E-2</c:v>
                </c:pt>
                <c:pt idx="32691">
                  <c:v>1.00429E-2</c:v>
                </c:pt>
                <c:pt idx="32692" formatCode="0.00E+00">
                  <c:v>9.87969E-3</c:v>
                </c:pt>
                <c:pt idx="32693" formatCode="0.00E+00">
                  <c:v>9.7122700000000003E-3</c:v>
                </c:pt>
                <c:pt idx="32694" formatCode="0.00E+00">
                  <c:v>9.5409499999999994E-3</c:v>
                </c:pt>
                <c:pt idx="32695" formatCode="0.00E+00">
                  <c:v>9.3659199999999998E-3</c:v>
                </c:pt>
                <c:pt idx="32696" formatCode="0.00E+00">
                  <c:v>9.1874499999999998E-3</c:v>
                </c:pt>
                <c:pt idx="32697" formatCode="0.00E+00">
                  <c:v>9.0058699999999992E-3</c:v>
                </c:pt>
                <c:pt idx="32698" formatCode="0.00E+00">
                  <c:v>8.8214999999999995E-3</c:v>
                </c:pt>
                <c:pt idx="32699" formatCode="0.00E+00">
                  <c:v>8.6346800000000005E-3</c:v>
                </c:pt>
                <c:pt idx="32700" formatCode="0.00E+00">
                  <c:v>8.4457600000000001E-3</c:v>
                </c:pt>
                <c:pt idx="32701" formatCode="0.00E+00">
                  <c:v>8.2551499999999993E-3</c:v>
                </c:pt>
                <c:pt idx="32702" formatCode="0.00E+00">
                  <c:v>8.0632599999999992E-3</c:v>
                </c:pt>
                <c:pt idx="32703" formatCode="0.00E+00">
                  <c:v>7.8703699999999998E-3</c:v>
                </c:pt>
                <c:pt idx="32704" formatCode="0.00E+00">
                  <c:v>7.67682E-3</c:v>
                </c:pt>
                <c:pt idx="32705" formatCode="0.00E+00">
                  <c:v>7.4829600000000003E-3</c:v>
                </c:pt>
                <c:pt idx="32706" formatCode="0.00E+00">
                  <c:v>7.2890999999999997E-3</c:v>
                </c:pt>
                <c:pt idx="32707" formatCode="0.00E+00">
                  <c:v>7.0955499999999999E-3</c:v>
                </c:pt>
                <c:pt idx="32708" formatCode="0.00E+00">
                  <c:v>6.9026599999999997E-3</c:v>
                </c:pt>
                <c:pt idx="32709" formatCode="0.00E+00">
                  <c:v>6.7106800000000001E-3</c:v>
                </c:pt>
                <c:pt idx="32710" formatCode="0.00E+00">
                  <c:v>6.5198000000000001E-3</c:v>
                </c:pt>
                <c:pt idx="32711" formatCode="0.00E+00">
                  <c:v>6.3302300000000001E-3</c:v>
                </c:pt>
                <c:pt idx="32712" formatCode="0.00E+00">
                  <c:v>6.1422300000000003E-3</c:v>
                </c:pt>
                <c:pt idx="32713" formatCode="0.00E+00">
                  <c:v>5.95606E-3</c:v>
                </c:pt>
                <c:pt idx="32714" formatCode="0.00E+00">
                  <c:v>5.7719199999999998E-3</c:v>
                </c:pt>
                <c:pt idx="32715" formatCode="0.00E+00">
                  <c:v>5.5900000000000004E-3</c:v>
                </c:pt>
                <c:pt idx="32716" formatCode="0.00E+00">
                  <c:v>5.4106400000000004E-3</c:v>
                </c:pt>
                <c:pt idx="32717" formatCode="0.00E+00">
                  <c:v>5.2343299999999997E-3</c:v>
                </c:pt>
                <c:pt idx="32718" formatCode="0.00E+00">
                  <c:v>5.0615E-3</c:v>
                </c:pt>
                <c:pt idx="32719" formatCode="0.00E+00">
                  <c:v>4.8924099999999998E-3</c:v>
                </c:pt>
                <c:pt idx="32720" formatCode="0.00E+00">
                  <c:v>4.7272299999999998E-3</c:v>
                </c:pt>
                <c:pt idx="32721" formatCode="0.00E+00">
                  <c:v>4.5661499999999997E-3</c:v>
                </c:pt>
                <c:pt idx="32722" formatCode="0.00E+00">
                  <c:v>4.4094099999999999E-3</c:v>
                </c:pt>
                <c:pt idx="32723" formatCode="0.00E+00">
                  <c:v>4.2572699999999996E-3</c:v>
                </c:pt>
                <c:pt idx="32724" formatCode="0.00E+00">
                  <c:v>4.1099400000000003E-3</c:v>
                </c:pt>
                <c:pt idx="32725" formatCode="0.00E+00">
                  <c:v>3.9676099999999999E-3</c:v>
                </c:pt>
                <c:pt idx="32726" formatCode="0.00E+00">
                  <c:v>3.8304599999999999E-3</c:v>
                </c:pt>
                <c:pt idx="32727" formatCode="0.00E+00">
                  <c:v>3.6987500000000002E-3</c:v>
                </c:pt>
                <c:pt idx="32728" formatCode="0.00E+00">
                  <c:v>3.5726999999999998E-3</c:v>
                </c:pt>
                <c:pt idx="32729" formatCode="0.00E+00">
                  <c:v>3.4524099999999999E-3</c:v>
                </c:pt>
                <c:pt idx="32730" formatCode="0.00E+00">
                  <c:v>3.3379500000000001E-3</c:v>
                </c:pt>
                <c:pt idx="32731" formatCode="0.00E+00">
                  <c:v>3.22953E-3</c:v>
                </c:pt>
                <c:pt idx="32732" formatCode="0.00E+00">
                  <c:v>3.12729E-3</c:v>
                </c:pt>
                <c:pt idx="32733" formatCode="0.00E+00">
                  <c:v>3.0313100000000002E-3</c:v>
                </c:pt>
                <c:pt idx="32734" formatCode="0.00E+00">
                  <c:v>2.9415999999999999E-3</c:v>
                </c:pt>
                <c:pt idx="32735" formatCode="0.00E+00">
                  <c:v>2.85827E-3</c:v>
                </c:pt>
                <c:pt idx="32736" formatCode="0.00E+00">
                  <c:v>2.7814699999999999E-3</c:v>
                </c:pt>
                <c:pt idx="32737" formatCode="0.00E+00">
                  <c:v>2.7113599999999999E-3</c:v>
                </c:pt>
                <c:pt idx="32738" formatCode="0.00E+00">
                  <c:v>2.6480399999999999E-3</c:v>
                </c:pt>
                <c:pt idx="32739" formatCode="0.00E+00">
                  <c:v>2.5915999999999999E-3</c:v>
                </c:pt>
                <c:pt idx="32740" formatCode="0.00E+00">
                  <c:v>2.5420500000000001E-3</c:v>
                </c:pt>
                <c:pt idx="32741" formatCode="0.00E+00">
                  <c:v>2.4994100000000001E-3</c:v>
                </c:pt>
                <c:pt idx="32742" formatCode="0.00E+00">
                  <c:v>2.4637000000000001E-3</c:v>
                </c:pt>
                <c:pt idx="32743" formatCode="0.00E+00">
                  <c:v>2.4349100000000002E-3</c:v>
                </c:pt>
                <c:pt idx="32744" formatCode="0.00E+00">
                  <c:v>2.4130499999999999E-3</c:v>
                </c:pt>
                <c:pt idx="32745" formatCode="0.00E+00">
                  <c:v>2.3981300000000001E-3</c:v>
                </c:pt>
                <c:pt idx="32746" formatCode="0.00E+00">
                  <c:v>2.3901399999999998E-3</c:v>
                </c:pt>
                <c:pt idx="32747" formatCode="0.00E+00">
                  <c:v>2.38908E-3</c:v>
                </c:pt>
                <c:pt idx="32748" formatCode="0.00E+00">
                  <c:v>2.3948799999999998E-3</c:v>
                </c:pt>
                <c:pt idx="32749" formatCode="0.00E+00">
                  <c:v>2.4074000000000001E-3</c:v>
                </c:pt>
                <c:pt idx="32750" formatCode="0.00E+00">
                  <c:v>2.4264899999999999E-3</c:v>
                </c:pt>
                <c:pt idx="32751" formatCode="0.00E+00">
                  <c:v>2.4521299999999998E-3</c:v>
                </c:pt>
                <c:pt idx="32752" formatCode="0.00E+00">
                  <c:v>2.4842599999999999E-3</c:v>
                </c:pt>
                <c:pt idx="32753" formatCode="0.00E+00">
                  <c:v>2.5227499999999998E-3</c:v>
                </c:pt>
                <c:pt idx="32754" formatCode="0.00E+00">
                  <c:v>2.5674000000000001E-3</c:v>
                </c:pt>
                <c:pt idx="32755" formatCode="0.00E+00">
                  <c:v>2.6180700000000001E-3</c:v>
                </c:pt>
                <c:pt idx="32756" formatCode="0.00E+00">
                  <c:v>2.6746999999999999E-3</c:v>
                </c:pt>
                <c:pt idx="32757" formatCode="0.00E+00">
                  <c:v>2.7371800000000001E-3</c:v>
                </c:pt>
                <c:pt idx="32758" formatCode="0.00E+00">
                  <c:v>2.8053000000000002E-3</c:v>
                </c:pt>
                <c:pt idx="32759" formatCode="0.00E+00">
                  <c:v>2.8788199999999998E-3</c:v>
                </c:pt>
                <c:pt idx="32760" formatCode="0.00E+00">
                  <c:v>2.95751E-3</c:v>
                </c:pt>
                <c:pt idx="32761" formatCode="0.00E+00">
                  <c:v>3.0412099999999999E-3</c:v>
                </c:pt>
                <c:pt idx="32762" formatCode="0.00E+00">
                  <c:v>3.1297999999999999E-3</c:v>
                </c:pt>
                <c:pt idx="32763" formatCode="0.00E+00">
                  <c:v>3.2230800000000001E-3</c:v>
                </c:pt>
                <c:pt idx="32764" formatCode="0.00E+00">
                  <c:v>3.32073E-3</c:v>
                </c:pt>
                <c:pt idx="32765" formatCode="0.00E+00">
                  <c:v>3.4224500000000001E-3</c:v>
                </c:pt>
                <c:pt idx="32766" formatCode="0.00E+00">
                  <c:v>3.5279700000000001E-3</c:v>
                </c:pt>
                <c:pt idx="32767" formatCode="0.00E+00">
                  <c:v>3.6371300000000001E-3</c:v>
                </c:pt>
                <c:pt idx="32768" formatCode="0.00E+00">
                  <c:v>3.7497899999999998E-3</c:v>
                </c:pt>
                <c:pt idx="32769" formatCode="0.00E+00">
                  <c:v>3.8657100000000001E-3</c:v>
                </c:pt>
                <c:pt idx="32770" formatCode="0.00E+00">
                  <c:v>3.9846500000000002E-3</c:v>
                </c:pt>
                <c:pt idx="32771" formatCode="0.00E+00">
                  <c:v>4.1063499999999999E-3</c:v>
                </c:pt>
                <c:pt idx="32772" formatCode="0.00E+00">
                  <c:v>4.2305800000000003E-3</c:v>
                </c:pt>
                <c:pt idx="32773" formatCode="0.00E+00">
                  <c:v>4.3570700000000002E-3</c:v>
                </c:pt>
                <c:pt idx="32774" formatCode="0.00E+00">
                  <c:v>4.4854200000000004E-3</c:v>
                </c:pt>
                <c:pt idx="32775" formatCode="0.00E+00">
                  <c:v>4.6152199999999997E-3</c:v>
                </c:pt>
                <c:pt idx="32776" formatCode="0.00E+00">
                  <c:v>4.7461600000000001E-3</c:v>
                </c:pt>
                <c:pt idx="32777" formatCode="0.00E+00">
                  <c:v>4.8779499999999998E-3</c:v>
                </c:pt>
                <c:pt idx="32778" formatCode="0.00E+00">
                  <c:v>5.01039E-3</c:v>
                </c:pt>
                <c:pt idx="32779" formatCode="0.00E+00">
                  <c:v>5.1432700000000001E-3</c:v>
                </c:pt>
                <c:pt idx="32780" formatCode="0.00E+00">
                  <c:v>5.27635E-3</c:v>
                </c:pt>
                <c:pt idx="32781" formatCode="0.00E+00">
                  <c:v>5.4093400000000003E-3</c:v>
                </c:pt>
                <c:pt idx="32782" formatCode="0.00E+00">
                  <c:v>5.5419700000000002E-3</c:v>
                </c:pt>
                <c:pt idx="32783" formatCode="0.00E+00">
                  <c:v>5.6738800000000001E-3</c:v>
                </c:pt>
                <c:pt idx="32784" formatCode="0.00E+00">
                  <c:v>5.80476E-3</c:v>
                </c:pt>
                <c:pt idx="32785" formatCode="0.00E+00">
                  <c:v>5.9343800000000004E-3</c:v>
                </c:pt>
                <c:pt idx="32786" formatCode="0.00E+00">
                  <c:v>6.0625899999999996E-3</c:v>
                </c:pt>
                <c:pt idx="32787" formatCode="0.00E+00">
                  <c:v>6.1891200000000002E-3</c:v>
                </c:pt>
                <c:pt idx="32788" formatCode="0.00E+00">
                  <c:v>6.31359E-3</c:v>
                </c:pt>
                <c:pt idx="32789" formatCode="0.00E+00">
                  <c:v>6.4356400000000003E-3</c:v>
                </c:pt>
                <c:pt idx="32790" formatCode="0.00E+00">
                  <c:v>6.5549700000000002E-3</c:v>
                </c:pt>
                <c:pt idx="32791" formatCode="0.00E+00">
                  <c:v>6.6713700000000003E-3</c:v>
                </c:pt>
                <c:pt idx="32792" formatCode="0.00E+00">
                  <c:v>6.7847699999999999E-3</c:v>
                </c:pt>
                <c:pt idx="32793" formatCode="0.00E+00">
                  <c:v>6.8952299999999996E-3</c:v>
                </c:pt>
                <c:pt idx="32794" formatCode="0.00E+00">
                  <c:v>7.0027900000000001E-3</c:v>
                </c:pt>
                <c:pt idx="32795" formatCode="0.00E+00">
                  <c:v>7.1072899999999996E-3</c:v>
                </c:pt>
                <c:pt idx="32796" formatCode="0.00E+00">
                  <c:v>7.2083099999999999E-3</c:v>
                </c:pt>
                <c:pt idx="32797" formatCode="0.00E+00">
                  <c:v>7.3053900000000001E-3</c:v>
                </c:pt>
                <c:pt idx="32798" formatCode="0.00E+00">
                  <c:v>7.39815E-3</c:v>
                </c:pt>
                <c:pt idx="32799" formatCode="0.00E+00">
                  <c:v>7.4861600000000004E-3</c:v>
                </c:pt>
                <c:pt idx="32800" formatCode="0.00E+00">
                  <c:v>7.5689800000000003E-3</c:v>
                </c:pt>
                <c:pt idx="32801" formatCode="0.00E+00">
                  <c:v>7.6461899999999998E-3</c:v>
                </c:pt>
                <c:pt idx="32802" formatCode="0.00E+00">
                  <c:v>7.7174699999999997E-3</c:v>
                </c:pt>
                <c:pt idx="32803" formatCode="0.00E+00">
                  <c:v>7.7824699999999997E-3</c:v>
                </c:pt>
                <c:pt idx="32804" formatCode="0.00E+00">
                  <c:v>7.8408200000000001E-3</c:v>
                </c:pt>
                <c:pt idx="32805" formatCode="0.00E+00">
                  <c:v>7.8921300000000007E-3</c:v>
                </c:pt>
                <c:pt idx="32806" formatCode="0.00E+00">
                  <c:v>7.93605E-3</c:v>
                </c:pt>
                <c:pt idx="32807" formatCode="0.00E+00">
                  <c:v>7.9723499999999996E-3</c:v>
                </c:pt>
                <c:pt idx="32808" formatCode="0.00E+00">
                  <c:v>8.0008700000000002E-3</c:v>
                </c:pt>
                <c:pt idx="32809" formatCode="0.00E+00">
                  <c:v>8.0212900000000004E-3</c:v>
                </c:pt>
                <c:pt idx="32810" formatCode="0.00E+00">
                  <c:v>8.0331799999999991E-3</c:v>
                </c:pt>
                <c:pt idx="32811" formatCode="0.00E+00">
                  <c:v>8.0362899999999998E-3</c:v>
                </c:pt>
                <c:pt idx="32812" formatCode="0.00E+00">
                  <c:v>8.0304399999999998E-3</c:v>
                </c:pt>
                <c:pt idx="32813" formatCode="0.00E+00">
                  <c:v>8.0152999999999995E-3</c:v>
                </c:pt>
                <c:pt idx="32814" formatCode="0.00E+00">
                  <c:v>7.9906200000000004E-3</c:v>
                </c:pt>
                <c:pt idx="32815" formatCode="0.00E+00">
                  <c:v>7.9564800000000001E-3</c:v>
                </c:pt>
                <c:pt idx="32816" formatCode="0.00E+00">
                  <c:v>7.9132100000000004E-3</c:v>
                </c:pt>
                <c:pt idx="32817" formatCode="0.00E+00">
                  <c:v>7.8606500000000003E-3</c:v>
                </c:pt>
                <c:pt idx="32818" formatCode="0.00E+00">
                  <c:v>7.7982599999999996E-3</c:v>
                </c:pt>
                <c:pt idx="32819" formatCode="0.00E+00">
                  <c:v>7.7257899999999997E-3</c:v>
                </c:pt>
                <c:pt idx="32820" formatCode="0.00E+00">
                  <c:v>7.6432000000000002E-3</c:v>
                </c:pt>
                <c:pt idx="32821" formatCode="0.00E+00">
                  <c:v>7.5504200000000004E-3</c:v>
                </c:pt>
                <c:pt idx="32822" formatCode="0.00E+00">
                  <c:v>7.44766E-3</c:v>
                </c:pt>
                <c:pt idx="32823" formatCode="0.00E+00">
                  <c:v>7.3352599999999997E-3</c:v>
                </c:pt>
                <c:pt idx="32824" formatCode="0.00E+00">
                  <c:v>7.2132999999999997E-3</c:v>
                </c:pt>
                <c:pt idx="32825" formatCode="0.00E+00">
                  <c:v>7.0814800000000002E-3</c:v>
                </c:pt>
                <c:pt idx="32826" formatCode="0.00E+00">
                  <c:v>6.9393299999999996E-3</c:v>
                </c:pt>
                <c:pt idx="32827" formatCode="0.00E+00">
                  <c:v>6.7866999999999997E-3</c:v>
                </c:pt>
                <c:pt idx="32828" formatCode="0.00E+00">
                  <c:v>6.6238699999999996E-3</c:v>
                </c:pt>
                <c:pt idx="32829" formatCode="0.00E+00">
                  <c:v>6.4509900000000002E-3</c:v>
                </c:pt>
                <c:pt idx="32830" formatCode="0.00E+00">
                  <c:v>6.2680000000000001E-3</c:v>
                </c:pt>
                <c:pt idx="32831" formatCode="0.00E+00">
                  <c:v>6.0749999999999997E-3</c:v>
                </c:pt>
                <c:pt idx="32832" formatCode="0.00E+00">
                  <c:v>5.8720700000000001E-3</c:v>
                </c:pt>
                <c:pt idx="32833" formatCode="0.00E+00">
                  <c:v>5.6593499999999996E-3</c:v>
                </c:pt>
                <c:pt idx="32834" formatCode="0.00E+00">
                  <c:v>5.4371300000000001E-3</c:v>
                </c:pt>
                <c:pt idx="32835" formatCode="0.00E+00">
                  <c:v>5.2054700000000002E-3</c:v>
                </c:pt>
                <c:pt idx="32836" formatCode="0.00E+00">
                  <c:v>4.9641299999999998E-3</c:v>
                </c:pt>
                <c:pt idx="32837" formatCode="0.00E+00">
                  <c:v>4.71362E-3</c:v>
                </c:pt>
                <c:pt idx="32838" formatCode="0.00E+00">
                  <c:v>4.4548499999999998E-3</c:v>
                </c:pt>
                <c:pt idx="32839" formatCode="0.00E+00">
                  <c:v>4.1878200000000001E-3</c:v>
                </c:pt>
                <c:pt idx="32840" formatCode="0.00E+00">
                  <c:v>3.9110400000000002E-3</c:v>
                </c:pt>
                <c:pt idx="32841" formatCode="0.00E+00">
                  <c:v>3.6227E-3</c:v>
                </c:pt>
                <c:pt idx="32842" formatCode="0.00E+00">
                  <c:v>3.3233500000000001E-3</c:v>
                </c:pt>
                <c:pt idx="32843" formatCode="0.00E+00">
                  <c:v>3.0158699999999999E-3</c:v>
                </c:pt>
                <c:pt idx="32844" formatCode="0.00E+00">
                  <c:v>2.7026400000000001E-3</c:v>
                </c:pt>
                <c:pt idx="32845" formatCode="0.00E+00">
                  <c:v>2.3843499999999999E-3</c:v>
                </c:pt>
                <c:pt idx="32846" formatCode="0.00E+00">
                  <c:v>2.0608699999999998E-3</c:v>
                </c:pt>
                <c:pt idx="32847" formatCode="0.00E+00">
                  <c:v>1.7324E-3</c:v>
                </c:pt>
                <c:pt idx="32848" formatCode="0.00E+00">
                  <c:v>1.3994999999999999E-3</c:v>
                </c:pt>
                <c:pt idx="32849" formatCode="0.00E+00">
                  <c:v>1.0624499999999999E-3</c:v>
                </c:pt>
                <c:pt idx="32850" formatCode="0.00E+00">
                  <c:v>7.21223E-4</c:v>
                </c:pt>
                <c:pt idx="32851" formatCode="0.00E+00">
                  <c:v>3.7599299999999998E-4</c:v>
                </c:pt>
                <c:pt idx="32852" formatCode="0.00E+00">
                  <c:v>2.7052100000000001E-5</c:v>
                </c:pt>
                <c:pt idx="32853" formatCode="0.00E+00">
                  <c:v>-3.2561599999999998E-4</c:v>
                </c:pt>
                <c:pt idx="32854" formatCode="0.00E+00">
                  <c:v>-6.8233699999999998E-4</c:v>
                </c:pt>
                <c:pt idx="32855" formatCode="0.00E+00">
                  <c:v>-1.0434400000000001E-3</c:v>
                </c:pt>
                <c:pt idx="32856" formatCode="0.00E+00">
                  <c:v>-1.40905E-3</c:v>
                </c:pt>
                <c:pt idx="32857" formatCode="0.00E+00">
                  <c:v>-1.77903E-3</c:v>
                </c:pt>
                <c:pt idx="32858" formatCode="0.00E+00">
                  <c:v>-2.1532700000000001E-3</c:v>
                </c:pt>
                <c:pt idx="32859" formatCode="0.00E+00">
                  <c:v>-2.5317299999999998E-3</c:v>
                </c:pt>
                <c:pt idx="32860" formatCode="0.00E+00">
                  <c:v>-2.9141800000000002E-3</c:v>
                </c:pt>
                <c:pt idx="32861" formatCode="0.00E+00">
                  <c:v>-3.2997399999999998E-3</c:v>
                </c:pt>
                <c:pt idx="32862" formatCode="0.00E+00">
                  <c:v>-3.6867900000000001E-3</c:v>
                </c:pt>
                <c:pt idx="32863" formatCode="0.00E+00">
                  <c:v>-4.07377E-3</c:v>
                </c:pt>
                <c:pt idx="32864" formatCode="0.00E+00">
                  <c:v>-4.4603899999999998E-3</c:v>
                </c:pt>
                <c:pt idx="32865" formatCode="0.00E+00">
                  <c:v>-4.8479300000000003E-3</c:v>
                </c:pt>
                <c:pt idx="32866" formatCode="0.00E+00">
                  <c:v>-5.2380400000000002E-3</c:v>
                </c:pt>
                <c:pt idx="32867" formatCode="0.00E+00">
                  <c:v>-5.63139E-3</c:v>
                </c:pt>
                <c:pt idx="32868" formatCode="0.00E+00">
                  <c:v>-6.0276399999999999E-3</c:v>
                </c:pt>
                <c:pt idx="32869" formatCode="0.00E+00">
                  <c:v>-6.4260100000000002E-3</c:v>
                </c:pt>
                <c:pt idx="32870" formatCode="0.00E+00">
                  <c:v>-6.8251300000000004E-3</c:v>
                </c:pt>
                <c:pt idx="32871" formatCode="0.00E+00">
                  <c:v>-7.2226299999999998E-3</c:v>
                </c:pt>
                <c:pt idx="32872" formatCode="0.00E+00">
                  <c:v>-7.6159799999999996E-3</c:v>
                </c:pt>
                <c:pt idx="32873" formatCode="0.00E+00">
                  <c:v>-8.00412E-3</c:v>
                </c:pt>
                <c:pt idx="32874" formatCode="0.00E+00">
                  <c:v>-8.3885000000000001E-3</c:v>
                </c:pt>
                <c:pt idx="32875" formatCode="0.00E+00">
                  <c:v>-8.7709999999999993E-3</c:v>
                </c:pt>
                <c:pt idx="32876" formatCode="0.00E+00">
                  <c:v>-9.1511200000000004E-3</c:v>
                </c:pt>
                <c:pt idx="32877" formatCode="0.00E+00">
                  <c:v>-9.5268999999999996E-3</c:v>
                </c:pt>
                <c:pt idx="32878" formatCode="0.00E+00">
                  <c:v>-9.8977000000000006E-3</c:v>
                </c:pt>
                <c:pt idx="32879">
                  <c:v>-1.0264799999999999E-2</c:v>
                </c:pt>
                <c:pt idx="32880">
                  <c:v>-1.0629400000000001E-2</c:v>
                </c:pt>
                <c:pt idx="32881">
                  <c:v>-1.0991300000000001E-2</c:v>
                </c:pt>
                <c:pt idx="32882">
                  <c:v>-1.1349700000000001E-2</c:v>
                </c:pt>
                <c:pt idx="32883">
                  <c:v>-1.1703399999999999E-2</c:v>
                </c:pt>
                <c:pt idx="32884">
                  <c:v>-1.20518E-2</c:v>
                </c:pt>
                <c:pt idx="32885">
                  <c:v>-1.23941E-2</c:v>
                </c:pt>
                <c:pt idx="32886">
                  <c:v>-1.2729000000000001E-2</c:v>
                </c:pt>
                <c:pt idx="32887">
                  <c:v>-1.3055000000000001E-2</c:v>
                </c:pt>
                <c:pt idx="32888">
                  <c:v>-1.33717E-2</c:v>
                </c:pt>
                <c:pt idx="32889">
                  <c:v>-1.3679800000000001E-2</c:v>
                </c:pt>
                <c:pt idx="32890">
                  <c:v>-1.39808E-2</c:v>
                </c:pt>
                <c:pt idx="32891">
                  <c:v>-1.4274999999999999E-2</c:v>
                </c:pt>
                <c:pt idx="32892">
                  <c:v>-1.45608E-2</c:v>
                </c:pt>
                <c:pt idx="32893">
                  <c:v>-1.4836200000000001E-2</c:v>
                </c:pt>
                <c:pt idx="32894">
                  <c:v>-1.5099899999999999E-2</c:v>
                </c:pt>
                <c:pt idx="32895">
                  <c:v>-1.5351699999999999E-2</c:v>
                </c:pt>
                <c:pt idx="32896">
                  <c:v>-1.55928E-2</c:v>
                </c:pt>
                <c:pt idx="32897">
                  <c:v>-1.5824299999999999E-2</c:v>
                </c:pt>
                <c:pt idx="32898">
                  <c:v>-1.60456E-2</c:v>
                </c:pt>
                <c:pt idx="32899">
                  <c:v>-1.6257299999999999E-2</c:v>
                </c:pt>
                <c:pt idx="32900">
                  <c:v>-1.6461400000000001E-2</c:v>
                </c:pt>
                <c:pt idx="32901">
                  <c:v>-1.66597E-2</c:v>
                </c:pt>
                <c:pt idx="32902">
                  <c:v>-1.6853799999999999E-2</c:v>
                </c:pt>
                <c:pt idx="32903">
                  <c:v>-1.70463E-2</c:v>
                </c:pt>
                <c:pt idx="32904">
                  <c:v>-1.7239399999999998E-2</c:v>
                </c:pt>
                <c:pt idx="32905">
                  <c:v>-1.7432E-2</c:v>
                </c:pt>
                <c:pt idx="32906">
                  <c:v>-1.7622100000000002E-2</c:v>
                </c:pt>
                <c:pt idx="32907">
                  <c:v>-1.7809200000000001E-2</c:v>
                </c:pt>
                <c:pt idx="32908">
                  <c:v>-1.7994699999999999E-2</c:v>
                </c:pt>
                <c:pt idx="32909">
                  <c:v>-1.8179600000000001E-2</c:v>
                </c:pt>
                <c:pt idx="32910">
                  <c:v>-1.8363500000000001E-2</c:v>
                </c:pt>
                <c:pt idx="32911">
                  <c:v>-1.8545300000000001E-2</c:v>
                </c:pt>
                <c:pt idx="32912">
                  <c:v>-1.87248E-2</c:v>
                </c:pt>
                <c:pt idx="32913">
                  <c:v>-1.8902700000000001E-2</c:v>
                </c:pt>
                <c:pt idx="32914">
                  <c:v>-1.9080199999999999E-2</c:v>
                </c:pt>
                <c:pt idx="32915">
                  <c:v>-1.9257900000000001E-2</c:v>
                </c:pt>
                <c:pt idx="32916">
                  <c:v>-1.9435999999999998E-2</c:v>
                </c:pt>
                <c:pt idx="32917">
                  <c:v>-1.9614800000000002E-2</c:v>
                </c:pt>
                <c:pt idx="32918">
                  <c:v>-1.9795199999999999E-2</c:v>
                </c:pt>
                <c:pt idx="32919">
                  <c:v>-1.9977200000000001E-2</c:v>
                </c:pt>
                <c:pt idx="32920">
                  <c:v>-2.0159699999999999E-2</c:v>
                </c:pt>
                <c:pt idx="32921">
                  <c:v>-2.03424E-2</c:v>
                </c:pt>
                <c:pt idx="32922">
                  <c:v>-2.05258E-2</c:v>
                </c:pt>
                <c:pt idx="32923">
                  <c:v>-2.0710099999999999E-2</c:v>
                </c:pt>
                <c:pt idx="32924">
                  <c:v>-2.0893700000000001E-2</c:v>
                </c:pt>
                <c:pt idx="32925">
                  <c:v>-2.1075300000000002E-2</c:v>
                </c:pt>
                <c:pt idx="32926">
                  <c:v>-2.1255599999999999E-2</c:v>
                </c:pt>
                <c:pt idx="32927">
                  <c:v>-2.14361E-2</c:v>
                </c:pt>
                <c:pt idx="32928">
                  <c:v>-2.1617899999999999E-2</c:v>
                </c:pt>
                <c:pt idx="32929">
                  <c:v>-2.1800799999999999E-2</c:v>
                </c:pt>
                <c:pt idx="32930">
                  <c:v>-2.1984400000000001E-2</c:v>
                </c:pt>
                <c:pt idx="32931">
                  <c:v>-2.2169000000000001E-2</c:v>
                </c:pt>
                <c:pt idx="32932">
                  <c:v>-2.23561E-2</c:v>
                </c:pt>
                <c:pt idx="32933">
                  <c:v>-2.2547299999999999E-2</c:v>
                </c:pt>
                <c:pt idx="32934">
                  <c:v>-2.2742399999999999E-2</c:v>
                </c:pt>
                <c:pt idx="32935">
                  <c:v>-2.2940499999999999E-2</c:v>
                </c:pt>
                <c:pt idx="32936">
                  <c:v>-2.31413E-2</c:v>
                </c:pt>
                <c:pt idx="32937">
                  <c:v>-2.3344699999999999E-2</c:v>
                </c:pt>
                <c:pt idx="32938">
                  <c:v>-2.35496E-2</c:v>
                </c:pt>
                <c:pt idx="32939">
                  <c:v>-2.3754299999999999E-2</c:v>
                </c:pt>
                <c:pt idx="32940">
                  <c:v>-2.3960100000000002E-2</c:v>
                </c:pt>
                <c:pt idx="32941">
                  <c:v>-2.4172300000000001E-2</c:v>
                </c:pt>
                <c:pt idx="32942">
                  <c:v>-2.43939E-2</c:v>
                </c:pt>
                <c:pt idx="32943">
                  <c:v>-2.46216E-2</c:v>
                </c:pt>
                <c:pt idx="32944">
                  <c:v>-2.4850799999999999E-2</c:v>
                </c:pt>
                <c:pt idx="32945">
                  <c:v>-2.50791E-2</c:v>
                </c:pt>
                <c:pt idx="32946">
                  <c:v>-2.5307E-2</c:v>
                </c:pt>
                <c:pt idx="32947">
                  <c:v>-2.55353E-2</c:v>
                </c:pt>
                <c:pt idx="32948">
                  <c:v>-2.5765E-2</c:v>
                </c:pt>
                <c:pt idx="32949">
                  <c:v>-2.5997200000000002E-2</c:v>
                </c:pt>
                <c:pt idx="32950">
                  <c:v>-2.6231500000000001E-2</c:v>
                </c:pt>
                <c:pt idx="32951">
                  <c:v>-2.6467299999999999E-2</c:v>
                </c:pt>
                <c:pt idx="32952">
                  <c:v>-2.6705E-2</c:v>
                </c:pt>
                <c:pt idx="32953">
                  <c:v>-2.6944900000000001E-2</c:v>
                </c:pt>
                <c:pt idx="32954">
                  <c:v>-2.71863E-2</c:v>
                </c:pt>
                <c:pt idx="32955">
                  <c:v>-2.74275E-2</c:v>
                </c:pt>
                <c:pt idx="32956">
                  <c:v>-2.7668499999999999E-2</c:v>
                </c:pt>
                <c:pt idx="32957">
                  <c:v>-2.7910500000000001E-2</c:v>
                </c:pt>
                <c:pt idx="32958">
                  <c:v>-2.8155099999999999E-2</c:v>
                </c:pt>
                <c:pt idx="32959">
                  <c:v>-2.84038E-2</c:v>
                </c:pt>
                <c:pt idx="32960">
                  <c:v>-2.8656600000000001E-2</c:v>
                </c:pt>
                <c:pt idx="32961">
                  <c:v>-2.8912799999999999E-2</c:v>
                </c:pt>
                <c:pt idx="32962">
                  <c:v>-2.91714E-2</c:v>
                </c:pt>
                <c:pt idx="32963">
                  <c:v>-2.9432E-2</c:v>
                </c:pt>
                <c:pt idx="32964">
                  <c:v>-2.9694399999999999E-2</c:v>
                </c:pt>
                <c:pt idx="32965">
                  <c:v>-2.9959E-2</c:v>
                </c:pt>
                <c:pt idx="32966">
                  <c:v>-3.0226200000000002E-2</c:v>
                </c:pt>
                <c:pt idx="32967">
                  <c:v>-3.04952E-2</c:v>
                </c:pt>
                <c:pt idx="32968">
                  <c:v>-3.0764400000000001E-2</c:v>
                </c:pt>
                <c:pt idx="32969">
                  <c:v>-3.1033000000000002E-2</c:v>
                </c:pt>
                <c:pt idx="32970">
                  <c:v>-3.1302700000000003E-2</c:v>
                </c:pt>
                <c:pt idx="32971">
                  <c:v>-3.15765E-2</c:v>
                </c:pt>
                <c:pt idx="32972">
                  <c:v>-3.1855500000000002E-2</c:v>
                </c:pt>
                <c:pt idx="32973">
                  <c:v>-3.2138199999999999E-2</c:v>
                </c:pt>
                <c:pt idx="32974">
                  <c:v>-3.2423300000000002E-2</c:v>
                </c:pt>
                <c:pt idx="32975">
                  <c:v>-3.2710799999999998E-2</c:v>
                </c:pt>
                <c:pt idx="32976">
                  <c:v>-3.30002E-2</c:v>
                </c:pt>
                <c:pt idx="32977">
                  <c:v>-3.32912E-2</c:v>
                </c:pt>
                <c:pt idx="32978">
                  <c:v>-3.3585499999999997E-2</c:v>
                </c:pt>
                <c:pt idx="32979">
                  <c:v>-3.3883000000000003E-2</c:v>
                </c:pt>
                <c:pt idx="32980">
                  <c:v>-3.4180500000000003E-2</c:v>
                </c:pt>
                <c:pt idx="32981">
                  <c:v>-3.4475899999999997E-2</c:v>
                </c:pt>
                <c:pt idx="32982">
                  <c:v>-3.4770000000000002E-2</c:v>
                </c:pt>
                <c:pt idx="32983">
                  <c:v>-3.5063900000000002E-2</c:v>
                </c:pt>
                <c:pt idx="32984">
                  <c:v>-3.5357399999999997E-2</c:v>
                </c:pt>
                <c:pt idx="32985">
                  <c:v>-3.5649800000000002E-2</c:v>
                </c:pt>
                <c:pt idx="32986">
                  <c:v>-3.5940399999999997E-2</c:v>
                </c:pt>
                <c:pt idx="32987">
                  <c:v>-3.62257E-2</c:v>
                </c:pt>
                <c:pt idx="32988">
                  <c:v>-3.6499999999999998E-2</c:v>
                </c:pt>
                <c:pt idx="32989">
                  <c:v>-3.6759899999999998E-2</c:v>
                </c:pt>
                <c:pt idx="32990">
                  <c:v>-3.7007600000000002E-2</c:v>
                </c:pt>
                <c:pt idx="32991">
                  <c:v>-3.7246599999999998E-2</c:v>
                </c:pt>
                <c:pt idx="32992">
                  <c:v>-3.7477700000000003E-2</c:v>
                </c:pt>
                <c:pt idx="32993">
                  <c:v>-3.7701800000000001E-2</c:v>
                </c:pt>
                <c:pt idx="32994">
                  <c:v>-3.7920700000000002E-2</c:v>
                </c:pt>
                <c:pt idx="32995">
                  <c:v>-3.8135599999999999E-2</c:v>
                </c:pt>
                <c:pt idx="32996">
                  <c:v>-3.8346100000000001E-2</c:v>
                </c:pt>
                <c:pt idx="32997">
                  <c:v>-3.8550500000000001E-2</c:v>
                </c:pt>
                <c:pt idx="32998">
                  <c:v>-3.8747200000000002E-2</c:v>
                </c:pt>
                <c:pt idx="32999">
                  <c:v>-3.8936800000000001E-2</c:v>
                </c:pt>
                <c:pt idx="33000">
                  <c:v>-3.9120700000000001E-2</c:v>
                </c:pt>
                <c:pt idx="33001">
                  <c:v>-3.9300500000000002E-2</c:v>
                </c:pt>
                <c:pt idx="33002">
                  <c:v>-3.94797E-2</c:v>
                </c:pt>
                <c:pt idx="33003">
                  <c:v>-3.9664600000000001E-2</c:v>
                </c:pt>
                <c:pt idx="33004">
                  <c:v>-3.9860800000000002E-2</c:v>
                </c:pt>
                <c:pt idx="33005">
                  <c:v>-4.0070000000000001E-2</c:v>
                </c:pt>
                <c:pt idx="33006">
                  <c:v>-4.0290699999999999E-2</c:v>
                </c:pt>
                <c:pt idx="33007">
                  <c:v>-4.0520899999999999E-2</c:v>
                </c:pt>
                <c:pt idx="33008">
                  <c:v>-4.0759700000000003E-2</c:v>
                </c:pt>
                <c:pt idx="33009">
                  <c:v>-4.1005399999999997E-2</c:v>
                </c:pt>
                <c:pt idx="33010">
                  <c:v>-4.1256399999999999E-2</c:v>
                </c:pt>
                <c:pt idx="33011">
                  <c:v>-4.1511800000000001E-2</c:v>
                </c:pt>
                <c:pt idx="33012">
                  <c:v>-4.1772799999999999E-2</c:v>
                </c:pt>
                <c:pt idx="33013">
                  <c:v>-4.2040899999999999E-2</c:v>
                </c:pt>
                <c:pt idx="33014">
                  <c:v>-4.2317599999999997E-2</c:v>
                </c:pt>
                <c:pt idx="33015">
                  <c:v>-4.26063E-2</c:v>
                </c:pt>
                <c:pt idx="33016">
                  <c:v>-4.2911100000000001E-2</c:v>
                </c:pt>
                <c:pt idx="33017">
                  <c:v>-4.3235999999999997E-2</c:v>
                </c:pt>
                <c:pt idx="33018">
                  <c:v>-4.3583999999999998E-2</c:v>
                </c:pt>
                <c:pt idx="33019">
                  <c:v>-4.39552E-2</c:v>
                </c:pt>
                <c:pt idx="33020">
                  <c:v>-4.4347299999999999E-2</c:v>
                </c:pt>
                <c:pt idx="33021">
                  <c:v>-4.4759199999999999E-2</c:v>
                </c:pt>
                <c:pt idx="33022">
                  <c:v>-4.51931E-2</c:v>
                </c:pt>
                <c:pt idx="33023">
                  <c:v>-4.5651799999999999E-2</c:v>
                </c:pt>
                <c:pt idx="33024">
                  <c:v>-4.6136200000000002E-2</c:v>
                </c:pt>
                <c:pt idx="33025">
                  <c:v>-4.6646699999999999E-2</c:v>
                </c:pt>
                <c:pt idx="33026">
                  <c:v>-4.7184499999999997E-2</c:v>
                </c:pt>
                <c:pt idx="33027">
                  <c:v>-4.7750399999999998E-2</c:v>
                </c:pt>
                <c:pt idx="33028">
                  <c:v>-4.8343900000000002E-2</c:v>
                </c:pt>
                <c:pt idx="33029">
                  <c:v>-4.8965000000000002E-2</c:v>
                </c:pt>
                <c:pt idx="33030">
                  <c:v>-4.9615899999999998E-2</c:v>
                </c:pt>
                <c:pt idx="33031">
                  <c:v>-5.0299099999999999E-2</c:v>
                </c:pt>
                <c:pt idx="33032">
                  <c:v>-5.10158E-2</c:v>
                </c:pt>
                <c:pt idx="33033">
                  <c:v>-5.1766899999999998E-2</c:v>
                </c:pt>
                <c:pt idx="33034">
                  <c:v>-5.2554799999999999E-2</c:v>
                </c:pt>
                <c:pt idx="33035">
                  <c:v>-5.3379900000000001E-2</c:v>
                </c:pt>
                <c:pt idx="33036">
                  <c:v>-5.42394E-2</c:v>
                </c:pt>
                <c:pt idx="33037">
                  <c:v>-5.5130800000000001E-2</c:v>
                </c:pt>
                <c:pt idx="33038">
                  <c:v>-5.6053499999999999E-2</c:v>
                </c:pt>
                <c:pt idx="33039">
                  <c:v>-5.7006300000000003E-2</c:v>
                </c:pt>
                <c:pt idx="33040">
                  <c:v>-5.7988499999999998E-2</c:v>
                </c:pt>
                <c:pt idx="33041">
                  <c:v>-5.9000400000000001E-2</c:v>
                </c:pt>
                <c:pt idx="33042">
                  <c:v>-6.0042600000000002E-2</c:v>
                </c:pt>
                <c:pt idx="33043">
                  <c:v>-6.1115700000000002E-2</c:v>
                </c:pt>
                <c:pt idx="33044">
                  <c:v>-6.2220400000000002E-2</c:v>
                </c:pt>
                <c:pt idx="33045">
                  <c:v>-6.3358399999999995E-2</c:v>
                </c:pt>
                <c:pt idx="33046">
                  <c:v>-6.4532300000000001E-2</c:v>
                </c:pt>
                <c:pt idx="33047">
                  <c:v>-6.5743300000000005E-2</c:v>
                </c:pt>
                <c:pt idx="33048">
                  <c:v>-6.6990999999999995E-2</c:v>
                </c:pt>
                <c:pt idx="33049">
                  <c:v>-6.8275299999999997E-2</c:v>
                </c:pt>
                <c:pt idx="33050">
                  <c:v>-6.95968E-2</c:v>
                </c:pt>
                <c:pt idx="33051">
                  <c:v>-7.0956099999999994E-2</c:v>
                </c:pt>
                <c:pt idx="33052">
                  <c:v>-7.2353899999999999E-2</c:v>
                </c:pt>
                <c:pt idx="33053">
                  <c:v>-7.3790099999999997E-2</c:v>
                </c:pt>
                <c:pt idx="33054">
                  <c:v>-7.5261999999999996E-2</c:v>
                </c:pt>
                <c:pt idx="33055">
                  <c:v>-7.6767299999999997E-2</c:v>
                </c:pt>
                <c:pt idx="33056">
                  <c:v>-7.8307399999999999E-2</c:v>
                </c:pt>
                <c:pt idx="33057">
                  <c:v>-7.9883800000000005E-2</c:v>
                </c:pt>
                <c:pt idx="33058">
                  <c:v>-8.1493899999999994E-2</c:v>
                </c:pt>
                <c:pt idx="33059">
                  <c:v>-8.3132399999999995E-2</c:v>
                </c:pt>
                <c:pt idx="33060">
                  <c:v>-8.4793900000000005E-2</c:v>
                </c:pt>
                <c:pt idx="33061">
                  <c:v>-8.6473999999999995E-2</c:v>
                </c:pt>
                <c:pt idx="33062">
                  <c:v>-8.8170100000000001E-2</c:v>
                </c:pt>
                <c:pt idx="33063">
                  <c:v>-8.9881100000000005E-2</c:v>
                </c:pt>
                <c:pt idx="33064">
                  <c:v>-9.1605599999999995E-2</c:v>
                </c:pt>
                <c:pt idx="33065">
                  <c:v>-9.3341099999999996E-2</c:v>
                </c:pt>
                <c:pt idx="33066">
                  <c:v>-9.50873E-2</c:v>
                </c:pt>
                <c:pt idx="33067">
                  <c:v>-9.6847799999999998E-2</c:v>
                </c:pt>
                <c:pt idx="33068">
                  <c:v>-9.8624500000000004E-2</c:v>
                </c:pt>
                <c:pt idx="33069">
                  <c:v>-0.10041600000000001</c:v>
                </c:pt>
                <c:pt idx="33070">
                  <c:v>-0.10222100000000001</c:v>
                </c:pt>
                <c:pt idx="33071">
                  <c:v>-0.10404099999999999</c:v>
                </c:pt>
                <c:pt idx="33072">
                  <c:v>-0.10587299999999999</c:v>
                </c:pt>
                <c:pt idx="33073">
                  <c:v>-0.10771600000000001</c:v>
                </c:pt>
                <c:pt idx="33074">
                  <c:v>-0.109567</c:v>
                </c:pt>
                <c:pt idx="33075">
                  <c:v>-0.111428</c:v>
                </c:pt>
                <c:pt idx="33076">
                  <c:v>-0.113298</c:v>
                </c:pt>
                <c:pt idx="33077">
                  <c:v>-0.115176</c:v>
                </c:pt>
                <c:pt idx="33078">
                  <c:v>-0.117064</c:v>
                </c:pt>
                <c:pt idx="33079">
                  <c:v>-0.118965</c:v>
                </c:pt>
                <c:pt idx="33080">
                  <c:v>-0.120876</c:v>
                </c:pt>
                <c:pt idx="33081">
                  <c:v>-0.122794</c:v>
                </c:pt>
                <c:pt idx="33082">
                  <c:v>-0.12471699999999999</c:v>
                </c:pt>
                <c:pt idx="33083">
                  <c:v>-0.12664600000000001</c:v>
                </c:pt>
                <c:pt idx="33084">
                  <c:v>-0.128578</c:v>
                </c:pt>
                <c:pt idx="33085">
                  <c:v>-0.13051099999999999</c:v>
                </c:pt>
                <c:pt idx="33086">
                  <c:v>-0.132442</c:v>
                </c:pt>
                <c:pt idx="33087">
                  <c:v>-0.13436500000000001</c:v>
                </c:pt>
                <c:pt idx="33088">
                  <c:v>-0.136272</c:v>
                </c:pt>
                <c:pt idx="33089">
                  <c:v>-0.138156</c:v>
                </c:pt>
                <c:pt idx="33090">
                  <c:v>-0.140017</c:v>
                </c:pt>
                <c:pt idx="33091">
                  <c:v>-0.14185700000000001</c:v>
                </c:pt>
                <c:pt idx="33092">
                  <c:v>-0.14367099999999999</c:v>
                </c:pt>
                <c:pt idx="33093">
                  <c:v>-0.145455</c:v>
                </c:pt>
                <c:pt idx="33094">
                  <c:v>-0.14721000000000001</c:v>
                </c:pt>
                <c:pt idx="33095">
                  <c:v>-0.14893400000000001</c:v>
                </c:pt>
                <c:pt idx="33096">
                  <c:v>-0.15062600000000001</c:v>
                </c:pt>
                <c:pt idx="33097">
                  <c:v>-0.152284</c:v>
                </c:pt>
                <c:pt idx="33098">
                  <c:v>-0.15390699999999999</c:v>
                </c:pt>
                <c:pt idx="33099">
                  <c:v>-0.155496</c:v>
                </c:pt>
                <c:pt idx="33100">
                  <c:v>-0.15705</c:v>
                </c:pt>
                <c:pt idx="33101">
                  <c:v>-0.15856999999999999</c:v>
                </c:pt>
                <c:pt idx="33102">
                  <c:v>-0.160054</c:v>
                </c:pt>
                <c:pt idx="33103">
                  <c:v>-0.16150200000000001</c:v>
                </c:pt>
                <c:pt idx="33104">
                  <c:v>-0.162909</c:v>
                </c:pt>
                <c:pt idx="33105">
                  <c:v>-0.164271</c:v>
                </c:pt>
                <c:pt idx="33106">
                  <c:v>-0.16558300000000001</c:v>
                </c:pt>
                <c:pt idx="33107">
                  <c:v>-0.16684499999999999</c:v>
                </c:pt>
                <c:pt idx="33108">
                  <c:v>-0.16806199999999999</c:v>
                </c:pt>
                <c:pt idx="33109">
                  <c:v>-0.16923199999999999</c:v>
                </c:pt>
                <c:pt idx="33110">
                  <c:v>-0.170352</c:v>
                </c:pt>
                <c:pt idx="33111">
                  <c:v>-0.17141300000000001</c:v>
                </c:pt>
                <c:pt idx="33112">
                  <c:v>-0.17241100000000001</c:v>
                </c:pt>
                <c:pt idx="33113">
                  <c:v>-0.173345</c:v>
                </c:pt>
                <c:pt idx="33114">
                  <c:v>-0.17421600000000001</c:v>
                </c:pt>
                <c:pt idx="33115">
                  <c:v>-0.17502400000000001</c:v>
                </c:pt>
                <c:pt idx="33116">
                  <c:v>-0.17577300000000001</c:v>
                </c:pt>
                <c:pt idx="33117">
                  <c:v>-0.17646200000000001</c:v>
                </c:pt>
                <c:pt idx="33118">
                  <c:v>-0.177092</c:v>
                </c:pt>
                <c:pt idx="33119">
                  <c:v>-0.17766000000000001</c:v>
                </c:pt>
                <c:pt idx="33120">
                  <c:v>-0.17816699999999999</c:v>
                </c:pt>
                <c:pt idx="33121">
                  <c:v>-0.17861199999999999</c:v>
                </c:pt>
                <c:pt idx="33122">
                  <c:v>-0.17899499999999999</c:v>
                </c:pt>
                <c:pt idx="33123">
                  <c:v>-0.17931800000000001</c:v>
                </c:pt>
                <c:pt idx="33124">
                  <c:v>-0.17958299999999999</c:v>
                </c:pt>
                <c:pt idx="33125">
                  <c:v>-0.17979200000000001</c:v>
                </c:pt>
                <c:pt idx="33126">
                  <c:v>-0.179947</c:v>
                </c:pt>
                <c:pt idx="33127">
                  <c:v>-0.18004500000000001</c:v>
                </c:pt>
                <c:pt idx="33128">
                  <c:v>-0.180086</c:v>
                </c:pt>
                <c:pt idx="33129">
                  <c:v>-0.180066</c:v>
                </c:pt>
                <c:pt idx="33130">
                  <c:v>-0.179983</c:v>
                </c:pt>
                <c:pt idx="33131">
                  <c:v>-0.179836</c:v>
                </c:pt>
                <c:pt idx="33132">
                  <c:v>-0.17962400000000001</c:v>
                </c:pt>
                <c:pt idx="33133">
                  <c:v>-0.17934800000000001</c:v>
                </c:pt>
                <c:pt idx="33134">
                  <c:v>-0.179012</c:v>
                </c:pt>
                <c:pt idx="33135">
                  <c:v>-0.178615</c:v>
                </c:pt>
                <c:pt idx="33136">
                  <c:v>-0.17815600000000001</c:v>
                </c:pt>
                <c:pt idx="33137">
                  <c:v>-0.17763799999999999</c:v>
                </c:pt>
                <c:pt idx="33138">
                  <c:v>-0.177067</c:v>
                </c:pt>
                <c:pt idx="33139">
                  <c:v>-0.17644799999999999</c:v>
                </c:pt>
                <c:pt idx="33140">
                  <c:v>-0.17578299999999999</c:v>
                </c:pt>
                <c:pt idx="33141">
                  <c:v>-0.17507300000000001</c:v>
                </c:pt>
                <c:pt idx="33142">
                  <c:v>-0.17432</c:v>
                </c:pt>
                <c:pt idx="33143">
                  <c:v>-0.17352500000000001</c:v>
                </c:pt>
                <c:pt idx="33144">
                  <c:v>-0.17268800000000001</c:v>
                </c:pt>
                <c:pt idx="33145">
                  <c:v>-0.17180899999999999</c:v>
                </c:pt>
                <c:pt idx="33146">
                  <c:v>-0.17089099999999999</c:v>
                </c:pt>
                <c:pt idx="33147">
                  <c:v>-0.16993800000000001</c:v>
                </c:pt>
                <c:pt idx="33148">
                  <c:v>-0.16895199999999999</c:v>
                </c:pt>
                <c:pt idx="33149">
                  <c:v>-0.167932</c:v>
                </c:pt>
                <c:pt idx="33150">
                  <c:v>-0.166878</c:v>
                </c:pt>
                <c:pt idx="33151">
                  <c:v>-0.16579099999999999</c:v>
                </c:pt>
                <c:pt idx="33152">
                  <c:v>-0.16467300000000001</c:v>
                </c:pt>
                <c:pt idx="33153">
                  <c:v>-0.163525</c:v>
                </c:pt>
                <c:pt idx="33154">
                  <c:v>-0.16234399999999999</c:v>
                </c:pt>
                <c:pt idx="33155">
                  <c:v>-0.161134</c:v>
                </c:pt>
                <c:pt idx="33156">
                  <c:v>-0.15990399999999999</c:v>
                </c:pt>
                <c:pt idx="33157">
                  <c:v>-0.15866</c:v>
                </c:pt>
                <c:pt idx="33158">
                  <c:v>-0.15740599999999999</c:v>
                </c:pt>
                <c:pt idx="33159">
                  <c:v>-0.156143</c:v>
                </c:pt>
                <c:pt idx="33160">
                  <c:v>-0.15487200000000001</c:v>
                </c:pt>
                <c:pt idx="33161">
                  <c:v>-0.15359300000000001</c:v>
                </c:pt>
                <c:pt idx="33162">
                  <c:v>-0.152308</c:v>
                </c:pt>
                <c:pt idx="33163">
                  <c:v>-0.15101600000000001</c:v>
                </c:pt>
                <c:pt idx="33164">
                  <c:v>-0.14971899999999999</c:v>
                </c:pt>
                <c:pt idx="33165">
                  <c:v>-0.14841399999999999</c:v>
                </c:pt>
                <c:pt idx="33166">
                  <c:v>-0.14710500000000001</c:v>
                </c:pt>
                <c:pt idx="33167">
                  <c:v>-0.14580000000000001</c:v>
                </c:pt>
                <c:pt idx="33168">
                  <c:v>-0.14451</c:v>
                </c:pt>
                <c:pt idx="33169">
                  <c:v>-0.14324000000000001</c:v>
                </c:pt>
                <c:pt idx="33170">
                  <c:v>-0.14199000000000001</c:v>
                </c:pt>
                <c:pt idx="33171">
                  <c:v>-0.140763</c:v>
                </c:pt>
                <c:pt idx="33172">
                  <c:v>-0.13955899999999999</c:v>
                </c:pt>
                <c:pt idx="33173">
                  <c:v>-0.138376</c:v>
                </c:pt>
                <c:pt idx="33174">
                  <c:v>-0.137216</c:v>
                </c:pt>
                <c:pt idx="33175">
                  <c:v>-0.13608700000000001</c:v>
                </c:pt>
                <c:pt idx="33176">
                  <c:v>-0.134994</c:v>
                </c:pt>
                <c:pt idx="33177">
                  <c:v>-0.13394</c:v>
                </c:pt>
                <c:pt idx="33178">
                  <c:v>-0.13292699999999999</c:v>
                </c:pt>
                <c:pt idx="33179">
                  <c:v>-0.13195399999999999</c:v>
                </c:pt>
                <c:pt idx="33180">
                  <c:v>-0.131018</c:v>
                </c:pt>
                <c:pt idx="33181">
                  <c:v>-0.13012299999999999</c:v>
                </c:pt>
                <c:pt idx="33182">
                  <c:v>-0.129278</c:v>
                </c:pt>
                <c:pt idx="33183">
                  <c:v>-0.12849099999999999</c:v>
                </c:pt>
                <c:pt idx="33184">
                  <c:v>-0.127771</c:v>
                </c:pt>
                <c:pt idx="33185">
                  <c:v>-0.12712100000000001</c:v>
                </c:pt>
                <c:pt idx="33186">
                  <c:v>-0.12654599999999999</c:v>
                </c:pt>
                <c:pt idx="33187">
                  <c:v>-0.12604499999999999</c:v>
                </c:pt>
                <c:pt idx="33188">
                  <c:v>-0.12561900000000001</c:v>
                </c:pt>
                <c:pt idx="33189">
                  <c:v>-0.12526799999999999</c:v>
                </c:pt>
                <c:pt idx="33190">
                  <c:v>-0.125</c:v>
                </c:pt>
                <c:pt idx="33191">
                  <c:v>-0.124818</c:v>
                </c:pt>
                <c:pt idx="33192">
                  <c:v>-0.124721</c:v>
                </c:pt>
                <c:pt idx="33193">
                  <c:v>-0.124709</c:v>
                </c:pt>
                <c:pt idx="33194">
                  <c:v>-0.12478599999999999</c:v>
                </c:pt>
                <c:pt idx="33195">
                  <c:v>-0.12495299999999999</c:v>
                </c:pt>
                <c:pt idx="33196">
                  <c:v>-0.12520800000000001</c:v>
                </c:pt>
                <c:pt idx="33197">
                  <c:v>-0.12554599999999999</c:v>
                </c:pt>
                <c:pt idx="33198">
                  <c:v>-0.125968</c:v>
                </c:pt>
                <c:pt idx="33199">
                  <c:v>-0.12647800000000001</c:v>
                </c:pt>
                <c:pt idx="33200">
                  <c:v>-0.127077</c:v>
                </c:pt>
                <c:pt idx="33201">
                  <c:v>-0.12776699999999999</c:v>
                </c:pt>
                <c:pt idx="33202">
                  <c:v>-0.12854599999999999</c:v>
                </c:pt>
                <c:pt idx="33203">
                  <c:v>-0.129413</c:v>
                </c:pt>
                <c:pt idx="33204">
                  <c:v>-0.13037000000000001</c:v>
                </c:pt>
                <c:pt idx="33205">
                  <c:v>-0.13141800000000001</c:v>
                </c:pt>
                <c:pt idx="33206">
                  <c:v>-0.13255600000000001</c:v>
                </c:pt>
                <c:pt idx="33207">
                  <c:v>-0.13378300000000001</c:v>
                </c:pt>
                <c:pt idx="33208">
                  <c:v>-0.1351</c:v>
                </c:pt>
                <c:pt idx="33209">
                  <c:v>-0.13650699999999999</c:v>
                </c:pt>
                <c:pt idx="33210">
                  <c:v>-0.13800000000000001</c:v>
                </c:pt>
                <c:pt idx="33211">
                  <c:v>-0.13957600000000001</c:v>
                </c:pt>
                <c:pt idx="33212">
                  <c:v>-0.141233</c:v>
                </c:pt>
                <c:pt idx="33213">
                  <c:v>-0.14296900000000001</c:v>
                </c:pt>
                <c:pt idx="33214">
                  <c:v>-0.144784</c:v>
                </c:pt>
                <c:pt idx="33215">
                  <c:v>-0.146676</c:v>
                </c:pt>
                <c:pt idx="33216">
                  <c:v>-0.148646</c:v>
                </c:pt>
                <c:pt idx="33217">
                  <c:v>-0.15069099999999999</c:v>
                </c:pt>
                <c:pt idx="33218">
                  <c:v>-0.152813</c:v>
                </c:pt>
                <c:pt idx="33219">
                  <c:v>-0.15501699999999999</c:v>
                </c:pt>
                <c:pt idx="33220">
                  <c:v>-0.157302</c:v>
                </c:pt>
                <c:pt idx="33221">
                  <c:v>-0.159665</c:v>
                </c:pt>
                <c:pt idx="33222">
                  <c:v>-0.162105</c:v>
                </c:pt>
                <c:pt idx="33223">
                  <c:v>-0.164628</c:v>
                </c:pt>
                <c:pt idx="33224">
                  <c:v>-0.16723199999999999</c:v>
                </c:pt>
                <c:pt idx="33225">
                  <c:v>-0.169909</c:v>
                </c:pt>
                <c:pt idx="33226">
                  <c:v>-0.17265800000000001</c:v>
                </c:pt>
                <c:pt idx="33227">
                  <c:v>-0.175482</c:v>
                </c:pt>
                <c:pt idx="33228">
                  <c:v>-0.17838300000000001</c:v>
                </c:pt>
                <c:pt idx="33229">
                  <c:v>-0.18135200000000001</c:v>
                </c:pt>
                <c:pt idx="33230">
                  <c:v>-0.18437999999999999</c:v>
                </c:pt>
                <c:pt idx="33231">
                  <c:v>-0.18745600000000001</c:v>
                </c:pt>
                <c:pt idx="33232">
                  <c:v>-0.19056799999999999</c:v>
                </c:pt>
                <c:pt idx="33233">
                  <c:v>-0.193713</c:v>
                </c:pt>
                <c:pt idx="33234">
                  <c:v>-0.19689599999999999</c:v>
                </c:pt>
                <c:pt idx="33235">
                  <c:v>-0.200123</c:v>
                </c:pt>
                <c:pt idx="33236">
                  <c:v>-0.20338999999999999</c:v>
                </c:pt>
                <c:pt idx="33237">
                  <c:v>-0.20669100000000001</c:v>
                </c:pt>
                <c:pt idx="33238">
                  <c:v>-0.21001700000000001</c:v>
                </c:pt>
                <c:pt idx="33239">
                  <c:v>-0.213362</c:v>
                </c:pt>
                <c:pt idx="33240">
                  <c:v>-0.216722</c:v>
                </c:pt>
                <c:pt idx="33241">
                  <c:v>-0.22009799999999999</c:v>
                </c:pt>
                <c:pt idx="33242">
                  <c:v>-0.22348499999999999</c:v>
                </c:pt>
                <c:pt idx="33243">
                  <c:v>-0.22688</c:v>
                </c:pt>
                <c:pt idx="33244">
                  <c:v>-0.23028199999999999</c:v>
                </c:pt>
                <c:pt idx="33245">
                  <c:v>-0.23369100000000001</c:v>
                </c:pt>
                <c:pt idx="33246">
                  <c:v>-0.23710700000000001</c:v>
                </c:pt>
                <c:pt idx="33247">
                  <c:v>-0.24052799999999999</c:v>
                </c:pt>
                <c:pt idx="33248">
                  <c:v>-0.243945</c:v>
                </c:pt>
                <c:pt idx="33249">
                  <c:v>-0.24734700000000001</c:v>
                </c:pt>
                <c:pt idx="33250">
                  <c:v>-0.25072699999999998</c:v>
                </c:pt>
                <c:pt idx="33251">
                  <c:v>-0.25408399999999998</c:v>
                </c:pt>
                <c:pt idx="33252">
                  <c:v>-0.25741999999999998</c:v>
                </c:pt>
                <c:pt idx="33253">
                  <c:v>-0.26073000000000002</c:v>
                </c:pt>
                <c:pt idx="33254">
                  <c:v>-0.26400899999999999</c:v>
                </c:pt>
                <c:pt idx="33255">
                  <c:v>-0.26724900000000001</c:v>
                </c:pt>
                <c:pt idx="33256">
                  <c:v>-0.27044499999999999</c:v>
                </c:pt>
                <c:pt idx="33257">
                  <c:v>-0.273592</c:v>
                </c:pt>
                <c:pt idx="33258">
                  <c:v>-0.27668300000000001</c:v>
                </c:pt>
                <c:pt idx="33259">
                  <c:v>-0.27970899999999999</c:v>
                </c:pt>
                <c:pt idx="33260">
                  <c:v>-0.282667</c:v>
                </c:pt>
                <c:pt idx="33261">
                  <c:v>-0.28555000000000003</c:v>
                </c:pt>
                <c:pt idx="33262">
                  <c:v>-0.288354</c:v>
                </c:pt>
                <c:pt idx="33263">
                  <c:v>-0.291078</c:v>
                </c:pt>
                <c:pt idx="33264">
                  <c:v>-0.29372300000000001</c:v>
                </c:pt>
                <c:pt idx="33265">
                  <c:v>-0.29628199999999999</c:v>
                </c:pt>
                <c:pt idx="33266">
                  <c:v>-0.29874299999999998</c:v>
                </c:pt>
                <c:pt idx="33267">
                  <c:v>-0.30109999999999998</c:v>
                </c:pt>
                <c:pt idx="33268">
                  <c:v>-0.30335499999999999</c:v>
                </c:pt>
                <c:pt idx="33269">
                  <c:v>-0.305506</c:v>
                </c:pt>
                <c:pt idx="33270">
                  <c:v>-0.30754700000000001</c:v>
                </c:pt>
                <c:pt idx="33271">
                  <c:v>-0.309477</c:v>
                </c:pt>
                <c:pt idx="33272">
                  <c:v>-0.31129600000000002</c:v>
                </c:pt>
                <c:pt idx="33273">
                  <c:v>-0.31299900000000003</c:v>
                </c:pt>
                <c:pt idx="33274">
                  <c:v>-0.31458000000000003</c:v>
                </c:pt>
                <c:pt idx="33275">
                  <c:v>-0.31604100000000002</c:v>
                </c:pt>
                <c:pt idx="33276">
                  <c:v>-0.317382</c:v>
                </c:pt>
                <c:pt idx="33277">
                  <c:v>-0.31860100000000002</c:v>
                </c:pt>
                <c:pt idx="33278">
                  <c:v>-0.31969900000000001</c:v>
                </c:pt>
                <c:pt idx="33279">
                  <c:v>-0.32067499999999999</c:v>
                </c:pt>
                <c:pt idx="33280">
                  <c:v>-0.32152799999999998</c:v>
                </c:pt>
                <c:pt idx="33281">
                  <c:v>-0.32225500000000001</c:v>
                </c:pt>
                <c:pt idx="33282">
                  <c:v>-0.322851</c:v>
                </c:pt>
                <c:pt idx="33283">
                  <c:v>-0.32331700000000002</c:v>
                </c:pt>
                <c:pt idx="33284">
                  <c:v>-0.32365699999999997</c:v>
                </c:pt>
                <c:pt idx="33285">
                  <c:v>-0.323874</c:v>
                </c:pt>
                <c:pt idx="33286">
                  <c:v>-0.32396999999999998</c:v>
                </c:pt>
                <c:pt idx="33287">
                  <c:v>-0.32394400000000001</c:v>
                </c:pt>
                <c:pt idx="33288">
                  <c:v>-0.32379599999999997</c:v>
                </c:pt>
                <c:pt idx="33289">
                  <c:v>-0.32352399999999998</c:v>
                </c:pt>
                <c:pt idx="33290">
                  <c:v>-0.32313199999999997</c:v>
                </c:pt>
                <c:pt idx="33291">
                  <c:v>-0.32262000000000002</c:v>
                </c:pt>
                <c:pt idx="33292">
                  <c:v>-0.321988</c:v>
                </c:pt>
                <c:pt idx="33293">
                  <c:v>-0.32123299999999999</c:v>
                </c:pt>
                <c:pt idx="33294">
                  <c:v>-0.320353</c:v>
                </c:pt>
                <c:pt idx="33295">
                  <c:v>-0.31935000000000002</c:v>
                </c:pt>
                <c:pt idx="33296">
                  <c:v>-0.31822899999999998</c:v>
                </c:pt>
                <c:pt idx="33297">
                  <c:v>-0.316996</c:v>
                </c:pt>
                <c:pt idx="33298">
                  <c:v>-0.31565399999999999</c:v>
                </c:pt>
                <c:pt idx="33299">
                  <c:v>-0.31420399999999998</c:v>
                </c:pt>
                <c:pt idx="33300">
                  <c:v>-0.31264599999999998</c:v>
                </c:pt>
                <c:pt idx="33301">
                  <c:v>-0.31098500000000001</c:v>
                </c:pt>
                <c:pt idx="33302">
                  <c:v>-0.30922300000000003</c:v>
                </c:pt>
                <c:pt idx="33303">
                  <c:v>-0.307365</c:v>
                </c:pt>
                <c:pt idx="33304">
                  <c:v>-0.305421</c:v>
                </c:pt>
                <c:pt idx="33305">
                  <c:v>-0.30339899999999997</c:v>
                </c:pt>
                <c:pt idx="33306">
                  <c:v>-0.30130400000000002</c:v>
                </c:pt>
                <c:pt idx="33307">
                  <c:v>-0.29914000000000002</c:v>
                </c:pt>
                <c:pt idx="33308">
                  <c:v>-0.29690699999999998</c:v>
                </c:pt>
                <c:pt idx="33309">
                  <c:v>-0.29460999999999998</c:v>
                </c:pt>
                <c:pt idx="33310">
                  <c:v>-0.29225400000000001</c:v>
                </c:pt>
                <c:pt idx="33311">
                  <c:v>-0.28984399999999999</c:v>
                </c:pt>
                <c:pt idx="33312">
                  <c:v>-0.28738599999999997</c:v>
                </c:pt>
                <c:pt idx="33313">
                  <c:v>-0.284885</c:v>
                </c:pt>
                <c:pt idx="33314">
                  <c:v>-0.28233999999999998</c:v>
                </c:pt>
                <c:pt idx="33315">
                  <c:v>-0.27975499999999998</c:v>
                </c:pt>
                <c:pt idx="33316">
                  <c:v>-0.27712900000000001</c:v>
                </c:pt>
                <c:pt idx="33317">
                  <c:v>-0.27446100000000001</c:v>
                </c:pt>
                <c:pt idx="33318">
                  <c:v>-0.27175300000000002</c:v>
                </c:pt>
                <c:pt idx="33319">
                  <c:v>-0.26900800000000002</c:v>
                </c:pt>
                <c:pt idx="33320">
                  <c:v>-0.266233</c:v>
                </c:pt>
                <c:pt idx="33321">
                  <c:v>-0.26343</c:v>
                </c:pt>
                <c:pt idx="33322">
                  <c:v>-0.260604</c:v>
                </c:pt>
                <c:pt idx="33323">
                  <c:v>-0.25776100000000002</c:v>
                </c:pt>
                <c:pt idx="33324">
                  <c:v>-0.25490699999999999</c:v>
                </c:pt>
                <c:pt idx="33325">
                  <c:v>-0.25204700000000002</c:v>
                </c:pt>
                <c:pt idx="33326">
                  <c:v>-0.24918699999999999</c:v>
                </c:pt>
                <c:pt idx="33327">
                  <c:v>-0.246334</c:v>
                </c:pt>
                <c:pt idx="33328">
                  <c:v>-0.243501</c:v>
                </c:pt>
                <c:pt idx="33329">
                  <c:v>-0.240698</c:v>
                </c:pt>
                <c:pt idx="33330">
                  <c:v>-0.237926</c:v>
                </c:pt>
                <c:pt idx="33331">
                  <c:v>-0.23518800000000001</c:v>
                </c:pt>
                <c:pt idx="33332">
                  <c:v>-0.232488</c:v>
                </c:pt>
                <c:pt idx="33333">
                  <c:v>-0.22983200000000001</c:v>
                </c:pt>
                <c:pt idx="33334">
                  <c:v>-0.22722700000000001</c:v>
                </c:pt>
                <c:pt idx="33335">
                  <c:v>-0.224685</c:v>
                </c:pt>
                <c:pt idx="33336">
                  <c:v>-0.22221399999999999</c:v>
                </c:pt>
                <c:pt idx="33337">
                  <c:v>-0.21982099999999999</c:v>
                </c:pt>
                <c:pt idx="33338">
                  <c:v>-0.217505</c:v>
                </c:pt>
                <c:pt idx="33339">
                  <c:v>-0.21526600000000001</c:v>
                </c:pt>
                <c:pt idx="33340">
                  <c:v>-0.21310100000000001</c:v>
                </c:pt>
                <c:pt idx="33341">
                  <c:v>-0.21101200000000001</c:v>
                </c:pt>
                <c:pt idx="33342">
                  <c:v>-0.20899899999999999</c:v>
                </c:pt>
                <c:pt idx="33343">
                  <c:v>-0.207064</c:v>
                </c:pt>
                <c:pt idx="33344">
                  <c:v>-0.20521500000000001</c:v>
                </c:pt>
                <c:pt idx="33345">
                  <c:v>-0.203456</c:v>
                </c:pt>
                <c:pt idx="33346">
                  <c:v>-0.201788</c:v>
                </c:pt>
                <c:pt idx="33347">
                  <c:v>-0.200211</c:v>
                </c:pt>
                <c:pt idx="33348">
                  <c:v>-0.19873099999999999</c:v>
                </c:pt>
                <c:pt idx="33349">
                  <c:v>-0.197352</c:v>
                </c:pt>
                <c:pt idx="33350">
                  <c:v>-0.196076</c:v>
                </c:pt>
                <c:pt idx="33351">
                  <c:v>-0.19490299999999999</c:v>
                </c:pt>
                <c:pt idx="33352">
                  <c:v>-0.19383500000000001</c:v>
                </c:pt>
                <c:pt idx="33353">
                  <c:v>-0.19287499999999999</c:v>
                </c:pt>
                <c:pt idx="33354">
                  <c:v>-0.192023</c:v>
                </c:pt>
                <c:pt idx="33355">
                  <c:v>-0.19128100000000001</c:v>
                </c:pt>
                <c:pt idx="33356">
                  <c:v>-0.19065099999999999</c:v>
                </c:pt>
                <c:pt idx="33357">
                  <c:v>-0.190135</c:v>
                </c:pt>
                <c:pt idx="33358">
                  <c:v>-0.18973100000000001</c:v>
                </c:pt>
                <c:pt idx="33359">
                  <c:v>-0.18943199999999999</c:v>
                </c:pt>
                <c:pt idx="33360">
                  <c:v>-0.18923499999999999</c:v>
                </c:pt>
                <c:pt idx="33361">
                  <c:v>-0.18914</c:v>
                </c:pt>
                <c:pt idx="33362">
                  <c:v>-0.18915000000000001</c:v>
                </c:pt>
                <c:pt idx="33363">
                  <c:v>-0.18926799999999999</c:v>
                </c:pt>
                <c:pt idx="33364">
                  <c:v>-0.189497</c:v>
                </c:pt>
                <c:pt idx="33365">
                  <c:v>-0.18983900000000001</c:v>
                </c:pt>
                <c:pt idx="33366">
                  <c:v>-0.19029199999999999</c:v>
                </c:pt>
                <c:pt idx="33367">
                  <c:v>-0.19085099999999999</c:v>
                </c:pt>
                <c:pt idx="33368">
                  <c:v>-0.19151299999999999</c:v>
                </c:pt>
                <c:pt idx="33369">
                  <c:v>-0.192273</c:v>
                </c:pt>
                <c:pt idx="33370">
                  <c:v>-0.19312699999999999</c:v>
                </c:pt>
                <c:pt idx="33371">
                  <c:v>-0.194077</c:v>
                </c:pt>
                <c:pt idx="33372">
                  <c:v>-0.195129</c:v>
                </c:pt>
                <c:pt idx="33373">
                  <c:v>-0.19628599999999999</c:v>
                </c:pt>
                <c:pt idx="33374">
                  <c:v>-0.197551</c:v>
                </c:pt>
                <c:pt idx="33375">
                  <c:v>-0.19891900000000001</c:v>
                </c:pt>
                <c:pt idx="33376">
                  <c:v>-0.200379</c:v>
                </c:pt>
                <c:pt idx="33377">
                  <c:v>-0.20192299999999999</c:v>
                </c:pt>
                <c:pt idx="33378">
                  <c:v>-0.203545</c:v>
                </c:pt>
                <c:pt idx="33379">
                  <c:v>-0.205239</c:v>
                </c:pt>
                <c:pt idx="33380">
                  <c:v>-0.20700199999999999</c:v>
                </c:pt>
                <c:pt idx="33381">
                  <c:v>-0.20883299999999999</c:v>
                </c:pt>
                <c:pt idx="33382">
                  <c:v>-0.21073</c:v>
                </c:pt>
                <c:pt idx="33383">
                  <c:v>-0.21268699999999999</c:v>
                </c:pt>
                <c:pt idx="33384">
                  <c:v>-0.214701</c:v>
                </c:pt>
                <c:pt idx="33385">
                  <c:v>-0.21677299999999999</c:v>
                </c:pt>
                <c:pt idx="33386">
                  <c:v>-0.21890100000000001</c:v>
                </c:pt>
                <c:pt idx="33387">
                  <c:v>-0.221085</c:v>
                </c:pt>
                <c:pt idx="33388">
                  <c:v>-0.223325</c:v>
                </c:pt>
                <c:pt idx="33389">
                  <c:v>-0.22561800000000001</c:v>
                </c:pt>
                <c:pt idx="33390">
                  <c:v>-0.22795899999999999</c:v>
                </c:pt>
                <c:pt idx="33391">
                  <c:v>-0.23034099999999999</c:v>
                </c:pt>
                <c:pt idx="33392">
                  <c:v>-0.23275599999999999</c:v>
                </c:pt>
                <c:pt idx="33393">
                  <c:v>-0.23519899999999999</c:v>
                </c:pt>
                <c:pt idx="33394">
                  <c:v>-0.23766200000000001</c:v>
                </c:pt>
                <c:pt idx="33395">
                  <c:v>-0.24013899999999999</c:v>
                </c:pt>
                <c:pt idx="33396">
                  <c:v>-0.24262400000000001</c:v>
                </c:pt>
                <c:pt idx="33397">
                  <c:v>-0.245114</c:v>
                </c:pt>
                <c:pt idx="33398">
                  <c:v>-0.24760699999999999</c:v>
                </c:pt>
                <c:pt idx="33399">
                  <c:v>-0.25010100000000002</c:v>
                </c:pt>
                <c:pt idx="33400">
                  <c:v>-0.25259500000000001</c:v>
                </c:pt>
                <c:pt idx="33401">
                  <c:v>-0.25508900000000001</c:v>
                </c:pt>
                <c:pt idx="33402">
                  <c:v>-0.25757799999999997</c:v>
                </c:pt>
                <c:pt idx="33403">
                  <c:v>-0.26005499999999998</c:v>
                </c:pt>
                <c:pt idx="33404">
                  <c:v>-0.26251600000000003</c:v>
                </c:pt>
                <c:pt idx="33405">
                  <c:v>-0.264961</c:v>
                </c:pt>
                <c:pt idx="33406">
                  <c:v>-0.26739099999999999</c:v>
                </c:pt>
                <c:pt idx="33407">
                  <c:v>-0.26980599999999999</c:v>
                </c:pt>
                <c:pt idx="33408">
                  <c:v>-0.27220499999999997</c:v>
                </c:pt>
                <c:pt idx="33409">
                  <c:v>-0.274592</c:v>
                </c:pt>
                <c:pt idx="33410">
                  <c:v>-0.27696900000000002</c:v>
                </c:pt>
                <c:pt idx="33411">
                  <c:v>-0.27932899999999999</c:v>
                </c:pt>
                <c:pt idx="33412">
                  <c:v>-0.28165899999999999</c:v>
                </c:pt>
                <c:pt idx="33413">
                  <c:v>-0.28394599999999998</c:v>
                </c:pt>
                <c:pt idx="33414">
                  <c:v>-0.28618500000000002</c:v>
                </c:pt>
                <c:pt idx="33415">
                  <c:v>-0.28837600000000002</c:v>
                </c:pt>
                <c:pt idx="33416">
                  <c:v>-0.29051500000000002</c:v>
                </c:pt>
                <c:pt idx="33417">
                  <c:v>-0.29259800000000002</c:v>
                </c:pt>
                <c:pt idx="33418">
                  <c:v>-0.29462300000000002</c:v>
                </c:pt>
                <c:pt idx="33419">
                  <c:v>-0.29659000000000002</c:v>
                </c:pt>
                <c:pt idx="33420">
                  <c:v>-0.29850199999999999</c:v>
                </c:pt>
                <c:pt idx="33421">
                  <c:v>-0.30034499999999997</c:v>
                </c:pt>
                <c:pt idx="33422">
                  <c:v>-0.30208200000000002</c:v>
                </c:pt>
                <c:pt idx="33423">
                  <c:v>-0.30371900000000002</c:v>
                </c:pt>
                <c:pt idx="33424">
                  <c:v>-0.30529899999999999</c:v>
                </c:pt>
                <c:pt idx="33425">
                  <c:v>-0.30681999999999998</c:v>
                </c:pt>
                <c:pt idx="33426">
                  <c:v>-0.30826300000000001</c:v>
                </c:pt>
                <c:pt idx="33427">
                  <c:v>-0.30963099999999999</c:v>
                </c:pt>
                <c:pt idx="33428">
                  <c:v>-0.31093700000000002</c:v>
                </c:pt>
                <c:pt idx="33429">
                  <c:v>-0.31217800000000001</c:v>
                </c:pt>
                <c:pt idx="33430">
                  <c:v>-0.31334800000000002</c:v>
                </c:pt>
                <c:pt idx="33431">
                  <c:v>-0.31443599999999999</c:v>
                </c:pt>
                <c:pt idx="33432">
                  <c:v>-0.315438</c:v>
                </c:pt>
                <c:pt idx="33433">
                  <c:v>-0.316355</c:v>
                </c:pt>
                <c:pt idx="33434">
                  <c:v>-0.31719199999999997</c:v>
                </c:pt>
                <c:pt idx="33435">
                  <c:v>-0.31795099999999998</c:v>
                </c:pt>
                <c:pt idx="33436">
                  <c:v>-0.318633</c:v>
                </c:pt>
                <c:pt idx="33437">
                  <c:v>-0.31924000000000002</c:v>
                </c:pt>
                <c:pt idx="33438">
                  <c:v>-0.31977800000000001</c:v>
                </c:pt>
                <c:pt idx="33439">
                  <c:v>-0.32024900000000001</c:v>
                </c:pt>
                <c:pt idx="33440">
                  <c:v>-0.32065500000000002</c:v>
                </c:pt>
                <c:pt idx="33441">
                  <c:v>-0.32099299999999997</c:v>
                </c:pt>
                <c:pt idx="33442">
                  <c:v>-0.32125999999999999</c:v>
                </c:pt>
                <c:pt idx="33443">
                  <c:v>-0.32145800000000002</c:v>
                </c:pt>
                <c:pt idx="33444">
                  <c:v>-0.32158799999999998</c:v>
                </c:pt>
                <c:pt idx="33445">
                  <c:v>-0.32165199999999999</c:v>
                </c:pt>
                <c:pt idx="33446">
                  <c:v>-0.32164900000000002</c:v>
                </c:pt>
                <c:pt idx="33447">
                  <c:v>-0.32157999999999998</c:v>
                </c:pt>
                <c:pt idx="33448">
                  <c:v>-0.32144800000000001</c:v>
                </c:pt>
                <c:pt idx="33449">
                  <c:v>-0.32125300000000001</c:v>
                </c:pt>
                <c:pt idx="33450">
                  <c:v>-0.320994</c:v>
                </c:pt>
                <c:pt idx="33451">
                  <c:v>-0.32066699999999998</c:v>
                </c:pt>
                <c:pt idx="33452">
                  <c:v>-0.32027499999999998</c:v>
                </c:pt>
                <c:pt idx="33453">
                  <c:v>-0.31981900000000002</c:v>
                </c:pt>
                <c:pt idx="33454">
                  <c:v>-0.31929400000000002</c:v>
                </c:pt>
                <c:pt idx="33455">
                  <c:v>-0.31869700000000001</c:v>
                </c:pt>
                <c:pt idx="33456">
                  <c:v>-0.31803500000000001</c:v>
                </c:pt>
                <c:pt idx="33457">
                  <c:v>-0.31731599999999999</c:v>
                </c:pt>
                <c:pt idx="33458">
                  <c:v>-0.31654599999999999</c:v>
                </c:pt>
                <c:pt idx="33459">
                  <c:v>-0.31572800000000001</c:v>
                </c:pt>
                <c:pt idx="33460">
                  <c:v>-0.31486500000000001</c:v>
                </c:pt>
                <c:pt idx="33461">
                  <c:v>-0.31395800000000001</c:v>
                </c:pt>
                <c:pt idx="33462">
                  <c:v>-0.31300699999999998</c:v>
                </c:pt>
                <c:pt idx="33463">
                  <c:v>-0.31201000000000001</c:v>
                </c:pt>
                <c:pt idx="33464">
                  <c:v>-0.310973</c:v>
                </c:pt>
                <c:pt idx="33465">
                  <c:v>-0.30989899999999998</c:v>
                </c:pt>
                <c:pt idx="33466">
                  <c:v>-0.30879400000000001</c:v>
                </c:pt>
                <c:pt idx="33467">
                  <c:v>-0.30765799999999999</c:v>
                </c:pt>
                <c:pt idx="33468">
                  <c:v>-0.30649500000000002</c:v>
                </c:pt>
                <c:pt idx="33469">
                  <c:v>-0.30530400000000002</c:v>
                </c:pt>
                <c:pt idx="33470">
                  <c:v>-0.30408800000000002</c:v>
                </c:pt>
                <c:pt idx="33471">
                  <c:v>-0.30285000000000001</c:v>
                </c:pt>
                <c:pt idx="33472">
                  <c:v>-0.301595</c:v>
                </c:pt>
                <c:pt idx="33473">
                  <c:v>-0.30032599999999998</c:v>
                </c:pt>
                <c:pt idx="33474">
                  <c:v>-0.29904599999999998</c:v>
                </c:pt>
                <c:pt idx="33475">
                  <c:v>-0.297761</c:v>
                </c:pt>
                <c:pt idx="33476">
                  <c:v>-0.29647600000000002</c:v>
                </c:pt>
                <c:pt idx="33477">
                  <c:v>-0.29519600000000001</c:v>
                </c:pt>
                <c:pt idx="33478">
                  <c:v>-0.29392000000000001</c:v>
                </c:pt>
                <c:pt idx="33479">
                  <c:v>-0.29264699999999999</c:v>
                </c:pt>
                <c:pt idx="33480">
                  <c:v>-0.291375</c:v>
                </c:pt>
                <c:pt idx="33481">
                  <c:v>-0.29010399999999997</c:v>
                </c:pt>
                <c:pt idx="33482">
                  <c:v>-0.28883300000000001</c:v>
                </c:pt>
                <c:pt idx="33483">
                  <c:v>-0.28756599999999999</c:v>
                </c:pt>
                <c:pt idx="33484">
                  <c:v>-0.286306</c:v>
                </c:pt>
                <c:pt idx="33485">
                  <c:v>-0.28505999999999998</c:v>
                </c:pt>
                <c:pt idx="33486">
                  <c:v>-0.28383399999999998</c:v>
                </c:pt>
                <c:pt idx="33487">
                  <c:v>-0.28263300000000002</c:v>
                </c:pt>
                <c:pt idx="33488">
                  <c:v>-0.28145900000000001</c:v>
                </c:pt>
                <c:pt idx="33489">
                  <c:v>-0.28030899999999997</c:v>
                </c:pt>
                <c:pt idx="33490">
                  <c:v>-0.27918500000000002</c:v>
                </c:pt>
                <c:pt idx="33491">
                  <c:v>-0.27809</c:v>
                </c:pt>
                <c:pt idx="33492">
                  <c:v>-0.27702700000000002</c:v>
                </c:pt>
                <c:pt idx="33493">
                  <c:v>-0.27600000000000002</c:v>
                </c:pt>
                <c:pt idx="33494">
                  <c:v>-0.27501199999999998</c:v>
                </c:pt>
                <c:pt idx="33495">
                  <c:v>-0.274065</c:v>
                </c:pt>
                <c:pt idx="33496">
                  <c:v>-0.27315499999999998</c:v>
                </c:pt>
                <c:pt idx="33497">
                  <c:v>-0.27227800000000002</c:v>
                </c:pt>
                <c:pt idx="33498">
                  <c:v>-0.27143499999999998</c:v>
                </c:pt>
                <c:pt idx="33499">
                  <c:v>-0.27062900000000001</c:v>
                </c:pt>
                <c:pt idx="33500">
                  <c:v>-0.26987</c:v>
                </c:pt>
                <c:pt idx="33501">
                  <c:v>-0.26916200000000001</c:v>
                </c:pt>
                <c:pt idx="33502">
                  <c:v>-0.26850600000000002</c:v>
                </c:pt>
                <c:pt idx="33503">
                  <c:v>-0.267901</c:v>
                </c:pt>
                <c:pt idx="33504">
                  <c:v>-0.26734999999999998</c:v>
                </c:pt>
                <c:pt idx="33505">
                  <c:v>-0.26685599999999998</c:v>
                </c:pt>
                <c:pt idx="33506">
                  <c:v>-0.26641900000000002</c:v>
                </c:pt>
                <c:pt idx="33507">
                  <c:v>-0.26603599999999999</c:v>
                </c:pt>
                <c:pt idx="33508">
                  <c:v>-0.265708</c:v>
                </c:pt>
                <c:pt idx="33509">
                  <c:v>-0.26544499999999999</c:v>
                </c:pt>
                <c:pt idx="33510">
                  <c:v>-0.26525500000000002</c:v>
                </c:pt>
                <c:pt idx="33511">
                  <c:v>-0.26514100000000002</c:v>
                </c:pt>
                <c:pt idx="33512">
                  <c:v>-0.265094</c:v>
                </c:pt>
                <c:pt idx="33513">
                  <c:v>-0.26510800000000001</c:v>
                </c:pt>
                <c:pt idx="33514">
                  <c:v>-0.265179</c:v>
                </c:pt>
                <c:pt idx="33515">
                  <c:v>-0.26530900000000002</c:v>
                </c:pt>
                <c:pt idx="33516">
                  <c:v>-0.26549800000000001</c:v>
                </c:pt>
                <c:pt idx="33517">
                  <c:v>-0.26575199999999999</c:v>
                </c:pt>
                <c:pt idx="33518">
                  <c:v>-0.266069</c:v>
                </c:pt>
                <c:pt idx="33519">
                  <c:v>-0.26644400000000001</c:v>
                </c:pt>
                <c:pt idx="33520">
                  <c:v>-0.26687699999999998</c:v>
                </c:pt>
                <c:pt idx="33521">
                  <c:v>-0.26736100000000002</c:v>
                </c:pt>
                <c:pt idx="33522">
                  <c:v>-0.26787300000000003</c:v>
                </c:pt>
                <c:pt idx="33523">
                  <c:v>-0.26840599999999998</c:v>
                </c:pt>
                <c:pt idx="33524">
                  <c:v>-0.268986</c:v>
                </c:pt>
                <c:pt idx="33525">
                  <c:v>-0.26961800000000002</c:v>
                </c:pt>
                <c:pt idx="33526">
                  <c:v>-0.27029199999999998</c:v>
                </c:pt>
                <c:pt idx="33527">
                  <c:v>-0.271009</c:v>
                </c:pt>
                <c:pt idx="33528">
                  <c:v>-0.27177400000000002</c:v>
                </c:pt>
                <c:pt idx="33529">
                  <c:v>-0.27258900000000003</c:v>
                </c:pt>
                <c:pt idx="33530">
                  <c:v>-0.27345399999999997</c:v>
                </c:pt>
                <c:pt idx="33531">
                  <c:v>-0.274364</c:v>
                </c:pt>
                <c:pt idx="33532">
                  <c:v>-0.27531</c:v>
                </c:pt>
                <c:pt idx="33533">
                  <c:v>-0.27628599999999998</c:v>
                </c:pt>
                <c:pt idx="33534">
                  <c:v>-0.27729100000000001</c:v>
                </c:pt>
                <c:pt idx="33535">
                  <c:v>-0.27831800000000001</c:v>
                </c:pt>
                <c:pt idx="33536">
                  <c:v>-0.279364</c:v>
                </c:pt>
                <c:pt idx="33537">
                  <c:v>-0.28042699999999998</c:v>
                </c:pt>
                <c:pt idx="33538">
                  <c:v>-0.28150700000000001</c:v>
                </c:pt>
                <c:pt idx="33539">
                  <c:v>-0.28260000000000002</c:v>
                </c:pt>
                <c:pt idx="33540">
                  <c:v>-0.28370699999999999</c:v>
                </c:pt>
                <c:pt idx="33541">
                  <c:v>-0.28483000000000003</c:v>
                </c:pt>
                <c:pt idx="33542">
                  <c:v>-0.28597099999999998</c:v>
                </c:pt>
                <c:pt idx="33543">
                  <c:v>-0.28712799999999999</c:v>
                </c:pt>
                <c:pt idx="33544">
                  <c:v>-0.28829900000000003</c:v>
                </c:pt>
                <c:pt idx="33545">
                  <c:v>-0.28948400000000002</c:v>
                </c:pt>
                <c:pt idx="33546">
                  <c:v>-0.29068300000000002</c:v>
                </c:pt>
                <c:pt idx="33547">
                  <c:v>-0.29189300000000001</c:v>
                </c:pt>
                <c:pt idx="33548">
                  <c:v>-0.293105</c:v>
                </c:pt>
                <c:pt idx="33549">
                  <c:v>-0.29431099999999999</c:v>
                </c:pt>
                <c:pt idx="33550">
                  <c:v>-0.29550799999999999</c:v>
                </c:pt>
                <c:pt idx="33551">
                  <c:v>-0.29669600000000002</c:v>
                </c:pt>
                <c:pt idx="33552">
                  <c:v>-0.297879</c:v>
                </c:pt>
                <c:pt idx="33553">
                  <c:v>-0.29906199999999999</c:v>
                </c:pt>
                <c:pt idx="33554">
                  <c:v>-0.30024899999999999</c:v>
                </c:pt>
                <c:pt idx="33555">
                  <c:v>-0.30144100000000001</c:v>
                </c:pt>
                <c:pt idx="33556">
                  <c:v>-0.30262499999999998</c:v>
                </c:pt>
                <c:pt idx="33557">
                  <c:v>-0.303784</c:v>
                </c:pt>
                <c:pt idx="33558">
                  <c:v>-0.30491200000000002</c:v>
                </c:pt>
                <c:pt idx="33559">
                  <c:v>-0.30599300000000001</c:v>
                </c:pt>
                <c:pt idx="33560">
                  <c:v>-0.30701400000000001</c:v>
                </c:pt>
                <c:pt idx="33561">
                  <c:v>-0.30798900000000001</c:v>
                </c:pt>
                <c:pt idx="33562">
                  <c:v>-0.30893399999999999</c:v>
                </c:pt>
                <c:pt idx="33563">
                  <c:v>-0.30984099999999998</c:v>
                </c:pt>
                <c:pt idx="33564">
                  <c:v>-0.31070300000000001</c:v>
                </c:pt>
                <c:pt idx="33565">
                  <c:v>-0.31152299999999999</c:v>
                </c:pt>
                <c:pt idx="33566">
                  <c:v>-0.31230200000000002</c:v>
                </c:pt>
                <c:pt idx="33567">
                  <c:v>-0.31303700000000001</c:v>
                </c:pt>
                <c:pt idx="33568">
                  <c:v>-0.313726</c:v>
                </c:pt>
                <c:pt idx="33569">
                  <c:v>-0.31436700000000001</c:v>
                </c:pt>
                <c:pt idx="33570">
                  <c:v>-0.31496000000000002</c:v>
                </c:pt>
                <c:pt idx="33571">
                  <c:v>-0.31550899999999998</c:v>
                </c:pt>
                <c:pt idx="33572">
                  <c:v>-0.31601400000000002</c:v>
                </c:pt>
                <c:pt idx="33573">
                  <c:v>-0.31647999999999998</c:v>
                </c:pt>
                <c:pt idx="33574">
                  <c:v>-0.31691000000000003</c:v>
                </c:pt>
                <c:pt idx="33575">
                  <c:v>-0.317301</c:v>
                </c:pt>
                <c:pt idx="33576">
                  <c:v>-0.31764799999999999</c:v>
                </c:pt>
                <c:pt idx="33577">
                  <c:v>-0.31795000000000001</c:v>
                </c:pt>
                <c:pt idx="33578">
                  <c:v>-0.31820700000000002</c:v>
                </c:pt>
                <c:pt idx="33579">
                  <c:v>-0.31841900000000001</c:v>
                </c:pt>
                <c:pt idx="33580">
                  <c:v>-0.31858500000000001</c:v>
                </c:pt>
                <c:pt idx="33581">
                  <c:v>-0.31870399999999999</c:v>
                </c:pt>
                <c:pt idx="33582">
                  <c:v>-0.31877499999999998</c:v>
                </c:pt>
                <c:pt idx="33583">
                  <c:v>-0.31879999999999997</c:v>
                </c:pt>
                <c:pt idx="33584">
                  <c:v>-0.31878299999999998</c:v>
                </c:pt>
                <c:pt idx="33585">
                  <c:v>-0.31872400000000001</c:v>
                </c:pt>
                <c:pt idx="33586">
                  <c:v>-0.31862400000000002</c:v>
                </c:pt>
                <c:pt idx="33587">
                  <c:v>-0.31848500000000002</c:v>
                </c:pt>
                <c:pt idx="33588">
                  <c:v>-0.31830700000000001</c:v>
                </c:pt>
                <c:pt idx="33589">
                  <c:v>-0.31808599999999998</c:v>
                </c:pt>
                <c:pt idx="33590">
                  <c:v>-0.317824</c:v>
                </c:pt>
                <c:pt idx="33591">
                  <c:v>-0.31752999999999998</c:v>
                </c:pt>
                <c:pt idx="33592">
                  <c:v>-0.31720799999999999</c:v>
                </c:pt>
                <c:pt idx="33593">
                  <c:v>-0.31686300000000001</c:v>
                </c:pt>
                <c:pt idx="33594">
                  <c:v>-0.3165</c:v>
                </c:pt>
                <c:pt idx="33595">
                  <c:v>-0.31611899999999998</c:v>
                </c:pt>
                <c:pt idx="33596">
                  <c:v>-0.315722</c:v>
                </c:pt>
                <c:pt idx="33597">
                  <c:v>-0.315305</c:v>
                </c:pt>
                <c:pt idx="33598">
                  <c:v>-0.31487100000000001</c:v>
                </c:pt>
                <c:pt idx="33599">
                  <c:v>-0.31442500000000001</c:v>
                </c:pt>
                <c:pt idx="33600">
                  <c:v>-0.31397199999999997</c:v>
                </c:pt>
                <c:pt idx="33601">
                  <c:v>-0.31351099999999998</c:v>
                </c:pt>
                <c:pt idx="33602">
                  <c:v>-0.31303799999999998</c:v>
                </c:pt>
                <c:pt idx="33603">
                  <c:v>-0.312556</c:v>
                </c:pt>
                <c:pt idx="33604">
                  <c:v>-0.31206800000000001</c:v>
                </c:pt>
                <c:pt idx="33605">
                  <c:v>-0.31157299999999999</c:v>
                </c:pt>
                <c:pt idx="33606">
                  <c:v>-0.31106600000000001</c:v>
                </c:pt>
                <c:pt idx="33607">
                  <c:v>-0.31054399999999999</c:v>
                </c:pt>
                <c:pt idx="33608">
                  <c:v>-0.31000699999999998</c:v>
                </c:pt>
                <c:pt idx="33609">
                  <c:v>-0.30945299999999998</c:v>
                </c:pt>
                <c:pt idx="33610">
                  <c:v>-0.30888199999999999</c:v>
                </c:pt>
                <c:pt idx="33611">
                  <c:v>-0.30829600000000001</c:v>
                </c:pt>
                <c:pt idx="33612">
                  <c:v>-0.30769999999999997</c:v>
                </c:pt>
                <c:pt idx="33613">
                  <c:v>-0.30709900000000001</c:v>
                </c:pt>
                <c:pt idx="33614">
                  <c:v>-0.30649799999999999</c:v>
                </c:pt>
                <c:pt idx="33615">
                  <c:v>-0.30590299999999998</c:v>
                </c:pt>
                <c:pt idx="33616">
                  <c:v>-0.30531900000000001</c:v>
                </c:pt>
                <c:pt idx="33617">
                  <c:v>-0.30474699999999999</c:v>
                </c:pt>
                <c:pt idx="33618">
                  <c:v>-0.30418800000000001</c:v>
                </c:pt>
                <c:pt idx="33619">
                  <c:v>-0.30364600000000003</c:v>
                </c:pt>
                <c:pt idx="33620">
                  <c:v>-0.30312499999999998</c:v>
                </c:pt>
                <c:pt idx="33621">
                  <c:v>-0.30263299999999999</c:v>
                </c:pt>
                <c:pt idx="33622">
                  <c:v>-0.30217100000000002</c:v>
                </c:pt>
                <c:pt idx="33623">
                  <c:v>-0.30174099999999998</c:v>
                </c:pt>
                <c:pt idx="33624">
                  <c:v>-0.301344</c:v>
                </c:pt>
                <c:pt idx="33625">
                  <c:v>-0.30098900000000001</c:v>
                </c:pt>
                <c:pt idx="33626">
                  <c:v>-0.30067700000000003</c:v>
                </c:pt>
                <c:pt idx="33627">
                  <c:v>-0.30040800000000001</c:v>
                </c:pt>
                <c:pt idx="33628">
                  <c:v>-0.300176</c:v>
                </c:pt>
                <c:pt idx="33629">
                  <c:v>-0.299979</c:v>
                </c:pt>
                <c:pt idx="33630">
                  <c:v>-0.29981099999999999</c:v>
                </c:pt>
                <c:pt idx="33631">
                  <c:v>-0.29967100000000002</c:v>
                </c:pt>
                <c:pt idx="33632">
                  <c:v>-0.29955900000000002</c:v>
                </c:pt>
                <c:pt idx="33633">
                  <c:v>-0.29947200000000002</c:v>
                </c:pt>
                <c:pt idx="33634">
                  <c:v>-0.29941000000000001</c:v>
                </c:pt>
                <c:pt idx="33635">
                  <c:v>-0.29937799999999998</c:v>
                </c:pt>
                <c:pt idx="33636">
                  <c:v>-0.29938900000000002</c:v>
                </c:pt>
                <c:pt idx="33637">
                  <c:v>-0.29944700000000002</c:v>
                </c:pt>
                <c:pt idx="33638">
                  <c:v>-0.29955100000000001</c:v>
                </c:pt>
                <c:pt idx="33639">
                  <c:v>-0.29969699999999999</c:v>
                </c:pt>
                <c:pt idx="33640">
                  <c:v>-0.29988199999999998</c:v>
                </c:pt>
                <c:pt idx="33641">
                  <c:v>-0.300099</c:v>
                </c:pt>
                <c:pt idx="33642">
                  <c:v>-0.300348</c:v>
                </c:pt>
                <c:pt idx="33643">
                  <c:v>-0.30062899999999998</c:v>
                </c:pt>
                <c:pt idx="33644">
                  <c:v>-0.30094500000000002</c:v>
                </c:pt>
                <c:pt idx="33645">
                  <c:v>-0.30129800000000001</c:v>
                </c:pt>
                <c:pt idx="33646">
                  <c:v>-0.30169099999999999</c:v>
                </c:pt>
                <c:pt idx="33647">
                  <c:v>-0.30212899999999998</c:v>
                </c:pt>
                <c:pt idx="33648">
                  <c:v>-0.30261700000000002</c:v>
                </c:pt>
                <c:pt idx="33649">
                  <c:v>-0.30315399999999998</c:v>
                </c:pt>
                <c:pt idx="33650">
                  <c:v>-0.30373699999999998</c:v>
                </c:pt>
                <c:pt idx="33651">
                  <c:v>-0.30436299999999999</c:v>
                </c:pt>
                <c:pt idx="33652">
                  <c:v>-0.305035</c:v>
                </c:pt>
                <c:pt idx="33653">
                  <c:v>-0.30575000000000002</c:v>
                </c:pt>
                <c:pt idx="33654">
                  <c:v>-0.30650699999999997</c:v>
                </c:pt>
                <c:pt idx="33655">
                  <c:v>-0.307307</c:v>
                </c:pt>
                <c:pt idx="33656">
                  <c:v>-0.30814799999999998</c:v>
                </c:pt>
                <c:pt idx="33657">
                  <c:v>-0.309029</c:v>
                </c:pt>
                <c:pt idx="33658">
                  <c:v>-0.30994699999999997</c:v>
                </c:pt>
                <c:pt idx="33659">
                  <c:v>-0.31090200000000001</c:v>
                </c:pt>
                <c:pt idx="33660">
                  <c:v>-0.31188900000000003</c:v>
                </c:pt>
                <c:pt idx="33661">
                  <c:v>-0.31290299999999999</c:v>
                </c:pt>
                <c:pt idx="33662">
                  <c:v>-0.31393900000000002</c:v>
                </c:pt>
                <c:pt idx="33663">
                  <c:v>-0.314994</c:v>
                </c:pt>
                <c:pt idx="33664">
                  <c:v>-0.31606899999999999</c:v>
                </c:pt>
                <c:pt idx="33665">
                  <c:v>-0.31716899999999998</c:v>
                </c:pt>
                <c:pt idx="33666">
                  <c:v>-0.318301</c:v>
                </c:pt>
                <c:pt idx="33667">
                  <c:v>-0.31946799999999997</c:v>
                </c:pt>
                <c:pt idx="33668">
                  <c:v>-0.32067000000000001</c:v>
                </c:pt>
                <c:pt idx="33669">
                  <c:v>-0.32190400000000002</c:v>
                </c:pt>
                <c:pt idx="33670">
                  <c:v>-0.32317000000000001</c:v>
                </c:pt>
                <c:pt idx="33671">
                  <c:v>-0.32446599999999998</c:v>
                </c:pt>
                <c:pt idx="33672">
                  <c:v>-0.325789</c:v>
                </c:pt>
                <c:pt idx="33673">
                  <c:v>-0.32713199999999998</c:v>
                </c:pt>
                <c:pt idx="33674">
                  <c:v>-0.32849</c:v>
                </c:pt>
                <c:pt idx="33675">
                  <c:v>-0.32985900000000001</c:v>
                </c:pt>
                <c:pt idx="33676">
                  <c:v>-0.33124100000000001</c:v>
                </c:pt>
                <c:pt idx="33677">
                  <c:v>-0.33263900000000002</c:v>
                </c:pt>
                <c:pt idx="33678">
                  <c:v>-0.33405000000000001</c:v>
                </c:pt>
                <c:pt idx="33679">
                  <c:v>-0.33546799999999999</c:v>
                </c:pt>
                <c:pt idx="33680">
                  <c:v>-0.33688600000000002</c:v>
                </c:pt>
                <c:pt idx="33681">
                  <c:v>-0.33830100000000002</c:v>
                </c:pt>
                <c:pt idx="33682">
                  <c:v>-0.33970899999999998</c:v>
                </c:pt>
                <c:pt idx="33683">
                  <c:v>-0.34110000000000001</c:v>
                </c:pt>
                <c:pt idx="33684">
                  <c:v>-0.34247300000000003</c:v>
                </c:pt>
                <c:pt idx="33685">
                  <c:v>-0.34383200000000003</c:v>
                </c:pt>
                <c:pt idx="33686">
                  <c:v>-0.34517999999999999</c:v>
                </c:pt>
                <c:pt idx="33687">
                  <c:v>-0.34651999999999999</c:v>
                </c:pt>
                <c:pt idx="33688">
                  <c:v>-0.34784799999999999</c:v>
                </c:pt>
                <c:pt idx="33689">
                  <c:v>-0.349163</c:v>
                </c:pt>
                <c:pt idx="33690">
                  <c:v>-0.35045599999999999</c:v>
                </c:pt>
                <c:pt idx="33691">
                  <c:v>-0.35172100000000001</c:v>
                </c:pt>
                <c:pt idx="33692">
                  <c:v>-0.35295799999999999</c:v>
                </c:pt>
                <c:pt idx="33693">
                  <c:v>-0.35416700000000001</c:v>
                </c:pt>
                <c:pt idx="33694">
                  <c:v>-0.35535499999999998</c:v>
                </c:pt>
                <c:pt idx="33695">
                  <c:v>-0.35652299999999998</c:v>
                </c:pt>
                <c:pt idx="33696">
                  <c:v>-0.35767399999999999</c:v>
                </c:pt>
                <c:pt idx="33697">
                  <c:v>-0.35880699999999999</c:v>
                </c:pt>
                <c:pt idx="33698">
                  <c:v>-0.35991400000000001</c:v>
                </c:pt>
                <c:pt idx="33699">
                  <c:v>-0.36098599999999997</c:v>
                </c:pt>
                <c:pt idx="33700">
                  <c:v>-0.36201299999999997</c:v>
                </c:pt>
                <c:pt idx="33701">
                  <c:v>-0.36299199999999998</c:v>
                </c:pt>
                <c:pt idx="33702">
                  <c:v>-0.36391899999999999</c:v>
                </c:pt>
                <c:pt idx="33703">
                  <c:v>-0.36477100000000001</c:v>
                </c:pt>
                <c:pt idx="33704">
                  <c:v>-0.36553400000000003</c:v>
                </c:pt>
                <c:pt idx="33705">
                  <c:v>-0.36622100000000002</c:v>
                </c:pt>
                <c:pt idx="33706">
                  <c:v>-0.36684800000000001</c:v>
                </c:pt>
                <c:pt idx="33707">
                  <c:v>-0.36740800000000001</c:v>
                </c:pt>
                <c:pt idx="33708">
                  <c:v>-0.36790400000000001</c:v>
                </c:pt>
                <c:pt idx="33709">
                  <c:v>-0.36834600000000001</c:v>
                </c:pt>
                <c:pt idx="33710">
                  <c:v>-0.36873699999999998</c:v>
                </c:pt>
                <c:pt idx="33711">
                  <c:v>-0.36907899999999999</c:v>
                </c:pt>
                <c:pt idx="33712">
                  <c:v>-0.36937199999999998</c:v>
                </c:pt>
                <c:pt idx="33713">
                  <c:v>-0.36960900000000002</c:v>
                </c:pt>
                <c:pt idx="33714">
                  <c:v>-0.36978800000000001</c:v>
                </c:pt>
                <c:pt idx="33715">
                  <c:v>-0.36990899999999999</c:v>
                </c:pt>
                <c:pt idx="33716">
                  <c:v>-0.369973</c:v>
                </c:pt>
                <c:pt idx="33717">
                  <c:v>-0.369981</c:v>
                </c:pt>
                <c:pt idx="33718">
                  <c:v>-0.36993199999999998</c:v>
                </c:pt>
                <c:pt idx="33719">
                  <c:v>-0.36982999999999999</c:v>
                </c:pt>
                <c:pt idx="33720">
                  <c:v>-0.36967499999999998</c:v>
                </c:pt>
                <c:pt idx="33721">
                  <c:v>-0.36946499999999999</c:v>
                </c:pt>
                <c:pt idx="33722">
                  <c:v>-0.36919099999999999</c:v>
                </c:pt>
                <c:pt idx="33723">
                  <c:v>-0.36885000000000001</c:v>
                </c:pt>
                <c:pt idx="33724">
                  <c:v>-0.36844399999999999</c:v>
                </c:pt>
                <c:pt idx="33725">
                  <c:v>-0.367977</c:v>
                </c:pt>
                <c:pt idx="33726">
                  <c:v>-0.36745299999999997</c:v>
                </c:pt>
                <c:pt idx="33727">
                  <c:v>-0.366873</c:v>
                </c:pt>
                <c:pt idx="33728">
                  <c:v>-0.36623800000000001</c:v>
                </c:pt>
                <c:pt idx="33729">
                  <c:v>-0.36555100000000001</c:v>
                </c:pt>
                <c:pt idx="33730">
                  <c:v>-0.36481000000000002</c:v>
                </c:pt>
                <c:pt idx="33731">
                  <c:v>-0.36401299999999998</c:v>
                </c:pt>
                <c:pt idx="33732">
                  <c:v>-0.36315700000000001</c:v>
                </c:pt>
                <c:pt idx="33733">
                  <c:v>-0.36224000000000001</c:v>
                </c:pt>
                <c:pt idx="33734">
                  <c:v>-0.361259</c:v>
                </c:pt>
                <c:pt idx="33735">
                  <c:v>-0.36021300000000001</c:v>
                </c:pt>
                <c:pt idx="33736">
                  <c:v>-0.35910799999999998</c:v>
                </c:pt>
                <c:pt idx="33737">
                  <c:v>-0.35794999999999999</c:v>
                </c:pt>
                <c:pt idx="33738">
                  <c:v>-0.35674899999999998</c:v>
                </c:pt>
                <c:pt idx="33739">
                  <c:v>-0.35551300000000002</c:v>
                </c:pt>
                <c:pt idx="33740">
                  <c:v>-0.35423500000000002</c:v>
                </c:pt>
                <c:pt idx="33741">
                  <c:v>-0.35289599999999999</c:v>
                </c:pt>
                <c:pt idx="33742">
                  <c:v>-0.35149999999999998</c:v>
                </c:pt>
                <c:pt idx="33743">
                  <c:v>-0.35007100000000002</c:v>
                </c:pt>
                <c:pt idx="33744">
                  <c:v>-0.34861799999999998</c:v>
                </c:pt>
                <c:pt idx="33745">
                  <c:v>-0.34713699999999997</c:v>
                </c:pt>
                <c:pt idx="33746">
                  <c:v>-0.34563500000000003</c:v>
                </c:pt>
                <c:pt idx="33747">
                  <c:v>-0.34411700000000001</c:v>
                </c:pt>
                <c:pt idx="33748">
                  <c:v>-0.34258300000000003</c:v>
                </c:pt>
                <c:pt idx="33749">
                  <c:v>-0.341028</c:v>
                </c:pt>
                <c:pt idx="33750">
                  <c:v>-0.33944999999999997</c:v>
                </c:pt>
                <c:pt idx="33751">
                  <c:v>-0.33785300000000001</c:v>
                </c:pt>
                <c:pt idx="33752">
                  <c:v>-0.33624199999999999</c:v>
                </c:pt>
                <c:pt idx="33753">
                  <c:v>-0.33461600000000002</c:v>
                </c:pt>
                <c:pt idx="33754">
                  <c:v>-0.33297300000000002</c:v>
                </c:pt>
                <c:pt idx="33755">
                  <c:v>-0.331312</c:v>
                </c:pt>
                <c:pt idx="33756">
                  <c:v>-0.32963799999999999</c:v>
                </c:pt>
                <c:pt idx="33757">
                  <c:v>-0.32795600000000003</c:v>
                </c:pt>
                <c:pt idx="33758">
                  <c:v>-0.326268</c:v>
                </c:pt>
                <c:pt idx="33759">
                  <c:v>-0.32458199999999998</c:v>
                </c:pt>
                <c:pt idx="33760">
                  <c:v>-0.322909</c:v>
                </c:pt>
                <c:pt idx="33761">
                  <c:v>-0.32125700000000001</c:v>
                </c:pt>
                <c:pt idx="33762">
                  <c:v>-0.31962699999999999</c:v>
                </c:pt>
                <c:pt idx="33763">
                  <c:v>-0.31802000000000002</c:v>
                </c:pt>
                <c:pt idx="33764">
                  <c:v>-0.31643500000000002</c:v>
                </c:pt>
                <c:pt idx="33765">
                  <c:v>-0.31486999999999998</c:v>
                </c:pt>
                <c:pt idx="33766">
                  <c:v>-0.31332300000000002</c:v>
                </c:pt>
                <c:pt idx="33767">
                  <c:v>-0.31179600000000002</c:v>
                </c:pt>
                <c:pt idx="33768">
                  <c:v>-0.31029099999999998</c:v>
                </c:pt>
                <c:pt idx="33769">
                  <c:v>-0.30881199999999998</c:v>
                </c:pt>
                <c:pt idx="33770">
                  <c:v>-0.30736200000000002</c:v>
                </c:pt>
                <c:pt idx="33771">
                  <c:v>-0.30594500000000002</c:v>
                </c:pt>
                <c:pt idx="33772">
                  <c:v>-0.30456499999999997</c:v>
                </c:pt>
                <c:pt idx="33773">
                  <c:v>-0.30322399999999999</c:v>
                </c:pt>
                <c:pt idx="33774">
                  <c:v>-0.30192000000000002</c:v>
                </c:pt>
                <c:pt idx="33775">
                  <c:v>-0.30066100000000001</c:v>
                </c:pt>
                <c:pt idx="33776">
                  <c:v>-0.29945300000000002</c:v>
                </c:pt>
                <c:pt idx="33777">
                  <c:v>-0.29829699999999998</c:v>
                </c:pt>
                <c:pt idx="33778">
                  <c:v>-0.29719099999999998</c:v>
                </c:pt>
                <c:pt idx="33779">
                  <c:v>-0.29613600000000001</c:v>
                </c:pt>
                <c:pt idx="33780">
                  <c:v>-0.29513899999999998</c:v>
                </c:pt>
                <c:pt idx="33781">
                  <c:v>-0.29419800000000002</c:v>
                </c:pt>
                <c:pt idx="33782">
                  <c:v>-0.29330899999999999</c:v>
                </c:pt>
                <c:pt idx="33783">
                  <c:v>-0.29246699999999998</c:v>
                </c:pt>
                <c:pt idx="33784">
                  <c:v>-0.29167300000000002</c:v>
                </c:pt>
                <c:pt idx="33785">
                  <c:v>-0.29092200000000001</c:v>
                </c:pt>
                <c:pt idx="33786">
                  <c:v>-0.290211</c:v>
                </c:pt>
                <c:pt idx="33787">
                  <c:v>-0.289547</c:v>
                </c:pt>
                <c:pt idx="33788">
                  <c:v>-0.28893799999999997</c:v>
                </c:pt>
                <c:pt idx="33789">
                  <c:v>-0.288385</c:v>
                </c:pt>
                <c:pt idx="33790">
                  <c:v>-0.28788599999999998</c:v>
                </c:pt>
                <c:pt idx="33791">
                  <c:v>-0.28744399999999998</c:v>
                </c:pt>
                <c:pt idx="33792">
                  <c:v>-0.28706199999999998</c:v>
                </c:pt>
                <c:pt idx="33793">
                  <c:v>-0.28674100000000002</c:v>
                </c:pt>
                <c:pt idx="33794">
                  <c:v>-0.28647699999999998</c:v>
                </c:pt>
                <c:pt idx="33795">
                  <c:v>-0.286275</c:v>
                </c:pt>
                <c:pt idx="33796">
                  <c:v>-0.28613899999999998</c:v>
                </c:pt>
                <c:pt idx="33797">
                  <c:v>-0.28607100000000002</c:v>
                </c:pt>
                <c:pt idx="33798">
                  <c:v>-0.28606399999999998</c:v>
                </c:pt>
                <c:pt idx="33799">
                  <c:v>-0.286111</c:v>
                </c:pt>
                <c:pt idx="33800">
                  <c:v>-0.28620600000000002</c:v>
                </c:pt>
                <c:pt idx="33801">
                  <c:v>-0.28635300000000002</c:v>
                </c:pt>
                <c:pt idx="33802">
                  <c:v>-0.28655700000000001</c:v>
                </c:pt>
                <c:pt idx="33803">
                  <c:v>-0.286827</c:v>
                </c:pt>
                <c:pt idx="33804">
                  <c:v>-0.28716999999999998</c:v>
                </c:pt>
                <c:pt idx="33805">
                  <c:v>-0.28758600000000001</c:v>
                </c:pt>
                <c:pt idx="33806">
                  <c:v>-0.28806300000000001</c:v>
                </c:pt>
                <c:pt idx="33807">
                  <c:v>-0.28858600000000001</c:v>
                </c:pt>
                <c:pt idx="33808">
                  <c:v>-0.28914499999999999</c:v>
                </c:pt>
                <c:pt idx="33809">
                  <c:v>-0.289738</c:v>
                </c:pt>
                <c:pt idx="33810">
                  <c:v>-0.29036600000000001</c:v>
                </c:pt>
                <c:pt idx="33811">
                  <c:v>-0.29102800000000001</c:v>
                </c:pt>
                <c:pt idx="33812">
                  <c:v>-0.29172300000000001</c:v>
                </c:pt>
                <c:pt idx="33813">
                  <c:v>-0.29245500000000002</c:v>
                </c:pt>
                <c:pt idx="33814">
                  <c:v>-0.29322199999999998</c:v>
                </c:pt>
                <c:pt idx="33815">
                  <c:v>-0.294016</c:v>
                </c:pt>
                <c:pt idx="33816">
                  <c:v>-0.29482999999999998</c:v>
                </c:pt>
                <c:pt idx="33817">
                  <c:v>-0.29565900000000001</c:v>
                </c:pt>
                <c:pt idx="33818">
                  <c:v>-0.29650100000000001</c:v>
                </c:pt>
                <c:pt idx="33819">
                  <c:v>-0.29736000000000001</c:v>
                </c:pt>
                <c:pt idx="33820">
                  <c:v>-0.29824099999999998</c:v>
                </c:pt>
                <c:pt idx="33821">
                  <c:v>-0.29914600000000002</c:v>
                </c:pt>
                <c:pt idx="33822">
                  <c:v>-0.30006699999999997</c:v>
                </c:pt>
                <c:pt idx="33823">
                  <c:v>-0.30099700000000001</c:v>
                </c:pt>
                <c:pt idx="33824">
                  <c:v>-0.301929</c:v>
                </c:pt>
                <c:pt idx="33825">
                  <c:v>-0.30285400000000001</c:v>
                </c:pt>
                <c:pt idx="33826">
                  <c:v>-0.30376300000000001</c:v>
                </c:pt>
                <c:pt idx="33827">
                  <c:v>-0.304649</c:v>
                </c:pt>
                <c:pt idx="33828">
                  <c:v>-0.305504</c:v>
                </c:pt>
                <c:pt idx="33829">
                  <c:v>-0.30632700000000002</c:v>
                </c:pt>
                <c:pt idx="33830">
                  <c:v>-0.30711699999999997</c:v>
                </c:pt>
                <c:pt idx="33831">
                  <c:v>-0.30787700000000001</c:v>
                </c:pt>
                <c:pt idx="33832">
                  <c:v>-0.30860900000000002</c:v>
                </c:pt>
                <c:pt idx="33833">
                  <c:v>-0.30931599999999998</c:v>
                </c:pt>
                <c:pt idx="33834">
                  <c:v>-0.30998900000000001</c:v>
                </c:pt>
                <c:pt idx="33835">
                  <c:v>-0.31061299999999997</c:v>
                </c:pt>
                <c:pt idx="33836">
                  <c:v>-0.31118400000000002</c:v>
                </c:pt>
                <c:pt idx="33837">
                  <c:v>-0.31170700000000001</c:v>
                </c:pt>
                <c:pt idx="33838">
                  <c:v>-0.31218800000000002</c:v>
                </c:pt>
                <c:pt idx="33839">
                  <c:v>-0.31262800000000002</c:v>
                </c:pt>
                <c:pt idx="33840">
                  <c:v>-0.313027</c:v>
                </c:pt>
                <c:pt idx="33841">
                  <c:v>-0.313386</c:v>
                </c:pt>
                <c:pt idx="33842">
                  <c:v>-0.31370399999999998</c:v>
                </c:pt>
                <c:pt idx="33843">
                  <c:v>-0.31397399999999998</c:v>
                </c:pt>
                <c:pt idx="33844">
                  <c:v>-0.31418699999999999</c:v>
                </c:pt>
                <c:pt idx="33845">
                  <c:v>-0.31433800000000001</c:v>
                </c:pt>
                <c:pt idx="33846">
                  <c:v>-0.31442399999999998</c:v>
                </c:pt>
                <c:pt idx="33847">
                  <c:v>-0.31444</c:v>
                </c:pt>
                <c:pt idx="33848">
                  <c:v>-0.31438500000000003</c:v>
                </c:pt>
                <c:pt idx="33849">
                  <c:v>-0.31425500000000001</c:v>
                </c:pt>
                <c:pt idx="33850">
                  <c:v>-0.31405</c:v>
                </c:pt>
                <c:pt idx="33851">
                  <c:v>-0.31376300000000001</c:v>
                </c:pt>
                <c:pt idx="33852">
                  <c:v>-0.31339</c:v>
                </c:pt>
                <c:pt idx="33853">
                  <c:v>-0.31293500000000002</c:v>
                </c:pt>
                <c:pt idx="33854">
                  <c:v>-0.31239899999999998</c:v>
                </c:pt>
                <c:pt idx="33855">
                  <c:v>-0.31178099999999997</c:v>
                </c:pt>
                <c:pt idx="33856">
                  <c:v>-0.31108000000000002</c:v>
                </c:pt>
                <c:pt idx="33857">
                  <c:v>-0.31029600000000002</c:v>
                </c:pt>
                <c:pt idx="33858">
                  <c:v>-0.30942399999999998</c:v>
                </c:pt>
                <c:pt idx="33859">
                  <c:v>-0.30846000000000001</c:v>
                </c:pt>
                <c:pt idx="33860">
                  <c:v>-0.30740499999999998</c:v>
                </c:pt>
                <c:pt idx="33861">
                  <c:v>-0.30626399999999998</c:v>
                </c:pt>
                <c:pt idx="33862">
                  <c:v>-0.30503400000000003</c:v>
                </c:pt>
                <c:pt idx="33863">
                  <c:v>-0.30371100000000001</c:v>
                </c:pt>
                <c:pt idx="33864">
                  <c:v>-0.30229600000000001</c:v>
                </c:pt>
                <c:pt idx="33865">
                  <c:v>-0.30079</c:v>
                </c:pt>
                <c:pt idx="33866">
                  <c:v>-0.29919699999999999</c:v>
                </c:pt>
                <c:pt idx="33867">
                  <c:v>-0.29751699999999998</c:v>
                </c:pt>
                <c:pt idx="33868">
                  <c:v>-0.29575099999999999</c:v>
                </c:pt>
                <c:pt idx="33869">
                  <c:v>-0.29390300000000003</c:v>
                </c:pt>
                <c:pt idx="33870">
                  <c:v>-0.29197400000000001</c:v>
                </c:pt>
                <c:pt idx="33871">
                  <c:v>-0.289966</c:v>
                </c:pt>
                <c:pt idx="33872">
                  <c:v>-0.28788200000000003</c:v>
                </c:pt>
                <c:pt idx="33873">
                  <c:v>-0.28572399999999998</c:v>
                </c:pt>
                <c:pt idx="33874">
                  <c:v>-0.28349400000000002</c:v>
                </c:pt>
                <c:pt idx="33875">
                  <c:v>-0.28118799999999999</c:v>
                </c:pt>
                <c:pt idx="33876">
                  <c:v>-0.27880700000000003</c:v>
                </c:pt>
                <c:pt idx="33877">
                  <c:v>-0.27635100000000001</c:v>
                </c:pt>
                <c:pt idx="33878">
                  <c:v>-0.27382600000000001</c:v>
                </c:pt>
                <c:pt idx="33879">
                  <c:v>-0.271233</c:v>
                </c:pt>
                <c:pt idx="33880">
                  <c:v>-0.26857500000000001</c:v>
                </c:pt>
                <c:pt idx="33881">
                  <c:v>-0.26585199999999998</c:v>
                </c:pt>
                <c:pt idx="33882">
                  <c:v>-0.26306499999999999</c:v>
                </c:pt>
                <c:pt idx="33883">
                  <c:v>-0.26021300000000003</c:v>
                </c:pt>
                <c:pt idx="33884">
                  <c:v>-0.25729999999999997</c:v>
                </c:pt>
                <c:pt idx="33885">
                  <c:v>-0.25432900000000003</c:v>
                </c:pt>
                <c:pt idx="33886">
                  <c:v>-0.25130400000000003</c:v>
                </c:pt>
                <c:pt idx="33887">
                  <c:v>-0.248225</c:v>
                </c:pt>
                <c:pt idx="33888">
                  <c:v>-0.245092</c:v>
                </c:pt>
                <c:pt idx="33889">
                  <c:v>-0.24190700000000001</c:v>
                </c:pt>
                <c:pt idx="33890">
                  <c:v>-0.238672</c:v>
                </c:pt>
                <c:pt idx="33891">
                  <c:v>-0.23539099999999999</c:v>
                </c:pt>
                <c:pt idx="33892">
                  <c:v>-0.232067</c:v>
                </c:pt>
                <c:pt idx="33893">
                  <c:v>-0.22869999999999999</c:v>
                </c:pt>
                <c:pt idx="33894">
                  <c:v>-0.22528799999999999</c:v>
                </c:pt>
                <c:pt idx="33895">
                  <c:v>-0.221832</c:v>
                </c:pt>
                <c:pt idx="33896">
                  <c:v>-0.218337</c:v>
                </c:pt>
                <c:pt idx="33897">
                  <c:v>-0.21481800000000001</c:v>
                </c:pt>
                <c:pt idx="33898">
                  <c:v>-0.211284</c:v>
                </c:pt>
                <c:pt idx="33899">
                  <c:v>-0.20774000000000001</c:v>
                </c:pt>
                <c:pt idx="33900">
                  <c:v>-0.204184</c:v>
                </c:pt>
                <c:pt idx="33901">
                  <c:v>-0.20061899999999999</c:v>
                </c:pt>
                <c:pt idx="33902">
                  <c:v>-0.197048</c:v>
                </c:pt>
                <c:pt idx="33903">
                  <c:v>-0.19347300000000001</c:v>
                </c:pt>
                <c:pt idx="33904">
                  <c:v>-0.18989900000000001</c:v>
                </c:pt>
                <c:pt idx="33905">
                  <c:v>-0.18633</c:v>
                </c:pt>
                <c:pt idx="33906">
                  <c:v>-0.18277599999999999</c:v>
                </c:pt>
                <c:pt idx="33907">
                  <c:v>-0.17924000000000001</c:v>
                </c:pt>
                <c:pt idx="33908">
                  <c:v>-0.17572099999999999</c:v>
                </c:pt>
                <c:pt idx="33909">
                  <c:v>-0.17222000000000001</c:v>
                </c:pt>
                <c:pt idx="33910">
                  <c:v>-0.168738</c:v>
                </c:pt>
                <c:pt idx="33911">
                  <c:v>-0.16527500000000001</c:v>
                </c:pt>
                <c:pt idx="33912">
                  <c:v>-0.161833</c:v>
                </c:pt>
                <c:pt idx="33913">
                  <c:v>-0.158418</c:v>
                </c:pt>
                <c:pt idx="33914">
                  <c:v>-0.155033</c:v>
                </c:pt>
                <c:pt idx="33915">
                  <c:v>-0.15168400000000001</c:v>
                </c:pt>
                <c:pt idx="33916">
                  <c:v>-0.14837600000000001</c:v>
                </c:pt>
                <c:pt idx="33917">
                  <c:v>-0.14511199999999999</c:v>
                </c:pt>
                <c:pt idx="33918">
                  <c:v>-0.14189399999999999</c:v>
                </c:pt>
                <c:pt idx="33919">
                  <c:v>-0.13872100000000001</c:v>
                </c:pt>
                <c:pt idx="33920">
                  <c:v>-0.135598</c:v>
                </c:pt>
                <c:pt idx="33921">
                  <c:v>-0.13253100000000001</c:v>
                </c:pt>
                <c:pt idx="33922">
                  <c:v>-0.129526</c:v>
                </c:pt>
                <c:pt idx="33923">
                  <c:v>-0.126586</c:v>
                </c:pt>
                <c:pt idx="33924">
                  <c:v>-0.123712</c:v>
                </c:pt>
                <c:pt idx="33925">
                  <c:v>-0.120907</c:v>
                </c:pt>
                <c:pt idx="33926">
                  <c:v>-0.118174</c:v>
                </c:pt>
                <c:pt idx="33927">
                  <c:v>-0.11551599999999999</c:v>
                </c:pt>
                <c:pt idx="33928">
                  <c:v>-0.112932</c:v>
                </c:pt>
                <c:pt idx="33929">
                  <c:v>-0.110425</c:v>
                </c:pt>
                <c:pt idx="33930">
                  <c:v>-0.107997</c:v>
                </c:pt>
                <c:pt idx="33931">
                  <c:v>-0.105653</c:v>
                </c:pt>
                <c:pt idx="33932">
                  <c:v>-0.10339</c:v>
                </c:pt>
                <c:pt idx="33933">
                  <c:v>-0.101205</c:v>
                </c:pt>
                <c:pt idx="33934">
                  <c:v>-9.90978E-2</c:v>
                </c:pt>
                <c:pt idx="33935">
                  <c:v>-9.7073900000000005E-2</c:v>
                </c:pt>
                <c:pt idx="33936">
                  <c:v>-9.5134999999999997E-2</c:v>
                </c:pt>
                <c:pt idx="33937">
                  <c:v>-9.3279799999999996E-2</c:v>
                </c:pt>
                <c:pt idx="33938">
                  <c:v>-9.1506900000000002E-2</c:v>
                </c:pt>
                <c:pt idx="33939">
                  <c:v>-8.9815000000000006E-2</c:v>
                </c:pt>
                <c:pt idx="33940">
                  <c:v>-8.8204099999999994E-2</c:v>
                </c:pt>
                <c:pt idx="33941">
                  <c:v>-8.6675799999999997E-2</c:v>
                </c:pt>
                <c:pt idx="33942">
                  <c:v>-8.5232600000000006E-2</c:v>
                </c:pt>
                <c:pt idx="33943">
                  <c:v>-8.3877099999999996E-2</c:v>
                </c:pt>
                <c:pt idx="33944">
                  <c:v>-8.2610299999999998E-2</c:v>
                </c:pt>
                <c:pt idx="33945">
                  <c:v>-8.14304E-2</c:v>
                </c:pt>
                <c:pt idx="33946">
                  <c:v>-8.0334799999999998E-2</c:v>
                </c:pt>
                <c:pt idx="33947">
                  <c:v>-7.9323400000000002E-2</c:v>
                </c:pt>
                <c:pt idx="33948">
                  <c:v>-7.8397300000000003E-2</c:v>
                </c:pt>
                <c:pt idx="33949">
                  <c:v>-7.7556200000000006E-2</c:v>
                </c:pt>
                <c:pt idx="33950">
                  <c:v>-7.6799300000000001E-2</c:v>
                </c:pt>
                <c:pt idx="33951">
                  <c:v>-7.6125200000000004E-2</c:v>
                </c:pt>
                <c:pt idx="33952">
                  <c:v>-7.5531399999999999E-2</c:v>
                </c:pt>
                <c:pt idx="33953">
                  <c:v>-7.5015899999999996E-2</c:v>
                </c:pt>
                <c:pt idx="33954">
                  <c:v>-7.4579400000000004E-2</c:v>
                </c:pt>
                <c:pt idx="33955">
                  <c:v>-7.4221999999999996E-2</c:v>
                </c:pt>
                <c:pt idx="33956">
                  <c:v>-7.3943300000000003E-2</c:v>
                </c:pt>
                <c:pt idx="33957">
                  <c:v>-7.3743100000000006E-2</c:v>
                </c:pt>
                <c:pt idx="33958">
                  <c:v>-7.3620900000000003E-2</c:v>
                </c:pt>
                <c:pt idx="33959">
                  <c:v>-7.3571200000000003E-2</c:v>
                </c:pt>
                <c:pt idx="33960">
                  <c:v>-7.3586299999999993E-2</c:v>
                </c:pt>
                <c:pt idx="33961">
                  <c:v>-7.3663900000000004E-2</c:v>
                </c:pt>
                <c:pt idx="33962">
                  <c:v>-7.3805499999999996E-2</c:v>
                </c:pt>
                <c:pt idx="33963">
                  <c:v>-7.4011099999999996E-2</c:v>
                </c:pt>
                <c:pt idx="33964">
                  <c:v>-7.4279499999999998E-2</c:v>
                </c:pt>
                <c:pt idx="33965">
                  <c:v>-7.4610899999999994E-2</c:v>
                </c:pt>
                <c:pt idx="33966">
                  <c:v>-7.5005699999999995E-2</c:v>
                </c:pt>
                <c:pt idx="33967">
                  <c:v>-7.5464900000000001E-2</c:v>
                </c:pt>
                <c:pt idx="33968">
                  <c:v>-7.59885E-2</c:v>
                </c:pt>
                <c:pt idx="33969">
                  <c:v>-7.6572500000000002E-2</c:v>
                </c:pt>
                <c:pt idx="33970">
                  <c:v>-7.7210299999999996E-2</c:v>
                </c:pt>
                <c:pt idx="33971">
                  <c:v>-7.7898400000000007E-2</c:v>
                </c:pt>
                <c:pt idx="33972">
                  <c:v>-7.8638299999999994E-2</c:v>
                </c:pt>
                <c:pt idx="33973">
                  <c:v>-7.94353E-2</c:v>
                </c:pt>
                <c:pt idx="33974">
                  <c:v>-8.02924E-2</c:v>
                </c:pt>
                <c:pt idx="33975">
                  <c:v>-8.1206799999999996E-2</c:v>
                </c:pt>
                <c:pt idx="33976">
                  <c:v>-8.2172800000000004E-2</c:v>
                </c:pt>
                <c:pt idx="33977">
                  <c:v>-8.3186300000000005E-2</c:v>
                </c:pt>
                <c:pt idx="33978">
                  <c:v>-8.4246199999999993E-2</c:v>
                </c:pt>
                <c:pt idx="33979">
                  <c:v>-8.5352700000000004E-2</c:v>
                </c:pt>
                <c:pt idx="33980">
                  <c:v>-8.6501800000000004E-2</c:v>
                </c:pt>
                <c:pt idx="33981">
                  <c:v>-8.7689900000000001E-2</c:v>
                </c:pt>
                <c:pt idx="33982">
                  <c:v>-8.8917099999999999E-2</c:v>
                </c:pt>
                <c:pt idx="33983">
                  <c:v>-9.0182799999999994E-2</c:v>
                </c:pt>
                <c:pt idx="33984">
                  <c:v>-9.1484300000000005E-2</c:v>
                </c:pt>
                <c:pt idx="33985">
                  <c:v>-9.2819499999999999E-2</c:v>
                </c:pt>
                <c:pt idx="33986">
                  <c:v>-9.4185599999999994E-2</c:v>
                </c:pt>
                <c:pt idx="33987">
                  <c:v>-9.5576400000000006E-2</c:v>
                </c:pt>
                <c:pt idx="33988">
                  <c:v>-9.6988500000000005E-2</c:v>
                </c:pt>
                <c:pt idx="33989">
                  <c:v>-9.8422599999999999E-2</c:v>
                </c:pt>
                <c:pt idx="33990">
                  <c:v>-9.9858299999999997E-2</c:v>
                </c:pt>
                <c:pt idx="33991">
                  <c:v>-0.10126</c:v>
                </c:pt>
                <c:pt idx="33992">
                  <c:v>-0.102646</c:v>
                </c:pt>
                <c:pt idx="33993">
                  <c:v>-0.10405300000000001</c:v>
                </c:pt>
                <c:pt idx="33994">
                  <c:v>-0.105473</c:v>
                </c:pt>
                <c:pt idx="33995">
                  <c:v>-0.106888</c:v>
                </c:pt>
                <c:pt idx="33996">
                  <c:v>-0.108311</c:v>
                </c:pt>
                <c:pt idx="33997">
                  <c:v>-0.109749</c:v>
                </c:pt>
                <c:pt idx="33998">
                  <c:v>-0.111202</c:v>
                </c:pt>
                <c:pt idx="33999">
                  <c:v>-0.112668</c:v>
                </c:pt>
                <c:pt idx="34000">
                  <c:v>-0.11414199999999999</c:v>
                </c:pt>
                <c:pt idx="34001">
                  <c:v>-0.115624</c:v>
                </c:pt>
                <c:pt idx="34002">
                  <c:v>-0.117114</c:v>
                </c:pt>
                <c:pt idx="34003">
                  <c:v>-0.118615</c:v>
                </c:pt>
                <c:pt idx="34004">
                  <c:v>-0.120129</c:v>
                </c:pt>
                <c:pt idx="34005">
                  <c:v>-0.121656</c:v>
                </c:pt>
                <c:pt idx="34006">
                  <c:v>-0.123196</c:v>
                </c:pt>
                <c:pt idx="34007">
                  <c:v>-0.124749</c:v>
                </c:pt>
                <c:pt idx="34008">
                  <c:v>-0.12631600000000001</c:v>
                </c:pt>
                <c:pt idx="34009">
                  <c:v>-0.12789900000000001</c:v>
                </c:pt>
                <c:pt idx="34010">
                  <c:v>-0.129496</c:v>
                </c:pt>
                <c:pt idx="34011">
                  <c:v>-0.131102</c:v>
                </c:pt>
                <c:pt idx="34012">
                  <c:v>-0.132713</c:v>
                </c:pt>
                <c:pt idx="34013">
                  <c:v>-0.134323</c:v>
                </c:pt>
                <c:pt idx="34014">
                  <c:v>-0.135932</c:v>
                </c:pt>
                <c:pt idx="34015">
                  <c:v>-0.13753899999999999</c:v>
                </c:pt>
                <c:pt idx="34016">
                  <c:v>-0.13914299999999999</c:v>
                </c:pt>
                <c:pt idx="34017">
                  <c:v>-0.14074400000000001</c:v>
                </c:pt>
                <c:pt idx="34018">
                  <c:v>-0.14233899999999999</c:v>
                </c:pt>
                <c:pt idx="34019">
                  <c:v>-0.143929</c:v>
                </c:pt>
                <c:pt idx="34020">
                  <c:v>-0.14551</c:v>
                </c:pt>
                <c:pt idx="34021">
                  <c:v>-0.14707999999999999</c:v>
                </c:pt>
                <c:pt idx="34022">
                  <c:v>-0.14863999999999999</c:v>
                </c:pt>
                <c:pt idx="34023">
                  <c:v>-0.15018699999999999</c:v>
                </c:pt>
                <c:pt idx="34024">
                  <c:v>-0.151722</c:v>
                </c:pt>
                <c:pt idx="34025">
                  <c:v>-0.15324699999999999</c:v>
                </c:pt>
                <c:pt idx="34026">
                  <c:v>-0.15476300000000001</c:v>
                </c:pt>
                <c:pt idx="34027">
                  <c:v>-0.15626999999999999</c:v>
                </c:pt>
                <c:pt idx="34028">
                  <c:v>-0.15777099999999999</c:v>
                </c:pt>
                <c:pt idx="34029">
                  <c:v>-0.15926599999999999</c:v>
                </c:pt>
                <c:pt idx="34030">
                  <c:v>-0.16075400000000001</c:v>
                </c:pt>
                <c:pt idx="34031">
                  <c:v>-0.16223599999999999</c:v>
                </c:pt>
                <c:pt idx="34032">
                  <c:v>-0.163711</c:v>
                </c:pt>
                <c:pt idx="34033">
                  <c:v>-0.16517699999999999</c:v>
                </c:pt>
                <c:pt idx="34034">
                  <c:v>-0.166633</c:v>
                </c:pt>
                <c:pt idx="34035">
                  <c:v>-0.168077</c:v>
                </c:pt>
                <c:pt idx="34036">
                  <c:v>-0.16950699999999999</c:v>
                </c:pt>
                <c:pt idx="34037">
                  <c:v>-0.17092399999999999</c:v>
                </c:pt>
                <c:pt idx="34038">
                  <c:v>-0.17232500000000001</c:v>
                </c:pt>
                <c:pt idx="34039">
                  <c:v>-0.173708</c:v>
                </c:pt>
                <c:pt idx="34040">
                  <c:v>-0.175069</c:v>
                </c:pt>
                <c:pt idx="34041">
                  <c:v>-0.17640600000000001</c:v>
                </c:pt>
                <c:pt idx="34042">
                  <c:v>-0.17771700000000001</c:v>
                </c:pt>
                <c:pt idx="34043">
                  <c:v>-0.17899999999999999</c:v>
                </c:pt>
                <c:pt idx="34044">
                  <c:v>-0.180258</c:v>
                </c:pt>
                <c:pt idx="34045">
                  <c:v>-0.18149000000000001</c:v>
                </c:pt>
                <c:pt idx="34046">
                  <c:v>-0.182701</c:v>
                </c:pt>
                <c:pt idx="34047">
                  <c:v>-0.183891</c:v>
                </c:pt>
                <c:pt idx="34048">
                  <c:v>-0.18506300000000001</c:v>
                </c:pt>
                <c:pt idx="34049">
                  <c:v>-0.18621599999999999</c:v>
                </c:pt>
                <c:pt idx="34050">
                  <c:v>-0.18735099999999999</c:v>
                </c:pt>
                <c:pt idx="34051">
                  <c:v>-0.188469</c:v>
                </c:pt>
                <c:pt idx="34052">
                  <c:v>-0.18956700000000001</c:v>
                </c:pt>
                <c:pt idx="34053">
                  <c:v>-0.19064200000000001</c:v>
                </c:pt>
                <c:pt idx="34054">
                  <c:v>-0.191693</c:v>
                </c:pt>
                <c:pt idx="34055">
                  <c:v>-0.192722</c:v>
                </c:pt>
                <c:pt idx="34056">
                  <c:v>-0.19372700000000001</c:v>
                </c:pt>
                <c:pt idx="34057">
                  <c:v>-0.19470199999999999</c:v>
                </c:pt>
                <c:pt idx="34058">
                  <c:v>-0.19563900000000001</c:v>
                </c:pt>
                <c:pt idx="34059">
                  <c:v>-0.19653599999999999</c:v>
                </c:pt>
                <c:pt idx="34060">
                  <c:v>-0.19739399999999999</c:v>
                </c:pt>
                <c:pt idx="34061">
                  <c:v>-0.198211</c:v>
                </c:pt>
                <c:pt idx="34062">
                  <c:v>-0.198986</c:v>
                </c:pt>
                <c:pt idx="34063">
                  <c:v>-0.19971900000000001</c:v>
                </c:pt>
                <c:pt idx="34064">
                  <c:v>-0.200404</c:v>
                </c:pt>
                <c:pt idx="34065">
                  <c:v>-0.20103499999999999</c:v>
                </c:pt>
                <c:pt idx="34066">
                  <c:v>-0.20160800000000001</c:v>
                </c:pt>
                <c:pt idx="34067">
                  <c:v>-0.202129</c:v>
                </c:pt>
                <c:pt idx="34068">
                  <c:v>-0.20260500000000001</c:v>
                </c:pt>
                <c:pt idx="34069">
                  <c:v>-0.203041</c:v>
                </c:pt>
                <c:pt idx="34070">
                  <c:v>-0.20343700000000001</c:v>
                </c:pt>
                <c:pt idx="34071">
                  <c:v>-0.203787</c:v>
                </c:pt>
                <c:pt idx="34072">
                  <c:v>-0.20408999999999999</c:v>
                </c:pt>
                <c:pt idx="34073">
                  <c:v>-0.20434099999999999</c:v>
                </c:pt>
                <c:pt idx="34074">
                  <c:v>-0.204537</c:v>
                </c:pt>
                <c:pt idx="34075">
                  <c:v>-0.204675</c:v>
                </c:pt>
                <c:pt idx="34076">
                  <c:v>-0.20475499999999999</c:v>
                </c:pt>
                <c:pt idx="34077">
                  <c:v>-0.20477999999999999</c:v>
                </c:pt>
                <c:pt idx="34078">
                  <c:v>-0.20475299999999999</c:v>
                </c:pt>
                <c:pt idx="34079">
                  <c:v>-0.204676</c:v>
                </c:pt>
                <c:pt idx="34080">
                  <c:v>-0.20454600000000001</c:v>
                </c:pt>
                <c:pt idx="34081">
                  <c:v>-0.20436099999999999</c:v>
                </c:pt>
                <c:pt idx="34082">
                  <c:v>-0.204124</c:v>
                </c:pt>
                <c:pt idx="34083">
                  <c:v>-0.20383499999999999</c:v>
                </c:pt>
                <c:pt idx="34084">
                  <c:v>-0.20347399999999999</c:v>
                </c:pt>
                <c:pt idx="34085">
                  <c:v>-0.203018</c:v>
                </c:pt>
                <c:pt idx="34086">
                  <c:v>-0.202482</c:v>
                </c:pt>
                <c:pt idx="34087">
                  <c:v>-0.20188</c:v>
                </c:pt>
                <c:pt idx="34088">
                  <c:v>-0.20119999999999999</c:v>
                </c:pt>
                <c:pt idx="34089">
                  <c:v>-0.200434</c:v>
                </c:pt>
                <c:pt idx="34090">
                  <c:v>-0.19958799999999999</c:v>
                </c:pt>
                <c:pt idx="34091">
                  <c:v>-0.198661</c:v>
                </c:pt>
                <c:pt idx="34092">
                  <c:v>-0.19764999999999999</c:v>
                </c:pt>
                <c:pt idx="34093">
                  <c:v>-0.19655300000000001</c:v>
                </c:pt>
                <c:pt idx="34094">
                  <c:v>-0.19536800000000001</c:v>
                </c:pt>
                <c:pt idx="34095">
                  <c:v>-0.19409100000000001</c:v>
                </c:pt>
                <c:pt idx="34096">
                  <c:v>-0.192721</c:v>
                </c:pt>
                <c:pt idx="34097">
                  <c:v>-0.19126000000000001</c:v>
                </c:pt>
                <c:pt idx="34098">
                  <c:v>-0.18970899999999999</c:v>
                </c:pt>
                <c:pt idx="34099">
                  <c:v>-0.18807099999999999</c:v>
                </c:pt>
                <c:pt idx="34100">
                  <c:v>-0.18634600000000001</c:v>
                </c:pt>
                <c:pt idx="34101">
                  <c:v>-0.184533</c:v>
                </c:pt>
                <c:pt idx="34102">
                  <c:v>-0.18263299999999999</c:v>
                </c:pt>
                <c:pt idx="34103">
                  <c:v>-0.180645</c:v>
                </c:pt>
                <c:pt idx="34104">
                  <c:v>-0.17857300000000001</c:v>
                </c:pt>
                <c:pt idx="34105">
                  <c:v>-0.17641499999999999</c:v>
                </c:pt>
                <c:pt idx="34106">
                  <c:v>-0.17416799999999999</c:v>
                </c:pt>
                <c:pt idx="34107">
                  <c:v>-0.17183300000000001</c:v>
                </c:pt>
                <c:pt idx="34108">
                  <c:v>-0.16941200000000001</c:v>
                </c:pt>
                <c:pt idx="34109">
                  <c:v>-0.166905</c:v>
                </c:pt>
                <c:pt idx="34110">
                  <c:v>-0.16431000000000001</c:v>
                </c:pt>
                <c:pt idx="34111">
                  <c:v>-0.16162599999999999</c:v>
                </c:pt>
                <c:pt idx="34112">
                  <c:v>-0.15884999999999999</c:v>
                </c:pt>
                <c:pt idx="34113">
                  <c:v>-0.15598300000000001</c:v>
                </c:pt>
                <c:pt idx="34114">
                  <c:v>-0.153026</c:v>
                </c:pt>
                <c:pt idx="34115">
                  <c:v>-0.14996599999999999</c:v>
                </c:pt>
                <c:pt idx="34116">
                  <c:v>-0.14677899999999999</c:v>
                </c:pt>
                <c:pt idx="34117">
                  <c:v>-0.14347299999999999</c:v>
                </c:pt>
                <c:pt idx="34118">
                  <c:v>-0.140073</c:v>
                </c:pt>
                <c:pt idx="34119">
                  <c:v>-0.136575</c:v>
                </c:pt>
                <c:pt idx="34120">
                  <c:v>-0.13297200000000001</c:v>
                </c:pt>
                <c:pt idx="34121">
                  <c:v>-0.12927</c:v>
                </c:pt>
                <c:pt idx="34122">
                  <c:v>-0.12547700000000001</c:v>
                </c:pt>
                <c:pt idx="34123">
                  <c:v>-0.12159300000000001</c:v>
                </c:pt>
                <c:pt idx="34124">
                  <c:v>-0.117619</c:v>
                </c:pt>
                <c:pt idx="34125">
                  <c:v>-0.113554</c:v>
                </c:pt>
                <c:pt idx="34126">
                  <c:v>-0.109398</c:v>
                </c:pt>
                <c:pt idx="34127">
                  <c:v>-0.105153</c:v>
                </c:pt>
                <c:pt idx="34128">
                  <c:v>-0.10082099999999999</c:v>
                </c:pt>
                <c:pt idx="34129">
                  <c:v>-9.6402799999999997E-2</c:v>
                </c:pt>
                <c:pt idx="34130">
                  <c:v>-9.1898999999999995E-2</c:v>
                </c:pt>
                <c:pt idx="34131">
                  <c:v>-8.7312600000000004E-2</c:v>
                </c:pt>
                <c:pt idx="34132">
                  <c:v>-8.2648100000000002E-2</c:v>
                </c:pt>
                <c:pt idx="34133">
                  <c:v>-7.7909699999999998E-2</c:v>
                </c:pt>
                <c:pt idx="34134">
                  <c:v>-7.3100200000000004E-2</c:v>
                </c:pt>
                <c:pt idx="34135">
                  <c:v>-6.8221699999999996E-2</c:v>
                </c:pt>
                <c:pt idx="34136">
                  <c:v>-6.3275200000000004E-2</c:v>
                </c:pt>
                <c:pt idx="34137">
                  <c:v>-5.8262000000000001E-2</c:v>
                </c:pt>
                <c:pt idx="34138">
                  <c:v>-5.3184299999999997E-2</c:v>
                </c:pt>
                <c:pt idx="34139">
                  <c:v>-4.8044299999999998E-2</c:v>
                </c:pt>
                <c:pt idx="34140">
                  <c:v>-4.2844599999999997E-2</c:v>
                </c:pt>
                <c:pt idx="34141">
                  <c:v>-3.7588400000000001E-2</c:v>
                </c:pt>
                <c:pt idx="34142">
                  <c:v>-3.2279500000000003E-2</c:v>
                </c:pt>
                <c:pt idx="34143">
                  <c:v>-2.6921500000000001E-2</c:v>
                </c:pt>
                <c:pt idx="34144">
                  <c:v>-2.15166E-2</c:v>
                </c:pt>
                <c:pt idx="34145">
                  <c:v>-1.60667E-2</c:v>
                </c:pt>
                <c:pt idx="34146">
                  <c:v>-1.0575599999999999E-2</c:v>
                </c:pt>
                <c:pt idx="34147" formatCode="0.00E+00">
                  <c:v>-5.0477300000000003E-3</c:v>
                </c:pt>
                <c:pt idx="34148" formatCode="0.00E+00">
                  <c:v>5.1184199999999998E-4</c:v>
                </c:pt>
                <c:pt idx="34149" formatCode="0.00E+00">
                  <c:v>6.09715E-3</c:v>
                </c:pt>
                <c:pt idx="34150">
                  <c:v>1.17044E-2</c:v>
                </c:pt>
                <c:pt idx="34151">
                  <c:v>1.73315E-2</c:v>
                </c:pt>
                <c:pt idx="34152">
                  <c:v>2.2975700000000002E-2</c:v>
                </c:pt>
                <c:pt idx="34153">
                  <c:v>2.8632700000000001E-2</c:v>
                </c:pt>
                <c:pt idx="34154">
                  <c:v>3.4298200000000001E-2</c:v>
                </c:pt>
                <c:pt idx="34155">
                  <c:v>3.9967700000000002E-2</c:v>
                </c:pt>
                <c:pt idx="34156">
                  <c:v>4.56359E-2</c:v>
                </c:pt>
                <c:pt idx="34157">
                  <c:v>5.12979E-2</c:v>
                </c:pt>
                <c:pt idx="34158">
                  <c:v>5.6951599999999998E-2</c:v>
                </c:pt>
                <c:pt idx="34159">
                  <c:v>6.2595499999999998E-2</c:v>
                </c:pt>
                <c:pt idx="34160">
                  <c:v>6.8224599999999996E-2</c:v>
                </c:pt>
                <c:pt idx="34161">
                  <c:v>7.3831300000000002E-2</c:v>
                </c:pt>
                <c:pt idx="34162">
                  <c:v>7.9407900000000003E-2</c:v>
                </c:pt>
                <c:pt idx="34163">
                  <c:v>8.4948599999999999E-2</c:v>
                </c:pt>
                <c:pt idx="34164">
                  <c:v>9.0449299999999996E-2</c:v>
                </c:pt>
                <c:pt idx="34165">
                  <c:v>9.5907900000000004E-2</c:v>
                </c:pt>
                <c:pt idx="34166">
                  <c:v>0.101322</c:v>
                </c:pt>
                <c:pt idx="34167">
                  <c:v>0.106686</c:v>
                </c:pt>
                <c:pt idx="34168">
                  <c:v>0.111997</c:v>
                </c:pt>
                <c:pt idx="34169">
                  <c:v>0.117246</c:v>
                </c:pt>
                <c:pt idx="34170">
                  <c:v>0.12242500000000001</c:v>
                </c:pt>
                <c:pt idx="34171">
                  <c:v>0.127528</c:v>
                </c:pt>
                <c:pt idx="34172">
                  <c:v>0.132548</c:v>
                </c:pt>
                <c:pt idx="34173">
                  <c:v>0.13747999999999999</c:v>
                </c:pt>
                <c:pt idx="34174">
                  <c:v>0.142319</c:v>
                </c:pt>
                <c:pt idx="34175">
                  <c:v>0.147064</c:v>
                </c:pt>
                <c:pt idx="34176">
                  <c:v>0.15170900000000001</c:v>
                </c:pt>
                <c:pt idx="34177">
                  <c:v>0.15625</c:v>
                </c:pt>
                <c:pt idx="34178">
                  <c:v>0.16068199999999999</c:v>
                </c:pt>
                <c:pt idx="34179">
                  <c:v>0.16499900000000001</c:v>
                </c:pt>
                <c:pt idx="34180">
                  <c:v>0.16919600000000001</c:v>
                </c:pt>
                <c:pt idx="34181">
                  <c:v>0.173267</c:v>
                </c:pt>
                <c:pt idx="34182">
                  <c:v>0.17721000000000001</c:v>
                </c:pt>
                <c:pt idx="34183">
                  <c:v>0.18101999999999999</c:v>
                </c:pt>
                <c:pt idx="34184">
                  <c:v>0.184694</c:v>
                </c:pt>
                <c:pt idx="34185">
                  <c:v>0.188225</c:v>
                </c:pt>
                <c:pt idx="34186">
                  <c:v>0.19161</c:v>
                </c:pt>
                <c:pt idx="34187">
                  <c:v>0.19484199999999999</c:v>
                </c:pt>
                <c:pt idx="34188">
                  <c:v>0.19791800000000001</c:v>
                </c:pt>
                <c:pt idx="34189">
                  <c:v>0.20083400000000001</c:v>
                </c:pt>
                <c:pt idx="34190">
                  <c:v>0.20358899999999999</c:v>
                </c:pt>
                <c:pt idx="34191">
                  <c:v>0.20618300000000001</c:v>
                </c:pt>
                <c:pt idx="34192">
                  <c:v>0.20861099999999999</c:v>
                </c:pt>
                <c:pt idx="34193">
                  <c:v>0.210865</c:v>
                </c:pt>
                <c:pt idx="34194">
                  <c:v>0.21293999999999999</c:v>
                </c:pt>
                <c:pt idx="34195">
                  <c:v>0.214834</c:v>
                </c:pt>
                <c:pt idx="34196">
                  <c:v>0.21654599999999999</c:v>
                </c:pt>
                <c:pt idx="34197">
                  <c:v>0.21807399999999999</c:v>
                </c:pt>
                <c:pt idx="34198">
                  <c:v>0.219418</c:v>
                </c:pt>
                <c:pt idx="34199">
                  <c:v>0.22057599999999999</c:v>
                </c:pt>
                <c:pt idx="34200">
                  <c:v>0.22154399999999999</c:v>
                </c:pt>
                <c:pt idx="34201">
                  <c:v>0.22232199999999999</c:v>
                </c:pt>
                <c:pt idx="34202">
                  <c:v>0.22290599999999999</c:v>
                </c:pt>
                <c:pt idx="34203">
                  <c:v>0.22329399999999999</c:v>
                </c:pt>
                <c:pt idx="34204">
                  <c:v>0.22348299999999999</c:v>
                </c:pt>
                <c:pt idx="34205">
                  <c:v>0.223473</c:v>
                </c:pt>
                <c:pt idx="34206">
                  <c:v>0.22326499999999999</c:v>
                </c:pt>
                <c:pt idx="34207">
                  <c:v>0.222859</c:v>
                </c:pt>
                <c:pt idx="34208">
                  <c:v>0.22225400000000001</c:v>
                </c:pt>
                <c:pt idx="34209">
                  <c:v>0.22145400000000001</c:v>
                </c:pt>
                <c:pt idx="34210">
                  <c:v>0.22045799999999999</c:v>
                </c:pt>
                <c:pt idx="34211">
                  <c:v>0.21926799999999999</c:v>
                </c:pt>
                <c:pt idx="34212">
                  <c:v>0.21788399999999999</c:v>
                </c:pt>
                <c:pt idx="34213">
                  <c:v>0.216305</c:v>
                </c:pt>
                <c:pt idx="34214">
                  <c:v>0.214533</c:v>
                </c:pt>
                <c:pt idx="34215">
                  <c:v>0.21256700000000001</c:v>
                </c:pt>
                <c:pt idx="34216">
                  <c:v>0.21041000000000001</c:v>
                </c:pt>
                <c:pt idx="34217">
                  <c:v>0.208063</c:v>
                </c:pt>
                <c:pt idx="34218">
                  <c:v>0.20552599999999999</c:v>
                </c:pt>
                <c:pt idx="34219">
                  <c:v>0.20280500000000001</c:v>
                </c:pt>
                <c:pt idx="34220">
                  <c:v>0.199902</c:v>
                </c:pt>
                <c:pt idx="34221">
                  <c:v>0.19681999999999999</c:v>
                </c:pt>
                <c:pt idx="34222">
                  <c:v>0.19356200000000001</c:v>
                </c:pt>
                <c:pt idx="34223">
                  <c:v>0.19012999999999999</c:v>
                </c:pt>
                <c:pt idx="34224">
                  <c:v>0.186527</c:v>
                </c:pt>
                <c:pt idx="34225">
                  <c:v>0.182757</c:v>
                </c:pt>
                <c:pt idx="34226">
                  <c:v>0.17882500000000001</c:v>
                </c:pt>
                <c:pt idx="34227">
                  <c:v>0.174736</c:v>
                </c:pt>
                <c:pt idx="34228">
                  <c:v>0.17049500000000001</c:v>
                </c:pt>
                <c:pt idx="34229">
                  <c:v>0.166106</c:v>
                </c:pt>
                <c:pt idx="34230">
                  <c:v>0.161575</c:v>
                </c:pt>
                <c:pt idx="34231">
                  <c:v>0.15690699999999999</c:v>
                </c:pt>
                <c:pt idx="34232">
                  <c:v>0.15210899999999999</c:v>
                </c:pt>
                <c:pt idx="34233">
                  <c:v>0.14718700000000001</c:v>
                </c:pt>
                <c:pt idx="34234">
                  <c:v>0.142147</c:v>
                </c:pt>
                <c:pt idx="34235">
                  <c:v>0.13699600000000001</c:v>
                </c:pt>
                <c:pt idx="34236">
                  <c:v>0.13173899999999999</c:v>
                </c:pt>
                <c:pt idx="34237">
                  <c:v>0.12638199999999999</c:v>
                </c:pt>
                <c:pt idx="34238">
                  <c:v>0.120933</c:v>
                </c:pt>
                <c:pt idx="34239">
                  <c:v>0.115399</c:v>
                </c:pt>
                <c:pt idx="34240">
                  <c:v>0.10978599999999999</c:v>
                </c:pt>
                <c:pt idx="34241">
                  <c:v>0.104101</c:v>
                </c:pt>
                <c:pt idx="34242">
                  <c:v>9.8349500000000006E-2</c:v>
                </c:pt>
                <c:pt idx="34243">
                  <c:v>9.2538099999999998E-2</c:v>
                </c:pt>
                <c:pt idx="34244">
                  <c:v>8.6673600000000003E-2</c:v>
                </c:pt>
                <c:pt idx="34245">
                  <c:v>8.0762799999999996E-2</c:v>
                </c:pt>
                <c:pt idx="34246">
                  <c:v>7.4812900000000002E-2</c:v>
                </c:pt>
                <c:pt idx="34247">
                  <c:v>6.8831799999999999E-2</c:v>
                </c:pt>
                <c:pt idx="34248">
                  <c:v>6.2826499999999993E-2</c:v>
                </c:pt>
                <c:pt idx="34249">
                  <c:v>5.6803899999999997E-2</c:v>
                </c:pt>
                <c:pt idx="34250">
                  <c:v>5.0771700000000003E-2</c:v>
                </c:pt>
                <c:pt idx="34251">
                  <c:v>4.4738300000000002E-2</c:v>
                </c:pt>
                <c:pt idx="34252">
                  <c:v>3.8712000000000003E-2</c:v>
                </c:pt>
                <c:pt idx="34253">
                  <c:v>3.2699699999999998E-2</c:v>
                </c:pt>
                <c:pt idx="34254">
                  <c:v>2.6708300000000001E-2</c:v>
                </c:pt>
                <c:pt idx="34255">
                  <c:v>2.0745300000000001E-2</c:v>
                </c:pt>
                <c:pt idx="34256">
                  <c:v>1.4819300000000001E-2</c:v>
                </c:pt>
                <c:pt idx="34257" formatCode="0.00E+00">
                  <c:v>8.9382799999999998E-3</c:v>
                </c:pt>
                <c:pt idx="34258" formatCode="0.00E+00">
                  <c:v>3.1094999999999999E-3</c:v>
                </c:pt>
                <c:pt idx="34259" formatCode="0.00E+00">
                  <c:v>-2.6603199999999999E-3</c:v>
                </c:pt>
                <c:pt idx="34260" formatCode="0.00E+00">
                  <c:v>-8.36369E-3</c:v>
                </c:pt>
                <c:pt idx="34261">
                  <c:v>-1.39921E-2</c:v>
                </c:pt>
                <c:pt idx="34262">
                  <c:v>-1.95373E-2</c:v>
                </c:pt>
                <c:pt idx="34263">
                  <c:v>-2.4992299999999999E-2</c:v>
                </c:pt>
                <c:pt idx="34264">
                  <c:v>-3.0349899999999999E-2</c:v>
                </c:pt>
                <c:pt idx="34265">
                  <c:v>-3.5602500000000002E-2</c:v>
                </c:pt>
                <c:pt idx="34266">
                  <c:v>-4.0743399999999999E-2</c:v>
                </c:pt>
                <c:pt idx="34267">
                  <c:v>-4.5766399999999999E-2</c:v>
                </c:pt>
                <c:pt idx="34268">
                  <c:v>-5.06647E-2</c:v>
                </c:pt>
                <c:pt idx="34269">
                  <c:v>-5.5430800000000002E-2</c:v>
                </c:pt>
                <c:pt idx="34270">
                  <c:v>-6.0057899999999997E-2</c:v>
                </c:pt>
                <c:pt idx="34271">
                  <c:v>-6.4539399999999997E-2</c:v>
                </c:pt>
                <c:pt idx="34272">
                  <c:v>-6.88695E-2</c:v>
                </c:pt>
                <c:pt idx="34273">
                  <c:v>-7.3042899999999994E-2</c:v>
                </c:pt>
                <c:pt idx="34274">
                  <c:v>-7.7054300000000006E-2</c:v>
                </c:pt>
                <c:pt idx="34275">
                  <c:v>-8.0898800000000007E-2</c:v>
                </c:pt>
                <c:pt idx="34276">
                  <c:v>-8.4571900000000005E-2</c:v>
                </c:pt>
                <c:pt idx="34277">
                  <c:v>-8.8068999999999995E-2</c:v>
                </c:pt>
                <c:pt idx="34278">
                  <c:v>-9.1385499999999995E-2</c:v>
                </c:pt>
                <c:pt idx="34279">
                  <c:v>-9.4516900000000001E-2</c:v>
                </c:pt>
                <c:pt idx="34280">
                  <c:v>-9.7459000000000004E-2</c:v>
                </c:pt>
                <c:pt idx="34281">
                  <c:v>-0.10020800000000001</c:v>
                </c:pt>
                <c:pt idx="34282">
                  <c:v>-0.102759</c:v>
                </c:pt>
                <c:pt idx="34283">
                  <c:v>-0.10510700000000001</c:v>
                </c:pt>
                <c:pt idx="34284">
                  <c:v>-0.10725</c:v>
                </c:pt>
                <c:pt idx="34285">
                  <c:v>-0.109184</c:v>
                </c:pt>
                <c:pt idx="34286">
                  <c:v>-0.110906</c:v>
                </c:pt>
                <c:pt idx="34287">
                  <c:v>-0.112415</c:v>
                </c:pt>
                <c:pt idx="34288">
                  <c:v>-0.113706</c:v>
                </c:pt>
                <c:pt idx="34289">
                  <c:v>-0.11477999999999999</c:v>
                </c:pt>
                <c:pt idx="34290">
                  <c:v>-0.115635</c:v>
                </c:pt>
                <c:pt idx="34291">
                  <c:v>-0.116267</c:v>
                </c:pt>
                <c:pt idx="34292">
                  <c:v>-0.116676</c:v>
                </c:pt>
                <c:pt idx="34293">
                  <c:v>-0.11686199999999999</c:v>
                </c:pt>
                <c:pt idx="34294">
                  <c:v>-0.116823</c:v>
                </c:pt>
                <c:pt idx="34295">
                  <c:v>-0.116562</c:v>
                </c:pt>
                <c:pt idx="34296">
                  <c:v>-0.116077</c:v>
                </c:pt>
                <c:pt idx="34297">
                  <c:v>-0.11537</c:v>
                </c:pt>
                <c:pt idx="34298">
                  <c:v>-0.11444</c:v>
                </c:pt>
                <c:pt idx="34299">
                  <c:v>-0.113287</c:v>
                </c:pt>
                <c:pt idx="34300">
                  <c:v>-0.111912</c:v>
                </c:pt>
                <c:pt idx="34301">
                  <c:v>-0.110315</c:v>
                </c:pt>
                <c:pt idx="34302">
                  <c:v>-0.108497</c:v>
                </c:pt>
                <c:pt idx="34303">
                  <c:v>-0.106462</c:v>
                </c:pt>
                <c:pt idx="34304">
                  <c:v>-0.104215</c:v>
                </c:pt>
                <c:pt idx="34305">
                  <c:v>-0.101758</c:v>
                </c:pt>
                <c:pt idx="34306">
                  <c:v>-9.9093399999999998E-2</c:v>
                </c:pt>
                <c:pt idx="34307">
                  <c:v>-9.6225699999999997E-2</c:v>
                </c:pt>
                <c:pt idx="34308">
                  <c:v>-9.3158299999999999E-2</c:v>
                </c:pt>
                <c:pt idx="34309">
                  <c:v>-8.9894799999999997E-2</c:v>
                </c:pt>
                <c:pt idx="34310">
                  <c:v>-8.6439199999999994E-2</c:v>
                </c:pt>
                <c:pt idx="34311">
                  <c:v>-8.2795300000000002E-2</c:v>
                </c:pt>
                <c:pt idx="34312">
                  <c:v>-7.8967300000000004E-2</c:v>
                </c:pt>
                <c:pt idx="34313">
                  <c:v>-7.4959799999999993E-2</c:v>
                </c:pt>
                <c:pt idx="34314">
                  <c:v>-7.0778199999999999E-2</c:v>
                </c:pt>
                <c:pt idx="34315">
                  <c:v>-6.6428000000000001E-2</c:v>
                </c:pt>
                <c:pt idx="34316">
                  <c:v>-6.1914799999999999E-2</c:v>
                </c:pt>
                <c:pt idx="34317">
                  <c:v>-5.7244099999999999E-2</c:v>
                </c:pt>
                <c:pt idx="34318">
                  <c:v>-5.24219E-2</c:v>
                </c:pt>
                <c:pt idx="34319">
                  <c:v>-4.7454299999999998E-2</c:v>
                </c:pt>
                <c:pt idx="34320">
                  <c:v>-4.2347299999999997E-2</c:v>
                </c:pt>
                <c:pt idx="34321">
                  <c:v>-3.7106899999999998E-2</c:v>
                </c:pt>
                <c:pt idx="34322">
                  <c:v>-3.1739400000000001E-2</c:v>
                </c:pt>
                <c:pt idx="34323">
                  <c:v>-2.6251400000000001E-2</c:v>
                </c:pt>
                <c:pt idx="34324">
                  <c:v>-2.06502E-2</c:v>
                </c:pt>
                <c:pt idx="34325">
                  <c:v>-1.4943E-2</c:v>
                </c:pt>
                <c:pt idx="34326" formatCode="0.00E+00">
                  <c:v>-9.1368999999999999E-3</c:v>
                </c:pt>
                <c:pt idx="34327" formatCode="0.00E+00">
                  <c:v>-3.2394699999999999E-3</c:v>
                </c:pt>
                <c:pt idx="34328" formatCode="0.00E+00">
                  <c:v>2.7411200000000001E-3</c:v>
                </c:pt>
                <c:pt idx="34329" formatCode="0.00E+00">
                  <c:v>8.7967099999999993E-3</c:v>
                </c:pt>
                <c:pt idx="34330">
                  <c:v>1.4919699999999999E-2</c:v>
                </c:pt>
                <c:pt idx="34331">
                  <c:v>2.1103E-2</c:v>
                </c:pt>
                <c:pt idx="34332">
                  <c:v>2.73394E-2</c:v>
                </c:pt>
                <c:pt idx="34333">
                  <c:v>3.3621600000000001E-2</c:v>
                </c:pt>
                <c:pt idx="34334">
                  <c:v>3.9942100000000001E-2</c:v>
                </c:pt>
                <c:pt idx="34335">
                  <c:v>4.6293500000000001E-2</c:v>
                </c:pt>
                <c:pt idx="34336">
                  <c:v>5.2667800000000001E-2</c:v>
                </c:pt>
                <c:pt idx="34337">
                  <c:v>5.9056699999999997E-2</c:v>
                </c:pt>
                <c:pt idx="34338">
                  <c:v>6.5451899999999993E-2</c:v>
                </c:pt>
                <c:pt idx="34339">
                  <c:v>7.1845199999999998E-2</c:v>
                </c:pt>
                <c:pt idx="34340">
                  <c:v>7.8228800000000001E-2</c:v>
                </c:pt>
                <c:pt idx="34341">
                  <c:v>8.4595199999999995E-2</c:v>
                </c:pt>
                <c:pt idx="34342">
                  <c:v>9.0937100000000007E-2</c:v>
                </c:pt>
                <c:pt idx="34343">
                  <c:v>9.7246700000000005E-2</c:v>
                </c:pt>
                <c:pt idx="34344">
                  <c:v>0.103516</c:v>
                </c:pt>
                <c:pt idx="34345">
                  <c:v>0.109738</c:v>
                </c:pt>
                <c:pt idx="34346">
                  <c:v>0.11590499999999999</c:v>
                </c:pt>
                <c:pt idx="34347">
                  <c:v>0.12200999999999999</c:v>
                </c:pt>
                <c:pt idx="34348">
                  <c:v>0.12804499999999999</c:v>
                </c:pt>
                <c:pt idx="34349">
                  <c:v>0.13400500000000001</c:v>
                </c:pt>
                <c:pt idx="34350">
                  <c:v>0.13988200000000001</c:v>
                </c:pt>
                <c:pt idx="34351">
                  <c:v>0.14567099999999999</c:v>
                </c:pt>
                <c:pt idx="34352">
                  <c:v>0.151366</c:v>
                </c:pt>
                <c:pt idx="34353">
                  <c:v>0.15695899999999999</c:v>
                </c:pt>
                <c:pt idx="34354">
                  <c:v>0.16244400000000001</c:v>
                </c:pt>
                <c:pt idx="34355">
                  <c:v>0.16781499999999999</c:v>
                </c:pt>
                <c:pt idx="34356">
                  <c:v>0.173065</c:v>
                </c:pt>
                <c:pt idx="34357">
                  <c:v>0.17818800000000001</c:v>
                </c:pt>
                <c:pt idx="34358">
                  <c:v>0.18318000000000001</c:v>
                </c:pt>
                <c:pt idx="34359">
                  <c:v>0.18803300000000001</c:v>
                </c:pt>
                <c:pt idx="34360">
                  <c:v>0.192744</c:v>
                </c:pt>
                <c:pt idx="34361">
                  <c:v>0.19730800000000001</c:v>
                </c:pt>
                <c:pt idx="34362">
                  <c:v>0.20172000000000001</c:v>
                </c:pt>
                <c:pt idx="34363">
                  <c:v>0.20597699999999999</c:v>
                </c:pt>
                <c:pt idx="34364">
                  <c:v>0.21007500000000001</c:v>
                </c:pt>
                <c:pt idx="34365">
                  <c:v>0.21401200000000001</c:v>
                </c:pt>
                <c:pt idx="34366">
                  <c:v>0.21778400000000001</c:v>
                </c:pt>
                <c:pt idx="34367">
                  <c:v>0.221388</c:v>
                </c:pt>
                <c:pt idx="34368">
                  <c:v>0.22482199999999999</c:v>
                </c:pt>
                <c:pt idx="34369">
                  <c:v>0.22808400000000001</c:v>
                </c:pt>
                <c:pt idx="34370">
                  <c:v>0.23116800000000001</c:v>
                </c:pt>
                <c:pt idx="34371">
                  <c:v>0.234073</c:v>
                </c:pt>
                <c:pt idx="34372">
                  <c:v>0.23679700000000001</c:v>
                </c:pt>
                <c:pt idx="34373">
                  <c:v>0.239339</c:v>
                </c:pt>
                <c:pt idx="34374">
                  <c:v>0.241699</c:v>
                </c:pt>
                <c:pt idx="34375">
                  <c:v>0.24387500000000001</c:v>
                </c:pt>
                <c:pt idx="34376">
                  <c:v>0.245868</c:v>
                </c:pt>
                <c:pt idx="34377">
                  <c:v>0.24767600000000001</c:v>
                </c:pt>
                <c:pt idx="34378">
                  <c:v>0.24930099999999999</c:v>
                </c:pt>
                <c:pt idx="34379">
                  <c:v>0.25074299999999999</c:v>
                </c:pt>
                <c:pt idx="34380">
                  <c:v>0.25200099999999998</c:v>
                </c:pt>
                <c:pt idx="34381">
                  <c:v>0.253077</c:v>
                </c:pt>
                <c:pt idx="34382">
                  <c:v>0.253971</c:v>
                </c:pt>
                <c:pt idx="34383">
                  <c:v>0.25468400000000002</c:v>
                </c:pt>
                <c:pt idx="34384">
                  <c:v>0.255218</c:v>
                </c:pt>
                <c:pt idx="34385">
                  <c:v>0.255575</c:v>
                </c:pt>
                <c:pt idx="34386">
                  <c:v>0.25575799999999999</c:v>
                </c:pt>
                <c:pt idx="34387">
                  <c:v>0.25576900000000002</c:v>
                </c:pt>
                <c:pt idx="34388">
                  <c:v>0.25561</c:v>
                </c:pt>
                <c:pt idx="34389">
                  <c:v>0.25528600000000001</c:v>
                </c:pt>
                <c:pt idx="34390">
                  <c:v>0.254799</c:v>
                </c:pt>
                <c:pt idx="34391">
                  <c:v>0.25415199999999999</c:v>
                </c:pt>
                <c:pt idx="34392">
                  <c:v>0.25335099999999999</c:v>
                </c:pt>
                <c:pt idx="34393">
                  <c:v>0.25239899999999998</c:v>
                </c:pt>
                <c:pt idx="34394">
                  <c:v>0.25130000000000002</c:v>
                </c:pt>
                <c:pt idx="34395">
                  <c:v>0.250058</c:v>
                </c:pt>
                <c:pt idx="34396">
                  <c:v>0.24867600000000001</c:v>
                </c:pt>
                <c:pt idx="34397">
                  <c:v>0.24715899999999999</c:v>
                </c:pt>
                <c:pt idx="34398">
                  <c:v>0.24551100000000001</c:v>
                </c:pt>
                <c:pt idx="34399">
                  <c:v>0.24373800000000001</c:v>
                </c:pt>
                <c:pt idx="34400">
                  <c:v>0.24184600000000001</c:v>
                </c:pt>
                <c:pt idx="34401">
                  <c:v>0.239842</c:v>
                </c:pt>
                <c:pt idx="34402">
                  <c:v>0.237732</c:v>
                </c:pt>
                <c:pt idx="34403">
                  <c:v>0.23552000000000001</c:v>
                </c:pt>
                <c:pt idx="34404">
                  <c:v>0.233214</c:v>
                </c:pt>
                <c:pt idx="34405">
                  <c:v>0.230819</c:v>
                </c:pt>
                <c:pt idx="34406">
                  <c:v>0.22834099999999999</c:v>
                </c:pt>
                <c:pt idx="34407">
                  <c:v>0.22578699999999999</c:v>
                </c:pt>
                <c:pt idx="34408">
                  <c:v>0.223163</c:v>
                </c:pt>
                <c:pt idx="34409">
                  <c:v>0.220475</c:v>
                </c:pt>
                <c:pt idx="34410">
                  <c:v>0.21772900000000001</c:v>
                </c:pt>
                <c:pt idx="34411">
                  <c:v>0.21493000000000001</c:v>
                </c:pt>
                <c:pt idx="34412">
                  <c:v>0.21208399999999999</c:v>
                </c:pt>
                <c:pt idx="34413">
                  <c:v>0.20919599999999999</c:v>
                </c:pt>
                <c:pt idx="34414">
                  <c:v>0.20627400000000001</c:v>
                </c:pt>
                <c:pt idx="34415">
                  <c:v>0.203324</c:v>
                </c:pt>
                <c:pt idx="34416">
                  <c:v>0.200353</c:v>
                </c:pt>
                <c:pt idx="34417">
                  <c:v>0.19736799999999999</c:v>
                </c:pt>
                <c:pt idx="34418">
                  <c:v>0.19437699999999999</c:v>
                </c:pt>
                <c:pt idx="34419">
                  <c:v>0.191384</c:v>
                </c:pt>
                <c:pt idx="34420">
                  <c:v>0.18839400000000001</c:v>
                </c:pt>
                <c:pt idx="34421">
                  <c:v>0.185414</c:v>
                </c:pt>
                <c:pt idx="34422">
                  <c:v>0.182449</c:v>
                </c:pt>
                <c:pt idx="34423">
                  <c:v>0.179508</c:v>
                </c:pt>
                <c:pt idx="34424">
                  <c:v>0.176598</c:v>
                </c:pt>
                <c:pt idx="34425">
                  <c:v>0.17372299999999999</c:v>
                </c:pt>
                <c:pt idx="34426">
                  <c:v>0.17089099999999999</c:v>
                </c:pt>
                <c:pt idx="34427">
                  <c:v>0.16810800000000001</c:v>
                </c:pt>
                <c:pt idx="34428">
                  <c:v>0.165379</c:v>
                </c:pt>
                <c:pt idx="34429">
                  <c:v>0.16270699999999999</c:v>
                </c:pt>
                <c:pt idx="34430">
                  <c:v>0.16009799999999999</c:v>
                </c:pt>
                <c:pt idx="34431">
                  <c:v>0.157556</c:v>
                </c:pt>
                <c:pt idx="34432">
                  <c:v>0.155085</c:v>
                </c:pt>
                <c:pt idx="34433">
                  <c:v>0.15269199999999999</c:v>
                </c:pt>
                <c:pt idx="34434">
                  <c:v>0.15037800000000001</c:v>
                </c:pt>
                <c:pt idx="34435">
                  <c:v>0.148148</c:v>
                </c:pt>
                <c:pt idx="34436">
                  <c:v>0.146005</c:v>
                </c:pt>
                <c:pt idx="34437">
                  <c:v>0.143956</c:v>
                </c:pt>
                <c:pt idx="34438">
                  <c:v>0.14200399999999999</c:v>
                </c:pt>
                <c:pt idx="34439">
                  <c:v>0.140154</c:v>
                </c:pt>
                <c:pt idx="34440">
                  <c:v>0.138408</c:v>
                </c:pt>
                <c:pt idx="34441">
                  <c:v>0.136769</c:v>
                </c:pt>
                <c:pt idx="34442">
                  <c:v>0.135238</c:v>
                </c:pt>
                <c:pt idx="34443">
                  <c:v>0.13381899999999999</c:v>
                </c:pt>
                <c:pt idx="34444">
                  <c:v>0.13251499999999999</c:v>
                </c:pt>
                <c:pt idx="34445">
                  <c:v>0.131327</c:v>
                </c:pt>
                <c:pt idx="34446">
                  <c:v>0.13025700000000001</c:v>
                </c:pt>
                <c:pt idx="34447">
                  <c:v>0.129305</c:v>
                </c:pt>
                <c:pt idx="34448">
                  <c:v>0.128472</c:v>
                </c:pt>
                <c:pt idx="34449">
                  <c:v>0.12775800000000001</c:v>
                </c:pt>
                <c:pt idx="34450">
                  <c:v>0.127162</c:v>
                </c:pt>
                <c:pt idx="34451">
                  <c:v>0.12668399999999999</c:v>
                </c:pt>
                <c:pt idx="34452">
                  <c:v>0.12632499999999999</c:v>
                </c:pt>
                <c:pt idx="34453">
                  <c:v>0.126082</c:v>
                </c:pt>
                <c:pt idx="34454">
                  <c:v>0.12595500000000001</c:v>
                </c:pt>
                <c:pt idx="34455">
                  <c:v>0.125942</c:v>
                </c:pt>
                <c:pt idx="34456">
                  <c:v>0.12604299999999999</c:v>
                </c:pt>
                <c:pt idx="34457">
                  <c:v>0.12625800000000001</c:v>
                </c:pt>
                <c:pt idx="34458">
                  <c:v>0.126584</c:v>
                </c:pt>
                <c:pt idx="34459">
                  <c:v>0.12701899999999999</c:v>
                </c:pt>
                <c:pt idx="34460">
                  <c:v>0.12756200000000001</c:v>
                </c:pt>
                <c:pt idx="34461">
                  <c:v>0.12821099999999999</c:v>
                </c:pt>
                <c:pt idx="34462">
                  <c:v>0.12896299999999999</c:v>
                </c:pt>
                <c:pt idx="34463">
                  <c:v>0.12981599999999999</c:v>
                </c:pt>
                <c:pt idx="34464">
                  <c:v>0.13076499999999999</c:v>
                </c:pt>
                <c:pt idx="34465">
                  <c:v>0.131804</c:v>
                </c:pt>
                <c:pt idx="34466">
                  <c:v>0.13293199999999999</c:v>
                </c:pt>
                <c:pt idx="34467">
                  <c:v>0.13414699999999999</c:v>
                </c:pt>
                <c:pt idx="34468">
                  <c:v>0.13544500000000001</c:v>
                </c:pt>
                <c:pt idx="34469">
                  <c:v>0.136823</c:v>
                </c:pt>
                <c:pt idx="34470">
                  <c:v>0.13827700000000001</c:v>
                </c:pt>
                <c:pt idx="34471">
                  <c:v>0.13980300000000001</c:v>
                </c:pt>
                <c:pt idx="34472">
                  <c:v>0.14139499999999999</c:v>
                </c:pt>
                <c:pt idx="34473">
                  <c:v>0.14304900000000001</c:v>
                </c:pt>
                <c:pt idx="34474">
                  <c:v>0.144759</c:v>
                </c:pt>
                <c:pt idx="34475">
                  <c:v>0.14652000000000001</c:v>
                </c:pt>
                <c:pt idx="34476">
                  <c:v>0.14832699999999999</c:v>
                </c:pt>
                <c:pt idx="34477">
                  <c:v>0.150176</c:v>
                </c:pt>
                <c:pt idx="34478">
                  <c:v>0.152063</c:v>
                </c:pt>
                <c:pt idx="34479">
                  <c:v>0.15398100000000001</c:v>
                </c:pt>
                <c:pt idx="34480">
                  <c:v>0.15592700000000001</c:v>
                </c:pt>
                <c:pt idx="34481">
                  <c:v>0.15789300000000001</c:v>
                </c:pt>
                <c:pt idx="34482">
                  <c:v>0.15987499999999999</c:v>
                </c:pt>
                <c:pt idx="34483">
                  <c:v>0.16186700000000001</c:v>
                </c:pt>
                <c:pt idx="34484">
                  <c:v>0.16386400000000001</c:v>
                </c:pt>
                <c:pt idx="34485">
                  <c:v>0.16585800000000001</c:v>
                </c:pt>
                <c:pt idx="34486">
                  <c:v>0.167846</c:v>
                </c:pt>
                <c:pt idx="34487">
                  <c:v>0.169823</c:v>
                </c:pt>
                <c:pt idx="34488">
                  <c:v>0.17178099999999999</c:v>
                </c:pt>
                <c:pt idx="34489">
                  <c:v>0.17371500000000001</c:v>
                </c:pt>
                <c:pt idx="34490">
                  <c:v>0.175621</c:v>
                </c:pt>
                <c:pt idx="34491">
                  <c:v>0.17749200000000001</c:v>
                </c:pt>
                <c:pt idx="34492">
                  <c:v>0.17932400000000001</c:v>
                </c:pt>
                <c:pt idx="34493">
                  <c:v>0.181112</c:v>
                </c:pt>
                <c:pt idx="34494">
                  <c:v>0.18285000000000001</c:v>
                </c:pt>
                <c:pt idx="34495">
                  <c:v>0.184535</c:v>
                </c:pt>
                <c:pt idx="34496">
                  <c:v>0.18615899999999999</c:v>
                </c:pt>
                <c:pt idx="34497">
                  <c:v>0.18772</c:v>
                </c:pt>
                <c:pt idx="34498">
                  <c:v>0.18921199999999999</c:v>
                </c:pt>
                <c:pt idx="34499">
                  <c:v>0.190632</c:v>
                </c:pt>
                <c:pt idx="34500">
                  <c:v>0.19197600000000001</c:v>
                </c:pt>
                <c:pt idx="34501">
                  <c:v>0.19323899999999999</c:v>
                </c:pt>
                <c:pt idx="34502">
                  <c:v>0.19441700000000001</c:v>
                </c:pt>
                <c:pt idx="34503">
                  <c:v>0.19550799999999999</c:v>
                </c:pt>
                <c:pt idx="34504">
                  <c:v>0.19650500000000001</c:v>
                </c:pt>
                <c:pt idx="34505">
                  <c:v>0.197405</c:v>
                </c:pt>
                <c:pt idx="34506">
                  <c:v>0.19820499999999999</c:v>
                </c:pt>
                <c:pt idx="34507">
                  <c:v>0.198903</c:v>
                </c:pt>
                <c:pt idx="34508">
                  <c:v>0.199494</c:v>
                </c:pt>
                <c:pt idx="34509">
                  <c:v>0.19997699999999999</c:v>
                </c:pt>
                <c:pt idx="34510">
                  <c:v>0.20035</c:v>
                </c:pt>
                <c:pt idx="34511">
                  <c:v>0.20060900000000001</c:v>
                </c:pt>
                <c:pt idx="34512">
                  <c:v>0.20075399999999999</c:v>
                </c:pt>
                <c:pt idx="34513">
                  <c:v>0.20078199999999999</c:v>
                </c:pt>
                <c:pt idx="34514">
                  <c:v>0.20069100000000001</c:v>
                </c:pt>
                <c:pt idx="34515">
                  <c:v>0.20048099999999999</c:v>
                </c:pt>
                <c:pt idx="34516">
                  <c:v>0.20014899999999999</c:v>
                </c:pt>
                <c:pt idx="34517">
                  <c:v>0.19969600000000001</c:v>
                </c:pt>
                <c:pt idx="34518">
                  <c:v>0.19911999999999999</c:v>
                </c:pt>
                <c:pt idx="34519">
                  <c:v>0.19842000000000001</c:v>
                </c:pt>
                <c:pt idx="34520">
                  <c:v>0.19759599999999999</c:v>
                </c:pt>
                <c:pt idx="34521">
                  <c:v>0.19664799999999999</c:v>
                </c:pt>
                <c:pt idx="34522">
                  <c:v>0.195578</c:v>
                </c:pt>
                <c:pt idx="34523">
                  <c:v>0.194384</c:v>
                </c:pt>
                <c:pt idx="34524">
                  <c:v>0.19306699999999999</c:v>
                </c:pt>
                <c:pt idx="34525">
                  <c:v>0.19162799999999999</c:v>
                </c:pt>
                <c:pt idx="34526">
                  <c:v>0.19006700000000001</c:v>
                </c:pt>
                <c:pt idx="34527">
                  <c:v>0.188386</c:v>
                </c:pt>
                <c:pt idx="34528">
                  <c:v>0.186585</c:v>
                </c:pt>
                <c:pt idx="34529">
                  <c:v>0.184668</c:v>
                </c:pt>
                <c:pt idx="34530">
                  <c:v>0.18263699999999999</c:v>
                </c:pt>
                <c:pt idx="34531">
                  <c:v>0.18049299999999999</c:v>
                </c:pt>
                <c:pt idx="34532">
                  <c:v>0.17824100000000001</c:v>
                </c:pt>
                <c:pt idx="34533">
                  <c:v>0.17588300000000001</c:v>
                </c:pt>
                <c:pt idx="34534">
                  <c:v>0.17342299999999999</c:v>
                </c:pt>
                <c:pt idx="34535">
                  <c:v>0.17086399999999999</c:v>
                </c:pt>
                <c:pt idx="34536">
                  <c:v>0.168208</c:v>
                </c:pt>
                <c:pt idx="34537">
                  <c:v>0.16545899999999999</c:v>
                </c:pt>
                <c:pt idx="34538">
                  <c:v>0.16261999999999999</c:v>
                </c:pt>
                <c:pt idx="34539">
                  <c:v>0.159694</c:v>
                </c:pt>
                <c:pt idx="34540">
                  <c:v>0.15668399999999999</c:v>
                </c:pt>
                <c:pt idx="34541">
                  <c:v>0.15359500000000001</c:v>
                </c:pt>
                <c:pt idx="34542">
                  <c:v>0.15043300000000001</c:v>
                </c:pt>
                <c:pt idx="34543">
                  <c:v>0.147201</c:v>
                </c:pt>
                <c:pt idx="34544">
                  <c:v>0.143904</c:v>
                </c:pt>
                <c:pt idx="34545">
                  <c:v>0.14054700000000001</c:v>
                </c:pt>
                <c:pt idx="34546">
                  <c:v>0.137132</c:v>
                </c:pt>
                <c:pt idx="34547">
                  <c:v>0.13366600000000001</c:v>
                </c:pt>
                <c:pt idx="34548">
                  <c:v>0.13015299999999999</c:v>
                </c:pt>
                <c:pt idx="34549">
                  <c:v>0.12660099999999999</c:v>
                </c:pt>
                <c:pt idx="34550">
                  <c:v>0.123013</c:v>
                </c:pt>
                <c:pt idx="34551">
                  <c:v>0.119395</c:v>
                </c:pt>
                <c:pt idx="34552">
                  <c:v>0.11575199999999999</c:v>
                </c:pt>
                <c:pt idx="34553">
                  <c:v>0.11208899999999999</c:v>
                </c:pt>
                <c:pt idx="34554">
                  <c:v>0.10841199999999999</c:v>
                </c:pt>
                <c:pt idx="34555">
                  <c:v>0.104724</c:v>
                </c:pt>
                <c:pt idx="34556">
                  <c:v>0.101033</c:v>
                </c:pt>
                <c:pt idx="34557">
                  <c:v>9.7344299999999995E-2</c:v>
                </c:pt>
                <c:pt idx="34558">
                  <c:v>9.36612E-2</c:v>
                </c:pt>
                <c:pt idx="34559">
                  <c:v>8.9989E-2</c:v>
                </c:pt>
                <c:pt idx="34560">
                  <c:v>8.6332699999999998E-2</c:v>
                </c:pt>
                <c:pt idx="34561">
                  <c:v>8.2698300000000002E-2</c:v>
                </c:pt>
                <c:pt idx="34562">
                  <c:v>7.9091800000000004E-2</c:v>
                </c:pt>
                <c:pt idx="34563">
                  <c:v>7.5519000000000003E-2</c:v>
                </c:pt>
                <c:pt idx="34564">
                  <c:v>7.1984999999999993E-2</c:v>
                </c:pt>
                <c:pt idx="34565">
                  <c:v>6.8494799999999995E-2</c:v>
                </c:pt>
                <c:pt idx="34566">
                  <c:v>6.5054000000000001E-2</c:v>
                </c:pt>
                <c:pt idx="34567">
                  <c:v>6.1667699999999999E-2</c:v>
                </c:pt>
                <c:pt idx="34568">
                  <c:v>5.8340500000000003E-2</c:v>
                </c:pt>
                <c:pt idx="34569">
                  <c:v>5.5077399999999999E-2</c:v>
                </c:pt>
                <c:pt idx="34570">
                  <c:v>5.1883400000000003E-2</c:v>
                </c:pt>
                <c:pt idx="34571">
                  <c:v>4.8763599999999997E-2</c:v>
                </c:pt>
                <c:pt idx="34572">
                  <c:v>4.5722699999999998E-2</c:v>
                </c:pt>
                <c:pt idx="34573">
                  <c:v>4.2764999999999997E-2</c:v>
                </c:pt>
                <c:pt idx="34574">
                  <c:v>3.9894800000000001E-2</c:v>
                </c:pt>
                <c:pt idx="34575">
                  <c:v>3.71159E-2</c:v>
                </c:pt>
                <c:pt idx="34576">
                  <c:v>3.4432499999999998E-2</c:v>
                </c:pt>
                <c:pt idx="34577">
                  <c:v>3.1848399999999999E-2</c:v>
                </c:pt>
                <c:pt idx="34578">
                  <c:v>2.9367299999999999E-2</c:v>
                </c:pt>
                <c:pt idx="34579">
                  <c:v>2.6993E-2</c:v>
                </c:pt>
                <c:pt idx="34580">
                  <c:v>2.47297E-2</c:v>
                </c:pt>
                <c:pt idx="34581">
                  <c:v>2.2581500000000001E-2</c:v>
                </c:pt>
                <c:pt idx="34582">
                  <c:v>2.0552299999999999E-2</c:v>
                </c:pt>
                <c:pt idx="34583">
                  <c:v>1.8645399999999999E-2</c:v>
                </c:pt>
                <c:pt idx="34584">
                  <c:v>1.6863300000000001E-2</c:v>
                </c:pt>
                <c:pt idx="34585">
                  <c:v>1.52076E-2</c:v>
                </c:pt>
                <c:pt idx="34586">
                  <c:v>1.3681199999999999E-2</c:v>
                </c:pt>
                <c:pt idx="34587">
                  <c:v>1.2287299999999999E-2</c:v>
                </c:pt>
                <c:pt idx="34588">
                  <c:v>1.1028E-2</c:v>
                </c:pt>
                <c:pt idx="34589" formatCode="0.00E+00">
                  <c:v>9.9044100000000006E-3</c:v>
                </c:pt>
                <c:pt idx="34590" formatCode="0.00E+00">
                  <c:v>8.9176499999999992E-3</c:v>
                </c:pt>
                <c:pt idx="34591" formatCode="0.00E+00">
                  <c:v>8.06897E-3</c:v>
                </c:pt>
                <c:pt idx="34592" formatCode="0.00E+00">
                  <c:v>7.3597000000000003E-3</c:v>
                </c:pt>
                <c:pt idx="34593" formatCode="0.00E+00">
                  <c:v>6.7912600000000004E-3</c:v>
                </c:pt>
                <c:pt idx="34594" formatCode="0.00E+00">
                  <c:v>6.3649600000000002E-3</c:v>
                </c:pt>
                <c:pt idx="34595" formatCode="0.00E+00">
                  <c:v>6.0818900000000004E-3</c:v>
                </c:pt>
                <c:pt idx="34596" formatCode="0.00E+00">
                  <c:v>5.9425399999999996E-3</c:v>
                </c:pt>
                <c:pt idx="34597" formatCode="0.00E+00">
                  <c:v>5.9466199999999997E-3</c:v>
                </c:pt>
                <c:pt idx="34598" formatCode="0.00E+00">
                  <c:v>6.09334E-3</c:v>
                </c:pt>
                <c:pt idx="34599" formatCode="0.00E+00">
                  <c:v>6.3821700000000004E-3</c:v>
                </c:pt>
                <c:pt idx="34600" formatCode="0.00E+00">
                  <c:v>6.8127999999999999E-3</c:v>
                </c:pt>
                <c:pt idx="34601" formatCode="0.00E+00">
                  <c:v>7.38457E-3</c:v>
                </c:pt>
                <c:pt idx="34602" formatCode="0.00E+00">
                  <c:v>8.0966100000000006E-3</c:v>
                </c:pt>
                <c:pt idx="34603" formatCode="0.00E+00">
                  <c:v>8.9482899999999994E-3</c:v>
                </c:pt>
                <c:pt idx="34604" formatCode="0.00E+00">
                  <c:v>9.9388199999999993E-3</c:v>
                </c:pt>
                <c:pt idx="34605">
                  <c:v>1.10667E-2</c:v>
                </c:pt>
                <c:pt idx="34606">
                  <c:v>1.23299E-2</c:v>
                </c:pt>
                <c:pt idx="34607">
                  <c:v>1.37266E-2</c:v>
                </c:pt>
                <c:pt idx="34608">
                  <c:v>1.5254800000000001E-2</c:v>
                </c:pt>
                <c:pt idx="34609">
                  <c:v>1.6912400000000001E-2</c:v>
                </c:pt>
                <c:pt idx="34610">
                  <c:v>1.8696999999999998E-2</c:v>
                </c:pt>
                <c:pt idx="34611">
                  <c:v>2.06064E-2</c:v>
                </c:pt>
                <c:pt idx="34612">
                  <c:v>2.2637500000000001E-2</c:v>
                </c:pt>
                <c:pt idx="34613">
                  <c:v>2.4787300000000002E-2</c:v>
                </c:pt>
                <c:pt idx="34614">
                  <c:v>2.7052799999999998E-2</c:v>
                </c:pt>
                <c:pt idx="34615">
                  <c:v>2.9430899999999999E-2</c:v>
                </c:pt>
                <c:pt idx="34616">
                  <c:v>3.19184E-2</c:v>
                </c:pt>
                <c:pt idx="34617">
                  <c:v>3.4511699999999999E-2</c:v>
                </c:pt>
                <c:pt idx="34618">
                  <c:v>3.72071E-2</c:v>
                </c:pt>
                <c:pt idx="34619">
                  <c:v>4.0001399999999999E-2</c:v>
                </c:pt>
                <c:pt idx="34620">
                  <c:v>4.2890999999999999E-2</c:v>
                </c:pt>
                <c:pt idx="34621">
                  <c:v>4.5871099999999998E-2</c:v>
                </c:pt>
                <c:pt idx="34622">
                  <c:v>4.89367E-2</c:v>
                </c:pt>
                <c:pt idx="34623">
                  <c:v>5.20831E-2</c:v>
                </c:pt>
                <c:pt idx="34624">
                  <c:v>5.5306300000000003E-2</c:v>
                </c:pt>
                <c:pt idx="34625">
                  <c:v>5.8602000000000001E-2</c:v>
                </c:pt>
                <c:pt idx="34626">
                  <c:v>6.1965300000000001E-2</c:v>
                </c:pt>
                <c:pt idx="34627">
                  <c:v>6.5391500000000005E-2</c:v>
                </c:pt>
                <c:pt idx="34628">
                  <c:v>6.8875500000000006E-2</c:v>
                </c:pt>
                <c:pt idx="34629">
                  <c:v>7.2412099999999993E-2</c:v>
                </c:pt>
                <c:pt idx="34630">
                  <c:v>7.5996099999999997E-2</c:v>
                </c:pt>
                <c:pt idx="34631">
                  <c:v>7.9622499999999999E-2</c:v>
                </c:pt>
                <c:pt idx="34632">
                  <c:v>8.3286600000000002E-2</c:v>
                </c:pt>
                <c:pt idx="34633">
                  <c:v>8.69833E-2</c:v>
                </c:pt>
                <c:pt idx="34634">
                  <c:v>9.0706800000000004E-2</c:v>
                </c:pt>
                <c:pt idx="34635">
                  <c:v>9.4451999999999994E-2</c:v>
                </c:pt>
                <c:pt idx="34636">
                  <c:v>9.8213499999999995E-2</c:v>
                </c:pt>
                <c:pt idx="34637">
                  <c:v>0.10198599999999999</c:v>
                </c:pt>
                <c:pt idx="34638">
                  <c:v>0.105765</c:v>
                </c:pt>
                <c:pt idx="34639">
                  <c:v>0.109544</c:v>
                </c:pt>
                <c:pt idx="34640">
                  <c:v>0.113317</c:v>
                </c:pt>
                <c:pt idx="34641">
                  <c:v>0.117081</c:v>
                </c:pt>
                <c:pt idx="34642">
                  <c:v>0.12082900000000001</c:v>
                </c:pt>
                <c:pt idx="34643">
                  <c:v>0.124557</c:v>
                </c:pt>
                <c:pt idx="34644">
                  <c:v>0.12826000000000001</c:v>
                </c:pt>
                <c:pt idx="34645">
                  <c:v>0.13193199999999999</c:v>
                </c:pt>
                <c:pt idx="34646">
                  <c:v>0.135569</c:v>
                </c:pt>
                <c:pt idx="34647">
                  <c:v>0.13916700000000001</c:v>
                </c:pt>
                <c:pt idx="34648">
                  <c:v>0.14272099999999999</c:v>
                </c:pt>
                <c:pt idx="34649">
                  <c:v>0.146227</c:v>
                </c:pt>
                <c:pt idx="34650">
                  <c:v>0.14968000000000001</c:v>
                </c:pt>
                <c:pt idx="34651">
                  <c:v>0.15307499999999999</c:v>
                </c:pt>
                <c:pt idx="34652">
                  <c:v>0.15640699999999999</c:v>
                </c:pt>
                <c:pt idx="34653">
                  <c:v>0.15967400000000001</c:v>
                </c:pt>
                <c:pt idx="34654">
                  <c:v>0.16286999999999999</c:v>
                </c:pt>
                <c:pt idx="34655">
                  <c:v>0.165992</c:v>
                </c:pt>
                <c:pt idx="34656">
                  <c:v>0.16903699999999999</c:v>
                </c:pt>
                <c:pt idx="34657">
                  <c:v>0.17200099999999999</c:v>
                </c:pt>
                <c:pt idx="34658">
                  <c:v>0.17488000000000001</c:v>
                </c:pt>
                <c:pt idx="34659">
                  <c:v>0.17766999999999999</c:v>
                </c:pt>
                <c:pt idx="34660">
                  <c:v>0.18037</c:v>
                </c:pt>
                <c:pt idx="34661">
                  <c:v>0.182975</c:v>
                </c:pt>
                <c:pt idx="34662">
                  <c:v>0.18548500000000001</c:v>
                </c:pt>
                <c:pt idx="34663">
                  <c:v>0.18789600000000001</c:v>
                </c:pt>
                <c:pt idx="34664">
                  <c:v>0.19020599999999999</c:v>
                </c:pt>
                <c:pt idx="34665">
                  <c:v>0.192413</c:v>
                </c:pt>
                <c:pt idx="34666">
                  <c:v>0.19451399999999999</c:v>
                </c:pt>
                <c:pt idx="34667">
                  <c:v>0.19650799999999999</c:v>
                </c:pt>
                <c:pt idx="34668">
                  <c:v>0.19839200000000001</c:v>
                </c:pt>
                <c:pt idx="34669">
                  <c:v>0.20016600000000001</c:v>
                </c:pt>
                <c:pt idx="34670">
                  <c:v>0.20182700000000001</c:v>
                </c:pt>
                <c:pt idx="34671">
                  <c:v>0.203374</c:v>
                </c:pt>
                <c:pt idx="34672">
                  <c:v>0.20480699999999999</c:v>
                </c:pt>
                <c:pt idx="34673">
                  <c:v>0.206125</c:v>
                </c:pt>
                <c:pt idx="34674">
                  <c:v>0.20732700000000001</c:v>
                </c:pt>
                <c:pt idx="34675">
                  <c:v>0.20841299999999999</c:v>
                </c:pt>
                <c:pt idx="34676">
                  <c:v>0.20938300000000001</c:v>
                </c:pt>
                <c:pt idx="34677">
                  <c:v>0.21023700000000001</c:v>
                </c:pt>
                <c:pt idx="34678">
                  <c:v>0.210975</c:v>
                </c:pt>
                <c:pt idx="34679">
                  <c:v>0.21159800000000001</c:v>
                </c:pt>
                <c:pt idx="34680">
                  <c:v>0.21210599999999999</c:v>
                </c:pt>
                <c:pt idx="34681">
                  <c:v>0.212501</c:v>
                </c:pt>
                <c:pt idx="34682">
                  <c:v>0.212784</c:v>
                </c:pt>
                <c:pt idx="34683">
                  <c:v>0.212954</c:v>
                </c:pt>
                <c:pt idx="34684">
                  <c:v>0.21301400000000001</c:v>
                </c:pt>
                <c:pt idx="34685">
                  <c:v>0.21296499999999999</c:v>
                </c:pt>
                <c:pt idx="34686">
                  <c:v>0.212808</c:v>
                </c:pt>
                <c:pt idx="34687">
                  <c:v>0.21254500000000001</c:v>
                </c:pt>
                <c:pt idx="34688">
                  <c:v>0.212177</c:v>
                </c:pt>
                <c:pt idx="34689">
                  <c:v>0.21170800000000001</c:v>
                </c:pt>
                <c:pt idx="34690">
                  <c:v>0.211141</c:v>
                </c:pt>
                <c:pt idx="34691">
                  <c:v>0.210477</c:v>
                </c:pt>
                <c:pt idx="34692">
                  <c:v>0.20971899999999999</c:v>
                </c:pt>
                <c:pt idx="34693">
                  <c:v>0.208871</c:v>
                </c:pt>
                <c:pt idx="34694">
                  <c:v>0.20793500000000001</c:v>
                </c:pt>
                <c:pt idx="34695">
                  <c:v>0.20691399999999999</c:v>
                </c:pt>
                <c:pt idx="34696">
                  <c:v>0.20581099999999999</c:v>
                </c:pt>
                <c:pt idx="34697">
                  <c:v>0.20462900000000001</c:v>
                </c:pt>
                <c:pt idx="34698">
                  <c:v>0.203371</c:v>
                </c:pt>
                <c:pt idx="34699">
                  <c:v>0.20204</c:v>
                </c:pt>
                <c:pt idx="34700">
                  <c:v>0.20063900000000001</c:v>
                </c:pt>
                <c:pt idx="34701">
                  <c:v>0.19917199999999999</c:v>
                </c:pt>
                <c:pt idx="34702">
                  <c:v>0.19764100000000001</c:v>
                </c:pt>
                <c:pt idx="34703">
                  <c:v>0.196051</c:v>
                </c:pt>
                <c:pt idx="34704">
                  <c:v>0.194406</c:v>
                </c:pt>
                <c:pt idx="34705">
                  <c:v>0.19270899999999999</c:v>
                </c:pt>
                <c:pt idx="34706">
                  <c:v>0.19096299999999999</c:v>
                </c:pt>
                <c:pt idx="34707">
                  <c:v>0.18917300000000001</c:v>
                </c:pt>
                <c:pt idx="34708">
                  <c:v>0.18734100000000001</c:v>
                </c:pt>
                <c:pt idx="34709">
                  <c:v>0.185473</c:v>
                </c:pt>
                <c:pt idx="34710">
                  <c:v>0.18357100000000001</c:v>
                </c:pt>
                <c:pt idx="34711">
                  <c:v>0.181641</c:v>
                </c:pt>
                <c:pt idx="34712">
                  <c:v>0.17968400000000001</c:v>
                </c:pt>
                <c:pt idx="34713">
                  <c:v>0.177706</c:v>
                </c:pt>
                <c:pt idx="34714">
                  <c:v>0.17571000000000001</c:v>
                </c:pt>
                <c:pt idx="34715">
                  <c:v>0.17369999999999999</c:v>
                </c:pt>
                <c:pt idx="34716">
                  <c:v>0.17168</c:v>
                </c:pt>
                <c:pt idx="34717">
                  <c:v>0.169652</c:v>
                </c:pt>
                <c:pt idx="34718">
                  <c:v>0.16761999999999999</c:v>
                </c:pt>
                <c:pt idx="34719">
                  <c:v>0.16558700000000001</c:v>
                </c:pt>
                <c:pt idx="34720">
                  <c:v>0.16355700000000001</c:v>
                </c:pt>
                <c:pt idx="34721">
                  <c:v>0.16153400000000001</c:v>
                </c:pt>
                <c:pt idx="34722">
                  <c:v>0.15952</c:v>
                </c:pt>
                <c:pt idx="34723">
                  <c:v>0.15751799999999999</c:v>
                </c:pt>
                <c:pt idx="34724">
                  <c:v>0.155532</c:v>
                </c:pt>
                <c:pt idx="34725">
                  <c:v>0.15356400000000001</c:v>
                </c:pt>
                <c:pt idx="34726">
                  <c:v>0.151616</c:v>
                </c:pt>
                <c:pt idx="34727">
                  <c:v>0.14969199999999999</c:v>
                </c:pt>
                <c:pt idx="34728">
                  <c:v>0.14779400000000001</c:v>
                </c:pt>
                <c:pt idx="34729">
                  <c:v>0.145924</c:v>
                </c:pt>
                <c:pt idx="34730">
                  <c:v>0.14408399999999999</c:v>
                </c:pt>
                <c:pt idx="34731">
                  <c:v>0.14227699999999999</c:v>
                </c:pt>
                <c:pt idx="34732">
                  <c:v>0.14050499999999999</c:v>
                </c:pt>
                <c:pt idx="34733">
                  <c:v>0.138769</c:v>
                </c:pt>
                <c:pt idx="34734">
                  <c:v>0.137072</c:v>
                </c:pt>
                <c:pt idx="34735">
                  <c:v>0.13541600000000001</c:v>
                </c:pt>
                <c:pt idx="34736">
                  <c:v>0.1338</c:v>
                </c:pt>
                <c:pt idx="34737">
                  <c:v>0.13222800000000001</c:v>
                </c:pt>
                <c:pt idx="34738">
                  <c:v>0.13070000000000001</c:v>
                </c:pt>
                <c:pt idx="34739">
                  <c:v>0.129216</c:v>
                </c:pt>
                <c:pt idx="34740">
                  <c:v>0.127778</c:v>
                </c:pt>
                <c:pt idx="34741">
                  <c:v>0.126386</c:v>
                </c:pt>
                <c:pt idx="34742">
                  <c:v>0.12504100000000001</c:v>
                </c:pt>
                <c:pt idx="34743">
                  <c:v>0.12374300000000001</c:v>
                </c:pt>
                <c:pt idx="34744">
                  <c:v>0.12249400000000001</c:v>
                </c:pt>
                <c:pt idx="34745">
                  <c:v>0.121292</c:v>
                </c:pt>
                <c:pt idx="34746">
                  <c:v>0.12013699999999999</c:v>
                </c:pt>
                <c:pt idx="34747">
                  <c:v>0.11903</c:v>
                </c:pt>
                <c:pt idx="34748">
                  <c:v>0.11797000000000001</c:v>
                </c:pt>
                <c:pt idx="34749">
                  <c:v>0.11695700000000001</c:v>
                </c:pt>
                <c:pt idx="34750">
                  <c:v>0.11598899999999999</c:v>
                </c:pt>
                <c:pt idx="34751">
                  <c:v>0.115067</c:v>
                </c:pt>
                <c:pt idx="34752">
                  <c:v>0.114189</c:v>
                </c:pt>
                <c:pt idx="34753">
                  <c:v>0.113356</c:v>
                </c:pt>
                <c:pt idx="34754">
                  <c:v>0.112565</c:v>
                </c:pt>
                <c:pt idx="34755">
                  <c:v>0.111815</c:v>
                </c:pt>
                <c:pt idx="34756">
                  <c:v>0.111106</c:v>
                </c:pt>
                <c:pt idx="34757">
                  <c:v>0.11043600000000001</c:v>
                </c:pt>
                <c:pt idx="34758">
                  <c:v>0.109804</c:v>
                </c:pt>
                <c:pt idx="34759">
                  <c:v>0.109209</c:v>
                </c:pt>
                <c:pt idx="34760">
                  <c:v>0.10864799999999999</c:v>
                </c:pt>
                <c:pt idx="34761">
                  <c:v>0.10811900000000001</c:v>
                </c:pt>
                <c:pt idx="34762">
                  <c:v>0.10762099999999999</c:v>
                </c:pt>
                <c:pt idx="34763">
                  <c:v>0.107152</c:v>
                </c:pt>
                <c:pt idx="34764">
                  <c:v>0.106709</c:v>
                </c:pt>
                <c:pt idx="34765">
                  <c:v>0.10629</c:v>
                </c:pt>
                <c:pt idx="34766">
                  <c:v>0.105895</c:v>
                </c:pt>
                <c:pt idx="34767">
                  <c:v>0.105521</c:v>
                </c:pt>
                <c:pt idx="34768">
                  <c:v>0.10516499999999999</c:v>
                </c:pt>
                <c:pt idx="34769">
                  <c:v>0.104826</c:v>
                </c:pt>
                <c:pt idx="34770">
                  <c:v>0.1045</c:v>
                </c:pt>
                <c:pt idx="34771">
                  <c:v>0.104186</c:v>
                </c:pt>
                <c:pt idx="34772">
                  <c:v>0.103881</c:v>
                </c:pt>
                <c:pt idx="34773">
                  <c:v>0.10358299999999999</c:v>
                </c:pt>
                <c:pt idx="34774">
                  <c:v>0.10329000000000001</c:v>
                </c:pt>
                <c:pt idx="34775">
                  <c:v>0.10299999999999999</c:v>
                </c:pt>
                <c:pt idx="34776">
                  <c:v>0.10271</c:v>
                </c:pt>
                <c:pt idx="34777">
                  <c:v>0.102419</c:v>
                </c:pt>
                <c:pt idx="34778">
                  <c:v>0.10212400000000001</c:v>
                </c:pt>
                <c:pt idx="34779">
                  <c:v>0.101824</c:v>
                </c:pt>
                <c:pt idx="34780">
                  <c:v>0.101516</c:v>
                </c:pt>
                <c:pt idx="34781">
                  <c:v>0.101198</c:v>
                </c:pt>
                <c:pt idx="34782">
                  <c:v>0.100869</c:v>
                </c:pt>
                <c:pt idx="34783">
                  <c:v>0.10052700000000001</c:v>
                </c:pt>
                <c:pt idx="34784">
                  <c:v>0.100171</c:v>
                </c:pt>
                <c:pt idx="34785">
                  <c:v>9.9797899999999995E-2</c:v>
                </c:pt>
                <c:pt idx="34786">
                  <c:v>9.9406599999999998E-2</c:v>
                </c:pt>
                <c:pt idx="34787">
                  <c:v>9.8994899999999997E-2</c:v>
                </c:pt>
                <c:pt idx="34788">
                  <c:v>9.8561099999999999E-2</c:v>
                </c:pt>
                <c:pt idx="34789">
                  <c:v>9.8103499999999996E-2</c:v>
                </c:pt>
                <c:pt idx="34790">
                  <c:v>9.7620399999999996E-2</c:v>
                </c:pt>
                <c:pt idx="34791">
                  <c:v>9.7110500000000002E-2</c:v>
                </c:pt>
                <c:pt idx="34792">
                  <c:v>9.6572500000000006E-2</c:v>
                </c:pt>
                <c:pt idx="34793">
                  <c:v>9.6005099999999996E-2</c:v>
                </c:pt>
                <c:pt idx="34794">
                  <c:v>9.5407400000000003E-2</c:v>
                </c:pt>
                <c:pt idx="34795">
                  <c:v>9.4778299999999996E-2</c:v>
                </c:pt>
                <c:pt idx="34796">
                  <c:v>9.4116699999999998E-2</c:v>
                </c:pt>
                <c:pt idx="34797">
                  <c:v>9.3421299999999999E-2</c:v>
                </c:pt>
                <c:pt idx="34798">
                  <c:v>9.2691499999999996E-2</c:v>
                </c:pt>
                <c:pt idx="34799">
                  <c:v>9.1926800000000003E-2</c:v>
                </c:pt>
                <c:pt idx="34800">
                  <c:v>9.1127E-2</c:v>
                </c:pt>
                <c:pt idx="34801">
                  <c:v>9.0291999999999997E-2</c:v>
                </c:pt>
                <c:pt idx="34802">
                  <c:v>8.9421899999999999E-2</c:v>
                </c:pt>
                <c:pt idx="34803">
                  <c:v>8.8516700000000004E-2</c:v>
                </c:pt>
                <c:pt idx="34804">
                  <c:v>8.7576299999999996E-2</c:v>
                </c:pt>
                <c:pt idx="34805">
                  <c:v>8.6600800000000006E-2</c:v>
                </c:pt>
                <c:pt idx="34806">
                  <c:v>8.55905E-2</c:v>
                </c:pt>
                <c:pt idx="34807">
                  <c:v>8.4545400000000007E-2</c:v>
                </c:pt>
                <c:pt idx="34808">
                  <c:v>8.3465899999999996E-2</c:v>
                </c:pt>
                <c:pt idx="34809">
                  <c:v>8.2352700000000001E-2</c:v>
                </c:pt>
                <c:pt idx="34810">
                  <c:v>8.1206700000000007E-2</c:v>
                </c:pt>
                <c:pt idx="34811">
                  <c:v>8.0028500000000002E-2</c:v>
                </c:pt>
                <c:pt idx="34812">
                  <c:v>7.8819299999999995E-2</c:v>
                </c:pt>
                <c:pt idx="34813">
                  <c:v>7.7579999999999996E-2</c:v>
                </c:pt>
                <c:pt idx="34814">
                  <c:v>7.6311799999999999E-2</c:v>
                </c:pt>
                <c:pt idx="34815">
                  <c:v>7.5016100000000002E-2</c:v>
                </c:pt>
                <c:pt idx="34816">
                  <c:v>7.3694300000000004E-2</c:v>
                </c:pt>
                <c:pt idx="34817">
                  <c:v>7.2347999999999996E-2</c:v>
                </c:pt>
                <c:pt idx="34818">
                  <c:v>7.0978399999999997E-2</c:v>
                </c:pt>
                <c:pt idx="34819">
                  <c:v>6.9586899999999993E-2</c:v>
                </c:pt>
                <c:pt idx="34820">
                  <c:v>6.8175600000000003E-2</c:v>
                </c:pt>
                <c:pt idx="34821">
                  <c:v>6.6746600000000003E-2</c:v>
                </c:pt>
                <c:pt idx="34822">
                  <c:v>6.5301999999999999E-2</c:v>
                </c:pt>
                <c:pt idx="34823">
                  <c:v>6.3843999999999998E-2</c:v>
                </c:pt>
                <c:pt idx="34824">
                  <c:v>6.2374699999999998E-2</c:v>
                </c:pt>
                <c:pt idx="34825">
                  <c:v>6.0896600000000002E-2</c:v>
                </c:pt>
                <c:pt idx="34826">
                  <c:v>5.9411899999999997E-2</c:v>
                </c:pt>
                <c:pt idx="34827">
                  <c:v>5.7922599999999998E-2</c:v>
                </c:pt>
                <c:pt idx="34828">
                  <c:v>5.6431000000000002E-2</c:v>
                </c:pt>
                <c:pt idx="34829">
                  <c:v>5.4939399999999999E-2</c:v>
                </c:pt>
                <c:pt idx="34830">
                  <c:v>5.3450999999999999E-2</c:v>
                </c:pt>
                <c:pt idx="34831">
                  <c:v>5.1968800000000002E-2</c:v>
                </c:pt>
                <c:pt idx="34832">
                  <c:v>5.04953E-2</c:v>
                </c:pt>
                <c:pt idx="34833">
                  <c:v>4.9033300000000002E-2</c:v>
                </c:pt>
                <c:pt idx="34834">
                  <c:v>4.7586000000000003E-2</c:v>
                </c:pt>
                <c:pt idx="34835">
                  <c:v>4.6156299999999997E-2</c:v>
                </c:pt>
                <c:pt idx="34836">
                  <c:v>4.4747299999999997E-2</c:v>
                </c:pt>
                <c:pt idx="34837">
                  <c:v>4.3362100000000001E-2</c:v>
                </c:pt>
                <c:pt idx="34838">
                  <c:v>4.2003499999999999E-2</c:v>
                </c:pt>
                <c:pt idx="34839">
                  <c:v>4.0674399999999999E-2</c:v>
                </c:pt>
                <c:pt idx="34840">
                  <c:v>3.9377500000000003E-2</c:v>
                </c:pt>
                <c:pt idx="34841">
                  <c:v>3.8115700000000002E-2</c:v>
                </c:pt>
                <c:pt idx="34842">
                  <c:v>3.6891699999999999E-2</c:v>
                </c:pt>
                <c:pt idx="34843">
                  <c:v>3.5708700000000003E-2</c:v>
                </c:pt>
                <c:pt idx="34844">
                  <c:v>3.4569999999999997E-2</c:v>
                </c:pt>
                <c:pt idx="34845">
                  <c:v>3.34787E-2</c:v>
                </c:pt>
                <c:pt idx="34846">
                  <c:v>3.2437899999999999E-2</c:v>
                </c:pt>
                <c:pt idx="34847">
                  <c:v>3.1450400000000003E-2</c:v>
                </c:pt>
                <c:pt idx="34848">
                  <c:v>3.0518699999999999E-2</c:v>
                </c:pt>
                <c:pt idx="34849">
                  <c:v>2.96452E-2</c:v>
                </c:pt>
                <c:pt idx="34850">
                  <c:v>2.88325E-2</c:v>
                </c:pt>
                <c:pt idx="34851">
                  <c:v>2.8083E-2</c:v>
                </c:pt>
                <c:pt idx="34852">
                  <c:v>2.7399400000000001E-2</c:v>
                </c:pt>
                <c:pt idx="34853">
                  <c:v>2.6784200000000001E-2</c:v>
                </c:pt>
                <c:pt idx="34854">
                  <c:v>2.62399E-2</c:v>
                </c:pt>
                <c:pt idx="34855">
                  <c:v>2.57684E-2</c:v>
                </c:pt>
                <c:pt idx="34856">
                  <c:v>2.5371399999999999E-2</c:v>
                </c:pt>
                <c:pt idx="34857">
                  <c:v>2.5050900000000001E-2</c:v>
                </c:pt>
                <c:pt idx="34858">
                  <c:v>2.4809000000000001E-2</c:v>
                </c:pt>
                <c:pt idx="34859">
                  <c:v>2.4648E-2</c:v>
                </c:pt>
                <c:pt idx="34860">
                  <c:v>2.45696E-2</c:v>
                </c:pt>
                <c:pt idx="34861">
                  <c:v>2.4575799999999998E-2</c:v>
                </c:pt>
                <c:pt idx="34862">
                  <c:v>2.4668099999999998E-2</c:v>
                </c:pt>
                <c:pt idx="34863">
                  <c:v>2.48477E-2</c:v>
                </c:pt>
                <c:pt idx="34864">
                  <c:v>2.51154E-2</c:v>
                </c:pt>
                <c:pt idx="34865">
                  <c:v>2.5472000000000002E-2</c:v>
                </c:pt>
                <c:pt idx="34866">
                  <c:v>2.5918199999999999E-2</c:v>
                </c:pt>
                <c:pt idx="34867">
                  <c:v>2.6455200000000002E-2</c:v>
                </c:pt>
                <c:pt idx="34868">
                  <c:v>2.7084299999999999E-2</c:v>
                </c:pt>
                <c:pt idx="34869">
                  <c:v>2.7807399999999999E-2</c:v>
                </c:pt>
                <c:pt idx="34870">
                  <c:v>2.8625500000000002E-2</c:v>
                </c:pt>
                <c:pt idx="34871">
                  <c:v>2.9538100000000001E-2</c:v>
                </c:pt>
                <c:pt idx="34872">
                  <c:v>3.0543500000000001E-2</c:v>
                </c:pt>
                <c:pt idx="34873">
                  <c:v>3.16409E-2</c:v>
                </c:pt>
                <c:pt idx="34874">
                  <c:v>3.2830100000000001E-2</c:v>
                </c:pt>
                <c:pt idx="34875">
                  <c:v>3.4110700000000001E-2</c:v>
                </c:pt>
                <c:pt idx="34876">
                  <c:v>3.5481699999999998E-2</c:v>
                </c:pt>
                <c:pt idx="34877">
                  <c:v>3.69424E-2</c:v>
                </c:pt>
                <c:pt idx="34878">
                  <c:v>3.8491999999999998E-2</c:v>
                </c:pt>
                <c:pt idx="34879">
                  <c:v>4.0129100000000001E-2</c:v>
                </c:pt>
                <c:pt idx="34880">
                  <c:v>4.1852E-2</c:v>
                </c:pt>
                <c:pt idx="34881">
                  <c:v>4.3658799999999998E-2</c:v>
                </c:pt>
                <c:pt idx="34882">
                  <c:v>4.5547700000000003E-2</c:v>
                </c:pt>
                <c:pt idx="34883">
                  <c:v>4.7516299999999997E-2</c:v>
                </c:pt>
                <c:pt idx="34884">
                  <c:v>4.9562200000000001E-2</c:v>
                </c:pt>
                <c:pt idx="34885">
                  <c:v>5.1682699999999998E-2</c:v>
                </c:pt>
                <c:pt idx="34886">
                  <c:v>5.3874900000000003E-2</c:v>
                </c:pt>
                <c:pt idx="34887">
                  <c:v>5.6136400000000003E-2</c:v>
                </c:pt>
                <c:pt idx="34888">
                  <c:v>5.8464000000000002E-2</c:v>
                </c:pt>
                <c:pt idx="34889">
                  <c:v>6.0854699999999998E-2</c:v>
                </c:pt>
                <c:pt idx="34890">
                  <c:v>6.3305299999999995E-2</c:v>
                </c:pt>
                <c:pt idx="34891">
                  <c:v>6.5812599999999999E-2</c:v>
                </c:pt>
                <c:pt idx="34892">
                  <c:v>6.8373400000000001E-2</c:v>
                </c:pt>
                <c:pt idx="34893">
                  <c:v>7.0984099999999994E-2</c:v>
                </c:pt>
                <c:pt idx="34894">
                  <c:v>7.3640800000000006E-2</c:v>
                </c:pt>
                <c:pt idx="34895">
                  <c:v>7.6339699999999996E-2</c:v>
                </c:pt>
                <c:pt idx="34896">
                  <c:v>7.90772E-2</c:v>
                </c:pt>
                <c:pt idx="34897">
                  <c:v>8.1849199999999997E-2</c:v>
                </c:pt>
                <c:pt idx="34898">
                  <c:v>8.4651400000000002E-2</c:v>
                </c:pt>
                <c:pt idx="34899">
                  <c:v>8.7479000000000001E-2</c:v>
                </c:pt>
                <c:pt idx="34900">
                  <c:v>9.0327400000000002E-2</c:v>
                </c:pt>
                <c:pt idx="34901">
                  <c:v>9.3191899999999994E-2</c:v>
                </c:pt>
                <c:pt idx="34902">
                  <c:v>9.6067899999999998E-2</c:v>
                </c:pt>
                <c:pt idx="34903">
                  <c:v>9.8950700000000003E-2</c:v>
                </c:pt>
                <c:pt idx="34904">
                  <c:v>0.10183499999999999</c:v>
                </c:pt>
                <c:pt idx="34905">
                  <c:v>0.104717</c:v>
                </c:pt>
                <c:pt idx="34906">
                  <c:v>0.10759000000000001</c:v>
                </c:pt>
                <c:pt idx="34907">
                  <c:v>0.11045099999999999</c:v>
                </c:pt>
                <c:pt idx="34908">
                  <c:v>0.11329500000000001</c:v>
                </c:pt>
                <c:pt idx="34909">
                  <c:v>0.116116</c:v>
                </c:pt>
                <c:pt idx="34910">
                  <c:v>0.118909</c:v>
                </c:pt>
                <c:pt idx="34911">
                  <c:v>0.121671</c:v>
                </c:pt>
                <c:pt idx="34912">
                  <c:v>0.124394</c:v>
                </c:pt>
                <c:pt idx="34913">
                  <c:v>0.12707599999999999</c:v>
                </c:pt>
                <c:pt idx="34914">
                  <c:v>0.12970999999999999</c:v>
                </c:pt>
                <c:pt idx="34915">
                  <c:v>0.13229099999999999</c:v>
                </c:pt>
                <c:pt idx="34916">
                  <c:v>0.13481499999999999</c:v>
                </c:pt>
                <c:pt idx="34917">
                  <c:v>0.13727700000000001</c:v>
                </c:pt>
                <c:pt idx="34918">
                  <c:v>0.13967099999999999</c:v>
                </c:pt>
                <c:pt idx="34919">
                  <c:v>0.14199300000000001</c:v>
                </c:pt>
                <c:pt idx="34920">
                  <c:v>0.14423900000000001</c:v>
                </c:pt>
                <c:pt idx="34921">
                  <c:v>0.14640300000000001</c:v>
                </c:pt>
                <c:pt idx="34922">
                  <c:v>0.148481</c:v>
                </c:pt>
                <c:pt idx="34923">
                  <c:v>0.15046799999999999</c:v>
                </c:pt>
                <c:pt idx="34924">
                  <c:v>0.15236</c:v>
                </c:pt>
                <c:pt idx="34925">
                  <c:v>0.15415400000000001</c:v>
                </c:pt>
                <c:pt idx="34926">
                  <c:v>0.15584600000000001</c:v>
                </c:pt>
                <c:pt idx="34927">
                  <c:v>0.15743099999999999</c:v>
                </c:pt>
                <c:pt idx="34928">
                  <c:v>0.15890799999999999</c:v>
                </c:pt>
                <c:pt idx="34929">
                  <c:v>0.160271</c:v>
                </c:pt>
                <c:pt idx="34930">
                  <c:v>0.16151799999999999</c:v>
                </c:pt>
                <c:pt idx="34931">
                  <c:v>0.16264500000000001</c:v>
                </c:pt>
                <c:pt idx="34932">
                  <c:v>0.16364999999999999</c:v>
                </c:pt>
                <c:pt idx="34933">
                  <c:v>0.16452900000000001</c:v>
                </c:pt>
                <c:pt idx="34934">
                  <c:v>0.16528000000000001</c:v>
                </c:pt>
                <c:pt idx="34935">
                  <c:v>0.16589999999999999</c:v>
                </c:pt>
                <c:pt idx="34936">
                  <c:v>0.16638600000000001</c:v>
                </c:pt>
                <c:pt idx="34937">
                  <c:v>0.166738</c:v>
                </c:pt>
                <c:pt idx="34938">
                  <c:v>0.16695199999999999</c:v>
                </c:pt>
                <c:pt idx="34939">
                  <c:v>0.16702900000000001</c:v>
                </c:pt>
                <c:pt idx="34940">
                  <c:v>0.166967</c:v>
                </c:pt>
                <c:pt idx="34941">
                  <c:v>0.166765</c:v>
                </c:pt>
                <c:pt idx="34942">
                  <c:v>0.16642199999999999</c:v>
                </c:pt>
                <c:pt idx="34943">
                  <c:v>0.165938</c:v>
                </c:pt>
                <c:pt idx="34944">
                  <c:v>0.16531000000000001</c:v>
                </c:pt>
                <c:pt idx="34945">
                  <c:v>0.16453999999999999</c:v>
                </c:pt>
                <c:pt idx="34946">
                  <c:v>0.16362699999999999</c:v>
                </c:pt>
                <c:pt idx="34947">
                  <c:v>0.16257199999999999</c:v>
                </c:pt>
                <c:pt idx="34948">
                  <c:v>0.16137499999999999</c:v>
                </c:pt>
                <c:pt idx="34949">
                  <c:v>0.16003600000000001</c:v>
                </c:pt>
                <c:pt idx="34950">
                  <c:v>0.158558</c:v>
                </c:pt>
                <c:pt idx="34951">
                  <c:v>0.15694</c:v>
                </c:pt>
                <c:pt idx="34952">
                  <c:v>0.15518399999999999</c:v>
                </c:pt>
                <c:pt idx="34953">
                  <c:v>0.15329200000000001</c:v>
                </c:pt>
                <c:pt idx="34954">
                  <c:v>0.15126600000000001</c:v>
                </c:pt>
                <c:pt idx="34955">
                  <c:v>0.14910799999999999</c:v>
                </c:pt>
                <c:pt idx="34956">
                  <c:v>0.14682100000000001</c:v>
                </c:pt>
                <c:pt idx="34957">
                  <c:v>0.14440800000000001</c:v>
                </c:pt>
                <c:pt idx="34958">
                  <c:v>0.141872</c:v>
                </c:pt>
                <c:pt idx="34959">
                  <c:v>0.13921600000000001</c:v>
                </c:pt>
                <c:pt idx="34960">
                  <c:v>0.13644300000000001</c:v>
                </c:pt>
                <c:pt idx="34961">
                  <c:v>0.13355800000000001</c:v>
                </c:pt>
                <c:pt idx="34962">
                  <c:v>0.13056300000000001</c:v>
                </c:pt>
                <c:pt idx="34963">
                  <c:v>0.12746499999999999</c:v>
                </c:pt>
                <c:pt idx="34964">
                  <c:v>0.124268</c:v>
                </c:pt>
                <c:pt idx="34965">
                  <c:v>0.120976</c:v>
                </c:pt>
                <c:pt idx="34966">
                  <c:v>0.117591</c:v>
                </c:pt>
                <c:pt idx="34967">
                  <c:v>0.114119</c:v>
                </c:pt>
                <c:pt idx="34968">
                  <c:v>0.110565</c:v>
                </c:pt>
                <c:pt idx="34969">
                  <c:v>0.106932</c:v>
                </c:pt>
                <c:pt idx="34970">
                  <c:v>0.103226</c:v>
                </c:pt>
                <c:pt idx="34971">
                  <c:v>9.9452399999999996E-2</c:v>
                </c:pt>
                <c:pt idx="34972">
                  <c:v>9.5615900000000004E-2</c:v>
                </c:pt>
                <c:pt idx="34973">
                  <c:v>9.1722200000000004E-2</c:v>
                </c:pt>
                <c:pt idx="34974">
                  <c:v>8.7776699999999999E-2</c:v>
                </c:pt>
                <c:pt idx="34975">
                  <c:v>8.3784899999999995E-2</c:v>
                </c:pt>
                <c:pt idx="34976">
                  <c:v>7.9752299999999998E-2</c:v>
                </c:pt>
                <c:pt idx="34977">
                  <c:v>7.5684500000000002E-2</c:v>
                </c:pt>
                <c:pt idx="34978">
                  <c:v>7.1587300000000006E-2</c:v>
                </c:pt>
                <c:pt idx="34979">
                  <c:v>6.7466899999999996E-2</c:v>
                </c:pt>
                <c:pt idx="34980">
                  <c:v>6.3329300000000005E-2</c:v>
                </c:pt>
                <c:pt idx="34981">
                  <c:v>5.9180200000000002E-2</c:v>
                </c:pt>
                <c:pt idx="34982">
                  <c:v>5.5025200000000003E-2</c:v>
                </c:pt>
                <c:pt idx="34983">
                  <c:v>5.0869999999999999E-2</c:v>
                </c:pt>
                <c:pt idx="34984">
                  <c:v>4.6720900000000003E-2</c:v>
                </c:pt>
                <c:pt idx="34985">
                  <c:v>4.2584200000000003E-2</c:v>
                </c:pt>
                <c:pt idx="34986">
                  <c:v>3.8466399999999998E-2</c:v>
                </c:pt>
                <c:pt idx="34987">
                  <c:v>3.4373800000000003E-2</c:v>
                </c:pt>
                <c:pt idx="34988">
                  <c:v>3.0312700000000001E-2</c:v>
                </c:pt>
                <c:pt idx="34989">
                  <c:v>2.6288599999999999E-2</c:v>
                </c:pt>
                <c:pt idx="34990">
                  <c:v>2.2307199999999999E-2</c:v>
                </c:pt>
                <c:pt idx="34991">
                  <c:v>1.8374499999999998E-2</c:v>
                </c:pt>
                <c:pt idx="34992">
                  <c:v>1.44964E-2</c:v>
                </c:pt>
                <c:pt idx="34993">
                  <c:v>1.06789E-2</c:v>
                </c:pt>
                <c:pt idx="34994" formatCode="0.00E+00">
                  <c:v>6.9281000000000004E-3</c:v>
                </c:pt>
                <c:pt idx="34995" formatCode="0.00E+00">
                  <c:v>3.2501700000000001E-3</c:v>
                </c:pt>
                <c:pt idx="34996" formatCode="0.00E+00">
                  <c:v>-3.4977700000000001E-4</c:v>
                </c:pt>
                <c:pt idx="34997" formatCode="0.00E+00">
                  <c:v>-3.8676399999999999E-3</c:v>
                </c:pt>
                <c:pt idx="34998" formatCode="0.00E+00">
                  <c:v>-7.2991100000000001E-3</c:v>
                </c:pt>
                <c:pt idx="34999">
                  <c:v>-1.06395E-2</c:v>
                </c:pt>
                <c:pt idx="35000">
                  <c:v>-1.3884199999999999E-2</c:v>
                </c:pt>
                <c:pt idx="35001">
                  <c:v>-1.70289E-2</c:v>
                </c:pt>
                <c:pt idx="35002">
                  <c:v>-2.0069500000000001E-2</c:v>
                </c:pt>
                <c:pt idx="35003">
                  <c:v>-2.3001899999999999E-2</c:v>
                </c:pt>
                <c:pt idx="35004">
                  <c:v>-2.5822299999999999E-2</c:v>
                </c:pt>
                <c:pt idx="35005">
                  <c:v>-2.8527199999999999E-2</c:v>
                </c:pt>
                <c:pt idx="35006">
                  <c:v>-3.1112799999999999E-2</c:v>
                </c:pt>
                <c:pt idx="35007">
                  <c:v>-3.3576000000000002E-2</c:v>
                </c:pt>
                <c:pt idx="35008">
                  <c:v>-3.5913500000000001E-2</c:v>
                </c:pt>
                <c:pt idx="35009">
                  <c:v>-3.8122799999999998E-2</c:v>
                </c:pt>
                <c:pt idx="35010">
                  <c:v>-4.0201199999999999E-2</c:v>
                </c:pt>
                <c:pt idx="35011">
                  <c:v>-4.2146599999999999E-2</c:v>
                </c:pt>
                <c:pt idx="35012">
                  <c:v>-4.3956799999999997E-2</c:v>
                </c:pt>
                <c:pt idx="35013">
                  <c:v>-4.5629900000000001E-2</c:v>
                </c:pt>
                <c:pt idx="35014">
                  <c:v>-4.7164600000000001E-2</c:v>
                </c:pt>
                <c:pt idx="35015">
                  <c:v>-4.8559400000000003E-2</c:v>
                </c:pt>
                <c:pt idx="35016">
                  <c:v>-4.9813299999999998E-2</c:v>
                </c:pt>
                <c:pt idx="35017">
                  <c:v>-5.0924900000000002E-2</c:v>
                </c:pt>
                <c:pt idx="35018">
                  <c:v>-5.1893700000000001E-2</c:v>
                </c:pt>
                <c:pt idx="35019">
                  <c:v>-5.2719000000000002E-2</c:v>
                </c:pt>
                <c:pt idx="35020">
                  <c:v>-5.3400299999999998E-2</c:v>
                </c:pt>
                <c:pt idx="35021">
                  <c:v>-5.3937800000000001E-2</c:v>
                </c:pt>
                <c:pt idx="35022">
                  <c:v>-5.43318E-2</c:v>
                </c:pt>
                <c:pt idx="35023">
                  <c:v>-5.4582800000000001E-2</c:v>
                </c:pt>
                <c:pt idx="35024">
                  <c:v>-5.4691900000000002E-2</c:v>
                </c:pt>
                <c:pt idx="35025">
                  <c:v>-5.466E-2</c:v>
                </c:pt>
                <c:pt idx="35026">
                  <c:v>-5.4488399999999999E-2</c:v>
                </c:pt>
                <c:pt idx="35027">
                  <c:v>-5.4178799999999999E-2</c:v>
                </c:pt>
                <c:pt idx="35028">
                  <c:v>-5.3733099999999999E-2</c:v>
                </c:pt>
                <c:pt idx="35029">
                  <c:v>-5.3153300000000001E-2</c:v>
                </c:pt>
                <c:pt idx="35030">
                  <c:v>-5.2441700000000001E-2</c:v>
                </c:pt>
                <c:pt idx="35031">
                  <c:v>-5.1600800000000002E-2</c:v>
                </c:pt>
                <c:pt idx="35032">
                  <c:v>-5.06331E-2</c:v>
                </c:pt>
                <c:pt idx="35033">
                  <c:v>-4.9541599999999998E-2</c:v>
                </c:pt>
                <c:pt idx="35034">
                  <c:v>-4.83291E-2</c:v>
                </c:pt>
                <c:pt idx="35035">
                  <c:v>-4.6998900000000003E-2</c:v>
                </c:pt>
                <c:pt idx="35036">
                  <c:v>-4.5554400000000002E-2</c:v>
                </c:pt>
                <c:pt idx="35037">
                  <c:v>-4.3999200000000002E-2</c:v>
                </c:pt>
                <c:pt idx="35038">
                  <c:v>-4.2337100000000003E-2</c:v>
                </c:pt>
                <c:pt idx="35039">
                  <c:v>-4.0572200000000003E-2</c:v>
                </c:pt>
                <c:pt idx="35040">
                  <c:v>-3.8708800000000002E-2</c:v>
                </c:pt>
                <c:pt idx="35041">
                  <c:v>-3.6751300000000001E-2</c:v>
                </c:pt>
                <c:pt idx="35042">
                  <c:v>-3.4704199999999998E-2</c:v>
                </c:pt>
                <c:pt idx="35043">
                  <c:v>-3.25721E-2</c:v>
                </c:pt>
                <c:pt idx="35044">
                  <c:v>-3.0359799999999999E-2</c:v>
                </c:pt>
                <c:pt idx="35045">
                  <c:v>-2.80719E-2</c:v>
                </c:pt>
                <c:pt idx="35046">
                  <c:v>-2.5713400000000001E-2</c:v>
                </c:pt>
                <c:pt idx="35047">
                  <c:v>-2.3289500000000001E-2</c:v>
                </c:pt>
                <c:pt idx="35048">
                  <c:v>-2.0805400000000002E-2</c:v>
                </c:pt>
                <c:pt idx="35049">
                  <c:v>-1.8266399999999999E-2</c:v>
                </c:pt>
                <c:pt idx="35050">
                  <c:v>-1.56775E-2</c:v>
                </c:pt>
                <c:pt idx="35051">
                  <c:v>-1.3044099999999999E-2</c:v>
                </c:pt>
                <c:pt idx="35052">
                  <c:v>-1.0371399999999999E-2</c:v>
                </c:pt>
                <c:pt idx="35053" formatCode="0.00E+00">
                  <c:v>-7.6650900000000003E-3</c:v>
                </c:pt>
                <c:pt idx="35054" formatCode="0.00E+00">
                  <c:v>-4.9304700000000002E-3</c:v>
                </c:pt>
                <c:pt idx="35055" formatCode="0.00E+00">
                  <c:v>-2.1728300000000002E-3</c:v>
                </c:pt>
                <c:pt idx="35056" formatCode="0.00E+00">
                  <c:v>6.0260200000000004E-4</c:v>
                </c:pt>
                <c:pt idx="35057" formatCode="0.00E+00">
                  <c:v>3.39033E-3</c:v>
                </c:pt>
                <c:pt idx="35058" formatCode="0.00E+00">
                  <c:v>6.1848099999999998E-3</c:v>
                </c:pt>
                <c:pt idx="35059" formatCode="0.00E+00">
                  <c:v>8.9806199999999999E-3</c:v>
                </c:pt>
                <c:pt idx="35060">
                  <c:v>1.17725E-2</c:v>
                </c:pt>
                <c:pt idx="35061">
                  <c:v>1.4555E-2</c:v>
                </c:pt>
                <c:pt idx="35062">
                  <c:v>1.73227E-2</c:v>
                </c:pt>
                <c:pt idx="35063">
                  <c:v>2.0070399999999999E-2</c:v>
                </c:pt>
                <c:pt idx="35064">
                  <c:v>2.2792900000000001E-2</c:v>
                </c:pt>
                <c:pt idx="35065">
                  <c:v>2.5485399999999998E-2</c:v>
                </c:pt>
                <c:pt idx="35066">
                  <c:v>2.8143100000000001E-2</c:v>
                </c:pt>
                <c:pt idx="35067">
                  <c:v>3.0761199999999999E-2</c:v>
                </c:pt>
                <c:pt idx="35068">
                  <c:v>3.3334799999999998E-2</c:v>
                </c:pt>
                <c:pt idx="35069">
                  <c:v>3.5859299999999997E-2</c:v>
                </c:pt>
                <c:pt idx="35070">
                  <c:v>3.8330200000000002E-2</c:v>
                </c:pt>
                <c:pt idx="35071">
                  <c:v>4.0743300000000003E-2</c:v>
                </c:pt>
                <c:pt idx="35072">
                  <c:v>4.3094399999999998E-2</c:v>
                </c:pt>
                <c:pt idx="35073">
                  <c:v>4.5379500000000003E-2</c:v>
                </c:pt>
                <c:pt idx="35074">
                  <c:v>4.7594900000000002E-2</c:v>
                </c:pt>
                <c:pt idx="35075">
                  <c:v>4.9736700000000002E-2</c:v>
                </c:pt>
                <c:pt idx="35076">
                  <c:v>5.1801199999999999E-2</c:v>
                </c:pt>
                <c:pt idx="35077">
                  <c:v>5.3784999999999999E-2</c:v>
                </c:pt>
                <c:pt idx="35078">
                  <c:v>5.5684900000000002E-2</c:v>
                </c:pt>
                <c:pt idx="35079">
                  <c:v>5.7498E-2</c:v>
                </c:pt>
                <c:pt idx="35080">
                  <c:v>5.9221299999999998E-2</c:v>
                </c:pt>
                <c:pt idx="35081">
                  <c:v>6.08526E-2</c:v>
                </c:pt>
                <c:pt idx="35082">
                  <c:v>6.2389300000000002E-2</c:v>
                </c:pt>
                <c:pt idx="35083">
                  <c:v>6.3829200000000003E-2</c:v>
                </c:pt>
                <c:pt idx="35084">
                  <c:v>6.5170099999999995E-2</c:v>
                </c:pt>
                <c:pt idx="35085">
                  <c:v>6.6410300000000005E-2</c:v>
                </c:pt>
                <c:pt idx="35086">
                  <c:v>6.7548499999999997E-2</c:v>
                </c:pt>
                <c:pt idx="35087">
                  <c:v>6.8583400000000003E-2</c:v>
                </c:pt>
                <c:pt idx="35088">
                  <c:v>6.9513900000000003E-2</c:v>
                </c:pt>
                <c:pt idx="35089">
                  <c:v>7.0339100000000002E-2</c:v>
                </c:pt>
                <c:pt idx="35090">
                  <c:v>7.1058300000000005E-2</c:v>
                </c:pt>
                <c:pt idx="35091">
                  <c:v>7.1671100000000001E-2</c:v>
                </c:pt>
                <c:pt idx="35092">
                  <c:v>7.2177099999999994E-2</c:v>
                </c:pt>
                <c:pt idx="35093">
                  <c:v>7.2576000000000002E-2</c:v>
                </c:pt>
                <c:pt idx="35094">
                  <c:v>7.2867899999999999E-2</c:v>
                </c:pt>
                <c:pt idx="35095">
                  <c:v>7.3052900000000004E-2</c:v>
                </c:pt>
                <c:pt idx="35096">
                  <c:v>7.3131699999999994E-2</c:v>
                </c:pt>
                <c:pt idx="35097">
                  <c:v>7.3105100000000006E-2</c:v>
                </c:pt>
                <c:pt idx="35098">
                  <c:v>7.2973999999999997E-2</c:v>
                </c:pt>
                <c:pt idx="35099">
                  <c:v>7.2739899999999996E-2</c:v>
                </c:pt>
                <c:pt idx="35100">
                  <c:v>7.2404099999999999E-2</c:v>
                </c:pt>
                <c:pt idx="35101">
                  <c:v>7.1968400000000002E-2</c:v>
                </c:pt>
                <c:pt idx="35102">
                  <c:v>7.1434499999999998E-2</c:v>
                </c:pt>
                <c:pt idx="35103">
                  <c:v>7.0804699999999998E-2</c:v>
                </c:pt>
                <c:pt idx="35104">
                  <c:v>7.0081299999999999E-2</c:v>
                </c:pt>
                <c:pt idx="35105">
                  <c:v>6.9266800000000003E-2</c:v>
                </c:pt>
                <c:pt idx="35106">
                  <c:v>6.8363900000000005E-2</c:v>
                </c:pt>
                <c:pt idx="35107">
                  <c:v>6.7375000000000004E-2</c:v>
                </c:pt>
                <c:pt idx="35108">
                  <c:v>6.6302799999999995E-2</c:v>
                </c:pt>
                <c:pt idx="35109">
                  <c:v>6.5150399999999997E-2</c:v>
                </c:pt>
                <c:pt idx="35110">
                  <c:v>6.3921199999999997E-2</c:v>
                </c:pt>
                <c:pt idx="35111">
                  <c:v>6.2618499999999994E-2</c:v>
                </c:pt>
                <c:pt idx="35112">
                  <c:v>6.1246099999999998E-2</c:v>
                </c:pt>
                <c:pt idx="35113">
                  <c:v>5.98075E-2</c:v>
                </c:pt>
                <c:pt idx="35114">
                  <c:v>5.8306400000000001E-2</c:v>
                </c:pt>
                <c:pt idx="35115">
                  <c:v>5.6746400000000002E-2</c:v>
                </c:pt>
                <c:pt idx="35116">
                  <c:v>5.5131800000000002E-2</c:v>
                </c:pt>
                <c:pt idx="35117">
                  <c:v>5.3466399999999997E-2</c:v>
                </c:pt>
                <c:pt idx="35118">
                  <c:v>5.1754599999999998E-2</c:v>
                </c:pt>
                <c:pt idx="35119">
                  <c:v>5.0000599999999999E-2</c:v>
                </c:pt>
                <c:pt idx="35120">
                  <c:v>4.82087E-2</c:v>
                </c:pt>
                <c:pt idx="35121">
                  <c:v>4.6383099999999997E-2</c:v>
                </c:pt>
                <c:pt idx="35122">
                  <c:v>4.4528400000000003E-2</c:v>
                </c:pt>
                <c:pt idx="35123">
                  <c:v>4.2648899999999997E-2</c:v>
                </c:pt>
                <c:pt idx="35124">
                  <c:v>4.0748899999999998E-2</c:v>
                </c:pt>
                <c:pt idx="35125">
                  <c:v>3.8832999999999999E-2</c:v>
                </c:pt>
                <c:pt idx="35126">
                  <c:v>3.6905500000000001E-2</c:v>
                </c:pt>
                <c:pt idx="35127">
                  <c:v>3.4971099999999998E-2</c:v>
                </c:pt>
                <c:pt idx="35128">
                  <c:v>3.3034099999999997E-2</c:v>
                </c:pt>
                <c:pt idx="35129">
                  <c:v>3.10992E-2</c:v>
                </c:pt>
                <c:pt idx="35130">
                  <c:v>2.9170600000000001E-2</c:v>
                </c:pt>
                <c:pt idx="35131">
                  <c:v>2.7252800000000001E-2</c:v>
                </c:pt>
                <c:pt idx="35132">
                  <c:v>2.5350399999999999E-2</c:v>
                </c:pt>
                <c:pt idx="35133">
                  <c:v>2.3467700000000001E-2</c:v>
                </c:pt>
                <c:pt idx="35134">
                  <c:v>2.1609E-2</c:v>
                </c:pt>
                <c:pt idx="35135">
                  <c:v>1.9778500000000001E-2</c:v>
                </c:pt>
                <c:pt idx="35136">
                  <c:v>1.7980400000000001E-2</c:v>
                </c:pt>
                <c:pt idx="35137">
                  <c:v>1.6218900000000001E-2</c:v>
                </c:pt>
                <c:pt idx="35138">
                  <c:v>1.4497700000000001E-2</c:v>
                </c:pt>
                <c:pt idx="35139">
                  <c:v>1.28208E-2</c:v>
                </c:pt>
                <c:pt idx="35140">
                  <c:v>1.11918E-2</c:v>
                </c:pt>
                <c:pt idx="35141" formatCode="0.00E+00">
                  <c:v>9.6144799999999999E-3</c:v>
                </c:pt>
                <c:pt idx="35142" formatCode="0.00E+00">
                  <c:v>8.0923499999999999E-3</c:v>
                </c:pt>
                <c:pt idx="35143" formatCode="0.00E+00">
                  <c:v>6.6288199999999997E-3</c:v>
                </c:pt>
                <c:pt idx="35144" formatCode="0.00E+00">
                  <c:v>5.2271599999999998E-3</c:v>
                </c:pt>
                <c:pt idx="35145" formatCode="0.00E+00">
                  <c:v>3.89055E-3</c:v>
                </c:pt>
                <c:pt idx="35146" formatCode="0.00E+00">
                  <c:v>2.6220100000000001E-3</c:v>
                </c:pt>
                <c:pt idx="35147" formatCode="0.00E+00">
                  <c:v>1.4243299999999999E-3</c:v>
                </c:pt>
                <c:pt idx="35148" formatCode="0.00E+00">
                  <c:v>3.0012799999999998E-4</c:v>
                </c:pt>
                <c:pt idx="35149" formatCode="0.00E+00">
                  <c:v>-7.4808999999999997E-4</c:v>
                </c:pt>
                <c:pt idx="35150" formatCode="0.00E+00">
                  <c:v>-1.7179300000000001E-3</c:v>
                </c:pt>
                <c:pt idx="35151" formatCode="0.00E+00">
                  <c:v>-2.6072700000000001E-3</c:v>
                </c:pt>
                <c:pt idx="35152" formatCode="0.00E+00">
                  <c:v>-3.4142700000000001E-3</c:v>
                </c:pt>
                <c:pt idx="35153" formatCode="0.00E+00">
                  <c:v>-4.1372099999999997E-3</c:v>
                </c:pt>
                <c:pt idx="35154" formatCode="0.00E+00">
                  <c:v>-4.7744800000000002E-3</c:v>
                </c:pt>
                <c:pt idx="35155" formatCode="0.00E+00">
                  <c:v>-5.3246999999999999E-3</c:v>
                </c:pt>
                <c:pt idx="35156" formatCode="0.00E+00">
                  <c:v>-5.7867200000000004E-3</c:v>
                </c:pt>
                <c:pt idx="35157" formatCode="0.00E+00">
                  <c:v>-6.1595799999999996E-3</c:v>
                </c:pt>
                <c:pt idx="35158" formatCode="0.00E+00">
                  <c:v>-6.4425300000000001E-3</c:v>
                </c:pt>
                <c:pt idx="35159" formatCode="0.00E+00">
                  <c:v>-6.63504E-3</c:v>
                </c:pt>
                <c:pt idx="35160" formatCode="0.00E+00">
                  <c:v>-6.7368000000000003E-3</c:v>
                </c:pt>
                <c:pt idx="35161" formatCode="0.00E+00">
                  <c:v>-6.7477199999999996E-3</c:v>
                </c:pt>
                <c:pt idx="35162" formatCode="0.00E+00">
                  <c:v>-6.6677999999999998E-3</c:v>
                </c:pt>
                <c:pt idx="35163" formatCode="0.00E+00">
                  <c:v>-6.4972299999999997E-3</c:v>
                </c:pt>
                <c:pt idx="35164" formatCode="0.00E+00">
                  <c:v>-6.2365600000000004E-3</c:v>
                </c:pt>
                <c:pt idx="35165" formatCode="0.00E+00">
                  <c:v>-5.8866200000000004E-3</c:v>
                </c:pt>
                <c:pt idx="35166" formatCode="0.00E+00">
                  <c:v>-5.4483200000000004E-3</c:v>
                </c:pt>
                <c:pt idx="35167" formatCode="0.00E+00">
                  <c:v>-4.9226799999999996E-3</c:v>
                </c:pt>
                <c:pt idx="35168" formatCode="0.00E+00">
                  <c:v>-4.3109999999999997E-3</c:v>
                </c:pt>
                <c:pt idx="35169" formatCode="0.00E+00">
                  <c:v>-3.6148199999999999E-3</c:v>
                </c:pt>
                <c:pt idx="35170" formatCode="0.00E+00">
                  <c:v>-2.8358400000000001E-3</c:v>
                </c:pt>
                <c:pt idx="35171" formatCode="0.00E+00">
                  <c:v>-1.9759299999999999E-3</c:v>
                </c:pt>
                <c:pt idx="35172" formatCode="0.00E+00">
                  <c:v>-1.0371600000000001E-3</c:v>
                </c:pt>
                <c:pt idx="35173" formatCode="0.00E+00">
                  <c:v>-2.1766199999999998E-5</c:v>
                </c:pt>
                <c:pt idx="35174" formatCode="0.00E+00">
                  <c:v>1.06777E-3</c:v>
                </c:pt>
                <c:pt idx="35175" formatCode="0.00E+00">
                  <c:v>2.2288E-3</c:v>
                </c:pt>
                <c:pt idx="35176" formatCode="0.00E+00">
                  <c:v>3.4585000000000002E-3</c:v>
                </c:pt>
                <c:pt idx="35177" formatCode="0.00E+00">
                  <c:v>4.7539000000000001E-3</c:v>
                </c:pt>
                <c:pt idx="35178" formatCode="0.00E+00">
                  <c:v>6.11189E-3</c:v>
                </c:pt>
                <c:pt idx="35179" formatCode="0.00E+00">
                  <c:v>7.5291999999999998E-3</c:v>
                </c:pt>
                <c:pt idx="35180" formatCode="0.00E+00">
                  <c:v>9.0024200000000006E-3</c:v>
                </c:pt>
                <c:pt idx="35181">
                  <c:v>1.0527999999999999E-2</c:v>
                </c:pt>
                <c:pt idx="35182">
                  <c:v>1.21023E-2</c:v>
                </c:pt>
                <c:pt idx="35183">
                  <c:v>1.37214E-2</c:v>
                </c:pt>
                <c:pt idx="35184">
                  <c:v>1.5381499999999999E-2</c:v>
                </c:pt>
                <c:pt idx="35185">
                  <c:v>1.7078300000000001E-2</c:v>
                </c:pt>
                <c:pt idx="35186">
                  <c:v>1.88077E-2</c:v>
                </c:pt>
                <c:pt idx="35187">
                  <c:v>2.05655E-2</c:v>
                </c:pt>
                <c:pt idx="35188">
                  <c:v>2.23473E-2</c:v>
                </c:pt>
                <c:pt idx="35189">
                  <c:v>2.4148599999999999E-2</c:v>
                </c:pt>
                <c:pt idx="35190">
                  <c:v>2.5965100000000001E-2</c:v>
                </c:pt>
                <c:pt idx="35191">
                  <c:v>2.77921E-2</c:v>
                </c:pt>
                <c:pt idx="35192">
                  <c:v>2.9624899999999999E-2</c:v>
                </c:pt>
                <c:pt idx="35193">
                  <c:v>3.1458899999999998E-2</c:v>
                </c:pt>
                <c:pt idx="35194">
                  <c:v>3.3289399999999997E-2</c:v>
                </c:pt>
                <c:pt idx="35195">
                  <c:v>3.5111700000000003E-2</c:v>
                </c:pt>
                <c:pt idx="35196">
                  <c:v>3.6921099999999998E-2</c:v>
                </c:pt>
                <c:pt idx="35197">
                  <c:v>3.8712700000000003E-2</c:v>
                </c:pt>
                <c:pt idx="35198">
                  <c:v>4.0481900000000001E-2</c:v>
                </c:pt>
                <c:pt idx="35199">
                  <c:v>4.2223900000000002E-2</c:v>
                </c:pt>
                <c:pt idx="35200">
                  <c:v>4.3934000000000001E-2</c:v>
                </c:pt>
                <c:pt idx="35201">
                  <c:v>4.5607399999999999E-2</c:v>
                </c:pt>
                <c:pt idx="35202">
                  <c:v>4.72396E-2</c:v>
                </c:pt>
                <c:pt idx="35203">
                  <c:v>4.8826000000000001E-2</c:v>
                </c:pt>
                <c:pt idx="35204">
                  <c:v>5.0361999999999997E-2</c:v>
                </c:pt>
                <c:pt idx="35205">
                  <c:v>5.1843100000000003E-2</c:v>
                </c:pt>
                <c:pt idx="35206">
                  <c:v>5.3264899999999997E-2</c:v>
                </c:pt>
                <c:pt idx="35207">
                  <c:v>5.4622999999999998E-2</c:v>
                </c:pt>
                <c:pt idx="35208">
                  <c:v>5.5913200000000003E-2</c:v>
                </c:pt>
                <c:pt idx="35209">
                  <c:v>5.7131099999999997E-2</c:v>
                </c:pt>
                <c:pt idx="35210">
                  <c:v>5.82728E-2</c:v>
                </c:pt>
                <c:pt idx="35211">
                  <c:v>5.9334400000000002E-2</c:v>
                </c:pt>
                <c:pt idx="35212">
                  <c:v>6.0311900000000002E-2</c:v>
                </c:pt>
                <c:pt idx="35213">
                  <c:v>6.1201899999999997E-2</c:v>
                </c:pt>
                <c:pt idx="35214">
                  <c:v>6.2000899999999998E-2</c:v>
                </c:pt>
                <c:pt idx="35215">
                  <c:v>6.2705399999999994E-2</c:v>
                </c:pt>
                <c:pt idx="35216">
                  <c:v>6.3312199999999999E-2</c:v>
                </c:pt>
                <c:pt idx="35217">
                  <c:v>6.38185E-2</c:v>
                </c:pt>
                <c:pt idx="35218">
                  <c:v>6.4221299999999995E-2</c:v>
                </c:pt>
                <c:pt idx="35219">
                  <c:v>6.4517900000000003E-2</c:v>
                </c:pt>
                <c:pt idx="35220">
                  <c:v>6.4705899999999997E-2</c:v>
                </c:pt>
                <c:pt idx="35221">
                  <c:v>6.4782999999999993E-2</c:v>
                </c:pt>
                <c:pt idx="35222">
                  <c:v>6.4747200000000005E-2</c:v>
                </c:pt>
                <c:pt idx="35223">
                  <c:v>6.4596500000000001E-2</c:v>
                </c:pt>
                <c:pt idx="35224">
                  <c:v>6.4329399999999995E-2</c:v>
                </c:pt>
                <c:pt idx="35225">
                  <c:v>6.3944200000000007E-2</c:v>
                </c:pt>
                <c:pt idx="35226">
                  <c:v>6.3439899999999994E-2</c:v>
                </c:pt>
                <c:pt idx="35227">
                  <c:v>6.2815300000000004E-2</c:v>
                </c:pt>
                <c:pt idx="35228">
                  <c:v>6.2069699999999998E-2</c:v>
                </c:pt>
                <c:pt idx="35229">
                  <c:v>6.12025E-2</c:v>
                </c:pt>
                <c:pt idx="35230">
                  <c:v>6.0213299999999997E-2</c:v>
                </c:pt>
                <c:pt idx="35231">
                  <c:v>5.9102099999999998E-2</c:v>
                </c:pt>
                <c:pt idx="35232">
                  <c:v>5.7868900000000001E-2</c:v>
                </c:pt>
                <c:pt idx="35233">
                  <c:v>5.6514099999999998E-2</c:v>
                </c:pt>
                <c:pt idx="35234">
                  <c:v>5.5038200000000002E-2</c:v>
                </c:pt>
                <c:pt idx="35235">
                  <c:v>5.3442099999999999E-2</c:v>
                </c:pt>
                <c:pt idx="35236">
                  <c:v>5.1726800000000003E-2</c:v>
                </c:pt>
                <c:pt idx="35237">
                  <c:v>4.9893699999999999E-2</c:v>
                </c:pt>
                <c:pt idx="35238">
                  <c:v>4.7944000000000001E-2</c:v>
                </c:pt>
              </c:numCache>
            </c:numRef>
          </c:yVal>
          <c:smooth val="1"/>
          <c:extLst>
            <c:ext xmlns:c16="http://schemas.microsoft.com/office/drawing/2014/chart" uri="{C3380CC4-5D6E-409C-BE32-E72D297353CC}">
              <c16:uniqueId val="{00000003-6069-4815-A46C-A86AEC3271D3}"/>
            </c:ext>
          </c:extLst>
        </c:ser>
        <c:ser>
          <c:idx val="2"/>
          <c:order val="4"/>
          <c:tx>
            <c:v>Traffic3</c:v>
          </c:tx>
          <c:spPr>
            <a:ln w="19050" cap="rnd">
              <a:solidFill>
                <a:schemeClr val="accent3"/>
              </a:solidFill>
              <a:round/>
            </a:ln>
            <a:effectLst/>
          </c:spPr>
          <c:marker>
            <c:symbol val="none"/>
          </c:marker>
          <c:xVal>
            <c:numRef>
              <c:f>plot_traffic!$C$5:$C$45055</c:f>
              <c:numCache>
                <c:formatCode>General</c:formatCode>
                <c:ptCount val="45051"/>
                <c:pt idx="0">
                  <c:v>-85.35</c:v>
                </c:pt>
                <c:pt idx="1">
                  <c:v>-85.347999999999999</c:v>
                </c:pt>
                <c:pt idx="2">
                  <c:v>-85.345999999999989</c:v>
                </c:pt>
                <c:pt idx="3">
                  <c:v>-85.343999999999994</c:v>
                </c:pt>
                <c:pt idx="4">
                  <c:v>-85.341999999999999</c:v>
                </c:pt>
                <c:pt idx="5">
                  <c:v>-85.339999999999989</c:v>
                </c:pt>
                <c:pt idx="6">
                  <c:v>-85.337999999999994</c:v>
                </c:pt>
                <c:pt idx="7">
                  <c:v>-85.335999999999999</c:v>
                </c:pt>
                <c:pt idx="8">
                  <c:v>-85.333999999999989</c:v>
                </c:pt>
                <c:pt idx="9">
                  <c:v>-85.331999999999994</c:v>
                </c:pt>
                <c:pt idx="10">
                  <c:v>-85.33</c:v>
                </c:pt>
                <c:pt idx="11">
                  <c:v>-85.327999999999989</c:v>
                </c:pt>
                <c:pt idx="12">
                  <c:v>-85.325999999999993</c:v>
                </c:pt>
                <c:pt idx="13">
                  <c:v>-85.323999999999998</c:v>
                </c:pt>
                <c:pt idx="14">
                  <c:v>-85.321999999999989</c:v>
                </c:pt>
                <c:pt idx="15">
                  <c:v>-85.32</c:v>
                </c:pt>
                <c:pt idx="16">
                  <c:v>-85.317999999999998</c:v>
                </c:pt>
                <c:pt idx="17">
                  <c:v>-85.315999999999988</c:v>
                </c:pt>
                <c:pt idx="18">
                  <c:v>-85.313999999999993</c:v>
                </c:pt>
                <c:pt idx="19">
                  <c:v>-85.311999999999998</c:v>
                </c:pt>
                <c:pt idx="20">
                  <c:v>-85.309999999999988</c:v>
                </c:pt>
                <c:pt idx="21">
                  <c:v>-85.307999999999993</c:v>
                </c:pt>
                <c:pt idx="22">
                  <c:v>-85.305999999999997</c:v>
                </c:pt>
                <c:pt idx="23">
                  <c:v>-85.303999999999988</c:v>
                </c:pt>
                <c:pt idx="24">
                  <c:v>-85.301999999999992</c:v>
                </c:pt>
                <c:pt idx="25">
                  <c:v>-85.3</c:v>
                </c:pt>
                <c:pt idx="26">
                  <c:v>-85.297999999999988</c:v>
                </c:pt>
                <c:pt idx="27">
                  <c:v>-85.295999999999992</c:v>
                </c:pt>
                <c:pt idx="28">
                  <c:v>-85.293999999999997</c:v>
                </c:pt>
                <c:pt idx="29">
                  <c:v>-85.291999999999987</c:v>
                </c:pt>
                <c:pt idx="30">
                  <c:v>-85.289999999999992</c:v>
                </c:pt>
                <c:pt idx="31">
                  <c:v>-85.287999999999997</c:v>
                </c:pt>
                <c:pt idx="32">
                  <c:v>-85.286000000000001</c:v>
                </c:pt>
                <c:pt idx="33">
                  <c:v>-85.283999999999992</c:v>
                </c:pt>
                <c:pt idx="34">
                  <c:v>-85.281999999999996</c:v>
                </c:pt>
                <c:pt idx="35">
                  <c:v>-85.28</c:v>
                </c:pt>
                <c:pt idx="36">
                  <c:v>-85.277999999999992</c:v>
                </c:pt>
                <c:pt idx="37">
                  <c:v>-85.275999999999996</c:v>
                </c:pt>
                <c:pt idx="38">
                  <c:v>-85.274000000000001</c:v>
                </c:pt>
                <c:pt idx="39">
                  <c:v>-85.271999999999991</c:v>
                </c:pt>
                <c:pt idx="40">
                  <c:v>-85.27</c:v>
                </c:pt>
                <c:pt idx="41">
                  <c:v>-85.268000000000001</c:v>
                </c:pt>
                <c:pt idx="42">
                  <c:v>-85.265999999999991</c:v>
                </c:pt>
                <c:pt idx="43">
                  <c:v>-85.263999999999996</c:v>
                </c:pt>
                <c:pt idx="44">
                  <c:v>-85.262</c:v>
                </c:pt>
                <c:pt idx="45">
                  <c:v>-85.259999999999991</c:v>
                </c:pt>
                <c:pt idx="46">
                  <c:v>-85.257999999999996</c:v>
                </c:pt>
                <c:pt idx="47">
                  <c:v>-85.256</c:v>
                </c:pt>
                <c:pt idx="48">
                  <c:v>-85.253999999999991</c:v>
                </c:pt>
                <c:pt idx="49">
                  <c:v>-85.251999999999995</c:v>
                </c:pt>
                <c:pt idx="50">
                  <c:v>-85.25</c:v>
                </c:pt>
                <c:pt idx="51">
                  <c:v>-85.24799999999999</c:v>
                </c:pt>
                <c:pt idx="52">
                  <c:v>-85.245999999999995</c:v>
                </c:pt>
                <c:pt idx="53">
                  <c:v>-85.244</c:v>
                </c:pt>
                <c:pt idx="54">
                  <c:v>-85.24199999999999</c:v>
                </c:pt>
                <c:pt idx="55">
                  <c:v>-85.24</c:v>
                </c:pt>
                <c:pt idx="56">
                  <c:v>-85.238</c:v>
                </c:pt>
                <c:pt idx="57">
                  <c:v>-85.23599999999999</c:v>
                </c:pt>
                <c:pt idx="58">
                  <c:v>-85.233999999999995</c:v>
                </c:pt>
                <c:pt idx="59">
                  <c:v>-85.231999999999999</c:v>
                </c:pt>
                <c:pt idx="60">
                  <c:v>-85.22999999999999</c:v>
                </c:pt>
                <c:pt idx="61">
                  <c:v>-85.227999999999994</c:v>
                </c:pt>
                <c:pt idx="62">
                  <c:v>-85.225999999999999</c:v>
                </c:pt>
                <c:pt idx="63">
                  <c:v>-85.22399999999999</c:v>
                </c:pt>
                <c:pt idx="64">
                  <c:v>-85.221999999999994</c:v>
                </c:pt>
                <c:pt idx="65">
                  <c:v>-85.22</c:v>
                </c:pt>
                <c:pt idx="66">
                  <c:v>-85.217999999999989</c:v>
                </c:pt>
                <c:pt idx="67">
                  <c:v>-85.215999999999994</c:v>
                </c:pt>
                <c:pt idx="68">
                  <c:v>-85.213999999999999</c:v>
                </c:pt>
                <c:pt idx="69">
                  <c:v>-85.211999999999989</c:v>
                </c:pt>
                <c:pt idx="70">
                  <c:v>-85.21</c:v>
                </c:pt>
                <c:pt idx="71">
                  <c:v>-85.207999999999998</c:v>
                </c:pt>
                <c:pt idx="72">
                  <c:v>-85.205999999999989</c:v>
                </c:pt>
                <c:pt idx="73">
                  <c:v>-85.203999999999994</c:v>
                </c:pt>
                <c:pt idx="74">
                  <c:v>-85.201999999999998</c:v>
                </c:pt>
                <c:pt idx="75">
                  <c:v>-85.199999999999989</c:v>
                </c:pt>
                <c:pt idx="76">
                  <c:v>-85.197999999999993</c:v>
                </c:pt>
                <c:pt idx="77">
                  <c:v>-85.195999999999998</c:v>
                </c:pt>
                <c:pt idx="78">
                  <c:v>-85.193999999999988</c:v>
                </c:pt>
                <c:pt idx="79">
                  <c:v>-85.191999999999993</c:v>
                </c:pt>
                <c:pt idx="80">
                  <c:v>-85.19</c:v>
                </c:pt>
                <c:pt idx="81">
                  <c:v>-85.187999999999988</c:v>
                </c:pt>
                <c:pt idx="82">
                  <c:v>-85.185999999999993</c:v>
                </c:pt>
                <c:pt idx="83">
                  <c:v>-85.183999999999997</c:v>
                </c:pt>
                <c:pt idx="84">
                  <c:v>-85.181999999999988</c:v>
                </c:pt>
                <c:pt idx="85">
                  <c:v>-85.179999999999993</c:v>
                </c:pt>
                <c:pt idx="86">
                  <c:v>-85.177999999999997</c:v>
                </c:pt>
                <c:pt idx="87">
                  <c:v>-85.175999999999988</c:v>
                </c:pt>
                <c:pt idx="88">
                  <c:v>-85.173999999999992</c:v>
                </c:pt>
                <c:pt idx="89">
                  <c:v>-85.171999999999997</c:v>
                </c:pt>
                <c:pt idx="90">
                  <c:v>-85.169999999999987</c:v>
                </c:pt>
                <c:pt idx="91">
                  <c:v>-85.167999999999992</c:v>
                </c:pt>
                <c:pt idx="92">
                  <c:v>-85.165999999999997</c:v>
                </c:pt>
                <c:pt idx="93">
                  <c:v>-85.163999999999987</c:v>
                </c:pt>
                <c:pt idx="94">
                  <c:v>-85.161999999999992</c:v>
                </c:pt>
                <c:pt idx="95">
                  <c:v>-85.16</c:v>
                </c:pt>
                <c:pt idx="96">
                  <c:v>-85.158000000000001</c:v>
                </c:pt>
                <c:pt idx="97">
                  <c:v>-85.155999999999992</c:v>
                </c:pt>
                <c:pt idx="98">
                  <c:v>-85.153999999999996</c:v>
                </c:pt>
                <c:pt idx="99">
                  <c:v>-85.152000000000001</c:v>
                </c:pt>
                <c:pt idx="100">
                  <c:v>-85.149999999999991</c:v>
                </c:pt>
                <c:pt idx="101">
                  <c:v>-85.147999999999996</c:v>
                </c:pt>
                <c:pt idx="102">
                  <c:v>-85.146000000000001</c:v>
                </c:pt>
                <c:pt idx="103">
                  <c:v>-85.143999999999991</c:v>
                </c:pt>
                <c:pt idx="104">
                  <c:v>-85.141999999999996</c:v>
                </c:pt>
                <c:pt idx="105">
                  <c:v>-85.14</c:v>
                </c:pt>
                <c:pt idx="106">
                  <c:v>-85.137999999999991</c:v>
                </c:pt>
                <c:pt idx="107">
                  <c:v>-85.135999999999996</c:v>
                </c:pt>
                <c:pt idx="108">
                  <c:v>-85.134</c:v>
                </c:pt>
                <c:pt idx="109">
                  <c:v>-85.131999999999991</c:v>
                </c:pt>
                <c:pt idx="110">
                  <c:v>-85.13</c:v>
                </c:pt>
                <c:pt idx="111">
                  <c:v>-85.128</c:v>
                </c:pt>
                <c:pt idx="112">
                  <c:v>-85.125999999999991</c:v>
                </c:pt>
                <c:pt idx="113">
                  <c:v>-85.123999999999995</c:v>
                </c:pt>
                <c:pt idx="114">
                  <c:v>-85.122</c:v>
                </c:pt>
                <c:pt idx="115">
                  <c:v>-85.11999999999999</c:v>
                </c:pt>
                <c:pt idx="116">
                  <c:v>-85.117999999999995</c:v>
                </c:pt>
                <c:pt idx="117">
                  <c:v>-85.116</c:v>
                </c:pt>
                <c:pt idx="118">
                  <c:v>-85.11399999999999</c:v>
                </c:pt>
                <c:pt idx="119">
                  <c:v>-85.111999999999995</c:v>
                </c:pt>
                <c:pt idx="120">
                  <c:v>-85.11</c:v>
                </c:pt>
                <c:pt idx="121">
                  <c:v>-85.10799999999999</c:v>
                </c:pt>
                <c:pt idx="122">
                  <c:v>-85.105999999999995</c:v>
                </c:pt>
                <c:pt idx="123">
                  <c:v>-85.103999999999999</c:v>
                </c:pt>
                <c:pt idx="124">
                  <c:v>-85.10199999999999</c:v>
                </c:pt>
                <c:pt idx="125">
                  <c:v>-85.1</c:v>
                </c:pt>
                <c:pt idx="126">
                  <c:v>-85.097999999999999</c:v>
                </c:pt>
                <c:pt idx="127">
                  <c:v>-85.095999999999989</c:v>
                </c:pt>
                <c:pt idx="128">
                  <c:v>-85.093999999999994</c:v>
                </c:pt>
                <c:pt idx="129">
                  <c:v>-85.091999999999999</c:v>
                </c:pt>
                <c:pt idx="130">
                  <c:v>-85.089999999999989</c:v>
                </c:pt>
                <c:pt idx="131">
                  <c:v>-85.087999999999994</c:v>
                </c:pt>
                <c:pt idx="132">
                  <c:v>-85.085999999999999</c:v>
                </c:pt>
                <c:pt idx="133">
                  <c:v>-85.083999999999989</c:v>
                </c:pt>
                <c:pt idx="134">
                  <c:v>-85.081999999999994</c:v>
                </c:pt>
                <c:pt idx="135">
                  <c:v>-85.08</c:v>
                </c:pt>
                <c:pt idx="136">
                  <c:v>-85.077999999999989</c:v>
                </c:pt>
                <c:pt idx="137">
                  <c:v>-85.075999999999993</c:v>
                </c:pt>
                <c:pt idx="138">
                  <c:v>-85.073999999999998</c:v>
                </c:pt>
                <c:pt idx="139">
                  <c:v>-85.071999999999989</c:v>
                </c:pt>
                <c:pt idx="140">
                  <c:v>-85.07</c:v>
                </c:pt>
                <c:pt idx="141">
                  <c:v>-85.067999999999998</c:v>
                </c:pt>
                <c:pt idx="142">
                  <c:v>-85.065999999999988</c:v>
                </c:pt>
                <c:pt idx="143">
                  <c:v>-85.063999999999993</c:v>
                </c:pt>
                <c:pt idx="144">
                  <c:v>-85.061999999999998</c:v>
                </c:pt>
                <c:pt idx="145">
                  <c:v>-85.059999999999988</c:v>
                </c:pt>
                <c:pt idx="146">
                  <c:v>-85.057999999999993</c:v>
                </c:pt>
                <c:pt idx="147">
                  <c:v>-85.055999999999997</c:v>
                </c:pt>
                <c:pt idx="148">
                  <c:v>-85.053999999999988</c:v>
                </c:pt>
                <c:pt idx="149">
                  <c:v>-85.051999999999992</c:v>
                </c:pt>
                <c:pt idx="150">
                  <c:v>-85.05</c:v>
                </c:pt>
                <c:pt idx="151">
                  <c:v>-85.047999999999988</c:v>
                </c:pt>
                <c:pt idx="152">
                  <c:v>-85.045999999999992</c:v>
                </c:pt>
                <c:pt idx="153">
                  <c:v>-85.043999999999997</c:v>
                </c:pt>
                <c:pt idx="154">
                  <c:v>-85.041999999999987</c:v>
                </c:pt>
                <c:pt idx="155">
                  <c:v>-85.039999999999992</c:v>
                </c:pt>
                <c:pt idx="156">
                  <c:v>-85.037999999999997</c:v>
                </c:pt>
                <c:pt idx="157">
                  <c:v>-85.036000000000001</c:v>
                </c:pt>
                <c:pt idx="158">
                  <c:v>-85.033999999999992</c:v>
                </c:pt>
                <c:pt idx="159">
                  <c:v>-85.031999999999996</c:v>
                </c:pt>
                <c:pt idx="160">
                  <c:v>-85.03</c:v>
                </c:pt>
                <c:pt idx="161">
                  <c:v>-85.027999999999992</c:v>
                </c:pt>
                <c:pt idx="162">
                  <c:v>-85.025999999999996</c:v>
                </c:pt>
                <c:pt idx="163">
                  <c:v>-85.024000000000001</c:v>
                </c:pt>
                <c:pt idx="164">
                  <c:v>-85.021999999999991</c:v>
                </c:pt>
                <c:pt idx="165">
                  <c:v>-85.02</c:v>
                </c:pt>
                <c:pt idx="166">
                  <c:v>-85.018000000000001</c:v>
                </c:pt>
                <c:pt idx="167">
                  <c:v>-85.015999999999991</c:v>
                </c:pt>
                <c:pt idx="168">
                  <c:v>-85.013999999999996</c:v>
                </c:pt>
                <c:pt idx="169">
                  <c:v>-85.012</c:v>
                </c:pt>
                <c:pt idx="170">
                  <c:v>-85.009999999999991</c:v>
                </c:pt>
                <c:pt idx="171">
                  <c:v>-85.007999999999996</c:v>
                </c:pt>
                <c:pt idx="172">
                  <c:v>-85.006</c:v>
                </c:pt>
                <c:pt idx="173">
                  <c:v>-85.003999999999991</c:v>
                </c:pt>
                <c:pt idx="174">
                  <c:v>-85.001999999999995</c:v>
                </c:pt>
                <c:pt idx="175">
                  <c:v>-85</c:v>
                </c:pt>
                <c:pt idx="176">
                  <c:v>-84.99799999999999</c:v>
                </c:pt>
                <c:pt idx="177">
                  <c:v>-84.995999999999995</c:v>
                </c:pt>
                <c:pt idx="178">
                  <c:v>-84.994</c:v>
                </c:pt>
                <c:pt idx="179">
                  <c:v>-84.99199999999999</c:v>
                </c:pt>
                <c:pt idx="180">
                  <c:v>-84.99</c:v>
                </c:pt>
                <c:pt idx="181">
                  <c:v>-84.988</c:v>
                </c:pt>
                <c:pt idx="182">
                  <c:v>-84.98599999999999</c:v>
                </c:pt>
                <c:pt idx="183">
                  <c:v>-84.983999999999995</c:v>
                </c:pt>
                <c:pt idx="184">
                  <c:v>-84.981999999999999</c:v>
                </c:pt>
                <c:pt idx="185">
                  <c:v>-84.97999999999999</c:v>
                </c:pt>
                <c:pt idx="186">
                  <c:v>-84.977999999999994</c:v>
                </c:pt>
                <c:pt idx="187">
                  <c:v>-84.975999999999999</c:v>
                </c:pt>
                <c:pt idx="188">
                  <c:v>-84.97399999999999</c:v>
                </c:pt>
                <c:pt idx="189">
                  <c:v>-84.971999999999994</c:v>
                </c:pt>
                <c:pt idx="190">
                  <c:v>-84.97</c:v>
                </c:pt>
                <c:pt idx="191">
                  <c:v>-84.967999999999989</c:v>
                </c:pt>
                <c:pt idx="192">
                  <c:v>-84.965999999999994</c:v>
                </c:pt>
                <c:pt idx="193">
                  <c:v>-84.963999999999999</c:v>
                </c:pt>
                <c:pt idx="194">
                  <c:v>-84.961999999999989</c:v>
                </c:pt>
                <c:pt idx="195">
                  <c:v>-84.96</c:v>
                </c:pt>
                <c:pt idx="196">
                  <c:v>-84.957999999999998</c:v>
                </c:pt>
                <c:pt idx="197">
                  <c:v>-84.955999999999989</c:v>
                </c:pt>
                <c:pt idx="198">
                  <c:v>-84.953999999999994</c:v>
                </c:pt>
                <c:pt idx="199">
                  <c:v>-84.951999999999998</c:v>
                </c:pt>
                <c:pt idx="200">
                  <c:v>-84.949999999999989</c:v>
                </c:pt>
                <c:pt idx="201">
                  <c:v>-84.947999999999993</c:v>
                </c:pt>
                <c:pt idx="202">
                  <c:v>-84.945999999999998</c:v>
                </c:pt>
                <c:pt idx="203">
                  <c:v>-84.943999999999988</c:v>
                </c:pt>
                <c:pt idx="204">
                  <c:v>-84.941999999999993</c:v>
                </c:pt>
                <c:pt idx="205">
                  <c:v>-84.94</c:v>
                </c:pt>
                <c:pt idx="206">
                  <c:v>-84.937999999999988</c:v>
                </c:pt>
                <c:pt idx="207">
                  <c:v>-84.935999999999993</c:v>
                </c:pt>
                <c:pt idx="208">
                  <c:v>-84.933999999999997</c:v>
                </c:pt>
                <c:pt idx="209">
                  <c:v>-84.931999999999988</c:v>
                </c:pt>
                <c:pt idx="210">
                  <c:v>-84.929999999999993</c:v>
                </c:pt>
                <c:pt idx="211">
                  <c:v>-84.927999999999997</c:v>
                </c:pt>
                <c:pt idx="212">
                  <c:v>-84.925999999999988</c:v>
                </c:pt>
                <c:pt idx="213">
                  <c:v>-84.923999999999992</c:v>
                </c:pt>
                <c:pt idx="214">
                  <c:v>-84.921999999999997</c:v>
                </c:pt>
                <c:pt idx="215">
                  <c:v>-84.919999999999987</c:v>
                </c:pt>
                <c:pt idx="216">
                  <c:v>-84.917999999999992</c:v>
                </c:pt>
                <c:pt idx="217">
                  <c:v>-84.915999999999997</c:v>
                </c:pt>
                <c:pt idx="218">
                  <c:v>-84.913999999999987</c:v>
                </c:pt>
                <c:pt idx="219">
                  <c:v>-84.911999999999992</c:v>
                </c:pt>
                <c:pt idx="220">
                  <c:v>-84.91</c:v>
                </c:pt>
                <c:pt idx="221">
                  <c:v>-84.908000000000001</c:v>
                </c:pt>
                <c:pt idx="222">
                  <c:v>-84.905999999999992</c:v>
                </c:pt>
                <c:pt idx="223">
                  <c:v>-84.903999999999996</c:v>
                </c:pt>
                <c:pt idx="224">
                  <c:v>-84.902000000000001</c:v>
                </c:pt>
                <c:pt idx="225">
                  <c:v>-84.899999999999991</c:v>
                </c:pt>
                <c:pt idx="226">
                  <c:v>-84.897999999999996</c:v>
                </c:pt>
                <c:pt idx="227">
                  <c:v>-84.896000000000001</c:v>
                </c:pt>
                <c:pt idx="228">
                  <c:v>-84.893999999999991</c:v>
                </c:pt>
                <c:pt idx="229">
                  <c:v>-84.891999999999996</c:v>
                </c:pt>
                <c:pt idx="230">
                  <c:v>-84.89</c:v>
                </c:pt>
                <c:pt idx="231">
                  <c:v>-84.887999999999991</c:v>
                </c:pt>
                <c:pt idx="232">
                  <c:v>-84.885999999999996</c:v>
                </c:pt>
                <c:pt idx="233">
                  <c:v>-84.884</c:v>
                </c:pt>
                <c:pt idx="234">
                  <c:v>-84.881999999999991</c:v>
                </c:pt>
                <c:pt idx="235">
                  <c:v>-84.88</c:v>
                </c:pt>
                <c:pt idx="236">
                  <c:v>-84.878</c:v>
                </c:pt>
                <c:pt idx="237">
                  <c:v>-84.875999999999991</c:v>
                </c:pt>
                <c:pt idx="238">
                  <c:v>-84.873999999999995</c:v>
                </c:pt>
                <c:pt idx="239">
                  <c:v>-84.872</c:v>
                </c:pt>
                <c:pt idx="240">
                  <c:v>-84.86999999999999</c:v>
                </c:pt>
                <c:pt idx="241">
                  <c:v>-84.867999999999995</c:v>
                </c:pt>
                <c:pt idx="242">
                  <c:v>-84.866</c:v>
                </c:pt>
                <c:pt idx="243">
                  <c:v>-84.86399999999999</c:v>
                </c:pt>
                <c:pt idx="244">
                  <c:v>-84.861999999999995</c:v>
                </c:pt>
                <c:pt idx="245">
                  <c:v>-84.86</c:v>
                </c:pt>
                <c:pt idx="246">
                  <c:v>-84.85799999999999</c:v>
                </c:pt>
                <c:pt idx="247">
                  <c:v>-84.855999999999995</c:v>
                </c:pt>
                <c:pt idx="248">
                  <c:v>-84.853999999999999</c:v>
                </c:pt>
                <c:pt idx="249">
                  <c:v>-84.85199999999999</c:v>
                </c:pt>
                <c:pt idx="250">
                  <c:v>-84.85</c:v>
                </c:pt>
                <c:pt idx="251">
                  <c:v>-84.847999999999999</c:v>
                </c:pt>
                <c:pt idx="252">
                  <c:v>-84.845999999999989</c:v>
                </c:pt>
                <c:pt idx="253">
                  <c:v>-84.843999999999994</c:v>
                </c:pt>
                <c:pt idx="254">
                  <c:v>-84.841999999999999</c:v>
                </c:pt>
                <c:pt idx="255">
                  <c:v>-84.839999999999989</c:v>
                </c:pt>
                <c:pt idx="256">
                  <c:v>-84.837999999999994</c:v>
                </c:pt>
                <c:pt idx="257">
                  <c:v>-84.835999999999999</c:v>
                </c:pt>
                <c:pt idx="258">
                  <c:v>-84.833999999999989</c:v>
                </c:pt>
                <c:pt idx="259">
                  <c:v>-84.831999999999994</c:v>
                </c:pt>
                <c:pt idx="260">
                  <c:v>-84.83</c:v>
                </c:pt>
                <c:pt idx="261">
                  <c:v>-84.827999999999989</c:v>
                </c:pt>
                <c:pt idx="262">
                  <c:v>-84.825999999999993</c:v>
                </c:pt>
                <c:pt idx="263">
                  <c:v>-84.823999999999998</c:v>
                </c:pt>
                <c:pt idx="264">
                  <c:v>-84.821999999999989</c:v>
                </c:pt>
                <c:pt idx="265">
                  <c:v>-84.82</c:v>
                </c:pt>
                <c:pt idx="266">
                  <c:v>-84.817999999999998</c:v>
                </c:pt>
                <c:pt idx="267">
                  <c:v>-84.815999999999988</c:v>
                </c:pt>
                <c:pt idx="268">
                  <c:v>-84.813999999999993</c:v>
                </c:pt>
                <c:pt idx="269">
                  <c:v>-84.811999999999998</c:v>
                </c:pt>
                <c:pt idx="270">
                  <c:v>-84.809999999999988</c:v>
                </c:pt>
                <c:pt idx="271">
                  <c:v>-84.807999999999993</c:v>
                </c:pt>
                <c:pt idx="272">
                  <c:v>-84.805999999999997</c:v>
                </c:pt>
                <c:pt idx="273">
                  <c:v>-84.803999999999988</c:v>
                </c:pt>
                <c:pt idx="274">
                  <c:v>-84.801999999999992</c:v>
                </c:pt>
                <c:pt idx="275">
                  <c:v>-84.8</c:v>
                </c:pt>
                <c:pt idx="276">
                  <c:v>-84.797999999999988</c:v>
                </c:pt>
                <c:pt idx="277">
                  <c:v>-84.795999999999992</c:v>
                </c:pt>
                <c:pt idx="278">
                  <c:v>-84.793999999999997</c:v>
                </c:pt>
                <c:pt idx="279">
                  <c:v>-84.791999999999987</c:v>
                </c:pt>
                <c:pt idx="280">
                  <c:v>-84.789999999999992</c:v>
                </c:pt>
                <c:pt idx="281">
                  <c:v>-84.787999999999997</c:v>
                </c:pt>
                <c:pt idx="282">
                  <c:v>-84.786000000000001</c:v>
                </c:pt>
                <c:pt idx="283">
                  <c:v>-84.783999999999992</c:v>
                </c:pt>
                <c:pt idx="284">
                  <c:v>-84.781999999999996</c:v>
                </c:pt>
                <c:pt idx="285">
                  <c:v>-84.78</c:v>
                </c:pt>
                <c:pt idx="286">
                  <c:v>-84.777999999999992</c:v>
                </c:pt>
                <c:pt idx="287">
                  <c:v>-84.775999999999996</c:v>
                </c:pt>
                <c:pt idx="288">
                  <c:v>-84.774000000000001</c:v>
                </c:pt>
                <c:pt idx="289">
                  <c:v>-84.771999999999991</c:v>
                </c:pt>
                <c:pt idx="290">
                  <c:v>-84.77</c:v>
                </c:pt>
                <c:pt idx="291">
                  <c:v>-84.768000000000001</c:v>
                </c:pt>
                <c:pt idx="292">
                  <c:v>-84.765999999999991</c:v>
                </c:pt>
                <c:pt idx="293">
                  <c:v>-84.763999999999996</c:v>
                </c:pt>
                <c:pt idx="294">
                  <c:v>-84.762</c:v>
                </c:pt>
                <c:pt idx="295">
                  <c:v>-84.759999999999991</c:v>
                </c:pt>
                <c:pt idx="296">
                  <c:v>-84.757999999999996</c:v>
                </c:pt>
                <c:pt idx="297">
                  <c:v>-84.756</c:v>
                </c:pt>
                <c:pt idx="298">
                  <c:v>-84.753999999999991</c:v>
                </c:pt>
                <c:pt idx="299">
                  <c:v>-84.751999999999995</c:v>
                </c:pt>
                <c:pt idx="300">
                  <c:v>-84.75</c:v>
                </c:pt>
                <c:pt idx="301">
                  <c:v>-84.74799999999999</c:v>
                </c:pt>
                <c:pt idx="302">
                  <c:v>-84.745999999999995</c:v>
                </c:pt>
                <c:pt idx="303">
                  <c:v>-84.744</c:v>
                </c:pt>
                <c:pt idx="304">
                  <c:v>-84.74199999999999</c:v>
                </c:pt>
                <c:pt idx="305">
                  <c:v>-84.74</c:v>
                </c:pt>
                <c:pt idx="306">
                  <c:v>-84.738</c:v>
                </c:pt>
                <c:pt idx="307">
                  <c:v>-84.73599999999999</c:v>
                </c:pt>
                <c:pt idx="308">
                  <c:v>-84.733999999999995</c:v>
                </c:pt>
                <c:pt idx="309">
                  <c:v>-84.731999999999999</c:v>
                </c:pt>
                <c:pt idx="310">
                  <c:v>-84.72999999999999</c:v>
                </c:pt>
                <c:pt idx="311">
                  <c:v>-84.727999999999994</c:v>
                </c:pt>
                <c:pt idx="312">
                  <c:v>-84.725999999999999</c:v>
                </c:pt>
                <c:pt idx="313">
                  <c:v>-84.72399999999999</c:v>
                </c:pt>
                <c:pt idx="314">
                  <c:v>-84.721999999999994</c:v>
                </c:pt>
                <c:pt idx="315">
                  <c:v>-84.72</c:v>
                </c:pt>
                <c:pt idx="316">
                  <c:v>-84.717999999999989</c:v>
                </c:pt>
                <c:pt idx="317">
                  <c:v>-84.715999999999994</c:v>
                </c:pt>
                <c:pt idx="318">
                  <c:v>-84.713999999999999</c:v>
                </c:pt>
                <c:pt idx="319">
                  <c:v>-84.711999999999989</c:v>
                </c:pt>
                <c:pt idx="320">
                  <c:v>-84.71</c:v>
                </c:pt>
                <c:pt idx="321">
                  <c:v>-84.707999999999998</c:v>
                </c:pt>
                <c:pt idx="322">
                  <c:v>-84.705999999999989</c:v>
                </c:pt>
                <c:pt idx="323">
                  <c:v>-84.703999999999994</c:v>
                </c:pt>
                <c:pt idx="324">
                  <c:v>-84.701999999999998</c:v>
                </c:pt>
                <c:pt idx="325">
                  <c:v>-84.699999999999989</c:v>
                </c:pt>
                <c:pt idx="326">
                  <c:v>-84.697999999999993</c:v>
                </c:pt>
                <c:pt idx="327">
                  <c:v>-84.695999999999998</c:v>
                </c:pt>
                <c:pt idx="328">
                  <c:v>-84.693999999999988</c:v>
                </c:pt>
                <c:pt idx="329">
                  <c:v>-84.691999999999993</c:v>
                </c:pt>
                <c:pt idx="330">
                  <c:v>-84.69</c:v>
                </c:pt>
                <c:pt idx="331">
                  <c:v>-84.687999999999988</c:v>
                </c:pt>
                <c:pt idx="332">
                  <c:v>-84.685999999999993</c:v>
                </c:pt>
                <c:pt idx="333">
                  <c:v>-84.683999999999997</c:v>
                </c:pt>
                <c:pt idx="334">
                  <c:v>-84.681999999999988</c:v>
                </c:pt>
                <c:pt idx="335">
                  <c:v>-84.679999999999993</c:v>
                </c:pt>
                <c:pt idx="336">
                  <c:v>-84.677999999999997</c:v>
                </c:pt>
                <c:pt idx="337">
                  <c:v>-84.675999999999988</c:v>
                </c:pt>
                <c:pt idx="338">
                  <c:v>-84.673999999999992</c:v>
                </c:pt>
                <c:pt idx="339">
                  <c:v>-84.671999999999997</c:v>
                </c:pt>
                <c:pt idx="340">
                  <c:v>-84.669999999999987</c:v>
                </c:pt>
                <c:pt idx="341">
                  <c:v>-84.667999999999992</c:v>
                </c:pt>
                <c:pt idx="342">
                  <c:v>-84.665999999999997</c:v>
                </c:pt>
                <c:pt idx="343">
                  <c:v>-84.663999999999987</c:v>
                </c:pt>
                <c:pt idx="344">
                  <c:v>-84.661999999999992</c:v>
                </c:pt>
                <c:pt idx="345">
                  <c:v>-84.66</c:v>
                </c:pt>
                <c:pt idx="346">
                  <c:v>-84.658000000000001</c:v>
                </c:pt>
                <c:pt idx="347">
                  <c:v>-84.655999999999992</c:v>
                </c:pt>
                <c:pt idx="348">
                  <c:v>-84.653999999999996</c:v>
                </c:pt>
                <c:pt idx="349">
                  <c:v>-84.652000000000001</c:v>
                </c:pt>
                <c:pt idx="350">
                  <c:v>-84.649999999999991</c:v>
                </c:pt>
                <c:pt idx="351">
                  <c:v>-84.647999999999996</c:v>
                </c:pt>
                <c:pt idx="352">
                  <c:v>-84.646000000000001</c:v>
                </c:pt>
                <c:pt idx="353">
                  <c:v>-84.643999999999991</c:v>
                </c:pt>
                <c:pt idx="354">
                  <c:v>-84.641999999999996</c:v>
                </c:pt>
                <c:pt idx="355">
                  <c:v>-84.64</c:v>
                </c:pt>
                <c:pt idx="356">
                  <c:v>-84.637999999999991</c:v>
                </c:pt>
                <c:pt idx="357">
                  <c:v>-84.635999999999996</c:v>
                </c:pt>
                <c:pt idx="358">
                  <c:v>-84.634</c:v>
                </c:pt>
                <c:pt idx="359">
                  <c:v>-84.631999999999991</c:v>
                </c:pt>
                <c:pt idx="360">
                  <c:v>-84.63</c:v>
                </c:pt>
                <c:pt idx="361">
                  <c:v>-84.628</c:v>
                </c:pt>
                <c:pt idx="362">
                  <c:v>-84.625999999999991</c:v>
                </c:pt>
                <c:pt idx="363">
                  <c:v>-84.623999999999995</c:v>
                </c:pt>
                <c:pt idx="364">
                  <c:v>-84.622</c:v>
                </c:pt>
                <c:pt idx="365">
                  <c:v>-84.61999999999999</c:v>
                </c:pt>
                <c:pt idx="366">
                  <c:v>-84.617999999999995</c:v>
                </c:pt>
                <c:pt idx="367">
                  <c:v>-84.616</c:v>
                </c:pt>
                <c:pt idx="368">
                  <c:v>-84.61399999999999</c:v>
                </c:pt>
                <c:pt idx="369">
                  <c:v>-84.611999999999995</c:v>
                </c:pt>
                <c:pt idx="370">
                  <c:v>-84.61</c:v>
                </c:pt>
                <c:pt idx="371">
                  <c:v>-84.60799999999999</c:v>
                </c:pt>
                <c:pt idx="372">
                  <c:v>-84.605999999999995</c:v>
                </c:pt>
                <c:pt idx="373">
                  <c:v>-84.603999999999999</c:v>
                </c:pt>
                <c:pt idx="374">
                  <c:v>-84.60199999999999</c:v>
                </c:pt>
                <c:pt idx="375">
                  <c:v>-84.6</c:v>
                </c:pt>
                <c:pt idx="376">
                  <c:v>-84.597999999999999</c:v>
                </c:pt>
                <c:pt idx="377">
                  <c:v>-84.595999999999989</c:v>
                </c:pt>
                <c:pt idx="378">
                  <c:v>-84.593999999999994</c:v>
                </c:pt>
                <c:pt idx="379">
                  <c:v>-84.591999999999999</c:v>
                </c:pt>
                <c:pt idx="380">
                  <c:v>-84.589999999999989</c:v>
                </c:pt>
                <c:pt idx="381">
                  <c:v>-84.587999999999994</c:v>
                </c:pt>
                <c:pt idx="382">
                  <c:v>-84.585999999999999</c:v>
                </c:pt>
                <c:pt idx="383">
                  <c:v>-84.583999999999989</c:v>
                </c:pt>
                <c:pt idx="384">
                  <c:v>-84.581999999999994</c:v>
                </c:pt>
                <c:pt idx="385">
                  <c:v>-84.58</c:v>
                </c:pt>
                <c:pt idx="386">
                  <c:v>-84.577999999999989</c:v>
                </c:pt>
                <c:pt idx="387">
                  <c:v>-84.575999999999993</c:v>
                </c:pt>
                <c:pt idx="388">
                  <c:v>-84.573999999999998</c:v>
                </c:pt>
                <c:pt idx="389">
                  <c:v>-84.571999999999989</c:v>
                </c:pt>
                <c:pt idx="390">
                  <c:v>-84.57</c:v>
                </c:pt>
                <c:pt idx="391">
                  <c:v>-84.567999999999998</c:v>
                </c:pt>
                <c:pt idx="392">
                  <c:v>-84.565999999999988</c:v>
                </c:pt>
                <c:pt idx="393">
                  <c:v>-84.563999999999993</c:v>
                </c:pt>
                <c:pt idx="394">
                  <c:v>-84.561999999999998</c:v>
                </c:pt>
                <c:pt idx="395">
                  <c:v>-84.559999999999988</c:v>
                </c:pt>
                <c:pt idx="396">
                  <c:v>-84.557999999999993</c:v>
                </c:pt>
                <c:pt idx="397">
                  <c:v>-84.555999999999997</c:v>
                </c:pt>
                <c:pt idx="398">
                  <c:v>-84.553999999999988</c:v>
                </c:pt>
                <c:pt idx="399">
                  <c:v>-84.551999999999992</c:v>
                </c:pt>
                <c:pt idx="400">
                  <c:v>-84.55</c:v>
                </c:pt>
                <c:pt idx="401">
                  <c:v>-84.547999999999988</c:v>
                </c:pt>
                <c:pt idx="402">
                  <c:v>-84.545999999999992</c:v>
                </c:pt>
                <c:pt idx="403">
                  <c:v>-84.543999999999997</c:v>
                </c:pt>
                <c:pt idx="404">
                  <c:v>-84.541999999999987</c:v>
                </c:pt>
                <c:pt idx="405">
                  <c:v>-84.539999999999992</c:v>
                </c:pt>
                <c:pt idx="406">
                  <c:v>-84.537999999999997</c:v>
                </c:pt>
                <c:pt idx="407">
                  <c:v>-84.536000000000001</c:v>
                </c:pt>
                <c:pt idx="408">
                  <c:v>-84.533999999999992</c:v>
                </c:pt>
                <c:pt idx="409">
                  <c:v>-84.531999999999996</c:v>
                </c:pt>
                <c:pt idx="410">
                  <c:v>-84.53</c:v>
                </c:pt>
                <c:pt idx="411">
                  <c:v>-84.527999999999992</c:v>
                </c:pt>
                <c:pt idx="412">
                  <c:v>-84.525999999999996</c:v>
                </c:pt>
                <c:pt idx="413">
                  <c:v>-84.524000000000001</c:v>
                </c:pt>
                <c:pt idx="414">
                  <c:v>-84.521999999999991</c:v>
                </c:pt>
                <c:pt idx="415">
                  <c:v>-84.52</c:v>
                </c:pt>
                <c:pt idx="416">
                  <c:v>-84.518000000000001</c:v>
                </c:pt>
                <c:pt idx="417">
                  <c:v>-84.515999999999991</c:v>
                </c:pt>
                <c:pt idx="418">
                  <c:v>-84.513999999999996</c:v>
                </c:pt>
                <c:pt idx="419">
                  <c:v>-84.512</c:v>
                </c:pt>
                <c:pt idx="420">
                  <c:v>-84.509999999999991</c:v>
                </c:pt>
                <c:pt idx="421">
                  <c:v>-84.507999999999996</c:v>
                </c:pt>
                <c:pt idx="422">
                  <c:v>-84.506</c:v>
                </c:pt>
                <c:pt idx="423">
                  <c:v>-84.503999999999991</c:v>
                </c:pt>
                <c:pt idx="424">
                  <c:v>-84.501999999999995</c:v>
                </c:pt>
                <c:pt idx="425">
                  <c:v>-84.5</c:v>
                </c:pt>
                <c:pt idx="426">
                  <c:v>-84.49799999999999</c:v>
                </c:pt>
                <c:pt idx="427">
                  <c:v>-84.495999999999995</c:v>
                </c:pt>
                <c:pt idx="428">
                  <c:v>-84.494</c:v>
                </c:pt>
                <c:pt idx="429">
                  <c:v>-84.49199999999999</c:v>
                </c:pt>
                <c:pt idx="430">
                  <c:v>-84.49</c:v>
                </c:pt>
                <c:pt idx="431">
                  <c:v>-84.488</c:v>
                </c:pt>
                <c:pt idx="432">
                  <c:v>-84.48599999999999</c:v>
                </c:pt>
                <c:pt idx="433">
                  <c:v>-84.483999999999995</c:v>
                </c:pt>
                <c:pt idx="434">
                  <c:v>-84.481999999999999</c:v>
                </c:pt>
                <c:pt idx="435">
                  <c:v>-84.47999999999999</c:v>
                </c:pt>
                <c:pt idx="436">
                  <c:v>-84.477999999999994</c:v>
                </c:pt>
                <c:pt idx="437">
                  <c:v>-84.475999999999999</c:v>
                </c:pt>
                <c:pt idx="438">
                  <c:v>-84.47399999999999</c:v>
                </c:pt>
                <c:pt idx="439">
                  <c:v>-84.471999999999994</c:v>
                </c:pt>
                <c:pt idx="440">
                  <c:v>-84.47</c:v>
                </c:pt>
                <c:pt idx="441">
                  <c:v>-84.467999999999989</c:v>
                </c:pt>
                <c:pt idx="442">
                  <c:v>-84.465999999999994</c:v>
                </c:pt>
                <c:pt idx="443">
                  <c:v>-84.463999999999999</c:v>
                </c:pt>
                <c:pt idx="444">
                  <c:v>-84.461999999999989</c:v>
                </c:pt>
                <c:pt idx="445">
                  <c:v>-84.46</c:v>
                </c:pt>
                <c:pt idx="446">
                  <c:v>-84.457999999999998</c:v>
                </c:pt>
                <c:pt idx="447">
                  <c:v>-84.455999999999989</c:v>
                </c:pt>
                <c:pt idx="448">
                  <c:v>-84.453999999999994</c:v>
                </c:pt>
                <c:pt idx="449">
                  <c:v>-84.451999999999998</c:v>
                </c:pt>
                <c:pt idx="450">
                  <c:v>-84.449999999999989</c:v>
                </c:pt>
                <c:pt idx="451">
                  <c:v>-84.447999999999993</c:v>
                </c:pt>
                <c:pt idx="452">
                  <c:v>-84.445999999999998</c:v>
                </c:pt>
                <c:pt idx="453">
                  <c:v>-84.443999999999988</c:v>
                </c:pt>
                <c:pt idx="454">
                  <c:v>-84.441999999999993</c:v>
                </c:pt>
                <c:pt idx="455">
                  <c:v>-84.44</c:v>
                </c:pt>
                <c:pt idx="456">
                  <c:v>-84.437999999999988</c:v>
                </c:pt>
                <c:pt idx="457">
                  <c:v>-84.435999999999993</c:v>
                </c:pt>
                <c:pt idx="458">
                  <c:v>-84.433999999999997</c:v>
                </c:pt>
                <c:pt idx="459">
                  <c:v>-84.431999999999988</c:v>
                </c:pt>
                <c:pt idx="460">
                  <c:v>-84.429999999999993</c:v>
                </c:pt>
                <c:pt idx="461">
                  <c:v>-84.427999999999997</c:v>
                </c:pt>
                <c:pt idx="462">
                  <c:v>-84.425999999999988</c:v>
                </c:pt>
                <c:pt idx="463">
                  <c:v>-84.423999999999992</c:v>
                </c:pt>
                <c:pt idx="464">
                  <c:v>-84.421999999999997</c:v>
                </c:pt>
                <c:pt idx="465">
                  <c:v>-84.419999999999987</c:v>
                </c:pt>
                <c:pt idx="466">
                  <c:v>-84.417999999999992</c:v>
                </c:pt>
                <c:pt idx="467">
                  <c:v>-84.415999999999997</c:v>
                </c:pt>
                <c:pt idx="468">
                  <c:v>-84.413999999999987</c:v>
                </c:pt>
                <c:pt idx="469">
                  <c:v>-84.411999999999992</c:v>
                </c:pt>
                <c:pt idx="470">
                  <c:v>-84.41</c:v>
                </c:pt>
                <c:pt idx="471">
                  <c:v>-84.408000000000001</c:v>
                </c:pt>
                <c:pt idx="472">
                  <c:v>-84.405999999999992</c:v>
                </c:pt>
                <c:pt idx="473">
                  <c:v>-84.403999999999996</c:v>
                </c:pt>
                <c:pt idx="474">
                  <c:v>-84.402000000000001</c:v>
                </c:pt>
                <c:pt idx="475">
                  <c:v>-84.399999999999991</c:v>
                </c:pt>
                <c:pt idx="476">
                  <c:v>-84.397999999999996</c:v>
                </c:pt>
                <c:pt idx="477">
                  <c:v>-84.396000000000001</c:v>
                </c:pt>
                <c:pt idx="478">
                  <c:v>-84.393999999999991</c:v>
                </c:pt>
                <c:pt idx="479">
                  <c:v>-84.391999999999996</c:v>
                </c:pt>
                <c:pt idx="480">
                  <c:v>-84.39</c:v>
                </c:pt>
                <c:pt idx="481">
                  <c:v>-84.387999999999991</c:v>
                </c:pt>
                <c:pt idx="482">
                  <c:v>-84.385999999999996</c:v>
                </c:pt>
                <c:pt idx="483">
                  <c:v>-84.384</c:v>
                </c:pt>
                <c:pt idx="484">
                  <c:v>-84.381999999999991</c:v>
                </c:pt>
                <c:pt idx="485">
                  <c:v>-84.38</c:v>
                </c:pt>
                <c:pt idx="486">
                  <c:v>-84.378</c:v>
                </c:pt>
                <c:pt idx="487">
                  <c:v>-84.375999999999991</c:v>
                </c:pt>
                <c:pt idx="488">
                  <c:v>-84.373999999999995</c:v>
                </c:pt>
                <c:pt idx="489">
                  <c:v>-84.372</c:v>
                </c:pt>
                <c:pt idx="490">
                  <c:v>-84.36999999999999</c:v>
                </c:pt>
                <c:pt idx="491">
                  <c:v>-84.367999999999995</c:v>
                </c:pt>
                <c:pt idx="492">
                  <c:v>-84.366</c:v>
                </c:pt>
                <c:pt idx="493">
                  <c:v>-84.36399999999999</c:v>
                </c:pt>
                <c:pt idx="494">
                  <c:v>-84.361999999999995</c:v>
                </c:pt>
                <c:pt idx="495">
                  <c:v>-84.36</c:v>
                </c:pt>
                <c:pt idx="496">
                  <c:v>-84.35799999999999</c:v>
                </c:pt>
                <c:pt idx="497">
                  <c:v>-84.355999999999995</c:v>
                </c:pt>
                <c:pt idx="498">
                  <c:v>-84.353999999999999</c:v>
                </c:pt>
                <c:pt idx="499">
                  <c:v>-84.35199999999999</c:v>
                </c:pt>
                <c:pt idx="500">
                  <c:v>-84.35</c:v>
                </c:pt>
                <c:pt idx="501">
                  <c:v>-84.347999999999999</c:v>
                </c:pt>
                <c:pt idx="502">
                  <c:v>-84.345999999999989</c:v>
                </c:pt>
                <c:pt idx="503">
                  <c:v>-84.343999999999994</c:v>
                </c:pt>
                <c:pt idx="504">
                  <c:v>-84.341999999999999</c:v>
                </c:pt>
                <c:pt idx="505">
                  <c:v>-84.339999999999989</c:v>
                </c:pt>
                <c:pt idx="506">
                  <c:v>-84.337999999999994</c:v>
                </c:pt>
                <c:pt idx="507">
                  <c:v>-84.335999999999999</c:v>
                </c:pt>
                <c:pt idx="508">
                  <c:v>-84.333999999999989</c:v>
                </c:pt>
                <c:pt idx="509">
                  <c:v>-84.331999999999994</c:v>
                </c:pt>
                <c:pt idx="510">
                  <c:v>-84.33</c:v>
                </c:pt>
                <c:pt idx="511">
                  <c:v>-84.327999999999989</c:v>
                </c:pt>
                <c:pt idx="512">
                  <c:v>-84.325999999999993</c:v>
                </c:pt>
                <c:pt idx="513">
                  <c:v>-84.323999999999998</c:v>
                </c:pt>
                <c:pt idx="514">
                  <c:v>-84.321999999999989</c:v>
                </c:pt>
                <c:pt idx="515">
                  <c:v>-84.32</c:v>
                </c:pt>
                <c:pt idx="516">
                  <c:v>-84.317999999999998</c:v>
                </c:pt>
                <c:pt idx="517">
                  <c:v>-84.315999999999988</c:v>
                </c:pt>
                <c:pt idx="518">
                  <c:v>-84.313999999999993</c:v>
                </c:pt>
                <c:pt idx="519">
                  <c:v>-84.311999999999998</c:v>
                </c:pt>
                <c:pt idx="520">
                  <c:v>-84.309999999999988</c:v>
                </c:pt>
                <c:pt idx="521">
                  <c:v>-84.307999999999993</c:v>
                </c:pt>
                <c:pt idx="522">
                  <c:v>-84.305999999999997</c:v>
                </c:pt>
                <c:pt idx="523">
                  <c:v>-84.303999999999988</c:v>
                </c:pt>
                <c:pt idx="524">
                  <c:v>-84.301999999999992</c:v>
                </c:pt>
                <c:pt idx="525">
                  <c:v>-84.3</c:v>
                </c:pt>
                <c:pt idx="526">
                  <c:v>-84.297999999999988</c:v>
                </c:pt>
                <c:pt idx="527">
                  <c:v>-84.295999999999992</c:v>
                </c:pt>
                <c:pt idx="528">
                  <c:v>-84.293999999999997</c:v>
                </c:pt>
                <c:pt idx="529">
                  <c:v>-84.291999999999987</c:v>
                </c:pt>
                <c:pt idx="530">
                  <c:v>-84.289999999999992</c:v>
                </c:pt>
                <c:pt idx="531">
                  <c:v>-84.287999999999997</c:v>
                </c:pt>
                <c:pt idx="532">
                  <c:v>-84.286000000000001</c:v>
                </c:pt>
                <c:pt idx="533">
                  <c:v>-84.283999999999992</c:v>
                </c:pt>
                <c:pt idx="534">
                  <c:v>-84.281999999999996</c:v>
                </c:pt>
                <c:pt idx="535">
                  <c:v>-84.28</c:v>
                </c:pt>
                <c:pt idx="536">
                  <c:v>-84.277999999999992</c:v>
                </c:pt>
                <c:pt idx="537">
                  <c:v>-84.275999999999996</c:v>
                </c:pt>
                <c:pt idx="538">
                  <c:v>-84.274000000000001</c:v>
                </c:pt>
                <c:pt idx="539">
                  <c:v>-84.271999999999991</c:v>
                </c:pt>
                <c:pt idx="540">
                  <c:v>-84.27</c:v>
                </c:pt>
                <c:pt idx="541">
                  <c:v>-84.268000000000001</c:v>
                </c:pt>
                <c:pt idx="542">
                  <c:v>-84.265999999999991</c:v>
                </c:pt>
                <c:pt idx="543">
                  <c:v>-84.263999999999996</c:v>
                </c:pt>
                <c:pt idx="544">
                  <c:v>-84.262</c:v>
                </c:pt>
                <c:pt idx="545">
                  <c:v>-84.259999999999991</c:v>
                </c:pt>
                <c:pt idx="546">
                  <c:v>-84.257999999999996</c:v>
                </c:pt>
                <c:pt idx="547">
                  <c:v>-84.256</c:v>
                </c:pt>
                <c:pt idx="548">
                  <c:v>-84.253999999999991</c:v>
                </c:pt>
                <c:pt idx="549">
                  <c:v>-84.251999999999995</c:v>
                </c:pt>
                <c:pt idx="550">
                  <c:v>-84.25</c:v>
                </c:pt>
                <c:pt idx="551">
                  <c:v>-84.24799999999999</c:v>
                </c:pt>
                <c:pt idx="552">
                  <c:v>-84.245999999999995</c:v>
                </c:pt>
                <c:pt idx="553">
                  <c:v>-84.244</c:v>
                </c:pt>
                <c:pt idx="554">
                  <c:v>-84.24199999999999</c:v>
                </c:pt>
                <c:pt idx="555">
                  <c:v>-84.24</c:v>
                </c:pt>
                <c:pt idx="556">
                  <c:v>-84.238</c:v>
                </c:pt>
                <c:pt idx="557">
                  <c:v>-84.23599999999999</c:v>
                </c:pt>
                <c:pt idx="558">
                  <c:v>-84.233999999999995</c:v>
                </c:pt>
                <c:pt idx="559">
                  <c:v>-84.231999999999999</c:v>
                </c:pt>
                <c:pt idx="560">
                  <c:v>-84.22999999999999</c:v>
                </c:pt>
                <c:pt idx="561">
                  <c:v>-84.227999999999994</c:v>
                </c:pt>
                <c:pt idx="562">
                  <c:v>-84.225999999999999</c:v>
                </c:pt>
                <c:pt idx="563">
                  <c:v>-84.22399999999999</c:v>
                </c:pt>
                <c:pt idx="564">
                  <c:v>-84.221999999999994</c:v>
                </c:pt>
                <c:pt idx="565">
                  <c:v>-84.22</c:v>
                </c:pt>
                <c:pt idx="566">
                  <c:v>-84.217999999999989</c:v>
                </c:pt>
                <c:pt idx="567">
                  <c:v>-84.215999999999994</c:v>
                </c:pt>
                <c:pt idx="568">
                  <c:v>-84.213999999999999</c:v>
                </c:pt>
                <c:pt idx="569">
                  <c:v>-84.211999999999989</c:v>
                </c:pt>
                <c:pt idx="570">
                  <c:v>-84.21</c:v>
                </c:pt>
                <c:pt idx="571">
                  <c:v>-84.207999999999998</c:v>
                </c:pt>
                <c:pt idx="572">
                  <c:v>-84.205999999999989</c:v>
                </c:pt>
                <c:pt idx="573">
                  <c:v>-84.203999999999994</c:v>
                </c:pt>
                <c:pt idx="574">
                  <c:v>-84.201999999999998</c:v>
                </c:pt>
                <c:pt idx="575">
                  <c:v>-84.199999999999989</c:v>
                </c:pt>
                <c:pt idx="576">
                  <c:v>-84.197999999999993</c:v>
                </c:pt>
                <c:pt idx="577">
                  <c:v>-84.195999999999998</c:v>
                </c:pt>
                <c:pt idx="578">
                  <c:v>-84.193999999999988</c:v>
                </c:pt>
                <c:pt idx="579">
                  <c:v>-84.191999999999993</c:v>
                </c:pt>
                <c:pt idx="580">
                  <c:v>-84.19</c:v>
                </c:pt>
                <c:pt idx="581">
                  <c:v>-84.187999999999988</c:v>
                </c:pt>
                <c:pt idx="582">
                  <c:v>-84.185999999999993</c:v>
                </c:pt>
                <c:pt idx="583">
                  <c:v>-84.183999999999997</c:v>
                </c:pt>
                <c:pt idx="584">
                  <c:v>-84.181999999999988</c:v>
                </c:pt>
                <c:pt idx="585">
                  <c:v>-84.179999999999993</c:v>
                </c:pt>
                <c:pt idx="586">
                  <c:v>-84.177999999999997</c:v>
                </c:pt>
                <c:pt idx="587">
                  <c:v>-84.175999999999988</c:v>
                </c:pt>
                <c:pt idx="588">
                  <c:v>-84.173999999999992</c:v>
                </c:pt>
                <c:pt idx="589">
                  <c:v>-84.171999999999997</c:v>
                </c:pt>
                <c:pt idx="590">
                  <c:v>-84.169999999999987</c:v>
                </c:pt>
                <c:pt idx="591">
                  <c:v>-84.167999999999992</c:v>
                </c:pt>
                <c:pt idx="592">
                  <c:v>-84.165999999999997</c:v>
                </c:pt>
                <c:pt idx="593">
                  <c:v>-84.163999999999987</c:v>
                </c:pt>
                <c:pt idx="594">
                  <c:v>-84.161999999999992</c:v>
                </c:pt>
                <c:pt idx="595">
                  <c:v>-84.16</c:v>
                </c:pt>
                <c:pt idx="596">
                  <c:v>-84.158000000000001</c:v>
                </c:pt>
                <c:pt idx="597">
                  <c:v>-84.155999999999992</c:v>
                </c:pt>
                <c:pt idx="598">
                  <c:v>-84.153999999999996</c:v>
                </c:pt>
                <c:pt idx="599">
                  <c:v>-84.152000000000001</c:v>
                </c:pt>
                <c:pt idx="600">
                  <c:v>-84.149999999999991</c:v>
                </c:pt>
                <c:pt idx="601">
                  <c:v>-84.147999999999996</c:v>
                </c:pt>
                <c:pt idx="602">
                  <c:v>-84.146000000000001</c:v>
                </c:pt>
                <c:pt idx="603">
                  <c:v>-84.143999999999991</c:v>
                </c:pt>
                <c:pt idx="604">
                  <c:v>-84.141999999999996</c:v>
                </c:pt>
                <c:pt idx="605">
                  <c:v>-84.14</c:v>
                </c:pt>
                <c:pt idx="606">
                  <c:v>-84.137999999999991</c:v>
                </c:pt>
                <c:pt idx="607">
                  <c:v>-84.135999999999996</c:v>
                </c:pt>
                <c:pt idx="608">
                  <c:v>-84.134</c:v>
                </c:pt>
                <c:pt idx="609">
                  <c:v>-84.131999999999991</c:v>
                </c:pt>
                <c:pt idx="610">
                  <c:v>-84.13</c:v>
                </c:pt>
                <c:pt idx="611">
                  <c:v>-84.128</c:v>
                </c:pt>
                <c:pt idx="612">
                  <c:v>-84.125999999999991</c:v>
                </c:pt>
                <c:pt idx="613">
                  <c:v>-84.123999999999995</c:v>
                </c:pt>
                <c:pt idx="614">
                  <c:v>-84.122</c:v>
                </c:pt>
                <c:pt idx="615">
                  <c:v>-84.11999999999999</c:v>
                </c:pt>
                <c:pt idx="616">
                  <c:v>-84.117999999999995</c:v>
                </c:pt>
                <c:pt idx="617">
                  <c:v>-84.116</c:v>
                </c:pt>
                <c:pt idx="618">
                  <c:v>-84.11399999999999</c:v>
                </c:pt>
                <c:pt idx="619">
                  <c:v>-84.111999999999995</c:v>
                </c:pt>
                <c:pt idx="620">
                  <c:v>-84.11</c:v>
                </c:pt>
                <c:pt idx="621">
                  <c:v>-84.10799999999999</c:v>
                </c:pt>
                <c:pt idx="622">
                  <c:v>-84.105999999999995</c:v>
                </c:pt>
                <c:pt idx="623">
                  <c:v>-84.103999999999999</c:v>
                </c:pt>
                <c:pt idx="624">
                  <c:v>-84.10199999999999</c:v>
                </c:pt>
                <c:pt idx="625">
                  <c:v>-84.1</c:v>
                </c:pt>
                <c:pt idx="626">
                  <c:v>-84.097999999999999</c:v>
                </c:pt>
                <c:pt idx="627">
                  <c:v>-84.095999999999989</c:v>
                </c:pt>
                <c:pt idx="628">
                  <c:v>-84.093999999999994</c:v>
                </c:pt>
                <c:pt idx="629">
                  <c:v>-84.091999999999999</c:v>
                </c:pt>
                <c:pt idx="630">
                  <c:v>-84.089999999999989</c:v>
                </c:pt>
                <c:pt idx="631">
                  <c:v>-84.087999999999994</c:v>
                </c:pt>
                <c:pt idx="632">
                  <c:v>-84.085999999999999</c:v>
                </c:pt>
                <c:pt idx="633">
                  <c:v>-84.083999999999989</c:v>
                </c:pt>
                <c:pt idx="634">
                  <c:v>-84.081999999999994</c:v>
                </c:pt>
                <c:pt idx="635">
                  <c:v>-84.08</c:v>
                </c:pt>
                <c:pt idx="636">
                  <c:v>-84.077999999999989</c:v>
                </c:pt>
                <c:pt idx="637">
                  <c:v>-84.075999999999993</c:v>
                </c:pt>
                <c:pt idx="638">
                  <c:v>-84.073999999999998</c:v>
                </c:pt>
                <c:pt idx="639">
                  <c:v>-84.071999999999989</c:v>
                </c:pt>
                <c:pt idx="640">
                  <c:v>-84.07</c:v>
                </c:pt>
                <c:pt idx="641">
                  <c:v>-84.067999999999998</c:v>
                </c:pt>
                <c:pt idx="642">
                  <c:v>-84.065999999999988</c:v>
                </c:pt>
                <c:pt idx="643">
                  <c:v>-84.063999999999993</c:v>
                </c:pt>
                <c:pt idx="644">
                  <c:v>-84.061999999999998</c:v>
                </c:pt>
                <c:pt idx="645">
                  <c:v>-84.059999999999988</c:v>
                </c:pt>
                <c:pt idx="646">
                  <c:v>-84.057999999999993</c:v>
                </c:pt>
                <c:pt idx="647">
                  <c:v>-84.055999999999997</c:v>
                </c:pt>
                <c:pt idx="648">
                  <c:v>-84.053999999999988</c:v>
                </c:pt>
                <c:pt idx="649">
                  <c:v>-84.051999999999992</c:v>
                </c:pt>
                <c:pt idx="650">
                  <c:v>-84.05</c:v>
                </c:pt>
                <c:pt idx="651">
                  <c:v>-84.047999999999988</c:v>
                </c:pt>
                <c:pt idx="652">
                  <c:v>-84.045999999999992</c:v>
                </c:pt>
                <c:pt idx="653">
                  <c:v>-84.043999999999997</c:v>
                </c:pt>
                <c:pt idx="654">
                  <c:v>-84.041999999999987</c:v>
                </c:pt>
                <c:pt idx="655">
                  <c:v>-84.039999999999992</c:v>
                </c:pt>
                <c:pt idx="656">
                  <c:v>-84.037999999999997</c:v>
                </c:pt>
                <c:pt idx="657">
                  <c:v>-84.036000000000001</c:v>
                </c:pt>
                <c:pt idx="658">
                  <c:v>-84.033999999999992</c:v>
                </c:pt>
                <c:pt idx="659">
                  <c:v>-84.031999999999996</c:v>
                </c:pt>
                <c:pt idx="660">
                  <c:v>-84.03</c:v>
                </c:pt>
                <c:pt idx="661">
                  <c:v>-84.027999999999992</c:v>
                </c:pt>
                <c:pt idx="662">
                  <c:v>-84.025999999999996</c:v>
                </c:pt>
                <c:pt idx="663">
                  <c:v>-84.024000000000001</c:v>
                </c:pt>
                <c:pt idx="664">
                  <c:v>-84.021999999999991</c:v>
                </c:pt>
                <c:pt idx="665">
                  <c:v>-84.02</c:v>
                </c:pt>
                <c:pt idx="666">
                  <c:v>-84.018000000000001</c:v>
                </c:pt>
                <c:pt idx="667">
                  <c:v>-84.015999999999991</c:v>
                </c:pt>
                <c:pt idx="668">
                  <c:v>-84.013999999999996</c:v>
                </c:pt>
                <c:pt idx="669">
                  <c:v>-84.012</c:v>
                </c:pt>
                <c:pt idx="670">
                  <c:v>-84.009999999999991</c:v>
                </c:pt>
                <c:pt idx="671">
                  <c:v>-84.007999999999996</c:v>
                </c:pt>
                <c:pt idx="672">
                  <c:v>-84.006</c:v>
                </c:pt>
                <c:pt idx="673">
                  <c:v>-84.003999999999991</c:v>
                </c:pt>
                <c:pt idx="674">
                  <c:v>-84.001999999999995</c:v>
                </c:pt>
                <c:pt idx="675">
                  <c:v>-84</c:v>
                </c:pt>
                <c:pt idx="676">
                  <c:v>-83.99799999999999</c:v>
                </c:pt>
                <c:pt idx="677">
                  <c:v>-83.995999999999995</c:v>
                </c:pt>
                <c:pt idx="678">
                  <c:v>-83.994</c:v>
                </c:pt>
                <c:pt idx="679">
                  <c:v>-83.99199999999999</c:v>
                </c:pt>
                <c:pt idx="680">
                  <c:v>-83.99</c:v>
                </c:pt>
                <c:pt idx="681">
                  <c:v>-83.988</c:v>
                </c:pt>
                <c:pt idx="682">
                  <c:v>-83.98599999999999</c:v>
                </c:pt>
                <c:pt idx="683">
                  <c:v>-83.983999999999995</c:v>
                </c:pt>
                <c:pt idx="684">
                  <c:v>-83.981999999999999</c:v>
                </c:pt>
                <c:pt idx="685">
                  <c:v>-83.97999999999999</c:v>
                </c:pt>
                <c:pt idx="686">
                  <c:v>-83.977999999999994</c:v>
                </c:pt>
                <c:pt idx="687">
                  <c:v>-83.975999999999999</c:v>
                </c:pt>
                <c:pt idx="688">
                  <c:v>-83.97399999999999</c:v>
                </c:pt>
                <c:pt idx="689">
                  <c:v>-83.971999999999994</c:v>
                </c:pt>
                <c:pt idx="690">
                  <c:v>-83.97</c:v>
                </c:pt>
                <c:pt idx="691">
                  <c:v>-83.967999999999989</c:v>
                </c:pt>
                <c:pt idx="692">
                  <c:v>-83.965999999999994</c:v>
                </c:pt>
                <c:pt idx="693">
                  <c:v>-83.963999999999999</c:v>
                </c:pt>
                <c:pt idx="694">
                  <c:v>-83.961999999999989</c:v>
                </c:pt>
                <c:pt idx="695">
                  <c:v>-83.96</c:v>
                </c:pt>
                <c:pt idx="696">
                  <c:v>-83.957999999999998</c:v>
                </c:pt>
                <c:pt idx="697">
                  <c:v>-83.955999999999989</c:v>
                </c:pt>
                <c:pt idx="698">
                  <c:v>-83.953999999999994</c:v>
                </c:pt>
                <c:pt idx="699">
                  <c:v>-83.951999999999998</c:v>
                </c:pt>
                <c:pt idx="700">
                  <c:v>-83.949999999999989</c:v>
                </c:pt>
                <c:pt idx="701">
                  <c:v>-83.947999999999993</c:v>
                </c:pt>
                <c:pt idx="702">
                  <c:v>-83.945999999999998</c:v>
                </c:pt>
                <c:pt idx="703">
                  <c:v>-83.943999999999988</c:v>
                </c:pt>
                <c:pt idx="704">
                  <c:v>-83.941999999999993</c:v>
                </c:pt>
                <c:pt idx="705">
                  <c:v>-83.94</c:v>
                </c:pt>
                <c:pt idx="706">
                  <c:v>-83.937999999999988</c:v>
                </c:pt>
                <c:pt idx="707">
                  <c:v>-83.935999999999993</c:v>
                </c:pt>
                <c:pt idx="708">
                  <c:v>-83.933999999999997</c:v>
                </c:pt>
                <c:pt idx="709">
                  <c:v>-83.931999999999988</c:v>
                </c:pt>
                <c:pt idx="710">
                  <c:v>-83.929999999999993</c:v>
                </c:pt>
                <c:pt idx="711">
                  <c:v>-83.927999999999997</c:v>
                </c:pt>
                <c:pt idx="712">
                  <c:v>-83.925999999999988</c:v>
                </c:pt>
                <c:pt idx="713">
                  <c:v>-83.923999999999992</c:v>
                </c:pt>
                <c:pt idx="714">
                  <c:v>-83.921999999999997</c:v>
                </c:pt>
                <c:pt idx="715">
                  <c:v>-83.919999999999987</c:v>
                </c:pt>
                <c:pt idx="716">
                  <c:v>-83.917999999999992</c:v>
                </c:pt>
                <c:pt idx="717">
                  <c:v>-83.915999999999997</c:v>
                </c:pt>
                <c:pt idx="718">
                  <c:v>-83.913999999999987</c:v>
                </c:pt>
                <c:pt idx="719">
                  <c:v>-83.911999999999992</c:v>
                </c:pt>
                <c:pt idx="720">
                  <c:v>-83.91</c:v>
                </c:pt>
                <c:pt idx="721">
                  <c:v>-83.908000000000001</c:v>
                </c:pt>
                <c:pt idx="722">
                  <c:v>-83.905999999999992</c:v>
                </c:pt>
                <c:pt idx="723">
                  <c:v>-83.903999999999996</c:v>
                </c:pt>
                <c:pt idx="724">
                  <c:v>-83.902000000000001</c:v>
                </c:pt>
                <c:pt idx="725">
                  <c:v>-83.899999999999991</c:v>
                </c:pt>
                <c:pt idx="726">
                  <c:v>-83.897999999999996</c:v>
                </c:pt>
                <c:pt idx="727">
                  <c:v>-83.896000000000001</c:v>
                </c:pt>
                <c:pt idx="728">
                  <c:v>-83.893999999999991</c:v>
                </c:pt>
                <c:pt idx="729">
                  <c:v>-83.891999999999996</c:v>
                </c:pt>
                <c:pt idx="730">
                  <c:v>-83.89</c:v>
                </c:pt>
                <c:pt idx="731">
                  <c:v>-83.887999999999991</c:v>
                </c:pt>
                <c:pt idx="732">
                  <c:v>-83.885999999999996</c:v>
                </c:pt>
                <c:pt idx="733">
                  <c:v>-83.884</c:v>
                </c:pt>
                <c:pt idx="734">
                  <c:v>-83.881999999999991</c:v>
                </c:pt>
                <c:pt idx="735">
                  <c:v>-83.88</c:v>
                </c:pt>
                <c:pt idx="736">
                  <c:v>-83.878</c:v>
                </c:pt>
                <c:pt idx="737">
                  <c:v>-83.875999999999991</c:v>
                </c:pt>
                <c:pt idx="738">
                  <c:v>-83.873999999999995</c:v>
                </c:pt>
                <c:pt idx="739">
                  <c:v>-83.872</c:v>
                </c:pt>
                <c:pt idx="740">
                  <c:v>-83.86999999999999</c:v>
                </c:pt>
                <c:pt idx="741">
                  <c:v>-83.867999999999995</c:v>
                </c:pt>
                <c:pt idx="742">
                  <c:v>-83.866</c:v>
                </c:pt>
                <c:pt idx="743">
                  <c:v>-83.86399999999999</c:v>
                </c:pt>
                <c:pt idx="744">
                  <c:v>-83.861999999999995</c:v>
                </c:pt>
                <c:pt idx="745">
                  <c:v>-83.86</c:v>
                </c:pt>
                <c:pt idx="746">
                  <c:v>-83.85799999999999</c:v>
                </c:pt>
                <c:pt idx="747">
                  <c:v>-83.855999999999995</c:v>
                </c:pt>
                <c:pt idx="748">
                  <c:v>-83.853999999999999</c:v>
                </c:pt>
                <c:pt idx="749">
                  <c:v>-83.85199999999999</c:v>
                </c:pt>
                <c:pt idx="750">
                  <c:v>-83.85</c:v>
                </c:pt>
                <c:pt idx="751">
                  <c:v>-83.847999999999999</c:v>
                </c:pt>
                <c:pt idx="752">
                  <c:v>-83.845999999999989</c:v>
                </c:pt>
                <c:pt idx="753">
                  <c:v>-83.843999999999994</c:v>
                </c:pt>
                <c:pt idx="754">
                  <c:v>-83.841999999999999</c:v>
                </c:pt>
                <c:pt idx="755">
                  <c:v>-83.839999999999989</c:v>
                </c:pt>
                <c:pt idx="756">
                  <c:v>-83.837999999999994</c:v>
                </c:pt>
                <c:pt idx="757">
                  <c:v>-83.835999999999999</c:v>
                </c:pt>
                <c:pt idx="758">
                  <c:v>-83.833999999999989</c:v>
                </c:pt>
                <c:pt idx="759">
                  <c:v>-83.831999999999994</c:v>
                </c:pt>
                <c:pt idx="760">
                  <c:v>-83.83</c:v>
                </c:pt>
                <c:pt idx="761">
                  <c:v>-83.827999999999989</c:v>
                </c:pt>
                <c:pt idx="762">
                  <c:v>-83.825999999999993</c:v>
                </c:pt>
                <c:pt idx="763">
                  <c:v>-83.823999999999998</c:v>
                </c:pt>
                <c:pt idx="764">
                  <c:v>-83.821999999999989</c:v>
                </c:pt>
                <c:pt idx="765">
                  <c:v>-83.82</c:v>
                </c:pt>
                <c:pt idx="766">
                  <c:v>-83.817999999999998</c:v>
                </c:pt>
                <c:pt idx="767">
                  <c:v>-83.815999999999988</c:v>
                </c:pt>
                <c:pt idx="768">
                  <c:v>-83.813999999999993</c:v>
                </c:pt>
                <c:pt idx="769">
                  <c:v>-83.811999999999998</c:v>
                </c:pt>
                <c:pt idx="770">
                  <c:v>-83.809999999999988</c:v>
                </c:pt>
                <c:pt idx="771">
                  <c:v>-83.807999999999993</c:v>
                </c:pt>
                <c:pt idx="772">
                  <c:v>-83.805999999999997</c:v>
                </c:pt>
                <c:pt idx="773">
                  <c:v>-83.803999999999988</c:v>
                </c:pt>
                <c:pt idx="774">
                  <c:v>-83.801999999999992</c:v>
                </c:pt>
                <c:pt idx="775">
                  <c:v>-83.8</c:v>
                </c:pt>
                <c:pt idx="776">
                  <c:v>-83.797999999999988</c:v>
                </c:pt>
                <c:pt idx="777">
                  <c:v>-83.795999999999992</c:v>
                </c:pt>
                <c:pt idx="778">
                  <c:v>-83.793999999999997</c:v>
                </c:pt>
                <c:pt idx="779">
                  <c:v>-83.791999999999987</c:v>
                </c:pt>
                <c:pt idx="780">
                  <c:v>-83.789999999999992</c:v>
                </c:pt>
                <c:pt idx="781">
                  <c:v>-83.787999999999997</c:v>
                </c:pt>
                <c:pt idx="782">
                  <c:v>-83.786000000000001</c:v>
                </c:pt>
                <c:pt idx="783">
                  <c:v>-83.783999999999992</c:v>
                </c:pt>
                <c:pt idx="784">
                  <c:v>-83.781999999999996</c:v>
                </c:pt>
                <c:pt idx="785">
                  <c:v>-83.78</c:v>
                </c:pt>
                <c:pt idx="786">
                  <c:v>-83.777999999999992</c:v>
                </c:pt>
                <c:pt idx="787">
                  <c:v>-83.775999999999996</c:v>
                </c:pt>
                <c:pt idx="788">
                  <c:v>-83.774000000000001</c:v>
                </c:pt>
                <c:pt idx="789">
                  <c:v>-83.771999999999991</c:v>
                </c:pt>
                <c:pt idx="790">
                  <c:v>-83.77</c:v>
                </c:pt>
                <c:pt idx="791">
                  <c:v>-83.768000000000001</c:v>
                </c:pt>
                <c:pt idx="792">
                  <c:v>-83.765999999999991</c:v>
                </c:pt>
                <c:pt idx="793">
                  <c:v>-83.763999999999996</c:v>
                </c:pt>
                <c:pt idx="794">
                  <c:v>-83.762</c:v>
                </c:pt>
                <c:pt idx="795">
                  <c:v>-83.759999999999991</c:v>
                </c:pt>
                <c:pt idx="796">
                  <c:v>-83.757999999999996</c:v>
                </c:pt>
                <c:pt idx="797">
                  <c:v>-83.756</c:v>
                </c:pt>
                <c:pt idx="798">
                  <c:v>-83.753999999999991</c:v>
                </c:pt>
                <c:pt idx="799">
                  <c:v>-83.751999999999995</c:v>
                </c:pt>
                <c:pt idx="800">
                  <c:v>-83.75</c:v>
                </c:pt>
                <c:pt idx="801">
                  <c:v>-83.74799999999999</c:v>
                </c:pt>
                <c:pt idx="802">
                  <c:v>-83.745999999999995</c:v>
                </c:pt>
                <c:pt idx="803">
                  <c:v>-83.744</c:v>
                </c:pt>
                <c:pt idx="804">
                  <c:v>-83.74199999999999</c:v>
                </c:pt>
                <c:pt idx="805">
                  <c:v>-83.74</c:v>
                </c:pt>
                <c:pt idx="806">
                  <c:v>-83.738</c:v>
                </c:pt>
                <c:pt idx="807">
                  <c:v>-83.73599999999999</c:v>
                </c:pt>
                <c:pt idx="808">
                  <c:v>-83.733999999999995</c:v>
                </c:pt>
                <c:pt idx="809">
                  <c:v>-83.731999999999999</c:v>
                </c:pt>
                <c:pt idx="810">
                  <c:v>-83.72999999999999</c:v>
                </c:pt>
                <c:pt idx="811">
                  <c:v>-83.727999999999994</c:v>
                </c:pt>
                <c:pt idx="812">
                  <c:v>-83.725999999999999</c:v>
                </c:pt>
                <c:pt idx="813">
                  <c:v>-83.72399999999999</c:v>
                </c:pt>
                <c:pt idx="814">
                  <c:v>-83.721999999999994</c:v>
                </c:pt>
                <c:pt idx="815">
                  <c:v>-83.72</c:v>
                </c:pt>
                <c:pt idx="816">
                  <c:v>-83.717999999999989</c:v>
                </c:pt>
                <c:pt idx="817">
                  <c:v>-83.715999999999994</c:v>
                </c:pt>
                <c:pt idx="818">
                  <c:v>-83.713999999999999</c:v>
                </c:pt>
                <c:pt idx="819">
                  <c:v>-83.711999999999989</c:v>
                </c:pt>
                <c:pt idx="820">
                  <c:v>-83.71</c:v>
                </c:pt>
                <c:pt idx="821">
                  <c:v>-83.707999999999998</c:v>
                </c:pt>
                <c:pt idx="822">
                  <c:v>-83.705999999999989</c:v>
                </c:pt>
                <c:pt idx="823">
                  <c:v>-83.703999999999994</c:v>
                </c:pt>
                <c:pt idx="824">
                  <c:v>-83.701999999999998</c:v>
                </c:pt>
                <c:pt idx="825">
                  <c:v>-83.699999999999989</c:v>
                </c:pt>
                <c:pt idx="826">
                  <c:v>-83.697999999999993</c:v>
                </c:pt>
                <c:pt idx="827">
                  <c:v>-83.695999999999998</c:v>
                </c:pt>
                <c:pt idx="828">
                  <c:v>-83.693999999999988</c:v>
                </c:pt>
                <c:pt idx="829">
                  <c:v>-83.691999999999993</c:v>
                </c:pt>
                <c:pt idx="830">
                  <c:v>-83.69</c:v>
                </c:pt>
                <c:pt idx="831">
                  <c:v>-83.687999999999988</c:v>
                </c:pt>
                <c:pt idx="832">
                  <c:v>-83.685999999999993</c:v>
                </c:pt>
                <c:pt idx="833">
                  <c:v>-83.683999999999997</c:v>
                </c:pt>
                <c:pt idx="834">
                  <c:v>-83.681999999999988</c:v>
                </c:pt>
                <c:pt idx="835">
                  <c:v>-83.679999999999993</c:v>
                </c:pt>
                <c:pt idx="836">
                  <c:v>-83.677999999999997</c:v>
                </c:pt>
                <c:pt idx="837">
                  <c:v>-83.675999999999988</c:v>
                </c:pt>
                <c:pt idx="838">
                  <c:v>-83.673999999999992</c:v>
                </c:pt>
                <c:pt idx="839">
                  <c:v>-83.671999999999997</c:v>
                </c:pt>
                <c:pt idx="840">
                  <c:v>-83.669999999999987</c:v>
                </c:pt>
                <c:pt idx="841">
                  <c:v>-83.667999999999992</c:v>
                </c:pt>
                <c:pt idx="842">
                  <c:v>-83.665999999999997</c:v>
                </c:pt>
                <c:pt idx="843">
                  <c:v>-83.663999999999987</c:v>
                </c:pt>
                <c:pt idx="844">
                  <c:v>-83.661999999999992</c:v>
                </c:pt>
                <c:pt idx="845">
                  <c:v>-83.66</c:v>
                </c:pt>
                <c:pt idx="846">
                  <c:v>-83.658000000000001</c:v>
                </c:pt>
                <c:pt idx="847">
                  <c:v>-83.655999999999992</c:v>
                </c:pt>
                <c:pt idx="848">
                  <c:v>-83.653999999999996</c:v>
                </c:pt>
                <c:pt idx="849">
                  <c:v>-83.652000000000001</c:v>
                </c:pt>
                <c:pt idx="850">
                  <c:v>-83.649999999999991</c:v>
                </c:pt>
                <c:pt idx="851">
                  <c:v>-83.647999999999996</c:v>
                </c:pt>
                <c:pt idx="852">
                  <c:v>-83.646000000000001</c:v>
                </c:pt>
                <c:pt idx="853">
                  <c:v>-83.643999999999991</c:v>
                </c:pt>
                <c:pt idx="854">
                  <c:v>-83.641999999999996</c:v>
                </c:pt>
                <c:pt idx="855">
                  <c:v>-83.64</c:v>
                </c:pt>
                <c:pt idx="856">
                  <c:v>-83.637999999999991</c:v>
                </c:pt>
                <c:pt idx="857">
                  <c:v>-83.635999999999996</c:v>
                </c:pt>
                <c:pt idx="858">
                  <c:v>-83.634</c:v>
                </c:pt>
                <c:pt idx="859">
                  <c:v>-83.631999999999991</c:v>
                </c:pt>
                <c:pt idx="860">
                  <c:v>-83.63</c:v>
                </c:pt>
                <c:pt idx="861">
                  <c:v>-83.628</c:v>
                </c:pt>
                <c:pt idx="862">
                  <c:v>-83.625999999999991</c:v>
                </c:pt>
                <c:pt idx="863">
                  <c:v>-83.623999999999995</c:v>
                </c:pt>
                <c:pt idx="864">
                  <c:v>-83.622</c:v>
                </c:pt>
                <c:pt idx="865">
                  <c:v>-83.61999999999999</c:v>
                </c:pt>
                <c:pt idx="866">
                  <c:v>-83.617999999999995</c:v>
                </c:pt>
                <c:pt idx="867">
                  <c:v>-83.616</c:v>
                </c:pt>
                <c:pt idx="868">
                  <c:v>-83.61399999999999</c:v>
                </c:pt>
                <c:pt idx="869">
                  <c:v>-83.611999999999995</c:v>
                </c:pt>
                <c:pt idx="870">
                  <c:v>-83.61</c:v>
                </c:pt>
                <c:pt idx="871">
                  <c:v>-83.60799999999999</c:v>
                </c:pt>
                <c:pt idx="872">
                  <c:v>-83.605999999999995</c:v>
                </c:pt>
                <c:pt idx="873">
                  <c:v>-83.603999999999999</c:v>
                </c:pt>
                <c:pt idx="874">
                  <c:v>-83.60199999999999</c:v>
                </c:pt>
                <c:pt idx="875">
                  <c:v>-83.6</c:v>
                </c:pt>
                <c:pt idx="876">
                  <c:v>-83.597999999999999</c:v>
                </c:pt>
                <c:pt idx="877">
                  <c:v>-83.595999999999989</c:v>
                </c:pt>
                <c:pt idx="878">
                  <c:v>-83.593999999999994</c:v>
                </c:pt>
                <c:pt idx="879">
                  <c:v>-83.591999999999999</c:v>
                </c:pt>
                <c:pt idx="880">
                  <c:v>-83.589999999999989</c:v>
                </c:pt>
                <c:pt idx="881">
                  <c:v>-83.587999999999994</c:v>
                </c:pt>
                <c:pt idx="882">
                  <c:v>-83.585999999999999</c:v>
                </c:pt>
                <c:pt idx="883">
                  <c:v>-83.583999999999989</c:v>
                </c:pt>
                <c:pt idx="884">
                  <c:v>-83.581999999999994</c:v>
                </c:pt>
                <c:pt idx="885">
                  <c:v>-83.58</c:v>
                </c:pt>
                <c:pt idx="886">
                  <c:v>-83.577999999999989</c:v>
                </c:pt>
                <c:pt idx="887">
                  <c:v>-83.575999999999993</c:v>
                </c:pt>
                <c:pt idx="888">
                  <c:v>-83.573999999999998</c:v>
                </c:pt>
                <c:pt idx="889">
                  <c:v>-83.571999999999989</c:v>
                </c:pt>
                <c:pt idx="890">
                  <c:v>-83.57</c:v>
                </c:pt>
                <c:pt idx="891">
                  <c:v>-83.567999999999998</c:v>
                </c:pt>
                <c:pt idx="892">
                  <c:v>-83.565999999999988</c:v>
                </c:pt>
                <c:pt idx="893">
                  <c:v>-83.563999999999993</c:v>
                </c:pt>
                <c:pt idx="894">
                  <c:v>-83.561999999999998</c:v>
                </c:pt>
                <c:pt idx="895">
                  <c:v>-83.559999999999988</c:v>
                </c:pt>
                <c:pt idx="896">
                  <c:v>-83.557999999999993</c:v>
                </c:pt>
                <c:pt idx="897">
                  <c:v>-83.555999999999997</c:v>
                </c:pt>
                <c:pt idx="898">
                  <c:v>-83.553999999999988</c:v>
                </c:pt>
                <c:pt idx="899">
                  <c:v>-83.551999999999992</c:v>
                </c:pt>
                <c:pt idx="900">
                  <c:v>-83.55</c:v>
                </c:pt>
                <c:pt idx="901">
                  <c:v>-83.547999999999988</c:v>
                </c:pt>
                <c:pt idx="902">
                  <c:v>-83.545999999999992</c:v>
                </c:pt>
                <c:pt idx="903">
                  <c:v>-83.543999999999997</c:v>
                </c:pt>
                <c:pt idx="904">
                  <c:v>-83.541999999999987</c:v>
                </c:pt>
                <c:pt idx="905">
                  <c:v>-83.539999999999992</c:v>
                </c:pt>
                <c:pt idx="906">
                  <c:v>-83.537999999999997</c:v>
                </c:pt>
                <c:pt idx="907">
                  <c:v>-83.536000000000001</c:v>
                </c:pt>
                <c:pt idx="908">
                  <c:v>-83.533999999999992</c:v>
                </c:pt>
                <c:pt idx="909">
                  <c:v>-83.531999999999996</c:v>
                </c:pt>
                <c:pt idx="910">
                  <c:v>-83.53</c:v>
                </c:pt>
                <c:pt idx="911">
                  <c:v>-83.527999999999992</c:v>
                </c:pt>
                <c:pt idx="912">
                  <c:v>-83.525999999999996</c:v>
                </c:pt>
                <c:pt idx="913">
                  <c:v>-83.524000000000001</c:v>
                </c:pt>
                <c:pt idx="914">
                  <c:v>-83.521999999999991</c:v>
                </c:pt>
                <c:pt idx="915">
                  <c:v>-83.52</c:v>
                </c:pt>
                <c:pt idx="916">
                  <c:v>-83.518000000000001</c:v>
                </c:pt>
                <c:pt idx="917">
                  <c:v>-83.515999999999991</c:v>
                </c:pt>
                <c:pt idx="918">
                  <c:v>-83.513999999999996</c:v>
                </c:pt>
                <c:pt idx="919">
                  <c:v>-83.512</c:v>
                </c:pt>
                <c:pt idx="920">
                  <c:v>-83.509999999999991</c:v>
                </c:pt>
                <c:pt idx="921">
                  <c:v>-83.507999999999996</c:v>
                </c:pt>
                <c:pt idx="922">
                  <c:v>-83.506</c:v>
                </c:pt>
                <c:pt idx="923">
                  <c:v>-83.503999999999991</c:v>
                </c:pt>
                <c:pt idx="924">
                  <c:v>-83.501999999999995</c:v>
                </c:pt>
                <c:pt idx="925">
                  <c:v>-83.5</c:v>
                </c:pt>
                <c:pt idx="926">
                  <c:v>-83.49799999999999</c:v>
                </c:pt>
                <c:pt idx="927">
                  <c:v>-83.495999999999995</c:v>
                </c:pt>
                <c:pt idx="928">
                  <c:v>-83.494</c:v>
                </c:pt>
                <c:pt idx="929">
                  <c:v>-83.49199999999999</c:v>
                </c:pt>
                <c:pt idx="930">
                  <c:v>-83.49</c:v>
                </c:pt>
                <c:pt idx="931">
                  <c:v>-83.488</c:v>
                </c:pt>
                <c:pt idx="932">
                  <c:v>-83.48599999999999</c:v>
                </c:pt>
                <c:pt idx="933">
                  <c:v>-83.483999999999995</c:v>
                </c:pt>
                <c:pt idx="934">
                  <c:v>-83.481999999999999</c:v>
                </c:pt>
                <c:pt idx="935">
                  <c:v>-83.47999999999999</c:v>
                </c:pt>
                <c:pt idx="936">
                  <c:v>-83.477999999999994</c:v>
                </c:pt>
                <c:pt idx="937">
                  <c:v>-83.475999999999999</c:v>
                </c:pt>
                <c:pt idx="938">
                  <c:v>-83.47399999999999</c:v>
                </c:pt>
                <c:pt idx="939">
                  <c:v>-83.471999999999994</c:v>
                </c:pt>
                <c:pt idx="940">
                  <c:v>-83.47</c:v>
                </c:pt>
                <c:pt idx="941">
                  <c:v>-83.467999999999989</c:v>
                </c:pt>
                <c:pt idx="942">
                  <c:v>-83.465999999999994</c:v>
                </c:pt>
                <c:pt idx="943">
                  <c:v>-83.463999999999999</c:v>
                </c:pt>
                <c:pt idx="944">
                  <c:v>-83.461999999999989</c:v>
                </c:pt>
                <c:pt idx="945">
                  <c:v>-83.46</c:v>
                </c:pt>
                <c:pt idx="946">
                  <c:v>-83.457999999999998</c:v>
                </c:pt>
                <c:pt idx="947">
                  <c:v>-83.455999999999989</c:v>
                </c:pt>
                <c:pt idx="948">
                  <c:v>-83.453999999999994</c:v>
                </c:pt>
                <c:pt idx="949">
                  <c:v>-83.451999999999998</c:v>
                </c:pt>
                <c:pt idx="950">
                  <c:v>-83.449999999999989</c:v>
                </c:pt>
                <c:pt idx="951">
                  <c:v>-83.447999999999993</c:v>
                </c:pt>
                <c:pt idx="952">
                  <c:v>-83.445999999999998</c:v>
                </c:pt>
                <c:pt idx="953">
                  <c:v>-83.443999999999988</c:v>
                </c:pt>
                <c:pt idx="954">
                  <c:v>-83.441999999999993</c:v>
                </c:pt>
                <c:pt idx="955">
                  <c:v>-83.44</c:v>
                </c:pt>
                <c:pt idx="956">
                  <c:v>-83.437999999999988</c:v>
                </c:pt>
                <c:pt idx="957">
                  <c:v>-83.435999999999993</c:v>
                </c:pt>
                <c:pt idx="958">
                  <c:v>-83.433999999999997</c:v>
                </c:pt>
                <c:pt idx="959">
                  <c:v>-83.431999999999988</c:v>
                </c:pt>
                <c:pt idx="960">
                  <c:v>-83.429999999999993</c:v>
                </c:pt>
                <c:pt idx="961">
                  <c:v>-83.427999999999997</c:v>
                </c:pt>
                <c:pt idx="962">
                  <c:v>-83.425999999999988</c:v>
                </c:pt>
                <c:pt idx="963">
                  <c:v>-83.423999999999992</c:v>
                </c:pt>
                <c:pt idx="964">
                  <c:v>-83.421999999999997</c:v>
                </c:pt>
                <c:pt idx="965">
                  <c:v>-83.419999999999987</c:v>
                </c:pt>
                <c:pt idx="966">
                  <c:v>-83.417999999999992</c:v>
                </c:pt>
                <c:pt idx="967">
                  <c:v>-83.415999999999997</c:v>
                </c:pt>
                <c:pt idx="968">
                  <c:v>-83.413999999999987</c:v>
                </c:pt>
                <c:pt idx="969">
                  <c:v>-83.411999999999992</c:v>
                </c:pt>
                <c:pt idx="970">
                  <c:v>-83.41</c:v>
                </c:pt>
                <c:pt idx="971">
                  <c:v>-83.408000000000001</c:v>
                </c:pt>
                <c:pt idx="972">
                  <c:v>-83.405999999999992</c:v>
                </c:pt>
                <c:pt idx="973">
                  <c:v>-83.403999999999996</c:v>
                </c:pt>
                <c:pt idx="974">
                  <c:v>-83.402000000000001</c:v>
                </c:pt>
                <c:pt idx="975">
                  <c:v>-83.399999999999991</c:v>
                </c:pt>
                <c:pt idx="976">
                  <c:v>-83.397999999999996</c:v>
                </c:pt>
                <c:pt idx="977">
                  <c:v>-83.396000000000001</c:v>
                </c:pt>
                <c:pt idx="978">
                  <c:v>-83.393999999999991</c:v>
                </c:pt>
                <c:pt idx="979">
                  <c:v>-83.391999999999996</c:v>
                </c:pt>
                <c:pt idx="980">
                  <c:v>-83.39</c:v>
                </c:pt>
                <c:pt idx="981">
                  <c:v>-83.387999999999991</c:v>
                </c:pt>
                <c:pt idx="982">
                  <c:v>-83.385999999999996</c:v>
                </c:pt>
                <c:pt idx="983">
                  <c:v>-83.384</c:v>
                </c:pt>
                <c:pt idx="984">
                  <c:v>-83.381999999999991</c:v>
                </c:pt>
                <c:pt idx="985">
                  <c:v>-83.38</c:v>
                </c:pt>
                <c:pt idx="986">
                  <c:v>-83.378</c:v>
                </c:pt>
                <c:pt idx="987">
                  <c:v>-83.375999999999991</c:v>
                </c:pt>
                <c:pt idx="988">
                  <c:v>-83.373999999999995</c:v>
                </c:pt>
                <c:pt idx="989">
                  <c:v>-83.372</c:v>
                </c:pt>
                <c:pt idx="990">
                  <c:v>-83.36999999999999</c:v>
                </c:pt>
                <c:pt idx="991">
                  <c:v>-83.367999999999995</c:v>
                </c:pt>
                <c:pt idx="992">
                  <c:v>-83.366</c:v>
                </c:pt>
                <c:pt idx="993">
                  <c:v>-83.36399999999999</c:v>
                </c:pt>
                <c:pt idx="994">
                  <c:v>-83.361999999999995</c:v>
                </c:pt>
                <c:pt idx="995">
                  <c:v>-83.36</c:v>
                </c:pt>
                <c:pt idx="996">
                  <c:v>-83.35799999999999</c:v>
                </c:pt>
                <c:pt idx="997">
                  <c:v>-83.355999999999995</c:v>
                </c:pt>
                <c:pt idx="998">
                  <c:v>-83.353999999999999</c:v>
                </c:pt>
                <c:pt idx="999">
                  <c:v>-83.35199999999999</c:v>
                </c:pt>
                <c:pt idx="1000">
                  <c:v>-83.35</c:v>
                </c:pt>
                <c:pt idx="1001">
                  <c:v>-83.347999999999999</c:v>
                </c:pt>
                <c:pt idx="1002">
                  <c:v>-83.345999999999989</c:v>
                </c:pt>
                <c:pt idx="1003">
                  <c:v>-83.343999999999994</c:v>
                </c:pt>
                <c:pt idx="1004">
                  <c:v>-83.341999999999999</c:v>
                </c:pt>
                <c:pt idx="1005">
                  <c:v>-83.339999999999989</c:v>
                </c:pt>
                <c:pt idx="1006">
                  <c:v>-83.337999999999994</c:v>
                </c:pt>
                <c:pt idx="1007">
                  <c:v>-83.335999999999999</c:v>
                </c:pt>
                <c:pt idx="1008">
                  <c:v>-83.333999999999989</c:v>
                </c:pt>
                <c:pt idx="1009">
                  <c:v>-83.331999999999994</c:v>
                </c:pt>
                <c:pt idx="1010">
                  <c:v>-83.33</c:v>
                </c:pt>
                <c:pt idx="1011">
                  <c:v>-83.327999999999989</c:v>
                </c:pt>
                <c:pt idx="1012">
                  <c:v>-83.325999999999993</c:v>
                </c:pt>
                <c:pt idx="1013">
                  <c:v>-83.323999999999998</c:v>
                </c:pt>
                <c:pt idx="1014">
                  <c:v>-83.321999999999989</c:v>
                </c:pt>
                <c:pt idx="1015">
                  <c:v>-83.32</c:v>
                </c:pt>
                <c:pt idx="1016">
                  <c:v>-83.317999999999998</c:v>
                </c:pt>
                <c:pt idx="1017">
                  <c:v>-83.315999999999988</c:v>
                </c:pt>
                <c:pt idx="1018">
                  <c:v>-83.313999999999993</c:v>
                </c:pt>
                <c:pt idx="1019">
                  <c:v>-83.311999999999998</c:v>
                </c:pt>
                <c:pt idx="1020">
                  <c:v>-83.309999999999988</c:v>
                </c:pt>
                <c:pt idx="1021">
                  <c:v>-83.307999999999993</c:v>
                </c:pt>
                <c:pt idx="1022">
                  <c:v>-83.305999999999997</c:v>
                </c:pt>
                <c:pt idx="1023">
                  <c:v>-83.303999999999988</c:v>
                </c:pt>
                <c:pt idx="1024">
                  <c:v>-83.301999999999992</c:v>
                </c:pt>
                <c:pt idx="1025">
                  <c:v>-83.3</c:v>
                </c:pt>
                <c:pt idx="1026">
                  <c:v>-83.297999999999988</c:v>
                </c:pt>
                <c:pt idx="1027">
                  <c:v>-83.295999999999992</c:v>
                </c:pt>
                <c:pt idx="1028">
                  <c:v>-83.293999999999997</c:v>
                </c:pt>
                <c:pt idx="1029">
                  <c:v>-83.292000000000002</c:v>
                </c:pt>
                <c:pt idx="1030">
                  <c:v>-83.289999999999992</c:v>
                </c:pt>
                <c:pt idx="1031">
                  <c:v>-83.287999999999997</c:v>
                </c:pt>
                <c:pt idx="1032">
                  <c:v>-83.286000000000001</c:v>
                </c:pt>
                <c:pt idx="1033">
                  <c:v>-83.283999999999992</c:v>
                </c:pt>
                <c:pt idx="1034">
                  <c:v>-83.281999999999996</c:v>
                </c:pt>
                <c:pt idx="1035">
                  <c:v>-83.28</c:v>
                </c:pt>
                <c:pt idx="1036">
                  <c:v>-83.277999999999992</c:v>
                </c:pt>
                <c:pt idx="1037">
                  <c:v>-83.275999999999996</c:v>
                </c:pt>
                <c:pt idx="1038">
                  <c:v>-83.274000000000001</c:v>
                </c:pt>
                <c:pt idx="1039">
                  <c:v>-83.271999999999991</c:v>
                </c:pt>
                <c:pt idx="1040">
                  <c:v>-83.27</c:v>
                </c:pt>
                <c:pt idx="1041">
                  <c:v>-83.268000000000001</c:v>
                </c:pt>
                <c:pt idx="1042">
                  <c:v>-83.265999999999991</c:v>
                </c:pt>
                <c:pt idx="1043">
                  <c:v>-83.263999999999996</c:v>
                </c:pt>
                <c:pt idx="1044">
                  <c:v>-83.262</c:v>
                </c:pt>
                <c:pt idx="1045">
                  <c:v>-83.259999999999991</c:v>
                </c:pt>
                <c:pt idx="1046">
                  <c:v>-83.257999999999996</c:v>
                </c:pt>
                <c:pt idx="1047">
                  <c:v>-83.256</c:v>
                </c:pt>
                <c:pt idx="1048">
                  <c:v>-83.253999999999991</c:v>
                </c:pt>
                <c:pt idx="1049">
                  <c:v>-83.251999999999995</c:v>
                </c:pt>
                <c:pt idx="1050">
                  <c:v>-83.25</c:v>
                </c:pt>
                <c:pt idx="1051">
                  <c:v>-83.24799999999999</c:v>
                </c:pt>
                <c:pt idx="1052">
                  <c:v>-83.245999999999995</c:v>
                </c:pt>
                <c:pt idx="1053">
                  <c:v>-83.244</c:v>
                </c:pt>
                <c:pt idx="1054">
                  <c:v>-83.24199999999999</c:v>
                </c:pt>
                <c:pt idx="1055">
                  <c:v>-83.24</c:v>
                </c:pt>
                <c:pt idx="1056">
                  <c:v>-83.238</c:v>
                </c:pt>
                <c:pt idx="1057">
                  <c:v>-83.23599999999999</c:v>
                </c:pt>
                <c:pt idx="1058">
                  <c:v>-83.233999999999995</c:v>
                </c:pt>
                <c:pt idx="1059">
                  <c:v>-83.231999999999999</c:v>
                </c:pt>
                <c:pt idx="1060">
                  <c:v>-83.22999999999999</c:v>
                </c:pt>
                <c:pt idx="1061">
                  <c:v>-83.227999999999994</c:v>
                </c:pt>
                <c:pt idx="1062">
                  <c:v>-83.225999999999999</c:v>
                </c:pt>
                <c:pt idx="1063">
                  <c:v>-83.22399999999999</c:v>
                </c:pt>
                <c:pt idx="1064">
                  <c:v>-83.221999999999994</c:v>
                </c:pt>
                <c:pt idx="1065">
                  <c:v>-83.22</c:v>
                </c:pt>
                <c:pt idx="1066">
                  <c:v>-83.217999999999989</c:v>
                </c:pt>
                <c:pt idx="1067">
                  <c:v>-83.215999999999994</c:v>
                </c:pt>
                <c:pt idx="1068">
                  <c:v>-83.213999999999999</c:v>
                </c:pt>
                <c:pt idx="1069">
                  <c:v>-83.211999999999989</c:v>
                </c:pt>
                <c:pt idx="1070">
                  <c:v>-83.21</c:v>
                </c:pt>
                <c:pt idx="1071">
                  <c:v>-83.207999999999998</c:v>
                </c:pt>
                <c:pt idx="1072">
                  <c:v>-83.205999999999989</c:v>
                </c:pt>
                <c:pt idx="1073">
                  <c:v>-83.203999999999994</c:v>
                </c:pt>
                <c:pt idx="1074">
                  <c:v>-83.201999999999998</c:v>
                </c:pt>
                <c:pt idx="1075">
                  <c:v>-83.199999999999989</c:v>
                </c:pt>
                <c:pt idx="1076">
                  <c:v>-83.197999999999993</c:v>
                </c:pt>
                <c:pt idx="1077">
                  <c:v>-83.195999999999998</c:v>
                </c:pt>
                <c:pt idx="1078">
                  <c:v>-83.193999999999988</c:v>
                </c:pt>
                <c:pt idx="1079">
                  <c:v>-83.191999999999993</c:v>
                </c:pt>
                <c:pt idx="1080">
                  <c:v>-83.19</c:v>
                </c:pt>
                <c:pt idx="1081">
                  <c:v>-83.187999999999988</c:v>
                </c:pt>
                <c:pt idx="1082">
                  <c:v>-83.185999999999993</c:v>
                </c:pt>
                <c:pt idx="1083">
                  <c:v>-83.183999999999997</c:v>
                </c:pt>
                <c:pt idx="1084">
                  <c:v>-83.181999999999988</c:v>
                </c:pt>
                <c:pt idx="1085">
                  <c:v>-83.179999999999993</c:v>
                </c:pt>
                <c:pt idx="1086">
                  <c:v>-83.177999999999997</c:v>
                </c:pt>
                <c:pt idx="1087">
                  <c:v>-83.175999999999988</c:v>
                </c:pt>
                <c:pt idx="1088">
                  <c:v>-83.173999999999992</c:v>
                </c:pt>
                <c:pt idx="1089">
                  <c:v>-83.171999999999997</c:v>
                </c:pt>
                <c:pt idx="1090">
                  <c:v>-83.169999999999987</c:v>
                </c:pt>
                <c:pt idx="1091">
                  <c:v>-83.167999999999992</c:v>
                </c:pt>
                <c:pt idx="1092">
                  <c:v>-83.165999999999997</c:v>
                </c:pt>
                <c:pt idx="1093">
                  <c:v>-83.163999999999987</c:v>
                </c:pt>
                <c:pt idx="1094">
                  <c:v>-83.161999999999992</c:v>
                </c:pt>
                <c:pt idx="1095">
                  <c:v>-83.16</c:v>
                </c:pt>
                <c:pt idx="1096">
                  <c:v>-83.157999999999987</c:v>
                </c:pt>
                <c:pt idx="1097">
                  <c:v>-83.155999999999992</c:v>
                </c:pt>
                <c:pt idx="1098">
                  <c:v>-83.153999999999996</c:v>
                </c:pt>
                <c:pt idx="1099">
                  <c:v>-83.152000000000001</c:v>
                </c:pt>
                <c:pt idx="1100">
                  <c:v>-83.149999999999991</c:v>
                </c:pt>
                <c:pt idx="1101">
                  <c:v>-83.147999999999996</c:v>
                </c:pt>
                <c:pt idx="1102">
                  <c:v>-83.146000000000001</c:v>
                </c:pt>
                <c:pt idx="1103">
                  <c:v>-83.143999999999991</c:v>
                </c:pt>
                <c:pt idx="1104">
                  <c:v>-83.141999999999996</c:v>
                </c:pt>
                <c:pt idx="1105">
                  <c:v>-83.14</c:v>
                </c:pt>
                <c:pt idx="1106">
                  <c:v>-83.137999999999991</c:v>
                </c:pt>
                <c:pt idx="1107">
                  <c:v>-83.135999999999996</c:v>
                </c:pt>
                <c:pt idx="1108">
                  <c:v>-83.134</c:v>
                </c:pt>
                <c:pt idx="1109">
                  <c:v>-83.131999999999991</c:v>
                </c:pt>
                <c:pt idx="1110">
                  <c:v>-83.13</c:v>
                </c:pt>
                <c:pt idx="1111">
                  <c:v>-83.128</c:v>
                </c:pt>
                <c:pt idx="1112">
                  <c:v>-83.125999999999991</c:v>
                </c:pt>
                <c:pt idx="1113">
                  <c:v>-83.123999999999995</c:v>
                </c:pt>
                <c:pt idx="1114">
                  <c:v>-83.122</c:v>
                </c:pt>
                <c:pt idx="1115">
                  <c:v>-83.11999999999999</c:v>
                </c:pt>
                <c:pt idx="1116">
                  <c:v>-83.117999999999995</c:v>
                </c:pt>
                <c:pt idx="1117">
                  <c:v>-83.116</c:v>
                </c:pt>
                <c:pt idx="1118">
                  <c:v>-83.11399999999999</c:v>
                </c:pt>
                <c:pt idx="1119">
                  <c:v>-83.111999999999995</c:v>
                </c:pt>
                <c:pt idx="1120">
                  <c:v>-83.11</c:v>
                </c:pt>
                <c:pt idx="1121">
                  <c:v>-83.10799999999999</c:v>
                </c:pt>
                <c:pt idx="1122">
                  <c:v>-83.105999999999995</c:v>
                </c:pt>
                <c:pt idx="1123">
                  <c:v>-83.103999999999999</c:v>
                </c:pt>
                <c:pt idx="1124">
                  <c:v>-83.10199999999999</c:v>
                </c:pt>
                <c:pt idx="1125">
                  <c:v>-83.1</c:v>
                </c:pt>
                <c:pt idx="1126">
                  <c:v>-83.097999999999999</c:v>
                </c:pt>
                <c:pt idx="1127">
                  <c:v>-83.095999999999989</c:v>
                </c:pt>
                <c:pt idx="1128">
                  <c:v>-83.093999999999994</c:v>
                </c:pt>
                <c:pt idx="1129">
                  <c:v>-83.091999999999999</c:v>
                </c:pt>
                <c:pt idx="1130">
                  <c:v>-83.089999999999989</c:v>
                </c:pt>
                <c:pt idx="1131">
                  <c:v>-83.087999999999994</c:v>
                </c:pt>
                <c:pt idx="1132">
                  <c:v>-83.085999999999999</c:v>
                </c:pt>
                <c:pt idx="1133">
                  <c:v>-83.083999999999989</c:v>
                </c:pt>
                <c:pt idx="1134">
                  <c:v>-83.081999999999994</c:v>
                </c:pt>
                <c:pt idx="1135">
                  <c:v>-83.08</c:v>
                </c:pt>
                <c:pt idx="1136">
                  <c:v>-83.077999999999989</c:v>
                </c:pt>
                <c:pt idx="1137">
                  <c:v>-83.075999999999993</c:v>
                </c:pt>
                <c:pt idx="1138">
                  <c:v>-83.073999999999998</c:v>
                </c:pt>
                <c:pt idx="1139">
                  <c:v>-83.071999999999989</c:v>
                </c:pt>
                <c:pt idx="1140">
                  <c:v>-83.07</c:v>
                </c:pt>
                <c:pt idx="1141">
                  <c:v>-83.067999999999998</c:v>
                </c:pt>
                <c:pt idx="1142">
                  <c:v>-83.065999999999988</c:v>
                </c:pt>
                <c:pt idx="1143">
                  <c:v>-83.063999999999993</c:v>
                </c:pt>
                <c:pt idx="1144">
                  <c:v>-83.061999999999998</c:v>
                </c:pt>
                <c:pt idx="1145">
                  <c:v>-83.059999999999988</c:v>
                </c:pt>
                <c:pt idx="1146">
                  <c:v>-83.057999999999993</c:v>
                </c:pt>
                <c:pt idx="1147">
                  <c:v>-83.055999999999997</c:v>
                </c:pt>
                <c:pt idx="1148">
                  <c:v>-83.053999999999988</c:v>
                </c:pt>
                <c:pt idx="1149">
                  <c:v>-83.051999999999992</c:v>
                </c:pt>
                <c:pt idx="1150">
                  <c:v>-83.05</c:v>
                </c:pt>
                <c:pt idx="1151">
                  <c:v>-83.047999999999988</c:v>
                </c:pt>
                <c:pt idx="1152">
                  <c:v>-83.045999999999992</c:v>
                </c:pt>
                <c:pt idx="1153">
                  <c:v>-83.043999999999997</c:v>
                </c:pt>
                <c:pt idx="1154">
                  <c:v>-83.042000000000002</c:v>
                </c:pt>
                <c:pt idx="1155">
                  <c:v>-83.039999999999992</c:v>
                </c:pt>
                <c:pt idx="1156">
                  <c:v>-83.037999999999997</c:v>
                </c:pt>
                <c:pt idx="1157">
                  <c:v>-83.036000000000001</c:v>
                </c:pt>
                <c:pt idx="1158">
                  <c:v>-83.033999999999992</c:v>
                </c:pt>
                <c:pt idx="1159">
                  <c:v>-83.031999999999996</c:v>
                </c:pt>
                <c:pt idx="1160">
                  <c:v>-83.03</c:v>
                </c:pt>
                <c:pt idx="1161">
                  <c:v>-83.027999999999992</c:v>
                </c:pt>
                <c:pt idx="1162">
                  <c:v>-83.025999999999996</c:v>
                </c:pt>
                <c:pt idx="1163">
                  <c:v>-83.024000000000001</c:v>
                </c:pt>
                <c:pt idx="1164">
                  <c:v>-83.021999999999991</c:v>
                </c:pt>
                <c:pt idx="1165">
                  <c:v>-83.02</c:v>
                </c:pt>
                <c:pt idx="1166">
                  <c:v>-83.018000000000001</c:v>
                </c:pt>
                <c:pt idx="1167">
                  <c:v>-83.015999999999991</c:v>
                </c:pt>
                <c:pt idx="1168">
                  <c:v>-83.013999999999996</c:v>
                </c:pt>
                <c:pt idx="1169">
                  <c:v>-83.012</c:v>
                </c:pt>
                <c:pt idx="1170">
                  <c:v>-83.009999999999991</c:v>
                </c:pt>
                <c:pt idx="1171">
                  <c:v>-83.007999999999996</c:v>
                </c:pt>
                <c:pt idx="1172">
                  <c:v>-83.006</c:v>
                </c:pt>
                <c:pt idx="1173">
                  <c:v>-83.003999999999991</c:v>
                </c:pt>
                <c:pt idx="1174">
                  <c:v>-83.001999999999995</c:v>
                </c:pt>
                <c:pt idx="1175">
                  <c:v>-83</c:v>
                </c:pt>
                <c:pt idx="1176">
                  <c:v>-82.99799999999999</c:v>
                </c:pt>
                <c:pt idx="1177">
                  <c:v>-82.995999999999995</c:v>
                </c:pt>
                <c:pt idx="1178">
                  <c:v>-82.994</c:v>
                </c:pt>
                <c:pt idx="1179">
                  <c:v>-82.99199999999999</c:v>
                </c:pt>
                <c:pt idx="1180">
                  <c:v>-82.99</c:v>
                </c:pt>
                <c:pt idx="1181">
                  <c:v>-82.988</c:v>
                </c:pt>
                <c:pt idx="1182">
                  <c:v>-82.98599999999999</c:v>
                </c:pt>
                <c:pt idx="1183">
                  <c:v>-82.983999999999995</c:v>
                </c:pt>
                <c:pt idx="1184">
                  <c:v>-82.981999999999999</c:v>
                </c:pt>
                <c:pt idx="1185">
                  <c:v>-82.97999999999999</c:v>
                </c:pt>
                <c:pt idx="1186">
                  <c:v>-82.977999999999994</c:v>
                </c:pt>
                <c:pt idx="1187">
                  <c:v>-82.975999999999999</c:v>
                </c:pt>
                <c:pt idx="1188">
                  <c:v>-82.97399999999999</c:v>
                </c:pt>
                <c:pt idx="1189">
                  <c:v>-82.971999999999994</c:v>
                </c:pt>
                <c:pt idx="1190">
                  <c:v>-82.97</c:v>
                </c:pt>
                <c:pt idx="1191">
                  <c:v>-82.967999999999989</c:v>
                </c:pt>
                <c:pt idx="1192">
                  <c:v>-82.965999999999994</c:v>
                </c:pt>
                <c:pt idx="1193">
                  <c:v>-82.963999999999999</c:v>
                </c:pt>
                <c:pt idx="1194">
                  <c:v>-82.961999999999989</c:v>
                </c:pt>
                <c:pt idx="1195">
                  <c:v>-82.96</c:v>
                </c:pt>
                <c:pt idx="1196">
                  <c:v>-82.957999999999998</c:v>
                </c:pt>
                <c:pt idx="1197">
                  <c:v>-82.955999999999989</c:v>
                </c:pt>
                <c:pt idx="1198">
                  <c:v>-82.953999999999994</c:v>
                </c:pt>
                <c:pt idx="1199">
                  <c:v>-82.951999999999998</c:v>
                </c:pt>
                <c:pt idx="1200">
                  <c:v>-82.949999999999989</c:v>
                </c:pt>
                <c:pt idx="1201">
                  <c:v>-82.947999999999993</c:v>
                </c:pt>
                <c:pt idx="1202">
                  <c:v>-82.945999999999998</c:v>
                </c:pt>
                <c:pt idx="1203">
                  <c:v>-82.943999999999988</c:v>
                </c:pt>
                <c:pt idx="1204">
                  <c:v>-82.941999999999993</c:v>
                </c:pt>
                <c:pt idx="1205">
                  <c:v>-82.94</c:v>
                </c:pt>
                <c:pt idx="1206">
                  <c:v>-82.937999999999988</c:v>
                </c:pt>
                <c:pt idx="1207">
                  <c:v>-82.935999999999993</c:v>
                </c:pt>
                <c:pt idx="1208">
                  <c:v>-82.933999999999997</c:v>
                </c:pt>
                <c:pt idx="1209">
                  <c:v>-82.931999999999988</c:v>
                </c:pt>
                <c:pt idx="1210">
                  <c:v>-82.929999999999993</c:v>
                </c:pt>
                <c:pt idx="1211">
                  <c:v>-82.927999999999997</c:v>
                </c:pt>
                <c:pt idx="1212">
                  <c:v>-82.925999999999988</c:v>
                </c:pt>
                <c:pt idx="1213">
                  <c:v>-82.923999999999992</c:v>
                </c:pt>
                <c:pt idx="1214">
                  <c:v>-82.921999999999997</c:v>
                </c:pt>
                <c:pt idx="1215">
                  <c:v>-82.919999999999987</c:v>
                </c:pt>
                <c:pt idx="1216">
                  <c:v>-82.917999999999992</c:v>
                </c:pt>
                <c:pt idx="1217">
                  <c:v>-82.915999999999997</c:v>
                </c:pt>
                <c:pt idx="1218">
                  <c:v>-82.913999999999987</c:v>
                </c:pt>
                <c:pt idx="1219">
                  <c:v>-82.911999999999992</c:v>
                </c:pt>
                <c:pt idx="1220">
                  <c:v>-82.91</c:v>
                </c:pt>
                <c:pt idx="1221">
                  <c:v>-82.907999999999987</c:v>
                </c:pt>
                <c:pt idx="1222">
                  <c:v>-82.905999999999992</c:v>
                </c:pt>
                <c:pt idx="1223">
                  <c:v>-82.903999999999996</c:v>
                </c:pt>
                <c:pt idx="1224">
                  <c:v>-82.902000000000001</c:v>
                </c:pt>
                <c:pt idx="1225">
                  <c:v>-82.899999999999991</c:v>
                </c:pt>
                <c:pt idx="1226">
                  <c:v>-82.897999999999996</c:v>
                </c:pt>
                <c:pt idx="1227">
                  <c:v>-82.896000000000001</c:v>
                </c:pt>
                <c:pt idx="1228">
                  <c:v>-82.893999999999991</c:v>
                </c:pt>
                <c:pt idx="1229">
                  <c:v>-82.891999999999996</c:v>
                </c:pt>
                <c:pt idx="1230">
                  <c:v>-82.89</c:v>
                </c:pt>
                <c:pt idx="1231">
                  <c:v>-82.887999999999991</c:v>
                </c:pt>
                <c:pt idx="1232">
                  <c:v>-82.885999999999996</c:v>
                </c:pt>
                <c:pt idx="1233">
                  <c:v>-82.884</c:v>
                </c:pt>
                <c:pt idx="1234">
                  <c:v>-82.881999999999991</c:v>
                </c:pt>
                <c:pt idx="1235">
                  <c:v>-82.88</c:v>
                </c:pt>
                <c:pt idx="1236">
                  <c:v>-82.878</c:v>
                </c:pt>
                <c:pt idx="1237">
                  <c:v>-82.875999999999991</c:v>
                </c:pt>
                <c:pt idx="1238">
                  <c:v>-82.873999999999995</c:v>
                </c:pt>
                <c:pt idx="1239">
                  <c:v>-82.872</c:v>
                </c:pt>
                <c:pt idx="1240">
                  <c:v>-82.86999999999999</c:v>
                </c:pt>
                <c:pt idx="1241">
                  <c:v>-82.867999999999995</c:v>
                </c:pt>
                <c:pt idx="1242">
                  <c:v>-82.866</c:v>
                </c:pt>
                <c:pt idx="1243">
                  <c:v>-82.86399999999999</c:v>
                </c:pt>
                <c:pt idx="1244">
                  <c:v>-82.861999999999995</c:v>
                </c:pt>
                <c:pt idx="1245">
                  <c:v>-82.86</c:v>
                </c:pt>
                <c:pt idx="1246">
                  <c:v>-82.85799999999999</c:v>
                </c:pt>
                <c:pt idx="1247">
                  <c:v>-82.855999999999995</c:v>
                </c:pt>
                <c:pt idx="1248">
                  <c:v>-82.853999999999999</c:v>
                </c:pt>
                <c:pt idx="1249">
                  <c:v>-82.85199999999999</c:v>
                </c:pt>
                <c:pt idx="1250">
                  <c:v>-82.85</c:v>
                </c:pt>
                <c:pt idx="1251">
                  <c:v>-82.847999999999999</c:v>
                </c:pt>
                <c:pt idx="1252">
                  <c:v>-82.845999999999989</c:v>
                </c:pt>
                <c:pt idx="1253">
                  <c:v>-82.843999999999994</c:v>
                </c:pt>
                <c:pt idx="1254">
                  <c:v>-82.841999999999999</c:v>
                </c:pt>
                <c:pt idx="1255">
                  <c:v>-82.839999999999989</c:v>
                </c:pt>
                <c:pt idx="1256">
                  <c:v>-82.837999999999994</c:v>
                </c:pt>
                <c:pt idx="1257">
                  <c:v>-82.835999999999999</c:v>
                </c:pt>
                <c:pt idx="1258">
                  <c:v>-82.833999999999989</c:v>
                </c:pt>
                <c:pt idx="1259">
                  <c:v>-82.831999999999994</c:v>
                </c:pt>
                <c:pt idx="1260">
                  <c:v>-82.83</c:v>
                </c:pt>
                <c:pt idx="1261">
                  <c:v>-82.827999999999989</c:v>
                </c:pt>
                <c:pt idx="1262">
                  <c:v>-82.825999999999993</c:v>
                </c:pt>
                <c:pt idx="1263">
                  <c:v>-82.823999999999998</c:v>
                </c:pt>
                <c:pt idx="1264">
                  <c:v>-82.821999999999989</c:v>
                </c:pt>
                <c:pt idx="1265">
                  <c:v>-82.82</c:v>
                </c:pt>
                <c:pt idx="1266">
                  <c:v>-82.817999999999998</c:v>
                </c:pt>
                <c:pt idx="1267">
                  <c:v>-82.815999999999988</c:v>
                </c:pt>
                <c:pt idx="1268">
                  <c:v>-82.813999999999993</c:v>
                </c:pt>
                <c:pt idx="1269">
                  <c:v>-82.811999999999998</c:v>
                </c:pt>
                <c:pt idx="1270">
                  <c:v>-82.809999999999988</c:v>
                </c:pt>
                <c:pt idx="1271">
                  <c:v>-82.807999999999993</c:v>
                </c:pt>
                <c:pt idx="1272">
                  <c:v>-82.805999999999997</c:v>
                </c:pt>
                <c:pt idx="1273">
                  <c:v>-82.803999999999988</c:v>
                </c:pt>
                <c:pt idx="1274">
                  <c:v>-82.801999999999992</c:v>
                </c:pt>
                <c:pt idx="1275">
                  <c:v>-82.8</c:v>
                </c:pt>
                <c:pt idx="1276">
                  <c:v>-82.797999999999988</c:v>
                </c:pt>
                <c:pt idx="1277">
                  <c:v>-82.795999999999992</c:v>
                </c:pt>
                <c:pt idx="1278">
                  <c:v>-82.793999999999997</c:v>
                </c:pt>
                <c:pt idx="1279">
                  <c:v>-82.792000000000002</c:v>
                </c:pt>
                <c:pt idx="1280">
                  <c:v>-82.789999999999992</c:v>
                </c:pt>
                <c:pt idx="1281">
                  <c:v>-82.787999999999997</c:v>
                </c:pt>
                <c:pt idx="1282">
                  <c:v>-82.786000000000001</c:v>
                </c:pt>
                <c:pt idx="1283">
                  <c:v>-82.783999999999992</c:v>
                </c:pt>
                <c:pt idx="1284">
                  <c:v>-82.781999999999996</c:v>
                </c:pt>
                <c:pt idx="1285">
                  <c:v>-82.78</c:v>
                </c:pt>
                <c:pt idx="1286">
                  <c:v>-82.777999999999992</c:v>
                </c:pt>
                <c:pt idx="1287">
                  <c:v>-82.775999999999996</c:v>
                </c:pt>
                <c:pt idx="1288">
                  <c:v>-82.774000000000001</c:v>
                </c:pt>
                <c:pt idx="1289">
                  <c:v>-82.771999999999991</c:v>
                </c:pt>
                <c:pt idx="1290">
                  <c:v>-82.77</c:v>
                </c:pt>
                <c:pt idx="1291">
                  <c:v>-82.768000000000001</c:v>
                </c:pt>
                <c:pt idx="1292">
                  <c:v>-82.765999999999991</c:v>
                </c:pt>
                <c:pt idx="1293">
                  <c:v>-82.763999999999996</c:v>
                </c:pt>
                <c:pt idx="1294">
                  <c:v>-82.762</c:v>
                </c:pt>
                <c:pt idx="1295">
                  <c:v>-82.759999999999991</c:v>
                </c:pt>
                <c:pt idx="1296">
                  <c:v>-82.757999999999996</c:v>
                </c:pt>
                <c:pt idx="1297">
                  <c:v>-82.756</c:v>
                </c:pt>
                <c:pt idx="1298">
                  <c:v>-82.753999999999991</c:v>
                </c:pt>
                <c:pt idx="1299">
                  <c:v>-82.751999999999995</c:v>
                </c:pt>
                <c:pt idx="1300">
                  <c:v>-82.75</c:v>
                </c:pt>
                <c:pt idx="1301">
                  <c:v>-82.74799999999999</c:v>
                </c:pt>
                <c:pt idx="1302">
                  <c:v>-82.745999999999995</c:v>
                </c:pt>
                <c:pt idx="1303">
                  <c:v>-82.744</c:v>
                </c:pt>
                <c:pt idx="1304">
                  <c:v>-82.74199999999999</c:v>
                </c:pt>
                <c:pt idx="1305">
                  <c:v>-82.74</c:v>
                </c:pt>
                <c:pt idx="1306">
                  <c:v>-82.738</c:v>
                </c:pt>
                <c:pt idx="1307">
                  <c:v>-82.73599999999999</c:v>
                </c:pt>
                <c:pt idx="1308">
                  <c:v>-82.733999999999995</c:v>
                </c:pt>
                <c:pt idx="1309">
                  <c:v>-82.731999999999999</c:v>
                </c:pt>
                <c:pt idx="1310">
                  <c:v>-82.72999999999999</c:v>
                </c:pt>
                <c:pt idx="1311">
                  <c:v>-82.727999999999994</c:v>
                </c:pt>
                <c:pt idx="1312">
                  <c:v>-82.725999999999999</c:v>
                </c:pt>
                <c:pt idx="1313">
                  <c:v>-82.72399999999999</c:v>
                </c:pt>
                <c:pt idx="1314">
                  <c:v>-82.721999999999994</c:v>
                </c:pt>
                <c:pt idx="1315">
                  <c:v>-82.72</c:v>
                </c:pt>
                <c:pt idx="1316">
                  <c:v>-82.717999999999989</c:v>
                </c:pt>
                <c:pt idx="1317">
                  <c:v>-82.715999999999994</c:v>
                </c:pt>
                <c:pt idx="1318">
                  <c:v>-82.713999999999999</c:v>
                </c:pt>
                <c:pt idx="1319">
                  <c:v>-82.711999999999989</c:v>
                </c:pt>
                <c:pt idx="1320">
                  <c:v>-82.71</c:v>
                </c:pt>
                <c:pt idx="1321">
                  <c:v>-82.707999999999998</c:v>
                </c:pt>
                <c:pt idx="1322">
                  <c:v>-82.705999999999989</c:v>
                </c:pt>
                <c:pt idx="1323">
                  <c:v>-82.703999999999994</c:v>
                </c:pt>
                <c:pt idx="1324">
                  <c:v>-82.701999999999998</c:v>
                </c:pt>
                <c:pt idx="1325">
                  <c:v>-82.699999999999989</c:v>
                </c:pt>
                <c:pt idx="1326">
                  <c:v>-82.697999999999993</c:v>
                </c:pt>
                <c:pt idx="1327">
                  <c:v>-82.695999999999998</c:v>
                </c:pt>
                <c:pt idx="1328">
                  <c:v>-82.693999999999988</c:v>
                </c:pt>
                <c:pt idx="1329">
                  <c:v>-82.691999999999993</c:v>
                </c:pt>
                <c:pt idx="1330">
                  <c:v>-82.69</c:v>
                </c:pt>
                <c:pt idx="1331">
                  <c:v>-82.687999999999988</c:v>
                </c:pt>
                <c:pt idx="1332">
                  <c:v>-82.685999999999993</c:v>
                </c:pt>
                <c:pt idx="1333">
                  <c:v>-82.683999999999997</c:v>
                </c:pt>
                <c:pt idx="1334">
                  <c:v>-82.681999999999988</c:v>
                </c:pt>
                <c:pt idx="1335">
                  <c:v>-82.679999999999993</c:v>
                </c:pt>
                <c:pt idx="1336">
                  <c:v>-82.677999999999997</c:v>
                </c:pt>
                <c:pt idx="1337">
                  <c:v>-82.675999999999988</c:v>
                </c:pt>
                <c:pt idx="1338">
                  <c:v>-82.673999999999992</c:v>
                </c:pt>
                <c:pt idx="1339">
                  <c:v>-82.671999999999997</c:v>
                </c:pt>
                <c:pt idx="1340">
                  <c:v>-82.669999999999987</c:v>
                </c:pt>
                <c:pt idx="1341">
                  <c:v>-82.667999999999992</c:v>
                </c:pt>
                <c:pt idx="1342">
                  <c:v>-82.665999999999997</c:v>
                </c:pt>
                <c:pt idx="1343">
                  <c:v>-82.663999999999987</c:v>
                </c:pt>
                <c:pt idx="1344">
                  <c:v>-82.661999999999992</c:v>
                </c:pt>
                <c:pt idx="1345">
                  <c:v>-82.66</c:v>
                </c:pt>
                <c:pt idx="1346">
                  <c:v>-82.657999999999987</c:v>
                </c:pt>
                <c:pt idx="1347">
                  <c:v>-82.655999999999992</c:v>
                </c:pt>
                <c:pt idx="1348">
                  <c:v>-82.653999999999996</c:v>
                </c:pt>
                <c:pt idx="1349">
                  <c:v>-82.652000000000001</c:v>
                </c:pt>
                <c:pt idx="1350">
                  <c:v>-82.649999999999991</c:v>
                </c:pt>
                <c:pt idx="1351">
                  <c:v>-82.647999999999996</c:v>
                </c:pt>
                <c:pt idx="1352">
                  <c:v>-82.646000000000001</c:v>
                </c:pt>
                <c:pt idx="1353">
                  <c:v>-82.643999999999991</c:v>
                </c:pt>
                <c:pt idx="1354">
                  <c:v>-82.641999999999996</c:v>
                </c:pt>
                <c:pt idx="1355">
                  <c:v>-82.64</c:v>
                </c:pt>
                <c:pt idx="1356">
                  <c:v>-82.637999999999991</c:v>
                </c:pt>
                <c:pt idx="1357">
                  <c:v>-82.635999999999996</c:v>
                </c:pt>
                <c:pt idx="1358">
                  <c:v>-82.634</c:v>
                </c:pt>
                <c:pt idx="1359">
                  <c:v>-82.631999999999991</c:v>
                </c:pt>
                <c:pt idx="1360">
                  <c:v>-82.63</c:v>
                </c:pt>
                <c:pt idx="1361">
                  <c:v>-82.628</c:v>
                </c:pt>
                <c:pt idx="1362">
                  <c:v>-82.625999999999991</c:v>
                </c:pt>
                <c:pt idx="1363">
                  <c:v>-82.623999999999995</c:v>
                </c:pt>
                <c:pt idx="1364">
                  <c:v>-82.622</c:v>
                </c:pt>
                <c:pt idx="1365">
                  <c:v>-82.61999999999999</c:v>
                </c:pt>
                <c:pt idx="1366">
                  <c:v>-82.617999999999995</c:v>
                </c:pt>
                <c:pt idx="1367">
                  <c:v>-82.616</c:v>
                </c:pt>
                <c:pt idx="1368">
                  <c:v>-82.61399999999999</c:v>
                </c:pt>
                <c:pt idx="1369">
                  <c:v>-82.611999999999995</c:v>
                </c:pt>
                <c:pt idx="1370">
                  <c:v>-82.61</c:v>
                </c:pt>
                <c:pt idx="1371">
                  <c:v>-82.60799999999999</c:v>
                </c:pt>
                <c:pt idx="1372">
                  <c:v>-82.605999999999995</c:v>
                </c:pt>
                <c:pt idx="1373">
                  <c:v>-82.603999999999999</c:v>
                </c:pt>
                <c:pt idx="1374">
                  <c:v>-82.60199999999999</c:v>
                </c:pt>
                <c:pt idx="1375">
                  <c:v>-82.6</c:v>
                </c:pt>
                <c:pt idx="1376">
                  <c:v>-82.597999999999999</c:v>
                </c:pt>
                <c:pt idx="1377">
                  <c:v>-82.595999999999989</c:v>
                </c:pt>
                <c:pt idx="1378">
                  <c:v>-82.593999999999994</c:v>
                </c:pt>
                <c:pt idx="1379">
                  <c:v>-82.591999999999999</c:v>
                </c:pt>
                <c:pt idx="1380">
                  <c:v>-82.589999999999989</c:v>
                </c:pt>
                <c:pt idx="1381">
                  <c:v>-82.587999999999994</c:v>
                </c:pt>
                <c:pt idx="1382">
                  <c:v>-82.585999999999999</c:v>
                </c:pt>
                <c:pt idx="1383">
                  <c:v>-82.583999999999989</c:v>
                </c:pt>
                <c:pt idx="1384">
                  <c:v>-82.581999999999994</c:v>
                </c:pt>
                <c:pt idx="1385">
                  <c:v>-82.58</c:v>
                </c:pt>
                <c:pt idx="1386">
                  <c:v>-82.577999999999989</c:v>
                </c:pt>
                <c:pt idx="1387">
                  <c:v>-82.575999999999993</c:v>
                </c:pt>
                <c:pt idx="1388">
                  <c:v>-82.573999999999998</c:v>
                </c:pt>
                <c:pt idx="1389">
                  <c:v>-82.571999999999989</c:v>
                </c:pt>
                <c:pt idx="1390">
                  <c:v>-82.57</c:v>
                </c:pt>
                <c:pt idx="1391">
                  <c:v>-82.567999999999998</c:v>
                </c:pt>
                <c:pt idx="1392">
                  <c:v>-82.565999999999988</c:v>
                </c:pt>
                <c:pt idx="1393">
                  <c:v>-82.563999999999993</c:v>
                </c:pt>
                <c:pt idx="1394">
                  <c:v>-82.561999999999998</c:v>
                </c:pt>
                <c:pt idx="1395">
                  <c:v>-82.559999999999988</c:v>
                </c:pt>
                <c:pt idx="1396">
                  <c:v>-82.557999999999993</c:v>
                </c:pt>
                <c:pt idx="1397">
                  <c:v>-82.555999999999997</c:v>
                </c:pt>
                <c:pt idx="1398">
                  <c:v>-82.553999999999988</c:v>
                </c:pt>
                <c:pt idx="1399">
                  <c:v>-82.551999999999992</c:v>
                </c:pt>
                <c:pt idx="1400">
                  <c:v>-82.55</c:v>
                </c:pt>
                <c:pt idx="1401">
                  <c:v>-82.547999999999988</c:v>
                </c:pt>
                <c:pt idx="1402">
                  <c:v>-82.545999999999992</c:v>
                </c:pt>
                <c:pt idx="1403">
                  <c:v>-82.543999999999997</c:v>
                </c:pt>
                <c:pt idx="1404">
                  <c:v>-82.542000000000002</c:v>
                </c:pt>
                <c:pt idx="1405">
                  <c:v>-82.539999999999992</c:v>
                </c:pt>
                <c:pt idx="1406">
                  <c:v>-82.537999999999997</c:v>
                </c:pt>
                <c:pt idx="1407">
                  <c:v>-82.536000000000001</c:v>
                </c:pt>
                <c:pt idx="1408">
                  <c:v>-82.533999999999992</c:v>
                </c:pt>
                <c:pt idx="1409">
                  <c:v>-82.531999999999996</c:v>
                </c:pt>
                <c:pt idx="1410">
                  <c:v>-82.53</c:v>
                </c:pt>
                <c:pt idx="1411">
                  <c:v>-82.527999999999992</c:v>
                </c:pt>
                <c:pt idx="1412">
                  <c:v>-82.525999999999996</c:v>
                </c:pt>
                <c:pt idx="1413">
                  <c:v>-82.524000000000001</c:v>
                </c:pt>
                <c:pt idx="1414">
                  <c:v>-82.521999999999991</c:v>
                </c:pt>
                <c:pt idx="1415">
                  <c:v>-82.52</c:v>
                </c:pt>
                <c:pt idx="1416">
                  <c:v>-82.518000000000001</c:v>
                </c:pt>
                <c:pt idx="1417">
                  <c:v>-82.515999999999991</c:v>
                </c:pt>
                <c:pt idx="1418">
                  <c:v>-82.513999999999996</c:v>
                </c:pt>
                <c:pt idx="1419">
                  <c:v>-82.512</c:v>
                </c:pt>
                <c:pt idx="1420">
                  <c:v>-82.509999999999991</c:v>
                </c:pt>
                <c:pt idx="1421">
                  <c:v>-82.507999999999996</c:v>
                </c:pt>
                <c:pt idx="1422">
                  <c:v>-82.506</c:v>
                </c:pt>
                <c:pt idx="1423">
                  <c:v>-82.503999999999991</c:v>
                </c:pt>
                <c:pt idx="1424">
                  <c:v>-82.501999999999995</c:v>
                </c:pt>
                <c:pt idx="1425">
                  <c:v>-82.5</c:v>
                </c:pt>
                <c:pt idx="1426">
                  <c:v>-82.49799999999999</c:v>
                </c:pt>
                <c:pt idx="1427">
                  <c:v>-82.495999999999995</c:v>
                </c:pt>
                <c:pt idx="1428">
                  <c:v>-82.494</c:v>
                </c:pt>
                <c:pt idx="1429">
                  <c:v>-82.49199999999999</c:v>
                </c:pt>
                <c:pt idx="1430">
                  <c:v>-82.49</c:v>
                </c:pt>
                <c:pt idx="1431">
                  <c:v>-82.488</c:v>
                </c:pt>
                <c:pt idx="1432">
                  <c:v>-82.48599999999999</c:v>
                </c:pt>
                <c:pt idx="1433">
                  <c:v>-82.483999999999995</c:v>
                </c:pt>
                <c:pt idx="1434">
                  <c:v>-82.481999999999999</c:v>
                </c:pt>
                <c:pt idx="1435">
                  <c:v>-82.47999999999999</c:v>
                </c:pt>
                <c:pt idx="1436">
                  <c:v>-82.477999999999994</c:v>
                </c:pt>
                <c:pt idx="1437">
                  <c:v>-82.475999999999999</c:v>
                </c:pt>
                <c:pt idx="1438">
                  <c:v>-82.47399999999999</c:v>
                </c:pt>
                <c:pt idx="1439">
                  <c:v>-82.471999999999994</c:v>
                </c:pt>
                <c:pt idx="1440">
                  <c:v>-82.47</c:v>
                </c:pt>
                <c:pt idx="1441">
                  <c:v>-82.467999999999989</c:v>
                </c:pt>
                <c:pt idx="1442">
                  <c:v>-82.465999999999994</c:v>
                </c:pt>
                <c:pt idx="1443">
                  <c:v>-82.463999999999999</c:v>
                </c:pt>
                <c:pt idx="1444">
                  <c:v>-82.461999999999989</c:v>
                </c:pt>
                <c:pt idx="1445">
                  <c:v>-82.46</c:v>
                </c:pt>
                <c:pt idx="1446">
                  <c:v>-82.457999999999998</c:v>
                </c:pt>
                <c:pt idx="1447">
                  <c:v>-82.455999999999989</c:v>
                </c:pt>
                <c:pt idx="1448">
                  <c:v>-82.453999999999994</c:v>
                </c:pt>
                <c:pt idx="1449">
                  <c:v>-82.451999999999998</c:v>
                </c:pt>
                <c:pt idx="1450">
                  <c:v>-82.449999999999989</c:v>
                </c:pt>
                <c:pt idx="1451">
                  <c:v>-82.447999999999993</c:v>
                </c:pt>
                <c:pt idx="1452">
                  <c:v>-82.445999999999998</c:v>
                </c:pt>
                <c:pt idx="1453">
                  <c:v>-82.443999999999988</c:v>
                </c:pt>
                <c:pt idx="1454">
                  <c:v>-82.441999999999993</c:v>
                </c:pt>
                <c:pt idx="1455">
                  <c:v>-82.44</c:v>
                </c:pt>
                <c:pt idx="1456">
                  <c:v>-82.437999999999988</c:v>
                </c:pt>
                <c:pt idx="1457">
                  <c:v>-82.435999999999993</c:v>
                </c:pt>
                <c:pt idx="1458">
                  <c:v>-82.433999999999997</c:v>
                </c:pt>
                <c:pt idx="1459">
                  <c:v>-82.431999999999988</c:v>
                </c:pt>
                <c:pt idx="1460">
                  <c:v>-82.429999999999993</c:v>
                </c:pt>
                <c:pt idx="1461">
                  <c:v>-82.427999999999997</c:v>
                </c:pt>
                <c:pt idx="1462">
                  <c:v>-82.425999999999988</c:v>
                </c:pt>
                <c:pt idx="1463">
                  <c:v>-82.423999999999992</c:v>
                </c:pt>
                <c:pt idx="1464">
                  <c:v>-82.421999999999997</c:v>
                </c:pt>
                <c:pt idx="1465">
                  <c:v>-82.419999999999987</c:v>
                </c:pt>
                <c:pt idx="1466">
                  <c:v>-82.417999999999992</c:v>
                </c:pt>
                <c:pt idx="1467">
                  <c:v>-82.415999999999997</c:v>
                </c:pt>
                <c:pt idx="1468">
                  <c:v>-82.413999999999987</c:v>
                </c:pt>
                <c:pt idx="1469">
                  <c:v>-82.411999999999992</c:v>
                </c:pt>
                <c:pt idx="1470">
                  <c:v>-82.41</c:v>
                </c:pt>
                <c:pt idx="1471">
                  <c:v>-82.407999999999987</c:v>
                </c:pt>
                <c:pt idx="1472">
                  <c:v>-82.405999999999992</c:v>
                </c:pt>
                <c:pt idx="1473">
                  <c:v>-82.403999999999996</c:v>
                </c:pt>
                <c:pt idx="1474">
                  <c:v>-82.402000000000001</c:v>
                </c:pt>
                <c:pt idx="1475">
                  <c:v>-82.399999999999991</c:v>
                </c:pt>
                <c:pt idx="1476">
                  <c:v>-82.397999999999996</c:v>
                </c:pt>
                <c:pt idx="1477">
                  <c:v>-82.396000000000001</c:v>
                </c:pt>
                <c:pt idx="1478">
                  <c:v>-82.393999999999991</c:v>
                </c:pt>
                <c:pt idx="1479">
                  <c:v>-82.391999999999996</c:v>
                </c:pt>
                <c:pt idx="1480">
                  <c:v>-82.39</c:v>
                </c:pt>
                <c:pt idx="1481">
                  <c:v>-82.387999999999991</c:v>
                </c:pt>
                <c:pt idx="1482">
                  <c:v>-82.385999999999996</c:v>
                </c:pt>
                <c:pt idx="1483">
                  <c:v>-82.384</c:v>
                </c:pt>
                <c:pt idx="1484">
                  <c:v>-82.381999999999991</c:v>
                </c:pt>
                <c:pt idx="1485">
                  <c:v>-82.38</c:v>
                </c:pt>
                <c:pt idx="1486">
                  <c:v>-82.378</c:v>
                </c:pt>
                <c:pt idx="1487">
                  <c:v>-82.375999999999991</c:v>
                </c:pt>
                <c:pt idx="1488">
                  <c:v>-82.373999999999995</c:v>
                </c:pt>
                <c:pt idx="1489">
                  <c:v>-82.372</c:v>
                </c:pt>
                <c:pt idx="1490">
                  <c:v>-82.36999999999999</c:v>
                </c:pt>
                <c:pt idx="1491">
                  <c:v>-82.367999999999995</c:v>
                </c:pt>
                <c:pt idx="1492">
                  <c:v>-82.366</c:v>
                </c:pt>
                <c:pt idx="1493">
                  <c:v>-82.36399999999999</c:v>
                </c:pt>
                <c:pt idx="1494">
                  <c:v>-82.361999999999995</c:v>
                </c:pt>
                <c:pt idx="1495">
                  <c:v>-82.36</c:v>
                </c:pt>
                <c:pt idx="1496">
                  <c:v>-82.35799999999999</c:v>
                </c:pt>
                <c:pt idx="1497">
                  <c:v>-82.355999999999995</c:v>
                </c:pt>
                <c:pt idx="1498">
                  <c:v>-82.353999999999999</c:v>
                </c:pt>
                <c:pt idx="1499">
                  <c:v>-82.35199999999999</c:v>
                </c:pt>
                <c:pt idx="1500">
                  <c:v>-82.35</c:v>
                </c:pt>
                <c:pt idx="1501">
                  <c:v>-82.347999999999999</c:v>
                </c:pt>
                <c:pt idx="1502">
                  <c:v>-82.345999999999989</c:v>
                </c:pt>
                <c:pt idx="1503">
                  <c:v>-82.343999999999994</c:v>
                </c:pt>
                <c:pt idx="1504">
                  <c:v>-82.341999999999999</c:v>
                </c:pt>
                <c:pt idx="1505">
                  <c:v>-82.339999999999989</c:v>
                </c:pt>
                <c:pt idx="1506">
                  <c:v>-82.337999999999994</c:v>
                </c:pt>
                <c:pt idx="1507">
                  <c:v>-82.335999999999999</c:v>
                </c:pt>
                <c:pt idx="1508">
                  <c:v>-82.333999999999989</c:v>
                </c:pt>
                <c:pt idx="1509">
                  <c:v>-82.331999999999994</c:v>
                </c:pt>
                <c:pt idx="1510">
                  <c:v>-82.33</c:v>
                </c:pt>
                <c:pt idx="1511">
                  <c:v>-82.327999999999989</c:v>
                </c:pt>
                <c:pt idx="1512">
                  <c:v>-82.325999999999993</c:v>
                </c:pt>
                <c:pt idx="1513">
                  <c:v>-82.323999999999998</c:v>
                </c:pt>
                <c:pt idx="1514">
                  <c:v>-82.321999999999989</c:v>
                </c:pt>
                <c:pt idx="1515">
                  <c:v>-82.32</c:v>
                </c:pt>
                <c:pt idx="1516">
                  <c:v>-82.317999999999998</c:v>
                </c:pt>
                <c:pt idx="1517">
                  <c:v>-82.315999999999988</c:v>
                </c:pt>
                <c:pt idx="1518">
                  <c:v>-82.313999999999993</c:v>
                </c:pt>
                <c:pt idx="1519">
                  <c:v>-82.311999999999998</c:v>
                </c:pt>
                <c:pt idx="1520">
                  <c:v>-82.309999999999988</c:v>
                </c:pt>
                <c:pt idx="1521">
                  <c:v>-82.307999999999993</c:v>
                </c:pt>
                <c:pt idx="1522">
                  <c:v>-82.305999999999997</c:v>
                </c:pt>
                <c:pt idx="1523">
                  <c:v>-82.303999999999988</c:v>
                </c:pt>
                <c:pt idx="1524">
                  <c:v>-82.301999999999992</c:v>
                </c:pt>
                <c:pt idx="1525">
                  <c:v>-82.3</c:v>
                </c:pt>
                <c:pt idx="1526">
                  <c:v>-82.297999999999988</c:v>
                </c:pt>
                <c:pt idx="1527">
                  <c:v>-82.295999999999992</c:v>
                </c:pt>
                <c:pt idx="1528">
                  <c:v>-82.293999999999997</c:v>
                </c:pt>
                <c:pt idx="1529">
                  <c:v>-82.292000000000002</c:v>
                </c:pt>
                <c:pt idx="1530">
                  <c:v>-82.289999999999992</c:v>
                </c:pt>
                <c:pt idx="1531">
                  <c:v>-82.287999999999997</c:v>
                </c:pt>
                <c:pt idx="1532">
                  <c:v>-82.286000000000001</c:v>
                </c:pt>
                <c:pt idx="1533">
                  <c:v>-82.283999999999992</c:v>
                </c:pt>
                <c:pt idx="1534">
                  <c:v>-82.281999999999996</c:v>
                </c:pt>
                <c:pt idx="1535">
                  <c:v>-82.28</c:v>
                </c:pt>
                <c:pt idx="1536">
                  <c:v>-82.277999999999992</c:v>
                </c:pt>
                <c:pt idx="1537">
                  <c:v>-82.275999999999996</c:v>
                </c:pt>
                <c:pt idx="1538">
                  <c:v>-82.274000000000001</c:v>
                </c:pt>
                <c:pt idx="1539">
                  <c:v>-82.271999999999991</c:v>
                </c:pt>
                <c:pt idx="1540">
                  <c:v>-82.27</c:v>
                </c:pt>
                <c:pt idx="1541">
                  <c:v>-82.268000000000001</c:v>
                </c:pt>
                <c:pt idx="1542">
                  <c:v>-82.265999999999991</c:v>
                </c:pt>
                <c:pt idx="1543">
                  <c:v>-82.263999999999996</c:v>
                </c:pt>
                <c:pt idx="1544">
                  <c:v>-82.262</c:v>
                </c:pt>
                <c:pt idx="1545">
                  <c:v>-82.259999999999991</c:v>
                </c:pt>
                <c:pt idx="1546">
                  <c:v>-82.257999999999996</c:v>
                </c:pt>
                <c:pt idx="1547">
                  <c:v>-82.256</c:v>
                </c:pt>
                <c:pt idx="1548">
                  <c:v>-82.253999999999991</c:v>
                </c:pt>
                <c:pt idx="1549">
                  <c:v>-82.251999999999995</c:v>
                </c:pt>
                <c:pt idx="1550">
                  <c:v>-82.25</c:v>
                </c:pt>
                <c:pt idx="1551">
                  <c:v>-82.24799999999999</c:v>
                </c:pt>
                <c:pt idx="1552">
                  <c:v>-82.245999999999995</c:v>
                </c:pt>
                <c:pt idx="1553">
                  <c:v>-82.244</c:v>
                </c:pt>
                <c:pt idx="1554">
                  <c:v>-82.24199999999999</c:v>
                </c:pt>
                <c:pt idx="1555">
                  <c:v>-82.24</c:v>
                </c:pt>
                <c:pt idx="1556">
                  <c:v>-82.238</c:v>
                </c:pt>
                <c:pt idx="1557">
                  <c:v>-82.23599999999999</c:v>
                </c:pt>
                <c:pt idx="1558">
                  <c:v>-82.233999999999995</c:v>
                </c:pt>
                <c:pt idx="1559">
                  <c:v>-82.231999999999999</c:v>
                </c:pt>
                <c:pt idx="1560">
                  <c:v>-82.22999999999999</c:v>
                </c:pt>
                <c:pt idx="1561">
                  <c:v>-82.227999999999994</c:v>
                </c:pt>
                <c:pt idx="1562">
                  <c:v>-82.225999999999999</c:v>
                </c:pt>
                <c:pt idx="1563">
                  <c:v>-82.22399999999999</c:v>
                </c:pt>
                <c:pt idx="1564">
                  <c:v>-82.221999999999994</c:v>
                </c:pt>
                <c:pt idx="1565">
                  <c:v>-82.22</c:v>
                </c:pt>
                <c:pt idx="1566">
                  <c:v>-82.217999999999989</c:v>
                </c:pt>
                <c:pt idx="1567">
                  <c:v>-82.215999999999994</c:v>
                </c:pt>
                <c:pt idx="1568">
                  <c:v>-82.213999999999999</c:v>
                </c:pt>
                <c:pt idx="1569">
                  <c:v>-82.211999999999989</c:v>
                </c:pt>
                <c:pt idx="1570">
                  <c:v>-82.21</c:v>
                </c:pt>
                <c:pt idx="1571">
                  <c:v>-82.207999999999998</c:v>
                </c:pt>
                <c:pt idx="1572">
                  <c:v>-82.205999999999989</c:v>
                </c:pt>
                <c:pt idx="1573">
                  <c:v>-82.203999999999994</c:v>
                </c:pt>
                <c:pt idx="1574">
                  <c:v>-82.201999999999998</c:v>
                </c:pt>
                <c:pt idx="1575">
                  <c:v>-82.199999999999989</c:v>
                </c:pt>
                <c:pt idx="1576">
                  <c:v>-82.197999999999993</c:v>
                </c:pt>
                <c:pt idx="1577">
                  <c:v>-82.195999999999998</c:v>
                </c:pt>
                <c:pt idx="1578">
                  <c:v>-82.193999999999988</c:v>
                </c:pt>
                <c:pt idx="1579">
                  <c:v>-82.191999999999993</c:v>
                </c:pt>
                <c:pt idx="1580">
                  <c:v>-82.19</c:v>
                </c:pt>
                <c:pt idx="1581">
                  <c:v>-82.187999999999988</c:v>
                </c:pt>
                <c:pt idx="1582">
                  <c:v>-82.185999999999993</c:v>
                </c:pt>
                <c:pt idx="1583">
                  <c:v>-82.183999999999997</c:v>
                </c:pt>
                <c:pt idx="1584">
                  <c:v>-82.181999999999988</c:v>
                </c:pt>
                <c:pt idx="1585">
                  <c:v>-82.179999999999993</c:v>
                </c:pt>
                <c:pt idx="1586">
                  <c:v>-82.177999999999997</c:v>
                </c:pt>
                <c:pt idx="1587">
                  <c:v>-82.175999999999988</c:v>
                </c:pt>
                <c:pt idx="1588">
                  <c:v>-82.173999999999992</c:v>
                </c:pt>
                <c:pt idx="1589">
                  <c:v>-82.171999999999997</c:v>
                </c:pt>
                <c:pt idx="1590">
                  <c:v>-82.169999999999987</c:v>
                </c:pt>
                <c:pt idx="1591">
                  <c:v>-82.167999999999992</c:v>
                </c:pt>
                <c:pt idx="1592">
                  <c:v>-82.165999999999997</c:v>
                </c:pt>
                <c:pt idx="1593">
                  <c:v>-82.163999999999987</c:v>
                </c:pt>
                <c:pt idx="1594">
                  <c:v>-82.161999999999992</c:v>
                </c:pt>
                <c:pt idx="1595">
                  <c:v>-82.16</c:v>
                </c:pt>
                <c:pt idx="1596">
                  <c:v>-82.157999999999987</c:v>
                </c:pt>
                <c:pt idx="1597">
                  <c:v>-82.155999999999992</c:v>
                </c:pt>
                <c:pt idx="1598">
                  <c:v>-82.153999999999996</c:v>
                </c:pt>
                <c:pt idx="1599">
                  <c:v>-82.152000000000001</c:v>
                </c:pt>
                <c:pt idx="1600">
                  <c:v>-82.149999999999991</c:v>
                </c:pt>
                <c:pt idx="1601">
                  <c:v>-82.147999999999996</c:v>
                </c:pt>
                <c:pt idx="1602">
                  <c:v>-82.146000000000001</c:v>
                </c:pt>
                <c:pt idx="1603">
                  <c:v>-82.143999999999991</c:v>
                </c:pt>
                <c:pt idx="1604">
                  <c:v>-82.141999999999996</c:v>
                </c:pt>
                <c:pt idx="1605">
                  <c:v>-82.14</c:v>
                </c:pt>
                <c:pt idx="1606">
                  <c:v>-82.137999999999991</c:v>
                </c:pt>
                <c:pt idx="1607">
                  <c:v>-82.135999999999996</c:v>
                </c:pt>
                <c:pt idx="1608">
                  <c:v>-82.134</c:v>
                </c:pt>
                <c:pt idx="1609">
                  <c:v>-82.131999999999991</c:v>
                </c:pt>
                <c:pt idx="1610">
                  <c:v>-82.13</c:v>
                </c:pt>
                <c:pt idx="1611">
                  <c:v>-82.128</c:v>
                </c:pt>
                <c:pt idx="1612">
                  <c:v>-82.125999999999991</c:v>
                </c:pt>
                <c:pt idx="1613">
                  <c:v>-82.123999999999995</c:v>
                </c:pt>
                <c:pt idx="1614">
                  <c:v>-82.122</c:v>
                </c:pt>
                <c:pt idx="1615">
                  <c:v>-82.11999999999999</c:v>
                </c:pt>
                <c:pt idx="1616">
                  <c:v>-82.117999999999995</c:v>
                </c:pt>
                <c:pt idx="1617">
                  <c:v>-82.116</c:v>
                </c:pt>
                <c:pt idx="1618">
                  <c:v>-82.11399999999999</c:v>
                </c:pt>
                <c:pt idx="1619">
                  <c:v>-82.111999999999995</c:v>
                </c:pt>
                <c:pt idx="1620">
                  <c:v>-82.11</c:v>
                </c:pt>
                <c:pt idx="1621">
                  <c:v>-82.10799999999999</c:v>
                </c:pt>
                <c:pt idx="1622">
                  <c:v>-82.105999999999995</c:v>
                </c:pt>
                <c:pt idx="1623">
                  <c:v>-82.103999999999999</c:v>
                </c:pt>
                <c:pt idx="1624">
                  <c:v>-82.10199999999999</c:v>
                </c:pt>
                <c:pt idx="1625">
                  <c:v>-82.1</c:v>
                </c:pt>
                <c:pt idx="1626">
                  <c:v>-82.097999999999999</c:v>
                </c:pt>
                <c:pt idx="1627">
                  <c:v>-82.095999999999989</c:v>
                </c:pt>
                <c:pt idx="1628">
                  <c:v>-82.093999999999994</c:v>
                </c:pt>
                <c:pt idx="1629">
                  <c:v>-82.091999999999999</c:v>
                </c:pt>
                <c:pt idx="1630">
                  <c:v>-82.089999999999989</c:v>
                </c:pt>
                <c:pt idx="1631">
                  <c:v>-82.087999999999994</c:v>
                </c:pt>
                <c:pt idx="1632">
                  <c:v>-82.085999999999999</c:v>
                </c:pt>
                <c:pt idx="1633">
                  <c:v>-82.083999999999989</c:v>
                </c:pt>
                <c:pt idx="1634">
                  <c:v>-82.081999999999994</c:v>
                </c:pt>
                <c:pt idx="1635">
                  <c:v>-82.08</c:v>
                </c:pt>
                <c:pt idx="1636">
                  <c:v>-82.077999999999989</c:v>
                </c:pt>
                <c:pt idx="1637">
                  <c:v>-82.075999999999993</c:v>
                </c:pt>
                <c:pt idx="1638">
                  <c:v>-82.073999999999998</c:v>
                </c:pt>
                <c:pt idx="1639">
                  <c:v>-82.071999999999989</c:v>
                </c:pt>
                <c:pt idx="1640">
                  <c:v>-82.07</c:v>
                </c:pt>
                <c:pt idx="1641">
                  <c:v>-82.067999999999998</c:v>
                </c:pt>
                <c:pt idx="1642">
                  <c:v>-82.065999999999988</c:v>
                </c:pt>
                <c:pt idx="1643">
                  <c:v>-82.063999999999993</c:v>
                </c:pt>
                <c:pt idx="1644">
                  <c:v>-82.061999999999998</c:v>
                </c:pt>
                <c:pt idx="1645">
                  <c:v>-82.059999999999988</c:v>
                </c:pt>
                <c:pt idx="1646">
                  <c:v>-82.057999999999993</c:v>
                </c:pt>
                <c:pt idx="1647">
                  <c:v>-82.055999999999997</c:v>
                </c:pt>
                <c:pt idx="1648">
                  <c:v>-82.053999999999988</c:v>
                </c:pt>
                <c:pt idx="1649">
                  <c:v>-82.051999999999992</c:v>
                </c:pt>
                <c:pt idx="1650">
                  <c:v>-82.05</c:v>
                </c:pt>
                <c:pt idx="1651">
                  <c:v>-82.047999999999988</c:v>
                </c:pt>
                <c:pt idx="1652">
                  <c:v>-82.045999999999992</c:v>
                </c:pt>
                <c:pt idx="1653">
                  <c:v>-82.043999999999997</c:v>
                </c:pt>
                <c:pt idx="1654">
                  <c:v>-82.042000000000002</c:v>
                </c:pt>
                <c:pt idx="1655">
                  <c:v>-82.039999999999992</c:v>
                </c:pt>
                <c:pt idx="1656">
                  <c:v>-82.037999999999997</c:v>
                </c:pt>
                <c:pt idx="1657">
                  <c:v>-82.036000000000001</c:v>
                </c:pt>
                <c:pt idx="1658">
                  <c:v>-82.033999999999992</c:v>
                </c:pt>
                <c:pt idx="1659">
                  <c:v>-82.031999999999996</c:v>
                </c:pt>
                <c:pt idx="1660">
                  <c:v>-82.03</c:v>
                </c:pt>
                <c:pt idx="1661">
                  <c:v>-82.027999999999992</c:v>
                </c:pt>
                <c:pt idx="1662">
                  <c:v>-82.025999999999996</c:v>
                </c:pt>
                <c:pt idx="1663">
                  <c:v>-82.024000000000001</c:v>
                </c:pt>
                <c:pt idx="1664">
                  <c:v>-82.021999999999991</c:v>
                </c:pt>
                <c:pt idx="1665">
                  <c:v>-82.02</c:v>
                </c:pt>
                <c:pt idx="1666">
                  <c:v>-82.018000000000001</c:v>
                </c:pt>
                <c:pt idx="1667">
                  <c:v>-82.015999999999991</c:v>
                </c:pt>
                <c:pt idx="1668">
                  <c:v>-82.013999999999996</c:v>
                </c:pt>
                <c:pt idx="1669">
                  <c:v>-82.012</c:v>
                </c:pt>
                <c:pt idx="1670">
                  <c:v>-82.009999999999991</c:v>
                </c:pt>
                <c:pt idx="1671">
                  <c:v>-82.007999999999996</c:v>
                </c:pt>
                <c:pt idx="1672">
                  <c:v>-82.006</c:v>
                </c:pt>
                <c:pt idx="1673">
                  <c:v>-82.003999999999991</c:v>
                </c:pt>
                <c:pt idx="1674">
                  <c:v>-82.001999999999995</c:v>
                </c:pt>
                <c:pt idx="1675">
                  <c:v>-82</c:v>
                </c:pt>
                <c:pt idx="1676">
                  <c:v>-81.99799999999999</c:v>
                </c:pt>
                <c:pt idx="1677">
                  <c:v>-81.995999999999995</c:v>
                </c:pt>
                <c:pt idx="1678">
                  <c:v>-81.994</c:v>
                </c:pt>
                <c:pt idx="1679">
                  <c:v>-81.99199999999999</c:v>
                </c:pt>
                <c:pt idx="1680">
                  <c:v>-81.99</c:v>
                </c:pt>
                <c:pt idx="1681">
                  <c:v>-81.988</c:v>
                </c:pt>
                <c:pt idx="1682">
                  <c:v>-81.98599999999999</c:v>
                </c:pt>
                <c:pt idx="1683">
                  <c:v>-81.983999999999995</c:v>
                </c:pt>
                <c:pt idx="1684">
                  <c:v>-81.981999999999999</c:v>
                </c:pt>
                <c:pt idx="1685">
                  <c:v>-81.97999999999999</c:v>
                </c:pt>
                <c:pt idx="1686">
                  <c:v>-81.977999999999994</c:v>
                </c:pt>
                <c:pt idx="1687">
                  <c:v>-81.975999999999999</c:v>
                </c:pt>
                <c:pt idx="1688">
                  <c:v>-81.97399999999999</c:v>
                </c:pt>
                <c:pt idx="1689">
                  <c:v>-81.971999999999994</c:v>
                </c:pt>
                <c:pt idx="1690">
                  <c:v>-81.97</c:v>
                </c:pt>
                <c:pt idx="1691">
                  <c:v>-81.967999999999989</c:v>
                </c:pt>
                <c:pt idx="1692">
                  <c:v>-81.965999999999994</c:v>
                </c:pt>
                <c:pt idx="1693">
                  <c:v>-81.963999999999999</c:v>
                </c:pt>
                <c:pt idx="1694">
                  <c:v>-81.961999999999989</c:v>
                </c:pt>
                <c:pt idx="1695">
                  <c:v>-81.96</c:v>
                </c:pt>
                <c:pt idx="1696">
                  <c:v>-81.957999999999998</c:v>
                </c:pt>
                <c:pt idx="1697">
                  <c:v>-81.955999999999989</c:v>
                </c:pt>
                <c:pt idx="1698">
                  <c:v>-81.953999999999994</c:v>
                </c:pt>
                <c:pt idx="1699">
                  <c:v>-81.951999999999998</c:v>
                </c:pt>
                <c:pt idx="1700">
                  <c:v>-81.949999999999989</c:v>
                </c:pt>
                <c:pt idx="1701">
                  <c:v>-81.947999999999993</c:v>
                </c:pt>
                <c:pt idx="1702">
                  <c:v>-81.945999999999998</c:v>
                </c:pt>
                <c:pt idx="1703">
                  <c:v>-81.943999999999988</c:v>
                </c:pt>
                <c:pt idx="1704">
                  <c:v>-81.941999999999993</c:v>
                </c:pt>
                <c:pt idx="1705">
                  <c:v>-81.94</c:v>
                </c:pt>
                <c:pt idx="1706">
                  <c:v>-81.937999999999988</c:v>
                </c:pt>
                <c:pt idx="1707">
                  <c:v>-81.935999999999993</c:v>
                </c:pt>
                <c:pt idx="1708">
                  <c:v>-81.933999999999997</c:v>
                </c:pt>
                <c:pt idx="1709">
                  <c:v>-81.931999999999988</c:v>
                </c:pt>
                <c:pt idx="1710">
                  <c:v>-81.929999999999993</c:v>
                </c:pt>
                <c:pt idx="1711">
                  <c:v>-81.927999999999997</c:v>
                </c:pt>
                <c:pt idx="1712">
                  <c:v>-81.925999999999988</c:v>
                </c:pt>
                <c:pt idx="1713">
                  <c:v>-81.923999999999992</c:v>
                </c:pt>
                <c:pt idx="1714">
                  <c:v>-81.921999999999997</c:v>
                </c:pt>
                <c:pt idx="1715">
                  <c:v>-81.919999999999987</c:v>
                </c:pt>
                <c:pt idx="1716">
                  <c:v>-81.917999999999992</c:v>
                </c:pt>
                <c:pt idx="1717">
                  <c:v>-81.915999999999997</c:v>
                </c:pt>
                <c:pt idx="1718">
                  <c:v>-81.913999999999987</c:v>
                </c:pt>
                <c:pt idx="1719">
                  <c:v>-81.911999999999992</c:v>
                </c:pt>
                <c:pt idx="1720">
                  <c:v>-81.91</c:v>
                </c:pt>
                <c:pt idx="1721">
                  <c:v>-81.907999999999987</c:v>
                </c:pt>
                <c:pt idx="1722">
                  <c:v>-81.905999999999992</c:v>
                </c:pt>
                <c:pt idx="1723">
                  <c:v>-81.903999999999996</c:v>
                </c:pt>
                <c:pt idx="1724">
                  <c:v>-81.902000000000001</c:v>
                </c:pt>
                <c:pt idx="1725">
                  <c:v>-81.899999999999991</c:v>
                </c:pt>
                <c:pt idx="1726">
                  <c:v>-81.897999999999996</c:v>
                </c:pt>
                <c:pt idx="1727">
                  <c:v>-81.896000000000001</c:v>
                </c:pt>
                <c:pt idx="1728">
                  <c:v>-81.893999999999991</c:v>
                </c:pt>
                <c:pt idx="1729">
                  <c:v>-81.891999999999996</c:v>
                </c:pt>
                <c:pt idx="1730">
                  <c:v>-81.89</c:v>
                </c:pt>
                <c:pt idx="1731">
                  <c:v>-81.887999999999991</c:v>
                </c:pt>
                <c:pt idx="1732">
                  <c:v>-81.885999999999996</c:v>
                </c:pt>
                <c:pt idx="1733">
                  <c:v>-81.884</c:v>
                </c:pt>
                <c:pt idx="1734">
                  <c:v>-81.881999999999991</c:v>
                </c:pt>
                <c:pt idx="1735">
                  <c:v>-81.88</c:v>
                </c:pt>
                <c:pt idx="1736">
                  <c:v>-81.878</c:v>
                </c:pt>
                <c:pt idx="1737">
                  <c:v>-81.875999999999991</c:v>
                </c:pt>
                <c:pt idx="1738">
                  <c:v>-81.873999999999995</c:v>
                </c:pt>
                <c:pt idx="1739">
                  <c:v>-81.872</c:v>
                </c:pt>
                <c:pt idx="1740">
                  <c:v>-81.86999999999999</c:v>
                </c:pt>
                <c:pt idx="1741">
                  <c:v>-81.867999999999995</c:v>
                </c:pt>
                <c:pt idx="1742">
                  <c:v>-81.866</c:v>
                </c:pt>
                <c:pt idx="1743">
                  <c:v>-81.86399999999999</c:v>
                </c:pt>
                <c:pt idx="1744">
                  <c:v>-81.861999999999995</c:v>
                </c:pt>
                <c:pt idx="1745">
                  <c:v>-81.86</c:v>
                </c:pt>
                <c:pt idx="1746">
                  <c:v>-81.85799999999999</c:v>
                </c:pt>
                <c:pt idx="1747">
                  <c:v>-81.855999999999995</c:v>
                </c:pt>
                <c:pt idx="1748">
                  <c:v>-81.853999999999999</c:v>
                </c:pt>
                <c:pt idx="1749">
                  <c:v>-81.85199999999999</c:v>
                </c:pt>
                <c:pt idx="1750">
                  <c:v>-81.849999999999994</c:v>
                </c:pt>
                <c:pt idx="1751">
                  <c:v>-81.847999999999999</c:v>
                </c:pt>
                <c:pt idx="1752">
                  <c:v>-81.845999999999989</c:v>
                </c:pt>
                <c:pt idx="1753">
                  <c:v>-81.843999999999994</c:v>
                </c:pt>
                <c:pt idx="1754">
                  <c:v>-81.841999999999999</c:v>
                </c:pt>
                <c:pt idx="1755">
                  <c:v>-81.839999999999989</c:v>
                </c:pt>
                <c:pt idx="1756">
                  <c:v>-81.837999999999994</c:v>
                </c:pt>
                <c:pt idx="1757">
                  <c:v>-81.835999999999999</c:v>
                </c:pt>
                <c:pt idx="1758">
                  <c:v>-81.833999999999989</c:v>
                </c:pt>
                <c:pt idx="1759">
                  <c:v>-81.831999999999994</c:v>
                </c:pt>
                <c:pt idx="1760">
                  <c:v>-81.83</c:v>
                </c:pt>
                <c:pt idx="1761">
                  <c:v>-81.827999999999989</c:v>
                </c:pt>
                <c:pt idx="1762">
                  <c:v>-81.825999999999993</c:v>
                </c:pt>
                <c:pt idx="1763">
                  <c:v>-81.823999999999998</c:v>
                </c:pt>
                <c:pt idx="1764">
                  <c:v>-81.821999999999989</c:v>
                </c:pt>
                <c:pt idx="1765">
                  <c:v>-81.819999999999993</c:v>
                </c:pt>
                <c:pt idx="1766">
                  <c:v>-81.817999999999998</c:v>
                </c:pt>
                <c:pt idx="1767">
                  <c:v>-81.815999999999988</c:v>
                </c:pt>
                <c:pt idx="1768">
                  <c:v>-81.813999999999993</c:v>
                </c:pt>
                <c:pt idx="1769">
                  <c:v>-81.811999999999998</c:v>
                </c:pt>
                <c:pt idx="1770">
                  <c:v>-81.809999999999988</c:v>
                </c:pt>
                <c:pt idx="1771">
                  <c:v>-81.807999999999993</c:v>
                </c:pt>
                <c:pt idx="1772">
                  <c:v>-81.805999999999997</c:v>
                </c:pt>
                <c:pt idx="1773">
                  <c:v>-81.803999999999988</c:v>
                </c:pt>
                <c:pt idx="1774">
                  <c:v>-81.801999999999992</c:v>
                </c:pt>
                <c:pt idx="1775">
                  <c:v>-81.8</c:v>
                </c:pt>
                <c:pt idx="1776">
                  <c:v>-81.797999999999988</c:v>
                </c:pt>
                <c:pt idx="1777">
                  <c:v>-81.795999999999992</c:v>
                </c:pt>
                <c:pt idx="1778">
                  <c:v>-81.793999999999997</c:v>
                </c:pt>
                <c:pt idx="1779">
                  <c:v>-81.792000000000002</c:v>
                </c:pt>
                <c:pt idx="1780">
                  <c:v>-81.789999999999992</c:v>
                </c:pt>
                <c:pt idx="1781">
                  <c:v>-81.787999999999997</c:v>
                </c:pt>
                <c:pt idx="1782">
                  <c:v>-81.786000000000001</c:v>
                </c:pt>
                <c:pt idx="1783">
                  <c:v>-81.783999999999992</c:v>
                </c:pt>
                <c:pt idx="1784">
                  <c:v>-81.781999999999996</c:v>
                </c:pt>
                <c:pt idx="1785">
                  <c:v>-81.78</c:v>
                </c:pt>
                <c:pt idx="1786">
                  <c:v>-81.777999999999992</c:v>
                </c:pt>
                <c:pt idx="1787">
                  <c:v>-81.775999999999996</c:v>
                </c:pt>
                <c:pt idx="1788">
                  <c:v>-81.774000000000001</c:v>
                </c:pt>
                <c:pt idx="1789">
                  <c:v>-81.771999999999991</c:v>
                </c:pt>
                <c:pt idx="1790">
                  <c:v>-81.77</c:v>
                </c:pt>
                <c:pt idx="1791">
                  <c:v>-81.768000000000001</c:v>
                </c:pt>
                <c:pt idx="1792">
                  <c:v>-81.765999999999991</c:v>
                </c:pt>
                <c:pt idx="1793">
                  <c:v>-81.763999999999996</c:v>
                </c:pt>
                <c:pt idx="1794">
                  <c:v>-81.762</c:v>
                </c:pt>
                <c:pt idx="1795">
                  <c:v>-81.759999999999991</c:v>
                </c:pt>
                <c:pt idx="1796">
                  <c:v>-81.757999999999996</c:v>
                </c:pt>
                <c:pt idx="1797">
                  <c:v>-81.756</c:v>
                </c:pt>
                <c:pt idx="1798">
                  <c:v>-81.753999999999991</c:v>
                </c:pt>
                <c:pt idx="1799">
                  <c:v>-81.751999999999995</c:v>
                </c:pt>
                <c:pt idx="1800">
                  <c:v>-81.75</c:v>
                </c:pt>
                <c:pt idx="1801">
                  <c:v>-81.74799999999999</c:v>
                </c:pt>
                <c:pt idx="1802">
                  <c:v>-81.745999999999995</c:v>
                </c:pt>
                <c:pt idx="1803">
                  <c:v>-81.744</c:v>
                </c:pt>
                <c:pt idx="1804">
                  <c:v>-81.74199999999999</c:v>
                </c:pt>
                <c:pt idx="1805">
                  <c:v>-81.739999999999995</c:v>
                </c:pt>
                <c:pt idx="1806">
                  <c:v>-81.738</c:v>
                </c:pt>
                <c:pt idx="1807">
                  <c:v>-81.73599999999999</c:v>
                </c:pt>
                <c:pt idx="1808">
                  <c:v>-81.733999999999995</c:v>
                </c:pt>
                <c:pt idx="1809">
                  <c:v>-81.731999999999999</c:v>
                </c:pt>
                <c:pt idx="1810">
                  <c:v>-81.72999999999999</c:v>
                </c:pt>
                <c:pt idx="1811">
                  <c:v>-81.727999999999994</c:v>
                </c:pt>
                <c:pt idx="1812">
                  <c:v>-81.725999999999999</c:v>
                </c:pt>
                <c:pt idx="1813">
                  <c:v>-81.72399999999999</c:v>
                </c:pt>
                <c:pt idx="1814">
                  <c:v>-81.721999999999994</c:v>
                </c:pt>
                <c:pt idx="1815">
                  <c:v>-81.72</c:v>
                </c:pt>
                <c:pt idx="1816">
                  <c:v>-81.717999999999989</c:v>
                </c:pt>
                <c:pt idx="1817">
                  <c:v>-81.715999999999994</c:v>
                </c:pt>
                <c:pt idx="1818">
                  <c:v>-81.713999999999999</c:v>
                </c:pt>
                <c:pt idx="1819">
                  <c:v>-81.711999999999989</c:v>
                </c:pt>
                <c:pt idx="1820">
                  <c:v>-81.709999999999994</c:v>
                </c:pt>
                <c:pt idx="1821">
                  <c:v>-81.707999999999998</c:v>
                </c:pt>
                <c:pt idx="1822">
                  <c:v>-81.705999999999989</c:v>
                </c:pt>
                <c:pt idx="1823">
                  <c:v>-81.703999999999994</c:v>
                </c:pt>
                <c:pt idx="1824">
                  <c:v>-81.701999999999998</c:v>
                </c:pt>
                <c:pt idx="1825">
                  <c:v>-81.699999999999989</c:v>
                </c:pt>
                <c:pt idx="1826">
                  <c:v>-81.697999999999993</c:v>
                </c:pt>
                <c:pt idx="1827">
                  <c:v>-81.695999999999998</c:v>
                </c:pt>
                <c:pt idx="1828">
                  <c:v>-81.693999999999988</c:v>
                </c:pt>
                <c:pt idx="1829">
                  <c:v>-81.691999999999993</c:v>
                </c:pt>
                <c:pt idx="1830">
                  <c:v>-81.69</c:v>
                </c:pt>
                <c:pt idx="1831">
                  <c:v>-81.687999999999988</c:v>
                </c:pt>
                <c:pt idx="1832">
                  <c:v>-81.685999999999993</c:v>
                </c:pt>
                <c:pt idx="1833">
                  <c:v>-81.683999999999997</c:v>
                </c:pt>
                <c:pt idx="1834">
                  <c:v>-81.681999999999988</c:v>
                </c:pt>
                <c:pt idx="1835">
                  <c:v>-81.679999999999993</c:v>
                </c:pt>
                <c:pt idx="1836">
                  <c:v>-81.677999999999997</c:v>
                </c:pt>
                <c:pt idx="1837">
                  <c:v>-81.675999999999988</c:v>
                </c:pt>
                <c:pt idx="1838">
                  <c:v>-81.673999999999992</c:v>
                </c:pt>
                <c:pt idx="1839">
                  <c:v>-81.671999999999997</c:v>
                </c:pt>
                <c:pt idx="1840">
                  <c:v>-81.669999999999987</c:v>
                </c:pt>
                <c:pt idx="1841">
                  <c:v>-81.667999999999992</c:v>
                </c:pt>
                <c:pt idx="1842">
                  <c:v>-81.665999999999997</c:v>
                </c:pt>
                <c:pt idx="1843">
                  <c:v>-81.663999999999987</c:v>
                </c:pt>
                <c:pt idx="1844">
                  <c:v>-81.661999999999992</c:v>
                </c:pt>
                <c:pt idx="1845">
                  <c:v>-81.66</c:v>
                </c:pt>
                <c:pt idx="1846">
                  <c:v>-81.657999999999987</c:v>
                </c:pt>
                <c:pt idx="1847">
                  <c:v>-81.655999999999992</c:v>
                </c:pt>
                <c:pt idx="1848">
                  <c:v>-81.653999999999996</c:v>
                </c:pt>
                <c:pt idx="1849">
                  <c:v>-81.652000000000001</c:v>
                </c:pt>
                <c:pt idx="1850">
                  <c:v>-81.649999999999991</c:v>
                </c:pt>
                <c:pt idx="1851">
                  <c:v>-81.647999999999996</c:v>
                </c:pt>
                <c:pt idx="1852">
                  <c:v>-81.646000000000001</c:v>
                </c:pt>
                <c:pt idx="1853">
                  <c:v>-81.643999999999991</c:v>
                </c:pt>
                <c:pt idx="1854">
                  <c:v>-81.641999999999996</c:v>
                </c:pt>
                <c:pt idx="1855">
                  <c:v>-81.64</c:v>
                </c:pt>
                <c:pt idx="1856">
                  <c:v>-81.637999999999991</c:v>
                </c:pt>
                <c:pt idx="1857">
                  <c:v>-81.635999999999996</c:v>
                </c:pt>
                <c:pt idx="1858">
                  <c:v>-81.634</c:v>
                </c:pt>
                <c:pt idx="1859">
                  <c:v>-81.631999999999991</c:v>
                </c:pt>
                <c:pt idx="1860">
                  <c:v>-81.63</c:v>
                </c:pt>
                <c:pt idx="1861">
                  <c:v>-81.628</c:v>
                </c:pt>
                <c:pt idx="1862">
                  <c:v>-81.625999999999991</c:v>
                </c:pt>
                <c:pt idx="1863">
                  <c:v>-81.623999999999995</c:v>
                </c:pt>
                <c:pt idx="1864">
                  <c:v>-81.622</c:v>
                </c:pt>
                <c:pt idx="1865">
                  <c:v>-81.61999999999999</c:v>
                </c:pt>
                <c:pt idx="1866">
                  <c:v>-81.617999999999995</c:v>
                </c:pt>
                <c:pt idx="1867">
                  <c:v>-81.616</c:v>
                </c:pt>
                <c:pt idx="1868">
                  <c:v>-81.61399999999999</c:v>
                </c:pt>
                <c:pt idx="1869">
                  <c:v>-81.611999999999995</c:v>
                </c:pt>
                <c:pt idx="1870">
                  <c:v>-81.61</c:v>
                </c:pt>
                <c:pt idx="1871">
                  <c:v>-81.60799999999999</c:v>
                </c:pt>
                <c:pt idx="1872">
                  <c:v>-81.605999999999995</c:v>
                </c:pt>
                <c:pt idx="1873">
                  <c:v>-81.603999999999999</c:v>
                </c:pt>
                <c:pt idx="1874">
                  <c:v>-81.60199999999999</c:v>
                </c:pt>
                <c:pt idx="1875">
                  <c:v>-81.599999999999994</c:v>
                </c:pt>
                <c:pt idx="1876">
                  <c:v>-81.597999999999999</c:v>
                </c:pt>
                <c:pt idx="1877">
                  <c:v>-81.595999999999989</c:v>
                </c:pt>
                <c:pt idx="1878">
                  <c:v>-81.593999999999994</c:v>
                </c:pt>
                <c:pt idx="1879">
                  <c:v>-81.591999999999999</c:v>
                </c:pt>
                <c:pt idx="1880">
                  <c:v>-81.589999999999989</c:v>
                </c:pt>
                <c:pt idx="1881">
                  <c:v>-81.587999999999994</c:v>
                </c:pt>
                <c:pt idx="1882">
                  <c:v>-81.585999999999999</c:v>
                </c:pt>
                <c:pt idx="1883">
                  <c:v>-81.583999999999989</c:v>
                </c:pt>
                <c:pt idx="1884">
                  <c:v>-81.581999999999994</c:v>
                </c:pt>
                <c:pt idx="1885">
                  <c:v>-81.58</c:v>
                </c:pt>
                <c:pt idx="1886">
                  <c:v>-81.577999999999989</c:v>
                </c:pt>
                <c:pt idx="1887">
                  <c:v>-81.575999999999993</c:v>
                </c:pt>
                <c:pt idx="1888">
                  <c:v>-81.573999999999998</c:v>
                </c:pt>
                <c:pt idx="1889">
                  <c:v>-81.571999999999989</c:v>
                </c:pt>
                <c:pt idx="1890">
                  <c:v>-81.569999999999993</c:v>
                </c:pt>
                <c:pt idx="1891">
                  <c:v>-81.567999999999998</c:v>
                </c:pt>
                <c:pt idx="1892">
                  <c:v>-81.565999999999988</c:v>
                </c:pt>
                <c:pt idx="1893">
                  <c:v>-81.563999999999993</c:v>
                </c:pt>
                <c:pt idx="1894">
                  <c:v>-81.561999999999998</c:v>
                </c:pt>
                <c:pt idx="1895">
                  <c:v>-81.559999999999988</c:v>
                </c:pt>
                <c:pt idx="1896">
                  <c:v>-81.557999999999993</c:v>
                </c:pt>
                <c:pt idx="1897">
                  <c:v>-81.555999999999997</c:v>
                </c:pt>
                <c:pt idx="1898">
                  <c:v>-81.553999999999988</c:v>
                </c:pt>
                <c:pt idx="1899">
                  <c:v>-81.551999999999992</c:v>
                </c:pt>
                <c:pt idx="1900">
                  <c:v>-81.55</c:v>
                </c:pt>
                <c:pt idx="1901">
                  <c:v>-81.547999999999988</c:v>
                </c:pt>
                <c:pt idx="1902">
                  <c:v>-81.545999999999992</c:v>
                </c:pt>
                <c:pt idx="1903">
                  <c:v>-81.543999999999997</c:v>
                </c:pt>
                <c:pt idx="1904">
                  <c:v>-81.542000000000002</c:v>
                </c:pt>
                <c:pt idx="1905">
                  <c:v>-81.539999999999992</c:v>
                </c:pt>
                <c:pt idx="1906">
                  <c:v>-81.537999999999997</c:v>
                </c:pt>
                <c:pt idx="1907">
                  <c:v>-81.536000000000001</c:v>
                </c:pt>
                <c:pt idx="1908">
                  <c:v>-81.533999999999992</c:v>
                </c:pt>
                <c:pt idx="1909">
                  <c:v>-81.531999999999996</c:v>
                </c:pt>
                <c:pt idx="1910">
                  <c:v>-81.53</c:v>
                </c:pt>
                <c:pt idx="1911">
                  <c:v>-81.527999999999992</c:v>
                </c:pt>
                <c:pt idx="1912">
                  <c:v>-81.525999999999996</c:v>
                </c:pt>
                <c:pt idx="1913">
                  <c:v>-81.524000000000001</c:v>
                </c:pt>
                <c:pt idx="1914">
                  <c:v>-81.521999999999991</c:v>
                </c:pt>
                <c:pt idx="1915">
                  <c:v>-81.52</c:v>
                </c:pt>
                <c:pt idx="1916">
                  <c:v>-81.518000000000001</c:v>
                </c:pt>
                <c:pt idx="1917">
                  <c:v>-81.515999999999991</c:v>
                </c:pt>
                <c:pt idx="1918">
                  <c:v>-81.513999999999996</c:v>
                </c:pt>
                <c:pt idx="1919">
                  <c:v>-81.512</c:v>
                </c:pt>
                <c:pt idx="1920">
                  <c:v>-81.509999999999991</c:v>
                </c:pt>
                <c:pt idx="1921">
                  <c:v>-81.507999999999996</c:v>
                </c:pt>
                <c:pt idx="1922">
                  <c:v>-81.506</c:v>
                </c:pt>
                <c:pt idx="1923">
                  <c:v>-81.503999999999991</c:v>
                </c:pt>
                <c:pt idx="1924">
                  <c:v>-81.501999999999995</c:v>
                </c:pt>
                <c:pt idx="1925">
                  <c:v>-81.5</c:v>
                </c:pt>
                <c:pt idx="1926">
                  <c:v>-81.49799999999999</c:v>
                </c:pt>
                <c:pt idx="1927">
                  <c:v>-81.495999999999995</c:v>
                </c:pt>
                <c:pt idx="1928">
                  <c:v>-81.494</c:v>
                </c:pt>
                <c:pt idx="1929">
                  <c:v>-81.49199999999999</c:v>
                </c:pt>
                <c:pt idx="1930">
                  <c:v>-81.489999999999995</c:v>
                </c:pt>
                <c:pt idx="1931">
                  <c:v>-81.488</c:v>
                </c:pt>
                <c:pt idx="1932">
                  <c:v>-81.48599999999999</c:v>
                </c:pt>
                <c:pt idx="1933">
                  <c:v>-81.483999999999995</c:v>
                </c:pt>
                <c:pt idx="1934">
                  <c:v>-81.481999999999999</c:v>
                </c:pt>
                <c:pt idx="1935">
                  <c:v>-81.47999999999999</c:v>
                </c:pt>
                <c:pt idx="1936">
                  <c:v>-81.477999999999994</c:v>
                </c:pt>
                <c:pt idx="1937">
                  <c:v>-81.475999999999999</c:v>
                </c:pt>
                <c:pt idx="1938">
                  <c:v>-81.47399999999999</c:v>
                </c:pt>
                <c:pt idx="1939">
                  <c:v>-81.471999999999994</c:v>
                </c:pt>
                <c:pt idx="1940">
                  <c:v>-81.47</c:v>
                </c:pt>
                <c:pt idx="1941">
                  <c:v>-81.467999999999989</c:v>
                </c:pt>
                <c:pt idx="1942">
                  <c:v>-81.465999999999994</c:v>
                </c:pt>
                <c:pt idx="1943">
                  <c:v>-81.463999999999999</c:v>
                </c:pt>
                <c:pt idx="1944">
                  <c:v>-81.461999999999989</c:v>
                </c:pt>
                <c:pt idx="1945">
                  <c:v>-81.459999999999994</c:v>
                </c:pt>
                <c:pt idx="1946">
                  <c:v>-81.457999999999998</c:v>
                </c:pt>
                <c:pt idx="1947">
                  <c:v>-81.455999999999989</c:v>
                </c:pt>
                <c:pt idx="1948">
                  <c:v>-81.453999999999994</c:v>
                </c:pt>
                <c:pt idx="1949">
                  <c:v>-81.451999999999998</c:v>
                </c:pt>
                <c:pt idx="1950">
                  <c:v>-81.449999999999989</c:v>
                </c:pt>
                <c:pt idx="1951">
                  <c:v>-81.447999999999993</c:v>
                </c:pt>
                <c:pt idx="1952">
                  <c:v>-81.445999999999998</c:v>
                </c:pt>
                <c:pt idx="1953">
                  <c:v>-81.443999999999988</c:v>
                </c:pt>
                <c:pt idx="1954">
                  <c:v>-81.441999999999993</c:v>
                </c:pt>
                <c:pt idx="1955">
                  <c:v>-81.44</c:v>
                </c:pt>
                <c:pt idx="1956">
                  <c:v>-81.437999999999988</c:v>
                </c:pt>
                <c:pt idx="1957">
                  <c:v>-81.435999999999993</c:v>
                </c:pt>
                <c:pt idx="1958">
                  <c:v>-81.433999999999997</c:v>
                </c:pt>
                <c:pt idx="1959">
                  <c:v>-81.431999999999988</c:v>
                </c:pt>
                <c:pt idx="1960">
                  <c:v>-81.429999999999993</c:v>
                </c:pt>
                <c:pt idx="1961">
                  <c:v>-81.427999999999997</c:v>
                </c:pt>
                <c:pt idx="1962">
                  <c:v>-81.425999999999988</c:v>
                </c:pt>
                <c:pt idx="1963">
                  <c:v>-81.423999999999992</c:v>
                </c:pt>
                <c:pt idx="1964">
                  <c:v>-81.421999999999997</c:v>
                </c:pt>
                <c:pt idx="1965">
                  <c:v>-81.419999999999987</c:v>
                </c:pt>
                <c:pt idx="1966">
                  <c:v>-81.417999999999992</c:v>
                </c:pt>
                <c:pt idx="1967">
                  <c:v>-81.415999999999997</c:v>
                </c:pt>
                <c:pt idx="1968">
                  <c:v>-81.413999999999987</c:v>
                </c:pt>
                <c:pt idx="1969">
                  <c:v>-81.411999999999992</c:v>
                </c:pt>
                <c:pt idx="1970">
                  <c:v>-81.41</c:v>
                </c:pt>
                <c:pt idx="1971">
                  <c:v>-81.407999999999987</c:v>
                </c:pt>
                <c:pt idx="1972">
                  <c:v>-81.405999999999992</c:v>
                </c:pt>
                <c:pt idx="1973">
                  <c:v>-81.403999999999996</c:v>
                </c:pt>
                <c:pt idx="1974">
                  <c:v>-81.402000000000001</c:v>
                </c:pt>
                <c:pt idx="1975">
                  <c:v>-81.399999999999991</c:v>
                </c:pt>
                <c:pt idx="1976">
                  <c:v>-81.397999999999996</c:v>
                </c:pt>
                <c:pt idx="1977">
                  <c:v>-81.396000000000001</c:v>
                </c:pt>
                <c:pt idx="1978">
                  <c:v>-81.393999999999991</c:v>
                </c:pt>
                <c:pt idx="1979">
                  <c:v>-81.391999999999996</c:v>
                </c:pt>
                <c:pt idx="1980">
                  <c:v>-81.39</c:v>
                </c:pt>
                <c:pt idx="1981">
                  <c:v>-81.387999999999991</c:v>
                </c:pt>
                <c:pt idx="1982">
                  <c:v>-81.385999999999996</c:v>
                </c:pt>
                <c:pt idx="1983">
                  <c:v>-81.384</c:v>
                </c:pt>
                <c:pt idx="1984">
                  <c:v>-81.381999999999991</c:v>
                </c:pt>
                <c:pt idx="1985">
                  <c:v>-81.38</c:v>
                </c:pt>
                <c:pt idx="1986">
                  <c:v>-81.378</c:v>
                </c:pt>
                <c:pt idx="1987">
                  <c:v>-81.375999999999991</c:v>
                </c:pt>
                <c:pt idx="1988">
                  <c:v>-81.373999999999995</c:v>
                </c:pt>
                <c:pt idx="1989">
                  <c:v>-81.372</c:v>
                </c:pt>
                <c:pt idx="1990">
                  <c:v>-81.36999999999999</c:v>
                </c:pt>
                <c:pt idx="1991">
                  <c:v>-81.367999999999995</c:v>
                </c:pt>
                <c:pt idx="1992">
                  <c:v>-81.366</c:v>
                </c:pt>
                <c:pt idx="1993">
                  <c:v>-81.36399999999999</c:v>
                </c:pt>
                <c:pt idx="1994">
                  <c:v>-81.361999999999995</c:v>
                </c:pt>
                <c:pt idx="1995">
                  <c:v>-81.36</c:v>
                </c:pt>
                <c:pt idx="1996">
                  <c:v>-81.35799999999999</c:v>
                </c:pt>
                <c:pt idx="1997">
                  <c:v>-81.355999999999995</c:v>
                </c:pt>
                <c:pt idx="1998">
                  <c:v>-81.353999999999999</c:v>
                </c:pt>
                <c:pt idx="1999">
                  <c:v>-81.35199999999999</c:v>
                </c:pt>
                <c:pt idx="2000">
                  <c:v>-81.349999999999994</c:v>
                </c:pt>
                <c:pt idx="2001">
                  <c:v>-81.347999999999999</c:v>
                </c:pt>
                <c:pt idx="2002">
                  <c:v>-81.345999999999989</c:v>
                </c:pt>
                <c:pt idx="2003">
                  <c:v>-81.343999999999994</c:v>
                </c:pt>
                <c:pt idx="2004">
                  <c:v>-81.341999999999999</c:v>
                </c:pt>
                <c:pt idx="2005">
                  <c:v>-81.339999999999989</c:v>
                </c:pt>
                <c:pt idx="2006">
                  <c:v>-81.337999999999994</c:v>
                </c:pt>
                <c:pt idx="2007">
                  <c:v>-81.335999999999999</c:v>
                </c:pt>
                <c:pt idx="2008">
                  <c:v>-81.333999999999989</c:v>
                </c:pt>
                <c:pt idx="2009">
                  <c:v>-81.331999999999994</c:v>
                </c:pt>
                <c:pt idx="2010">
                  <c:v>-81.33</c:v>
                </c:pt>
                <c:pt idx="2011">
                  <c:v>-81.327999999999989</c:v>
                </c:pt>
                <c:pt idx="2012">
                  <c:v>-81.325999999999993</c:v>
                </c:pt>
                <c:pt idx="2013">
                  <c:v>-81.323999999999998</c:v>
                </c:pt>
                <c:pt idx="2014">
                  <c:v>-81.321999999999989</c:v>
                </c:pt>
                <c:pt idx="2015">
                  <c:v>-81.319999999999993</c:v>
                </c:pt>
                <c:pt idx="2016">
                  <c:v>-81.317999999999998</c:v>
                </c:pt>
                <c:pt idx="2017">
                  <c:v>-81.315999999999988</c:v>
                </c:pt>
                <c:pt idx="2018">
                  <c:v>-81.313999999999993</c:v>
                </c:pt>
                <c:pt idx="2019">
                  <c:v>-81.311999999999998</c:v>
                </c:pt>
                <c:pt idx="2020">
                  <c:v>-81.309999999999988</c:v>
                </c:pt>
                <c:pt idx="2021">
                  <c:v>-81.307999999999993</c:v>
                </c:pt>
                <c:pt idx="2022">
                  <c:v>-81.305999999999997</c:v>
                </c:pt>
                <c:pt idx="2023">
                  <c:v>-81.303999999999988</c:v>
                </c:pt>
                <c:pt idx="2024">
                  <c:v>-81.301999999999992</c:v>
                </c:pt>
                <c:pt idx="2025">
                  <c:v>-81.3</c:v>
                </c:pt>
                <c:pt idx="2026">
                  <c:v>-81.298000000000002</c:v>
                </c:pt>
                <c:pt idx="2027">
                  <c:v>-81.295999999999992</c:v>
                </c:pt>
                <c:pt idx="2028">
                  <c:v>-81.293999999999997</c:v>
                </c:pt>
                <c:pt idx="2029">
                  <c:v>-81.292000000000002</c:v>
                </c:pt>
                <c:pt idx="2030">
                  <c:v>-81.289999999999992</c:v>
                </c:pt>
                <c:pt idx="2031">
                  <c:v>-81.287999999999997</c:v>
                </c:pt>
                <c:pt idx="2032">
                  <c:v>-81.286000000000001</c:v>
                </c:pt>
                <c:pt idx="2033">
                  <c:v>-81.283999999999992</c:v>
                </c:pt>
                <c:pt idx="2034">
                  <c:v>-81.281999999999996</c:v>
                </c:pt>
                <c:pt idx="2035">
                  <c:v>-81.28</c:v>
                </c:pt>
                <c:pt idx="2036">
                  <c:v>-81.277999999999992</c:v>
                </c:pt>
                <c:pt idx="2037">
                  <c:v>-81.275999999999996</c:v>
                </c:pt>
                <c:pt idx="2038">
                  <c:v>-81.274000000000001</c:v>
                </c:pt>
                <c:pt idx="2039">
                  <c:v>-81.271999999999991</c:v>
                </c:pt>
                <c:pt idx="2040">
                  <c:v>-81.27</c:v>
                </c:pt>
                <c:pt idx="2041">
                  <c:v>-81.268000000000001</c:v>
                </c:pt>
                <c:pt idx="2042">
                  <c:v>-81.265999999999991</c:v>
                </c:pt>
                <c:pt idx="2043">
                  <c:v>-81.263999999999996</c:v>
                </c:pt>
                <c:pt idx="2044">
                  <c:v>-81.262</c:v>
                </c:pt>
                <c:pt idx="2045">
                  <c:v>-81.259999999999991</c:v>
                </c:pt>
                <c:pt idx="2046">
                  <c:v>-81.257999999999996</c:v>
                </c:pt>
                <c:pt idx="2047">
                  <c:v>-81.256</c:v>
                </c:pt>
                <c:pt idx="2048">
                  <c:v>-81.253999999999991</c:v>
                </c:pt>
                <c:pt idx="2049">
                  <c:v>-81.251999999999995</c:v>
                </c:pt>
                <c:pt idx="2050">
                  <c:v>-81.25</c:v>
                </c:pt>
                <c:pt idx="2051">
                  <c:v>-81.24799999999999</c:v>
                </c:pt>
                <c:pt idx="2052">
                  <c:v>-81.245999999999995</c:v>
                </c:pt>
                <c:pt idx="2053">
                  <c:v>-81.244</c:v>
                </c:pt>
                <c:pt idx="2054">
                  <c:v>-81.24199999999999</c:v>
                </c:pt>
                <c:pt idx="2055">
                  <c:v>-81.239999999999995</c:v>
                </c:pt>
                <c:pt idx="2056">
                  <c:v>-81.238</c:v>
                </c:pt>
                <c:pt idx="2057">
                  <c:v>-81.23599999999999</c:v>
                </c:pt>
                <c:pt idx="2058">
                  <c:v>-81.233999999999995</c:v>
                </c:pt>
                <c:pt idx="2059">
                  <c:v>-81.231999999999999</c:v>
                </c:pt>
                <c:pt idx="2060">
                  <c:v>-81.22999999999999</c:v>
                </c:pt>
                <c:pt idx="2061">
                  <c:v>-81.227999999999994</c:v>
                </c:pt>
                <c:pt idx="2062">
                  <c:v>-81.225999999999999</c:v>
                </c:pt>
                <c:pt idx="2063">
                  <c:v>-81.22399999999999</c:v>
                </c:pt>
                <c:pt idx="2064">
                  <c:v>-81.221999999999994</c:v>
                </c:pt>
                <c:pt idx="2065">
                  <c:v>-81.22</c:v>
                </c:pt>
                <c:pt idx="2066">
                  <c:v>-81.217999999999989</c:v>
                </c:pt>
                <c:pt idx="2067">
                  <c:v>-81.215999999999994</c:v>
                </c:pt>
                <c:pt idx="2068">
                  <c:v>-81.213999999999999</c:v>
                </c:pt>
                <c:pt idx="2069">
                  <c:v>-81.211999999999989</c:v>
                </c:pt>
                <c:pt idx="2070">
                  <c:v>-81.209999999999994</c:v>
                </c:pt>
                <c:pt idx="2071">
                  <c:v>-81.207999999999998</c:v>
                </c:pt>
                <c:pt idx="2072">
                  <c:v>-81.205999999999989</c:v>
                </c:pt>
                <c:pt idx="2073">
                  <c:v>-81.203999999999994</c:v>
                </c:pt>
                <c:pt idx="2074">
                  <c:v>-81.201999999999998</c:v>
                </c:pt>
                <c:pt idx="2075">
                  <c:v>-81.199999999999989</c:v>
                </c:pt>
                <c:pt idx="2076">
                  <c:v>-81.197999999999993</c:v>
                </c:pt>
                <c:pt idx="2077">
                  <c:v>-81.195999999999998</c:v>
                </c:pt>
                <c:pt idx="2078">
                  <c:v>-81.193999999999988</c:v>
                </c:pt>
                <c:pt idx="2079">
                  <c:v>-81.191999999999993</c:v>
                </c:pt>
                <c:pt idx="2080">
                  <c:v>-81.19</c:v>
                </c:pt>
                <c:pt idx="2081">
                  <c:v>-81.187999999999988</c:v>
                </c:pt>
                <c:pt idx="2082">
                  <c:v>-81.185999999999993</c:v>
                </c:pt>
                <c:pt idx="2083">
                  <c:v>-81.183999999999997</c:v>
                </c:pt>
                <c:pt idx="2084">
                  <c:v>-81.181999999999988</c:v>
                </c:pt>
                <c:pt idx="2085">
                  <c:v>-81.179999999999993</c:v>
                </c:pt>
                <c:pt idx="2086">
                  <c:v>-81.177999999999997</c:v>
                </c:pt>
                <c:pt idx="2087">
                  <c:v>-81.175999999999988</c:v>
                </c:pt>
                <c:pt idx="2088">
                  <c:v>-81.173999999999992</c:v>
                </c:pt>
                <c:pt idx="2089">
                  <c:v>-81.171999999999997</c:v>
                </c:pt>
                <c:pt idx="2090">
                  <c:v>-81.169999999999987</c:v>
                </c:pt>
                <c:pt idx="2091">
                  <c:v>-81.167999999999992</c:v>
                </c:pt>
                <c:pt idx="2092">
                  <c:v>-81.165999999999997</c:v>
                </c:pt>
                <c:pt idx="2093">
                  <c:v>-81.163999999999987</c:v>
                </c:pt>
                <c:pt idx="2094">
                  <c:v>-81.161999999999992</c:v>
                </c:pt>
                <c:pt idx="2095">
                  <c:v>-81.16</c:v>
                </c:pt>
                <c:pt idx="2096">
                  <c:v>-81.157999999999987</c:v>
                </c:pt>
                <c:pt idx="2097">
                  <c:v>-81.155999999999992</c:v>
                </c:pt>
                <c:pt idx="2098">
                  <c:v>-81.153999999999996</c:v>
                </c:pt>
                <c:pt idx="2099">
                  <c:v>-81.151999999999987</c:v>
                </c:pt>
                <c:pt idx="2100">
                  <c:v>-81.149999999999991</c:v>
                </c:pt>
                <c:pt idx="2101">
                  <c:v>-81.147999999999996</c:v>
                </c:pt>
                <c:pt idx="2102">
                  <c:v>-81.146000000000001</c:v>
                </c:pt>
                <c:pt idx="2103">
                  <c:v>-81.143999999999991</c:v>
                </c:pt>
                <c:pt idx="2104">
                  <c:v>-81.141999999999996</c:v>
                </c:pt>
                <c:pt idx="2105">
                  <c:v>-81.14</c:v>
                </c:pt>
                <c:pt idx="2106">
                  <c:v>-81.137999999999991</c:v>
                </c:pt>
                <c:pt idx="2107">
                  <c:v>-81.135999999999996</c:v>
                </c:pt>
                <c:pt idx="2108">
                  <c:v>-81.134</c:v>
                </c:pt>
                <c:pt idx="2109">
                  <c:v>-81.131999999999991</c:v>
                </c:pt>
                <c:pt idx="2110">
                  <c:v>-81.13</c:v>
                </c:pt>
                <c:pt idx="2111">
                  <c:v>-81.128</c:v>
                </c:pt>
                <c:pt idx="2112">
                  <c:v>-81.125999999999991</c:v>
                </c:pt>
                <c:pt idx="2113">
                  <c:v>-81.123999999999995</c:v>
                </c:pt>
                <c:pt idx="2114">
                  <c:v>-81.122</c:v>
                </c:pt>
                <c:pt idx="2115">
                  <c:v>-81.11999999999999</c:v>
                </c:pt>
                <c:pt idx="2116">
                  <c:v>-81.117999999999995</c:v>
                </c:pt>
                <c:pt idx="2117">
                  <c:v>-81.116</c:v>
                </c:pt>
                <c:pt idx="2118">
                  <c:v>-81.11399999999999</c:v>
                </c:pt>
                <c:pt idx="2119">
                  <c:v>-81.111999999999995</c:v>
                </c:pt>
                <c:pt idx="2120">
                  <c:v>-81.11</c:v>
                </c:pt>
                <c:pt idx="2121">
                  <c:v>-81.10799999999999</c:v>
                </c:pt>
                <c:pt idx="2122">
                  <c:v>-81.105999999999995</c:v>
                </c:pt>
                <c:pt idx="2123">
                  <c:v>-81.103999999999999</c:v>
                </c:pt>
                <c:pt idx="2124">
                  <c:v>-81.10199999999999</c:v>
                </c:pt>
                <c:pt idx="2125">
                  <c:v>-81.099999999999994</c:v>
                </c:pt>
                <c:pt idx="2126">
                  <c:v>-81.097999999999999</c:v>
                </c:pt>
                <c:pt idx="2127">
                  <c:v>-81.095999999999989</c:v>
                </c:pt>
                <c:pt idx="2128">
                  <c:v>-81.093999999999994</c:v>
                </c:pt>
                <c:pt idx="2129">
                  <c:v>-81.091999999999999</c:v>
                </c:pt>
                <c:pt idx="2130">
                  <c:v>-81.089999999999989</c:v>
                </c:pt>
                <c:pt idx="2131">
                  <c:v>-81.087999999999994</c:v>
                </c:pt>
                <c:pt idx="2132">
                  <c:v>-81.085999999999999</c:v>
                </c:pt>
                <c:pt idx="2133">
                  <c:v>-81.083999999999989</c:v>
                </c:pt>
                <c:pt idx="2134">
                  <c:v>-81.081999999999994</c:v>
                </c:pt>
                <c:pt idx="2135">
                  <c:v>-81.08</c:v>
                </c:pt>
                <c:pt idx="2136">
                  <c:v>-81.077999999999989</c:v>
                </c:pt>
                <c:pt idx="2137">
                  <c:v>-81.075999999999993</c:v>
                </c:pt>
                <c:pt idx="2138">
                  <c:v>-81.073999999999998</c:v>
                </c:pt>
                <c:pt idx="2139">
                  <c:v>-81.071999999999989</c:v>
                </c:pt>
                <c:pt idx="2140">
                  <c:v>-81.069999999999993</c:v>
                </c:pt>
                <c:pt idx="2141">
                  <c:v>-81.067999999999998</c:v>
                </c:pt>
                <c:pt idx="2142">
                  <c:v>-81.065999999999988</c:v>
                </c:pt>
                <c:pt idx="2143">
                  <c:v>-81.063999999999993</c:v>
                </c:pt>
                <c:pt idx="2144">
                  <c:v>-81.061999999999998</c:v>
                </c:pt>
                <c:pt idx="2145">
                  <c:v>-81.059999999999988</c:v>
                </c:pt>
                <c:pt idx="2146">
                  <c:v>-81.057999999999993</c:v>
                </c:pt>
                <c:pt idx="2147">
                  <c:v>-81.055999999999997</c:v>
                </c:pt>
                <c:pt idx="2148">
                  <c:v>-81.053999999999988</c:v>
                </c:pt>
                <c:pt idx="2149">
                  <c:v>-81.051999999999992</c:v>
                </c:pt>
                <c:pt idx="2150">
                  <c:v>-81.05</c:v>
                </c:pt>
                <c:pt idx="2151">
                  <c:v>-81.048000000000002</c:v>
                </c:pt>
                <c:pt idx="2152">
                  <c:v>-81.045999999999992</c:v>
                </c:pt>
                <c:pt idx="2153">
                  <c:v>-81.043999999999997</c:v>
                </c:pt>
                <c:pt idx="2154">
                  <c:v>-81.042000000000002</c:v>
                </c:pt>
                <c:pt idx="2155">
                  <c:v>-81.039999999999992</c:v>
                </c:pt>
                <c:pt idx="2156">
                  <c:v>-81.037999999999997</c:v>
                </c:pt>
                <c:pt idx="2157">
                  <c:v>-81.036000000000001</c:v>
                </c:pt>
                <c:pt idx="2158">
                  <c:v>-81.033999999999992</c:v>
                </c:pt>
                <c:pt idx="2159">
                  <c:v>-81.031999999999996</c:v>
                </c:pt>
                <c:pt idx="2160">
                  <c:v>-81.03</c:v>
                </c:pt>
                <c:pt idx="2161">
                  <c:v>-81.027999999999992</c:v>
                </c:pt>
                <c:pt idx="2162">
                  <c:v>-81.025999999999996</c:v>
                </c:pt>
                <c:pt idx="2163">
                  <c:v>-81.024000000000001</c:v>
                </c:pt>
                <c:pt idx="2164">
                  <c:v>-81.021999999999991</c:v>
                </c:pt>
                <c:pt idx="2165">
                  <c:v>-81.02</c:v>
                </c:pt>
                <c:pt idx="2166">
                  <c:v>-81.018000000000001</c:v>
                </c:pt>
                <c:pt idx="2167">
                  <c:v>-81.015999999999991</c:v>
                </c:pt>
                <c:pt idx="2168">
                  <c:v>-81.013999999999996</c:v>
                </c:pt>
                <c:pt idx="2169">
                  <c:v>-81.012</c:v>
                </c:pt>
                <c:pt idx="2170">
                  <c:v>-81.009999999999991</c:v>
                </c:pt>
                <c:pt idx="2171">
                  <c:v>-81.007999999999996</c:v>
                </c:pt>
                <c:pt idx="2172">
                  <c:v>-81.006</c:v>
                </c:pt>
                <c:pt idx="2173">
                  <c:v>-81.003999999999991</c:v>
                </c:pt>
                <c:pt idx="2174">
                  <c:v>-81.001999999999995</c:v>
                </c:pt>
                <c:pt idx="2175">
                  <c:v>-81</c:v>
                </c:pt>
                <c:pt idx="2176">
                  <c:v>-80.99799999999999</c:v>
                </c:pt>
                <c:pt idx="2177">
                  <c:v>-80.995999999999995</c:v>
                </c:pt>
                <c:pt idx="2178">
                  <c:v>-80.994</c:v>
                </c:pt>
                <c:pt idx="2179">
                  <c:v>-80.99199999999999</c:v>
                </c:pt>
                <c:pt idx="2180">
                  <c:v>-80.989999999999995</c:v>
                </c:pt>
                <c:pt idx="2181">
                  <c:v>-80.988</c:v>
                </c:pt>
                <c:pt idx="2182">
                  <c:v>-80.98599999999999</c:v>
                </c:pt>
                <c:pt idx="2183">
                  <c:v>-80.983999999999995</c:v>
                </c:pt>
                <c:pt idx="2184">
                  <c:v>-80.981999999999999</c:v>
                </c:pt>
                <c:pt idx="2185">
                  <c:v>-80.97999999999999</c:v>
                </c:pt>
                <c:pt idx="2186">
                  <c:v>-80.977999999999994</c:v>
                </c:pt>
                <c:pt idx="2187">
                  <c:v>-80.975999999999999</c:v>
                </c:pt>
                <c:pt idx="2188">
                  <c:v>-80.97399999999999</c:v>
                </c:pt>
                <c:pt idx="2189">
                  <c:v>-80.971999999999994</c:v>
                </c:pt>
                <c:pt idx="2190">
                  <c:v>-80.97</c:v>
                </c:pt>
                <c:pt idx="2191">
                  <c:v>-80.967999999999989</c:v>
                </c:pt>
                <c:pt idx="2192">
                  <c:v>-80.965999999999994</c:v>
                </c:pt>
                <c:pt idx="2193">
                  <c:v>-80.963999999999999</c:v>
                </c:pt>
                <c:pt idx="2194">
                  <c:v>-80.961999999999989</c:v>
                </c:pt>
                <c:pt idx="2195">
                  <c:v>-80.959999999999994</c:v>
                </c:pt>
                <c:pt idx="2196">
                  <c:v>-80.957999999999998</c:v>
                </c:pt>
                <c:pt idx="2197">
                  <c:v>-80.955999999999989</c:v>
                </c:pt>
                <c:pt idx="2198">
                  <c:v>-80.953999999999994</c:v>
                </c:pt>
                <c:pt idx="2199">
                  <c:v>-80.951999999999998</c:v>
                </c:pt>
                <c:pt idx="2200">
                  <c:v>-80.949999999999989</c:v>
                </c:pt>
                <c:pt idx="2201">
                  <c:v>-80.947999999999993</c:v>
                </c:pt>
                <c:pt idx="2202">
                  <c:v>-80.945999999999998</c:v>
                </c:pt>
                <c:pt idx="2203">
                  <c:v>-80.943999999999988</c:v>
                </c:pt>
                <c:pt idx="2204">
                  <c:v>-80.941999999999993</c:v>
                </c:pt>
                <c:pt idx="2205">
                  <c:v>-80.94</c:v>
                </c:pt>
                <c:pt idx="2206">
                  <c:v>-80.937999999999988</c:v>
                </c:pt>
                <c:pt idx="2207">
                  <c:v>-80.935999999999993</c:v>
                </c:pt>
                <c:pt idx="2208">
                  <c:v>-80.933999999999997</c:v>
                </c:pt>
                <c:pt idx="2209">
                  <c:v>-80.931999999999988</c:v>
                </c:pt>
                <c:pt idx="2210">
                  <c:v>-80.929999999999993</c:v>
                </c:pt>
                <c:pt idx="2211">
                  <c:v>-80.927999999999997</c:v>
                </c:pt>
                <c:pt idx="2212">
                  <c:v>-80.925999999999988</c:v>
                </c:pt>
                <c:pt idx="2213">
                  <c:v>-80.923999999999992</c:v>
                </c:pt>
                <c:pt idx="2214">
                  <c:v>-80.921999999999997</c:v>
                </c:pt>
                <c:pt idx="2215">
                  <c:v>-80.919999999999987</c:v>
                </c:pt>
                <c:pt idx="2216">
                  <c:v>-80.917999999999992</c:v>
                </c:pt>
                <c:pt idx="2217">
                  <c:v>-80.915999999999997</c:v>
                </c:pt>
                <c:pt idx="2218">
                  <c:v>-80.913999999999987</c:v>
                </c:pt>
                <c:pt idx="2219">
                  <c:v>-80.911999999999992</c:v>
                </c:pt>
                <c:pt idx="2220">
                  <c:v>-80.91</c:v>
                </c:pt>
                <c:pt idx="2221">
                  <c:v>-80.907999999999987</c:v>
                </c:pt>
                <c:pt idx="2222">
                  <c:v>-80.905999999999992</c:v>
                </c:pt>
                <c:pt idx="2223">
                  <c:v>-80.903999999999996</c:v>
                </c:pt>
                <c:pt idx="2224">
                  <c:v>-80.901999999999987</c:v>
                </c:pt>
                <c:pt idx="2225">
                  <c:v>-80.899999999999991</c:v>
                </c:pt>
                <c:pt idx="2226">
                  <c:v>-80.897999999999996</c:v>
                </c:pt>
                <c:pt idx="2227">
                  <c:v>-80.896000000000001</c:v>
                </c:pt>
                <c:pt idx="2228">
                  <c:v>-80.893999999999991</c:v>
                </c:pt>
                <c:pt idx="2229">
                  <c:v>-80.891999999999996</c:v>
                </c:pt>
                <c:pt idx="2230">
                  <c:v>-80.89</c:v>
                </c:pt>
                <c:pt idx="2231">
                  <c:v>-80.887999999999991</c:v>
                </c:pt>
                <c:pt idx="2232">
                  <c:v>-80.885999999999996</c:v>
                </c:pt>
                <c:pt idx="2233">
                  <c:v>-80.884</c:v>
                </c:pt>
                <c:pt idx="2234">
                  <c:v>-80.881999999999991</c:v>
                </c:pt>
                <c:pt idx="2235">
                  <c:v>-80.88</c:v>
                </c:pt>
                <c:pt idx="2236">
                  <c:v>-80.878</c:v>
                </c:pt>
                <c:pt idx="2237">
                  <c:v>-80.875999999999991</c:v>
                </c:pt>
                <c:pt idx="2238">
                  <c:v>-80.873999999999995</c:v>
                </c:pt>
                <c:pt idx="2239">
                  <c:v>-80.872</c:v>
                </c:pt>
                <c:pt idx="2240">
                  <c:v>-80.86999999999999</c:v>
                </c:pt>
                <c:pt idx="2241">
                  <c:v>-80.867999999999995</c:v>
                </c:pt>
                <c:pt idx="2242">
                  <c:v>-80.866</c:v>
                </c:pt>
                <c:pt idx="2243">
                  <c:v>-80.86399999999999</c:v>
                </c:pt>
                <c:pt idx="2244">
                  <c:v>-80.861999999999995</c:v>
                </c:pt>
                <c:pt idx="2245">
                  <c:v>-80.86</c:v>
                </c:pt>
                <c:pt idx="2246">
                  <c:v>-80.85799999999999</c:v>
                </c:pt>
                <c:pt idx="2247">
                  <c:v>-80.855999999999995</c:v>
                </c:pt>
                <c:pt idx="2248">
                  <c:v>-80.853999999999999</c:v>
                </c:pt>
                <c:pt idx="2249">
                  <c:v>-80.85199999999999</c:v>
                </c:pt>
                <c:pt idx="2250">
                  <c:v>-80.849999999999994</c:v>
                </c:pt>
                <c:pt idx="2251">
                  <c:v>-80.847999999999999</c:v>
                </c:pt>
                <c:pt idx="2252">
                  <c:v>-80.845999999999989</c:v>
                </c:pt>
                <c:pt idx="2253">
                  <c:v>-80.843999999999994</c:v>
                </c:pt>
                <c:pt idx="2254">
                  <c:v>-80.841999999999999</c:v>
                </c:pt>
                <c:pt idx="2255">
                  <c:v>-80.839999999999989</c:v>
                </c:pt>
                <c:pt idx="2256">
                  <c:v>-80.837999999999994</c:v>
                </c:pt>
                <c:pt idx="2257">
                  <c:v>-80.835999999999999</c:v>
                </c:pt>
                <c:pt idx="2258">
                  <c:v>-80.833999999999989</c:v>
                </c:pt>
                <c:pt idx="2259">
                  <c:v>-80.831999999999994</c:v>
                </c:pt>
                <c:pt idx="2260">
                  <c:v>-80.83</c:v>
                </c:pt>
                <c:pt idx="2261">
                  <c:v>-80.827999999999989</c:v>
                </c:pt>
                <c:pt idx="2262">
                  <c:v>-80.825999999999993</c:v>
                </c:pt>
                <c:pt idx="2263">
                  <c:v>-80.823999999999998</c:v>
                </c:pt>
                <c:pt idx="2264">
                  <c:v>-80.821999999999989</c:v>
                </c:pt>
                <c:pt idx="2265">
                  <c:v>-80.819999999999993</c:v>
                </c:pt>
                <c:pt idx="2266">
                  <c:v>-80.817999999999998</c:v>
                </c:pt>
                <c:pt idx="2267">
                  <c:v>-80.815999999999988</c:v>
                </c:pt>
                <c:pt idx="2268">
                  <c:v>-80.813999999999993</c:v>
                </c:pt>
                <c:pt idx="2269">
                  <c:v>-80.811999999999998</c:v>
                </c:pt>
                <c:pt idx="2270">
                  <c:v>-80.809999999999988</c:v>
                </c:pt>
                <c:pt idx="2271">
                  <c:v>-80.807999999999993</c:v>
                </c:pt>
                <c:pt idx="2272">
                  <c:v>-80.805999999999997</c:v>
                </c:pt>
                <c:pt idx="2273">
                  <c:v>-80.803999999999988</c:v>
                </c:pt>
                <c:pt idx="2274">
                  <c:v>-80.801999999999992</c:v>
                </c:pt>
                <c:pt idx="2275">
                  <c:v>-80.8</c:v>
                </c:pt>
                <c:pt idx="2276">
                  <c:v>-80.798000000000002</c:v>
                </c:pt>
                <c:pt idx="2277">
                  <c:v>-80.795999999999992</c:v>
                </c:pt>
                <c:pt idx="2278">
                  <c:v>-80.793999999999997</c:v>
                </c:pt>
                <c:pt idx="2279">
                  <c:v>-80.792000000000002</c:v>
                </c:pt>
                <c:pt idx="2280">
                  <c:v>-80.789999999999992</c:v>
                </c:pt>
                <c:pt idx="2281">
                  <c:v>-80.787999999999997</c:v>
                </c:pt>
                <c:pt idx="2282">
                  <c:v>-80.786000000000001</c:v>
                </c:pt>
                <c:pt idx="2283">
                  <c:v>-80.783999999999992</c:v>
                </c:pt>
                <c:pt idx="2284">
                  <c:v>-80.781999999999996</c:v>
                </c:pt>
                <c:pt idx="2285">
                  <c:v>-80.78</c:v>
                </c:pt>
                <c:pt idx="2286">
                  <c:v>-80.777999999999992</c:v>
                </c:pt>
                <c:pt idx="2287">
                  <c:v>-80.775999999999996</c:v>
                </c:pt>
                <c:pt idx="2288">
                  <c:v>-80.774000000000001</c:v>
                </c:pt>
                <c:pt idx="2289">
                  <c:v>-80.771999999999991</c:v>
                </c:pt>
                <c:pt idx="2290">
                  <c:v>-80.77</c:v>
                </c:pt>
                <c:pt idx="2291">
                  <c:v>-80.768000000000001</c:v>
                </c:pt>
                <c:pt idx="2292">
                  <c:v>-80.765999999999991</c:v>
                </c:pt>
                <c:pt idx="2293">
                  <c:v>-80.763999999999996</c:v>
                </c:pt>
                <c:pt idx="2294">
                  <c:v>-80.762</c:v>
                </c:pt>
                <c:pt idx="2295">
                  <c:v>-80.759999999999991</c:v>
                </c:pt>
                <c:pt idx="2296">
                  <c:v>-80.757999999999996</c:v>
                </c:pt>
                <c:pt idx="2297">
                  <c:v>-80.756</c:v>
                </c:pt>
                <c:pt idx="2298">
                  <c:v>-80.753999999999991</c:v>
                </c:pt>
                <c:pt idx="2299">
                  <c:v>-80.751999999999995</c:v>
                </c:pt>
                <c:pt idx="2300">
                  <c:v>-80.75</c:v>
                </c:pt>
                <c:pt idx="2301">
                  <c:v>-80.74799999999999</c:v>
                </c:pt>
                <c:pt idx="2302">
                  <c:v>-80.745999999999995</c:v>
                </c:pt>
                <c:pt idx="2303">
                  <c:v>-80.744</c:v>
                </c:pt>
                <c:pt idx="2304">
                  <c:v>-80.74199999999999</c:v>
                </c:pt>
                <c:pt idx="2305">
                  <c:v>-80.739999999999995</c:v>
                </c:pt>
                <c:pt idx="2306">
                  <c:v>-80.738</c:v>
                </c:pt>
                <c:pt idx="2307">
                  <c:v>-80.73599999999999</c:v>
                </c:pt>
                <c:pt idx="2308">
                  <c:v>-80.733999999999995</c:v>
                </c:pt>
                <c:pt idx="2309">
                  <c:v>-80.731999999999999</c:v>
                </c:pt>
                <c:pt idx="2310">
                  <c:v>-80.72999999999999</c:v>
                </c:pt>
                <c:pt idx="2311">
                  <c:v>-80.727999999999994</c:v>
                </c:pt>
                <c:pt idx="2312">
                  <c:v>-80.725999999999999</c:v>
                </c:pt>
                <c:pt idx="2313">
                  <c:v>-80.72399999999999</c:v>
                </c:pt>
                <c:pt idx="2314">
                  <c:v>-80.721999999999994</c:v>
                </c:pt>
                <c:pt idx="2315">
                  <c:v>-80.72</c:v>
                </c:pt>
                <c:pt idx="2316">
                  <c:v>-80.717999999999989</c:v>
                </c:pt>
                <c:pt idx="2317">
                  <c:v>-80.715999999999994</c:v>
                </c:pt>
                <c:pt idx="2318">
                  <c:v>-80.713999999999999</c:v>
                </c:pt>
                <c:pt idx="2319">
                  <c:v>-80.711999999999989</c:v>
                </c:pt>
                <c:pt idx="2320">
                  <c:v>-80.709999999999994</c:v>
                </c:pt>
                <c:pt idx="2321">
                  <c:v>-80.707999999999998</c:v>
                </c:pt>
                <c:pt idx="2322">
                  <c:v>-80.705999999999989</c:v>
                </c:pt>
                <c:pt idx="2323">
                  <c:v>-80.703999999999994</c:v>
                </c:pt>
                <c:pt idx="2324">
                  <c:v>-80.701999999999998</c:v>
                </c:pt>
                <c:pt idx="2325">
                  <c:v>-80.699999999999989</c:v>
                </c:pt>
                <c:pt idx="2326">
                  <c:v>-80.697999999999993</c:v>
                </c:pt>
                <c:pt idx="2327">
                  <c:v>-80.695999999999998</c:v>
                </c:pt>
                <c:pt idx="2328">
                  <c:v>-80.693999999999988</c:v>
                </c:pt>
                <c:pt idx="2329">
                  <c:v>-80.691999999999993</c:v>
                </c:pt>
                <c:pt idx="2330">
                  <c:v>-80.69</c:v>
                </c:pt>
                <c:pt idx="2331">
                  <c:v>-80.687999999999988</c:v>
                </c:pt>
                <c:pt idx="2332">
                  <c:v>-80.685999999999993</c:v>
                </c:pt>
                <c:pt idx="2333">
                  <c:v>-80.683999999999997</c:v>
                </c:pt>
                <c:pt idx="2334">
                  <c:v>-80.681999999999988</c:v>
                </c:pt>
                <c:pt idx="2335">
                  <c:v>-80.679999999999993</c:v>
                </c:pt>
                <c:pt idx="2336">
                  <c:v>-80.677999999999997</c:v>
                </c:pt>
                <c:pt idx="2337">
                  <c:v>-80.675999999999988</c:v>
                </c:pt>
                <c:pt idx="2338">
                  <c:v>-80.673999999999992</c:v>
                </c:pt>
                <c:pt idx="2339">
                  <c:v>-80.671999999999997</c:v>
                </c:pt>
                <c:pt idx="2340">
                  <c:v>-80.669999999999987</c:v>
                </c:pt>
                <c:pt idx="2341">
                  <c:v>-80.667999999999992</c:v>
                </c:pt>
                <c:pt idx="2342">
                  <c:v>-80.665999999999997</c:v>
                </c:pt>
                <c:pt idx="2343">
                  <c:v>-80.663999999999987</c:v>
                </c:pt>
                <c:pt idx="2344">
                  <c:v>-80.661999999999992</c:v>
                </c:pt>
                <c:pt idx="2345">
                  <c:v>-80.66</c:v>
                </c:pt>
                <c:pt idx="2346">
                  <c:v>-80.657999999999987</c:v>
                </c:pt>
                <c:pt idx="2347">
                  <c:v>-80.655999999999992</c:v>
                </c:pt>
                <c:pt idx="2348">
                  <c:v>-80.653999999999996</c:v>
                </c:pt>
                <c:pt idx="2349">
                  <c:v>-80.651999999999987</c:v>
                </c:pt>
                <c:pt idx="2350">
                  <c:v>-80.649999999999991</c:v>
                </c:pt>
                <c:pt idx="2351">
                  <c:v>-80.647999999999996</c:v>
                </c:pt>
                <c:pt idx="2352">
                  <c:v>-80.646000000000001</c:v>
                </c:pt>
                <c:pt idx="2353">
                  <c:v>-80.643999999999991</c:v>
                </c:pt>
                <c:pt idx="2354">
                  <c:v>-80.641999999999996</c:v>
                </c:pt>
                <c:pt idx="2355">
                  <c:v>-80.64</c:v>
                </c:pt>
                <c:pt idx="2356">
                  <c:v>-80.637999999999991</c:v>
                </c:pt>
                <c:pt idx="2357">
                  <c:v>-80.635999999999996</c:v>
                </c:pt>
                <c:pt idx="2358">
                  <c:v>-80.634</c:v>
                </c:pt>
                <c:pt idx="2359">
                  <c:v>-80.631999999999991</c:v>
                </c:pt>
                <c:pt idx="2360">
                  <c:v>-80.63</c:v>
                </c:pt>
                <c:pt idx="2361">
                  <c:v>-80.628</c:v>
                </c:pt>
                <c:pt idx="2362">
                  <c:v>-80.625999999999991</c:v>
                </c:pt>
                <c:pt idx="2363">
                  <c:v>-80.623999999999995</c:v>
                </c:pt>
                <c:pt idx="2364">
                  <c:v>-80.622</c:v>
                </c:pt>
                <c:pt idx="2365">
                  <c:v>-80.61999999999999</c:v>
                </c:pt>
                <c:pt idx="2366">
                  <c:v>-80.617999999999995</c:v>
                </c:pt>
                <c:pt idx="2367">
                  <c:v>-80.616</c:v>
                </c:pt>
                <c:pt idx="2368">
                  <c:v>-80.61399999999999</c:v>
                </c:pt>
                <c:pt idx="2369">
                  <c:v>-80.611999999999995</c:v>
                </c:pt>
                <c:pt idx="2370">
                  <c:v>-80.61</c:v>
                </c:pt>
                <c:pt idx="2371">
                  <c:v>-80.60799999999999</c:v>
                </c:pt>
                <c:pt idx="2372">
                  <c:v>-80.605999999999995</c:v>
                </c:pt>
                <c:pt idx="2373">
                  <c:v>-80.603999999999999</c:v>
                </c:pt>
                <c:pt idx="2374">
                  <c:v>-80.60199999999999</c:v>
                </c:pt>
                <c:pt idx="2375">
                  <c:v>-80.599999999999994</c:v>
                </c:pt>
                <c:pt idx="2376">
                  <c:v>-80.597999999999999</c:v>
                </c:pt>
                <c:pt idx="2377">
                  <c:v>-80.595999999999989</c:v>
                </c:pt>
                <c:pt idx="2378">
                  <c:v>-80.593999999999994</c:v>
                </c:pt>
                <c:pt idx="2379">
                  <c:v>-80.591999999999999</c:v>
                </c:pt>
                <c:pt idx="2380">
                  <c:v>-80.589999999999989</c:v>
                </c:pt>
                <c:pt idx="2381">
                  <c:v>-80.587999999999994</c:v>
                </c:pt>
                <c:pt idx="2382">
                  <c:v>-80.585999999999999</c:v>
                </c:pt>
                <c:pt idx="2383">
                  <c:v>-80.583999999999989</c:v>
                </c:pt>
                <c:pt idx="2384">
                  <c:v>-80.581999999999994</c:v>
                </c:pt>
                <c:pt idx="2385">
                  <c:v>-80.58</c:v>
                </c:pt>
                <c:pt idx="2386">
                  <c:v>-80.577999999999989</c:v>
                </c:pt>
                <c:pt idx="2387">
                  <c:v>-80.575999999999993</c:v>
                </c:pt>
                <c:pt idx="2388">
                  <c:v>-80.573999999999998</c:v>
                </c:pt>
                <c:pt idx="2389">
                  <c:v>-80.571999999999989</c:v>
                </c:pt>
                <c:pt idx="2390">
                  <c:v>-80.569999999999993</c:v>
                </c:pt>
                <c:pt idx="2391">
                  <c:v>-80.567999999999998</c:v>
                </c:pt>
                <c:pt idx="2392">
                  <c:v>-80.565999999999988</c:v>
                </c:pt>
                <c:pt idx="2393">
                  <c:v>-80.563999999999993</c:v>
                </c:pt>
                <c:pt idx="2394">
                  <c:v>-80.561999999999998</c:v>
                </c:pt>
                <c:pt idx="2395">
                  <c:v>-80.559999999999988</c:v>
                </c:pt>
                <c:pt idx="2396">
                  <c:v>-80.557999999999993</c:v>
                </c:pt>
                <c:pt idx="2397">
                  <c:v>-80.555999999999997</c:v>
                </c:pt>
                <c:pt idx="2398">
                  <c:v>-80.553999999999988</c:v>
                </c:pt>
                <c:pt idx="2399">
                  <c:v>-80.551999999999992</c:v>
                </c:pt>
                <c:pt idx="2400">
                  <c:v>-80.55</c:v>
                </c:pt>
                <c:pt idx="2401">
                  <c:v>-80.548000000000002</c:v>
                </c:pt>
                <c:pt idx="2402">
                  <c:v>-80.545999999999992</c:v>
                </c:pt>
                <c:pt idx="2403">
                  <c:v>-80.543999999999997</c:v>
                </c:pt>
                <c:pt idx="2404">
                  <c:v>-80.542000000000002</c:v>
                </c:pt>
                <c:pt idx="2405">
                  <c:v>-80.539999999999992</c:v>
                </c:pt>
                <c:pt idx="2406">
                  <c:v>-80.537999999999997</c:v>
                </c:pt>
                <c:pt idx="2407">
                  <c:v>-80.536000000000001</c:v>
                </c:pt>
                <c:pt idx="2408">
                  <c:v>-80.533999999999992</c:v>
                </c:pt>
                <c:pt idx="2409">
                  <c:v>-80.531999999999996</c:v>
                </c:pt>
                <c:pt idx="2410">
                  <c:v>-80.53</c:v>
                </c:pt>
                <c:pt idx="2411">
                  <c:v>-80.527999999999992</c:v>
                </c:pt>
                <c:pt idx="2412">
                  <c:v>-80.525999999999996</c:v>
                </c:pt>
                <c:pt idx="2413">
                  <c:v>-80.524000000000001</c:v>
                </c:pt>
                <c:pt idx="2414">
                  <c:v>-80.521999999999991</c:v>
                </c:pt>
                <c:pt idx="2415">
                  <c:v>-80.52</c:v>
                </c:pt>
                <c:pt idx="2416">
                  <c:v>-80.518000000000001</c:v>
                </c:pt>
                <c:pt idx="2417">
                  <c:v>-80.515999999999991</c:v>
                </c:pt>
                <c:pt idx="2418">
                  <c:v>-80.513999999999996</c:v>
                </c:pt>
                <c:pt idx="2419">
                  <c:v>-80.512</c:v>
                </c:pt>
                <c:pt idx="2420">
                  <c:v>-80.509999999999991</c:v>
                </c:pt>
                <c:pt idx="2421">
                  <c:v>-80.507999999999996</c:v>
                </c:pt>
                <c:pt idx="2422">
                  <c:v>-80.506</c:v>
                </c:pt>
                <c:pt idx="2423">
                  <c:v>-80.503999999999991</c:v>
                </c:pt>
                <c:pt idx="2424">
                  <c:v>-80.501999999999995</c:v>
                </c:pt>
                <c:pt idx="2425">
                  <c:v>-80.5</c:v>
                </c:pt>
                <c:pt idx="2426">
                  <c:v>-80.49799999999999</c:v>
                </c:pt>
                <c:pt idx="2427">
                  <c:v>-80.495999999999995</c:v>
                </c:pt>
                <c:pt idx="2428">
                  <c:v>-80.494</c:v>
                </c:pt>
                <c:pt idx="2429">
                  <c:v>-80.49199999999999</c:v>
                </c:pt>
                <c:pt idx="2430">
                  <c:v>-80.489999999999995</c:v>
                </c:pt>
                <c:pt idx="2431">
                  <c:v>-80.488</c:v>
                </c:pt>
                <c:pt idx="2432">
                  <c:v>-80.48599999999999</c:v>
                </c:pt>
                <c:pt idx="2433">
                  <c:v>-80.483999999999995</c:v>
                </c:pt>
                <c:pt idx="2434">
                  <c:v>-80.481999999999999</c:v>
                </c:pt>
                <c:pt idx="2435">
                  <c:v>-80.47999999999999</c:v>
                </c:pt>
                <c:pt idx="2436">
                  <c:v>-80.477999999999994</c:v>
                </c:pt>
                <c:pt idx="2437">
                  <c:v>-80.475999999999999</c:v>
                </c:pt>
                <c:pt idx="2438">
                  <c:v>-80.47399999999999</c:v>
                </c:pt>
                <c:pt idx="2439">
                  <c:v>-80.471999999999994</c:v>
                </c:pt>
                <c:pt idx="2440">
                  <c:v>-80.47</c:v>
                </c:pt>
                <c:pt idx="2441">
                  <c:v>-80.467999999999989</c:v>
                </c:pt>
                <c:pt idx="2442">
                  <c:v>-80.465999999999994</c:v>
                </c:pt>
                <c:pt idx="2443">
                  <c:v>-80.463999999999999</c:v>
                </c:pt>
                <c:pt idx="2444">
                  <c:v>-80.461999999999989</c:v>
                </c:pt>
                <c:pt idx="2445">
                  <c:v>-80.459999999999994</c:v>
                </c:pt>
                <c:pt idx="2446">
                  <c:v>-80.457999999999998</c:v>
                </c:pt>
                <c:pt idx="2447">
                  <c:v>-80.455999999999989</c:v>
                </c:pt>
                <c:pt idx="2448">
                  <c:v>-80.453999999999994</c:v>
                </c:pt>
                <c:pt idx="2449">
                  <c:v>-80.451999999999998</c:v>
                </c:pt>
                <c:pt idx="2450">
                  <c:v>-80.449999999999989</c:v>
                </c:pt>
                <c:pt idx="2451">
                  <c:v>-80.447999999999993</c:v>
                </c:pt>
                <c:pt idx="2452">
                  <c:v>-80.445999999999998</c:v>
                </c:pt>
                <c:pt idx="2453">
                  <c:v>-80.443999999999988</c:v>
                </c:pt>
                <c:pt idx="2454">
                  <c:v>-80.441999999999993</c:v>
                </c:pt>
                <c:pt idx="2455">
                  <c:v>-80.44</c:v>
                </c:pt>
                <c:pt idx="2456">
                  <c:v>-80.437999999999988</c:v>
                </c:pt>
                <c:pt idx="2457">
                  <c:v>-80.435999999999993</c:v>
                </c:pt>
                <c:pt idx="2458">
                  <c:v>-80.433999999999997</c:v>
                </c:pt>
                <c:pt idx="2459">
                  <c:v>-80.431999999999988</c:v>
                </c:pt>
                <c:pt idx="2460">
                  <c:v>-80.429999999999993</c:v>
                </c:pt>
                <c:pt idx="2461">
                  <c:v>-80.427999999999997</c:v>
                </c:pt>
                <c:pt idx="2462">
                  <c:v>-80.425999999999988</c:v>
                </c:pt>
                <c:pt idx="2463">
                  <c:v>-80.423999999999992</c:v>
                </c:pt>
                <c:pt idx="2464">
                  <c:v>-80.421999999999997</c:v>
                </c:pt>
                <c:pt idx="2465">
                  <c:v>-80.419999999999987</c:v>
                </c:pt>
                <c:pt idx="2466">
                  <c:v>-80.417999999999992</c:v>
                </c:pt>
                <c:pt idx="2467">
                  <c:v>-80.415999999999997</c:v>
                </c:pt>
                <c:pt idx="2468">
                  <c:v>-80.413999999999987</c:v>
                </c:pt>
                <c:pt idx="2469">
                  <c:v>-80.411999999999992</c:v>
                </c:pt>
                <c:pt idx="2470">
                  <c:v>-80.41</c:v>
                </c:pt>
                <c:pt idx="2471">
                  <c:v>-80.407999999999987</c:v>
                </c:pt>
                <c:pt idx="2472">
                  <c:v>-80.405999999999992</c:v>
                </c:pt>
                <c:pt idx="2473">
                  <c:v>-80.403999999999996</c:v>
                </c:pt>
                <c:pt idx="2474">
                  <c:v>-80.401999999999987</c:v>
                </c:pt>
                <c:pt idx="2475">
                  <c:v>-80.399999999999991</c:v>
                </c:pt>
                <c:pt idx="2476">
                  <c:v>-80.397999999999996</c:v>
                </c:pt>
                <c:pt idx="2477">
                  <c:v>-80.396000000000001</c:v>
                </c:pt>
                <c:pt idx="2478">
                  <c:v>-80.393999999999991</c:v>
                </c:pt>
                <c:pt idx="2479">
                  <c:v>-80.391999999999996</c:v>
                </c:pt>
                <c:pt idx="2480">
                  <c:v>-80.39</c:v>
                </c:pt>
                <c:pt idx="2481">
                  <c:v>-80.387999999999991</c:v>
                </c:pt>
                <c:pt idx="2482">
                  <c:v>-80.385999999999996</c:v>
                </c:pt>
                <c:pt idx="2483">
                  <c:v>-80.384</c:v>
                </c:pt>
                <c:pt idx="2484">
                  <c:v>-80.381999999999991</c:v>
                </c:pt>
                <c:pt idx="2485">
                  <c:v>-80.38</c:v>
                </c:pt>
                <c:pt idx="2486">
                  <c:v>-80.378</c:v>
                </c:pt>
                <c:pt idx="2487">
                  <c:v>-80.375999999999991</c:v>
                </c:pt>
                <c:pt idx="2488">
                  <c:v>-80.373999999999995</c:v>
                </c:pt>
                <c:pt idx="2489">
                  <c:v>-80.372</c:v>
                </c:pt>
                <c:pt idx="2490">
                  <c:v>-80.36999999999999</c:v>
                </c:pt>
                <c:pt idx="2491">
                  <c:v>-80.367999999999995</c:v>
                </c:pt>
                <c:pt idx="2492">
                  <c:v>-80.366</c:v>
                </c:pt>
                <c:pt idx="2493">
                  <c:v>-80.36399999999999</c:v>
                </c:pt>
                <c:pt idx="2494">
                  <c:v>-80.361999999999995</c:v>
                </c:pt>
                <c:pt idx="2495">
                  <c:v>-80.36</c:v>
                </c:pt>
                <c:pt idx="2496">
                  <c:v>-80.35799999999999</c:v>
                </c:pt>
                <c:pt idx="2497">
                  <c:v>-80.355999999999995</c:v>
                </c:pt>
                <c:pt idx="2498">
                  <c:v>-80.353999999999999</c:v>
                </c:pt>
                <c:pt idx="2499">
                  <c:v>-80.35199999999999</c:v>
                </c:pt>
                <c:pt idx="2500">
                  <c:v>-80.349999999999994</c:v>
                </c:pt>
                <c:pt idx="2501">
                  <c:v>-80.347999999999999</c:v>
                </c:pt>
                <c:pt idx="2502">
                  <c:v>-80.345999999999989</c:v>
                </c:pt>
                <c:pt idx="2503">
                  <c:v>-80.343999999999994</c:v>
                </c:pt>
                <c:pt idx="2504">
                  <c:v>-80.341999999999999</c:v>
                </c:pt>
                <c:pt idx="2505">
                  <c:v>-80.339999999999989</c:v>
                </c:pt>
                <c:pt idx="2506">
                  <c:v>-80.337999999999994</c:v>
                </c:pt>
                <c:pt idx="2507">
                  <c:v>-80.335999999999999</c:v>
                </c:pt>
                <c:pt idx="2508">
                  <c:v>-80.333999999999989</c:v>
                </c:pt>
                <c:pt idx="2509">
                  <c:v>-80.331999999999994</c:v>
                </c:pt>
                <c:pt idx="2510">
                  <c:v>-80.33</c:v>
                </c:pt>
                <c:pt idx="2511">
                  <c:v>-80.327999999999989</c:v>
                </c:pt>
                <c:pt idx="2512">
                  <c:v>-80.325999999999993</c:v>
                </c:pt>
                <c:pt idx="2513">
                  <c:v>-80.323999999999998</c:v>
                </c:pt>
                <c:pt idx="2514">
                  <c:v>-80.321999999999989</c:v>
                </c:pt>
                <c:pt idx="2515">
                  <c:v>-80.319999999999993</c:v>
                </c:pt>
                <c:pt idx="2516">
                  <c:v>-80.317999999999998</c:v>
                </c:pt>
                <c:pt idx="2517">
                  <c:v>-80.315999999999988</c:v>
                </c:pt>
                <c:pt idx="2518">
                  <c:v>-80.313999999999993</c:v>
                </c:pt>
                <c:pt idx="2519">
                  <c:v>-80.311999999999998</c:v>
                </c:pt>
                <c:pt idx="2520">
                  <c:v>-80.309999999999988</c:v>
                </c:pt>
                <c:pt idx="2521">
                  <c:v>-80.307999999999993</c:v>
                </c:pt>
                <c:pt idx="2522">
                  <c:v>-80.305999999999997</c:v>
                </c:pt>
                <c:pt idx="2523">
                  <c:v>-80.303999999999988</c:v>
                </c:pt>
                <c:pt idx="2524">
                  <c:v>-80.301999999999992</c:v>
                </c:pt>
                <c:pt idx="2525">
                  <c:v>-80.3</c:v>
                </c:pt>
                <c:pt idx="2526">
                  <c:v>-80.298000000000002</c:v>
                </c:pt>
                <c:pt idx="2527">
                  <c:v>-80.295999999999992</c:v>
                </c:pt>
                <c:pt idx="2528">
                  <c:v>-80.293999999999997</c:v>
                </c:pt>
                <c:pt idx="2529">
                  <c:v>-80.292000000000002</c:v>
                </c:pt>
                <c:pt idx="2530">
                  <c:v>-80.289999999999992</c:v>
                </c:pt>
                <c:pt idx="2531">
                  <c:v>-80.287999999999997</c:v>
                </c:pt>
                <c:pt idx="2532">
                  <c:v>-80.286000000000001</c:v>
                </c:pt>
                <c:pt idx="2533">
                  <c:v>-80.283999999999992</c:v>
                </c:pt>
                <c:pt idx="2534">
                  <c:v>-80.281999999999996</c:v>
                </c:pt>
                <c:pt idx="2535">
                  <c:v>-80.28</c:v>
                </c:pt>
                <c:pt idx="2536">
                  <c:v>-80.277999999999992</c:v>
                </c:pt>
                <c:pt idx="2537">
                  <c:v>-80.275999999999996</c:v>
                </c:pt>
                <c:pt idx="2538">
                  <c:v>-80.274000000000001</c:v>
                </c:pt>
                <c:pt idx="2539">
                  <c:v>-80.271999999999991</c:v>
                </c:pt>
                <c:pt idx="2540">
                  <c:v>-80.27</c:v>
                </c:pt>
                <c:pt idx="2541">
                  <c:v>-80.268000000000001</c:v>
                </c:pt>
                <c:pt idx="2542">
                  <c:v>-80.265999999999991</c:v>
                </c:pt>
                <c:pt idx="2543">
                  <c:v>-80.263999999999996</c:v>
                </c:pt>
                <c:pt idx="2544">
                  <c:v>-80.262</c:v>
                </c:pt>
                <c:pt idx="2545">
                  <c:v>-80.259999999999991</c:v>
                </c:pt>
                <c:pt idx="2546">
                  <c:v>-80.257999999999996</c:v>
                </c:pt>
                <c:pt idx="2547">
                  <c:v>-80.256</c:v>
                </c:pt>
                <c:pt idx="2548">
                  <c:v>-80.253999999999991</c:v>
                </c:pt>
                <c:pt idx="2549">
                  <c:v>-80.251999999999995</c:v>
                </c:pt>
                <c:pt idx="2550">
                  <c:v>-80.25</c:v>
                </c:pt>
                <c:pt idx="2551">
                  <c:v>-80.24799999999999</c:v>
                </c:pt>
                <c:pt idx="2552">
                  <c:v>-80.245999999999995</c:v>
                </c:pt>
                <c:pt idx="2553">
                  <c:v>-80.244</c:v>
                </c:pt>
                <c:pt idx="2554">
                  <c:v>-80.24199999999999</c:v>
                </c:pt>
                <c:pt idx="2555">
                  <c:v>-80.239999999999995</c:v>
                </c:pt>
                <c:pt idx="2556">
                  <c:v>-80.238</c:v>
                </c:pt>
                <c:pt idx="2557">
                  <c:v>-80.23599999999999</c:v>
                </c:pt>
                <c:pt idx="2558">
                  <c:v>-80.233999999999995</c:v>
                </c:pt>
                <c:pt idx="2559">
                  <c:v>-80.231999999999999</c:v>
                </c:pt>
                <c:pt idx="2560">
                  <c:v>-80.22999999999999</c:v>
                </c:pt>
                <c:pt idx="2561">
                  <c:v>-80.227999999999994</c:v>
                </c:pt>
                <c:pt idx="2562">
                  <c:v>-80.225999999999999</c:v>
                </c:pt>
                <c:pt idx="2563">
                  <c:v>-80.22399999999999</c:v>
                </c:pt>
                <c:pt idx="2564">
                  <c:v>-80.221999999999994</c:v>
                </c:pt>
                <c:pt idx="2565">
                  <c:v>-80.22</c:v>
                </c:pt>
                <c:pt idx="2566">
                  <c:v>-80.217999999999989</c:v>
                </c:pt>
                <c:pt idx="2567">
                  <c:v>-80.215999999999994</c:v>
                </c:pt>
                <c:pt idx="2568">
                  <c:v>-80.213999999999999</c:v>
                </c:pt>
                <c:pt idx="2569">
                  <c:v>-80.211999999999989</c:v>
                </c:pt>
                <c:pt idx="2570">
                  <c:v>-80.209999999999994</c:v>
                </c:pt>
                <c:pt idx="2571">
                  <c:v>-80.207999999999998</c:v>
                </c:pt>
                <c:pt idx="2572">
                  <c:v>-80.205999999999989</c:v>
                </c:pt>
                <c:pt idx="2573">
                  <c:v>-80.203999999999994</c:v>
                </c:pt>
                <c:pt idx="2574">
                  <c:v>-80.201999999999998</c:v>
                </c:pt>
                <c:pt idx="2575">
                  <c:v>-80.199999999999989</c:v>
                </c:pt>
                <c:pt idx="2576">
                  <c:v>-80.197999999999993</c:v>
                </c:pt>
                <c:pt idx="2577">
                  <c:v>-80.195999999999998</c:v>
                </c:pt>
                <c:pt idx="2578">
                  <c:v>-80.193999999999988</c:v>
                </c:pt>
                <c:pt idx="2579">
                  <c:v>-80.191999999999993</c:v>
                </c:pt>
                <c:pt idx="2580">
                  <c:v>-80.19</c:v>
                </c:pt>
                <c:pt idx="2581">
                  <c:v>-80.187999999999988</c:v>
                </c:pt>
                <c:pt idx="2582">
                  <c:v>-80.185999999999993</c:v>
                </c:pt>
                <c:pt idx="2583">
                  <c:v>-80.183999999999997</c:v>
                </c:pt>
                <c:pt idx="2584">
                  <c:v>-80.181999999999988</c:v>
                </c:pt>
                <c:pt idx="2585">
                  <c:v>-80.179999999999993</c:v>
                </c:pt>
                <c:pt idx="2586">
                  <c:v>-80.177999999999997</c:v>
                </c:pt>
                <c:pt idx="2587">
                  <c:v>-80.175999999999988</c:v>
                </c:pt>
                <c:pt idx="2588">
                  <c:v>-80.173999999999992</c:v>
                </c:pt>
                <c:pt idx="2589">
                  <c:v>-80.171999999999997</c:v>
                </c:pt>
                <c:pt idx="2590">
                  <c:v>-80.169999999999987</c:v>
                </c:pt>
                <c:pt idx="2591">
                  <c:v>-80.167999999999992</c:v>
                </c:pt>
                <c:pt idx="2592">
                  <c:v>-80.165999999999997</c:v>
                </c:pt>
                <c:pt idx="2593">
                  <c:v>-80.163999999999987</c:v>
                </c:pt>
                <c:pt idx="2594">
                  <c:v>-80.161999999999992</c:v>
                </c:pt>
                <c:pt idx="2595">
                  <c:v>-80.16</c:v>
                </c:pt>
                <c:pt idx="2596">
                  <c:v>-80.157999999999987</c:v>
                </c:pt>
                <c:pt idx="2597">
                  <c:v>-80.155999999999992</c:v>
                </c:pt>
                <c:pt idx="2598">
                  <c:v>-80.153999999999996</c:v>
                </c:pt>
                <c:pt idx="2599">
                  <c:v>-80.151999999999987</c:v>
                </c:pt>
                <c:pt idx="2600">
                  <c:v>-80.149999999999991</c:v>
                </c:pt>
                <c:pt idx="2601">
                  <c:v>-80.147999999999996</c:v>
                </c:pt>
                <c:pt idx="2602">
                  <c:v>-80.146000000000001</c:v>
                </c:pt>
                <c:pt idx="2603">
                  <c:v>-80.143999999999991</c:v>
                </c:pt>
                <c:pt idx="2604">
                  <c:v>-80.141999999999996</c:v>
                </c:pt>
                <c:pt idx="2605">
                  <c:v>-80.14</c:v>
                </c:pt>
                <c:pt idx="2606">
                  <c:v>-80.137999999999991</c:v>
                </c:pt>
                <c:pt idx="2607">
                  <c:v>-80.135999999999996</c:v>
                </c:pt>
                <c:pt idx="2608">
                  <c:v>-80.134</c:v>
                </c:pt>
                <c:pt idx="2609">
                  <c:v>-80.131999999999991</c:v>
                </c:pt>
                <c:pt idx="2610">
                  <c:v>-80.13</c:v>
                </c:pt>
                <c:pt idx="2611">
                  <c:v>-80.128</c:v>
                </c:pt>
                <c:pt idx="2612">
                  <c:v>-80.125999999999991</c:v>
                </c:pt>
                <c:pt idx="2613">
                  <c:v>-80.123999999999995</c:v>
                </c:pt>
                <c:pt idx="2614">
                  <c:v>-80.122</c:v>
                </c:pt>
                <c:pt idx="2615">
                  <c:v>-80.11999999999999</c:v>
                </c:pt>
                <c:pt idx="2616">
                  <c:v>-80.117999999999995</c:v>
                </c:pt>
                <c:pt idx="2617">
                  <c:v>-80.116</c:v>
                </c:pt>
                <c:pt idx="2618">
                  <c:v>-80.11399999999999</c:v>
                </c:pt>
                <c:pt idx="2619">
                  <c:v>-80.111999999999995</c:v>
                </c:pt>
                <c:pt idx="2620">
                  <c:v>-80.11</c:v>
                </c:pt>
                <c:pt idx="2621">
                  <c:v>-80.10799999999999</c:v>
                </c:pt>
                <c:pt idx="2622">
                  <c:v>-80.105999999999995</c:v>
                </c:pt>
                <c:pt idx="2623">
                  <c:v>-80.103999999999999</c:v>
                </c:pt>
                <c:pt idx="2624">
                  <c:v>-80.10199999999999</c:v>
                </c:pt>
                <c:pt idx="2625">
                  <c:v>-80.099999999999994</c:v>
                </c:pt>
                <c:pt idx="2626">
                  <c:v>-80.097999999999999</c:v>
                </c:pt>
                <c:pt idx="2627">
                  <c:v>-80.095999999999989</c:v>
                </c:pt>
                <c:pt idx="2628">
                  <c:v>-80.093999999999994</c:v>
                </c:pt>
                <c:pt idx="2629">
                  <c:v>-80.091999999999999</c:v>
                </c:pt>
                <c:pt idx="2630">
                  <c:v>-80.089999999999989</c:v>
                </c:pt>
                <c:pt idx="2631">
                  <c:v>-80.087999999999994</c:v>
                </c:pt>
                <c:pt idx="2632">
                  <c:v>-80.085999999999999</c:v>
                </c:pt>
                <c:pt idx="2633">
                  <c:v>-80.083999999999989</c:v>
                </c:pt>
                <c:pt idx="2634">
                  <c:v>-80.081999999999994</c:v>
                </c:pt>
                <c:pt idx="2635">
                  <c:v>-80.08</c:v>
                </c:pt>
                <c:pt idx="2636">
                  <c:v>-80.077999999999989</c:v>
                </c:pt>
                <c:pt idx="2637">
                  <c:v>-80.075999999999993</c:v>
                </c:pt>
                <c:pt idx="2638">
                  <c:v>-80.073999999999998</c:v>
                </c:pt>
                <c:pt idx="2639">
                  <c:v>-80.071999999999989</c:v>
                </c:pt>
                <c:pt idx="2640">
                  <c:v>-80.069999999999993</c:v>
                </c:pt>
                <c:pt idx="2641">
                  <c:v>-80.067999999999998</c:v>
                </c:pt>
                <c:pt idx="2642">
                  <c:v>-80.065999999999988</c:v>
                </c:pt>
                <c:pt idx="2643">
                  <c:v>-80.063999999999993</c:v>
                </c:pt>
                <c:pt idx="2644">
                  <c:v>-80.061999999999998</c:v>
                </c:pt>
                <c:pt idx="2645">
                  <c:v>-80.059999999999988</c:v>
                </c:pt>
                <c:pt idx="2646">
                  <c:v>-80.057999999999993</c:v>
                </c:pt>
                <c:pt idx="2647">
                  <c:v>-80.055999999999997</c:v>
                </c:pt>
                <c:pt idx="2648">
                  <c:v>-80.053999999999988</c:v>
                </c:pt>
                <c:pt idx="2649">
                  <c:v>-80.051999999999992</c:v>
                </c:pt>
                <c:pt idx="2650">
                  <c:v>-80.05</c:v>
                </c:pt>
                <c:pt idx="2651">
                  <c:v>-80.048000000000002</c:v>
                </c:pt>
                <c:pt idx="2652">
                  <c:v>-80.045999999999992</c:v>
                </c:pt>
                <c:pt idx="2653">
                  <c:v>-80.043999999999997</c:v>
                </c:pt>
                <c:pt idx="2654">
                  <c:v>-80.042000000000002</c:v>
                </c:pt>
                <c:pt idx="2655">
                  <c:v>-80.039999999999992</c:v>
                </c:pt>
                <c:pt idx="2656">
                  <c:v>-80.037999999999997</c:v>
                </c:pt>
                <c:pt idx="2657">
                  <c:v>-80.036000000000001</c:v>
                </c:pt>
                <c:pt idx="2658">
                  <c:v>-80.033999999999992</c:v>
                </c:pt>
                <c:pt idx="2659">
                  <c:v>-80.031999999999996</c:v>
                </c:pt>
                <c:pt idx="2660">
                  <c:v>-80.03</c:v>
                </c:pt>
                <c:pt idx="2661">
                  <c:v>-80.027999999999992</c:v>
                </c:pt>
                <c:pt idx="2662">
                  <c:v>-80.025999999999996</c:v>
                </c:pt>
                <c:pt idx="2663">
                  <c:v>-80.024000000000001</c:v>
                </c:pt>
                <c:pt idx="2664">
                  <c:v>-80.021999999999991</c:v>
                </c:pt>
                <c:pt idx="2665">
                  <c:v>-80.02</c:v>
                </c:pt>
                <c:pt idx="2666">
                  <c:v>-80.018000000000001</c:v>
                </c:pt>
                <c:pt idx="2667">
                  <c:v>-80.015999999999991</c:v>
                </c:pt>
                <c:pt idx="2668">
                  <c:v>-80.013999999999996</c:v>
                </c:pt>
                <c:pt idx="2669">
                  <c:v>-80.012</c:v>
                </c:pt>
                <c:pt idx="2670">
                  <c:v>-80.009999999999991</c:v>
                </c:pt>
                <c:pt idx="2671">
                  <c:v>-80.007999999999996</c:v>
                </c:pt>
                <c:pt idx="2672">
                  <c:v>-80.006</c:v>
                </c:pt>
                <c:pt idx="2673">
                  <c:v>-80.003999999999991</c:v>
                </c:pt>
                <c:pt idx="2674">
                  <c:v>-80.001999999999995</c:v>
                </c:pt>
                <c:pt idx="2675">
                  <c:v>-80</c:v>
                </c:pt>
                <c:pt idx="2676">
                  <c:v>-79.99799999999999</c:v>
                </c:pt>
                <c:pt idx="2677">
                  <c:v>-79.995999999999995</c:v>
                </c:pt>
                <c:pt idx="2678">
                  <c:v>-79.994</c:v>
                </c:pt>
                <c:pt idx="2679">
                  <c:v>-79.99199999999999</c:v>
                </c:pt>
                <c:pt idx="2680">
                  <c:v>-79.989999999999995</c:v>
                </c:pt>
                <c:pt idx="2681">
                  <c:v>-79.988</c:v>
                </c:pt>
                <c:pt idx="2682">
                  <c:v>-79.98599999999999</c:v>
                </c:pt>
                <c:pt idx="2683">
                  <c:v>-79.983999999999995</c:v>
                </c:pt>
                <c:pt idx="2684">
                  <c:v>-79.981999999999999</c:v>
                </c:pt>
                <c:pt idx="2685">
                  <c:v>-79.97999999999999</c:v>
                </c:pt>
                <c:pt idx="2686">
                  <c:v>-79.977999999999994</c:v>
                </c:pt>
                <c:pt idx="2687">
                  <c:v>-79.975999999999999</c:v>
                </c:pt>
                <c:pt idx="2688">
                  <c:v>-79.97399999999999</c:v>
                </c:pt>
                <c:pt idx="2689">
                  <c:v>-79.971999999999994</c:v>
                </c:pt>
                <c:pt idx="2690">
                  <c:v>-79.97</c:v>
                </c:pt>
                <c:pt idx="2691">
                  <c:v>-79.967999999999989</c:v>
                </c:pt>
                <c:pt idx="2692">
                  <c:v>-79.965999999999994</c:v>
                </c:pt>
                <c:pt idx="2693">
                  <c:v>-79.963999999999999</c:v>
                </c:pt>
                <c:pt idx="2694">
                  <c:v>-79.961999999999989</c:v>
                </c:pt>
                <c:pt idx="2695">
                  <c:v>-79.959999999999994</c:v>
                </c:pt>
                <c:pt idx="2696">
                  <c:v>-79.957999999999998</c:v>
                </c:pt>
                <c:pt idx="2697">
                  <c:v>-79.955999999999989</c:v>
                </c:pt>
                <c:pt idx="2698">
                  <c:v>-79.953999999999994</c:v>
                </c:pt>
                <c:pt idx="2699">
                  <c:v>-79.951999999999998</c:v>
                </c:pt>
                <c:pt idx="2700">
                  <c:v>-79.949999999999989</c:v>
                </c:pt>
                <c:pt idx="2701">
                  <c:v>-79.947999999999993</c:v>
                </c:pt>
                <c:pt idx="2702">
                  <c:v>-79.945999999999998</c:v>
                </c:pt>
                <c:pt idx="2703">
                  <c:v>-79.943999999999988</c:v>
                </c:pt>
                <c:pt idx="2704">
                  <c:v>-79.941999999999993</c:v>
                </c:pt>
                <c:pt idx="2705">
                  <c:v>-79.94</c:v>
                </c:pt>
                <c:pt idx="2706">
                  <c:v>-79.937999999999988</c:v>
                </c:pt>
                <c:pt idx="2707">
                  <c:v>-79.935999999999993</c:v>
                </c:pt>
                <c:pt idx="2708">
                  <c:v>-79.933999999999997</c:v>
                </c:pt>
                <c:pt idx="2709">
                  <c:v>-79.931999999999988</c:v>
                </c:pt>
                <c:pt idx="2710">
                  <c:v>-79.929999999999993</c:v>
                </c:pt>
                <c:pt idx="2711">
                  <c:v>-79.927999999999997</c:v>
                </c:pt>
                <c:pt idx="2712">
                  <c:v>-79.925999999999988</c:v>
                </c:pt>
                <c:pt idx="2713">
                  <c:v>-79.923999999999992</c:v>
                </c:pt>
                <c:pt idx="2714">
                  <c:v>-79.921999999999997</c:v>
                </c:pt>
                <c:pt idx="2715">
                  <c:v>-79.919999999999987</c:v>
                </c:pt>
                <c:pt idx="2716">
                  <c:v>-79.917999999999992</c:v>
                </c:pt>
                <c:pt idx="2717">
                  <c:v>-79.915999999999997</c:v>
                </c:pt>
                <c:pt idx="2718">
                  <c:v>-79.913999999999987</c:v>
                </c:pt>
                <c:pt idx="2719">
                  <c:v>-79.911999999999992</c:v>
                </c:pt>
                <c:pt idx="2720">
                  <c:v>-79.91</c:v>
                </c:pt>
                <c:pt idx="2721">
                  <c:v>-79.907999999999987</c:v>
                </c:pt>
                <c:pt idx="2722">
                  <c:v>-79.905999999999992</c:v>
                </c:pt>
                <c:pt idx="2723">
                  <c:v>-79.903999999999996</c:v>
                </c:pt>
                <c:pt idx="2724">
                  <c:v>-79.901999999999987</c:v>
                </c:pt>
                <c:pt idx="2725">
                  <c:v>-79.899999999999991</c:v>
                </c:pt>
                <c:pt idx="2726">
                  <c:v>-79.897999999999996</c:v>
                </c:pt>
                <c:pt idx="2727">
                  <c:v>-79.896000000000001</c:v>
                </c:pt>
                <c:pt idx="2728">
                  <c:v>-79.893999999999991</c:v>
                </c:pt>
                <c:pt idx="2729">
                  <c:v>-79.891999999999996</c:v>
                </c:pt>
                <c:pt idx="2730">
                  <c:v>-79.89</c:v>
                </c:pt>
                <c:pt idx="2731">
                  <c:v>-79.887999999999991</c:v>
                </c:pt>
                <c:pt idx="2732">
                  <c:v>-79.885999999999996</c:v>
                </c:pt>
                <c:pt idx="2733">
                  <c:v>-79.884</c:v>
                </c:pt>
                <c:pt idx="2734">
                  <c:v>-79.881999999999991</c:v>
                </c:pt>
                <c:pt idx="2735">
                  <c:v>-79.88</c:v>
                </c:pt>
                <c:pt idx="2736">
                  <c:v>-79.878</c:v>
                </c:pt>
                <c:pt idx="2737">
                  <c:v>-79.875999999999991</c:v>
                </c:pt>
                <c:pt idx="2738">
                  <c:v>-79.873999999999995</c:v>
                </c:pt>
                <c:pt idx="2739">
                  <c:v>-79.872</c:v>
                </c:pt>
                <c:pt idx="2740">
                  <c:v>-79.86999999999999</c:v>
                </c:pt>
                <c:pt idx="2741">
                  <c:v>-79.867999999999995</c:v>
                </c:pt>
                <c:pt idx="2742">
                  <c:v>-79.866</c:v>
                </c:pt>
                <c:pt idx="2743">
                  <c:v>-79.86399999999999</c:v>
                </c:pt>
                <c:pt idx="2744">
                  <c:v>-79.861999999999995</c:v>
                </c:pt>
                <c:pt idx="2745">
                  <c:v>-79.86</c:v>
                </c:pt>
                <c:pt idx="2746">
                  <c:v>-79.85799999999999</c:v>
                </c:pt>
                <c:pt idx="2747">
                  <c:v>-79.855999999999995</c:v>
                </c:pt>
                <c:pt idx="2748">
                  <c:v>-79.853999999999999</c:v>
                </c:pt>
                <c:pt idx="2749">
                  <c:v>-79.85199999999999</c:v>
                </c:pt>
                <c:pt idx="2750">
                  <c:v>-79.849999999999994</c:v>
                </c:pt>
                <c:pt idx="2751">
                  <c:v>-79.847999999999999</c:v>
                </c:pt>
                <c:pt idx="2752">
                  <c:v>-79.845999999999989</c:v>
                </c:pt>
                <c:pt idx="2753">
                  <c:v>-79.843999999999994</c:v>
                </c:pt>
                <c:pt idx="2754">
                  <c:v>-79.841999999999999</c:v>
                </c:pt>
                <c:pt idx="2755">
                  <c:v>-79.839999999999989</c:v>
                </c:pt>
                <c:pt idx="2756">
                  <c:v>-79.837999999999994</c:v>
                </c:pt>
                <c:pt idx="2757">
                  <c:v>-79.835999999999999</c:v>
                </c:pt>
                <c:pt idx="2758">
                  <c:v>-79.833999999999989</c:v>
                </c:pt>
                <c:pt idx="2759">
                  <c:v>-79.831999999999994</c:v>
                </c:pt>
                <c:pt idx="2760">
                  <c:v>-79.83</c:v>
                </c:pt>
                <c:pt idx="2761">
                  <c:v>-79.827999999999989</c:v>
                </c:pt>
                <c:pt idx="2762">
                  <c:v>-79.825999999999993</c:v>
                </c:pt>
                <c:pt idx="2763">
                  <c:v>-79.823999999999998</c:v>
                </c:pt>
                <c:pt idx="2764">
                  <c:v>-79.821999999999989</c:v>
                </c:pt>
                <c:pt idx="2765">
                  <c:v>-79.819999999999993</c:v>
                </c:pt>
                <c:pt idx="2766">
                  <c:v>-79.817999999999998</c:v>
                </c:pt>
                <c:pt idx="2767">
                  <c:v>-79.815999999999988</c:v>
                </c:pt>
                <c:pt idx="2768">
                  <c:v>-79.813999999999993</c:v>
                </c:pt>
                <c:pt idx="2769">
                  <c:v>-79.811999999999998</c:v>
                </c:pt>
                <c:pt idx="2770">
                  <c:v>-79.809999999999988</c:v>
                </c:pt>
                <c:pt idx="2771">
                  <c:v>-79.807999999999993</c:v>
                </c:pt>
                <c:pt idx="2772">
                  <c:v>-79.805999999999997</c:v>
                </c:pt>
                <c:pt idx="2773">
                  <c:v>-79.803999999999988</c:v>
                </c:pt>
                <c:pt idx="2774">
                  <c:v>-79.801999999999992</c:v>
                </c:pt>
                <c:pt idx="2775">
                  <c:v>-79.8</c:v>
                </c:pt>
                <c:pt idx="2776">
                  <c:v>-79.798000000000002</c:v>
                </c:pt>
                <c:pt idx="2777">
                  <c:v>-79.795999999999992</c:v>
                </c:pt>
                <c:pt idx="2778">
                  <c:v>-79.793999999999997</c:v>
                </c:pt>
                <c:pt idx="2779">
                  <c:v>-79.792000000000002</c:v>
                </c:pt>
                <c:pt idx="2780">
                  <c:v>-79.789999999999992</c:v>
                </c:pt>
                <c:pt idx="2781">
                  <c:v>-79.787999999999997</c:v>
                </c:pt>
                <c:pt idx="2782">
                  <c:v>-79.786000000000001</c:v>
                </c:pt>
                <c:pt idx="2783">
                  <c:v>-79.783999999999992</c:v>
                </c:pt>
                <c:pt idx="2784">
                  <c:v>-79.781999999999996</c:v>
                </c:pt>
                <c:pt idx="2785">
                  <c:v>-79.78</c:v>
                </c:pt>
                <c:pt idx="2786">
                  <c:v>-79.777999999999992</c:v>
                </c:pt>
                <c:pt idx="2787">
                  <c:v>-79.775999999999996</c:v>
                </c:pt>
                <c:pt idx="2788">
                  <c:v>-79.774000000000001</c:v>
                </c:pt>
                <c:pt idx="2789">
                  <c:v>-79.771999999999991</c:v>
                </c:pt>
                <c:pt idx="2790">
                  <c:v>-79.77</c:v>
                </c:pt>
                <c:pt idx="2791">
                  <c:v>-79.768000000000001</c:v>
                </c:pt>
                <c:pt idx="2792">
                  <c:v>-79.765999999999991</c:v>
                </c:pt>
                <c:pt idx="2793">
                  <c:v>-79.763999999999996</c:v>
                </c:pt>
                <c:pt idx="2794">
                  <c:v>-79.762</c:v>
                </c:pt>
                <c:pt idx="2795">
                  <c:v>-79.759999999999991</c:v>
                </c:pt>
                <c:pt idx="2796">
                  <c:v>-79.757999999999996</c:v>
                </c:pt>
                <c:pt idx="2797">
                  <c:v>-79.756</c:v>
                </c:pt>
                <c:pt idx="2798">
                  <c:v>-79.753999999999991</c:v>
                </c:pt>
                <c:pt idx="2799">
                  <c:v>-79.751999999999995</c:v>
                </c:pt>
                <c:pt idx="2800">
                  <c:v>-79.75</c:v>
                </c:pt>
                <c:pt idx="2801">
                  <c:v>-79.74799999999999</c:v>
                </c:pt>
                <c:pt idx="2802">
                  <c:v>-79.745999999999995</c:v>
                </c:pt>
                <c:pt idx="2803">
                  <c:v>-79.744</c:v>
                </c:pt>
                <c:pt idx="2804">
                  <c:v>-79.74199999999999</c:v>
                </c:pt>
                <c:pt idx="2805">
                  <c:v>-79.739999999999995</c:v>
                </c:pt>
                <c:pt idx="2806">
                  <c:v>-79.738</c:v>
                </c:pt>
                <c:pt idx="2807">
                  <c:v>-79.73599999999999</c:v>
                </c:pt>
                <c:pt idx="2808">
                  <c:v>-79.733999999999995</c:v>
                </c:pt>
                <c:pt idx="2809">
                  <c:v>-79.731999999999999</c:v>
                </c:pt>
                <c:pt idx="2810">
                  <c:v>-79.72999999999999</c:v>
                </c:pt>
                <c:pt idx="2811">
                  <c:v>-79.727999999999994</c:v>
                </c:pt>
                <c:pt idx="2812">
                  <c:v>-79.725999999999999</c:v>
                </c:pt>
                <c:pt idx="2813">
                  <c:v>-79.72399999999999</c:v>
                </c:pt>
                <c:pt idx="2814">
                  <c:v>-79.721999999999994</c:v>
                </c:pt>
                <c:pt idx="2815">
                  <c:v>-79.72</c:v>
                </c:pt>
                <c:pt idx="2816">
                  <c:v>-79.717999999999989</c:v>
                </c:pt>
                <c:pt idx="2817">
                  <c:v>-79.715999999999994</c:v>
                </c:pt>
                <c:pt idx="2818">
                  <c:v>-79.713999999999999</c:v>
                </c:pt>
                <c:pt idx="2819">
                  <c:v>-79.711999999999989</c:v>
                </c:pt>
                <c:pt idx="2820">
                  <c:v>-79.709999999999994</c:v>
                </c:pt>
                <c:pt idx="2821">
                  <c:v>-79.707999999999998</c:v>
                </c:pt>
                <c:pt idx="2822">
                  <c:v>-79.705999999999989</c:v>
                </c:pt>
                <c:pt idx="2823">
                  <c:v>-79.703999999999994</c:v>
                </c:pt>
                <c:pt idx="2824">
                  <c:v>-79.701999999999998</c:v>
                </c:pt>
                <c:pt idx="2825">
                  <c:v>-79.699999999999989</c:v>
                </c:pt>
                <c:pt idx="2826">
                  <c:v>-79.697999999999993</c:v>
                </c:pt>
                <c:pt idx="2827">
                  <c:v>-79.695999999999998</c:v>
                </c:pt>
                <c:pt idx="2828">
                  <c:v>-79.693999999999988</c:v>
                </c:pt>
                <c:pt idx="2829">
                  <c:v>-79.691999999999993</c:v>
                </c:pt>
                <c:pt idx="2830">
                  <c:v>-79.69</c:v>
                </c:pt>
                <c:pt idx="2831">
                  <c:v>-79.687999999999988</c:v>
                </c:pt>
                <c:pt idx="2832">
                  <c:v>-79.685999999999993</c:v>
                </c:pt>
                <c:pt idx="2833">
                  <c:v>-79.683999999999997</c:v>
                </c:pt>
                <c:pt idx="2834">
                  <c:v>-79.681999999999988</c:v>
                </c:pt>
                <c:pt idx="2835">
                  <c:v>-79.679999999999993</c:v>
                </c:pt>
                <c:pt idx="2836">
                  <c:v>-79.677999999999997</c:v>
                </c:pt>
                <c:pt idx="2837">
                  <c:v>-79.675999999999988</c:v>
                </c:pt>
                <c:pt idx="2838">
                  <c:v>-79.673999999999992</c:v>
                </c:pt>
                <c:pt idx="2839">
                  <c:v>-79.671999999999997</c:v>
                </c:pt>
                <c:pt idx="2840">
                  <c:v>-79.669999999999987</c:v>
                </c:pt>
                <c:pt idx="2841">
                  <c:v>-79.667999999999992</c:v>
                </c:pt>
                <c:pt idx="2842">
                  <c:v>-79.665999999999997</c:v>
                </c:pt>
                <c:pt idx="2843">
                  <c:v>-79.663999999999987</c:v>
                </c:pt>
                <c:pt idx="2844">
                  <c:v>-79.661999999999992</c:v>
                </c:pt>
                <c:pt idx="2845">
                  <c:v>-79.66</c:v>
                </c:pt>
                <c:pt idx="2846">
                  <c:v>-79.657999999999987</c:v>
                </c:pt>
                <c:pt idx="2847">
                  <c:v>-79.655999999999992</c:v>
                </c:pt>
                <c:pt idx="2848">
                  <c:v>-79.653999999999996</c:v>
                </c:pt>
                <c:pt idx="2849">
                  <c:v>-79.651999999999987</c:v>
                </c:pt>
                <c:pt idx="2850">
                  <c:v>-79.649999999999991</c:v>
                </c:pt>
                <c:pt idx="2851">
                  <c:v>-79.647999999999996</c:v>
                </c:pt>
                <c:pt idx="2852">
                  <c:v>-79.646000000000001</c:v>
                </c:pt>
                <c:pt idx="2853">
                  <c:v>-79.643999999999991</c:v>
                </c:pt>
                <c:pt idx="2854">
                  <c:v>-79.641999999999996</c:v>
                </c:pt>
                <c:pt idx="2855">
                  <c:v>-79.64</c:v>
                </c:pt>
                <c:pt idx="2856">
                  <c:v>-79.637999999999991</c:v>
                </c:pt>
                <c:pt idx="2857">
                  <c:v>-79.635999999999996</c:v>
                </c:pt>
                <c:pt idx="2858">
                  <c:v>-79.634</c:v>
                </c:pt>
                <c:pt idx="2859">
                  <c:v>-79.631999999999991</c:v>
                </c:pt>
                <c:pt idx="2860">
                  <c:v>-79.63</c:v>
                </c:pt>
                <c:pt idx="2861">
                  <c:v>-79.628</c:v>
                </c:pt>
                <c:pt idx="2862">
                  <c:v>-79.625999999999991</c:v>
                </c:pt>
                <c:pt idx="2863">
                  <c:v>-79.623999999999995</c:v>
                </c:pt>
                <c:pt idx="2864">
                  <c:v>-79.622</c:v>
                </c:pt>
                <c:pt idx="2865">
                  <c:v>-79.61999999999999</c:v>
                </c:pt>
                <c:pt idx="2866">
                  <c:v>-79.617999999999995</c:v>
                </c:pt>
                <c:pt idx="2867">
                  <c:v>-79.616</c:v>
                </c:pt>
                <c:pt idx="2868">
                  <c:v>-79.61399999999999</c:v>
                </c:pt>
                <c:pt idx="2869">
                  <c:v>-79.611999999999995</c:v>
                </c:pt>
                <c:pt idx="2870">
                  <c:v>-79.61</c:v>
                </c:pt>
                <c:pt idx="2871">
                  <c:v>-79.60799999999999</c:v>
                </c:pt>
                <c:pt idx="2872">
                  <c:v>-79.605999999999995</c:v>
                </c:pt>
                <c:pt idx="2873">
                  <c:v>-79.603999999999999</c:v>
                </c:pt>
                <c:pt idx="2874">
                  <c:v>-79.60199999999999</c:v>
                </c:pt>
                <c:pt idx="2875">
                  <c:v>-79.599999999999994</c:v>
                </c:pt>
                <c:pt idx="2876">
                  <c:v>-79.597999999999999</c:v>
                </c:pt>
                <c:pt idx="2877">
                  <c:v>-79.595999999999989</c:v>
                </c:pt>
                <c:pt idx="2878">
                  <c:v>-79.593999999999994</c:v>
                </c:pt>
                <c:pt idx="2879">
                  <c:v>-79.591999999999999</c:v>
                </c:pt>
                <c:pt idx="2880">
                  <c:v>-79.589999999999989</c:v>
                </c:pt>
                <c:pt idx="2881">
                  <c:v>-79.587999999999994</c:v>
                </c:pt>
                <c:pt idx="2882">
                  <c:v>-79.585999999999999</c:v>
                </c:pt>
                <c:pt idx="2883">
                  <c:v>-79.583999999999989</c:v>
                </c:pt>
                <c:pt idx="2884">
                  <c:v>-79.581999999999994</c:v>
                </c:pt>
                <c:pt idx="2885">
                  <c:v>-79.58</c:v>
                </c:pt>
                <c:pt idx="2886">
                  <c:v>-79.577999999999989</c:v>
                </c:pt>
                <c:pt idx="2887">
                  <c:v>-79.575999999999993</c:v>
                </c:pt>
                <c:pt idx="2888">
                  <c:v>-79.573999999999998</c:v>
                </c:pt>
                <c:pt idx="2889">
                  <c:v>-79.571999999999989</c:v>
                </c:pt>
                <c:pt idx="2890">
                  <c:v>-79.569999999999993</c:v>
                </c:pt>
                <c:pt idx="2891">
                  <c:v>-79.567999999999998</c:v>
                </c:pt>
                <c:pt idx="2892">
                  <c:v>-79.565999999999988</c:v>
                </c:pt>
                <c:pt idx="2893">
                  <c:v>-79.563999999999993</c:v>
                </c:pt>
                <c:pt idx="2894">
                  <c:v>-79.561999999999998</c:v>
                </c:pt>
                <c:pt idx="2895">
                  <c:v>-79.559999999999988</c:v>
                </c:pt>
                <c:pt idx="2896">
                  <c:v>-79.557999999999993</c:v>
                </c:pt>
                <c:pt idx="2897">
                  <c:v>-79.555999999999997</c:v>
                </c:pt>
                <c:pt idx="2898">
                  <c:v>-79.553999999999988</c:v>
                </c:pt>
                <c:pt idx="2899">
                  <c:v>-79.551999999999992</c:v>
                </c:pt>
                <c:pt idx="2900">
                  <c:v>-79.55</c:v>
                </c:pt>
                <c:pt idx="2901">
                  <c:v>-79.548000000000002</c:v>
                </c:pt>
                <c:pt idx="2902">
                  <c:v>-79.545999999999992</c:v>
                </c:pt>
                <c:pt idx="2903">
                  <c:v>-79.543999999999997</c:v>
                </c:pt>
                <c:pt idx="2904">
                  <c:v>-79.542000000000002</c:v>
                </c:pt>
                <c:pt idx="2905">
                  <c:v>-79.539999999999992</c:v>
                </c:pt>
                <c:pt idx="2906">
                  <c:v>-79.537999999999997</c:v>
                </c:pt>
                <c:pt idx="2907">
                  <c:v>-79.536000000000001</c:v>
                </c:pt>
                <c:pt idx="2908">
                  <c:v>-79.533999999999992</c:v>
                </c:pt>
                <c:pt idx="2909">
                  <c:v>-79.531999999999996</c:v>
                </c:pt>
                <c:pt idx="2910">
                  <c:v>-79.53</c:v>
                </c:pt>
                <c:pt idx="2911">
                  <c:v>-79.527999999999992</c:v>
                </c:pt>
                <c:pt idx="2912">
                  <c:v>-79.525999999999996</c:v>
                </c:pt>
                <c:pt idx="2913">
                  <c:v>-79.524000000000001</c:v>
                </c:pt>
                <c:pt idx="2914">
                  <c:v>-79.521999999999991</c:v>
                </c:pt>
                <c:pt idx="2915">
                  <c:v>-79.52</c:v>
                </c:pt>
                <c:pt idx="2916">
                  <c:v>-79.518000000000001</c:v>
                </c:pt>
                <c:pt idx="2917">
                  <c:v>-79.515999999999991</c:v>
                </c:pt>
                <c:pt idx="2918">
                  <c:v>-79.513999999999996</c:v>
                </c:pt>
                <c:pt idx="2919">
                  <c:v>-79.512</c:v>
                </c:pt>
                <c:pt idx="2920">
                  <c:v>-79.509999999999991</c:v>
                </c:pt>
                <c:pt idx="2921">
                  <c:v>-79.507999999999996</c:v>
                </c:pt>
                <c:pt idx="2922">
                  <c:v>-79.506</c:v>
                </c:pt>
                <c:pt idx="2923">
                  <c:v>-79.503999999999991</c:v>
                </c:pt>
                <c:pt idx="2924">
                  <c:v>-79.501999999999995</c:v>
                </c:pt>
                <c:pt idx="2925">
                  <c:v>-79.5</c:v>
                </c:pt>
                <c:pt idx="2926">
                  <c:v>-79.49799999999999</c:v>
                </c:pt>
                <c:pt idx="2927">
                  <c:v>-79.495999999999995</c:v>
                </c:pt>
                <c:pt idx="2928">
                  <c:v>-79.494</c:v>
                </c:pt>
                <c:pt idx="2929">
                  <c:v>-79.49199999999999</c:v>
                </c:pt>
                <c:pt idx="2930">
                  <c:v>-79.489999999999995</c:v>
                </c:pt>
                <c:pt idx="2931">
                  <c:v>-79.488</c:v>
                </c:pt>
                <c:pt idx="2932">
                  <c:v>-79.48599999999999</c:v>
                </c:pt>
                <c:pt idx="2933">
                  <c:v>-79.483999999999995</c:v>
                </c:pt>
                <c:pt idx="2934">
                  <c:v>-79.481999999999999</c:v>
                </c:pt>
                <c:pt idx="2935">
                  <c:v>-79.47999999999999</c:v>
                </c:pt>
                <c:pt idx="2936">
                  <c:v>-79.477999999999994</c:v>
                </c:pt>
                <c:pt idx="2937">
                  <c:v>-79.475999999999999</c:v>
                </c:pt>
                <c:pt idx="2938">
                  <c:v>-79.47399999999999</c:v>
                </c:pt>
                <c:pt idx="2939">
                  <c:v>-79.471999999999994</c:v>
                </c:pt>
                <c:pt idx="2940">
                  <c:v>-79.47</c:v>
                </c:pt>
                <c:pt idx="2941">
                  <c:v>-79.467999999999989</c:v>
                </c:pt>
                <c:pt idx="2942">
                  <c:v>-79.465999999999994</c:v>
                </c:pt>
                <c:pt idx="2943">
                  <c:v>-79.463999999999999</c:v>
                </c:pt>
                <c:pt idx="2944">
                  <c:v>-79.461999999999989</c:v>
                </c:pt>
                <c:pt idx="2945">
                  <c:v>-79.459999999999994</c:v>
                </c:pt>
                <c:pt idx="2946">
                  <c:v>-79.457999999999998</c:v>
                </c:pt>
                <c:pt idx="2947">
                  <c:v>-79.455999999999989</c:v>
                </c:pt>
                <c:pt idx="2948">
                  <c:v>-79.453999999999994</c:v>
                </c:pt>
                <c:pt idx="2949">
                  <c:v>-79.451999999999998</c:v>
                </c:pt>
                <c:pt idx="2950">
                  <c:v>-79.449999999999989</c:v>
                </c:pt>
                <c:pt idx="2951">
                  <c:v>-79.447999999999993</c:v>
                </c:pt>
                <c:pt idx="2952">
                  <c:v>-79.445999999999998</c:v>
                </c:pt>
                <c:pt idx="2953">
                  <c:v>-79.443999999999988</c:v>
                </c:pt>
                <c:pt idx="2954">
                  <c:v>-79.441999999999993</c:v>
                </c:pt>
                <c:pt idx="2955">
                  <c:v>-79.44</c:v>
                </c:pt>
                <c:pt idx="2956">
                  <c:v>-79.437999999999988</c:v>
                </c:pt>
                <c:pt idx="2957">
                  <c:v>-79.435999999999993</c:v>
                </c:pt>
                <c:pt idx="2958">
                  <c:v>-79.433999999999997</c:v>
                </c:pt>
                <c:pt idx="2959">
                  <c:v>-79.431999999999988</c:v>
                </c:pt>
                <c:pt idx="2960">
                  <c:v>-79.429999999999993</c:v>
                </c:pt>
                <c:pt idx="2961">
                  <c:v>-79.427999999999997</c:v>
                </c:pt>
                <c:pt idx="2962">
                  <c:v>-79.425999999999988</c:v>
                </c:pt>
                <c:pt idx="2963">
                  <c:v>-79.423999999999992</c:v>
                </c:pt>
                <c:pt idx="2964">
                  <c:v>-79.421999999999997</c:v>
                </c:pt>
                <c:pt idx="2965">
                  <c:v>-79.419999999999987</c:v>
                </c:pt>
                <c:pt idx="2966">
                  <c:v>-79.417999999999992</c:v>
                </c:pt>
                <c:pt idx="2967">
                  <c:v>-79.415999999999997</c:v>
                </c:pt>
                <c:pt idx="2968">
                  <c:v>-79.413999999999987</c:v>
                </c:pt>
                <c:pt idx="2969">
                  <c:v>-79.411999999999992</c:v>
                </c:pt>
                <c:pt idx="2970">
                  <c:v>-79.41</c:v>
                </c:pt>
                <c:pt idx="2971">
                  <c:v>-79.407999999999987</c:v>
                </c:pt>
                <c:pt idx="2972">
                  <c:v>-79.405999999999992</c:v>
                </c:pt>
                <c:pt idx="2973">
                  <c:v>-79.403999999999996</c:v>
                </c:pt>
                <c:pt idx="2974">
                  <c:v>-79.401999999999987</c:v>
                </c:pt>
                <c:pt idx="2975">
                  <c:v>-79.399999999999991</c:v>
                </c:pt>
                <c:pt idx="2976">
                  <c:v>-79.397999999999996</c:v>
                </c:pt>
                <c:pt idx="2977">
                  <c:v>-79.396000000000001</c:v>
                </c:pt>
                <c:pt idx="2978">
                  <c:v>-79.393999999999991</c:v>
                </c:pt>
                <c:pt idx="2979">
                  <c:v>-79.391999999999996</c:v>
                </c:pt>
                <c:pt idx="2980">
                  <c:v>-79.39</c:v>
                </c:pt>
                <c:pt idx="2981">
                  <c:v>-79.387999999999991</c:v>
                </c:pt>
                <c:pt idx="2982">
                  <c:v>-79.385999999999996</c:v>
                </c:pt>
                <c:pt idx="2983">
                  <c:v>-79.384</c:v>
                </c:pt>
                <c:pt idx="2984">
                  <c:v>-79.381999999999991</c:v>
                </c:pt>
                <c:pt idx="2985">
                  <c:v>-79.38</c:v>
                </c:pt>
                <c:pt idx="2986">
                  <c:v>-79.378</c:v>
                </c:pt>
                <c:pt idx="2987">
                  <c:v>-79.375999999999991</c:v>
                </c:pt>
                <c:pt idx="2988">
                  <c:v>-79.373999999999995</c:v>
                </c:pt>
                <c:pt idx="2989">
                  <c:v>-79.372</c:v>
                </c:pt>
                <c:pt idx="2990">
                  <c:v>-79.36999999999999</c:v>
                </c:pt>
                <c:pt idx="2991">
                  <c:v>-79.367999999999995</c:v>
                </c:pt>
                <c:pt idx="2992">
                  <c:v>-79.366</c:v>
                </c:pt>
                <c:pt idx="2993">
                  <c:v>-79.36399999999999</c:v>
                </c:pt>
                <c:pt idx="2994">
                  <c:v>-79.361999999999995</c:v>
                </c:pt>
                <c:pt idx="2995">
                  <c:v>-79.36</c:v>
                </c:pt>
                <c:pt idx="2996">
                  <c:v>-79.35799999999999</c:v>
                </c:pt>
                <c:pt idx="2997">
                  <c:v>-79.355999999999995</c:v>
                </c:pt>
                <c:pt idx="2998">
                  <c:v>-79.353999999999999</c:v>
                </c:pt>
                <c:pt idx="2999">
                  <c:v>-79.35199999999999</c:v>
                </c:pt>
                <c:pt idx="3000">
                  <c:v>-79.349999999999994</c:v>
                </c:pt>
                <c:pt idx="3001">
                  <c:v>-79.347999999999999</c:v>
                </c:pt>
                <c:pt idx="3002">
                  <c:v>-79.345999999999989</c:v>
                </c:pt>
                <c:pt idx="3003">
                  <c:v>-79.343999999999994</c:v>
                </c:pt>
                <c:pt idx="3004">
                  <c:v>-79.341999999999999</c:v>
                </c:pt>
                <c:pt idx="3005">
                  <c:v>-79.339999999999989</c:v>
                </c:pt>
                <c:pt idx="3006">
                  <c:v>-79.337999999999994</c:v>
                </c:pt>
                <c:pt idx="3007">
                  <c:v>-79.335999999999999</c:v>
                </c:pt>
                <c:pt idx="3008">
                  <c:v>-79.333999999999989</c:v>
                </c:pt>
                <c:pt idx="3009">
                  <c:v>-79.331999999999994</c:v>
                </c:pt>
                <c:pt idx="3010">
                  <c:v>-79.33</c:v>
                </c:pt>
                <c:pt idx="3011">
                  <c:v>-79.327999999999989</c:v>
                </c:pt>
                <c:pt idx="3012">
                  <c:v>-79.325999999999993</c:v>
                </c:pt>
                <c:pt idx="3013">
                  <c:v>-79.323999999999998</c:v>
                </c:pt>
                <c:pt idx="3014">
                  <c:v>-79.321999999999989</c:v>
                </c:pt>
                <c:pt idx="3015">
                  <c:v>-79.319999999999993</c:v>
                </c:pt>
                <c:pt idx="3016">
                  <c:v>-79.317999999999998</c:v>
                </c:pt>
                <c:pt idx="3017">
                  <c:v>-79.315999999999988</c:v>
                </c:pt>
                <c:pt idx="3018">
                  <c:v>-79.313999999999993</c:v>
                </c:pt>
                <c:pt idx="3019">
                  <c:v>-79.311999999999998</c:v>
                </c:pt>
                <c:pt idx="3020">
                  <c:v>-79.309999999999988</c:v>
                </c:pt>
                <c:pt idx="3021">
                  <c:v>-79.307999999999993</c:v>
                </c:pt>
                <c:pt idx="3022">
                  <c:v>-79.305999999999997</c:v>
                </c:pt>
                <c:pt idx="3023">
                  <c:v>-79.303999999999988</c:v>
                </c:pt>
                <c:pt idx="3024">
                  <c:v>-79.301999999999992</c:v>
                </c:pt>
                <c:pt idx="3025">
                  <c:v>-79.3</c:v>
                </c:pt>
                <c:pt idx="3026">
                  <c:v>-79.298000000000002</c:v>
                </c:pt>
                <c:pt idx="3027">
                  <c:v>-79.295999999999992</c:v>
                </c:pt>
                <c:pt idx="3028">
                  <c:v>-79.293999999999997</c:v>
                </c:pt>
                <c:pt idx="3029">
                  <c:v>-79.292000000000002</c:v>
                </c:pt>
                <c:pt idx="3030">
                  <c:v>-79.289999999999992</c:v>
                </c:pt>
                <c:pt idx="3031">
                  <c:v>-79.287999999999997</c:v>
                </c:pt>
                <c:pt idx="3032">
                  <c:v>-79.286000000000001</c:v>
                </c:pt>
                <c:pt idx="3033">
                  <c:v>-79.283999999999992</c:v>
                </c:pt>
                <c:pt idx="3034">
                  <c:v>-79.281999999999996</c:v>
                </c:pt>
                <c:pt idx="3035">
                  <c:v>-79.28</c:v>
                </c:pt>
                <c:pt idx="3036">
                  <c:v>-79.277999999999992</c:v>
                </c:pt>
                <c:pt idx="3037">
                  <c:v>-79.275999999999996</c:v>
                </c:pt>
                <c:pt idx="3038">
                  <c:v>-79.274000000000001</c:v>
                </c:pt>
                <c:pt idx="3039">
                  <c:v>-79.271999999999991</c:v>
                </c:pt>
                <c:pt idx="3040">
                  <c:v>-79.27</c:v>
                </c:pt>
                <c:pt idx="3041">
                  <c:v>-79.268000000000001</c:v>
                </c:pt>
                <c:pt idx="3042">
                  <c:v>-79.265999999999991</c:v>
                </c:pt>
                <c:pt idx="3043">
                  <c:v>-79.263999999999996</c:v>
                </c:pt>
                <c:pt idx="3044">
                  <c:v>-79.262</c:v>
                </c:pt>
                <c:pt idx="3045">
                  <c:v>-79.259999999999991</c:v>
                </c:pt>
                <c:pt idx="3046">
                  <c:v>-79.257999999999996</c:v>
                </c:pt>
                <c:pt idx="3047">
                  <c:v>-79.256</c:v>
                </c:pt>
                <c:pt idx="3048">
                  <c:v>-79.253999999999991</c:v>
                </c:pt>
                <c:pt idx="3049">
                  <c:v>-79.251999999999995</c:v>
                </c:pt>
                <c:pt idx="3050">
                  <c:v>-79.25</c:v>
                </c:pt>
                <c:pt idx="3051">
                  <c:v>-79.24799999999999</c:v>
                </c:pt>
                <c:pt idx="3052">
                  <c:v>-79.245999999999995</c:v>
                </c:pt>
                <c:pt idx="3053">
                  <c:v>-79.244</c:v>
                </c:pt>
                <c:pt idx="3054">
                  <c:v>-79.24199999999999</c:v>
                </c:pt>
                <c:pt idx="3055">
                  <c:v>-79.239999999999995</c:v>
                </c:pt>
                <c:pt idx="3056">
                  <c:v>-79.238</c:v>
                </c:pt>
                <c:pt idx="3057">
                  <c:v>-79.23599999999999</c:v>
                </c:pt>
                <c:pt idx="3058">
                  <c:v>-79.233999999999995</c:v>
                </c:pt>
                <c:pt idx="3059">
                  <c:v>-79.231999999999999</c:v>
                </c:pt>
                <c:pt idx="3060">
                  <c:v>-79.22999999999999</c:v>
                </c:pt>
                <c:pt idx="3061">
                  <c:v>-79.227999999999994</c:v>
                </c:pt>
                <c:pt idx="3062">
                  <c:v>-79.225999999999999</c:v>
                </c:pt>
                <c:pt idx="3063">
                  <c:v>-79.22399999999999</c:v>
                </c:pt>
                <c:pt idx="3064">
                  <c:v>-79.221999999999994</c:v>
                </c:pt>
                <c:pt idx="3065">
                  <c:v>-79.22</c:v>
                </c:pt>
                <c:pt idx="3066">
                  <c:v>-79.217999999999989</c:v>
                </c:pt>
                <c:pt idx="3067">
                  <c:v>-79.215999999999994</c:v>
                </c:pt>
                <c:pt idx="3068">
                  <c:v>-79.213999999999999</c:v>
                </c:pt>
                <c:pt idx="3069">
                  <c:v>-79.211999999999989</c:v>
                </c:pt>
                <c:pt idx="3070">
                  <c:v>-79.209999999999994</c:v>
                </c:pt>
                <c:pt idx="3071">
                  <c:v>-79.207999999999998</c:v>
                </c:pt>
                <c:pt idx="3072">
                  <c:v>-79.205999999999989</c:v>
                </c:pt>
                <c:pt idx="3073">
                  <c:v>-79.203999999999994</c:v>
                </c:pt>
                <c:pt idx="3074">
                  <c:v>-79.201999999999998</c:v>
                </c:pt>
                <c:pt idx="3075">
                  <c:v>-79.199999999999989</c:v>
                </c:pt>
                <c:pt idx="3076">
                  <c:v>-79.197999999999993</c:v>
                </c:pt>
                <c:pt idx="3077">
                  <c:v>-79.195999999999998</c:v>
                </c:pt>
                <c:pt idx="3078">
                  <c:v>-79.193999999999988</c:v>
                </c:pt>
                <c:pt idx="3079">
                  <c:v>-79.191999999999993</c:v>
                </c:pt>
                <c:pt idx="3080">
                  <c:v>-79.19</c:v>
                </c:pt>
                <c:pt idx="3081">
                  <c:v>-79.187999999999988</c:v>
                </c:pt>
                <c:pt idx="3082">
                  <c:v>-79.185999999999993</c:v>
                </c:pt>
                <c:pt idx="3083">
                  <c:v>-79.183999999999997</c:v>
                </c:pt>
                <c:pt idx="3084">
                  <c:v>-79.181999999999988</c:v>
                </c:pt>
                <c:pt idx="3085">
                  <c:v>-79.179999999999993</c:v>
                </c:pt>
                <c:pt idx="3086">
                  <c:v>-79.177999999999997</c:v>
                </c:pt>
                <c:pt idx="3087">
                  <c:v>-79.175999999999988</c:v>
                </c:pt>
                <c:pt idx="3088">
                  <c:v>-79.173999999999992</c:v>
                </c:pt>
                <c:pt idx="3089">
                  <c:v>-79.171999999999997</c:v>
                </c:pt>
                <c:pt idx="3090">
                  <c:v>-79.169999999999987</c:v>
                </c:pt>
                <c:pt idx="3091">
                  <c:v>-79.167999999999992</c:v>
                </c:pt>
                <c:pt idx="3092">
                  <c:v>-79.165999999999997</c:v>
                </c:pt>
                <c:pt idx="3093">
                  <c:v>-79.163999999999987</c:v>
                </c:pt>
                <c:pt idx="3094">
                  <c:v>-79.161999999999992</c:v>
                </c:pt>
                <c:pt idx="3095">
                  <c:v>-79.16</c:v>
                </c:pt>
                <c:pt idx="3096">
                  <c:v>-79.157999999999987</c:v>
                </c:pt>
                <c:pt idx="3097">
                  <c:v>-79.155999999999992</c:v>
                </c:pt>
                <c:pt idx="3098">
                  <c:v>-79.153999999999996</c:v>
                </c:pt>
                <c:pt idx="3099">
                  <c:v>-79.151999999999987</c:v>
                </c:pt>
                <c:pt idx="3100">
                  <c:v>-79.149999999999991</c:v>
                </c:pt>
                <c:pt idx="3101">
                  <c:v>-79.147999999999996</c:v>
                </c:pt>
                <c:pt idx="3102">
                  <c:v>-79.146000000000001</c:v>
                </c:pt>
                <c:pt idx="3103">
                  <c:v>-79.143999999999991</c:v>
                </c:pt>
                <c:pt idx="3104">
                  <c:v>-79.141999999999996</c:v>
                </c:pt>
                <c:pt idx="3105">
                  <c:v>-79.14</c:v>
                </c:pt>
                <c:pt idx="3106">
                  <c:v>-79.137999999999991</c:v>
                </c:pt>
                <c:pt idx="3107">
                  <c:v>-79.135999999999996</c:v>
                </c:pt>
                <c:pt idx="3108">
                  <c:v>-79.134</c:v>
                </c:pt>
                <c:pt idx="3109">
                  <c:v>-79.131999999999991</c:v>
                </c:pt>
                <c:pt idx="3110">
                  <c:v>-79.13</c:v>
                </c:pt>
                <c:pt idx="3111">
                  <c:v>-79.128</c:v>
                </c:pt>
                <c:pt idx="3112">
                  <c:v>-79.125999999999991</c:v>
                </c:pt>
                <c:pt idx="3113">
                  <c:v>-79.123999999999995</c:v>
                </c:pt>
                <c:pt idx="3114">
                  <c:v>-79.122</c:v>
                </c:pt>
                <c:pt idx="3115">
                  <c:v>-79.11999999999999</c:v>
                </c:pt>
                <c:pt idx="3116">
                  <c:v>-79.117999999999995</c:v>
                </c:pt>
                <c:pt idx="3117">
                  <c:v>-79.116</c:v>
                </c:pt>
                <c:pt idx="3118">
                  <c:v>-79.11399999999999</c:v>
                </c:pt>
                <c:pt idx="3119">
                  <c:v>-79.111999999999995</c:v>
                </c:pt>
                <c:pt idx="3120">
                  <c:v>-79.11</c:v>
                </c:pt>
                <c:pt idx="3121">
                  <c:v>-79.10799999999999</c:v>
                </c:pt>
                <c:pt idx="3122">
                  <c:v>-79.105999999999995</c:v>
                </c:pt>
                <c:pt idx="3123">
                  <c:v>-79.103999999999999</c:v>
                </c:pt>
                <c:pt idx="3124">
                  <c:v>-79.10199999999999</c:v>
                </c:pt>
                <c:pt idx="3125">
                  <c:v>-79.099999999999994</c:v>
                </c:pt>
                <c:pt idx="3126">
                  <c:v>-79.097999999999999</c:v>
                </c:pt>
                <c:pt idx="3127">
                  <c:v>-79.095999999999989</c:v>
                </c:pt>
                <c:pt idx="3128">
                  <c:v>-79.093999999999994</c:v>
                </c:pt>
                <c:pt idx="3129">
                  <c:v>-79.091999999999999</c:v>
                </c:pt>
                <c:pt idx="3130">
                  <c:v>-79.089999999999989</c:v>
                </c:pt>
                <c:pt idx="3131">
                  <c:v>-79.087999999999994</c:v>
                </c:pt>
                <c:pt idx="3132">
                  <c:v>-79.085999999999999</c:v>
                </c:pt>
                <c:pt idx="3133">
                  <c:v>-79.083999999999989</c:v>
                </c:pt>
                <c:pt idx="3134">
                  <c:v>-79.081999999999994</c:v>
                </c:pt>
                <c:pt idx="3135">
                  <c:v>-79.08</c:v>
                </c:pt>
                <c:pt idx="3136">
                  <c:v>-79.077999999999989</c:v>
                </c:pt>
                <c:pt idx="3137">
                  <c:v>-79.075999999999993</c:v>
                </c:pt>
                <c:pt idx="3138">
                  <c:v>-79.073999999999998</c:v>
                </c:pt>
                <c:pt idx="3139">
                  <c:v>-79.071999999999989</c:v>
                </c:pt>
                <c:pt idx="3140">
                  <c:v>-79.069999999999993</c:v>
                </c:pt>
                <c:pt idx="3141">
                  <c:v>-79.067999999999998</c:v>
                </c:pt>
                <c:pt idx="3142">
                  <c:v>-79.065999999999988</c:v>
                </c:pt>
                <c:pt idx="3143">
                  <c:v>-79.063999999999993</c:v>
                </c:pt>
                <c:pt idx="3144">
                  <c:v>-79.061999999999998</c:v>
                </c:pt>
                <c:pt idx="3145">
                  <c:v>-79.059999999999988</c:v>
                </c:pt>
                <c:pt idx="3146">
                  <c:v>-79.057999999999993</c:v>
                </c:pt>
                <c:pt idx="3147">
                  <c:v>-79.055999999999997</c:v>
                </c:pt>
                <c:pt idx="3148">
                  <c:v>-79.053999999999988</c:v>
                </c:pt>
                <c:pt idx="3149">
                  <c:v>-79.051999999999992</c:v>
                </c:pt>
                <c:pt idx="3150">
                  <c:v>-79.05</c:v>
                </c:pt>
                <c:pt idx="3151">
                  <c:v>-79.048000000000002</c:v>
                </c:pt>
                <c:pt idx="3152">
                  <c:v>-79.045999999999992</c:v>
                </c:pt>
                <c:pt idx="3153">
                  <c:v>-79.043999999999997</c:v>
                </c:pt>
                <c:pt idx="3154">
                  <c:v>-79.042000000000002</c:v>
                </c:pt>
                <c:pt idx="3155">
                  <c:v>-79.039999999999992</c:v>
                </c:pt>
                <c:pt idx="3156">
                  <c:v>-79.037999999999997</c:v>
                </c:pt>
                <c:pt idx="3157">
                  <c:v>-79.036000000000001</c:v>
                </c:pt>
                <c:pt idx="3158">
                  <c:v>-79.033999999999992</c:v>
                </c:pt>
                <c:pt idx="3159">
                  <c:v>-79.031999999999996</c:v>
                </c:pt>
                <c:pt idx="3160">
                  <c:v>-79.03</c:v>
                </c:pt>
                <c:pt idx="3161">
                  <c:v>-79.027999999999992</c:v>
                </c:pt>
                <c:pt idx="3162">
                  <c:v>-79.025999999999996</c:v>
                </c:pt>
                <c:pt idx="3163">
                  <c:v>-79.024000000000001</c:v>
                </c:pt>
                <c:pt idx="3164">
                  <c:v>-79.021999999999991</c:v>
                </c:pt>
                <c:pt idx="3165">
                  <c:v>-79.02</c:v>
                </c:pt>
                <c:pt idx="3166">
                  <c:v>-79.018000000000001</c:v>
                </c:pt>
                <c:pt idx="3167">
                  <c:v>-79.015999999999991</c:v>
                </c:pt>
                <c:pt idx="3168">
                  <c:v>-79.013999999999996</c:v>
                </c:pt>
                <c:pt idx="3169">
                  <c:v>-79.012</c:v>
                </c:pt>
                <c:pt idx="3170">
                  <c:v>-79.009999999999991</c:v>
                </c:pt>
                <c:pt idx="3171">
                  <c:v>-79.007999999999996</c:v>
                </c:pt>
                <c:pt idx="3172">
                  <c:v>-79.006</c:v>
                </c:pt>
                <c:pt idx="3173">
                  <c:v>-79.003999999999991</c:v>
                </c:pt>
                <c:pt idx="3174">
                  <c:v>-79.001999999999995</c:v>
                </c:pt>
                <c:pt idx="3175">
                  <c:v>-79</c:v>
                </c:pt>
                <c:pt idx="3176">
                  <c:v>-78.99799999999999</c:v>
                </c:pt>
                <c:pt idx="3177">
                  <c:v>-78.995999999999995</c:v>
                </c:pt>
                <c:pt idx="3178">
                  <c:v>-78.994</c:v>
                </c:pt>
                <c:pt idx="3179">
                  <c:v>-78.99199999999999</c:v>
                </c:pt>
                <c:pt idx="3180">
                  <c:v>-78.989999999999995</c:v>
                </c:pt>
                <c:pt idx="3181">
                  <c:v>-78.988</c:v>
                </c:pt>
                <c:pt idx="3182">
                  <c:v>-78.98599999999999</c:v>
                </c:pt>
                <c:pt idx="3183">
                  <c:v>-78.983999999999995</c:v>
                </c:pt>
                <c:pt idx="3184">
                  <c:v>-78.981999999999999</c:v>
                </c:pt>
                <c:pt idx="3185">
                  <c:v>-78.97999999999999</c:v>
                </c:pt>
                <c:pt idx="3186">
                  <c:v>-78.977999999999994</c:v>
                </c:pt>
                <c:pt idx="3187">
                  <c:v>-78.975999999999999</c:v>
                </c:pt>
                <c:pt idx="3188">
                  <c:v>-78.97399999999999</c:v>
                </c:pt>
                <c:pt idx="3189">
                  <c:v>-78.971999999999994</c:v>
                </c:pt>
                <c:pt idx="3190">
                  <c:v>-78.97</c:v>
                </c:pt>
                <c:pt idx="3191">
                  <c:v>-78.967999999999989</c:v>
                </c:pt>
                <c:pt idx="3192">
                  <c:v>-78.965999999999994</c:v>
                </c:pt>
                <c:pt idx="3193">
                  <c:v>-78.963999999999999</c:v>
                </c:pt>
                <c:pt idx="3194">
                  <c:v>-78.961999999999989</c:v>
                </c:pt>
                <c:pt idx="3195">
                  <c:v>-78.959999999999994</c:v>
                </c:pt>
                <c:pt idx="3196">
                  <c:v>-78.957999999999998</c:v>
                </c:pt>
                <c:pt idx="3197">
                  <c:v>-78.955999999999989</c:v>
                </c:pt>
                <c:pt idx="3198">
                  <c:v>-78.953999999999994</c:v>
                </c:pt>
                <c:pt idx="3199">
                  <c:v>-78.951999999999998</c:v>
                </c:pt>
                <c:pt idx="3200">
                  <c:v>-78.949999999999989</c:v>
                </c:pt>
                <c:pt idx="3201">
                  <c:v>-78.947999999999993</c:v>
                </c:pt>
                <c:pt idx="3202">
                  <c:v>-78.945999999999998</c:v>
                </c:pt>
                <c:pt idx="3203">
                  <c:v>-78.943999999999988</c:v>
                </c:pt>
                <c:pt idx="3204">
                  <c:v>-78.941999999999993</c:v>
                </c:pt>
                <c:pt idx="3205">
                  <c:v>-78.94</c:v>
                </c:pt>
                <c:pt idx="3206">
                  <c:v>-78.937999999999988</c:v>
                </c:pt>
                <c:pt idx="3207">
                  <c:v>-78.935999999999993</c:v>
                </c:pt>
                <c:pt idx="3208">
                  <c:v>-78.933999999999997</c:v>
                </c:pt>
                <c:pt idx="3209">
                  <c:v>-78.931999999999988</c:v>
                </c:pt>
                <c:pt idx="3210">
                  <c:v>-78.929999999999993</c:v>
                </c:pt>
                <c:pt idx="3211">
                  <c:v>-78.927999999999997</c:v>
                </c:pt>
                <c:pt idx="3212">
                  <c:v>-78.925999999999988</c:v>
                </c:pt>
                <c:pt idx="3213">
                  <c:v>-78.923999999999992</c:v>
                </c:pt>
                <c:pt idx="3214">
                  <c:v>-78.921999999999997</c:v>
                </c:pt>
                <c:pt idx="3215">
                  <c:v>-78.919999999999987</c:v>
                </c:pt>
                <c:pt idx="3216">
                  <c:v>-78.917999999999992</c:v>
                </c:pt>
                <c:pt idx="3217">
                  <c:v>-78.915999999999997</c:v>
                </c:pt>
                <c:pt idx="3218">
                  <c:v>-78.913999999999987</c:v>
                </c:pt>
                <c:pt idx="3219">
                  <c:v>-78.911999999999992</c:v>
                </c:pt>
                <c:pt idx="3220">
                  <c:v>-78.91</c:v>
                </c:pt>
                <c:pt idx="3221">
                  <c:v>-78.907999999999987</c:v>
                </c:pt>
                <c:pt idx="3222">
                  <c:v>-78.905999999999992</c:v>
                </c:pt>
                <c:pt idx="3223">
                  <c:v>-78.903999999999996</c:v>
                </c:pt>
                <c:pt idx="3224">
                  <c:v>-78.901999999999987</c:v>
                </c:pt>
                <c:pt idx="3225">
                  <c:v>-78.899999999999991</c:v>
                </c:pt>
                <c:pt idx="3226">
                  <c:v>-78.897999999999996</c:v>
                </c:pt>
                <c:pt idx="3227">
                  <c:v>-78.896000000000001</c:v>
                </c:pt>
                <c:pt idx="3228">
                  <c:v>-78.893999999999991</c:v>
                </c:pt>
                <c:pt idx="3229">
                  <c:v>-78.891999999999996</c:v>
                </c:pt>
                <c:pt idx="3230">
                  <c:v>-78.89</c:v>
                </c:pt>
                <c:pt idx="3231">
                  <c:v>-78.887999999999991</c:v>
                </c:pt>
                <c:pt idx="3232">
                  <c:v>-78.885999999999996</c:v>
                </c:pt>
                <c:pt idx="3233">
                  <c:v>-78.884</c:v>
                </c:pt>
                <c:pt idx="3234">
                  <c:v>-78.881999999999991</c:v>
                </c:pt>
                <c:pt idx="3235">
                  <c:v>-78.88</c:v>
                </c:pt>
                <c:pt idx="3236">
                  <c:v>-78.878</c:v>
                </c:pt>
                <c:pt idx="3237">
                  <c:v>-78.875999999999991</c:v>
                </c:pt>
                <c:pt idx="3238">
                  <c:v>-78.873999999999995</c:v>
                </c:pt>
                <c:pt idx="3239">
                  <c:v>-78.872</c:v>
                </c:pt>
                <c:pt idx="3240">
                  <c:v>-78.86999999999999</c:v>
                </c:pt>
                <c:pt idx="3241">
                  <c:v>-78.867999999999995</c:v>
                </c:pt>
                <c:pt idx="3242">
                  <c:v>-78.866</c:v>
                </c:pt>
                <c:pt idx="3243">
                  <c:v>-78.86399999999999</c:v>
                </c:pt>
                <c:pt idx="3244">
                  <c:v>-78.861999999999995</c:v>
                </c:pt>
                <c:pt idx="3245">
                  <c:v>-78.86</c:v>
                </c:pt>
                <c:pt idx="3246">
                  <c:v>-78.85799999999999</c:v>
                </c:pt>
                <c:pt idx="3247">
                  <c:v>-78.855999999999995</c:v>
                </c:pt>
                <c:pt idx="3248">
                  <c:v>-78.853999999999999</c:v>
                </c:pt>
                <c:pt idx="3249">
                  <c:v>-78.85199999999999</c:v>
                </c:pt>
                <c:pt idx="3250">
                  <c:v>-78.849999999999994</c:v>
                </c:pt>
                <c:pt idx="3251">
                  <c:v>-78.847999999999999</c:v>
                </c:pt>
                <c:pt idx="3252">
                  <c:v>-78.845999999999989</c:v>
                </c:pt>
                <c:pt idx="3253">
                  <c:v>-78.843999999999994</c:v>
                </c:pt>
                <c:pt idx="3254">
                  <c:v>-78.841999999999999</c:v>
                </c:pt>
                <c:pt idx="3255">
                  <c:v>-78.839999999999989</c:v>
                </c:pt>
                <c:pt idx="3256">
                  <c:v>-78.837999999999994</c:v>
                </c:pt>
                <c:pt idx="3257">
                  <c:v>-78.835999999999999</c:v>
                </c:pt>
                <c:pt idx="3258">
                  <c:v>-78.833999999999989</c:v>
                </c:pt>
                <c:pt idx="3259">
                  <c:v>-78.831999999999994</c:v>
                </c:pt>
                <c:pt idx="3260">
                  <c:v>-78.83</c:v>
                </c:pt>
                <c:pt idx="3261">
                  <c:v>-78.827999999999989</c:v>
                </c:pt>
                <c:pt idx="3262">
                  <c:v>-78.825999999999993</c:v>
                </c:pt>
                <c:pt idx="3263">
                  <c:v>-78.823999999999998</c:v>
                </c:pt>
                <c:pt idx="3264">
                  <c:v>-78.821999999999989</c:v>
                </c:pt>
                <c:pt idx="3265">
                  <c:v>-78.819999999999993</c:v>
                </c:pt>
                <c:pt idx="3266">
                  <c:v>-78.817999999999998</c:v>
                </c:pt>
                <c:pt idx="3267">
                  <c:v>-78.815999999999988</c:v>
                </c:pt>
                <c:pt idx="3268">
                  <c:v>-78.813999999999993</c:v>
                </c:pt>
                <c:pt idx="3269">
                  <c:v>-78.811999999999998</c:v>
                </c:pt>
                <c:pt idx="3270">
                  <c:v>-78.809999999999988</c:v>
                </c:pt>
                <c:pt idx="3271">
                  <c:v>-78.807999999999993</c:v>
                </c:pt>
                <c:pt idx="3272">
                  <c:v>-78.805999999999997</c:v>
                </c:pt>
                <c:pt idx="3273">
                  <c:v>-78.803999999999988</c:v>
                </c:pt>
                <c:pt idx="3274">
                  <c:v>-78.801999999999992</c:v>
                </c:pt>
                <c:pt idx="3275">
                  <c:v>-78.8</c:v>
                </c:pt>
                <c:pt idx="3276">
                  <c:v>-78.798000000000002</c:v>
                </c:pt>
                <c:pt idx="3277">
                  <c:v>-78.795999999999992</c:v>
                </c:pt>
                <c:pt idx="3278">
                  <c:v>-78.793999999999997</c:v>
                </c:pt>
                <c:pt idx="3279">
                  <c:v>-78.792000000000002</c:v>
                </c:pt>
                <c:pt idx="3280">
                  <c:v>-78.789999999999992</c:v>
                </c:pt>
                <c:pt idx="3281">
                  <c:v>-78.787999999999997</c:v>
                </c:pt>
                <c:pt idx="3282">
                  <c:v>-78.786000000000001</c:v>
                </c:pt>
                <c:pt idx="3283">
                  <c:v>-78.783999999999992</c:v>
                </c:pt>
                <c:pt idx="3284">
                  <c:v>-78.781999999999996</c:v>
                </c:pt>
                <c:pt idx="3285">
                  <c:v>-78.78</c:v>
                </c:pt>
                <c:pt idx="3286">
                  <c:v>-78.777999999999992</c:v>
                </c:pt>
                <c:pt idx="3287">
                  <c:v>-78.775999999999996</c:v>
                </c:pt>
                <c:pt idx="3288">
                  <c:v>-78.774000000000001</c:v>
                </c:pt>
                <c:pt idx="3289">
                  <c:v>-78.771999999999991</c:v>
                </c:pt>
                <c:pt idx="3290">
                  <c:v>-78.77</c:v>
                </c:pt>
                <c:pt idx="3291">
                  <c:v>-78.768000000000001</c:v>
                </c:pt>
                <c:pt idx="3292">
                  <c:v>-78.765999999999991</c:v>
                </c:pt>
                <c:pt idx="3293">
                  <c:v>-78.763999999999996</c:v>
                </c:pt>
                <c:pt idx="3294">
                  <c:v>-78.762</c:v>
                </c:pt>
                <c:pt idx="3295">
                  <c:v>-78.759999999999991</c:v>
                </c:pt>
                <c:pt idx="3296">
                  <c:v>-78.757999999999996</c:v>
                </c:pt>
                <c:pt idx="3297">
                  <c:v>-78.756</c:v>
                </c:pt>
                <c:pt idx="3298">
                  <c:v>-78.753999999999991</c:v>
                </c:pt>
                <c:pt idx="3299">
                  <c:v>-78.751999999999995</c:v>
                </c:pt>
                <c:pt idx="3300">
                  <c:v>-78.75</c:v>
                </c:pt>
                <c:pt idx="3301">
                  <c:v>-78.74799999999999</c:v>
                </c:pt>
                <c:pt idx="3302">
                  <c:v>-78.745999999999995</c:v>
                </c:pt>
                <c:pt idx="3303">
                  <c:v>-78.744</c:v>
                </c:pt>
                <c:pt idx="3304">
                  <c:v>-78.74199999999999</c:v>
                </c:pt>
                <c:pt idx="3305">
                  <c:v>-78.739999999999995</c:v>
                </c:pt>
                <c:pt idx="3306">
                  <c:v>-78.738</c:v>
                </c:pt>
                <c:pt idx="3307">
                  <c:v>-78.73599999999999</c:v>
                </c:pt>
                <c:pt idx="3308">
                  <c:v>-78.733999999999995</c:v>
                </c:pt>
                <c:pt idx="3309">
                  <c:v>-78.731999999999999</c:v>
                </c:pt>
                <c:pt idx="3310">
                  <c:v>-78.72999999999999</c:v>
                </c:pt>
                <c:pt idx="3311">
                  <c:v>-78.727999999999994</c:v>
                </c:pt>
                <c:pt idx="3312">
                  <c:v>-78.725999999999999</c:v>
                </c:pt>
                <c:pt idx="3313">
                  <c:v>-78.72399999999999</c:v>
                </c:pt>
                <c:pt idx="3314">
                  <c:v>-78.721999999999994</c:v>
                </c:pt>
                <c:pt idx="3315">
                  <c:v>-78.72</c:v>
                </c:pt>
                <c:pt idx="3316">
                  <c:v>-78.717999999999989</c:v>
                </c:pt>
                <c:pt idx="3317">
                  <c:v>-78.715999999999994</c:v>
                </c:pt>
                <c:pt idx="3318">
                  <c:v>-78.713999999999999</c:v>
                </c:pt>
                <c:pt idx="3319">
                  <c:v>-78.711999999999989</c:v>
                </c:pt>
                <c:pt idx="3320">
                  <c:v>-78.709999999999994</c:v>
                </c:pt>
                <c:pt idx="3321">
                  <c:v>-78.707999999999998</c:v>
                </c:pt>
                <c:pt idx="3322">
                  <c:v>-78.705999999999989</c:v>
                </c:pt>
                <c:pt idx="3323">
                  <c:v>-78.703999999999994</c:v>
                </c:pt>
                <c:pt idx="3324">
                  <c:v>-78.701999999999998</c:v>
                </c:pt>
                <c:pt idx="3325">
                  <c:v>-78.699999999999989</c:v>
                </c:pt>
                <c:pt idx="3326">
                  <c:v>-78.697999999999993</c:v>
                </c:pt>
                <c:pt idx="3327">
                  <c:v>-78.695999999999998</c:v>
                </c:pt>
                <c:pt idx="3328">
                  <c:v>-78.693999999999988</c:v>
                </c:pt>
                <c:pt idx="3329">
                  <c:v>-78.691999999999993</c:v>
                </c:pt>
                <c:pt idx="3330">
                  <c:v>-78.69</c:v>
                </c:pt>
                <c:pt idx="3331">
                  <c:v>-78.687999999999988</c:v>
                </c:pt>
                <c:pt idx="3332">
                  <c:v>-78.685999999999993</c:v>
                </c:pt>
                <c:pt idx="3333">
                  <c:v>-78.683999999999997</c:v>
                </c:pt>
                <c:pt idx="3334">
                  <c:v>-78.681999999999988</c:v>
                </c:pt>
                <c:pt idx="3335">
                  <c:v>-78.679999999999993</c:v>
                </c:pt>
                <c:pt idx="3336">
                  <c:v>-78.677999999999997</c:v>
                </c:pt>
                <c:pt idx="3337">
                  <c:v>-78.675999999999988</c:v>
                </c:pt>
                <c:pt idx="3338">
                  <c:v>-78.673999999999992</c:v>
                </c:pt>
                <c:pt idx="3339">
                  <c:v>-78.671999999999997</c:v>
                </c:pt>
                <c:pt idx="3340">
                  <c:v>-78.669999999999987</c:v>
                </c:pt>
                <c:pt idx="3341">
                  <c:v>-78.667999999999992</c:v>
                </c:pt>
                <c:pt idx="3342">
                  <c:v>-78.665999999999997</c:v>
                </c:pt>
                <c:pt idx="3343">
                  <c:v>-78.663999999999987</c:v>
                </c:pt>
                <c:pt idx="3344">
                  <c:v>-78.661999999999992</c:v>
                </c:pt>
                <c:pt idx="3345">
                  <c:v>-78.66</c:v>
                </c:pt>
                <c:pt idx="3346">
                  <c:v>-78.657999999999987</c:v>
                </c:pt>
                <c:pt idx="3347">
                  <c:v>-78.655999999999992</c:v>
                </c:pt>
                <c:pt idx="3348">
                  <c:v>-78.653999999999996</c:v>
                </c:pt>
                <c:pt idx="3349">
                  <c:v>-78.651999999999987</c:v>
                </c:pt>
                <c:pt idx="3350">
                  <c:v>-78.649999999999991</c:v>
                </c:pt>
                <c:pt idx="3351">
                  <c:v>-78.647999999999996</c:v>
                </c:pt>
                <c:pt idx="3352">
                  <c:v>-78.646000000000001</c:v>
                </c:pt>
                <c:pt idx="3353">
                  <c:v>-78.643999999999991</c:v>
                </c:pt>
                <c:pt idx="3354">
                  <c:v>-78.641999999999996</c:v>
                </c:pt>
                <c:pt idx="3355">
                  <c:v>-78.64</c:v>
                </c:pt>
                <c:pt idx="3356">
                  <c:v>-78.637999999999991</c:v>
                </c:pt>
                <c:pt idx="3357">
                  <c:v>-78.635999999999996</c:v>
                </c:pt>
                <c:pt idx="3358">
                  <c:v>-78.634</c:v>
                </c:pt>
                <c:pt idx="3359">
                  <c:v>-78.631999999999991</c:v>
                </c:pt>
                <c:pt idx="3360">
                  <c:v>-78.63</c:v>
                </c:pt>
                <c:pt idx="3361">
                  <c:v>-78.628</c:v>
                </c:pt>
                <c:pt idx="3362">
                  <c:v>-78.625999999999991</c:v>
                </c:pt>
                <c:pt idx="3363">
                  <c:v>-78.623999999999995</c:v>
                </c:pt>
                <c:pt idx="3364">
                  <c:v>-78.622</c:v>
                </c:pt>
                <c:pt idx="3365">
                  <c:v>-78.61999999999999</c:v>
                </c:pt>
                <c:pt idx="3366">
                  <c:v>-78.617999999999995</c:v>
                </c:pt>
                <c:pt idx="3367">
                  <c:v>-78.616</c:v>
                </c:pt>
                <c:pt idx="3368">
                  <c:v>-78.61399999999999</c:v>
                </c:pt>
                <c:pt idx="3369">
                  <c:v>-78.611999999999995</c:v>
                </c:pt>
                <c:pt idx="3370">
                  <c:v>-78.61</c:v>
                </c:pt>
                <c:pt idx="3371">
                  <c:v>-78.60799999999999</c:v>
                </c:pt>
                <c:pt idx="3372">
                  <c:v>-78.605999999999995</c:v>
                </c:pt>
                <c:pt idx="3373">
                  <c:v>-78.603999999999999</c:v>
                </c:pt>
                <c:pt idx="3374">
                  <c:v>-78.60199999999999</c:v>
                </c:pt>
                <c:pt idx="3375">
                  <c:v>-78.599999999999994</c:v>
                </c:pt>
                <c:pt idx="3376">
                  <c:v>-78.597999999999999</c:v>
                </c:pt>
                <c:pt idx="3377">
                  <c:v>-78.595999999999989</c:v>
                </c:pt>
                <c:pt idx="3378">
                  <c:v>-78.593999999999994</c:v>
                </c:pt>
                <c:pt idx="3379">
                  <c:v>-78.591999999999999</c:v>
                </c:pt>
                <c:pt idx="3380">
                  <c:v>-78.589999999999989</c:v>
                </c:pt>
                <c:pt idx="3381">
                  <c:v>-78.587999999999994</c:v>
                </c:pt>
                <c:pt idx="3382">
                  <c:v>-78.585999999999999</c:v>
                </c:pt>
                <c:pt idx="3383">
                  <c:v>-78.583999999999989</c:v>
                </c:pt>
                <c:pt idx="3384">
                  <c:v>-78.581999999999994</c:v>
                </c:pt>
                <c:pt idx="3385">
                  <c:v>-78.58</c:v>
                </c:pt>
                <c:pt idx="3386">
                  <c:v>-78.577999999999989</c:v>
                </c:pt>
                <c:pt idx="3387">
                  <c:v>-78.575999999999993</c:v>
                </c:pt>
                <c:pt idx="3388">
                  <c:v>-78.573999999999998</c:v>
                </c:pt>
                <c:pt idx="3389">
                  <c:v>-78.571999999999989</c:v>
                </c:pt>
                <c:pt idx="3390">
                  <c:v>-78.569999999999993</c:v>
                </c:pt>
                <c:pt idx="3391">
                  <c:v>-78.567999999999998</c:v>
                </c:pt>
                <c:pt idx="3392">
                  <c:v>-78.565999999999988</c:v>
                </c:pt>
                <c:pt idx="3393">
                  <c:v>-78.563999999999993</c:v>
                </c:pt>
                <c:pt idx="3394">
                  <c:v>-78.561999999999998</c:v>
                </c:pt>
                <c:pt idx="3395">
                  <c:v>-78.559999999999988</c:v>
                </c:pt>
                <c:pt idx="3396">
                  <c:v>-78.557999999999993</c:v>
                </c:pt>
                <c:pt idx="3397">
                  <c:v>-78.555999999999997</c:v>
                </c:pt>
                <c:pt idx="3398">
                  <c:v>-78.553999999999988</c:v>
                </c:pt>
                <c:pt idx="3399">
                  <c:v>-78.551999999999992</c:v>
                </c:pt>
                <c:pt idx="3400">
                  <c:v>-78.55</c:v>
                </c:pt>
                <c:pt idx="3401">
                  <c:v>-78.548000000000002</c:v>
                </c:pt>
                <c:pt idx="3402">
                  <c:v>-78.545999999999992</c:v>
                </c:pt>
                <c:pt idx="3403">
                  <c:v>-78.543999999999997</c:v>
                </c:pt>
                <c:pt idx="3404">
                  <c:v>-78.542000000000002</c:v>
                </c:pt>
                <c:pt idx="3405">
                  <c:v>-78.539999999999992</c:v>
                </c:pt>
                <c:pt idx="3406">
                  <c:v>-78.537999999999997</c:v>
                </c:pt>
                <c:pt idx="3407">
                  <c:v>-78.536000000000001</c:v>
                </c:pt>
                <c:pt idx="3408">
                  <c:v>-78.533999999999992</c:v>
                </c:pt>
                <c:pt idx="3409">
                  <c:v>-78.531999999999996</c:v>
                </c:pt>
                <c:pt idx="3410">
                  <c:v>-78.53</c:v>
                </c:pt>
                <c:pt idx="3411">
                  <c:v>-78.527999999999992</c:v>
                </c:pt>
                <c:pt idx="3412">
                  <c:v>-78.525999999999996</c:v>
                </c:pt>
                <c:pt idx="3413">
                  <c:v>-78.524000000000001</c:v>
                </c:pt>
                <c:pt idx="3414">
                  <c:v>-78.521999999999991</c:v>
                </c:pt>
                <c:pt idx="3415">
                  <c:v>-78.52</c:v>
                </c:pt>
                <c:pt idx="3416">
                  <c:v>-78.518000000000001</c:v>
                </c:pt>
                <c:pt idx="3417">
                  <c:v>-78.515999999999991</c:v>
                </c:pt>
                <c:pt idx="3418">
                  <c:v>-78.513999999999996</c:v>
                </c:pt>
                <c:pt idx="3419">
                  <c:v>-78.512</c:v>
                </c:pt>
                <c:pt idx="3420">
                  <c:v>-78.509999999999991</c:v>
                </c:pt>
                <c:pt idx="3421">
                  <c:v>-78.507999999999996</c:v>
                </c:pt>
                <c:pt idx="3422">
                  <c:v>-78.506</c:v>
                </c:pt>
                <c:pt idx="3423">
                  <c:v>-78.503999999999991</c:v>
                </c:pt>
                <c:pt idx="3424">
                  <c:v>-78.501999999999995</c:v>
                </c:pt>
                <c:pt idx="3425">
                  <c:v>-78.5</c:v>
                </c:pt>
                <c:pt idx="3426">
                  <c:v>-78.49799999999999</c:v>
                </c:pt>
                <c:pt idx="3427">
                  <c:v>-78.495999999999995</c:v>
                </c:pt>
                <c:pt idx="3428">
                  <c:v>-78.494</c:v>
                </c:pt>
                <c:pt idx="3429">
                  <c:v>-78.49199999999999</c:v>
                </c:pt>
                <c:pt idx="3430">
                  <c:v>-78.489999999999995</c:v>
                </c:pt>
                <c:pt idx="3431">
                  <c:v>-78.488</c:v>
                </c:pt>
                <c:pt idx="3432">
                  <c:v>-78.48599999999999</c:v>
                </c:pt>
                <c:pt idx="3433">
                  <c:v>-78.483999999999995</c:v>
                </c:pt>
                <c:pt idx="3434">
                  <c:v>-78.481999999999999</c:v>
                </c:pt>
                <c:pt idx="3435">
                  <c:v>-78.47999999999999</c:v>
                </c:pt>
                <c:pt idx="3436">
                  <c:v>-78.477999999999994</c:v>
                </c:pt>
                <c:pt idx="3437">
                  <c:v>-78.475999999999999</c:v>
                </c:pt>
                <c:pt idx="3438">
                  <c:v>-78.47399999999999</c:v>
                </c:pt>
                <c:pt idx="3439">
                  <c:v>-78.471999999999994</c:v>
                </c:pt>
                <c:pt idx="3440">
                  <c:v>-78.47</c:v>
                </c:pt>
                <c:pt idx="3441">
                  <c:v>-78.467999999999989</c:v>
                </c:pt>
                <c:pt idx="3442">
                  <c:v>-78.465999999999994</c:v>
                </c:pt>
                <c:pt idx="3443">
                  <c:v>-78.463999999999999</c:v>
                </c:pt>
                <c:pt idx="3444">
                  <c:v>-78.461999999999989</c:v>
                </c:pt>
                <c:pt idx="3445">
                  <c:v>-78.459999999999994</c:v>
                </c:pt>
                <c:pt idx="3446">
                  <c:v>-78.457999999999998</c:v>
                </c:pt>
                <c:pt idx="3447">
                  <c:v>-78.455999999999989</c:v>
                </c:pt>
                <c:pt idx="3448">
                  <c:v>-78.453999999999994</c:v>
                </c:pt>
                <c:pt idx="3449">
                  <c:v>-78.451999999999998</c:v>
                </c:pt>
                <c:pt idx="3450">
                  <c:v>-78.449999999999989</c:v>
                </c:pt>
                <c:pt idx="3451">
                  <c:v>-78.447999999999993</c:v>
                </c:pt>
                <c:pt idx="3452">
                  <c:v>-78.445999999999998</c:v>
                </c:pt>
                <c:pt idx="3453">
                  <c:v>-78.443999999999988</c:v>
                </c:pt>
                <c:pt idx="3454">
                  <c:v>-78.441999999999993</c:v>
                </c:pt>
                <c:pt idx="3455">
                  <c:v>-78.44</c:v>
                </c:pt>
                <c:pt idx="3456">
                  <c:v>-78.437999999999988</c:v>
                </c:pt>
                <c:pt idx="3457">
                  <c:v>-78.435999999999993</c:v>
                </c:pt>
                <c:pt idx="3458">
                  <c:v>-78.433999999999997</c:v>
                </c:pt>
                <c:pt idx="3459">
                  <c:v>-78.431999999999988</c:v>
                </c:pt>
                <c:pt idx="3460">
                  <c:v>-78.429999999999993</c:v>
                </c:pt>
                <c:pt idx="3461">
                  <c:v>-78.427999999999997</c:v>
                </c:pt>
                <c:pt idx="3462">
                  <c:v>-78.425999999999988</c:v>
                </c:pt>
                <c:pt idx="3463">
                  <c:v>-78.423999999999992</c:v>
                </c:pt>
                <c:pt idx="3464">
                  <c:v>-78.421999999999997</c:v>
                </c:pt>
                <c:pt idx="3465">
                  <c:v>-78.419999999999987</c:v>
                </c:pt>
                <c:pt idx="3466">
                  <c:v>-78.417999999999992</c:v>
                </c:pt>
                <c:pt idx="3467">
                  <c:v>-78.415999999999997</c:v>
                </c:pt>
                <c:pt idx="3468">
                  <c:v>-78.413999999999987</c:v>
                </c:pt>
                <c:pt idx="3469">
                  <c:v>-78.411999999999992</c:v>
                </c:pt>
                <c:pt idx="3470">
                  <c:v>-78.41</c:v>
                </c:pt>
                <c:pt idx="3471">
                  <c:v>-78.407999999999987</c:v>
                </c:pt>
                <c:pt idx="3472">
                  <c:v>-78.405999999999992</c:v>
                </c:pt>
                <c:pt idx="3473">
                  <c:v>-78.403999999999996</c:v>
                </c:pt>
                <c:pt idx="3474">
                  <c:v>-78.401999999999987</c:v>
                </c:pt>
                <c:pt idx="3475">
                  <c:v>-78.399999999999991</c:v>
                </c:pt>
                <c:pt idx="3476">
                  <c:v>-78.397999999999996</c:v>
                </c:pt>
                <c:pt idx="3477">
                  <c:v>-78.396000000000001</c:v>
                </c:pt>
                <c:pt idx="3478">
                  <c:v>-78.393999999999991</c:v>
                </c:pt>
                <c:pt idx="3479">
                  <c:v>-78.391999999999996</c:v>
                </c:pt>
                <c:pt idx="3480">
                  <c:v>-78.39</c:v>
                </c:pt>
                <c:pt idx="3481">
                  <c:v>-78.387999999999991</c:v>
                </c:pt>
                <c:pt idx="3482">
                  <c:v>-78.385999999999996</c:v>
                </c:pt>
                <c:pt idx="3483">
                  <c:v>-78.384</c:v>
                </c:pt>
                <c:pt idx="3484">
                  <c:v>-78.381999999999991</c:v>
                </c:pt>
                <c:pt idx="3485">
                  <c:v>-78.38</c:v>
                </c:pt>
                <c:pt idx="3486">
                  <c:v>-78.378</c:v>
                </c:pt>
                <c:pt idx="3487">
                  <c:v>-78.375999999999991</c:v>
                </c:pt>
                <c:pt idx="3488">
                  <c:v>-78.373999999999995</c:v>
                </c:pt>
                <c:pt idx="3489">
                  <c:v>-78.372</c:v>
                </c:pt>
                <c:pt idx="3490">
                  <c:v>-78.36999999999999</c:v>
                </c:pt>
                <c:pt idx="3491">
                  <c:v>-78.367999999999995</c:v>
                </c:pt>
                <c:pt idx="3492">
                  <c:v>-78.366</c:v>
                </c:pt>
                <c:pt idx="3493">
                  <c:v>-78.36399999999999</c:v>
                </c:pt>
                <c:pt idx="3494">
                  <c:v>-78.361999999999995</c:v>
                </c:pt>
                <c:pt idx="3495">
                  <c:v>-78.36</c:v>
                </c:pt>
                <c:pt idx="3496">
                  <c:v>-78.35799999999999</c:v>
                </c:pt>
                <c:pt idx="3497">
                  <c:v>-78.355999999999995</c:v>
                </c:pt>
                <c:pt idx="3498">
                  <c:v>-78.353999999999999</c:v>
                </c:pt>
                <c:pt idx="3499">
                  <c:v>-78.35199999999999</c:v>
                </c:pt>
                <c:pt idx="3500">
                  <c:v>-78.349999999999994</c:v>
                </c:pt>
                <c:pt idx="3501">
                  <c:v>-78.347999999999999</c:v>
                </c:pt>
                <c:pt idx="3502">
                  <c:v>-78.345999999999989</c:v>
                </c:pt>
                <c:pt idx="3503">
                  <c:v>-78.343999999999994</c:v>
                </c:pt>
                <c:pt idx="3504">
                  <c:v>-78.341999999999999</c:v>
                </c:pt>
                <c:pt idx="3505">
                  <c:v>-78.339999999999989</c:v>
                </c:pt>
                <c:pt idx="3506">
                  <c:v>-78.337999999999994</c:v>
                </c:pt>
                <c:pt idx="3507">
                  <c:v>-78.335999999999999</c:v>
                </c:pt>
                <c:pt idx="3508">
                  <c:v>-78.333999999999989</c:v>
                </c:pt>
                <c:pt idx="3509">
                  <c:v>-78.331999999999994</c:v>
                </c:pt>
                <c:pt idx="3510">
                  <c:v>-78.33</c:v>
                </c:pt>
                <c:pt idx="3511">
                  <c:v>-78.327999999999989</c:v>
                </c:pt>
                <c:pt idx="3512">
                  <c:v>-78.325999999999993</c:v>
                </c:pt>
                <c:pt idx="3513">
                  <c:v>-78.323999999999998</c:v>
                </c:pt>
                <c:pt idx="3514">
                  <c:v>-78.321999999999989</c:v>
                </c:pt>
                <c:pt idx="3515">
                  <c:v>-78.319999999999993</c:v>
                </c:pt>
                <c:pt idx="3516">
                  <c:v>-78.317999999999998</c:v>
                </c:pt>
                <c:pt idx="3517">
                  <c:v>-78.315999999999988</c:v>
                </c:pt>
                <c:pt idx="3518">
                  <c:v>-78.313999999999993</c:v>
                </c:pt>
                <c:pt idx="3519">
                  <c:v>-78.311999999999998</c:v>
                </c:pt>
                <c:pt idx="3520">
                  <c:v>-78.309999999999988</c:v>
                </c:pt>
                <c:pt idx="3521">
                  <c:v>-78.307999999999993</c:v>
                </c:pt>
                <c:pt idx="3522">
                  <c:v>-78.305999999999997</c:v>
                </c:pt>
                <c:pt idx="3523">
                  <c:v>-78.303999999999988</c:v>
                </c:pt>
                <c:pt idx="3524">
                  <c:v>-78.301999999999992</c:v>
                </c:pt>
                <c:pt idx="3525">
                  <c:v>-78.3</c:v>
                </c:pt>
                <c:pt idx="3526">
                  <c:v>-78.298000000000002</c:v>
                </c:pt>
                <c:pt idx="3527">
                  <c:v>-78.295999999999992</c:v>
                </c:pt>
                <c:pt idx="3528">
                  <c:v>-78.293999999999997</c:v>
                </c:pt>
                <c:pt idx="3529">
                  <c:v>-78.292000000000002</c:v>
                </c:pt>
                <c:pt idx="3530">
                  <c:v>-78.289999999999992</c:v>
                </c:pt>
                <c:pt idx="3531">
                  <c:v>-78.287999999999997</c:v>
                </c:pt>
                <c:pt idx="3532">
                  <c:v>-78.286000000000001</c:v>
                </c:pt>
                <c:pt idx="3533">
                  <c:v>-78.283999999999992</c:v>
                </c:pt>
                <c:pt idx="3534">
                  <c:v>-78.281999999999996</c:v>
                </c:pt>
                <c:pt idx="3535">
                  <c:v>-78.28</c:v>
                </c:pt>
                <c:pt idx="3536">
                  <c:v>-78.277999999999992</c:v>
                </c:pt>
                <c:pt idx="3537">
                  <c:v>-78.275999999999996</c:v>
                </c:pt>
                <c:pt idx="3538">
                  <c:v>-78.274000000000001</c:v>
                </c:pt>
                <c:pt idx="3539">
                  <c:v>-78.271999999999991</c:v>
                </c:pt>
                <c:pt idx="3540">
                  <c:v>-78.27</c:v>
                </c:pt>
                <c:pt idx="3541">
                  <c:v>-78.268000000000001</c:v>
                </c:pt>
                <c:pt idx="3542">
                  <c:v>-78.265999999999991</c:v>
                </c:pt>
                <c:pt idx="3543">
                  <c:v>-78.263999999999996</c:v>
                </c:pt>
                <c:pt idx="3544">
                  <c:v>-78.262</c:v>
                </c:pt>
                <c:pt idx="3545">
                  <c:v>-78.259999999999991</c:v>
                </c:pt>
                <c:pt idx="3546">
                  <c:v>-78.257999999999996</c:v>
                </c:pt>
                <c:pt idx="3547">
                  <c:v>-78.256</c:v>
                </c:pt>
                <c:pt idx="3548">
                  <c:v>-78.253999999999991</c:v>
                </c:pt>
                <c:pt idx="3549">
                  <c:v>-78.251999999999995</c:v>
                </c:pt>
                <c:pt idx="3550">
                  <c:v>-78.25</c:v>
                </c:pt>
                <c:pt idx="3551">
                  <c:v>-78.24799999999999</c:v>
                </c:pt>
                <c:pt idx="3552">
                  <c:v>-78.245999999999995</c:v>
                </c:pt>
                <c:pt idx="3553">
                  <c:v>-78.244</c:v>
                </c:pt>
                <c:pt idx="3554">
                  <c:v>-78.24199999999999</c:v>
                </c:pt>
                <c:pt idx="3555">
                  <c:v>-78.239999999999995</c:v>
                </c:pt>
                <c:pt idx="3556">
                  <c:v>-78.238</c:v>
                </c:pt>
                <c:pt idx="3557">
                  <c:v>-78.23599999999999</c:v>
                </c:pt>
                <c:pt idx="3558">
                  <c:v>-78.233999999999995</c:v>
                </c:pt>
                <c:pt idx="3559">
                  <c:v>-78.231999999999999</c:v>
                </c:pt>
                <c:pt idx="3560">
                  <c:v>-78.22999999999999</c:v>
                </c:pt>
                <c:pt idx="3561">
                  <c:v>-78.227999999999994</c:v>
                </c:pt>
                <c:pt idx="3562">
                  <c:v>-78.225999999999999</c:v>
                </c:pt>
                <c:pt idx="3563">
                  <c:v>-78.22399999999999</c:v>
                </c:pt>
                <c:pt idx="3564">
                  <c:v>-78.221999999999994</c:v>
                </c:pt>
                <c:pt idx="3565">
                  <c:v>-78.22</c:v>
                </c:pt>
                <c:pt idx="3566">
                  <c:v>-78.217999999999989</c:v>
                </c:pt>
                <c:pt idx="3567">
                  <c:v>-78.215999999999994</c:v>
                </c:pt>
                <c:pt idx="3568">
                  <c:v>-78.213999999999999</c:v>
                </c:pt>
                <c:pt idx="3569">
                  <c:v>-78.211999999999989</c:v>
                </c:pt>
                <c:pt idx="3570">
                  <c:v>-78.209999999999994</c:v>
                </c:pt>
                <c:pt idx="3571">
                  <c:v>-78.207999999999998</c:v>
                </c:pt>
                <c:pt idx="3572">
                  <c:v>-78.205999999999989</c:v>
                </c:pt>
                <c:pt idx="3573">
                  <c:v>-78.203999999999994</c:v>
                </c:pt>
                <c:pt idx="3574">
                  <c:v>-78.201999999999998</c:v>
                </c:pt>
                <c:pt idx="3575">
                  <c:v>-78.199999999999989</c:v>
                </c:pt>
                <c:pt idx="3576">
                  <c:v>-78.197999999999993</c:v>
                </c:pt>
                <c:pt idx="3577">
                  <c:v>-78.195999999999998</c:v>
                </c:pt>
                <c:pt idx="3578">
                  <c:v>-78.193999999999988</c:v>
                </c:pt>
                <c:pt idx="3579">
                  <c:v>-78.191999999999993</c:v>
                </c:pt>
                <c:pt idx="3580">
                  <c:v>-78.19</c:v>
                </c:pt>
                <c:pt idx="3581">
                  <c:v>-78.187999999999988</c:v>
                </c:pt>
                <c:pt idx="3582">
                  <c:v>-78.185999999999993</c:v>
                </c:pt>
                <c:pt idx="3583">
                  <c:v>-78.183999999999997</c:v>
                </c:pt>
                <c:pt idx="3584">
                  <c:v>-78.181999999999988</c:v>
                </c:pt>
                <c:pt idx="3585">
                  <c:v>-78.179999999999993</c:v>
                </c:pt>
                <c:pt idx="3586">
                  <c:v>-78.177999999999997</c:v>
                </c:pt>
                <c:pt idx="3587">
                  <c:v>-78.175999999999988</c:v>
                </c:pt>
                <c:pt idx="3588">
                  <c:v>-78.173999999999992</c:v>
                </c:pt>
                <c:pt idx="3589">
                  <c:v>-78.171999999999997</c:v>
                </c:pt>
                <c:pt idx="3590">
                  <c:v>-78.169999999999987</c:v>
                </c:pt>
                <c:pt idx="3591">
                  <c:v>-78.167999999999992</c:v>
                </c:pt>
                <c:pt idx="3592">
                  <c:v>-78.165999999999997</c:v>
                </c:pt>
                <c:pt idx="3593">
                  <c:v>-78.163999999999987</c:v>
                </c:pt>
                <c:pt idx="3594">
                  <c:v>-78.161999999999992</c:v>
                </c:pt>
                <c:pt idx="3595">
                  <c:v>-78.16</c:v>
                </c:pt>
                <c:pt idx="3596">
                  <c:v>-78.157999999999987</c:v>
                </c:pt>
                <c:pt idx="3597">
                  <c:v>-78.155999999999992</c:v>
                </c:pt>
                <c:pt idx="3598">
                  <c:v>-78.153999999999996</c:v>
                </c:pt>
                <c:pt idx="3599">
                  <c:v>-78.151999999999987</c:v>
                </c:pt>
                <c:pt idx="3600">
                  <c:v>-78.149999999999991</c:v>
                </c:pt>
                <c:pt idx="3601">
                  <c:v>-78.147999999999996</c:v>
                </c:pt>
                <c:pt idx="3602">
                  <c:v>-78.146000000000001</c:v>
                </c:pt>
                <c:pt idx="3603">
                  <c:v>-78.143999999999991</c:v>
                </c:pt>
                <c:pt idx="3604">
                  <c:v>-78.141999999999996</c:v>
                </c:pt>
                <c:pt idx="3605">
                  <c:v>-78.14</c:v>
                </c:pt>
                <c:pt idx="3606">
                  <c:v>-78.137999999999991</c:v>
                </c:pt>
                <c:pt idx="3607">
                  <c:v>-78.135999999999996</c:v>
                </c:pt>
                <c:pt idx="3608">
                  <c:v>-78.134</c:v>
                </c:pt>
                <c:pt idx="3609">
                  <c:v>-78.131999999999991</c:v>
                </c:pt>
                <c:pt idx="3610">
                  <c:v>-78.13</c:v>
                </c:pt>
                <c:pt idx="3611">
                  <c:v>-78.128</c:v>
                </c:pt>
                <c:pt idx="3612">
                  <c:v>-78.125999999999991</c:v>
                </c:pt>
                <c:pt idx="3613">
                  <c:v>-78.123999999999995</c:v>
                </c:pt>
                <c:pt idx="3614">
                  <c:v>-78.122</c:v>
                </c:pt>
                <c:pt idx="3615">
                  <c:v>-78.11999999999999</c:v>
                </c:pt>
                <c:pt idx="3616">
                  <c:v>-78.117999999999995</c:v>
                </c:pt>
                <c:pt idx="3617">
                  <c:v>-78.116</c:v>
                </c:pt>
                <c:pt idx="3618">
                  <c:v>-78.11399999999999</c:v>
                </c:pt>
                <c:pt idx="3619">
                  <c:v>-78.111999999999995</c:v>
                </c:pt>
                <c:pt idx="3620">
                  <c:v>-78.11</c:v>
                </c:pt>
                <c:pt idx="3621">
                  <c:v>-78.10799999999999</c:v>
                </c:pt>
                <c:pt idx="3622">
                  <c:v>-78.105999999999995</c:v>
                </c:pt>
                <c:pt idx="3623">
                  <c:v>-78.103999999999999</c:v>
                </c:pt>
                <c:pt idx="3624">
                  <c:v>-78.10199999999999</c:v>
                </c:pt>
                <c:pt idx="3625">
                  <c:v>-78.099999999999994</c:v>
                </c:pt>
                <c:pt idx="3626">
                  <c:v>-78.097999999999999</c:v>
                </c:pt>
                <c:pt idx="3627">
                  <c:v>-78.095999999999989</c:v>
                </c:pt>
                <c:pt idx="3628">
                  <c:v>-78.093999999999994</c:v>
                </c:pt>
                <c:pt idx="3629">
                  <c:v>-78.091999999999999</c:v>
                </c:pt>
                <c:pt idx="3630">
                  <c:v>-78.089999999999989</c:v>
                </c:pt>
                <c:pt idx="3631">
                  <c:v>-78.087999999999994</c:v>
                </c:pt>
                <c:pt idx="3632">
                  <c:v>-78.085999999999999</c:v>
                </c:pt>
                <c:pt idx="3633">
                  <c:v>-78.083999999999989</c:v>
                </c:pt>
                <c:pt idx="3634">
                  <c:v>-78.081999999999994</c:v>
                </c:pt>
                <c:pt idx="3635">
                  <c:v>-78.08</c:v>
                </c:pt>
                <c:pt idx="3636">
                  <c:v>-78.077999999999989</c:v>
                </c:pt>
                <c:pt idx="3637">
                  <c:v>-78.075999999999993</c:v>
                </c:pt>
                <c:pt idx="3638">
                  <c:v>-78.073999999999998</c:v>
                </c:pt>
                <c:pt idx="3639">
                  <c:v>-78.071999999999989</c:v>
                </c:pt>
                <c:pt idx="3640">
                  <c:v>-78.069999999999993</c:v>
                </c:pt>
                <c:pt idx="3641">
                  <c:v>-78.067999999999998</c:v>
                </c:pt>
                <c:pt idx="3642">
                  <c:v>-78.065999999999988</c:v>
                </c:pt>
                <c:pt idx="3643">
                  <c:v>-78.063999999999993</c:v>
                </c:pt>
                <c:pt idx="3644">
                  <c:v>-78.061999999999998</c:v>
                </c:pt>
                <c:pt idx="3645">
                  <c:v>-78.059999999999988</c:v>
                </c:pt>
                <c:pt idx="3646">
                  <c:v>-78.057999999999993</c:v>
                </c:pt>
                <c:pt idx="3647">
                  <c:v>-78.055999999999997</c:v>
                </c:pt>
                <c:pt idx="3648">
                  <c:v>-78.053999999999988</c:v>
                </c:pt>
                <c:pt idx="3649">
                  <c:v>-78.051999999999992</c:v>
                </c:pt>
                <c:pt idx="3650">
                  <c:v>-78.05</c:v>
                </c:pt>
                <c:pt idx="3651">
                  <c:v>-78.048000000000002</c:v>
                </c:pt>
                <c:pt idx="3652">
                  <c:v>-78.045999999999992</c:v>
                </c:pt>
                <c:pt idx="3653">
                  <c:v>-78.043999999999997</c:v>
                </c:pt>
                <c:pt idx="3654">
                  <c:v>-78.042000000000002</c:v>
                </c:pt>
                <c:pt idx="3655">
                  <c:v>-78.039999999999992</c:v>
                </c:pt>
                <c:pt idx="3656">
                  <c:v>-78.037999999999997</c:v>
                </c:pt>
                <c:pt idx="3657">
                  <c:v>-78.036000000000001</c:v>
                </c:pt>
                <c:pt idx="3658">
                  <c:v>-78.033999999999992</c:v>
                </c:pt>
                <c:pt idx="3659">
                  <c:v>-78.031999999999996</c:v>
                </c:pt>
                <c:pt idx="3660">
                  <c:v>-78.03</c:v>
                </c:pt>
                <c:pt idx="3661">
                  <c:v>-78.027999999999992</c:v>
                </c:pt>
                <c:pt idx="3662">
                  <c:v>-78.025999999999996</c:v>
                </c:pt>
                <c:pt idx="3663">
                  <c:v>-78.024000000000001</c:v>
                </c:pt>
                <c:pt idx="3664">
                  <c:v>-78.021999999999991</c:v>
                </c:pt>
                <c:pt idx="3665">
                  <c:v>-78.02</c:v>
                </c:pt>
                <c:pt idx="3666">
                  <c:v>-78.018000000000001</c:v>
                </c:pt>
                <c:pt idx="3667">
                  <c:v>-78.015999999999991</c:v>
                </c:pt>
                <c:pt idx="3668">
                  <c:v>-78.013999999999996</c:v>
                </c:pt>
                <c:pt idx="3669">
                  <c:v>-78.012</c:v>
                </c:pt>
                <c:pt idx="3670">
                  <c:v>-78.009999999999991</c:v>
                </c:pt>
                <c:pt idx="3671">
                  <c:v>-78.007999999999996</c:v>
                </c:pt>
                <c:pt idx="3672">
                  <c:v>-78.006</c:v>
                </c:pt>
                <c:pt idx="3673">
                  <c:v>-78.003999999999991</c:v>
                </c:pt>
                <c:pt idx="3674">
                  <c:v>-78.001999999999995</c:v>
                </c:pt>
                <c:pt idx="3675">
                  <c:v>-78</c:v>
                </c:pt>
                <c:pt idx="3676">
                  <c:v>-77.99799999999999</c:v>
                </c:pt>
                <c:pt idx="3677">
                  <c:v>-77.995999999999995</c:v>
                </c:pt>
                <c:pt idx="3678">
                  <c:v>-77.994</c:v>
                </c:pt>
                <c:pt idx="3679">
                  <c:v>-77.99199999999999</c:v>
                </c:pt>
                <c:pt idx="3680">
                  <c:v>-77.989999999999995</c:v>
                </c:pt>
                <c:pt idx="3681">
                  <c:v>-77.988</c:v>
                </c:pt>
                <c:pt idx="3682">
                  <c:v>-77.98599999999999</c:v>
                </c:pt>
                <c:pt idx="3683">
                  <c:v>-77.983999999999995</c:v>
                </c:pt>
                <c:pt idx="3684">
                  <c:v>-77.981999999999999</c:v>
                </c:pt>
                <c:pt idx="3685">
                  <c:v>-77.97999999999999</c:v>
                </c:pt>
                <c:pt idx="3686">
                  <c:v>-77.977999999999994</c:v>
                </c:pt>
                <c:pt idx="3687">
                  <c:v>-77.975999999999999</c:v>
                </c:pt>
                <c:pt idx="3688">
                  <c:v>-77.97399999999999</c:v>
                </c:pt>
                <c:pt idx="3689">
                  <c:v>-77.971999999999994</c:v>
                </c:pt>
                <c:pt idx="3690">
                  <c:v>-77.97</c:v>
                </c:pt>
                <c:pt idx="3691">
                  <c:v>-77.967999999999989</c:v>
                </c:pt>
                <c:pt idx="3692">
                  <c:v>-77.965999999999994</c:v>
                </c:pt>
                <c:pt idx="3693">
                  <c:v>-77.963999999999999</c:v>
                </c:pt>
                <c:pt idx="3694">
                  <c:v>-77.961999999999989</c:v>
                </c:pt>
                <c:pt idx="3695">
                  <c:v>-77.959999999999994</c:v>
                </c:pt>
                <c:pt idx="3696">
                  <c:v>-77.957999999999998</c:v>
                </c:pt>
                <c:pt idx="3697">
                  <c:v>-77.955999999999989</c:v>
                </c:pt>
                <c:pt idx="3698">
                  <c:v>-77.953999999999994</c:v>
                </c:pt>
                <c:pt idx="3699">
                  <c:v>-77.951999999999998</c:v>
                </c:pt>
                <c:pt idx="3700">
                  <c:v>-77.949999999999989</c:v>
                </c:pt>
                <c:pt idx="3701">
                  <c:v>-77.947999999999993</c:v>
                </c:pt>
                <c:pt idx="3702">
                  <c:v>-77.945999999999998</c:v>
                </c:pt>
                <c:pt idx="3703">
                  <c:v>-77.943999999999988</c:v>
                </c:pt>
                <c:pt idx="3704">
                  <c:v>-77.941999999999993</c:v>
                </c:pt>
                <c:pt idx="3705">
                  <c:v>-77.94</c:v>
                </c:pt>
                <c:pt idx="3706">
                  <c:v>-77.937999999999988</c:v>
                </c:pt>
                <c:pt idx="3707">
                  <c:v>-77.935999999999993</c:v>
                </c:pt>
                <c:pt idx="3708">
                  <c:v>-77.933999999999997</c:v>
                </c:pt>
                <c:pt idx="3709">
                  <c:v>-77.931999999999988</c:v>
                </c:pt>
                <c:pt idx="3710">
                  <c:v>-77.929999999999993</c:v>
                </c:pt>
                <c:pt idx="3711">
                  <c:v>-77.927999999999997</c:v>
                </c:pt>
                <c:pt idx="3712">
                  <c:v>-77.925999999999988</c:v>
                </c:pt>
                <c:pt idx="3713">
                  <c:v>-77.923999999999992</c:v>
                </c:pt>
                <c:pt idx="3714">
                  <c:v>-77.921999999999997</c:v>
                </c:pt>
                <c:pt idx="3715">
                  <c:v>-77.919999999999987</c:v>
                </c:pt>
                <c:pt idx="3716">
                  <c:v>-77.917999999999992</c:v>
                </c:pt>
                <c:pt idx="3717">
                  <c:v>-77.915999999999997</c:v>
                </c:pt>
                <c:pt idx="3718">
                  <c:v>-77.913999999999987</c:v>
                </c:pt>
                <c:pt idx="3719">
                  <c:v>-77.911999999999992</c:v>
                </c:pt>
                <c:pt idx="3720">
                  <c:v>-77.91</c:v>
                </c:pt>
                <c:pt idx="3721">
                  <c:v>-77.907999999999987</c:v>
                </c:pt>
                <c:pt idx="3722">
                  <c:v>-77.905999999999992</c:v>
                </c:pt>
                <c:pt idx="3723">
                  <c:v>-77.903999999999996</c:v>
                </c:pt>
                <c:pt idx="3724">
                  <c:v>-77.901999999999987</c:v>
                </c:pt>
                <c:pt idx="3725">
                  <c:v>-77.899999999999991</c:v>
                </c:pt>
                <c:pt idx="3726">
                  <c:v>-77.897999999999996</c:v>
                </c:pt>
                <c:pt idx="3727">
                  <c:v>-77.896000000000001</c:v>
                </c:pt>
                <c:pt idx="3728">
                  <c:v>-77.893999999999991</c:v>
                </c:pt>
                <c:pt idx="3729">
                  <c:v>-77.891999999999996</c:v>
                </c:pt>
                <c:pt idx="3730">
                  <c:v>-77.89</c:v>
                </c:pt>
                <c:pt idx="3731">
                  <c:v>-77.887999999999991</c:v>
                </c:pt>
                <c:pt idx="3732">
                  <c:v>-77.885999999999996</c:v>
                </c:pt>
                <c:pt idx="3733">
                  <c:v>-77.884</c:v>
                </c:pt>
                <c:pt idx="3734">
                  <c:v>-77.881999999999991</c:v>
                </c:pt>
                <c:pt idx="3735">
                  <c:v>-77.88</c:v>
                </c:pt>
                <c:pt idx="3736">
                  <c:v>-77.878</c:v>
                </c:pt>
                <c:pt idx="3737">
                  <c:v>-77.875999999999991</c:v>
                </c:pt>
                <c:pt idx="3738">
                  <c:v>-77.873999999999995</c:v>
                </c:pt>
                <c:pt idx="3739">
                  <c:v>-77.872</c:v>
                </c:pt>
                <c:pt idx="3740">
                  <c:v>-77.86999999999999</c:v>
                </c:pt>
                <c:pt idx="3741">
                  <c:v>-77.867999999999995</c:v>
                </c:pt>
                <c:pt idx="3742">
                  <c:v>-77.866</c:v>
                </c:pt>
                <c:pt idx="3743">
                  <c:v>-77.86399999999999</c:v>
                </c:pt>
                <c:pt idx="3744">
                  <c:v>-77.861999999999995</c:v>
                </c:pt>
                <c:pt idx="3745">
                  <c:v>-77.86</c:v>
                </c:pt>
                <c:pt idx="3746">
                  <c:v>-77.85799999999999</c:v>
                </c:pt>
                <c:pt idx="3747">
                  <c:v>-77.855999999999995</c:v>
                </c:pt>
                <c:pt idx="3748">
                  <c:v>-77.853999999999999</c:v>
                </c:pt>
                <c:pt idx="3749">
                  <c:v>-77.85199999999999</c:v>
                </c:pt>
                <c:pt idx="3750">
                  <c:v>-77.849999999999994</c:v>
                </c:pt>
                <c:pt idx="3751">
                  <c:v>-77.847999999999999</c:v>
                </c:pt>
                <c:pt idx="3752">
                  <c:v>-77.845999999999989</c:v>
                </c:pt>
                <c:pt idx="3753">
                  <c:v>-77.843999999999994</c:v>
                </c:pt>
                <c:pt idx="3754">
                  <c:v>-77.841999999999999</c:v>
                </c:pt>
                <c:pt idx="3755">
                  <c:v>-77.839999999999989</c:v>
                </c:pt>
                <c:pt idx="3756">
                  <c:v>-77.837999999999994</c:v>
                </c:pt>
                <c:pt idx="3757">
                  <c:v>-77.835999999999999</c:v>
                </c:pt>
                <c:pt idx="3758">
                  <c:v>-77.833999999999989</c:v>
                </c:pt>
                <c:pt idx="3759">
                  <c:v>-77.831999999999994</c:v>
                </c:pt>
                <c:pt idx="3760">
                  <c:v>-77.83</c:v>
                </c:pt>
                <c:pt idx="3761">
                  <c:v>-77.827999999999989</c:v>
                </c:pt>
                <c:pt idx="3762">
                  <c:v>-77.825999999999993</c:v>
                </c:pt>
                <c:pt idx="3763">
                  <c:v>-77.823999999999998</c:v>
                </c:pt>
                <c:pt idx="3764">
                  <c:v>-77.821999999999989</c:v>
                </c:pt>
                <c:pt idx="3765">
                  <c:v>-77.819999999999993</c:v>
                </c:pt>
                <c:pt idx="3766">
                  <c:v>-77.817999999999998</c:v>
                </c:pt>
                <c:pt idx="3767">
                  <c:v>-77.815999999999988</c:v>
                </c:pt>
                <c:pt idx="3768">
                  <c:v>-77.813999999999993</c:v>
                </c:pt>
                <c:pt idx="3769">
                  <c:v>-77.811999999999998</c:v>
                </c:pt>
                <c:pt idx="3770">
                  <c:v>-77.809999999999988</c:v>
                </c:pt>
                <c:pt idx="3771">
                  <c:v>-77.807999999999993</c:v>
                </c:pt>
                <c:pt idx="3772">
                  <c:v>-77.805999999999997</c:v>
                </c:pt>
                <c:pt idx="3773">
                  <c:v>-77.803999999999988</c:v>
                </c:pt>
                <c:pt idx="3774">
                  <c:v>-77.801999999999992</c:v>
                </c:pt>
                <c:pt idx="3775">
                  <c:v>-77.8</c:v>
                </c:pt>
                <c:pt idx="3776">
                  <c:v>-77.798000000000002</c:v>
                </c:pt>
                <c:pt idx="3777">
                  <c:v>-77.795999999999992</c:v>
                </c:pt>
                <c:pt idx="3778">
                  <c:v>-77.793999999999997</c:v>
                </c:pt>
                <c:pt idx="3779">
                  <c:v>-77.792000000000002</c:v>
                </c:pt>
                <c:pt idx="3780">
                  <c:v>-77.789999999999992</c:v>
                </c:pt>
                <c:pt idx="3781">
                  <c:v>-77.787999999999997</c:v>
                </c:pt>
                <c:pt idx="3782">
                  <c:v>-77.786000000000001</c:v>
                </c:pt>
                <c:pt idx="3783">
                  <c:v>-77.783999999999992</c:v>
                </c:pt>
                <c:pt idx="3784">
                  <c:v>-77.781999999999996</c:v>
                </c:pt>
                <c:pt idx="3785">
                  <c:v>-77.78</c:v>
                </c:pt>
                <c:pt idx="3786">
                  <c:v>-77.777999999999992</c:v>
                </c:pt>
                <c:pt idx="3787">
                  <c:v>-77.775999999999996</c:v>
                </c:pt>
                <c:pt idx="3788">
                  <c:v>-77.774000000000001</c:v>
                </c:pt>
                <c:pt idx="3789">
                  <c:v>-77.771999999999991</c:v>
                </c:pt>
                <c:pt idx="3790">
                  <c:v>-77.77</c:v>
                </c:pt>
                <c:pt idx="3791">
                  <c:v>-77.768000000000001</c:v>
                </c:pt>
                <c:pt idx="3792">
                  <c:v>-77.765999999999991</c:v>
                </c:pt>
                <c:pt idx="3793">
                  <c:v>-77.763999999999996</c:v>
                </c:pt>
                <c:pt idx="3794">
                  <c:v>-77.762</c:v>
                </c:pt>
                <c:pt idx="3795">
                  <c:v>-77.759999999999991</c:v>
                </c:pt>
                <c:pt idx="3796">
                  <c:v>-77.757999999999996</c:v>
                </c:pt>
                <c:pt idx="3797">
                  <c:v>-77.756</c:v>
                </c:pt>
                <c:pt idx="3798">
                  <c:v>-77.753999999999991</c:v>
                </c:pt>
                <c:pt idx="3799">
                  <c:v>-77.751999999999995</c:v>
                </c:pt>
                <c:pt idx="3800">
                  <c:v>-77.75</c:v>
                </c:pt>
                <c:pt idx="3801">
                  <c:v>-77.74799999999999</c:v>
                </c:pt>
                <c:pt idx="3802">
                  <c:v>-77.745999999999995</c:v>
                </c:pt>
                <c:pt idx="3803">
                  <c:v>-77.744</c:v>
                </c:pt>
                <c:pt idx="3804">
                  <c:v>-77.74199999999999</c:v>
                </c:pt>
                <c:pt idx="3805">
                  <c:v>-77.739999999999995</c:v>
                </c:pt>
                <c:pt idx="3806">
                  <c:v>-77.738</c:v>
                </c:pt>
                <c:pt idx="3807">
                  <c:v>-77.73599999999999</c:v>
                </c:pt>
                <c:pt idx="3808">
                  <c:v>-77.733999999999995</c:v>
                </c:pt>
                <c:pt idx="3809">
                  <c:v>-77.731999999999999</c:v>
                </c:pt>
                <c:pt idx="3810">
                  <c:v>-77.72999999999999</c:v>
                </c:pt>
                <c:pt idx="3811">
                  <c:v>-77.727999999999994</c:v>
                </c:pt>
                <c:pt idx="3812">
                  <c:v>-77.725999999999999</c:v>
                </c:pt>
                <c:pt idx="3813">
                  <c:v>-77.72399999999999</c:v>
                </c:pt>
                <c:pt idx="3814">
                  <c:v>-77.721999999999994</c:v>
                </c:pt>
                <c:pt idx="3815">
                  <c:v>-77.72</c:v>
                </c:pt>
                <c:pt idx="3816">
                  <c:v>-77.717999999999989</c:v>
                </c:pt>
                <c:pt idx="3817">
                  <c:v>-77.715999999999994</c:v>
                </c:pt>
                <c:pt idx="3818">
                  <c:v>-77.713999999999999</c:v>
                </c:pt>
                <c:pt idx="3819">
                  <c:v>-77.711999999999989</c:v>
                </c:pt>
                <c:pt idx="3820">
                  <c:v>-77.709999999999994</c:v>
                </c:pt>
                <c:pt idx="3821">
                  <c:v>-77.707999999999998</c:v>
                </c:pt>
                <c:pt idx="3822">
                  <c:v>-77.705999999999989</c:v>
                </c:pt>
                <c:pt idx="3823">
                  <c:v>-77.703999999999994</c:v>
                </c:pt>
                <c:pt idx="3824">
                  <c:v>-77.701999999999998</c:v>
                </c:pt>
                <c:pt idx="3825">
                  <c:v>-77.699999999999989</c:v>
                </c:pt>
                <c:pt idx="3826">
                  <c:v>-77.697999999999993</c:v>
                </c:pt>
                <c:pt idx="3827">
                  <c:v>-77.695999999999998</c:v>
                </c:pt>
                <c:pt idx="3828">
                  <c:v>-77.693999999999988</c:v>
                </c:pt>
                <c:pt idx="3829">
                  <c:v>-77.691999999999993</c:v>
                </c:pt>
                <c:pt idx="3830">
                  <c:v>-77.69</c:v>
                </c:pt>
                <c:pt idx="3831">
                  <c:v>-77.687999999999988</c:v>
                </c:pt>
                <c:pt idx="3832">
                  <c:v>-77.685999999999993</c:v>
                </c:pt>
                <c:pt idx="3833">
                  <c:v>-77.683999999999997</c:v>
                </c:pt>
                <c:pt idx="3834">
                  <c:v>-77.681999999999988</c:v>
                </c:pt>
                <c:pt idx="3835">
                  <c:v>-77.679999999999993</c:v>
                </c:pt>
                <c:pt idx="3836">
                  <c:v>-77.677999999999997</c:v>
                </c:pt>
                <c:pt idx="3837">
                  <c:v>-77.675999999999988</c:v>
                </c:pt>
                <c:pt idx="3838">
                  <c:v>-77.673999999999992</c:v>
                </c:pt>
                <c:pt idx="3839">
                  <c:v>-77.671999999999997</c:v>
                </c:pt>
                <c:pt idx="3840">
                  <c:v>-77.669999999999987</c:v>
                </c:pt>
                <c:pt idx="3841">
                  <c:v>-77.667999999999992</c:v>
                </c:pt>
                <c:pt idx="3842">
                  <c:v>-77.665999999999997</c:v>
                </c:pt>
                <c:pt idx="3843">
                  <c:v>-77.663999999999987</c:v>
                </c:pt>
                <c:pt idx="3844">
                  <c:v>-77.661999999999992</c:v>
                </c:pt>
                <c:pt idx="3845">
                  <c:v>-77.66</c:v>
                </c:pt>
                <c:pt idx="3846">
                  <c:v>-77.657999999999987</c:v>
                </c:pt>
                <c:pt idx="3847">
                  <c:v>-77.655999999999992</c:v>
                </c:pt>
                <c:pt idx="3848">
                  <c:v>-77.653999999999996</c:v>
                </c:pt>
                <c:pt idx="3849">
                  <c:v>-77.651999999999987</c:v>
                </c:pt>
                <c:pt idx="3850">
                  <c:v>-77.649999999999991</c:v>
                </c:pt>
                <c:pt idx="3851">
                  <c:v>-77.647999999999996</c:v>
                </c:pt>
                <c:pt idx="3852">
                  <c:v>-77.646000000000001</c:v>
                </c:pt>
                <c:pt idx="3853">
                  <c:v>-77.643999999999991</c:v>
                </c:pt>
                <c:pt idx="3854">
                  <c:v>-77.641999999999996</c:v>
                </c:pt>
                <c:pt idx="3855">
                  <c:v>-77.64</c:v>
                </c:pt>
                <c:pt idx="3856">
                  <c:v>-77.637999999999991</c:v>
                </c:pt>
                <c:pt idx="3857">
                  <c:v>-77.635999999999996</c:v>
                </c:pt>
                <c:pt idx="3858">
                  <c:v>-77.634</c:v>
                </c:pt>
                <c:pt idx="3859">
                  <c:v>-77.631999999999991</c:v>
                </c:pt>
                <c:pt idx="3860">
                  <c:v>-77.63</c:v>
                </c:pt>
                <c:pt idx="3861">
                  <c:v>-77.628</c:v>
                </c:pt>
                <c:pt idx="3862">
                  <c:v>-77.625999999999991</c:v>
                </c:pt>
                <c:pt idx="3863">
                  <c:v>-77.623999999999995</c:v>
                </c:pt>
                <c:pt idx="3864">
                  <c:v>-77.622</c:v>
                </c:pt>
                <c:pt idx="3865">
                  <c:v>-77.61999999999999</c:v>
                </c:pt>
                <c:pt idx="3866">
                  <c:v>-77.617999999999995</c:v>
                </c:pt>
                <c:pt idx="3867">
                  <c:v>-77.616</c:v>
                </c:pt>
                <c:pt idx="3868">
                  <c:v>-77.61399999999999</c:v>
                </c:pt>
                <c:pt idx="3869">
                  <c:v>-77.611999999999995</c:v>
                </c:pt>
                <c:pt idx="3870">
                  <c:v>-77.61</c:v>
                </c:pt>
                <c:pt idx="3871">
                  <c:v>-77.60799999999999</c:v>
                </c:pt>
                <c:pt idx="3872">
                  <c:v>-77.605999999999995</c:v>
                </c:pt>
                <c:pt idx="3873">
                  <c:v>-77.603999999999999</c:v>
                </c:pt>
                <c:pt idx="3874">
                  <c:v>-77.60199999999999</c:v>
                </c:pt>
                <c:pt idx="3875">
                  <c:v>-77.599999999999994</c:v>
                </c:pt>
                <c:pt idx="3876">
                  <c:v>-77.597999999999999</c:v>
                </c:pt>
                <c:pt idx="3877">
                  <c:v>-77.595999999999989</c:v>
                </c:pt>
                <c:pt idx="3878">
                  <c:v>-77.593999999999994</c:v>
                </c:pt>
                <c:pt idx="3879">
                  <c:v>-77.591999999999999</c:v>
                </c:pt>
                <c:pt idx="3880">
                  <c:v>-77.589999999999989</c:v>
                </c:pt>
                <c:pt idx="3881">
                  <c:v>-77.587999999999994</c:v>
                </c:pt>
                <c:pt idx="3882">
                  <c:v>-77.585999999999999</c:v>
                </c:pt>
                <c:pt idx="3883">
                  <c:v>-77.583999999999989</c:v>
                </c:pt>
                <c:pt idx="3884">
                  <c:v>-77.581999999999994</c:v>
                </c:pt>
                <c:pt idx="3885">
                  <c:v>-77.58</c:v>
                </c:pt>
                <c:pt idx="3886">
                  <c:v>-77.577999999999989</c:v>
                </c:pt>
                <c:pt idx="3887">
                  <c:v>-77.575999999999993</c:v>
                </c:pt>
                <c:pt idx="3888">
                  <c:v>-77.573999999999998</c:v>
                </c:pt>
                <c:pt idx="3889">
                  <c:v>-77.571999999999989</c:v>
                </c:pt>
                <c:pt idx="3890">
                  <c:v>-77.569999999999993</c:v>
                </c:pt>
                <c:pt idx="3891">
                  <c:v>-77.567999999999998</c:v>
                </c:pt>
                <c:pt idx="3892">
                  <c:v>-77.565999999999988</c:v>
                </c:pt>
                <c:pt idx="3893">
                  <c:v>-77.563999999999993</c:v>
                </c:pt>
                <c:pt idx="3894">
                  <c:v>-77.561999999999998</c:v>
                </c:pt>
                <c:pt idx="3895">
                  <c:v>-77.559999999999988</c:v>
                </c:pt>
                <c:pt idx="3896">
                  <c:v>-77.557999999999993</c:v>
                </c:pt>
                <c:pt idx="3897">
                  <c:v>-77.555999999999997</c:v>
                </c:pt>
                <c:pt idx="3898">
                  <c:v>-77.553999999999988</c:v>
                </c:pt>
                <c:pt idx="3899">
                  <c:v>-77.551999999999992</c:v>
                </c:pt>
                <c:pt idx="3900">
                  <c:v>-77.55</c:v>
                </c:pt>
                <c:pt idx="3901">
                  <c:v>-77.548000000000002</c:v>
                </c:pt>
                <c:pt idx="3902">
                  <c:v>-77.545999999999992</c:v>
                </c:pt>
                <c:pt idx="3903">
                  <c:v>-77.543999999999997</c:v>
                </c:pt>
                <c:pt idx="3904">
                  <c:v>-77.542000000000002</c:v>
                </c:pt>
                <c:pt idx="3905">
                  <c:v>-77.539999999999992</c:v>
                </c:pt>
                <c:pt idx="3906">
                  <c:v>-77.537999999999997</c:v>
                </c:pt>
                <c:pt idx="3907">
                  <c:v>-77.536000000000001</c:v>
                </c:pt>
                <c:pt idx="3908">
                  <c:v>-77.533999999999992</c:v>
                </c:pt>
                <c:pt idx="3909">
                  <c:v>-77.531999999999996</c:v>
                </c:pt>
                <c:pt idx="3910">
                  <c:v>-77.53</c:v>
                </c:pt>
                <c:pt idx="3911">
                  <c:v>-77.527999999999992</c:v>
                </c:pt>
                <c:pt idx="3912">
                  <c:v>-77.525999999999996</c:v>
                </c:pt>
                <c:pt idx="3913">
                  <c:v>-77.524000000000001</c:v>
                </c:pt>
                <c:pt idx="3914">
                  <c:v>-77.521999999999991</c:v>
                </c:pt>
                <c:pt idx="3915">
                  <c:v>-77.52</c:v>
                </c:pt>
                <c:pt idx="3916">
                  <c:v>-77.518000000000001</c:v>
                </c:pt>
                <c:pt idx="3917">
                  <c:v>-77.515999999999991</c:v>
                </c:pt>
                <c:pt idx="3918">
                  <c:v>-77.513999999999996</c:v>
                </c:pt>
                <c:pt idx="3919">
                  <c:v>-77.512</c:v>
                </c:pt>
                <c:pt idx="3920">
                  <c:v>-77.509999999999991</c:v>
                </c:pt>
                <c:pt idx="3921">
                  <c:v>-77.507999999999996</c:v>
                </c:pt>
                <c:pt idx="3922">
                  <c:v>-77.506</c:v>
                </c:pt>
                <c:pt idx="3923">
                  <c:v>-77.503999999999991</c:v>
                </c:pt>
                <c:pt idx="3924">
                  <c:v>-77.501999999999995</c:v>
                </c:pt>
                <c:pt idx="3925">
                  <c:v>-77.5</c:v>
                </c:pt>
                <c:pt idx="3926">
                  <c:v>-77.49799999999999</c:v>
                </c:pt>
                <c:pt idx="3927">
                  <c:v>-77.495999999999995</c:v>
                </c:pt>
                <c:pt idx="3928">
                  <c:v>-77.494</c:v>
                </c:pt>
                <c:pt idx="3929">
                  <c:v>-77.49199999999999</c:v>
                </c:pt>
                <c:pt idx="3930">
                  <c:v>-77.489999999999995</c:v>
                </c:pt>
                <c:pt idx="3931">
                  <c:v>-77.488</c:v>
                </c:pt>
                <c:pt idx="3932">
                  <c:v>-77.48599999999999</c:v>
                </c:pt>
                <c:pt idx="3933">
                  <c:v>-77.483999999999995</c:v>
                </c:pt>
                <c:pt idx="3934">
                  <c:v>-77.481999999999999</c:v>
                </c:pt>
                <c:pt idx="3935">
                  <c:v>-77.47999999999999</c:v>
                </c:pt>
                <c:pt idx="3936">
                  <c:v>-77.477999999999994</c:v>
                </c:pt>
                <c:pt idx="3937">
                  <c:v>-77.475999999999999</c:v>
                </c:pt>
                <c:pt idx="3938">
                  <c:v>-77.47399999999999</c:v>
                </c:pt>
                <c:pt idx="3939">
                  <c:v>-77.471999999999994</c:v>
                </c:pt>
                <c:pt idx="3940">
                  <c:v>-77.47</c:v>
                </c:pt>
                <c:pt idx="3941">
                  <c:v>-77.467999999999989</c:v>
                </c:pt>
                <c:pt idx="3942">
                  <c:v>-77.465999999999994</c:v>
                </c:pt>
                <c:pt idx="3943">
                  <c:v>-77.463999999999999</c:v>
                </c:pt>
                <c:pt idx="3944">
                  <c:v>-77.461999999999989</c:v>
                </c:pt>
                <c:pt idx="3945">
                  <c:v>-77.459999999999994</c:v>
                </c:pt>
                <c:pt idx="3946">
                  <c:v>-77.457999999999998</c:v>
                </c:pt>
                <c:pt idx="3947">
                  <c:v>-77.455999999999989</c:v>
                </c:pt>
                <c:pt idx="3948">
                  <c:v>-77.453999999999994</c:v>
                </c:pt>
                <c:pt idx="3949">
                  <c:v>-77.451999999999998</c:v>
                </c:pt>
                <c:pt idx="3950">
                  <c:v>-77.449999999999989</c:v>
                </c:pt>
                <c:pt idx="3951">
                  <c:v>-77.447999999999993</c:v>
                </c:pt>
                <c:pt idx="3952">
                  <c:v>-77.445999999999998</c:v>
                </c:pt>
                <c:pt idx="3953">
                  <c:v>-77.443999999999988</c:v>
                </c:pt>
                <c:pt idx="3954">
                  <c:v>-77.441999999999993</c:v>
                </c:pt>
                <c:pt idx="3955">
                  <c:v>-77.44</c:v>
                </c:pt>
                <c:pt idx="3956">
                  <c:v>-77.437999999999988</c:v>
                </c:pt>
                <c:pt idx="3957">
                  <c:v>-77.435999999999993</c:v>
                </c:pt>
                <c:pt idx="3958">
                  <c:v>-77.433999999999997</c:v>
                </c:pt>
                <c:pt idx="3959">
                  <c:v>-77.431999999999988</c:v>
                </c:pt>
                <c:pt idx="3960">
                  <c:v>-77.429999999999993</c:v>
                </c:pt>
                <c:pt idx="3961">
                  <c:v>-77.427999999999997</c:v>
                </c:pt>
                <c:pt idx="3962">
                  <c:v>-77.425999999999988</c:v>
                </c:pt>
                <c:pt idx="3963">
                  <c:v>-77.423999999999992</c:v>
                </c:pt>
                <c:pt idx="3964">
                  <c:v>-77.421999999999997</c:v>
                </c:pt>
                <c:pt idx="3965">
                  <c:v>-77.419999999999987</c:v>
                </c:pt>
                <c:pt idx="3966">
                  <c:v>-77.417999999999992</c:v>
                </c:pt>
                <c:pt idx="3967">
                  <c:v>-77.415999999999997</c:v>
                </c:pt>
                <c:pt idx="3968">
                  <c:v>-77.413999999999987</c:v>
                </c:pt>
                <c:pt idx="3969">
                  <c:v>-77.411999999999992</c:v>
                </c:pt>
                <c:pt idx="3970">
                  <c:v>-77.41</c:v>
                </c:pt>
                <c:pt idx="3971">
                  <c:v>-77.407999999999987</c:v>
                </c:pt>
                <c:pt idx="3972">
                  <c:v>-77.405999999999992</c:v>
                </c:pt>
                <c:pt idx="3973">
                  <c:v>-77.403999999999996</c:v>
                </c:pt>
                <c:pt idx="3974">
                  <c:v>-77.401999999999987</c:v>
                </c:pt>
                <c:pt idx="3975">
                  <c:v>-77.399999999999991</c:v>
                </c:pt>
                <c:pt idx="3976">
                  <c:v>-77.397999999999996</c:v>
                </c:pt>
                <c:pt idx="3977">
                  <c:v>-77.396000000000001</c:v>
                </c:pt>
                <c:pt idx="3978">
                  <c:v>-77.393999999999991</c:v>
                </c:pt>
                <c:pt idx="3979">
                  <c:v>-77.391999999999996</c:v>
                </c:pt>
                <c:pt idx="3980">
                  <c:v>-77.39</c:v>
                </c:pt>
                <c:pt idx="3981">
                  <c:v>-77.387999999999991</c:v>
                </c:pt>
                <c:pt idx="3982">
                  <c:v>-77.385999999999996</c:v>
                </c:pt>
                <c:pt idx="3983">
                  <c:v>-77.384</c:v>
                </c:pt>
                <c:pt idx="3984">
                  <c:v>-77.381999999999991</c:v>
                </c:pt>
                <c:pt idx="3985">
                  <c:v>-77.38</c:v>
                </c:pt>
                <c:pt idx="3986">
                  <c:v>-77.378</c:v>
                </c:pt>
                <c:pt idx="3987">
                  <c:v>-77.375999999999991</c:v>
                </c:pt>
                <c:pt idx="3988">
                  <c:v>-77.373999999999995</c:v>
                </c:pt>
                <c:pt idx="3989">
                  <c:v>-77.372</c:v>
                </c:pt>
                <c:pt idx="3990">
                  <c:v>-77.36999999999999</c:v>
                </c:pt>
                <c:pt idx="3991">
                  <c:v>-77.367999999999995</c:v>
                </c:pt>
                <c:pt idx="3992">
                  <c:v>-77.366</c:v>
                </c:pt>
                <c:pt idx="3993">
                  <c:v>-77.36399999999999</c:v>
                </c:pt>
                <c:pt idx="3994">
                  <c:v>-77.361999999999995</c:v>
                </c:pt>
                <c:pt idx="3995">
                  <c:v>-77.36</c:v>
                </c:pt>
                <c:pt idx="3996">
                  <c:v>-77.35799999999999</c:v>
                </c:pt>
                <c:pt idx="3997">
                  <c:v>-77.355999999999995</c:v>
                </c:pt>
                <c:pt idx="3998">
                  <c:v>-77.353999999999999</c:v>
                </c:pt>
                <c:pt idx="3999">
                  <c:v>-77.35199999999999</c:v>
                </c:pt>
                <c:pt idx="4000">
                  <c:v>-77.349999999999994</c:v>
                </c:pt>
                <c:pt idx="4001">
                  <c:v>-77.347999999999999</c:v>
                </c:pt>
                <c:pt idx="4002">
                  <c:v>-77.345999999999989</c:v>
                </c:pt>
                <c:pt idx="4003">
                  <c:v>-77.343999999999994</c:v>
                </c:pt>
                <c:pt idx="4004">
                  <c:v>-77.341999999999999</c:v>
                </c:pt>
                <c:pt idx="4005">
                  <c:v>-77.339999999999989</c:v>
                </c:pt>
                <c:pt idx="4006">
                  <c:v>-77.337999999999994</c:v>
                </c:pt>
                <c:pt idx="4007">
                  <c:v>-77.335999999999999</c:v>
                </c:pt>
                <c:pt idx="4008">
                  <c:v>-77.333999999999989</c:v>
                </c:pt>
                <c:pt idx="4009">
                  <c:v>-77.331999999999994</c:v>
                </c:pt>
                <c:pt idx="4010">
                  <c:v>-77.33</c:v>
                </c:pt>
                <c:pt idx="4011">
                  <c:v>-77.327999999999989</c:v>
                </c:pt>
                <c:pt idx="4012">
                  <c:v>-77.325999999999993</c:v>
                </c:pt>
                <c:pt idx="4013">
                  <c:v>-77.323999999999998</c:v>
                </c:pt>
                <c:pt idx="4014">
                  <c:v>-77.321999999999989</c:v>
                </c:pt>
                <c:pt idx="4015">
                  <c:v>-77.319999999999993</c:v>
                </c:pt>
                <c:pt idx="4016">
                  <c:v>-77.317999999999998</c:v>
                </c:pt>
                <c:pt idx="4017">
                  <c:v>-77.315999999999988</c:v>
                </c:pt>
                <c:pt idx="4018">
                  <c:v>-77.313999999999993</c:v>
                </c:pt>
                <c:pt idx="4019">
                  <c:v>-77.311999999999998</c:v>
                </c:pt>
                <c:pt idx="4020">
                  <c:v>-77.31</c:v>
                </c:pt>
                <c:pt idx="4021">
                  <c:v>-77.307999999999993</c:v>
                </c:pt>
                <c:pt idx="4022">
                  <c:v>-77.305999999999997</c:v>
                </c:pt>
                <c:pt idx="4023">
                  <c:v>-77.304000000000002</c:v>
                </c:pt>
                <c:pt idx="4024">
                  <c:v>-77.301999999999992</c:v>
                </c:pt>
                <c:pt idx="4025">
                  <c:v>-77.3</c:v>
                </c:pt>
                <c:pt idx="4026">
                  <c:v>-77.298000000000002</c:v>
                </c:pt>
                <c:pt idx="4027">
                  <c:v>-77.295999999999992</c:v>
                </c:pt>
                <c:pt idx="4028">
                  <c:v>-77.293999999999997</c:v>
                </c:pt>
                <c:pt idx="4029">
                  <c:v>-77.292000000000002</c:v>
                </c:pt>
                <c:pt idx="4030">
                  <c:v>-77.289999999999992</c:v>
                </c:pt>
                <c:pt idx="4031">
                  <c:v>-77.287999999999997</c:v>
                </c:pt>
                <c:pt idx="4032">
                  <c:v>-77.286000000000001</c:v>
                </c:pt>
                <c:pt idx="4033">
                  <c:v>-77.283999999999992</c:v>
                </c:pt>
                <c:pt idx="4034">
                  <c:v>-77.281999999999996</c:v>
                </c:pt>
                <c:pt idx="4035">
                  <c:v>-77.28</c:v>
                </c:pt>
                <c:pt idx="4036">
                  <c:v>-77.277999999999992</c:v>
                </c:pt>
                <c:pt idx="4037">
                  <c:v>-77.275999999999996</c:v>
                </c:pt>
                <c:pt idx="4038">
                  <c:v>-77.274000000000001</c:v>
                </c:pt>
                <c:pt idx="4039">
                  <c:v>-77.271999999999991</c:v>
                </c:pt>
                <c:pt idx="4040">
                  <c:v>-77.27</c:v>
                </c:pt>
                <c:pt idx="4041">
                  <c:v>-77.268000000000001</c:v>
                </c:pt>
                <c:pt idx="4042">
                  <c:v>-77.265999999999991</c:v>
                </c:pt>
                <c:pt idx="4043">
                  <c:v>-77.263999999999996</c:v>
                </c:pt>
                <c:pt idx="4044">
                  <c:v>-77.262</c:v>
                </c:pt>
                <c:pt idx="4045">
                  <c:v>-77.259999999999991</c:v>
                </c:pt>
                <c:pt idx="4046">
                  <c:v>-77.257999999999996</c:v>
                </c:pt>
                <c:pt idx="4047">
                  <c:v>-77.256</c:v>
                </c:pt>
                <c:pt idx="4048">
                  <c:v>-77.253999999999991</c:v>
                </c:pt>
                <c:pt idx="4049">
                  <c:v>-77.251999999999995</c:v>
                </c:pt>
                <c:pt idx="4050">
                  <c:v>-77.25</c:v>
                </c:pt>
                <c:pt idx="4051">
                  <c:v>-77.24799999999999</c:v>
                </c:pt>
                <c:pt idx="4052">
                  <c:v>-77.245999999999995</c:v>
                </c:pt>
                <c:pt idx="4053">
                  <c:v>-77.244</c:v>
                </c:pt>
                <c:pt idx="4054">
                  <c:v>-77.24199999999999</c:v>
                </c:pt>
                <c:pt idx="4055">
                  <c:v>-77.239999999999995</c:v>
                </c:pt>
                <c:pt idx="4056">
                  <c:v>-77.238</c:v>
                </c:pt>
                <c:pt idx="4057">
                  <c:v>-77.23599999999999</c:v>
                </c:pt>
                <c:pt idx="4058">
                  <c:v>-77.233999999999995</c:v>
                </c:pt>
                <c:pt idx="4059">
                  <c:v>-77.231999999999999</c:v>
                </c:pt>
                <c:pt idx="4060">
                  <c:v>-77.22999999999999</c:v>
                </c:pt>
                <c:pt idx="4061">
                  <c:v>-77.227999999999994</c:v>
                </c:pt>
                <c:pt idx="4062">
                  <c:v>-77.225999999999999</c:v>
                </c:pt>
                <c:pt idx="4063">
                  <c:v>-77.22399999999999</c:v>
                </c:pt>
                <c:pt idx="4064">
                  <c:v>-77.221999999999994</c:v>
                </c:pt>
                <c:pt idx="4065">
                  <c:v>-77.22</c:v>
                </c:pt>
                <c:pt idx="4066">
                  <c:v>-77.217999999999989</c:v>
                </c:pt>
                <c:pt idx="4067">
                  <c:v>-77.215999999999994</c:v>
                </c:pt>
                <c:pt idx="4068">
                  <c:v>-77.213999999999999</c:v>
                </c:pt>
                <c:pt idx="4069">
                  <c:v>-77.211999999999989</c:v>
                </c:pt>
                <c:pt idx="4070">
                  <c:v>-77.209999999999994</c:v>
                </c:pt>
                <c:pt idx="4071">
                  <c:v>-77.207999999999998</c:v>
                </c:pt>
                <c:pt idx="4072">
                  <c:v>-77.205999999999989</c:v>
                </c:pt>
                <c:pt idx="4073">
                  <c:v>-77.203999999999994</c:v>
                </c:pt>
                <c:pt idx="4074">
                  <c:v>-77.201999999999998</c:v>
                </c:pt>
                <c:pt idx="4075">
                  <c:v>-77.199999999999989</c:v>
                </c:pt>
                <c:pt idx="4076">
                  <c:v>-77.197999999999993</c:v>
                </c:pt>
                <c:pt idx="4077">
                  <c:v>-77.195999999999998</c:v>
                </c:pt>
                <c:pt idx="4078">
                  <c:v>-77.193999999999988</c:v>
                </c:pt>
                <c:pt idx="4079">
                  <c:v>-77.191999999999993</c:v>
                </c:pt>
                <c:pt idx="4080">
                  <c:v>-77.19</c:v>
                </c:pt>
                <c:pt idx="4081">
                  <c:v>-77.187999999999988</c:v>
                </c:pt>
                <c:pt idx="4082">
                  <c:v>-77.185999999999993</c:v>
                </c:pt>
                <c:pt idx="4083">
                  <c:v>-77.183999999999997</c:v>
                </c:pt>
                <c:pt idx="4084">
                  <c:v>-77.181999999999988</c:v>
                </c:pt>
                <c:pt idx="4085">
                  <c:v>-77.179999999999993</c:v>
                </c:pt>
                <c:pt idx="4086">
                  <c:v>-77.177999999999997</c:v>
                </c:pt>
                <c:pt idx="4087">
                  <c:v>-77.175999999999988</c:v>
                </c:pt>
                <c:pt idx="4088">
                  <c:v>-77.173999999999992</c:v>
                </c:pt>
                <c:pt idx="4089">
                  <c:v>-77.171999999999997</c:v>
                </c:pt>
                <c:pt idx="4090">
                  <c:v>-77.169999999999987</c:v>
                </c:pt>
                <c:pt idx="4091">
                  <c:v>-77.167999999999992</c:v>
                </c:pt>
                <c:pt idx="4092">
                  <c:v>-77.165999999999997</c:v>
                </c:pt>
                <c:pt idx="4093">
                  <c:v>-77.163999999999987</c:v>
                </c:pt>
                <c:pt idx="4094">
                  <c:v>-77.161999999999992</c:v>
                </c:pt>
                <c:pt idx="4095">
                  <c:v>-77.16</c:v>
                </c:pt>
                <c:pt idx="4096">
                  <c:v>-77.157999999999987</c:v>
                </c:pt>
                <c:pt idx="4097">
                  <c:v>-77.155999999999992</c:v>
                </c:pt>
                <c:pt idx="4098">
                  <c:v>-77.153999999999996</c:v>
                </c:pt>
                <c:pt idx="4099">
                  <c:v>-77.151999999999987</c:v>
                </c:pt>
                <c:pt idx="4100">
                  <c:v>-77.149999999999991</c:v>
                </c:pt>
                <c:pt idx="4101">
                  <c:v>-77.147999999999996</c:v>
                </c:pt>
                <c:pt idx="4102">
                  <c:v>-77.145999999999987</c:v>
                </c:pt>
                <c:pt idx="4103">
                  <c:v>-77.143999999999991</c:v>
                </c:pt>
                <c:pt idx="4104">
                  <c:v>-77.141999999999996</c:v>
                </c:pt>
                <c:pt idx="4105">
                  <c:v>-77.139999999999986</c:v>
                </c:pt>
                <c:pt idx="4106">
                  <c:v>-77.137999999999991</c:v>
                </c:pt>
                <c:pt idx="4107">
                  <c:v>-77.135999999999996</c:v>
                </c:pt>
                <c:pt idx="4108">
                  <c:v>-77.134</c:v>
                </c:pt>
                <c:pt idx="4109">
                  <c:v>-77.131999999999991</c:v>
                </c:pt>
                <c:pt idx="4110">
                  <c:v>-77.13</c:v>
                </c:pt>
                <c:pt idx="4111">
                  <c:v>-77.128</c:v>
                </c:pt>
                <c:pt idx="4112">
                  <c:v>-77.125999999999991</c:v>
                </c:pt>
                <c:pt idx="4113">
                  <c:v>-77.123999999999995</c:v>
                </c:pt>
                <c:pt idx="4114">
                  <c:v>-77.122</c:v>
                </c:pt>
                <c:pt idx="4115">
                  <c:v>-77.11999999999999</c:v>
                </c:pt>
                <c:pt idx="4116">
                  <c:v>-77.117999999999995</c:v>
                </c:pt>
                <c:pt idx="4117">
                  <c:v>-77.116</c:v>
                </c:pt>
                <c:pt idx="4118">
                  <c:v>-77.11399999999999</c:v>
                </c:pt>
                <c:pt idx="4119">
                  <c:v>-77.111999999999995</c:v>
                </c:pt>
                <c:pt idx="4120">
                  <c:v>-77.11</c:v>
                </c:pt>
                <c:pt idx="4121">
                  <c:v>-77.10799999999999</c:v>
                </c:pt>
                <c:pt idx="4122">
                  <c:v>-77.105999999999995</c:v>
                </c:pt>
                <c:pt idx="4123">
                  <c:v>-77.103999999999999</c:v>
                </c:pt>
                <c:pt idx="4124">
                  <c:v>-77.10199999999999</c:v>
                </c:pt>
                <c:pt idx="4125">
                  <c:v>-77.099999999999994</c:v>
                </c:pt>
                <c:pt idx="4126">
                  <c:v>-77.097999999999999</c:v>
                </c:pt>
                <c:pt idx="4127">
                  <c:v>-77.095999999999989</c:v>
                </c:pt>
                <c:pt idx="4128">
                  <c:v>-77.093999999999994</c:v>
                </c:pt>
                <c:pt idx="4129">
                  <c:v>-77.091999999999999</c:v>
                </c:pt>
                <c:pt idx="4130">
                  <c:v>-77.089999999999989</c:v>
                </c:pt>
                <c:pt idx="4131">
                  <c:v>-77.087999999999994</c:v>
                </c:pt>
                <c:pt idx="4132">
                  <c:v>-77.085999999999999</c:v>
                </c:pt>
                <c:pt idx="4133">
                  <c:v>-77.083999999999989</c:v>
                </c:pt>
                <c:pt idx="4134">
                  <c:v>-77.081999999999994</c:v>
                </c:pt>
                <c:pt idx="4135">
                  <c:v>-77.08</c:v>
                </c:pt>
                <c:pt idx="4136">
                  <c:v>-77.077999999999989</c:v>
                </c:pt>
                <c:pt idx="4137">
                  <c:v>-77.075999999999993</c:v>
                </c:pt>
                <c:pt idx="4138">
                  <c:v>-77.073999999999998</c:v>
                </c:pt>
                <c:pt idx="4139">
                  <c:v>-77.071999999999989</c:v>
                </c:pt>
                <c:pt idx="4140">
                  <c:v>-77.069999999999993</c:v>
                </c:pt>
                <c:pt idx="4141">
                  <c:v>-77.067999999999998</c:v>
                </c:pt>
                <c:pt idx="4142">
                  <c:v>-77.065999999999988</c:v>
                </c:pt>
                <c:pt idx="4143">
                  <c:v>-77.063999999999993</c:v>
                </c:pt>
                <c:pt idx="4144">
                  <c:v>-77.061999999999998</c:v>
                </c:pt>
                <c:pt idx="4145">
                  <c:v>-77.06</c:v>
                </c:pt>
                <c:pt idx="4146">
                  <c:v>-77.057999999999993</c:v>
                </c:pt>
                <c:pt idx="4147">
                  <c:v>-77.055999999999997</c:v>
                </c:pt>
                <c:pt idx="4148">
                  <c:v>-77.054000000000002</c:v>
                </c:pt>
                <c:pt idx="4149">
                  <c:v>-77.051999999999992</c:v>
                </c:pt>
                <c:pt idx="4150">
                  <c:v>-77.05</c:v>
                </c:pt>
                <c:pt idx="4151">
                  <c:v>-77.048000000000002</c:v>
                </c:pt>
                <c:pt idx="4152">
                  <c:v>-77.045999999999992</c:v>
                </c:pt>
                <c:pt idx="4153">
                  <c:v>-77.043999999999997</c:v>
                </c:pt>
                <c:pt idx="4154">
                  <c:v>-77.042000000000002</c:v>
                </c:pt>
                <c:pt idx="4155">
                  <c:v>-77.039999999999992</c:v>
                </c:pt>
                <c:pt idx="4156">
                  <c:v>-77.037999999999997</c:v>
                </c:pt>
                <c:pt idx="4157">
                  <c:v>-77.036000000000001</c:v>
                </c:pt>
                <c:pt idx="4158">
                  <c:v>-77.033999999999992</c:v>
                </c:pt>
                <c:pt idx="4159">
                  <c:v>-77.031999999999996</c:v>
                </c:pt>
                <c:pt idx="4160">
                  <c:v>-77.03</c:v>
                </c:pt>
                <c:pt idx="4161">
                  <c:v>-77.027999999999992</c:v>
                </c:pt>
                <c:pt idx="4162">
                  <c:v>-77.025999999999996</c:v>
                </c:pt>
                <c:pt idx="4163">
                  <c:v>-77.024000000000001</c:v>
                </c:pt>
                <c:pt idx="4164">
                  <c:v>-77.021999999999991</c:v>
                </c:pt>
                <c:pt idx="4165">
                  <c:v>-77.02</c:v>
                </c:pt>
                <c:pt idx="4166">
                  <c:v>-77.018000000000001</c:v>
                </c:pt>
                <c:pt idx="4167">
                  <c:v>-77.015999999999991</c:v>
                </c:pt>
                <c:pt idx="4168">
                  <c:v>-77.013999999999996</c:v>
                </c:pt>
                <c:pt idx="4169">
                  <c:v>-77.012</c:v>
                </c:pt>
                <c:pt idx="4170">
                  <c:v>-77.009999999999991</c:v>
                </c:pt>
                <c:pt idx="4171">
                  <c:v>-77.007999999999996</c:v>
                </c:pt>
                <c:pt idx="4172">
                  <c:v>-77.006</c:v>
                </c:pt>
                <c:pt idx="4173">
                  <c:v>-77.003999999999991</c:v>
                </c:pt>
                <c:pt idx="4174">
                  <c:v>-77.001999999999995</c:v>
                </c:pt>
                <c:pt idx="4175">
                  <c:v>-77</c:v>
                </c:pt>
                <c:pt idx="4176">
                  <c:v>-76.99799999999999</c:v>
                </c:pt>
                <c:pt idx="4177">
                  <c:v>-76.995999999999995</c:v>
                </c:pt>
                <c:pt idx="4178">
                  <c:v>-76.994</c:v>
                </c:pt>
                <c:pt idx="4179">
                  <c:v>-76.99199999999999</c:v>
                </c:pt>
                <c:pt idx="4180">
                  <c:v>-76.989999999999995</c:v>
                </c:pt>
                <c:pt idx="4181">
                  <c:v>-76.988</c:v>
                </c:pt>
                <c:pt idx="4182">
                  <c:v>-76.98599999999999</c:v>
                </c:pt>
                <c:pt idx="4183">
                  <c:v>-76.983999999999995</c:v>
                </c:pt>
                <c:pt idx="4184">
                  <c:v>-76.981999999999999</c:v>
                </c:pt>
                <c:pt idx="4185">
                  <c:v>-76.97999999999999</c:v>
                </c:pt>
                <c:pt idx="4186">
                  <c:v>-76.977999999999994</c:v>
                </c:pt>
                <c:pt idx="4187">
                  <c:v>-76.975999999999999</c:v>
                </c:pt>
                <c:pt idx="4188">
                  <c:v>-76.97399999999999</c:v>
                </c:pt>
                <c:pt idx="4189">
                  <c:v>-76.971999999999994</c:v>
                </c:pt>
                <c:pt idx="4190">
                  <c:v>-76.97</c:v>
                </c:pt>
                <c:pt idx="4191">
                  <c:v>-76.967999999999989</c:v>
                </c:pt>
                <c:pt idx="4192">
                  <c:v>-76.965999999999994</c:v>
                </c:pt>
                <c:pt idx="4193">
                  <c:v>-76.963999999999999</c:v>
                </c:pt>
                <c:pt idx="4194">
                  <c:v>-76.961999999999989</c:v>
                </c:pt>
                <c:pt idx="4195">
                  <c:v>-76.959999999999994</c:v>
                </c:pt>
                <c:pt idx="4196">
                  <c:v>-76.957999999999998</c:v>
                </c:pt>
                <c:pt idx="4197">
                  <c:v>-76.955999999999989</c:v>
                </c:pt>
                <c:pt idx="4198">
                  <c:v>-76.953999999999994</c:v>
                </c:pt>
                <c:pt idx="4199">
                  <c:v>-76.951999999999998</c:v>
                </c:pt>
                <c:pt idx="4200">
                  <c:v>-76.949999999999989</c:v>
                </c:pt>
                <c:pt idx="4201">
                  <c:v>-76.947999999999993</c:v>
                </c:pt>
                <c:pt idx="4202">
                  <c:v>-76.945999999999998</c:v>
                </c:pt>
                <c:pt idx="4203">
                  <c:v>-76.943999999999988</c:v>
                </c:pt>
                <c:pt idx="4204">
                  <c:v>-76.941999999999993</c:v>
                </c:pt>
                <c:pt idx="4205">
                  <c:v>-76.94</c:v>
                </c:pt>
                <c:pt idx="4206">
                  <c:v>-76.937999999999988</c:v>
                </c:pt>
                <c:pt idx="4207">
                  <c:v>-76.935999999999993</c:v>
                </c:pt>
                <c:pt idx="4208">
                  <c:v>-76.933999999999997</c:v>
                </c:pt>
                <c:pt idx="4209">
                  <c:v>-76.931999999999988</c:v>
                </c:pt>
                <c:pt idx="4210">
                  <c:v>-76.929999999999993</c:v>
                </c:pt>
                <c:pt idx="4211">
                  <c:v>-76.927999999999997</c:v>
                </c:pt>
                <c:pt idx="4212">
                  <c:v>-76.925999999999988</c:v>
                </c:pt>
                <c:pt idx="4213">
                  <c:v>-76.923999999999992</c:v>
                </c:pt>
                <c:pt idx="4214">
                  <c:v>-76.921999999999997</c:v>
                </c:pt>
                <c:pt idx="4215">
                  <c:v>-76.919999999999987</c:v>
                </c:pt>
                <c:pt idx="4216">
                  <c:v>-76.917999999999992</c:v>
                </c:pt>
                <c:pt idx="4217">
                  <c:v>-76.915999999999997</c:v>
                </c:pt>
                <c:pt idx="4218">
                  <c:v>-76.913999999999987</c:v>
                </c:pt>
                <c:pt idx="4219">
                  <c:v>-76.911999999999992</c:v>
                </c:pt>
                <c:pt idx="4220">
                  <c:v>-76.91</c:v>
                </c:pt>
                <c:pt idx="4221">
                  <c:v>-76.907999999999987</c:v>
                </c:pt>
                <c:pt idx="4222">
                  <c:v>-76.905999999999992</c:v>
                </c:pt>
                <c:pt idx="4223">
                  <c:v>-76.903999999999996</c:v>
                </c:pt>
                <c:pt idx="4224">
                  <c:v>-76.901999999999987</c:v>
                </c:pt>
                <c:pt idx="4225">
                  <c:v>-76.899999999999991</c:v>
                </c:pt>
                <c:pt idx="4226">
                  <c:v>-76.897999999999996</c:v>
                </c:pt>
                <c:pt idx="4227">
                  <c:v>-76.895999999999987</c:v>
                </c:pt>
                <c:pt idx="4228">
                  <c:v>-76.893999999999991</c:v>
                </c:pt>
                <c:pt idx="4229">
                  <c:v>-76.891999999999996</c:v>
                </c:pt>
                <c:pt idx="4230">
                  <c:v>-76.889999999999986</c:v>
                </c:pt>
                <c:pt idx="4231">
                  <c:v>-76.887999999999991</c:v>
                </c:pt>
                <c:pt idx="4232">
                  <c:v>-76.885999999999996</c:v>
                </c:pt>
                <c:pt idx="4233">
                  <c:v>-76.884</c:v>
                </c:pt>
                <c:pt idx="4234">
                  <c:v>-76.881999999999991</c:v>
                </c:pt>
                <c:pt idx="4235">
                  <c:v>-76.88</c:v>
                </c:pt>
                <c:pt idx="4236">
                  <c:v>-76.878</c:v>
                </c:pt>
                <c:pt idx="4237">
                  <c:v>-76.875999999999991</c:v>
                </c:pt>
                <c:pt idx="4238">
                  <c:v>-76.873999999999995</c:v>
                </c:pt>
                <c:pt idx="4239">
                  <c:v>-76.872</c:v>
                </c:pt>
                <c:pt idx="4240">
                  <c:v>-76.86999999999999</c:v>
                </c:pt>
                <c:pt idx="4241">
                  <c:v>-76.867999999999995</c:v>
                </c:pt>
                <c:pt idx="4242">
                  <c:v>-76.866</c:v>
                </c:pt>
                <c:pt idx="4243">
                  <c:v>-76.86399999999999</c:v>
                </c:pt>
                <c:pt idx="4244">
                  <c:v>-76.861999999999995</c:v>
                </c:pt>
                <c:pt idx="4245">
                  <c:v>-76.86</c:v>
                </c:pt>
                <c:pt idx="4246">
                  <c:v>-76.85799999999999</c:v>
                </c:pt>
                <c:pt idx="4247">
                  <c:v>-76.855999999999995</c:v>
                </c:pt>
                <c:pt idx="4248">
                  <c:v>-76.853999999999999</c:v>
                </c:pt>
                <c:pt idx="4249">
                  <c:v>-76.85199999999999</c:v>
                </c:pt>
                <c:pt idx="4250">
                  <c:v>-76.849999999999994</c:v>
                </c:pt>
                <c:pt idx="4251">
                  <c:v>-76.847999999999999</c:v>
                </c:pt>
                <c:pt idx="4252">
                  <c:v>-76.845999999999989</c:v>
                </c:pt>
                <c:pt idx="4253">
                  <c:v>-76.843999999999994</c:v>
                </c:pt>
                <c:pt idx="4254">
                  <c:v>-76.841999999999999</c:v>
                </c:pt>
                <c:pt idx="4255">
                  <c:v>-76.839999999999989</c:v>
                </c:pt>
                <c:pt idx="4256">
                  <c:v>-76.837999999999994</c:v>
                </c:pt>
                <c:pt idx="4257">
                  <c:v>-76.835999999999999</c:v>
                </c:pt>
                <c:pt idx="4258">
                  <c:v>-76.833999999999989</c:v>
                </c:pt>
                <c:pt idx="4259">
                  <c:v>-76.831999999999994</c:v>
                </c:pt>
                <c:pt idx="4260">
                  <c:v>-76.83</c:v>
                </c:pt>
                <c:pt idx="4261">
                  <c:v>-76.827999999999989</c:v>
                </c:pt>
                <c:pt idx="4262">
                  <c:v>-76.825999999999993</c:v>
                </c:pt>
                <c:pt idx="4263">
                  <c:v>-76.823999999999998</c:v>
                </c:pt>
                <c:pt idx="4264">
                  <c:v>-76.821999999999989</c:v>
                </c:pt>
                <c:pt idx="4265">
                  <c:v>-76.819999999999993</c:v>
                </c:pt>
                <c:pt idx="4266">
                  <c:v>-76.817999999999998</c:v>
                </c:pt>
                <c:pt idx="4267">
                  <c:v>-76.815999999999988</c:v>
                </c:pt>
                <c:pt idx="4268">
                  <c:v>-76.813999999999993</c:v>
                </c:pt>
                <c:pt idx="4269">
                  <c:v>-76.811999999999998</c:v>
                </c:pt>
                <c:pt idx="4270">
                  <c:v>-76.81</c:v>
                </c:pt>
                <c:pt idx="4271">
                  <c:v>-76.807999999999993</c:v>
                </c:pt>
                <c:pt idx="4272">
                  <c:v>-76.805999999999997</c:v>
                </c:pt>
                <c:pt idx="4273">
                  <c:v>-76.804000000000002</c:v>
                </c:pt>
                <c:pt idx="4274">
                  <c:v>-76.801999999999992</c:v>
                </c:pt>
                <c:pt idx="4275">
                  <c:v>-76.8</c:v>
                </c:pt>
                <c:pt idx="4276">
                  <c:v>-76.798000000000002</c:v>
                </c:pt>
                <c:pt idx="4277">
                  <c:v>-76.795999999999992</c:v>
                </c:pt>
                <c:pt idx="4278">
                  <c:v>-76.793999999999997</c:v>
                </c:pt>
                <c:pt idx="4279">
                  <c:v>-76.792000000000002</c:v>
                </c:pt>
                <c:pt idx="4280">
                  <c:v>-76.789999999999992</c:v>
                </c:pt>
                <c:pt idx="4281">
                  <c:v>-76.787999999999997</c:v>
                </c:pt>
                <c:pt idx="4282">
                  <c:v>-76.786000000000001</c:v>
                </c:pt>
                <c:pt idx="4283">
                  <c:v>-76.783999999999992</c:v>
                </c:pt>
                <c:pt idx="4284">
                  <c:v>-76.781999999999996</c:v>
                </c:pt>
                <c:pt idx="4285">
                  <c:v>-76.78</c:v>
                </c:pt>
                <c:pt idx="4286">
                  <c:v>-76.777999999999992</c:v>
                </c:pt>
                <c:pt idx="4287">
                  <c:v>-76.775999999999996</c:v>
                </c:pt>
                <c:pt idx="4288">
                  <c:v>-76.774000000000001</c:v>
                </c:pt>
                <c:pt idx="4289">
                  <c:v>-76.771999999999991</c:v>
                </c:pt>
                <c:pt idx="4290">
                  <c:v>-76.77</c:v>
                </c:pt>
                <c:pt idx="4291">
                  <c:v>-76.768000000000001</c:v>
                </c:pt>
                <c:pt idx="4292">
                  <c:v>-76.765999999999991</c:v>
                </c:pt>
                <c:pt idx="4293">
                  <c:v>-76.763999999999996</c:v>
                </c:pt>
                <c:pt idx="4294">
                  <c:v>-76.762</c:v>
                </c:pt>
                <c:pt idx="4295">
                  <c:v>-76.759999999999991</c:v>
                </c:pt>
                <c:pt idx="4296">
                  <c:v>-76.757999999999996</c:v>
                </c:pt>
                <c:pt idx="4297">
                  <c:v>-76.756</c:v>
                </c:pt>
                <c:pt idx="4298">
                  <c:v>-76.753999999999991</c:v>
                </c:pt>
                <c:pt idx="4299">
                  <c:v>-76.751999999999995</c:v>
                </c:pt>
                <c:pt idx="4300">
                  <c:v>-76.75</c:v>
                </c:pt>
                <c:pt idx="4301">
                  <c:v>-76.74799999999999</c:v>
                </c:pt>
                <c:pt idx="4302">
                  <c:v>-76.745999999999995</c:v>
                </c:pt>
                <c:pt idx="4303">
                  <c:v>-76.744</c:v>
                </c:pt>
                <c:pt idx="4304">
                  <c:v>-76.74199999999999</c:v>
                </c:pt>
                <c:pt idx="4305">
                  <c:v>-76.739999999999995</c:v>
                </c:pt>
                <c:pt idx="4306">
                  <c:v>-76.738</c:v>
                </c:pt>
                <c:pt idx="4307">
                  <c:v>-76.73599999999999</c:v>
                </c:pt>
                <c:pt idx="4308">
                  <c:v>-76.733999999999995</c:v>
                </c:pt>
                <c:pt idx="4309">
                  <c:v>-76.731999999999999</c:v>
                </c:pt>
                <c:pt idx="4310">
                  <c:v>-76.72999999999999</c:v>
                </c:pt>
                <c:pt idx="4311">
                  <c:v>-76.727999999999994</c:v>
                </c:pt>
                <c:pt idx="4312">
                  <c:v>-76.725999999999999</c:v>
                </c:pt>
                <c:pt idx="4313">
                  <c:v>-76.72399999999999</c:v>
                </c:pt>
                <c:pt idx="4314">
                  <c:v>-76.721999999999994</c:v>
                </c:pt>
                <c:pt idx="4315">
                  <c:v>-76.72</c:v>
                </c:pt>
                <c:pt idx="4316">
                  <c:v>-76.717999999999989</c:v>
                </c:pt>
                <c:pt idx="4317">
                  <c:v>-76.715999999999994</c:v>
                </c:pt>
                <c:pt idx="4318">
                  <c:v>-76.713999999999999</c:v>
                </c:pt>
                <c:pt idx="4319">
                  <c:v>-76.711999999999989</c:v>
                </c:pt>
                <c:pt idx="4320">
                  <c:v>-76.709999999999994</c:v>
                </c:pt>
                <c:pt idx="4321">
                  <c:v>-76.707999999999998</c:v>
                </c:pt>
                <c:pt idx="4322">
                  <c:v>-76.705999999999989</c:v>
                </c:pt>
                <c:pt idx="4323">
                  <c:v>-76.703999999999994</c:v>
                </c:pt>
                <c:pt idx="4324">
                  <c:v>-76.701999999999998</c:v>
                </c:pt>
                <c:pt idx="4325">
                  <c:v>-76.699999999999989</c:v>
                </c:pt>
                <c:pt idx="4326">
                  <c:v>-76.697999999999993</c:v>
                </c:pt>
                <c:pt idx="4327">
                  <c:v>-76.695999999999998</c:v>
                </c:pt>
                <c:pt idx="4328">
                  <c:v>-76.693999999999988</c:v>
                </c:pt>
                <c:pt idx="4329">
                  <c:v>-76.691999999999993</c:v>
                </c:pt>
                <c:pt idx="4330">
                  <c:v>-76.69</c:v>
                </c:pt>
                <c:pt idx="4331">
                  <c:v>-76.687999999999988</c:v>
                </c:pt>
                <c:pt idx="4332">
                  <c:v>-76.685999999999993</c:v>
                </c:pt>
                <c:pt idx="4333">
                  <c:v>-76.683999999999997</c:v>
                </c:pt>
                <c:pt idx="4334">
                  <c:v>-76.681999999999988</c:v>
                </c:pt>
                <c:pt idx="4335">
                  <c:v>-76.679999999999993</c:v>
                </c:pt>
                <c:pt idx="4336">
                  <c:v>-76.677999999999997</c:v>
                </c:pt>
                <c:pt idx="4337">
                  <c:v>-76.675999999999988</c:v>
                </c:pt>
                <c:pt idx="4338">
                  <c:v>-76.673999999999992</c:v>
                </c:pt>
                <c:pt idx="4339">
                  <c:v>-76.671999999999997</c:v>
                </c:pt>
                <c:pt idx="4340">
                  <c:v>-76.669999999999987</c:v>
                </c:pt>
                <c:pt idx="4341">
                  <c:v>-76.667999999999992</c:v>
                </c:pt>
                <c:pt idx="4342">
                  <c:v>-76.665999999999997</c:v>
                </c:pt>
                <c:pt idx="4343">
                  <c:v>-76.663999999999987</c:v>
                </c:pt>
                <c:pt idx="4344">
                  <c:v>-76.661999999999992</c:v>
                </c:pt>
                <c:pt idx="4345">
                  <c:v>-76.66</c:v>
                </c:pt>
                <c:pt idx="4346">
                  <c:v>-76.657999999999987</c:v>
                </c:pt>
                <c:pt idx="4347">
                  <c:v>-76.655999999999992</c:v>
                </c:pt>
                <c:pt idx="4348">
                  <c:v>-76.653999999999996</c:v>
                </c:pt>
                <c:pt idx="4349">
                  <c:v>-76.651999999999987</c:v>
                </c:pt>
                <c:pt idx="4350">
                  <c:v>-76.649999999999991</c:v>
                </c:pt>
                <c:pt idx="4351">
                  <c:v>-76.647999999999996</c:v>
                </c:pt>
                <c:pt idx="4352">
                  <c:v>-76.645999999999987</c:v>
                </c:pt>
                <c:pt idx="4353">
                  <c:v>-76.643999999999991</c:v>
                </c:pt>
                <c:pt idx="4354">
                  <c:v>-76.641999999999996</c:v>
                </c:pt>
                <c:pt idx="4355">
                  <c:v>-76.639999999999986</c:v>
                </c:pt>
                <c:pt idx="4356">
                  <c:v>-76.637999999999991</c:v>
                </c:pt>
                <c:pt idx="4357">
                  <c:v>-76.635999999999996</c:v>
                </c:pt>
                <c:pt idx="4358">
                  <c:v>-76.634</c:v>
                </c:pt>
                <c:pt idx="4359">
                  <c:v>-76.631999999999991</c:v>
                </c:pt>
                <c:pt idx="4360">
                  <c:v>-76.63</c:v>
                </c:pt>
                <c:pt idx="4361">
                  <c:v>-76.628</c:v>
                </c:pt>
                <c:pt idx="4362">
                  <c:v>-76.625999999999991</c:v>
                </c:pt>
                <c:pt idx="4363">
                  <c:v>-76.623999999999995</c:v>
                </c:pt>
                <c:pt idx="4364">
                  <c:v>-76.622</c:v>
                </c:pt>
                <c:pt idx="4365">
                  <c:v>-76.61999999999999</c:v>
                </c:pt>
                <c:pt idx="4366">
                  <c:v>-76.617999999999995</c:v>
                </c:pt>
                <c:pt idx="4367">
                  <c:v>-76.616</c:v>
                </c:pt>
                <c:pt idx="4368">
                  <c:v>-76.61399999999999</c:v>
                </c:pt>
                <c:pt idx="4369">
                  <c:v>-76.611999999999995</c:v>
                </c:pt>
                <c:pt idx="4370">
                  <c:v>-76.61</c:v>
                </c:pt>
                <c:pt idx="4371">
                  <c:v>-76.60799999999999</c:v>
                </c:pt>
                <c:pt idx="4372">
                  <c:v>-76.605999999999995</c:v>
                </c:pt>
                <c:pt idx="4373">
                  <c:v>-76.603999999999999</c:v>
                </c:pt>
                <c:pt idx="4374">
                  <c:v>-76.60199999999999</c:v>
                </c:pt>
                <c:pt idx="4375">
                  <c:v>-76.599999999999994</c:v>
                </c:pt>
                <c:pt idx="4376">
                  <c:v>-76.597999999999999</c:v>
                </c:pt>
                <c:pt idx="4377">
                  <c:v>-76.595999999999989</c:v>
                </c:pt>
                <c:pt idx="4378">
                  <c:v>-76.593999999999994</c:v>
                </c:pt>
                <c:pt idx="4379">
                  <c:v>-76.591999999999999</c:v>
                </c:pt>
                <c:pt idx="4380">
                  <c:v>-76.589999999999989</c:v>
                </c:pt>
                <c:pt idx="4381">
                  <c:v>-76.587999999999994</c:v>
                </c:pt>
                <c:pt idx="4382">
                  <c:v>-76.585999999999999</c:v>
                </c:pt>
                <c:pt idx="4383">
                  <c:v>-76.583999999999989</c:v>
                </c:pt>
                <c:pt idx="4384">
                  <c:v>-76.581999999999994</c:v>
                </c:pt>
                <c:pt idx="4385">
                  <c:v>-76.58</c:v>
                </c:pt>
                <c:pt idx="4386">
                  <c:v>-76.577999999999989</c:v>
                </c:pt>
                <c:pt idx="4387">
                  <c:v>-76.575999999999993</c:v>
                </c:pt>
                <c:pt idx="4388">
                  <c:v>-76.573999999999998</c:v>
                </c:pt>
                <c:pt idx="4389">
                  <c:v>-76.571999999999989</c:v>
                </c:pt>
                <c:pt idx="4390">
                  <c:v>-76.569999999999993</c:v>
                </c:pt>
                <c:pt idx="4391">
                  <c:v>-76.567999999999998</c:v>
                </c:pt>
                <c:pt idx="4392">
                  <c:v>-76.565999999999988</c:v>
                </c:pt>
                <c:pt idx="4393">
                  <c:v>-76.563999999999993</c:v>
                </c:pt>
                <c:pt idx="4394">
                  <c:v>-76.561999999999998</c:v>
                </c:pt>
                <c:pt idx="4395">
                  <c:v>-76.56</c:v>
                </c:pt>
                <c:pt idx="4396">
                  <c:v>-76.557999999999993</c:v>
                </c:pt>
                <c:pt idx="4397">
                  <c:v>-76.555999999999997</c:v>
                </c:pt>
                <c:pt idx="4398">
                  <c:v>-76.554000000000002</c:v>
                </c:pt>
                <c:pt idx="4399">
                  <c:v>-76.551999999999992</c:v>
                </c:pt>
                <c:pt idx="4400">
                  <c:v>-76.55</c:v>
                </c:pt>
                <c:pt idx="4401">
                  <c:v>-76.548000000000002</c:v>
                </c:pt>
                <c:pt idx="4402">
                  <c:v>-76.545999999999992</c:v>
                </c:pt>
                <c:pt idx="4403">
                  <c:v>-76.543999999999997</c:v>
                </c:pt>
                <c:pt idx="4404">
                  <c:v>-76.542000000000002</c:v>
                </c:pt>
                <c:pt idx="4405">
                  <c:v>-76.539999999999992</c:v>
                </c:pt>
                <c:pt idx="4406">
                  <c:v>-76.537999999999997</c:v>
                </c:pt>
                <c:pt idx="4407">
                  <c:v>-76.536000000000001</c:v>
                </c:pt>
                <c:pt idx="4408">
                  <c:v>-76.533999999999992</c:v>
                </c:pt>
                <c:pt idx="4409">
                  <c:v>-76.531999999999996</c:v>
                </c:pt>
                <c:pt idx="4410">
                  <c:v>-76.53</c:v>
                </c:pt>
                <c:pt idx="4411">
                  <c:v>-76.527999999999992</c:v>
                </c:pt>
                <c:pt idx="4412">
                  <c:v>-76.525999999999996</c:v>
                </c:pt>
                <c:pt idx="4413">
                  <c:v>-76.524000000000001</c:v>
                </c:pt>
                <c:pt idx="4414">
                  <c:v>-76.521999999999991</c:v>
                </c:pt>
                <c:pt idx="4415">
                  <c:v>-76.52</c:v>
                </c:pt>
                <c:pt idx="4416">
                  <c:v>-76.518000000000001</c:v>
                </c:pt>
                <c:pt idx="4417">
                  <c:v>-76.515999999999991</c:v>
                </c:pt>
                <c:pt idx="4418">
                  <c:v>-76.513999999999996</c:v>
                </c:pt>
                <c:pt idx="4419">
                  <c:v>-76.512</c:v>
                </c:pt>
                <c:pt idx="4420">
                  <c:v>-76.509999999999991</c:v>
                </c:pt>
                <c:pt idx="4421">
                  <c:v>-76.507999999999996</c:v>
                </c:pt>
                <c:pt idx="4422">
                  <c:v>-76.506</c:v>
                </c:pt>
                <c:pt idx="4423">
                  <c:v>-76.503999999999991</c:v>
                </c:pt>
                <c:pt idx="4424">
                  <c:v>-76.501999999999995</c:v>
                </c:pt>
                <c:pt idx="4425">
                  <c:v>-76.5</c:v>
                </c:pt>
                <c:pt idx="4426">
                  <c:v>-76.49799999999999</c:v>
                </c:pt>
                <c:pt idx="4427">
                  <c:v>-76.495999999999995</c:v>
                </c:pt>
                <c:pt idx="4428">
                  <c:v>-76.494</c:v>
                </c:pt>
                <c:pt idx="4429">
                  <c:v>-76.49199999999999</c:v>
                </c:pt>
                <c:pt idx="4430">
                  <c:v>-76.489999999999995</c:v>
                </c:pt>
                <c:pt idx="4431">
                  <c:v>-76.488</c:v>
                </c:pt>
                <c:pt idx="4432">
                  <c:v>-76.48599999999999</c:v>
                </c:pt>
                <c:pt idx="4433">
                  <c:v>-76.483999999999995</c:v>
                </c:pt>
                <c:pt idx="4434">
                  <c:v>-76.481999999999999</c:v>
                </c:pt>
                <c:pt idx="4435">
                  <c:v>-76.47999999999999</c:v>
                </c:pt>
                <c:pt idx="4436">
                  <c:v>-76.477999999999994</c:v>
                </c:pt>
                <c:pt idx="4437">
                  <c:v>-76.475999999999999</c:v>
                </c:pt>
                <c:pt idx="4438">
                  <c:v>-76.47399999999999</c:v>
                </c:pt>
                <c:pt idx="4439">
                  <c:v>-76.471999999999994</c:v>
                </c:pt>
                <c:pt idx="4440">
                  <c:v>-76.47</c:v>
                </c:pt>
                <c:pt idx="4441">
                  <c:v>-76.467999999999989</c:v>
                </c:pt>
                <c:pt idx="4442">
                  <c:v>-76.465999999999994</c:v>
                </c:pt>
                <c:pt idx="4443">
                  <c:v>-76.463999999999999</c:v>
                </c:pt>
                <c:pt idx="4444">
                  <c:v>-76.461999999999989</c:v>
                </c:pt>
                <c:pt idx="4445">
                  <c:v>-76.459999999999994</c:v>
                </c:pt>
                <c:pt idx="4446">
                  <c:v>-76.457999999999998</c:v>
                </c:pt>
                <c:pt idx="4447">
                  <c:v>-76.455999999999989</c:v>
                </c:pt>
                <c:pt idx="4448">
                  <c:v>-76.453999999999994</c:v>
                </c:pt>
                <c:pt idx="4449">
                  <c:v>-76.451999999999998</c:v>
                </c:pt>
                <c:pt idx="4450">
                  <c:v>-76.449999999999989</c:v>
                </c:pt>
                <c:pt idx="4451">
                  <c:v>-76.447999999999993</c:v>
                </c:pt>
                <c:pt idx="4452">
                  <c:v>-76.445999999999998</c:v>
                </c:pt>
                <c:pt idx="4453">
                  <c:v>-76.443999999999988</c:v>
                </c:pt>
                <c:pt idx="4454">
                  <c:v>-76.441999999999993</c:v>
                </c:pt>
                <c:pt idx="4455">
                  <c:v>-76.44</c:v>
                </c:pt>
                <c:pt idx="4456">
                  <c:v>-76.437999999999988</c:v>
                </c:pt>
                <c:pt idx="4457">
                  <c:v>-76.435999999999993</c:v>
                </c:pt>
                <c:pt idx="4458">
                  <c:v>-76.433999999999997</c:v>
                </c:pt>
                <c:pt idx="4459">
                  <c:v>-76.431999999999988</c:v>
                </c:pt>
                <c:pt idx="4460">
                  <c:v>-76.429999999999993</c:v>
                </c:pt>
                <c:pt idx="4461">
                  <c:v>-76.427999999999997</c:v>
                </c:pt>
                <c:pt idx="4462">
                  <c:v>-76.425999999999988</c:v>
                </c:pt>
                <c:pt idx="4463">
                  <c:v>-76.423999999999992</c:v>
                </c:pt>
                <c:pt idx="4464">
                  <c:v>-76.421999999999997</c:v>
                </c:pt>
                <c:pt idx="4465">
                  <c:v>-76.419999999999987</c:v>
                </c:pt>
                <c:pt idx="4466">
                  <c:v>-76.417999999999992</c:v>
                </c:pt>
                <c:pt idx="4467">
                  <c:v>-76.415999999999997</c:v>
                </c:pt>
                <c:pt idx="4468">
                  <c:v>-76.413999999999987</c:v>
                </c:pt>
                <c:pt idx="4469">
                  <c:v>-76.411999999999992</c:v>
                </c:pt>
                <c:pt idx="4470">
                  <c:v>-76.41</c:v>
                </c:pt>
                <c:pt idx="4471">
                  <c:v>-76.407999999999987</c:v>
                </c:pt>
                <c:pt idx="4472">
                  <c:v>-76.405999999999992</c:v>
                </c:pt>
                <c:pt idx="4473">
                  <c:v>-76.403999999999996</c:v>
                </c:pt>
                <c:pt idx="4474">
                  <c:v>-76.401999999999987</c:v>
                </c:pt>
                <c:pt idx="4475">
                  <c:v>-76.399999999999991</c:v>
                </c:pt>
                <c:pt idx="4476">
                  <c:v>-76.397999999999996</c:v>
                </c:pt>
                <c:pt idx="4477">
                  <c:v>-76.395999999999987</c:v>
                </c:pt>
                <c:pt idx="4478">
                  <c:v>-76.393999999999991</c:v>
                </c:pt>
                <c:pt idx="4479">
                  <c:v>-76.391999999999996</c:v>
                </c:pt>
                <c:pt idx="4480">
                  <c:v>-76.389999999999986</c:v>
                </c:pt>
                <c:pt idx="4481">
                  <c:v>-76.387999999999991</c:v>
                </c:pt>
                <c:pt idx="4482">
                  <c:v>-76.385999999999996</c:v>
                </c:pt>
                <c:pt idx="4483">
                  <c:v>-76.384</c:v>
                </c:pt>
                <c:pt idx="4484">
                  <c:v>-76.381999999999991</c:v>
                </c:pt>
                <c:pt idx="4485">
                  <c:v>-76.38</c:v>
                </c:pt>
                <c:pt idx="4486">
                  <c:v>-76.378</c:v>
                </c:pt>
                <c:pt idx="4487">
                  <c:v>-76.375999999999991</c:v>
                </c:pt>
                <c:pt idx="4488">
                  <c:v>-76.373999999999995</c:v>
                </c:pt>
                <c:pt idx="4489">
                  <c:v>-76.372</c:v>
                </c:pt>
                <c:pt idx="4490">
                  <c:v>-76.36999999999999</c:v>
                </c:pt>
                <c:pt idx="4491">
                  <c:v>-76.367999999999995</c:v>
                </c:pt>
                <c:pt idx="4492">
                  <c:v>-76.366</c:v>
                </c:pt>
                <c:pt idx="4493">
                  <c:v>-76.36399999999999</c:v>
                </c:pt>
                <c:pt idx="4494">
                  <c:v>-76.361999999999995</c:v>
                </c:pt>
                <c:pt idx="4495">
                  <c:v>-76.36</c:v>
                </c:pt>
                <c:pt idx="4496">
                  <c:v>-76.35799999999999</c:v>
                </c:pt>
                <c:pt idx="4497">
                  <c:v>-76.355999999999995</c:v>
                </c:pt>
                <c:pt idx="4498">
                  <c:v>-76.353999999999999</c:v>
                </c:pt>
                <c:pt idx="4499">
                  <c:v>-76.35199999999999</c:v>
                </c:pt>
                <c:pt idx="4500">
                  <c:v>-76.349999999999994</c:v>
                </c:pt>
                <c:pt idx="4501">
                  <c:v>-76.347999999999999</c:v>
                </c:pt>
                <c:pt idx="4502">
                  <c:v>-76.345999999999989</c:v>
                </c:pt>
                <c:pt idx="4503">
                  <c:v>-76.343999999999994</c:v>
                </c:pt>
                <c:pt idx="4504">
                  <c:v>-76.341999999999999</c:v>
                </c:pt>
                <c:pt idx="4505">
                  <c:v>-76.339999999999989</c:v>
                </c:pt>
                <c:pt idx="4506">
                  <c:v>-76.337999999999994</c:v>
                </c:pt>
                <c:pt idx="4507">
                  <c:v>-76.335999999999999</c:v>
                </c:pt>
                <c:pt idx="4508">
                  <c:v>-76.333999999999989</c:v>
                </c:pt>
                <c:pt idx="4509">
                  <c:v>-76.331999999999994</c:v>
                </c:pt>
                <c:pt idx="4510">
                  <c:v>-76.33</c:v>
                </c:pt>
                <c:pt idx="4511">
                  <c:v>-76.327999999999989</c:v>
                </c:pt>
                <c:pt idx="4512">
                  <c:v>-76.325999999999993</c:v>
                </c:pt>
                <c:pt idx="4513">
                  <c:v>-76.323999999999998</c:v>
                </c:pt>
                <c:pt idx="4514">
                  <c:v>-76.321999999999989</c:v>
                </c:pt>
                <c:pt idx="4515">
                  <c:v>-76.319999999999993</c:v>
                </c:pt>
                <c:pt idx="4516">
                  <c:v>-76.317999999999998</c:v>
                </c:pt>
                <c:pt idx="4517">
                  <c:v>-76.315999999999988</c:v>
                </c:pt>
                <c:pt idx="4518">
                  <c:v>-76.313999999999993</c:v>
                </c:pt>
                <c:pt idx="4519">
                  <c:v>-76.311999999999998</c:v>
                </c:pt>
                <c:pt idx="4520">
                  <c:v>-76.31</c:v>
                </c:pt>
                <c:pt idx="4521">
                  <c:v>-76.307999999999993</c:v>
                </c:pt>
                <c:pt idx="4522">
                  <c:v>-76.305999999999997</c:v>
                </c:pt>
                <c:pt idx="4523">
                  <c:v>-76.304000000000002</c:v>
                </c:pt>
                <c:pt idx="4524">
                  <c:v>-76.301999999999992</c:v>
                </c:pt>
                <c:pt idx="4525">
                  <c:v>-76.3</c:v>
                </c:pt>
                <c:pt idx="4526">
                  <c:v>-76.298000000000002</c:v>
                </c:pt>
                <c:pt idx="4527">
                  <c:v>-76.295999999999992</c:v>
                </c:pt>
                <c:pt idx="4528">
                  <c:v>-76.293999999999997</c:v>
                </c:pt>
                <c:pt idx="4529">
                  <c:v>-76.292000000000002</c:v>
                </c:pt>
                <c:pt idx="4530">
                  <c:v>-76.289999999999992</c:v>
                </c:pt>
                <c:pt idx="4531">
                  <c:v>-76.287999999999997</c:v>
                </c:pt>
                <c:pt idx="4532">
                  <c:v>-76.286000000000001</c:v>
                </c:pt>
                <c:pt idx="4533">
                  <c:v>-76.283999999999992</c:v>
                </c:pt>
                <c:pt idx="4534">
                  <c:v>-76.281999999999996</c:v>
                </c:pt>
                <c:pt idx="4535">
                  <c:v>-76.28</c:v>
                </c:pt>
                <c:pt idx="4536">
                  <c:v>-76.277999999999992</c:v>
                </c:pt>
                <c:pt idx="4537">
                  <c:v>-76.275999999999996</c:v>
                </c:pt>
                <c:pt idx="4538">
                  <c:v>-76.274000000000001</c:v>
                </c:pt>
                <c:pt idx="4539">
                  <c:v>-76.271999999999991</c:v>
                </c:pt>
                <c:pt idx="4540">
                  <c:v>-76.27</c:v>
                </c:pt>
                <c:pt idx="4541">
                  <c:v>-76.268000000000001</c:v>
                </c:pt>
                <c:pt idx="4542">
                  <c:v>-76.265999999999991</c:v>
                </c:pt>
                <c:pt idx="4543">
                  <c:v>-76.263999999999996</c:v>
                </c:pt>
                <c:pt idx="4544">
                  <c:v>-76.262</c:v>
                </c:pt>
                <c:pt idx="4545">
                  <c:v>-76.259999999999991</c:v>
                </c:pt>
                <c:pt idx="4546">
                  <c:v>-76.257999999999996</c:v>
                </c:pt>
                <c:pt idx="4547">
                  <c:v>-76.256</c:v>
                </c:pt>
                <c:pt idx="4548">
                  <c:v>-76.253999999999991</c:v>
                </c:pt>
                <c:pt idx="4549">
                  <c:v>-76.251999999999995</c:v>
                </c:pt>
                <c:pt idx="4550">
                  <c:v>-76.25</c:v>
                </c:pt>
                <c:pt idx="4551">
                  <c:v>-76.24799999999999</c:v>
                </c:pt>
                <c:pt idx="4552">
                  <c:v>-76.245999999999995</c:v>
                </c:pt>
                <c:pt idx="4553">
                  <c:v>-76.244</c:v>
                </c:pt>
                <c:pt idx="4554">
                  <c:v>-76.24199999999999</c:v>
                </c:pt>
                <c:pt idx="4555">
                  <c:v>-76.239999999999995</c:v>
                </c:pt>
                <c:pt idx="4556">
                  <c:v>-76.238</c:v>
                </c:pt>
                <c:pt idx="4557">
                  <c:v>-76.23599999999999</c:v>
                </c:pt>
                <c:pt idx="4558">
                  <c:v>-76.233999999999995</c:v>
                </c:pt>
                <c:pt idx="4559">
                  <c:v>-76.231999999999999</c:v>
                </c:pt>
                <c:pt idx="4560">
                  <c:v>-76.22999999999999</c:v>
                </c:pt>
                <c:pt idx="4561">
                  <c:v>-76.227999999999994</c:v>
                </c:pt>
                <c:pt idx="4562">
                  <c:v>-76.225999999999999</c:v>
                </c:pt>
                <c:pt idx="4563">
                  <c:v>-76.22399999999999</c:v>
                </c:pt>
                <c:pt idx="4564">
                  <c:v>-76.221999999999994</c:v>
                </c:pt>
                <c:pt idx="4565">
                  <c:v>-76.22</c:v>
                </c:pt>
                <c:pt idx="4566">
                  <c:v>-76.217999999999989</c:v>
                </c:pt>
                <c:pt idx="4567">
                  <c:v>-76.215999999999994</c:v>
                </c:pt>
                <c:pt idx="4568">
                  <c:v>-76.213999999999999</c:v>
                </c:pt>
                <c:pt idx="4569">
                  <c:v>-76.211999999999989</c:v>
                </c:pt>
                <c:pt idx="4570">
                  <c:v>-76.209999999999994</c:v>
                </c:pt>
                <c:pt idx="4571">
                  <c:v>-76.207999999999998</c:v>
                </c:pt>
                <c:pt idx="4572">
                  <c:v>-76.205999999999989</c:v>
                </c:pt>
                <c:pt idx="4573">
                  <c:v>-76.203999999999994</c:v>
                </c:pt>
                <c:pt idx="4574">
                  <c:v>-76.201999999999998</c:v>
                </c:pt>
                <c:pt idx="4575">
                  <c:v>-76.199999999999989</c:v>
                </c:pt>
                <c:pt idx="4576">
                  <c:v>-76.197999999999993</c:v>
                </c:pt>
                <c:pt idx="4577">
                  <c:v>-76.195999999999998</c:v>
                </c:pt>
                <c:pt idx="4578">
                  <c:v>-76.193999999999988</c:v>
                </c:pt>
                <c:pt idx="4579">
                  <c:v>-76.191999999999993</c:v>
                </c:pt>
                <c:pt idx="4580">
                  <c:v>-76.19</c:v>
                </c:pt>
                <c:pt idx="4581">
                  <c:v>-76.187999999999988</c:v>
                </c:pt>
                <c:pt idx="4582">
                  <c:v>-76.185999999999993</c:v>
                </c:pt>
                <c:pt idx="4583">
                  <c:v>-76.183999999999997</c:v>
                </c:pt>
                <c:pt idx="4584">
                  <c:v>-76.181999999999988</c:v>
                </c:pt>
                <c:pt idx="4585">
                  <c:v>-76.179999999999993</c:v>
                </c:pt>
                <c:pt idx="4586">
                  <c:v>-76.177999999999997</c:v>
                </c:pt>
                <c:pt idx="4587">
                  <c:v>-76.175999999999988</c:v>
                </c:pt>
                <c:pt idx="4588">
                  <c:v>-76.173999999999992</c:v>
                </c:pt>
                <c:pt idx="4589">
                  <c:v>-76.171999999999997</c:v>
                </c:pt>
                <c:pt idx="4590">
                  <c:v>-76.169999999999987</c:v>
                </c:pt>
                <c:pt idx="4591">
                  <c:v>-76.167999999999992</c:v>
                </c:pt>
                <c:pt idx="4592">
                  <c:v>-76.165999999999997</c:v>
                </c:pt>
                <c:pt idx="4593">
                  <c:v>-76.163999999999987</c:v>
                </c:pt>
                <c:pt idx="4594">
                  <c:v>-76.161999999999992</c:v>
                </c:pt>
                <c:pt idx="4595">
                  <c:v>-76.16</c:v>
                </c:pt>
                <c:pt idx="4596">
                  <c:v>-76.157999999999987</c:v>
                </c:pt>
                <c:pt idx="4597">
                  <c:v>-76.155999999999992</c:v>
                </c:pt>
                <c:pt idx="4598">
                  <c:v>-76.153999999999996</c:v>
                </c:pt>
                <c:pt idx="4599">
                  <c:v>-76.151999999999987</c:v>
                </c:pt>
                <c:pt idx="4600">
                  <c:v>-76.149999999999991</c:v>
                </c:pt>
                <c:pt idx="4601">
                  <c:v>-76.147999999999996</c:v>
                </c:pt>
                <c:pt idx="4602">
                  <c:v>-76.145999999999987</c:v>
                </c:pt>
                <c:pt idx="4603">
                  <c:v>-76.143999999999991</c:v>
                </c:pt>
                <c:pt idx="4604">
                  <c:v>-76.141999999999996</c:v>
                </c:pt>
                <c:pt idx="4605">
                  <c:v>-76.139999999999986</c:v>
                </c:pt>
                <c:pt idx="4606">
                  <c:v>-76.137999999999991</c:v>
                </c:pt>
                <c:pt idx="4607">
                  <c:v>-76.135999999999996</c:v>
                </c:pt>
                <c:pt idx="4608">
                  <c:v>-76.134</c:v>
                </c:pt>
                <c:pt idx="4609">
                  <c:v>-76.131999999999991</c:v>
                </c:pt>
                <c:pt idx="4610">
                  <c:v>-76.13</c:v>
                </c:pt>
                <c:pt idx="4611">
                  <c:v>-76.128</c:v>
                </c:pt>
                <c:pt idx="4612">
                  <c:v>-76.125999999999991</c:v>
                </c:pt>
                <c:pt idx="4613">
                  <c:v>-76.123999999999995</c:v>
                </c:pt>
                <c:pt idx="4614">
                  <c:v>-76.122</c:v>
                </c:pt>
                <c:pt idx="4615">
                  <c:v>-76.11999999999999</c:v>
                </c:pt>
                <c:pt idx="4616">
                  <c:v>-76.117999999999995</c:v>
                </c:pt>
                <c:pt idx="4617">
                  <c:v>-76.116</c:v>
                </c:pt>
                <c:pt idx="4618">
                  <c:v>-76.11399999999999</c:v>
                </c:pt>
                <c:pt idx="4619">
                  <c:v>-76.111999999999995</c:v>
                </c:pt>
                <c:pt idx="4620">
                  <c:v>-76.11</c:v>
                </c:pt>
                <c:pt idx="4621">
                  <c:v>-76.10799999999999</c:v>
                </c:pt>
                <c:pt idx="4622">
                  <c:v>-76.105999999999995</c:v>
                </c:pt>
                <c:pt idx="4623">
                  <c:v>-76.103999999999999</c:v>
                </c:pt>
                <c:pt idx="4624">
                  <c:v>-76.10199999999999</c:v>
                </c:pt>
                <c:pt idx="4625">
                  <c:v>-76.099999999999994</c:v>
                </c:pt>
                <c:pt idx="4626">
                  <c:v>-76.097999999999999</c:v>
                </c:pt>
                <c:pt idx="4627">
                  <c:v>-76.095999999999989</c:v>
                </c:pt>
                <c:pt idx="4628">
                  <c:v>-76.093999999999994</c:v>
                </c:pt>
                <c:pt idx="4629">
                  <c:v>-76.091999999999999</c:v>
                </c:pt>
                <c:pt idx="4630">
                  <c:v>-76.089999999999989</c:v>
                </c:pt>
                <c:pt idx="4631">
                  <c:v>-76.087999999999994</c:v>
                </c:pt>
                <c:pt idx="4632">
                  <c:v>-76.085999999999999</c:v>
                </c:pt>
                <c:pt idx="4633">
                  <c:v>-76.083999999999989</c:v>
                </c:pt>
                <c:pt idx="4634">
                  <c:v>-76.081999999999994</c:v>
                </c:pt>
                <c:pt idx="4635">
                  <c:v>-76.08</c:v>
                </c:pt>
                <c:pt idx="4636">
                  <c:v>-76.077999999999989</c:v>
                </c:pt>
                <c:pt idx="4637">
                  <c:v>-76.075999999999993</c:v>
                </c:pt>
                <c:pt idx="4638">
                  <c:v>-76.073999999999998</c:v>
                </c:pt>
                <c:pt idx="4639">
                  <c:v>-76.071999999999989</c:v>
                </c:pt>
                <c:pt idx="4640">
                  <c:v>-76.069999999999993</c:v>
                </c:pt>
                <c:pt idx="4641">
                  <c:v>-76.067999999999998</c:v>
                </c:pt>
                <c:pt idx="4642">
                  <c:v>-76.065999999999988</c:v>
                </c:pt>
                <c:pt idx="4643">
                  <c:v>-76.063999999999993</c:v>
                </c:pt>
                <c:pt idx="4644">
                  <c:v>-76.061999999999998</c:v>
                </c:pt>
                <c:pt idx="4645">
                  <c:v>-76.06</c:v>
                </c:pt>
                <c:pt idx="4646">
                  <c:v>-76.057999999999993</c:v>
                </c:pt>
                <c:pt idx="4647">
                  <c:v>-76.055999999999997</c:v>
                </c:pt>
                <c:pt idx="4648">
                  <c:v>-76.054000000000002</c:v>
                </c:pt>
                <c:pt idx="4649">
                  <c:v>-76.051999999999992</c:v>
                </c:pt>
                <c:pt idx="4650">
                  <c:v>-76.05</c:v>
                </c:pt>
                <c:pt idx="4651">
                  <c:v>-76.048000000000002</c:v>
                </c:pt>
                <c:pt idx="4652">
                  <c:v>-76.045999999999992</c:v>
                </c:pt>
                <c:pt idx="4653">
                  <c:v>-76.043999999999997</c:v>
                </c:pt>
                <c:pt idx="4654">
                  <c:v>-76.042000000000002</c:v>
                </c:pt>
                <c:pt idx="4655">
                  <c:v>-76.039999999999992</c:v>
                </c:pt>
                <c:pt idx="4656">
                  <c:v>-76.037999999999997</c:v>
                </c:pt>
                <c:pt idx="4657">
                  <c:v>-76.036000000000001</c:v>
                </c:pt>
                <c:pt idx="4658">
                  <c:v>-76.033999999999992</c:v>
                </c:pt>
                <c:pt idx="4659">
                  <c:v>-76.031999999999996</c:v>
                </c:pt>
                <c:pt idx="4660">
                  <c:v>-76.03</c:v>
                </c:pt>
                <c:pt idx="4661">
                  <c:v>-76.027999999999992</c:v>
                </c:pt>
                <c:pt idx="4662">
                  <c:v>-76.025999999999996</c:v>
                </c:pt>
                <c:pt idx="4663">
                  <c:v>-76.024000000000001</c:v>
                </c:pt>
                <c:pt idx="4664">
                  <c:v>-76.021999999999991</c:v>
                </c:pt>
                <c:pt idx="4665">
                  <c:v>-76.02</c:v>
                </c:pt>
                <c:pt idx="4666">
                  <c:v>-76.018000000000001</c:v>
                </c:pt>
                <c:pt idx="4667">
                  <c:v>-76.015999999999991</c:v>
                </c:pt>
                <c:pt idx="4668">
                  <c:v>-76.013999999999996</c:v>
                </c:pt>
                <c:pt idx="4669">
                  <c:v>-76.012</c:v>
                </c:pt>
                <c:pt idx="4670">
                  <c:v>-76.009999999999991</c:v>
                </c:pt>
                <c:pt idx="4671">
                  <c:v>-76.007999999999996</c:v>
                </c:pt>
                <c:pt idx="4672">
                  <c:v>-76.006</c:v>
                </c:pt>
                <c:pt idx="4673">
                  <c:v>-76.003999999999991</c:v>
                </c:pt>
                <c:pt idx="4674">
                  <c:v>-76.001999999999995</c:v>
                </c:pt>
                <c:pt idx="4675">
                  <c:v>-76</c:v>
                </c:pt>
                <c:pt idx="4676">
                  <c:v>-75.99799999999999</c:v>
                </c:pt>
                <c:pt idx="4677">
                  <c:v>-75.995999999999995</c:v>
                </c:pt>
                <c:pt idx="4678">
                  <c:v>-75.994</c:v>
                </c:pt>
                <c:pt idx="4679">
                  <c:v>-75.99199999999999</c:v>
                </c:pt>
                <c:pt idx="4680">
                  <c:v>-75.989999999999995</c:v>
                </c:pt>
                <c:pt idx="4681">
                  <c:v>-75.988</c:v>
                </c:pt>
                <c:pt idx="4682">
                  <c:v>-75.98599999999999</c:v>
                </c:pt>
                <c:pt idx="4683">
                  <c:v>-75.983999999999995</c:v>
                </c:pt>
                <c:pt idx="4684">
                  <c:v>-75.981999999999999</c:v>
                </c:pt>
                <c:pt idx="4685">
                  <c:v>-75.97999999999999</c:v>
                </c:pt>
                <c:pt idx="4686">
                  <c:v>-75.977999999999994</c:v>
                </c:pt>
                <c:pt idx="4687">
                  <c:v>-75.975999999999999</c:v>
                </c:pt>
                <c:pt idx="4688">
                  <c:v>-75.97399999999999</c:v>
                </c:pt>
                <c:pt idx="4689">
                  <c:v>-75.971999999999994</c:v>
                </c:pt>
                <c:pt idx="4690">
                  <c:v>-75.97</c:v>
                </c:pt>
                <c:pt idx="4691">
                  <c:v>-75.967999999999989</c:v>
                </c:pt>
                <c:pt idx="4692">
                  <c:v>-75.965999999999994</c:v>
                </c:pt>
                <c:pt idx="4693">
                  <c:v>-75.963999999999999</c:v>
                </c:pt>
                <c:pt idx="4694">
                  <c:v>-75.961999999999989</c:v>
                </c:pt>
                <c:pt idx="4695">
                  <c:v>-75.959999999999994</c:v>
                </c:pt>
                <c:pt idx="4696">
                  <c:v>-75.957999999999998</c:v>
                </c:pt>
                <c:pt idx="4697">
                  <c:v>-75.955999999999989</c:v>
                </c:pt>
                <c:pt idx="4698">
                  <c:v>-75.953999999999994</c:v>
                </c:pt>
                <c:pt idx="4699">
                  <c:v>-75.951999999999998</c:v>
                </c:pt>
                <c:pt idx="4700">
                  <c:v>-75.949999999999989</c:v>
                </c:pt>
                <c:pt idx="4701">
                  <c:v>-75.947999999999993</c:v>
                </c:pt>
                <c:pt idx="4702">
                  <c:v>-75.945999999999998</c:v>
                </c:pt>
                <c:pt idx="4703">
                  <c:v>-75.943999999999988</c:v>
                </c:pt>
                <c:pt idx="4704">
                  <c:v>-75.941999999999993</c:v>
                </c:pt>
                <c:pt idx="4705">
                  <c:v>-75.94</c:v>
                </c:pt>
                <c:pt idx="4706">
                  <c:v>-75.937999999999988</c:v>
                </c:pt>
                <c:pt idx="4707">
                  <c:v>-75.935999999999993</c:v>
                </c:pt>
                <c:pt idx="4708">
                  <c:v>-75.933999999999997</c:v>
                </c:pt>
                <c:pt idx="4709">
                  <c:v>-75.931999999999988</c:v>
                </c:pt>
                <c:pt idx="4710">
                  <c:v>-75.929999999999993</c:v>
                </c:pt>
                <c:pt idx="4711">
                  <c:v>-75.927999999999997</c:v>
                </c:pt>
                <c:pt idx="4712">
                  <c:v>-75.925999999999988</c:v>
                </c:pt>
                <c:pt idx="4713">
                  <c:v>-75.923999999999992</c:v>
                </c:pt>
                <c:pt idx="4714">
                  <c:v>-75.921999999999997</c:v>
                </c:pt>
                <c:pt idx="4715">
                  <c:v>-75.919999999999987</c:v>
                </c:pt>
                <c:pt idx="4716">
                  <c:v>-75.917999999999992</c:v>
                </c:pt>
                <c:pt idx="4717">
                  <c:v>-75.915999999999997</c:v>
                </c:pt>
                <c:pt idx="4718">
                  <c:v>-75.913999999999987</c:v>
                </c:pt>
                <c:pt idx="4719">
                  <c:v>-75.911999999999992</c:v>
                </c:pt>
                <c:pt idx="4720">
                  <c:v>-75.91</c:v>
                </c:pt>
                <c:pt idx="4721">
                  <c:v>-75.907999999999987</c:v>
                </c:pt>
                <c:pt idx="4722">
                  <c:v>-75.905999999999992</c:v>
                </c:pt>
                <c:pt idx="4723">
                  <c:v>-75.903999999999996</c:v>
                </c:pt>
                <c:pt idx="4724">
                  <c:v>-75.901999999999987</c:v>
                </c:pt>
                <c:pt idx="4725">
                  <c:v>-75.899999999999991</c:v>
                </c:pt>
                <c:pt idx="4726">
                  <c:v>-75.897999999999996</c:v>
                </c:pt>
                <c:pt idx="4727">
                  <c:v>-75.895999999999987</c:v>
                </c:pt>
                <c:pt idx="4728">
                  <c:v>-75.893999999999991</c:v>
                </c:pt>
                <c:pt idx="4729">
                  <c:v>-75.891999999999996</c:v>
                </c:pt>
                <c:pt idx="4730">
                  <c:v>-75.889999999999986</c:v>
                </c:pt>
                <c:pt idx="4731">
                  <c:v>-75.887999999999991</c:v>
                </c:pt>
                <c:pt idx="4732">
                  <c:v>-75.885999999999996</c:v>
                </c:pt>
                <c:pt idx="4733">
                  <c:v>-75.884</c:v>
                </c:pt>
                <c:pt idx="4734">
                  <c:v>-75.881999999999991</c:v>
                </c:pt>
                <c:pt idx="4735">
                  <c:v>-75.88</c:v>
                </c:pt>
                <c:pt idx="4736">
                  <c:v>-75.878</c:v>
                </c:pt>
                <c:pt idx="4737">
                  <c:v>-75.875999999999991</c:v>
                </c:pt>
                <c:pt idx="4738">
                  <c:v>-75.873999999999995</c:v>
                </c:pt>
                <c:pt idx="4739">
                  <c:v>-75.872</c:v>
                </c:pt>
                <c:pt idx="4740">
                  <c:v>-75.86999999999999</c:v>
                </c:pt>
                <c:pt idx="4741">
                  <c:v>-75.867999999999995</c:v>
                </c:pt>
                <c:pt idx="4742">
                  <c:v>-75.866</c:v>
                </c:pt>
                <c:pt idx="4743">
                  <c:v>-75.86399999999999</c:v>
                </c:pt>
                <c:pt idx="4744">
                  <c:v>-75.861999999999995</c:v>
                </c:pt>
                <c:pt idx="4745">
                  <c:v>-75.86</c:v>
                </c:pt>
                <c:pt idx="4746">
                  <c:v>-75.85799999999999</c:v>
                </c:pt>
                <c:pt idx="4747">
                  <c:v>-75.855999999999995</c:v>
                </c:pt>
                <c:pt idx="4748">
                  <c:v>-75.853999999999999</c:v>
                </c:pt>
                <c:pt idx="4749">
                  <c:v>-75.85199999999999</c:v>
                </c:pt>
                <c:pt idx="4750">
                  <c:v>-75.849999999999994</c:v>
                </c:pt>
                <c:pt idx="4751">
                  <c:v>-75.847999999999999</c:v>
                </c:pt>
                <c:pt idx="4752">
                  <c:v>-75.845999999999989</c:v>
                </c:pt>
                <c:pt idx="4753">
                  <c:v>-75.843999999999994</c:v>
                </c:pt>
                <c:pt idx="4754">
                  <c:v>-75.841999999999999</c:v>
                </c:pt>
                <c:pt idx="4755">
                  <c:v>-75.839999999999989</c:v>
                </c:pt>
                <c:pt idx="4756">
                  <c:v>-75.837999999999994</c:v>
                </c:pt>
                <c:pt idx="4757">
                  <c:v>-75.835999999999999</c:v>
                </c:pt>
                <c:pt idx="4758">
                  <c:v>-75.833999999999989</c:v>
                </c:pt>
                <c:pt idx="4759">
                  <c:v>-75.831999999999994</c:v>
                </c:pt>
                <c:pt idx="4760">
                  <c:v>-75.83</c:v>
                </c:pt>
                <c:pt idx="4761">
                  <c:v>-75.827999999999989</c:v>
                </c:pt>
                <c:pt idx="4762">
                  <c:v>-75.825999999999993</c:v>
                </c:pt>
                <c:pt idx="4763">
                  <c:v>-75.823999999999998</c:v>
                </c:pt>
                <c:pt idx="4764">
                  <c:v>-75.821999999999989</c:v>
                </c:pt>
                <c:pt idx="4765">
                  <c:v>-75.819999999999993</c:v>
                </c:pt>
                <c:pt idx="4766">
                  <c:v>-75.817999999999998</c:v>
                </c:pt>
                <c:pt idx="4767">
                  <c:v>-75.815999999999988</c:v>
                </c:pt>
                <c:pt idx="4768">
                  <c:v>-75.813999999999993</c:v>
                </c:pt>
                <c:pt idx="4769">
                  <c:v>-75.811999999999998</c:v>
                </c:pt>
                <c:pt idx="4770">
                  <c:v>-75.81</c:v>
                </c:pt>
                <c:pt idx="4771">
                  <c:v>-75.807999999999993</c:v>
                </c:pt>
                <c:pt idx="4772">
                  <c:v>-75.805999999999997</c:v>
                </c:pt>
                <c:pt idx="4773">
                  <c:v>-75.804000000000002</c:v>
                </c:pt>
                <c:pt idx="4774">
                  <c:v>-75.801999999999992</c:v>
                </c:pt>
                <c:pt idx="4775">
                  <c:v>-75.8</c:v>
                </c:pt>
                <c:pt idx="4776">
                  <c:v>-75.798000000000002</c:v>
                </c:pt>
                <c:pt idx="4777">
                  <c:v>-75.795999999999992</c:v>
                </c:pt>
                <c:pt idx="4778">
                  <c:v>-75.793999999999997</c:v>
                </c:pt>
                <c:pt idx="4779">
                  <c:v>-75.792000000000002</c:v>
                </c:pt>
                <c:pt idx="4780">
                  <c:v>-75.789999999999992</c:v>
                </c:pt>
                <c:pt idx="4781">
                  <c:v>-75.787999999999997</c:v>
                </c:pt>
                <c:pt idx="4782">
                  <c:v>-75.786000000000001</c:v>
                </c:pt>
                <c:pt idx="4783">
                  <c:v>-75.783999999999992</c:v>
                </c:pt>
                <c:pt idx="4784">
                  <c:v>-75.781999999999996</c:v>
                </c:pt>
                <c:pt idx="4785">
                  <c:v>-75.78</c:v>
                </c:pt>
                <c:pt idx="4786">
                  <c:v>-75.777999999999992</c:v>
                </c:pt>
                <c:pt idx="4787">
                  <c:v>-75.775999999999996</c:v>
                </c:pt>
                <c:pt idx="4788">
                  <c:v>-75.774000000000001</c:v>
                </c:pt>
                <c:pt idx="4789">
                  <c:v>-75.771999999999991</c:v>
                </c:pt>
                <c:pt idx="4790">
                  <c:v>-75.77</c:v>
                </c:pt>
                <c:pt idx="4791">
                  <c:v>-75.768000000000001</c:v>
                </c:pt>
                <c:pt idx="4792">
                  <c:v>-75.765999999999991</c:v>
                </c:pt>
                <c:pt idx="4793">
                  <c:v>-75.763999999999996</c:v>
                </c:pt>
                <c:pt idx="4794">
                  <c:v>-75.762</c:v>
                </c:pt>
                <c:pt idx="4795">
                  <c:v>-75.759999999999991</c:v>
                </c:pt>
                <c:pt idx="4796">
                  <c:v>-75.757999999999996</c:v>
                </c:pt>
                <c:pt idx="4797">
                  <c:v>-75.756</c:v>
                </c:pt>
                <c:pt idx="4798">
                  <c:v>-75.753999999999991</c:v>
                </c:pt>
                <c:pt idx="4799">
                  <c:v>-75.751999999999995</c:v>
                </c:pt>
                <c:pt idx="4800">
                  <c:v>-75.75</c:v>
                </c:pt>
                <c:pt idx="4801">
                  <c:v>-75.74799999999999</c:v>
                </c:pt>
                <c:pt idx="4802">
                  <c:v>-75.745999999999995</c:v>
                </c:pt>
                <c:pt idx="4803">
                  <c:v>-75.744</c:v>
                </c:pt>
                <c:pt idx="4804">
                  <c:v>-75.74199999999999</c:v>
                </c:pt>
                <c:pt idx="4805">
                  <c:v>-75.739999999999995</c:v>
                </c:pt>
                <c:pt idx="4806">
                  <c:v>-75.738</c:v>
                </c:pt>
                <c:pt idx="4807">
                  <c:v>-75.73599999999999</c:v>
                </c:pt>
                <c:pt idx="4808">
                  <c:v>-75.733999999999995</c:v>
                </c:pt>
                <c:pt idx="4809">
                  <c:v>-75.731999999999999</c:v>
                </c:pt>
                <c:pt idx="4810">
                  <c:v>-75.72999999999999</c:v>
                </c:pt>
                <c:pt idx="4811">
                  <c:v>-75.727999999999994</c:v>
                </c:pt>
                <c:pt idx="4812">
                  <c:v>-75.725999999999999</c:v>
                </c:pt>
                <c:pt idx="4813">
                  <c:v>-75.72399999999999</c:v>
                </c:pt>
                <c:pt idx="4814">
                  <c:v>-75.721999999999994</c:v>
                </c:pt>
                <c:pt idx="4815">
                  <c:v>-75.72</c:v>
                </c:pt>
                <c:pt idx="4816">
                  <c:v>-75.717999999999989</c:v>
                </c:pt>
                <c:pt idx="4817">
                  <c:v>-75.715999999999994</c:v>
                </c:pt>
                <c:pt idx="4818">
                  <c:v>-75.713999999999999</c:v>
                </c:pt>
                <c:pt idx="4819">
                  <c:v>-75.711999999999989</c:v>
                </c:pt>
                <c:pt idx="4820">
                  <c:v>-75.709999999999994</c:v>
                </c:pt>
                <c:pt idx="4821">
                  <c:v>-75.707999999999998</c:v>
                </c:pt>
                <c:pt idx="4822">
                  <c:v>-75.705999999999989</c:v>
                </c:pt>
                <c:pt idx="4823">
                  <c:v>-75.703999999999994</c:v>
                </c:pt>
                <c:pt idx="4824">
                  <c:v>-75.701999999999998</c:v>
                </c:pt>
                <c:pt idx="4825">
                  <c:v>-75.699999999999989</c:v>
                </c:pt>
                <c:pt idx="4826">
                  <c:v>-75.697999999999993</c:v>
                </c:pt>
                <c:pt idx="4827">
                  <c:v>-75.695999999999998</c:v>
                </c:pt>
                <c:pt idx="4828">
                  <c:v>-75.693999999999988</c:v>
                </c:pt>
                <c:pt idx="4829">
                  <c:v>-75.691999999999993</c:v>
                </c:pt>
                <c:pt idx="4830">
                  <c:v>-75.69</c:v>
                </c:pt>
                <c:pt idx="4831">
                  <c:v>-75.687999999999988</c:v>
                </c:pt>
                <c:pt idx="4832">
                  <c:v>-75.685999999999993</c:v>
                </c:pt>
                <c:pt idx="4833">
                  <c:v>-75.683999999999997</c:v>
                </c:pt>
                <c:pt idx="4834">
                  <c:v>-75.681999999999988</c:v>
                </c:pt>
                <c:pt idx="4835">
                  <c:v>-75.679999999999993</c:v>
                </c:pt>
                <c:pt idx="4836">
                  <c:v>-75.677999999999997</c:v>
                </c:pt>
                <c:pt idx="4837">
                  <c:v>-75.675999999999988</c:v>
                </c:pt>
                <c:pt idx="4838">
                  <c:v>-75.673999999999992</c:v>
                </c:pt>
                <c:pt idx="4839">
                  <c:v>-75.671999999999997</c:v>
                </c:pt>
                <c:pt idx="4840">
                  <c:v>-75.669999999999987</c:v>
                </c:pt>
                <c:pt idx="4841">
                  <c:v>-75.667999999999992</c:v>
                </c:pt>
                <c:pt idx="4842">
                  <c:v>-75.665999999999997</c:v>
                </c:pt>
                <c:pt idx="4843">
                  <c:v>-75.663999999999987</c:v>
                </c:pt>
                <c:pt idx="4844">
                  <c:v>-75.661999999999992</c:v>
                </c:pt>
                <c:pt idx="4845">
                  <c:v>-75.66</c:v>
                </c:pt>
                <c:pt idx="4846">
                  <c:v>-75.657999999999987</c:v>
                </c:pt>
                <c:pt idx="4847">
                  <c:v>-75.655999999999992</c:v>
                </c:pt>
                <c:pt idx="4848">
                  <c:v>-75.653999999999996</c:v>
                </c:pt>
                <c:pt idx="4849">
                  <c:v>-75.651999999999987</c:v>
                </c:pt>
                <c:pt idx="4850">
                  <c:v>-75.649999999999991</c:v>
                </c:pt>
                <c:pt idx="4851">
                  <c:v>-75.647999999999996</c:v>
                </c:pt>
                <c:pt idx="4852">
                  <c:v>-75.645999999999987</c:v>
                </c:pt>
                <c:pt idx="4853">
                  <c:v>-75.643999999999991</c:v>
                </c:pt>
                <c:pt idx="4854">
                  <c:v>-75.641999999999996</c:v>
                </c:pt>
                <c:pt idx="4855">
                  <c:v>-75.639999999999986</c:v>
                </c:pt>
                <c:pt idx="4856">
                  <c:v>-75.637999999999991</c:v>
                </c:pt>
                <c:pt idx="4857">
                  <c:v>-75.635999999999996</c:v>
                </c:pt>
                <c:pt idx="4858">
                  <c:v>-75.634</c:v>
                </c:pt>
                <c:pt idx="4859">
                  <c:v>-75.631999999999991</c:v>
                </c:pt>
                <c:pt idx="4860">
                  <c:v>-75.63</c:v>
                </c:pt>
                <c:pt idx="4861">
                  <c:v>-75.628</c:v>
                </c:pt>
                <c:pt idx="4862">
                  <c:v>-75.625999999999991</c:v>
                </c:pt>
                <c:pt idx="4863">
                  <c:v>-75.623999999999995</c:v>
                </c:pt>
                <c:pt idx="4864">
                  <c:v>-75.622</c:v>
                </c:pt>
                <c:pt idx="4865">
                  <c:v>-75.61999999999999</c:v>
                </c:pt>
                <c:pt idx="4866">
                  <c:v>-75.617999999999995</c:v>
                </c:pt>
                <c:pt idx="4867">
                  <c:v>-75.616</c:v>
                </c:pt>
                <c:pt idx="4868">
                  <c:v>-75.61399999999999</c:v>
                </c:pt>
                <c:pt idx="4869">
                  <c:v>-75.611999999999995</c:v>
                </c:pt>
                <c:pt idx="4870">
                  <c:v>-75.61</c:v>
                </c:pt>
                <c:pt idx="4871">
                  <c:v>-75.60799999999999</c:v>
                </c:pt>
                <c:pt idx="4872">
                  <c:v>-75.605999999999995</c:v>
                </c:pt>
                <c:pt idx="4873">
                  <c:v>-75.603999999999999</c:v>
                </c:pt>
                <c:pt idx="4874">
                  <c:v>-75.60199999999999</c:v>
                </c:pt>
                <c:pt idx="4875">
                  <c:v>-75.599999999999994</c:v>
                </c:pt>
                <c:pt idx="4876">
                  <c:v>-75.597999999999999</c:v>
                </c:pt>
                <c:pt idx="4877">
                  <c:v>-75.595999999999989</c:v>
                </c:pt>
                <c:pt idx="4878">
                  <c:v>-75.593999999999994</c:v>
                </c:pt>
                <c:pt idx="4879">
                  <c:v>-75.591999999999999</c:v>
                </c:pt>
                <c:pt idx="4880">
                  <c:v>-75.589999999999989</c:v>
                </c:pt>
                <c:pt idx="4881">
                  <c:v>-75.587999999999994</c:v>
                </c:pt>
                <c:pt idx="4882">
                  <c:v>-75.585999999999999</c:v>
                </c:pt>
                <c:pt idx="4883">
                  <c:v>-75.583999999999989</c:v>
                </c:pt>
                <c:pt idx="4884">
                  <c:v>-75.581999999999994</c:v>
                </c:pt>
                <c:pt idx="4885">
                  <c:v>-75.58</c:v>
                </c:pt>
                <c:pt idx="4886">
                  <c:v>-75.577999999999989</c:v>
                </c:pt>
                <c:pt idx="4887">
                  <c:v>-75.575999999999993</c:v>
                </c:pt>
                <c:pt idx="4888">
                  <c:v>-75.573999999999998</c:v>
                </c:pt>
                <c:pt idx="4889">
                  <c:v>-75.571999999999989</c:v>
                </c:pt>
                <c:pt idx="4890">
                  <c:v>-75.569999999999993</c:v>
                </c:pt>
                <c:pt idx="4891">
                  <c:v>-75.567999999999998</c:v>
                </c:pt>
                <c:pt idx="4892">
                  <c:v>-75.565999999999988</c:v>
                </c:pt>
                <c:pt idx="4893">
                  <c:v>-75.563999999999993</c:v>
                </c:pt>
                <c:pt idx="4894">
                  <c:v>-75.561999999999998</c:v>
                </c:pt>
                <c:pt idx="4895">
                  <c:v>-75.56</c:v>
                </c:pt>
                <c:pt idx="4896">
                  <c:v>-75.557999999999993</c:v>
                </c:pt>
                <c:pt idx="4897">
                  <c:v>-75.555999999999997</c:v>
                </c:pt>
                <c:pt idx="4898">
                  <c:v>-75.554000000000002</c:v>
                </c:pt>
                <c:pt idx="4899">
                  <c:v>-75.551999999999992</c:v>
                </c:pt>
                <c:pt idx="4900">
                  <c:v>-75.55</c:v>
                </c:pt>
                <c:pt idx="4901">
                  <c:v>-75.548000000000002</c:v>
                </c:pt>
                <c:pt idx="4902">
                  <c:v>-75.545999999999992</c:v>
                </c:pt>
                <c:pt idx="4903">
                  <c:v>-75.543999999999997</c:v>
                </c:pt>
                <c:pt idx="4904">
                  <c:v>-75.542000000000002</c:v>
                </c:pt>
                <c:pt idx="4905">
                  <c:v>-75.539999999999992</c:v>
                </c:pt>
                <c:pt idx="4906">
                  <c:v>-75.537999999999997</c:v>
                </c:pt>
                <c:pt idx="4907">
                  <c:v>-75.536000000000001</c:v>
                </c:pt>
                <c:pt idx="4908">
                  <c:v>-75.533999999999992</c:v>
                </c:pt>
                <c:pt idx="4909">
                  <c:v>-75.531999999999996</c:v>
                </c:pt>
                <c:pt idx="4910">
                  <c:v>-75.53</c:v>
                </c:pt>
                <c:pt idx="4911">
                  <c:v>-75.527999999999992</c:v>
                </c:pt>
                <c:pt idx="4912">
                  <c:v>-75.525999999999996</c:v>
                </c:pt>
                <c:pt idx="4913">
                  <c:v>-75.524000000000001</c:v>
                </c:pt>
                <c:pt idx="4914">
                  <c:v>-75.521999999999991</c:v>
                </c:pt>
                <c:pt idx="4915">
                  <c:v>-75.52</c:v>
                </c:pt>
                <c:pt idx="4916">
                  <c:v>-75.518000000000001</c:v>
                </c:pt>
                <c:pt idx="4917">
                  <c:v>-75.515999999999991</c:v>
                </c:pt>
                <c:pt idx="4918">
                  <c:v>-75.513999999999996</c:v>
                </c:pt>
                <c:pt idx="4919">
                  <c:v>-75.512</c:v>
                </c:pt>
                <c:pt idx="4920">
                  <c:v>-75.509999999999991</c:v>
                </c:pt>
                <c:pt idx="4921">
                  <c:v>-75.507999999999996</c:v>
                </c:pt>
                <c:pt idx="4922">
                  <c:v>-75.506</c:v>
                </c:pt>
                <c:pt idx="4923">
                  <c:v>-75.503999999999991</c:v>
                </c:pt>
                <c:pt idx="4924">
                  <c:v>-75.501999999999995</c:v>
                </c:pt>
                <c:pt idx="4925">
                  <c:v>-75.5</c:v>
                </c:pt>
                <c:pt idx="4926">
                  <c:v>-75.49799999999999</c:v>
                </c:pt>
                <c:pt idx="4927">
                  <c:v>-75.495999999999995</c:v>
                </c:pt>
                <c:pt idx="4928">
                  <c:v>-75.494</c:v>
                </c:pt>
                <c:pt idx="4929">
                  <c:v>-75.49199999999999</c:v>
                </c:pt>
                <c:pt idx="4930">
                  <c:v>-75.489999999999995</c:v>
                </c:pt>
                <c:pt idx="4931">
                  <c:v>-75.488</c:v>
                </c:pt>
                <c:pt idx="4932">
                  <c:v>-75.48599999999999</c:v>
                </c:pt>
                <c:pt idx="4933">
                  <c:v>-75.483999999999995</c:v>
                </c:pt>
                <c:pt idx="4934">
                  <c:v>-75.481999999999999</c:v>
                </c:pt>
                <c:pt idx="4935">
                  <c:v>-75.47999999999999</c:v>
                </c:pt>
                <c:pt idx="4936">
                  <c:v>-75.477999999999994</c:v>
                </c:pt>
                <c:pt idx="4937">
                  <c:v>-75.475999999999999</c:v>
                </c:pt>
                <c:pt idx="4938">
                  <c:v>-75.47399999999999</c:v>
                </c:pt>
                <c:pt idx="4939">
                  <c:v>-75.471999999999994</c:v>
                </c:pt>
                <c:pt idx="4940">
                  <c:v>-75.47</c:v>
                </c:pt>
                <c:pt idx="4941">
                  <c:v>-75.467999999999989</c:v>
                </c:pt>
                <c:pt idx="4942">
                  <c:v>-75.465999999999994</c:v>
                </c:pt>
                <c:pt idx="4943">
                  <c:v>-75.463999999999999</c:v>
                </c:pt>
                <c:pt idx="4944">
                  <c:v>-75.461999999999989</c:v>
                </c:pt>
                <c:pt idx="4945">
                  <c:v>-75.459999999999994</c:v>
                </c:pt>
                <c:pt idx="4946">
                  <c:v>-75.457999999999998</c:v>
                </c:pt>
                <c:pt idx="4947">
                  <c:v>-75.455999999999989</c:v>
                </c:pt>
                <c:pt idx="4948">
                  <c:v>-75.453999999999994</c:v>
                </c:pt>
                <c:pt idx="4949">
                  <c:v>-75.451999999999998</c:v>
                </c:pt>
                <c:pt idx="4950">
                  <c:v>-75.449999999999989</c:v>
                </c:pt>
                <c:pt idx="4951">
                  <c:v>-75.447999999999993</c:v>
                </c:pt>
                <c:pt idx="4952">
                  <c:v>-75.445999999999998</c:v>
                </c:pt>
                <c:pt idx="4953">
                  <c:v>-75.443999999999988</c:v>
                </c:pt>
                <c:pt idx="4954">
                  <c:v>-75.441999999999993</c:v>
                </c:pt>
                <c:pt idx="4955">
                  <c:v>-75.44</c:v>
                </c:pt>
                <c:pt idx="4956">
                  <c:v>-75.437999999999988</c:v>
                </c:pt>
                <c:pt idx="4957">
                  <c:v>-75.435999999999993</c:v>
                </c:pt>
                <c:pt idx="4958">
                  <c:v>-75.433999999999997</c:v>
                </c:pt>
                <c:pt idx="4959">
                  <c:v>-75.431999999999988</c:v>
                </c:pt>
                <c:pt idx="4960">
                  <c:v>-75.429999999999993</c:v>
                </c:pt>
                <c:pt idx="4961">
                  <c:v>-75.427999999999997</c:v>
                </c:pt>
                <c:pt idx="4962">
                  <c:v>-75.425999999999988</c:v>
                </c:pt>
                <c:pt idx="4963">
                  <c:v>-75.423999999999992</c:v>
                </c:pt>
                <c:pt idx="4964">
                  <c:v>-75.421999999999997</c:v>
                </c:pt>
                <c:pt idx="4965">
                  <c:v>-75.419999999999987</c:v>
                </c:pt>
                <c:pt idx="4966">
                  <c:v>-75.417999999999992</c:v>
                </c:pt>
                <c:pt idx="4967">
                  <c:v>-75.415999999999997</c:v>
                </c:pt>
                <c:pt idx="4968">
                  <c:v>-75.413999999999987</c:v>
                </c:pt>
                <c:pt idx="4969">
                  <c:v>-75.411999999999992</c:v>
                </c:pt>
                <c:pt idx="4970">
                  <c:v>-75.41</c:v>
                </c:pt>
                <c:pt idx="4971">
                  <c:v>-75.407999999999987</c:v>
                </c:pt>
                <c:pt idx="4972">
                  <c:v>-75.405999999999992</c:v>
                </c:pt>
                <c:pt idx="4973">
                  <c:v>-75.403999999999996</c:v>
                </c:pt>
                <c:pt idx="4974">
                  <c:v>-75.401999999999987</c:v>
                </c:pt>
                <c:pt idx="4975">
                  <c:v>-75.399999999999991</c:v>
                </c:pt>
                <c:pt idx="4976">
                  <c:v>-75.397999999999996</c:v>
                </c:pt>
                <c:pt idx="4977">
                  <c:v>-75.395999999999987</c:v>
                </c:pt>
                <c:pt idx="4978">
                  <c:v>-75.393999999999991</c:v>
                </c:pt>
                <c:pt idx="4979">
                  <c:v>-75.391999999999996</c:v>
                </c:pt>
                <c:pt idx="4980">
                  <c:v>-75.389999999999986</c:v>
                </c:pt>
                <c:pt idx="4981">
                  <c:v>-75.387999999999991</c:v>
                </c:pt>
                <c:pt idx="4982">
                  <c:v>-75.385999999999996</c:v>
                </c:pt>
                <c:pt idx="4983">
                  <c:v>-75.384</c:v>
                </c:pt>
                <c:pt idx="4984">
                  <c:v>-75.381999999999991</c:v>
                </c:pt>
                <c:pt idx="4985">
                  <c:v>-75.38</c:v>
                </c:pt>
                <c:pt idx="4986">
                  <c:v>-75.378</c:v>
                </c:pt>
                <c:pt idx="4987">
                  <c:v>-75.375999999999991</c:v>
                </c:pt>
                <c:pt idx="4988">
                  <c:v>-75.373999999999995</c:v>
                </c:pt>
                <c:pt idx="4989">
                  <c:v>-75.372</c:v>
                </c:pt>
                <c:pt idx="4990">
                  <c:v>-75.36999999999999</c:v>
                </c:pt>
                <c:pt idx="4991">
                  <c:v>-75.367999999999995</c:v>
                </c:pt>
                <c:pt idx="4992">
                  <c:v>-75.366</c:v>
                </c:pt>
                <c:pt idx="4993">
                  <c:v>-75.36399999999999</c:v>
                </c:pt>
                <c:pt idx="4994">
                  <c:v>-75.361999999999995</c:v>
                </c:pt>
                <c:pt idx="4995">
                  <c:v>-75.36</c:v>
                </c:pt>
                <c:pt idx="4996">
                  <c:v>-75.35799999999999</c:v>
                </c:pt>
                <c:pt idx="4997">
                  <c:v>-75.355999999999995</c:v>
                </c:pt>
                <c:pt idx="4998">
                  <c:v>-75.353999999999999</c:v>
                </c:pt>
                <c:pt idx="4999">
                  <c:v>-75.35199999999999</c:v>
                </c:pt>
                <c:pt idx="5000">
                  <c:v>-75.349999999999994</c:v>
                </c:pt>
                <c:pt idx="5001">
                  <c:v>-75.347999999999999</c:v>
                </c:pt>
                <c:pt idx="5002">
                  <c:v>-75.345999999999989</c:v>
                </c:pt>
                <c:pt idx="5003">
                  <c:v>-75.343999999999994</c:v>
                </c:pt>
                <c:pt idx="5004">
                  <c:v>-75.341999999999999</c:v>
                </c:pt>
                <c:pt idx="5005">
                  <c:v>-75.339999999999989</c:v>
                </c:pt>
                <c:pt idx="5006">
                  <c:v>-75.337999999999994</c:v>
                </c:pt>
                <c:pt idx="5007">
                  <c:v>-75.335999999999999</c:v>
                </c:pt>
                <c:pt idx="5008">
                  <c:v>-75.333999999999989</c:v>
                </c:pt>
                <c:pt idx="5009">
                  <c:v>-75.331999999999994</c:v>
                </c:pt>
                <c:pt idx="5010">
                  <c:v>-75.33</c:v>
                </c:pt>
                <c:pt idx="5011">
                  <c:v>-75.327999999999989</c:v>
                </c:pt>
                <c:pt idx="5012">
                  <c:v>-75.325999999999993</c:v>
                </c:pt>
                <c:pt idx="5013">
                  <c:v>-75.323999999999998</c:v>
                </c:pt>
                <c:pt idx="5014">
                  <c:v>-75.321999999999989</c:v>
                </c:pt>
                <c:pt idx="5015">
                  <c:v>-75.319999999999993</c:v>
                </c:pt>
                <c:pt idx="5016">
                  <c:v>-75.317999999999998</c:v>
                </c:pt>
                <c:pt idx="5017">
                  <c:v>-75.315999999999988</c:v>
                </c:pt>
                <c:pt idx="5018">
                  <c:v>-75.313999999999993</c:v>
                </c:pt>
                <c:pt idx="5019">
                  <c:v>-75.311999999999998</c:v>
                </c:pt>
                <c:pt idx="5020">
                  <c:v>-75.31</c:v>
                </c:pt>
                <c:pt idx="5021">
                  <c:v>-75.307999999999993</c:v>
                </c:pt>
                <c:pt idx="5022">
                  <c:v>-75.305999999999997</c:v>
                </c:pt>
                <c:pt idx="5023">
                  <c:v>-75.304000000000002</c:v>
                </c:pt>
                <c:pt idx="5024">
                  <c:v>-75.301999999999992</c:v>
                </c:pt>
                <c:pt idx="5025">
                  <c:v>-75.3</c:v>
                </c:pt>
                <c:pt idx="5026">
                  <c:v>-75.298000000000002</c:v>
                </c:pt>
                <c:pt idx="5027">
                  <c:v>-75.295999999999992</c:v>
                </c:pt>
                <c:pt idx="5028">
                  <c:v>-75.293999999999997</c:v>
                </c:pt>
                <c:pt idx="5029">
                  <c:v>-75.292000000000002</c:v>
                </c:pt>
                <c:pt idx="5030">
                  <c:v>-75.289999999999992</c:v>
                </c:pt>
                <c:pt idx="5031">
                  <c:v>-75.287999999999997</c:v>
                </c:pt>
                <c:pt idx="5032">
                  <c:v>-75.286000000000001</c:v>
                </c:pt>
                <c:pt idx="5033">
                  <c:v>-75.283999999999992</c:v>
                </c:pt>
                <c:pt idx="5034">
                  <c:v>-75.281999999999996</c:v>
                </c:pt>
                <c:pt idx="5035">
                  <c:v>-75.28</c:v>
                </c:pt>
                <c:pt idx="5036">
                  <c:v>-75.277999999999992</c:v>
                </c:pt>
                <c:pt idx="5037">
                  <c:v>-75.275999999999996</c:v>
                </c:pt>
                <c:pt idx="5038">
                  <c:v>-75.274000000000001</c:v>
                </c:pt>
                <c:pt idx="5039">
                  <c:v>-75.271999999999991</c:v>
                </c:pt>
                <c:pt idx="5040">
                  <c:v>-75.27</c:v>
                </c:pt>
                <c:pt idx="5041">
                  <c:v>-75.268000000000001</c:v>
                </c:pt>
                <c:pt idx="5042">
                  <c:v>-75.265999999999991</c:v>
                </c:pt>
                <c:pt idx="5043">
                  <c:v>-75.263999999999996</c:v>
                </c:pt>
                <c:pt idx="5044">
                  <c:v>-75.262</c:v>
                </c:pt>
                <c:pt idx="5045">
                  <c:v>-75.259999999999991</c:v>
                </c:pt>
                <c:pt idx="5046">
                  <c:v>-75.257999999999996</c:v>
                </c:pt>
                <c:pt idx="5047">
                  <c:v>-75.256</c:v>
                </c:pt>
                <c:pt idx="5048">
                  <c:v>-75.253999999999991</c:v>
                </c:pt>
                <c:pt idx="5049">
                  <c:v>-75.251999999999995</c:v>
                </c:pt>
                <c:pt idx="5050">
                  <c:v>-75.25</c:v>
                </c:pt>
                <c:pt idx="5051">
                  <c:v>-75.24799999999999</c:v>
                </c:pt>
                <c:pt idx="5052">
                  <c:v>-75.245999999999995</c:v>
                </c:pt>
                <c:pt idx="5053">
                  <c:v>-75.244</c:v>
                </c:pt>
                <c:pt idx="5054">
                  <c:v>-75.24199999999999</c:v>
                </c:pt>
                <c:pt idx="5055">
                  <c:v>-75.239999999999995</c:v>
                </c:pt>
                <c:pt idx="5056">
                  <c:v>-75.238</c:v>
                </c:pt>
                <c:pt idx="5057">
                  <c:v>-75.23599999999999</c:v>
                </c:pt>
                <c:pt idx="5058">
                  <c:v>-75.233999999999995</c:v>
                </c:pt>
                <c:pt idx="5059">
                  <c:v>-75.231999999999999</c:v>
                </c:pt>
                <c:pt idx="5060">
                  <c:v>-75.22999999999999</c:v>
                </c:pt>
                <c:pt idx="5061">
                  <c:v>-75.227999999999994</c:v>
                </c:pt>
                <c:pt idx="5062">
                  <c:v>-75.225999999999999</c:v>
                </c:pt>
                <c:pt idx="5063">
                  <c:v>-75.22399999999999</c:v>
                </c:pt>
                <c:pt idx="5064">
                  <c:v>-75.221999999999994</c:v>
                </c:pt>
                <c:pt idx="5065">
                  <c:v>-75.22</c:v>
                </c:pt>
                <c:pt idx="5066">
                  <c:v>-75.217999999999989</c:v>
                </c:pt>
                <c:pt idx="5067">
                  <c:v>-75.215999999999994</c:v>
                </c:pt>
                <c:pt idx="5068">
                  <c:v>-75.213999999999999</c:v>
                </c:pt>
                <c:pt idx="5069">
                  <c:v>-75.211999999999989</c:v>
                </c:pt>
                <c:pt idx="5070">
                  <c:v>-75.209999999999994</c:v>
                </c:pt>
                <c:pt idx="5071">
                  <c:v>-75.207999999999998</c:v>
                </c:pt>
                <c:pt idx="5072">
                  <c:v>-75.205999999999989</c:v>
                </c:pt>
                <c:pt idx="5073">
                  <c:v>-75.203999999999994</c:v>
                </c:pt>
                <c:pt idx="5074">
                  <c:v>-75.201999999999998</c:v>
                </c:pt>
                <c:pt idx="5075">
                  <c:v>-75.199999999999989</c:v>
                </c:pt>
                <c:pt idx="5076">
                  <c:v>-75.197999999999993</c:v>
                </c:pt>
                <c:pt idx="5077">
                  <c:v>-75.195999999999998</c:v>
                </c:pt>
                <c:pt idx="5078">
                  <c:v>-75.193999999999988</c:v>
                </c:pt>
                <c:pt idx="5079">
                  <c:v>-75.191999999999993</c:v>
                </c:pt>
                <c:pt idx="5080">
                  <c:v>-75.19</c:v>
                </c:pt>
                <c:pt idx="5081">
                  <c:v>-75.187999999999988</c:v>
                </c:pt>
                <c:pt idx="5082">
                  <c:v>-75.185999999999993</c:v>
                </c:pt>
                <c:pt idx="5083">
                  <c:v>-75.183999999999997</c:v>
                </c:pt>
                <c:pt idx="5084">
                  <c:v>-75.181999999999988</c:v>
                </c:pt>
                <c:pt idx="5085">
                  <c:v>-75.179999999999993</c:v>
                </c:pt>
                <c:pt idx="5086">
                  <c:v>-75.177999999999997</c:v>
                </c:pt>
                <c:pt idx="5087">
                  <c:v>-75.175999999999988</c:v>
                </c:pt>
                <c:pt idx="5088">
                  <c:v>-75.173999999999992</c:v>
                </c:pt>
                <c:pt idx="5089">
                  <c:v>-75.171999999999997</c:v>
                </c:pt>
                <c:pt idx="5090">
                  <c:v>-75.169999999999987</c:v>
                </c:pt>
                <c:pt idx="5091">
                  <c:v>-75.167999999999992</c:v>
                </c:pt>
                <c:pt idx="5092">
                  <c:v>-75.165999999999997</c:v>
                </c:pt>
                <c:pt idx="5093">
                  <c:v>-75.163999999999987</c:v>
                </c:pt>
                <c:pt idx="5094">
                  <c:v>-75.161999999999992</c:v>
                </c:pt>
                <c:pt idx="5095">
                  <c:v>-75.16</c:v>
                </c:pt>
                <c:pt idx="5096">
                  <c:v>-75.157999999999987</c:v>
                </c:pt>
                <c:pt idx="5097">
                  <c:v>-75.155999999999992</c:v>
                </c:pt>
                <c:pt idx="5098">
                  <c:v>-75.153999999999996</c:v>
                </c:pt>
                <c:pt idx="5099">
                  <c:v>-75.151999999999987</c:v>
                </c:pt>
                <c:pt idx="5100">
                  <c:v>-75.149999999999991</c:v>
                </c:pt>
                <c:pt idx="5101">
                  <c:v>-75.147999999999996</c:v>
                </c:pt>
                <c:pt idx="5102">
                  <c:v>-75.145999999999987</c:v>
                </c:pt>
                <c:pt idx="5103">
                  <c:v>-75.143999999999991</c:v>
                </c:pt>
                <c:pt idx="5104">
                  <c:v>-75.141999999999996</c:v>
                </c:pt>
                <c:pt idx="5105">
                  <c:v>-75.139999999999986</c:v>
                </c:pt>
                <c:pt idx="5106">
                  <c:v>-75.137999999999991</c:v>
                </c:pt>
                <c:pt idx="5107">
                  <c:v>-75.135999999999996</c:v>
                </c:pt>
                <c:pt idx="5108">
                  <c:v>-75.134</c:v>
                </c:pt>
                <c:pt idx="5109">
                  <c:v>-75.131999999999991</c:v>
                </c:pt>
                <c:pt idx="5110">
                  <c:v>-75.13</c:v>
                </c:pt>
                <c:pt idx="5111">
                  <c:v>-75.128</c:v>
                </c:pt>
                <c:pt idx="5112">
                  <c:v>-75.125999999999991</c:v>
                </c:pt>
                <c:pt idx="5113">
                  <c:v>-75.123999999999995</c:v>
                </c:pt>
                <c:pt idx="5114">
                  <c:v>-75.122</c:v>
                </c:pt>
                <c:pt idx="5115">
                  <c:v>-75.11999999999999</c:v>
                </c:pt>
                <c:pt idx="5116">
                  <c:v>-75.117999999999995</c:v>
                </c:pt>
                <c:pt idx="5117">
                  <c:v>-75.116</c:v>
                </c:pt>
                <c:pt idx="5118">
                  <c:v>-75.11399999999999</c:v>
                </c:pt>
                <c:pt idx="5119">
                  <c:v>-75.111999999999995</c:v>
                </c:pt>
                <c:pt idx="5120">
                  <c:v>-75.11</c:v>
                </c:pt>
                <c:pt idx="5121">
                  <c:v>-75.10799999999999</c:v>
                </c:pt>
                <c:pt idx="5122">
                  <c:v>-75.105999999999995</c:v>
                </c:pt>
                <c:pt idx="5123">
                  <c:v>-75.103999999999999</c:v>
                </c:pt>
                <c:pt idx="5124">
                  <c:v>-75.10199999999999</c:v>
                </c:pt>
                <c:pt idx="5125">
                  <c:v>-75.099999999999994</c:v>
                </c:pt>
                <c:pt idx="5126">
                  <c:v>-75.097999999999999</c:v>
                </c:pt>
                <c:pt idx="5127">
                  <c:v>-75.095999999999989</c:v>
                </c:pt>
                <c:pt idx="5128">
                  <c:v>-75.093999999999994</c:v>
                </c:pt>
                <c:pt idx="5129">
                  <c:v>-75.091999999999999</c:v>
                </c:pt>
                <c:pt idx="5130">
                  <c:v>-75.089999999999989</c:v>
                </c:pt>
                <c:pt idx="5131">
                  <c:v>-75.087999999999994</c:v>
                </c:pt>
                <c:pt idx="5132">
                  <c:v>-75.085999999999999</c:v>
                </c:pt>
                <c:pt idx="5133">
                  <c:v>-75.083999999999989</c:v>
                </c:pt>
                <c:pt idx="5134">
                  <c:v>-75.081999999999994</c:v>
                </c:pt>
                <c:pt idx="5135">
                  <c:v>-75.08</c:v>
                </c:pt>
                <c:pt idx="5136">
                  <c:v>-75.077999999999989</c:v>
                </c:pt>
                <c:pt idx="5137">
                  <c:v>-75.075999999999993</c:v>
                </c:pt>
                <c:pt idx="5138">
                  <c:v>-75.073999999999998</c:v>
                </c:pt>
                <c:pt idx="5139">
                  <c:v>-75.071999999999989</c:v>
                </c:pt>
                <c:pt idx="5140">
                  <c:v>-75.069999999999993</c:v>
                </c:pt>
                <c:pt idx="5141">
                  <c:v>-75.067999999999998</c:v>
                </c:pt>
                <c:pt idx="5142">
                  <c:v>-75.065999999999988</c:v>
                </c:pt>
                <c:pt idx="5143">
                  <c:v>-75.063999999999993</c:v>
                </c:pt>
                <c:pt idx="5144">
                  <c:v>-75.061999999999998</c:v>
                </c:pt>
                <c:pt idx="5145">
                  <c:v>-75.06</c:v>
                </c:pt>
                <c:pt idx="5146">
                  <c:v>-75.057999999999993</c:v>
                </c:pt>
                <c:pt idx="5147">
                  <c:v>-75.055999999999997</c:v>
                </c:pt>
                <c:pt idx="5148">
                  <c:v>-75.054000000000002</c:v>
                </c:pt>
                <c:pt idx="5149">
                  <c:v>-75.051999999999992</c:v>
                </c:pt>
                <c:pt idx="5150">
                  <c:v>-75.05</c:v>
                </c:pt>
                <c:pt idx="5151">
                  <c:v>-75.048000000000002</c:v>
                </c:pt>
                <c:pt idx="5152">
                  <c:v>-75.045999999999992</c:v>
                </c:pt>
                <c:pt idx="5153">
                  <c:v>-75.043999999999997</c:v>
                </c:pt>
                <c:pt idx="5154">
                  <c:v>-75.042000000000002</c:v>
                </c:pt>
                <c:pt idx="5155">
                  <c:v>-75.039999999999992</c:v>
                </c:pt>
                <c:pt idx="5156">
                  <c:v>-75.037999999999997</c:v>
                </c:pt>
                <c:pt idx="5157">
                  <c:v>-75.036000000000001</c:v>
                </c:pt>
                <c:pt idx="5158">
                  <c:v>-75.033999999999992</c:v>
                </c:pt>
                <c:pt idx="5159">
                  <c:v>-75.031999999999996</c:v>
                </c:pt>
                <c:pt idx="5160">
                  <c:v>-75.03</c:v>
                </c:pt>
                <c:pt idx="5161">
                  <c:v>-75.027999999999992</c:v>
                </c:pt>
                <c:pt idx="5162">
                  <c:v>-75.025999999999996</c:v>
                </c:pt>
                <c:pt idx="5163">
                  <c:v>-75.024000000000001</c:v>
                </c:pt>
                <c:pt idx="5164">
                  <c:v>-75.021999999999991</c:v>
                </c:pt>
                <c:pt idx="5165">
                  <c:v>-75.02</c:v>
                </c:pt>
                <c:pt idx="5166">
                  <c:v>-75.018000000000001</c:v>
                </c:pt>
                <c:pt idx="5167">
                  <c:v>-75.015999999999991</c:v>
                </c:pt>
                <c:pt idx="5168">
                  <c:v>-75.013999999999996</c:v>
                </c:pt>
                <c:pt idx="5169">
                  <c:v>-75.012</c:v>
                </c:pt>
                <c:pt idx="5170">
                  <c:v>-75.009999999999991</c:v>
                </c:pt>
                <c:pt idx="5171">
                  <c:v>-75.007999999999996</c:v>
                </c:pt>
                <c:pt idx="5172">
                  <c:v>-75.006</c:v>
                </c:pt>
                <c:pt idx="5173">
                  <c:v>-75.003999999999991</c:v>
                </c:pt>
                <c:pt idx="5174">
                  <c:v>-75.001999999999995</c:v>
                </c:pt>
                <c:pt idx="5175">
                  <c:v>-75</c:v>
                </c:pt>
                <c:pt idx="5176">
                  <c:v>-74.99799999999999</c:v>
                </c:pt>
                <c:pt idx="5177">
                  <c:v>-74.995999999999995</c:v>
                </c:pt>
                <c:pt idx="5178">
                  <c:v>-74.994</c:v>
                </c:pt>
                <c:pt idx="5179">
                  <c:v>-74.99199999999999</c:v>
                </c:pt>
                <c:pt idx="5180">
                  <c:v>-74.989999999999995</c:v>
                </c:pt>
                <c:pt idx="5181">
                  <c:v>-74.988</c:v>
                </c:pt>
                <c:pt idx="5182">
                  <c:v>-74.98599999999999</c:v>
                </c:pt>
                <c:pt idx="5183">
                  <c:v>-74.983999999999995</c:v>
                </c:pt>
                <c:pt idx="5184">
                  <c:v>-74.981999999999999</c:v>
                </c:pt>
                <c:pt idx="5185">
                  <c:v>-74.97999999999999</c:v>
                </c:pt>
                <c:pt idx="5186">
                  <c:v>-74.977999999999994</c:v>
                </c:pt>
                <c:pt idx="5187">
                  <c:v>-74.975999999999999</c:v>
                </c:pt>
                <c:pt idx="5188">
                  <c:v>-74.97399999999999</c:v>
                </c:pt>
                <c:pt idx="5189">
                  <c:v>-74.971999999999994</c:v>
                </c:pt>
                <c:pt idx="5190">
                  <c:v>-74.97</c:v>
                </c:pt>
                <c:pt idx="5191">
                  <c:v>-74.967999999999989</c:v>
                </c:pt>
                <c:pt idx="5192">
                  <c:v>-74.965999999999994</c:v>
                </c:pt>
                <c:pt idx="5193">
                  <c:v>-74.963999999999999</c:v>
                </c:pt>
                <c:pt idx="5194">
                  <c:v>-74.961999999999989</c:v>
                </c:pt>
                <c:pt idx="5195">
                  <c:v>-74.959999999999994</c:v>
                </c:pt>
                <c:pt idx="5196">
                  <c:v>-74.957999999999998</c:v>
                </c:pt>
                <c:pt idx="5197">
                  <c:v>-74.955999999999989</c:v>
                </c:pt>
                <c:pt idx="5198">
                  <c:v>-74.953999999999994</c:v>
                </c:pt>
                <c:pt idx="5199">
                  <c:v>-74.951999999999998</c:v>
                </c:pt>
                <c:pt idx="5200">
                  <c:v>-74.949999999999989</c:v>
                </c:pt>
                <c:pt idx="5201">
                  <c:v>-74.947999999999993</c:v>
                </c:pt>
                <c:pt idx="5202">
                  <c:v>-74.945999999999998</c:v>
                </c:pt>
                <c:pt idx="5203">
                  <c:v>-74.943999999999988</c:v>
                </c:pt>
                <c:pt idx="5204">
                  <c:v>-74.941999999999993</c:v>
                </c:pt>
                <c:pt idx="5205">
                  <c:v>-74.94</c:v>
                </c:pt>
                <c:pt idx="5206">
                  <c:v>-74.937999999999988</c:v>
                </c:pt>
                <c:pt idx="5207">
                  <c:v>-74.935999999999993</c:v>
                </c:pt>
                <c:pt idx="5208">
                  <c:v>-74.933999999999997</c:v>
                </c:pt>
                <c:pt idx="5209">
                  <c:v>-74.931999999999988</c:v>
                </c:pt>
                <c:pt idx="5210">
                  <c:v>-74.929999999999993</c:v>
                </c:pt>
                <c:pt idx="5211">
                  <c:v>-74.927999999999997</c:v>
                </c:pt>
                <c:pt idx="5212">
                  <c:v>-74.925999999999988</c:v>
                </c:pt>
                <c:pt idx="5213">
                  <c:v>-74.923999999999992</c:v>
                </c:pt>
                <c:pt idx="5214">
                  <c:v>-74.921999999999997</c:v>
                </c:pt>
                <c:pt idx="5215">
                  <c:v>-74.919999999999987</c:v>
                </c:pt>
                <c:pt idx="5216">
                  <c:v>-74.917999999999992</c:v>
                </c:pt>
                <c:pt idx="5217">
                  <c:v>-74.915999999999997</c:v>
                </c:pt>
                <c:pt idx="5218">
                  <c:v>-74.913999999999987</c:v>
                </c:pt>
                <c:pt idx="5219">
                  <c:v>-74.911999999999992</c:v>
                </c:pt>
                <c:pt idx="5220">
                  <c:v>-74.91</c:v>
                </c:pt>
                <c:pt idx="5221">
                  <c:v>-74.907999999999987</c:v>
                </c:pt>
                <c:pt idx="5222">
                  <c:v>-74.905999999999992</c:v>
                </c:pt>
                <c:pt idx="5223">
                  <c:v>-74.903999999999996</c:v>
                </c:pt>
                <c:pt idx="5224">
                  <c:v>-74.901999999999987</c:v>
                </c:pt>
                <c:pt idx="5225">
                  <c:v>-74.899999999999991</c:v>
                </c:pt>
                <c:pt idx="5226">
                  <c:v>-74.897999999999996</c:v>
                </c:pt>
                <c:pt idx="5227">
                  <c:v>-74.895999999999987</c:v>
                </c:pt>
                <c:pt idx="5228">
                  <c:v>-74.893999999999991</c:v>
                </c:pt>
                <c:pt idx="5229">
                  <c:v>-74.891999999999996</c:v>
                </c:pt>
                <c:pt idx="5230">
                  <c:v>-74.889999999999986</c:v>
                </c:pt>
                <c:pt idx="5231">
                  <c:v>-74.887999999999991</c:v>
                </c:pt>
                <c:pt idx="5232">
                  <c:v>-74.885999999999996</c:v>
                </c:pt>
                <c:pt idx="5233">
                  <c:v>-74.884</c:v>
                </c:pt>
                <c:pt idx="5234">
                  <c:v>-74.881999999999991</c:v>
                </c:pt>
                <c:pt idx="5235">
                  <c:v>-74.88</c:v>
                </c:pt>
                <c:pt idx="5236">
                  <c:v>-74.878</c:v>
                </c:pt>
                <c:pt idx="5237">
                  <c:v>-74.875999999999991</c:v>
                </c:pt>
                <c:pt idx="5238">
                  <c:v>-74.873999999999995</c:v>
                </c:pt>
                <c:pt idx="5239">
                  <c:v>-74.872</c:v>
                </c:pt>
                <c:pt idx="5240">
                  <c:v>-74.86999999999999</c:v>
                </c:pt>
                <c:pt idx="5241">
                  <c:v>-74.867999999999995</c:v>
                </c:pt>
                <c:pt idx="5242">
                  <c:v>-74.866</c:v>
                </c:pt>
                <c:pt idx="5243">
                  <c:v>-74.86399999999999</c:v>
                </c:pt>
                <c:pt idx="5244">
                  <c:v>-74.861999999999995</c:v>
                </c:pt>
                <c:pt idx="5245">
                  <c:v>-74.86</c:v>
                </c:pt>
                <c:pt idx="5246">
                  <c:v>-74.85799999999999</c:v>
                </c:pt>
                <c:pt idx="5247">
                  <c:v>-74.855999999999995</c:v>
                </c:pt>
                <c:pt idx="5248">
                  <c:v>-74.853999999999999</c:v>
                </c:pt>
                <c:pt idx="5249">
                  <c:v>-74.85199999999999</c:v>
                </c:pt>
                <c:pt idx="5250">
                  <c:v>-74.849999999999994</c:v>
                </c:pt>
                <c:pt idx="5251">
                  <c:v>-74.847999999999999</c:v>
                </c:pt>
                <c:pt idx="5252">
                  <c:v>-74.845999999999989</c:v>
                </c:pt>
                <c:pt idx="5253">
                  <c:v>-74.843999999999994</c:v>
                </c:pt>
                <c:pt idx="5254">
                  <c:v>-74.841999999999999</c:v>
                </c:pt>
                <c:pt idx="5255">
                  <c:v>-74.839999999999989</c:v>
                </c:pt>
                <c:pt idx="5256">
                  <c:v>-74.837999999999994</c:v>
                </c:pt>
                <c:pt idx="5257">
                  <c:v>-74.835999999999999</c:v>
                </c:pt>
                <c:pt idx="5258">
                  <c:v>-74.833999999999989</c:v>
                </c:pt>
                <c:pt idx="5259">
                  <c:v>-74.831999999999994</c:v>
                </c:pt>
                <c:pt idx="5260">
                  <c:v>-74.83</c:v>
                </c:pt>
                <c:pt idx="5261">
                  <c:v>-74.827999999999989</c:v>
                </c:pt>
                <c:pt idx="5262">
                  <c:v>-74.825999999999993</c:v>
                </c:pt>
                <c:pt idx="5263">
                  <c:v>-74.823999999999998</c:v>
                </c:pt>
                <c:pt idx="5264">
                  <c:v>-74.821999999999989</c:v>
                </c:pt>
                <c:pt idx="5265">
                  <c:v>-74.819999999999993</c:v>
                </c:pt>
                <c:pt idx="5266">
                  <c:v>-74.817999999999998</c:v>
                </c:pt>
                <c:pt idx="5267">
                  <c:v>-74.815999999999988</c:v>
                </c:pt>
                <c:pt idx="5268">
                  <c:v>-74.813999999999993</c:v>
                </c:pt>
                <c:pt idx="5269">
                  <c:v>-74.811999999999998</c:v>
                </c:pt>
                <c:pt idx="5270">
                  <c:v>-74.81</c:v>
                </c:pt>
                <c:pt idx="5271">
                  <c:v>-74.807999999999993</c:v>
                </c:pt>
                <c:pt idx="5272">
                  <c:v>-74.805999999999997</c:v>
                </c:pt>
                <c:pt idx="5273">
                  <c:v>-74.804000000000002</c:v>
                </c:pt>
                <c:pt idx="5274">
                  <c:v>-74.801999999999992</c:v>
                </c:pt>
                <c:pt idx="5275">
                  <c:v>-74.8</c:v>
                </c:pt>
                <c:pt idx="5276">
                  <c:v>-74.798000000000002</c:v>
                </c:pt>
                <c:pt idx="5277">
                  <c:v>-74.795999999999992</c:v>
                </c:pt>
                <c:pt idx="5278">
                  <c:v>-74.793999999999997</c:v>
                </c:pt>
                <c:pt idx="5279">
                  <c:v>-74.792000000000002</c:v>
                </c:pt>
                <c:pt idx="5280">
                  <c:v>-74.789999999999992</c:v>
                </c:pt>
                <c:pt idx="5281">
                  <c:v>-74.787999999999997</c:v>
                </c:pt>
                <c:pt idx="5282">
                  <c:v>-74.786000000000001</c:v>
                </c:pt>
                <c:pt idx="5283">
                  <c:v>-74.783999999999992</c:v>
                </c:pt>
                <c:pt idx="5284">
                  <c:v>-74.781999999999996</c:v>
                </c:pt>
                <c:pt idx="5285">
                  <c:v>-74.78</c:v>
                </c:pt>
                <c:pt idx="5286">
                  <c:v>-74.777999999999992</c:v>
                </c:pt>
                <c:pt idx="5287">
                  <c:v>-74.775999999999996</c:v>
                </c:pt>
                <c:pt idx="5288">
                  <c:v>-74.774000000000001</c:v>
                </c:pt>
                <c:pt idx="5289">
                  <c:v>-74.771999999999991</c:v>
                </c:pt>
                <c:pt idx="5290">
                  <c:v>-74.77</c:v>
                </c:pt>
                <c:pt idx="5291">
                  <c:v>-74.768000000000001</c:v>
                </c:pt>
                <c:pt idx="5292">
                  <c:v>-74.765999999999991</c:v>
                </c:pt>
                <c:pt idx="5293">
                  <c:v>-74.763999999999996</c:v>
                </c:pt>
                <c:pt idx="5294">
                  <c:v>-74.762</c:v>
                </c:pt>
                <c:pt idx="5295">
                  <c:v>-74.759999999999991</c:v>
                </c:pt>
                <c:pt idx="5296">
                  <c:v>-74.757999999999996</c:v>
                </c:pt>
                <c:pt idx="5297">
                  <c:v>-74.756</c:v>
                </c:pt>
                <c:pt idx="5298">
                  <c:v>-74.753999999999991</c:v>
                </c:pt>
                <c:pt idx="5299">
                  <c:v>-74.751999999999995</c:v>
                </c:pt>
                <c:pt idx="5300">
                  <c:v>-74.75</c:v>
                </c:pt>
                <c:pt idx="5301">
                  <c:v>-74.74799999999999</c:v>
                </c:pt>
                <c:pt idx="5302">
                  <c:v>-74.745999999999995</c:v>
                </c:pt>
                <c:pt idx="5303">
                  <c:v>-74.744</c:v>
                </c:pt>
                <c:pt idx="5304">
                  <c:v>-74.74199999999999</c:v>
                </c:pt>
                <c:pt idx="5305">
                  <c:v>-74.739999999999995</c:v>
                </c:pt>
                <c:pt idx="5306">
                  <c:v>-74.738</c:v>
                </c:pt>
                <c:pt idx="5307">
                  <c:v>-74.73599999999999</c:v>
                </c:pt>
                <c:pt idx="5308">
                  <c:v>-74.733999999999995</c:v>
                </c:pt>
                <c:pt idx="5309">
                  <c:v>-74.731999999999999</c:v>
                </c:pt>
                <c:pt idx="5310">
                  <c:v>-74.72999999999999</c:v>
                </c:pt>
                <c:pt idx="5311">
                  <c:v>-74.727999999999994</c:v>
                </c:pt>
                <c:pt idx="5312">
                  <c:v>-74.725999999999999</c:v>
                </c:pt>
                <c:pt idx="5313">
                  <c:v>-74.72399999999999</c:v>
                </c:pt>
                <c:pt idx="5314">
                  <c:v>-74.721999999999994</c:v>
                </c:pt>
                <c:pt idx="5315">
                  <c:v>-74.72</c:v>
                </c:pt>
                <c:pt idx="5316">
                  <c:v>-74.717999999999989</c:v>
                </c:pt>
                <c:pt idx="5317">
                  <c:v>-74.715999999999994</c:v>
                </c:pt>
                <c:pt idx="5318">
                  <c:v>-74.713999999999999</c:v>
                </c:pt>
                <c:pt idx="5319">
                  <c:v>-74.711999999999989</c:v>
                </c:pt>
                <c:pt idx="5320">
                  <c:v>-74.709999999999994</c:v>
                </c:pt>
                <c:pt idx="5321">
                  <c:v>-74.707999999999998</c:v>
                </c:pt>
                <c:pt idx="5322">
                  <c:v>-74.705999999999989</c:v>
                </c:pt>
                <c:pt idx="5323">
                  <c:v>-74.703999999999994</c:v>
                </c:pt>
                <c:pt idx="5324">
                  <c:v>-74.701999999999998</c:v>
                </c:pt>
                <c:pt idx="5325">
                  <c:v>-74.699999999999989</c:v>
                </c:pt>
                <c:pt idx="5326">
                  <c:v>-74.697999999999993</c:v>
                </c:pt>
                <c:pt idx="5327">
                  <c:v>-74.695999999999998</c:v>
                </c:pt>
                <c:pt idx="5328">
                  <c:v>-74.693999999999988</c:v>
                </c:pt>
                <c:pt idx="5329">
                  <c:v>-74.691999999999993</c:v>
                </c:pt>
                <c:pt idx="5330">
                  <c:v>-74.69</c:v>
                </c:pt>
                <c:pt idx="5331">
                  <c:v>-74.687999999999988</c:v>
                </c:pt>
                <c:pt idx="5332">
                  <c:v>-74.685999999999993</c:v>
                </c:pt>
                <c:pt idx="5333">
                  <c:v>-74.683999999999997</c:v>
                </c:pt>
                <c:pt idx="5334">
                  <c:v>-74.681999999999988</c:v>
                </c:pt>
                <c:pt idx="5335">
                  <c:v>-74.679999999999993</c:v>
                </c:pt>
                <c:pt idx="5336">
                  <c:v>-74.677999999999997</c:v>
                </c:pt>
                <c:pt idx="5337">
                  <c:v>-74.675999999999988</c:v>
                </c:pt>
                <c:pt idx="5338">
                  <c:v>-74.673999999999992</c:v>
                </c:pt>
                <c:pt idx="5339">
                  <c:v>-74.671999999999997</c:v>
                </c:pt>
                <c:pt idx="5340">
                  <c:v>-74.669999999999987</c:v>
                </c:pt>
                <c:pt idx="5341">
                  <c:v>-74.667999999999992</c:v>
                </c:pt>
                <c:pt idx="5342">
                  <c:v>-74.665999999999997</c:v>
                </c:pt>
                <c:pt idx="5343">
                  <c:v>-74.663999999999987</c:v>
                </c:pt>
                <c:pt idx="5344">
                  <c:v>-74.661999999999992</c:v>
                </c:pt>
                <c:pt idx="5345">
                  <c:v>-74.66</c:v>
                </c:pt>
                <c:pt idx="5346">
                  <c:v>-74.657999999999987</c:v>
                </c:pt>
                <c:pt idx="5347">
                  <c:v>-74.655999999999992</c:v>
                </c:pt>
                <c:pt idx="5348">
                  <c:v>-74.653999999999996</c:v>
                </c:pt>
                <c:pt idx="5349">
                  <c:v>-74.651999999999987</c:v>
                </c:pt>
                <c:pt idx="5350">
                  <c:v>-74.649999999999991</c:v>
                </c:pt>
                <c:pt idx="5351">
                  <c:v>-74.647999999999996</c:v>
                </c:pt>
                <c:pt idx="5352">
                  <c:v>-74.645999999999987</c:v>
                </c:pt>
                <c:pt idx="5353">
                  <c:v>-74.643999999999991</c:v>
                </c:pt>
                <c:pt idx="5354">
                  <c:v>-74.641999999999996</c:v>
                </c:pt>
                <c:pt idx="5355">
                  <c:v>-74.639999999999986</c:v>
                </c:pt>
                <c:pt idx="5356">
                  <c:v>-74.637999999999991</c:v>
                </c:pt>
                <c:pt idx="5357">
                  <c:v>-74.635999999999996</c:v>
                </c:pt>
                <c:pt idx="5358">
                  <c:v>-74.634</c:v>
                </c:pt>
                <c:pt idx="5359">
                  <c:v>-74.631999999999991</c:v>
                </c:pt>
                <c:pt idx="5360">
                  <c:v>-74.63</c:v>
                </c:pt>
                <c:pt idx="5361">
                  <c:v>-74.628</c:v>
                </c:pt>
                <c:pt idx="5362">
                  <c:v>-74.625999999999991</c:v>
                </c:pt>
                <c:pt idx="5363">
                  <c:v>-74.623999999999995</c:v>
                </c:pt>
                <c:pt idx="5364">
                  <c:v>-74.622</c:v>
                </c:pt>
                <c:pt idx="5365">
                  <c:v>-74.61999999999999</c:v>
                </c:pt>
                <c:pt idx="5366">
                  <c:v>-74.617999999999995</c:v>
                </c:pt>
                <c:pt idx="5367">
                  <c:v>-74.616</c:v>
                </c:pt>
                <c:pt idx="5368">
                  <c:v>-74.61399999999999</c:v>
                </c:pt>
                <c:pt idx="5369">
                  <c:v>-74.611999999999995</c:v>
                </c:pt>
                <c:pt idx="5370">
                  <c:v>-74.61</c:v>
                </c:pt>
                <c:pt idx="5371">
                  <c:v>-74.60799999999999</c:v>
                </c:pt>
                <c:pt idx="5372">
                  <c:v>-74.605999999999995</c:v>
                </c:pt>
                <c:pt idx="5373">
                  <c:v>-74.603999999999999</c:v>
                </c:pt>
                <c:pt idx="5374">
                  <c:v>-74.60199999999999</c:v>
                </c:pt>
                <c:pt idx="5375">
                  <c:v>-74.599999999999994</c:v>
                </c:pt>
                <c:pt idx="5376">
                  <c:v>-74.597999999999999</c:v>
                </c:pt>
                <c:pt idx="5377">
                  <c:v>-74.595999999999989</c:v>
                </c:pt>
                <c:pt idx="5378">
                  <c:v>-74.593999999999994</c:v>
                </c:pt>
                <c:pt idx="5379">
                  <c:v>-74.591999999999999</c:v>
                </c:pt>
                <c:pt idx="5380">
                  <c:v>-74.589999999999989</c:v>
                </c:pt>
                <c:pt idx="5381">
                  <c:v>-74.587999999999994</c:v>
                </c:pt>
                <c:pt idx="5382">
                  <c:v>-74.585999999999999</c:v>
                </c:pt>
                <c:pt idx="5383">
                  <c:v>-74.583999999999989</c:v>
                </c:pt>
                <c:pt idx="5384">
                  <c:v>-74.581999999999994</c:v>
                </c:pt>
                <c:pt idx="5385">
                  <c:v>-74.58</c:v>
                </c:pt>
                <c:pt idx="5386">
                  <c:v>-74.577999999999989</c:v>
                </c:pt>
                <c:pt idx="5387">
                  <c:v>-74.575999999999993</c:v>
                </c:pt>
                <c:pt idx="5388">
                  <c:v>-74.573999999999998</c:v>
                </c:pt>
                <c:pt idx="5389">
                  <c:v>-74.571999999999989</c:v>
                </c:pt>
                <c:pt idx="5390">
                  <c:v>-74.569999999999993</c:v>
                </c:pt>
                <c:pt idx="5391">
                  <c:v>-74.567999999999998</c:v>
                </c:pt>
                <c:pt idx="5392">
                  <c:v>-74.565999999999988</c:v>
                </c:pt>
                <c:pt idx="5393">
                  <c:v>-74.563999999999993</c:v>
                </c:pt>
                <c:pt idx="5394">
                  <c:v>-74.561999999999998</c:v>
                </c:pt>
                <c:pt idx="5395">
                  <c:v>-74.56</c:v>
                </c:pt>
                <c:pt idx="5396">
                  <c:v>-74.557999999999993</c:v>
                </c:pt>
                <c:pt idx="5397">
                  <c:v>-74.555999999999997</c:v>
                </c:pt>
                <c:pt idx="5398">
                  <c:v>-74.554000000000002</c:v>
                </c:pt>
                <c:pt idx="5399">
                  <c:v>-74.551999999999992</c:v>
                </c:pt>
                <c:pt idx="5400">
                  <c:v>-74.55</c:v>
                </c:pt>
                <c:pt idx="5401">
                  <c:v>-74.548000000000002</c:v>
                </c:pt>
                <c:pt idx="5402">
                  <c:v>-74.545999999999992</c:v>
                </c:pt>
                <c:pt idx="5403">
                  <c:v>-74.543999999999997</c:v>
                </c:pt>
                <c:pt idx="5404">
                  <c:v>-74.542000000000002</c:v>
                </c:pt>
                <c:pt idx="5405">
                  <c:v>-74.539999999999992</c:v>
                </c:pt>
                <c:pt idx="5406">
                  <c:v>-74.537999999999997</c:v>
                </c:pt>
                <c:pt idx="5407">
                  <c:v>-74.536000000000001</c:v>
                </c:pt>
                <c:pt idx="5408">
                  <c:v>-74.533999999999992</c:v>
                </c:pt>
                <c:pt idx="5409">
                  <c:v>-74.531999999999996</c:v>
                </c:pt>
                <c:pt idx="5410">
                  <c:v>-74.53</c:v>
                </c:pt>
                <c:pt idx="5411">
                  <c:v>-74.527999999999992</c:v>
                </c:pt>
                <c:pt idx="5412">
                  <c:v>-74.525999999999996</c:v>
                </c:pt>
                <c:pt idx="5413">
                  <c:v>-74.524000000000001</c:v>
                </c:pt>
                <c:pt idx="5414">
                  <c:v>-74.521999999999991</c:v>
                </c:pt>
                <c:pt idx="5415">
                  <c:v>-74.52</c:v>
                </c:pt>
                <c:pt idx="5416">
                  <c:v>-74.518000000000001</c:v>
                </c:pt>
                <c:pt idx="5417">
                  <c:v>-74.515999999999991</c:v>
                </c:pt>
                <c:pt idx="5418">
                  <c:v>-74.513999999999996</c:v>
                </c:pt>
                <c:pt idx="5419">
                  <c:v>-74.512</c:v>
                </c:pt>
                <c:pt idx="5420">
                  <c:v>-74.509999999999991</c:v>
                </c:pt>
                <c:pt idx="5421">
                  <c:v>-74.507999999999996</c:v>
                </c:pt>
                <c:pt idx="5422">
                  <c:v>-74.506</c:v>
                </c:pt>
                <c:pt idx="5423">
                  <c:v>-74.503999999999991</c:v>
                </c:pt>
                <c:pt idx="5424">
                  <c:v>-74.501999999999995</c:v>
                </c:pt>
                <c:pt idx="5425">
                  <c:v>-74.5</c:v>
                </c:pt>
                <c:pt idx="5426">
                  <c:v>-74.49799999999999</c:v>
                </c:pt>
                <c:pt idx="5427">
                  <c:v>-74.495999999999995</c:v>
                </c:pt>
                <c:pt idx="5428">
                  <c:v>-74.494</c:v>
                </c:pt>
                <c:pt idx="5429">
                  <c:v>-74.49199999999999</c:v>
                </c:pt>
                <c:pt idx="5430">
                  <c:v>-74.489999999999995</c:v>
                </c:pt>
                <c:pt idx="5431">
                  <c:v>-74.488</c:v>
                </c:pt>
                <c:pt idx="5432">
                  <c:v>-74.48599999999999</c:v>
                </c:pt>
                <c:pt idx="5433">
                  <c:v>-74.483999999999995</c:v>
                </c:pt>
                <c:pt idx="5434">
                  <c:v>-74.481999999999999</c:v>
                </c:pt>
                <c:pt idx="5435">
                  <c:v>-74.47999999999999</c:v>
                </c:pt>
                <c:pt idx="5436">
                  <c:v>-74.477999999999994</c:v>
                </c:pt>
                <c:pt idx="5437">
                  <c:v>-74.475999999999999</c:v>
                </c:pt>
                <c:pt idx="5438">
                  <c:v>-74.47399999999999</c:v>
                </c:pt>
                <c:pt idx="5439">
                  <c:v>-74.471999999999994</c:v>
                </c:pt>
                <c:pt idx="5440">
                  <c:v>-74.47</c:v>
                </c:pt>
                <c:pt idx="5441">
                  <c:v>-74.467999999999989</c:v>
                </c:pt>
                <c:pt idx="5442">
                  <c:v>-74.465999999999994</c:v>
                </c:pt>
                <c:pt idx="5443">
                  <c:v>-74.463999999999999</c:v>
                </c:pt>
                <c:pt idx="5444">
                  <c:v>-74.461999999999989</c:v>
                </c:pt>
                <c:pt idx="5445">
                  <c:v>-74.459999999999994</c:v>
                </c:pt>
                <c:pt idx="5446">
                  <c:v>-74.457999999999998</c:v>
                </c:pt>
                <c:pt idx="5447">
                  <c:v>-74.455999999999989</c:v>
                </c:pt>
                <c:pt idx="5448">
                  <c:v>-74.453999999999994</c:v>
                </c:pt>
                <c:pt idx="5449">
                  <c:v>-74.451999999999998</c:v>
                </c:pt>
                <c:pt idx="5450">
                  <c:v>-74.449999999999989</c:v>
                </c:pt>
                <c:pt idx="5451">
                  <c:v>-74.447999999999993</c:v>
                </c:pt>
                <c:pt idx="5452">
                  <c:v>-74.445999999999998</c:v>
                </c:pt>
                <c:pt idx="5453">
                  <c:v>-74.443999999999988</c:v>
                </c:pt>
                <c:pt idx="5454">
                  <c:v>-74.441999999999993</c:v>
                </c:pt>
                <c:pt idx="5455">
                  <c:v>-74.44</c:v>
                </c:pt>
                <c:pt idx="5456">
                  <c:v>-74.437999999999988</c:v>
                </c:pt>
                <c:pt idx="5457">
                  <c:v>-74.435999999999993</c:v>
                </c:pt>
                <c:pt idx="5458">
                  <c:v>-74.433999999999997</c:v>
                </c:pt>
                <c:pt idx="5459">
                  <c:v>-74.431999999999988</c:v>
                </c:pt>
                <c:pt idx="5460">
                  <c:v>-74.429999999999993</c:v>
                </c:pt>
                <c:pt idx="5461">
                  <c:v>-74.427999999999997</c:v>
                </c:pt>
                <c:pt idx="5462">
                  <c:v>-74.425999999999988</c:v>
                </c:pt>
                <c:pt idx="5463">
                  <c:v>-74.423999999999992</c:v>
                </c:pt>
                <c:pt idx="5464">
                  <c:v>-74.421999999999997</c:v>
                </c:pt>
                <c:pt idx="5465">
                  <c:v>-74.419999999999987</c:v>
                </c:pt>
                <c:pt idx="5466">
                  <c:v>-74.417999999999992</c:v>
                </c:pt>
                <c:pt idx="5467">
                  <c:v>-74.415999999999997</c:v>
                </c:pt>
                <c:pt idx="5468">
                  <c:v>-74.413999999999987</c:v>
                </c:pt>
                <c:pt idx="5469">
                  <c:v>-74.411999999999992</c:v>
                </c:pt>
                <c:pt idx="5470">
                  <c:v>-74.41</c:v>
                </c:pt>
                <c:pt idx="5471">
                  <c:v>-74.407999999999987</c:v>
                </c:pt>
                <c:pt idx="5472">
                  <c:v>-74.405999999999992</c:v>
                </c:pt>
                <c:pt idx="5473">
                  <c:v>-74.403999999999996</c:v>
                </c:pt>
                <c:pt idx="5474">
                  <c:v>-74.401999999999987</c:v>
                </c:pt>
                <c:pt idx="5475">
                  <c:v>-74.399999999999991</c:v>
                </c:pt>
                <c:pt idx="5476">
                  <c:v>-74.397999999999996</c:v>
                </c:pt>
                <c:pt idx="5477">
                  <c:v>-74.395999999999987</c:v>
                </c:pt>
                <c:pt idx="5478">
                  <c:v>-74.393999999999991</c:v>
                </c:pt>
                <c:pt idx="5479">
                  <c:v>-74.391999999999996</c:v>
                </c:pt>
                <c:pt idx="5480">
                  <c:v>-74.389999999999986</c:v>
                </c:pt>
                <c:pt idx="5481">
                  <c:v>-74.387999999999991</c:v>
                </c:pt>
                <c:pt idx="5482">
                  <c:v>-74.385999999999996</c:v>
                </c:pt>
                <c:pt idx="5483">
                  <c:v>-74.384</c:v>
                </c:pt>
                <c:pt idx="5484">
                  <c:v>-74.381999999999991</c:v>
                </c:pt>
                <c:pt idx="5485">
                  <c:v>-74.38</c:v>
                </c:pt>
                <c:pt idx="5486">
                  <c:v>-74.378</c:v>
                </c:pt>
                <c:pt idx="5487">
                  <c:v>-74.375999999999991</c:v>
                </c:pt>
                <c:pt idx="5488">
                  <c:v>-74.373999999999995</c:v>
                </c:pt>
                <c:pt idx="5489">
                  <c:v>-74.372</c:v>
                </c:pt>
                <c:pt idx="5490">
                  <c:v>-74.36999999999999</c:v>
                </c:pt>
                <c:pt idx="5491">
                  <c:v>-74.367999999999995</c:v>
                </c:pt>
                <c:pt idx="5492">
                  <c:v>-74.366</c:v>
                </c:pt>
                <c:pt idx="5493">
                  <c:v>-74.36399999999999</c:v>
                </c:pt>
                <c:pt idx="5494">
                  <c:v>-74.361999999999995</c:v>
                </c:pt>
                <c:pt idx="5495">
                  <c:v>-74.36</c:v>
                </c:pt>
                <c:pt idx="5496">
                  <c:v>-74.35799999999999</c:v>
                </c:pt>
                <c:pt idx="5497">
                  <c:v>-74.355999999999995</c:v>
                </c:pt>
                <c:pt idx="5498">
                  <c:v>-74.353999999999999</c:v>
                </c:pt>
                <c:pt idx="5499">
                  <c:v>-74.35199999999999</c:v>
                </c:pt>
                <c:pt idx="5500">
                  <c:v>-74.349999999999994</c:v>
                </c:pt>
                <c:pt idx="5501">
                  <c:v>-74.347999999999999</c:v>
                </c:pt>
                <c:pt idx="5502">
                  <c:v>-74.345999999999989</c:v>
                </c:pt>
                <c:pt idx="5503">
                  <c:v>-74.343999999999994</c:v>
                </c:pt>
                <c:pt idx="5504">
                  <c:v>-74.341999999999999</c:v>
                </c:pt>
                <c:pt idx="5505">
                  <c:v>-74.339999999999989</c:v>
                </c:pt>
                <c:pt idx="5506">
                  <c:v>-74.337999999999994</c:v>
                </c:pt>
                <c:pt idx="5507">
                  <c:v>-74.335999999999999</c:v>
                </c:pt>
                <c:pt idx="5508">
                  <c:v>-74.333999999999989</c:v>
                </c:pt>
                <c:pt idx="5509">
                  <c:v>-74.331999999999994</c:v>
                </c:pt>
                <c:pt idx="5510">
                  <c:v>-74.33</c:v>
                </c:pt>
                <c:pt idx="5511">
                  <c:v>-74.327999999999989</c:v>
                </c:pt>
                <c:pt idx="5512">
                  <c:v>-74.325999999999993</c:v>
                </c:pt>
                <c:pt idx="5513">
                  <c:v>-74.323999999999998</c:v>
                </c:pt>
                <c:pt idx="5514">
                  <c:v>-74.321999999999989</c:v>
                </c:pt>
                <c:pt idx="5515">
                  <c:v>-74.319999999999993</c:v>
                </c:pt>
                <c:pt idx="5516">
                  <c:v>-74.317999999999998</c:v>
                </c:pt>
                <c:pt idx="5517">
                  <c:v>-74.315999999999988</c:v>
                </c:pt>
                <c:pt idx="5518">
                  <c:v>-74.313999999999993</c:v>
                </c:pt>
                <c:pt idx="5519">
                  <c:v>-74.311999999999998</c:v>
                </c:pt>
                <c:pt idx="5520">
                  <c:v>-74.31</c:v>
                </c:pt>
                <c:pt idx="5521">
                  <c:v>-74.307999999999993</c:v>
                </c:pt>
                <c:pt idx="5522">
                  <c:v>-74.305999999999997</c:v>
                </c:pt>
                <c:pt idx="5523">
                  <c:v>-74.304000000000002</c:v>
                </c:pt>
                <c:pt idx="5524">
                  <c:v>-74.301999999999992</c:v>
                </c:pt>
                <c:pt idx="5525">
                  <c:v>-74.3</c:v>
                </c:pt>
                <c:pt idx="5526">
                  <c:v>-74.298000000000002</c:v>
                </c:pt>
                <c:pt idx="5527">
                  <c:v>-74.295999999999992</c:v>
                </c:pt>
                <c:pt idx="5528">
                  <c:v>-74.293999999999997</c:v>
                </c:pt>
                <c:pt idx="5529">
                  <c:v>-74.292000000000002</c:v>
                </c:pt>
                <c:pt idx="5530">
                  <c:v>-74.289999999999992</c:v>
                </c:pt>
                <c:pt idx="5531">
                  <c:v>-74.287999999999997</c:v>
                </c:pt>
                <c:pt idx="5532">
                  <c:v>-74.286000000000001</c:v>
                </c:pt>
                <c:pt idx="5533">
                  <c:v>-74.283999999999992</c:v>
                </c:pt>
                <c:pt idx="5534">
                  <c:v>-74.281999999999996</c:v>
                </c:pt>
                <c:pt idx="5535">
                  <c:v>-74.28</c:v>
                </c:pt>
                <c:pt idx="5536">
                  <c:v>-74.277999999999992</c:v>
                </c:pt>
                <c:pt idx="5537">
                  <c:v>-74.275999999999996</c:v>
                </c:pt>
                <c:pt idx="5538">
                  <c:v>-74.274000000000001</c:v>
                </c:pt>
                <c:pt idx="5539">
                  <c:v>-74.271999999999991</c:v>
                </c:pt>
                <c:pt idx="5540">
                  <c:v>-74.27</c:v>
                </c:pt>
                <c:pt idx="5541">
                  <c:v>-74.268000000000001</c:v>
                </c:pt>
                <c:pt idx="5542">
                  <c:v>-74.265999999999991</c:v>
                </c:pt>
                <c:pt idx="5543">
                  <c:v>-74.263999999999996</c:v>
                </c:pt>
                <c:pt idx="5544">
                  <c:v>-74.262</c:v>
                </c:pt>
                <c:pt idx="5545">
                  <c:v>-74.259999999999991</c:v>
                </c:pt>
                <c:pt idx="5546">
                  <c:v>-74.257999999999996</c:v>
                </c:pt>
                <c:pt idx="5547">
                  <c:v>-74.256</c:v>
                </c:pt>
                <c:pt idx="5548">
                  <c:v>-74.253999999999991</c:v>
                </c:pt>
                <c:pt idx="5549">
                  <c:v>-74.251999999999995</c:v>
                </c:pt>
                <c:pt idx="5550">
                  <c:v>-74.25</c:v>
                </c:pt>
                <c:pt idx="5551">
                  <c:v>-74.24799999999999</c:v>
                </c:pt>
                <c:pt idx="5552">
                  <c:v>-74.245999999999995</c:v>
                </c:pt>
                <c:pt idx="5553">
                  <c:v>-74.244</c:v>
                </c:pt>
                <c:pt idx="5554">
                  <c:v>-74.24199999999999</c:v>
                </c:pt>
                <c:pt idx="5555">
                  <c:v>-74.239999999999995</c:v>
                </c:pt>
                <c:pt idx="5556">
                  <c:v>-74.238</c:v>
                </c:pt>
                <c:pt idx="5557">
                  <c:v>-74.23599999999999</c:v>
                </c:pt>
                <c:pt idx="5558">
                  <c:v>-74.233999999999995</c:v>
                </c:pt>
                <c:pt idx="5559">
                  <c:v>-74.231999999999999</c:v>
                </c:pt>
                <c:pt idx="5560">
                  <c:v>-74.22999999999999</c:v>
                </c:pt>
                <c:pt idx="5561">
                  <c:v>-74.227999999999994</c:v>
                </c:pt>
                <c:pt idx="5562">
                  <c:v>-74.225999999999999</c:v>
                </c:pt>
                <c:pt idx="5563">
                  <c:v>-74.22399999999999</c:v>
                </c:pt>
                <c:pt idx="5564">
                  <c:v>-74.221999999999994</c:v>
                </c:pt>
                <c:pt idx="5565">
                  <c:v>-74.22</c:v>
                </c:pt>
                <c:pt idx="5566">
                  <c:v>-74.217999999999989</c:v>
                </c:pt>
                <c:pt idx="5567">
                  <c:v>-74.215999999999994</c:v>
                </c:pt>
                <c:pt idx="5568">
                  <c:v>-74.213999999999999</c:v>
                </c:pt>
                <c:pt idx="5569">
                  <c:v>-74.211999999999989</c:v>
                </c:pt>
                <c:pt idx="5570">
                  <c:v>-74.209999999999994</c:v>
                </c:pt>
                <c:pt idx="5571">
                  <c:v>-74.207999999999998</c:v>
                </c:pt>
                <c:pt idx="5572">
                  <c:v>-74.205999999999989</c:v>
                </c:pt>
                <c:pt idx="5573">
                  <c:v>-74.203999999999994</c:v>
                </c:pt>
                <c:pt idx="5574">
                  <c:v>-74.201999999999998</c:v>
                </c:pt>
                <c:pt idx="5575">
                  <c:v>-74.199999999999989</c:v>
                </c:pt>
                <c:pt idx="5576">
                  <c:v>-74.197999999999993</c:v>
                </c:pt>
                <c:pt idx="5577">
                  <c:v>-74.195999999999998</c:v>
                </c:pt>
                <c:pt idx="5578">
                  <c:v>-74.193999999999988</c:v>
                </c:pt>
                <c:pt idx="5579">
                  <c:v>-74.191999999999993</c:v>
                </c:pt>
                <c:pt idx="5580">
                  <c:v>-74.19</c:v>
                </c:pt>
                <c:pt idx="5581">
                  <c:v>-74.187999999999988</c:v>
                </c:pt>
                <c:pt idx="5582">
                  <c:v>-74.185999999999993</c:v>
                </c:pt>
                <c:pt idx="5583">
                  <c:v>-74.183999999999997</c:v>
                </c:pt>
                <c:pt idx="5584">
                  <c:v>-74.181999999999988</c:v>
                </c:pt>
                <c:pt idx="5585">
                  <c:v>-74.179999999999993</c:v>
                </c:pt>
                <c:pt idx="5586">
                  <c:v>-74.177999999999997</c:v>
                </c:pt>
                <c:pt idx="5587">
                  <c:v>-74.175999999999988</c:v>
                </c:pt>
                <c:pt idx="5588">
                  <c:v>-74.173999999999992</c:v>
                </c:pt>
                <c:pt idx="5589">
                  <c:v>-74.171999999999997</c:v>
                </c:pt>
                <c:pt idx="5590">
                  <c:v>-74.169999999999987</c:v>
                </c:pt>
                <c:pt idx="5591">
                  <c:v>-74.167999999999992</c:v>
                </c:pt>
                <c:pt idx="5592">
                  <c:v>-74.165999999999997</c:v>
                </c:pt>
                <c:pt idx="5593">
                  <c:v>-74.163999999999987</c:v>
                </c:pt>
                <c:pt idx="5594">
                  <c:v>-74.161999999999992</c:v>
                </c:pt>
                <c:pt idx="5595">
                  <c:v>-74.16</c:v>
                </c:pt>
                <c:pt idx="5596">
                  <c:v>-74.157999999999987</c:v>
                </c:pt>
                <c:pt idx="5597">
                  <c:v>-74.155999999999992</c:v>
                </c:pt>
                <c:pt idx="5598">
                  <c:v>-74.153999999999996</c:v>
                </c:pt>
                <c:pt idx="5599">
                  <c:v>-74.151999999999987</c:v>
                </c:pt>
                <c:pt idx="5600">
                  <c:v>-74.149999999999991</c:v>
                </c:pt>
                <c:pt idx="5601">
                  <c:v>-74.147999999999996</c:v>
                </c:pt>
                <c:pt idx="5602">
                  <c:v>-74.145999999999987</c:v>
                </c:pt>
                <c:pt idx="5603">
                  <c:v>-74.143999999999991</c:v>
                </c:pt>
                <c:pt idx="5604">
                  <c:v>-74.141999999999996</c:v>
                </c:pt>
                <c:pt idx="5605">
                  <c:v>-74.139999999999986</c:v>
                </c:pt>
                <c:pt idx="5606">
                  <c:v>-74.137999999999991</c:v>
                </c:pt>
                <c:pt idx="5607">
                  <c:v>-74.135999999999996</c:v>
                </c:pt>
                <c:pt idx="5608">
                  <c:v>-74.134</c:v>
                </c:pt>
                <c:pt idx="5609">
                  <c:v>-74.131999999999991</c:v>
                </c:pt>
                <c:pt idx="5610">
                  <c:v>-74.13</c:v>
                </c:pt>
                <c:pt idx="5611">
                  <c:v>-74.128</c:v>
                </c:pt>
                <c:pt idx="5612">
                  <c:v>-74.125999999999991</c:v>
                </c:pt>
                <c:pt idx="5613">
                  <c:v>-74.123999999999995</c:v>
                </c:pt>
                <c:pt idx="5614">
                  <c:v>-74.122</c:v>
                </c:pt>
                <c:pt idx="5615">
                  <c:v>-74.11999999999999</c:v>
                </c:pt>
                <c:pt idx="5616">
                  <c:v>-74.117999999999995</c:v>
                </c:pt>
                <c:pt idx="5617">
                  <c:v>-74.116</c:v>
                </c:pt>
                <c:pt idx="5618">
                  <c:v>-74.11399999999999</c:v>
                </c:pt>
                <c:pt idx="5619">
                  <c:v>-74.111999999999995</c:v>
                </c:pt>
                <c:pt idx="5620">
                  <c:v>-74.11</c:v>
                </c:pt>
                <c:pt idx="5621">
                  <c:v>-74.10799999999999</c:v>
                </c:pt>
                <c:pt idx="5622">
                  <c:v>-74.105999999999995</c:v>
                </c:pt>
                <c:pt idx="5623">
                  <c:v>-74.103999999999999</c:v>
                </c:pt>
                <c:pt idx="5624">
                  <c:v>-74.10199999999999</c:v>
                </c:pt>
                <c:pt idx="5625">
                  <c:v>-74.099999999999994</c:v>
                </c:pt>
                <c:pt idx="5626">
                  <c:v>-74.097999999999999</c:v>
                </c:pt>
                <c:pt idx="5627">
                  <c:v>-74.095999999999989</c:v>
                </c:pt>
                <c:pt idx="5628">
                  <c:v>-74.093999999999994</c:v>
                </c:pt>
                <c:pt idx="5629">
                  <c:v>-74.091999999999999</c:v>
                </c:pt>
                <c:pt idx="5630">
                  <c:v>-74.089999999999989</c:v>
                </c:pt>
                <c:pt idx="5631">
                  <c:v>-74.087999999999994</c:v>
                </c:pt>
                <c:pt idx="5632">
                  <c:v>-74.085999999999999</c:v>
                </c:pt>
                <c:pt idx="5633">
                  <c:v>-74.083999999999989</c:v>
                </c:pt>
                <c:pt idx="5634">
                  <c:v>-74.081999999999994</c:v>
                </c:pt>
                <c:pt idx="5635">
                  <c:v>-74.08</c:v>
                </c:pt>
                <c:pt idx="5636">
                  <c:v>-74.077999999999989</c:v>
                </c:pt>
                <c:pt idx="5637">
                  <c:v>-74.075999999999993</c:v>
                </c:pt>
                <c:pt idx="5638">
                  <c:v>-74.073999999999998</c:v>
                </c:pt>
                <c:pt idx="5639">
                  <c:v>-74.071999999999989</c:v>
                </c:pt>
                <c:pt idx="5640">
                  <c:v>-74.069999999999993</c:v>
                </c:pt>
                <c:pt idx="5641">
                  <c:v>-74.067999999999998</c:v>
                </c:pt>
                <c:pt idx="5642">
                  <c:v>-74.065999999999988</c:v>
                </c:pt>
                <c:pt idx="5643">
                  <c:v>-74.063999999999993</c:v>
                </c:pt>
                <c:pt idx="5644">
                  <c:v>-74.061999999999998</c:v>
                </c:pt>
                <c:pt idx="5645">
                  <c:v>-74.06</c:v>
                </c:pt>
                <c:pt idx="5646">
                  <c:v>-74.057999999999993</c:v>
                </c:pt>
                <c:pt idx="5647">
                  <c:v>-74.055999999999997</c:v>
                </c:pt>
                <c:pt idx="5648">
                  <c:v>-74.054000000000002</c:v>
                </c:pt>
                <c:pt idx="5649">
                  <c:v>-74.051999999999992</c:v>
                </c:pt>
                <c:pt idx="5650">
                  <c:v>-74.05</c:v>
                </c:pt>
                <c:pt idx="5651">
                  <c:v>-74.048000000000002</c:v>
                </c:pt>
                <c:pt idx="5652">
                  <c:v>-74.045999999999992</c:v>
                </c:pt>
                <c:pt idx="5653">
                  <c:v>-74.043999999999997</c:v>
                </c:pt>
                <c:pt idx="5654">
                  <c:v>-74.042000000000002</c:v>
                </c:pt>
                <c:pt idx="5655">
                  <c:v>-74.039999999999992</c:v>
                </c:pt>
                <c:pt idx="5656">
                  <c:v>-74.037999999999997</c:v>
                </c:pt>
                <c:pt idx="5657">
                  <c:v>-74.036000000000001</c:v>
                </c:pt>
                <c:pt idx="5658">
                  <c:v>-74.033999999999992</c:v>
                </c:pt>
                <c:pt idx="5659">
                  <c:v>-74.031999999999996</c:v>
                </c:pt>
                <c:pt idx="5660">
                  <c:v>-74.03</c:v>
                </c:pt>
                <c:pt idx="5661">
                  <c:v>-74.027999999999992</c:v>
                </c:pt>
                <c:pt idx="5662">
                  <c:v>-74.025999999999996</c:v>
                </c:pt>
                <c:pt idx="5663">
                  <c:v>-74.024000000000001</c:v>
                </c:pt>
                <c:pt idx="5664">
                  <c:v>-74.021999999999991</c:v>
                </c:pt>
                <c:pt idx="5665">
                  <c:v>-74.02</c:v>
                </c:pt>
                <c:pt idx="5666">
                  <c:v>-74.018000000000001</c:v>
                </c:pt>
                <c:pt idx="5667">
                  <c:v>-74.015999999999991</c:v>
                </c:pt>
                <c:pt idx="5668">
                  <c:v>-74.013999999999996</c:v>
                </c:pt>
                <c:pt idx="5669">
                  <c:v>-74.012</c:v>
                </c:pt>
                <c:pt idx="5670">
                  <c:v>-74.009999999999991</c:v>
                </c:pt>
                <c:pt idx="5671">
                  <c:v>-74.007999999999996</c:v>
                </c:pt>
                <c:pt idx="5672">
                  <c:v>-74.006</c:v>
                </c:pt>
                <c:pt idx="5673">
                  <c:v>-74.003999999999991</c:v>
                </c:pt>
                <c:pt idx="5674">
                  <c:v>-74.001999999999995</c:v>
                </c:pt>
                <c:pt idx="5675">
                  <c:v>-74</c:v>
                </c:pt>
                <c:pt idx="5676">
                  <c:v>-73.99799999999999</c:v>
                </c:pt>
                <c:pt idx="5677">
                  <c:v>-73.995999999999995</c:v>
                </c:pt>
                <c:pt idx="5678">
                  <c:v>-73.994</c:v>
                </c:pt>
                <c:pt idx="5679">
                  <c:v>-73.99199999999999</c:v>
                </c:pt>
                <c:pt idx="5680">
                  <c:v>-73.989999999999995</c:v>
                </c:pt>
                <c:pt idx="5681">
                  <c:v>-73.988</c:v>
                </c:pt>
                <c:pt idx="5682">
                  <c:v>-73.98599999999999</c:v>
                </c:pt>
                <c:pt idx="5683">
                  <c:v>-73.983999999999995</c:v>
                </c:pt>
                <c:pt idx="5684">
                  <c:v>-73.981999999999999</c:v>
                </c:pt>
                <c:pt idx="5685">
                  <c:v>-73.97999999999999</c:v>
                </c:pt>
                <c:pt idx="5686">
                  <c:v>-73.977999999999994</c:v>
                </c:pt>
                <c:pt idx="5687">
                  <c:v>-73.975999999999999</c:v>
                </c:pt>
                <c:pt idx="5688">
                  <c:v>-73.97399999999999</c:v>
                </c:pt>
                <c:pt idx="5689">
                  <c:v>-73.971999999999994</c:v>
                </c:pt>
                <c:pt idx="5690">
                  <c:v>-73.97</c:v>
                </c:pt>
                <c:pt idx="5691">
                  <c:v>-73.967999999999989</c:v>
                </c:pt>
                <c:pt idx="5692">
                  <c:v>-73.965999999999994</c:v>
                </c:pt>
                <c:pt idx="5693">
                  <c:v>-73.963999999999999</c:v>
                </c:pt>
                <c:pt idx="5694">
                  <c:v>-73.961999999999989</c:v>
                </c:pt>
                <c:pt idx="5695">
                  <c:v>-73.959999999999994</c:v>
                </c:pt>
                <c:pt idx="5696">
                  <c:v>-73.957999999999998</c:v>
                </c:pt>
                <c:pt idx="5697">
                  <c:v>-73.955999999999989</c:v>
                </c:pt>
                <c:pt idx="5698">
                  <c:v>-73.953999999999994</c:v>
                </c:pt>
                <c:pt idx="5699">
                  <c:v>-73.951999999999998</c:v>
                </c:pt>
                <c:pt idx="5700">
                  <c:v>-73.949999999999989</c:v>
                </c:pt>
                <c:pt idx="5701">
                  <c:v>-73.947999999999993</c:v>
                </c:pt>
                <c:pt idx="5702">
                  <c:v>-73.945999999999998</c:v>
                </c:pt>
                <c:pt idx="5703">
                  <c:v>-73.943999999999988</c:v>
                </c:pt>
                <c:pt idx="5704">
                  <c:v>-73.941999999999993</c:v>
                </c:pt>
                <c:pt idx="5705">
                  <c:v>-73.94</c:v>
                </c:pt>
                <c:pt idx="5706">
                  <c:v>-73.937999999999988</c:v>
                </c:pt>
                <c:pt idx="5707">
                  <c:v>-73.935999999999993</c:v>
                </c:pt>
                <c:pt idx="5708">
                  <c:v>-73.933999999999997</c:v>
                </c:pt>
                <c:pt idx="5709">
                  <c:v>-73.931999999999988</c:v>
                </c:pt>
                <c:pt idx="5710">
                  <c:v>-73.929999999999993</c:v>
                </c:pt>
                <c:pt idx="5711">
                  <c:v>-73.927999999999997</c:v>
                </c:pt>
                <c:pt idx="5712">
                  <c:v>-73.925999999999988</c:v>
                </c:pt>
                <c:pt idx="5713">
                  <c:v>-73.923999999999992</c:v>
                </c:pt>
                <c:pt idx="5714">
                  <c:v>-73.921999999999997</c:v>
                </c:pt>
                <c:pt idx="5715">
                  <c:v>-73.919999999999987</c:v>
                </c:pt>
                <c:pt idx="5716">
                  <c:v>-73.917999999999992</c:v>
                </c:pt>
                <c:pt idx="5717">
                  <c:v>-73.915999999999997</c:v>
                </c:pt>
                <c:pt idx="5718">
                  <c:v>-73.913999999999987</c:v>
                </c:pt>
                <c:pt idx="5719">
                  <c:v>-73.911999999999992</c:v>
                </c:pt>
                <c:pt idx="5720">
                  <c:v>-73.91</c:v>
                </c:pt>
                <c:pt idx="5721">
                  <c:v>-73.907999999999987</c:v>
                </c:pt>
                <c:pt idx="5722">
                  <c:v>-73.905999999999992</c:v>
                </c:pt>
                <c:pt idx="5723">
                  <c:v>-73.903999999999996</c:v>
                </c:pt>
                <c:pt idx="5724">
                  <c:v>-73.901999999999987</c:v>
                </c:pt>
                <c:pt idx="5725">
                  <c:v>-73.899999999999991</c:v>
                </c:pt>
                <c:pt idx="5726">
                  <c:v>-73.897999999999996</c:v>
                </c:pt>
                <c:pt idx="5727">
                  <c:v>-73.895999999999987</c:v>
                </c:pt>
                <c:pt idx="5728">
                  <c:v>-73.893999999999991</c:v>
                </c:pt>
                <c:pt idx="5729">
                  <c:v>-73.891999999999996</c:v>
                </c:pt>
                <c:pt idx="5730">
                  <c:v>-73.889999999999986</c:v>
                </c:pt>
                <c:pt idx="5731">
                  <c:v>-73.887999999999991</c:v>
                </c:pt>
                <c:pt idx="5732">
                  <c:v>-73.885999999999996</c:v>
                </c:pt>
                <c:pt idx="5733">
                  <c:v>-73.884</c:v>
                </c:pt>
                <c:pt idx="5734">
                  <c:v>-73.881999999999991</c:v>
                </c:pt>
                <c:pt idx="5735">
                  <c:v>-73.88</c:v>
                </c:pt>
                <c:pt idx="5736">
                  <c:v>-73.878</c:v>
                </c:pt>
                <c:pt idx="5737">
                  <c:v>-73.875999999999991</c:v>
                </c:pt>
                <c:pt idx="5738">
                  <c:v>-73.873999999999995</c:v>
                </c:pt>
                <c:pt idx="5739">
                  <c:v>-73.872</c:v>
                </c:pt>
                <c:pt idx="5740">
                  <c:v>-73.86999999999999</c:v>
                </c:pt>
                <c:pt idx="5741">
                  <c:v>-73.867999999999995</c:v>
                </c:pt>
                <c:pt idx="5742">
                  <c:v>-73.866</c:v>
                </c:pt>
                <c:pt idx="5743">
                  <c:v>-73.86399999999999</c:v>
                </c:pt>
                <c:pt idx="5744">
                  <c:v>-73.861999999999995</c:v>
                </c:pt>
                <c:pt idx="5745">
                  <c:v>-73.86</c:v>
                </c:pt>
                <c:pt idx="5746">
                  <c:v>-73.85799999999999</c:v>
                </c:pt>
                <c:pt idx="5747">
                  <c:v>-73.855999999999995</c:v>
                </c:pt>
                <c:pt idx="5748">
                  <c:v>-73.853999999999999</c:v>
                </c:pt>
                <c:pt idx="5749">
                  <c:v>-73.85199999999999</c:v>
                </c:pt>
                <c:pt idx="5750">
                  <c:v>-73.849999999999994</c:v>
                </c:pt>
                <c:pt idx="5751">
                  <c:v>-73.847999999999999</c:v>
                </c:pt>
                <c:pt idx="5752">
                  <c:v>-73.845999999999989</c:v>
                </c:pt>
                <c:pt idx="5753">
                  <c:v>-73.843999999999994</c:v>
                </c:pt>
                <c:pt idx="5754">
                  <c:v>-73.841999999999999</c:v>
                </c:pt>
                <c:pt idx="5755">
                  <c:v>-73.839999999999989</c:v>
                </c:pt>
                <c:pt idx="5756">
                  <c:v>-73.837999999999994</c:v>
                </c:pt>
                <c:pt idx="5757">
                  <c:v>-73.835999999999999</c:v>
                </c:pt>
                <c:pt idx="5758">
                  <c:v>-73.833999999999989</c:v>
                </c:pt>
                <c:pt idx="5759">
                  <c:v>-73.831999999999994</c:v>
                </c:pt>
                <c:pt idx="5760">
                  <c:v>-73.83</c:v>
                </c:pt>
                <c:pt idx="5761">
                  <c:v>-73.827999999999989</c:v>
                </c:pt>
                <c:pt idx="5762">
                  <c:v>-73.825999999999993</c:v>
                </c:pt>
                <c:pt idx="5763">
                  <c:v>-73.823999999999998</c:v>
                </c:pt>
                <c:pt idx="5764">
                  <c:v>-73.821999999999989</c:v>
                </c:pt>
                <c:pt idx="5765">
                  <c:v>-73.819999999999993</c:v>
                </c:pt>
                <c:pt idx="5766">
                  <c:v>-73.817999999999998</c:v>
                </c:pt>
                <c:pt idx="5767">
                  <c:v>-73.815999999999988</c:v>
                </c:pt>
                <c:pt idx="5768">
                  <c:v>-73.813999999999993</c:v>
                </c:pt>
                <c:pt idx="5769">
                  <c:v>-73.811999999999998</c:v>
                </c:pt>
                <c:pt idx="5770">
                  <c:v>-73.81</c:v>
                </c:pt>
                <c:pt idx="5771">
                  <c:v>-73.807999999999993</c:v>
                </c:pt>
                <c:pt idx="5772">
                  <c:v>-73.805999999999997</c:v>
                </c:pt>
                <c:pt idx="5773">
                  <c:v>-73.804000000000002</c:v>
                </c:pt>
                <c:pt idx="5774">
                  <c:v>-73.801999999999992</c:v>
                </c:pt>
                <c:pt idx="5775">
                  <c:v>-73.8</c:v>
                </c:pt>
                <c:pt idx="5776">
                  <c:v>-73.798000000000002</c:v>
                </c:pt>
                <c:pt idx="5777">
                  <c:v>-73.795999999999992</c:v>
                </c:pt>
                <c:pt idx="5778">
                  <c:v>-73.793999999999997</c:v>
                </c:pt>
                <c:pt idx="5779">
                  <c:v>-73.792000000000002</c:v>
                </c:pt>
                <c:pt idx="5780">
                  <c:v>-73.789999999999992</c:v>
                </c:pt>
                <c:pt idx="5781">
                  <c:v>-73.787999999999997</c:v>
                </c:pt>
                <c:pt idx="5782">
                  <c:v>-73.786000000000001</c:v>
                </c:pt>
                <c:pt idx="5783">
                  <c:v>-73.783999999999992</c:v>
                </c:pt>
                <c:pt idx="5784">
                  <c:v>-73.781999999999996</c:v>
                </c:pt>
                <c:pt idx="5785">
                  <c:v>-73.78</c:v>
                </c:pt>
                <c:pt idx="5786">
                  <c:v>-73.777999999999992</c:v>
                </c:pt>
                <c:pt idx="5787">
                  <c:v>-73.775999999999996</c:v>
                </c:pt>
                <c:pt idx="5788">
                  <c:v>-73.774000000000001</c:v>
                </c:pt>
                <c:pt idx="5789">
                  <c:v>-73.771999999999991</c:v>
                </c:pt>
                <c:pt idx="5790">
                  <c:v>-73.77</c:v>
                </c:pt>
                <c:pt idx="5791">
                  <c:v>-73.768000000000001</c:v>
                </c:pt>
                <c:pt idx="5792">
                  <c:v>-73.765999999999991</c:v>
                </c:pt>
                <c:pt idx="5793">
                  <c:v>-73.763999999999996</c:v>
                </c:pt>
                <c:pt idx="5794">
                  <c:v>-73.762</c:v>
                </c:pt>
                <c:pt idx="5795">
                  <c:v>-73.759999999999991</c:v>
                </c:pt>
                <c:pt idx="5796">
                  <c:v>-73.757999999999996</c:v>
                </c:pt>
                <c:pt idx="5797">
                  <c:v>-73.756</c:v>
                </c:pt>
                <c:pt idx="5798">
                  <c:v>-73.753999999999991</c:v>
                </c:pt>
                <c:pt idx="5799">
                  <c:v>-73.751999999999995</c:v>
                </c:pt>
                <c:pt idx="5800">
                  <c:v>-73.75</c:v>
                </c:pt>
                <c:pt idx="5801">
                  <c:v>-73.74799999999999</c:v>
                </c:pt>
                <c:pt idx="5802">
                  <c:v>-73.745999999999995</c:v>
                </c:pt>
                <c:pt idx="5803">
                  <c:v>-73.744</c:v>
                </c:pt>
                <c:pt idx="5804">
                  <c:v>-73.74199999999999</c:v>
                </c:pt>
                <c:pt idx="5805">
                  <c:v>-73.739999999999995</c:v>
                </c:pt>
                <c:pt idx="5806">
                  <c:v>-73.738</c:v>
                </c:pt>
                <c:pt idx="5807">
                  <c:v>-73.73599999999999</c:v>
                </c:pt>
                <c:pt idx="5808">
                  <c:v>-73.733999999999995</c:v>
                </c:pt>
                <c:pt idx="5809">
                  <c:v>-73.731999999999999</c:v>
                </c:pt>
                <c:pt idx="5810">
                  <c:v>-73.72999999999999</c:v>
                </c:pt>
                <c:pt idx="5811">
                  <c:v>-73.727999999999994</c:v>
                </c:pt>
                <c:pt idx="5812">
                  <c:v>-73.725999999999999</c:v>
                </c:pt>
                <c:pt idx="5813">
                  <c:v>-73.72399999999999</c:v>
                </c:pt>
                <c:pt idx="5814">
                  <c:v>-73.721999999999994</c:v>
                </c:pt>
                <c:pt idx="5815">
                  <c:v>-73.72</c:v>
                </c:pt>
                <c:pt idx="5816">
                  <c:v>-73.717999999999989</c:v>
                </c:pt>
                <c:pt idx="5817">
                  <c:v>-73.715999999999994</c:v>
                </c:pt>
                <c:pt idx="5818">
                  <c:v>-73.713999999999999</c:v>
                </c:pt>
                <c:pt idx="5819">
                  <c:v>-73.711999999999989</c:v>
                </c:pt>
                <c:pt idx="5820">
                  <c:v>-73.709999999999994</c:v>
                </c:pt>
                <c:pt idx="5821">
                  <c:v>-73.707999999999998</c:v>
                </c:pt>
                <c:pt idx="5822">
                  <c:v>-73.705999999999989</c:v>
                </c:pt>
                <c:pt idx="5823">
                  <c:v>-73.703999999999994</c:v>
                </c:pt>
                <c:pt idx="5824">
                  <c:v>-73.701999999999998</c:v>
                </c:pt>
                <c:pt idx="5825">
                  <c:v>-73.699999999999989</c:v>
                </c:pt>
                <c:pt idx="5826">
                  <c:v>-73.697999999999993</c:v>
                </c:pt>
                <c:pt idx="5827">
                  <c:v>-73.695999999999998</c:v>
                </c:pt>
                <c:pt idx="5828">
                  <c:v>-73.693999999999988</c:v>
                </c:pt>
                <c:pt idx="5829">
                  <c:v>-73.691999999999993</c:v>
                </c:pt>
                <c:pt idx="5830">
                  <c:v>-73.69</c:v>
                </c:pt>
                <c:pt idx="5831">
                  <c:v>-73.687999999999988</c:v>
                </c:pt>
                <c:pt idx="5832">
                  <c:v>-73.685999999999993</c:v>
                </c:pt>
                <c:pt idx="5833">
                  <c:v>-73.683999999999997</c:v>
                </c:pt>
                <c:pt idx="5834">
                  <c:v>-73.681999999999988</c:v>
                </c:pt>
                <c:pt idx="5835">
                  <c:v>-73.679999999999993</c:v>
                </c:pt>
                <c:pt idx="5836">
                  <c:v>-73.677999999999997</c:v>
                </c:pt>
                <c:pt idx="5837">
                  <c:v>-73.675999999999988</c:v>
                </c:pt>
                <c:pt idx="5838">
                  <c:v>-73.673999999999992</c:v>
                </c:pt>
                <c:pt idx="5839">
                  <c:v>-73.671999999999997</c:v>
                </c:pt>
                <c:pt idx="5840">
                  <c:v>-73.669999999999987</c:v>
                </c:pt>
                <c:pt idx="5841">
                  <c:v>-73.667999999999992</c:v>
                </c:pt>
                <c:pt idx="5842">
                  <c:v>-73.665999999999997</c:v>
                </c:pt>
                <c:pt idx="5843">
                  <c:v>-73.663999999999987</c:v>
                </c:pt>
                <c:pt idx="5844">
                  <c:v>-73.661999999999992</c:v>
                </c:pt>
                <c:pt idx="5845">
                  <c:v>-73.66</c:v>
                </c:pt>
                <c:pt idx="5846">
                  <c:v>-73.657999999999987</c:v>
                </c:pt>
                <c:pt idx="5847">
                  <c:v>-73.655999999999992</c:v>
                </c:pt>
                <c:pt idx="5848">
                  <c:v>-73.653999999999996</c:v>
                </c:pt>
                <c:pt idx="5849">
                  <c:v>-73.651999999999987</c:v>
                </c:pt>
                <c:pt idx="5850">
                  <c:v>-73.649999999999991</c:v>
                </c:pt>
                <c:pt idx="5851">
                  <c:v>-73.647999999999996</c:v>
                </c:pt>
                <c:pt idx="5852">
                  <c:v>-73.645999999999987</c:v>
                </c:pt>
                <c:pt idx="5853">
                  <c:v>-73.643999999999991</c:v>
                </c:pt>
                <c:pt idx="5854">
                  <c:v>-73.641999999999996</c:v>
                </c:pt>
                <c:pt idx="5855">
                  <c:v>-73.639999999999986</c:v>
                </c:pt>
                <c:pt idx="5856">
                  <c:v>-73.637999999999991</c:v>
                </c:pt>
                <c:pt idx="5857">
                  <c:v>-73.635999999999996</c:v>
                </c:pt>
                <c:pt idx="5858">
                  <c:v>-73.634</c:v>
                </c:pt>
                <c:pt idx="5859">
                  <c:v>-73.631999999999991</c:v>
                </c:pt>
                <c:pt idx="5860">
                  <c:v>-73.63</c:v>
                </c:pt>
                <c:pt idx="5861">
                  <c:v>-73.628</c:v>
                </c:pt>
                <c:pt idx="5862">
                  <c:v>-73.625999999999991</c:v>
                </c:pt>
                <c:pt idx="5863">
                  <c:v>-73.623999999999995</c:v>
                </c:pt>
                <c:pt idx="5864">
                  <c:v>-73.622</c:v>
                </c:pt>
                <c:pt idx="5865">
                  <c:v>-73.61999999999999</c:v>
                </c:pt>
                <c:pt idx="5866">
                  <c:v>-73.617999999999995</c:v>
                </c:pt>
                <c:pt idx="5867">
                  <c:v>-73.616</c:v>
                </c:pt>
                <c:pt idx="5868">
                  <c:v>-73.61399999999999</c:v>
                </c:pt>
                <c:pt idx="5869">
                  <c:v>-73.611999999999995</c:v>
                </c:pt>
                <c:pt idx="5870">
                  <c:v>-73.61</c:v>
                </c:pt>
                <c:pt idx="5871">
                  <c:v>-73.60799999999999</c:v>
                </c:pt>
                <c:pt idx="5872">
                  <c:v>-73.605999999999995</c:v>
                </c:pt>
                <c:pt idx="5873">
                  <c:v>-73.603999999999999</c:v>
                </c:pt>
                <c:pt idx="5874">
                  <c:v>-73.60199999999999</c:v>
                </c:pt>
                <c:pt idx="5875">
                  <c:v>-73.599999999999994</c:v>
                </c:pt>
                <c:pt idx="5876">
                  <c:v>-73.597999999999999</c:v>
                </c:pt>
                <c:pt idx="5877">
                  <c:v>-73.595999999999989</c:v>
                </c:pt>
                <c:pt idx="5878">
                  <c:v>-73.593999999999994</c:v>
                </c:pt>
                <c:pt idx="5879">
                  <c:v>-73.591999999999999</c:v>
                </c:pt>
                <c:pt idx="5880">
                  <c:v>-73.589999999999989</c:v>
                </c:pt>
                <c:pt idx="5881">
                  <c:v>-73.587999999999994</c:v>
                </c:pt>
                <c:pt idx="5882">
                  <c:v>-73.585999999999999</c:v>
                </c:pt>
                <c:pt idx="5883">
                  <c:v>-73.583999999999989</c:v>
                </c:pt>
                <c:pt idx="5884">
                  <c:v>-73.581999999999994</c:v>
                </c:pt>
                <c:pt idx="5885">
                  <c:v>-73.58</c:v>
                </c:pt>
                <c:pt idx="5886">
                  <c:v>-73.577999999999989</c:v>
                </c:pt>
                <c:pt idx="5887">
                  <c:v>-73.575999999999993</c:v>
                </c:pt>
                <c:pt idx="5888">
                  <c:v>-73.573999999999998</c:v>
                </c:pt>
                <c:pt idx="5889">
                  <c:v>-73.571999999999989</c:v>
                </c:pt>
                <c:pt idx="5890">
                  <c:v>-73.569999999999993</c:v>
                </c:pt>
                <c:pt idx="5891">
                  <c:v>-73.567999999999998</c:v>
                </c:pt>
                <c:pt idx="5892">
                  <c:v>-73.565999999999988</c:v>
                </c:pt>
                <c:pt idx="5893">
                  <c:v>-73.563999999999993</c:v>
                </c:pt>
                <c:pt idx="5894">
                  <c:v>-73.561999999999998</c:v>
                </c:pt>
                <c:pt idx="5895">
                  <c:v>-73.56</c:v>
                </c:pt>
                <c:pt idx="5896">
                  <c:v>-73.557999999999993</c:v>
                </c:pt>
                <c:pt idx="5897">
                  <c:v>-73.555999999999997</c:v>
                </c:pt>
                <c:pt idx="5898">
                  <c:v>-73.554000000000002</c:v>
                </c:pt>
                <c:pt idx="5899">
                  <c:v>-73.551999999999992</c:v>
                </c:pt>
                <c:pt idx="5900">
                  <c:v>-73.55</c:v>
                </c:pt>
                <c:pt idx="5901">
                  <c:v>-73.548000000000002</c:v>
                </c:pt>
                <c:pt idx="5902">
                  <c:v>-73.545999999999992</c:v>
                </c:pt>
                <c:pt idx="5903">
                  <c:v>-73.543999999999997</c:v>
                </c:pt>
                <c:pt idx="5904">
                  <c:v>-73.542000000000002</c:v>
                </c:pt>
                <c:pt idx="5905">
                  <c:v>-73.539999999999992</c:v>
                </c:pt>
                <c:pt idx="5906">
                  <c:v>-73.537999999999997</c:v>
                </c:pt>
                <c:pt idx="5907">
                  <c:v>-73.536000000000001</c:v>
                </c:pt>
                <c:pt idx="5908">
                  <c:v>-73.533999999999992</c:v>
                </c:pt>
                <c:pt idx="5909">
                  <c:v>-73.531999999999996</c:v>
                </c:pt>
                <c:pt idx="5910">
                  <c:v>-73.53</c:v>
                </c:pt>
                <c:pt idx="5911">
                  <c:v>-73.527999999999992</c:v>
                </c:pt>
                <c:pt idx="5912">
                  <c:v>-73.525999999999996</c:v>
                </c:pt>
                <c:pt idx="5913">
                  <c:v>-73.524000000000001</c:v>
                </c:pt>
                <c:pt idx="5914">
                  <c:v>-73.521999999999991</c:v>
                </c:pt>
                <c:pt idx="5915">
                  <c:v>-73.52</c:v>
                </c:pt>
                <c:pt idx="5916">
                  <c:v>-73.518000000000001</c:v>
                </c:pt>
                <c:pt idx="5917">
                  <c:v>-73.515999999999991</c:v>
                </c:pt>
                <c:pt idx="5918">
                  <c:v>-73.513999999999996</c:v>
                </c:pt>
                <c:pt idx="5919">
                  <c:v>-73.512</c:v>
                </c:pt>
                <c:pt idx="5920">
                  <c:v>-73.509999999999991</c:v>
                </c:pt>
                <c:pt idx="5921">
                  <c:v>-73.507999999999996</c:v>
                </c:pt>
                <c:pt idx="5922">
                  <c:v>-73.506</c:v>
                </c:pt>
                <c:pt idx="5923">
                  <c:v>-73.503999999999991</c:v>
                </c:pt>
                <c:pt idx="5924">
                  <c:v>-73.501999999999995</c:v>
                </c:pt>
                <c:pt idx="5925">
                  <c:v>-73.5</c:v>
                </c:pt>
                <c:pt idx="5926">
                  <c:v>-73.49799999999999</c:v>
                </c:pt>
                <c:pt idx="5927">
                  <c:v>-73.495999999999995</c:v>
                </c:pt>
                <c:pt idx="5928">
                  <c:v>-73.494</c:v>
                </c:pt>
                <c:pt idx="5929">
                  <c:v>-73.49199999999999</c:v>
                </c:pt>
                <c:pt idx="5930">
                  <c:v>-73.489999999999995</c:v>
                </c:pt>
                <c:pt idx="5931">
                  <c:v>-73.488</c:v>
                </c:pt>
                <c:pt idx="5932">
                  <c:v>-73.48599999999999</c:v>
                </c:pt>
                <c:pt idx="5933">
                  <c:v>-73.483999999999995</c:v>
                </c:pt>
                <c:pt idx="5934">
                  <c:v>-73.481999999999999</c:v>
                </c:pt>
                <c:pt idx="5935">
                  <c:v>-73.47999999999999</c:v>
                </c:pt>
                <c:pt idx="5936">
                  <c:v>-73.477999999999994</c:v>
                </c:pt>
                <c:pt idx="5937">
                  <c:v>-73.475999999999999</c:v>
                </c:pt>
                <c:pt idx="5938">
                  <c:v>-73.47399999999999</c:v>
                </c:pt>
                <c:pt idx="5939">
                  <c:v>-73.471999999999994</c:v>
                </c:pt>
                <c:pt idx="5940">
                  <c:v>-73.47</c:v>
                </c:pt>
                <c:pt idx="5941">
                  <c:v>-73.467999999999989</c:v>
                </c:pt>
                <c:pt idx="5942">
                  <c:v>-73.465999999999994</c:v>
                </c:pt>
                <c:pt idx="5943">
                  <c:v>-73.463999999999999</c:v>
                </c:pt>
                <c:pt idx="5944">
                  <c:v>-73.461999999999989</c:v>
                </c:pt>
                <c:pt idx="5945">
                  <c:v>-73.459999999999994</c:v>
                </c:pt>
                <c:pt idx="5946">
                  <c:v>-73.457999999999998</c:v>
                </c:pt>
                <c:pt idx="5947">
                  <c:v>-73.455999999999989</c:v>
                </c:pt>
                <c:pt idx="5948">
                  <c:v>-73.453999999999994</c:v>
                </c:pt>
                <c:pt idx="5949">
                  <c:v>-73.451999999999998</c:v>
                </c:pt>
                <c:pt idx="5950">
                  <c:v>-73.449999999999989</c:v>
                </c:pt>
                <c:pt idx="5951">
                  <c:v>-73.447999999999993</c:v>
                </c:pt>
                <c:pt idx="5952">
                  <c:v>-73.445999999999998</c:v>
                </c:pt>
                <c:pt idx="5953">
                  <c:v>-73.443999999999988</c:v>
                </c:pt>
                <c:pt idx="5954">
                  <c:v>-73.441999999999993</c:v>
                </c:pt>
                <c:pt idx="5955">
                  <c:v>-73.44</c:v>
                </c:pt>
                <c:pt idx="5956">
                  <c:v>-73.437999999999988</c:v>
                </c:pt>
                <c:pt idx="5957">
                  <c:v>-73.435999999999993</c:v>
                </c:pt>
                <c:pt idx="5958">
                  <c:v>-73.433999999999997</c:v>
                </c:pt>
                <c:pt idx="5959">
                  <c:v>-73.431999999999988</c:v>
                </c:pt>
                <c:pt idx="5960">
                  <c:v>-73.429999999999993</c:v>
                </c:pt>
                <c:pt idx="5961">
                  <c:v>-73.427999999999997</c:v>
                </c:pt>
                <c:pt idx="5962">
                  <c:v>-73.425999999999988</c:v>
                </c:pt>
                <c:pt idx="5963">
                  <c:v>-73.423999999999992</c:v>
                </c:pt>
                <c:pt idx="5964">
                  <c:v>-73.421999999999997</c:v>
                </c:pt>
                <c:pt idx="5965">
                  <c:v>-73.419999999999987</c:v>
                </c:pt>
                <c:pt idx="5966">
                  <c:v>-73.417999999999992</c:v>
                </c:pt>
                <c:pt idx="5967">
                  <c:v>-73.415999999999997</c:v>
                </c:pt>
                <c:pt idx="5968">
                  <c:v>-73.413999999999987</c:v>
                </c:pt>
                <c:pt idx="5969">
                  <c:v>-73.411999999999992</c:v>
                </c:pt>
                <c:pt idx="5970">
                  <c:v>-73.41</c:v>
                </c:pt>
                <c:pt idx="5971">
                  <c:v>-73.407999999999987</c:v>
                </c:pt>
                <c:pt idx="5972">
                  <c:v>-73.405999999999992</c:v>
                </c:pt>
                <c:pt idx="5973">
                  <c:v>-73.403999999999996</c:v>
                </c:pt>
                <c:pt idx="5974">
                  <c:v>-73.401999999999987</c:v>
                </c:pt>
                <c:pt idx="5975">
                  <c:v>-73.399999999999991</c:v>
                </c:pt>
                <c:pt idx="5976">
                  <c:v>-73.397999999999996</c:v>
                </c:pt>
                <c:pt idx="5977">
                  <c:v>-73.395999999999987</c:v>
                </c:pt>
                <c:pt idx="5978">
                  <c:v>-73.393999999999991</c:v>
                </c:pt>
                <c:pt idx="5979">
                  <c:v>-73.391999999999996</c:v>
                </c:pt>
                <c:pt idx="5980">
                  <c:v>-73.389999999999986</c:v>
                </c:pt>
                <c:pt idx="5981">
                  <c:v>-73.387999999999991</c:v>
                </c:pt>
                <c:pt idx="5982">
                  <c:v>-73.385999999999996</c:v>
                </c:pt>
                <c:pt idx="5983">
                  <c:v>-73.384</c:v>
                </c:pt>
                <c:pt idx="5984">
                  <c:v>-73.381999999999991</c:v>
                </c:pt>
                <c:pt idx="5985">
                  <c:v>-73.38</c:v>
                </c:pt>
                <c:pt idx="5986">
                  <c:v>-73.378</c:v>
                </c:pt>
                <c:pt idx="5987">
                  <c:v>-73.375999999999991</c:v>
                </c:pt>
                <c:pt idx="5988">
                  <c:v>-73.373999999999995</c:v>
                </c:pt>
                <c:pt idx="5989">
                  <c:v>-73.372</c:v>
                </c:pt>
                <c:pt idx="5990">
                  <c:v>-73.36999999999999</c:v>
                </c:pt>
                <c:pt idx="5991">
                  <c:v>-73.367999999999995</c:v>
                </c:pt>
                <c:pt idx="5992">
                  <c:v>-73.366</c:v>
                </c:pt>
                <c:pt idx="5993">
                  <c:v>-73.36399999999999</c:v>
                </c:pt>
                <c:pt idx="5994">
                  <c:v>-73.361999999999995</c:v>
                </c:pt>
                <c:pt idx="5995">
                  <c:v>-73.36</c:v>
                </c:pt>
                <c:pt idx="5996">
                  <c:v>-73.35799999999999</c:v>
                </c:pt>
                <c:pt idx="5997">
                  <c:v>-73.355999999999995</c:v>
                </c:pt>
                <c:pt idx="5998">
                  <c:v>-73.353999999999999</c:v>
                </c:pt>
                <c:pt idx="5999">
                  <c:v>-73.35199999999999</c:v>
                </c:pt>
                <c:pt idx="6000">
                  <c:v>-73.349999999999994</c:v>
                </c:pt>
                <c:pt idx="6001">
                  <c:v>-73.347999999999999</c:v>
                </c:pt>
                <c:pt idx="6002">
                  <c:v>-73.345999999999989</c:v>
                </c:pt>
                <c:pt idx="6003">
                  <c:v>-73.343999999999994</c:v>
                </c:pt>
                <c:pt idx="6004">
                  <c:v>-73.341999999999999</c:v>
                </c:pt>
                <c:pt idx="6005">
                  <c:v>-73.339999999999989</c:v>
                </c:pt>
                <c:pt idx="6006">
                  <c:v>-73.337999999999994</c:v>
                </c:pt>
                <c:pt idx="6007">
                  <c:v>-73.335999999999999</c:v>
                </c:pt>
                <c:pt idx="6008">
                  <c:v>-73.333999999999989</c:v>
                </c:pt>
                <c:pt idx="6009">
                  <c:v>-73.331999999999994</c:v>
                </c:pt>
                <c:pt idx="6010">
                  <c:v>-73.33</c:v>
                </c:pt>
                <c:pt idx="6011">
                  <c:v>-73.327999999999989</c:v>
                </c:pt>
                <c:pt idx="6012">
                  <c:v>-73.325999999999993</c:v>
                </c:pt>
                <c:pt idx="6013">
                  <c:v>-73.323999999999998</c:v>
                </c:pt>
                <c:pt idx="6014">
                  <c:v>-73.321999999999989</c:v>
                </c:pt>
                <c:pt idx="6015">
                  <c:v>-73.319999999999993</c:v>
                </c:pt>
                <c:pt idx="6016">
                  <c:v>-73.317999999999998</c:v>
                </c:pt>
                <c:pt idx="6017">
                  <c:v>-73.315999999999988</c:v>
                </c:pt>
                <c:pt idx="6018">
                  <c:v>-73.313999999999993</c:v>
                </c:pt>
                <c:pt idx="6019">
                  <c:v>-73.311999999999998</c:v>
                </c:pt>
                <c:pt idx="6020">
                  <c:v>-73.31</c:v>
                </c:pt>
                <c:pt idx="6021">
                  <c:v>-73.307999999999993</c:v>
                </c:pt>
                <c:pt idx="6022">
                  <c:v>-73.305999999999997</c:v>
                </c:pt>
                <c:pt idx="6023">
                  <c:v>-73.304000000000002</c:v>
                </c:pt>
                <c:pt idx="6024">
                  <c:v>-73.301999999999992</c:v>
                </c:pt>
                <c:pt idx="6025">
                  <c:v>-73.3</c:v>
                </c:pt>
                <c:pt idx="6026">
                  <c:v>-73.298000000000002</c:v>
                </c:pt>
                <c:pt idx="6027">
                  <c:v>-73.295999999999992</c:v>
                </c:pt>
                <c:pt idx="6028">
                  <c:v>-73.293999999999997</c:v>
                </c:pt>
                <c:pt idx="6029">
                  <c:v>-73.292000000000002</c:v>
                </c:pt>
                <c:pt idx="6030">
                  <c:v>-73.289999999999992</c:v>
                </c:pt>
                <c:pt idx="6031">
                  <c:v>-73.287999999999997</c:v>
                </c:pt>
                <c:pt idx="6032">
                  <c:v>-73.286000000000001</c:v>
                </c:pt>
                <c:pt idx="6033">
                  <c:v>-73.283999999999992</c:v>
                </c:pt>
                <c:pt idx="6034">
                  <c:v>-73.281999999999996</c:v>
                </c:pt>
                <c:pt idx="6035">
                  <c:v>-73.28</c:v>
                </c:pt>
                <c:pt idx="6036">
                  <c:v>-73.277999999999992</c:v>
                </c:pt>
                <c:pt idx="6037">
                  <c:v>-73.275999999999996</c:v>
                </c:pt>
                <c:pt idx="6038">
                  <c:v>-73.274000000000001</c:v>
                </c:pt>
                <c:pt idx="6039">
                  <c:v>-73.271999999999991</c:v>
                </c:pt>
                <c:pt idx="6040">
                  <c:v>-73.27</c:v>
                </c:pt>
                <c:pt idx="6041">
                  <c:v>-73.268000000000001</c:v>
                </c:pt>
                <c:pt idx="6042">
                  <c:v>-73.265999999999991</c:v>
                </c:pt>
                <c:pt idx="6043">
                  <c:v>-73.263999999999996</c:v>
                </c:pt>
                <c:pt idx="6044">
                  <c:v>-73.262</c:v>
                </c:pt>
                <c:pt idx="6045">
                  <c:v>-73.259999999999991</c:v>
                </c:pt>
                <c:pt idx="6046">
                  <c:v>-73.257999999999996</c:v>
                </c:pt>
                <c:pt idx="6047">
                  <c:v>-73.256</c:v>
                </c:pt>
                <c:pt idx="6048">
                  <c:v>-73.253999999999991</c:v>
                </c:pt>
                <c:pt idx="6049">
                  <c:v>-73.251999999999995</c:v>
                </c:pt>
                <c:pt idx="6050">
                  <c:v>-73.25</c:v>
                </c:pt>
                <c:pt idx="6051">
                  <c:v>-73.24799999999999</c:v>
                </c:pt>
                <c:pt idx="6052">
                  <c:v>-73.245999999999995</c:v>
                </c:pt>
                <c:pt idx="6053">
                  <c:v>-73.244</c:v>
                </c:pt>
                <c:pt idx="6054">
                  <c:v>-73.24199999999999</c:v>
                </c:pt>
                <c:pt idx="6055">
                  <c:v>-73.239999999999995</c:v>
                </c:pt>
                <c:pt idx="6056">
                  <c:v>-73.238</c:v>
                </c:pt>
                <c:pt idx="6057">
                  <c:v>-73.23599999999999</c:v>
                </c:pt>
                <c:pt idx="6058">
                  <c:v>-73.233999999999995</c:v>
                </c:pt>
                <c:pt idx="6059">
                  <c:v>-73.231999999999999</c:v>
                </c:pt>
                <c:pt idx="6060">
                  <c:v>-73.22999999999999</c:v>
                </c:pt>
                <c:pt idx="6061">
                  <c:v>-73.227999999999994</c:v>
                </c:pt>
                <c:pt idx="6062">
                  <c:v>-73.225999999999999</c:v>
                </c:pt>
                <c:pt idx="6063">
                  <c:v>-73.22399999999999</c:v>
                </c:pt>
                <c:pt idx="6064">
                  <c:v>-73.221999999999994</c:v>
                </c:pt>
                <c:pt idx="6065">
                  <c:v>-73.22</c:v>
                </c:pt>
                <c:pt idx="6066">
                  <c:v>-73.217999999999989</c:v>
                </c:pt>
                <c:pt idx="6067">
                  <c:v>-73.215999999999994</c:v>
                </c:pt>
                <c:pt idx="6068">
                  <c:v>-73.213999999999999</c:v>
                </c:pt>
                <c:pt idx="6069">
                  <c:v>-73.211999999999989</c:v>
                </c:pt>
                <c:pt idx="6070">
                  <c:v>-73.209999999999994</c:v>
                </c:pt>
                <c:pt idx="6071">
                  <c:v>-73.207999999999998</c:v>
                </c:pt>
                <c:pt idx="6072">
                  <c:v>-73.205999999999989</c:v>
                </c:pt>
                <c:pt idx="6073">
                  <c:v>-73.203999999999994</c:v>
                </c:pt>
                <c:pt idx="6074">
                  <c:v>-73.201999999999998</c:v>
                </c:pt>
                <c:pt idx="6075">
                  <c:v>-73.199999999999989</c:v>
                </c:pt>
                <c:pt idx="6076">
                  <c:v>-73.197999999999993</c:v>
                </c:pt>
                <c:pt idx="6077">
                  <c:v>-73.195999999999998</c:v>
                </c:pt>
                <c:pt idx="6078">
                  <c:v>-73.193999999999988</c:v>
                </c:pt>
                <c:pt idx="6079">
                  <c:v>-73.191999999999993</c:v>
                </c:pt>
                <c:pt idx="6080">
                  <c:v>-73.19</c:v>
                </c:pt>
                <c:pt idx="6081">
                  <c:v>-73.187999999999988</c:v>
                </c:pt>
                <c:pt idx="6082">
                  <c:v>-73.185999999999993</c:v>
                </c:pt>
                <c:pt idx="6083">
                  <c:v>-73.183999999999997</c:v>
                </c:pt>
                <c:pt idx="6084">
                  <c:v>-73.181999999999988</c:v>
                </c:pt>
                <c:pt idx="6085">
                  <c:v>-73.179999999999993</c:v>
                </c:pt>
                <c:pt idx="6086">
                  <c:v>-73.177999999999997</c:v>
                </c:pt>
                <c:pt idx="6087">
                  <c:v>-73.175999999999988</c:v>
                </c:pt>
                <c:pt idx="6088">
                  <c:v>-73.173999999999992</c:v>
                </c:pt>
                <c:pt idx="6089">
                  <c:v>-73.171999999999997</c:v>
                </c:pt>
                <c:pt idx="6090">
                  <c:v>-73.169999999999987</c:v>
                </c:pt>
                <c:pt idx="6091">
                  <c:v>-73.167999999999992</c:v>
                </c:pt>
                <c:pt idx="6092">
                  <c:v>-73.165999999999997</c:v>
                </c:pt>
                <c:pt idx="6093">
                  <c:v>-73.163999999999987</c:v>
                </c:pt>
                <c:pt idx="6094">
                  <c:v>-73.161999999999992</c:v>
                </c:pt>
                <c:pt idx="6095">
                  <c:v>-73.16</c:v>
                </c:pt>
                <c:pt idx="6096">
                  <c:v>-73.157999999999987</c:v>
                </c:pt>
                <c:pt idx="6097">
                  <c:v>-73.155999999999992</c:v>
                </c:pt>
                <c:pt idx="6098">
                  <c:v>-73.153999999999996</c:v>
                </c:pt>
                <c:pt idx="6099">
                  <c:v>-73.151999999999987</c:v>
                </c:pt>
                <c:pt idx="6100">
                  <c:v>-73.149999999999991</c:v>
                </c:pt>
                <c:pt idx="6101">
                  <c:v>-73.147999999999996</c:v>
                </c:pt>
                <c:pt idx="6102">
                  <c:v>-73.145999999999987</c:v>
                </c:pt>
                <c:pt idx="6103">
                  <c:v>-73.143999999999991</c:v>
                </c:pt>
                <c:pt idx="6104">
                  <c:v>-73.141999999999996</c:v>
                </c:pt>
                <c:pt idx="6105">
                  <c:v>-73.139999999999986</c:v>
                </c:pt>
                <c:pt idx="6106">
                  <c:v>-73.137999999999991</c:v>
                </c:pt>
                <c:pt idx="6107">
                  <c:v>-73.135999999999996</c:v>
                </c:pt>
                <c:pt idx="6108">
                  <c:v>-73.134</c:v>
                </c:pt>
                <c:pt idx="6109">
                  <c:v>-73.131999999999991</c:v>
                </c:pt>
                <c:pt idx="6110">
                  <c:v>-73.13</c:v>
                </c:pt>
                <c:pt idx="6111">
                  <c:v>-73.128</c:v>
                </c:pt>
                <c:pt idx="6112">
                  <c:v>-73.125999999999991</c:v>
                </c:pt>
                <c:pt idx="6113">
                  <c:v>-73.123999999999995</c:v>
                </c:pt>
                <c:pt idx="6114">
                  <c:v>-73.122</c:v>
                </c:pt>
                <c:pt idx="6115">
                  <c:v>-73.11999999999999</c:v>
                </c:pt>
                <c:pt idx="6116">
                  <c:v>-73.117999999999995</c:v>
                </c:pt>
                <c:pt idx="6117">
                  <c:v>-73.116</c:v>
                </c:pt>
                <c:pt idx="6118">
                  <c:v>-73.11399999999999</c:v>
                </c:pt>
                <c:pt idx="6119">
                  <c:v>-73.111999999999995</c:v>
                </c:pt>
                <c:pt idx="6120">
                  <c:v>-73.11</c:v>
                </c:pt>
                <c:pt idx="6121">
                  <c:v>-73.10799999999999</c:v>
                </c:pt>
                <c:pt idx="6122">
                  <c:v>-73.105999999999995</c:v>
                </c:pt>
                <c:pt idx="6123">
                  <c:v>-73.103999999999999</c:v>
                </c:pt>
                <c:pt idx="6124">
                  <c:v>-73.10199999999999</c:v>
                </c:pt>
                <c:pt idx="6125">
                  <c:v>-73.099999999999994</c:v>
                </c:pt>
                <c:pt idx="6126">
                  <c:v>-73.097999999999999</c:v>
                </c:pt>
                <c:pt idx="6127">
                  <c:v>-73.095999999999989</c:v>
                </c:pt>
                <c:pt idx="6128">
                  <c:v>-73.093999999999994</c:v>
                </c:pt>
                <c:pt idx="6129">
                  <c:v>-73.091999999999999</c:v>
                </c:pt>
                <c:pt idx="6130">
                  <c:v>-73.089999999999989</c:v>
                </c:pt>
                <c:pt idx="6131">
                  <c:v>-73.087999999999994</c:v>
                </c:pt>
                <c:pt idx="6132">
                  <c:v>-73.085999999999999</c:v>
                </c:pt>
                <c:pt idx="6133">
                  <c:v>-73.083999999999989</c:v>
                </c:pt>
                <c:pt idx="6134">
                  <c:v>-73.081999999999994</c:v>
                </c:pt>
                <c:pt idx="6135">
                  <c:v>-73.08</c:v>
                </c:pt>
                <c:pt idx="6136">
                  <c:v>-73.077999999999989</c:v>
                </c:pt>
                <c:pt idx="6137">
                  <c:v>-73.075999999999993</c:v>
                </c:pt>
                <c:pt idx="6138">
                  <c:v>-73.073999999999998</c:v>
                </c:pt>
                <c:pt idx="6139">
                  <c:v>-73.071999999999989</c:v>
                </c:pt>
                <c:pt idx="6140">
                  <c:v>-73.069999999999993</c:v>
                </c:pt>
                <c:pt idx="6141">
                  <c:v>-73.067999999999998</c:v>
                </c:pt>
                <c:pt idx="6142">
                  <c:v>-73.065999999999988</c:v>
                </c:pt>
                <c:pt idx="6143">
                  <c:v>-73.063999999999993</c:v>
                </c:pt>
                <c:pt idx="6144">
                  <c:v>-73.061999999999998</c:v>
                </c:pt>
                <c:pt idx="6145">
                  <c:v>-73.06</c:v>
                </c:pt>
                <c:pt idx="6146">
                  <c:v>-73.057999999999993</c:v>
                </c:pt>
                <c:pt idx="6147">
                  <c:v>-73.055999999999997</c:v>
                </c:pt>
                <c:pt idx="6148">
                  <c:v>-73.054000000000002</c:v>
                </c:pt>
                <c:pt idx="6149">
                  <c:v>-73.051999999999992</c:v>
                </c:pt>
                <c:pt idx="6150">
                  <c:v>-73.05</c:v>
                </c:pt>
                <c:pt idx="6151">
                  <c:v>-73.048000000000002</c:v>
                </c:pt>
                <c:pt idx="6152">
                  <c:v>-73.045999999999992</c:v>
                </c:pt>
                <c:pt idx="6153">
                  <c:v>-73.043999999999997</c:v>
                </c:pt>
                <c:pt idx="6154">
                  <c:v>-73.042000000000002</c:v>
                </c:pt>
                <c:pt idx="6155">
                  <c:v>-73.039999999999992</c:v>
                </c:pt>
                <c:pt idx="6156">
                  <c:v>-73.037999999999997</c:v>
                </c:pt>
                <c:pt idx="6157">
                  <c:v>-73.036000000000001</c:v>
                </c:pt>
                <c:pt idx="6158">
                  <c:v>-73.033999999999992</c:v>
                </c:pt>
                <c:pt idx="6159">
                  <c:v>-73.031999999999996</c:v>
                </c:pt>
                <c:pt idx="6160">
                  <c:v>-73.03</c:v>
                </c:pt>
                <c:pt idx="6161">
                  <c:v>-73.027999999999992</c:v>
                </c:pt>
                <c:pt idx="6162">
                  <c:v>-73.025999999999996</c:v>
                </c:pt>
                <c:pt idx="6163">
                  <c:v>-73.024000000000001</c:v>
                </c:pt>
                <c:pt idx="6164">
                  <c:v>-73.021999999999991</c:v>
                </c:pt>
                <c:pt idx="6165">
                  <c:v>-73.02</c:v>
                </c:pt>
                <c:pt idx="6166">
                  <c:v>-73.018000000000001</c:v>
                </c:pt>
                <c:pt idx="6167">
                  <c:v>-73.015999999999991</c:v>
                </c:pt>
                <c:pt idx="6168">
                  <c:v>-73.013999999999996</c:v>
                </c:pt>
                <c:pt idx="6169">
                  <c:v>-73.012</c:v>
                </c:pt>
                <c:pt idx="6170">
                  <c:v>-73.009999999999991</c:v>
                </c:pt>
                <c:pt idx="6171">
                  <c:v>-73.007999999999996</c:v>
                </c:pt>
                <c:pt idx="6172">
                  <c:v>-73.006</c:v>
                </c:pt>
                <c:pt idx="6173">
                  <c:v>-73.003999999999991</c:v>
                </c:pt>
                <c:pt idx="6174">
                  <c:v>-73.001999999999995</c:v>
                </c:pt>
                <c:pt idx="6175">
                  <c:v>-73</c:v>
                </c:pt>
                <c:pt idx="6176">
                  <c:v>-72.99799999999999</c:v>
                </c:pt>
                <c:pt idx="6177">
                  <c:v>-72.995999999999995</c:v>
                </c:pt>
                <c:pt idx="6178">
                  <c:v>-72.994</c:v>
                </c:pt>
                <c:pt idx="6179">
                  <c:v>-72.99199999999999</c:v>
                </c:pt>
                <c:pt idx="6180">
                  <c:v>-72.989999999999995</c:v>
                </c:pt>
                <c:pt idx="6181">
                  <c:v>-72.988</c:v>
                </c:pt>
                <c:pt idx="6182">
                  <c:v>-72.98599999999999</c:v>
                </c:pt>
                <c:pt idx="6183">
                  <c:v>-72.983999999999995</c:v>
                </c:pt>
                <c:pt idx="6184">
                  <c:v>-72.981999999999999</c:v>
                </c:pt>
                <c:pt idx="6185">
                  <c:v>-72.97999999999999</c:v>
                </c:pt>
                <c:pt idx="6186">
                  <c:v>-72.977999999999994</c:v>
                </c:pt>
                <c:pt idx="6187">
                  <c:v>-72.975999999999999</c:v>
                </c:pt>
                <c:pt idx="6188">
                  <c:v>-72.97399999999999</c:v>
                </c:pt>
                <c:pt idx="6189">
                  <c:v>-72.971999999999994</c:v>
                </c:pt>
                <c:pt idx="6190">
                  <c:v>-72.97</c:v>
                </c:pt>
                <c:pt idx="6191">
                  <c:v>-72.967999999999989</c:v>
                </c:pt>
                <c:pt idx="6192">
                  <c:v>-72.965999999999994</c:v>
                </c:pt>
                <c:pt idx="6193">
                  <c:v>-72.963999999999999</c:v>
                </c:pt>
                <c:pt idx="6194">
                  <c:v>-72.961999999999989</c:v>
                </c:pt>
                <c:pt idx="6195">
                  <c:v>-72.959999999999994</c:v>
                </c:pt>
                <c:pt idx="6196">
                  <c:v>-72.957999999999998</c:v>
                </c:pt>
                <c:pt idx="6197">
                  <c:v>-72.955999999999989</c:v>
                </c:pt>
                <c:pt idx="6198">
                  <c:v>-72.953999999999994</c:v>
                </c:pt>
                <c:pt idx="6199">
                  <c:v>-72.951999999999998</c:v>
                </c:pt>
                <c:pt idx="6200">
                  <c:v>-72.949999999999989</c:v>
                </c:pt>
                <c:pt idx="6201">
                  <c:v>-72.947999999999993</c:v>
                </c:pt>
                <c:pt idx="6202">
                  <c:v>-72.945999999999998</c:v>
                </c:pt>
                <c:pt idx="6203">
                  <c:v>-72.943999999999988</c:v>
                </c:pt>
                <c:pt idx="6204">
                  <c:v>-72.941999999999993</c:v>
                </c:pt>
                <c:pt idx="6205">
                  <c:v>-72.94</c:v>
                </c:pt>
                <c:pt idx="6206">
                  <c:v>-72.937999999999988</c:v>
                </c:pt>
                <c:pt idx="6207">
                  <c:v>-72.935999999999993</c:v>
                </c:pt>
                <c:pt idx="6208">
                  <c:v>-72.933999999999997</c:v>
                </c:pt>
                <c:pt idx="6209">
                  <c:v>-72.931999999999988</c:v>
                </c:pt>
                <c:pt idx="6210">
                  <c:v>-72.929999999999993</c:v>
                </c:pt>
                <c:pt idx="6211">
                  <c:v>-72.927999999999997</c:v>
                </c:pt>
                <c:pt idx="6212">
                  <c:v>-72.925999999999988</c:v>
                </c:pt>
                <c:pt idx="6213">
                  <c:v>-72.923999999999992</c:v>
                </c:pt>
                <c:pt idx="6214">
                  <c:v>-72.921999999999997</c:v>
                </c:pt>
                <c:pt idx="6215">
                  <c:v>-72.919999999999987</c:v>
                </c:pt>
                <c:pt idx="6216">
                  <c:v>-72.917999999999992</c:v>
                </c:pt>
                <c:pt idx="6217">
                  <c:v>-72.915999999999997</c:v>
                </c:pt>
                <c:pt idx="6218">
                  <c:v>-72.913999999999987</c:v>
                </c:pt>
                <c:pt idx="6219">
                  <c:v>-72.911999999999992</c:v>
                </c:pt>
                <c:pt idx="6220">
                  <c:v>-72.91</c:v>
                </c:pt>
                <c:pt idx="6221">
                  <c:v>-72.907999999999987</c:v>
                </c:pt>
                <c:pt idx="6222">
                  <c:v>-72.905999999999992</c:v>
                </c:pt>
                <c:pt idx="6223">
                  <c:v>-72.903999999999996</c:v>
                </c:pt>
                <c:pt idx="6224">
                  <c:v>-72.901999999999987</c:v>
                </c:pt>
                <c:pt idx="6225">
                  <c:v>-72.899999999999991</c:v>
                </c:pt>
                <c:pt idx="6226">
                  <c:v>-72.897999999999996</c:v>
                </c:pt>
                <c:pt idx="6227">
                  <c:v>-72.895999999999987</c:v>
                </c:pt>
                <c:pt idx="6228">
                  <c:v>-72.893999999999991</c:v>
                </c:pt>
                <c:pt idx="6229">
                  <c:v>-72.891999999999996</c:v>
                </c:pt>
                <c:pt idx="6230">
                  <c:v>-72.889999999999986</c:v>
                </c:pt>
                <c:pt idx="6231">
                  <c:v>-72.887999999999991</c:v>
                </c:pt>
                <c:pt idx="6232">
                  <c:v>-72.885999999999996</c:v>
                </c:pt>
                <c:pt idx="6233">
                  <c:v>-72.884</c:v>
                </c:pt>
                <c:pt idx="6234">
                  <c:v>-72.881999999999991</c:v>
                </c:pt>
                <c:pt idx="6235">
                  <c:v>-72.88</c:v>
                </c:pt>
                <c:pt idx="6236">
                  <c:v>-72.878</c:v>
                </c:pt>
                <c:pt idx="6237">
                  <c:v>-72.875999999999991</c:v>
                </c:pt>
                <c:pt idx="6238">
                  <c:v>-72.873999999999995</c:v>
                </c:pt>
                <c:pt idx="6239">
                  <c:v>-72.872</c:v>
                </c:pt>
                <c:pt idx="6240">
                  <c:v>-72.86999999999999</c:v>
                </c:pt>
                <c:pt idx="6241">
                  <c:v>-72.867999999999995</c:v>
                </c:pt>
                <c:pt idx="6242">
                  <c:v>-72.866</c:v>
                </c:pt>
                <c:pt idx="6243">
                  <c:v>-72.86399999999999</c:v>
                </c:pt>
                <c:pt idx="6244">
                  <c:v>-72.861999999999995</c:v>
                </c:pt>
                <c:pt idx="6245">
                  <c:v>-72.86</c:v>
                </c:pt>
                <c:pt idx="6246">
                  <c:v>-72.85799999999999</c:v>
                </c:pt>
                <c:pt idx="6247">
                  <c:v>-72.855999999999995</c:v>
                </c:pt>
                <c:pt idx="6248">
                  <c:v>-72.853999999999999</c:v>
                </c:pt>
                <c:pt idx="6249">
                  <c:v>-72.85199999999999</c:v>
                </c:pt>
                <c:pt idx="6250">
                  <c:v>-72.849999999999994</c:v>
                </c:pt>
                <c:pt idx="6251">
                  <c:v>-72.847999999999999</c:v>
                </c:pt>
                <c:pt idx="6252">
                  <c:v>-72.845999999999989</c:v>
                </c:pt>
                <c:pt idx="6253">
                  <c:v>-72.843999999999994</c:v>
                </c:pt>
                <c:pt idx="6254">
                  <c:v>-72.841999999999999</c:v>
                </c:pt>
                <c:pt idx="6255">
                  <c:v>-72.839999999999989</c:v>
                </c:pt>
                <c:pt idx="6256">
                  <c:v>-72.837999999999994</c:v>
                </c:pt>
                <c:pt idx="6257">
                  <c:v>-72.835999999999999</c:v>
                </c:pt>
                <c:pt idx="6258">
                  <c:v>-72.833999999999989</c:v>
                </c:pt>
                <c:pt idx="6259">
                  <c:v>-72.831999999999994</c:v>
                </c:pt>
                <c:pt idx="6260">
                  <c:v>-72.83</c:v>
                </c:pt>
                <c:pt idx="6261">
                  <c:v>-72.827999999999989</c:v>
                </c:pt>
                <c:pt idx="6262">
                  <c:v>-72.825999999999993</c:v>
                </c:pt>
                <c:pt idx="6263">
                  <c:v>-72.823999999999998</c:v>
                </c:pt>
                <c:pt idx="6264">
                  <c:v>-72.821999999999989</c:v>
                </c:pt>
                <c:pt idx="6265">
                  <c:v>-72.819999999999993</c:v>
                </c:pt>
                <c:pt idx="6266">
                  <c:v>-72.817999999999998</c:v>
                </c:pt>
                <c:pt idx="6267">
                  <c:v>-72.815999999999988</c:v>
                </c:pt>
                <c:pt idx="6268">
                  <c:v>-72.813999999999993</c:v>
                </c:pt>
                <c:pt idx="6269">
                  <c:v>-72.811999999999998</c:v>
                </c:pt>
                <c:pt idx="6270">
                  <c:v>-72.81</c:v>
                </c:pt>
                <c:pt idx="6271">
                  <c:v>-72.807999999999993</c:v>
                </c:pt>
                <c:pt idx="6272">
                  <c:v>-72.805999999999997</c:v>
                </c:pt>
                <c:pt idx="6273">
                  <c:v>-72.804000000000002</c:v>
                </c:pt>
                <c:pt idx="6274">
                  <c:v>-72.801999999999992</c:v>
                </c:pt>
                <c:pt idx="6275">
                  <c:v>-72.8</c:v>
                </c:pt>
                <c:pt idx="6276">
                  <c:v>-72.798000000000002</c:v>
                </c:pt>
                <c:pt idx="6277">
                  <c:v>-72.795999999999992</c:v>
                </c:pt>
                <c:pt idx="6278">
                  <c:v>-72.793999999999997</c:v>
                </c:pt>
                <c:pt idx="6279">
                  <c:v>-72.792000000000002</c:v>
                </c:pt>
                <c:pt idx="6280">
                  <c:v>-72.789999999999992</c:v>
                </c:pt>
                <c:pt idx="6281">
                  <c:v>-72.787999999999997</c:v>
                </c:pt>
                <c:pt idx="6282">
                  <c:v>-72.786000000000001</c:v>
                </c:pt>
                <c:pt idx="6283">
                  <c:v>-72.783999999999992</c:v>
                </c:pt>
                <c:pt idx="6284">
                  <c:v>-72.781999999999996</c:v>
                </c:pt>
                <c:pt idx="6285">
                  <c:v>-72.78</c:v>
                </c:pt>
                <c:pt idx="6286">
                  <c:v>-72.777999999999992</c:v>
                </c:pt>
                <c:pt idx="6287">
                  <c:v>-72.775999999999996</c:v>
                </c:pt>
                <c:pt idx="6288">
                  <c:v>-72.774000000000001</c:v>
                </c:pt>
                <c:pt idx="6289">
                  <c:v>-72.771999999999991</c:v>
                </c:pt>
                <c:pt idx="6290">
                  <c:v>-72.77</c:v>
                </c:pt>
                <c:pt idx="6291">
                  <c:v>-72.768000000000001</c:v>
                </c:pt>
                <c:pt idx="6292">
                  <c:v>-72.765999999999991</c:v>
                </c:pt>
                <c:pt idx="6293">
                  <c:v>-72.763999999999996</c:v>
                </c:pt>
                <c:pt idx="6294">
                  <c:v>-72.762</c:v>
                </c:pt>
                <c:pt idx="6295">
                  <c:v>-72.759999999999991</c:v>
                </c:pt>
                <c:pt idx="6296">
                  <c:v>-72.757999999999996</c:v>
                </c:pt>
                <c:pt idx="6297">
                  <c:v>-72.756</c:v>
                </c:pt>
                <c:pt idx="6298">
                  <c:v>-72.753999999999991</c:v>
                </c:pt>
                <c:pt idx="6299">
                  <c:v>-72.751999999999995</c:v>
                </c:pt>
                <c:pt idx="6300">
                  <c:v>-72.75</c:v>
                </c:pt>
                <c:pt idx="6301">
                  <c:v>-72.74799999999999</c:v>
                </c:pt>
                <c:pt idx="6302">
                  <c:v>-72.745999999999995</c:v>
                </c:pt>
                <c:pt idx="6303">
                  <c:v>-72.744</c:v>
                </c:pt>
                <c:pt idx="6304">
                  <c:v>-72.74199999999999</c:v>
                </c:pt>
                <c:pt idx="6305">
                  <c:v>-72.739999999999995</c:v>
                </c:pt>
                <c:pt idx="6306">
                  <c:v>-72.738</c:v>
                </c:pt>
                <c:pt idx="6307">
                  <c:v>-72.73599999999999</c:v>
                </c:pt>
                <c:pt idx="6308">
                  <c:v>-72.733999999999995</c:v>
                </c:pt>
                <c:pt idx="6309">
                  <c:v>-72.731999999999999</c:v>
                </c:pt>
                <c:pt idx="6310">
                  <c:v>-72.72999999999999</c:v>
                </c:pt>
                <c:pt idx="6311">
                  <c:v>-72.727999999999994</c:v>
                </c:pt>
                <c:pt idx="6312">
                  <c:v>-72.725999999999999</c:v>
                </c:pt>
                <c:pt idx="6313">
                  <c:v>-72.72399999999999</c:v>
                </c:pt>
                <c:pt idx="6314">
                  <c:v>-72.721999999999994</c:v>
                </c:pt>
                <c:pt idx="6315">
                  <c:v>-72.72</c:v>
                </c:pt>
                <c:pt idx="6316">
                  <c:v>-72.717999999999989</c:v>
                </c:pt>
                <c:pt idx="6317">
                  <c:v>-72.715999999999994</c:v>
                </c:pt>
                <c:pt idx="6318">
                  <c:v>-72.713999999999999</c:v>
                </c:pt>
                <c:pt idx="6319">
                  <c:v>-72.711999999999989</c:v>
                </c:pt>
                <c:pt idx="6320">
                  <c:v>-72.709999999999994</c:v>
                </c:pt>
                <c:pt idx="6321">
                  <c:v>-72.707999999999998</c:v>
                </c:pt>
                <c:pt idx="6322">
                  <c:v>-72.705999999999989</c:v>
                </c:pt>
                <c:pt idx="6323">
                  <c:v>-72.703999999999994</c:v>
                </c:pt>
                <c:pt idx="6324">
                  <c:v>-72.701999999999998</c:v>
                </c:pt>
                <c:pt idx="6325">
                  <c:v>-72.699999999999989</c:v>
                </c:pt>
                <c:pt idx="6326">
                  <c:v>-72.697999999999993</c:v>
                </c:pt>
                <c:pt idx="6327">
                  <c:v>-72.695999999999998</c:v>
                </c:pt>
                <c:pt idx="6328">
                  <c:v>-72.693999999999988</c:v>
                </c:pt>
                <c:pt idx="6329">
                  <c:v>-72.691999999999993</c:v>
                </c:pt>
                <c:pt idx="6330">
                  <c:v>-72.69</c:v>
                </c:pt>
                <c:pt idx="6331">
                  <c:v>-72.687999999999988</c:v>
                </c:pt>
                <c:pt idx="6332">
                  <c:v>-72.685999999999993</c:v>
                </c:pt>
                <c:pt idx="6333">
                  <c:v>-72.683999999999997</c:v>
                </c:pt>
                <c:pt idx="6334">
                  <c:v>-72.681999999999988</c:v>
                </c:pt>
                <c:pt idx="6335">
                  <c:v>-72.679999999999993</c:v>
                </c:pt>
                <c:pt idx="6336">
                  <c:v>-72.677999999999997</c:v>
                </c:pt>
                <c:pt idx="6337">
                  <c:v>-72.675999999999988</c:v>
                </c:pt>
                <c:pt idx="6338">
                  <c:v>-72.673999999999992</c:v>
                </c:pt>
                <c:pt idx="6339">
                  <c:v>-72.671999999999997</c:v>
                </c:pt>
                <c:pt idx="6340">
                  <c:v>-72.669999999999987</c:v>
                </c:pt>
                <c:pt idx="6341">
                  <c:v>-72.667999999999992</c:v>
                </c:pt>
                <c:pt idx="6342">
                  <c:v>-72.665999999999997</c:v>
                </c:pt>
                <c:pt idx="6343">
                  <c:v>-72.663999999999987</c:v>
                </c:pt>
                <c:pt idx="6344">
                  <c:v>-72.661999999999992</c:v>
                </c:pt>
                <c:pt idx="6345">
                  <c:v>-72.66</c:v>
                </c:pt>
                <c:pt idx="6346">
                  <c:v>-72.657999999999987</c:v>
                </c:pt>
                <c:pt idx="6347">
                  <c:v>-72.655999999999992</c:v>
                </c:pt>
                <c:pt idx="6348">
                  <c:v>-72.653999999999996</c:v>
                </c:pt>
                <c:pt idx="6349">
                  <c:v>-72.651999999999987</c:v>
                </c:pt>
                <c:pt idx="6350">
                  <c:v>-72.649999999999991</c:v>
                </c:pt>
                <c:pt idx="6351">
                  <c:v>-72.647999999999996</c:v>
                </c:pt>
                <c:pt idx="6352">
                  <c:v>-72.645999999999987</c:v>
                </c:pt>
                <c:pt idx="6353">
                  <c:v>-72.643999999999991</c:v>
                </c:pt>
                <c:pt idx="6354">
                  <c:v>-72.641999999999996</c:v>
                </c:pt>
                <c:pt idx="6355">
                  <c:v>-72.639999999999986</c:v>
                </c:pt>
                <c:pt idx="6356">
                  <c:v>-72.637999999999991</c:v>
                </c:pt>
                <c:pt idx="6357">
                  <c:v>-72.635999999999996</c:v>
                </c:pt>
                <c:pt idx="6358">
                  <c:v>-72.634</c:v>
                </c:pt>
                <c:pt idx="6359">
                  <c:v>-72.631999999999991</c:v>
                </c:pt>
                <c:pt idx="6360">
                  <c:v>-72.63</c:v>
                </c:pt>
                <c:pt idx="6361">
                  <c:v>-72.628</c:v>
                </c:pt>
                <c:pt idx="6362">
                  <c:v>-72.625999999999991</c:v>
                </c:pt>
                <c:pt idx="6363">
                  <c:v>-72.623999999999995</c:v>
                </c:pt>
                <c:pt idx="6364">
                  <c:v>-72.622</c:v>
                </c:pt>
                <c:pt idx="6365">
                  <c:v>-72.61999999999999</c:v>
                </c:pt>
                <c:pt idx="6366">
                  <c:v>-72.617999999999995</c:v>
                </c:pt>
                <c:pt idx="6367">
                  <c:v>-72.616</c:v>
                </c:pt>
                <c:pt idx="6368">
                  <c:v>-72.61399999999999</c:v>
                </c:pt>
                <c:pt idx="6369">
                  <c:v>-72.611999999999995</c:v>
                </c:pt>
                <c:pt idx="6370">
                  <c:v>-72.61</c:v>
                </c:pt>
                <c:pt idx="6371">
                  <c:v>-72.60799999999999</c:v>
                </c:pt>
                <c:pt idx="6372">
                  <c:v>-72.605999999999995</c:v>
                </c:pt>
                <c:pt idx="6373">
                  <c:v>-72.603999999999999</c:v>
                </c:pt>
                <c:pt idx="6374">
                  <c:v>-72.60199999999999</c:v>
                </c:pt>
                <c:pt idx="6375">
                  <c:v>-72.599999999999994</c:v>
                </c:pt>
                <c:pt idx="6376">
                  <c:v>-72.597999999999999</c:v>
                </c:pt>
                <c:pt idx="6377">
                  <c:v>-72.595999999999989</c:v>
                </c:pt>
                <c:pt idx="6378">
                  <c:v>-72.593999999999994</c:v>
                </c:pt>
                <c:pt idx="6379">
                  <c:v>-72.591999999999999</c:v>
                </c:pt>
                <c:pt idx="6380">
                  <c:v>-72.589999999999989</c:v>
                </c:pt>
                <c:pt idx="6381">
                  <c:v>-72.587999999999994</c:v>
                </c:pt>
                <c:pt idx="6382">
                  <c:v>-72.585999999999999</c:v>
                </c:pt>
                <c:pt idx="6383">
                  <c:v>-72.583999999999989</c:v>
                </c:pt>
                <c:pt idx="6384">
                  <c:v>-72.581999999999994</c:v>
                </c:pt>
                <c:pt idx="6385">
                  <c:v>-72.58</c:v>
                </c:pt>
                <c:pt idx="6386">
                  <c:v>-72.577999999999989</c:v>
                </c:pt>
                <c:pt idx="6387">
                  <c:v>-72.575999999999993</c:v>
                </c:pt>
                <c:pt idx="6388">
                  <c:v>-72.573999999999998</c:v>
                </c:pt>
                <c:pt idx="6389">
                  <c:v>-72.571999999999989</c:v>
                </c:pt>
                <c:pt idx="6390">
                  <c:v>-72.569999999999993</c:v>
                </c:pt>
                <c:pt idx="6391">
                  <c:v>-72.567999999999998</c:v>
                </c:pt>
                <c:pt idx="6392">
                  <c:v>-72.565999999999988</c:v>
                </c:pt>
                <c:pt idx="6393">
                  <c:v>-72.563999999999993</c:v>
                </c:pt>
                <c:pt idx="6394">
                  <c:v>-72.561999999999998</c:v>
                </c:pt>
                <c:pt idx="6395">
                  <c:v>-72.56</c:v>
                </c:pt>
                <c:pt idx="6396">
                  <c:v>-72.557999999999993</c:v>
                </c:pt>
                <c:pt idx="6397">
                  <c:v>-72.555999999999997</c:v>
                </c:pt>
                <c:pt idx="6398">
                  <c:v>-72.554000000000002</c:v>
                </c:pt>
                <c:pt idx="6399">
                  <c:v>-72.551999999999992</c:v>
                </c:pt>
                <c:pt idx="6400">
                  <c:v>-72.55</c:v>
                </c:pt>
                <c:pt idx="6401">
                  <c:v>-72.548000000000002</c:v>
                </c:pt>
                <c:pt idx="6402">
                  <c:v>-72.545999999999992</c:v>
                </c:pt>
                <c:pt idx="6403">
                  <c:v>-72.543999999999997</c:v>
                </c:pt>
                <c:pt idx="6404">
                  <c:v>-72.542000000000002</c:v>
                </c:pt>
                <c:pt idx="6405">
                  <c:v>-72.539999999999992</c:v>
                </c:pt>
                <c:pt idx="6406">
                  <c:v>-72.537999999999997</c:v>
                </c:pt>
                <c:pt idx="6407">
                  <c:v>-72.536000000000001</c:v>
                </c:pt>
                <c:pt idx="6408">
                  <c:v>-72.533999999999992</c:v>
                </c:pt>
                <c:pt idx="6409">
                  <c:v>-72.531999999999996</c:v>
                </c:pt>
                <c:pt idx="6410">
                  <c:v>-72.53</c:v>
                </c:pt>
                <c:pt idx="6411">
                  <c:v>-72.527999999999992</c:v>
                </c:pt>
                <c:pt idx="6412">
                  <c:v>-72.525999999999996</c:v>
                </c:pt>
                <c:pt idx="6413">
                  <c:v>-72.524000000000001</c:v>
                </c:pt>
                <c:pt idx="6414">
                  <c:v>-72.521999999999991</c:v>
                </c:pt>
                <c:pt idx="6415">
                  <c:v>-72.52</c:v>
                </c:pt>
                <c:pt idx="6416">
                  <c:v>-72.518000000000001</c:v>
                </c:pt>
                <c:pt idx="6417">
                  <c:v>-72.515999999999991</c:v>
                </c:pt>
                <c:pt idx="6418">
                  <c:v>-72.513999999999996</c:v>
                </c:pt>
                <c:pt idx="6419">
                  <c:v>-72.512</c:v>
                </c:pt>
                <c:pt idx="6420">
                  <c:v>-72.509999999999991</c:v>
                </c:pt>
                <c:pt idx="6421">
                  <c:v>-72.507999999999996</c:v>
                </c:pt>
                <c:pt idx="6422">
                  <c:v>-72.506</c:v>
                </c:pt>
                <c:pt idx="6423">
                  <c:v>-72.503999999999991</c:v>
                </c:pt>
                <c:pt idx="6424">
                  <c:v>-72.501999999999995</c:v>
                </c:pt>
                <c:pt idx="6425">
                  <c:v>-72.5</c:v>
                </c:pt>
                <c:pt idx="6426">
                  <c:v>-72.49799999999999</c:v>
                </c:pt>
                <c:pt idx="6427">
                  <c:v>-72.495999999999995</c:v>
                </c:pt>
                <c:pt idx="6428">
                  <c:v>-72.494</c:v>
                </c:pt>
                <c:pt idx="6429">
                  <c:v>-72.49199999999999</c:v>
                </c:pt>
                <c:pt idx="6430">
                  <c:v>-72.489999999999995</c:v>
                </c:pt>
                <c:pt idx="6431">
                  <c:v>-72.488</c:v>
                </c:pt>
                <c:pt idx="6432">
                  <c:v>-72.48599999999999</c:v>
                </c:pt>
                <c:pt idx="6433">
                  <c:v>-72.483999999999995</c:v>
                </c:pt>
                <c:pt idx="6434">
                  <c:v>-72.481999999999999</c:v>
                </c:pt>
                <c:pt idx="6435">
                  <c:v>-72.47999999999999</c:v>
                </c:pt>
                <c:pt idx="6436">
                  <c:v>-72.477999999999994</c:v>
                </c:pt>
                <c:pt idx="6437">
                  <c:v>-72.475999999999999</c:v>
                </c:pt>
                <c:pt idx="6438">
                  <c:v>-72.47399999999999</c:v>
                </c:pt>
                <c:pt idx="6439">
                  <c:v>-72.471999999999994</c:v>
                </c:pt>
                <c:pt idx="6440">
                  <c:v>-72.47</c:v>
                </c:pt>
                <c:pt idx="6441">
                  <c:v>-72.467999999999989</c:v>
                </c:pt>
                <c:pt idx="6442">
                  <c:v>-72.465999999999994</c:v>
                </c:pt>
                <c:pt idx="6443">
                  <c:v>-72.463999999999999</c:v>
                </c:pt>
                <c:pt idx="6444">
                  <c:v>-72.461999999999989</c:v>
                </c:pt>
                <c:pt idx="6445">
                  <c:v>-72.459999999999994</c:v>
                </c:pt>
                <c:pt idx="6446">
                  <c:v>-72.457999999999998</c:v>
                </c:pt>
                <c:pt idx="6447">
                  <c:v>-72.455999999999989</c:v>
                </c:pt>
                <c:pt idx="6448">
                  <c:v>-72.453999999999994</c:v>
                </c:pt>
                <c:pt idx="6449">
                  <c:v>-72.451999999999998</c:v>
                </c:pt>
                <c:pt idx="6450">
                  <c:v>-72.449999999999989</c:v>
                </c:pt>
                <c:pt idx="6451">
                  <c:v>-72.447999999999993</c:v>
                </c:pt>
                <c:pt idx="6452">
                  <c:v>-72.445999999999998</c:v>
                </c:pt>
                <c:pt idx="6453">
                  <c:v>-72.443999999999988</c:v>
                </c:pt>
                <c:pt idx="6454">
                  <c:v>-72.441999999999993</c:v>
                </c:pt>
                <c:pt idx="6455">
                  <c:v>-72.44</c:v>
                </c:pt>
                <c:pt idx="6456">
                  <c:v>-72.437999999999988</c:v>
                </c:pt>
                <c:pt idx="6457">
                  <c:v>-72.435999999999993</c:v>
                </c:pt>
                <c:pt idx="6458">
                  <c:v>-72.433999999999997</c:v>
                </c:pt>
                <c:pt idx="6459">
                  <c:v>-72.431999999999988</c:v>
                </c:pt>
                <c:pt idx="6460">
                  <c:v>-72.429999999999993</c:v>
                </c:pt>
                <c:pt idx="6461">
                  <c:v>-72.427999999999997</c:v>
                </c:pt>
                <c:pt idx="6462">
                  <c:v>-72.425999999999988</c:v>
                </c:pt>
                <c:pt idx="6463">
                  <c:v>-72.423999999999992</c:v>
                </c:pt>
                <c:pt idx="6464">
                  <c:v>-72.421999999999997</c:v>
                </c:pt>
                <c:pt idx="6465">
                  <c:v>-72.419999999999987</c:v>
                </c:pt>
                <c:pt idx="6466">
                  <c:v>-72.417999999999992</c:v>
                </c:pt>
                <c:pt idx="6467">
                  <c:v>-72.415999999999997</c:v>
                </c:pt>
                <c:pt idx="6468">
                  <c:v>-72.413999999999987</c:v>
                </c:pt>
                <c:pt idx="6469">
                  <c:v>-72.411999999999992</c:v>
                </c:pt>
                <c:pt idx="6470">
                  <c:v>-72.41</c:v>
                </c:pt>
                <c:pt idx="6471">
                  <c:v>-72.407999999999987</c:v>
                </c:pt>
                <c:pt idx="6472">
                  <c:v>-72.405999999999992</c:v>
                </c:pt>
                <c:pt idx="6473">
                  <c:v>-72.403999999999996</c:v>
                </c:pt>
                <c:pt idx="6474">
                  <c:v>-72.401999999999987</c:v>
                </c:pt>
                <c:pt idx="6475">
                  <c:v>-72.399999999999991</c:v>
                </c:pt>
                <c:pt idx="6476">
                  <c:v>-72.397999999999996</c:v>
                </c:pt>
                <c:pt idx="6477">
                  <c:v>-72.395999999999987</c:v>
                </c:pt>
                <c:pt idx="6478">
                  <c:v>-72.393999999999991</c:v>
                </c:pt>
                <c:pt idx="6479">
                  <c:v>-72.391999999999996</c:v>
                </c:pt>
                <c:pt idx="6480">
                  <c:v>-72.389999999999986</c:v>
                </c:pt>
                <c:pt idx="6481">
                  <c:v>-72.387999999999991</c:v>
                </c:pt>
                <c:pt idx="6482">
                  <c:v>-72.385999999999996</c:v>
                </c:pt>
                <c:pt idx="6483">
                  <c:v>-72.384</c:v>
                </c:pt>
                <c:pt idx="6484">
                  <c:v>-72.381999999999991</c:v>
                </c:pt>
                <c:pt idx="6485">
                  <c:v>-72.38</c:v>
                </c:pt>
                <c:pt idx="6486">
                  <c:v>-72.378</c:v>
                </c:pt>
                <c:pt idx="6487">
                  <c:v>-72.375999999999991</c:v>
                </c:pt>
                <c:pt idx="6488">
                  <c:v>-72.373999999999995</c:v>
                </c:pt>
                <c:pt idx="6489">
                  <c:v>-72.372</c:v>
                </c:pt>
                <c:pt idx="6490">
                  <c:v>-72.36999999999999</c:v>
                </c:pt>
                <c:pt idx="6491">
                  <c:v>-72.367999999999995</c:v>
                </c:pt>
                <c:pt idx="6492">
                  <c:v>-72.366</c:v>
                </c:pt>
                <c:pt idx="6493">
                  <c:v>-72.36399999999999</c:v>
                </c:pt>
                <c:pt idx="6494">
                  <c:v>-72.361999999999995</c:v>
                </c:pt>
                <c:pt idx="6495">
                  <c:v>-72.36</c:v>
                </c:pt>
                <c:pt idx="6496">
                  <c:v>-72.35799999999999</c:v>
                </c:pt>
                <c:pt idx="6497">
                  <c:v>-72.355999999999995</c:v>
                </c:pt>
                <c:pt idx="6498">
                  <c:v>-72.353999999999999</c:v>
                </c:pt>
                <c:pt idx="6499">
                  <c:v>-72.35199999999999</c:v>
                </c:pt>
                <c:pt idx="6500">
                  <c:v>-72.349999999999994</c:v>
                </c:pt>
                <c:pt idx="6501">
                  <c:v>-72.347999999999999</c:v>
                </c:pt>
                <c:pt idx="6502">
                  <c:v>-72.345999999999989</c:v>
                </c:pt>
                <c:pt idx="6503">
                  <c:v>-72.343999999999994</c:v>
                </c:pt>
                <c:pt idx="6504">
                  <c:v>-72.341999999999999</c:v>
                </c:pt>
                <c:pt idx="6505">
                  <c:v>-72.339999999999989</c:v>
                </c:pt>
                <c:pt idx="6506">
                  <c:v>-72.337999999999994</c:v>
                </c:pt>
                <c:pt idx="6507">
                  <c:v>-72.335999999999999</c:v>
                </c:pt>
                <c:pt idx="6508">
                  <c:v>-72.333999999999989</c:v>
                </c:pt>
                <c:pt idx="6509">
                  <c:v>-72.331999999999994</c:v>
                </c:pt>
                <c:pt idx="6510">
                  <c:v>-72.33</c:v>
                </c:pt>
                <c:pt idx="6511">
                  <c:v>-72.327999999999989</c:v>
                </c:pt>
                <c:pt idx="6512">
                  <c:v>-72.325999999999993</c:v>
                </c:pt>
                <c:pt idx="6513">
                  <c:v>-72.323999999999998</c:v>
                </c:pt>
                <c:pt idx="6514">
                  <c:v>-72.321999999999989</c:v>
                </c:pt>
                <c:pt idx="6515">
                  <c:v>-72.319999999999993</c:v>
                </c:pt>
                <c:pt idx="6516">
                  <c:v>-72.317999999999998</c:v>
                </c:pt>
                <c:pt idx="6517">
                  <c:v>-72.315999999999988</c:v>
                </c:pt>
                <c:pt idx="6518">
                  <c:v>-72.313999999999993</c:v>
                </c:pt>
                <c:pt idx="6519">
                  <c:v>-72.311999999999998</c:v>
                </c:pt>
                <c:pt idx="6520">
                  <c:v>-72.31</c:v>
                </c:pt>
                <c:pt idx="6521">
                  <c:v>-72.307999999999993</c:v>
                </c:pt>
                <c:pt idx="6522">
                  <c:v>-72.305999999999997</c:v>
                </c:pt>
                <c:pt idx="6523">
                  <c:v>-72.304000000000002</c:v>
                </c:pt>
                <c:pt idx="6524">
                  <c:v>-72.301999999999992</c:v>
                </c:pt>
                <c:pt idx="6525">
                  <c:v>-72.3</c:v>
                </c:pt>
                <c:pt idx="6526">
                  <c:v>-72.298000000000002</c:v>
                </c:pt>
                <c:pt idx="6527">
                  <c:v>-72.295999999999992</c:v>
                </c:pt>
                <c:pt idx="6528">
                  <c:v>-72.293999999999997</c:v>
                </c:pt>
                <c:pt idx="6529">
                  <c:v>-72.292000000000002</c:v>
                </c:pt>
                <c:pt idx="6530">
                  <c:v>-72.289999999999992</c:v>
                </c:pt>
                <c:pt idx="6531">
                  <c:v>-72.287999999999997</c:v>
                </c:pt>
                <c:pt idx="6532">
                  <c:v>-72.286000000000001</c:v>
                </c:pt>
                <c:pt idx="6533">
                  <c:v>-72.283999999999992</c:v>
                </c:pt>
                <c:pt idx="6534">
                  <c:v>-72.281999999999996</c:v>
                </c:pt>
                <c:pt idx="6535">
                  <c:v>-72.28</c:v>
                </c:pt>
                <c:pt idx="6536">
                  <c:v>-72.277999999999992</c:v>
                </c:pt>
                <c:pt idx="6537">
                  <c:v>-72.275999999999996</c:v>
                </c:pt>
                <c:pt idx="6538">
                  <c:v>-72.274000000000001</c:v>
                </c:pt>
                <c:pt idx="6539">
                  <c:v>-72.271999999999991</c:v>
                </c:pt>
                <c:pt idx="6540">
                  <c:v>-72.27</c:v>
                </c:pt>
                <c:pt idx="6541">
                  <c:v>-72.268000000000001</c:v>
                </c:pt>
                <c:pt idx="6542">
                  <c:v>-72.265999999999991</c:v>
                </c:pt>
                <c:pt idx="6543">
                  <c:v>-72.263999999999996</c:v>
                </c:pt>
                <c:pt idx="6544">
                  <c:v>-72.262</c:v>
                </c:pt>
                <c:pt idx="6545">
                  <c:v>-72.259999999999991</c:v>
                </c:pt>
                <c:pt idx="6546">
                  <c:v>-72.257999999999996</c:v>
                </c:pt>
                <c:pt idx="6547">
                  <c:v>-72.256</c:v>
                </c:pt>
                <c:pt idx="6548">
                  <c:v>-72.253999999999991</c:v>
                </c:pt>
                <c:pt idx="6549">
                  <c:v>-72.251999999999995</c:v>
                </c:pt>
                <c:pt idx="6550">
                  <c:v>-72.25</c:v>
                </c:pt>
                <c:pt idx="6551">
                  <c:v>-72.24799999999999</c:v>
                </c:pt>
                <c:pt idx="6552">
                  <c:v>-72.245999999999995</c:v>
                </c:pt>
                <c:pt idx="6553">
                  <c:v>-72.244</c:v>
                </c:pt>
                <c:pt idx="6554">
                  <c:v>-72.24199999999999</c:v>
                </c:pt>
                <c:pt idx="6555">
                  <c:v>-72.239999999999995</c:v>
                </c:pt>
                <c:pt idx="6556">
                  <c:v>-72.238</c:v>
                </c:pt>
                <c:pt idx="6557">
                  <c:v>-72.23599999999999</c:v>
                </c:pt>
                <c:pt idx="6558">
                  <c:v>-72.233999999999995</c:v>
                </c:pt>
                <c:pt idx="6559">
                  <c:v>-72.231999999999999</c:v>
                </c:pt>
                <c:pt idx="6560">
                  <c:v>-72.22999999999999</c:v>
                </c:pt>
                <c:pt idx="6561">
                  <c:v>-72.227999999999994</c:v>
                </c:pt>
                <c:pt idx="6562">
                  <c:v>-72.225999999999999</c:v>
                </c:pt>
                <c:pt idx="6563">
                  <c:v>-72.22399999999999</c:v>
                </c:pt>
                <c:pt idx="6564">
                  <c:v>-72.221999999999994</c:v>
                </c:pt>
                <c:pt idx="6565">
                  <c:v>-72.22</c:v>
                </c:pt>
                <c:pt idx="6566">
                  <c:v>-72.217999999999989</c:v>
                </c:pt>
                <c:pt idx="6567">
                  <c:v>-72.215999999999994</c:v>
                </c:pt>
                <c:pt idx="6568">
                  <c:v>-72.213999999999999</c:v>
                </c:pt>
                <c:pt idx="6569">
                  <c:v>-72.211999999999989</c:v>
                </c:pt>
                <c:pt idx="6570">
                  <c:v>-72.209999999999994</c:v>
                </c:pt>
                <c:pt idx="6571">
                  <c:v>-72.207999999999998</c:v>
                </c:pt>
                <c:pt idx="6572">
                  <c:v>-72.205999999999989</c:v>
                </c:pt>
                <c:pt idx="6573">
                  <c:v>-72.203999999999994</c:v>
                </c:pt>
                <c:pt idx="6574">
                  <c:v>-72.201999999999998</c:v>
                </c:pt>
                <c:pt idx="6575">
                  <c:v>-72.199999999999989</c:v>
                </c:pt>
                <c:pt idx="6576">
                  <c:v>-72.197999999999993</c:v>
                </c:pt>
                <c:pt idx="6577">
                  <c:v>-72.195999999999998</c:v>
                </c:pt>
                <c:pt idx="6578">
                  <c:v>-72.193999999999988</c:v>
                </c:pt>
                <c:pt idx="6579">
                  <c:v>-72.191999999999993</c:v>
                </c:pt>
                <c:pt idx="6580">
                  <c:v>-72.19</c:v>
                </c:pt>
                <c:pt idx="6581">
                  <c:v>-72.187999999999988</c:v>
                </c:pt>
                <c:pt idx="6582">
                  <c:v>-72.185999999999993</c:v>
                </c:pt>
                <c:pt idx="6583">
                  <c:v>-72.183999999999997</c:v>
                </c:pt>
                <c:pt idx="6584">
                  <c:v>-72.181999999999988</c:v>
                </c:pt>
                <c:pt idx="6585">
                  <c:v>-72.179999999999993</c:v>
                </c:pt>
                <c:pt idx="6586">
                  <c:v>-72.177999999999997</c:v>
                </c:pt>
                <c:pt idx="6587">
                  <c:v>-72.175999999999988</c:v>
                </c:pt>
                <c:pt idx="6588">
                  <c:v>-72.173999999999992</c:v>
                </c:pt>
                <c:pt idx="6589">
                  <c:v>-72.171999999999997</c:v>
                </c:pt>
                <c:pt idx="6590">
                  <c:v>-72.169999999999987</c:v>
                </c:pt>
                <c:pt idx="6591">
                  <c:v>-72.167999999999992</c:v>
                </c:pt>
                <c:pt idx="6592">
                  <c:v>-72.165999999999997</c:v>
                </c:pt>
                <c:pt idx="6593">
                  <c:v>-72.163999999999987</c:v>
                </c:pt>
                <c:pt idx="6594">
                  <c:v>-72.161999999999992</c:v>
                </c:pt>
                <c:pt idx="6595">
                  <c:v>-72.16</c:v>
                </c:pt>
                <c:pt idx="6596">
                  <c:v>-72.157999999999987</c:v>
                </c:pt>
                <c:pt idx="6597">
                  <c:v>-72.155999999999992</c:v>
                </c:pt>
                <c:pt idx="6598">
                  <c:v>-72.153999999999996</c:v>
                </c:pt>
                <c:pt idx="6599">
                  <c:v>-72.151999999999987</c:v>
                </c:pt>
                <c:pt idx="6600">
                  <c:v>-72.149999999999991</c:v>
                </c:pt>
                <c:pt idx="6601">
                  <c:v>-72.147999999999996</c:v>
                </c:pt>
                <c:pt idx="6602">
                  <c:v>-72.145999999999987</c:v>
                </c:pt>
                <c:pt idx="6603">
                  <c:v>-72.143999999999991</c:v>
                </c:pt>
                <c:pt idx="6604">
                  <c:v>-72.141999999999996</c:v>
                </c:pt>
                <c:pt idx="6605">
                  <c:v>-72.139999999999986</c:v>
                </c:pt>
                <c:pt idx="6606">
                  <c:v>-72.137999999999991</c:v>
                </c:pt>
                <c:pt idx="6607">
                  <c:v>-72.135999999999996</c:v>
                </c:pt>
                <c:pt idx="6608">
                  <c:v>-72.134</c:v>
                </c:pt>
                <c:pt idx="6609">
                  <c:v>-72.131999999999991</c:v>
                </c:pt>
                <c:pt idx="6610">
                  <c:v>-72.13</c:v>
                </c:pt>
                <c:pt idx="6611">
                  <c:v>-72.128</c:v>
                </c:pt>
                <c:pt idx="6612">
                  <c:v>-72.125999999999991</c:v>
                </c:pt>
                <c:pt idx="6613">
                  <c:v>-72.123999999999995</c:v>
                </c:pt>
                <c:pt idx="6614">
                  <c:v>-72.122</c:v>
                </c:pt>
                <c:pt idx="6615">
                  <c:v>-72.11999999999999</c:v>
                </c:pt>
                <c:pt idx="6616">
                  <c:v>-72.117999999999995</c:v>
                </c:pt>
                <c:pt idx="6617">
                  <c:v>-72.116</c:v>
                </c:pt>
                <c:pt idx="6618">
                  <c:v>-72.11399999999999</c:v>
                </c:pt>
                <c:pt idx="6619">
                  <c:v>-72.111999999999995</c:v>
                </c:pt>
                <c:pt idx="6620">
                  <c:v>-72.11</c:v>
                </c:pt>
                <c:pt idx="6621">
                  <c:v>-72.10799999999999</c:v>
                </c:pt>
                <c:pt idx="6622">
                  <c:v>-72.105999999999995</c:v>
                </c:pt>
                <c:pt idx="6623">
                  <c:v>-72.103999999999999</c:v>
                </c:pt>
                <c:pt idx="6624">
                  <c:v>-72.10199999999999</c:v>
                </c:pt>
                <c:pt idx="6625">
                  <c:v>-72.099999999999994</c:v>
                </c:pt>
                <c:pt idx="6626">
                  <c:v>-72.097999999999999</c:v>
                </c:pt>
                <c:pt idx="6627">
                  <c:v>-72.095999999999989</c:v>
                </c:pt>
                <c:pt idx="6628">
                  <c:v>-72.093999999999994</c:v>
                </c:pt>
                <c:pt idx="6629">
                  <c:v>-72.091999999999999</c:v>
                </c:pt>
                <c:pt idx="6630">
                  <c:v>-72.089999999999989</c:v>
                </c:pt>
                <c:pt idx="6631">
                  <c:v>-72.087999999999994</c:v>
                </c:pt>
                <c:pt idx="6632">
                  <c:v>-72.085999999999999</c:v>
                </c:pt>
                <c:pt idx="6633">
                  <c:v>-72.083999999999989</c:v>
                </c:pt>
                <c:pt idx="6634">
                  <c:v>-72.081999999999994</c:v>
                </c:pt>
                <c:pt idx="6635">
                  <c:v>-72.08</c:v>
                </c:pt>
                <c:pt idx="6636">
                  <c:v>-72.077999999999989</c:v>
                </c:pt>
                <c:pt idx="6637">
                  <c:v>-72.075999999999993</c:v>
                </c:pt>
                <c:pt idx="6638">
                  <c:v>-72.073999999999998</c:v>
                </c:pt>
                <c:pt idx="6639">
                  <c:v>-72.071999999999989</c:v>
                </c:pt>
                <c:pt idx="6640">
                  <c:v>-72.069999999999993</c:v>
                </c:pt>
                <c:pt idx="6641">
                  <c:v>-72.067999999999998</c:v>
                </c:pt>
                <c:pt idx="6642">
                  <c:v>-72.065999999999988</c:v>
                </c:pt>
                <c:pt idx="6643">
                  <c:v>-72.063999999999993</c:v>
                </c:pt>
                <c:pt idx="6644">
                  <c:v>-72.061999999999998</c:v>
                </c:pt>
                <c:pt idx="6645">
                  <c:v>-72.06</c:v>
                </c:pt>
                <c:pt idx="6646">
                  <c:v>-72.057999999999993</c:v>
                </c:pt>
                <c:pt idx="6647">
                  <c:v>-72.055999999999997</c:v>
                </c:pt>
                <c:pt idx="6648">
                  <c:v>-72.054000000000002</c:v>
                </c:pt>
                <c:pt idx="6649">
                  <c:v>-72.051999999999992</c:v>
                </c:pt>
                <c:pt idx="6650">
                  <c:v>-72.05</c:v>
                </c:pt>
                <c:pt idx="6651">
                  <c:v>-72.048000000000002</c:v>
                </c:pt>
                <c:pt idx="6652">
                  <c:v>-72.045999999999992</c:v>
                </c:pt>
                <c:pt idx="6653">
                  <c:v>-72.043999999999997</c:v>
                </c:pt>
                <c:pt idx="6654">
                  <c:v>-72.042000000000002</c:v>
                </c:pt>
                <c:pt idx="6655">
                  <c:v>-72.039999999999992</c:v>
                </c:pt>
                <c:pt idx="6656">
                  <c:v>-72.037999999999997</c:v>
                </c:pt>
                <c:pt idx="6657">
                  <c:v>-72.036000000000001</c:v>
                </c:pt>
                <c:pt idx="6658">
                  <c:v>-72.033999999999992</c:v>
                </c:pt>
                <c:pt idx="6659">
                  <c:v>-72.031999999999996</c:v>
                </c:pt>
                <c:pt idx="6660">
                  <c:v>-72.03</c:v>
                </c:pt>
                <c:pt idx="6661">
                  <c:v>-72.027999999999992</c:v>
                </c:pt>
                <c:pt idx="6662">
                  <c:v>-72.025999999999996</c:v>
                </c:pt>
                <c:pt idx="6663">
                  <c:v>-72.024000000000001</c:v>
                </c:pt>
                <c:pt idx="6664">
                  <c:v>-72.021999999999991</c:v>
                </c:pt>
                <c:pt idx="6665">
                  <c:v>-72.02</c:v>
                </c:pt>
                <c:pt idx="6666">
                  <c:v>-72.018000000000001</c:v>
                </c:pt>
                <c:pt idx="6667">
                  <c:v>-72.015999999999991</c:v>
                </c:pt>
                <c:pt idx="6668">
                  <c:v>-72.013999999999996</c:v>
                </c:pt>
                <c:pt idx="6669">
                  <c:v>-72.012</c:v>
                </c:pt>
                <c:pt idx="6670">
                  <c:v>-72.009999999999991</c:v>
                </c:pt>
                <c:pt idx="6671">
                  <c:v>-72.007999999999996</c:v>
                </c:pt>
                <c:pt idx="6672">
                  <c:v>-72.006</c:v>
                </c:pt>
                <c:pt idx="6673">
                  <c:v>-72.003999999999991</c:v>
                </c:pt>
                <c:pt idx="6674">
                  <c:v>-72.001999999999995</c:v>
                </c:pt>
                <c:pt idx="6675">
                  <c:v>-72</c:v>
                </c:pt>
                <c:pt idx="6676">
                  <c:v>-71.99799999999999</c:v>
                </c:pt>
                <c:pt idx="6677">
                  <c:v>-71.995999999999995</c:v>
                </c:pt>
                <c:pt idx="6678">
                  <c:v>-71.994</c:v>
                </c:pt>
                <c:pt idx="6679">
                  <c:v>-71.99199999999999</c:v>
                </c:pt>
                <c:pt idx="6680">
                  <c:v>-71.989999999999995</c:v>
                </c:pt>
                <c:pt idx="6681">
                  <c:v>-71.988</c:v>
                </c:pt>
                <c:pt idx="6682">
                  <c:v>-71.98599999999999</c:v>
                </c:pt>
                <c:pt idx="6683">
                  <c:v>-71.983999999999995</c:v>
                </c:pt>
                <c:pt idx="6684">
                  <c:v>-71.981999999999999</c:v>
                </c:pt>
                <c:pt idx="6685">
                  <c:v>-71.97999999999999</c:v>
                </c:pt>
                <c:pt idx="6686">
                  <c:v>-71.977999999999994</c:v>
                </c:pt>
                <c:pt idx="6687">
                  <c:v>-71.975999999999999</c:v>
                </c:pt>
                <c:pt idx="6688">
                  <c:v>-71.97399999999999</c:v>
                </c:pt>
                <c:pt idx="6689">
                  <c:v>-71.971999999999994</c:v>
                </c:pt>
                <c:pt idx="6690">
                  <c:v>-71.97</c:v>
                </c:pt>
                <c:pt idx="6691">
                  <c:v>-71.967999999999989</c:v>
                </c:pt>
                <c:pt idx="6692">
                  <c:v>-71.965999999999994</c:v>
                </c:pt>
                <c:pt idx="6693">
                  <c:v>-71.963999999999999</c:v>
                </c:pt>
                <c:pt idx="6694">
                  <c:v>-71.961999999999989</c:v>
                </c:pt>
                <c:pt idx="6695">
                  <c:v>-71.959999999999994</c:v>
                </c:pt>
                <c:pt idx="6696">
                  <c:v>-71.957999999999998</c:v>
                </c:pt>
                <c:pt idx="6697">
                  <c:v>-71.955999999999989</c:v>
                </c:pt>
                <c:pt idx="6698">
                  <c:v>-71.953999999999994</c:v>
                </c:pt>
                <c:pt idx="6699">
                  <c:v>-71.951999999999998</c:v>
                </c:pt>
                <c:pt idx="6700">
                  <c:v>-71.949999999999989</c:v>
                </c:pt>
                <c:pt idx="6701">
                  <c:v>-71.947999999999993</c:v>
                </c:pt>
                <c:pt idx="6702">
                  <c:v>-71.945999999999998</c:v>
                </c:pt>
                <c:pt idx="6703">
                  <c:v>-71.943999999999988</c:v>
                </c:pt>
                <c:pt idx="6704">
                  <c:v>-71.941999999999993</c:v>
                </c:pt>
                <c:pt idx="6705">
                  <c:v>-71.94</c:v>
                </c:pt>
                <c:pt idx="6706">
                  <c:v>-71.937999999999988</c:v>
                </c:pt>
                <c:pt idx="6707">
                  <c:v>-71.935999999999993</c:v>
                </c:pt>
                <c:pt idx="6708">
                  <c:v>-71.933999999999997</c:v>
                </c:pt>
                <c:pt idx="6709">
                  <c:v>-71.931999999999988</c:v>
                </c:pt>
                <c:pt idx="6710">
                  <c:v>-71.929999999999993</c:v>
                </c:pt>
                <c:pt idx="6711">
                  <c:v>-71.927999999999997</c:v>
                </c:pt>
                <c:pt idx="6712">
                  <c:v>-71.925999999999988</c:v>
                </c:pt>
                <c:pt idx="6713">
                  <c:v>-71.923999999999992</c:v>
                </c:pt>
                <c:pt idx="6714">
                  <c:v>-71.921999999999997</c:v>
                </c:pt>
                <c:pt idx="6715">
                  <c:v>-71.919999999999987</c:v>
                </c:pt>
                <c:pt idx="6716">
                  <c:v>-71.917999999999992</c:v>
                </c:pt>
                <c:pt idx="6717">
                  <c:v>-71.915999999999997</c:v>
                </c:pt>
                <c:pt idx="6718">
                  <c:v>-71.913999999999987</c:v>
                </c:pt>
                <c:pt idx="6719">
                  <c:v>-71.911999999999992</c:v>
                </c:pt>
                <c:pt idx="6720">
                  <c:v>-71.91</c:v>
                </c:pt>
                <c:pt idx="6721">
                  <c:v>-71.907999999999987</c:v>
                </c:pt>
                <c:pt idx="6722">
                  <c:v>-71.905999999999992</c:v>
                </c:pt>
                <c:pt idx="6723">
                  <c:v>-71.903999999999996</c:v>
                </c:pt>
                <c:pt idx="6724">
                  <c:v>-71.901999999999987</c:v>
                </c:pt>
                <c:pt idx="6725">
                  <c:v>-71.899999999999991</c:v>
                </c:pt>
                <c:pt idx="6726">
                  <c:v>-71.897999999999996</c:v>
                </c:pt>
                <c:pt idx="6727">
                  <c:v>-71.895999999999987</c:v>
                </c:pt>
                <c:pt idx="6728">
                  <c:v>-71.893999999999991</c:v>
                </c:pt>
                <c:pt idx="6729">
                  <c:v>-71.891999999999996</c:v>
                </c:pt>
                <c:pt idx="6730">
                  <c:v>-71.889999999999986</c:v>
                </c:pt>
                <c:pt idx="6731">
                  <c:v>-71.887999999999991</c:v>
                </c:pt>
                <c:pt idx="6732">
                  <c:v>-71.885999999999996</c:v>
                </c:pt>
                <c:pt idx="6733">
                  <c:v>-71.884</c:v>
                </c:pt>
                <c:pt idx="6734">
                  <c:v>-71.881999999999991</c:v>
                </c:pt>
                <c:pt idx="6735">
                  <c:v>-71.88</c:v>
                </c:pt>
                <c:pt idx="6736">
                  <c:v>-71.878</c:v>
                </c:pt>
                <c:pt idx="6737">
                  <c:v>-71.875999999999991</c:v>
                </c:pt>
                <c:pt idx="6738">
                  <c:v>-71.873999999999995</c:v>
                </c:pt>
                <c:pt idx="6739">
                  <c:v>-71.872</c:v>
                </c:pt>
                <c:pt idx="6740">
                  <c:v>-71.86999999999999</c:v>
                </c:pt>
                <c:pt idx="6741">
                  <c:v>-71.867999999999995</c:v>
                </c:pt>
                <c:pt idx="6742">
                  <c:v>-71.866</c:v>
                </c:pt>
                <c:pt idx="6743">
                  <c:v>-71.86399999999999</c:v>
                </c:pt>
                <c:pt idx="6744">
                  <c:v>-71.861999999999995</c:v>
                </c:pt>
                <c:pt idx="6745">
                  <c:v>-71.86</c:v>
                </c:pt>
                <c:pt idx="6746">
                  <c:v>-71.85799999999999</c:v>
                </c:pt>
                <c:pt idx="6747">
                  <c:v>-71.855999999999995</c:v>
                </c:pt>
                <c:pt idx="6748">
                  <c:v>-71.853999999999999</c:v>
                </c:pt>
                <c:pt idx="6749">
                  <c:v>-71.85199999999999</c:v>
                </c:pt>
                <c:pt idx="6750">
                  <c:v>-71.849999999999994</c:v>
                </c:pt>
                <c:pt idx="6751">
                  <c:v>-71.847999999999999</c:v>
                </c:pt>
                <c:pt idx="6752">
                  <c:v>-71.845999999999989</c:v>
                </c:pt>
                <c:pt idx="6753">
                  <c:v>-71.843999999999994</c:v>
                </c:pt>
                <c:pt idx="6754">
                  <c:v>-71.841999999999999</c:v>
                </c:pt>
                <c:pt idx="6755">
                  <c:v>-71.839999999999989</c:v>
                </c:pt>
                <c:pt idx="6756">
                  <c:v>-71.837999999999994</c:v>
                </c:pt>
                <c:pt idx="6757">
                  <c:v>-71.835999999999999</c:v>
                </c:pt>
                <c:pt idx="6758">
                  <c:v>-71.833999999999989</c:v>
                </c:pt>
                <c:pt idx="6759">
                  <c:v>-71.831999999999994</c:v>
                </c:pt>
                <c:pt idx="6760">
                  <c:v>-71.83</c:v>
                </c:pt>
                <c:pt idx="6761">
                  <c:v>-71.827999999999989</c:v>
                </c:pt>
                <c:pt idx="6762">
                  <c:v>-71.825999999999993</c:v>
                </c:pt>
                <c:pt idx="6763">
                  <c:v>-71.823999999999998</c:v>
                </c:pt>
                <c:pt idx="6764">
                  <c:v>-71.821999999999989</c:v>
                </c:pt>
                <c:pt idx="6765">
                  <c:v>-71.819999999999993</c:v>
                </c:pt>
                <c:pt idx="6766">
                  <c:v>-71.817999999999998</c:v>
                </c:pt>
                <c:pt idx="6767">
                  <c:v>-71.815999999999988</c:v>
                </c:pt>
                <c:pt idx="6768">
                  <c:v>-71.813999999999993</c:v>
                </c:pt>
                <c:pt idx="6769">
                  <c:v>-71.811999999999998</c:v>
                </c:pt>
                <c:pt idx="6770">
                  <c:v>-71.81</c:v>
                </c:pt>
                <c:pt idx="6771">
                  <c:v>-71.807999999999993</c:v>
                </c:pt>
                <c:pt idx="6772">
                  <c:v>-71.805999999999997</c:v>
                </c:pt>
                <c:pt idx="6773">
                  <c:v>-71.804000000000002</c:v>
                </c:pt>
                <c:pt idx="6774">
                  <c:v>-71.801999999999992</c:v>
                </c:pt>
                <c:pt idx="6775">
                  <c:v>-71.8</c:v>
                </c:pt>
                <c:pt idx="6776">
                  <c:v>-71.798000000000002</c:v>
                </c:pt>
                <c:pt idx="6777">
                  <c:v>-71.795999999999992</c:v>
                </c:pt>
                <c:pt idx="6778">
                  <c:v>-71.793999999999997</c:v>
                </c:pt>
                <c:pt idx="6779">
                  <c:v>-71.792000000000002</c:v>
                </c:pt>
                <c:pt idx="6780">
                  <c:v>-71.789999999999992</c:v>
                </c:pt>
                <c:pt idx="6781">
                  <c:v>-71.787999999999997</c:v>
                </c:pt>
                <c:pt idx="6782">
                  <c:v>-71.786000000000001</c:v>
                </c:pt>
                <c:pt idx="6783">
                  <c:v>-71.783999999999992</c:v>
                </c:pt>
                <c:pt idx="6784">
                  <c:v>-71.781999999999996</c:v>
                </c:pt>
                <c:pt idx="6785">
                  <c:v>-71.78</c:v>
                </c:pt>
                <c:pt idx="6786">
                  <c:v>-71.777999999999992</c:v>
                </c:pt>
                <c:pt idx="6787">
                  <c:v>-71.775999999999996</c:v>
                </c:pt>
                <c:pt idx="6788">
                  <c:v>-71.774000000000001</c:v>
                </c:pt>
                <c:pt idx="6789">
                  <c:v>-71.771999999999991</c:v>
                </c:pt>
                <c:pt idx="6790">
                  <c:v>-71.77</c:v>
                </c:pt>
                <c:pt idx="6791">
                  <c:v>-71.768000000000001</c:v>
                </c:pt>
                <c:pt idx="6792">
                  <c:v>-71.765999999999991</c:v>
                </c:pt>
                <c:pt idx="6793">
                  <c:v>-71.763999999999996</c:v>
                </c:pt>
                <c:pt idx="6794">
                  <c:v>-71.762</c:v>
                </c:pt>
                <c:pt idx="6795">
                  <c:v>-71.759999999999991</c:v>
                </c:pt>
                <c:pt idx="6796">
                  <c:v>-71.757999999999996</c:v>
                </c:pt>
                <c:pt idx="6797">
                  <c:v>-71.756</c:v>
                </c:pt>
                <c:pt idx="6798">
                  <c:v>-71.753999999999991</c:v>
                </c:pt>
                <c:pt idx="6799">
                  <c:v>-71.751999999999995</c:v>
                </c:pt>
                <c:pt idx="6800">
                  <c:v>-71.75</c:v>
                </c:pt>
                <c:pt idx="6801">
                  <c:v>-71.74799999999999</c:v>
                </c:pt>
                <c:pt idx="6802">
                  <c:v>-71.745999999999995</c:v>
                </c:pt>
                <c:pt idx="6803">
                  <c:v>-71.744</c:v>
                </c:pt>
                <c:pt idx="6804">
                  <c:v>-71.74199999999999</c:v>
                </c:pt>
                <c:pt idx="6805">
                  <c:v>-71.739999999999995</c:v>
                </c:pt>
                <c:pt idx="6806">
                  <c:v>-71.738</c:v>
                </c:pt>
                <c:pt idx="6807">
                  <c:v>-71.73599999999999</c:v>
                </c:pt>
                <c:pt idx="6808">
                  <c:v>-71.733999999999995</c:v>
                </c:pt>
                <c:pt idx="6809">
                  <c:v>-71.731999999999999</c:v>
                </c:pt>
                <c:pt idx="6810">
                  <c:v>-71.72999999999999</c:v>
                </c:pt>
                <c:pt idx="6811">
                  <c:v>-71.727999999999994</c:v>
                </c:pt>
                <c:pt idx="6812">
                  <c:v>-71.725999999999999</c:v>
                </c:pt>
                <c:pt idx="6813">
                  <c:v>-71.72399999999999</c:v>
                </c:pt>
                <c:pt idx="6814">
                  <c:v>-71.721999999999994</c:v>
                </c:pt>
                <c:pt idx="6815">
                  <c:v>-71.72</c:v>
                </c:pt>
                <c:pt idx="6816">
                  <c:v>-71.717999999999989</c:v>
                </c:pt>
                <c:pt idx="6817">
                  <c:v>-71.715999999999994</c:v>
                </c:pt>
                <c:pt idx="6818">
                  <c:v>-71.713999999999999</c:v>
                </c:pt>
                <c:pt idx="6819">
                  <c:v>-71.711999999999989</c:v>
                </c:pt>
                <c:pt idx="6820">
                  <c:v>-71.709999999999994</c:v>
                </c:pt>
                <c:pt idx="6821">
                  <c:v>-71.707999999999998</c:v>
                </c:pt>
                <c:pt idx="6822">
                  <c:v>-71.705999999999989</c:v>
                </c:pt>
                <c:pt idx="6823">
                  <c:v>-71.703999999999994</c:v>
                </c:pt>
                <c:pt idx="6824">
                  <c:v>-71.701999999999998</c:v>
                </c:pt>
                <c:pt idx="6825">
                  <c:v>-71.699999999999989</c:v>
                </c:pt>
                <c:pt idx="6826">
                  <c:v>-71.697999999999993</c:v>
                </c:pt>
                <c:pt idx="6827">
                  <c:v>-71.695999999999998</c:v>
                </c:pt>
                <c:pt idx="6828">
                  <c:v>-71.693999999999988</c:v>
                </c:pt>
                <c:pt idx="6829">
                  <c:v>-71.691999999999993</c:v>
                </c:pt>
                <c:pt idx="6830">
                  <c:v>-71.69</c:v>
                </c:pt>
                <c:pt idx="6831">
                  <c:v>-71.687999999999988</c:v>
                </c:pt>
                <c:pt idx="6832">
                  <c:v>-71.685999999999993</c:v>
                </c:pt>
                <c:pt idx="6833">
                  <c:v>-71.683999999999997</c:v>
                </c:pt>
                <c:pt idx="6834">
                  <c:v>-71.681999999999988</c:v>
                </c:pt>
                <c:pt idx="6835">
                  <c:v>-71.679999999999993</c:v>
                </c:pt>
                <c:pt idx="6836">
                  <c:v>-71.677999999999997</c:v>
                </c:pt>
                <c:pt idx="6837">
                  <c:v>-71.675999999999988</c:v>
                </c:pt>
                <c:pt idx="6838">
                  <c:v>-71.673999999999992</c:v>
                </c:pt>
                <c:pt idx="6839">
                  <c:v>-71.671999999999997</c:v>
                </c:pt>
                <c:pt idx="6840">
                  <c:v>-71.669999999999987</c:v>
                </c:pt>
                <c:pt idx="6841">
                  <c:v>-71.667999999999992</c:v>
                </c:pt>
                <c:pt idx="6842">
                  <c:v>-71.665999999999997</c:v>
                </c:pt>
                <c:pt idx="6843">
                  <c:v>-71.663999999999987</c:v>
                </c:pt>
                <c:pt idx="6844">
                  <c:v>-71.661999999999992</c:v>
                </c:pt>
                <c:pt idx="6845">
                  <c:v>-71.66</c:v>
                </c:pt>
                <c:pt idx="6846">
                  <c:v>-71.657999999999987</c:v>
                </c:pt>
                <c:pt idx="6847">
                  <c:v>-71.655999999999992</c:v>
                </c:pt>
                <c:pt idx="6848">
                  <c:v>-71.653999999999996</c:v>
                </c:pt>
                <c:pt idx="6849">
                  <c:v>-71.651999999999987</c:v>
                </c:pt>
                <c:pt idx="6850">
                  <c:v>-71.649999999999991</c:v>
                </c:pt>
                <c:pt idx="6851">
                  <c:v>-71.647999999999996</c:v>
                </c:pt>
                <c:pt idx="6852">
                  <c:v>-71.645999999999987</c:v>
                </c:pt>
                <c:pt idx="6853">
                  <c:v>-71.643999999999991</c:v>
                </c:pt>
                <c:pt idx="6854">
                  <c:v>-71.641999999999996</c:v>
                </c:pt>
                <c:pt idx="6855">
                  <c:v>-71.639999999999986</c:v>
                </c:pt>
                <c:pt idx="6856">
                  <c:v>-71.637999999999991</c:v>
                </c:pt>
                <c:pt idx="6857">
                  <c:v>-71.635999999999996</c:v>
                </c:pt>
                <c:pt idx="6858">
                  <c:v>-71.634</c:v>
                </c:pt>
                <c:pt idx="6859">
                  <c:v>-71.631999999999991</c:v>
                </c:pt>
                <c:pt idx="6860">
                  <c:v>-71.63</c:v>
                </c:pt>
                <c:pt idx="6861">
                  <c:v>-71.628</c:v>
                </c:pt>
                <c:pt idx="6862">
                  <c:v>-71.625999999999991</c:v>
                </c:pt>
                <c:pt idx="6863">
                  <c:v>-71.623999999999995</c:v>
                </c:pt>
                <c:pt idx="6864">
                  <c:v>-71.622</c:v>
                </c:pt>
                <c:pt idx="6865">
                  <c:v>-71.61999999999999</c:v>
                </c:pt>
                <c:pt idx="6866">
                  <c:v>-71.617999999999995</c:v>
                </c:pt>
                <c:pt idx="6867">
                  <c:v>-71.616</c:v>
                </c:pt>
                <c:pt idx="6868">
                  <c:v>-71.61399999999999</c:v>
                </c:pt>
                <c:pt idx="6869">
                  <c:v>-71.611999999999995</c:v>
                </c:pt>
                <c:pt idx="6870">
                  <c:v>-71.61</c:v>
                </c:pt>
                <c:pt idx="6871">
                  <c:v>-71.60799999999999</c:v>
                </c:pt>
                <c:pt idx="6872">
                  <c:v>-71.605999999999995</c:v>
                </c:pt>
                <c:pt idx="6873">
                  <c:v>-71.603999999999999</c:v>
                </c:pt>
                <c:pt idx="6874">
                  <c:v>-71.60199999999999</c:v>
                </c:pt>
                <c:pt idx="6875">
                  <c:v>-71.599999999999994</c:v>
                </c:pt>
                <c:pt idx="6876">
                  <c:v>-71.597999999999999</c:v>
                </c:pt>
                <c:pt idx="6877">
                  <c:v>-71.595999999999989</c:v>
                </c:pt>
                <c:pt idx="6878">
                  <c:v>-71.593999999999994</c:v>
                </c:pt>
                <c:pt idx="6879">
                  <c:v>-71.591999999999999</c:v>
                </c:pt>
                <c:pt idx="6880">
                  <c:v>-71.589999999999989</c:v>
                </c:pt>
                <c:pt idx="6881">
                  <c:v>-71.587999999999994</c:v>
                </c:pt>
                <c:pt idx="6882">
                  <c:v>-71.585999999999999</c:v>
                </c:pt>
                <c:pt idx="6883">
                  <c:v>-71.583999999999989</c:v>
                </c:pt>
                <c:pt idx="6884">
                  <c:v>-71.581999999999994</c:v>
                </c:pt>
                <c:pt idx="6885">
                  <c:v>-71.58</c:v>
                </c:pt>
                <c:pt idx="6886">
                  <c:v>-71.577999999999989</c:v>
                </c:pt>
                <c:pt idx="6887">
                  <c:v>-71.575999999999993</c:v>
                </c:pt>
                <c:pt idx="6888">
                  <c:v>-71.573999999999998</c:v>
                </c:pt>
                <c:pt idx="6889">
                  <c:v>-71.571999999999989</c:v>
                </c:pt>
                <c:pt idx="6890">
                  <c:v>-71.569999999999993</c:v>
                </c:pt>
                <c:pt idx="6891">
                  <c:v>-71.567999999999998</c:v>
                </c:pt>
                <c:pt idx="6892">
                  <c:v>-71.565999999999988</c:v>
                </c:pt>
                <c:pt idx="6893">
                  <c:v>-71.563999999999993</c:v>
                </c:pt>
                <c:pt idx="6894">
                  <c:v>-71.561999999999998</c:v>
                </c:pt>
                <c:pt idx="6895">
                  <c:v>-71.56</c:v>
                </c:pt>
                <c:pt idx="6896">
                  <c:v>-71.557999999999993</c:v>
                </c:pt>
                <c:pt idx="6897">
                  <c:v>-71.555999999999997</c:v>
                </c:pt>
                <c:pt idx="6898">
                  <c:v>-71.554000000000002</c:v>
                </c:pt>
                <c:pt idx="6899">
                  <c:v>-71.551999999999992</c:v>
                </c:pt>
                <c:pt idx="6900">
                  <c:v>-71.55</c:v>
                </c:pt>
                <c:pt idx="6901">
                  <c:v>-71.548000000000002</c:v>
                </c:pt>
                <c:pt idx="6902">
                  <c:v>-71.545999999999992</c:v>
                </c:pt>
                <c:pt idx="6903">
                  <c:v>-71.543999999999997</c:v>
                </c:pt>
                <c:pt idx="6904">
                  <c:v>-71.542000000000002</c:v>
                </c:pt>
                <c:pt idx="6905">
                  <c:v>-71.539999999999992</c:v>
                </c:pt>
                <c:pt idx="6906">
                  <c:v>-71.537999999999997</c:v>
                </c:pt>
                <c:pt idx="6907">
                  <c:v>-71.536000000000001</c:v>
                </c:pt>
                <c:pt idx="6908">
                  <c:v>-71.533999999999992</c:v>
                </c:pt>
                <c:pt idx="6909">
                  <c:v>-71.531999999999996</c:v>
                </c:pt>
                <c:pt idx="6910">
                  <c:v>-71.53</c:v>
                </c:pt>
                <c:pt idx="6911">
                  <c:v>-71.527999999999992</c:v>
                </c:pt>
                <c:pt idx="6912">
                  <c:v>-71.525999999999996</c:v>
                </c:pt>
                <c:pt idx="6913">
                  <c:v>-71.524000000000001</c:v>
                </c:pt>
                <c:pt idx="6914">
                  <c:v>-71.521999999999991</c:v>
                </c:pt>
                <c:pt idx="6915">
                  <c:v>-71.52</c:v>
                </c:pt>
                <c:pt idx="6916">
                  <c:v>-71.518000000000001</c:v>
                </c:pt>
                <c:pt idx="6917">
                  <c:v>-71.515999999999991</c:v>
                </c:pt>
                <c:pt idx="6918">
                  <c:v>-71.513999999999996</c:v>
                </c:pt>
                <c:pt idx="6919">
                  <c:v>-71.512</c:v>
                </c:pt>
                <c:pt idx="6920">
                  <c:v>-71.509999999999991</c:v>
                </c:pt>
                <c:pt idx="6921">
                  <c:v>-71.507999999999996</c:v>
                </c:pt>
                <c:pt idx="6922">
                  <c:v>-71.506</c:v>
                </c:pt>
                <c:pt idx="6923">
                  <c:v>-71.503999999999991</c:v>
                </c:pt>
                <c:pt idx="6924">
                  <c:v>-71.501999999999995</c:v>
                </c:pt>
                <c:pt idx="6925">
                  <c:v>-71.5</c:v>
                </c:pt>
                <c:pt idx="6926">
                  <c:v>-71.49799999999999</c:v>
                </c:pt>
                <c:pt idx="6927">
                  <c:v>-71.495999999999995</c:v>
                </c:pt>
                <c:pt idx="6928">
                  <c:v>-71.494</c:v>
                </c:pt>
                <c:pt idx="6929">
                  <c:v>-71.49199999999999</c:v>
                </c:pt>
                <c:pt idx="6930">
                  <c:v>-71.489999999999995</c:v>
                </c:pt>
                <c:pt idx="6931">
                  <c:v>-71.488</c:v>
                </c:pt>
                <c:pt idx="6932">
                  <c:v>-71.48599999999999</c:v>
                </c:pt>
                <c:pt idx="6933">
                  <c:v>-71.483999999999995</c:v>
                </c:pt>
                <c:pt idx="6934">
                  <c:v>-71.481999999999999</c:v>
                </c:pt>
                <c:pt idx="6935">
                  <c:v>-71.47999999999999</c:v>
                </c:pt>
                <c:pt idx="6936">
                  <c:v>-71.477999999999994</c:v>
                </c:pt>
                <c:pt idx="6937">
                  <c:v>-71.475999999999999</c:v>
                </c:pt>
                <c:pt idx="6938">
                  <c:v>-71.47399999999999</c:v>
                </c:pt>
                <c:pt idx="6939">
                  <c:v>-71.471999999999994</c:v>
                </c:pt>
                <c:pt idx="6940">
                  <c:v>-71.47</c:v>
                </c:pt>
                <c:pt idx="6941">
                  <c:v>-71.467999999999989</c:v>
                </c:pt>
                <c:pt idx="6942">
                  <c:v>-71.465999999999994</c:v>
                </c:pt>
                <c:pt idx="6943">
                  <c:v>-71.463999999999999</c:v>
                </c:pt>
                <c:pt idx="6944">
                  <c:v>-71.461999999999989</c:v>
                </c:pt>
                <c:pt idx="6945">
                  <c:v>-71.459999999999994</c:v>
                </c:pt>
                <c:pt idx="6946">
                  <c:v>-71.457999999999998</c:v>
                </c:pt>
                <c:pt idx="6947">
                  <c:v>-71.455999999999989</c:v>
                </c:pt>
                <c:pt idx="6948">
                  <c:v>-71.453999999999994</c:v>
                </c:pt>
                <c:pt idx="6949">
                  <c:v>-71.451999999999998</c:v>
                </c:pt>
                <c:pt idx="6950">
                  <c:v>-71.449999999999989</c:v>
                </c:pt>
                <c:pt idx="6951">
                  <c:v>-71.447999999999993</c:v>
                </c:pt>
                <c:pt idx="6952">
                  <c:v>-71.445999999999998</c:v>
                </c:pt>
                <c:pt idx="6953">
                  <c:v>-71.443999999999988</c:v>
                </c:pt>
                <c:pt idx="6954">
                  <c:v>-71.441999999999993</c:v>
                </c:pt>
                <c:pt idx="6955">
                  <c:v>-71.44</c:v>
                </c:pt>
                <c:pt idx="6956">
                  <c:v>-71.437999999999988</c:v>
                </c:pt>
                <c:pt idx="6957">
                  <c:v>-71.435999999999993</c:v>
                </c:pt>
                <c:pt idx="6958">
                  <c:v>-71.433999999999997</c:v>
                </c:pt>
                <c:pt idx="6959">
                  <c:v>-71.431999999999988</c:v>
                </c:pt>
                <c:pt idx="6960">
                  <c:v>-71.429999999999993</c:v>
                </c:pt>
                <c:pt idx="6961">
                  <c:v>-71.427999999999997</c:v>
                </c:pt>
                <c:pt idx="6962">
                  <c:v>-71.425999999999988</c:v>
                </c:pt>
                <c:pt idx="6963">
                  <c:v>-71.423999999999992</c:v>
                </c:pt>
                <c:pt idx="6964">
                  <c:v>-71.421999999999997</c:v>
                </c:pt>
                <c:pt idx="6965">
                  <c:v>-71.419999999999987</c:v>
                </c:pt>
                <c:pt idx="6966">
                  <c:v>-71.417999999999992</c:v>
                </c:pt>
                <c:pt idx="6967">
                  <c:v>-71.415999999999997</c:v>
                </c:pt>
                <c:pt idx="6968">
                  <c:v>-71.413999999999987</c:v>
                </c:pt>
                <c:pt idx="6969">
                  <c:v>-71.411999999999992</c:v>
                </c:pt>
                <c:pt idx="6970">
                  <c:v>-71.41</c:v>
                </c:pt>
                <c:pt idx="6971">
                  <c:v>-71.407999999999987</c:v>
                </c:pt>
                <c:pt idx="6972">
                  <c:v>-71.405999999999992</c:v>
                </c:pt>
                <c:pt idx="6973">
                  <c:v>-71.403999999999996</c:v>
                </c:pt>
                <c:pt idx="6974">
                  <c:v>-71.401999999999987</c:v>
                </c:pt>
                <c:pt idx="6975">
                  <c:v>-71.399999999999991</c:v>
                </c:pt>
                <c:pt idx="6976">
                  <c:v>-71.397999999999996</c:v>
                </c:pt>
                <c:pt idx="6977">
                  <c:v>-71.395999999999987</c:v>
                </c:pt>
                <c:pt idx="6978">
                  <c:v>-71.393999999999991</c:v>
                </c:pt>
                <c:pt idx="6979">
                  <c:v>-71.391999999999996</c:v>
                </c:pt>
                <c:pt idx="6980">
                  <c:v>-71.389999999999986</c:v>
                </c:pt>
                <c:pt idx="6981">
                  <c:v>-71.387999999999991</c:v>
                </c:pt>
                <c:pt idx="6982">
                  <c:v>-71.385999999999996</c:v>
                </c:pt>
                <c:pt idx="6983">
                  <c:v>-71.384</c:v>
                </c:pt>
                <c:pt idx="6984">
                  <c:v>-71.381999999999991</c:v>
                </c:pt>
                <c:pt idx="6985">
                  <c:v>-71.38</c:v>
                </c:pt>
                <c:pt idx="6986">
                  <c:v>-71.378</c:v>
                </c:pt>
                <c:pt idx="6987">
                  <c:v>-71.375999999999991</c:v>
                </c:pt>
                <c:pt idx="6988">
                  <c:v>-71.373999999999995</c:v>
                </c:pt>
                <c:pt idx="6989">
                  <c:v>-71.372</c:v>
                </c:pt>
                <c:pt idx="6990">
                  <c:v>-71.36999999999999</c:v>
                </c:pt>
                <c:pt idx="6991">
                  <c:v>-71.367999999999995</c:v>
                </c:pt>
                <c:pt idx="6992">
                  <c:v>-71.366</c:v>
                </c:pt>
                <c:pt idx="6993">
                  <c:v>-71.36399999999999</c:v>
                </c:pt>
                <c:pt idx="6994">
                  <c:v>-71.361999999999995</c:v>
                </c:pt>
                <c:pt idx="6995">
                  <c:v>-71.36</c:v>
                </c:pt>
                <c:pt idx="6996">
                  <c:v>-71.35799999999999</c:v>
                </c:pt>
                <c:pt idx="6997">
                  <c:v>-71.355999999999995</c:v>
                </c:pt>
                <c:pt idx="6998">
                  <c:v>-71.353999999999999</c:v>
                </c:pt>
                <c:pt idx="6999">
                  <c:v>-71.35199999999999</c:v>
                </c:pt>
                <c:pt idx="7000">
                  <c:v>-71.349999999999994</c:v>
                </c:pt>
                <c:pt idx="7001">
                  <c:v>-71.347999999999999</c:v>
                </c:pt>
                <c:pt idx="7002">
                  <c:v>-71.345999999999989</c:v>
                </c:pt>
                <c:pt idx="7003">
                  <c:v>-71.343999999999994</c:v>
                </c:pt>
                <c:pt idx="7004">
                  <c:v>-71.341999999999999</c:v>
                </c:pt>
                <c:pt idx="7005">
                  <c:v>-71.339999999999989</c:v>
                </c:pt>
                <c:pt idx="7006">
                  <c:v>-71.337999999999994</c:v>
                </c:pt>
                <c:pt idx="7007">
                  <c:v>-71.335999999999999</c:v>
                </c:pt>
                <c:pt idx="7008">
                  <c:v>-71.333999999999989</c:v>
                </c:pt>
                <c:pt idx="7009">
                  <c:v>-71.331999999999994</c:v>
                </c:pt>
                <c:pt idx="7010">
                  <c:v>-71.33</c:v>
                </c:pt>
                <c:pt idx="7011">
                  <c:v>-71.327999999999989</c:v>
                </c:pt>
                <c:pt idx="7012">
                  <c:v>-71.325999999999993</c:v>
                </c:pt>
                <c:pt idx="7013">
                  <c:v>-71.323999999999998</c:v>
                </c:pt>
                <c:pt idx="7014">
                  <c:v>-71.321999999999989</c:v>
                </c:pt>
                <c:pt idx="7015">
                  <c:v>-71.319999999999993</c:v>
                </c:pt>
                <c:pt idx="7016">
                  <c:v>-71.317999999999998</c:v>
                </c:pt>
                <c:pt idx="7017">
                  <c:v>-71.315999999999988</c:v>
                </c:pt>
                <c:pt idx="7018">
                  <c:v>-71.313999999999993</c:v>
                </c:pt>
                <c:pt idx="7019">
                  <c:v>-71.311999999999998</c:v>
                </c:pt>
                <c:pt idx="7020">
                  <c:v>-71.31</c:v>
                </c:pt>
                <c:pt idx="7021">
                  <c:v>-71.307999999999993</c:v>
                </c:pt>
                <c:pt idx="7022">
                  <c:v>-71.305999999999997</c:v>
                </c:pt>
                <c:pt idx="7023">
                  <c:v>-71.304000000000002</c:v>
                </c:pt>
                <c:pt idx="7024">
                  <c:v>-71.301999999999992</c:v>
                </c:pt>
                <c:pt idx="7025">
                  <c:v>-71.3</c:v>
                </c:pt>
                <c:pt idx="7026">
                  <c:v>-71.298000000000002</c:v>
                </c:pt>
                <c:pt idx="7027">
                  <c:v>-71.295999999999992</c:v>
                </c:pt>
                <c:pt idx="7028">
                  <c:v>-71.293999999999997</c:v>
                </c:pt>
                <c:pt idx="7029">
                  <c:v>-71.292000000000002</c:v>
                </c:pt>
                <c:pt idx="7030">
                  <c:v>-71.289999999999992</c:v>
                </c:pt>
                <c:pt idx="7031">
                  <c:v>-71.287999999999997</c:v>
                </c:pt>
                <c:pt idx="7032">
                  <c:v>-71.286000000000001</c:v>
                </c:pt>
                <c:pt idx="7033">
                  <c:v>-71.283999999999992</c:v>
                </c:pt>
                <c:pt idx="7034">
                  <c:v>-71.281999999999996</c:v>
                </c:pt>
                <c:pt idx="7035">
                  <c:v>-71.28</c:v>
                </c:pt>
                <c:pt idx="7036">
                  <c:v>-71.277999999999992</c:v>
                </c:pt>
                <c:pt idx="7037">
                  <c:v>-71.275999999999996</c:v>
                </c:pt>
                <c:pt idx="7038">
                  <c:v>-71.274000000000001</c:v>
                </c:pt>
                <c:pt idx="7039">
                  <c:v>-71.271999999999991</c:v>
                </c:pt>
                <c:pt idx="7040">
                  <c:v>-71.27</c:v>
                </c:pt>
                <c:pt idx="7041">
                  <c:v>-71.268000000000001</c:v>
                </c:pt>
                <c:pt idx="7042">
                  <c:v>-71.265999999999991</c:v>
                </c:pt>
                <c:pt idx="7043">
                  <c:v>-71.263999999999996</c:v>
                </c:pt>
                <c:pt idx="7044">
                  <c:v>-71.262</c:v>
                </c:pt>
                <c:pt idx="7045">
                  <c:v>-71.259999999999991</c:v>
                </c:pt>
                <c:pt idx="7046">
                  <c:v>-71.257999999999996</c:v>
                </c:pt>
                <c:pt idx="7047">
                  <c:v>-71.256</c:v>
                </c:pt>
                <c:pt idx="7048">
                  <c:v>-71.253999999999991</c:v>
                </c:pt>
                <c:pt idx="7049">
                  <c:v>-71.251999999999995</c:v>
                </c:pt>
                <c:pt idx="7050">
                  <c:v>-71.25</c:v>
                </c:pt>
                <c:pt idx="7051">
                  <c:v>-71.24799999999999</c:v>
                </c:pt>
                <c:pt idx="7052">
                  <c:v>-71.245999999999995</c:v>
                </c:pt>
                <c:pt idx="7053">
                  <c:v>-71.244</c:v>
                </c:pt>
                <c:pt idx="7054">
                  <c:v>-71.24199999999999</c:v>
                </c:pt>
                <c:pt idx="7055">
                  <c:v>-71.239999999999995</c:v>
                </c:pt>
                <c:pt idx="7056">
                  <c:v>-71.238</c:v>
                </c:pt>
                <c:pt idx="7057">
                  <c:v>-71.23599999999999</c:v>
                </c:pt>
                <c:pt idx="7058">
                  <c:v>-71.233999999999995</c:v>
                </c:pt>
                <c:pt idx="7059">
                  <c:v>-71.231999999999999</c:v>
                </c:pt>
                <c:pt idx="7060">
                  <c:v>-71.22999999999999</c:v>
                </c:pt>
                <c:pt idx="7061">
                  <c:v>-71.227999999999994</c:v>
                </c:pt>
                <c:pt idx="7062">
                  <c:v>-71.225999999999999</c:v>
                </c:pt>
                <c:pt idx="7063">
                  <c:v>-71.22399999999999</c:v>
                </c:pt>
                <c:pt idx="7064">
                  <c:v>-71.221999999999994</c:v>
                </c:pt>
                <c:pt idx="7065">
                  <c:v>-71.22</c:v>
                </c:pt>
                <c:pt idx="7066">
                  <c:v>-71.217999999999989</c:v>
                </c:pt>
                <c:pt idx="7067">
                  <c:v>-71.215999999999994</c:v>
                </c:pt>
                <c:pt idx="7068">
                  <c:v>-71.213999999999999</c:v>
                </c:pt>
                <c:pt idx="7069">
                  <c:v>-71.211999999999989</c:v>
                </c:pt>
                <c:pt idx="7070">
                  <c:v>-71.209999999999994</c:v>
                </c:pt>
                <c:pt idx="7071">
                  <c:v>-71.207999999999998</c:v>
                </c:pt>
                <c:pt idx="7072">
                  <c:v>-71.205999999999989</c:v>
                </c:pt>
                <c:pt idx="7073">
                  <c:v>-71.203999999999994</c:v>
                </c:pt>
                <c:pt idx="7074">
                  <c:v>-71.201999999999998</c:v>
                </c:pt>
                <c:pt idx="7075">
                  <c:v>-71.199999999999989</c:v>
                </c:pt>
                <c:pt idx="7076">
                  <c:v>-71.197999999999993</c:v>
                </c:pt>
                <c:pt idx="7077">
                  <c:v>-71.195999999999998</c:v>
                </c:pt>
                <c:pt idx="7078">
                  <c:v>-71.193999999999988</c:v>
                </c:pt>
                <c:pt idx="7079">
                  <c:v>-71.191999999999993</c:v>
                </c:pt>
                <c:pt idx="7080">
                  <c:v>-71.19</c:v>
                </c:pt>
                <c:pt idx="7081">
                  <c:v>-71.187999999999988</c:v>
                </c:pt>
                <c:pt idx="7082">
                  <c:v>-71.185999999999993</c:v>
                </c:pt>
                <c:pt idx="7083">
                  <c:v>-71.183999999999997</c:v>
                </c:pt>
                <c:pt idx="7084">
                  <c:v>-71.181999999999988</c:v>
                </c:pt>
                <c:pt idx="7085">
                  <c:v>-71.179999999999993</c:v>
                </c:pt>
                <c:pt idx="7086">
                  <c:v>-71.177999999999997</c:v>
                </c:pt>
                <c:pt idx="7087">
                  <c:v>-71.175999999999988</c:v>
                </c:pt>
                <c:pt idx="7088">
                  <c:v>-71.173999999999992</c:v>
                </c:pt>
                <c:pt idx="7089">
                  <c:v>-71.171999999999997</c:v>
                </c:pt>
                <c:pt idx="7090">
                  <c:v>-71.169999999999987</c:v>
                </c:pt>
                <c:pt idx="7091">
                  <c:v>-71.167999999999992</c:v>
                </c:pt>
                <c:pt idx="7092">
                  <c:v>-71.165999999999997</c:v>
                </c:pt>
                <c:pt idx="7093">
                  <c:v>-71.163999999999987</c:v>
                </c:pt>
                <c:pt idx="7094">
                  <c:v>-71.161999999999992</c:v>
                </c:pt>
                <c:pt idx="7095">
                  <c:v>-71.16</c:v>
                </c:pt>
                <c:pt idx="7096">
                  <c:v>-71.157999999999987</c:v>
                </c:pt>
                <c:pt idx="7097">
                  <c:v>-71.155999999999992</c:v>
                </c:pt>
                <c:pt idx="7098">
                  <c:v>-71.153999999999996</c:v>
                </c:pt>
                <c:pt idx="7099">
                  <c:v>-71.151999999999987</c:v>
                </c:pt>
                <c:pt idx="7100">
                  <c:v>-71.149999999999991</c:v>
                </c:pt>
                <c:pt idx="7101">
                  <c:v>-71.147999999999996</c:v>
                </c:pt>
                <c:pt idx="7102">
                  <c:v>-71.145999999999987</c:v>
                </c:pt>
                <c:pt idx="7103">
                  <c:v>-71.143999999999991</c:v>
                </c:pt>
                <c:pt idx="7104">
                  <c:v>-71.141999999999996</c:v>
                </c:pt>
                <c:pt idx="7105">
                  <c:v>-71.139999999999986</c:v>
                </c:pt>
                <c:pt idx="7106">
                  <c:v>-71.137999999999991</c:v>
                </c:pt>
                <c:pt idx="7107">
                  <c:v>-71.135999999999996</c:v>
                </c:pt>
                <c:pt idx="7108">
                  <c:v>-71.134</c:v>
                </c:pt>
                <c:pt idx="7109">
                  <c:v>-71.131999999999991</c:v>
                </c:pt>
                <c:pt idx="7110">
                  <c:v>-71.13</c:v>
                </c:pt>
                <c:pt idx="7111">
                  <c:v>-71.128</c:v>
                </c:pt>
                <c:pt idx="7112">
                  <c:v>-71.125999999999991</c:v>
                </c:pt>
                <c:pt idx="7113">
                  <c:v>-71.123999999999995</c:v>
                </c:pt>
                <c:pt idx="7114">
                  <c:v>-71.122</c:v>
                </c:pt>
                <c:pt idx="7115">
                  <c:v>-71.11999999999999</c:v>
                </c:pt>
                <c:pt idx="7116">
                  <c:v>-71.117999999999995</c:v>
                </c:pt>
                <c:pt idx="7117">
                  <c:v>-71.116</c:v>
                </c:pt>
                <c:pt idx="7118">
                  <c:v>-71.11399999999999</c:v>
                </c:pt>
                <c:pt idx="7119">
                  <c:v>-71.111999999999995</c:v>
                </c:pt>
                <c:pt idx="7120">
                  <c:v>-71.11</c:v>
                </c:pt>
                <c:pt idx="7121">
                  <c:v>-71.10799999999999</c:v>
                </c:pt>
                <c:pt idx="7122">
                  <c:v>-71.105999999999995</c:v>
                </c:pt>
                <c:pt idx="7123">
                  <c:v>-71.103999999999999</c:v>
                </c:pt>
                <c:pt idx="7124">
                  <c:v>-71.10199999999999</c:v>
                </c:pt>
                <c:pt idx="7125">
                  <c:v>-71.099999999999994</c:v>
                </c:pt>
                <c:pt idx="7126">
                  <c:v>-71.097999999999999</c:v>
                </c:pt>
                <c:pt idx="7127">
                  <c:v>-71.095999999999989</c:v>
                </c:pt>
                <c:pt idx="7128">
                  <c:v>-71.093999999999994</c:v>
                </c:pt>
                <c:pt idx="7129">
                  <c:v>-71.091999999999999</c:v>
                </c:pt>
                <c:pt idx="7130">
                  <c:v>-71.089999999999989</c:v>
                </c:pt>
                <c:pt idx="7131">
                  <c:v>-71.087999999999994</c:v>
                </c:pt>
                <c:pt idx="7132">
                  <c:v>-71.085999999999999</c:v>
                </c:pt>
                <c:pt idx="7133">
                  <c:v>-71.083999999999989</c:v>
                </c:pt>
                <c:pt idx="7134">
                  <c:v>-71.081999999999994</c:v>
                </c:pt>
                <c:pt idx="7135">
                  <c:v>-71.08</c:v>
                </c:pt>
                <c:pt idx="7136">
                  <c:v>-71.077999999999989</c:v>
                </c:pt>
                <c:pt idx="7137">
                  <c:v>-71.075999999999993</c:v>
                </c:pt>
                <c:pt idx="7138">
                  <c:v>-71.073999999999998</c:v>
                </c:pt>
                <c:pt idx="7139">
                  <c:v>-71.071999999999989</c:v>
                </c:pt>
                <c:pt idx="7140">
                  <c:v>-71.069999999999993</c:v>
                </c:pt>
                <c:pt idx="7141">
                  <c:v>-71.067999999999998</c:v>
                </c:pt>
                <c:pt idx="7142">
                  <c:v>-71.065999999999988</c:v>
                </c:pt>
                <c:pt idx="7143">
                  <c:v>-71.063999999999993</c:v>
                </c:pt>
                <c:pt idx="7144">
                  <c:v>-71.061999999999998</c:v>
                </c:pt>
                <c:pt idx="7145">
                  <c:v>-71.06</c:v>
                </c:pt>
                <c:pt idx="7146">
                  <c:v>-71.057999999999993</c:v>
                </c:pt>
                <c:pt idx="7147">
                  <c:v>-71.055999999999997</c:v>
                </c:pt>
                <c:pt idx="7148">
                  <c:v>-71.054000000000002</c:v>
                </c:pt>
                <c:pt idx="7149">
                  <c:v>-71.051999999999992</c:v>
                </c:pt>
                <c:pt idx="7150">
                  <c:v>-71.05</c:v>
                </c:pt>
                <c:pt idx="7151">
                  <c:v>-71.048000000000002</c:v>
                </c:pt>
                <c:pt idx="7152">
                  <c:v>-71.045999999999992</c:v>
                </c:pt>
                <c:pt idx="7153">
                  <c:v>-71.043999999999997</c:v>
                </c:pt>
                <c:pt idx="7154">
                  <c:v>-71.042000000000002</c:v>
                </c:pt>
                <c:pt idx="7155">
                  <c:v>-71.039999999999992</c:v>
                </c:pt>
                <c:pt idx="7156">
                  <c:v>-71.037999999999997</c:v>
                </c:pt>
                <c:pt idx="7157">
                  <c:v>-71.036000000000001</c:v>
                </c:pt>
                <c:pt idx="7158">
                  <c:v>-71.033999999999992</c:v>
                </c:pt>
                <c:pt idx="7159">
                  <c:v>-71.031999999999996</c:v>
                </c:pt>
                <c:pt idx="7160">
                  <c:v>-71.03</c:v>
                </c:pt>
                <c:pt idx="7161">
                  <c:v>-71.027999999999992</c:v>
                </c:pt>
                <c:pt idx="7162">
                  <c:v>-71.025999999999996</c:v>
                </c:pt>
                <c:pt idx="7163">
                  <c:v>-71.024000000000001</c:v>
                </c:pt>
                <c:pt idx="7164">
                  <c:v>-71.021999999999991</c:v>
                </c:pt>
                <c:pt idx="7165">
                  <c:v>-71.02</c:v>
                </c:pt>
                <c:pt idx="7166">
                  <c:v>-71.018000000000001</c:v>
                </c:pt>
                <c:pt idx="7167">
                  <c:v>-71.015999999999991</c:v>
                </c:pt>
                <c:pt idx="7168">
                  <c:v>-71.013999999999996</c:v>
                </c:pt>
                <c:pt idx="7169">
                  <c:v>-71.012</c:v>
                </c:pt>
                <c:pt idx="7170">
                  <c:v>-71.009999999999991</c:v>
                </c:pt>
                <c:pt idx="7171">
                  <c:v>-71.007999999999996</c:v>
                </c:pt>
                <c:pt idx="7172">
                  <c:v>-71.006</c:v>
                </c:pt>
                <c:pt idx="7173">
                  <c:v>-71.003999999999991</c:v>
                </c:pt>
                <c:pt idx="7174">
                  <c:v>-71.001999999999995</c:v>
                </c:pt>
                <c:pt idx="7175">
                  <c:v>-71</c:v>
                </c:pt>
                <c:pt idx="7176">
                  <c:v>-70.99799999999999</c:v>
                </c:pt>
                <c:pt idx="7177">
                  <c:v>-70.995999999999995</c:v>
                </c:pt>
                <c:pt idx="7178">
                  <c:v>-70.994</c:v>
                </c:pt>
                <c:pt idx="7179">
                  <c:v>-70.99199999999999</c:v>
                </c:pt>
                <c:pt idx="7180">
                  <c:v>-70.989999999999995</c:v>
                </c:pt>
                <c:pt idx="7181">
                  <c:v>-70.988</c:v>
                </c:pt>
                <c:pt idx="7182">
                  <c:v>-70.98599999999999</c:v>
                </c:pt>
                <c:pt idx="7183">
                  <c:v>-70.983999999999995</c:v>
                </c:pt>
                <c:pt idx="7184">
                  <c:v>-70.981999999999999</c:v>
                </c:pt>
                <c:pt idx="7185">
                  <c:v>-70.97999999999999</c:v>
                </c:pt>
                <c:pt idx="7186">
                  <c:v>-70.977999999999994</c:v>
                </c:pt>
                <c:pt idx="7187">
                  <c:v>-70.975999999999999</c:v>
                </c:pt>
                <c:pt idx="7188">
                  <c:v>-70.97399999999999</c:v>
                </c:pt>
                <c:pt idx="7189">
                  <c:v>-70.971999999999994</c:v>
                </c:pt>
                <c:pt idx="7190">
                  <c:v>-70.97</c:v>
                </c:pt>
                <c:pt idx="7191">
                  <c:v>-70.967999999999989</c:v>
                </c:pt>
                <c:pt idx="7192">
                  <c:v>-70.965999999999994</c:v>
                </c:pt>
                <c:pt idx="7193">
                  <c:v>-70.963999999999999</c:v>
                </c:pt>
                <c:pt idx="7194">
                  <c:v>-70.961999999999989</c:v>
                </c:pt>
                <c:pt idx="7195">
                  <c:v>-70.959999999999994</c:v>
                </c:pt>
                <c:pt idx="7196">
                  <c:v>-70.957999999999998</c:v>
                </c:pt>
                <c:pt idx="7197">
                  <c:v>-70.955999999999989</c:v>
                </c:pt>
                <c:pt idx="7198">
                  <c:v>-70.953999999999994</c:v>
                </c:pt>
                <c:pt idx="7199">
                  <c:v>-70.951999999999998</c:v>
                </c:pt>
                <c:pt idx="7200">
                  <c:v>-70.949999999999989</c:v>
                </c:pt>
                <c:pt idx="7201">
                  <c:v>-70.947999999999993</c:v>
                </c:pt>
                <c:pt idx="7202">
                  <c:v>-70.945999999999998</c:v>
                </c:pt>
                <c:pt idx="7203">
                  <c:v>-70.943999999999988</c:v>
                </c:pt>
                <c:pt idx="7204">
                  <c:v>-70.941999999999993</c:v>
                </c:pt>
                <c:pt idx="7205">
                  <c:v>-70.94</c:v>
                </c:pt>
                <c:pt idx="7206">
                  <c:v>-70.937999999999988</c:v>
                </c:pt>
                <c:pt idx="7207">
                  <c:v>-70.935999999999993</c:v>
                </c:pt>
                <c:pt idx="7208">
                  <c:v>-70.933999999999997</c:v>
                </c:pt>
                <c:pt idx="7209">
                  <c:v>-70.931999999999988</c:v>
                </c:pt>
                <c:pt idx="7210">
                  <c:v>-70.929999999999993</c:v>
                </c:pt>
                <c:pt idx="7211">
                  <c:v>-70.927999999999997</c:v>
                </c:pt>
                <c:pt idx="7212">
                  <c:v>-70.925999999999988</c:v>
                </c:pt>
                <c:pt idx="7213">
                  <c:v>-70.923999999999992</c:v>
                </c:pt>
                <c:pt idx="7214">
                  <c:v>-70.921999999999997</c:v>
                </c:pt>
                <c:pt idx="7215">
                  <c:v>-70.919999999999987</c:v>
                </c:pt>
                <c:pt idx="7216">
                  <c:v>-70.917999999999992</c:v>
                </c:pt>
                <c:pt idx="7217">
                  <c:v>-70.915999999999997</c:v>
                </c:pt>
                <c:pt idx="7218">
                  <c:v>-70.913999999999987</c:v>
                </c:pt>
                <c:pt idx="7219">
                  <c:v>-70.911999999999992</c:v>
                </c:pt>
                <c:pt idx="7220">
                  <c:v>-70.91</c:v>
                </c:pt>
                <c:pt idx="7221">
                  <c:v>-70.907999999999987</c:v>
                </c:pt>
                <c:pt idx="7222">
                  <c:v>-70.905999999999992</c:v>
                </c:pt>
                <c:pt idx="7223">
                  <c:v>-70.903999999999996</c:v>
                </c:pt>
                <c:pt idx="7224">
                  <c:v>-70.901999999999987</c:v>
                </c:pt>
                <c:pt idx="7225">
                  <c:v>-70.899999999999991</c:v>
                </c:pt>
                <c:pt idx="7226">
                  <c:v>-70.897999999999996</c:v>
                </c:pt>
                <c:pt idx="7227">
                  <c:v>-70.895999999999987</c:v>
                </c:pt>
                <c:pt idx="7228">
                  <c:v>-70.893999999999991</c:v>
                </c:pt>
                <c:pt idx="7229">
                  <c:v>-70.891999999999996</c:v>
                </c:pt>
                <c:pt idx="7230">
                  <c:v>-70.889999999999986</c:v>
                </c:pt>
                <c:pt idx="7231">
                  <c:v>-70.887999999999991</c:v>
                </c:pt>
                <c:pt idx="7232">
                  <c:v>-70.885999999999996</c:v>
                </c:pt>
                <c:pt idx="7233">
                  <c:v>-70.884</c:v>
                </c:pt>
                <c:pt idx="7234">
                  <c:v>-70.881999999999991</c:v>
                </c:pt>
                <c:pt idx="7235">
                  <c:v>-70.88</c:v>
                </c:pt>
                <c:pt idx="7236">
                  <c:v>-70.878</c:v>
                </c:pt>
                <c:pt idx="7237">
                  <c:v>-70.875999999999991</c:v>
                </c:pt>
                <c:pt idx="7238">
                  <c:v>-70.873999999999995</c:v>
                </c:pt>
                <c:pt idx="7239">
                  <c:v>-70.872</c:v>
                </c:pt>
                <c:pt idx="7240">
                  <c:v>-70.86999999999999</c:v>
                </c:pt>
                <c:pt idx="7241">
                  <c:v>-70.867999999999995</c:v>
                </c:pt>
                <c:pt idx="7242">
                  <c:v>-70.866</c:v>
                </c:pt>
                <c:pt idx="7243">
                  <c:v>-70.86399999999999</c:v>
                </c:pt>
                <c:pt idx="7244">
                  <c:v>-70.861999999999995</c:v>
                </c:pt>
                <c:pt idx="7245">
                  <c:v>-70.86</c:v>
                </c:pt>
                <c:pt idx="7246">
                  <c:v>-70.85799999999999</c:v>
                </c:pt>
                <c:pt idx="7247">
                  <c:v>-70.855999999999995</c:v>
                </c:pt>
                <c:pt idx="7248">
                  <c:v>-70.853999999999999</c:v>
                </c:pt>
                <c:pt idx="7249">
                  <c:v>-70.85199999999999</c:v>
                </c:pt>
                <c:pt idx="7250">
                  <c:v>-70.849999999999994</c:v>
                </c:pt>
                <c:pt idx="7251">
                  <c:v>-70.847999999999999</c:v>
                </c:pt>
                <c:pt idx="7252">
                  <c:v>-70.845999999999989</c:v>
                </c:pt>
                <c:pt idx="7253">
                  <c:v>-70.843999999999994</c:v>
                </c:pt>
                <c:pt idx="7254">
                  <c:v>-70.841999999999999</c:v>
                </c:pt>
                <c:pt idx="7255">
                  <c:v>-70.839999999999989</c:v>
                </c:pt>
                <c:pt idx="7256">
                  <c:v>-70.837999999999994</c:v>
                </c:pt>
                <c:pt idx="7257">
                  <c:v>-70.835999999999999</c:v>
                </c:pt>
                <c:pt idx="7258">
                  <c:v>-70.833999999999989</c:v>
                </c:pt>
                <c:pt idx="7259">
                  <c:v>-70.831999999999994</c:v>
                </c:pt>
                <c:pt idx="7260">
                  <c:v>-70.83</c:v>
                </c:pt>
                <c:pt idx="7261">
                  <c:v>-70.827999999999989</c:v>
                </c:pt>
                <c:pt idx="7262">
                  <c:v>-70.825999999999993</c:v>
                </c:pt>
                <c:pt idx="7263">
                  <c:v>-70.823999999999998</c:v>
                </c:pt>
                <c:pt idx="7264">
                  <c:v>-70.821999999999989</c:v>
                </c:pt>
                <c:pt idx="7265">
                  <c:v>-70.819999999999993</c:v>
                </c:pt>
                <c:pt idx="7266">
                  <c:v>-70.817999999999998</c:v>
                </c:pt>
                <c:pt idx="7267">
                  <c:v>-70.815999999999988</c:v>
                </c:pt>
                <c:pt idx="7268">
                  <c:v>-70.813999999999993</c:v>
                </c:pt>
                <c:pt idx="7269">
                  <c:v>-70.811999999999998</c:v>
                </c:pt>
                <c:pt idx="7270">
                  <c:v>-70.81</c:v>
                </c:pt>
                <c:pt idx="7271">
                  <c:v>-70.807999999999993</c:v>
                </c:pt>
                <c:pt idx="7272">
                  <c:v>-70.805999999999997</c:v>
                </c:pt>
                <c:pt idx="7273">
                  <c:v>-70.804000000000002</c:v>
                </c:pt>
                <c:pt idx="7274">
                  <c:v>-70.801999999999992</c:v>
                </c:pt>
                <c:pt idx="7275">
                  <c:v>-70.8</c:v>
                </c:pt>
                <c:pt idx="7276">
                  <c:v>-70.798000000000002</c:v>
                </c:pt>
                <c:pt idx="7277">
                  <c:v>-70.795999999999992</c:v>
                </c:pt>
                <c:pt idx="7278">
                  <c:v>-70.793999999999997</c:v>
                </c:pt>
                <c:pt idx="7279">
                  <c:v>-70.792000000000002</c:v>
                </c:pt>
                <c:pt idx="7280">
                  <c:v>-70.789999999999992</c:v>
                </c:pt>
                <c:pt idx="7281">
                  <c:v>-70.787999999999997</c:v>
                </c:pt>
                <c:pt idx="7282">
                  <c:v>-70.786000000000001</c:v>
                </c:pt>
                <c:pt idx="7283">
                  <c:v>-70.783999999999992</c:v>
                </c:pt>
                <c:pt idx="7284">
                  <c:v>-70.781999999999996</c:v>
                </c:pt>
                <c:pt idx="7285">
                  <c:v>-70.78</c:v>
                </c:pt>
                <c:pt idx="7286">
                  <c:v>-70.777999999999992</c:v>
                </c:pt>
                <c:pt idx="7287">
                  <c:v>-70.775999999999996</c:v>
                </c:pt>
                <c:pt idx="7288">
                  <c:v>-70.774000000000001</c:v>
                </c:pt>
                <c:pt idx="7289">
                  <c:v>-70.771999999999991</c:v>
                </c:pt>
                <c:pt idx="7290">
                  <c:v>-70.77</c:v>
                </c:pt>
                <c:pt idx="7291">
                  <c:v>-70.768000000000001</c:v>
                </c:pt>
                <c:pt idx="7292">
                  <c:v>-70.765999999999991</c:v>
                </c:pt>
                <c:pt idx="7293">
                  <c:v>-70.763999999999996</c:v>
                </c:pt>
                <c:pt idx="7294">
                  <c:v>-70.762</c:v>
                </c:pt>
                <c:pt idx="7295">
                  <c:v>-70.759999999999991</c:v>
                </c:pt>
                <c:pt idx="7296">
                  <c:v>-70.757999999999996</c:v>
                </c:pt>
                <c:pt idx="7297">
                  <c:v>-70.756</c:v>
                </c:pt>
                <c:pt idx="7298">
                  <c:v>-70.753999999999991</c:v>
                </c:pt>
                <c:pt idx="7299">
                  <c:v>-70.751999999999995</c:v>
                </c:pt>
                <c:pt idx="7300">
                  <c:v>-70.75</c:v>
                </c:pt>
                <c:pt idx="7301">
                  <c:v>-70.74799999999999</c:v>
                </c:pt>
                <c:pt idx="7302">
                  <c:v>-70.745999999999995</c:v>
                </c:pt>
                <c:pt idx="7303">
                  <c:v>-70.744</c:v>
                </c:pt>
                <c:pt idx="7304">
                  <c:v>-70.74199999999999</c:v>
                </c:pt>
                <c:pt idx="7305">
                  <c:v>-70.739999999999995</c:v>
                </c:pt>
                <c:pt idx="7306">
                  <c:v>-70.738</c:v>
                </c:pt>
                <c:pt idx="7307">
                  <c:v>-70.73599999999999</c:v>
                </c:pt>
                <c:pt idx="7308">
                  <c:v>-70.733999999999995</c:v>
                </c:pt>
                <c:pt idx="7309">
                  <c:v>-70.731999999999999</c:v>
                </c:pt>
                <c:pt idx="7310">
                  <c:v>-70.72999999999999</c:v>
                </c:pt>
                <c:pt idx="7311">
                  <c:v>-70.727999999999994</c:v>
                </c:pt>
                <c:pt idx="7312">
                  <c:v>-70.725999999999999</c:v>
                </c:pt>
                <c:pt idx="7313">
                  <c:v>-70.72399999999999</c:v>
                </c:pt>
                <c:pt idx="7314">
                  <c:v>-70.721999999999994</c:v>
                </c:pt>
                <c:pt idx="7315">
                  <c:v>-70.72</c:v>
                </c:pt>
                <c:pt idx="7316">
                  <c:v>-70.717999999999989</c:v>
                </c:pt>
                <c:pt idx="7317">
                  <c:v>-70.715999999999994</c:v>
                </c:pt>
                <c:pt idx="7318">
                  <c:v>-70.713999999999999</c:v>
                </c:pt>
                <c:pt idx="7319">
                  <c:v>-70.711999999999989</c:v>
                </c:pt>
                <c:pt idx="7320">
                  <c:v>-70.709999999999994</c:v>
                </c:pt>
                <c:pt idx="7321">
                  <c:v>-70.707999999999998</c:v>
                </c:pt>
                <c:pt idx="7322">
                  <c:v>-70.705999999999989</c:v>
                </c:pt>
                <c:pt idx="7323">
                  <c:v>-70.703999999999994</c:v>
                </c:pt>
                <c:pt idx="7324">
                  <c:v>-70.701999999999998</c:v>
                </c:pt>
                <c:pt idx="7325">
                  <c:v>-70.699999999999989</c:v>
                </c:pt>
                <c:pt idx="7326">
                  <c:v>-70.697999999999993</c:v>
                </c:pt>
                <c:pt idx="7327">
                  <c:v>-70.695999999999998</c:v>
                </c:pt>
                <c:pt idx="7328">
                  <c:v>-70.693999999999988</c:v>
                </c:pt>
                <c:pt idx="7329">
                  <c:v>-70.691999999999993</c:v>
                </c:pt>
                <c:pt idx="7330">
                  <c:v>-70.69</c:v>
                </c:pt>
                <c:pt idx="7331">
                  <c:v>-70.687999999999988</c:v>
                </c:pt>
                <c:pt idx="7332">
                  <c:v>-70.685999999999993</c:v>
                </c:pt>
                <c:pt idx="7333">
                  <c:v>-70.683999999999997</c:v>
                </c:pt>
                <c:pt idx="7334">
                  <c:v>-70.681999999999988</c:v>
                </c:pt>
                <c:pt idx="7335">
                  <c:v>-70.679999999999993</c:v>
                </c:pt>
                <c:pt idx="7336">
                  <c:v>-70.677999999999997</c:v>
                </c:pt>
                <c:pt idx="7337">
                  <c:v>-70.675999999999988</c:v>
                </c:pt>
                <c:pt idx="7338">
                  <c:v>-70.673999999999992</c:v>
                </c:pt>
                <c:pt idx="7339">
                  <c:v>-70.671999999999997</c:v>
                </c:pt>
                <c:pt idx="7340">
                  <c:v>-70.669999999999987</c:v>
                </c:pt>
                <c:pt idx="7341">
                  <c:v>-70.667999999999992</c:v>
                </c:pt>
                <c:pt idx="7342">
                  <c:v>-70.665999999999997</c:v>
                </c:pt>
                <c:pt idx="7343">
                  <c:v>-70.663999999999987</c:v>
                </c:pt>
                <c:pt idx="7344">
                  <c:v>-70.661999999999992</c:v>
                </c:pt>
                <c:pt idx="7345">
                  <c:v>-70.66</c:v>
                </c:pt>
                <c:pt idx="7346">
                  <c:v>-70.657999999999987</c:v>
                </c:pt>
                <c:pt idx="7347">
                  <c:v>-70.655999999999992</c:v>
                </c:pt>
                <c:pt idx="7348">
                  <c:v>-70.653999999999996</c:v>
                </c:pt>
                <c:pt idx="7349">
                  <c:v>-70.651999999999987</c:v>
                </c:pt>
                <c:pt idx="7350">
                  <c:v>-70.649999999999991</c:v>
                </c:pt>
                <c:pt idx="7351">
                  <c:v>-70.647999999999996</c:v>
                </c:pt>
                <c:pt idx="7352">
                  <c:v>-70.645999999999987</c:v>
                </c:pt>
                <c:pt idx="7353">
                  <c:v>-70.643999999999991</c:v>
                </c:pt>
                <c:pt idx="7354">
                  <c:v>-70.641999999999996</c:v>
                </c:pt>
                <c:pt idx="7355">
                  <c:v>-70.639999999999986</c:v>
                </c:pt>
                <c:pt idx="7356">
                  <c:v>-70.637999999999991</c:v>
                </c:pt>
                <c:pt idx="7357">
                  <c:v>-70.635999999999996</c:v>
                </c:pt>
                <c:pt idx="7358">
                  <c:v>-70.634</c:v>
                </c:pt>
                <c:pt idx="7359">
                  <c:v>-70.631999999999991</c:v>
                </c:pt>
                <c:pt idx="7360">
                  <c:v>-70.63</c:v>
                </c:pt>
                <c:pt idx="7361">
                  <c:v>-70.628</c:v>
                </c:pt>
                <c:pt idx="7362">
                  <c:v>-70.625999999999991</c:v>
                </c:pt>
                <c:pt idx="7363">
                  <c:v>-70.623999999999995</c:v>
                </c:pt>
                <c:pt idx="7364">
                  <c:v>-70.622</c:v>
                </c:pt>
                <c:pt idx="7365">
                  <c:v>-70.61999999999999</c:v>
                </c:pt>
                <c:pt idx="7366">
                  <c:v>-70.617999999999995</c:v>
                </c:pt>
                <c:pt idx="7367">
                  <c:v>-70.616</c:v>
                </c:pt>
                <c:pt idx="7368">
                  <c:v>-70.61399999999999</c:v>
                </c:pt>
                <c:pt idx="7369">
                  <c:v>-70.611999999999995</c:v>
                </c:pt>
                <c:pt idx="7370">
                  <c:v>-70.61</c:v>
                </c:pt>
                <c:pt idx="7371">
                  <c:v>-70.60799999999999</c:v>
                </c:pt>
                <c:pt idx="7372">
                  <c:v>-70.605999999999995</c:v>
                </c:pt>
                <c:pt idx="7373">
                  <c:v>-70.603999999999999</c:v>
                </c:pt>
                <c:pt idx="7374">
                  <c:v>-70.60199999999999</c:v>
                </c:pt>
                <c:pt idx="7375">
                  <c:v>-70.599999999999994</c:v>
                </c:pt>
                <c:pt idx="7376">
                  <c:v>-70.597999999999999</c:v>
                </c:pt>
                <c:pt idx="7377">
                  <c:v>-70.595999999999989</c:v>
                </c:pt>
                <c:pt idx="7378">
                  <c:v>-70.593999999999994</c:v>
                </c:pt>
                <c:pt idx="7379">
                  <c:v>-70.591999999999999</c:v>
                </c:pt>
                <c:pt idx="7380">
                  <c:v>-70.589999999999989</c:v>
                </c:pt>
                <c:pt idx="7381">
                  <c:v>-70.587999999999994</c:v>
                </c:pt>
                <c:pt idx="7382">
                  <c:v>-70.585999999999999</c:v>
                </c:pt>
                <c:pt idx="7383">
                  <c:v>-70.583999999999989</c:v>
                </c:pt>
                <c:pt idx="7384">
                  <c:v>-70.581999999999994</c:v>
                </c:pt>
                <c:pt idx="7385">
                  <c:v>-70.58</c:v>
                </c:pt>
                <c:pt idx="7386">
                  <c:v>-70.577999999999989</c:v>
                </c:pt>
                <c:pt idx="7387">
                  <c:v>-70.575999999999993</c:v>
                </c:pt>
                <c:pt idx="7388">
                  <c:v>-70.573999999999998</c:v>
                </c:pt>
                <c:pt idx="7389">
                  <c:v>-70.571999999999989</c:v>
                </c:pt>
                <c:pt idx="7390">
                  <c:v>-70.569999999999993</c:v>
                </c:pt>
                <c:pt idx="7391">
                  <c:v>-70.567999999999998</c:v>
                </c:pt>
                <c:pt idx="7392">
                  <c:v>-70.565999999999988</c:v>
                </c:pt>
                <c:pt idx="7393">
                  <c:v>-70.563999999999993</c:v>
                </c:pt>
                <c:pt idx="7394">
                  <c:v>-70.561999999999998</c:v>
                </c:pt>
                <c:pt idx="7395">
                  <c:v>-70.56</c:v>
                </c:pt>
                <c:pt idx="7396">
                  <c:v>-70.557999999999993</c:v>
                </c:pt>
                <c:pt idx="7397">
                  <c:v>-70.555999999999997</c:v>
                </c:pt>
                <c:pt idx="7398">
                  <c:v>-70.554000000000002</c:v>
                </c:pt>
                <c:pt idx="7399">
                  <c:v>-70.551999999999992</c:v>
                </c:pt>
                <c:pt idx="7400">
                  <c:v>-70.55</c:v>
                </c:pt>
                <c:pt idx="7401">
                  <c:v>-70.548000000000002</c:v>
                </c:pt>
                <c:pt idx="7402">
                  <c:v>-70.545999999999992</c:v>
                </c:pt>
                <c:pt idx="7403">
                  <c:v>-70.543999999999997</c:v>
                </c:pt>
                <c:pt idx="7404">
                  <c:v>-70.542000000000002</c:v>
                </c:pt>
                <c:pt idx="7405">
                  <c:v>-70.539999999999992</c:v>
                </c:pt>
                <c:pt idx="7406">
                  <c:v>-70.537999999999997</c:v>
                </c:pt>
                <c:pt idx="7407">
                  <c:v>-70.536000000000001</c:v>
                </c:pt>
                <c:pt idx="7408">
                  <c:v>-70.533999999999992</c:v>
                </c:pt>
                <c:pt idx="7409">
                  <c:v>-70.531999999999996</c:v>
                </c:pt>
                <c:pt idx="7410">
                  <c:v>-70.53</c:v>
                </c:pt>
                <c:pt idx="7411">
                  <c:v>-70.527999999999992</c:v>
                </c:pt>
                <c:pt idx="7412">
                  <c:v>-70.525999999999996</c:v>
                </c:pt>
                <c:pt idx="7413">
                  <c:v>-70.524000000000001</c:v>
                </c:pt>
                <c:pt idx="7414">
                  <c:v>-70.521999999999991</c:v>
                </c:pt>
                <c:pt idx="7415">
                  <c:v>-70.52</c:v>
                </c:pt>
                <c:pt idx="7416">
                  <c:v>-70.518000000000001</c:v>
                </c:pt>
                <c:pt idx="7417">
                  <c:v>-70.515999999999991</c:v>
                </c:pt>
                <c:pt idx="7418">
                  <c:v>-70.513999999999996</c:v>
                </c:pt>
                <c:pt idx="7419">
                  <c:v>-70.512</c:v>
                </c:pt>
                <c:pt idx="7420">
                  <c:v>-70.509999999999991</c:v>
                </c:pt>
                <c:pt idx="7421">
                  <c:v>-70.507999999999996</c:v>
                </c:pt>
                <c:pt idx="7422">
                  <c:v>-70.506</c:v>
                </c:pt>
                <c:pt idx="7423">
                  <c:v>-70.503999999999991</c:v>
                </c:pt>
                <c:pt idx="7424">
                  <c:v>-70.501999999999995</c:v>
                </c:pt>
                <c:pt idx="7425">
                  <c:v>-70.5</c:v>
                </c:pt>
                <c:pt idx="7426">
                  <c:v>-70.49799999999999</c:v>
                </c:pt>
                <c:pt idx="7427">
                  <c:v>-70.495999999999995</c:v>
                </c:pt>
                <c:pt idx="7428">
                  <c:v>-70.494</c:v>
                </c:pt>
                <c:pt idx="7429">
                  <c:v>-70.49199999999999</c:v>
                </c:pt>
                <c:pt idx="7430">
                  <c:v>-70.489999999999995</c:v>
                </c:pt>
                <c:pt idx="7431">
                  <c:v>-70.488</c:v>
                </c:pt>
                <c:pt idx="7432">
                  <c:v>-70.48599999999999</c:v>
                </c:pt>
                <c:pt idx="7433">
                  <c:v>-70.483999999999995</c:v>
                </c:pt>
                <c:pt idx="7434">
                  <c:v>-70.481999999999999</c:v>
                </c:pt>
                <c:pt idx="7435">
                  <c:v>-70.47999999999999</c:v>
                </c:pt>
                <c:pt idx="7436">
                  <c:v>-70.477999999999994</c:v>
                </c:pt>
                <c:pt idx="7437">
                  <c:v>-70.475999999999999</c:v>
                </c:pt>
                <c:pt idx="7438">
                  <c:v>-70.47399999999999</c:v>
                </c:pt>
                <c:pt idx="7439">
                  <c:v>-70.471999999999994</c:v>
                </c:pt>
                <c:pt idx="7440">
                  <c:v>-70.47</c:v>
                </c:pt>
                <c:pt idx="7441">
                  <c:v>-70.467999999999989</c:v>
                </c:pt>
                <c:pt idx="7442">
                  <c:v>-70.465999999999994</c:v>
                </c:pt>
                <c:pt idx="7443">
                  <c:v>-70.463999999999999</c:v>
                </c:pt>
                <c:pt idx="7444">
                  <c:v>-70.461999999999989</c:v>
                </c:pt>
                <c:pt idx="7445">
                  <c:v>-70.459999999999994</c:v>
                </c:pt>
                <c:pt idx="7446">
                  <c:v>-70.457999999999998</c:v>
                </c:pt>
                <c:pt idx="7447">
                  <c:v>-70.455999999999989</c:v>
                </c:pt>
                <c:pt idx="7448">
                  <c:v>-70.453999999999994</c:v>
                </c:pt>
                <c:pt idx="7449">
                  <c:v>-70.451999999999998</c:v>
                </c:pt>
                <c:pt idx="7450">
                  <c:v>-70.449999999999989</c:v>
                </c:pt>
                <c:pt idx="7451">
                  <c:v>-70.447999999999993</c:v>
                </c:pt>
                <c:pt idx="7452">
                  <c:v>-70.445999999999998</c:v>
                </c:pt>
                <c:pt idx="7453">
                  <c:v>-70.443999999999988</c:v>
                </c:pt>
                <c:pt idx="7454">
                  <c:v>-70.441999999999993</c:v>
                </c:pt>
                <c:pt idx="7455">
                  <c:v>-70.44</c:v>
                </c:pt>
                <c:pt idx="7456">
                  <c:v>-70.437999999999988</c:v>
                </c:pt>
                <c:pt idx="7457">
                  <c:v>-70.435999999999993</c:v>
                </c:pt>
                <c:pt idx="7458">
                  <c:v>-70.433999999999997</c:v>
                </c:pt>
                <c:pt idx="7459">
                  <c:v>-70.431999999999988</c:v>
                </c:pt>
                <c:pt idx="7460">
                  <c:v>-70.429999999999993</c:v>
                </c:pt>
                <c:pt idx="7461">
                  <c:v>-70.427999999999997</c:v>
                </c:pt>
                <c:pt idx="7462">
                  <c:v>-70.425999999999988</c:v>
                </c:pt>
                <c:pt idx="7463">
                  <c:v>-70.423999999999992</c:v>
                </c:pt>
                <c:pt idx="7464">
                  <c:v>-70.421999999999997</c:v>
                </c:pt>
                <c:pt idx="7465">
                  <c:v>-70.419999999999987</c:v>
                </c:pt>
                <c:pt idx="7466">
                  <c:v>-70.417999999999992</c:v>
                </c:pt>
                <c:pt idx="7467">
                  <c:v>-70.415999999999997</c:v>
                </c:pt>
                <c:pt idx="7468">
                  <c:v>-70.413999999999987</c:v>
                </c:pt>
                <c:pt idx="7469">
                  <c:v>-70.411999999999992</c:v>
                </c:pt>
                <c:pt idx="7470">
                  <c:v>-70.41</c:v>
                </c:pt>
                <c:pt idx="7471">
                  <c:v>-70.407999999999987</c:v>
                </c:pt>
                <c:pt idx="7472">
                  <c:v>-70.405999999999992</c:v>
                </c:pt>
                <c:pt idx="7473">
                  <c:v>-70.403999999999996</c:v>
                </c:pt>
                <c:pt idx="7474">
                  <c:v>-70.401999999999987</c:v>
                </c:pt>
                <c:pt idx="7475">
                  <c:v>-70.399999999999991</c:v>
                </c:pt>
                <c:pt idx="7476">
                  <c:v>-70.397999999999996</c:v>
                </c:pt>
                <c:pt idx="7477">
                  <c:v>-70.395999999999987</c:v>
                </c:pt>
                <c:pt idx="7478">
                  <c:v>-70.393999999999991</c:v>
                </c:pt>
                <c:pt idx="7479">
                  <c:v>-70.391999999999996</c:v>
                </c:pt>
                <c:pt idx="7480">
                  <c:v>-70.389999999999986</c:v>
                </c:pt>
                <c:pt idx="7481">
                  <c:v>-70.387999999999991</c:v>
                </c:pt>
                <c:pt idx="7482">
                  <c:v>-70.385999999999996</c:v>
                </c:pt>
                <c:pt idx="7483">
                  <c:v>-70.384</c:v>
                </c:pt>
                <c:pt idx="7484">
                  <c:v>-70.381999999999991</c:v>
                </c:pt>
                <c:pt idx="7485">
                  <c:v>-70.38</c:v>
                </c:pt>
                <c:pt idx="7486">
                  <c:v>-70.378</c:v>
                </c:pt>
                <c:pt idx="7487">
                  <c:v>-70.375999999999991</c:v>
                </c:pt>
                <c:pt idx="7488">
                  <c:v>-70.373999999999995</c:v>
                </c:pt>
                <c:pt idx="7489">
                  <c:v>-70.372</c:v>
                </c:pt>
                <c:pt idx="7490">
                  <c:v>-70.36999999999999</c:v>
                </c:pt>
                <c:pt idx="7491">
                  <c:v>-70.367999999999995</c:v>
                </c:pt>
                <c:pt idx="7492">
                  <c:v>-70.366</c:v>
                </c:pt>
                <c:pt idx="7493">
                  <c:v>-70.36399999999999</c:v>
                </c:pt>
                <c:pt idx="7494">
                  <c:v>-70.361999999999995</c:v>
                </c:pt>
                <c:pt idx="7495">
                  <c:v>-70.36</c:v>
                </c:pt>
                <c:pt idx="7496">
                  <c:v>-70.35799999999999</c:v>
                </c:pt>
                <c:pt idx="7497">
                  <c:v>-70.355999999999995</c:v>
                </c:pt>
                <c:pt idx="7498">
                  <c:v>-70.353999999999999</c:v>
                </c:pt>
                <c:pt idx="7499">
                  <c:v>-70.35199999999999</c:v>
                </c:pt>
                <c:pt idx="7500">
                  <c:v>-70.349999999999994</c:v>
                </c:pt>
                <c:pt idx="7501">
                  <c:v>-70.347999999999999</c:v>
                </c:pt>
                <c:pt idx="7502">
                  <c:v>-70.345999999999989</c:v>
                </c:pt>
                <c:pt idx="7503">
                  <c:v>-70.343999999999994</c:v>
                </c:pt>
                <c:pt idx="7504">
                  <c:v>-70.341999999999999</c:v>
                </c:pt>
                <c:pt idx="7505">
                  <c:v>-70.339999999999989</c:v>
                </c:pt>
                <c:pt idx="7506">
                  <c:v>-70.337999999999994</c:v>
                </c:pt>
                <c:pt idx="7507">
                  <c:v>-70.335999999999999</c:v>
                </c:pt>
                <c:pt idx="7508">
                  <c:v>-70.333999999999989</c:v>
                </c:pt>
                <c:pt idx="7509">
                  <c:v>-70.331999999999994</c:v>
                </c:pt>
                <c:pt idx="7510">
                  <c:v>-70.33</c:v>
                </c:pt>
                <c:pt idx="7511">
                  <c:v>-70.327999999999989</c:v>
                </c:pt>
                <c:pt idx="7512">
                  <c:v>-70.325999999999993</c:v>
                </c:pt>
                <c:pt idx="7513">
                  <c:v>-70.323999999999998</c:v>
                </c:pt>
                <c:pt idx="7514">
                  <c:v>-70.321999999999989</c:v>
                </c:pt>
                <c:pt idx="7515">
                  <c:v>-70.319999999999993</c:v>
                </c:pt>
                <c:pt idx="7516">
                  <c:v>-70.317999999999998</c:v>
                </c:pt>
                <c:pt idx="7517">
                  <c:v>-70.315999999999988</c:v>
                </c:pt>
                <c:pt idx="7518">
                  <c:v>-70.313999999999993</c:v>
                </c:pt>
                <c:pt idx="7519">
                  <c:v>-70.311999999999998</c:v>
                </c:pt>
                <c:pt idx="7520">
                  <c:v>-70.31</c:v>
                </c:pt>
                <c:pt idx="7521">
                  <c:v>-70.307999999999993</c:v>
                </c:pt>
                <c:pt idx="7522">
                  <c:v>-70.305999999999997</c:v>
                </c:pt>
                <c:pt idx="7523">
                  <c:v>-70.304000000000002</c:v>
                </c:pt>
                <c:pt idx="7524">
                  <c:v>-70.301999999999992</c:v>
                </c:pt>
                <c:pt idx="7525">
                  <c:v>-70.3</c:v>
                </c:pt>
                <c:pt idx="7526">
                  <c:v>-70.298000000000002</c:v>
                </c:pt>
                <c:pt idx="7527">
                  <c:v>-70.295999999999992</c:v>
                </c:pt>
                <c:pt idx="7528">
                  <c:v>-70.293999999999997</c:v>
                </c:pt>
                <c:pt idx="7529">
                  <c:v>-70.292000000000002</c:v>
                </c:pt>
                <c:pt idx="7530">
                  <c:v>-70.289999999999992</c:v>
                </c:pt>
                <c:pt idx="7531">
                  <c:v>-70.287999999999997</c:v>
                </c:pt>
                <c:pt idx="7532">
                  <c:v>-70.286000000000001</c:v>
                </c:pt>
                <c:pt idx="7533">
                  <c:v>-70.283999999999992</c:v>
                </c:pt>
                <c:pt idx="7534">
                  <c:v>-70.281999999999996</c:v>
                </c:pt>
                <c:pt idx="7535">
                  <c:v>-70.28</c:v>
                </c:pt>
                <c:pt idx="7536">
                  <c:v>-70.277999999999992</c:v>
                </c:pt>
                <c:pt idx="7537">
                  <c:v>-70.275999999999996</c:v>
                </c:pt>
                <c:pt idx="7538">
                  <c:v>-70.274000000000001</c:v>
                </c:pt>
                <c:pt idx="7539">
                  <c:v>-70.271999999999991</c:v>
                </c:pt>
                <c:pt idx="7540">
                  <c:v>-70.27</c:v>
                </c:pt>
                <c:pt idx="7541">
                  <c:v>-70.268000000000001</c:v>
                </c:pt>
                <c:pt idx="7542">
                  <c:v>-70.265999999999991</c:v>
                </c:pt>
                <c:pt idx="7543">
                  <c:v>-70.263999999999996</c:v>
                </c:pt>
                <c:pt idx="7544">
                  <c:v>-70.262</c:v>
                </c:pt>
                <c:pt idx="7545">
                  <c:v>-70.259999999999991</c:v>
                </c:pt>
                <c:pt idx="7546">
                  <c:v>-70.257999999999996</c:v>
                </c:pt>
                <c:pt idx="7547">
                  <c:v>-70.256</c:v>
                </c:pt>
                <c:pt idx="7548">
                  <c:v>-70.253999999999991</c:v>
                </c:pt>
                <c:pt idx="7549">
                  <c:v>-70.251999999999995</c:v>
                </c:pt>
                <c:pt idx="7550">
                  <c:v>-70.25</c:v>
                </c:pt>
                <c:pt idx="7551">
                  <c:v>-70.24799999999999</c:v>
                </c:pt>
                <c:pt idx="7552">
                  <c:v>-70.245999999999995</c:v>
                </c:pt>
                <c:pt idx="7553">
                  <c:v>-70.244</c:v>
                </c:pt>
                <c:pt idx="7554">
                  <c:v>-70.24199999999999</c:v>
                </c:pt>
                <c:pt idx="7555">
                  <c:v>-70.239999999999995</c:v>
                </c:pt>
                <c:pt idx="7556">
                  <c:v>-70.238</c:v>
                </c:pt>
                <c:pt idx="7557">
                  <c:v>-70.23599999999999</c:v>
                </c:pt>
                <c:pt idx="7558">
                  <c:v>-70.233999999999995</c:v>
                </c:pt>
                <c:pt idx="7559">
                  <c:v>-70.231999999999999</c:v>
                </c:pt>
                <c:pt idx="7560">
                  <c:v>-70.22999999999999</c:v>
                </c:pt>
                <c:pt idx="7561">
                  <c:v>-70.227999999999994</c:v>
                </c:pt>
                <c:pt idx="7562">
                  <c:v>-70.225999999999999</c:v>
                </c:pt>
                <c:pt idx="7563">
                  <c:v>-70.22399999999999</c:v>
                </c:pt>
                <c:pt idx="7564">
                  <c:v>-70.221999999999994</c:v>
                </c:pt>
                <c:pt idx="7565">
                  <c:v>-70.22</c:v>
                </c:pt>
                <c:pt idx="7566">
                  <c:v>-70.217999999999989</c:v>
                </c:pt>
                <c:pt idx="7567">
                  <c:v>-70.215999999999994</c:v>
                </c:pt>
                <c:pt idx="7568">
                  <c:v>-70.213999999999999</c:v>
                </c:pt>
                <c:pt idx="7569">
                  <c:v>-70.211999999999989</c:v>
                </c:pt>
                <c:pt idx="7570">
                  <c:v>-70.209999999999994</c:v>
                </c:pt>
                <c:pt idx="7571">
                  <c:v>-70.207999999999998</c:v>
                </c:pt>
                <c:pt idx="7572">
                  <c:v>-70.205999999999989</c:v>
                </c:pt>
                <c:pt idx="7573">
                  <c:v>-70.203999999999994</c:v>
                </c:pt>
                <c:pt idx="7574">
                  <c:v>-70.201999999999998</c:v>
                </c:pt>
                <c:pt idx="7575">
                  <c:v>-70.199999999999989</c:v>
                </c:pt>
                <c:pt idx="7576">
                  <c:v>-70.197999999999993</c:v>
                </c:pt>
                <c:pt idx="7577">
                  <c:v>-70.195999999999998</c:v>
                </c:pt>
                <c:pt idx="7578">
                  <c:v>-70.193999999999988</c:v>
                </c:pt>
                <c:pt idx="7579">
                  <c:v>-70.191999999999993</c:v>
                </c:pt>
                <c:pt idx="7580">
                  <c:v>-70.19</c:v>
                </c:pt>
                <c:pt idx="7581">
                  <c:v>-70.187999999999988</c:v>
                </c:pt>
                <c:pt idx="7582">
                  <c:v>-70.185999999999993</c:v>
                </c:pt>
                <c:pt idx="7583">
                  <c:v>-70.183999999999997</c:v>
                </c:pt>
                <c:pt idx="7584">
                  <c:v>-70.181999999999988</c:v>
                </c:pt>
                <c:pt idx="7585">
                  <c:v>-70.179999999999993</c:v>
                </c:pt>
                <c:pt idx="7586">
                  <c:v>-70.177999999999997</c:v>
                </c:pt>
                <c:pt idx="7587">
                  <c:v>-70.175999999999988</c:v>
                </c:pt>
                <c:pt idx="7588">
                  <c:v>-70.173999999999992</c:v>
                </c:pt>
                <c:pt idx="7589">
                  <c:v>-70.171999999999997</c:v>
                </c:pt>
                <c:pt idx="7590">
                  <c:v>-70.169999999999987</c:v>
                </c:pt>
                <c:pt idx="7591">
                  <c:v>-70.167999999999992</c:v>
                </c:pt>
                <c:pt idx="7592">
                  <c:v>-70.165999999999997</c:v>
                </c:pt>
                <c:pt idx="7593">
                  <c:v>-70.163999999999987</c:v>
                </c:pt>
                <c:pt idx="7594">
                  <c:v>-70.161999999999992</c:v>
                </c:pt>
                <c:pt idx="7595">
                  <c:v>-70.16</c:v>
                </c:pt>
                <c:pt idx="7596">
                  <c:v>-70.157999999999987</c:v>
                </c:pt>
                <c:pt idx="7597">
                  <c:v>-70.155999999999992</c:v>
                </c:pt>
                <c:pt idx="7598">
                  <c:v>-70.153999999999996</c:v>
                </c:pt>
                <c:pt idx="7599">
                  <c:v>-70.151999999999987</c:v>
                </c:pt>
                <c:pt idx="7600">
                  <c:v>-70.149999999999991</c:v>
                </c:pt>
                <c:pt idx="7601">
                  <c:v>-70.147999999999996</c:v>
                </c:pt>
                <c:pt idx="7602">
                  <c:v>-70.145999999999987</c:v>
                </c:pt>
                <c:pt idx="7603">
                  <c:v>-70.143999999999991</c:v>
                </c:pt>
                <c:pt idx="7604">
                  <c:v>-70.141999999999996</c:v>
                </c:pt>
                <c:pt idx="7605">
                  <c:v>-70.139999999999986</c:v>
                </c:pt>
                <c:pt idx="7606">
                  <c:v>-70.137999999999991</c:v>
                </c:pt>
                <c:pt idx="7607">
                  <c:v>-70.135999999999996</c:v>
                </c:pt>
                <c:pt idx="7608">
                  <c:v>-70.134</c:v>
                </c:pt>
                <c:pt idx="7609">
                  <c:v>-70.131999999999991</c:v>
                </c:pt>
                <c:pt idx="7610">
                  <c:v>-70.13</c:v>
                </c:pt>
                <c:pt idx="7611">
                  <c:v>-70.128</c:v>
                </c:pt>
                <c:pt idx="7612">
                  <c:v>-70.125999999999991</c:v>
                </c:pt>
                <c:pt idx="7613">
                  <c:v>-70.123999999999995</c:v>
                </c:pt>
                <c:pt idx="7614">
                  <c:v>-70.122</c:v>
                </c:pt>
                <c:pt idx="7615">
                  <c:v>-70.11999999999999</c:v>
                </c:pt>
                <c:pt idx="7616">
                  <c:v>-70.117999999999995</c:v>
                </c:pt>
                <c:pt idx="7617">
                  <c:v>-70.116</c:v>
                </c:pt>
                <c:pt idx="7618">
                  <c:v>-70.11399999999999</c:v>
                </c:pt>
                <c:pt idx="7619">
                  <c:v>-70.111999999999995</c:v>
                </c:pt>
                <c:pt idx="7620">
                  <c:v>-70.11</c:v>
                </c:pt>
                <c:pt idx="7621">
                  <c:v>-70.10799999999999</c:v>
                </c:pt>
                <c:pt idx="7622">
                  <c:v>-70.105999999999995</c:v>
                </c:pt>
                <c:pt idx="7623">
                  <c:v>-70.103999999999999</c:v>
                </c:pt>
                <c:pt idx="7624">
                  <c:v>-70.10199999999999</c:v>
                </c:pt>
                <c:pt idx="7625">
                  <c:v>-70.099999999999994</c:v>
                </c:pt>
                <c:pt idx="7626">
                  <c:v>-70.097999999999999</c:v>
                </c:pt>
                <c:pt idx="7627">
                  <c:v>-70.095999999999989</c:v>
                </c:pt>
                <c:pt idx="7628">
                  <c:v>-70.093999999999994</c:v>
                </c:pt>
                <c:pt idx="7629">
                  <c:v>-70.091999999999999</c:v>
                </c:pt>
                <c:pt idx="7630">
                  <c:v>-70.089999999999989</c:v>
                </c:pt>
                <c:pt idx="7631">
                  <c:v>-70.087999999999994</c:v>
                </c:pt>
                <c:pt idx="7632">
                  <c:v>-70.085999999999999</c:v>
                </c:pt>
                <c:pt idx="7633">
                  <c:v>-70.083999999999989</c:v>
                </c:pt>
                <c:pt idx="7634">
                  <c:v>-70.081999999999994</c:v>
                </c:pt>
                <c:pt idx="7635">
                  <c:v>-70.08</c:v>
                </c:pt>
                <c:pt idx="7636">
                  <c:v>-70.077999999999989</c:v>
                </c:pt>
                <c:pt idx="7637">
                  <c:v>-70.075999999999993</c:v>
                </c:pt>
                <c:pt idx="7638">
                  <c:v>-70.073999999999998</c:v>
                </c:pt>
                <c:pt idx="7639">
                  <c:v>-70.071999999999989</c:v>
                </c:pt>
                <c:pt idx="7640">
                  <c:v>-70.069999999999993</c:v>
                </c:pt>
                <c:pt idx="7641">
                  <c:v>-70.067999999999998</c:v>
                </c:pt>
                <c:pt idx="7642">
                  <c:v>-70.065999999999988</c:v>
                </c:pt>
                <c:pt idx="7643">
                  <c:v>-70.063999999999993</c:v>
                </c:pt>
                <c:pt idx="7644">
                  <c:v>-70.061999999999998</c:v>
                </c:pt>
                <c:pt idx="7645">
                  <c:v>-70.06</c:v>
                </c:pt>
                <c:pt idx="7646">
                  <c:v>-70.057999999999993</c:v>
                </c:pt>
                <c:pt idx="7647">
                  <c:v>-70.055999999999997</c:v>
                </c:pt>
                <c:pt idx="7648">
                  <c:v>-70.054000000000002</c:v>
                </c:pt>
                <c:pt idx="7649">
                  <c:v>-70.051999999999992</c:v>
                </c:pt>
                <c:pt idx="7650">
                  <c:v>-70.05</c:v>
                </c:pt>
                <c:pt idx="7651">
                  <c:v>-70.048000000000002</c:v>
                </c:pt>
                <c:pt idx="7652">
                  <c:v>-70.045999999999992</c:v>
                </c:pt>
                <c:pt idx="7653">
                  <c:v>-70.043999999999997</c:v>
                </c:pt>
                <c:pt idx="7654">
                  <c:v>-70.042000000000002</c:v>
                </c:pt>
                <c:pt idx="7655">
                  <c:v>-70.039999999999992</c:v>
                </c:pt>
                <c:pt idx="7656">
                  <c:v>-70.037999999999997</c:v>
                </c:pt>
                <c:pt idx="7657">
                  <c:v>-70.036000000000001</c:v>
                </c:pt>
                <c:pt idx="7658">
                  <c:v>-70.033999999999992</c:v>
                </c:pt>
                <c:pt idx="7659">
                  <c:v>-70.031999999999996</c:v>
                </c:pt>
                <c:pt idx="7660">
                  <c:v>-70.03</c:v>
                </c:pt>
                <c:pt idx="7661">
                  <c:v>-70.027999999999992</c:v>
                </c:pt>
                <c:pt idx="7662">
                  <c:v>-70.025999999999996</c:v>
                </c:pt>
                <c:pt idx="7663">
                  <c:v>-70.024000000000001</c:v>
                </c:pt>
                <c:pt idx="7664">
                  <c:v>-70.021999999999991</c:v>
                </c:pt>
                <c:pt idx="7665">
                  <c:v>-70.02</c:v>
                </c:pt>
                <c:pt idx="7666">
                  <c:v>-70.018000000000001</c:v>
                </c:pt>
                <c:pt idx="7667">
                  <c:v>-70.015999999999991</c:v>
                </c:pt>
                <c:pt idx="7668">
                  <c:v>-70.013999999999996</c:v>
                </c:pt>
                <c:pt idx="7669">
                  <c:v>-70.012</c:v>
                </c:pt>
                <c:pt idx="7670">
                  <c:v>-70.009999999999991</c:v>
                </c:pt>
                <c:pt idx="7671">
                  <c:v>-70.007999999999996</c:v>
                </c:pt>
                <c:pt idx="7672">
                  <c:v>-70.006</c:v>
                </c:pt>
                <c:pt idx="7673">
                  <c:v>-70.003999999999991</c:v>
                </c:pt>
                <c:pt idx="7674">
                  <c:v>-70.001999999999995</c:v>
                </c:pt>
                <c:pt idx="7675">
                  <c:v>-70</c:v>
                </c:pt>
                <c:pt idx="7676">
                  <c:v>-69.99799999999999</c:v>
                </c:pt>
                <c:pt idx="7677">
                  <c:v>-69.995999999999995</c:v>
                </c:pt>
                <c:pt idx="7678">
                  <c:v>-69.994</c:v>
                </c:pt>
                <c:pt idx="7679">
                  <c:v>-69.99199999999999</c:v>
                </c:pt>
                <c:pt idx="7680">
                  <c:v>-69.989999999999995</c:v>
                </c:pt>
                <c:pt idx="7681">
                  <c:v>-69.988</c:v>
                </c:pt>
                <c:pt idx="7682">
                  <c:v>-69.98599999999999</c:v>
                </c:pt>
                <c:pt idx="7683">
                  <c:v>-69.983999999999995</c:v>
                </c:pt>
                <c:pt idx="7684">
                  <c:v>-69.981999999999999</c:v>
                </c:pt>
                <c:pt idx="7685">
                  <c:v>-69.97999999999999</c:v>
                </c:pt>
                <c:pt idx="7686">
                  <c:v>-69.977999999999994</c:v>
                </c:pt>
                <c:pt idx="7687">
                  <c:v>-69.975999999999999</c:v>
                </c:pt>
                <c:pt idx="7688">
                  <c:v>-69.97399999999999</c:v>
                </c:pt>
                <c:pt idx="7689">
                  <c:v>-69.971999999999994</c:v>
                </c:pt>
                <c:pt idx="7690">
                  <c:v>-69.97</c:v>
                </c:pt>
                <c:pt idx="7691">
                  <c:v>-69.967999999999989</c:v>
                </c:pt>
                <c:pt idx="7692">
                  <c:v>-69.965999999999994</c:v>
                </c:pt>
                <c:pt idx="7693">
                  <c:v>-69.963999999999999</c:v>
                </c:pt>
                <c:pt idx="7694">
                  <c:v>-69.961999999999989</c:v>
                </c:pt>
                <c:pt idx="7695">
                  <c:v>-69.959999999999994</c:v>
                </c:pt>
                <c:pt idx="7696">
                  <c:v>-69.957999999999998</c:v>
                </c:pt>
                <c:pt idx="7697">
                  <c:v>-69.955999999999989</c:v>
                </c:pt>
                <c:pt idx="7698">
                  <c:v>-69.953999999999994</c:v>
                </c:pt>
                <c:pt idx="7699">
                  <c:v>-69.951999999999998</c:v>
                </c:pt>
                <c:pt idx="7700">
                  <c:v>-69.949999999999989</c:v>
                </c:pt>
                <c:pt idx="7701">
                  <c:v>-69.947999999999993</c:v>
                </c:pt>
                <c:pt idx="7702">
                  <c:v>-69.945999999999998</c:v>
                </c:pt>
                <c:pt idx="7703">
                  <c:v>-69.943999999999988</c:v>
                </c:pt>
                <c:pt idx="7704">
                  <c:v>-69.941999999999993</c:v>
                </c:pt>
                <c:pt idx="7705">
                  <c:v>-69.94</c:v>
                </c:pt>
                <c:pt idx="7706">
                  <c:v>-69.937999999999988</c:v>
                </c:pt>
                <c:pt idx="7707">
                  <c:v>-69.935999999999993</c:v>
                </c:pt>
                <c:pt idx="7708">
                  <c:v>-69.933999999999997</c:v>
                </c:pt>
                <c:pt idx="7709">
                  <c:v>-69.931999999999988</c:v>
                </c:pt>
                <c:pt idx="7710">
                  <c:v>-69.929999999999993</c:v>
                </c:pt>
                <c:pt idx="7711">
                  <c:v>-69.927999999999997</c:v>
                </c:pt>
                <c:pt idx="7712">
                  <c:v>-69.925999999999988</c:v>
                </c:pt>
                <c:pt idx="7713">
                  <c:v>-69.923999999999992</c:v>
                </c:pt>
                <c:pt idx="7714">
                  <c:v>-69.921999999999997</c:v>
                </c:pt>
                <c:pt idx="7715">
                  <c:v>-69.919999999999987</c:v>
                </c:pt>
                <c:pt idx="7716">
                  <c:v>-69.917999999999992</c:v>
                </c:pt>
                <c:pt idx="7717">
                  <c:v>-69.915999999999997</c:v>
                </c:pt>
                <c:pt idx="7718">
                  <c:v>-69.913999999999987</c:v>
                </c:pt>
                <c:pt idx="7719">
                  <c:v>-69.911999999999992</c:v>
                </c:pt>
                <c:pt idx="7720">
                  <c:v>-69.91</c:v>
                </c:pt>
                <c:pt idx="7721">
                  <c:v>-69.907999999999987</c:v>
                </c:pt>
                <c:pt idx="7722">
                  <c:v>-69.905999999999992</c:v>
                </c:pt>
                <c:pt idx="7723">
                  <c:v>-69.903999999999996</c:v>
                </c:pt>
                <c:pt idx="7724">
                  <c:v>-69.901999999999987</c:v>
                </c:pt>
                <c:pt idx="7725">
                  <c:v>-69.899999999999991</c:v>
                </c:pt>
                <c:pt idx="7726">
                  <c:v>-69.897999999999996</c:v>
                </c:pt>
                <c:pt idx="7727">
                  <c:v>-69.895999999999987</c:v>
                </c:pt>
                <c:pt idx="7728">
                  <c:v>-69.893999999999991</c:v>
                </c:pt>
                <c:pt idx="7729">
                  <c:v>-69.891999999999996</c:v>
                </c:pt>
                <c:pt idx="7730">
                  <c:v>-69.889999999999986</c:v>
                </c:pt>
                <c:pt idx="7731">
                  <c:v>-69.887999999999991</c:v>
                </c:pt>
                <c:pt idx="7732">
                  <c:v>-69.885999999999996</c:v>
                </c:pt>
                <c:pt idx="7733">
                  <c:v>-69.884</c:v>
                </c:pt>
                <c:pt idx="7734">
                  <c:v>-69.881999999999991</c:v>
                </c:pt>
                <c:pt idx="7735">
                  <c:v>-69.88</c:v>
                </c:pt>
                <c:pt idx="7736">
                  <c:v>-69.878</c:v>
                </c:pt>
                <c:pt idx="7737">
                  <c:v>-69.875999999999991</c:v>
                </c:pt>
                <c:pt idx="7738">
                  <c:v>-69.873999999999995</c:v>
                </c:pt>
                <c:pt idx="7739">
                  <c:v>-69.872</c:v>
                </c:pt>
                <c:pt idx="7740">
                  <c:v>-69.86999999999999</c:v>
                </c:pt>
                <c:pt idx="7741">
                  <c:v>-69.867999999999995</c:v>
                </c:pt>
                <c:pt idx="7742">
                  <c:v>-69.866</c:v>
                </c:pt>
                <c:pt idx="7743">
                  <c:v>-69.86399999999999</c:v>
                </c:pt>
                <c:pt idx="7744">
                  <c:v>-69.861999999999995</c:v>
                </c:pt>
                <c:pt idx="7745">
                  <c:v>-69.86</c:v>
                </c:pt>
                <c:pt idx="7746">
                  <c:v>-69.85799999999999</c:v>
                </c:pt>
                <c:pt idx="7747">
                  <c:v>-69.855999999999995</c:v>
                </c:pt>
                <c:pt idx="7748">
                  <c:v>-69.853999999999999</c:v>
                </c:pt>
                <c:pt idx="7749">
                  <c:v>-69.85199999999999</c:v>
                </c:pt>
                <c:pt idx="7750">
                  <c:v>-69.849999999999994</c:v>
                </c:pt>
                <c:pt idx="7751">
                  <c:v>-69.847999999999999</c:v>
                </c:pt>
                <c:pt idx="7752">
                  <c:v>-69.845999999999989</c:v>
                </c:pt>
                <c:pt idx="7753">
                  <c:v>-69.843999999999994</c:v>
                </c:pt>
                <c:pt idx="7754">
                  <c:v>-69.841999999999999</c:v>
                </c:pt>
                <c:pt idx="7755">
                  <c:v>-69.839999999999989</c:v>
                </c:pt>
                <c:pt idx="7756">
                  <c:v>-69.837999999999994</c:v>
                </c:pt>
                <c:pt idx="7757">
                  <c:v>-69.835999999999999</c:v>
                </c:pt>
                <c:pt idx="7758">
                  <c:v>-69.833999999999989</c:v>
                </c:pt>
                <c:pt idx="7759">
                  <c:v>-69.831999999999994</c:v>
                </c:pt>
                <c:pt idx="7760">
                  <c:v>-69.83</c:v>
                </c:pt>
                <c:pt idx="7761">
                  <c:v>-69.827999999999989</c:v>
                </c:pt>
                <c:pt idx="7762">
                  <c:v>-69.825999999999993</c:v>
                </c:pt>
                <c:pt idx="7763">
                  <c:v>-69.823999999999998</c:v>
                </c:pt>
                <c:pt idx="7764">
                  <c:v>-69.821999999999989</c:v>
                </c:pt>
                <c:pt idx="7765">
                  <c:v>-69.819999999999993</c:v>
                </c:pt>
                <c:pt idx="7766">
                  <c:v>-69.817999999999998</c:v>
                </c:pt>
                <c:pt idx="7767">
                  <c:v>-69.815999999999988</c:v>
                </c:pt>
                <c:pt idx="7768">
                  <c:v>-69.813999999999993</c:v>
                </c:pt>
                <c:pt idx="7769">
                  <c:v>-69.811999999999998</c:v>
                </c:pt>
                <c:pt idx="7770">
                  <c:v>-69.81</c:v>
                </c:pt>
                <c:pt idx="7771">
                  <c:v>-69.807999999999993</c:v>
                </c:pt>
                <c:pt idx="7772">
                  <c:v>-69.805999999999997</c:v>
                </c:pt>
                <c:pt idx="7773">
                  <c:v>-69.804000000000002</c:v>
                </c:pt>
                <c:pt idx="7774">
                  <c:v>-69.801999999999992</c:v>
                </c:pt>
                <c:pt idx="7775">
                  <c:v>-69.8</c:v>
                </c:pt>
                <c:pt idx="7776">
                  <c:v>-69.798000000000002</c:v>
                </c:pt>
                <c:pt idx="7777">
                  <c:v>-69.795999999999992</c:v>
                </c:pt>
                <c:pt idx="7778">
                  <c:v>-69.793999999999997</c:v>
                </c:pt>
                <c:pt idx="7779">
                  <c:v>-69.792000000000002</c:v>
                </c:pt>
                <c:pt idx="7780">
                  <c:v>-69.789999999999992</c:v>
                </c:pt>
                <c:pt idx="7781">
                  <c:v>-69.787999999999997</c:v>
                </c:pt>
                <c:pt idx="7782">
                  <c:v>-69.786000000000001</c:v>
                </c:pt>
                <c:pt idx="7783">
                  <c:v>-69.783999999999992</c:v>
                </c:pt>
                <c:pt idx="7784">
                  <c:v>-69.781999999999996</c:v>
                </c:pt>
                <c:pt idx="7785">
                  <c:v>-69.78</c:v>
                </c:pt>
                <c:pt idx="7786">
                  <c:v>-69.777999999999992</c:v>
                </c:pt>
                <c:pt idx="7787">
                  <c:v>-69.775999999999996</c:v>
                </c:pt>
                <c:pt idx="7788">
                  <c:v>-69.774000000000001</c:v>
                </c:pt>
                <c:pt idx="7789">
                  <c:v>-69.771999999999991</c:v>
                </c:pt>
                <c:pt idx="7790">
                  <c:v>-69.77</c:v>
                </c:pt>
                <c:pt idx="7791">
                  <c:v>-69.768000000000001</c:v>
                </c:pt>
                <c:pt idx="7792">
                  <c:v>-69.765999999999991</c:v>
                </c:pt>
                <c:pt idx="7793">
                  <c:v>-69.763999999999996</c:v>
                </c:pt>
                <c:pt idx="7794">
                  <c:v>-69.762</c:v>
                </c:pt>
                <c:pt idx="7795">
                  <c:v>-69.759999999999991</c:v>
                </c:pt>
                <c:pt idx="7796">
                  <c:v>-69.757999999999996</c:v>
                </c:pt>
                <c:pt idx="7797">
                  <c:v>-69.756</c:v>
                </c:pt>
                <c:pt idx="7798">
                  <c:v>-69.753999999999991</c:v>
                </c:pt>
                <c:pt idx="7799">
                  <c:v>-69.751999999999995</c:v>
                </c:pt>
                <c:pt idx="7800">
                  <c:v>-69.75</c:v>
                </c:pt>
                <c:pt idx="7801">
                  <c:v>-69.74799999999999</c:v>
                </c:pt>
                <c:pt idx="7802">
                  <c:v>-69.745999999999995</c:v>
                </c:pt>
                <c:pt idx="7803">
                  <c:v>-69.744</c:v>
                </c:pt>
                <c:pt idx="7804">
                  <c:v>-69.74199999999999</c:v>
                </c:pt>
                <c:pt idx="7805">
                  <c:v>-69.739999999999995</c:v>
                </c:pt>
                <c:pt idx="7806">
                  <c:v>-69.738</c:v>
                </c:pt>
                <c:pt idx="7807">
                  <c:v>-69.73599999999999</c:v>
                </c:pt>
                <c:pt idx="7808">
                  <c:v>-69.733999999999995</c:v>
                </c:pt>
                <c:pt idx="7809">
                  <c:v>-69.731999999999999</c:v>
                </c:pt>
                <c:pt idx="7810">
                  <c:v>-69.72999999999999</c:v>
                </c:pt>
                <c:pt idx="7811">
                  <c:v>-69.727999999999994</c:v>
                </c:pt>
                <c:pt idx="7812">
                  <c:v>-69.725999999999999</c:v>
                </c:pt>
                <c:pt idx="7813">
                  <c:v>-69.72399999999999</c:v>
                </c:pt>
                <c:pt idx="7814">
                  <c:v>-69.721999999999994</c:v>
                </c:pt>
                <c:pt idx="7815">
                  <c:v>-69.72</c:v>
                </c:pt>
                <c:pt idx="7816">
                  <c:v>-69.717999999999989</c:v>
                </c:pt>
                <c:pt idx="7817">
                  <c:v>-69.715999999999994</c:v>
                </c:pt>
                <c:pt idx="7818">
                  <c:v>-69.713999999999999</c:v>
                </c:pt>
                <c:pt idx="7819">
                  <c:v>-69.711999999999989</c:v>
                </c:pt>
                <c:pt idx="7820">
                  <c:v>-69.709999999999994</c:v>
                </c:pt>
                <c:pt idx="7821">
                  <c:v>-69.707999999999998</c:v>
                </c:pt>
                <c:pt idx="7822">
                  <c:v>-69.705999999999989</c:v>
                </c:pt>
                <c:pt idx="7823">
                  <c:v>-69.703999999999994</c:v>
                </c:pt>
                <c:pt idx="7824">
                  <c:v>-69.701999999999998</c:v>
                </c:pt>
                <c:pt idx="7825">
                  <c:v>-69.699999999999989</c:v>
                </c:pt>
                <c:pt idx="7826">
                  <c:v>-69.697999999999993</c:v>
                </c:pt>
                <c:pt idx="7827">
                  <c:v>-69.695999999999998</c:v>
                </c:pt>
                <c:pt idx="7828">
                  <c:v>-69.693999999999988</c:v>
                </c:pt>
                <c:pt idx="7829">
                  <c:v>-69.691999999999993</c:v>
                </c:pt>
                <c:pt idx="7830">
                  <c:v>-69.69</c:v>
                </c:pt>
                <c:pt idx="7831">
                  <c:v>-69.687999999999988</c:v>
                </c:pt>
                <c:pt idx="7832">
                  <c:v>-69.685999999999993</c:v>
                </c:pt>
                <c:pt idx="7833">
                  <c:v>-69.683999999999997</c:v>
                </c:pt>
                <c:pt idx="7834">
                  <c:v>-69.681999999999988</c:v>
                </c:pt>
                <c:pt idx="7835">
                  <c:v>-69.679999999999993</c:v>
                </c:pt>
                <c:pt idx="7836">
                  <c:v>-69.677999999999997</c:v>
                </c:pt>
                <c:pt idx="7837">
                  <c:v>-69.675999999999988</c:v>
                </c:pt>
                <c:pt idx="7838">
                  <c:v>-69.673999999999992</c:v>
                </c:pt>
                <c:pt idx="7839">
                  <c:v>-69.671999999999997</c:v>
                </c:pt>
                <c:pt idx="7840">
                  <c:v>-69.669999999999987</c:v>
                </c:pt>
                <c:pt idx="7841">
                  <c:v>-69.667999999999992</c:v>
                </c:pt>
                <c:pt idx="7842">
                  <c:v>-69.665999999999997</c:v>
                </c:pt>
                <c:pt idx="7843">
                  <c:v>-69.663999999999987</c:v>
                </c:pt>
                <c:pt idx="7844">
                  <c:v>-69.661999999999992</c:v>
                </c:pt>
                <c:pt idx="7845">
                  <c:v>-69.66</c:v>
                </c:pt>
                <c:pt idx="7846">
                  <c:v>-69.657999999999987</c:v>
                </c:pt>
                <c:pt idx="7847">
                  <c:v>-69.655999999999992</c:v>
                </c:pt>
                <c:pt idx="7848">
                  <c:v>-69.653999999999996</c:v>
                </c:pt>
                <c:pt idx="7849">
                  <c:v>-69.651999999999987</c:v>
                </c:pt>
                <c:pt idx="7850">
                  <c:v>-69.649999999999991</c:v>
                </c:pt>
                <c:pt idx="7851">
                  <c:v>-69.647999999999996</c:v>
                </c:pt>
                <c:pt idx="7852">
                  <c:v>-69.645999999999987</c:v>
                </c:pt>
                <c:pt idx="7853">
                  <c:v>-69.643999999999991</c:v>
                </c:pt>
                <c:pt idx="7854">
                  <c:v>-69.641999999999996</c:v>
                </c:pt>
                <c:pt idx="7855">
                  <c:v>-69.639999999999986</c:v>
                </c:pt>
                <c:pt idx="7856">
                  <c:v>-69.637999999999991</c:v>
                </c:pt>
                <c:pt idx="7857">
                  <c:v>-69.635999999999996</c:v>
                </c:pt>
                <c:pt idx="7858">
                  <c:v>-69.634</c:v>
                </c:pt>
                <c:pt idx="7859">
                  <c:v>-69.631999999999991</c:v>
                </c:pt>
                <c:pt idx="7860">
                  <c:v>-69.63</c:v>
                </c:pt>
                <c:pt idx="7861">
                  <c:v>-69.628</c:v>
                </c:pt>
                <c:pt idx="7862">
                  <c:v>-69.625999999999991</c:v>
                </c:pt>
                <c:pt idx="7863">
                  <c:v>-69.623999999999995</c:v>
                </c:pt>
                <c:pt idx="7864">
                  <c:v>-69.622</c:v>
                </c:pt>
                <c:pt idx="7865">
                  <c:v>-69.61999999999999</c:v>
                </c:pt>
                <c:pt idx="7866">
                  <c:v>-69.617999999999995</c:v>
                </c:pt>
                <c:pt idx="7867">
                  <c:v>-69.616</c:v>
                </c:pt>
                <c:pt idx="7868">
                  <c:v>-69.61399999999999</c:v>
                </c:pt>
                <c:pt idx="7869">
                  <c:v>-69.611999999999995</c:v>
                </c:pt>
                <c:pt idx="7870">
                  <c:v>-69.61</c:v>
                </c:pt>
                <c:pt idx="7871">
                  <c:v>-69.60799999999999</c:v>
                </c:pt>
                <c:pt idx="7872">
                  <c:v>-69.605999999999995</c:v>
                </c:pt>
                <c:pt idx="7873">
                  <c:v>-69.603999999999999</c:v>
                </c:pt>
                <c:pt idx="7874">
                  <c:v>-69.60199999999999</c:v>
                </c:pt>
                <c:pt idx="7875">
                  <c:v>-69.599999999999994</c:v>
                </c:pt>
                <c:pt idx="7876">
                  <c:v>-69.597999999999999</c:v>
                </c:pt>
                <c:pt idx="7877">
                  <c:v>-69.595999999999989</c:v>
                </c:pt>
                <c:pt idx="7878">
                  <c:v>-69.593999999999994</c:v>
                </c:pt>
                <c:pt idx="7879">
                  <c:v>-69.591999999999999</c:v>
                </c:pt>
                <c:pt idx="7880">
                  <c:v>-69.589999999999989</c:v>
                </c:pt>
                <c:pt idx="7881">
                  <c:v>-69.587999999999994</c:v>
                </c:pt>
                <c:pt idx="7882">
                  <c:v>-69.585999999999999</c:v>
                </c:pt>
                <c:pt idx="7883">
                  <c:v>-69.583999999999989</c:v>
                </c:pt>
                <c:pt idx="7884">
                  <c:v>-69.581999999999994</c:v>
                </c:pt>
                <c:pt idx="7885">
                  <c:v>-69.58</c:v>
                </c:pt>
                <c:pt idx="7886">
                  <c:v>-69.577999999999989</c:v>
                </c:pt>
                <c:pt idx="7887">
                  <c:v>-69.575999999999993</c:v>
                </c:pt>
                <c:pt idx="7888">
                  <c:v>-69.573999999999998</c:v>
                </c:pt>
                <c:pt idx="7889">
                  <c:v>-69.571999999999989</c:v>
                </c:pt>
                <c:pt idx="7890">
                  <c:v>-69.569999999999993</c:v>
                </c:pt>
                <c:pt idx="7891">
                  <c:v>-69.567999999999998</c:v>
                </c:pt>
                <c:pt idx="7892">
                  <c:v>-69.565999999999988</c:v>
                </c:pt>
                <c:pt idx="7893">
                  <c:v>-69.563999999999993</c:v>
                </c:pt>
                <c:pt idx="7894">
                  <c:v>-69.561999999999998</c:v>
                </c:pt>
                <c:pt idx="7895">
                  <c:v>-69.56</c:v>
                </c:pt>
                <c:pt idx="7896">
                  <c:v>-69.557999999999993</c:v>
                </c:pt>
                <c:pt idx="7897">
                  <c:v>-69.555999999999997</c:v>
                </c:pt>
                <c:pt idx="7898">
                  <c:v>-69.554000000000002</c:v>
                </c:pt>
                <c:pt idx="7899">
                  <c:v>-69.551999999999992</c:v>
                </c:pt>
                <c:pt idx="7900">
                  <c:v>-69.55</c:v>
                </c:pt>
                <c:pt idx="7901">
                  <c:v>-69.548000000000002</c:v>
                </c:pt>
                <c:pt idx="7902">
                  <c:v>-69.545999999999992</c:v>
                </c:pt>
                <c:pt idx="7903">
                  <c:v>-69.543999999999997</c:v>
                </c:pt>
                <c:pt idx="7904">
                  <c:v>-69.542000000000002</c:v>
                </c:pt>
                <c:pt idx="7905">
                  <c:v>-69.539999999999992</c:v>
                </c:pt>
                <c:pt idx="7906">
                  <c:v>-69.537999999999997</c:v>
                </c:pt>
                <c:pt idx="7907">
                  <c:v>-69.536000000000001</c:v>
                </c:pt>
                <c:pt idx="7908">
                  <c:v>-69.533999999999992</c:v>
                </c:pt>
                <c:pt idx="7909">
                  <c:v>-69.531999999999996</c:v>
                </c:pt>
                <c:pt idx="7910">
                  <c:v>-69.53</c:v>
                </c:pt>
                <c:pt idx="7911">
                  <c:v>-69.527999999999992</c:v>
                </c:pt>
                <c:pt idx="7912">
                  <c:v>-69.525999999999996</c:v>
                </c:pt>
                <c:pt idx="7913">
                  <c:v>-69.524000000000001</c:v>
                </c:pt>
                <c:pt idx="7914">
                  <c:v>-69.521999999999991</c:v>
                </c:pt>
                <c:pt idx="7915">
                  <c:v>-69.52</c:v>
                </c:pt>
                <c:pt idx="7916">
                  <c:v>-69.518000000000001</c:v>
                </c:pt>
                <c:pt idx="7917">
                  <c:v>-69.515999999999991</c:v>
                </c:pt>
                <c:pt idx="7918">
                  <c:v>-69.513999999999996</c:v>
                </c:pt>
                <c:pt idx="7919">
                  <c:v>-69.512</c:v>
                </c:pt>
                <c:pt idx="7920">
                  <c:v>-69.509999999999991</c:v>
                </c:pt>
                <c:pt idx="7921">
                  <c:v>-69.507999999999996</c:v>
                </c:pt>
                <c:pt idx="7922">
                  <c:v>-69.506</c:v>
                </c:pt>
                <c:pt idx="7923">
                  <c:v>-69.503999999999991</c:v>
                </c:pt>
                <c:pt idx="7924">
                  <c:v>-69.501999999999995</c:v>
                </c:pt>
                <c:pt idx="7925">
                  <c:v>-69.5</c:v>
                </c:pt>
                <c:pt idx="7926">
                  <c:v>-69.49799999999999</c:v>
                </c:pt>
                <c:pt idx="7927">
                  <c:v>-69.495999999999995</c:v>
                </c:pt>
                <c:pt idx="7928">
                  <c:v>-69.494</c:v>
                </c:pt>
                <c:pt idx="7929">
                  <c:v>-69.49199999999999</c:v>
                </c:pt>
                <c:pt idx="7930">
                  <c:v>-69.489999999999995</c:v>
                </c:pt>
                <c:pt idx="7931">
                  <c:v>-69.488</c:v>
                </c:pt>
                <c:pt idx="7932">
                  <c:v>-69.48599999999999</c:v>
                </c:pt>
                <c:pt idx="7933">
                  <c:v>-69.483999999999995</c:v>
                </c:pt>
                <c:pt idx="7934">
                  <c:v>-69.481999999999999</c:v>
                </c:pt>
                <c:pt idx="7935">
                  <c:v>-69.47999999999999</c:v>
                </c:pt>
                <c:pt idx="7936">
                  <c:v>-69.477999999999994</c:v>
                </c:pt>
                <c:pt idx="7937">
                  <c:v>-69.475999999999999</c:v>
                </c:pt>
                <c:pt idx="7938">
                  <c:v>-69.47399999999999</c:v>
                </c:pt>
                <c:pt idx="7939">
                  <c:v>-69.471999999999994</c:v>
                </c:pt>
                <c:pt idx="7940">
                  <c:v>-69.47</c:v>
                </c:pt>
                <c:pt idx="7941">
                  <c:v>-69.467999999999989</c:v>
                </c:pt>
                <c:pt idx="7942">
                  <c:v>-69.465999999999994</c:v>
                </c:pt>
                <c:pt idx="7943">
                  <c:v>-69.463999999999999</c:v>
                </c:pt>
                <c:pt idx="7944">
                  <c:v>-69.461999999999989</c:v>
                </c:pt>
                <c:pt idx="7945">
                  <c:v>-69.459999999999994</c:v>
                </c:pt>
                <c:pt idx="7946">
                  <c:v>-69.457999999999998</c:v>
                </c:pt>
                <c:pt idx="7947">
                  <c:v>-69.455999999999989</c:v>
                </c:pt>
                <c:pt idx="7948">
                  <c:v>-69.453999999999994</c:v>
                </c:pt>
                <c:pt idx="7949">
                  <c:v>-69.451999999999998</c:v>
                </c:pt>
                <c:pt idx="7950">
                  <c:v>-69.449999999999989</c:v>
                </c:pt>
                <c:pt idx="7951">
                  <c:v>-69.447999999999993</c:v>
                </c:pt>
                <c:pt idx="7952">
                  <c:v>-69.445999999999998</c:v>
                </c:pt>
                <c:pt idx="7953">
                  <c:v>-69.443999999999988</c:v>
                </c:pt>
                <c:pt idx="7954">
                  <c:v>-69.441999999999993</c:v>
                </c:pt>
                <c:pt idx="7955">
                  <c:v>-69.44</c:v>
                </c:pt>
                <c:pt idx="7956">
                  <c:v>-69.437999999999988</c:v>
                </c:pt>
                <c:pt idx="7957">
                  <c:v>-69.435999999999993</c:v>
                </c:pt>
                <c:pt idx="7958">
                  <c:v>-69.433999999999997</c:v>
                </c:pt>
                <c:pt idx="7959">
                  <c:v>-69.431999999999988</c:v>
                </c:pt>
                <c:pt idx="7960">
                  <c:v>-69.429999999999993</c:v>
                </c:pt>
                <c:pt idx="7961">
                  <c:v>-69.427999999999997</c:v>
                </c:pt>
                <c:pt idx="7962">
                  <c:v>-69.425999999999988</c:v>
                </c:pt>
                <c:pt idx="7963">
                  <c:v>-69.423999999999992</c:v>
                </c:pt>
                <c:pt idx="7964">
                  <c:v>-69.421999999999997</c:v>
                </c:pt>
                <c:pt idx="7965">
                  <c:v>-69.419999999999987</c:v>
                </c:pt>
                <c:pt idx="7966">
                  <c:v>-69.417999999999992</c:v>
                </c:pt>
                <c:pt idx="7967">
                  <c:v>-69.415999999999997</c:v>
                </c:pt>
                <c:pt idx="7968">
                  <c:v>-69.413999999999987</c:v>
                </c:pt>
                <c:pt idx="7969">
                  <c:v>-69.411999999999992</c:v>
                </c:pt>
                <c:pt idx="7970">
                  <c:v>-69.41</c:v>
                </c:pt>
                <c:pt idx="7971">
                  <c:v>-69.407999999999987</c:v>
                </c:pt>
                <c:pt idx="7972">
                  <c:v>-69.405999999999992</c:v>
                </c:pt>
                <c:pt idx="7973">
                  <c:v>-69.403999999999996</c:v>
                </c:pt>
                <c:pt idx="7974">
                  <c:v>-69.401999999999987</c:v>
                </c:pt>
                <c:pt idx="7975">
                  <c:v>-69.399999999999991</c:v>
                </c:pt>
                <c:pt idx="7976">
                  <c:v>-69.397999999999996</c:v>
                </c:pt>
                <c:pt idx="7977">
                  <c:v>-69.395999999999987</c:v>
                </c:pt>
                <c:pt idx="7978">
                  <c:v>-69.393999999999991</c:v>
                </c:pt>
                <c:pt idx="7979">
                  <c:v>-69.391999999999996</c:v>
                </c:pt>
                <c:pt idx="7980">
                  <c:v>-69.389999999999986</c:v>
                </c:pt>
                <c:pt idx="7981">
                  <c:v>-69.387999999999991</c:v>
                </c:pt>
                <c:pt idx="7982">
                  <c:v>-69.385999999999996</c:v>
                </c:pt>
                <c:pt idx="7983">
                  <c:v>-69.384</c:v>
                </c:pt>
                <c:pt idx="7984">
                  <c:v>-69.381999999999991</c:v>
                </c:pt>
                <c:pt idx="7985">
                  <c:v>-69.38</c:v>
                </c:pt>
                <c:pt idx="7986">
                  <c:v>-69.378</c:v>
                </c:pt>
                <c:pt idx="7987">
                  <c:v>-69.375999999999991</c:v>
                </c:pt>
                <c:pt idx="7988">
                  <c:v>-69.373999999999995</c:v>
                </c:pt>
                <c:pt idx="7989">
                  <c:v>-69.372</c:v>
                </c:pt>
                <c:pt idx="7990">
                  <c:v>-69.36999999999999</c:v>
                </c:pt>
                <c:pt idx="7991">
                  <c:v>-69.367999999999995</c:v>
                </c:pt>
                <c:pt idx="7992">
                  <c:v>-69.366</c:v>
                </c:pt>
                <c:pt idx="7993">
                  <c:v>-69.36399999999999</c:v>
                </c:pt>
                <c:pt idx="7994">
                  <c:v>-69.361999999999995</c:v>
                </c:pt>
                <c:pt idx="7995">
                  <c:v>-69.36</c:v>
                </c:pt>
                <c:pt idx="7996">
                  <c:v>-69.35799999999999</c:v>
                </c:pt>
                <c:pt idx="7997">
                  <c:v>-69.355999999999995</c:v>
                </c:pt>
                <c:pt idx="7998">
                  <c:v>-69.353999999999999</c:v>
                </c:pt>
                <c:pt idx="7999">
                  <c:v>-69.35199999999999</c:v>
                </c:pt>
                <c:pt idx="8000">
                  <c:v>-69.349999999999994</c:v>
                </c:pt>
                <c:pt idx="8001">
                  <c:v>-69.347999999999999</c:v>
                </c:pt>
                <c:pt idx="8002">
                  <c:v>-69.345999999999989</c:v>
                </c:pt>
                <c:pt idx="8003">
                  <c:v>-69.343999999999994</c:v>
                </c:pt>
                <c:pt idx="8004">
                  <c:v>-69.341999999999999</c:v>
                </c:pt>
                <c:pt idx="8005">
                  <c:v>-69.339999999999989</c:v>
                </c:pt>
                <c:pt idx="8006">
                  <c:v>-69.337999999999994</c:v>
                </c:pt>
                <c:pt idx="8007">
                  <c:v>-69.335999999999999</c:v>
                </c:pt>
                <c:pt idx="8008">
                  <c:v>-69.334000000000003</c:v>
                </c:pt>
                <c:pt idx="8009">
                  <c:v>-69.331999999999994</c:v>
                </c:pt>
                <c:pt idx="8010">
                  <c:v>-69.33</c:v>
                </c:pt>
                <c:pt idx="8011">
                  <c:v>-69.328000000000003</c:v>
                </c:pt>
                <c:pt idx="8012">
                  <c:v>-69.325999999999993</c:v>
                </c:pt>
                <c:pt idx="8013">
                  <c:v>-69.323999999999998</c:v>
                </c:pt>
                <c:pt idx="8014">
                  <c:v>-69.322000000000003</c:v>
                </c:pt>
                <c:pt idx="8015">
                  <c:v>-69.319999999999993</c:v>
                </c:pt>
                <c:pt idx="8016">
                  <c:v>-69.317999999999998</c:v>
                </c:pt>
                <c:pt idx="8017">
                  <c:v>-69.316000000000003</c:v>
                </c:pt>
                <c:pt idx="8018">
                  <c:v>-69.313999999999993</c:v>
                </c:pt>
                <c:pt idx="8019">
                  <c:v>-69.311999999999998</c:v>
                </c:pt>
                <c:pt idx="8020">
                  <c:v>-69.31</c:v>
                </c:pt>
                <c:pt idx="8021">
                  <c:v>-69.307999999999993</c:v>
                </c:pt>
                <c:pt idx="8022">
                  <c:v>-69.305999999999997</c:v>
                </c:pt>
                <c:pt idx="8023">
                  <c:v>-69.304000000000002</c:v>
                </c:pt>
                <c:pt idx="8024">
                  <c:v>-69.301999999999992</c:v>
                </c:pt>
                <c:pt idx="8025">
                  <c:v>-69.3</c:v>
                </c:pt>
                <c:pt idx="8026">
                  <c:v>-69.298000000000002</c:v>
                </c:pt>
                <c:pt idx="8027">
                  <c:v>-69.295999999999992</c:v>
                </c:pt>
                <c:pt idx="8028">
                  <c:v>-69.293999999999997</c:v>
                </c:pt>
                <c:pt idx="8029">
                  <c:v>-69.292000000000002</c:v>
                </c:pt>
                <c:pt idx="8030">
                  <c:v>-69.289999999999992</c:v>
                </c:pt>
                <c:pt idx="8031">
                  <c:v>-69.287999999999997</c:v>
                </c:pt>
                <c:pt idx="8032">
                  <c:v>-69.286000000000001</c:v>
                </c:pt>
                <c:pt idx="8033">
                  <c:v>-69.283999999999992</c:v>
                </c:pt>
                <c:pt idx="8034">
                  <c:v>-69.281999999999996</c:v>
                </c:pt>
                <c:pt idx="8035">
                  <c:v>-69.28</c:v>
                </c:pt>
                <c:pt idx="8036">
                  <c:v>-69.277999999999992</c:v>
                </c:pt>
                <c:pt idx="8037">
                  <c:v>-69.275999999999996</c:v>
                </c:pt>
                <c:pt idx="8038">
                  <c:v>-69.274000000000001</c:v>
                </c:pt>
                <c:pt idx="8039">
                  <c:v>-69.271999999999991</c:v>
                </c:pt>
                <c:pt idx="8040">
                  <c:v>-69.27</c:v>
                </c:pt>
                <c:pt idx="8041">
                  <c:v>-69.268000000000001</c:v>
                </c:pt>
                <c:pt idx="8042">
                  <c:v>-69.265999999999991</c:v>
                </c:pt>
                <c:pt idx="8043">
                  <c:v>-69.263999999999996</c:v>
                </c:pt>
                <c:pt idx="8044">
                  <c:v>-69.262</c:v>
                </c:pt>
                <c:pt idx="8045">
                  <c:v>-69.259999999999991</c:v>
                </c:pt>
                <c:pt idx="8046">
                  <c:v>-69.257999999999996</c:v>
                </c:pt>
                <c:pt idx="8047">
                  <c:v>-69.256</c:v>
                </c:pt>
                <c:pt idx="8048">
                  <c:v>-69.253999999999991</c:v>
                </c:pt>
                <c:pt idx="8049">
                  <c:v>-69.251999999999995</c:v>
                </c:pt>
                <c:pt idx="8050">
                  <c:v>-69.25</c:v>
                </c:pt>
                <c:pt idx="8051">
                  <c:v>-69.24799999999999</c:v>
                </c:pt>
                <c:pt idx="8052">
                  <c:v>-69.245999999999995</c:v>
                </c:pt>
                <c:pt idx="8053">
                  <c:v>-69.244</c:v>
                </c:pt>
                <c:pt idx="8054">
                  <c:v>-69.24199999999999</c:v>
                </c:pt>
                <c:pt idx="8055">
                  <c:v>-69.239999999999995</c:v>
                </c:pt>
                <c:pt idx="8056">
                  <c:v>-69.238</c:v>
                </c:pt>
                <c:pt idx="8057">
                  <c:v>-69.23599999999999</c:v>
                </c:pt>
                <c:pt idx="8058">
                  <c:v>-69.233999999999995</c:v>
                </c:pt>
                <c:pt idx="8059">
                  <c:v>-69.231999999999999</c:v>
                </c:pt>
                <c:pt idx="8060">
                  <c:v>-69.22999999999999</c:v>
                </c:pt>
                <c:pt idx="8061">
                  <c:v>-69.227999999999994</c:v>
                </c:pt>
                <c:pt idx="8062">
                  <c:v>-69.225999999999999</c:v>
                </c:pt>
                <c:pt idx="8063">
                  <c:v>-69.22399999999999</c:v>
                </c:pt>
                <c:pt idx="8064">
                  <c:v>-69.221999999999994</c:v>
                </c:pt>
                <c:pt idx="8065">
                  <c:v>-69.22</c:v>
                </c:pt>
                <c:pt idx="8066">
                  <c:v>-69.217999999999989</c:v>
                </c:pt>
                <c:pt idx="8067">
                  <c:v>-69.215999999999994</c:v>
                </c:pt>
                <c:pt idx="8068">
                  <c:v>-69.213999999999999</c:v>
                </c:pt>
                <c:pt idx="8069">
                  <c:v>-69.211999999999989</c:v>
                </c:pt>
                <c:pt idx="8070">
                  <c:v>-69.209999999999994</c:v>
                </c:pt>
                <c:pt idx="8071">
                  <c:v>-69.207999999999998</c:v>
                </c:pt>
                <c:pt idx="8072">
                  <c:v>-69.205999999999989</c:v>
                </c:pt>
                <c:pt idx="8073">
                  <c:v>-69.203999999999994</c:v>
                </c:pt>
                <c:pt idx="8074">
                  <c:v>-69.201999999999998</c:v>
                </c:pt>
                <c:pt idx="8075">
                  <c:v>-69.199999999999989</c:v>
                </c:pt>
                <c:pt idx="8076">
                  <c:v>-69.197999999999993</c:v>
                </c:pt>
                <c:pt idx="8077">
                  <c:v>-69.195999999999998</c:v>
                </c:pt>
                <c:pt idx="8078">
                  <c:v>-69.193999999999988</c:v>
                </c:pt>
                <c:pt idx="8079">
                  <c:v>-69.191999999999993</c:v>
                </c:pt>
                <c:pt idx="8080">
                  <c:v>-69.19</c:v>
                </c:pt>
                <c:pt idx="8081">
                  <c:v>-69.187999999999988</c:v>
                </c:pt>
                <c:pt idx="8082">
                  <c:v>-69.185999999999993</c:v>
                </c:pt>
                <c:pt idx="8083">
                  <c:v>-69.183999999999997</c:v>
                </c:pt>
                <c:pt idx="8084">
                  <c:v>-69.181999999999988</c:v>
                </c:pt>
                <c:pt idx="8085">
                  <c:v>-69.179999999999993</c:v>
                </c:pt>
                <c:pt idx="8086">
                  <c:v>-69.177999999999997</c:v>
                </c:pt>
                <c:pt idx="8087">
                  <c:v>-69.175999999999988</c:v>
                </c:pt>
                <c:pt idx="8088">
                  <c:v>-69.173999999999992</c:v>
                </c:pt>
                <c:pt idx="8089">
                  <c:v>-69.171999999999997</c:v>
                </c:pt>
                <c:pt idx="8090">
                  <c:v>-69.169999999999987</c:v>
                </c:pt>
                <c:pt idx="8091">
                  <c:v>-69.167999999999992</c:v>
                </c:pt>
                <c:pt idx="8092">
                  <c:v>-69.165999999999997</c:v>
                </c:pt>
                <c:pt idx="8093">
                  <c:v>-69.163999999999987</c:v>
                </c:pt>
                <c:pt idx="8094">
                  <c:v>-69.161999999999992</c:v>
                </c:pt>
                <c:pt idx="8095">
                  <c:v>-69.16</c:v>
                </c:pt>
                <c:pt idx="8096">
                  <c:v>-69.157999999999987</c:v>
                </c:pt>
                <c:pt idx="8097">
                  <c:v>-69.155999999999992</c:v>
                </c:pt>
                <c:pt idx="8098">
                  <c:v>-69.153999999999996</c:v>
                </c:pt>
                <c:pt idx="8099">
                  <c:v>-69.151999999999987</c:v>
                </c:pt>
                <c:pt idx="8100">
                  <c:v>-69.149999999999991</c:v>
                </c:pt>
                <c:pt idx="8101">
                  <c:v>-69.147999999999996</c:v>
                </c:pt>
                <c:pt idx="8102">
                  <c:v>-69.145999999999987</c:v>
                </c:pt>
                <c:pt idx="8103">
                  <c:v>-69.143999999999991</c:v>
                </c:pt>
                <c:pt idx="8104">
                  <c:v>-69.141999999999996</c:v>
                </c:pt>
                <c:pt idx="8105">
                  <c:v>-69.139999999999986</c:v>
                </c:pt>
                <c:pt idx="8106">
                  <c:v>-69.137999999999991</c:v>
                </c:pt>
                <c:pt idx="8107">
                  <c:v>-69.135999999999996</c:v>
                </c:pt>
                <c:pt idx="8108">
                  <c:v>-69.133999999999986</c:v>
                </c:pt>
                <c:pt idx="8109">
                  <c:v>-69.131999999999991</c:v>
                </c:pt>
                <c:pt idx="8110">
                  <c:v>-69.13</c:v>
                </c:pt>
                <c:pt idx="8111">
                  <c:v>-69.127999999999986</c:v>
                </c:pt>
                <c:pt idx="8112">
                  <c:v>-69.125999999999991</c:v>
                </c:pt>
                <c:pt idx="8113">
                  <c:v>-69.123999999999995</c:v>
                </c:pt>
                <c:pt idx="8114">
                  <c:v>-69.121999999999986</c:v>
                </c:pt>
                <c:pt idx="8115">
                  <c:v>-69.11999999999999</c:v>
                </c:pt>
                <c:pt idx="8116">
                  <c:v>-69.117999999999995</c:v>
                </c:pt>
                <c:pt idx="8117">
                  <c:v>-69.115999999999985</c:v>
                </c:pt>
                <c:pt idx="8118">
                  <c:v>-69.11399999999999</c:v>
                </c:pt>
                <c:pt idx="8119">
                  <c:v>-69.111999999999995</c:v>
                </c:pt>
                <c:pt idx="8120">
                  <c:v>-69.11</c:v>
                </c:pt>
                <c:pt idx="8121">
                  <c:v>-69.10799999999999</c:v>
                </c:pt>
                <c:pt idx="8122">
                  <c:v>-69.105999999999995</c:v>
                </c:pt>
                <c:pt idx="8123">
                  <c:v>-69.103999999999999</c:v>
                </c:pt>
                <c:pt idx="8124">
                  <c:v>-69.10199999999999</c:v>
                </c:pt>
                <c:pt idx="8125">
                  <c:v>-69.099999999999994</c:v>
                </c:pt>
                <c:pt idx="8126">
                  <c:v>-69.097999999999999</c:v>
                </c:pt>
                <c:pt idx="8127">
                  <c:v>-69.095999999999989</c:v>
                </c:pt>
                <c:pt idx="8128">
                  <c:v>-69.093999999999994</c:v>
                </c:pt>
                <c:pt idx="8129">
                  <c:v>-69.091999999999999</c:v>
                </c:pt>
                <c:pt idx="8130">
                  <c:v>-69.089999999999989</c:v>
                </c:pt>
                <c:pt idx="8131">
                  <c:v>-69.087999999999994</c:v>
                </c:pt>
                <c:pt idx="8132">
                  <c:v>-69.085999999999999</c:v>
                </c:pt>
                <c:pt idx="8133">
                  <c:v>-69.084000000000003</c:v>
                </c:pt>
                <c:pt idx="8134">
                  <c:v>-69.081999999999994</c:v>
                </c:pt>
                <c:pt idx="8135">
                  <c:v>-69.08</c:v>
                </c:pt>
                <c:pt idx="8136">
                  <c:v>-69.078000000000003</c:v>
                </c:pt>
                <c:pt idx="8137">
                  <c:v>-69.075999999999993</c:v>
                </c:pt>
                <c:pt idx="8138">
                  <c:v>-69.073999999999998</c:v>
                </c:pt>
                <c:pt idx="8139">
                  <c:v>-69.072000000000003</c:v>
                </c:pt>
                <c:pt idx="8140">
                  <c:v>-69.069999999999993</c:v>
                </c:pt>
                <c:pt idx="8141">
                  <c:v>-69.067999999999998</c:v>
                </c:pt>
                <c:pt idx="8142">
                  <c:v>-69.066000000000003</c:v>
                </c:pt>
                <c:pt idx="8143">
                  <c:v>-69.063999999999993</c:v>
                </c:pt>
                <c:pt idx="8144">
                  <c:v>-69.061999999999998</c:v>
                </c:pt>
                <c:pt idx="8145">
                  <c:v>-69.06</c:v>
                </c:pt>
                <c:pt idx="8146">
                  <c:v>-69.057999999999993</c:v>
                </c:pt>
                <c:pt idx="8147">
                  <c:v>-69.055999999999997</c:v>
                </c:pt>
                <c:pt idx="8148">
                  <c:v>-69.054000000000002</c:v>
                </c:pt>
                <c:pt idx="8149">
                  <c:v>-69.051999999999992</c:v>
                </c:pt>
                <c:pt idx="8150">
                  <c:v>-69.05</c:v>
                </c:pt>
                <c:pt idx="8151">
                  <c:v>-69.048000000000002</c:v>
                </c:pt>
                <c:pt idx="8152">
                  <c:v>-69.045999999999992</c:v>
                </c:pt>
                <c:pt idx="8153">
                  <c:v>-69.043999999999997</c:v>
                </c:pt>
                <c:pt idx="8154">
                  <c:v>-69.042000000000002</c:v>
                </c:pt>
                <c:pt idx="8155">
                  <c:v>-69.039999999999992</c:v>
                </c:pt>
                <c:pt idx="8156">
                  <c:v>-69.037999999999997</c:v>
                </c:pt>
                <c:pt idx="8157">
                  <c:v>-69.036000000000001</c:v>
                </c:pt>
                <c:pt idx="8158">
                  <c:v>-69.033999999999992</c:v>
                </c:pt>
                <c:pt idx="8159">
                  <c:v>-69.031999999999996</c:v>
                </c:pt>
                <c:pt idx="8160">
                  <c:v>-69.03</c:v>
                </c:pt>
                <c:pt idx="8161">
                  <c:v>-69.027999999999992</c:v>
                </c:pt>
                <c:pt idx="8162">
                  <c:v>-69.025999999999996</c:v>
                </c:pt>
                <c:pt idx="8163">
                  <c:v>-69.024000000000001</c:v>
                </c:pt>
                <c:pt idx="8164">
                  <c:v>-69.021999999999991</c:v>
                </c:pt>
                <c:pt idx="8165">
                  <c:v>-69.02</c:v>
                </c:pt>
                <c:pt idx="8166">
                  <c:v>-69.018000000000001</c:v>
                </c:pt>
                <c:pt idx="8167">
                  <c:v>-69.015999999999991</c:v>
                </c:pt>
                <c:pt idx="8168">
                  <c:v>-69.013999999999996</c:v>
                </c:pt>
                <c:pt idx="8169">
                  <c:v>-69.012</c:v>
                </c:pt>
                <c:pt idx="8170">
                  <c:v>-69.009999999999991</c:v>
                </c:pt>
                <c:pt idx="8171">
                  <c:v>-69.007999999999996</c:v>
                </c:pt>
                <c:pt idx="8172">
                  <c:v>-69.006</c:v>
                </c:pt>
                <c:pt idx="8173">
                  <c:v>-69.003999999999991</c:v>
                </c:pt>
                <c:pt idx="8174">
                  <c:v>-69.001999999999995</c:v>
                </c:pt>
                <c:pt idx="8175">
                  <c:v>-69</c:v>
                </c:pt>
                <c:pt idx="8176">
                  <c:v>-68.99799999999999</c:v>
                </c:pt>
                <c:pt idx="8177">
                  <c:v>-68.995999999999995</c:v>
                </c:pt>
                <c:pt idx="8178">
                  <c:v>-68.994</c:v>
                </c:pt>
                <c:pt idx="8179">
                  <c:v>-68.99199999999999</c:v>
                </c:pt>
                <c:pt idx="8180">
                  <c:v>-68.989999999999995</c:v>
                </c:pt>
                <c:pt idx="8181">
                  <c:v>-68.988</c:v>
                </c:pt>
                <c:pt idx="8182">
                  <c:v>-68.98599999999999</c:v>
                </c:pt>
                <c:pt idx="8183">
                  <c:v>-68.983999999999995</c:v>
                </c:pt>
                <c:pt idx="8184">
                  <c:v>-68.981999999999999</c:v>
                </c:pt>
                <c:pt idx="8185">
                  <c:v>-68.97999999999999</c:v>
                </c:pt>
                <c:pt idx="8186">
                  <c:v>-68.977999999999994</c:v>
                </c:pt>
                <c:pt idx="8187">
                  <c:v>-68.975999999999999</c:v>
                </c:pt>
                <c:pt idx="8188">
                  <c:v>-68.97399999999999</c:v>
                </c:pt>
                <c:pt idx="8189">
                  <c:v>-68.971999999999994</c:v>
                </c:pt>
                <c:pt idx="8190">
                  <c:v>-68.97</c:v>
                </c:pt>
                <c:pt idx="8191">
                  <c:v>-68.967999999999989</c:v>
                </c:pt>
                <c:pt idx="8192">
                  <c:v>-68.965999999999994</c:v>
                </c:pt>
                <c:pt idx="8193">
                  <c:v>-68.963999999999999</c:v>
                </c:pt>
                <c:pt idx="8194">
                  <c:v>-68.961999999999989</c:v>
                </c:pt>
                <c:pt idx="8195">
                  <c:v>-68.959999999999994</c:v>
                </c:pt>
                <c:pt idx="8196">
                  <c:v>-68.957999999999998</c:v>
                </c:pt>
                <c:pt idx="8197">
                  <c:v>-68.955999999999989</c:v>
                </c:pt>
                <c:pt idx="8198">
                  <c:v>-68.953999999999994</c:v>
                </c:pt>
                <c:pt idx="8199">
                  <c:v>-68.951999999999998</c:v>
                </c:pt>
                <c:pt idx="8200">
                  <c:v>-68.949999999999989</c:v>
                </c:pt>
                <c:pt idx="8201">
                  <c:v>-68.947999999999993</c:v>
                </c:pt>
                <c:pt idx="8202">
                  <c:v>-68.945999999999998</c:v>
                </c:pt>
                <c:pt idx="8203">
                  <c:v>-68.943999999999988</c:v>
                </c:pt>
                <c:pt idx="8204">
                  <c:v>-68.941999999999993</c:v>
                </c:pt>
                <c:pt idx="8205">
                  <c:v>-68.94</c:v>
                </c:pt>
                <c:pt idx="8206">
                  <c:v>-68.937999999999988</c:v>
                </c:pt>
                <c:pt idx="8207">
                  <c:v>-68.935999999999993</c:v>
                </c:pt>
                <c:pt idx="8208">
                  <c:v>-68.933999999999997</c:v>
                </c:pt>
                <c:pt idx="8209">
                  <c:v>-68.931999999999988</c:v>
                </c:pt>
                <c:pt idx="8210">
                  <c:v>-68.929999999999993</c:v>
                </c:pt>
                <c:pt idx="8211">
                  <c:v>-68.927999999999997</c:v>
                </c:pt>
                <c:pt idx="8212">
                  <c:v>-68.925999999999988</c:v>
                </c:pt>
                <c:pt idx="8213">
                  <c:v>-68.923999999999992</c:v>
                </c:pt>
                <c:pt idx="8214">
                  <c:v>-68.921999999999997</c:v>
                </c:pt>
                <c:pt idx="8215">
                  <c:v>-68.919999999999987</c:v>
                </c:pt>
                <c:pt idx="8216">
                  <c:v>-68.917999999999992</c:v>
                </c:pt>
                <c:pt idx="8217">
                  <c:v>-68.915999999999997</c:v>
                </c:pt>
                <c:pt idx="8218">
                  <c:v>-68.913999999999987</c:v>
                </c:pt>
                <c:pt idx="8219">
                  <c:v>-68.911999999999992</c:v>
                </c:pt>
                <c:pt idx="8220">
                  <c:v>-68.91</c:v>
                </c:pt>
                <c:pt idx="8221">
                  <c:v>-68.907999999999987</c:v>
                </c:pt>
                <c:pt idx="8222">
                  <c:v>-68.905999999999992</c:v>
                </c:pt>
                <c:pt idx="8223">
                  <c:v>-68.903999999999996</c:v>
                </c:pt>
                <c:pt idx="8224">
                  <c:v>-68.901999999999987</c:v>
                </c:pt>
                <c:pt idx="8225">
                  <c:v>-68.899999999999991</c:v>
                </c:pt>
                <c:pt idx="8226">
                  <c:v>-68.897999999999996</c:v>
                </c:pt>
                <c:pt idx="8227">
                  <c:v>-68.895999999999987</c:v>
                </c:pt>
                <c:pt idx="8228">
                  <c:v>-68.893999999999991</c:v>
                </c:pt>
                <c:pt idx="8229">
                  <c:v>-68.891999999999996</c:v>
                </c:pt>
                <c:pt idx="8230">
                  <c:v>-68.889999999999986</c:v>
                </c:pt>
                <c:pt idx="8231">
                  <c:v>-68.887999999999991</c:v>
                </c:pt>
                <c:pt idx="8232">
                  <c:v>-68.885999999999996</c:v>
                </c:pt>
                <c:pt idx="8233">
                  <c:v>-68.883999999999986</c:v>
                </c:pt>
                <c:pt idx="8234">
                  <c:v>-68.881999999999991</c:v>
                </c:pt>
                <c:pt idx="8235">
                  <c:v>-68.88</c:v>
                </c:pt>
                <c:pt idx="8236">
                  <c:v>-68.877999999999986</c:v>
                </c:pt>
                <c:pt idx="8237">
                  <c:v>-68.875999999999991</c:v>
                </c:pt>
                <c:pt idx="8238">
                  <c:v>-68.873999999999995</c:v>
                </c:pt>
                <c:pt idx="8239">
                  <c:v>-68.871999999999986</c:v>
                </c:pt>
                <c:pt idx="8240">
                  <c:v>-68.86999999999999</c:v>
                </c:pt>
                <c:pt idx="8241">
                  <c:v>-68.867999999999995</c:v>
                </c:pt>
                <c:pt idx="8242">
                  <c:v>-68.865999999999985</c:v>
                </c:pt>
                <c:pt idx="8243">
                  <c:v>-68.86399999999999</c:v>
                </c:pt>
                <c:pt idx="8244">
                  <c:v>-68.861999999999995</c:v>
                </c:pt>
                <c:pt idx="8245">
                  <c:v>-68.86</c:v>
                </c:pt>
                <c:pt idx="8246">
                  <c:v>-68.85799999999999</c:v>
                </c:pt>
                <c:pt idx="8247">
                  <c:v>-68.855999999999995</c:v>
                </c:pt>
                <c:pt idx="8248">
                  <c:v>-68.853999999999999</c:v>
                </c:pt>
                <c:pt idx="8249">
                  <c:v>-68.85199999999999</c:v>
                </c:pt>
                <c:pt idx="8250">
                  <c:v>-68.849999999999994</c:v>
                </c:pt>
                <c:pt idx="8251">
                  <c:v>-68.847999999999999</c:v>
                </c:pt>
                <c:pt idx="8252">
                  <c:v>-68.845999999999989</c:v>
                </c:pt>
                <c:pt idx="8253">
                  <c:v>-68.843999999999994</c:v>
                </c:pt>
                <c:pt idx="8254">
                  <c:v>-68.841999999999999</c:v>
                </c:pt>
                <c:pt idx="8255">
                  <c:v>-68.839999999999989</c:v>
                </c:pt>
                <c:pt idx="8256">
                  <c:v>-68.837999999999994</c:v>
                </c:pt>
                <c:pt idx="8257">
                  <c:v>-68.835999999999999</c:v>
                </c:pt>
                <c:pt idx="8258">
                  <c:v>-68.834000000000003</c:v>
                </c:pt>
                <c:pt idx="8259">
                  <c:v>-68.831999999999994</c:v>
                </c:pt>
                <c:pt idx="8260">
                  <c:v>-68.83</c:v>
                </c:pt>
                <c:pt idx="8261">
                  <c:v>-68.828000000000003</c:v>
                </c:pt>
                <c:pt idx="8262">
                  <c:v>-68.825999999999993</c:v>
                </c:pt>
                <c:pt idx="8263">
                  <c:v>-68.823999999999998</c:v>
                </c:pt>
                <c:pt idx="8264">
                  <c:v>-68.822000000000003</c:v>
                </c:pt>
                <c:pt idx="8265">
                  <c:v>-68.819999999999993</c:v>
                </c:pt>
                <c:pt idx="8266">
                  <c:v>-68.817999999999998</c:v>
                </c:pt>
                <c:pt idx="8267">
                  <c:v>-68.816000000000003</c:v>
                </c:pt>
                <c:pt idx="8268">
                  <c:v>-68.813999999999993</c:v>
                </c:pt>
                <c:pt idx="8269">
                  <c:v>-68.811999999999998</c:v>
                </c:pt>
                <c:pt idx="8270">
                  <c:v>-68.81</c:v>
                </c:pt>
                <c:pt idx="8271">
                  <c:v>-68.807999999999993</c:v>
                </c:pt>
                <c:pt idx="8272">
                  <c:v>-68.805999999999997</c:v>
                </c:pt>
                <c:pt idx="8273">
                  <c:v>-68.804000000000002</c:v>
                </c:pt>
                <c:pt idx="8274">
                  <c:v>-68.801999999999992</c:v>
                </c:pt>
                <c:pt idx="8275">
                  <c:v>-68.8</c:v>
                </c:pt>
                <c:pt idx="8276">
                  <c:v>-68.798000000000002</c:v>
                </c:pt>
                <c:pt idx="8277">
                  <c:v>-68.795999999999992</c:v>
                </c:pt>
                <c:pt idx="8278">
                  <c:v>-68.793999999999997</c:v>
                </c:pt>
                <c:pt idx="8279">
                  <c:v>-68.792000000000002</c:v>
                </c:pt>
                <c:pt idx="8280">
                  <c:v>-68.789999999999992</c:v>
                </c:pt>
                <c:pt idx="8281">
                  <c:v>-68.787999999999997</c:v>
                </c:pt>
                <c:pt idx="8282">
                  <c:v>-68.786000000000001</c:v>
                </c:pt>
                <c:pt idx="8283">
                  <c:v>-68.783999999999992</c:v>
                </c:pt>
                <c:pt idx="8284">
                  <c:v>-68.781999999999996</c:v>
                </c:pt>
                <c:pt idx="8285">
                  <c:v>-68.78</c:v>
                </c:pt>
                <c:pt idx="8286">
                  <c:v>-68.777999999999992</c:v>
                </c:pt>
                <c:pt idx="8287">
                  <c:v>-68.775999999999996</c:v>
                </c:pt>
                <c:pt idx="8288">
                  <c:v>-68.774000000000001</c:v>
                </c:pt>
                <c:pt idx="8289">
                  <c:v>-68.771999999999991</c:v>
                </c:pt>
                <c:pt idx="8290">
                  <c:v>-68.77</c:v>
                </c:pt>
                <c:pt idx="8291">
                  <c:v>-68.768000000000001</c:v>
                </c:pt>
                <c:pt idx="8292">
                  <c:v>-68.765999999999991</c:v>
                </c:pt>
                <c:pt idx="8293">
                  <c:v>-68.763999999999996</c:v>
                </c:pt>
                <c:pt idx="8294">
                  <c:v>-68.762</c:v>
                </c:pt>
                <c:pt idx="8295">
                  <c:v>-68.759999999999991</c:v>
                </c:pt>
                <c:pt idx="8296">
                  <c:v>-68.757999999999996</c:v>
                </c:pt>
                <c:pt idx="8297">
                  <c:v>-68.756</c:v>
                </c:pt>
                <c:pt idx="8298">
                  <c:v>-68.753999999999991</c:v>
                </c:pt>
                <c:pt idx="8299">
                  <c:v>-68.751999999999995</c:v>
                </c:pt>
                <c:pt idx="8300">
                  <c:v>-68.75</c:v>
                </c:pt>
                <c:pt idx="8301">
                  <c:v>-68.74799999999999</c:v>
                </c:pt>
                <c:pt idx="8302">
                  <c:v>-68.745999999999995</c:v>
                </c:pt>
                <c:pt idx="8303">
                  <c:v>-68.744</c:v>
                </c:pt>
                <c:pt idx="8304">
                  <c:v>-68.74199999999999</c:v>
                </c:pt>
                <c:pt idx="8305">
                  <c:v>-68.739999999999995</c:v>
                </c:pt>
                <c:pt idx="8306">
                  <c:v>-68.738</c:v>
                </c:pt>
                <c:pt idx="8307">
                  <c:v>-68.73599999999999</c:v>
                </c:pt>
                <c:pt idx="8308">
                  <c:v>-68.733999999999995</c:v>
                </c:pt>
                <c:pt idx="8309">
                  <c:v>-68.731999999999999</c:v>
                </c:pt>
                <c:pt idx="8310">
                  <c:v>-68.72999999999999</c:v>
                </c:pt>
                <c:pt idx="8311">
                  <c:v>-68.727999999999994</c:v>
                </c:pt>
                <c:pt idx="8312">
                  <c:v>-68.725999999999999</c:v>
                </c:pt>
                <c:pt idx="8313">
                  <c:v>-68.72399999999999</c:v>
                </c:pt>
                <c:pt idx="8314">
                  <c:v>-68.721999999999994</c:v>
                </c:pt>
                <c:pt idx="8315">
                  <c:v>-68.72</c:v>
                </c:pt>
                <c:pt idx="8316">
                  <c:v>-68.717999999999989</c:v>
                </c:pt>
                <c:pt idx="8317">
                  <c:v>-68.715999999999994</c:v>
                </c:pt>
                <c:pt idx="8318">
                  <c:v>-68.713999999999999</c:v>
                </c:pt>
                <c:pt idx="8319">
                  <c:v>-68.711999999999989</c:v>
                </c:pt>
                <c:pt idx="8320">
                  <c:v>-68.709999999999994</c:v>
                </c:pt>
                <c:pt idx="8321">
                  <c:v>-68.707999999999998</c:v>
                </c:pt>
                <c:pt idx="8322">
                  <c:v>-68.705999999999989</c:v>
                </c:pt>
                <c:pt idx="8323">
                  <c:v>-68.703999999999994</c:v>
                </c:pt>
                <c:pt idx="8324">
                  <c:v>-68.701999999999998</c:v>
                </c:pt>
                <c:pt idx="8325">
                  <c:v>-68.699999999999989</c:v>
                </c:pt>
                <c:pt idx="8326">
                  <c:v>-68.697999999999993</c:v>
                </c:pt>
                <c:pt idx="8327">
                  <c:v>-68.695999999999998</c:v>
                </c:pt>
                <c:pt idx="8328">
                  <c:v>-68.693999999999988</c:v>
                </c:pt>
                <c:pt idx="8329">
                  <c:v>-68.691999999999993</c:v>
                </c:pt>
                <c:pt idx="8330">
                  <c:v>-68.69</c:v>
                </c:pt>
                <c:pt idx="8331">
                  <c:v>-68.687999999999988</c:v>
                </c:pt>
                <c:pt idx="8332">
                  <c:v>-68.685999999999993</c:v>
                </c:pt>
                <c:pt idx="8333">
                  <c:v>-68.683999999999997</c:v>
                </c:pt>
                <c:pt idx="8334">
                  <c:v>-68.681999999999988</c:v>
                </c:pt>
                <c:pt idx="8335">
                  <c:v>-68.679999999999993</c:v>
                </c:pt>
                <c:pt idx="8336">
                  <c:v>-68.677999999999997</c:v>
                </c:pt>
                <c:pt idx="8337">
                  <c:v>-68.675999999999988</c:v>
                </c:pt>
                <c:pt idx="8338">
                  <c:v>-68.673999999999992</c:v>
                </c:pt>
                <c:pt idx="8339">
                  <c:v>-68.671999999999997</c:v>
                </c:pt>
                <c:pt idx="8340">
                  <c:v>-68.669999999999987</c:v>
                </c:pt>
                <c:pt idx="8341">
                  <c:v>-68.667999999999992</c:v>
                </c:pt>
                <c:pt idx="8342">
                  <c:v>-68.665999999999997</c:v>
                </c:pt>
                <c:pt idx="8343">
                  <c:v>-68.663999999999987</c:v>
                </c:pt>
                <c:pt idx="8344">
                  <c:v>-68.661999999999992</c:v>
                </c:pt>
                <c:pt idx="8345">
                  <c:v>-68.66</c:v>
                </c:pt>
                <c:pt idx="8346">
                  <c:v>-68.657999999999987</c:v>
                </c:pt>
                <c:pt idx="8347">
                  <c:v>-68.655999999999992</c:v>
                </c:pt>
                <c:pt idx="8348">
                  <c:v>-68.653999999999996</c:v>
                </c:pt>
                <c:pt idx="8349">
                  <c:v>-68.651999999999987</c:v>
                </c:pt>
                <c:pt idx="8350">
                  <c:v>-68.649999999999991</c:v>
                </c:pt>
                <c:pt idx="8351">
                  <c:v>-68.647999999999996</c:v>
                </c:pt>
                <c:pt idx="8352">
                  <c:v>-68.645999999999987</c:v>
                </c:pt>
                <c:pt idx="8353">
                  <c:v>-68.643999999999991</c:v>
                </c:pt>
                <c:pt idx="8354">
                  <c:v>-68.641999999999996</c:v>
                </c:pt>
                <c:pt idx="8355">
                  <c:v>-68.639999999999986</c:v>
                </c:pt>
                <c:pt idx="8356">
                  <c:v>-68.637999999999991</c:v>
                </c:pt>
                <c:pt idx="8357">
                  <c:v>-68.635999999999996</c:v>
                </c:pt>
                <c:pt idx="8358">
                  <c:v>-68.633999999999986</c:v>
                </c:pt>
                <c:pt idx="8359">
                  <c:v>-68.631999999999991</c:v>
                </c:pt>
                <c:pt idx="8360">
                  <c:v>-68.63</c:v>
                </c:pt>
                <c:pt idx="8361">
                  <c:v>-68.627999999999986</c:v>
                </c:pt>
                <c:pt idx="8362">
                  <c:v>-68.625999999999991</c:v>
                </c:pt>
                <c:pt idx="8363">
                  <c:v>-68.623999999999995</c:v>
                </c:pt>
                <c:pt idx="8364">
                  <c:v>-68.621999999999986</c:v>
                </c:pt>
                <c:pt idx="8365">
                  <c:v>-68.61999999999999</c:v>
                </c:pt>
                <c:pt idx="8366">
                  <c:v>-68.617999999999995</c:v>
                </c:pt>
                <c:pt idx="8367">
                  <c:v>-68.615999999999985</c:v>
                </c:pt>
                <c:pt idx="8368">
                  <c:v>-68.61399999999999</c:v>
                </c:pt>
                <c:pt idx="8369">
                  <c:v>-68.611999999999995</c:v>
                </c:pt>
                <c:pt idx="8370">
                  <c:v>-68.61</c:v>
                </c:pt>
                <c:pt idx="8371">
                  <c:v>-68.60799999999999</c:v>
                </c:pt>
                <c:pt idx="8372">
                  <c:v>-68.605999999999995</c:v>
                </c:pt>
                <c:pt idx="8373">
                  <c:v>-68.603999999999999</c:v>
                </c:pt>
                <c:pt idx="8374">
                  <c:v>-68.60199999999999</c:v>
                </c:pt>
                <c:pt idx="8375">
                  <c:v>-68.599999999999994</c:v>
                </c:pt>
                <c:pt idx="8376">
                  <c:v>-68.597999999999999</c:v>
                </c:pt>
                <c:pt idx="8377">
                  <c:v>-68.595999999999989</c:v>
                </c:pt>
                <c:pt idx="8378">
                  <c:v>-68.593999999999994</c:v>
                </c:pt>
                <c:pt idx="8379">
                  <c:v>-68.591999999999999</c:v>
                </c:pt>
                <c:pt idx="8380">
                  <c:v>-68.589999999999989</c:v>
                </c:pt>
                <c:pt idx="8381">
                  <c:v>-68.587999999999994</c:v>
                </c:pt>
                <c:pt idx="8382">
                  <c:v>-68.585999999999999</c:v>
                </c:pt>
                <c:pt idx="8383">
                  <c:v>-68.584000000000003</c:v>
                </c:pt>
                <c:pt idx="8384">
                  <c:v>-68.581999999999994</c:v>
                </c:pt>
                <c:pt idx="8385">
                  <c:v>-68.58</c:v>
                </c:pt>
                <c:pt idx="8386">
                  <c:v>-68.578000000000003</c:v>
                </c:pt>
                <c:pt idx="8387">
                  <c:v>-68.575999999999993</c:v>
                </c:pt>
                <c:pt idx="8388">
                  <c:v>-68.573999999999998</c:v>
                </c:pt>
                <c:pt idx="8389">
                  <c:v>-68.572000000000003</c:v>
                </c:pt>
                <c:pt idx="8390">
                  <c:v>-68.569999999999993</c:v>
                </c:pt>
                <c:pt idx="8391">
                  <c:v>-68.567999999999998</c:v>
                </c:pt>
                <c:pt idx="8392">
                  <c:v>-68.566000000000003</c:v>
                </c:pt>
                <c:pt idx="8393">
                  <c:v>-68.563999999999993</c:v>
                </c:pt>
                <c:pt idx="8394">
                  <c:v>-68.561999999999998</c:v>
                </c:pt>
                <c:pt idx="8395">
                  <c:v>-68.56</c:v>
                </c:pt>
                <c:pt idx="8396">
                  <c:v>-68.557999999999993</c:v>
                </c:pt>
                <c:pt idx="8397">
                  <c:v>-68.555999999999997</c:v>
                </c:pt>
                <c:pt idx="8398">
                  <c:v>-68.554000000000002</c:v>
                </c:pt>
                <c:pt idx="8399">
                  <c:v>-68.551999999999992</c:v>
                </c:pt>
                <c:pt idx="8400">
                  <c:v>-68.55</c:v>
                </c:pt>
                <c:pt idx="8401">
                  <c:v>-68.548000000000002</c:v>
                </c:pt>
                <c:pt idx="8402">
                  <c:v>-68.545999999999992</c:v>
                </c:pt>
                <c:pt idx="8403">
                  <c:v>-68.543999999999997</c:v>
                </c:pt>
                <c:pt idx="8404">
                  <c:v>-68.542000000000002</c:v>
                </c:pt>
                <c:pt idx="8405">
                  <c:v>-68.539999999999992</c:v>
                </c:pt>
                <c:pt idx="8406">
                  <c:v>-68.537999999999997</c:v>
                </c:pt>
                <c:pt idx="8407">
                  <c:v>-68.536000000000001</c:v>
                </c:pt>
                <c:pt idx="8408">
                  <c:v>-68.533999999999992</c:v>
                </c:pt>
                <c:pt idx="8409">
                  <c:v>-68.531999999999996</c:v>
                </c:pt>
                <c:pt idx="8410">
                  <c:v>-68.53</c:v>
                </c:pt>
                <c:pt idx="8411">
                  <c:v>-68.527999999999992</c:v>
                </c:pt>
                <c:pt idx="8412">
                  <c:v>-68.525999999999996</c:v>
                </c:pt>
                <c:pt idx="8413">
                  <c:v>-68.524000000000001</c:v>
                </c:pt>
                <c:pt idx="8414">
                  <c:v>-68.521999999999991</c:v>
                </c:pt>
                <c:pt idx="8415">
                  <c:v>-68.52</c:v>
                </c:pt>
                <c:pt idx="8416">
                  <c:v>-68.518000000000001</c:v>
                </c:pt>
                <c:pt idx="8417">
                  <c:v>-68.515999999999991</c:v>
                </c:pt>
                <c:pt idx="8418">
                  <c:v>-68.513999999999996</c:v>
                </c:pt>
                <c:pt idx="8419">
                  <c:v>-68.512</c:v>
                </c:pt>
                <c:pt idx="8420">
                  <c:v>-68.509999999999991</c:v>
                </c:pt>
                <c:pt idx="8421">
                  <c:v>-68.507999999999996</c:v>
                </c:pt>
                <c:pt idx="8422">
                  <c:v>-68.506</c:v>
                </c:pt>
                <c:pt idx="8423">
                  <c:v>-68.503999999999991</c:v>
                </c:pt>
                <c:pt idx="8424">
                  <c:v>-68.501999999999995</c:v>
                </c:pt>
                <c:pt idx="8425">
                  <c:v>-68.5</c:v>
                </c:pt>
                <c:pt idx="8426">
                  <c:v>-68.49799999999999</c:v>
                </c:pt>
                <c:pt idx="8427">
                  <c:v>-68.495999999999995</c:v>
                </c:pt>
                <c:pt idx="8428">
                  <c:v>-68.494</c:v>
                </c:pt>
                <c:pt idx="8429">
                  <c:v>-68.49199999999999</c:v>
                </c:pt>
                <c:pt idx="8430">
                  <c:v>-68.489999999999995</c:v>
                </c:pt>
                <c:pt idx="8431">
                  <c:v>-68.488</c:v>
                </c:pt>
                <c:pt idx="8432">
                  <c:v>-68.48599999999999</c:v>
                </c:pt>
                <c:pt idx="8433">
                  <c:v>-68.483999999999995</c:v>
                </c:pt>
                <c:pt idx="8434">
                  <c:v>-68.481999999999999</c:v>
                </c:pt>
                <c:pt idx="8435">
                  <c:v>-68.47999999999999</c:v>
                </c:pt>
                <c:pt idx="8436">
                  <c:v>-68.477999999999994</c:v>
                </c:pt>
                <c:pt idx="8437">
                  <c:v>-68.475999999999999</c:v>
                </c:pt>
                <c:pt idx="8438">
                  <c:v>-68.47399999999999</c:v>
                </c:pt>
                <c:pt idx="8439">
                  <c:v>-68.471999999999994</c:v>
                </c:pt>
                <c:pt idx="8440">
                  <c:v>-68.47</c:v>
                </c:pt>
                <c:pt idx="8441">
                  <c:v>-68.467999999999989</c:v>
                </c:pt>
                <c:pt idx="8442">
                  <c:v>-68.465999999999994</c:v>
                </c:pt>
                <c:pt idx="8443">
                  <c:v>-68.463999999999999</c:v>
                </c:pt>
                <c:pt idx="8444">
                  <c:v>-68.461999999999989</c:v>
                </c:pt>
                <c:pt idx="8445">
                  <c:v>-68.459999999999994</c:v>
                </c:pt>
                <c:pt idx="8446">
                  <c:v>-68.457999999999998</c:v>
                </c:pt>
                <c:pt idx="8447">
                  <c:v>-68.455999999999989</c:v>
                </c:pt>
                <c:pt idx="8448">
                  <c:v>-68.453999999999994</c:v>
                </c:pt>
                <c:pt idx="8449">
                  <c:v>-68.451999999999998</c:v>
                </c:pt>
                <c:pt idx="8450">
                  <c:v>-68.449999999999989</c:v>
                </c:pt>
                <c:pt idx="8451">
                  <c:v>-68.447999999999993</c:v>
                </c:pt>
                <c:pt idx="8452">
                  <c:v>-68.445999999999998</c:v>
                </c:pt>
                <c:pt idx="8453">
                  <c:v>-68.443999999999988</c:v>
                </c:pt>
                <c:pt idx="8454">
                  <c:v>-68.441999999999993</c:v>
                </c:pt>
                <c:pt idx="8455">
                  <c:v>-68.44</c:v>
                </c:pt>
                <c:pt idx="8456">
                  <c:v>-68.437999999999988</c:v>
                </c:pt>
                <c:pt idx="8457">
                  <c:v>-68.435999999999993</c:v>
                </c:pt>
                <c:pt idx="8458">
                  <c:v>-68.433999999999997</c:v>
                </c:pt>
                <c:pt idx="8459">
                  <c:v>-68.431999999999988</c:v>
                </c:pt>
                <c:pt idx="8460">
                  <c:v>-68.429999999999993</c:v>
                </c:pt>
                <c:pt idx="8461">
                  <c:v>-68.427999999999997</c:v>
                </c:pt>
                <c:pt idx="8462">
                  <c:v>-68.425999999999988</c:v>
                </c:pt>
                <c:pt idx="8463">
                  <c:v>-68.423999999999992</c:v>
                </c:pt>
                <c:pt idx="8464">
                  <c:v>-68.421999999999997</c:v>
                </c:pt>
                <c:pt idx="8465">
                  <c:v>-68.419999999999987</c:v>
                </c:pt>
                <c:pt idx="8466">
                  <c:v>-68.417999999999992</c:v>
                </c:pt>
                <c:pt idx="8467">
                  <c:v>-68.415999999999997</c:v>
                </c:pt>
                <c:pt idx="8468">
                  <c:v>-68.413999999999987</c:v>
                </c:pt>
                <c:pt idx="8469">
                  <c:v>-68.411999999999992</c:v>
                </c:pt>
                <c:pt idx="8470">
                  <c:v>-68.41</c:v>
                </c:pt>
                <c:pt idx="8471">
                  <c:v>-68.407999999999987</c:v>
                </c:pt>
                <c:pt idx="8472">
                  <c:v>-68.405999999999992</c:v>
                </c:pt>
                <c:pt idx="8473">
                  <c:v>-68.403999999999996</c:v>
                </c:pt>
                <c:pt idx="8474">
                  <c:v>-68.401999999999987</c:v>
                </c:pt>
                <c:pt idx="8475">
                  <c:v>-68.399999999999991</c:v>
                </c:pt>
                <c:pt idx="8476">
                  <c:v>-68.397999999999996</c:v>
                </c:pt>
                <c:pt idx="8477">
                  <c:v>-68.395999999999987</c:v>
                </c:pt>
                <c:pt idx="8478">
                  <c:v>-68.393999999999991</c:v>
                </c:pt>
                <c:pt idx="8479">
                  <c:v>-68.391999999999996</c:v>
                </c:pt>
                <c:pt idx="8480">
                  <c:v>-68.389999999999986</c:v>
                </c:pt>
                <c:pt idx="8481">
                  <c:v>-68.387999999999991</c:v>
                </c:pt>
                <c:pt idx="8482">
                  <c:v>-68.385999999999996</c:v>
                </c:pt>
                <c:pt idx="8483">
                  <c:v>-68.383999999999986</c:v>
                </c:pt>
                <c:pt idx="8484">
                  <c:v>-68.381999999999991</c:v>
                </c:pt>
                <c:pt idx="8485">
                  <c:v>-68.38</c:v>
                </c:pt>
                <c:pt idx="8486">
                  <c:v>-68.377999999999986</c:v>
                </c:pt>
                <c:pt idx="8487">
                  <c:v>-68.375999999999991</c:v>
                </c:pt>
                <c:pt idx="8488">
                  <c:v>-68.373999999999995</c:v>
                </c:pt>
                <c:pt idx="8489">
                  <c:v>-68.371999999999986</c:v>
                </c:pt>
                <c:pt idx="8490">
                  <c:v>-68.36999999999999</c:v>
                </c:pt>
                <c:pt idx="8491">
                  <c:v>-68.367999999999995</c:v>
                </c:pt>
                <c:pt idx="8492">
                  <c:v>-68.365999999999985</c:v>
                </c:pt>
                <c:pt idx="8493">
                  <c:v>-68.36399999999999</c:v>
                </c:pt>
                <c:pt idx="8494">
                  <c:v>-68.361999999999995</c:v>
                </c:pt>
                <c:pt idx="8495">
                  <c:v>-68.36</c:v>
                </c:pt>
                <c:pt idx="8496">
                  <c:v>-68.35799999999999</c:v>
                </c:pt>
                <c:pt idx="8497">
                  <c:v>-68.355999999999995</c:v>
                </c:pt>
                <c:pt idx="8498">
                  <c:v>-68.353999999999999</c:v>
                </c:pt>
                <c:pt idx="8499">
                  <c:v>-68.35199999999999</c:v>
                </c:pt>
                <c:pt idx="8500">
                  <c:v>-68.349999999999994</c:v>
                </c:pt>
                <c:pt idx="8501">
                  <c:v>-68.347999999999999</c:v>
                </c:pt>
                <c:pt idx="8502">
                  <c:v>-68.345999999999989</c:v>
                </c:pt>
                <c:pt idx="8503">
                  <c:v>-68.343999999999994</c:v>
                </c:pt>
                <c:pt idx="8504">
                  <c:v>-68.341999999999999</c:v>
                </c:pt>
                <c:pt idx="8505">
                  <c:v>-68.339999999999989</c:v>
                </c:pt>
                <c:pt idx="8506">
                  <c:v>-68.337999999999994</c:v>
                </c:pt>
                <c:pt idx="8507">
                  <c:v>-68.335999999999999</c:v>
                </c:pt>
                <c:pt idx="8508">
                  <c:v>-68.334000000000003</c:v>
                </c:pt>
                <c:pt idx="8509">
                  <c:v>-68.331999999999994</c:v>
                </c:pt>
                <c:pt idx="8510">
                  <c:v>-68.33</c:v>
                </c:pt>
                <c:pt idx="8511">
                  <c:v>-68.328000000000003</c:v>
                </c:pt>
                <c:pt idx="8512">
                  <c:v>-68.325999999999993</c:v>
                </c:pt>
                <c:pt idx="8513">
                  <c:v>-68.323999999999998</c:v>
                </c:pt>
                <c:pt idx="8514">
                  <c:v>-68.322000000000003</c:v>
                </c:pt>
                <c:pt idx="8515">
                  <c:v>-68.319999999999993</c:v>
                </c:pt>
                <c:pt idx="8516">
                  <c:v>-68.317999999999998</c:v>
                </c:pt>
                <c:pt idx="8517">
                  <c:v>-68.316000000000003</c:v>
                </c:pt>
                <c:pt idx="8518">
                  <c:v>-68.313999999999993</c:v>
                </c:pt>
                <c:pt idx="8519">
                  <c:v>-68.311999999999998</c:v>
                </c:pt>
                <c:pt idx="8520">
                  <c:v>-68.31</c:v>
                </c:pt>
                <c:pt idx="8521">
                  <c:v>-68.307999999999993</c:v>
                </c:pt>
                <c:pt idx="8522">
                  <c:v>-68.305999999999997</c:v>
                </c:pt>
                <c:pt idx="8523">
                  <c:v>-68.304000000000002</c:v>
                </c:pt>
                <c:pt idx="8524">
                  <c:v>-68.301999999999992</c:v>
                </c:pt>
                <c:pt idx="8525">
                  <c:v>-68.3</c:v>
                </c:pt>
                <c:pt idx="8526">
                  <c:v>-68.298000000000002</c:v>
                </c:pt>
                <c:pt idx="8527">
                  <c:v>-68.295999999999992</c:v>
                </c:pt>
                <c:pt idx="8528">
                  <c:v>-68.293999999999997</c:v>
                </c:pt>
                <c:pt idx="8529">
                  <c:v>-68.292000000000002</c:v>
                </c:pt>
                <c:pt idx="8530">
                  <c:v>-68.289999999999992</c:v>
                </c:pt>
                <c:pt idx="8531">
                  <c:v>-68.287999999999997</c:v>
                </c:pt>
                <c:pt idx="8532">
                  <c:v>-68.286000000000001</c:v>
                </c:pt>
                <c:pt idx="8533">
                  <c:v>-68.283999999999992</c:v>
                </c:pt>
                <c:pt idx="8534">
                  <c:v>-68.281999999999996</c:v>
                </c:pt>
                <c:pt idx="8535">
                  <c:v>-68.28</c:v>
                </c:pt>
                <c:pt idx="8536">
                  <c:v>-68.277999999999992</c:v>
                </c:pt>
                <c:pt idx="8537">
                  <c:v>-68.275999999999996</c:v>
                </c:pt>
                <c:pt idx="8538">
                  <c:v>-68.274000000000001</c:v>
                </c:pt>
                <c:pt idx="8539">
                  <c:v>-68.271999999999991</c:v>
                </c:pt>
                <c:pt idx="8540">
                  <c:v>-68.27</c:v>
                </c:pt>
                <c:pt idx="8541">
                  <c:v>-68.268000000000001</c:v>
                </c:pt>
                <c:pt idx="8542">
                  <c:v>-68.265999999999991</c:v>
                </c:pt>
                <c:pt idx="8543">
                  <c:v>-68.263999999999996</c:v>
                </c:pt>
                <c:pt idx="8544">
                  <c:v>-68.262</c:v>
                </c:pt>
                <c:pt idx="8545">
                  <c:v>-68.259999999999991</c:v>
                </c:pt>
                <c:pt idx="8546">
                  <c:v>-68.257999999999996</c:v>
                </c:pt>
                <c:pt idx="8547">
                  <c:v>-68.256</c:v>
                </c:pt>
                <c:pt idx="8548">
                  <c:v>-68.253999999999991</c:v>
                </c:pt>
                <c:pt idx="8549">
                  <c:v>-68.251999999999995</c:v>
                </c:pt>
                <c:pt idx="8550">
                  <c:v>-68.25</c:v>
                </c:pt>
                <c:pt idx="8551">
                  <c:v>-68.24799999999999</c:v>
                </c:pt>
                <c:pt idx="8552">
                  <c:v>-68.245999999999995</c:v>
                </c:pt>
                <c:pt idx="8553">
                  <c:v>-68.244</c:v>
                </c:pt>
                <c:pt idx="8554">
                  <c:v>-68.24199999999999</c:v>
                </c:pt>
                <c:pt idx="8555">
                  <c:v>-68.239999999999995</c:v>
                </c:pt>
                <c:pt idx="8556">
                  <c:v>-68.238</c:v>
                </c:pt>
                <c:pt idx="8557">
                  <c:v>-68.23599999999999</c:v>
                </c:pt>
                <c:pt idx="8558">
                  <c:v>-68.233999999999995</c:v>
                </c:pt>
                <c:pt idx="8559">
                  <c:v>-68.231999999999999</c:v>
                </c:pt>
                <c:pt idx="8560">
                  <c:v>-68.22999999999999</c:v>
                </c:pt>
                <c:pt idx="8561">
                  <c:v>-68.227999999999994</c:v>
                </c:pt>
                <c:pt idx="8562">
                  <c:v>-68.225999999999999</c:v>
                </c:pt>
                <c:pt idx="8563">
                  <c:v>-68.22399999999999</c:v>
                </c:pt>
                <c:pt idx="8564">
                  <c:v>-68.221999999999994</c:v>
                </c:pt>
                <c:pt idx="8565">
                  <c:v>-68.22</c:v>
                </c:pt>
                <c:pt idx="8566">
                  <c:v>-68.217999999999989</c:v>
                </c:pt>
                <c:pt idx="8567">
                  <c:v>-68.215999999999994</c:v>
                </c:pt>
                <c:pt idx="8568">
                  <c:v>-68.213999999999999</c:v>
                </c:pt>
                <c:pt idx="8569">
                  <c:v>-68.211999999999989</c:v>
                </c:pt>
                <c:pt idx="8570">
                  <c:v>-68.209999999999994</c:v>
                </c:pt>
                <c:pt idx="8571">
                  <c:v>-68.207999999999998</c:v>
                </c:pt>
                <c:pt idx="8572">
                  <c:v>-68.205999999999989</c:v>
                </c:pt>
                <c:pt idx="8573">
                  <c:v>-68.203999999999994</c:v>
                </c:pt>
                <c:pt idx="8574">
                  <c:v>-68.201999999999998</c:v>
                </c:pt>
                <c:pt idx="8575">
                  <c:v>-68.199999999999989</c:v>
                </c:pt>
                <c:pt idx="8576">
                  <c:v>-68.197999999999993</c:v>
                </c:pt>
                <c:pt idx="8577">
                  <c:v>-68.195999999999998</c:v>
                </c:pt>
                <c:pt idx="8578">
                  <c:v>-68.193999999999988</c:v>
                </c:pt>
                <c:pt idx="8579">
                  <c:v>-68.191999999999993</c:v>
                </c:pt>
                <c:pt idx="8580">
                  <c:v>-68.19</c:v>
                </c:pt>
                <c:pt idx="8581">
                  <c:v>-68.187999999999988</c:v>
                </c:pt>
                <c:pt idx="8582">
                  <c:v>-68.185999999999993</c:v>
                </c:pt>
                <c:pt idx="8583">
                  <c:v>-68.183999999999997</c:v>
                </c:pt>
                <c:pt idx="8584">
                  <c:v>-68.181999999999988</c:v>
                </c:pt>
                <c:pt idx="8585">
                  <c:v>-68.179999999999993</c:v>
                </c:pt>
                <c:pt idx="8586">
                  <c:v>-68.177999999999997</c:v>
                </c:pt>
                <c:pt idx="8587">
                  <c:v>-68.175999999999988</c:v>
                </c:pt>
                <c:pt idx="8588">
                  <c:v>-68.173999999999992</c:v>
                </c:pt>
                <c:pt idx="8589">
                  <c:v>-68.171999999999997</c:v>
                </c:pt>
                <c:pt idx="8590">
                  <c:v>-68.169999999999987</c:v>
                </c:pt>
                <c:pt idx="8591">
                  <c:v>-68.167999999999992</c:v>
                </c:pt>
                <c:pt idx="8592">
                  <c:v>-68.165999999999997</c:v>
                </c:pt>
                <c:pt idx="8593">
                  <c:v>-68.163999999999987</c:v>
                </c:pt>
                <c:pt idx="8594">
                  <c:v>-68.161999999999992</c:v>
                </c:pt>
                <c:pt idx="8595">
                  <c:v>-68.16</c:v>
                </c:pt>
                <c:pt idx="8596">
                  <c:v>-68.157999999999987</c:v>
                </c:pt>
                <c:pt idx="8597">
                  <c:v>-68.155999999999992</c:v>
                </c:pt>
                <c:pt idx="8598">
                  <c:v>-68.153999999999996</c:v>
                </c:pt>
                <c:pt idx="8599">
                  <c:v>-68.151999999999987</c:v>
                </c:pt>
                <c:pt idx="8600">
                  <c:v>-68.149999999999991</c:v>
                </c:pt>
                <c:pt idx="8601">
                  <c:v>-68.147999999999996</c:v>
                </c:pt>
                <c:pt idx="8602">
                  <c:v>-68.145999999999987</c:v>
                </c:pt>
                <c:pt idx="8603">
                  <c:v>-68.143999999999991</c:v>
                </c:pt>
                <c:pt idx="8604">
                  <c:v>-68.141999999999996</c:v>
                </c:pt>
                <c:pt idx="8605">
                  <c:v>-68.139999999999986</c:v>
                </c:pt>
                <c:pt idx="8606">
                  <c:v>-68.137999999999991</c:v>
                </c:pt>
                <c:pt idx="8607">
                  <c:v>-68.135999999999996</c:v>
                </c:pt>
                <c:pt idx="8608">
                  <c:v>-68.133999999999986</c:v>
                </c:pt>
                <c:pt idx="8609">
                  <c:v>-68.131999999999991</c:v>
                </c:pt>
                <c:pt idx="8610">
                  <c:v>-68.13</c:v>
                </c:pt>
                <c:pt idx="8611">
                  <c:v>-68.127999999999986</c:v>
                </c:pt>
                <c:pt idx="8612">
                  <c:v>-68.125999999999991</c:v>
                </c:pt>
                <c:pt idx="8613">
                  <c:v>-68.123999999999995</c:v>
                </c:pt>
                <c:pt idx="8614">
                  <c:v>-68.121999999999986</c:v>
                </c:pt>
                <c:pt idx="8615">
                  <c:v>-68.11999999999999</c:v>
                </c:pt>
                <c:pt idx="8616">
                  <c:v>-68.117999999999995</c:v>
                </c:pt>
                <c:pt idx="8617">
                  <c:v>-68.115999999999985</c:v>
                </c:pt>
                <c:pt idx="8618">
                  <c:v>-68.11399999999999</c:v>
                </c:pt>
                <c:pt idx="8619">
                  <c:v>-68.111999999999995</c:v>
                </c:pt>
                <c:pt idx="8620">
                  <c:v>-68.11</c:v>
                </c:pt>
                <c:pt idx="8621">
                  <c:v>-68.10799999999999</c:v>
                </c:pt>
                <c:pt idx="8622">
                  <c:v>-68.105999999999995</c:v>
                </c:pt>
                <c:pt idx="8623">
                  <c:v>-68.103999999999999</c:v>
                </c:pt>
                <c:pt idx="8624">
                  <c:v>-68.10199999999999</c:v>
                </c:pt>
                <c:pt idx="8625">
                  <c:v>-68.099999999999994</c:v>
                </c:pt>
                <c:pt idx="8626">
                  <c:v>-68.097999999999999</c:v>
                </c:pt>
                <c:pt idx="8627">
                  <c:v>-68.095999999999989</c:v>
                </c:pt>
                <c:pt idx="8628">
                  <c:v>-68.093999999999994</c:v>
                </c:pt>
                <c:pt idx="8629">
                  <c:v>-68.091999999999999</c:v>
                </c:pt>
                <c:pt idx="8630">
                  <c:v>-68.089999999999989</c:v>
                </c:pt>
                <c:pt idx="8631">
                  <c:v>-68.087999999999994</c:v>
                </c:pt>
                <c:pt idx="8632">
                  <c:v>-68.085999999999999</c:v>
                </c:pt>
                <c:pt idx="8633">
                  <c:v>-68.084000000000003</c:v>
                </c:pt>
                <c:pt idx="8634">
                  <c:v>-68.081999999999994</c:v>
                </c:pt>
                <c:pt idx="8635">
                  <c:v>-68.08</c:v>
                </c:pt>
                <c:pt idx="8636">
                  <c:v>-68.078000000000003</c:v>
                </c:pt>
                <c:pt idx="8637">
                  <c:v>-68.075999999999993</c:v>
                </c:pt>
                <c:pt idx="8638">
                  <c:v>-68.073999999999998</c:v>
                </c:pt>
                <c:pt idx="8639">
                  <c:v>-68.072000000000003</c:v>
                </c:pt>
                <c:pt idx="8640">
                  <c:v>-68.069999999999993</c:v>
                </c:pt>
                <c:pt idx="8641">
                  <c:v>-68.067999999999998</c:v>
                </c:pt>
                <c:pt idx="8642">
                  <c:v>-68.066000000000003</c:v>
                </c:pt>
                <c:pt idx="8643">
                  <c:v>-68.063999999999993</c:v>
                </c:pt>
                <c:pt idx="8644">
                  <c:v>-68.061999999999998</c:v>
                </c:pt>
                <c:pt idx="8645">
                  <c:v>-68.06</c:v>
                </c:pt>
                <c:pt idx="8646">
                  <c:v>-68.057999999999993</c:v>
                </c:pt>
                <c:pt idx="8647">
                  <c:v>-68.055999999999997</c:v>
                </c:pt>
                <c:pt idx="8648">
                  <c:v>-68.054000000000002</c:v>
                </c:pt>
                <c:pt idx="8649">
                  <c:v>-68.051999999999992</c:v>
                </c:pt>
                <c:pt idx="8650">
                  <c:v>-68.05</c:v>
                </c:pt>
                <c:pt idx="8651">
                  <c:v>-68.048000000000002</c:v>
                </c:pt>
                <c:pt idx="8652">
                  <c:v>-68.045999999999992</c:v>
                </c:pt>
                <c:pt idx="8653">
                  <c:v>-68.043999999999997</c:v>
                </c:pt>
                <c:pt idx="8654">
                  <c:v>-68.042000000000002</c:v>
                </c:pt>
                <c:pt idx="8655">
                  <c:v>-68.039999999999992</c:v>
                </c:pt>
                <c:pt idx="8656">
                  <c:v>-68.037999999999997</c:v>
                </c:pt>
                <c:pt idx="8657">
                  <c:v>-68.036000000000001</c:v>
                </c:pt>
                <c:pt idx="8658">
                  <c:v>-68.033999999999992</c:v>
                </c:pt>
                <c:pt idx="8659">
                  <c:v>-68.031999999999996</c:v>
                </c:pt>
                <c:pt idx="8660">
                  <c:v>-68.03</c:v>
                </c:pt>
                <c:pt idx="8661">
                  <c:v>-68.027999999999992</c:v>
                </c:pt>
                <c:pt idx="8662">
                  <c:v>-68.025999999999996</c:v>
                </c:pt>
                <c:pt idx="8663">
                  <c:v>-68.024000000000001</c:v>
                </c:pt>
                <c:pt idx="8664">
                  <c:v>-68.021999999999991</c:v>
                </c:pt>
                <c:pt idx="8665">
                  <c:v>-68.02</c:v>
                </c:pt>
                <c:pt idx="8666">
                  <c:v>-68.018000000000001</c:v>
                </c:pt>
                <c:pt idx="8667">
                  <c:v>-68.015999999999991</c:v>
                </c:pt>
                <c:pt idx="8668">
                  <c:v>-68.013999999999996</c:v>
                </c:pt>
                <c:pt idx="8669">
                  <c:v>-68.012</c:v>
                </c:pt>
                <c:pt idx="8670">
                  <c:v>-68.009999999999991</c:v>
                </c:pt>
                <c:pt idx="8671">
                  <c:v>-68.007999999999996</c:v>
                </c:pt>
                <c:pt idx="8672">
                  <c:v>-68.006</c:v>
                </c:pt>
                <c:pt idx="8673">
                  <c:v>-68.003999999999991</c:v>
                </c:pt>
                <c:pt idx="8674">
                  <c:v>-68.001999999999995</c:v>
                </c:pt>
                <c:pt idx="8675">
                  <c:v>-68</c:v>
                </c:pt>
                <c:pt idx="8676">
                  <c:v>-67.99799999999999</c:v>
                </c:pt>
                <c:pt idx="8677">
                  <c:v>-67.995999999999995</c:v>
                </c:pt>
                <c:pt idx="8678">
                  <c:v>-67.994</c:v>
                </c:pt>
                <c:pt idx="8679">
                  <c:v>-67.99199999999999</c:v>
                </c:pt>
                <c:pt idx="8680">
                  <c:v>-67.989999999999995</c:v>
                </c:pt>
                <c:pt idx="8681">
                  <c:v>-67.988</c:v>
                </c:pt>
                <c:pt idx="8682">
                  <c:v>-67.98599999999999</c:v>
                </c:pt>
                <c:pt idx="8683">
                  <c:v>-67.983999999999995</c:v>
                </c:pt>
                <c:pt idx="8684">
                  <c:v>-67.981999999999999</c:v>
                </c:pt>
                <c:pt idx="8685">
                  <c:v>-67.97999999999999</c:v>
                </c:pt>
                <c:pt idx="8686">
                  <c:v>-67.977999999999994</c:v>
                </c:pt>
                <c:pt idx="8687">
                  <c:v>-67.975999999999999</c:v>
                </c:pt>
                <c:pt idx="8688">
                  <c:v>-67.97399999999999</c:v>
                </c:pt>
                <c:pt idx="8689">
                  <c:v>-67.971999999999994</c:v>
                </c:pt>
                <c:pt idx="8690">
                  <c:v>-67.97</c:v>
                </c:pt>
                <c:pt idx="8691">
                  <c:v>-67.967999999999989</c:v>
                </c:pt>
                <c:pt idx="8692">
                  <c:v>-67.965999999999994</c:v>
                </c:pt>
                <c:pt idx="8693">
                  <c:v>-67.963999999999999</c:v>
                </c:pt>
                <c:pt idx="8694">
                  <c:v>-67.961999999999989</c:v>
                </c:pt>
                <c:pt idx="8695">
                  <c:v>-67.959999999999994</c:v>
                </c:pt>
                <c:pt idx="8696">
                  <c:v>-67.957999999999998</c:v>
                </c:pt>
                <c:pt idx="8697">
                  <c:v>-67.955999999999989</c:v>
                </c:pt>
                <c:pt idx="8698">
                  <c:v>-67.953999999999994</c:v>
                </c:pt>
                <c:pt idx="8699">
                  <c:v>-67.951999999999998</c:v>
                </c:pt>
                <c:pt idx="8700">
                  <c:v>-67.949999999999989</c:v>
                </c:pt>
                <c:pt idx="8701">
                  <c:v>-67.947999999999993</c:v>
                </c:pt>
                <c:pt idx="8702">
                  <c:v>-67.945999999999998</c:v>
                </c:pt>
                <c:pt idx="8703">
                  <c:v>-67.943999999999988</c:v>
                </c:pt>
                <c:pt idx="8704">
                  <c:v>-67.941999999999993</c:v>
                </c:pt>
                <c:pt idx="8705">
                  <c:v>-67.94</c:v>
                </c:pt>
                <c:pt idx="8706">
                  <c:v>-67.937999999999988</c:v>
                </c:pt>
                <c:pt idx="8707">
                  <c:v>-67.935999999999993</c:v>
                </c:pt>
                <c:pt idx="8708">
                  <c:v>-67.933999999999997</c:v>
                </c:pt>
                <c:pt idx="8709">
                  <c:v>-67.931999999999988</c:v>
                </c:pt>
                <c:pt idx="8710">
                  <c:v>-67.929999999999993</c:v>
                </c:pt>
                <c:pt idx="8711">
                  <c:v>-67.927999999999997</c:v>
                </c:pt>
                <c:pt idx="8712">
                  <c:v>-67.925999999999988</c:v>
                </c:pt>
                <c:pt idx="8713">
                  <c:v>-67.923999999999992</c:v>
                </c:pt>
                <c:pt idx="8714">
                  <c:v>-67.921999999999997</c:v>
                </c:pt>
                <c:pt idx="8715">
                  <c:v>-67.919999999999987</c:v>
                </c:pt>
                <c:pt idx="8716">
                  <c:v>-67.917999999999992</c:v>
                </c:pt>
                <c:pt idx="8717">
                  <c:v>-67.915999999999997</c:v>
                </c:pt>
                <c:pt idx="8718">
                  <c:v>-67.913999999999987</c:v>
                </c:pt>
                <c:pt idx="8719">
                  <c:v>-67.911999999999992</c:v>
                </c:pt>
                <c:pt idx="8720">
                  <c:v>-67.91</c:v>
                </c:pt>
                <c:pt idx="8721">
                  <c:v>-67.907999999999987</c:v>
                </c:pt>
                <c:pt idx="8722">
                  <c:v>-67.905999999999992</c:v>
                </c:pt>
                <c:pt idx="8723">
                  <c:v>-67.903999999999996</c:v>
                </c:pt>
                <c:pt idx="8724">
                  <c:v>-67.901999999999987</c:v>
                </c:pt>
                <c:pt idx="8725">
                  <c:v>-67.899999999999991</c:v>
                </c:pt>
                <c:pt idx="8726">
                  <c:v>-67.897999999999996</c:v>
                </c:pt>
                <c:pt idx="8727">
                  <c:v>-67.895999999999987</c:v>
                </c:pt>
                <c:pt idx="8728">
                  <c:v>-67.893999999999991</c:v>
                </c:pt>
                <c:pt idx="8729">
                  <c:v>-67.891999999999996</c:v>
                </c:pt>
                <c:pt idx="8730">
                  <c:v>-67.889999999999986</c:v>
                </c:pt>
                <c:pt idx="8731">
                  <c:v>-67.887999999999991</c:v>
                </c:pt>
                <c:pt idx="8732">
                  <c:v>-67.885999999999996</c:v>
                </c:pt>
                <c:pt idx="8733">
                  <c:v>-67.883999999999986</c:v>
                </c:pt>
                <c:pt idx="8734">
                  <c:v>-67.881999999999991</c:v>
                </c:pt>
                <c:pt idx="8735">
                  <c:v>-67.88</c:v>
                </c:pt>
                <c:pt idx="8736">
                  <c:v>-67.877999999999986</c:v>
                </c:pt>
                <c:pt idx="8737">
                  <c:v>-67.875999999999991</c:v>
                </c:pt>
                <c:pt idx="8738">
                  <c:v>-67.873999999999995</c:v>
                </c:pt>
                <c:pt idx="8739">
                  <c:v>-67.871999999999986</c:v>
                </c:pt>
                <c:pt idx="8740">
                  <c:v>-67.86999999999999</c:v>
                </c:pt>
                <c:pt idx="8741">
                  <c:v>-67.867999999999995</c:v>
                </c:pt>
                <c:pt idx="8742">
                  <c:v>-67.865999999999985</c:v>
                </c:pt>
                <c:pt idx="8743">
                  <c:v>-67.86399999999999</c:v>
                </c:pt>
                <c:pt idx="8744">
                  <c:v>-67.861999999999995</c:v>
                </c:pt>
                <c:pt idx="8745">
                  <c:v>-67.86</c:v>
                </c:pt>
                <c:pt idx="8746">
                  <c:v>-67.85799999999999</c:v>
                </c:pt>
                <c:pt idx="8747">
                  <c:v>-67.855999999999995</c:v>
                </c:pt>
                <c:pt idx="8748">
                  <c:v>-67.853999999999999</c:v>
                </c:pt>
                <c:pt idx="8749">
                  <c:v>-67.85199999999999</c:v>
                </c:pt>
                <c:pt idx="8750">
                  <c:v>-67.849999999999994</c:v>
                </c:pt>
                <c:pt idx="8751">
                  <c:v>-67.847999999999999</c:v>
                </c:pt>
                <c:pt idx="8752">
                  <c:v>-67.845999999999989</c:v>
                </c:pt>
                <c:pt idx="8753">
                  <c:v>-67.843999999999994</c:v>
                </c:pt>
                <c:pt idx="8754">
                  <c:v>-67.841999999999999</c:v>
                </c:pt>
                <c:pt idx="8755">
                  <c:v>-67.839999999999989</c:v>
                </c:pt>
                <c:pt idx="8756">
                  <c:v>-67.837999999999994</c:v>
                </c:pt>
                <c:pt idx="8757">
                  <c:v>-67.835999999999999</c:v>
                </c:pt>
                <c:pt idx="8758">
                  <c:v>-67.834000000000003</c:v>
                </c:pt>
                <c:pt idx="8759">
                  <c:v>-67.831999999999994</c:v>
                </c:pt>
                <c:pt idx="8760">
                  <c:v>-67.83</c:v>
                </c:pt>
                <c:pt idx="8761">
                  <c:v>-67.828000000000003</c:v>
                </c:pt>
                <c:pt idx="8762">
                  <c:v>-67.825999999999993</c:v>
                </c:pt>
                <c:pt idx="8763">
                  <c:v>-67.823999999999998</c:v>
                </c:pt>
                <c:pt idx="8764">
                  <c:v>-67.822000000000003</c:v>
                </c:pt>
                <c:pt idx="8765">
                  <c:v>-67.819999999999993</c:v>
                </c:pt>
                <c:pt idx="8766">
                  <c:v>-67.817999999999998</c:v>
                </c:pt>
                <c:pt idx="8767">
                  <c:v>-67.816000000000003</c:v>
                </c:pt>
                <c:pt idx="8768">
                  <c:v>-67.813999999999993</c:v>
                </c:pt>
                <c:pt idx="8769">
                  <c:v>-67.811999999999998</c:v>
                </c:pt>
                <c:pt idx="8770">
                  <c:v>-67.81</c:v>
                </c:pt>
                <c:pt idx="8771">
                  <c:v>-67.807999999999993</c:v>
                </c:pt>
                <c:pt idx="8772">
                  <c:v>-67.805999999999997</c:v>
                </c:pt>
                <c:pt idx="8773">
                  <c:v>-67.804000000000002</c:v>
                </c:pt>
                <c:pt idx="8774">
                  <c:v>-67.801999999999992</c:v>
                </c:pt>
                <c:pt idx="8775">
                  <c:v>-67.8</c:v>
                </c:pt>
                <c:pt idx="8776">
                  <c:v>-67.798000000000002</c:v>
                </c:pt>
                <c:pt idx="8777">
                  <c:v>-67.795999999999992</c:v>
                </c:pt>
                <c:pt idx="8778">
                  <c:v>-67.793999999999997</c:v>
                </c:pt>
                <c:pt idx="8779">
                  <c:v>-67.792000000000002</c:v>
                </c:pt>
                <c:pt idx="8780">
                  <c:v>-67.789999999999992</c:v>
                </c:pt>
                <c:pt idx="8781">
                  <c:v>-67.787999999999997</c:v>
                </c:pt>
                <c:pt idx="8782">
                  <c:v>-67.786000000000001</c:v>
                </c:pt>
                <c:pt idx="8783">
                  <c:v>-67.783999999999992</c:v>
                </c:pt>
                <c:pt idx="8784">
                  <c:v>-67.781999999999996</c:v>
                </c:pt>
                <c:pt idx="8785">
                  <c:v>-67.78</c:v>
                </c:pt>
                <c:pt idx="8786">
                  <c:v>-67.777999999999992</c:v>
                </c:pt>
                <c:pt idx="8787">
                  <c:v>-67.775999999999996</c:v>
                </c:pt>
                <c:pt idx="8788">
                  <c:v>-67.774000000000001</c:v>
                </c:pt>
                <c:pt idx="8789">
                  <c:v>-67.771999999999991</c:v>
                </c:pt>
                <c:pt idx="8790">
                  <c:v>-67.77</c:v>
                </c:pt>
                <c:pt idx="8791">
                  <c:v>-67.768000000000001</c:v>
                </c:pt>
                <c:pt idx="8792">
                  <c:v>-67.765999999999991</c:v>
                </c:pt>
                <c:pt idx="8793">
                  <c:v>-67.763999999999996</c:v>
                </c:pt>
                <c:pt idx="8794">
                  <c:v>-67.762</c:v>
                </c:pt>
                <c:pt idx="8795">
                  <c:v>-67.759999999999991</c:v>
                </c:pt>
                <c:pt idx="8796">
                  <c:v>-67.757999999999996</c:v>
                </c:pt>
                <c:pt idx="8797">
                  <c:v>-67.756</c:v>
                </c:pt>
                <c:pt idx="8798">
                  <c:v>-67.753999999999991</c:v>
                </c:pt>
                <c:pt idx="8799">
                  <c:v>-67.751999999999995</c:v>
                </c:pt>
                <c:pt idx="8800">
                  <c:v>-67.75</c:v>
                </c:pt>
                <c:pt idx="8801">
                  <c:v>-67.74799999999999</c:v>
                </c:pt>
                <c:pt idx="8802">
                  <c:v>-67.745999999999995</c:v>
                </c:pt>
                <c:pt idx="8803">
                  <c:v>-67.744</c:v>
                </c:pt>
                <c:pt idx="8804">
                  <c:v>-67.74199999999999</c:v>
                </c:pt>
                <c:pt idx="8805">
                  <c:v>-67.739999999999995</c:v>
                </c:pt>
                <c:pt idx="8806">
                  <c:v>-67.738</c:v>
                </c:pt>
                <c:pt idx="8807">
                  <c:v>-67.73599999999999</c:v>
                </c:pt>
                <c:pt idx="8808">
                  <c:v>-67.733999999999995</c:v>
                </c:pt>
                <c:pt idx="8809">
                  <c:v>-67.731999999999999</c:v>
                </c:pt>
                <c:pt idx="8810">
                  <c:v>-67.72999999999999</c:v>
                </c:pt>
                <c:pt idx="8811">
                  <c:v>-67.727999999999994</c:v>
                </c:pt>
                <c:pt idx="8812">
                  <c:v>-67.725999999999999</c:v>
                </c:pt>
                <c:pt idx="8813">
                  <c:v>-67.72399999999999</c:v>
                </c:pt>
                <c:pt idx="8814">
                  <c:v>-67.721999999999994</c:v>
                </c:pt>
                <c:pt idx="8815">
                  <c:v>-67.72</c:v>
                </c:pt>
                <c:pt idx="8816">
                  <c:v>-67.717999999999989</c:v>
                </c:pt>
                <c:pt idx="8817">
                  <c:v>-67.715999999999994</c:v>
                </c:pt>
                <c:pt idx="8818">
                  <c:v>-67.713999999999999</c:v>
                </c:pt>
                <c:pt idx="8819">
                  <c:v>-67.711999999999989</c:v>
                </c:pt>
                <c:pt idx="8820">
                  <c:v>-67.709999999999994</c:v>
                </c:pt>
                <c:pt idx="8821">
                  <c:v>-67.707999999999998</c:v>
                </c:pt>
                <c:pt idx="8822">
                  <c:v>-67.705999999999989</c:v>
                </c:pt>
                <c:pt idx="8823">
                  <c:v>-67.703999999999994</c:v>
                </c:pt>
                <c:pt idx="8824">
                  <c:v>-67.701999999999998</c:v>
                </c:pt>
                <c:pt idx="8825">
                  <c:v>-67.699999999999989</c:v>
                </c:pt>
                <c:pt idx="8826">
                  <c:v>-67.697999999999993</c:v>
                </c:pt>
                <c:pt idx="8827">
                  <c:v>-67.695999999999998</c:v>
                </c:pt>
                <c:pt idx="8828">
                  <c:v>-67.693999999999988</c:v>
                </c:pt>
                <c:pt idx="8829">
                  <c:v>-67.691999999999993</c:v>
                </c:pt>
                <c:pt idx="8830">
                  <c:v>-67.69</c:v>
                </c:pt>
                <c:pt idx="8831">
                  <c:v>-67.687999999999988</c:v>
                </c:pt>
                <c:pt idx="8832">
                  <c:v>-67.685999999999993</c:v>
                </c:pt>
                <c:pt idx="8833">
                  <c:v>-67.683999999999997</c:v>
                </c:pt>
                <c:pt idx="8834">
                  <c:v>-67.681999999999988</c:v>
                </c:pt>
                <c:pt idx="8835">
                  <c:v>-67.679999999999993</c:v>
                </c:pt>
                <c:pt idx="8836">
                  <c:v>-67.677999999999997</c:v>
                </c:pt>
                <c:pt idx="8837">
                  <c:v>-67.675999999999988</c:v>
                </c:pt>
                <c:pt idx="8838">
                  <c:v>-67.673999999999992</c:v>
                </c:pt>
                <c:pt idx="8839">
                  <c:v>-67.671999999999997</c:v>
                </c:pt>
                <c:pt idx="8840">
                  <c:v>-67.669999999999987</c:v>
                </c:pt>
                <c:pt idx="8841">
                  <c:v>-67.667999999999992</c:v>
                </c:pt>
                <c:pt idx="8842">
                  <c:v>-67.665999999999997</c:v>
                </c:pt>
                <c:pt idx="8843">
                  <c:v>-67.663999999999987</c:v>
                </c:pt>
                <c:pt idx="8844">
                  <c:v>-67.661999999999992</c:v>
                </c:pt>
                <c:pt idx="8845">
                  <c:v>-67.66</c:v>
                </c:pt>
                <c:pt idx="8846">
                  <c:v>-67.657999999999987</c:v>
                </c:pt>
                <c:pt idx="8847">
                  <c:v>-67.655999999999992</c:v>
                </c:pt>
                <c:pt idx="8848">
                  <c:v>-67.653999999999996</c:v>
                </c:pt>
                <c:pt idx="8849">
                  <c:v>-67.651999999999987</c:v>
                </c:pt>
                <c:pt idx="8850">
                  <c:v>-67.649999999999991</c:v>
                </c:pt>
                <c:pt idx="8851">
                  <c:v>-67.647999999999996</c:v>
                </c:pt>
                <c:pt idx="8852">
                  <c:v>-67.645999999999987</c:v>
                </c:pt>
                <c:pt idx="8853">
                  <c:v>-67.643999999999991</c:v>
                </c:pt>
                <c:pt idx="8854">
                  <c:v>-67.641999999999996</c:v>
                </c:pt>
                <c:pt idx="8855">
                  <c:v>-67.639999999999986</c:v>
                </c:pt>
                <c:pt idx="8856">
                  <c:v>-67.637999999999991</c:v>
                </c:pt>
                <c:pt idx="8857">
                  <c:v>-67.635999999999996</c:v>
                </c:pt>
                <c:pt idx="8858">
                  <c:v>-67.633999999999986</c:v>
                </c:pt>
                <c:pt idx="8859">
                  <c:v>-67.631999999999991</c:v>
                </c:pt>
                <c:pt idx="8860">
                  <c:v>-67.63</c:v>
                </c:pt>
                <c:pt idx="8861">
                  <c:v>-67.627999999999986</c:v>
                </c:pt>
                <c:pt idx="8862">
                  <c:v>-67.625999999999991</c:v>
                </c:pt>
                <c:pt idx="8863">
                  <c:v>-67.623999999999995</c:v>
                </c:pt>
                <c:pt idx="8864">
                  <c:v>-67.621999999999986</c:v>
                </c:pt>
                <c:pt idx="8865">
                  <c:v>-67.61999999999999</c:v>
                </c:pt>
                <c:pt idx="8866">
                  <c:v>-67.617999999999995</c:v>
                </c:pt>
                <c:pt idx="8867">
                  <c:v>-67.615999999999985</c:v>
                </c:pt>
                <c:pt idx="8868">
                  <c:v>-67.61399999999999</c:v>
                </c:pt>
                <c:pt idx="8869">
                  <c:v>-67.611999999999995</c:v>
                </c:pt>
                <c:pt idx="8870">
                  <c:v>-67.61</c:v>
                </c:pt>
                <c:pt idx="8871">
                  <c:v>-67.60799999999999</c:v>
                </c:pt>
                <c:pt idx="8872">
                  <c:v>-67.605999999999995</c:v>
                </c:pt>
                <c:pt idx="8873">
                  <c:v>-67.603999999999999</c:v>
                </c:pt>
                <c:pt idx="8874">
                  <c:v>-67.60199999999999</c:v>
                </c:pt>
                <c:pt idx="8875">
                  <c:v>-67.599999999999994</c:v>
                </c:pt>
                <c:pt idx="8876">
                  <c:v>-67.597999999999999</c:v>
                </c:pt>
                <c:pt idx="8877">
                  <c:v>-67.595999999999989</c:v>
                </c:pt>
                <c:pt idx="8878">
                  <c:v>-67.593999999999994</c:v>
                </c:pt>
                <c:pt idx="8879">
                  <c:v>-67.591999999999999</c:v>
                </c:pt>
                <c:pt idx="8880">
                  <c:v>-67.589999999999989</c:v>
                </c:pt>
                <c:pt idx="8881">
                  <c:v>-67.587999999999994</c:v>
                </c:pt>
                <c:pt idx="8882">
                  <c:v>-67.585999999999999</c:v>
                </c:pt>
                <c:pt idx="8883">
                  <c:v>-67.584000000000003</c:v>
                </c:pt>
                <c:pt idx="8884">
                  <c:v>-67.581999999999994</c:v>
                </c:pt>
                <c:pt idx="8885">
                  <c:v>-67.58</c:v>
                </c:pt>
                <c:pt idx="8886">
                  <c:v>-67.578000000000003</c:v>
                </c:pt>
                <c:pt idx="8887">
                  <c:v>-67.575999999999993</c:v>
                </c:pt>
                <c:pt idx="8888">
                  <c:v>-67.573999999999998</c:v>
                </c:pt>
                <c:pt idx="8889">
                  <c:v>-67.572000000000003</c:v>
                </c:pt>
                <c:pt idx="8890">
                  <c:v>-67.569999999999993</c:v>
                </c:pt>
                <c:pt idx="8891">
                  <c:v>-67.567999999999998</c:v>
                </c:pt>
                <c:pt idx="8892">
                  <c:v>-67.566000000000003</c:v>
                </c:pt>
                <c:pt idx="8893">
                  <c:v>-67.563999999999993</c:v>
                </c:pt>
                <c:pt idx="8894">
                  <c:v>-67.561999999999998</c:v>
                </c:pt>
                <c:pt idx="8895">
                  <c:v>-67.56</c:v>
                </c:pt>
                <c:pt idx="8896">
                  <c:v>-67.557999999999993</c:v>
                </c:pt>
                <c:pt idx="8897">
                  <c:v>-67.555999999999997</c:v>
                </c:pt>
                <c:pt idx="8898">
                  <c:v>-67.554000000000002</c:v>
                </c:pt>
                <c:pt idx="8899">
                  <c:v>-67.551999999999992</c:v>
                </c:pt>
                <c:pt idx="8900">
                  <c:v>-67.55</c:v>
                </c:pt>
                <c:pt idx="8901">
                  <c:v>-67.548000000000002</c:v>
                </c:pt>
                <c:pt idx="8902">
                  <c:v>-67.545999999999992</c:v>
                </c:pt>
                <c:pt idx="8903">
                  <c:v>-67.543999999999997</c:v>
                </c:pt>
                <c:pt idx="8904">
                  <c:v>-67.542000000000002</c:v>
                </c:pt>
                <c:pt idx="8905">
                  <c:v>-67.539999999999992</c:v>
                </c:pt>
                <c:pt idx="8906">
                  <c:v>-67.537999999999997</c:v>
                </c:pt>
                <c:pt idx="8907">
                  <c:v>-67.536000000000001</c:v>
                </c:pt>
                <c:pt idx="8908">
                  <c:v>-67.533999999999992</c:v>
                </c:pt>
                <c:pt idx="8909">
                  <c:v>-67.531999999999996</c:v>
                </c:pt>
                <c:pt idx="8910">
                  <c:v>-67.53</c:v>
                </c:pt>
                <c:pt idx="8911">
                  <c:v>-67.527999999999992</c:v>
                </c:pt>
                <c:pt idx="8912">
                  <c:v>-67.525999999999996</c:v>
                </c:pt>
                <c:pt idx="8913">
                  <c:v>-67.524000000000001</c:v>
                </c:pt>
                <c:pt idx="8914">
                  <c:v>-67.521999999999991</c:v>
                </c:pt>
                <c:pt idx="8915">
                  <c:v>-67.52</c:v>
                </c:pt>
                <c:pt idx="8916">
                  <c:v>-67.518000000000001</c:v>
                </c:pt>
                <c:pt idx="8917">
                  <c:v>-67.515999999999991</c:v>
                </c:pt>
                <c:pt idx="8918">
                  <c:v>-67.513999999999996</c:v>
                </c:pt>
                <c:pt idx="8919">
                  <c:v>-67.512</c:v>
                </c:pt>
                <c:pt idx="8920">
                  <c:v>-67.509999999999991</c:v>
                </c:pt>
                <c:pt idx="8921">
                  <c:v>-67.507999999999996</c:v>
                </c:pt>
                <c:pt idx="8922">
                  <c:v>-67.506</c:v>
                </c:pt>
                <c:pt idx="8923">
                  <c:v>-67.503999999999991</c:v>
                </c:pt>
                <c:pt idx="8924">
                  <c:v>-67.501999999999995</c:v>
                </c:pt>
                <c:pt idx="8925">
                  <c:v>-67.5</c:v>
                </c:pt>
                <c:pt idx="8926">
                  <c:v>-67.49799999999999</c:v>
                </c:pt>
                <c:pt idx="8927">
                  <c:v>-67.495999999999995</c:v>
                </c:pt>
                <c:pt idx="8928">
                  <c:v>-67.494</c:v>
                </c:pt>
                <c:pt idx="8929">
                  <c:v>-67.49199999999999</c:v>
                </c:pt>
                <c:pt idx="8930">
                  <c:v>-67.489999999999995</c:v>
                </c:pt>
                <c:pt idx="8931">
                  <c:v>-67.488</c:v>
                </c:pt>
                <c:pt idx="8932">
                  <c:v>-67.48599999999999</c:v>
                </c:pt>
                <c:pt idx="8933">
                  <c:v>-67.483999999999995</c:v>
                </c:pt>
                <c:pt idx="8934">
                  <c:v>-67.481999999999999</c:v>
                </c:pt>
                <c:pt idx="8935">
                  <c:v>-67.47999999999999</c:v>
                </c:pt>
                <c:pt idx="8936">
                  <c:v>-67.477999999999994</c:v>
                </c:pt>
                <c:pt idx="8937">
                  <c:v>-67.475999999999999</c:v>
                </c:pt>
                <c:pt idx="8938">
                  <c:v>-67.47399999999999</c:v>
                </c:pt>
                <c:pt idx="8939">
                  <c:v>-67.471999999999994</c:v>
                </c:pt>
                <c:pt idx="8940">
                  <c:v>-67.47</c:v>
                </c:pt>
                <c:pt idx="8941">
                  <c:v>-67.467999999999989</c:v>
                </c:pt>
                <c:pt idx="8942">
                  <c:v>-67.465999999999994</c:v>
                </c:pt>
                <c:pt idx="8943">
                  <c:v>-67.463999999999999</c:v>
                </c:pt>
                <c:pt idx="8944">
                  <c:v>-67.461999999999989</c:v>
                </c:pt>
                <c:pt idx="8945">
                  <c:v>-67.459999999999994</c:v>
                </c:pt>
                <c:pt idx="8946">
                  <c:v>-67.457999999999998</c:v>
                </c:pt>
                <c:pt idx="8947">
                  <c:v>-67.455999999999989</c:v>
                </c:pt>
                <c:pt idx="8948">
                  <c:v>-67.453999999999994</c:v>
                </c:pt>
                <c:pt idx="8949">
                  <c:v>-67.451999999999998</c:v>
                </c:pt>
                <c:pt idx="8950">
                  <c:v>-67.449999999999989</c:v>
                </c:pt>
                <c:pt idx="8951">
                  <c:v>-67.447999999999993</c:v>
                </c:pt>
                <c:pt idx="8952">
                  <c:v>-67.445999999999998</c:v>
                </c:pt>
                <c:pt idx="8953">
                  <c:v>-67.443999999999988</c:v>
                </c:pt>
                <c:pt idx="8954">
                  <c:v>-67.441999999999993</c:v>
                </c:pt>
                <c:pt idx="8955">
                  <c:v>-67.44</c:v>
                </c:pt>
                <c:pt idx="8956">
                  <c:v>-67.437999999999988</c:v>
                </c:pt>
                <c:pt idx="8957">
                  <c:v>-67.435999999999993</c:v>
                </c:pt>
                <c:pt idx="8958">
                  <c:v>-67.433999999999997</c:v>
                </c:pt>
                <c:pt idx="8959">
                  <c:v>-67.431999999999988</c:v>
                </c:pt>
                <c:pt idx="8960">
                  <c:v>-67.429999999999993</c:v>
                </c:pt>
                <c:pt idx="8961">
                  <c:v>-67.427999999999997</c:v>
                </c:pt>
                <c:pt idx="8962">
                  <c:v>-67.425999999999988</c:v>
                </c:pt>
                <c:pt idx="8963">
                  <c:v>-67.423999999999992</c:v>
                </c:pt>
                <c:pt idx="8964">
                  <c:v>-67.421999999999997</c:v>
                </c:pt>
                <c:pt idx="8965">
                  <c:v>-67.419999999999987</c:v>
                </c:pt>
                <c:pt idx="8966">
                  <c:v>-67.417999999999992</c:v>
                </c:pt>
                <c:pt idx="8967">
                  <c:v>-67.415999999999997</c:v>
                </c:pt>
                <c:pt idx="8968">
                  <c:v>-67.413999999999987</c:v>
                </c:pt>
                <c:pt idx="8969">
                  <c:v>-67.411999999999992</c:v>
                </c:pt>
                <c:pt idx="8970">
                  <c:v>-67.41</c:v>
                </c:pt>
                <c:pt idx="8971">
                  <c:v>-67.407999999999987</c:v>
                </c:pt>
                <c:pt idx="8972">
                  <c:v>-67.405999999999992</c:v>
                </c:pt>
                <c:pt idx="8973">
                  <c:v>-67.403999999999996</c:v>
                </c:pt>
                <c:pt idx="8974">
                  <c:v>-67.401999999999987</c:v>
                </c:pt>
                <c:pt idx="8975">
                  <c:v>-67.399999999999991</c:v>
                </c:pt>
                <c:pt idx="8976">
                  <c:v>-67.397999999999996</c:v>
                </c:pt>
                <c:pt idx="8977">
                  <c:v>-67.395999999999987</c:v>
                </c:pt>
                <c:pt idx="8978">
                  <c:v>-67.393999999999991</c:v>
                </c:pt>
                <c:pt idx="8979">
                  <c:v>-67.391999999999996</c:v>
                </c:pt>
                <c:pt idx="8980">
                  <c:v>-67.389999999999986</c:v>
                </c:pt>
                <c:pt idx="8981">
                  <c:v>-67.387999999999991</c:v>
                </c:pt>
                <c:pt idx="8982">
                  <c:v>-67.385999999999996</c:v>
                </c:pt>
                <c:pt idx="8983">
                  <c:v>-67.383999999999986</c:v>
                </c:pt>
                <c:pt idx="8984">
                  <c:v>-67.381999999999991</c:v>
                </c:pt>
                <c:pt idx="8985">
                  <c:v>-67.38</c:v>
                </c:pt>
                <c:pt idx="8986">
                  <c:v>-67.377999999999986</c:v>
                </c:pt>
                <c:pt idx="8987">
                  <c:v>-67.375999999999991</c:v>
                </c:pt>
                <c:pt idx="8988">
                  <c:v>-67.373999999999995</c:v>
                </c:pt>
                <c:pt idx="8989">
                  <c:v>-67.371999999999986</c:v>
                </c:pt>
                <c:pt idx="8990">
                  <c:v>-67.36999999999999</c:v>
                </c:pt>
                <c:pt idx="8991">
                  <c:v>-67.367999999999995</c:v>
                </c:pt>
                <c:pt idx="8992">
                  <c:v>-67.365999999999985</c:v>
                </c:pt>
                <c:pt idx="8993">
                  <c:v>-67.36399999999999</c:v>
                </c:pt>
                <c:pt idx="8994">
                  <c:v>-67.361999999999995</c:v>
                </c:pt>
                <c:pt idx="8995">
                  <c:v>-67.36</c:v>
                </c:pt>
                <c:pt idx="8996">
                  <c:v>-67.35799999999999</c:v>
                </c:pt>
                <c:pt idx="8997">
                  <c:v>-67.355999999999995</c:v>
                </c:pt>
                <c:pt idx="8998">
                  <c:v>-67.353999999999999</c:v>
                </c:pt>
                <c:pt idx="8999">
                  <c:v>-67.35199999999999</c:v>
                </c:pt>
                <c:pt idx="9000">
                  <c:v>-67.349999999999994</c:v>
                </c:pt>
                <c:pt idx="9001">
                  <c:v>-67.347999999999999</c:v>
                </c:pt>
                <c:pt idx="9002">
                  <c:v>-67.345999999999989</c:v>
                </c:pt>
                <c:pt idx="9003">
                  <c:v>-67.343999999999994</c:v>
                </c:pt>
                <c:pt idx="9004">
                  <c:v>-67.341999999999999</c:v>
                </c:pt>
                <c:pt idx="9005">
                  <c:v>-67.339999999999989</c:v>
                </c:pt>
                <c:pt idx="9006">
                  <c:v>-67.337999999999994</c:v>
                </c:pt>
                <c:pt idx="9007">
                  <c:v>-67.335999999999999</c:v>
                </c:pt>
                <c:pt idx="9008">
                  <c:v>-67.334000000000003</c:v>
                </c:pt>
                <c:pt idx="9009">
                  <c:v>-67.331999999999994</c:v>
                </c:pt>
                <c:pt idx="9010">
                  <c:v>-67.33</c:v>
                </c:pt>
                <c:pt idx="9011">
                  <c:v>-67.328000000000003</c:v>
                </c:pt>
                <c:pt idx="9012">
                  <c:v>-67.325999999999993</c:v>
                </c:pt>
                <c:pt idx="9013">
                  <c:v>-67.323999999999998</c:v>
                </c:pt>
                <c:pt idx="9014">
                  <c:v>-67.322000000000003</c:v>
                </c:pt>
                <c:pt idx="9015">
                  <c:v>-67.319999999999993</c:v>
                </c:pt>
                <c:pt idx="9016">
                  <c:v>-67.317999999999998</c:v>
                </c:pt>
                <c:pt idx="9017">
                  <c:v>-67.316000000000003</c:v>
                </c:pt>
                <c:pt idx="9018">
                  <c:v>-67.313999999999993</c:v>
                </c:pt>
                <c:pt idx="9019">
                  <c:v>-67.311999999999998</c:v>
                </c:pt>
                <c:pt idx="9020">
                  <c:v>-67.31</c:v>
                </c:pt>
                <c:pt idx="9021">
                  <c:v>-67.307999999999993</c:v>
                </c:pt>
                <c:pt idx="9022">
                  <c:v>-67.305999999999997</c:v>
                </c:pt>
                <c:pt idx="9023">
                  <c:v>-67.304000000000002</c:v>
                </c:pt>
                <c:pt idx="9024">
                  <c:v>-67.301999999999992</c:v>
                </c:pt>
                <c:pt idx="9025">
                  <c:v>-67.3</c:v>
                </c:pt>
                <c:pt idx="9026">
                  <c:v>-67.298000000000002</c:v>
                </c:pt>
                <c:pt idx="9027">
                  <c:v>-67.295999999999992</c:v>
                </c:pt>
                <c:pt idx="9028">
                  <c:v>-67.293999999999997</c:v>
                </c:pt>
                <c:pt idx="9029">
                  <c:v>-67.292000000000002</c:v>
                </c:pt>
                <c:pt idx="9030">
                  <c:v>-67.289999999999992</c:v>
                </c:pt>
                <c:pt idx="9031">
                  <c:v>-67.287999999999997</c:v>
                </c:pt>
                <c:pt idx="9032">
                  <c:v>-67.286000000000001</c:v>
                </c:pt>
                <c:pt idx="9033">
                  <c:v>-67.283999999999992</c:v>
                </c:pt>
                <c:pt idx="9034">
                  <c:v>-67.281999999999996</c:v>
                </c:pt>
                <c:pt idx="9035">
                  <c:v>-67.28</c:v>
                </c:pt>
                <c:pt idx="9036">
                  <c:v>-67.277999999999992</c:v>
                </c:pt>
                <c:pt idx="9037">
                  <c:v>-67.275999999999996</c:v>
                </c:pt>
                <c:pt idx="9038">
                  <c:v>-67.274000000000001</c:v>
                </c:pt>
                <c:pt idx="9039">
                  <c:v>-67.271999999999991</c:v>
                </c:pt>
                <c:pt idx="9040">
                  <c:v>-67.27</c:v>
                </c:pt>
                <c:pt idx="9041">
                  <c:v>-67.268000000000001</c:v>
                </c:pt>
                <c:pt idx="9042">
                  <c:v>-67.265999999999991</c:v>
                </c:pt>
                <c:pt idx="9043">
                  <c:v>-67.263999999999996</c:v>
                </c:pt>
                <c:pt idx="9044">
                  <c:v>-67.262</c:v>
                </c:pt>
                <c:pt idx="9045">
                  <c:v>-67.259999999999991</c:v>
                </c:pt>
                <c:pt idx="9046">
                  <c:v>-67.257999999999996</c:v>
                </c:pt>
                <c:pt idx="9047">
                  <c:v>-67.256</c:v>
                </c:pt>
                <c:pt idx="9048">
                  <c:v>-67.253999999999991</c:v>
                </c:pt>
                <c:pt idx="9049">
                  <c:v>-67.251999999999995</c:v>
                </c:pt>
                <c:pt idx="9050">
                  <c:v>-67.25</c:v>
                </c:pt>
                <c:pt idx="9051">
                  <c:v>-67.24799999999999</c:v>
                </c:pt>
                <c:pt idx="9052">
                  <c:v>-67.245999999999995</c:v>
                </c:pt>
                <c:pt idx="9053">
                  <c:v>-67.244</c:v>
                </c:pt>
                <c:pt idx="9054">
                  <c:v>-67.24199999999999</c:v>
                </c:pt>
                <c:pt idx="9055">
                  <c:v>-67.239999999999995</c:v>
                </c:pt>
                <c:pt idx="9056">
                  <c:v>-67.238</c:v>
                </c:pt>
                <c:pt idx="9057">
                  <c:v>-67.23599999999999</c:v>
                </c:pt>
                <c:pt idx="9058">
                  <c:v>-67.233999999999995</c:v>
                </c:pt>
                <c:pt idx="9059">
                  <c:v>-67.231999999999999</c:v>
                </c:pt>
                <c:pt idx="9060">
                  <c:v>-67.22999999999999</c:v>
                </c:pt>
                <c:pt idx="9061">
                  <c:v>-67.227999999999994</c:v>
                </c:pt>
                <c:pt idx="9062">
                  <c:v>-67.225999999999999</c:v>
                </c:pt>
                <c:pt idx="9063">
                  <c:v>-67.22399999999999</c:v>
                </c:pt>
                <c:pt idx="9064">
                  <c:v>-67.221999999999994</c:v>
                </c:pt>
                <c:pt idx="9065">
                  <c:v>-67.22</c:v>
                </c:pt>
                <c:pt idx="9066">
                  <c:v>-67.217999999999989</c:v>
                </c:pt>
                <c:pt idx="9067">
                  <c:v>-67.215999999999994</c:v>
                </c:pt>
                <c:pt idx="9068">
                  <c:v>-67.213999999999999</c:v>
                </c:pt>
                <c:pt idx="9069">
                  <c:v>-67.211999999999989</c:v>
                </c:pt>
                <c:pt idx="9070">
                  <c:v>-67.209999999999994</c:v>
                </c:pt>
                <c:pt idx="9071">
                  <c:v>-67.207999999999998</c:v>
                </c:pt>
                <c:pt idx="9072">
                  <c:v>-67.205999999999989</c:v>
                </c:pt>
                <c:pt idx="9073">
                  <c:v>-67.203999999999994</c:v>
                </c:pt>
                <c:pt idx="9074">
                  <c:v>-67.201999999999998</c:v>
                </c:pt>
                <c:pt idx="9075">
                  <c:v>-67.199999999999989</c:v>
                </c:pt>
                <c:pt idx="9076">
                  <c:v>-67.197999999999993</c:v>
                </c:pt>
                <c:pt idx="9077">
                  <c:v>-67.195999999999998</c:v>
                </c:pt>
                <c:pt idx="9078">
                  <c:v>-67.193999999999988</c:v>
                </c:pt>
                <c:pt idx="9079">
                  <c:v>-67.191999999999993</c:v>
                </c:pt>
                <c:pt idx="9080">
                  <c:v>-67.19</c:v>
                </c:pt>
                <c:pt idx="9081">
                  <c:v>-67.187999999999988</c:v>
                </c:pt>
                <c:pt idx="9082">
                  <c:v>-67.185999999999993</c:v>
                </c:pt>
                <c:pt idx="9083">
                  <c:v>-67.183999999999997</c:v>
                </c:pt>
                <c:pt idx="9084">
                  <c:v>-67.181999999999988</c:v>
                </c:pt>
                <c:pt idx="9085">
                  <c:v>-67.179999999999993</c:v>
                </c:pt>
                <c:pt idx="9086">
                  <c:v>-67.177999999999997</c:v>
                </c:pt>
                <c:pt idx="9087">
                  <c:v>-67.175999999999988</c:v>
                </c:pt>
                <c:pt idx="9088">
                  <c:v>-67.173999999999992</c:v>
                </c:pt>
                <c:pt idx="9089">
                  <c:v>-67.171999999999997</c:v>
                </c:pt>
                <c:pt idx="9090">
                  <c:v>-67.169999999999987</c:v>
                </c:pt>
                <c:pt idx="9091">
                  <c:v>-67.167999999999992</c:v>
                </c:pt>
                <c:pt idx="9092">
                  <c:v>-67.165999999999997</c:v>
                </c:pt>
                <c:pt idx="9093">
                  <c:v>-67.163999999999987</c:v>
                </c:pt>
                <c:pt idx="9094">
                  <c:v>-67.161999999999992</c:v>
                </c:pt>
                <c:pt idx="9095">
                  <c:v>-67.16</c:v>
                </c:pt>
                <c:pt idx="9096">
                  <c:v>-67.157999999999987</c:v>
                </c:pt>
                <c:pt idx="9097">
                  <c:v>-67.155999999999992</c:v>
                </c:pt>
                <c:pt idx="9098">
                  <c:v>-67.153999999999996</c:v>
                </c:pt>
                <c:pt idx="9099">
                  <c:v>-67.151999999999987</c:v>
                </c:pt>
                <c:pt idx="9100">
                  <c:v>-67.149999999999991</c:v>
                </c:pt>
                <c:pt idx="9101">
                  <c:v>-67.147999999999996</c:v>
                </c:pt>
                <c:pt idx="9102">
                  <c:v>-67.145999999999987</c:v>
                </c:pt>
                <c:pt idx="9103">
                  <c:v>-67.143999999999991</c:v>
                </c:pt>
                <c:pt idx="9104">
                  <c:v>-67.141999999999996</c:v>
                </c:pt>
                <c:pt idx="9105">
                  <c:v>-67.139999999999986</c:v>
                </c:pt>
                <c:pt idx="9106">
                  <c:v>-67.137999999999991</c:v>
                </c:pt>
                <c:pt idx="9107">
                  <c:v>-67.135999999999996</c:v>
                </c:pt>
                <c:pt idx="9108">
                  <c:v>-67.133999999999986</c:v>
                </c:pt>
                <c:pt idx="9109">
                  <c:v>-67.131999999999991</c:v>
                </c:pt>
                <c:pt idx="9110">
                  <c:v>-67.13</c:v>
                </c:pt>
                <c:pt idx="9111">
                  <c:v>-67.127999999999986</c:v>
                </c:pt>
                <c:pt idx="9112">
                  <c:v>-67.125999999999991</c:v>
                </c:pt>
                <c:pt idx="9113">
                  <c:v>-67.123999999999995</c:v>
                </c:pt>
                <c:pt idx="9114">
                  <c:v>-67.121999999999986</c:v>
                </c:pt>
                <c:pt idx="9115">
                  <c:v>-67.11999999999999</c:v>
                </c:pt>
                <c:pt idx="9116">
                  <c:v>-67.117999999999995</c:v>
                </c:pt>
                <c:pt idx="9117">
                  <c:v>-67.115999999999985</c:v>
                </c:pt>
                <c:pt idx="9118">
                  <c:v>-67.11399999999999</c:v>
                </c:pt>
                <c:pt idx="9119">
                  <c:v>-67.111999999999995</c:v>
                </c:pt>
                <c:pt idx="9120">
                  <c:v>-67.11</c:v>
                </c:pt>
                <c:pt idx="9121">
                  <c:v>-67.10799999999999</c:v>
                </c:pt>
                <c:pt idx="9122">
                  <c:v>-67.105999999999995</c:v>
                </c:pt>
                <c:pt idx="9123">
                  <c:v>-67.103999999999999</c:v>
                </c:pt>
                <c:pt idx="9124">
                  <c:v>-67.10199999999999</c:v>
                </c:pt>
                <c:pt idx="9125">
                  <c:v>-67.099999999999994</c:v>
                </c:pt>
                <c:pt idx="9126">
                  <c:v>-67.097999999999999</c:v>
                </c:pt>
                <c:pt idx="9127">
                  <c:v>-67.095999999999989</c:v>
                </c:pt>
                <c:pt idx="9128">
                  <c:v>-67.093999999999994</c:v>
                </c:pt>
                <c:pt idx="9129">
                  <c:v>-67.091999999999999</c:v>
                </c:pt>
                <c:pt idx="9130">
                  <c:v>-67.089999999999989</c:v>
                </c:pt>
                <c:pt idx="9131">
                  <c:v>-67.087999999999994</c:v>
                </c:pt>
                <c:pt idx="9132">
                  <c:v>-67.085999999999999</c:v>
                </c:pt>
                <c:pt idx="9133">
                  <c:v>-67.084000000000003</c:v>
                </c:pt>
                <c:pt idx="9134">
                  <c:v>-67.081999999999994</c:v>
                </c:pt>
                <c:pt idx="9135">
                  <c:v>-67.08</c:v>
                </c:pt>
                <c:pt idx="9136">
                  <c:v>-67.078000000000003</c:v>
                </c:pt>
                <c:pt idx="9137">
                  <c:v>-67.075999999999993</c:v>
                </c:pt>
                <c:pt idx="9138">
                  <c:v>-67.073999999999998</c:v>
                </c:pt>
                <c:pt idx="9139">
                  <c:v>-67.072000000000003</c:v>
                </c:pt>
                <c:pt idx="9140">
                  <c:v>-67.069999999999993</c:v>
                </c:pt>
                <c:pt idx="9141">
                  <c:v>-67.067999999999998</c:v>
                </c:pt>
                <c:pt idx="9142">
                  <c:v>-67.066000000000003</c:v>
                </c:pt>
                <c:pt idx="9143">
                  <c:v>-67.063999999999993</c:v>
                </c:pt>
                <c:pt idx="9144">
                  <c:v>-67.061999999999998</c:v>
                </c:pt>
                <c:pt idx="9145">
                  <c:v>-67.06</c:v>
                </c:pt>
                <c:pt idx="9146">
                  <c:v>-67.057999999999993</c:v>
                </c:pt>
                <c:pt idx="9147">
                  <c:v>-67.055999999999997</c:v>
                </c:pt>
                <c:pt idx="9148">
                  <c:v>-67.054000000000002</c:v>
                </c:pt>
                <c:pt idx="9149">
                  <c:v>-67.051999999999992</c:v>
                </c:pt>
                <c:pt idx="9150">
                  <c:v>-67.05</c:v>
                </c:pt>
                <c:pt idx="9151">
                  <c:v>-67.048000000000002</c:v>
                </c:pt>
                <c:pt idx="9152">
                  <c:v>-67.045999999999992</c:v>
                </c:pt>
                <c:pt idx="9153">
                  <c:v>-67.043999999999997</c:v>
                </c:pt>
                <c:pt idx="9154">
                  <c:v>-67.042000000000002</c:v>
                </c:pt>
                <c:pt idx="9155">
                  <c:v>-67.039999999999992</c:v>
                </c:pt>
                <c:pt idx="9156">
                  <c:v>-67.037999999999997</c:v>
                </c:pt>
                <c:pt idx="9157">
                  <c:v>-67.036000000000001</c:v>
                </c:pt>
                <c:pt idx="9158">
                  <c:v>-67.033999999999992</c:v>
                </c:pt>
                <c:pt idx="9159">
                  <c:v>-67.031999999999996</c:v>
                </c:pt>
                <c:pt idx="9160">
                  <c:v>-67.03</c:v>
                </c:pt>
                <c:pt idx="9161">
                  <c:v>-67.027999999999992</c:v>
                </c:pt>
                <c:pt idx="9162">
                  <c:v>-67.025999999999996</c:v>
                </c:pt>
                <c:pt idx="9163">
                  <c:v>-67.024000000000001</c:v>
                </c:pt>
                <c:pt idx="9164">
                  <c:v>-67.021999999999991</c:v>
                </c:pt>
                <c:pt idx="9165">
                  <c:v>-67.02</c:v>
                </c:pt>
                <c:pt idx="9166">
                  <c:v>-67.018000000000001</c:v>
                </c:pt>
                <c:pt idx="9167">
                  <c:v>-67.015999999999991</c:v>
                </c:pt>
                <c:pt idx="9168">
                  <c:v>-67.013999999999996</c:v>
                </c:pt>
                <c:pt idx="9169">
                  <c:v>-67.012</c:v>
                </c:pt>
                <c:pt idx="9170">
                  <c:v>-67.009999999999991</c:v>
                </c:pt>
                <c:pt idx="9171">
                  <c:v>-67.007999999999996</c:v>
                </c:pt>
                <c:pt idx="9172">
                  <c:v>-67.006</c:v>
                </c:pt>
                <c:pt idx="9173">
                  <c:v>-67.003999999999991</c:v>
                </c:pt>
                <c:pt idx="9174">
                  <c:v>-67.001999999999995</c:v>
                </c:pt>
                <c:pt idx="9175">
                  <c:v>-67</c:v>
                </c:pt>
                <c:pt idx="9176">
                  <c:v>-66.99799999999999</c:v>
                </c:pt>
                <c:pt idx="9177">
                  <c:v>-66.995999999999995</c:v>
                </c:pt>
                <c:pt idx="9178">
                  <c:v>-66.994</c:v>
                </c:pt>
                <c:pt idx="9179">
                  <c:v>-66.99199999999999</c:v>
                </c:pt>
                <c:pt idx="9180">
                  <c:v>-66.989999999999995</c:v>
                </c:pt>
                <c:pt idx="9181">
                  <c:v>-66.988</c:v>
                </c:pt>
                <c:pt idx="9182">
                  <c:v>-66.98599999999999</c:v>
                </c:pt>
                <c:pt idx="9183">
                  <c:v>-66.983999999999995</c:v>
                </c:pt>
                <c:pt idx="9184">
                  <c:v>-66.981999999999999</c:v>
                </c:pt>
                <c:pt idx="9185">
                  <c:v>-66.97999999999999</c:v>
                </c:pt>
                <c:pt idx="9186">
                  <c:v>-66.977999999999994</c:v>
                </c:pt>
                <c:pt idx="9187">
                  <c:v>-66.975999999999999</c:v>
                </c:pt>
                <c:pt idx="9188">
                  <c:v>-66.97399999999999</c:v>
                </c:pt>
                <c:pt idx="9189">
                  <c:v>-66.971999999999994</c:v>
                </c:pt>
                <c:pt idx="9190">
                  <c:v>-66.97</c:v>
                </c:pt>
                <c:pt idx="9191">
                  <c:v>-66.967999999999989</c:v>
                </c:pt>
                <c:pt idx="9192">
                  <c:v>-66.965999999999994</c:v>
                </c:pt>
                <c:pt idx="9193">
                  <c:v>-66.963999999999999</c:v>
                </c:pt>
                <c:pt idx="9194">
                  <c:v>-66.961999999999989</c:v>
                </c:pt>
                <c:pt idx="9195">
                  <c:v>-66.959999999999994</c:v>
                </c:pt>
                <c:pt idx="9196">
                  <c:v>-66.957999999999998</c:v>
                </c:pt>
                <c:pt idx="9197">
                  <c:v>-66.955999999999989</c:v>
                </c:pt>
                <c:pt idx="9198">
                  <c:v>-66.953999999999994</c:v>
                </c:pt>
                <c:pt idx="9199">
                  <c:v>-66.951999999999998</c:v>
                </c:pt>
                <c:pt idx="9200">
                  <c:v>-66.949999999999989</c:v>
                </c:pt>
                <c:pt idx="9201">
                  <c:v>-66.947999999999993</c:v>
                </c:pt>
                <c:pt idx="9202">
                  <c:v>-66.945999999999998</c:v>
                </c:pt>
                <c:pt idx="9203">
                  <c:v>-66.943999999999988</c:v>
                </c:pt>
                <c:pt idx="9204">
                  <c:v>-66.941999999999993</c:v>
                </c:pt>
                <c:pt idx="9205">
                  <c:v>-66.94</c:v>
                </c:pt>
                <c:pt idx="9206">
                  <c:v>-66.937999999999988</c:v>
                </c:pt>
                <c:pt idx="9207">
                  <c:v>-66.935999999999993</c:v>
                </c:pt>
                <c:pt idx="9208">
                  <c:v>-66.933999999999997</c:v>
                </c:pt>
                <c:pt idx="9209">
                  <c:v>-66.931999999999988</c:v>
                </c:pt>
                <c:pt idx="9210">
                  <c:v>-66.929999999999993</c:v>
                </c:pt>
                <c:pt idx="9211">
                  <c:v>-66.927999999999997</c:v>
                </c:pt>
                <c:pt idx="9212">
                  <c:v>-66.925999999999988</c:v>
                </c:pt>
                <c:pt idx="9213">
                  <c:v>-66.923999999999992</c:v>
                </c:pt>
                <c:pt idx="9214">
                  <c:v>-66.921999999999997</c:v>
                </c:pt>
                <c:pt idx="9215">
                  <c:v>-66.919999999999987</c:v>
                </c:pt>
                <c:pt idx="9216">
                  <c:v>-66.917999999999992</c:v>
                </c:pt>
                <c:pt idx="9217">
                  <c:v>-66.915999999999997</c:v>
                </c:pt>
                <c:pt idx="9218">
                  <c:v>-66.913999999999987</c:v>
                </c:pt>
                <c:pt idx="9219">
                  <c:v>-66.911999999999992</c:v>
                </c:pt>
                <c:pt idx="9220">
                  <c:v>-66.91</c:v>
                </c:pt>
                <c:pt idx="9221">
                  <c:v>-66.907999999999987</c:v>
                </c:pt>
                <c:pt idx="9222">
                  <c:v>-66.905999999999992</c:v>
                </c:pt>
                <c:pt idx="9223">
                  <c:v>-66.903999999999996</c:v>
                </c:pt>
                <c:pt idx="9224">
                  <c:v>-66.901999999999987</c:v>
                </c:pt>
                <c:pt idx="9225">
                  <c:v>-66.899999999999991</c:v>
                </c:pt>
                <c:pt idx="9226">
                  <c:v>-66.897999999999996</c:v>
                </c:pt>
                <c:pt idx="9227">
                  <c:v>-66.895999999999987</c:v>
                </c:pt>
                <c:pt idx="9228">
                  <c:v>-66.893999999999991</c:v>
                </c:pt>
                <c:pt idx="9229">
                  <c:v>-66.891999999999996</c:v>
                </c:pt>
                <c:pt idx="9230">
                  <c:v>-66.889999999999986</c:v>
                </c:pt>
                <c:pt idx="9231">
                  <c:v>-66.887999999999991</c:v>
                </c:pt>
                <c:pt idx="9232">
                  <c:v>-66.885999999999996</c:v>
                </c:pt>
                <c:pt idx="9233">
                  <c:v>-66.883999999999986</c:v>
                </c:pt>
                <c:pt idx="9234">
                  <c:v>-66.881999999999991</c:v>
                </c:pt>
                <c:pt idx="9235">
                  <c:v>-66.88</c:v>
                </c:pt>
                <c:pt idx="9236">
                  <c:v>-66.877999999999986</c:v>
                </c:pt>
                <c:pt idx="9237">
                  <c:v>-66.875999999999991</c:v>
                </c:pt>
                <c:pt idx="9238">
                  <c:v>-66.873999999999995</c:v>
                </c:pt>
                <c:pt idx="9239">
                  <c:v>-66.871999999999986</c:v>
                </c:pt>
                <c:pt idx="9240">
                  <c:v>-66.86999999999999</c:v>
                </c:pt>
                <c:pt idx="9241">
                  <c:v>-66.867999999999995</c:v>
                </c:pt>
                <c:pt idx="9242">
                  <c:v>-66.865999999999985</c:v>
                </c:pt>
                <c:pt idx="9243">
                  <c:v>-66.86399999999999</c:v>
                </c:pt>
                <c:pt idx="9244">
                  <c:v>-66.861999999999995</c:v>
                </c:pt>
                <c:pt idx="9245">
                  <c:v>-66.86</c:v>
                </c:pt>
                <c:pt idx="9246">
                  <c:v>-66.85799999999999</c:v>
                </c:pt>
                <c:pt idx="9247">
                  <c:v>-66.855999999999995</c:v>
                </c:pt>
                <c:pt idx="9248">
                  <c:v>-66.853999999999999</c:v>
                </c:pt>
                <c:pt idx="9249">
                  <c:v>-66.85199999999999</c:v>
                </c:pt>
                <c:pt idx="9250">
                  <c:v>-66.849999999999994</c:v>
                </c:pt>
                <c:pt idx="9251">
                  <c:v>-66.847999999999999</c:v>
                </c:pt>
                <c:pt idx="9252">
                  <c:v>-66.845999999999989</c:v>
                </c:pt>
                <c:pt idx="9253">
                  <c:v>-66.843999999999994</c:v>
                </c:pt>
                <c:pt idx="9254">
                  <c:v>-66.841999999999999</c:v>
                </c:pt>
                <c:pt idx="9255">
                  <c:v>-66.839999999999989</c:v>
                </c:pt>
                <c:pt idx="9256">
                  <c:v>-66.837999999999994</c:v>
                </c:pt>
                <c:pt idx="9257">
                  <c:v>-66.835999999999999</c:v>
                </c:pt>
                <c:pt idx="9258">
                  <c:v>-66.834000000000003</c:v>
                </c:pt>
                <c:pt idx="9259">
                  <c:v>-66.831999999999994</c:v>
                </c:pt>
                <c:pt idx="9260">
                  <c:v>-66.83</c:v>
                </c:pt>
                <c:pt idx="9261">
                  <c:v>-66.828000000000003</c:v>
                </c:pt>
                <c:pt idx="9262">
                  <c:v>-66.825999999999993</c:v>
                </c:pt>
                <c:pt idx="9263">
                  <c:v>-66.823999999999998</c:v>
                </c:pt>
                <c:pt idx="9264">
                  <c:v>-66.822000000000003</c:v>
                </c:pt>
                <c:pt idx="9265">
                  <c:v>-66.819999999999993</c:v>
                </c:pt>
                <c:pt idx="9266">
                  <c:v>-66.817999999999998</c:v>
                </c:pt>
                <c:pt idx="9267">
                  <c:v>-66.816000000000003</c:v>
                </c:pt>
                <c:pt idx="9268">
                  <c:v>-66.813999999999993</c:v>
                </c:pt>
                <c:pt idx="9269">
                  <c:v>-66.811999999999998</c:v>
                </c:pt>
                <c:pt idx="9270">
                  <c:v>-66.81</c:v>
                </c:pt>
                <c:pt idx="9271">
                  <c:v>-66.807999999999993</c:v>
                </c:pt>
                <c:pt idx="9272">
                  <c:v>-66.805999999999997</c:v>
                </c:pt>
                <c:pt idx="9273">
                  <c:v>-66.804000000000002</c:v>
                </c:pt>
                <c:pt idx="9274">
                  <c:v>-66.801999999999992</c:v>
                </c:pt>
                <c:pt idx="9275">
                  <c:v>-66.8</c:v>
                </c:pt>
                <c:pt idx="9276">
                  <c:v>-66.798000000000002</c:v>
                </c:pt>
                <c:pt idx="9277">
                  <c:v>-66.795999999999992</c:v>
                </c:pt>
                <c:pt idx="9278">
                  <c:v>-66.793999999999997</c:v>
                </c:pt>
                <c:pt idx="9279">
                  <c:v>-66.792000000000002</c:v>
                </c:pt>
                <c:pt idx="9280">
                  <c:v>-66.789999999999992</c:v>
                </c:pt>
                <c:pt idx="9281">
                  <c:v>-66.787999999999997</c:v>
                </c:pt>
                <c:pt idx="9282">
                  <c:v>-66.786000000000001</c:v>
                </c:pt>
                <c:pt idx="9283">
                  <c:v>-66.783999999999992</c:v>
                </c:pt>
                <c:pt idx="9284">
                  <c:v>-66.781999999999996</c:v>
                </c:pt>
                <c:pt idx="9285">
                  <c:v>-66.78</c:v>
                </c:pt>
                <c:pt idx="9286">
                  <c:v>-66.777999999999992</c:v>
                </c:pt>
                <c:pt idx="9287">
                  <c:v>-66.775999999999996</c:v>
                </c:pt>
                <c:pt idx="9288">
                  <c:v>-66.774000000000001</c:v>
                </c:pt>
                <c:pt idx="9289">
                  <c:v>-66.771999999999991</c:v>
                </c:pt>
                <c:pt idx="9290">
                  <c:v>-66.77</c:v>
                </c:pt>
                <c:pt idx="9291">
                  <c:v>-66.768000000000001</c:v>
                </c:pt>
                <c:pt idx="9292">
                  <c:v>-66.765999999999991</c:v>
                </c:pt>
                <c:pt idx="9293">
                  <c:v>-66.763999999999996</c:v>
                </c:pt>
                <c:pt idx="9294">
                  <c:v>-66.762</c:v>
                </c:pt>
                <c:pt idx="9295">
                  <c:v>-66.759999999999991</c:v>
                </c:pt>
                <c:pt idx="9296">
                  <c:v>-66.757999999999996</c:v>
                </c:pt>
                <c:pt idx="9297">
                  <c:v>-66.756</c:v>
                </c:pt>
                <c:pt idx="9298">
                  <c:v>-66.753999999999991</c:v>
                </c:pt>
                <c:pt idx="9299">
                  <c:v>-66.751999999999995</c:v>
                </c:pt>
                <c:pt idx="9300">
                  <c:v>-66.75</c:v>
                </c:pt>
                <c:pt idx="9301">
                  <c:v>-66.74799999999999</c:v>
                </c:pt>
                <c:pt idx="9302">
                  <c:v>-66.745999999999995</c:v>
                </c:pt>
                <c:pt idx="9303">
                  <c:v>-66.744</c:v>
                </c:pt>
                <c:pt idx="9304">
                  <c:v>-66.74199999999999</c:v>
                </c:pt>
                <c:pt idx="9305">
                  <c:v>-66.739999999999995</c:v>
                </c:pt>
                <c:pt idx="9306">
                  <c:v>-66.738</c:v>
                </c:pt>
                <c:pt idx="9307">
                  <c:v>-66.73599999999999</c:v>
                </c:pt>
                <c:pt idx="9308">
                  <c:v>-66.733999999999995</c:v>
                </c:pt>
                <c:pt idx="9309">
                  <c:v>-66.731999999999999</c:v>
                </c:pt>
                <c:pt idx="9310">
                  <c:v>-66.72999999999999</c:v>
                </c:pt>
                <c:pt idx="9311">
                  <c:v>-66.727999999999994</c:v>
                </c:pt>
                <c:pt idx="9312">
                  <c:v>-66.725999999999999</c:v>
                </c:pt>
                <c:pt idx="9313">
                  <c:v>-66.72399999999999</c:v>
                </c:pt>
                <c:pt idx="9314">
                  <c:v>-66.721999999999994</c:v>
                </c:pt>
                <c:pt idx="9315">
                  <c:v>-66.72</c:v>
                </c:pt>
                <c:pt idx="9316">
                  <c:v>-66.717999999999989</c:v>
                </c:pt>
                <c:pt idx="9317">
                  <c:v>-66.715999999999994</c:v>
                </c:pt>
                <c:pt idx="9318">
                  <c:v>-66.713999999999999</c:v>
                </c:pt>
                <c:pt idx="9319">
                  <c:v>-66.711999999999989</c:v>
                </c:pt>
                <c:pt idx="9320">
                  <c:v>-66.709999999999994</c:v>
                </c:pt>
                <c:pt idx="9321">
                  <c:v>-66.707999999999998</c:v>
                </c:pt>
                <c:pt idx="9322">
                  <c:v>-66.705999999999989</c:v>
                </c:pt>
                <c:pt idx="9323">
                  <c:v>-66.703999999999994</c:v>
                </c:pt>
                <c:pt idx="9324">
                  <c:v>-66.701999999999998</c:v>
                </c:pt>
                <c:pt idx="9325">
                  <c:v>-66.699999999999989</c:v>
                </c:pt>
                <c:pt idx="9326">
                  <c:v>-66.697999999999993</c:v>
                </c:pt>
                <c:pt idx="9327">
                  <c:v>-66.695999999999998</c:v>
                </c:pt>
                <c:pt idx="9328">
                  <c:v>-66.693999999999988</c:v>
                </c:pt>
                <c:pt idx="9329">
                  <c:v>-66.691999999999993</c:v>
                </c:pt>
                <c:pt idx="9330">
                  <c:v>-66.69</c:v>
                </c:pt>
                <c:pt idx="9331">
                  <c:v>-66.687999999999988</c:v>
                </c:pt>
                <c:pt idx="9332">
                  <c:v>-66.685999999999993</c:v>
                </c:pt>
                <c:pt idx="9333">
                  <c:v>-66.683999999999997</c:v>
                </c:pt>
                <c:pt idx="9334">
                  <c:v>-66.681999999999988</c:v>
                </c:pt>
                <c:pt idx="9335">
                  <c:v>-66.679999999999993</c:v>
                </c:pt>
                <c:pt idx="9336">
                  <c:v>-66.677999999999997</c:v>
                </c:pt>
                <c:pt idx="9337">
                  <c:v>-66.675999999999988</c:v>
                </c:pt>
                <c:pt idx="9338">
                  <c:v>-66.673999999999992</c:v>
                </c:pt>
                <c:pt idx="9339">
                  <c:v>-66.671999999999997</c:v>
                </c:pt>
                <c:pt idx="9340">
                  <c:v>-66.669999999999987</c:v>
                </c:pt>
                <c:pt idx="9341">
                  <c:v>-66.667999999999992</c:v>
                </c:pt>
                <c:pt idx="9342">
                  <c:v>-66.665999999999997</c:v>
                </c:pt>
                <c:pt idx="9343">
                  <c:v>-66.663999999999987</c:v>
                </c:pt>
                <c:pt idx="9344">
                  <c:v>-66.661999999999992</c:v>
                </c:pt>
                <c:pt idx="9345">
                  <c:v>-66.66</c:v>
                </c:pt>
                <c:pt idx="9346">
                  <c:v>-66.657999999999987</c:v>
                </c:pt>
                <c:pt idx="9347">
                  <c:v>-66.655999999999992</c:v>
                </c:pt>
                <c:pt idx="9348">
                  <c:v>-66.653999999999996</c:v>
                </c:pt>
                <c:pt idx="9349">
                  <c:v>-66.651999999999987</c:v>
                </c:pt>
                <c:pt idx="9350">
                  <c:v>-66.649999999999991</c:v>
                </c:pt>
                <c:pt idx="9351">
                  <c:v>-66.647999999999996</c:v>
                </c:pt>
                <c:pt idx="9352">
                  <c:v>-66.645999999999987</c:v>
                </c:pt>
                <c:pt idx="9353">
                  <c:v>-66.643999999999991</c:v>
                </c:pt>
                <c:pt idx="9354">
                  <c:v>-66.641999999999996</c:v>
                </c:pt>
                <c:pt idx="9355">
                  <c:v>-66.639999999999986</c:v>
                </c:pt>
                <c:pt idx="9356">
                  <c:v>-66.637999999999991</c:v>
                </c:pt>
                <c:pt idx="9357">
                  <c:v>-66.635999999999996</c:v>
                </c:pt>
                <c:pt idx="9358">
                  <c:v>-66.633999999999986</c:v>
                </c:pt>
                <c:pt idx="9359">
                  <c:v>-66.631999999999991</c:v>
                </c:pt>
                <c:pt idx="9360">
                  <c:v>-66.63</c:v>
                </c:pt>
                <c:pt idx="9361">
                  <c:v>-66.627999999999986</c:v>
                </c:pt>
                <c:pt idx="9362">
                  <c:v>-66.625999999999991</c:v>
                </c:pt>
                <c:pt idx="9363">
                  <c:v>-66.623999999999995</c:v>
                </c:pt>
                <c:pt idx="9364">
                  <c:v>-66.621999999999986</c:v>
                </c:pt>
                <c:pt idx="9365">
                  <c:v>-66.61999999999999</c:v>
                </c:pt>
                <c:pt idx="9366">
                  <c:v>-66.617999999999995</c:v>
                </c:pt>
                <c:pt idx="9367">
                  <c:v>-66.615999999999985</c:v>
                </c:pt>
                <c:pt idx="9368">
                  <c:v>-66.61399999999999</c:v>
                </c:pt>
                <c:pt idx="9369">
                  <c:v>-66.611999999999995</c:v>
                </c:pt>
                <c:pt idx="9370">
                  <c:v>-66.61</c:v>
                </c:pt>
                <c:pt idx="9371">
                  <c:v>-66.60799999999999</c:v>
                </c:pt>
                <c:pt idx="9372">
                  <c:v>-66.605999999999995</c:v>
                </c:pt>
                <c:pt idx="9373">
                  <c:v>-66.603999999999999</c:v>
                </c:pt>
                <c:pt idx="9374">
                  <c:v>-66.60199999999999</c:v>
                </c:pt>
                <c:pt idx="9375">
                  <c:v>-66.599999999999994</c:v>
                </c:pt>
                <c:pt idx="9376">
                  <c:v>-66.597999999999999</c:v>
                </c:pt>
                <c:pt idx="9377">
                  <c:v>-66.595999999999989</c:v>
                </c:pt>
                <c:pt idx="9378">
                  <c:v>-66.593999999999994</c:v>
                </c:pt>
                <c:pt idx="9379">
                  <c:v>-66.591999999999999</c:v>
                </c:pt>
                <c:pt idx="9380">
                  <c:v>-66.589999999999989</c:v>
                </c:pt>
                <c:pt idx="9381">
                  <c:v>-66.587999999999994</c:v>
                </c:pt>
                <c:pt idx="9382">
                  <c:v>-66.585999999999999</c:v>
                </c:pt>
                <c:pt idx="9383">
                  <c:v>-66.584000000000003</c:v>
                </c:pt>
                <c:pt idx="9384">
                  <c:v>-66.581999999999994</c:v>
                </c:pt>
                <c:pt idx="9385">
                  <c:v>-66.58</c:v>
                </c:pt>
                <c:pt idx="9386">
                  <c:v>-66.578000000000003</c:v>
                </c:pt>
                <c:pt idx="9387">
                  <c:v>-66.575999999999993</c:v>
                </c:pt>
                <c:pt idx="9388">
                  <c:v>-66.573999999999998</c:v>
                </c:pt>
                <c:pt idx="9389">
                  <c:v>-66.572000000000003</c:v>
                </c:pt>
                <c:pt idx="9390">
                  <c:v>-66.569999999999993</c:v>
                </c:pt>
                <c:pt idx="9391">
                  <c:v>-66.567999999999998</c:v>
                </c:pt>
                <c:pt idx="9392">
                  <c:v>-66.566000000000003</c:v>
                </c:pt>
                <c:pt idx="9393">
                  <c:v>-66.563999999999993</c:v>
                </c:pt>
                <c:pt idx="9394">
                  <c:v>-66.561999999999998</c:v>
                </c:pt>
                <c:pt idx="9395">
                  <c:v>-66.56</c:v>
                </c:pt>
                <c:pt idx="9396">
                  <c:v>-66.557999999999993</c:v>
                </c:pt>
                <c:pt idx="9397">
                  <c:v>-66.555999999999997</c:v>
                </c:pt>
                <c:pt idx="9398">
                  <c:v>-66.554000000000002</c:v>
                </c:pt>
                <c:pt idx="9399">
                  <c:v>-66.551999999999992</c:v>
                </c:pt>
                <c:pt idx="9400">
                  <c:v>-66.55</c:v>
                </c:pt>
                <c:pt idx="9401">
                  <c:v>-66.548000000000002</c:v>
                </c:pt>
                <c:pt idx="9402">
                  <c:v>-66.545999999999992</c:v>
                </c:pt>
                <c:pt idx="9403">
                  <c:v>-66.543999999999997</c:v>
                </c:pt>
                <c:pt idx="9404">
                  <c:v>-66.542000000000002</c:v>
                </c:pt>
                <c:pt idx="9405">
                  <c:v>-66.539999999999992</c:v>
                </c:pt>
                <c:pt idx="9406">
                  <c:v>-66.537999999999997</c:v>
                </c:pt>
                <c:pt idx="9407">
                  <c:v>-66.536000000000001</c:v>
                </c:pt>
                <c:pt idx="9408">
                  <c:v>-66.533999999999992</c:v>
                </c:pt>
                <c:pt idx="9409">
                  <c:v>-66.531999999999996</c:v>
                </c:pt>
                <c:pt idx="9410">
                  <c:v>-66.53</c:v>
                </c:pt>
                <c:pt idx="9411">
                  <c:v>-66.527999999999992</c:v>
                </c:pt>
                <c:pt idx="9412">
                  <c:v>-66.525999999999996</c:v>
                </c:pt>
                <c:pt idx="9413">
                  <c:v>-66.524000000000001</c:v>
                </c:pt>
                <c:pt idx="9414">
                  <c:v>-66.521999999999991</c:v>
                </c:pt>
                <c:pt idx="9415">
                  <c:v>-66.52</c:v>
                </c:pt>
                <c:pt idx="9416">
                  <c:v>-66.518000000000001</c:v>
                </c:pt>
                <c:pt idx="9417">
                  <c:v>-66.515999999999991</c:v>
                </c:pt>
                <c:pt idx="9418">
                  <c:v>-66.513999999999996</c:v>
                </c:pt>
                <c:pt idx="9419">
                  <c:v>-66.512</c:v>
                </c:pt>
                <c:pt idx="9420">
                  <c:v>-66.509999999999991</c:v>
                </c:pt>
                <c:pt idx="9421">
                  <c:v>-66.507999999999996</c:v>
                </c:pt>
                <c:pt idx="9422">
                  <c:v>-66.506</c:v>
                </c:pt>
                <c:pt idx="9423">
                  <c:v>-66.503999999999991</c:v>
                </c:pt>
                <c:pt idx="9424">
                  <c:v>-66.501999999999995</c:v>
                </c:pt>
                <c:pt idx="9425">
                  <c:v>-66.5</c:v>
                </c:pt>
                <c:pt idx="9426">
                  <c:v>-66.49799999999999</c:v>
                </c:pt>
                <c:pt idx="9427">
                  <c:v>-66.495999999999995</c:v>
                </c:pt>
                <c:pt idx="9428">
                  <c:v>-66.494</c:v>
                </c:pt>
                <c:pt idx="9429">
                  <c:v>-66.49199999999999</c:v>
                </c:pt>
                <c:pt idx="9430">
                  <c:v>-66.489999999999995</c:v>
                </c:pt>
                <c:pt idx="9431">
                  <c:v>-66.488</c:v>
                </c:pt>
                <c:pt idx="9432">
                  <c:v>-66.48599999999999</c:v>
                </c:pt>
                <c:pt idx="9433">
                  <c:v>-66.483999999999995</c:v>
                </c:pt>
                <c:pt idx="9434">
                  <c:v>-66.481999999999999</c:v>
                </c:pt>
                <c:pt idx="9435">
                  <c:v>-66.47999999999999</c:v>
                </c:pt>
                <c:pt idx="9436">
                  <c:v>-66.477999999999994</c:v>
                </c:pt>
                <c:pt idx="9437">
                  <c:v>-66.475999999999999</c:v>
                </c:pt>
                <c:pt idx="9438">
                  <c:v>-66.47399999999999</c:v>
                </c:pt>
                <c:pt idx="9439">
                  <c:v>-66.471999999999994</c:v>
                </c:pt>
                <c:pt idx="9440">
                  <c:v>-66.47</c:v>
                </c:pt>
                <c:pt idx="9441">
                  <c:v>-66.467999999999989</c:v>
                </c:pt>
                <c:pt idx="9442">
                  <c:v>-66.465999999999994</c:v>
                </c:pt>
                <c:pt idx="9443">
                  <c:v>-66.463999999999999</c:v>
                </c:pt>
                <c:pt idx="9444">
                  <c:v>-66.461999999999989</c:v>
                </c:pt>
                <c:pt idx="9445">
                  <c:v>-66.459999999999994</c:v>
                </c:pt>
                <c:pt idx="9446">
                  <c:v>-66.457999999999998</c:v>
                </c:pt>
                <c:pt idx="9447">
                  <c:v>-66.455999999999989</c:v>
                </c:pt>
                <c:pt idx="9448">
                  <c:v>-66.453999999999994</c:v>
                </c:pt>
                <c:pt idx="9449">
                  <c:v>-66.451999999999998</c:v>
                </c:pt>
                <c:pt idx="9450">
                  <c:v>-66.449999999999989</c:v>
                </c:pt>
                <c:pt idx="9451">
                  <c:v>-66.447999999999993</c:v>
                </c:pt>
                <c:pt idx="9452">
                  <c:v>-66.445999999999998</c:v>
                </c:pt>
                <c:pt idx="9453">
                  <c:v>-66.443999999999988</c:v>
                </c:pt>
                <c:pt idx="9454">
                  <c:v>-66.441999999999993</c:v>
                </c:pt>
                <c:pt idx="9455">
                  <c:v>-66.44</c:v>
                </c:pt>
                <c:pt idx="9456">
                  <c:v>-66.437999999999988</c:v>
                </c:pt>
                <c:pt idx="9457">
                  <c:v>-66.435999999999993</c:v>
                </c:pt>
                <c:pt idx="9458">
                  <c:v>-66.433999999999997</c:v>
                </c:pt>
                <c:pt idx="9459">
                  <c:v>-66.431999999999988</c:v>
                </c:pt>
                <c:pt idx="9460">
                  <c:v>-66.429999999999993</c:v>
                </c:pt>
                <c:pt idx="9461">
                  <c:v>-66.427999999999997</c:v>
                </c:pt>
                <c:pt idx="9462">
                  <c:v>-66.425999999999988</c:v>
                </c:pt>
                <c:pt idx="9463">
                  <c:v>-66.423999999999992</c:v>
                </c:pt>
                <c:pt idx="9464">
                  <c:v>-66.421999999999997</c:v>
                </c:pt>
                <c:pt idx="9465">
                  <c:v>-66.419999999999987</c:v>
                </c:pt>
                <c:pt idx="9466">
                  <c:v>-66.417999999999992</c:v>
                </c:pt>
                <c:pt idx="9467">
                  <c:v>-66.415999999999997</c:v>
                </c:pt>
                <c:pt idx="9468">
                  <c:v>-66.413999999999987</c:v>
                </c:pt>
                <c:pt idx="9469">
                  <c:v>-66.411999999999992</c:v>
                </c:pt>
                <c:pt idx="9470">
                  <c:v>-66.41</c:v>
                </c:pt>
                <c:pt idx="9471">
                  <c:v>-66.407999999999987</c:v>
                </c:pt>
                <c:pt idx="9472">
                  <c:v>-66.405999999999992</c:v>
                </c:pt>
                <c:pt idx="9473">
                  <c:v>-66.403999999999996</c:v>
                </c:pt>
                <c:pt idx="9474">
                  <c:v>-66.401999999999987</c:v>
                </c:pt>
                <c:pt idx="9475">
                  <c:v>-66.399999999999991</c:v>
                </c:pt>
                <c:pt idx="9476">
                  <c:v>-66.397999999999996</c:v>
                </c:pt>
                <c:pt idx="9477">
                  <c:v>-66.395999999999987</c:v>
                </c:pt>
                <c:pt idx="9478">
                  <c:v>-66.393999999999991</c:v>
                </c:pt>
                <c:pt idx="9479">
                  <c:v>-66.391999999999996</c:v>
                </c:pt>
                <c:pt idx="9480">
                  <c:v>-66.389999999999986</c:v>
                </c:pt>
                <c:pt idx="9481">
                  <c:v>-66.387999999999991</c:v>
                </c:pt>
                <c:pt idx="9482">
                  <c:v>-66.385999999999996</c:v>
                </c:pt>
                <c:pt idx="9483">
                  <c:v>-66.383999999999986</c:v>
                </c:pt>
                <c:pt idx="9484">
                  <c:v>-66.381999999999991</c:v>
                </c:pt>
                <c:pt idx="9485">
                  <c:v>-66.38</c:v>
                </c:pt>
                <c:pt idx="9486">
                  <c:v>-66.377999999999986</c:v>
                </c:pt>
                <c:pt idx="9487">
                  <c:v>-66.375999999999991</c:v>
                </c:pt>
                <c:pt idx="9488">
                  <c:v>-66.373999999999995</c:v>
                </c:pt>
                <c:pt idx="9489">
                  <c:v>-66.371999999999986</c:v>
                </c:pt>
                <c:pt idx="9490">
                  <c:v>-66.36999999999999</c:v>
                </c:pt>
                <c:pt idx="9491">
                  <c:v>-66.367999999999995</c:v>
                </c:pt>
                <c:pt idx="9492">
                  <c:v>-66.365999999999985</c:v>
                </c:pt>
                <c:pt idx="9493">
                  <c:v>-66.36399999999999</c:v>
                </c:pt>
                <c:pt idx="9494">
                  <c:v>-66.361999999999995</c:v>
                </c:pt>
                <c:pt idx="9495">
                  <c:v>-66.36</c:v>
                </c:pt>
                <c:pt idx="9496">
                  <c:v>-66.35799999999999</c:v>
                </c:pt>
                <c:pt idx="9497">
                  <c:v>-66.355999999999995</c:v>
                </c:pt>
                <c:pt idx="9498">
                  <c:v>-66.353999999999999</c:v>
                </c:pt>
                <c:pt idx="9499">
                  <c:v>-66.35199999999999</c:v>
                </c:pt>
                <c:pt idx="9500">
                  <c:v>-66.349999999999994</c:v>
                </c:pt>
                <c:pt idx="9501">
                  <c:v>-66.347999999999999</c:v>
                </c:pt>
                <c:pt idx="9502">
                  <c:v>-66.345999999999989</c:v>
                </c:pt>
                <c:pt idx="9503">
                  <c:v>-66.343999999999994</c:v>
                </c:pt>
                <c:pt idx="9504">
                  <c:v>-66.341999999999999</c:v>
                </c:pt>
                <c:pt idx="9505">
                  <c:v>-66.339999999999989</c:v>
                </c:pt>
                <c:pt idx="9506">
                  <c:v>-66.337999999999994</c:v>
                </c:pt>
                <c:pt idx="9507">
                  <c:v>-66.335999999999999</c:v>
                </c:pt>
                <c:pt idx="9508">
                  <c:v>-66.334000000000003</c:v>
                </c:pt>
                <c:pt idx="9509">
                  <c:v>-66.331999999999994</c:v>
                </c:pt>
                <c:pt idx="9510">
                  <c:v>-66.33</c:v>
                </c:pt>
                <c:pt idx="9511">
                  <c:v>-66.328000000000003</c:v>
                </c:pt>
                <c:pt idx="9512">
                  <c:v>-66.325999999999993</c:v>
                </c:pt>
                <c:pt idx="9513">
                  <c:v>-66.323999999999998</c:v>
                </c:pt>
                <c:pt idx="9514">
                  <c:v>-66.322000000000003</c:v>
                </c:pt>
                <c:pt idx="9515">
                  <c:v>-66.319999999999993</c:v>
                </c:pt>
                <c:pt idx="9516">
                  <c:v>-66.317999999999998</c:v>
                </c:pt>
                <c:pt idx="9517">
                  <c:v>-66.316000000000003</c:v>
                </c:pt>
                <c:pt idx="9518">
                  <c:v>-66.313999999999993</c:v>
                </c:pt>
                <c:pt idx="9519">
                  <c:v>-66.311999999999998</c:v>
                </c:pt>
                <c:pt idx="9520">
                  <c:v>-66.31</c:v>
                </c:pt>
                <c:pt idx="9521">
                  <c:v>-66.307999999999993</c:v>
                </c:pt>
                <c:pt idx="9522">
                  <c:v>-66.305999999999997</c:v>
                </c:pt>
                <c:pt idx="9523">
                  <c:v>-66.304000000000002</c:v>
                </c:pt>
                <c:pt idx="9524">
                  <c:v>-66.301999999999992</c:v>
                </c:pt>
                <c:pt idx="9525">
                  <c:v>-66.3</c:v>
                </c:pt>
                <c:pt idx="9526">
                  <c:v>-66.298000000000002</c:v>
                </c:pt>
                <c:pt idx="9527">
                  <c:v>-66.295999999999992</c:v>
                </c:pt>
                <c:pt idx="9528">
                  <c:v>-66.293999999999997</c:v>
                </c:pt>
                <c:pt idx="9529">
                  <c:v>-66.292000000000002</c:v>
                </c:pt>
                <c:pt idx="9530">
                  <c:v>-66.289999999999992</c:v>
                </c:pt>
                <c:pt idx="9531">
                  <c:v>-66.287999999999997</c:v>
                </c:pt>
                <c:pt idx="9532">
                  <c:v>-66.286000000000001</c:v>
                </c:pt>
                <c:pt idx="9533">
                  <c:v>-66.283999999999992</c:v>
                </c:pt>
                <c:pt idx="9534">
                  <c:v>-66.281999999999996</c:v>
                </c:pt>
                <c:pt idx="9535">
                  <c:v>-66.28</c:v>
                </c:pt>
                <c:pt idx="9536">
                  <c:v>-66.277999999999992</c:v>
                </c:pt>
                <c:pt idx="9537">
                  <c:v>-66.275999999999996</c:v>
                </c:pt>
                <c:pt idx="9538">
                  <c:v>-66.274000000000001</c:v>
                </c:pt>
                <c:pt idx="9539">
                  <c:v>-66.271999999999991</c:v>
                </c:pt>
                <c:pt idx="9540">
                  <c:v>-66.27</c:v>
                </c:pt>
                <c:pt idx="9541">
                  <c:v>-66.268000000000001</c:v>
                </c:pt>
                <c:pt idx="9542">
                  <c:v>-66.265999999999991</c:v>
                </c:pt>
                <c:pt idx="9543">
                  <c:v>-66.263999999999996</c:v>
                </c:pt>
                <c:pt idx="9544">
                  <c:v>-66.262</c:v>
                </c:pt>
                <c:pt idx="9545">
                  <c:v>-66.259999999999991</c:v>
                </c:pt>
                <c:pt idx="9546">
                  <c:v>-66.257999999999996</c:v>
                </c:pt>
                <c:pt idx="9547">
                  <c:v>-66.256</c:v>
                </c:pt>
                <c:pt idx="9548">
                  <c:v>-66.253999999999991</c:v>
                </c:pt>
                <c:pt idx="9549">
                  <c:v>-66.251999999999995</c:v>
                </c:pt>
                <c:pt idx="9550">
                  <c:v>-66.25</c:v>
                </c:pt>
                <c:pt idx="9551">
                  <c:v>-66.24799999999999</c:v>
                </c:pt>
                <c:pt idx="9552">
                  <c:v>-66.245999999999995</c:v>
                </c:pt>
                <c:pt idx="9553">
                  <c:v>-66.244</c:v>
                </c:pt>
                <c:pt idx="9554">
                  <c:v>-66.24199999999999</c:v>
                </c:pt>
                <c:pt idx="9555">
                  <c:v>-66.239999999999995</c:v>
                </c:pt>
                <c:pt idx="9556">
                  <c:v>-66.238</c:v>
                </c:pt>
                <c:pt idx="9557">
                  <c:v>-66.23599999999999</c:v>
                </c:pt>
                <c:pt idx="9558">
                  <c:v>-66.233999999999995</c:v>
                </c:pt>
                <c:pt idx="9559">
                  <c:v>-66.231999999999999</c:v>
                </c:pt>
                <c:pt idx="9560">
                  <c:v>-66.22999999999999</c:v>
                </c:pt>
                <c:pt idx="9561">
                  <c:v>-66.227999999999994</c:v>
                </c:pt>
                <c:pt idx="9562">
                  <c:v>-66.225999999999999</c:v>
                </c:pt>
                <c:pt idx="9563">
                  <c:v>-66.22399999999999</c:v>
                </c:pt>
                <c:pt idx="9564">
                  <c:v>-66.221999999999994</c:v>
                </c:pt>
                <c:pt idx="9565">
                  <c:v>-66.22</c:v>
                </c:pt>
                <c:pt idx="9566">
                  <c:v>-66.217999999999989</c:v>
                </c:pt>
                <c:pt idx="9567">
                  <c:v>-66.215999999999994</c:v>
                </c:pt>
                <c:pt idx="9568">
                  <c:v>-66.213999999999999</c:v>
                </c:pt>
                <c:pt idx="9569">
                  <c:v>-66.211999999999989</c:v>
                </c:pt>
                <c:pt idx="9570">
                  <c:v>-66.209999999999994</c:v>
                </c:pt>
                <c:pt idx="9571">
                  <c:v>-66.207999999999998</c:v>
                </c:pt>
                <c:pt idx="9572">
                  <c:v>-66.205999999999989</c:v>
                </c:pt>
                <c:pt idx="9573">
                  <c:v>-66.203999999999994</c:v>
                </c:pt>
                <c:pt idx="9574">
                  <c:v>-66.201999999999998</c:v>
                </c:pt>
                <c:pt idx="9575">
                  <c:v>-66.199999999999989</c:v>
                </c:pt>
                <c:pt idx="9576">
                  <c:v>-66.197999999999993</c:v>
                </c:pt>
                <c:pt idx="9577">
                  <c:v>-66.195999999999998</c:v>
                </c:pt>
                <c:pt idx="9578">
                  <c:v>-66.193999999999988</c:v>
                </c:pt>
                <c:pt idx="9579">
                  <c:v>-66.191999999999993</c:v>
                </c:pt>
                <c:pt idx="9580">
                  <c:v>-66.19</c:v>
                </c:pt>
                <c:pt idx="9581">
                  <c:v>-66.187999999999988</c:v>
                </c:pt>
                <c:pt idx="9582">
                  <c:v>-66.185999999999993</c:v>
                </c:pt>
                <c:pt idx="9583">
                  <c:v>-66.183999999999997</c:v>
                </c:pt>
                <c:pt idx="9584">
                  <c:v>-66.181999999999988</c:v>
                </c:pt>
                <c:pt idx="9585">
                  <c:v>-66.179999999999993</c:v>
                </c:pt>
                <c:pt idx="9586">
                  <c:v>-66.177999999999997</c:v>
                </c:pt>
                <c:pt idx="9587">
                  <c:v>-66.175999999999988</c:v>
                </c:pt>
                <c:pt idx="9588">
                  <c:v>-66.173999999999992</c:v>
                </c:pt>
                <c:pt idx="9589">
                  <c:v>-66.171999999999997</c:v>
                </c:pt>
                <c:pt idx="9590">
                  <c:v>-66.169999999999987</c:v>
                </c:pt>
                <c:pt idx="9591">
                  <c:v>-66.167999999999992</c:v>
                </c:pt>
                <c:pt idx="9592">
                  <c:v>-66.165999999999997</c:v>
                </c:pt>
                <c:pt idx="9593">
                  <c:v>-66.163999999999987</c:v>
                </c:pt>
                <c:pt idx="9594">
                  <c:v>-66.161999999999992</c:v>
                </c:pt>
                <c:pt idx="9595">
                  <c:v>-66.16</c:v>
                </c:pt>
                <c:pt idx="9596">
                  <c:v>-66.157999999999987</c:v>
                </c:pt>
                <c:pt idx="9597">
                  <c:v>-66.155999999999992</c:v>
                </c:pt>
                <c:pt idx="9598">
                  <c:v>-66.153999999999996</c:v>
                </c:pt>
                <c:pt idx="9599">
                  <c:v>-66.151999999999987</c:v>
                </c:pt>
                <c:pt idx="9600">
                  <c:v>-66.149999999999991</c:v>
                </c:pt>
                <c:pt idx="9601">
                  <c:v>-66.147999999999996</c:v>
                </c:pt>
                <c:pt idx="9602">
                  <c:v>-66.145999999999987</c:v>
                </c:pt>
                <c:pt idx="9603">
                  <c:v>-66.143999999999991</c:v>
                </c:pt>
                <c:pt idx="9604">
                  <c:v>-66.141999999999996</c:v>
                </c:pt>
                <c:pt idx="9605">
                  <c:v>-66.139999999999986</c:v>
                </c:pt>
                <c:pt idx="9606">
                  <c:v>-66.137999999999991</c:v>
                </c:pt>
                <c:pt idx="9607">
                  <c:v>-66.135999999999996</c:v>
                </c:pt>
                <c:pt idx="9608">
                  <c:v>-66.133999999999986</c:v>
                </c:pt>
                <c:pt idx="9609">
                  <c:v>-66.131999999999991</c:v>
                </c:pt>
                <c:pt idx="9610">
                  <c:v>-66.13</c:v>
                </c:pt>
                <c:pt idx="9611">
                  <c:v>-66.127999999999986</c:v>
                </c:pt>
                <c:pt idx="9612">
                  <c:v>-66.125999999999991</c:v>
                </c:pt>
                <c:pt idx="9613">
                  <c:v>-66.123999999999995</c:v>
                </c:pt>
                <c:pt idx="9614">
                  <c:v>-66.121999999999986</c:v>
                </c:pt>
                <c:pt idx="9615">
                  <c:v>-66.11999999999999</c:v>
                </c:pt>
                <c:pt idx="9616">
                  <c:v>-66.117999999999995</c:v>
                </c:pt>
                <c:pt idx="9617">
                  <c:v>-66.115999999999985</c:v>
                </c:pt>
                <c:pt idx="9618">
                  <c:v>-66.11399999999999</c:v>
                </c:pt>
                <c:pt idx="9619">
                  <c:v>-66.111999999999995</c:v>
                </c:pt>
                <c:pt idx="9620">
                  <c:v>-66.11</c:v>
                </c:pt>
                <c:pt idx="9621">
                  <c:v>-66.10799999999999</c:v>
                </c:pt>
                <c:pt idx="9622">
                  <c:v>-66.105999999999995</c:v>
                </c:pt>
                <c:pt idx="9623">
                  <c:v>-66.103999999999999</c:v>
                </c:pt>
                <c:pt idx="9624">
                  <c:v>-66.10199999999999</c:v>
                </c:pt>
                <c:pt idx="9625">
                  <c:v>-66.099999999999994</c:v>
                </c:pt>
                <c:pt idx="9626">
                  <c:v>-66.097999999999999</c:v>
                </c:pt>
                <c:pt idx="9627">
                  <c:v>-66.095999999999989</c:v>
                </c:pt>
                <c:pt idx="9628">
                  <c:v>-66.093999999999994</c:v>
                </c:pt>
                <c:pt idx="9629">
                  <c:v>-66.091999999999999</c:v>
                </c:pt>
                <c:pt idx="9630">
                  <c:v>-66.089999999999989</c:v>
                </c:pt>
                <c:pt idx="9631">
                  <c:v>-66.087999999999994</c:v>
                </c:pt>
                <c:pt idx="9632">
                  <c:v>-66.085999999999999</c:v>
                </c:pt>
                <c:pt idx="9633">
                  <c:v>-66.084000000000003</c:v>
                </c:pt>
                <c:pt idx="9634">
                  <c:v>-66.081999999999994</c:v>
                </c:pt>
                <c:pt idx="9635">
                  <c:v>-66.08</c:v>
                </c:pt>
                <c:pt idx="9636">
                  <c:v>-66.078000000000003</c:v>
                </c:pt>
                <c:pt idx="9637">
                  <c:v>-66.075999999999993</c:v>
                </c:pt>
                <c:pt idx="9638">
                  <c:v>-66.073999999999998</c:v>
                </c:pt>
                <c:pt idx="9639">
                  <c:v>-66.072000000000003</c:v>
                </c:pt>
                <c:pt idx="9640">
                  <c:v>-66.069999999999993</c:v>
                </c:pt>
                <c:pt idx="9641">
                  <c:v>-66.067999999999998</c:v>
                </c:pt>
                <c:pt idx="9642">
                  <c:v>-66.066000000000003</c:v>
                </c:pt>
                <c:pt idx="9643">
                  <c:v>-66.063999999999993</c:v>
                </c:pt>
                <c:pt idx="9644">
                  <c:v>-66.061999999999998</c:v>
                </c:pt>
                <c:pt idx="9645">
                  <c:v>-66.06</c:v>
                </c:pt>
                <c:pt idx="9646">
                  <c:v>-66.057999999999993</c:v>
                </c:pt>
                <c:pt idx="9647">
                  <c:v>-66.055999999999997</c:v>
                </c:pt>
                <c:pt idx="9648">
                  <c:v>-66.054000000000002</c:v>
                </c:pt>
                <c:pt idx="9649">
                  <c:v>-66.051999999999992</c:v>
                </c:pt>
                <c:pt idx="9650">
                  <c:v>-66.05</c:v>
                </c:pt>
                <c:pt idx="9651">
                  <c:v>-66.048000000000002</c:v>
                </c:pt>
                <c:pt idx="9652">
                  <c:v>-66.045999999999992</c:v>
                </c:pt>
                <c:pt idx="9653">
                  <c:v>-66.043999999999997</c:v>
                </c:pt>
                <c:pt idx="9654">
                  <c:v>-66.042000000000002</c:v>
                </c:pt>
                <c:pt idx="9655">
                  <c:v>-66.039999999999992</c:v>
                </c:pt>
                <c:pt idx="9656">
                  <c:v>-66.037999999999997</c:v>
                </c:pt>
                <c:pt idx="9657">
                  <c:v>-66.036000000000001</c:v>
                </c:pt>
                <c:pt idx="9658">
                  <c:v>-66.033999999999992</c:v>
                </c:pt>
                <c:pt idx="9659">
                  <c:v>-66.031999999999996</c:v>
                </c:pt>
                <c:pt idx="9660">
                  <c:v>-66.03</c:v>
                </c:pt>
                <c:pt idx="9661">
                  <c:v>-66.027999999999992</c:v>
                </c:pt>
                <c:pt idx="9662">
                  <c:v>-66.025999999999996</c:v>
                </c:pt>
                <c:pt idx="9663">
                  <c:v>-66.024000000000001</c:v>
                </c:pt>
                <c:pt idx="9664">
                  <c:v>-66.021999999999991</c:v>
                </c:pt>
                <c:pt idx="9665">
                  <c:v>-66.02</c:v>
                </c:pt>
                <c:pt idx="9666">
                  <c:v>-66.018000000000001</c:v>
                </c:pt>
                <c:pt idx="9667">
                  <c:v>-66.015999999999991</c:v>
                </c:pt>
                <c:pt idx="9668">
                  <c:v>-66.013999999999996</c:v>
                </c:pt>
                <c:pt idx="9669">
                  <c:v>-66.012</c:v>
                </c:pt>
                <c:pt idx="9670">
                  <c:v>-66.009999999999991</c:v>
                </c:pt>
                <c:pt idx="9671">
                  <c:v>-66.007999999999996</c:v>
                </c:pt>
                <c:pt idx="9672">
                  <c:v>-66.006</c:v>
                </c:pt>
                <c:pt idx="9673">
                  <c:v>-66.003999999999991</c:v>
                </c:pt>
                <c:pt idx="9674">
                  <c:v>-66.001999999999995</c:v>
                </c:pt>
                <c:pt idx="9675">
                  <c:v>-66</c:v>
                </c:pt>
                <c:pt idx="9676">
                  <c:v>-65.99799999999999</c:v>
                </c:pt>
                <c:pt idx="9677">
                  <c:v>-65.995999999999995</c:v>
                </c:pt>
                <c:pt idx="9678">
                  <c:v>-65.994</c:v>
                </c:pt>
                <c:pt idx="9679">
                  <c:v>-65.99199999999999</c:v>
                </c:pt>
                <c:pt idx="9680">
                  <c:v>-65.989999999999995</c:v>
                </c:pt>
                <c:pt idx="9681">
                  <c:v>-65.988</c:v>
                </c:pt>
                <c:pt idx="9682">
                  <c:v>-65.98599999999999</c:v>
                </c:pt>
                <c:pt idx="9683">
                  <c:v>-65.983999999999995</c:v>
                </c:pt>
                <c:pt idx="9684">
                  <c:v>-65.981999999999999</c:v>
                </c:pt>
                <c:pt idx="9685">
                  <c:v>-65.97999999999999</c:v>
                </c:pt>
                <c:pt idx="9686">
                  <c:v>-65.977999999999994</c:v>
                </c:pt>
                <c:pt idx="9687">
                  <c:v>-65.975999999999999</c:v>
                </c:pt>
                <c:pt idx="9688">
                  <c:v>-65.97399999999999</c:v>
                </c:pt>
                <c:pt idx="9689">
                  <c:v>-65.971999999999994</c:v>
                </c:pt>
                <c:pt idx="9690">
                  <c:v>-65.97</c:v>
                </c:pt>
                <c:pt idx="9691">
                  <c:v>-65.967999999999989</c:v>
                </c:pt>
                <c:pt idx="9692">
                  <c:v>-65.965999999999994</c:v>
                </c:pt>
                <c:pt idx="9693">
                  <c:v>-65.963999999999999</c:v>
                </c:pt>
                <c:pt idx="9694">
                  <c:v>-65.961999999999989</c:v>
                </c:pt>
                <c:pt idx="9695">
                  <c:v>-65.959999999999994</c:v>
                </c:pt>
                <c:pt idx="9696">
                  <c:v>-65.957999999999998</c:v>
                </c:pt>
                <c:pt idx="9697">
                  <c:v>-65.955999999999989</c:v>
                </c:pt>
                <c:pt idx="9698">
                  <c:v>-65.953999999999994</c:v>
                </c:pt>
                <c:pt idx="9699">
                  <c:v>-65.951999999999998</c:v>
                </c:pt>
                <c:pt idx="9700">
                  <c:v>-65.949999999999989</c:v>
                </c:pt>
                <c:pt idx="9701">
                  <c:v>-65.947999999999993</c:v>
                </c:pt>
                <c:pt idx="9702">
                  <c:v>-65.945999999999998</c:v>
                </c:pt>
                <c:pt idx="9703">
                  <c:v>-65.943999999999988</c:v>
                </c:pt>
                <c:pt idx="9704">
                  <c:v>-65.941999999999993</c:v>
                </c:pt>
                <c:pt idx="9705">
                  <c:v>-65.94</c:v>
                </c:pt>
                <c:pt idx="9706">
                  <c:v>-65.937999999999988</c:v>
                </c:pt>
                <c:pt idx="9707">
                  <c:v>-65.935999999999993</c:v>
                </c:pt>
                <c:pt idx="9708">
                  <c:v>-65.933999999999997</c:v>
                </c:pt>
                <c:pt idx="9709">
                  <c:v>-65.931999999999988</c:v>
                </c:pt>
                <c:pt idx="9710">
                  <c:v>-65.929999999999993</c:v>
                </c:pt>
                <c:pt idx="9711">
                  <c:v>-65.927999999999997</c:v>
                </c:pt>
                <c:pt idx="9712">
                  <c:v>-65.925999999999988</c:v>
                </c:pt>
                <c:pt idx="9713">
                  <c:v>-65.923999999999992</c:v>
                </c:pt>
                <c:pt idx="9714">
                  <c:v>-65.921999999999997</c:v>
                </c:pt>
                <c:pt idx="9715">
                  <c:v>-65.919999999999987</c:v>
                </c:pt>
                <c:pt idx="9716">
                  <c:v>-65.917999999999992</c:v>
                </c:pt>
                <c:pt idx="9717">
                  <c:v>-65.915999999999997</c:v>
                </c:pt>
                <c:pt idx="9718">
                  <c:v>-65.913999999999987</c:v>
                </c:pt>
                <c:pt idx="9719">
                  <c:v>-65.911999999999992</c:v>
                </c:pt>
                <c:pt idx="9720">
                  <c:v>-65.91</c:v>
                </c:pt>
                <c:pt idx="9721">
                  <c:v>-65.907999999999987</c:v>
                </c:pt>
                <c:pt idx="9722">
                  <c:v>-65.905999999999992</c:v>
                </c:pt>
                <c:pt idx="9723">
                  <c:v>-65.903999999999996</c:v>
                </c:pt>
                <c:pt idx="9724">
                  <c:v>-65.901999999999987</c:v>
                </c:pt>
                <c:pt idx="9725">
                  <c:v>-65.899999999999991</c:v>
                </c:pt>
                <c:pt idx="9726">
                  <c:v>-65.897999999999996</c:v>
                </c:pt>
                <c:pt idx="9727">
                  <c:v>-65.895999999999987</c:v>
                </c:pt>
                <c:pt idx="9728">
                  <c:v>-65.893999999999991</c:v>
                </c:pt>
                <c:pt idx="9729">
                  <c:v>-65.891999999999996</c:v>
                </c:pt>
                <c:pt idx="9730">
                  <c:v>-65.889999999999986</c:v>
                </c:pt>
                <c:pt idx="9731">
                  <c:v>-65.887999999999991</c:v>
                </c:pt>
                <c:pt idx="9732">
                  <c:v>-65.885999999999996</c:v>
                </c:pt>
                <c:pt idx="9733">
                  <c:v>-65.883999999999986</c:v>
                </c:pt>
                <c:pt idx="9734">
                  <c:v>-65.881999999999991</c:v>
                </c:pt>
                <c:pt idx="9735">
                  <c:v>-65.88</c:v>
                </c:pt>
                <c:pt idx="9736">
                  <c:v>-65.877999999999986</c:v>
                </c:pt>
                <c:pt idx="9737">
                  <c:v>-65.875999999999991</c:v>
                </c:pt>
                <c:pt idx="9738">
                  <c:v>-65.873999999999995</c:v>
                </c:pt>
                <c:pt idx="9739">
                  <c:v>-65.871999999999986</c:v>
                </c:pt>
                <c:pt idx="9740">
                  <c:v>-65.86999999999999</c:v>
                </c:pt>
                <c:pt idx="9741">
                  <c:v>-65.867999999999995</c:v>
                </c:pt>
                <c:pt idx="9742">
                  <c:v>-65.865999999999985</c:v>
                </c:pt>
                <c:pt idx="9743">
                  <c:v>-65.86399999999999</c:v>
                </c:pt>
                <c:pt idx="9744">
                  <c:v>-65.861999999999995</c:v>
                </c:pt>
                <c:pt idx="9745">
                  <c:v>-65.86</c:v>
                </c:pt>
                <c:pt idx="9746">
                  <c:v>-65.85799999999999</c:v>
                </c:pt>
                <c:pt idx="9747">
                  <c:v>-65.855999999999995</c:v>
                </c:pt>
                <c:pt idx="9748">
                  <c:v>-65.853999999999999</c:v>
                </c:pt>
                <c:pt idx="9749">
                  <c:v>-65.85199999999999</c:v>
                </c:pt>
                <c:pt idx="9750">
                  <c:v>-65.849999999999994</c:v>
                </c:pt>
                <c:pt idx="9751">
                  <c:v>-65.847999999999999</c:v>
                </c:pt>
                <c:pt idx="9752">
                  <c:v>-65.845999999999989</c:v>
                </c:pt>
                <c:pt idx="9753">
                  <c:v>-65.843999999999994</c:v>
                </c:pt>
                <c:pt idx="9754">
                  <c:v>-65.841999999999999</c:v>
                </c:pt>
                <c:pt idx="9755">
                  <c:v>-65.839999999999989</c:v>
                </c:pt>
                <c:pt idx="9756">
                  <c:v>-65.837999999999994</c:v>
                </c:pt>
                <c:pt idx="9757">
                  <c:v>-65.835999999999999</c:v>
                </c:pt>
                <c:pt idx="9758">
                  <c:v>-65.834000000000003</c:v>
                </c:pt>
                <c:pt idx="9759">
                  <c:v>-65.831999999999994</c:v>
                </c:pt>
                <c:pt idx="9760">
                  <c:v>-65.83</c:v>
                </c:pt>
                <c:pt idx="9761">
                  <c:v>-65.828000000000003</c:v>
                </c:pt>
                <c:pt idx="9762">
                  <c:v>-65.825999999999993</c:v>
                </c:pt>
                <c:pt idx="9763">
                  <c:v>-65.823999999999998</c:v>
                </c:pt>
                <c:pt idx="9764">
                  <c:v>-65.822000000000003</c:v>
                </c:pt>
                <c:pt idx="9765">
                  <c:v>-65.819999999999993</c:v>
                </c:pt>
                <c:pt idx="9766">
                  <c:v>-65.817999999999998</c:v>
                </c:pt>
                <c:pt idx="9767">
                  <c:v>-65.816000000000003</c:v>
                </c:pt>
                <c:pt idx="9768">
                  <c:v>-65.813999999999993</c:v>
                </c:pt>
                <c:pt idx="9769">
                  <c:v>-65.811999999999998</c:v>
                </c:pt>
                <c:pt idx="9770">
                  <c:v>-65.81</c:v>
                </c:pt>
                <c:pt idx="9771">
                  <c:v>-65.807999999999993</c:v>
                </c:pt>
                <c:pt idx="9772">
                  <c:v>-65.805999999999997</c:v>
                </c:pt>
                <c:pt idx="9773">
                  <c:v>-65.804000000000002</c:v>
                </c:pt>
                <c:pt idx="9774">
                  <c:v>-65.801999999999992</c:v>
                </c:pt>
                <c:pt idx="9775">
                  <c:v>-65.8</c:v>
                </c:pt>
                <c:pt idx="9776">
                  <c:v>-65.798000000000002</c:v>
                </c:pt>
                <c:pt idx="9777">
                  <c:v>-65.795999999999992</c:v>
                </c:pt>
                <c:pt idx="9778">
                  <c:v>-65.793999999999997</c:v>
                </c:pt>
                <c:pt idx="9779">
                  <c:v>-65.792000000000002</c:v>
                </c:pt>
                <c:pt idx="9780">
                  <c:v>-65.789999999999992</c:v>
                </c:pt>
                <c:pt idx="9781">
                  <c:v>-65.787999999999997</c:v>
                </c:pt>
                <c:pt idx="9782">
                  <c:v>-65.786000000000001</c:v>
                </c:pt>
                <c:pt idx="9783">
                  <c:v>-65.783999999999992</c:v>
                </c:pt>
                <c:pt idx="9784">
                  <c:v>-65.781999999999996</c:v>
                </c:pt>
                <c:pt idx="9785">
                  <c:v>-65.78</c:v>
                </c:pt>
                <c:pt idx="9786">
                  <c:v>-65.777999999999992</c:v>
                </c:pt>
                <c:pt idx="9787">
                  <c:v>-65.775999999999996</c:v>
                </c:pt>
                <c:pt idx="9788">
                  <c:v>-65.774000000000001</c:v>
                </c:pt>
                <c:pt idx="9789">
                  <c:v>-65.771999999999991</c:v>
                </c:pt>
                <c:pt idx="9790">
                  <c:v>-65.77</c:v>
                </c:pt>
                <c:pt idx="9791">
                  <c:v>-65.768000000000001</c:v>
                </c:pt>
                <c:pt idx="9792">
                  <c:v>-65.765999999999991</c:v>
                </c:pt>
                <c:pt idx="9793">
                  <c:v>-65.763999999999996</c:v>
                </c:pt>
                <c:pt idx="9794">
                  <c:v>-65.762</c:v>
                </c:pt>
                <c:pt idx="9795">
                  <c:v>-65.759999999999991</c:v>
                </c:pt>
                <c:pt idx="9796">
                  <c:v>-65.757999999999996</c:v>
                </c:pt>
                <c:pt idx="9797">
                  <c:v>-65.756</c:v>
                </c:pt>
                <c:pt idx="9798">
                  <c:v>-65.753999999999991</c:v>
                </c:pt>
                <c:pt idx="9799">
                  <c:v>-65.751999999999995</c:v>
                </c:pt>
                <c:pt idx="9800">
                  <c:v>-65.75</c:v>
                </c:pt>
                <c:pt idx="9801">
                  <c:v>-65.74799999999999</c:v>
                </c:pt>
                <c:pt idx="9802">
                  <c:v>-65.745999999999995</c:v>
                </c:pt>
                <c:pt idx="9803">
                  <c:v>-65.744</c:v>
                </c:pt>
                <c:pt idx="9804">
                  <c:v>-65.74199999999999</c:v>
                </c:pt>
                <c:pt idx="9805">
                  <c:v>-65.739999999999995</c:v>
                </c:pt>
                <c:pt idx="9806">
                  <c:v>-65.738</c:v>
                </c:pt>
                <c:pt idx="9807">
                  <c:v>-65.73599999999999</c:v>
                </c:pt>
                <c:pt idx="9808">
                  <c:v>-65.733999999999995</c:v>
                </c:pt>
                <c:pt idx="9809">
                  <c:v>-65.731999999999999</c:v>
                </c:pt>
                <c:pt idx="9810">
                  <c:v>-65.72999999999999</c:v>
                </c:pt>
                <c:pt idx="9811">
                  <c:v>-65.727999999999994</c:v>
                </c:pt>
                <c:pt idx="9812">
                  <c:v>-65.725999999999999</c:v>
                </c:pt>
                <c:pt idx="9813">
                  <c:v>-65.72399999999999</c:v>
                </c:pt>
                <c:pt idx="9814">
                  <c:v>-65.721999999999994</c:v>
                </c:pt>
                <c:pt idx="9815">
                  <c:v>-65.72</c:v>
                </c:pt>
                <c:pt idx="9816">
                  <c:v>-65.717999999999989</c:v>
                </c:pt>
                <c:pt idx="9817">
                  <c:v>-65.715999999999994</c:v>
                </c:pt>
                <c:pt idx="9818">
                  <c:v>-65.713999999999999</c:v>
                </c:pt>
                <c:pt idx="9819">
                  <c:v>-65.711999999999989</c:v>
                </c:pt>
                <c:pt idx="9820">
                  <c:v>-65.709999999999994</c:v>
                </c:pt>
                <c:pt idx="9821">
                  <c:v>-65.707999999999998</c:v>
                </c:pt>
                <c:pt idx="9822">
                  <c:v>-65.705999999999989</c:v>
                </c:pt>
                <c:pt idx="9823">
                  <c:v>-65.703999999999994</c:v>
                </c:pt>
                <c:pt idx="9824">
                  <c:v>-65.701999999999998</c:v>
                </c:pt>
                <c:pt idx="9825">
                  <c:v>-65.699999999999989</c:v>
                </c:pt>
                <c:pt idx="9826">
                  <c:v>-65.697999999999993</c:v>
                </c:pt>
                <c:pt idx="9827">
                  <c:v>-65.695999999999998</c:v>
                </c:pt>
                <c:pt idx="9828">
                  <c:v>-65.693999999999988</c:v>
                </c:pt>
                <c:pt idx="9829">
                  <c:v>-65.691999999999993</c:v>
                </c:pt>
                <c:pt idx="9830">
                  <c:v>-65.69</c:v>
                </c:pt>
                <c:pt idx="9831">
                  <c:v>-65.687999999999988</c:v>
                </c:pt>
                <c:pt idx="9832">
                  <c:v>-65.685999999999993</c:v>
                </c:pt>
                <c:pt idx="9833">
                  <c:v>-65.683999999999997</c:v>
                </c:pt>
                <c:pt idx="9834">
                  <c:v>-65.681999999999988</c:v>
                </c:pt>
                <c:pt idx="9835">
                  <c:v>-65.679999999999993</c:v>
                </c:pt>
                <c:pt idx="9836">
                  <c:v>-65.677999999999997</c:v>
                </c:pt>
                <c:pt idx="9837">
                  <c:v>-65.675999999999988</c:v>
                </c:pt>
                <c:pt idx="9838">
                  <c:v>-65.673999999999992</c:v>
                </c:pt>
                <c:pt idx="9839">
                  <c:v>-65.671999999999997</c:v>
                </c:pt>
                <c:pt idx="9840">
                  <c:v>-65.669999999999987</c:v>
                </c:pt>
                <c:pt idx="9841">
                  <c:v>-65.667999999999992</c:v>
                </c:pt>
                <c:pt idx="9842">
                  <c:v>-65.665999999999997</c:v>
                </c:pt>
                <c:pt idx="9843">
                  <c:v>-65.663999999999987</c:v>
                </c:pt>
                <c:pt idx="9844">
                  <c:v>-65.661999999999992</c:v>
                </c:pt>
                <c:pt idx="9845">
                  <c:v>-65.66</c:v>
                </c:pt>
                <c:pt idx="9846">
                  <c:v>-65.657999999999987</c:v>
                </c:pt>
                <c:pt idx="9847">
                  <c:v>-65.655999999999992</c:v>
                </c:pt>
                <c:pt idx="9848">
                  <c:v>-65.653999999999996</c:v>
                </c:pt>
                <c:pt idx="9849">
                  <c:v>-65.651999999999987</c:v>
                </c:pt>
                <c:pt idx="9850">
                  <c:v>-65.649999999999991</c:v>
                </c:pt>
                <c:pt idx="9851">
                  <c:v>-65.647999999999996</c:v>
                </c:pt>
                <c:pt idx="9852">
                  <c:v>-65.645999999999987</c:v>
                </c:pt>
                <c:pt idx="9853">
                  <c:v>-65.643999999999991</c:v>
                </c:pt>
                <c:pt idx="9854">
                  <c:v>-65.641999999999996</c:v>
                </c:pt>
                <c:pt idx="9855">
                  <c:v>-65.639999999999986</c:v>
                </c:pt>
                <c:pt idx="9856">
                  <c:v>-65.637999999999991</c:v>
                </c:pt>
                <c:pt idx="9857">
                  <c:v>-65.635999999999996</c:v>
                </c:pt>
                <c:pt idx="9858">
                  <c:v>-65.633999999999986</c:v>
                </c:pt>
                <c:pt idx="9859">
                  <c:v>-65.631999999999991</c:v>
                </c:pt>
                <c:pt idx="9860">
                  <c:v>-65.63</c:v>
                </c:pt>
                <c:pt idx="9861">
                  <c:v>-65.627999999999986</c:v>
                </c:pt>
                <c:pt idx="9862">
                  <c:v>-65.625999999999991</c:v>
                </c:pt>
                <c:pt idx="9863">
                  <c:v>-65.623999999999995</c:v>
                </c:pt>
                <c:pt idx="9864">
                  <c:v>-65.621999999999986</c:v>
                </c:pt>
                <c:pt idx="9865">
                  <c:v>-65.61999999999999</c:v>
                </c:pt>
                <c:pt idx="9866">
                  <c:v>-65.617999999999995</c:v>
                </c:pt>
                <c:pt idx="9867">
                  <c:v>-65.615999999999985</c:v>
                </c:pt>
                <c:pt idx="9868">
                  <c:v>-65.61399999999999</c:v>
                </c:pt>
                <c:pt idx="9869">
                  <c:v>-65.611999999999995</c:v>
                </c:pt>
                <c:pt idx="9870">
                  <c:v>-65.61</c:v>
                </c:pt>
                <c:pt idx="9871">
                  <c:v>-65.60799999999999</c:v>
                </c:pt>
                <c:pt idx="9872">
                  <c:v>-65.605999999999995</c:v>
                </c:pt>
                <c:pt idx="9873">
                  <c:v>-65.603999999999999</c:v>
                </c:pt>
                <c:pt idx="9874">
                  <c:v>-65.60199999999999</c:v>
                </c:pt>
                <c:pt idx="9875">
                  <c:v>-65.599999999999994</c:v>
                </c:pt>
                <c:pt idx="9876">
                  <c:v>-65.597999999999999</c:v>
                </c:pt>
                <c:pt idx="9877">
                  <c:v>-65.595999999999989</c:v>
                </c:pt>
                <c:pt idx="9878">
                  <c:v>-65.593999999999994</c:v>
                </c:pt>
                <c:pt idx="9879">
                  <c:v>-65.591999999999999</c:v>
                </c:pt>
                <c:pt idx="9880">
                  <c:v>-65.589999999999989</c:v>
                </c:pt>
                <c:pt idx="9881">
                  <c:v>-65.587999999999994</c:v>
                </c:pt>
                <c:pt idx="9882">
                  <c:v>-65.585999999999999</c:v>
                </c:pt>
                <c:pt idx="9883">
                  <c:v>-65.584000000000003</c:v>
                </c:pt>
                <c:pt idx="9884">
                  <c:v>-65.581999999999994</c:v>
                </c:pt>
                <c:pt idx="9885">
                  <c:v>-65.58</c:v>
                </c:pt>
                <c:pt idx="9886">
                  <c:v>-65.578000000000003</c:v>
                </c:pt>
                <c:pt idx="9887">
                  <c:v>-65.575999999999993</c:v>
                </c:pt>
                <c:pt idx="9888">
                  <c:v>-65.573999999999998</c:v>
                </c:pt>
                <c:pt idx="9889">
                  <c:v>-65.572000000000003</c:v>
                </c:pt>
                <c:pt idx="9890">
                  <c:v>-65.569999999999993</c:v>
                </c:pt>
                <c:pt idx="9891">
                  <c:v>-65.567999999999998</c:v>
                </c:pt>
                <c:pt idx="9892">
                  <c:v>-65.566000000000003</c:v>
                </c:pt>
                <c:pt idx="9893">
                  <c:v>-65.563999999999993</c:v>
                </c:pt>
                <c:pt idx="9894">
                  <c:v>-65.561999999999998</c:v>
                </c:pt>
                <c:pt idx="9895">
                  <c:v>-65.56</c:v>
                </c:pt>
                <c:pt idx="9896">
                  <c:v>-65.557999999999993</c:v>
                </c:pt>
                <c:pt idx="9897">
                  <c:v>-65.555999999999997</c:v>
                </c:pt>
                <c:pt idx="9898">
                  <c:v>-65.554000000000002</c:v>
                </c:pt>
                <c:pt idx="9899">
                  <c:v>-65.551999999999992</c:v>
                </c:pt>
                <c:pt idx="9900">
                  <c:v>-65.55</c:v>
                </c:pt>
                <c:pt idx="9901">
                  <c:v>-65.548000000000002</c:v>
                </c:pt>
                <c:pt idx="9902">
                  <c:v>-65.545999999999992</c:v>
                </c:pt>
                <c:pt idx="9903">
                  <c:v>-65.543999999999997</c:v>
                </c:pt>
                <c:pt idx="9904">
                  <c:v>-65.542000000000002</c:v>
                </c:pt>
                <c:pt idx="9905">
                  <c:v>-65.539999999999992</c:v>
                </c:pt>
                <c:pt idx="9906">
                  <c:v>-65.537999999999997</c:v>
                </c:pt>
                <c:pt idx="9907">
                  <c:v>-65.536000000000001</c:v>
                </c:pt>
                <c:pt idx="9908">
                  <c:v>-65.533999999999992</c:v>
                </c:pt>
                <c:pt idx="9909">
                  <c:v>-65.531999999999996</c:v>
                </c:pt>
                <c:pt idx="9910">
                  <c:v>-65.53</c:v>
                </c:pt>
                <c:pt idx="9911">
                  <c:v>-65.527999999999992</c:v>
                </c:pt>
                <c:pt idx="9912">
                  <c:v>-65.525999999999996</c:v>
                </c:pt>
                <c:pt idx="9913">
                  <c:v>-65.524000000000001</c:v>
                </c:pt>
                <c:pt idx="9914">
                  <c:v>-65.521999999999991</c:v>
                </c:pt>
                <c:pt idx="9915">
                  <c:v>-65.52</c:v>
                </c:pt>
                <c:pt idx="9916">
                  <c:v>-65.518000000000001</c:v>
                </c:pt>
                <c:pt idx="9917">
                  <c:v>-65.515999999999991</c:v>
                </c:pt>
                <c:pt idx="9918">
                  <c:v>-65.513999999999996</c:v>
                </c:pt>
                <c:pt idx="9919">
                  <c:v>-65.512</c:v>
                </c:pt>
                <c:pt idx="9920">
                  <c:v>-65.509999999999991</c:v>
                </c:pt>
                <c:pt idx="9921">
                  <c:v>-65.507999999999996</c:v>
                </c:pt>
                <c:pt idx="9922">
                  <c:v>-65.506</c:v>
                </c:pt>
                <c:pt idx="9923">
                  <c:v>-65.503999999999991</c:v>
                </c:pt>
                <c:pt idx="9924">
                  <c:v>-65.501999999999995</c:v>
                </c:pt>
                <c:pt idx="9925">
                  <c:v>-65.5</c:v>
                </c:pt>
                <c:pt idx="9926">
                  <c:v>-65.49799999999999</c:v>
                </c:pt>
                <c:pt idx="9927">
                  <c:v>-65.495999999999995</c:v>
                </c:pt>
                <c:pt idx="9928">
                  <c:v>-65.494</c:v>
                </c:pt>
                <c:pt idx="9929">
                  <c:v>-65.49199999999999</c:v>
                </c:pt>
                <c:pt idx="9930">
                  <c:v>-65.489999999999995</c:v>
                </c:pt>
                <c:pt idx="9931">
                  <c:v>-65.488</c:v>
                </c:pt>
                <c:pt idx="9932">
                  <c:v>-65.48599999999999</c:v>
                </c:pt>
                <c:pt idx="9933">
                  <c:v>-65.483999999999995</c:v>
                </c:pt>
                <c:pt idx="9934">
                  <c:v>-65.481999999999999</c:v>
                </c:pt>
                <c:pt idx="9935">
                  <c:v>-65.47999999999999</c:v>
                </c:pt>
                <c:pt idx="9936">
                  <c:v>-65.477999999999994</c:v>
                </c:pt>
                <c:pt idx="9937">
                  <c:v>-65.475999999999999</c:v>
                </c:pt>
                <c:pt idx="9938">
                  <c:v>-65.47399999999999</c:v>
                </c:pt>
                <c:pt idx="9939">
                  <c:v>-65.471999999999994</c:v>
                </c:pt>
                <c:pt idx="9940">
                  <c:v>-65.47</c:v>
                </c:pt>
                <c:pt idx="9941">
                  <c:v>-65.467999999999989</c:v>
                </c:pt>
                <c:pt idx="9942">
                  <c:v>-65.465999999999994</c:v>
                </c:pt>
                <c:pt idx="9943">
                  <c:v>-65.463999999999999</c:v>
                </c:pt>
                <c:pt idx="9944">
                  <c:v>-65.461999999999989</c:v>
                </c:pt>
                <c:pt idx="9945">
                  <c:v>-65.459999999999994</c:v>
                </c:pt>
                <c:pt idx="9946">
                  <c:v>-65.457999999999998</c:v>
                </c:pt>
                <c:pt idx="9947">
                  <c:v>-65.455999999999989</c:v>
                </c:pt>
                <c:pt idx="9948">
                  <c:v>-65.453999999999994</c:v>
                </c:pt>
                <c:pt idx="9949">
                  <c:v>-65.451999999999998</c:v>
                </c:pt>
                <c:pt idx="9950">
                  <c:v>-65.449999999999989</c:v>
                </c:pt>
                <c:pt idx="9951">
                  <c:v>-65.447999999999993</c:v>
                </c:pt>
                <c:pt idx="9952">
                  <c:v>-65.445999999999998</c:v>
                </c:pt>
                <c:pt idx="9953">
                  <c:v>-65.443999999999988</c:v>
                </c:pt>
                <c:pt idx="9954">
                  <c:v>-65.441999999999993</c:v>
                </c:pt>
                <c:pt idx="9955">
                  <c:v>-65.44</c:v>
                </c:pt>
                <c:pt idx="9956">
                  <c:v>-65.437999999999988</c:v>
                </c:pt>
                <c:pt idx="9957">
                  <c:v>-65.435999999999993</c:v>
                </c:pt>
                <c:pt idx="9958">
                  <c:v>-65.433999999999997</c:v>
                </c:pt>
                <c:pt idx="9959">
                  <c:v>-65.431999999999988</c:v>
                </c:pt>
                <c:pt idx="9960">
                  <c:v>-65.429999999999993</c:v>
                </c:pt>
                <c:pt idx="9961">
                  <c:v>-65.427999999999997</c:v>
                </c:pt>
                <c:pt idx="9962">
                  <c:v>-65.425999999999988</c:v>
                </c:pt>
                <c:pt idx="9963">
                  <c:v>-65.423999999999992</c:v>
                </c:pt>
                <c:pt idx="9964">
                  <c:v>-65.421999999999997</c:v>
                </c:pt>
                <c:pt idx="9965">
                  <c:v>-65.419999999999987</c:v>
                </c:pt>
                <c:pt idx="9966">
                  <c:v>-65.417999999999992</c:v>
                </c:pt>
                <c:pt idx="9967">
                  <c:v>-65.415999999999997</c:v>
                </c:pt>
                <c:pt idx="9968">
                  <c:v>-65.413999999999987</c:v>
                </c:pt>
                <c:pt idx="9969">
                  <c:v>-65.411999999999992</c:v>
                </c:pt>
                <c:pt idx="9970">
                  <c:v>-65.41</c:v>
                </c:pt>
                <c:pt idx="9971">
                  <c:v>-65.407999999999987</c:v>
                </c:pt>
                <c:pt idx="9972">
                  <c:v>-65.405999999999992</c:v>
                </c:pt>
                <c:pt idx="9973">
                  <c:v>-65.403999999999996</c:v>
                </c:pt>
                <c:pt idx="9974">
                  <c:v>-65.401999999999987</c:v>
                </c:pt>
                <c:pt idx="9975">
                  <c:v>-65.399999999999991</c:v>
                </c:pt>
                <c:pt idx="9976">
                  <c:v>-65.397999999999996</c:v>
                </c:pt>
                <c:pt idx="9977">
                  <c:v>-65.395999999999987</c:v>
                </c:pt>
                <c:pt idx="9978">
                  <c:v>-65.393999999999991</c:v>
                </c:pt>
                <c:pt idx="9979">
                  <c:v>-65.391999999999996</c:v>
                </c:pt>
                <c:pt idx="9980">
                  <c:v>-65.389999999999986</c:v>
                </c:pt>
                <c:pt idx="9981">
                  <c:v>-65.387999999999991</c:v>
                </c:pt>
                <c:pt idx="9982">
                  <c:v>-65.385999999999996</c:v>
                </c:pt>
                <c:pt idx="9983">
                  <c:v>-65.383999999999986</c:v>
                </c:pt>
                <c:pt idx="9984">
                  <c:v>-65.381999999999991</c:v>
                </c:pt>
                <c:pt idx="9985">
                  <c:v>-65.38</c:v>
                </c:pt>
                <c:pt idx="9986">
                  <c:v>-65.377999999999986</c:v>
                </c:pt>
                <c:pt idx="9987">
                  <c:v>-65.375999999999991</c:v>
                </c:pt>
                <c:pt idx="9988">
                  <c:v>-65.373999999999995</c:v>
                </c:pt>
                <c:pt idx="9989">
                  <c:v>-65.371999999999986</c:v>
                </c:pt>
                <c:pt idx="9990">
                  <c:v>-65.36999999999999</c:v>
                </c:pt>
                <c:pt idx="9991">
                  <c:v>-65.367999999999995</c:v>
                </c:pt>
                <c:pt idx="9992">
                  <c:v>-65.365999999999985</c:v>
                </c:pt>
                <c:pt idx="9993">
                  <c:v>-65.36399999999999</c:v>
                </c:pt>
                <c:pt idx="9994">
                  <c:v>-65.361999999999995</c:v>
                </c:pt>
                <c:pt idx="9995">
                  <c:v>-65.36</c:v>
                </c:pt>
                <c:pt idx="9996">
                  <c:v>-65.35799999999999</c:v>
                </c:pt>
                <c:pt idx="9997">
                  <c:v>-65.355999999999995</c:v>
                </c:pt>
                <c:pt idx="9998">
                  <c:v>-65.353999999999999</c:v>
                </c:pt>
                <c:pt idx="9999">
                  <c:v>-65.35199999999999</c:v>
                </c:pt>
                <c:pt idx="10000">
                  <c:v>-65.349999999999994</c:v>
                </c:pt>
                <c:pt idx="10001">
                  <c:v>-65.347999999999999</c:v>
                </c:pt>
                <c:pt idx="10002">
                  <c:v>-65.345999999999989</c:v>
                </c:pt>
                <c:pt idx="10003">
                  <c:v>-65.343999999999994</c:v>
                </c:pt>
                <c:pt idx="10004">
                  <c:v>-65.341999999999999</c:v>
                </c:pt>
                <c:pt idx="10005">
                  <c:v>-65.339999999999989</c:v>
                </c:pt>
                <c:pt idx="10006">
                  <c:v>-65.337999999999994</c:v>
                </c:pt>
                <c:pt idx="10007">
                  <c:v>-65.335999999999999</c:v>
                </c:pt>
                <c:pt idx="10008">
                  <c:v>-65.334000000000003</c:v>
                </c:pt>
                <c:pt idx="10009">
                  <c:v>-65.331999999999994</c:v>
                </c:pt>
                <c:pt idx="10010">
                  <c:v>-65.33</c:v>
                </c:pt>
                <c:pt idx="10011">
                  <c:v>-65.328000000000003</c:v>
                </c:pt>
                <c:pt idx="10012">
                  <c:v>-65.325999999999993</c:v>
                </c:pt>
                <c:pt idx="10013">
                  <c:v>-65.323999999999998</c:v>
                </c:pt>
                <c:pt idx="10014">
                  <c:v>-65.322000000000003</c:v>
                </c:pt>
                <c:pt idx="10015">
                  <c:v>-65.319999999999993</c:v>
                </c:pt>
                <c:pt idx="10016">
                  <c:v>-65.317999999999998</c:v>
                </c:pt>
                <c:pt idx="10017">
                  <c:v>-65.316000000000003</c:v>
                </c:pt>
                <c:pt idx="10018">
                  <c:v>-65.313999999999993</c:v>
                </c:pt>
                <c:pt idx="10019">
                  <c:v>-65.311999999999998</c:v>
                </c:pt>
                <c:pt idx="10020">
                  <c:v>-65.31</c:v>
                </c:pt>
                <c:pt idx="10021">
                  <c:v>-65.307999999999993</c:v>
                </c:pt>
                <c:pt idx="10022">
                  <c:v>-65.305999999999997</c:v>
                </c:pt>
                <c:pt idx="10023">
                  <c:v>-65.304000000000002</c:v>
                </c:pt>
                <c:pt idx="10024">
                  <c:v>-65.301999999999992</c:v>
                </c:pt>
                <c:pt idx="10025">
                  <c:v>-65.3</c:v>
                </c:pt>
                <c:pt idx="10026">
                  <c:v>-65.298000000000002</c:v>
                </c:pt>
                <c:pt idx="10027">
                  <c:v>-65.295999999999992</c:v>
                </c:pt>
                <c:pt idx="10028">
                  <c:v>-65.293999999999997</c:v>
                </c:pt>
                <c:pt idx="10029">
                  <c:v>-65.292000000000002</c:v>
                </c:pt>
                <c:pt idx="10030">
                  <c:v>-65.289999999999992</c:v>
                </c:pt>
                <c:pt idx="10031">
                  <c:v>-65.287999999999997</c:v>
                </c:pt>
                <c:pt idx="10032">
                  <c:v>-65.286000000000001</c:v>
                </c:pt>
                <c:pt idx="10033">
                  <c:v>-65.283999999999992</c:v>
                </c:pt>
                <c:pt idx="10034">
                  <c:v>-65.281999999999996</c:v>
                </c:pt>
                <c:pt idx="10035">
                  <c:v>-65.28</c:v>
                </c:pt>
                <c:pt idx="10036">
                  <c:v>-65.277999999999992</c:v>
                </c:pt>
                <c:pt idx="10037">
                  <c:v>-65.275999999999996</c:v>
                </c:pt>
                <c:pt idx="10038">
                  <c:v>-65.274000000000001</c:v>
                </c:pt>
                <c:pt idx="10039">
                  <c:v>-65.271999999999991</c:v>
                </c:pt>
                <c:pt idx="10040">
                  <c:v>-65.27</c:v>
                </c:pt>
                <c:pt idx="10041">
                  <c:v>-65.268000000000001</c:v>
                </c:pt>
                <c:pt idx="10042">
                  <c:v>-65.265999999999991</c:v>
                </c:pt>
                <c:pt idx="10043">
                  <c:v>-65.263999999999996</c:v>
                </c:pt>
                <c:pt idx="10044">
                  <c:v>-65.262</c:v>
                </c:pt>
                <c:pt idx="10045">
                  <c:v>-65.259999999999991</c:v>
                </c:pt>
                <c:pt idx="10046">
                  <c:v>-65.257999999999996</c:v>
                </c:pt>
                <c:pt idx="10047">
                  <c:v>-65.256</c:v>
                </c:pt>
                <c:pt idx="10048">
                  <c:v>-65.253999999999991</c:v>
                </c:pt>
                <c:pt idx="10049">
                  <c:v>-65.251999999999995</c:v>
                </c:pt>
                <c:pt idx="10050">
                  <c:v>-65.25</c:v>
                </c:pt>
                <c:pt idx="10051">
                  <c:v>-65.24799999999999</c:v>
                </c:pt>
                <c:pt idx="10052">
                  <c:v>-65.245999999999995</c:v>
                </c:pt>
                <c:pt idx="10053">
                  <c:v>-65.244</c:v>
                </c:pt>
                <c:pt idx="10054">
                  <c:v>-65.24199999999999</c:v>
                </c:pt>
                <c:pt idx="10055">
                  <c:v>-65.239999999999995</c:v>
                </c:pt>
                <c:pt idx="10056">
                  <c:v>-65.238</c:v>
                </c:pt>
                <c:pt idx="10057">
                  <c:v>-65.23599999999999</c:v>
                </c:pt>
                <c:pt idx="10058">
                  <c:v>-65.233999999999995</c:v>
                </c:pt>
                <c:pt idx="10059">
                  <c:v>-65.231999999999999</c:v>
                </c:pt>
                <c:pt idx="10060">
                  <c:v>-65.22999999999999</c:v>
                </c:pt>
                <c:pt idx="10061">
                  <c:v>-65.227999999999994</c:v>
                </c:pt>
                <c:pt idx="10062">
                  <c:v>-65.225999999999999</c:v>
                </c:pt>
                <c:pt idx="10063">
                  <c:v>-65.22399999999999</c:v>
                </c:pt>
                <c:pt idx="10064">
                  <c:v>-65.221999999999994</c:v>
                </c:pt>
                <c:pt idx="10065">
                  <c:v>-65.22</c:v>
                </c:pt>
                <c:pt idx="10066">
                  <c:v>-65.217999999999989</c:v>
                </c:pt>
                <c:pt idx="10067">
                  <c:v>-65.215999999999994</c:v>
                </c:pt>
                <c:pt idx="10068">
                  <c:v>-65.213999999999999</c:v>
                </c:pt>
                <c:pt idx="10069">
                  <c:v>-65.211999999999989</c:v>
                </c:pt>
                <c:pt idx="10070">
                  <c:v>-65.209999999999994</c:v>
                </c:pt>
                <c:pt idx="10071">
                  <c:v>-65.207999999999998</c:v>
                </c:pt>
                <c:pt idx="10072">
                  <c:v>-65.205999999999989</c:v>
                </c:pt>
                <c:pt idx="10073">
                  <c:v>-65.203999999999994</c:v>
                </c:pt>
                <c:pt idx="10074">
                  <c:v>-65.201999999999998</c:v>
                </c:pt>
                <c:pt idx="10075">
                  <c:v>-65.199999999999989</c:v>
                </c:pt>
                <c:pt idx="10076">
                  <c:v>-65.197999999999993</c:v>
                </c:pt>
                <c:pt idx="10077">
                  <c:v>-65.195999999999998</c:v>
                </c:pt>
                <c:pt idx="10078">
                  <c:v>-65.193999999999988</c:v>
                </c:pt>
                <c:pt idx="10079">
                  <c:v>-65.191999999999993</c:v>
                </c:pt>
                <c:pt idx="10080">
                  <c:v>-65.19</c:v>
                </c:pt>
                <c:pt idx="10081">
                  <c:v>-65.187999999999988</c:v>
                </c:pt>
                <c:pt idx="10082">
                  <c:v>-65.185999999999993</c:v>
                </c:pt>
                <c:pt idx="10083">
                  <c:v>-65.183999999999997</c:v>
                </c:pt>
                <c:pt idx="10084">
                  <c:v>-65.181999999999988</c:v>
                </c:pt>
                <c:pt idx="10085">
                  <c:v>-65.179999999999993</c:v>
                </c:pt>
                <c:pt idx="10086">
                  <c:v>-65.177999999999997</c:v>
                </c:pt>
                <c:pt idx="10087">
                  <c:v>-65.175999999999988</c:v>
                </c:pt>
                <c:pt idx="10088">
                  <c:v>-65.173999999999992</c:v>
                </c:pt>
                <c:pt idx="10089">
                  <c:v>-65.171999999999997</c:v>
                </c:pt>
                <c:pt idx="10090">
                  <c:v>-65.169999999999987</c:v>
                </c:pt>
                <c:pt idx="10091">
                  <c:v>-65.167999999999992</c:v>
                </c:pt>
                <c:pt idx="10092">
                  <c:v>-65.165999999999997</c:v>
                </c:pt>
                <c:pt idx="10093">
                  <c:v>-65.163999999999987</c:v>
                </c:pt>
                <c:pt idx="10094">
                  <c:v>-65.161999999999992</c:v>
                </c:pt>
                <c:pt idx="10095">
                  <c:v>-65.16</c:v>
                </c:pt>
                <c:pt idx="10096">
                  <c:v>-65.157999999999987</c:v>
                </c:pt>
                <c:pt idx="10097">
                  <c:v>-65.155999999999992</c:v>
                </c:pt>
                <c:pt idx="10098">
                  <c:v>-65.153999999999996</c:v>
                </c:pt>
                <c:pt idx="10099">
                  <c:v>-65.151999999999987</c:v>
                </c:pt>
                <c:pt idx="10100">
                  <c:v>-65.149999999999991</c:v>
                </c:pt>
                <c:pt idx="10101">
                  <c:v>-65.147999999999996</c:v>
                </c:pt>
                <c:pt idx="10102">
                  <c:v>-65.145999999999987</c:v>
                </c:pt>
                <c:pt idx="10103">
                  <c:v>-65.143999999999991</c:v>
                </c:pt>
                <c:pt idx="10104">
                  <c:v>-65.141999999999996</c:v>
                </c:pt>
                <c:pt idx="10105">
                  <c:v>-65.139999999999986</c:v>
                </c:pt>
                <c:pt idx="10106">
                  <c:v>-65.137999999999991</c:v>
                </c:pt>
                <c:pt idx="10107">
                  <c:v>-65.135999999999996</c:v>
                </c:pt>
                <c:pt idx="10108">
                  <c:v>-65.133999999999986</c:v>
                </c:pt>
                <c:pt idx="10109">
                  <c:v>-65.131999999999991</c:v>
                </c:pt>
                <c:pt idx="10110">
                  <c:v>-65.13</c:v>
                </c:pt>
                <c:pt idx="10111">
                  <c:v>-65.127999999999986</c:v>
                </c:pt>
                <c:pt idx="10112">
                  <c:v>-65.125999999999991</c:v>
                </c:pt>
                <c:pt idx="10113">
                  <c:v>-65.123999999999995</c:v>
                </c:pt>
                <c:pt idx="10114">
                  <c:v>-65.121999999999986</c:v>
                </c:pt>
                <c:pt idx="10115">
                  <c:v>-65.11999999999999</c:v>
                </c:pt>
                <c:pt idx="10116">
                  <c:v>-65.117999999999995</c:v>
                </c:pt>
                <c:pt idx="10117">
                  <c:v>-65.115999999999985</c:v>
                </c:pt>
                <c:pt idx="10118">
                  <c:v>-65.11399999999999</c:v>
                </c:pt>
                <c:pt idx="10119">
                  <c:v>-65.111999999999995</c:v>
                </c:pt>
                <c:pt idx="10120">
                  <c:v>-65.11</c:v>
                </c:pt>
                <c:pt idx="10121">
                  <c:v>-65.10799999999999</c:v>
                </c:pt>
                <c:pt idx="10122">
                  <c:v>-65.105999999999995</c:v>
                </c:pt>
                <c:pt idx="10123">
                  <c:v>-65.103999999999999</c:v>
                </c:pt>
                <c:pt idx="10124">
                  <c:v>-65.10199999999999</c:v>
                </c:pt>
                <c:pt idx="10125">
                  <c:v>-65.099999999999994</c:v>
                </c:pt>
                <c:pt idx="10126">
                  <c:v>-65.097999999999999</c:v>
                </c:pt>
                <c:pt idx="10127">
                  <c:v>-65.095999999999989</c:v>
                </c:pt>
                <c:pt idx="10128">
                  <c:v>-65.093999999999994</c:v>
                </c:pt>
                <c:pt idx="10129">
                  <c:v>-65.091999999999999</c:v>
                </c:pt>
                <c:pt idx="10130">
                  <c:v>-65.089999999999989</c:v>
                </c:pt>
                <c:pt idx="10131">
                  <c:v>-65.087999999999994</c:v>
                </c:pt>
                <c:pt idx="10132">
                  <c:v>-65.085999999999999</c:v>
                </c:pt>
                <c:pt idx="10133">
                  <c:v>-65.084000000000003</c:v>
                </c:pt>
                <c:pt idx="10134">
                  <c:v>-65.081999999999994</c:v>
                </c:pt>
                <c:pt idx="10135">
                  <c:v>-65.08</c:v>
                </c:pt>
                <c:pt idx="10136">
                  <c:v>-65.078000000000003</c:v>
                </c:pt>
                <c:pt idx="10137">
                  <c:v>-65.075999999999993</c:v>
                </c:pt>
                <c:pt idx="10138">
                  <c:v>-65.073999999999998</c:v>
                </c:pt>
                <c:pt idx="10139">
                  <c:v>-65.072000000000003</c:v>
                </c:pt>
                <c:pt idx="10140">
                  <c:v>-65.069999999999993</c:v>
                </c:pt>
                <c:pt idx="10141">
                  <c:v>-65.067999999999998</c:v>
                </c:pt>
                <c:pt idx="10142">
                  <c:v>-65.066000000000003</c:v>
                </c:pt>
                <c:pt idx="10143">
                  <c:v>-65.063999999999993</c:v>
                </c:pt>
                <c:pt idx="10144">
                  <c:v>-65.061999999999998</c:v>
                </c:pt>
                <c:pt idx="10145">
                  <c:v>-65.06</c:v>
                </c:pt>
                <c:pt idx="10146">
                  <c:v>-65.057999999999993</c:v>
                </c:pt>
                <c:pt idx="10147">
                  <c:v>-65.055999999999997</c:v>
                </c:pt>
                <c:pt idx="10148">
                  <c:v>-65.054000000000002</c:v>
                </c:pt>
                <c:pt idx="10149">
                  <c:v>-65.051999999999992</c:v>
                </c:pt>
                <c:pt idx="10150">
                  <c:v>-65.05</c:v>
                </c:pt>
                <c:pt idx="10151">
                  <c:v>-65.048000000000002</c:v>
                </c:pt>
                <c:pt idx="10152">
                  <c:v>-65.045999999999992</c:v>
                </c:pt>
                <c:pt idx="10153">
                  <c:v>-65.043999999999997</c:v>
                </c:pt>
                <c:pt idx="10154">
                  <c:v>-65.042000000000002</c:v>
                </c:pt>
                <c:pt idx="10155">
                  <c:v>-65.039999999999992</c:v>
                </c:pt>
                <c:pt idx="10156">
                  <c:v>-65.037999999999997</c:v>
                </c:pt>
                <c:pt idx="10157">
                  <c:v>-65.036000000000001</c:v>
                </c:pt>
                <c:pt idx="10158">
                  <c:v>-65.033999999999992</c:v>
                </c:pt>
                <c:pt idx="10159">
                  <c:v>-65.031999999999996</c:v>
                </c:pt>
                <c:pt idx="10160">
                  <c:v>-65.03</c:v>
                </c:pt>
                <c:pt idx="10161">
                  <c:v>-65.027999999999992</c:v>
                </c:pt>
                <c:pt idx="10162">
                  <c:v>-65.025999999999996</c:v>
                </c:pt>
                <c:pt idx="10163">
                  <c:v>-65.024000000000001</c:v>
                </c:pt>
                <c:pt idx="10164">
                  <c:v>-65.021999999999991</c:v>
                </c:pt>
                <c:pt idx="10165">
                  <c:v>-65.02</c:v>
                </c:pt>
                <c:pt idx="10166">
                  <c:v>-65.018000000000001</c:v>
                </c:pt>
                <c:pt idx="10167">
                  <c:v>-65.015999999999991</c:v>
                </c:pt>
                <c:pt idx="10168">
                  <c:v>-65.013999999999996</c:v>
                </c:pt>
                <c:pt idx="10169">
                  <c:v>-65.012</c:v>
                </c:pt>
                <c:pt idx="10170">
                  <c:v>-65.009999999999991</c:v>
                </c:pt>
                <c:pt idx="10171">
                  <c:v>-65.007999999999996</c:v>
                </c:pt>
                <c:pt idx="10172">
                  <c:v>-65.006</c:v>
                </c:pt>
                <c:pt idx="10173">
                  <c:v>-65.003999999999991</c:v>
                </c:pt>
                <c:pt idx="10174">
                  <c:v>-65.001999999999995</c:v>
                </c:pt>
                <c:pt idx="10175">
                  <c:v>-65</c:v>
                </c:pt>
                <c:pt idx="10176">
                  <c:v>-64.99799999999999</c:v>
                </c:pt>
                <c:pt idx="10177">
                  <c:v>-64.995999999999995</c:v>
                </c:pt>
                <c:pt idx="10178">
                  <c:v>-64.994</c:v>
                </c:pt>
                <c:pt idx="10179">
                  <c:v>-64.99199999999999</c:v>
                </c:pt>
                <c:pt idx="10180">
                  <c:v>-64.989999999999995</c:v>
                </c:pt>
                <c:pt idx="10181">
                  <c:v>-64.988</c:v>
                </c:pt>
                <c:pt idx="10182">
                  <c:v>-64.98599999999999</c:v>
                </c:pt>
                <c:pt idx="10183">
                  <c:v>-64.983999999999995</c:v>
                </c:pt>
                <c:pt idx="10184">
                  <c:v>-64.981999999999999</c:v>
                </c:pt>
                <c:pt idx="10185">
                  <c:v>-64.97999999999999</c:v>
                </c:pt>
                <c:pt idx="10186">
                  <c:v>-64.977999999999994</c:v>
                </c:pt>
                <c:pt idx="10187">
                  <c:v>-64.975999999999999</c:v>
                </c:pt>
                <c:pt idx="10188">
                  <c:v>-64.97399999999999</c:v>
                </c:pt>
                <c:pt idx="10189">
                  <c:v>-64.971999999999994</c:v>
                </c:pt>
                <c:pt idx="10190">
                  <c:v>-64.97</c:v>
                </c:pt>
                <c:pt idx="10191">
                  <c:v>-64.967999999999989</c:v>
                </c:pt>
                <c:pt idx="10192">
                  <c:v>-64.965999999999994</c:v>
                </c:pt>
                <c:pt idx="10193">
                  <c:v>-64.963999999999999</c:v>
                </c:pt>
                <c:pt idx="10194">
                  <c:v>-64.961999999999989</c:v>
                </c:pt>
                <c:pt idx="10195">
                  <c:v>-64.959999999999994</c:v>
                </c:pt>
                <c:pt idx="10196">
                  <c:v>-64.957999999999998</c:v>
                </c:pt>
                <c:pt idx="10197">
                  <c:v>-64.955999999999989</c:v>
                </c:pt>
                <c:pt idx="10198">
                  <c:v>-64.953999999999994</c:v>
                </c:pt>
                <c:pt idx="10199">
                  <c:v>-64.951999999999998</c:v>
                </c:pt>
                <c:pt idx="10200">
                  <c:v>-64.949999999999989</c:v>
                </c:pt>
                <c:pt idx="10201">
                  <c:v>-64.947999999999993</c:v>
                </c:pt>
                <c:pt idx="10202">
                  <c:v>-64.945999999999998</c:v>
                </c:pt>
                <c:pt idx="10203">
                  <c:v>-64.943999999999988</c:v>
                </c:pt>
                <c:pt idx="10204">
                  <c:v>-64.941999999999993</c:v>
                </c:pt>
                <c:pt idx="10205">
                  <c:v>-64.94</c:v>
                </c:pt>
                <c:pt idx="10206">
                  <c:v>-64.937999999999988</c:v>
                </c:pt>
                <c:pt idx="10207">
                  <c:v>-64.935999999999993</c:v>
                </c:pt>
                <c:pt idx="10208">
                  <c:v>-64.933999999999997</c:v>
                </c:pt>
                <c:pt idx="10209">
                  <c:v>-64.931999999999988</c:v>
                </c:pt>
                <c:pt idx="10210">
                  <c:v>-64.929999999999993</c:v>
                </c:pt>
                <c:pt idx="10211">
                  <c:v>-64.927999999999997</c:v>
                </c:pt>
                <c:pt idx="10212">
                  <c:v>-64.925999999999988</c:v>
                </c:pt>
                <c:pt idx="10213">
                  <c:v>-64.923999999999992</c:v>
                </c:pt>
                <c:pt idx="10214">
                  <c:v>-64.921999999999997</c:v>
                </c:pt>
                <c:pt idx="10215">
                  <c:v>-64.919999999999987</c:v>
                </c:pt>
                <c:pt idx="10216">
                  <c:v>-64.917999999999992</c:v>
                </c:pt>
                <c:pt idx="10217">
                  <c:v>-64.915999999999997</c:v>
                </c:pt>
                <c:pt idx="10218">
                  <c:v>-64.913999999999987</c:v>
                </c:pt>
                <c:pt idx="10219">
                  <c:v>-64.911999999999992</c:v>
                </c:pt>
                <c:pt idx="10220">
                  <c:v>-64.91</c:v>
                </c:pt>
                <c:pt idx="10221">
                  <c:v>-64.907999999999987</c:v>
                </c:pt>
                <c:pt idx="10222">
                  <c:v>-64.905999999999992</c:v>
                </c:pt>
                <c:pt idx="10223">
                  <c:v>-64.903999999999996</c:v>
                </c:pt>
                <c:pt idx="10224">
                  <c:v>-64.901999999999987</c:v>
                </c:pt>
                <c:pt idx="10225">
                  <c:v>-64.899999999999991</c:v>
                </c:pt>
                <c:pt idx="10226">
                  <c:v>-64.897999999999996</c:v>
                </c:pt>
                <c:pt idx="10227">
                  <c:v>-64.895999999999987</c:v>
                </c:pt>
                <c:pt idx="10228">
                  <c:v>-64.893999999999991</c:v>
                </c:pt>
                <c:pt idx="10229">
                  <c:v>-64.891999999999996</c:v>
                </c:pt>
                <c:pt idx="10230">
                  <c:v>-64.889999999999986</c:v>
                </c:pt>
                <c:pt idx="10231">
                  <c:v>-64.887999999999991</c:v>
                </c:pt>
                <c:pt idx="10232">
                  <c:v>-64.885999999999996</c:v>
                </c:pt>
                <c:pt idx="10233">
                  <c:v>-64.883999999999986</c:v>
                </c:pt>
                <c:pt idx="10234">
                  <c:v>-64.881999999999991</c:v>
                </c:pt>
                <c:pt idx="10235">
                  <c:v>-64.88</c:v>
                </c:pt>
                <c:pt idx="10236">
                  <c:v>-64.877999999999986</c:v>
                </c:pt>
                <c:pt idx="10237">
                  <c:v>-64.875999999999991</c:v>
                </c:pt>
                <c:pt idx="10238">
                  <c:v>-64.873999999999995</c:v>
                </c:pt>
                <c:pt idx="10239">
                  <c:v>-64.871999999999986</c:v>
                </c:pt>
                <c:pt idx="10240">
                  <c:v>-64.86999999999999</c:v>
                </c:pt>
                <c:pt idx="10241">
                  <c:v>-64.867999999999995</c:v>
                </c:pt>
                <c:pt idx="10242">
                  <c:v>-64.865999999999985</c:v>
                </c:pt>
                <c:pt idx="10243">
                  <c:v>-64.86399999999999</c:v>
                </c:pt>
                <c:pt idx="10244">
                  <c:v>-64.861999999999995</c:v>
                </c:pt>
                <c:pt idx="10245">
                  <c:v>-64.86</c:v>
                </c:pt>
                <c:pt idx="10246">
                  <c:v>-64.85799999999999</c:v>
                </c:pt>
                <c:pt idx="10247">
                  <c:v>-64.855999999999995</c:v>
                </c:pt>
                <c:pt idx="10248">
                  <c:v>-64.853999999999999</c:v>
                </c:pt>
                <c:pt idx="10249">
                  <c:v>-64.85199999999999</c:v>
                </c:pt>
                <c:pt idx="10250">
                  <c:v>-64.849999999999994</c:v>
                </c:pt>
                <c:pt idx="10251">
                  <c:v>-64.847999999999999</c:v>
                </c:pt>
                <c:pt idx="10252">
                  <c:v>-64.845999999999989</c:v>
                </c:pt>
                <c:pt idx="10253">
                  <c:v>-64.843999999999994</c:v>
                </c:pt>
                <c:pt idx="10254">
                  <c:v>-64.841999999999999</c:v>
                </c:pt>
                <c:pt idx="10255">
                  <c:v>-64.839999999999989</c:v>
                </c:pt>
                <c:pt idx="10256">
                  <c:v>-64.837999999999994</c:v>
                </c:pt>
                <c:pt idx="10257">
                  <c:v>-64.835999999999999</c:v>
                </c:pt>
                <c:pt idx="10258">
                  <c:v>-64.834000000000003</c:v>
                </c:pt>
                <c:pt idx="10259">
                  <c:v>-64.831999999999994</c:v>
                </c:pt>
                <c:pt idx="10260">
                  <c:v>-64.83</c:v>
                </c:pt>
                <c:pt idx="10261">
                  <c:v>-64.828000000000003</c:v>
                </c:pt>
                <c:pt idx="10262">
                  <c:v>-64.825999999999993</c:v>
                </c:pt>
                <c:pt idx="10263">
                  <c:v>-64.823999999999998</c:v>
                </c:pt>
                <c:pt idx="10264">
                  <c:v>-64.822000000000003</c:v>
                </c:pt>
                <c:pt idx="10265">
                  <c:v>-64.819999999999993</c:v>
                </c:pt>
                <c:pt idx="10266">
                  <c:v>-64.817999999999998</c:v>
                </c:pt>
                <c:pt idx="10267">
                  <c:v>-64.816000000000003</c:v>
                </c:pt>
                <c:pt idx="10268">
                  <c:v>-64.813999999999993</c:v>
                </c:pt>
                <c:pt idx="10269">
                  <c:v>-64.811999999999998</c:v>
                </c:pt>
                <c:pt idx="10270">
                  <c:v>-64.81</c:v>
                </c:pt>
                <c:pt idx="10271">
                  <c:v>-64.807999999999993</c:v>
                </c:pt>
                <c:pt idx="10272">
                  <c:v>-64.805999999999997</c:v>
                </c:pt>
                <c:pt idx="10273">
                  <c:v>-64.804000000000002</c:v>
                </c:pt>
                <c:pt idx="10274">
                  <c:v>-64.801999999999992</c:v>
                </c:pt>
                <c:pt idx="10275">
                  <c:v>-64.8</c:v>
                </c:pt>
                <c:pt idx="10276">
                  <c:v>-64.798000000000002</c:v>
                </c:pt>
                <c:pt idx="10277">
                  <c:v>-64.795999999999992</c:v>
                </c:pt>
                <c:pt idx="10278">
                  <c:v>-64.793999999999997</c:v>
                </c:pt>
                <c:pt idx="10279">
                  <c:v>-64.792000000000002</c:v>
                </c:pt>
                <c:pt idx="10280">
                  <c:v>-64.789999999999992</c:v>
                </c:pt>
                <c:pt idx="10281">
                  <c:v>-64.787999999999997</c:v>
                </c:pt>
                <c:pt idx="10282">
                  <c:v>-64.786000000000001</c:v>
                </c:pt>
                <c:pt idx="10283">
                  <c:v>-64.783999999999992</c:v>
                </c:pt>
                <c:pt idx="10284">
                  <c:v>-64.781999999999996</c:v>
                </c:pt>
                <c:pt idx="10285">
                  <c:v>-64.78</c:v>
                </c:pt>
                <c:pt idx="10286">
                  <c:v>-64.777999999999992</c:v>
                </c:pt>
                <c:pt idx="10287">
                  <c:v>-64.775999999999996</c:v>
                </c:pt>
                <c:pt idx="10288">
                  <c:v>-64.774000000000001</c:v>
                </c:pt>
                <c:pt idx="10289">
                  <c:v>-64.771999999999991</c:v>
                </c:pt>
                <c:pt idx="10290">
                  <c:v>-64.77</c:v>
                </c:pt>
                <c:pt idx="10291">
                  <c:v>-64.768000000000001</c:v>
                </c:pt>
                <c:pt idx="10292">
                  <c:v>-64.765999999999991</c:v>
                </c:pt>
                <c:pt idx="10293">
                  <c:v>-64.763999999999996</c:v>
                </c:pt>
                <c:pt idx="10294">
                  <c:v>-64.762</c:v>
                </c:pt>
                <c:pt idx="10295">
                  <c:v>-64.759999999999991</c:v>
                </c:pt>
                <c:pt idx="10296">
                  <c:v>-64.757999999999996</c:v>
                </c:pt>
                <c:pt idx="10297">
                  <c:v>-64.756</c:v>
                </c:pt>
                <c:pt idx="10298">
                  <c:v>-64.753999999999991</c:v>
                </c:pt>
                <c:pt idx="10299">
                  <c:v>-64.751999999999995</c:v>
                </c:pt>
                <c:pt idx="10300">
                  <c:v>-64.75</c:v>
                </c:pt>
                <c:pt idx="10301">
                  <c:v>-64.74799999999999</c:v>
                </c:pt>
                <c:pt idx="10302">
                  <c:v>-64.745999999999995</c:v>
                </c:pt>
                <c:pt idx="10303">
                  <c:v>-64.744</c:v>
                </c:pt>
                <c:pt idx="10304">
                  <c:v>-64.74199999999999</c:v>
                </c:pt>
                <c:pt idx="10305">
                  <c:v>-64.739999999999995</c:v>
                </c:pt>
                <c:pt idx="10306">
                  <c:v>-64.738</c:v>
                </c:pt>
                <c:pt idx="10307">
                  <c:v>-64.73599999999999</c:v>
                </c:pt>
                <c:pt idx="10308">
                  <c:v>-64.733999999999995</c:v>
                </c:pt>
                <c:pt idx="10309">
                  <c:v>-64.731999999999999</c:v>
                </c:pt>
                <c:pt idx="10310">
                  <c:v>-64.72999999999999</c:v>
                </c:pt>
                <c:pt idx="10311">
                  <c:v>-64.727999999999994</c:v>
                </c:pt>
                <c:pt idx="10312">
                  <c:v>-64.725999999999999</c:v>
                </c:pt>
                <c:pt idx="10313">
                  <c:v>-64.72399999999999</c:v>
                </c:pt>
                <c:pt idx="10314">
                  <c:v>-64.721999999999994</c:v>
                </c:pt>
                <c:pt idx="10315">
                  <c:v>-64.72</c:v>
                </c:pt>
                <c:pt idx="10316">
                  <c:v>-64.717999999999989</c:v>
                </c:pt>
                <c:pt idx="10317">
                  <c:v>-64.715999999999994</c:v>
                </c:pt>
                <c:pt idx="10318">
                  <c:v>-64.713999999999999</c:v>
                </c:pt>
                <c:pt idx="10319">
                  <c:v>-64.711999999999989</c:v>
                </c:pt>
                <c:pt idx="10320">
                  <c:v>-64.709999999999994</c:v>
                </c:pt>
                <c:pt idx="10321">
                  <c:v>-64.707999999999998</c:v>
                </c:pt>
                <c:pt idx="10322">
                  <c:v>-64.705999999999989</c:v>
                </c:pt>
                <c:pt idx="10323">
                  <c:v>-64.703999999999994</c:v>
                </c:pt>
                <c:pt idx="10324">
                  <c:v>-64.701999999999998</c:v>
                </c:pt>
                <c:pt idx="10325">
                  <c:v>-64.699999999999989</c:v>
                </c:pt>
                <c:pt idx="10326">
                  <c:v>-64.697999999999993</c:v>
                </c:pt>
                <c:pt idx="10327">
                  <c:v>-64.695999999999998</c:v>
                </c:pt>
                <c:pt idx="10328">
                  <c:v>-64.693999999999988</c:v>
                </c:pt>
                <c:pt idx="10329">
                  <c:v>-64.691999999999993</c:v>
                </c:pt>
                <c:pt idx="10330">
                  <c:v>-64.69</c:v>
                </c:pt>
                <c:pt idx="10331">
                  <c:v>-64.687999999999988</c:v>
                </c:pt>
                <c:pt idx="10332">
                  <c:v>-64.685999999999993</c:v>
                </c:pt>
                <c:pt idx="10333">
                  <c:v>-64.683999999999997</c:v>
                </c:pt>
                <c:pt idx="10334">
                  <c:v>-64.681999999999988</c:v>
                </c:pt>
                <c:pt idx="10335">
                  <c:v>-64.679999999999993</c:v>
                </c:pt>
                <c:pt idx="10336">
                  <c:v>-64.677999999999997</c:v>
                </c:pt>
                <c:pt idx="10337">
                  <c:v>-64.675999999999988</c:v>
                </c:pt>
                <c:pt idx="10338">
                  <c:v>-64.673999999999992</c:v>
                </c:pt>
                <c:pt idx="10339">
                  <c:v>-64.671999999999997</c:v>
                </c:pt>
                <c:pt idx="10340">
                  <c:v>-64.669999999999987</c:v>
                </c:pt>
                <c:pt idx="10341">
                  <c:v>-64.667999999999992</c:v>
                </c:pt>
                <c:pt idx="10342">
                  <c:v>-64.665999999999997</c:v>
                </c:pt>
                <c:pt idx="10343">
                  <c:v>-64.663999999999987</c:v>
                </c:pt>
                <c:pt idx="10344">
                  <c:v>-64.661999999999992</c:v>
                </c:pt>
                <c:pt idx="10345">
                  <c:v>-64.66</c:v>
                </c:pt>
                <c:pt idx="10346">
                  <c:v>-64.657999999999987</c:v>
                </c:pt>
                <c:pt idx="10347">
                  <c:v>-64.655999999999992</c:v>
                </c:pt>
                <c:pt idx="10348">
                  <c:v>-64.653999999999996</c:v>
                </c:pt>
                <c:pt idx="10349">
                  <c:v>-64.651999999999987</c:v>
                </c:pt>
                <c:pt idx="10350">
                  <c:v>-64.649999999999991</c:v>
                </c:pt>
                <c:pt idx="10351">
                  <c:v>-64.647999999999996</c:v>
                </c:pt>
                <c:pt idx="10352">
                  <c:v>-64.645999999999987</c:v>
                </c:pt>
                <c:pt idx="10353">
                  <c:v>-64.643999999999991</c:v>
                </c:pt>
                <c:pt idx="10354">
                  <c:v>-64.641999999999996</c:v>
                </c:pt>
                <c:pt idx="10355">
                  <c:v>-64.639999999999986</c:v>
                </c:pt>
                <c:pt idx="10356">
                  <c:v>-64.637999999999991</c:v>
                </c:pt>
                <c:pt idx="10357">
                  <c:v>-64.635999999999996</c:v>
                </c:pt>
                <c:pt idx="10358">
                  <c:v>-64.633999999999986</c:v>
                </c:pt>
                <c:pt idx="10359">
                  <c:v>-64.631999999999991</c:v>
                </c:pt>
                <c:pt idx="10360">
                  <c:v>-64.63</c:v>
                </c:pt>
                <c:pt idx="10361">
                  <c:v>-64.627999999999986</c:v>
                </c:pt>
                <c:pt idx="10362">
                  <c:v>-64.625999999999991</c:v>
                </c:pt>
                <c:pt idx="10363">
                  <c:v>-64.623999999999995</c:v>
                </c:pt>
                <c:pt idx="10364">
                  <c:v>-64.621999999999986</c:v>
                </c:pt>
                <c:pt idx="10365">
                  <c:v>-64.61999999999999</c:v>
                </c:pt>
                <c:pt idx="10366">
                  <c:v>-64.617999999999995</c:v>
                </c:pt>
                <c:pt idx="10367">
                  <c:v>-64.615999999999985</c:v>
                </c:pt>
                <c:pt idx="10368">
                  <c:v>-64.61399999999999</c:v>
                </c:pt>
                <c:pt idx="10369">
                  <c:v>-64.611999999999995</c:v>
                </c:pt>
                <c:pt idx="10370">
                  <c:v>-64.61</c:v>
                </c:pt>
                <c:pt idx="10371">
                  <c:v>-64.60799999999999</c:v>
                </c:pt>
                <c:pt idx="10372">
                  <c:v>-64.605999999999995</c:v>
                </c:pt>
                <c:pt idx="10373">
                  <c:v>-64.603999999999999</c:v>
                </c:pt>
                <c:pt idx="10374">
                  <c:v>-64.60199999999999</c:v>
                </c:pt>
                <c:pt idx="10375">
                  <c:v>-64.599999999999994</c:v>
                </c:pt>
                <c:pt idx="10376">
                  <c:v>-64.597999999999999</c:v>
                </c:pt>
                <c:pt idx="10377">
                  <c:v>-64.595999999999989</c:v>
                </c:pt>
                <c:pt idx="10378">
                  <c:v>-64.593999999999994</c:v>
                </c:pt>
                <c:pt idx="10379">
                  <c:v>-64.591999999999999</c:v>
                </c:pt>
                <c:pt idx="10380">
                  <c:v>-64.589999999999989</c:v>
                </c:pt>
                <c:pt idx="10381">
                  <c:v>-64.587999999999994</c:v>
                </c:pt>
                <c:pt idx="10382">
                  <c:v>-64.585999999999999</c:v>
                </c:pt>
                <c:pt idx="10383">
                  <c:v>-64.584000000000003</c:v>
                </c:pt>
                <c:pt idx="10384">
                  <c:v>-64.581999999999994</c:v>
                </c:pt>
                <c:pt idx="10385">
                  <c:v>-64.58</c:v>
                </c:pt>
                <c:pt idx="10386">
                  <c:v>-64.578000000000003</c:v>
                </c:pt>
                <c:pt idx="10387">
                  <c:v>-64.575999999999993</c:v>
                </c:pt>
                <c:pt idx="10388">
                  <c:v>-64.573999999999998</c:v>
                </c:pt>
                <c:pt idx="10389">
                  <c:v>-64.572000000000003</c:v>
                </c:pt>
                <c:pt idx="10390">
                  <c:v>-64.569999999999993</c:v>
                </c:pt>
                <c:pt idx="10391">
                  <c:v>-64.567999999999998</c:v>
                </c:pt>
                <c:pt idx="10392">
                  <c:v>-64.566000000000003</c:v>
                </c:pt>
                <c:pt idx="10393">
                  <c:v>-64.563999999999993</c:v>
                </c:pt>
                <c:pt idx="10394">
                  <c:v>-64.561999999999998</c:v>
                </c:pt>
                <c:pt idx="10395">
                  <c:v>-64.56</c:v>
                </c:pt>
                <c:pt idx="10396">
                  <c:v>-64.557999999999993</c:v>
                </c:pt>
                <c:pt idx="10397">
                  <c:v>-64.555999999999997</c:v>
                </c:pt>
                <c:pt idx="10398">
                  <c:v>-64.554000000000002</c:v>
                </c:pt>
                <c:pt idx="10399">
                  <c:v>-64.551999999999992</c:v>
                </c:pt>
                <c:pt idx="10400">
                  <c:v>-64.55</c:v>
                </c:pt>
                <c:pt idx="10401">
                  <c:v>-64.548000000000002</c:v>
                </c:pt>
                <c:pt idx="10402">
                  <c:v>-64.545999999999992</c:v>
                </c:pt>
                <c:pt idx="10403">
                  <c:v>-64.543999999999997</c:v>
                </c:pt>
                <c:pt idx="10404">
                  <c:v>-64.542000000000002</c:v>
                </c:pt>
                <c:pt idx="10405">
                  <c:v>-64.539999999999992</c:v>
                </c:pt>
                <c:pt idx="10406">
                  <c:v>-64.537999999999997</c:v>
                </c:pt>
                <c:pt idx="10407">
                  <c:v>-64.536000000000001</c:v>
                </c:pt>
                <c:pt idx="10408">
                  <c:v>-64.533999999999992</c:v>
                </c:pt>
                <c:pt idx="10409">
                  <c:v>-64.531999999999996</c:v>
                </c:pt>
                <c:pt idx="10410">
                  <c:v>-64.53</c:v>
                </c:pt>
                <c:pt idx="10411">
                  <c:v>-64.527999999999992</c:v>
                </c:pt>
                <c:pt idx="10412">
                  <c:v>-64.525999999999996</c:v>
                </c:pt>
                <c:pt idx="10413">
                  <c:v>-64.524000000000001</c:v>
                </c:pt>
                <c:pt idx="10414">
                  <c:v>-64.521999999999991</c:v>
                </c:pt>
                <c:pt idx="10415">
                  <c:v>-64.52</c:v>
                </c:pt>
                <c:pt idx="10416">
                  <c:v>-64.518000000000001</c:v>
                </c:pt>
                <c:pt idx="10417">
                  <c:v>-64.515999999999991</c:v>
                </c:pt>
                <c:pt idx="10418">
                  <c:v>-64.513999999999996</c:v>
                </c:pt>
                <c:pt idx="10419">
                  <c:v>-64.512</c:v>
                </c:pt>
                <c:pt idx="10420">
                  <c:v>-64.509999999999991</c:v>
                </c:pt>
                <c:pt idx="10421">
                  <c:v>-64.507999999999996</c:v>
                </c:pt>
                <c:pt idx="10422">
                  <c:v>-64.506</c:v>
                </c:pt>
                <c:pt idx="10423">
                  <c:v>-64.503999999999991</c:v>
                </c:pt>
                <c:pt idx="10424">
                  <c:v>-64.501999999999995</c:v>
                </c:pt>
                <c:pt idx="10425">
                  <c:v>-64.5</c:v>
                </c:pt>
                <c:pt idx="10426">
                  <c:v>-64.49799999999999</c:v>
                </c:pt>
                <c:pt idx="10427">
                  <c:v>-64.495999999999995</c:v>
                </c:pt>
                <c:pt idx="10428">
                  <c:v>-64.494</c:v>
                </c:pt>
                <c:pt idx="10429">
                  <c:v>-64.49199999999999</c:v>
                </c:pt>
                <c:pt idx="10430">
                  <c:v>-64.489999999999995</c:v>
                </c:pt>
                <c:pt idx="10431">
                  <c:v>-64.488</c:v>
                </c:pt>
                <c:pt idx="10432">
                  <c:v>-64.48599999999999</c:v>
                </c:pt>
                <c:pt idx="10433">
                  <c:v>-64.483999999999995</c:v>
                </c:pt>
                <c:pt idx="10434">
                  <c:v>-64.481999999999999</c:v>
                </c:pt>
                <c:pt idx="10435">
                  <c:v>-64.47999999999999</c:v>
                </c:pt>
                <c:pt idx="10436">
                  <c:v>-64.477999999999994</c:v>
                </c:pt>
                <c:pt idx="10437">
                  <c:v>-64.475999999999999</c:v>
                </c:pt>
                <c:pt idx="10438">
                  <c:v>-64.47399999999999</c:v>
                </c:pt>
                <c:pt idx="10439">
                  <c:v>-64.471999999999994</c:v>
                </c:pt>
                <c:pt idx="10440">
                  <c:v>-64.47</c:v>
                </c:pt>
                <c:pt idx="10441">
                  <c:v>-64.467999999999989</c:v>
                </c:pt>
                <c:pt idx="10442">
                  <c:v>-64.465999999999994</c:v>
                </c:pt>
                <c:pt idx="10443">
                  <c:v>-64.463999999999999</c:v>
                </c:pt>
                <c:pt idx="10444">
                  <c:v>-64.461999999999989</c:v>
                </c:pt>
                <c:pt idx="10445">
                  <c:v>-64.459999999999994</c:v>
                </c:pt>
                <c:pt idx="10446">
                  <c:v>-64.457999999999998</c:v>
                </c:pt>
                <c:pt idx="10447">
                  <c:v>-64.455999999999989</c:v>
                </c:pt>
                <c:pt idx="10448">
                  <c:v>-64.453999999999994</c:v>
                </c:pt>
                <c:pt idx="10449">
                  <c:v>-64.451999999999998</c:v>
                </c:pt>
                <c:pt idx="10450">
                  <c:v>-64.449999999999989</c:v>
                </c:pt>
                <c:pt idx="10451">
                  <c:v>-64.447999999999993</c:v>
                </c:pt>
                <c:pt idx="10452">
                  <c:v>-64.445999999999998</c:v>
                </c:pt>
                <c:pt idx="10453">
                  <c:v>-64.443999999999988</c:v>
                </c:pt>
                <c:pt idx="10454">
                  <c:v>-64.441999999999993</c:v>
                </c:pt>
                <c:pt idx="10455">
                  <c:v>-64.44</c:v>
                </c:pt>
                <c:pt idx="10456">
                  <c:v>-64.437999999999988</c:v>
                </c:pt>
                <c:pt idx="10457">
                  <c:v>-64.435999999999993</c:v>
                </c:pt>
                <c:pt idx="10458">
                  <c:v>-64.433999999999997</c:v>
                </c:pt>
                <c:pt idx="10459">
                  <c:v>-64.431999999999988</c:v>
                </c:pt>
                <c:pt idx="10460">
                  <c:v>-64.429999999999993</c:v>
                </c:pt>
                <c:pt idx="10461">
                  <c:v>-64.427999999999997</c:v>
                </c:pt>
                <c:pt idx="10462">
                  <c:v>-64.425999999999988</c:v>
                </c:pt>
                <c:pt idx="10463">
                  <c:v>-64.423999999999992</c:v>
                </c:pt>
                <c:pt idx="10464">
                  <c:v>-64.421999999999997</c:v>
                </c:pt>
                <c:pt idx="10465">
                  <c:v>-64.419999999999987</c:v>
                </c:pt>
                <c:pt idx="10466">
                  <c:v>-64.417999999999992</c:v>
                </c:pt>
                <c:pt idx="10467">
                  <c:v>-64.415999999999997</c:v>
                </c:pt>
                <c:pt idx="10468">
                  <c:v>-64.413999999999987</c:v>
                </c:pt>
                <c:pt idx="10469">
                  <c:v>-64.411999999999992</c:v>
                </c:pt>
                <c:pt idx="10470">
                  <c:v>-64.41</c:v>
                </c:pt>
                <c:pt idx="10471">
                  <c:v>-64.407999999999987</c:v>
                </c:pt>
                <c:pt idx="10472">
                  <c:v>-64.405999999999992</c:v>
                </c:pt>
                <c:pt idx="10473">
                  <c:v>-64.403999999999996</c:v>
                </c:pt>
                <c:pt idx="10474">
                  <c:v>-64.401999999999987</c:v>
                </c:pt>
                <c:pt idx="10475">
                  <c:v>-64.399999999999991</c:v>
                </c:pt>
                <c:pt idx="10476">
                  <c:v>-64.397999999999996</c:v>
                </c:pt>
                <c:pt idx="10477">
                  <c:v>-64.395999999999987</c:v>
                </c:pt>
                <c:pt idx="10478">
                  <c:v>-64.393999999999991</c:v>
                </c:pt>
                <c:pt idx="10479">
                  <c:v>-64.391999999999996</c:v>
                </c:pt>
                <c:pt idx="10480">
                  <c:v>-64.389999999999986</c:v>
                </c:pt>
                <c:pt idx="10481">
                  <c:v>-64.387999999999991</c:v>
                </c:pt>
                <c:pt idx="10482">
                  <c:v>-64.385999999999996</c:v>
                </c:pt>
                <c:pt idx="10483">
                  <c:v>-64.383999999999986</c:v>
                </c:pt>
                <c:pt idx="10484">
                  <c:v>-64.381999999999991</c:v>
                </c:pt>
                <c:pt idx="10485">
                  <c:v>-64.38</c:v>
                </c:pt>
                <c:pt idx="10486">
                  <c:v>-64.377999999999986</c:v>
                </c:pt>
                <c:pt idx="10487">
                  <c:v>-64.375999999999991</c:v>
                </c:pt>
                <c:pt idx="10488">
                  <c:v>-64.373999999999995</c:v>
                </c:pt>
                <c:pt idx="10489">
                  <c:v>-64.371999999999986</c:v>
                </c:pt>
                <c:pt idx="10490">
                  <c:v>-64.36999999999999</c:v>
                </c:pt>
                <c:pt idx="10491">
                  <c:v>-64.367999999999995</c:v>
                </c:pt>
                <c:pt idx="10492">
                  <c:v>-64.365999999999985</c:v>
                </c:pt>
                <c:pt idx="10493">
                  <c:v>-64.36399999999999</c:v>
                </c:pt>
                <c:pt idx="10494">
                  <c:v>-64.361999999999995</c:v>
                </c:pt>
                <c:pt idx="10495">
                  <c:v>-64.36</c:v>
                </c:pt>
                <c:pt idx="10496">
                  <c:v>-64.35799999999999</c:v>
                </c:pt>
                <c:pt idx="10497">
                  <c:v>-64.355999999999995</c:v>
                </c:pt>
                <c:pt idx="10498">
                  <c:v>-64.353999999999999</c:v>
                </c:pt>
                <c:pt idx="10499">
                  <c:v>-64.35199999999999</c:v>
                </c:pt>
                <c:pt idx="10500">
                  <c:v>-64.349999999999994</c:v>
                </c:pt>
                <c:pt idx="10501">
                  <c:v>-64.347999999999999</c:v>
                </c:pt>
                <c:pt idx="10502">
                  <c:v>-64.345999999999989</c:v>
                </c:pt>
                <c:pt idx="10503">
                  <c:v>-64.343999999999994</c:v>
                </c:pt>
                <c:pt idx="10504">
                  <c:v>-64.341999999999999</c:v>
                </c:pt>
                <c:pt idx="10505">
                  <c:v>-64.339999999999989</c:v>
                </c:pt>
                <c:pt idx="10506">
                  <c:v>-64.337999999999994</c:v>
                </c:pt>
                <c:pt idx="10507">
                  <c:v>-64.335999999999999</c:v>
                </c:pt>
                <c:pt idx="10508">
                  <c:v>-64.334000000000003</c:v>
                </c:pt>
                <c:pt idx="10509">
                  <c:v>-64.331999999999994</c:v>
                </c:pt>
                <c:pt idx="10510">
                  <c:v>-64.33</c:v>
                </c:pt>
                <c:pt idx="10511">
                  <c:v>-64.328000000000003</c:v>
                </c:pt>
                <c:pt idx="10512">
                  <c:v>-64.325999999999993</c:v>
                </c:pt>
                <c:pt idx="10513">
                  <c:v>-64.323999999999998</c:v>
                </c:pt>
                <c:pt idx="10514">
                  <c:v>-64.322000000000003</c:v>
                </c:pt>
                <c:pt idx="10515">
                  <c:v>-64.319999999999993</c:v>
                </c:pt>
                <c:pt idx="10516">
                  <c:v>-64.317999999999998</c:v>
                </c:pt>
                <c:pt idx="10517">
                  <c:v>-64.316000000000003</c:v>
                </c:pt>
                <c:pt idx="10518">
                  <c:v>-64.313999999999993</c:v>
                </c:pt>
                <c:pt idx="10519">
                  <c:v>-64.311999999999998</c:v>
                </c:pt>
                <c:pt idx="10520">
                  <c:v>-64.31</c:v>
                </c:pt>
                <c:pt idx="10521">
                  <c:v>-64.307999999999993</c:v>
                </c:pt>
                <c:pt idx="10522">
                  <c:v>-64.305999999999997</c:v>
                </c:pt>
                <c:pt idx="10523">
                  <c:v>-64.304000000000002</c:v>
                </c:pt>
                <c:pt idx="10524">
                  <c:v>-64.301999999999992</c:v>
                </c:pt>
                <c:pt idx="10525">
                  <c:v>-64.3</c:v>
                </c:pt>
                <c:pt idx="10526">
                  <c:v>-64.298000000000002</c:v>
                </c:pt>
                <c:pt idx="10527">
                  <c:v>-64.295999999999992</c:v>
                </c:pt>
                <c:pt idx="10528">
                  <c:v>-64.293999999999997</c:v>
                </c:pt>
                <c:pt idx="10529">
                  <c:v>-64.292000000000002</c:v>
                </c:pt>
                <c:pt idx="10530">
                  <c:v>-64.289999999999992</c:v>
                </c:pt>
                <c:pt idx="10531">
                  <c:v>-64.287999999999997</c:v>
                </c:pt>
                <c:pt idx="10532">
                  <c:v>-64.286000000000001</c:v>
                </c:pt>
                <c:pt idx="10533">
                  <c:v>-64.283999999999992</c:v>
                </c:pt>
                <c:pt idx="10534">
                  <c:v>-64.281999999999996</c:v>
                </c:pt>
                <c:pt idx="10535">
                  <c:v>-64.28</c:v>
                </c:pt>
                <c:pt idx="10536">
                  <c:v>-64.277999999999992</c:v>
                </c:pt>
                <c:pt idx="10537">
                  <c:v>-64.275999999999996</c:v>
                </c:pt>
                <c:pt idx="10538">
                  <c:v>-64.274000000000001</c:v>
                </c:pt>
                <c:pt idx="10539">
                  <c:v>-64.271999999999991</c:v>
                </c:pt>
                <c:pt idx="10540">
                  <c:v>-64.27</c:v>
                </c:pt>
                <c:pt idx="10541">
                  <c:v>-64.268000000000001</c:v>
                </c:pt>
                <c:pt idx="10542">
                  <c:v>-64.265999999999991</c:v>
                </c:pt>
                <c:pt idx="10543">
                  <c:v>-64.263999999999996</c:v>
                </c:pt>
                <c:pt idx="10544">
                  <c:v>-64.262</c:v>
                </c:pt>
                <c:pt idx="10545">
                  <c:v>-64.259999999999991</c:v>
                </c:pt>
                <c:pt idx="10546">
                  <c:v>-64.257999999999996</c:v>
                </c:pt>
                <c:pt idx="10547">
                  <c:v>-64.256</c:v>
                </c:pt>
                <c:pt idx="10548">
                  <c:v>-64.253999999999991</c:v>
                </c:pt>
                <c:pt idx="10549">
                  <c:v>-64.251999999999995</c:v>
                </c:pt>
                <c:pt idx="10550">
                  <c:v>-64.25</c:v>
                </c:pt>
                <c:pt idx="10551">
                  <c:v>-64.24799999999999</c:v>
                </c:pt>
                <c:pt idx="10552">
                  <c:v>-64.245999999999995</c:v>
                </c:pt>
                <c:pt idx="10553">
                  <c:v>-64.244</c:v>
                </c:pt>
                <c:pt idx="10554">
                  <c:v>-64.24199999999999</c:v>
                </c:pt>
                <c:pt idx="10555">
                  <c:v>-64.239999999999995</c:v>
                </c:pt>
                <c:pt idx="10556">
                  <c:v>-64.238</c:v>
                </c:pt>
                <c:pt idx="10557">
                  <c:v>-64.23599999999999</c:v>
                </c:pt>
                <c:pt idx="10558">
                  <c:v>-64.233999999999995</c:v>
                </c:pt>
                <c:pt idx="10559">
                  <c:v>-64.231999999999999</c:v>
                </c:pt>
                <c:pt idx="10560">
                  <c:v>-64.22999999999999</c:v>
                </c:pt>
                <c:pt idx="10561">
                  <c:v>-64.227999999999994</c:v>
                </c:pt>
                <c:pt idx="10562">
                  <c:v>-64.225999999999999</c:v>
                </c:pt>
                <c:pt idx="10563">
                  <c:v>-64.22399999999999</c:v>
                </c:pt>
                <c:pt idx="10564">
                  <c:v>-64.221999999999994</c:v>
                </c:pt>
                <c:pt idx="10565">
                  <c:v>-64.22</c:v>
                </c:pt>
                <c:pt idx="10566">
                  <c:v>-64.217999999999989</c:v>
                </c:pt>
                <c:pt idx="10567">
                  <c:v>-64.215999999999994</c:v>
                </c:pt>
                <c:pt idx="10568">
                  <c:v>-64.213999999999999</c:v>
                </c:pt>
                <c:pt idx="10569">
                  <c:v>-64.211999999999989</c:v>
                </c:pt>
                <c:pt idx="10570">
                  <c:v>-64.209999999999994</c:v>
                </c:pt>
                <c:pt idx="10571">
                  <c:v>-64.207999999999998</c:v>
                </c:pt>
                <c:pt idx="10572">
                  <c:v>-64.205999999999989</c:v>
                </c:pt>
                <c:pt idx="10573">
                  <c:v>-64.203999999999994</c:v>
                </c:pt>
                <c:pt idx="10574">
                  <c:v>-64.201999999999998</c:v>
                </c:pt>
                <c:pt idx="10575">
                  <c:v>-64.199999999999989</c:v>
                </c:pt>
                <c:pt idx="10576">
                  <c:v>-64.197999999999993</c:v>
                </c:pt>
                <c:pt idx="10577">
                  <c:v>-64.195999999999998</c:v>
                </c:pt>
                <c:pt idx="10578">
                  <c:v>-64.193999999999988</c:v>
                </c:pt>
                <c:pt idx="10579">
                  <c:v>-64.191999999999993</c:v>
                </c:pt>
                <c:pt idx="10580">
                  <c:v>-64.19</c:v>
                </c:pt>
                <c:pt idx="10581">
                  <c:v>-64.187999999999988</c:v>
                </c:pt>
                <c:pt idx="10582">
                  <c:v>-64.185999999999993</c:v>
                </c:pt>
                <c:pt idx="10583">
                  <c:v>-64.183999999999997</c:v>
                </c:pt>
                <c:pt idx="10584">
                  <c:v>-64.181999999999988</c:v>
                </c:pt>
                <c:pt idx="10585">
                  <c:v>-64.179999999999993</c:v>
                </c:pt>
                <c:pt idx="10586">
                  <c:v>-64.177999999999997</c:v>
                </c:pt>
                <c:pt idx="10587">
                  <c:v>-64.175999999999988</c:v>
                </c:pt>
                <c:pt idx="10588">
                  <c:v>-64.173999999999992</c:v>
                </c:pt>
                <c:pt idx="10589">
                  <c:v>-64.171999999999997</c:v>
                </c:pt>
                <c:pt idx="10590">
                  <c:v>-64.169999999999987</c:v>
                </c:pt>
                <c:pt idx="10591">
                  <c:v>-64.167999999999992</c:v>
                </c:pt>
                <c:pt idx="10592">
                  <c:v>-64.165999999999997</c:v>
                </c:pt>
                <c:pt idx="10593">
                  <c:v>-64.163999999999987</c:v>
                </c:pt>
                <c:pt idx="10594">
                  <c:v>-64.161999999999992</c:v>
                </c:pt>
                <c:pt idx="10595">
                  <c:v>-64.16</c:v>
                </c:pt>
                <c:pt idx="10596">
                  <c:v>-64.157999999999987</c:v>
                </c:pt>
                <c:pt idx="10597">
                  <c:v>-64.155999999999992</c:v>
                </c:pt>
                <c:pt idx="10598">
                  <c:v>-64.153999999999996</c:v>
                </c:pt>
                <c:pt idx="10599">
                  <c:v>-64.151999999999987</c:v>
                </c:pt>
                <c:pt idx="10600">
                  <c:v>-64.149999999999991</c:v>
                </c:pt>
                <c:pt idx="10601">
                  <c:v>-64.147999999999996</c:v>
                </c:pt>
                <c:pt idx="10602">
                  <c:v>-64.145999999999987</c:v>
                </c:pt>
                <c:pt idx="10603">
                  <c:v>-64.143999999999991</c:v>
                </c:pt>
                <c:pt idx="10604">
                  <c:v>-64.141999999999996</c:v>
                </c:pt>
                <c:pt idx="10605">
                  <c:v>-64.139999999999986</c:v>
                </c:pt>
                <c:pt idx="10606">
                  <c:v>-64.137999999999991</c:v>
                </c:pt>
                <c:pt idx="10607">
                  <c:v>-64.135999999999996</c:v>
                </c:pt>
                <c:pt idx="10608">
                  <c:v>-64.133999999999986</c:v>
                </c:pt>
                <c:pt idx="10609">
                  <c:v>-64.131999999999991</c:v>
                </c:pt>
                <c:pt idx="10610">
                  <c:v>-64.13</c:v>
                </c:pt>
                <c:pt idx="10611">
                  <c:v>-64.127999999999986</c:v>
                </c:pt>
                <c:pt idx="10612">
                  <c:v>-64.125999999999991</c:v>
                </c:pt>
                <c:pt idx="10613">
                  <c:v>-64.123999999999995</c:v>
                </c:pt>
                <c:pt idx="10614">
                  <c:v>-64.121999999999986</c:v>
                </c:pt>
                <c:pt idx="10615">
                  <c:v>-64.11999999999999</c:v>
                </c:pt>
                <c:pt idx="10616">
                  <c:v>-64.117999999999995</c:v>
                </c:pt>
                <c:pt idx="10617">
                  <c:v>-64.115999999999985</c:v>
                </c:pt>
                <c:pt idx="10618">
                  <c:v>-64.11399999999999</c:v>
                </c:pt>
                <c:pt idx="10619">
                  <c:v>-64.111999999999995</c:v>
                </c:pt>
                <c:pt idx="10620">
                  <c:v>-64.11</c:v>
                </c:pt>
                <c:pt idx="10621">
                  <c:v>-64.10799999999999</c:v>
                </c:pt>
                <c:pt idx="10622">
                  <c:v>-64.105999999999995</c:v>
                </c:pt>
                <c:pt idx="10623">
                  <c:v>-64.103999999999999</c:v>
                </c:pt>
                <c:pt idx="10624">
                  <c:v>-64.10199999999999</c:v>
                </c:pt>
                <c:pt idx="10625">
                  <c:v>-64.099999999999994</c:v>
                </c:pt>
                <c:pt idx="10626">
                  <c:v>-64.097999999999999</c:v>
                </c:pt>
                <c:pt idx="10627">
                  <c:v>-64.095999999999989</c:v>
                </c:pt>
                <c:pt idx="10628">
                  <c:v>-64.093999999999994</c:v>
                </c:pt>
                <c:pt idx="10629">
                  <c:v>-64.091999999999999</c:v>
                </c:pt>
                <c:pt idx="10630">
                  <c:v>-64.089999999999989</c:v>
                </c:pt>
                <c:pt idx="10631">
                  <c:v>-64.087999999999994</c:v>
                </c:pt>
                <c:pt idx="10632">
                  <c:v>-64.085999999999999</c:v>
                </c:pt>
                <c:pt idx="10633">
                  <c:v>-64.084000000000003</c:v>
                </c:pt>
                <c:pt idx="10634">
                  <c:v>-64.081999999999994</c:v>
                </c:pt>
                <c:pt idx="10635">
                  <c:v>-64.08</c:v>
                </c:pt>
                <c:pt idx="10636">
                  <c:v>-64.078000000000003</c:v>
                </c:pt>
                <c:pt idx="10637">
                  <c:v>-64.075999999999993</c:v>
                </c:pt>
                <c:pt idx="10638">
                  <c:v>-64.073999999999998</c:v>
                </c:pt>
                <c:pt idx="10639">
                  <c:v>-64.072000000000003</c:v>
                </c:pt>
                <c:pt idx="10640">
                  <c:v>-64.069999999999993</c:v>
                </c:pt>
                <c:pt idx="10641">
                  <c:v>-64.067999999999998</c:v>
                </c:pt>
                <c:pt idx="10642">
                  <c:v>-64.066000000000003</c:v>
                </c:pt>
                <c:pt idx="10643">
                  <c:v>-64.063999999999993</c:v>
                </c:pt>
                <c:pt idx="10644">
                  <c:v>-64.061999999999998</c:v>
                </c:pt>
                <c:pt idx="10645">
                  <c:v>-64.06</c:v>
                </c:pt>
                <c:pt idx="10646">
                  <c:v>-64.057999999999993</c:v>
                </c:pt>
                <c:pt idx="10647">
                  <c:v>-64.055999999999997</c:v>
                </c:pt>
                <c:pt idx="10648">
                  <c:v>-64.054000000000002</c:v>
                </c:pt>
                <c:pt idx="10649">
                  <c:v>-64.051999999999992</c:v>
                </c:pt>
                <c:pt idx="10650">
                  <c:v>-64.05</c:v>
                </c:pt>
                <c:pt idx="10651">
                  <c:v>-64.048000000000002</c:v>
                </c:pt>
                <c:pt idx="10652">
                  <c:v>-64.045999999999992</c:v>
                </c:pt>
                <c:pt idx="10653">
                  <c:v>-64.043999999999997</c:v>
                </c:pt>
                <c:pt idx="10654">
                  <c:v>-64.042000000000002</c:v>
                </c:pt>
                <c:pt idx="10655">
                  <c:v>-64.039999999999992</c:v>
                </c:pt>
                <c:pt idx="10656">
                  <c:v>-64.037999999999997</c:v>
                </c:pt>
                <c:pt idx="10657">
                  <c:v>-64.036000000000001</c:v>
                </c:pt>
                <c:pt idx="10658">
                  <c:v>-64.033999999999992</c:v>
                </c:pt>
                <c:pt idx="10659">
                  <c:v>-64.031999999999996</c:v>
                </c:pt>
                <c:pt idx="10660">
                  <c:v>-64.03</c:v>
                </c:pt>
                <c:pt idx="10661">
                  <c:v>-64.027999999999992</c:v>
                </c:pt>
                <c:pt idx="10662">
                  <c:v>-64.025999999999996</c:v>
                </c:pt>
                <c:pt idx="10663">
                  <c:v>-64.024000000000001</c:v>
                </c:pt>
                <c:pt idx="10664">
                  <c:v>-64.021999999999991</c:v>
                </c:pt>
                <c:pt idx="10665">
                  <c:v>-64.02</c:v>
                </c:pt>
                <c:pt idx="10666">
                  <c:v>-64.018000000000001</c:v>
                </c:pt>
                <c:pt idx="10667">
                  <c:v>-64.015999999999991</c:v>
                </c:pt>
                <c:pt idx="10668">
                  <c:v>-64.013999999999996</c:v>
                </c:pt>
                <c:pt idx="10669">
                  <c:v>-64.012</c:v>
                </c:pt>
                <c:pt idx="10670">
                  <c:v>-64.009999999999991</c:v>
                </c:pt>
                <c:pt idx="10671">
                  <c:v>-64.007999999999996</c:v>
                </c:pt>
                <c:pt idx="10672">
                  <c:v>-64.006</c:v>
                </c:pt>
                <c:pt idx="10673">
                  <c:v>-64.003999999999991</c:v>
                </c:pt>
                <c:pt idx="10674">
                  <c:v>-64.001999999999995</c:v>
                </c:pt>
                <c:pt idx="10675">
                  <c:v>-63.999999999999993</c:v>
                </c:pt>
                <c:pt idx="10676">
                  <c:v>-63.99799999999999</c:v>
                </c:pt>
                <c:pt idx="10677">
                  <c:v>-63.995999999999995</c:v>
                </c:pt>
                <c:pt idx="10678">
                  <c:v>-63.993999999999993</c:v>
                </c:pt>
                <c:pt idx="10679">
                  <c:v>-63.99199999999999</c:v>
                </c:pt>
                <c:pt idx="10680">
                  <c:v>-63.989999999999995</c:v>
                </c:pt>
                <c:pt idx="10681">
                  <c:v>-63.988</c:v>
                </c:pt>
                <c:pt idx="10682">
                  <c:v>-63.98599999999999</c:v>
                </c:pt>
                <c:pt idx="10683">
                  <c:v>-63.983999999999995</c:v>
                </c:pt>
                <c:pt idx="10684">
                  <c:v>-63.981999999999999</c:v>
                </c:pt>
                <c:pt idx="10685">
                  <c:v>-63.97999999999999</c:v>
                </c:pt>
                <c:pt idx="10686">
                  <c:v>-63.977999999999994</c:v>
                </c:pt>
                <c:pt idx="10687">
                  <c:v>-63.975999999999999</c:v>
                </c:pt>
                <c:pt idx="10688">
                  <c:v>-63.97399999999999</c:v>
                </c:pt>
                <c:pt idx="10689">
                  <c:v>-63.971999999999994</c:v>
                </c:pt>
                <c:pt idx="10690">
                  <c:v>-63.97</c:v>
                </c:pt>
                <c:pt idx="10691">
                  <c:v>-63.967999999999989</c:v>
                </c:pt>
                <c:pt idx="10692">
                  <c:v>-63.965999999999994</c:v>
                </c:pt>
                <c:pt idx="10693">
                  <c:v>-63.963999999999999</c:v>
                </c:pt>
                <c:pt idx="10694">
                  <c:v>-63.961999999999989</c:v>
                </c:pt>
                <c:pt idx="10695">
                  <c:v>-63.959999999999994</c:v>
                </c:pt>
                <c:pt idx="10696">
                  <c:v>-63.957999999999998</c:v>
                </c:pt>
                <c:pt idx="10697">
                  <c:v>-63.955999999999996</c:v>
                </c:pt>
                <c:pt idx="10698">
                  <c:v>-63.953999999999994</c:v>
                </c:pt>
                <c:pt idx="10699">
                  <c:v>-63.951999999999998</c:v>
                </c:pt>
                <c:pt idx="10700">
                  <c:v>-63.949999999999996</c:v>
                </c:pt>
                <c:pt idx="10701">
                  <c:v>-63.947999999999993</c:v>
                </c:pt>
                <c:pt idx="10702">
                  <c:v>-63.945999999999998</c:v>
                </c:pt>
                <c:pt idx="10703">
                  <c:v>-63.943999999999996</c:v>
                </c:pt>
                <c:pt idx="10704">
                  <c:v>-63.941999999999993</c:v>
                </c:pt>
                <c:pt idx="10705">
                  <c:v>-63.94</c:v>
                </c:pt>
                <c:pt idx="10706">
                  <c:v>-63.937999999999995</c:v>
                </c:pt>
                <c:pt idx="10707">
                  <c:v>-63.935999999999993</c:v>
                </c:pt>
                <c:pt idx="10708">
                  <c:v>-63.933999999999997</c:v>
                </c:pt>
                <c:pt idx="10709">
                  <c:v>-63.931999999999995</c:v>
                </c:pt>
                <c:pt idx="10710">
                  <c:v>-63.929999999999993</c:v>
                </c:pt>
                <c:pt idx="10711">
                  <c:v>-63.927999999999997</c:v>
                </c:pt>
                <c:pt idx="10712">
                  <c:v>-63.925999999999995</c:v>
                </c:pt>
                <c:pt idx="10713">
                  <c:v>-63.923999999999992</c:v>
                </c:pt>
                <c:pt idx="10714">
                  <c:v>-63.921999999999997</c:v>
                </c:pt>
                <c:pt idx="10715">
                  <c:v>-63.919999999999995</c:v>
                </c:pt>
                <c:pt idx="10716">
                  <c:v>-63.917999999999992</c:v>
                </c:pt>
                <c:pt idx="10717">
                  <c:v>-63.915999999999997</c:v>
                </c:pt>
                <c:pt idx="10718">
                  <c:v>-63.913999999999994</c:v>
                </c:pt>
                <c:pt idx="10719">
                  <c:v>-63.911999999999992</c:v>
                </c:pt>
                <c:pt idx="10720">
                  <c:v>-63.91</c:v>
                </c:pt>
                <c:pt idx="10721">
                  <c:v>-63.907999999999994</c:v>
                </c:pt>
                <c:pt idx="10722">
                  <c:v>-63.905999999999992</c:v>
                </c:pt>
                <c:pt idx="10723">
                  <c:v>-63.903999999999996</c:v>
                </c:pt>
                <c:pt idx="10724">
                  <c:v>-63.901999999999994</c:v>
                </c:pt>
                <c:pt idx="10725">
                  <c:v>-63.899999999999991</c:v>
                </c:pt>
                <c:pt idx="10726">
                  <c:v>-63.897999999999996</c:v>
                </c:pt>
                <c:pt idx="10727">
                  <c:v>-63.895999999999994</c:v>
                </c:pt>
                <c:pt idx="10728">
                  <c:v>-63.893999999999991</c:v>
                </c:pt>
                <c:pt idx="10729">
                  <c:v>-63.891999999999996</c:v>
                </c:pt>
                <c:pt idx="10730">
                  <c:v>-63.889999999999993</c:v>
                </c:pt>
                <c:pt idx="10731">
                  <c:v>-63.887999999999991</c:v>
                </c:pt>
                <c:pt idx="10732">
                  <c:v>-63.885999999999996</c:v>
                </c:pt>
                <c:pt idx="10733">
                  <c:v>-63.883999999999993</c:v>
                </c:pt>
                <c:pt idx="10734">
                  <c:v>-63.881999999999991</c:v>
                </c:pt>
                <c:pt idx="10735">
                  <c:v>-63.879999999999995</c:v>
                </c:pt>
                <c:pt idx="10736">
                  <c:v>-63.877999999999993</c:v>
                </c:pt>
                <c:pt idx="10737">
                  <c:v>-63.875999999999991</c:v>
                </c:pt>
                <c:pt idx="10738">
                  <c:v>-63.873999999999995</c:v>
                </c:pt>
                <c:pt idx="10739">
                  <c:v>-63.871999999999993</c:v>
                </c:pt>
                <c:pt idx="10740">
                  <c:v>-63.86999999999999</c:v>
                </c:pt>
                <c:pt idx="10741">
                  <c:v>-63.867999999999995</c:v>
                </c:pt>
                <c:pt idx="10742">
                  <c:v>-63.865999999999993</c:v>
                </c:pt>
                <c:pt idx="10743">
                  <c:v>-63.86399999999999</c:v>
                </c:pt>
                <c:pt idx="10744">
                  <c:v>-63.861999999999995</c:v>
                </c:pt>
                <c:pt idx="10745">
                  <c:v>-63.86</c:v>
                </c:pt>
                <c:pt idx="10746">
                  <c:v>-63.85799999999999</c:v>
                </c:pt>
                <c:pt idx="10747">
                  <c:v>-63.855999999999995</c:v>
                </c:pt>
                <c:pt idx="10748">
                  <c:v>-63.853999999999999</c:v>
                </c:pt>
                <c:pt idx="10749">
                  <c:v>-63.85199999999999</c:v>
                </c:pt>
                <c:pt idx="10750">
                  <c:v>-63.849999999999994</c:v>
                </c:pt>
                <c:pt idx="10751">
                  <c:v>-63.847999999999999</c:v>
                </c:pt>
                <c:pt idx="10752">
                  <c:v>-63.845999999999989</c:v>
                </c:pt>
                <c:pt idx="10753">
                  <c:v>-63.843999999999994</c:v>
                </c:pt>
                <c:pt idx="10754">
                  <c:v>-63.841999999999999</c:v>
                </c:pt>
                <c:pt idx="10755">
                  <c:v>-63.839999999999989</c:v>
                </c:pt>
                <c:pt idx="10756">
                  <c:v>-63.837999999999994</c:v>
                </c:pt>
                <c:pt idx="10757">
                  <c:v>-63.835999999999999</c:v>
                </c:pt>
                <c:pt idx="10758">
                  <c:v>-63.833999999999996</c:v>
                </c:pt>
                <c:pt idx="10759">
                  <c:v>-63.831999999999994</c:v>
                </c:pt>
                <c:pt idx="10760">
                  <c:v>-63.83</c:v>
                </c:pt>
                <c:pt idx="10761">
                  <c:v>-63.827999999999996</c:v>
                </c:pt>
                <c:pt idx="10762">
                  <c:v>-63.825999999999993</c:v>
                </c:pt>
                <c:pt idx="10763">
                  <c:v>-63.823999999999998</c:v>
                </c:pt>
                <c:pt idx="10764">
                  <c:v>-63.821999999999996</c:v>
                </c:pt>
                <c:pt idx="10765">
                  <c:v>-63.819999999999993</c:v>
                </c:pt>
                <c:pt idx="10766">
                  <c:v>-63.817999999999998</c:v>
                </c:pt>
                <c:pt idx="10767">
                  <c:v>-63.815999999999995</c:v>
                </c:pt>
                <c:pt idx="10768">
                  <c:v>-63.813999999999993</c:v>
                </c:pt>
                <c:pt idx="10769">
                  <c:v>-63.811999999999998</c:v>
                </c:pt>
                <c:pt idx="10770">
                  <c:v>-63.809999999999995</c:v>
                </c:pt>
                <c:pt idx="10771">
                  <c:v>-63.807999999999993</c:v>
                </c:pt>
                <c:pt idx="10772">
                  <c:v>-63.805999999999997</c:v>
                </c:pt>
                <c:pt idx="10773">
                  <c:v>-63.803999999999995</c:v>
                </c:pt>
                <c:pt idx="10774">
                  <c:v>-63.801999999999992</c:v>
                </c:pt>
                <c:pt idx="10775">
                  <c:v>-63.8</c:v>
                </c:pt>
                <c:pt idx="10776">
                  <c:v>-63.797999999999995</c:v>
                </c:pt>
                <c:pt idx="10777">
                  <c:v>-63.795999999999992</c:v>
                </c:pt>
                <c:pt idx="10778">
                  <c:v>-63.793999999999997</c:v>
                </c:pt>
                <c:pt idx="10779">
                  <c:v>-63.791999999999994</c:v>
                </c:pt>
                <c:pt idx="10780">
                  <c:v>-63.789999999999992</c:v>
                </c:pt>
                <c:pt idx="10781">
                  <c:v>-63.787999999999997</c:v>
                </c:pt>
                <c:pt idx="10782">
                  <c:v>-63.785999999999994</c:v>
                </c:pt>
                <c:pt idx="10783">
                  <c:v>-63.783999999999992</c:v>
                </c:pt>
                <c:pt idx="10784">
                  <c:v>-63.781999999999996</c:v>
                </c:pt>
                <c:pt idx="10785">
                  <c:v>-63.779999999999994</c:v>
                </c:pt>
                <c:pt idx="10786">
                  <c:v>-63.777999999999992</c:v>
                </c:pt>
                <c:pt idx="10787">
                  <c:v>-63.775999999999996</c:v>
                </c:pt>
                <c:pt idx="10788">
                  <c:v>-63.773999999999994</c:v>
                </c:pt>
                <c:pt idx="10789">
                  <c:v>-63.771999999999991</c:v>
                </c:pt>
                <c:pt idx="10790">
                  <c:v>-63.769999999999996</c:v>
                </c:pt>
                <c:pt idx="10791">
                  <c:v>-63.767999999999994</c:v>
                </c:pt>
                <c:pt idx="10792">
                  <c:v>-63.765999999999991</c:v>
                </c:pt>
                <c:pt idx="10793">
                  <c:v>-63.763999999999996</c:v>
                </c:pt>
                <c:pt idx="10794">
                  <c:v>-63.761999999999993</c:v>
                </c:pt>
                <c:pt idx="10795">
                  <c:v>-63.759999999999991</c:v>
                </c:pt>
                <c:pt idx="10796">
                  <c:v>-63.757999999999996</c:v>
                </c:pt>
                <c:pt idx="10797">
                  <c:v>-63.755999999999993</c:v>
                </c:pt>
                <c:pt idx="10798">
                  <c:v>-63.753999999999991</c:v>
                </c:pt>
                <c:pt idx="10799">
                  <c:v>-63.751999999999995</c:v>
                </c:pt>
                <c:pt idx="10800">
                  <c:v>-63.749999999999993</c:v>
                </c:pt>
                <c:pt idx="10801">
                  <c:v>-63.74799999999999</c:v>
                </c:pt>
                <c:pt idx="10802">
                  <c:v>-63.745999999999995</c:v>
                </c:pt>
                <c:pt idx="10803">
                  <c:v>-63.743999999999993</c:v>
                </c:pt>
                <c:pt idx="10804">
                  <c:v>-63.74199999999999</c:v>
                </c:pt>
                <c:pt idx="10805">
                  <c:v>-63.739999999999995</c:v>
                </c:pt>
                <c:pt idx="10806">
                  <c:v>-63.738</c:v>
                </c:pt>
                <c:pt idx="10807">
                  <c:v>-63.73599999999999</c:v>
                </c:pt>
                <c:pt idx="10808">
                  <c:v>-63.733999999999995</c:v>
                </c:pt>
                <c:pt idx="10809">
                  <c:v>-63.731999999999999</c:v>
                </c:pt>
                <c:pt idx="10810">
                  <c:v>-63.72999999999999</c:v>
                </c:pt>
                <c:pt idx="10811">
                  <c:v>-63.727999999999994</c:v>
                </c:pt>
                <c:pt idx="10812">
                  <c:v>-63.725999999999999</c:v>
                </c:pt>
                <c:pt idx="10813">
                  <c:v>-63.72399999999999</c:v>
                </c:pt>
                <c:pt idx="10814">
                  <c:v>-63.721999999999994</c:v>
                </c:pt>
                <c:pt idx="10815">
                  <c:v>-63.72</c:v>
                </c:pt>
                <c:pt idx="10816">
                  <c:v>-63.717999999999989</c:v>
                </c:pt>
                <c:pt idx="10817">
                  <c:v>-63.715999999999994</c:v>
                </c:pt>
                <c:pt idx="10818">
                  <c:v>-63.713999999999999</c:v>
                </c:pt>
                <c:pt idx="10819">
                  <c:v>-63.711999999999989</c:v>
                </c:pt>
                <c:pt idx="10820">
                  <c:v>-63.709999999999994</c:v>
                </c:pt>
                <c:pt idx="10821">
                  <c:v>-63.707999999999998</c:v>
                </c:pt>
                <c:pt idx="10822">
                  <c:v>-63.705999999999996</c:v>
                </c:pt>
                <c:pt idx="10823">
                  <c:v>-63.703999999999994</c:v>
                </c:pt>
                <c:pt idx="10824">
                  <c:v>-63.701999999999998</c:v>
                </c:pt>
                <c:pt idx="10825">
                  <c:v>-63.699999999999996</c:v>
                </c:pt>
                <c:pt idx="10826">
                  <c:v>-63.697999999999993</c:v>
                </c:pt>
                <c:pt idx="10827">
                  <c:v>-63.695999999999998</c:v>
                </c:pt>
                <c:pt idx="10828">
                  <c:v>-63.693999999999996</c:v>
                </c:pt>
                <c:pt idx="10829">
                  <c:v>-63.691999999999993</c:v>
                </c:pt>
                <c:pt idx="10830">
                  <c:v>-63.69</c:v>
                </c:pt>
                <c:pt idx="10831">
                  <c:v>-63.687999999999995</c:v>
                </c:pt>
                <c:pt idx="10832">
                  <c:v>-63.685999999999993</c:v>
                </c:pt>
                <c:pt idx="10833">
                  <c:v>-63.683999999999997</c:v>
                </c:pt>
                <c:pt idx="10834">
                  <c:v>-63.681999999999995</c:v>
                </c:pt>
                <c:pt idx="10835">
                  <c:v>-63.679999999999993</c:v>
                </c:pt>
                <c:pt idx="10836">
                  <c:v>-63.677999999999997</c:v>
                </c:pt>
                <c:pt idx="10837">
                  <c:v>-63.675999999999995</c:v>
                </c:pt>
                <c:pt idx="10838">
                  <c:v>-63.673999999999992</c:v>
                </c:pt>
                <c:pt idx="10839">
                  <c:v>-63.671999999999997</c:v>
                </c:pt>
                <c:pt idx="10840">
                  <c:v>-63.669999999999995</c:v>
                </c:pt>
                <c:pt idx="10841">
                  <c:v>-63.667999999999992</c:v>
                </c:pt>
                <c:pt idx="10842">
                  <c:v>-63.665999999999997</c:v>
                </c:pt>
                <c:pt idx="10843">
                  <c:v>-63.663999999999994</c:v>
                </c:pt>
                <c:pt idx="10844">
                  <c:v>-63.661999999999992</c:v>
                </c:pt>
                <c:pt idx="10845">
                  <c:v>-63.66</c:v>
                </c:pt>
                <c:pt idx="10846">
                  <c:v>-63.657999999999994</c:v>
                </c:pt>
                <c:pt idx="10847">
                  <c:v>-63.655999999999992</c:v>
                </c:pt>
                <c:pt idx="10848">
                  <c:v>-63.653999999999996</c:v>
                </c:pt>
                <c:pt idx="10849">
                  <c:v>-63.651999999999994</c:v>
                </c:pt>
                <c:pt idx="10850">
                  <c:v>-63.649999999999991</c:v>
                </c:pt>
                <c:pt idx="10851">
                  <c:v>-63.647999999999996</c:v>
                </c:pt>
                <c:pt idx="10852">
                  <c:v>-63.645999999999994</c:v>
                </c:pt>
                <c:pt idx="10853">
                  <c:v>-63.643999999999991</c:v>
                </c:pt>
                <c:pt idx="10854">
                  <c:v>-63.641999999999996</c:v>
                </c:pt>
                <c:pt idx="10855">
                  <c:v>-63.639999999999993</c:v>
                </c:pt>
                <c:pt idx="10856">
                  <c:v>-63.637999999999991</c:v>
                </c:pt>
                <c:pt idx="10857">
                  <c:v>-63.635999999999996</c:v>
                </c:pt>
                <c:pt idx="10858">
                  <c:v>-63.633999999999993</c:v>
                </c:pt>
                <c:pt idx="10859">
                  <c:v>-63.631999999999991</c:v>
                </c:pt>
                <c:pt idx="10860">
                  <c:v>-63.629999999999995</c:v>
                </c:pt>
                <c:pt idx="10861">
                  <c:v>-63.627999999999993</c:v>
                </c:pt>
                <c:pt idx="10862">
                  <c:v>-63.625999999999991</c:v>
                </c:pt>
                <c:pt idx="10863">
                  <c:v>-63.623999999999995</c:v>
                </c:pt>
                <c:pt idx="10864">
                  <c:v>-63.621999999999993</c:v>
                </c:pt>
                <c:pt idx="10865">
                  <c:v>-63.61999999999999</c:v>
                </c:pt>
                <c:pt idx="10866">
                  <c:v>-63.617999999999995</c:v>
                </c:pt>
                <c:pt idx="10867">
                  <c:v>-63.615999999999993</c:v>
                </c:pt>
                <c:pt idx="10868">
                  <c:v>-63.61399999999999</c:v>
                </c:pt>
                <c:pt idx="10869">
                  <c:v>-63.611999999999995</c:v>
                </c:pt>
                <c:pt idx="10870">
                  <c:v>-63.61</c:v>
                </c:pt>
                <c:pt idx="10871">
                  <c:v>-63.60799999999999</c:v>
                </c:pt>
                <c:pt idx="10872">
                  <c:v>-63.605999999999995</c:v>
                </c:pt>
                <c:pt idx="10873">
                  <c:v>-63.603999999999999</c:v>
                </c:pt>
                <c:pt idx="10874">
                  <c:v>-63.60199999999999</c:v>
                </c:pt>
                <c:pt idx="10875">
                  <c:v>-63.599999999999994</c:v>
                </c:pt>
                <c:pt idx="10876">
                  <c:v>-63.597999999999999</c:v>
                </c:pt>
                <c:pt idx="10877">
                  <c:v>-63.595999999999989</c:v>
                </c:pt>
                <c:pt idx="10878">
                  <c:v>-63.593999999999994</c:v>
                </c:pt>
                <c:pt idx="10879">
                  <c:v>-63.591999999999999</c:v>
                </c:pt>
                <c:pt idx="10880">
                  <c:v>-63.589999999999989</c:v>
                </c:pt>
                <c:pt idx="10881">
                  <c:v>-63.587999999999994</c:v>
                </c:pt>
                <c:pt idx="10882">
                  <c:v>-63.585999999999999</c:v>
                </c:pt>
                <c:pt idx="10883">
                  <c:v>-63.583999999999996</c:v>
                </c:pt>
                <c:pt idx="10884">
                  <c:v>-63.581999999999994</c:v>
                </c:pt>
                <c:pt idx="10885">
                  <c:v>-63.58</c:v>
                </c:pt>
                <c:pt idx="10886">
                  <c:v>-63.577999999999996</c:v>
                </c:pt>
                <c:pt idx="10887">
                  <c:v>-63.575999999999993</c:v>
                </c:pt>
                <c:pt idx="10888">
                  <c:v>-63.573999999999998</c:v>
                </c:pt>
                <c:pt idx="10889">
                  <c:v>-63.571999999999996</c:v>
                </c:pt>
                <c:pt idx="10890">
                  <c:v>-63.569999999999993</c:v>
                </c:pt>
                <c:pt idx="10891">
                  <c:v>-63.567999999999998</c:v>
                </c:pt>
                <c:pt idx="10892">
                  <c:v>-63.565999999999995</c:v>
                </c:pt>
                <c:pt idx="10893">
                  <c:v>-63.563999999999993</c:v>
                </c:pt>
                <c:pt idx="10894">
                  <c:v>-63.561999999999998</c:v>
                </c:pt>
                <c:pt idx="10895">
                  <c:v>-63.559999999999995</c:v>
                </c:pt>
                <c:pt idx="10896">
                  <c:v>-63.557999999999993</c:v>
                </c:pt>
                <c:pt idx="10897">
                  <c:v>-63.555999999999997</c:v>
                </c:pt>
                <c:pt idx="10898">
                  <c:v>-63.553999999999995</c:v>
                </c:pt>
                <c:pt idx="10899">
                  <c:v>-63.551999999999992</c:v>
                </c:pt>
                <c:pt idx="10900">
                  <c:v>-63.55</c:v>
                </c:pt>
                <c:pt idx="10901">
                  <c:v>-63.547999999999995</c:v>
                </c:pt>
                <c:pt idx="10902">
                  <c:v>-63.545999999999992</c:v>
                </c:pt>
                <c:pt idx="10903">
                  <c:v>-63.543999999999997</c:v>
                </c:pt>
                <c:pt idx="10904">
                  <c:v>-63.541999999999994</c:v>
                </c:pt>
                <c:pt idx="10905">
                  <c:v>-63.539999999999992</c:v>
                </c:pt>
                <c:pt idx="10906">
                  <c:v>-63.537999999999997</c:v>
                </c:pt>
                <c:pt idx="10907">
                  <c:v>-63.535999999999994</c:v>
                </c:pt>
                <c:pt idx="10908">
                  <c:v>-63.533999999999992</c:v>
                </c:pt>
                <c:pt idx="10909">
                  <c:v>-63.531999999999996</c:v>
                </c:pt>
                <c:pt idx="10910">
                  <c:v>-63.529999999999994</c:v>
                </c:pt>
                <c:pt idx="10911">
                  <c:v>-63.527999999999992</c:v>
                </c:pt>
                <c:pt idx="10912">
                  <c:v>-63.525999999999996</c:v>
                </c:pt>
                <c:pt idx="10913">
                  <c:v>-63.523999999999994</c:v>
                </c:pt>
                <c:pt idx="10914">
                  <c:v>-63.521999999999991</c:v>
                </c:pt>
                <c:pt idx="10915">
                  <c:v>-63.519999999999996</c:v>
                </c:pt>
                <c:pt idx="10916">
                  <c:v>-63.517999999999994</c:v>
                </c:pt>
                <c:pt idx="10917">
                  <c:v>-63.515999999999991</c:v>
                </c:pt>
                <c:pt idx="10918">
                  <c:v>-63.513999999999996</c:v>
                </c:pt>
                <c:pt idx="10919">
                  <c:v>-63.511999999999993</c:v>
                </c:pt>
                <c:pt idx="10920">
                  <c:v>-63.509999999999991</c:v>
                </c:pt>
                <c:pt idx="10921">
                  <c:v>-63.507999999999996</c:v>
                </c:pt>
                <c:pt idx="10922">
                  <c:v>-63.505999999999993</c:v>
                </c:pt>
                <c:pt idx="10923">
                  <c:v>-63.503999999999991</c:v>
                </c:pt>
                <c:pt idx="10924">
                  <c:v>-63.501999999999995</c:v>
                </c:pt>
                <c:pt idx="10925">
                  <c:v>-63.499999999999993</c:v>
                </c:pt>
                <c:pt idx="10926">
                  <c:v>-63.49799999999999</c:v>
                </c:pt>
                <c:pt idx="10927">
                  <c:v>-63.495999999999995</c:v>
                </c:pt>
                <c:pt idx="10928">
                  <c:v>-63.493999999999993</c:v>
                </c:pt>
                <c:pt idx="10929">
                  <c:v>-63.49199999999999</c:v>
                </c:pt>
                <c:pt idx="10930">
                  <c:v>-63.489999999999995</c:v>
                </c:pt>
                <c:pt idx="10931">
                  <c:v>-63.488</c:v>
                </c:pt>
                <c:pt idx="10932">
                  <c:v>-63.48599999999999</c:v>
                </c:pt>
                <c:pt idx="10933">
                  <c:v>-63.483999999999995</c:v>
                </c:pt>
                <c:pt idx="10934">
                  <c:v>-63.481999999999999</c:v>
                </c:pt>
                <c:pt idx="10935">
                  <c:v>-63.47999999999999</c:v>
                </c:pt>
                <c:pt idx="10936">
                  <c:v>-63.477999999999994</c:v>
                </c:pt>
                <c:pt idx="10937">
                  <c:v>-63.475999999999999</c:v>
                </c:pt>
                <c:pt idx="10938">
                  <c:v>-63.47399999999999</c:v>
                </c:pt>
                <c:pt idx="10939">
                  <c:v>-63.471999999999994</c:v>
                </c:pt>
                <c:pt idx="10940">
                  <c:v>-63.47</c:v>
                </c:pt>
                <c:pt idx="10941">
                  <c:v>-63.467999999999989</c:v>
                </c:pt>
                <c:pt idx="10942">
                  <c:v>-63.465999999999994</c:v>
                </c:pt>
                <c:pt idx="10943">
                  <c:v>-63.463999999999999</c:v>
                </c:pt>
                <c:pt idx="10944">
                  <c:v>-63.461999999999989</c:v>
                </c:pt>
                <c:pt idx="10945">
                  <c:v>-63.459999999999994</c:v>
                </c:pt>
                <c:pt idx="10946">
                  <c:v>-63.457999999999998</c:v>
                </c:pt>
                <c:pt idx="10947">
                  <c:v>-63.455999999999996</c:v>
                </c:pt>
                <c:pt idx="10948">
                  <c:v>-63.453999999999994</c:v>
                </c:pt>
                <c:pt idx="10949">
                  <c:v>-63.451999999999998</c:v>
                </c:pt>
                <c:pt idx="10950">
                  <c:v>-63.449999999999996</c:v>
                </c:pt>
                <c:pt idx="10951">
                  <c:v>-63.447999999999993</c:v>
                </c:pt>
                <c:pt idx="10952">
                  <c:v>-63.445999999999998</c:v>
                </c:pt>
                <c:pt idx="10953">
                  <c:v>-63.443999999999996</c:v>
                </c:pt>
                <c:pt idx="10954">
                  <c:v>-63.441999999999993</c:v>
                </c:pt>
                <c:pt idx="10955">
                  <c:v>-63.44</c:v>
                </c:pt>
                <c:pt idx="10956">
                  <c:v>-63.437999999999995</c:v>
                </c:pt>
                <c:pt idx="10957">
                  <c:v>-63.435999999999993</c:v>
                </c:pt>
                <c:pt idx="10958">
                  <c:v>-63.433999999999997</c:v>
                </c:pt>
                <c:pt idx="10959">
                  <c:v>-63.431999999999995</c:v>
                </c:pt>
                <c:pt idx="10960">
                  <c:v>-63.429999999999993</c:v>
                </c:pt>
                <c:pt idx="10961">
                  <c:v>-63.427999999999997</c:v>
                </c:pt>
                <c:pt idx="10962">
                  <c:v>-63.425999999999995</c:v>
                </c:pt>
                <c:pt idx="10963">
                  <c:v>-63.423999999999992</c:v>
                </c:pt>
                <c:pt idx="10964">
                  <c:v>-63.421999999999997</c:v>
                </c:pt>
                <c:pt idx="10965">
                  <c:v>-63.419999999999995</c:v>
                </c:pt>
                <c:pt idx="10966">
                  <c:v>-63.417999999999992</c:v>
                </c:pt>
                <c:pt idx="10967">
                  <c:v>-63.415999999999997</c:v>
                </c:pt>
                <c:pt idx="10968">
                  <c:v>-63.413999999999994</c:v>
                </c:pt>
                <c:pt idx="10969">
                  <c:v>-63.411999999999992</c:v>
                </c:pt>
                <c:pt idx="10970">
                  <c:v>-63.41</c:v>
                </c:pt>
                <c:pt idx="10971">
                  <c:v>-63.407999999999994</c:v>
                </c:pt>
                <c:pt idx="10972">
                  <c:v>-63.405999999999992</c:v>
                </c:pt>
                <c:pt idx="10973">
                  <c:v>-63.403999999999996</c:v>
                </c:pt>
                <c:pt idx="10974">
                  <c:v>-63.401999999999994</c:v>
                </c:pt>
                <c:pt idx="10975">
                  <c:v>-63.399999999999991</c:v>
                </c:pt>
                <c:pt idx="10976">
                  <c:v>-63.397999999999996</c:v>
                </c:pt>
                <c:pt idx="10977">
                  <c:v>-63.395999999999994</c:v>
                </c:pt>
                <c:pt idx="10978">
                  <c:v>-63.393999999999991</c:v>
                </c:pt>
                <c:pt idx="10979">
                  <c:v>-63.391999999999996</c:v>
                </c:pt>
                <c:pt idx="10980">
                  <c:v>-63.389999999999993</c:v>
                </c:pt>
                <c:pt idx="10981">
                  <c:v>-63.387999999999991</c:v>
                </c:pt>
                <c:pt idx="10982">
                  <c:v>-63.385999999999996</c:v>
                </c:pt>
                <c:pt idx="10983">
                  <c:v>-63.383999999999993</c:v>
                </c:pt>
                <c:pt idx="10984">
                  <c:v>-63.381999999999991</c:v>
                </c:pt>
                <c:pt idx="10985">
                  <c:v>-63.379999999999995</c:v>
                </c:pt>
                <c:pt idx="10986">
                  <c:v>-63.377999999999993</c:v>
                </c:pt>
                <c:pt idx="10987">
                  <c:v>-63.375999999999991</c:v>
                </c:pt>
                <c:pt idx="10988">
                  <c:v>-63.373999999999995</c:v>
                </c:pt>
                <c:pt idx="10989">
                  <c:v>-63.371999999999993</c:v>
                </c:pt>
                <c:pt idx="10990">
                  <c:v>-63.36999999999999</c:v>
                </c:pt>
                <c:pt idx="10991">
                  <c:v>-63.367999999999995</c:v>
                </c:pt>
                <c:pt idx="10992">
                  <c:v>-63.365999999999993</c:v>
                </c:pt>
                <c:pt idx="10993">
                  <c:v>-63.36399999999999</c:v>
                </c:pt>
                <c:pt idx="10994">
                  <c:v>-63.361999999999995</c:v>
                </c:pt>
                <c:pt idx="10995">
                  <c:v>-63.36</c:v>
                </c:pt>
                <c:pt idx="10996">
                  <c:v>-63.35799999999999</c:v>
                </c:pt>
                <c:pt idx="10997">
                  <c:v>-63.355999999999995</c:v>
                </c:pt>
                <c:pt idx="10998">
                  <c:v>-63.353999999999999</c:v>
                </c:pt>
                <c:pt idx="10999">
                  <c:v>-63.35199999999999</c:v>
                </c:pt>
                <c:pt idx="11000">
                  <c:v>-63.349999999999994</c:v>
                </c:pt>
                <c:pt idx="11001">
                  <c:v>-63.347999999999999</c:v>
                </c:pt>
                <c:pt idx="11002">
                  <c:v>-63.345999999999989</c:v>
                </c:pt>
                <c:pt idx="11003">
                  <c:v>-63.343999999999994</c:v>
                </c:pt>
                <c:pt idx="11004">
                  <c:v>-63.341999999999999</c:v>
                </c:pt>
                <c:pt idx="11005">
                  <c:v>-63.339999999999989</c:v>
                </c:pt>
                <c:pt idx="11006">
                  <c:v>-63.337999999999994</c:v>
                </c:pt>
                <c:pt idx="11007">
                  <c:v>-63.335999999999999</c:v>
                </c:pt>
                <c:pt idx="11008">
                  <c:v>-63.333999999999996</c:v>
                </c:pt>
                <c:pt idx="11009">
                  <c:v>-63.331999999999994</c:v>
                </c:pt>
                <c:pt idx="11010">
                  <c:v>-63.33</c:v>
                </c:pt>
                <c:pt idx="11011">
                  <c:v>-63.327999999999996</c:v>
                </c:pt>
                <c:pt idx="11012">
                  <c:v>-63.325999999999993</c:v>
                </c:pt>
                <c:pt idx="11013">
                  <c:v>-63.323999999999998</c:v>
                </c:pt>
                <c:pt idx="11014">
                  <c:v>-63.321999999999996</c:v>
                </c:pt>
                <c:pt idx="11015">
                  <c:v>-63.319999999999993</c:v>
                </c:pt>
                <c:pt idx="11016">
                  <c:v>-63.317999999999998</c:v>
                </c:pt>
                <c:pt idx="11017">
                  <c:v>-63.315999999999995</c:v>
                </c:pt>
                <c:pt idx="11018">
                  <c:v>-63.313999999999993</c:v>
                </c:pt>
                <c:pt idx="11019">
                  <c:v>-63.311999999999998</c:v>
                </c:pt>
                <c:pt idx="11020">
                  <c:v>-63.309999999999995</c:v>
                </c:pt>
                <c:pt idx="11021">
                  <c:v>-63.307999999999993</c:v>
                </c:pt>
                <c:pt idx="11022">
                  <c:v>-63.305999999999997</c:v>
                </c:pt>
                <c:pt idx="11023">
                  <c:v>-63.303999999999995</c:v>
                </c:pt>
                <c:pt idx="11024">
                  <c:v>-63.301999999999992</c:v>
                </c:pt>
                <c:pt idx="11025">
                  <c:v>-63.3</c:v>
                </c:pt>
                <c:pt idx="11026">
                  <c:v>-63.297999999999995</c:v>
                </c:pt>
                <c:pt idx="11027">
                  <c:v>-63.295999999999992</c:v>
                </c:pt>
                <c:pt idx="11028">
                  <c:v>-63.293999999999997</c:v>
                </c:pt>
                <c:pt idx="11029">
                  <c:v>-63.291999999999994</c:v>
                </c:pt>
                <c:pt idx="11030">
                  <c:v>-63.289999999999992</c:v>
                </c:pt>
                <c:pt idx="11031">
                  <c:v>-63.287999999999997</c:v>
                </c:pt>
                <c:pt idx="11032">
                  <c:v>-63.285999999999994</c:v>
                </c:pt>
                <c:pt idx="11033">
                  <c:v>-63.283999999999992</c:v>
                </c:pt>
                <c:pt idx="11034">
                  <c:v>-63.281999999999996</c:v>
                </c:pt>
                <c:pt idx="11035">
                  <c:v>-63.279999999999994</c:v>
                </c:pt>
                <c:pt idx="11036">
                  <c:v>-63.277999999999992</c:v>
                </c:pt>
                <c:pt idx="11037">
                  <c:v>-63.275999999999996</c:v>
                </c:pt>
                <c:pt idx="11038">
                  <c:v>-63.273999999999994</c:v>
                </c:pt>
                <c:pt idx="11039">
                  <c:v>-63.271999999999991</c:v>
                </c:pt>
                <c:pt idx="11040">
                  <c:v>-63.269999999999996</c:v>
                </c:pt>
                <c:pt idx="11041">
                  <c:v>-63.267999999999994</c:v>
                </c:pt>
                <c:pt idx="11042">
                  <c:v>-63.265999999999991</c:v>
                </c:pt>
                <c:pt idx="11043">
                  <c:v>-63.263999999999996</c:v>
                </c:pt>
                <c:pt idx="11044">
                  <c:v>-63.261999999999993</c:v>
                </c:pt>
                <c:pt idx="11045">
                  <c:v>-63.259999999999991</c:v>
                </c:pt>
                <c:pt idx="11046">
                  <c:v>-63.257999999999996</c:v>
                </c:pt>
                <c:pt idx="11047">
                  <c:v>-63.255999999999993</c:v>
                </c:pt>
                <c:pt idx="11048">
                  <c:v>-63.253999999999991</c:v>
                </c:pt>
                <c:pt idx="11049">
                  <c:v>-63.251999999999995</c:v>
                </c:pt>
                <c:pt idx="11050">
                  <c:v>-63.249999999999993</c:v>
                </c:pt>
                <c:pt idx="11051">
                  <c:v>-63.24799999999999</c:v>
                </c:pt>
                <c:pt idx="11052">
                  <c:v>-63.245999999999995</c:v>
                </c:pt>
                <c:pt idx="11053">
                  <c:v>-63.243999999999993</c:v>
                </c:pt>
                <c:pt idx="11054">
                  <c:v>-63.24199999999999</c:v>
                </c:pt>
                <c:pt idx="11055">
                  <c:v>-63.239999999999995</c:v>
                </c:pt>
                <c:pt idx="11056">
                  <c:v>-63.238</c:v>
                </c:pt>
                <c:pt idx="11057">
                  <c:v>-63.23599999999999</c:v>
                </c:pt>
                <c:pt idx="11058">
                  <c:v>-63.233999999999995</c:v>
                </c:pt>
                <c:pt idx="11059">
                  <c:v>-63.231999999999999</c:v>
                </c:pt>
                <c:pt idx="11060">
                  <c:v>-63.22999999999999</c:v>
                </c:pt>
                <c:pt idx="11061">
                  <c:v>-63.227999999999994</c:v>
                </c:pt>
                <c:pt idx="11062">
                  <c:v>-63.225999999999999</c:v>
                </c:pt>
                <c:pt idx="11063">
                  <c:v>-63.22399999999999</c:v>
                </c:pt>
                <c:pt idx="11064">
                  <c:v>-63.221999999999994</c:v>
                </c:pt>
                <c:pt idx="11065">
                  <c:v>-63.22</c:v>
                </c:pt>
                <c:pt idx="11066">
                  <c:v>-63.217999999999989</c:v>
                </c:pt>
                <c:pt idx="11067">
                  <c:v>-63.215999999999994</c:v>
                </c:pt>
                <c:pt idx="11068">
                  <c:v>-63.213999999999999</c:v>
                </c:pt>
                <c:pt idx="11069">
                  <c:v>-63.211999999999989</c:v>
                </c:pt>
                <c:pt idx="11070">
                  <c:v>-63.209999999999994</c:v>
                </c:pt>
                <c:pt idx="11071">
                  <c:v>-63.207999999999998</c:v>
                </c:pt>
                <c:pt idx="11072">
                  <c:v>-63.205999999999996</c:v>
                </c:pt>
                <c:pt idx="11073">
                  <c:v>-63.203999999999994</c:v>
                </c:pt>
                <c:pt idx="11074">
                  <c:v>-63.201999999999998</c:v>
                </c:pt>
                <c:pt idx="11075">
                  <c:v>-63.199999999999996</c:v>
                </c:pt>
                <c:pt idx="11076">
                  <c:v>-63.197999999999993</c:v>
                </c:pt>
                <c:pt idx="11077">
                  <c:v>-63.195999999999998</c:v>
                </c:pt>
                <c:pt idx="11078">
                  <c:v>-63.193999999999996</c:v>
                </c:pt>
                <c:pt idx="11079">
                  <c:v>-63.191999999999993</c:v>
                </c:pt>
                <c:pt idx="11080">
                  <c:v>-63.19</c:v>
                </c:pt>
                <c:pt idx="11081">
                  <c:v>-63.187999999999995</c:v>
                </c:pt>
                <c:pt idx="11082">
                  <c:v>-63.185999999999993</c:v>
                </c:pt>
                <c:pt idx="11083">
                  <c:v>-63.183999999999997</c:v>
                </c:pt>
                <c:pt idx="11084">
                  <c:v>-63.181999999999995</c:v>
                </c:pt>
                <c:pt idx="11085">
                  <c:v>-63.179999999999993</c:v>
                </c:pt>
                <c:pt idx="11086">
                  <c:v>-63.177999999999997</c:v>
                </c:pt>
                <c:pt idx="11087">
                  <c:v>-63.175999999999995</c:v>
                </c:pt>
                <c:pt idx="11088">
                  <c:v>-63.173999999999992</c:v>
                </c:pt>
                <c:pt idx="11089">
                  <c:v>-63.171999999999997</c:v>
                </c:pt>
                <c:pt idx="11090">
                  <c:v>-63.169999999999995</c:v>
                </c:pt>
                <c:pt idx="11091">
                  <c:v>-63.167999999999992</c:v>
                </c:pt>
                <c:pt idx="11092">
                  <c:v>-63.165999999999997</c:v>
                </c:pt>
                <c:pt idx="11093">
                  <c:v>-63.163999999999994</c:v>
                </c:pt>
                <c:pt idx="11094">
                  <c:v>-63.161999999999992</c:v>
                </c:pt>
                <c:pt idx="11095">
                  <c:v>-63.16</c:v>
                </c:pt>
                <c:pt idx="11096">
                  <c:v>-63.157999999999994</c:v>
                </c:pt>
                <c:pt idx="11097">
                  <c:v>-63.155999999999992</c:v>
                </c:pt>
                <c:pt idx="11098">
                  <c:v>-63.153999999999996</c:v>
                </c:pt>
                <c:pt idx="11099">
                  <c:v>-63.151999999999994</c:v>
                </c:pt>
                <c:pt idx="11100">
                  <c:v>-63.149999999999991</c:v>
                </c:pt>
                <c:pt idx="11101">
                  <c:v>-63.147999999999996</c:v>
                </c:pt>
                <c:pt idx="11102">
                  <c:v>-63.145999999999994</c:v>
                </c:pt>
                <c:pt idx="11103">
                  <c:v>-63.143999999999991</c:v>
                </c:pt>
                <c:pt idx="11104">
                  <c:v>-63.141999999999996</c:v>
                </c:pt>
                <c:pt idx="11105">
                  <c:v>-63.139999999999993</c:v>
                </c:pt>
                <c:pt idx="11106">
                  <c:v>-63.137999999999991</c:v>
                </c:pt>
                <c:pt idx="11107">
                  <c:v>-63.135999999999996</c:v>
                </c:pt>
                <c:pt idx="11108">
                  <c:v>-63.133999999999993</c:v>
                </c:pt>
                <c:pt idx="11109">
                  <c:v>-63.131999999999991</c:v>
                </c:pt>
                <c:pt idx="11110">
                  <c:v>-63.129999999999995</c:v>
                </c:pt>
                <c:pt idx="11111">
                  <c:v>-63.127999999999993</c:v>
                </c:pt>
                <c:pt idx="11112">
                  <c:v>-63.125999999999991</c:v>
                </c:pt>
                <c:pt idx="11113">
                  <c:v>-63.123999999999995</c:v>
                </c:pt>
                <c:pt idx="11114">
                  <c:v>-63.121999999999993</c:v>
                </c:pt>
                <c:pt idx="11115">
                  <c:v>-63.11999999999999</c:v>
                </c:pt>
                <c:pt idx="11116">
                  <c:v>-63.117999999999995</c:v>
                </c:pt>
                <c:pt idx="11117">
                  <c:v>-63.115999999999993</c:v>
                </c:pt>
                <c:pt idx="11118">
                  <c:v>-63.11399999999999</c:v>
                </c:pt>
                <c:pt idx="11119">
                  <c:v>-63.111999999999995</c:v>
                </c:pt>
                <c:pt idx="11120">
                  <c:v>-63.11</c:v>
                </c:pt>
                <c:pt idx="11121">
                  <c:v>-63.10799999999999</c:v>
                </c:pt>
                <c:pt idx="11122">
                  <c:v>-63.105999999999995</c:v>
                </c:pt>
                <c:pt idx="11123">
                  <c:v>-63.103999999999999</c:v>
                </c:pt>
                <c:pt idx="11124">
                  <c:v>-63.10199999999999</c:v>
                </c:pt>
                <c:pt idx="11125">
                  <c:v>-63.099999999999994</c:v>
                </c:pt>
                <c:pt idx="11126">
                  <c:v>-63.097999999999999</c:v>
                </c:pt>
                <c:pt idx="11127">
                  <c:v>-63.095999999999989</c:v>
                </c:pt>
                <c:pt idx="11128">
                  <c:v>-63.093999999999994</c:v>
                </c:pt>
                <c:pt idx="11129">
                  <c:v>-63.091999999999999</c:v>
                </c:pt>
                <c:pt idx="11130">
                  <c:v>-63.089999999999989</c:v>
                </c:pt>
                <c:pt idx="11131">
                  <c:v>-63.087999999999994</c:v>
                </c:pt>
                <c:pt idx="11132">
                  <c:v>-63.085999999999999</c:v>
                </c:pt>
                <c:pt idx="11133">
                  <c:v>-63.083999999999996</c:v>
                </c:pt>
                <c:pt idx="11134">
                  <c:v>-63.081999999999994</c:v>
                </c:pt>
                <c:pt idx="11135">
                  <c:v>-63.08</c:v>
                </c:pt>
                <c:pt idx="11136">
                  <c:v>-63.077999999999996</c:v>
                </c:pt>
                <c:pt idx="11137">
                  <c:v>-63.075999999999993</c:v>
                </c:pt>
                <c:pt idx="11138">
                  <c:v>-63.073999999999998</c:v>
                </c:pt>
                <c:pt idx="11139">
                  <c:v>-63.071999999999996</c:v>
                </c:pt>
                <c:pt idx="11140">
                  <c:v>-63.069999999999993</c:v>
                </c:pt>
                <c:pt idx="11141">
                  <c:v>-63.067999999999998</c:v>
                </c:pt>
                <c:pt idx="11142">
                  <c:v>-63.065999999999995</c:v>
                </c:pt>
                <c:pt idx="11143">
                  <c:v>-63.063999999999993</c:v>
                </c:pt>
                <c:pt idx="11144">
                  <c:v>-63.061999999999998</c:v>
                </c:pt>
                <c:pt idx="11145">
                  <c:v>-63.059999999999995</c:v>
                </c:pt>
                <c:pt idx="11146">
                  <c:v>-63.057999999999993</c:v>
                </c:pt>
                <c:pt idx="11147">
                  <c:v>-63.055999999999997</c:v>
                </c:pt>
                <c:pt idx="11148">
                  <c:v>-63.053999999999995</c:v>
                </c:pt>
                <c:pt idx="11149">
                  <c:v>-63.051999999999992</c:v>
                </c:pt>
                <c:pt idx="11150">
                  <c:v>-63.05</c:v>
                </c:pt>
                <c:pt idx="11151">
                  <c:v>-63.047999999999995</c:v>
                </c:pt>
                <c:pt idx="11152">
                  <c:v>-63.045999999999992</c:v>
                </c:pt>
                <c:pt idx="11153">
                  <c:v>-63.043999999999997</c:v>
                </c:pt>
                <c:pt idx="11154">
                  <c:v>-63.041999999999994</c:v>
                </c:pt>
                <c:pt idx="11155">
                  <c:v>-63.039999999999992</c:v>
                </c:pt>
                <c:pt idx="11156">
                  <c:v>-63.037999999999997</c:v>
                </c:pt>
                <c:pt idx="11157">
                  <c:v>-63.035999999999994</c:v>
                </c:pt>
                <c:pt idx="11158">
                  <c:v>-63.033999999999992</c:v>
                </c:pt>
                <c:pt idx="11159">
                  <c:v>-63.031999999999996</c:v>
                </c:pt>
                <c:pt idx="11160">
                  <c:v>-63.029999999999994</c:v>
                </c:pt>
                <c:pt idx="11161">
                  <c:v>-63.027999999999992</c:v>
                </c:pt>
                <c:pt idx="11162">
                  <c:v>-63.025999999999996</c:v>
                </c:pt>
                <c:pt idx="11163">
                  <c:v>-63.023999999999994</c:v>
                </c:pt>
                <c:pt idx="11164">
                  <c:v>-63.021999999999991</c:v>
                </c:pt>
                <c:pt idx="11165">
                  <c:v>-63.019999999999996</c:v>
                </c:pt>
                <c:pt idx="11166">
                  <c:v>-63.017999999999994</c:v>
                </c:pt>
                <c:pt idx="11167">
                  <c:v>-63.015999999999991</c:v>
                </c:pt>
                <c:pt idx="11168">
                  <c:v>-63.013999999999996</c:v>
                </c:pt>
                <c:pt idx="11169">
                  <c:v>-63.011999999999993</c:v>
                </c:pt>
                <c:pt idx="11170">
                  <c:v>-63.009999999999991</c:v>
                </c:pt>
                <c:pt idx="11171">
                  <c:v>-63.007999999999996</c:v>
                </c:pt>
                <c:pt idx="11172">
                  <c:v>-63.005999999999993</c:v>
                </c:pt>
                <c:pt idx="11173">
                  <c:v>-63.003999999999991</c:v>
                </c:pt>
                <c:pt idx="11174">
                  <c:v>-63.001999999999995</c:v>
                </c:pt>
                <c:pt idx="11175">
                  <c:v>-62.999999999999993</c:v>
                </c:pt>
                <c:pt idx="11176">
                  <c:v>-62.99799999999999</c:v>
                </c:pt>
                <c:pt idx="11177">
                  <c:v>-62.995999999999995</c:v>
                </c:pt>
                <c:pt idx="11178">
                  <c:v>-62.993999999999993</c:v>
                </c:pt>
                <c:pt idx="11179">
                  <c:v>-62.99199999999999</c:v>
                </c:pt>
                <c:pt idx="11180">
                  <c:v>-62.989999999999995</c:v>
                </c:pt>
                <c:pt idx="11181">
                  <c:v>-62.988</c:v>
                </c:pt>
                <c:pt idx="11182">
                  <c:v>-62.98599999999999</c:v>
                </c:pt>
                <c:pt idx="11183">
                  <c:v>-62.983999999999995</c:v>
                </c:pt>
                <c:pt idx="11184">
                  <c:v>-62.981999999999999</c:v>
                </c:pt>
                <c:pt idx="11185">
                  <c:v>-62.97999999999999</c:v>
                </c:pt>
                <c:pt idx="11186">
                  <c:v>-62.977999999999994</c:v>
                </c:pt>
                <c:pt idx="11187">
                  <c:v>-62.975999999999999</c:v>
                </c:pt>
                <c:pt idx="11188">
                  <c:v>-62.97399999999999</c:v>
                </c:pt>
                <c:pt idx="11189">
                  <c:v>-62.971999999999994</c:v>
                </c:pt>
                <c:pt idx="11190">
                  <c:v>-62.97</c:v>
                </c:pt>
                <c:pt idx="11191">
                  <c:v>-62.967999999999989</c:v>
                </c:pt>
                <c:pt idx="11192">
                  <c:v>-62.965999999999994</c:v>
                </c:pt>
                <c:pt idx="11193">
                  <c:v>-62.963999999999999</c:v>
                </c:pt>
                <c:pt idx="11194">
                  <c:v>-62.961999999999989</c:v>
                </c:pt>
                <c:pt idx="11195">
                  <c:v>-62.959999999999994</c:v>
                </c:pt>
                <c:pt idx="11196">
                  <c:v>-62.957999999999998</c:v>
                </c:pt>
                <c:pt idx="11197">
                  <c:v>-62.955999999999996</c:v>
                </c:pt>
                <c:pt idx="11198">
                  <c:v>-62.953999999999994</c:v>
                </c:pt>
                <c:pt idx="11199">
                  <c:v>-62.951999999999998</c:v>
                </c:pt>
                <c:pt idx="11200">
                  <c:v>-62.949999999999996</c:v>
                </c:pt>
                <c:pt idx="11201">
                  <c:v>-62.947999999999993</c:v>
                </c:pt>
                <c:pt idx="11202">
                  <c:v>-62.945999999999998</c:v>
                </c:pt>
                <c:pt idx="11203">
                  <c:v>-62.943999999999996</c:v>
                </c:pt>
                <c:pt idx="11204">
                  <c:v>-62.941999999999993</c:v>
                </c:pt>
                <c:pt idx="11205">
                  <c:v>-62.94</c:v>
                </c:pt>
                <c:pt idx="11206">
                  <c:v>-62.937999999999995</c:v>
                </c:pt>
                <c:pt idx="11207">
                  <c:v>-62.935999999999993</c:v>
                </c:pt>
                <c:pt idx="11208">
                  <c:v>-62.933999999999997</c:v>
                </c:pt>
                <c:pt idx="11209">
                  <c:v>-62.931999999999995</c:v>
                </c:pt>
                <c:pt idx="11210">
                  <c:v>-62.929999999999993</c:v>
                </c:pt>
                <c:pt idx="11211">
                  <c:v>-62.927999999999997</c:v>
                </c:pt>
                <c:pt idx="11212">
                  <c:v>-62.925999999999995</c:v>
                </c:pt>
                <c:pt idx="11213">
                  <c:v>-62.923999999999992</c:v>
                </c:pt>
                <c:pt idx="11214">
                  <c:v>-62.921999999999997</c:v>
                </c:pt>
                <c:pt idx="11215">
                  <c:v>-62.919999999999995</c:v>
                </c:pt>
                <c:pt idx="11216">
                  <c:v>-62.917999999999992</c:v>
                </c:pt>
                <c:pt idx="11217">
                  <c:v>-62.915999999999997</c:v>
                </c:pt>
                <c:pt idx="11218">
                  <c:v>-62.913999999999994</c:v>
                </c:pt>
                <c:pt idx="11219">
                  <c:v>-62.911999999999992</c:v>
                </c:pt>
                <c:pt idx="11220">
                  <c:v>-62.91</c:v>
                </c:pt>
                <c:pt idx="11221">
                  <c:v>-62.907999999999994</c:v>
                </c:pt>
                <c:pt idx="11222">
                  <c:v>-62.905999999999992</c:v>
                </c:pt>
                <c:pt idx="11223">
                  <c:v>-62.903999999999996</c:v>
                </c:pt>
                <c:pt idx="11224">
                  <c:v>-62.901999999999994</c:v>
                </c:pt>
                <c:pt idx="11225">
                  <c:v>-62.899999999999991</c:v>
                </c:pt>
                <c:pt idx="11226">
                  <c:v>-62.897999999999996</c:v>
                </c:pt>
                <c:pt idx="11227">
                  <c:v>-62.895999999999994</c:v>
                </c:pt>
                <c:pt idx="11228">
                  <c:v>-62.893999999999991</c:v>
                </c:pt>
                <c:pt idx="11229">
                  <c:v>-62.891999999999996</c:v>
                </c:pt>
                <c:pt idx="11230">
                  <c:v>-62.889999999999993</c:v>
                </c:pt>
                <c:pt idx="11231">
                  <c:v>-62.887999999999991</c:v>
                </c:pt>
                <c:pt idx="11232">
                  <c:v>-62.885999999999996</c:v>
                </c:pt>
                <c:pt idx="11233">
                  <c:v>-62.883999999999993</c:v>
                </c:pt>
                <c:pt idx="11234">
                  <c:v>-62.881999999999991</c:v>
                </c:pt>
                <c:pt idx="11235">
                  <c:v>-62.879999999999995</c:v>
                </c:pt>
                <c:pt idx="11236">
                  <c:v>-62.877999999999993</c:v>
                </c:pt>
                <c:pt idx="11237">
                  <c:v>-62.875999999999991</c:v>
                </c:pt>
                <c:pt idx="11238">
                  <c:v>-62.873999999999995</c:v>
                </c:pt>
                <c:pt idx="11239">
                  <c:v>-62.871999999999993</c:v>
                </c:pt>
                <c:pt idx="11240">
                  <c:v>-62.86999999999999</c:v>
                </c:pt>
                <c:pt idx="11241">
                  <c:v>-62.867999999999995</c:v>
                </c:pt>
                <c:pt idx="11242">
                  <c:v>-62.865999999999993</c:v>
                </c:pt>
                <c:pt idx="11243">
                  <c:v>-62.86399999999999</c:v>
                </c:pt>
                <c:pt idx="11244">
                  <c:v>-62.861999999999995</c:v>
                </c:pt>
                <c:pt idx="11245">
                  <c:v>-62.86</c:v>
                </c:pt>
                <c:pt idx="11246">
                  <c:v>-62.85799999999999</c:v>
                </c:pt>
                <c:pt idx="11247">
                  <c:v>-62.855999999999995</c:v>
                </c:pt>
                <c:pt idx="11248">
                  <c:v>-62.853999999999999</c:v>
                </c:pt>
                <c:pt idx="11249">
                  <c:v>-62.85199999999999</c:v>
                </c:pt>
                <c:pt idx="11250">
                  <c:v>-62.849999999999994</c:v>
                </c:pt>
                <c:pt idx="11251">
                  <c:v>-62.847999999999999</c:v>
                </c:pt>
                <c:pt idx="11252">
                  <c:v>-62.845999999999989</c:v>
                </c:pt>
                <c:pt idx="11253">
                  <c:v>-62.843999999999994</c:v>
                </c:pt>
                <c:pt idx="11254">
                  <c:v>-62.841999999999999</c:v>
                </c:pt>
                <c:pt idx="11255">
                  <c:v>-62.839999999999989</c:v>
                </c:pt>
                <c:pt idx="11256">
                  <c:v>-62.837999999999994</c:v>
                </c:pt>
                <c:pt idx="11257">
                  <c:v>-62.835999999999999</c:v>
                </c:pt>
                <c:pt idx="11258">
                  <c:v>-62.833999999999996</c:v>
                </c:pt>
                <c:pt idx="11259">
                  <c:v>-62.831999999999994</c:v>
                </c:pt>
                <c:pt idx="11260">
                  <c:v>-62.83</c:v>
                </c:pt>
                <c:pt idx="11261">
                  <c:v>-62.827999999999996</c:v>
                </c:pt>
                <c:pt idx="11262">
                  <c:v>-62.825999999999993</c:v>
                </c:pt>
                <c:pt idx="11263">
                  <c:v>-62.823999999999998</c:v>
                </c:pt>
                <c:pt idx="11264">
                  <c:v>-62.821999999999996</c:v>
                </c:pt>
                <c:pt idx="11265">
                  <c:v>-62.819999999999993</c:v>
                </c:pt>
                <c:pt idx="11266">
                  <c:v>-62.817999999999998</c:v>
                </c:pt>
                <c:pt idx="11267">
                  <c:v>-62.815999999999995</c:v>
                </c:pt>
                <c:pt idx="11268">
                  <c:v>-62.813999999999993</c:v>
                </c:pt>
                <c:pt idx="11269">
                  <c:v>-62.811999999999998</c:v>
                </c:pt>
                <c:pt idx="11270">
                  <c:v>-62.809999999999995</c:v>
                </c:pt>
                <c:pt idx="11271">
                  <c:v>-62.807999999999993</c:v>
                </c:pt>
                <c:pt idx="11272">
                  <c:v>-62.805999999999997</c:v>
                </c:pt>
                <c:pt idx="11273">
                  <c:v>-62.803999999999995</c:v>
                </c:pt>
                <c:pt idx="11274">
                  <c:v>-62.801999999999992</c:v>
                </c:pt>
                <c:pt idx="11275">
                  <c:v>-62.8</c:v>
                </c:pt>
                <c:pt idx="11276">
                  <c:v>-62.797999999999995</c:v>
                </c:pt>
                <c:pt idx="11277">
                  <c:v>-62.795999999999992</c:v>
                </c:pt>
                <c:pt idx="11278">
                  <c:v>-62.793999999999997</c:v>
                </c:pt>
                <c:pt idx="11279">
                  <c:v>-62.791999999999994</c:v>
                </c:pt>
                <c:pt idx="11280">
                  <c:v>-62.789999999999992</c:v>
                </c:pt>
                <c:pt idx="11281">
                  <c:v>-62.787999999999997</c:v>
                </c:pt>
                <c:pt idx="11282">
                  <c:v>-62.785999999999994</c:v>
                </c:pt>
                <c:pt idx="11283">
                  <c:v>-62.783999999999992</c:v>
                </c:pt>
                <c:pt idx="11284">
                  <c:v>-62.781999999999996</c:v>
                </c:pt>
                <c:pt idx="11285">
                  <c:v>-62.779999999999994</c:v>
                </c:pt>
                <c:pt idx="11286">
                  <c:v>-62.777999999999992</c:v>
                </c:pt>
                <c:pt idx="11287">
                  <c:v>-62.775999999999996</c:v>
                </c:pt>
                <c:pt idx="11288">
                  <c:v>-62.773999999999994</c:v>
                </c:pt>
                <c:pt idx="11289">
                  <c:v>-62.771999999999991</c:v>
                </c:pt>
                <c:pt idx="11290">
                  <c:v>-62.769999999999996</c:v>
                </c:pt>
                <c:pt idx="11291">
                  <c:v>-62.767999999999994</c:v>
                </c:pt>
                <c:pt idx="11292">
                  <c:v>-62.765999999999991</c:v>
                </c:pt>
                <c:pt idx="11293">
                  <c:v>-62.763999999999996</c:v>
                </c:pt>
                <c:pt idx="11294">
                  <c:v>-62.761999999999993</c:v>
                </c:pt>
                <c:pt idx="11295">
                  <c:v>-62.759999999999991</c:v>
                </c:pt>
                <c:pt idx="11296">
                  <c:v>-62.757999999999996</c:v>
                </c:pt>
                <c:pt idx="11297">
                  <c:v>-62.755999999999993</c:v>
                </c:pt>
                <c:pt idx="11298">
                  <c:v>-62.753999999999991</c:v>
                </c:pt>
                <c:pt idx="11299">
                  <c:v>-62.751999999999995</c:v>
                </c:pt>
                <c:pt idx="11300">
                  <c:v>-62.749999999999993</c:v>
                </c:pt>
                <c:pt idx="11301">
                  <c:v>-62.74799999999999</c:v>
                </c:pt>
                <c:pt idx="11302">
                  <c:v>-62.745999999999995</c:v>
                </c:pt>
                <c:pt idx="11303">
                  <c:v>-62.743999999999993</c:v>
                </c:pt>
                <c:pt idx="11304">
                  <c:v>-62.74199999999999</c:v>
                </c:pt>
                <c:pt idx="11305">
                  <c:v>-62.739999999999995</c:v>
                </c:pt>
                <c:pt idx="11306">
                  <c:v>-62.738</c:v>
                </c:pt>
                <c:pt idx="11307">
                  <c:v>-62.73599999999999</c:v>
                </c:pt>
                <c:pt idx="11308">
                  <c:v>-62.733999999999995</c:v>
                </c:pt>
                <c:pt idx="11309">
                  <c:v>-62.731999999999999</c:v>
                </c:pt>
                <c:pt idx="11310">
                  <c:v>-62.72999999999999</c:v>
                </c:pt>
                <c:pt idx="11311">
                  <c:v>-62.727999999999994</c:v>
                </c:pt>
                <c:pt idx="11312">
                  <c:v>-62.725999999999999</c:v>
                </c:pt>
                <c:pt idx="11313">
                  <c:v>-62.72399999999999</c:v>
                </c:pt>
                <c:pt idx="11314">
                  <c:v>-62.721999999999994</c:v>
                </c:pt>
                <c:pt idx="11315">
                  <c:v>-62.72</c:v>
                </c:pt>
                <c:pt idx="11316">
                  <c:v>-62.717999999999989</c:v>
                </c:pt>
                <c:pt idx="11317">
                  <c:v>-62.715999999999994</c:v>
                </c:pt>
                <c:pt idx="11318">
                  <c:v>-62.713999999999999</c:v>
                </c:pt>
                <c:pt idx="11319">
                  <c:v>-62.711999999999989</c:v>
                </c:pt>
                <c:pt idx="11320">
                  <c:v>-62.709999999999994</c:v>
                </c:pt>
                <c:pt idx="11321">
                  <c:v>-62.707999999999998</c:v>
                </c:pt>
                <c:pt idx="11322">
                  <c:v>-62.705999999999996</c:v>
                </c:pt>
                <c:pt idx="11323">
                  <c:v>-62.703999999999994</c:v>
                </c:pt>
                <c:pt idx="11324">
                  <c:v>-62.701999999999998</c:v>
                </c:pt>
                <c:pt idx="11325">
                  <c:v>-62.699999999999996</c:v>
                </c:pt>
                <c:pt idx="11326">
                  <c:v>-62.697999999999993</c:v>
                </c:pt>
                <c:pt idx="11327">
                  <c:v>-62.695999999999998</c:v>
                </c:pt>
                <c:pt idx="11328">
                  <c:v>-62.693999999999996</c:v>
                </c:pt>
                <c:pt idx="11329">
                  <c:v>-62.691999999999993</c:v>
                </c:pt>
                <c:pt idx="11330">
                  <c:v>-62.69</c:v>
                </c:pt>
                <c:pt idx="11331">
                  <c:v>-62.687999999999995</c:v>
                </c:pt>
                <c:pt idx="11332">
                  <c:v>-62.685999999999993</c:v>
                </c:pt>
                <c:pt idx="11333">
                  <c:v>-62.683999999999997</c:v>
                </c:pt>
                <c:pt idx="11334">
                  <c:v>-62.681999999999995</c:v>
                </c:pt>
                <c:pt idx="11335">
                  <c:v>-62.679999999999993</c:v>
                </c:pt>
                <c:pt idx="11336">
                  <c:v>-62.677999999999997</c:v>
                </c:pt>
                <c:pt idx="11337">
                  <c:v>-62.675999999999995</c:v>
                </c:pt>
                <c:pt idx="11338">
                  <c:v>-62.673999999999992</c:v>
                </c:pt>
                <c:pt idx="11339">
                  <c:v>-62.671999999999997</c:v>
                </c:pt>
                <c:pt idx="11340">
                  <c:v>-62.669999999999995</c:v>
                </c:pt>
                <c:pt idx="11341">
                  <c:v>-62.667999999999992</c:v>
                </c:pt>
                <c:pt idx="11342">
                  <c:v>-62.665999999999997</c:v>
                </c:pt>
                <c:pt idx="11343">
                  <c:v>-62.663999999999994</c:v>
                </c:pt>
                <c:pt idx="11344">
                  <c:v>-62.661999999999992</c:v>
                </c:pt>
                <c:pt idx="11345">
                  <c:v>-62.66</c:v>
                </c:pt>
                <c:pt idx="11346">
                  <c:v>-62.657999999999994</c:v>
                </c:pt>
                <c:pt idx="11347">
                  <c:v>-62.655999999999992</c:v>
                </c:pt>
                <c:pt idx="11348">
                  <c:v>-62.653999999999996</c:v>
                </c:pt>
                <c:pt idx="11349">
                  <c:v>-62.651999999999994</c:v>
                </c:pt>
                <c:pt idx="11350">
                  <c:v>-62.649999999999991</c:v>
                </c:pt>
                <c:pt idx="11351">
                  <c:v>-62.647999999999996</c:v>
                </c:pt>
                <c:pt idx="11352">
                  <c:v>-62.645999999999994</c:v>
                </c:pt>
                <c:pt idx="11353">
                  <c:v>-62.643999999999991</c:v>
                </c:pt>
                <c:pt idx="11354">
                  <c:v>-62.641999999999996</c:v>
                </c:pt>
                <c:pt idx="11355">
                  <c:v>-62.639999999999993</c:v>
                </c:pt>
                <c:pt idx="11356">
                  <c:v>-62.637999999999991</c:v>
                </c:pt>
                <c:pt idx="11357">
                  <c:v>-62.635999999999996</c:v>
                </c:pt>
                <c:pt idx="11358">
                  <c:v>-62.633999999999993</c:v>
                </c:pt>
                <c:pt idx="11359">
                  <c:v>-62.631999999999991</c:v>
                </c:pt>
                <c:pt idx="11360">
                  <c:v>-62.629999999999995</c:v>
                </c:pt>
                <c:pt idx="11361">
                  <c:v>-62.627999999999993</c:v>
                </c:pt>
                <c:pt idx="11362">
                  <c:v>-62.625999999999991</c:v>
                </c:pt>
                <c:pt idx="11363">
                  <c:v>-62.623999999999995</c:v>
                </c:pt>
                <c:pt idx="11364">
                  <c:v>-62.621999999999993</c:v>
                </c:pt>
                <c:pt idx="11365">
                  <c:v>-62.61999999999999</c:v>
                </c:pt>
                <c:pt idx="11366">
                  <c:v>-62.617999999999995</c:v>
                </c:pt>
                <c:pt idx="11367">
                  <c:v>-62.615999999999993</c:v>
                </c:pt>
                <c:pt idx="11368">
                  <c:v>-62.61399999999999</c:v>
                </c:pt>
                <c:pt idx="11369">
                  <c:v>-62.611999999999995</c:v>
                </c:pt>
                <c:pt idx="11370">
                  <c:v>-62.61</c:v>
                </c:pt>
                <c:pt idx="11371">
                  <c:v>-62.60799999999999</c:v>
                </c:pt>
                <c:pt idx="11372">
                  <c:v>-62.605999999999995</c:v>
                </c:pt>
                <c:pt idx="11373">
                  <c:v>-62.603999999999999</c:v>
                </c:pt>
                <c:pt idx="11374">
                  <c:v>-62.60199999999999</c:v>
                </c:pt>
                <c:pt idx="11375">
                  <c:v>-62.599999999999994</c:v>
                </c:pt>
                <c:pt idx="11376">
                  <c:v>-62.597999999999999</c:v>
                </c:pt>
                <c:pt idx="11377">
                  <c:v>-62.595999999999989</c:v>
                </c:pt>
                <c:pt idx="11378">
                  <c:v>-62.593999999999994</c:v>
                </c:pt>
                <c:pt idx="11379">
                  <c:v>-62.591999999999999</c:v>
                </c:pt>
                <c:pt idx="11380">
                  <c:v>-62.589999999999989</c:v>
                </c:pt>
                <c:pt idx="11381">
                  <c:v>-62.587999999999994</c:v>
                </c:pt>
                <c:pt idx="11382">
                  <c:v>-62.585999999999999</c:v>
                </c:pt>
                <c:pt idx="11383">
                  <c:v>-62.583999999999996</c:v>
                </c:pt>
                <c:pt idx="11384">
                  <c:v>-62.581999999999994</c:v>
                </c:pt>
                <c:pt idx="11385">
                  <c:v>-62.58</c:v>
                </c:pt>
                <c:pt idx="11386">
                  <c:v>-62.577999999999996</c:v>
                </c:pt>
                <c:pt idx="11387">
                  <c:v>-62.575999999999993</c:v>
                </c:pt>
                <c:pt idx="11388">
                  <c:v>-62.573999999999998</c:v>
                </c:pt>
                <c:pt idx="11389">
                  <c:v>-62.571999999999996</c:v>
                </c:pt>
                <c:pt idx="11390">
                  <c:v>-62.569999999999993</c:v>
                </c:pt>
                <c:pt idx="11391">
                  <c:v>-62.567999999999998</c:v>
                </c:pt>
                <c:pt idx="11392">
                  <c:v>-62.565999999999995</c:v>
                </c:pt>
                <c:pt idx="11393">
                  <c:v>-62.563999999999993</c:v>
                </c:pt>
                <c:pt idx="11394">
                  <c:v>-62.561999999999998</c:v>
                </c:pt>
                <c:pt idx="11395">
                  <c:v>-62.559999999999995</c:v>
                </c:pt>
                <c:pt idx="11396">
                  <c:v>-62.557999999999993</c:v>
                </c:pt>
                <c:pt idx="11397">
                  <c:v>-62.555999999999997</c:v>
                </c:pt>
                <c:pt idx="11398">
                  <c:v>-62.553999999999995</c:v>
                </c:pt>
                <c:pt idx="11399">
                  <c:v>-62.551999999999992</c:v>
                </c:pt>
                <c:pt idx="11400">
                  <c:v>-62.55</c:v>
                </c:pt>
                <c:pt idx="11401">
                  <c:v>-62.547999999999995</c:v>
                </c:pt>
                <c:pt idx="11402">
                  <c:v>-62.545999999999992</c:v>
                </c:pt>
                <c:pt idx="11403">
                  <c:v>-62.543999999999997</c:v>
                </c:pt>
                <c:pt idx="11404">
                  <c:v>-62.541999999999994</c:v>
                </c:pt>
                <c:pt idx="11405">
                  <c:v>-62.539999999999992</c:v>
                </c:pt>
                <c:pt idx="11406">
                  <c:v>-62.537999999999997</c:v>
                </c:pt>
                <c:pt idx="11407">
                  <c:v>-62.535999999999994</c:v>
                </c:pt>
                <c:pt idx="11408">
                  <c:v>-62.533999999999992</c:v>
                </c:pt>
                <c:pt idx="11409">
                  <c:v>-62.531999999999996</c:v>
                </c:pt>
                <c:pt idx="11410">
                  <c:v>-62.529999999999994</c:v>
                </c:pt>
                <c:pt idx="11411">
                  <c:v>-62.527999999999992</c:v>
                </c:pt>
                <c:pt idx="11412">
                  <c:v>-62.525999999999996</c:v>
                </c:pt>
                <c:pt idx="11413">
                  <c:v>-62.523999999999994</c:v>
                </c:pt>
                <c:pt idx="11414">
                  <c:v>-62.521999999999991</c:v>
                </c:pt>
                <c:pt idx="11415">
                  <c:v>-62.519999999999996</c:v>
                </c:pt>
                <c:pt idx="11416">
                  <c:v>-62.517999999999994</c:v>
                </c:pt>
                <c:pt idx="11417">
                  <c:v>-62.515999999999991</c:v>
                </c:pt>
                <c:pt idx="11418">
                  <c:v>-62.513999999999996</c:v>
                </c:pt>
                <c:pt idx="11419">
                  <c:v>-62.511999999999993</c:v>
                </c:pt>
                <c:pt idx="11420">
                  <c:v>-62.509999999999991</c:v>
                </c:pt>
                <c:pt idx="11421">
                  <c:v>-62.507999999999996</c:v>
                </c:pt>
                <c:pt idx="11422">
                  <c:v>-62.505999999999993</c:v>
                </c:pt>
                <c:pt idx="11423">
                  <c:v>-62.503999999999991</c:v>
                </c:pt>
                <c:pt idx="11424">
                  <c:v>-62.501999999999995</c:v>
                </c:pt>
                <c:pt idx="11425">
                  <c:v>-62.499999999999993</c:v>
                </c:pt>
                <c:pt idx="11426">
                  <c:v>-62.49799999999999</c:v>
                </c:pt>
                <c:pt idx="11427">
                  <c:v>-62.495999999999995</c:v>
                </c:pt>
                <c:pt idx="11428">
                  <c:v>-62.493999999999993</c:v>
                </c:pt>
                <c:pt idx="11429">
                  <c:v>-62.49199999999999</c:v>
                </c:pt>
                <c:pt idx="11430">
                  <c:v>-62.489999999999995</c:v>
                </c:pt>
                <c:pt idx="11431">
                  <c:v>-62.488</c:v>
                </c:pt>
                <c:pt idx="11432">
                  <c:v>-62.48599999999999</c:v>
                </c:pt>
                <c:pt idx="11433">
                  <c:v>-62.483999999999995</c:v>
                </c:pt>
                <c:pt idx="11434">
                  <c:v>-62.481999999999999</c:v>
                </c:pt>
                <c:pt idx="11435">
                  <c:v>-62.47999999999999</c:v>
                </c:pt>
                <c:pt idx="11436">
                  <c:v>-62.477999999999994</c:v>
                </c:pt>
                <c:pt idx="11437">
                  <c:v>-62.475999999999999</c:v>
                </c:pt>
                <c:pt idx="11438">
                  <c:v>-62.47399999999999</c:v>
                </c:pt>
                <c:pt idx="11439">
                  <c:v>-62.471999999999994</c:v>
                </c:pt>
                <c:pt idx="11440">
                  <c:v>-62.47</c:v>
                </c:pt>
                <c:pt idx="11441">
                  <c:v>-62.467999999999989</c:v>
                </c:pt>
                <c:pt idx="11442">
                  <c:v>-62.465999999999994</c:v>
                </c:pt>
                <c:pt idx="11443">
                  <c:v>-62.463999999999999</c:v>
                </c:pt>
                <c:pt idx="11444">
                  <c:v>-62.461999999999989</c:v>
                </c:pt>
                <c:pt idx="11445">
                  <c:v>-62.459999999999994</c:v>
                </c:pt>
                <c:pt idx="11446">
                  <c:v>-62.457999999999998</c:v>
                </c:pt>
                <c:pt idx="11447">
                  <c:v>-62.455999999999996</c:v>
                </c:pt>
                <c:pt idx="11448">
                  <c:v>-62.453999999999994</c:v>
                </c:pt>
                <c:pt idx="11449">
                  <c:v>-62.451999999999998</c:v>
                </c:pt>
                <c:pt idx="11450">
                  <c:v>-62.449999999999996</c:v>
                </c:pt>
                <c:pt idx="11451">
                  <c:v>-62.447999999999993</c:v>
                </c:pt>
                <c:pt idx="11452">
                  <c:v>-62.445999999999998</c:v>
                </c:pt>
                <c:pt idx="11453">
                  <c:v>-62.443999999999996</c:v>
                </c:pt>
                <c:pt idx="11454">
                  <c:v>-62.441999999999993</c:v>
                </c:pt>
                <c:pt idx="11455">
                  <c:v>-62.44</c:v>
                </c:pt>
                <c:pt idx="11456">
                  <c:v>-62.437999999999995</c:v>
                </c:pt>
                <c:pt idx="11457">
                  <c:v>-62.435999999999993</c:v>
                </c:pt>
                <c:pt idx="11458">
                  <c:v>-62.433999999999997</c:v>
                </c:pt>
                <c:pt idx="11459">
                  <c:v>-62.431999999999995</c:v>
                </c:pt>
                <c:pt idx="11460">
                  <c:v>-62.429999999999993</c:v>
                </c:pt>
                <c:pt idx="11461">
                  <c:v>-62.427999999999997</c:v>
                </c:pt>
                <c:pt idx="11462">
                  <c:v>-62.425999999999995</c:v>
                </c:pt>
                <c:pt idx="11463">
                  <c:v>-62.423999999999992</c:v>
                </c:pt>
                <c:pt idx="11464">
                  <c:v>-62.421999999999997</c:v>
                </c:pt>
                <c:pt idx="11465">
                  <c:v>-62.419999999999995</c:v>
                </c:pt>
                <c:pt idx="11466">
                  <c:v>-62.417999999999992</c:v>
                </c:pt>
                <c:pt idx="11467">
                  <c:v>-62.415999999999997</c:v>
                </c:pt>
                <c:pt idx="11468">
                  <c:v>-62.413999999999994</c:v>
                </c:pt>
                <c:pt idx="11469">
                  <c:v>-62.411999999999992</c:v>
                </c:pt>
                <c:pt idx="11470">
                  <c:v>-62.41</c:v>
                </c:pt>
                <c:pt idx="11471">
                  <c:v>-62.407999999999994</c:v>
                </c:pt>
                <c:pt idx="11472">
                  <c:v>-62.405999999999992</c:v>
                </c:pt>
                <c:pt idx="11473">
                  <c:v>-62.403999999999996</c:v>
                </c:pt>
                <c:pt idx="11474">
                  <c:v>-62.401999999999994</c:v>
                </c:pt>
                <c:pt idx="11475">
                  <c:v>-62.399999999999991</c:v>
                </c:pt>
                <c:pt idx="11476">
                  <c:v>-62.397999999999996</c:v>
                </c:pt>
                <c:pt idx="11477">
                  <c:v>-62.395999999999994</c:v>
                </c:pt>
                <c:pt idx="11478">
                  <c:v>-62.393999999999991</c:v>
                </c:pt>
                <c:pt idx="11479">
                  <c:v>-62.391999999999996</c:v>
                </c:pt>
                <c:pt idx="11480">
                  <c:v>-62.389999999999993</c:v>
                </c:pt>
                <c:pt idx="11481">
                  <c:v>-62.387999999999991</c:v>
                </c:pt>
                <c:pt idx="11482">
                  <c:v>-62.385999999999996</c:v>
                </c:pt>
                <c:pt idx="11483">
                  <c:v>-62.383999999999993</c:v>
                </c:pt>
                <c:pt idx="11484">
                  <c:v>-62.381999999999991</c:v>
                </c:pt>
                <c:pt idx="11485">
                  <c:v>-62.379999999999995</c:v>
                </c:pt>
                <c:pt idx="11486">
                  <c:v>-62.377999999999993</c:v>
                </c:pt>
                <c:pt idx="11487">
                  <c:v>-62.375999999999991</c:v>
                </c:pt>
                <c:pt idx="11488">
                  <c:v>-62.373999999999995</c:v>
                </c:pt>
                <c:pt idx="11489">
                  <c:v>-62.371999999999993</c:v>
                </c:pt>
                <c:pt idx="11490">
                  <c:v>-62.36999999999999</c:v>
                </c:pt>
                <c:pt idx="11491">
                  <c:v>-62.367999999999995</c:v>
                </c:pt>
                <c:pt idx="11492">
                  <c:v>-62.365999999999993</c:v>
                </c:pt>
                <c:pt idx="11493">
                  <c:v>-62.36399999999999</c:v>
                </c:pt>
                <c:pt idx="11494">
                  <c:v>-62.361999999999995</c:v>
                </c:pt>
                <c:pt idx="11495">
                  <c:v>-62.36</c:v>
                </c:pt>
                <c:pt idx="11496">
                  <c:v>-62.35799999999999</c:v>
                </c:pt>
                <c:pt idx="11497">
                  <c:v>-62.355999999999995</c:v>
                </c:pt>
                <c:pt idx="11498">
                  <c:v>-62.353999999999999</c:v>
                </c:pt>
                <c:pt idx="11499">
                  <c:v>-62.35199999999999</c:v>
                </c:pt>
                <c:pt idx="11500">
                  <c:v>-62.349999999999994</c:v>
                </c:pt>
                <c:pt idx="11501">
                  <c:v>-62.347999999999999</c:v>
                </c:pt>
                <c:pt idx="11502">
                  <c:v>-62.345999999999989</c:v>
                </c:pt>
                <c:pt idx="11503">
                  <c:v>-62.343999999999994</c:v>
                </c:pt>
                <c:pt idx="11504">
                  <c:v>-62.341999999999999</c:v>
                </c:pt>
                <c:pt idx="11505">
                  <c:v>-62.339999999999989</c:v>
                </c:pt>
                <c:pt idx="11506">
                  <c:v>-62.337999999999994</c:v>
                </c:pt>
                <c:pt idx="11507">
                  <c:v>-62.335999999999999</c:v>
                </c:pt>
                <c:pt idx="11508">
                  <c:v>-62.333999999999996</c:v>
                </c:pt>
                <c:pt idx="11509">
                  <c:v>-62.331999999999994</c:v>
                </c:pt>
                <c:pt idx="11510">
                  <c:v>-62.33</c:v>
                </c:pt>
                <c:pt idx="11511">
                  <c:v>-62.327999999999996</c:v>
                </c:pt>
                <c:pt idx="11512">
                  <c:v>-62.325999999999993</c:v>
                </c:pt>
                <c:pt idx="11513">
                  <c:v>-62.323999999999998</c:v>
                </c:pt>
                <c:pt idx="11514">
                  <c:v>-62.321999999999996</c:v>
                </c:pt>
                <c:pt idx="11515">
                  <c:v>-62.319999999999993</c:v>
                </c:pt>
                <c:pt idx="11516">
                  <c:v>-62.317999999999998</c:v>
                </c:pt>
                <c:pt idx="11517">
                  <c:v>-62.315999999999995</c:v>
                </c:pt>
                <c:pt idx="11518">
                  <c:v>-62.313999999999993</c:v>
                </c:pt>
                <c:pt idx="11519">
                  <c:v>-62.311999999999998</c:v>
                </c:pt>
                <c:pt idx="11520">
                  <c:v>-62.309999999999995</c:v>
                </c:pt>
                <c:pt idx="11521">
                  <c:v>-62.307999999999993</c:v>
                </c:pt>
                <c:pt idx="11522">
                  <c:v>-62.305999999999997</c:v>
                </c:pt>
                <c:pt idx="11523">
                  <c:v>-62.303999999999995</c:v>
                </c:pt>
                <c:pt idx="11524">
                  <c:v>-62.301999999999992</c:v>
                </c:pt>
                <c:pt idx="11525">
                  <c:v>-62.3</c:v>
                </c:pt>
                <c:pt idx="11526">
                  <c:v>-62.297999999999995</c:v>
                </c:pt>
                <c:pt idx="11527">
                  <c:v>-62.295999999999992</c:v>
                </c:pt>
                <c:pt idx="11528">
                  <c:v>-62.293999999999997</c:v>
                </c:pt>
                <c:pt idx="11529">
                  <c:v>-62.291999999999994</c:v>
                </c:pt>
                <c:pt idx="11530">
                  <c:v>-62.289999999999992</c:v>
                </c:pt>
                <c:pt idx="11531">
                  <c:v>-62.287999999999997</c:v>
                </c:pt>
                <c:pt idx="11532">
                  <c:v>-62.285999999999994</c:v>
                </c:pt>
                <c:pt idx="11533">
                  <c:v>-62.283999999999992</c:v>
                </c:pt>
                <c:pt idx="11534">
                  <c:v>-62.281999999999996</c:v>
                </c:pt>
                <c:pt idx="11535">
                  <c:v>-62.279999999999994</c:v>
                </c:pt>
                <c:pt idx="11536">
                  <c:v>-62.277999999999992</c:v>
                </c:pt>
                <c:pt idx="11537">
                  <c:v>-62.275999999999996</c:v>
                </c:pt>
                <c:pt idx="11538">
                  <c:v>-62.273999999999994</c:v>
                </c:pt>
                <c:pt idx="11539">
                  <c:v>-62.271999999999991</c:v>
                </c:pt>
                <c:pt idx="11540">
                  <c:v>-62.269999999999996</c:v>
                </c:pt>
                <c:pt idx="11541">
                  <c:v>-62.267999999999994</c:v>
                </c:pt>
                <c:pt idx="11542">
                  <c:v>-62.265999999999991</c:v>
                </c:pt>
                <c:pt idx="11543">
                  <c:v>-62.263999999999996</c:v>
                </c:pt>
                <c:pt idx="11544">
                  <c:v>-62.261999999999993</c:v>
                </c:pt>
                <c:pt idx="11545">
                  <c:v>-62.259999999999991</c:v>
                </c:pt>
                <c:pt idx="11546">
                  <c:v>-62.257999999999996</c:v>
                </c:pt>
                <c:pt idx="11547">
                  <c:v>-62.255999999999993</c:v>
                </c:pt>
                <c:pt idx="11548">
                  <c:v>-62.253999999999991</c:v>
                </c:pt>
                <c:pt idx="11549">
                  <c:v>-62.251999999999995</c:v>
                </c:pt>
                <c:pt idx="11550">
                  <c:v>-62.249999999999993</c:v>
                </c:pt>
                <c:pt idx="11551">
                  <c:v>-62.24799999999999</c:v>
                </c:pt>
                <c:pt idx="11552">
                  <c:v>-62.245999999999995</c:v>
                </c:pt>
                <c:pt idx="11553">
                  <c:v>-62.243999999999993</c:v>
                </c:pt>
                <c:pt idx="11554">
                  <c:v>-62.24199999999999</c:v>
                </c:pt>
                <c:pt idx="11555">
                  <c:v>-62.239999999999995</c:v>
                </c:pt>
                <c:pt idx="11556">
                  <c:v>-62.238</c:v>
                </c:pt>
                <c:pt idx="11557">
                  <c:v>-62.23599999999999</c:v>
                </c:pt>
                <c:pt idx="11558">
                  <c:v>-62.233999999999995</c:v>
                </c:pt>
                <c:pt idx="11559">
                  <c:v>-62.231999999999999</c:v>
                </c:pt>
                <c:pt idx="11560">
                  <c:v>-62.22999999999999</c:v>
                </c:pt>
                <c:pt idx="11561">
                  <c:v>-62.227999999999994</c:v>
                </c:pt>
                <c:pt idx="11562">
                  <c:v>-62.225999999999999</c:v>
                </c:pt>
                <c:pt idx="11563">
                  <c:v>-62.22399999999999</c:v>
                </c:pt>
                <c:pt idx="11564">
                  <c:v>-62.221999999999994</c:v>
                </c:pt>
                <c:pt idx="11565">
                  <c:v>-62.22</c:v>
                </c:pt>
                <c:pt idx="11566">
                  <c:v>-62.217999999999989</c:v>
                </c:pt>
                <c:pt idx="11567">
                  <c:v>-62.215999999999994</c:v>
                </c:pt>
                <c:pt idx="11568">
                  <c:v>-62.213999999999999</c:v>
                </c:pt>
                <c:pt idx="11569">
                  <c:v>-62.211999999999989</c:v>
                </c:pt>
                <c:pt idx="11570">
                  <c:v>-62.209999999999994</c:v>
                </c:pt>
                <c:pt idx="11571">
                  <c:v>-62.207999999999998</c:v>
                </c:pt>
                <c:pt idx="11572">
                  <c:v>-62.205999999999996</c:v>
                </c:pt>
                <c:pt idx="11573">
                  <c:v>-62.203999999999994</c:v>
                </c:pt>
                <c:pt idx="11574">
                  <c:v>-62.201999999999998</c:v>
                </c:pt>
                <c:pt idx="11575">
                  <c:v>-62.199999999999996</c:v>
                </c:pt>
                <c:pt idx="11576">
                  <c:v>-62.197999999999993</c:v>
                </c:pt>
                <c:pt idx="11577">
                  <c:v>-62.195999999999998</c:v>
                </c:pt>
                <c:pt idx="11578">
                  <c:v>-62.193999999999996</c:v>
                </c:pt>
                <c:pt idx="11579">
                  <c:v>-62.191999999999993</c:v>
                </c:pt>
                <c:pt idx="11580">
                  <c:v>-62.19</c:v>
                </c:pt>
                <c:pt idx="11581">
                  <c:v>-62.187999999999995</c:v>
                </c:pt>
                <c:pt idx="11582">
                  <c:v>-62.185999999999993</c:v>
                </c:pt>
                <c:pt idx="11583">
                  <c:v>-62.183999999999997</c:v>
                </c:pt>
                <c:pt idx="11584">
                  <c:v>-62.181999999999995</c:v>
                </c:pt>
                <c:pt idx="11585">
                  <c:v>-62.179999999999993</c:v>
                </c:pt>
                <c:pt idx="11586">
                  <c:v>-62.177999999999997</c:v>
                </c:pt>
                <c:pt idx="11587">
                  <c:v>-62.175999999999995</c:v>
                </c:pt>
                <c:pt idx="11588">
                  <c:v>-62.173999999999992</c:v>
                </c:pt>
                <c:pt idx="11589">
                  <c:v>-62.171999999999997</c:v>
                </c:pt>
                <c:pt idx="11590">
                  <c:v>-62.169999999999995</c:v>
                </c:pt>
                <c:pt idx="11591">
                  <c:v>-62.167999999999992</c:v>
                </c:pt>
                <c:pt idx="11592">
                  <c:v>-62.165999999999997</c:v>
                </c:pt>
                <c:pt idx="11593">
                  <c:v>-62.163999999999994</c:v>
                </c:pt>
                <c:pt idx="11594">
                  <c:v>-62.161999999999992</c:v>
                </c:pt>
                <c:pt idx="11595">
                  <c:v>-62.16</c:v>
                </c:pt>
                <c:pt idx="11596">
                  <c:v>-62.157999999999994</c:v>
                </c:pt>
                <c:pt idx="11597">
                  <c:v>-62.155999999999992</c:v>
                </c:pt>
                <c:pt idx="11598">
                  <c:v>-62.153999999999996</c:v>
                </c:pt>
                <c:pt idx="11599">
                  <c:v>-62.151999999999994</c:v>
                </c:pt>
                <c:pt idx="11600">
                  <c:v>-62.149999999999991</c:v>
                </c:pt>
                <c:pt idx="11601">
                  <c:v>-62.147999999999996</c:v>
                </c:pt>
                <c:pt idx="11602">
                  <c:v>-62.145999999999994</c:v>
                </c:pt>
                <c:pt idx="11603">
                  <c:v>-62.143999999999991</c:v>
                </c:pt>
                <c:pt idx="11604">
                  <c:v>-62.141999999999996</c:v>
                </c:pt>
                <c:pt idx="11605">
                  <c:v>-62.139999999999993</c:v>
                </c:pt>
                <c:pt idx="11606">
                  <c:v>-62.137999999999991</c:v>
                </c:pt>
                <c:pt idx="11607">
                  <c:v>-62.135999999999996</c:v>
                </c:pt>
                <c:pt idx="11608">
                  <c:v>-62.133999999999993</c:v>
                </c:pt>
                <c:pt idx="11609">
                  <c:v>-62.131999999999991</c:v>
                </c:pt>
                <c:pt idx="11610">
                  <c:v>-62.129999999999995</c:v>
                </c:pt>
                <c:pt idx="11611">
                  <c:v>-62.127999999999993</c:v>
                </c:pt>
                <c:pt idx="11612">
                  <c:v>-62.125999999999991</c:v>
                </c:pt>
                <c:pt idx="11613">
                  <c:v>-62.123999999999995</c:v>
                </c:pt>
                <c:pt idx="11614">
                  <c:v>-62.121999999999993</c:v>
                </c:pt>
                <c:pt idx="11615">
                  <c:v>-62.11999999999999</c:v>
                </c:pt>
                <c:pt idx="11616">
                  <c:v>-62.117999999999995</c:v>
                </c:pt>
                <c:pt idx="11617">
                  <c:v>-62.115999999999993</c:v>
                </c:pt>
                <c:pt idx="11618">
                  <c:v>-62.11399999999999</c:v>
                </c:pt>
                <c:pt idx="11619">
                  <c:v>-62.111999999999995</c:v>
                </c:pt>
                <c:pt idx="11620">
                  <c:v>-62.11</c:v>
                </c:pt>
                <c:pt idx="11621">
                  <c:v>-62.10799999999999</c:v>
                </c:pt>
                <c:pt idx="11622">
                  <c:v>-62.105999999999995</c:v>
                </c:pt>
                <c:pt idx="11623">
                  <c:v>-62.103999999999999</c:v>
                </c:pt>
                <c:pt idx="11624">
                  <c:v>-62.10199999999999</c:v>
                </c:pt>
                <c:pt idx="11625">
                  <c:v>-62.099999999999994</c:v>
                </c:pt>
                <c:pt idx="11626">
                  <c:v>-62.097999999999999</c:v>
                </c:pt>
                <c:pt idx="11627">
                  <c:v>-62.095999999999989</c:v>
                </c:pt>
                <c:pt idx="11628">
                  <c:v>-62.093999999999994</c:v>
                </c:pt>
                <c:pt idx="11629">
                  <c:v>-62.091999999999999</c:v>
                </c:pt>
                <c:pt idx="11630">
                  <c:v>-62.089999999999989</c:v>
                </c:pt>
                <c:pt idx="11631">
                  <c:v>-62.087999999999994</c:v>
                </c:pt>
                <c:pt idx="11632">
                  <c:v>-62.085999999999999</c:v>
                </c:pt>
                <c:pt idx="11633">
                  <c:v>-62.083999999999996</c:v>
                </c:pt>
                <c:pt idx="11634">
                  <c:v>-62.081999999999994</c:v>
                </c:pt>
                <c:pt idx="11635">
                  <c:v>-62.08</c:v>
                </c:pt>
                <c:pt idx="11636">
                  <c:v>-62.077999999999996</c:v>
                </c:pt>
                <c:pt idx="11637">
                  <c:v>-62.075999999999993</c:v>
                </c:pt>
                <c:pt idx="11638">
                  <c:v>-62.073999999999998</c:v>
                </c:pt>
                <c:pt idx="11639">
                  <c:v>-62.071999999999996</c:v>
                </c:pt>
                <c:pt idx="11640">
                  <c:v>-62.069999999999993</c:v>
                </c:pt>
                <c:pt idx="11641">
                  <c:v>-62.067999999999998</c:v>
                </c:pt>
                <c:pt idx="11642">
                  <c:v>-62.065999999999995</c:v>
                </c:pt>
                <c:pt idx="11643">
                  <c:v>-62.063999999999993</c:v>
                </c:pt>
                <c:pt idx="11644">
                  <c:v>-62.061999999999998</c:v>
                </c:pt>
                <c:pt idx="11645">
                  <c:v>-62.059999999999995</c:v>
                </c:pt>
                <c:pt idx="11646">
                  <c:v>-62.057999999999993</c:v>
                </c:pt>
                <c:pt idx="11647">
                  <c:v>-62.055999999999997</c:v>
                </c:pt>
                <c:pt idx="11648">
                  <c:v>-62.053999999999995</c:v>
                </c:pt>
                <c:pt idx="11649">
                  <c:v>-62.051999999999992</c:v>
                </c:pt>
                <c:pt idx="11650">
                  <c:v>-62.05</c:v>
                </c:pt>
                <c:pt idx="11651">
                  <c:v>-62.047999999999995</c:v>
                </c:pt>
                <c:pt idx="11652">
                  <c:v>-62.045999999999992</c:v>
                </c:pt>
                <c:pt idx="11653">
                  <c:v>-62.043999999999997</c:v>
                </c:pt>
                <c:pt idx="11654">
                  <c:v>-62.041999999999994</c:v>
                </c:pt>
                <c:pt idx="11655">
                  <c:v>-62.039999999999992</c:v>
                </c:pt>
                <c:pt idx="11656">
                  <c:v>-62.037999999999997</c:v>
                </c:pt>
                <c:pt idx="11657">
                  <c:v>-62.035999999999994</c:v>
                </c:pt>
                <c:pt idx="11658">
                  <c:v>-62.033999999999992</c:v>
                </c:pt>
                <c:pt idx="11659">
                  <c:v>-62.031999999999996</c:v>
                </c:pt>
                <c:pt idx="11660">
                  <c:v>-62.029999999999994</c:v>
                </c:pt>
                <c:pt idx="11661">
                  <c:v>-62.027999999999992</c:v>
                </c:pt>
                <c:pt idx="11662">
                  <c:v>-62.025999999999996</c:v>
                </c:pt>
                <c:pt idx="11663">
                  <c:v>-62.023999999999994</c:v>
                </c:pt>
                <c:pt idx="11664">
                  <c:v>-62.021999999999991</c:v>
                </c:pt>
                <c:pt idx="11665">
                  <c:v>-62.019999999999996</c:v>
                </c:pt>
                <c:pt idx="11666">
                  <c:v>-62.017999999999994</c:v>
                </c:pt>
                <c:pt idx="11667">
                  <c:v>-62.015999999999991</c:v>
                </c:pt>
                <c:pt idx="11668">
                  <c:v>-62.013999999999996</c:v>
                </c:pt>
                <c:pt idx="11669">
                  <c:v>-62.011999999999993</c:v>
                </c:pt>
                <c:pt idx="11670">
                  <c:v>-62.009999999999991</c:v>
                </c:pt>
                <c:pt idx="11671">
                  <c:v>-62.007999999999996</c:v>
                </c:pt>
                <c:pt idx="11672">
                  <c:v>-62.005999999999993</c:v>
                </c:pt>
                <c:pt idx="11673">
                  <c:v>-62.003999999999991</c:v>
                </c:pt>
                <c:pt idx="11674">
                  <c:v>-62.001999999999995</c:v>
                </c:pt>
                <c:pt idx="11675">
                  <c:v>-61.999999999999993</c:v>
                </c:pt>
                <c:pt idx="11676">
                  <c:v>-61.99799999999999</c:v>
                </c:pt>
                <c:pt idx="11677">
                  <c:v>-61.995999999999995</c:v>
                </c:pt>
                <c:pt idx="11678">
                  <c:v>-61.993999999999993</c:v>
                </c:pt>
                <c:pt idx="11679">
                  <c:v>-61.99199999999999</c:v>
                </c:pt>
                <c:pt idx="11680">
                  <c:v>-61.989999999999995</c:v>
                </c:pt>
                <c:pt idx="11681">
                  <c:v>-61.988</c:v>
                </c:pt>
                <c:pt idx="11682">
                  <c:v>-61.98599999999999</c:v>
                </c:pt>
                <c:pt idx="11683">
                  <c:v>-61.983999999999995</c:v>
                </c:pt>
                <c:pt idx="11684">
                  <c:v>-61.981999999999999</c:v>
                </c:pt>
                <c:pt idx="11685">
                  <c:v>-61.97999999999999</c:v>
                </c:pt>
                <c:pt idx="11686">
                  <c:v>-61.977999999999994</c:v>
                </c:pt>
                <c:pt idx="11687">
                  <c:v>-61.975999999999999</c:v>
                </c:pt>
                <c:pt idx="11688">
                  <c:v>-61.97399999999999</c:v>
                </c:pt>
                <c:pt idx="11689">
                  <c:v>-61.971999999999994</c:v>
                </c:pt>
                <c:pt idx="11690">
                  <c:v>-61.97</c:v>
                </c:pt>
                <c:pt idx="11691">
                  <c:v>-61.967999999999989</c:v>
                </c:pt>
                <c:pt idx="11692">
                  <c:v>-61.965999999999994</c:v>
                </c:pt>
                <c:pt idx="11693">
                  <c:v>-61.963999999999999</c:v>
                </c:pt>
                <c:pt idx="11694">
                  <c:v>-61.961999999999989</c:v>
                </c:pt>
                <c:pt idx="11695">
                  <c:v>-61.959999999999994</c:v>
                </c:pt>
                <c:pt idx="11696">
                  <c:v>-61.957999999999998</c:v>
                </c:pt>
                <c:pt idx="11697">
                  <c:v>-61.955999999999996</c:v>
                </c:pt>
                <c:pt idx="11698">
                  <c:v>-61.953999999999994</c:v>
                </c:pt>
                <c:pt idx="11699">
                  <c:v>-61.951999999999998</c:v>
                </c:pt>
                <c:pt idx="11700">
                  <c:v>-61.949999999999996</c:v>
                </c:pt>
                <c:pt idx="11701">
                  <c:v>-61.947999999999993</c:v>
                </c:pt>
                <c:pt idx="11702">
                  <c:v>-61.945999999999998</c:v>
                </c:pt>
                <c:pt idx="11703">
                  <c:v>-61.943999999999996</c:v>
                </c:pt>
                <c:pt idx="11704">
                  <c:v>-61.941999999999993</c:v>
                </c:pt>
                <c:pt idx="11705">
                  <c:v>-61.94</c:v>
                </c:pt>
                <c:pt idx="11706">
                  <c:v>-61.937999999999995</c:v>
                </c:pt>
                <c:pt idx="11707">
                  <c:v>-61.935999999999993</c:v>
                </c:pt>
                <c:pt idx="11708">
                  <c:v>-61.933999999999997</c:v>
                </c:pt>
                <c:pt idx="11709">
                  <c:v>-61.931999999999995</c:v>
                </c:pt>
                <c:pt idx="11710">
                  <c:v>-61.929999999999993</c:v>
                </c:pt>
                <c:pt idx="11711">
                  <c:v>-61.927999999999997</c:v>
                </c:pt>
                <c:pt idx="11712">
                  <c:v>-61.925999999999995</c:v>
                </c:pt>
                <c:pt idx="11713">
                  <c:v>-61.923999999999992</c:v>
                </c:pt>
                <c:pt idx="11714">
                  <c:v>-61.921999999999997</c:v>
                </c:pt>
                <c:pt idx="11715">
                  <c:v>-61.919999999999995</c:v>
                </c:pt>
                <c:pt idx="11716">
                  <c:v>-61.917999999999992</c:v>
                </c:pt>
                <c:pt idx="11717">
                  <c:v>-61.915999999999997</c:v>
                </c:pt>
                <c:pt idx="11718">
                  <c:v>-61.913999999999994</c:v>
                </c:pt>
                <c:pt idx="11719">
                  <c:v>-61.911999999999992</c:v>
                </c:pt>
                <c:pt idx="11720">
                  <c:v>-61.91</c:v>
                </c:pt>
                <c:pt idx="11721">
                  <c:v>-61.907999999999994</c:v>
                </c:pt>
                <c:pt idx="11722">
                  <c:v>-61.905999999999992</c:v>
                </c:pt>
                <c:pt idx="11723">
                  <c:v>-61.903999999999996</c:v>
                </c:pt>
                <c:pt idx="11724">
                  <c:v>-61.901999999999994</c:v>
                </c:pt>
                <c:pt idx="11725">
                  <c:v>-61.899999999999991</c:v>
                </c:pt>
                <c:pt idx="11726">
                  <c:v>-61.897999999999996</c:v>
                </c:pt>
                <c:pt idx="11727">
                  <c:v>-61.895999999999994</c:v>
                </c:pt>
                <c:pt idx="11728">
                  <c:v>-61.893999999999991</c:v>
                </c:pt>
                <c:pt idx="11729">
                  <c:v>-61.891999999999996</c:v>
                </c:pt>
                <c:pt idx="11730">
                  <c:v>-61.889999999999993</c:v>
                </c:pt>
                <c:pt idx="11731">
                  <c:v>-61.887999999999991</c:v>
                </c:pt>
                <c:pt idx="11732">
                  <c:v>-61.885999999999996</c:v>
                </c:pt>
                <c:pt idx="11733">
                  <c:v>-61.883999999999993</c:v>
                </c:pt>
                <c:pt idx="11734">
                  <c:v>-61.881999999999991</c:v>
                </c:pt>
                <c:pt idx="11735">
                  <c:v>-61.879999999999995</c:v>
                </c:pt>
                <c:pt idx="11736">
                  <c:v>-61.877999999999993</c:v>
                </c:pt>
                <c:pt idx="11737">
                  <c:v>-61.875999999999991</c:v>
                </c:pt>
                <c:pt idx="11738">
                  <c:v>-61.873999999999995</c:v>
                </c:pt>
                <c:pt idx="11739">
                  <c:v>-61.871999999999993</c:v>
                </c:pt>
                <c:pt idx="11740">
                  <c:v>-61.86999999999999</c:v>
                </c:pt>
                <c:pt idx="11741">
                  <c:v>-61.867999999999995</c:v>
                </c:pt>
                <c:pt idx="11742">
                  <c:v>-61.865999999999993</c:v>
                </c:pt>
                <c:pt idx="11743">
                  <c:v>-61.86399999999999</c:v>
                </c:pt>
                <c:pt idx="11744">
                  <c:v>-61.861999999999995</c:v>
                </c:pt>
                <c:pt idx="11745">
                  <c:v>-61.86</c:v>
                </c:pt>
                <c:pt idx="11746">
                  <c:v>-61.85799999999999</c:v>
                </c:pt>
                <c:pt idx="11747">
                  <c:v>-61.855999999999995</c:v>
                </c:pt>
                <c:pt idx="11748">
                  <c:v>-61.853999999999999</c:v>
                </c:pt>
                <c:pt idx="11749">
                  <c:v>-61.85199999999999</c:v>
                </c:pt>
                <c:pt idx="11750">
                  <c:v>-61.849999999999994</c:v>
                </c:pt>
                <c:pt idx="11751">
                  <c:v>-61.847999999999999</c:v>
                </c:pt>
                <c:pt idx="11752">
                  <c:v>-61.845999999999989</c:v>
                </c:pt>
                <c:pt idx="11753">
                  <c:v>-61.843999999999994</c:v>
                </c:pt>
                <c:pt idx="11754">
                  <c:v>-61.841999999999999</c:v>
                </c:pt>
                <c:pt idx="11755">
                  <c:v>-61.839999999999989</c:v>
                </c:pt>
                <c:pt idx="11756">
                  <c:v>-61.837999999999994</c:v>
                </c:pt>
                <c:pt idx="11757">
                  <c:v>-61.835999999999999</c:v>
                </c:pt>
                <c:pt idx="11758">
                  <c:v>-61.833999999999996</c:v>
                </c:pt>
                <c:pt idx="11759">
                  <c:v>-61.831999999999994</c:v>
                </c:pt>
                <c:pt idx="11760">
                  <c:v>-61.83</c:v>
                </c:pt>
                <c:pt idx="11761">
                  <c:v>-61.827999999999996</c:v>
                </c:pt>
                <c:pt idx="11762">
                  <c:v>-61.825999999999993</c:v>
                </c:pt>
                <c:pt idx="11763">
                  <c:v>-61.823999999999998</c:v>
                </c:pt>
                <c:pt idx="11764">
                  <c:v>-61.821999999999996</c:v>
                </c:pt>
                <c:pt idx="11765">
                  <c:v>-61.819999999999993</c:v>
                </c:pt>
                <c:pt idx="11766">
                  <c:v>-61.817999999999998</c:v>
                </c:pt>
                <c:pt idx="11767">
                  <c:v>-61.815999999999995</c:v>
                </c:pt>
                <c:pt idx="11768">
                  <c:v>-61.813999999999993</c:v>
                </c:pt>
                <c:pt idx="11769">
                  <c:v>-61.811999999999998</c:v>
                </c:pt>
                <c:pt idx="11770">
                  <c:v>-61.809999999999995</c:v>
                </c:pt>
                <c:pt idx="11771">
                  <c:v>-61.807999999999993</c:v>
                </c:pt>
                <c:pt idx="11772">
                  <c:v>-61.805999999999997</c:v>
                </c:pt>
                <c:pt idx="11773">
                  <c:v>-61.803999999999995</c:v>
                </c:pt>
                <c:pt idx="11774">
                  <c:v>-61.801999999999992</c:v>
                </c:pt>
                <c:pt idx="11775">
                  <c:v>-61.8</c:v>
                </c:pt>
                <c:pt idx="11776">
                  <c:v>-61.797999999999995</c:v>
                </c:pt>
                <c:pt idx="11777">
                  <c:v>-61.795999999999992</c:v>
                </c:pt>
                <c:pt idx="11778">
                  <c:v>-61.793999999999997</c:v>
                </c:pt>
                <c:pt idx="11779">
                  <c:v>-61.791999999999994</c:v>
                </c:pt>
                <c:pt idx="11780">
                  <c:v>-61.789999999999992</c:v>
                </c:pt>
                <c:pt idx="11781">
                  <c:v>-61.787999999999997</c:v>
                </c:pt>
                <c:pt idx="11782">
                  <c:v>-61.785999999999994</c:v>
                </c:pt>
                <c:pt idx="11783">
                  <c:v>-61.783999999999992</c:v>
                </c:pt>
                <c:pt idx="11784">
                  <c:v>-61.781999999999996</c:v>
                </c:pt>
                <c:pt idx="11785">
                  <c:v>-61.779999999999994</c:v>
                </c:pt>
                <c:pt idx="11786">
                  <c:v>-61.777999999999992</c:v>
                </c:pt>
                <c:pt idx="11787">
                  <c:v>-61.775999999999996</c:v>
                </c:pt>
                <c:pt idx="11788">
                  <c:v>-61.773999999999994</c:v>
                </c:pt>
                <c:pt idx="11789">
                  <c:v>-61.771999999999991</c:v>
                </c:pt>
                <c:pt idx="11790">
                  <c:v>-61.769999999999996</c:v>
                </c:pt>
                <c:pt idx="11791">
                  <c:v>-61.767999999999994</c:v>
                </c:pt>
                <c:pt idx="11792">
                  <c:v>-61.765999999999991</c:v>
                </c:pt>
                <c:pt idx="11793">
                  <c:v>-61.763999999999996</c:v>
                </c:pt>
                <c:pt idx="11794">
                  <c:v>-61.761999999999993</c:v>
                </c:pt>
                <c:pt idx="11795">
                  <c:v>-61.759999999999991</c:v>
                </c:pt>
                <c:pt idx="11796">
                  <c:v>-61.757999999999996</c:v>
                </c:pt>
                <c:pt idx="11797">
                  <c:v>-61.755999999999993</c:v>
                </c:pt>
                <c:pt idx="11798">
                  <c:v>-61.753999999999991</c:v>
                </c:pt>
                <c:pt idx="11799">
                  <c:v>-61.751999999999995</c:v>
                </c:pt>
                <c:pt idx="11800">
                  <c:v>-61.749999999999993</c:v>
                </c:pt>
                <c:pt idx="11801">
                  <c:v>-61.74799999999999</c:v>
                </c:pt>
                <c:pt idx="11802">
                  <c:v>-61.745999999999995</c:v>
                </c:pt>
                <c:pt idx="11803">
                  <c:v>-61.743999999999993</c:v>
                </c:pt>
                <c:pt idx="11804">
                  <c:v>-61.74199999999999</c:v>
                </c:pt>
                <c:pt idx="11805">
                  <c:v>-61.739999999999995</c:v>
                </c:pt>
                <c:pt idx="11806">
                  <c:v>-61.738</c:v>
                </c:pt>
                <c:pt idx="11807">
                  <c:v>-61.73599999999999</c:v>
                </c:pt>
                <c:pt idx="11808">
                  <c:v>-61.733999999999995</c:v>
                </c:pt>
                <c:pt idx="11809">
                  <c:v>-61.731999999999999</c:v>
                </c:pt>
                <c:pt idx="11810">
                  <c:v>-61.72999999999999</c:v>
                </c:pt>
                <c:pt idx="11811">
                  <c:v>-61.727999999999994</c:v>
                </c:pt>
                <c:pt idx="11812">
                  <c:v>-61.725999999999999</c:v>
                </c:pt>
                <c:pt idx="11813">
                  <c:v>-61.72399999999999</c:v>
                </c:pt>
                <c:pt idx="11814">
                  <c:v>-61.721999999999994</c:v>
                </c:pt>
                <c:pt idx="11815">
                  <c:v>-61.72</c:v>
                </c:pt>
                <c:pt idx="11816">
                  <c:v>-61.717999999999989</c:v>
                </c:pt>
                <c:pt idx="11817">
                  <c:v>-61.715999999999994</c:v>
                </c:pt>
                <c:pt idx="11818">
                  <c:v>-61.713999999999999</c:v>
                </c:pt>
                <c:pt idx="11819">
                  <c:v>-61.711999999999989</c:v>
                </c:pt>
                <c:pt idx="11820">
                  <c:v>-61.709999999999994</c:v>
                </c:pt>
                <c:pt idx="11821">
                  <c:v>-61.707999999999998</c:v>
                </c:pt>
                <c:pt idx="11822">
                  <c:v>-61.705999999999996</c:v>
                </c:pt>
                <c:pt idx="11823">
                  <c:v>-61.703999999999994</c:v>
                </c:pt>
                <c:pt idx="11824">
                  <c:v>-61.701999999999998</c:v>
                </c:pt>
                <c:pt idx="11825">
                  <c:v>-61.699999999999996</c:v>
                </c:pt>
                <c:pt idx="11826">
                  <c:v>-61.697999999999993</c:v>
                </c:pt>
                <c:pt idx="11827">
                  <c:v>-61.695999999999998</c:v>
                </c:pt>
                <c:pt idx="11828">
                  <c:v>-61.693999999999996</c:v>
                </c:pt>
                <c:pt idx="11829">
                  <c:v>-61.691999999999993</c:v>
                </c:pt>
                <c:pt idx="11830">
                  <c:v>-61.69</c:v>
                </c:pt>
                <c:pt idx="11831">
                  <c:v>-61.687999999999995</c:v>
                </c:pt>
                <c:pt idx="11832">
                  <c:v>-61.685999999999993</c:v>
                </c:pt>
                <c:pt idx="11833">
                  <c:v>-61.683999999999997</c:v>
                </c:pt>
                <c:pt idx="11834">
                  <c:v>-61.681999999999995</c:v>
                </c:pt>
                <c:pt idx="11835">
                  <c:v>-61.679999999999993</c:v>
                </c:pt>
                <c:pt idx="11836">
                  <c:v>-61.677999999999997</c:v>
                </c:pt>
                <c:pt idx="11837">
                  <c:v>-61.675999999999995</c:v>
                </c:pt>
                <c:pt idx="11838">
                  <c:v>-61.673999999999992</c:v>
                </c:pt>
                <c:pt idx="11839">
                  <c:v>-61.671999999999997</c:v>
                </c:pt>
                <c:pt idx="11840">
                  <c:v>-61.669999999999995</c:v>
                </c:pt>
                <c:pt idx="11841">
                  <c:v>-61.667999999999992</c:v>
                </c:pt>
                <c:pt idx="11842">
                  <c:v>-61.665999999999997</c:v>
                </c:pt>
                <c:pt idx="11843">
                  <c:v>-61.663999999999994</c:v>
                </c:pt>
                <c:pt idx="11844">
                  <c:v>-61.661999999999992</c:v>
                </c:pt>
                <c:pt idx="11845">
                  <c:v>-61.66</c:v>
                </c:pt>
                <c:pt idx="11846">
                  <c:v>-61.657999999999994</c:v>
                </c:pt>
                <c:pt idx="11847">
                  <c:v>-61.655999999999992</c:v>
                </c:pt>
                <c:pt idx="11848">
                  <c:v>-61.653999999999996</c:v>
                </c:pt>
                <c:pt idx="11849">
                  <c:v>-61.651999999999994</c:v>
                </c:pt>
                <c:pt idx="11850">
                  <c:v>-61.649999999999991</c:v>
                </c:pt>
                <c:pt idx="11851">
                  <c:v>-61.647999999999996</c:v>
                </c:pt>
                <c:pt idx="11852">
                  <c:v>-61.645999999999994</c:v>
                </c:pt>
                <c:pt idx="11853">
                  <c:v>-61.643999999999991</c:v>
                </c:pt>
                <c:pt idx="11854">
                  <c:v>-61.641999999999996</c:v>
                </c:pt>
                <c:pt idx="11855">
                  <c:v>-61.639999999999993</c:v>
                </c:pt>
                <c:pt idx="11856">
                  <c:v>-61.637999999999991</c:v>
                </c:pt>
                <c:pt idx="11857">
                  <c:v>-61.635999999999996</c:v>
                </c:pt>
                <c:pt idx="11858">
                  <c:v>-61.633999999999993</c:v>
                </c:pt>
                <c:pt idx="11859">
                  <c:v>-61.631999999999991</c:v>
                </c:pt>
                <c:pt idx="11860">
                  <c:v>-61.629999999999995</c:v>
                </c:pt>
                <c:pt idx="11861">
                  <c:v>-61.627999999999993</c:v>
                </c:pt>
                <c:pt idx="11862">
                  <c:v>-61.625999999999991</c:v>
                </c:pt>
                <c:pt idx="11863">
                  <c:v>-61.623999999999995</c:v>
                </c:pt>
                <c:pt idx="11864">
                  <c:v>-61.621999999999993</c:v>
                </c:pt>
                <c:pt idx="11865">
                  <c:v>-61.61999999999999</c:v>
                </c:pt>
                <c:pt idx="11866">
                  <c:v>-61.617999999999995</c:v>
                </c:pt>
                <c:pt idx="11867">
                  <c:v>-61.615999999999993</c:v>
                </c:pt>
                <c:pt idx="11868">
                  <c:v>-61.61399999999999</c:v>
                </c:pt>
                <c:pt idx="11869">
                  <c:v>-61.611999999999995</c:v>
                </c:pt>
                <c:pt idx="11870">
                  <c:v>-61.61</c:v>
                </c:pt>
                <c:pt idx="11871">
                  <c:v>-61.60799999999999</c:v>
                </c:pt>
                <c:pt idx="11872">
                  <c:v>-61.605999999999995</c:v>
                </c:pt>
                <c:pt idx="11873">
                  <c:v>-61.603999999999999</c:v>
                </c:pt>
                <c:pt idx="11874">
                  <c:v>-61.60199999999999</c:v>
                </c:pt>
                <c:pt idx="11875">
                  <c:v>-61.599999999999994</c:v>
                </c:pt>
                <c:pt idx="11876">
                  <c:v>-61.597999999999999</c:v>
                </c:pt>
                <c:pt idx="11877">
                  <c:v>-61.595999999999989</c:v>
                </c:pt>
                <c:pt idx="11878">
                  <c:v>-61.593999999999994</c:v>
                </c:pt>
                <c:pt idx="11879">
                  <c:v>-61.591999999999999</c:v>
                </c:pt>
                <c:pt idx="11880">
                  <c:v>-61.589999999999989</c:v>
                </c:pt>
                <c:pt idx="11881">
                  <c:v>-61.587999999999994</c:v>
                </c:pt>
                <c:pt idx="11882">
                  <c:v>-61.585999999999999</c:v>
                </c:pt>
                <c:pt idx="11883">
                  <c:v>-61.583999999999996</c:v>
                </c:pt>
                <c:pt idx="11884">
                  <c:v>-61.581999999999994</c:v>
                </c:pt>
                <c:pt idx="11885">
                  <c:v>-61.58</c:v>
                </c:pt>
                <c:pt idx="11886">
                  <c:v>-61.577999999999996</c:v>
                </c:pt>
                <c:pt idx="11887">
                  <c:v>-61.575999999999993</c:v>
                </c:pt>
                <c:pt idx="11888">
                  <c:v>-61.573999999999998</c:v>
                </c:pt>
                <c:pt idx="11889">
                  <c:v>-61.571999999999996</c:v>
                </c:pt>
                <c:pt idx="11890">
                  <c:v>-61.569999999999993</c:v>
                </c:pt>
                <c:pt idx="11891">
                  <c:v>-61.567999999999998</c:v>
                </c:pt>
                <c:pt idx="11892">
                  <c:v>-61.565999999999995</c:v>
                </c:pt>
                <c:pt idx="11893">
                  <c:v>-61.563999999999993</c:v>
                </c:pt>
                <c:pt idx="11894">
                  <c:v>-61.561999999999998</c:v>
                </c:pt>
                <c:pt idx="11895">
                  <c:v>-61.559999999999995</c:v>
                </c:pt>
                <c:pt idx="11896">
                  <c:v>-61.557999999999993</c:v>
                </c:pt>
                <c:pt idx="11897">
                  <c:v>-61.555999999999997</c:v>
                </c:pt>
                <c:pt idx="11898">
                  <c:v>-61.553999999999995</c:v>
                </c:pt>
                <c:pt idx="11899">
                  <c:v>-61.551999999999992</c:v>
                </c:pt>
                <c:pt idx="11900">
                  <c:v>-61.55</c:v>
                </c:pt>
                <c:pt idx="11901">
                  <c:v>-61.547999999999995</c:v>
                </c:pt>
                <c:pt idx="11902">
                  <c:v>-61.545999999999992</c:v>
                </c:pt>
                <c:pt idx="11903">
                  <c:v>-61.543999999999997</c:v>
                </c:pt>
                <c:pt idx="11904">
                  <c:v>-61.541999999999994</c:v>
                </c:pt>
                <c:pt idx="11905">
                  <c:v>-61.539999999999992</c:v>
                </c:pt>
                <c:pt idx="11906">
                  <c:v>-61.537999999999997</c:v>
                </c:pt>
                <c:pt idx="11907">
                  <c:v>-61.535999999999994</c:v>
                </c:pt>
                <c:pt idx="11908">
                  <c:v>-61.533999999999992</c:v>
                </c:pt>
                <c:pt idx="11909">
                  <c:v>-61.531999999999996</c:v>
                </c:pt>
                <c:pt idx="11910">
                  <c:v>-61.529999999999994</c:v>
                </c:pt>
                <c:pt idx="11911">
                  <c:v>-61.527999999999992</c:v>
                </c:pt>
                <c:pt idx="11912">
                  <c:v>-61.525999999999996</c:v>
                </c:pt>
                <c:pt idx="11913">
                  <c:v>-61.523999999999994</c:v>
                </c:pt>
                <c:pt idx="11914">
                  <c:v>-61.521999999999991</c:v>
                </c:pt>
                <c:pt idx="11915">
                  <c:v>-61.519999999999996</c:v>
                </c:pt>
                <c:pt idx="11916">
                  <c:v>-61.517999999999994</c:v>
                </c:pt>
                <c:pt idx="11917">
                  <c:v>-61.515999999999991</c:v>
                </c:pt>
                <c:pt idx="11918">
                  <c:v>-61.513999999999996</c:v>
                </c:pt>
                <c:pt idx="11919">
                  <c:v>-61.511999999999993</c:v>
                </c:pt>
                <c:pt idx="11920">
                  <c:v>-61.509999999999991</c:v>
                </c:pt>
                <c:pt idx="11921">
                  <c:v>-61.507999999999996</c:v>
                </c:pt>
                <c:pt idx="11922">
                  <c:v>-61.505999999999993</c:v>
                </c:pt>
                <c:pt idx="11923">
                  <c:v>-61.503999999999991</c:v>
                </c:pt>
                <c:pt idx="11924">
                  <c:v>-61.501999999999995</c:v>
                </c:pt>
                <c:pt idx="11925">
                  <c:v>-61.499999999999993</c:v>
                </c:pt>
                <c:pt idx="11926">
                  <c:v>-61.49799999999999</c:v>
                </c:pt>
                <c:pt idx="11927">
                  <c:v>-61.495999999999995</c:v>
                </c:pt>
                <c:pt idx="11928">
                  <c:v>-61.493999999999993</c:v>
                </c:pt>
                <c:pt idx="11929">
                  <c:v>-61.49199999999999</c:v>
                </c:pt>
                <c:pt idx="11930">
                  <c:v>-61.489999999999995</c:v>
                </c:pt>
                <c:pt idx="11931">
                  <c:v>-61.488</c:v>
                </c:pt>
                <c:pt idx="11932">
                  <c:v>-61.48599999999999</c:v>
                </c:pt>
                <c:pt idx="11933">
                  <c:v>-61.483999999999995</c:v>
                </c:pt>
                <c:pt idx="11934">
                  <c:v>-61.481999999999999</c:v>
                </c:pt>
                <c:pt idx="11935">
                  <c:v>-61.47999999999999</c:v>
                </c:pt>
                <c:pt idx="11936">
                  <c:v>-61.477999999999994</c:v>
                </c:pt>
                <c:pt idx="11937">
                  <c:v>-61.475999999999999</c:v>
                </c:pt>
                <c:pt idx="11938">
                  <c:v>-61.47399999999999</c:v>
                </c:pt>
                <c:pt idx="11939">
                  <c:v>-61.471999999999994</c:v>
                </c:pt>
                <c:pt idx="11940">
                  <c:v>-61.47</c:v>
                </c:pt>
                <c:pt idx="11941">
                  <c:v>-61.467999999999989</c:v>
                </c:pt>
                <c:pt idx="11942">
                  <c:v>-61.465999999999994</c:v>
                </c:pt>
                <c:pt idx="11943">
                  <c:v>-61.463999999999999</c:v>
                </c:pt>
                <c:pt idx="11944">
                  <c:v>-61.461999999999989</c:v>
                </c:pt>
                <c:pt idx="11945">
                  <c:v>-61.459999999999994</c:v>
                </c:pt>
                <c:pt idx="11946">
                  <c:v>-61.457999999999998</c:v>
                </c:pt>
                <c:pt idx="11947">
                  <c:v>-61.455999999999996</c:v>
                </c:pt>
                <c:pt idx="11948">
                  <c:v>-61.453999999999994</c:v>
                </c:pt>
                <c:pt idx="11949">
                  <c:v>-61.451999999999998</c:v>
                </c:pt>
                <c:pt idx="11950">
                  <c:v>-61.449999999999996</c:v>
                </c:pt>
                <c:pt idx="11951">
                  <c:v>-61.447999999999993</c:v>
                </c:pt>
                <c:pt idx="11952">
                  <c:v>-61.445999999999998</c:v>
                </c:pt>
                <c:pt idx="11953">
                  <c:v>-61.443999999999996</c:v>
                </c:pt>
                <c:pt idx="11954">
                  <c:v>-61.441999999999993</c:v>
                </c:pt>
                <c:pt idx="11955">
                  <c:v>-61.44</c:v>
                </c:pt>
                <c:pt idx="11956">
                  <c:v>-61.437999999999995</c:v>
                </c:pt>
                <c:pt idx="11957">
                  <c:v>-61.435999999999993</c:v>
                </c:pt>
                <c:pt idx="11958">
                  <c:v>-61.433999999999997</c:v>
                </c:pt>
                <c:pt idx="11959">
                  <c:v>-61.431999999999995</c:v>
                </c:pt>
                <c:pt idx="11960">
                  <c:v>-61.429999999999993</c:v>
                </c:pt>
                <c:pt idx="11961">
                  <c:v>-61.427999999999997</c:v>
                </c:pt>
                <c:pt idx="11962">
                  <c:v>-61.425999999999995</c:v>
                </c:pt>
                <c:pt idx="11963">
                  <c:v>-61.423999999999992</c:v>
                </c:pt>
                <c:pt idx="11964">
                  <c:v>-61.421999999999997</c:v>
                </c:pt>
                <c:pt idx="11965">
                  <c:v>-61.419999999999995</c:v>
                </c:pt>
                <c:pt idx="11966">
                  <c:v>-61.417999999999992</c:v>
                </c:pt>
                <c:pt idx="11967">
                  <c:v>-61.415999999999997</c:v>
                </c:pt>
                <c:pt idx="11968">
                  <c:v>-61.413999999999994</c:v>
                </c:pt>
                <c:pt idx="11969">
                  <c:v>-61.411999999999992</c:v>
                </c:pt>
                <c:pt idx="11970">
                  <c:v>-61.41</c:v>
                </c:pt>
                <c:pt idx="11971">
                  <c:v>-61.407999999999994</c:v>
                </c:pt>
                <c:pt idx="11972">
                  <c:v>-61.405999999999992</c:v>
                </c:pt>
                <c:pt idx="11973">
                  <c:v>-61.403999999999996</c:v>
                </c:pt>
                <c:pt idx="11974">
                  <c:v>-61.401999999999994</c:v>
                </c:pt>
                <c:pt idx="11975">
                  <c:v>-61.399999999999991</c:v>
                </c:pt>
                <c:pt idx="11976">
                  <c:v>-61.397999999999996</c:v>
                </c:pt>
                <c:pt idx="11977">
                  <c:v>-61.395999999999994</c:v>
                </c:pt>
                <c:pt idx="11978">
                  <c:v>-61.393999999999991</c:v>
                </c:pt>
                <c:pt idx="11979">
                  <c:v>-61.391999999999996</c:v>
                </c:pt>
                <c:pt idx="11980">
                  <c:v>-61.389999999999993</c:v>
                </c:pt>
                <c:pt idx="11981">
                  <c:v>-61.387999999999991</c:v>
                </c:pt>
                <c:pt idx="11982">
                  <c:v>-61.385999999999996</c:v>
                </c:pt>
                <c:pt idx="11983">
                  <c:v>-61.383999999999993</c:v>
                </c:pt>
                <c:pt idx="11984">
                  <c:v>-61.381999999999991</c:v>
                </c:pt>
                <c:pt idx="11985">
                  <c:v>-61.379999999999995</c:v>
                </c:pt>
                <c:pt idx="11986">
                  <c:v>-61.377999999999993</c:v>
                </c:pt>
                <c:pt idx="11987">
                  <c:v>-61.375999999999991</c:v>
                </c:pt>
                <c:pt idx="11988">
                  <c:v>-61.373999999999995</c:v>
                </c:pt>
                <c:pt idx="11989">
                  <c:v>-61.371999999999993</c:v>
                </c:pt>
                <c:pt idx="11990">
                  <c:v>-61.36999999999999</c:v>
                </c:pt>
                <c:pt idx="11991">
                  <c:v>-61.367999999999995</c:v>
                </c:pt>
                <c:pt idx="11992">
                  <c:v>-61.365999999999993</c:v>
                </c:pt>
                <c:pt idx="11993">
                  <c:v>-61.36399999999999</c:v>
                </c:pt>
                <c:pt idx="11994">
                  <c:v>-61.361999999999995</c:v>
                </c:pt>
                <c:pt idx="11995">
                  <c:v>-61.36</c:v>
                </c:pt>
                <c:pt idx="11996">
                  <c:v>-61.35799999999999</c:v>
                </c:pt>
                <c:pt idx="11997">
                  <c:v>-61.355999999999995</c:v>
                </c:pt>
                <c:pt idx="11998">
                  <c:v>-61.353999999999999</c:v>
                </c:pt>
                <c:pt idx="11999">
                  <c:v>-61.35199999999999</c:v>
                </c:pt>
                <c:pt idx="12000">
                  <c:v>-61.349999999999994</c:v>
                </c:pt>
                <c:pt idx="12001">
                  <c:v>-61.347999999999999</c:v>
                </c:pt>
                <c:pt idx="12002">
                  <c:v>-61.345999999999989</c:v>
                </c:pt>
                <c:pt idx="12003">
                  <c:v>-61.343999999999994</c:v>
                </c:pt>
                <c:pt idx="12004">
                  <c:v>-61.341999999999999</c:v>
                </c:pt>
                <c:pt idx="12005">
                  <c:v>-61.339999999999989</c:v>
                </c:pt>
                <c:pt idx="12006">
                  <c:v>-61.337999999999994</c:v>
                </c:pt>
                <c:pt idx="12007">
                  <c:v>-61.335999999999999</c:v>
                </c:pt>
                <c:pt idx="12008">
                  <c:v>-61.333999999999996</c:v>
                </c:pt>
                <c:pt idx="12009">
                  <c:v>-61.331999999999994</c:v>
                </c:pt>
                <c:pt idx="12010">
                  <c:v>-61.33</c:v>
                </c:pt>
                <c:pt idx="12011">
                  <c:v>-61.327999999999996</c:v>
                </c:pt>
                <c:pt idx="12012">
                  <c:v>-61.325999999999993</c:v>
                </c:pt>
                <c:pt idx="12013">
                  <c:v>-61.323999999999998</c:v>
                </c:pt>
                <c:pt idx="12014">
                  <c:v>-61.321999999999996</c:v>
                </c:pt>
                <c:pt idx="12015">
                  <c:v>-61.319999999999993</c:v>
                </c:pt>
                <c:pt idx="12016">
                  <c:v>-61.317999999999998</c:v>
                </c:pt>
                <c:pt idx="12017">
                  <c:v>-61.315999999999995</c:v>
                </c:pt>
                <c:pt idx="12018">
                  <c:v>-61.313999999999993</c:v>
                </c:pt>
                <c:pt idx="12019">
                  <c:v>-61.311999999999998</c:v>
                </c:pt>
                <c:pt idx="12020">
                  <c:v>-61.309999999999995</c:v>
                </c:pt>
                <c:pt idx="12021">
                  <c:v>-61.307999999999993</c:v>
                </c:pt>
                <c:pt idx="12022">
                  <c:v>-61.305999999999997</c:v>
                </c:pt>
                <c:pt idx="12023">
                  <c:v>-61.303999999999995</c:v>
                </c:pt>
                <c:pt idx="12024">
                  <c:v>-61.301999999999992</c:v>
                </c:pt>
                <c:pt idx="12025">
                  <c:v>-61.3</c:v>
                </c:pt>
                <c:pt idx="12026">
                  <c:v>-61.297999999999995</c:v>
                </c:pt>
                <c:pt idx="12027">
                  <c:v>-61.295999999999992</c:v>
                </c:pt>
                <c:pt idx="12028">
                  <c:v>-61.293999999999997</c:v>
                </c:pt>
                <c:pt idx="12029">
                  <c:v>-61.291999999999994</c:v>
                </c:pt>
                <c:pt idx="12030">
                  <c:v>-61.289999999999992</c:v>
                </c:pt>
                <c:pt idx="12031">
                  <c:v>-61.287999999999997</c:v>
                </c:pt>
                <c:pt idx="12032">
                  <c:v>-61.285999999999994</c:v>
                </c:pt>
                <c:pt idx="12033">
                  <c:v>-61.283999999999992</c:v>
                </c:pt>
                <c:pt idx="12034">
                  <c:v>-61.281999999999996</c:v>
                </c:pt>
                <c:pt idx="12035">
                  <c:v>-61.279999999999994</c:v>
                </c:pt>
                <c:pt idx="12036">
                  <c:v>-61.277999999999992</c:v>
                </c:pt>
                <c:pt idx="12037">
                  <c:v>-61.275999999999996</c:v>
                </c:pt>
                <c:pt idx="12038">
                  <c:v>-61.273999999999994</c:v>
                </c:pt>
                <c:pt idx="12039">
                  <c:v>-61.271999999999991</c:v>
                </c:pt>
                <c:pt idx="12040">
                  <c:v>-61.269999999999996</c:v>
                </c:pt>
                <c:pt idx="12041">
                  <c:v>-61.267999999999994</c:v>
                </c:pt>
                <c:pt idx="12042">
                  <c:v>-61.265999999999991</c:v>
                </c:pt>
                <c:pt idx="12043">
                  <c:v>-61.263999999999996</c:v>
                </c:pt>
                <c:pt idx="12044">
                  <c:v>-61.261999999999993</c:v>
                </c:pt>
                <c:pt idx="12045">
                  <c:v>-61.259999999999991</c:v>
                </c:pt>
                <c:pt idx="12046">
                  <c:v>-61.257999999999996</c:v>
                </c:pt>
                <c:pt idx="12047">
                  <c:v>-61.255999999999993</c:v>
                </c:pt>
                <c:pt idx="12048">
                  <c:v>-61.253999999999991</c:v>
                </c:pt>
                <c:pt idx="12049">
                  <c:v>-61.251999999999995</c:v>
                </c:pt>
                <c:pt idx="12050">
                  <c:v>-61.249999999999993</c:v>
                </c:pt>
                <c:pt idx="12051">
                  <c:v>-61.24799999999999</c:v>
                </c:pt>
                <c:pt idx="12052">
                  <c:v>-61.245999999999995</c:v>
                </c:pt>
                <c:pt idx="12053">
                  <c:v>-61.243999999999993</c:v>
                </c:pt>
                <c:pt idx="12054">
                  <c:v>-61.24199999999999</c:v>
                </c:pt>
                <c:pt idx="12055">
                  <c:v>-61.239999999999995</c:v>
                </c:pt>
                <c:pt idx="12056">
                  <c:v>-61.238</c:v>
                </c:pt>
                <c:pt idx="12057">
                  <c:v>-61.23599999999999</c:v>
                </c:pt>
                <c:pt idx="12058">
                  <c:v>-61.233999999999995</c:v>
                </c:pt>
                <c:pt idx="12059">
                  <c:v>-61.231999999999999</c:v>
                </c:pt>
                <c:pt idx="12060">
                  <c:v>-61.22999999999999</c:v>
                </c:pt>
                <c:pt idx="12061">
                  <c:v>-61.227999999999994</c:v>
                </c:pt>
                <c:pt idx="12062">
                  <c:v>-61.225999999999999</c:v>
                </c:pt>
                <c:pt idx="12063">
                  <c:v>-61.22399999999999</c:v>
                </c:pt>
                <c:pt idx="12064">
                  <c:v>-61.221999999999994</c:v>
                </c:pt>
                <c:pt idx="12065">
                  <c:v>-61.22</c:v>
                </c:pt>
                <c:pt idx="12066">
                  <c:v>-61.217999999999989</c:v>
                </c:pt>
                <c:pt idx="12067">
                  <c:v>-61.215999999999994</c:v>
                </c:pt>
                <c:pt idx="12068">
                  <c:v>-61.213999999999999</c:v>
                </c:pt>
                <c:pt idx="12069">
                  <c:v>-61.211999999999989</c:v>
                </c:pt>
                <c:pt idx="12070">
                  <c:v>-61.209999999999994</c:v>
                </c:pt>
                <c:pt idx="12071">
                  <c:v>-61.207999999999998</c:v>
                </c:pt>
                <c:pt idx="12072">
                  <c:v>-61.205999999999996</c:v>
                </c:pt>
                <c:pt idx="12073">
                  <c:v>-61.203999999999994</c:v>
                </c:pt>
                <c:pt idx="12074">
                  <c:v>-61.201999999999998</c:v>
                </c:pt>
                <c:pt idx="12075">
                  <c:v>-61.199999999999996</c:v>
                </c:pt>
                <c:pt idx="12076">
                  <c:v>-61.197999999999993</c:v>
                </c:pt>
                <c:pt idx="12077">
                  <c:v>-61.195999999999998</c:v>
                </c:pt>
                <c:pt idx="12078">
                  <c:v>-61.193999999999996</c:v>
                </c:pt>
                <c:pt idx="12079">
                  <c:v>-61.191999999999993</c:v>
                </c:pt>
                <c:pt idx="12080">
                  <c:v>-61.19</c:v>
                </c:pt>
                <c:pt idx="12081">
                  <c:v>-61.187999999999995</c:v>
                </c:pt>
                <c:pt idx="12082">
                  <c:v>-61.185999999999993</c:v>
                </c:pt>
                <c:pt idx="12083">
                  <c:v>-61.183999999999997</c:v>
                </c:pt>
                <c:pt idx="12084">
                  <c:v>-61.181999999999995</c:v>
                </c:pt>
                <c:pt idx="12085">
                  <c:v>-61.179999999999993</c:v>
                </c:pt>
                <c:pt idx="12086">
                  <c:v>-61.177999999999997</c:v>
                </c:pt>
                <c:pt idx="12087">
                  <c:v>-61.175999999999995</c:v>
                </c:pt>
                <c:pt idx="12088">
                  <c:v>-61.173999999999992</c:v>
                </c:pt>
                <c:pt idx="12089">
                  <c:v>-61.171999999999997</c:v>
                </c:pt>
                <c:pt idx="12090">
                  <c:v>-61.169999999999995</c:v>
                </c:pt>
                <c:pt idx="12091">
                  <c:v>-61.167999999999992</c:v>
                </c:pt>
                <c:pt idx="12092">
                  <c:v>-61.165999999999997</c:v>
                </c:pt>
                <c:pt idx="12093">
                  <c:v>-61.163999999999994</c:v>
                </c:pt>
                <c:pt idx="12094">
                  <c:v>-61.161999999999992</c:v>
                </c:pt>
                <c:pt idx="12095">
                  <c:v>-61.16</c:v>
                </c:pt>
                <c:pt idx="12096">
                  <c:v>-61.157999999999994</c:v>
                </c:pt>
                <c:pt idx="12097">
                  <c:v>-61.155999999999992</c:v>
                </c:pt>
                <c:pt idx="12098">
                  <c:v>-61.153999999999996</c:v>
                </c:pt>
                <c:pt idx="12099">
                  <c:v>-61.151999999999994</c:v>
                </c:pt>
                <c:pt idx="12100">
                  <c:v>-61.149999999999991</c:v>
                </c:pt>
                <c:pt idx="12101">
                  <c:v>-61.147999999999996</c:v>
                </c:pt>
                <c:pt idx="12102">
                  <c:v>-61.145999999999994</c:v>
                </c:pt>
                <c:pt idx="12103">
                  <c:v>-61.143999999999991</c:v>
                </c:pt>
                <c:pt idx="12104">
                  <c:v>-61.141999999999996</c:v>
                </c:pt>
                <c:pt idx="12105">
                  <c:v>-61.139999999999993</c:v>
                </c:pt>
                <c:pt idx="12106">
                  <c:v>-61.137999999999991</c:v>
                </c:pt>
                <c:pt idx="12107">
                  <c:v>-61.135999999999996</c:v>
                </c:pt>
                <c:pt idx="12108">
                  <c:v>-61.133999999999993</c:v>
                </c:pt>
                <c:pt idx="12109">
                  <c:v>-61.131999999999991</c:v>
                </c:pt>
                <c:pt idx="12110">
                  <c:v>-61.129999999999995</c:v>
                </c:pt>
                <c:pt idx="12111">
                  <c:v>-61.127999999999993</c:v>
                </c:pt>
                <c:pt idx="12112">
                  <c:v>-61.125999999999991</c:v>
                </c:pt>
                <c:pt idx="12113">
                  <c:v>-61.123999999999995</c:v>
                </c:pt>
                <c:pt idx="12114">
                  <c:v>-61.121999999999993</c:v>
                </c:pt>
                <c:pt idx="12115">
                  <c:v>-61.11999999999999</c:v>
                </c:pt>
                <c:pt idx="12116">
                  <c:v>-61.117999999999995</c:v>
                </c:pt>
                <c:pt idx="12117">
                  <c:v>-61.115999999999993</c:v>
                </c:pt>
                <c:pt idx="12118">
                  <c:v>-61.11399999999999</c:v>
                </c:pt>
                <c:pt idx="12119">
                  <c:v>-61.111999999999995</c:v>
                </c:pt>
                <c:pt idx="12120">
                  <c:v>-61.11</c:v>
                </c:pt>
                <c:pt idx="12121">
                  <c:v>-61.10799999999999</c:v>
                </c:pt>
                <c:pt idx="12122">
                  <c:v>-61.105999999999995</c:v>
                </c:pt>
                <c:pt idx="12123">
                  <c:v>-61.103999999999999</c:v>
                </c:pt>
                <c:pt idx="12124">
                  <c:v>-61.10199999999999</c:v>
                </c:pt>
                <c:pt idx="12125">
                  <c:v>-61.099999999999994</c:v>
                </c:pt>
                <c:pt idx="12126">
                  <c:v>-61.097999999999999</c:v>
                </c:pt>
                <c:pt idx="12127">
                  <c:v>-61.095999999999989</c:v>
                </c:pt>
                <c:pt idx="12128">
                  <c:v>-61.093999999999994</c:v>
                </c:pt>
                <c:pt idx="12129">
                  <c:v>-61.091999999999999</c:v>
                </c:pt>
                <c:pt idx="12130">
                  <c:v>-61.089999999999989</c:v>
                </c:pt>
                <c:pt idx="12131">
                  <c:v>-61.087999999999994</c:v>
                </c:pt>
                <c:pt idx="12132">
                  <c:v>-61.085999999999999</c:v>
                </c:pt>
                <c:pt idx="12133">
                  <c:v>-61.083999999999996</c:v>
                </c:pt>
                <c:pt idx="12134">
                  <c:v>-61.081999999999994</c:v>
                </c:pt>
                <c:pt idx="12135">
                  <c:v>-61.08</c:v>
                </c:pt>
                <c:pt idx="12136">
                  <c:v>-61.077999999999996</c:v>
                </c:pt>
                <c:pt idx="12137">
                  <c:v>-61.075999999999993</c:v>
                </c:pt>
                <c:pt idx="12138">
                  <c:v>-61.073999999999998</c:v>
                </c:pt>
                <c:pt idx="12139">
                  <c:v>-61.071999999999996</c:v>
                </c:pt>
                <c:pt idx="12140">
                  <c:v>-61.069999999999993</c:v>
                </c:pt>
                <c:pt idx="12141">
                  <c:v>-61.067999999999998</c:v>
                </c:pt>
                <c:pt idx="12142">
                  <c:v>-61.065999999999995</c:v>
                </c:pt>
                <c:pt idx="12143">
                  <c:v>-61.063999999999993</c:v>
                </c:pt>
                <c:pt idx="12144">
                  <c:v>-61.061999999999998</c:v>
                </c:pt>
                <c:pt idx="12145">
                  <c:v>-61.059999999999995</c:v>
                </c:pt>
                <c:pt idx="12146">
                  <c:v>-61.057999999999993</c:v>
                </c:pt>
                <c:pt idx="12147">
                  <c:v>-61.055999999999997</c:v>
                </c:pt>
                <c:pt idx="12148">
                  <c:v>-61.053999999999995</c:v>
                </c:pt>
                <c:pt idx="12149">
                  <c:v>-61.051999999999992</c:v>
                </c:pt>
                <c:pt idx="12150">
                  <c:v>-61.05</c:v>
                </c:pt>
                <c:pt idx="12151">
                  <c:v>-61.047999999999995</c:v>
                </c:pt>
                <c:pt idx="12152">
                  <c:v>-61.045999999999992</c:v>
                </c:pt>
                <c:pt idx="12153">
                  <c:v>-61.043999999999997</c:v>
                </c:pt>
                <c:pt idx="12154">
                  <c:v>-61.041999999999994</c:v>
                </c:pt>
                <c:pt idx="12155">
                  <c:v>-61.039999999999992</c:v>
                </c:pt>
                <c:pt idx="12156">
                  <c:v>-61.037999999999997</c:v>
                </c:pt>
                <c:pt idx="12157">
                  <c:v>-61.035999999999994</c:v>
                </c:pt>
                <c:pt idx="12158">
                  <c:v>-61.033999999999992</c:v>
                </c:pt>
                <c:pt idx="12159">
                  <c:v>-61.031999999999996</c:v>
                </c:pt>
                <c:pt idx="12160">
                  <c:v>-61.029999999999994</c:v>
                </c:pt>
                <c:pt idx="12161">
                  <c:v>-61.027999999999992</c:v>
                </c:pt>
                <c:pt idx="12162">
                  <c:v>-61.025999999999996</c:v>
                </c:pt>
                <c:pt idx="12163">
                  <c:v>-61.023999999999994</c:v>
                </c:pt>
                <c:pt idx="12164">
                  <c:v>-61.021999999999991</c:v>
                </c:pt>
                <c:pt idx="12165">
                  <c:v>-61.019999999999996</c:v>
                </c:pt>
                <c:pt idx="12166">
                  <c:v>-61.017999999999994</c:v>
                </c:pt>
                <c:pt idx="12167">
                  <c:v>-61.015999999999991</c:v>
                </c:pt>
                <c:pt idx="12168">
                  <c:v>-61.013999999999996</c:v>
                </c:pt>
                <c:pt idx="12169">
                  <c:v>-61.011999999999993</c:v>
                </c:pt>
                <c:pt idx="12170">
                  <c:v>-61.009999999999991</c:v>
                </c:pt>
                <c:pt idx="12171">
                  <c:v>-61.007999999999996</c:v>
                </c:pt>
                <c:pt idx="12172">
                  <c:v>-61.005999999999993</c:v>
                </c:pt>
                <c:pt idx="12173">
                  <c:v>-61.003999999999991</c:v>
                </c:pt>
                <c:pt idx="12174">
                  <c:v>-61.001999999999995</c:v>
                </c:pt>
                <c:pt idx="12175">
                  <c:v>-60.999999999999993</c:v>
                </c:pt>
                <c:pt idx="12176">
                  <c:v>-60.99799999999999</c:v>
                </c:pt>
                <c:pt idx="12177">
                  <c:v>-60.995999999999995</c:v>
                </c:pt>
                <c:pt idx="12178">
                  <c:v>-60.993999999999993</c:v>
                </c:pt>
                <c:pt idx="12179">
                  <c:v>-60.99199999999999</c:v>
                </c:pt>
                <c:pt idx="12180">
                  <c:v>-60.989999999999995</c:v>
                </c:pt>
                <c:pt idx="12181">
                  <c:v>-60.988</c:v>
                </c:pt>
                <c:pt idx="12182">
                  <c:v>-60.98599999999999</c:v>
                </c:pt>
                <c:pt idx="12183">
                  <c:v>-60.983999999999995</c:v>
                </c:pt>
                <c:pt idx="12184">
                  <c:v>-60.981999999999999</c:v>
                </c:pt>
                <c:pt idx="12185">
                  <c:v>-60.97999999999999</c:v>
                </c:pt>
                <c:pt idx="12186">
                  <c:v>-60.977999999999994</c:v>
                </c:pt>
                <c:pt idx="12187">
                  <c:v>-60.975999999999999</c:v>
                </c:pt>
                <c:pt idx="12188">
                  <c:v>-60.97399999999999</c:v>
                </c:pt>
                <c:pt idx="12189">
                  <c:v>-60.971999999999994</c:v>
                </c:pt>
                <c:pt idx="12190">
                  <c:v>-60.97</c:v>
                </c:pt>
                <c:pt idx="12191">
                  <c:v>-60.967999999999989</c:v>
                </c:pt>
                <c:pt idx="12192">
                  <c:v>-60.965999999999994</c:v>
                </c:pt>
                <c:pt idx="12193">
                  <c:v>-60.963999999999999</c:v>
                </c:pt>
                <c:pt idx="12194">
                  <c:v>-60.961999999999989</c:v>
                </c:pt>
                <c:pt idx="12195">
                  <c:v>-60.959999999999994</c:v>
                </c:pt>
                <c:pt idx="12196">
                  <c:v>-60.957999999999998</c:v>
                </c:pt>
                <c:pt idx="12197">
                  <c:v>-60.955999999999996</c:v>
                </c:pt>
                <c:pt idx="12198">
                  <c:v>-60.953999999999994</c:v>
                </c:pt>
                <c:pt idx="12199">
                  <c:v>-60.951999999999998</c:v>
                </c:pt>
                <c:pt idx="12200">
                  <c:v>-60.949999999999996</c:v>
                </c:pt>
                <c:pt idx="12201">
                  <c:v>-60.947999999999993</c:v>
                </c:pt>
                <c:pt idx="12202">
                  <c:v>-60.945999999999998</c:v>
                </c:pt>
                <c:pt idx="12203">
                  <c:v>-60.943999999999996</c:v>
                </c:pt>
                <c:pt idx="12204">
                  <c:v>-60.941999999999993</c:v>
                </c:pt>
                <c:pt idx="12205">
                  <c:v>-60.94</c:v>
                </c:pt>
                <c:pt idx="12206">
                  <c:v>-60.937999999999995</c:v>
                </c:pt>
                <c:pt idx="12207">
                  <c:v>-60.935999999999993</c:v>
                </c:pt>
                <c:pt idx="12208">
                  <c:v>-60.933999999999997</c:v>
                </c:pt>
                <c:pt idx="12209">
                  <c:v>-60.931999999999995</c:v>
                </c:pt>
                <c:pt idx="12210">
                  <c:v>-60.929999999999993</c:v>
                </c:pt>
                <c:pt idx="12211">
                  <c:v>-60.927999999999997</c:v>
                </c:pt>
                <c:pt idx="12212">
                  <c:v>-60.925999999999995</c:v>
                </c:pt>
                <c:pt idx="12213">
                  <c:v>-60.923999999999992</c:v>
                </c:pt>
                <c:pt idx="12214">
                  <c:v>-60.921999999999997</c:v>
                </c:pt>
                <c:pt idx="12215">
                  <c:v>-60.919999999999995</c:v>
                </c:pt>
                <c:pt idx="12216">
                  <c:v>-60.917999999999992</c:v>
                </c:pt>
                <c:pt idx="12217">
                  <c:v>-60.915999999999997</c:v>
                </c:pt>
                <c:pt idx="12218">
                  <c:v>-60.913999999999994</c:v>
                </c:pt>
                <c:pt idx="12219">
                  <c:v>-60.911999999999992</c:v>
                </c:pt>
                <c:pt idx="12220">
                  <c:v>-60.91</c:v>
                </c:pt>
                <c:pt idx="12221">
                  <c:v>-60.907999999999994</c:v>
                </c:pt>
                <c:pt idx="12222">
                  <c:v>-60.905999999999992</c:v>
                </c:pt>
                <c:pt idx="12223">
                  <c:v>-60.903999999999996</c:v>
                </c:pt>
                <c:pt idx="12224">
                  <c:v>-60.901999999999994</c:v>
                </c:pt>
                <c:pt idx="12225">
                  <c:v>-60.899999999999991</c:v>
                </c:pt>
                <c:pt idx="12226">
                  <c:v>-60.897999999999996</c:v>
                </c:pt>
                <c:pt idx="12227">
                  <c:v>-60.895999999999994</c:v>
                </c:pt>
                <c:pt idx="12228">
                  <c:v>-60.893999999999991</c:v>
                </c:pt>
                <c:pt idx="12229">
                  <c:v>-60.891999999999996</c:v>
                </c:pt>
                <c:pt idx="12230">
                  <c:v>-60.889999999999993</c:v>
                </c:pt>
                <c:pt idx="12231">
                  <c:v>-60.887999999999991</c:v>
                </c:pt>
                <c:pt idx="12232">
                  <c:v>-60.885999999999996</c:v>
                </c:pt>
                <c:pt idx="12233">
                  <c:v>-60.883999999999993</c:v>
                </c:pt>
                <c:pt idx="12234">
                  <c:v>-60.881999999999991</c:v>
                </c:pt>
                <c:pt idx="12235">
                  <c:v>-60.879999999999995</c:v>
                </c:pt>
                <c:pt idx="12236">
                  <c:v>-60.877999999999993</c:v>
                </c:pt>
                <c:pt idx="12237">
                  <c:v>-60.875999999999991</c:v>
                </c:pt>
                <c:pt idx="12238">
                  <c:v>-60.873999999999995</c:v>
                </c:pt>
                <c:pt idx="12239">
                  <c:v>-60.871999999999993</c:v>
                </c:pt>
                <c:pt idx="12240">
                  <c:v>-60.86999999999999</c:v>
                </c:pt>
                <c:pt idx="12241">
                  <c:v>-60.867999999999995</c:v>
                </c:pt>
                <c:pt idx="12242">
                  <c:v>-60.865999999999993</c:v>
                </c:pt>
                <c:pt idx="12243">
                  <c:v>-60.86399999999999</c:v>
                </c:pt>
                <c:pt idx="12244">
                  <c:v>-60.861999999999995</c:v>
                </c:pt>
                <c:pt idx="12245">
                  <c:v>-60.86</c:v>
                </c:pt>
                <c:pt idx="12246">
                  <c:v>-60.85799999999999</c:v>
                </c:pt>
                <c:pt idx="12247">
                  <c:v>-60.855999999999995</c:v>
                </c:pt>
                <c:pt idx="12248">
                  <c:v>-60.853999999999999</c:v>
                </c:pt>
                <c:pt idx="12249">
                  <c:v>-60.85199999999999</c:v>
                </c:pt>
                <c:pt idx="12250">
                  <c:v>-60.849999999999994</c:v>
                </c:pt>
                <c:pt idx="12251">
                  <c:v>-60.847999999999999</c:v>
                </c:pt>
                <c:pt idx="12252">
                  <c:v>-60.845999999999989</c:v>
                </c:pt>
                <c:pt idx="12253">
                  <c:v>-60.843999999999994</c:v>
                </c:pt>
                <c:pt idx="12254">
                  <c:v>-60.841999999999999</c:v>
                </c:pt>
                <c:pt idx="12255">
                  <c:v>-60.839999999999989</c:v>
                </c:pt>
                <c:pt idx="12256">
                  <c:v>-60.837999999999994</c:v>
                </c:pt>
                <c:pt idx="12257">
                  <c:v>-60.835999999999999</c:v>
                </c:pt>
                <c:pt idx="12258">
                  <c:v>-60.833999999999996</c:v>
                </c:pt>
                <c:pt idx="12259">
                  <c:v>-60.831999999999994</c:v>
                </c:pt>
                <c:pt idx="12260">
                  <c:v>-60.83</c:v>
                </c:pt>
                <c:pt idx="12261">
                  <c:v>-60.827999999999996</c:v>
                </c:pt>
                <c:pt idx="12262">
                  <c:v>-60.825999999999993</c:v>
                </c:pt>
                <c:pt idx="12263">
                  <c:v>-60.823999999999998</c:v>
                </c:pt>
                <c:pt idx="12264">
                  <c:v>-60.821999999999996</c:v>
                </c:pt>
                <c:pt idx="12265">
                  <c:v>-60.819999999999993</c:v>
                </c:pt>
                <c:pt idx="12266">
                  <c:v>-60.817999999999998</c:v>
                </c:pt>
                <c:pt idx="12267">
                  <c:v>-60.815999999999995</c:v>
                </c:pt>
                <c:pt idx="12268">
                  <c:v>-60.813999999999993</c:v>
                </c:pt>
                <c:pt idx="12269">
                  <c:v>-60.811999999999998</c:v>
                </c:pt>
                <c:pt idx="12270">
                  <c:v>-60.809999999999995</c:v>
                </c:pt>
                <c:pt idx="12271">
                  <c:v>-60.807999999999993</c:v>
                </c:pt>
                <c:pt idx="12272">
                  <c:v>-60.805999999999997</c:v>
                </c:pt>
                <c:pt idx="12273">
                  <c:v>-60.803999999999995</c:v>
                </c:pt>
                <c:pt idx="12274">
                  <c:v>-60.801999999999992</c:v>
                </c:pt>
                <c:pt idx="12275">
                  <c:v>-60.8</c:v>
                </c:pt>
                <c:pt idx="12276">
                  <c:v>-60.797999999999995</c:v>
                </c:pt>
                <c:pt idx="12277">
                  <c:v>-60.795999999999992</c:v>
                </c:pt>
                <c:pt idx="12278">
                  <c:v>-60.793999999999997</c:v>
                </c:pt>
                <c:pt idx="12279">
                  <c:v>-60.791999999999994</c:v>
                </c:pt>
                <c:pt idx="12280">
                  <c:v>-60.789999999999992</c:v>
                </c:pt>
                <c:pt idx="12281">
                  <c:v>-60.787999999999997</c:v>
                </c:pt>
                <c:pt idx="12282">
                  <c:v>-60.785999999999994</c:v>
                </c:pt>
                <c:pt idx="12283">
                  <c:v>-60.783999999999992</c:v>
                </c:pt>
                <c:pt idx="12284">
                  <c:v>-60.781999999999996</c:v>
                </c:pt>
                <c:pt idx="12285">
                  <c:v>-60.779999999999994</c:v>
                </c:pt>
                <c:pt idx="12286">
                  <c:v>-60.777999999999992</c:v>
                </c:pt>
                <c:pt idx="12287">
                  <c:v>-60.775999999999996</c:v>
                </c:pt>
                <c:pt idx="12288">
                  <c:v>-60.773999999999994</c:v>
                </c:pt>
                <c:pt idx="12289">
                  <c:v>-60.771999999999991</c:v>
                </c:pt>
                <c:pt idx="12290">
                  <c:v>-60.769999999999996</c:v>
                </c:pt>
                <c:pt idx="12291">
                  <c:v>-60.767999999999994</c:v>
                </c:pt>
                <c:pt idx="12292">
                  <c:v>-60.765999999999991</c:v>
                </c:pt>
                <c:pt idx="12293">
                  <c:v>-60.763999999999996</c:v>
                </c:pt>
                <c:pt idx="12294">
                  <c:v>-60.761999999999993</c:v>
                </c:pt>
                <c:pt idx="12295">
                  <c:v>-60.759999999999991</c:v>
                </c:pt>
                <c:pt idx="12296">
                  <c:v>-60.757999999999996</c:v>
                </c:pt>
                <c:pt idx="12297">
                  <c:v>-60.755999999999993</c:v>
                </c:pt>
                <c:pt idx="12298">
                  <c:v>-60.753999999999991</c:v>
                </c:pt>
                <c:pt idx="12299">
                  <c:v>-60.751999999999995</c:v>
                </c:pt>
                <c:pt idx="12300">
                  <c:v>-60.749999999999993</c:v>
                </c:pt>
                <c:pt idx="12301">
                  <c:v>-60.74799999999999</c:v>
                </c:pt>
                <c:pt idx="12302">
                  <c:v>-60.745999999999995</c:v>
                </c:pt>
                <c:pt idx="12303">
                  <c:v>-60.743999999999993</c:v>
                </c:pt>
                <c:pt idx="12304">
                  <c:v>-60.74199999999999</c:v>
                </c:pt>
                <c:pt idx="12305">
                  <c:v>-60.739999999999995</c:v>
                </c:pt>
                <c:pt idx="12306">
                  <c:v>-60.738</c:v>
                </c:pt>
                <c:pt idx="12307">
                  <c:v>-60.73599999999999</c:v>
                </c:pt>
                <c:pt idx="12308">
                  <c:v>-60.733999999999995</c:v>
                </c:pt>
                <c:pt idx="12309">
                  <c:v>-60.731999999999999</c:v>
                </c:pt>
                <c:pt idx="12310">
                  <c:v>-60.72999999999999</c:v>
                </c:pt>
                <c:pt idx="12311">
                  <c:v>-60.727999999999994</c:v>
                </c:pt>
                <c:pt idx="12312">
                  <c:v>-60.725999999999999</c:v>
                </c:pt>
                <c:pt idx="12313">
                  <c:v>-60.72399999999999</c:v>
                </c:pt>
                <c:pt idx="12314">
                  <c:v>-60.721999999999994</c:v>
                </c:pt>
                <c:pt idx="12315">
                  <c:v>-60.72</c:v>
                </c:pt>
                <c:pt idx="12316">
                  <c:v>-60.717999999999989</c:v>
                </c:pt>
                <c:pt idx="12317">
                  <c:v>-60.715999999999994</c:v>
                </c:pt>
                <c:pt idx="12318">
                  <c:v>-60.713999999999999</c:v>
                </c:pt>
                <c:pt idx="12319">
                  <c:v>-60.711999999999989</c:v>
                </c:pt>
                <c:pt idx="12320">
                  <c:v>-60.709999999999994</c:v>
                </c:pt>
                <c:pt idx="12321">
                  <c:v>-60.707999999999998</c:v>
                </c:pt>
                <c:pt idx="12322">
                  <c:v>-60.705999999999996</c:v>
                </c:pt>
                <c:pt idx="12323">
                  <c:v>-60.703999999999994</c:v>
                </c:pt>
                <c:pt idx="12324">
                  <c:v>-60.701999999999998</c:v>
                </c:pt>
                <c:pt idx="12325">
                  <c:v>-60.699999999999996</c:v>
                </c:pt>
                <c:pt idx="12326">
                  <c:v>-60.697999999999993</c:v>
                </c:pt>
                <c:pt idx="12327">
                  <c:v>-60.695999999999998</c:v>
                </c:pt>
                <c:pt idx="12328">
                  <c:v>-60.693999999999996</c:v>
                </c:pt>
                <c:pt idx="12329">
                  <c:v>-60.691999999999993</c:v>
                </c:pt>
                <c:pt idx="12330">
                  <c:v>-60.69</c:v>
                </c:pt>
                <c:pt idx="12331">
                  <c:v>-60.687999999999995</c:v>
                </c:pt>
                <c:pt idx="12332">
                  <c:v>-60.685999999999993</c:v>
                </c:pt>
                <c:pt idx="12333">
                  <c:v>-60.683999999999997</c:v>
                </c:pt>
                <c:pt idx="12334">
                  <c:v>-60.681999999999995</c:v>
                </c:pt>
                <c:pt idx="12335">
                  <c:v>-60.679999999999993</c:v>
                </c:pt>
                <c:pt idx="12336">
                  <c:v>-60.677999999999997</c:v>
                </c:pt>
                <c:pt idx="12337">
                  <c:v>-60.675999999999995</c:v>
                </c:pt>
                <c:pt idx="12338">
                  <c:v>-60.673999999999992</c:v>
                </c:pt>
                <c:pt idx="12339">
                  <c:v>-60.671999999999997</c:v>
                </c:pt>
                <c:pt idx="12340">
                  <c:v>-60.669999999999995</c:v>
                </c:pt>
                <c:pt idx="12341">
                  <c:v>-60.667999999999992</c:v>
                </c:pt>
                <c:pt idx="12342">
                  <c:v>-60.665999999999997</c:v>
                </c:pt>
                <c:pt idx="12343">
                  <c:v>-60.663999999999994</c:v>
                </c:pt>
                <c:pt idx="12344">
                  <c:v>-60.661999999999992</c:v>
                </c:pt>
                <c:pt idx="12345">
                  <c:v>-60.66</c:v>
                </c:pt>
                <c:pt idx="12346">
                  <c:v>-60.657999999999994</c:v>
                </c:pt>
                <c:pt idx="12347">
                  <c:v>-60.655999999999992</c:v>
                </c:pt>
                <c:pt idx="12348">
                  <c:v>-60.653999999999996</c:v>
                </c:pt>
                <c:pt idx="12349">
                  <c:v>-60.651999999999994</c:v>
                </c:pt>
                <c:pt idx="12350">
                  <c:v>-60.649999999999991</c:v>
                </c:pt>
                <c:pt idx="12351">
                  <c:v>-60.647999999999996</c:v>
                </c:pt>
                <c:pt idx="12352">
                  <c:v>-60.645999999999994</c:v>
                </c:pt>
                <c:pt idx="12353">
                  <c:v>-60.643999999999991</c:v>
                </c:pt>
                <c:pt idx="12354">
                  <c:v>-60.641999999999996</c:v>
                </c:pt>
                <c:pt idx="12355">
                  <c:v>-60.639999999999993</c:v>
                </c:pt>
                <c:pt idx="12356">
                  <c:v>-60.637999999999991</c:v>
                </c:pt>
                <c:pt idx="12357">
                  <c:v>-60.635999999999996</c:v>
                </c:pt>
                <c:pt idx="12358">
                  <c:v>-60.633999999999993</c:v>
                </c:pt>
                <c:pt idx="12359">
                  <c:v>-60.631999999999991</c:v>
                </c:pt>
                <c:pt idx="12360">
                  <c:v>-60.629999999999995</c:v>
                </c:pt>
                <c:pt idx="12361">
                  <c:v>-60.627999999999993</c:v>
                </c:pt>
                <c:pt idx="12362">
                  <c:v>-60.625999999999991</c:v>
                </c:pt>
                <c:pt idx="12363">
                  <c:v>-60.623999999999995</c:v>
                </c:pt>
                <c:pt idx="12364">
                  <c:v>-60.621999999999993</c:v>
                </c:pt>
                <c:pt idx="12365">
                  <c:v>-60.61999999999999</c:v>
                </c:pt>
                <c:pt idx="12366">
                  <c:v>-60.617999999999995</c:v>
                </c:pt>
                <c:pt idx="12367">
                  <c:v>-60.615999999999993</c:v>
                </c:pt>
                <c:pt idx="12368">
                  <c:v>-60.61399999999999</c:v>
                </c:pt>
                <c:pt idx="12369">
                  <c:v>-60.611999999999995</c:v>
                </c:pt>
                <c:pt idx="12370">
                  <c:v>-60.61</c:v>
                </c:pt>
                <c:pt idx="12371">
                  <c:v>-60.60799999999999</c:v>
                </c:pt>
                <c:pt idx="12372">
                  <c:v>-60.605999999999995</c:v>
                </c:pt>
                <c:pt idx="12373">
                  <c:v>-60.603999999999999</c:v>
                </c:pt>
                <c:pt idx="12374">
                  <c:v>-60.60199999999999</c:v>
                </c:pt>
                <c:pt idx="12375">
                  <c:v>-60.599999999999994</c:v>
                </c:pt>
                <c:pt idx="12376">
                  <c:v>-60.597999999999999</c:v>
                </c:pt>
                <c:pt idx="12377">
                  <c:v>-60.595999999999989</c:v>
                </c:pt>
                <c:pt idx="12378">
                  <c:v>-60.593999999999994</c:v>
                </c:pt>
                <c:pt idx="12379">
                  <c:v>-60.591999999999999</c:v>
                </c:pt>
                <c:pt idx="12380">
                  <c:v>-60.589999999999989</c:v>
                </c:pt>
                <c:pt idx="12381">
                  <c:v>-60.587999999999994</c:v>
                </c:pt>
                <c:pt idx="12382">
                  <c:v>-60.585999999999999</c:v>
                </c:pt>
                <c:pt idx="12383">
                  <c:v>-60.583999999999996</c:v>
                </c:pt>
                <c:pt idx="12384">
                  <c:v>-60.581999999999994</c:v>
                </c:pt>
                <c:pt idx="12385">
                  <c:v>-60.58</c:v>
                </c:pt>
                <c:pt idx="12386">
                  <c:v>-60.577999999999996</c:v>
                </c:pt>
                <c:pt idx="12387">
                  <c:v>-60.575999999999993</c:v>
                </c:pt>
                <c:pt idx="12388">
                  <c:v>-60.573999999999998</c:v>
                </c:pt>
                <c:pt idx="12389">
                  <c:v>-60.571999999999996</c:v>
                </c:pt>
                <c:pt idx="12390">
                  <c:v>-60.569999999999993</c:v>
                </c:pt>
                <c:pt idx="12391">
                  <c:v>-60.567999999999998</c:v>
                </c:pt>
                <c:pt idx="12392">
                  <c:v>-60.565999999999995</c:v>
                </c:pt>
                <c:pt idx="12393">
                  <c:v>-60.563999999999993</c:v>
                </c:pt>
                <c:pt idx="12394">
                  <c:v>-60.561999999999998</c:v>
                </c:pt>
                <c:pt idx="12395">
                  <c:v>-60.559999999999995</c:v>
                </c:pt>
                <c:pt idx="12396">
                  <c:v>-60.557999999999993</c:v>
                </c:pt>
                <c:pt idx="12397">
                  <c:v>-60.555999999999997</c:v>
                </c:pt>
                <c:pt idx="12398">
                  <c:v>-60.553999999999995</c:v>
                </c:pt>
                <c:pt idx="12399">
                  <c:v>-60.551999999999992</c:v>
                </c:pt>
                <c:pt idx="12400">
                  <c:v>-60.55</c:v>
                </c:pt>
                <c:pt idx="12401">
                  <c:v>-60.547999999999995</c:v>
                </c:pt>
                <c:pt idx="12402">
                  <c:v>-60.545999999999992</c:v>
                </c:pt>
                <c:pt idx="12403">
                  <c:v>-60.543999999999997</c:v>
                </c:pt>
                <c:pt idx="12404">
                  <c:v>-60.541999999999994</c:v>
                </c:pt>
                <c:pt idx="12405">
                  <c:v>-60.539999999999992</c:v>
                </c:pt>
                <c:pt idx="12406">
                  <c:v>-60.537999999999997</c:v>
                </c:pt>
                <c:pt idx="12407">
                  <c:v>-60.535999999999994</c:v>
                </c:pt>
                <c:pt idx="12408">
                  <c:v>-60.533999999999992</c:v>
                </c:pt>
                <c:pt idx="12409">
                  <c:v>-60.531999999999996</c:v>
                </c:pt>
                <c:pt idx="12410">
                  <c:v>-60.529999999999994</c:v>
                </c:pt>
                <c:pt idx="12411">
                  <c:v>-60.527999999999992</c:v>
                </c:pt>
                <c:pt idx="12412">
                  <c:v>-60.525999999999996</c:v>
                </c:pt>
                <c:pt idx="12413">
                  <c:v>-60.523999999999994</c:v>
                </c:pt>
                <c:pt idx="12414">
                  <c:v>-60.521999999999991</c:v>
                </c:pt>
                <c:pt idx="12415">
                  <c:v>-60.519999999999996</c:v>
                </c:pt>
                <c:pt idx="12416">
                  <c:v>-60.517999999999994</c:v>
                </c:pt>
                <c:pt idx="12417">
                  <c:v>-60.515999999999991</c:v>
                </c:pt>
                <c:pt idx="12418">
                  <c:v>-60.513999999999996</c:v>
                </c:pt>
                <c:pt idx="12419">
                  <c:v>-60.511999999999993</c:v>
                </c:pt>
                <c:pt idx="12420">
                  <c:v>-60.509999999999991</c:v>
                </c:pt>
                <c:pt idx="12421">
                  <c:v>-60.507999999999996</c:v>
                </c:pt>
                <c:pt idx="12422">
                  <c:v>-60.505999999999993</c:v>
                </c:pt>
                <c:pt idx="12423">
                  <c:v>-60.503999999999991</c:v>
                </c:pt>
                <c:pt idx="12424">
                  <c:v>-60.501999999999995</c:v>
                </c:pt>
                <c:pt idx="12425">
                  <c:v>-60.499999999999993</c:v>
                </c:pt>
                <c:pt idx="12426">
                  <c:v>-60.49799999999999</c:v>
                </c:pt>
                <c:pt idx="12427">
                  <c:v>-60.495999999999995</c:v>
                </c:pt>
                <c:pt idx="12428">
                  <c:v>-60.493999999999993</c:v>
                </c:pt>
                <c:pt idx="12429">
                  <c:v>-60.49199999999999</c:v>
                </c:pt>
                <c:pt idx="12430">
                  <c:v>-60.489999999999995</c:v>
                </c:pt>
                <c:pt idx="12431">
                  <c:v>-60.488</c:v>
                </c:pt>
                <c:pt idx="12432">
                  <c:v>-60.48599999999999</c:v>
                </c:pt>
                <c:pt idx="12433">
                  <c:v>-60.483999999999995</c:v>
                </c:pt>
                <c:pt idx="12434">
                  <c:v>-60.481999999999999</c:v>
                </c:pt>
                <c:pt idx="12435">
                  <c:v>-60.47999999999999</c:v>
                </c:pt>
                <c:pt idx="12436">
                  <c:v>-60.477999999999994</c:v>
                </c:pt>
                <c:pt idx="12437">
                  <c:v>-60.475999999999999</c:v>
                </c:pt>
                <c:pt idx="12438">
                  <c:v>-60.47399999999999</c:v>
                </c:pt>
                <c:pt idx="12439">
                  <c:v>-60.471999999999994</c:v>
                </c:pt>
                <c:pt idx="12440">
                  <c:v>-60.47</c:v>
                </c:pt>
                <c:pt idx="12441">
                  <c:v>-60.467999999999989</c:v>
                </c:pt>
                <c:pt idx="12442">
                  <c:v>-60.465999999999994</c:v>
                </c:pt>
                <c:pt idx="12443">
                  <c:v>-60.463999999999999</c:v>
                </c:pt>
                <c:pt idx="12444">
                  <c:v>-60.461999999999989</c:v>
                </c:pt>
                <c:pt idx="12445">
                  <c:v>-60.459999999999994</c:v>
                </c:pt>
                <c:pt idx="12446">
                  <c:v>-60.457999999999998</c:v>
                </c:pt>
                <c:pt idx="12447">
                  <c:v>-60.455999999999996</c:v>
                </c:pt>
                <c:pt idx="12448">
                  <c:v>-60.453999999999994</c:v>
                </c:pt>
                <c:pt idx="12449">
                  <c:v>-60.451999999999998</c:v>
                </c:pt>
                <c:pt idx="12450">
                  <c:v>-60.449999999999996</c:v>
                </c:pt>
                <c:pt idx="12451">
                  <c:v>-60.447999999999993</c:v>
                </c:pt>
                <c:pt idx="12452">
                  <c:v>-60.445999999999998</c:v>
                </c:pt>
                <c:pt idx="12453">
                  <c:v>-60.443999999999996</c:v>
                </c:pt>
                <c:pt idx="12454">
                  <c:v>-60.441999999999993</c:v>
                </c:pt>
                <c:pt idx="12455">
                  <c:v>-60.44</c:v>
                </c:pt>
                <c:pt idx="12456">
                  <c:v>-60.437999999999995</c:v>
                </c:pt>
                <c:pt idx="12457">
                  <c:v>-60.435999999999993</c:v>
                </c:pt>
                <c:pt idx="12458">
                  <c:v>-60.433999999999997</c:v>
                </c:pt>
                <c:pt idx="12459">
                  <c:v>-60.431999999999995</c:v>
                </c:pt>
                <c:pt idx="12460">
                  <c:v>-60.429999999999993</c:v>
                </c:pt>
                <c:pt idx="12461">
                  <c:v>-60.427999999999997</c:v>
                </c:pt>
                <c:pt idx="12462">
                  <c:v>-60.425999999999995</c:v>
                </c:pt>
                <c:pt idx="12463">
                  <c:v>-60.423999999999992</c:v>
                </c:pt>
                <c:pt idx="12464">
                  <c:v>-60.421999999999997</c:v>
                </c:pt>
                <c:pt idx="12465">
                  <c:v>-60.419999999999995</c:v>
                </c:pt>
                <c:pt idx="12466">
                  <c:v>-60.417999999999992</c:v>
                </c:pt>
                <c:pt idx="12467">
                  <c:v>-60.415999999999997</c:v>
                </c:pt>
                <c:pt idx="12468">
                  <c:v>-60.413999999999994</c:v>
                </c:pt>
                <c:pt idx="12469">
                  <c:v>-60.411999999999992</c:v>
                </c:pt>
                <c:pt idx="12470">
                  <c:v>-60.41</c:v>
                </c:pt>
                <c:pt idx="12471">
                  <c:v>-60.407999999999994</c:v>
                </c:pt>
                <c:pt idx="12472">
                  <c:v>-60.405999999999992</c:v>
                </c:pt>
                <c:pt idx="12473">
                  <c:v>-60.403999999999996</c:v>
                </c:pt>
                <c:pt idx="12474">
                  <c:v>-60.401999999999994</c:v>
                </c:pt>
                <c:pt idx="12475">
                  <c:v>-60.399999999999991</c:v>
                </c:pt>
                <c:pt idx="12476">
                  <c:v>-60.397999999999996</c:v>
                </c:pt>
                <c:pt idx="12477">
                  <c:v>-60.395999999999994</c:v>
                </c:pt>
                <c:pt idx="12478">
                  <c:v>-60.393999999999991</c:v>
                </c:pt>
                <c:pt idx="12479">
                  <c:v>-60.391999999999996</c:v>
                </c:pt>
                <c:pt idx="12480">
                  <c:v>-60.389999999999993</c:v>
                </c:pt>
                <c:pt idx="12481">
                  <c:v>-60.387999999999991</c:v>
                </c:pt>
                <c:pt idx="12482">
                  <c:v>-60.385999999999996</c:v>
                </c:pt>
                <c:pt idx="12483">
                  <c:v>-60.383999999999993</c:v>
                </c:pt>
                <c:pt idx="12484">
                  <c:v>-60.381999999999991</c:v>
                </c:pt>
                <c:pt idx="12485">
                  <c:v>-60.379999999999995</c:v>
                </c:pt>
                <c:pt idx="12486">
                  <c:v>-60.377999999999993</c:v>
                </c:pt>
                <c:pt idx="12487">
                  <c:v>-60.375999999999991</c:v>
                </c:pt>
                <c:pt idx="12488">
                  <c:v>-60.373999999999995</c:v>
                </c:pt>
                <c:pt idx="12489">
                  <c:v>-60.371999999999993</c:v>
                </c:pt>
                <c:pt idx="12490">
                  <c:v>-60.36999999999999</c:v>
                </c:pt>
                <c:pt idx="12491">
                  <c:v>-60.367999999999995</c:v>
                </c:pt>
                <c:pt idx="12492">
                  <c:v>-60.365999999999993</c:v>
                </c:pt>
                <c:pt idx="12493">
                  <c:v>-60.36399999999999</c:v>
                </c:pt>
                <c:pt idx="12494">
                  <c:v>-60.361999999999995</c:v>
                </c:pt>
                <c:pt idx="12495">
                  <c:v>-60.36</c:v>
                </c:pt>
                <c:pt idx="12496">
                  <c:v>-60.35799999999999</c:v>
                </c:pt>
                <c:pt idx="12497">
                  <c:v>-60.355999999999995</c:v>
                </c:pt>
                <c:pt idx="12498">
                  <c:v>-60.353999999999999</c:v>
                </c:pt>
                <c:pt idx="12499">
                  <c:v>-60.35199999999999</c:v>
                </c:pt>
                <c:pt idx="12500">
                  <c:v>-60.349999999999994</c:v>
                </c:pt>
                <c:pt idx="12501">
                  <c:v>-60.347999999999999</c:v>
                </c:pt>
                <c:pt idx="12502">
                  <c:v>-60.345999999999989</c:v>
                </c:pt>
                <c:pt idx="12503">
                  <c:v>-60.343999999999994</c:v>
                </c:pt>
                <c:pt idx="12504">
                  <c:v>-60.341999999999999</c:v>
                </c:pt>
                <c:pt idx="12505">
                  <c:v>-60.339999999999989</c:v>
                </c:pt>
                <c:pt idx="12506">
                  <c:v>-60.337999999999994</c:v>
                </c:pt>
                <c:pt idx="12507">
                  <c:v>-60.335999999999999</c:v>
                </c:pt>
                <c:pt idx="12508">
                  <c:v>-60.333999999999996</c:v>
                </c:pt>
                <c:pt idx="12509">
                  <c:v>-60.331999999999994</c:v>
                </c:pt>
                <c:pt idx="12510">
                  <c:v>-60.33</c:v>
                </c:pt>
                <c:pt idx="12511">
                  <c:v>-60.327999999999996</c:v>
                </c:pt>
                <c:pt idx="12512">
                  <c:v>-60.325999999999993</c:v>
                </c:pt>
                <c:pt idx="12513">
                  <c:v>-60.323999999999998</c:v>
                </c:pt>
                <c:pt idx="12514">
                  <c:v>-60.321999999999996</c:v>
                </c:pt>
                <c:pt idx="12515">
                  <c:v>-60.319999999999993</c:v>
                </c:pt>
                <c:pt idx="12516">
                  <c:v>-60.317999999999998</c:v>
                </c:pt>
                <c:pt idx="12517">
                  <c:v>-60.315999999999995</c:v>
                </c:pt>
                <c:pt idx="12518">
                  <c:v>-60.313999999999993</c:v>
                </c:pt>
                <c:pt idx="12519">
                  <c:v>-60.311999999999998</c:v>
                </c:pt>
                <c:pt idx="12520">
                  <c:v>-60.309999999999995</c:v>
                </c:pt>
                <c:pt idx="12521">
                  <c:v>-60.307999999999993</c:v>
                </c:pt>
                <c:pt idx="12522">
                  <c:v>-60.305999999999997</c:v>
                </c:pt>
                <c:pt idx="12523">
                  <c:v>-60.303999999999995</c:v>
                </c:pt>
                <c:pt idx="12524">
                  <c:v>-60.301999999999992</c:v>
                </c:pt>
                <c:pt idx="12525">
                  <c:v>-60.3</c:v>
                </c:pt>
                <c:pt idx="12526">
                  <c:v>-60.297999999999995</c:v>
                </c:pt>
                <c:pt idx="12527">
                  <c:v>-60.295999999999992</c:v>
                </c:pt>
                <c:pt idx="12528">
                  <c:v>-60.293999999999997</c:v>
                </c:pt>
                <c:pt idx="12529">
                  <c:v>-60.291999999999994</c:v>
                </c:pt>
                <c:pt idx="12530">
                  <c:v>-60.289999999999992</c:v>
                </c:pt>
                <c:pt idx="12531">
                  <c:v>-60.287999999999997</c:v>
                </c:pt>
                <c:pt idx="12532">
                  <c:v>-60.285999999999994</c:v>
                </c:pt>
                <c:pt idx="12533">
                  <c:v>-60.283999999999992</c:v>
                </c:pt>
                <c:pt idx="12534">
                  <c:v>-60.281999999999996</c:v>
                </c:pt>
                <c:pt idx="12535">
                  <c:v>-60.279999999999994</c:v>
                </c:pt>
                <c:pt idx="12536">
                  <c:v>-60.277999999999992</c:v>
                </c:pt>
                <c:pt idx="12537">
                  <c:v>-60.275999999999996</c:v>
                </c:pt>
                <c:pt idx="12538">
                  <c:v>-60.273999999999994</c:v>
                </c:pt>
                <c:pt idx="12539">
                  <c:v>-60.271999999999991</c:v>
                </c:pt>
                <c:pt idx="12540">
                  <c:v>-60.269999999999996</c:v>
                </c:pt>
                <c:pt idx="12541">
                  <c:v>-60.267999999999994</c:v>
                </c:pt>
                <c:pt idx="12542">
                  <c:v>-60.265999999999991</c:v>
                </c:pt>
                <c:pt idx="12543">
                  <c:v>-60.263999999999996</c:v>
                </c:pt>
                <c:pt idx="12544">
                  <c:v>-60.261999999999993</c:v>
                </c:pt>
                <c:pt idx="12545">
                  <c:v>-60.259999999999991</c:v>
                </c:pt>
                <c:pt idx="12546">
                  <c:v>-60.257999999999996</c:v>
                </c:pt>
                <c:pt idx="12547">
                  <c:v>-60.255999999999993</c:v>
                </c:pt>
                <c:pt idx="12548">
                  <c:v>-60.253999999999991</c:v>
                </c:pt>
                <c:pt idx="12549">
                  <c:v>-60.251999999999995</c:v>
                </c:pt>
                <c:pt idx="12550">
                  <c:v>-60.249999999999993</c:v>
                </c:pt>
                <c:pt idx="12551">
                  <c:v>-60.24799999999999</c:v>
                </c:pt>
                <c:pt idx="12552">
                  <c:v>-60.245999999999995</c:v>
                </c:pt>
                <c:pt idx="12553">
                  <c:v>-60.243999999999993</c:v>
                </c:pt>
                <c:pt idx="12554">
                  <c:v>-60.24199999999999</c:v>
                </c:pt>
                <c:pt idx="12555">
                  <c:v>-60.239999999999995</c:v>
                </c:pt>
                <c:pt idx="12556">
                  <c:v>-60.238</c:v>
                </c:pt>
                <c:pt idx="12557">
                  <c:v>-60.23599999999999</c:v>
                </c:pt>
                <c:pt idx="12558">
                  <c:v>-60.233999999999995</c:v>
                </c:pt>
                <c:pt idx="12559">
                  <c:v>-60.231999999999999</c:v>
                </c:pt>
                <c:pt idx="12560">
                  <c:v>-60.22999999999999</c:v>
                </c:pt>
                <c:pt idx="12561">
                  <c:v>-60.227999999999994</c:v>
                </c:pt>
                <c:pt idx="12562">
                  <c:v>-60.225999999999999</c:v>
                </c:pt>
                <c:pt idx="12563">
                  <c:v>-60.22399999999999</c:v>
                </c:pt>
                <c:pt idx="12564">
                  <c:v>-60.221999999999994</c:v>
                </c:pt>
                <c:pt idx="12565">
                  <c:v>-60.22</c:v>
                </c:pt>
                <c:pt idx="12566">
                  <c:v>-60.217999999999989</c:v>
                </c:pt>
                <c:pt idx="12567">
                  <c:v>-60.215999999999994</c:v>
                </c:pt>
                <c:pt idx="12568">
                  <c:v>-60.213999999999999</c:v>
                </c:pt>
                <c:pt idx="12569">
                  <c:v>-60.211999999999989</c:v>
                </c:pt>
                <c:pt idx="12570">
                  <c:v>-60.209999999999994</c:v>
                </c:pt>
                <c:pt idx="12571">
                  <c:v>-60.207999999999998</c:v>
                </c:pt>
                <c:pt idx="12572">
                  <c:v>-60.205999999999996</c:v>
                </c:pt>
                <c:pt idx="12573">
                  <c:v>-60.203999999999994</c:v>
                </c:pt>
                <c:pt idx="12574">
                  <c:v>-60.201999999999998</c:v>
                </c:pt>
                <c:pt idx="12575">
                  <c:v>-60.199999999999996</c:v>
                </c:pt>
                <c:pt idx="12576">
                  <c:v>-60.197999999999993</c:v>
                </c:pt>
                <c:pt idx="12577">
                  <c:v>-60.195999999999998</c:v>
                </c:pt>
                <c:pt idx="12578">
                  <c:v>-60.193999999999996</c:v>
                </c:pt>
                <c:pt idx="12579">
                  <c:v>-60.191999999999993</c:v>
                </c:pt>
                <c:pt idx="12580">
                  <c:v>-60.19</c:v>
                </c:pt>
                <c:pt idx="12581">
                  <c:v>-60.187999999999995</c:v>
                </c:pt>
                <c:pt idx="12582">
                  <c:v>-60.185999999999993</c:v>
                </c:pt>
                <c:pt idx="12583">
                  <c:v>-60.183999999999997</c:v>
                </c:pt>
                <c:pt idx="12584">
                  <c:v>-60.181999999999995</c:v>
                </c:pt>
                <c:pt idx="12585">
                  <c:v>-60.179999999999993</c:v>
                </c:pt>
                <c:pt idx="12586">
                  <c:v>-60.177999999999997</c:v>
                </c:pt>
                <c:pt idx="12587">
                  <c:v>-60.175999999999995</c:v>
                </c:pt>
                <c:pt idx="12588">
                  <c:v>-60.173999999999992</c:v>
                </c:pt>
                <c:pt idx="12589">
                  <c:v>-60.171999999999997</c:v>
                </c:pt>
                <c:pt idx="12590">
                  <c:v>-60.169999999999995</c:v>
                </c:pt>
                <c:pt idx="12591">
                  <c:v>-60.167999999999992</c:v>
                </c:pt>
                <c:pt idx="12592">
                  <c:v>-60.165999999999997</c:v>
                </c:pt>
                <c:pt idx="12593">
                  <c:v>-60.163999999999994</c:v>
                </c:pt>
                <c:pt idx="12594">
                  <c:v>-60.161999999999992</c:v>
                </c:pt>
                <c:pt idx="12595">
                  <c:v>-60.16</c:v>
                </c:pt>
                <c:pt idx="12596">
                  <c:v>-60.157999999999994</c:v>
                </c:pt>
                <c:pt idx="12597">
                  <c:v>-60.155999999999992</c:v>
                </c:pt>
                <c:pt idx="12598">
                  <c:v>-60.153999999999996</c:v>
                </c:pt>
                <c:pt idx="12599">
                  <c:v>-60.151999999999994</c:v>
                </c:pt>
                <c:pt idx="12600">
                  <c:v>-60.149999999999991</c:v>
                </c:pt>
                <c:pt idx="12601">
                  <c:v>-60.147999999999996</c:v>
                </c:pt>
                <c:pt idx="12602">
                  <c:v>-60.145999999999994</c:v>
                </c:pt>
                <c:pt idx="12603">
                  <c:v>-60.143999999999991</c:v>
                </c:pt>
                <c:pt idx="12604">
                  <c:v>-60.141999999999996</c:v>
                </c:pt>
                <c:pt idx="12605">
                  <c:v>-60.139999999999993</c:v>
                </c:pt>
                <c:pt idx="12606">
                  <c:v>-60.137999999999991</c:v>
                </c:pt>
                <c:pt idx="12607">
                  <c:v>-60.135999999999996</c:v>
                </c:pt>
                <c:pt idx="12608">
                  <c:v>-60.133999999999993</c:v>
                </c:pt>
                <c:pt idx="12609">
                  <c:v>-60.131999999999991</c:v>
                </c:pt>
                <c:pt idx="12610">
                  <c:v>-60.129999999999995</c:v>
                </c:pt>
                <c:pt idx="12611">
                  <c:v>-60.127999999999993</c:v>
                </c:pt>
                <c:pt idx="12612">
                  <c:v>-60.125999999999991</c:v>
                </c:pt>
                <c:pt idx="12613">
                  <c:v>-60.123999999999995</c:v>
                </c:pt>
                <c:pt idx="12614">
                  <c:v>-60.121999999999993</c:v>
                </c:pt>
                <c:pt idx="12615">
                  <c:v>-60.11999999999999</c:v>
                </c:pt>
                <c:pt idx="12616">
                  <c:v>-60.117999999999995</c:v>
                </c:pt>
                <c:pt idx="12617">
                  <c:v>-60.115999999999993</c:v>
                </c:pt>
                <c:pt idx="12618">
                  <c:v>-60.11399999999999</c:v>
                </c:pt>
                <c:pt idx="12619">
                  <c:v>-60.111999999999995</c:v>
                </c:pt>
                <c:pt idx="12620">
                  <c:v>-60.11</c:v>
                </c:pt>
                <c:pt idx="12621">
                  <c:v>-60.10799999999999</c:v>
                </c:pt>
                <c:pt idx="12622">
                  <c:v>-60.105999999999995</c:v>
                </c:pt>
                <c:pt idx="12623">
                  <c:v>-60.103999999999999</c:v>
                </c:pt>
                <c:pt idx="12624">
                  <c:v>-60.10199999999999</c:v>
                </c:pt>
                <c:pt idx="12625">
                  <c:v>-60.099999999999994</c:v>
                </c:pt>
                <c:pt idx="12626">
                  <c:v>-60.097999999999999</c:v>
                </c:pt>
                <c:pt idx="12627">
                  <c:v>-60.095999999999989</c:v>
                </c:pt>
                <c:pt idx="12628">
                  <c:v>-60.093999999999994</c:v>
                </c:pt>
                <c:pt idx="12629">
                  <c:v>-60.091999999999999</c:v>
                </c:pt>
                <c:pt idx="12630">
                  <c:v>-60.089999999999989</c:v>
                </c:pt>
                <c:pt idx="12631">
                  <c:v>-60.087999999999994</c:v>
                </c:pt>
                <c:pt idx="12632">
                  <c:v>-60.085999999999999</c:v>
                </c:pt>
                <c:pt idx="12633">
                  <c:v>-60.083999999999996</c:v>
                </c:pt>
                <c:pt idx="12634">
                  <c:v>-60.081999999999994</c:v>
                </c:pt>
                <c:pt idx="12635">
                  <c:v>-60.08</c:v>
                </c:pt>
                <c:pt idx="12636">
                  <c:v>-60.077999999999996</c:v>
                </c:pt>
                <c:pt idx="12637">
                  <c:v>-60.075999999999993</c:v>
                </c:pt>
                <c:pt idx="12638">
                  <c:v>-60.073999999999998</c:v>
                </c:pt>
                <c:pt idx="12639">
                  <c:v>-60.071999999999996</c:v>
                </c:pt>
                <c:pt idx="12640">
                  <c:v>-60.069999999999993</c:v>
                </c:pt>
                <c:pt idx="12641">
                  <c:v>-60.067999999999998</c:v>
                </c:pt>
                <c:pt idx="12642">
                  <c:v>-60.065999999999995</c:v>
                </c:pt>
                <c:pt idx="12643">
                  <c:v>-60.063999999999993</c:v>
                </c:pt>
                <c:pt idx="12644">
                  <c:v>-60.061999999999998</c:v>
                </c:pt>
                <c:pt idx="12645">
                  <c:v>-60.059999999999995</c:v>
                </c:pt>
                <c:pt idx="12646">
                  <c:v>-60.057999999999993</c:v>
                </c:pt>
                <c:pt idx="12647">
                  <c:v>-60.055999999999997</c:v>
                </c:pt>
                <c:pt idx="12648">
                  <c:v>-60.053999999999995</c:v>
                </c:pt>
                <c:pt idx="12649">
                  <c:v>-60.051999999999992</c:v>
                </c:pt>
                <c:pt idx="12650">
                  <c:v>-60.05</c:v>
                </c:pt>
                <c:pt idx="12651">
                  <c:v>-60.047999999999995</c:v>
                </c:pt>
                <c:pt idx="12652">
                  <c:v>-60.045999999999992</c:v>
                </c:pt>
                <c:pt idx="12653">
                  <c:v>-60.043999999999997</c:v>
                </c:pt>
                <c:pt idx="12654">
                  <c:v>-60.041999999999994</c:v>
                </c:pt>
                <c:pt idx="12655">
                  <c:v>-60.039999999999992</c:v>
                </c:pt>
                <c:pt idx="12656">
                  <c:v>-60.037999999999997</c:v>
                </c:pt>
                <c:pt idx="12657">
                  <c:v>-60.035999999999994</c:v>
                </c:pt>
                <c:pt idx="12658">
                  <c:v>-60.033999999999992</c:v>
                </c:pt>
                <c:pt idx="12659">
                  <c:v>-60.031999999999996</c:v>
                </c:pt>
                <c:pt idx="12660">
                  <c:v>-60.029999999999994</c:v>
                </c:pt>
                <c:pt idx="12661">
                  <c:v>-60.027999999999992</c:v>
                </c:pt>
                <c:pt idx="12662">
                  <c:v>-60.025999999999996</c:v>
                </c:pt>
                <c:pt idx="12663">
                  <c:v>-60.023999999999994</c:v>
                </c:pt>
                <c:pt idx="12664">
                  <c:v>-60.021999999999991</c:v>
                </c:pt>
                <c:pt idx="12665">
                  <c:v>-60.019999999999996</c:v>
                </c:pt>
                <c:pt idx="12666">
                  <c:v>-60.017999999999994</c:v>
                </c:pt>
                <c:pt idx="12667">
                  <c:v>-60.015999999999991</c:v>
                </c:pt>
                <c:pt idx="12668">
                  <c:v>-60.013999999999996</c:v>
                </c:pt>
                <c:pt idx="12669">
                  <c:v>-60.011999999999993</c:v>
                </c:pt>
                <c:pt idx="12670">
                  <c:v>-60.009999999999991</c:v>
                </c:pt>
                <c:pt idx="12671">
                  <c:v>-60.007999999999996</c:v>
                </c:pt>
                <c:pt idx="12672">
                  <c:v>-60.005999999999993</c:v>
                </c:pt>
                <c:pt idx="12673">
                  <c:v>-60.003999999999991</c:v>
                </c:pt>
                <c:pt idx="12674">
                  <c:v>-60.001999999999995</c:v>
                </c:pt>
                <c:pt idx="12675">
                  <c:v>-59.999999999999993</c:v>
                </c:pt>
                <c:pt idx="12676">
                  <c:v>-59.99799999999999</c:v>
                </c:pt>
                <c:pt idx="12677">
                  <c:v>-59.995999999999995</c:v>
                </c:pt>
                <c:pt idx="12678">
                  <c:v>-59.993999999999993</c:v>
                </c:pt>
                <c:pt idx="12679">
                  <c:v>-59.99199999999999</c:v>
                </c:pt>
                <c:pt idx="12680">
                  <c:v>-59.989999999999995</c:v>
                </c:pt>
                <c:pt idx="12681">
                  <c:v>-59.988</c:v>
                </c:pt>
                <c:pt idx="12682">
                  <c:v>-59.98599999999999</c:v>
                </c:pt>
                <c:pt idx="12683">
                  <c:v>-59.983999999999995</c:v>
                </c:pt>
                <c:pt idx="12684">
                  <c:v>-59.981999999999999</c:v>
                </c:pt>
                <c:pt idx="12685">
                  <c:v>-59.97999999999999</c:v>
                </c:pt>
                <c:pt idx="12686">
                  <c:v>-59.977999999999994</c:v>
                </c:pt>
                <c:pt idx="12687">
                  <c:v>-59.975999999999999</c:v>
                </c:pt>
                <c:pt idx="12688">
                  <c:v>-59.97399999999999</c:v>
                </c:pt>
                <c:pt idx="12689">
                  <c:v>-59.971999999999994</c:v>
                </c:pt>
                <c:pt idx="12690">
                  <c:v>-59.97</c:v>
                </c:pt>
                <c:pt idx="12691">
                  <c:v>-59.967999999999989</c:v>
                </c:pt>
                <c:pt idx="12692">
                  <c:v>-59.965999999999994</c:v>
                </c:pt>
                <c:pt idx="12693">
                  <c:v>-59.963999999999999</c:v>
                </c:pt>
                <c:pt idx="12694">
                  <c:v>-59.961999999999989</c:v>
                </c:pt>
                <c:pt idx="12695">
                  <c:v>-59.959999999999994</c:v>
                </c:pt>
                <c:pt idx="12696">
                  <c:v>-59.957999999999998</c:v>
                </c:pt>
                <c:pt idx="12697">
                  <c:v>-59.955999999999996</c:v>
                </c:pt>
                <c:pt idx="12698">
                  <c:v>-59.953999999999994</c:v>
                </c:pt>
                <c:pt idx="12699">
                  <c:v>-59.951999999999998</c:v>
                </c:pt>
                <c:pt idx="12700">
                  <c:v>-59.949999999999996</c:v>
                </c:pt>
                <c:pt idx="12701">
                  <c:v>-59.947999999999993</c:v>
                </c:pt>
                <c:pt idx="12702">
                  <c:v>-59.945999999999998</c:v>
                </c:pt>
                <c:pt idx="12703">
                  <c:v>-59.943999999999996</c:v>
                </c:pt>
                <c:pt idx="12704">
                  <c:v>-59.941999999999993</c:v>
                </c:pt>
                <c:pt idx="12705">
                  <c:v>-59.94</c:v>
                </c:pt>
                <c:pt idx="12706">
                  <c:v>-59.937999999999995</c:v>
                </c:pt>
                <c:pt idx="12707">
                  <c:v>-59.935999999999993</c:v>
                </c:pt>
                <c:pt idx="12708">
                  <c:v>-59.933999999999997</c:v>
                </c:pt>
                <c:pt idx="12709">
                  <c:v>-59.931999999999995</c:v>
                </c:pt>
                <c:pt idx="12710">
                  <c:v>-59.929999999999993</c:v>
                </c:pt>
                <c:pt idx="12711">
                  <c:v>-59.927999999999997</c:v>
                </c:pt>
                <c:pt idx="12712">
                  <c:v>-59.925999999999995</c:v>
                </c:pt>
                <c:pt idx="12713">
                  <c:v>-59.923999999999992</c:v>
                </c:pt>
                <c:pt idx="12714">
                  <c:v>-59.921999999999997</c:v>
                </c:pt>
                <c:pt idx="12715">
                  <c:v>-59.919999999999995</c:v>
                </c:pt>
                <c:pt idx="12716">
                  <c:v>-59.917999999999992</c:v>
                </c:pt>
                <c:pt idx="12717">
                  <c:v>-59.915999999999997</c:v>
                </c:pt>
                <c:pt idx="12718">
                  <c:v>-59.913999999999994</c:v>
                </c:pt>
                <c:pt idx="12719">
                  <c:v>-59.911999999999992</c:v>
                </c:pt>
                <c:pt idx="12720">
                  <c:v>-59.91</c:v>
                </c:pt>
                <c:pt idx="12721">
                  <c:v>-59.907999999999994</c:v>
                </c:pt>
                <c:pt idx="12722">
                  <c:v>-59.905999999999992</c:v>
                </c:pt>
                <c:pt idx="12723">
                  <c:v>-59.903999999999996</c:v>
                </c:pt>
                <c:pt idx="12724">
                  <c:v>-59.901999999999994</c:v>
                </c:pt>
                <c:pt idx="12725">
                  <c:v>-59.899999999999991</c:v>
                </c:pt>
                <c:pt idx="12726">
                  <c:v>-59.897999999999996</c:v>
                </c:pt>
                <c:pt idx="12727">
                  <c:v>-59.895999999999994</c:v>
                </c:pt>
                <c:pt idx="12728">
                  <c:v>-59.893999999999991</c:v>
                </c:pt>
                <c:pt idx="12729">
                  <c:v>-59.891999999999996</c:v>
                </c:pt>
                <c:pt idx="12730">
                  <c:v>-59.889999999999993</c:v>
                </c:pt>
                <c:pt idx="12731">
                  <c:v>-59.887999999999991</c:v>
                </c:pt>
                <c:pt idx="12732">
                  <c:v>-59.885999999999996</c:v>
                </c:pt>
                <c:pt idx="12733">
                  <c:v>-59.883999999999993</c:v>
                </c:pt>
                <c:pt idx="12734">
                  <c:v>-59.881999999999991</c:v>
                </c:pt>
                <c:pt idx="12735">
                  <c:v>-59.879999999999995</c:v>
                </c:pt>
                <c:pt idx="12736">
                  <c:v>-59.877999999999993</c:v>
                </c:pt>
                <c:pt idx="12737">
                  <c:v>-59.875999999999991</c:v>
                </c:pt>
                <c:pt idx="12738">
                  <c:v>-59.873999999999995</c:v>
                </c:pt>
                <c:pt idx="12739">
                  <c:v>-59.871999999999993</c:v>
                </c:pt>
                <c:pt idx="12740">
                  <c:v>-59.86999999999999</c:v>
                </c:pt>
                <c:pt idx="12741">
                  <c:v>-59.867999999999995</c:v>
                </c:pt>
                <c:pt idx="12742">
                  <c:v>-59.865999999999993</c:v>
                </c:pt>
                <c:pt idx="12743">
                  <c:v>-59.86399999999999</c:v>
                </c:pt>
                <c:pt idx="12744">
                  <c:v>-59.861999999999995</c:v>
                </c:pt>
                <c:pt idx="12745">
                  <c:v>-59.86</c:v>
                </c:pt>
                <c:pt idx="12746">
                  <c:v>-59.85799999999999</c:v>
                </c:pt>
                <c:pt idx="12747">
                  <c:v>-59.855999999999995</c:v>
                </c:pt>
                <c:pt idx="12748">
                  <c:v>-59.853999999999999</c:v>
                </c:pt>
                <c:pt idx="12749">
                  <c:v>-59.85199999999999</c:v>
                </c:pt>
                <c:pt idx="12750">
                  <c:v>-59.849999999999994</c:v>
                </c:pt>
                <c:pt idx="12751">
                  <c:v>-59.847999999999999</c:v>
                </c:pt>
                <c:pt idx="12752">
                  <c:v>-59.845999999999989</c:v>
                </c:pt>
                <c:pt idx="12753">
                  <c:v>-59.843999999999994</c:v>
                </c:pt>
                <c:pt idx="12754">
                  <c:v>-59.841999999999999</c:v>
                </c:pt>
                <c:pt idx="12755">
                  <c:v>-59.839999999999989</c:v>
                </c:pt>
                <c:pt idx="12756">
                  <c:v>-59.837999999999994</c:v>
                </c:pt>
                <c:pt idx="12757">
                  <c:v>-59.835999999999999</c:v>
                </c:pt>
                <c:pt idx="12758">
                  <c:v>-59.833999999999996</c:v>
                </c:pt>
                <c:pt idx="12759">
                  <c:v>-59.831999999999994</c:v>
                </c:pt>
                <c:pt idx="12760">
                  <c:v>-59.83</c:v>
                </c:pt>
                <c:pt idx="12761">
                  <c:v>-59.827999999999996</c:v>
                </c:pt>
                <c:pt idx="12762">
                  <c:v>-59.825999999999993</c:v>
                </c:pt>
                <c:pt idx="12763">
                  <c:v>-59.823999999999998</c:v>
                </c:pt>
                <c:pt idx="12764">
                  <c:v>-59.821999999999996</c:v>
                </c:pt>
                <c:pt idx="12765">
                  <c:v>-59.819999999999993</c:v>
                </c:pt>
                <c:pt idx="12766">
                  <c:v>-59.817999999999998</c:v>
                </c:pt>
                <c:pt idx="12767">
                  <c:v>-59.815999999999995</c:v>
                </c:pt>
                <c:pt idx="12768">
                  <c:v>-59.813999999999993</c:v>
                </c:pt>
                <c:pt idx="12769">
                  <c:v>-59.811999999999998</c:v>
                </c:pt>
                <c:pt idx="12770">
                  <c:v>-59.809999999999995</c:v>
                </c:pt>
                <c:pt idx="12771">
                  <c:v>-59.807999999999993</c:v>
                </c:pt>
                <c:pt idx="12772">
                  <c:v>-59.805999999999997</c:v>
                </c:pt>
                <c:pt idx="12773">
                  <c:v>-59.803999999999995</c:v>
                </c:pt>
                <c:pt idx="12774">
                  <c:v>-59.801999999999992</c:v>
                </c:pt>
                <c:pt idx="12775">
                  <c:v>-59.8</c:v>
                </c:pt>
                <c:pt idx="12776">
                  <c:v>-59.797999999999995</c:v>
                </c:pt>
                <c:pt idx="12777">
                  <c:v>-59.795999999999992</c:v>
                </c:pt>
                <c:pt idx="12778">
                  <c:v>-59.793999999999997</c:v>
                </c:pt>
                <c:pt idx="12779">
                  <c:v>-59.791999999999994</c:v>
                </c:pt>
                <c:pt idx="12780">
                  <c:v>-59.789999999999992</c:v>
                </c:pt>
                <c:pt idx="12781">
                  <c:v>-59.787999999999997</c:v>
                </c:pt>
                <c:pt idx="12782">
                  <c:v>-59.785999999999994</c:v>
                </c:pt>
                <c:pt idx="12783">
                  <c:v>-59.783999999999992</c:v>
                </c:pt>
                <c:pt idx="12784">
                  <c:v>-59.781999999999996</c:v>
                </c:pt>
                <c:pt idx="12785">
                  <c:v>-59.779999999999994</c:v>
                </c:pt>
                <c:pt idx="12786">
                  <c:v>-59.777999999999992</c:v>
                </c:pt>
                <c:pt idx="12787">
                  <c:v>-59.775999999999996</c:v>
                </c:pt>
                <c:pt idx="12788">
                  <c:v>-59.773999999999994</c:v>
                </c:pt>
                <c:pt idx="12789">
                  <c:v>-59.771999999999991</c:v>
                </c:pt>
                <c:pt idx="12790">
                  <c:v>-59.769999999999996</c:v>
                </c:pt>
                <c:pt idx="12791">
                  <c:v>-59.767999999999994</c:v>
                </c:pt>
                <c:pt idx="12792">
                  <c:v>-59.765999999999991</c:v>
                </c:pt>
                <c:pt idx="12793">
                  <c:v>-59.763999999999996</c:v>
                </c:pt>
                <c:pt idx="12794">
                  <c:v>-59.761999999999993</c:v>
                </c:pt>
                <c:pt idx="12795">
                  <c:v>-59.759999999999991</c:v>
                </c:pt>
                <c:pt idx="12796">
                  <c:v>-59.757999999999996</c:v>
                </c:pt>
                <c:pt idx="12797">
                  <c:v>-59.755999999999993</c:v>
                </c:pt>
                <c:pt idx="12798">
                  <c:v>-59.753999999999991</c:v>
                </c:pt>
                <c:pt idx="12799">
                  <c:v>-59.751999999999995</c:v>
                </c:pt>
                <c:pt idx="12800">
                  <c:v>-59.749999999999993</c:v>
                </c:pt>
                <c:pt idx="12801">
                  <c:v>-59.74799999999999</c:v>
                </c:pt>
                <c:pt idx="12802">
                  <c:v>-59.745999999999995</c:v>
                </c:pt>
                <c:pt idx="12803">
                  <c:v>-59.743999999999993</c:v>
                </c:pt>
                <c:pt idx="12804">
                  <c:v>-59.74199999999999</c:v>
                </c:pt>
                <c:pt idx="12805">
                  <c:v>-59.739999999999995</c:v>
                </c:pt>
                <c:pt idx="12806">
                  <c:v>-59.738</c:v>
                </c:pt>
                <c:pt idx="12807">
                  <c:v>-59.73599999999999</c:v>
                </c:pt>
                <c:pt idx="12808">
                  <c:v>-59.733999999999995</c:v>
                </c:pt>
                <c:pt idx="12809">
                  <c:v>-59.731999999999999</c:v>
                </c:pt>
                <c:pt idx="12810">
                  <c:v>-59.72999999999999</c:v>
                </c:pt>
                <c:pt idx="12811">
                  <c:v>-59.727999999999994</c:v>
                </c:pt>
                <c:pt idx="12812">
                  <c:v>-59.725999999999999</c:v>
                </c:pt>
                <c:pt idx="12813">
                  <c:v>-59.72399999999999</c:v>
                </c:pt>
                <c:pt idx="12814">
                  <c:v>-59.721999999999994</c:v>
                </c:pt>
                <c:pt idx="12815">
                  <c:v>-59.72</c:v>
                </c:pt>
                <c:pt idx="12816">
                  <c:v>-59.717999999999989</c:v>
                </c:pt>
                <c:pt idx="12817">
                  <c:v>-59.715999999999994</c:v>
                </c:pt>
                <c:pt idx="12818">
                  <c:v>-59.713999999999999</c:v>
                </c:pt>
                <c:pt idx="12819">
                  <c:v>-59.711999999999989</c:v>
                </c:pt>
                <c:pt idx="12820">
                  <c:v>-59.709999999999994</c:v>
                </c:pt>
                <c:pt idx="12821">
                  <c:v>-59.707999999999998</c:v>
                </c:pt>
                <c:pt idx="12822">
                  <c:v>-59.705999999999996</c:v>
                </c:pt>
                <c:pt idx="12823">
                  <c:v>-59.703999999999994</c:v>
                </c:pt>
                <c:pt idx="12824">
                  <c:v>-59.701999999999998</c:v>
                </c:pt>
                <c:pt idx="12825">
                  <c:v>-59.699999999999996</c:v>
                </c:pt>
                <c:pt idx="12826">
                  <c:v>-59.697999999999993</c:v>
                </c:pt>
                <c:pt idx="12827">
                  <c:v>-59.695999999999998</c:v>
                </c:pt>
                <c:pt idx="12828">
                  <c:v>-59.693999999999996</c:v>
                </c:pt>
                <c:pt idx="12829">
                  <c:v>-59.691999999999993</c:v>
                </c:pt>
                <c:pt idx="12830">
                  <c:v>-59.69</c:v>
                </c:pt>
                <c:pt idx="12831">
                  <c:v>-59.687999999999995</c:v>
                </c:pt>
                <c:pt idx="12832">
                  <c:v>-59.685999999999993</c:v>
                </c:pt>
                <c:pt idx="12833">
                  <c:v>-59.683999999999997</c:v>
                </c:pt>
                <c:pt idx="12834">
                  <c:v>-59.681999999999995</c:v>
                </c:pt>
                <c:pt idx="12835">
                  <c:v>-59.679999999999993</c:v>
                </c:pt>
                <c:pt idx="12836">
                  <c:v>-59.677999999999997</c:v>
                </c:pt>
                <c:pt idx="12837">
                  <c:v>-59.675999999999995</c:v>
                </c:pt>
                <c:pt idx="12838">
                  <c:v>-59.673999999999992</c:v>
                </c:pt>
                <c:pt idx="12839">
                  <c:v>-59.671999999999997</c:v>
                </c:pt>
                <c:pt idx="12840">
                  <c:v>-59.669999999999995</c:v>
                </c:pt>
                <c:pt idx="12841">
                  <c:v>-59.667999999999992</c:v>
                </c:pt>
                <c:pt idx="12842">
                  <c:v>-59.665999999999997</c:v>
                </c:pt>
                <c:pt idx="12843">
                  <c:v>-59.663999999999994</c:v>
                </c:pt>
                <c:pt idx="12844">
                  <c:v>-59.661999999999992</c:v>
                </c:pt>
                <c:pt idx="12845">
                  <c:v>-59.66</c:v>
                </c:pt>
                <c:pt idx="12846">
                  <c:v>-59.657999999999994</c:v>
                </c:pt>
                <c:pt idx="12847">
                  <c:v>-59.655999999999992</c:v>
                </c:pt>
                <c:pt idx="12848">
                  <c:v>-59.653999999999996</c:v>
                </c:pt>
                <c:pt idx="12849">
                  <c:v>-59.651999999999994</c:v>
                </c:pt>
                <c:pt idx="12850">
                  <c:v>-59.649999999999991</c:v>
                </c:pt>
                <c:pt idx="12851">
                  <c:v>-59.647999999999996</c:v>
                </c:pt>
                <c:pt idx="12852">
                  <c:v>-59.645999999999994</c:v>
                </c:pt>
                <c:pt idx="12853">
                  <c:v>-59.643999999999991</c:v>
                </c:pt>
                <c:pt idx="12854">
                  <c:v>-59.641999999999996</c:v>
                </c:pt>
                <c:pt idx="12855">
                  <c:v>-59.639999999999993</c:v>
                </c:pt>
                <c:pt idx="12856">
                  <c:v>-59.637999999999991</c:v>
                </c:pt>
                <c:pt idx="12857">
                  <c:v>-59.635999999999996</c:v>
                </c:pt>
                <c:pt idx="12858">
                  <c:v>-59.633999999999993</c:v>
                </c:pt>
                <c:pt idx="12859">
                  <c:v>-59.631999999999991</c:v>
                </c:pt>
                <c:pt idx="12860">
                  <c:v>-59.629999999999995</c:v>
                </c:pt>
                <c:pt idx="12861">
                  <c:v>-59.627999999999993</c:v>
                </c:pt>
                <c:pt idx="12862">
                  <c:v>-59.625999999999991</c:v>
                </c:pt>
                <c:pt idx="12863">
                  <c:v>-59.623999999999995</c:v>
                </c:pt>
                <c:pt idx="12864">
                  <c:v>-59.621999999999993</c:v>
                </c:pt>
                <c:pt idx="12865">
                  <c:v>-59.61999999999999</c:v>
                </c:pt>
                <c:pt idx="12866">
                  <c:v>-59.617999999999995</c:v>
                </c:pt>
                <c:pt idx="12867">
                  <c:v>-59.615999999999993</c:v>
                </c:pt>
                <c:pt idx="12868">
                  <c:v>-59.61399999999999</c:v>
                </c:pt>
                <c:pt idx="12869">
                  <c:v>-59.611999999999995</c:v>
                </c:pt>
                <c:pt idx="12870">
                  <c:v>-59.61</c:v>
                </c:pt>
                <c:pt idx="12871">
                  <c:v>-59.60799999999999</c:v>
                </c:pt>
                <c:pt idx="12872">
                  <c:v>-59.605999999999995</c:v>
                </c:pt>
                <c:pt idx="12873">
                  <c:v>-59.603999999999999</c:v>
                </c:pt>
                <c:pt idx="12874">
                  <c:v>-59.60199999999999</c:v>
                </c:pt>
                <c:pt idx="12875">
                  <c:v>-59.599999999999994</c:v>
                </c:pt>
                <c:pt idx="12876">
                  <c:v>-59.597999999999999</c:v>
                </c:pt>
                <c:pt idx="12877">
                  <c:v>-59.595999999999989</c:v>
                </c:pt>
                <c:pt idx="12878">
                  <c:v>-59.593999999999994</c:v>
                </c:pt>
                <c:pt idx="12879">
                  <c:v>-59.591999999999999</c:v>
                </c:pt>
                <c:pt idx="12880">
                  <c:v>-59.589999999999989</c:v>
                </c:pt>
                <c:pt idx="12881">
                  <c:v>-59.587999999999994</c:v>
                </c:pt>
                <c:pt idx="12882">
                  <c:v>-59.585999999999999</c:v>
                </c:pt>
                <c:pt idx="12883">
                  <c:v>-59.583999999999996</c:v>
                </c:pt>
                <c:pt idx="12884">
                  <c:v>-59.581999999999994</c:v>
                </c:pt>
                <c:pt idx="12885">
                  <c:v>-59.58</c:v>
                </c:pt>
                <c:pt idx="12886">
                  <c:v>-59.577999999999996</c:v>
                </c:pt>
                <c:pt idx="12887">
                  <c:v>-59.575999999999993</c:v>
                </c:pt>
                <c:pt idx="12888">
                  <c:v>-59.573999999999998</c:v>
                </c:pt>
                <c:pt idx="12889">
                  <c:v>-59.571999999999996</c:v>
                </c:pt>
                <c:pt idx="12890">
                  <c:v>-59.569999999999993</c:v>
                </c:pt>
                <c:pt idx="12891">
                  <c:v>-59.567999999999998</c:v>
                </c:pt>
                <c:pt idx="12892">
                  <c:v>-59.565999999999995</c:v>
                </c:pt>
                <c:pt idx="12893">
                  <c:v>-59.563999999999993</c:v>
                </c:pt>
                <c:pt idx="12894">
                  <c:v>-59.561999999999998</c:v>
                </c:pt>
                <c:pt idx="12895">
                  <c:v>-59.559999999999995</c:v>
                </c:pt>
                <c:pt idx="12896">
                  <c:v>-59.557999999999993</c:v>
                </c:pt>
                <c:pt idx="12897">
                  <c:v>-59.555999999999997</c:v>
                </c:pt>
                <c:pt idx="12898">
                  <c:v>-59.553999999999995</c:v>
                </c:pt>
                <c:pt idx="12899">
                  <c:v>-59.551999999999992</c:v>
                </c:pt>
                <c:pt idx="12900">
                  <c:v>-59.55</c:v>
                </c:pt>
                <c:pt idx="12901">
                  <c:v>-59.547999999999995</c:v>
                </c:pt>
                <c:pt idx="12902">
                  <c:v>-59.545999999999992</c:v>
                </c:pt>
                <c:pt idx="12903">
                  <c:v>-59.543999999999997</c:v>
                </c:pt>
                <c:pt idx="12904">
                  <c:v>-59.541999999999994</c:v>
                </c:pt>
                <c:pt idx="12905">
                  <c:v>-59.539999999999992</c:v>
                </c:pt>
                <c:pt idx="12906">
                  <c:v>-59.537999999999997</c:v>
                </c:pt>
                <c:pt idx="12907">
                  <c:v>-59.535999999999994</c:v>
                </c:pt>
                <c:pt idx="12908">
                  <c:v>-59.533999999999992</c:v>
                </c:pt>
                <c:pt idx="12909">
                  <c:v>-59.531999999999996</c:v>
                </c:pt>
                <c:pt idx="12910">
                  <c:v>-59.529999999999994</c:v>
                </c:pt>
                <c:pt idx="12911">
                  <c:v>-59.527999999999992</c:v>
                </c:pt>
                <c:pt idx="12912">
                  <c:v>-59.525999999999996</c:v>
                </c:pt>
                <c:pt idx="12913">
                  <c:v>-59.523999999999994</c:v>
                </c:pt>
                <c:pt idx="12914">
                  <c:v>-59.521999999999991</c:v>
                </c:pt>
                <c:pt idx="12915">
                  <c:v>-59.519999999999996</c:v>
                </c:pt>
                <c:pt idx="12916">
                  <c:v>-59.517999999999994</c:v>
                </c:pt>
                <c:pt idx="12917">
                  <c:v>-59.515999999999991</c:v>
                </c:pt>
                <c:pt idx="12918">
                  <c:v>-59.513999999999996</c:v>
                </c:pt>
                <c:pt idx="12919">
                  <c:v>-59.511999999999993</c:v>
                </c:pt>
                <c:pt idx="12920">
                  <c:v>-59.509999999999991</c:v>
                </c:pt>
                <c:pt idx="12921">
                  <c:v>-59.507999999999996</c:v>
                </c:pt>
                <c:pt idx="12922">
                  <c:v>-59.505999999999993</c:v>
                </c:pt>
                <c:pt idx="12923">
                  <c:v>-59.503999999999991</c:v>
                </c:pt>
                <c:pt idx="12924">
                  <c:v>-59.501999999999995</c:v>
                </c:pt>
                <c:pt idx="12925">
                  <c:v>-59.499999999999993</c:v>
                </c:pt>
                <c:pt idx="12926">
                  <c:v>-59.49799999999999</c:v>
                </c:pt>
                <c:pt idx="12927">
                  <c:v>-59.495999999999995</c:v>
                </c:pt>
                <c:pt idx="12928">
                  <c:v>-59.493999999999993</c:v>
                </c:pt>
                <c:pt idx="12929">
                  <c:v>-59.49199999999999</c:v>
                </c:pt>
                <c:pt idx="12930">
                  <c:v>-59.489999999999995</c:v>
                </c:pt>
                <c:pt idx="12931">
                  <c:v>-59.488</c:v>
                </c:pt>
                <c:pt idx="12932">
                  <c:v>-59.48599999999999</c:v>
                </c:pt>
                <c:pt idx="12933">
                  <c:v>-59.483999999999995</c:v>
                </c:pt>
                <c:pt idx="12934">
                  <c:v>-59.481999999999999</c:v>
                </c:pt>
                <c:pt idx="12935">
                  <c:v>-59.47999999999999</c:v>
                </c:pt>
                <c:pt idx="12936">
                  <c:v>-59.477999999999994</c:v>
                </c:pt>
                <c:pt idx="12937">
                  <c:v>-59.475999999999999</c:v>
                </c:pt>
                <c:pt idx="12938">
                  <c:v>-59.47399999999999</c:v>
                </c:pt>
                <c:pt idx="12939">
                  <c:v>-59.471999999999994</c:v>
                </c:pt>
                <c:pt idx="12940">
                  <c:v>-59.47</c:v>
                </c:pt>
                <c:pt idx="12941">
                  <c:v>-59.467999999999989</c:v>
                </c:pt>
                <c:pt idx="12942">
                  <c:v>-59.465999999999994</c:v>
                </c:pt>
                <c:pt idx="12943">
                  <c:v>-59.463999999999999</c:v>
                </c:pt>
                <c:pt idx="12944">
                  <c:v>-59.461999999999989</c:v>
                </c:pt>
                <c:pt idx="12945">
                  <c:v>-59.459999999999994</c:v>
                </c:pt>
                <c:pt idx="12946">
                  <c:v>-59.457999999999998</c:v>
                </c:pt>
                <c:pt idx="12947">
                  <c:v>-59.455999999999996</c:v>
                </c:pt>
                <c:pt idx="12948">
                  <c:v>-59.453999999999994</c:v>
                </c:pt>
                <c:pt idx="12949">
                  <c:v>-59.451999999999998</c:v>
                </c:pt>
                <c:pt idx="12950">
                  <c:v>-59.449999999999996</c:v>
                </c:pt>
                <c:pt idx="12951">
                  <c:v>-59.447999999999993</c:v>
                </c:pt>
                <c:pt idx="12952">
                  <c:v>-59.445999999999998</c:v>
                </c:pt>
                <c:pt idx="12953">
                  <c:v>-59.443999999999996</c:v>
                </c:pt>
                <c:pt idx="12954">
                  <c:v>-59.441999999999993</c:v>
                </c:pt>
                <c:pt idx="12955">
                  <c:v>-59.44</c:v>
                </c:pt>
                <c:pt idx="12956">
                  <c:v>-59.437999999999995</c:v>
                </c:pt>
                <c:pt idx="12957">
                  <c:v>-59.435999999999993</c:v>
                </c:pt>
                <c:pt idx="12958">
                  <c:v>-59.433999999999997</c:v>
                </c:pt>
                <c:pt idx="12959">
                  <c:v>-59.431999999999995</c:v>
                </c:pt>
                <c:pt idx="12960">
                  <c:v>-59.429999999999993</c:v>
                </c:pt>
                <c:pt idx="12961">
                  <c:v>-59.427999999999997</c:v>
                </c:pt>
                <c:pt idx="12962">
                  <c:v>-59.425999999999995</c:v>
                </c:pt>
                <c:pt idx="12963">
                  <c:v>-59.423999999999992</c:v>
                </c:pt>
                <c:pt idx="12964">
                  <c:v>-59.421999999999997</c:v>
                </c:pt>
                <c:pt idx="12965">
                  <c:v>-59.419999999999995</c:v>
                </c:pt>
                <c:pt idx="12966">
                  <c:v>-59.417999999999992</c:v>
                </c:pt>
                <c:pt idx="12967">
                  <c:v>-59.415999999999997</c:v>
                </c:pt>
                <c:pt idx="12968">
                  <c:v>-59.413999999999994</c:v>
                </c:pt>
                <c:pt idx="12969">
                  <c:v>-59.411999999999992</c:v>
                </c:pt>
                <c:pt idx="12970">
                  <c:v>-59.41</c:v>
                </c:pt>
                <c:pt idx="12971">
                  <c:v>-59.407999999999994</c:v>
                </c:pt>
                <c:pt idx="12972">
                  <c:v>-59.405999999999992</c:v>
                </c:pt>
                <c:pt idx="12973">
                  <c:v>-59.403999999999996</c:v>
                </c:pt>
                <c:pt idx="12974">
                  <c:v>-59.401999999999994</c:v>
                </c:pt>
                <c:pt idx="12975">
                  <c:v>-59.399999999999991</c:v>
                </c:pt>
                <c:pt idx="12976">
                  <c:v>-59.397999999999996</c:v>
                </c:pt>
                <c:pt idx="12977">
                  <c:v>-59.395999999999994</c:v>
                </c:pt>
                <c:pt idx="12978">
                  <c:v>-59.393999999999991</c:v>
                </c:pt>
                <c:pt idx="12979">
                  <c:v>-59.391999999999996</c:v>
                </c:pt>
                <c:pt idx="12980">
                  <c:v>-59.389999999999993</c:v>
                </c:pt>
                <c:pt idx="12981">
                  <c:v>-59.387999999999991</c:v>
                </c:pt>
                <c:pt idx="12982">
                  <c:v>-59.385999999999996</c:v>
                </c:pt>
                <c:pt idx="12983">
                  <c:v>-59.383999999999993</c:v>
                </c:pt>
                <c:pt idx="12984">
                  <c:v>-59.381999999999991</c:v>
                </c:pt>
                <c:pt idx="12985">
                  <c:v>-59.379999999999995</c:v>
                </c:pt>
                <c:pt idx="12986">
                  <c:v>-59.377999999999993</c:v>
                </c:pt>
                <c:pt idx="12987">
                  <c:v>-59.375999999999991</c:v>
                </c:pt>
                <c:pt idx="12988">
                  <c:v>-59.373999999999995</c:v>
                </c:pt>
                <c:pt idx="12989">
                  <c:v>-59.371999999999993</c:v>
                </c:pt>
                <c:pt idx="12990">
                  <c:v>-59.36999999999999</c:v>
                </c:pt>
                <c:pt idx="12991">
                  <c:v>-59.367999999999995</c:v>
                </c:pt>
                <c:pt idx="12992">
                  <c:v>-59.365999999999993</c:v>
                </c:pt>
                <c:pt idx="12993">
                  <c:v>-59.36399999999999</c:v>
                </c:pt>
                <c:pt idx="12994">
                  <c:v>-59.361999999999995</c:v>
                </c:pt>
                <c:pt idx="12995">
                  <c:v>-59.36</c:v>
                </c:pt>
                <c:pt idx="12996">
                  <c:v>-59.35799999999999</c:v>
                </c:pt>
                <c:pt idx="12997">
                  <c:v>-59.355999999999995</c:v>
                </c:pt>
                <c:pt idx="12998">
                  <c:v>-59.353999999999999</c:v>
                </c:pt>
                <c:pt idx="12999">
                  <c:v>-59.35199999999999</c:v>
                </c:pt>
                <c:pt idx="13000">
                  <c:v>-59.349999999999994</c:v>
                </c:pt>
                <c:pt idx="13001">
                  <c:v>-59.347999999999999</c:v>
                </c:pt>
                <c:pt idx="13002">
                  <c:v>-59.345999999999989</c:v>
                </c:pt>
                <c:pt idx="13003">
                  <c:v>-59.343999999999994</c:v>
                </c:pt>
                <c:pt idx="13004">
                  <c:v>-59.341999999999999</c:v>
                </c:pt>
                <c:pt idx="13005">
                  <c:v>-59.339999999999989</c:v>
                </c:pt>
                <c:pt idx="13006">
                  <c:v>-59.337999999999994</c:v>
                </c:pt>
                <c:pt idx="13007">
                  <c:v>-59.335999999999999</c:v>
                </c:pt>
                <c:pt idx="13008">
                  <c:v>-59.333999999999996</c:v>
                </c:pt>
                <c:pt idx="13009">
                  <c:v>-59.331999999999994</c:v>
                </c:pt>
                <c:pt idx="13010">
                  <c:v>-59.33</c:v>
                </c:pt>
                <c:pt idx="13011">
                  <c:v>-59.327999999999996</c:v>
                </c:pt>
                <c:pt idx="13012">
                  <c:v>-59.325999999999993</c:v>
                </c:pt>
                <c:pt idx="13013">
                  <c:v>-59.323999999999998</c:v>
                </c:pt>
                <c:pt idx="13014">
                  <c:v>-59.321999999999996</c:v>
                </c:pt>
                <c:pt idx="13015">
                  <c:v>-59.319999999999993</c:v>
                </c:pt>
                <c:pt idx="13016">
                  <c:v>-59.317999999999998</c:v>
                </c:pt>
                <c:pt idx="13017">
                  <c:v>-59.315999999999995</c:v>
                </c:pt>
                <c:pt idx="13018">
                  <c:v>-59.313999999999993</c:v>
                </c:pt>
                <c:pt idx="13019">
                  <c:v>-59.311999999999998</c:v>
                </c:pt>
                <c:pt idx="13020">
                  <c:v>-59.309999999999995</c:v>
                </c:pt>
                <c:pt idx="13021">
                  <c:v>-59.307999999999993</c:v>
                </c:pt>
                <c:pt idx="13022">
                  <c:v>-59.305999999999997</c:v>
                </c:pt>
                <c:pt idx="13023">
                  <c:v>-59.303999999999995</c:v>
                </c:pt>
                <c:pt idx="13024">
                  <c:v>-59.301999999999992</c:v>
                </c:pt>
                <c:pt idx="13025">
                  <c:v>-59.3</c:v>
                </c:pt>
                <c:pt idx="13026">
                  <c:v>-59.297999999999995</c:v>
                </c:pt>
                <c:pt idx="13027">
                  <c:v>-59.295999999999992</c:v>
                </c:pt>
                <c:pt idx="13028">
                  <c:v>-59.293999999999997</c:v>
                </c:pt>
                <c:pt idx="13029">
                  <c:v>-59.291999999999994</c:v>
                </c:pt>
                <c:pt idx="13030">
                  <c:v>-59.289999999999992</c:v>
                </c:pt>
                <c:pt idx="13031">
                  <c:v>-59.287999999999997</c:v>
                </c:pt>
                <c:pt idx="13032">
                  <c:v>-59.285999999999994</c:v>
                </c:pt>
                <c:pt idx="13033">
                  <c:v>-59.283999999999992</c:v>
                </c:pt>
                <c:pt idx="13034">
                  <c:v>-59.281999999999996</c:v>
                </c:pt>
                <c:pt idx="13035">
                  <c:v>-59.279999999999994</c:v>
                </c:pt>
                <c:pt idx="13036">
                  <c:v>-59.277999999999992</c:v>
                </c:pt>
                <c:pt idx="13037">
                  <c:v>-59.275999999999996</c:v>
                </c:pt>
                <c:pt idx="13038">
                  <c:v>-59.273999999999994</c:v>
                </c:pt>
                <c:pt idx="13039">
                  <c:v>-59.271999999999991</c:v>
                </c:pt>
                <c:pt idx="13040">
                  <c:v>-59.269999999999996</c:v>
                </c:pt>
                <c:pt idx="13041">
                  <c:v>-59.267999999999994</c:v>
                </c:pt>
                <c:pt idx="13042">
                  <c:v>-59.265999999999991</c:v>
                </c:pt>
                <c:pt idx="13043">
                  <c:v>-59.263999999999996</c:v>
                </c:pt>
                <c:pt idx="13044">
                  <c:v>-59.261999999999993</c:v>
                </c:pt>
                <c:pt idx="13045">
                  <c:v>-59.259999999999991</c:v>
                </c:pt>
                <c:pt idx="13046">
                  <c:v>-59.257999999999996</c:v>
                </c:pt>
                <c:pt idx="13047">
                  <c:v>-59.255999999999993</c:v>
                </c:pt>
                <c:pt idx="13048">
                  <c:v>-59.253999999999991</c:v>
                </c:pt>
                <c:pt idx="13049">
                  <c:v>-59.251999999999995</c:v>
                </c:pt>
                <c:pt idx="13050">
                  <c:v>-59.249999999999993</c:v>
                </c:pt>
                <c:pt idx="13051">
                  <c:v>-59.24799999999999</c:v>
                </c:pt>
                <c:pt idx="13052">
                  <c:v>-59.245999999999995</c:v>
                </c:pt>
                <c:pt idx="13053">
                  <c:v>-59.243999999999993</c:v>
                </c:pt>
                <c:pt idx="13054">
                  <c:v>-59.24199999999999</c:v>
                </c:pt>
                <c:pt idx="13055">
                  <c:v>-59.239999999999995</c:v>
                </c:pt>
                <c:pt idx="13056">
                  <c:v>-59.238</c:v>
                </c:pt>
                <c:pt idx="13057">
                  <c:v>-59.23599999999999</c:v>
                </c:pt>
                <c:pt idx="13058">
                  <c:v>-59.233999999999995</c:v>
                </c:pt>
                <c:pt idx="13059">
                  <c:v>-59.231999999999999</c:v>
                </c:pt>
                <c:pt idx="13060">
                  <c:v>-59.22999999999999</c:v>
                </c:pt>
                <c:pt idx="13061">
                  <c:v>-59.227999999999994</c:v>
                </c:pt>
                <c:pt idx="13062">
                  <c:v>-59.225999999999999</c:v>
                </c:pt>
                <c:pt idx="13063">
                  <c:v>-59.22399999999999</c:v>
                </c:pt>
                <c:pt idx="13064">
                  <c:v>-59.221999999999994</c:v>
                </c:pt>
                <c:pt idx="13065">
                  <c:v>-59.22</c:v>
                </c:pt>
                <c:pt idx="13066">
                  <c:v>-59.217999999999989</c:v>
                </c:pt>
                <c:pt idx="13067">
                  <c:v>-59.215999999999994</c:v>
                </c:pt>
                <c:pt idx="13068">
                  <c:v>-59.213999999999999</c:v>
                </c:pt>
                <c:pt idx="13069">
                  <c:v>-59.211999999999989</c:v>
                </c:pt>
                <c:pt idx="13070">
                  <c:v>-59.209999999999994</c:v>
                </c:pt>
                <c:pt idx="13071">
                  <c:v>-59.207999999999998</c:v>
                </c:pt>
                <c:pt idx="13072">
                  <c:v>-59.205999999999996</c:v>
                </c:pt>
                <c:pt idx="13073">
                  <c:v>-59.203999999999994</c:v>
                </c:pt>
                <c:pt idx="13074">
                  <c:v>-59.201999999999998</c:v>
                </c:pt>
                <c:pt idx="13075">
                  <c:v>-59.199999999999996</c:v>
                </c:pt>
                <c:pt idx="13076">
                  <c:v>-59.197999999999993</c:v>
                </c:pt>
                <c:pt idx="13077">
                  <c:v>-59.195999999999998</c:v>
                </c:pt>
                <c:pt idx="13078">
                  <c:v>-59.193999999999996</c:v>
                </c:pt>
                <c:pt idx="13079">
                  <c:v>-59.191999999999993</c:v>
                </c:pt>
                <c:pt idx="13080">
                  <c:v>-59.19</c:v>
                </c:pt>
                <c:pt idx="13081">
                  <c:v>-59.187999999999995</c:v>
                </c:pt>
                <c:pt idx="13082">
                  <c:v>-59.185999999999993</c:v>
                </c:pt>
                <c:pt idx="13083">
                  <c:v>-59.183999999999997</c:v>
                </c:pt>
                <c:pt idx="13084">
                  <c:v>-59.181999999999995</c:v>
                </c:pt>
                <c:pt idx="13085">
                  <c:v>-59.179999999999993</c:v>
                </c:pt>
                <c:pt idx="13086">
                  <c:v>-59.177999999999997</c:v>
                </c:pt>
                <c:pt idx="13087">
                  <c:v>-59.175999999999995</c:v>
                </c:pt>
                <c:pt idx="13088">
                  <c:v>-59.173999999999992</c:v>
                </c:pt>
                <c:pt idx="13089">
                  <c:v>-59.171999999999997</c:v>
                </c:pt>
                <c:pt idx="13090">
                  <c:v>-59.169999999999995</c:v>
                </c:pt>
                <c:pt idx="13091">
                  <c:v>-59.167999999999992</c:v>
                </c:pt>
                <c:pt idx="13092">
                  <c:v>-59.165999999999997</c:v>
                </c:pt>
                <c:pt idx="13093">
                  <c:v>-59.163999999999994</c:v>
                </c:pt>
                <c:pt idx="13094">
                  <c:v>-59.161999999999992</c:v>
                </c:pt>
                <c:pt idx="13095">
                  <c:v>-59.16</c:v>
                </c:pt>
                <c:pt idx="13096">
                  <c:v>-59.157999999999994</c:v>
                </c:pt>
                <c:pt idx="13097">
                  <c:v>-59.155999999999992</c:v>
                </c:pt>
                <c:pt idx="13098">
                  <c:v>-59.153999999999996</c:v>
                </c:pt>
                <c:pt idx="13099">
                  <c:v>-59.151999999999994</c:v>
                </c:pt>
                <c:pt idx="13100">
                  <c:v>-59.149999999999991</c:v>
                </c:pt>
                <c:pt idx="13101">
                  <c:v>-59.147999999999996</c:v>
                </c:pt>
                <c:pt idx="13102">
                  <c:v>-59.145999999999994</c:v>
                </c:pt>
                <c:pt idx="13103">
                  <c:v>-59.143999999999991</c:v>
                </c:pt>
                <c:pt idx="13104">
                  <c:v>-59.141999999999996</c:v>
                </c:pt>
                <c:pt idx="13105">
                  <c:v>-59.139999999999993</c:v>
                </c:pt>
                <c:pt idx="13106">
                  <c:v>-59.137999999999991</c:v>
                </c:pt>
                <c:pt idx="13107">
                  <c:v>-59.135999999999996</c:v>
                </c:pt>
                <c:pt idx="13108">
                  <c:v>-59.133999999999993</c:v>
                </c:pt>
                <c:pt idx="13109">
                  <c:v>-59.131999999999991</c:v>
                </c:pt>
                <c:pt idx="13110">
                  <c:v>-59.129999999999995</c:v>
                </c:pt>
                <c:pt idx="13111">
                  <c:v>-59.127999999999993</c:v>
                </c:pt>
                <c:pt idx="13112">
                  <c:v>-59.125999999999991</c:v>
                </c:pt>
                <c:pt idx="13113">
                  <c:v>-59.123999999999995</c:v>
                </c:pt>
                <c:pt idx="13114">
                  <c:v>-59.121999999999993</c:v>
                </c:pt>
                <c:pt idx="13115">
                  <c:v>-59.11999999999999</c:v>
                </c:pt>
                <c:pt idx="13116">
                  <c:v>-59.117999999999995</c:v>
                </c:pt>
                <c:pt idx="13117">
                  <c:v>-59.115999999999993</c:v>
                </c:pt>
                <c:pt idx="13118">
                  <c:v>-59.11399999999999</c:v>
                </c:pt>
                <c:pt idx="13119">
                  <c:v>-59.111999999999995</c:v>
                </c:pt>
                <c:pt idx="13120">
                  <c:v>-59.11</c:v>
                </c:pt>
                <c:pt idx="13121">
                  <c:v>-59.10799999999999</c:v>
                </c:pt>
                <c:pt idx="13122">
                  <c:v>-59.105999999999995</c:v>
                </c:pt>
                <c:pt idx="13123">
                  <c:v>-59.103999999999999</c:v>
                </c:pt>
                <c:pt idx="13124">
                  <c:v>-59.10199999999999</c:v>
                </c:pt>
                <c:pt idx="13125">
                  <c:v>-59.099999999999994</c:v>
                </c:pt>
                <c:pt idx="13126">
                  <c:v>-59.097999999999999</c:v>
                </c:pt>
                <c:pt idx="13127">
                  <c:v>-59.095999999999989</c:v>
                </c:pt>
                <c:pt idx="13128">
                  <c:v>-59.093999999999994</c:v>
                </c:pt>
                <c:pt idx="13129">
                  <c:v>-59.091999999999999</c:v>
                </c:pt>
                <c:pt idx="13130">
                  <c:v>-59.089999999999989</c:v>
                </c:pt>
                <c:pt idx="13131">
                  <c:v>-59.087999999999994</c:v>
                </c:pt>
                <c:pt idx="13132">
                  <c:v>-59.085999999999999</c:v>
                </c:pt>
                <c:pt idx="13133">
                  <c:v>-59.083999999999996</c:v>
                </c:pt>
                <c:pt idx="13134">
                  <c:v>-59.081999999999994</c:v>
                </c:pt>
                <c:pt idx="13135">
                  <c:v>-59.08</c:v>
                </c:pt>
                <c:pt idx="13136">
                  <c:v>-59.077999999999996</c:v>
                </c:pt>
                <c:pt idx="13137">
                  <c:v>-59.075999999999993</c:v>
                </c:pt>
                <c:pt idx="13138">
                  <c:v>-59.073999999999998</c:v>
                </c:pt>
                <c:pt idx="13139">
                  <c:v>-59.071999999999996</c:v>
                </c:pt>
                <c:pt idx="13140">
                  <c:v>-59.069999999999993</c:v>
                </c:pt>
                <c:pt idx="13141">
                  <c:v>-59.067999999999998</c:v>
                </c:pt>
                <c:pt idx="13142">
                  <c:v>-59.065999999999995</c:v>
                </c:pt>
                <c:pt idx="13143">
                  <c:v>-59.063999999999993</c:v>
                </c:pt>
                <c:pt idx="13144">
                  <c:v>-59.061999999999998</c:v>
                </c:pt>
                <c:pt idx="13145">
                  <c:v>-59.059999999999995</c:v>
                </c:pt>
                <c:pt idx="13146">
                  <c:v>-59.057999999999993</c:v>
                </c:pt>
                <c:pt idx="13147">
                  <c:v>-59.055999999999997</c:v>
                </c:pt>
                <c:pt idx="13148">
                  <c:v>-59.053999999999995</c:v>
                </c:pt>
                <c:pt idx="13149">
                  <c:v>-59.051999999999992</c:v>
                </c:pt>
                <c:pt idx="13150">
                  <c:v>-59.05</c:v>
                </c:pt>
                <c:pt idx="13151">
                  <c:v>-59.047999999999995</c:v>
                </c:pt>
                <c:pt idx="13152">
                  <c:v>-59.045999999999992</c:v>
                </c:pt>
                <c:pt idx="13153">
                  <c:v>-59.043999999999997</c:v>
                </c:pt>
                <c:pt idx="13154">
                  <c:v>-59.041999999999994</c:v>
                </c:pt>
                <c:pt idx="13155">
                  <c:v>-59.039999999999992</c:v>
                </c:pt>
                <c:pt idx="13156">
                  <c:v>-59.037999999999997</c:v>
                </c:pt>
                <c:pt idx="13157">
                  <c:v>-59.035999999999994</c:v>
                </c:pt>
                <c:pt idx="13158">
                  <c:v>-59.033999999999992</c:v>
                </c:pt>
                <c:pt idx="13159">
                  <c:v>-59.031999999999996</c:v>
                </c:pt>
                <c:pt idx="13160">
                  <c:v>-59.029999999999994</c:v>
                </c:pt>
                <c:pt idx="13161">
                  <c:v>-59.027999999999992</c:v>
                </c:pt>
                <c:pt idx="13162">
                  <c:v>-59.025999999999996</c:v>
                </c:pt>
                <c:pt idx="13163">
                  <c:v>-59.023999999999994</c:v>
                </c:pt>
                <c:pt idx="13164">
                  <c:v>-59.021999999999991</c:v>
                </c:pt>
                <c:pt idx="13165">
                  <c:v>-59.019999999999996</c:v>
                </c:pt>
                <c:pt idx="13166">
                  <c:v>-59.017999999999994</c:v>
                </c:pt>
                <c:pt idx="13167">
                  <c:v>-59.015999999999991</c:v>
                </c:pt>
                <c:pt idx="13168">
                  <c:v>-59.013999999999996</c:v>
                </c:pt>
                <c:pt idx="13169">
                  <c:v>-59.011999999999993</c:v>
                </c:pt>
                <c:pt idx="13170">
                  <c:v>-59.009999999999991</c:v>
                </c:pt>
                <c:pt idx="13171">
                  <c:v>-59.007999999999996</c:v>
                </c:pt>
                <c:pt idx="13172">
                  <c:v>-59.005999999999993</c:v>
                </c:pt>
                <c:pt idx="13173">
                  <c:v>-59.003999999999991</c:v>
                </c:pt>
                <c:pt idx="13174">
                  <c:v>-59.001999999999995</c:v>
                </c:pt>
                <c:pt idx="13175">
                  <c:v>-58.999999999999993</c:v>
                </c:pt>
                <c:pt idx="13176">
                  <c:v>-58.99799999999999</c:v>
                </c:pt>
                <c:pt idx="13177">
                  <c:v>-58.995999999999995</c:v>
                </c:pt>
                <c:pt idx="13178">
                  <c:v>-58.993999999999993</c:v>
                </c:pt>
                <c:pt idx="13179">
                  <c:v>-58.99199999999999</c:v>
                </c:pt>
                <c:pt idx="13180">
                  <c:v>-58.989999999999995</c:v>
                </c:pt>
                <c:pt idx="13181">
                  <c:v>-58.988</c:v>
                </c:pt>
                <c:pt idx="13182">
                  <c:v>-58.98599999999999</c:v>
                </c:pt>
                <c:pt idx="13183">
                  <c:v>-58.983999999999995</c:v>
                </c:pt>
                <c:pt idx="13184">
                  <c:v>-58.981999999999999</c:v>
                </c:pt>
                <c:pt idx="13185">
                  <c:v>-58.97999999999999</c:v>
                </c:pt>
                <c:pt idx="13186">
                  <c:v>-58.977999999999994</c:v>
                </c:pt>
                <c:pt idx="13187">
                  <c:v>-58.975999999999999</c:v>
                </c:pt>
                <c:pt idx="13188">
                  <c:v>-58.97399999999999</c:v>
                </c:pt>
                <c:pt idx="13189">
                  <c:v>-58.971999999999994</c:v>
                </c:pt>
                <c:pt idx="13190">
                  <c:v>-58.97</c:v>
                </c:pt>
                <c:pt idx="13191">
                  <c:v>-58.967999999999989</c:v>
                </c:pt>
                <c:pt idx="13192">
                  <c:v>-58.965999999999994</c:v>
                </c:pt>
                <c:pt idx="13193">
                  <c:v>-58.963999999999999</c:v>
                </c:pt>
                <c:pt idx="13194">
                  <c:v>-58.961999999999989</c:v>
                </c:pt>
                <c:pt idx="13195">
                  <c:v>-58.959999999999994</c:v>
                </c:pt>
                <c:pt idx="13196">
                  <c:v>-58.957999999999998</c:v>
                </c:pt>
                <c:pt idx="13197">
                  <c:v>-58.955999999999996</c:v>
                </c:pt>
                <c:pt idx="13198">
                  <c:v>-58.953999999999994</c:v>
                </c:pt>
                <c:pt idx="13199">
                  <c:v>-58.951999999999998</c:v>
                </c:pt>
                <c:pt idx="13200">
                  <c:v>-58.949999999999996</c:v>
                </c:pt>
                <c:pt idx="13201">
                  <c:v>-58.947999999999993</c:v>
                </c:pt>
                <c:pt idx="13202">
                  <c:v>-58.945999999999998</c:v>
                </c:pt>
                <c:pt idx="13203">
                  <c:v>-58.943999999999996</c:v>
                </c:pt>
                <c:pt idx="13204">
                  <c:v>-58.941999999999993</c:v>
                </c:pt>
                <c:pt idx="13205">
                  <c:v>-58.94</c:v>
                </c:pt>
                <c:pt idx="13206">
                  <c:v>-58.937999999999995</c:v>
                </c:pt>
                <c:pt idx="13207">
                  <c:v>-58.935999999999993</c:v>
                </c:pt>
                <c:pt idx="13208">
                  <c:v>-58.933999999999997</c:v>
                </c:pt>
                <c:pt idx="13209">
                  <c:v>-58.931999999999995</c:v>
                </c:pt>
                <c:pt idx="13210">
                  <c:v>-58.929999999999993</c:v>
                </c:pt>
                <c:pt idx="13211">
                  <c:v>-58.927999999999997</c:v>
                </c:pt>
                <c:pt idx="13212">
                  <c:v>-58.925999999999995</c:v>
                </c:pt>
                <c:pt idx="13213">
                  <c:v>-58.923999999999992</c:v>
                </c:pt>
                <c:pt idx="13214">
                  <c:v>-58.921999999999997</c:v>
                </c:pt>
                <c:pt idx="13215">
                  <c:v>-58.919999999999995</c:v>
                </c:pt>
                <c:pt idx="13216">
                  <c:v>-58.917999999999992</c:v>
                </c:pt>
                <c:pt idx="13217">
                  <c:v>-58.915999999999997</c:v>
                </c:pt>
                <c:pt idx="13218">
                  <c:v>-58.913999999999994</c:v>
                </c:pt>
                <c:pt idx="13219">
                  <c:v>-58.911999999999992</c:v>
                </c:pt>
                <c:pt idx="13220">
                  <c:v>-58.91</c:v>
                </c:pt>
                <c:pt idx="13221">
                  <c:v>-58.907999999999994</c:v>
                </c:pt>
                <c:pt idx="13222">
                  <c:v>-58.905999999999992</c:v>
                </c:pt>
                <c:pt idx="13223">
                  <c:v>-58.903999999999996</c:v>
                </c:pt>
                <c:pt idx="13224">
                  <c:v>-58.901999999999994</c:v>
                </c:pt>
                <c:pt idx="13225">
                  <c:v>-58.899999999999991</c:v>
                </c:pt>
                <c:pt idx="13226">
                  <c:v>-58.897999999999996</c:v>
                </c:pt>
                <c:pt idx="13227">
                  <c:v>-58.895999999999994</c:v>
                </c:pt>
                <c:pt idx="13228">
                  <c:v>-58.893999999999991</c:v>
                </c:pt>
                <c:pt idx="13229">
                  <c:v>-58.891999999999996</c:v>
                </c:pt>
                <c:pt idx="13230">
                  <c:v>-58.889999999999993</c:v>
                </c:pt>
                <c:pt idx="13231">
                  <c:v>-58.887999999999991</c:v>
                </c:pt>
                <c:pt idx="13232">
                  <c:v>-58.885999999999996</c:v>
                </c:pt>
                <c:pt idx="13233">
                  <c:v>-58.883999999999993</c:v>
                </c:pt>
                <c:pt idx="13234">
                  <c:v>-58.881999999999991</c:v>
                </c:pt>
                <c:pt idx="13235">
                  <c:v>-58.879999999999995</c:v>
                </c:pt>
                <c:pt idx="13236">
                  <c:v>-58.877999999999993</c:v>
                </c:pt>
                <c:pt idx="13237">
                  <c:v>-58.875999999999991</c:v>
                </c:pt>
                <c:pt idx="13238">
                  <c:v>-58.873999999999995</c:v>
                </c:pt>
                <c:pt idx="13239">
                  <c:v>-58.871999999999993</c:v>
                </c:pt>
                <c:pt idx="13240">
                  <c:v>-58.86999999999999</c:v>
                </c:pt>
                <c:pt idx="13241">
                  <c:v>-58.867999999999995</c:v>
                </c:pt>
                <c:pt idx="13242">
                  <c:v>-58.865999999999993</c:v>
                </c:pt>
                <c:pt idx="13243">
                  <c:v>-58.86399999999999</c:v>
                </c:pt>
                <c:pt idx="13244">
                  <c:v>-58.861999999999995</c:v>
                </c:pt>
                <c:pt idx="13245">
                  <c:v>-58.86</c:v>
                </c:pt>
                <c:pt idx="13246">
                  <c:v>-58.85799999999999</c:v>
                </c:pt>
                <c:pt idx="13247">
                  <c:v>-58.855999999999995</c:v>
                </c:pt>
                <c:pt idx="13248">
                  <c:v>-58.853999999999999</c:v>
                </c:pt>
                <c:pt idx="13249">
                  <c:v>-58.85199999999999</c:v>
                </c:pt>
                <c:pt idx="13250">
                  <c:v>-58.849999999999994</c:v>
                </c:pt>
                <c:pt idx="13251">
                  <c:v>-58.847999999999999</c:v>
                </c:pt>
                <c:pt idx="13252">
                  <c:v>-58.845999999999989</c:v>
                </c:pt>
                <c:pt idx="13253">
                  <c:v>-58.843999999999994</c:v>
                </c:pt>
                <c:pt idx="13254">
                  <c:v>-58.841999999999999</c:v>
                </c:pt>
                <c:pt idx="13255">
                  <c:v>-58.839999999999989</c:v>
                </c:pt>
                <c:pt idx="13256">
                  <c:v>-58.837999999999994</c:v>
                </c:pt>
                <c:pt idx="13257">
                  <c:v>-58.835999999999999</c:v>
                </c:pt>
                <c:pt idx="13258">
                  <c:v>-58.833999999999996</c:v>
                </c:pt>
                <c:pt idx="13259">
                  <c:v>-58.831999999999994</c:v>
                </c:pt>
                <c:pt idx="13260">
                  <c:v>-58.83</c:v>
                </c:pt>
                <c:pt idx="13261">
                  <c:v>-58.827999999999996</c:v>
                </c:pt>
                <c:pt idx="13262">
                  <c:v>-58.825999999999993</c:v>
                </c:pt>
                <c:pt idx="13263">
                  <c:v>-58.823999999999998</c:v>
                </c:pt>
                <c:pt idx="13264">
                  <c:v>-58.821999999999996</c:v>
                </c:pt>
                <c:pt idx="13265">
                  <c:v>-58.819999999999993</c:v>
                </c:pt>
                <c:pt idx="13266">
                  <c:v>-58.817999999999998</c:v>
                </c:pt>
                <c:pt idx="13267">
                  <c:v>-58.815999999999995</c:v>
                </c:pt>
                <c:pt idx="13268">
                  <c:v>-58.813999999999993</c:v>
                </c:pt>
                <c:pt idx="13269">
                  <c:v>-58.811999999999998</c:v>
                </c:pt>
                <c:pt idx="13270">
                  <c:v>-58.809999999999995</c:v>
                </c:pt>
                <c:pt idx="13271">
                  <c:v>-58.807999999999993</c:v>
                </c:pt>
                <c:pt idx="13272">
                  <c:v>-58.805999999999997</c:v>
                </c:pt>
                <c:pt idx="13273">
                  <c:v>-58.803999999999995</c:v>
                </c:pt>
                <c:pt idx="13274">
                  <c:v>-58.801999999999992</c:v>
                </c:pt>
                <c:pt idx="13275">
                  <c:v>-58.8</c:v>
                </c:pt>
                <c:pt idx="13276">
                  <c:v>-58.797999999999995</c:v>
                </c:pt>
                <c:pt idx="13277">
                  <c:v>-58.795999999999992</c:v>
                </c:pt>
                <c:pt idx="13278">
                  <c:v>-58.793999999999997</c:v>
                </c:pt>
                <c:pt idx="13279">
                  <c:v>-58.791999999999994</c:v>
                </c:pt>
                <c:pt idx="13280">
                  <c:v>-58.789999999999992</c:v>
                </c:pt>
                <c:pt idx="13281">
                  <c:v>-58.787999999999997</c:v>
                </c:pt>
                <c:pt idx="13282">
                  <c:v>-58.785999999999994</c:v>
                </c:pt>
                <c:pt idx="13283">
                  <c:v>-58.783999999999992</c:v>
                </c:pt>
                <c:pt idx="13284">
                  <c:v>-58.781999999999996</c:v>
                </c:pt>
                <c:pt idx="13285">
                  <c:v>-58.779999999999994</c:v>
                </c:pt>
                <c:pt idx="13286">
                  <c:v>-58.777999999999992</c:v>
                </c:pt>
                <c:pt idx="13287">
                  <c:v>-58.775999999999996</c:v>
                </c:pt>
                <c:pt idx="13288">
                  <c:v>-58.773999999999994</c:v>
                </c:pt>
                <c:pt idx="13289">
                  <c:v>-58.771999999999991</c:v>
                </c:pt>
                <c:pt idx="13290">
                  <c:v>-58.769999999999996</c:v>
                </c:pt>
                <c:pt idx="13291">
                  <c:v>-58.767999999999994</c:v>
                </c:pt>
                <c:pt idx="13292">
                  <c:v>-58.765999999999991</c:v>
                </c:pt>
                <c:pt idx="13293">
                  <c:v>-58.763999999999996</c:v>
                </c:pt>
                <c:pt idx="13294">
                  <c:v>-58.761999999999993</c:v>
                </c:pt>
                <c:pt idx="13295">
                  <c:v>-58.759999999999991</c:v>
                </c:pt>
                <c:pt idx="13296">
                  <c:v>-58.757999999999996</c:v>
                </c:pt>
                <c:pt idx="13297">
                  <c:v>-58.755999999999993</c:v>
                </c:pt>
                <c:pt idx="13298">
                  <c:v>-58.753999999999991</c:v>
                </c:pt>
                <c:pt idx="13299">
                  <c:v>-58.751999999999995</c:v>
                </c:pt>
                <c:pt idx="13300">
                  <c:v>-58.749999999999993</c:v>
                </c:pt>
                <c:pt idx="13301">
                  <c:v>-58.74799999999999</c:v>
                </c:pt>
                <c:pt idx="13302">
                  <c:v>-58.745999999999995</c:v>
                </c:pt>
                <c:pt idx="13303">
                  <c:v>-58.743999999999993</c:v>
                </c:pt>
                <c:pt idx="13304">
                  <c:v>-58.74199999999999</c:v>
                </c:pt>
                <c:pt idx="13305">
                  <c:v>-58.739999999999995</c:v>
                </c:pt>
                <c:pt idx="13306">
                  <c:v>-58.738</c:v>
                </c:pt>
                <c:pt idx="13307">
                  <c:v>-58.73599999999999</c:v>
                </c:pt>
                <c:pt idx="13308">
                  <c:v>-58.733999999999995</c:v>
                </c:pt>
                <c:pt idx="13309">
                  <c:v>-58.731999999999999</c:v>
                </c:pt>
                <c:pt idx="13310">
                  <c:v>-58.72999999999999</c:v>
                </c:pt>
                <c:pt idx="13311">
                  <c:v>-58.727999999999994</c:v>
                </c:pt>
                <c:pt idx="13312">
                  <c:v>-58.725999999999999</c:v>
                </c:pt>
                <c:pt idx="13313">
                  <c:v>-58.72399999999999</c:v>
                </c:pt>
                <c:pt idx="13314">
                  <c:v>-58.721999999999994</c:v>
                </c:pt>
                <c:pt idx="13315">
                  <c:v>-58.72</c:v>
                </c:pt>
                <c:pt idx="13316">
                  <c:v>-58.717999999999989</c:v>
                </c:pt>
                <c:pt idx="13317">
                  <c:v>-58.715999999999994</c:v>
                </c:pt>
                <c:pt idx="13318">
                  <c:v>-58.713999999999999</c:v>
                </c:pt>
                <c:pt idx="13319">
                  <c:v>-58.711999999999989</c:v>
                </c:pt>
                <c:pt idx="13320">
                  <c:v>-58.709999999999994</c:v>
                </c:pt>
                <c:pt idx="13321">
                  <c:v>-58.707999999999998</c:v>
                </c:pt>
                <c:pt idx="13322">
                  <c:v>-58.705999999999996</c:v>
                </c:pt>
                <c:pt idx="13323">
                  <c:v>-58.703999999999994</c:v>
                </c:pt>
                <c:pt idx="13324">
                  <c:v>-58.701999999999998</c:v>
                </c:pt>
                <c:pt idx="13325">
                  <c:v>-58.699999999999996</c:v>
                </c:pt>
                <c:pt idx="13326">
                  <c:v>-58.697999999999993</c:v>
                </c:pt>
                <c:pt idx="13327">
                  <c:v>-58.695999999999998</c:v>
                </c:pt>
                <c:pt idx="13328">
                  <c:v>-58.693999999999996</c:v>
                </c:pt>
                <c:pt idx="13329">
                  <c:v>-58.691999999999993</c:v>
                </c:pt>
                <c:pt idx="13330">
                  <c:v>-58.69</c:v>
                </c:pt>
                <c:pt idx="13331">
                  <c:v>-58.687999999999995</c:v>
                </c:pt>
                <c:pt idx="13332">
                  <c:v>-58.685999999999993</c:v>
                </c:pt>
                <c:pt idx="13333">
                  <c:v>-58.683999999999997</c:v>
                </c:pt>
                <c:pt idx="13334">
                  <c:v>-58.681999999999995</c:v>
                </c:pt>
                <c:pt idx="13335">
                  <c:v>-58.679999999999993</c:v>
                </c:pt>
                <c:pt idx="13336">
                  <c:v>-58.677999999999997</c:v>
                </c:pt>
                <c:pt idx="13337">
                  <c:v>-58.675999999999995</c:v>
                </c:pt>
                <c:pt idx="13338">
                  <c:v>-58.673999999999992</c:v>
                </c:pt>
                <c:pt idx="13339">
                  <c:v>-58.671999999999997</c:v>
                </c:pt>
                <c:pt idx="13340">
                  <c:v>-58.669999999999995</c:v>
                </c:pt>
                <c:pt idx="13341">
                  <c:v>-58.667999999999992</c:v>
                </c:pt>
                <c:pt idx="13342">
                  <c:v>-58.665999999999997</c:v>
                </c:pt>
                <c:pt idx="13343">
                  <c:v>-58.663999999999994</c:v>
                </c:pt>
                <c:pt idx="13344">
                  <c:v>-58.661999999999992</c:v>
                </c:pt>
                <c:pt idx="13345">
                  <c:v>-58.66</c:v>
                </c:pt>
                <c:pt idx="13346">
                  <c:v>-58.657999999999994</c:v>
                </c:pt>
                <c:pt idx="13347">
                  <c:v>-58.655999999999992</c:v>
                </c:pt>
                <c:pt idx="13348">
                  <c:v>-58.653999999999996</c:v>
                </c:pt>
                <c:pt idx="13349">
                  <c:v>-58.651999999999994</c:v>
                </c:pt>
                <c:pt idx="13350">
                  <c:v>-58.649999999999991</c:v>
                </c:pt>
                <c:pt idx="13351">
                  <c:v>-58.647999999999996</c:v>
                </c:pt>
                <c:pt idx="13352">
                  <c:v>-58.645999999999994</c:v>
                </c:pt>
                <c:pt idx="13353">
                  <c:v>-58.643999999999991</c:v>
                </c:pt>
                <c:pt idx="13354">
                  <c:v>-58.641999999999996</c:v>
                </c:pt>
                <c:pt idx="13355">
                  <c:v>-58.639999999999993</c:v>
                </c:pt>
                <c:pt idx="13356">
                  <c:v>-58.637999999999991</c:v>
                </c:pt>
                <c:pt idx="13357">
                  <c:v>-58.635999999999996</c:v>
                </c:pt>
                <c:pt idx="13358">
                  <c:v>-58.633999999999993</c:v>
                </c:pt>
                <c:pt idx="13359">
                  <c:v>-58.631999999999991</c:v>
                </c:pt>
                <c:pt idx="13360">
                  <c:v>-58.629999999999995</c:v>
                </c:pt>
                <c:pt idx="13361">
                  <c:v>-58.627999999999993</c:v>
                </c:pt>
                <c:pt idx="13362">
                  <c:v>-58.625999999999991</c:v>
                </c:pt>
                <c:pt idx="13363">
                  <c:v>-58.623999999999995</c:v>
                </c:pt>
                <c:pt idx="13364">
                  <c:v>-58.621999999999993</c:v>
                </c:pt>
                <c:pt idx="13365">
                  <c:v>-58.61999999999999</c:v>
                </c:pt>
                <c:pt idx="13366">
                  <c:v>-58.617999999999995</c:v>
                </c:pt>
                <c:pt idx="13367">
                  <c:v>-58.615999999999993</c:v>
                </c:pt>
                <c:pt idx="13368">
                  <c:v>-58.61399999999999</c:v>
                </c:pt>
                <c:pt idx="13369">
                  <c:v>-58.611999999999995</c:v>
                </c:pt>
                <c:pt idx="13370">
                  <c:v>-58.61</c:v>
                </c:pt>
                <c:pt idx="13371">
                  <c:v>-58.60799999999999</c:v>
                </c:pt>
                <c:pt idx="13372">
                  <c:v>-58.605999999999995</c:v>
                </c:pt>
                <c:pt idx="13373">
                  <c:v>-58.603999999999999</c:v>
                </c:pt>
                <c:pt idx="13374">
                  <c:v>-58.60199999999999</c:v>
                </c:pt>
                <c:pt idx="13375">
                  <c:v>-58.599999999999994</c:v>
                </c:pt>
                <c:pt idx="13376">
                  <c:v>-58.597999999999999</c:v>
                </c:pt>
                <c:pt idx="13377">
                  <c:v>-58.595999999999989</c:v>
                </c:pt>
                <c:pt idx="13378">
                  <c:v>-58.593999999999994</c:v>
                </c:pt>
                <c:pt idx="13379">
                  <c:v>-58.591999999999999</c:v>
                </c:pt>
                <c:pt idx="13380">
                  <c:v>-58.589999999999989</c:v>
                </c:pt>
                <c:pt idx="13381">
                  <c:v>-58.587999999999994</c:v>
                </c:pt>
                <c:pt idx="13382">
                  <c:v>-58.585999999999999</c:v>
                </c:pt>
                <c:pt idx="13383">
                  <c:v>-58.583999999999996</c:v>
                </c:pt>
                <c:pt idx="13384">
                  <c:v>-58.581999999999994</c:v>
                </c:pt>
                <c:pt idx="13385">
                  <c:v>-58.58</c:v>
                </c:pt>
                <c:pt idx="13386">
                  <c:v>-58.577999999999996</c:v>
                </c:pt>
                <c:pt idx="13387">
                  <c:v>-58.575999999999993</c:v>
                </c:pt>
                <c:pt idx="13388">
                  <c:v>-58.573999999999998</c:v>
                </c:pt>
                <c:pt idx="13389">
                  <c:v>-58.571999999999996</c:v>
                </c:pt>
                <c:pt idx="13390">
                  <c:v>-58.569999999999993</c:v>
                </c:pt>
                <c:pt idx="13391">
                  <c:v>-58.567999999999998</c:v>
                </c:pt>
                <c:pt idx="13392">
                  <c:v>-58.565999999999995</c:v>
                </c:pt>
                <c:pt idx="13393">
                  <c:v>-58.563999999999993</c:v>
                </c:pt>
                <c:pt idx="13394">
                  <c:v>-58.561999999999998</c:v>
                </c:pt>
                <c:pt idx="13395">
                  <c:v>-58.559999999999995</c:v>
                </c:pt>
                <c:pt idx="13396">
                  <c:v>-58.557999999999993</c:v>
                </c:pt>
                <c:pt idx="13397">
                  <c:v>-58.555999999999997</c:v>
                </c:pt>
                <c:pt idx="13398">
                  <c:v>-58.553999999999995</c:v>
                </c:pt>
                <c:pt idx="13399">
                  <c:v>-58.551999999999992</c:v>
                </c:pt>
                <c:pt idx="13400">
                  <c:v>-58.55</c:v>
                </c:pt>
                <c:pt idx="13401">
                  <c:v>-58.547999999999995</c:v>
                </c:pt>
                <c:pt idx="13402">
                  <c:v>-58.545999999999992</c:v>
                </c:pt>
                <c:pt idx="13403">
                  <c:v>-58.543999999999997</c:v>
                </c:pt>
                <c:pt idx="13404">
                  <c:v>-58.541999999999994</c:v>
                </c:pt>
                <c:pt idx="13405">
                  <c:v>-58.539999999999992</c:v>
                </c:pt>
                <c:pt idx="13406">
                  <c:v>-58.537999999999997</c:v>
                </c:pt>
                <c:pt idx="13407">
                  <c:v>-58.535999999999994</c:v>
                </c:pt>
                <c:pt idx="13408">
                  <c:v>-58.533999999999992</c:v>
                </c:pt>
                <c:pt idx="13409">
                  <c:v>-58.531999999999996</c:v>
                </c:pt>
                <c:pt idx="13410">
                  <c:v>-58.529999999999994</c:v>
                </c:pt>
                <c:pt idx="13411">
                  <c:v>-58.527999999999992</c:v>
                </c:pt>
                <c:pt idx="13412">
                  <c:v>-58.525999999999996</c:v>
                </c:pt>
                <c:pt idx="13413">
                  <c:v>-58.523999999999994</c:v>
                </c:pt>
                <c:pt idx="13414">
                  <c:v>-58.521999999999991</c:v>
                </c:pt>
                <c:pt idx="13415">
                  <c:v>-58.519999999999996</c:v>
                </c:pt>
                <c:pt idx="13416">
                  <c:v>-58.517999999999994</c:v>
                </c:pt>
                <c:pt idx="13417">
                  <c:v>-58.515999999999991</c:v>
                </c:pt>
                <c:pt idx="13418">
                  <c:v>-58.513999999999996</c:v>
                </c:pt>
                <c:pt idx="13419">
                  <c:v>-58.511999999999993</c:v>
                </c:pt>
                <c:pt idx="13420">
                  <c:v>-58.509999999999991</c:v>
                </c:pt>
                <c:pt idx="13421">
                  <c:v>-58.507999999999996</c:v>
                </c:pt>
                <c:pt idx="13422">
                  <c:v>-58.505999999999993</c:v>
                </c:pt>
                <c:pt idx="13423">
                  <c:v>-58.503999999999991</c:v>
                </c:pt>
                <c:pt idx="13424">
                  <c:v>-58.501999999999995</c:v>
                </c:pt>
                <c:pt idx="13425">
                  <c:v>-58.499999999999993</c:v>
                </c:pt>
                <c:pt idx="13426">
                  <c:v>-58.49799999999999</c:v>
                </c:pt>
                <c:pt idx="13427">
                  <c:v>-58.495999999999995</c:v>
                </c:pt>
                <c:pt idx="13428">
                  <c:v>-58.493999999999993</c:v>
                </c:pt>
                <c:pt idx="13429">
                  <c:v>-58.49199999999999</c:v>
                </c:pt>
                <c:pt idx="13430">
                  <c:v>-58.489999999999995</c:v>
                </c:pt>
                <c:pt idx="13431">
                  <c:v>-58.488</c:v>
                </c:pt>
                <c:pt idx="13432">
                  <c:v>-58.48599999999999</c:v>
                </c:pt>
                <c:pt idx="13433">
                  <c:v>-58.483999999999995</c:v>
                </c:pt>
                <c:pt idx="13434">
                  <c:v>-58.481999999999999</c:v>
                </c:pt>
                <c:pt idx="13435">
                  <c:v>-58.47999999999999</c:v>
                </c:pt>
                <c:pt idx="13436">
                  <c:v>-58.477999999999994</c:v>
                </c:pt>
                <c:pt idx="13437">
                  <c:v>-58.475999999999999</c:v>
                </c:pt>
                <c:pt idx="13438">
                  <c:v>-58.47399999999999</c:v>
                </c:pt>
                <c:pt idx="13439">
                  <c:v>-58.471999999999994</c:v>
                </c:pt>
                <c:pt idx="13440">
                  <c:v>-58.47</c:v>
                </c:pt>
                <c:pt idx="13441">
                  <c:v>-58.467999999999989</c:v>
                </c:pt>
                <c:pt idx="13442">
                  <c:v>-58.465999999999994</c:v>
                </c:pt>
                <c:pt idx="13443">
                  <c:v>-58.463999999999999</c:v>
                </c:pt>
                <c:pt idx="13444">
                  <c:v>-58.461999999999989</c:v>
                </c:pt>
                <c:pt idx="13445">
                  <c:v>-58.459999999999994</c:v>
                </c:pt>
                <c:pt idx="13446">
                  <c:v>-58.457999999999998</c:v>
                </c:pt>
                <c:pt idx="13447">
                  <c:v>-58.455999999999996</c:v>
                </c:pt>
                <c:pt idx="13448">
                  <c:v>-58.453999999999994</c:v>
                </c:pt>
                <c:pt idx="13449">
                  <c:v>-58.451999999999998</c:v>
                </c:pt>
                <c:pt idx="13450">
                  <c:v>-58.449999999999996</c:v>
                </c:pt>
                <c:pt idx="13451">
                  <c:v>-58.447999999999993</c:v>
                </c:pt>
                <c:pt idx="13452">
                  <c:v>-58.445999999999998</c:v>
                </c:pt>
                <c:pt idx="13453">
                  <c:v>-58.443999999999996</c:v>
                </c:pt>
                <c:pt idx="13454">
                  <c:v>-58.441999999999993</c:v>
                </c:pt>
                <c:pt idx="13455">
                  <c:v>-58.44</c:v>
                </c:pt>
                <c:pt idx="13456">
                  <c:v>-58.437999999999995</c:v>
                </c:pt>
                <c:pt idx="13457">
                  <c:v>-58.435999999999993</c:v>
                </c:pt>
                <c:pt idx="13458">
                  <c:v>-58.433999999999997</c:v>
                </c:pt>
                <c:pt idx="13459">
                  <c:v>-58.431999999999995</c:v>
                </c:pt>
                <c:pt idx="13460">
                  <c:v>-58.429999999999993</c:v>
                </c:pt>
                <c:pt idx="13461">
                  <c:v>-58.427999999999997</c:v>
                </c:pt>
                <c:pt idx="13462">
                  <c:v>-58.425999999999995</c:v>
                </c:pt>
                <c:pt idx="13463">
                  <c:v>-58.423999999999992</c:v>
                </c:pt>
                <c:pt idx="13464">
                  <c:v>-58.421999999999997</c:v>
                </c:pt>
                <c:pt idx="13465">
                  <c:v>-58.419999999999995</c:v>
                </c:pt>
                <c:pt idx="13466">
                  <c:v>-58.417999999999992</c:v>
                </c:pt>
                <c:pt idx="13467">
                  <c:v>-58.415999999999997</c:v>
                </c:pt>
                <c:pt idx="13468">
                  <c:v>-58.413999999999994</c:v>
                </c:pt>
                <c:pt idx="13469">
                  <c:v>-58.411999999999992</c:v>
                </c:pt>
                <c:pt idx="13470">
                  <c:v>-58.41</c:v>
                </c:pt>
                <c:pt idx="13471">
                  <c:v>-58.407999999999994</c:v>
                </c:pt>
                <c:pt idx="13472">
                  <c:v>-58.405999999999992</c:v>
                </c:pt>
                <c:pt idx="13473">
                  <c:v>-58.403999999999996</c:v>
                </c:pt>
                <c:pt idx="13474">
                  <c:v>-58.401999999999994</c:v>
                </c:pt>
                <c:pt idx="13475">
                  <c:v>-58.399999999999991</c:v>
                </c:pt>
                <c:pt idx="13476">
                  <c:v>-58.397999999999996</c:v>
                </c:pt>
                <c:pt idx="13477">
                  <c:v>-58.395999999999994</c:v>
                </c:pt>
                <c:pt idx="13478">
                  <c:v>-58.393999999999991</c:v>
                </c:pt>
                <c:pt idx="13479">
                  <c:v>-58.391999999999996</c:v>
                </c:pt>
                <c:pt idx="13480">
                  <c:v>-58.389999999999993</c:v>
                </c:pt>
                <c:pt idx="13481">
                  <c:v>-58.387999999999991</c:v>
                </c:pt>
                <c:pt idx="13482">
                  <c:v>-58.385999999999996</c:v>
                </c:pt>
                <c:pt idx="13483">
                  <c:v>-58.383999999999993</c:v>
                </c:pt>
                <c:pt idx="13484">
                  <c:v>-58.381999999999991</c:v>
                </c:pt>
                <c:pt idx="13485">
                  <c:v>-58.379999999999995</c:v>
                </c:pt>
                <c:pt idx="13486">
                  <c:v>-58.377999999999993</c:v>
                </c:pt>
                <c:pt idx="13487">
                  <c:v>-58.375999999999991</c:v>
                </c:pt>
                <c:pt idx="13488">
                  <c:v>-58.373999999999995</c:v>
                </c:pt>
                <c:pt idx="13489">
                  <c:v>-58.371999999999993</c:v>
                </c:pt>
                <c:pt idx="13490">
                  <c:v>-58.36999999999999</c:v>
                </c:pt>
                <c:pt idx="13491">
                  <c:v>-58.367999999999995</c:v>
                </c:pt>
                <c:pt idx="13492">
                  <c:v>-58.365999999999993</c:v>
                </c:pt>
                <c:pt idx="13493">
                  <c:v>-58.36399999999999</c:v>
                </c:pt>
                <c:pt idx="13494">
                  <c:v>-58.361999999999995</c:v>
                </c:pt>
                <c:pt idx="13495">
                  <c:v>-58.36</c:v>
                </c:pt>
                <c:pt idx="13496">
                  <c:v>-58.35799999999999</c:v>
                </c:pt>
                <c:pt idx="13497">
                  <c:v>-58.355999999999995</c:v>
                </c:pt>
                <c:pt idx="13498">
                  <c:v>-58.353999999999999</c:v>
                </c:pt>
                <c:pt idx="13499">
                  <c:v>-58.35199999999999</c:v>
                </c:pt>
                <c:pt idx="13500">
                  <c:v>-58.349999999999994</c:v>
                </c:pt>
                <c:pt idx="13501">
                  <c:v>-58.347999999999999</c:v>
                </c:pt>
                <c:pt idx="13502">
                  <c:v>-58.345999999999989</c:v>
                </c:pt>
                <c:pt idx="13503">
                  <c:v>-58.343999999999994</c:v>
                </c:pt>
                <c:pt idx="13504">
                  <c:v>-58.341999999999999</c:v>
                </c:pt>
                <c:pt idx="13505">
                  <c:v>-58.339999999999989</c:v>
                </c:pt>
                <c:pt idx="13506">
                  <c:v>-58.337999999999994</c:v>
                </c:pt>
                <c:pt idx="13507">
                  <c:v>-58.335999999999999</c:v>
                </c:pt>
                <c:pt idx="13508">
                  <c:v>-58.333999999999996</c:v>
                </c:pt>
                <c:pt idx="13509">
                  <c:v>-58.331999999999994</c:v>
                </c:pt>
                <c:pt idx="13510">
                  <c:v>-58.33</c:v>
                </c:pt>
                <c:pt idx="13511">
                  <c:v>-58.327999999999996</c:v>
                </c:pt>
                <c:pt idx="13512">
                  <c:v>-58.325999999999993</c:v>
                </c:pt>
                <c:pt idx="13513">
                  <c:v>-58.323999999999998</c:v>
                </c:pt>
                <c:pt idx="13514">
                  <c:v>-58.321999999999996</c:v>
                </c:pt>
                <c:pt idx="13515">
                  <c:v>-58.319999999999993</c:v>
                </c:pt>
                <c:pt idx="13516">
                  <c:v>-58.317999999999998</c:v>
                </c:pt>
                <c:pt idx="13517">
                  <c:v>-58.315999999999995</c:v>
                </c:pt>
                <c:pt idx="13518">
                  <c:v>-58.313999999999993</c:v>
                </c:pt>
                <c:pt idx="13519">
                  <c:v>-58.311999999999998</c:v>
                </c:pt>
                <c:pt idx="13520">
                  <c:v>-58.309999999999995</c:v>
                </c:pt>
                <c:pt idx="13521">
                  <c:v>-58.307999999999993</c:v>
                </c:pt>
                <c:pt idx="13522">
                  <c:v>-58.305999999999997</c:v>
                </c:pt>
                <c:pt idx="13523">
                  <c:v>-58.303999999999995</c:v>
                </c:pt>
                <c:pt idx="13524">
                  <c:v>-58.301999999999992</c:v>
                </c:pt>
                <c:pt idx="13525">
                  <c:v>-58.3</c:v>
                </c:pt>
                <c:pt idx="13526">
                  <c:v>-58.297999999999995</c:v>
                </c:pt>
                <c:pt idx="13527">
                  <c:v>-58.295999999999992</c:v>
                </c:pt>
                <c:pt idx="13528">
                  <c:v>-58.293999999999997</c:v>
                </c:pt>
                <c:pt idx="13529">
                  <c:v>-58.291999999999994</c:v>
                </c:pt>
                <c:pt idx="13530">
                  <c:v>-58.289999999999992</c:v>
                </c:pt>
                <c:pt idx="13531">
                  <c:v>-58.287999999999997</c:v>
                </c:pt>
                <c:pt idx="13532">
                  <c:v>-58.285999999999994</c:v>
                </c:pt>
                <c:pt idx="13533">
                  <c:v>-58.283999999999992</c:v>
                </c:pt>
                <c:pt idx="13534">
                  <c:v>-58.281999999999996</c:v>
                </c:pt>
                <c:pt idx="13535">
                  <c:v>-58.279999999999994</c:v>
                </c:pt>
                <c:pt idx="13536">
                  <c:v>-58.277999999999992</c:v>
                </c:pt>
                <c:pt idx="13537">
                  <c:v>-58.275999999999996</c:v>
                </c:pt>
                <c:pt idx="13538">
                  <c:v>-58.273999999999994</c:v>
                </c:pt>
                <c:pt idx="13539">
                  <c:v>-58.271999999999991</c:v>
                </c:pt>
                <c:pt idx="13540">
                  <c:v>-58.269999999999996</c:v>
                </c:pt>
                <c:pt idx="13541">
                  <c:v>-58.267999999999994</c:v>
                </c:pt>
                <c:pt idx="13542">
                  <c:v>-58.265999999999991</c:v>
                </c:pt>
                <c:pt idx="13543">
                  <c:v>-58.263999999999996</c:v>
                </c:pt>
                <c:pt idx="13544">
                  <c:v>-58.261999999999993</c:v>
                </c:pt>
                <c:pt idx="13545">
                  <c:v>-58.259999999999991</c:v>
                </c:pt>
                <c:pt idx="13546">
                  <c:v>-58.257999999999996</c:v>
                </c:pt>
                <c:pt idx="13547">
                  <c:v>-58.255999999999993</c:v>
                </c:pt>
                <c:pt idx="13548">
                  <c:v>-58.253999999999991</c:v>
                </c:pt>
                <c:pt idx="13549">
                  <c:v>-58.251999999999995</c:v>
                </c:pt>
                <c:pt idx="13550">
                  <c:v>-58.249999999999993</c:v>
                </c:pt>
                <c:pt idx="13551">
                  <c:v>-58.24799999999999</c:v>
                </c:pt>
                <c:pt idx="13552">
                  <c:v>-58.245999999999995</c:v>
                </c:pt>
                <c:pt idx="13553">
                  <c:v>-58.243999999999993</c:v>
                </c:pt>
                <c:pt idx="13554">
                  <c:v>-58.24199999999999</c:v>
                </c:pt>
                <c:pt idx="13555">
                  <c:v>-58.239999999999995</c:v>
                </c:pt>
                <c:pt idx="13556">
                  <c:v>-58.238</c:v>
                </c:pt>
                <c:pt idx="13557">
                  <c:v>-58.23599999999999</c:v>
                </c:pt>
                <c:pt idx="13558">
                  <c:v>-58.233999999999995</c:v>
                </c:pt>
                <c:pt idx="13559">
                  <c:v>-58.231999999999999</c:v>
                </c:pt>
                <c:pt idx="13560">
                  <c:v>-58.22999999999999</c:v>
                </c:pt>
                <c:pt idx="13561">
                  <c:v>-58.227999999999994</c:v>
                </c:pt>
                <c:pt idx="13562">
                  <c:v>-58.225999999999999</c:v>
                </c:pt>
                <c:pt idx="13563">
                  <c:v>-58.22399999999999</c:v>
                </c:pt>
                <c:pt idx="13564">
                  <c:v>-58.221999999999994</c:v>
                </c:pt>
                <c:pt idx="13565">
                  <c:v>-58.22</c:v>
                </c:pt>
                <c:pt idx="13566">
                  <c:v>-58.217999999999989</c:v>
                </c:pt>
                <c:pt idx="13567">
                  <c:v>-58.215999999999994</c:v>
                </c:pt>
                <c:pt idx="13568">
                  <c:v>-58.213999999999999</c:v>
                </c:pt>
                <c:pt idx="13569">
                  <c:v>-58.211999999999989</c:v>
                </c:pt>
                <c:pt idx="13570">
                  <c:v>-58.209999999999994</c:v>
                </c:pt>
                <c:pt idx="13571">
                  <c:v>-58.207999999999998</c:v>
                </c:pt>
                <c:pt idx="13572">
                  <c:v>-58.205999999999996</c:v>
                </c:pt>
                <c:pt idx="13573">
                  <c:v>-58.203999999999994</c:v>
                </c:pt>
                <c:pt idx="13574">
                  <c:v>-58.201999999999998</c:v>
                </c:pt>
                <c:pt idx="13575">
                  <c:v>-58.199999999999996</c:v>
                </c:pt>
                <c:pt idx="13576">
                  <c:v>-58.197999999999993</c:v>
                </c:pt>
                <c:pt idx="13577">
                  <c:v>-58.195999999999998</c:v>
                </c:pt>
                <c:pt idx="13578">
                  <c:v>-58.193999999999996</c:v>
                </c:pt>
                <c:pt idx="13579">
                  <c:v>-58.191999999999993</c:v>
                </c:pt>
                <c:pt idx="13580">
                  <c:v>-58.19</c:v>
                </c:pt>
                <c:pt idx="13581">
                  <c:v>-58.187999999999995</c:v>
                </c:pt>
                <c:pt idx="13582">
                  <c:v>-58.185999999999993</c:v>
                </c:pt>
                <c:pt idx="13583">
                  <c:v>-58.183999999999997</c:v>
                </c:pt>
                <c:pt idx="13584">
                  <c:v>-58.181999999999995</c:v>
                </c:pt>
                <c:pt idx="13585">
                  <c:v>-58.179999999999993</c:v>
                </c:pt>
                <c:pt idx="13586">
                  <c:v>-58.177999999999997</c:v>
                </c:pt>
                <c:pt idx="13587">
                  <c:v>-58.175999999999995</c:v>
                </c:pt>
                <c:pt idx="13588">
                  <c:v>-58.173999999999992</c:v>
                </c:pt>
                <c:pt idx="13589">
                  <c:v>-58.171999999999997</c:v>
                </c:pt>
                <c:pt idx="13590">
                  <c:v>-58.169999999999995</c:v>
                </c:pt>
                <c:pt idx="13591">
                  <c:v>-58.167999999999992</c:v>
                </c:pt>
                <c:pt idx="13592">
                  <c:v>-58.165999999999997</c:v>
                </c:pt>
                <c:pt idx="13593">
                  <c:v>-58.163999999999994</c:v>
                </c:pt>
                <c:pt idx="13594">
                  <c:v>-58.161999999999992</c:v>
                </c:pt>
                <c:pt idx="13595">
                  <c:v>-58.16</c:v>
                </c:pt>
                <c:pt idx="13596">
                  <c:v>-58.157999999999994</c:v>
                </c:pt>
                <c:pt idx="13597">
                  <c:v>-58.155999999999992</c:v>
                </c:pt>
                <c:pt idx="13598">
                  <c:v>-58.153999999999996</c:v>
                </c:pt>
                <c:pt idx="13599">
                  <c:v>-58.151999999999994</c:v>
                </c:pt>
                <c:pt idx="13600">
                  <c:v>-58.149999999999991</c:v>
                </c:pt>
                <c:pt idx="13601">
                  <c:v>-58.147999999999996</c:v>
                </c:pt>
                <c:pt idx="13602">
                  <c:v>-58.145999999999994</c:v>
                </c:pt>
                <c:pt idx="13603">
                  <c:v>-58.143999999999991</c:v>
                </c:pt>
                <c:pt idx="13604">
                  <c:v>-58.141999999999996</c:v>
                </c:pt>
                <c:pt idx="13605">
                  <c:v>-58.139999999999993</c:v>
                </c:pt>
                <c:pt idx="13606">
                  <c:v>-58.137999999999991</c:v>
                </c:pt>
                <c:pt idx="13607">
                  <c:v>-58.135999999999996</c:v>
                </c:pt>
                <c:pt idx="13608">
                  <c:v>-58.133999999999993</c:v>
                </c:pt>
                <c:pt idx="13609">
                  <c:v>-58.131999999999991</c:v>
                </c:pt>
                <c:pt idx="13610">
                  <c:v>-58.129999999999995</c:v>
                </c:pt>
                <c:pt idx="13611">
                  <c:v>-58.127999999999993</c:v>
                </c:pt>
                <c:pt idx="13612">
                  <c:v>-58.125999999999991</c:v>
                </c:pt>
                <c:pt idx="13613">
                  <c:v>-58.123999999999995</c:v>
                </c:pt>
                <c:pt idx="13614">
                  <c:v>-58.121999999999993</c:v>
                </c:pt>
                <c:pt idx="13615">
                  <c:v>-58.11999999999999</c:v>
                </c:pt>
                <c:pt idx="13616">
                  <c:v>-58.117999999999995</c:v>
                </c:pt>
                <c:pt idx="13617">
                  <c:v>-58.115999999999993</c:v>
                </c:pt>
                <c:pt idx="13618">
                  <c:v>-58.11399999999999</c:v>
                </c:pt>
                <c:pt idx="13619">
                  <c:v>-58.111999999999995</c:v>
                </c:pt>
                <c:pt idx="13620">
                  <c:v>-58.11</c:v>
                </c:pt>
                <c:pt idx="13621">
                  <c:v>-58.10799999999999</c:v>
                </c:pt>
                <c:pt idx="13622">
                  <c:v>-58.105999999999995</c:v>
                </c:pt>
                <c:pt idx="13623">
                  <c:v>-58.103999999999999</c:v>
                </c:pt>
                <c:pt idx="13624">
                  <c:v>-58.10199999999999</c:v>
                </c:pt>
                <c:pt idx="13625">
                  <c:v>-58.099999999999994</c:v>
                </c:pt>
                <c:pt idx="13626">
                  <c:v>-58.097999999999999</c:v>
                </c:pt>
                <c:pt idx="13627">
                  <c:v>-58.095999999999989</c:v>
                </c:pt>
                <c:pt idx="13628">
                  <c:v>-58.093999999999994</c:v>
                </c:pt>
                <c:pt idx="13629">
                  <c:v>-58.091999999999999</c:v>
                </c:pt>
                <c:pt idx="13630">
                  <c:v>-58.089999999999989</c:v>
                </c:pt>
                <c:pt idx="13631">
                  <c:v>-58.087999999999994</c:v>
                </c:pt>
                <c:pt idx="13632">
                  <c:v>-58.085999999999999</c:v>
                </c:pt>
                <c:pt idx="13633">
                  <c:v>-58.083999999999996</c:v>
                </c:pt>
                <c:pt idx="13634">
                  <c:v>-58.081999999999994</c:v>
                </c:pt>
                <c:pt idx="13635">
                  <c:v>-58.08</c:v>
                </c:pt>
                <c:pt idx="13636">
                  <c:v>-58.077999999999996</c:v>
                </c:pt>
                <c:pt idx="13637">
                  <c:v>-58.075999999999993</c:v>
                </c:pt>
                <c:pt idx="13638">
                  <c:v>-58.073999999999998</c:v>
                </c:pt>
                <c:pt idx="13639">
                  <c:v>-58.071999999999996</c:v>
                </c:pt>
                <c:pt idx="13640">
                  <c:v>-58.069999999999993</c:v>
                </c:pt>
                <c:pt idx="13641">
                  <c:v>-58.067999999999998</c:v>
                </c:pt>
                <c:pt idx="13642">
                  <c:v>-58.065999999999995</c:v>
                </c:pt>
                <c:pt idx="13643">
                  <c:v>-58.063999999999993</c:v>
                </c:pt>
                <c:pt idx="13644">
                  <c:v>-58.061999999999998</c:v>
                </c:pt>
                <c:pt idx="13645">
                  <c:v>-58.059999999999995</c:v>
                </c:pt>
                <c:pt idx="13646">
                  <c:v>-58.057999999999993</c:v>
                </c:pt>
                <c:pt idx="13647">
                  <c:v>-58.055999999999997</c:v>
                </c:pt>
                <c:pt idx="13648">
                  <c:v>-58.053999999999995</c:v>
                </c:pt>
                <c:pt idx="13649">
                  <c:v>-58.051999999999992</c:v>
                </c:pt>
                <c:pt idx="13650">
                  <c:v>-58.05</c:v>
                </c:pt>
                <c:pt idx="13651">
                  <c:v>-58.047999999999995</c:v>
                </c:pt>
                <c:pt idx="13652">
                  <c:v>-58.045999999999992</c:v>
                </c:pt>
                <c:pt idx="13653">
                  <c:v>-58.043999999999997</c:v>
                </c:pt>
                <c:pt idx="13654">
                  <c:v>-58.041999999999994</c:v>
                </c:pt>
                <c:pt idx="13655">
                  <c:v>-58.039999999999992</c:v>
                </c:pt>
                <c:pt idx="13656">
                  <c:v>-58.037999999999997</c:v>
                </c:pt>
                <c:pt idx="13657">
                  <c:v>-58.035999999999994</c:v>
                </c:pt>
                <c:pt idx="13658">
                  <c:v>-58.033999999999992</c:v>
                </c:pt>
                <c:pt idx="13659">
                  <c:v>-58.031999999999996</c:v>
                </c:pt>
                <c:pt idx="13660">
                  <c:v>-58.029999999999994</c:v>
                </c:pt>
                <c:pt idx="13661">
                  <c:v>-58.027999999999992</c:v>
                </c:pt>
                <c:pt idx="13662">
                  <c:v>-58.025999999999996</c:v>
                </c:pt>
                <c:pt idx="13663">
                  <c:v>-58.023999999999994</c:v>
                </c:pt>
                <c:pt idx="13664">
                  <c:v>-58.021999999999991</c:v>
                </c:pt>
                <c:pt idx="13665">
                  <c:v>-58.019999999999996</c:v>
                </c:pt>
                <c:pt idx="13666">
                  <c:v>-58.017999999999994</c:v>
                </c:pt>
                <c:pt idx="13667">
                  <c:v>-58.015999999999991</c:v>
                </c:pt>
                <c:pt idx="13668">
                  <c:v>-58.013999999999996</c:v>
                </c:pt>
                <c:pt idx="13669">
                  <c:v>-58.011999999999993</c:v>
                </c:pt>
                <c:pt idx="13670">
                  <c:v>-58.009999999999991</c:v>
                </c:pt>
                <c:pt idx="13671">
                  <c:v>-58.007999999999996</c:v>
                </c:pt>
                <c:pt idx="13672">
                  <c:v>-58.005999999999993</c:v>
                </c:pt>
                <c:pt idx="13673">
                  <c:v>-58.003999999999991</c:v>
                </c:pt>
                <c:pt idx="13674">
                  <c:v>-58.001999999999995</c:v>
                </c:pt>
                <c:pt idx="13675">
                  <c:v>-57.999999999999993</c:v>
                </c:pt>
                <c:pt idx="13676">
                  <c:v>-57.99799999999999</c:v>
                </c:pt>
                <c:pt idx="13677">
                  <c:v>-57.995999999999995</c:v>
                </c:pt>
                <c:pt idx="13678">
                  <c:v>-57.993999999999993</c:v>
                </c:pt>
                <c:pt idx="13679">
                  <c:v>-57.99199999999999</c:v>
                </c:pt>
                <c:pt idx="13680">
                  <c:v>-57.989999999999995</c:v>
                </c:pt>
                <c:pt idx="13681">
                  <c:v>-57.988</c:v>
                </c:pt>
                <c:pt idx="13682">
                  <c:v>-57.98599999999999</c:v>
                </c:pt>
                <c:pt idx="13683">
                  <c:v>-57.983999999999995</c:v>
                </c:pt>
                <c:pt idx="13684">
                  <c:v>-57.981999999999999</c:v>
                </c:pt>
                <c:pt idx="13685">
                  <c:v>-57.97999999999999</c:v>
                </c:pt>
                <c:pt idx="13686">
                  <c:v>-57.977999999999994</c:v>
                </c:pt>
                <c:pt idx="13687">
                  <c:v>-57.975999999999999</c:v>
                </c:pt>
                <c:pt idx="13688">
                  <c:v>-57.97399999999999</c:v>
                </c:pt>
                <c:pt idx="13689">
                  <c:v>-57.971999999999994</c:v>
                </c:pt>
                <c:pt idx="13690">
                  <c:v>-57.97</c:v>
                </c:pt>
                <c:pt idx="13691">
                  <c:v>-57.967999999999989</c:v>
                </c:pt>
                <c:pt idx="13692">
                  <c:v>-57.965999999999994</c:v>
                </c:pt>
                <c:pt idx="13693">
                  <c:v>-57.963999999999999</c:v>
                </c:pt>
                <c:pt idx="13694">
                  <c:v>-57.961999999999989</c:v>
                </c:pt>
                <c:pt idx="13695">
                  <c:v>-57.959999999999994</c:v>
                </c:pt>
                <c:pt idx="13696">
                  <c:v>-57.957999999999998</c:v>
                </c:pt>
                <c:pt idx="13697">
                  <c:v>-57.955999999999996</c:v>
                </c:pt>
                <c:pt idx="13698">
                  <c:v>-57.953999999999994</c:v>
                </c:pt>
                <c:pt idx="13699">
                  <c:v>-57.951999999999998</c:v>
                </c:pt>
                <c:pt idx="13700">
                  <c:v>-57.949999999999996</c:v>
                </c:pt>
                <c:pt idx="13701">
                  <c:v>-57.947999999999993</c:v>
                </c:pt>
                <c:pt idx="13702">
                  <c:v>-57.945999999999998</c:v>
                </c:pt>
                <c:pt idx="13703">
                  <c:v>-57.943999999999996</c:v>
                </c:pt>
                <c:pt idx="13704">
                  <c:v>-57.941999999999993</c:v>
                </c:pt>
                <c:pt idx="13705">
                  <c:v>-57.94</c:v>
                </c:pt>
                <c:pt idx="13706">
                  <c:v>-57.937999999999995</c:v>
                </c:pt>
                <c:pt idx="13707">
                  <c:v>-57.935999999999993</c:v>
                </c:pt>
                <c:pt idx="13708">
                  <c:v>-57.933999999999997</c:v>
                </c:pt>
                <c:pt idx="13709">
                  <c:v>-57.931999999999995</c:v>
                </c:pt>
                <c:pt idx="13710">
                  <c:v>-57.929999999999993</c:v>
                </c:pt>
                <c:pt idx="13711">
                  <c:v>-57.927999999999997</c:v>
                </c:pt>
                <c:pt idx="13712">
                  <c:v>-57.925999999999995</c:v>
                </c:pt>
                <c:pt idx="13713">
                  <c:v>-57.923999999999992</c:v>
                </c:pt>
                <c:pt idx="13714">
                  <c:v>-57.921999999999997</c:v>
                </c:pt>
                <c:pt idx="13715">
                  <c:v>-57.919999999999995</c:v>
                </c:pt>
                <c:pt idx="13716">
                  <c:v>-57.917999999999992</c:v>
                </c:pt>
                <c:pt idx="13717">
                  <c:v>-57.915999999999997</c:v>
                </c:pt>
                <c:pt idx="13718">
                  <c:v>-57.913999999999994</c:v>
                </c:pt>
                <c:pt idx="13719">
                  <c:v>-57.911999999999992</c:v>
                </c:pt>
                <c:pt idx="13720">
                  <c:v>-57.91</c:v>
                </c:pt>
                <c:pt idx="13721">
                  <c:v>-57.907999999999994</c:v>
                </c:pt>
                <c:pt idx="13722">
                  <c:v>-57.905999999999992</c:v>
                </c:pt>
                <c:pt idx="13723">
                  <c:v>-57.903999999999996</c:v>
                </c:pt>
                <c:pt idx="13724">
                  <c:v>-57.901999999999994</c:v>
                </c:pt>
                <c:pt idx="13725">
                  <c:v>-57.899999999999991</c:v>
                </c:pt>
                <c:pt idx="13726">
                  <c:v>-57.897999999999996</c:v>
                </c:pt>
                <c:pt idx="13727">
                  <c:v>-57.895999999999994</c:v>
                </c:pt>
                <c:pt idx="13728">
                  <c:v>-57.893999999999991</c:v>
                </c:pt>
                <c:pt idx="13729">
                  <c:v>-57.891999999999996</c:v>
                </c:pt>
                <c:pt idx="13730">
                  <c:v>-57.889999999999993</c:v>
                </c:pt>
                <c:pt idx="13731">
                  <c:v>-57.887999999999991</c:v>
                </c:pt>
                <c:pt idx="13732">
                  <c:v>-57.885999999999996</c:v>
                </c:pt>
                <c:pt idx="13733">
                  <c:v>-57.883999999999993</c:v>
                </c:pt>
                <c:pt idx="13734">
                  <c:v>-57.881999999999991</c:v>
                </c:pt>
                <c:pt idx="13735">
                  <c:v>-57.879999999999995</c:v>
                </c:pt>
                <c:pt idx="13736">
                  <c:v>-57.877999999999993</c:v>
                </c:pt>
                <c:pt idx="13737">
                  <c:v>-57.875999999999991</c:v>
                </c:pt>
                <c:pt idx="13738">
                  <c:v>-57.873999999999995</c:v>
                </c:pt>
                <c:pt idx="13739">
                  <c:v>-57.871999999999993</c:v>
                </c:pt>
                <c:pt idx="13740">
                  <c:v>-57.86999999999999</c:v>
                </c:pt>
                <c:pt idx="13741">
                  <c:v>-57.867999999999995</c:v>
                </c:pt>
                <c:pt idx="13742">
                  <c:v>-57.865999999999993</c:v>
                </c:pt>
                <c:pt idx="13743">
                  <c:v>-57.86399999999999</c:v>
                </c:pt>
                <c:pt idx="13744">
                  <c:v>-57.861999999999995</c:v>
                </c:pt>
                <c:pt idx="13745">
                  <c:v>-57.86</c:v>
                </c:pt>
                <c:pt idx="13746">
                  <c:v>-57.85799999999999</c:v>
                </c:pt>
                <c:pt idx="13747">
                  <c:v>-57.855999999999995</c:v>
                </c:pt>
                <c:pt idx="13748">
                  <c:v>-57.853999999999999</c:v>
                </c:pt>
                <c:pt idx="13749">
                  <c:v>-57.85199999999999</c:v>
                </c:pt>
                <c:pt idx="13750">
                  <c:v>-57.849999999999994</c:v>
                </c:pt>
                <c:pt idx="13751">
                  <c:v>-57.847999999999999</c:v>
                </c:pt>
                <c:pt idx="13752">
                  <c:v>-57.845999999999989</c:v>
                </c:pt>
                <c:pt idx="13753">
                  <c:v>-57.843999999999994</c:v>
                </c:pt>
                <c:pt idx="13754">
                  <c:v>-57.841999999999999</c:v>
                </c:pt>
                <c:pt idx="13755">
                  <c:v>-57.839999999999989</c:v>
                </c:pt>
                <c:pt idx="13756">
                  <c:v>-57.837999999999994</c:v>
                </c:pt>
                <c:pt idx="13757">
                  <c:v>-57.835999999999999</c:v>
                </c:pt>
                <c:pt idx="13758">
                  <c:v>-57.833999999999996</c:v>
                </c:pt>
                <c:pt idx="13759">
                  <c:v>-57.831999999999994</c:v>
                </c:pt>
                <c:pt idx="13760">
                  <c:v>-57.83</c:v>
                </c:pt>
                <c:pt idx="13761">
                  <c:v>-57.827999999999996</c:v>
                </c:pt>
                <c:pt idx="13762">
                  <c:v>-57.825999999999993</c:v>
                </c:pt>
                <c:pt idx="13763">
                  <c:v>-57.823999999999998</c:v>
                </c:pt>
                <c:pt idx="13764">
                  <c:v>-57.821999999999996</c:v>
                </c:pt>
                <c:pt idx="13765">
                  <c:v>-57.819999999999993</c:v>
                </c:pt>
                <c:pt idx="13766">
                  <c:v>-57.817999999999998</c:v>
                </c:pt>
                <c:pt idx="13767">
                  <c:v>-57.815999999999995</c:v>
                </c:pt>
                <c:pt idx="13768">
                  <c:v>-57.813999999999993</c:v>
                </c:pt>
                <c:pt idx="13769">
                  <c:v>-57.811999999999998</c:v>
                </c:pt>
                <c:pt idx="13770">
                  <c:v>-57.809999999999995</c:v>
                </c:pt>
                <c:pt idx="13771">
                  <c:v>-57.807999999999993</c:v>
                </c:pt>
                <c:pt idx="13772">
                  <c:v>-57.805999999999997</c:v>
                </c:pt>
                <c:pt idx="13773">
                  <c:v>-57.803999999999995</c:v>
                </c:pt>
                <c:pt idx="13774">
                  <c:v>-57.801999999999992</c:v>
                </c:pt>
                <c:pt idx="13775">
                  <c:v>-57.8</c:v>
                </c:pt>
                <c:pt idx="13776">
                  <c:v>-57.797999999999995</c:v>
                </c:pt>
                <c:pt idx="13777">
                  <c:v>-57.795999999999992</c:v>
                </c:pt>
                <c:pt idx="13778">
                  <c:v>-57.793999999999997</c:v>
                </c:pt>
                <c:pt idx="13779">
                  <c:v>-57.791999999999994</c:v>
                </c:pt>
                <c:pt idx="13780">
                  <c:v>-57.789999999999992</c:v>
                </c:pt>
                <c:pt idx="13781">
                  <c:v>-57.787999999999997</c:v>
                </c:pt>
                <c:pt idx="13782">
                  <c:v>-57.785999999999994</c:v>
                </c:pt>
                <c:pt idx="13783">
                  <c:v>-57.783999999999992</c:v>
                </c:pt>
                <c:pt idx="13784">
                  <c:v>-57.781999999999996</c:v>
                </c:pt>
                <c:pt idx="13785">
                  <c:v>-57.779999999999994</c:v>
                </c:pt>
                <c:pt idx="13786">
                  <c:v>-57.777999999999992</c:v>
                </c:pt>
                <c:pt idx="13787">
                  <c:v>-57.775999999999996</c:v>
                </c:pt>
                <c:pt idx="13788">
                  <c:v>-57.773999999999994</c:v>
                </c:pt>
                <c:pt idx="13789">
                  <c:v>-57.771999999999991</c:v>
                </c:pt>
                <c:pt idx="13790">
                  <c:v>-57.769999999999996</c:v>
                </c:pt>
                <c:pt idx="13791">
                  <c:v>-57.767999999999994</c:v>
                </c:pt>
                <c:pt idx="13792">
                  <c:v>-57.765999999999991</c:v>
                </c:pt>
                <c:pt idx="13793">
                  <c:v>-57.763999999999996</c:v>
                </c:pt>
                <c:pt idx="13794">
                  <c:v>-57.761999999999993</c:v>
                </c:pt>
                <c:pt idx="13795">
                  <c:v>-57.759999999999991</c:v>
                </c:pt>
                <c:pt idx="13796">
                  <c:v>-57.757999999999996</c:v>
                </c:pt>
                <c:pt idx="13797">
                  <c:v>-57.755999999999993</c:v>
                </c:pt>
                <c:pt idx="13798">
                  <c:v>-57.753999999999991</c:v>
                </c:pt>
                <c:pt idx="13799">
                  <c:v>-57.751999999999995</c:v>
                </c:pt>
                <c:pt idx="13800">
                  <c:v>-57.749999999999993</c:v>
                </c:pt>
                <c:pt idx="13801">
                  <c:v>-57.74799999999999</c:v>
                </c:pt>
                <c:pt idx="13802">
                  <c:v>-57.745999999999995</c:v>
                </c:pt>
                <c:pt idx="13803">
                  <c:v>-57.743999999999993</c:v>
                </c:pt>
                <c:pt idx="13804">
                  <c:v>-57.74199999999999</c:v>
                </c:pt>
                <c:pt idx="13805">
                  <c:v>-57.739999999999995</c:v>
                </c:pt>
                <c:pt idx="13806">
                  <c:v>-57.738</c:v>
                </c:pt>
                <c:pt idx="13807">
                  <c:v>-57.73599999999999</c:v>
                </c:pt>
                <c:pt idx="13808">
                  <c:v>-57.733999999999995</c:v>
                </c:pt>
                <c:pt idx="13809">
                  <c:v>-57.731999999999999</c:v>
                </c:pt>
                <c:pt idx="13810">
                  <c:v>-57.72999999999999</c:v>
                </c:pt>
                <c:pt idx="13811">
                  <c:v>-57.727999999999994</c:v>
                </c:pt>
                <c:pt idx="13812">
                  <c:v>-57.725999999999999</c:v>
                </c:pt>
                <c:pt idx="13813">
                  <c:v>-57.72399999999999</c:v>
                </c:pt>
                <c:pt idx="13814">
                  <c:v>-57.721999999999994</c:v>
                </c:pt>
                <c:pt idx="13815">
                  <c:v>-57.72</c:v>
                </c:pt>
                <c:pt idx="13816">
                  <c:v>-57.717999999999989</c:v>
                </c:pt>
                <c:pt idx="13817">
                  <c:v>-57.715999999999994</c:v>
                </c:pt>
                <c:pt idx="13818">
                  <c:v>-57.713999999999999</c:v>
                </c:pt>
                <c:pt idx="13819">
                  <c:v>-57.711999999999989</c:v>
                </c:pt>
                <c:pt idx="13820">
                  <c:v>-57.709999999999994</c:v>
                </c:pt>
                <c:pt idx="13821">
                  <c:v>-57.707999999999998</c:v>
                </c:pt>
                <c:pt idx="13822">
                  <c:v>-57.705999999999996</c:v>
                </c:pt>
                <c:pt idx="13823">
                  <c:v>-57.703999999999994</c:v>
                </c:pt>
                <c:pt idx="13824">
                  <c:v>-57.701999999999998</c:v>
                </c:pt>
                <c:pt idx="13825">
                  <c:v>-57.699999999999996</c:v>
                </c:pt>
                <c:pt idx="13826">
                  <c:v>-57.697999999999993</c:v>
                </c:pt>
                <c:pt idx="13827">
                  <c:v>-57.695999999999998</c:v>
                </c:pt>
                <c:pt idx="13828">
                  <c:v>-57.693999999999996</c:v>
                </c:pt>
                <c:pt idx="13829">
                  <c:v>-57.691999999999993</c:v>
                </c:pt>
                <c:pt idx="13830">
                  <c:v>-57.69</c:v>
                </c:pt>
                <c:pt idx="13831">
                  <c:v>-57.687999999999995</c:v>
                </c:pt>
                <c:pt idx="13832">
                  <c:v>-57.685999999999993</c:v>
                </c:pt>
                <c:pt idx="13833">
                  <c:v>-57.683999999999997</c:v>
                </c:pt>
                <c:pt idx="13834">
                  <c:v>-57.681999999999995</c:v>
                </c:pt>
                <c:pt idx="13835">
                  <c:v>-57.679999999999993</c:v>
                </c:pt>
                <c:pt idx="13836">
                  <c:v>-57.677999999999997</c:v>
                </c:pt>
                <c:pt idx="13837">
                  <c:v>-57.675999999999995</c:v>
                </c:pt>
                <c:pt idx="13838">
                  <c:v>-57.673999999999992</c:v>
                </c:pt>
                <c:pt idx="13839">
                  <c:v>-57.671999999999997</c:v>
                </c:pt>
                <c:pt idx="13840">
                  <c:v>-57.669999999999995</c:v>
                </c:pt>
                <c:pt idx="13841">
                  <c:v>-57.667999999999992</c:v>
                </c:pt>
                <c:pt idx="13842">
                  <c:v>-57.665999999999997</c:v>
                </c:pt>
                <c:pt idx="13843">
                  <c:v>-57.663999999999994</c:v>
                </c:pt>
                <c:pt idx="13844">
                  <c:v>-57.661999999999992</c:v>
                </c:pt>
                <c:pt idx="13845">
                  <c:v>-57.66</c:v>
                </c:pt>
                <c:pt idx="13846">
                  <c:v>-57.657999999999994</c:v>
                </c:pt>
                <c:pt idx="13847">
                  <c:v>-57.655999999999992</c:v>
                </c:pt>
                <c:pt idx="13848">
                  <c:v>-57.653999999999996</c:v>
                </c:pt>
                <c:pt idx="13849">
                  <c:v>-57.651999999999994</c:v>
                </c:pt>
                <c:pt idx="13850">
                  <c:v>-57.649999999999991</c:v>
                </c:pt>
                <c:pt idx="13851">
                  <c:v>-57.647999999999996</c:v>
                </c:pt>
                <c:pt idx="13852">
                  <c:v>-57.645999999999994</c:v>
                </c:pt>
                <c:pt idx="13853">
                  <c:v>-57.643999999999991</c:v>
                </c:pt>
                <c:pt idx="13854">
                  <c:v>-57.641999999999996</c:v>
                </c:pt>
                <c:pt idx="13855">
                  <c:v>-57.639999999999993</c:v>
                </c:pt>
                <c:pt idx="13856">
                  <c:v>-57.637999999999991</c:v>
                </c:pt>
                <c:pt idx="13857">
                  <c:v>-57.635999999999996</c:v>
                </c:pt>
                <c:pt idx="13858">
                  <c:v>-57.633999999999993</c:v>
                </c:pt>
                <c:pt idx="13859">
                  <c:v>-57.631999999999991</c:v>
                </c:pt>
                <c:pt idx="13860">
                  <c:v>-57.629999999999995</c:v>
                </c:pt>
                <c:pt idx="13861">
                  <c:v>-57.627999999999993</c:v>
                </c:pt>
                <c:pt idx="13862">
                  <c:v>-57.625999999999991</c:v>
                </c:pt>
                <c:pt idx="13863">
                  <c:v>-57.623999999999995</c:v>
                </c:pt>
                <c:pt idx="13864">
                  <c:v>-57.621999999999993</c:v>
                </c:pt>
                <c:pt idx="13865">
                  <c:v>-57.61999999999999</c:v>
                </c:pt>
                <c:pt idx="13866">
                  <c:v>-57.617999999999995</c:v>
                </c:pt>
                <c:pt idx="13867">
                  <c:v>-57.615999999999993</c:v>
                </c:pt>
                <c:pt idx="13868">
                  <c:v>-57.61399999999999</c:v>
                </c:pt>
                <c:pt idx="13869">
                  <c:v>-57.611999999999995</c:v>
                </c:pt>
                <c:pt idx="13870">
                  <c:v>-57.61</c:v>
                </c:pt>
                <c:pt idx="13871">
                  <c:v>-57.60799999999999</c:v>
                </c:pt>
                <c:pt idx="13872">
                  <c:v>-57.605999999999995</c:v>
                </c:pt>
                <c:pt idx="13873">
                  <c:v>-57.603999999999999</c:v>
                </c:pt>
                <c:pt idx="13874">
                  <c:v>-57.60199999999999</c:v>
                </c:pt>
                <c:pt idx="13875">
                  <c:v>-57.599999999999994</c:v>
                </c:pt>
                <c:pt idx="13876">
                  <c:v>-57.597999999999999</c:v>
                </c:pt>
                <c:pt idx="13877">
                  <c:v>-57.595999999999989</c:v>
                </c:pt>
                <c:pt idx="13878">
                  <c:v>-57.593999999999994</c:v>
                </c:pt>
                <c:pt idx="13879">
                  <c:v>-57.591999999999999</c:v>
                </c:pt>
                <c:pt idx="13880">
                  <c:v>-57.589999999999989</c:v>
                </c:pt>
                <c:pt idx="13881">
                  <c:v>-57.587999999999994</c:v>
                </c:pt>
                <c:pt idx="13882">
                  <c:v>-57.585999999999999</c:v>
                </c:pt>
                <c:pt idx="13883">
                  <c:v>-57.583999999999996</c:v>
                </c:pt>
                <c:pt idx="13884">
                  <c:v>-57.581999999999994</c:v>
                </c:pt>
                <c:pt idx="13885">
                  <c:v>-57.58</c:v>
                </c:pt>
                <c:pt idx="13886">
                  <c:v>-57.577999999999996</c:v>
                </c:pt>
                <c:pt idx="13887">
                  <c:v>-57.575999999999993</c:v>
                </c:pt>
                <c:pt idx="13888">
                  <c:v>-57.573999999999998</c:v>
                </c:pt>
                <c:pt idx="13889">
                  <c:v>-57.571999999999996</c:v>
                </c:pt>
                <c:pt idx="13890">
                  <c:v>-57.569999999999993</c:v>
                </c:pt>
                <c:pt idx="13891">
                  <c:v>-57.567999999999998</c:v>
                </c:pt>
                <c:pt idx="13892">
                  <c:v>-57.565999999999995</c:v>
                </c:pt>
                <c:pt idx="13893">
                  <c:v>-57.563999999999993</c:v>
                </c:pt>
                <c:pt idx="13894">
                  <c:v>-57.561999999999998</c:v>
                </c:pt>
                <c:pt idx="13895">
                  <c:v>-57.559999999999995</c:v>
                </c:pt>
                <c:pt idx="13896">
                  <c:v>-57.557999999999993</c:v>
                </c:pt>
                <c:pt idx="13897">
                  <c:v>-57.555999999999997</c:v>
                </c:pt>
                <c:pt idx="13898">
                  <c:v>-57.553999999999995</c:v>
                </c:pt>
                <c:pt idx="13899">
                  <c:v>-57.551999999999992</c:v>
                </c:pt>
                <c:pt idx="13900">
                  <c:v>-57.55</c:v>
                </c:pt>
                <c:pt idx="13901">
                  <c:v>-57.547999999999995</c:v>
                </c:pt>
                <c:pt idx="13902">
                  <c:v>-57.545999999999992</c:v>
                </c:pt>
                <c:pt idx="13903">
                  <c:v>-57.543999999999997</c:v>
                </c:pt>
                <c:pt idx="13904">
                  <c:v>-57.541999999999994</c:v>
                </c:pt>
                <c:pt idx="13905">
                  <c:v>-57.539999999999992</c:v>
                </c:pt>
                <c:pt idx="13906">
                  <c:v>-57.537999999999997</c:v>
                </c:pt>
                <c:pt idx="13907">
                  <c:v>-57.535999999999994</c:v>
                </c:pt>
                <c:pt idx="13908">
                  <c:v>-57.533999999999992</c:v>
                </c:pt>
                <c:pt idx="13909">
                  <c:v>-57.531999999999996</c:v>
                </c:pt>
                <c:pt idx="13910">
                  <c:v>-57.529999999999994</c:v>
                </c:pt>
                <c:pt idx="13911">
                  <c:v>-57.527999999999992</c:v>
                </c:pt>
                <c:pt idx="13912">
                  <c:v>-57.525999999999996</c:v>
                </c:pt>
                <c:pt idx="13913">
                  <c:v>-57.523999999999994</c:v>
                </c:pt>
                <c:pt idx="13914">
                  <c:v>-57.521999999999991</c:v>
                </c:pt>
                <c:pt idx="13915">
                  <c:v>-57.519999999999996</c:v>
                </c:pt>
                <c:pt idx="13916">
                  <c:v>-57.517999999999994</c:v>
                </c:pt>
                <c:pt idx="13917">
                  <c:v>-57.515999999999991</c:v>
                </c:pt>
                <c:pt idx="13918">
                  <c:v>-57.513999999999996</c:v>
                </c:pt>
                <c:pt idx="13919">
                  <c:v>-57.511999999999993</c:v>
                </c:pt>
                <c:pt idx="13920">
                  <c:v>-57.509999999999991</c:v>
                </c:pt>
                <c:pt idx="13921">
                  <c:v>-57.507999999999996</c:v>
                </c:pt>
                <c:pt idx="13922">
                  <c:v>-57.505999999999993</c:v>
                </c:pt>
                <c:pt idx="13923">
                  <c:v>-57.503999999999991</c:v>
                </c:pt>
                <c:pt idx="13924">
                  <c:v>-57.501999999999995</c:v>
                </c:pt>
                <c:pt idx="13925">
                  <c:v>-57.499999999999993</c:v>
                </c:pt>
                <c:pt idx="13926">
                  <c:v>-57.49799999999999</c:v>
                </c:pt>
                <c:pt idx="13927">
                  <c:v>-57.495999999999995</c:v>
                </c:pt>
                <c:pt idx="13928">
                  <c:v>-57.493999999999993</c:v>
                </c:pt>
                <c:pt idx="13929">
                  <c:v>-57.49199999999999</c:v>
                </c:pt>
                <c:pt idx="13930">
                  <c:v>-57.489999999999995</c:v>
                </c:pt>
                <c:pt idx="13931">
                  <c:v>-57.488</c:v>
                </c:pt>
                <c:pt idx="13932">
                  <c:v>-57.48599999999999</c:v>
                </c:pt>
                <c:pt idx="13933">
                  <c:v>-57.483999999999995</c:v>
                </c:pt>
                <c:pt idx="13934">
                  <c:v>-57.481999999999999</c:v>
                </c:pt>
                <c:pt idx="13935">
                  <c:v>-57.47999999999999</c:v>
                </c:pt>
                <c:pt idx="13936">
                  <c:v>-57.477999999999994</c:v>
                </c:pt>
                <c:pt idx="13937">
                  <c:v>-57.475999999999999</c:v>
                </c:pt>
                <c:pt idx="13938">
                  <c:v>-57.47399999999999</c:v>
                </c:pt>
                <c:pt idx="13939">
                  <c:v>-57.471999999999994</c:v>
                </c:pt>
                <c:pt idx="13940">
                  <c:v>-57.47</c:v>
                </c:pt>
                <c:pt idx="13941">
                  <c:v>-57.467999999999989</c:v>
                </c:pt>
                <c:pt idx="13942">
                  <c:v>-57.465999999999994</c:v>
                </c:pt>
                <c:pt idx="13943">
                  <c:v>-57.463999999999999</c:v>
                </c:pt>
                <c:pt idx="13944">
                  <c:v>-57.461999999999989</c:v>
                </c:pt>
                <c:pt idx="13945">
                  <c:v>-57.459999999999994</c:v>
                </c:pt>
                <c:pt idx="13946">
                  <c:v>-57.457999999999998</c:v>
                </c:pt>
                <c:pt idx="13947">
                  <c:v>-57.455999999999996</c:v>
                </c:pt>
                <c:pt idx="13948">
                  <c:v>-57.453999999999994</c:v>
                </c:pt>
                <c:pt idx="13949">
                  <c:v>-57.451999999999998</c:v>
                </c:pt>
                <c:pt idx="13950">
                  <c:v>-57.449999999999996</c:v>
                </c:pt>
                <c:pt idx="13951">
                  <c:v>-57.447999999999993</c:v>
                </c:pt>
                <c:pt idx="13952">
                  <c:v>-57.445999999999998</c:v>
                </c:pt>
                <c:pt idx="13953">
                  <c:v>-57.443999999999996</c:v>
                </c:pt>
                <c:pt idx="13954">
                  <c:v>-57.441999999999993</c:v>
                </c:pt>
                <c:pt idx="13955">
                  <c:v>-57.44</c:v>
                </c:pt>
                <c:pt idx="13956">
                  <c:v>-57.437999999999995</c:v>
                </c:pt>
                <c:pt idx="13957">
                  <c:v>-57.435999999999993</c:v>
                </c:pt>
                <c:pt idx="13958">
                  <c:v>-57.433999999999997</c:v>
                </c:pt>
                <c:pt idx="13959">
                  <c:v>-57.431999999999995</c:v>
                </c:pt>
                <c:pt idx="13960">
                  <c:v>-57.429999999999993</c:v>
                </c:pt>
                <c:pt idx="13961">
                  <c:v>-57.427999999999997</c:v>
                </c:pt>
                <c:pt idx="13962">
                  <c:v>-57.425999999999995</c:v>
                </c:pt>
                <c:pt idx="13963">
                  <c:v>-57.423999999999992</c:v>
                </c:pt>
                <c:pt idx="13964">
                  <c:v>-57.421999999999997</c:v>
                </c:pt>
                <c:pt idx="13965">
                  <c:v>-57.419999999999995</c:v>
                </c:pt>
                <c:pt idx="13966">
                  <c:v>-57.417999999999992</c:v>
                </c:pt>
                <c:pt idx="13967">
                  <c:v>-57.415999999999997</c:v>
                </c:pt>
                <c:pt idx="13968">
                  <c:v>-57.413999999999994</c:v>
                </c:pt>
                <c:pt idx="13969">
                  <c:v>-57.411999999999992</c:v>
                </c:pt>
                <c:pt idx="13970">
                  <c:v>-57.41</c:v>
                </c:pt>
                <c:pt idx="13971">
                  <c:v>-57.407999999999994</c:v>
                </c:pt>
                <c:pt idx="13972">
                  <c:v>-57.405999999999992</c:v>
                </c:pt>
                <c:pt idx="13973">
                  <c:v>-57.403999999999996</c:v>
                </c:pt>
                <c:pt idx="13974">
                  <c:v>-57.401999999999994</c:v>
                </c:pt>
                <c:pt idx="13975">
                  <c:v>-57.399999999999991</c:v>
                </c:pt>
                <c:pt idx="13976">
                  <c:v>-57.397999999999996</c:v>
                </c:pt>
                <c:pt idx="13977">
                  <c:v>-57.395999999999994</c:v>
                </c:pt>
                <c:pt idx="13978">
                  <c:v>-57.393999999999991</c:v>
                </c:pt>
                <c:pt idx="13979">
                  <c:v>-57.391999999999996</c:v>
                </c:pt>
                <c:pt idx="13980">
                  <c:v>-57.389999999999993</c:v>
                </c:pt>
                <c:pt idx="13981">
                  <c:v>-57.387999999999991</c:v>
                </c:pt>
                <c:pt idx="13982">
                  <c:v>-57.385999999999996</c:v>
                </c:pt>
                <c:pt idx="13983">
                  <c:v>-57.383999999999993</c:v>
                </c:pt>
                <c:pt idx="13984">
                  <c:v>-57.381999999999991</c:v>
                </c:pt>
                <c:pt idx="13985">
                  <c:v>-57.379999999999995</c:v>
                </c:pt>
                <c:pt idx="13986">
                  <c:v>-57.377999999999993</c:v>
                </c:pt>
                <c:pt idx="13987">
                  <c:v>-57.375999999999991</c:v>
                </c:pt>
                <c:pt idx="13988">
                  <c:v>-57.373999999999995</c:v>
                </c:pt>
                <c:pt idx="13989">
                  <c:v>-57.371999999999993</c:v>
                </c:pt>
                <c:pt idx="13990">
                  <c:v>-57.36999999999999</c:v>
                </c:pt>
                <c:pt idx="13991">
                  <c:v>-57.367999999999995</c:v>
                </c:pt>
                <c:pt idx="13992">
                  <c:v>-57.365999999999993</c:v>
                </c:pt>
                <c:pt idx="13993">
                  <c:v>-57.36399999999999</c:v>
                </c:pt>
                <c:pt idx="13994">
                  <c:v>-57.361999999999995</c:v>
                </c:pt>
                <c:pt idx="13995">
                  <c:v>-57.36</c:v>
                </c:pt>
                <c:pt idx="13996">
                  <c:v>-57.35799999999999</c:v>
                </c:pt>
                <c:pt idx="13997">
                  <c:v>-57.355999999999995</c:v>
                </c:pt>
                <c:pt idx="13998">
                  <c:v>-57.353999999999999</c:v>
                </c:pt>
                <c:pt idx="13999">
                  <c:v>-57.35199999999999</c:v>
                </c:pt>
                <c:pt idx="14000">
                  <c:v>-57.349999999999994</c:v>
                </c:pt>
                <c:pt idx="14001">
                  <c:v>-57.347999999999999</c:v>
                </c:pt>
                <c:pt idx="14002">
                  <c:v>-57.345999999999989</c:v>
                </c:pt>
                <c:pt idx="14003">
                  <c:v>-57.343999999999994</c:v>
                </c:pt>
                <c:pt idx="14004">
                  <c:v>-57.341999999999999</c:v>
                </c:pt>
                <c:pt idx="14005">
                  <c:v>-57.339999999999989</c:v>
                </c:pt>
                <c:pt idx="14006">
                  <c:v>-57.337999999999994</c:v>
                </c:pt>
                <c:pt idx="14007">
                  <c:v>-57.335999999999999</c:v>
                </c:pt>
                <c:pt idx="14008">
                  <c:v>-57.333999999999996</c:v>
                </c:pt>
                <c:pt idx="14009">
                  <c:v>-57.331999999999994</c:v>
                </c:pt>
                <c:pt idx="14010">
                  <c:v>-57.33</c:v>
                </c:pt>
                <c:pt idx="14011">
                  <c:v>-57.327999999999996</c:v>
                </c:pt>
                <c:pt idx="14012">
                  <c:v>-57.325999999999993</c:v>
                </c:pt>
                <c:pt idx="14013">
                  <c:v>-57.323999999999998</c:v>
                </c:pt>
                <c:pt idx="14014">
                  <c:v>-57.321999999999996</c:v>
                </c:pt>
                <c:pt idx="14015">
                  <c:v>-57.319999999999993</c:v>
                </c:pt>
                <c:pt idx="14016">
                  <c:v>-57.317999999999998</c:v>
                </c:pt>
                <c:pt idx="14017">
                  <c:v>-57.315999999999995</c:v>
                </c:pt>
                <c:pt idx="14018">
                  <c:v>-57.313999999999993</c:v>
                </c:pt>
                <c:pt idx="14019">
                  <c:v>-57.311999999999998</c:v>
                </c:pt>
                <c:pt idx="14020">
                  <c:v>-57.309999999999995</c:v>
                </c:pt>
                <c:pt idx="14021">
                  <c:v>-57.307999999999993</c:v>
                </c:pt>
                <c:pt idx="14022">
                  <c:v>-57.305999999999997</c:v>
                </c:pt>
                <c:pt idx="14023">
                  <c:v>-57.303999999999995</c:v>
                </c:pt>
                <c:pt idx="14024">
                  <c:v>-57.301999999999992</c:v>
                </c:pt>
                <c:pt idx="14025">
                  <c:v>-57.3</c:v>
                </c:pt>
                <c:pt idx="14026">
                  <c:v>-57.297999999999995</c:v>
                </c:pt>
                <c:pt idx="14027">
                  <c:v>-57.295999999999992</c:v>
                </c:pt>
                <c:pt idx="14028">
                  <c:v>-57.293999999999997</c:v>
                </c:pt>
                <c:pt idx="14029">
                  <c:v>-57.291999999999994</c:v>
                </c:pt>
                <c:pt idx="14030">
                  <c:v>-57.289999999999992</c:v>
                </c:pt>
                <c:pt idx="14031">
                  <c:v>-57.287999999999997</c:v>
                </c:pt>
                <c:pt idx="14032">
                  <c:v>-57.285999999999994</c:v>
                </c:pt>
                <c:pt idx="14033">
                  <c:v>-57.283999999999992</c:v>
                </c:pt>
                <c:pt idx="14034">
                  <c:v>-57.281999999999996</c:v>
                </c:pt>
                <c:pt idx="14035">
                  <c:v>-57.279999999999994</c:v>
                </c:pt>
                <c:pt idx="14036">
                  <c:v>-57.277999999999992</c:v>
                </c:pt>
                <c:pt idx="14037">
                  <c:v>-57.275999999999996</c:v>
                </c:pt>
                <c:pt idx="14038">
                  <c:v>-57.273999999999994</c:v>
                </c:pt>
                <c:pt idx="14039">
                  <c:v>-57.271999999999991</c:v>
                </c:pt>
                <c:pt idx="14040">
                  <c:v>-57.269999999999996</c:v>
                </c:pt>
                <c:pt idx="14041">
                  <c:v>-57.267999999999994</c:v>
                </c:pt>
                <c:pt idx="14042">
                  <c:v>-57.265999999999991</c:v>
                </c:pt>
                <c:pt idx="14043">
                  <c:v>-57.263999999999996</c:v>
                </c:pt>
                <c:pt idx="14044">
                  <c:v>-57.261999999999993</c:v>
                </c:pt>
                <c:pt idx="14045">
                  <c:v>-57.259999999999991</c:v>
                </c:pt>
                <c:pt idx="14046">
                  <c:v>-57.257999999999996</c:v>
                </c:pt>
                <c:pt idx="14047">
                  <c:v>-57.255999999999993</c:v>
                </c:pt>
                <c:pt idx="14048">
                  <c:v>-57.253999999999991</c:v>
                </c:pt>
                <c:pt idx="14049">
                  <c:v>-57.251999999999995</c:v>
                </c:pt>
                <c:pt idx="14050">
                  <c:v>-57.249999999999993</c:v>
                </c:pt>
                <c:pt idx="14051">
                  <c:v>-57.24799999999999</c:v>
                </c:pt>
                <c:pt idx="14052">
                  <c:v>-57.245999999999995</c:v>
                </c:pt>
                <c:pt idx="14053">
                  <c:v>-57.243999999999993</c:v>
                </c:pt>
                <c:pt idx="14054">
                  <c:v>-57.24199999999999</c:v>
                </c:pt>
                <c:pt idx="14055">
                  <c:v>-57.239999999999995</c:v>
                </c:pt>
                <c:pt idx="14056">
                  <c:v>-57.238</c:v>
                </c:pt>
                <c:pt idx="14057">
                  <c:v>-57.23599999999999</c:v>
                </c:pt>
                <c:pt idx="14058">
                  <c:v>-57.233999999999995</c:v>
                </c:pt>
                <c:pt idx="14059">
                  <c:v>-57.231999999999999</c:v>
                </c:pt>
                <c:pt idx="14060">
                  <c:v>-57.22999999999999</c:v>
                </c:pt>
                <c:pt idx="14061">
                  <c:v>-57.227999999999994</c:v>
                </c:pt>
                <c:pt idx="14062">
                  <c:v>-57.225999999999999</c:v>
                </c:pt>
                <c:pt idx="14063">
                  <c:v>-57.22399999999999</c:v>
                </c:pt>
                <c:pt idx="14064">
                  <c:v>-57.221999999999994</c:v>
                </c:pt>
                <c:pt idx="14065">
                  <c:v>-57.22</c:v>
                </c:pt>
                <c:pt idx="14066">
                  <c:v>-57.217999999999989</c:v>
                </c:pt>
                <c:pt idx="14067">
                  <c:v>-57.215999999999994</c:v>
                </c:pt>
                <c:pt idx="14068">
                  <c:v>-57.213999999999999</c:v>
                </c:pt>
                <c:pt idx="14069">
                  <c:v>-57.211999999999989</c:v>
                </c:pt>
                <c:pt idx="14070">
                  <c:v>-57.209999999999994</c:v>
                </c:pt>
                <c:pt idx="14071">
                  <c:v>-57.207999999999998</c:v>
                </c:pt>
                <c:pt idx="14072">
                  <c:v>-57.205999999999996</c:v>
                </c:pt>
                <c:pt idx="14073">
                  <c:v>-57.203999999999994</c:v>
                </c:pt>
                <c:pt idx="14074">
                  <c:v>-57.201999999999998</c:v>
                </c:pt>
                <c:pt idx="14075">
                  <c:v>-57.199999999999996</c:v>
                </c:pt>
                <c:pt idx="14076">
                  <c:v>-57.197999999999993</c:v>
                </c:pt>
                <c:pt idx="14077">
                  <c:v>-57.195999999999998</c:v>
                </c:pt>
                <c:pt idx="14078">
                  <c:v>-57.193999999999996</c:v>
                </c:pt>
                <c:pt idx="14079">
                  <c:v>-57.191999999999993</c:v>
                </c:pt>
                <c:pt idx="14080">
                  <c:v>-57.19</c:v>
                </c:pt>
                <c:pt idx="14081">
                  <c:v>-57.187999999999995</c:v>
                </c:pt>
                <c:pt idx="14082">
                  <c:v>-57.185999999999993</c:v>
                </c:pt>
                <c:pt idx="14083">
                  <c:v>-57.183999999999997</c:v>
                </c:pt>
                <c:pt idx="14084">
                  <c:v>-57.181999999999995</c:v>
                </c:pt>
                <c:pt idx="14085">
                  <c:v>-57.179999999999993</c:v>
                </c:pt>
                <c:pt idx="14086">
                  <c:v>-57.177999999999997</c:v>
                </c:pt>
                <c:pt idx="14087">
                  <c:v>-57.175999999999995</c:v>
                </c:pt>
                <c:pt idx="14088">
                  <c:v>-57.173999999999992</c:v>
                </c:pt>
                <c:pt idx="14089">
                  <c:v>-57.171999999999997</c:v>
                </c:pt>
                <c:pt idx="14090">
                  <c:v>-57.169999999999995</c:v>
                </c:pt>
                <c:pt idx="14091">
                  <c:v>-57.167999999999992</c:v>
                </c:pt>
                <c:pt idx="14092">
                  <c:v>-57.165999999999997</c:v>
                </c:pt>
                <c:pt idx="14093">
                  <c:v>-57.163999999999994</c:v>
                </c:pt>
                <c:pt idx="14094">
                  <c:v>-57.161999999999992</c:v>
                </c:pt>
                <c:pt idx="14095">
                  <c:v>-57.16</c:v>
                </c:pt>
                <c:pt idx="14096">
                  <c:v>-57.157999999999994</c:v>
                </c:pt>
                <c:pt idx="14097">
                  <c:v>-57.155999999999992</c:v>
                </c:pt>
                <c:pt idx="14098">
                  <c:v>-57.153999999999996</c:v>
                </c:pt>
                <c:pt idx="14099">
                  <c:v>-57.151999999999994</c:v>
                </c:pt>
                <c:pt idx="14100">
                  <c:v>-57.149999999999991</c:v>
                </c:pt>
                <c:pt idx="14101">
                  <c:v>-57.147999999999996</c:v>
                </c:pt>
                <c:pt idx="14102">
                  <c:v>-57.145999999999994</c:v>
                </c:pt>
                <c:pt idx="14103">
                  <c:v>-57.143999999999991</c:v>
                </c:pt>
                <c:pt idx="14104">
                  <c:v>-57.141999999999996</c:v>
                </c:pt>
                <c:pt idx="14105">
                  <c:v>-57.139999999999993</c:v>
                </c:pt>
                <c:pt idx="14106">
                  <c:v>-57.137999999999991</c:v>
                </c:pt>
                <c:pt idx="14107">
                  <c:v>-57.135999999999996</c:v>
                </c:pt>
                <c:pt idx="14108">
                  <c:v>-57.133999999999993</c:v>
                </c:pt>
                <c:pt idx="14109">
                  <c:v>-57.131999999999991</c:v>
                </c:pt>
                <c:pt idx="14110">
                  <c:v>-57.129999999999995</c:v>
                </c:pt>
                <c:pt idx="14111">
                  <c:v>-57.127999999999993</c:v>
                </c:pt>
                <c:pt idx="14112">
                  <c:v>-57.125999999999991</c:v>
                </c:pt>
                <c:pt idx="14113">
                  <c:v>-57.123999999999995</c:v>
                </c:pt>
                <c:pt idx="14114">
                  <c:v>-57.121999999999993</c:v>
                </c:pt>
                <c:pt idx="14115">
                  <c:v>-57.11999999999999</c:v>
                </c:pt>
                <c:pt idx="14116">
                  <c:v>-57.117999999999995</c:v>
                </c:pt>
                <c:pt idx="14117">
                  <c:v>-57.115999999999993</c:v>
                </c:pt>
                <c:pt idx="14118">
                  <c:v>-57.11399999999999</c:v>
                </c:pt>
                <c:pt idx="14119">
                  <c:v>-57.111999999999995</c:v>
                </c:pt>
                <c:pt idx="14120">
                  <c:v>-57.11</c:v>
                </c:pt>
                <c:pt idx="14121">
                  <c:v>-57.10799999999999</c:v>
                </c:pt>
                <c:pt idx="14122">
                  <c:v>-57.105999999999995</c:v>
                </c:pt>
                <c:pt idx="14123">
                  <c:v>-57.103999999999999</c:v>
                </c:pt>
                <c:pt idx="14124">
                  <c:v>-57.10199999999999</c:v>
                </c:pt>
                <c:pt idx="14125">
                  <c:v>-57.099999999999994</c:v>
                </c:pt>
                <c:pt idx="14126">
                  <c:v>-57.097999999999999</c:v>
                </c:pt>
                <c:pt idx="14127">
                  <c:v>-57.095999999999989</c:v>
                </c:pt>
                <c:pt idx="14128">
                  <c:v>-57.093999999999994</c:v>
                </c:pt>
                <c:pt idx="14129">
                  <c:v>-57.091999999999999</c:v>
                </c:pt>
                <c:pt idx="14130">
                  <c:v>-57.089999999999989</c:v>
                </c:pt>
                <c:pt idx="14131">
                  <c:v>-57.087999999999994</c:v>
                </c:pt>
                <c:pt idx="14132">
                  <c:v>-57.085999999999999</c:v>
                </c:pt>
                <c:pt idx="14133">
                  <c:v>-57.083999999999996</c:v>
                </c:pt>
                <c:pt idx="14134">
                  <c:v>-57.081999999999994</c:v>
                </c:pt>
                <c:pt idx="14135">
                  <c:v>-57.08</c:v>
                </c:pt>
                <c:pt idx="14136">
                  <c:v>-57.077999999999996</c:v>
                </c:pt>
                <c:pt idx="14137">
                  <c:v>-57.075999999999993</c:v>
                </c:pt>
                <c:pt idx="14138">
                  <c:v>-57.073999999999998</c:v>
                </c:pt>
                <c:pt idx="14139">
                  <c:v>-57.071999999999996</c:v>
                </c:pt>
                <c:pt idx="14140">
                  <c:v>-57.069999999999993</c:v>
                </c:pt>
                <c:pt idx="14141">
                  <c:v>-57.067999999999998</c:v>
                </c:pt>
                <c:pt idx="14142">
                  <c:v>-57.065999999999995</c:v>
                </c:pt>
                <c:pt idx="14143">
                  <c:v>-57.063999999999993</c:v>
                </c:pt>
                <c:pt idx="14144">
                  <c:v>-57.061999999999998</c:v>
                </c:pt>
                <c:pt idx="14145">
                  <c:v>-57.059999999999995</c:v>
                </c:pt>
                <c:pt idx="14146">
                  <c:v>-57.057999999999993</c:v>
                </c:pt>
                <c:pt idx="14147">
                  <c:v>-57.055999999999997</c:v>
                </c:pt>
                <c:pt idx="14148">
                  <c:v>-57.053999999999995</c:v>
                </c:pt>
                <c:pt idx="14149">
                  <c:v>-57.051999999999992</c:v>
                </c:pt>
                <c:pt idx="14150">
                  <c:v>-57.05</c:v>
                </c:pt>
                <c:pt idx="14151">
                  <c:v>-57.047999999999995</c:v>
                </c:pt>
                <c:pt idx="14152">
                  <c:v>-57.045999999999992</c:v>
                </c:pt>
                <c:pt idx="14153">
                  <c:v>-57.043999999999997</c:v>
                </c:pt>
                <c:pt idx="14154">
                  <c:v>-57.041999999999994</c:v>
                </c:pt>
                <c:pt idx="14155">
                  <c:v>-57.039999999999992</c:v>
                </c:pt>
                <c:pt idx="14156">
                  <c:v>-57.037999999999997</c:v>
                </c:pt>
                <c:pt idx="14157">
                  <c:v>-57.035999999999994</c:v>
                </c:pt>
                <c:pt idx="14158">
                  <c:v>-57.033999999999992</c:v>
                </c:pt>
                <c:pt idx="14159">
                  <c:v>-57.031999999999996</c:v>
                </c:pt>
                <c:pt idx="14160">
                  <c:v>-57.029999999999994</c:v>
                </c:pt>
                <c:pt idx="14161">
                  <c:v>-57.027999999999992</c:v>
                </c:pt>
                <c:pt idx="14162">
                  <c:v>-57.025999999999996</c:v>
                </c:pt>
                <c:pt idx="14163">
                  <c:v>-57.023999999999994</c:v>
                </c:pt>
                <c:pt idx="14164">
                  <c:v>-57.021999999999991</c:v>
                </c:pt>
                <c:pt idx="14165">
                  <c:v>-57.019999999999996</c:v>
                </c:pt>
                <c:pt idx="14166">
                  <c:v>-57.017999999999994</c:v>
                </c:pt>
                <c:pt idx="14167">
                  <c:v>-57.015999999999991</c:v>
                </c:pt>
                <c:pt idx="14168">
                  <c:v>-57.013999999999996</c:v>
                </c:pt>
                <c:pt idx="14169">
                  <c:v>-57.011999999999993</c:v>
                </c:pt>
                <c:pt idx="14170">
                  <c:v>-57.009999999999991</c:v>
                </c:pt>
                <c:pt idx="14171">
                  <c:v>-57.007999999999996</c:v>
                </c:pt>
                <c:pt idx="14172">
                  <c:v>-57.005999999999993</c:v>
                </c:pt>
                <c:pt idx="14173">
                  <c:v>-57.003999999999991</c:v>
                </c:pt>
                <c:pt idx="14174">
                  <c:v>-57.001999999999995</c:v>
                </c:pt>
                <c:pt idx="14175">
                  <c:v>-56.999999999999993</c:v>
                </c:pt>
                <c:pt idx="14176">
                  <c:v>-56.99799999999999</c:v>
                </c:pt>
                <c:pt idx="14177">
                  <c:v>-56.995999999999995</c:v>
                </c:pt>
                <c:pt idx="14178">
                  <c:v>-56.993999999999993</c:v>
                </c:pt>
                <c:pt idx="14179">
                  <c:v>-56.99199999999999</c:v>
                </c:pt>
                <c:pt idx="14180">
                  <c:v>-56.989999999999995</c:v>
                </c:pt>
                <c:pt idx="14181">
                  <c:v>-56.988</c:v>
                </c:pt>
                <c:pt idx="14182">
                  <c:v>-56.98599999999999</c:v>
                </c:pt>
                <c:pt idx="14183">
                  <c:v>-56.983999999999995</c:v>
                </c:pt>
                <c:pt idx="14184">
                  <c:v>-56.981999999999999</c:v>
                </c:pt>
                <c:pt idx="14185">
                  <c:v>-56.97999999999999</c:v>
                </c:pt>
                <c:pt idx="14186">
                  <c:v>-56.977999999999994</c:v>
                </c:pt>
                <c:pt idx="14187">
                  <c:v>-56.975999999999999</c:v>
                </c:pt>
                <c:pt idx="14188">
                  <c:v>-56.97399999999999</c:v>
                </c:pt>
                <c:pt idx="14189">
                  <c:v>-56.971999999999994</c:v>
                </c:pt>
                <c:pt idx="14190">
                  <c:v>-56.97</c:v>
                </c:pt>
                <c:pt idx="14191">
                  <c:v>-56.967999999999989</c:v>
                </c:pt>
                <c:pt idx="14192">
                  <c:v>-56.965999999999994</c:v>
                </c:pt>
                <c:pt idx="14193">
                  <c:v>-56.963999999999999</c:v>
                </c:pt>
                <c:pt idx="14194">
                  <c:v>-56.961999999999989</c:v>
                </c:pt>
                <c:pt idx="14195">
                  <c:v>-56.959999999999994</c:v>
                </c:pt>
                <c:pt idx="14196">
                  <c:v>-56.957999999999998</c:v>
                </c:pt>
                <c:pt idx="14197">
                  <c:v>-56.955999999999996</c:v>
                </c:pt>
                <c:pt idx="14198">
                  <c:v>-56.953999999999994</c:v>
                </c:pt>
                <c:pt idx="14199">
                  <c:v>-56.951999999999998</c:v>
                </c:pt>
                <c:pt idx="14200">
                  <c:v>-56.949999999999996</c:v>
                </c:pt>
                <c:pt idx="14201">
                  <c:v>-56.947999999999993</c:v>
                </c:pt>
                <c:pt idx="14202">
                  <c:v>-56.945999999999998</c:v>
                </c:pt>
                <c:pt idx="14203">
                  <c:v>-56.943999999999996</c:v>
                </c:pt>
                <c:pt idx="14204">
                  <c:v>-56.941999999999993</c:v>
                </c:pt>
                <c:pt idx="14205">
                  <c:v>-56.94</c:v>
                </c:pt>
                <c:pt idx="14206">
                  <c:v>-56.937999999999995</c:v>
                </c:pt>
                <c:pt idx="14207">
                  <c:v>-56.935999999999993</c:v>
                </c:pt>
                <c:pt idx="14208">
                  <c:v>-56.933999999999997</c:v>
                </c:pt>
                <c:pt idx="14209">
                  <c:v>-56.931999999999995</c:v>
                </c:pt>
                <c:pt idx="14210">
                  <c:v>-56.929999999999993</c:v>
                </c:pt>
                <c:pt idx="14211">
                  <c:v>-56.927999999999997</c:v>
                </c:pt>
                <c:pt idx="14212">
                  <c:v>-56.925999999999995</c:v>
                </c:pt>
                <c:pt idx="14213">
                  <c:v>-56.923999999999992</c:v>
                </c:pt>
                <c:pt idx="14214">
                  <c:v>-56.921999999999997</c:v>
                </c:pt>
                <c:pt idx="14215">
                  <c:v>-56.919999999999995</c:v>
                </c:pt>
                <c:pt idx="14216">
                  <c:v>-56.917999999999992</c:v>
                </c:pt>
                <c:pt idx="14217">
                  <c:v>-56.915999999999997</c:v>
                </c:pt>
                <c:pt idx="14218">
                  <c:v>-56.913999999999994</c:v>
                </c:pt>
                <c:pt idx="14219">
                  <c:v>-56.911999999999992</c:v>
                </c:pt>
                <c:pt idx="14220">
                  <c:v>-56.91</c:v>
                </c:pt>
                <c:pt idx="14221">
                  <c:v>-56.907999999999994</c:v>
                </c:pt>
                <c:pt idx="14222">
                  <c:v>-56.905999999999992</c:v>
                </c:pt>
                <c:pt idx="14223">
                  <c:v>-56.903999999999996</c:v>
                </c:pt>
                <c:pt idx="14224">
                  <c:v>-56.901999999999994</c:v>
                </c:pt>
                <c:pt idx="14225">
                  <c:v>-56.899999999999991</c:v>
                </c:pt>
                <c:pt idx="14226">
                  <c:v>-56.897999999999996</c:v>
                </c:pt>
                <c:pt idx="14227">
                  <c:v>-56.895999999999994</c:v>
                </c:pt>
                <c:pt idx="14228">
                  <c:v>-56.893999999999991</c:v>
                </c:pt>
                <c:pt idx="14229">
                  <c:v>-56.891999999999996</c:v>
                </c:pt>
                <c:pt idx="14230">
                  <c:v>-56.889999999999993</c:v>
                </c:pt>
                <c:pt idx="14231">
                  <c:v>-56.887999999999991</c:v>
                </c:pt>
                <c:pt idx="14232">
                  <c:v>-56.885999999999996</c:v>
                </c:pt>
                <c:pt idx="14233">
                  <c:v>-56.883999999999993</c:v>
                </c:pt>
                <c:pt idx="14234">
                  <c:v>-56.881999999999991</c:v>
                </c:pt>
                <c:pt idx="14235">
                  <c:v>-56.879999999999995</c:v>
                </c:pt>
                <c:pt idx="14236">
                  <c:v>-56.877999999999993</c:v>
                </c:pt>
                <c:pt idx="14237">
                  <c:v>-56.875999999999991</c:v>
                </c:pt>
                <c:pt idx="14238">
                  <c:v>-56.873999999999995</c:v>
                </c:pt>
                <c:pt idx="14239">
                  <c:v>-56.871999999999993</c:v>
                </c:pt>
                <c:pt idx="14240">
                  <c:v>-56.86999999999999</c:v>
                </c:pt>
                <c:pt idx="14241">
                  <c:v>-56.867999999999995</c:v>
                </c:pt>
                <c:pt idx="14242">
                  <c:v>-56.865999999999993</c:v>
                </c:pt>
                <c:pt idx="14243">
                  <c:v>-56.86399999999999</c:v>
                </c:pt>
                <c:pt idx="14244">
                  <c:v>-56.861999999999995</c:v>
                </c:pt>
                <c:pt idx="14245">
                  <c:v>-56.86</c:v>
                </c:pt>
                <c:pt idx="14246">
                  <c:v>-56.85799999999999</c:v>
                </c:pt>
                <c:pt idx="14247">
                  <c:v>-56.855999999999995</c:v>
                </c:pt>
                <c:pt idx="14248">
                  <c:v>-56.853999999999999</c:v>
                </c:pt>
                <c:pt idx="14249">
                  <c:v>-56.85199999999999</c:v>
                </c:pt>
                <c:pt idx="14250">
                  <c:v>-56.849999999999994</c:v>
                </c:pt>
                <c:pt idx="14251">
                  <c:v>-56.847999999999999</c:v>
                </c:pt>
                <c:pt idx="14252">
                  <c:v>-56.845999999999989</c:v>
                </c:pt>
                <c:pt idx="14253">
                  <c:v>-56.843999999999994</c:v>
                </c:pt>
                <c:pt idx="14254">
                  <c:v>-56.841999999999999</c:v>
                </c:pt>
                <c:pt idx="14255">
                  <c:v>-56.839999999999989</c:v>
                </c:pt>
                <c:pt idx="14256">
                  <c:v>-56.837999999999994</c:v>
                </c:pt>
                <c:pt idx="14257">
                  <c:v>-56.835999999999999</c:v>
                </c:pt>
                <c:pt idx="14258">
                  <c:v>-56.833999999999996</c:v>
                </c:pt>
                <c:pt idx="14259">
                  <c:v>-56.831999999999994</c:v>
                </c:pt>
                <c:pt idx="14260">
                  <c:v>-56.83</c:v>
                </c:pt>
                <c:pt idx="14261">
                  <c:v>-56.827999999999996</c:v>
                </c:pt>
                <c:pt idx="14262">
                  <c:v>-56.825999999999993</c:v>
                </c:pt>
                <c:pt idx="14263">
                  <c:v>-56.823999999999998</c:v>
                </c:pt>
                <c:pt idx="14264">
                  <c:v>-56.821999999999996</c:v>
                </c:pt>
                <c:pt idx="14265">
                  <c:v>-56.819999999999993</c:v>
                </c:pt>
                <c:pt idx="14266">
                  <c:v>-56.817999999999998</c:v>
                </c:pt>
                <c:pt idx="14267">
                  <c:v>-56.815999999999995</c:v>
                </c:pt>
                <c:pt idx="14268">
                  <c:v>-56.813999999999993</c:v>
                </c:pt>
                <c:pt idx="14269">
                  <c:v>-56.811999999999998</c:v>
                </c:pt>
                <c:pt idx="14270">
                  <c:v>-56.809999999999995</c:v>
                </c:pt>
                <c:pt idx="14271">
                  <c:v>-56.807999999999993</c:v>
                </c:pt>
                <c:pt idx="14272">
                  <c:v>-56.805999999999997</c:v>
                </c:pt>
                <c:pt idx="14273">
                  <c:v>-56.803999999999995</c:v>
                </c:pt>
                <c:pt idx="14274">
                  <c:v>-56.801999999999992</c:v>
                </c:pt>
                <c:pt idx="14275">
                  <c:v>-56.8</c:v>
                </c:pt>
                <c:pt idx="14276">
                  <c:v>-56.797999999999995</c:v>
                </c:pt>
                <c:pt idx="14277">
                  <c:v>-56.795999999999992</c:v>
                </c:pt>
                <c:pt idx="14278">
                  <c:v>-56.793999999999997</c:v>
                </c:pt>
                <c:pt idx="14279">
                  <c:v>-56.791999999999994</c:v>
                </c:pt>
                <c:pt idx="14280">
                  <c:v>-56.789999999999992</c:v>
                </c:pt>
                <c:pt idx="14281">
                  <c:v>-56.787999999999997</c:v>
                </c:pt>
                <c:pt idx="14282">
                  <c:v>-56.785999999999994</c:v>
                </c:pt>
                <c:pt idx="14283">
                  <c:v>-56.783999999999992</c:v>
                </c:pt>
                <c:pt idx="14284">
                  <c:v>-56.781999999999996</c:v>
                </c:pt>
                <c:pt idx="14285">
                  <c:v>-56.779999999999994</c:v>
                </c:pt>
                <c:pt idx="14286">
                  <c:v>-56.777999999999992</c:v>
                </c:pt>
                <c:pt idx="14287">
                  <c:v>-56.775999999999996</c:v>
                </c:pt>
                <c:pt idx="14288">
                  <c:v>-56.773999999999994</c:v>
                </c:pt>
                <c:pt idx="14289">
                  <c:v>-56.771999999999991</c:v>
                </c:pt>
                <c:pt idx="14290">
                  <c:v>-56.769999999999996</c:v>
                </c:pt>
                <c:pt idx="14291">
                  <c:v>-56.767999999999994</c:v>
                </c:pt>
                <c:pt idx="14292">
                  <c:v>-56.765999999999991</c:v>
                </c:pt>
                <c:pt idx="14293">
                  <c:v>-56.763999999999996</c:v>
                </c:pt>
                <c:pt idx="14294">
                  <c:v>-56.761999999999993</c:v>
                </c:pt>
                <c:pt idx="14295">
                  <c:v>-56.759999999999991</c:v>
                </c:pt>
                <c:pt idx="14296">
                  <c:v>-56.757999999999996</c:v>
                </c:pt>
                <c:pt idx="14297">
                  <c:v>-56.755999999999993</c:v>
                </c:pt>
                <c:pt idx="14298">
                  <c:v>-56.753999999999991</c:v>
                </c:pt>
                <c:pt idx="14299">
                  <c:v>-56.751999999999995</c:v>
                </c:pt>
                <c:pt idx="14300">
                  <c:v>-56.749999999999993</c:v>
                </c:pt>
                <c:pt idx="14301">
                  <c:v>-56.74799999999999</c:v>
                </c:pt>
                <c:pt idx="14302">
                  <c:v>-56.745999999999995</c:v>
                </c:pt>
                <c:pt idx="14303">
                  <c:v>-56.743999999999993</c:v>
                </c:pt>
                <c:pt idx="14304">
                  <c:v>-56.74199999999999</c:v>
                </c:pt>
                <c:pt idx="14305">
                  <c:v>-56.739999999999995</c:v>
                </c:pt>
                <c:pt idx="14306">
                  <c:v>-56.738</c:v>
                </c:pt>
                <c:pt idx="14307">
                  <c:v>-56.73599999999999</c:v>
                </c:pt>
                <c:pt idx="14308">
                  <c:v>-56.733999999999995</c:v>
                </c:pt>
                <c:pt idx="14309">
                  <c:v>-56.731999999999999</c:v>
                </c:pt>
                <c:pt idx="14310">
                  <c:v>-56.72999999999999</c:v>
                </c:pt>
                <c:pt idx="14311">
                  <c:v>-56.727999999999994</c:v>
                </c:pt>
                <c:pt idx="14312">
                  <c:v>-56.725999999999999</c:v>
                </c:pt>
                <c:pt idx="14313">
                  <c:v>-56.72399999999999</c:v>
                </c:pt>
                <c:pt idx="14314">
                  <c:v>-56.721999999999994</c:v>
                </c:pt>
                <c:pt idx="14315">
                  <c:v>-56.72</c:v>
                </c:pt>
                <c:pt idx="14316">
                  <c:v>-56.717999999999989</c:v>
                </c:pt>
                <c:pt idx="14317">
                  <c:v>-56.715999999999994</c:v>
                </c:pt>
                <c:pt idx="14318">
                  <c:v>-56.713999999999999</c:v>
                </c:pt>
                <c:pt idx="14319">
                  <c:v>-56.711999999999989</c:v>
                </c:pt>
                <c:pt idx="14320">
                  <c:v>-56.709999999999994</c:v>
                </c:pt>
                <c:pt idx="14321">
                  <c:v>-56.707999999999998</c:v>
                </c:pt>
                <c:pt idx="14322">
                  <c:v>-56.705999999999996</c:v>
                </c:pt>
                <c:pt idx="14323">
                  <c:v>-56.703999999999994</c:v>
                </c:pt>
                <c:pt idx="14324">
                  <c:v>-56.701999999999998</c:v>
                </c:pt>
                <c:pt idx="14325">
                  <c:v>-56.699999999999996</c:v>
                </c:pt>
                <c:pt idx="14326">
                  <c:v>-56.697999999999993</c:v>
                </c:pt>
                <c:pt idx="14327">
                  <c:v>-56.695999999999998</c:v>
                </c:pt>
                <c:pt idx="14328">
                  <c:v>-56.693999999999996</c:v>
                </c:pt>
                <c:pt idx="14329">
                  <c:v>-56.691999999999993</c:v>
                </c:pt>
                <c:pt idx="14330">
                  <c:v>-56.69</c:v>
                </c:pt>
                <c:pt idx="14331">
                  <c:v>-56.687999999999995</c:v>
                </c:pt>
                <c:pt idx="14332">
                  <c:v>-56.685999999999993</c:v>
                </c:pt>
                <c:pt idx="14333">
                  <c:v>-56.683999999999997</c:v>
                </c:pt>
                <c:pt idx="14334">
                  <c:v>-56.681999999999995</c:v>
                </c:pt>
                <c:pt idx="14335">
                  <c:v>-56.679999999999993</c:v>
                </c:pt>
                <c:pt idx="14336">
                  <c:v>-56.677999999999997</c:v>
                </c:pt>
                <c:pt idx="14337">
                  <c:v>-56.675999999999995</c:v>
                </c:pt>
                <c:pt idx="14338">
                  <c:v>-56.673999999999992</c:v>
                </c:pt>
                <c:pt idx="14339">
                  <c:v>-56.671999999999997</c:v>
                </c:pt>
                <c:pt idx="14340">
                  <c:v>-56.669999999999995</c:v>
                </c:pt>
                <c:pt idx="14341">
                  <c:v>-56.667999999999992</c:v>
                </c:pt>
                <c:pt idx="14342">
                  <c:v>-56.665999999999997</c:v>
                </c:pt>
                <c:pt idx="14343">
                  <c:v>-56.663999999999994</c:v>
                </c:pt>
                <c:pt idx="14344">
                  <c:v>-56.661999999999992</c:v>
                </c:pt>
                <c:pt idx="14345">
                  <c:v>-56.66</c:v>
                </c:pt>
                <c:pt idx="14346">
                  <c:v>-56.657999999999994</c:v>
                </c:pt>
                <c:pt idx="14347">
                  <c:v>-56.655999999999992</c:v>
                </c:pt>
                <c:pt idx="14348">
                  <c:v>-56.653999999999996</c:v>
                </c:pt>
                <c:pt idx="14349">
                  <c:v>-56.651999999999994</c:v>
                </c:pt>
                <c:pt idx="14350">
                  <c:v>-56.649999999999991</c:v>
                </c:pt>
                <c:pt idx="14351">
                  <c:v>-56.647999999999996</c:v>
                </c:pt>
                <c:pt idx="14352">
                  <c:v>-56.645999999999994</c:v>
                </c:pt>
                <c:pt idx="14353">
                  <c:v>-56.643999999999991</c:v>
                </c:pt>
                <c:pt idx="14354">
                  <c:v>-56.641999999999996</c:v>
                </c:pt>
                <c:pt idx="14355">
                  <c:v>-56.639999999999993</c:v>
                </c:pt>
                <c:pt idx="14356">
                  <c:v>-56.637999999999991</c:v>
                </c:pt>
                <c:pt idx="14357">
                  <c:v>-56.635999999999996</c:v>
                </c:pt>
                <c:pt idx="14358">
                  <c:v>-56.633999999999993</c:v>
                </c:pt>
                <c:pt idx="14359">
                  <c:v>-56.631999999999991</c:v>
                </c:pt>
                <c:pt idx="14360">
                  <c:v>-56.629999999999995</c:v>
                </c:pt>
                <c:pt idx="14361">
                  <c:v>-56.627999999999993</c:v>
                </c:pt>
                <c:pt idx="14362">
                  <c:v>-56.625999999999991</c:v>
                </c:pt>
                <c:pt idx="14363">
                  <c:v>-56.623999999999995</c:v>
                </c:pt>
                <c:pt idx="14364">
                  <c:v>-56.621999999999993</c:v>
                </c:pt>
                <c:pt idx="14365">
                  <c:v>-56.61999999999999</c:v>
                </c:pt>
                <c:pt idx="14366">
                  <c:v>-56.617999999999995</c:v>
                </c:pt>
                <c:pt idx="14367">
                  <c:v>-56.615999999999993</c:v>
                </c:pt>
                <c:pt idx="14368">
                  <c:v>-56.61399999999999</c:v>
                </c:pt>
                <c:pt idx="14369">
                  <c:v>-56.611999999999995</c:v>
                </c:pt>
                <c:pt idx="14370">
                  <c:v>-56.61</c:v>
                </c:pt>
                <c:pt idx="14371">
                  <c:v>-56.60799999999999</c:v>
                </c:pt>
                <c:pt idx="14372">
                  <c:v>-56.605999999999995</c:v>
                </c:pt>
                <c:pt idx="14373">
                  <c:v>-56.603999999999999</c:v>
                </c:pt>
                <c:pt idx="14374">
                  <c:v>-56.60199999999999</c:v>
                </c:pt>
                <c:pt idx="14375">
                  <c:v>-56.599999999999994</c:v>
                </c:pt>
                <c:pt idx="14376">
                  <c:v>-56.597999999999999</c:v>
                </c:pt>
                <c:pt idx="14377">
                  <c:v>-56.595999999999989</c:v>
                </c:pt>
                <c:pt idx="14378">
                  <c:v>-56.593999999999994</c:v>
                </c:pt>
                <c:pt idx="14379">
                  <c:v>-56.591999999999999</c:v>
                </c:pt>
                <c:pt idx="14380">
                  <c:v>-56.589999999999989</c:v>
                </c:pt>
                <c:pt idx="14381">
                  <c:v>-56.587999999999994</c:v>
                </c:pt>
                <c:pt idx="14382">
                  <c:v>-56.585999999999999</c:v>
                </c:pt>
                <c:pt idx="14383">
                  <c:v>-56.583999999999996</c:v>
                </c:pt>
                <c:pt idx="14384">
                  <c:v>-56.581999999999994</c:v>
                </c:pt>
                <c:pt idx="14385">
                  <c:v>-56.58</c:v>
                </c:pt>
                <c:pt idx="14386">
                  <c:v>-56.577999999999996</c:v>
                </c:pt>
                <c:pt idx="14387">
                  <c:v>-56.575999999999993</c:v>
                </c:pt>
                <c:pt idx="14388">
                  <c:v>-56.573999999999998</c:v>
                </c:pt>
                <c:pt idx="14389">
                  <c:v>-56.571999999999996</c:v>
                </c:pt>
                <c:pt idx="14390">
                  <c:v>-56.569999999999993</c:v>
                </c:pt>
                <c:pt idx="14391">
                  <c:v>-56.567999999999998</c:v>
                </c:pt>
                <c:pt idx="14392">
                  <c:v>-56.565999999999995</c:v>
                </c:pt>
                <c:pt idx="14393">
                  <c:v>-56.563999999999993</c:v>
                </c:pt>
                <c:pt idx="14394">
                  <c:v>-56.561999999999998</c:v>
                </c:pt>
                <c:pt idx="14395">
                  <c:v>-56.559999999999995</c:v>
                </c:pt>
                <c:pt idx="14396">
                  <c:v>-56.557999999999993</c:v>
                </c:pt>
                <c:pt idx="14397">
                  <c:v>-56.555999999999997</c:v>
                </c:pt>
                <c:pt idx="14398">
                  <c:v>-56.553999999999995</c:v>
                </c:pt>
                <c:pt idx="14399">
                  <c:v>-56.551999999999992</c:v>
                </c:pt>
                <c:pt idx="14400">
                  <c:v>-56.55</c:v>
                </c:pt>
                <c:pt idx="14401">
                  <c:v>-56.547999999999995</c:v>
                </c:pt>
                <c:pt idx="14402">
                  <c:v>-56.545999999999992</c:v>
                </c:pt>
                <c:pt idx="14403">
                  <c:v>-56.543999999999997</c:v>
                </c:pt>
                <c:pt idx="14404">
                  <c:v>-56.541999999999994</c:v>
                </c:pt>
                <c:pt idx="14405">
                  <c:v>-56.539999999999992</c:v>
                </c:pt>
                <c:pt idx="14406">
                  <c:v>-56.537999999999997</c:v>
                </c:pt>
                <c:pt idx="14407">
                  <c:v>-56.535999999999994</c:v>
                </c:pt>
                <c:pt idx="14408">
                  <c:v>-56.533999999999992</c:v>
                </c:pt>
                <c:pt idx="14409">
                  <c:v>-56.531999999999996</c:v>
                </c:pt>
                <c:pt idx="14410">
                  <c:v>-56.529999999999994</c:v>
                </c:pt>
                <c:pt idx="14411">
                  <c:v>-56.527999999999992</c:v>
                </c:pt>
                <c:pt idx="14412">
                  <c:v>-56.525999999999996</c:v>
                </c:pt>
                <c:pt idx="14413">
                  <c:v>-56.523999999999994</c:v>
                </c:pt>
                <c:pt idx="14414">
                  <c:v>-56.521999999999991</c:v>
                </c:pt>
                <c:pt idx="14415">
                  <c:v>-56.519999999999996</c:v>
                </c:pt>
                <c:pt idx="14416">
                  <c:v>-56.517999999999994</c:v>
                </c:pt>
                <c:pt idx="14417">
                  <c:v>-56.515999999999991</c:v>
                </c:pt>
                <c:pt idx="14418">
                  <c:v>-56.513999999999996</c:v>
                </c:pt>
                <c:pt idx="14419">
                  <c:v>-56.511999999999993</c:v>
                </c:pt>
                <c:pt idx="14420">
                  <c:v>-56.509999999999991</c:v>
                </c:pt>
                <c:pt idx="14421">
                  <c:v>-56.507999999999996</c:v>
                </c:pt>
                <c:pt idx="14422">
                  <c:v>-56.505999999999993</c:v>
                </c:pt>
                <c:pt idx="14423">
                  <c:v>-56.503999999999991</c:v>
                </c:pt>
                <c:pt idx="14424">
                  <c:v>-56.501999999999995</c:v>
                </c:pt>
                <c:pt idx="14425">
                  <c:v>-56.499999999999993</c:v>
                </c:pt>
                <c:pt idx="14426">
                  <c:v>-56.49799999999999</c:v>
                </c:pt>
                <c:pt idx="14427">
                  <c:v>-56.495999999999995</c:v>
                </c:pt>
                <c:pt idx="14428">
                  <c:v>-56.493999999999993</c:v>
                </c:pt>
                <c:pt idx="14429">
                  <c:v>-56.49199999999999</c:v>
                </c:pt>
                <c:pt idx="14430">
                  <c:v>-56.489999999999995</c:v>
                </c:pt>
                <c:pt idx="14431">
                  <c:v>-56.488</c:v>
                </c:pt>
                <c:pt idx="14432">
                  <c:v>-56.48599999999999</c:v>
                </c:pt>
                <c:pt idx="14433">
                  <c:v>-56.483999999999995</c:v>
                </c:pt>
                <c:pt idx="14434">
                  <c:v>-56.481999999999999</c:v>
                </c:pt>
                <c:pt idx="14435">
                  <c:v>-56.47999999999999</c:v>
                </c:pt>
                <c:pt idx="14436">
                  <c:v>-56.477999999999994</c:v>
                </c:pt>
                <c:pt idx="14437">
                  <c:v>-56.475999999999999</c:v>
                </c:pt>
                <c:pt idx="14438">
                  <c:v>-56.47399999999999</c:v>
                </c:pt>
                <c:pt idx="14439">
                  <c:v>-56.471999999999994</c:v>
                </c:pt>
                <c:pt idx="14440">
                  <c:v>-56.47</c:v>
                </c:pt>
                <c:pt idx="14441">
                  <c:v>-56.467999999999989</c:v>
                </c:pt>
                <c:pt idx="14442">
                  <c:v>-56.465999999999994</c:v>
                </c:pt>
                <c:pt idx="14443">
                  <c:v>-56.463999999999999</c:v>
                </c:pt>
                <c:pt idx="14444">
                  <c:v>-56.461999999999989</c:v>
                </c:pt>
                <c:pt idx="14445">
                  <c:v>-56.459999999999994</c:v>
                </c:pt>
                <c:pt idx="14446">
                  <c:v>-56.457999999999998</c:v>
                </c:pt>
                <c:pt idx="14447">
                  <c:v>-56.455999999999996</c:v>
                </c:pt>
                <c:pt idx="14448">
                  <c:v>-56.453999999999994</c:v>
                </c:pt>
                <c:pt idx="14449">
                  <c:v>-56.451999999999998</c:v>
                </c:pt>
                <c:pt idx="14450">
                  <c:v>-56.449999999999996</c:v>
                </c:pt>
                <c:pt idx="14451">
                  <c:v>-56.447999999999993</c:v>
                </c:pt>
                <c:pt idx="14452">
                  <c:v>-56.445999999999998</c:v>
                </c:pt>
                <c:pt idx="14453">
                  <c:v>-56.443999999999996</c:v>
                </c:pt>
                <c:pt idx="14454">
                  <c:v>-56.441999999999993</c:v>
                </c:pt>
                <c:pt idx="14455">
                  <c:v>-56.44</c:v>
                </c:pt>
                <c:pt idx="14456">
                  <c:v>-56.437999999999995</c:v>
                </c:pt>
                <c:pt idx="14457">
                  <c:v>-56.435999999999993</c:v>
                </c:pt>
                <c:pt idx="14458">
                  <c:v>-56.433999999999997</c:v>
                </c:pt>
                <c:pt idx="14459">
                  <c:v>-56.431999999999995</c:v>
                </c:pt>
                <c:pt idx="14460">
                  <c:v>-56.429999999999993</c:v>
                </c:pt>
                <c:pt idx="14461">
                  <c:v>-56.427999999999997</c:v>
                </c:pt>
                <c:pt idx="14462">
                  <c:v>-56.425999999999995</c:v>
                </c:pt>
                <c:pt idx="14463">
                  <c:v>-56.423999999999992</c:v>
                </c:pt>
                <c:pt idx="14464">
                  <c:v>-56.421999999999997</c:v>
                </c:pt>
                <c:pt idx="14465">
                  <c:v>-56.419999999999995</c:v>
                </c:pt>
                <c:pt idx="14466">
                  <c:v>-56.417999999999992</c:v>
                </c:pt>
                <c:pt idx="14467">
                  <c:v>-56.415999999999997</c:v>
                </c:pt>
                <c:pt idx="14468">
                  <c:v>-56.413999999999994</c:v>
                </c:pt>
                <c:pt idx="14469">
                  <c:v>-56.411999999999992</c:v>
                </c:pt>
                <c:pt idx="14470">
                  <c:v>-56.41</c:v>
                </c:pt>
                <c:pt idx="14471">
                  <c:v>-56.407999999999994</c:v>
                </c:pt>
                <c:pt idx="14472">
                  <c:v>-56.405999999999992</c:v>
                </c:pt>
                <c:pt idx="14473">
                  <c:v>-56.403999999999996</c:v>
                </c:pt>
                <c:pt idx="14474">
                  <c:v>-56.401999999999994</c:v>
                </c:pt>
                <c:pt idx="14475">
                  <c:v>-56.399999999999991</c:v>
                </c:pt>
                <c:pt idx="14476">
                  <c:v>-56.397999999999996</c:v>
                </c:pt>
                <c:pt idx="14477">
                  <c:v>-56.395999999999994</c:v>
                </c:pt>
                <c:pt idx="14478">
                  <c:v>-56.393999999999991</c:v>
                </c:pt>
                <c:pt idx="14479">
                  <c:v>-56.391999999999996</c:v>
                </c:pt>
                <c:pt idx="14480">
                  <c:v>-56.389999999999993</c:v>
                </c:pt>
                <c:pt idx="14481">
                  <c:v>-56.387999999999991</c:v>
                </c:pt>
                <c:pt idx="14482">
                  <c:v>-56.385999999999996</c:v>
                </c:pt>
                <c:pt idx="14483">
                  <c:v>-56.383999999999993</c:v>
                </c:pt>
                <c:pt idx="14484">
                  <c:v>-56.381999999999991</c:v>
                </c:pt>
                <c:pt idx="14485">
                  <c:v>-56.379999999999995</c:v>
                </c:pt>
                <c:pt idx="14486">
                  <c:v>-56.377999999999993</c:v>
                </c:pt>
                <c:pt idx="14487">
                  <c:v>-56.375999999999991</c:v>
                </c:pt>
                <c:pt idx="14488">
                  <c:v>-56.373999999999995</c:v>
                </c:pt>
                <c:pt idx="14489">
                  <c:v>-56.371999999999993</c:v>
                </c:pt>
                <c:pt idx="14490">
                  <c:v>-56.36999999999999</c:v>
                </c:pt>
                <c:pt idx="14491">
                  <c:v>-56.367999999999995</c:v>
                </c:pt>
                <c:pt idx="14492">
                  <c:v>-56.365999999999993</c:v>
                </c:pt>
                <c:pt idx="14493">
                  <c:v>-56.36399999999999</c:v>
                </c:pt>
                <c:pt idx="14494">
                  <c:v>-56.361999999999995</c:v>
                </c:pt>
                <c:pt idx="14495">
                  <c:v>-56.36</c:v>
                </c:pt>
                <c:pt idx="14496">
                  <c:v>-56.35799999999999</c:v>
                </c:pt>
                <c:pt idx="14497">
                  <c:v>-56.355999999999995</c:v>
                </c:pt>
                <c:pt idx="14498">
                  <c:v>-56.353999999999999</c:v>
                </c:pt>
                <c:pt idx="14499">
                  <c:v>-56.35199999999999</c:v>
                </c:pt>
                <c:pt idx="14500">
                  <c:v>-56.349999999999994</c:v>
                </c:pt>
                <c:pt idx="14501">
                  <c:v>-56.347999999999999</c:v>
                </c:pt>
                <c:pt idx="14502">
                  <c:v>-56.345999999999989</c:v>
                </c:pt>
                <c:pt idx="14503">
                  <c:v>-56.343999999999994</c:v>
                </c:pt>
                <c:pt idx="14504">
                  <c:v>-56.341999999999999</c:v>
                </c:pt>
                <c:pt idx="14505">
                  <c:v>-56.339999999999989</c:v>
                </c:pt>
                <c:pt idx="14506">
                  <c:v>-56.337999999999994</c:v>
                </c:pt>
                <c:pt idx="14507">
                  <c:v>-56.335999999999999</c:v>
                </c:pt>
                <c:pt idx="14508">
                  <c:v>-56.333999999999996</c:v>
                </c:pt>
                <c:pt idx="14509">
                  <c:v>-56.331999999999994</c:v>
                </c:pt>
                <c:pt idx="14510">
                  <c:v>-56.33</c:v>
                </c:pt>
                <c:pt idx="14511">
                  <c:v>-56.327999999999996</c:v>
                </c:pt>
                <c:pt idx="14512">
                  <c:v>-56.325999999999993</c:v>
                </c:pt>
                <c:pt idx="14513">
                  <c:v>-56.323999999999998</c:v>
                </c:pt>
                <c:pt idx="14514">
                  <c:v>-56.321999999999996</c:v>
                </c:pt>
                <c:pt idx="14515">
                  <c:v>-56.319999999999993</c:v>
                </c:pt>
                <c:pt idx="14516">
                  <c:v>-56.317999999999998</c:v>
                </c:pt>
                <c:pt idx="14517">
                  <c:v>-56.315999999999995</c:v>
                </c:pt>
                <c:pt idx="14518">
                  <c:v>-56.313999999999993</c:v>
                </c:pt>
                <c:pt idx="14519">
                  <c:v>-56.311999999999998</c:v>
                </c:pt>
                <c:pt idx="14520">
                  <c:v>-56.309999999999995</c:v>
                </c:pt>
                <c:pt idx="14521">
                  <c:v>-56.307999999999993</c:v>
                </c:pt>
                <c:pt idx="14522">
                  <c:v>-56.305999999999997</c:v>
                </c:pt>
                <c:pt idx="14523">
                  <c:v>-56.303999999999995</c:v>
                </c:pt>
                <c:pt idx="14524">
                  <c:v>-56.301999999999992</c:v>
                </c:pt>
                <c:pt idx="14525">
                  <c:v>-56.3</c:v>
                </c:pt>
                <c:pt idx="14526">
                  <c:v>-56.297999999999995</c:v>
                </c:pt>
                <c:pt idx="14527">
                  <c:v>-56.295999999999992</c:v>
                </c:pt>
                <c:pt idx="14528">
                  <c:v>-56.293999999999997</c:v>
                </c:pt>
                <c:pt idx="14529">
                  <c:v>-56.291999999999994</c:v>
                </c:pt>
                <c:pt idx="14530">
                  <c:v>-56.289999999999992</c:v>
                </c:pt>
                <c:pt idx="14531">
                  <c:v>-56.287999999999997</c:v>
                </c:pt>
                <c:pt idx="14532">
                  <c:v>-56.285999999999994</c:v>
                </c:pt>
                <c:pt idx="14533">
                  <c:v>-56.283999999999992</c:v>
                </c:pt>
                <c:pt idx="14534">
                  <c:v>-56.281999999999996</c:v>
                </c:pt>
                <c:pt idx="14535">
                  <c:v>-56.279999999999994</c:v>
                </c:pt>
                <c:pt idx="14536">
                  <c:v>-56.277999999999992</c:v>
                </c:pt>
                <c:pt idx="14537">
                  <c:v>-56.275999999999996</c:v>
                </c:pt>
                <c:pt idx="14538">
                  <c:v>-56.273999999999994</c:v>
                </c:pt>
                <c:pt idx="14539">
                  <c:v>-56.271999999999991</c:v>
                </c:pt>
                <c:pt idx="14540">
                  <c:v>-56.269999999999996</c:v>
                </c:pt>
                <c:pt idx="14541">
                  <c:v>-56.267999999999994</c:v>
                </c:pt>
                <c:pt idx="14542">
                  <c:v>-56.265999999999991</c:v>
                </c:pt>
                <c:pt idx="14543">
                  <c:v>-56.263999999999996</c:v>
                </c:pt>
                <c:pt idx="14544">
                  <c:v>-56.261999999999993</c:v>
                </c:pt>
                <c:pt idx="14545">
                  <c:v>-56.259999999999991</c:v>
                </c:pt>
                <c:pt idx="14546">
                  <c:v>-56.257999999999996</c:v>
                </c:pt>
                <c:pt idx="14547">
                  <c:v>-56.255999999999993</c:v>
                </c:pt>
                <c:pt idx="14548">
                  <c:v>-56.253999999999991</c:v>
                </c:pt>
                <c:pt idx="14549">
                  <c:v>-56.251999999999995</c:v>
                </c:pt>
                <c:pt idx="14550">
                  <c:v>-56.249999999999993</c:v>
                </c:pt>
                <c:pt idx="14551">
                  <c:v>-56.24799999999999</c:v>
                </c:pt>
                <c:pt idx="14552">
                  <c:v>-56.245999999999995</c:v>
                </c:pt>
                <c:pt idx="14553">
                  <c:v>-56.243999999999993</c:v>
                </c:pt>
                <c:pt idx="14554">
                  <c:v>-56.24199999999999</c:v>
                </c:pt>
                <c:pt idx="14555">
                  <c:v>-56.239999999999995</c:v>
                </c:pt>
                <c:pt idx="14556">
                  <c:v>-56.238</c:v>
                </c:pt>
                <c:pt idx="14557">
                  <c:v>-56.23599999999999</c:v>
                </c:pt>
                <c:pt idx="14558">
                  <c:v>-56.233999999999995</c:v>
                </c:pt>
                <c:pt idx="14559">
                  <c:v>-56.231999999999999</c:v>
                </c:pt>
                <c:pt idx="14560">
                  <c:v>-56.22999999999999</c:v>
                </c:pt>
                <c:pt idx="14561">
                  <c:v>-56.227999999999994</c:v>
                </c:pt>
                <c:pt idx="14562">
                  <c:v>-56.225999999999999</c:v>
                </c:pt>
                <c:pt idx="14563">
                  <c:v>-56.22399999999999</c:v>
                </c:pt>
                <c:pt idx="14564">
                  <c:v>-56.221999999999994</c:v>
                </c:pt>
                <c:pt idx="14565">
                  <c:v>-56.22</c:v>
                </c:pt>
                <c:pt idx="14566">
                  <c:v>-56.217999999999989</c:v>
                </c:pt>
                <c:pt idx="14567">
                  <c:v>-56.215999999999994</c:v>
                </c:pt>
                <c:pt idx="14568">
                  <c:v>-56.213999999999999</c:v>
                </c:pt>
                <c:pt idx="14569">
                  <c:v>-56.211999999999989</c:v>
                </c:pt>
                <c:pt idx="14570">
                  <c:v>-56.209999999999994</c:v>
                </c:pt>
                <c:pt idx="14571">
                  <c:v>-56.207999999999998</c:v>
                </c:pt>
                <c:pt idx="14572">
                  <c:v>-56.205999999999996</c:v>
                </c:pt>
                <c:pt idx="14573">
                  <c:v>-56.203999999999994</c:v>
                </c:pt>
                <c:pt idx="14574">
                  <c:v>-56.201999999999998</c:v>
                </c:pt>
                <c:pt idx="14575">
                  <c:v>-56.199999999999996</c:v>
                </c:pt>
                <c:pt idx="14576">
                  <c:v>-56.197999999999993</c:v>
                </c:pt>
                <c:pt idx="14577">
                  <c:v>-56.195999999999998</c:v>
                </c:pt>
                <c:pt idx="14578">
                  <c:v>-56.193999999999996</c:v>
                </c:pt>
                <c:pt idx="14579">
                  <c:v>-56.191999999999993</c:v>
                </c:pt>
                <c:pt idx="14580">
                  <c:v>-56.19</c:v>
                </c:pt>
                <c:pt idx="14581">
                  <c:v>-56.187999999999995</c:v>
                </c:pt>
                <c:pt idx="14582">
                  <c:v>-56.185999999999993</c:v>
                </c:pt>
                <c:pt idx="14583">
                  <c:v>-56.183999999999997</c:v>
                </c:pt>
                <c:pt idx="14584">
                  <c:v>-56.181999999999995</c:v>
                </c:pt>
                <c:pt idx="14585">
                  <c:v>-56.179999999999993</c:v>
                </c:pt>
                <c:pt idx="14586">
                  <c:v>-56.177999999999997</c:v>
                </c:pt>
                <c:pt idx="14587">
                  <c:v>-56.175999999999995</c:v>
                </c:pt>
                <c:pt idx="14588">
                  <c:v>-56.173999999999992</c:v>
                </c:pt>
                <c:pt idx="14589">
                  <c:v>-56.171999999999997</c:v>
                </c:pt>
                <c:pt idx="14590">
                  <c:v>-56.169999999999995</c:v>
                </c:pt>
                <c:pt idx="14591">
                  <c:v>-56.167999999999992</c:v>
                </c:pt>
                <c:pt idx="14592">
                  <c:v>-56.165999999999997</c:v>
                </c:pt>
                <c:pt idx="14593">
                  <c:v>-56.163999999999994</c:v>
                </c:pt>
                <c:pt idx="14594">
                  <c:v>-56.161999999999992</c:v>
                </c:pt>
                <c:pt idx="14595">
                  <c:v>-56.16</c:v>
                </c:pt>
                <c:pt idx="14596">
                  <c:v>-56.157999999999994</c:v>
                </c:pt>
                <c:pt idx="14597">
                  <c:v>-56.155999999999992</c:v>
                </c:pt>
                <c:pt idx="14598">
                  <c:v>-56.153999999999996</c:v>
                </c:pt>
                <c:pt idx="14599">
                  <c:v>-56.151999999999994</c:v>
                </c:pt>
                <c:pt idx="14600">
                  <c:v>-56.149999999999991</c:v>
                </c:pt>
                <c:pt idx="14601">
                  <c:v>-56.147999999999996</c:v>
                </c:pt>
                <c:pt idx="14602">
                  <c:v>-56.145999999999994</c:v>
                </c:pt>
                <c:pt idx="14603">
                  <c:v>-56.143999999999991</c:v>
                </c:pt>
                <c:pt idx="14604">
                  <c:v>-56.141999999999996</c:v>
                </c:pt>
                <c:pt idx="14605">
                  <c:v>-56.139999999999993</c:v>
                </c:pt>
                <c:pt idx="14606">
                  <c:v>-56.137999999999991</c:v>
                </c:pt>
                <c:pt idx="14607">
                  <c:v>-56.135999999999996</c:v>
                </c:pt>
                <c:pt idx="14608">
                  <c:v>-56.133999999999993</c:v>
                </c:pt>
                <c:pt idx="14609">
                  <c:v>-56.131999999999991</c:v>
                </c:pt>
                <c:pt idx="14610">
                  <c:v>-56.129999999999995</c:v>
                </c:pt>
                <c:pt idx="14611">
                  <c:v>-56.127999999999993</c:v>
                </c:pt>
                <c:pt idx="14612">
                  <c:v>-56.125999999999991</c:v>
                </c:pt>
                <c:pt idx="14613">
                  <c:v>-56.123999999999995</c:v>
                </c:pt>
                <c:pt idx="14614">
                  <c:v>-56.121999999999993</c:v>
                </c:pt>
                <c:pt idx="14615">
                  <c:v>-56.11999999999999</c:v>
                </c:pt>
                <c:pt idx="14616">
                  <c:v>-56.117999999999995</c:v>
                </c:pt>
                <c:pt idx="14617">
                  <c:v>-56.115999999999993</c:v>
                </c:pt>
                <c:pt idx="14618">
                  <c:v>-56.11399999999999</c:v>
                </c:pt>
                <c:pt idx="14619">
                  <c:v>-56.111999999999995</c:v>
                </c:pt>
                <c:pt idx="14620">
                  <c:v>-56.11</c:v>
                </c:pt>
                <c:pt idx="14621">
                  <c:v>-56.10799999999999</c:v>
                </c:pt>
                <c:pt idx="14622">
                  <c:v>-56.105999999999995</c:v>
                </c:pt>
                <c:pt idx="14623">
                  <c:v>-56.103999999999999</c:v>
                </c:pt>
                <c:pt idx="14624">
                  <c:v>-56.10199999999999</c:v>
                </c:pt>
                <c:pt idx="14625">
                  <c:v>-56.099999999999994</c:v>
                </c:pt>
                <c:pt idx="14626">
                  <c:v>-56.097999999999999</c:v>
                </c:pt>
                <c:pt idx="14627">
                  <c:v>-56.095999999999989</c:v>
                </c:pt>
                <c:pt idx="14628">
                  <c:v>-56.093999999999994</c:v>
                </c:pt>
                <c:pt idx="14629">
                  <c:v>-56.091999999999999</c:v>
                </c:pt>
                <c:pt idx="14630">
                  <c:v>-56.089999999999989</c:v>
                </c:pt>
                <c:pt idx="14631">
                  <c:v>-56.087999999999994</c:v>
                </c:pt>
                <c:pt idx="14632">
                  <c:v>-56.085999999999999</c:v>
                </c:pt>
                <c:pt idx="14633">
                  <c:v>-56.083999999999996</c:v>
                </c:pt>
                <c:pt idx="14634">
                  <c:v>-56.081999999999994</c:v>
                </c:pt>
                <c:pt idx="14635">
                  <c:v>-56.08</c:v>
                </c:pt>
                <c:pt idx="14636">
                  <c:v>-56.077999999999996</c:v>
                </c:pt>
                <c:pt idx="14637">
                  <c:v>-56.075999999999993</c:v>
                </c:pt>
                <c:pt idx="14638">
                  <c:v>-56.073999999999998</c:v>
                </c:pt>
                <c:pt idx="14639">
                  <c:v>-56.071999999999996</c:v>
                </c:pt>
                <c:pt idx="14640">
                  <c:v>-56.069999999999993</c:v>
                </c:pt>
                <c:pt idx="14641">
                  <c:v>-56.067999999999998</c:v>
                </c:pt>
                <c:pt idx="14642">
                  <c:v>-56.065999999999995</c:v>
                </c:pt>
                <c:pt idx="14643">
                  <c:v>-56.063999999999993</c:v>
                </c:pt>
                <c:pt idx="14644">
                  <c:v>-56.061999999999998</c:v>
                </c:pt>
                <c:pt idx="14645">
                  <c:v>-56.059999999999995</c:v>
                </c:pt>
                <c:pt idx="14646">
                  <c:v>-56.057999999999993</c:v>
                </c:pt>
                <c:pt idx="14647">
                  <c:v>-56.055999999999997</c:v>
                </c:pt>
                <c:pt idx="14648">
                  <c:v>-56.053999999999995</c:v>
                </c:pt>
                <c:pt idx="14649">
                  <c:v>-56.051999999999992</c:v>
                </c:pt>
                <c:pt idx="14650">
                  <c:v>-56.05</c:v>
                </c:pt>
                <c:pt idx="14651">
                  <c:v>-56.047999999999995</c:v>
                </c:pt>
                <c:pt idx="14652">
                  <c:v>-56.045999999999992</c:v>
                </c:pt>
                <c:pt idx="14653">
                  <c:v>-56.043999999999997</c:v>
                </c:pt>
                <c:pt idx="14654">
                  <c:v>-56.041999999999994</c:v>
                </c:pt>
                <c:pt idx="14655">
                  <c:v>-56.039999999999992</c:v>
                </c:pt>
                <c:pt idx="14656">
                  <c:v>-56.037999999999997</c:v>
                </c:pt>
                <c:pt idx="14657">
                  <c:v>-56.035999999999994</c:v>
                </c:pt>
                <c:pt idx="14658">
                  <c:v>-56.033999999999992</c:v>
                </c:pt>
                <c:pt idx="14659">
                  <c:v>-56.031999999999996</c:v>
                </c:pt>
                <c:pt idx="14660">
                  <c:v>-56.029999999999994</c:v>
                </c:pt>
                <c:pt idx="14661">
                  <c:v>-56.027999999999992</c:v>
                </c:pt>
                <c:pt idx="14662">
                  <c:v>-56.025999999999996</c:v>
                </c:pt>
                <c:pt idx="14663">
                  <c:v>-56.023999999999994</c:v>
                </c:pt>
                <c:pt idx="14664">
                  <c:v>-56.021999999999991</c:v>
                </c:pt>
                <c:pt idx="14665">
                  <c:v>-56.019999999999996</c:v>
                </c:pt>
                <c:pt idx="14666">
                  <c:v>-56.017999999999994</c:v>
                </c:pt>
                <c:pt idx="14667">
                  <c:v>-56.015999999999991</c:v>
                </c:pt>
                <c:pt idx="14668">
                  <c:v>-56.013999999999996</c:v>
                </c:pt>
                <c:pt idx="14669">
                  <c:v>-56.011999999999993</c:v>
                </c:pt>
                <c:pt idx="14670">
                  <c:v>-56.009999999999991</c:v>
                </c:pt>
                <c:pt idx="14671">
                  <c:v>-56.007999999999996</c:v>
                </c:pt>
                <c:pt idx="14672">
                  <c:v>-56.005999999999993</c:v>
                </c:pt>
                <c:pt idx="14673">
                  <c:v>-56.003999999999991</c:v>
                </c:pt>
                <c:pt idx="14674">
                  <c:v>-56.001999999999995</c:v>
                </c:pt>
                <c:pt idx="14675">
                  <c:v>-55.999999999999993</c:v>
                </c:pt>
                <c:pt idx="14676">
                  <c:v>-55.99799999999999</c:v>
                </c:pt>
                <c:pt idx="14677">
                  <c:v>-55.995999999999995</c:v>
                </c:pt>
                <c:pt idx="14678">
                  <c:v>-55.993999999999993</c:v>
                </c:pt>
                <c:pt idx="14679">
                  <c:v>-55.99199999999999</c:v>
                </c:pt>
                <c:pt idx="14680">
                  <c:v>-55.989999999999995</c:v>
                </c:pt>
                <c:pt idx="14681">
                  <c:v>-55.988</c:v>
                </c:pt>
                <c:pt idx="14682">
                  <c:v>-55.98599999999999</c:v>
                </c:pt>
                <c:pt idx="14683">
                  <c:v>-55.983999999999995</c:v>
                </c:pt>
                <c:pt idx="14684">
                  <c:v>-55.981999999999999</c:v>
                </c:pt>
                <c:pt idx="14685">
                  <c:v>-55.97999999999999</c:v>
                </c:pt>
                <c:pt idx="14686">
                  <c:v>-55.977999999999994</c:v>
                </c:pt>
                <c:pt idx="14687">
                  <c:v>-55.975999999999999</c:v>
                </c:pt>
                <c:pt idx="14688">
                  <c:v>-55.97399999999999</c:v>
                </c:pt>
                <c:pt idx="14689">
                  <c:v>-55.971999999999994</c:v>
                </c:pt>
                <c:pt idx="14690">
                  <c:v>-55.97</c:v>
                </c:pt>
                <c:pt idx="14691">
                  <c:v>-55.967999999999989</c:v>
                </c:pt>
                <c:pt idx="14692">
                  <c:v>-55.965999999999994</c:v>
                </c:pt>
                <c:pt idx="14693">
                  <c:v>-55.963999999999999</c:v>
                </c:pt>
                <c:pt idx="14694">
                  <c:v>-55.961999999999989</c:v>
                </c:pt>
                <c:pt idx="14695">
                  <c:v>-55.959999999999994</c:v>
                </c:pt>
                <c:pt idx="14696">
                  <c:v>-55.957999999999998</c:v>
                </c:pt>
                <c:pt idx="14697">
                  <c:v>-55.955999999999996</c:v>
                </c:pt>
                <c:pt idx="14698">
                  <c:v>-55.953999999999994</c:v>
                </c:pt>
                <c:pt idx="14699">
                  <c:v>-55.951999999999998</c:v>
                </c:pt>
                <c:pt idx="14700">
                  <c:v>-55.949999999999996</c:v>
                </c:pt>
                <c:pt idx="14701">
                  <c:v>-55.947999999999993</c:v>
                </c:pt>
                <c:pt idx="14702">
                  <c:v>-55.945999999999998</c:v>
                </c:pt>
                <c:pt idx="14703">
                  <c:v>-55.943999999999996</c:v>
                </c:pt>
                <c:pt idx="14704">
                  <c:v>-55.941999999999993</c:v>
                </c:pt>
                <c:pt idx="14705">
                  <c:v>-55.94</c:v>
                </c:pt>
                <c:pt idx="14706">
                  <c:v>-55.937999999999995</c:v>
                </c:pt>
                <c:pt idx="14707">
                  <c:v>-55.935999999999993</c:v>
                </c:pt>
                <c:pt idx="14708">
                  <c:v>-55.933999999999997</c:v>
                </c:pt>
                <c:pt idx="14709">
                  <c:v>-55.931999999999995</c:v>
                </c:pt>
                <c:pt idx="14710">
                  <c:v>-55.929999999999993</c:v>
                </c:pt>
                <c:pt idx="14711">
                  <c:v>-55.927999999999997</c:v>
                </c:pt>
                <c:pt idx="14712">
                  <c:v>-55.925999999999995</c:v>
                </c:pt>
                <c:pt idx="14713">
                  <c:v>-55.923999999999992</c:v>
                </c:pt>
                <c:pt idx="14714">
                  <c:v>-55.921999999999997</c:v>
                </c:pt>
                <c:pt idx="14715">
                  <c:v>-55.919999999999995</c:v>
                </c:pt>
                <c:pt idx="14716">
                  <c:v>-55.917999999999992</c:v>
                </c:pt>
                <c:pt idx="14717">
                  <c:v>-55.915999999999997</c:v>
                </c:pt>
                <c:pt idx="14718">
                  <c:v>-55.913999999999994</c:v>
                </c:pt>
                <c:pt idx="14719">
                  <c:v>-55.911999999999992</c:v>
                </c:pt>
                <c:pt idx="14720">
                  <c:v>-55.91</c:v>
                </c:pt>
                <c:pt idx="14721">
                  <c:v>-55.907999999999994</c:v>
                </c:pt>
                <c:pt idx="14722">
                  <c:v>-55.905999999999992</c:v>
                </c:pt>
                <c:pt idx="14723">
                  <c:v>-55.903999999999996</c:v>
                </c:pt>
                <c:pt idx="14724">
                  <c:v>-55.901999999999994</c:v>
                </c:pt>
                <c:pt idx="14725">
                  <c:v>-55.899999999999991</c:v>
                </c:pt>
                <c:pt idx="14726">
                  <c:v>-55.897999999999996</c:v>
                </c:pt>
                <c:pt idx="14727">
                  <c:v>-55.895999999999994</c:v>
                </c:pt>
                <c:pt idx="14728">
                  <c:v>-55.893999999999991</c:v>
                </c:pt>
                <c:pt idx="14729">
                  <c:v>-55.891999999999996</c:v>
                </c:pt>
                <c:pt idx="14730">
                  <c:v>-55.889999999999993</c:v>
                </c:pt>
                <c:pt idx="14731">
                  <c:v>-55.887999999999991</c:v>
                </c:pt>
                <c:pt idx="14732">
                  <c:v>-55.885999999999996</c:v>
                </c:pt>
                <c:pt idx="14733">
                  <c:v>-55.883999999999993</c:v>
                </c:pt>
                <c:pt idx="14734">
                  <c:v>-55.881999999999991</c:v>
                </c:pt>
                <c:pt idx="14735">
                  <c:v>-55.879999999999995</c:v>
                </c:pt>
                <c:pt idx="14736">
                  <c:v>-55.877999999999993</c:v>
                </c:pt>
                <c:pt idx="14737">
                  <c:v>-55.875999999999991</c:v>
                </c:pt>
                <c:pt idx="14738">
                  <c:v>-55.873999999999995</c:v>
                </c:pt>
                <c:pt idx="14739">
                  <c:v>-55.871999999999993</c:v>
                </c:pt>
                <c:pt idx="14740">
                  <c:v>-55.86999999999999</c:v>
                </c:pt>
                <c:pt idx="14741">
                  <c:v>-55.867999999999995</c:v>
                </c:pt>
                <c:pt idx="14742">
                  <c:v>-55.865999999999993</c:v>
                </c:pt>
                <c:pt idx="14743">
                  <c:v>-55.86399999999999</c:v>
                </c:pt>
                <c:pt idx="14744">
                  <c:v>-55.861999999999995</c:v>
                </c:pt>
                <c:pt idx="14745">
                  <c:v>-55.86</c:v>
                </c:pt>
                <c:pt idx="14746">
                  <c:v>-55.85799999999999</c:v>
                </c:pt>
                <c:pt idx="14747">
                  <c:v>-55.855999999999995</c:v>
                </c:pt>
                <c:pt idx="14748">
                  <c:v>-55.853999999999999</c:v>
                </c:pt>
                <c:pt idx="14749">
                  <c:v>-55.85199999999999</c:v>
                </c:pt>
                <c:pt idx="14750">
                  <c:v>-55.849999999999994</c:v>
                </c:pt>
                <c:pt idx="14751">
                  <c:v>-55.847999999999999</c:v>
                </c:pt>
                <c:pt idx="14752">
                  <c:v>-55.845999999999989</c:v>
                </c:pt>
                <c:pt idx="14753">
                  <c:v>-55.843999999999994</c:v>
                </c:pt>
                <c:pt idx="14754">
                  <c:v>-55.841999999999999</c:v>
                </c:pt>
                <c:pt idx="14755">
                  <c:v>-55.839999999999989</c:v>
                </c:pt>
                <c:pt idx="14756">
                  <c:v>-55.837999999999994</c:v>
                </c:pt>
                <c:pt idx="14757">
                  <c:v>-55.835999999999999</c:v>
                </c:pt>
                <c:pt idx="14758">
                  <c:v>-55.833999999999996</c:v>
                </c:pt>
                <c:pt idx="14759">
                  <c:v>-55.831999999999994</c:v>
                </c:pt>
                <c:pt idx="14760">
                  <c:v>-55.83</c:v>
                </c:pt>
                <c:pt idx="14761">
                  <c:v>-55.827999999999996</c:v>
                </c:pt>
                <c:pt idx="14762">
                  <c:v>-55.825999999999993</c:v>
                </c:pt>
                <c:pt idx="14763">
                  <c:v>-55.823999999999998</c:v>
                </c:pt>
                <c:pt idx="14764">
                  <c:v>-55.821999999999996</c:v>
                </c:pt>
                <c:pt idx="14765">
                  <c:v>-55.819999999999993</c:v>
                </c:pt>
                <c:pt idx="14766">
                  <c:v>-55.817999999999998</c:v>
                </c:pt>
                <c:pt idx="14767">
                  <c:v>-55.815999999999995</c:v>
                </c:pt>
                <c:pt idx="14768">
                  <c:v>-55.813999999999993</c:v>
                </c:pt>
                <c:pt idx="14769">
                  <c:v>-55.811999999999998</c:v>
                </c:pt>
                <c:pt idx="14770">
                  <c:v>-55.809999999999995</c:v>
                </c:pt>
                <c:pt idx="14771">
                  <c:v>-55.807999999999993</c:v>
                </c:pt>
                <c:pt idx="14772">
                  <c:v>-55.805999999999997</c:v>
                </c:pt>
                <c:pt idx="14773">
                  <c:v>-55.803999999999995</c:v>
                </c:pt>
                <c:pt idx="14774">
                  <c:v>-55.801999999999992</c:v>
                </c:pt>
                <c:pt idx="14775">
                  <c:v>-55.8</c:v>
                </c:pt>
                <c:pt idx="14776">
                  <c:v>-55.797999999999995</c:v>
                </c:pt>
                <c:pt idx="14777">
                  <c:v>-55.795999999999992</c:v>
                </c:pt>
                <c:pt idx="14778">
                  <c:v>-55.793999999999997</c:v>
                </c:pt>
                <c:pt idx="14779">
                  <c:v>-55.791999999999994</c:v>
                </c:pt>
                <c:pt idx="14780">
                  <c:v>-55.789999999999992</c:v>
                </c:pt>
                <c:pt idx="14781">
                  <c:v>-55.787999999999997</c:v>
                </c:pt>
                <c:pt idx="14782">
                  <c:v>-55.785999999999994</c:v>
                </c:pt>
                <c:pt idx="14783">
                  <c:v>-55.783999999999992</c:v>
                </c:pt>
                <c:pt idx="14784">
                  <c:v>-55.781999999999996</c:v>
                </c:pt>
                <c:pt idx="14785">
                  <c:v>-55.779999999999994</c:v>
                </c:pt>
                <c:pt idx="14786">
                  <c:v>-55.777999999999992</c:v>
                </c:pt>
                <c:pt idx="14787">
                  <c:v>-55.775999999999996</c:v>
                </c:pt>
                <c:pt idx="14788">
                  <c:v>-55.773999999999994</c:v>
                </c:pt>
                <c:pt idx="14789">
                  <c:v>-55.771999999999991</c:v>
                </c:pt>
                <c:pt idx="14790">
                  <c:v>-55.769999999999996</c:v>
                </c:pt>
                <c:pt idx="14791">
                  <c:v>-55.767999999999994</c:v>
                </c:pt>
                <c:pt idx="14792">
                  <c:v>-55.765999999999991</c:v>
                </c:pt>
                <c:pt idx="14793">
                  <c:v>-55.763999999999996</c:v>
                </c:pt>
                <c:pt idx="14794">
                  <c:v>-55.761999999999993</c:v>
                </c:pt>
                <c:pt idx="14795">
                  <c:v>-55.759999999999991</c:v>
                </c:pt>
                <c:pt idx="14796">
                  <c:v>-55.757999999999996</c:v>
                </c:pt>
                <c:pt idx="14797">
                  <c:v>-55.755999999999993</c:v>
                </c:pt>
                <c:pt idx="14798">
                  <c:v>-55.753999999999991</c:v>
                </c:pt>
                <c:pt idx="14799">
                  <c:v>-55.751999999999995</c:v>
                </c:pt>
                <c:pt idx="14800">
                  <c:v>-55.749999999999993</c:v>
                </c:pt>
                <c:pt idx="14801">
                  <c:v>-55.74799999999999</c:v>
                </c:pt>
                <c:pt idx="14802">
                  <c:v>-55.745999999999995</c:v>
                </c:pt>
                <c:pt idx="14803">
                  <c:v>-55.743999999999993</c:v>
                </c:pt>
                <c:pt idx="14804">
                  <c:v>-55.74199999999999</c:v>
                </c:pt>
                <c:pt idx="14805">
                  <c:v>-55.739999999999995</c:v>
                </c:pt>
                <c:pt idx="14806">
                  <c:v>-55.738</c:v>
                </c:pt>
                <c:pt idx="14807">
                  <c:v>-55.73599999999999</c:v>
                </c:pt>
                <c:pt idx="14808">
                  <c:v>-55.733999999999995</c:v>
                </c:pt>
                <c:pt idx="14809">
                  <c:v>-55.731999999999999</c:v>
                </c:pt>
                <c:pt idx="14810">
                  <c:v>-55.72999999999999</c:v>
                </c:pt>
                <c:pt idx="14811">
                  <c:v>-55.727999999999994</c:v>
                </c:pt>
                <c:pt idx="14812">
                  <c:v>-55.725999999999999</c:v>
                </c:pt>
                <c:pt idx="14813">
                  <c:v>-55.72399999999999</c:v>
                </c:pt>
                <c:pt idx="14814">
                  <c:v>-55.721999999999994</c:v>
                </c:pt>
                <c:pt idx="14815">
                  <c:v>-55.72</c:v>
                </c:pt>
                <c:pt idx="14816">
                  <c:v>-55.717999999999989</c:v>
                </c:pt>
                <c:pt idx="14817">
                  <c:v>-55.715999999999994</c:v>
                </c:pt>
                <c:pt idx="14818">
                  <c:v>-55.713999999999999</c:v>
                </c:pt>
                <c:pt idx="14819">
                  <c:v>-55.711999999999989</c:v>
                </c:pt>
                <c:pt idx="14820">
                  <c:v>-55.709999999999994</c:v>
                </c:pt>
                <c:pt idx="14821">
                  <c:v>-55.707999999999998</c:v>
                </c:pt>
                <c:pt idx="14822">
                  <c:v>-55.705999999999996</c:v>
                </c:pt>
                <c:pt idx="14823">
                  <c:v>-55.703999999999994</c:v>
                </c:pt>
                <c:pt idx="14824">
                  <c:v>-55.701999999999998</c:v>
                </c:pt>
                <c:pt idx="14825">
                  <c:v>-55.699999999999996</c:v>
                </c:pt>
                <c:pt idx="14826">
                  <c:v>-55.697999999999993</c:v>
                </c:pt>
                <c:pt idx="14827">
                  <c:v>-55.695999999999998</c:v>
                </c:pt>
                <c:pt idx="14828">
                  <c:v>-55.693999999999996</c:v>
                </c:pt>
                <c:pt idx="14829">
                  <c:v>-55.691999999999993</c:v>
                </c:pt>
                <c:pt idx="14830">
                  <c:v>-55.69</c:v>
                </c:pt>
                <c:pt idx="14831">
                  <c:v>-55.687999999999995</c:v>
                </c:pt>
                <c:pt idx="14832">
                  <c:v>-55.685999999999993</c:v>
                </c:pt>
                <c:pt idx="14833">
                  <c:v>-55.683999999999997</c:v>
                </c:pt>
                <c:pt idx="14834">
                  <c:v>-55.681999999999995</c:v>
                </c:pt>
                <c:pt idx="14835">
                  <c:v>-55.679999999999993</c:v>
                </c:pt>
                <c:pt idx="14836">
                  <c:v>-55.677999999999997</c:v>
                </c:pt>
                <c:pt idx="14837">
                  <c:v>-55.675999999999995</c:v>
                </c:pt>
                <c:pt idx="14838">
                  <c:v>-55.673999999999992</c:v>
                </c:pt>
                <c:pt idx="14839">
                  <c:v>-55.671999999999997</c:v>
                </c:pt>
                <c:pt idx="14840">
                  <c:v>-55.669999999999995</c:v>
                </c:pt>
                <c:pt idx="14841">
                  <c:v>-55.667999999999992</c:v>
                </c:pt>
                <c:pt idx="14842">
                  <c:v>-55.665999999999997</c:v>
                </c:pt>
                <c:pt idx="14843">
                  <c:v>-55.663999999999994</c:v>
                </c:pt>
                <c:pt idx="14844">
                  <c:v>-55.661999999999992</c:v>
                </c:pt>
                <c:pt idx="14845">
                  <c:v>-55.66</c:v>
                </c:pt>
                <c:pt idx="14846">
                  <c:v>-55.657999999999994</c:v>
                </c:pt>
                <c:pt idx="14847">
                  <c:v>-55.655999999999992</c:v>
                </c:pt>
                <c:pt idx="14848">
                  <c:v>-55.653999999999996</c:v>
                </c:pt>
                <c:pt idx="14849">
                  <c:v>-55.651999999999994</c:v>
                </c:pt>
                <c:pt idx="14850">
                  <c:v>-55.649999999999991</c:v>
                </c:pt>
                <c:pt idx="14851">
                  <c:v>-55.647999999999996</c:v>
                </c:pt>
                <c:pt idx="14852">
                  <c:v>-55.645999999999994</c:v>
                </c:pt>
                <c:pt idx="14853">
                  <c:v>-55.643999999999991</c:v>
                </c:pt>
                <c:pt idx="14854">
                  <c:v>-55.641999999999996</c:v>
                </c:pt>
                <c:pt idx="14855">
                  <c:v>-55.639999999999993</c:v>
                </c:pt>
                <c:pt idx="14856">
                  <c:v>-55.637999999999991</c:v>
                </c:pt>
                <c:pt idx="14857">
                  <c:v>-55.635999999999996</c:v>
                </c:pt>
                <c:pt idx="14858">
                  <c:v>-55.633999999999993</c:v>
                </c:pt>
                <c:pt idx="14859">
                  <c:v>-55.631999999999991</c:v>
                </c:pt>
                <c:pt idx="14860">
                  <c:v>-55.629999999999995</c:v>
                </c:pt>
                <c:pt idx="14861">
                  <c:v>-55.627999999999993</c:v>
                </c:pt>
                <c:pt idx="14862">
                  <c:v>-55.625999999999991</c:v>
                </c:pt>
                <c:pt idx="14863">
                  <c:v>-55.623999999999995</c:v>
                </c:pt>
                <c:pt idx="14864">
                  <c:v>-55.621999999999993</c:v>
                </c:pt>
                <c:pt idx="14865">
                  <c:v>-55.61999999999999</c:v>
                </c:pt>
                <c:pt idx="14866">
                  <c:v>-55.617999999999995</c:v>
                </c:pt>
                <c:pt idx="14867">
                  <c:v>-55.615999999999993</c:v>
                </c:pt>
                <c:pt idx="14868">
                  <c:v>-55.61399999999999</c:v>
                </c:pt>
                <c:pt idx="14869">
                  <c:v>-55.611999999999995</c:v>
                </c:pt>
                <c:pt idx="14870">
                  <c:v>-55.61</c:v>
                </c:pt>
                <c:pt idx="14871">
                  <c:v>-55.60799999999999</c:v>
                </c:pt>
                <c:pt idx="14872">
                  <c:v>-55.605999999999995</c:v>
                </c:pt>
                <c:pt idx="14873">
                  <c:v>-55.603999999999999</c:v>
                </c:pt>
                <c:pt idx="14874">
                  <c:v>-55.60199999999999</c:v>
                </c:pt>
                <c:pt idx="14875">
                  <c:v>-55.599999999999994</c:v>
                </c:pt>
                <c:pt idx="14876">
                  <c:v>-55.597999999999999</c:v>
                </c:pt>
                <c:pt idx="14877">
                  <c:v>-55.595999999999989</c:v>
                </c:pt>
                <c:pt idx="14878">
                  <c:v>-55.593999999999994</c:v>
                </c:pt>
                <c:pt idx="14879">
                  <c:v>-55.591999999999999</c:v>
                </c:pt>
                <c:pt idx="14880">
                  <c:v>-55.589999999999989</c:v>
                </c:pt>
                <c:pt idx="14881">
                  <c:v>-55.587999999999994</c:v>
                </c:pt>
                <c:pt idx="14882">
                  <c:v>-55.585999999999999</c:v>
                </c:pt>
                <c:pt idx="14883">
                  <c:v>-55.583999999999996</c:v>
                </c:pt>
                <c:pt idx="14884">
                  <c:v>-55.581999999999994</c:v>
                </c:pt>
                <c:pt idx="14885">
                  <c:v>-55.58</c:v>
                </c:pt>
                <c:pt idx="14886">
                  <c:v>-55.577999999999996</c:v>
                </c:pt>
                <c:pt idx="14887">
                  <c:v>-55.575999999999993</c:v>
                </c:pt>
                <c:pt idx="14888">
                  <c:v>-55.573999999999998</c:v>
                </c:pt>
                <c:pt idx="14889">
                  <c:v>-55.571999999999996</c:v>
                </c:pt>
                <c:pt idx="14890">
                  <c:v>-55.569999999999993</c:v>
                </c:pt>
                <c:pt idx="14891">
                  <c:v>-55.567999999999998</c:v>
                </c:pt>
                <c:pt idx="14892">
                  <c:v>-55.565999999999995</c:v>
                </c:pt>
                <c:pt idx="14893">
                  <c:v>-55.563999999999993</c:v>
                </c:pt>
                <c:pt idx="14894">
                  <c:v>-55.561999999999998</c:v>
                </c:pt>
                <c:pt idx="14895">
                  <c:v>-55.559999999999995</c:v>
                </c:pt>
                <c:pt idx="14896">
                  <c:v>-55.557999999999993</c:v>
                </c:pt>
                <c:pt idx="14897">
                  <c:v>-55.555999999999997</c:v>
                </c:pt>
                <c:pt idx="14898">
                  <c:v>-55.553999999999995</c:v>
                </c:pt>
                <c:pt idx="14899">
                  <c:v>-55.551999999999992</c:v>
                </c:pt>
                <c:pt idx="14900">
                  <c:v>-55.55</c:v>
                </c:pt>
                <c:pt idx="14901">
                  <c:v>-55.547999999999995</c:v>
                </c:pt>
                <c:pt idx="14902">
                  <c:v>-55.545999999999992</c:v>
                </c:pt>
                <c:pt idx="14903">
                  <c:v>-55.543999999999997</c:v>
                </c:pt>
                <c:pt idx="14904">
                  <c:v>-55.541999999999994</c:v>
                </c:pt>
                <c:pt idx="14905">
                  <c:v>-55.539999999999992</c:v>
                </c:pt>
                <c:pt idx="14906">
                  <c:v>-55.537999999999997</c:v>
                </c:pt>
                <c:pt idx="14907">
                  <c:v>-55.535999999999994</c:v>
                </c:pt>
                <c:pt idx="14908">
                  <c:v>-55.533999999999992</c:v>
                </c:pt>
                <c:pt idx="14909">
                  <c:v>-55.531999999999996</c:v>
                </c:pt>
                <c:pt idx="14910">
                  <c:v>-55.529999999999994</c:v>
                </c:pt>
                <c:pt idx="14911">
                  <c:v>-55.527999999999992</c:v>
                </c:pt>
                <c:pt idx="14912">
                  <c:v>-55.525999999999996</c:v>
                </c:pt>
                <c:pt idx="14913">
                  <c:v>-55.523999999999994</c:v>
                </c:pt>
                <c:pt idx="14914">
                  <c:v>-55.521999999999991</c:v>
                </c:pt>
                <c:pt idx="14915">
                  <c:v>-55.519999999999996</c:v>
                </c:pt>
                <c:pt idx="14916">
                  <c:v>-55.517999999999994</c:v>
                </c:pt>
                <c:pt idx="14917">
                  <c:v>-55.515999999999991</c:v>
                </c:pt>
                <c:pt idx="14918">
                  <c:v>-55.513999999999996</c:v>
                </c:pt>
                <c:pt idx="14919">
                  <c:v>-55.511999999999993</c:v>
                </c:pt>
                <c:pt idx="14920">
                  <c:v>-55.509999999999991</c:v>
                </c:pt>
                <c:pt idx="14921">
                  <c:v>-55.507999999999996</c:v>
                </c:pt>
                <c:pt idx="14922">
                  <c:v>-55.505999999999993</c:v>
                </c:pt>
                <c:pt idx="14923">
                  <c:v>-55.503999999999991</c:v>
                </c:pt>
                <c:pt idx="14924">
                  <c:v>-55.501999999999995</c:v>
                </c:pt>
                <c:pt idx="14925">
                  <c:v>-55.499999999999993</c:v>
                </c:pt>
                <c:pt idx="14926">
                  <c:v>-55.49799999999999</c:v>
                </c:pt>
                <c:pt idx="14927">
                  <c:v>-55.495999999999995</c:v>
                </c:pt>
                <c:pt idx="14928">
                  <c:v>-55.493999999999993</c:v>
                </c:pt>
                <c:pt idx="14929">
                  <c:v>-55.49199999999999</c:v>
                </c:pt>
                <c:pt idx="14930">
                  <c:v>-55.489999999999995</c:v>
                </c:pt>
                <c:pt idx="14931">
                  <c:v>-55.488</c:v>
                </c:pt>
                <c:pt idx="14932">
                  <c:v>-55.48599999999999</c:v>
                </c:pt>
                <c:pt idx="14933">
                  <c:v>-55.483999999999995</c:v>
                </c:pt>
                <c:pt idx="14934">
                  <c:v>-55.481999999999999</c:v>
                </c:pt>
                <c:pt idx="14935">
                  <c:v>-55.47999999999999</c:v>
                </c:pt>
                <c:pt idx="14936">
                  <c:v>-55.477999999999994</c:v>
                </c:pt>
                <c:pt idx="14937">
                  <c:v>-55.475999999999999</c:v>
                </c:pt>
                <c:pt idx="14938">
                  <c:v>-55.47399999999999</c:v>
                </c:pt>
                <c:pt idx="14939">
                  <c:v>-55.471999999999994</c:v>
                </c:pt>
                <c:pt idx="14940">
                  <c:v>-55.47</c:v>
                </c:pt>
                <c:pt idx="14941">
                  <c:v>-55.467999999999989</c:v>
                </c:pt>
                <c:pt idx="14942">
                  <c:v>-55.465999999999994</c:v>
                </c:pt>
                <c:pt idx="14943">
                  <c:v>-55.463999999999999</c:v>
                </c:pt>
                <c:pt idx="14944">
                  <c:v>-55.461999999999989</c:v>
                </c:pt>
                <c:pt idx="14945">
                  <c:v>-55.459999999999994</c:v>
                </c:pt>
                <c:pt idx="14946">
                  <c:v>-55.457999999999998</c:v>
                </c:pt>
                <c:pt idx="14947">
                  <c:v>-55.455999999999996</c:v>
                </c:pt>
                <c:pt idx="14948">
                  <c:v>-55.453999999999994</c:v>
                </c:pt>
                <c:pt idx="14949">
                  <c:v>-55.451999999999998</c:v>
                </c:pt>
                <c:pt idx="14950">
                  <c:v>-55.449999999999996</c:v>
                </c:pt>
                <c:pt idx="14951">
                  <c:v>-55.447999999999993</c:v>
                </c:pt>
                <c:pt idx="14952">
                  <c:v>-55.445999999999998</c:v>
                </c:pt>
                <c:pt idx="14953">
                  <c:v>-55.443999999999996</c:v>
                </c:pt>
                <c:pt idx="14954">
                  <c:v>-55.441999999999993</c:v>
                </c:pt>
                <c:pt idx="14955">
                  <c:v>-55.44</c:v>
                </c:pt>
                <c:pt idx="14956">
                  <c:v>-55.437999999999995</c:v>
                </c:pt>
                <c:pt idx="14957">
                  <c:v>-55.435999999999993</c:v>
                </c:pt>
                <c:pt idx="14958">
                  <c:v>-55.433999999999997</c:v>
                </c:pt>
                <c:pt idx="14959">
                  <c:v>-55.431999999999995</c:v>
                </c:pt>
                <c:pt idx="14960">
                  <c:v>-55.429999999999993</c:v>
                </c:pt>
                <c:pt idx="14961">
                  <c:v>-55.427999999999997</c:v>
                </c:pt>
                <c:pt idx="14962">
                  <c:v>-55.425999999999995</c:v>
                </c:pt>
                <c:pt idx="14963">
                  <c:v>-55.423999999999992</c:v>
                </c:pt>
                <c:pt idx="14964">
                  <c:v>-55.421999999999997</c:v>
                </c:pt>
                <c:pt idx="14965">
                  <c:v>-55.419999999999995</c:v>
                </c:pt>
                <c:pt idx="14966">
                  <c:v>-55.417999999999992</c:v>
                </c:pt>
                <c:pt idx="14967">
                  <c:v>-55.415999999999997</c:v>
                </c:pt>
                <c:pt idx="14968">
                  <c:v>-55.413999999999994</c:v>
                </c:pt>
                <c:pt idx="14969">
                  <c:v>-55.411999999999992</c:v>
                </c:pt>
                <c:pt idx="14970">
                  <c:v>-55.41</c:v>
                </c:pt>
                <c:pt idx="14971">
                  <c:v>-55.407999999999994</c:v>
                </c:pt>
                <c:pt idx="14972">
                  <c:v>-55.405999999999992</c:v>
                </c:pt>
                <c:pt idx="14973">
                  <c:v>-55.403999999999996</c:v>
                </c:pt>
                <c:pt idx="14974">
                  <c:v>-55.401999999999994</c:v>
                </c:pt>
                <c:pt idx="14975">
                  <c:v>-55.399999999999991</c:v>
                </c:pt>
                <c:pt idx="14976">
                  <c:v>-55.397999999999996</c:v>
                </c:pt>
                <c:pt idx="14977">
                  <c:v>-55.395999999999994</c:v>
                </c:pt>
                <c:pt idx="14978">
                  <c:v>-55.393999999999991</c:v>
                </c:pt>
                <c:pt idx="14979">
                  <c:v>-55.391999999999996</c:v>
                </c:pt>
                <c:pt idx="14980">
                  <c:v>-55.389999999999993</c:v>
                </c:pt>
                <c:pt idx="14981">
                  <c:v>-55.387999999999991</c:v>
                </c:pt>
                <c:pt idx="14982">
                  <c:v>-55.385999999999996</c:v>
                </c:pt>
                <c:pt idx="14983">
                  <c:v>-55.383999999999993</c:v>
                </c:pt>
                <c:pt idx="14984">
                  <c:v>-55.381999999999991</c:v>
                </c:pt>
                <c:pt idx="14985">
                  <c:v>-55.379999999999995</c:v>
                </c:pt>
                <c:pt idx="14986">
                  <c:v>-55.377999999999993</c:v>
                </c:pt>
                <c:pt idx="14987">
                  <c:v>-55.375999999999991</c:v>
                </c:pt>
                <c:pt idx="14988">
                  <c:v>-55.373999999999995</c:v>
                </c:pt>
                <c:pt idx="14989">
                  <c:v>-55.371999999999993</c:v>
                </c:pt>
                <c:pt idx="14990">
                  <c:v>-55.36999999999999</c:v>
                </c:pt>
                <c:pt idx="14991">
                  <c:v>-55.367999999999995</c:v>
                </c:pt>
                <c:pt idx="14992">
                  <c:v>-55.365999999999993</c:v>
                </c:pt>
                <c:pt idx="14993">
                  <c:v>-55.36399999999999</c:v>
                </c:pt>
                <c:pt idx="14994">
                  <c:v>-55.361999999999995</c:v>
                </c:pt>
                <c:pt idx="14995">
                  <c:v>-55.36</c:v>
                </c:pt>
                <c:pt idx="14996">
                  <c:v>-55.35799999999999</c:v>
                </c:pt>
                <c:pt idx="14997">
                  <c:v>-55.355999999999995</c:v>
                </c:pt>
                <c:pt idx="14998">
                  <c:v>-55.353999999999999</c:v>
                </c:pt>
                <c:pt idx="14999">
                  <c:v>-55.35199999999999</c:v>
                </c:pt>
                <c:pt idx="15000">
                  <c:v>-55.349999999999994</c:v>
                </c:pt>
                <c:pt idx="15001">
                  <c:v>-55.347999999999999</c:v>
                </c:pt>
                <c:pt idx="15002">
                  <c:v>-55.345999999999989</c:v>
                </c:pt>
                <c:pt idx="15003">
                  <c:v>-55.343999999999994</c:v>
                </c:pt>
                <c:pt idx="15004">
                  <c:v>-55.341999999999999</c:v>
                </c:pt>
                <c:pt idx="15005">
                  <c:v>-55.339999999999989</c:v>
                </c:pt>
                <c:pt idx="15006">
                  <c:v>-55.337999999999994</c:v>
                </c:pt>
                <c:pt idx="15007">
                  <c:v>-55.335999999999999</c:v>
                </c:pt>
                <c:pt idx="15008">
                  <c:v>-55.333999999999996</c:v>
                </c:pt>
                <c:pt idx="15009">
                  <c:v>-55.331999999999994</c:v>
                </c:pt>
                <c:pt idx="15010">
                  <c:v>-55.33</c:v>
                </c:pt>
                <c:pt idx="15011">
                  <c:v>-55.327999999999996</c:v>
                </c:pt>
                <c:pt idx="15012">
                  <c:v>-55.325999999999993</c:v>
                </c:pt>
                <c:pt idx="15013">
                  <c:v>-55.323999999999998</c:v>
                </c:pt>
                <c:pt idx="15014">
                  <c:v>-55.321999999999996</c:v>
                </c:pt>
                <c:pt idx="15015">
                  <c:v>-55.319999999999993</c:v>
                </c:pt>
                <c:pt idx="15016">
                  <c:v>-55.317999999999998</c:v>
                </c:pt>
                <c:pt idx="15017">
                  <c:v>-55.315999999999995</c:v>
                </c:pt>
                <c:pt idx="15018">
                  <c:v>-55.313999999999993</c:v>
                </c:pt>
                <c:pt idx="15019">
                  <c:v>-55.311999999999998</c:v>
                </c:pt>
                <c:pt idx="15020">
                  <c:v>-55.309999999999995</c:v>
                </c:pt>
                <c:pt idx="15021">
                  <c:v>-55.307999999999993</c:v>
                </c:pt>
                <c:pt idx="15022">
                  <c:v>-55.305999999999997</c:v>
                </c:pt>
                <c:pt idx="15023">
                  <c:v>-55.303999999999995</c:v>
                </c:pt>
                <c:pt idx="15024">
                  <c:v>-55.301999999999992</c:v>
                </c:pt>
                <c:pt idx="15025">
                  <c:v>-55.3</c:v>
                </c:pt>
                <c:pt idx="15026">
                  <c:v>-55.297999999999995</c:v>
                </c:pt>
                <c:pt idx="15027">
                  <c:v>-55.295999999999992</c:v>
                </c:pt>
                <c:pt idx="15028">
                  <c:v>-55.293999999999997</c:v>
                </c:pt>
                <c:pt idx="15029">
                  <c:v>-55.291999999999994</c:v>
                </c:pt>
                <c:pt idx="15030">
                  <c:v>-55.289999999999992</c:v>
                </c:pt>
                <c:pt idx="15031">
                  <c:v>-55.287999999999997</c:v>
                </c:pt>
                <c:pt idx="15032">
                  <c:v>-55.285999999999994</c:v>
                </c:pt>
                <c:pt idx="15033">
                  <c:v>-55.283999999999992</c:v>
                </c:pt>
                <c:pt idx="15034">
                  <c:v>-55.281999999999996</c:v>
                </c:pt>
                <c:pt idx="15035">
                  <c:v>-55.279999999999994</c:v>
                </c:pt>
                <c:pt idx="15036">
                  <c:v>-55.277999999999992</c:v>
                </c:pt>
                <c:pt idx="15037">
                  <c:v>-55.275999999999996</c:v>
                </c:pt>
                <c:pt idx="15038">
                  <c:v>-55.273999999999994</c:v>
                </c:pt>
                <c:pt idx="15039">
                  <c:v>-55.271999999999991</c:v>
                </c:pt>
                <c:pt idx="15040">
                  <c:v>-55.269999999999996</c:v>
                </c:pt>
                <c:pt idx="15041">
                  <c:v>-55.267999999999994</c:v>
                </c:pt>
                <c:pt idx="15042">
                  <c:v>-55.265999999999991</c:v>
                </c:pt>
                <c:pt idx="15043">
                  <c:v>-55.263999999999996</c:v>
                </c:pt>
                <c:pt idx="15044">
                  <c:v>-55.261999999999993</c:v>
                </c:pt>
                <c:pt idx="15045">
                  <c:v>-55.259999999999991</c:v>
                </c:pt>
                <c:pt idx="15046">
                  <c:v>-55.257999999999996</c:v>
                </c:pt>
                <c:pt idx="15047">
                  <c:v>-55.255999999999993</c:v>
                </c:pt>
                <c:pt idx="15048">
                  <c:v>-55.253999999999991</c:v>
                </c:pt>
                <c:pt idx="15049">
                  <c:v>-55.251999999999995</c:v>
                </c:pt>
                <c:pt idx="15050">
                  <c:v>-55.249999999999993</c:v>
                </c:pt>
                <c:pt idx="15051">
                  <c:v>-55.24799999999999</c:v>
                </c:pt>
                <c:pt idx="15052">
                  <c:v>-55.245999999999995</c:v>
                </c:pt>
                <c:pt idx="15053">
                  <c:v>-55.243999999999993</c:v>
                </c:pt>
                <c:pt idx="15054">
                  <c:v>-55.24199999999999</c:v>
                </c:pt>
                <c:pt idx="15055">
                  <c:v>-55.239999999999995</c:v>
                </c:pt>
                <c:pt idx="15056">
                  <c:v>-55.238</c:v>
                </c:pt>
                <c:pt idx="15057">
                  <c:v>-55.23599999999999</c:v>
                </c:pt>
                <c:pt idx="15058">
                  <c:v>-55.233999999999995</c:v>
                </c:pt>
                <c:pt idx="15059">
                  <c:v>-55.231999999999999</c:v>
                </c:pt>
                <c:pt idx="15060">
                  <c:v>-55.22999999999999</c:v>
                </c:pt>
                <c:pt idx="15061">
                  <c:v>-55.227999999999994</c:v>
                </c:pt>
                <c:pt idx="15062">
                  <c:v>-55.225999999999999</c:v>
                </c:pt>
                <c:pt idx="15063">
                  <c:v>-55.22399999999999</c:v>
                </c:pt>
                <c:pt idx="15064">
                  <c:v>-55.221999999999994</c:v>
                </c:pt>
                <c:pt idx="15065">
                  <c:v>-55.22</c:v>
                </c:pt>
                <c:pt idx="15066">
                  <c:v>-55.217999999999989</c:v>
                </c:pt>
                <c:pt idx="15067">
                  <c:v>-55.215999999999994</c:v>
                </c:pt>
                <c:pt idx="15068">
                  <c:v>-55.213999999999999</c:v>
                </c:pt>
                <c:pt idx="15069">
                  <c:v>-55.211999999999989</c:v>
                </c:pt>
                <c:pt idx="15070">
                  <c:v>-55.209999999999994</c:v>
                </c:pt>
                <c:pt idx="15071">
                  <c:v>-55.207999999999998</c:v>
                </c:pt>
                <c:pt idx="15072">
                  <c:v>-55.205999999999996</c:v>
                </c:pt>
                <c:pt idx="15073">
                  <c:v>-55.203999999999994</c:v>
                </c:pt>
                <c:pt idx="15074">
                  <c:v>-55.201999999999998</c:v>
                </c:pt>
                <c:pt idx="15075">
                  <c:v>-55.199999999999996</c:v>
                </c:pt>
                <c:pt idx="15076">
                  <c:v>-55.197999999999993</c:v>
                </c:pt>
                <c:pt idx="15077">
                  <c:v>-55.195999999999998</c:v>
                </c:pt>
                <c:pt idx="15078">
                  <c:v>-55.193999999999996</c:v>
                </c:pt>
                <c:pt idx="15079">
                  <c:v>-55.191999999999993</c:v>
                </c:pt>
                <c:pt idx="15080">
                  <c:v>-55.19</c:v>
                </c:pt>
                <c:pt idx="15081">
                  <c:v>-55.187999999999995</c:v>
                </c:pt>
                <c:pt idx="15082">
                  <c:v>-55.185999999999993</c:v>
                </c:pt>
                <c:pt idx="15083">
                  <c:v>-55.183999999999997</c:v>
                </c:pt>
                <c:pt idx="15084">
                  <c:v>-55.181999999999995</c:v>
                </c:pt>
                <c:pt idx="15085">
                  <c:v>-55.179999999999993</c:v>
                </c:pt>
                <c:pt idx="15086">
                  <c:v>-55.177999999999997</c:v>
                </c:pt>
                <c:pt idx="15087">
                  <c:v>-55.175999999999995</c:v>
                </c:pt>
                <c:pt idx="15088">
                  <c:v>-55.173999999999992</c:v>
                </c:pt>
                <c:pt idx="15089">
                  <c:v>-55.171999999999997</c:v>
                </c:pt>
                <c:pt idx="15090">
                  <c:v>-55.169999999999995</c:v>
                </c:pt>
                <c:pt idx="15091">
                  <c:v>-55.167999999999992</c:v>
                </c:pt>
                <c:pt idx="15092">
                  <c:v>-55.165999999999997</c:v>
                </c:pt>
                <c:pt idx="15093">
                  <c:v>-55.163999999999994</c:v>
                </c:pt>
                <c:pt idx="15094">
                  <c:v>-55.161999999999992</c:v>
                </c:pt>
                <c:pt idx="15095">
                  <c:v>-55.16</c:v>
                </c:pt>
                <c:pt idx="15096">
                  <c:v>-55.157999999999994</c:v>
                </c:pt>
                <c:pt idx="15097">
                  <c:v>-55.155999999999992</c:v>
                </c:pt>
                <c:pt idx="15098">
                  <c:v>-55.153999999999996</c:v>
                </c:pt>
                <c:pt idx="15099">
                  <c:v>-55.151999999999994</c:v>
                </c:pt>
                <c:pt idx="15100">
                  <c:v>-55.149999999999991</c:v>
                </c:pt>
                <c:pt idx="15101">
                  <c:v>-55.147999999999996</c:v>
                </c:pt>
                <c:pt idx="15102">
                  <c:v>-55.145999999999994</c:v>
                </c:pt>
                <c:pt idx="15103">
                  <c:v>-55.143999999999991</c:v>
                </c:pt>
                <c:pt idx="15104">
                  <c:v>-55.141999999999996</c:v>
                </c:pt>
                <c:pt idx="15105">
                  <c:v>-55.139999999999993</c:v>
                </c:pt>
                <c:pt idx="15106">
                  <c:v>-55.137999999999991</c:v>
                </c:pt>
                <c:pt idx="15107">
                  <c:v>-55.135999999999996</c:v>
                </c:pt>
                <c:pt idx="15108">
                  <c:v>-55.133999999999993</c:v>
                </c:pt>
                <c:pt idx="15109">
                  <c:v>-55.131999999999991</c:v>
                </c:pt>
                <c:pt idx="15110">
                  <c:v>-55.129999999999995</c:v>
                </c:pt>
                <c:pt idx="15111">
                  <c:v>-55.127999999999993</c:v>
                </c:pt>
                <c:pt idx="15112">
                  <c:v>-55.125999999999991</c:v>
                </c:pt>
                <c:pt idx="15113">
                  <c:v>-55.123999999999995</c:v>
                </c:pt>
                <c:pt idx="15114">
                  <c:v>-55.121999999999993</c:v>
                </c:pt>
                <c:pt idx="15115">
                  <c:v>-55.11999999999999</c:v>
                </c:pt>
                <c:pt idx="15116">
                  <c:v>-55.117999999999995</c:v>
                </c:pt>
                <c:pt idx="15117">
                  <c:v>-55.115999999999993</c:v>
                </c:pt>
                <c:pt idx="15118">
                  <c:v>-55.11399999999999</c:v>
                </c:pt>
                <c:pt idx="15119">
                  <c:v>-55.111999999999995</c:v>
                </c:pt>
                <c:pt idx="15120">
                  <c:v>-55.11</c:v>
                </c:pt>
                <c:pt idx="15121">
                  <c:v>-55.10799999999999</c:v>
                </c:pt>
                <c:pt idx="15122">
                  <c:v>-55.105999999999995</c:v>
                </c:pt>
                <c:pt idx="15123">
                  <c:v>-55.103999999999999</c:v>
                </c:pt>
                <c:pt idx="15124">
                  <c:v>-55.10199999999999</c:v>
                </c:pt>
                <c:pt idx="15125">
                  <c:v>-55.099999999999994</c:v>
                </c:pt>
                <c:pt idx="15126">
                  <c:v>-55.097999999999999</c:v>
                </c:pt>
                <c:pt idx="15127">
                  <c:v>-55.095999999999989</c:v>
                </c:pt>
                <c:pt idx="15128">
                  <c:v>-55.093999999999994</c:v>
                </c:pt>
                <c:pt idx="15129">
                  <c:v>-55.091999999999999</c:v>
                </c:pt>
                <c:pt idx="15130">
                  <c:v>-55.089999999999989</c:v>
                </c:pt>
                <c:pt idx="15131">
                  <c:v>-55.087999999999994</c:v>
                </c:pt>
                <c:pt idx="15132">
                  <c:v>-55.085999999999999</c:v>
                </c:pt>
                <c:pt idx="15133">
                  <c:v>-55.083999999999996</c:v>
                </c:pt>
                <c:pt idx="15134">
                  <c:v>-55.081999999999994</c:v>
                </c:pt>
                <c:pt idx="15135">
                  <c:v>-55.08</c:v>
                </c:pt>
                <c:pt idx="15136">
                  <c:v>-55.077999999999996</c:v>
                </c:pt>
                <c:pt idx="15137">
                  <c:v>-55.075999999999993</c:v>
                </c:pt>
                <c:pt idx="15138">
                  <c:v>-55.073999999999998</c:v>
                </c:pt>
                <c:pt idx="15139">
                  <c:v>-55.071999999999996</c:v>
                </c:pt>
                <c:pt idx="15140">
                  <c:v>-55.069999999999993</c:v>
                </c:pt>
                <c:pt idx="15141">
                  <c:v>-55.067999999999998</c:v>
                </c:pt>
                <c:pt idx="15142">
                  <c:v>-55.065999999999995</c:v>
                </c:pt>
                <c:pt idx="15143">
                  <c:v>-55.063999999999993</c:v>
                </c:pt>
                <c:pt idx="15144">
                  <c:v>-55.061999999999998</c:v>
                </c:pt>
                <c:pt idx="15145">
                  <c:v>-55.059999999999995</c:v>
                </c:pt>
                <c:pt idx="15146">
                  <c:v>-55.057999999999993</c:v>
                </c:pt>
                <c:pt idx="15147">
                  <c:v>-55.055999999999997</c:v>
                </c:pt>
                <c:pt idx="15148">
                  <c:v>-55.053999999999995</c:v>
                </c:pt>
                <c:pt idx="15149">
                  <c:v>-55.051999999999992</c:v>
                </c:pt>
                <c:pt idx="15150">
                  <c:v>-55.05</c:v>
                </c:pt>
                <c:pt idx="15151">
                  <c:v>-55.047999999999995</c:v>
                </c:pt>
                <c:pt idx="15152">
                  <c:v>-55.045999999999992</c:v>
                </c:pt>
                <c:pt idx="15153">
                  <c:v>-55.043999999999997</c:v>
                </c:pt>
                <c:pt idx="15154">
                  <c:v>-55.041999999999994</c:v>
                </c:pt>
                <c:pt idx="15155">
                  <c:v>-55.039999999999992</c:v>
                </c:pt>
                <c:pt idx="15156">
                  <c:v>-55.037999999999997</c:v>
                </c:pt>
                <c:pt idx="15157">
                  <c:v>-55.035999999999994</c:v>
                </c:pt>
                <c:pt idx="15158">
                  <c:v>-55.033999999999992</c:v>
                </c:pt>
                <c:pt idx="15159">
                  <c:v>-55.031999999999996</c:v>
                </c:pt>
                <c:pt idx="15160">
                  <c:v>-55.029999999999994</c:v>
                </c:pt>
                <c:pt idx="15161">
                  <c:v>-55.027999999999992</c:v>
                </c:pt>
                <c:pt idx="15162">
                  <c:v>-55.025999999999996</c:v>
                </c:pt>
                <c:pt idx="15163">
                  <c:v>-55.023999999999994</c:v>
                </c:pt>
                <c:pt idx="15164">
                  <c:v>-55.021999999999991</c:v>
                </c:pt>
                <c:pt idx="15165">
                  <c:v>-55.019999999999996</c:v>
                </c:pt>
                <c:pt idx="15166">
                  <c:v>-55.017999999999994</c:v>
                </c:pt>
                <c:pt idx="15167">
                  <c:v>-55.015999999999991</c:v>
                </c:pt>
                <c:pt idx="15168">
                  <c:v>-55.013999999999996</c:v>
                </c:pt>
                <c:pt idx="15169">
                  <c:v>-55.011999999999993</c:v>
                </c:pt>
                <c:pt idx="15170">
                  <c:v>-55.009999999999991</c:v>
                </c:pt>
                <c:pt idx="15171">
                  <c:v>-55.007999999999996</c:v>
                </c:pt>
                <c:pt idx="15172">
                  <c:v>-55.005999999999993</c:v>
                </c:pt>
                <c:pt idx="15173">
                  <c:v>-55.003999999999991</c:v>
                </c:pt>
                <c:pt idx="15174">
                  <c:v>-55.001999999999995</c:v>
                </c:pt>
                <c:pt idx="15175">
                  <c:v>-54.999999999999993</c:v>
                </c:pt>
                <c:pt idx="15176">
                  <c:v>-54.99799999999999</c:v>
                </c:pt>
                <c:pt idx="15177">
                  <c:v>-54.995999999999995</c:v>
                </c:pt>
                <c:pt idx="15178">
                  <c:v>-54.993999999999993</c:v>
                </c:pt>
                <c:pt idx="15179">
                  <c:v>-54.99199999999999</c:v>
                </c:pt>
                <c:pt idx="15180">
                  <c:v>-54.989999999999995</c:v>
                </c:pt>
                <c:pt idx="15181">
                  <c:v>-54.988</c:v>
                </c:pt>
                <c:pt idx="15182">
                  <c:v>-54.98599999999999</c:v>
                </c:pt>
                <c:pt idx="15183">
                  <c:v>-54.983999999999995</c:v>
                </c:pt>
                <c:pt idx="15184">
                  <c:v>-54.981999999999999</c:v>
                </c:pt>
                <c:pt idx="15185">
                  <c:v>-54.97999999999999</c:v>
                </c:pt>
                <c:pt idx="15186">
                  <c:v>-54.977999999999994</c:v>
                </c:pt>
                <c:pt idx="15187">
                  <c:v>-54.975999999999999</c:v>
                </c:pt>
                <c:pt idx="15188">
                  <c:v>-54.97399999999999</c:v>
                </c:pt>
                <c:pt idx="15189">
                  <c:v>-54.971999999999994</c:v>
                </c:pt>
                <c:pt idx="15190">
                  <c:v>-54.97</c:v>
                </c:pt>
                <c:pt idx="15191">
                  <c:v>-54.967999999999989</c:v>
                </c:pt>
                <c:pt idx="15192">
                  <c:v>-54.965999999999994</c:v>
                </c:pt>
                <c:pt idx="15193">
                  <c:v>-54.963999999999999</c:v>
                </c:pt>
                <c:pt idx="15194">
                  <c:v>-54.961999999999989</c:v>
                </c:pt>
                <c:pt idx="15195">
                  <c:v>-54.959999999999994</c:v>
                </c:pt>
                <c:pt idx="15196">
                  <c:v>-54.957999999999998</c:v>
                </c:pt>
                <c:pt idx="15197">
                  <c:v>-54.955999999999996</c:v>
                </c:pt>
                <c:pt idx="15198">
                  <c:v>-54.953999999999994</c:v>
                </c:pt>
                <c:pt idx="15199">
                  <c:v>-54.951999999999998</c:v>
                </c:pt>
                <c:pt idx="15200">
                  <c:v>-54.949999999999996</c:v>
                </c:pt>
                <c:pt idx="15201">
                  <c:v>-54.947999999999993</c:v>
                </c:pt>
                <c:pt idx="15202">
                  <c:v>-54.945999999999998</c:v>
                </c:pt>
                <c:pt idx="15203">
                  <c:v>-54.943999999999996</c:v>
                </c:pt>
                <c:pt idx="15204">
                  <c:v>-54.941999999999993</c:v>
                </c:pt>
                <c:pt idx="15205">
                  <c:v>-54.94</c:v>
                </c:pt>
                <c:pt idx="15206">
                  <c:v>-54.937999999999995</c:v>
                </c:pt>
                <c:pt idx="15207">
                  <c:v>-54.935999999999993</c:v>
                </c:pt>
                <c:pt idx="15208">
                  <c:v>-54.933999999999997</c:v>
                </c:pt>
                <c:pt idx="15209">
                  <c:v>-54.931999999999995</c:v>
                </c:pt>
                <c:pt idx="15210">
                  <c:v>-54.929999999999993</c:v>
                </c:pt>
                <c:pt idx="15211">
                  <c:v>-54.927999999999997</c:v>
                </c:pt>
                <c:pt idx="15212">
                  <c:v>-54.925999999999995</c:v>
                </c:pt>
                <c:pt idx="15213">
                  <c:v>-54.923999999999992</c:v>
                </c:pt>
                <c:pt idx="15214">
                  <c:v>-54.921999999999997</c:v>
                </c:pt>
                <c:pt idx="15215">
                  <c:v>-54.919999999999995</c:v>
                </c:pt>
                <c:pt idx="15216">
                  <c:v>-54.917999999999992</c:v>
                </c:pt>
                <c:pt idx="15217">
                  <c:v>-54.915999999999997</c:v>
                </c:pt>
                <c:pt idx="15218">
                  <c:v>-54.913999999999994</c:v>
                </c:pt>
                <c:pt idx="15219">
                  <c:v>-54.911999999999992</c:v>
                </c:pt>
                <c:pt idx="15220">
                  <c:v>-54.91</c:v>
                </c:pt>
                <c:pt idx="15221">
                  <c:v>-54.907999999999994</c:v>
                </c:pt>
                <c:pt idx="15222">
                  <c:v>-54.905999999999992</c:v>
                </c:pt>
                <c:pt idx="15223">
                  <c:v>-54.903999999999996</c:v>
                </c:pt>
                <c:pt idx="15224">
                  <c:v>-54.901999999999994</c:v>
                </c:pt>
                <c:pt idx="15225">
                  <c:v>-54.899999999999991</c:v>
                </c:pt>
                <c:pt idx="15226">
                  <c:v>-54.897999999999996</c:v>
                </c:pt>
                <c:pt idx="15227">
                  <c:v>-54.895999999999994</c:v>
                </c:pt>
                <c:pt idx="15228">
                  <c:v>-54.893999999999991</c:v>
                </c:pt>
                <c:pt idx="15229">
                  <c:v>-54.891999999999996</c:v>
                </c:pt>
                <c:pt idx="15230">
                  <c:v>-54.889999999999993</c:v>
                </c:pt>
                <c:pt idx="15231">
                  <c:v>-54.887999999999991</c:v>
                </c:pt>
                <c:pt idx="15232">
                  <c:v>-54.885999999999996</c:v>
                </c:pt>
                <c:pt idx="15233">
                  <c:v>-54.883999999999993</c:v>
                </c:pt>
                <c:pt idx="15234">
                  <c:v>-54.881999999999991</c:v>
                </c:pt>
                <c:pt idx="15235">
                  <c:v>-54.879999999999995</c:v>
                </c:pt>
                <c:pt idx="15236">
                  <c:v>-54.877999999999993</c:v>
                </c:pt>
                <c:pt idx="15237">
                  <c:v>-54.875999999999991</c:v>
                </c:pt>
                <c:pt idx="15238">
                  <c:v>-54.873999999999995</c:v>
                </c:pt>
                <c:pt idx="15239">
                  <c:v>-54.871999999999993</c:v>
                </c:pt>
                <c:pt idx="15240">
                  <c:v>-54.86999999999999</c:v>
                </c:pt>
                <c:pt idx="15241">
                  <c:v>-54.867999999999995</c:v>
                </c:pt>
                <c:pt idx="15242">
                  <c:v>-54.865999999999993</c:v>
                </c:pt>
                <c:pt idx="15243">
                  <c:v>-54.86399999999999</c:v>
                </c:pt>
                <c:pt idx="15244">
                  <c:v>-54.861999999999995</c:v>
                </c:pt>
                <c:pt idx="15245">
                  <c:v>-54.86</c:v>
                </c:pt>
                <c:pt idx="15246">
                  <c:v>-54.85799999999999</c:v>
                </c:pt>
                <c:pt idx="15247">
                  <c:v>-54.855999999999995</c:v>
                </c:pt>
                <c:pt idx="15248">
                  <c:v>-54.853999999999999</c:v>
                </c:pt>
                <c:pt idx="15249">
                  <c:v>-54.85199999999999</c:v>
                </c:pt>
                <c:pt idx="15250">
                  <c:v>-54.849999999999994</c:v>
                </c:pt>
                <c:pt idx="15251">
                  <c:v>-54.847999999999999</c:v>
                </c:pt>
                <c:pt idx="15252">
                  <c:v>-54.845999999999989</c:v>
                </c:pt>
                <c:pt idx="15253">
                  <c:v>-54.843999999999994</c:v>
                </c:pt>
                <c:pt idx="15254">
                  <c:v>-54.841999999999999</c:v>
                </c:pt>
                <c:pt idx="15255">
                  <c:v>-54.839999999999989</c:v>
                </c:pt>
                <c:pt idx="15256">
                  <c:v>-54.837999999999994</c:v>
                </c:pt>
                <c:pt idx="15257">
                  <c:v>-54.835999999999999</c:v>
                </c:pt>
                <c:pt idx="15258">
                  <c:v>-54.833999999999996</c:v>
                </c:pt>
                <c:pt idx="15259">
                  <c:v>-54.831999999999994</c:v>
                </c:pt>
                <c:pt idx="15260">
                  <c:v>-54.83</c:v>
                </c:pt>
                <c:pt idx="15261">
                  <c:v>-54.827999999999996</c:v>
                </c:pt>
                <c:pt idx="15262">
                  <c:v>-54.825999999999993</c:v>
                </c:pt>
                <c:pt idx="15263">
                  <c:v>-54.823999999999998</c:v>
                </c:pt>
                <c:pt idx="15264">
                  <c:v>-54.821999999999996</c:v>
                </c:pt>
                <c:pt idx="15265">
                  <c:v>-54.819999999999993</c:v>
                </c:pt>
                <c:pt idx="15266">
                  <c:v>-54.817999999999998</c:v>
                </c:pt>
                <c:pt idx="15267">
                  <c:v>-54.815999999999995</c:v>
                </c:pt>
                <c:pt idx="15268">
                  <c:v>-54.813999999999993</c:v>
                </c:pt>
                <c:pt idx="15269">
                  <c:v>-54.811999999999998</c:v>
                </c:pt>
                <c:pt idx="15270">
                  <c:v>-54.809999999999995</c:v>
                </c:pt>
                <c:pt idx="15271">
                  <c:v>-54.807999999999993</c:v>
                </c:pt>
                <c:pt idx="15272">
                  <c:v>-54.805999999999997</c:v>
                </c:pt>
                <c:pt idx="15273">
                  <c:v>-54.803999999999995</c:v>
                </c:pt>
                <c:pt idx="15274">
                  <c:v>-54.801999999999992</c:v>
                </c:pt>
                <c:pt idx="15275">
                  <c:v>-54.8</c:v>
                </c:pt>
                <c:pt idx="15276">
                  <c:v>-54.797999999999995</c:v>
                </c:pt>
                <c:pt idx="15277">
                  <c:v>-54.795999999999992</c:v>
                </c:pt>
                <c:pt idx="15278">
                  <c:v>-54.793999999999997</c:v>
                </c:pt>
                <c:pt idx="15279">
                  <c:v>-54.791999999999994</c:v>
                </c:pt>
                <c:pt idx="15280">
                  <c:v>-54.789999999999992</c:v>
                </c:pt>
                <c:pt idx="15281">
                  <c:v>-54.787999999999997</c:v>
                </c:pt>
                <c:pt idx="15282">
                  <c:v>-54.785999999999994</c:v>
                </c:pt>
                <c:pt idx="15283">
                  <c:v>-54.783999999999992</c:v>
                </c:pt>
                <c:pt idx="15284">
                  <c:v>-54.781999999999996</c:v>
                </c:pt>
                <c:pt idx="15285">
                  <c:v>-54.779999999999994</c:v>
                </c:pt>
                <c:pt idx="15286">
                  <c:v>-54.777999999999992</c:v>
                </c:pt>
                <c:pt idx="15287">
                  <c:v>-54.775999999999996</c:v>
                </c:pt>
                <c:pt idx="15288">
                  <c:v>-54.773999999999994</c:v>
                </c:pt>
                <c:pt idx="15289">
                  <c:v>-54.771999999999991</c:v>
                </c:pt>
                <c:pt idx="15290">
                  <c:v>-54.769999999999996</c:v>
                </c:pt>
                <c:pt idx="15291">
                  <c:v>-54.767999999999994</c:v>
                </c:pt>
                <c:pt idx="15292">
                  <c:v>-54.765999999999991</c:v>
                </c:pt>
                <c:pt idx="15293">
                  <c:v>-54.763999999999996</c:v>
                </c:pt>
                <c:pt idx="15294">
                  <c:v>-54.761999999999993</c:v>
                </c:pt>
                <c:pt idx="15295">
                  <c:v>-54.759999999999991</c:v>
                </c:pt>
                <c:pt idx="15296">
                  <c:v>-54.757999999999996</c:v>
                </c:pt>
                <c:pt idx="15297">
                  <c:v>-54.755999999999993</c:v>
                </c:pt>
                <c:pt idx="15298">
                  <c:v>-54.753999999999991</c:v>
                </c:pt>
                <c:pt idx="15299">
                  <c:v>-54.751999999999995</c:v>
                </c:pt>
                <c:pt idx="15300">
                  <c:v>-54.749999999999993</c:v>
                </c:pt>
                <c:pt idx="15301">
                  <c:v>-54.74799999999999</c:v>
                </c:pt>
                <c:pt idx="15302">
                  <c:v>-54.745999999999995</c:v>
                </c:pt>
                <c:pt idx="15303">
                  <c:v>-54.743999999999993</c:v>
                </c:pt>
                <c:pt idx="15304">
                  <c:v>-54.74199999999999</c:v>
                </c:pt>
                <c:pt idx="15305">
                  <c:v>-54.739999999999995</c:v>
                </c:pt>
                <c:pt idx="15306">
                  <c:v>-54.738</c:v>
                </c:pt>
                <c:pt idx="15307">
                  <c:v>-54.73599999999999</c:v>
                </c:pt>
                <c:pt idx="15308">
                  <c:v>-54.733999999999995</c:v>
                </c:pt>
                <c:pt idx="15309">
                  <c:v>-54.731999999999999</c:v>
                </c:pt>
                <c:pt idx="15310">
                  <c:v>-54.72999999999999</c:v>
                </c:pt>
                <c:pt idx="15311">
                  <c:v>-54.727999999999994</c:v>
                </c:pt>
                <c:pt idx="15312">
                  <c:v>-54.725999999999999</c:v>
                </c:pt>
                <c:pt idx="15313">
                  <c:v>-54.72399999999999</c:v>
                </c:pt>
                <c:pt idx="15314">
                  <c:v>-54.721999999999994</c:v>
                </c:pt>
                <c:pt idx="15315">
                  <c:v>-54.72</c:v>
                </c:pt>
                <c:pt idx="15316">
                  <c:v>-54.717999999999989</c:v>
                </c:pt>
                <c:pt idx="15317">
                  <c:v>-54.715999999999994</c:v>
                </c:pt>
                <c:pt idx="15318">
                  <c:v>-54.713999999999999</c:v>
                </c:pt>
                <c:pt idx="15319">
                  <c:v>-54.711999999999989</c:v>
                </c:pt>
                <c:pt idx="15320">
                  <c:v>-54.709999999999994</c:v>
                </c:pt>
                <c:pt idx="15321">
                  <c:v>-54.707999999999998</c:v>
                </c:pt>
                <c:pt idx="15322">
                  <c:v>-54.705999999999996</c:v>
                </c:pt>
                <c:pt idx="15323">
                  <c:v>-54.703999999999994</c:v>
                </c:pt>
                <c:pt idx="15324">
                  <c:v>-54.701999999999998</c:v>
                </c:pt>
                <c:pt idx="15325">
                  <c:v>-54.699999999999996</c:v>
                </c:pt>
                <c:pt idx="15326">
                  <c:v>-54.697999999999993</c:v>
                </c:pt>
                <c:pt idx="15327">
                  <c:v>-54.695999999999998</c:v>
                </c:pt>
                <c:pt idx="15328">
                  <c:v>-54.693999999999996</c:v>
                </c:pt>
                <c:pt idx="15329">
                  <c:v>-54.691999999999993</c:v>
                </c:pt>
                <c:pt idx="15330">
                  <c:v>-54.69</c:v>
                </c:pt>
                <c:pt idx="15331">
                  <c:v>-54.687999999999995</c:v>
                </c:pt>
                <c:pt idx="15332">
                  <c:v>-54.685999999999993</c:v>
                </c:pt>
                <c:pt idx="15333">
                  <c:v>-54.683999999999997</c:v>
                </c:pt>
                <c:pt idx="15334">
                  <c:v>-54.681999999999995</c:v>
                </c:pt>
                <c:pt idx="15335">
                  <c:v>-54.679999999999993</c:v>
                </c:pt>
                <c:pt idx="15336">
                  <c:v>-54.677999999999997</c:v>
                </c:pt>
                <c:pt idx="15337">
                  <c:v>-54.675999999999995</c:v>
                </c:pt>
                <c:pt idx="15338">
                  <c:v>-54.673999999999992</c:v>
                </c:pt>
                <c:pt idx="15339">
                  <c:v>-54.671999999999997</c:v>
                </c:pt>
                <c:pt idx="15340">
                  <c:v>-54.669999999999995</c:v>
                </c:pt>
                <c:pt idx="15341">
                  <c:v>-54.667999999999992</c:v>
                </c:pt>
                <c:pt idx="15342">
                  <c:v>-54.665999999999997</c:v>
                </c:pt>
                <c:pt idx="15343">
                  <c:v>-54.663999999999994</c:v>
                </c:pt>
                <c:pt idx="15344">
                  <c:v>-54.661999999999992</c:v>
                </c:pt>
                <c:pt idx="15345">
                  <c:v>-54.66</c:v>
                </c:pt>
                <c:pt idx="15346">
                  <c:v>-54.657999999999994</c:v>
                </c:pt>
                <c:pt idx="15347">
                  <c:v>-54.655999999999992</c:v>
                </c:pt>
                <c:pt idx="15348">
                  <c:v>-54.653999999999996</c:v>
                </c:pt>
                <c:pt idx="15349">
                  <c:v>-54.651999999999994</c:v>
                </c:pt>
                <c:pt idx="15350">
                  <c:v>-54.649999999999991</c:v>
                </c:pt>
                <c:pt idx="15351">
                  <c:v>-54.647999999999996</c:v>
                </c:pt>
                <c:pt idx="15352">
                  <c:v>-54.645999999999994</c:v>
                </c:pt>
                <c:pt idx="15353">
                  <c:v>-54.643999999999991</c:v>
                </c:pt>
                <c:pt idx="15354">
                  <c:v>-54.641999999999996</c:v>
                </c:pt>
                <c:pt idx="15355">
                  <c:v>-54.639999999999993</c:v>
                </c:pt>
                <c:pt idx="15356">
                  <c:v>-54.637999999999991</c:v>
                </c:pt>
                <c:pt idx="15357">
                  <c:v>-54.635999999999996</c:v>
                </c:pt>
                <c:pt idx="15358">
                  <c:v>-54.633999999999993</c:v>
                </c:pt>
                <c:pt idx="15359">
                  <c:v>-54.631999999999991</c:v>
                </c:pt>
                <c:pt idx="15360">
                  <c:v>-54.629999999999995</c:v>
                </c:pt>
                <c:pt idx="15361">
                  <c:v>-54.627999999999993</c:v>
                </c:pt>
                <c:pt idx="15362">
                  <c:v>-54.625999999999991</c:v>
                </c:pt>
                <c:pt idx="15363">
                  <c:v>-54.623999999999995</c:v>
                </c:pt>
                <c:pt idx="15364">
                  <c:v>-54.621999999999993</c:v>
                </c:pt>
                <c:pt idx="15365">
                  <c:v>-54.61999999999999</c:v>
                </c:pt>
                <c:pt idx="15366">
                  <c:v>-54.617999999999995</c:v>
                </c:pt>
                <c:pt idx="15367">
                  <c:v>-54.615999999999993</c:v>
                </c:pt>
                <c:pt idx="15368">
                  <c:v>-54.61399999999999</c:v>
                </c:pt>
                <c:pt idx="15369">
                  <c:v>-54.611999999999995</c:v>
                </c:pt>
                <c:pt idx="15370">
                  <c:v>-54.61</c:v>
                </c:pt>
                <c:pt idx="15371">
                  <c:v>-54.60799999999999</c:v>
                </c:pt>
                <c:pt idx="15372">
                  <c:v>-54.605999999999995</c:v>
                </c:pt>
                <c:pt idx="15373">
                  <c:v>-54.603999999999999</c:v>
                </c:pt>
                <c:pt idx="15374">
                  <c:v>-54.60199999999999</c:v>
                </c:pt>
                <c:pt idx="15375">
                  <c:v>-54.599999999999994</c:v>
                </c:pt>
                <c:pt idx="15376">
                  <c:v>-54.597999999999999</c:v>
                </c:pt>
                <c:pt idx="15377">
                  <c:v>-54.595999999999989</c:v>
                </c:pt>
                <c:pt idx="15378">
                  <c:v>-54.593999999999994</c:v>
                </c:pt>
                <c:pt idx="15379">
                  <c:v>-54.591999999999999</c:v>
                </c:pt>
                <c:pt idx="15380">
                  <c:v>-54.589999999999989</c:v>
                </c:pt>
                <c:pt idx="15381">
                  <c:v>-54.587999999999994</c:v>
                </c:pt>
                <c:pt idx="15382">
                  <c:v>-54.585999999999999</c:v>
                </c:pt>
                <c:pt idx="15383">
                  <c:v>-54.583999999999996</c:v>
                </c:pt>
                <c:pt idx="15384">
                  <c:v>-54.581999999999994</c:v>
                </c:pt>
                <c:pt idx="15385">
                  <c:v>-54.58</c:v>
                </c:pt>
                <c:pt idx="15386">
                  <c:v>-54.577999999999996</c:v>
                </c:pt>
                <c:pt idx="15387">
                  <c:v>-54.575999999999993</c:v>
                </c:pt>
                <c:pt idx="15388">
                  <c:v>-54.573999999999998</c:v>
                </c:pt>
                <c:pt idx="15389">
                  <c:v>-54.571999999999996</c:v>
                </c:pt>
                <c:pt idx="15390">
                  <c:v>-54.569999999999993</c:v>
                </c:pt>
                <c:pt idx="15391">
                  <c:v>-54.567999999999998</c:v>
                </c:pt>
                <c:pt idx="15392">
                  <c:v>-54.565999999999995</c:v>
                </c:pt>
                <c:pt idx="15393">
                  <c:v>-54.563999999999993</c:v>
                </c:pt>
                <c:pt idx="15394">
                  <c:v>-54.561999999999998</c:v>
                </c:pt>
                <c:pt idx="15395">
                  <c:v>-54.559999999999995</c:v>
                </c:pt>
                <c:pt idx="15396">
                  <c:v>-54.557999999999993</c:v>
                </c:pt>
                <c:pt idx="15397">
                  <c:v>-54.555999999999997</c:v>
                </c:pt>
                <c:pt idx="15398">
                  <c:v>-54.553999999999995</c:v>
                </c:pt>
                <c:pt idx="15399">
                  <c:v>-54.551999999999992</c:v>
                </c:pt>
                <c:pt idx="15400">
                  <c:v>-54.55</c:v>
                </c:pt>
                <c:pt idx="15401">
                  <c:v>-54.547999999999995</c:v>
                </c:pt>
                <c:pt idx="15402">
                  <c:v>-54.545999999999992</c:v>
                </c:pt>
                <c:pt idx="15403">
                  <c:v>-54.543999999999997</c:v>
                </c:pt>
                <c:pt idx="15404">
                  <c:v>-54.541999999999994</c:v>
                </c:pt>
                <c:pt idx="15405">
                  <c:v>-54.539999999999992</c:v>
                </c:pt>
                <c:pt idx="15406">
                  <c:v>-54.537999999999997</c:v>
                </c:pt>
                <c:pt idx="15407">
                  <c:v>-54.535999999999994</c:v>
                </c:pt>
                <c:pt idx="15408">
                  <c:v>-54.533999999999992</c:v>
                </c:pt>
                <c:pt idx="15409">
                  <c:v>-54.531999999999996</c:v>
                </c:pt>
                <c:pt idx="15410">
                  <c:v>-54.529999999999994</c:v>
                </c:pt>
                <c:pt idx="15411">
                  <c:v>-54.527999999999992</c:v>
                </c:pt>
                <c:pt idx="15412">
                  <c:v>-54.525999999999996</c:v>
                </c:pt>
                <c:pt idx="15413">
                  <c:v>-54.523999999999994</c:v>
                </c:pt>
                <c:pt idx="15414">
                  <c:v>-54.521999999999991</c:v>
                </c:pt>
                <c:pt idx="15415">
                  <c:v>-54.519999999999996</c:v>
                </c:pt>
                <c:pt idx="15416">
                  <c:v>-54.517999999999994</c:v>
                </c:pt>
                <c:pt idx="15417">
                  <c:v>-54.515999999999991</c:v>
                </c:pt>
                <c:pt idx="15418">
                  <c:v>-54.513999999999996</c:v>
                </c:pt>
                <c:pt idx="15419">
                  <c:v>-54.511999999999993</c:v>
                </c:pt>
                <c:pt idx="15420">
                  <c:v>-54.509999999999991</c:v>
                </c:pt>
                <c:pt idx="15421">
                  <c:v>-54.507999999999996</c:v>
                </c:pt>
                <c:pt idx="15422">
                  <c:v>-54.505999999999993</c:v>
                </c:pt>
                <c:pt idx="15423">
                  <c:v>-54.503999999999991</c:v>
                </c:pt>
                <c:pt idx="15424">
                  <c:v>-54.501999999999995</c:v>
                </c:pt>
                <c:pt idx="15425">
                  <c:v>-54.499999999999993</c:v>
                </c:pt>
                <c:pt idx="15426">
                  <c:v>-54.49799999999999</c:v>
                </c:pt>
                <c:pt idx="15427">
                  <c:v>-54.495999999999995</c:v>
                </c:pt>
                <c:pt idx="15428">
                  <c:v>-54.493999999999993</c:v>
                </c:pt>
                <c:pt idx="15429">
                  <c:v>-54.49199999999999</c:v>
                </c:pt>
                <c:pt idx="15430">
                  <c:v>-54.489999999999995</c:v>
                </c:pt>
                <c:pt idx="15431">
                  <c:v>-54.488</c:v>
                </c:pt>
                <c:pt idx="15432">
                  <c:v>-54.48599999999999</c:v>
                </c:pt>
                <c:pt idx="15433">
                  <c:v>-54.483999999999995</c:v>
                </c:pt>
                <c:pt idx="15434">
                  <c:v>-54.481999999999999</c:v>
                </c:pt>
                <c:pt idx="15435">
                  <c:v>-54.47999999999999</c:v>
                </c:pt>
                <c:pt idx="15436">
                  <c:v>-54.477999999999994</c:v>
                </c:pt>
                <c:pt idx="15437">
                  <c:v>-54.475999999999999</c:v>
                </c:pt>
                <c:pt idx="15438">
                  <c:v>-54.47399999999999</c:v>
                </c:pt>
                <c:pt idx="15439">
                  <c:v>-54.471999999999994</c:v>
                </c:pt>
                <c:pt idx="15440">
                  <c:v>-54.47</c:v>
                </c:pt>
                <c:pt idx="15441">
                  <c:v>-54.467999999999989</c:v>
                </c:pt>
                <c:pt idx="15442">
                  <c:v>-54.465999999999994</c:v>
                </c:pt>
                <c:pt idx="15443">
                  <c:v>-54.463999999999999</c:v>
                </c:pt>
                <c:pt idx="15444">
                  <c:v>-54.461999999999989</c:v>
                </c:pt>
                <c:pt idx="15445">
                  <c:v>-54.459999999999994</c:v>
                </c:pt>
                <c:pt idx="15446">
                  <c:v>-54.457999999999998</c:v>
                </c:pt>
                <c:pt idx="15447">
                  <c:v>-54.455999999999996</c:v>
                </c:pt>
                <c:pt idx="15448">
                  <c:v>-54.453999999999994</c:v>
                </c:pt>
                <c:pt idx="15449">
                  <c:v>-54.451999999999998</c:v>
                </c:pt>
                <c:pt idx="15450">
                  <c:v>-54.449999999999996</c:v>
                </c:pt>
                <c:pt idx="15451">
                  <c:v>-54.447999999999993</c:v>
                </c:pt>
                <c:pt idx="15452">
                  <c:v>-54.445999999999998</c:v>
                </c:pt>
                <c:pt idx="15453">
                  <c:v>-54.443999999999996</c:v>
                </c:pt>
                <c:pt idx="15454">
                  <c:v>-54.441999999999993</c:v>
                </c:pt>
                <c:pt idx="15455">
                  <c:v>-54.44</c:v>
                </c:pt>
                <c:pt idx="15456">
                  <c:v>-54.437999999999995</c:v>
                </c:pt>
                <c:pt idx="15457">
                  <c:v>-54.435999999999993</c:v>
                </c:pt>
                <c:pt idx="15458">
                  <c:v>-54.433999999999997</c:v>
                </c:pt>
                <c:pt idx="15459">
                  <c:v>-54.431999999999995</c:v>
                </c:pt>
                <c:pt idx="15460">
                  <c:v>-54.429999999999993</c:v>
                </c:pt>
                <c:pt idx="15461">
                  <c:v>-54.427999999999997</c:v>
                </c:pt>
                <c:pt idx="15462">
                  <c:v>-54.425999999999995</c:v>
                </c:pt>
                <c:pt idx="15463">
                  <c:v>-54.423999999999992</c:v>
                </c:pt>
                <c:pt idx="15464">
                  <c:v>-54.421999999999997</c:v>
                </c:pt>
                <c:pt idx="15465">
                  <c:v>-54.419999999999995</c:v>
                </c:pt>
                <c:pt idx="15466">
                  <c:v>-54.417999999999992</c:v>
                </c:pt>
                <c:pt idx="15467">
                  <c:v>-54.415999999999997</c:v>
                </c:pt>
                <c:pt idx="15468">
                  <c:v>-54.413999999999994</c:v>
                </c:pt>
                <c:pt idx="15469">
                  <c:v>-54.411999999999992</c:v>
                </c:pt>
                <c:pt idx="15470">
                  <c:v>-54.41</c:v>
                </c:pt>
                <c:pt idx="15471">
                  <c:v>-54.407999999999994</c:v>
                </c:pt>
                <c:pt idx="15472">
                  <c:v>-54.405999999999992</c:v>
                </c:pt>
                <c:pt idx="15473">
                  <c:v>-54.403999999999996</c:v>
                </c:pt>
                <c:pt idx="15474">
                  <c:v>-54.401999999999994</c:v>
                </c:pt>
                <c:pt idx="15475">
                  <c:v>-54.399999999999991</c:v>
                </c:pt>
                <c:pt idx="15476">
                  <c:v>-54.397999999999996</c:v>
                </c:pt>
                <c:pt idx="15477">
                  <c:v>-54.395999999999994</c:v>
                </c:pt>
                <c:pt idx="15478">
                  <c:v>-54.393999999999991</c:v>
                </c:pt>
                <c:pt idx="15479">
                  <c:v>-54.391999999999996</c:v>
                </c:pt>
                <c:pt idx="15480">
                  <c:v>-54.389999999999993</c:v>
                </c:pt>
                <c:pt idx="15481">
                  <c:v>-54.387999999999991</c:v>
                </c:pt>
                <c:pt idx="15482">
                  <c:v>-54.385999999999996</c:v>
                </c:pt>
                <c:pt idx="15483">
                  <c:v>-54.383999999999993</c:v>
                </c:pt>
                <c:pt idx="15484">
                  <c:v>-54.381999999999991</c:v>
                </c:pt>
                <c:pt idx="15485">
                  <c:v>-54.379999999999995</c:v>
                </c:pt>
                <c:pt idx="15486">
                  <c:v>-54.377999999999993</c:v>
                </c:pt>
                <c:pt idx="15487">
                  <c:v>-54.375999999999991</c:v>
                </c:pt>
                <c:pt idx="15488">
                  <c:v>-54.373999999999995</c:v>
                </c:pt>
                <c:pt idx="15489">
                  <c:v>-54.371999999999993</c:v>
                </c:pt>
                <c:pt idx="15490">
                  <c:v>-54.36999999999999</c:v>
                </c:pt>
                <c:pt idx="15491">
                  <c:v>-54.367999999999995</c:v>
                </c:pt>
                <c:pt idx="15492">
                  <c:v>-54.365999999999993</c:v>
                </c:pt>
                <c:pt idx="15493">
                  <c:v>-54.36399999999999</c:v>
                </c:pt>
                <c:pt idx="15494">
                  <c:v>-54.361999999999995</c:v>
                </c:pt>
                <c:pt idx="15495">
                  <c:v>-54.36</c:v>
                </c:pt>
                <c:pt idx="15496">
                  <c:v>-54.35799999999999</c:v>
                </c:pt>
                <c:pt idx="15497">
                  <c:v>-54.355999999999995</c:v>
                </c:pt>
                <c:pt idx="15498">
                  <c:v>-54.353999999999999</c:v>
                </c:pt>
                <c:pt idx="15499">
                  <c:v>-54.35199999999999</c:v>
                </c:pt>
                <c:pt idx="15500">
                  <c:v>-54.349999999999994</c:v>
                </c:pt>
                <c:pt idx="15501">
                  <c:v>-54.347999999999999</c:v>
                </c:pt>
                <c:pt idx="15502">
                  <c:v>-54.345999999999989</c:v>
                </c:pt>
                <c:pt idx="15503">
                  <c:v>-54.343999999999994</c:v>
                </c:pt>
                <c:pt idx="15504">
                  <c:v>-54.341999999999999</c:v>
                </c:pt>
                <c:pt idx="15505">
                  <c:v>-54.339999999999989</c:v>
                </c:pt>
                <c:pt idx="15506">
                  <c:v>-54.337999999999994</c:v>
                </c:pt>
                <c:pt idx="15507">
                  <c:v>-54.335999999999999</c:v>
                </c:pt>
                <c:pt idx="15508">
                  <c:v>-54.333999999999996</c:v>
                </c:pt>
                <c:pt idx="15509">
                  <c:v>-54.331999999999994</c:v>
                </c:pt>
                <c:pt idx="15510">
                  <c:v>-54.33</c:v>
                </c:pt>
                <c:pt idx="15511">
                  <c:v>-54.327999999999996</c:v>
                </c:pt>
                <c:pt idx="15512">
                  <c:v>-54.325999999999993</c:v>
                </c:pt>
                <c:pt idx="15513">
                  <c:v>-54.323999999999998</c:v>
                </c:pt>
                <c:pt idx="15514">
                  <c:v>-54.321999999999996</c:v>
                </c:pt>
                <c:pt idx="15515">
                  <c:v>-54.319999999999993</c:v>
                </c:pt>
                <c:pt idx="15516">
                  <c:v>-54.317999999999998</c:v>
                </c:pt>
                <c:pt idx="15517">
                  <c:v>-54.315999999999995</c:v>
                </c:pt>
                <c:pt idx="15518">
                  <c:v>-54.313999999999993</c:v>
                </c:pt>
                <c:pt idx="15519">
                  <c:v>-54.311999999999998</c:v>
                </c:pt>
                <c:pt idx="15520">
                  <c:v>-54.309999999999995</c:v>
                </c:pt>
                <c:pt idx="15521">
                  <c:v>-54.307999999999993</c:v>
                </c:pt>
                <c:pt idx="15522">
                  <c:v>-54.305999999999997</c:v>
                </c:pt>
                <c:pt idx="15523">
                  <c:v>-54.303999999999995</c:v>
                </c:pt>
                <c:pt idx="15524">
                  <c:v>-54.301999999999992</c:v>
                </c:pt>
                <c:pt idx="15525">
                  <c:v>-54.3</c:v>
                </c:pt>
                <c:pt idx="15526">
                  <c:v>-54.297999999999995</c:v>
                </c:pt>
                <c:pt idx="15527">
                  <c:v>-54.295999999999992</c:v>
                </c:pt>
                <c:pt idx="15528">
                  <c:v>-54.293999999999997</c:v>
                </c:pt>
                <c:pt idx="15529">
                  <c:v>-54.291999999999994</c:v>
                </c:pt>
                <c:pt idx="15530">
                  <c:v>-54.289999999999992</c:v>
                </c:pt>
                <c:pt idx="15531">
                  <c:v>-54.287999999999997</c:v>
                </c:pt>
                <c:pt idx="15532">
                  <c:v>-54.285999999999994</c:v>
                </c:pt>
                <c:pt idx="15533">
                  <c:v>-54.283999999999992</c:v>
                </c:pt>
                <c:pt idx="15534">
                  <c:v>-54.281999999999996</c:v>
                </c:pt>
                <c:pt idx="15535">
                  <c:v>-54.279999999999994</c:v>
                </c:pt>
                <c:pt idx="15536">
                  <c:v>-54.277999999999992</c:v>
                </c:pt>
                <c:pt idx="15537">
                  <c:v>-54.275999999999996</c:v>
                </c:pt>
                <c:pt idx="15538">
                  <c:v>-54.273999999999994</c:v>
                </c:pt>
                <c:pt idx="15539">
                  <c:v>-54.271999999999991</c:v>
                </c:pt>
                <c:pt idx="15540">
                  <c:v>-54.269999999999996</c:v>
                </c:pt>
                <c:pt idx="15541">
                  <c:v>-54.267999999999994</c:v>
                </c:pt>
                <c:pt idx="15542">
                  <c:v>-54.265999999999991</c:v>
                </c:pt>
                <c:pt idx="15543">
                  <c:v>-54.263999999999996</c:v>
                </c:pt>
                <c:pt idx="15544">
                  <c:v>-54.261999999999993</c:v>
                </c:pt>
                <c:pt idx="15545">
                  <c:v>-54.259999999999991</c:v>
                </c:pt>
                <c:pt idx="15546">
                  <c:v>-54.257999999999996</c:v>
                </c:pt>
                <c:pt idx="15547">
                  <c:v>-54.255999999999993</c:v>
                </c:pt>
                <c:pt idx="15548">
                  <c:v>-54.253999999999991</c:v>
                </c:pt>
                <c:pt idx="15549">
                  <c:v>-54.251999999999995</c:v>
                </c:pt>
                <c:pt idx="15550">
                  <c:v>-54.249999999999993</c:v>
                </c:pt>
                <c:pt idx="15551">
                  <c:v>-54.24799999999999</c:v>
                </c:pt>
                <c:pt idx="15552">
                  <c:v>-54.245999999999995</c:v>
                </c:pt>
                <c:pt idx="15553">
                  <c:v>-54.243999999999993</c:v>
                </c:pt>
                <c:pt idx="15554">
                  <c:v>-54.24199999999999</c:v>
                </c:pt>
                <c:pt idx="15555">
                  <c:v>-54.239999999999995</c:v>
                </c:pt>
                <c:pt idx="15556">
                  <c:v>-54.238</c:v>
                </c:pt>
                <c:pt idx="15557">
                  <c:v>-54.23599999999999</c:v>
                </c:pt>
                <c:pt idx="15558">
                  <c:v>-54.233999999999995</c:v>
                </c:pt>
                <c:pt idx="15559">
                  <c:v>-54.231999999999999</c:v>
                </c:pt>
                <c:pt idx="15560">
                  <c:v>-54.22999999999999</c:v>
                </c:pt>
                <c:pt idx="15561">
                  <c:v>-54.227999999999994</c:v>
                </c:pt>
                <c:pt idx="15562">
                  <c:v>-54.225999999999999</c:v>
                </c:pt>
                <c:pt idx="15563">
                  <c:v>-54.22399999999999</c:v>
                </c:pt>
                <c:pt idx="15564">
                  <c:v>-54.221999999999994</c:v>
                </c:pt>
                <c:pt idx="15565">
                  <c:v>-54.22</c:v>
                </c:pt>
                <c:pt idx="15566">
                  <c:v>-54.217999999999989</c:v>
                </c:pt>
                <c:pt idx="15567">
                  <c:v>-54.215999999999994</c:v>
                </c:pt>
                <c:pt idx="15568">
                  <c:v>-54.213999999999999</c:v>
                </c:pt>
                <c:pt idx="15569">
                  <c:v>-54.211999999999989</c:v>
                </c:pt>
                <c:pt idx="15570">
                  <c:v>-54.209999999999994</c:v>
                </c:pt>
                <c:pt idx="15571">
                  <c:v>-54.207999999999998</c:v>
                </c:pt>
                <c:pt idx="15572">
                  <c:v>-54.205999999999996</c:v>
                </c:pt>
                <c:pt idx="15573">
                  <c:v>-54.203999999999994</c:v>
                </c:pt>
                <c:pt idx="15574">
                  <c:v>-54.201999999999998</c:v>
                </c:pt>
                <c:pt idx="15575">
                  <c:v>-54.199999999999996</c:v>
                </c:pt>
                <c:pt idx="15576">
                  <c:v>-54.197999999999993</c:v>
                </c:pt>
                <c:pt idx="15577">
                  <c:v>-54.195999999999998</c:v>
                </c:pt>
                <c:pt idx="15578">
                  <c:v>-54.193999999999996</c:v>
                </c:pt>
                <c:pt idx="15579">
                  <c:v>-54.191999999999993</c:v>
                </c:pt>
                <c:pt idx="15580">
                  <c:v>-54.19</c:v>
                </c:pt>
                <c:pt idx="15581">
                  <c:v>-54.187999999999995</c:v>
                </c:pt>
                <c:pt idx="15582">
                  <c:v>-54.185999999999993</c:v>
                </c:pt>
                <c:pt idx="15583">
                  <c:v>-54.183999999999997</c:v>
                </c:pt>
                <c:pt idx="15584">
                  <c:v>-54.181999999999995</c:v>
                </c:pt>
                <c:pt idx="15585">
                  <c:v>-54.179999999999993</c:v>
                </c:pt>
                <c:pt idx="15586">
                  <c:v>-54.177999999999997</c:v>
                </c:pt>
                <c:pt idx="15587">
                  <c:v>-54.175999999999995</c:v>
                </c:pt>
                <c:pt idx="15588">
                  <c:v>-54.173999999999992</c:v>
                </c:pt>
                <c:pt idx="15589">
                  <c:v>-54.171999999999997</c:v>
                </c:pt>
                <c:pt idx="15590">
                  <c:v>-54.169999999999995</c:v>
                </c:pt>
                <c:pt idx="15591">
                  <c:v>-54.167999999999992</c:v>
                </c:pt>
                <c:pt idx="15592">
                  <c:v>-54.165999999999997</c:v>
                </c:pt>
                <c:pt idx="15593">
                  <c:v>-54.163999999999994</c:v>
                </c:pt>
                <c:pt idx="15594">
                  <c:v>-54.161999999999992</c:v>
                </c:pt>
                <c:pt idx="15595">
                  <c:v>-54.16</c:v>
                </c:pt>
                <c:pt idx="15596">
                  <c:v>-54.157999999999994</c:v>
                </c:pt>
                <c:pt idx="15597">
                  <c:v>-54.155999999999992</c:v>
                </c:pt>
                <c:pt idx="15598">
                  <c:v>-54.153999999999996</c:v>
                </c:pt>
                <c:pt idx="15599">
                  <c:v>-54.151999999999994</c:v>
                </c:pt>
                <c:pt idx="15600">
                  <c:v>-54.149999999999991</c:v>
                </c:pt>
                <c:pt idx="15601">
                  <c:v>-54.147999999999996</c:v>
                </c:pt>
                <c:pt idx="15602">
                  <c:v>-54.145999999999994</c:v>
                </c:pt>
                <c:pt idx="15603">
                  <c:v>-54.143999999999991</c:v>
                </c:pt>
                <c:pt idx="15604">
                  <c:v>-54.141999999999996</c:v>
                </c:pt>
                <c:pt idx="15605">
                  <c:v>-54.139999999999993</c:v>
                </c:pt>
                <c:pt idx="15606">
                  <c:v>-54.137999999999991</c:v>
                </c:pt>
                <c:pt idx="15607">
                  <c:v>-54.135999999999996</c:v>
                </c:pt>
                <c:pt idx="15608">
                  <c:v>-54.133999999999993</c:v>
                </c:pt>
                <c:pt idx="15609">
                  <c:v>-54.131999999999991</c:v>
                </c:pt>
                <c:pt idx="15610">
                  <c:v>-54.129999999999995</c:v>
                </c:pt>
                <c:pt idx="15611">
                  <c:v>-54.127999999999993</c:v>
                </c:pt>
                <c:pt idx="15612">
                  <c:v>-54.125999999999991</c:v>
                </c:pt>
                <c:pt idx="15613">
                  <c:v>-54.123999999999995</c:v>
                </c:pt>
                <c:pt idx="15614">
                  <c:v>-54.121999999999993</c:v>
                </c:pt>
                <c:pt idx="15615">
                  <c:v>-54.11999999999999</c:v>
                </c:pt>
                <c:pt idx="15616">
                  <c:v>-54.117999999999995</c:v>
                </c:pt>
                <c:pt idx="15617">
                  <c:v>-54.115999999999993</c:v>
                </c:pt>
                <c:pt idx="15618">
                  <c:v>-54.11399999999999</c:v>
                </c:pt>
                <c:pt idx="15619">
                  <c:v>-54.111999999999995</c:v>
                </c:pt>
                <c:pt idx="15620">
                  <c:v>-54.11</c:v>
                </c:pt>
                <c:pt idx="15621">
                  <c:v>-54.10799999999999</c:v>
                </c:pt>
                <c:pt idx="15622">
                  <c:v>-54.105999999999995</c:v>
                </c:pt>
                <c:pt idx="15623">
                  <c:v>-54.103999999999999</c:v>
                </c:pt>
                <c:pt idx="15624">
                  <c:v>-54.10199999999999</c:v>
                </c:pt>
                <c:pt idx="15625">
                  <c:v>-54.099999999999994</c:v>
                </c:pt>
                <c:pt idx="15626">
                  <c:v>-54.097999999999999</c:v>
                </c:pt>
                <c:pt idx="15627">
                  <c:v>-54.095999999999989</c:v>
                </c:pt>
                <c:pt idx="15628">
                  <c:v>-54.093999999999994</c:v>
                </c:pt>
                <c:pt idx="15629">
                  <c:v>-54.091999999999999</c:v>
                </c:pt>
                <c:pt idx="15630">
                  <c:v>-54.089999999999989</c:v>
                </c:pt>
                <c:pt idx="15631">
                  <c:v>-54.087999999999994</c:v>
                </c:pt>
                <c:pt idx="15632">
                  <c:v>-54.085999999999999</c:v>
                </c:pt>
                <c:pt idx="15633">
                  <c:v>-54.083999999999996</c:v>
                </c:pt>
                <c:pt idx="15634">
                  <c:v>-54.081999999999994</c:v>
                </c:pt>
                <c:pt idx="15635">
                  <c:v>-54.08</c:v>
                </c:pt>
                <c:pt idx="15636">
                  <c:v>-54.077999999999996</c:v>
                </c:pt>
                <c:pt idx="15637">
                  <c:v>-54.075999999999993</c:v>
                </c:pt>
                <c:pt idx="15638">
                  <c:v>-54.073999999999998</c:v>
                </c:pt>
                <c:pt idx="15639">
                  <c:v>-54.071999999999996</c:v>
                </c:pt>
                <c:pt idx="15640">
                  <c:v>-54.069999999999993</c:v>
                </c:pt>
                <c:pt idx="15641">
                  <c:v>-54.067999999999998</c:v>
                </c:pt>
                <c:pt idx="15642">
                  <c:v>-54.065999999999995</c:v>
                </c:pt>
                <c:pt idx="15643">
                  <c:v>-54.063999999999993</c:v>
                </c:pt>
                <c:pt idx="15644">
                  <c:v>-54.061999999999998</c:v>
                </c:pt>
                <c:pt idx="15645">
                  <c:v>-54.059999999999995</c:v>
                </c:pt>
                <c:pt idx="15646">
                  <c:v>-54.057999999999993</c:v>
                </c:pt>
                <c:pt idx="15647">
                  <c:v>-54.055999999999997</c:v>
                </c:pt>
                <c:pt idx="15648">
                  <c:v>-54.053999999999995</c:v>
                </c:pt>
                <c:pt idx="15649">
                  <c:v>-54.051999999999992</c:v>
                </c:pt>
                <c:pt idx="15650">
                  <c:v>-54.05</c:v>
                </c:pt>
                <c:pt idx="15651">
                  <c:v>-54.047999999999995</c:v>
                </c:pt>
                <c:pt idx="15652">
                  <c:v>-54.045999999999992</c:v>
                </c:pt>
                <c:pt idx="15653">
                  <c:v>-54.043999999999997</c:v>
                </c:pt>
                <c:pt idx="15654">
                  <c:v>-54.041999999999994</c:v>
                </c:pt>
                <c:pt idx="15655">
                  <c:v>-54.039999999999992</c:v>
                </c:pt>
                <c:pt idx="15656">
                  <c:v>-54.037999999999997</c:v>
                </c:pt>
                <c:pt idx="15657">
                  <c:v>-54.035999999999994</c:v>
                </c:pt>
                <c:pt idx="15658">
                  <c:v>-54.033999999999992</c:v>
                </c:pt>
                <c:pt idx="15659">
                  <c:v>-54.031999999999996</c:v>
                </c:pt>
                <c:pt idx="15660">
                  <c:v>-54.029999999999994</c:v>
                </c:pt>
                <c:pt idx="15661">
                  <c:v>-54.027999999999992</c:v>
                </c:pt>
                <c:pt idx="15662">
                  <c:v>-54.025999999999996</c:v>
                </c:pt>
                <c:pt idx="15663">
                  <c:v>-54.023999999999994</c:v>
                </c:pt>
                <c:pt idx="15664">
                  <c:v>-54.021999999999991</c:v>
                </c:pt>
                <c:pt idx="15665">
                  <c:v>-54.019999999999996</c:v>
                </c:pt>
                <c:pt idx="15666">
                  <c:v>-54.017999999999994</c:v>
                </c:pt>
                <c:pt idx="15667">
                  <c:v>-54.015999999999991</c:v>
                </c:pt>
                <c:pt idx="15668">
                  <c:v>-54.013999999999996</c:v>
                </c:pt>
                <c:pt idx="15669">
                  <c:v>-54.011999999999993</c:v>
                </c:pt>
                <c:pt idx="15670">
                  <c:v>-54.009999999999991</c:v>
                </c:pt>
                <c:pt idx="15671">
                  <c:v>-54.007999999999996</c:v>
                </c:pt>
                <c:pt idx="15672">
                  <c:v>-54.005999999999993</c:v>
                </c:pt>
                <c:pt idx="15673">
                  <c:v>-54.003999999999991</c:v>
                </c:pt>
                <c:pt idx="15674">
                  <c:v>-54.001999999999995</c:v>
                </c:pt>
                <c:pt idx="15675">
                  <c:v>-53.999999999999993</c:v>
                </c:pt>
                <c:pt idx="15676">
                  <c:v>-53.99799999999999</c:v>
                </c:pt>
                <c:pt idx="15677">
                  <c:v>-53.995999999999995</c:v>
                </c:pt>
                <c:pt idx="15678">
                  <c:v>-53.993999999999993</c:v>
                </c:pt>
                <c:pt idx="15679">
                  <c:v>-53.99199999999999</c:v>
                </c:pt>
                <c:pt idx="15680">
                  <c:v>-53.989999999999995</c:v>
                </c:pt>
                <c:pt idx="15681">
                  <c:v>-53.988</c:v>
                </c:pt>
                <c:pt idx="15682">
                  <c:v>-53.98599999999999</c:v>
                </c:pt>
                <c:pt idx="15683">
                  <c:v>-53.983999999999995</c:v>
                </c:pt>
                <c:pt idx="15684">
                  <c:v>-53.981999999999999</c:v>
                </c:pt>
                <c:pt idx="15685">
                  <c:v>-53.97999999999999</c:v>
                </c:pt>
                <c:pt idx="15686">
                  <c:v>-53.977999999999994</c:v>
                </c:pt>
                <c:pt idx="15687">
                  <c:v>-53.975999999999999</c:v>
                </c:pt>
                <c:pt idx="15688">
                  <c:v>-53.97399999999999</c:v>
                </c:pt>
                <c:pt idx="15689">
                  <c:v>-53.971999999999994</c:v>
                </c:pt>
                <c:pt idx="15690">
                  <c:v>-53.97</c:v>
                </c:pt>
                <c:pt idx="15691">
                  <c:v>-53.967999999999989</c:v>
                </c:pt>
                <c:pt idx="15692">
                  <c:v>-53.965999999999994</c:v>
                </c:pt>
                <c:pt idx="15693">
                  <c:v>-53.963999999999999</c:v>
                </c:pt>
                <c:pt idx="15694">
                  <c:v>-53.961999999999989</c:v>
                </c:pt>
                <c:pt idx="15695">
                  <c:v>-53.959999999999994</c:v>
                </c:pt>
                <c:pt idx="15696">
                  <c:v>-53.957999999999998</c:v>
                </c:pt>
                <c:pt idx="15697">
                  <c:v>-53.955999999999996</c:v>
                </c:pt>
                <c:pt idx="15698">
                  <c:v>-53.953999999999994</c:v>
                </c:pt>
                <c:pt idx="15699">
                  <c:v>-53.951999999999998</c:v>
                </c:pt>
                <c:pt idx="15700">
                  <c:v>-53.949999999999996</c:v>
                </c:pt>
                <c:pt idx="15701">
                  <c:v>-53.947999999999993</c:v>
                </c:pt>
                <c:pt idx="15702">
                  <c:v>-53.945999999999998</c:v>
                </c:pt>
                <c:pt idx="15703">
                  <c:v>-53.943999999999996</c:v>
                </c:pt>
                <c:pt idx="15704">
                  <c:v>-53.941999999999993</c:v>
                </c:pt>
                <c:pt idx="15705">
                  <c:v>-53.94</c:v>
                </c:pt>
                <c:pt idx="15706">
                  <c:v>-53.937999999999995</c:v>
                </c:pt>
                <c:pt idx="15707">
                  <c:v>-53.935999999999993</c:v>
                </c:pt>
                <c:pt idx="15708">
                  <c:v>-53.933999999999997</c:v>
                </c:pt>
                <c:pt idx="15709">
                  <c:v>-53.931999999999995</c:v>
                </c:pt>
                <c:pt idx="15710">
                  <c:v>-53.929999999999993</c:v>
                </c:pt>
                <c:pt idx="15711">
                  <c:v>-53.927999999999997</c:v>
                </c:pt>
                <c:pt idx="15712">
                  <c:v>-53.925999999999995</c:v>
                </c:pt>
                <c:pt idx="15713">
                  <c:v>-53.923999999999992</c:v>
                </c:pt>
                <c:pt idx="15714">
                  <c:v>-53.921999999999997</c:v>
                </c:pt>
                <c:pt idx="15715">
                  <c:v>-53.919999999999995</c:v>
                </c:pt>
                <c:pt idx="15716">
                  <c:v>-53.917999999999992</c:v>
                </c:pt>
                <c:pt idx="15717">
                  <c:v>-53.915999999999997</c:v>
                </c:pt>
                <c:pt idx="15718">
                  <c:v>-53.913999999999994</c:v>
                </c:pt>
                <c:pt idx="15719">
                  <c:v>-53.911999999999992</c:v>
                </c:pt>
                <c:pt idx="15720">
                  <c:v>-53.91</c:v>
                </c:pt>
                <c:pt idx="15721">
                  <c:v>-53.907999999999994</c:v>
                </c:pt>
                <c:pt idx="15722">
                  <c:v>-53.905999999999992</c:v>
                </c:pt>
                <c:pt idx="15723">
                  <c:v>-53.903999999999996</c:v>
                </c:pt>
                <c:pt idx="15724">
                  <c:v>-53.901999999999994</c:v>
                </c:pt>
                <c:pt idx="15725">
                  <c:v>-53.899999999999991</c:v>
                </c:pt>
                <c:pt idx="15726">
                  <c:v>-53.897999999999996</c:v>
                </c:pt>
                <c:pt idx="15727">
                  <c:v>-53.895999999999994</c:v>
                </c:pt>
                <c:pt idx="15728">
                  <c:v>-53.893999999999991</c:v>
                </c:pt>
                <c:pt idx="15729">
                  <c:v>-53.891999999999996</c:v>
                </c:pt>
                <c:pt idx="15730">
                  <c:v>-53.889999999999993</c:v>
                </c:pt>
                <c:pt idx="15731">
                  <c:v>-53.887999999999991</c:v>
                </c:pt>
                <c:pt idx="15732">
                  <c:v>-53.885999999999996</c:v>
                </c:pt>
                <c:pt idx="15733">
                  <c:v>-53.883999999999993</c:v>
                </c:pt>
                <c:pt idx="15734">
                  <c:v>-53.881999999999991</c:v>
                </c:pt>
                <c:pt idx="15735">
                  <c:v>-53.879999999999995</c:v>
                </c:pt>
                <c:pt idx="15736">
                  <c:v>-53.877999999999993</c:v>
                </c:pt>
                <c:pt idx="15737">
                  <c:v>-53.875999999999991</c:v>
                </c:pt>
                <c:pt idx="15738">
                  <c:v>-53.873999999999995</c:v>
                </c:pt>
                <c:pt idx="15739">
                  <c:v>-53.871999999999993</c:v>
                </c:pt>
                <c:pt idx="15740">
                  <c:v>-53.86999999999999</c:v>
                </c:pt>
                <c:pt idx="15741">
                  <c:v>-53.867999999999995</c:v>
                </c:pt>
                <c:pt idx="15742">
                  <c:v>-53.865999999999993</c:v>
                </c:pt>
                <c:pt idx="15743">
                  <c:v>-53.86399999999999</c:v>
                </c:pt>
                <c:pt idx="15744">
                  <c:v>-53.861999999999995</c:v>
                </c:pt>
                <c:pt idx="15745">
                  <c:v>-53.86</c:v>
                </c:pt>
                <c:pt idx="15746">
                  <c:v>-53.85799999999999</c:v>
                </c:pt>
                <c:pt idx="15747">
                  <c:v>-53.855999999999995</c:v>
                </c:pt>
                <c:pt idx="15748">
                  <c:v>-53.853999999999999</c:v>
                </c:pt>
                <c:pt idx="15749">
                  <c:v>-53.85199999999999</c:v>
                </c:pt>
                <c:pt idx="15750">
                  <c:v>-53.849999999999994</c:v>
                </c:pt>
                <c:pt idx="15751">
                  <c:v>-53.847999999999999</c:v>
                </c:pt>
                <c:pt idx="15752">
                  <c:v>-53.845999999999989</c:v>
                </c:pt>
                <c:pt idx="15753">
                  <c:v>-53.843999999999994</c:v>
                </c:pt>
                <c:pt idx="15754">
                  <c:v>-53.841999999999999</c:v>
                </c:pt>
                <c:pt idx="15755">
                  <c:v>-53.839999999999989</c:v>
                </c:pt>
                <c:pt idx="15756">
                  <c:v>-53.837999999999994</c:v>
                </c:pt>
                <c:pt idx="15757">
                  <c:v>-53.835999999999999</c:v>
                </c:pt>
                <c:pt idx="15758">
                  <c:v>-53.833999999999996</c:v>
                </c:pt>
                <c:pt idx="15759">
                  <c:v>-53.831999999999994</c:v>
                </c:pt>
                <c:pt idx="15760">
                  <c:v>-53.83</c:v>
                </c:pt>
                <c:pt idx="15761">
                  <c:v>-53.827999999999996</c:v>
                </c:pt>
                <c:pt idx="15762">
                  <c:v>-53.825999999999993</c:v>
                </c:pt>
                <c:pt idx="15763">
                  <c:v>-53.823999999999998</c:v>
                </c:pt>
                <c:pt idx="15764">
                  <c:v>-53.821999999999996</c:v>
                </c:pt>
                <c:pt idx="15765">
                  <c:v>-53.819999999999993</c:v>
                </c:pt>
                <c:pt idx="15766">
                  <c:v>-53.817999999999998</c:v>
                </c:pt>
                <c:pt idx="15767">
                  <c:v>-53.815999999999995</c:v>
                </c:pt>
                <c:pt idx="15768">
                  <c:v>-53.813999999999993</c:v>
                </c:pt>
                <c:pt idx="15769">
                  <c:v>-53.811999999999998</c:v>
                </c:pt>
                <c:pt idx="15770">
                  <c:v>-53.809999999999995</c:v>
                </c:pt>
                <c:pt idx="15771">
                  <c:v>-53.807999999999993</c:v>
                </c:pt>
                <c:pt idx="15772">
                  <c:v>-53.805999999999997</c:v>
                </c:pt>
                <c:pt idx="15773">
                  <c:v>-53.803999999999995</c:v>
                </c:pt>
                <c:pt idx="15774">
                  <c:v>-53.801999999999992</c:v>
                </c:pt>
                <c:pt idx="15775">
                  <c:v>-53.8</c:v>
                </c:pt>
                <c:pt idx="15776">
                  <c:v>-53.797999999999995</c:v>
                </c:pt>
                <c:pt idx="15777">
                  <c:v>-53.795999999999992</c:v>
                </c:pt>
                <c:pt idx="15778">
                  <c:v>-53.793999999999997</c:v>
                </c:pt>
                <c:pt idx="15779">
                  <c:v>-53.791999999999994</c:v>
                </c:pt>
                <c:pt idx="15780">
                  <c:v>-53.789999999999992</c:v>
                </c:pt>
                <c:pt idx="15781">
                  <c:v>-53.787999999999997</c:v>
                </c:pt>
                <c:pt idx="15782">
                  <c:v>-53.785999999999994</c:v>
                </c:pt>
                <c:pt idx="15783">
                  <c:v>-53.783999999999992</c:v>
                </c:pt>
                <c:pt idx="15784">
                  <c:v>-53.781999999999996</c:v>
                </c:pt>
                <c:pt idx="15785">
                  <c:v>-53.779999999999994</c:v>
                </c:pt>
                <c:pt idx="15786">
                  <c:v>-53.777999999999992</c:v>
                </c:pt>
                <c:pt idx="15787">
                  <c:v>-53.775999999999996</c:v>
                </c:pt>
                <c:pt idx="15788">
                  <c:v>-53.773999999999994</c:v>
                </c:pt>
                <c:pt idx="15789">
                  <c:v>-53.771999999999991</c:v>
                </c:pt>
                <c:pt idx="15790">
                  <c:v>-53.769999999999996</c:v>
                </c:pt>
                <c:pt idx="15791">
                  <c:v>-53.767999999999994</c:v>
                </c:pt>
                <c:pt idx="15792">
                  <c:v>-53.765999999999991</c:v>
                </c:pt>
                <c:pt idx="15793">
                  <c:v>-53.763999999999996</c:v>
                </c:pt>
                <c:pt idx="15794">
                  <c:v>-53.761999999999993</c:v>
                </c:pt>
                <c:pt idx="15795">
                  <c:v>-53.759999999999991</c:v>
                </c:pt>
                <c:pt idx="15796">
                  <c:v>-53.757999999999996</c:v>
                </c:pt>
                <c:pt idx="15797">
                  <c:v>-53.755999999999993</c:v>
                </c:pt>
                <c:pt idx="15798">
                  <c:v>-53.753999999999991</c:v>
                </c:pt>
                <c:pt idx="15799">
                  <c:v>-53.751999999999995</c:v>
                </c:pt>
                <c:pt idx="15800">
                  <c:v>-53.749999999999993</c:v>
                </c:pt>
                <c:pt idx="15801">
                  <c:v>-53.74799999999999</c:v>
                </c:pt>
                <c:pt idx="15802">
                  <c:v>-53.745999999999995</c:v>
                </c:pt>
                <c:pt idx="15803">
                  <c:v>-53.743999999999993</c:v>
                </c:pt>
                <c:pt idx="15804">
                  <c:v>-53.74199999999999</c:v>
                </c:pt>
                <c:pt idx="15805">
                  <c:v>-53.739999999999995</c:v>
                </c:pt>
                <c:pt idx="15806">
                  <c:v>-53.738</c:v>
                </c:pt>
                <c:pt idx="15807">
                  <c:v>-53.73599999999999</c:v>
                </c:pt>
                <c:pt idx="15808">
                  <c:v>-53.733999999999995</c:v>
                </c:pt>
                <c:pt idx="15809">
                  <c:v>-53.731999999999999</c:v>
                </c:pt>
                <c:pt idx="15810">
                  <c:v>-53.72999999999999</c:v>
                </c:pt>
                <c:pt idx="15811">
                  <c:v>-53.727999999999994</c:v>
                </c:pt>
                <c:pt idx="15812">
                  <c:v>-53.725999999999999</c:v>
                </c:pt>
                <c:pt idx="15813">
                  <c:v>-53.72399999999999</c:v>
                </c:pt>
                <c:pt idx="15814">
                  <c:v>-53.721999999999994</c:v>
                </c:pt>
                <c:pt idx="15815">
                  <c:v>-53.72</c:v>
                </c:pt>
                <c:pt idx="15816">
                  <c:v>-53.717999999999989</c:v>
                </c:pt>
                <c:pt idx="15817">
                  <c:v>-53.715999999999994</c:v>
                </c:pt>
                <c:pt idx="15818">
                  <c:v>-53.713999999999999</c:v>
                </c:pt>
                <c:pt idx="15819">
                  <c:v>-53.711999999999989</c:v>
                </c:pt>
                <c:pt idx="15820">
                  <c:v>-53.709999999999994</c:v>
                </c:pt>
                <c:pt idx="15821">
                  <c:v>-53.707999999999998</c:v>
                </c:pt>
                <c:pt idx="15822">
                  <c:v>-53.705999999999996</c:v>
                </c:pt>
                <c:pt idx="15823">
                  <c:v>-53.703999999999994</c:v>
                </c:pt>
                <c:pt idx="15824">
                  <c:v>-53.701999999999998</c:v>
                </c:pt>
                <c:pt idx="15825">
                  <c:v>-53.699999999999996</c:v>
                </c:pt>
                <c:pt idx="15826">
                  <c:v>-53.697999999999993</c:v>
                </c:pt>
                <c:pt idx="15827">
                  <c:v>-53.695999999999998</c:v>
                </c:pt>
                <c:pt idx="15828">
                  <c:v>-53.693999999999996</c:v>
                </c:pt>
                <c:pt idx="15829">
                  <c:v>-53.691999999999993</c:v>
                </c:pt>
                <c:pt idx="15830">
                  <c:v>-53.69</c:v>
                </c:pt>
                <c:pt idx="15831">
                  <c:v>-53.687999999999995</c:v>
                </c:pt>
                <c:pt idx="15832">
                  <c:v>-53.685999999999993</c:v>
                </c:pt>
                <c:pt idx="15833">
                  <c:v>-53.683999999999997</c:v>
                </c:pt>
                <c:pt idx="15834">
                  <c:v>-53.681999999999995</c:v>
                </c:pt>
                <c:pt idx="15835">
                  <c:v>-53.679999999999993</c:v>
                </c:pt>
                <c:pt idx="15836">
                  <c:v>-53.677999999999997</c:v>
                </c:pt>
                <c:pt idx="15837">
                  <c:v>-53.675999999999995</c:v>
                </c:pt>
                <c:pt idx="15838">
                  <c:v>-53.673999999999992</c:v>
                </c:pt>
                <c:pt idx="15839">
                  <c:v>-53.671999999999997</c:v>
                </c:pt>
                <c:pt idx="15840">
                  <c:v>-53.669999999999995</c:v>
                </c:pt>
                <c:pt idx="15841">
                  <c:v>-53.667999999999992</c:v>
                </c:pt>
                <c:pt idx="15842">
                  <c:v>-53.665999999999997</c:v>
                </c:pt>
                <c:pt idx="15843">
                  <c:v>-53.663999999999994</c:v>
                </c:pt>
                <c:pt idx="15844">
                  <c:v>-53.661999999999992</c:v>
                </c:pt>
                <c:pt idx="15845">
                  <c:v>-53.66</c:v>
                </c:pt>
                <c:pt idx="15846">
                  <c:v>-53.657999999999994</c:v>
                </c:pt>
                <c:pt idx="15847">
                  <c:v>-53.655999999999992</c:v>
                </c:pt>
                <c:pt idx="15848">
                  <c:v>-53.653999999999996</c:v>
                </c:pt>
                <c:pt idx="15849">
                  <c:v>-53.651999999999994</c:v>
                </c:pt>
                <c:pt idx="15850">
                  <c:v>-53.649999999999991</c:v>
                </c:pt>
                <c:pt idx="15851">
                  <c:v>-53.647999999999996</c:v>
                </c:pt>
                <c:pt idx="15852">
                  <c:v>-53.645999999999994</c:v>
                </c:pt>
                <c:pt idx="15853">
                  <c:v>-53.643999999999991</c:v>
                </c:pt>
                <c:pt idx="15854">
                  <c:v>-53.641999999999996</c:v>
                </c:pt>
                <c:pt idx="15855">
                  <c:v>-53.639999999999993</c:v>
                </c:pt>
                <c:pt idx="15856">
                  <c:v>-53.637999999999991</c:v>
                </c:pt>
                <c:pt idx="15857">
                  <c:v>-53.635999999999996</c:v>
                </c:pt>
                <c:pt idx="15858">
                  <c:v>-53.633999999999993</c:v>
                </c:pt>
                <c:pt idx="15859">
                  <c:v>-53.631999999999991</c:v>
                </c:pt>
                <c:pt idx="15860">
                  <c:v>-53.629999999999995</c:v>
                </c:pt>
                <c:pt idx="15861">
                  <c:v>-53.627999999999993</c:v>
                </c:pt>
                <c:pt idx="15862">
                  <c:v>-53.625999999999991</c:v>
                </c:pt>
                <c:pt idx="15863">
                  <c:v>-53.623999999999995</c:v>
                </c:pt>
                <c:pt idx="15864">
                  <c:v>-53.621999999999993</c:v>
                </c:pt>
                <c:pt idx="15865">
                  <c:v>-53.61999999999999</c:v>
                </c:pt>
                <c:pt idx="15866">
                  <c:v>-53.617999999999995</c:v>
                </c:pt>
                <c:pt idx="15867">
                  <c:v>-53.615999999999993</c:v>
                </c:pt>
                <c:pt idx="15868">
                  <c:v>-53.61399999999999</c:v>
                </c:pt>
                <c:pt idx="15869">
                  <c:v>-53.611999999999995</c:v>
                </c:pt>
                <c:pt idx="15870">
                  <c:v>-53.61</c:v>
                </c:pt>
                <c:pt idx="15871">
                  <c:v>-53.60799999999999</c:v>
                </c:pt>
                <c:pt idx="15872">
                  <c:v>-53.605999999999995</c:v>
                </c:pt>
                <c:pt idx="15873">
                  <c:v>-53.603999999999999</c:v>
                </c:pt>
                <c:pt idx="15874">
                  <c:v>-53.60199999999999</c:v>
                </c:pt>
                <c:pt idx="15875">
                  <c:v>-53.599999999999994</c:v>
                </c:pt>
                <c:pt idx="15876">
                  <c:v>-53.597999999999999</c:v>
                </c:pt>
                <c:pt idx="15877">
                  <c:v>-53.595999999999989</c:v>
                </c:pt>
                <c:pt idx="15878">
                  <c:v>-53.593999999999994</c:v>
                </c:pt>
                <c:pt idx="15879">
                  <c:v>-53.591999999999999</c:v>
                </c:pt>
                <c:pt idx="15880">
                  <c:v>-53.589999999999989</c:v>
                </c:pt>
                <c:pt idx="15881">
                  <c:v>-53.587999999999994</c:v>
                </c:pt>
                <c:pt idx="15882">
                  <c:v>-53.585999999999999</c:v>
                </c:pt>
                <c:pt idx="15883">
                  <c:v>-53.583999999999996</c:v>
                </c:pt>
                <c:pt idx="15884">
                  <c:v>-53.581999999999994</c:v>
                </c:pt>
                <c:pt idx="15885">
                  <c:v>-53.58</c:v>
                </c:pt>
                <c:pt idx="15886">
                  <c:v>-53.577999999999996</c:v>
                </c:pt>
                <c:pt idx="15887">
                  <c:v>-53.575999999999993</c:v>
                </c:pt>
                <c:pt idx="15888">
                  <c:v>-53.573999999999998</c:v>
                </c:pt>
                <c:pt idx="15889">
                  <c:v>-53.571999999999996</c:v>
                </c:pt>
                <c:pt idx="15890">
                  <c:v>-53.569999999999993</c:v>
                </c:pt>
                <c:pt idx="15891">
                  <c:v>-53.567999999999998</c:v>
                </c:pt>
                <c:pt idx="15892">
                  <c:v>-53.565999999999995</c:v>
                </c:pt>
                <c:pt idx="15893">
                  <c:v>-53.563999999999993</c:v>
                </c:pt>
                <c:pt idx="15894">
                  <c:v>-53.561999999999998</c:v>
                </c:pt>
                <c:pt idx="15895">
                  <c:v>-53.559999999999995</c:v>
                </c:pt>
                <c:pt idx="15896">
                  <c:v>-53.557999999999993</c:v>
                </c:pt>
                <c:pt idx="15897">
                  <c:v>-53.555999999999997</c:v>
                </c:pt>
                <c:pt idx="15898">
                  <c:v>-53.553999999999995</c:v>
                </c:pt>
                <c:pt idx="15899">
                  <c:v>-53.551999999999992</c:v>
                </c:pt>
                <c:pt idx="15900">
                  <c:v>-53.55</c:v>
                </c:pt>
                <c:pt idx="15901">
                  <c:v>-53.547999999999995</c:v>
                </c:pt>
                <c:pt idx="15902">
                  <c:v>-53.545999999999992</c:v>
                </c:pt>
                <c:pt idx="15903">
                  <c:v>-53.543999999999997</c:v>
                </c:pt>
                <c:pt idx="15904">
                  <c:v>-53.541999999999994</c:v>
                </c:pt>
                <c:pt idx="15905">
                  <c:v>-53.539999999999992</c:v>
                </c:pt>
                <c:pt idx="15906">
                  <c:v>-53.537999999999997</c:v>
                </c:pt>
                <c:pt idx="15907">
                  <c:v>-53.535999999999994</c:v>
                </c:pt>
                <c:pt idx="15908">
                  <c:v>-53.533999999999992</c:v>
                </c:pt>
                <c:pt idx="15909">
                  <c:v>-53.531999999999996</c:v>
                </c:pt>
                <c:pt idx="15910">
                  <c:v>-53.529999999999994</c:v>
                </c:pt>
                <c:pt idx="15911">
                  <c:v>-53.527999999999992</c:v>
                </c:pt>
                <c:pt idx="15912">
                  <c:v>-53.525999999999996</c:v>
                </c:pt>
                <c:pt idx="15913">
                  <c:v>-53.523999999999994</c:v>
                </c:pt>
                <c:pt idx="15914">
                  <c:v>-53.521999999999991</c:v>
                </c:pt>
                <c:pt idx="15915">
                  <c:v>-53.519999999999996</c:v>
                </c:pt>
                <c:pt idx="15916">
                  <c:v>-53.517999999999994</c:v>
                </c:pt>
                <c:pt idx="15917">
                  <c:v>-53.515999999999991</c:v>
                </c:pt>
                <c:pt idx="15918">
                  <c:v>-53.513999999999996</c:v>
                </c:pt>
                <c:pt idx="15919">
                  <c:v>-53.511999999999993</c:v>
                </c:pt>
                <c:pt idx="15920">
                  <c:v>-53.509999999999991</c:v>
                </c:pt>
                <c:pt idx="15921">
                  <c:v>-53.507999999999996</c:v>
                </c:pt>
                <c:pt idx="15922">
                  <c:v>-53.505999999999993</c:v>
                </c:pt>
                <c:pt idx="15923">
                  <c:v>-53.503999999999991</c:v>
                </c:pt>
                <c:pt idx="15924">
                  <c:v>-53.501999999999995</c:v>
                </c:pt>
                <c:pt idx="15925">
                  <c:v>-53.499999999999993</c:v>
                </c:pt>
                <c:pt idx="15926">
                  <c:v>-53.49799999999999</c:v>
                </c:pt>
                <c:pt idx="15927">
                  <c:v>-53.495999999999995</c:v>
                </c:pt>
                <c:pt idx="15928">
                  <c:v>-53.493999999999993</c:v>
                </c:pt>
                <c:pt idx="15929">
                  <c:v>-53.49199999999999</c:v>
                </c:pt>
                <c:pt idx="15930">
                  <c:v>-53.489999999999995</c:v>
                </c:pt>
                <c:pt idx="15931">
                  <c:v>-53.488</c:v>
                </c:pt>
                <c:pt idx="15932">
                  <c:v>-53.48599999999999</c:v>
                </c:pt>
                <c:pt idx="15933">
                  <c:v>-53.483999999999995</c:v>
                </c:pt>
                <c:pt idx="15934">
                  <c:v>-53.481999999999999</c:v>
                </c:pt>
                <c:pt idx="15935">
                  <c:v>-53.47999999999999</c:v>
                </c:pt>
                <c:pt idx="15936">
                  <c:v>-53.477999999999994</c:v>
                </c:pt>
                <c:pt idx="15937">
                  <c:v>-53.475999999999999</c:v>
                </c:pt>
                <c:pt idx="15938">
                  <c:v>-53.47399999999999</c:v>
                </c:pt>
                <c:pt idx="15939">
                  <c:v>-53.471999999999994</c:v>
                </c:pt>
                <c:pt idx="15940">
                  <c:v>-53.47</c:v>
                </c:pt>
                <c:pt idx="15941">
                  <c:v>-53.467999999999989</c:v>
                </c:pt>
                <c:pt idx="15942">
                  <c:v>-53.465999999999994</c:v>
                </c:pt>
                <c:pt idx="15943">
                  <c:v>-53.463999999999999</c:v>
                </c:pt>
                <c:pt idx="15944">
                  <c:v>-53.461999999999989</c:v>
                </c:pt>
                <c:pt idx="15945">
                  <c:v>-53.459999999999994</c:v>
                </c:pt>
                <c:pt idx="15946">
                  <c:v>-53.457999999999998</c:v>
                </c:pt>
                <c:pt idx="15947">
                  <c:v>-53.455999999999996</c:v>
                </c:pt>
                <c:pt idx="15948">
                  <c:v>-53.453999999999994</c:v>
                </c:pt>
                <c:pt idx="15949">
                  <c:v>-53.451999999999998</c:v>
                </c:pt>
                <c:pt idx="15950">
                  <c:v>-53.449999999999996</c:v>
                </c:pt>
                <c:pt idx="15951">
                  <c:v>-53.447999999999993</c:v>
                </c:pt>
                <c:pt idx="15952">
                  <c:v>-53.445999999999998</c:v>
                </c:pt>
                <c:pt idx="15953">
                  <c:v>-53.443999999999996</c:v>
                </c:pt>
                <c:pt idx="15954">
                  <c:v>-53.441999999999993</c:v>
                </c:pt>
                <c:pt idx="15955">
                  <c:v>-53.44</c:v>
                </c:pt>
                <c:pt idx="15956">
                  <c:v>-53.437999999999995</c:v>
                </c:pt>
                <c:pt idx="15957">
                  <c:v>-53.435999999999993</c:v>
                </c:pt>
                <c:pt idx="15958">
                  <c:v>-53.433999999999997</c:v>
                </c:pt>
                <c:pt idx="15959">
                  <c:v>-53.431999999999995</c:v>
                </c:pt>
                <c:pt idx="15960">
                  <c:v>-53.429999999999993</c:v>
                </c:pt>
                <c:pt idx="15961">
                  <c:v>-53.427999999999997</c:v>
                </c:pt>
                <c:pt idx="15962">
                  <c:v>-53.425999999999995</c:v>
                </c:pt>
                <c:pt idx="15963">
                  <c:v>-53.423999999999992</c:v>
                </c:pt>
                <c:pt idx="15964">
                  <c:v>-53.421999999999997</c:v>
                </c:pt>
                <c:pt idx="15965">
                  <c:v>-53.419999999999995</c:v>
                </c:pt>
                <c:pt idx="15966">
                  <c:v>-53.417999999999992</c:v>
                </c:pt>
                <c:pt idx="15967">
                  <c:v>-53.415999999999997</c:v>
                </c:pt>
                <c:pt idx="15968">
                  <c:v>-53.413999999999994</c:v>
                </c:pt>
                <c:pt idx="15969">
                  <c:v>-53.411999999999992</c:v>
                </c:pt>
                <c:pt idx="15970">
                  <c:v>-53.41</c:v>
                </c:pt>
                <c:pt idx="15971">
                  <c:v>-53.407999999999994</c:v>
                </c:pt>
                <c:pt idx="15972">
                  <c:v>-53.405999999999992</c:v>
                </c:pt>
                <c:pt idx="15973">
                  <c:v>-53.403999999999996</c:v>
                </c:pt>
                <c:pt idx="15974">
                  <c:v>-53.401999999999994</c:v>
                </c:pt>
                <c:pt idx="15975">
                  <c:v>-53.399999999999991</c:v>
                </c:pt>
                <c:pt idx="15976">
                  <c:v>-53.397999999999996</c:v>
                </c:pt>
                <c:pt idx="15977">
                  <c:v>-53.395999999999994</c:v>
                </c:pt>
                <c:pt idx="15978">
                  <c:v>-53.393999999999991</c:v>
                </c:pt>
                <c:pt idx="15979">
                  <c:v>-53.391999999999996</c:v>
                </c:pt>
                <c:pt idx="15980">
                  <c:v>-53.389999999999993</c:v>
                </c:pt>
                <c:pt idx="15981">
                  <c:v>-53.387999999999991</c:v>
                </c:pt>
                <c:pt idx="15982">
                  <c:v>-53.385999999999996</c:v>
                </c:pt>
                <c:pt idx="15983">
                  <c:v>-53.383999999999993</c:v>
                </c:pt>
                <c:pt idx="15984">
                  <c:v>-53.381999999999991</c:v>
                </c:pt>
                <c:pt idx="15985">
                  <c:v>-53.379999999999995</c:v>
                </c:pt>
                <c:pt idx="15986">
                  <c:v>-53.377999999999993</c:v>
                </c:pt>
                <c:pt idx="15987">
                  <c:v>-53.375999999999991</c:v>
                </c:pt>
                <c:pt idx="15988">
                  <c:v>-53.373999999999995</c:v>
                </c:pt>
                <c:pt idx="15989">
                  <c:v>-53.371999999999993</c:v>
                </c:pt>
                <c:pt idx="15990">
                  <c:v>-53.36999999999999</c:v>
                </c:pt>
                <c:pt idx="15991">
                  <c:v>-53.367999999999995</c:v>
                </c:pt>
                <c:pt idx="15992">
                  <c:v>-53.365999999999993</c:v>
                </c:pt>
                <c:pt idx="15993">
                  <c:v>-53.36399999999999</c:v>
                </c:pt>
                <c:pt idx="15994">
                  <c:v>-53.361999999999995</c:v>
                </c:pt>
                <c:pt idx="15995">
                  <c:v>-53.36</c:v>
                </c:pt>
                <c:pt idx="15996">
                  <c:v>-53.35799999999999</c:v>
                </c:pt>
                <c:pt idx="15997">
                  <c:v>-53.355999999999995</c:v>
                </c:pt>
                <c:pt idx="15998">
                  <c:v>-53.353999999999999</c:v>
                </c:pt>
                <c:pt idx="15999">
                  <c:v>-53.35199999999999</c:v>
                </c:pt>
                <c:pt idx="16000">
                  <c:v>-53.349999999999994</c:v>
                </c:pt>
                <c:pt idx="16001">
                  <c:v>-53.347999999999992</c:v>
                </c:pt>
                <c:pt idx="16002">
                  <c:v>-53.345999999999997</c:v>
                </c:pt>
                <c:pt idx="16003">
                  <c:v>-53.343999999999994</c:v>
                </c:pt>
                <c:pt idx="16004">
                  <c:v>-53.341999999999992</c:v>
                </c:pt>
                <c:pt idx="16005">
                  <c:v>-53.339999999999996</c:v>
                </c:pt>
                <c:pt idx="16006">
                  <c:v>-53.337999999999994</c:v>
                </c:pt>
                <c:pt idx="16007">
                  <c:v>-53.335999999999991</c:v>
                </c:pt>
                <c:pt idx="16008">
                  <c:v>-53.333999999999996</c:v>
                </c:pt>
                <c:pt idx="16009">
                  <c:v>-53.331999999999994</c:v>
                </c:pt>
                <c:pt idx="16010">
                  <c:v>-53.329999999999991</c:v>
                </c:pt>
                <c:pt idx="16011">
                  <c:v>-53.327999999999996</c:v>
                </c:pt>
                <c:pt idx="16012">
                  <c:v>-53.325999999999993</c:v>
                </c:pt>
                <c:pt idx="16013">
                  <c:v>-53.323999999999991</c:v>
                </c:pt>
                <c:pt idx="16014">
                  <c:v>-53.321999999999996</c:v>
                </c:pt>
                <c:pt idx="16015">
                  <c:v>-53.319999999999993</c:v>
                </c:pt>
                <c:pt idx="16016">
                  <c:v>-53.317999999999998</c:v>
                </c:pt>
                <c:pt idx="16017">
                  <c:v>-53.315999999999995</c:v>
                </c:pt>
                <c:pt idx="16018">
                  <c:v>-53.313999999999993</c:v>
                </c:pt>
                <c:pt idx="16019">
                  <c:v>-53.311999999999998</c:v>
                </c:pt>
                <c:pt idx="16020">
                  <c:v>-53.309999999999995</c:v>
                </c:pt>
                <c:pt idx="16021">
                  <c:v>-53.307999999999993</c:v>
                </c:pt>
                <c:pt idx="16022">
                  <c:v>-53.305999999999997</c:v>
                </c:pt>
                <c:pt idx="16023">
                  <c:v>-53.303999999999995</c:v>
                </c:pt>
                <c:pt idx="16024">
                  <c:v>-53.301999999999992</c:v>
                </c:pt>
                <c:pt idx="16025">
                  <c:v>-53.3</c:v>
                </c:pt>
                <c:pt idx="16026">
                  <c:v>-53.297999999999995</c:v>
                </c:pt>
                <c:pt idx="16027">
                  <c:v>-53.295999999999992</c:v>
                </c:pt>
                <c:pt idx="16028">
                  <c:v>-53.293999999999997</c:v>
                </c:pt>
                <c:pt idx="16029">
                  <c:v>-53.291999999999994</c:v>
                </c:pt>
                <c:pt idx="16030">
                  <c:v>-53.289999999999992</c:v>
                </c:pt>
                <c:pt idx="16031">
                  <c:v>-53.287999999999997</c:v>
                </c:pt>
                <c:pt idx="16032">
                  <c:v>-53.285999999999994</c:v>
                </c:pt>
                <c:pt idx="16033">
                  <c:v>-53.283999999999992</c:v>
                </c:pt>
                <c:pt idx="16034">
                  <c:v>-53.281999999999996</c:v>
                </c:pt>
                <c:pt idx="16035">
                  <c:v>-53.279999999999994</c:v>
                </c:pt>
                <c:pt idx="16036">
                  <c:v>-53.277999999999992</c:v>
                </c:pt>
                <c:pt idx="16037">
                  <c:v>-53.275999999999996</c:v>
                </c:pt>
                <c:pt idx="16038">
                  <c:v>-53.273999999999994</c:v>
                </c:pt>
                <c:pt idx="16039">
                  <c:v>-53.271999999999991</c:v>
                </c:pt>
                <c:pt idx="16040">
                  <c:v>-53.269999999999996</c:v>
                </c:pt>
                <c:pt idx="16041">
                  <c:v>-53.267999999999994</c:v>
                </c:pt>
                <c:pt idx="16042">
                  <c:v>-53.265999999999991</c:v>
                </c:pt>
                <c:pt idx="16043">
                  <c:v>-53.263999999999996</c:v>
                </c:pt>
                <c:pt idx="16044">
                  <c:v>-53.261999999999993</c:v>
                </c:pt>
                <c:pt idx="16045">
                  <c:v>-53.259999999999991</c:v>
                </c:pt>
                <c:pt idx="16046">
                  <c:v>-53.257999999999996</c:v>
                </c:pt>
                <c:pt idx="16047">
                  <c:v>-53.255999999999993</c:v>
                </c:pt>
                <c:pt idx="16048">
                  <c:v>-53.253999999999998</c:v>
                </c:pt>
                <c:pt idx="16049">
                  <c:v>-53.251999999999995</c:v>
                </c:pt>
                <c:pt idx="16050">
                  <c:v>-53.249999999999993</c:v>
                </c:pt>
                <c:pt idx="16051">
                  <c:v>-53.247999999999998</c:v>
                </c:pt>
                <c:pt idx="16052">
                  <c:v>-53.245999999999995</c:v>
                </c:pt>
                <c:pt idx="16053">
                  <c:v>-53.243999999999993</c:v>
                </c:pt>
                <c:pt idx="16054">
                  <c:v>-53.241999999999997</c:v>
                </c:pt>
                <c:pt idx="16055">
                  <c:v>-53.239999999999995</c:v>
                </c:pt>
                <c:pt idx="16056">
                  <c:v>-53.237999999999992</c:v>
                </c:pt>
                <c:pt idx="16057">
                  <c:v>-53.235999999999997</c:v>
                </c:pt>
                <c:pt idx="16058">
                  <c:v>-53.233999999999995</c:v>
                </c:pt>
                <c:pt idx="16059">
                  <c:v>-53.231999999999992</c:v>
                </c:pt>
                <c:pt idx="16060">
                  <c:v>-53.23</c:v>
                </c:pt>
                <c:pt idx="16061">
                  <c:v>-53.227999999999994</c:v>
                </c:pt>
                <c:pt idx="16062">
                  <c:v>-53.225999999999992</c:v>
                </c:pt>
                <c:pt idx="16063">
                  <c:v>-53.223999999999997</c:v>
                </c:pt>
                <c:pt idx="16064">
                  <c:v>-53.221999999999994</c:v>
                </c:pt>
                <c:pt idx="16065">
                  <c:v>-53.219999999999992</c:v>
                </c:pt>
                <c:pt idx="16066">
                  <c:v>-53.217999999999996</c:v>
                </c:pt>
                <c:pt idx="16067">
                  <c:v>-53.215999999999994</c:v>
                </c:pt>
                <c:pt idx="16068">
                  <c:v>-53.213999999999992</c:v>
                </c:pt>
                <c:pt idx="16069">
                  <c:v>-53.211999999999996</c:v>
                </c:pt>
                <c:pt idx="16070">
                  <c:v>-53.209999999999994</c:v>
                </c:pt>
                <c:pt idx="16071">
                  <c:v>-53.207999999999991</c:v>
                </c:pt>
                <c:pt idx="16072">
                  <c:v>-53.205999999999996</c:v>
                </c:pt>
                <c:pt idx="16073">
                  <c:v>-53.203999999999994</c:v>
                </c:pt>
                <c:pt idx="16074">
                  <c:v>-53.201999999999991</c:v>
                </c:pt>
                <c:pt idx="16075">
                  <c:v>-53.199999999999996</c:v>
                </c:pt>
                <c:pt idx="16076">
                  <c:v>-53.197999999999993</c:v>
                </c:pt>
                <c:pt idx="16077">
                  <c:v>-53.195999999999991</c:v>
                </c:pt>
                <c:pt idx="16078">
                  <c:v>-53.193999999999996</c:v>
                </c:pt>
                <c:pt idx="16079">
                  <c:v>-53.191999999999993</c:v>
                </c:pt>
                <c:pt idx="16080">
                  <c:v>-53.19</c:v>
                </c:pt>
                <c:pt idx="16081">
                  <c:v>-53.187999999999995</c:v>
                </c:pt>
                <c:pt idx="16082">
                  <c:v>-53.185999999999993</c:v>
                </c:pt>
                <c:pt idx="16083">
                  <c:v>-53.183999999999997</c:v>
                </c:pt>
                <c:pt idx="16084">
                  <c:v>-53.181999999999995</c:v>
                </c:pt>
                <c:pt idx="16085">
                  <c:v>-53.179999999999993</c:v>
                </c:pt>
                <c:pt idx="16086">
                  <c:v>-53.177999999999997</c:v>
                </c:pt>
                <c:pt idx="16087">
                  <c:v>-53.175999999999995</c:v>
                </c:pt>
                <c:pt idx="16088">
                  <c:v>-53.173999999999992</c:v>
                </c:pt>
                <c:pt idx="16089">
                  <c:v>-53.171999999999997</c:v>
                </c:pt>
                <c:pt idx="16090">
                  <c:v>-53.169999999999995</c:v>
                </c:pt>
                <c:pt idx="16091">
                  <c:v>-53.167999999999992</c:v>
                </c:pt>
                <c:pt idx="16092">
                  <c:v>-53.165999999999997</c:v>
                </c:pt>
                <c:pt idx="16093">
                  <c:v>-53.163999999999994</c:v>
                </c:pt>
                <c:pt idx="16094">
                  <c:v>-53.161999999999992</c:v>
                </c:pt>
                <c:pt idx="16095">
                  <c:v>-53.16</c:v>
                </c:pt>
                <c:pt idx="16096">
                  <c:v>-53.157999999999994</c:v>
                </c:pt>
                <c:pt idx="16097">
                  <c:v>-53.155999999999992</c:v>
                </c:pt>
                <c:pt idx="16098">
                  <c:v>-53.153999999999996</c:v>
                </c:pt>
                <c:pt idx="16099">
                  <c:v>-53.151999999999994</c:v>
                </c:pt>
                <c:pt idx="16100">
                  <c:v>-53.149999999999991</c:v>
                </c:pt>
                <c:pt idx="16101">
                  <c:v>-53.147999999999996</c:v>
                </c:pt>
                <c:pt idx="16102">
                  <c:v>-53.145999999999994</c:v>
                </c:pt>
                <c:pt idx="16103">
                  <c:v>-53.143999999999991</c:v>
                </c:pt>
                <c:pt idx="16104">
                  <c:v>-53.141999999999996</c:v>
                </c:pt>
                <c:pt idx="16105">
                  <c:v>-53.139999999999993</c:v>
                </c:pt>
                <c:pt idx="16106">
                  <c:v>-53.137999999999991</c:v>
                </c:pt>
                <c:pt idx="16107">
                  <c:v>-53.135999999999996</c:v>
                </c:pt>
                <c:pt idx="16108">
                  <c:v>-53.133999999999993</c:v>
                </c:pt>
                <c:pt idx="16109">
                  <c:v>-53.131999999999991</c:v>
                </c:pt>
                <c:pt idx="16110">
                  <c:v>-53.129999999999995</c:v>
                </c:pt>
                <c:pt idx="16111">
                  <c:v>-53.127999999999993</c:v>
                </c:pt>
                <c:pt idx="16112">
                  <c:v>-53.125999999999998</c:v>
                </c:pt>
                <c:pt idx="16113">
                  <c:v>-53.123999999999995</c:v>
                </c:pt>
                <c:pt idx="16114">
                  <c:v>-53.121999999999993</c:v>
                </c:pt>
                <c:pt idx="16115">
                  <c:v>-53.12</c:v>
                </c:pt>
                <c:pt idx="16116">
                  <c:v>-53.117999999999995</c:v>
                </c:pt>
                <c:pt idx="16117">
                  <c:v>-53.115999999999993</c:v>
                </c:pt>
                <c:pt idx="16118">
                  <c:v>-53.113999999999997</c:v>
                </c:pt>
                <c:pt idx="16119">
                  <c:v>-53.111999999999995</c:v>
                </c:pt>
                <c:pt idx="16120">
                  <c:v>-53.109999999999992</c:v>
                </c:pt>
                <c:pt idx="16121">
                  <c:v>-53.107999999999997</c:v>
                </c:pt>
                <c:pt idx="16122">
                  <c:v>-53.105999999999995</c:v>
                </c:pt>
                <c:pt idx="16123">
                  <c:v>-53.103999999999992</c:v>
                </c:pt>
                <c:pt idx="16124">
                  <c:v>-53.101999999999997</c:v>
                </c:pt>
                <c:pt idx="16125">
                  <c:v>-53.099999999999994</c:v>
                </c:pt>
                <c:pt idx="16126">
                  <c:v>-53.097999999999992</c:v>
                </c:pt>
                <c:pt idx="16127">
                  <c:v>-53.095999999999997</c:v>
                </c:pt>
                <c:pt idx="16128">
                  <c:v>-53.093999999999994</c:v>
                </c:pt>
                <c:pt idx="16129">
                  <c:v>-53.091999999999992</c:v>
                </c:pt>
                <c:pt idx="16130">
                  <c:v>-53.089999999999996</c:v>
                </c:pt>
                <c:pt idx="16131">
                  <c:v>-53.087999999999994</c:v>
                </c:pt>
                <c:pt idx="16132">
                  <c:v>-53.085999999999991</c:v>
                </c:pt>
                <c:pt idx="16133">
                  <c:v>-53.083999999999996</c:v>
                </c:pt>
                <c:pt idx="16134">
                  <c:v>-53.081999999999994</c:v>
                </c:pt>
                <c:pt idx="16135">
                  <c:v>-53.079999999999991</c:v>
                </c:pt>
                <c:pt idx="16136">
                  <c:v>-53.077999999999996</c:v>
                </c:pt>
                <c:pt idx="16137">
                  <c:v>-53.075999999999993</c:v>
                </c:pt>
                <c:pt idx="16138">
                  <c:v>-53.073999999999991</c:v>
                </c:pt>
                <c:pt idx="16139">
                  <c:v>-53.071999999999996</c:v>
                </c:pt>
                <c:pt idx="16140">
                  <c:v>-53.069999999999993</c:v>
                </c:pt>
                <c:pt idx="16141">
                  <c:v>-53.067999999999998</c:v>
                </c:pt>
                <c:pt idx="16142">
                  <c:v>-53.065999999999995</c:v>
                </c:pt>
                <c:pt idx="16143">
                  <c:v>-53.063999999999993</c:v>
                </c:pt>
                <c:pt idx="16144">
                  <c:v>-53.061999999999998</c:v>
                </c:pt>
                <c:pt idx="16145">
                  <c:v>-53.059999999999995</c:v>
                </c:pt>
                <c:pt idx="16146">
                  <c:v>-53.057999999999993</c:v>
                </c:pt>
                <c:pt idx="16147">
                  <c:v>-53.055999999999997</c:v>
                </c:pt>
                <c:pt idx="16148">
                  <c:v>-53.053999999999995</c:v>
                </c:pt>
                <c:pt idx="16149">
                  <c:v>-53.051999999999992</c:v>
                </c:pt>
                <c:pt idx="16150">
                  <c:v>-53.05</c:v>
                </c:pt>
                <c:pt idx="16151">
                  <c:v>-53.047999999999995</c:v>
                </c:pt>
                <c:pt idx="16152">
                  <c:v>-53.045999999999992</c:v>
                </c:pt>
                <c:pt idx="16153">
                  <c:v>-53.043999999999997</c:v>
                </c:pt>
                <c:pt idx="16154">
                  <c:v>-53.041999999999994</c:v>
                </c:pt>
                <c:pt idx="16155">
                  <c:v>-53.039999999999992</c:v>
                </c:pt>
                <c:pt idx="16156">
                  <c:v>-53.037999999999997</c:v>
                </c:pt>
                <c:pt idx="16157">
                  <c:v>-53.035999999999994</c:v>
                </c:pt>
                <c:pt idx="16158">
                  <c:v>-53.033999999999992</c:v>
                </c:pt>
                <c:pt idx="16159">
                  <c:v>-53.031999999999996</c:v>
                </c:pt>
                <c:pt idx="16160">
                  <c:v>-53.029999999999994</c:v>
                </c:pt>
                <c:pt idx="16161">
                  <c:v>-53.027999999999992</c:v>
                </c:pt>
                <c:pt idx="16162">
                  <c:v>-53.025999999999996</c:v>
                </c:pt>
                <c:pt idx="16163">
                  <c:v>-53.023999999999994</c:v>
                </c:pt>
                <c:pt idx="16164">
                  <c:v>-53.021999999999991</c:v>
                </c:pt>
                <c:pt idx="16165">
                  <c:v>-53.019999999999996</c:v>
                </c:pt>
                <c:pt idx="16166">
                  <c:v>-53.017999999999994</c:v>
                </c:pt>
                <c:pt idx="16167">
                  <c:v>-53.015999999999991</c:v>
                </c:pt>
                <c:pt idx="16168">
                  <c:v>-53.013999999999996</c:v>
                </c:pt>
                <c:pt idx="16169">
                  <c:v>-53.011999999999993</c:v>
                </c:pt>
                <c:pt idx="16170">
                  <c:v>-53.009999999999991</c:v>
                </c:pt>
                <c:pt idx="16171">
                  <c:v>-53.007999999999996</c:v>
                </c:pt>
                <c:pt idx="16172">
                  <c:v>-53.005999999999993</c:v>
                </c:pt>
                <c:pt idx="16173">
                  <c:v>-53.003999999999998</c:v>
                </c:pt>
                <c:pt idx="16174">
                  <c:v>-53.001999999999995</c:v>
                </c:pt>
                <c:pt idx="16175">
                  <c:v>-52.999999999999993</c:v>
                </c:pt>
                <c:pt idx="16176">
                  <c:v>-52.997999999999998</c:v>
                </c:pt>
                <c:pt idx="16177">
                  <c:v>-52.995999999999995</c:v>
                </c:pt>
                <c:pt idx="16178">
                  <c:v>-52.993999999999993</c:v>
                </c:pt>
                <c:pt idx="16179">
                  <c:v>-52.991999999999997</c:v>
                </c:pt>
                <c:pt idx="16180">
                  <c:v>-52.989999999999995</c:v>
                </c:pt>
                <c:pt idx="16181">
                  <c:v>-52.987999999999992</c:v>
                </c:pt>
                <c:pt idx="16182">
                  <c:v>-52.985999999999997</c:v>
                </c:pt>
                <c:pt idx="16183">
                  <c:v>-52.983999999999995</c:v>
                </c:pt>
                <c:pt idx="16184">
                  <c:v>-52.981999999999992</c:v>
                </c:pt>
                <c:pt idx="16185">
                  <c:v>-52.98</c:v>
                </c:pt>
                <c:pt idx="16186">
                  <c:v>-52.977999999999994</c:v>
                </c:pt>
                <c:pt idx="16187">
                  <c:v>-52.975999999999992</c:v>
                </c:pt>
                <c:pt idx="16188">
                  <c:v>-52.973999999999997</c:v>
                </c:pt>
                <c:pt idx="16189">
                  <c:v>-52.971999999999994</c:v>
                </c:pt>
                <c:pt idx="16190">
                  <c:v>-52.969999999999992</c:v>
                </c:pt>
                <c:pt idx="16191">
                  <c:v>-52.967999999999996</c:v>
                </c:pt>
                <c:pt idx="16192">
                  <c:v>-52.965999999999994</c:v>
                </c:pt>
                <c:pt idx="16193">
                  <c:v>-52.963999999999992</c:v>
                </c:pt>
                <c:pt idx="16194">
                  <c:v>-52.961999999999996</c:v>
                </c:pt>
                <c:pt idx="16195">
                  <c:v>-52.959999999999994</c:v>
                </c:pt>
                <c:pt idx="16196">
                  <c:v>-52.957999999999991</c:v>
                </c:pt>
                <c:pt idx="16197">
                  <c:v>-52.955999999999996</c:v>
                </c:pt>
                <c:pt idx="16198">
                  <c:v>-52.953999999999994</c:v>
                </c:pt>
                <c:pt idx="16199">
                  <c:v>-52.951999999999991</c:v>
                </c:pt>
                <c:pt idx="16200">
                  <c:v>-52.949999999999996</c:v>
                </c:pt>
                <c:pt idx="16201">
                  <c:v>-52.947999999999993</c:v>
                </c:pt>
                <c:pt idx="16202">
                  <c:v>-52.945999999999991</c:v>
                </c:pt>
                <c:pt idx="16203">
                  <c:v>-52.943999999999996</c:v>
                </c:pt>
                <c:pt idx="16204">
                  <c:v>-52.941999999999993</c:v>
                </c:pt>
                <c:pt idx="16205">
                  <c:v>-52.94</c:v>
                </c:pt>
                <c:pt idx="16206">
                  <c:v>-52.937999999999995</c:v>
                </c:pt>
                <c:pt idx="16207">
                  <c:v>-52.935999999999993</c:v>
                </c:pt>
                <c:pt idx="16208">
                  <c:v>-52.933999999999997</c:v>
                </c:pt>
                <c:pt idx="16209">
                  <c:v>-52.931999999999995</c:v>
                </c:pt>
                <c:pt idx="16210">
                  <c:v>-52.929999999999993</c:v>
                </c:pt>
                <c:pt idx="16211">
                  <c:v>-52.927999999999997</c:v>
                </c:pt>
                <c:pt idx="16212">
                  <c:v>-52.925999999999995</c:v>
                </c:pt>
                <c:pt idx="16213">
                  <c:v>-52.923999999999992</c:v>
                </c:pt>
                <c:pt idx="16214">
                  <c:v>-52.921999999999997</c:v>
                </c:pt>
                <c:pt idx="16215">
                  <c:v>-52.919999999999995</c:v>
                </c:pt>
                <c:pt idx="16216">
                  <c:v>-52.917999999999992</c:v>
                </c:pt>
                <c:pt idx="16217">
                  <c:v>-52.915999999999997</c:v>
                </c:pt>
                <c:pt idx="16218">
                  <c:v>-52.913999999999994</c:v>
                </c:pt>
                <c:pt idx="16219">
                  <c:v>-52.911999999999992</c:v>
                </c:pt>
                <c:pt idx="16220">
                  <c:v>-52.91</c:v>
                </c:pt>
                <c:pt idx="16221">
                  <c:v>-52.907999999999994</c:v>
                </c:pt>
                <c:pt idx="16222">
                  <c:v>-52.905999999999992</c:v>
                </c:pt>
                <c:pt idx="16223">
                  <c:v>-52.903999999999996</c:v>
                </c:pt>
                <c:pt idx="16224">
                  <c:v>-52.901999999999994</c:v>
                </c:pt>
                <c:pt idx="16225">
                  <c:v>-52.899999999999991</c:v>
                </c:pt>
                <c:pt idx="16226">
                  <c:v>-52.897999999999996</c:v>
                </c:pt>
                <c:pt idx="16227">
                  <c:v>-52.895999999999994</c:v>
                </c:pt>
                <c:pt idx="16228">
                  <c:v>-52.893999999999991</c:v>
                </c:pt>
                <c:pt idx="16229">
                  <c:v>-52.891999999999996</c:v>
                </c:pt>
                <c:pt idx="16230">
                  <c:v>-52.889999999999993</c:v>
                </c:pt>
                <c:pt idx="16231">
                  <c:v>-52.887999999999991</c:v>
                </c:pt>
                <c:pt idx="16232">
                  <c:v>-52.885999999999996</c:v>
                </c:pt>
                <c:pt idx="16233">
                  <c:v>-52.883999999999993</c:v>
                </c:pt>
                <c:pt idx="16234">
                  <c:v>-52.881999999999991</c:v>
                </c:pt>
                <c:pt idx="16235">
                  <c:v>-52.879999999999995</c:v>
                </c:pt>
                <c:pt idx="16236">
                  <c:v>-52.877999999999993</c:v>
                </c:pt>
                <c:pt idx="16237">
                  <c:v>-52.875999999999998</c:v>
                </c:pt>
                <c:pt idx="16238">
                  <c:v>-52.873999999999995</c:v>
                </c:pt>
                <c:pt idx="16239">
                  <c:v>-52.871999999999993</c:v>
                </c:pt>
                <c:pt idx="16240">
                  <c:v>-52.87</c:v>
                </c:pt>
                <c:pt idx="16241">
                  <c:v>-52.867999999999995</c:v>
                </c:pt>
                <c:pt idx="16242">
                  <c:v>-52.865999999999993</c:v>
                </c:pt>
                <c:pt idx="16243">
                  <c:v>-52.863999999999997</c:v>
                </c:pt>
                <c:pt idx="16244">
                  <c:v>-52.861999999999995</c:v>
                </c:pt>
                <c:pt idx="16245">
                  <c:v>-52.859999999999992</c:v>
                </c:pt>
                <c:pt idx="16246">
                  <c:v>-52.857999999999997</c:v>
                </c:pt>
                <c:pt idx="16247">
                  <c:v>-52.855999999999995</c:v>
                </c:pt>
                <c:pt idx="16248">
                  <c:v>-52.853999999999992</c:v>
                </c:pt>
                <c:pt idx="16249">
                  <c:v>-52.851999999999997</c:v>
                </c:pt>
                <c:pt idx="16250">
                  <c:v>-52.849999999999994</c:v>
                </c:pt>
                <c:pt idx="16251">
                  <c:v>-52.847999999999992</c:v>
                </c:pt>
                <c:pt idx="16252">
                  <c:v>-52.845999999999997</c:v>
                </c:pt>
                <c:pt idx="16253">
                  <c:v>-52.843999999999994</c:v>
                </c:pt>
                <c:pt idx="16254">
                  <c:v>-52.841999999999992</c:v>
                </c:pt>
                <c:pt idx="16255">
                  <c:v>-52.839999999999996</c:v>
                </c:pt>
                <c:pt idx="16256">
                  <c:v>-52.837999999999994</c:v>
                </c:pt>
                <c:pt idx="16257">
                  <c:v>-52.835999999999991</c:v>
                </c:pt>
                <c:pt idx="16258">
                  <c:v>-52.833999999999996</c:v>
                </c:pt>
                <c:pt idx="16259">
                  <c:v>-52.831999999999994</c:v>
                </c:pt>
                <c:pt idx="16260">
                  <c:v>-52.829999999999991</c:v>
                </c:pt>
                <c:pt idx="16261">
                  <c:v>-52.827999999999996</c:v>
                </c:pt>
                <c:pt idx="16262">
                  <c:v>-52.825999999999993</c:v>
                </c:pt>
                <c:pt idx="16263">
                  <c:v>-52.823999999999991</c:v>
                </c:pt>
                <c:pt idx="16264">
                  <c:v>-52.821999999999996</c:v>
                </c:pt>
                <c:pt idx="16265">
                  <c:v>-52.819999999999993</c:v>
                </c:pt>
                <c:pt idx="16266">
                  <c:v>-52.817999999999998</c:v>
                </c:pt>
                <c:pt idx="16267">
                  <c:v>-52.815999999999995</c:v>
                </c:pt>
                <c:pt idx="16268">
                  <c:v>-52.813999999999993</c:v>
                </c:pt>
                <c:pt idx="16269">
                  <c:v>-52.811999999999998</c:v>
                </c:pt>
                <c:pt idx="16270">
                  <c:v>-52.809999999999995</c:v>
                </c:pt>
                <c:pt idx="16271">
                  <c:v>-52.807999999999993</c:v>
                </c:pt>
                <c:pt idx="16272">
                  <c:v>-52.805999999999997</c:v>
                </c:pt>
                <c:pt idx="16273">
                  <c:v>-52.803999999999995</c:v>
                </c:pt>
                <c:pt idx="16274">
                  <c:v>-52.801999999999992</c:v>
                </c:pt>
                <c:pt idx="16275">
                  <c:v>-52.8</c:v>
                </c:pt>
                <c:pt idx="16276">
                  <c:v>-52.797999999999995</c:v>
                </c:pt>
                <c:pt idx="16277">
                  <c:v>-52.795999999999992</c:v>
                </c:pt>
                <c:pt idx="16278">
                  <c:v>-52.793999999999997</c:v>
                </c:pt>
                <c:pt idx="16279">
                  <c:v>-52.791999999999994</c:v>
                </c:pt>
                <c:pt idx="16280">
                  <c:v>-52.789999999999992</c:v>
                </c:pt>
                <c:pt idx="16281">
                  <c:v>-52.787999999999997</c:v>
                </c:pt>
                <c:pt idx="16282">
                  <c:v>-52.785999999999994</c:v>
                </c:pt>
                <c:pt idx="16283">
                  <c:v>-52.783999999999992</c:v>
                </c:pt>
                <c:pt idx="16284">
                  <c:v>-52.781999999999996</c:v>
                </c:pt>
                <c:pt idx="16285">
                  <c:v>-52.779999999999994</c:v>
                </c:pt>
                <c:pt idx="16286">
                  <c:v>-52.777999999999992</c:v>
                </c:pt>
                <c:pt idx="16287">
                  <c:v>-52.775999999999996</c:v>
                </c:pt>
                <c:pt idx="16288">
                  <c:v>-52.773999999999994</c:v>
                </c:pt>
                <c:pt idx="16289">
                  <c:v>-52.771999999999991</c:v>
                </c:pt>
                <c:pt idx="16290">
                  <c:v>-52.769999999999996</c:v>
                </c:pt>
                <c:pt idx="16291">
                  <c:v>-52.767999999999994</c:v>
                </c:pt>
                <c:pt idx="16292">
                  <c:v>-52.765999999999991</c:v>
                </c:pt>
                <c:pt idx="16293">
                  <c:v>-52.763999999999996</c:v>
                </c:pt>
                <c:pt idx="16294">
                  <c:v>-52.761999999999993</c:v>
                </c:pt>
                <c:pt idx="16295">
                  <c:v>-52.759999999999991</c:v>
                </c:pt>
                <c:pt idx="16296">
                  <c:v>-52.757999999999996</c:v>
                </c:pt>
                <c:pt idx="16297">
                  <c:v>-52.755999999999993</c:v>
                </c:pt>
                <c:pt idx="16298">
                  <c:v>-52.753999999999998</c:v>
                </c:pt>
                <c:pt idx="16299">
                  <c:v>-52.751999999999995</c:v>
                </c:pt>
                <c:pt idx="16300">
                  <c:v>-52.749999999999993</c:v>
                </c:pt>
                <c:pt idx="16301">
                  <c:v>-52.747999999999998</c:v>
                </c:pt>
                <c:pt idx="16302">
                  <c:v>-52.745999999999995</c:v>
                </c:pt>
                <c:pt idx="16303">
                  <c:v>-52.743999999999993</c:v>
                </c:pt>
                <c:pt idx="16304">
                  <c:v>-52.741999999999997</c:v>
                </c:pt>
                <c:pt idx="16305">
                  <c:v>-52.739999999999995</c:v>
                </c:pt>
                <c:pt idx="16306">
                  <c:v>-52.737999999999992</c:v>
                </c:pt>
                <c:pt idx="16307">
                  <c:v>-52.735999999999997</c:v>
                </c:pt>
                <c:pt idx="16308">
                  <c:v>-52.733999999999995</c:v>
                </c:pt>
                <c:pt idx="16309">
                  <c:v>-52.731999999999992</c:v>
                </c:pt>
                <c:pt idx="16310">
                  <c:v>-52.73</c:v>
                </c:pt>
                <c:pt idx="16311">
                  <c:v>-52.727999999999994</c:v>
                </c:pt>
                <c:pt idx="16312">
                  <c:v>-52.725999999999992</c:v>
                </c:pt>
                <c:pt idx="16313">
                  <c:v>-52.723999999999997</c:v>
                </c:pt>
                <c:pt idx="16314">
                  <c:v>-52.721999999999994</c:v>
                </c:pt>
                <c:pt idx="16315">
                  <c:v>-52.719999999999992</c:v>
                </c:pt>
                <c:pt idx="16316">
                  <c:v>-52.717999999999996</c:v>
                </c:pt>
                <c:pt idx="16317">
                  <c:v>-52.715999999999994</c:v>
                </c:pt>
                <c:pt idx="16318">
                  <c:v>-52.713999999999992</c:v>
                </c:pt>
                <c:pt idx="16319">
                  <c:v>-52.711999999999996</c:v>
                </c:pt>
                <c:pt idx="16320">
                  <c:v>-52.709999999999994</c:v>
                </c:pt>
                <c:pt idx="16321">
                  <c:v>-52.707999999999991</c:v>
                </c:pt>
                <c:pt idx="16322">
                  <c:v>-52.705999999999996</c:v>
                </c:pt>
                <c:pt idx="16323">
                  <c:v>-52.703999999999994</c:v>
                </c:pt>
                <c:pt idx="16324">
                  <c:v>-52.701999999999991</c:v>
                </c:pt>
                <c:pt idx="16325">
                  <c:v>-52.699999999999996</c:v>
                </c:pt>
                <c:pt idx="16326">
                  <c:v>-52.697999999999993</c:v>
                </c:pt>
                <c:pt idx="16327">
                  <c:v>-52.695999999999991</c:v>
                </c:pt>
                <c:pt idx="16328">
                  <c:v>-52.693999999999996</c:v>
                </c:pt>
                <c:pt idx="16329">
                  <c:v>-52.691999999999993</c:v>
                </c:pt>
                <c:pt idx="16330">
                  <c:v>-52.69</c:v>
                </c:pt>
                <c:pt idx="16331">
                  <c:v>-52.687999999999995</c:v>
                </c:pt>
                <c:pt idx="16332">
                  <c:v>-52.685999999999993</c:v>
                </c:pt>
                <c:pt idx="16333">
                  <c:v>-52.683999999999997</c:v>
                </c:pt>
                <c:pt idx="16334">
                  <c:v>-52.681999999999995</c:v>
                </c:pt>
                <c:pt idx="16335">
                  <c:v>-52.679999999999993</c:v>
                </c:pt>
                <c:pt idx="16336">
                  <c:v>-52.677999999999997</c:v>
                </c:pt>
                <c:pt idx="16337">
                  <c:v>-52.675999999999995</c:v>
                </c:pt>
                <c:pt idx="16338">
                  <c:v>-52.673999999999992</c:v>
                </c:pt>
                <c:pt idx="16339">
                  <c:v>-52.671999999999997</c:v>
                </c:pt>
                <c:pt idx="16340">
                  <c:v>-52.669999999999995</c:v>
                </c:pt>
                <c:pt idx="16341">
                  <c:v>-52.667999999999992</c:v>
                </c:pt>
                <c:pt idx="16342">
                  <c:v>-52.665999999999997</c:v>
                </c:pt>
                <c:pt idx="16343">
                  <c:v>-52.663999999999994</c:v>
                </c:pt>
                <c:pt idx="16344">
                  <c:v>-52.661999999999992</c:v>
                </c:pt>
                <c:pt idx="16345">
                  <c:v>-52.66</c:v>
                </c:pt>
                <c:pt idx="16346">
                  <c:v>-52.657999999999994</c:v>
                </c:pt>
                <c:pt idx="16347">
                  <c:v>-52.655999999999992</c:v>
                </c:pt>
                <c:pt idx="16348">
                  <c:v>-52.653999999999996</c:v>
                </c:pt>
                <c:pt idx="16349">
                  <c:v>-52.651999999999994</c:v>
                </c:pt>
                <c:pt idx="16350">
                  <c:v>-52.649999999999991</c:v>
                </c:pt>
                <c:pt idx="16351">
                  <c:v>-52.647999999999996</c:v>
                </c:pt>
                <c:pt idx="16352">
                  <c:v>-52.645999999999994</c:v>
                </c:pt>
                <c:pt idx="16353">
                  <c:v>-52.643999999999991</c:v>
                </c:pt>
                <c:pt idx="16354">
                  <c:v>-52.641999999999996</c:v>
                </c:pt>
                <c:pt idx="16355">
                  <c:v>-52.639999999999993</c:v>
                </c:pt>
                <c:pt idx="16356">
                  <c:v>-52.637999999999991</c:v>
                </c:pt>
                <c:pt idx="16357">
                  <c:v>-52.635999999999996</c:v>
                </c:pt>
                <c:pt idx="16358">
                  <c:v>-52.633999999999993</c:v>
                </c:pt>
                <c:pt idx="16359">
                  <c:v>-52.631999999999991</c:v>
                </c:pt>
                <c:pt idx="16360">
                  <c:v>-52.629999999999995</c:v>
                </c:pt>
                <c:pt idx="16361">
                  <c:v>-52.627999999999993</c:v>
                </c:pt>
                <c:pt idx="16362">
                  <c:v>-52.625999999999998</c:v>
                </c:pt>
                <c:pt idx="16363">
                  <c:v>-52.623999999999995</c:v>
                </c:pt>
                <c:pt idx="16364">
                  <c:v>-52.621999999999993</c:v>
                </c:pt>
                <c:pt idx="16365">
                  <c:v>-52.62</c:v>
                </c:pt>
                <c:pt idx="16366">
                  <c:v>-52.617999999999995</c:v>
                </c:pt>
                <c:pt idx="16367">
                  <c:v>-52.615999999999993</c:v>
                </c:pt>
                <c:pt idx="16368">
                  <c:v>-52.613999999999997</c:v>
                </c:pt>
                <c:pt idx="16369">
                  <c:v>-52.611999999999995</c:v>
                </c:pt>
                <c:pt idx="16370">
                  <c:v>-52.609999999999992</c:v>
                </c:pt>
                <c:pt idx="16371">
                  <c:v>-52.607999999999997</c:v>
                </c:pt>
                <c:pt idx="16372">
                  <c:v>-52.605999999999995</c:v>
                </c:pt>
                <c:pt idx="16373">
                  <c:v>-52.603999999999992</c:v>
                </c:pt>
                <c:pt idx="16374">
                  <c:v>-52.601999999999997</c:v>
                </c:pt>
                <c:pt idx="16375">
                  <c:v>-52.599999999999994</c:v>
                </c:pt>
                <c:pt idx="16376">
                  <c:v>-52.597999999999992</c:v>
                </c:pt>
                <c:pt idx="16377">
                  <c:v>-52.595999999999997</c:v>
                </c:pt>
                <c:pt idx="16378">
                  <c:v>-52.593999999999994</c:v>
                </c:pt>
                <c:pt idx="16379">
                  <c:v>-52.591999999999992</c:v>
                </c:pt>
                <c:pt idx="16380">
                  <c:v>-52.589999999999996</c:v>
                </c:pt>
                <c:pt idx="16381">
                  <c:v>-52.587999999999994</c:v>
                </c:pt>
                <c:pt idx="16382">
                  <c:v>-52.585999999999991</c:v>
                </c:pt>
                <c:pt idx="16383">
                  <c:v>-52.583999999999996</c:v>
                </c:pt>
                <c:pt idx="16384">
                  <c:v>-52.581999999999994</c:v>
                </c:pt>
                <c:pt idx="16385">
                  <c:v>-52.579999999999991</c:v>
                </c:pt>
                <c:pt idx="16386">
                  <c:v>-52.577999999999996</c:v>
                </c:pt>
                <c:pt idx="16387">
                  <c:v>-52.575999999999993</c:v>
                </c:pt>
                <c:pt idx="16388">
                  <c:v>-52.573999999999991</c:v>
                </c:pt>
                <c:pt idx="16389">
                  <c:v>-52.571999999999996</c:v>
                </c:pt>
                <c:pt idx="16390">
                  <c:v>-52.569999999999993</c:v>
                </c:pt>
                <c:pt idx="16391">
                  <c:v>-52.567999999999998</c:v>
                </c:pt>
                <c:pt idx="16392">
                  <c:v>-52.565999999999995</c:v>
                </c:pt>
                <c:pt idx="16393">
                  <c:v>-52.563999999999993</c:v>
                </c:pt>
                <c:pt idx="16394">
                  <c:v>-52.561999999999998</c:v>
                </c:pt>
                <c:pt idx="16395">
                  <c:v>-52.559999999999995</c:v>
                </c:pt>
                <c:pt idx="16396">
                  <c:v>-52.557999999999993</c:v>
                </c:pt>
                <c:pt idx="16397">
                  <c:v>-52.555999999999997</c:v>
                </c:pt>
                <c:pt idx="16398">
                  <c:v>-52.553999999999995</c:v>
                </c:pt>
                <c:pt idx="16399">
                  <c:v>-52.551999999999992</c:v>
                </c:pt>
                <c:pt idx="16400">
                  <c:v>-52.55</c:v>
                </c:pt>
                <c:pt idx="16401">
                  <c:v>-52.547999999999995</c:v>
                </c:pt>
                <c:pt idx="16402">
                  <c:v>-52.545999999999992</c:v>
                </c:pt>
                <c:pt idx="16403">
                  <c:v>-52.543999999999997</c:v>
                </c:pt>
                <c:pt idx="16404">
                  <c:v>-52.541999999999994</c:v>
                </c:pt>
                <c:pt idx="16405">
                  <c:v>-52.539999999999992</c:v>
                </c:pt>
                <c:pt idx="16406">
                  <c:v>-52.537999999999997</c:v>
                </c:pt>
                <c:pt idx="16407">
                  <c:v>-52.535999999999994</c:v>
                </c:pt>
                <c:pt idx="16408">
                  <c:v>-52.533999999999992</c:v>
                </c:pt>
                <c:pt idx="16409">
                  <c:v>-52.531999999999996</c:v>
                </c:pt>
                <c:pt idx="16410">
                  <c:v>-52.529999999999994</c:v>
                </c:pt>
                <c:pt idx="16411">
                  <c:v>-52.527999999999992</c:v>
                </c:pt>
                <c:pt idx="16412">
                  <c:v>-52.525999999999996</c:v>
                </c:pt>
                <c:pt idx="16413">
                  <c:v>-52.523999999999994</c:v>
                </c:pt>
                <c:pt idx="16414">
                  <c:v>-52.521999999999991</c:v>
                </c:pt>
                <c:pt idx="16415">
                  <c:v>-52.519999999999996</c:v>
                </c:pt>
                <c:pt idx="16416">
                  <c:v>-52.517999999999994</c:v>
                </c:pt>
                <c:pt idx="16417">
                  <c:v>-52.515999999999991</c:v>
                </c:pt>
                <c:pt idx="16418">
                  <c:v>-52.513999999999996</c:v>
                </c:pt>
                <c:pt idx="16419">
                  <c:v>-52.511999999999993</c:v>
                </c:pt>
                <c:pt idx="16420">
                  <c:v>-52.509999999999991</c:v>
                </c:pt>
                <c:pt idx="16421">
                  <c:v>-52.507999999999996</c:v>
                </c:pt>
                <c:pt idx="16422">
                  <c:v>-52.505999999999993</c:v>
                </c:pt>
                <c:pt idx="16423">
                  <c:v>-52.503999999999998</c:v>
                </c:pt>
                <c:pt idx="16424">
                  <c:v>-52.501999999999995</c:v>
                </c:pt>
                <c:pt idx="16425">
                  <c:v>-52.499999999999993</c:v>
                </c:pt>
                <c:pt idx="16426">
                  <c:v>-52.497999999999998</c:v>
                </c:pt>
                <c:pt idx="16427">
                  <c:v>-52.495999999999995</c:v>
                </c:pt>
                <c:pt idx="16428">
                  <c:v>-52.493999999999993</c:v>
                </c:pt>
                <c:pt idx="16429">
                  <c:v>-52.491999999999997</c:v>
                </c:pt>
                <c:pt idx="16430">
                  <c:v>-52.489999999999995</c:v>
                </c:pt>
                <c:pt idx="16431">
                  <c:v>-52.487999999999992</c:v>
                </c:pt>
                <c:pt idx="16432">
                  <c:v>-52.485999999999997</c:v>
                </c:pt>
                <c:pt idx="16433">
                  <c:v>-52.483999999999995</c:v>
                </c:pt>
                <c:pt idx="16434">
                  <c:v>-52.481999999999992</c:v>
                </c:pt>
                <c:pt idx="16435">
                  <c:v>-52.48</c:v>
                </c:pt>
                <c:pt idx="16436">
                  <c:v>-52.477999999999994</c:v>
                </c:pt>
                <c:pt idx="16437">
                  <c:v>-52.475999999999992</c:v>
                </c:pt>
                <c:pt idx="16438">
                  <c:v>-52.473999999999997</c:v>
                </c:pt>
                <c:pt idx="16439">
                  <c:v>-52.471999999999994</c:v>
                </c:pt>
                <c:pt idx="16440">
                  <c:v>-52.469999999999992</c:v>
                </c:pt>
                <c:pt idx="16441">
                  <c:v>-52.467999999999996</c:v>
                </c:pt>
                <c:pt idx="16442">
                  <c:v>-52.465999999999994</c:v>
                </c:pt>
                <c:pt idx="16443">
                  <c:v>-52.463999999999992</c:v>
                </c:pt>
                <c:pt idx="16444">
                  <c:v>-52.461999999999996</c:v>
                </c:pt>
                <c:pt idx="16445">
                  <c:v>-52.459999999999994</c:v>
                </c:pt>
                <c:pt idx="16446">
                  <c:v>-52.457999999999991</c:v>
                </c:pt>
                <c:pt idx="16447">
                  <c:v>-52.455999999999996</c:v>
                </c:pt>
                <c:pt idx="16448">
                  <c:v>-52.453999999999994</c:v>
                </c:pt>
                <c:pt idx="16449">
                  <c:v>-52.451999999999991</c:v>
                </c:pt>
                <c:pt idx="16450">
                  <c:v>-52.449999999999996</c:v>
                </c:pt>
                <c:pt idx="16451">
                  <c:v>-52.447999999999993</c:v>
                </c:pt>
                <c:pt idx="16452">
                  <c:v>-52.445999999999991</c:v>
                </c:pt>
                <c:pt idx="16453">
                  <c:v>-52.443999999999996</c:v>
                </c:pt>
                <c:pt idx="16454">
                  <c:v>-52.441999999999993</c:v>
                </c:pt>
                <c:pt idx="16455">
                  <c:v>-52.44</c:v>
                </c:pt>
                <c:pt idx="16456">
                  <c:v>-52.437999999999995</c:v>
                </c:pt>
                <c:pt idx="16457">
                  <c:v>-52.435999999999993</c:v>
                </c:pt>
                <c:pt idx="16458">
                  <c:v>-52.433999999999997</c:v>
                </c:pt>
                <c:pt idx="16459">
                  <c:v>-52.431999999999995</c:v>
                </c:pt>
                <c:pt idx="16460">
                  <c:v>-52.429999999999993</c:v>
                </c:pt>
                <c:pt idx="16461">
                  <c:v>-52.427999999999997</c:v>
                </c:pt>
                <c:pt idx="16462">
                  <c:v>-52.425999999999995</c:v>
                </c:pt>
                <c:pt idx="16463">
                  <c:v>-52.423999999999992</c:v>
                </c:pt>
                <c:pt idx="16464">
                  <c:v>-52.421999999999997</c:v>
                </c:pt>
                <c:pt idx="16465">
                  <c:v>-52.419999999999995</c:v>
                </c:pt>
                <c:pt idx="16466">
                  <c:v>-52.417999999999992</c:v>
                </c:pt>
                <c:pt idx="16467">
                  <c:v>-52.415999999999997</c:v>
                </c:pt>
                <c:pt idx="16468">
                  <c:v>-52.413999999999994</c:v>
                </c:pt>
                <c:pt idx="16469">
                  <c:v>-52.411999999999992</c:v>
                </c:pt>
                <c:pt idx="16470">
                  <c:v>-52.41</c:v>
                </c:pt>
                <c:pt idx="16471">
                  <c:v>-52.407999999999994</c:v>
                </c:pt>
                <c:pt idx="16472">
                  <c:v>-52.405999999999992</c:v>
                </c:pt>
                <c:pt idx="16473">
                  <c:v>-52.403999999999996</c:v>
                </c:pt>
                <c:pt idx="16474">
                  <c:v>-52.401999999999994</c:v>
                </c:pt>
                <c:pt idx="16475">
                  <c:v>-52.399999999999991</c:v>
                </c:pt>
                <c:pt idx="16476">
                  <c:v>-52.397999999999996</c:v>
                </c:pt>
                <c:pt idx="16477">
                  <c:v>-52.395999999999994</c:v>
                </c:pt>
                <c:pt idx="16478">
                  <c:v>-52.393999999999991</c:v>
                </c:pt>
                <c:pt idx="16479">
                  <c:v>-52.391999999999996</c:v>
                </c:pt>
                <c:pt idx="16480">
                  <c:v>-52.389999999999993</c:v>
                </c:pt>
                <c:pt idx="16481">
                  <c:v>-52.387999999999991</c:v>
                </c:pt>
                <c:pt idx="16482">
                  <c:v>-52.385999999999996</c:v>
                </c:pt>
                <c:pt idx="16483">
                  <c:v>-52.383999999999993</c:v>
                </c:pt>
                <c:pt idx="16484">
                  <c:v>-52.381999999999991</c:v>
                </c:pt>
                <c:pt idx="16485">
                  <c:v>-52.379999999999995</c:v>
                </c:pt>
                <c:pt idx="16486">
                  <c:v>-52.377999999999993</c:v>
                </c:pt>
                <c:pt idx="16487">
                  <c:v>-52.375999999999998</c:v>
                </c:pt>
                <c:pt idx="16488">
                  <c:v>-52.373999999999995</c:v>
                </c:pt>
                <c:pt idx="16489">
                  <c:v>-52.371999999999993</c:v>
                </c:pt>
                <c:pt idx="16490">
                  <c:v>-52.37</c:v>
                </c:pt>
                <c:pt idx="16491">
                  <c:v>-52.367999999999995</c:v>
                </c:pt>
                <c:pt idx="16492">
                  <c:v>-52.365999999999993</c:v>
                </c:pt>
                <c:pt idx="16493">
                  <c:v>-52.363999999999997</c:v>
                </c:pt>
                <c:pt idx="16494">
                  <c:v>-52.361999999999995</c:v>
                </c:pt>
                <c:pt idx="16495">
                  <c:v>-52.359999999999992</c:v>
                </c:pt>
                <c:pt idx="16496">
                  <c:v>-52.357999999999997</c:v>
                </c:pt>
                <c:pt idx="16497">
                  <c:v>-52.355999999999995</c:v>
                </c:pt>
                <c:pt idx="16498">
                  <c:v>-52.353999999999992</c:v>
                </c:pt>
                <c:pt idx="16499">
                  <c:v>-52.351999999999997</c:v>
                </c:pt>
                <c:pt idx="16500">
                  <c:v>-52.349999999999994</c:v>
                </c:pt>
                <c:pt idx="16501">
                  <c:v>-52.347999999999992</c:v>
                </c:pt>
                <c:pt idx="16502">
                  <c:v>-52.345999999999997</c:v>
                </c:pt>
                <c:pt idx="16503">
                  <c:v>-52.343999999999994</c:v>
                </c:pt>
                <c:pt idx="16504">
                  <c:v>-52.341999999999992</c:v>
                </c:pt>
                <c:pt idx="16505">
                  <c:v>-52.339999999999996</c:v>
                </c:pt>
                <c:pt idx="16506">
                  <c:v>-52.337999999999994</c:v>
                </c:pt>
                <c:pt idx="16507">
                  <c:v>-52.335999999999991</c:v>
                </c:pt>
                <c:pt idx="16508">
                  <c:v>-52.333999999999996</c:v>
                </c:pt>
                <c:pt idx="16509">
                  <c:v>-52.331999999999994</c:v>
                </c:pt>
                <c:pt idx="16510">
                  <c:v>-52.329999999999991</c:v>
                </c:pt>
                <c:pt idx="16511">
                  <c:v>-52.327999999999996</c:v>
                </c:pt>
                <c:pt idx="16512">
                  <c:v>-52.325999999999993</c:v>
                </c:pt>
                <c:pt idx="16513">
                  <c:v>-52.323999999999991</c:v>
                </c:pt>
                <c:pt idx="16514">
                  <c:v>-52.321999999999996</c:v>
                </c:pt>
                <c:pt idx="16515">
                  <c:v>-52.319999999999993</c:v>
                </c:pt>
                <c:pt idx="16516">
                  <c:v>-52.317999999999998</c:v>
                </c:pt>
                <c:pt idx="16517">
                  <c:v>-52.315999999999995</c:v>
                </c:pt>
                <c:pt idx="16518">
                  <c:v>-52.313999999999993</c:v>
                </c:pt>
                <c:pt idx="16519">
                  <c:v>-52.311999999999998</c:v>
                </c:pt>
                <c:pt idx="16520">
                  <c:v>-52.309999999999995</c:v>
                </c:pt>
                <c:pt idx="16521">
                  <c:v>-52.307999999999993</c:v>
                </c:pt>
                <c:pt idx="16522">
                  <c:v>-52.305999999999997</c:v>
                </c:pt>
                <c:pt idx="16523">
                  <c:v>-52.303999999999995</c:v>
                </c:pt>
                <c:pt idx="16524">
                  <c:v>-52.301999999999992</c:v>
                </c:pt>
                <c:pt idx="16525">
                  <c:v>-52.3</c:v>
                </c:pt>
                <c:pt idx="16526">
                  <c:v>-52.297999999999995</c:v>
                </c:pt>
                <c:pt idx="16527">
                  <c:v>-52.295999999999992</c:v>
                </c:pt>
                <c:pt idx="16528">
                  <c:v>-52.293999999999997</c:v>
                </c:pt>
                <c:pt idx="16529">
                  <c:v>-52.291999999999994</c:v>
                </c:pt>
                <c:pt idx="16530">
                  <c:v>-52.289999999999992</c:v>
                </c:pt>
                <c:pt idx="16531">
                  <c:v>-52.287999999999997</c:v>
                </c:pt>
                <c:pt idx="16532">
                  <c:v>-52.285999999999994</c:v>
                </c:pt>
                <c:pt idx="16533">
                  <c:v>-52.283999999999992</c:v>
                </c:pt>
                <c:pt idx="16534">
                  <c:v>-52.281999999999996</c:v>
                </c:pt>
                <c:pt idx="16535">
                  <c:v>-52.279999999999994</c:v>
                </c:pt>
                <c:pt idx="16536">
                  <c:v>-52.277999999999992</c:v>
                </c:pt>
                <c:pt idx="16537">
                  <c:v>-52.275999999999996</c:v>
                </c:pt>
                <c:pt idx="16538">
                  <c:v>-52.273999999999994</c:v>
                </c:pt>
                <c:pt idx="16539">
                  <c:v>-52.271999999999991</c:v>
                </c:pt>
                <c:pt idx="16540">
                  <c:v>-52.269999999999996</c:v>
                </c:pt>
                <c:pt idx="16541">
                  <c:v>-52.267999999999994</c:v>
                </c:pt>
                <c:pt idx="16542">
                  <c:v>-52.265999999999991</c:v>
                </c:pt>
                <c:pt idx="16543">
                  <c:v>-52.263999999999996</c:v>
                </c:pt>
                <c:pt idx="16544">
                  <c:v>-52.261999999999993</c:v>
                </c:pt>
                <c:pt idx="16545">
                  <c:v>-52.259999999999991</c:v>
                </c:pt>
                <c:pt idx="16546">
                  <c:v>-52.257999999999996</c:v>
                </c:pt>
                <c:pt idx="16547">
                  <c:v>-52.255999999999993</c:v>
                </c:pt>
                <c:pt idx="16548">
                  <c:v>-52.253999999999998</c:v>
                </c:pt>
                <c:pt idx="16549">
                  <c:v>-52.251999999999995</c:v>
                </c:pt>
                <c:pt idx="16550">
                  <c:v>-52.249999999999993</c:v>
                </c:pt>
                <c:pt idx="16551">
                  <c:v>-52.247999999999998</c:v>
                </c:pt>
                <c:pt idx="16552">
                  <c:v>-52.245999999999995</c:v>
                </c:pt>
                <c:pt idx="16553">
                  <c:v>-52.243999999999993</c:v>
                </c:pt>
                <c:pt idx="16554">
                  <c:v>-52.241999999999997</c:v>
                </c:pt>
                <c:pt idx="16555">
                  <c:v>-52.239999999999995</c:v>
                </c:pt>
                <c:pt idx="16556">
                  <c:v>-52.237999999999992</c:v>
                </c:pt>
                <c:pt idx="16557">
                  <c:v>-52.235999999999997</c:v>
                </c:pt>
                <c:pt idx="16558">
                  <c:v>-52.233999999999995</c:v>
                </c:pt>
                <c:pt idx="16559">
                  <c:v>-52.231999999999992</c:v>
                </c:pt>
                <c:pt idx="16560">
                  <c:v>-52.23</c:v>
                </c:pt>
                <c:pt idx="16561">
                  <c:v>-52.227999999999994</c:v>
                </c:pt>
                <c:pt idx="16562">
                  <c:v>-52.225999999999992</c:v>
                </c:pt>
                <c:pt idx="16563">
                  <c:v>-52.223999999999997</c:v>
                </c:pt>
                <c:pt idx="16564">
                  <c:v>-52.221999999999994</c:v>
                </c:pt>
                <c:pt idx="16565">
                  <c:v>-52.219999999999992</c:v>
                </c:pt>
                <c:pt idx="16566">
                  <c:v>-52.217999999999996</c:v>
                </c:pt>
                <c:pt idx="16567">
                  <c:v>-52.215999999999994</c:v>
                </c:pt>
                <c:pt idx="16568">
                  <c:v>-52.213999999999992</c:v>
                </c:pt>
                <c:pt idx="16569">
                  <c:v>-52.211999999999996</c:v>
                </c:pt>
                <c:pt idx="16570">
                  <c:v>-52.209999999999994</c:v>
                </c:pt>
                <c:pt idx="16571">
                  <c:v>-52.207999999999991</c:v>
                </c:pt>
                <c:pt idx="16572">
                  <c:v>-52.205999999999996</c:v>
                </c:pt>
                <c:pt idx="16573">
                  <c:v>-52.203999999999994</c:v>
                </c:pt>
                <c:pt idx="16574">
                  <c:v>-52.201999999999991</c:v>
                </c:pt>
                <c:pt idx="16575">
                  <c:v>-52.199999999999996</c:v>
                </c:pt>
                <c:pt idx="16576">
                  <c:v>-52.197999999999993</c:v>
                </c:pt>
                <c:pt idx="16577">
                  <c:v>-52.195999999999991</c:v>
                </c:pt>
                <c:pt idx="16578">
                  <c:v>-52.193999999999996</c:v>
                </c:pt>
                <c:pt idx="16579">
                  <c:v>-52.191999999999993</c:v>
                </c:pt>
                <c:pt idx="16580">
                  <c:v>-52.19</c:v>
                </c:pt>
                <c:pt idx="16581">
                  <c:v>-52.187999999999995</c:v>
                </c:pt>
                <c:pt idx="16582">
                  <c:v>-52.185999999999993</c:v>
                </c:pt>
                <c:pt idx="16583">
                  <c:v>-52.183999999999997</c:v>
                </c:pt>
                <c:pt idx="16584">
                  <c:v>-52.181999999999995</c:v>
                </c:pt>
                <c:pt idx="16585">
                  <c:v>-52.179999999999993</c:v>
                </c:pt>
                <c:pt idx="16586">
                  <c:v>-52.177999999999997</c:v>
                </c:pt>
                <c:pt idx="16587">
                  <c:v>-52.175999999999995</c:v>
                </c:pt>
                <c:pt idx="16588">
                  <c:v>-52.173999999999992</c:v>
                </c:pt>
                <c:pt idx="16589">
                  <c:v>-52.171999999999997</c:v>
                </c:pt>
                <c:pt idx="16590">
                  <c:v>-52.169999999999995</c:v>
                </c:pt>
                <c:pt idx="16591">
                  <c:v>-52.167999999999992</c:v>
                </c:pt>
                <c:pt idx="16592">
                  <c:v>-52.165999999999997</c:v>
                </c:pt>
                <c:pt idx="16593">
                  <c:v>-52.163999999999994</c:v>
                </c:pt>
                <c:pt idx="16594">
                  <c:v>-52.161999999999992</c:v>
                </c:pt>
                <c:pt idx="16595">
                  <c:v>-52.16</c:v>
                </c:pt>
                <c:pt idx="16596">
                  <c:v>-52.157999999999994</c:v>
                </c:pt>
                <c:pt idx="16597">
                  <c:v>-52.155999999999992</c:v>
                </c:pt>
                <c:pt idx="16598">
                  <c:v>-52.153999999999996</c:v>
                </c:pt>
                <c:pt idx="16599">
                  <c:v>-52.151999999999994</c:v>
                </c:pt>
                <c:pt idx="16600">
                  <c:v>-52.149999999999991</c:v>
                </c:pt>
                <c:pt idx="16601">
                  <c:v>-52.147999999999996</c:v>
                </c:pt>
                <c:pt idx="16602">
                  <c:v>-52.145999999999994</c:v>
                </c:pt>
                <c:pt idx="16603">
                  <c:v>-52.143999999999991</c:v>
                </c:pt>
                <c:pt idx="16604">
                  <c:v>-52.141999999999996</c:v>
                </c:pt>
                <c:pt idx="16605">
                  <c:v>-52.139999999999993</c:v>
                </c:pt>
                <c:pt idx="16606">
                  <c:v>-52.137999999999991</c:v>
                </c:pt>
                <c:pt idx="16607">
                  <c:v>-52.135999999999996</c:v>
                </c:pt>
                <c:pt idx="16608">
                  <c:v>-52.133999999999993</c:v>
                </c:pt>
                <c:pt idx="16609">
                  <c:v>-52.131999999999991</c:v>
                </c:pt>
                <c:pt idx="16610">
                  <c:v>-52.129999999999995</c:v>
                </c:pt>
                <c:pt idx="16611">
                  <c:v>-52.127999999999993</c:v>
                </c:pt>
                <c:pt idx="16612">
                  <c:v>-52.125999999999998</c:v>
                </c:pt>
                <c:pt idx="16613">
                  <c:v>-52.123999999999995</c:v>
                </c:pt>
                <c:pt idx="16614">
                  <c:v>-52.121999999999993</c:v>
                </c:pt>
                <c:pt idx="16615">
                  <c:v>-52.12</c:v>
                </c:pt>
                <c:pt idx="16616">
                  <c:v>-52.117999999999995</c:v>
                </c:pt>
                <c:pt idx="16617">
                  <c:v>-52.115999999999993</c:v>
                </c:pt>
                <c:pt idx="16618">
                  <c:v>-52.113999999999997</c:v>
                </c:pt>
                <c:pt idx="16619">
                  <c:v>-52.111999999999995</c:v>
                </c:pt>
                <c:pt idx="16620">
                  <c:v>-52.109999999999992</c:v>
                </c:pt>
                <c:pt idx="16621">
                  <c:v>-52.107999999999997</c:v>
                </c:pt>
                <c:pt idx="16622">
                  <c:v>-52.105999999999995</c:v>
                </c:pt>
                <c:pt idx="16623">
                  <c:v>-52.103999999999992</c:v>
                </c:pt>
                <c:pt idx="16624">
                  <c:v>-52.101999999999997</c:v>
                </c:pt>
                <c:pt idx="16625">
                  <c:v>-52.099999999999994</c:v>
                </c:pt>
                <c:pt idx="16626">
                  <c:v>-52.097999999999992</c:v>
                </c:pt>
                <c:pt idx="16627">
                  <c:v>-52.095999999999997</c:v>
                </c:pt>
                <c:pt idx="16628">
                  <c:v>-52.093999999999994</c:v>
                </c:pt>
                <c:pt idx="16629">
                  <c:v>-52.091999999999992</c:v>
                </c:pt>
                <c:pt idx="16630">
                  <c:v>-52.089999999999996</c:v>
                </c:pt>
                <c:pt idx="16631">
                  <c:v>-52.087999999999994</c:v>
                </c:pt>
                <c:pt idx="16632">
                  <c:v>-52.085999999999991</c:v>
                </c:pt>
                <c:pt idx="16633">
                  <c:v>-52.083999999999996</c:v>
                </c:pt>
                <c:pt idx="16634">
                  <c:v>-52.081999999999994</c:v>
                </c:pt>
                <c:pt idx="16635">
                  <c:v>-52.079999999999991</c:v>
                </c:pt>
                <c:pt idx="16636">
                  <c:v>-52.077999999999996</c:v>
                </c:pt>
                <c:pt idx="16637">
                  <c:v>-52.075999999999993</c:v>
                </c:pt>
                <c:pt idx="16638">
                  <c:v>-52.073999999999991</c:v>
                </c:pt>
                <c:pt idx="16639">
                  <c:v>-52.071999999999996</c:v>
                </c:pt>
                <c:pt idx="16640">
                  <c:v>-52.069999999999993</c:v>
                </c:pt>
                <c:pt idx="16641">
                  <c:v>-52.067999999999998</c:v>
                </c:pt>
                <c:pt idx="16642">
                  <c:v>-52.065999999999995</c:v>
                </c:pt>
                <c:pt idx="16643">
                  <c:v>-52.063999999999993</c:v>
                </c:pt>
                <c:pt idx="16644">
                  <c:v>-52.061999999999998</c:v>
                </c:pt>
                <c:pt idx="16645">
                  <c:v>-52.059999999999995</c:v>
                </c:pt>
                <c:pt idx="16646">
                  <c:v>-52.057999999999993</c:v>
                </c:pt>
                <c:pt idx="16647">
                  <c:v>-52.055999999999997</c:v>
                </c:pt>
                <c:pt idx="16648">
                  <c:v>-52.053999999999995</c:v>
                </c:pt>
                <c:pt idx="16649">
                  <c:v>-52.051999999999992</c:v>
                </c:pt>
                <c:pt idx="16650">
                  <c:v>-52.05</c:v>
                </c:pt>
                <c:pt idx="16651">
                  <c:v>-52.047999999999995</c:v>
                </c:pt>
                <c:pt idx="16652">
                  <c:v>-52.045999999999992</c:v>
                </c:pt>
                <c:pt idx="16653">
                  <c:v>-52.043999999999997</c:v>
                </c:pt>
                <c:pt idx="16654">
                  <c:v>-52.041999999999994</c:v>
                </c:pt>
                <c:pt idx="16655">
                  <c:v>-52.039999999999992</c:v>
                </c:pt>
                <c:pt idx="16656">
                  <c:v>-52.037999999999997</c:v>
                </c:pt>
                <c:pt idx="16657">
                  <c:v>-52.035999999999994</c:v>
                </c:pt>
                <c:pt idx="16658">
                  <c:v>-52.033999999999992</c:v>
                </c:pt>
                <c:pt idx="16659">
                  <c:v>-52.031999999999996</c:v>
                </c:pt>
                <c:pt idx="16660">
                  <c:v>-52.029999999999994</c:v>
                </c:pt>
                <c:pt idx="16661">
                  <c:v>-52.027999999999992</c:v>
                </c:pt>
                <c:pt idx="16662">
                  <c:v>-52.025999999999996</c:v>
                </c:pt>
                <c:pt idx="16663">
                  <c:v>-52.023999999999994</c:v>
                </c:pt>
                <c:pt idx="16664">
                  <c:v>-52.021999999999991</c:v>
                </c:pt>
                <c:pt idx="16665">
                  <c:v>-52.019999999999996</c:v>
                </c:pt>
                <c:pt idx="16666">
                  <c:v>-52.017999999999994</c:v>
                </c:pt>
                <c:pt idx="16667">
                  <c:v>-52.015999999999991</c:v>
                </c:pt>
                <c:pt idx="16668">
                  <c:v>-52.013999999999996</c:v>
                </c:pt>
                <c:pt idx="16669">
                  <c:v>-52.011999999999993</c:v>
                </c:pt>
                <c:pt idx="16670">
                  <c:v>-52.009999999999991</c:v>
                </c:pt>
                <c:pt idx="16671">
                  <c:v>-52.007999999999996</c:v>
                </c:pt>
                <c:pt idx="16672">
                  <c:v>-52.005999999999993</c:v>
                </c:pt>
                <c:pt idx="16673">
                  <c:v>-52.003999999999998</c:v>
                </c:pt>
                <c:pt idx="16674">
                  <c:v>-52.001999999999995</c:v>
                </c:pt>
                <c:pt idx="16675">
                  <c:v>-51.999999999999993</c:v>
                </c:pt>
                <c:pt idx="16676">
                  <c:v>-51.997999999999998</c:v>
                </c:pt>
                <c:pt idx="16677">
                  <c:v>-51.995999999999995</c:v>
                </c:pt>
                <c:pt idx="16678">
                  <c:v>-51.993999999999993</c:v>
                </c:pt>
                <c:pt idx="16679">
                  <c:v>-51.991999999999997</c:v>
                </c:pt>
                <c:pt idx="16680">
                  <c:v>-51.989999999999995</c:v>
                </c:pt>
                <c:pt idx="16681">
                  <c:v>-51.987999999999992</c:v>
                </c:pt>
                <c:pt idx="16682">
                  <c:v>-51.985999999999997</c:v>
                </c:pt>
                <c:pt idx="16683">
                  <c:v>-51.983999999999995</c:v>
                </c:pt>
                <c:pt idx="16684">
                  <c:v>-51.981999999999992</c:v>
                </c:pt>
                <c:pt idx="16685">
                  <c:v>-51.98</c:v>
                </c:pt>
                <c:pt idx="16686">
                  <c:v>-51.977999999999994</c:v>
                </c:pt>
                <c:pt idx="16687">
                  <c:v>-51.975999999999992</c:v>
                </c:pt>
                <c:pt idx="16688">
                  <c:v>-51.973999999999997</c:v>
                </c:pt>
                <c:pt idx="16689">
                  <c:v>-51.971999999999994</c:v>
                </c:pt>
                <c:pt idx="16690">
                  <c:v>-51.969999999999992</c:v>
                </c:pt>
                <c:pt idx="16691">
                  <c:v>-51.967999999999996</c:v>
                </c:pt>
                <c:pt idx="16692">
                  <c:v>-51.965999999999994</c:v>
                </c:pt>
                <c:pt idx="16693">
                  <c:v>-51.963999999999992</c:v>
                </c:pt>
                <c:pt idx="16694">
                  <c:v>-51.961999999999996</c:v>
                </c:pt>
                <c:pt idx="16695">
                  <c:v>-51.959999999999994</c:v>
                </c:pt>
                <c:pt idx="16696">
                  <c:v>-51.957999999999991</c:v>
                </c:pt>
                <c:pt idx="16697">
                  <c:v>-51.955999999999996</c:v>
                </c:pt>
                <c:pt idx="16698">
                  <c:v>-51.953999999999994</c:v>
                </c:pt>
                <c:pt idx="16699">
                  <c:v>-51.951999999999991</c:v>
                </c:pt>
                <c:pt idx="16700">
                  <c:v>-51.949999999999996</c:v>
                </c:pt>
                <c:pt idx="16701">
                  <c:v>-51.947999999999993</c:v>
                </c:pt>
                <c:pt idx="16702">
                  <c:v>-51.945999999999991</c:v>
                </c:pt>
                <c:pt idx="16703">
                  <c:v>-51.943999999999996</c:v>
                </c:pt>
                <c:pt idx="16704">
                  <c:v>-51.941999999999993</c:v>
                </c:pt>
                <c:pt idx="16705">
                  <c:v>-51.94</c:v>
                </c:pt>
                <c:pt idx="16706">
                  <c:v>-51.937999999999995</c:v>
                </c:pt>
                <c:pt idx="16707">
                  <c:v>-51.935999999999993</c:v>
                </c:pt>
                <c:pt idx="16708">
                  <c:v>-51.933999999999997</c:v>
                </c:pt>
                <c:pt idx="16709">
                  <c:v>-51.931999999999995</c:v>
                </c:pt>
                <c:pt idx="16710">
                  <c:v>-51.929999999999993</c:v>
                </c:pt>
                <c:pt idx="16711">
                  <c:v>-51.927999999999997</c:v>
                </c:pt>
                <c:pt idx="16712">
                  <c:v>-51.925999999999995</c:v>
                </c:pt>
                <c:pt idx="16713">
                  <c:v>-51.923999999999992</c:v>
                </c:pt>
                <c:pt idx="16714">
                  <c:v>-51.921999999999997</c:v>
                </c:pt>
                <c:pt idx="16715">
                  <c:v>-51.919999999999995</c:v>
                </c:pt>
                <c:pt idx="16716">
                  <c:v>-51.917999999999992</c:v>
                </c:pt>
                <c:pt idx="16717">
                  <c:v>-51.915999999999997</c:v>
                </c:pt>
                <c:pt idx="16718">
                  <c:v>-51.913999999999994</c:v>
                </c:pt>
                <c:pt idx="16719">
                  <c:v>-51.911999999999992</c:v>
                </c:pt>
                <c:pt idx="16720">
                  <c:v>-51.91</c:v>
                </c:pt>
                <c:pt idx="16721">
                  <c:v>-51.907999999999994</c:v>
                </c:pt>
                <c:pt idx="16722">
                  <c:v>-51.905999999999992</c:v>
                </c:pt>
                <c:pt idx="16723">
                  <c:v>-51.903999999999996</c:v>
                </c:pt>
                <c:pt idx="16724">
                  <c:v>-51.901999999999994</c:v>
                </c:pt>
                <c:pt idx="16725">
                  <c:v>-51.899999999999991</c:v>
                </c:pt>
                <c:pt idx="16726">
                  <c:v>-51.897999999999996</c:v>
                </c:pt>
                <c:pt idx="16727">
                  <c:v>-51.895999999999994</c:v>
                </c:pt>
                <c:pt idx="16728">
                  <c:v>-51.893999999999991</c:v>
                </c:pt>
                <c:pt idx="16729">
                  <c:v>-51.891999999999996</c:v>
                </c:pt>
                <c:pt idx="16730">
                  <c:v>-51.889999999999993</c:v>
                </c:pt>
                <c:pt idx="16731">
                  <c:v>-51.887999999999991</c:v>
                </c:pt>
                <c:pt idx="16732">
                  <c:v>-51.885999999999996</c:v>
                </c:pt>
                <c:pt idx="16733">
                  <c:v>-51.883999999999993</c:v>
                </c:pt>
                <c:pt idx="16734">
                  <c:v>-51.881999999999991</c:v>
                </c:pt>
                <c:pt idx="16735">
                  <c:v>-51.879999999999995</c:v>
                </c:pt>
                <c:pt idx="16736">
                  <c:v>-51.877999999999993</c:v>
                </c:pt>
                <c:pt idx="16737">
                  <c:v>-51.875999999999998</c:v>
                </c:pt>
                <c:pt idx="16738">
                  <c:v>-51.873999999999995</c:v>
                </c:pt>
                <c:pt idx="16739">
                  <c:v>-51.871999999999993</c:v>
                </c:pt>
                <c:pt idx="16740">
                  <c:v>-51.87</c:v>
                </c:pt>
                <c:pt idx="16741">
                  <c:v>-51.867999999999995</c:v>
                </c:pt>
                <c:pt idx="16742">
                  <c:v>-51.865999999999993</c:v>
                </c:pt>
                <c:pt idx="16743">
                  <c:v>-51.863999999999997</c:v>
                </c:pt>
                <c:pt idx="16744">
                  <c:v>-51.861999999999995</c:v>
                </c:pt>
                <c:pt idx="16745">
                  <c:v>-51.859999999999992</c:v>
                </c:pt>
                <c:pt idx="16746">
                  <c:v>-51.857999999999997</c:v>
                </c:pt>
                <c:pt idx="16747">
                  <c:v>-51.855999999999995</c:v>
                </c:pt>
                <c:pt idx="16748">
                  <c:v>-51.853999999999992</c:v>
                </c:pt>
                <c:pt idx="16749">
                  <c:v>-51.851999999999997</c:v>
                </c:pt>
                <c:pt idx="16750">
                  <c:v>-51.849999999999994</c:v>
                </c:pt>
                <c:pt idx="16751">
                  <c:v>-51.847999999999992</c:v>
                </c:pt>
                <c:pt idx="16752">
                  <c:v>-51.845999999999997</c:v>
                </c:pt>
                <c:pt idx="16753">
                  <c:v>-51.843999999999994</c:v>
                </c:pt>
                <c:pt idx="16754">
                  <c:v>-51.841999999999992</c:v>
                </c:pt>
                <c:pt idx="16755">
                  <c:v>-51.839999999999996</c:v>
                </c:pt>
                <c:pt idx="16756">
                  <c:v>-51.837999999999994</c:v>
                </c:pt>
                <c:pt idx="16757">
                  <c:v>-51.835999999999991</c:v>
                </c:pt>
                <c:pt idx="16758">
                  <c:v>-51.833999999999996</c:v>
                </c:pt>
                <c:pt idx="16759">
                  <c:v>-51.831999999999994</c:v>
                </c:pt>
                <c:pt idx="16760">
                  <c:v>-51.829999999999991</c:v>
                </c:pt>
                <c:pt idx="16761">
                  <c:v>-51.827999999999996</c:v>
                </c:pt>
                <c:pt idx="16762">
                  <c:v>-51.825999999999993</c:v>
                </c:pt>
                <c:pt idx="16763">
                  <c:v>-51.823999999999991</c:v>
                </c:pt>
                <c:pt idx="16764">
                  <c:v>-51.821999999999996</c:v>
                </c:pt>
                <c:pt idx="16765">
                  <c:v>-51.819999999999993</c:v>
                </c:pt>
                <c:pt idx="16766">
                  <c:v>-51.817999999999998</c:v>
                </c:pt>
                <c:pt idx="16767">
                  <c:v>-51.815999999999995</c:v>
                </c:pt>
                <c:pt idx="16768">
                  <c:v>-51.813999999999993</c:v>
                </c:pt>
                <c:pt idx="16769">
                  <c:v>-51.811999999999998</c:v>
                </c:pt>
                <c:pt idx="16770">
                  <c:v>-51.809999999999995</c:v>
                </c:pt>
                <c:pt idx="16771">
                  <c:v>-51.807999999999993</c:v>
                </c:pt>
                <c:pt idx="16772">
                  <c:v>-51.805999999999997</c:v>
                </c:pt>
                <c:pt idx="16773">
                  <c:v>-51.803999999999995</c:v>
                </c:pt>
                <c:pt idx="16774">
                  <c:v>-51.801999999999992</c:v>
                </c:pt>
                <c:pt idx="16775">
                  <c:v>-51.8</c:v>
                </c:pt>
                <c:pt idx="16776">
                  <c:v>-51.797999999999995</c:v>
                </c:pt>
                <c:pt idx="16777">
                  <c:v>-51.795999999999992</c:v>
                </c:pt>
                <c:pt idx="16778">
                  <c:v>-51.793999999999997</c:v>
                </c:pt>
                <c:pt idx="16779">
                  <c:v>-51.791999999999994</c:v>
                </c:pt>
                <c:pt idx="16780">
                  <c:v>-51.789999999999992</c:v>
                </c:pt>
                <c:pt idx="16781">
                  <c:v>-51.787999999999997</c:v>
                </c:pt>
                <c:pt idx="16782">
                  <c:v>-51.785999999999994</c:v>
                </c:pt>
                <c:pt idx="16783">
                  <c:v>-51.783999999999992</c:v>
                </c:pt>
                <c:pt idx="16784">
                  <c:v>-51.781999999999996</c:v>
                </c:pt>
                <c:pt idx="16785">
                  <c:v>-51.779999999999994</c:v>
                </c:pt>
                <c:pt idx="16786">
                  <c:v>-51.777999999999992</c:v>
                </c:pt>
                <c:pt idx="16787">
                  <c:v>-51.775999999999996</c:v>
                </c:pt>
                <c:pt idx="16788">
                  <c:v>-51.773999999999994</c:v>
                </c:pt>
                <c:pt idx="16789">
                  <c:v>-51.771999999999991</c:v>
                </c:pt>
                <c:pt idx="16790">
                  <c:v>-51.769999999999996</c:v>
                </c:pt>
                <c:pt idx="16791">
                  <c:v>-51.767999999999994</c:v>
                </c:pt>
                <c:pt idx="16792">
                  <c:v>-51.765999999999991</c:v>
                </c:pt>
                <c:pt idx="16793">
                  <c:v>-51.763999999999996</c:v>
                </c:pt>
                <c:pt idx="16794">
                  <c:v>-51.761999999999993</c:v>
                </c:pt>
                <c:pt idx="16795">
                  <c:v>-51.759999999999991</c:v>
                </c:pt>
                <c:pt idx="16796">
                  <c:v>-51.757999999999996</c:v>
                </c:pt>
                <c:pt idx="16797">
                  <c:v>-51.755999999999993</c:v>
                </c:pt>
                <c:pt idx="16798">
                  <c:v>-51.753999999999998</c:v>
                </c:pt>
                <c:pt idx="16799">
                  <c:v>-51.751999999999995</c:v>
                </c:pt>
                <c:pt idx="16800">
                  <c:v>-51.749999999999993</c:v>
                </c:pt>
                <c:pt idx="16801">
                  <c:v>-51.747999999999998</c:v>
                </c:pt>
                <c:pt idx="16802">
                  <c:v>-51.745999999999995</c:v>
                </c:pt>
                <c:pt idx="16803">
                  <c:v>-51.743999999999993</c:v>
                </c:pt>
                <c:pt idx="16804">
                  <c:v>-51.741999999999997</c:v>
                </c:pt>
                <c:pt idx="16805">
                  <c:v>-51.739999999999995</c:v>
                </c:pt>
                <c:pt idx="16806">
                  <c:v>-51.737999999999992</c:v>
                </c:pt>
                <c:pt idx="16807">
                  <c:v>-51.735999999999997</c:v>
                </c:pt>
                <c:pt idx="16808">
                  <c:v>-51.733999999999995</c:v>
                </c:pt>
                <c:pt idx="16809">
                  <c:v>-51.731999999999992</c:v>
                </c:pt>
                <c:pt idx="16810">
                  <c:v>-51.73</c:v>
                </c:pt>
                <c:pt idx="16811">
                  <c:v>-51.727999999999994</c:v>
                </c:pt>
                <c:pt idx="16812">
                  <c:v>-51.725999999999992</c:v>
                </c:pt>
                <c:pt idx="16813">
                  <c:v>-51.723999999999997</c:v>
                </c:pt>
                <c:pt idx="16814">
                  <c:v>-51.721999999999994</c:v>
                </c:pt>
                <c:pt idx="16815">
                  <c:v>-51.719999999999992</c:v>
                </c:pt>
                <c:pt idx="16816">
                  <c:v>-51.717999999999996</c:v>
                </c:pt>
                <c:pt idx="16817">
                  <c:v>-51.715999999999994</c:v>
                </c:pt>
                <c:pt idx="16818">
                  <c:v>-51.713999999999992</c:v>
                </c:pt>
                <c:pt idx="16819">
                  <c:v>-51.711999999999996</c:v>
                </c:pt>
                <c:pt idx="16820">
                  <c:v>-51.709999999999994</c:v>
                </c:pt>
                <c:pt idx="16821">
                  <c:v>-51.707999999999991</c:v>
                </c:pt>
                <c:pt idx="16822">
                  <c:v>-51.705999999999996</c:v>
                </c:pt>
                <c:pt idx="16823">
                  <c:v>-51.703999999999994</c:v>
                </c:pt>
                <c:pt idx="16824">
                  <c:v>-51.701999999999991</c:v>
                </c:pt>
                <c:pt idx="16825">
                  <c:v>-51.699999999999996</c:v>
                </c:pt>
                <c:pt idx="16826">
                  <c:v>-51.697999999999993</c:v>
                </c:pt>
                <c:pt idx="16827">
                  <c:v>-51.695999999999991</c:v>
                </c:pt>
                <c:pt idx="16828">
                  <c:v>-51.693999999999996</c:v>
                </c:pt>
                <c:pt idx="16829">
                  <c:v>-51.691999999999993</c:v>
                </c:pt>
                <c:pt idx="16830">
                  <c:v>-51.69</c:v>
                </c:pt>
                <c:pt idx="16831">
                  <c:v>-51.687999999999995</c:v>
                </c:pt>
                <c:pt idx="16832">
                  <c:v>-51.685999999999993</c:v>
                </c:pt>
                <c:pt idx="16833">
                  <c:v>-51.683999999999997</c:v>
                </c:pt>
                <c:pt idx="16834">
                  <c:v>-51.681999999999995</c:v>
                </c:pt>
                <c:pt idx="16835">
                  <c:v>-51.679999999999993</c:v>
                </c:pt>
                <c:pt idx="16836">
                  <c:v>-51.677999999999997</c:v>
                </c:pt>
                <c:pt idx="16837">
                  <c:v>-51.675999999999995</c:v>
                </c:pt>
                <c:pt idx="16838">
                  <c:v>-51.673999999999992</c:v>
                </c:pt>
                <c:pt idx="16839">
                  <c:v>-51.671999999999997</c:v>
                </c:pt>
                <c:pt idx="16840">
                  <c:v>-51.669999999999995</c:v>
                </c:pt>
                <c:pt idx="16841">
                  <c:v>-51.667999999999992</c:v>
                </c:pt>
                <c:pt idx="16842">
                  <c:v>-51.665999999999997</c:v>
                </c:pt>
                <c:pt idx="16843">
                  <c:v>-51.663999999999994</c:v>
                </c:pt>
                <c:pt idx="16844">
                  <c:v>-51.661999999999992</c:v>
                </c:pt>
                <c:pt idx="16845">
                  <c:v>-51.66</c:v>
                </c:pt>
                <c:pt idx="16846">
                  <c:v>-51.657999999999994</c:v>
                </c:pt>
                <c:pt idx="16847">
                  <c:v>-51.655999999999992</c:v>
                </c:pt>
                <c:pt idx="16848">
                  <c:v>-51.653999999999996</c:v>
                </c:pt>
                <c:pt idx="16849">
                  <c:v>-51.651999999999994</c:v>
                </c:pt>
                <c:pt idx="16850">
                  <c:v>-51.649999999999991</c:v>
                </c:pt>
                <c:pt idx="16851">
                  <c:v>-51.647999999999996</c:v>
                </c:pt>
                <c:pt idx="16852">
                  <c:v>-51.645999999999994</c:v>
                </c:pt>
                <c:pt idx="16853">
                  <c:v>-51.643999999999991</c:v>
                </c:pt>
                <c:pt idx="16854">
                  <c:v>-51.641999999999996</c:v>
                </c:pt>
                <c:pt idx="16855">
                  <c:v>-51.639999999999993</c:v>
                </c:pt>
                <c:pt idx="16856">
                  <c:v>-51.637999999999991</c:v>
                </c:pt>
                <c:pt idx="16857">
                  <c:v>-51.635999999999996</c:v>
                </c:pt>
                <c:pt idx="16858">
                  <c:v>-51.633999999999993</c:v>
                </c:pt>
                <c:pt idx="16859">
                  <c:v>-51.631999999999991</c:v>
                </c:pt>
                <c:pt idx="16860">
                  <c:v>-51.629999999999995</c:v>
                </c:pt>
                <c:pt idx="16861">
                  <c:v>-51.627999999999993</c:v>
                </c:pt>
                <c:pt idx="16862">
                  <c:v>-51.625999999999998</c:v>
                </c:pt>
                <c:pt idx="16863">
                  <c:v>-51.623999999999995</c:v>
                </c:pt>
                <c:pt idx="16864">
                  <c:v>-51.621999999999993</c:v>
                </c:pt>
                <c:pt idx="16865">
                  <c:v>-51.62</c:v>
                </c:pt>
                <c:pt idx="16866">
                  <c:v>-51.617999999999995</c:v>
                </c:pt>
                <c:pt idx="16867">
                  <c:v>-51.615999999999993</c:v>
                </c:pt>
                <c:pt idx="16868">
                  <c:v>-51.613999999999997</c:v>
                </c:pt>
                <c:pt idx="16869">
                  <c:v>-51.611999999999995</c:v>
                </c:pt>
                <c:pt idx="16870">
                  <c:v>-51.609999999999992</c:v>
                </c:pt>
                <c:pt idx="16871">
                  <c:v>-51.607999999999997</c:v>
                </c:pt>
                <c:pt idx="16872">
                  <c:v>-51.605999999999995</c:v>
                </c:pt>
                <c:pt idx="16873">
                  <c:v>-51.603999999999992</c:v>
                </c:pt>
                <c:pt idx="16874">
                  <c:v>-51.601999999999997</c:v>
                </c:pt>
                <c:pt idx="16875">
                  <c:v>-51.599999999999994</c:v>
                </c:pt>
                <c:pt idx="16876">
                  <c:v>-51.597999999999992</c:v>
                </c:pt>
                <c:pt idx="16877">
                  <c:v>-51.595999999999997</c:v>
                </c:pt>
                <c:pt idx="16878">
                  <c:v>-51.593999999999994</c:v>
                </c:pt>
                <c:pt idx="16879">
                  <c:v>-51.591999999999992</c:v>
                </c:pt>
                <c:pt idx="16880">
                  <c:v>-51.589999999999996</c:v>
                </c:pt>
                <c:pt idx="16881">
                  <c:v>-51.587999999999994</c:v>
                </c:pt>
                <c:pt idx="16882">
                  <c:v>-51.585999999999991</c:v>
                </c:pt>
                <c:pt idx="16883">
                  <c:v>-51.583999999999996</c:v>
                </c:pt>
                <c:pt idx="16884">
                  <c:v>-51.581999999999994</c:v>
                </c:pt>
                <c:pt idx="16885">
                  <c:v>-51.579999999999991</c:v>
                </c:pt>
                <c:pt idx="16886">
                  <c:v>-51.577999999999996</c:v>
                </c:pt>
                <c:pt idx="16887">
                  <c:v>-51.575999999999993</c:v>
                </c:pt>
                <c:pt idx="16888">
                  <c:v>-51.573999999999991</c:v>
                </c:pt>
                <c:pt idx="16889">
                  <c:v>-51.571999999999996</c:v>
                </c:pt>
                <c:pt idx="16890">
                  <c:v>-51.569999999999993</c:v>
                </c:pt>
                <c:pt idx="16891">
                  <c:v>-51.567999999999998</c:v>
                </c:pt>
                <c:pt idx="16892">
                  <c:v>-51.565999999999995</c:v>
                </c:pt>
                <c:pt idx="16893">
                  <c:v>-51.563999999999993</c:v>
                </c:pt>
                <c:pt idx="16894">
                  <c:v>-51.561999999999998</c:v>
                </c:pt>
                <c:pt idx="16895">
                  <c:v>-51.559999999999995</c:v>
                </c:pt>
                <c:pt idx="16896">
                  <c:v>-51.557999999999993</c:v>
                </c:pt>
                <c:pt idx="16897">
                  <c:v>-51.555999999999997</c:v>
                </c:pt>
                <c:pt idx="16898">
                  <c:v>-51.553999999999995</c:v>
                </c:pt>
                <c:pt idx="16899">
                  <c:v>-51.551999999999992</c:v>
                </c:pt>
                <c:pt idx="16900">
                  <c:v>-51.55</c:v>
                </c:pt>
                <c:pt idx="16901">
                  <c:v>-51.547999999999995</c:v>
                </c:pt>
                <c:pt idx="16902">
                  <c:v>-51.545999999999992</c:v>
                </c:pt>
                <c:pt idx="16903">
                  <c:v>-51.543999999999997</c:v>
                </c:pt>
                <c:pt idx="16904">
                  <c:v>-51.541999999999994</c:v>
                </c:pt>
                <c:pt idx="16905">
                  <c:v>-51.539999999999992</c:v>
                </c:pt>
                <c:pt idx="16906">
                  <c:v>-51.537999999999997</c:v>
                </c:pt>
                <c:pt idx="16907">
                  <c:v>-51.535999999999994</c:v>
                </c:pt>
                <c:pt idx="16908">
                  <c:v>-51.533999999999992</c:v>
                </c:pt>
                <c:pt idx="16909">
                  <c:v>-51.531999999999996</c:v>
                </c:pt>
                <c:pt idx="16910">
                  <c:v>-51.529999999999994</c:v>
                </c:pt>
                <c:pt idx="16911">
                  <c:v>-51.527999999999992</c:v>
                </c:pt>
                <c:pt idx="16912">
                  <c:v>-51.525999999999996</c:v>
                </c:pt>
                <c:pt idx="16913">
                  <c:v>-51.523999999999994</c:v>
                </c:pt>
                <c:pt idx="16914">
                  <c:v>-51.521999999999991</c:v>
                </c:pt>
                <c:pt idx="16915">
                  <c:v>-51.519999999999996</c:v>
                </c:pt>
                <c:pt idx="16916">
                  <c:v>-51.517999999999994</c:v>
                </c:pt>
                <c:pt idx="16917">
                  <c:v>-51.515999999999991</c:v>
                </c:pt>
                <c:pt idx="16918">
                  <c:v>-51.513999999999996</c:v>
                </c:pt>
                <c:pt idx="16919">
                  <c:v>-51.511999999999993</c:v>
                </c:pt>
                <c:pt idx="16920">
                  <c:v>-51.509999999999991</c:v>
                </c:pt>
                <c:pt idx="16921">
                  <c:v>-51.507999999999996</c:v>
                </c:pt>
                <c:pt idx="16922">
                  <c:v>-51.505999999999993</c:v>
                </c:pt>
                <c:pt idx="16923">
                  <c:v>-51.503999999999998</c:v>
                </c:pt>
                <c:pt idx="16924">
                  <c:v>-51.501999999999995</c:v>
                </c:pt>
                <c:pt idx="16925">
                  <c:v>-51.499999999999993</c:v>
                </c:pt>
                <c:pt idx="16926">
                  <c:v>-51.497999999999998</c:v>
                </c:pt>
                <c:pt idx="16927">
                  <c:v>-51.495999999999995</c:v>
                </c:pt>
                <c:pt idx="16928">
                  <c:v>-51.493999999999993</c:v>
                </c:pt>
                <c:pt idx="16929">
                  <c:v>-51.491999999999997</c:v>
                </c:pt>
                <c:pt idx="16930">
                  <c:v>-51.489999999999995</c:v>
                </c:pt>
                <c:pt idx="16931">
                  <c:v>-51.487999999999992</c:v>
                </c:pt>
                <c:pt idx="16932">
                  <c:v>-51.485999999999997</c:v>
                </c:pt>
                <c:pt idx="16933">
                  <c:v>-51.483999999999995</c:v>
                </c:pt>
                <c:pt idx="16934">
                  <c:v>-51.481999999999992</c:v>
                </c:pt>
                <c:pt idx="16935">
                  <c:v>-51.48</c:v>
                </c:pt>
                <c:pt idx="16936">
                  <c:v>-51.477999999999994</c:v>
                </c:pt>
                <c:pt idx="16937">
                  <c:v>-51.475999999999992</c:v>
                </c:pt>
                <c:pt idx="16938">
                  <c:v>-51.473999999999997</c:v>
                </c:pt>
                <c:pt idx="16939">
                  <c:v>-51.471999999999994</c:v>
                </c:pt>
                <c:pt idx="16940">
                  <c:v>-51.469999999999992</c:v>
                </c:pt>
                <c:pt idx="16941">
                  <c:v>-51.467999999999996</c:v>
                </c:pt>
                <c:pt idx="16942">
                  <c:v>-51.465999999999994</c:v>
                </c:pt>
                <c:pt idx="16943">
                  <c:v>-51.463999999999992</c:v>
                </c:pt>
                <c:pt idx="16944">
                  <c:v>-51.461999999999996</c:v>
                </c:pt>
                <c:pt idx="16945">
                  <c:v>-51.459999999999994</c:v>
                </c:pt>
                <c:pt idx="16946">
                  <c:v>-51.457999999999991</c:v>
                </c:pt>
                <c:pt idx="16947">
                  <c:v>-51.455999999999996</c:v>
                </c:pt>
                <c:pt idx="16948">
                  <c:v>-51.453999999999994</c:v>
                </c:pt>
                <c:pt idx="16949">
                  <c:v>-51.451999999999991</c:v>
                </c:pt>
                <c:pt idx="16950">
                  <c:v>-51.449999999999996</c:v>
                </c:pt>
                <c:pt idx="16951">
                  <c:v>-51.447999999999993</c:v>
                </c:pt>
                <c:pt idx="16952">
                  <c:v>-51.445999999999991</c:v>
                </c:pt>
                <c:pt idx="16953">
                  <c:v>-51.443999999999996</c:v>
                </c:pt>
                <c:pt idx="16954">
                  <c:v>-51.441999999999993</c:v>
                </c:pt>
                <c:pt idx="16955">
                  <c:v>-51.44</c:v>
                </c:pt>
                <c:pt idx="16956">
                  <c:v>-51.437999999999995</c:v>
                </c:pt>
                <c:pt idx="16957">
                  <c:v>-51.435999999999993</c:v>
                </c:pt>
                <c:pt idx="16958">
                  <c:v>-51.433999999999997</c:v>
                </c:pt>
                <c:pt idx="16959">
                  <c:v>-51.431999999999995</c:v>
                </c:pt>
                <c:pt idx="16960">
                  <c:v>-51.429999999999993</c:v>
                </c:pt>
                <c:pt idx="16961">
                  <c:v>-51.427999999999997</c:v>
                </c:pt>
                <c:pt idx="16962">
                  <c:v>-51.425999999999995</c:v>
                </c:pt>
                <c:pt idx="16963">
                  <c:v>-51.423999999999992</c:v>
                </c:pt>
                <c:pt idx="16964">
                  <c:v>-51.421999999999997</c:v>
                </c:pt>
                <c:pt idx="16965">
                  <c:v>-51.419999999999995</c:v>
                </c:pt>
                <c:pt idx="16966">
                  <c:v>-51.417999999999992</c:v>
                </c:pt>
                <c:pt idx="16967">
                  <c:v>-51.415999999999997</c:v>
                </c:pt>
                <c:pt idx="16968">
                  <c:v>-51.413999999999994</c:v>
                </c:pt>
                <c:pt idx="16969">
                  <c:v>-51.411999999999992</c:v>
                </c:pt>
                <c:pt idx="16970">
                  <c:v>-51.41</c:v>
                </c:pt>
                <c:pt idx="16971">
                  <c:v>-51.407999999999994</c:v>
                </c:pt>
                <c:pt idx="16972">
                  <c:v>-51.405999999999992</c:v>
                </c:pt>
                <c:pt idx="16973">
                  <c:v>-51.403999999999996</c:v>
                </c:pt>
                <c:pt idx="16974">
                  <c:v>-51.401999999999994</c:v>
                </c:pt>
                <c:pt idx="16975">
                  <c:v>-51.399999999999991</c:v>
                </c:pt>
                <c:pt idx="16976">
                  <c:v>-51.397999999999996</c:v>
                </c:pt>
                <c:pt idx="16977">
                  <c:v>-51.395999999999994</c:v>
                </c:pt>
                <c:pt idx="16978">
                  <c:v>-51.393999999999991</c:v>
                </c:pt>
                <c:pt idx="16979">
                  <c:v>-51.391999999999996</c:v>
                </c:pt>
                <c:pt idx="16980">
                  <c:v>-51.389999999999993</c:v>
                </c:pt>
                <c:pt idx="16981">
                  <c:v>-51.387999999999991</c:v>
                </c:pt>
                <c:pt idx="16982">
                  <c:v>-51.385999999999996</c:v>
                </c:pt>
                <c:pt idx="16983">
                  <c:v>-51.383999999999993</c:v>
                </c:pt>
                <c:pt idx="16984">
                  <c:v>-51.381999999999991</c:v>
                </c:pt>
                <c:pt idx="16985">
                  <c:v>-51.379999999999995</c:v>
                </c:pt>
                <c:pt idx="16986">
                  <c:v>-51.377999999999993</c:v>
                </c:pt>
                <c:pt idx="16987">
                  <c:v>-51.375999999999998</c:v>
                </c:pt>
                <c:pt idx="16988">
                  <c:v>-51.373999999999995</c:v>
                </c:pt>
                <c:pt idx="16989">
                  <c:v>-51.371999999999993</c:v>
                </c:pt>
                <c:pt idx="16990">
                  <c:v>-51.37</c:v>
                </c:pt>
                <c:pt idx="16991">
                  <c:v>-51.367999999999995</c:v>
                </c:pt>
                <c:pt idx="16992">
                  <c:v>-51.365999999999993</c:v>
                </c:pt>
                <c:pt idx="16993">
                  <c:v>-51.363999999999997</c:v>
                </c:pt>
                <c:pt idx="16994">
                  <c:v>-51.361999999999995</c:v>
                </c:pt>
                <c:pt idx="16995">
                  <c:v>-51.359999999999992</c:v>
                </c:pt>
                <c:pt idx="16996">
                  <c:v>-51.357999999999997</c:v>
                </c:pt>
                <c:pt idx="16997">
                  <c:v>-51.355999999999995</c:v>
                </c:pt>
                <c:pt idx="16998">
                  <c:v>-51.353999999999992</c:v>
                </c:pt>
                <c:pt idx="16999">
                  <c:v>-51.351999999999997</c:v>
                </c:pt>
                <c:pt idx="17000">
                  <c:v>-51.349999999999994</c:v>
                </c:pt>
                <c:pt idx="17001">
                  <c:v>-51.347999999999992</c:v>
                </c:pt>
                <c:pt idx="17002">
                  <c:v>-51.345999999999997</c:v>
                </c:pt>
                <c:pt idx="17003">
                  <c:v>-51.343999999999994</c:v>
                </c:pt>
                <c:pt idx="17004">
                  <c:v>-51.341999999999992</c:v>
                </c:pt>
                <c:pt idx="17005">
                  <c:v>-51.339999999999996</c:v>
                </c:pt>
                <c:pt idx="17006">
                  <c:v>-51.337999999999994</c:v>
                </c:pt>
                <c:pt idx="17007">
                  <c:v>-51.335999999999991</c:v>
                </c:pt>
                <c:pt idx="17008">
                  <c:v>-51.333999999999996</c:v>
                </c:pt>
                <c:pt idx="17009">
                  <c:v>-51.331999999999994</c:v>
                </c:pt>
                <c:pt idx="17010">
                  <c:v>-51.329999999999991</c:v>
                </c:pt>
                <c:pt idx="17011">
                  <c:v>-51.327999999999996</c:v>
                </c:pt>
                <c:pt idx="17012">
                  <c:v>-51.325999999999993</c:v>
                </c:pt>
                <c:pt idx="17013">
                  <c:v>-51.323999999999991</c:v>
                </c:pt>
                <c:pt idx="17014">
                  <c:v>-51.321999999999996</c:v>
                </c:pt>
                <c:pt idx="17015">
                  <c:v>-51.319999999999993</c:v>
                </c:pt>
                <c:pt idx="17016">
                  <c:v>-51.317999999999998</c:v>
                </c:pt>
                <c:pt idx="17017">
                  <c:v>-51.315999999999995</c:v>
                </c:pt>
                <c:pt idx="17018">
                  <c:v>-51.313999999999993</c:v>
                </c:pt>
                <c:pt idx="17019">
                  <c:v>-51.311999999999998</c:v>
                </c:pt>
                <c:pt idx="17020">
                  <c:v>-51.309999999999995</c:v>
                </c:pt>
                <c:pt idx="17021">
                  <c:v>-51.307999999999993</c:v>
                </c:pt>
                <c:pt idx="17022">
                  <c:v>-51.305999999999997</c:v>
                </c:pt>
                <c:pt idx="17023">
                  <c:v>-51.303999999999995</c:v>
                </c:pt>
                <c:pt idx="17024">
                  <c:v>-51.301999999999992</c:v>
                </c:pt>
                <c:pt idx="17025">
                  <c:v>-51.3</c:v>
                </c:pt>
                <c:pt idx="17026">
                  <c:v>-51.297999999999995</c:v>
                </c:pt>
                <c:pt idx="17027">
                  <c:v>-51.295999999999992</c:v>
                </c:pt>
                <c:pt idx="17028">
                  <c:v>-51.293999999999997</c:v>
                </c:pt>
                <c:pt idx="17029">
                  <c:v>-51.291999999999994</c:v>
                </c:pt>
                <c:pt idx="17030">
                  <c:v>-51.289999999999992</c:v>
                </c:pt>
                <c:pt idx="17031">
                  <c:v>-51.287999999999997</c:v>
                </c:pt>
                <c:pt idx="17032">
                  <c:v>-51.285999999999994</c:v>
                </c:pt>
                <c:pt idx="17033">
                  <c:v>-51.283999999999992</c:v>
                </c:pt>
                <c:pt idx="17034">
                  <c:v>-51.281999999999996</c:v>
                </c:pt>
                <c:pt idx="17035">
                  <c:v>-51.279999999999994</c:v>
                </c:pt>
                <c:pt idx="17036">
                  <c:v>-51.277999999999992</c:v>
                </c:pt>
                <c:pt idx="17037">
                  <c:v>-51.275999999999996</c:v>
                </c:pt>
                <c:pt idx="17038">
                  <c:v>-51.273999999999994</c:v>
                </c:pt>
                <c:pt idx="17039">
                  <c:v>-51.271999999999991</c:v>
                </c:pt>
                <c:pt idx="17040">
                  <c:v>-51.269999999999996</c:v>
                </c:pt>
                <c:pt idx="17041">
                  <c:v>-51.267999999999994</c:v>
                </c:pt>
                <c:pt idx="17042">
                  <c:v>-51.265999999999991</c:v>
                </c:pt>
                <c:pt idx="17043">
                  <c:v>-51.263999999999996</c:v>
                </c:pt>
                <c:pt idx="17044">
                  <c:v>-51.261999999999993</c:v>
                </c:pt>
                <c:pt idx="17045">
                  <c:v>-51.259999999999991</c:v>
                </c:pt>
                <c:pt idx="17046">
                  <c:v>-51.257999999999996</c:v>
                </c:pt>
                <c:pt idx="17047">
                  <c:v>-51.255999999999993</c:v>
                </c:pt>
                <c:pt idx="17048">
                  <c:v>-51.253999999999998</c:v>
                </c:pt>
                <c:pt idx="17049">
                  <c:v>-51.251999999999995</c:v>
                </c:pt>
                <c:pt idx="17050">
                  <c:v>-51.249999999999993</c:v>
                </c:pt>
                <c:pt idx="17051">
                  <c:v>-51.247999999999998</c:v>
                </c:pt>
                <c:pt idx="17052">
                  <c:v>-51.245999999999995</c:v>
                </c:pt>
                <c:pt idx="17053">
                  <c:v>-51.243999999999993</c:v>
                </c:pt>
                <c:pt idx="17054">
                  <c:v>-51.241999999999997</c:v>
                </c:pt>
                <c:pt idx="17055">
                  <c:v>-51.239999999999995</c:v>
                </c:pt>
                <c:pt idx="17056">
                  <c:v>-51.237999999999992</c:v>
                </c:pt>
                <c:pt idx="17057">
                  <c:v>-51.235999999999997</c:v>
                </c:pt>
                <c:pt idx="17058">
                  <c:v>-51.233999999999995</c:v>
                </c:pt>
                <c:pt idx="17059">
                  <c:v>-51.231999999999992</c:v>
                </c:pt>
                <c:pt idx="17060">
                  <c:v>-51.23</c:v>
                </c:pt>
                <c:pt idx="17061">
                  <c:v>-51.227999999999994</c:v>
                </c:pt>
                <c:pt idx="17062">
                  <c:v>-51.225999999999992</c:v>
                </c:pt>
                <c:pt idx="17063">
                  <c:v>-51.223999999999997</c:v>
                </c:pt>
                <c:pt idx="17064">
                  <c:v>-51.221999999999994</c:v>
                </c:pt>
                <c:pt idx="17065">
                  <c:v>-51.219999999999992</c:v>
                </c:pt>
                <c:pt idx="17066">
                  <c:v>-51.217999999999996</c:v>
                </c:pt>
                <c:pt idx="17067">
                  <c:v>-51.215999999999994</c:v>
                </c:pt>
                <c:pt idx="17068">
                  <c:v>-51.213999999999992</c:v>
                </c:pt>
                <c:pt idx="17069">
                  <c:v>-51.211999999999996</c:v>
                </c:pt>
                <c:pt idx="17070">
                  <c:v>-51.209999999999994</c:v>
                </c:pt>
                <c:pt idx="17071">
                  <c:v>-51.207999999999991</c:v>
                </c:pt>
                <c:pt idx="17072">
                  <c:v>-51.205999999999996</c:v>
                </c:pt>
                <c:pt idx="17073">
                  <c:v>-51.203999999999994</c:v>
                </c:pt>
                <c:pt idx="17074">
                  <c:v>-51.201999999999991</c:v>
                </c:pt>
                <c:pt idx="17075">
                  <c:v>-51.199999999999996</c:v>
                </c:pt>
                <c:pt idx="17076">
                  <c:v>-51.197999999999993</c:v>
                </c:pt>
                <c:pt idx="17077">
                  <c:v>-51.195999999999991</c:v>
                </c:pt>
                <c:pt idx="17078">
                  <c:v>-51.193999999999996</c:v>
                </c:pt>
                <c:pt idx="17079">
                  <c:v>-51.191999999999993</c:v>
                </c:pt>
                <c:pt idx="17080">
                  <c:v>-51.19</c:v>
                </c:pt>
                <c:pt idx="17081">
                  <c:v>-51.187999999999995</c:v>
                </c:pt>
                <c:pt idx="17082">
                  <c:v>-51.185999999999993</c:v>
                </c:pt>
                <c:pt idx="17083">
                  <c:v>-51.183999999999997</c:v>
                </c:pt>
                <c:pt idx="17084">
                  <c:v>-51.181999999999995</c:v>
                </c:pt>
                <c:pt idx="17085">
                  <c:v>-51.179999999999993</c:v>
                </c:pt>
                <c:pt idx="17086">
                  <c:v>-51.177999999999997</c:v>
                </c:pt>
                <c:pt idx="17087">
                  <c:v>-51.175999999999995</c:v>
                </c:pt>
                <c:pt idx="17088">
                  <c:v>-51.173999999999992</c:v>
                </c:pt>
                <c:pt idx="17089">
                  <c:v>-51.171999999999997</c:v>
                </c:pt>
                <c:pt idx="17090">
                  <c:v>-51.169999999999995</c:v>
                </c:pt>
                <c:pt idx="17091">
                  <c:v>-51.167999999999992</c:v>
                </c:pt>
                <c:pt idx="17092">
                  <c:v>-51.165999999999997</c:v>
                </c:pt>
                <c:pt idx="17093">
                  <c:v>-51.163999999999994</c:v>
                </c:pt>
                <c:pt idx="17094">
                  <c:v>-51.161999999999992</c:v>
                </c:pt>
                <c:pt idx="17095">
                  <c:v>-51.16</c:v>
                </c:pt>
                <c:pt idx="17096">
                  <c:v>-51.157999999999994</c:v>
                </c:pt>
                <c:pt idx="17097">
                  <c:v>-51.155999999999992</c:v>
                </c:pt>
                <c:pt idx="17098">
                  <c:v>-51.153999999999996</c:v>
                </c:pt>
                <c:pt idx="17099">
                  <c:v>-51.151999999999994</c:v>
                </c:pt>
                <c:pt idx="17100">
                  <c:v>-51.149999999999991</c:v>
                </c:pt>
                <c:pt idx="17101">
                  <c:v>-51.147999999999996</c:v>
                </c:pt>
                <c:pt idx="17102">
                  <c:v>-51.145999999999994</c:v>
                </c:pt>
                <c:pt idx="17103">
                  <c:v>-51.143999999999991</c:v>
                </c:pt>
                <c:pt idx="17104">
                  <c:v>-51.141999999999996</c:v>
                </c:pt>
                <c:pt idx="17105">
                  <c:v>-51.139999999999993</c:v>
                </c:pt>
                <c:pt idx="17106">
                  <c:v>-51.137999999999991</c:v>
                </c:pt>
                <c:pt idx="17107">
                  <c:v>-51.135999999999996</c:v>
                </c:pt>
                <c:pt idx="17108">
                  <c:v>-51.133999999999993</c:v>
                </c:pt>
                <c:pt idx="17109">
                  <c:v>-51.131999999999991</c:v>
                </c:pt>
                <c:pt idx="17110">
                  <c:v>-51.129999999999995</c:v>
                </c:pt>
                <c:pt idx="17111">
                  <c:v>-51.127999999999993</c:v>
                </c:pt>
                <c:pt idx="17112">
                  <c:v>-51.125999999999998</c:v>
                </c:pt>
                <c:pt idx="17113">
                  <c:v>-51.123999999999995</c:v>
                </c:pt>
                <c:pt idx="17114">
                  <c:v>-51.121999999999993</c:v>
                </c:pt>
                <c:pt idx="17115">
                  <c:v>-51.12</c:v>
                </c:pt>
                <c:pt idx="17116">
                  <c:v>-51.117999999999995</c:v>
                </c:pt>
                <c:pt idx="17117">
                  <c:v>-51.115999999999993</c:v>
                </c:pt>
                <c:pt idx="17118">
                  <c:v>-51.113999999999997</c:v>
                </c:pt>
                <c:pt idx="17119">
                  <c:v>-51.111999999999995</c:v>
                </c:pt>
                <c:pt idx="17120">
                  <c:v>-51.109999999999992</c:v>
                </c:pt>
                <c:pt idx="17121">
                  <c:v>-51.107999999999997</c:v>
                </c:pt>
                <c:pt idx="17122">
                  <c:v>-51.105999999999995</c:v>
                </c:pt>
                <c:pt idx="17123">
                  <c:v>-51.103999999999992</c:v>
                </c:pt>
                <c:pt idx="17124">
                  <c:v>-51.101999999999997</c:v>
                </c:pt>
                <c:pt idx="17125">
                  <c:v>-51.099999999999994</c:v>
                </c:pt>
                <c:pt idx="17126">
                  <c:v>-51.097999999999992</c:v>
                </c:pt>
                <c:pt idx="17127">
                  <c:v>-51.095999999999997</c:v>
                </c:pt>
                <c:pt idx="17128">
                  <c:v>-51.093999999999994</c:v>
                </c:pt>
                <c:pt idx="17129">
                  <c:v>-51.091999999999992</c:v>
                </c:pt>
                <c:pt idx="17130">
                  <c:v>-51.089999999999996</c:v>
                </c:pt>
                <c:pt idx="17131">
                  <c:v>-51.087999999999994</c:v>
                </c:pt>
                <c:pt idx="17132">
                  <c:v>-51.085999999999991</c:v>
                </c:pt>
                <c:pt idx="17133">
                  <c:v>-51.083999999999996</c:v>
                </c:pt>
                <c:pt idx="17134">
                  <c:v>-51.081999999999994</c:v>
                </c:pt>
                <c:pt idx="17135">
                  <c:v>-51.079999999999991</c:v>
                </c:pt>
                <c:pt idx="17136">
                  <c:v>-51.077999999999996</c:v>
                </c:pt>
                <c:pt idx="17137">
                  <c:v>-51.075999999999993</c:v>
                </c:pt>
                <c:pt idx="17138">
                  <c:v>-51.073999999999991</c:v>
                </c:pt>
                <c:pt idx="17139">
                  <c:v>-51.071999999999996</c:v>
                </c:pt>
                <c:pt idx="17140">
                  <c:v>-51.069999999999993</c:v>
                </c:pt>
                <c:pt idx="17141">
                  <c:v>-51.067999999999998</c:v>
                </c:pt>
                <c:pt idx="17142">
                  <c:v>-51.065999999999995</c:v>
                </c:pt>
                <c:pt idx="17143">
                  <c:v>-51.063999999999993</c:v>
                </c:pt>
                <c:pt idx="17144">
                  <c:v>-51.061999999999998</c:v>
                </c:pt>
                <c:pt idx="17145">
                  <c:v>-51.059999999999995</c:v>
                </c:pt>
                <c:pt idx="17146">
                  <c:v>-51.057999999999993</c:v>
                </c:pt>
                <c:pt idx="17147">
                  <c:v>-51.055999999999997</c:v>
                </c:pt>
                <c:pt idx="17148">
                  <c:v>-51.053999999999995</c:v>
                </c:pt>
                <c:pt idx="17149">
                  <c:v>-51.051999999999992</c:v>
                </c:pt>
                <c:pt idx="17150">
                  <c:v>-51.05</c:v>
                </c:pt>
                <c:pt idx="17151">
                  <c:v>-51.047999999999995</c:v>
                </c:pt>
                <c:pt idx="17152">
                  <c:v>-51.045999999999992</c:v>
                </c:pt>
                <c:pt idx="17153">
                  <c:v>-51.043999999999997</c:v>
                </c:pt>
                <c:pt idx="17154">
                  <c:v>-51.041999999999994</c:v>
                </c:pt>
                <c:pt idx="17155">
                  <c:v>-51.039999999999992</c:v>
                </c:pt>
                <c:pt idx="17156">
                  <c:v>-51.037999999999997</c:v>
                </c:pt>
                <c:pt idx="17157">
                  <c:v>-51.035999999999994</c:v>
                </c:pt>
                <c:pt idx="17158">
                  <c:v>-51.033999999999992</c:v>
                </c:pt>
                <c:pt idx="17159">
                  <c:v>-51.031999999999996</c:v>
                </c:pt>
                <c:pt idx="17160">
                  <c:v>-51.029999999999994</c:v>
                </c:pt>
                <c:pt idx="17161">
                  <c:v>-51.027999999999992</c:v>
                </c:pt>
                <c:pt idx="17162">
                  <c:v>-51.025999999999996</c:v>
                </c:pt>
                <c:pt idx="17163">
                  <c:v>-51.023999999999994</c:v>
                </c:pt>
                <c:pt idx="17164">
                  <c:v>-51.021999999999991</c:v>
                </c:pt>
                <c:pt idx="17165">
                  <c:v>-51.019999999999996</c:v>
                </c:pt>
                <c:pt idx="17166">
                  <c:v>-51.017999999999994</c:v>
                </c:pt>
                <c:pt idx="17167">
                  <c:v>-51.015999999999991</c:v>
                </c:pt>
                <c:pt idx="17168">
                  <c:v>-51.013999999999996</c:v>
                </c:pt>
                <c:pt idx="17169">
                  <c:v>-51.011999999999993</c:v>
                </c:pt>
                <c:pt idx="17170">
                  <c:v>-51.009999999999991</c:v>
                </c:pt>
                <c:pt idx="17171">
                  <c:v>-51.007999999999996</c:v>
                </c:pt>
                <c:pt idx="17172">
                  <c:v>-51.005999999999993</c:v>
                </c:pt>
                <c:pt idx="17173">
                  <c:v>-51.003999999999998</c:v>
                </c:pt>
                <c:pt idx="17174">
                  <c:v>-51.001999999999995</c:v>
                </c:pt>
                <c:pt idx="17175">
                  <c:v>-50.999999999999993</c:v>
                </c:pt>
                <c:pt idx="17176">
                  <c:v>-50.997999999999998</c:v>
                </c:pt>
                <c:pt idx="17177">
                  <c:v>-50.995999999999995</c:v>
                </c:pt>
                <c:pt idx="17178">
                  <c:v>-50.993999999999993</c:v>
                </c:pt>
                <c:pt idx="17179">
                  <c:v>-50.991999999999997</c:v>
                </c:pt>
                <c:pt idx="17180">
                  <c:v>-50.989999999999995</c:v>
                </c:pt>
                <c:pt idx="17181">
                  <c:v>-50.987999999999992</c:v>
                </c:pt>
                <c:pt idx="17182">
                  <c:v>-50.985999999999997</c:v>
                </c:pt>
                <c:pt idx="17183">
                  <c:v>-50.983999999999995</c:v>
                </c:pt>
                <c:pt idx="17184">
                  <c:v>-50.981999999999992</c:v>
                </c:pt>
                <c:pt idx="17185">
                  <c:v>-50.98</c:v>
                </c:pt>
                <c:pt idx="17186">
                  <c:v>-50.977999999999994</c:v>
                </c:pt>
                <c:pt idx="17187">
                  <c:v>-50.975999999999992</c:v>
                </c:pt>
                <c:pt idx="17188">
                  <c:v>-50.973999999999997</c:v>
                </c:pt>
                <c:pt idx="17189">
                  <c:v>-50.971999999999994</c:v>
                </c:pt>
                <c:pt idx="17190">
                  <c:v>-50.969999999999992</c:v>
                </c:pt>
                <c:pt idx="17191">
                  <c:v>-50.967999999999996</c:v>
                </c:pt>
                <c:pt idx="17192">
                  <c:v>-50.965999999999994</c:v>
                </c:pt>
                <c:pt idx="17193">
                  <c:v>-50.963999999999992</c:v>
                </c:pt>
                <c:pt idx="17194">
                  <c:v>-50.961999999999996</c:v>
                </c:pt>
                <c:pt idx="17195">
                  <c:v>-50.959999999999994</c:v>
                </c:pt>
                <c:pt idx="17196">
                  <c:v>-50.957999999999991</c:v>
                </c:pt>
                <c:pt idx="17197">
                  <c:v>-50.955999999999996</c:v>
                </c:pt>
                <c:pt idx="17198">
                  <c:v>-50.953999999999994</c:v>
                </c:pt>
                <c:pt idx="17199">
                  <c:v>-50.951999999999991</c:v>
                </c:pt>
                <c:pt idx="17200">
                  <c:v>-50.949999999999996</c:v>
                </c:pt>
                <c:pt idx="17201">
                  <c:v>-50.947999999999993</c:v>
                </c:pt>
                <c:pt idx="17202">
                  <c:v>-50.945999999999991</c:v>
                </c:pt>
                <c:pt idx="17203">
                  <c:v>-50.943999999999996</c:v>
                </c:pt>
                <c:pt idx="17204">
                  <c:v>-50.941999999999993</c:v>
                </c:pt>
                <c:pt idx="17205">
                  <c:v>-50.94</c:v>
                </c:pt>
                <c:pt idx="17206">
                  <c:v>-50.937999999999995</c:v>
                </c:pt>
                <c:pt idx="17207">
                  <c:v>-50.935999999999993</c:v>
                </c:pt>
                <c:pt idx="17208">
                  <c:v>-50.933999999999997</c:v>
                </c:pt>
                <c:pt idx="17209">
                  <c:v>-50.931999999999995</c:v>
                </c:pt>
                <c:pt idx="17210">
                  <c:v>-50.929999999999993</c:v>
                </c:pt>
                <c:pt idx="17211">
                  <c:v>-50.927999999999997</c:v>
                </c:pt>
                <c:pt idx="17212">
                  <c:v>-50.925999999999995</c:v>
                </c:pt>
                <c:pt idx="17213">
                  <c:v>-50.923999999999992</c:v>
                </c:pt>
                <c:pt idx="17214">
                  <c:v>-50.921999999999997</c:v>
                </c:pt>
                <c:pt idx="17215">
                  <c:v>-50.919999999999995</c:v>
                </c:pt>
                <c:pt idx="17216">
                  <c:v>-50.917999999999992</c:v>
                </c:pt>
                <c:pt idx="17217">
                  <c:v>-50.915999999999997</c:v>
                </c:pt>
                <c:pt idx="17218">
                  <c:v>-50.913999999999994</c:v>
                </c:pt>
                <c:pt idx="17219">
                  <c:v>-50.911999999999992</c:v>
                </c:pt>
                <c:pt idx="17220">
                  <c:v>-50.91</c:v>
                </c:pt>
                <c:pt idx="17221">
                  <c:v>-50.907999999999994</c:v>
                </c:pt>
                <c:pt idx="17222">
                  <c:v>-50.905999999999992</c:v>
                </c:pt>
                <c:pt idx="17223">
                  <c:v>-50.903999999999996</c:v>
                </c:pt>
                <c:pt idx="17224">
                  <c:v>-50.901999999999994</c:v>
                </c:pt>
                <c:pt idx="17225">
                  <c:v>-50.899999999999991</c:v>
                </c:pt>
                <c:pt idx="17226">
                  <c:v>-50.897999999999996</c:v>
                </c:pt>
                <c:pt idx="17227">
                  <c:v>-50.895999999999994</c:v>
                </c:pt>
                <c:pt idx="17228">
                  <c:v>-50.893999999999991</c:v>
                </c:pt>
                <c:pt idx="17229">
                  <c:v>-50.891999999999996</c:v>
                </c:pt>
                <c:pt idx="17230">
                  <c:v>-50.889999999999993</c:v>
                </c:pt>
                <c:pt idx="17231">
                  <c:v>-50.887999999999991</c:v>
                </c:pt>
                <c:pt idx="17232">
                  <c:v>-50.885999999999996</c:v>
                </c:pt>
                <c:pt idx="17233">
                  <c:v>-50.883999999999993</c:v>
                </c:pt>
                <c:pt idx="17234">
                  <c:v>-50.881999999999991</c:v>
                </c:pt>
                <c:pt idx="17235">
                  <c:v>-50.879999999999995</c:v>
                </c:pt>
                <c:pt idx="17236">
                  <c:v>-50.877999999999993</c:v>
                </c:pt>
                <c:pt idx="17237">
                  <c:v>-50.875999999999998</c:v>
                </c:pt>
                <c:pt idx="17238">
                  <c:v>-50.873999999999995</c:v>
                </c:pt>
                <c:pt idx="17239">
                  <c:v>-50.871999999999993</c:v>
                </c:pt>
                <c:pt idx="17240">
                  <c:v>-50.87</c:v>
                </c:pt>
                <c:pt idx="17241">
                  <c:v>-50.867999999999995</c:v>
                </c:pt>
                <c:pt idx="17242">
                  <c:v>-50.865999999999993</c:v>
                </c:pt>
                <c:pt idx="17243">
                  <c:v>-50.863999999999997</c:v>
                </c:pt>
                <c:pt idx="17244">
                  <c:v>-50.861999999999995</c:v>
                </c:pt>
                <c:pt idx="17245">
                  <c:v>-50.859999999999992</c:v>
                </c:pt>
                <c:pt idx="17246">
                  <c:v>-50.857999999999997</c:v>
                </c:pt>
                <c:pt idx="17247">
                  <c:v>-50.855999999999995</c:v>
                </c:pt>
                <c:pt idx="17248">
                  <c:v>-50.853999999999992</c:v>
                </c:pt>
                <c:pt idx="17249">
                  <c:v>-50.851999999999997</c:v>
                </c:pt>
                <c:pt idx="17250">
                  <c:v>-50.849999999999994</c:v>
                </c:pt>
                <c:pt idx="17251">
                  <c:v>-50.847999999999992</c:v>
                </c:pt>
                <c:pt idx="17252">
                  <c:v>-50.845999999999997</c:v>
                </c:pt>
                <c:pt idx="17253">
                  <c:v>-50.843999999999994</c:v>
                </c:pt>
                <c:pt idx="17254">
                  <c:v>-50.841999999999992</c:v>
                </c:pt>
                <c:pt idx="17255">
                  <c:v>-50.839999999999996</c:v>
                </c:pt>
                <c:pt idx="17256">
                  <c:v>-50.837999999999994</c:v>
                </c:pt>
                <c:pt idx="17257">
                  <c:v>-50.835999999999991</c:v>
                </c:pt>
                <c:pt idx="17258">
                  <c:v>-50.833999999999996</c:v>
                </c:pt>
                <c:pt idx="17259">
                  <c:v>-50.831999999999994</c:v>
                </c:pt>
                <c:pt idx="17260">
                  <c:v>-50.829999999999991</c:v>
                </c:pt>
                <c:pt idx="17261">
                  <c:v>-50.827999999999996</c:v>
                </c:pt>
                <c:pt idx="17262">
                  <c:v>-50.825999999999993</c:v>
                </c:pt>
                <c:pt idx="17263">
                  <c:v>-50.823999999999991</c:v>
                </c:pt>
                <c:pt idx="17264">
                  <c:v>-50.821999999999996</c:v>
                </c:pt>
                <c:pt idx="17265">
                  <c:v>-50.819999999999993</c:v>
                </c:pt>
                <c:pt idx="17266">
                  <c:v>-50.817999999999998</c:v>
                </c:pt>
                <c:pt idx="17267">
                  <c:v>-50.815999999999995</c:v>
                </c:pt>
                <c:pt idx="17268">
                  <c:v>-50.813999999999993</c:v>
                </c:pt>
                <c:pt idx="17269">
                  <c:v>-50.811999999999998</c:v>
                </c:pt>
                <c:pt idx="17270">
                  <c:v>-50.809999999999995</c:v>
                </c:pt>
                <c:pt idx="17271">
                  <c:v>-50.807999999999993</c:v>
                </c:pt>
                <c:pt idx="17272">
                  <c:v>-50.805999999999997</c:v>
                </c:pt>
                <c:pt idx="17273">
                  <c:v>-50.803999999999995</c:v>
                </c:pt>
                <c:pt idx="17274">
                  <c:v>-50.801999999999992</c:v>
                </c:pt>
                <c:pt idx="17275">
                  <c:v>-50.8</c:v>
                </c:pt>
                <c:pt idx="17276">
                  <c:v>-50.797999999999995</c:v>
                </c:pt>
                <c:pt idx="17277">
                  <c:v>-50.795999999999992</c:v>
                </c:pt>
                <c:pt idx="17278">
                  <c:v>-50.793999999999997</c:v>
                </c:pt>
                <c:pt idx="17279">
                  <c:v>-50.791999999999994</c:v>
                </c:pt>
                <c:pt idx="17280">
                  <c:v>-50.789999999999992</c:v>
                </c:pt>
                <c:pt idx="17281">
                  <c:v>-50.787999999999997</c:v>
                </c:pt>
                <c:pt idx="17282">
                  <c:v>-50.785999999999994</c:v>
                </c:pt>
                <c:pt idx="17283">
                  <c:v>-50.783999999999992</c:v>
                </c:pt>
                <c:pt idx="17284">
                  <c:v>-50.781999999999996</c:v>
                </c:pt>
                <c:pt idx="17285">
                  <c:v>-50.779999999999994</c:v>
                </c:pt>
                <c:pt idx="17286">
                  <c:v>-50.777999999999992</c:v>
                </c:pt>
                <c:pt idx="17287">
                  <c:v>-50.775999999999996</c:v>
                </c:pt>
                <c:pt idx="17288">
                  <c:v>-50.773999999999994</c:v>
                </c:pt>
                <c:pt idx="17289">
                  <c:v>-50.771999999999991</c:v>
                </c:pt>
                <c:pt idx="17290">
                  <c:v>-50.769999999999996</c:v>
                </c:pt>
                <c:pt idx="17291">
                  <c:v>-50.767999999999994</c:v>
                </c:pt>
                <c:pt idx="17292">
                  <c:v>-50.765999999999991</c:v>
                </c:pt>
                <c:pt idx="17293">
                  <c:v>-50.763999999999996</c:v>
                </c:pt>
                <c:pt idx="17294">
                  <c:v>-50.761999999999993</c:v>
                </c:pt>
                <c:pt idx="17295">
                  <c:v>-50.759999999999991</c:v>
                </c:pt>
                <c:pt idx="17296">
                  <c:v>-50.757999999999996</c:v>
                </c:pt>
                <c:pt idx="17297">
                  <c:v>-50.755999999999993</c:v>
                </c:pt>
                <c:pt idx="17298">
                  <c:v>-50.753999999999998</c:v>
                </c:pt>
                <c:pt idx="17299">
                  <c:v>-50.751999999999995</c:v>
                </c:pt>
                <c:pt idx="17300">
                  <c:v>-50.749999999999993</c:v>
                </c:pt>
                <c:pt idx="17301">
                  <c:v>-50.747999999999998</c:v>
                </c:pt>
                <c:pt idx="17302">
                  <c:v>-50.745999999999995</c:v>
                </c:pt>
                <c:pt idx="17303">
                  <c:v>-50.743999999999993</c:v>
                </c:pt>
                <c:pt idx="17304">
                  <c:v>-50.741999999999997</c:v>
                </c:pt>
                <c:pt idx="17305">
                  <c:v>-50.739999999999995</c:v>
                </c:pt>
                <c:pt idx="17306">
                  <c:v>-50.737999999999992</c:v>
                </c:pt>
                <c:pt idx="17307">
                  <c:v>-50.735999999999997</c:v>
                </c:pt>
                <c:pt idx="17308">
                  <c:v>-50.733999999999995</c:v>
                </c:pt>
                <c:pt idx="17309">
                  <c:v>-50.731999999999992</c:v>
                </c:pt>
                <c:pt idx="17310">
                  <c:v>-50.73</c:v>
                </c:pt>
                <c:pt idx="17311">
                  <c:v>-50.727999999999994</c:v>
                </c:pt>
                <c:pt idx="17312">
                  <c:v>-50.725999999999992</c:v>
                </c:pt>
                <c:pt idx="17313">
                  <c:v>-50.723999999999997</c:v>
                </c:pt>
                <c:pt idx="17314">
                  <c:v>-50.721999999999994</c:v>
                </c:pt>
                <c:pt idx="17315">
                  <c:v>-50.719999999999992</c:v>
                </c:pt>
                <c:pt idx="17316">
                  <c:v>-50.717999999999996</c:v>
                </c:pt>
                <c:pt idx="17317">
                  <c:v>-50.715999999999994</c:v>
                </c:pt>
                <c:pt idx="17318">
                  <c:v>-50.713999999999992</c:v>
                </c:pt>
                <c:pt idx="17319">
                  <c:v>-50.711999999999996</c:v>
                </c:pt>
                <c:pt idx="17320">
                  <c:v>-50.709999999999994</c:v>
                </c:pt>
                <c:pt idx="17321">
                  <c:v>-50.707999999999991</c:v>
                </c:pt>
                <c:pt idx="17322">
                  <c:v>-50.705999999999996</c:v>
                </c:pt>
                <c:pt idx="17323">
                  <c:v>-50.703999999999994</c:v>
                </c:pt>
                <c:pt idx="17324">
                  <c:v>-50.701999999999991</c:v>
                </c:pt>
                <c:pt idx="17325">
                  <c:v>-50.699999999999996</c:v>
                </c:pt>
                <c:pt idx="17326">
                  <c:v>-50.697999999999993</c:v>
                </c:pt>
                <c:pt idx="17327">
                  <c:v>-50.695999999999991</c:v>
                </c:pt>
                <c:pt idx="17328">
                  <c:v>-50.693999999999996</c:v>
                </c:pt>
                <c:pt idx="17329">
                  <c:v>-50.691999999999993</c:v>
                </c:pt>
                <c:pt idx="17330">
                  <c:v>-50.69</c:v>
                </c:pt>
                <c:pt idx="17331">
                  <c:v>-50.687999999999995</c:v>
                </c:pt>
                <c:pt idx="17332">
                  <c:v>-50.685999999999993</c:v>
                </c:pt>
                <c:pt idx="17333">
                  <c:v>-50.683999999999997</c:v>
                </c:pt>
                <c:pt idx="17334">
                  <c:v>-50.681999999999995</c:v>
                </c:pt>
                <c:pt idx="17335">
                  <c:v>-50.679999999999993</c:v>
                </c:pt>
                <c:pt idx="17336">
                  <c:v>-50.677999999999997</c:v>
                </c:pt>
                <c:pt idx="17337">
                  <c:v>-50.675999999999995</c:v>
                </c:pt>
                <c:pt idx="17338">
                  <c:v>-50.673999999999992</c:v>
                </c:pt>
                <c:pt idx="17339">
                  <c:v>-50.671999999999997</c:v>
                </c:pt>
                <c:pt idx="17340">
                  <c:v>-50.669999999999995</c:v>
                </c:pt>
                <c:pt idx="17341">
                  <c:v>-50.667999999999992</c:v>
                </c:pt>
                <c:pt idx="17342">
                  <c:v>-50.665999999999997</c:v>
                </c:pt>
                <c:pt idx="17343">
                  <c:v>-50.663999999999994</c:v>
                </c:pt>
                <c:pt idx="17344">
                  <c:v>-50.661999999999992</c:v>
                </c:pt>
                <c:pt idx="17345">
                  <c:v>-50.66</c:v>
                </c:pt>
                <c:pt idx="17346">
                  <c:v>-50.657999999999994</c:v>
                </c:pt>
                <c:pt idx="17347">
                  <c:v>-50.655999999999992</c:v>
                </c:pt>
                <c:pt idx="17348">
                  <c:v>-50.653999999999996</c:v>
                </c:pt>
                <c:pt idx="17349">
                  <c:v>-50.651999999999994</c:v>
                </c:pt>
                <c:pt idx="17350">
                  <c:v>-50.649999999999991</c:v>
                </c:pt>
                <c:pt idx="17351">
                  <c:v>-50.647999999999996</c:v>
                </c:pt>
                <c:pt idx="17352">
                  <c:v>-50.645999999999994</c:v>
                </c:pt>
                <c:pt idx="17353">
                  <c:v>-50.643999999999991</c:v>
                </c:pt>
                <c:pt idx="17354">
                  <c:v>-50.641999999999996</c:v>
                </c:pt>
                <c:pt idx="17355">
                  <c:v>-50.639999999999993</c:v>
                </c:pt>
                <c:pt idx="17356">
                  <c:v>-50.637999999999991</c:v>
                </c:pt>
                <c:pt idx="17357">
                  <c:v>-50.635999999999996</c:v>
                </c:pt>
                <c:pt idx="17358">
                  <c:v>-50.633999999999993</c:v>
                </c:pt>
                <c:pt idx="17359">
                  <c:v>-50.631999999999991</c:v>
                </c:pt>
                <c:pt idx="17360">
                  <c:v>-50.629999999999995</c:v>
                </c:pt>
                <c:pt idx="17361">
                  <c:v>-50.627999999999993</c:v>
                </c:pt>
                <c:pt idx="17362">
                  <c:v>-50.625999999999998</c:v>
                </c:pt>
                <c:pt idx="17363">
                  <c:v>-50.623999999999995</c:v>
                </c:pt>
                <c:pt idx="17364">
                  <c:v>-50.621999999999993</c:v>
                </c:pt>
                <c:pt idx="17365">
                  <c:v>-50.62</c:v>
                </c:pt>
                <c:pt idx="17366">
                  <c:v>-50.617999999999995</c:v>
                </c:pt>
                <c:pt idx="17367">
                  <c:v>-50.615999999999993</c:v>
                </c:pt>
                <c:pt idx="17368">
                  <c:v>-50.613999999999997</c:v>
                </c:pt>
                <c:pt idx="17369">
                  <c:v>-50.611999999999995</c:v>
                </c:pt>
                <c:pt idx="17370">
                  <c:v>-50.609999999999992</c:v>
                </c:pt>
                <c:pt idx="17371">
                  <c:v>-50.607999999999997</c:v>
                </c:pt>
                <c:pt idx="17372">
                  <c:v>-50.605999999999995</c:v>
                </c:pt>
                <c:pt idx="17373">
                  <c:v>-50.603999999999992</c:v>
                </c:pt>
                <c:pt idx="17374">
                  <c:v>-50.601999999999997</c:v>
                </c:pt>
                <c:pt idx="17375">
                  <c:v>-50.599999999999994</c:v>
                </c:pt>
                <c:pt idx="17376">
                  <c:v>-50.597999999999992</c:v>
                </c:pt>
                <c:pt idx="17377">
                  <c:v>-50.595999999999997</c:v>
                </c:pt>
                <c:pt idx="17378">
                  <c:v>-50.593999999999994</c:v>
                </c:pt>
                <c:pt idx="17379">
                  <c:v>-50.591999999999992</c:v>
                </c:pt>
                <c:pt idx="17380">
                  <c:v>-50.589999999999996</c:v>
                </c:pt>
                <c:pt idx="17381">
                  <c:v>-50.587999999999994</c:v>
                </c:pt>
                <c:pt idx="17382">
                  <c:v>-50.585999999999991</c:v>
                </c:pt>
                <c:pt idx="17383">
                  <c:v>-50.583999999999996</c:v>
                </c:pt>
                <c:pt idx="17384">
                  <c:v>-50.581999999999994</c:v>
                </c:pt>
                <c:pt idx="17385">
                  <c:v>-50.579999999999991</c:v>
                </c:pt>
                <c:pt idx="17386">
                  <c:v>-50.577999999999996</c:v>
                </c:pt>
                <c:pt idx="17387">
                  <c:v>-50.575999999999993</c:v>
                </c:pt>
                <c:pt idx="17388">
                  <c:v>-50.573999999999991</c:v>
                </c:pt>
                <c:pt idx="17389">
                  <c:v>-50.571999999999996</c:v>
                </c:pt>
                <c:pt idx="17390">
                  <c:v>-50.569999999999993</c:v>
                </c:pt>
                <c:pt idx="17391">
                  <c:v>-50.567999999999998</c:v>
                </c:pt>
                <c:pt idx="17392">
                  <c:v>-50.565999999999995</c:v>
                </c:pt>
                <c:pt idx="17393">
                  <c:v>-50.563999999999993</c:v>
                </c:pt>
                <c:pt idx="17394">
                  <c:v>-50.561999999999998</c:v>
                </c:pt>
                <c:pt idx="17395">
                  <c:v>-50.559999999999995</c:v>
                </c:pt>
                <c:pt idx="17396">
                  <c:v>-50.557999999999993</c:v>
                </c:pt>
                <c:pt idx="17397">
                  <c:v>-50.555999999999997</c:v>
                </c:pt>
                <c:pt idx="17398">
                  <c:v>-50.553999999999995</c:v>
                </c:pt>
                <c:pt idx="17399">
                  <c:v>-50.551999999999992</c:v>
                </c:pt>
                <c:pt idx="17400">
                  <c:v>-50.55</c:v>
                </c:pt>
                <c:pt idx="17401">
                  <c:v>-50.547999999999995</c:v>
                </c:pt>
                <c:pt idx="17402">
                  <c:v>-50.545999999999992</c:v>
                </c:pt>
                <c:pt idx="17403">
                  <c:v>-50.543999999999997</c:v>
                </c:pt>
                <c:pt idx="17404">
                  <c:v>-50.541999999999994</c:v>
                </c:pt>
                <c:pt idx="17405">
                  <c:v>-50.539999999999992</c:v>
                </c:pt>
                <c:pt idx="17406">
                  <c:v>-50.537999999999997</c:v>
                </c:pt>
                <c:pt idx="17407">
                  <c:v>-50.535999999999994</c:v>
                </c:pt>
                <c:pt idx="17408">
                  <c:v>-50.533999999999992</c:v>
                </c:pt>
                <c:pt idx="17409">
                  <c:v>-50.531999999999996</c:v>
                </c:pt>
                <c:pt idx="17410">
                  <c:v>-50.529999999999994</c:v>
                </c:pt>
                <c:pt idx="17411">
                  <c:v>-50.527999999999992</c:v>
                </c:pt>
                <c:pt idx="17412">
                  <c:v>-50.525999999999996</c:v>
                </c:pt>
                <c:pt idx="17413">
                  <c:v>-50.523999999999994</c:v>
                </c:pt>
                <c:pt idx="17414">
                  <c:v>-50.521999999999991</c:v>
                </c:pt>
                <c:pt idx="17415">
                  <c:v>-50.519999999999996</c:v>
                </c:pt>
                <c:pt idx="17416">
                  <c:v>-50.517999999999994</c:v>
                </c:pt>
                <c:pt idx="17417">
                  <c:v>-50.515999999999991</c:v>
                </c:pt>
                <c:pt idx="17418">
                  <c:v>-50.513999999999996</c:v>
                </c:pt>
                <c:pt idx="17419">
                  <c:v>-50.511999999999993</c:v>
                </c:pt>
                <c:pt idx="17420">
                  <c:v>-50.509999999999991</c:v>
                </c:pt>
                <c:pt idx="17421">
                  <c:v>-50.507999999999996</c:v>
                </c:pt>
                <c:pt idx="17422">
                  <c:v>-50.505999999999993</c:v>
                </c:pt>
                <c:pt idx="17423">
                  <c:v>-50.503999999999998</c:v>
                </c:pt>
                <c:pt idx="17424">
                  <c:v>-50.501999999999995</c:v>
                </c:pt>
                <c:pt idx="17425">
                  <c:v>-50.499999999999993</c:v>
                </c:pt>
                <c:pt idx="17426">
                  <c:v>-50.497999999999998</c:v>
                </c:pt>
                <c:pt idx="17427">
                  <c:v>-50.495999999999995</c:v>
                </c:pt>
                <c:pt idx="17428">
                  <c:v>-50.493999999999993</c:v>
                </c:pt>
                <c:pt idx="17429">
                  <c:v>-50.491999999999997</c:v>
                </c:pt>
                <c:pt idx="17430">
                  <c:v>-50.489999999999995</c:v>
                </c:pt>
                <c:pt idx="17431">
                  <c:v>-50.487999999999992</c:v>
                </c:pt>
                <c:pt idx="17432">
                  <c:v>-50.485999999999997</c:v>
                </c:pt>
                <c:pt idx="17433">
                  <c:v>-50.483999999999995</c:v>
                </c:pt>
                <c:pt idx="17434">
                  <c:v>-50.481999999999992</c:v>
                </c:pt>
                <c:pt idx="17435">
                  <c:v>-50.48</c:v>
                </c:pt>
                <c:pt idx="17436">
                  <c:v>-50.477999999999994</c:v>
                </c:pt>
                <c:pt idx="17437">
                  <c:v>-50.475999999999992</c:v>
                </c:pt>
                <c:pt idx="17438">
                  <c:v>-50.473999999999997</c:v>
                </c:pt>
                <c:pt idx="17439">
                  <c:v>-50.471999999999994</c:v>
                </c:pt>
                <c:pt idx="17440">
                  <c:v>-50.469999999999992</c:v>
                </c:pt>
                <c:pt idx="17441">
                  <c:v>-50.467999999999996</c:v>
                </c:pt>
                <c:pt idx="17442">
                  <c:v>-50.465999999999994</c:v>
                </c:pt>
                <c:pt idx="17443">
                  <c:v>-50.463999999999992</c:v>
                </c:pt>
                <c:pt idx="17444">
                  <c:v>-50.461999999999996</c:v>
                </c:pt>
                <c:pt idx="17445">
                  <c:v>-50.459999999999994</c:v>
                </c:pt>
                <c:pt idx="17446">
                  <c:v>-50.457999999999991</c:v>
                </c:pt>
                <c:pt idx="17447">
                  <c:v>-50.455999999999996</c:v>
                </c:pt>
                <c:pt idx="17448">
                  <c:v>-50.453999999999994</c:v>
                </c:pt>
                <c:pt idx="17449">
                  <c:v>-50.451999999999991</c:v>
                </c:pt>
                <c:pt idx="17450">
                  <c:v>-50.449999999999996</c:v>
                </c:pt>
                <c:pt idx="17451">
                  <c:v>-50.447999999999993</c:v>
                </c:pt>
                <c:pt idx="17452">
                  <c:v>-50.445999999999991</c:v>
                </c:pt>
                <c:pt idx="17453">
                  <c:v>-50.443999999999996</c:v>
                </c:pt>
                <c:pt idx="17454">
                  <c:v>-50.441999999999993</c:v>
                </c:pt>
                <c:pt idx="17455">
                  <c:v>-50.44</c:v>
                </c:pt>
                <c:pt idx="17456">
                  <c:v>-50.437999999999995</c:v>
                </c:pt>
                <c:pt idx="17457">
                  <c:v>-50.435999999999993</c:v>
                </c:pt>
                <c:pt idx="17458">
                  <c:v>-50.433999999999997</c:v>
                </c:pt>
                <c:pt idx="17459">
                  <c:v>-50.431999999999995</c:v>
                </c:pt>
                <c:pt idx="17460">
                  <c:v>-50.429999999999993</c:v>
                </c:pt>
                <c:pt idx="17461">
                  <c:v>-50.427999999999997</c:v>
                </c:pt>
                <c:pt idx="17462">
                  <c:v>-50.425999999999995</c:v>
                </c:pt>
                <c:pt idx="17463">
                  <c:v>-50.423999999999992</c:v>
                </c:pt>
                <c:pt idx="17464">
                  <c:v>-50.421999999999997</c:v>
                </c:pt>
                <c:pt idx="17465">
                  <c:v>-50.419999999999995</c:v>
                </c:pt>
                <c:pt idx="17466">
                  <c:v>-50.417999999999992</c:v>
                </c:pt>
                <c:pt idx="17467">
                  <c:v>-50.415999999999997</c:v>
                </c:pt>
                <c:pt idx="17468">
                  <c:v>-50.413999999999994</c:v>
                </c:pt>
                <c:pt idx="17469">
                  <c:v>-50.411999999999992</c:v>
                </c:pt>
                <c:pt idx="17470">
                  <c:v>-50.41</c:v>
                </c:pt>
                <c:pt idx="17471">
                  <c:v>-50.407999999999994</c:v>
                </c:pt>
                <c:pt idx="17472">
                  <c:v>-50.405999999999992</c:v>
                </c:pt>
                <c:pt idx="17473">
                  <c:v>-50.403999999999996</c:v>
                </c:pt>
                <c:pt idx="17474">
                  <c:v>-50.401999999999994</c:v>
                </c:pt>
                <c:pt idx="17475">
                  <c:v>-50.399999999999991</c:v>
                </c:pt>
                <c:pt idx="17476">
                  <c:v>-50.397999999999996</c:v>
                </c:pt>
                <c:pt idx="17477">
                  <c:v>-50.395999999999994</c:v>
                </c:pt>
                <c:pt idx="17478">
                  <c:v>-50.393999999999991</c:v>
                </c:pt>
                <c:pt idx="17479">
                  <c:v>-50.391999999999996</c:v>
                </c:pt>
                <c:pt idx="17480">
                  <c:v>-50.389999999999993</c:v>
                </c:pt>
                <c:pt idx="17481">
                  <c:v>-50.387999999999991</c:v>
                </c:pt>
                <c:pt idx="17482">
                  <c:v>-50.385999999999996</c:v>
                </c:pt>
                <c:pt idx="17483">
                  <c:v>-50.383999999999993</c:v>
                </c:pt>
                <c:pt idx="17484">
                  <c:v>-50.381999999999991</c:v>
                </c:pt>
                <c:pt idx="17485">
                  <c:v>-50.379999999999995</c:v>
                </c:pt>
                <c:pt idx="17486">
                  <c:v>-50.377999999999993</c:v>
                </c:pt>
                <c:pt idx="17487">
                  <c:v>-50.375999999999998</c:v>
                </c:pt>
                <c:pt idx="17488">
                  <c:v>-50.373999999999995</c:v>
                </c:pt>
                <c:pt idx="17489">
                  <c:v>-50.371999999999993</c:v>
                </c:pt>
                <c:pt idx="17490">
                  <c:v>-50.37</c:v>
                </c:pt>
                <c:pt idx="17491">
                  <c:v>-50.367999999999995</c:v>
                </c:pt>
                <c:pt idx="17492">
                  <c:v>-50.365999999999993</c:v>
                </c:pt>
                <c:pt idx="17493">
                  <c:v>-50.363999999999997</c:v>
                </c:pt>
                <c:pt idx="17494">
                  <c:v>-50.361999999999995</c:v>
                </c:pt>
                <c:pt idx="17495">
                  <c:v>-50.359999999999992</c:v>
                </c:pt>
                <c:pt idx="17496">
                  <c:v>-50.357999999999997</c:v>
                </c:pt>
                <c:pt idx="17497">
                  <c:v>-50.355999999999995</c:v>
                </c:pt>
                <c:pt idx="17498">
                  <c:v>-50.353999999999992</c:v>
                </c:pt>
                <c:pt idx="17499">
                  <c:v>-50.351999999999997</c:v>
                </c:pt>
                <c:pt idx="17500">
                  <c:v>-50.349999999999994</c:v>
                </c:pt>
                <c:pt idx="17501">
                  <c:v>-50.347999999999992</c:v>
                </c:pt>
                <c:pt idx="17502">
                  <c:v>-50.345999999999997</c:v>
                </c:pt>
                <c:pt idx="17503">
                  <c:v>-50.343999999999994</c:v>
                </c:pt>
                <c:pt idx="17504">
                  <c:v>-50.341999999999992</c:v>
                </c:pt>
                <c:pt idx="17505">
                  <c:v>-50.339999999999996</c:v>
                </c:pt>
                <c:pt idx="17506">
                  <c:v>-50.337999999999994</c:v>
                </c:pt>
                <c:pt idx="17507">
                  <c:v>-50.335999999999991</c:v>
                </c:pt>
                <c:pt idx="17508">
                  <c:v>-50.333999999999996</c:v>
                </c:pt>
                <c:pt idx="17509">
                  <c:v>-50.331999999999994</c:v>
                </c:pt>
                <c:pt idx="17510">
                  <c:v>-50.329999999999991</c:v>
                </c:pt>
                <c:pt idx="17511">
                  <c:v>-50.327999999999996</c:v>
                </c:pt>
                <c:pt idx="17512">
                  <c:v>-50.325999999999993</c:v>
                </c:pt>
                <c:pt idx="17513">
                  <c:v>-50.323999999999991</c:v>
                </c:pt>
                <c:pt idx="17514">
                  <c:v>-50.321999999999996</c:v>
                </c:pt>
                <c:pt idx="17515">
                  <c:v>-50.319999999999993</c:v>
                </c:pt>
                <c:pt idx="17516">
                  <c:v>-50.317999999999998</c:v>
                </c:pt>
                <c:pt idx="17517">
                  <c:v>-50.315999999999995</c:v>
                </c:pt>
                <c:pt idx="17518">
                  <c:v>-50.313999999999993</c:v>
                </c:pt>
                <c:pt idx="17519">
                  <c:v>-50.311999999999998</c:v>
                </c:pt>
                <c:pt idx="17520">
                  <c:v>-50.309999999999995</c:v>
                </c:pt>
                <c:pt idx="17521">
                  <c:v>-50.307999999999993</c:v>
                </c:pt>
                <c:pt idx="17522">
                  <c:v>-50.305999999999997</c:v>
                </c:pt>
                <c:pt idx="17523">
                  <c:v>-50.303999999999995</c:v>
                </c:pt>
                <c:pt idx="17524">
                  <c:v>-50.301999999999992</c:v>
                </c:pt>
                <c:pt idx="17525">
                  <c:v>-50.3</c:v>
                </c:pt>
                <c:pt idx="17526">
                  <c:v>-50.297999999999995</c:v>
                </c:pt>
                <c:pt idx="17527">
                  <c:v>-50.295999999999992</c:v>
                </c:pt>
                <c:pt idx="17528">
                  <c:v>-50.293999999999997</c:v>
                </c:pt>
                <c:pt idx="17529">
                  <c:v>-50.291999999999994</c:v>
                </c:pt>
                <c:pt idx="17530">
                  <c:v>-50.289999999999992</c:v>
                </c:pt>
                <c:pt idx="17531">
                  <c:v>-50.287999999999997</c:v>
                </c:pt>
                <c:pt idx="17532">
                  <c:v>-50.285999999999994</c:v>
                </c:pt>
                <c:pt idx="17533">
                  <c:v>-50.283999999999992</c:v>
                </c:pt>
                <c:pt idx="17534">
                  <c:v>-50.281999999999996</c:v>
                </c:pt>
                <c:pt idx="17535">
                  <c:v>-50.279999999999994</c:v>
                </c:pt>
                <c:pt idx="17536">
                  <c:v>-50.277999999999992</c:v>
                </c:pt>
                <c:pt idx="17537">
                  <c:v>-50.275999999999996</c:v>
                </c:pt>
                <c:pt idx="17538">
                  <c:v>-50.273999999999994</c:v>
                </c:pt>
                <c:pt idx="17539">
                  <c:v>-50.271999999999991</c:v>
                </c:pt>
                <c:pt idx="17540">
                  <c:v>-50.269999999999996</c:v>
                </c:pt>
                <c:pt idx="17541">
                  <c:v>-50.267999999999994</c:v>
                </c:pt>
                <c:pt idx="17542">
                  <c:v>-50.265999999999991</c:v>
                </c:pt>
                <c:pt idx="17543">
                  <c:v>-50.263999999999996</c:v>
                </c:pt>
                <c:pt idx="17544">
                  <c:v>-50.261999999999993</c:v>
                </c:pt>
                <c:pt idx="17545">
                  <c:v>-50.259999999999991</c:v>
                </c:pt>
                <c:pt idx="17546">
                  <c:v>-50.257999999999996</c:v>
                </c:pt>
                <c:pt idx="17547">
                  <c:v>-50.255999999999993</c:v>
                </c:pt>
                <c:pt idx="17548">
                  <c:v>-50.253999999999998</c:v>
                </c:pt>
                <c:pt idx="17549">
                  <c:v>-50.251999999999995</c:v>
                </c:pt>
                <c:pt idx="17550">
                  <c:v>-50.249999999999993</c:v>
                </c:pt>
                <c:pt idx="17551">
                  <c:v>-50.247999999999998</c:v>
                </c:pt>
                <c:pt idx="17552">
                  <c:v>-50.245999999999995</c:v>
                </c:pt>
                <c:pt idx="17553">
                  <c:v>-50.243999999999993</c:v>
                </c:pt>
                <c:pt idx="17554">
                  <c:v>-50.241999999999997</c:v>
                </c:pt>
                <c:pt idx="17555">
                  <c:v>-50.239999999999995</c:v>
                </c:pt>
                <c:pt idx="17556">
                  <c:v>-50.237999999999992</c:v>
                </c:pt>
                <c:pt idx="17557">
                  <c:v>-50.235999999999997</c:v>
                </c:pt>
                <c:pt idx="17558">
                  <c:v>-50.233999999999995</c:v>
                </c:pt>
                <c:pt idx="17559">
                  <c:v>-50.231999999999992</c:v>
                </c:pt>
                <c:pt idx="17560">
                  <c:v>-50.23</c:v>
                </c:pt>
                <c:pt idx="17561">
                  <c:v>-50.227999999999994</c:v>
                </c:pt>
                <c:pt idx="17562">
                  <c:v>-50.225999999999992</c:v>
                </c:pt>
                <c:pt idx="17563">
                  <c:v>-50.223999999999997</c:v>
                </c:pt>
                <c:pt idx="17564">
                  <c:v>-50.221999999999994</c:v>
                </c:pt>
                <c:pt idx="17565">
                  <c:v>-50.219999999999992</c:v>
                </c:pt>
                <c:pt idx="17566">
                  <c:v>-50.217999999999996</c:v>
                </c:pt>
                <c:pt idx="17567">
                  <c:v>-50.215999999999994</c:v>
                </c:pt>
                <c:pt idx="17568">
                  <c:v>-50.213999999999992</c:v>
                </c:pt>
                <c:pt idx="17569">
                  <c:v>-50.211999999999996</c:v>
                </c:pt>
                <c:pt idx="17570">
                  <c:v>-50.209999999999994</c:v>
                </c:pt>
                <c:pt idx="17571">
                  <c:v>-50.207999999999991</c:v>
                </c:pt>
                <c:pt idx="17572">
                  <c:v>-50.205999999999996</c:v>
                </c:pt>
                <c:pt idx="17573">
                  <c:v>-50.203999999999994</c:v>
                </c:pt>
                <c:pt idx="17574">
                  <c:v>-50.201999999999991</c:v>
                </c:pt>
                <c:pt idx="17575">
                  <c:v>-50.199999999999996</c:v>
                </c:pt>
                <c:pt idx="17576">
                  <c:v>-50.197999999999993</c:v>
                </c:pt>
                <c:pt idx="17577">
                  <c:v>-50.195999999999991</c:v>
                </c:pt>
                <c:pt idx="17578">
                  <c:v>-50.193999999999996</c:v>
                </c:pt>
                <c:pt idx="17579">
                  <c:v>-50.191999999999993</c:v>
                </c:pt>
                <c:pt idx="17580">
                  <c:v>-50.19</c:v>
                </c:pt>
                <c:pt idx="17581">
                  <c:v>-50.187999999999995</c:v>
                </c:pt>
                <c:pt idx="17582">
                  <c:v>-50.185999999999993</c:v>
                </c:pt>
                <c:pt idx="17583">
                  <c:v>-50.183999999999997</c:v>
                </c:pt>
                <c:pt idx="17584">
                  <c:v>-50.181999999999995</c:v>
                </c:pt>
                <c:pt idx="17585">
                  <c:v>-50.179999999999993</c:v>
                </c:pt>
                <c:pt idx="17586">
                  <c:v>-50.177999999999997</c:v>
                </c:pt>
                <c:pt idx="17587">
                  <c:v>-50.175999999999995</c:v>
                </c:pt>
                <c:pt idx="17588">
                  <c:v>-50.173999999999992</c:v>
                </c:pt>
                <c:pt idx="17589">
                  <c:v>-50.171999999999997</c:v>
                </c:pt>
                <c:pt idx="17590">
                  <c:v>-50.169999999999995</c:v>
                </c:pt>
                <c:pt idx="17591">
                  <c:v>-50.167999999999992</c:v>
                </c:pt>
                <c:pt idx="17592">
                  <c:v>-50.165999999999997</c:v>
                </c:pt>
                <c:pt idx="17593">
                  <c:v>-50.163999999999994</c:v>
                </c:pt>
                <c:pt idx="17594">
                  <c:v>-50.161999999999992</c:v>
                </c:pt>
                <c:pt idx="17595">
                  <c:v>-50.16</c:v>
                </c:pt>
                <c:pt idx="17596">
                  <c:v>-50.157999999999994</c:v>
                </c:pt>
                <c:pt idx="17597">
                  <c:v>-50.155999999999992</c:v>
                </c:pt>
                <c:pt idx="17598">
                  <c:v>-50.153999999999996</c:v>
                </c:pt>
                <c:pt idx="17599">
                  <c:v>-50.151999999999994</c:v>
                </c:pt>
                <c:pt idx="17600">
                  <c:v>-50.149999999999991</c:v>
                </c:pt>
                <c:pt idx="17601">
                  <c:v>-50.147999999999996</c:v>
                </c:pt>
                <c:pt idx="17602">
                  <c:v>-50.145999999999994</c:v>
                </c:pt>
                <c:pt idx="17603">
                  <c:v>-50.143999999999991</c:v>
                </c:pt>
                <c:pt idx="17604">
                  <c:v>-50.141999999999996</c:v>
                </c:pt>
                <c:pt idx="17605">
                  <c:v>-50.139999999999993</c:v>
                </c:pt>
                <c:pt idx="17606">
                  <c:v>-50.137999999999991</c:v>
                </c:pt>
                <c:pt idx="17607">
                  <c:v>-50.135999999999996</c:v>
                </c:pt>
                <c:pt idx="17608">
                  <c:v>-50.133999999999993</c:v>
                </c:pt>
                <c:pt idx="17609">
                  <c:v>-50.131999999999991</c:v>
                </c:pt>
                <c:pt idx="17610">
                  <c:v>-50.129999999999995</c:v>
                </c:pt>
                <c:pt idx="17611">
                  <c:v>-50.127999999999993</c:v>
                </c:pt>
                <c:pt idx="17612">
                  <c:v>-50.125999999999998</c:v>
                </c:pt>
                <c:pt idx="17613">
                  <c:v>-50.123999999999995</c:v>
                </c:pt>
                <c:pt idx="17614">
                  <c:v>-50.121999999999993</c:v>
                </c:pt>
                <c:pt idx="17615">
                  <c:v>-50.12</c:v>
                </c:pt>
                <c:pt idx="17616">
                  <c:v>-50.117999999999995</c:v>
                </c:pt>
                <c:pt idx="17617">
                  <c:v>-50.115999999999993</c:v>
                </c:pt>
                <c:pt idx="17618">
                  <c:v>-50.113999999999997</c:v>
                </c:pt>
                <c:pt idx="17619">
                  <c:v>-50.111999999999995</c:v>
                </c:pt>
                <c:pt idx="17620">
                  <c:v>-50.109999999999992</c:v>
                </c:pt>
                <c:pt idx="17621">
                  <c:v>-50.107999999999997</c:v>
                </c:pt>
                <c:pt idx="17622">
                  <c:v>-50.105999999999995</c:v>
                </c:pt>
                <c:pt idx="17623">
                  <c:v>-50.103999999999992</c:v>
                </c:pt>
                <c:pt idx="17624">
                  <c:v>-50.101999999999997</c:v>
                </c:pt>
                <c:pt idx="17625">
                  <c:v>-50.099999999999994</c:v>
                </c:pt>
                <c:pt idx="17626">
                  <c:v>-50.097999999999992</c:v>
                </c:pt>
                <c:pt idx="17627">
                  <c:v>-50.095999999999997</c:v>
                </c:pt>
                <c:pt idx="17628">
                  <c:v>-50.093999999999994</c:v>
                </c:pt>
                <c:pt idx="17629">
                  <c:v>-50.091999999999992</c:v>
                </c:pt>
                <c:pt idx="17630">
                  <c:v>-50.089999999999996</c:v>
                </c:pt>
                <c:pt idx="17631">
                  <c:v>-50.087999999999994</c:v>
                </c:pt>
                <c:pt idx="17632">
                  <c:v>-50.085999999999991</c:v>
                </c:pt>
                <c:pt idx="17633">
                  <c:v>-50.083999999999996</c:v>
                </c:pt>
                <c:pt idx="17634">
                  <c:v>-50.081999999999994</c:v>
                </c:pt>
                <c:pt idx="17635">
                  <c:v>-50.079999999999991</c:v>
                </c:pt>
                <c:pt idx="17636">
                  <c:v>-50.077999999999996</c:v>
                </c:pt>
                <c:pt idx="17637">
                  <c:v>-50.075999999999993</c:v>
                </c:pt>
                <c:pt idx="17638">
                  <c:v>-50.073999999999991</c:v>
                </c:pt>
                <c:pt idx="17639">
                  <c:v>-50.071999999999996</c:v>
                </c:pt>
                <c:pt idx="17640">
                  <c:v>-50.069999999999993</c:v>
                </c:pt>
                <c:pt idx="17641">
                  <c:v>-50.067999999999998</c:v>
                </c:pt>
                <c:pt idx="17642">
                  <c:v>-50.065999999999995</c:v>
                </c:pt>
                <c:pt idx="17643">
                  <c:v>-50.063999999999993</c:v>
                </c:pt>
                <c:pt idx="17644">
                  <c:v>-50.061999999999998</c:v>
                </c:pt>
                <c:pt idx="17645">
                  <c:v>-50.059999999999995</c:v>
                </c:pt>
                <c:pt idx="17646">
                  <c:v>-50.057999999999993</c:v>
                </c:pt>
                <c:pt idx="17647">
                  <c:v>-50.055999999999997</c:v>
                </c:pt>
                <c:pt idx="17648">
                  <c:v>-50.053999999999995</c:v>
                </c:pt>
                <c:pt idx="17649">
                  <c:v>-50.051999999999992</c:v>
                </c:pt>
                <c:pt idx="17650">
                  <c:v>-50.05</c:v>
                </c:pt>
                <c:pt idx="17651">
                  <c:v>-50.047999999999995</c:v>
                </c:pt>
                <c:pt idx="17652">
                  <c:v>-50.045999999999992</c:v>
                </c:pt>
                <c:pt idx="17653">
                  <c:v>-50.043999999999997</c:v>
                </c:pt>
                <c:pt idx="17654">
                  <c:v>-50.041999999999994</c:v>
                </c:pt>
                <c:pt idx="17655">
                  <c:v>-50.039999999999992</c:v>
                </c:pt>
                <c:pt idx="17656">
                  <c:v>-50.037999999999997</c:v>
                </c:pt>
                <c:pt idx="17657">
                  <c:v>-50.035999999999994</c:v>
                </c:pt>
                <c:pt idx="17658">
                  <c:v>-50.033999999999992</c:v>
                </c:pt>
                <c:pt idx="17659">
                  <c:v>-50.031999999999996</c:v>
                </c:pt>
                <c:pt idx="17660">
                  <c:v>-50.029999999999994</c:v>
                </c:pt>
                <c:pt idx="17661">
                  <c:v>-50.027999999999992</c:v>
                </c:pt>
                <c:pt idx="17662">
                  <c:v>-50.025999999999996</c:v>
                </c:pt>
                <c:pt idx="17663">
                  <c:v>-50.023999999999994</c:v>
                </c:pt>
                <c:pt idx="17664">
                  <c:v>-50.021999999999991</c:v>
                </c:pt>
                <c:pt idx="17665">
                  <c:v>-50.019999999999996</c:v>
                </c:pt>
                <c:pt idx="17666">
                  <c:v>-50.017999999999994</c:v>
                </c:pt>
                <c:pt idx="17667">
                  <c:v>-50.015999999999991</c:v>
                </c:pt>
                <c:pt idx="17668">
                  <c:v>-50.013999999999996</c:v>
                </c:pt>
                <c:pt idx="17669">
                  <c:v>-50.011999999999993</c:v>
                </c:pt>
                <c:pt idx="17670">
                  <c:v>-50.009999999999991</c:v>
                </c:pt>
                <c:pt idx="17671">
                  <c:v>-50.007999999999996</c:v>
                </c:pt>
                <c:pt idx="17672">
                  <c:v>-50.005999999999993</c:v>
                </c:pt>
                <c:pt idx="17673">
                  <c:v>-50.003999999999998</c:v>
                </c:pt>
                <c:pt idx="17674">
                  <c:v>-50.001999999999995</c:v>
                </c:pt>
                <c:pt idx="17675">
                  <c:v>-49.999999999999993</c:v>
                </c:pt>
                <c:pt idx="17676">
                  <c:v>-49.997999999999998</c:v>
                </c:pt>
                <c:pt idx="17677">
                  <c:v>-49.995999999999995</c:v>
                </c:pt>
                <c:pt idx="17678">
                  <c:v>-49.993999999999993</c:v>
                </c:pt>
                <c:pt idx="17679">
                  <c:v>-49.991999999999997</c:v>
                </c:pt>
                <c:pt idx="17680">
                  <c:v>-49.989999999999995</c:v>
                </c:pt>
                <c:pt idx="17681">
                  <c:v>-49.987999999999992</c:v>
                </c:pt>
                <c:pt idx="17682">
                  <c:v>-49.985999999999997</c:v>
                </c:pt>
                <c:pt idx="17683">
                  <c:v>-49.983999999999995</c:v>
                </c:pt>
                <c:pt idx="17684">
                  <c:v>-49.981999999999992</c:v>
                </c:pt>
                <c:pt idx="17685">
                  <c:v>-49.98</c:v>
                </c:pt>
                <c:pt idx="17686">
                  <c:v>-49.977999999999994</c:v>
                </c:pt>
                <c:pt idx="17687">
                  <c:v>-49.975999999999992</c:v>
                </c:pt>
                <c:pt idx="17688">
                  <c:v>-49.973999999999997</c:v>
                </c:pt>
                <c:pt idx="17689">
                  <c:v>-49.971999999999994</c:v>
                </c:pt>
                <c:pt idx="17690">
                  <c:v>-49.969999999999992</c:v>
                </c:pt>
                <c:pt idx="17691">
                  <c:v>-49.967999999999996</c:v>
                </c:pt>
                <c:pt idx="17692">
                  <c:v>-49.965999999999994</c:v>
                </c:pt>
                <c:pt idx="17693">
                  <c:v>-49.963999999999992</c:v>
                </c:pt>
                <c:pt idx="17694">
                  <c:v>-49.961999999999996</c:v>
                </c:pt>
                <c:pt idx="17695">
                  <c:v>-49.959999999999994</c:v>
                </c:pt>
                <c:pt idx="17696">
                  <c:v>-49.957999999999991</c:v>
                </c:pt>
                <c:pt idx="17697">
                  <c:v>-49.955999999999996</c:v>
                </c:pt>
                <c:pt idx="17698">
                  <c:v>-49.953999999999994</c:v>
                </c:pt>
                <c:pt idx="17699">
                  <c:v>-49.951999999999991</c:v>
                </c:pt>
                <c:pt idx="17700">
                  <c:v>-49.949999999999996</c:v>
                </c:pt>
                <c:pt idx="17701">
                  <c:v>-49.947999999999993</c:v>
                </c:pt>
                <c:pt idx="17702">
                  <c:v>-49.945999999999991</c:v>
                </c:pt>
                <c:pt idx="17703">
                  <c:v>-49.943999999999996</c:v>
                </c:pt>
                <c:pt idx="17704">
                  <c:v>-49.941999999999993</c:v>
                </c:pt>
                <c:pt idx="17705">
                  <c:v>-49.94</c:v>
                </c:pt>
                <c:pt idx="17706">
                  <c:v>-49.937999999999995</c:v>
                </c:pt>
                <c:pt idx="17707">
                  <c:v>-49.935999999999993</c:v>
                </c:pt>
                <c:pt idx="17708">
                  <c:v>-49.933999999999997</c:v>
                </c:pt>
                <c:pt idx="17709">
                  <c:v>-49.931999999999995</c:v>
                </c:pt>
                <c:pt idx="17710">
                  <c:v>-49.929999999999993</c:v>
                </c:pt>
                <c:pt idx="17711">
                  <c:v>-49.927999999999997</c:v>
                </c:pt>
                <c:pt idx="17712">
                  <c:v>-49.925999999999995</c:v>
                </c:pt>
                <c:pt idx="17713">
                  <c:v>-49.923999999999992</c:v>
                </c:pt>
                <c:pt idx="17714">
                  <c:v>-49.921999999999997</c:v>
                </c:pt>
                <c:pt idx="17715">
                  <c:v>-49.919999999999995</c:v>
                </c:pt>
                <c:pt idx="17716">
                  <c:v>-49.917999999999992</c:v>
                </c:pt>
                <c:pt idx="17717">
                  <c:v>-49.915999999999997</c:v>
                </c:pt>
                <c:pt idx="17718">
                  <c:v>-49.913999999999994</c:v>
                </c:pt>
                <c:pt idx="17719">
                  <c:v>-49.911999999999992</c:v>
                </c:pt>
                <c:pt idx="17720">
                  <c:v>-49.91</c:v>
                </c:pt>
                <c:pt idx="17721">
                  <c:v>-49.907999999999994</c:v>
                </c:pt>
                <c:pt idx="17722">
                  <c:v>-49.905999999999992</c:v>
                </c:pt>
                <c:pt idx="17723">
                  <c:v>-49.903999999999996</c:v>
                </c:pt>
                <c:pt idx="17724">
                  <c:v>-49.901999999999994</c:v>
                </c:pt>
                <c:pt idx="17725">
                  <c:v>-49.899999999999991</c:v>
                </c:pt>
                <c:pt idx="17726">
                  <c:v>-49.897999999999996</c:v>
                </c:pt>
                <c:pt idx="17727">
                  <c:v>-49.895999999999994</c:v>
                </c:pt>
                <c:pt idx="17728">
                  <c:v>-49.893999999999991</c:v>
                </c:pt>
                <c:pt idx="17729">
                  <c:v>-49.891999999999996</c:v>
                </c:pt>
                <c:pt idx="17730">
                  <c:v>-49.889999999999993</c:v>
                </c:pt>
                <c:pt idx="17731">
                  <c:v>-49.887999999999991</c:v>
                </c:pt>
                <c:pt idx="17732">
                  <c:v>-49.885999999999996</c:v>
                </c:pt>
                <c:pt idx="17733">
                  <c:v>-49.883999999999993</c:v>
                </c:pt>
                <c:pt idx="17734">
                  <c:v>-49.881999999999991</c:v>
                </c:pt>
                <c:pt idx="17735">
                  <c:v>-49.879999999999995</c:v>
                </c:pt>
                <c:pt idx="17736">
                  <c:v>-49.877999999999993</c:v>
                </c:pt>
                <c:pt idx="17737">
                  <c:v>-49.875999999999998</c:v>
                </c:pt>
                <c:pt idx="17738">
                  <c:v>-49.873999999999995</c:v>
                </c:pt>
                <c:pt idx="17739">
                  <c:v>-49.871999999999993</c:v>
                </c:pt>
                <c:pt idx="17740">
                  <c:v>-49.87</c:v>
                </c:pt>
                <c:pt idx="17741">
                  <c:v>-49.867999999999995</c:v>
                </c:pt>
                <c:pt idx="17742">
                  <c:v>-49.865999999999993</c:v>
                </c:pt>
                <c:pt idx="17743">
                  <c:v>-49.863999999999997</c:v>
                </c:pt>
                <c:pt idx="17744">
                  <c:v>-49.861999999999995</c:v>
                </c:pt>
                <c:pt idx="17745">
                  <c:v>-49.859999999999992</c:v>
                </c:pt>
                <c:pt idx="17746">
                  <c:v>-49.857999999999997</c:v>
                </c:pt>
                <c:pt idx="17747">
                  <c:v>-49.855999999999995</c:v>
                </c:pt>
                <c:pt idx="17748">
                  <c:v>-49.853999999999992</c:v>
                </c:pt>
                <c:pt idx="17749">
                  <c:v>-49.851999999999997</c:v>
                </c:pt>
                <c:pt idx="17750">
                  <c:v>-49.849999999999994</c:v>
                </c:pt>
                <c:pt idx="17751">
                  <c:v>-49.847999999999992</c:v>
                </c:pt>
                <c:pt idx="17752">
                  <c:v>-49.845999999999997</c:v>
                </c:pt>
                <c:pt idx="17753">
                  <c:v>-49.843999999999994</c:v>
                </c:pt>
                <c:pt idx="17754">
                  <c:v>-49.841999999999992</c:v>
                </c:pt>
                <c:pt idx="17755">
                  <c:v>-49.839999999999996</c:v>
                </c:pt>
                <c:pt idx="17756">
                  <c:v>-49.837999999999994</c:v>
                </c:pt>
                <c:pt idx="17757">
                  <c:v>-49.835999999999991</c:v>
                </c:pt>
                <c:pt idx="17758">
                  <c:v>-49.833999999999996</c:v>
                </c:pt>
                <c:pt idx="17759">
                  <c:v>-49.831999999999994</c:v>
                </c:pt>
                <c:pt idx="17760">
                  <c:v>-49.829999999999991</c:v>
                </c:pt>
                <c:pt idx="17761">
                  <c:v>-49.827999999999996</c:v>
                </c:pt>
                <c:pt idx="17762">
                  <c:v>-49.825999999999993</c:v>
                </c:pt>
                <c:pt idx="17763">
                  <c:v>-49.823999999999991</c:v>
                </c:pt>
                <c:pt idx="17764">
                  <c:v>-49.821999999999996</c:v>
                </c:pt>
                <c:pt idx="17765">
                  <c:v>-49.819999999999993</c:v>
                </c:pt>
                <c:pt idx="17766">
                  <c:v>-49.817999999999998</c:v>
                </c:pt>
                <c:pt idx="17767">
                  <c:v>-49.815999999999995</c:v>
                </c:pt>
                <c:pt idx="17768">
                  <c:v>-49.813999999999993</c:v>
                </c:pt>
                <c:pt idx="17769">
                  <c:v>-49.811999999999998</c:v>
                </c:pt>
                <c:pt idx="17770">
                  <c:v>-49.809999999999995</c:v>
                </c:pt>
                <c:pt idx="17771">
                  <c:v>-49.807999999999993</c:v>
                </c:pt>
                <c:pt idx="17772">
                  <c:v>-49.805999999999997</c:v>
                </c:pt>
                <c:pt idx="17773">
                  <c:v>-49.803999999999995</c:v>
                </c:pt>
                <c:pt idx="17774">
                  <c:v>-49.801999999999992</c:v>
                </c:pt>
                <c:pt idx="17775">
                  <c:v>-49.8</c:v>
                </c:pt>
                <c:pt idx="17776">
                  <c:v>-49.797999999999995</c:v>
                </c:pt>
                <c:pt idx="17777">
                  <c:v>-49.795999999999992</c:v>
                </c:pt>
                <c:pt idx="17778">
                  <c:v>-49.793999999999997</c:v>
                </c:pt>
                <c:pt idx="17779">
                  <c:v>-49.791999999999994</c:v>
                </c:pt>
                <c:pt idx="17780">
                  <c:v>-49.789999999999992</c:v>
                </c:pt>
                <c:pt idx="17781">
                  <c:v>-49.787999999999997</c:v>
                </c:pt>
                <c:pt idx="17782">
                  <c:v>-49.785999999999994</c:v>
                </c:pt>
                <c:pt idx="17783">
                  <c:v>-49.783999999999992</c:v>
                </c:pt>
                <c:pt idx="17784">
                  <c:v>-49.781999999999996</c:v>
                </c:pt>
                <c:pt idx="17785">
                  <c:v>-49.779999999999994</c:v>
                </c:pt>
                <c:pt idx="17786">
                  <c:v>-49.777999999999992</c:v>
                </c:pt>
                <c:pt idx="17787">
                  <c:v>-49.775999999999996</c:v>
                </c:pt>
                <c:pt idx="17788">
                  <c:v>-49.773999999999994</c:v>
                </c:pt>
                <c:pt idx="17789">
                  <c:v>-49.771999999999991</c:v>
                </c:pt>
                <c:pt idx="17790">
                  <c:v>-49.769999999999996</c:v>
                </c:pt>
                <c:pt idx="17791">
                  <c:v>-49.767999999999994</c:v>
                </c:pt>
                <c:pt idx="17792">
                  <c:v>-49.765999999999991</c:v>
                </c:pt>
                <c:pt idx="17793">
                  <c:v>-49.763999999999996</c:v>
                </c:pt>
                <c:pt idx="17794">
                  <c:v>-49.761999999999993</c:v>
                </c:pt>
                <c:pt idx="17795">
                  <c:v>-49.759999999999991</c:v>
                </c:pt>
                <c:pt idx="17796">
                  <c:v>-49.757999999999996</c:v>
                </c:pt>
                <c:pt idx="17797">
                  <c:v>-49.755999999999993</c:v>
                </c:pt>
                <c:pt idx="17798">
                  <c:v>-49.753999999999998</c:v>
                </c:pt>
                <c:pt idx="17799">
                  <c:v>-49.751999999999995</c:v>
                </c:pt>
                <c:pt idx="17800">
                  <c:v>-49.749999999999993</c:v>
                </c:pt>
                <c:pt idx="17801">
                  <c:v>-49.747999999999998</c:v>
                </c:pt>
                <c:pt idx="17802">
                  <c:v>-49.745999999999995</c:v>
                </c:pt>
                <c:pt idx="17803">
                  <c:v>-49.743999999999993</c:v>
                </c:pt>
                <c:pt idx="17804">
                  <c:v>-49.741999999999997</c:v>
                </c:pt>
                <c:pt idx="17805">
                  <c:v>-49.739999999999995</c:v>
                </c:pt>
                <c:pt idx="17806">
                  <c:v>-49.737999999999992</c:v>
                </c:pt>
                <c:pt idx="17807">
                  <c:v>-49.735999999999997</c:v>
                </c:pt>
                <c:pt idx="17808">
                  <c:v>-49.733999999999995</c:v>
                </c:pt>
                <c:pt idx="17809">
                  <c:v>-49.731999999999992</c:v>
                </c:pt>
                <c:pt idx="17810">
                  <c:v>-49.73</c:v>
                </c:pt>
                <c:pt idx="17811">
                  <c:v>-49.727999999999994</c:v>
                </c:pt>
                <c:pt idx="17812">
                  <c:v>-49.725999999999992</c:v>
                </c:pt>
                <c:pt idx="17813">
                  <c:v>-49.723999999999997</c:v>
                </c:pt>
                <c:pt idx="17814">
                  <c:v>-49.721999999999994</c:v>
                </c:pt>
                <c:pt idx="17815">
                  <c:v>-49.719999999999992</c:v>
                </c:pt>
                <c:pt idx="17816">
                  <c:v>-49.717999999999996</c:v>
                </c:pt>
                <c:pt idx="17817">
                  <c:v>-49.715999999999994</c:v>
                </c:pt>
                <c:pt idx="17818">
                  <c:v>-49.713999999999992</c:v>
                </c:pt>
                <c:pt idx="17819">
                  <c:v>-49.711999999999996</c:v>
                </c:pt>
                <c:pt idx="17820">
                  <c:v>-49.709999999999994</c:v>
                </c:pt>
                <c:pt idx="17821">
                  <c:v>-49.707999999999991</c:v>
                </c:pt>
                <c:pt idx="17822">
                  <c:v>-49.705999999999996</c:v>
                </c:pt>
                <c:pt idx="17823">
                  <c:v>-49.703999999999994</c:v>
                </c:pt>
                <c:pt idx="17824">
                  <c:v>-49.701999999999991</c:v>
                </c:pt>
                <c:pt idx="17825">
                  <c:v>-49.699999999999996</c:v>
                </c:pt>
                <c:pt idx="17826">
                  <c:v>-49.697999999999993</c:v>
                </c:pt>
                <c:pt idx="17827">
                  <c:v>-49.695999999999991</c:v>
                </c:pt>
                <c:pt idx="17828">
                  <c:v>-49.693999999999996</c:v>
                </c:pt>
                <c:pt idx="17829">
                  <c:v>-49.691999999999993</c:v>
                </c:pt>
                <c:pt idx="17830">
                  <c:v>-49.69</c:v>
                </c:pt>
                <c:pt idx="17831">
                  <c:v>-49.687999999999995</c:v>
                </c:pt>
                <c:pt idx="17832">
                  <c:v>-49.685999999999993</c:v>
                </c:pt>
                <c:pt idx="17833">
                  <c:v>-49.683999999999997</c:v>
                </c:pt>
                <c:pt idx="17834">
                  <c:v>-49.681999999999995</c:v>
                </c:pt>
                <c:pt idx="17835">
                  <c:v>-49.679999999999993</c:v>
                </c:pt>
                <c:pt idx="17836">
                  <c:v>-49.677999999999997</c:v>
                </c:pt>
                <c:pt idx="17837">
                  <c:v>-49.675999999999995</c:v>
                </c:pt>
                <c:pt idx="17838">
                  <c:v>-49.673999999999992</c:v>
                </c:pt>
                <c:pt idx="17839">
                  <c:v>-49.671999999999997</c:v>
                </c:pt>
                <c:pt idx="17840">
                  <c:v>-49.669999999999995</c:v>
                </c:pt>
                <c:pt idx="17841">
                  <c:v>-49.667999999999992</c:v>
                </c:pt>
                <c:pt idx="17842">
                  <c:v>-49.665999999999997</c:v>
                </c:pt>
                <c:pt idx="17843">
                  <c:v>-49.663999999999994</c:v>
                </c:pt>
                <c:pt idx="17844">
                  <c:v>-49.661999999999992</c:v>
                </c:pt>
                <c:pt idx="17845">
                  <c:v>-49.66</c:v>
                </c:pt>
                <c:pt idx="17846">
                  <c:v>-49.657999999999994</c:v>
                </c:pt>
                <c:pt idx="17847">
                  <c:v>-49.655999999999992</c:v>
                </c:pt>
                <c:pt idx="17848">
                  <c:v>-49.653999999999996</c:v>
                </c:pt>
                <c:pt idx="17849">
                  <c:v>-49.651999999999994</c:v>
                </c:pt>
                <c:pt idx="17850">
                  <c:v>-49.649999999999991</c:v>
                </c:pt>
                <c:pt idx="17851">
                  <c:v>-49.647999999999996</c:v>
                </c:pt>
                <c:pt idx="17852">
                  <c:v>-49.645999999999994</c:v>
                </c:pt>
                <c:pt idx="17853">
                  <c:v>-49.643999999999991</c:v>
                </c:pt>
                <c:pt idx="17854">
                  <c:v>-49.641999999999996</c:v>
                </c:pt>
                <c:pt idx="17855">
                  <c:v>-49.639999999999993</c:v>
                </c:pt>
                <c:pt idx="17856">
                  <c:v>-49.637999999999991</c:v>
                </c:pt>
                <c:pt idx="17857">
                  <c:v>-49.635999999999996</c:v>
                </c:pt>
                <c:pt idx="17858">
                  <c:v>-49.633999999999993</c:v>
                </c:pt>
                <c:pt idx="17859">
                  <c:v>-49.631999999999991</c:v>
                </c:pt>
                <c:pt idx="17860">
                  <c:v>-49.629999999999995</c:v>
                </c:pt>
                <c:pt idx="17861">
                  <c:v>-49.627999999999993</c:v>
                </c:pt>
                <c:pt idx="17862">
                  <c:v>-49.625999999999998</c:v>
                </c:pt>
                <c:pt idx="17863">
                  <c:v>-49.623999999999995</c:v>
                </c:pt>
                <c:pt idx="17864">
                  <c:v>-49.621999999999993</c:v>
                </c:pt>
                <c:pt idx="17865">
                  <c:v>-49.62</c:v>
                </c:pt>
                <c:pt idx="17866">
                  <c:v>-49.617999999999995</c:v>
                </c:pt>
                <c:pt idx="17867">
                  <c:v>-49.615999999999993</c:v>
                </c:pt>
                <c:pt idx="17868">
                  <c:v>-49.613999999999997</c:v>
                </c:pt>
                <c:pt idx="17869">
                  <c:v>-49.611999999999995</c:v>
                </c:pt>
                <c:pt idx="17870">
                  <c:v>-49.609999999999992</c:v>
                </c:pt>
                <c:pt idx="17871">
                  <c:v>-49.607999999999997</c:v>
                </c:pt>
                <c:pt idx="17872">
                  <c:v>-49.605999999999995</c:v>
                </c:pt>
                <c:pt idx="17873">
                  <c:v>-49.603999999999992</c:v>
                </c:pt>
                <c:pt idx="17874">
                  <c:v>-49.601999999999997</c:v>
                </c:pt>
                <c:pt idx="17875">
                  <c:v>-49.599999999999994</c:v>
                </c:pt>
                <c:pt idx="17876">
                  <c:v>-49.597999999999992</c:v>
                </c:pt>
                <c:pt idx="17877">
                  <c:v>-49.595999999999997</c:v>
                </c:pt>
                <c:pt idx="17878">
                  <c:v>-49.593999999999994</c:v>
                </c:pt>
                <c:pt idx="17879">
                  <c:v>-49.591999999999992</c:v>
                </c:pt>
                <c:pt idx="17880">
                  <c:v>-49.589999999999996</c:v>
                </c:pt>
                <c:pt idx="17881">
                  <c:v>-49.587999999999994</c:v>
                </c:pt>
                <c:pt idx="17882">
                  <c:v>-49.585999999999991</c:v>
                </c:pt>
                <c:pt idx="17883">
                  <c:v>-49.583999999999996</c:v>
                </c:pt>
                <c:pt idx="17884">
                  <c:v>-49.581999999999994</c:v>
                </c:pt>
                <c:pt idx="17885">
                  <c:v>-49.579999999999991</c:v>
                </c:pt>
                <c:pt idx="17886">
                  <c:v>-49.577999999999996</c:v>
                </c:pt>
                <c:pt idx="17887">
                  <c:v>-49.575999999999993</c:v>
                </c:pt>
                <c:pt idx="17888">
                  <c:v>-49.573999999999991</c:v>
                </c:pt>
                <c:pt idx="17889">
                  <c:v>-49.571999999999996</c:v>
                </c:pt>
                <c:pt idx="17890">
                  <c:v>-49.569999999999993</c:v>
                </c:pt>
                <c:pt idx="17891">
                  <c:v>-49.567999999999998</c:v>
                </c:pt>
                <c:pt idx="17892">
                  <c:v>-49.565999999999995</c:v>
                </c:pt>
                <c:pt idx="17893">
                  <c:v>-49.563999999999993</c:v>
                </c:pt>
                <c:pt idx="17894">
                  <c:v>-49.561999999999998</c:v>
                </c:pt>
                <c:pt idx="17895">
                  <c:v>-49.559999999999995</c:v>
                </c:pt>
                <c:pt idx="17896">
                  <c:v>-49.557999999999993</c:v>
                </c:pt>
                <c:pt idx="17897">
                  <c:v>-49.555999999999997</c:v>
                </c:pt>
                <c:pt idx="17898">
                  <c:v>-49.553999999999995</c:v>
                </c:pt>
                <c:pt idx="17899">
                  <c:v>-49.551999999999992</c:v>
                </c:pt>
                <c:pt idx="17900">
                  <c:v>-49.55</c:v>
                </c:pt>
                <c:pt idx="17901">
                  <c:v>-49.547999999999995</c:v>
                </c:pt>
                <c:pt idx="17902">
                  <c:v>-49.545999999999992</c:v>
                </c:pt>
                <c:pt idx="17903">
                  <c:v>-49.543999999999997</c:v>
                </c:pt>
                <c:pt idx="17904">
                  <c:v>-49.541999999999994</c:v>
                </c:pt>
                <c:pt idx="17905">
                  <c:v>-49.539999999999992</c:v>
                </c:pt>
                <c:pt idx="17906">
                  <c:v>-49.537999999999997</c:v>
                </c:pt>
                <c:pt idx="17907">
                  <c:v>-49.535999999999994</c:v>
                </c:pt>
                <c:pt idx="17908">
                  <c:v>-49.533999999999992</c:v>
                </c:pt>
                <c:pt idx="17909">
                  <c:v>-49.531999999999996</c:v>
                </c:pt>
                <c:pt idx="17910">
                  <c:v>-49.529999999999994</c:v>
                </c:pt>
                <c:pt idx="17911">
                  <c:v>-49.527999999999992</c:v>
                </c:pt>
                <c:pt idx="17912">
                  <c:v>-49.525999999999996</c:v>
                </c:pt>
                <c:pt idx="17913">
                  <c:v>-49.523999999999994</c:v>
                </c:pt>
                <c:pt idx="17914">
                  <c:v>-49.521999999999991</c:v>
                </c:pt>
                <c:pt idx="17915">
                  <c:v>-49.519999999999996</c:v>
                </c:pt>
                <c:pt idx="17916">
                  <c:v>-49.517999999999994</c:v>
                </c:pt>
                <c:pt idx="17917">
                  <c:v>-49.515999999999991</c:v>
                </c:pt>
                <c:pt idx="17918">
                  <c:v>-49.513999999999996</c:v>
                </c:pt>
                <c:pt idx="17919">
                  <c:v>-49.511999999999993</c:v>
                </c:pt>
                <c:pt idx="17920">
                  <c:v>-49.509999999999991</c:v>
                </c:pt>
                <c:pt idx="17921">
                  <c:v>-49.507999999999996</c:v>
                </c:pt>
                <c:pt idx="17922">
                  <c:v>-49.505999999999993</c:v>
                </c:pt>
                <c:pt idx="17923">
                  <c:v>-49.503999999999998</c:v>
                </c:pt>
                <c:pt idx="17924">
                  <c:v>-49.501999999999995</c:v>
                </c:pt>
                <c:pt idx="17925">
                  <c:v>-49.499999999999993</c:v>
                </c:pt>
                <c:pt idx="17926">
                  <c:v>-49.497999999999998</c:v>
                </c:pt>
                <c:pt idx="17927">
                  <c:v>-49.495999999999995</c:v>
                </c:pt>
                <c:pt idx="17928">
                  <c:v>-49.493999999999993</c:v>
                </c:pt>
                <c:pt idx="17929">
                  <c:v>-49.491999999999997</c:v>
                </c:pt>
                <c:pt idx="17930">
                  <c:v>-49.489999999999995</c:v>
                </c:pt>
                <c:pt idx="17931">
                  <c:v>-49.487999999999992</c:v>
                </c:pt>
                <c:pt idx="17932">
                  <c:v>-49.485999999999997</c:v>
                </c:pt>
                <c:pt idx="17933">
                  <c:v>-49.483999999999995</c:v>
                </c:pt>
                <c:pt idx="17934">
                  <c:v>-49.481999999999992</c:v>
                </c:pt>
                <c:pt idx="17935">
                  <c:v>-49.48</c:v>
                </c:pt>
                <c:pt idx="17936">
                  <c:v>-49.477999999999994</c:v>
                </c:pt>
                <c:pt idx="17937">
                  <c:v>-49.475999999999992</c:v>
                </c:pt>
                <c:pt idx="17938">
                  <c:v>-49.473999999999997</c:v>
                </c:pt>
                <c:pt idx="17939">
                  <c:v>-49.471999999999994</c:v>
                </c:pt>
                <c:pt idx="17940">
                  <c:v>-49.469999999999992</c:v>
                </c:pt>
                <c:pt idx="17941">
                  <c:v>-49.467999999999996</c:v>
                </c:pt>
                <c:pt idx="17942">
                  <c:v>-49.465999999999994</c:v>
                </c:pt>
                <c:pt idx="17943">
                  <c:v>-49.463999999999992</c:v>
                </c:pt>
                <c:pt idx="17944">
                  <c:v>-49.461999999999996</c:v>
                </c:pt>
                <c:pt idx="17945">
                  <c:v>-49.459999999999994</c:v>
                </c:pt>
                <c:pt idx="17946">
                  <c:v>-49.457999999999991</c:v>
                </c:pt>
                <c:pt idx="17947">
                  <c:v>-49.455999999999996</c:v>
                </c:pt>
                <c:pt idx="17948">
                  <c:v>-49.453999999999994</c:v>
                </c:pt>
                <c:pt idx="17949">
                  <c:v>-49.451999999999991</c:v>
                </c:pt>
                <c:pt idx="17950">
                  <c:v>-49.449999999999996</c:v>
                </c:pt>
                <c:pt idx="17951">
                  <c:v>-49.447999999999993</c:v>
                </c:pt>
                <c:pt idx="17952">
                  <c:v>-49.445999999999991</c:v>
                </c:pt>
                <c:pt idx="17953">
                  <c:v>-49.443999999999996</c:v>
                </c:pt>
                <c:pt idx="17954">
                  <c:v>-49.441999999999993</c:v>
                </c:pt>
                <c:pt idx="17955">
                  <c:v>-49.44</c:v>
                </c:pt>
                <c:pt idx="17956">
                  <c:v>-49.437999999999995</c:v>
                </c:pt>
                <c:pt idx="17957">
                  <c:v>-49.435999999999993</c:v>
                </c:pt>
                <c:pt idx="17958">
                  <c:v>-49.433999999999997</c:v>
                </c:pt>
                <c:pt idx="17959">
                  <c:v>-49.431999999999995</c:v>
                </c:pt>
                <c:pt idx="17960">
                  <c:v>-49.429999999999993</c:v>
                </c:pt>
                <c:pt idx="17961">
                  <c:v>-49.427999999999997</c:v>
                </c:pt>
                <c:pt idx="17962">
                  <c:v>-49.425999999999995</c:v>
                </c:pt>
                <c:pt idx="17963">
                  <c:v>-49.423999999999992</c:v>
                </c:pt>
                <c:pt idx="17964">
                  <c:v>-49.421999999999997</c:v>
                </c:pt>
                <c:pt idx="17965">
                  <c:v>-49.419999999999995</c:v>
                </c:pt>
                <c:pt idx="17966">
                  <c:v>-49.417999999999992</c:v>
                </c:pt>
                <c:pt idx="17967">
                  <c:v>-49.415999999999997</c:v>
                </c:pt>
                <c:pt idx="17968">
                  <c:v>-49.413999999999994</c:v>
                </c:pt>
                <c:pt idx="17969">
                  <c:v>-49.411999999999992</c:v>
                </c:pt>
                <c:pt idx="17970">
                  <c:v>-49.41</c:v>
                </c:pt>
                <c:pt idx="17971">
                  <c:v>-49.407999999999994</c:v>
                </c:pt>
                <c:pt idx="17972">
                  <c:v>-49.405999999999992</c:v>
                </c:pt>
                <c:pt idx="17973">
                  <c:v>-49.403999999999996</c:v>
                </c:pt>
                <c:pt idx="17974">
                  <c:v>-49.401999999999994</c:v>
                </c:pt>
                <c:pt idx="17975">
                  <c:v>-49.399999999999991</c:v>
                </c:pt>
                <c:pt idx="17976">
                  <c:v>-49.397999999999996</c:v>
                </c:pt>
                <c:pt idx="17977">
                  <c:v>-49.395999999999994</c:v>
                </c:pt>
                <c:pt idx="17978">
                  <c:v>-49.393999999999991</c:v>
                </c:pt>
                <c:pt idx="17979">
                  <c:v>-49.391999999999996</c:v>
                </c:pt>
                <c:pt idx="17980">
                  <c:v>-49.389999999999993</c:v>
                </c:pt>
                <c:pt idx="17981">
                  <c:v>-49.387999999999991</c:v>
                </c:pt>
                <c:pt idx="17982">
                  <c:v>-49.385999999999996</c:v>
                </c:pt>
                <c:pt idx="17983">
                  <c:v>-49.383999999999993</c:v>
                </c:pt>
                <c:pt idx="17984">
                  <c:v>-49.381999999999991</c:v>
                </c:pt>
                <c:pt idx="17985">
                  <c:v>-49.379999999999995</c:v>
                </c:pt>
                <c:pt idx="17986">
                  <c:v>-49.377999999999993</c:v>
                </c:pt>
                <c:pt idx="17987">
                  <c:v>-49.375999999999998</c:v>
                </c:pt>
                <c:pt idx="17988">
                  <c:v>-49.373999999999995</c:v>
                </c:pt>
                <c:pt idx="17989">
                  <c:v>-49.371999999999993</c:v>
                </c:pt>
                <c:pt idx="17990">
                  <c:v>-49.37</c:v>
                </c:pt>
                <c:pt idx="17991">
                  <c:v>-49.367999999999995</c:v>
                </c:pt>
                <c:pt idx="17992">
                  <c:v>-49.365999999999993</c:v>
                </c:pt>
                <c:pt idx="17993">
                  <c:v>-49.363999999999997</c:v>
                </c:pt>
                <c:pt idx="17994">
                  <c:v>-49.361999999999995</c:v>
                </c:pt>
                <c:pt idx="17995">
                  <c:v>-49.359999999999992</c:v>
                </c:pt>
                <c:pt idx="17996">
                  <c:v>-49.357999999999997</c:v>
                </c:pt>
                <c:pt idx="17997">
                  <c:v>-49.355999999999995</c:v>
                </c:pt>
                <c:pt idx="17998">
                  <c:v>-49.353999999999992</c:v>
                </c:pt>
                <c:pt idx="17999">
                  <c:v>-49.351999999999997</c:v>
                </c:pt>
                <c:pt idx="18000">
                  <c:v>-49.349999999999994</c:v>
                </c:pt>
                <c:pt idx="18001">
                  <c:v>-49.347999999999992</c:v>
                </c:pt>
                <c:pt idx="18002">
                  <c:v>-49.345999999999997</c:v>
                </c:pt>
                <c:pt idx="18003">
                  <c:v>-49.343999999999994</c:v>
                </c:pt>
                <c:pt idx="18004">
                  <c:v>-49.341999999999992</c:v>
                </c:pt>
                <c:pt idx="18005">
                  <c:v>-49.339999999999996</c:v>
                </c:pt>
                <c:pt idx="18006">
                  <c:v>-49.337999999999994</c:v>
                </c:pt>
                <c:pt idx="18007">
                  <c:v>-49.335999999999991</c:v>
                </c:pt>
                <c:pt idx="18008">
                  <c:v>-49.333999999999996</c:v>
                </c:pt>
                <c:pt idx="18009">
                  <c:v>-49.331999999999994</c:v>
                </c:pt>
                <c:pt idx="18010">
                  <c:v>-49.329999999999991</c:v>
                </c:pt>
                <c:pt idx="18011">
                  <c:v>-49.327999999999996</c:v>
                </c:pt>
                <c:pt idx="18012">
                  <c:v>-49.325999999999993</c:v>
                </c:pt>
                <c:pt idx="18013">
                  <c:v>-49.323999999999991</c:v>
                </c:pt>
                <c:pt idx="18014">
                  <c:v>-49.321999999999996</c:v>
                </c:pt>
                <c:pt idx="18015">
                  <c:v>-49.319999999999993</c:v>
                </c:pt>
                <c:pt idx="18016">
                  <c:v>-49.317999999999998</c:v>
                </c:pt>
                <c:pt idx="18017">
                  <c:v>-49.315999999999995</c:v>
                </c:pt>
                <c:pt idx="18018">
                  <c:v>-49.313999999999993</c:v>
                </c:pt>
                <c:pt idx="18019">
                  <c:v>-49.311999999999998</c:v>
                </c:pt>
                <c:pt idx="18020">
                  <c:v>-49.309999999999995</c:v>
                </c:pt>
                <c:pt idx="18021">
                  <c:v>-49.307999999999993</c:v>
                </c:pt>
                <c:pt idx="18022">
                  <c:v>-49.305999999999997</c:v>
                </c:pt>
                <c:pt idx="18023">
                  <c:v>-49.303999999999995</c:v>
                </c:pt>
                <c:pt idx="18024">
                  <c:v>-49.301999999999992</c:v>
                </c:pt>
                <c:pt idx="18025">
                  <c:v>-49.3</c:v>
                </c:pt>
                <c:pt idx="18026">
                  <c:v>-49.297999999999995</c:v>
                </c:pt>
                <c:pt idx="18027">
                  <c:v>-49.295999999999992</c:v>
                </c:pt>
                <c:pt idx="18028">
                  <c:v>-49.293999999999997</c:v>
                </c:pt>
                <c:pt idx="18029">
                  <c:v>-49.291999999999994</c:v>
                </c:pt>
                <c:pt idx="18030">
                  <c:v>-49.289999999999992</c:v>
                </c:pt>
                <c:pt idx="18031">
                  <c:v>-49.287999999999997</c:v>
                </c:pt>
                <c:pt idx="18032">
                  <c:v>-49.285999999999994</c:v>
                </c:pt>
                <c:pt idx="18033">
                  <c:v>-49.283999999999992</c:v>
                </c:pt>
                <c:pt idx="18034">
                  <c:v>-49.281999999999996</c:v>
                </c:pt>
                <c:pt idx="18035">
                  <c:v>-49.279999999999994</c:v>
                </c:pt>
                <c:pt idx="18036">
                  <c:v>-49.277999999999992</c:v>
                </c:pt>
                <c:pt idx="18037">
                  <c:v>-49.275999999999996</c:v>
                </c:pt>
                <c:pt idx="18038">
                  <c:v>-49.273999999999994</c:v>
                </c:pt>
                <c:pt idx="18039">
                  <c:v>-49.271999999999991</c:v>
                </c:pt>
                <c:pt idx="18040">
                  <c:v>-49.269999999999996</c:v>
                </c:pt>
                <c:pt idx="18041">
                  <c:v>-49.267999999999994</c:v>
                </c:pt>
                <c:pt idx="18042">
                  <c:v>-49.265999999999991</c:v>
                </c:pt>
                <c:pt idx="18043">
                  <c:v>-49.263999999999996</c:v>
                </c:pt>
                <c:pt idx="18044">
                  <c:v>-49.261999999999993</c:v>
                </c:pt>
                <c:pt idx="18045">
                  <c:v>-49.259999999999991</c:v>
                </c:pt>
                <c:pt idx="18046">
                  <c:v>-49.257999999999996</c:v>
                </c:pt>
                <c:pt idx="18047">
                  <c:v>-49.255999999999993</c:v>
                </c:pt>
                <c:pt idx="18048">
                  <c:v>-49.253999999999998</c:v>
                </c:pt>
                <c:pt idx="18049">
                  <c:v>-49.251999999999995</c:v>
                </c:pt>
                <c:pt idx="18050">
                  <c:v>-49.249999999999993</c:v>
                </c:pt>
                <c:pt idx="18051">
                  <c:v>-49.247999999999998</c:v>
                </c:pt>
                <c:pt idx="18052">
                  <c:v>-49.245999999999995</c:v>
                </c:pt>
                <c:pt idx="18053">
                  <c:v>-49.243999999999993</c:v>
                </c:pt>
                <c:pt idx="18054">
                  <c:v>-49.241999999999997</c:v>
                </c:pt>
                <c:pt idx="18055">
                  <c:v>-49.239999999999995</c:v>
                </c:pt>
                <c:pt idx="18056">
                  <c:v>-49.237999999999992</c:v>
                </c:pt>
                <c:pt idx="18057">
                  <c:v>-49.235999999999997</c:v>
                </c:pt>
                <c:pt idx="18058">
                  <c:v>-49.233999999999995</c:v>
                </c:pt>
                <c:pt idx="18059">
                  <c:v>-49.231999999999992</c:v>
                </c:pt>
                <c:pt idx="18060">
                  <c:v>-49.23</c:v>
                </c:pt>
                <c:pt idx="18061">
                  <c:v>-49.227999999999994</c:v>
                </c:pt>
                <c:pt idx="18062">
                  <c:v>-49.225999999999992</c:v>
                </c:pt>
                <c:pt idx="18063">
                  <c:v>-49.223999999999997</c:v>
                </c:pt>
                <c:pt idx="18064">
                  <c:v>-49.221999999999994</c:v>
                </c:pt>
                <c:pt idx="18065">
                  <c:v>-49.219999999999992</c:v>
                </c:pt>
                <c:pt idx="18066">
                  <c:v>-49.217999999999996</c:v>
                </c:pt>
                <c:pt idx="18067">
                  <c:v>-49.215999999999994</c:v>
                </c:pt>
                <c:pt idx="18068">
                  <c:v>-49.213999999999992</c:v>
                </c:pt>
                <c:pt idx="18069">
                  <c:v>-49.211999999999996</c:v>
                </c:pt>
                <c:pt idx="18070">
                  <c:v>-49.209999999999994</c:v>
                </c:pt>
                <c:pt idx="18071">
                  <c:v>-49.207999999999991</c:v>
                </c:pt>
                <c:pt idx="18072">
                  <c:v>-49.205999999999996</c:v>
                </c:pt>
                <c:pt idx="18073">
                  <c:v>-49.203999999999994</c:v>
                </c:pt>
                <c:pt idx="18074">
                  <c:v>-49.201999999999991</c:v>
                </c:pt>
                <c:pt idx="18075">
                  <c:v>-49.199999999999996</c:v>
                </c:pt>
                <c:pt idx="18076">
                  <c:v>-49.197999999999993</c:v>
                </c:pt>
                <c:pt idx="18077">
                  <c:v>-49.195999999999991</c:v>
                </c:pt>
                <c:pt idx="18078">
                  <c:v>-49.193999999999996</c:v>
                </c:pt>
                <c:pt idx="18079">
                  <c:v>-49.191999999999993</c:v>
                </c:pt>
                <c:pt idx="18080">
                  <c:v>-49.19</c:v>
                </c:pt>
                <c:pt idx="18081">
                  <c:v>-49.187999999999995</c:v>
                </c:pt>
                <c:pt idx="18082">
                  <c:v>-49.185999999999993</c:v>
                </c:pt>
                <c:pt idx="18083">
                  <c:v>-49.183999999999997</c:v>
                </c:pt>
                <c:pt idx="18084">
                  <c:v>-49.181999999999995</c:v>
                </c:pt>
                <c:pt idx="18085">
                  <c:v>-49.179999999999993</c:v>
                </c:pt>
                <c:pt idx="18086">
                  <c:v>-49.177999999999997</c:v>
                </c:pt>
                <c:pt idx="18087">
                  <c:v>-49.175999999999995</c:v>
                </c:pt>
                <c:pt idx="18088">
                  <c:v>-49.173999999999992</c:v>
                </c:pt>
                <c:pt idx="18089">
                  <c:v>-49.171999999999997</c:v>
                </c:pt>
                <c:pt idx="18090">
                  <c:v>-49.169999999999995</c:v>
                </c:pt>
                <c:pt idx="18091">
                  <c:v>-49.167999999999992</c:v>
                </c:pt>
                <c:pt idx="18092">
                  <c:v>-49.165999999999997</c:v>
                </c:pt>
                <c:pt idx="18093">
                  <c:v>-49.163999999999994</c:v>
                </c:pt>
                <c:pt idx="18094">
                  <c:v>-49.161999999999992</c:v>
                </c:pt>
                <c:pt idx="18095">
                  <c:v>-49.16</c:v>
                </c:pt>
                <c:pt idx="18096">
                  <c:v>-49.157999999999994</c:v>
                </c:pt>
                <c:pt idx="18097">
                  <c:v>-49.155999999999992</c:v>
                </c:pt>
                <c:pt idx="18098">
                  <c:v>-49.153999999999996</c:v>
                </c:pt>
                <c:pt idx="18099">
                  <c:v>-49.151999999999994</c:v>
                </c:pt>
                <c:pt idx="18100">
                  <c:v>-49.149999999999991</c:v>
                </c:pt>
                <c:pt idx="18101">
                  <c:v>-49.147999999999996</c:v>
                </c:pt>
                <c:pt idx="18102">
                  <c:v>-49.145999999999994</c:v>
                </c:pt>
                <c:pt idx="18103">
                  <c:v>-49.143999999999991</c:v>
                </c:pt>
                <c:pt idx="18104">
                  <c:v>-49.141999999999996</c:v>
                </c:pt>
                <c:pt idx="18105">
                  <c:v>-49.139999999999993</c:v>
                </c:pt>
                <c:pt idx="18106">
                  <c:v>-49.137999999999991</c:v>
                </c:pt>
                <c:pt idx="18107">
                  <c:v>-49.135999999999996</c:v>
                </c:pt>
                <c:pt idx="18108">
                  <c:v>-49.133999999999993</c:v>
                </c:pt>
                <c:pt idx="18109">
                  <c:v>-49.131999999999991</c:v>
                </c:pt>
                <c:pt idx="18110">
                  <c:v>-49.129999999999995</c:v>
                </c:pt>
                <c:pt idx="18111">
                  <c:v>-49.127999999999993</c:v>
                </c:pt>
                <c:pt idx="18112">
                  <c:v>-49.125999999999998</c:v>
                </c:pt>
                <c:pt idx="18113">
                  <c:v>-49.123999999999995</c:v>
                </c:pt>
                <c:pt idx="18114">
                  <c:v>-49.121999999999993</c:v>
                </c:pt>
                <c:pt idx="18115">
                  <c:v>-49.12</c:v>
                </c:pt>
                <c:pt idx="18116">
                  <c:v>-49.117999999999995</c:v>
                </c:pt>
                <c:pt idx="18117">
                  <c:v>-49.115999999999993</c:v>
                </c:pt>
                <c:pt idx="18118">
                  <c:v>-49.113999999999997</c:v>
                </c:pt>
                <c:pt idx="18119">
                  <c:v>-49.111999999999995</c:v>
                </c:pt>
                <c:pt idx="18120">
                  <c:v>-49.109999999999992</c:v>
                </c:pt>
                <c:pt idx="18121">
                  <c:v>-49.107999999999997</c:v>
                </c:pt>
                <c:pt idx="18122">
                  <c:v>-49.105999999999995</c:v>
                </c:pt>
                <c:pt idx="18123">
                  <c:v>-49.103999999999992</c:v>
                </c:pt>
                <c:pt idx="18124">
                  <c:v>-49.101999999999997</c:v>
                </c:pt>
                <c:pt idx="18125">
                  <c:v>-49.099999999999994</c:v>
                </c:pt>
                <c:pt idx="18126">
                  <c:v>-49.097999999999992</c:v>
                </c:pt>
                <c:pt idx="18127">
                  <c:v>-49.095999999999997</c:v>
                </c:pt>
                <c:pt idx="18128">
                  <c:v>-49.093999999999994</c:v>
                </c:pt>
                <c:pt idx="18129">
                  <c:v>-49.091999999999992</c:v>
                </c:pt>
                <c:pt idx="18130">
                  <c:v>-49.089999999999996</c:v>
                </c:pt>
                <c:pt idx="18131">
                  <c:v>-49.087999999999994</c:v>
                </c:pt>
                <c:pt idx="18132">
                  <c:v>-49.085999999999991</c:v>
                </c:pt>
                <c:pt idx="18133">
                  <c:v>-49.083999999999996</c:v>
                </c:pt>
                <c:pt idx="18134">
                  <c:v>-49.081999999999994</c:v>
                </c:pt>
                <c:pt idx="18135">
                  <c:v>-49.079999999999991</c:v>
                </c:pt>
                <c:pt idx="18136">
                  <c:v>-49.077999999999996</c:v>
                </c:pt>
                <c:pt idx="18137">
                  <c:v>-49.075999999999993</c:v>
                </c:pt>
                <c:pt idx="18138">
                  <c:v>-49.073999999999991</c:v>
                </c:pt>
                <c:pt idx="18139">
                  <c:v>-49.071999999999996</c:v>
                </c:pt>
                <c:pt idx="18140">
                  <c:v>-49.069999999999993</c:v>
                </c:pt>
                <c:pt idx="18141">
                  <c:v>-49.067999999999998</c:v>
                </c:pt>
                <c:pt idx="18142">
                  <c:v>-49.065999999999995</c:v>
                </c:pt>
                <c:pt idx="18143">
                  <c:v>-49.063999999999993</c:v>
                </c:pt>
                <c:pt idx="18144">
                  <c:v>-49.061999999999998</c:v>
                </c:pt>
                <c:pt idx="18145">
                  <c:v>-49.059999999999995</c:v>
                </c:pt>
                <c:pt idx="18146">
                  <c:v>-49.057999999999993</c:v>
                </c:pt>
                <c:pt idx="18147">
                  <c:v>-49.055999999999997</c:v>
                </c:pt>
                <c:pt idx="18148">
                  <c:v>-49.053999999999995</c:v>
                </c:pt>
                <c:pt idx="18149">
                  <c:v>-49.051999999999992</c:v>
                </c:pt>
                <c:pt idx="18150">
                  <c:v>-49.05</c:v>
                </c:pt>
                <c:pt idx="18151">
                  <c:v>-49.047999999999995</c:v>
                </c:pt>
                <c:pt idx="18152">
                  <c:v>-49.045999999999992</c:v>
                </c:pt>
                <c:pt idx="18153">
                  <c:v>-49.043999999999997</c:v>
                </c:pt>
                <c:pt idx="18154">
                  <c:v>-49.041999999999994</c:v>
                </c:pt>
                <c:pt idx="18155">
                  <c:v>-49.039999999999992</c:v>
                </c:pt>
                <c:pt idx="18156">
                  <c:v>-49.037999999999997</c:v>
                </c:pt>
                <c:pt idx="18157">
                  <c:v>-49.035999999999994</c:v>
                </c:pt>
                <c:pt idx="18158">
                  <c:v>-49.033999999999992</c:v>
                </c:pt>
                <c:pt idx="18159">
                  <c:v>-49.031999999999996</c:v>
                </c:pt>
                <c:pt idx="18160">
                  <c:v>-49.029999999999994</c:v>
                </c:pt>
                <c:pt idx="18161">
                  <c:v>-49.027999999999992</c:v>
                </c:pt>
                <c:pt idx="18162">
                  <c:v>-49.025999999999996</c:v>
                </c:pt>
                <c:pt idx="18163">
                  <c:v>-49.023999999999994</c:v>
                </c:pt>
                <c:pt idx="18164">
                  <c:v>-49.021999999999991</c:v>
                </c:pt>
                <c:pt idx="18165">
                  <c:v>-49.019999999999996</c:v>
                </c:pt>
                <c:pt idx="18166">
                  <c:v>-49.017999999999994</c:v>
                </c:pt>
                <c:pt idx="18167">
                  <c:v>-49.015999999999991</c:v>
                </c:pt>
                <c:pt idx="18168">
                  <c:v>-49.013999999999996</c:v>
                </c:pt>
                <c:pt idx="18169">
                  <c:v>-49.011999999999993</c:v>
                </c:pt>
                <c:pt idx="18170">
                  <c:v>-49.009999999999991</c:v>
                </c:pt>
                <c:pt idx="18171">
                  <c:v>-49.007999999999996</c:v>
                </c:pt>
                <c:pt idx="18172">
                  <c:v>-49.005999999999993</c:v>
                </c:pt>
                <c:pt idx="18173">
                  <c:v>-49.003999999999998</c:v>
                </c:pt>
                <c:pt idx="18174">
                  <c:v>-49.001999999999995</c:v>
                </c:pt>
                <c:pt idx="18175">
                  <c:v>-48.999999999999993</c:v>
                </c:pt>
                <c:pt idx="18176">
                  <c:v>-48.997999999999998</c:v>
                </c:pt>
                <c:pt idx="18177">
                  <c:v>-48.995999999999995</c:v>
                </c:pt>
                <c:pt idx="18178">
                  <c:v>-48.993999999999993</c:v>
                </c:pt>
                <c:pt idx="18179">
                  <c:v>-48.991999999999997</c:v>
                </c:pt>
                <c:pt idx="18180">
                  <c:v>-48.989999999999995</c:v>
                </c:pt>
                <c:pt idx="18181">
                  <c:v>-48.987999999999992</c:v>
                </c:pt>
                <c:pt idx="18182">
                  <c:v>-48.985999999999997</c:v>
                </c:pt>
                <c:pt idx="18183">
                  <c:v>-48.983999999999995</c:v>
                </c:pt>
                <c:pt idx="18184">
                  <c:v>-48.981999999999992</c:v>
                </c:pt>
                <c:pt idx="18185">
                  <c:v>-48.98</c:v>
                </c:pt>
                <c:pt idx="18186">
                  <c:v>-48.977999999999994</c:v>
                </c:pt>
                <c:pt idx="18187">
                  <c:v>-48.975999999999992</c:v>
                </c:pt>
                <c:pt idx="18188">
                  <c:v>-48.973999999999997</c:v>
                </c:pt>
                <c:pt idx="18189">
                  <c:v>-48.971999999999994</c:v>
                </c:pt>
                <c:pt idx="18190">
                  <c:v>-48.969999999999992</c:v>
                </c:pt>
                <c:pt idx="18191">
                  <c:v>-48.967999999999996</c:v>
                </c:pt>
                <c:pt idx="18192">
                  <c:v>-48.965999999999994</c:v>
                </c:pt>
                <c:pt idx="18193">
                  <c:v>-48.963999999999992</c:v>
                </c:pt>
                <c:pt idx="18194">
                  <c:v>-48.961999999999996</c:v>
                </c:pt>
                <c:pt idx="18195">
                  <c:v>-48.959999999999994</c:v>
                </c:pt>
                <c:pt idx="18196">
                  <c:v>-48.957999999999991</c:v>
                </c:pt>
                <c:pt idx="18197">
                  <c:v>-48.955999999999996</c:v>
                </c:pt>
                <c:pt idx="18198">
                  <c:v>-48.953999999999994</c:v>
                </c:pt>
                <c:pt idx="18199">
                  <c:v>-48.951999999999991</c:v>
                </c:pt>
                <c:pt idx="18200">
                  <c:v>-48.949999999999996</c:v>
                </c:pt>
                <c:pt idx="18201">
                  <c:v>-48.947999999999993</c:v>
                </c:pt>
                <c:pt idx="18202">
                  <c:v>-48.945999999999991</c:v>
                </c:pt>
                <c:pt idx="18203">
                  <c:v>-48.943999999999996</c:v>
                </c:pt>
                <c:pt idx="18204">
                  <c:v>-48.941999999999993</c:v>
                </c:pt>
                <c:pt idx="18205">
                  <c:v>-48.94</c:v>
                </c:pt>
                <c:pt idx="18206">
                  <c:v>-48.937999999999995</c:v>
                </c:pt>
                <c:pt idx="18207">
                  <c:v>-48.935999999999993</c:v>
                </c:pt>
                <c:pt idx="18208">
                  <c:v>-48.933999999999997</c:v>
                </c:pt>
                <c:pt idx="18209">
                  <c:v>-48.931999999999995</c:v>
                </c:pt>
                <c:pt idx="18210">
                  <c:v>-48.929999999999993</c:v>
                </c:pt>
                <c:pt idx="18211">
                  <c:v>-48.927999999999997</c:v>
                </c:pt>
                <c:pt idx="18212">
                  <c:v>-48.925999999999995</c:v>
                </c:pt>
                <c:pt idx="18213">
                  <c:v>-48.923999999999992</c:v>
                </c:pt>
                <c:pt idx="18214">
                  <c:v>-48.921999999999997</c:v>
                </c:pt>
                <c:pt idx="18215">
                  <c:v>-48.919999999999995</c:v>
                </c:pt>
                <c:pt idx="18216">
                  <c:v>-48.917999999999992</c:v>
                </c:pt>
                <c:pt idx="18217">
                  <c:v>-48.915999999999997</c:v>
                </c:pt>
                <c:pt idx="18218">
                  <c:v>-48.913999999999994</c:v>
                </c:pt>
                <c:pt idx="18219">
                  <c:v>-48.911999999999992</c:v>
                </c:pt>
                <c:pt idx="18220">
                  <c:v>-48.91</c:v>
                </c:pt>
                <c:pt idx="18221">
                  <c:v>-48.907999999999994</c:v>
                </c:pt>
                <c:pt idx="18222">
                  <c:v>-48.905999999999992</c:v>
                </c:pt>
                <c:pt idx="18223">
                  <c:v>-48.903999999999996</c:v>
                </c:pt>
                <c:pt idx="18224">
                  <c:v>-48.901999999999994</c:v>
                </c:pt>
                <c:pt idx="18225">
                  <c:v>-48.899999999999991</c:v>
                </c:pt>
                <c:pt idx="18226">
                  <c:v>-48.897999999999996</c:v>
                </c:pt>
                <c:pt idx="18227">
                  <c:v>-48.895999999999994</c:v>
                </c:pt>
                <c:pt idx="18228">
                  <c:v>-48.893999999999991</c:v>
                </c:pt>
                <c:pt idx="18229">
                  <c:v>-48.891999999999996</c:v>
                </c:pt>
                <c:pt idx="18230">
                  <c:v>-48.889999999999993</c:v>
                </c:pt>
                <c:pt idx="18231">
                  <c:v>-48.887999999999991</c:v>
                </c:pt>
                <c:pt idx="18232">
                  <c:v>-48.885999999999996</c:v>
                </c:pt>
                <c:pt idx="18233">
                  <c:v>-48.883999999999993</c:v>
                </c:pt>
                <c:pt idx="18234">
                  <c:v>-48.881999999999991</c:v>
                </c:pt>
                <c:pt idx="18235">
                  <c:v>-48.879999999999995</c:v>
                </c:pt>
                <c:pt idx="18236">
                  <c:v>-48.877999999999993</c:v>
                </c:pt>
                <c:pt idx="18237">
                  <c:v>-48.875999999999998</c:v>
                </c:pt>
                <c:pt idx="18238">
                  <c:v>-48.873999999999995</c:v>
                </c:pt>
                <c:pt idx="18239">
                  <c:v>-48.871999999999993</c:v>
                </c:pt>
                <c:pt idx="18240">
                  <c:v>-48.87</c:v>
                </c:pt>
                <c:pt idx="18241">
                  <c:v>-48.867999999999995</c:v>
                </c:pt>
                <c:pt idx="18242">
                  <c:v>-48.865999999999993</c:v>
                </c:pt>
                <c:pt idx="18243">
                  <c:v>-48.863999999999997</c:v>
                </c:pt>
                <c:pt idx="18244">
                  <c:v>-48.861999999999995</c:v>
                </c:pt>
                <c:pt idx="18245">
                  <c:v>-48.859999999999992</c:v>
                </c:pt>
                <c:pt idx="18246">
                  <c:v>-48.857999999999997</c:v>
                </c:pt>
                <c:pt idx="18247">
                  <c:v>-48.855999999999995</c:v>
                </c:pt>
                <c:pt idx="18248">
                  <c:v>-48.853999999999992</c:v>
                </c:pt>
                <c:pt idx="18249">
                  <c:v>-48.851999999999997</c:v>
                </c:pt>
                <c:pt idx="18250">
                  <c:v>-48.849999999999994</c:v>
                </c:pt>
                <c:pt idx="18251">
                  <c:v>-48.847999999999992</c:v>
                </c:pt>
                <c:pt idx="18252">
                  <c:v>-48.845999999999997</c:v>
                </c:pt>
                <c:pt idx="18253">
                  <c:v>-48.843999999999994</c:v>
                </c:pt>
                <c:pt idx="18254">
                  <c:v>-48.841999999999992</c:v>
                </c:pt>
                <c:pt idx="18255">
                  <c:v>-48.839999999999996</c:v>
                </c:pt>
                <c:pt idx="18256">
                  <c:v>-48.837999999999994</c:v>
                </c:pt>
                <c:pt idx="18257">
                  <c:v>-48.835999999999991</c:v>
                </c:pt>
                <c:pt idx="18258">
                  <c:v>-48.833999999999996</c:v>
                </c:pt>
                <c:pt idx="18259">
                  <c:v>-48.831999999999994</c:v>
                </c:pt>
                <c:pt idx="18260">
                  <c:v>-48.829999999999991</c:v>
                </c:pt>
                <c:pt idx="18261">
                  <c:v>-48.827999999999996</c:v>
                </c:pt>
                <c:pt idx="18262">
                  <c:v>-48.825999999999993</c:v>
                </c:pt>
                <c:pt idx="18263">
                  <c:v>-48.823999999999991</c:v>
                </c:pt>
                <c:pt idx="18264">
                  <c:v>-48.821999999999996</c:v>
                </c:pt>
                <c:pt idx="18265">
                  <c:v>-48.819999999999993</c:v>
                </c:pt>
                <c:pt idx="18266">
                  <c:v>-48.817999999999998</c:v>
                </c:pt>
                <c:pt idx="18267">
                  <c:v>-48.815999999999995</c:v>
                </c:pt>
                <c:pt idx="18268">
                  <c:v>-48.813999999999993</c:v>
                </c:pt>
                <c:pt idx="18269">
                  <c:v>-48.811999999999998</c:v>
                </c:pt>
                <c:pt idx="18270">
                  <c:v>-48.809999999999995</c:v>
                </c:pt>
                <c:pt idx="18271">
                  <c:v>-48.807999999999993</c:v>
                </c:pt>
                <c:pt idx="18272">
                  <c:v>-48.805999999999997</c:v>
                </c:pt>
                <c:pt idx="18273">
                  <c:v>-48.803999999999995</c:v>
                </c:pt>
                <c:pt idx="18274">
                  <c:v>-48.801999999999992</c:v>
                </c:pt>
                <c:pt idx="18275">
                  <c:v>-48.8</c:v>
                </c:pt>
                <c:pt idx="18276">
                  <c:v>-48.797999999999995</c:v>
                </c:pt>
                <c:pt idx="18277">
                  <c:v>-48.795999999999992</c:v>
                </c:pt>
                <c:pt idx="18278">
                  <c:v>-48.793999999999997</c:v>
                </c:pt>
                <c:pt idx="18279">
                  <c:v>-48.791999999999994</c:v>
                </c:pt>
                <c:pt idx="18280">
                  <c:v>-48.789999999999992</c:v>
                </c:pt>
                <c:pt idx="18281">
                  <c:v>-48.787999999999997</c:v>
                </c:pt>
                <c:pt idx="18282">
                  <c:v>-48.785999999999994</c:v>
                </c:pt>
                <c:pt idx="18283">
                  <c:v>-48.783999999999992</c:v>
                </c:pt>
                <c:pt idx="18284">
                  <c:v>-48.781999999999996</c:v>
                </c:pt>
                <c:pt idx="18285">
                  <c:v>-48.779999999999994</c:v>
                </c:pt>
                <c:pt idx="18286">
                  <c:v>-48.777999999999992</c:v>
                </c:pt>
                <c:pt idx="18287">
                  <c:v>-48.775999999999996</c:v>
                </c:pt>
                <c:pt idx="18288">
                  <c:v>-48.773999999999994</c:v>
                </c:pt>
                <c:pt idx="18289">
                  <c:v>-48.771999999999991</c:v>
                </c:pt>
                <c:pt idx="18290">
                  <c:v>-48.769999999999996</c:v>
                </c:pt>
                <c:pt idx="18291">
                  <c:v>-48.767999999999994</c:v>
                </c:pt>
                <c:pt idx="18292">
                  <c:v>-48.765999999999991</c:v>
                </c:pt>
                <c:pt idx="18293">
                  <c:v>-48.763999999999996</c:v>
                </c:pt>
                <c:pt idx="18294">
                  <c:v>-48.761999999999993</c:v>
                </c:pt>
                <c:pt idx="18295">
                  <c:v>-48.759999999999991</c:v>
                </c:pt>
                <c:pt idx="18296">
                  <c:v>-48.757999999999996</c:v>
                </c:pt>
                <c:pt idx="18297">
                  <c:v>-48.755999999999993</c:v>
                </c:pt>
                <c:pt idx="18298">
                  <c:v>-48.753999999999998</c:v>
                </c:pt>
                <c:pt idx="18299">
                  <c:v>-48.751999999999995</c:v>
                </c:pt>
                <c:pt idx="18300">
                  <c:v>-48.749999999999993</c:v>
                </c:pt>
                <c:pt idx="18301">
                  <c:v>-48.747999999999998</c:v>
                </c:pt>
                <c:pt idx="18302">
                  <c:v>-48.745999999999995</c:v>
                </c:pt>
                <c:pt idx="18303">
                  <c:v>-48.743999999999993</c:v>
                </c:pt>
                <c:pt idx="18304">
                  <c:v>-48.741999999999997</c:v>
                </c:pt>
                <c:pt idx="18305">
                  <c:v>-48.739999999999995</c:v>
                </c:pt>
                <c:pt idx="18306">
                  <c:v>-48.737999999999992</c:v>
                </c:pt>
                <c:pt idx="18307">
                  <c:v>-48.735999999999997</c:v>
                </c:pt>
                <c:pt idx="18308">
                  <c:v>-48.733999999999995</c:v>
                </c:pt>
                <c:pt idx="18309">
                  <c:v>-48.731999999999992</c:v>
                </c:pt>
                <c:pt idx="18310">
                  <c:v>-48.73</c:v>
                </c:pt>
                <c:pt idx="18311">
                  <c:v>-48.727999999999994</c:v>
                </c:pt>
                <c:pt idx="18312">
                  <c:v>-48.725999999999992</c:v>
                </c:pt>
                <c:pt idx="18313">
                  <c:v>-48.723999999999997</c:v>
                </c:pt>
                <c:pt idx="18314">
                  <c:v>-48.721999999999994</c:v>
                </c:pt>
                <c:pt idx="18315">
                  <c:v>-48.719999999999992</c:v>
                </c:pt>
                <c:pt idx="18316">
                  <c:v>-48.717999999999996</c:v>
                </c:pt>
                <c:pt idx="18317">
                  <c:v>-48.715999999999994</c:v>
                </c:pt>
                <c:pt idx="18318">
                  <c:v>-48.713999999999992</c:v>
                </c:pt>
                <c:pt idx="18319">
                  <c:v>-48.711999999999996</c:v>
                </c:pt>
                <c:pt idx="18320">
                  <c:v>-48.709999999999994</c:v>
                </c:pt>
                <c:pt idx="18321">
                  <c:v>-48.707999999999991</c:v>
                </c:pt>
                <c:pt idx="18322">
                  <c:v>-48.705999999999996</c:v>
                </c:pt>
                <c:pt idx="18323">
                  <c:v>-48.703999999999994</c:v>
                </c:pt>
                <c:pt idx="18324">
                  <c:v>-48.701999999999991</c:v>
                </c:pt>
                <c:pt idx="18325">
                  <c:v>-48.699999999999996</c:v>
                </c:pt>
                <c:pt idx="18326">
                  <c:v>-48.697999999999993</c:v>
                </c:pt>
                <c:pt idx="18327">
                  <c:v>-48.695999999999991</c:v>
                </c:pt>
                <c:pt idx="18328">
                  <c:v>-48.693999999999996</c:v>
                </c:pt>
                <c:pt idx="18329">
                  <c:v>-48.691999999999993</c:v>
                </c:pt>
                <c:pt idx="18330">
                  <c:v>-48.69</c:v>
                </c:pt>
                <c:pt idx="18331">
                  <c:v>-48.687999999999995</c:v>
                </c:pt>
                <c:pt idx="18332">
                  <c:v>-48.685999999999993</c:v>
                </c:pt>
                <c:pt idx="18333">
                  <c:v>-48.683999999999997</c:v>
                </c:pt>
                <c:pt idx="18334">
                  <c:v>-48.681999999999995</c:v>
                </c:pt>
                <c:pt idx="18335">
                  <c:v>-48.679999999999993</c:v>
                </c:pt>
                <c:pt idx="18336">
                  <c:v>-48.677999999999997</c:v>
                </c:pt>
                <c:pt idx="18337">
                  <c:v>-48.675999999999995</c:v>
                </c:pt>
                <c:pt idx="18338">
                  <c:v>-48.673999999999992</c:v>
                </c:pt>
                <c:pt idx="18339">
                  <c:v>-48.671999999999997</c:v>
                </c:pt>
                <c:pt idx="18340">
                  <c:v>-48.669999999999995</c:v>
                </c:pt>
                <c:pt idx="18341">
                  <c:v>-48.667999999999992</c:v>
                </c:pt>
                <c:pt idx="18342">
                  <c:v>-48.665999999999997</c:v>
                </c:pt>
                <c:pt idx="18343">
                  <c:v>-48.663999999999994</c:v>
                </c:pt>
                <c:pt idx="18344">
                  <c:v>-48.661999999999992</c:v>
                </c:pt>
                <c:pt idx="18345">
                  <c:v>-48.66</c:v>
                </c:pt>
                <c:pt idx="18346">
                  <c:v>-48.657999999999994</c:v>
                </c:pt>
                <c:pt idx="18347">
                  <c:v>-48.655999999999992</c:v>
                </c:pt>
                <c:pt idx="18348">
                  <c:v>-48.653999999999996</c:v>
                </c:pt>
                <c:pt idx="18349">
                  <c:v>-48.651999999999994</c:v>
                </c:pt>
                <c:pt idx="18350">
                  <c:v>-48.649999999999991</c:v>
                </c:pt>
                <c:pt idx="18351">
                  <c:v>-48.647999999999996</c:v>
                </c:pt>
                <c:pt idx="18352">
                  <c:v>-48.645999999999994</c:v>
                </c:pt>
                <c:pt idx="18353">
                  <c:v>-48.643999999999991</c:v>
                </c:pt>
                <c:pt idx="18354">
                  <c:v>-48.641999999999996</c:v>
                </c:pt>
                <c:pt idx="18355">
                  <c:v>-48.639999999999993</c:v>
                </c:pt>
                <c:pt idx="18356">
                  <c:v>-48.637999999999991</c:v>
                </c:pt>
                <c:pt idx="18357">
                  <c:v>-48.635999999999996</c:v>
                </c:pt>
                <c:pt idx="18358">
                  <c:v>-48.633999999999993</c:v>
                </c:pt>
                <c:pt idx="18359">
                  <c:v>-48.631999999999991</c:v>
                </c:pt>
                <c:pt idx="18360">
                  <c:v>-48.629999999999995</c:v>
                </c:pt>
                <c:pt idx="18361">
                  <c:v>-48.627999999999993</c:v>
                </c:pt>
                <c:pt idx="18362">
                  <c:v>-48.625999999999998</c:v>
                </c:pt>
                <c:pt idx="18363">
                  <c:v>-48.623999999999995</c:v>
                </c:pt>
                <c:pt idx="18364">
                  <c:v>-48.621999999999993</c:v>
                </c:pt>
                <c:pt idx="18365">
                  <c:v>-48.62</c:v>
                </c:pt>
                <c:pt idx="18366">
                  <c:v>-48.617999999999995</c:v>
                </c:pt>
                <c:pt idx="18367">
                  <c:v>-48.615999999999993</c:v>
                </c:pt>
                <c:pt idx="18368">
                  <c:v>-48.613999999999997</c:v>
                </c:pt>
                <c:pt idx="18369">
                  <c:v>-48.611999999999995</c:v>
                </c:pt>
                <c:pt idx="18370">
                  <c:v>-48.609999999999992</c:v>
                </c:pt>
                <c:pt idx="18371">
                  <c:v>-48.607999999999997</c:v>
                </c:pt>
                <c:pt idx="18372">
                  <c:v>-48.605999999999995</c:v>
                </c:pt>
                <c:pt idx="18373">
                  <c:v>-48.603999999999992</c:v>
                </c:pt>
                <c:pt idx="18374">
                  <c:v>-48.601999999999997</c:v>
                </c:pt>
                <c:pt idx="18375">
                  <c:v>-48.599999999999994</c:v>
                </c:pt>
                <c:pt idx="18376">
                  <c:v>-48.597999999999992</c:v>
                </c:pt>
                <c:pt idx="18377">
                  <c:v>-48.595999999999997</c:v>
                </c:pt>
                <c:pt idx="18378">
                  <c:v>-48.593999999999994</c:v>
                </c:pt>
                <c:pt idx="18379">
                  <c:v>-48.591999999999992</c:v>
                </c:pt>
                <c:pt idx="18380">
                  <c:v>-48.589999999999996</c:v>
                </c:pt>
                <c:pt idx="18381">
                  <c:v>-48.587999999999994</c:v>
                </c:pt>
                <c:pt idx="18382">
                  <c:v>-48.585999999999991</c:v>
                </c:pt>
                <c:pt idx="18383">
                  <c:v>-48.583999999999996</c:v>
                </c:pt>
                <c:pt idx="18384">
                  <c:v>-48.581999999999994</c:v>
                </c:pt>
                <c:pt idx="18385">
                  <c:v>-48.579999999999991</c:v>
                </c:pt>
                <c:pt idx="18386">
                  <c:v>-48.577999999999996</c:v>
                </c:pt>
                <c:pt idx="18387">
                  <c:v>-48.575999999999993</c:v>
                </c:pt>
                <c:pt idx="18388">
                  <c:v>-48.573999999999991</c:v>
                </c:pt>
                <c:pt idx="18389">
                  <c:v>-48.571999999999996</c:v>
                </c:pt>
                <c:pt idx="18390">
                  <c:v>-48.569999999999993</c:v>
                </c:pt>
                <c:pt idx="18391">
                  <c:v>-48.567999999999998</c:v>
                </c:pt>
                <c:pt idx="18392">
                  <c:v>-48.565999999999995</c:v>
                </c:pt>
                <c:pt idx="18393">
                  <c:v>-48.563999999999993</c:v>
                </c:pt>
                <c:pt idx="18394">
                  <c:v>-48.561999999999998</c:v>
                </c:pt>
                <c:pt idx="18395">
                  <c:v>-48.559999999999995</c:v>
                </c:pt>
                <c:pt idx="18396">
                  <c:v>-48.557999999999993</c:v>
                </c:pt>
                <c:pt idx="18397">
                  <c:v>-48.555999999999997</c:v>
                </c:pt>
                <c:pt idx="18398">
                  <c:v>-48.553999999999995</c:v>
                </c:pt>
                <c:pt idx="18399">
                  <c:v>-48.551999999999992</c:v>
                </c:pt>
                <c:pt idx="18400">
                  <c:v>-48.55</c:v>
                </c:pt>
                <c:pt idx="18401">
                  <c:v>-48.547999999999995</c:v>
                </c:pt>
                <c:pt idx="18402">
                  <c:v>-48.545999999999992</c:v>
                </c:pt>
                <c:pt idx="18403">
                  <c:v>-48.543999999999997</c:v>
                </c:pt>
                <c:pt idx="18404">
                  <c:v>-48.541999999999994</c:v>
                </c:pt>
                <c:pt idx="18405">
                  <c:v>-48.539999999999992</c:v>
                </c:pt>
                <c:pt idx="18406">
                  <c:v>-48.537999999999997</c:v>
                </c:pt>
                <c:pt idx="18407">
                  <c:v>-48.535999999999994</c:v>
                </c:pt>
                <c:pt idx="18408">
                  <c:v>-48.533999999999992</c:v>
                </c:pt>
                <c:pt idx="18409">
                  <c:v>-48.531999999999996</c:v>
                </c:pt>
                <c:pt idx="18410">
                  <c:v>-48.529999999999994</c:v>
                </c:pt>
                <c:pt idx="18411">
                  <c:v>-48.527999999999992</c:v>
                </c:pt>
                <c:pt idx="18412">
                  <c:v>-48.525999999999996</c:v>
                </c:pt>
                <c:pt idx="18413">
                  <c:v>-48.523999999999994</c:v>
                </c:pt>
                <c:pt idx="18414">
                  <c:v>-48.521999999999991</c:v>
                </c:pt>
                <c:pt idx="18415">
                  <c:v>-48.519999999999996</c:v>
                </c:pt>
                <c:pt idx="18416">
                  <c:v>-48.517999999999994</c:v>
                </c:pt>
                <c:pt idx="18417">
                  <c:v>-48.515999999999991</c:v>
                </c:pt>
                <c:pt idx="18418">
                  <c:v>-48.513999999999996</c:v>
                </c:pt>
                <c:pt idx="18419">
                  <c:v>-48.511999999999993</c:v>
                </c:pt>
                <c:pt idx="18420">
                  <c:v>-48.509999999999991</c:v>
                </c:pt>
                <c:pt idx="18421">
                  <c:v>-48.507999999999996</c:v>
                </c:pt>
                <c:pt idx="18422">
                  <c:v>-48.505999999999993</c:v>
                </c:pt>
                <c:pt idx="18423">
                  <c:v>-48.503999999999998</c:v>
                </c:pt>
                <c:pt idx="18424">
                  <c:v>-48.501999999999995</c:v>
                </c:pt>
                <c:pt idx="18425">
                  <c:v>-48.499999999999993</c:v>
                </c:pt>
                <c:pt idx="18426">
                  <c:v>-48.497999999999998</c:v>
                </c:pt>
                <c:pt idx="18427">
                  <c:v>-48.495999999999995</c:v>
                </c:pt>
                <c:pt idx="18428">
                  <c:v>-48.493999999999993</c:v>
                </c:pt>
                <c:pt idx="18429">
                  <c:v>-48.491999999999997</c:v>
                </c:pt>
                <c:pt idx="18430">
                  <c:v>-48.489999999999995</c:v>
                </c:pt>
                <c:pt idx="18431">
                  <c:v>-48.487999999999992</c:v>
                </c:pt>
                <c:pt idx="18432">
                  <c:v>-48.485999999999997</c:v>
                </c:pt>
                <c:pt idx="18433">
                  <c:v>-48.483999999999995</c:v>
                </c:pt>
                <c:pt idx="18434">
                  <c:v>-48.481999999999992</c:v>
                </c:pt>
                <c:pt idx="18435">
                  <c:v>-48.48</c:v>
                </c:pt>
                <c:pt idx="18436">
                  <c:v>-48.477999999999994</c:v>
                </c:pt>
                <c:pt idx="18437">
                  <c:v>-48.475999999999992</c:v>
                </c:pt>
                <c:pt idx="18438">
                  <c:v>-48.473999999999997</c:v>
                </c:pt>
                <c:pt idx="18439">
                  <c:v>-48.471999999999994</c:v>
                </c:pt>
                <c:pt idx="18440">
                  <c:v>-48.469999999999992</c:v>
                </c:pt>
                <c:pt idx="18441">
                  <c:v>-48.467999999999996</c:v>
                </c:pt>
                <c:pt idx="18442">
                  <c:v>-48.465999999999994</c:v>
                </c:pt>
                <c:pt idx="18443">
                  <c:v>-48.463999999999992</c:v>
                </c:pt>
                <c:pt idx="18444">
                  <c:v>-48.461999999999996</c:v>
                </c:pt>
                <c:pt idx="18445">
                  <c:v>-48.459999999999994</c:v>
                </c:pt>
                <c:pt idx="18446">
                  <c:v>-48.457999999999991</c:v>
                </c:pt>
                <c:pt idx="18447">
                  <c:v>-48.455999999999996</c:v>
                </c:pt>
                <c:pt idx="18448">
                  <c:v>-48.453999999999994</c:v>
                </c:pt>
                <c:pt idx="18449">
                  <c:v>-48.451999999999991</c:v>
                </c:pt>
                <c:pt idx="18450">
                  <c:v>-48.449999999999996</c:v>
                </c:pt>
                <c:pt idx="18451">
                  <c:v>-48.447999999999993</c:v>
                </c:pt>
                <c:pt idx="18452">
                  <c:v>-48.445999999999991</c:v>
                </c:pt>
                <c:pt idx="18453">
                  <c:v>-48.443999999999996</c:v>
                </c:pt>
                <c:pt idx="18454">
                  <c:v>-48.441999999999993</c:v>
                </c:pt>
                <c:pt idx="18455">
                  <c:v>-48.44</c:v>
                </c:pt>
                <c:pt idx="18456">
                  <c:v>-48.437999999999995</c:v>
                </c:pt>
                <c:pt idx="18457">
                  <c:v>-48.435999999999993</c:v>
                </c:pt>
                <c:pt idx="18458">
                  <c:v>-48.433999999999997</c:v>
                </c:pt>
                <c:pt idx="18459">
                  <c:v>-48.431999999999995</c:v>
                </c:pt>
                <c:pt idx="18460">
                  <c:v>-48.429999999999993</c:v>
                </c:pt>
                <c:pt idx="18461">
                  <c:v>-48.427999999999997</c:v>
                </c:pt>
                <c:pt idx="18462">
                  <c:v>-48.425999999999995</c:v>
                </c:pt>
                <c:pt idx="18463">
                  <c:v>-48.423999999999992</c:v>
                </c:pt>
                <c:pt idx="18464">
                  <c:v>-48.421999999999997</c:v>
                </c:pt>
                <c:pt idx="18465">
                  <c:v>-48.419999999999995</c:v>
                </c:pt>
                <c:pt idx="18466">
                  <c:v>-48.417999999999992</c:v>
                </c:pt>
                <c:pt idx="18467">
                  <c:v>-48.415999999999997</c:v>
                </c:pt>
                <c:pt idx="18468">
                  <c:v>-48.413999999999994</c:v>
                </c:pt>
                <c:pt idx="18469">
                  <c:v>-48.411999999999992</c:v>
                </c:pt>
                <c:pt idx="18470">
                  <c:v>-48.41</c:v>
                </c:pt>
                <c:pt idx="18471">
                  <c:v>-48.407999999999994</c:v>
                </c:pt>
                <c:pt idx="18472">
                  <c:v>-48.405999999999992</c:v>
                </c:pt>
                <c:pt idx="18473">
                  <c:v>-48.403999999999996</c:v>
                </c:pt>
                <c:pt idx="18474">
                  <c:v>-48.401999999999994</c:v>
                </c:pt>
                <c:pt idx="18475">
                  <c:v>-48.399999999999991</c:v>
                </c:pt>
                <c:pt idx="18476">
                  <c:v>-48.397999999999996</c:v>
                </c:pt>
                <c:pt idx="18477">
                  <c:v>-48.395999999999994</c:v>
                </c:pt>
                <c:pt idx="18478">
                  <c:v>-48.393999999999991</c:v>
                </c:pt>
                <c:pt idx="18479">
                  <c:v>-48.391999999999996</c:v>
                </c:pt>
                <c:pt idx="18480">
                  <c:v>-48.389999999999993</c:v>
                </c:pt>
                <c:pt idx="18481">
                  <c:v>-48.387999999999991</c:v>
                </c:pt>
                <c:pt idx="18482">
                  <c:v>-48.385999999999996</c:v>
                </c:pt>
                <c:pt idx="18483">
                  <c:v>-48.383999999999993</c:v>
                </c:pt>
                <c:pt idx="18484">
                  <c:v>-48.381999999999991</c:v>
                </c:pt>
                <c:pt idx="18485">
                  <c:v>-48.379999999999995</c:v>
                </c:pt>
                <c:pt idx="18486">
                  <c:v>-48.377999999999993</c:v>
                </c:pt>
                <c:pt idx="18487">
                  <c:v>-48.375999999999998</c:v>
                </c:pt>
                <c:pt idx="18488">
                  <c:v>-48.373999999999995</c:v>
                </c:pt>
                <c:pt idx="18489">
                  <c:v>-48.371999999999993</c:v>
                </c:pt>
                <c:pt idx="18490">
                  <c:v>-48.37</c:v>
                </c:pt>
                <c:pt idx="18491">
                  <c:v>-48.367999999999995</c:v>
                </c:pt>
                <c:pt idx="18492">
                  <c:v>-48.365999999999993</c:v>
                </c:pt>
                <c:pt idx="18493">
                  <c:v>-48.363999999999997</c:v>
                </c:pt>
                <c:pt idx="18494">
                  <c:v>-48.361999999999995</c:v>
                </c:pt>
                <c:pt idx="18495">
                  <c:v>-48.359999999999992</c:v>
                </c:pt>
                <c:pt idx="18496">
                  <c:v>-48.357999999999997</c:v>
                </c:pt>
                <c:pt idx="18497">
                  <c:v>-48.355999999999995</c:v>
                </c:pt>
                <c:pt idx="18498">
                  <c:v>-48.353999999999992</c:v>
                </c:pt>
                <c:pt idx="18499">
                  <c:v>-48.351999999999997</c:v>
                </c:pt>
                <c:pt idx="18500">
                  <c:v>-48.349999999999994</c:v>
                </c:pt>
                <c:pt idx="18501">
                  <c:v>-48.347999999999992</c:v>
                </c:pt>
                <c:pt idx="18502">
                  <c:v>-48.345999999999997</c:v>
                </c:pt>
                <c:pt idx="18503">
                  <c:v>-48.343999999999994</c:v>
                </c:pt>
                <c:pt idx="18504">
                  <c:v>-48.341999999999992</c:v>
                </c:pt>
                <c:pt idx="18505">
                  <c:v>-48.339999999999996</c:v>
                </c:pt>
                <c:pt idx="18506">
                  <c:v>-48.337999999999994</c:v>
                </c:pt>
                <c:pt idx="18507">
                  <c:v>-48.335999999999991</c:v>
                </c:pt>
                <c:pt idx="18508">
                  <c:v>-48.333999999999996</c:v>
                </c:pt>
                <c:pt idx="18509">
                  <c:v>-48.331999999999994</c:v>
                </c:pt>
                <c:pt idx="18510">
                  <c:v>-48.329999999999991</c:v>
                </c:pt>
                <c:pt idx="18511">
                  <c:v>-48.327999999999996</c:v>
                </c:pt>
                <c:pt idx="18512">
                  <c:v>-48.325999999999993</c:v>
                </c:pt>
                <c:pt idx="18513">
                  <c:v>-48.323999999999991</c:v>
                </c:pt>
                <c:pt idx="18514">
                  <c:v>-48.321999999999996</c:v>
                </c:pt>
                <c:pt idx="18515">
                  <c:v>-48.319999999999993</c:v>
                </c:pt>
                <c:pt idx="18516">
                  <c:v>-48.317999999999998</c:v>
                </c:pt>
                <c:pt idx="18517">
                  <c:v>-48.315999999999995</c:v>
                </c:pt>
                <c:pt idx="18518">
                  <c:v>-48.313999999999993</c:v>
                </c:pt>
                <c:pt idx="18519">
                  <c:v>-48.311999999999998</c:v>
                </c:pt>
                <c:pt idx="18520">
                  <c:v>-48.309999999999995</c:v>
                </c:pt>
                <c:pt idx="18521">
                  <c:v>-48.307999999999993</c:v>
                </c:pt>
                <c:pt idx="18522">
                  <c:v>-48.305999999999997</c:v>
                </c:pt>
                <c:pt idx="18523">
                  <c:v>-48.303999999999995</c:v>
                </c:pt>
                <c:pt idx="18524">
                  <c:v>-48.301999999999992</c:v>
                </c:pt>
                <c:pt idx="18525">
                  <c:v>-48.3</c:v>
                </c:pt>
                <c:pt idx="18526">
                  <c:v>-48.297999999999995</c:v>
                </c:pt>
                <c:pt idx="18527">
                  <c:v>-48.295999999999992</c:v>
                </c:pt>
                <c:pt idx="18528">
                  <c:v>-48.293999999999997</c:v>
                </c:pt>
                <c:pt idx="18529">
                  <c:v>-48.291999999999994</c:v>
                </c:pt>
                <c:pt idx="18530">
                  <c:v>-48.289999999999992</c:v>
                </c:pt>
                <c:pt idx="18531">
                  <c:v>-48.287999999999997</c:v>
                </c:pt>
                <c:pt idx="18532">
                  <c:v>-48.285999999999994</c:v>
                </c:pt>
                <c:pt idx="18533">
                  <c:v>-48.283999999999992</c:v>
                </c:pt>
                <c:pt idx="18534">
                  <c:v>-48.281999999999996</c:v>
                </c:pt>
                <c:pt idx="18535">
                  <c:v>-48.279999999999994</c:v>
                </c:pt>
                <c:pt idx="18536">
                  <c:v>-48.277999999999992</c:v>
                </c:pt>
                <c:pt idx="18537">
                  <c:v>-48.275999999999996</c:v>
                </c:pt>
                <c:pt idx="18538">
                  <c:v>-48.273999999999994</c:v>
                </c:pt>
                <c:pt idx="18539">
                  <c:v>-48.271999999999991</c:v>
                </c:pt>
                <c:pt idx="18540">
                  <c:v>-48.269999999999996</c:v>
                </c:pt>
                <c:pt idx="18541">
                  <c:v>-48.267999999999994</c:v>
                </c:pt>
                <c:pt idx="18542">
                  <c:v>-48.265999999999991</c:v>
                </c:pt>
                <c:pt idx="18543">
                  <c:v>-48.263999999999996</c:v>
                </c:pt>
                <c:pt idx="18544">
                  <c:v>-48.261999999999993</c:v>
                </c:pt>
                <c:pt idx="18545">
                  <c:v>-48.259999999999991</c:v>
                </c:pt>
                <c:pt idx="18546">
                  <c:v>-48.257999999999996</c:v>
                </c:pt>
                <c:pt idx="18547">
                  <c:v>-48.255999999999993</c:v>
                </c:pt>
                <c:pt idx="18548">
                  <c:v>-48.253999999999998</c:v>
                </c:pt>
                <c:pt idx="18549">
                  <c:v>-48.251999999999995</c:v>
                </c:pt>
                <c:pt idx="18550">
                  <c:v>-48.249999999999993</c:v>
                </c:pt>
                <c:pt idx="18551">
                  <c:v>-48.247999999999998</c:v>
                </c:pt>
                <c:pt idx="18552">
                  <c:v>-48.245999999999995</c:v>
                </c:pt>
                <c:pt idx="18553">
                  <c:v>-48.243999999999993</c:v>
                </c:pt>
                <c:pt idx="18554">
                  <c:v>-48.241999999999997</c:v>
                </c:pt>
                <c:pt idx="18555">
                  <c:v>-48.239999999999995</c:v>
                </c:pt>
                <c:pt idx="18556">
                  <c:v>-48.237999999999992</c:v>
                </c:pt>
                <c:pt idx="18557">
                  <c:v>-48.235999999999997</c:v>
                </c:pt>
                <c:pt idx="18558">
                  <c:v>-48.233999999999995</c:v>
                </c:pt>
                <c:pt idx="18559">
                  <c:v>-48.231999999999992</c:v>
                </c:pt>
                <c:pt idx="18560">
                  <c:v>-48.23</c:v>
                </c:pt>
                <c:pt idx="18561">
                  <c:v>-48.227999999999994</c:v>
                </c:pt>
                <c:pt idx="18562">
                  <c:v>-48.225999999999992</c:v>
                </c:pt>
                <c:pt idx="18563">
                  <c:v>-48.223999999999997</c:v>
                </c:pt>
                <c:pt idx="18564">
                  <c:v>-48.221999999999994</c:v>
                </c:pt>
                <c:pt idx="18565">
                  <c:v>-48.219999999999992</c:v>
                </c:pt>
                <c:pt idx="18566">
                  <c:v>-48.217999999999996</c:v>
                </c:pt>
                <c:pt idx="18567">
                  <c:v>-48.215999999999994</c:v>
                </c:pt>
                <c:pt idx="18568">
                  <c:v>-48.213999999999992</c:v>
                </c:pt>
                <c:pt idx="18569">
                  <c:v>-48.211999999999996</c:v>
                </c:pt>
                <c:pt idx="18570">
                  <c:v>-48.209999999999994</c:v>
                </c:pt>
                <c:pt idx="18571">
                  <c:v>-48.207999999999991</c:v>
                </c:pt>
                <c:pt idx="18572">
                  <c:v>-48.205999999999996</c:v>
                </c:pt>
                <c:pt idx="18573">
                  <c:v>-48.203999999999994</c:v>
                </c:pt>
                <c:pt idx="18574">
                  <c:v>-48.201999999999991</c:v>
                </c:pt>
                <c:pt idx="18575">
                  <c:v>-48.199999999999996</c:v>
                </c:pt>
                <c:pt idx="18576">
                  <c:v>-48.197999999999993</c:v>
                </c:pt>
                <c:pt idx="18577">
                  <c:v>-48.195999999999991</c:v>
                </c:pt>
                <c:pt idx="18578">
                  <c:v>-48.193999999999996</c:v>
                </c:pt>
                <c:pt idx="18579">
                  <c:v>-48.191999999999993</c:v>
                </c:pt>
                <c:pt idx="18580">
                  <c:v>-48.19</c:v>
                </c:pt>
                <c:pt idx="18581">
                  <c:v>-48.187999999999995</c:v>
                </c:pt>
                <c:pt idx="18582">
                  <c:v>-48.185999999999993</c:v>
                </c:pt>
                <c:pt idx="18583">
                  <c:v>-48.183999999999997</c:v>
                </c:pt>
                <c:pt idx="18584">
                  <c:v>-48.181999999999995</c:v>
                </c:pt>
                <c:pt idx="18585">
                  <c:v>-48.179999999999993</c:v>
                </c:pt>
                <c:pt idx="18586">
                  <c:v>-48.177999999999997</c:v>
                </c:pt>
                <c:pt idx="18587">
                  <c:v>-48.175999999999995</c:v>
                </c:pt>
                <c:pt idx="18588">
                  <c:v>-48.173999999999992</c:v>
                </c:pt>
                <c:pt idx="18589">
                  <c:v>-48.171999999999997</c:v>
                </c:pt>
                <c:pt idx="18590">
                  <c:v>-48.169999999999995</c:v>
                </c:pt>
                <c:pt idx="18591">
                  <c:v>-48.167999999999992</c:v>
                </c:pt>
                <c:pt idx="18592">
                  <c:v>-48.165999999999997</c:v>
                </c:pt>
                <c:pt idx="18593">
                  <c:v>-48.163999999999994</c:v>
                </c:pt>
                <c:pt idx="18594">
                  <c:v>-48.161999999999992</c:v>
                </c:pt>
                <c:pt idx="18595">
                  <c:v>-48.16</c:v>
                </c:pt>
                <c:pt idx="18596">
                  <c:v>-48.157999999999994</c:v>
                </c:pt>
                <c:pt idx="18597">
                  <c:v>-48.155999999999992</c:v>
                </c:pt>
                <c:pt idx="18598">
                  <c:v>-48.153999999999996</c:v>
                </c:pt>
                <c:pt idx="18599">
                  <c:v>-48.151999999999994</c:v>
                </c:pt>
                <c:pt idx="18600">
                  <c:v>-48.149999999999991</c:v>
                </c:pt>
                <c:pt idx="18601">
                  <c:v>-48.147999999999996</c:v>
                </c:pt>
                <c:pt idx="18602">
                  <c:v>-48.145999999999994</c:v>
                </c:pt>
                <c:pt idx="18603">
                  <c:v>-48.143999999999991</c:v>
                </c:pt>
                <c:pt idx="18604">
                  <c:v>-48.141999999999996</c:v>
                </c:pt>
                <c:pt idx="18605">
                  <c:v>-48.139999999999993</c:v>
                </c:pt>
                <c:pt idx="18606">
                  <c:v>-48.137999999999991</c:v>
                </c:pt>
                <c:pt idx="18607">
                  <c:v>-48.135999999999996</c:v>
                </c:pt>
                <c:pt idx="18608">
                  <c:v>-48.133999999999993</c:v>
                </c:pt>
                <c:pt idx="18609">
                  <c:v>-48.131999999999991</c:v>
                </c:pt>
                <c:pt idx="18610">
                  <c:v>-48.129999999999995</c:v>
                </c:pt>
                <c:pt idx="18611">
                  <c:v>-48.127999999999993</c:v>
                </c:pt>
                <c:pt idx="18612">
                  <c:v>-48.125999999999998</c:v>
                </c:pt>
                <c:pt idx="18613">
                  <c:v>-48.123999999999995</c:v>
                </c:pt>
                <c:pt idx="18614">
                  <c:v>-48.121999999999993</c:v>
                </c:pt>
                <c:pt idx="18615">
                  <c:v>-48.12</c:v>
                </c:pt>
                <c:pt idx="18616">
                  <c:v>-48.117999999999995</c:v>
                </c:pt>
                <c:pt idx="18617">
                  <c:v>-48.115999999999993</c:v>
                </c:pt>
                <c:pt idx="18618">
                  <c:v>-48.113999999999997</c:v>
                </c:pt>
                <c:pt idx="18619">
                  <c:v>-48.111999999999995</c:v>
                </c:pt>
                <c:pt idx="18620">
                  <c:v>-48.109999999999992</c:v>
                </c:pt>
                <c:pt idx="18621">
                  <c:v>-48.107999999999997</c:v>
                </c:pt>
                <c:pt idx="18622">
                  <c:v>-48.105999999999995</c:v>
                </c:pt>
                <c:pt idx="18623">
                  <c:v>-48.103999999999992</c:v>
                </c:pt>
                <c:pt idx="18624">
                  <c:v>-48.101999999999997</c:v>
                </c:pt>
                <c:pt idx="18625">
                  <c:v>-48.099999999999994</c:v>
                </c:pt>
                <c:pt idx="18626">
                  <c:v>-48.097999999999992</c:v>
                </c:pt>
                <c:pt idx="18627">
                  <c:v>-48.095999999999997</c:v>
                </c:pt>
                <c:pt idx="18628">
                  <c:v>-48.093999999999994</c:v>
                </c:pt>
                <c:pt idx="18629">
                  <c:v>-48.091999999999992</c:v>
                </c:pt>
                <c:pt idx="18630">
                  <c:v>-48.089999999999996</c:v>
                </c:pt>
                <c:pt idx="18631">
                  <c:v>-48.087999999999994</c:v>
                </c:pt>
                <c:pt idx="18632">
                  <c:v>-48.085999999999991</c:v>
                </c:pt>
                <c:pt idx="18633">
                  <c:v>-48.083999999999996</c:v>
                </c:pt>
                <c:pt idx="18634">
                  <c:v>-48.081999999999994</c:v>
                </c:pt>
                <c:pt idx="18635">
                  <c:v>-48.079999999999991</c:v>
                </c:pt>
                <c:pt idx="18636">
                  <c:v>-48.077999999999996</c:v>
                </c:pt>
                <c:pt idx="18637">
                  <c:v>-48.075999999999993</c:v>
                </c:pt>
                <c:pt idx="18638">
                  <c:v>-48.073999999999991</c:v>
                </c:pt>
                <c:pt idx="18639">
                  <c:v>-48.071999999999996</c:v>
                </c:pt>
                <c:pt idx="18640">
                  <c:v>-48.069999999999993</c:v>
                </c:pt>
                <c:pt idx="18641">
                  <c:v>-48.067999999999998</c:v>
                </c:pt>
                <c:pt idx="18642">
                  <c:v>-48.065999999999995</c:v>
                </c:pt>
                <c:pt idx="18643">
                  <c:v>-48.063999999999993</c:v>
                </c:pt>
                <c:pt idx="18644">
                  <c:v>-48.061999999999998</c:v>
                </c:pt>
                <c:pt idx="18645">
                  <c:v>-48.059999999999995</c:v>
                </c:pt>
                <c:pt idx="18646">
                  <c:v>-48.057999999999993</c:v>
                </c:pt>
                <c:pt idx="18647">
                  <c:v>-48.055999999999997</c:v>
                </c:pt>
                <c:pt idx="18648">
                  <c:v>-48.053999999999995</c:v>
                </c:pt>
                <c:pt idx="18649">
                  <c:v>-48.051999999999992</c:v>
                </c:pt>
                <c:pt idx="18650">
                  <c:v>-48.05</c:v>
                </c:pt>
                <c:pt idx="18651">
                  <c:v>-48.047999999999995</c:v>
                </c:pt>
                <c:pt idx="18652">
                  <c:v>-48.045999999999992</c:v>
                </c:pt>
                <c:pt idx="18653">
                  <c:v>-48.043999999999997</c:v>
                </c:pt>
                <c:pt idx="18654">
                  <c:v>-48.041999999999994</c:v>
                </c:pt>
                <c:pt idx="18655">
                  <c:v>-48.039999999999992</c:v>
                </c:pt>
                <c:pt idx="18656">
                  <c:v>-48.037999999999997</c:v>
                </c:pt>
                <c:pt idx="18657">
                  <c:v>-48.035999999999994</c:v>
                </c:pt>
                <c:pt idx="18658">
                  <c:v>-48.033999999999992</c:v>
                </c:pt>
                <c:pt idx="18659">
                  <c:v>-48.031999999999996</c:v>
                </c:pt>
                <c:pt idx="18660">
                  <c:v>-48.029999999999994</c:v>
                </c:pt>
                <c:pt idx="18661">
                  <c:v>-48.027999999999992</c:v>
                </c:pt>
                <c:pt idx="18662">
                  <c:v>-48.025999999999996</c:v>
                </c:pt>
                <c:pt idx="18663">
                  <c:v>-48.023999999999994</c:v>
                </c:pt>
                <c:pt idx="18664">
                  <c:v>-48.021999999999991</c:v>
                </c:pt>
                <c:pt idx="18665">
                  <c:v>-48.019999999999996</c:v>
                </c:pt>
                <c:pt idx="18666">
                  <c:v>-48.017999999999994</c:v>
                </c:pt>
                <c:pt idx="18667">
                  <c:v>-48.015999999999991</c:v>
                </c:pt>
                <c:pt idx="18668">
                  <c:v>-48.013999999999996</c:v>
                </c:pt>
                <c:pt idx="18669">
                  <c:v>-48.011999999999993</c:v>
                </c:pt>
                <c:pt idx="18670">
                  <c:v>-48.009999999999991</c:v>
                </c:pt>
                <c:pt idx="18671">
                  <c:v>-48.007999999999996</c:v>
                </c:pt>
                <c:pt idx="18672">
                  <c:v>-48.005999999999993</c:v>
                </c:pt>
                <c:pt idx="18673">
                  <c:v>-48.003999999999998</c:v>
                </c:pt>
                <c:pt idx="18674">
                  <c:v>-48.001999999999995</c:v>
                </c:pt>
                <c:pt idx="18675">
                  <c:v>-47.999999999999993</c:v>
                </c:pt>
                <c:pt idx="18676">
                  <c:v>-47.997999999999998</c:v>
                </c:pt>
                <c:pt idx="18677">
                  <c:v>-47.995999999999995</c:v>
                </c:pt>
                <c:pt idx="18678">
                  <c:v>-47.993999999999993</c:v>
                </c:pt>
                <c:pt idx="18679">
                  <c:v>-47.991999999999997</c:v>
                </c:pt>
                <c:pt idx="18680">
                  <c:v>-47.989999999999995</c:v>
                </c:pt>
                <c:pt idx="18681">
                  <c:v>-47.987999999999992</c:v>
                </c:pt>
                <c:pt idx="18682">
                  <c:v>-47.985999999999997</c:v>
                </c:pt>
                <c:pt idx="18683">
                  <c:v>-47.983999999999995</c:v>
                </c:pt>
                <c:pt idx="18684">
                  <c:v>-47.981999999999992</c:v>
                </c:pt>
                <c:pt idx="18685">
                  <c:v>-47.98</c:v>
                </c:pt>
                <c:pt idx="18686">
                  <c:v>-47.977999999999994</c:v>
                </c:pt>
                <c:pt idx="18687">
                  <c:v>-47.975999999999992</c:v>
                </c:pt>
                <c:pt idx="18688">
                  <c:v>-47.973999999999997</c:v>
                </c:pt>
                <c:pt idx="18689">
                  <c:v>-47.971999999999994</c:v>
                </c:pt>
                <c:pt idx="18690">
                  <c:v>-47.969999999999992</c:v>
                </c:pt>
                <c:pt idx="18691">
                  <c:v>-47.967999999999996</c:v>
                </c:pt>
                <c:pt idx="18692">
                  <c:v>-47.965999999999994</c:v>
                </c:pt>
                <c:pt idx="18693">
                  <c:v>-47.963999999999992</c:v>
                </c:pt>
                <c:pt idx="18694">
                  <c:v>-47.961999999999996</c:v>
                </c:pt>
                <c:pt idx="18695">
                  <c:v>-47.959999999999994</c:v>
                </c:pt>
                <c:pt idx="18696">
                  <c:v>-47.957999999999991</c:v>
                </c:pt>
                <c:pt idx="18697">
                  <c:v>-47.955999999999996</c:v>
                </c:pt>
                <c:pt idx="18698">
                  <c:v>-47.953999999999994</c:v>
                </c:pt>
                <c:pt idx="18699">
                  <c:v>-47.951999999999991</c:v>
                </c:pt>
                <c:pt idx="18700">
                  <c:v>-47.949999999999996</c:v>
                </c:pt>
                <c:pt idx="18701">
                  <c:v>-47.947999999999993</c:v>
                </c:pt>
                <c:pt idx="18702">
                  <c:v>-47.945999999999991</c:v>
                </c:pt>
                <c:pt idx="18703">
                  <c:v>-47.943999999999996</c:v>
                </c:pt>
                <c:pt idx="18704">
                  <c:v>-47.941999999999993</c:v>
                </c:pt>
                <c:pt idx="18705">
                  <c:v>-47.94</c:v>
                </c:pt>
                <c:pt idx="18706">
                  <c:v>-47.937999999999995</c:v>
                </c:pt>
                <c:pt idx="18707">
                  <c:v>-47.935999999999993</c:v>
                </c:pt>
                <c:pt idx="18708">
                  <c:v>-47.933999999999997</c:v>
                </c:pt>
                <c:pt idx="18709">
                  <c:v>-47.931999999999995</c:v>
                </c:pt>
                <c:pt idx="18710">
                  <c:v>-47.929999999999993</c:v>
                </c:pt>
                <c:pt idx="18711">
                  <c:v>-47.927999999999997</c:v>
                </c:pt>
                <c:pt idx="18712">
                  <c:v>-47.925999999999995</c:v>
                </c:pt>
                <c:pt idx="18713">
                  <c:v>-47.923999999999992</c:v>
                </c:pt>
                <c:pt idx="18714">
                  <c:v>-47.921999999999997</c:v>
                </c:pt>
                <c:pt idx="18715">
                  <c:v>-47.919999999999995</c:v>
                </c:pt>
                <c:pt idx="18716">
                  <c:v>-47.917999999999992</c:v>
                </c:pt>
                <c:pt idx="18717">
                  <c:v>-47.915999999999997</c:v>
                </c:pt>
                <c:pt idx="18718">
                  <c:v>-47.913999999999994</c:v>
                </c:pt>
                <c:pt idx="18719">
                  <c:v>-47.911999999999992</c:v>
                </c:pt>
                <c:pt idx="18720">
                  <c:v>-47.91</c:v>
                </c:pt>
                <c:pt idx="18721">
                  <c:v>-47.907999999999994</c:v>
                </c:pt>
                <c:pt idx="18722">
                  <c:v>-47.905999999999992</c:v>
                </c:pt>
                <c:pt idx="18723">
                  <c:v>-47.903999999999996</c:v>
                </c:pt>
                <c:pt idx="18724">
                  <c:v>-47.901999999999994</c:v>
                </c:pt>
                <c:pt idx="18725">
                  <c:v>-47.899999999999991</c:v>
                </c:pt>
                <c:pt idx="18726">
                  <c:v>-47.897999999999996</c:v>
                </c:pt>
                <c:pt idx="18727">
                  <c:v>-47.895999999999994</c:v>
                </c:pt>
                <c:pt idx="18728">
                  <c:v>-47.893999999999991</c:v>
                </c:pt>
                <c:pt idx="18729">
                  <c:v>-47.891999999999996</c:v>
                </c:pt>
                <c:pt idx="18730">
                  <c:v>-47.889999999999993</c:v>
                </c:pt>
                <c:pt idx="18731">
                  <c:v>-47.887999999999991</c:v>
                </c:pt>
                <c:pt idx="18732">
                  <c:v>-47.885999999999996</c:v>
                </c:pt>
                <c:pt idx="18733">
                  <c:v>-47.883999999999993</c:v>
                </c:pt>
                <c:pt idx="18734">
                  <c:v>-47.881999999999991</c:v>
                </c:pt>
                <c:pt idx="18735">
                  <c:v>-47.879999999999995</c:v>
                </c:pt>
                <c:pt idx="18736">
                  <c:v>-47.877999999999993</c:v>
                </c:pt>
                <c:pt idx="18737">
                  <c:v>-47.875999999999998</c:v>
                </c:pt>
                <c:pt idx="18738">
                  <c:v>-47.873999999999995</c:v>
                </c:pt>
                <c:pt idx="18739">
                  <c:v>-47.871999999999993</c:v>
                </c:pt>
                <c:pt idx="18740">
                  <c:v>-47.87</c:v>
                </c:pt>
                <c:pt idx="18741">
                  <c:v>-47.867999999999995</c:v>
                </c:pt>
                <c:pt idx="18742">
                  <c:v>-47.865999999999993</c:v>
                </c:pt>
                <c:pt idx="18743">
                  <c:v>-47.863999999999997</c:v>
                </c:pt>
                <c:pt idx="18744">
                  <c:v>-47.861999999999995</c:v>
                </c:pt>
                <c:pt idx="18745">
                  <c:v>-47.859999999999992</c:v>
                </c:pt>
                <c:pt idx="18746">
                  <c:v>-47.857999999999997</c:v>
                </c:pt>
                <c:pt idx="18747">
                  <c:v>-47.855999999999995</c:v>
                </c:pt>
                <c:pt idx="18748">
                  <c:v>-47.853999999999992</c:v>
                </c:pt>
                <c:pt idx="18749">
                  <c:v>-47.851999999999997</c:v>
                </c:pt>
                <c:pt idx="18750">
                  <c:v>-47.849999999999994</c:v>
                </c:pt>
                <c:pt idx="18751">
                  <c:v>-47.847999999999992</c:v>
                </c:pt>
                <c:pt idx="18752">
                  <c:v>-47.845999999999997</c:v>
                </c:pt>
                <c:pt idx="18753">
                  <c:v>-47.843999999999994</c:v>
                </c:pt>
                <c:pt idx="18754">
                  <c:v>-47.841999999999992</c:v>
                </c:pt>
                <c:pt idx="18755">
                  <c:v>-47.839999999999996</c:v>
                </c:pt>
                <c:pt idx="18756">
                  <c:v>-47.837999999999994</c:v>
                </c:pt>
                <c:pt idx="18757">
                  <c:v>-47.835999999999991</c:v>
                </c:pt>
                <c:pt idx="18758">
                  <c:v>-47.833999999999996</c:v>
                </c:pt>
                <c:pt idx="18759">
                  <c:v>-47.831999999999994</c:v>
                </c:pt>
                <c:pt idx="18760">
                  <c:v>-47.829999999999991</c:v>
                </c:pt>
                <c:pt idx="18761">
                  <c:v>-47.827999999999996</c:v>
                </c:pt>
                <c:pt idx="18762">
                  <c:v>-47.825999999999993</c:v>
                </c:pt>
                <c:pt idx="18763">
                  <c:v>-47.823999999999991</c:v>
                </c:pt>
                <c:pt idx="18764">
                  <c:v>-47.821999999999996</c:v>
                </c:pt>
                <c:pt idx="18765">
                  <c:v>-47.819999999999993</c:v>
                </c:pt>
                <c:pt idx="18766">
                  <c:v>-47.817999999999998</c:v>
                </c:pt>
                <c:pt idx="18767">
                  <c:v>-47.815999999999995</c:v>
                </c:pt>
                <c:pt idx="18768">
                  <c:v>-47.813999999999993</c:v>
                </c:pt>
                <c:pt idx="18769">
                  <c:v>-47.811999999999998</c:v>
                </c:pt>
                <c:pt idx="18770">
                  <c:v>-47.809999999999995</c:v>
                </c:pt>
                <c:pt idx="18771">
                  <c:v>-47.807999999999993</c:v>
                </c:pt>
                <c:pt idx="18772">
                  <c:v>-47.805999999999997</c:v>
                </c:pt>
                <c:pt idx="18773">
                  <c:v>-47.803999999999995</c:v>
                </c:pt>
                <c:pt idx="18774">
                  <c:v>-47.801999999999992</c:v>
                </c:pt>
                <c:pt idx="18775">
                  <c:v>-47.8</c:v>
                </c:pt>
                <c:pt idx="18776">
                  <c:v>-47.797999999999995</c:v>
                </c:pt>
                <c:pt idx="18777">
                  <c:v>-47.795999999999992</c:v>
                </c:pt>
                <c:pt idx="18778">
                  <c:v>-47.793999999999997</c:v>
                </c:pt>
                <c:pt idx="18779">
                  <c:v>-47.791999999999994</c:v>
                </c:pt>
                <c:pt idx="18780">
                  <c:v>-47.789999999999992</c:v>
                </c:pt>
                <c:pt idx="18781">
                  <c:v>-47.787999999999997</c:v>
                </c:pt>
                <c:pt idx="18782">
                  <c:v>-47.785999999999994</c:v>
                </c:pt>
                <c:pt idx="18783">
                  <c:v>-47.783999999999992</c:v>
                </c:pt>
                <c:pt idx="18784">
                  <c:v>-47.781999999999996</c:v>
                </c:pt>
                <c:pt idx="18785">
                  <c:v>-47.779999999999994</c:v>
                </c:pt>
                <c:pt idx="18786">
                  <c:v>-47.777999999999992</c:v>
                </c:pt>
                <c:pt idx="18787">
                  <c:v>-47.775999999999996</c:v>
                </c:pt>
                <c:pt idx="18788">
                  <c:v>-47.773999999999994</c:v>
                </c:pt>
                <c:pt idx="18789">
                  <c:v>-47.771999999999991</c:v>
                </c:pt>
                <c:pt idx="18790">
                  <c:v>-47.769999999999996</c:v>
                </c:pt>
                <c:pt idx="18791">
                  <c:v>-47.767999999999994</c:v>
                </c:pt>
                <c:pt idx="18792">
                  <c:v>-47.765999999999991</c:v>
                </c:pt>
                <c:pt idx="18793">
                  <c:v>-47.763999999999996</c:v>
                </c:pt>
                <c:pt idx="18794">
                  <c:v>-47.761999999999993</c:v>
                </c:pt>
                <c:pt idx="18795">
                  <c:v>-47.759999999999991</c:v>
                </c:pt>
                <c:pt idx="18796">
                  <c:v>-47.757999999999996</c:v>
                </c:pt>
                <c:pt idx="18797">
                  <c:v>-47.755999999999993</c:v>
                </c:pt>
                <c:pt idx="18798">
                  <c:v>-47.753999999999998</c:v>
                </c:pt>
                <c:pt idx="18799">
                  <c:v>-47.751999999999995</c:v>
                </c:pt>
                <c:pt idx="18800">
                  <c:v>-47.749999999999993</c:v>
                </c:pt>
                <c:pt idx="18801">
                  <c:v>-47.747999999999998</c:v>
                </c:pt>
                <c:pt idx="18802">
                  <c:v>-47.745999999999995</c:v>
                </c:pt>
                <c:pt idx="18803">
                  <c:v>-47.743999999999993</c:v>
                </c:pt>
                <c:pt idx="18804">
                  <c:v>-47.741999999999997</c:v>
                </c:pt>
                <c:pt idx="18805">
                  <c:v>-47.739999999999995</c:v>
                </c:pt>
                <c:pt idx="18806">
                  <c:v>-47.737999999999992</c:v>
                </c:pt>
                <c:pt idx="18807">
                  <c:v>-47.735999999999997</c:v>
                </c:pt>
                <c:pt idx="18808">
                  <c:v>-47.733999999999995</c:v>
                </c:pt>
                <c:pt idx="18809">
                  <c:v>-47.731999999999992</c:v>
                </c:pt>
                <c:pt idx="18810">
                  <c:v>-47.73</c:v>
                </c:pt>
                <c:pt idx="18811">
                  <c:v>-47.727999999999994</c:v>
                </c:pt>
                <c:pt idx="18812">
                  <c:v>-47.725999999999992</c:v>
                </c:pt>
                <c:pt idx="18813">
                  <c:v>-47.723999999999997</c:v>
                </c:pt>
                <c:pt idx="18814">
                  <c:v>-47.721999999999994</c:v>
                </c:pt>
                <c:pt idx="18815">
                  <c:v>-47.719999999999992</c:v>
                </c:pt>
                <c:pt idx="18816">
                  <c:v>-47.717999999999996</c:v>
                </c:pt>
                <c:pt idx="18817">
                  <c:v>-47.715999999999994</c:v>
                </c:pt>
                <c:pt idx="18818">
                  <c:v>-47.713999999999992</c:v>
                </c:pt>
                <c:pt idx="18819">
                  <c:v>-47.711999999999996</c:v>
                </c:pt>
                <c:pt idx="18820">
                  <c:v>-47.709999999999994</c:v>
                </c:pt>
                <c:pt idx="18821">
                  <c:v>-47.707999999999991</c:v>
                </c:pt>
                <c:pt idx="18822">
                  <c:v>-47.705999999999996</c:v>
                </c:pt>
                <c:pt idx="18823">
                  <c:v>-47.703999999999994</c:v>
                </c:pt>
                <c:pt idx="18824">
                  <c:v>-47.701999999999991</c:v>
                </c:pt>
                <c:pt idx="18825">
                  <c:v>-47.699999999999996</c:v>
                </c:pt>
                <c:pt idx="18826">
                  <c:v>-47.697999999999993</c:v>
                </c:pt>
                <c:pt idx="18827">
                  <c:v>-47.695999999999991</c:v>
                </c:pt>
                <c:pt idx="18828">
                  <c:v>-47.693999999999996</c:v>
                </c:pt>
                <c:pt idx="18829">
                  <c:v>-47.691999999999993</c:v>
                </c:pt>
                <c:pt idx="18830">
                  <c:v>-47.69</c:v>
                </c:pt>
                <c:pt idx="18831">
                  <c:v>-47.687999999999995</c:v>
                </c:pt>
                <c:pt idx="18832">
                  <c:v>-47.685999999999993</c:v>
                </c:pt>
                <c:pt idx="18833">
                  <c:v>-47.683999999999997</c:v>
                </c:pt>
                <c:pt idx="18834">
                  <c:v>-47.681999999999995</c:v>
                </c:pt>
                <c:pt idx="18835">
                  <c:v>-47.679999999999993</c:v>
                </c:pt>
                <c:pt idx="18836">
                  <c:v>-47.677999999999997</c:v>
                </c:pt>
                <c:pt idx="18837">
                  <c:v>-47.675999999999995</c:v>
                </c:pt>
                <c:pt idx="18838">
                  <c:v>-47.673999999999992</c:v>
                </c:pt>
                <c:pt idx="18839">
                  <c:v>-47.671999999999997</c:v>
                </c:pt>
                <c:pt idx="18840">
                  <c:v>-47.669999999999995</c:v>
                </c:pt>
                <c:pt idx="18841">
                  <c:v>-47.667999999999992</c:v>
                </c:pt>
                <c:pt idx="18842">
                  <c:v>-47.665999999999997</c:v>
                </c:pt>
                <c:pt idx="18843">
                  <c:v>-47.663999999999994</c:v>
                </c:pt>
                <c:pt idx="18844">
                  <c:v>-47.661999999999992</c:v>
                </c:pt>
                <c:pt idx="18845">
                  <c:v>-47.66</c:v>
                </c:pt>
                <c:pt idx="18846">
                  <c:v>-47.657999999999994</c:v>
                </c:pt>
                <c:pt idx="18847">
                  <c:v>-47.655999999999992</c:v>
                </c:pt>
                <c:pt idx="18848">
                  <c:v>-47.653999999999996</c:v>
                </c:pt>
                <c:pt idx="18849">
                  <c:v>-47.651999999999994</c:v>
                </c:pt>
                <c:pt idx="18850">
                  <c:v>-47.649999999999991</c:v>
                </c:pt>
                <c:pt idx="18851">
                  <c:v>-47.647999999999996</c:v>
                </c:pt>
                <c:pt idx="18852">
                  <c:v>-47.645999999999994</c:v>
                </c:pt>
                <c:pt idx="18853">
                  <c:v>-47.643999999999991</c:v>
                </c:pt>
                <c:pt idx="18854">
                  <c:v>-47.641999999999996</c:v>
                </c:pt>
                <c:pt idx="18855">
                  <c:v>-47.639999999999993</c:v>
                </c:pt>
                <c:pt idx="18856">
                  <c:v>-47.637999999999991</c:v>
                </c:pt>
                <c:pt idx="18857">
                  <c:v>-47.635999999999996</c:v>
                </c:pt>
                <c:pt idx="18858">
                  <c:v>-47.633999999999993</c:v>
                </c:pt>
                <c:pt idx="18859">
                  <c:v>-47.631999999999991</c:v>
                </c:pt>
                <c:pt idx="18860">
                  <c:v>-47.629999999999995</c:v>
                </c:pt>
                <c:pt idx="18861">
                  <c:v>-47.627999999999993</c:v>
                </c:pt>
                <c:pt idx="18862">
                  <c:v>-47.625999999999998</c:v>
                </c:pt>
                <c:pt idx="18863">
                  <c:v>-47.623999999999995</c:v>
                </c:pt>
                <c:pt idx="18864">
                  <c:v>-47.621999999999993</c:v>
                </c:pt>
                <c:pt idx="18865">
                  <c:v>-47.62</c:v>
                </c:pt>
                <c:pt idx="18866">
                  <c:v>-47.617999999999995</c:v>
                </c:pt>
                <c:pt idx="18867">
                  <c:v>-47.615999999999993</c:v>
                </c:pt>
                <c:pt idx="18868">
                  <c:v>-47.613999999999997</c:v>
                </c:pt>
                <c:pt idx="18869">
                  <c:v>-47.611999999999995</c:v>
                </c:pt>
                <c:pt idx="18870">
                  <c:v>-47.609999999999992</c:v>
                </c:pt>
                <c:pt idx="18871">
                  <c:v>-47.607999999999997</c:v>
                </c:pt>
                <c:pt idx="18872">
                  <c:v>-47.605999999999995</c:v>
                </c:pt>
                <c:pt idx="18873">
                  <c:v>-47.603999999999992</c:v>
                </c:pt>
                <c:pt idx="18874">
                  <c:v>-47.601999999999997</c:v>
                </c:pt>
                <c:pt idx="18875">
                  <c:v>-47.599999999999994</c:v>
                </c:pt>
                <c:pt idx="18876">
                  <c:v>-47.597999999999992</c:v>
                </c:pt>
                <c:pt idx="18877">
                  <c:v>-47.595999999999997</c:v>
                </c:pt>
                <c:pt idx="18878">
                  <c:v>-47.593999999999994</c:v>
                </c:pt>
                <c:pt idx="18879">
                  <c:v>-47.591999999999992</c:v>
                </c:pt>
                <c:pt idx="18880">
                  <c:v>-47.589999999999996</c:v>
                </c:pt>
                <c:pt idx="18881">
                  <c:v>-47.587999999999994</c:v>
                </c:pt>
                <c:pt idx="18882">
                  <c:v>-47.585999999999991</c:v>
                </c:pt>
                <c:pt idx="18883">
                  <c:v>-47.583999999999996</c:v>
                </c:pt>
                <c:pt idx="18884">
                  <c:v>-47.581999999999994</c:v>
                </c:pt>
                <c:pt idx="18885">
                  <c:v>-47.579999999999991</c:v>
                </c:pt>
                <c:pt idx="18886">
                  <c:v>-47.577999999999996</c:v>
                </c:pt>
                <c:pt idx="18887">
                  <c:v>-47.575999999999993</c:v>
                </c:pt>
                <c:pt idx="18888">
                  <c:v>-47.573999999999991</c:v>
                </c:pt>
                <c:pt idx="18889">
                  <c:v>-47.571999999999996</c:v>
                </c:pt>
                <c:pt idx="18890">
                  <c:v>-47.569999999999993</c:v>
                </c:pt>
                <c:pt idx="18891">
                  <c:v>-47.567999999999998</c:v>
                </c:pt>
                <c:pt idx="18892">
                  <c:v>-47.565999999999995</c:v>
                </c:pt>
                <c:pt idx="18893">
                  <c:v>-47.563999999999993</c:v>
                </c:pt>
                <c:pt idx="18894">
                  <c:v>-47.561999999999998</c:v>
                </c:pt>
                <c:pt idx="18895">
                  <c:v>-47.559999999999995</c:v>
                </c:pt>
                <c:pt idx="18896">
                  <c:v>-47.557999999999993</c:v>
                </c:pt>
                <c:pt idx="18897">
                  <c:v>-47.555999999999997</c:v>
                </c:pt>
                <c:pt idx="18898">
                  <c:v>-47.553999999999995</c:v>
                </c:pt>
                <c:pt idx="18899">
                  <c:v>-47.551999999999992</c:v>
                </c:pt>
                <c:pt idx="18900">
                  <c:v>-47.55</c:v>
                </c:pt>
                <c:pt idx="18901">
                  <c:v>-47.547999999999995</c:v>
                </c:pt>
                <c:pt idx="18902">
                  <c:v>-47.545999999999992</c:v>
                </c:pt>
                <c:pt idx="18903">
                  <c:v>-47.543999999999997</c:v>
                </c:pt>
                <c:pt idx="18904">
                  <c:v>-47.541999999999994</c:v>
                </c:pt>
                <c:pt idx="18905">
                  <c:v>-47.539999999999992</c:v>
                </c:pt>
                <c:pt idx="18906">
                  <c:v>-47.537999999999997</c:v>
                </c:pt>
                <c:pt idx="18907">
                  <c:v>-47.535999999999994</c:v>
                </c:pt>
                <c:pt idx="18908">
                  <c:v>-47.533999999999992</c:v>
                </c:pt>
                <c:pt idx="18909">
                  <c:v>-47.531999999999996</c:v>
                </c:pt>
                <c:pt idx="18910">
                  <c:v>-47.529999999999994</c:v>
                </c:pt>
                <c:pt idx="18911">
                  <c:v>-47.527999999999992</c:v>
                </c:pt>
                <c:pt idx="18912">
                  <c:v>-47.525999999999996</c:v>
                </c:pt>
                <c:pt idx="18913">
                  <c:v>-47.523999999999994</c:v>
                </c:pt>
                <c:pt idx="18914">
                  <c:v>-47.521999999999991</c:v>
                </c:pt>
                <c:pt idx="18915">
                  <c:v>-47.519999999999996</c:v>
                </c:pt>
                <c:pt idx="18916">
                  <c:v>-47.517999999999994</c:v>
                </c:pt>
                <c:pt idx="18917">
                  <c:v>-47.515999999999991</c:v>
                </c:pt>
                <c:pt idx="18918">
                  <c:v>-47.513999999999996</c:v>
                </c:pt>
                <c:pt idx="18919">
                  <c:v>-47.511999999999993</c:v>
                </c:pt>
                <c:pt idx="18920">
                  <c:v>-47.509999999999991</c:v>
                </c:pt>
                <c:pt idx="18921">
                  <c:v>-47.507999999999996</c:v>
                </c:pt>
                <c:pt idx="18922">
                  <c:v>-47.505999999999993</c:v>
                </c:pt>
                <c:pt idx="18923">
                  <c:v>-47.503999999999998</c:v>
                </c:pt>
                <c:pt idx="18924">
                  <c:v>-47.501999999999995</c:v>
                </c:pt>
                <c:pt idx="18925">
                  <c:v>-47.499999999999993</c:v>
                </c:pt>
                <c:pt idx="18926">
                  <c:v>-47.497999999999998</c:v>
                </c:pt>
                <c:pt idx="18927">
                  <c:v>-47.495999999999995</c:v>
                </c:pt>
                <c:pt idx="18928">
                  <c:v>-47.493999999999993</c:v>
                </c:pt>
                <c:pt idx="18929">
                  <c:v>-47.491999999999997</c:v>
                </c:pt>
                <c:pt idx="18930">
                  <c:v>-47.489999999999995</c:v>
                </c:pt>
                <c:pt idx="18931">
                  <c:v>-47.487999999999992</c:v>
                </c:pt>
                <c:pt idx="18932">
                  <c:v>-47.485999999999997</c:v>
                </c:pt>
                <c:pt idx="18933">
                  <c:v>-47.483999999999995</c:v>
                </c:pt>
                <c:pt idx="18934">
                  <c:v>-47.481999999999992</c:v>
                </c:pt>
                <c:pt idx="18935">
                  <c:v>-47.48</c:v>
                </c:pt>
                <c:pt idx="18936">
                  <c:v>-47.477999999999994</c:v>
                </c:pt>
                <c:pt idx="18937">
                  <c:v>-47.475999999999992</c:v>
                </c:pt>
                <c:pt idx="18938">
                  <c:v>-47.473999999999997</c:v>
                </c:pt>
                <c:pt idx="18939">
                  <c:v>-47.471999999999994</c:v>
                </c:pt>
                <c:pt idx="18940">
                  <c:v>-47.469999999999992</c:v>
                </c:pt>
                <c:pt idx="18941">
                  <c:v>-47.467999999999996</c:v>
                </c:pt>
                <c:pt idx="18942">
                  <c:v>-47.465999999999994</c:v>
                </c:pt>
                <c:pt idx="18943">
                  <c:v>-47.463999999999992</c:v>
                </c:pt>
                <c:pt idx="18944">
                  <c:v>-47.461999999999996</c:v>
                </c:pt>
                <c:pt idx="18945">
                  <c:v>-47.459999999999994</c:v>
                </c:pt>
                <c:pt idx="18946">
                  <c:v>-47.457999999999991</c:v>
                </c:pt>
                <c:pt idx="18947">
                  <c:v>-47.455999999999996</c:v>
                </c:pt>
                <c:pt idx="18948">
                  <c:v>-47.453999999999994</c:v>
                </c:pt>
                <c:pt idx="18949">
                  <c:v>-47.451999999999991</c:v>
                </c:pt>
                <c:pt idx="18950">
                  <c:v>-47.449999999999996</c:v>
                </c:pt>
                <c:pt idx="18951">
                  <c:v>-47.447999999999993</c:v>
                </c:pt>
                <c:pt idx="18952">
                  <c:v>-47.445999999999991</c:v>
                </c:pt>
                <c:pt idx="18953">
                  <c:v>-47.443999999999996</c:v>
                </c:pt>
                <c:pt idx="18954">
                  <c:v>-47.441999999999993</c:v>
                </c:pt>
                <c:pt idx="18955">
                  <c:v>-47.44</c:v>
                </c:pt>
                <c:pt idx="18956">
                  <c:v>-47.437999999999995</c:v>
                </c:pt>
                <c:pt idx="18957">
                  <c:v>-47.435999999999993</c:v>
                </c:pt>
                <c:pt idx="18958">
                  <c:v>-47.433999999999997</c:v>
                </c:pt>
                <c:pt idx="18959">
                  <c:v>-47.431999999999995</c:v>
                </c:pt>
                <c:pt idx="18960">
                  <c:v>-47.429999999999993</c:v>
                </c:pt>
                <c:pt idx="18961">
                  <c:v>-47.427999999999997</c:v>
                </c:pt>
                <c:pt idx="18962">
                  <c:v>-47.425999999999995</c:v>
                </c:pt>
                <c:pt idx="18963">
                  <c:v>-47.423999999999992</c:v>
                </c:pt>
                <c:pt idx="18964">
                  <c:v>-47.421999999999997</c:v>
                </c:pt>
                <c:pt idx="18965">
                  <c:v>-47.419999999999995</c:v>
                </c:pt>
                <c:pt idx="18966">
                  <c:v>-47.417999999999992</c:v>
                </c:pt>
                <c:pt idx="18967">
                  <c:v>-47.415999999999997</c:v>
                </c:pt>
                <c:pt idx="18968">
                  <c:v>-47.413999999999994</c:v>
                </c:pt>
                <c:pt idx="18969">
                  <c:v>-47.411999999999992</c:v>
                </c:pt>
                <c:pt idx="18970">
                  <c:v>-47.41</c:v>
                </c:pt>
                <c:pt idx="18971">
                  <c:v>-47.407999999999994</c:v>
                </c:pt>
                <c:pt idx="18972">
                  <c:v>-47.405999999999992</c:v>
                </c:pt>
                <c:pt idx="18973">
                  <c:v>-47.403999999999996</c:v>
                </c:pt>
                <c:pt idx="18974">
                  <c:v>-47.401999999999994</c:v>
                </c:pt>
                <c:pt idx="18975">
                  <c:v>-47.399999999999991</c:v>
                </c:pt>
                <c:pt idx="18976">
                  <c:v>-47.397999999999996</c:v>
                </c:pt>
                <c:pt idx="18977">
                  <c:v>-47.395999999999994</c:v>
                </c:pt>
                <c:pt idx="18978">
                  <c:v>-47.393999999999991</c:v>
                </c:pt>
                <c:pt idx="18979">
                  <c:v>-47.391999999999996</c:v>
                </c:pt>
                <c:pt idx="18980">
                  <c:v>-47.389999999999993</c:v>
                </c:pt>
                <c:pt idx="18981">
                  <c:v>-47.387999999999991</c:v>
                </c:pt>
                <c:pt idx="18982">
                  <c:v>-47.385999999999996</c:v>
                </c:pt>
                <c:pt idx="18983">
                  <c:v>-47.383999999999993</c:v>
                </c:pt>
                <c:pt idx="18984">
                  <c:v>-47.381999999999991</c:v>
                </c:pt>
                <c:pt idx="18985">
                  <c:v>-47.379999999999995</c:v>
                </c:pt>
                <c:pt idx="18986">
                  <c:v>-47.377999999999993</c:v>
                </c:pt>
                <c:pt idx="18987">
                  <c:v>-47.375999999999998</c:v>
                </c:pt>
                <c:pt idx="18988">
                  <c:v>-47.373999999999995</c:v>
                </c:pt>
                <c:pt idx="18989">
                  <c:v>-47.371999999999993</c:v>
                </c:pt>
                <c:pt idx="18990">
                  <c:v>-47.37</c:v>
                </c:pt>
                <c:pt idx="18991">
                  <c:v>-47.367999999999995</c:v>
                </c:pt>
                <c:pt idx="18992">
                  <c:v>-47.365999999999993</c:v>
                </c:pt>
                <c:pt idx="18993">
                  <c:v>-47.363999999999997</c:v>
                </c:pt>
                <c:pt idx="18994">
                  <c:v>-47.361999999999995</c:v>
                </c:pt>
                <c:pt idx="18995">
                  <c:v>-47.359999999999992</c:v>
                </c:pt>
                <c:pt idx="18996">
                  <c:v>-47.357999999999997</c:v>
                </c:pt>
                <c:pt idx="18997">
                  <c:v>-47.355999999999995</c:v>
                </c:pt>
                <c:pt idx="18998">
                  <c:v>-47.353999999999992</c:v>
                </c:pt>
                <c:pt idx="18999">
                  <c:v>-47.351999999999997</c:v>
                </c:pt>
                <c:pt idx="19000">
                  <c:v>-47.349999999999994</c:v>
                </c:pt>
                <c:pt idx="19001">
                  <c:v>-47.347999999999992</c:v>
                </c:pt>
                <c:pt idx="19002">
                  <c:v>-47.345999999999997</c:v>
                </c:pt>
                <c:pt idx="19003">
                  <c:v>-47.343999999999994</c:v>
                </c:pt>
                <c:pt idx="19004">
                  <c:v>-47.341999999999992</c:v>
                </c:pt>
                <c:pt idx="19005">
                  <c:v>-47.339999999999996</c:v>
                </c:pt>
                <c:pt idx="19006">
                  <c:v>-47.337999999999994</c:v>
                </c:pt>
                <c:pt idx="19007">
                  <c:v>-47.335999999999991</c:v>
                </c:pt>
                <c:pt idx="19008">
                  <c:v>-47.333999999999996</c:v>
                </c:pt>
                <c:pt idx="19009">
                  <c:v>-47.331999999999994</c:v>
                </c:pt>
                <c:pt idx="19010">
                  <c:v>-47.329999999999991</c:v>
                </c:pt>
                <c:pt idx="19011">
                  <c:v>-47.327999999999996</c:v>
                </c:pt>
                <c:pt idx="19012">
                  <c:v>-47.325999999999993</c:v>
                </c:pt>
                <c:pt idx="19013">
                  <c:v>-47.323999999999991</c:v>
                </c:pt>
                <c:pt idx="19014">
                  <c:v>-47.321999999999996</c:v>
                </c:pt>
                <c:pt idx="19015">
                  <c:v>-47.319999999999993</c:v>
                </c:pt>
                <c:pt idx="19016">
                  <c:v>-47.317999999999998</c:v>
                </c:pt>
                <c:pt idx="19017">
                  <c:v>-47.315999999999995</c:v>
                </c:pt>
                <c:pt idx="19018">
                  <c:v>-47.313999999999993</c:v>
                </c:pt>
                <c:pt idx="19019">
                  <c:v>-47.311999999999998</c:v>
                </c:pt>
                <c:pt idx="19020">
                  <c:v>-47.309999999999995</c:v>
                </c:pt>
                <c:pt idx="19021">
                  <c:v>-47.307999999999993</c:v>
                </c:pt>
                <c:pt idx="19022">
                  <c:v>-47.305999999999997</c:v>
                </c:pt>
                <c:pt idx="19023">
                  <c:v>-47.303999999999995</c:v>
                </c:pt>
                <c:pt idx="19024">
                  <c:v>-47.301999999999992</c:v>
                </c:pt>
                <c:pt idx="19025">
                  <c:v>-47.3</c:v>
                </c:pt>
                <c:pt idx="19026">
                  <c:v>-47.297999999999995</c:v>
                </c:pt>
                <c:pt idx="19027">
                  <c:v>-47.295999999999992</c:v>
                </c:pt>
                <c:pt idx="19028">
                  <c:v>-47.293999999999997</c:v>
                </c:pt>
                <c:pt idx="19029">
                  <c:v>-47.291999999999994</c:v>
                </c:pt>
                <c:pt idx="19030">
                  <c:v>-47.289999999999992</c:v>
                </c:pt>
                <c:pt idx="19031">
                  <c:v>-47.287999999999997</c:v>
                </c:pt>
                <c:pt idx="19032">
                  <c:v>-47.285999999999994</c:v>
                </c:pt>
                <c:pt idx="19033">
                  <c:v>-47.283999999999992</c:v>
                </c:pt>
                <c:pt idx="19034">
                  <c:v>-47.281999999999996</c:v>
                </c:pt>
                <c:pt idx="19035">
                  <c:v>-47.279999999999994</c:v>
                </c:pt>
                <c:pt idx="19036">
                  <c:v>-47.277999999999992</c:v>
                </c:pt>
                <c:pt idx="19037">
                  <c:v>-47.275999999999996</c:v>
                </c:pt>
                <c:pt idx="19038">
                  <c:v>-47.273999999999994</c:v>
                </c:pt>
                <c:pt idx="19039">
                  <c:v>-47.271999999999991</c:v>
                </c:pt>
                <c:pt idx="19040">
                  <c:v>-47.269999999999996</c:v>
                </c:pt>
                <c:pt idx="19041">
                  <c:v>-47.267999999999994</c:v>
                </c:pt>
                <c:pt idx="19042">
                  <c:v>-47.265999999999991</c:v>
                </c:pt>
                <c:pt idx="19043">
                  <c:v>-47.263999999999996</c:v>
                </c:pt>
                <c:pt idx="19044">
                  <c:v>-47.261999999999993</c:v>
                </c:pt>
                <c:pt idx="19045">
                  <c:v>-47.259999999999991</c:v>
                </c:pt>
                <c:pt idx="19046">
                  <c:v>-47.257999999999996</c:v>
                </c:pt>
                <c:pt idx="19047">
                  <c:v>-47.255999999999993</c:v>
                </c:pt>
                <c:pt idx="19048">
                  <c:v>-47.253999999999998</c:v>
                </c:pt>
                <c:pt idx="19049">
                  <c:v>-47.251999999999995</c:v>
                </c:pt>
                <c:pt idx="19050">
                  <c:v>-47.249999999999993</c:v>
                </c:pt>
                <c:pt idx="19051">
                  <c:v>-47.247999999999998</c:v>
                </c:pt>
                <c:pt idx="19052">
                  <c:v>-47.245999999999995</c:v>
                </c:pt>
                <c:pt idx="19053">
                  <c:v>-47.243999999999993</c:v>
                </c:pt>
                <c:pt idx="19054">
                  <c:v>-47.241999999999997</c:v>
                </c:pt>
                <c:pt idx="19055">
                  <c:v>-47.239999999999995</c:v>
                </c:pt>
                <c:pt idx="19056">
                  <c:v>-47.237999999999992</c:v>
                </c:pt>
                <c:pt idx="19057">
                  <c:v>-47.235999999999997</c:v>
                </c:pt>
                <c:pt idx="19058">
                  <c:v>-47.233999999999995</c:v>
                </c:pt>
                <c:pt idx="19059">
                  <c:v>-47.231999999999992</c:v>
                </c:pt>
                <c:pt idx="19060">
                  <c:v>-47.23</c:v>
                </c:pt>
                <c:pt idx="19061">
                  <c:v>-47.227999999999994</c:v>
                </c:pt>
                <c:pt idx="19062">
                  <c:v>-47.225999999999992</c:v>
                </c:pt>
                <c:pt idx="19063">
                  <c:v>-47.223999999999997</c:v>
                </c:pt>
                <c:pt idx="19064">
                  <c:v>-47.221999999999994</c:v>
                </c:pt>
                <c:pt idx="19065">
                  <c:v>-47.219999999999992</c:v>
                </c:pt>
                <c:pt idx="19066">
                  <c:v>-47.217999999999996</c:v>
                </c:pt>
                <c:pt idx="19067">
                  <c:v>-47.215999999999994</c:v>
                </c:pt>
                <c:pt idx="19068">
                  <c:v>-47.213999999999992</c:v>
                </c:pt>
                <c:pt idx="19069">
                  <c:v>-47.211999999999996</c:v>
                </c:pt>
                <c:pt idx="19070">
                  <c:v>-47.209999999999994</c:v>
                </c:pt>
                <c:pt idx="19071">
                  <c:v>-47.207999999999991</c:v>
                </c:pt>
                <c:pt idx="19072">
                  <c:v>-47.205999999999996</c:v>
                </c:pt>
                <c:pt idx="19073">
                  <c:v>-47.203999999999994</c:v>
                </c:pt>
                <c:pt idx="19074">
                  <c:v>-47.201999999999991</c:v>
                </c:pt>
                <c:pt idx="19075">
                  <c:v>-47.199999999999996</c:v>
                </c:pt>
                <c:pt idx="19076">
                  <c:v>-47.197999999999993</c:v>
                </c:pt>
                <c:pt idx="19077">
                  <c:v>-47.195999999999991</c:v>
                </c:pt>
                <c:pt idx="19078">
                  <c:v>-47.193999999999996</c:v>
                </c:pt>
                <c:pt idx="19079">
                  <c:v>-47.191999999999993</c:v>
                </c:pt>
                <c:pt idx="19080">
                  <c:v>-47.19</c:v>
                </c:pt>
                <c:pt idx="19081">
                  <c:v>-47.187999999999995</c:v>
                </c:pt>
                <c:pt idx="19082">
                  <c:v>-47.185999999999993</c:v>
                </c:pt>
                <c:pt idx="19083">
                  <c:v>-47.183999999999997</c:v>
                </c:pt>
                <c:pt idx="19084">
                  <c:v>-47.181999999999995</c:v>
                </c:pt>
                <c:pt idx="19085">
                  <c:v>-47.179999999999993</c:v>
                </c:pt>
                <c:pt idx="19086">
                  <c:v>-47.177999999999997</c:v>
                </c:pt>
                <c:pt idx="19087">
                  <c:v>-47.175999999999995</c:v>
                </c:pt>
                <c:pt idx="19088">
                  <c:v>-47.173999999999992</c:v>
                </c:pt>
                <c:pt idx="19089">
                  <c:v>-47.171999999999997</c:v>
                </c:pt>
                <c:pt idx="19090">
                  <c:v>-47.169999999999995</c:v>
                </c:pt>
                <c:pt idx="19091">
                  <c:v>-47.167999999999992</c:v>
                </c:pt>
                <c:pt idx="19092">
                  <c:v>-47.165999999999997</c:v>
                </c:pt>
                <c:pt idx="19093">
                  <c:v>-47.163999999999994</c:v>
                </c:pt>
                <c:pt idx="19094">
                  <c:v>-47.161999999999992</c:v>
                </c:pt>
                <c:pt idx="19095">
                  <c:v>-47.16</c:v>
                </c:pt>
                <c:pt idx="19096">
                  <c:v>-47.157999999999994</c:v>
                </c:pt>
                <c:pt idx="19097">
                  <c:v>-47.155999999999992</c:v>
                </c:pt>
                <c:pt idx="19098">
                  <c:v>-47.153999999999996</c:v>
                </c:pt>
                <c:pt idx="19099">
                  <c:v>-47.151999999999994</c:v>
                </c:pt>
                <c:pt idx="19100">
                  <c:v>-47.149999999999991</c:v>
                </c:pt>
                <c:pt idx="19101">
                  <c:v>-47.147999999999996</c:v>
                </c:pt>
                <c:pt idx="19102">
                  <c:v>-47.145999999999994</c:v>
                </c:pt>
                <c:pt idx="19103">
                  <c:v>-47.143999999999991</c:v>
                </c:pt>
                <c:pt idx="19104">
                  <c:v>-47.141999999999996</c:v>
                </c:pt>
                <c:pt idx="19105">
                  <c:v>-47.139999999999993</c:v>
                </c:pt>
                <c:pt idx="19106">
                  <c:v>-47.137999999999991</c:v>
                </c:pt>
                <c:pt idx="19107">
                  <c:v>-47.135999999999996</c:v>
                </c:pt>
                <c:pt idx="19108">
                  <c:v>-47.133999999999993</c:v>
                </c:pt>
                <c:pt idx="19109">
                  <c:v>-47.131999999999991</c:v>
                </c:pt>
                <c:pt idx="19110">
                  <c:v>-47.129999999999995</c:v>
                </c:pt>
                <c:pt idx="19111">
                  <c:v>-47.127999999999993</c:v>
                </c:pt>
                <c:pt idx="19112">
                  <c:v>-47.125999999999998</c:v>
                </c:pt>
                <c:pt idx="19113">
                  <c:v>-47.123999999999995</c:v>
                </c:pt>
                <c:pt idx="19114">
                  <c:v>-47.121999999999993</c:v>
                </c:pt>
                <c:pt idx="19115">
                  <c:v>-47.12</c:v>
                </c:pt>
                <c:pt idx="19116">
                  <c:v>-47.117999999999995</c:v>
                </c:pt>
                <c:pt idx="19117">
                  <c:v>-47.115999999999993</c:v>
                </c:pt>
                <c:pt idx="19118">
                  <c:v>-47.113999999999997</c:v>
                </c:pt>
                <c:pt idx="19119">
                  <c:v>-47.111999999999995</c:v>
                </c:pt>
                <c:pt idx="19120">
                  <c:v>-47.109999999999992</c:v>
                </c:pt>
                <c:pt idx="19121">
                  <c:v>-47.107999999999997</c:v>
                </c:pt>
                <c:pt idx="19122">
                  <c:v>-47.105999999999995</c:v>
                </c:pt>
                <c:pt idx="19123">
                  <c:v>-47.103999999999992</c:v>
                </c:pt>
                <c:pt idx="19124">
                  <c:v>-47.101999999999997</c:v>
                </c:pt>
                <c:pt idx="19125">
                  <c:v>-47.099999999999994</c:v>
                </c:pt>
                <c:pt idx="19126">
                  <c:v>-47.097999999999992</c:v>
                </c:pt>
                <c:pt idx="19127">
                  <c:v>-47.095999999999997</c:v>
                </c:pt>
                <c:pt idx="19128">
                  <c:v>-47.093999999999994</c:v>
                </c:pt>
                <c:pt idx="19129">
                  <c:v>-47.091999999999992</c:v>
                </c:pt>
                <c:pt idx="19130">
                  <c:v>-47.089999999999996</c:v>
                </c:pt>
                <c:pt idx="19131">
                  <c:v>-47.087999999999994</c:v>
                </c:pt>
                <c:pt idx="19132">
                  <c:v>-47.085999999999991</c:v>
                </c:pt>
                <c:pt idx="19133">
                  <c:v>-47.083999999999996</c:v>
                </c:pt>
                <c:pt idx="19134">
                  <c:v>-47.081999999999994</c:v>
                </c:pt>
                <c:pt idx="19135">
                  <c:v>-47.079999999999991</c:v>
                </c:pt>
                <c:pt idx="19136">
                  <c:v>-47.077999999999996</c:v>
                </c:pt>
                <c:pt idx="19137">
                  <c:v>-47.075999999999993</c:v>
                </c:pt>
                <c:pt idx="19138">
                  <c:v>-47.073999999999991</c:v>
                </c:pt>
                <c:pt idx="19139">
                  <c:v>-47.071999999999996</c:v>
                </c:pt>
                <c:pt idx="19140">
                  <c:v>-47.069999999999993</c:v>
                </c:pt>
                <c:pt idx="19141">
                  <c:v>-47.067999999999998</c:v>
                </c:pt>
                <c:pt idx="19142">
                  <c:v>-47.065999999999995</c:v>
                </c:pt>
                <c:pt idx="19143">
                  <c:v>-47.063999999999993</c:v>
                </c:pt>
                <c:pt idx="19144">
                  <c:v>-47.061999999999998</c:v>
                </c:pt>
                <c:pt idx="19145">
                  <c:v>-47.059999999999995</c:v>
                </c:pt>
                <c:pt idx="19146">
                  <c:v>-47.057999999999993</c:v>
                </c:pt>
                <c:pt idx="19147">
                  <c:v>-47.055999999999997</c:v>
                </c:pt>
                <c:pt idx="19148">
                  <c:v>-47.053999999999995</c:v>
                </c:pt>
                <c:pt idx="19149">
                  <c:v>-47.051999999999992</c:v>
                </c:pt>
                <c:pt idx="19150">
                  <c:v>-47.05</c:v>
                </c:pt>
                <c:pt idx="19151">
                  <c:v>-47.047999999999995</c:v>
                </c:pt>
                <c:pt idx="19152">
                  <c:v>-47.045999999999992</c:v>
                </c:pt>
                <c:pt idx="19153">
                  <c:v>-47.043999999999997</c:v>
                </c:pt>
                <c:pt idx="19154">
                  <c:v>-47.041999999999994</c:v>
                </c:pt>
                <c:pt idx="19155">
                  <c:v>-47.039999999999992</c:v>
                </c:pt>
                <c:pt idx="19156">
                  <c:v>-47.037999999999997</c:v>
                </c:pt>
                <c:pt idx="19157">
                  <c:v>-47.035999999999994</c:v>
                </c:pt>
                <c:pt idx="19158">
                  <c:v>-47.033999999999992</c:v>
                </c:pt>
                <c:pt idx="19159">
                  <c:v>-47.031999999999996</c:v>
                </c:pt>
                <c:pt idx="19160">
                  <c:v>-47.029999999999994</c:v>
                </c:pt>
                <c:pt idx="19161">
                  <c:v>-47.027999999999992</c:v>
                </c:pt>
                <c:pt idx="19162">
                  <c:v>-47.025999999999996</c:v>
                </c:pt>
                <c:pt idx="19163">
                  <c:v>-47.023999999999994</c:v>
                </c:pt>
                <c:pt idx="19164">
                  <c:v>-47.021999999999991</c:v>
                </c:pt>
                <c:pt idx="19165">
                  <c:v>-47.019999999999996</c:v>
                </c:pt>
                <c:pt idx="19166">
                  <c:v>-47.017999999999994</c:v>
                </c:pt>
                <c:pt idx="19167">
                  <c:v>-47.015999999999991</c:v>
                </c:pt>
                <c:pt idx="19168">
                  <c:v>-47.013999999999996</c:v>
                </c:pt>
                <c:pt idx="19169">
                  <c:v>-47.011999999999993</c:v>
                </c:pt>
                <c:pt idx="19170">
                  <c:v>-47.009999999999991</c:v>
                </c:pt>
                <c:pt idx="19171">
                  <c:v>-47.007999999999996</c:v>
                </c:pt>
                <c:pt idx="19172">
                  <c:v>-47.005999999999993</c:v>
                </c:pt>
                <c:pt idx="19173">
                  <c:v>-47.003999999999998</c:v>
                </c:pt>
                <c:pt idx="19174">
                  <c:v>-47.001999999999995</c:v>
                </c:pt>
                <c:pt idx="19175">
                  <c:v>-46.999999999999993</c:v>
                </c:pt>
                <c:pt idx="19176">
                  <c:v>-46.997999999999998</c:v>
                </c:pt>
                <c:pt idx="19177">
                  <c:v>-46.995999999999995</c:v>
                </c:pt>
                <c:pt idx="19178">
                  <c:v>-46.993999999999993</c:v>
                </c:pt>
                <c:pt idx="19179">
                  <c:v>-46.991999999999997</c:v>
                </c:pt>
                <c:pt idx="19180">
                  <c:v>-46.989999999999995</c:v>
                </c:pt>
                <c:pt idx="19181">
                  <c:v>-46.987999999999992</c:v>
                </c:pt>
                <c:pt idx="19182">
                  <c:v>-46.985999999999997</c:v>
                </c:pt>
                <c:pt idx="19183">
                  <c:v>-46.983999999999995</c:v>
                </c:pt>
                <c:pt idx="19184">
                  <c:v>-46.981999999999992</c:v>
                </c:pt>
                <c:pt idx="19185">
                  <c:v>-46.98</c:v>
                </c:pt>
                <c:pt idx="19186">
                  <c:v>-46.977999999999994</c:v>
                </c:pt>
                <c:pt idx="19187">
                  <c:v>-46.975999999999992</c:v>
                </c:pt>
                <c:pt idx="19188">
                  <c:v>-46.973999999999997</c:v>
                </c:pt>
                <c:pt idx="19189">
                  <c:v>-46.971999999999994</c:v>
                </c:pt>
                <c:pt idx="19190">
                  <c:v>-46.969999999999992</c:v>
                </c:pt>
                <c:pt idx="19191">
                  <c:v>-46.967999999999996</c:v>
                </c:pt>
                <c:pt idx="19192">
                  <c:v>-46.965999999999994</c:v>
                </c:pt>
                <c:pt idx="19193">
                  <c:v>-46.963999999999992</c:v>
                </c:pt>
                <c:pt idx="19194">
                  <c:v>-46.961999999999996</c:v>
                </c:pt>
                <c:pt idx="19195">
                  <c:v>-46.959999999999994</c:v>
                </c:pt>
                <c:pt idx="19196">
                  <c:v>-46.957999999999991</c:v>
                </c:pt>
                <c:pt idx="19197">
                  <c:v>-46.955999999999996</c:v>
                </c:pt>
                <c:pt idx="19198">
                  <c:v>-46.953999999999994</c:v>
                </c:pt>
                <c:pt idx="19199">
                  <c:v>-46.951999999999991</c:v>
                </c:pt>
                <c:pt idx="19200">
                  <c:v>-46.949999999999996</c:v>
                </c:pt>
                <c:pt idx="19201">
                  <c:v>-46.947999999999993</c:v>
                </c:pt>
                <c:pt idx="19202">
                  <c:v>-46.945999999999991</c:v>
                </c:pt>
                <c:pt idx="19203">
                  <c:v>-46.943999999999996</c:v>
                </c:pt>
                <c:pt idx="19204">
                  <c:v>-46.941999999999993</c:v>
                </c:pt>
                <c:pt idx="19205">
                  <c:v>-46.94</c:v>
                </c:pt>
                <c:pt idx="19206">
                  <c:v>-46.937999999999995</c:v>
                </c:pt>
                <c:pt idx="19207">
                  <c:v>-46.935999999999993</c:v>
                </c:pt>
                <c:pt idx="19208">
                  <c:v>-46.933999999999997</c:v>
                </c:pt>
                <c:pt idx="19209">
                  <c:v>-46.931999999999995</c:v>
                </c:pt>
                <c:pt idx="19210">
                  <c:v>-46.929999999999993</c:v>
                </c:pt>
                <c:pt idx="19211">
                  <c:v>-46.927999999999997</c:v>
                </c:pt>
                <c:pt idx="19212">
                  <c:v>-46.925999999999995</c:v>
                </c:pt>
                <c:pt idx="19213">
                  <c:v>-46.923999999999992</c:v>
                </c:pt>
                <c:pt idx="19214">
                  <c:v>-46.921999999999997</c:v>
                </c:pt>
                <c:pt idx="19215">
                  <c:v>-46.919999999999995</c:v>
                </c:pt>
                <c:pt idx="19216">
                  <c:v>-46.917999999999992</c:v>
                </c:pt>
                <c:pt idx="19217">
                  <c:v>-46.915999999999997</c:v>
                </c:pt>
                <c:pt idx="19218">
                  <c:v>-46.913999999999994</c:v>
                </c:pt>
                <c:pt idx="19219">
                  <c:v>-46.911999999999992</c:v>
                </c:pt>
                <c:pt idx="19220">
                  <c:v>-46.91</c:v>
                </c:pt>
                <c:pt idx="19221">
                  <c:v>-46.907999999999994</c:v>
                </c:pt>
                <c:pt idx="19222">
                  <c:v>-46.905999999999992</c:v>
                </c:pt>
                <c:pt idx="19223">
                  <c:v>-46.903999999999996</c:v>
                </c:pt>
                <c:pt idx="19224">
                  <c:v>-46.901999999999994</c:v>
                </c:pt>
                <c:pt idx="19225">
                  <c:v>-46.899999999999991</c:v>
                </c:pt>
                <c:pt idx="19226">
                  <c:v>-46.897999999999996</c:v>
                </c:pt>
                <c:pt idx="19227">
                  <c:v>-46.895999999999994</c:v>
                </c:pt>
                <c:pt idx="19228">
                  <c:v>-46.893999999999991</c:v>
                </c:pt>
                <c:pt idx="19229">
                  <c:v>-46.891999999999996</c:v>
                </c:pt>
                <c:pt idx="19230">
                  <c:v>-46.889999999999993</c:v>
                </c:pt>
                <c:pt idx="19231">
                  <c:v>-46.887999999999991</c:v>
                </c:pt>
                <c:pt idx="19232">
                  <c:v>-46.885999999999996</c:v>
                </c:pt>
                <c:pt idx="19233">
                  <c:v>-46.883999999999993</c:v>
                </c:pt>
                <c:pt idx="19234">
                  <c:v>-46.881999999999991</c:v>
                </c:pt>
                <c:pt idx="19235">
                  <c:v>-46.879999999999995</c:v>
                </c:pt>
                <c:pt idx="19236">
                  <c:v>-46.877999999999993</c:v>
                </c:pt>
                <c:pt idx="19237">
                  <c:v>-46.875999999999998</c:v>
                </c:pt>
                <c:pt idx="19238">
                  <c:v>-46.873999999999995</c:v>
                </c:pt>
                <c:pt idx="19239">
                  <c:v>-46.871999999999993</c:v>
                </c:pt>
                <c:pt idx="19240">
                  <c:v>-46.87</c:v>
                </c:pt>
                <c:pt idx="19241">
                  <c:v>-46.867999999999995</c:v>
                </c:pt>
                <c:pt idx="19242">
                  <c:v>-46.865999999999993</c:v>
                </c:pt>
                <c:pt idx="19243">
                  <c:v>-46.863999999999997</c:v>
                </c:pt>
                <c:pt idx="19244">
                  <c:v>-46.861999999999995</c:v>
                </c:pt>
                <c:pt idx="19245">
                  <c:v>-46.859999999999992</c:v>
                </c:pt>
                <c:pt idx="19246">
                  <c:v>-46.857999999999997</c:v>
                </c:pt>
                <c:pt idx="19247">
                  <c:v>-46.855999999999995</c:v>
                </c:pt>
                <c:pt idx="19248">
                  <c:v>-46.853999999999992</c:v>
                </c:pt>
                <c:pt idx="19249">
                  <c:v>-46.851999999999997</c:v>
                </c:pt>
                <c:pt idx="19250">
                  <c:v>-46.849999999999994</c:v>
                </c:pt>
                <c:pt idx="19251">
                  <c:v>-46.847999999999992</c:v>
                </c:pt>
                <c:pt idx="19252">
                  <c:v>-46.845999999999997</c:v>
                </c:pt>
                <c:pt idx="19253">
                  <c:v>-46.843999999999994</c:v>
                </c:pt>
                <c:pt idx="19254">
                  <c:v>-46.841999999999992</c:v>
                </c:pt>
                <c:pt idx="19255">
                  <c:v>-46.839999999999996</c:v>
                </c:pt>
                <c:pt idx="19256">
                  <c:v>-46.837999999999994</c:v>
                </c:pt>
                <c:pt idx="19257">
                  <c:v>-46.835999999999991</c:v>
                </c:pt>
                <c:pt idx="19258">
                  <c:v>-46.833999999999996</c:v>
                </c:pt>
                <c:pt idx="19259">
                  <c:v>-46.831999999999994</c:v>
                </c:pt>
                <c:pt idx="19260">
                  <c:v>-46.829999999999991</c:v>
                </c:pt>
                <c:pt idx="19261">
                  <c:v>-46.827999999999996</c:v>
                </c:pt>
                <c:pt idx="19262">
                  <c:v>-46.825999999999993</c:v>
                </c:pt>
                <c:pt idx="19263">
                  <c:v>-46.823999999999991</c:v>
                </c:pt>
                <c:pt idx="19264">
                  <c:v>-46.821999999999996</c:v>
                </c:pt>
                <c:pt idx="19265">
                  <c:v>-46.819999999999993</c:v>
                </c:pt>
                <c:pt idx="19266">
                  <c:v>-46.817999999999998</c:v>
                </c:pt>
                <c:pt idx="19267">
                  <c:v>-46.815999999999995</c:v>
                </c:pt>
                <c:pt idx="19268">
                  <c:v>-46.813999999999993</c:v>
                </c:pt>
                <c:pt idx="19269">
                  <c:v>-46.811999999999998</c:v>
                </c:pt>
                <c:pt idx="19270">
                  <c:v>-46.809999999999995</c:v>
                </c:pt>
                <c:pt idx="19271">
                  <c:v>-46.807999999999993</c:v>
                </c:pt>
                <c:pt idx="19272">
                  <c:v>-46.805999999999997</c:v>
                </c:pt>
                <c:pt idx="19273">
                  <c:v>-46.803999999999995</c:v>
                </c:pt>
                <c:pt idx="19274">
                  <c:v>-46.801999999999992</c:v>
                </c:pt>
                <c:pt idx="19275">
                  <c:v>-46.8</c:v>
                </c:pt>
                <c:pt idx="19276">
                  <c:v>-46.797999999999995</c:v>
                </c:pt>
                <c:pt idx="19277">
                  <c:v>-46.795999999999992</c:v>
                </c:pt>
                <c:pt idx="19278">
                  <c:v>-46.793999999999997</c:v>
                </c:pt>
                <c:pt idx="19279">
                  <c:v>-46.791999999999994</c:v>
                </c:pt>
                <c:pt idx="19280">
                  <c:v>-46.789999999999992</c:v>
                </c:pt>
                <c:pt idx="19281">
                  <c:v>-46.787999999999997</c:v>
                </c:pt>
                <c:pt idx="19282">
                  <c:v>-46.785999999999994</c:v>
                </c:pt>
                <c:pt idx="19283">
                  <c:v>-46.783999999999992</c:v>
                </c:pt>
                <c:pt idx="19284">
                  <c:v>-46.781999999999996</c:v>
                </c:pt>
                <c:pt idx="19285">
                  <c:v>-46.779999999999994</c:v>
                </c:pt>
                <c:pt idx="19286">
                  <c:v>-46.777999999999992</c:v>
                </c:pt>
                <c:pt idx="19287">
                  <c:v>-46.775999999999996</c:v>
                </c:pt>
                <c:pt idx="19288">
                  <c:v>-46.773999999999994</c:v>
                </c:pt>
                <c:pt idx="19289">
                  <c:v>-46.771999999999991</c:v>
                </c:pt>
                <c:pt idx="19290">
                  <c:v>-46.769999999999996</c:v>
                </c:pt>
                <c:pt idx="19291">
                  <c:v>-46.767999999999994</c:v>
                </c:pt>
                <c:pt idx="19292">
                  <c:v>-46.765999999999991</c:v>
                </c:pt>
                <c:pt idx="19293">
                  <c:v>-46.763999999999996</c:v>
                </c:pt>
                <c:pt idx="19294">
                  <c:v>-46.761999999999993</c:v>
                </c:pt>
                <c:pt idx="19295">
                  <c:v>-46.759999999999991</c:v>
                </c:pt>
                <c:pt idx="19296">
                  <c:v>-46.757999999999996</c:v>
                </c:pt>
                <c:pt idx="19297">
                  <c:v>-46.755999999999993</c:v>
                </c:pt>
                <c:pt idx="19298">
                  <c:v>-46.753999999999998</c:v>
                </c:pt>
                <c:pt idx="19299">
                  <c:v>-46.751999999999995</c:v>
                </c:pt>
                <c:pt idx="19300">
                  <c:v>-46.749999999999993</c:v>
                </c:pt>
                <c:pt idx="19301">
                  <c:v>-46.747999999999998</c:v>
                </c:pt>
                <c:pt idx="19302">
                  <c:v>-46.745999999999995</c:v>
                </c:pt>
                <c:pt idx="19303">
                  <c:v>-46.743999999999993</c:v>
                </c:pt>
                <c:pt idx="19304">
                  <c:v>-46.741999999999997</c:v>
                </c:pt>
                <c:pt idx="19305">
                  <c:v>-46.739999999999995</c:v>
                </c:pt>
                <c:pt idx="19306">
                  <c:v>-46.737999999999992</c:v>
                </c:pt>
                <c:pt idx="19307">
                  <c:v>-46.735999999999997</c:v>
                </c:pt>
                <c:pt idx="19308">
                  <c:v>-46.733999999999995</c:v>
                </c:pt>
                <c:pt idx="19309">
                  <c:v>-46.731999999999992</c:v>
                </c:pt>
                <c:pt idx="19310">
                  <c:v>-46.73</c:v>
                </c:pt>
                <c:pt idx="19311">
                  <c:v>-46.727999999999994</c:v>
                </c:pt>
                <c:pt idx="19312">
                  <c:v>-46.725999999999992</c:v>
                </c:pt>
                <c:pt idx="19313">
                  <c:v>-46.723999999999997</c:v>
                </c:pt>
                <c:pt idx="19314">
                  <c:v>-46.721999999999994</c:v>
                </c:pt>
                <c:pt idx="19315">
                  <c:v>-46.719999999999992</c:v>
                </c:pt>
                <c:pt idx="19316">
                  <c:v>-46.717999999999996</c:v>
                </c:pt>
                <c:pt idx="19317">
                  <c:v>-46.715999999999994</c:v>
                </c:pt>
                <c:pt idx="19318">
                  <c:v>-46.713999999999992</c:v>
                </c:pt>
                <c:pt idx="19319">
                  <c:v>-46.711999999999996</c:v>
                </c:pt>
                <c:pt idx="19320">
                  <c:v>-46.709999999999994</c:v>
                </c:pt>
                <c:pt idx="19321">
                  <c:v>-46.707999999999991</c:v>
                </c:pt>
                <c:pt idx="19322">
                  <c:v>-46.705999999999996</c:v>
                </c:pt>
                <c:pt idx="19323">
                  <c:v>-46.703999999999994</c:v>
                </c:pt>
                <c:pt idx="19324">
                  <c:v>-46.701999999999991</c:v>
                </c:pt>
                <c:pt idx="19325">
                  <c:v>-46.699999999999996</c:v>
                </c:pt>
                <c:pt idx="19326">
                  <c:v>-46.697999999999993</c:v>
                </c:pt>
                <c:pt idx="19327">
                  <c:v>-46.695999999999991</c:v>
                </c:pt>
                <c:pt idx="19328">
                  <c:v>-46.693999999999996</c:v>
                </c:pt>
                <c:pt idx="19329">
                  <c:v>-46.691999999999993</c:v>
                </c:pt>
                <c:pt idx="19330">
                  <c:v>-46.69</c:v>
                </c:pt>
                <c:pt idx="19331">
                  <c:v>-46.687999999999995</c:v>
                </c:pt>
                <c:pt idx="19332">
                  <c:v>-46.685999999999993</c:v>
                </c:pt>
                <c:pt idx="19333">
                  <c:v>-46.683999999999997</c:v>
                </c:pt>
                <c:pt idx="19334">
                  <c:v>-46.681999999999995</c:v>
                </c:pt>
                <c:pt idx="19335">
                  <c:v>-46.679999999999993</c:v>
                </c:pt>
                <c:pt idx="19336">
                  <c:v>-46.677999999999997</c:v>
                </c:pt>
                <c:pt idx="19337">
                  <c:v>-46.675999999999995</c:v>
                </c:pt>
                <c:pt idx="19338">
                  <c:v>-46.673999999999992</c:v>
                </c:pt>
                <c:pt idx="19339">
                  <c:v>-46.671999999999997</c:v>
                </c:pt>
                <c:pt idx="19340">
                  <c:v>-46.669999999999995</c:v>
                </c:pt>
                <c:pt idx="19341">
                  <c:v>-46.667999999999992</c:v>
                </c:pt>
                <c:pt idx="19342">
                  <c:v>-46.665999999999997</c:v>
                </c:pt>
                <c:pt idx="19343">
                  <c:v>-46.663999999999994</c:v>
                </c:pt>
                <c:pt idx="19344">
                  <c:v>-46.661999999999992</c:v>
                </c:pt>
                <c:pt idx="19345">
                  <c:v>-46.66</c:v>
                </c:pt>
                <c:pt idx="19346">
                  <c:v>-46.657999999999994</c:v>
                </c:pt>
                <c:pt idx="19347">
                  <c:v>-46.655999999999992</c:v>
                </c:pt>
                <c:pt idx="19348">
                  <c:v>-46.653999999999996</c:v>
                </c:pt>
                <c:pt idx="19349">
                  <c:v>-46.651999999999994</c:v>
                </c:pt>
                <c:pt idx="19350">
                  <c:v>-46.649999999999991</c:v>
                </c:pt>
                <c:pt idx="19351">
                  <c:v>-46.647999999999996</c:v>
                </c:pt>
                <c:pt idx="19352">
                  <c:v>-46.645999999999994</c:v>
                </c:pt>
                <c:pt idx="19353">
                  <c:v>-46.643999999999991</c:v>
                </c:pt>
                <c:pt idx="19354">
                  <c:v>-46.641999999999996</c:v>
                </c:pt>
                <c:pt idx="19355">
                  <c:v>-46.639999999999993</c:v>
                </c:pt>
                <c:pt idx="19356">
                  <c:v>-46.637999999999991</c:v>
                </c:pt>
                <c:pt idx="19357">
                  <c:v>-46.635999999999996</c:v>
                </c:pt>
                <c:pt idx="19358">
                  <c:v>-46.633999999999993</c:v>
                </c:pt>
                <c:pt idx="19359">
                  <c:v>-46.631999999999991</c:v>
                </c:pt>
                <c:pt idx="19360">
                  <c:v>-46.629999999999995</c:v>
                </c:pt>
                <c:pt idx="19361">
                  <c:v>-46.627999999999993</c:v>
                </c:pt>
                <c:pt idx="19362">
                  <c:v>-46.625999999999998</c:v>
                </c:pt>
                <c:pt idx="19363">
                  <c:v>-46.623999999999995</c:v>
                </c:pt>
                <c:pt idx="19364">
                  <c:v>-46.621999999999993</c:v>
                </c:pt>
                <c:pt idx="19365">
                  <c:v>-46.62</c:v>
                </c:pt>
                <c:pt idx="19366">
                  <c:v>-46.617999999999995</c:v>
                </c:pt>
                <c:pt idx="19367">
                  <c:v>-46.615999999999993</c:v>
                </c:pt>
                <c:pt idx="19368">
                  <c:v>-46.613999999999997</c:v>
                </c:pt>
                <c:pt idx="19369">
                  <c:v>-46.611999999999995</c:v>
                </c:pt>
                <c:pt idx="19370">
                  <c:v>-46.609999999999992</c:v>
                </c:pt>
                <c:pt idx="19371">
                  <c:v>-46.607999999999997</c:v>
                </c:pt>
                <c:pt idx="19372">
                  <c:v>-46.605999999999995</c:v>
                </c:pt>
                <c:pt idx="19373">
                  <c:v>-46.603999999999992</c:v>
                </c:pt>
                <c:pt idx="19374">
                  <c:v>-46.601999999999997</c:v>
                </c:pt>
                <c:pt idx="19375">
                  <c:v>-46.599999999999994</c:v>
                </c:pt>
                <c:pt idx="19376">
                  <c:v>-46.597999999999992</c:v>
                </c:pt>
                <c:pt idx="19377">
                  <c:v>-46.595999999999997</c:v>
                </c:pt>
                <c:pt idx="19378">
                  <c:v>-46.593999999999994</c:v>
                </c:pt>
                <c:pt idx="19379">
                  <c:v>-46.591999999999992</c:v>
                </c:pt>
                <c:pt idx="19380">
                  <c:v>-46.589999999999996</c:v>
                </c:pt>
                <c:pt idx="19381">
                  <c:v>-46.587999999999994</c:v>
                </c:pt>
                <c:pt idx="19382">
                  <c:v>-46.585999999999991</c:v>
                </c:pt>
                <c:pt idx="19383">
                  <c:v>-46.583999999999996</c:v>
                </c:pt>
                <c:pt idx="19384">
                  <c:v>-46.581999999999994</c:v>
                </c:pt>
                <c:pt idx="19385">
                  <c:v>-46.579999999999991</c:v>
                </c:pt>
                <c:pt idx="19386">
                  <c:v>-46.577999999999996</c:v>
                </c:pt>
                <c:pt idx="19387">
                  <c:v>-46.575999999999993</c:v>
                </c:pt>
                <c:pt idx="19388">
                  <c:v>-46.573999999999991</c:v>
                </c:pt>
                <c:pt idx="19389">
                  <c:v>-46.571999999999996</c:v>
                </c:pt>
                <c:pt idx="19390">
                  <c:v>-46.569999999999993</c:v>
                </c:pt>
                <c:pt idx="19391">
                  <c:v>-46.567999999999998</c:v>
                </c:pt>
                <c:pt idx="19392">
                  <c:v>-46.565999999999995</c:v>
                </c:pt>
                <c:pt idx="19393">
                  <c:v>-46.563999999999993</c:v>
                </c:pt>
                <c:pt idx="19394">
                  <c:v>-46.561999999999998</c:v>
                </c:pt>
                <c:pt idx="19395">
                  <c:v>-46.559999999999995</c:v>
                </c:pt>
                <c:pt idx="19396">
                  <c:v>-46.557999999999993</c:v>
                </c:pt>
                <c:pt idx="19397">
                  <c:v>-46.555999999999997</c:v>
                </c:pt>
                <c:pt idx="19398">
                  <c:v>-46.553999999999995</c:v>
                </c:pt>
                <c:pt idx="19399">
                  <c:v>-46.551999999999992</c:v>
                </c:pt>
                <c:pt idx="19400">
                  <c:v>-46.55</c:v>
                </c:pt>
                <c:pt idx="19401">
                  <c:v>-46.547999999999995</c:v>
                </c:pt>
                <c:pt idx="19402">
                  <c:v>-46.545999999999992</c:v>
                </c:pt>
                <c:pt idx="19403">
                  <c:v>-46.543999999999997</c:v>
                </c:pt>
                <c:pt idx="19404">
                  <c:v>-46.541999999999994</c:v>
                </c:pt>
                <c:pt idx="19405">
                  <c:v>-46.539999999999992</c:v>
                </c:pt>
                <c:pt idx="19406">
                  <c:v>-46.537999999999997</c:v>
                </c:pt>
                <c:pt idx="19407">
                  <c:v>-46.535999999999994</c:v>
                </c:pt>
                <c:pt idx="19408">
                  <c:v>-46.533999999999992</c:v>
                </c:pt>
                <c:pt idx="19409">
                  <c:v>-46.531999999999996</c:v>
                </c:pt>
                <c:pt idx="19410">
                  <c:v>-46.529999999999994</c:v>
                </c:pt>
                <c:pt idx="19411">
                  <c:v>-46.527999999999992</c:v>
                </c:pt>
                <c:pt idx="19412">
                  <c:v>-46.525999999999996</c:v>
                </c:pt>
                <c:pt idx="19413">
                  <c:v>-46.523999999999994</c:v>
                </c:pt>
                <c:pt idx="19414">
                  <c:v>-46.521999999999991</c:v>
                </c:pt>
                <c:pt idx="19415">
                  <c:v>-46.519999999999996</c:v>
                </c:pt>
                <c:pt idx="19416">
                  <c:v>-46.517999999999994</c:v>
                </c:pt>
                <c:pt idx="19417">
                  <c:v>-46.515999999999991</c:v>
                </c:pt>
                <c:pt idx="19418">
                  <c:v>-46.513999999999996</c:v>
                </c:pt>
                <c:pt idx="19419">
                  <c:v>-46.511999999999993</c:v>
                </c:pt>
                <c:pt idx="19420">
                  <c:v>-46.509999999999991</c:v>
                </c:pt>
                <c:pt idx="19421">
                  <c:v>-46.507999999999996</c:v>
                </c:pt>
                <c:pt idx="19422">
                  <c:v>-46.505999999999993</c:v>
                </c:pt>
                <c:pt idx="19423">
                  <c:v>-46.503999999999998</c:v>
                </c:pt>
                <c:pt idx="19424">
                  <c:v>-46.501999999999995</c:v>
                </c:pt>
                <c:pt idx="19425">
                  <c:v>-46.499999999999993</c:v>
                </c:pt>
                <c:pt idx="19426">
                  <c:v>-46.497999999999998</c:v>
                </c:pt>
                <c:pt idx="19427">
                  <c:v>-46.495999999999995</c:v>
                </c:pt>
                <c:pt idx="19428">
                  <c:v>-46.493999999999993</c:v>
                </c:pt>
                <c:pt idx="19429">
                  <c:v>-46.491999999999997</c:v>
                </c:pt>
                <c:pt idx="19430">
                  <c:v>-46.489999999999995</c:v>
                </c:pt>
                <c:pt idx="19431">
                  <c:v>-46.487999999999992</c:v>
                </c:pt>
                <c:pt idx="19432">
                  <c:v>-46.485999999999997</c:v>
                </c:pt>
                <c:pt idx="19433">
                  <c:v>-46.483999999999995</c:v>
                </c:pt>
                <c:pt idx="19434">
                  <c:v>-46.481999999999992</c:v>
                </c:pt>
                <c:pt idx="19435">
                  <c:v>-46.48</c:v>
                </c:pt>
                <c:pt idx="19436">
                  <c:v>-46.477999999999994</c:v>
                </c:pt>
                <c:pt idx="19437">
                  <c:v>-46.475999999999992</c:v>
                </c:pt>
                <c:pt idx="19438">
                  <c:v>-46.473999999999997</c:v>
                </c:pt>
                <c:pt idx="19439">
                  <c:v>-46.471999999999994</c:v>
                </c:pt>
                <c:pt idx="19440">
                  <c:v>-46.469999999999992</c:v>
                </c:pt>
                <c:pt idx="19441">
                  <c:v>-46.467999999999996</c:v>
                </c:pt>
                <c:pt idx="19442">
                  <c:v>-46.465999999999994</c:v>
                </c:pt>
                <c:pt idx="19443">
                  <c:v>-46.463999999999992</c:v>
                </c:pt>
                <c:pt idx="19444">
                  <c:v>-46.461999999999996</c:v>
                </c:pt>
                <c:pt idx="19445">
                  <c:v>-46.459999999999994</c:v>
                </c:pt>
                <c:pt idx="19446">
                  <c:v>-46.457999999999991</c:v>
                </c:pt>
                <c:pt idx="19447">
                  <c:v>-46.455999999999996</c:v>
                </c:pt>
                <c:pt idx="19448">
                  <c:v>-46.453999999999994</c:v>
                </c:pt>
                <c:pt idx="19449">
                  <c:v>-46.451999999999991</c:v>
                </c:pt>
                <c:pt idx="19450">
                  <c:v>-46.449999999999996</c:v>
                </c:pt>
                <c:pt idx="19451">
                  <c:v>-46.447999999999993</c:v>
                </c:pt>
                <c:pt idx="19452">
                  <c:v>-46.445999999999991</c:v>
                </c:pt>
                <c:pt idx="19453">
                  <c:v>-46.443999999999996</c:v>
                </c:pt>
                <c:pt idx="19454">
                  <c:v>-46.441999999999993</c:v>
                </c:pt>
                <c:pt idx="19455">
                  <c:v>-46.44</c:v>
                </c:pt>
                <c:pt idx="19456">
                  <c:v>-46.437999999999995</c:v>
                </c:pt>
                <c:pt idx="19457">
                  <c:v>-46.435999999999993</c:v>
                </c:pt>
                <c:pt idx="19458">
                  <c:v>-46.433999999999997</c:v>
                </c:pt>
                <c:pt idx="19459">
                  <c:v>-46.431999999999995</c:v>
                </c:pt>
                <c:pt idx="19460">
                  <c:v>-46.429999999999993</c:v>
                </c:pt>
                <c:pt idx="19461">
                  <c:v>-46.427999999999997</c:v>
                </c:pt>
                <c:pt idx="19462">
                  <c:v>-46.425999999999995</c:v>
                </c:pt>
                <c:pt idx="19463">
                  <c:v>-46.423999999999992</c:v>
                </c:pt>
                <c:pt idx="19464">
                  <c:v>-46.421999999999997</c:v>
                </c:pt>
                <c:pt idx="19465">
                  <c:v>-46.419999999999995</c:v>
                </c:pt>
                <c:pt idx="19466">
                  <c:v>-46.417999999999992</c:v>
                </c:pt>
                <c:pt idx="19467">
                  <c:v>-46.415999999999997</c:v>
                </c:pt>
                <c:pt idx="19468">
                  <c:v>-46.413999999999994</c:v>
                </c:pt>
                <c:pt idx="19469">
                  <c:v>-46.411999999999992</c:v>
                </c:pt>
                <c:pt idx="19470">
                  <c:v>-46.41</c:v>
                </c:pt>
                <c:pt idx="19471">
                  <c:v>-46.407999999999994</c:v>
                </c:pt>
                <c:pt idx="19472">
                  <c:v>-46.405999999999992</c:v>
                </c:pt>
                <c:pt idx="19473">
                  <c:v>-46.403999999999996</c:v>
                </c:pt>
                <c:pt idx="19474">
                  <c:v>-46.401999999999994</c:v>
                </c:pt>
                <c:pt idx="19475">
                  <c:v>-46.399999999999991</c:v>
                </c:pt>
                <c:pt idx="19476">
                  <c:v>-46.397999999999996</c:v>
                </c:pt>
                <c:pt idx="19477">
                  <c:v>-46.395999999999994</c:v>
                </c:pt>
                <c:pt idx="19478">
                  <c:v>-46.393999999999991</c:v>
                </c:pt>
                <c:pt idx="19479">
                  <c:v>-46.391999999999996</c:v>
                </c:pt>
                <c:pt idx="19480">
                  <c:v>-46.389999999999993</c:v>
                </c:pt>
                <c:pt idx="19481">
                  <c:v>-46.387999999999991</c:v>
                </c:pt>
                <c:pt idx="19482">
                  <c:v>-46.385999999999996</c:v>
                </c:pt>
                <c:pt idx="19483">
                  <c:v>-46.383999999999993</c:v>
                </c:pt>
                <c:pt idx="19484">
                  <c:v>-46.381999999999991</c:v>
                </c:pt>
                <c:pt idx="19485">
                  <c:v>-46.379999999999995</c:v>
                </c:pt>
                <c:pt idx="19486">
                  <c:v>-46.377999999999993</c:v>
                </c:pt>
                <c:pt idx="19487">
                  <c:v>-46.375999999999998</c:v>
                </c:pt>
                <c:pt idx="19488">
                  <c:v>-46.373999999999995</c:v>
                </c:pt>
                <c:pt idx="19489">
                  <c:v>-46.371999999999993</c:v>
                </c:pt>
                <c:pt idx="19490">
                  <c:v>-46.37</c:v>
                </c:pt>
                <c:pt idx="19491">
                  <c:v>-46.367999999999995</c:v>
                </c:pt>
                <c:pt idx="19492">
                  <c:v>-46.365999999999993</c:v>
                </c:pt>
                <c:pt idx="19493">
                  <c:v>-46.363999999999997</c:v>
                </c:pt>
                <c:pt idx="19494">
                  <c:v>-46.361999999999995</c:v>
                </c:pt>
                <c:pt idx="19495">
                  <c:v>-46.359999999999992</c:v>
                </c:pt>
                <c:pt idx="19496">
                  <c:v>-46.357999999999997</c:v>
                </c:pt>
                <c:pt idx="19497">
                  <c:v>-46.355999999999995</c:v>
                </c:pt>
                <c:pt idx="19498">
                  <c:v>-46.353999999999992</c:v>
                </c:pt>
                <c:pt idx="19499">
                  <c:v>-46.351999999999997</c:v>
                </c:pt>
                <c:pt idx="19500">
                  <c:v>-46.349999999999994</c:v>
                </c:pt>
                <c:pt idx="19501">
                  <c:v>-46.347999999999992</c:v>
                </c:pt>
                <c:pt idx="19502">
                  <c:v>-46.345999999999997</c:v>
                </c:pt>
                <c:pt idx="19503">
                  <c:v>-46.343999999999994</c:v>
                </c:pt>
                <c:pt idx="19504">
                  <c:v>-46.341999999999992</c:v>
                </c:pt>
                <c:pt idx="19505">
                  <c:v>-46.339999999999996</c:v>
                </c:pt>
                <c:pt idx="19506">
                  <c:v>-46.337999999999994</c:v>
                </c:pt>
                <c:pt idx="19507">
                  <c:v>-46.335999999999991</c:v>
                </c:pt>
                <c:pt idx="19508">
                  <c:v>-46.333999999999996</c:v>
                </c:pt>
                <c:pt idx="19509">
                  <c:v>-46.331999999999994</c:v>
                </c:pt>
                <c:pt idx="19510">
                  <c:v>-46.329999999999991</c:v>
                </c:pt>
                <c:pt idx="19511">
                  <c:v>-46.327999999999996</c:v>
                </c:pt>
                <c:pt idx="19512">
                  <c:v>-46.325999999999993</c:v>
                </c:pt>
                <c:pt idx="19513">
                  <c:v>-46.323999999999991</c:v>
                </c:pt>
                <c:pt idx="19514">
                  <c:v>-46.321999999999996</c:v>
                </c:pt>
                <c:pt idx="19515">
                  <c:v>-46.319999999999993</c:v>
                </c:pt>
                <c:pt idx="19516">
                  <c:v>-46.317999999999998</c:v>
                </c:pt>
                <c:pt idx="19517">
                  <c:v>-46.315999999999995</c:v>
                </c:pt>
                <c:pt idx="19518">
                  <c:v>-46.313999999999993</c:v>
                </c:pt>
                <c:pt idx="19519">
                  <c:v>-46.311999999999998</c:v>
                </c:pt>
                <c:pt idx="19520">
                  <c:v>-46.309999999999995</c:v>
                </c:pt>
                <c:pt idx="19521">
                  <c:v>-46.307999999999993</c:v>
                </c:pt>
                <c:pt idx="19522">
                  <c:v>-46.305999999999997</c:v>
                </c:pt>
                <c:pt idx="19523">
                  <c:v>-46.303999999999995</c:v>
                </c:pt>
                <c:pt idx="19524">
                  <c:v>-46.301999999999992</c:v>
                </c:pt>
                <c:pt idx="19525">
                  <c:v>-46.3</c:v>
                </c:pt>
                <c:pt idx="19526">
                  <c:v>-46.297999999999995</c:v>
                </c:pt>
                <c:pt idx="19527">
                  <c:v>-46.295999999999992</c:v>
                </c:pt>
                <c:pt idx="19528">
                  <c:v>-46.293999999999997</c:v>
                </c:pt>
                <c:pt idx="19529">
                  <c:v>-46.291999999999994</c:v>
                </c:pt>
                <c:pt idx="19530">
                  <c:v>-46.289999999999992</c:v>
                </c:pt>
                <c:pt idx="19531">
                  <c:v>-46.287999999999997</c:v>
                </c:pt>
                <c:pt idx="19532">
                  <c:v>-46.285999999999994</c:v>
                </c:pt>
                <c:pt idx="19533">
                  <c:v>-46.283999999999992</c:v>
                </c:pt>
                <c:pt idx="19534">
                  <c:v>-46.281999999999996</c:v>
                </c:pt>
                <c:pt idx="19535">
                  <c:v>-46.279999999999994</c:v>
                </c:pt>
                <c:pt idx="19536">
                  <c:v>-46.277999999999992</c:v>
                </c:pt>
                <c:pt idx="19537">
                  <c:v>-46.275999999999996</c:v>
                </c:pt>
                <c:pt idx="19538">
                  <c:v>-46.273999999999994</c:v>
                </c:pt>
                <c:pt idx="19539">
                  <c:v>-46.271999999999991</c:v>
                </c:pt>
                <c:pt idx="19540">
                  <c:v>-46.269999999999996</c:v>
                </c:pt>
                <c:pt idx="19541">
                  <c:v>-46.267999999999994</c:v>
                </c:pt>
                <c:pt idx="19542">
                  <c:v>-46.265999999999991</c:v>
                </c:pt>
                <c:pt idx="19543">
                  <c:v>-46.263999999999996</c:v>
                </c:pt>
                <c:pt idx="19544">
                  <c:v>-46.261999999999993</c:v>
                </c:pt>
                <c:pt idx="19545">
                  <c:v>-46.259999999999991</c:v>
                </c:pt>
                <c:pt idx="19546">
                  <c:v>-46.257999999999996</c:v>
                </c:pt>
                <c:pt idx="19547">
                  <c:v>-46.255999999999993</c:v>
                </c:pt>
                <c:pt idx="19548">
                  <c:v>-46.253999999999998</c:v>
                </c:pt>
                <c:pt idx="19549">
                  <c:v>-46.251999999999995</c:v>
                </c:pt>
                <c:pt idx="19550">
                  <c:v>-46.249999999999993</c:v>
                </c:pt>
                <c:pt idx="19551">
                  <c:v>-46.247999999999998</c:v>
                </c:pt>
                <c:pt idx="19552">
                  <c:v>-46.245999999999995</c:v>
                </c:pt>
                <c:pt idx="19553">
                  <c:v>-46.243999999999993</c:v>
                </c:pt>
                <c:pt idx="19554">
                  <c:v>-46.241999999999997</c:v>
                </c:pt>
                <c:pt idx="19555">
                  <c:v>-46.239999999999995</c:v>
                </c:pt>
                <c:pt idx="19556">
                  <c:v>-46.237999999999992</c:v>
                </c:pt>
                <c:pt idx="19557">
                  <c:v>-46.235999999999997</c:v>
                </c:pt>
                <c:pt idx="19558">
                  <c:v>-46.233999999999995</c:v>
                </c:pt>
                <c:pt idx="19559">
                  <c:v>-46.231999999999992</c:v>
                </c:pt>
                <c:pt idx="19560">
                  <c:v>-46.23</c:v>
                </c:pt>
                <c:pt idx="19561">
                  <c:v>-46.227999999999994</c:v>
                </c:pt>
                <c:pt idx="19562">
                  <c:v>-46.225999999999992</c:v>
                </c:pt>
                <c:pt idx="19563">
                  <c:v>-46.223999999999997</c:v>
                </c:pt>
                <c:pt idx="19564">
                  <c:v>-46.221999999999994</c:v>
                </c:pt>
                <c:pt idx="19565">
                  <c:v>-46.219999999999992</c:v>
                </c:pt>
                <c:pt idx="19566">
                  <c:v>-46.217999999999996</c:v>
                </c:pt>
                <c:pt idx="19567">
                  <c:v>-46.215999999999994</c:v>
                </c:pt>
                <c:pt idx="19568">
                  <c:v>-46.213999999999992</c:v>
                </c:pt>
                <c:pt idx="19569">
                  <c:v>-46.211999999999996</c:v>
                </c:pt>
                <c:pt idx="19570">
                  <c:v>-46.209999999999994</c:v>
                </c:pt>
                <c:pt idx="19571">
                  <c:v>-46.207999999999991</c:v>
                </c:pt>
                <c:pt idx="19572">
                  <c:v>-46.205999999999996</c:v>
                </c:pt>
                <c:pt idx="19573">
                  <c:v>-46.203999999999994</c:v>
                </c:pt>
                <c:pt idx="19574">
                  <c:v>-46.201999999999991</c:v>
                </c:pt>
                <c:pt idx="19575">
                  <c:v>-46.199999999999996</c:v>
                </c:pt>
                <c:pt idx="19576">
                  <c:v>-46.197999999999993</c:v>
                </c:pt>
                <c:pt idx="19577">
                  <c:v>-46.195999999999991</c:v>
                </c:pt>
                <c:pt idx="19578">
                  <c:v>-46.193999999999996</c:v>
                </c:pt>
                <c:pt idx="19579">
                  <c:v>-46.191999999999993</c:v>
                </c:pt>
                <c:pt idx="19580">
                  <c:v>-46.19</c:v>
                </c:pt>
                <c:pt idx="19581">
                  <c:v>-46.187999999999995</c:v>
                </c:pt>
                <c:pt idx="19582">
                  <c:v>-46.185999999999993</c:v>
                </c:pt>
                <c:pt idx="19583">
                  <c:v>-46.183999999999997</c:v>
                </c:pt>
                <c:pt idx="19584">
                  <c:v>-46.181999999999995</c:v>
                </c:pt>
                <c:pt idx="19585">
                  <c:v>-46.179999999999993</c:v>
                </c:pt>
                <c:pt idx="19586">
                  <c:v>-46.177999999999997</c:v>
                </c:pt>
                <c:pt idx="19587">
                  <c:v>-46.175999999999995</c:v>
                </c:pt>
                <c:pt idx="19588">
                  <c:v>-46.173999999999992</c:v>
                </c:pt>
                <c:pt idx="19589">
                  <c:v>-46.171999999999997</c:v>
                </c:pt>
                <c:pt idx="19590">
                  <c:v>-46.169999999999995</c:v>
                </c:pt>
                <c:pt idx="19591">
                  <c:v>-46.167999999999992</c:v>
                </c:pt>
                <c:pt idx="19592">
                  <c:v>-46.165999999999997</c:v>
                </c:pt>
                <c:pt idx="19593">
                  <c:v>-46.163999999999994</c:v>
                </c:pt>
                <c:pt idx="19594">
                  <c:v>-46.161999999999992</c:v>
                </c:pt>
                <c:pt idx="19595">
                  <c:v>-46.16</c:v>
                </c:pt>
                <c:pt idx="19596">
                  <c:v>-46.157999999999994</c:v>
                </c:pt>
                <c:pt idx="19597">
                  <c:v>-46.155999999999992</c:v>
                </c:pt>
                <c:pt idx="19598">
                  <c:v>-46.153999999999996</c:v>
                </c:pt>
                <c:pt idx="19599">
                  <c:v>-46.151999999999994</c:v>
                </c:pt>
                <c:pt idx="19600">
                  <c:v>-46.149999999999991</c:v>
                </c:pt>
                <c:pt idx="19601">
                  <c:v>-46.147999999999996</c:v>
                </c:pt>
                <c:pt idx="19602">
                  <c:v>-46.145999999999994</c:v>
                </c:pt>
                <c:pt idx="19603">
                  <c:v>-46.143999999999991</c:v>
                </c:pt>
                <c:pt idx="19604">
                  <c:v>-46.141999999999996</c:v>
                </c:pt>
                <c:pt idx="19605">
                  <c:v>-46.139999999999993</c:v>
                </c:pt>
                <c:pt idx="19606">
                  <c:v>-46.137999999999991</c:v>
                </c:pt>
                <c:pt idx="19607">
                  <c:v>-46.135999999999996</c:v>
                </c:pt>
                <c:pt idx="19608">
                  <c:v>-46.133999999999993</c:v>
                </c:pt>
                <c:pt idx="19609">
                  <c:v>-46.131999999999991</c:v>
                </c:pt>
                <c:pt idx="19610">
                  <c:v>-46.129999999999995</c:v>
                </c:pt>
                <c:pt idx="19611">
                  <c:v>-46.127999999999993</c:v>
                </c:pt>
                <c:pt idx="19612">
                  <c:v>-46.125999999999998</c:v>
                </c:pt>
                <c:pt idx="19613">
                  <c:v>-46.123999999999995</c:v>
                </c:pt>
                <c:pt idx="19614">
                  <c:v>-46.121999999999993</c:v>
                </c:pt>
                <c:pt idx="19615">
                  <c:v>-46.12</c:v>
                </c:pt>
                <c:pt idx="19616">
                  <c:v>-46.117999999999995</c:v>
                </c:pt>
                <c:pt idx="19617">
                  <c:v>-46.115999999999993</c:v>
                </c:pt>
                <c:pt idx="19618">
                  <c:v>-46.113999999999997</c:v>
                </c:pt>
                <c:pt idx="19619">
                  <c:v>-46.111999999999995</c:v>
                </c:pt>
                <c:pt idx="19620">
                  <c:v>-46.109999999999992</c:v>
                </c:pt>
                <c:pt idx="19621">
                  <c:v>-46.107999999999997</c:v>
                </c:pt>
                <c:pt idx="19622">
                  <c:v>-46.105999999999995</c:v>
                </c:pt>
                <c:pt idx="19623">
                  <c:v>-46.103999999999992</c:v>
                </c:pt>
                <c:pt idx="19624">
                  <c:v>-46.101999999999997</c:v>
                </c:pt>
                <c:pt idx="19625">
                  <c:v>-46.099999999999994</c:v>
                </c:pt>
                <c:pt idx="19626">
                  <c:v>-46.097999999999992</c:v>
                </c:pt>
                <c:pt idx="19627">
                  <c:v>-46.095999999999997</c:v>
                </c:pt>
                <c:pt idx="19628">
                  <c:v>-46.093999999999994</c:v>
                </c:pt>
                <c:pt idx="19629">
                  <c:v>-46.091999999999992</c:v>
                </c:pt>
                <c:pt idx="19630">
                  <c:v>-46.089999999999996</c:v>
                </c:pt>
                <c:pt idx="19631">
                  <c:v>-46.087999999999994</c:v>
                </c:pt>
                <c:pt idx="19632">
                  <c:v>-46.085999999999991</c:v>
                </c:pt>
                <c:pt idx="19633">
                  <c:v>-46.083999999999996</c:v>
                </c:pt>
                <c:pt idx="19634">
                  <c:v>-46.081999999999994</c:v>
                </c:pt>
                <c:pt idx="19635">
                  <c:v>-46.079999999999991</c:v>
                </c:pt>
                <c:pt idx="19636">
                  <c:v>-46.077999999999996</c:v>
                </c:pt>
                <c:pt idx="19637">
                  <c:v>-46.075999999999993</c:v>
                </c:pt>
                <c:pt idx="19638">
                  <c:v>-46.073999999999991</c:v>
                </c:pt>
                <c:pt idx="19639">
                  <c:v>-46.071999999999996</c:v>
                </c:pt>
                <c:pt idx="19640">
                  <c:v>-46.069999999999993</c:v>
                </c:pt>
                <c:pt idx="19641">
                  <c:v>-46.067999999999998</c:v>
                </c:pt>
                <c:pt idx="19642">
                  <c:v>-46.065999999999995</c:v>
                </c:pt>
                <c:pt idx="19643">
                  <c:v>-46.063999999999993</c:v>
                </c:pt>
                <c:pt idx="19644">
                  <c:v>-46.061999999999998</c:v>
                </c:pt>
                <c:pt idx="19645">
                  <c:v>-46.059999999999995</c:v>
                </c:pt>
                <c:pt idx="19646">
                  <c:v>-46.057999999999993</c:v>
                </c:pt>
                <c:pt idx="19647">
                  <c:v>-46.055999999999997</c:v>
                </c:pt>
                <c:pt idx="19648">
                  <c:v>-46.053999999999995</c:v>
                </c:pt>
                <c:pt idx="19649">
                  <c:v>-46.051999999999992</c:v>
                </c:pt>
                <c:pt idx="19650">
                  <c:v>-46.05</c:v>
                </c:pt>
                <c:pt idx="19651">
                  <c:v>-46.047999999999995</c:v>
                </c:pt>
                <c:pt idx="19652">
                  <c:v>-46.045999999999992</c:v>
                </c:pt>
                <c:pt idx="19653">
                  <c:v>-46.043999999999997</c:v>
                </c:pt>
                <c:pt idx="19654">
                  <c:v>-46.041999999999994</c:v>
                </c:pt>
                <c:pt idx="19655">
                  <c:v>-46.039999999999992</c:v>
                </c:pt>
                <c:pt idx="19656">
                  <c:v>-46.037999999999997</c:v>
                </c:pt>
                <c:pt idx="19657">
                  <c:v>-46.035999999999994</c:v>
                </c:pt>
                <c:pt idx="19658">
                  <c:v>-46.033999999999992</c:v>
                </c:pt>
                <c:pt idx="19659">
                  <c:v>-46.031999999999996</c:v>
                </c:pt>
                <c:pt idx="19660">
                  <c:v>-46.029999999999994</c:v>
                </c:pt>
                <c:pt idx="19661">
                  <c:v>-46.027999999999992</c:v>
                </c:pt>
                <c:pt idx="19662">
                  <c:v>-46.025999999999996</c:v>
                </c:pt>
                <c:pt idx="19663">
                  <c:v>-46.023999999999994</c:v>
                </c:pt>
                <c:pt idx="19664">
                  <c:v>-46.021999999999991</c:v>
                </c:pt>
                <c:pt idx="19665">
                  <c:v>-46.019999999999996</c:v>
                </c:pt>
                <c:pt idx="19666">
                  <c:v>-46.017999999999994</c:v>
                </c:pt>
                <c:pt idx="19667">
                  <c:v>-46.015999999999991</c:v>
                </c:pt>
                <c:pt idx="19668">
                  <c:v>-46.013999999999996</c:v>
                </c:pt>
                <c:pt idx="19669">
                  <c:v>-46.011999999999993</c:v>
                </c:pt>
                <c:pt idx="19670">
                  <c:v>-46.009999999999991</c:v>
                </c:pt>
                <c:pt idx="19671">
                  <c:v>-46.007999999999996</c:v>
                </c:pt>
                <c:pt idx="19672">
                  <c:v>-46.005999999999993</c:v>
                </c:pt>
                <c:pt idx="19673">
                  <c:v>-46.003999999999998</c:v>
                </c:pt>
                <c:pt idx="19674">
                  <c:v>-46.001999999999995</c:v>
                </c:pt>
                <c:pt idx="19675">
                  <c:v>-45.999999999999993</c:v>
                </c:pt>
                <c:pt idx="19676">
                  <c:v>-45.997999999999998</c:v>
                </c:pt>
                <c:pt idx="19677">
                  <c:v>-45.995999999999995</c:v>
                </c:pt>
                <c:pt idx="19678">
                  <c:v>-45.993999999999993</c:v>
                </c:pt>
                <c:pt idx="19679">
                  <c:v>-45.991999999999997</c:v>
                </c:pt>
                <c:pt idx="19680">
                  <c:v>-45.989999999999995</c:v>
                </c:pt>
                <c:pt idx="19681">
                  <c:v>-45.987999999999992</c:v>
                </c:pt>
                <c:pt idx="19682">
                  <c:v>-45.985999999999997</c:v>
                </c:pt>
                <c:pt idx="19683">
                  <c:v>-45.983999999999995</c:v>
                </c:pt>
                <c:pt idx="19684">
                  <c:v>-45.981999999999992</c:v>
                </c:pt>
                <c:pt idx="19685">
                  <c:v>-45.98</c:v>
                </c:pt>
                <c:pt idx="19686">
                  <c:v>-45.977999999999994</c:v>
                </c:pt>
                <c:pt idx="19687">
                  <c:v>-45.975999999999992</c:v>
                </c:pt>
                <c:pt idx="19688">
                  <c:v>-45.973999999999997</c:v>
                </c:pt>
                <c:pt idx="19689">
                  <c:v>-45.971999999999994</c:v>
                </c:pt>
                <c:pt idx="19690">
                  <c:v>-45.969999999999992</c:v>
                </c:pt>
                <c:pt idx="19691">
                  <c:v>-45.967999999999996</c:v>
                </c:pt>
                <c:pt idx="19692">
                  <c:v>-45.965999999999994</c:v>
                </c:pt>
                <c:pt idx="19693">
                  <c:v>-45.963999999999992</c:v>
                </c:pt>
                <c:pt idx="19694">
                  <c:v>-45.961999999999996</c:v>
                </c:pt>
                <c:pt idx="19695">
                  <c:v>-45.959999999999994</c:v>
                </c:pt>
                <c:pt idx="19696">
                  <c:v>-45.957999999999991</c:v>
                </c:pt>
                <c:pt idx="19697">
                  <c:v>-45.955999999999996</c:v>
                </c:pt>
                <c:pt idx="19698">
                  <c:v>-45.953999999999994</c:v>
                </c:pt>
                <c:pt idx="19699">
                  <c:v>-45.951999999999991</c:v>
                </c:pt>
                <c:pt idx="19700">
                  <c:v>-45.949999999999996</c:v>
                </c:pt>
                <c:pt idx="19701">
                  <c:v>-45.947999999999993</c:v>
                </c:pt>
                <c:pt idx="19702">
                  <c:v>-45.945999999999991</c:v>
                </c:pt>
                <c:pt idx="19703">
                  <c:v>-45.943999999999996</c:v>
                </c:pt>
                <c:pt idx="19704">
                  <c:v>-45.941999999999993</c:v>
                </c:pt>
                <c:pt idx="19705">
                  <c:v>-45.94</c:v>
                </c:pt>
                <c:pt idx="19706">
                  <c:v>-45.937999999999995</c:v>
                </c:pt>
                <c:pt idx="19707">
                  <c:v>-45.935999999999993</c:v>
                </c:pt>
                <c:pt idx="19708">
                  <c:v>-45.933999999999997</c:v>
                </c:pt>
                <c:pt idx="19709">
                  <c:v>-45.931999999999995</c:v>
                </c:pt>
                <c:pt idx="19710">
                  <c:v>-45.929999999999993</c:v>
                </c:pt>
                <c:pt idx="19711">
                  <c:v>-45.927999999999997</c:v>
                </c:pt>
                <c:pt idx="19712">
                  <c:v>-45.925999999999995</c:v>
                </c:pt>
                <c:pt idx="19713">
                  <c:v>-45.923999999999992</c:v>
                </c:pt>
                <c:pt idx="19714">
                  <c:v>-45.921999999999997</c:v>
                </c:pt>
                <c:pt idx="19715">
                  <c:v>-45.919999999999995</c:v>
                </c:pt>
                <c:pt idx="19716">
                  <c:v>-45.917999999999992</c:v>
                </c:pt>
                <c:pt idx="19717">
                  <c:v>-45.915999999999997</c:v>
                </c:pt>
                <c:pt idx="19718">
                  <c:v>-45.913999999999994</c:v>
                </c:pt>
                <c:pt idx="19719">
                  <c:v>-45.911999999999992</c:v>
                </c:pt>
                <c:pt idx="19720">
                  <c:v>-45.91</c:v>
                </c:pt>
                <c:pt idx="19721">
                  <c:v>-45.907999999999994</c:v>
                </c:pt>
                <c:pt idx="19722">
                  <c:v>-45.905999999999992</c:v>
                </c:pt>
                <c:pt idx="19723">
                  <c:v>-45.903999999999996</c:v>
                </c:pt>
                <c:pt idx="19724">
                  <c:v>-45.901999999999994</c:v>
                </c:pt>
                <c:pt idx="19725">
                  <c:v>-45.899999999999991</c:v>
                </c:pt>
                <c:pt idx="19726">
                  <c:v>-45.897999999999996</c:v>
                </c:pt>
                <c:pt idx="19727">
                  <c:v>-45.895999999999994</c:v>
                </c:pt>
                <c:pt idx="19728">
                  <c:v>-45.893999999999991</c:v>
                </c:pt>
                <c:pt idx="19729">
                  <c:v>-45.891999999999996</c:v>
                </c:pt>
                <c:pt idx="19730">
                  <c:v>-45.889999999999993</c:v>
                </c:pt>
                <c:pt idx="19731">
                  <c:v>-45.887999999999991</c:v>
                </c:pt>
                <c:pt idx="19732">
                  <c:v>-45.885999999999996</c:v>
                </c:pt>
                <c:pt idx="19733">
                  <c:v>-45.883999999999993</c:v>
                </c:pt>
                <c:pt idx="19734">
                  <c:v>-45.881999999999991</c:v>
                </c:pt>
                <c:pt idx="19735">
                  <c:v>-45.879999999999995</c:v>
                </c:pt>
                <c:pt idx="19736">
                  <c:v>-45.877999999999993</c:v>
                </c:pt>
                <c:pt idx="19737">
                  <c:v>-45.875999999999998</c:v>
                </c:pt>
                <c:pt idx="19738">
                  <c:v>-45.873999999999995</c:v>
                </c:pt>
                <c:pt idx="19739">
                  <c:v>-45.871999999999993</c:v>
                </c:pt>
                <c:pt idx="19740">
                  <c:v>-45.87</c:v>
                </c:pt>
                <c:pt idx="19741">
                  <c:v>-45.867999999999995</c:v>
                </c:pt>
                <c:pt idx="19742">
                  <c:v>-45.865999999999993</c:v>
                </c:pt>
                <c:pt idx="19743">
                  <c:v>-45.863999999999997</c:v>
                </c:pt>
                <c:pt idx="19744">
                  <c:v>-45.861999999999995</c:v>
                </c:pt>
                <c:pt idx="19745">
                  <c:v>-45.859999999999992</c:v>
                </c:pt>
                <c:pt idx="19746">
                  <c:v>-45.857999999999997</c:v>
                </c:pt>
                <c:pt idx="19747">
                  <c:v>-45.855999999999995</c:v>
                </c:pt>
                <c:pt idx="19748">
                  <c:v>-45.853999999999992</c:v>
                </c:pt>
                <c:pt idx="19749">
                  <c:v>-45.851999999999997</c:v>
                </c:pt>
                <c:pt idx="19750">
                  <c:v>-45.849999999999994</c:v>
                </c:pt>
                <c:pt idx="19751">
                  <c:v>-45.847999999999992</c:v>
                </c:pt>
                <c:pt idx="19752">
                  <c:v>-45.845999999999997</c:v>
                </c:pt>
                <c:pt idx="19753">
                  <c:v>-45.843999999999994</c:v>
                </c:pt>
                <c:pt idx="19754">
                  <c:v>-45.841999999999992</c:v>
                </c:pt>
                <c:pt idx="19755">
                  <c:v>-45.839999999999996</c:v>
                </c:pt>
                <c:pt idx="19756">
                  <c:v>-45.837999999999994</c:v>
                </c:pt>
                <c:pt idx="19757">
                  <c:v>-45.835999999999991</c:v>
                </c:pt>
                <c:pt idx="19758">
                  <c:v>-45.833999999999996</c:v>
                </c:pt>
                <c:pt idx="19759">
                  <c:v>-45.831999999999994</c:v>
                </c:pt>
                <c:pt idx="19760">
                  <c:v>-45.829999999999991</c:v>
                </c:pt>
                <c:pt idx="19761">
                  <c:v>-45.827999999999996</c:v>
                </c:pt>
                <c:pt idx="19762">
                  <c:v>-45.825999999999993</c:v>
                </c:pt>
                <c:pt idx="19763">
                  <c:v>-45.823999999999991</c:v>
                </c:pt>
                <c:pt idx="19764">
                  <c:v>-45.821999999999996</c:v>
                </c:pt>
                <c:pt idx="19765">
                  <c:v>-45.819999999999993</c:v>
                </c:pt>
                <c:pt idx="19766">
                  <c:v>-45.817999999999998</c:v>
                </c:pt>
                <c:pt idx="19767">
                  <c:v>-45.815999999999995</c:v>
                </c:pt>
                <c:pt idx="19768">
                  <c:v>-45.813999999999993</c:v>
                </c:pt>
                <c:pt idx="19769">
                  <c:v>-45.811999999999998</c:v>
                </c:pt>
                <c:pt idx="19770">
                  <c:v>-45.809999999999995</c:v>
                </c:pt>
                <c:pt idx="19771">
                  <c:v>-45.807999999999993</c:v>
                </c:pt>
                <c:pt idx="19772">
                  <c:v>-45.805999999999997</c:v>
                </c:pt>
                <c:pt idx="19773">
                  <c:v>-45.803999999999995</c:v>
                </c:pt>
                <c:pt idx="19774">
                  <c:v>-45.801999999999992</c:v>
                </c:pt>
                <c:pt idx="19775">
                  <c:v>-45.8</c:v>
                </c:pt>
                <c:pt idx="19776">
                  <c:v>-45.797999999999995</c:v>
                </c:pt>
                <c:pt idx="19777">
                  <c:v>-45.795999999999992</c:v>
                </c:pt>
                <c:pt idx="19778">
                  <c:v>-45.793999999999997</c:v>
                </c:pt>
                <c:pt idx="19779">
                  <c:v>-45.791999999999994</c:v>
                </c:pt>
                <c:pt idx="19780">
                  <c:v>-45.789999999999992</c:v>
                </c:pt>
                <c:pt idx="19781">
                  <c:v>-45.787999999999997</c:v>
                </c:pt>
                <c:pt idx="19782">
                  <c:v>-45.785999999999994</c:v>
                </c:pt>
                <c:pt idx="19783">
                  <c:v>-45.783999999999992</c:v>
                </c:pt>
                <c:pt idx="19784">
                  <c:v>-45.781999999999996</c:v>
                </c:pt>
                <c:pt idx="19785">
                  <c:v>-45.779999999999994</c:v>
                </c:pt>
                <c:pt idx="19786">
                  <c:v>-45.777999999999992</c:v>
                </c:pt>
                <c:pt idx="19787">
                  <c:v>-45.775999999999996</c:v>
                </c:pt>
                <c:pt idx="19788">
                  <c:v>-45.773999999999994</c:v>
                </c:pt>
                <c:pt idx="19789">
                  <c:v>-45.771999999999991</c:v>
                </c:pt>
                <c:pt idx="19790">
                  <c:v>-45.769999999999996</c:v>
                </c:pt>
                <c:pt idx="19791">
                  <c:v>-45.767999999999994</c:v>
                </c:pt>
                <c:pt idx="19792">
                  <c:v>-45.765999999999991</c:v>
                </c:pt>
                <c:pt idx="19793">
                  <c:v>-45.763999999999996</c:v>
                </c:pt>
                <c:pt idx="19794">
                  <c:v>-45.761999999999993</c:v>
                </c:pt>
                <c:pt idx="19795">
                  <c:v>-45.759999999999991</c:v>
                </c:pt>
                <c:pt idx="19796">
                  <c:v>-45.757999999999996</c:v>
                </c:pt>
                <c:pt idx="19797">
                  <c:v>-45.755999999999993</c:v>
                </c:pt>
                <c:pt idx="19798">
                  <c:v>-45.753999999999998</c:v>
                </c:pt>
                <c:pt idx="19799">
                  <c:v>-45.751999999999995</c:v>
                </c:pt>
                <c:pt idx="19800">
                  <c:v>-45.749999999999993</c:v>
                </c:pt>
                <c:pt idx="19801">
                  <c:v>-45.747999999999998</c:v>
                </c:pt>
                <c:pt idx="19802">
                  <c:v>-45.745999999999995</c:v>
                </c:pt>
                <c:pt idx="19803">
                  <c:v>-45.743999999999993</c:v>
                </c:pt>
                <c:pt idx="19804">
                  <c:v>-45.741999999999997</c:v>
                </c:pt>
                <c:pt idx="19805">
                  <c:v>-45.739999999999995</c:v>
                </c:pt>
                <c:pt idx="19806">
                  <c:v>-45.737999999999992</c:v>
                </c:pt>
                <c:pt idx="19807">
                  <c:v>-45.735999999999997</c:v>
                </c:pt>
                <c:pt idx="19808">
                  <c:v>-45.733999999999995</c:v>
                </c:pt>
                <c:pt idx="19809">
                  <c:v>-45.731999999999992</c:v>
                </c:pt>
                <c:pt idx="19810">
                  <c:v>-45.73</c:v>
                </c:pt>
                <c:pt idx="19811">
                  <c:v>-45.727999999999994</c:v>
                </c:pt>
                <c:pt idx="19812">
                  <c:v>-45.725999999999992</c:v>
                </c:pt>
                <c:pt idx="19813">
                  <c:v>-45.723999999999997</c:v>
                </c:pt>
                <c:pt idx="19814">
                  <c:v>-45.721999999999994</c:v>
                </c:pt>
                <c:pt idx="19815">
                  <c:v>-45.719999999999992</c:v>
                </c:pt>
                <c:pt idx="19816">
                  <c:v>-45.717999999999996</c:v>
                </c:pt>
                <c:pt idx="19817">
                  <c:v>-45.715999999999994</c:v>
                </c:pt>
                <c:pt idx="19818">
                  <c:v>-45.713999999999992</c:v>
                </c:pt>
                <c:pt idx="19819">
                  <c:v>-45.711999999999996</c:v>
                </c:pt>
                <c:pt idx="19820">
                  <c:v>-45.709999999999994</c:v>
                </c:pt>
                <c:pt idx="19821">
                  <c:v>-45.707999999999991</c:v>
                </c:pt>
                <c:pt idx="19822">
                  <c:v>-45.705999999999996</c:v>
                </c:pt>
                <c:pt idx="19823">
                  <c:v>-45.703999999999994</c:v>
                </c:pt>
                <c:pt idx="19824">
                  <c:v>-45.701999999999991</c:v>
                </c:pt>
                <c:pt idx="19825">
                  <c:v>-45.699999999999996</c:v>
                </c:pt>
                <c:pt idx="19826">
                  <c:v>-45.697999999999993</c:v>
                </c:pt>
                <c:pt idx="19827">
                  <c:v>-45.695999999999991</c:v>
                </c:pt>
                <c:pt idx="19828">
                  <c:v>-45.693999999999996</c:v>
                </c:pt>
                <c:pt idx="19829">
                  <c:v>-45.691999999999993</c:v>
                </c:pt>
                <c:pt idx="19830">
                  <c:v>-45.69</c:v>
                </c:pt>
                <c:pt idx="19831">
                  <c:v>-45.687999999999995</c:v>
                </c:pt>
                <c:pt idx="19832">
                  <c:v>-45.685999999999993</c:v>
                </c:pt>
                <c:pt idx="19833">
                  <c:v>-45.683999999999997</c:v>
                </c:pt>
                <c:pt idx="19834">
                  <c:v>-45.681999999999995</c:v>
                </c:pt>
                <c:pt idx="19835">
                  <c:v>-45.679999999999993</c:v>
                </c:pt>
                <c:pt idx="19836">
                  <c:v>-45.677999999999997</c:v>
                </c:pt>
                <c:pt idx="19837">
                  <c:v>-45.675999999999995</c:v>
                </c:pt>
                <c:pt idx="19838">
                  <c:v>-45.673999999999992</c:v>
                </c:pt>
                <c:pt idx="19839">
                  <c:v>-45.671999999999997</c:v>
                </c:pt>
                <c:pt idx="19840">
                  <c:v>-45.669999999999995</c:v>
                </c:pt>
                <c:pt idx="19841">
                  <c:v>-45.667999999999992</c:v>
                </c:pt>
                <c:pt idx="19842">
                  <c:v>-45.665999999999997</c:v>
                </c:pt>
                <c:pt idx="19843">
                  <c:v>-45.663999999999994</c:v>
                </c:pt>
                <c:pt idx="19844">
                  <c:v>-45.661999999999992</c:v>
                </c:pt>
                <c:pt idx="19845">
                  <c:v>-45.66</c:v>
                </c:pt>
                <c:pt idx="19846">
                  <c:v>-45.657999999999994</c:v>
                </c:pt>
                <c:pt idx="19847">
                  <c:v>-45.655999999999992</c:v>
                </c:pt>
                <c:pt idx="19848">
                  <c:v>-45.653999999999996</c:v>
                </c:pt>
                <c:pt idx="19849">
                  <c:v>-45.651999999999994</c:v>
                </c:pt>
                <c:pt idx="19850">
                  <c:v>-45.649999999999991</c:v>
                </c:pt>
                <c:pt idx="19851">
                  <c:v>-45.647999999999996</c:v>
                </c:pt>
                <c:pt idx="19852">
                  <c:v>-45.645999999999994</c:v>
                </c:pt>
                <c:pt idx="19853">
                  <c:v>-45.643999999999991</c:v>
                </c:pt>
                <c:pt idx="19854">
                  <c:v>-45.641999999999996</c:v>
                </c:pt>
                <c:pt idx="19855">
                  <c:v>-45.639999999999993</c:v>
                </c:pt>
                <c:pt idx="19856">
                  <c:v>-45.637999999999991</c:v>
                </c:pt>
                <c:pt idx="19857">
                  <c:v>-45.635999999999996</c:v>
                </c:pt>
                <c:pt idx="19858">
                  <c:v>-45.633999999999993</c:v>
                </c:pt>
                <c:pt idx="19859">
                  <c:v>-45.631999999999991</c:v>
                </c:pt>
                <c:pt idx="19860">
                  <c:v>-45.629999999999995</c:v>
                </c:pt>
                <c:pt idx="19861">
                  <c:v>-45.627999999999993</c:v>
                </c:pt>
                <c:pt idx="19862">
                  <c:v>-45.625999999999998</c:v>
                </c:pt>
                <c:pt idx="19863">
                  <c:v>-45.623999999999995</c:v>
                </c:pt>
                <c:pt idx="19864">
                  <c:v>-45.621999999999993</c:v>
                </c:pt>
                <c:pt idx="19865">
                  <c:v>-45.62</c:v>
                </c:pt>
                <c:pt idx="19866">
                  <c:v>-45.617999999999995</c:v>
                </c:pt>
                <c:pt idx="19867">
                  <c:v>-45.615999999999993</c:v>
                </c:pt>
                <c:pt idx="19868">
                  <c:v>-45.613999999999997</c:v>
                </c:pt>
                <c:pt idx="19869">
                  <c:v>-45.611999999999995</c:v>
                </c:pt>
                <c:pt idx="19870">
                  <c:v>-45.609999999999992</c:v>
                </c:pt>
                <c:pt idx="19871">
                  <c:v>-45.607999999999997</c:v>
                </c:pt>
                <c:pt idx="19872">
                  <c:v>-45.605999999999995</c:v>
                </c:pt>
                <c:pt idx="19873">
                  <c:v>-45.603999999999992</c:v>
                </c:pt>
                <c:pt idx="19874">
                  <c:v>-45.601999999999997</c:v>
                </c:pt>
                <c:pt idx="19875">
                  <c:v>-45.599999999999994</c:v>
                </c:pt>
                <c:pt idx="19876">
                  <c:v>-45.597999999999992</c:v>
                </c:pt>
                <c:pt idx="19877">
                  <c:v>-45.595999999999997</c:v>
                </c:pt>
                <c:pt idx="19878">
                  <c:v>-45.593999999999994</c:v>
                </c:pt>
                <c:pt idx="19879">
                  <c:v>-45.591999999999992</c:v>
                </c:pt>
                <c:pt idx="19880">
                  <c:v>-45.589999999999996</c:v>
                </c:pt>
                <c:pt idx="19881">
                  <c:v>-45.587999999999994</c:v>
                </c:pt>
                <c:pt idx="19882">
                  <c:v>-45.585999999999991</c:v>
                </c:pt>
                <c:pt idx="19883">
                  <c:v>-45.583999999999996</c:v>
                </c:pt>
                <c:pt idx="19884">
                  <c:v>-45.581999999999994</c:v>
                </c:pt>
                <c:pt idx="19885">
                  <c:v>-45.579999999999991</c:v>
                </c:pt>
                <c:pt idx="19886">
                  <c:v>-45.577999999999996</c:v>
                </c:pt>
                <c:pt idx="19887">
                  <c:v>-45.575999999999993</c:v>
                </c:pt>
                <c:pt idx="19888">
                  <c:v>-45.573999999999991</c:v>
                </c:pt>
                <c:pt idx="19889">
                  <c:v>-45.571999999999996</c:v>
                </c:pt>
                <c:pt idx="19890">
                  <c:v>-45.569999999999993</c:v>
                </c:pt>
                <c:pt idx="19891">
                  <c:v>-45.567999999999998</c:v>
                </c:pt>
                <c:pt idx="19892">
                  <c:v>-45.565999999999995</c:v>
                </c:pt>
                <c:pt idx="19893">
                  <c:v>-45.563999999999993</c:v>
                </c:pt>
                <c:pt idx="19894">
                  <c:v>-45.561999999999998</c:v>
                </c:pt>
                <c:pt idx="19895">
                  <c:v>-45.559999999999995</c:v>
                </c:pt>
                <c:pt idx="19896">
                  <c:v>-45.557999999999993</c:v>
                </c:pt>
                <c:pt idx="19897">
                  <c:v>-45.555999999999997</c:v>
                </c:pt>
                <c:pt idx="19898">
                  <c:v>-45.553999999999995</c:v>
                </c:pt>
                <c:pt idx="19899">
                  <c:v>-45.551999999999992</c:v>
                </c:pt>
                <c:pt idx="19900">
                  <c:v>-45.55</c:v>
                </c:pt>
                <c:pt idx="19901">
                  <c:v>-45.547999999999995</c:v>
                </c:pt>
                <c:pt idx="19902">
                  <c:v>-45.545999999999992</c:v>
                </c:pt>
                <c:pt idx="19903">
                  <c:v>-45.543999999999997</c:v>
                </c:pt>
                <c:pt idx="19904">
                  <c:v>-45.541999999999994</c:v>
                </c:pt>
                <c:pt idx="19905">
                  <c:v>-45.539999999999992</c:v>
                </c:pt>
                <c:pt idx="19906">
                  <c:v>-45.537999999999997</c:v>
                </c:pt>
                <c:pt idx="19907">
                  <c:v>-45.535999999999994</c:v>
                </c:pt>
                <c:pt idx="19908">
                  <c:v>-45.533999999999992</c:v>
                </c:pt>
                <c:pt idx="19909">
                  <c:v>-45.531999999999996</c:v>
                </c:pt>
                <c:pt idx="19910">
                  <c:v>-45.529999999999994</c:v>
                </c:pt>
                <c:pt idx="19911">
                  <c:v>-45.527999999999992</c:v>
                </c:pt>
                <c:pt idx="19912">
                  <c:v>-45.525999999999996</c:v>
                </c:pt>
                <c:pt idx="19913">
                  <c:v>-45.523999999999994</c:v>
                </c:pt>
                <c:pt idx="19914">
                  <c:v>-45.521999999999991</c:v>
                </c:pt>
                <c:pt idx="19915">
                  <c:v>-45.519999999999996</c:v>
                </c:pt>
                <c:pt idx="19916">
                  <c:v>-45.517999999999994</c:v>
                </c:pt>
                <c:pt idx="19917">
                  <c:v>-45.515999999999991</c:v>
                </c:pt>
                <c:pt idx="19918">
                  <c:v>-45.513999999999996</c:v>
                </c:pt>
                <c:pt idx="19919">
                  <c:v>-45.511999999999993</c:v>
                </c:pt>
                <c:pt idx="19920">
                  <c:v>-45.509999999999991</c:v>
                </c:pt>
                <c:pt idx="19921">
                  <c:v>-45.507999999999996</c:v>
                </c:pt>
                <c:pt idx="19922">
                  <c:v>-45.505999999999993</c:v>
                </c:pt>
                <c:pt idx="19923">
                  <c:v>-45.503999999999998</c:v>
                </c:pt>
                <c:pt idx="19924">
                  <c:v>-45.501999999999995</c:v>
                </c:pt>
                <c:pt idx="19925">
                  <c:v>-45.499999999999993</c:v>
                </c:pt>
                <c:pt idx="19926">
                  <c:v>-45.497999999999998</c:v>
                </c:pt>
                <c:pt idx="19927">
                  <c:v>-45.495999999999995</c:v>
                </c:pt>
                <c:pt idx="19928">
                  <c:v>-45.493999999999993</c:v>
                </c:pt>
                <c:pt idx="19929">
                  <c:v>-45.491999999999997</c:v>
                </c:pt>
                <c:pt idx="19930">
                  <c:v>-45.489999999999995</c:v>
                </c:pt>
                <c:pt idx="19931">
                  <c:v>-45.487999999999992</c:v>
                </c:pt>
                <c:pt idx="19932">
                  <c:v>-45.485999999999997</c:v>
                </c:pt>
                <c:pt idx="19933">
                  <c:v>-45.483999999999995</c:v>
                </c:pt>
                <c:pt idx="19934">
                  <c:v>-45.481999999999992</c:v>
                </c:pt>
                <c:pt idx="19935">
                  <c:v>-45.48</c:v>
                </c:pt>
                <c:pt idx="19936">
                  <c:v>-45.477999999999994</c:v>
                </c:pt>
                <c:pt idx="19937">
                  <c:v>-45.475999999999992</c:v>
                </c:pt>
                <c:pt idx="19938">
                  <c:v>-45.473999999999997</c:v>
                </c:pt>
                <c:pt idx="19939">
                  <c:v>-45.471999999999994</c:v>
                </c:pt>
                <c:pt idx="19940">
                  <c:v>-45.469999999999992</c:v>
                </c:pt>
                <c:pt idx="19941">
                  <c:v>-45.467999999999996</c:v>
                </c:pt>
                <c:pt idx="19942">
                  <c:v>-45.465999999999994</c:v>
                </c:pt>
                <c:pt idx="19943">
                  <c:v>-45.463999999999992</c:v>
                </c:pt>
                <c:pt idx="19944">
                  <c:v>-45.461999999999996</c:v>
                </c:pt>
                <c:pt idx="19945">
                  <c:v>-45.459999999999994</c:v>
                </c:pt>
                <c:pt idx="19946">
                  <c:v>-45.457999999999991</c:v>
                </c:pt>
                <c:pt idx="19947">
                  <c:v>-45.455999999999996</c:v>
                </c:pt>
                <c:pt idx="19948">
                  <c:v>-45.453999999999994</c:v>
                </c:pt>
                <c:pt idx="19949">
                  <c:v>-45.451999999999991</c:v>
                </c:pt>
                <c:pt idx="19950">
                  <c:v>-45.449999999999996</c:v>
                </c:pt>
                <c:pt idx="19951">
                  <c:v>-45.447999999999993</c:v>
                </c:pt>
                <c:pt idx="19952">
                  <c:v>-45.445999999999991</c:v>
                </c:pt>
                <c:pt idx="19953">
                  <c:v>-45.443999999999996</c:v>
                </c:pt>
                <c:pt idx="19954">
                  <c:v>-45.441999999999993</c:v>
                </c:pt>
                <c:pt idx="19955">
                  <c:v>-45.44</c:v>
                </c:pt>
                <c:pt idx="19956">
                  <c:v>-45.437999999999995</c:v>
                </c:pt>
                <c:pt idx="19957">
                  <c:v>-45.435999999999993</c:v>
                </c:pt>
                <c:pt idx="19958">
                  <c:v>-45.433999999999997</c:v>
                </c:pt>
                <c:pt idx="19959">
                  <c:v>-45.431999999999995</c:v>
                </c:pt>
                <c:pt idx="19960">
                  <c:v>-45.429999999999993</c:v>
                </c:pt>
                <c:pt idx="19961">
                  <c:v>-45.427999999999997</c:v>
                </c:pt>
                <c:pt idx="19962">
                  <c:v>-45.425999999999995</c:v>
                </c:pt>
                <c:pt idx="19963">
                  <c:v>-45.423999999999992</c:v>
                </c:pt>
                <c:pt idx="19964">
                  <c:v>-45.421999999999997</c:v>
                </c:pt>
                <c:pt idx="19965">
                  <c:v>-45.419999999999995</c:v>
                </c:pt>
                <c:pt idx="19966">
                  <c:v>-45.417999999999992</c:v>
                </c:pt>
                <c:pt idx="19967">
                  <c:v>-45.415999999999997</c:v>
                </c:pt>
                <c:pt idx="19968">
                  <c:v>-45.413999999999994</c:v>
                </c:pt>
                <c:pt idx="19969">
                  <c:v>-45.411999999999992</c:v>
                </c:pt>
                <c:pt idx="19970">
                  <c:v>-45.41</c:v>
                </c:pt>
                <c:pt idx="19971">
                  <c:v>-45.407999999999994</c:v>
                </c:pt>
                <c:pt idx="19972">
                  <c:v>-45.405999999999992</c:v>
                </c:pt>
                <c:pt idx="19973">
                  <c:v>-45.403999999999996</c:v>
                </c:pt>
                <c:pt idx="19974">
                  <c:v>-45.401999999999994</c:v>
                </c:pt>
                <c:pt idx="19975">
                  <c:v>-45.399999999999991</c:v>
                </c:pt>
                <c:pt idx="19976">
                  <c:v>-45.397999999999996</c:v>
                </c:pt>
                <c:pt idx="19977">
                  <c:v>-45.395999999999994</c:v>
                </c:pt>
                <c:pt idx="19978">
                  <c:v>-45.393999999999991</c:v>
                </c:pt>
                <c:pt idx="19979">
                  <c:v>-45.391999999999996</c:v>
                </c:pt>
                <c:pt idx="19980">
                  <c:v>-45.389999999999993</c:v>
                </c:pt>
                <c:pt idx="19981">
                  <c:v>-45.387999999999991</c:v>
                </c:pt>
                <c:pt idx="19982">
                  <c:v>-45.385999999999996</c:v>
                </c:pt>
                <c:pt idx="19983">
                  <c:v>-45.383999999999993</c:v>
                </c:pt>
                <c:pt idx="19984">
                  <c:v>-45.381999999999991</c:v>
                </c:pt>
                <c:pt idx="19985">
                  <c:v>-45.379999999999995</c:v>
                </c:pt>
                <c:pt idx="19986">
                  <c:v>-45.377999999999993</c:v>
                </c:pt>
                <c:pt idx="19987">
                  <c:v>-45.375999999999998</c:v>
                </c:pt>
                <c:pt idx="19988">
                  <c:v>-45.373999999999995</c:v>
                </c:pt>
                <c:pt idx="19989">
                  <c:v>-45.371999999999993</c:v>
                </c:pt>
                <c:pt idx="19990">
                  <c:v>-45.37</c:v>
                </c:pt>
                <c:pt idx="19991">
                  <c:v>-45.367999999999995</c:v>
                </c:pt>
                <c:pt idx="19992">
                  <c:v>-45.365999999999993</c:v>
                </c:pt>
                <c:pt idx="19993">
                  <c:v>-45.363999999999997</c:v>
                </c:pt>
                <c:pt idx="19994">
                  <c:v>-45.361999999999995</c:v>
                </c:pt>
                <c:pt idx="19995">
                  <c:v>-45.359999999999992</c:v>
                </c:pt>
                <c:pt idx="19996">
                  <c:v>-45.357999999999997</c:v>
                </c:pt>
                <c:pt idx="19997">
                  <c:v>-45.355999999999995</c:v>
                </c:pt>
                <c:pt idx="19998">
                  <c:v>-45.353999999999992</c:v>
                </c:pt>
                <c:pt idx="19999">
                  <c:v>-45.351999999999997</c:v>
                </c:pt>
                <c:pt idx="20000">
                  <c:v>-45.349999999999994</c:v>
                </c:pt>
                <c:pt idx="20001">
                  <c:v>-45.347999999999992</c:v>
                </c:pt>
                <c:pt idx="20002">
                  <c:v>-45.345999999999997</c:v>
                </c:pt>
                <c:pt idx="20003">
                  <c:v>-45.343999999999994</c:v>
                </c:pt>
                <c:pt idx="20004">
                  <c:v>-45.341999999999992</c:v>
                </c:pt>
                <c:pt idx="20005">
                  <c:v>-45.339999999999996</c:v>
                </c:pt>
                <c:pt idx="20006">
                  <c:v>-45.337999999999994</c:v>
                </c:pt>
                <c:pt idx="20007">
                  <c:v>-45.335999999999991</c:v>
                </c:pt>
                <c:pt idx="20008">
                  <c:v>-45.333999999999996</c:v>
                </c:pt>
                <c:pt idx="20009">
                  <c:v>-45.331999999999994</c:v>
                </c:pt>
                <c:pt idx="20010">
                  <c:v>-45.329999999999991</c:v>
                </c:pt>
                <c:pt idx="20011">
                  <c:v>-45.327999999999996</c:v>
                </c:pt>
                <c:pt idx="20012">
                  <c:v>-45.325999999999993</c:v>
                </c:pt>
                <c:pt idx="20013">
                  <c:v>-45.323999999999991</c:v>
                </c:pt>
                <c:pt idx="20014">
                  <c:v>-45.321999999999996</c:v>
                </c:pt>
                <c:pt idx="20015">
                  <c:v>-45.319999999999993</c:v>
                </c:pt>
                <c:pt idx="20016">
                  <c:v>-45.317999999999998</c:v>
                </c:pt>
                <c:pt idx="20017">
                  <c:v>-45.315999999999995</c:v>
                </c:pt>
                <c:pt idx="20018">
                  <c:v>-45.313999999999993</c:v>
                </c:pt>
                <c:pt idx="20019">
                  <c:v>-45.311999999999998</c:v>
                </c:pt>
                <c:pt idx="20020">
                  <c:v>-45.309999999999995</c:v>
                </c:pt>
                <c:pt idx="20021">
                  <c:v>-45.307999999999993</c:v>
                </c:pt>
                <c:pt idx="20022">
                  <c:v>-45.305999999999997</c:v>
                </c:pt>
                <c:pt idx="20023">
                  <c:v>-45.303999999999995</c:v>
                </c:pt>
                <c:pt idx="20024">
                  <c:v>-45.301999999999992</c:v>
                </c:pt>
                <c:pt idx="20025">
                  <c:v>-45.3</c:v>
                </c:pt>
                <c:pt idx="20026">
                  <c:v>-45.297999999999995</c:v>
                </c:pt>
                <c:pt idx="20027">
                  <c:v>-45.295999999999992</c:v>
                </c:pt>
                <c:pt idx="20028">
                  <c:v>-45.293999999999997</c:v>
                </c:pt>
                <c:pt idx="20029">
                  <c:v>-45.291999999999994</c:v>
                </c:pt>
                <c:pt idx="20030">
                  <c:v>-45.289999999999992</c:v>
                </c:pt>
                <c:pt idx="20031">
                  <c:v>-45.287999999999997</c:v>
                </c:pt>
                <c:pt idx="20032">
                  <c:v>-45.285999999999994</c:v>
                </c:pt>
                <c:pt idx="20033">
                  <c:v>-45.283999999999992</c:v>
                </c:pt>
                <c:pt idx="20034">
                  <c:v>-45.281999999999996</c:v>
                </c:pt>
                <c:pt idx="20035">
                  <c:v>-45.279999999999994</c:v>
                </c:pt>
                <c:pt idx="20036">
                  <c:v>-45.277999999999992</c:v>
                </c:pt>
                <c:pt idx="20037">
                  <c:v>-45.275999999999996</c:v>
                </c:pt>
                <c:pt idx="20038">
                  <c:v>-45.273999999999994</c:v>
                </c:pt>
                <c:pt idx="20039">
                  <c:v>-45.271999999999991</c:v>
                </c:pt>
                <c:pt idx="20040">
                  <c:v>-45.269999999999996</c:v>
                </c:pt>
                <c:pt idx="20041">
                  <c:v>-45.267999999999994</c:v>
                </c:pt>
                <c:pt idx="20042">
                  <c:v>-45.265999999999991</c:v>
                </c:pt>
                <c:pt idx="20043">
                  <c:v>-45.263999999999996</c:v>
                </c:pt>
                <c:pt idx="20044">
                  <c:v>-45.261999999999993</c:v>
                </c:pt>
                <c:pt idx="20045">
                  <c:v>-45.259999999999991</c:v>
                </c:pt>
                <c:pt idx="20046">
                  <c:v>-45.257999999999996</c:v>
                </c:pt>
                <c:pt idx="20047">
                  <c:v>-45.255999999999993</c:v>
                </c:pt>
                <c:pt idx="20048">
                  <c:v>-45.253999999999998</c:v>
                </c:pt>
                <c:pt idx="20049">
                  <c:v>-45.251999999999995</c:v>
                </c:pt>
                <c:pt idx="20050">
                  <c:v>-45.249999999999993</c:v>
                </c:pt>
                <c:pt idx="20051">
                  <c:v>-45.247999999999998</c:v>
                </c:pt>
                <c:pt idx="20052">
                  <c:v>-45.245999999999995</c:v>
                </c:pt>
                <c:pt idx="20053">
                  <c:v>-45.243999999999993</c:v>
                </c:pt>
                <c:pt idx="20054">
                  <c:v>-45.241999999999997</c:v>
                </c:pt>
                <c:pt idx="20055">
                  <c:v>-45.239999999999995</c:v>
                </c:pt>
                <c:pt idx="20056">
                  <c:v>-45.237999999999992</c:v>
                </c:pt>
                <c:pt idx="20057">
                  <c:v>-45.235999999999997</c:v>
                </c:pt>
                <c:pt idx="20058">
                  <c:v>-45.233999999999995</c:v>
                </c:pt>
                <c:pt idx="20059">
                  <c:v>-45.231999999999992</c:v>
                </c:pt>
                <c:pt idx="20060">
                  <c:v>-45.23</c:v>
                </c:pt>
                <c:pt idx="20061">
                  <c:v>-45.227999999999994</c:v>
                </c:pt>
                <c:pt idx="20062">
                  <c:v>-45.225999999999992</c:v>
                </c:pt>
                <c:pt idx="20063">
                  <c:v>-45.223999999999997</c:v>
                </c:pt>
                <c:pt idx="20064">
                  <c:v>-45.221999999999994</c:v>
                </c:pt>
                <c:pt idx="20065">
                  <c:v>-45.219999999999992</c:v>
                </c:pt>
                <c:pt idx="20066">
                  <c:v>-45.217999999999996</c:v>
                </c:pt>
                <c:pt idx="20067">
                  <c:v>-45.215999999999994</c:v>
                </c:pt>
                <c:pt idx="20068">
                  <c:v>-45.213999999999992</c:v>
                </c:pt>
                <c:pt idx="20069">
                  <c:v>-45.211999999999996</c:v>
                </c:pt>
                <c:pt idx="20070">
                  <c:v>-45.209999999999994</c:v>
                </c:pt>
                <c:pt idx="20071">
                  <c:v>-45.207999999999991</c:v>
                </c:pt>
                <c:pt idx="20072">
                  <c:v>-45.205999999999996</c:v>
                </c:pt>
                <c:pt idx="20073">
                  <c:v>-45.203999999999994</c:v>
                </c:pt>
                <c:pt idx="20074">
                  <c:v>-45.201999999999991</c:v>
                </c:pt>
                <c:pt idx="20075">
                  <c:v>-45.199999999999996</c:v>
                </c:pt>
                <c:pt idx="20076">
                  <c:v>-45.197999999999993</c:v>
                </c:pt>
                <c:pt idx="20077">
                  <c:v>-45.195999999999991</c:v>
                </c:pt>
                <c:pt idx="20078">
                  <c:v>-45.193999999999996</c:v>
                </c:pt>
                <c:pt idx="20079">
                  <c:v>-45.191999999999993</c:v>
                </c:pt>
                <c:pt idx="20080">
                  <c:v>-45.19</c:v>
                </c:pt>
                <c:pt idx="20081">
                  <c:v>-45.187999999999995</c:v>
                </c:pt>
                <c:pt idx="20082">
                  <c:v>-45.185999999999993</c:v>
                </c:pt>
                <c:pt idx="20083">
                  <c:v>-45.183999999999997</c:v>
                </c:pt>
                <c:pt idx="20084">
                  <c:v>-45.181999999999995</c:v>
                </c:pt>
                <c:pt idx="20085">
                  <c:v>-45.179999999999993</c:v>
                </c:pt>
                <c:pt idx="20086">
                  <c:v>-45.177999999999997</c:v>
                </c:pt>
                <c:pt idx="20087">
                  <c:v>-45.175999999999995</c:v>
                </c:pt>
                <c:pt idx="20088">
                  <c:v>-45.173999999999992</c:v>
                </c:pt>
                <c:pt idx="20089">
                  <c:v>-45.171999999999997</c:v>
                </c:pt>
                <c:pt idx="20090">
                  <c:v>-45.169999999999995</c:v>
                </c:pt>
                <c:pt idx="20091">
                  <c:v>-45.167999999999992</c:v>
                </c:pt>
                <c:pt idx="20092">
                  <c:v>-45.165999999999997</c:v>
                </c:pt>
                <c:pt idx="20093">
                  <c:v>-45.163999999999994</c:v>
                </c:pt>
                <c:pt idx="20094">
                  <c:v>-45.161999999999992</c:v>
                </c:pt>
                <c:pt idx="20095">
                  <c:v>-45.16</c:v>
                </c:pt>
                <c:pt idx="20096">
                  <c:v>-45.157999999999994</c:v>
                </c:pt>
                <c:pt idx="20097">
                  <c:v>-45.155999999999992</c:v>
                </c:pt>
                <c:pt idx="20098">
                  <c:v>-45.153999999999996</c:v>
                </c:pt>
                <c:pt idx="20099">
                  <c:v>-45.151999999999994</c:v>
                </c:pt>
                <c:pt idx="20100">
                  <c:v>-45.149999999999991</c:v>
                </c:pt>
                <c:pt idx="20101">
                  <c:v>-45.147999999999996</c:v>
                </c:pt>
                <c:pt idx="20102">
                  <c:v>-45.145999999999994</c:v>
                </c:pt>
                <c:pt idx="20103">
                  <c:v>-45.143999999999991</c:v>
                </c:pt>
                <c:pt idx="20104">
                  <c:v>-45.141999999999996</c:v>
                </c:pt>
                <c:pt idx="20105">
                  <c:v>-45.139999999999993</c:v>
                </c:pt>
                <c:pt idx="20106">
                  <c:v>-45.137999999999991</c:v>
                </c:pt>
                <c:pt idx="20107">
                  <c:v>-45.135999999999996</c:v>
                </c:pt>
                <c:pt idx="20108">
                  <c:v>-45.133999999999993</c:v>
                </c:pt>
                <c:pt idx="20109">
                  <c:v>-45.131999999999991</c:v>
                </c:pt>
                <c:pt idx="20110">
                  <c:v>-45.129999999999995</c:v>
                </c:pt>
                <c:pt idx="20111">
                  <c:v>-45.127999999999993</c:v>
                </c:pt>
                <c:pt idx="20112">
                  <c:v>-45.125999999999998</c:v>
                </c:pt>
                <c:pt idx="20113">
                  <c:v>-45.123999999999995</c:v>
                </c:pt>
                <c:pt idx="20114">
                  <c:v>-45.121999999999993</c:v>
                </c:pt>
                <c:pt idx="20115">
                  <c:v>-45.12</c:v>
                </c:pt>
                <c:pt idx="20116">
                  <c:v>-45.117999999999995</c:v>
                </c:pt>
                <c:pt idx="20117">
                  <c:v>-45.115999999999993</c:v>
                </c:pt>
                <c:pt idx="20118">
                  <c:v>-45.113999999999997</c:v>
                </c:pt>
                <c:pt idx="20119">
                  <c:v>-45.111999999999995</c:v>
                </c:pt>
                <c:pt idx="20120">
                  <c:v>-45.109999999999992</c:v>
                </c:pt>
                <c:pt idx="20121">
                  <c:v>-45.107999999999997</c:v>
                </c:pt>
                <c:pt idx="20122">
                  <c:v>-45.105999999999995</c:v>
                </c:pt>
                <c:pt idx="20123">
                  <c:v>-45.103999999999992</c:v>
                </c:pt>
                <c:pt idx="20124">
                  <c:v>-45.101999999999997</c:v>
                </c:pt>
                <c:pt idx="20125">
                  <c:v>-45.099999999999994</c:v>
                </c:pt>
                <c:pt idx="20126">
                  <c:v>-45.097999999999992</c:v>
                </c:pt>
                <c:pt idx="20127">
                  <c:v>-45.095999999999997</c:v>
                </c:pt>
                <c:pt idx="20128">
                  <c:v>-45.093999999999994</c:v>
                </c:pt>
                <c:pt idx="20129">
                  <c:v>-45.091999999999992</c:v>
                </c:pt>
                <c:pt idx="20130">
                  <c:v>-45.089999999999996</c:v>
                </c:pt>
                <c:pt idx="20131">
                  <c:v>-45.087999999999994</c:v>
                </c:pt>
                <c:pt idx="20132">
                  <c:v>-45.085999999999991</c:v>
                </c:pt>
                <c:pt idx="20133">
                  <c:v>-45.083999999999996</c:v>
                </c:pt>
                <c:pt idx="20134">
                  <c:v>-45.081999999999994</c:v>
                </c:pt>
                <c:pt idx="20135">
                  <c:v>-45.079999999999991</c:v>
                </c:pt>
                <c:pt idx="20136">
                  <c:v>-45.077999999999996</c:v>
                </c:pt>
                <c:pt idx="20137">
                  <c:v>-45.075999999999993</c:v>
                </c:pt>
                <c:pt idx="20138">
                  <c:v>-45.073999999999991</c:v>
                </c:pt>
                <c:pt idx="20139">
                  <c:v>-45.071999999999996</c:v>
                </c:pt>
                <c:pt idx="20140">
                  <c:v>-45.069999999999993</c:v>
                </c:pt>
                <c:pt idx="20141">
                  <c:v>-45.067999999999998</c:v>
                </c:pt>
                <c:pt idx="20142">
                  <c:v>-45.065999999999995</c:v>
                </c:pt>
                <c:pt idx="20143">
                  <c:v>-45.063999999999993</c:v>
                </c:pt>
                <c:pt idx="20144">
                  <c:v>-45.061999999999998</c:v>
                </c:pt>
                <c:pt idx="20145">
                  <c:v>-45.059999999999995</c:v>
                </c:pt>
                <c:pt idx="20146">
                  <c:v>-45.057999999999993</c:v>
                </c:pt>
                <c:pt idx="20147">
                  <c:v>-45.055999999999997</c:v>
                </c:pt>
                <c:pt idx="20148">
                  <c:v>-45.053999999999995</c:v>
                </c:pt>
                <c:pt idx="20149">
                  <c:v>-45.051999999999992</c:v>
                </c:pt>
                <c:pt idx="20150">
                  <c:v>-45.05</c:v>
                </c:pt>
                <c:pt idx="20151">
                  <c:v>-45.047999999999995</c:v>
                </c:pt>
                <c:pt idx="20152">
                  <c:v>-45.045999999999992</c:v>
                </c:pt>
                <c:pt idx="20153">
                  <c:v>-45.043999999999997</c:v>
                </c:pt>
                <c:pt idx="20154">
                  <c:v>-45.041999999999994</c:v>
                </c:pt>
                <c:pt idx="20155">
                  <c:v>-45.039999999999992</c:v>
                </c:pt>
                <c:pt idx="20156">
                  <c:v>-45.037999999999997</c:v>
                </c:pt>
                <c:pt idx="20157">
                  <c:v>-45.035999999999994</c:v>
                </c:pt>
                <c:pt idx="20158">
                  <c:v>-45.033999999999992</c:v>
                </c:pt>
                <c:pt idx="20159">
                  <c:v>-45.031999999999996</c:v>
                </c:pt>
                <c:pt idx="20160">
                  <c:v>-45.029999999999994</c:v>
                </c:pt>
                <c:pt idx="20161">
                  <c:v>-45.027999999999992</c:v>
                </c:pt>
                <c:pt idx="20162">
                  <c:v>-45.025999999999996</c:v>
                </c:pt>
                <c:pt idx="20163">
                  <c:v>-45.023999999999994</c:v>
                </c:pt>
                <c:pt idx="20164">
                  <c:v>-45.021999999999991</c:v>
                </c:pt>
                <c:pt idx="20165">
                  <c:v>-45.019999999999996</c:v>
                </c:pt>
                <c:pt idx="20166">
                  <c:v>-45.017999999999994</c:v>
                </c:pt>
                <c:pt idx="20167">
                  <c:v>-45.015999999999991</c:v>
                </c:pt>
                <c:pt idx="20168">
                  <c:v>-45.013999999999996</c:v>
                </c:pt>
                <c:pt idx="20169">
                  <c:v>-45.011999999999993</c:v>
                </c:pt>
                <c:pt idx="20170">
                  <c:v>-45.009999999999991</c:v>
                </c:pt>
                <c:pt idx="20171">
                  <c:v>-45.007999999999996</c:v>
                </c:pt>
                <c:pt idx="20172">
                  <c:v>-45.005999999999993</c:v>
                </c:pt>
                <c:pt idx="20173">
                  <c:v>-45.003999999999998</c:v>
                </c:pt>
                <c:pt idx="20174">
                  <c:v>-45.001999999999995</c:v>
                </c:pt>
                <c:pt idx="20175">
                  <c:v>-44.999999999999993</c:v>
                </c:pt>
                <c:pt idx="20176">
                  <c:v>-44.997999999999998</c:v>
                </c:pt>
                <c:pt idx="20177">
                  <c:v>-44.995999999999995</c:v>
                </c:pt>
                <c:pt idx="20178">
                  <c:v>-44.993999999999993</c:v>
                </c:pt>
                <c:pt idx="20179">
                  <c:v>-44.991999999999997</c:v>
                </c:pt>
                <c:pt idx="20180">
                  <c:v>-44.989999999999995</c:v>
                </c:pt>
                <c:pt idx="20181">
                  <c:v>-44.987999999999992</c:v>
                </c:pt>
                <c:pt idx="20182">
                  <c:v>-44.985999999999997</c:v>
                </c:pt>
                <c:pt idx="20183">
                  <c:v>-44.983999999999995</c:v>
                </c:pt>
                <c:pt idx="20184">
                  <c:v>-44.981999999999992</c:v>
                </c:pt>
                <c:pt idx="20185">
                  <c:v>-44.98</c:v>
                </c:pt>
                <c:pt idx="20186">
                  <c:v>-44.977999999999994</c:v>
                </c:pt>
                <c:pt idx="20187">
                  <c:v>-44.975999999999992</c:v>
                </c:pt>
                <c:pt idx="20188">
                  <c:v>-44.973999999999997</c:v>
                </c:pt>
                <c:pt idx="20189">
                  <c:v>-44.971999999999994</c:v>
                </c:pt>
                <c:pt idx="20190">
                  <c:v>-44.969999999999992</c:v>
                </c:pt>
                <c:pt idx="20191">
                  <c:v>-44.967999999999996</c:v>
                </c:pt>
                <c:pt idx="20192">
                  <c:v>-44.965999999999994</c:v>
                </c:pt>
                <c:pt idx="20193">
                  <c:v>-44.963999999999992</c:v>
                </c:pt>
                <c:pt idx="20194">
                  <c:v>-44.961999999999996</c:v>
                </c:pt>
                <c:pt idx="20195">
                  <c:v>-44.959999999999994</c:v>
                </c:pt>
                <c:pt idx="20196">
                  <c:v>-44.957999999999991</c:v>
                </c:pt>
                <c:pt idx="20197">
                  <c:v>-44.955999999999996</c:v>
                </c:pt>
                <c:pt idx="20198">
                  <c:v>-44.953999999999994</c:v>
                </c:pt>
                <c:pt idx="20199">
                  <c:v>-44.951999999999991</c:v>
                </c:pt>
                <c:pt idx="20200">
                  <c:v>-44.949999999999996</c:v>
                </c:pt>
                <c:pt idx="20201">
                  <c:v>-44.947999999999993</c:v>
                </c:pt>
                <c:pt idx="20202">
                  <c:v>-44.945999999999991</c:v>
                </c:pt>
                <c:pt idx="20203">
                  <c:v>-44.943999999999996</c:v>
                </c:pt>
                <c:pt idx="20204">
                  <c:v>-44.941999999999993</c:v>
                </c:pt>
                <c:pt idx="20205">
                  <c:v>-44.94</c:v>
                </c:pt>
                <c:pt idx="20206">
                  <c:v>-44.937999999999995</c:v>
                </c:pt>
                <c:pt idx="20207">
                  <c:v>-44.935999999999993</c:v>
                </c:pt>
                <c:pt idx="20208">
                  <c:v>-44.933999999999997</c:v>
                </c:pt>
                <c:pt idx="20209">
                  <c:v>-44.931999999999995</c:v>
                </c:pt>
                <c:pt idx="20210">
                  <c:v>-44.929999999999993</c:v>
                </c:pt>
                <c:pt idx="20211">
                  <c:v>-44.927999999999997</c:v>
                </c:pt>
                <c:pt idx="20212">
                  <c:v>-44.925999999999995</c:v>
                </c:pt>
                <c:pt idx="20213">
                  <c:v>-44.923999999999992</c:v>
                </c:pt>
                <c:pt idx="20214">
                  <c:v>-44.921999999999997</c:v>
                </c:pt>
                <c:pt idx="20215">
                  <c:v>-44.919999999999995</c:v>
                </c:pt>
                <c:pt idx="20216">
                  <c:v>-44.917999999999992</c:v>
                </c:pt>
                <c:pt idx="20217">
                  <c:v>-44.915999999999997</c:v>
                </c:pt>
                <c:pt idx="20218">
                  <c:v>-44.913999999999994</c:v>
                </c:pt>
                <c:pt idx="20219">
                  <c:v>-44.911999999999992</c:v>
                </c:pt>
                <c:pt idx="20220">
                  <c:v>-44.91</c:v>
                </c:pt>
                <c:pt idx="20221">
                  <c:v>-44.907999999999994</c:v>
                </c:pt>
                <c:pt idx="20222">
                  <c:v>-44.905999999999992</c:v>
                </c:pt>
                <c:pt idx="20223">
                  <c:v>-44.903999999999996</c:v>
                </c:pt>
                <c:pt idx="20224">
                  <c:v>-44.901999999999994</c:v>
                </c:pt>
                <c:pt idx="20225">
                  <c:v>-44.899999999999991</c:v>
                </c:pt>
                <c:pt idx="20226">
                  <c:v>-44.897999999999996</c:v>
                </c:pt>
                <c:pt idx="20227">
                  <c:v>-44.895999999999994</c:v>
                </c:pt>
                <c:pt idx="20228">
                  <c:v>-44.893999999999991</c:v>
                </c:pt>
                <c:pt idx="20229">
                  <c:v>-44.891999999999996</c:v>
                </c:pt>
                <c:pt idx="20230">
                  <c:v>-44.889999999999993</c:v>
                </c:pt>
                <c:pt idx="20231">
                  <c:v>-44.887999999999991</c:v>
                </c:pt>
                <c:pt idx="20232">
                  <c:v>-44.885999999999996</c:v>
                </c:pt>
                <c:pt idx="20233">
                  <c:v>-44.883999999999993</c:v>
                </c:pt>
                <c:pt idx="20234">
                  <c:v>-44.881999999999991</c:v>
                </c:pt>
                <c:pt idx="20235">
                  <c:v>-44.879999999999995</c:v>
                </c:pt>
                <c:pt idx="20236">
                  <c:v>-44.877999999999993</c:v>
                </c:pt>
                <c:pt idx="20237">
                  <c:v>-44.875999999999998</c:v>
                </c:pt>
                <c:pt idx="20238">
                  <c:v>-44.873999999999995</c:v>
                </c:pt>
                <c:pt idx="20239">
                  <c:v>-44.871999999999993</c:v>
                </c:pt>
                <c:pt idx="20240">
                  <c:v>-44.87</c:v>
                </c:pt>
                <c:pt idx="20241">
                  <c:v>-44.867999999999995</c:v>
                </c:pt>
                <c:pt idx="20242">
                  <c:v>-44.865999999999993</c:v>
                </c:pt>
                <c:pt idx="20243">
                  <c:v>-44.863999999999997</c:v>
                </c:pt>
                <c:pt idx="20244">
                  <c:v>-44.861999999999995</c:v>
                </c:pt>
                <c:pt idx="20245">
                  <c:v>-44.859999999999992</c:v>
                </c:pt>
                <c:pt idx="20246">
                  <c:v>-44.857999999999997</c:v>
                </c:pt>
                <c:pt idx="20247">
                  <c:v>-44.855999999999995</c:v>
                </c:pt>
                <c:pt idx="20248">
                  <c:v>-44.853999999999992</c:v>
                </c:pt>
                <c:pt idx="20249">
                  <c:v>-44.851999999999997</c:v>
                </c:pt>
                <c:pt idx="20250">
                  <c:v>-44.849999999999994</c:v>
                </c:pt>
                <c:pt idx="20251">
                  <c:v>-44.847999999999992</c:v>
                </c:pt>
                <c:pt idx="20252">
                  <c:v>-44.845999999999997</c:v>
                </c:pt>
                <c:pt idx="20253">
                  <c:v>-44.843999999999994</c:v>
                </c:pt>
                <c:pt idx="20254">
                  <c:v>-44.841999999999992</c:v>
                </c:pt>
                <c:pt idx="20255">
                  <c:v>-44.839999999999996</c:v>
                </c:pt>
                <c:pt idx="20256">
                  <c:v>-44.837999999999994</c:v>
                </c:pt>
                <c:pt idx="20257">
                  <c:v>-44.835999999999991</c:v>
                </c:pt>
                <c:pt idx="20258">
                  <c:v>-44.833999999999996</c:v>
                </c:pt>
                <c:pt idx="20259">
                  <c:v>-44.831999999999994</c:v>
                </c:pt>
                <c:pt idx="20260">
                  <c:v>-44.829999999999991</c:v>
                </c:pt>
                <c:pt idx="20261">
                  <c:v>-44.827999999999996</c:v>
                </c:pt>
                <c:pt idx="20262">
                  <c:v>-44.825999999999993</c:v>
                </c:pt>
                <c:pt idx="20263">
                  <c:v>-44.823999999999991</c:v>
                </c:pt>
                <c:pt idx="20264">
                  <c:v>-44.821999999999996</c:v>
                </c:pt>
                <c:pt idx="20265">
                  <c:v>-44.819999999999993</c:v>
                </c:pt>
                <c:pt idx="20266">
                  <c:v>-44.817999999999998</c:v>
                </c:pt>
                <c:pt idx="20267">
                  <c:v>-44.815999999999995</c:v>
                </c:pt>
                <c:pt idx="20268">
                  <c:v>-44.813999999999993</c:v>
                </c:pt>
                <c:pt idx="20269">
                  <c:v>-44.811999999999998</c:v>
                </c:pt>
                <c:pt idx="20270">
                  <c:v>-44.809999999999995</c:v>
                </c:pt>
                <c:pt idx="20271">
                  <c:v>-44.807999999999993</c:v>
                </c:pt>
                <c:pt idx="20272">
                  <c:v>-44.805999999999997</c:v>
                </c:pt>
                <c:pt idx="20273">
                  <c:v>-44.803999999999995</c:v>
                </c:pt>
                <c:pt idx="20274">
                  <c:v>-44.801999999999992</c:v>
                </c:pt>
                <c:pt idx="20275">
                  <c:v>-44.8</c:v>
                </c:pt>
                <c:pt idx="20276">
                  <c:v>-44.797999999999995</c:v>
                </c:pt>
                <c:pt idx="20277">
                  <c:v>-44.795999999999992</c:v>
                </c:pt>
                <c:pt idx="20278">
                  <c:v>-44.793999999999997</c:v>
                </c:pt>
                <c:pt idx="20279">
                  <c:v>-44.791999999999994</c:v>
                </c:pt>
                <c:pt idx="20280">
                  <c:v>-44.789999999999992</c:v>
                </c:pt>
                <c:pt idx="20281">
                  <c:v>-44.787999999999997</c:v>
                </c:pt>
                <c:pt idx="20282">
                  <c:v>-44.785999999999994</c:v>
                </c:pt>
                <c:pt idx="20283">
                  <c:v>-44.783999999999992</c:v>
                </c:pt>
                <c:pt idx="20284">
                  <c:v>-44.781999999999996</c:v>
                </c:pt>
                <c:pt idx="20285">
                  <c:v>-44.779999999999994</c:v>
                </c:pt>
                <c:pt idx="20286">
                  <c:v>-44.777999999999992</c:v>
                </c:pt>
                <c:pt idx="20287">
                  <c:v>-44.775999999999996</c:v>
                </c:pt>
                <c:pt idx="20288">
                  <c:v>-44.773999999999994</c:v>
                </c:pt>
                <c:pt idx="20289">
                  <c:v>-44.771999999999991</c:v>
                </c:pt>
                <c:pt idx="20290">
                  <c:v>-44.769999999999996</c:v>
                </c:pt>
                <c:pt idx="20291">
                  <c:v>-44.767999999999994</c:v>
                </c:pt>
                <c:pt idx="20292">
                  <c:v>-44.765999999999991</c:v>
                </c:pt>
                <c:pt idx="20293">
                  <c:v>-44.763999999999996</c:v>
                </c:pt>
                <c:pt idx="20294">
                  <c:v>-44.761999999999993</c:v>
                </c:pt>
                <c:pt idx="20295">
                  <c:v>-44.759999999999991</c:v>
                </c:pt>
                <c:pt idx="20296">
                  <c:v>-44.757999999999996</c:v>
                </c:pt>
                <c:pt idx="20297">
                  <c:v>-44.755999999999993</c:v>
                </c:pt>
                <c:pt idx="20298">
                  <c:v>-44.753999999999998</c:v>
                </c:pt>
                <c:pt idx="20299">
                  <c:v>-44.751999999999995</c:v>
                </c:pt>
                <c:pt idx="20300">
                  <c:v>-44.749999999999993</c:v>
                </c:pt>
                <c:pt idx="20301">
                  <c:v>-44.747999999999998</c:v>
                </c:pt>
                <c:pt idx="20302">
                  <c:v>-44.745999999999995</c:v>
                </c:pt>
                <c:pt idx="20303">
                  <c:v>-44.743999999999993</c:v>
                </c:pt>
                <c:pt idx="20304">
                  <c:v>-44.741999999999997</c:v>
                </c:pt>
                <c:pt idx="20305">
                  <c:v>-44.739999999999995</c:v>
                </c:pt>
                <c:pt idx="20306">
                  <c:v>-44.737999999999992</c:v>
                </c:pt>
                <c:pt idx="20307">
                  <c:v>-44.735999999999997</c:v>
                </c:pt>
                <c:pt idx="20308">
                  <c:v>-44.733999999999995</c:v>
                </c:pt>
                <c:pt idx="20309">
                  <c:v>-44.731999999999992</c:v>
                </c:pt>
                <c:pt idx="20310">
                  <c:v>-44.73</c:v>
                </c:pt>
                <c:pt idx="20311">
                  <c:v>-44.727999999999994</c:v>
                </c:pt>
                <c:pt idx="20312">
                  <c:v>-44.725999999999992</c:v>
                </c:pt>
                <c:pt idx="20313">
                  <c:v>-44.723999999999997</c:v>
                </c:pt>
                <c:pt idx="20314">
                  <c:v>-44.721999999999994</c:v>
                </c:pt>
                <c:pt idx="20315">
                  <c:v>-44.719999999999992</c:v>
                </c:pt>
                <c:pt idx="20316">
                  <c:v>-44.717999999999996</c:v>
                </c:pt>
                <c:pt idx="20317">
                  <c:v>-44.715999999999994</c:v>
                </c:pt>
                <c:pt idx="20318">
                  <c:v>-44.713999999999992</c:v>
                </c:pt>
                <c:pt idx="20319">
                  <c:v>-44.711999999999996</c:v>
                </c:pt>
                <c:pt idx="20320">
                  <c:v>-44.709999999999994</c:v>
                </c:pt>
                <c:pt idx="20321">
                  <c:v>-44.707999999999991</c:v>
                </c:pt>
                <c:pt idx="20322">
                  <c:v>-44.705999999999996</c:v>
                </c:pt>
                <c:pt idx="20323">
                  <c:v>-44.703999999999994</c:v>
                </c:pt>
                <c:pt idx="20324">
                  <c:v>-44.701999999999991</c:v>
                </c:pt>
                <c:pt idx="20325">
                  <c:v>-44.699999999999996</c:v>
                </c:pt>
                <c:pt idx="20326">
                  <c:v>-44.697999999999993</c:v>
                </c:pt>
                <c:pt idx="20327">
                  <c:v>-44.695999999999991</c:v>
                </c:pt>
                <c:pt idx="20328">
                  <c:v>-44.693999999999996</c:v>
                </c:pt>
                <c:pt idx="20329">
                  <c:v>-44.691999999999993</c:v>
                </c:pt>
                <c:pt idx="20330">
                  <c:v>-44.69</c:v>
                </c:pt>
                <c:pt idx="20331">
                  <c:v>-44.687999999999995</c:v>
                </c:pt>
                <c:pt idx="20332">
                  <c:v>-44.685999999999993</c:v>
                </c:pt>
                <c:pt idx="20333">
                  <c:v>-44.683999999999997</c:v>
                </c:pt>
                <c:pt idx="20334">
                  <c:v>-44.681999999999995</c:v>
                </c:pt>
                <c:pt idx="20335">
                  <c:v>-44.679999999999993</c:v>
                </c:pt>
                <c:pt idx="20336">
                  <c:v>-44.677999999999997</c:v>
                </c:pt>
                <c:pt idx="20337">
                  <c:v>-44.675999999999995</c:v>
                </c:pt>
                <c:pt idx="20338">
                  <c:v>-44.673999999999992</c:v>
                </c:pt>
                <c:pt idx="20339">
                  <c:v>-44.671999999999997</c:v>
                </c:pt>
                <c:pt idx="20340">
                  <c:v>-44.669999999999995</c:v>
                </c:pt>
                <c:pt idx="20341">
                  <c:v>-44.667999999999992</c:v>
                </c:pt>
                <c:pt idx="20342">
                  <c:v>-44.665999999999997</c:v>
                </c:pt>
                <c:pt idx="20343">
                  <c:v>-44.663999999999994</c:v>
                </c:pt>
                <c:pt idx="20344">
                  <c:v>-44.661999999999992</c:v>
                </c:pt>
                <c:pt idx="20345">
                  <c:v>-44.66</c:v>
                </c:pt>
                <c:pt idx="20346">
                  <c:v>-44.657999999999994</c:v>
                </c:pt>
                <c:pt idx="20347">
                  <c:v>-44.655999999999992</c:v>
                </c:pt>
                <c:pt idx="20348">
                  <c:v>-44.653999999999996</c:v>
                </c:pt>
                <c:pt idx="20349">
                  <c:v>-44.651999999999994</c:v>
                </c:pt>
                <c:pt idx="20350">
                  <c:v>-44.649999999999991</c:v>
                </c:pt>
                <c:pt idx="20351">
                  <c:v>-44.647999999999996</c:v>
                </c:pt>
                <c:pt idx="20352">
                  <c:v>-44.645999999999994</c:v>
                </c:pt>
                <c:pt idx="20353">
                  <c:v>-44.643999999999991</c:v>
                </c:pt>
                <c:pt idx="20354">
                  <c:v>-44.641999999999996</c:v>
                </c:pt>
                <c:pt idx="20355">
                  <c:v>-44.639999999999993</c:v>
                </c:pt>
                <c:pt idx="20356">
                  <c:v>-44.637999999999991</c:v>
                </c:pt>
                <c:pt idx="20357">
                  <c:v>-44.635999999999996</c:v>
                </c:pt>
                <c:pt idx="20358">
                  <c:v>-44.633999999999993</c:v>
                </c:pt>
                <c:pt idx="20359">
                  <c:v>-44.631999999999991</c:v>
                </c:pt>
                <c:pt idx="20360">
                  <c:v>-44.629999999999995</c:v>
                </c:pt>
                <c:pt idx="20361">
                  <c:v>-44.627999999999993</c:v>
                </c:pt>
                <c:pt idx="20362">
                  <c:v>-44.625999999999998</c:v>
                </c:pt>
                <c:pt idx="20363">
                  <c:v>-44.623999999999995</c:v>
                </c:pt>
                <c:pt idx="20364">
                  <c:v>-44.621999999999993</c:v>
                </c:pt>
                <c:pt idx="20365">
                  <c:v>-44.62</c:v>
                </c:pt>
                <c:pt idx="20366">
                  <c:v>-44.617999999999995</c:v>
                </c:pt>
                <c:pt idx="20367">
                  <c:v>-44.615999999999993</c:v>
                </c:pt>
                <c:pt idx="20368">
                  <c:v>-44.613999999999997</c:v>
                </c:pt>
                <c:pt idx="20369">
                  <c:v>-44.611999999999995</c:v>
                </c:pt>
                <c:pt idx="20370">
                  <c:v>-44.609999999999992</c:v>
                </c:pt>
                <c:pt idx="20371">
                  <c:v>-44.607999999999997</c:v>
                </c:pt>
                <c:pt idx="20372">
                  <c:v>-44.605999999999995</c:v>
                </c:pt>
                <c:pt idx="20373">
                  <c:v>-44.603999999999992</c:v>
                </c:pt>
                <c:pt idx="20374">
                  <c:v>-44.601999999999997</c:v>
                </c:pt>
                <c:pt idx="20375">
                  <c:v>-44.599999999999994</c:v>
                </c:pt>
                <c:pt idx="20376">
                  <c:v>-44.597999999999992</c:v>
                </c:pt>
                <c:pt idx="20377">
                  <c:v>-44.595999999999997</c:v>
                </c:pt>
                <c:pt idx="20378">
                  <c:v>-44.593999999999994</c:v>
                </c:pt>
                <c:pt idx="20379">
                  <c:v>-44.591999999999992</c:v>
                </c:pt>
                <c:pt idx="20380">
                  <c:v>-44.589999999999996</c:v>
                </c:pt>
                <c:pt idx="20381">
                  <c:v>-44.587999999999994</c:v>
                </c:pt>
                <c:pt idx="20382">
                  <c:v>-44.585999999999991</c:v>
                </c:pt>
                <c:pt idx="20383">
                  <c:v>-44.583999999999996</c:v>
                </c:pt>
                <c:pt idx="20384">
                  <c:v>-44.581999999999994</c:v>
                </c:pt>
                <c:pt idx="20385">
                  <c:v>-44.579999999999991</c:v>
                </c:pt>
                <c:pt idx="20386">
                  <c:v>-44.577999999999996</c:v>
                </c:pt>
                <c:pt idx="20387">
                  <c:v>-44.575999999999993</c:v>
                </c:pt>
                <c:pt idx="20388">
                  <c:v>-44.573999999999991</c:v>
                </c:pt>
                <c:pt idx="20389">
                  <c:v>-44.571999999999996</c:v>
                </c:pt>
                <c:pt idx="20390">
                  <c:v>-44.569999999999993</c:v>
                </c:pt>
                <c:pt idx="20391">
                  <c:v>-44.567999999999998</c:v>
                </c:pt>
                <c:pt idx="20392">
                  <c:v>-44.565999999999995</c:v>
                </c:pt>
                <c:pt idx="20393">
                  <c:v>-44.563999999999993</c:v>
                </c:pt>
                <c:pt idx="20394">
                  <c:v>-44.561999999999998</c:v>
                </c:pt>
                <c:pt idx="20395">
                  <c:v>-44.559999999999995</c:v>
                </c:pt>
                <c:pt idx="20396">
                  <c:v>-44.557999999999993</c:v>
                </c:pt>
                <c:pt idx="20397">
                  <c:v>-44.555999999999997</c:v>
                </c:pt>
                <c:pt idx="20398">
                  <c:v>-44.553999999999995</c:v>
                </c:pt>
                <c:pt idx="20399">
                  <c:v>-44.551999999999992</c:v>
                </c:pt>
                <c:pt idx="20400">
                  <c:v>-44.55</c:v>
                </c:pt>
                <c:pt idx="20401">
                  <c:v>-44.547999999999995</c:v>
                </c:pt>
                <c:pt idx="20402">
                  <c:v>-44.545999999999992</c:v>
                </c:pt>
                <c:pt idx="20403">
                  <c:v>-44.543999999999997</c:v>
                </c:pt>
                <c:pt idx="20404">
                  <c:v>-44.541999999999994</c:v>
                </c:pt>
                <c:pt idx="20405">
                  <c:v>-44.539999999999992</c:v>
                </c:pt>
                <c:pt idx="20406">
                  <c:v>-44.537999999999997</c:v>
                </c:pt>
                <c:pt idx="20407">
                  <c:v>-44.535999999999994</c:v>
                </c:pt>
                <c:pt idx="20408">
                  <c:v>-44.533999999999992</c:v>
                </c:pt>
                <c:pt idx="20409">
                  <c:v>-44.531999999999996</c:v>
                </c:pt>
                <c:pt idx="20410">
                  <c:v>-44.529999999999994</c:v>
                </c:pt>
                <c:pt idx="20411">
                  <c:v>-44.527999999999992</c:v>
                </c:pt>
                <c:pt idx="20412">
                  <c:v>-44.525999999999996</c:v>
                </c:pt>
                <c:pt idx="20413">
                  <c:v>-44.523999999999994</c:v>
                </c:pt>
                <c:pt idx="20414">
                  <c:v>-44.521999999999991</c:v>
                </c:pt>
                <c:pt idx="20415">
                  <c:v>-44.519999999999996</c:v>
                </c:pt>
                <c:pt idx="20416">
                  <c:v>-44.517999999999994</c:v>
                </c:pt>
                <c:pt idx="20417">
                  <c:v>-44.515999999999991</c:v>
                </c:pt>
                <c:pt idx="20418">
                  <c:v>-44.513999999999996</c:v>
                </c:pt>
                <c:pt idx="20419">
                  <c:v>-44.511999999999993</c:v>
                </c:pt>
                <c:pt idx="20420">
                  <c:v>-44.509999999999991</c:v>
                </c:pt>
                <c:pt idx="20421">
                  <c:v>-44.507999999999996</c:v>
                </c:pt>
                <c:pt idx="20422">
                  <c:v>-44.505999999999993</c:v>
                </c:pt>
                <c:pt idx="20423">
                  <c:v>-44.503999999999998</c:v>
                </c:pt>
                <c:pt idx="20424">
                  <c:v>-44.501999999999995</c:v>
                </c:pt>
                <c:pt idx="20425">
                  <c:v>-44.499999999999993</c:v>
                </c:pt>
                <c:pt idx="20426">
                  <c:v>-44.497999999999998</c:v>
                </c:pt>
                <c:pt idx="20427">
                  <c:v>-44.495999999999995</c:v>
                </c:pt>
                <c:pt idx="20428">
                  <c:v>-44.493999999999993</c:v>
                </c:pt>
                <c:pt idx="20429">
                  <c:v>-44.491999999999997</c:v>
                </c:pt>
                <c:pt idx="20430">
                  <c:v>-44.489999999999995</c:v>
                </c:pt>
                <c:pt idx="20431">
                  <c:v>-44.487999999999992</c:v>
                </c:pt>
                <c:pt idx="20432">
                  <c:v>-44.485999999999997</c:v>
                </c:pt>
                <c:pt idx="20433">
                  <c:v>-44.483999999999995</c:v>
                </c:pt>
                <c:pt idx="20434">
                  <c:v>-44.481999999999992</c:v>
                </c:pt>
                <c:pt idx="20435">
                  <c:v>-44.48</c:v>
                </c:pt>
                <c:pt idx="20436">
                  <c:v>-44.477999999999994</c:v>
                </c:pt>
                <c:pt idx="20437">
                  <c:v>-44.475999999999992</c:v>
                </c:pt>
                <c:pt idx="20438">
                  <c:v>-44.473999999999997</c:v>
                </c:pt>
                <c:pt idx="20439">
                  <c:v>-44.471999999999994</c:v>
                </c:pt>
                <c:pt idx="20440">
                  <c:v>-44.469999999999992</c:v>
                </c:pt>
                <c:pt idx="20441">
                  <c:v>-44.467999999999996</c:v>
                </c:pt>
                <c:pt idx="20442">
                  <c:v>-44.465999999999994</c:v>
                </c:pt>
                <c:pt idx="20443">
                  <c:v>-44.463999999999992</c:v>
                </c:pt>
                <c:pt idx="20444">
                  <c:v>-44.461999999999996</c:v>
                </c:pt>
                <c:pt idx="20445">
                  <c:v>-44.459999999999994</c:v>
                </c:pt>
                <c:pt idx="20446">
                  <c:v>-44.457999999999991</c:v>
                </c:pt>
                <c:pt idx="20447">
                  <c:v>-44.455999999999996</c:v>
                </c:pt>
                <c:pt idx="20448">
                  <c:v>-44.453999999999994</c:v>
                </c:pt>
                <c:pt idx="20449">
                  <c:v>-44.451999999999991</c:v>
                </c:pt>
                <c:pt idx="20450">
                  <c:v>-44.449999999999996</c:v>
                </c:pt>
                <c:pt idx="20451">
                  <c:v>-44.447999999999993</c:v>
                </c:pt>
                <c:pt idx="20452">
                  <c:v>-44.445999999999991</c:v>
                </c:pt>
                <c:pt idx="20453">
                  <c:v>-44.443999999999996</c:v>
                </c:pt>
                <c:pt idx="20454">
                  <c:v>-44.441999999999993</c:v>
                </c:pt>
                <c:pt idx="20455">
                  <c:v>-44.44</c:v>
                </c:pt>
                <c:pt idx="20456">
                  <c:v>-44.437999999999995</c:v>
                </c:pt>
                <c:pt idx="20457">
                  <c:v>-44.435999999999993</c:v>
                </c:pt>
                <c:pt idx="20458">
                  <c:v>-44.433999999999997</c:v>
                </c:pt>
                <c:pt idx="20459">
                  <c:v>-44.431999999999995</c:v>
                </c:pt>
                <c:pt idx="20460">
                  <c:v>-44.429999999999993</c:v>
                </c:pt>
                <c:pt idx="20461">
                  <c:v>-44.427999999999997</c:v>
                </c:pt>
                <c:pt idx="20462">
                  <c:v>-44.425999999999995</c:v>
                </c:pt>
                <c:pt idx="20463">
                  <c:v>-44.423999999999992</c:v>
                </c:pt>
                <c:pt idx="20464">
                  <c:v>-44.421999999999997</c:v>
                </c:pt>
                <c:pt idx="20465">
                  <c:v>-44.419999999999995</c:v>
                </c:pt>
                <c:pt idx="20466">
                  <c:v>-44.417999999999992</c:v>
                </c:pt>
                <c:pt idx="20467">
                  <c:v>-44.415999999999997</c:v>
                </c:pt>
                <c:pt idx="20468">
                  <c:v>-44.413999999999994</c:v>
                </c:pt>
                <c:pt idx="20469">
                  <c:v>-44.411999999999992</c:v>
                </c:pt>
                <c:pt idx="20470">
                  <c:v>-44.41</c:v>
                </c:pt>
                <c:pt idx="20471">
                  <c:v>-44.407999999999994</c:v>
                </c:pt>
                <c:pt idx="20472">
                  <c:v>-44.405999999999992</c:v>
                </c:pt>
                <c:pt idx="20473">
                  <c:v>-44.403999999999996</c:v>
                </c:pt>
                <c:pt idx="20474">
                  <c:v>-44.401999999999994</c:v>
                </c:pt>
                <c:pt idx="20475">
                  <c:v>-44.399999999999991</c:v>
                </c:pt>
                <c:pt idx="20476">
                  <c:v>-44.397999999999996</c:v>
                </c:pt>
                <c:pt idx="20477">
                  <c:v>-44.395999999999994</c:v>
                </c:pt>
                <c:pt idx="20478">
                  <c:v>-44.393999999999991</c:v>
                </c:pt>
                <c:pt idx="20479">
                  <c:v>-44.391999999999996</c:v>
                </c:pt>
                <c:pt idx="20480">
                  <c:v>-44.389999999999993</c:v>
                </c:pt>
                <c:pt idx="20481">
                  <c:v>-44.387999999999991</c:v>
                </c:pt>
                <c:pt idx="20482">
                  <c:v>-44.385999999999996</c:v>
                </c:pt>
                <c:pt idx="20483">
                  <c:v>-44.383999999999993</c:v>
                </c:pt>
                <c:pt idx="20484">
                  <c:v>-44.381999999999991</c:v>
                </c:pt>
                <c:pt idx="20485">
                  <c:v>-44.379999999999995</c:v>
                </c:pt>
                <c:pt idx="20486">
                  <c:v>-44.377999999999993</c:v>
                </c:pt>
                <c:pt idx="20487">
                  <c:v>-44.375999999999998</c:v>
                </c:pt>
                <c:pt idx="20488">
                  <c:v>-44.373999999999995</c:v>
                </c:pt>
                <c:pt idx="20489">
                  <c:v>-44.371999999999993</c:v>
                </c:pt>
                <c:pt idx="20490">
                  <c:v>-44.37</c:v>
                </c:pt>
                <c:pt idx="20491">
                  <c:v>-44.367999999999995</c:v>
                </c:pt>
                <c:pt idx="20492">
                  <c:v>-44.365999999999993</c:v>
                </c:pt>
                <c:pt idx="20493">
                  <c:v>-44.363999999999997</c:v>
                </c:pt>
                <c:pt idx="20494">
                  <c:v>-44.361999999999995</c:v>
                </c:pt>
                <c:pt idx="20495">
                  <c:v>-44.359999999999992</c:v>
                </c:pt>
                <c:pt idx="20496">
                  <c:v>-44.357999999999997</c:v>
                </c:pt>
                <c:pt idx="20497">
                  <c:v>-44.355999999999995</c:v>
                </c:pt>
                <c:pt idx="20498">
                  <c:v>-44.353999999999992</c:v>
                </c:pt>
                <c:pt idx="20499">
                  <c:v>-44.351999999999997</c:v>
                </c:pt>
                <c:pt idx="20500">
                  <c:v>-44.349999999999994</c:v>
                </c:pt>
                <c:pt idx="20501">
                  <c:v>-44.347999999999992</c:v>
                </c:pt>
                <c:pt idx="20502">
                  <c:v>-44.345999999999997</c:v>
                </c:pt>
                <c:pt idx="20503">
                  <c:v>-44.343999999999994</c:v>
                </c:pt>
                <c:pt idx="20504">
                  <c:v>-44.341999999999992</c:v>
                </c:pt>
                <c:pt idx="20505">
                  <c:v>-44.339999999999996</c:v>
                </c:pt>
                <c:pt idx="20506">
                  <c:v>-44.337999999999994</c:v>
                </c:pt>
                <c:pt idx="20507">
                  <c:v>-44.335999999999991</c:v>
                </c:pt>
                <c:pt idx="20508">
                  <c:v>-44.333999999999996</c:v>
                </c:pt>
                <c:pt idx="20509">
                  <c:v>-44.331999999999994</c:v>
                </c:pt>
                <c:pt idx="20510">
                  <c:v>-44.329999999999991</c:v>
                </c:pt>
                <c:pt idx="20511">
                  <c:v>-44.327999999999996</c:v>
                </c:pt>
                <c:pt idx="20512">
                  <c:v>-44.325999999999993</c:v>
                </c:pt>
                <c:pt idx="20513">
                  <c:v>-44.323999999999991</c:v>
                </c:pt>
                <c:pt idx="20514">
                  <c:v>-44.321999999999996</c:v>
                </c:pt>
                <c:pt idx="20515">
                  <c:v>-44.319999999999993</c:v>
                </c:pt>
                <c:pt idx="20516">
                  <c:v>-44.317999999999998</c:v>
                </c:pt>
                <c:pt idx="20517">
                  <c:v>-44.315999999999995</c:v>
                </c:pt>
                <c:pt idx="20518">
                  <c:v>-44.313999999999993</c:v>
                </c:pt>
                <c:pt idx="20519">
                  <c:v>-44.311999999999998</c:v>
                </c:pt>
                <c:pt idx="20520">
                  <c:v>-44.309999999999995</c:v>
                </c:pt>
                <c:pt idx="20521">
                  <c:v>-44.307999999999993</c:v>
                </c:pt>
                <c:pt idx="20522">
                  <c:v>-44.305999999999997</c:v>
                </c:pt>
                <c:pt idx="20523">
                  <c:v>-44.303999999999995</c:v>
                </c:pt>
                <c:pt idx="20524">
                  <c:v>-44.301999999999992</c:v>
                </c:pt>
                <c:pt idx="20525">
                  <c:v>-44.3</c:v>
                </c:pt>
                <c:pt idx="20526">
                  <c:v>-44.297999999999995</c:v>
                </c:pt>
                <c:pt idx="20527">
                  <c:v>-44.295999999999992</c:v>
                </c:pt>
                <c:pt idx="20528">
                  <c:v>-44.293999999999997</c:v>
                </c:pt>
                <c:pt idx="20529">
                  <c:v>-44.291999999999994</c:v>
                </c:pt>
                <c:pt idx="20530">
                  <c:v>-44.289999999999992</c:v>
                </c:pt>
                <c:pt idx="20531">
                  <c:v>-44.287999999999997</c:v>
                </c:pt>
                <c:pt idx="20532">
                  <c:v>-44.285999999999994</c:v>
                </c:pt>
                <c:pt idx="20533">
                  <c:v>-44.283999999999992</c:v>
                </c:pt>
                <c:pt idx="20534">
                  <c:v>-44.281999999999996</c:v>
                </c:pt>
                <c:pt idx="20535">
                  <c:v>-44.279999999999994</c:v>
                </c:pt>
                <c:pt idx="20536">
                  <c:v>-44.277999999999992</c:v>
                </c:pt>
                <c:pt idx="20537">
                  <c:v>-44.275999999999996</c:v>
                </c:pt>
                <c:pt idx="20538">
                  <c:v>-44.273999999999994</c:v>
                </c:pt>
                <c:pt idx="20539">
                  <c:v>-44.271999999999991</c:v>
                </c:pt>
                <c:pt idx="20540">
                  <c:v>-44.269999999999996</c:v>
                </c:pt>
                <c:pt idx="20541">
                  <c:v>-44.267999999999994</c:v>
                </c:pt>
                <c:pt idx="20542">
                  <c:v>-44.265999999999991</c:v>
                </c:pt>
                <c:pt idx="20543">
                  <c:v>-44.263999999999996</c:v>
                </c:pt>
                <c:pt idx="20544">
                  <c:v>-44.261999999999993</c:v>
                </c:pt>
                <c:pt idx="20545">
                  <c:v>-44.259999999999991</c:v>
                </c:pt>
                <c:pt idx="20546">
                  <c:v>-44.257999999999996</c:v>
                </c:pt>
                <c:pt idx="20547">
                  <c:v>-44.255999999999993</c:v>
                </c:pt>
                <c:pt idx="20548">
                  <c:v>-44.253999999999998</c:v>
                </c:pt>
                <c:pt idx="20549">
                  <c:v>-44.251999999999995</c:v>
                </c:pt>
                <c:pt idx="20550">
                  <c:v>-44.249999999999993</c:v>
                </c:pt>
                <c:pt idx="20551">
                  <c:v>-44.247999999999998</c:v>
                </c:pt>
                <c:pt idx="20552">
                  <c:v>-44.245999999999995</c:v>
                </c:pt>
                <c:pt idx="20553">
                  <c:v>-44.243999999999993</c:v>
                </c:pt>
                <c:pt idx="20554">
                  <c:v>-44.241999999999997</c:v>
                </c:pt>
                <c:pt idx="20555">
                  <c:v>-44.239999999999995</c:v>
                </c:pt>
                <c:pt idx="20556">
                  <c:v>-44.237999999999992</c:v>
                </c:pt>
                <c:pt idx="20557">
                  <c:v>-44.235999999999997</c:v>
                </c:pt>
                <c:pt idx="20558">
                  <c:v>-44.233999999999995</c:v>
                </c:pt>
                <c:pt idx="20559">
                  <c:v>-44.231999999999992</c:v>
                </c:pt>
                <c:pt idx="20560">
                  <c:v>-44.23</c:v>
                </c:pt>
                <c:pt idx="20561">
                  <c:v>-44.227999999999994</c:v>
                </c:pt>
                <c:pt idx="20562">
                  <c:v>-44.225999999999992</c:v>
                </c:pt>
                <c:pt idx="20563">
                  <c:v>-44.223999999999997</c:v>
                </c:pt>
                <c:pt idx="20564">
                  <c:v>-44.221999999999994</c:v>
                </c:pt>
                <c:pt idx="20565">
                  <c:v>-44.219999999999992</c:v>
                </c:pt>
                <c:pt idx="20566">
                  <c:v>-44.217999999999996</c:v>
                </c:pt>
                <c:pt idx="20567">
                  <c:v>-44.215999999999994</c:v>
                </c:pt>
                <c:pt idx="20568">
                  <c:v>-44.213999999999992</c:v>
                </c:pt>
                <c:pt idx="20569">
                  <c:v>-44.211999999999996</c:v>
                </c:pt>
                <c:pt idx="20570">
                  <c:v>-44.209999999999994</c:v>
                </c:pt>
                <c:pt idx="20571">
                  <c:v>-44.207999999999991</c:v>
                </c:pt>
                <c:pt idx="20572">
                  <c:v>-44.205999999999996</c:v>
                </c:pt>
                <c:pt idx="20573">
                  <c:v>-44.203999999999994</c:v>
                </c:pt>
                <c:pt idx="20574">
                  <c:v>-44.201999999999991</c:v>
                </c:pt>
                <c:pt idx="20575">
                  <c:v>-44.199999999999996</c:v>
                </c:pt>
                <c:pt idx="20576">
                  <c:v>-44.197999999999993</c:v>
                </c:pt>
                <c:pt idx="20577">
                  <c:v>-44.195999999999991</c:v>
                </c:pt>
                <c:pt idx="20578">
                  <c:v>-44.193999999999996</c:v>
                </c:pt>
                <c:pt idx="20579">
                  <c:v>-44.191999999999993</c:v>
                </c:pt>
                <c:pt idx="20580">
                  <c:v>-44.19</c:v>
                </c:pt>
                <c:pt idx="20581">
                  <c:v>-44.187999999999995</c:v>
                </c:pt>
                <c:pt idx="20582">
                  <c:v>-44.185999999999993</c:v>
                </c:pt>
                <c:pt idx="20583">
                  <c:v>-44.183999999999997</c:v>
                </c:pt>
                <c:pt idx="20584">
                  <c:v>-44.181999999999995</c:v>
                </c:pt>
                <c:pt idx="20585">
                  <c:v>-44.179999999999993</c:v>
                </c:pt>
                <c:pt idx="20586">
                  <c:v>-44.177999999999997</c:v>
                </c:pt>
                <c:pt idx="20587">
                  <c:v>-44.175999999999995</c:v>
                </c:pt>
                <c:pt idx="20588">
                  <c:v>-44.173999999999992</c:v>
                </c:pt>
                <c:pt idx="20589">
                  <c:v>-44.171999999999997</c:v>
                </c:pt>
                <c:pt idx="20590">
                  <c:v>-44.169999999999995</c:v>
                </c:pt>
                <c:pt idx="20591">
                  <c:v>-44.167999999999992</c:v>
                </c:pt>
                <c:pt idx="20592">
                  <c:v>-44.165999999999997</c:v>
                </c:pt>
                <c:pt idx="20593">
                  <c:v>-44.163999999999994</c:v>
                </c:pt>
                <c:pt idx="20594">
                  <c:v>-44.161999999999992</c:v>
                </c:pt>
                <c:pt idx="20595">
                  <c:v>-44.16</c:v>
                </c:pt>
                <c:pt idx="20596">
                  <c:v>-44.157999999999994</c:v>
                </c:pt>
                <c:pt idx="20597">
                  <c:v>-44.155999999999992</c:v>
                </c:pt>
                <c:pt idx="20598">
                  <c:v>-44.153999999999996</c:v>
                </c:pt>
                <c:pt idx="20599">
                  <c:v>-44.151999999999994</c:v>
                </c:pt>
                <c:pt idx="20600">
                  <c:v>-44.149999999999991</c:v>
                </c:pt>
                <c:pt idx="20601">
                  <c:v>-44.147999999999996</c:v>
                </c:pt>
                <c:pt idx="20602">
                  <c:v>-44.145999999999994</c:v>
                </c:pt>
                <c:pt idx="20603">
                  <c:v>-44.143999999999991</c:v>
                </c:pt>
                <c:pt idx="20604">
                  <c:v>-44.141999999999996</c:v>
                </c:pt>
                <c:pt idx="20605">
                  <c:v>-44.139999999999993</c:v>
                </c:pt>
                <c:pt idx="20606">
                  <c:v>-44.137999999999991</c:v>
                </c:pt>
                <c:pt idx="20607">
                  <c:v>-44.135999999999996</c:v>
                </c:pt>
                <c:pt idx="20608">
                  <c:v>-44.133999999999993</c:v>
                </c:pt>
                <c:pt idx="20609">
                  <c:v>-44.131999999999991</c:v>
                </c:pt>
                <c:pt idx="20610">
                  <c:v>-44.129999999999995</c:v>
                </c:pt>
                <c:pt idx="20611">
                  <c:v>-44.127999999999993</c:v>
                </c:pt>
                <c:pt idx="20612">
                  <c:v>-44.125999999999998</c:v>
                </c:pt>
                <c:pt idx="20613">
                  <c:v>-44.123999999999995</c:v>
                </c:pt>
                <c:pt idx="20614">
                  <c:v>-44.121999999999993</c:v>
                </c:pt>
                <c:pt idx="20615">
                  <c:v>-44.12</c:v>
                </c:pt>
                <c:pt idx="20616">
                  <c:v>-44.117999999999995</c:v>
                </c:pt>
                <c:pt idx="20617">
                  <c:v>-44.115999999999993</c:v>
                </c:pt>
                <c:pt idx="20618">
                  <c:v>-44.113999999999997</c:v>
                </c:pt>
                <c:pt idx="20619">
                  <c:v>-44.111999999999995</c:v>
                </c:pt>
                <c:pt idx="20620">
                  <c:v>-44.109999999999992</c:v>
                </c:pt>
                <c:pt idx="20621">
                  <c:v>-44.107999999999997</c:v>
                </c:pt>
                <c:pt idx="20622">
                  <c:v>-44.105999999999995</c:v>
                </c:pt>
                <c:pt idx="20623">
                  <c:v>-44.103999999999992</c:v>
                </c:pt>
                <c:pt idx="20624">
                  <c:v>-44.101999999999997</c:v>
                </c:pt>
                <c:pt idx="20625">
                  <c:v>-44.099999999999994</c:v>
                </c:pt>
                <c:pt idx="20626">
                  <c:v>-44.097999999999992</c:v>
                </c:pt>
                <c:pt idx="20627">
                  <c:v>-44.095999999999997</c:v>
                </c:pt>
                <c:pt idx="20628">
                  <c:v>-44.093999999999994</c:v>
                </c:pt>
                <c:pt idx="20629">
                  <c:v>-44.091999999999992</c:v>
                </c:pt>
                <c:pt idx="20630">
                  <c:v>-44.089999999999996</c:v>
                </c:pt>
                <c:pt idx="20631">
                  <c:v>-44.087999999999994</c:v>
                </c:pt>
                <c:pt idx="20632">
                  <c:v>-44.085999999999991</c:v>
                </c:pt>
                <c:pt idx="20633">
                  <c:v>-44.083999999999996</c:v>
                </c:pt>
                <c:pt idx="20634">
                  <c:v>-44.081999999999994</c:v>
                </c:pt>
                <c:pt idx="20635">
                  <c:v>-44.079999999999991</c:v>
                </c:pt>
                <c:pt idx="20636">
                  <c:v>-44.077999999999996</c:v>
                </c:pt>
                <c:pt idx="20637">
                  <c:v>-44.075999999999993</c:v>
                </c:pt>
                <c:pt idx="20638">
                  <c:v>-44.073999999999991</c:v>
                </c:pt>
                <c:pt idx="20639">
                  <c:v>-44.071999999999996</c:v>
                </c:pt>
                <c:pt idx="20640">
                  <c:v>-44.069999999999993</c:v>
                </c:pt>
                <c:pt idx="20641">
                  <c:v>-44.067999999999998</c:v>
                </c:pt>
                <c:pt idx="20642">
                  <c:v>-44.065999999999995</c:v>
                </c:pt>
                <c:pt idx="20643">
                  <c:v>-44.063999999999993</c:v>
                </c:pt>
                <c:pt idx="20644">
                  <c:v>-44.061999999999998</c:v>
                </c:pt>
                <c:pt idx="20645">
                  <c:v>-44.059999999999995</c:v>
                </c:pt>
                <c:pt idx="20646">
                  <c:v>-44.057999999999993</c:v>
                </c:pt>
                <c:pt idx="20647">
                  <c:v>-44.055999999999997</c:v>
                </c:pt>
                <c:pt idx="20648">
                  <c:v>-44.053999999999995</c:v>
                </c:pt>
                <c:pt idx="20649">
                  <c:v>-44.051999999999992</c:v>
                </c:pt>
                <c:pt idx="20650">
                  <c:v>-44.05</c:v>
                </c:pt>
                <c:pt idx="20651">
                  <c:v>-44.047999999999995</c:v>
                </c:pt>
                <c:pt idx="20652">
                  <c:v>-44.045999999999992</c:v>
                </c:pt>
                <c:pt idx="20653">
                  <c:v>-44.043999999999997</c:v>
                </c:pt>
                <c:pt idx="20654">
                  <c:v>-44.041999999999994</c:v>
                </c:pt>
                <c:pt idx="20655">
                  <c:v>-44.039999999999992</c:v>
                </c:pt>
                <c:pt idx="20656">
                  <c:v>-44.037999999999997</c:v>
                </c:pt>
                <c:pt idx="20657">
                  <c:v>-44.035999999999994</c:v>
                </c:pt>
                <c:pt idx="20658">
                  <c:v>-44.033999999999992</c:v>
                </c:pt>
                <c:pt idx="20659">
                  <c:v>-44.031999999999996</c:v>
                </c:pt>
                <c:pt idx="20660">
                  <c:v>-44.029999999999994</c:v>
                </c:pt>
                <c:pt idx="20661">
                  <c:v>-44.027999999999992</c:v>
                </c:pt>
                <c:pt idx="20662">
                  <c:v>-44.025999999999996</c:v>
                </c:pt>
                <c:pt idx="20663">
                  <c:v>-44.023999999999994</c:v>
                </c:pt>
                <c:pt idx="20664">
                  <c:v>-44.021999999999991</c:v>
                </c:pt>
                <c:pt idx="20665">
                  <c:v>-44.019999999999996</c:v>
                </c:pt>
                <c:pt idx="20666">
                  <c:v>-44.017999999999994</c:v>
                </c:pt>
                <c:pt idx="20667">
                  <c:v>-44.015999999999991</c:v>
                </c:pt>
                <c:pt idx="20668">
                  <c:v>-44.013999999999996</c:v>
                </c:pt>
                <c:pt idx="20669">
                  <c:v>-44.011999999999993</c:v>
                </c:pt>
                <c:pt idx="20670">
                  <c:v>-44.009999999999991</c:v>
                </c:pt>
                <c:pt idx="20671">
                  <c:v>-44.007999999999996</c:v>
                </c:pt>
                <c:pt idx="20672">
                  <c:v>-44.005999999999993</c:v>
                </c:pt>
                <c:pt idx="20673">
                  <c:v>-44.003999999999998</c:v>
                </c:pt>
                <c:pt idx="20674">
                  <c:v>-44.001999999999995</c:v>
                </c:pt>
                <c:pt idx="20675">
                  <c:v>-43.999999999999993</c:v>
                </c:pt>
                <c:pt idx="20676">
                  <c:v>-43.997999999999998</c:v>
                </c:pt>
                <c:pt idx="20677">
                  <c:v>-43.995999999999995</c:v>
                </c:pt>
                <c:pt idx="20678">
                  <c:v>-43.993999999999993</c:v>
                </c:pt>
                <c:pt idx="20679">
                  <c:v>-43.991999999999997</c:v>
                </c:pt>
                <c:pt idx="20680">
                  <c:v>-43.989999999999995</c:v>
                </c:pt>
                <c:pt idx="20681">
                  <c:v>-43.987999999999992</c:v>
                </c:pt>
                <c:pt idx="20682">
                  <c:v>-43.985999999999997</c:v>
                </c:pt>
                <c:pt idx="20683">
                  <c:v>-43.983999999999995</c:v>
                </c:pt>
                <c:pt idx="20684">
                  <c:v>-43.981999999999992</c:v>
                </c:pt>
                <c:pt idx="20685">
                  <c:v>-43.98</c:v>
                </c:pt>
                <c:pt idx="20686">
                  <c:v>-43.977999999999994</c:v>
                </c:pt>
                <c:pt idx="20687">
                  <c:v>-43.975999999999992</c:v>
                </c:pt>
                <c:pt idx="20688">
                  <c:v>-43.973999999999997</c:v>
                </c:pt>
                <c:pt idx="20689">
                  <c:v>-43.971999999999994</c:v>
                </c:pt>
                <c:pt idx="20690">
                  <c:v>-43.969999999999992</c:v>
                </c:pt>
                <c:pt idx="20691">
                  <c:v>-43.967999999999996</c:v>
                </c:pt>
                <c:pt idx="20692">
                  <c:v>-43.965999999999994</c:v>
                </c:pt>
                <c:pt idx="20693">
                  <c:v>-43.963999999999992</c:v>
                </c:pt>
                <c:pt idx="20694">
                  <c:v>-43.961999999999996</c:v>
                </c:pt>
                <c:pt idx="20695">
                  <c:v>-43.959999999999994</c:v>
                </c:pt>
                <c:pt idx="20696">
                  <c:v>-43.957999999999991</c:v>
                </c:pt>
                <c:pt idx="20697">
                  <c:v>-43.955999999999996</c:v>
                </c:pt>
                <c:pt idx="20698">
                  <c:v>-43.953999999999994</c:v>
                </c:pt>
                <c:pt idx="20699">
                  <c:v>-43.951999999999991</c:v>
                </c:pt>
                <c:pt idx="20700">
                  <c:v>-43.949999999999996</c:v>
                </c:pt>
                <c:pt idx="20701">
                  <c:v>-43.947999999999993</c:v>
                </c:pt>
                <c:pt idx="20702">
                  <c:v>-43.945999999999991</c:v>
                </c:pt>
                <c:pt idx="20703">
                  <c:v>-43.943999999999996</c:v>
                </c:pt>
                <c:pt idx="20704">
                  <c:v>-43.941999999999993</c:v>
                </c:pt>
                <c:pt idx="20705">
                  <c:v>-43.94</c:v>
                </c:pt>
                <c:pt idx="20706">
                  <c:v>-43.937999999999995</c:v>
                </c:pt>
                <c:pt idx="20707">
                  <c:v>-43.935999999999993</c:v>
                </c:pt>
                <c:pt idx="20708">
                  <c:v>-43.933999999999997</c:v>
                </c:pt>
                <c:pt idx="20709">
                  <c:v>-43.931999999999995</c:v>
                </c:pt>
                <c:pt idx="20710">
                  <c:v>-43.929999999999993</c:v>
                </c:pt>
                <c:pt idx="20711">
                  <c:v>-43.927999999999997</c:v>
                </c:pt>
                <c:pt idx="20712">
                  <c:v>-43.925999999999995</c:v>
                </c:pt>
                <c:pt idx="20713">
                  <c:v>-43.923999999999992</c:v>
                </c:pt>
                <c:pt idx="20714">
                  <c:v>-43.921999999999997</c:v>
                </c:pt>
                <c:pt idx="20715">
                  <c:v>-43.919999999999995</c:v>
                </c:pt>
                <c:pt idx="20716">
                  <c:v>-43.917999999999992</c:v>
                </c:pt>
                <c:pt idx="20717">
                  <c:v>-43.915999999999997</c:v>
                </c:pt>
                <c:pt idx="20718">
                  <c:v>-43.913999999999994</c:v>
                </c:pt>
                <c:pt idx="20719">
                  <c:v>-43.911999999999992</c:v>
                </c:pt>
                <c:pt idx="20720">
                  <c:v>-43.91</c:v>
                </c:pt>
                <c:pt idx="20721">
                  <c:v>-43.907999999999994</c:v>
                </c:pt>
                <c:pt idx="20722">
                  <c:v>-43.905999999999992</c:v>
                </c:pt>
                <c:pt idx="20723">
                  <c:v>-43.903999999999996</c:v>
                </c:pt>
                <c:pt idx="20724">
                  <c:v>-43.901999999999994</c:v>
                </c:pt>
                <c:pt idx="20725">
                  <c:v>-43.899999999999991</c:v>
                </c:pt>
                <c:pt idx="20726">
                  <c:v>-43.897999999999996</c:v>
                </c:pt>
                <c:pt idx="20727">
                  <c:v>-43.895999999999994</c:v>
                </c:pt>
                <c:pt idx="20728">
                  <c:v>-43.893999999999991</c:v>
                </c:pt>
                <c:pt idx="20729">
                  <c:v>-43.891999999999996</c:v>
                </c:pt>
                <c:pt idx="20730">
                  <c:v>-43.889999999999993</c:v>
                </c:pt>
                <c:pt idx="20731">
                  <c:v>-43.887999999999991</c:v>
                </c:pt>
                <c:pt idx="20732">
                  <c:v>-43.885999999999996</c:v>
                </c:pt>
                <c:pt idx="20733">
                  <c:v>-43.883999999999993</c:v>
                </c:pt>
                <c:pt idx="20734">
                  <c:v>-43.881999999999991</c:v>
                </c:pt>
                <c:pt idx="20735">
                  <c:v>-43.879999999999995</c:v>
                </c:pt>
                <c:pt idx="20736">
                  <c:v>-43.877999999999993</c:v>
                </c:pt>
                <c:pt idx="20737">
                  <c:v>-43.875999999999998</c:v>
                </c:pt>
                <c:pt idx="20738">
                  <c:v>-43.873999999999995</c:v>
                </c:pt>
                <c:pt idx="20739">
                  <c:v>-43.871999999999993</c:v>
                </c:pt>
                <c:pt idx="20740">
                  <c:v>-43.87</c:v>
                </c:pt>
                <c:pt idx="20741">
                  <c:v>-43.867999999999995</c:v>
                </c:pt>
                <c:pt idx="20742">
                  <c:v>-43.865999999999993</c:v>
                </c:pt>
                <c:pt idx="20743">
                  <c:v>-43.863999999999997</c:v>
                </c:pt>
                <c:pt idx="20744">
                  <c:v>-43.861999999999995</c:v>
                </c:pt>
                <c:pt idx="20745">
                  <c:v>-43.859999999999992</c:v>
                </c:pt>
                <c:pt idx="20746">
                  <c:v>-43.857999999999997</c:v>
                </c:pt>
                <c:pt idx="20747">
                  <c:v>-43.855999999999995</c:v>
                </c:pt>
                <c:pt idx="20748">
                  <c:v>-43.853999999999992</c:v>
                </c:pt>
                <c:pt idx="20749">
                  <c:v>-43.851999999999997</c:v>
                </c:pt>
                <c:pt idx="20750">
                  <c:v>-43.849999999999994</c:v>
                </c:pt>
                <c:pt idx="20751">
                  <c:v>-43.847999999999992</c:v>
                </c:pt>
                <c:pt idx="20752">
                  <c:v>-43.845999999999997</c:v>
                </c:pt>
                <c:pt idx="20753">
                  <c:v>-43.843999999999994</c:v>
                </c:pt>
                <c:pt idx="20754">
                  <c:v>-43.841999999999992</c:v>
                </c:pt>
                <c:pt idx="20755">
                  <c:v>-43.839999999999996</c:v>
                </c:pt>
                <c:pt idx="20756">
                  <c:v>-43.837999999999994</c:v>
                </c:pt>
                <c:pt idx="20757">
                  <c:v>-43.835999999999991</c:v>
                </c:pt>
                <c:pt idx="20758">
                  <c:v>-43.833999999999996</c:v>
                </c:pt>
                <c:pt idx="20759">
                  <c:v>-43.831999999999994</c:v>
                </c:pt>
                <c:pt idx="20760">
                  <c:v>-43.829999999999991</c:v>
                </c:pt>
                <c:pt idx="20761">
                  <c:v>-43.827999999999996</c:v>
                </c:pt>
                <c:pt idx="20762">
                  <c:v>-43.825999999999993</c:v>
                </c:pt>
                <c:pt idx="20763">
                  <c:v>-43.823999999999991</c:v>
                </c:pt>
                <c:pt idx="20764">
                  <c:v>-43.821999999999996</c:v>
                </c:pt>
                <c:pt idx="20765">
                  <c:v>-43.819999999999993</c:v>
                </c:pt>
                <c:pt idx="20766">
                  <c:v>-43.817999999999998</c:v>
                </c:pt>
                <c:pt idx="20767">
                  <c:v>-43.815999999999995</c:v>
                </c:pt>
                <c:pt idx="20768">
                  <c:v>-43.813999999999993</c:v>
                </c:pt>
                <c:pt idx="20769">
                  <c:v>-43.811999999999998</c:v>
                </c:pt>
                <c:pt idx="20770">
                  <c:v>-43.809999999999995</c:v>
                </c:pt>
                <c:pt idx="20771">
                  <c:v>-43.807999999999993</c:v>
                </c:pt>
                <c:pt idx="20772">
                  <c:v>-43.805999999999997</c:v>
                </c:pt>
                <c:pt idx="20773">
                  <c:v>-43.803999999999995</c:v>
                </c:pt>
                <c:pt idx="20774">
                  <c:v>-43.801999999999992</c:v>
                </c:pt>
                <c:pt idx="20775">
                  <c:v>-43.8</c:v>
                </c:pt>
                <c:pt idx="20776">
                  <c:v>-43.797999999999995</c:v>
                </c:pt>
                <c:pt idx="20777">
                  <c:v>-43.795999999999992</c:v>
                </c:pt>
                <c:pt idx="20778">
                  <c:v>-43.793999999999997</c:v>
                </c:pt>
                <c:pt idx="20779">
                  <c:v>-43.791999999999994</c:v>
                </c:pt>
                <c:pt idx="20780">
                  <c:v>-43.789999999999992</c:v>
                </c:pt>
                <c:pt idx="20781">
                  <c:v>-43.787999999999997</c:v>
                </c:pt>
                <c:pt idx="20782">
                  <c:v>-43.785999999999994</c:v>
                </c:pt>
                <c:pt idx="20783">
                  <c:v>-43.783999999999992</c:v>
                </c:pt>
                <c:pt idx="20784">
                  <c:v>-43.781999999999996</c:v>
                </c:pt>
                <c:pt idx="20785">
                  <c:v>-43.779999999999994</c:v>
                </c:pt>
                <c:pt idx="20786">
                  <c:v>-43.777999999999992</c:v>
                </c:pt>
                <c:pt idx="20787">
                  <c:v>-43.775999999999996</c:v>
                </c:pt>
                <c:pt idx="20788">
                  <c:v>-43.773999999999994</c:v>
                </c:pt>
                <c:pt idx="20789">
                  <c:v>-43.771999999999991</c:v>
                </c:pt>
                <c:pt idx="20790">
                  <c:v>-43.769999999999996</c:v>
                </c:pt>
                <c:pt idx="20791">
                  <c:v>-43.767999999999994</c:v>
                </c:pt>
                <c:pt idx="20792">
                  <c:v>-43.765999999999991</c:v>
                </c:pt>
                <c:pt idx="20793">
                  <c:v>-43.763999999999996</c:v>
                </c:pt>
                <c:pt idx="20794">
                  <c:v>-43.761999999999993</c:v>
                </c:pt>
                <c:pt idx="20795">
                  <c:v>-43.759999999999991</c:v>
                </c:pt>
                <c:pt idx="20796">
                  <c:v>-43.757999999999996</c:v>
                </c:pt>
                <c:pt idx="20797">
                  <c:v>-43.755999999999993</c:v>
                </c:pt>
                <c:pt idx="20798">
                  <c:v>-43.753999999999998</c:v>
                </c:pt>
                <c:pt idx="20799">
                  <c:v>-43.751999999999995</c:v>
                </c:pt>
                <c:pt idx="20800">
                  <c:v>-43.749999999999993</c:v>
                </c:pt>
                <c:pt idx="20801">
                  <c:v>-43.747999999999998</c:v>
                </c:pt>
                <c:pt idx="20802">
                  <c:v>-43.745999999999995</c:v>
                </c:pt>
                <c:pt idx="20803">
                  <c:v>-43.743999999999993</c:v>
                </c:pt>
                <c:pt idx="20804">
                  <c:v>-43.741999999999997</c:v>
                </c:pt>
                <c:pt idx="20805">
                  <c:v>-43.739999999999995</c:v>
                </c:pt>
                <c:pt idx="20806">
                  <c:v>-43.737999999999992</c:v>
                </c:pt>
                <c:pt idx="20807">
                  <c:v>-43.735999999999997</c:v>
                </c:pt>
                <c:pt idx="20808">
                  <c:v>-43.733999999999995</c:v>
                </c:pt>
                <c:pt idx="20809">
                  <c:v>-43.731999999999992</c:v>
                </c:pt>
                <c:pt idx="20810">
                  <c:v>-43.73</c:v>
                </c:pt>
                <c:pt idx="20811">
                  <c:v>-43.727999999999994</c:v>
                </c:pt>
                <c:pt idx="20812">
                  <c:v>-43.725999999999992</c:v>
                </c:pt>
                <c:pt idx="20813">
                  <c:v>-43.723999999999997</c:v>
                </c:pt>
                <c:pt idx="20814">
                  <c:v>-43.721999999999994</c:v>
                </c:pt>
                <c:pt idx="20815">
                  <c:v>-43.719999999999992</c:v>
                </c:pt>
                <c:pt idx="20816">
                  <c:v>-43.717999999999996</c:v>
                </c:pt>
                <c:pt idx="20817">
                  <c:v>-43.715999999999994</c:v>
                </c:pt>
                <c:pt idx="20818">
                  <c:v>-43.713999999999992</c:v>
                </c:pt>
                <c:pt idx="20819">
                  <c:v>-43.711999999999996</c:v>
                </c:pt>
                <c:pt idx="20820">
                  <c:v>-43.709999999999994</c:v>
                </c:pt>
                <c:pt idx="20821">
                  <c:v>-43.707999999999991</c:v>
                </c:pt>
                <c:pt idx="20822">
                  <c:v>-43.705999999999996</c:v>
                </c:pt>
                <c:pt idx="20823">
                  <c:v>-43.703999999999994</c:v>
                </c:pt>
                <c:pt idx="20824">
                  <c:v>-43.701999999999991</c:v>
                </c:pt>
                <c:pt idx="20825">
                  <c:v>-43.699999999999996</c:v>
                </c:pt>
                <c:pt idx="20826">
                  <c:v>-43.697999999999993</c:v>
                </c:pt>
                <c:pt idx="20827">
                  <c:v>-43.695999999999991</c:v>
                </c:pt>
                <c:pt idx="20828">
                  <c:v>-43.693999999999996</c:v>
                </c:pt>
                <c:pt idx="20829">
                  <c:v>-43.691999999999993</c:v>
                </c:pt>
                <c:pt idx="20830">
                  <c:v>-43.69</c:v>
                </c:pt>
                <c:pt idx="20831">
                  <c:v>-43.687999999999995</c:v>
                </c:pt>
                <c:pt idx="20832">
                  <c:v>-43.685999999999993</c:v>
                </c:pt>
                <c:pt idx="20833">
                  <c:v>-43.683999999999997</c:v>
                </c:pt>
                <c:pt idx="20834">
                  <c:v>-43.681999999999995</c:v>
                </c:pt>
                <c:pt idx="20835">
                  <c:v>-43.679999999999993</c:v>
                </c:pt>
                <c:pt idx="20836">
                  <c:v>-43.677999999999997</c:v>
                </c:pt>
                <c:pt idx="20837">
                  <c:v>-43.675999999999995</c:v>
                </c:pt>
                <c:pt idx="20838">
                  <c:v>-43.673999999999992</c:v>
                </c:pt>
                <c:pt idx="20839">
                  <c:v>-43.671999999999997</c:v>
                </c:pt>
                <c:pt idx="20840">
                  <c:v>-43.669999999999995</c:v>
                </c:pt>
                <c:pt idx="20841">
                  <c:v>-43.667999999999992</c:v>
                </c:pt>
                <c:pt idx="20842">
                  <c:v>-43.665999999999997</c:v>
                </c:pt>
                <c:pt idx="20843">
                  <c:v>-43.663999999999994</c:v>
                </c:pt>
                <c:pt idx="20844">
                  <c:v>-43.661999999999992</c:v>
                </c:pt>
                <c:pt idx="20845">
                  <c:v>-43.66</c:v>
                </c:pt>
                <c:pt idx="20846">
                  <c:v>-43.657999999999994</c:v>
                </c:pt>
                <c:pt idx="20847">
                  <c:v>-43.655999999999992</c:v>
                </c:pt>
                <c:pt idx="20848">
                  <c:v>-43.653999999999996</c:v>
                </c:pt>
                <c:pt idx="20849">
                  <c:v>-43.651999999999994</c:v>
                </c:pt>
                <c:pt idx="20850">
                  <c:v>-43.649999999999991</c:v>
                </c:pt>
                <c:pt idx="20851">
                  <c:v>-43.647999999999996</c:v>
                </c:pt>
                <c:pt idx="20852">
                  <c:v>-43.645999999999994</c:v>
                </c:pt>
                <c:pt idx="20853">
                  <c:v>-43.643999999999991</c:v>
                </c:pt>
                <c:pt idx="20854">
                  <c:v>-43.641999999999996</c:v>
                </c:pt>
                <c:pt idx="20855">
                  <c:v>-43.639999999999993</c:v>
                </c:pt>
                <c:pt idx="20856">
                  <c:v>-43.637999999999991</c:v>
                </c:pt>
                <c:pt idx="20857">
                  <c:v>-43.635999999999996</c:v>
                </c:pt>
                <c:pt idx="20858">
                  <c:v>-43.633999999999993</c:v>
                </c:pt>
                <c:pt idx="20859">
                  <c:v>-43.631999999999991</c:v>
                </c:pt>
                <c:pt idx="20860">
                  <c:v>-43.629999999999995</c:v>
                </c:pt>
                <c:pt idx="20861">
                  <c:v>-43.627999999999993</c:v>
                </c:pt>
                <c:pt idx="20862">
                  <c:v>-43.625999999999998</c:v>
                </c:pt>
                <c:pt idx="20863">
                  <c:v>-43.623999999999995</c:v>
                </c:pt>
                <c:pt idx="20864">
                  <c:v>-43.621999999999993</c:v>
                </c:pt>
                <c:pt idx="20865">
                  <c:v>-43.62</c:v>
                </c:pt>
                <c:pt idx="20866">
                  <c:v>-43.617999999999995</c:v>
                </c:pt>
                <c:pt idx="20867">
                  <c:v>-43.615999999999993</c:v>
                </c:pt>
                <c:pt idx="20868">
                  <c:v>-43.613999999999997</c:v>
                </c:pt>
                <c:pt idx="20869">
                  <c:v>-43.611999999999995</c:v>
                </c:pt>
                <c:pt idx="20870">
                  <c:v>-43.609999999999992</c:v>
                </c:pt>
                <c:pt idx="20871">
                  <c:v>-43.607999999999997</c:v>
                </c:pt>
                <c:pt idx="20872">
                  <c:v>-43.605999999999995</c:v>
                </c:pt>
                <c:pt idx="20873">
                  <c:v>-43.603999999999992</c:v>
                </c:pt>
                <c:pt idx="20874">
                  <c:v>-43.601999999999997</c:v>
                </c:pt>
                <c:pt idx="20875">
                  <c:v>-43.599999999999994</c:v>
                </c:pt>
                <c:pt idx="20876">
                  <c:v>-43.597999999999992</c:v>
                </c:pt>
                <c:pt idx="20877">
                  <c:v>-43.595999999999997</c:v>
                </c:pt>
                <c:pt idx="20878">
                  <c:v>-43.593999999999994</c:v>
                </c:pt>
                <c:pt idx="20879">
                  <c:v>-43.591999999999992</c:v>
                </c:pt>
                <c:pt idx="20880">
                  <c:v>-43.589999999999996</c:v>
                </c:pt>
                <c:pt idx="20881">
                  <c:v>-43.587999999999994</c:v>
                </c:pt>
                <c:pt idx="20882">
                  <c:v>-43.585999999999991</c:v>
                </c:pt>
                <c:pt idx="20883">
                  <c:v>-43.583999999999996</c:v>
                </c:pt>
                <c:pt idx="20884">
                  <c:v>-43.581999999999994</c:v>
                </c:pt>
                <c:pt idx="20885">
                  <c:v>-43.579999999999991</c:v>
                </c:pt>
                <c:pt idx="20886">
                  <c:v>-43.577999999999996</c:v>
                </c:pt>
                <c:pt idx="20887">
                  <c:v>-43.575999999999993</c:v>
                </c:pt>
                <c:pt idx="20888">
                  <c:v>-43.573999999999991</c:v>
                </c:pt>
                <c:pt idx="20889">
                  <c:v>-43.571999999999996</c:v>
                </c:pt>
                <c:pt idx="20890">
                  <c:v>-43.569999999999993</c:v>
                </c:pt>
                <c:pt idx="20891">
                  <c:v>-43.567999999999998</c:v>
                </c:pt>
                <c:pt idx="20892">
                  <c:v>-43.565999999999995</c:v>
                </c:pt>
                <c:pt idx="20893">
                  <c:v>-43.563999999999993</c:v>
                </c:pt>
                <c:pt idx="20894">
                  <c:v>-43.561999999999998</c:v>
                </c:pt>
                <c:pt idx="20895">
                  <c:v>-43.559999999999995</c:v>
                </c:pt>
                <c:pt idx="20896">
                  <c:v>-43.557999999999993</c:v>
                </c:pt>
                <c:pt idx="20897">
                  <c:v>-43.555999999999997</c:v>
                </c:pt>
                <c:pt idx="20898">
                  <c:v>-43.553999999999995</c:v>
                </c:pt>
                <c:pt idx="20899">
                  <c:v>-43.551999999999992</c:v>
                </c:pt>
                <c:pt idx="20900">
                  <c:v>-43.55</c:v>
                </c:pt>
                <c:pt idx="20901">
                  <c:v>-43.547999999999995</c:v>
                </c:pt>
                <c:pt idx="20902">
                  <c:v>-43.545999999999992</c:v>
                </c:pt>
                <c:pt idx="20903">
                  <c:v>-43.543999999999997</c:v>
                </c:pt>
                <c:pt idx="20904">
                  <c:v>-43.541999999999994</c:v>
                </c:pt>
                <c:pt idx="20905">
                  <c:v>-43.539999999999992</c:v>
                </c:pt>
                <c:pt idx="20906">
                  <c:v>-43.537999999999997</c:v>
                </c:pt>
                <c:pt idx="20907">
                  <c:v>-43.535999999999994</c:v>
                </c:pt>
                <c:pt idx="20908">
                  <c:v>-43.533999999999992</c:v>
                </c:pt>
                <c:pt idx="20909">
                  <c:v>-43.531999999999996</c:v>
                </c:pt>
                <c:pt idx="20910">
                  <c:v>-43.529999999999994</c:v>
                </c:pt>
                <c:pt idx="20911">
                  <c:v>-43.527999999999992</c:v>
                </c:pt>
                <c:pt idx="20912">
                  <c:v>-43.525999999999996</c:v>
                </c:pt>
                <c:pt idx="20913">
                  <c:v>-43.523999999999994</c:v>
                </c:pt>
                <c:pt idx="20914">
                  <c:v>-43.521999999999991</c:v>
                </c:pt>
                <c:pt idx="20915">
                  <c:v>-43.519999999999996</c:v>
                </c:pt>
                <c:pt idx="20916">
                  <c:v>-43.517999999999994</c:v>
                </c:pt>
                <c:pt idx="20917">
                  <c:v>-43.515999999999991</c:v>
                </c:pt>
                <c:pt idx="20918">
                  <c:v>-43.513999999999996</c:v>
                </c:pt>
                <c:pt idx="20919">
                  <c:v>-43.511999999999993</c:v>
                </c:pt>
                <c:pt idx="20920">
                  <c:v>-43.509999999999991</c:v>
                </c:pt>
                <c:pt idx="20921">
                  <c:v>-43.507999999999996</c:v>
                </c:pt>
                <c:pt idx="20922">
                  <c:v>-43.505999999999993</c:v>
                </c:pt>
                <c:pt idx="20923">
                  <c:v>-43.503999999999998</c:v>
                </c:pt>
                <c:pt idx="20924">
                  <c:v>-43.501999999999995</c:v>
                </c:pt>
                <c:pt idx="20925">
                  <c:v>-43.499999999999993</c:v>
                </c:pt>
                <c:pt idx="20926">
                  <c:v>-43.497999999999998</c:v>
                </c:pt>
                <c:pt idx="20927">
                  <c:v>-43.495999999999995</c:v>
                </c:pt>
                <c:pt idx="20928">
                  <c:v>-43.493999999999993</c:v>
                </c:pt>
                <c:pt idx="20929">
                  <c:v>-43.491999999999997</c:v>
                </c:pt>
                <c:pt idx="20930">
                  <c:v>-43.489999999999995</c:v>
                </c:pt>
                <c:pt idx="20931">
                  <c:v>-43.487999999999992</c:v>
                </c:pt>
                <c:pt idx="20932">
                  <c:v>-43.485999999999997</c:v>
                </c:pt>
                <c:pt idx="20933">
                  <c:v>-43.483999999999995</c:v>
                </c:pt>
                <c:pt idx="20934">
                  <c:v>-43.481999999999992</c:v>
                </c:pt>
                <c:pt idx="20935">
                  <c:v>-43.48</c:v>
                </c:pt>
                <c:pt idx="20936">
                  <c:v>-43.477999999999994</c:v>
                </c:pt>
                <c:pt idx="20937">
                  <c:v>-43.475999999999992</c:v>
                </c:pt>
                <c:pt idx="20938">
                  <c:v>-43.473999999999997</c:v>
                </c:pt>
                <c:pt idx="20939">
                  <c:v>-43.471999999999994</c:v>
                </c:pt>
                <c:pt idx="20940">
                  <c:v>-43.469999999999992</c:v>
                </c:pt>
                <c:pt idx="20941">
                  <c:v>-43.467999999999996</c:v>
                </c:pt>
                <c:pt idx="20942">
                  <c:v>-43.465999999999994</c:v>
                </c:pt>
                <c:pt idx="20943">
                  <c:v>-43.463999999999992</c:v>
                </c:pt>
                <c:pt idx="20944">
                  <c:v>-43.461999999999996</c:v>
                </c:pt>
                <c:pt idx="20945">
                  <c:v>-43.459999999999994</c:v>
                </c:pt>
                <c:pt idx="20946">
                  <c:v>-43.457999999999991</c:v>
                </c:pt>
                <c:pt idx="20947">
                  <c:v>-43.455999999999996</c:v>
                </c:pt>
                <c:pt idx="20948">
                  <c:v>-43.453999999999994</c:v>
                </c:pt>
                <c:pt idx="20949">
                  <c:v>-43.451999999999991</c:v>
                </c:pt>
                <c:pt idx="20950">
                  <c:v>-43.449999999999996</c:v>
                </c:pt>
                <c:pt idx="20951">
                  <c:v>-43.447999999999993</c:v>
                </c:pt>
                <c:pt idx="20952">
                  <c:v>-43.445999999999991</c:v>
                </c:pt>
                <c:pt idx="20953">
                  <c:v>-43.443999999999996</c:v>
                </c:pt>
                <c:pt idx="20954">
                  <c:v>-43.441999999999993</c:v>
                </c:pt>
                <c:pt idx="20955">
                  <c:v>-43.44</c:v>
                </c:pt>
                <c:pt idx="20956">
                  <c:v>-43.437999999999995</c:v>
                </c:pt>
                <c:pt idx="20957">
                  <c:v>-43.435999999999993</c:v>
                </c:pt>
                <c:pt idx="20958">
                  <c:v>-43.433999999999997</c:v>
                </c:pt>
                <c:pt idx="20959">
                  <c:v>-43.431999999999995</c:v>
                </c:pt>
                <c:pt idx="20960">
                  <c:v>-43.429999999999993</c:v>
                </c:pt>
                <c:pt idx="20961">
                  <c:v>-43.427999999999997</c:v>
                </c:pt>
                <c:pt idx="20962">
                  <c:v>-43.425999999999995</c:v>
                </c:pt>
                <c:pt idx="20963">
                  <c:v>-43.423999999999992</c:v>
                </c:pt>
                <c:pt idx="20964">
                  <c:v>-43.421999999999997</c:v>
                </c:pt>
                <c:pt idx="20965">
                  <c:v>-43.419999999999995</c:v>
                </c:pt>
                <c:pt idx="20966">
                  <c:v>-43.417999999999992</c:v>
                </c:pt>
                <c:pt idx="20967">
                  <c:v>-43.415999999999997</c:v>
                </c:pt>
                <c:pt idx="20968">
                  <c:v>-43.413999999999994</c:v>
                </c:pt>
                <c:pt idx="20969">
                  <c:v>-43.411999999999992</c:v>
                </c:pt>
                <c:pt idx="20970">
                  <c:v>-43.41</c:v>
                </c:pt>
                <c:pt idx="20971">
                  <c:v>-43.407999999999994</c:v>
                </c:pt>
                <c:pt idx="20972">
                  <c:v>-43.405999999999992</c:v>
                </c:pt>
                <c:pt idx="20973">
                  <c:v>-43.403999999999996</c:v>
                </c:pt>
                <c:pt idx="20974">
                  <c:v>-43.401999999999994</c:v>
                </c:pt>
                <c:pt idx="20975">
                  <c:v>-43.399999999999991</c:v>
                </c:pt>
                <c:pt idx="20976">
                  <c:v>-43.397999999999996</c:v>
                </c:pt>
                <c:pt idx="20977">
                  <c:v>-43.395999999999994</c:v>
                </c:pt>
                <c:pt idx="20978">
                  <c:v>-43.393999999999991</c:v>
                </c:pt>
                <c:pt idx="20979">
                  <c:v>-43.391999999999996</c:v>
                </c:pt>
                <c:pt idx="20980">
                  <c:v>-43.389999999999993</c:v>
                </c:pt>
                <c:pt idx="20981">
                  <c:v>-43.387999999999991</c:v>
                </c:pt>
                <c:pt idx="20982">
                  <c:v>-43.385999999999996</c:v>
                </c:pt>
                <c:pt idx="20983">
                  <c:v>-43.383999999999993</c:v>
                </c:pt>
                <c:pt idx="20984">
                  <c:v>-43.381999999999991</c:v>
                </c:pt>
                <c:pt idx="20985">
                  <c:v>-43.379999999999995</c:v>
                </c:pt>
                <c:pt idx="20986">
                  <c:v>-43.377999999999993</c:v>
                </c:pt>
                <c:pt idx="20987">
                  <c:v>-43.375999999999998</c:v>
                </c:pt>
                <c:pt idx="20988">
                  <c:v>-43.373999999999995</c:v>
                </c:pt>
                <c:pt idx="20989">
                  <c:v>-43.371999999999993</c:v>
                </c:pt>
                <c:pt idx="20990">
                  <c:v>-43.37</c:v>
                </c:pt>
                <c:pt idx="20991">
                  <c:v>-43.367999999999995</c:v>
                </c:pt>
                <c:pt idx="20992">
                  <c:v>-43.365999999999993</c:v>
                </c:pt>
                <c:pt idx="20993">
                  <c:v>-43.363999999999997</c:v>
                </c:pt>
                <c:pt idx="20994">
                  <c:v>-43.361999999999995</c:v>
                </c:pt>
                <c:pt idx="20995">
                  <c:v>-43.359999999999992</c:v>
                </c:pt>
                <c:pt idx="20996">
                  <c:v>-43.357999999999997</c:v>
                </c:pt>
                <c:pt idx="20997">
                  <c:v>-43.355999999999995</c:v>
                </c:pt>
                <c:pt idx="20998">
                  <c:v>-43.353999999999992</c:v>
                </c:pt>
                <c:pt idx="20999">
                  <c:v>-43.351999999999997</c:v>
                </c:pt>
                <c:pt idx="21000">
                  <c:v>-43.349999999999994</c:v>
                </c:pt>
                <c:pt idx="21001">
                  <c:v>-43.347999999999992</c:v>
                </c:pt>
                <c:pt idx="21002">
                  <c:v>-43.345999999999997</c:v>
                </c:pt>
                <c:pt idx="21003">
                  <c:v>-43.343999999999994</c:v>
                </c:pt>
                <c:pt idx="21004">
                  <c:v>-43.341999999999992</c:v>
                </c:pt>
                <c:pt idx="21005">
                  <c:v>-43.339999999999996</c:v>
                </c:pt>
                <c:pt idx="21006">
                  <c:v>-43.337999999999994</c:v>
                </c:pt>
                <c:pt idx="21007">
                  <c:v>-43.335999999999991</c:v>
                </c:pt>
                <c:pt idx="21008">
                  <c:v>-43.333999999999996</c:v>
                </c:pt>
                <c:pt idx="21009">
                  <c:v>-43.331999999999994</c:v>
                </c:pt>
                <c:pt idx="21010">
                  <c:v>-43.329999999999991</c:v>
                </c:pt>
                <c:pt idx="21011">
                  <c:v>-43.327999999999996</c:v>
                </c:pt>
                <c:pt idx="21012">
                  <c:v>-43.325999999999993</c:v>
                </c:pt>
                <c:pt idx="21013">
                  <c:v>-43.323999999999991</c:v>
                </c:pt>
                <c:pt idx="21014">
                  <c:v>-43.321999999999996</c:v>
                </c:pt>
                <c:pt idx="21015">
                  <c:v>-43.319999999999993</c:v>
                </c:pt>
                <c:pt idx="21016">
                  <c:v>-43.317999999999998</c:v>
                </c:pt>
                <c:pt idx="21017">
                  <c:v>-43.315999999999995</c:v>
                </c:pt>
                <c:pt idx="21018">
                  <c:v>-43.313999999999993</c:v>
                </c:pt>
                <c:pt idx="21019">
                  <c:v>-43.311999999999998</c:v>
                </c:pt>
                <c:pt idx="21020">
                  <c:v>-43.309999999999995</c:v>
                </c:pt>
                <c:pt idx="21021">
                  <c:v>-43.307999999999993</c:v>
                </c:pt>
                <c:pt idx="21022">
                  <c:v>-43.305999999999997</c:v>
                </c:pt>
                <c:pt idx="21023">
                  <c:v>-43.303999999999995</c:v>
                </c:pt>
                <c:pt idx="21024">
                  <c:v>-43.301999999999992</c:v>
                </c:pt>
                <c:pt idx="21025">
                  <c:v>-43.3</c:v>
                </c:pt>
                <c:pt idx="21026">
                  <c:v>-43.297999999999995</c:v>
                </c:pt>
                <c:pt idx="21027">
                  <c:v>-43.295999999999992</c:v>
                </c:pt>
                <c:pt idx="21028">
                  <c:v>-43.293999999999997</c:v>
                </c:pt>
                <c:pt idx="21029">
                  <c:v>-43.291999999999994</c:v>
                </c:pt>
                <c:pt idx="21030">
                  <c:v>-43.289999999999992</c:v>
                </c:pt>
                <c:pt idx="21031">
                  <c:v>-43.287999999999997</c:v>
                </c:pt>
                <c:pt idx="21032">
                  <c:v>-43.285999999999994</c:v>
                </c:pt>
                <c:pt idx="21033">
                  <c:v>-43.283999999999992</c:v>
                </c:pt>
                <c:pt idx="21034">
                  <c:v>-43.281999999999996</c:v>
                </c:pt>
                <c:pt idx="21035">
                  <c:v>-43.279999999999994</c:v>
                </c:pt>
                <c:pt idx="21036">
                  <c:v>-43.277999999999992</c:v>
                </c:pt>
                <c:pt idx="21037">
                  <c:v>-43.275999999999996</c:v>
                </c:pt>
                <c:pt idx="21038">
                  <c:v>-43.273999999999994</c:v>
                </c:pt>
                <c:pt idx="21039">
                  <c:v>-43.271999999999991</c:v>
                </c:pt>
                <c:pt idx="21040">
                  <c:v>-43.269999999999996</c:v>
                </c:pt>
                <c:pt idx="21041">
                  <c:v>-43.267999999999994</c:v>
                </c:pt>
                <c:pt idx="21042">
                  <c:v>-43.265999999999991</c:v>
                </c:pt>
                <c:pt idx="21043">
                  <c:v>-43.263999999999996</c:v>
                </c:pt>
                <c:pt idx="21044">
                  <c:v>-43.261999999999993</c:v>
                </c:pt>
                <c:pt idx="21045">
                  <c:v>-43.259999999999991</c:v>
                </c:pt>
                <c:pt idx="21046">
                  <c:v>-43.257999999999996</c:v>
                </c:pt>
                <c:pt idx="21047">
                  <c:v>-43.255999999999993</c:v>
                </c:pt>
                <c:pt idx="21048">
                  <c:v>-43.253999999999998</c:v>
                </c:pt>
                <c:pt idx="21049">
                  <c:v>-43.251999999999995</c:v>
                </c:pt>
                <c:pt idx="21050">
                  <c:v>-43.249999999999993</c:v>
                </c:pt>
                <c:pt idx="21051">
                  <c:v>-43.247999999999998</c:v>
                </c:pt>
                <c:pt idx="21052">
                  <c:v>-43.245999999999995</c:v>
                </c:pt>
                <c:pt idx="21053">
                  <c:v>-43.243999999999993</c:v>
                </c:pt>
                <c:pt idx="21054">
                  <c:v>-43.241999999999997</c:v>
                </c:pt>
                <c:pt idx="21055">
                  <c:v>-43.239999999999995</c:v>
                </c:pt>
                <c:pt idx="21056">
                  <c:v>-43.237999999999992</c:v>
                </c:pt>
                <c:pt idx="21057">
                  <c:v>-43.235999999999997</c:v>
                </c:pt>
                <c:pt idx="21058">
                  <c:v>-43.233999999999995</c:v>
                </c:pt>
                <c:pt idx="21059">
                  <c:v>-43.231999999999992</c:v>
                </c:pt>
                <c:pt idx="21060">
                  <c:v>-43.23</c:v>
                </c:pt>
                <c:pt idx="21061">
                  <c:v>-43.227999999999994</c:v>
                </c:pt>
                <c:pt idx="21062">
                  <c:v>-43.225999999999992</c:v>
                </c:pt>
                <c:pt idx="21063">
                  <c:v>-43.223999999999997</c:v>
                </c:pt>
                <c:pt idx="21064">
                  <c:v>-43.221999999999994</c:v>
                </c:pt>
                <c:pt idx="21065">
                  <c:v>-43.219999999999992</c:v>
                </c:pt>
                <c:pt idx="21066">
                  <c:v>-43.217999999999996</c:v>
                </c:pt>
                <c:pt idx="21067">
                  <c:v>-43.215999999999994</c:v>
                </c:pt>
                <c:pt idx="21068">
                  <c:v>-43.213999999999992</c:v>
                </c:pt>
                <c:pt idx="21069">
                  <c:v>-43.211999999999996</c:v>
                </c:pt>
                <c:pt idx="21070">
                  <c:v>-43.209999999999994</c:v>
                </c:pt>
                <c:pt idx="21071">
                  <c:v>-43.207999999999991</c:v>
                </c:pt>
                <c:pt idx="21072">
                  <c:v>-43.205999999999996</c:v>
                </c:pt>
                <c:pt idx="21073">
                  <c:v>-43.203999999999994</c:v>
                </c:pt>
                <c:pt idx="21074">
                  <c:v>-43.201999999999991</c:v>
                </c:pt>
                <c:pt idx="21075">
                  <c:v>-43.199999999999996</c:v>
                </c:pt>
                <c:pt idx="21076">
                  <c:v>-43.197999999999993</c:v>
                </c:pt>
                <c:pt idx="21077">
                  <c:v>-43.195999999999991</c:v>
                </c:pt>
                <c:pt idx="21078">
                  <c:v>-43.193999999999996</c:v>
                </c:pt>
                <c:pt idx="21079">
                  <c:v>-43.191999999999993</c:v>
                </c:pt>
                <c:pt idx="21080">
                  <c:v>-43.19</c:v>
                </c:pt>
                <c:pt idx="21081">
                  <c:v>-43.187999999999995</c:v>
                </c:pt>
                <c:pt idx="21082">
                  <c:v>-43.185999999999993</c:v>
                </c:pt>
                <c:pt idx="21083">
                  <c:v>-43.183999999999997</c:v>
                </c:pt>
                <c:pt idx="21084">
                  <c:v>-43.181999999999995</c:v>
                </c:pt>
                <c:pt idx="21085">
                  <c:v>-43.179999999999993</c:v>
                </c:pt>
                <c:pt idx="21086">
                  <c:v>-43.177999999999997</c:v>
                </c:pt>
                <c:pt idx="21087">
                  <c:v>-43.175999999999995</c:v>
                </c:pt>
                <c:pt idx="21088">
                  <c:v>-43.173999999999992</c:v>
                </c:pt>
                <c:pt idx="21089">
                  <c:v>-43.171999999999997</c:v>
                </c:pt>
                <c:pt idx="21090">
                  <c:v>-43.169999999999995</c:v>
                </c:pt>
                <c:pt idx="21091">
                  <c:v>-43.167999999999992</c:v>
                </c:pt>
                <c:pt idx="21092">
                  <c:v>-43.165999999999997</c:v>
                </c:pt>
                <c:pt idx="21093">
                  <c:v>-43.163999999999994</c:v>
                </c:pt>
                <c:pt idx="21094">
                  <c:v>-43.161999999999992</c:v>
                </c:pt>
                <c:pt idx="21095">
                  <c:v>-43.16</c:v>
                </c:pt>
                <c:pt idx="21096">
                  <c:v>-43.157999999999994</c:v>
                </c:pt>
                <c:pt idx="21097">
                  <c:v>-43.155999999999992</c:v>
                </c:pt>
                <c:pt idx="21098">
                  <c:v>-43.153999999999996</c:v>
                </c:pt>
                <c:pt idx="21099">
                  <c:v>-43.151999999999994</c:v>
                </c:pt>
                <c:pt idx="21100">
                  <c:v>-43.149999999999991</c:v>
                </c:pt>
                <c:pt idx="21101">
                  <c:v>-43.147999999999996</c:v>
                </c:pt>
                <c:pt idx="21102">
                  <c:v>-43.145999999999994</c:v>
                </c:pt>
                <c:pt idx="21103">
                  <c:v>-43.143999999999991</c:v>
                </c:pt>
                <c:pt idx="21104">
                  <c:v>-43.141999999999996</c:v>
                </c:pt>
                <c:pt idx="21105">
                  <c:v>-43.139999999999993</c:v>
                </c:pt>
                <c:pt idx="21106">
                  <c:v>-43.137999999999991</c:v>
                </c:pt>
                <c:pt idx="21107">
                  <c:v>-43.135999999999996</c:v>
                </c:pt>
                <c:pt idx="21108">
                  <c:v>-43.133999999999993</c:v>
                </c:pt>
                <c:pt idx="21109">
                  <c:v>-43.131999999999991</c:v>
                </c:pt>
                <c:pt idx="21110">
                  <c:v>-43.129999999999995</c:v>
                </c:pt>
                <c:pt idx="21111">
                  <c:v>-43.127999999999993</c:v>
                </c:pt>
                <c:pt idx="21112">
                  <c:v>-43.125999999999998</c:v>
                </c:pt>
                <c:pt idx="21113">
                  <c:v>-43.123999999999995</c:v>
                </c:pt>
                <c:pt idx="21114">
                  <c:v>-43.121999999999993</c:v>
                </c:pt>
                <c:pt idx="21115">
                  <c:v>-43.12</c:v>
                </c:pt>
                <c:pt idx="21116">
                  <c:v>-43.117999999999995</c:v>
                </c:pt>
                <c:pt idx="21117">
                  <c:v>-43.115999999999993</c:v>
                </c:pt>
                <c:pt idx="21118">
                  <c:v>-43.113999999999997</c:v>
                </c:pt>
                <c:pt idx="21119">
                  <c:v>-43.111999999999995</c:v>
                </c:pt>
                <c:pt idx="21120">
                  <c:v>-43.109999999999992</c:v>
                </c:pt>
                <c:pt idx="21121">
                  <c:v>-43.107999999999997</c:v>
                </c:pt>
                <c:pt idx="21122">
                  <c:v>-43.105999999999995</c:v>
                </c:pt>
                <c:pt idx="21123">
                  <c:v>-43.103999999999992</c:v>
                </c:pt>
                <c:pt idx="21124">
                  <c:v>-43.101999999999997</c:v>
                </c:pt>
                <c:pt idx="21125">
                  <c:v>-43.099999999999994</c:v>
                </c:pt>
                <c:pt idx="21126">
                  <c:v>-43.097999999999992</c:v>
                </c:pt>
                <c:pt idx="21127">
                  <c:v>-43.095999999999997</c:v>
                </c:pt>
                <c:pt idx="21128">
                  <c:v>-43.093999999999994</c:v>
                </c:pt>
                <c:pt idx="21129">
                  <c:v>-43.091999999999992</c:v>
                </c:pt>
                <c:pt idx="21130">
                  <c:v>-43.089999999999996</c:v>
                </c:pt>
                <c:pt idx="21131">
                  <c:v>-43.087999999999994</c:v>
                </c:pt>
                <c:pt idx="21132">
                  <c:v>-43.085999999999991</c:v>
                </c:pt>
                <c:pt idx="21133">
                  <c:v>-43.083999999999996</c:v>
                </c:pt>
                <c:pt idx="21134">
                  <c:v>-43.081999999999994</c:v>
                </c:pt>
                <c:pt idx="21135">
                  <c:v>-43.079999999999991</c:v>
                </c:pt>
                <c:pt idx="21136">
                  <c:v>-43.077999999999996</c:v>
                </c:pt>
                <c:pt idx="21137">
                  <c:v>-43.075999999999993</c:v>
                </c:pt>
                <c:pt idx="21138">
                  <c:v>-43.073999999999991</c:v>
                </c:pt>
                <c:pt idx="21139">
                  <c:v>-43.071999999999996</c:v>
                </c:pt>
                <c:pt idx="21140">
                  <c:v>-43.069999999999993</c:v>
                </c:pt>
                <c:pt idx="21141">
                  <c:v>-43.067999999999998</c:v>
                </c:pt>
                <c:pt idx="21142">
                  <c:v>-43.065999999999995</c:v>
                </c:pt>
                <c:pt idx="21143">
                  <c:v>-43.063999999999993</c:v>
                </c:pt>
                <c:pt idx="21144">
                  <c:v>-43.061999999999998</c:v>
                </c:pt>
                <c:pt idx="21145">
                  <c:v>-43.059999999999995</c:v>
                </c:pt>
                <c:pt idx="21146">
                  <c:v>-43.057999999999993</c:v>
                </c:pt>
                <c:pt idx="21147">
                  <c:v>-43.055999999999997</c:v>
                </c:pt>
                <c:pt idx="21148">
                  <c:v>-43.053999999999995</c:v>
                </c:pt>
                <c:pt idx="21149">
                  <c:v>-43.051999999999992</c:v>
                </c:pt>
                <c:pt idx="21150">
                  <c:v>-43.05</c:v>
                </c:pt>
                <c:pt idx="21151">
                  <c:v>-43.047999999999995</c:v>
                </c:pt>
                <c:pt idx="21152">
                  <c:v>-43.045999999999992</c:v>
                </c:pt>
                <c:pt idx="21153">
                  <c:v>-43.043999999999997</c:v>
                </c:pt>
                <c:pt idx="21154">
                  <c:v>-43.041999999999994</c:v>
                </c:pt>
                <c:pt idx="21155">
                  <c:v>-43.039999999999992</c:v>
                </c:pt>
                <c:pt idx="21156">
                  <c:v>-43.037999999999997</c:v>
                </c:pt>
                <c:pt idx="21157">
                  <c:v>-43.035999999999994</c:v>
                </c:pt>
                <c:pt idx="21158">
                  <c:v>-43.033999999999992</c:v>
                </c:pt>
                <c:pt idx="21159">
                  <c:v>-43.031999999999996</c:v>
                </c:pt>
                <c:pt idx="21160">
                  <c:v>-43.029999999999994</c:v>
                </c:pt>
                <c:pt idx="21161">
                  <c:v>-43.027999999999992</c:v>
                </c:pt>
                <c:pt idx="21162">
                  <c:v>-43.025999999999996</c:v>
                </c:pt>
                <c:pt idx="21163">
                  <c:v>-43.023999999999994</c:v>
                </c:pt>
                <c:pt idx="21164">
                  <c:v>-43.021999999999991</c:v>
                </c:pt>
                <c:pt idx="21165">
                  <c:v>-43.019999999999996</c:v>
                </c:pt>
                <c:pt idx="21166">
                  <c:v>-43.017999999999994</c:v>
                </c:pt>
                <c:pt idx="21167">
                  <c:v>-43.015999999999991</c:v>
                </c:pt>
                <c:pt idx="21168">
                  <c:v>-43.013999999999996</c:v>
                </c:pt>
                <c:pt idx="21169">
                  <c:v>-43.011999999999993</c:v>
                </c:pt>
                <c:pt idx="21170">
                  <c:v>-43.009999999999991</c:v>
                </c:pt>
                <c:pt idx="21171">
                  <c:v>-43.007999999999996</c:v>
                </c:pt>
                <c:pt idx="21172">
                  <c:v>-43.005999999999993</c:v>
                </c:pt>
                <c:pt idx="21173">
                  <c:v>-43.003999999999998</c:v>
                </c:pt>
                <c:pt idx="21174">
                  <c:v>-43.001999999999995</c:v>
                </c:pt>
                <c:pt idx="21175">
                  <c:v>-42.999999999999993</c:v>
                </c:pt>
                <c:pt idx="21176">
                  <c:v>-42.997999999999998</c:v>
                </c:pt>
                <c:pt idx="21177">
                  <c:v>-42.995999999999995</c:v>
                </c:pt>
                <c:pt idx="21178">
                  <c:v>-42.993999999999993</c:v>
                </c:pt>
                <c:pt idx="21179">
                  <c:v>-42.991999999999997</c:v>
                </c:pt>
                <c:pt idx="21180">
                  <c:v>-42.989999999999995</c:v>
                </c:pt>
                <c:pt idx="21181">
                  <c:v>-42.987999999999992</c:v>
                </c:pt>
                <c:pt idx="21182">
                  <c:v>-42.985999999999997</c:v>
                </c:pt>
                <c:pt idx="21183">
                  <c:v>-42.983999999999995</c:v>
                </c:pt>
                <c:pt idx="21184">
                  <c:v>-42.981999999999992</c:v>
                </c:pt>
                <c:pt idx="21185">
                  <c:v>-42.98</c:v>
                </c:pt>
                <c:pt idx="21186">
                  <c:v>-42.977999999999994</c:v>
                </c:pt>
                <c:pt idx="21187">
                  <c:v>-42.975999999999992</c:v>
                </c:pt>
                <c:pt idx="21188">
                  <c:v>-42.973999999999997</c:v>
                </c:pt>
                <c:pt idx="21189">
                  <c:v>-42.971999999999994</c:v>
                </c:pt>
                <c:pt idx="21190">
                  <c:v>-42.969999999999992</c:v>
                </c:pt>
                <c:pt idx="21191">
                  <c:v>-42.967999999999996</c:v>
                </c:pt>
                <c:pt idx="21192">
                  <c:v>-42.965999999999994</c:v>
                </c:pt>
                <c:pt idx="21193">
                  <c:v>-42.963999999999992</c:v>
                </c:pt>
                <c:pt idx="21194">
                  <c:v>-42.961999999999996</c:v>
                </c:pt>
                <c:pt idx="21195">
                  <c:v>-42.959999999999994</c:v>
                </c:pt>
                <c:pt idx="21196">
                  <c:v>-42.957999999999991</c:v>
                </c:pt>
                <c:pt idx="21197">
                  <c:v>-42.955999999999996</c:v>
                </c:pt>
                <c:pt idx="21198">
                  <c:v>-42.953999999999994</c:v>
                </c:pt>
                <c:pt idx="21199">
                  <c:v>-42.951999999999991</c:v>
                </c:pt>
                <c:pt idx="21200">
                  <c:v>-42.949999999999996</c:v>
                </c:pt>
                <c:pt idx="21201">
                  <c:v>-42.947999999999993</c:v>
                </c:pt>
                <c:pt idx="21202">
                  <c:v>-42.945999999999991</c:v>
                </c:pt>
                <c:pt idx="21203">
                  <c:v>-42.943999999999996</c:v>
                </c:pt>
                <c:pt idx="21204">
                  <c:v>-42.941999999999993</c:v>
                </c:pt>
                <c:pt idx="21205">
                  <c:v>-42.94</c:v>
                </c:pt>
                <c:pt idx="21206">
                  <c:v>-42.937999999999995</c:v>
                </c:pt>
                <c:pt idx="21207">
                  <c:v>-42.935999999999993</c:v>
                </c:pt>
                <c:pt idx="21208">
                  <c:v>-42.933999999999997</c:v>
                </c:pt>
                <c:pt idx="21209">
                  <c:v>-42.931999999999995</c:v>
                </c:pt>
                <c:pt idx="21210">
                  <c:v>-42.929999999999993</c:v>
                </c:pt>
                <c:pt idx="21211">
                  <c:v>-42.927999999999997</c:v>
                </c:pt>
                <c:pt idx="21212">
                  <c:v>-42.925999999999995</c:v>
                </c:pt>
                <c:pt idx="21213">
                  <c:v>-42.923999999999992</c:v>
                </c:pt>
                <c:pt idx="21214">
                  <c:v>-42.921999999999997</c:v>
                </c:pt>
                <c:pt idx="21215">
                  <c:v>-42.919999999999995</c:v>
                </c:pt>
                <c:pt idx="21216">
                  <c:v>-42.917999999999992</c:v>
                </c:pt>
                <c:pt idx="21217">
                  <c:v>-42.915999999999997</c:v>
                </c:pt>
                <c:pt idx="21218">
                  <c:v>-42.913999999999994</c:v>
                </c:pt>
                <c:pt idx="21219">
                  <c:v>-42.911999999999992</c:v>
                </c:pt>
                <c:pt idx="21220">
                  <c:v>-42.91</c:v>
                </c:pt>
                <c:pt idx="21221">
                  <c:v>-42.907999999999994</c:v>
                </c:pt>
                <c:pt idx="21222">
                  <c:v>-42.905999999999992</c:v>
                </c:pt>
                <c:pt idx="21223">
                  <c:v>-42.903999999999996</c:v>
                </c:pt>
                <c:pt idx="21224">
                  <c:v>-42.901999999999994</c:v>
                </c:pt>
                <c:pt idx="21225">
                  <c:v>-42.899999999999991</c:v>
                </c:pt>
                <c:pt idx="21226">
                  <c:v>-42.897999999999996</c:v>
                </c:pt>
                <c:pt idx="21227">
                  <c:v>-42.895999999999994</c:v>
                </c:pt>
                <c:pt idx="21228">
                  <c:v>-42.893999999999991</c:v>
                </c:pt>
                <c:pt idx="21229">
                  <c:v>-42.891999999999996</c:v>
                </c:pt>
                <c:pt idx="21230">
                  <c:v>-42.889999999999993</c:v>
                </c:pt>
                <c:pt idx="21231">
                  <c:v>-42.887999999999991</c:v>
                </c:pt>
                <c:pt idx="21232">
                  <c:v>-42.885999999999996</c:v>
                </c:pt>
                <c:pt idx="21233">
                  <c:v>-42.883999999999993</c:v>
                </c:pt>
                <c:pt idx="21234">
                  <c:v>-42.881999999999991</c:v>
                </c:pt>
                <c:pt idx="21235">
                  <c:v>-42.879999999999995</c:v>
                </c:pt>
                <c:pt idx="21236">
                  <c:v>-42.877999999999993</c:v>
                </c:pt>
                <c:pt idx="21237">
                  <c:v>-42.875999999999998</c:v>
                </c:pt>
                <c:pt idx="21238">
                  <c:v>-42.873999999999995</c:v>
                </c:pt>
                <c:pt idx="21239">
                  <c:v>-42.871999999999993</c:v>
                </c:pt>
                <c:pt idx="21240">
                  <c:v>-42.87</c:v>
                </c:pt>
                <c:pt idx="21241">
                  <c:v>-42.867999999999995</c:v>
                </c:pt>
                <c:pt idx="21242">
                  <c:v>-42.865999999999993</c:v>
                </c:pt>
                <c:pt idx="21243">
                  <c:v>-42.863999999999997</c:v>
                </c:pt>
                <c:pt idx="21244">
                  <c:v>-42.861999999999995</c:v>
                </c:pt>
                <c:pt idx="21245">
                  <c:v>-42.859999999999992</c:v>
                </c:pt>
                <c:pt idx="21246">
                  <c:v>-42.857999999999997</c:v>
                </c:pt>
                <c:pt idx="21247">
                  <c:v>-42.855999999999995</c:v>
                </c:pt>
                <c:pt idx="21248">
                  <c:v>-42.853999999999992</c:v>
                </c:pt>
                <c:pt idx="21249">
                  <c:v>-42.851999999999997</c:v>
                </c:pt>
                <c:pt idx="21250">
                  <c:v>-42.849999999999994</c:v>
                </c:pt>
                <c:pt idx="21251">
                  <c:v>-42.847999999999992</c:v>
                </c:pt>
                <c:pt idx="21252">
                  <c:v>-42.845999999999997</c:v>
                </c:pt>
                <c:pt idx="21253">
                  <c:v>-42.843999999999994</c:v>
                </c:pt>
                <c:pt idx="21254">
                  <c:v>-42.841999999999992</c:v>
                </c:pt>
                <c:pt idx="21255">
                  <c:v>-42.839999999999996</c:v>
                </c:pt>
                <c:pt idx="21256">
                  <c:v>-42.837999999999994</c:v>
                </c:pt>
                <c:pt idx="21257">
                  <c:v>-42.835999999999991</c:v>
                </c:pt>
                <c:pt idx="21258">
                  <c:v>-42.833999999999996</c:v>
                </c:pt>
                <c:pt idx="21259">
                  <c:v>-42.831999999999994</c:v>
                </c:pt>
                <c:pt idx="21260">
                  <c:v>-42.829999999999991</c:v>
                </c:pt>
                <c:pt idx="21261">
                  <c:v>-42.827999999999996</c:v>
                </c:pt>
                <c:pt idx="21262">
                  <c:v>-42.825999999999993</c:v>
                </c:pt>
                <c:pt idx="21263">
                  <c:v>-42.823999999999991</c:v>
                </c:pt>
                <c:pt idx="21264">
                  <c:v>-42.821999999999996</c:v>
                </c:pt>
                <c:pt idx="21265">
                  <c:v>-42.819999999999993</c:v>
                </c:pt>
                <c:pt idx="21266">
                  <c:v>-42.817999999999998</c:v>
                </c:pt>
                <c:pt idx="21267">
                  <c:v>-42.815999999999995</c:v>
                </c:pt>
                <c:pt idx="21268">
                  <c:v>-42.813999999999993</c:v>
                </c:pt>
                <c:pt idx="21269">
                  <c:v>-42.811999999999998</c:v>
                </c:pt>
                <c:pt idx="21270">
                  <c:v>-42.809999999999995</c:v>
                </c:pt>
                <c:pt idx="21271">
                  <c:v>-42.807999999999993</c:v>
                </c:pt>
                <c:pt idx="21272">
                  <c:v>-42.805999999999997</c:v>
                </c:pt>
                <c:pt idx="21273">
                  <c:v>-42.803999999999995</c:v>
                </c:pt>
                <c:pt idx="21274">
                  <c:v>-42.801999999999992</c:v>
                </c:pt>
                <c:pt idx="21275">
                  <c:v>-42.8</c:v>
                </c:pt>
                <c:pt idx="21276">
                  <c:v>-42.797999999999995</c:v>
                </c:pt>
                <c:pt idx="21277">
                  <c:v>-42.795999999999992</c:v>
                </c:pt>
                <c:pt idx="21278">
                  <c:v>-42.793999999999997</c:v>
                </c:pt>
                <c:pt idx="21279">
                  <c:v>-42.791999999999994</c:v>
                </c:pt>
                <c:pt idx="21280">
                  <c:v>-42.789999999999992</c:v>
                </c:pt>
                <c:pt idx="21281">
                  <c:v>-42.787999999999997</c:v>
                </c:pt>
                <c:pt idx="21282">
                  <c:v>-42.785999999999994</c:v>
                </c:pt>
                <c:pt idx="21283">
                  <c:v>-42.783999999999992</c:v>
                </c:pt>
                <c:pt idx="21284">
                  <c:v>-42.781999999999996</c:v>
                </c:pt>
                <c:pt idx="21285">
                  <c:v>-42.779999999999994</c:v>
                </c:pt>
                <c:pt idx="21286">
                  <c:v>-42.777999999999992</c:v>
                </c:pt>
                <c:pt idx="21287">
                  <c:v>-42.775999999999996</c:v>
                </c:pt>
                <c:pt idx="21288">
                  <c:v>-42.773999999999994</c:v>
                </c:pt>
                <c:pt idx="21289">
                  <c:v>-42.771999999999991</c:v>
                </c:pt>
                <c:pt idx="21290">
                  <c:v>-42.769999999999996</c:v>
                </c:pt>
                <c:pt idx="21291">
                  <c:v>-42.767999999999994</c:v>
                </c:pt>
                <c:pt idx="21292">
                  <c:v>-42.765999999999991</c:v>
                </c:pt>
                <c:pt idx="21293">
                  <c:v>-42.763999999999996</c:v>
                </c:pt>
                <c:pt idx="21294">
                  <c:v>-42.761999999999993</c:v>
                </c:pt>
                <c:pt idx="21295">
                  <c:v>-42.759999999999991</c:v>
                </c:pt>
                <c:pt idx="21296">
                  <c:v>-42.757999999999996</c:v>
                </c:pt>
                <c:pt idx="21297">
                  <c:v>-42.755999999999993</c:v>
                </c:pt>
                <c:pt idx="21298">
                  <c:v>-42.753999999999998</c:v>
                </c:pt>
                <c:pt idx="21299">
                  <c:v>-42.751999999999995</c:v>
                </c:pt>
                <c:pt idx="21300">
                  <c:v>-42.749999999999993</c:v>
                </c:pt>
                <c:pt idx="21301">
                  <c:v>-42.747999999999998</c:v>
                </c:pt>
                <c:pt idx="21302">
                  <c:v>-42.745999999999995</c:v>
                </c:pt>
                <c:pt idx="21303">
                  <c:v>-42.743999999999993</c:v>
                </c:pt>
                <c:pt idx="21304">
                  <c:v>-42.741999999999997</c:v>
                </c:pt>
                <c:pt idx="21305">
                  <c:v>-42.739999999999995</c:v>
                </c:pt>
                <c:pt idx="21306">
                  <c:v>-42.737999999999992</c:v>
                </c:pt>
                <c:pt idx="21307">
                  <c:v>-42.735999999999997</c:v>
                </c:pt>
                <c:pt idx="21308">
                  <c:v>-42.733999999999995</c:v>
                </c:pt>
                <c:pt idx="21309">
                  <c:v>-42.731999999999992</c:v>
                </c:pt>
                <c:pt idx="21310">
                  <c:v>-42.73</c:v>
                </c:pt>
                <c:pt idx="21311">
                  <c:v>-42.727999999999994</c:v>
                </c:pt>
                <c:pt idx="21312">
                  <c:v>-42.725999999999992</c:v>
                </c:pt>
                <c:pt idx="21313">
                  <c:v>-42.723999999999997</c:v>
                </c:pt>
                <c:pt idx="21314">
                  <c:v>-42.721999999999994</c:v>
                </c:pt>
                <c:pt idx="21315">
                  <c:v>-42.719999999999992</c:v>
                </c:pt>
                <c:pt idx="21316">
                  <c:v>-42.717999999999996</c:v>
                </c:pt>
                <c:pt idx="21317">
                  <c:v>-42.715999999999994</c:v>
                </c:pt>
                <c:pt idx="21318">
                  <c:v>-42.713999999999992</c:v>
                </c:pt>
                <c:pt idx="21319">
                  <c:v>-42.711999999999996</c:v>
                </c:pt>
                <c:pt idx="21320">
                  <c:v>-42.709999999999994</c:v>
                </c:pt>
                <c:pt idx="21321">
                  <c:v>-42.707999999999991</c:v>
                </c:pt>
                <c:pt idx="21322">
                  <c:v>-42.705999999999996</c:v>
                </c:pt>
                <c:pt idx="21323">
                  <c:v>-42.703999999999994</c:v>
                </c:pt>
                <c:pt idx="21324">
                  <c:v>-42.701999999999991</c:v>
                </c:pt>
                <c:pt idx="21325">
                  <c:v>-42.699999999999996</c:v>
                </c:pt>
                <c:pt idx="21326">
                  <c:v>-42.697999999999993</c:v>
                </c:pt>
                <c:pt idx="21327">
                  <c:v>-42.695999999999991</c:v>
                </c:pt>
                <c:pt idx="21328">
                  <c:v>-42.693999999999996</c:v>
                </c:pt>
                <c:pt idx="21329">
                  <c:v>-42.691999999999993</c:v>
                </c:pt>
                <c:pt idx="21330">
                  <c:v>-42.69</c:v>
                </c:pt>
                <c:pt idx="21331">
                  <c:v>-42.687999999999995</c:v>
                </c:pt>
                <c:pt idx="21332">
                  <c:v>-42.685999999999993</c:v>
                </c:pt>
                <c:pt idx="21333">
                  <c:v>-42.683999999999997</c:v>
                </c:pt>
                <c:pt idx="21334">
                  <c:v>-42.681999999999995</c:v>
                </c:pt>
                <c:pt idx="21335">
                  <c:v>-42.679999999999993</c:v>
                </c:pt>
                <c:pt idx="21336">
                  <c:v>-42.677999999999997</c:v>
                </c:pt>
                <c:pt idx="21337">
                  <c:v>-42.675999999999995</c:v>
                </c:pt>
                <c:pt idx="21338">
                  <c:v>-42.673999999999992</c:v>
                </c:pt>
                <c:pt idx="21339">
                  <c:v>-42.671999999999997</c:v>
                </c:pt>
                <c:pt idx="21340">
                  <c:v>-42.669999999999995</c:v>
                </c:pt>
                <c:pt idx="21341">
                  <c:v>-42.667999999999992</c:v>
                </c:pt>
                <c:pt idx="21342">
                  <c:v>-42.665999999999997</c:v>
                </c:pt>
                <c:pt idx="21343">
                  <c:v>-42.663999999999994</c:v>
                </c:pt>
                <c:pt idx="21344">
                  <c:v>-42.661999999999992</c:v>
                </c:pt>
                <c:pt idx="21345">
                  <c:v>-42.66</c:v>
                </c:pt>
                <c:pt idx="21346">
                  <c:v>-42.657999999999994</c:v>
                </c:pt>
                <c:pt idx="21347">
                  <c:v>-42.655999999999992</c:v>
                </c:pt>
                <c:pt idx="21348">
                  <c:v>-42.653999999999996</c:v>
                </c:pt>
                <c:pt idx="21349">
                  <c:v>-42.651999999999994</c:v>
                </c:pt>
                <c:pt idx="21350">
                  <c:v>-42.649999999999991</c:v>
                </c:pt>
                <c:pt idx="21351">
                  <c:v>-42.647999999999996</c:v>
                </c:pt>
                <c:pt idx="21352">
                  <c:v>-42.645999999999994</c:v>
                </c:pt>
                <c:pt idx="21353">
                  <c:v>-42.643999999999991</c:v>
                </c:pt>
                <c:pt idx="21354">
                  <c:v>-42.641999999999996</c:v>
                </c:pt>
                <c:pt idx="21355">
                  <c:v>-42.639999999999993</c:v>
                </c:pt>
                <c:pt idx="21356">
                  <c:v>-42.637999999999991</c:v>
                </c:pt>
                <c:pt idx="21357">
                  <c:v>-42.635999999999996</c:v>
                </c:pt>
                <c:pt idx="21358">
                  <c:v>-42.633999999999993</c:v>
                </c:pt>
                <c:pt idx="21359">
                  <c:v>-42.631999999999991</c:v>
                </c:pt>
                <c:pt idx="21360">
                  <c:v>-42.629999999999995</c:v>
                </c:pt>
                <c:pt idx="21361">
                  <c:v>-42.627999999999993</c:v>
                </c:pt>
                <c:pt idx="21362">
                  <c:v>-42.625999999999998</c:v>
                </c:pt>
                <c:pt idx="21363">
                  <c:v>-42.623999999999995</c:v>
                </c:pt>
                <c:pt idx="21364">
                  <c:v>-42.621999999999993</c:v>
                </c:pt>
                <c:pt idx="21365">
                  <c:v>-42.62</c:v>
                </c:pt>
                <c:pt idx="21366">
                  <c:v>-42.617999999999995</c:v>
                </c:pt>
                <c:pt idx="21367">
                  <c:v>-42.615999999999993</c:v>
                </c:pt>
                <c:pt idx="21368">
                  <c:v>-42.613999999999997</c:v>
                </c:pt>
                <c:pt idx="21369">
                  <c:v>-42.611999999999995</c:v>
                </c:pt>
                <c:pt idx="21370">
                  <c:v>-42.609999999999992</c:v>
                </c:pt>
                <c:pt idx="21371">
                  <c:v>-42.607999999999997</c:v>
                </c:pt>
                <c:pt idx="21372">
                  <c:v>-42.605999999999995</c:v>
                </c:pt>
                <c:pt idx="21373">
                  <c:v>-42.603999999999992</c:v>
                </c:pt>
                <c:pt idx="21374">
                  <c:v>-42.601999999999997</c:v>
                </c:pt>
                <c:pt idx="21375">
                  <c:v>-42.599999999999994</c:v>
                </c:pt>
                <c:pt idx="21376">
                  <c:v>-42.597999999999992</c:v>
                </c:pt>
                <c:pt idx="21377">
                  <c:v>-42.595999999999997</c:v>
                </c:pt>
                <c:pt idx="21378">
                  <c:v>-42.593999999999994</c:v>
                </c:pt>
                <c:pt idx="21379">
                  <c:v>-42.591999999999992</c:v>
                </c:pt>
                <c:pt idx="21380">
                  <c:v>-42.589999999999996</c:v>
                </c:pt>
                <c:pt idx="21381">
                  <c:v>-42.587999999999994</c:v>
                </c:pt>
                <c:pt idx="21382">
                  <c:v>-42.585999999999991</c:v>
                </c:pt>
                <c:pt idx="21383">
                  <c:v>-42.583999999999996</c:v>
                </c:pt>
                <c:pt idx="21384">
                  <c:v>-42.581999999999994</c:v>
                </c:pt>
                <c:pt idx="21385">
                  <c:v>-42.579999999999991</c:v>
                </c:pt>
                <c:pt idx="21386">
                  <c:v>-42.577999999999996</c:v>
                </c:pt>
                <c:pt idx="21387">
                  <c:v>-42.575999999999993</c:v>
                </c:pt>
                <c:pt idx="21388">
                  <c:v>-42.573999999999991</c:v>
                </c:pt>
                <c:pt idx="21389">
                  <c:v>-42.571999999999996</c:v>
                </c:pt>
                <c:pt idx="21390">
                  <c:v>-42.569999999999993</c:v>
                </c:pt>
                <c:pt idx="21391">
                  <c:v>-42.567999999999998</c:v>
                </c:pt>
                <c:pt idx="21392">
                  <c:v>-42.565999999999995</c:v>
                </c:pt>
                <c:pt idx="21393">
                  <c:v>-42.563999999999993</c:v>
                </c:pt>
                <c:pt idx="21394">
                  <c:v>-42.561999999999998</c:v>
                </c:pt>
                <c:pt idx="21395">
                  <c:v>-42.559999999999995</c:v>
                </c:pt>
                <c:pt idx="21396">
                  <c:v>-42.557999999999993</c:v>
                </c:pt>
                <c:pt idx="21397">
                  <c:v>-42.555999999999997</c:v>
                </c:pt>
                <c:pt idx="21398">
                  <c:v>-42.553999999999995</c:v>
                </c:pt>
                <c:pt idx="21399">
                  <c:v>-42.551999999999992</c:v>
                </c:pt>
                <c:pt idx="21400">
                  <c:v>-42.55</c:v>
                </c:pt>
                <c:pt idx="21401">
                  <c:v>-42.547999999999995</c:v>
                </c:pt>
                <c:pt idx="21402">
                  <c:v>-42.545999999999992</c:v>
                </c:pt>
                <c:pt idx="21403">
                  <c:v>-42.543999999999997</c:v>
                </c:pt>
                <c:pt idx="21404">
                  <c:v>-42.541999999999994</c:v>
                </c:pt>
                <c:pt idx="21405">
                  <c:v>-42.539999999999992</c:v>
                </c:pt>
                <c:pt idx="21406">
                  <c:v>-42.537999999999997</c:v>
                </c:pt>
                <c:pt idx="21407">
                  <c:v>-42.535999999999994</c:v>
                </c:pt>
                <c:pt idx="21408">
                  <c:v>-42.533999999999992</c:v>
                </c:pt>
                <c:pt idx="21409">
                  <c:v>-42.531999999999996</c:v>
                </c:pt>
                <c:pt idx="21410">
                  <c:v>-42.529999999999994</c:v>
                </c:pt>
                <c:pt idx="21411">
                  <c:v>-42.527999999999992</c:v>
                </c:pt>
                <c:pt idx="21412">
                  <c:v>-42.525999999999996</c:v>
                </c:pt>
                <c:pt idx="21413">
                  <c:v>-42.523999999999994</c:v>
                </c:pt>
                <c:pt idx="21414">
                  <c:v>-42.521999999999991</c:v>
                </c:pt>
                <c:pt idx="21415">
                  <c:v>-42.519999999999996</c:v>
                </c:pt>
                <c:pt idx="21416">
                  <c:v>-42.517999999999994</c:v>
                </c:pt>
                <c:pt idx="21417">
                  <c:v>-42.515999999999991</c:v>
                </c:pt>
                <c:pt idx="21418">
                  <c:v>-42.513999999999996</c:v>
                </c:pt>
                <c:pt idx="21419">
                  <c:v>-42.511999999999993</c:v>
                </c:pt>
                <c:pt idx="21420">
                  <c:v>-42.509999999999991</c:v>
                </c:pt>
                <c:pt idx="21421">
                  <c:v>-42.507999999999996</c:v>
                </c:pt>
                <c:pt idx="21422">
                  <c:v>-42.505999999999993</c:v>
                </c:pt>
                <c:pt idx="21423">
                  <c:v>-42.503999999999998</c:v>
                </c:pt>
                <c:pt idx="21424">
                  <c:v>-42.501999999999995</c:v>
                </c:pt>
                <c:pt idx="21425">
                  <c:v>-42.499999999999993</c:v>
                </c:pt>
                <c:pt idx="21426">
                  <c:v>-42.497999999999998</c:v>
                </c:pt>
                <c:pt idx="21427">
                  <c:v>-42.495999999999995</c:v>
                </c:pt>
                <c:pt idx="21428">
                  <c:v>-42.493999999999993</c:v>
                </c:pt>
                <c:pt idx="21429">
                  <c:v>-42.491999999999997</c:v>
                </c:pt>
                <c:pt idx="21430">
                  <c:v>-42.489999999999995</c:v>
                </c:pt>
                <c:pt idx="21431">
                  <c:v>-42.487999999999992</c:v>
                </c:pt>
                <c:pt idx="21432">
                  <c:v>-42.485999999999997</c:v>
                </c:pt>
                <c:pt idx="21433">
                  <c:v>-42.483999999999995</c:v>
                </c:pt>
                <c:pt idx="21434">
                  <c:v>-42.481999999999992</c:v>
                </c:pt>
                <c:pt idx="21435">
                  <c:v>-42.48</c:v>
                </c:pt>
                <c:pt idx="21436">
                  <c:v>-42.477999999999994</c:v>
                </c:pt>
                <c:pt idx="21437">
                  <c:v>-42.475999999999992</c:v>
                </c:pt>
                <c:pt idx="21438">
                  <c:v>-42.473999999999997</c:v>
                </c:pt>
                <c:pt idx="21439">
                  <c:v>-42.471999999999994</c:v>
                </c:pt>
                <c:pt idx="21440">
                  <c:v>-42.469999999999992</c:v>
                </c:pt>
                <c:pt idx="21441">
                  <c:v>-42.467999999999996</c:v>
                </c:pt>
                <c:pt idx="21442">
                  <c:v>-42.465999999999994</c:v>
                </c:pt>
                <c:pt idx="21443">
                  <c:v>-42.463999999999992</c:v>
                </c:pt>
                <c:pt idx="21444">
                  <c:v>-42.461999999999996</c:v>
                </c:pt>
                <c:pt idx="21445">
                  <c:v>-42.459999999999994</c:v>
                </c:pt>
                <c:pt idx="21446">
                  <c:v>-42.457999999999991</c:v>
                </c:pt>
                <c:pt idx="21447">
                  <c:v>-42.455999999999996</c:v>
                </c:pt>
                <c:pt idx="21448">
                  <c:v>-42.453999999999994</c:v>
                </c:pt>
                <c:pt idx="21449">
                  <c:v>-42.451999999999991</c:v>
                </c:pt>
                <c:pt idx="21450">
                  <c:v>-42.449999999999996</c:v>
                </c:pt>
                <c:pt idx="21451">
                  <c:v>-42.447999999999993</c:v>
                </c:pt>
                <c:pt idx="21452">
                  <c:v>-42.445999999999991</c:v>
                </c:pt>
                <c:pt idx="21453">
                  <c:v>-42.443999999999996</c:v>
                </c:pt>
                <c:pt idx="21454">
                  <c:v>-42.441999999999993</c:v>
                </c:pt>
                <c:pt idx="21455">
                  <c:v>-42.44</c:v>
                </c:pt>
                <c:pt idx="21456">
                  <c:v>-42.437999999999995</c:v>
                </c:pt>
                <c:pt idx="21457">
                  <c:v>-42.435999999999993</c:v>
                </c:pt>
                <c:pt idx="21458">
                  <c:v>-42.433999999999997</c:v>
                </c:pt>
                <c:pt idx="21459">
                  <c:v>-42.431999999999995</c:v>
                </c:pt>
                <c:pt idx="21460">
                  <c:v>-42.429999999999993</c:v>
                </c:pt>
                <c:pt idx="21461">
                  <c:v>-42.427999999999997</c:v>
                </c:pt>
                <c:pt idx="21462">
                  <c:v>-42.425999999999995</c:v>
                </c:pt>
                <c:pt idx="21463">
                  <c:v>-42.423999999999992</c:v>
                </c:pt>
                <c:pt idx="21464">
                  <c:v>-42.421999999999997</c:v>
                </c:pt>
                <c:pt idx="21465">
                  <c:v>-42.419999999999995</c:v>
                </c:pt>
                <c:pt idx="21466">
                  <c:v>-42.417999999999992</c:v>
                </c:pt>
                <c:pt idx="21467">
                  <c:v>-42.415999999999997</c:v>
                </c:pt>
                <c:pt idx="21468">
                  <c:v>-42.413999999999994</c:v>
                </c:pt>
                <c:pt idx="21469">
                  <c:v>-42.411999999999992</c:v>
                </c:pt>
                <c:pt idx="21470">
                  <c:v>-42.41</c:v>
                </c:pt>
                <c:pt idx="21471">
                  <c:v>-42.407999999999994</c:v>
                </c:pt>
                <c:pt idx="21472">
                  <c:v>-42.405999999999992</c:v>
                </c:pt>
                <c:pt idx="21473">
                  <c:v>-42.403999999999996</c:v>
                </c:pt>
                <c:pt idx="21474">
                  <c:v>-42.401999999999994</c:v>
                </c:pt>
                <c:pt idx="21475">
                  <c:v>-42.399999999999991</c:v>
                </c:pt>
                <c:pt idx="21476">
                  <c:v>-42.397999999999996</c:v>
                </c:pt>
                <c:pt idx="21477">
                  <c:v>-42.395999999999994</c:v>
                </c:pt>
                <c:pt idx="21478">
                  <c:v>-42.393999999999991</c:v>
                </c:pt>
                <c:pt idx="21479">
                  <c:v>-42.391999999999996</c:v>
                </c:pt>
                <c:pt idx="21480">
                  <c:v>-42.389999999999993</c:v>
                </c:pt>
                <c:pt idx="21481">
                  <c:v>-42.387999999999991</c:v>
                </c:pt>
                <c:pt idx="21482">
                  <c:v>-42.385999999999996</c:v>
                </c:pt>
                <c:pt idx="21483">
                  <c:v>-42.383999999999993</c:v>
                </c:pt>
                <c:pt idx="21484">
                  <c:v>-42.381999999999991</c:v>
                </c:pt>
                <c:pt idx="21485">
                  <c:v>-42.379999999999995</c:v>
                </c:pt>
                <c:pt idx="21486">
                  <c:v>-42.377999999999993</c:v>
                </c:pt>
                <c:pt idx="21487">
                  <c:v>-42.375999999999998</c:v>
                </c:pt>
                <c:pt idx="21488">
                  <c:v>-42.373999999999995</c:v>
                </c:pt>
                <c:pt idx="21489">
                  <c:v>-42.371999999999993</c:v>
                </c:pt>
                <c:pt idx="21490">
                  <c:v>-42.37</c:v>
                </c:pt>
                <c:pt idx="21491">
                  <c:v>-42.367999999999995</c:v>
                </c:pt>
                <c:pt idx="21492">
                  <c:v>-42.365999999999993</c:v>
                </c:pt>
                <c:pt idx="21493">
                  <c:v>-42.363999999999997</c:v>
                </c:pt>
                <c:pt idx="21494">
                  <c:v>-42.361999999999995</c:v>
                </c:pt>
                <c:pt idx="21495">
                  <c:v>-42.359999999999992</c:v>
                </c:pt>
                <c:pt idx="21496">
                  <c:v>-42.357999999999997</c:v>
                </c:pt>
                <c:pt idx="21497">
                  <c:v>-42.355999999999995</c:v>
                </c:pt>
                <c:pt idx="21498">
                  <c:v>-42.353999999999992</c:v>
                </c:pt>
                <c:pt idx="21499">
                  <c:v>-42.351999999999997</c:v>
                </c:pt>
                <c:pt idx="21500">
                  <c:v>-42.349999999999994</c:v>
                </c:pt>
                <c:pt idx="21501">
                  <c:v>-42.347999999999992</c:v>
                </c:pt>
                <c:pt idx="21502">
                  <c:v>-42.345999999999997</c:v>
                </c:pt>
                <c:pt idx="21503">
                  <c:v>-42.343999999999994</c:v>
                </c:pt>
                <c:pt idx="21504">
                  <c:v>-42.341999999999992</c:v>
                </c:pt>
                <c:pt idx="21505">
                  <c:v>-42.339999999999996</c:v>
                </c:pt>
                <c:pt idx="21506">
                  <c:v>-42.337999999999994</c:v>
                </c:pt>
                <c:pt idx="21507">
                  <c:v>-42.335999999999991</c:v>
                </c:pt>
                <c:pt idx="21508">
                  <c:v>-42.333999999999996</c:v>
                </c:pt>
                <c:pt idx="21509">
                  <c:v>-42.331999999999994</c:v>
                </c:pt>
                <c:pt idx="21510">
                  <c:v>-42.329999999999991</c:v>
                </c:pt>
                <c:pt idx="21511">
                  <c:v>-42.327999999999996</c:v>
                </c:pt>
                <c:pt idx="21512">
                  <c:v>-42.325999999999993</c:v>
                </c:pt>
                <c:pt idx="21513">
                  <c:v>-42.323999999999991</c:v>
                </c:pt>
                <c:pt idx="21514">
                  <c:v>-42.321999999999996</c:v>
                </c:pt>
                <c:pt idx="21515">
                  <c:v>-42.319999999999993</c:v>
                </c:pt>
                <c:pt idx="21516">
                  <c:v>-42.317999999999998</c:v>
                </c:pt>
                <c:pt idx="21517">
                  <c:v>-42.315999999999995</c:v>
                </c:pt>
                <c:pt idx="21518">
                  <c:v>-42.313999999999993</c:v>
                </c:pt>
                <c:pt idx="21519">
                  <c:v>-42.311999999999998</c:v>
                </c:pt>
                <c:pt idx="21520">
                  <c:v>-42.309999999999995</c:v>
                </c:pt>
                <c:pt idx="21521">
                  <c:v>-42.307999999999993</c:v>
                </c:pt>
                <c:pt idx="21522">
                  <c:v>-42.305999999999997</c:v>
                </c:pt>
                <c:pt idx="21523">
                  <c:v>-42.303999999999995</c:v>
                </c:pt>
                <c:pt idx="21524">
                  <c:v>-42.301999999999992</c:v>
                </c:pt>
                <c:pt idx="21525">
                  <c:v>-42.3</c:v>
                </c:pt>
                <c:pt idx="21526">
                  <c:v>-42.297999999999995</c:v>
                </c:pt>
                <c:pt idx="21527">
                  <c:v>-42.295999999999992</c:v>
                </c:pt>
                <c:pt idx="21528">
                  <c:v>-42.293999999999997</c:v>
                </c:pt>
                <c:pt idx="21529">
                  <c:v>-42.291999999999994</c:v>
                </c:pt>
                <c:pt idx="21530">
                  <c:v>-42.289999999999992</c:v>
                </c:pt>
                <c:pt idx="21531">
                  <c:v>-42.287999999999997</c:v>
                </c:pt>
                <c:pt idx="21532">
                  <c:v>-42.285999999999994</c:v>
                </c:pt>
                <c:pt idx="21533">
                  <c:v>-42.283999999999992</c:v>
                </c:pt>
                <c:pt idx="21534">
                  <c:v>-42.281999999999996</c:v>
                </c:pt>
                <c:pt idx="21535">
                  <c:v>-42.279999999999994</c:v>
                </c:pt>
                <c:pt idx="21536">
                  <c:v>-42.277999999999992</c:v>
                </c:pt>
                <c:pt idx="21537">
                  <c:v>-42.275999999999996</c:v>
                </c:pt>
                <c:pt idx="21538">
                  <c:v>-42.273999999999994</c:v>
                </c:pt>
                <c:pt idx="21539">
                  <c:v>-42.271999999999991</c:v>
                </c:pt>
                <c:pt idx="21540">
                  <c:v>-42.269999999999996</c:v>
                </c:pt>
                <c:pt idx="21541">
                  <c:v>-42.267999999999994</c:v>
                </c:pt>
                <c:pt idx="21542">
                  <c:v>-42.265999999999991</c:v>
                </c:pt>
                <c:pt idx="21543">
                  <c:v>-42.263999999999996</c:v>
                </c:pt>
                <c:pt idx="21544">
                  <c:v>-42.261999999999993</c:v>
                </c:pt>
                <c:pt idx="21545">
                  <c:v>-42.259999999999991</c:v>
                </c:pt>
                <c:pt idx="21546">
                  <c:v>-42.257999999999996</c:v>
                </c:pt>
                <c:pt idx="21547">
                  <c:v>-42.255999999999993</c:v>
                </c:pt>
                <c:pt idx="21548">
                  <c:v>-42.253999999999998</c:v>
                </c:pt>
                <c:pt idx="21549">
                  <c:v>-42.251999999999995</c:v>
                </c:pt>
                <c:pt idx="21550">
                  <c:v>-42.249999999999993</c:v>
                </c:pt>
                <c:pt idx="21551">
                  <c:v>-42.247999999999998</c:v>
                </c:pt>
                <c:pt idx="21552">
                  <c:v>-42.245999999999995</c:v>
                </c:pt>
                <c:pt idx="21553">
                  <c:v>-42.243999999999993</c:v>
                </c:pt>
                <c:pt idx="21554">
                  <c:v>-42.241999999999997</c:v>
                </c:pt>
                <c:pt idx="21555">
                  <c:v>-42.239999999999995</c:v>
                </c:pt>
                <c:pt idx="21556">
                  <c:v>-42.237999999999992</c:v>
                </c:pt>
                <c:pt idx="21557">
                  <c:v>-42.235999999999997</c:v>
                </c:pt>
                <c:pt idx="21558">
                  <c:v>-42.233999999999995</c:v>
                </c:pt>
                <c:pt idx="21559">
                  <c:v>-42.231999999999992</c:v>
                </c:pt>
                <c:pt idx="21560">
                  <c:v>-42.23</c:v>
                </c:pt>
                <c:pt idx="21561">
                  <c:v>-42.227999999999994</c:v>
                </c:pt>
                <c:pt idx="21562">
                  <c:v>-42.225999999999992</c:v>
                </c:pt>
                <c:pt idx="21563">
                  <c:v>-42.223999999999997</c:v>
                </c:pt>
                <c:pt idx="21564">
                  <c:v>-42.221999999999994</c:v>
                </c:pt>
                <c:pt idx="21565">
                  <c:v>-42.219999999999992</c:v>
                </c:pt>
                <c:pt idx="21566">
                  <c:v>-42.217999999999996</c:v>
                </c:pt>
                <c:pt idx="21567">
                  <c:v>-42.215999999999994</c:v>
                </c:pt>
                <c:pt idx="21568">
                  <c:v>-42.213999999999992</c:v>
                </c:pt>
                <c:pt idx="21569">
                  <c:v>-42.211999999999996</c:v>
                </c:pt>
                <c:pt idx="21570">
                  <c:v>-42.209999999999994</c:v>
                </c:pt>
                <c:pt idx="21571">
                  <c:v>-42.207999999999991</c:v>
                </c:pt>
                <c:pt idx="21572">
                  <c:v>-42.205999999999996</c:v>
                </c:pt>
                <c:pt idx="21573">
                  <c:v>-42.203999999999994</c:v>
                </c:pt>
                <c:pt idx="21574">
                  <c:v>-42.201999999999991</c:v>
                </c:pt>
                <c:pt idx="21575">
                  <c:v>-42.199999999999996</c:v>
                </c:pt>
                <c:pt idx="21576">
                  <c:v>-42.197999999999993</c:v>
                </c:pt>
                <c:pt idx="21577">
                  <c:v>-42.195999999999991</c:v>
                </c:pt>
                <c:pt idx="21578">
                  <c:v>-42.193999999999996</c:v>
                </c:pt>
                <c:pt idx="21579">
                  <c:v>-42.191999999999993</c:v>
                </c:pt>
                <c:pt idx="21580">
                  <c:v>-42.19</c:v>
                </c:pt>
                <c:pt idx="21581">
                  <c:v>-42.187999999999995</c:v>
                </c:pt>
                <c:pt idx="21582">
                  <c:v>-42.185999999999993</c:v>
                </c:pt>
                <c:pt idx="21583">
                  <c:v>-42.183999999999997</c:v>
                </c:pt>
                <c:pt idx="21584">
                  <c:v>-42.181999999999995</c:v>
                </c:pt>
                <c:pt idx="21585">
                  <c:v>-42.179999999999993</c:v>
                </c:pt>
                <c:pt idx="21586">
                  <c:v>-42.177999999999997</c:v>
                </c:pt>
                <c:pt idx="21587">
                  <c:v>-42.175999999999995</c:v>
                </c:pt>
                <c:pt idx="21588">
                  <c:v>-42.173999999999992</c:v>
                </c:pt>
                <c:pt idx="21589">
                  <c:v>-42.171999999999997</c:v>
                </c:pt>
                <c:pt idx="21590">
                  <c:v>-42.169999999999995</c:v>
                </c:pt>
                <c:pt idx="21591">
                  <c:v>-42.167999999999992</c:v>
                </c:pt>
                <c:pt idx="21592">
                  <c:v>-42.165999999999997</c:v>
                </c:pt>
                <c:pt idx="21593">
                  <c:v>-42.163999999999994</c:v>
                </c:pt>
                <c:pt idx="21594">
                  <c:v>-42.161999999999992</c:v>
                </c:pt>
                <c:pt idx="21595">
                  <c:v>-42.16</c:v>
                </c:pt>
                <c:pt idx="21596">
                  <c:v>-42.157999999999994</c:v>
                </c:pt>
                <c:pt idx="21597">
                  <c:v>-42.155999999999992</c:v>
                </c:pt>
                <c:pt idx="21598">
                  <c:v>-42.153999999999996</c:v>
                </c:pt>
                <c:pt idx="21599">
                  <c:v>-42.151999999999994</c:v>
                </c:pt>
                <c:pt idx="21600">
                  <c:v>-42.149999999999991</c:v>
                </c:pt>
                <c:pt idx="21601">
                  <c:v>-42.147999999999996</c:v>
                </c:pt>
                <c:pt idx="21602">
                  <c:v>-42.145999999999994</c:v>
                </c:pt>
                <c:pt idx="21603">
                  <c:v>-42.143999999999991</c:v>
                </c:pt>
                <c:pt idx="21604">
                  <c:v>-42.141999999999996</c:v>
                </c:pt>
                <c:pt idx="21605">
                  <c:v>-42.139999999999993</c:v>
                </c:pt>
                <c:pt idx="21606">
                  <c:v>-42.137999999999991</c:v>
                </c:pt>
                <c:pt idx="21607">
                  <c:v>-42.135999999999996</c:v>
                </c:pt>
                <c:pt idx="21608">
                  <c:v>-42.133999999999993</c:v>
                </c:pt>
                <c:pt idx="21609">
                  <c:v>-42.131999999999991</c:v>
                </c:pt>
                <c:pt idx="21610">
                  <c:v>-42.129999999999995</c:v>
                </c:pt>
                <c:pt idx="21611">
                  <c:v>-42.127999999999993</c:v>
                </c:pt>
                <c:pt idx="21612">
                  <c:v>-42.125999999999998</c:v>
                </c:pt>
                <c:pt idx="21613">
                  <c:v>-42.123999999999995</c:v>
                </c:pt>
                <c:pt idx="21614">
                  <c:v>-42.121999999999993</c:v>
                </c:pt>
                <c:pt idx="21615">
                  <c:v>-42.12</c:v>
                </c:pt>
                <c:pt idx="21616">
                  <c:v>-42.117999999999995</c:v>
                </c:pt>
                <c:pt idx="21617">
                  <c:v>-42.115999999999993</c:v>
                </c:pt>
                <c:pt idx="21618">
                  <c:v>-42.113999999999997</c:v>
                </c:pt>
                <c:pt idx="21619">
                  <c:v>-42.111999999999995</c:v>
                </c:pt>
                <c:pt idx="21620">
                  <c:v>-42.109999999999992</c:v>
                </c:pt>
                <c:pt idx="21621">
                  <c:v>-42.107999999999997</c:v>
                </c:pt>
                <c:pt idx="21622">
                  <c:v>-42.105999999999995</c:v>
                </c:pt>
                <c:pt idx="21623">
                  <c:v>-42.103999999999992</c:v>
                </c:pt>
                <c:pt idx="21624">
                  <c:v>-42.101999999999997</c:v>
                </c:pt>
                <c:pt idx="21625">
                  <c:v>-42.099999999999994</c:v>
                </c:pt>
                <c:pt idx="21626">
                  <c:v>-42.097999999999992</c:v>
                </c:pt>
                <c:pt idx="21627">
                  <c:v>-42.095999999999997</c:v>
                </c:pt>
                <c:pt idx="21628">
                  <c:v>-42.093999999999994</c:v>
                </c:pt>
                <c:pt idx="21629">
                  <c:v>-42.091999999999992</c:v>
                </c:pt>
                <c:pt idx="21630">
                  <c:v>-42.089999999999996</c:v>
                </c:pt>
                <c:pt idx="21631">
                  <c:v>-42.087999999999994</c:v>
                </c:pt>
                <c:pt idx="21632">
                  <c:v>-42.085999999999991</c:v>
                </c:pt>
                <c:pt idx="21633">
                  <c:v>-42.083999999999996</c:v>
                </c:pt>
                <c:pt idx="21634">
                  <c:v>-42.081999999999994</c:v>
                </c:pt>
                <c:pt idx="21635">
                  <c:v>-42.079999999999991</c:v>
                </c:pt>
                <c:pt idx="21636">
                  <c:v>-42.077999999999996</c:v>
                </c:pt>
                <c:pt idx="21637">
                  <c:v>-42.075999999999993</c:v>
                </c:pt>
                <c:pt idx="21638">
                  <c:v>-42.073999999999991</c:v>
                </c:pt>
                <c:pt idx="21639">
                  <c:v>-42.071999999999996</c:v>
                </c:pt>
                <c:pt idx="21640">
                  <c:v>-42.069999999999993</c:v>
                </c:pt>
                <c:pt idx="21641">
                  <c:v>-42.067999999999998</c:v>
                </c:pt>
                <c:pt idx="21642">
                  <c:v>-42.065999999999995</c:v>
                </c:pt>
                <c:pt idx="21643">
                  <c:v>-42.063999999999993</c:v>
                </c:pt>
                <c:pt idx="21644">
                  <c:v>-42.061999999999998</c:v>
                </c:pt>
                <c:pt idx="21645">
                  <c:v>-42.059999999999995</c:v>
                </c:pt>
                <c:pt idx="21646">
                  <c:v>-42.057999999999993</c:v>
                </c:pt>
                <c:pt idx="21647">
                  <c:v>-42.055999999999997</c:v>
                </c:pt>
                <c:pt idx="21648">
                  <c:v>-42.053999999999995</c:v>
                </c:pt>
                <c:pt idx="21649">
                  <c:v>-42.051999999999992</c:v>
                </c:pt>
                <c:pt idx="21650">
                  <c:v>-42.05</c:v>
                </c:pt>
                <c:pt idx="21651">
                  <c:v>-42.047999999999995</c:v>
                </c:pt>
                <c:pt idx="21652">
                  <c:v>-42.045999999999992</c:v>
                </c:pt>
                <c:pt idx="21653">
                  <c:v>-42.043999999999997</c:v>
                </c:pt>
                <c:pt idx="21654">
                  <c:v>-42.041999999999994</c:v>
                </c:pt>
                <c:pt idx="21655">
                  <c:v>-42.039999999999992</c:v>
                </c:pt>
                <c:pt idx="21656">
                  <c:v>-42.037999999999997</c:v>
                </c:pt>
                <c:pt idx="21657">
                  <c:v>-42.035999999999994</c:v>
                </c:pt>
                <c:pt idx="21658">
                  <c:v>-42.033999999999992</c:v>
                </c:pt>
                <c:pt idx="21659">
                  <c:v>-42.031999999999996</c:v>
                </c:pt>
                <c:pt idx="21660">
                  <c:v>-42.029999999999994</c:v>
                </c:pt>
                <c:pt idx="21661">
                  <c:v>-42.027999999999992</c:v>
                </c:pt>
                <c:pt idx="21662">
                  <c:v>-42.025999999999996</c:v>
                </c:pt>
                <c:pt idx="21663">
                  <c:v>-42.023999999999994</c:v>
                </c:pt>
                <c:pt idx="21664">
                  <c:v>-42.021999999999991</c:v>
                </c:pt>
                <c:pt idx="21665">
                  <c:v>-42.019999999999996</c:v>
                </c:pt>
                <c:pt idx="21666">
                  <c:v>-42.017999999999994</c:v>
                </c:pt>
                <c:pt idx="21667">
                  <c:v>-42.015999999999991</c:v>
                </c:pt>
                <c:pt idx="21668">
                  <c:v>-42.013999999999996</c:v>
                </c:pt>
                <c:pt idx="21669">
                  <c:v>-42.011999999999993</c:v>
                </c:pt>
                <c:pt idx="21670">
                  <c:v>-42.009999999999991</c:v>
                </c:pt>
                <c:pt idx="21671">
                  <c:v>-42.007999999999996</c:v>
                </c:pt>
                <c:pt idx="21672">
                  <c:v>-42.005999999999993</c:v>
                </c:pt>
                <c:pt idx="21673">
                  <c:v>-42.003999999999998</c:v>
                </c:pt>
                <c:pt idx="21674">
                  <c:v>-42.001999999999995</c:v>
                </c:pt>
                <c:pt idx="21675">
                  <c:v>-41.999999999999993</c:v>
                </c:pt>
                <c:pt idx="21676">
                  <c:v>-41.997999999999998</c:v>
                </c:pt>
                <c:pt idx="21677">
                  <c:v>-41.995999999999995</c:v>
                </c:pt>
                <c:pt idx="21678">
                  <c:v>-41.993999999999993</c:v>
                </c:pt>
                <c:pt idx="21679">
                  <c:v>-41.991999999999997</c:v>
                </c:pt>
                <c:pt idx="21680">
                  <c:v>-41.989999999999995</c:v>
                </c:pt>
                <c:pt idx="21681">
                  <c:v>-41.987999999999992</c:v>
                </c:pt>
                <c:pt idx="21682">
                  <c:v>-41.985999999999997</c:v>
                </c:pt>
                <c:pt idx="21683">
                  <c:v>-41.983999999999995</c:v>
                </c:pt>
                <c:pt idx="21684">
                  <c:v>-41.981999999999992</c:v>
                </c:pt>
                <c:pt idx="21685">
                  <c:v>-41.98</c:v>
                </c:pt>
                <c:pt idx="21686">
                  <c:v>-41.977999999999994</c:v>
                </c:pt>
                <c:pt idx="21687">
                  <c:v>-41.975999999999992</c:v>
                </c:pt>
                <c:pt idx="21688">
                  <c:v>-41.973999999999997</c:v>
                </c:pt>
                <c:pt idx="21689">
                  <c:v>-41.971999999999994</c:v>
                </c:pt>
                <c:pt idx="21690">
                  <c:v>-41.969999999999992</c:v>
                </c:pt>
                <c:pt idx="21691">
                  <c:v>-41.967999999999996</c:v>
                </c:pt>
                <c:pt idx="21692">
                  <c:v>-41.965999999999994</c:v>
                </c:pt>
                <c:pt idx="21693">
                  <c:v>-41.963999999999992</c:v>
                </c:pt>
                <c:pt idx="21694">
                  <c:v>-41.961999999999996</c:v>
                </c:pt>
                <c:pt idx="21695">
                  <c:v>-41.959999999999994</c:v>
                </c:pt>
                <c:pt idx="21696">
                  <c:v>-41.957999999999991</c:v>
                </c:pt>
                <c:pt idx="21697">
                  <c:v>-41.955999999999996</c:v>
                </c:pt>
                <c:pt idx="21698">
                  <c:v>-41.953999999999994</c:v>
                </c:pt>
                <c:pt idx="21699">
                  <c:v>-41.951999999999991</c:v>
                </c:pt>
                <c:pt idx="21700">
                  <c:v>-41.949999999999996</c:v>
                </c:pt>
                <c:pt idx="21701">
                  <c:v>-41.947999999999993</c:v>
                </c:pt>
                <c:pt idx="21702">
                  <c:v>-41.945999999999991</c:v>
                </c:pt>
                <c:pt idx="21703">
                  <c:v>-41.943999999999996</c:v>
                </c:pt>
                <c:pt idx="21704">
                  <c:v>-41.941999999999993</c:v>
                </c:pt>
                <c:pt idx="21705">
                  <c:v>-41.94</c:v>
                </c:pt>
                <c:pt idx="21706">
                  <c:v>-41.937999999999995</c:v>
                </c:pt>
                <c:pt idx="21707">
                  <c:v>-41.935999999999993</c:v>
                </c:pt>
                <c:pt idx="21708">
                  <c:v>-41.933999999999997</c:v>
                </c:pt>
                <c:pt idx="21709">
                  <c:v>-41.931999999999995</c:v>
                </c:pt>
                <c:pt idx="21710">
                  <c:v>-41.929999999999993</c:v>
                </c:pt>
                <c:pt idx="21711">
                  <c:v>-41.927999999999997</c:v>
                </c:pt>
                <c:pt idx="21712">
                  <c:v>-41.925999999999995</c:v>
                </c:pt>
                <c:pt idx="21713">
                  <c:v>-41.923999999999992</c:v>
                </c:pt>
                <c:pt idx="21714">
                  <c:v>-41.921999999999997</c:v>
                </c:pt>
                <c:pt idx="21715">
                  <c:v>-41.919999999999995</c:v>
                </c:pt>
                <c:pt idx="21716">
                  <c:v>-41.917999999999992</c:v>
                </c:pt>
                <c:pt idx="21717">
                  <c:v>-41.915999999999997</c:v>
                </c:pt>
                <c:pt idx="21718">
                  <c:v>-41.913999999999994</c:v>
                </c:pt>
                <c:pt idx="21719">
                  <c:v>-41.911999999999992</c:v>
                </c:pt>
                <c:pt idx="21720">
                  <c:v>-41.91</c:v>
                </c:pt>
                <c:pt idx="21721">
                  <c:v>-41.907999999999994</c:v>
                </c:pt>
                <c:pt idx="21722">
                  <c:v>-41.905999999999992</c:v>
                </c:pt>
                <c:pt idx="21723">
                  <c:v>-41.903999999999996</c:v>
                </c:pt>
                <c:pt idx="21724">
                  <c:v>-41.901999999999994</c:v>
                </c:pt>
                <c:pt idx="21725">
                  <c:v>-41.899999999999991</c:v>
                </c:pt>
                <c:pt idx="21726">
                  <c:v>-41.897999999999996</c:v>
                </c:pt>
                <c:pt idx="21727">
                  <c:v>-41.895999999999994</c:v>
                </c:pt>
                <c:pt idx="21728">
                  <c:v>-41.893999999999991</c:v>
                </c:pt>
                <c:pt idx="21729">
                  <c:v>-41.891999999999996</c:v>
                </c:pt>
                <c:pt idx="21730">
                  <c:v>-41.889999999999993</c:v>
                </c:pt>
                <c:pt idx="21731">
                  <c:v>-41.887999999999991</c:v>
                </c:pt>
                <c:pt idx="21732">
                  <c:v>-41.885999999999996</c:v>
                </c:pt>
                <c:pt idx="21733">
                  <c:v>-41.883999999999993</c:v>
                </c:pt>
                <c:pt idx="21734">
                  <c:v>-41.881999999999991</c:v>
                </c:pt>
                <c:pt idx="21735">
                  <c:v>-41.879999999999995</c:v>
                </c:pt>
                <c:pt idx="21736">
                  <c:v>-41.877999999999993</c:v>
                </c:pt>
                <c:pt idx="21737">
                  <c:v>-41.875999999999998</c:v>
                </c:pt>
                <c:pt idx="21738">
                  <c:v>-41.873999999999995</c:v>
                </c:pt>
                <c:pt idx="21739">
                  <c:v>-41.871999999999993</c:v>
                </c:pt>
                <c:pt idx="21740">
                  <c:v>-41.87</c:v>
                </c:pt>
                <c:pt idx="21741">
                  <c:v>-41.867999999999995</c:v>
                </c:pt>
                <c:pt idx="21742">
                  <c:v>-41.865999999999993</c:v>
                </c:pt>
                <c:pt idx="21743">
                  <c:v>-41.863999999999997</c:v>
                </c:pt>
                <c:pt idx="21744">
                  <c:v>-41.861999999999995</c:v>
                </c:pt>
                <c:pt idx="21745">
                  <c:v>-41.859999999999992</c:v>
                </c:pt>
                <c:pt idx="21746">
                  <c:v>-41.857999999999997</c:v>
                </c:pt>
                <c:pt idx="21747">
                  <c:v>-41.855999999999995</c:v>
                </c:pt>
                <c:pt idx="21748">
                  <c:v>-41.853999999999992</c:v>
                </c:pt>
                <c:pt idx="21749">
                  <c:v>-41.851999999999997</c:v>
                </c:pt>
                <c:pt idx="21750">
                  <c:v>-41.849999999999994</c:v>
                </c:pt>
                <c:pt idx="21751">
                  <c:v>-41.847999999999992</c:v>
                </c:pt>
                <c:pt idx="21752">
                  <c:v>-41.845999999999997</c:v>
                </c:pt>
                <c:pt idx="21753">
                  <c:v>-41.843999999999994</c:v>
                </c:pt>
                <c:pt idx="21754">
                  <c:v>-41.841999999999992</c:v>
                </c:pt>
                <c:pt idx="21755">
                  <c:v>-41.839999999999996</c:v>
                </c:pt>
                <c:pt idx="21756">
                  <c:v>-41.837999999999994</c:v>
                </c:pt>
                <c:pt idx="21757">
                  <c:v>-41.835999999999991</c:v>
                </c:pt>
                <c:pt idx="21758">
                  <c:v>-41.833999999999996</c:v>
                </c:pt>
                <c:pt idx="21759">
                  <c:v>-41.831999999999994</c:v>
                </c:pt>
                <c:pt idx="21760">
                  <c:v>-41.829999999999991</c:v>
                </c:pt>
                <c:pt idx="21761">
                  <c:v>-41.827999999999996</c:v>
                </c:pt>
                <c:pt idx="21762">
                  <c:v>-41.825999999999993</c:v>
                </c:pt>
                <c:pt idx="21763">
                  <c:v>-41.823999999999991</c:v>
                </c:pt>
                <c:pt idx="21764">
                  <c:v>-41.821999999999996</c:v>
                </c:pt>
                <c:pt idx="21765">
                  <c:v>-41.819999999999993</c:v>
                </c:pt>
                <c:pt idx="21766">
                  <c:v>-41.817999999999998</c:v>
                </c:pt>
                <c:pt idx="21767">
                  <c:v>-41.815999999999995</c:v>
                </c:pt>
                <c:pt idx="21768">
                  <c:v>-41.813999999999993</c:v>
                </c:pt>
                <c:pt idx="21769">
                  <c:v>-41.811999999999998</c:v>
                </c:pt>
                <c:pt idx="21770">
                  <c:v>-41.809999999999995</c:v>
                </c:pt>
                <c:pt idx="21771">
                  <c:v>-41.807999999999993</c:v>
                </c:pt>
                <c:pt idx="21772">
                  <c:v>-41.805999999999997</c:v>
                </c:pt>
                <c:pt idx="21773">
                  <c:v>-41.803999999999995</c:v>
                </c:pt>
                <c:pt idx="21774">
                  <c:v>-41.801999999999992</c:v>
                </c:pt>
                <c:pt idx="21775">
                  <c:v>-41.8</c:v>
                </c:pt>
                <c:pt idx="21776">
                  <c:v>-41.797999999999995</c:v>
                </c:pt>
                <c:pt idx="21777">
                  <c:v>-41.795999999999992</c:v>
                </c:pt>
                <c:pt idx="21778">
                  <c:v>-41.793999999999997</c:v>
                </c:pt>
                <c:pt idx="21779">
                  <c:v>-41.791999999999994</c:v>
                </c:pt>
                <c:pt idx="21780">
                  <c:v>-41.789999999999992</c:v>
                </c:pt>
                <c:pt idx="21781">
                  <c:v>-41.787999999999997</c:v>
                </c:pt>
                <c:pt idx="21782">
                  <c:v>-41.785999999999994</c:v>
                </c:pt>
                <c:pt idx="21783">
                  <c:v>-41.783999999999992</c:v>
                </c:pt>
                <c:pt idx="21784">
                  <c:v>-41.781999999999996</c:v>
                </c:pt>
                <c:pt idx="21785">
                  <c:v>-41.779999999999994</c:v>
                </c:pt>
                <c:pt idx="21786">
                  <c:v>-41.777999999999992</c:v>
                </c:pt>
                <c:pt idx="21787">
                  <c:v>-41.775999999999996</c:v>
                </c:pt>
                <c:pt idx="21788">
                  <c:v>-41.773999999999994</c:v>
                </c:pt>
                <c:pt idx="21789">
                  <c:v>-41.771999999999991</c:v>
                </c:pt>
                <c:pt idx="21790">
                  <c:v>-41.769999999999996</c:v>
                </c:pt>
                <c:pt idx="21791">
                  <c:v>-41.767999999999994</c:v>
                </c:pt>
                <c:pt idx="21792">
                  <c:v>-41.765999999999991</c:v>
                </c:pt>
                <c:pt idx="21793">
                  <c:v>-41.763999999999996</c:v>
                </c:pt>
                <c:pt idx="21794">
                  <c:v>-41.761999999999993</c:v>
                </c:pt>
                <c:pt idx="21795">
                  <c:v>-41.759999999999991</c:v>
                </c:pt>
                <c:pt idx="21796">
                  <c:v>-41.757999999999996</c:v>
                </c:pt>
                <c:pt idx="21797">
                  <c:v>-41.755999999999993</c:v>
                </c:pt>
                <c:pt idx="21798">
                  <c:v>-41.753999999999998</c:v>
                </c:pt>
                <c:pt idx="21799">
                  <c:v>-41.751999999999995</c:v>
                </c:pt>
                <c:pt idx="21800">
                  <c:v>-41.749999999999993</c:v>
                </c:pt>
                <c:pt idx="21801">
                  <c:v>-41.747999999999998</c:v>
                </c:pt>
                <c:pt idx="21802">
                  <c:v>-41.745999999999995</c:v>
                </c:pt>
                <c:pt idx="21803">
                  <c:v>-41.743999999999993</c:v>
                </c:pt>
                <c:pt idx="21804">
                  <c:v>-41.741999999999997</c:v>
                </c:pt>
                <c:pt idx="21805">
                  <c:v>-41.739999999999995</c:v>
                </c:pt>
                <c:pt idx="21806">
                  <c:v>-41.737999999999992</c:v>
                </c:pt>
                <c:pt idx="21807">
                  <c:v>-41.735999999999997</c:v>
                </c:pt>
                <c:pt idx="21808">
                  <c:v>-41.733999999999995</c:v>
                </c:pt>
                <c:pt idx="21809">
                  <c:v>-41.731999999999992</c:v>
                </c:pt>
                <c:pt idx="21810">
                  <c:v>-41.73</c:v>
                </c:pt>
                <c:pt idx="21811">
                  <c:v>-41.727999999999994</c:v>
                </c:pt>
                <c:pt idx="21812">
                  <c:v>-41.725999999999992</c:v>
                </c:pt>
                <c:pt idx="21813">
                  <c:v>-41.723999999999997</c:v>
                </c:pt>
                <c:pt idx="21814">
                  <c:v>-41.721999999999994</c:v>
                </c:pt>
                <c:pt idx="21815">
                  <c:v>-41.719999999999992</c:v>
                </c:pt>
                <c:pt idx="21816">
                  <c:v>-41.717999999999996</c:v>
                </c:pt>
                <c:pt idx="21817">
                  <c:v>-41.715999999999994</c:v>
                </c:pt>
                <c:pt idx="21818">
                  <c:v>-41.713999999999992</c:v>
                </c:pt>
                <c:pt idx="21819">
                  <c:v>-41.711999999999996</c:v>
                </c:pt>
                <c:pt idx="21820">
                  <c:v>-41.709999999999994</c:v>
                </c:pt>
                <c:pt idx="21821">
                  <c:v>-41.707999999999991</c:v>
                </c:pt>
                <c:pt idx="21822">
                  <c:v>-41.705999999999996</c:v>
                </c:pt>
                <c:pt idx="21823">
                  <c:v>-41.703999999999994</c:v>
                </c:pt>
                <c:pt idx="21824">
                  <c:v>-41.701999999999991</c:v>
                </c:pt>
                <c:pt idx="21825">
                  <c:v>-41.699999999999996</c:v>
                </c:pt>
                <c:pt idx="21826">
                  <c:v>-41.697999999999993</c:v>
                </c:pt>
                <c:pt idx="21827">
                  <c:v>-41.695999999999991</c:v>
                </c:pt>
                <c:pt idx="21828">
                  <c:v>-41.693999999999996</c:v>
                </c:pt>
                <c:pt idx="21829">
                  <c:v>-41.691999999999993</c:v>
                </c:pt>
                <c:pt idx="21830">
                  <c:v>-41.69</c:v>
                </c:pt>
                <c:pt idx="21831">
                  <c:v>-41.687999999999995</c:v>
                </c:pt>
                <c:pt idx="21832">
                  <c:v>-41.685999999999993</c:v>
                </c:pt>
                <c:pt idx="21833">
                  <c:v>-41.683999999999997</c:v>
                </c:pt>
                <c:pt idx="21834">
                  <c:v>-41.681999999999995</c:v>
                </c:pt>
                <c:pt idx="21835">
                  <c:v>-41.679999999999993</c:v>
                </c:pt>
                <c:pt idx="21836">
                  <c:v>-41.677999999999997</c:v>
                </c:pt>
                <c:pt idx="21837">
                  <c:v>-41.675999999999995</c:v>
                </c:pt>
                <c:pt idx="21838">
                  <c:v>-41.673999999999992</c:v>
                </c:pt>
                <c:pt idx="21839">
                  <c:v>-41.671999999999997</c:v>
                </c:pt>
                <c:pt idx="21840">
                  <c:v>-41.669999999999995</c:v>
                </c:pt>
                <c:pt idx="21841">
                  <c:v>-41.667999999999992</c:v>
                </c:pt>
                <c:pt idx="21842">
                  <c:v>-41.665999999999997</c:v>
                </c:pt>
                <c:pt idx="21843">
                  <c:v>-41.663999999999994</c:v>
                </c:pt>
                <c:pt idx="21844">
                  <c:v>-41.661999999999992</c:v>
                </c:pt>
                <c:pt idx="21845">
                  <c:v>-41.66</c:v>
                </c:pt>
                <c:pt idx="21846">
                  <c:v>-41.657999999999994</c:v>
                </c:pt>
                <c:pt idx="21847">
                  <c:v>-41.655999999999992</c:v>
                </c:pt>
                <c:pt idx="21848">
                  <c:v>-41.653999999999996</c:v>
                </c:pt>
                <c:pt idx="21849">
                  <c:v>-41.651999999999994</c:v>
                </c:pt>
                <c:pt idx="21850">
                  <c:v>-41.649999999999991</c:v>
                </c:pt>
                <c:pt idx="21851">
                  <c:v>-41.647999999999996</c:v>
                </c:pt>
                <c:pt idx="21852">
                  <c:v>-41.645999999999994</c:v>
                </c:pt>
                <c:pt idx="21853">
                  <c:v>-41.643999999999991</c:v>
                </c:pt>
                <c:pt idx="21854">
                  <c:v>-41.641999999999996</c:v>
                </c:pt>
                <c:pt idx="21855">
                  <c:v>-41.639999999999993</c:v>
                </c:pt>
                <c:pt idx="21856">
                  <c:v>-41.637999999999991</c:v>
                </c:pt>
                <c:pt idx="21857">
                  <c:v>-41.635999999999996</c:v>
                </c:pt>
                <c:pt idx="21858">
                  <c:v>-41.633999999999993</c:v>
                </c:pt>
                <c:pt idx="21859">
                  <c:v>-41.631999999999991</c:v>
                </c:pt>
                <c:pt idx="21860">
                  <c:v>-41.629999999999995</c:v>
                </c:pt>
                <c:pt idx="21861">
                  <c:v>-41.627999999999993</c:v>
                </c:pt>
                <c:pt idx="21862">
                  <c:v>-41.625999999999998</c:v>
                </c:pt>
                <c:pt idx="21863">
                  <c:v>-41.623999999999995</c:v>
                </c:pt>
                <c:pt idx="21864">
                  <c:v>-41.621999999999993</c:v>
                </c:pt>
                <c:pt idx="21865">
                  <c:v>-41.62</c:v>
                </c:pt>
                <c:pt idx="21866">
                  <c:v>-41.617999999999995</c:v>
                </c:pt>
                <c:pt idx="21867">
                  <c:v>-41.615999999999993</c:v>
                </c:pt>
                <c:pt idx="21868">
                  <c:v>-41.613999999999997</c:v>
                </c:pt>
                <c:pt idx="21869">
                  <c:v>-41.611999999999995</c:v>
                </c:pt>
                <c:pt idx="21870">
                  <c:v>-41.609999999999992</c:v>
                </c:pt>
                <c:pt idx="21871">
                  <c:v>-41.607999999999997</c:v>
                </c:pt>
                <c:pt idx="21872">
                  <c:v>-41.605999999999995</c:v>
                </c:pt>
                <c:pt idx="21873">
                  <c:v>-41.603999999999992</c:v>
                </c:pt>
                <c:pt idx="21874">
                  <c:v>-41.601999999999997</c:v>
                </c:pt>
                <c:pt idx="21875">
                  <c:v>-41.599999999999994</c:v>
                </c:pt>
                <c:pt idx="21876">
                  <c:v>-41.597999999999992</c:v>
                </c:pt>
                <c:pt idx="21877">
                  <c:v>-41.595999999999997</c:v>
                </c:pt>
                <c:pt idx="21878">
                  <c:v>-41.593999999999994</c:v>
                </c:pt>
                <c:pt idx="21879">
                  <c:v>-41.591999999999992</c:v>
                </c:pt>
                <c:pt idx="21880">
                  <c:v>-41.589999999999996</c:v>
                </c:pt>
                <c:pt idx="21881">
                  <c:v>-41.587999999999994</c:v>
                </c:pt>
                <c:pt idx="21882">
                  <c:v>-41.585999999999991</c:v>
                </c:pt>
                <c:pt idx="21883">
                  <c:v>-41.583999999999996</c:v>
                </c:pt>
                <c:pt idx="21884">
                  <c:v>-41.581999999999994</c:v>
                </c:pt>
                <c:pt idx="21885">
                  <c:v>-41.579999999999991</c:v>
                </c:pt>
                <c:pt idx="21886">
                  <c:v>-41.577999999999996</c:v>
                </c:pt>
                <c:pt idx="21887">
                  <c:v>-41.575999999999993</c:v>
                </c:pt>
                <c:pt idx="21888">
                  <c:v>-41.573999999999991</c:v>
                </c:pt>
                <c:pt idx="21889">
                  <c:v>-41.571999999999996</c:v>
                </c:pt>
                <c:pt idx="21890">
                  <c:v>-41.569999999999993</c:v>
                </c:pt>
                <c:pt idx="21891">
                  <c:v>-41.567999999999998</c:v>
                </c:pt>
                <c:pt idx="21892">
                  <c:v>-41.565999999999995</c:v>
                </c:pt>
                <c:pt idx="21893">
                  <c:v>-41.563999999999993</c:v>
                </c:pt>
                <c:pt idx="21894">
                  <c:v>-41.561999999999998</c:v>
                </c:pt>
                <c:pt idx="21895">
                  <c:v>-41.559999999999995</c:v>
                </c:pt>
                <c:pt idx="21896">
                  <c:v>-41.557999999999993</c:v>
                </c:pt>
                <c:pt idx="21897">
                  <c:v>-41.555999999999997</c:v>
                </c:pt>
                <c:pt idx="21898">
                  <c:v>-41.553999999999995</c:v>
                </c:pt>
                <c:pt idx="21899">
                  <c:v>-41.551999999999992</c:v>
                </c:pt>
                <c:pt idx="21900">
                  <c:v>-41.55</c:v>
                </c:pt>
                <c:pt idx="21901">
                  <c:v>-41.547999999999995</c:v>
                </c:pt>
                <c:pt idx="21902">
                  <c:v>-41.545999999999992</c:v>
                </c:pt>
                <c:pt idx="21903">
                  <c:v>-41.543999999999997</c:v>
                </c:pt>
                <c:pt idx="21904">
                  <c:v>-41.541999999999994</c:v>
                </c:pt>
                <c:pt idx="21905">
                  <c:v>-41.539999999999992</c:v>
                </c:pt>
                <c:pt idx="21906">
                  <c:v>-41.537999999999997</c:v>
                </c:pt>
                <c:pt idx="21907">
                  <c:v>-41.535999999999994</c:v>
                </c:pt>
                <c:pt idx="21908">
                  <c:v>-41.533999999999992</c:v>
                </c:pt>
                <c:pt idx="21909">
                  <c:v>-41.531999999999996</c:v>
                </c:pt>
                <c:pt idx="21910">
                  <c:v>-41.529999999999994</c:v>
                </c:pt>
                <c:pt idx="21911">
                  <c:v>-41.527999999999992</c:v>
                </c:pt>
                <c:pt idx="21912">
                  <c:v>-41.525999999999996</c:v>
                </c:pt>
                <c:pt idx="21913">
                  <c:v>-41.523999999999994</c:v>
                </c:pt>
                <c:pt idx="21914">
                  <c:v>-41.521999999999991</c:v>
                </c:pt>
                <c:pt idx="21915">
                  <c:v>-41.519999999999996</c:v>
                </c:pt>
                <c:pt idx="21916">
                  <c:v>-41.517999999999994</c:v>
                </c:pt>
                <c:pt idx="21917">
                  <c:v>-41.515999999999991</c:v>
                </c:pt>
                <c:pt idx="21918">
                  <c:v>-41.513999999999996</c:v>
                </c:pt>
                <c:pt idx="21919">
                  <c:v>-41.511999999999993</c:v>
                </c:pt>
                <c:pt idx="21920">
                  <c:v>-41.509999999999991</c:v>
                </c:pt>
                <c:pt idx="21921">
                  <c:v>-41.507999999999996</c:v>
                </c:pt>
                <c:pt idx="21922">
                  <c:v>-41.505999999999993</c:v>
                </c:pt>
                <c:pt idx="21923">
                  <c:v>-41.503999999999998</c:v>
                </c:pt>
                <c:pt idx="21924">
                  <c:v>-41.501999999999995</c:v>
                </c:pt>
                <c:pt idx="21925">
                  <c:v>-41.499999999999993</c:v>
                </c:pt>
                <c:pt idx="21926">
                  <c:v>-41.497999999999998</c:v>
                </c:pt>
                <c:pt idx="21927">
                  <c:v>-41.495999999999995</c:v>
                </c:pt>
                <c:pt idx="21928">
                  <c:v>-41.493999999999993</c:v>
                </c:pt>
                <c:pt idx="21929">
                  <c:v>-41.491999999999997</c:v>
                </c:pt>
                <c:pt idx="21930">
                  <c:v>-41.489999999999995</c:v>
                </c:pt>
                <c:pt idx="21931">
                  <c:v>-41.487999999999992</c:v>
                </c:pt>
                <c:pt idx="21932">
                  <c:v>-41.485999999999997</c:v>
                </c:pt>
                <c:pt idx="21933">
                  <c:v>-41.483999999999995</c:v>
                </c:pt>
                <c:pt idx="21934">
                  <c:v>-41.481999999999992</c:v>
                </c:pt>
                <c:pt idx="21935">
                  <c:v>-41.48</c:v>
                </c:pt>
                <c:pt idx="21936">
                  <c:v>-41.477999999999994</c:v>
                </c:pt>
                <c:pt idx="21937">
                  <c:v>-41.475999999999992</c:v>
                </c:pt>
                <c:pt idx="21938">
                  <c:v>-41.473999999999997</c:v>
                </c:pt>
                <c:pt idx="21939">
                  <c:v>-41.471999999999994</c:v>
                </c:pt>
                <c:pt idx="21940">
                  <c:v>-41.469999999999992</c:v>
                </c:pt>
                <c:pt idx="21941">
                  <c:v>-41.467999999999996</c:v>
                </c:pt>
                <c:pt idx="21942">
                  <c:v>-41.465999999999994</c:v>
                </c:pt>
                <c:pt idx="21943">
                  <c:v>-41.463999999999992</c:v>
                </c:pt>
                <c:pt idx="21944">
                  <c:v>-41.461999999999996</c:v>
                </c:pt>
                <c:pt idx="21945">
                  <c:v>-41.459999999999994</c:v>
                </c:pt>
                <c:pt idx="21946">
                  <c:v>-41.457999999999991</c:v>
                </c:pt>
                <c:pt idx="21947">
                  <c:v>-41.455999999999996</c:v>
                </c:pt>
                <c:pt idx="21948">
                  <c:v>-41.453999999999994</c:v>
                </c:pt>
                <c:pt idx="21949">
                  <c:v>-41.451999999999991</c:v>
                </c:pt>
                <c:pt idx="21950">
                  <c:v>-41.449999999999996</c:v>
                </c:pt>
                <c:pt idx="21951">
                  <c:v>-41.447999999999993</c:v>
                </c:pt>
                <c:pt idx="21952">
                  <c:v>-41.445999999999991</c:v>
                </c:pt>
                <c:pt idx="21953">
                  <c:v>-41.443999999999996</c:v>
                </c:pt>
                <c:pt idx="21954">
                  <c:v>-41.441999999999993</c:v>
                </c:pt>
                <c:pt idx="21955">
                  <c:v>-41.44</c:v>
                </c:pt>
                <c:pt idx="21956">
                  <c:v>-41.437999999999995</c:v>
                </c:pt>
                <c:pt idx="21957">
                  <c:v>-41.435999999999993</c:v>
                </c:pt>
                <c:pt idx="21958">
                  <c:v>-41.433999999999997</c:v>
                </c:pt>
                <c:pt idx="21959">
                  <c:v>-41.431999999999995</c:v>
                </c:pt>
                <c:pt idx="21960">
                  <c:v>-41.429999999999993</c:v>
                </c:pt>
                <c:pt idx="21961">
                  <c:v>-41.427999999999997</c:v>
                </c:pt>
                <c:pt idx="21962">
                  <c:v>-41.425999999999995</c:v>
                </c:pt>
                <c:pt idx="21963">
                  <c:v>-41.423999999999992</c:v>
                </c:pt>
                <c:pt idx="21964">
                  <c:v>-41.421999999999997</c:v>
                </c:pt>
                <c:pt idx="21965">
                  <c:v>-41.419999999999995</c:v>
                </c:pt>
                <c:pt idx="21966">
                  <c:v>-41.417999999999992</c:v>
                </c:pt>
                <c:pt idx="21967">
                  <c:v>-41.415999999999997</c:v>
                </c:pt>
                <c:pt idx="21968">
                  <c:v>-41.413999999999994</c:v>
                </c:pt>
                <c:pt idx="21969">
                  <c:v>-41.411999999999992</c:v>
                </c:pt>
                <c:pt idx="21970">
                  <c:v>-41.41</c:v>
                </c:pt>
                <c:pt idx="21971">
                  <c:v>-41.407999999999994</c:v>
                </c:pt>
                <c:pt idx="21972">
                  <c:v>-41.405999999999992</c:v>
                </c:pt>
                <c:pt idx="21973">
                  <c:v>-41.403999999999996</c:v>
                </c:pt>
                <c:pt idx="21974">
                  <c:v>-41.401999999999994</c:v>
                </c:pt>
                <c:pt idx="21975">
                  <c:v>-41.399999999999991</c:v>
                </c:pt>
                <c:pt idx="21976">
                  <c:v>-41.397999999999996</c:v>
                </c:pt>
                <c:pt idx="21977">
                  <c:v>-41.395999999999994</c:v>
                </c:pt>
                <c:pt idx="21978">
                  <c:v>-41.393999999999991</c:v>
                </c:pt>
                <c:pt idx="21979">
                  <c:v>-41.391999999999996</c:v>
                </c:pt>
                <c:pt idx="21980">
                  <c:v>-41.389999999999993</c:v>
                </c:pt>
                <c:pt idx="21981">
                  <c:v>-41.387999999999991</c:v>
                </c:pt>
                <c:pt idx="21982">
                  <c:v>-41.385999999999996</c:v>
                </c:pt>
                <c:pt idx="21983">
                  <c:v>-41.383999999999993</c:v>
                </c:pt>
                <c:pt idx="21984">
                  <c:v>-41.381999999999991</c:v>
                </c:pt>
                <c:pt idx="21985">
                  <c:v>-41.379999999999995</c:v>
                </c:pt>
                <c:pt idx="21986">
                  <c:v>-41.377999999999993</c:v>
                </c:pt>
                <c:pt idx="21987">
                  <c:v>-41.375999999999998</c:v>
                </c:pt>
                <c:pt idx="21988">
                  <c:v>-41.373999999999995</c:v>
                </c:pt>
                <c:pt idx="21989">
                  <c:v>-41.371999999999993</c:v>
                </c:pt>
                <c:pt idx="21990">
                  <c:v>-41.37</c:v>
                </c:pt>
                <c:pt idx="21991">
                  <c:v>-41.367999999999995</c:v>
                </c:pt>
                <c:pt idx="21992">
                  <c:v>-41.365999999999993</c:v>
                </c:pt>
                <c:pt idx="21993">
                  <c:v>-41.363999999999997</c:v>
                </c:pt>
                <c:pt idx="21994">
                  <c:v>-41.361999999999995</c:v>
                </c:pt>
                <c:pt idx="21995">
                  <c:v>-41.359999999999992</c:v>
                </c:pt>
                <c:pt idx="21996">
                  <c:v>-41.357999999999997</c:v>
                </c:pt>
                <c:pt idx="21997">
                  <c:v>-41.355999999999995</c:v>
                </c:pt>
                <c:pt idx="21998">
                  <c:v>-41.353999999999992</c:v>
                </c:pt>
                <c:pt idx="21999">
                  <c:v>-41.351999999999997</c:v>
                </c:pt>
                <c:pt idx="22000">
                  <c:v>-41.349999999999994</c:v>
                </c:pt>
                <c:pt idx="22001">
                  <c:v>-41.347999999999992</c:v>
                </c:pt>
                <c:pt idx="22002">
                  <c:v>-41.345999999999997</c:v>
                </c:pt>
                <c:pt idx="22003">
                  <c:v>-41.343999999999994</c:v>
                </c:pt>
                <c:pt idx="22004">
                  <c:v>-41.341999999999992</c:v>
                </c:pt>
                <c:pt idx="22005">
                  <c:v>-41.339999999999996</c:v>
                </c:pt>
                <c:pt idx="22006">
                  <c:v>-41.337999999999994</c:v>
                </c:pt>
                <c:pt idx="22007">
                  <c:v>-41.335999999999991</c:v>
                </c:pt>
                <c:pt idx="22008">
                  <c:v>-41.333999999999996</c:v>
                </c:pt>
                <c:pt idx="22009">
                  <c:v>-41.331999999999994</c:v>
                </c:pt>
                <c:pt idx="22010">
                  <c:v>-41.329999999999991</c:v>
                </c:pt>
                <c:pt idx="22011">
                  <c:v>-41.327999999999996</c:v>
                </c:pt>
                <c:pt idx="22012">
                  <c:v>-41.325999999999993</c:v>
                </c:pt>
                <c:pt idx="22013">
                  <c:v>-41.323999999999991</c:v>
                </c:pt>
                <c:pt idx="22014">
                  <c:v>-41.321999999999996</c:v>
                </c:pt>
                <c:pt idx="22015">
                  <c:v>-41.319999999999993</c:v>
                </c:pt>
                <c:pt idx="22016">
                  <c:v>-41.317999999999998</c:v>
                </c:pt>
                <c:pt idx="22017">
                  <c:v>-41.315999999999995</c:v>
                </c:pt>
                <c:pt idx="22018">
                  <c:v>-41.313999999999993</c:v>
                </c:pt>
                <c:pt idx="22019">
                  <c:v>-41.311999999999998</c:v>
                </c:pt>
                <c:pt idx="22020">
                  <c:v>-41.309999999999995</c:v>
                </c:pt>
                <c:pt idx="22021">
                  <c:v>-41.307999999999993</c:v>
                </c:pt>
                <c:pt idx="22022">
                  <c:v>-41.305999999999997</c:v>
                </c:pt>
                <c:pt idx="22023">
                  <c:v>-41.303999999999995</c:v>
                </c:pt>
                <c:pt idx="22024">
                  <c:v>-41.301999999999992</c:v>
                </c:pt>
                <c:pt idx="22025">
                  <c:v>-41.3</c:v>
                </c:pt>
                <c:pt idx="22026">
                  <c:v>-41.297999999999995</c:v>
                </c:pt>
                <c:pt idx="22027">
                  <c:v>-41.295999999999992</c:v>
                </c:pt>
                <c:pt idx="22028">
                  <c:v>-41.293999999999997</c:v>
                </c:pt>
                <c:pt idx="22029">
                  <c:v>-41.291999999999994</c:v>
                </c:pt>
                <c:pt idx="22030">
                  <c:v>-41.289999999999992</c:v>
                </c:pt>
                <c:pt idx="22031">
                  <c:v>-41.287999999999997</c:v>
                </c:pt>
                <c:pt idx="22032">
                  <c:v>-41.285999999999994</c:v>
                </c:pt>
                <c:pt idx="22033">
                  <c:v>-41.283999999999992</c:v>
                </c:pt>
                <c:pt idx="22034">
                  <c:v>-41.281999999999996</c:v>
                </c:pt>
                <c:pt idx="22035">
                  <c:v>-41.279999999999994</c:v>
                </c:pt>
                <c:pt idx="22036">
                  <c:v>-41.277999999999992</c:v>
                </c:pt>
                <c:pt idx="22037">
                  <c:v>-41.275999999999996</c:v>
                </c:pt>
                <c:pt idx="22038">
                  <c:v>-41.273999999999994</c:v>
                </c:pt>
                <c:pt idx="22039">
                  <c:v>-41.271999999999991</c:v>
                </c:pt>
                <c:pt idx="22040">
                  <c:v>-41.269999999999996</c:v>
                </c:pt>
                <c:pt idx="22041">
                  <c:v>-41.267999999999994</c:v>
                </c:pt>
                <c:pt idx="22042">
                  <c:v>-41.265999999999991</c:v>
                </c:pt>
                <c:pt idx="22043">
                  <c:v>-41.263999999999996</c:v>
                </c:pt>
                <c:pt idx="22044">
                  <c:v>-41.261999999999993</c:v>
                </c:pt>
                <c:pt idx="22045">
                  <c:v>-41.259999999999991</c:v>
                </c:pt>
                <c:pt idx="22046">
                  <c:v>-41.257999999999996</c:v>
                </c:pt>
                <c:pt idx="22047">
                  <c:v>-41.255999999999993</c:v>
                </c:pt>
                <c:pt idx="22048">
                  <c:v>-41.253999999999998</c:v>
                </c:pt>
                <c:pt idx="22049">
                  <c:v>-41.251999999999995</c:v>
                </c:pt>
                <c:pt idx="22050">
                  <c:v>-41.249999999999993</c:v>
                </c:pt>
                <c:pt idx="22051">
                  <c:v>-41.247999999999998</c:v>
                </c:pt>
                <c:pt idx="22052">
                  <c:v>-41.245999999999995</c:v>
                </c:pt>
                <c:pt idx="22053">
                  <c:v>-41.243999999999993</c:v>
                </c:pt>
                <c:pt idx="22054">
                  <c:v>-41.241999999999997</c:v>
                </c:pt>
                <c:pt idx="22055">
                  <c:v>-41.239999999999995</c:v>
                </c:pt>
                <c:pt idx="22056">
                  <c:v>-41.237999999999992</c:v>
                </c:pt>
                <c:pt idx="22057">
                  <c:v>-41.235999999999997</c:v>
                </c:pt>
                <c:pt idx="22058">
                  <c:v>-41.233999999999995</c:v>
                </c:pt>
                <c:pt idx="22059">
                  <c:v>-41.231999999999992</c:v>
                </c:pt>
                <c:pt idx="22060">
                  <c:v>-41.23</c:v>
                </c:pt>
                <c:pt idx="22061">
                  <c:v>-41.227999999999994</c:v>
                </c:pt>
                <c:pt idx="22062">
                  <c:v>-41.225999999999992</c:v>
                </c:pt>
                <c:pt idx="22063">
                  <c:v>-41.223999999999997</c:v>
                </c:pt>
                <c:pt idx="22064">
                  <c:v>-41.221999999999994</c:v>
                </c:pt>
                <c:pt idx="22065">
                  <c:v>-41.219999999999992</c:v>
                </c:pt>
                <c:pt idx="22066">
                  <c:v>-41.217999999999996</c:v>
                </c:pt>
                <c:pt idx="22067">
                  <c:v>-41.215999999999994</c:v>
                </c:pt>
                <c:pt idx="22068">
                  <c:v>-41.213999999999992</c:v>
                </c:pt>
                <c:pt idx="22069">
                  <c:v>-41.211999999999996</c:v>
                </c:pt>
                <c:pt idx="22070">
                  <c:v>-41.209999999999994</c:v>
                </c:pt>
                <c:pt idx="22071">
                  <c:v>-41.207999999999991</c:v>
                </c:pt>
                <c:pt idx="22072">
                  <c:v>-41.205999999999996</c:v>
                </c:pt>
                <c:pt idx="22073">
                  <c:v>-41.203999999999994</c:v>
                </c:pt>
                <c:pt idx="22074">
                  <c:v>-41.201999999999991</c:v>
                </c:pt>
                <c:pt idx="22075">
                  <c:v>-41.199999999999996</c:v>
                </c:pt>
                <c:pt idx="22076">
                  <c:v>-41.197999999999993</c:v>
                </c:pt>
                <c:pt idx="22077">
                  <c:v>-41.195999999999991</c:v>
                </c:pt>
                <c:pt idx="22078">
                  <c:v>-41.193999999999996</c:v>
                </c:pt>
                <c:pt idx="22079">
                  <c:v>-41.191999999999993</c:v>
                </c:pt>
                <c:pt idx="22080">
                  <c:v>-41.19</c:v>
                </c:pt>
                <c:pt idx="22081">
                  <c:v>-41.187999999999995</c:v>
                </c:pt>
                <c:pt idx="22082">
                  <c:v>-41.185999999999993</c:v>
                </c:pt>
                <c:pt idx="22083">
                  <c:v>-41.183999999999997</c:v>
                </c:pt>
                <c:pt idx="22084">
                  <c:v>-41.181999999999995</c:v>
                </c:pt>
                <c:pt idx="22085">
                  <c:v>-41.179999999999993</c:v>
                </c:pt>
                <c:pt idx="22086">
                  <c:v>-41.177999999999997</c:v>
                </c:pt>
                <c:pt idx="22087">
                  <c:v>-41.175999999999995</c:v>
                </c:pt>
                <c:pt idx="22088">
                  <c:v>-41.173999999999992</c:v>
                </c:pt>
                <c:pt idx="22089">
                  <c:v>-41.171999999999997</c:v>
                </c:pt>
                <c:pt idx="22090">
                  <c:v>-41.169999999999995</c:v>
                </c:pt>
                <c:pt idx="22091">
                  <c:v>-41.167999999999992</c:v>
                </c:pt>
                <c:pt idx="22092">
                  <c:v>-41.165999999999997</c:v>
                </c:pt>
                <c:pt idx="22093">
                  <c:v>-41.163999999999994</c:v>
                </c:pt>
                <c:pt idx="22094">
                  <c:v>-41.161999999999992</c:v>
                </c:pt>
                <c:pt idx="22095">
                  <c:v>-41.16</c:v>
                </c:pt>
                <c:pt idx="22096">
                  <c:v>-41.157999999999994</c:v>
                </c:pt>
                <c:pt idx="22097">
                  <c:v>-41.155999999999992</c:v>
                </c:pt>
                <c:pt idx="22098">
                  <c:v>-41.153999999999996</c:v>
                </c:pt>
                <c:pt idx="22099">
                  <c:v>-41.151999999999994</c:v>
                </c:pt>
                <c:pt idx="22100">
                  <c:v>-41.149999999999991</c:v>
                </c:pt>
                <c:pt idx="22101">
                  <c:v>-41.147999999999996</c:v>
                </c:pt>
                <c:pt idx="22102">
                  <c:v>-41.145999999999994</c:v>
                </c:pt>
                <c:pt idx="22103">
                  <c:v>-41.143999999999991</c:v>
                </c:pt>
                <c:pt idx="22104">
                  <c:v>-41.141999999999996</c:v>
                </c:pt>
                <c:pt idx="22105">
                  <c:v>-41.139999999999993</c:v>
                </c:pt>
                <c:pt idx="22106">
                  <c:v>-41.137999999999991</c:v>
                </c:pt>
                <c:pt idx="22107">
                  <c:v>-41.135999999999996</c:v>
                </c:pt>
                <c:pt idx="22108">
                  <c:v>-41.133999999999993</c:v>
                </c:pt>
                <c:pt idx="22109">
                  <c:v>-41.131999999999991</c:v>
                </c:pt>
                <c:pt idx="22110">
                  <c:v>-41.129999999999995</c:v>
                </c:pt>
                <c:pt idx="22111">
                  <c:v>-41.127999999999993</c:v>
                </c:pt>
                <c:pt idx="22112">
                  <c:v>-41.125999999999998</c:v>
                </c:pt>
                <c:pt idx="22113">
                  <c:v>-41.123999999999995</c:v>
                </c:pt>
                <c:pt idx="22114">
                  <c:v>-41.121999999999993</c:v>
                </c:pt>
                <c:pt idx="22115">
                  <c:v>-41.12</c:v>
                </c:pt>
                <c:pt idx="22116">
                  <c:v>-41.117999999999995</c:v>
                </c:pt>
                <c:pt idx="22117">
                  <c:v>-41.115999999999993</c:v>
                </c:pt>
                <c:pt idx="22118">
                  <c:v>-41.113999999999997</c:v>
                </c:pt>
                <c:pt idx="22119">
                  <c:v>-41.111999999999995</c:v>
                </c:pt>
                <c:pt idx="22120">
                  <c:v>-41.109999999999992</c:v>
                </c:pt>
                <c:pt idx="22121">
                  <c:v>-41.107999999999997</c:v>
                </c:pt>
                <c:pt idx="22122">
                  <c:v>-41.105999999999995</c:v>
                </c:pt>
                <c:pt idx="22123">
                  <c:v>-41.103999999999992</c:v>
                </c:pt>
                <c:pt idx="22124">
                  <c:v>-41.101999999999997</c:v>
                </c:pt>
                <c:pt idx="22125">
                  <c:v>-41.099999999999994</c:v>
                </c:pt>
                <c:pt idx="22126">
                  <c:v>-41.097999999999992</c:v>
                </c:pt>
                <c:pt idx="22127">
                  <c:v>-41.095999999999997</c:v>
                </c:pt>
                <c:pt idx="22128">
                  <c:v>-41.093999999999994</c:v>
                </c:pt>
                <c:pt idx="22129">
                  <c:v>-41.091999999999992</c:v>
                </c:pt>
                <c:pt idx="22130">
                  <c:v>-41.089999999999996</c:v>
                </c:pt>
                <c:pt idx="22131">
                  <c:v>-41.087999999999994</c:v>
                </c:pt>
                <c:pt idx="22132">
                  <c:v>-41.085999999999991</c:v>
                </c:pt>
                <c:pt idx="22133">
                  <c:v>-41.083999999999996</c:v>
                </c:pt>
                <c:pt idx="22134">
                  <c:v>-41.081999999999994</c:v>
                </c:pt>
                <c:pt idx="22135">
                  <c:v>-41.079999999999991</c:v>
                </c:pt>
                <c:pt idx="22136">
                  <c:v>-41.077999999999996</c:v>
                </c:pt>
                <c:pt idx="22137">
                  <c:v>-41.075999999999993</c:v>
                </c:pt>
                <c:pt idx="22138">
                  <c:v>-41.073999999999991</c:v>
                </c:pt>
                <c:pt idx="22139">
                  <c:v>-41.071999999999996</c:v>
                </c:pt>
                <c:pt idx="22140">
                  <c:v>-41.069999999999993</c:v>
                </c:pt>
                <c:pt idx="22141">
                  <c:v>-41.067999999999998</c:v>
                </c:pt>
                <c:pt idx="22142">
                  <c:v>-41.065999999999995</c:v>
                </c:pt>
                <c:pt idx="22143">
                  <c:v>-41.063999999999993</c:v>
                </c:pt>
                <c:pt idx="22144">
                  <c:v>-41.061999999999998</c:v>
                </c:pt>
                <c:pt idx="22145">
                  <c:v>-41.059999999999995</c:v>
                </c:pt>
                <c:pt idx="22146">
                  <c:v>-41.057999999999993</c:v>
                </c:pt>
                <c:pt idx="22147">
                  <c:v>-41.055999999999997</c:v>
                </c:pt>
                <c:pt idx="22148">
                  <c:v>-41.053999999999995</c:v>
                </c:pt>
                <c:pt idx="22149">
                  <c:v>-41.051999999999992</c:v>
                </c:pt>
                <c:pt idx="22150">
                  <c:v>-41.05</c:v>
                </c:pt>
                <c:pt idx="22151">
                  <c:v>-41.047999999999995</c:v>
                </c:pt>
                <c:pt idx="22152">
                  <c:v>-41.045999999999992</c:v>
                </c:pt>
                <c:pt idx="22153">
                  <c:v>-41.043999999999997</c:v>
                </c:pt>
                <c:pt idx="22154">
                  <c:v>-41.041999999999994</c:v>
                </c:pt>
                <c:pt idx="22155">
                  <c:v>-41.039999999999992</c:v>
                </c:pt>
                <c:pt idx="22156">
                  <c:v>-41.037999999999997</c:v>
                </c:pt>
                <c:pt idx="22157">
                  <c:v>-41.035999999999994</c:v>
                </c:pt>
                <c:pt idx="22158">
                  <c:v>-41.033999999999992</c:v>
                </c:pt>
                <c:pt idx="22159">
                  <c:v>-41.031999999999996</c:v>
                </c:pt>
                <c:pt idx="22160">
                  <c:v>-41.029999999999994</c:v>
                </c:pt>
                <c:pt idx="22161">
                  <c:v>-41.027999999999992</c:v>
                </c:pt>
                <c:pt idx="22162">
                  <c:v>-41.025999999999996</c:v>
                </c:pt>
                <c:pt idx="22163">
                  <c:v>-41.023999999999994</c:v>
                </c:pt>
                <c:pt idx="22164">
                  <c:v>-41.021999999999991</c:v>
                </c:pt>
                <c:pt idx="22165">
                  <c:v>-41.019999999999996</c:v>
                </c:pt>
                <c:pt idx="22166">
                  <c:v>-41.017999999999994</c:v>
                </c:pt>
                <c:pt idx="22167">
                  <c:v>-41.015999999999991</c:v>
                </c:pt>
                <c:pt idx="22168">
                  <c:v>-41.013999999999996</c:v>
                </c:pt>
                <c:pt idx="22169">
                  <c:v>-41.011999999999993</c:v>
                </c:pt>
                <c:pt idx="22170">
                  <c:v>-41.009999999999991</c:v>
                </c:pt>
                <c:pt idx="22171">
                  <c:v>-41.007999999999996</c:v>
                </c:pt>
                <c:pt idx="22172">
                  <c:v>-41.005999999999993</c:v>
                </c:pt>
                <c:pt idx="22173">
                  <c:v>-41.003999999999998</c:v>
                </c:pt>
                <c:pt idx="22174">
                  <c:v>-41.001999999999995</c:v>
                </c:pt>
                <c:pt idx="22175">
                  <c:v>-40.999999999999993</c:v>
                </c:pt>
                <c:pt idx="22176">
                  <c:v>-40.997999999999998</c:v>
                </c:pt>
                <c:pt idx="22177">
                  <c:v>-40.995999999999995</c:v>
                </c:pt>
                <c:pt idx="22178">
                  <c:v>-40.993999999999993</c:v>
                </c:pt>
                <c:pt idx="22179">
                  <c:v>-40.991999999999997</c:v>
                </c:pt>
                <c:pt idx="22180">
                  <c:v>-40.989999999999995</c:v>
                </c:pt>
                <c:pt idx="22181">
                  <c:v>-40.987999999999992</c:v>
                </c:pt>
                <c:pt idx="22182">
                  <c:v>-40.985999999999997</c:v>
                </c:pt>
                <c:pt idx="22183">
                  <c:v>-40.983999999999995</c:v>
                </c:pt>
                <c:pt idx="22184">
                  <c:v>-40.981999999999992</c:v>
                </c:pt>
                <c:pt idx="22185">
                  <c:v>-40.98</c:v>
                </c:pt>
                <c:pt idx="22186">
                  <c:v>-40.977999999999994</c:v>
                </c:pt>
                <c:pt idx="22187">
                  <c:v>-40.975999999999992</c:v>
                </c:pt>
                <c:pt idx="22188">
                  <c:v>-40.973999999999997</c:v>
                </c:pt>
                <c:pt idx="22189">
                  <c:v>-40.971999999999994</c:v>
                </c:pt>
                <c:pt idx="22190">
                  <c:v>-40.969999999999992</c:v>
                </c:pt>
                <c:pt idx="22191">
                  <c:v>-40.967999999999996</c:v>
                </c:pt>
                <c:pt idx="22192">
                  <c:v>-40.965999999999994</c:v>
                </c:pt>
                <c:pt idx="22193">
                  <c:v>-40.963999999999992</c:v>
                </c:pt>
                <c:pt idx="22194">
                  <c:v>-40.961999999999996</c:v>
                </c:pt>
                <c:pt idx="22195">
                  <c:v>-40.959999999999994</c:v>
                </c:pt>
                <c:pt idx="22196">
                  <c:v>-40.957999999999991</c:v>
                </c:pt>
                <c:pt idx="22197">
                  <c:v>-40.955999999999996</c:v>
                </c:pt>
                <c:pt idx="22198">
                  <c:v>-40.953999999999994</c:v>
                </c:pt>
                <c:pt idx="22199">
                  <c:v>-40.951999999999991</c:v>
                </c:pt>
                <c:pt idx="22200">
                  <c:v>-40.949999999999996</c:v>
                </c:pt>
                <c:pt idx="22201">
                  <c:v>-40.947999999999993</c:v>
                </c:pt>
                <c:pt idx="22202">
                  <c:v>-40.945999999999991</c:v>
                </c:pt>
                <c:pt idx="22203">
                  <c:v>-40.943999999999996</c:v>
                </c:pt>
                <c:pt idx="22204">
                  <c:v>-40.941999999999993</c:v>
                </c:pt>
                <c:pt idx="22205">
                  <c:v>-40.94</c:v>
                </c:pt>
                <c:pt idx="22206">
                  <c:v>-40.937999999999995</c:v>
                </c:pt>
                <c:pt idx="22207">
                  <c:v>-40.935999999999993</c:v>
                </c:pt>
                <c:pt idx="22208">
                  <c:v>-40.933999999999997</c:v>
                </c:pt>
                <c:pt idx="22209">
                  <c:v>-40.931999999999995</c:v>
                </c:pt>
                <c:pt idx="22210">
                  <c:v>-40.929999999999993</c:v>
                </c:pt>
                <c:pt idx="22211">
                  <c:v>-40.927999999999997</c:v>
                </c:pt>
                <c:pt idx="22212">
                  <c:v>-40.925999999999995</c:v>
                </c:pt>
                <c:pt idx="22213">
                  <c:v>-40.923999999999992</c:v>
                </c:pt>
                <c:pt idx="22214">
                  <c:v>-40.921999999999997</c:v>
                </c:pt>
                <c:pt idx="22215">
                  <c:v>-40.919999999999995</c:v>
                </c:pt>
                <c:pt idx="22216">
                  <c:v>-40.917999999999992</c:v>
                </c:pt>
                <c:pt idx="22217">
                  <c:v>-40.915999999999997</c:v>
                </c:pt>
                <c:pt idx="22218">
                  <c:v>-40.913999999999994</c:v>
                </c:pt>
                <c:pt idx="22219">
                  <c:v>-40.911999999999992</c:v>
                </c:pt>
                <c:pt idx="22220">
                  <c:v>-40.909999999999997</c:v>
                </c:pt>
                <c:pt idx="22221">
                  <c:v>-40.907999999999994</c:v>
                </c:pt>
                <c:pt idx="22222">
                  <c:v>-40.905999999999992</c:v>
                </c:pt>
                <c:pt idx="22223">
                  <c:v>-40.903999999999996</c:v>
                </c:pt>
                <c:pt idx="22224">
                  <c:v>-40.901999999999994</c:v>
                </c:pt>
                <c:pt idx="22225">
                  <c:v>-40.899999999999991</c:v>
                </c:pt>
                <c:pt idx="22226">
                  <c:v>-40.897999999999996</c:v>
                </c:pt>
                <c:pt idx="22227">
                  <c:v>-40.895999999999994</c:v>
                </c:pt>
                <c:pt idx="22228">
                  <c:v>-40.893999999999991</c:v>
                </c:pt>
                <c:pt idx="22229">
                  <c:v>-40.891999999999996</c:v>
                </c:pt>
                <c:pt idx="22230">
                  <c:v>-40.889999999999993</c:v>
                </c:pt>
                <c:pt idx="22231">
                  <c:v>-40.887999999999991</c:v>
                </c:pt>
                <c:pt idx="22232">
                  <c:v>-40.885999999999996</c:v>
                </c:pt>
                <c:pt idx="22233">
                  <c:v>-40.883999999999993</c:v>
                </c:pt>
                <c:pt idx="22234">
                  <c:v>-40.881999999999991</c:v>
                </c:pt>
                <c:pt idx="22235">
                  <c:v>-40.879999999999995</c:v>
                </c:pt>
                <c:pt idx="22236">
                  <c:v>-40.877999999999993</c:v>
                </c:pt>
                <c:pt idx="22237">
                  <c:v>-40.875999999999998</c:v>
                </c:pt>
                <c:pt idx="22238">
                  <c:v>-40.873999999999995</c:v>
                </c:pt>
                <c:pt idx="22239">
                  <c:v>-40.871999999999993</c:v>
                </c:pt>
                <c:pt idx="22240">
                  <c:v>-40.869999999999997</c:v>
                </c:pt>
                <c:pt idx="22241">
                  <c:v>-40.867999999999995</c:v>
                </c:pt>
                <c:pt idx="22242">
                  <c:v>-40.865999999999993</c:v>
                </c:pt>
                <c:pt idx="22243">
                  <c:v>-40.863999999999997</c:v>
                </c:pt>
                <c:pt idx="22244">
                  <c:v>-40.861999999999995</c:v>
                </c:pt>
                <c:pt idx="22245">
                  <c:v>-40.859999999999992</c:v>
                </c:pt>
                <c:pt idx="22246">
                  <c:v>-40.857999999999997</c:v>
                </c:pt>
                <c:pt idx="22247">
                  <c:v>-40.855999999999995</c:v>
                </c:pt>
                <c:pt idx="22248">
                  <c:v>-40.853999999999992</c:v>
                </c:pt>
                <c:pt idx="22249">
                  <c:v>-40.851999999999997</c:v>
                </c:pt>
                <c:pt idx="22250">
                  <c:v>-40.849999999999994</c:v>
                </c:pt>
                <c:pt idx="22251">
                  <c:v>-40.847999999999992</c:v>
                </c:pt>
                <c:pt idx="22252">
                  <c:v>-40.845999999999997</c:v>
                </c:pt>
                <c:pt idx="22253">
                  <c:v>-40.843999999999994</c:v>
                </c:pt>
                <c:pt idx="22254">
                  <c:v>-40.841999999999992</c:v>
                </c:pt>
                <c:pt idx="22255">
                  <c:v>-40.839999999999996</c:v>
                </c:pt>
                <c:pt idx="22256">
                  <c:v>-40.837999999999994</c:v>
                </c:pt>
                <c:pt idx="22257">
                  <c:v>-40.835999999999991</c:v>
                </c:pt>
                <c:pt idx="22258">
                  <c:v>-40.833999999999996</c:v>
                </c:pt>
                <c:pt idx="22259">
                  <c:v>-40.831999999999994</c:v>
                </c:pt>
                <c:pt idx="22260">
                  <c:v>-40.829999999999991</c:v>
                </c:pt>
                <c:pt idx="22261">
                  <c:v>-40.827999999999996</c:v>
                </c:pt>
                <c:pt idx="22262">
                  <c:v>-40.825999999999993</c:v>
                </c:pt>
                <c:pt idx="22263">
                  <c:v>-40.823999999999991</c:v>
                </c:pt>
                <c:pt idx="22264">
                  <c:v>-40.821999999999996</c:v>
                </c:pt>
                <c:pt idx="22265">
                  <c:v>-40.819999999999993</c:v>
                </c:pt>
                <c:pt idx="22266">
                  <c:v>-40.817999999999998</c:v>
                </c:pt>
                <c:pt idx="22267">
                  <c:v>-40.815999999999995</c:v>
                </c:pt>
                <c:pt idx="22268">
                  <c:v>-40.813999999999993</c:v>
                </c:pt>
                <c:pt idx="22269">
                  <c:v>-40.811999999999998</c:v>
                </c:pt>
                <c:pt idx="22270">
                  <c:v>-40.809999999999995</c:v>
                </c:pt>
                <c:pt idx="22271">
                  <c:v>-40.807999999999993</c:v>
                </c:pt>
                <c:pt idx="22272">
                  <c:v>-40.805999999999997</c:v>
                </c:pt>
                <c:pt idx="22273">
                  <c:v>-40.803999999999995</c:v>
                </c:pt>
                <c:pt idx="22274">
                  <c:v>-40.801999999999992</c:v>
                </c:pt>
                <c:pt idx="22275">
                  <c:v>-40.799999999999997</c:v>
                </c:pt>
                <c:pt idx="22276">
                  <c:v>-40.797999999999995</c:v>
                </c:pt>
                <c:pt idx="22277">
                  <c:v>-40.795999999999992</c:v>
                </c:pt>
                <c:pt idx="22278">
                  <c:v>-40.793999999999997</c:v>
                </c:pt>
                <c:pt idx="22279">
                  <c:v>-40.791999999999994</c:v>
                </c:pt>
                <c:pt idx="22280">
                  <c:v>-40.789999999999992</c:v>
                </c:pt>
                <c:pt idx="22281">
                  <c:v>-40.787999999999997</c:v>
                </c:pt>
                <c:pt idx="22282">
                  <c:v>-40.785999999999994</c:v>
                </c:pt>
                <c:pt idx="22283">
                  <c:v>-40.783999999999992</c:v>
                </c:pt>
                <c:pt idx="22284">
                  <c:v>-40.781999999999996</c:v>
                </c:pt>
                <c:pt idx="22285">
                  <c:v>-40.779999999999994</c:v>
                </c:pt>
                <c:pt idx="22286">
                  <c:v>-40.777999999999992</c:v>
                </c:pt>
                <c:pt idx="22287">
                  <c:v>-40.775999999999996</c:v>
                </c:pt>
                <c:pt idx="22288">
                  <c:v>-40.773999999999994</c:v>
                </c:pt>
                <c:pt idx="22289">
                  <c:v>-40.771999999999991</c:v>
                </c:pt>
                <c:pt idx="22290">
                  <c:v>-40.769999999999996</c:v>
                </c:pt>
                <c:pt idx="22291">
                  <c:v>-40.767999999999994</c:v>
                </c:pt>
                <c:pt idx="22292">
                  <c:v>-40.765999999999991</c:v>
                </c:pt>
                <c:pt idx="22293">
                  <c:v>-40.763999999999996</c:v>
                </c:pt>
                <c:pt idx="22294">
                  <c:v>-40.761999999999993</c:v>
                </c:pt>
                <c:pt idx="22295">
                  <c:v>-40.759999999999991</c:v>
                </c:pt>
                <c:pt idx="22296">
                  <c:v>-40.757999999999996</c:v>
                </c:pt>
                <c:pt idx="22297">
                  <c:v>-40.755999999999993</c:v>
                </c:pt>
                <c:pt idx="22298">
                  <c:v>-40.753999999999998</c:v>
                </c:pt>
                <c:pt idx="22299">
                  <c:v>-40.751999999999995</c:v>
                </c:pt>
                <c:pt idx="22300">
                  <c:v>-40.749999999999993</c:v>
                </c:pt>
                <c:pt idx="22301">
                  <c:v>-40.747999999999998</c:v>
                </c:pt>
                <c:pt idx="22302">
                  <c:v>-40.745999999999995</c:v>
                </c:pt>
                <c:pt idx="22303">
                  <c:v>-40.743999999999993</c:v>
                </c:pt>
                <c:pt idx="22304">
                  <c:v>-40.741999999999997</c:v>
                </c:pt>
                <c:pt idx="22305">
                  <c:v>-40.739999999999995</c:v>
                </c:pt>
                <c:pt idx="22306">
                  <c:v>-40.737999999999992</c:v>
                </c:pt>
                <c:pt idx="22307">
                  <c:v>-40.735999999999997</c:v>
                </c:pt>
                <c:pt idx="22308">
                  <c:v>-40.733999999999995</c:v>
                </c:pt>
                <c:pt idx="22309">
                  <c:v>-40.731999999999992</c:v>
                </c:pt>
                <c:pt idx="22310">
                  <c:v>-40.729999999999997</c:v>
                </c:pt>
                <c:pt idx="22311">
                  <c:v>-40.727999999999994</c:v>
                </c:pt>
                <c:pt idx="22312">
                  <c:v>-40.725999999999992</c:v>
                </c:pt>
                <c:pt idx="22313">
                  <c:v>-40.723999999999997</c:v>
                </c:pt>
                <c:pt idx="22314">
                  <c:v>-40.721999999999994</c:v>
                </c:pt>
                <c:pt idx="22315">
                  <c:v>-40.719999999999992</c:v>
                </c:pt>
                <c:pt idx="22316">
                  <c:v>-40.717999999999996</c:v>
                </c:pt>
                <c:pt idx="22317">
                  <c:v>-40.715999999999994</c:v>
                </c:pt>
                <c:pt idx="22318">
                  <c:v>-40.713999999999992</c:v>
                </c:pt>
                <c:pt idx="22319">
                  <c:v>-40.711999999999996</c:v>
                </c:pt>
                <c:pt idx="22320">
                  <c:v>-40.709999999999994</c:v>
                </c:pt>
                <c:pt idx="22321">
                  <c:v>-40.707999999999991</c:v>
                </c:pt>
                <c:pt idx="22322">
                  <c:v>-40.705999999999996</c:v>
                </c:pt>
                <c:pt idx="22323">
                  <c:v>-40.703999999999994</c:v>
                </c:pt>
                <c:pt idx="22324">
                  <c:v>-40.701999999999991</c:v>
                </c:pt>
                <c:pt idx="22325">
                  <c:v>-40.699999999999996</c:v>
                </c:pt>
                <c:pt idx="22326">
                  <c:v>-40.697999999999993</c:v>
                </c:pt>
                <c:pt idx="22327">
                  <c:v>-40.695999999999991</c:v>
                </c:pt>
                <c:pt idx="22328">
                  <c:v>-40.693999999999996</c:v>
                </c:pt>
                <c:pt idx="22329">
                  <c:v>-40.691999999999993</c:v>
                </c:pt>
                <c:pt idx="22330">
                  <c:v>-40.69</c:v>
                </c:pt>
                <c:pt idx="22331">
                  <c:v>-40.687999999999995</c:v>
                </c:pt>
                <c:pt idx="22332">
                  <c:v>-40.685999999999993</c:v>
                </c:pt>
                <c:pt idx="22333">
                  <c:v>-40.683999999999997</c:v>
                </c:pt>
                <c:pt idx="22334">
                  <c:v>-40.681999999999995</c:v>
                </c:pt>
                <c:pt idx="22335">
                  <c:v>-40.679999999999993</c:v>
                </c:pt>
                <c:pt idx="22336">
                  <c:v>-40.677999999999997</c:v>
                </c:pt>
                <c:pt idx="22337">
                  <c:v>-40.675999999999995</c:v>
                </c:pt>
                <c:pt idx="22338">
                  <c:v>-40.673999999999992</c:v>
                </c:pt>
                <c:pt idx="22339">
                  <c:v>-40.671999999999997</c:v>
                </c:pt>
                <c:pt idx="22340">
                  <c:v>-40.669999999999995</c:v>
                </c:pt>
                <c:pt idx="22341">
                  <c:v>-40.667999999999992</c:v>
                </c:pt>
                <c:pt idx="22342">
                  <c:v>-40.665999999999997</c:v>
                </c:pt>
                <c:pt idx="22343">
                  <c:v>-40.663999999999994</c:v>
                </c:pt>
                <c:pt idx="22344">
                  <c:v>-40.661999999999992</c:v>
                </c:pt>
                <c:pt idx="22345">
                  <c:v>-40.659999999999997</c:v>
                </c:pt>
                <c:pt idx="22346">
                  <c:v>-40.657999999999994</c:v>
                </c:pt>
                <c:pt idx="22347">
                  <c:v>-40.655999999999992</c:v>
                </c:pt>
                <c:pt idx="22348">
                  <c:v>-40.653999999999996</c:v>
                </c:pt>
                <c:pt idx="22349">
                  <c:v>-40.651999999999994</c:v>
                </c:pt>
                <c:pt idx="22350">
                  <c:v>-40.649999999999991</c:v>
                </c:pt>
                <c:pt idx="22351">
                  <c:v>-40.647999999999996</c:v>
                </c:pt>
                <c:pt idx="22352">
                  <c:v>-40.645999999999994</c:v>
                </c:pt>
                <c:pt idx="22353">
                  <c:v>-40.643999999999991</c:v>
                </c:pt>
                <c:pt idx="22354">
                  <c:v>-40.641999999999996</c:v>
                </c:pt>
                <c:pt idx="22355">
                  <c:v>-40.639999999999993</c:v>
                </c:pt>
                <c:pt idx="22356">
                  <c:v>-40.637999999999991</c:v>
                </c:pt>
                <c:pt idx="22357">
                  <c:v>-40.635999999999996</c:v>
                </c:pt>
                <c:pt idx="22358">
                  <c:v>-40.633999999999993</c:v>
                </c:pt>
                <c:pt idx="22359">
                  <c:v>-40.631999999999991</c:v>
                </c:pt>
                <c:pt idx="22360">
                  <c:v>-40.629999999999995</c:v>
                </c:pt>
                <c:pt idx="22361">
                  <c:v>-40.627999999999993</c:v>
                </c:pt>
                <c:pt idx="22362">
                  <c:v>-40.625999999999998</c:v>
                </c:pt>
                <c:pt idx="22363">
                  <c:v>-40.623999999999995</c:v>
                </c:pt>
                <c:pt idx="22364">
                  <c:v>-40.621999999999993</c:v>
                </c:pt>
                <c:pt idx="22365">
                  <c:v>-40.619999999999997</c:v>
                </c:pt>
                <c:pt idx="22366">
                  <c:v>-40.617999999999995</c:v>
                </c:pt>
                <c:pt idx="22367">
                  <c:v>-40.615999999999993</c:v>
                </c:pt>
                <c:pt idx="22368">
                  <c:v>-40.613999999999997</c:v>
                </c:pt>
                <c:pt idx="22369">
                  <c:v>-40.611999999999995</c:v>
                </c:pt>
                <c:pt idx="22370">
                  <c:v>-40.609999999999992</c:v>
                </c:pt>
                <c:pt idx="22371">
                  <c:v>-40.607999999999997</c:v>
                </c:pt>
                <c:pt idx="22372">
                  <c:v>-40.605999999999995</c:v>
                </c:pt>
                <c:pt idx="22373">
                  <c:v>-40.603999999999992</c:v>
                </c:pt>
                <c:pt idx="22374">
                  <c:v>-40.601999999999997</c:v>
                </c:pt>
                <c:pt idx="22375">
                  <c:v>-40.599999999999994</c:v>
                </c:pt>
                <c:pt idx="22376">
                  <c:v>-40.597999999999992</c:v>
                </c:pt>
                <c:pt idx="22377">
                  <c:v>-40.595999999999997</c:v>
                </c:pt>
                <c:pt idx="22378">
                  <c:v>-40.593999999999994</c:v>
                </c:pt>
                <c:pt idx="22379">
                  <c:v>-40.591999999999992</c:v>
                </c:pt>
                <c:pt idx="22380">
                  <c:v>-40.589999999999996</c:v>
                </c:pt>
                <c:pt idx="22381">
                  <c:v>-40.587999999999994</c:v>
                </c:pt>
                <c:pt idx="22382">
                  <c:v>-40.585999999999991</c:v>
                </c:pt>
                <c:pt idx="22383">
                  <c:v>-40.583999999999996</c:v>
                </c:pt>
                <c:pt idx="22384">
                  <c:v>-40.581999999999994</c:v>
                </c:pt>
                <c:pt idx="22385">
                  <c:v>-40.579999999999991</c:v>
                </c:pt>
                <c:pt idx="22386">
                  <c:v>-40.577999999999996</c:v>
                </c:pt>
                <c:pt idx="22387">
                  <c:v>-40.575999999999993</c:v>
                </c:pt>
                <c:pt idx="22388">
                  <c:v>-40.573999999999991</c:v>
                </c:pt>
                <c:pt idx="22389">
                  <c:v>-40.571999999999996</c:v>
                </c:pt>
                <c:pt idx="22390">
                  <c:v>-40.569999999999993</c:v>
                </c:pt>
                <c:pt idx="22391">
                  <c:v>-40.567999999999998</c:v>
                </c:pt>
                <c:pt idx="22392">
                  <c:v>-40.565999999999995</c:v>
                </c:pt>
                <c:pt idx="22393">
                  <c:v>-40.563999999999993</c:v>
                </c:pt>
                <c:pt idx="22394">
                  <c:v>-40.561999999999998</c:v>
                </c:pt>
                <c:pt idx="22395">
                  <c:v>-40.559999999999995</c:v>
                </c:pt>
                <c:pt idx="22396">
                  <c:v>-40.557999999999993</c:v>
                </c:pt>
                <c:pt idx="22397">
                  <c:v>-40.555999999999997</c:v>
                </c:pt>
                <c:pt idx="22398">
                  <c:v>-40.553999999999995</c:v>
                </c:pt>
                <c:pt idx="22399">
                  <c:v>-40.551999999999992</c:v>
                </c:pt>
                <c:pt idx="22400">
                  <c:v>-40.549999999999997</c:v>
                </c:pt>
                <c:pt idx="22401">
                  <c:v>-40.547999999999995</c:v>
                </c:pt>
                <c:pt idx="22402">
                  <c:v>-40.545999999999992</c:v>
                </c:pt>
                <c:pt idx="22403">
                  <c:v>-40.543999999999997</c:v>
                </c:pt>
                <c:pt idx="22404">
                  <c:v>-40.541999999999994</c:v>
                </c:pt>
                <c:pt idx="22405">
                  <c:v>-40.539999999999992</c:v>
                </c:pt>
                <c:pt idx="22406">
                  <c:v>-40.537999999999997</c:v>
                </c:pt>
                <c:pt idx="22407">
                  <c:v>-40.535999999999994</c:v>
                </c:pt>
                <c:pt idx="22408">
                  <c:v>-40.533999999999992</c:v>
                </c:pt>
                <c:pt idx="22409">
                  <c:v>-40.531999999999996</c:v>
                </c:pt>
                <c:pt idx="22410">
                  <c:v>-40.529999999999994</c:v>
                </c:pt>
                <c:pt idx="22411">
                  <c:v>-40.527999999999992</c:v>
                </c:pt>
                <c:pt idx="22412">
                  <c:v>-40.525999999999996</c:v>
                </c:pt>
                <c:pt idx="22413">
                  <c:v>-40.523999999999994</c:v>
                </c:pt>
                <c:pt idx="22414">
                  <c:v>-40.521999999999991</c:v>
                </c:pt>
                <c:pt idx="22415">
                  <c:v>-40.519999999999996</c:v>
                </c:pt>
                <c:pt idx="22416">
                  <c:v>-40.517999999999994</c:v>
                </c:pt>
                <c:pt idx="22417">
                  <c:v>-40.515999999999991</c:v>
                </c:pt>
                <c:pt idx="22418">
                  <c:v>-40.513999999999996</c:v>
                </c:pt>
                <c:pt idx="22419">
                  <c:v>-40.511999999999993</c:v>
                </c:pt>
                <c:pt idx="22420">
                  <c:v>-40.509999999999991</c:v>
                </c:pt>
                <c:pt idx="22421">
                  <c:v>-40.507999999999996</c:v>
                </c:pt>
                <c:pt idx="22422">
                  <c:v>-40.505999999999993</c:v>
                </c:pt>
                <c:pt idx="22423">
                  <c:v>-40.503999999999998</c:v>
                </c:pt>
                <c:pt idx="22424">
                  <c:v>-40.501999999999995</c:v>
                </c:pt>
                <c:pt idx="22425">
                  <c:v>-40.499999999999993</c:v>
                </c:pt>
                <c:pt idx="22426">
                  <c:v>-40.497999999999998</c:v>
                </c:pt>
                <c:pt idx="22427">
                  <c:v>-40.495999999999995</c:v>
                </c:pt>
                <c:pt idx="22428">
                  <c:v>-40.493999999999993</c:v>
                </c:pt>
                <c:pt idx="22429">
                  <c:v>-40.491999999999997</c:v>
                </c:pt>
                <c:pt idx="22430">
                  <c:v>-40.489999999999995</c:v>
                </c:pt>
                <c:pt idx="22431">
                  <c:v>-40.487999999999992</c:v>
                </c:pt>
                <c:pt idx="22432">
                  <c:v>-40.485999999999997</c:v>
                </c:pt>
                <c:pt idx="22433">
                  <c:v>-40.483999999999995</c:v>
                </c:pt>
                <c:pt idx="22434">
                  <c:v>-40.481999999999992</c:v>
                </c:pt>
                <c:pt idx="22435">
                  <c:v>-40.479999999999997</c:v>
                </c:pt>
                <c:pt idx="22436">
                  <c:v>-40.477999999999994</c:v>
                </c:pt>
                <c:pt idx="22437">
                  <c:v>-40.475999999999992</c:v>
                </c:pt>
                <c:pt idx="22438">
                  <c:v>-40.473999999999997</c:v>
                </c:pt>
                <c:pt idx="22439">
                  <c:v>-40.471999999999994</c:v>
                </c:pt>
                <c:pt idx="22440">
                  <c:v>-40.469999999999992</c:v>
                </c:pt>
                <c:pt idx="22441">
                  <c:v>-40.467999999999996</c:v>
                </c:pt>
                <c:pt idx="22442">
                  <c:v>-40.465999999999994</c:v>
                </c:pt>
                <c:pt idx="22443">
                  <c:v>-40.463999999999992</c:v>
                </c:pt>
                <c:pt idx="22444">
                  <c:v>-40.461999999999996</c:v>
                </c:pt>
                <c:pt idx="22445">
                  <c:v>-40.459999999999994</c:v>
                </c:pt>
                <c:pt idx="22446">
                  <c:v>-40.457999999999991</c:v>
                </c:pt>
                <c:pt idx="22447">
                  <c:v>-40.455999999999996</c:v>
                </c:pt>
                <c:pt idx="22448">
                  <c:v>-40.453999999999994</c:v>
                </c:pt>
                <c:pt idx="22449">
                  <c:v>-40.451999999999991</c:v>
                </c:pt>
                <c:pt idx="22450">
                  <c:v>-40.449999999999996</c:v>
                </c:pt>
                <c:pt idx="22451">
                  <c:v>-40.447999999999993</c:v>
                </c:pt>
                <c:pt idx="22452">
                  <c:v>-40.445999999999991</c:v>
                </c:pt>
                <c:pt idx="22453">
                  <c:v>-40.443999999999996</c:v>
                </c:pt>
                <c:pt idx="22454">
                  <c:v>-40.441999999999993</c:v>
                </c:pt>
                <c:pt idx="22455">
                  <c:v>-40.44</c:v>
                </c:pt>
                <c:pt idx="22456">
                  <c:v>-40.437999999999995</c:v>
                </c:pt>
                <c:pt idx="22457">
                  <c:v>-40.435999999999993</c:v>
                </c:pt>
                <c:pt idx="22458">
                  <c:v>-40.433999999999997</c:v>
                </c:pt>
                <c:pt idx="22459">
                  <c:v>-40.431999999999995</c:v>
                </c:pt>
                <c:pt idx="22460">
                  <c:v>-40.429999999999993</c:v>
                </c:pt>
                <c:pt idx="22461">
                  <c:v>-40.427999999999997</c:v>
                </c:pt>
                <c:pt idx="22462">
                  <c:v>-40.425999999999995</c:v>
                </c:pt>
                <c:pt idx="22463">
                  <c:v>-40.423999999999992</c:v>
                </c:pt>
                <c:pt idx="22464">
                  <c:v>-40.421999999999997</c:v>
                </c:pt>
                <c:pt idx="22465">
                  <c:v>-40.419999999999995</c:v>
                </c:pt>
                <c:pt idx="22466">
                  <c:v>-40.417999999999992</c:v>
                </c:pt>
                <c:pt idx="22467">
                  <c:v>-40.415999999999997</c:v>
                </c:pt>
                <c:pt idx="22468">
                  <c:v>-40.413999999999994</c:v>
                </c:pt>
                <c:pt idx="22469">
                  <c:v>-40.411999999999992</c:v>
                </c:pt>
                <c:pt idx="22470">
                  <c:v>-40.409999999999997</c:v>
                </c:pt>
                <c:pt idx="22471">
                  <c:v>-40.407999999999994</c:v>
                </c:pt>
                <c:pt idx="22472">
                  <c:v>-40.405999999999992</c:v>
                </c:pt>
                <c:pt idx="22473">
                  <c:v>-40.403999999999996</c:v>
                </c:pt>
                <c:pt idx="22474">
                  <c:v>-40.401999999999994</c:v>
                </c:pt>
                <c:pt idx="22475">
                  <c:v>-40.399999999999991</c:v>
                </c:pt>
                <c:pt idx="22476">
                  <c:v>-40.397999999999996</c:v>
                </c:pt>
                <c:pt idx="22477">
                  <c:v>-40.395999999999994</c:v>
                </c:pt>
                <c:pt idx="22478">
                  <c:v>-40.393999999999991</c:v>
                </c:pt>
                <c:pt idx="22479">
                  <c:v>-40.391999999999996</c:v>
                </c:pt>
                <c:pt idx="22480">
                  <c:v>-40.389999999999993</c:v>
                </c:pt>
                <c:pt idx="22481">
                  <c:v>-40.387999999999991</c:v>
                </c:pt>
                <c:pt idx="22482">
                  <c:v>-40.385999999999996</c:v>
                </c:pt>
                <c:pt idx="22483">
                  <c:v>-40.383999999999993</c:v>
                </c:pt>
                <c:pt idx="22484">
                  <c:v>-40.381999999999991</c:v>
                </c:pt>
                <c:pt idx="22485">
                  <c:v>-40.379999999999995</c:v>
                </c:pt>
                <c:pt idx="22486">
                  <c:v>-40.377999999999993</c:v>
                </c:pt>
                <c:pt idx="22487">
                  <c:v>-40.375999999999998</c:v>
                </c:pt>
                <c:pt idx="22488">
                  <c:v>-40.373999999999995</c:v>
                </c:pt>
                <c:pt idx="22489">
                  <c:v>-40.371999999999993</c:v>
                </c:pt>
                <c:pt idx="22490">
                  <c:v>-40.369999999999997</c:v>
                </c:pt>
                <c:pt idx="22491">
                  <c:v>-40.367999999999995</c:v>
                </c:pt>
                <c:pt idx="22492">
                  <c:v>-40.365999999999993</c:v>
                </c:pt>
                <c:pt idx="22493">
                  <c:v>-40.363999999999997</c:v>
                </c:pt>
                <c:pt idx="22494">
                  <c:v>-40.361999999999995</c:v>
                </c:pt>
                <c:pt idx="22495">
                  <c:v>-40.359999999999992</c:v>
                </c:pt>
                <c:pt idx="22496">
                  <c:v>-40.357999999999997</c:v>
                </c:pt>
                <c:pt idx="22497">
                  <c:v>-40.355999999999995</c:v>
                </c:pt>
                <c:pt idx="22498">
                  <c:v>-40.353999999999992</c:v>
                </c:pt>
                <c:pt idx="22499">
                  <c:v>-40.351999999999997</c:v>
                </c:pt>
                <c:pt idx="22500">
                  <c:v>-40.349999999999994</c:v>
                </c:pt>
                <c:pt idx="22501">
                  <c:v>-40.347999999999992</c:v>
                </c:pt>
                <c:pt idx="22502">
                  <c:v>-40.345999999999997</c:v>
                </c:pt>
                <c:pt idx="22503">
                  <c:v>-40.343999999999994</c:v>
                </c:pt>
                <c:pt idx="22504">
                  <c:v>-40.341999999999992</c:v>
                </c:pt>
                <c:pt idx="22505">
                  <c:v>-40.339999999999996</c:v>
                </c:pt>
                <c:pt idx="22506">
                  <c:v>-40.337999999999994</c:v>
                </c:pt>
                <c:pt idx="22507">
                  <c:v>-40.335999999999991</c:v>
                </c:pt>
                <c:pt idx="22508">
                  <c:v>-40.333999999999996</c:v>
                </c:pt>
                <c:pt idx="22509">
                  <c:v>-40.331999999999994</c:v>
                </c:pt>
                <c:pt idx="22510">
                  <c:v>-40.329999999999991</c:v>
                </c:pt>
                <c:pt idx="22511">
                  <c:v>-40.327999999999996</c:v>
                </c:pt>
                <c:pt idx="22512">
                  <c:v>-40.325999999999993</c:v>
                </c:pt>
                <c:pt idx="22513">
                  <c:v>-40.323999999999991</c:v>
                </c:pt>
                <c:pt idx="22514">
                  <c:v>-40.321999999999996</c:v>
                </c:pt>
                <c:pt idx="22515">
                  <c:v>-40.319999999999993</c:v>
                </c:pt>
                <c:pt idx="22516">
                  <c:v>-40.317999999999998</c:v>
                </c:pt>
                <c:pt idx="22517">
                  <c:v>-40.315999999999995</c:v>
                </c:pt>
                <c:pt idx="22518">
                  <c:v>-40.313999999999993</c:v>
                </c:pt>
                <c:pt idx="22519">
                  <c:v>-40.311999999999998</c:v>
                </c:pt>
                <c:pt idx="22520">
                  <c:v>-40.309999999999995</c:v>
                </c:pt>
                <c:pt idx="22521">
                  <c:v>-40.307999999999993</c:v>
                </c:pt>
                <c:pt idx="22522">
                  <c:v>-40.305999999999997</c:v>
                </c:pt>
                <c:pt idx="22523">
                  <c:v>-40.303999999999995</c:v>
                </c:pt>
                <c:pt idx="22524">
                  <c:v>-40.301999999999992</c:v>
                </c:pt>
                <c:pt idx="22525">
                  <c:v>-40.299999999999997</c:v>
                </c:pt>
                <c:pt idx="22526">
                  <c:v>-40.297999999999995</c:v>
                </c:pt>
                <c:pt idx="22527">
                  <c:v>-40.295999999999992</c:v>
                </c:pt>
                <c:pt idx="22528">
                  <c:v>-40.293999999999997</c:v>
                </c:pt>
                <c:pt idx="22529">
                  <c:v>-40.291999999999994</c:v>
                </c:pt>
                <c:pt idx="22530">
                  <c:v>-40.289999999999992</c:v>
                </c:pt>
                <c:pt idx="22531">
                  <c:v>-40.287999999999997</c:v>
                </c:pt>
                <c:pt idx="22532">
                  <c:v>-40.285999999999994</c:v>
                </c:pt>
                <c:pt idx="22533">
                  <c:v>-40.283999999999992</c:v>
                </c:pt>
                <c:pt idx="22534">
                  <c:v>-40.281999999999996</c:v>
                </c:pt>
                <c:pt idx="22535">
                  <c:v>-40.279999999999994</c:v>
                </c:pt>
                <c:pt idx="22536">
                  <c:v>-40.277999999999992</c:v>
                </c:pt>
                <c:pt idx="22537">
                  <c:v>-40.275999999999996</c:v>
                </c:pt>
                <c:pt idx="22538">
                  <c:v>-40.273999999999994</c:v>
                </c:pt>
                <c:pt idx="22539">
                  <c:v>-40.271999999999991</c:v>
                </c:pt>
                <c:pt idx="22540">
                  <c:v>-40.269999999999996</c:v>
                </c:pt>
                <c:pt idx="22541">
                  <c:v>-40.267999999999994</c:v>
                </c:pt>
                <c:pt idx="22542">
                  <c:v>-40.265999999999991</c:v>
                </c:pt>
                <c:pt idx="22543">
                  <c:v>-40.263999999999996</c:v>
                </c:pt>
                <c:pt idx="22544">
                  <c:v>-40.261999999999993</c:v>
                </c:pt>
                <c:pt idx="22545">
                  <c:v>-40.259999999999991</c:v>
                </c:pt>
                <c:pt idx="22546">
                  <c:v>-40.257999999999996</c:v>
                </c:pt>
                <c:pt idx="22547">
                  <c:v>-40.255999999999993</c:v>
                </c:pt>
                <c:pt idx="22548">
                  <c:v>-40.253999999999998</c:v>
                </c:pt>
                <c:pt idx="22549">
                  <c:v>-40.251999999999995</c:v>
                </c:pt>
                <c:pt idx="22550">
                  <c:v>-40.249999999999993</c:v>
                </c:pt>
                <c:pt idx="22551">
                  <c:v>-40.247999999999998</c:v>
                </c:pt>
                <c:pt idx="22552">
                  <c:v>-40.245999999999995</c:v>
                </c:pt>
                <c:pt idx="22553">
                  <c:v>-40.243999999999993</c:v>
                </c:pt>
                <c:pt idx="22554">
                  <c:v>-40.241999999999997</c:v>
                </c:pt>
                <c:pt idx="22555">
                  <c:v>-40.239999999999995</c:v>
                </c:pt>
                <c:pt idx="22556">
                  <c:v>-40.237999999999992</c:v>
                </c:pt>
                <c:pt idx="22557">
                  <c:v>-40.235999999999997</c:v>
                </c:pt>
                <c:pt idx="22558">
                  <c:v>-40.233999999999995</c:v>
                </c:pt>
                <c:pt idx="22559">
                  <c:v>-40.231999999999992</c:v>
                </c:pt>
                <c:pt idx="22560">
                  <c:v>-40.229999999999997</c:v>
                </c:pt>
                <c:pt idx="22561">
                  <c:v>-40.227999999999994</c:v>
                </c:pt>
                <c:pt idx="22562">
                  <c:v>-40.225999999999992</c:v>
                </c:pt>
                <c:pt idx="22563">
                  <c:v>-40.223999999999997</c:v>
                </c:pt>
                <c:pt idx="22564">
                  <c:v>-40.221999999999994</c:v>
                </c:pt>
                <c:pt idx="22565">
                  <c:v>-40.219999999999992</c:v>
                </c:pt>
                <c:pt idx="22566">
                  <c:v>-40.217999999999996</c:v>
                </c:pt>
                <c:pt idx="22567">
                  <c:v>-40.215999999999994</c:v>
                </c:pt>
                <c:pt idx="22568">
                  <c:v>-40.213999999999992</c:v>
                </c:pt>
                <c:pt idx="22569">
                  <c:v>-40.211999999999996</c:v>
                </c:pt>
                <c:pt idx="22570">
                  <c:v>-40.209999999999994</c:v>
                </c:pt>
                <c:pt idx="22571">
                  <c:v>-40.207999999999991</c:v>
                </c:pt>
                <c:pt idx="22572">
                  <c:v>-40.205999999999996</c:v>
                </c:pt>
                <c:pt idx="22573">
                  <c:v>-40.203999999999994</c:v>
                </c:pt>
                <c:pt idx="22574">
                  <c:v>-40.201999999999991</c:v>
                </c:pt>
                <c:pt idx="22575">
                  <c:v>-40.199999999999996</c:v>
                </c:pt>
                <c:pt idx="22576">
                  <c:v>-40.197999999999993</c:v>
                </c:pt>
                <c:pt idx="22577">
                  <c:v>-40.195999999999991</c:v>
                </c:pt>
                <c:pt idx="22578">
                  <c:v>-40.193999999999996</c:v>
                </c:pt>
                <c:pt idx="22579">
                  <c:v>-40.191999999999993</c:v>
                </c:pt>
                <c:pt idx="22580">
                  <c:v>-40.19</c:v>
                </c:pt>
                <c:pt idx="22581">
                  <c:v>-40.187999999999995</c:v>
                </c:pt>
                <c:pt idx="22582">
                  <c:v>-40.185999999999993</c:v>
                </c:pt>
                <c:pt idx="22583">
                  <c:v>-40.183999999999997</c:v>
                </c:pt>
                <c:pt idx="22584">
                  <c:v>-40.181999999999995</c:v>
                </c:pt>
                <c:pt idx="22585">
                  <c:v>-40.179999999999993</c:v>
                </c:pt>
                <c:pt idx="22586">
                  <c:v>-40.177999999999997</c:v>
                </c:pt>
                <c:pt idx="22587">
                  <c:v>-40.175999999999995</c:v>
                </c:pt>
                <c:pt idx="22588">
                  <c:v>-40.173999999999992</c:v>
                </c:pt>
                <c:pt idx="22589">
                  <c:v>-40.171999999999997</c:v>
                </c:pt>
                <c:pt idx="22590">
                  <c:v>-40.169999999999995</c:v>
                </c:pt>
                <c:pt idx="22591">
                  <c:v>-40.167999999999992</c:v>
                </c:pt>
                <c:pt idx="22592">
                  <c:v>-40.165999999999997</c:v>
                </c:pt>
                <c:pt idx="22593">
                  <c:v>-40.163999999999994</c:v>
                </c:pt>
                <c:pt idx="22594">
                  <c:v>-40.161999999999992</c:v>
                </c:pt>
                <c:pt idx="22595">
                  <c:v>-40.159999999999997</c:v>
                </c:pt>
                <c:pt idx="22596">
                  <c:v>-40.157999999999994</c:v>
                </c:pt>
                <c:pt idx="22597">
                  <c:v>-40.155999999999992</c:v>
                </c:pt>
                <c:pt idx="22598">
                  <c:v>-40.153999999999996</c:v>
                </c:pt>
                <c:pt idx="22599">
                  <c:v>-40.151999999999994</c:v>
                </c:pt>
                <c:pt idx="22600">
                  <c:v>-40.149999999999991</c:v>
                </c:pt>
                <c:pt idx="22601">
                  <c:v>-40.147999999999996</c:v>
                </c:pt>
                <c:pt idx="22602">
                  <c:v>-40.145999999999994</c:v>
                </c:pt>
                <c:pt idx="22603">
                  <c:v>-40.143999999999991</c:v>
                </c:pt>
                <c:pt idx="22604">
                  <c:v>-40.141999999999996</c:v>
                </c:pt>
                <c:pt idx="22605">
                  <c:v>-40.139999999999993</c:v>
                </c:pt>
                <c:pt idx="22606">
                  <c:v>-40.137999999999991</c:v>
                </c:pt>
                <c:pt idx="22607">
                  <c:v>-40.135999999999996</c:v>
                </c:pt>
                <c:pt idx="22608">
                  <c:v>-40.133999999999993</c:v>
                </c:pt>
                <c:pt idx="22609">
                  <c:v>-40.131999999999991</c:v>
                </c:pt>
                <c:pt idx="22610">
                  <c:v>-40.129999999999995</c:v>
                </c:pt>
                <c:pt idx="22611">
                  <c:v>-40.127999999999993</c:v>
                </c:pt>
                <c:pt idx="22612">
                  <c:v>-40.125999999999998</c:v>
                </c:pt>
                <c:pt idx="22613">
                  <c:v>-40.123999999999995</c:v>
                </c:pt>
                <c:pt idx="22614">
                  <c:v>-40.121999999999993</c:v>
                </c:pt>
                <c:pt idx="22615">
                  <c:v>-40.119999999999997</c:v>
                </c:pt>
                <c:pt idx="22616">
                  <c:v>-40.117999999999995</c:v>
                </c:pt>
                <c:pt idx="22617">
                  <c:v>-40.115999999999993</c:v>
                </c:pt>
                <c:pt idx="22618">
                  <c:v>-40.113999999999997</c:v>
                </c:pt>
                <c:pt idx="22619">
                  <c:v>-40.111999999999995</c:v>
                </c:pt>
                <c:pt idx="22620">
                  <c:v>-40.109999999999992</c:v>
                </c:pt>
                <c:pt idx="22621">
                  <c:v>-40.107999999999997</c:v>
                </c:pt>
                <c:pt idx="22622">
                  <c:v>-40.105999999999995</c:v>
                </c:pt>
                <c:pt idx="22623">
                  <c:v>-40.103999999999992</c:v>
                </c:pt>
                <c:pt idx="22624">
                  <c:v>-40.101999999999997</c:v>
                </c:pt>
                <c:pt idx="22625">
                  <c:v>-40.099999999999994</c:v>
                </c:pt>
                <c:pt idx="22626">
                  <c:v>-40.097999999999992</c:v>
                </c:pt>
                <c:pt idx="22627">
                  <c:v>-40.095999999999997</c:v>
                </c:pt>
                <c:pt idx="22628">
                  <c:v>-40.093999999999994</c:v>
                </c:pt>
                <c:pt idx="22629">
                  <c:v>-40.091999999999992</c:v>
                </c:pt>
                <c:pt idx="22630">
                  <c:v>-40.089999999999996</c:v>
                </c:pt>
                <c:pt idx="22631">
                  <c:v>-40.087999999999994</c:v>
                </c:pt>
                <c:pt idx="22632">
                  <c:v>-40.085999999999991</c:v>
                </c:pt>
                <c:pt idx="22633">
                  <c:v>-40.083999999999996</c:v>
                </c:pt>
                <c:pt idx="22634">
                  <c:v>-40.081999999999994</c:v>
                </c:pt>
                <c:pt idx="22635">
                  <c:v>-40.079999999999991</c:v>
                </c:pt>
                <c:pt idx="22636">
                  <c:v>-40.077999999999996</c:v>
                </c:pt>
                <c:pt idx="22637">
                  <c:v>-40.075999999999993</c:v>
                </c:pt>
                <c:pt idx="22638">
                  <c:v>-40.073999999999991</c:v>
                </c:pt>
                <c:pt idx="22639">
                  <c:v>-40.071999999999996</c:v>
                </c:pt>
                <c:pt idx="22640">
                  <c:v>-40.069999999999993</c:v>
                </c:pt>
                <c:pt idx="22641">
                  <c:v>-40.067999999999998</c:v>
                </c:pt>
                <c:pt idx="22642">
                  <c:v>-40.065999999999995</c:v>
                </c:pt>
                <c:pt idx="22643">
                  <c:v>-40.063999999999993</c:v>
                </c:pt>
                <c:pt idx="22644">
                  <c:v>-40.061999999999998</c:v>
                </c:pt>
                <c:pt idx="22645">
                  <c:v>-40.059999999999995</c:v>
                </c:pt>
                <c:pt idx="22646">
                  <c:v>-40.057999999999993</c:v>
                </c:pt>
                <c:pt idx="22647">
                  <c:v>-40.055999999999997</c:v>
                </c:pt>
                <c:pt idx="22648">
                  <c:v>-40.053999999999995</c:v>
                </c:pt>
                <c:pt idx="22649">
                  <c:v>-40.051999999999992</c:v>
                </c:pt>
                <c:pt idx="22650">
                  <c:v>-40.049999999999997</c:v>
                </c:pt>
                <c:pt idx="22651">
                  <c:v>-40.047999999999995</c:v>
                </c:pt>
                <c:pt idx="22652">
                  <c:v>-40.045999999999992</c:v>
                </c:pt>
                <c:pt idx="22653">
                  <c:v>-40.043999999999997</c:v>
                </c:pt>
                <c:pt idx="22654">
                  <c:v>-40.041999999999994</c:v>
                </c:pt>
                <c:pt idx="22655">
                  <c:v>-40.039999999999992</c:v>
                </c:pt>
                <c:pt idx="22656">
                  <c:v>-40.037999999999997</c:v>
                </c:pt>
                <c:pt idx="22657">
                  <c:v>-40.035999999999994</c:v>
                </c:pt>
                <c:pt idx="22658">
                  <c:v>-40.033999999999992</c:v>
                </c:pt>
                <c:pt idx="22659">
                  <c:v>-40.031999999999996</c:v>
                </c:pt>
                <c:pt idx="22660">
                  <c:v>-40.029999999999994</c:v>
                </c:pt>
                <c:pt idx="22661">
                  <c:v>-40.027999999999992</c:v>
                </c:pt>
                <c:pt idx="22662">
                  <c:v>-40.025999999999996</c:v>
                </c:pt>
                <c:pt idx="22663">
                  <c:v>-40.023999999999994</c:v>
                </c:pt>
                <c:pt idx="22664">
                  <c:v>-40.021999999999991</c:v>
                </c:pt>
                <c:pt idx="22665">
                  <c:v>-40.019999999999996</c:v>
                </c:pt>
                <c:pt idx="22666">
                  <c:v>-40.017999999999994</c:v>
                </c:pt>
                <c:pt idx="22667">
                  <c:v>-40.015999999999991</c:v>
                </c:pt>
                <c:pt idx="22668">
                  <c:v>-40.013999999999996</c:v>
                </c:pt>
                <c:pt idx="22669">
                  <c:v>-40.011999999999993</c:v>
                </c:pt>
                <c:pt idx="22670">
                  <c:v>-40.009999999999991</c:v>
                </c:pt>
                <c:pt idx="22671">
                  <c:v>-40.007999999999996</c:v>
                </c:pt>
                <c:pt idx="22672">
                  <c:v>-40.005999999999993</c:v>
                </c:pt>
                <c:pt idx="22673">
                  <c:v>-40.003999999999998</c:v>
                </c:pt>
                <c:pt idx="22674">
                  <c:v>-40.001999999999995</c:v>
                </c:pt>
                <c:pt idx="22675">
                  <c:v>-39.999999999999993</c:v>
                </c:pt>
                <c:pt idx="22676">
                  <c:v>-39.997999999999998</c:v>
                </c:pt>
                <c:pt idx="22677">
                  <c:v>-39.995999999999995</c:v>
                </c:pt>
                <c:pt idx="22678">
                  <c:v>-39.993999999999993</c:v>
                </c:pt>
                <c:pt idx="22679">
                  <c:v>-39.991999999999997</c:v>
                </c:pt>
                <c:pt idx="22680">
                  <c:v>-39.989999999999995</c:v>
                </c:pt>
                <c:pt idx="22681">
                  <c:v>-39.987999999999992</c:v>
                </c:pt>
                <c:pt idx="22682">
                  <c:v>-39.985999999999997</c:v>
                </c:pt>
                <c:pt idx="22683">
                  <c:v>-39.983999999999995</c:v>
                </c:pt>
                <c:pt idx="22684">
                  <c:v>-39.981999999999992</c:v>
                </c:pt>
                <c:pt idx="22685">
                  <c:v>-39.979999999999997</c:v>
                </c:pt>
                <c:pt idx="22686">
                  <c:v>-39.977999999999994</c:v>
                </c:pt>
                <c:pt idx="22687">
                  <c:v>-39.975999999999992</c:v>
                </c:pt>
                <c:pt idx="22688">
                  <c:v>-39.973999999999997</c:v>
                </c:pt>
                <c:pt idx="22689">
                  <c:v>-39.971999999999994</c:v>
                </c:pt>
                <c:pt idx="22690">
                  <c:v>-39.969999999999992</c:v>
                </c:pt>
                <c:pt idx="22691">
                  <c:v>-39.967999999999996</c:v>
                </c:pt>
                <c:pt idx="22692">
                  <c:v>-39.965999999999994</c:v>
                </c:pt>
                <c:pt idx="22693">
                  <c:v>-39.963999999999992</c:v>
                </c:pt>
                <c:pt idx="22694">
                  <c:v>-39.961999999999996</c:v>
                </c:pt>
                <c:pt idx="22695">
                  <c:v>-39.959999999999994</c:v>
                </c:pt>
                <c:pt idx="22696">
                  <c:v>-39.957999999999991</c:v>
                </c:pt>
                <c:pt idx="22697">
                  <c:v>-39.955999999999996</c:v>
                </c:pt>
                <c:pt idx="22698">
                  <c:v>-39.953999999999994</c:v>
                </c:pt>
                <c:pt idx="22699">
                  <c:v>-39.951999999999991</c:v>
                </c:pt>
                <c:pt idx="22700">
                  <c:v>-39.949999999999996</c:v>
                </c:pt>
                <c:pt idx="22701">
                  <c:v>-39.947999999999993</c:v>
                </c:pt>
                <c:pt idx="22702">
                  <c:v>-39.945999999999991</c:v>
                </c:pt>
                <c:pt idx="22703">
                  <c:v>-39.943999999999996</c:v>
                </c:pt>
                <c:pt idx="22704">
                  <c:v>-39.941999999999993</c:v>
                </c:pt>
                <c:pt idx="22705">
                  <c:v>-39.94</c:v>
                </c:pt>
                <c:pt idx="22706">
                  <c:v>-39.937999999999995</c:v>
                </c:pt>
                <c:pt idx="22707">
                  <c:v>-39.935999999999993</c:v>
                </c:pt>
                <c:pt idx="22708">
                  <c:v>-39.933999999999997</c:v>
                </c:pt>
                <c:pt idx="22709">
                  <c:v>-39.931999999999995</c:v>
                </c:pt>
                <c:pt idx="22710">
                  <c:v>-39.929999999999993</c:v>
                </c:pt>
                <c:pt idx="22711">
                  <c:v>-39.927999999999997</c:v>
                </c:pt>
                <c:pt idx="22712">
                  <c:v>-39.925999999999995</c:v>
                </c:pt>
                <c:pt idx="22713">
                  <c:v>-39.923999999999992</c:v>
                </c:pt>
                <c:pt idx="22714">
                  <c:v>-39.921999999999997</c:v>
                </c:pt>
                <c:pt idx="22715">
                  <c:v>-39.919999999999995</c:v>
                </c:pt>
                <c:pt idx="22716">
                  <c:v>-39.917999999999992</c:v>
                </c:pt>
                <c:pt idx="22717">
                  <c:v>-39.915999999999997</c:v>
                </c:pt>
                <c:pt idx="22718">
                  <c:v>-39.913999999999994</c:v>
                </c:pt>
                <c:pt idx="22719">
                  <c:v>-39.911999999999992</c:v>
                </c:pt>
                <c:pt idx="22720">
                  <c:v>-39.909999999999997</c:v>
                </c:pt>
                <c:pt idx="22721">
                  <c:v>-39.907999999999994</c:v>
                </c:pt>
                <c:pt idx="22722">
                  <c:v>-39.905999999999992</c:v>
                </c:pt>
                <c:pt idx="22723">
                  <c:v>-39.903999999999996</c:v>
                </c:pt>
                <c:pt idx="22724">
                  <c:v>-39.901999999999994</c:v>
                </c:pt>
                <c:pt idx="22725">
                  <c:v>-39.899999999999991</c:v>
                </c:pt>
                <c:pt idx="22726">
                  <c:v>-39.897999999999996</c:v>
                </c:pt>
                <c:pt idx="22727">
                  <c:v>-39.895999999999994</c:v>
                </c:pt>
                <c:pt idx="22728">
                  <c:v>-39.893999999999991</c:v>
                </c:pt>
                <c:pt idx="22729">
                  <c:v>-39.891999999999996</c:v>
                </c:pt>
                <c:pt idx="22730">
                  <c:v>-39.889999999999993</c:v>
                </c:pt>
                <c:pt idx="22731">
                  <c:v>-39.887999999999991</c:v>
                </c:pt>
                <c:pt idx="22732">
                  <c:v>-39.885999999999996</c:v>
                </c:pt>
                <c:pt idx="22733">
                  <c:v>-39.883999999999993</c:v>
                </c:pt>
                <c:pt idx="22734">
                  <c:v>-39.881999999999991</c:v>
                </c:pt>
                <c:pt idx="22735">
                  <c:v>-39.879999999999995</c:v>
                </c:pt>
                <c:pt idx="22736">
                  <c:v>-39.877999999999993</c:v>
                </c:pt>
                <c:pt idx="22737">
                  <c:v>-39.875999999999998</c:v>
                </c:pt>
                <c:pt idx="22738">
                  <c:v>-39.873999999999995</c:v>
                </c:pt>
                <c:pt idx="22739">
                  <c:v>-39.871999999999993</c:v>
                </c:pt>
                <c:pt idx="22740">
                  <c:v>-39.869999999999997</c:v>
                </c:pt>
                <c:pt idx="22741">
                  <c:v>-39.867999999999995</c:v>
                </c:pt>
                <c:pt idx="22742">
                  <c:v>-39.865999999999993</c:v>
                </c:pt>
                <c:pt idx="22743">
                  <c:v>-39.863999999999997</c:v>
                </c:pt>
                <c:pt idx="22744">
                  <c:v>-39.861999999999995</c:v>
                </c:pt>
                <c:pt idx="22745">
                  <c:v>-39.859999999999992</c:v>
                </c:pt>
                <c:pt idx="22746">
                  <c:v>-39.857999999999997</c:v>
                </c:pt>
                <c:pt idx="22747">
                  <c:v>-39.855999999999995</c:v>
                </c:pt>
                <c:pt idx="22748">
                  <c:v>-39.853999999999992</c:v>
                </c:pt>
                <c:pt idx="22749">
                  <c:v>-39.851999999999997</c:v>
                </c:pt>
                <c:pt idx="22750">
                  <c:v>-39.849999999999994</c:v>
                </c:pt>
                <c:pt idx="22751">
                  <c:v>-39.847999999999992</c:v>
                </c:pt>
                <c:pt idx="22752">
                  <c:v>-39.845999999999997</c:v>
                </c:pt>
                <c:pt idx="22753">
                  <c:v>-39.843999999999994</c:v>
                </c:pt>
                <c:pt idx="22754">
                  <c:v>-39.841999999999992</c:v>
                </c:pt>
                <c:pt idx="22755">
                  <c:v>-39.839999999999996</c:v>
                </c:pt>
                <c:pt idx="22756">
                  <c:v>-39.837999999999994</c:v>
                </c:pt>
                <c:pt idx="22757">
                  <c:v>-39.835999999999991</c:v>
                </c:pt>
                <c:pt idx="22758">
                  <c:v>-39.833999999999996</c:v>
                </c:pt>
                <c:pt idx="22759">
                  <c:v>-39.831999999999994</c:v>
                </c:pt>
                <c:pt idx="22760">
                  <c:v>-39.829999999999991</c:v>
                </c:pt>
                <c:pt idx="22761">
                  <c:v>-39.827999999999996</c:v>
                </c:pt>
                <c:pt idx="22762">
                  <c:v>-39.825999999999993</c:v>
                </c:pt>
                <c:pt idx="22763">
                  <c:v>-39.823999999999991</c:v>
                </c:pt>
                <c:pt idx="22764">
                  <c:v>-39.821999999999996</c:v>
                </c:pt>
                <c:pt idx="22765">
                  <c:v>-39.819999999999993</c:v>
                </c:pt>
                <c:pt idx="22766">
                  <c:v>-39.817999999999998</c:v>
                </c:pt>
                <c:pt idx="22767">
                  <c:v>-39.815999999999995</c:v>
                </c:pt>
                <c:pt idx="22768">
                  <c:v>-39.813999999999993</c:v>
                </c:pt>
                <c:pt idx="22769">
                  <c:v>-39.811999999999998</c:v>
                </c:pt>
                <c:pt idx="22770">
                  <c:v>-39.809999999999995</c:v>
                </c:pt>
                <c:pt idx="22771">
                  <c:v>-39.807999999999993</c:v>
                </c:pt>
                <c:pt idx="22772">
                  <c:v>-39.805999999999997</c:v>
                </c:pt>
                <c:pt idx="22773">
                  <c:v>-39.803999999999995</c:v>
                </c:pt>
                <c:pt idx="22774">
                  <c:v>-39.801999999999992</c:v>
                </c:pt>
                <c:pt idx="22775">
                  <c:v>-39.799999999999997</c:v>
                </c:pt>
                <c:pt idx="22776">
                  <c:v>-39.797999999999995</c:v>
                </c:pt>
                <c:pt idx="22777">
                  <c:v>-39.795999999999992</c:v>
                </c:pt>
                <c:pt idx="22778">
                  <c:v>-39.793999999999997</c:v>
                </c:pt>
                <c:pt idx="22779">
                  <c:v>-39.791999999999994</c:v>
                </c:pt>
                <c:pt idx="22780">
                  <c:v>-39.789999999999992</c:v>
                </c:pt>
                <c:pt idx="22781">
                  <c:v>-39.787999999999997</c:v>
                </c:pt>
                <c:pt idx="22782">
                  <c:v>-39.785999999999994</c:v>
                </c:pt>
                <c:pt idx="22783">
                  <c:v>-39.783999999999992</c:v>
                </c:pt>
                <c:pt idx="22784">
                  <c:v>-39.781999999999996</c:v>
                </c:pt>
                <c:pt idx="22785">
                  <c:v>-39.779999999999994</c:v>
                </c:pt>
                <c:pt idx="22786">
                  <c:v>-39.777999999999992</c:v>
                </c:pt>
                <c:pt idx="22787">
                  <c:v>-39.775999999999996</c:v>
                </c:pt>
                <c:pt idx="22788">
                  <c:v>-39.773999999999994</c:v>
                </c:pt>
                <c:pt idx="22789">
                  <c:v>-39.771999999999991</c:v>
                </c:pt>
                <c:pt idx="22790">
                  <c:v>-39.769999999999996</c:v>
                </c:pt>
                <c:pt idx="22791">
                  <c:v>-39.767999999999994</c:v>
                </c:pt>
                <c:pt idx="22792">
                  <c:v>-39.765999999999991</c:v>
                </c:pt>
                <c:pt idx="22793">
                  <c:v>-39.763999999999996</c:v>
                </c:pt>
                <c:pt idx="22794">
                  <c:v>-39.761999999999993</c:v>
                </c:pt>
                <c:pt idx="22795">
                  <c:v>-39.759999999999991</c:v>
                </c:pt>
                <c:pt idx="22796">
                  <c:v>-39.757999999999996</c:v>
                </c:pt>
                <c:pt idx="22797">
                  <c:v>-39.755999999999993</c:v>
                </c:pt>
                <c:pt idx="22798">
                  <c:v>-39.753999999999998</c:v>
                </c:pt>
                <c:pt idx="22799">
                  <c:v>-39.751999999999995</c:v>
                </c:pt>
                <c:pt idx="22800">
                  <c:v>-39.749999999999993</c:v>
                </c:pt>
                <c:pt idx="22801">
                  <c:v>-39.747999999999998</c:v>
                </c:pt>
                <c:pt idx="22802">
                  <c:v>-39.745999999999995</c:v>
                </c:pt>
                <c:pt idx="22803">
                  <c:v>-39.743999999999993</c:v>
                </c:pt>
                <c:pt idx="22804">
                  <c:v>-39.741999999999997</c:v>
                </c:pt>
                <c:pt idx="22805">
                  <c:v>-39.739999999999995</c:v>
                </c:pt>
                <c:pt idx="22806">
                  <c:v>-39.737999999999992</c:v>
                </c:pt>
                <c:pt idx="22807">
                  <c:v>-39.735999999999997</c:v>
                </c:pt>
                <c:pt idx="22808">
                  <c:v>-39.733999999999995</c:v>
                </c:pt>
                <c:pt idx="22809">
                  <c:v>-39.731999999999992</c:v>
                </c:pt>
                <c:pt idx="22810">
                  <c:v>-39.729999999999997</c:v>
                </c:pt>
                <c:pt idx="22811">
                  <c:v>-39.727999999999994</c:v>
                </c:pt>
                <c:pt idx="22812">
                  <c:v>-39.725999999999992</c:v>
                </c:pt>
                <c:pt idx="22813">
                  <c:v>-39.723999999999997</c:v>
                </c:pt>
                <c:pt idx="22814">
                  <c:v>-39.721999999999994</c:v>
                </c:pt>
                <c:pt idx="22815">
                  <c:v>-39.719999999999992</c:v>
                </c:pt>
                <c:pt idx="22816">
                  <c:v>-39.717999999999996</c:v>
                </c:pt>
                <c:pt idx="22817">
                  <c:v>-39.715999999999994</c:v>
                </c:pt>
                <c:pt idx="22818">
                  <c:v>-39.713999999999992</c:v>
                </c:pt>
                <c:pt idx="22819">
                  <c:v>-39.711999999999996</c:v>
                </c:pt>
                <c:pt idx="22820">
                  <c:v>-39.709999999999994</c:v>
                </c:pt>
                <c:pt idx="22821">
                  <c:v>-39.707999999999991</c:v>
                </c:pt>
                <c:pt idx="22822">
                  <c:v>-39.705999999999996</c:v>
                </c:pt>
                <c:pt idx="22823">
                  <c:v>-39.703999999999994</c:v>
                </c:pt>
                <c:pt idx="22824">
                  <c:v>-39.701999999999991</c:v>
                </c:pt>
                <c:pt idx="22825">
                  <c:v>-39.699999999999996</c:v>
                </c:pt>
                <c:pt idx="22826">
                  <c:v>-39.697999999999993</c:v>
                </c:pt>
                <c:pt idx="22827">
                  <c:v>-39.695999999999991</c:v>
                </c:pt>
                <c:pt idx="22828">
                  <c:v>-39.693999999999996</c:v>
                </c:pt>
                <c:pt idx="22829">
                  <c:v>-39.691999999999993</c:v>
                </c:pt>
                <c:pt idx="22830">
                  <c:v>-39.69</c:v>
                </c:pt>
                <c:pt idx="22831">
                  <c:v>-39.687999999999995</c:v>
                </c:pt>
                <c:pt idx="22832">
                  <c:v>-39.685999999999993</c:v>
                </c:pt>
                <c:pt idx="22833">
                  <c:v>-39.683999999999997</c:v>
                </c:pt>
                <c:pt idx="22834">
                  <c:v>-39.681999999999995</c:v>
                </c:pt>
                <c:pt idx="22835">
                  <c:v>-39.679999999999993</c:v>
                </c:pt>
                <c:pt idx="22836">
                  <c:v>-39.677999999999997</c:v>
                </c:pt>
                <c:pt idx="22837">
                  <c:v>-39.675999999999995</c:v>
                </c:pt>
                <c:pt idx="22838">
                  <c:v>-39.673999999999992</c:v>
                </c:pt>
                <c:pt idx="22839">
                  <c:v>-39.671999999999997</c:v>
                </c:pt>
                <c:pt idx="22840">
                  <c:v>-39.669999999999995</c:v>
                </c:pt>
                <c:pt idx="22841">
                  <c:v>-39.667999999999992</c:v>
                </c:pt>
                <c:pt idx="22842">
                  <c:v>-39.665999999999997</c:v>
                </c:pt>
                <c:pt idx="22843">
                  <c:v>-39.663999999999994</c:v>
                </c:pt>
                <c:pt idx="22844">
                  <c:v>-39.661999999999992</c:v>
                </c:pt>
                <c:pt idx="22845">
                  <c:v>-39.659999999999997</c:v>
                </c:pt>
                <c:pt idx="22846">
                  <c:v>-39.657999999999994</c:v>
                </c:pt>
                <c:pt idx="22847">
                  <c:v>-39.655999999999992</c:v>
                </c:pt>
                <c:pt idx="22848">
                  <c:v>-39.653999999999996</c:v>
                </c:pt>
                <c:pt idx="22849">
                  <c:v>-39.651999999999994</c:v>
                </c:pt>
                <c:pt idx="22850">
                  <c:v>-39.649999999999991</c:v>
                </c:pt>
                <c:pt idx="22851">
                  <c:v>-39.647999999999996</c:v>
                </c:pt>
                <c:pt idx="22852">
                  <c:v>-39.645999999999994</c:v>
                </c:pt>
                <c:pt idx="22853">
                  <c:v>-39.643999999999991</c:v>
                </c:pt>
                <c:pt idx="22854">
                  <c:v>-39.641999999999996</c:v>
                </c:pt>
                <c:pt idx="22855">
                  <c:v>-39.639999999999993</c:v>
                </c:pt>
                <c:pt idx="22856">
                  <c:v>-39.637999999999991</c:v>
                </c:pt>
                <c:pt idx="22857">
                  <c:v>-39.635999999999996</c:v>
                </c:pt>
                <c:pt idx="22858">
                  <c:v>-39.633999999999993</c:v>
                </c:pt>
                <c:pt idx="22859">
                  <c:v>-39.631999999999991</c:v>
                </c:pt>
                <c:pt idx="22860">
                  <c:v>-39.629999999999995</c:v>
                </c:pt>
                <c:pt idx="22861">
                  <c:v>-39.627999999999993</c:v>
                </c:pt>
                <c:pt idx="22862">
                  <c:v>-39.625999999999998</c:v>
                </c:pt>
                <c:pt idx="22863">
                  <c:v>-39.623999999999995</c:v>
                </c:pt>
                <c:pt idx="22864">
                  <c:v>-39.621999999999993</c:v>
                </c:pt>
                <c:pt idx="22865">
                  <c:v>-39.619999999999997</c:v>
                </c:pt>
                <c:pt idx="22866">
                  <c:v>-39.617999999999995</c:v>
                </c:pt>
                <c:pt idx="22867">
                  <c:v>-39.615999999999993</c:v>
                </c:pt>
                <c:pt idx="22868">
                  <c:v>-39.613999999999997</c:v>
                </c:pt>
                <c:pt idx="22869">
                  <c:v>-39.611999999999995</c:v>
                </c:pt>
                <c:pt idx="22870">
                  <c:v>-39.609999999999992</c:v>
                </c:pt>
                <c:pt idx="22871">
                  <c:v>-39.607999999999997</c:v>
                </c:pt>
                <c:pt idx="22872">
                  <c:v>-39.605999999999995</c:v>
                </c:pt>
                <c:pt idx="22873">
                  <c:v>-39.603999999999992</c:v>
                </c:pt>
                <c:pt idx="22874">
                  <c:v>-39.601999999999997</c:v>
                </c:pt>
                <c:pt idx="22875">
                  <c:v>-39.599999999999994</c:v>
                </c:pt>
                <c:pt idx="22876">
                  <c:v>-39.597999999999992</c:v>
                </c:pt>
                <c:pt idx="22877">
                  <c:v>-39.595999999999997</c:v>
                </c:pt>
                <c:pt idx="22878">
                  <c:v>-39.593999999999994</c:v>
                </c:pt>
                <c:pt idx="22879">
                  <c:v>-39.591999999999992</c:v>
                </c:pt>
                <c:pt idx="22880">
                  <c:v>-39.589999999999996</c:v>
                </c:pt>
                <c:pt idx="22881">
                  <c:v>-39.587999999999994</c:v>
                </c:pt>
                <c:pt idx="22882">
                  <c:v>-39.585999999999991</c:v>
                </c:pt>
                <c:pt idx="22883">
                  <c:v>-39.583999999999996</c:v>
                </c:pt>
                <c:pt idx="22884">
                  <c:v>-39.581999999999994</c:v>
                </c:pt>
                <c:pt idx="22885">
                  <c:v>-39.579999999999991</c:v>
                </c:pt>
                <c:pt idx="22886">
                  <c:v>-39.577999999999996</c:v>
                </c:pt>
                <c:pt idx="22887">
                  <c:v>-39.575999999999993</c:v>
                </c:pt>
                <c:pt idx="22888">
                  <c:v>-39.573999999999991</c:v>
                </c:pt>
                <c:pt idx="22889">
                  <c:v>-39.571999999999996</c:v>
                </c:pt>
                <c:pt idx="22890">
                  <c:v>-39.569999999999993</c:v>
                </c:pt>
                <c:pt idx="22891">
                  <c:v>-39.567999999999998</c:v>
                </c:pt>
                <c:pt idx="22892">
                  <c:v>-39.565999999999995</c:v>
                </c:pt>
                <c:pt idx="22893">
                  <c:v>-39.563999999999993</c:v>
                </c:pt>
                <c:pt idx="22894">
                  <c:v>-39.561999999999998</c:v>
                </c:pt>
                <c:pt idx="22895">
                  <c:v>-39.559999999999995</c:v>
                </c:pt>
                <c:pt idx="22896">
                  <c:v>-39.557999999999993</c:v>
                </c:pt>
                <c:pt idx="22897">
                  <c:v>-39.555999999999997</c:v>
                </c:pt>
                <c:pt idx="22898">
                  <c:v>-39.553999999999995</c:v>
                </c:pt>
                <c:pt idx="22899">
                  <c:v>-39.551999999999992</c:v>
                </c:pt>
                <c:pt idx="22900">
                  <c:v>-39.549999999999997</c:v>
                </c:pt>
                <c:pt idx="22901">
                  <c:v>-39.547999999999995</c:v>
                </c:pt>
                <c:pt idx="22902">
                  <c:v>-39.545999999999992</c:v>
                </c:pt>
                <c:pt idx="22903">
                  <c:v>-39.543999999999997</c:v>
                </c:pt>
                <c:pt idx="22904">
                  <c:v>-39.541999999999994</c:v>
                </c:pt>
                <c:pt idx="22905">
                  <c:v>-39.539999999999992</c:v>
                </c:pt>
                <c:pt idx="22906">
                  <c:v>-39.537999999999997</c:v>
                </c:pt>
                <c:pt idx="22907">
                  <c:v>-39.535999999999994</c:v>
                </c:pt>
                <c:pt idx="22908">
                  <c:v>-39.533999999999992</c:v>
                </c:pt>
                <c:pt idx="22909">
                  <c:v>-39.531999999999996</c:v>
                </c:pt>
                <c:pt idx="22910">
                  <c:v>-39.529999999999994</c:v>
                </c:pt>
                <c:pt idx="22911">
                  <c:v>-39.527999999999992</c:v>
                </c:pt>
                <c:pt idx="22912">
                  <c:v>-39.525999999999996</c:v>
                </c:pt>
                <c:pt idx="22913">
                  <c:v>-39.523999999999994</c:v>
                </c:pt>
                <c:pt idx="22914">
                  <c:v>-39.521999999999991</c:v>
                </c:pt>
                <c:pt idx="22915">
                  <c:v>-39.519999999999996</c:v>
                </c:pt>
                <c:pt idx="22916">
                  <c:v>-39.517999999999994</c:v>
                </c:pt>
                <c:pt idx="22917">
                  <c:v>-39.515999999999991</c:v>
                </c:pt>
                <c:pt idx="22918">
                  <c:v>-39.513999999999996</c:v>
                </c:pt>
                <c:pt idx="22919">
                  <c:v>-39.511999999999993</c:v>
                </c:pt>
                <c:pt idx="22920">
                  <c:v>-39.509999999999991</c:v>
                </c:pt>
                <c:pt idx="22921">
                  <c:v>-39.507999999999996</c:v>
                </c:pt>
                <c:pt idx="22922">
                  <c:v>-39.505999999999993</c:v>
                </c:pt>
                <c:pt idx="22923">
                  <c:v>-39.503999999999998</c:v>
                </c:pt>
                <c:pt idx="22924">
                  <c:v>-39.501999999999995</c:v>
                </c:pt>
                <c:pt idx="22925">
                  <c:v>-39.499999999999993</c:v>
                </c:pt>
                <c:pt idx="22926">
                  <c:v>-39.497999999999998</c:v>
                </c:pt>
                <c:pt idx="22927">
                  <c:v>-39.495999999999995</c:v>
                </c:pt>
                <c:pt idx="22928">
                  <c:v>-39.493999999999993</c:v>
                </c:pt>
                <c:pt idx="22929">
                  <c:v>-39.491999999999997</c:v>
                </c:pt>
                <c:pt idx="22930">
                  <c:v>-39.489999999999995</c:v>
                </c:pt>
                <c:pt idx="22931">
                  <c:v>-39.487999999999992</c:v>
                </c:pt>
                <c:pt idx="22932">
                  <c:v>-39.485999999999997</c:v>
                </c:pt>
                <c:pt idx="22933">
                  <c:v>-39.483999999999995</c:v>
                </c:pt>
                <c:pt idx="22934">
                  <c:v>-39.481999999999992</c:v>
                </c:pt>
                <c:pt idx="22935">
                  <c:v>-39.479999999999997</c:v>
                </c:pt>
                <c:pt idx="22936">
                  <c:v>-39.477999999999994</c:v>
                </c:pt>
                <c:pt idx="22937">
                  <c:v>-39.475999999999992</c:v>
                </c:pt>
                <c:pt idx="22938">
                  <c:v>-39.473999999999997</c:v>
                </c:pt>
                <c:pt idx="22939">
                  <c:v>-39.471999999999994</c:v>
                </c:pt>
                <c:pt idx="22940">
                  <c:v>-39.469999999999992</c:v>
                </c:pt>
                <c:pt idx="22941">
                  <c:v>-39.467999999999996</c:v>
                </c:pt>
                <c:pt idx="22942">
                  <c:v>-39.465999999999994</c:v>
                </c:pt>
                <c:pt idx="22943">
                  <c:v>-39.463999999999992</c:v>
                </c:pt>
                <c:pt idx="22944">
                  <c:v>-39.461999999999996</c:v>
                </c:pt>
                <c:pt idx="22945">
                  <c:v>-39.459999999999994</c:v>
                </c:pt>
                <c:pt idx="22946">
                  <c:v>-39.457999999999991</c:v>
                </c:pt>
                <c:pt idx="22947">
                  <c:v>-39.455999999999996</c:v>
                </c:pt>
                <c:pt idx="22948">
                  <c:v>-39.453999999999994</c:v>
                </c:pt>
                <c:pt idx="22949">
                  <c:v>-39.451999999999991</c:v>
                </c:pt>
                <c:pt idx="22950">
                  <c:v>-39.449999999999996</c:v>
                </c:pt>
                <c:pt idx="22951">
                  <c:v>-39.447999999999993</c:v>
                </c:pt>
                <c:pt idx="22952">
                  <c:v>-39.445999999999991</c:v>
                </c:pt>
                <c:pt idx="22953">
                  <c:v>-39.443999999999996</c:v>
                </c:pt>
                <c:pt idx="22954">
                  <c:v>-39.441999999999993</c:v>
                </c:pt>
                <c:pt idx="22955">
                  <c:v>-39.44</c:v>
                </c:pt>
                <c:pt idx="22956">
                  <c:v>-39.437999999999995</c:v>
                </c:pt>
                <c:pt idx="22957">
                  <c:v>-39.435999999999993</c:v>
                </c:pt>
                <c:pt idx="22958">
                  <c:v>-39.433999999999997</c:v>
                </c:pt>
                <c:pt idx="22959">
                  <c:v>-39.431999999999995</c:v>
                </c:pt>
                <c:pt idx="22960">
                  <c:v>-39.429999999999993</c:v>
                </c:pt>
                <c:pt idx="22961">
                  <c:v>-39.427999999999997</c:v>
                </c:pt>
                <c:pt idx="22962">
                  <c:v>-39.425999999999995</c:v>
                </c:pt>
                <c:pt idx="22963">
                  <c:v>-39.423999999999992</c:v>
                </c:pt>
                <c:pt idx="22964">
                  <c:v>-39.421999999999997</c:v>
                </c:pt>
                <c:pt idx="22965">
                  <c:v>-39.419999999999995</c:v>
                </c:pt>
                <c:pt idx="22966">
                  <c:v>-39.417999999999992</c:v>
                </c:pt>
                <c:pt idx="22967">
                  <c:v>-39.415999999999997</c:v>
                </c:pt>
                <c:pt idx="22968">
                  <c:v>-39.413999999999994</c:v>
                </c:pt>
                <c:pt idx="22969">
                  <c:v>-39.411999999999992</c:v>
                </c:pt>
                <c:pt idx="22970">
                  <c:v>-39.409999999999997</c:v>
                </c:pt>
                <c:pt idx="22971">
                  <c:v>-39.407999999999994</c:v>
                </c:pt>
                <c:pt idx="22972">
                  <c:v>-39.405999999999992</c:v>
                </c:pt>
                <c:pt idx="22973">
                  <c:v>-39.403999999999996</c:v>
                </c:pt>
                <c:pt idx="22974">
                  <c:v>-39.401999999999994</c:v>
                </c:pt>
                <c:pt idx="22975">
                  <c:v>-39.399999999999991</c:v>
                </c:pt>
                <c:pt idx="22976">
                  <c:v>-39.397999999999996</c:v>
                </c:pt>
                <c:pt idx="22977">
                  <c:v>-39.395999999999994</c:v>
                </c:pt>
                <c:pt idx="22978">
                  <c:v>-39.393999999999991</c:v>
                </c:pt>
                <c:pt idx="22979">
                  <c:v>-39.391999999999996</c:v>
                </c:pt>
                <c:pt idx="22980">
                  <c:v>-39.389999999999993</c:v>
                </c:pt>
                <c:pt idx="22981">
                  <c:v>-39.387999999999991</c:v>
                </c:pt>
                <c:pt idx="22982">
                  <c:v>-39.385999999999996</c:v>
                </c:pt>
                <c:pt idx="22983">
                  <c:v>-39.383999999999993</c:v>
                </c:pt>
                <c:pt idx="22984">
                  <c:v>-39.381999999999991</c:v>
                </c:pt>
                <c:pt idx="22985">
                  <c:v>-39.379999999999995</c:v>
                </c:pt>
                <c:pt idx="22986">
                  <c:v>-39.377999999999993</c:v>
                </c:pt>
                <c:pt idx="22987">
                  <c:v>-39.375999999999998</c:v>
                </c:pt>
                <c:pt idx="22988">
                  <c:v>-39.373999999999995</c:v>
                </c:pt>
                <c:pt idx="22989">
                  <c:v>-39.371999999999993</c:v>
                </c:pt>
                <c:pt idx="22990">
                  <c:v>-39.369999999999997</c:v>
                </c:pt>
                <c:pt idx="22991">
                  <c:v>-39.367999999999995</c:v>
                </c:pt>
                <c:pt idx="22992">
                  <c:v>-39.365999999999993</c:v>
                </c:pt>
                <c:pt idx="22993">
                  <c:v>-39.363999999999997</c:v>
                </c:pt>
                <c:pt idx="22994">
                  <c:v>-39.361999999999995</c:v>
                </c:pt>
                <c:pt idx="22995">
                  <c:v>-39.359999999999992</c:v>
                </c:pt>
                <c:pt idx="22996">
                  <c:v>-39.357999999999997</c:v>
                </c:pt>
                <c:pt idx="22997">
                  <c:v>-39.355999999999995</c:v>
                </c:pt>
                <c:pt idx="22998">
                  <c:v>-39.353999999999992</c:v>
                </c:pt>
                <c:pt idx="22999">
                  <c:v>-39.351999999999997</c:v>
                </c:pt>
                <c:pt idx="23000">
                  <c:v>-39.349999999999994</c:v>
                </c:pt>
                <c:pt idx="23001">
                  <c:v>-39.347999999999992</c:v>
                </c:pt>
                <c:pt idx="23002">
                  <c:v>-39.345999999999997</c:v>
                </c:pt>
                <c:pt idx="23003">
                  <c:v>-39.343999999999994</c:v>
                </c:pt>
                <c:pt idx="23004">
                  <c:v>-39.341999999999992</c:v>
                </c:pt>
                <c:pt idx="23005">
                  <c:v>-39.339999999999996</c:v>
                </c:pt>
                <c:pt idx="23006">
                  <c:v>-39.337999999999994</c:v>
                </c:pt>
                <c:pt idx="23007">
                  <c:v>-39.335999999999991</c:v>
                </c:pt>
                <c:pt idx="23008">
                  <c:v>-39.333999999999996</c:v>
                </c:pt>
                <c:pt idx="23009">
                  <c:v>-39.331999999999994</c:v>
                </c:pt>
                <c:pt idx="23010">
                  <c:v>-39.329999999999991</c:v>
                </c:pt>
                <c:pt idx="23011">
                  <c:v>-39.327999999999996</c:v>
                </c:pt>
                <c:pt idx="23012">
                  <c:v>-39.325999999999993</c:v>
                </c:pt>
                <c:pt idx="23013">
                  <c:v>-39.323999999999991</c:v>
                </c:pt>
                <c:pt idx="23014">
                  <c:v>-39.321999999999996</c:v>
                </c:pt>
                <c:pt idx="23015">
                  <c:v>-39.319999999999993</c:v>
                </c:pt>
                <c:pt idx="23016">
                  <c:v>-39.317999999999998</c:v>
                </c:pt>
                <c:pt idx="23017">
                  <c:v>-39.315999999999995</c:v>
                </c:pt>
                <c:pt idx="23018">
                  <c:v>-39.313999999999993</c:v>
                </c:pt>
                <c:pt idx="23019">
                  <c:v>-39.311999999999998</c:v>
                </c:pt>
                <c:pt idx="23020">
                  <c:v>-39.309999999999995</c:v>
                </c:pt>
                <c:pt idx="23021">
                  <c:v>-39.307999999999993</c:v>
                </c:pt>
                <c:pt idx="23022">
                  <c:v>-39.305999999999997</c:v>
                </c:pt>
                <c:pt idx="23023">
                  <c:v>-39.303999999999995</c:v>
                </c:pt>
                <c:pt idx="23024">
                  <c:v>-39.301999999999992</c:v>
                </c:pt>
                <c:pt idx="23025">
                  <c:v>-39.299999999999997</c:v>
                </c:pt>
                <c:pt idx="23026">
                  <c:v>-39.297999999999995</c:v>
                </c:pt>
                <c:pt idx="23027">
                  <c:v>-39.295999999999992</c:v>
                </c:pt>
                <c:pt idx="23028">
                  <c:v>-39.293999999999997</c:v>
                </c:pt>
                <c:pt idx="23029">
                  <c:v>-39.291999999999994</c:v>
                </c:pt>
                <c:pt idx="23030">
                  <c:v>-39.289999999999992</c:v>
                </c:pt>
                <c:pt idx="23031">
                  <c:v>-39.287999999999997</c:v>
                </c:pt>
                <c:pt idx="23032">
                  <c:v>-39.285999999999994</c:v>
                </c:pt>
                <c:pt idx="23033">
                  <c:v>-39.283999999999992</c:v>
                </c:pt>
                <c:pt idx="23034">
                  <c:v>-39.281999999999996</c:v>
                </c:pt>
                <c:pt idx="23035">
                  <c:v>-39.279999999999994</c:v>
                </c:pt>
                <c:pt idx="23036">
                  <c:v>-39.277999999999992</c:v>
                </c:pt>
                <c:pt idx="23037">
                  <c:v>-39.275999999999996</c:v>
                </c:pt>
                <c:pt idx="23038">
                  <c:v>-39.273999999999994</c:v>
                </c:pt>
                <c:pt idx="23039">
                  <c:v>-39.271999999999991</c:v>
                </c:pt>
                <c:pt idx="23040">
                  <c:v>-39.269999999999996</c:v>
                </c:pt>
                <c:pt idx="23041">
                  <c:v>-39.267999999999994</c:v>
                </c:pt>
                <c:pt idx="23042">
                  <c:v>-39.265999999999991</c:v>
                </c:pt>
                <c:pt idx="23043">
                  <c:v>-39.263999999999996</c:v>
                </c:pt>
                <c:pt idx="23044">
                  <c:v>-39.261999999999993</c:v>
                </c:pt>
                <c:pt idx="23045">
                  <c:v>-39.259999999999991</c:v>
                </c:pt>
                <c:pt idx="23046">
                  <c:v>-39.257999999999996</c:v>
                </c:pt>
                <c:pt idx="23047">
                  <c:v>-39.255999999999993</c:v>
                </c:pt>
                <c:pt idx="23048">
                  <c:v>-39.253999999999998</c:v>
                </c:pt>
                <c:pt idx="23049">
                  <c:v>-39.251999999999995</c:v>
                </c:pt>
                <c:pt idx="23050">
                  <c:v>-39.249999999999993</c:v>
                </c:pt>
                <c:pt idx="23051">
                  <c:v>-39.247999999999998</c:v>
                </c:pt>
                <c:pt idx="23052">
                  <c:v>-39.245999999999995</c:v>
                </c:pt>
                <c:pt idx="23053">
                  <c:v>-39.243999999999993</c:v>
                </c:pt>
                <c:pt idx="23054">
                  <c:v>-39.241999999999997</c:v>
                </c:pt>
                <c:pt idx="23055">
                  <c:v>-39.239999999999995</c:v>
                </c:pt>
                <c:pt idx="23056">
                  <c:v>-39.237999999999992</c:v>
                </c:pt>
                <c:pt idx="23057">
                  <c:v>-39.235999999999997</c:v>
                </c:pt>
                <c:pt idx="23058">
                  <c:v>-39.233999999999995</c:v>
                </c:pt>
                <c:pt idx="23059">
                  <c:v>-39.231999999999992</c:v>
                </c:pt>
                <c:pt idx="23060">
                  <c:v>-39.229999999999997</c:v>
                </c:pt>
                <c:pt idx="23061">
                  <c:v>-39.227999999999994</c:v>
                </c:pt>
                <c:pt idx="23062">
                  <c:v>-39.225999999999992</c:v>
                </c:pt>
                <c:pt idx="23063">
                  <c:v>-39.223999999999997</c:v>
                </c:pt>
                <c:pt idx="23064">
                  <c:v>-39.221999999999994</c:v>
                </c:pt>
                <c:pt idx="23065">
                  <c:v>-39.219999999999992</c:v>
                </c:pt>
                <c:pt idx="23066">
                  <c:v>-39.217999999999996</c:v>
                </c:pt>
                <c:pt idx="23067">
                  <c:v>-39.215999999999994</c:v>
                </c:pt>
                <c:pt idx="23068">
                  <c:v>-39.213999999999992</c:v>
                </c:pt>
                <c:pt idx="23069">
                  <c:v>-39.211999999999996</c:v>
                </c:pt>
                <c:pt idx="23070">
                  <c:v>-39.209999999999994</c:v>
                </c:pt>
                <c:pt idx="23071">
                  <c:v>-39.207999999999991</c:v>
                </c:pt>
                <c:pt idx="23072">
                  <c:v>-39.205999999999996</c:v>
                </c:pt>
                <c:pt idx="23073">
                  <c:v>-39.203999999999994</c:v>
                </c:pt>
                <c:pt idx="23074">
                  <c:v>-39.201999999999991</c:v>
                </c:pt>
                <c:pt idx="23075">
                  <c:v>-39.199999999999996</c:v>
                </c:pt>
                <c:pt idx="23076">
                  <c:v>-39.197999999999993</c:v>
                </c:pt>
                <c:pt idx="23077">
                  <c:v>-39.195999999999991</c:v>
                </c:pt>
                <c:pt idx="23078">
                  <c:v>-39.193999999999996</c:v>
                </c:pt>
                <c:pt idx="23079">
                  <c:v>-39.191999999999993</c:v>
                </c:pt>
                <c:pt idx="23080">
                  <c:v>-39.19</c:v>
                </c:pt>
                <c:pt idx="23081">
                  <c:v>-39.187999999999995</c:v>
                </c:pt>
                <c:pt idx="23082">
                  <c:v>-39.185999999999993</c:v>
                </c:pt>
                <c:pt idx="23083">
                  <c:v>-39.183999999999997</c:v>
                </c:pt>
                <c:pt idx="23084">
                  <c:v>-39.181999999999995</c:v>
                </c:pt>
                <c:pt idx="23085">
                  <c:v>-39.179999999999993</c:v>
                </c:pt>
                <c:pt idx="23086">
                  <c:v>-39.177999999999997</c:v>
                </c:pt>
                <c:pt idx="23087">
                  <c:v>-39.175999999999995</c:v>
                </c:pt>
                <c:pt idx="23088">
                  <c:v>-39.173999999999992</c:v>
                </c:pt>
                <c:pt idx="23089">
                  <c:v>-39.171999999999997</c:v>
                </c:pt>
                <c:pt idx="23090">
                  <c:v>-39.169999999999995</c:v>
                </c:pt>
                <c:pt idx="23091">
                  <c:v>-39.167999999999992</c:v>
                </c:pt>
                <c:pt idx="23092">
                  <c:v>-39.165999999999997</c:v>
                </c:pt>
                <c:pt idx="23093">
                  <c:v>-39.163999999999994</c:v>
                </c:pt>
                <c:pt idx="23094">
                  <c:v>-39.161999999999992</c:v>
                </c:pt>
                <c:pt idx="23095">
                  <c:v>-39.159999999999997</c:v>
                </c:pt>
                <c:pt idx="23096">
                  <c:v>-39.157999999999994</c:v>
                </c:pt>
                <c:pt idx="23097">
                  <c:v>-39.155999999999992</c:v>
                </c:pt>
                <c:pt idx="23098">
                  <c:v>-39.153999999999996</c:v>
                </c:pt>
                <c:pt idx="23099">
                  <c:v>-39.151999999999994</c:v>
                </c:pt>
                <c:pt idx="23100">
                  <c:v>-39.149999999999991</c:v>
                </c:pt>
                <c:pt idx="23101">
                  <c:v>-39.147999999999996</c:v>
                </c:pt>
                <c:pt idx="23102">
                  <c:v>-39.145999999999994</c:v>
                </c:pt>
                <c:pt idx="23103">
                  <c:v>-39.143999999999991</c:v>
                </c:pt>
                <c:pt idx="23104">
                  <c:v>-39.141999999999996</c:v>
                </c:pt>
                <c:pt idx="23105">
                  <c:v>-39.139999999999993</c:v>
                </c:pt>
                <c:pt idx="23106">
                  <c:v>-39.137999999999991</c:v>
                </c:pt>
                <c:pt idx="23107">
                  <c:v>-39.135999999999996</c:v>
                </c:pt>
                <c:pt idx="23108">
                  <c:v>-39.133999999999993</c:v>
                </c:pt>
                <c:pt idx="23109">
                  <c:v>-39.131999999999991</c:v>
                </c:pt>
                <c:pt idx="23110">
                  <c:v>-39.129999999999995</c:v>
                </c:pt>
                <c:pt idx="23111">
                  <c:v>-39.127999999999993</c:v>
                </c:pt>
                <c:pt idx="23112">
                  <c:v>-39.125999999999998</c:v>
                </c:pt>
                <c:pt idx="23113">
                  <c:v>-39.123999999999995</c:v>
                </c:pt>
                <c:pt idx="23114">
                  <c:v>-39.121999999999993</c:v>
                </c:pt>
                <c:pt idx="23115">
                  <c:v>-39.119999999999997</c:v>
                </c:pt>
                <c:pt idx="23116">
                  <c:v>-39.117999999999995</c:v>
                </c:pt>
                <c:pt idx="23117">
                  <c:v>-39.115999999999993</c:v>
                </c:pt>
                <c:pt idx="23118">
                  <c:v>-39.113999999999997</c:v>
                </c:pt>
                <c:pt idx="23119">
                  <c:v>-39.111999999999995</c:v>
                </c:pt>
                <c:pt idx="23120">
                  <c:v>-39.109999999999992</c:v>
                </c:pt>
                <c:pt idx="23121">
                  <c:v>-39.107999999999997</c:v>
                </c:pt>
                <c:pt idx="23122">
                  <c:v>-39.105999999999995</c:v>
                </c:pt>
                <c:pt idx="23123">
                  <c:v>-39.103999999999992</c:v>
                </c:pt>
                <c:pt idx="23124">
                  <c:v>-39.101999999999997</c:v>
                </c:pt>
                <c:pt idx="23125">
                  <c:v>-39.099999999999994</c:v>
                </c:pt>
                <c:pt idx="23126">
                  <c:v>-39.097999999999992</c:v>
                </c:pt>
                <c:pt idx="23127">
                  <c:v>-39.095999999999997</c:v>
                </c:pt>
                <c:pt idx="23128">
                  <c:v>-39.093999999999994</c:v>
                </c:pt>
                <c:pt idx="23129">
                  <c:v>-39.091999999999992</c:v>
                </c:pt>
                <c:pt idx="23130">
                  <c:v>-39.089999999999996</c:v>
                </c:pt>
                <c:pt idx="23131">
                  <c:v>-39.087999999999994</c:v>
                </c:pt>
                <c:pt idx="23132">
                  <c:v>-39.085999999999991</c:v>
                </c:pt>
                <c:pt idx="23133">
                  <c:v>-39.083999999999996</c:v>
                </c:pt>
                <c:pt idx="23134">
                  <c:v>-39.081999999999994</c:v>
                </c:pt>
                <c:pt idx="23135">
                  <c:v>-39.079999999999991</c:v>
                </c:pt>
                <c:pt idx="23136">
                  <c:v>-39.077999999999996</c:v>
                </c:pt>
                <c:pt idx="23137">
                  <c:v>-39.075999999999993</c:v>
                </c:pt>
                <c:pt idx="23138">
                  <c:v>-39.073999999999991</c:v>
                </c:pt>
                <c:pt idx="23139">
                  <c:v>-39.071999999999996</c:v>
                </c:pt>
                <c:pt idx="23140">
                  <c:v>-39.069999999999993</c:v>
                </c:pt>
                <c:pt idx="23141">
                  <c:v>-39.067999999999998</c:v>
                </c:pt>
                <c:pt idx="23142">
                  <c:v>-39.065999999999995</c:v>
                </c:pt>
                <c:pt idx="23143">
                  <c:v>-39.063999999999993</c:v>
                </c:pt>
                <c:pt idx="23144">
                  <c:v>-39.061999999999998</c:v>
                </c:pt>
                <c:pt idx="23145">
                  <c:v>-39.059999999999995</c:v>
                </c:pt>
                <c:pt idx="23146">
                  <c:v>-39.057999999999993</c:v>
                </c:pt>
                <c:pt idx="23147">
                  <c:v>-39.055999999999997</c:v>
                </c:pt>
                <c:pt idx="23148">
                  <c:v>-39.053999999999995</c:v>
                </c:pt>
                <c:pt idx="23149">
                  <c:v>-39.051999999999992</c:v>
                </c:pt>
                <c:pt idx="23150">
                  <c:v>-39.049999999999997</c:v>
                </c:pt>
                <c:pt idx="23151">
                  <c:v>-39.047999999999995</c:v>
                </c:pt>
                <c:pt idx="23152">
                  <c:v>-39.045999999999992</c:v>
                </c:pt>
                <c:pt idx="23153">
                  <c:v>-39.043999999999997</c:v>
                </c:pt>
                <c:pt idx="23154">
                  <c:v>-39.041999999999994</c:v>
                </c:pt>
                <c:pt idx="23155">
                  <c:v>-39.039999999999992</c:v>
                </c:pt>
                <c:pt idx="23156">
                  <c:v>-39.037999999999997</c:v>
                </c:pt>
                <c:pt idx="23157">
                  <c:v>-39.035999999999994</c:v>
                </c:pt>
                <c:pt idx="23158">
                  <c:v>-39.033999999999992</c:v>
                </c:pt>
                <c:pt idx="23159">
                  <c:v>-39.031999999999996</c:v>
                </c:pt>
                <c:pt idx="23160">
                  <c:v>-39.029999999999994</c:v>
                </c:pt>
                <c:pt idx="23161">
                  <c:v>-39.027999999999992</c:v>
                </c:pt>
                <c:pt idx="23162">
                  <c:v>-39.025999999999996</c:v>
                </c:pt>
                <c:pt idx="23163">
                  <c:v>-39.023999999999994</c:v>
                </c:pt>
                <c:pt idx="23164">
                  <c:v>-39.021999999999991</c:v>
                </c:pt>
                <c:pt idx="23165">
                  <c:v>-39.019999999999996</c:v>
                </c:pt>
                <c:pt idx="23166">
                  <c:v>-39.017999999999994</c:v>
                </c:pt>
                <c:pt idx="23167">
                  <c:v>-39.015999999999991</c:v>
                </c:pt>
                <c:pt idx="23168">
                  <c:v>-39.013999999999996</c:v>
                </c:pt>
                <c:pt idx="23169">
                  <c:v>-39.011999999999993</c:v>
                </c:pt>
                <c:pt idx="23170">
                  <c:v>-39.009999999999991</c:v>
                </c:pt>
                <c:pt idx="23171">
                  <c:v>-39.007999999999996</c:v>
                </c:pt>
                <c:pt idx="23172">
                  <c:v>-39.005999999999993</c:v>
                </c:pt>
                <c:pt idx="23173">
                  <c:v>-39.003999999999998</c:v>
                </c:pt>
                <c:pt idx="23174">
                  <c:v>-39.001999999999995</c:v>
                </c:pt>
                <c:pt idx="23175">
                  <c:v>-38.999999999999993</c:v>
                </c:pt>
                <c:pt idx="23176">
                  <c:v>-38.997999999999998</c:v>
                </c:pt>
                <c:pt idx="23177">
                  <c:v>-38.995999999999995</c:v>
                </c:pt>
                <c:pt idx="23178">
                  <c:v>-38.993999999999993</c:v>
                </c:pt>
                <c:pt idx="23179">
                  <c:v>-38.991999999999997</c:v>
                </c:pt>
                <c:pt idx="23180">
                  <c:v>-38.989999999999995</c:v>
                </c:pt>
                <c:pt idx="23181">
                  <c:v>-38.987999999999992</c:v>
                </c:pt>
                <c:pt idx="23182">
                  <c:v>-38.985999999999997</c:v>
                </c:pt>
                <c:pt idx="23183">
                  <c:v>-38.983999999999995</c:v>
                </c:pt>
                <c:pt idx="23184">
                  <c:v>-38.981999999999992</c:v>
                </c:pt>
                <c:pt idx="23185">
                  <c:v>-38.979999999999997</c:v>
                </c:pt>
                <c:pt idx="23186">
                  <c:v>-38.977999999999994</c:v>
                </c:pt>
                <c:pt idx="23187">
                  <c:v>-38.975999999999992</c:v>
                </c:pt>
                <c:pt idx="23188">
                  <c:v>-38.973999999999997</c:v>
                </c:pt>
                <c:pt idx="23189">
                  <c:v>-38.971999999999994</c:v>
                </c:pt>
                <c:pt idx="23190">
                  <c:v>-38.969999999999992</c:v>
                </c:pt>
                <c:pt idx="23191">
                  <c:v>-38.967999999999996</c:v>
                </c:pt>
                <c:pt idx="23192">
                  <c:v>-38.965999999999994</c:v>
                </c:pt>
                <c:pt idx="23193">
                  <c:v>-38.963999999999992</c:v>
                </c:pt>
                <c:pt idx="23194">
                  <c:v>-38.961999999999996</c:v>
                </c:pt>
                <c:pt idx="23195">
                  <c:v>-38.959999999999994</c:v>
                </c:pt>
                <c:pt idx="23196">
                  <c:v>-38.957999999999991</c:v>
                </c:pt>
                <c:pt idx="23197">
                  <c:v>-38.955999999999996</c:v>
                </c:pt>
                <c:pt idx="23198">
                  <c:v>-38.953999999999994</c:v>
                </c:pt>
                <c:pt idx="23199">
                  <c:v>-38.951999999999991</c:v>
                </c:pt>
                <c:pt idx="23200">
                  <c:v>-38.949999999999996</c:v>
                </c:pt>
                <c:pt idx="23201">
                  <c:v>-38.947999999999993</c:v>
                </c:pt>
                <c:pt idx="23202">
                  <c:v>-38.945999999999991</c:v>
                </c:pt>
                <c:pt idx="23203">
                  <c:v>-38.943999999999996</c:v>
                </c:pt>
                <c:pt idx="23204">
                  <c:v>-38.941999999999993</c:v>
                </c:pt>
                <c:pt idx="23205">
                  <c:v>-38.94</c:v>
                </c:pt>
                <c:pt idx="23206">
                  <c:v>-38.937999999999995</c:v>
                </c:pt>
                <c:pt idx="23207">
                  <c:v>-38.935999999999993</c:v>
                </c:pt>
                <c:pt idx="23208">
                  <c:v>-38.933999999999997</c:v>
                </c:pt>
                <c:pt idx="23209">
                  <c:v>-38.931999999999995</c:v>
                </c:pt>
                <c:pt idx="23210">
                  <c:v>-38.929999999999993</c:v>
                </c:pt>
                <c:pt idx="23211">
                  <c:v>-38.927999999999997</c:v>
                </c:pt>
                <c:pt idx="23212">
                  <c:v>-38.925999999999995</c:v>
                </c:pt>
                <c:pt idx="23213">
                  <c:v>-38.923999999999992</c:v>
                </c:pt>
                <c:pt idx="23214">
                  <c:v>-38.921999999999997</c:v>
                </c:pt>
                <c:pt idx="23215">
                  <c:v>-38.919999999999995</c:v>
                </c:pt>
                <c:pt idx="23216">
                  <c:v>-38.917999999999992</c:v>
                </c:pt>
                <c:pt idx="23217">
                  <c:v>-38.915999999999997</c:v>
                </c:pt>
                <c:pt idx="23218">
                  <c:v>-38.913999999999994</c:v>
                </c:pt>
                <c:pt idx="23219">
                  <c:v>-38.911999999999992</c:v>
                </c:pt>
                <c:pt idx="23220">
                  <c:v>-38.909999999999997</c:v>
                </c:pt>
                <c:pt idx="23221">
                  <c:v>-38.907999999999994</c:v>
                </c:pt>
                <c:pt idx="23222">
                  <c:v>-38.905999999999992</c:v>
                </c:pt>
                <c:pt idx="23223">
                  <c:v>-38.903999999999996</c:v>
                </c:pt>
                <c:pt idx="23224">
                  <c:v>-38.901999999999994</c:v>
                </c:pt>
                <c:pt idx="23225">
                  <c:v>-38.899999999999991</c:v>
                </c:pt>
                <c:pt idx="23226">
                  <c:v>-38.897999999999996</c:v>
                </c:pt>
                <c:pt idx="23227">
                  <c:v>-38.895999999999994</c:v>
                </c:pt>
                <c:pt idx="23228">
                  <c:v>-38.893999999999991</c:v>
                </c:pt>
                <c:pt idx="23229">
                  <c:v>-38.891999999999996</c:v>
                </c:pt>
                <c:pt idx="23230">
                  <c:v>-38.889999999999993</c:v>
                </c:pt>
                <c:pt idx="23231">
                  <c:v>-38.887999999999991</c:v>
                </c:pt>
                <c:pt idx="23232">
                  <c:v>-38.885999999999996</c:v>
                </c:pt>
                <c:pt idx="23233">
                  <c:v>-38.883999999999993</c:v>
                </c:pt>
                <c:pt idx="23234">
                  <c:v>-38.881999999999991</c:v>
                </c:pt>
                <c:pt idx="23235">
                  <c:v>-38.879999999999995</c:v>
                </c:pt>
                <c:pt idx="23236">
                  <c:v>-38.877999999999993</c:v>
                </c:pt>
                <c:pt idx="23237">
                  <c:v>-38.875999999999998</c:v>
                </c:pt>
                <c:pt idx="23238">
                  <c:v>-38.873999999999995</c:v>
                </c:pt>
                <c:pt idx="23239">
                  <c:v>-38.871999999999993</c:v>
                </c:pt>
                <c:pt idx="23240">
                  <c:v>-38.869999999999997</c:v>
                </c:pt>
                <c:pt idx="23241">
                  <c:v>-38.867999999999995</c:v>
                </c:pt>
                <c:pt idx="23242">
                  <c:v>-38.865999999999993</c:v>
                </c:pt>
                <c:pt idx="23243">
                  <c:v>-38.863999999999997</c:v>
                </c:pt>
                <c:pt idx="23244">
                  <c:v>-38.861999999999995</c:v>
                </c:pt>
                <c:pt idx="23245">
                  <c:v>-38.859999999999992</c:v>
                </c:pt>
                <c:pt idx="23246">
                  <c:v>-38.857999999999997</c:v>
                </c:pt>
                <c:pt idx="23247">
                  <c:v>-38.855999999999995</c:v>
                </c:pt>
                <c:pt idx="23248">
                  <c:v>-38.853999999999992</c:v>
                </c:pt>
                <c:pt idx="23249">
                  <c:v>-38.851999999999997</c:v>
                </c:pt>
                <c:pt idx="23250">
                  <c:v>-38.849999999999994</c:v>
                </c:pt>
                <c:pt idx="23251">
                  <c:v>-38.847999999999992</c:v>
                </c:pt>
                <c:pt idx="23252">
                  <c:v>-38.845999999999997</c:v>
                </c:pt>
                <c:pt idx="23253">
                  <c:v>-38.843999999999994</c:v>
                </c:pt>
                <c:pt idx="23254">
                  <c:v>-38.841999999999992</c:v>
                </c:pt>
                <c:pt idx="23255">
                  <c:v>-38.839999999999996</c:v>
                </c:pt>
                <c:pt idx="23256">
                  <c:v>-38.837999999999994</c:v>
                </c:pt>
                <c:pt idx="23257">
                  <c:v>-38.835999999999991</c:v>
                </c:pt>
                <c:pt idx="23258">
                  <c:v>-38.833999999999996</c:v>
                </c:pt>
                <c:pt idx="23259">
                  <c:v>-38.831999999999994</c:v>
                </c:pt>
                <c:pt idx="23260">
                  <c:v>-38.829999999999991</c:v>
                </c:pt>
                <c:pt idx="23261">
                  <c:v>-38.827999999999996</c:v>
                </c:pt>
                <c:pt idx="23262">
                  <c:v>-38.825999999999993</c:v>
                </c:pt>
                <c:pt idx="23263">
                  <c:v>-38.823999999999991</c:v>
                </c:pt>
                <c:pt idx="23264">
                  <c:v>-38.821999999999996</c:v>
                </c:pt>
                <c:pt idx="23265">
                  <c:v>-38.819999999999993</c:v>
                </c:pt>
                <c:pt idx="23266">
                  <c:v>-38.817999999999998</c:v>
                </c:pt>
                <c:pt idx="23267">
                  <c:v>-38.815999999999995</c:v>
                </c:pt>
                <c:pt idx="23268">
                  <c:v>-38.813999999999993</c:v>
                </c:pt>
                <c:pt idx="23269">
                  <c:v>-38.811999999999998</c:v>
                </c:pt>
                <c:pt idx="23270">
                  <c:v>-38.809999999999995</c:v>
                </c:pt>
                <c:pt idx="23271">
                  <c:v>-38.807999999999993</c:v>
                </c:pt>
                <c:pt idx="23272">
                  <c:v>-38.805999999999997</c:v>
                </c:pt>
                <c:pt idx="23273">
                  <c:v>-38.803999999999995</c:v>
                </c:pt>
                <c:pt idx="23274">
                  <c:v>-38.801999999999992</c:v>
                </c:pt>
                <c:pt idx="23275">
                  <c:v>-38.799999999999997</c:v>
                </c:pt>
                <c:pt idx="23276">
                  <c:v>-38.797999999999995</c:v>
                </c:pt>
                <c:pt idx="23277">
                  <c:v>-38.795999999999992</c:v>
                </c:pt>
                <c:pt idx="23278">
                  <c:v>-38.793999999999997</c:v>
                </c:pt>
                <c:pt idx="23279">
                  <c:v>-38.791999999999994</c:v>
                </c:pt>
                <c:pt idx="23280">
                  <c:v>-38.789999999999992</c:v>
                </c:pt>
                <c:pt idx="23281">
                  <c:v>-38.787999999999997</c:v>
                </c:pt>
                <c:pt idx="23282">
                  <c:v>-38.785999999999994</c:v>
                </c:pt>
                <c:pt idx="23283">
                  <c:v>-38.783999999999992</c:v>
                </c:pt>
                <c:pt idx="23284">
                  <c:v>-38.781999999999996</c:v>
                </c:pt>
                <c:pt idx="23285">
                  <c:v>-38.779999999999994</c:v>
                </c:pt>
                <c:pt idx="23286">
                  <c:v>-38.777999999999992</c:v>
                </c:pt>
                <c:pt idx="23287">
                  <c:v>-38.775999999999996</c:v>
                </c:pt>
                <c:pt idx="23288">
                  <c:v>-38.773999999999994</c:v>
                </c:pt>
                <c:pt idx="23289">
                  <c:v>-38.771999999999991</c:v>
                </c:pt>
                <c:pt idx="23290">
                  <c:v>-38.769999999999996</c:v>
                </c:pt>
                <c:pt idx="23291">
                  <c:v>-38.767999999999994</c:v>
                </c:pt>
                <c:pt idx="23292">
                  <c:v>-38.765999999999991</c:v>
                </c:pt>
                <c:pt idx="23293">
                  <c:v>-38.763999999999996</c:v>
                </c:pt>
                <c:pt idx="23294">
                  <c:v>-38.761999999999993</c:v>
                </c:pt>
                <c:pt idx="23295">
                  <c:v>-38.759999999999991</c:v>
                </c:pt>
                <c:pt idx="23296">
                  <c:v>-38.757999999999996</c:v>
                </c:pt>
                <c:pt idx="23297">
                  <c:v>-38.755999999999993</c:v>
                </c:pt>
                <c:pt idx="23298">
                  <c:v>-38.753999999999998</c:v>
                </c:pt>
                <c:pt idx="23299">
                  <c:v>-38.751999999999995</c:v>
                </c:pt>
                <c:pt idx="23300">
                  <c:v>-38.749999999999993</c:v>
                </c:pt>
                <c:pt idx="23301">
                  <c:v>-38.747999999999998</c:v>
                </c:pt>
                <c:pt idx="23302">
                  <c:v>-38.745999999999995</c:v>
                </c:pt>
                <c:pt idx="23303">
                  <c:v>-38.743999999999993</c:v>
                </c:pt>
                <c:pt idx="23304">
                  <c:v>-38.741999999999997</c:v>
                </c:pt>
                <c:pt idx="23305">
                  <c:v>-38.739999999999995</c:v>
                </c:pt>
                <c:pt idx="23306">
                  <c:v>-38.737999999999992</c:v>
                </c:pt>
                <c:pt idx="23307">
                  <c:v>-38.735999999999997</c:v>
                </c:pt>
                <c:pt idx="23308">
                  <c:v>-38.733999999999995</c:v>
                </c:pt>
                <c:pt idx="23309">
                  <c:v>-38.731999999999992</c:v>
                </c:pt>
                <c:pt idx="23310">
                  <c:v>-38.729999999999997</c:v>
                </c:pt>
                <c:pt idx="23311">
                  <c:v>-38.727999999999994</c:v>
                </c:pt>
                <c:pt idx="23312">
                  <c:v>-38.725999999999992</c:v>
                </c:pt>
                <c:pt idx="23313">
                  <c:v>-38.723999999999997</c:v>
                </c:pt>
                <c:pt idx="23314">
                  <c:v>-38.721999999999994</c:v>
                </c:pt>
                <c:pt idx="23315">
                  <c:v>-38.719999999999992</c:v>
                </c:pt>
                <c:pt idx="23316">
                  <c:v>-38.717999999999996</c:v>
                </c:pt>
                <c:pt idx="23317">
                  <c:v>-38.715999999999994</c:v>
                </c:pt>
                <c:pt idx="23318">
                  <c:v>-38.713999999999992</c:v>
                </c:pt>
                <c:pt idx="23319">
                  <c:v>-38.711999999999996</c:v>
                </c:pt>
                <c:pt idx="23320">
                  <c:v>-38.709999999999994</c:v>
                </c:pt>
                <c:pt idx="23321">
                  <c:v>-38.707999999999991</c:v>
                </c:pt>
                <c:pt idx="23322">
                  <c:v>-38.705999999999996</c:v>
                </c:pt>
                <c:pt idx="23323">
                  <c:v>-38.703999999999994</c:v>
                </c:pt>
                <c:pt idx="23324">
                  <c:v>-38.701999999999991</c:v>
                </c:pt>
                <c:pt idx="23325">
                  <c:v>-38.699999999999996</c:v>
                </c:pt>
                <c:pt idx="23326">
                  <c:v>-38.697999999999993</c:v>
                </c:pt>
                <c:pt idx="23327">
                  <c:v>-38.695999999999991</c:v>
                </c:pt>
                <c:pt idx="23328">
                  <c:v>-38.693999999999996</c:v>
                </c:pt>
                <c:pt idx="23329">
                  <c:v>-38.691999999999993</c:v>
                </c:pt>
                <c:pt idx="23330">
                  <c:v>-38.69</c:v>
                </c:pt>
                <c:pt idx="23331">
                  <c:v>-38.687999999999995</c:v>
                </c:pt>
                <c:pt idx="23332">
                  <c:v>-38.685999999999993</c:v>
                </c:pt>
                <c:pt idx="23333">
                  <c:v>-38.683999999999997</c:v>
                </c:pt>
                <c:pt idx="23334">
                  <c:v>-38.681999999999995</c:v>
                </c:pt>
                <c:pt idx="23335">
                  <c:v>-38.679999999999993</c:v>
                </c:pt>
                <c:pt idx="23336">
                  <c:v>-38.677999999999997</c:v>
                </c:pt>
                <c:pt idx="23337">
                  <c:v>-38.675999999999995</c:v>
                </c:pt>
                <c:pt idx="23338">
                  <c:v>-38.673999999999992</c:v>
                </c:pt>
                <c:pt idx="23339">
                  <c:v>-38.671999999999997</c:v>
                </c:pt>
                <c:pt idx="23340">
                  <c:v>-38.669999999999995</c:v>
                </c:pt>
                <c:pt idx="23341">
                  <c:v>-38.667999999999992</c:v>
                </c:pt>
                <c:pt idx="23342">
                  <c:v>-38.665999999999997</c:v>
                </c:pt>
                <c:pt idx="23343">
                  <c:v>-38.663999999999994</c:v>
                </c:pt>
                <c:pt idx="23344">
                  <c:v>-38.661999999999992</c:v>
                </c:pt>
                <c:pt idx="23345">
                  <c:v>-38.659999999999997</c:v>
                </c:pt>
                <c:pt idx="23346">
                  <c:v>-38.657999999999994</c:v>
                </c:pt>
                <c:pt idx="23347">
                  <c:v>-38.655999999999992</c:v>
                </c:pt>
                <c:pt idx="23348">
                  <c:v>-38.653999999999996</c:v>
                </c:pt>
                <c:pt idx="23349">
                  <c:v>-38.651999999999994</c:v>
                </c:pt>
                <c:pt idx="23350">
                  <c:v>-38.649999999999991</c:v>
                </c:pt>
                <c:pt idx="23351">
                  <c:v>-38.647999999999996</c:v>
                </c:pt>
                <c:pt idx="23352">
                  <c:v>-38.645999999999994</c:v>
                </c:pt>
                <c:pt idx="23353">
                  <c:v>-38.643999999999991</c:v>
                </c:pt>
                <c:pt idx="23354">
                  <c:v>-38.641999999999996</c:v>
                </c:pt>
                <c:pt idx="23355">
                  <c:v>-38.639999999999993</c:v>
                </c:pt>
                <c:pt idx="23356">
                  <c:v>-38.637999999999991</c:v>
                </c:pt>
                <c:pt idx="23357">
                  <c:v>-38.635999999999996</c:v>
                </c:pt>
                <c:pt idx="23358">
                  <c:v>-38.633999999999993</c:v>
                </c:pt>
                <c:pt idx="23359">
                  <c:v>-38.631999999999991</c:v>
                </c:pt>
                <c:pt idx="23360">
                  <c:v>-38.629999999999995</c:v>
                </c:pt>
                <c:pt idx="23361">
                  <c:v>-38.627999999999993</c:v>
                </c:pt>
                <c:pt idx="23362">
                  <c:v>-38.625999999999998</c:v>
                </c:pt>
                <c:pt idx="23363">
                  <c:v>-38.623999999999995</c:v>
                </c:pt>
                <c:pt idx="23364">
                  <c:v>-38.621999999999993</c:v>
                </c:pt>
                <c:pt idx="23365">
                  <c:v>-38.619999999999997</c:v>
                </c:pt>
                <c:pt idx="23366">
                  <c:v>-38.617999999999995</c:v>
                </c:pt>
                <c:pt idx="23367">
                  <c:v>-38.615999999999993</c:v>
                </c:pt>
                <c:pt idx="23368">
                  <c:v>-38.613999999999997</c:v>
                </c:pt>
                <c:pt idx="23369">
                  <c:v>-38.611999999999995</c:v>
                </c:pt>
                <c:pt idx="23370">
                  <c:v>-38.609999999999992</c:v>
                </c:pt>
                <c:pt idx="23371">
                  <c:v>-38.607999999999997</c:v>
                </c:pt>
                <c:pt idx="23372">
                  <c:v>-38.605999999999995</c:v>
                </c:pt>
                <c:pt idx="23373">
                  <c:v>-38.603999999999992</c:v>
                </c:pt>
                <c:pt idx="23374">
                  <c:v>-38.601999999999997</c:v>
                </c:pt>
                <c:pt idx="23375">
                  <c:v>-38.599999999999994</c:v>
                </c:pt>
                <c:pt idx="23376">
                  <c:v>-38.597999999999992</c:v>
                </c:pt>
                <c:pt idx="23377">
                  <c:v>-38.595999999999997</c:v>
                </c:pt>
                <c:pt idx="23378">
                  <c:v>-38.593999999999994</c:v>
                </c:pt>
                <c:pt idx="23379">
                  <c:v>-38.591999999999992</c:v>
                </c:pt>
                <c:pt idx="23380">
                  <c:v>-38.589999999999996</c:v>
                </c:pt>
                <c:pt idx="23381">
                  <c:v>-38.587999999999994</c:v>
                </c:pt>
                <c:pt idx="23382">
                  <c:v>-38.585999999999991</c:v>
                </c:pt>
                <c:pt idx="23383">
                  <c:v>-38.583999999999996</c:v>
                </c:pt>
                <c:pt idx="23384">
                  <c:v>-38.581999999999994</c:v>
                </c:pt>
                <c:pt idx="23385">
                  <c:v>-38.579999999999991</c:v>
                </c:pt>
                <c:pt idx="23386">
                  <c:v>-38.577999999999996</c:v>
                </c:pt>
                <c:pt idx="23387">
                  <c:v>-38.575999999999993</c:v>
                </c:pt>
                <c:pt idx="23388">
                  <c:v>-38.573999999999991</c:v>
                </c:pt>
                <c:pt idx="23389">
                  <c:v>-38.571999999999996</c:v>
                </c:pt>
                <c:pt idx="23390">
                  <c:v>-38.569999999999993</c:v>
                </c:pt>
                <c:pt idx="23391">
                  <c:v>-38.567999999999998</c:v>
                </c:pt>
                <c:pt idx="23392">
                  <c:v>-38.565999999999995</c:v>
                </c:pt>
                <c:pt idx="23393">
                  <c:v>-38.563999999999993</c:v>
                </c:pt>
                <c:pt idx="23394">
                  <c:v>-38.561999999999998</c:v>
                </c:pt>
                <c:pt idx="23395">
                  <c:v>-38.559999999999995</c:v>
                </c:pt>
                <c:pt idx="23396">
                  <c:v>-38.557999999999993</c:v>
                </c:pt>
                <c:pt idx="23397">
                  <c:v>-38.555999999999997</c:v>
                </c:pt>
                <c:pt idx="23398">
                  <c:v>-38.553999999999995</c:v>
                </c:pt>
                <c:pt idx="23399">
                  <c:v>-38.551999999999992</c:v>
                </c:pt>
                <c:pt idx="23400">
                  <c:v>-38.549999999999997</c:v>
                </c:pt>
                <c:pt idx="23401">
                  <c:v>-38.547999999999995</c:v>
                </c:pt>
                <c:pt idx="23402">
                  <c:v>-38.545999999999992</c:v>
                </c:pt>
                <c:pt idx="23403">
                  <c:v>-38.543999999999997</c:v>
                </c:pt>
                <c:pt idx="23404">
                  <c:v>-38.541999999999994</c:v>
                </c:pt>
                <c:pt idx="23405">
                  <c:v>-38.539999999999992</c:v>
                </c:pt>
                <c:pt idx="23406">
                  <c:v>-38.537999999999997</c:v>
                </c:pt>
                <c:pt idx="23407">
                  <c:v>-38.535999999999994</c:v>
                </c:pt>
                <c:pt idx="23408">
                  <c:v>-38.533999999999992</c:v>
                </c:pt>
                <c:pt idx="23409">
                  <c:v>-38.531999999999996</c:v>
                </c:pt>
                <c:pt idx="23410">
                  <c:v>-38.529999999999994</c:v>
                </c:pt>
                <c:pt idx="23411">
                  <c:v>-38.527999999999992</c:v>
                </c:pt>
                <c:pt idx="23412">
                  <c:v>-38.525999999999996</c:v>
                </c:pt>
                <c:pt idx="23413">
                  <c:v>-38.523999999999994</c:v>
                </c:pt>
                <c:pt idx="23414">
                  <c:v>-38.521999999999991</c:v>
                </c:pt>
                <c:pt idx="23415">
                  <c:v>-38.519999999999996</c:v>
                </c:pt>
                <c:pt idx="23416">
                  <c:v>-38.517999999999994</c:v>
                </c:pt>
                <c:pt idx="23417">
                  <c:v>-38.515999999999991</c:v>
                </c:pt>
                <c:pt idx="23418">
                  <c:v>-38.513999999999996</c:v>
                </c:pt>
                <c:pt idx="23419">
                  <c:v>-38.511999999999993</c:v>
                </c:pt>
                <c:pt idx="23420">
                  <c:v>-38.509999999999991</c:v>
                </c:pt>
                <c:pt idx="23421">
                  <c:v>-38.507999999999996</c:v>
                </c:pt>
                <c:pt idx="23422">
                  <c:v>-38.505999999999993</c:v>
                </c:pt>
                <c:pt idx="23423">
                  <c:v>-38.503999999999998</c:v>
                </c:pt>
                <c:pt idx="23424">
                  <c:v>-38.501999999999995</c:v>
                </c:pt>
                <c:pt idx="23425">
                  <c:v>-38.499999999999993</c:v>
                </c:pt>
                <c:pt idx="23426">
                  <c:v>-38.497999999999998</c:v>
                </c:pt>
                <c:pt idx="23427">
                  <c:v>-38.495999999999995</c:v>
                </c:pt>
                <c:pt idx="23428">
                  <c:v>-38.493999999999993</c:v>
                </c:pt>
                <c:pt idx="23429">
                  <c:v>-38.491999999999997</c:v>
                </c:pt>
                <c:pt idx="23430">
                  <c:v>-38.489999999999995</c:v>
                </c:pt>
                <c:pt idx="23431">
                  <c:v>-38.487999999999992</c:v>
                </c:pt>
                <c:pt idx="23432">
                  <c:v>-38.485999999999997</c:v>
                </c:pt>
                <c:pt idx="23433">
                  <c:v>-38.483999999999995</c:v>
                </c:pt>
                <c:pt idx="23434">
                  <c:v>-38.481999999999992</c:v>
                </c:pt>
                <c:pt idx="23435">
                  <c:v>-38.479999999999997</c:v>
                </c:pt>
                <c:pt idx="23436">
                  <c:v>-38.477999999999994</c:v>
                </c:pt>
                <c:pt idx="23437">
                  <c:v>-38.475999999999992</c:v>
                </c:pt>
                <c:pt idx="23438">
                  <c:v>-38.473999999999997</c:v>
                </c:pt>
                <c:pt idx="23439">
                  <c:v>-38.471999999999994</c:v>
                </c:pt>
                <c:pt idx="23440">
                  <c:v>-38.469999999999992</c:v>
                </c:pt>
                <c:pt idx="23441">
                  <c:v>-38.467999999999996</c:v>
                </c:pt>
                <c:pt idx="23442">
                  <c:v>-38.465999999999994</c:v>
                </c:pt>
                <c:pt idx="23443">
                  <c:v>-38.463999999999992</c:v>
                </c:pt>
                <c:pt idx="23444">
                  <c:v>-38.461999999999996</c:v>
                </c:pt>
                <c:pt idx="23445">
                  <c:v>-38.459999999999994</c:v>
                </c:pt>
                <c:pt idx="23446">
                  <c:v>-38.457999999999991</c:v>
                </c:pt>
                <c:pt idx="23447">
                  <c:v>-38.455999999999996</c:v>
                </c:pt>
                <c:pt idx="23448">
                  <c:v>-38.453999999999994</c:v>
                </c:pt>
                <c:pt idx="23449">
                  <c:v>-38.451999999999991</c:v>
                </c:pt>
                <c:pt idx="23450">
                  <c:v>-38.449999999999996</c:v>
                </c:pt>
                <c:pt idx="23451">
                  <c:v>-38.447999999999993</c:v>
                </c:pt>
                <c:pt idx="23452">
                  <c:v>-38.445999999999991</c:v>
                </c:pt>
                <c:pt idx="23453">
                  <c:v>-38.443999999999996</c:v>
                </c:pt>
                <c:pt idx="23454">
                  <c:v>-38.441999999999993</c:v>
                </c:pt>
                <c:pt idx="23455">
                  <c:v>-38.44</c:v>
                </c:pt>
                <c:pt idx="23456">
                  <c:v>-38.437999999999995</c:v>
                </c:pt>
                <c:pt idx="23457">
                  <c:v>-38.435999999999993</c:v>
                </c:pt>
                <c:pt idx="23458">
                  <c:v>-38.433999999999997</c:v>
                </c:pt>
                <c:pt idx="23459">
                  <c:v>-38.431999999999995</c:v>
                </c:pt>
                <c:pt idx="23460">
                  <c:v>-38.429999999999993</c:v>
                </c:pt>
                <c:pt idx="23461">
                  <c:v>-38.427999999999997</c:v>
                </c:pt>
                <c:pt idx="23462">
                  <c:v>-38.425999999999995</c:v>
                </c:pt>
                <c:pt idx="23463">
                  <c:v>-38.423999999999992</c:v>
                </c:pt>
                <c:pt idx="23464">
                  <c:v>-38.421999999999997</c:v>
                </c:pt>
                <c:pt idx="23465">
                  <c:v>-38.419999999999995</c:v>
                </c:pt>
                <c:pt idx="23466">
                  <c:v>-38.417999999999992</c:v>
                </c:pt>
                <c:pt idx="23467">
                  <c:v>-38.415999999999997</c:v>
                </c:pt>
                <c:pt idx="23468">
                  <c:v>-38.413999999999994</c:v>
                </c:pt>
                <c:pt idx="23469">
                  <c:v>-38.411999999999992</c:v>
                </c:pt>
                <c:pt idx="23470">
                  <c:v>-38.409999999999997</c:v>
                </c:pt>
                <c:pt idx="23471">
                  <c:v>-38.407999999999994</c:v>
                </c:pt>
                <c:pt idx="23472">
                  <c:v>-38.405999999999992</c:v>
                </c:pt>
                <c:pt idx="23473">
                  <c:v>-38.403999999999996</c:v>
                </c:pt>
                <c:pt idx="23474">
                  <c:v>-38.401999999999994</c:v>
                </c:pt>
                <c:pt idx="23475">
                  <c:v>-38.399999999999991</c:v>
                </c:pt>
                <c:pt idx="23476">
                  <c:v>-38.397999999999996</c:v>
                </c:pt>
                <c:pt idx="23477">
                  <c:v>-38.395999999999994</c:v>
                </c:pt>
                <c:pt idx="23478">
                  <c:v>-38.393999999999991</c:v>
                </c:pt>
                <c:pt idx="23479">
                  <c:v>-38.391999999999996</c:v>
                </c:pt>
                <c:pt idx="23480">
                  <c:v>-38.389999999999993</c:v>
                </c:pt>
                <c:pt idx="23481">
                  <c:v>-38.387999999999991</c:v>
                </c:pt>
                <c:pt idx="23482">
                  <c:v>-38.385999999999996</c:v>
                </c:pt>
                <c:pt idx="23483">
                  <c:v>-38.383999999999993</c:v>
                </c:pt>
                <c:pt idx="23484">
                  <c:v>-38.381999999999991</c:v>
                </c:pt>
                <c:pt idx="23485">
                  <c:v>-38.379999999999995</c:v>
                </c:pt>
                <c:pt idx="23486">
                  <c:v>-38.377999999999993</c:v>
                </c:pt>
                <c:pt idx="23487">
                  <c:v>-38.375999999999998</c:v>
                </c:pt>
                <c:pt idx="23488">
                  <c:v>-38.373999999999995</c:v>
                </c:pt>
                <c:pt idx="23489">
                  <c:v>-38.371999999999993</c:v>
                </c:pt>
                <c:pt idx="23490">
                  <c:v>-38.369999999999997</c:v>
                </c:pt>
                <c:pt idx="23491">
                  <c:v>-38.367999999999995</c:v>
                </c:pt>
                <c:pt idx="23492">
                  <c:v>-38.365999999999993</c:v>
                </c:pt>
                <c:pt idx="23493">
                  <c:v>-38.363999999999997</c:v>
                </c:pt>
                <c:pt idx="23494">
                  <c:v>-38.361999999999995</c:v>
                </c:pt>
                <c:pt idx="23495">
                  <c:v>-38.359999999999992</c:v>
                </c:pt>
                <c:pt idx="23496">
                  <c:v>-38.357999999999997</c:v>
                </c:pt>
                <c:pt idx="23497">
                  <c:v>-38.355999999999995</c:v>
                </c:pt>
                <c:pt idx="23498">
                  <c:v>-38.353999999999992</c:v>
                </c:pt>
                <c:pt idx="23499">
                  <c:v>-38.351999999999997</c:v>
                </c:pt>
                <c:pt idx="23500">
                  <c:v>-38.349999999999994</c:v>
                </c:pt>
                <c:pt idx="23501">
                  <c:v>-38.347999999999992</c:v>
                </c:pt>
                <c:pt idx="23502">
                  <c:v>-38.345999999999997</c:v>
                </c:pt>
                <c:pt idx="23503">
                  <c:v>-38.343999999999994</c:v>
                </c:pt>
                <c:pt idx="23504">
                  <c:v>-38.341999999999992</c:v>
                </c:pt>
                <c:pt idx="23505">
                  <c:v>-38.339999999999996</c:v>
                </c:pt>
                <c:pt idx="23506">
                  <c:v>-38.337999999999994</c:v>
                </c:pt>
                <c:pt idx="23507">
                  <c:v>-38.335999999999991</c:v>
                </c:pt>
                <c:pt idx="23508">
                  <c:v>-38.333999999999996</c:v>
                </c:pt>
                <c:pt idx="23509">
                  <c:v>-38.331999999999994</c:v>
                </c:pt>
                <c:pt idx="23510">
                  <c:v>-38.329999999999991</c:v>
                </c:pt>
                <c:pt idx="23511">
                  <c:v>-38.327999999999996</c:v>
                </c:pt>
                <c:pt idx="23512">
                  <c:v>-38.325999999999993</c:v>
                </c:pt>
                <c:pt idx="23513">
                  <c:v>-38.323999999999991</c:v>
                </c:pt>
                <c:pt idx="23514">
                  <c:v>-38.321999999999996</c:v>
                </c:pt>
                <c:pt idx="23515">
                  <c:v>-38.319999999999993</c:v>
                </c:pt>
                <c:pt idx="23516">
                  <c:v>-38.317999999999998</c:v>
                </c:pt>
                <c:pt idx="23517">
                  <c:v>-38.315999999999995</c:v>
                </c:pt>
                <c:pt idx="23518">
                  <c:v>-38.313999999999993</c:v>
                </c:pt>
                <c:pt idx="23519">
                  <c:v>-38.311999999999998</c:v>
                </c:pt>
                <c:pt idx="23520">
                  <c:v>-38.309999999999995</c:v>
                </c:pt>
                <c:pt idx="23521">
                  <c:v>-38.307999999999993</c:v>
                </c:pt>
                <c:pt idx="23522">
                  <c:v>-38.305999999999997</c:v>
                </c:pt>
                <c:pt idx="23523">
                  <c:v>-38.303999999999995</c:v>
                </c:pt>
                <c:pt idx="23524">
                  <c:v>-38.301999999999992</c:v>
                </c:pt>
                <c:pt idx="23525">
                  <c:v>-38.299999999999997</c:v>
                </c:pt>
                <c:pt idx="23526">
                  <c:v>-38.297999999999995</c:v>
                </c:pt>
                <c:pt idx="23527">
                  <c:v>-38.295999999999992</c:v>
                </c:pt>
                <c:pt idx="23528">
                  <c:v>-38.293999999999997</c:v>
                </c:pt>
                <c:pt idx="23529">
                  <c:v>-38.291999999999994</c:v>
                </c:pt>
                <c:pt idx="23530">
                  <c:v>-38.289999999999992</c:v>
                </c:pt>
                <c:pt idx="23531">
                  <c:v>-38.287999999999997</c:v>
                </c:pt>
                <c:pt idx="23532">
                  <c:v>-38.285999999999994</c:v>
                </c:pt>
                <c:pt idx="23533">
                  <c:v>-38.283999999999992</c:v>
                </c:pt>
                <c:pt idx="23534">
                  <c:v>-38.281999999999996</c:v>
                </c:pt>
                <c:pt idx="23535">
                  <c:v>-38.279999999999994</c:v>
                </c:pt>
                <c:pt idx="23536">
                  <c:v>-38.277999999999992</c:v>
                </c:pt>
                <c:pt idx="23537">
                  <c:v>-38.275999999999996</c:v>
                </c:pt>
                <c:pt idx="23538">
                  <c:v>-38.273999999999994</c:v>
                </c:pt>
                <c:pt idx="23539">
                  <c:v>-38.271999999999991</c:v>
                </c:pt>
                <c:pt idx="23540">
                  <c:v>-38.269999999999996</c:v>
                </c:pt>
                <c:pt idx="23541">
                  <c:v>-38.267999999999994</c:v>
                </c:pt>
                <c:pt idx="23542">
                  <c:v>-38.265999999999991</c:v>
                </c:pt>
                <c:pt idx="23543">
                  <c:v>-38.263999999999996</c:v>
                </c:pt>
                <c:pt idx="23544">
                  <c:v>-38.261999999999993</c:v>
                </c:pt>
                <c:pt idx="23545">
                  <c:v>-38.259999999999991</c:v>
                </c:pt>
                <c:pt idx="23546">
                  <c:v>-38.257999999999996</c:v>
                </c:pt>
                <c:pt idx="23547">
                  <c:v>-38.255999999999993</c:v>
                </c:pt>
                <c:pt idx="23548">
                  <c:v>-38.253999999999998</c:v>
                </c:pt>
                <c:pt idx="23549">
                  <c:v>-38.251999999999995</c:v>
                </c:pt>
                <c:pt idx="23550">
                  <c:v>-38.249999999999993</c:v>
                </c:pt>
                <c:pt idx="23551">
                  <c:v>-38.247999999999998</c:v>
                </c:pt>
                <c:pt idx="23552">
                  <c:v>-38.245999999999995</c:v>
                </c:pt>
                <c:pt idx="23553">
                  <c:v>-38.243999999999993</c:v>
                </c:pt>
                <c:pt idx="23554">
                  <c:v>-38.241999999999997</c:v>
                </c:pt>
                <c:pt idx="23555">
                  <c:v>-38.239999999999995</c:v>
                </c:pt>
                <c:pt idx="23556">
                  <c:v>-38.237999999999992</c:v>
                </c:pt>
                <c:pt idx="23557">
                  <c:v>-38.235999999999997</c:v>
                </c:pt>
                <c:pt idx="23558">
                  <c:v>-38.233999999999995</c:v>
                </c:pt>
                <c:pt idx="23559">
                  <c:v>-38.231999999999992</c:v>
                </c:pt>
                <c:pt idx="23560">
                  <c:v>-38.229999999999997</c:v>
                </c:pt>
                <c:pt idx="23561">
                  <c:v>-38.227999999999994</c:v>
                </c:pt>
                <c:pt idx="23562">
                  <c:v>-38.225999999999992</c:v>
                </c:pt>
                <c:pt idx="23563">
                  <c:v>-38.223999999999997</c:v>
                </c:pt>
                <c:pt idx="23564">
                  <c:v>-38.221999999999994</c:v>
                </c:pt>
                <c:pt idx="23565">
                  <c:v>-38.219999999999992</c:v>
                </c:pt>
                <c:pt idx="23566">
                  <c:v>-38.217999999999996</c:v>
                </c:pt>
                <c:pt idx="23567">
                  <c:v>-38.215999999999994</c:v>
                </c:pt>
                <c:pt idx="23568">
                  <c:v>-38.213999999999992</c:v>
                </c:pt>
                <c:pt idx="23569">
                  <c:v>-38.211999999999996</c:v>
                </c:pt>
                <c:pt idx="23570">
                  <c:v>-38.209999999999994</c:v>
                </c:pt>
                <c:pt idx="23571">
                  <c:v>-38.207999999999991</c:v>
                </c:pt>
                <c:pt idx="23572">
                  <c:v>-38.205999999999996</c:v>
                </c:pt>
                <c:pt idx="23573">
                  <c:v>-38.203999999999994</c:v>
                </c:pt>
                <c:pt idx="23574">
                  <c:v>-38.201999999999991</c:v>
                </c:pt>
                <c:pt idx="23575">
                  <c:v>-38.199999999999996</c:v>
                </c:pt>
                <c:pt idx="23576">
                  <c:v>-38.197999999999993</c:v>
                </c:pt>
                <c:pt idx="23577">
                  <c:v>-38.195999999999991</c:v>
                </c:pt>
                <c:pt idx="23578">
                  <c:v>-38.193999999999996</c:v>
                </c:pt>
                <c:pt idx="23579">
                  <c:v>-38.191999999999993</c:v>
                </c:pt>
                <c:pt idx="23580">
                  <c:v>-38.19</c:v>
                </c:pt>
                <c:pt idx="23581">
                  <c:v>-38.187999999999995</c:v>
                </c:pt>
                <c:pt idx="23582">
                  <c:v>-38.185999999999993</c:v>
                </c:pt>
                <c:pt idx="23583">
                  <c:v>-38.183999999999997</c:v>
                </c:pt>
                <c:pt idx="23584">
                  <c:v>-38.181999999999995</c:v>
                </c:pt>
                <c:pt idx="23585">
                  <c:v>-38.179999999999993</c:v>
                </c:pt>
                <c:pt idx="23586">
                  <c:v>-38.177999999999997</c:v>
                </c:pt>
                <c:pt idx="23587">
                  <c:v>-38.175999999999995</c:v>
                </c:pt>
                <c:pt idx="23588">
                  <c:v>-38.173999999999992</c:v>
                </c:pt>
                <c:pt idx="23589">
                  <c:v>-38.171999999999997</c:v>
                </c:pt>
                <c:pt idx="23590">
                  <c:v>-38.169999999999995</c:v>
                </c:pt>
                <c:pt idx="23591">
                  <c:v>-38.167999999999992</c:v>
                </c:pt>
                <c:pt idx="23592">
                  <c:v>-38.165999999999997</c:v>
                </c:pt>
                <c:pt idx="23593">
                  <c:v>-38.163999999999994</c:v>
                </c:pt>
                <c:pt idx="23594">
                  <c:v>-38.161999999999992</c:v>
                </c:pt>
                <c:pt idx="23595">
                  <c:v>-38.159999999999997</c:v>
                </c:pt>
                <c:pt idx="23596">
                  <c:v>-38.157999999999994</c:v>
                </c:pt>
                <c:pt idx="23597">
                  <c:v>-38.155999999999992</c:v>
                </c:pt>
                <c:pt idx="23598">
                  <c:v>-38.153999999999996</c:v>
                </c:pt>
                <c:pt idx="23599">
                  <c:v>-38.151999999999994</c:v>
                </c:pt>
                <c:pt idx="23600">
                  <c:v>-38.149999999999991</c:v>
                </c:pt>
                <c:pt idx="23601">
                  <c:v>-38.147999999999996</c:v>
                </c:pt>
                <c:pt idx="23602">
                  <c:v>-38.145999999999994</c:v>
                </c:pt>
                <c:pt idx="23603">
                  <c:v>-38.143999999999991</c:v>
                </c:pt>
                <c:pt idx="23604">
                  <c:v>-38.141999999999996</c:v>
                </c:pt>
                <c:pt idx="23605">
                  <c:v>-38.139999999999993</c:v>
                </c:pt>
                <c:pt idx="23606">
                  <c:v>-38.137999999999991</c:v>
                </c:pt>
                <c:pt idx="23607">
                  <c:v>-38.135999999999996</c:v>
                </c:pt>
                <c:pt idx="23608">
                  <c:v>-38.133999999999993</c:v>
                </c:pt>
                <c:pt idx="23609">
                  <c:v>-38.131999999999991</c:v>
                </c:pt>
                <c:pt idx="23610">
                  <c:v>-38.129999999999995</c:v>
                </c:pt>
                <c:pt idx="23611">
                  <c:v>-38.127999999999993</c:v>
                </c:pt>
                <c:pt idx="23612">
                  <c:v>-38.125999999999998</c:v>
                </c:pt>
                <c:pt idx="23613">
                  <c:v>-38.123999999999995</c:v>
                </c:pt>
                <c:pt idx="23614">
                  <c:v>-38.121999999999993</c:v>
                </c:pt>
                <c:pt idx="23615">
                  <c:v>-38.119999999999997</c:v>
                </c:pt>
                <c:pt idx="23616">
                  <c:v>-38.117999999999995</c:v>
                </c:pt>
                <c:pt idx="23617">
                  <c:v>-38.115999999999993</c:v>
                </c:pt>
                <c:pt idx="23618">
                  <c:v>-38.113999999999997</c:v>
                </c:pt>
                <c:pt idx="23619">
                  <c:v>-38.111999999999995</c:v>
                </c:pt>
                <c:pt idx="23620">
                  <c:v>-38.109999999999992</c:v>
                </c:pt>
                <c:pt idx="23621">
                  <c:v>-38.107999999999997</c:v>
                </c:pt>
                <c:pt idx="23622">
                  <c:v>-38.105999999999995</c:v>
                </c:pt>
                <c:pt idx="23623">
                  <c:v>-38.103999999999992</c:v>
                </c:pt>
                <c:pt idx="23624">
                  <c:v>-38.101999999999997</c:v>
                </c:pt>
                <c:pt idx="23625">
                  <c:v>-38.099999999999994</c:v>
                </c:pt>
                <c:pt idx="23626">
                  <c:v>-38.097999999999992</c:v>
                </c:pt>
                <c:pt idx="23627">
                  <c:v>-38.095999999999997</c:v>
                </c:pt>
                <c:pt idx="23628">
                  <c:v>-38.093999999999994</c:v>
                </c:pt>
                <c:pt idx="23629">
                  <c:v>-38.091999999999992</c:v>
                </c:pt>
                <c:pt idx="23630">
                  <c:v>-38.089999999999996</c:v>
                </c:pt>
                <c:pt idx="23631">
                  <c:v>-38.087999999999994</c:v>
                </c:pt>
                <c:pt idx="23632">
                  <c:v>-38.085999999999991</c:v>
                </c:pt>
                <c:pt idx="23633">
                  <c:v>-38.083999999999996</c:v>
                </c:pt>
                <c:pt idx="23634">
                  <c:v>-38.081999999999994</c:v>
                </c:pt>
                <c:pt idx="23635">
                  <c:v>-38.079999999999991</c:v>
                </c:pt>
                <c:pt idx="23636">
                  <c:v>-38.077999999999996</c:v>
                </c:pt>
                <c:pt idx="23637">
                  <c:v>-38.075999999999993</c:v>
                </c:pt>
                <c:pt idx="23638">
                  <c:v>-38.073999999999991</c:v>
                </c:pt>
                <c:pt idx="23639">
                  <c:v>-38.071999999999996</c:v>
                </c:pt>
                <c:pt idx="23640">
                  <c:v>-38.069999999999993</c:v>
                </c:pt>
                <c:pt idx="23641">
                  <c:v>-38.067999999999998</c:v>
                </c:pt>
                <c:pt idx="23642">
                  <c:v>-38.065999999999995</c:v>
                </c:pt>
                <c:pt idx="23643">
                  <c:v>-38.063999999999993</c:v>
                </c:pt>
                <c:pt idx="23644">
                  <c:v>-38.061999999999998</c:v>
                </c:pt>
                <c:pt idx="23645">
                  <c:v>-38.059999999999995</c:v>
                </c:pt>
                <c:pt idx="23646">
                  <c:v>-38.057999999999993</c:v>
                </c:pt>
                <c:pt idx="23647">
                  <c:v>-38.055999999999997</c:v>
                </c:pt>
                <c:pt idx="23648">
                  <c:v>-38.053999999999995</c:v>
                </c:pt>
                <c:pt idx="23649">
                  <c:v>-38.051999999999992</c:v>
                </c:pt>
                <c:pt idx="23650">
                  <c:v>-38.049999999999997</c:v>
                </c:pt>
                <c:pt idx="23651">
                  <c:v>-38.047999999999995</c:v>
                </c:pt>
                <c:pt idx="23652">
                  <c:v>-38.045999999999992</c:v>
                </c:pt>
                <c:pt idx="23653">
                  <c:v>-38.043999999999997</c:v>
                </c:pt>
                <c:pt idx="23654">
                  <c:v>-38.041999999999994</c:v>
                </c:pt>
                <c:pt idx="23655">
                  <c:v>-38.039999999999992</c:v>
                </c:pt>
                <c:pt idx="23656">
                  <c:v>-38.037999999999997</c:v>
                </c:pt>
                <c:pt idx="23657">
                  <c:v>-38.035999999999994</c:v>
                </c:pt>
                <c:pt idx="23658">
                  <c:v>-38.033999999999992</c:v>
                </c:pt>
                <c:pt idx="23659">
                  <c:v>-38.031999999999996</c:v>
                </c:pt>
                <c:pt idx="23660">
                  <c:v>-38.029999999999994</c:v>
                </c:pt>
                <c:pt idx="23661">
                  <c:v>-38.027999999999992</c:v>
                </c:pt>
                <c:pt idx="23662">
                  <c:v>-38.025999999999996</c:v>
                </c:pt>
                <c:pt idx="23663">
                  <c:v>-38.023999999999994</c:v>
                </c:pt>
                <c:pt idx="23664">
                  <c:v>-38.021999999999991</c:v>
                </c:pt>
                <c:pt idx="23665">
                  <c:v>-38.019999999999996</c:v>
                </c:pt>
                <c:pt idx="23666">
                  <c:v>-38.017999999999994</c:v>
                </c:pt>
                <c:pt idx="23667">
                  <c:v>-38.015999999999991</c:v>
                </c:pt>
                <c:pt idx="23668">
                  <c:v>-38.013999999999996</c:v>
                </c:pt>
                <c:pt idx="23669">
                  <c:v>-38.011999999999993</c:v>
                </c:pt>
                <c:pt idx="23670">
                  <c:v>-38.009999999999991</c:v>
                </c:pt>
                <c:pt idx="23671">
                  <c:v>-38.007999999999996</c:v>
                </c:pt>
                <c:pt idx="23672">
                  <c:v>-38.005999999999993</c:v>
                </c:pt>
                <c:pt idx="23673">
                  <c:v>-38.003999999999998</c:v>
                </c:pt>
                <c:pt idx="23674">
                  <c:v>-38.001999999999995</c:v>
                </c:pt>
                <c:pt idx="23675">
                  <c:v>-37.999999999999993</c:v>
                </c:pt>
                <c:pt idx="23676">
                  <c:v>-37.997999999999998</c:v>
                </c:pt>
                <c:pt idx="23677">
                  <c:v>-37.995999999999995</c:v>
                </c:pt>
                <c:pt idx="23678">
                  <c:v>-37.993999999999993</c:v>
                </c:pt>
                <c:pt idx="23679">
                  <c:v>-37.991999999999997</c:v>
                </c:pt>
                <c:pt idx="23680">
                  <c:v>-37.989999999999995</c:v>
                </c:pt>
                <c:pt idx="23681">
                  <c:v>-37.987999999999992</c:v>
                </c:pt>
                <c:pt idx="23682">
                  <c:v>-37.985999999999997</c:v>
                </c:pt>
                <c:pt idx="23683">
                  <c:v>-37.983999999999995</c:v>
                </c:pt>
                <c:pt idx="23684">
                  <c:v>-37.981999999999992</c:v>
                </c:pt>
                <c:pt idx="23685">
                  <c:v>-37.979999999999997</c:v>
                </c:pt>
                <c:pt idx="23686">
                  <c:v>-37.977999999999994</c:v>
                </c:pt>
                <c:pt idx="23687">
                  <c:v>-37.975999999999992</c:v>
                </c:pt>
                <c:pt idx="23688">
                  <c:v>-37.973999999999997</c:v>
                </c:pt>
                <c:pt idx="23689">
                  <c:v>-37.971999999999994</c:v>
                </c:pt>
                <c:pt idx="23690">
                  <c:v>-37.969999999999992</c:v>
                </c:pt>
                <c:pt idx="23691">
                  <c:v>-37.967999999999996</c:v>
                </c:pt>
                <c:pt idx="23692">
                  <c:v>-37.965999999999994</c:v>
                </c:pt>
                <c:pt idx="23693">
                  <c:v>-37.963999999999992</c:v>
                </c:pt>
                <c:pt idx="23694">
                  <c:v>-37.961999999999996</c:v>
                </c:pt>
                <c:pt idx="23695">
                  <c:v>-37.959999999999994</c:v>
                </c:pt>
                <c:pt idx="23696">
                  <c:v>-37.957999999999991</c:v>
                </c:pt>
                <c:pt idx="23697">
                  <c:v>-37.955999999999996</c:v>
                </c:pt>
                <c:pt idx="23698">
                  <c:v>-37.953999999999994</c:v>
                </c:pt>
                <c:pt idx="23699">
                  <c:v>-37.951999999999991</c:v>
                </c:pt>
                <c:pt idx="23700">
                  <c:v>-37.949999999999996</c:v>
                </c:pt>
                <c:pt idx="23701">
                  <c:v>-37.947999999999993</c:v>
                </c:pt>
                <c:pt idx="23702">
                  <c:v>-37.945999999999991</c:v>
                </c:pt>
                <c:pt idx="23703">
                  <c:v>-37.943999999999996</c:v>
                </c:pt>
                <c:pt idx="23704">
                  <c:v>-37.941999999999993</c:v>
                </c:pt>
                <c:pt idx="23705">
                  <c:v>-37.94</c:v>
                </c:pt>
                <c:pt idx="23706">
                  <c:v>-37.937999999999995</c:v>
                </c:pt>
                <c:pt idx="23707">
                  <c:v>-37.935999999999993</c:v>
                </c:pt>
                <c:pt idx="23708">
                  <c:v>-37.933999999999997</c:v>
                </c:pt>
                <c:pt idx="23709">
                  <c:v>-37.931999999999995</c:v>
                </c:pt>
                <c:pt idx="23710">
                  <c:v>-37.929999999999993</c:v>
                </c:pt>
                <c:pt idx="23711">
                  <c:v>-37.927999999999997</c:v>
                </c:pt>
                <c:pt idx="23712">
                  <c:v>-37.925999999999995</c:v>
                </c:pt>
                <c:pt idx="23713">
                  <c:v>-37.923999999999992</c:v>
                </c:pt>
                <c:pt idx="23714">
                  <c:v>-37.921999999999997</c:v>
                </c:pt>
                <c:pt idx="23715">
                  <c:v>-37.919999999999995</c:v>
                </c:pt>
                <c:pt idx="23716">
                  <c:v>-37.917999999999992</c:v>
                </c:pt>
                <c:pt idx="23717">
                  <c:v>-37.915999999999997</c:v>
                </c:pt>
                <c:pt idx="23718">
                  <c:v>-37.913999999999994</c:v>
                </c:pt>
                <c:pt idx="23719">
                  <c:v>-37.911999999999992</c:v>
                </c:pt>
                <c:pt idx="23720">
                  <c:v>-37.909999999999997</c:v>
                </c:pt>
                <c:pt idx="23721">
                  <c:v>-37.907999999999994</c:v>
                </c:pt>
                <c:pt idx="23722">
                  <c:v>-37.905999999999992</c:v>
                </c:pt>
                <c:pt idx="23723">
                  <c:v>-37.903999999999996</c:v>
                </c:pt>
                <c:pt idx="23724">
                  <c:v>-37.901999999999994</c:v>
                </c:pt>
                <c:pt idx="23725">
                  <c:v>-37.899999999999991</c:v>
                </c:pt>
                <c:pt idx="23726">
                  <c:v>-37.897999999999996</c:v>
                </c:pt>
                <c:pt idx="23727">
                  <c:v>-37.895999999999994</c:v>
                </c:pt>
                <c:pt idx="23728">
                  <c:v>-37.893999999999991</c:v>
                </c:pt>
                <c:pt idx="23729">
                  <c:v>-37.891999999999996</c:v>
                </c:pt>
                <c:pt idx="23730">
                  <c:v>-37.889999999999993</c:v>
                </c:pt>
                <c:pt idx="23731">
                  <c:v>-37.887999999999991</c:v>
                </c:pt>
                <c:pt idx="23732">
                  <c:v>-37.885999999999996</c:v>
                </c:pt>
                <c:pt idx="23733">
                  <c:v>-37.883999999999993</c:v>
                </c:pt>
                <c:pt idx="23734">
                  <c:v>-37.881999999999991</c:v>
                </c:pt>
                <c:pt idx="23735">
                  <c:v>-37.879999999999995</c:v>
                </c:pt>
                <c:pt idx="23736">
                  <c:v>-37.877999999999993</c:v>
                </c:pt>
                <c:pt idx="23737">
                  <c:v>-37.875999999999998</c:v>
                </c:pt>
                <c:pt idx="23738">
                  <c:v>-37.873999999999995</c:v>
                </c:pt>
                <c:pt idx="23739">
                  <c:v>-37.871999999999993</c:v>
                </c:pt>
                <c:pt idx="23740">
                  <c:v>-37.869999999999997</c:v>
                </c:pt>
                <c:pt idx="23741">
                  <c:v>-37.867999999999995</c:v>
                </c:pt>
                <c:pt idx="23742">
                  <c:v>-37.865999999999993</c:v>
                </c:pt>
                <c:pt idx="23743">
                  <c:v>-37.863999999999997</c:v>
                </c:pt>
                <c:pt idx="23744">
                  <c:v>-37.861999999999995</c:v>
                </c:pt>
                <c:pt idx="23745">
                  <c:v>-37.859999999999992</c:v>
                </c:pt>
                <c:pt idx="23746">
                  <c:v>-37.857999999999997</c:v>
                </c:pt>
                <c:pt idx="23747">
                  <c:v>-37.855999999999995</c:v>
                </c:pt>
                <c:pt idx="23748">
                  <c:v>-37.853999999999992</c:v>
                </c:pt>
                <c:pt idx="23749">
                  <c:v>-37.851999999999997</c:v>
                </c:pt>
                <c:pt idx="23750">
                  <c:v>-37.849999999999994</c:v>
                </c:pt>
                <c:pt idx="23751">
                  <c:v>-37.847999999999992</c:v>
                </c:pt>
                <c:pt idx="23752">
                  <c:v>-37.845999999999997</c:v>
                </c:pt>
                <c:pt idx="23753">
                  <c:v>-37.843999999999994</c:v>
                </c:pt>
                <c:pt idx="23754">
                  <c:v>-37.841999999999992</c:v>
                </c:pt>
                <c:pt idx="23755">
                  <c:v>-37.839999999999996</c:v>
                </c:pt>
                <c:pt idx="23756">
                  <c:v>-37.837999999999994</c:v>
                </c:pt>
                <c:pt idx="23757">
                  <c:v>-37.835999999999991</c:v>
                </c:pt>
                <c:pt idx="23758">
                  <c:v>-37.833999999999996</c:v>
                </c:pt>
                <c:pt idx="23759">
                  <c:v>-37.831999999999994</c:v>
                </c:pt>
                <c:pt idx="23760">
                  <c:v>-37.829999999999991</c:v>
                </c:pt>
                <c:pt idx="23761">
                  <c:v>-37.827999999999996</c:v>
                </c:pt>
                <c:pt idx="23762">
                  <c:v>-37.825999999999993</c:v>
                </c:pt>
                <c:pt idx="23763">
                  <c:v>-37.823999999999991</c:v>
                </c:pt>
                <c:pt idx="23764">
                  <c:v>-37.821999999999996</c:v>
                </c:pt>
                <c:pt idx="23765">
                  <c:v>-37.819999999999993</c:v>
                </c:pt>
                <c:pt idx="23766">
                  <c:v>-37.817999999999998</c:v>
                </c:pt>
                <c:pt idx="23767">
                  <c:v>-37.815999999999995</c:v>
                </c:pt>
                <c:pt idx="23768">
                  <c:v>-37.813999999999993</c:v>
                </c:pt>
                <c:pt idx="23769">
                  <c:v>-37.811999999999998</c:v>
                </c:pt>
                <c:pt idx="23770">
                  <c:v>-37.809999999999995</c:v>
                </c:pt>
                <c:pt idx="23771">
                  <c:v>-37.807999999999993</c:v>
                </c:pt>
                <c:pt idx="23772">
                  <c:v>-37.805999999999997</c:v>
                </c:pt>
                <c:pt idx="23773">
                  <c:v>-37.803999999999995</c:v>
                </c:pt>
                <c:pt idx="23774">
                  <c:v>-37.801999999999992</c:v>
                </c:pt>
                <c:pt idx="23775">
                  <c:v>-37.799999999999997</c:v>
                </c:pt>
                <c:pt idx="23776">
                  <c:v>-37.797999999999995</c:v>
                </c:pt>
                <c:pt idx="23777">
                  <c:v>-37.795999999999992</c:v>
                </c:pt>
                <c:pt idx="23778">
                  <c:v>-37.793999999999997</c:v>
                </c:pt>
                <c:pt idx="23779">
                  <c:v>-37.791999999999994</c:v>
                </c:pt>
                <c:pt idx="23780">
                  <c:v>-37.789999999999992</c:v>
                </c:pt>
                <c:pt idx="23781">
                  <c:v>-37.787999999999997</c:v>
                </c:pt>
                <c:pt idx="23782">
                  <c:v>-37.785999999999994</c:v>
                </c:pt>
                <c:pt idx="23783">
                  <c:v>-37.783999999999992</c:v>
                </c:pt>
                <c:pt idx="23784">
                  <c:v>-37.781999999999996</c:v>
                </c:pt>
                <c:pt idx="23785">
                  <c:v>-37.779999999999994</c:v>
                </c:pt>
                <c:pt idx="23786">
                  <c:v>-37.777999999999992</c:v>
                </c:pt>
                <c:pt idx="23787">
                  <c:v>-37.775999999999996</c:v>
                </c:pt>
                <c:pt idx="23788">
                  <c:v>-37.773999999999994</c:v>
                </c:pt>
                <c:pt idx="23789">
                  <c:v>-37.771999999999991</c:v>
                </c:pt>
                <c:pt idx="23790">
                  <c:v>-37.769999999999996</c:v>
                </c:pt>
                <c:pt idx="23791">
                  <c:v>-37.767999999999994</c:v>
                </c:pt>
                <c:pt idx="23792">
                  <c:v>-37.765999999999991</c:v>
                </c:pt>
                <c:pt idx="23793">
                  <c:v>-37.763999999999996</c:v>
                </c:pt>
                <c:pt idx="23794">
                  <c:v>-37.761999999999993</c:v>
                </c:pt>
                <c:pt idx="23795">
                  <c:v>-37.759999999999991</c:v>
                </c:pt>
                <c:pt idx="23796">
                  <c:v>-37.757999999999996</c:v>
                </c:pt>
                <c:pt idx="23797">
                  <c:v>-37.755999999999993</c:v>
                </c:pt>
                <c:pt idx="23798">
                  <c:v>-37.753999999999998</c:v>
                </c:pt>
                <c:pt idx="23799">
                  <c:v>-37.751999999999995</c:v>
                </c:pt>
                <c:pt idx="23800">
                  <c:v>-37.749999999999993</c:v>
                </c:pt>
                <c:pt idx="23801">
                  <c:v>-37.747999999999998</c:v>
                </c:pt>
                <c:pt idx="23802">
                  <c:v>-37.745999999999995</c:v>
                </c:pt>
                <c:pt idx="23803">
                  <c:v>-37.743999999999993</c:v>
                </c:pt>
                <c:pt idx="23804">
                  <c:v>-37.741999999999997</c:v>
                </c:pt>
                <c:pt idx="23805">
                  <c:v>-37.739999999999995</c:v>
                </c:pt>
                <c:pt idx="23806">
                  <c:v>-37.737999999999992</c:v>
                </c:pt>
                <c:pt idx="23807">
                  <c:v>-37.735999999999997</c:v>
                </c:pt>
                <c:pt idx="23808">
                  <c:v>-37.733999999999995</c:v>
                </c:pt>
                <c:pt idx="23809">
                  <c:v>-37.731999999999992</c:v>
                </c:pt>
                <c:pt idx="23810">
                  <c:v>-37.729999999999997</c:v>
                </c:pt>
                <c:pt idx="23811">
                  <c:v>-37.727999999999994</c:v>
                </c:pt>
                <c:pt idx="23812">
                  <c:v>-37.725999999999992</c:v>
                </c:pt>
                <c:pt idx="23813">
                  <c:v>-37.723999999999997</c:v>
                </c:pt>
                <c:pt idx="23814">
                  <c:v>-37.721999999999994</c:v>
                </c:pt>
                <c:pt idx="23815">
                  <c:v>-37.719999999999992</c:v>
                </c:pt>
                <c:pt idx="23816">
                  <c:v>-37.717999999999996</c:v>
                </c:pt>
                <c:pt idx="23817">
                  <c:v>-37.715999999999994</c:v>
                </c:pt>
                <c:pt idx="23818">
                  <c:v>-37.713999999999992</c:v>
                </c:pt>
                <c:pt idx="23819">
                  <c:v>-37.711999999999996</c:v>
                </c:pt>
                <c:pt idx="23820">
                  <c:v>-37.709999999999994</c:v>
                </c:pt>
                <c:pt idx="23821">
                  <c:v>-37.707999999999991</c:v>
                </c:pt>
                <c:pt idx="23822">
                  <c:v>-37.705999999999996</c:v>
                </c:pt>
                <c:pt idx="23823">
                  <c:v>-37.703999999999994</c:v>
                </c:pt>
                <c:pt idx="23824">
                  <c:v>-37.701999999999991</c:v>
                </c:pt>
                <c:pt idx="23825">
                  <c:v>-37.699999999999996</c:v>
                </c:pt>
                <c:pt idx="23826">
                  <c:v>-37.697999999999993</c:v>
                </c:pt>
                <c:pt idx="23827">
                  <c:v>-37.695999999999991</c:v>
                </c:pt>
                <c:pt idx="23828">
                  <c:v>-37.693999999999996</c:v>
                </c:pt>
                <c:pt idx="23829">
                  <c:v>-37.691999999999993</c:v>
                </c:pt>
                <c:pt idx="23830">
                  <c:v>-37.69</c:v>
                </c:pt>
                <c:pt idx="23831">
                  <c:v>-37.687999999999995</c:v>
                </c:pt>
                <c:pt idx="23832">
                  <c:v>-37.685999999999993</c:v>
                </c:pt>
                <c:pt idx="23833">
                  <c:v>-37.683999999999997</c:v>
                </c:pt>
                <c:pt idx="23834">
                  <c:v>-37.681999999999995</c:v>
                </c:pt>
                <c:pt idx="23835">
                  <c:v>-37.679999999999993</c:v>
                </c:pt>
                <c:pt idx="23836">
                  <c:v>-37.677999999999997</c:v>
                </c:pt>
                <c:pt idx="23837">
                  <c:v>-37.675999999999995</c:v>
                </c:pt>
                <c:pt idx="23838">
                  <c:v>-37.673999999999992</c:v>
                </c:pt>
                <c:pt idx="23839">
                  <c:v>-37.671999999999997</c:v>
                </c:pt>
                <c:pt idx="23840">
                  <c:v>-37.669999999999995</c:v>
                </c:pt>
                <c:pt idx="23841">
                  <c:v>-37.667999999999992</c:v>
                </c:pt>
                <c:pt idx="23842">
                  <c:v>-37.665999999999997</c:v>
                </c:pt>
                <c:pt idx="23843">
                  <c:v>-37.663999999999994</c:v>
                </c:pt>
                <c:pt idx="23844">
                  <c:v>-37.661999999999992</c:v>
                </c:pt>
                <c:pt idx="23845">
                  <c:v>-37.659999999999997</c:v>
                </c:pt>
                <c:pt idx="23846">
                  <c:v>-37.657999999999994</c:v>
                </c:pt>
                <c:pt idx="23847">
                  <c:v>-37.655999999999992</c:v>
                </c:pt>
                <c:pt idx="23848">
                  <c:v>-37.653999999999996</c:v>
                </c:pt>
                <c:pt idx="23849">
                  <c:v>-37.651999999999994</c:v>
                </c:pt>
                <c:pt idx="23850">
                  <c:v>-37.649999999999991</c:v>
                </c:pt>
                <c:pt idx="23851">
                  <c:v>-37.647999999999996</c:v>
                </c:pt>
                <c:pt idx="23852">
                  <c:v>-37.645999999999994</c:v>
                </c:pt>
                <c:pt idx="23853">
                  <c:v>-37.643999999999991</c:v>
                </c:pt>
                <c:pt idx="23854">
                  <c:v>-37.641999999999996</c:v>
                </c:pt>
                <c:pt idx="23855">
                  <c:v>-37.639999999999993</c:v>
                </c:pt>
                <c:pt idx="23856">
                  <c:v>-37.637999999999991</c:v>
                </c:pt>
                <c:pt idx="23857">
                  <c:v>-37.635999999999996</c:v>
                </c:pt>
                <c:pt idx="23858">
                  <c:v>-37.633999999999993</c:v>
                </c:pt>
                <c:pt idx="23859">
                  <c:v>-37.631999999999991</c:v>
                </c:pt>
                <c:pt idx="23860">
                  <c:v>-37.629999999999995</c:v>
                </c:pt>
                <c:pt idx="23861">
                  <c:v>-37.627999999999993</c:v>
                </c:pt>
                <c:pt idx="23862">
                  <c:v>-37.625999999999998</c:v>
                </c:pt>
                <c:pt idx="23863">
                  <c:v>-37.623999999999995</c:v>
                </c:pt>
                <c:pt idx="23864">
                  <c:v>-37.621999999999993</c:v>
                </c:pt>
                <c:pt idx="23865">
                  <c:v>-37.619999999999997</c:v>
                </c:pt>
                <c:pt idx="23866">
                  <c:v>-37.617999999999995</c:v>
                </c:pt>
                <c:pt idx="23867">
                  <c:v>-37.615999999999993</c:v>
                </c:pt>
                <c:pt idx="23868">
                  <c:v>-37.613999999999997</c:v>
                </c:pt>
                <c:pt idx="23869">
                  <c:v>-37.611999999999995</c:v>
                </c:pt>
                <c:pt idx="23870">
                  <c:v>-37.609999999999992</c:v>
                </c:pt>
                <c:pt idx="23871">
                  <c:v>-37.607999999999997</c:v>
                </c:pt>
                <c:pt idx="23872">
                  <c:v>-37.605999999999995</c:v>
                </c:pt>
                <c:pt idx="23873">
                  <c:v>-37.603999999999992</c:v>
                </c:pt>
                <c:pt idx="23874">
                  <c:v>-37.601999999999997</c:v>
                </c:pt>
                <c:pt idx="23875">
                  <c:v>-37.599999999999994</c:v>
                </c:pt>
                <c:pt idx="23876">
                  <c:v>-37.597999999999992</c:v>
                </c:pt>
                <c:pt idx="23877">
                  <c:v>-37.595999999999997</c:v>
                </c:pt>
                <c:pt idx="23878">
                  <c:v>-37.593999999999994</c:v>
                </c:pt>
                <c:pt idx="23879">
                  <c:v>-37.591999999999992</c:v>
                </c:pt>
                <c:pt idx="23880">
                  <c:v>-37.589999999999996</c:v>
                </c:pt>
                <c:pt idx="23881">
                  <c:v>-37.587999999999994</c:v>
                </c:pt>
                <c:pt idx="23882">
                  <c:v>-37.585999999999991</c:v>
                </c:pt>
                <c:pt idx="23883">
                  <c:v>-37.583999999999996</c:v>
                </c:pt>
                <c:pt idx="23884">
                  <c:v>-37.581999999999994</c:v>
                </c:pt>
                <c:pt idx="23885">
                  <c:v>-37.579999999999991</c:v>
                </c:pt>
                <c:pt idx="23886">
                  <c:v>-37.577999999999996</c:v>
                </c:pt>
                <c:pt idx="23887">
                  <c:v>-37.575999999999993</c:v>
                </c:pt>
                <c:pt idx="23888">
                  <c:v>-37.573999999999991</c:v>
                </c:pt>
                <c:pt idx="23889">
                  <c:v>-37.571999999999996</c:v>
                </c:pt>
                <c:pt idx="23890">
                  <c:v>-37.569999999999993</c:v>
                </c:pt>
                <c:pt idx="23891">
                  <c:v>-37.567999999999998</c:v>
                </c:pt>
                <c:pt idx="23892">
                  <c:v>-37.565999999999995</c:v>
                </c:pt>
                <c:pt idx="23893">
                  <c:v>-37.563999999999993</c:v>
                </c:pt>
                <c:pt idx="23894">
                  <c:v>-37.561999999999998</c:v>
                </c:pt>
                <c:pt idx="23895">
                  <c:v>-37.559999999999995</c:v>
                </c:pt>
                <c:pt idx="23896">
                  <c:v>-37.557999999999993</c:v>
                </c:pt>
                <c:pt idx="23897">
                  <c:v>-37.555999999999997</c:v>
                </c:pt>
                <c:pt idx="23898">
                  <c:v>-37.553999999999995</c:v>
                </c:pt>
                <c:pt idx="23899">
                  <c:v>-37.551999999999992</c:v>
                </c:pt>
                <c:pt idx="23900">
                  <c:v>-37.549999999999997</c:v>
                </c:pt>
                <c:pt idx="23901">
                  <c:v>-37.547999999999995</c:v>
                </c:pt>
                <c:pt idx="23902">
                  <c:v>-37.545999999999992</c:v>
                </c:pt>
                <c:pt idx="23903">
                  <c:v>-37.543999999999997</c:v>
                </c:pt>
                <c:pt idx="23904">
                  <c:v>-37.541999999999994</c:v>
                </c:pt>
                <c:pt idx="23905">
                  <c:v>-37.539999999999992</c:v>
                </c:pt>
                <c:pt idx="23906">
                  <c:v>-37.537999999999997</c:v>
                </c:pt>
                <c:pt idx="23907">
                  <c:v>-37.535999999999994</c:v>
                </c:pt>
                <c:pt idx="23908">
                  <c:v>-37.533999999999992</c:v>
                </c:pt>
                <c:pt idx="23909">
                  <c:v>-37.531999999999996</c:v>
                </c:pt>
                <c:pt idx="23910">
                  <c:v>-37.529999999999994</c:v>
                </c:pt>
                <c:pt idx="23911">
                  <c:v>-37.527999999999992</c:v>
                </c:pt>
                <c:pt idx="23912">
                  <c:v>-37.525999999999996</c:v>
                </c:pt>
                <c:pt idx="23913">
                  <c:v>-37.523999999999994</c:v>
                </c:pt>
                <c:pt idx="23914">
                  <c:v>-37.521999999999991</c:v>
                </c:pt>
                <c:pt idx="23915">
                  <c:v>-37.519999999999996</c:v>
                </c:pt>
                <c:pt idx="23916">
                  <c:v>-37.517999999999994</c:v>
                </c:pt>
                <c:pt idx="23917">
                  <c:v>-37.515999999999991</c:v>
                </c:pt>
                <c:pt idx="23918">
                  <c:v>-37.513999999999996</c:v>
                </c:pt>
                <c:pt idx="23919">
                  <c:v>-37.511999999999993</c:v>
                </c:pt>
                <c:pt idx="23920">
                  <c:v>-37.509999999999991</c:v>
                </c:pt>
                <c:pt idx="23921">
                  <c:v>-37.507999999999996</c:v>
                </c:pt>
                <c:pt idx="23922">
                  <c:v>-37.505999999999993</c:v>
                </c:pt>
                <c:pt idx="23923">
                  <c:v>-37.503999999999998</c:v>
                </c:pt>
                <c:pt idx="23924">
                  <c:v>-37.501999999999995</c:v>
                </c:pt>
                <c:pt idx="23925">
                  <c:v>-37.499999999999993</c:v>
                </c:pt>
                <c:pt idx="23926">
                  <c:v>-37.497999999999998</c:v>
                </c:pt>
                <c:pt idx="23927">
                  <c:v>-37.495999999999995</c:v>
                </c:pt>
                <c:pt idx="23928">
                  <c:v>-37.493999999999993</c:v>
                </c:pt>
                <c:pt idx="23929">
                  <c:v>-37.491999999999997</c:v>
                </c:pt>
                <c:pt idx="23930">
                  <c:v>-37.489999999999995</c:v>
                </c:pt>
                <c:pt idx="23931">
                  <c:v>-37.487999999999992</c:v>
                </c:pt>
                <c:pt idx="23932">
                  <c:v>-37.485999999999997</c:v>
                </c:pt>
                <c:pt idx="23933">
                  <c:v>-37.483999999999995</c:v>
                </c:pt>
                <c:pt idx="23934">
                  <c:v>-37.481999999999992</c:v>
                </c:pt>
                <c:pt idx="23935">
                  <c:v>-37.479999999999997</c:v>
                </c:pt>
                <c:pt idx="23936">
                  <c:v>-37.477999999999994</c:v>
                </c:pt>
                <c:pt idx="23937">
                  <c:v>-37.475999999999992</c:v>
                </c:pt>
                <c:pt idx="23938">
                  <c:v>-37.473999999999997</c:v>
                </c:pt>
                <c:pt idx="23939">
                  <c:v>-37.471999999999994</c:v>
                </c:pt>
                <c:pt idx="23940">
                  <c:v>-37.469999999999992</c:v>
                </c:pt>
                <c:pt idx="23941">
                  <c:v>-37.467999999999996</c:v>
                </c:pt>
                <c:pt idx="23942">
                  <c:v>-37.465999999999994</c:v>
                </c:pt>
                <c:pt idx="23943">
                  <c:v>-37.463999999999992</c:v>
                </c:pt>
                <c:pt idx="23944">
                  <c:v>-37.461999999999996</c:v>
                </c:pt>
                <c:pt idx="23945">
                  <c:v>-37.459999999999994</c:v>
                </c:pt>
                <c:pt idx="23946">
                  <c:v>-37.457999999999991</c:v>
                </c:pt>
                <c:pt idx="23947">
                  <c:v>-37.455999999999996</c:v>
                </c:pt>
                <c:pt idx="23948">
                  <c:v>-37.453999999999994</c:v>
                </c:pt>
                <c:pt idx="23949">
                  <c:v>-37.451999999999991</c:v>
                </c:pt>
                <c:pt idx="23950">
                  <c:v>-37.449999999999996</c:v>
                </c:pt>
                <c:pt idx="23951">
                  <c:v>-37.447999999999993</c:v>
                </c:pt>
                <c:pt idx="23952">
                  <c:v>-37.445999999999991</c:v>
                </c:pt>
                <c:pt idx="23953">
                  <c:v>-37.443999999999996</c:v>
                </c:pt>
                <c:pt idx="23954">
                  <c:v>-37.441999999999993</c:v>
                </c:pt>
                <c:pt idx="23955">
                  <c:v>-37.44</c:v>
                </c:pt>
                <c:pt idx="23956">
                  <c:v>-37.437999999999995</c:v>
                </c:pt>
                <c:pt idx="23957">
                  <c:v>-37.435999999999993</c:v>
                </c:pt>
                <c:pt idx="23958">
                  <c:v>-37.433999999999997</c:v>
                </c:pt>
                <c:pt idx="23959">
                  <c:v>-37.431999999999995</c:v>
                </c:pt>
                <c:pt idx="23960">
                  <c:v>-37.429999999999993</c:v>
                </c:pt>
                <c:pt idx="23961">
                  <c:v>-37.427999999999997</c:v>
                </c:pt>
                <c:pt idx="23962">
                  <c:v>-37.425999999999995</c:v>
                </c:pt>
                <c:pt idx="23963">
                  <c:v>-37.423999999999992</c:v>
                </c:pt>
                <c:pt idx="23964">
                  <c:v>-37.421999999999997</c:v>
                </c:pt>
                <c:pt idx="23965">
                  <c:v>-37.419999999999995</c:v>
                </c:pt>
                <c:pt idx="23966">
                  <c:v>-37.417999999999992</c:v>
                </c:pt>
                <c:pt idx="23967">
                  <c:v>-37.415999999999997</c:v>
                </c:pt>
                <c:pt idx="23968">
                  <c:v>-37.413999999999994</c:v>
                </c:pt>
                <c:pt idx="23969">
                  <c:v>-37.411999999999992</c:v>
                </c:pt>
                <c:pt idx="23970">
                  <c:v>-37.409999999999997</c:v>
                </c:pt>
                <c:pt idx="23971">
                  <c:v>-37.407999999999994</c:v>
                </c:pt>
                <c:pt idx="23972">
                  <c:v>-37.405999999999992</c:v>
                </c:pt>
                <c:pt idx="23973">
                  <c:v>-37.403999999999996</c:v>
                </c:pt>
                <c:pt idx="23974">
                  <c:v>-37.401999999999994</c:v>
                </c:pt>
                <c:pt idx="23975">
                  <c:v>-37.399999999999991</c:v>
                </c:pt>
                <c:pt idx="23976">
                  <c:v>-37.397999999999996</c:v>
                </c:pt>
                <c:pt idx="23977">
                  <c:v>-37.395999999999994</c:v>
                </c:pt>
                <c:pt idx="23978">
                  <c:v>-37.393999999999991</c:v>
                </c:pt>
                <c:pt idx="23979">
                  <c:v>-37.391999999999996</c:v>
                </c:pt>
                <c:pt idx="23980">
                  <c:v>-37.389999999999993</c:v>
                </c:pt>
                <c:pt idx="23981">
                  <c:v>-37.387999999999991</c:v>
                </c:pt>
                <c:pt idx="23982">
                  <c:v>-37.385999999999996</c:v>
                </c:pt>
                <c:pt idx="23983">
                  <c:v>-37.383999999999993</c:v>
                </c:pt>
                <c:pt idx="23984">
                  <c:v>-37.381999999999991</c:v>
                </c:pt>
                <c:pt idx="23985">
                  <c:v>-37.379999999999995</c:v>
                </c:pt>
                <c:pt idx="23986">
                  <c:v>-37.377999999999993</c:v>
                </c:pt>
                <c:pt idx="23987">
                  <c:v>-37.375999999999998</c:v>
                </c:pt>
                <c:pt idx="23988">
                  <c:v>-37.373999999999995</c:v>
                </c:pt>
                <c:pt idx="23989">
                  <c:v>-37.371999999999993</c:v>
                </c:pt>
                <c:pt idx="23990">
                  <c:v>-37.369999999999997</c:v>
                </c:pt>
                <c:pt idx="23991">
                  <c:v>-37.367999999999995</c:v>
                </c:pt>
                <c:pt idx="23992">
                  <c:v>-37.365999999999993</c:v>
                </c:pt>
                <c:pt idx="23993">
                  <c:v>-37.363999999999997</c:v>
                </c:pt>
                <c:pt idx="23994">
                  <c:v>-37.361999999999995</c:v>
                </c:pt>
                <c:pt idx="23995">
                  <c:v>-37.359999999999992</c:v>
                </c:pt>
                <c:pt idx="23996">
                  <c:v>-37.357999999999997</c:v>
                </c:pt>
                <c:pt idx="23997">
                  <c:v>-37.355999999999995</c:v>
                </c:pt>
                <c:pt idx="23998">
                  <c:v>-37.353999999999992</c:v>
                </c:pt>
                <c:pt idx="23999">
                  <c:v>-37.351999999999997</c:v>
                </c:pt>
                <c:pt idx="24000">
                  <c:v>-37.349999999999994</c:v>
                </c:pt>
                <c:pt idx="24001">
                  <c:v>-37.347999999999992</c:v>
                </c:pt>
                <c:pt idx="24002">
                  <c:v>-37.345999999999997</c:v>
                </c:pt>
                <c:pt idx="24003">
                  <c:v>-37.343999999999994</c:v>
                </c:pt>
                <c:pt idx="24004">
                  <c:v>-37.341999999999992</c:v>
                </c:pt>
                <c:pt idx="24005">
                  <c:v>-37.339999999999996</c:v>
                </c:pt>
                <c:pt idx="24006">
                  <c:v>-37.337999999999994</c:v>
                </c:pt>
                <c:pt idx="24007">
                  <c:v>-37.335999999999991</c:v>
                </c:pt>
                <c:pt idx="24008">
                  <c:v>-37.333999999999996</c:v>
                </c:pt>
                <c:pt idx="24009">
                  <c:v>-37.331999999999994</c:v>
                </c:pt>
                <c:pt idx="24010">
                  <c:v>-37.329999999999991</c:v>
                </c:pt>
                <c:pt idx="24011">
                  <c:v>-37.327999999999996</c:v>
                </c:pt>
                <c:pt idx="24012">
                  <c:v>-37.325999999999993</c:v>
                </c:pt>
                <c:pt idx="24013">
                  <c:v>-37.323999999999991</c:v>
                </c:pt>
                <c:pt idx="24014">
                  <c:v>-37.321999999999996</c:v>
                </c:pt>
                <c:pt idx="24015">
                  <c:v>-37.319999999999993</c:v>
                </c:pt>
                <c:pt idx="24016">
                  <c:v>-37.317999999999998</c:v>
                </c:pt>
                <c:pt idx="24017">
                  <c:v>-37.315999999999995</c:v>
                </c:pt>
                <c:pt idx="24018">
                  <c:v>-37.313999999999993</c:v>
                </c:pt>
                <c:pt idx="24019">
                  <c:v>-37.311999999999998</c:v>
                </c:pt>
                <c:pt idx="24020">
                  <c:v>-37.309999999999995</c:v>
                </c:pt>
                <c:pt idx="24021">
                  <c:v>-37.307999999999993</c:v>
                </c:pt>
                <c:pt idx="24022">
                  <c:v>-37.305999999999997</c:v>
                </c:pt>
                <c:pt idx="24023">
                  <c:v>-37.303999999999995</c:v>
                </c:pt>
                <c:pt idx="24024">
                  <c:v>-37.301999999999992</c:v>
                </c:pt>
                <c:pt idx="24025">
                  <c:v>-37.299999999999997</c:v>
                </c:pt>
                <c:pt idx="24026">
                  <c:v>-37.297999999999995</c:v>
                </c:pt>
                <c:pt idx="24027">
                  <c:v>-37.295999999999992</c:v>
                </c:pt>
                <c:pt idx="24028">
                  <c:v>-37.293999999999997</c:v>
                </c:pt>
                <c:pt idx="24029">
                  <c:v>-37.291999999999994</c:v>
                </c:pt>
                <c:pt idx="24030">
                  <c:v>-37.289999999999992</c:v>
                </c:pt>
                <c:pt idx="24031">
                  <c:v>-37.287999999999997</c:v>
                </c:pt>
                <c:pt idx="24032">
                  <c:v>-37.285999999999994</c:v>
                </c:pt>
                <c:pt idx="24033">
                  <c:v>-37.283999999999992</c:v>
                </c:pt>
                <c:pt idx="24034">
                  <c:v>-37.281999999999996</c:v>
                </c:pt>
                <c:pt idx="24035">
                  <c:v>-37.279999999999994</c:v>
                </c:pt>
                <c:pt idx="24036">
                  <c:v>-37.277999999999992</c:v>
                </c:pt>
                <c:pt idx="24037">
                  <c:v>-37.275999999999996</c:v>
                </c:pt>
                <c:pt idx="24038">
                  <c:v>-37.273999999999994</c:v>
                </c:pt>
                <c:pt idx="24039">
                  <c:v>-37.271999999999991</c:v>
                </c:pt>
                <c:pt idx="24040">
                  <c:v>-37.269999999999996</c:v>
                </c:pt>
                <c:pt idx="24041">
                  <c:v>-37.267999999999994</c:v>
                </c:pt>
                <c:pt idx="24042">
                  <c:v>-37.265999999999991</c:v>
                </c:pt>
                <c:pt idx="24043">
                  <c:v>-37.263999999999996</c:v>
                </c:pt>
                <c:pt idx="24044">
                  <c:v>-37.261999999999993</c:v>
                </c:pt>
                <c:pt idx="24045">
                  <c:v>-37.259999999999991</c:v>
                </c:pt>
                <c:pt idx="24046">
                  <c:v>-37.257999999999996</c:v>
                </c:pt>
                <c:pt idx="24047">
                  <c:v>-37.255999999999993</c:v>
                </c:pt>
                <c:pt idx="24048">
                  <c:v>-37.253999999999998</c:v>
                </c:pt>
                <c:pt idx="24049">
                  <c:v>-37.251999999999995</c:v>
                </c:pt>
                <c:pt idx="24050">
                  <c:v>-37.249999999999993</c:v>
                </c:pt>
                <c:pt idx="24051">
                  <c:v>-37.247999999999998</c:v>
                </c:pt>
                <c:pt idx="24052">
                  <c:v>-37.245999999999995</c:v>
                </c:pt>
                <c:pt idx="24053">
                  <c:v>-37.243999999999993</c:v>
                </c:pt>
                <c:pt idx="24054">
                  <c:v>-37.241999999999997</c:v>
                </c:pt>
                <c:pt idx="24055">
                  <c:v>-37.239999999999995</c:v>
                </c:pt>
                <c:pt idx="24056">
                  <c:v>-37.237999999999992</c:v>
                </c:pt>
                <c:pt idx="24057">
                  <c:v>-37.235999999999997</c:v>
                </c:pt>
                <c:pt idx="24058">
                  <c:v>-37.233999999999995</c:v>
                </c:pt>
                <c:pt idx="24059">
                  <c:v>-37.231999999999992</c:v>
                </c:pt>
                <c:pt idx="24060">
                  <c:v>-37.229999999999997</c:v>
                </c:pt>
                <c:pt idx="24061">
                  <c:v>-37.227999999999994</c:v>
                </c:pt>
                <c:pt idx="24062">
                  <c:v>-37.225999999999992</c:v>
                </c:pt>
                <c:pt idx="24063">
                  <c:v>-37.223999999999997</c:v>
                </c:pt>
                <c:pt idx="24064">
                  <c:v>-37.221999999999994</c:v>
                </c:pt>
                <c:pt idx="24065">
                  <c:v>-37.219999999999992</c:v>
                </c:pt>
                <c:pt idx="24066">
                  <c:v>-37.217999999999996</c:v>
                </c:pt>
                <c:pt idx="24067">
                  <c:v>-37.215999999999994</c:v>
                </c:pt>
                <c:pt idx="24068">
                  <c:v>-37.213999999999992</c:v>
                </c:pt>
                <c:pt idx="24069">
                  <c:v>-37.211999999999996</c:v>
                </c:pt>
                <c:pt idx="24070">
                  <c:v>-37.209999999999994</c:v>
                </c:pt>
                <c:pt idx="24071">
                  <c:v>-37.207999999999991</c:v>
                </c:pt>
                <c:pt idx="24072">
                  <c:v>-37.205999999999996</c:v>
                </c:pt>
                <c:pt idx="24073">
                  <c:v>-37.203999999999994</c:v>
                </c:pt>
                <c:pt idx="24074">
                  <c:v>-37.201999999999991</c:v>
                </c:pt>
                <c:pt idx="24075">
                  <c:v>-37.199999999999996</c:v>
                </c:pt>
                <c:pt idx="24076">
                  <c:v>-37.197999999999993</c:v>
                </c:pt>
                <c:pt idx="24077">
                  <c:v>-37.195999999999991</c:v>
                </c:pt>
                <c:pt idx="24078">
                  <c:v>-37.193999999999996</c:v>
                </c:pt>
                <c:pt idx="24079">
                  <c:v>-37.191999999999993</c:v>
                </c:pt>
                <c:pt idx="24080">
                  <c:v>-37.19</c:v>
                </c:pt>
                <c:pt idx="24081">
                  <c:v>-37.187999999999995</c:v>
                </c:pt>
                <c:pt idx="24082">
                  <c:v>-37.185999999999993</c:v>
                </c:pt>
                <c:pt idx="24083">
                  <c:v>-37.183999999999997</c:v>
                </c:pt>
                <c:pt idx="24084">
                  <c:v>-37.181999999999995</c:v>
                </c:pt>
                <c:pt idx="24085">
                  <c:v>-37.179999999999993</c:v>
                </c:pt>
                <c:pt idx="24086">
                  <c:v>-37.177999999999997</c:v>
                </c:pt>
                <c:pt idx="24087">
                  <c:v>-37.175999999999995</c:v>
                </c:pt>
                <c:pt idx="24088">
                  <c:v>-37.173999999999992</c:v>
                </c:pt>
                <c:pt idx="24089">
                  <c:v>-37.171999999999997</c:v>
                </c:pt>
                <c:pt idx="24090">
                  <c:v>-37.169999999999995</c:v>
                </c:pt>
                <c:pt idx="24091">
                  <c:v>-37.167999999999992</c:v>
                </c:pt>
                <c:pt idx="24092">
                  <c:v>-37.165999999999997</c:v>
                </c:pt>
                <c:pt idx="24093">
                  <c:v>-37.163999999999994</c:v>
                </c:pt>
                <c:pt idx="24094">
                  <c:v>-37.161999999999992</c:v>
                </c:pt>
                <c:pt idx="24095">
                  <c:v>-37.159999999999997</c:v>
                </c:pt>
                <c:pt idx="24096">
                  <c:v>-37.157999999999994</c:v>
                </c:pt>
                <c:pt idx="24097">
                  <c:v>-37.155999999999992</c:v>
                </c:pt>
                <c:pt idx="24098">
                  <c:v>-37.153999999999996</c:v>
                </c:pt>
                <c:pt idx="24099">
                  <c:v>-37.151999999999994</c:v>
                </c:pt>
                <c:pt idx="24100">
                  <c:v>-37.149999999999991</c:v>
                </c:pt>
                <c:pt idx="24101">
                  <c:v>-37.147999999999996</c:v>
                </c:pt>
                <c:pt idx="24102">
                  <c:v>-37.145999999999994</c:v>
                </c:pt>
                <c:pt idx="24103">
                  <c:v>-37.143999999999991</c:v>
                </c:pt>
                <c:pt idx="24104">
                  <c:v>-37.141999999999996</c:v>
                </c:pt>
                <c:pt idx="24105">
                  <c:v>-37.139999999999993</c:v>
                </c:pt>
                <c:pt idx="24106">
                  <c:v>-37.137999999999991</c:v>
                </c:pt>
                <c:pt idx="24107">
                  <c:v>-37.135999999999996</c:v>
                </c:pt>
                <c:pt idx="24108">
                  <c:v>-37.133999999999993</c:v>
                </c:pt>
                <c:pt idx="24109">
                  <c:v>-37.131999999999991</c:v>
                </c:pt>
                <c:pt idx="24110">
                  <c:v>-37.129999999999995</c:v>
                </c:pt>
                <c:pt idx="24111">
                  <c:v>-37.127999999999993</c:v>
                </c:pt>
                <c:pt idx="24112">
                  <c:v>-37.125999999999998</c:v>
                </c:pt>
                <c:pt idx="24113">
                  <c:v>-37.123999999999995</c:v>
                </c:pt>
                <c:pt idx="24114">
                  <c:v>-37.121999999999993</c:v>
                </c:pt>
                <c:pt idx="24115">
                  <c:v>-37.119999999999997</c:v>
                </c:pt>
                <c:pt idx="24116">
                  <c:v>-37.117999999999995</c:v>
                </c:pt>
                <c:pt idx="24117">
                  <c:v>-37.115999999999993</c:v>
                </c:pt>
                <c:pt idx="24118">
                  <c:v>-37.113999999999997</c:v>
                </c:pt>
                <c:pt idx="24119">
                  <c:v>-37.111999999999995</c:v>
                </c:pt>
                <c:pt idx="24120">
                  <c:v>-37.109999999999992</c:v>
                </c:pt>
                <c:pt idx="24121">
                  <c:v>-37.107999999999997</c:v>
                </c:pt>
                <c:pt idx="24122">
                  <c:v>-37.105999999999995</c:v>
                </c:pt>
                <c:pt idx="24123">
                  <c:v>-37.103999999999992</c:v>
                </c:pt>
                <c:pt idx="24124">
                  <c:v>-37.101999999999997</c:v>
                </c:pt>
                <c:pt idx="24125">
                  <c:v>-37.099999999999994</c:v>
                </c:pt>
                <c:pt idx="24126">
                  <c:v>-37.097999999999992</c:v>
                </c:pt>
                <c:pt idx="24127">
                  <c:v>-37.095999999999997</c:v>
                </c:pt>
                <c:pt idx="24128">
                  <c:v>-37.093999999999994</c:v>
                </c:pt>
                <c:pt idx="24129">
                  <c:v>-37.091999999999992</c:v>
                </c:pt>
                <c:pt idx="24130">
                  <c:v>-37.089999999999996</c:v>
                </c:pt>
                <c:pt idx="24131">
                  <c:v>-37.087999999999994</c:v>
                </c:pt>
                <c:pt idx="24132">
                  <c:v>-37.085999999999991</c:v>
                </c:pt>
                <c:pt idx="24133">
                  <c:v>-37.083999999999996</c:v>
                </c:pt>
                <c:pt idx="24134">
                  <c:v>-37.081999999999994</c:v>
                </c:pt>
                <c:pt idx="24135">
                  <c:v>-37.079999999999991</c:v>
                </c:pt>
                <c:pt idx="24136">
                  <c:v>-37.077999999999996</c:v>
                </c:pt>
                <c:pt idx="24137">
                  <c:v>-37.075999999999993</c:v>
                </c:pt>
                <c:pt idx="24138">
                  <c:v>-37.073999999999991</c:v>
                </c:pt>
                <c:pt idx="24139">
                  <c:v>-37.071999999999996</c:v>
                </c:pt>
                <c:pt idx="24140">
                  <c:v>-37.069999999999993</c:v>
                </c:pt>
                <c:pt idx="24141">
                  <c:v>-37.067999999999998</c:v>
                </c:pt>
                <c:pt idx="24142">
                  <c:v>-37.065999999999995</c:v>
                </c:pt>
                <c:pt idx="24143">
                  <c:v>-37.063999999999993</c:v>
                </c:pt>
                <c:pt idx="24144">
                  <c:v>-37.061999999999998</c:v>
                </c:pt>
                <c:pt idx="24145">
                  <c:v>-37.059999999999995</c:v>
                </c:pt>
                <c:pt idx="24146">
                  <c:v>-37.057999999999993</c:v>
                </c:pt>
                <c:pt idx="24147">
                  <c:v>-37.055999999999997</c:v>
                </c:pt>
                <c:pt idx="24148">
                  <c:v>-37.053999999999995</c:v>
                </c:pt>
                <c:pt idx="24149">
                  <c:v>-37.051999999999992</c:v>
                </c:pt>
                <c:pt idx="24150">
                  <c:v>-37.049999999999997</c:v>
                </c:pt>
                <c:pt idx="24151">
                  <c:v>-37.047999999999995</c:v>
                </c:pt>
                <c:pt idx="24152">
                  <c:v>-37.045999999999992</c:v>
                </c:pt>
                <c:pt idx="24153">
                  <c:v>-37.043999999999997</c:v>
                </c:pt>
                <c:pt idx="24154">
                  <c:v>-37.041999999999994</c:v>
                </c:pt>
                <c:pt idx="24155">
                  <c:v>-37.039999999999992</c:v>
                </c:pt>
                <c:pt idx="24156">
                  <c:v>-37.037999999999997</c:v>
                </c:pt>
                <c:pt idx="24157">
                  <c:v>-37.035999999999994</c:v>
                </c:pt>
                <c:pt idx="24158">
                  <c:v>-37.033999999999992</c:v>
                </c:pt>
                <c:pt idx="24159">
                  <c:v>-37.031999999999996</c:v>
                </c:pt>
                <c:pt idx="24160">
                  <c:v>-37.029999999999994</c:v>
                </c:pt>
                <c:pt idx="24161">
                  <c:v>-37.027999999999992</c:v>
                </c:pt>
                <c:pt idx="24162">
                  <c:v>-37.025999999999996</c:v>
                </c:pt>
                <c:pt idx="24163">
                  <c:v>-37.023999999999994</c:v>
                </c:pt>
                <c:pt idx="24164">
                  <c:v>-37.021999999999991</c:v>
                </c:pt>
                <c:pt idx="24165">
                  <c:v>-37.019999999999996</c:v>
                </c:pt>
                <c:pt idx="24166">
                  <c:v>-37.017999999999994</c:v>
                </c:pt>
                <c:pt idx="24167">
                  <c:v>-37.015999999999991</c:v>
                </c:pt>
                <c:pt idx="24168">
                  <c:v>-37.013999999999996</c:v>
                </c:pt>
                <c:pt idx="24169">
                  <c:v>-37.011999999999993</c:v>
                </c:pt>
                <c:pt idx="24170">
                  <c:v>-37.009999999999991</c:v>
                </c:pt>
                <c:pt idx="24171">
                  <c:v>-37.007999999999996</c:v>
                </c:pt>
                <c:pt idx="24172">
                  <c:v>-37.005999999999993</c:v>
                </c:pt>
                <c:pt idx="24173">
                  <c:v>-37.003999999999998</c:v>
                </c:pt>
                <c:pt idx="24174">
                  <c:v>-37.001999999999995</c:v>
                </c:pt>
                <c:pt idx="24175">
                  <c:v>-36.999999999999993</c:v>
                </c:pt>
                <c:pt idx="24176">
                  <c:v>-36.997999999999998</c:v>
                </c:pt>
                <c:pt idx="24177">
                  <c:v>-36.995999999999995</c:v>
                </c:pt>
                <c:pt idx="24178">
                  <c:v>-36.993999999999993</c:v>
                </c:pt>
                <c:pt idx="24179">
                  <c:v>-36.991999999999997</c:v>
                </c:pt>
                <c:pt idx="24180">
                  <c:v>-36.989999999999995</c:v>
                </c:pt>
                <c:pt idx="24181">
                  <c:v>-36.987999999999992</c:v>
                </c:pt>
                <c:pt idx="24182">
                  <c:v>-36.985999999999997</c:v>
                </c:pt>
                <c:pt idx="24183">
                  <c:v>-36.983999999999995</c:v>
                </c:pt>
                <c:pt idx="24184">
                  <c:v>-36.981999999999992</c:v>
                </c:pt>
                <c:pt idx="24185">
                  <c:v>-36.979999999999997</c:v>
                </c:pt>
                <c:pt idx="24186">
                  <c:v>-36.977999999999994</c:v>
                </c:pt>
                <c:pt idx="24187">
                  <c:v>-36.975999999999992</c:v>
                </c:pt>
                <c:pt idx="24188">
                  <c:v>-36.973999999999997</c:v>
                </c:pt>
                <c:pt idx="24189">
                  <c:v>-36.971999999999994</c:v>
                </c:pt>
                <c:pt idx="24190">
                  <c:v>-36.969999999999992</c:v>
                </c:pt>
                <c:pt idx="24191">
                  <c:v>-36.967999999999996</c:v>
                </c:pt>
                <c:pt idx="24192">
                  <c:v>-36.965999999999994</c:v>
                </c:pt>
                <c:pt idx="24193">
                  <c:v>-36.963999999999992</c:v>
                </c:pt>
                <c:pt idx="24194">
                  <c:v>-36.961999999999996</c:v>
                </c:pt>
                <c:pt idx="24195">
                  <c:v>-36.959999999999994</c:v>
                </c:pt>
                <c:pt idx="24196">
                  <c:v>-36.957999999999991</c:v>
                </c:pt>
                <c:pt idx="24197">
                  <c:v>-36.955999999999996</c:v>
                </c:pt>
                <c:pt idx="24198">
                  <c:v>-36.953999999999994</c:v>
                </c:pt>
                <c:pt idx="24199">
                  <c:v>-36.951999999999991</c:v>
                </c:pt>
                <c:pt idx="24200">
                  <c:v>-36.949999999999996</c:v>
                </c:pt>
                <c:pt idx="24201">
                  <c:v>-36.947999999999993</c:v>
                </c:pt>
                <c:pt idx="24202">
                  <c:v>-36.945999999999991</c:v>
                </c:pt>
                <c:pt idx="24203">
                  <c:v>-36.943999999999996</c:v>
                </c:pt>
                <c:pt idx="24204">
                  <c:v>-36.941999999999993</c:v>
                </c:pt>
                <c:pt idx="24205">
                  <c:v>-36.94</c:v>
                </c:pt>
                <c:pt idx="24206">
                  <c:v>-36.937999999999995</c:v>
                </c:pt>
                <c:pt idx="24207">
                  <c:v>-36.935999999999993</c:v>
                </c:pt>
                <c:pt idx="24208">
                  <c:v>-36.933999999999997</c:v>
                </c:pt>
                <c:pt idx="24209">
                  <c:v>-36.931999999999995</c:v>
                </c:pt>
                <c:pt idx="24210">
                  <c:v>-36.929999999999993</c:v>
                </c:pt>
                <c:pt idx="24211">
                  <c:v>-36.927999999999997</c:v>
                </c:pt>
                <c:pt idx="24212">
                  <c:v>-36.925999999999995</c:v>
                </c:pt>
                <c:pt idx="24213">
                  <c:v>-36.923999999999992</c:v>
                </c:pt>
                <c:pt idx="24214">
                  <c:v>-36.921999999999997</c:v>
                </c:pt>
                <c:pt idx="24215">
                  <c:v>-36.919999999999995</c:v>
                </c:pt>
                <c:pt idx="24216">
                  <c:v>-36.917999999999992</c:v>
                </c:pt>
                <c:pt idx="24217">
                  <c:v>-36.915999999999997</c:v>
                </c:pt>
                <c:pt idx="24218">
                  <c:v>-36.913999999999994</c:v>
                </c:pt>
                <c:pt idx="24219">
                  <c:v>-36.911999999999992</c:v>
                </c:pt>
                <c:pt idx="24220">
                  <c:v>-36.909999999999997</c:v>
                </c:pt>
                <c:pt idx="24221">
                  <c:v>-36.907999999999994</c:v>
                </c:pt>
                <c:pt idx="24222">
                  <c:v>-36.905999999999992</c:v>
                </c:pt>
                <c:pt idx="24223">
                  <c:v>-36.903999999999996</c:v>
                </c:pt>
                <c:pt idx="24224">
                  <c:v>-36.901999999999994</c:v>
                </c:pt>
                <c:pt idx="24225">
                  <c:v>-36.899999999999991</c:v>
                </c:pt>
                <c:pt idx="24226">
                  <c:v>-36.897999999999996</c:v>
                </c:pt>
                <c:pt idx="24227">
                  <c:v>-36.895999999999994</c:v>
                </c:pt>
                <c:pt idx="24228">
                  <c:v>-36.893999999999991</c:v>
                </c:pt>
                <c:pt idx="24229">
                  <c:v>-36.891999999999996</c:v>
                </c:pt>
                <c:pt idx="24230">
                  <c:v>-36.889999999999993</c:v>
                </c:pt>
                <c:pt idx="24231">
                  <c:v>-36.887999999999991</c:v>
                </c:pt>
                <c:pt idx="24232">
                  <c:v>-36.885999999999996</c:v>
                </c:pt>
                <c:pt idx="24233">
                  <c:v>-36.883999999999993</c:v>
                </c:pt>
                <c:pt idx="24234">
                  <c:v>-36.881999999999991</c:v>
                </c:pt>
                <c:pt idx="24235">
                  <c:v>-36.879999999999995</c:v>
                </c:pt>
                <c:pt idx="24236">
                  <c:v>-36.877999999999993</c:v>
                </c:pt>
                <c:pt idx="24237">
                  <c:v>-36.875999999999998</c:v>
                </c:pt>
                <c:pt idx="24238">
                  <c:v>-36.873999999999995</c:v>
                </c:pt>
                <c:pt idx="24239">
                  <c:v>-36.871999999999993</c:v>
                </c:pt>
                <c:pt idx="24240">
                  <c:v>-36.869999999999997</c:v>
                </c:pt>
                <c:pt idx="24241">
                  <c:v>-36.867999999999995</c:v>
                </c:pt>
                <c:pt idx="24242">
                  <c:v>-36.865999999999993</c:v>
                </c:pt>
                <c:pt idx="24243">
                  <c:v>-36.863999999999997</c:v>
                </c:pt>
                <c:pt idx="24244">
                  <c:v>-36.861999999999995</c:v>
                </c:pt>
                <c:pt idx="24245">
                  <c:v>-36.859999999999992</c:v>
                </c:pt>
                <c:pt idx="24246">
                  <c:v>-36.857999999999997</c:v>
                </c:pt>
                <c:pt idx="24247">
                  <c:v>-36.855999999999995</c:v>
                </c:pt>
                <c:pt idx="24248">
                  <c:v>-36.853999999999992</c:v>
                </c:pt>
                <c:pt idx="24249">
                  <c:v>-36.851999999999997</c:v>
                </c:pt>
                <c:pt idx="24250">
                  <c:v>-36.849999999999994</c:v>
                </c:pt>
                <c:pt idx="24251">
                  <c:v>-36.847999999999992</c:v>
                </c:pt>
                <c:pt idx="24252">
                  <c:v>-36.845999999999997</c:v>
                </c:pt>
                <c:pt idx="24253">
                  <c:v>-36.843999999999994</c:v>
                </c:pt>
                <c:pt idx="24254">
                  <c:v>-36.841999999999992</c:v>
                </c:pt>
                <c:pt idx="24255">
                  <c:v>-36.839999999999996</c:v>
                </c:pt>
                <c:pt idx="24256">
                  <c:v>-36.837999999999994</c:v>
                </c:pt>
                <c:pt idx="24257">
                  <c:v>-36.835999999999991</c:v>
                </c:pt>
                <c:pt idx="24258">
                  <c:v>-36.833999999999996</c:v>
                </c:pt>
                <c:pt idx="24259">
                  <c:v>-36.831999999999994</c:v>
                </c:pt>
                <c:pt idx="24260">
                  <c:v>-36.829999999999991</c:v>
                </c:pt>
                <c:pt idx="24261">
                  <c:v>-36.827999999999996</c:v>
                </c:pt>
                <c:pt idx="24262">
                  <c:v>-36.825999999999993</c:v>
                </c:pt>
                <c:pt idx="24263">
                  <c:v>-36.823999999999991</c:v>
                </c:pt>
                <c:pt idx="24264">
                  <c:v>-36.821999999999996</c:v>
                </c:pt>
                <c:pt idx="24265">
                  <c:v>-36.819999999999993</c:v>
                </c:pt>
                <c:pt idx="24266">
                  <c:v>-36.817999999999998</c:v>
                </c:pt>
                <c:pt idx="24267">
                  <c:v>-36.815999999999995</c:v>
                </c:pt>
                <c:pt idx="24268">
                  <c:v>-36.813999999999993</c:v>
                </c:pt>
                <c:pt idx="24269">
                  <c:v>-36.811999999999998</c:v>
                </c:pt>
                <c:pt idx="24270">
                  <c:v>-36.809999999999995</c:v>
                </c:pt>
                <c:pt idx="24271">
                  <c:v>-36.807999999999993</c:v>
                </c:pt>
                <c:pt idx="24272">
                  <c:v>-36.805999999999997</c:v>
                </c:pt>
                <c:pt idx="24273">
                  <c:v>-36.803999999999995</c:v>
                </c:pt>
                <c:pt idx="24274">
                  <c:v>-36.801999999999992</c:v>
                </c:pt>
                <c:pt idx="24275">
                  <c:v>-36.799999999999997</c:v>
                </c:pt>
                <c:pt idx="24276">
                  <c:v>-36.797999999999995</c:v>
                </c:pt>
                <c:pt idx="24277">
                  <c:v>-36.795999999999992</c:v>
                </c:pt>
                <c:pt idx="24278">
                  <c:v>-36.793999999999997</c:v>
                </c:pt>
                <c:pt idx="24279">
                  <c:v>-36.791999999999994</c:v>
                </c:pt>
                <c:pt idx="24280">
                  <c:v>-36.789999999999992</c:v>
                </c:pt>
                <c:pt idx="24281">
                  <c:v>-36.787999999999997</c:v>
                </c:pt>
                <c:pt idx="24282">
                  <c:v>-36.785999999999994</c:v>
                </c:pt>
                <c:pt idx="24283">
                  <c:v>-36.783999999999992</c:v>
                </c:pt>
                <c:pt idx="24284">
                  <c:v>-36.781999999999996</c:v>
                </c:pt>
                <c:pt idx="24285">
                  <c:v>-36.779999999999994</c:v>
                </c:pt>
                <c:pt idx="24286">
                  <c:v>-36.777999999999992</c:v>
                </c:pt>
                <c:pt idx="24287">
                  <c:v>-36.775999999999996</c:v>
                </c:pt>
                <c:pt idx="24288">
                  <c:v>-36.773999999999994</c:v>
                </c:pt>
                <c:pt idx="24289">
                  <c:v>-36.771999999999991</c:v>
                </c:pt>
                <c:pt idx="24290">
                  <c:v>-36.769999999999996</c:v>
                </c:pt>
                <c:pt idx="24291">
                  <c:v>-36.767999999999994</c:v>
                </c:pt>
                <c:pt idx="24292">
                  <c:v>-36.765999999999991</c:v>
                </c:pt>
                <c:pt idx="24293">
                  <c:v>-36.763999999999996</c:v>
                </c:pt>
                <c:pt idx="24294">
                  <c:v>-36.761999999999993</c:v>
                </c:pt>
                <c:pt idx="24295">
                  <c:v>-36.759999999999991</c:v>
                </c:pt>
                <c:pt idx="24296">
                  <c:v>-36.757999999999996</c:v>
                </c:pt>
                <c:pt idx="24297">
                  <c:v>-36.755999999999993</c:v>
                </c:pt>
                <c:pt idx="24298">
                  <c:v>-36.753999999999998</c:v>
                </c:pt>
                <c:pt idx="24299">
                  <c:v>-36.751999999999995</c:v>
                </c:pt>
                <c:pt idx="24300">
                  <c:v>-36.749999999999993</c:v>
                </c:pt>
                <c:pt idx="24301">
                  <c:v>-36.747999999999998</c:v>
                </c:pt>
                <c:pt idx="24302">
                  <c:v>-36.745999999999995</c:v>
                </c:pt>
                <c:pt idx="24303">
                  <c:v>-36.743999999999993</c:v>
                </c:pt>
                <c:pt idx="24304">
                  <c:v>-36.741999999999997</c:v>
                </c:pt>
                <c:pt idx="24305">
                  <c:v>-36.739999999999995</c:v>
                </c:pt>
                <c:pt idx="24306">
                  <c:v>-36.737999999999992</c:v>
                </c:pt>
                <c:pt idx="24307">
                  <c:v>-36.735999999999997</c:v>
                </c:pt>
                <c:pt idx="24308">
                  <c:v>-36.733999999999995</c:v>
                </c:pt>
                <c:pt idx="24309">
                  <c:v>-36.731999999999992</c:v>
                </c:pt>
                <c:pt idx="24310">
                  <c:v>-36.729999999999997</c:v>
                </c:pt>
                <c:pt idx="24311">
                  <c:v>-36.727999999999994</c:v>
                </c:pt>
                <c:pt idx="24312">
                  <c:v>-36.725999999999992</c:v>
                </c:pt>
                <c:pt idx="24313">
                  <c:v>-36.723999999999997</c:v>
                </c:pt>
                <c:pt idx="24314">
                  <c:v>-36.721999999999994</c:v>
                </c:pt>
                <c:pt idx="24315">
                  <c:v>-36.719999999999992</c:v>
                </c:pt>
                <c:pt idx="24316">
                  <c:v>-36.717999999999996</c:v>
                </c:pt>
                <c:pt idx="24317">
                  <c:v>-36.715999999999994</c:v>
                </c:pt>
                <c:pt idx="24318">
                  <c:v>-36.713999999999992</c:v>
                </c:pt>
                <c:pt idx="24319">
                  <c:v>-36.711999999999996</c:v>
                </c:pt>
                <c:pt idx="24320">
                  <c:v>-36.709999999999994</c:v>
                </c:pt>
                <c:pt idx="24321">
                  <c:v>-36.707999999999991</c:v>
                </c:pt>
                <c:pt idx="24322">
                  <c:v>-36.705999999999996</c:v>
                </c:pt>
                <c:pt idx="24323">
                  <c:v>-36.703999999999994</c:v>
                </c:pt>
                <c:pt idx="24324">
                  <c:v>-36.701999999999991</c:v>
                </c:pt>
                <c:pt idx="24325">
                  <c:v>-36.699999999999996</c:v>
                </c:pt>
                <c:pt idx="24326">
                  <c:v>-36.697999999999993</c:v>
                </c:pt>
                <c:pt idx="24327">
                  <c:v>-36.695999999999991</c:v>
                </c:pt>
                <c:pt idx="24328">
                  <c:v>-36.693999999999996</c:v>
                </c:pt>
                <c:pt idx="24329">
                  <c:v>-36.691999999999993</c:v>
                </c:pt>
                <c:pt idx="24330">
                  <c:v>-36.69</c:v>
                </c:pt>
                <c:pt idx="24331">
                  <c:v>-36.687999999999995</c:v>
                </c:pt>
                <c:pt idx="24332">
                  <c:v>-36.685999999999993</c:v>
                </c:pt>
                <c:pt idx="24333">
                  <c:v>-36.683999999999997</c:v>
                </c:pt>
                <c:pt idx="24334">
                  <c:v>-36.681999999999995</c:v>
                </c:pt>
                <c:pt idx="24335">
                  <c:v>-36.679999999999993</c:v>
                </c:pt>
                <c:pt idx="24336">
                  <c:v>-36.677999999999997</c:v>
                </c:pt>
                <c:pt idx="24337">
                  <c:v>-36.675999999999995</c:v>
                </c:pt>
                <c:pt idx="24338">
                  <c:v>-36.673999999999992</c:v>
                </c:pt>
                <c:pt idx="24339">
                  <c:v>-36.671999999999997</c:v>
                </c:pt>
                <c:pt idx="24340">
                  <c:v>-36.669999999999995</c:v>
                </c:pt>
                <c:pt idx="24341">
                  <c:v>-36.667999999999992</c:v>
                </c:pt>
                <c:pt idx="24342">
                  <c:v>-36.665999999999997</c:v>
                </c:pt>
                <c:pt idx="24343">
                  <c:v>-36.663999999999994</c:v>
                </c:pt>
                <c:pt idx="24344">
                  <c:v>-36.661999999999992</c:v>
                </c:pt>
                <c:pt idx="24345">
                  <c:v>-36.659999999999997</c:v>
                </c:pt>
                <c:pt idx="24346">
                  <c:v>-36.657999999999994</c:v>
                </c:pt>
                <c:pt idx="24347">
                  <c:v>-36.655999999999992</c:v>
                </c:pt>
                <c:pt idx="24348">
                  <c:v>-36.653999999999996</c:v>
                </c:pt>
                <c:pt idx="24349">
                  <c:v>-36.651999999999994</c:v>
                </c:pt>
                <c:pt idx="24350">
                  <c:v>-36.649999999999991</c:v>
                </c:pt>
                <c:pt idx="24351">
                  <c:v>-36.647999999999996</c:v>
                </c:pt>
                <c:pt idx="24352">
                  <c:v>-36.645999999999994</c:v>
                </c:pt>
                <c:pt idx="24353">
                  <c:v>-36.643999999999991</c:v>
                </c:pt>
                <c:pt idx="24354">
                  <c:v>-36.641999999999996</c:v>
                </c:pt>
                <c:pt idx="24355">
                  <c:v>-36.639999999999993</c:v>
                </c:pt>
                <c:pt idx="24356">
                  <c:v>-36.637999999999991</c:v>
                </c:pt>
                <c:pt idx="24357">
                  <c:v>-36.635999999999996</c:v>
                </c:pt>
                <c:pt idx="24358">
                  <c:v>-36.633999999999993</c:v>
                </c:pt>
                <c:pt idx="24359">
                  <c:v>-36.631999999999991</c:v>
                </c:pt>
                <c:pt idx="24360">
                  <c:v>-36.629999999999995</c:v>
                </c:pt>
                <c:pt idx="24361">
                  <c:v>-36.627999999999993</c:v>
                </c:pt>
                <c:pt idx="24362">
                  <c:v>-36.625999999999998</c:v>
                </c:pt>
                <c:pt idx="24363">
                  <c:v>-36.623999999999995</c:v>
                </c:pt>
                <c:pt idx="24364">
                  <c:v>-36.621999999999993</c:v>
                </c:pt>
                <c:pt idx="24365">
                  <c:v>-36.619999999999997</c:v>
                </c:pt>
                <c:pt idx="24366">
                  <c:v>-36.617999999999995</c:v>
                </c:pt>
                <c:pt idx="24367">
                  <c:v>-36.615999999999993</c:v>
                </c:pt>
                <c:pt idx="24368">
                  <c:v>-36.613999999999997</c:v>
                </c:pt>
                <c:pt idx="24369">
                  <c:v>-36.611999999999995</c:v>
                </c:pt>
                <c:pt idx="24370">
                  <c:v>-36.609999999999992</c:v>
                </c:pt>
                <c:pt idx="24371">
                  <c:v>-36.607999999999997</c:v>
                </c:pt>
                <c:pt idx="24372">
                  <c:v>-36.605999999999995</c:v>
                </c:pt>
                <c:pt idx="24373">
                  <c:v>-36.603999999999992</c:v>
                </c:pt>
                <c:pt idx="24374">
                  <c:v>-36.601999999999997</c:v>
                </c:pt>
                <c:pt idx="24375">
                  <c:v>-36.599999999999994</c:v>
                </c:pt>
                <c:pt idx="24376">
                  <c:v>-36.597999999999992</c:v>
                </c:pt>
                <c:pt idx="24377">
                  <c:v>-36.595999999999997</c:v>
                </c:pt>
                <c:pt idx="24378">
                  <c:v>-36.593999999999994</c:v>
                </c:pt>
                <c:pt idx="24379">
                  <c:v>-36.591999999999992</c:v>
                </c:pt>
                <c:pt idx="24380">
                  <c:v>-36.589999999999996</c:v>
                </c:pt>
                <c:pt idx="24381">
                  <c:v>-36.587999999999994</c:v>
                </c:pt>
                <c:pt idx="24382">
                  <c:v>-36.585999999999991</c:v>
                </c:pt>
                <c:pt idx="24383">
                  <c:v>-36.583999999999996</c:v>
                </c:pt>
                <c:pt idx="24384">
                  <c:v>-36.581999999999994</c:v>
                </c:pt>
                <c:pt idx="24385">
                  <c:v>-36.579999999999991</c:v>
                </c:pt>
                <c:pt idx="24386">
                  <c:v>-36.577999999999996</c:v>
                </c:pt>
                <c:pt idx="24387">
                  <c:v>-36.575999999999993</c:v>
                </c:pt>
                <c:pt idx="24388">
                  <c:v>-36.573999999999991</c:v>
                </c:pt>
                <c:pt idx="24389">
                  <c:v>-36.571999999999996</c:v>
                </c:pt>
                <c:pt idx="24390">
                  <c:v>-36.569999999999993</c:v>
                </c:pt>
                <c:pt idx="24391">
                  <c:v>-36.567999999999998</c:v>
                </c:pt>
                <c:pt idx="24392">
                  <c:v>-36.565999999999995</c:v>
                </c:pt>
                <c:pt idx="24393">
                  <c:v>-36.563999999999993</c:v>
                </c:pt>
                <c:pt idx="24394">
                  <c:v>-36.561999999999998</c:v>
                </c:pt>
                <c:pt idx="24395">
                  <c:v>-36.559999999999995</c:v>
                </c:pt>
                <c:pt idx="24396">
                  <c:v>-36.557999999999993</c:v>
                </c:pt>
                <c:pt idx="24397">
                  <c:v>-36.555999999999997</c:v>
                </c:pt>
                <c:pt idx="24398">
                  <c:v>-36.553999999999995</c:v>
                </c:pt>
                <c:pt idx="24399">
                  <c:v>-36.551999999999992</c:v>
                </c:pt>
                <c:pt idx="24400">
                  <c:v>-36.549999999999997</c:v>
                </c:pt>
                <c:pt idx="24401">
                  <c:v>-36.547999999999995</c:v>
                </c:pt>
                <c:pt idx="24402">
                  <c:v>-36.545999999999992</c:v>
                </c:pt>
                <c:pt idx="24403">
                  <c:v>-36.543999999999997</c:v>
                </c:pt>
                <c:pt idx="24404">
                  <c:v>-36.541999999999994</c:v>
                </c:pt>
                <c:pt idx="24405">
                  <c:v>-36.539999999999992</c:v>
                </c:pt>
                <c:pt idx="24406">
                  <c:v>-36.537999999999997</c:v>
                </c:pt>
                <c:pt idx="24407">
                  <c:v>-36.535999999999994</c:v>
                </c:pt>
                <c:pt idx="24408">
                  <c:v>-36.533999999999992</c:v>
                </c:pt>
                <c:pt idx="24409">
                  <c:v>-36.531999999999996</c:v>
                </c:pt>
                <c:pt idx="24410">
                  <c:v>-36.529999999999994</c:v>
                </c:pt>
                <c:pt idx="24411">
                  <c:v>-36.527999999999992</c:v>
                </c:pt>
                <c:pt idx="24412">
                  <c:v>-36.525999999999996</c:v>
                </c:pt>
                <c:pt idx="24413">
                  <c:v>-36.523999999999994</c:v>
                </c:pt>
                <c:pt idx="24414">
                  <c:v>-36.521999999999991</c:v>
                </c:pt>
                <c:pt idx="24415">
                  <c:v>-36.519999999999996</c:v>
                </c:pt>
                <c:pt idx="24416">
                  <c:v>-36.517999999999994</c:v>
                </c:pt>
                <c:pt idx="24417">
                  <c:v>-36.515999999999991</c:v>
                </c:pt>
                <c:pt idx="24418">
                  <c:v>-36.513999999999996</c:v>
                </c:pt>
                <c:pt idx="24419">
                  <c:v>-36.511999999999993</c:v>
                </c:pt>
                <c:pt idx="24420">
                  <c:v>-36.509999999999991</c:v>
                </c:pt>
                <c:pt idx="24421">
                  <c:v>-36.507999999999996</c:v>
                </c:pt>
                <c:pt idx="24422">
                  <c:v>-36.505999999999993</c:v>
                </c:pt>
                <c:pt idx="24423">
                  <c:v>-36.503999999999998</c:v>
                </c:pt>
                <c:pt idx="24424">
                  <c:v>-36.501999999999995</c:v>
                </c:pt>
                <c:pt idx="24425">
                  <c:v>-36.499999999999993</c:v>
                </c:pt>
                <c:pt idx="24426">
                  <c:v>-36.497999999999998</c:v>
                </c:pt>
                <c:pt idx="24427">
                  <c:v>-36.495999999999995</c:v>
                </c:pt>
                <c:pt idx="24428">
                  <c:v>-36.493999999999993</c:v>
                </c:pt>
                <c:pt idx="24429">
                  <c:v>-36.491999999999997</c:v>
                </c:pt>
                <c:pt idx="24430">
                  <c:v>-36.489999999999995</c:v>
                </c:pt>
                <c:pt idx="24431">
                  <c:v>-36.487999999999992</c:v>
                </c:pt>
                <c:pt idx="24432">
                  <c:v>-36.485999999999997</c:v>
                </c:pt>
                <c:pt idx="24433">
                  <c:v>-36.483999999999995</c:v>
                </c:pt>
                <c:pt idx="24434">
                  <c:v>-36.481999999999992</c:v>
                </c:pt>
                <c:pt idx="24435">
                  <c:v>-36.479999999999997</c:v>
                </c:pt>
                <c:pt idx="24436">
                  <c:v>-36.477999999999994</c:v>
                </c:pt>
                <c:pt idx="24437">
                  <c:v>-36.475999999999992</c:v>
                </c:pt>
                <c:pt idx="24438">
                  <c:v>-36.473999999999997</c:v>
                </c:pt>
                <c:pt idx="24439">
                  <c:v>-36.471999999999994</c:v>
                </c:pt>
                <c:pt idx="24440">
                  <c:v>-36.469999999999992</c:v>
                </c:pt>
                <c:pt idx="24441">
                  <c:v>-36.467999999999996</c:v>
                </c:pt>
                <c:pt idx="24442">
                  <c:v>-36.465999999999994</c:v>
                </c:pt>
                <c:pt idx="24443">
                  <c:v>-36.463999999999992</c:v>
                </c:pt>
                <c:pt idx="24444">
                  <c:v>-36.461999999999996</c:v>
                </c:pt>
                <c:pt idx="24445">
                  <c:v>-36.459999999999994</c:v>
                </c:pt>
                <c:pt idx="24446">
                  <c:v>-36.457999999999991</c:v>
                </c:pt>
                <c:pt idx="24447">
                  <c:v>-36.455999999999996</c:v>
                </c:pt>
                <c:pt idx="24448">
                  <c:v>-36.453999999999994</c:v>
                </c:pt>
                <c:pt idx="24449">
                  <c:v>-36.451999999999991</c:v>
                </c:pt>
                <c:pt idx="24450">
                  <c:v>-36.449999999999996</c:v>
                </c:pt>
                <c:pt idx="24451">
                  <c:v>-36.447999999999993</c:v>
                </c:pt>
                <c:pt idx="24452">
                  <c:v>-36.445999999999991</c:v>
                </c:pt>
                <c:pt idx="24453">
                  <c:v>-36.443999999999996</c:v>
                </c:pt>
                <c:pt idx="24454">
                  <c:v>-36.441999999999993</c:v>
                </c:pt>
                <c:pt idx="24455">
                  <c:v>-36.44</c:v>
                </c:pt>
                <c:pt idx="24456">
                  <c:v>-36.437999999999995</c:v>
                </c:pt>
                <c:pt idx="24457">
                  <c:v>-36.435999999999993</c:v>
                </c:pt>
                <c:pt idx="24458">
                  <c:v>-36.433999999999997</c:v>
                </c:pt>
                <c:pt idx="24459">
                  <c:v>-36.431999999999995</c:v>
                </c:pt>
                <c:pt idx="24460">
                  <c:v>-36.429999999999993</c:v>
                </c:pt>
                <c:pt idx="24461">
                  <c:v>-36.427999999999997</c:v>
                </c:pt>
                <c:pt idx="24462">
                  <c:v>-36.425999999999995</c:v>
                </c:pt>
                <c:pt idx="24463">
                  <c:v>-36.423999999999992</c:v>
                </c:pt>
                <c:pt idx="24464">
                  <c:v>-36.421999999999997</c:v>
                </c:pt>
                <c:pt idx="24465">
                  <c:v>-36.419999999999995</c:v>
                </c:pt>
                <c:pt idx="24466">
                  <c:v>-36.417999999999992</c:v>
                </c:pt>
                <c:pt idx="24467">
                  <c:v>-36.415999999999997</c:v>
                </c:pt>
                <c:pt idx="24468">
                  <c:v>-36.413999999999994</c:v>
                </c:pt>
                <c:pt idx="24469">
                  <c:v>-36.411999999999992</c:v>
                </c:pt>
                <c:pt idx="24470">
                  <c:v>-36.409999999999997</c:v>
                </c:pt>
                <c:pt idx="24471">
                  <c:v>-36.407999999999994</c:v>
                </c:pt>
                <c:pt idx="24472">
                  <c:v>-36.405999999999992</c:v>
                </c:pt>
                <c:pt idx="24473">
                  <c:v>-36.403999999999996</c:v>
                </c:pt>
                <c:pt idx="24474">
                  <c:v>-36.401999999999994</c:v>
                </c:pt>
                <c:pt idx="24475">
                  <c:v>-36.399999999999991</c:v>
                </c:pt>
                <c:pt idx="24476">
                  <c:v>-36.397999999999996</c:v>
                </c:pt>
                <c:pt idx="24477">
                  <c:v>-36.395999999999994</c:v>
                </c:pt>
                <c:pt idx="24478">
                  <c:v>-36.393999999999991</c:v>
                </c:pt>
                <c:pt idx="24479">
                  <c:v>-36.391999999999996</c:v>
                </c:pt>
                <c:pt idx="24480">
                  <c:v>-36.389999999999993</c:v>
                </c:pt>
                <c:pt idx="24481">
                  <c:v>-36.387999999999991</c:v>
                </c:pt>
                <c:pt idx="24482">
                  <c:v>-36.385999999999996</c:v>
                </c:pt>
                <c:pt idx="24483">
                  <c:v>-36.383999999999993</c:v>
                </c:pt>
                <c:pt idx="24484">
                  <c:v>-36.381999999999991</c:v>
                </c:pt>
                <c:pt idx="24485">
                  <c:v>-36.379999999999995</c:v>
                </c:pt>
                <c:pt idx="24486">
                  <c:v>-36.377999999999993</c:v>
                </c:pt>
                <c:pt idx="24487">
                  <c:v>-36.375999999999998</c:v>
                </c:pt>
                <c:pt idx="24488">
                  <c:v>-36.373999999999995</c:v>
                </c:pt>
                <c:pt idx="24489">
                  <c:v>-36.371999999999993</c:v>
                </c:pt>
                <c:pt idx="24490">
                  <c:v>-36.369999999999997</c:v>
                </c:pt>
                <c:pt idx="24491">
                  <c:v>-36.367999999999995</c:v>
                </c:pt>
                <c:pt idx="24492">
                  <c:v>-36.365999999999993</c:v>
                </c:pt>
                <c:pt idx="24493">
                  <c:v>-36.363999999999997</c:v>
                </c:pt>
                <c:pt idx="24494">
                  <c:v>-36.361999999999995</c:v>
                </c:pt>
                <c:pt idx="24495">
                  <c:v>-36.359999999999992</c:v>
                </c:pt>
                <c:pt idx="24496">
                  <c:v>-36.357999999999997</c:v>
                </c:pt>
                <c:pt idx="24497">
                  <c:v>-36.355999999999995</c:v>
                </c:pt>
                <c:pt idx="24498">
                  <c:v>-36.353999999999992</c:v>
                </c:pt>
                <c:pt idx="24499">
                  <c:v>-36.351999999999997</c:v>
                </c:pt>
                <c:pt idx="24500">
                  <c:v>-36.349999999999994</c:v>
                </c:pt>
                <c:pt idx="24501">
                  <c:v>-36.347999999999992</c:v>
                </c:pt>
                <c:pt idx="24502">
                  <c:v>-36.345999999999997</c:v>
                </c:pt>
                <c:pt idx="24503">
                  <c:v>-36.343999999999994</c:v>
                </c:pt>
                <c:pt idx="24504">
                  <c:v>-36.341999999999992</c:v>
                </c:pt>
                <c:pt idx="24505">
                  <c:v>-36.339999999999996</c:v>
                </c:pt>
                <c:pt idx="24506">
                  <c:v>-36.337999999999994</c:v>
                </c:pt>
                <c:pt idx="24507">
                  <c:v>-36.335999999999991</c:v>
                </c:pt>
                <c:pt idx="24508">
                  <c:v>-36.333999999999996</c:v>
                </c:pt>
                <c:pt idx="24509">
                  <c:v>-36.331999999999994</c:v>
                </c:pt>
                <c:pt idx="24510">
                  <c:v>-36.329999999999991</c:v>
                </c:pt>
                <c:pt idx="24511">
                  <c:v>-36.327999999999996</c:v>
                </c:pt>
                <c:pt idx="24512">
                  <c:v>-36.325999999999993</c:v>
                </c:pt>
                <c:pt idx="24513">
                  <c:v>-36.323999999999991</c:v>
                </c:pt>
                <c:pt idx="24514">
                  <c:v>-36.321999999999996</c:v>
                </c:pt>
                <c:pt idx="24515">
                  <c:v>-36.319999999999993</c:v>
                </c:pt>
                <c:pt idx="24516">
                  <c:v>-36.317999999999998</c:v>
                </c:pt>
                <c:pt idx="24517">
                  <c:v>-36.315999999999995</c:v>
                </c:pt>
                <c:pt idx="24518">
                  <c:v>-36.313999999999993</c:v>
                </c:pt>
                <c:pt idx="24519">
                  <c:v>-36.311999999999998</c:v>
                </c:pt>
                <c:pt idx="24520">
                  <c:v>-36.309999999999995</c:v>
                </c:pt>
                <c:pt idx="24521">
                  <c:v>-36.307999999999993</c:v>
                </c:pt>
                <c:pt idx="24522">
                  <c:v>-36.305999999999997</c:v>
                </c:pt>
                <c:pt idx="24523">
                  <c:v>-36.303999999999995</c:v>
                </c:pt>
                <c:pt idx="24524">
                  <c:v>-36.301999999999992</c:v>
                </c:pt>
                <c:pt idx="24525">
                  <c:v>-36.299999999999997</c:v>
                </c:pt>
                <c:pt idx="24526">
                  <c:v>-36.297999999999995</c:v>
                </c:pt>
                <c:pt idx="24527">
                  <c:v>-36.295999999999992</c:v>
                </c:pt>
                <c:pt idx="24528">
                  <c:v>-36.293999999999997</c:v>
                </c:pt>
                <c:pt idx="24529">
                  <c:v>-36.291999999999994</c:v>
                </c:pt>
                <c:pt idx="24530">
                  <c:v>-36.289999999999992</c:v>
                </c:pt>
                <c:pt idx="24531">
                  <c:v>-36.287999999999997</c:v>
                </c:pt>
                <c:pt idx="24532">
                  <c:v>-36.285999999999994</c:v>
                </c:pt>
                <c:pt idx="24533">
                  <c:v>-36.283999999999992</c:v>
                </c:pt>
                <c:pt idx="24534">
                  <c:v>-36.281999999999996</c:v>
                </c:pt>
                <c:pt idx="24535">
                  <c:v>-36.279999999999994</c:v>
                </c:pt>
                <c:pt idx="24536">
                  <c:v>-36.277999999999992</c:v>
                </c:pt>
                <c:pt idx="24537">
                  <c:v>-36.275999999999996</c:v>
                </c:pt>
                <c:pt idx="24538">
                  <c:v>-36.273999999999994</c:v>
                </c:pt>
                <c:pt idx="24539">
                  <c:v>-36.271999999999991</c:v>
                </c:pt>
                <c:pt idx="24540">
                  <c:v>-36.269999999999996</c:v>
                </c:pt>
                <c:pt idx="24541">
                  <c:v>-36.267999999999994</c:v>
                </c:pt>
                <c:pt idx="24542">
                  <c:v>-36.265999999999991</c:v>
                </c:pt>
                <c:pt idx="24543">
                  <c:v>-36.263999999999996</c:v>
                </c:pt>
                <c:pt idx="24544">
                  <c:v>-36.261999999999993</c:v>
                </c:pt>
                <c:pt idx="24545">
                  <c:v>-36.259999999999991</c:v>
                </c:pt>
                <c:pt idx="24546">
                  <c:v>-36.257999999999996</c:v>
                </c:pt>
                <c:pt idx="24547">
                  <c:v>-36.255999999999993</c:v>
                </c:pt>
                <c:pt idx="24548">
                  <c:v>-36.253999999999998</c:v>
                </c:pt>
                <c:pt idx="24549">
                  <c:v>-36.251999999999995</c:v>
                </c:pt>
                <c:pt idx="24550">
                  <c:v>-36.249999999999993</c:v>
                </c:pt>
                <c:pt idx="24551">
                  <c:v>-36.247999999999998</c:v>
                </c:pt>
                <c:pt idx="24552">
                  <c:v>-36.245999999999995</c:v>
                </c:pt>
                <c:pt idx="24553">
                  <c:v>-36.243999999999993</c:v>
                </c:pt>
                <c:pt idx="24554">
                  <c:v>-36.241999999999997</c:v>
                </c:pt>
                <c:pt idx="24555">
                  <c:v>-36.239999999999995</c:v>
                </c:pt>
                <c:pt idx="24556">
                  <c:v>-36.237999999999992</c:v>
                </c:pt>
                <c:pt idx="24557">
                  <c:v>-36.235999999999997</c:v>
                </c:pt>
                <c:pt idx="24558">
                  <c:v>-36.233999999999995</c:v>
                </c:pt>
                <c:pt idx="24559">
                  <c:v>-36.231999999999992</c:v>
                </c:pt>
                <c:pt idx="24560">
                  <c:v>-36.229999999999997</c:v>
                </c:pt>
                <c:pt idx="24561">
                  <c:v>-36.227999999999994</c:v>
                </c:pt>
                <c:pt idx="24562">
                  <c:v>-36.225999999999992</c:v>
                </c:pt>
                <c:pt idx="24563">
                  <c:v>-36.223999999999997</c:v>
                </c:pt>
                <c:pt idx="24564">
                  <c:v>-36.221999999999994</c:v>
                </c:pt>
                <c:pt idx="24565">
                  <c:v>-36.219999999999992</c:v>
                </c:pt>
                <c:pt idx="24566">
                  <c:v>-36.217999999999996</c:v>
                </c:pt>
                <c:pt idx="24567">
                  <c:v>-36.215999999999994</c:v>
                </c:pt>
                <c:pt idx="24568">
                  <c:v>-36.213999999999992</c:v>
                </c:pt>
                <c:pt idx="24569">
                  <c:v>-36.211999999999996</c:v>
                </c:pt>
                <c:pt idx="24570">
                  <c:v>-36.209999999999994</c:v>
                </c:pt>
                <c:pt idx="24571">
                  <c:v>-36.207999999999991</c:v>
                </c:pt>
                <c:pt idx="24572">
                  <c:v>-36.205999999999996</c:v>
                </c:pt>
                <c:pt idx="24573">
                  <c:v>-36.203999999999994</c:v>
                </c:pt>
                <c:pt idx="24574">
                  <c:v>-36.201999999999991</c:v>
                </c:pt>
                <c:pt idx="24575">
                  <c:v>-36.199999999999996</c:v>
                </c:pt>
                <c:pt idx="24576">
                  <c:v>-36.197999999999993</c:v>
                </c:pt>
                <c:pt idx="24577">
                  <c:v>-36.195999999999991</c:v>
                </c:pt>
                <c:pt idx="24578">
                  <c:v>-36.193999999999996</c:v>
                </c:pt>
                <c:pt idx="24579">
                  <c:v>-36.191999999999993</c:v>
                </c:pt>
                <c:pt idx="24580">
                  <c:v>-36.19</c:v>
                </c:pt>
                <c:pt idx="24581">
                  <c:v>-36.187999999999995</c:v>
                </c:pt>
                <c:pt idx="24582">
                  <c:v>-36.185999999999993</c:v>
                </c:pt>
                <c:pt idx="24583">
                  <c:v>-36.183999999999997</c:v>
                </c:pt>
                <c:pt idx="24584">
                  <c:v>-36.181999999999995</c:v>
                </c:pt>
                <c:pt idx="24585">
                  <c:v>-36.179999999999993</c:v>
                </c:pt>
                <c:pt idx="24586">
                  <c:v>-36.177999999999997</c:v>
                </c:pt>
                <c:pt idx="24587">
                  <c:v>-36.175999999999995</c:v>
                </c:pt>
                <c:pt idx="24588">
                  <c:v>-36.173999999999992</c:v>
                </c:pt>
                <c:pt idx="24589">
                  <c:v>-36.171999999999997</c:v>
                </c:pt>
                <c:pt idx="24590">
                  <c:v>-36.169999999999995</c:v>
                </c:pt>
                <c:pt idx="24591">
                  <c:v>-36.167999999999992</c:v>
                </c:pt>
                <c:pt idx="24592">
                  <c:v>-36.165999999999997</c:v>
                </c:pt>
                <c:pt idx="24593">
                  <c:v>-36.163999999999994</c:v>
                </c:pt>
                <c:pt idx="24594">
                  <c:v>-36.161999999999992</c:v>
                </c:pt>
                <c:pt idx="24595">
                  <c:v>-36.159999999999997</c:v>
                </c:pt>
                <c:pt idx="24596">
                  <c:v>-36.157999999999994</c:v>
                </c:pt>
                <c:pt idx="24597">
                  <c:v>-36.155999999999992</c:v>
                </c:pt>
                <c:pt idx="24598">
                  <c:v>-36.153999999999996</c:v>
                </c:pt>
                <c:pt idx="24599">
                  <c:v>-36.151999999999994</c:v>
                </c:pt>
                <c:pt idx="24600">
                  <c:v>-36.149999999999991</c:v>
                </c:pt>
                <c:pt idx="24601">
                  <c:v>-36.147999999999996</c:v>
                </c:pt>
                <c:pt idx="24602">
                  <c:v>-36.145999999999994</c:v>
                </c:pt>
                <c:pt idx="24603">
                  <c:v>-36.143999999999991</c:v>
                </c:pt>
                <c:pt idx="24604">
                  <c:v>-36.141999999999996</c:v>
                </c:pt>
                <c:pt idx="24605">
                  <c:v>-36.139999999999993</c:v>
                </c:pt>
                <c:pt idx="24606">
                  <c:v>-36.137999999999991</c:v>
                </c:pt>
                <c:pt idx="24607">
                  <c:v>-36.135999999999996</c:v>
                </c:pt>
                <c:pt idx="24608">
                  <c:v>-36.133999999999993</c:v>
                </c:pt>
                <c:pt idx="24609">
                  <c:v>-36.131999999999991</c:v>
                </c:pt>
                <c:pt idx="24610">
                  <c:v>-36.129999999999995</c:v>
                </c:pt>
                <c:pt idx="24611">
                  <c:v>-36.127999999999993</c:v>
                </c:pt>
                <c:pt idx="24612">
                  <c:v>-36.125999999999998</c:v>
                </c:pt>
                <c:pt idx="24613">
                  <c:v>-36.123999999999995</c:v>
                </c:pt>
                <c:pt idx="24614">
                  <c:v>-36.121999999999993</c:v>
                </c:pt>
                <c:pt idx="24615">
                  <c:v>-36.119999999999997</c:v>
                </c:pt>
                <c:pt idx="24616">
                  <c:v>-36.117999999999995</c:v>
                </c:pt>
                <c:pt idx="24617">
                  <c:v>-36.115999999999993</c:v>
                </c:pt>
                <c:pt idx="24618">
                  <c:v>-36.113999999999997</c:v>
                </c:pt>
                <c:pt idx="24619">
                  <c:v>-36.111999999999995</c:v>
                </c:pt>
                <c:pt idx="24620">
                  <c:v>-36.109999999999992</c:v>
                </c:pt>
                <c:pt idx="24621">
                  <c:v>-36.107999999999997</c:v>
                </c:pt>
                <c:pt idx="24622">
                  <c:v>-36.105999999999995</c:v>
                </c:pt>
                <c:pt idx="24623">
                  <c:v>-36.103999999999992</c:v>
                </c:pt>
                <c:pt idx="24624">
                  <c:v>-36.101999999999997</c:v>
                </c:pt>
                <c:pt idx="24625">
                  <c:v>-36.099999999999994</c:v>
                </c:pt>
                <c:pt idx="24626">
                  <c:v>-36.097999999999992</c:v>
                </c:pt>
                <c:pt idx="24627">
                  <c:v>-36.095999999999997</c:v>
                </c:pt>
                <c:pt idx="24628">
                  <c:v>-36.093999999999994</c:v>
                </c:pt>
                <c:pt idx="24629">
                  <c:v>-36.091999999999992</c:v>
                </c:pt>
                <c:pt idx="24630">
                  <c:v>-36.089999999999996</c:v>
                </c:pt>
                <c:pt idx="24631">
                  <c:v>-36.087999999999994</c:v>
                </c:pt>
                <c:pt idx="24632">
                  <c:v>-36.085999999999991</c:v>
                </c:pt>
                <c:pt idx="24633">
                  <c:v>-36.083999999999996</c:v>
                </c:pt>
                <c:pt idx="24634">
                  <c:v>-36.081999999999994</c:v>
                </c:pt>
                <c:pt idx="24635">
                  <c:v>-36.079999999999991</c:v>
                </c:pt>
                <c:pt idx="24636">
                  <c:v>-36.077999999999996</c:v>
                </c:pt>
                <c:pt idx="24637">
                  <c:v>-36.075999999999993</c:v>
                </c:pt>
                <c:pt idx="24638">
                  <c:v>-36.073999999999991</c:v>
                </c:pt>
                <c:pt idx="24639">
                  <c:v>-36.071999999999996</c:v>
                </c:pt>
                <c:pt idx="24640">
                  <c:v>-36.069999999999993</c:v>
                </c:pt>
                <c:pt idx="24641">
                  <c:v>-36.067999999999998</c:v>
                </c:pt>
                <c:pt idx="24642">
                  <c:v>-36.065999999999995</c:v>
                </c:pt>
                <c:pt idx="24643">
                  <c:v>-36.063999999999993</c:v>
                </c:pt>
                <c:pt idx="24644">
                  <c:v>-36.061999999999998</c:v>
                </c:pt>
                <c:pt idx="24645">
                  <c:v>-36.059999999999995</c:v>
                </c:pt>
                <c:pt idx="24646">
                  <c:v>-36.057999999999993</c:v>
                </c:pt>
                <c:pt idx="24647">
                  <c:v>-36.055999999999997</c:v>
                </c:pt>
                <c:pt idx="24648">
                  <c:v>-36.053999999999995</c:v>
                </c:pt>
                <c:pt idx="24649">
                  <c:v>-36.051999999999992</c:v>
                </c:pt>
                <c:pt idx="24650">
                  <c:v>-36.049999999999997</c:v>
                </c:pt>
                <c:pt idx="24651">
                  <c:v>-36.047999999999995</c:v>
                </c:pt>
                <c:pt idx="24652">
                  <c:v>-36.045999999999992</c:v>
                </c:pt>
                <c:pt idx="24653">
                  <c:v>-36.043999999999997</c:v>
                </c:pt>
                <c:pt idx="24654">
                  <c:v>-36.041999999999994</c:v>
                </c:pt>
                <c:pt idx="24655">
                  <c:v>-36.039999999999992</c:v>
                </c:pt>
                <c:pt idx="24656">
                  <c:v>-36.037999999999997</c:v>
                </c:pt>
                <c:pt idx="24657">
                  <c:v>-36.035999999999994</c:v>
                </c:pt>
                <c:pt idx="24658">
                  <c:v>-36.033999999999992</c:v>
                </c:pt>
                <c:pt idx="24659">
                  <c:v>-36.031999999999996</c:v>
                </c:pt>
                <c:pt idx="24660">
                  <c:v>-36.029999999999994</c:v>
                </c:pt>
                <c:pt idx="24661">
                  <c:v>-36.027999999999992</c:v>
                </c:pt>
                <c:pt idx="24662">
                  <c:v>-36.025999999999996</c:v>
                </c:pt>
                <c:pt idx="24663">
                  <c:v>-36.023999999999994</c:v>
                </c:pt>
                <c:pt idx="24664">
                  <c:v>-36.021999999999991</c:v>
                </c:pt>
                <c:pt idx="24665">
                  <c:v>-36.019999999999996</c:v>
                </c:pt>
                <c:pt idx="24666">
                  <c:v>-36.017999999999994</c:v>
                </c:pt>
                <c:pt idx="24667">
                  <c:v>-36.015999999999991</c:v>
                </c:pt>
                <c:pt idx="24668">
                  <c:v>-36.013999999999996</c:v>
                </c:pt>
                <c:pt idx="24669">
                  <c:v>-36.011999999999993</c:v>
                </c:pt>
                <c:pt idx="24670">
                  <c:v>-36.009999999999991</c:v>
                </c:pt>
                <c:pt idx="24671">
                  <c:v>-36.007999999999996</c:v>
                </c:pt>
                <c:pt idx="24672">
                  <c:v>-36.005999999999993</c:v>
                </c:pt>
                <c:pt idx="24673">
                  <c:v>-36.003999999999998</c:v>
                </c:pt>
                <c:pt idx="24674">
                  <c:v>-36.001999999999995</c:v>
                </c:pt>
                <c:pt idx="24675">
                  <c:v>-35.999999999999993</c:v>
                </c:pt>
                <c:pt idx="24676">
                  <c:v>-35.997999999999998</c:v>
                </c:pt>
                <c:pt idx="24677">
                  <c:v>-35.995999999999995</c:v>
                </c:pt>
                <c:pt idx="24678">
                  <c:v>-35.993999999999993</c:v>
                </c:pt>
                <c:pt idx="24679">
                  <c:v>-35.991999999999997</c:v>
                </c:pt>
                <c:pt idx="24680">
                  <c:v>-35.989999999999995</c:v>
                </c:pt>
                <c:pt idx="24681">
                  <c:v>-35.987999999999992</c:v>
                </c:pt>
                <c:pt idx="24682">
                  <c:v>-35.985999999999997</c:v>
                </c:pt>
                <c:pt idx="24683">
                  <c:v>-35.983999999999995</c:v>
                </c:pt>
                <c:pt idx="24684">
                  <c:v>-35.981999999999992</c:v>
                </c:pt>
                <c:pt idx="24685">
                  <c:v>-35.979999999999997</c:v>
                </c:pt>
                <c:pt idx="24686">
                  <c:v>-35.977999999999994</c:v>
                </c:pt>
                <c:pt idx="24687">
                  <c:v>-35.975999999999992</c:v>
                </c:pt>
                <c:pt idx="24688">
                  <c:v>-35.973999999999997</c:v>
                </c:pt>
                <c:pt idx="24689">
                  <c:v>-35.971999999999994</c:v>
                </c:pt>
                <c:pt idx="24690">
                  <c:v>-35.969999999999992</c:v>
                </c:pt>
                <c:pt idx="24691">
                  <c:v>-35.967999999999996</c:v>
                </c:pt>
                <c:pt idx="24692">
                  <c:v>-35.965999999999994</c:v>
                </c:pt>
                <c:pt idx="24693">
                  <c:v>-35.963999999999992</c:v>
                </c:pt>
                <c:pt idx="24694">
                  <c:v>-35.961999999999996</c:v>
                </c:pt>
                <c:pt idx="24695">
                  <c:v>-35.959999999999994</c:v>
                </c:pt>
                <c:pt idx="24696">
                  <c:v>-35.957999999999991</c:v>
                </c:pt>
                <c:pt idx="24697">
                  <c:v>-35.955999999999996</c:v>
                </c:pt>
                <c:pt idx="24698">
                  <c:v>-35.953999999999994</c:v>
                </c:pt>
                <c:pt idx="24699">
                  <c:v>-35.951999999999991</c:v>
                </c:pt>
                <c:pt idx="24700">
                  <c:v>-35.949999999999996</c:v>
                </c:pt>
                <c:pt idx="24701">
                  <c:v>-35.947999999999993</c:v>
                </c:pt>
                <c:pt idx="24702">
                  <c:v>-35.945999999999991</c:v>
                </c:pt>
                <c:pt idx="24703">
                  <c:v>-35.943999999999996</c:v>
                </c:pt>
                <c:pt idx="24704">
                  <c:v>-35.941999999999993</c:v>
                </c:pt>
                <c:pt idx="24705">
                  <c:v>-35.94</c:v>
                </c:pt>
                <c:pt idx="24706">
                  <c:v>-35.937999999999995</c:v>
                </c:pt>
                <c:pt idx="24707">
                  <c:v>-35.935999999999993</c:v>
                </c:pt>
                <c:pt idx="24708">
                  <c:v>-35.933999999999997</c:v>
                </c:pt>
                <c:pt idx="24709">
                  <c:v>-35.931999999999995</c:v>
                </c:pt>
                <c:pt idx="24710">
                  <c:v>-35.929999999999993</c:v>
                </c:pt>
                <c:pt idx="24711">
                  <c:v>-35.927999999999997</c:v>
                </c:pt>
                <c:pt idx="24712">
                  <c:v>-35.925999999999995</c:v>
                </c:pt>
                <c:pt idx="24713">
                  <c:v>-35.923999999999992</c:v>
                </c:pt>
                <c:pt idx="24714">
                  <c:v>-35.921999999999997</c:v>
                </c:pt>
                <c:pt idx="24715">
                  <c:v>-35.919999999999995</c:v>
                </c:pt>
                <c:pt idx="24716">
                  <c:v>-35.917999999999992</c:v>
                </c:pt>
                <c:pt idx="24717">
                  <c:v>-35.915999999999997</c:v>
                </c:pt>
                <c:pt idx="24718">
                  <c:v>-35.913999999999994</c:v>
                </c:pt>
                <c:pt idx="24719">
                  <c:v>-35.911999999999992</c:v>
                </c:pt>
                <c:pt idx="24720">
                  <c:v>-35.909999999999997</c:v>
                </c:pt>
                <c:pt idx="24721">
                  <c:v>-35.907999999999994</c:v>
                </c:pt>
                <c:pt idx="24722">
                  <c:v>-35.905999999999992</c:v>
                </c:pt>
                <c:pt idx="24723">
                  <c:v>-35.903999999999996</c:v>
                </c:pt>
                <c:pt idx="24724">
                  <c:v>-35.901999999999994</c:v>
                </c:pt>
                <c:pt idx="24725">
                  <c:v>-35.899999999999991</c:v>
                </c:pt>
                <c:pt idx="24726">
                  <c:v>-35.897999999999996</c:v>
                </c:pt>
                <c:pt idx="24727">
                  <c:v>-35.895999999999994</c:v>
                </c:pt>
                <c:pt idx="24728">
                  <c:v>-35.893999999999991</c:v>
                </c:pt>
                <c:pt idx="24729">
                  <c:v>-35.891999999999996</c:v>
                </c:pt>
                <c:pt idx="24730">
                  <c:v>-35.889999999999993</c:v>
                </c:pt>
                <c:pt idx="24731">
                  <c:v>-35.887999999999991</c:v>
                </c:pt>
                <c:pt idx="24732">
                  <c:v>-35.885999999999996</c:v>
                </c:pt>
                <c:pt idx="24733">
                  <c:v>-35.883999999999993</c:v>
                </c:pt>
                <c:pt idx="24734">
                  <c:v>-35.881999999999991</c:v>
                </c:pt>
                <c:pt idx="24735">
                  <c:v>-35.879999999999995</c:v>
                </c:pt>
                <c:pt idx="24736">
                  <c:v>-35.877999999999993</c:v>
                </c:pt>
                <c:pt idx="24737">
                  <c:v>-35.875999999999998</c:v>
                </c:pt>
                <c:pt idx="24738">
                  <c:v>-35.873999999999995</c:v>
                </c:pt>
                <c:pt idx="24739">
                  <c:v>-35.871999999999993</c:v>
                </c:pt>
                <c:pt idx="24740">
                  <c:v>-35.869999999999997</c:v>
                </c:pt>
                <c:pt idx="24741">
                  <c:v>-35.867999999999995</c:v>
                </c:pt>
                <c:pt idx="24742">
                  <c:v>-35.865999999999993</c:v>
                </c:pt>
                <c:pt idx="24743">
                  <c:v>-35.863999999999997</c:v>
                </c:pt>
                <c:pt idx="24744">
                  <c:v>-35.861999999999995</c:v>
                </c:pt>
                <c:pt idx="24745">
                  <c:v>-35.859999999999992</c:v>
                </c:pt>
                <c:pt idx="24746">
                  <c:v>-35.857999999999997</c:v>
                </c:pt>
                <c:pt idx="24747">
                  <c:v>-35.855999999999995</c:v>
                </c:pt>
                <c:pt idx="24748">
                  <c:v>-35.853999999999992</c:v>
                </c:pt>
                <c:pt idx="24749">
                  <c:v>-35.851999999999997</c:v>
                </c:pt>
                <c:pt idx="24750">
                  <c:v>-35.849999999999994</c:v>
                </c:pt>
                <c:pt idx="24751">
                  <c:v>-35.847999999999992</c:v>
                </c:pt>
                <c:pt idx="24752">
                  <c:v>-35.845999999999997</c:v>
                </c:pt>
                <c:pt idx="24753">
                  <c:v>-35.843999999999994</c:v>
                </c:pt>
                <c:pt idx="24754">
                  <c:v>-35.841999999999992</c:v>
                </c:pt>
                <c:pt idx="24755">
                  <c:v>-35.839999999999996</c:v>
                </c:pt>
                <c:pt idx="24756">
                  <c:v>-35.837999999999994</c:v>
                </c:pt>
                <c:pt idx="24757">
                  <c:v>-35.835999999999991</c:v>
                </c:pt>
                <c:pt idx="24758">
                  <c:v>-35.833999999999996</c:v>
                </c:pt>
                <c:pt idx="24759">
                  <c:v>-35.831999999999994</c:v>
                </c:pt>
                <c:pt idx="24760">
                  <c:v>-35.829999999999991</c:v>
                </c:pt>
                <c:pt idx="24761">
                  <c:v>-35.827999999999996</c:v>
                </c:pt>
                <c:pt idx="24762">
                  <c:v>-35.825999999999993</c:v>
                </c:pt>
                <c:pt idx="24763">
                  <c:v>-35.823999999999991</c:v>
                </c:pt>
                <c:pt idx="24764">
                  <c:v>-35.821999999999996</c:v>
                </c:pt>
                <c:pt idx="24765">
                  <c:v>-35.819999999999993</c:v>
                </c:pt>
                <c:pt idx="24766">
                  <c:v>-35.817999999999998</c:v>
                </c:pt>
                <c:pt idx="24767">
                  <c:v>-35.815999999999995</c:v>
                </c:pt>
                <c:pt idx="24768">
                  <c:v>-35.813999999999993</c:v>
                </c:pt>
                <c:pt idx="24769">
                  <c:v>-35.811999999999998</c:v>
                </c:pt>
                <c:pt idx="24770">
                  <c:v>-35.809999999999995</c:v>
                </c:pt>
                <c:pt idx="24771">
                  <c:v>-35.807999999999993</c:v>
                </c:pt>
                <c:pt idx="24772">
                  <c:v>-35.805999999999997</c:v>
                </c:pt>
                <c:pt idx="24773">
                  <c:v>-35.803999999999995</c:v>
                </c:pt>
                <c:pt idx="24774">
                  <c:v>-35.801999999999992</c:v>
                </c:pt>
                <c:pt idx="24775">
                  <c:v>-35.799999999999997</c:v>
                </c:pt>
                <c:pt idx="24776">
                  <c:v>-35.797999999999995</c:v>
                </c:pt>
                <c:pt idx="24777">
                  <c:v>-35.795999999999992</c:v>
                </c:pt>
                <c:pt idx="24778">
                  <c:v>-35.793999999999997</c:v>
                </c:pt>
                <c:pt idx="24779">
                  <c:v>-35.791999999999994</c:v>
                </c:pt>
                <c:pt idx="24780">
                  <c:v>-35.789999999999992</c:v>
                </c:pt>
                <c:pt idx="24781">
                  <c:v>-35.787999999999997</c:v>
                </c:pt>
                <c:pt idx="24782">
                  <c:v>-35.785999999999994</c:v>
                </c:pt>
                <c:pt idx="24783">
                  <c:v>-35.783999999999992</c:v>
                </c:pt>
                <c:pt idx="24784">
                  <c:v>-35.781999999999996</c:v>
                </c:pt>
                <c:pt idx="24785">
                  <c:v>-35.779999999999994</c:v>
                </c:pt>
                <c:pt idx="24786">
                  <c:v>-35.777999999999992</c:v>
                </c:pt>
                <c:pt idx="24787">
                  <c:v>-35.775999999999996</c:v>
                </c:pt>
                <c:pt idx="24788">
                  <c:v>-35.773999999999994</c:v>
                </c:pt>
                <c:pt idx="24789">
                  <c:v>-35.771999999999991</c:v>
                </c:pt>
                <c:pt idx="24790">
                  <c:v>-35.769999999999996</c:v>
                </c:pt>
                <c:pt idx="24791">
                  <c:v>-35.767999999999994</c:v>
                </c:pt>
                <c:pt idx="24792">
                  <c:v>-35.765999999999991</c:v>
                </c:pt>
                <c:pt idx="24793">
                  <c:v>-35.763999999999996</c:v>
                </c:pt>
                <c:pt idx="24794">
                  <c:v>-35.761999999999993</c:v>
                </c:pt>
                <c:pt idx="24795">
                  <c:v>-35.759999999999991</c:v>
                </c:pt>
                <c:pt idx="24796">
                  <c:v>-35.757999999999996</c:v>
                </c:pt>
                <c:pt idx="24797">
                  <c:v>-35.755999999999993</c:v>
                </c:pt>
                <c:pt idx="24798">
                  <c:v>-35.753999999999998</c:v>
                </c:pt>
                <c:pt idx="24799">
                  <c:v>-35.751999999999995</c:v>
                </c:pt>
                <c:pt idx="24800">
                  <c:v>-35.749999999999993</c:v>
                </c:pt>
                <c:pt idx="24801">
                  <c:v>-35.747999999999998</c:v>
                </c:pt>
                <c:pt idx="24802">
                  <c:v>-35.745999999999995</c:v>
                </c:pt>
                <c:pt idx="24803">
                  <c:v>-35.743999999999993</c:v>
                </c:pt>
                <c:pt idx="24804">
                  <c:v>-35.741999999999997</c:v>
                </c:pt>
                <c:pt idx="24805">
                  <c:v>-35.739999999999995</c:v>
                </c:pt>
                <c:pt idx="24806">
                  <c:v>-35.737999999999992</c:v>
                </c:pt>
                <c:pt idx="24807">
                  <c:v>-35.735999999999997</c:v>
                </c:pt>
                <c:pt idx="24808">
                  <c:v>-35.733999999999995</c:v>
                </c:pt>
                <c:pt idx="24809">
                  <c:v>-35.731999999999992</c:v>
                </c:pt>
                <c:pt idx="24810">
                  <c:v>-35.729999999999997</c:v>
                </c:pt>
                <c:pt idx="24811">
                  <c:v>-35.727999999999994</c:v>
                </c:pt>
                <c:pt idx="24812">
                  <c:v>-35.725999999999992</c:v>
                </c:pt>
                <c:pt idx="24813">
                  <c:v>-35.723999999999997</c:v>
                </c:pt>
                <c:pt idx="24814">
                  <c:v>-35.721999999999994</c:v>
                </c:pt>
                <c:pt idx="24815">
                  <c:v>-35.719999999999992</c:v>
                </c:pt>
                <c:pt idx="24816">
                  <c:v>-35.717999999999996</c:v>
                </c:pt>
                <c:pt idx="24817">
                  <c:v>-35.715999999999994</c:v>
                </c:pt>
                <c:pt idx="24818">
                  <c:v>-35.713999999999992</c:v>
                </c:pt>
                <c:pt idx="24819">
                  <c:v>-35.711999999999996</c:v>
                </c:pt>
                <c:pt idx="24820">
                  <c:v>-35.709999999999994</c:v>
                </c:pt>
                <c:pt idx="24821">
                  <c:v>-35.707999999999991</c:v>
                </c:pt>
                <c:pt idx="24822">
                  <c:v>-35.705999999999996</c:v>
                </c:pt>
                <c:pt idx="24823">
                  <c:v>-35.703999999999994</c:v>
                </c:pt>
                <c:pt idx="24824">
                  <c:v>-35.701999999999991</c:v>
                </c:pt>
                <c:pt idx="24825">
                  <c:v>-35.699999999999996</c:v>
                </c:pt>
                <c:pt idx="24826">
                  <c:v>-35.697999999999993</c:v>
                </c:pt>
                <c:pt idx="24827">
                  <c:v>-35.695999999999991</c:v>
                </c:pt>
                <c:pt idx="24828">
                  <c:v>-35.693999999999996</c:v>
                </c:pt>
                <c:pt idx="24829">
                  <c:v>-35.691999999999993</c:v>
                </c:pt>
                <c:pt idx="24830">
                  <c:v>-35.69</c:v>
                </c:pt>
                <c:pt idx="24831">
                  <c:v>-35.687999999999995</c:v>
                </c:pt>
                <c:pt idx="24832">
                  <c:v>-35.685999999999993</c:v>
                </c:pt>
                <c:pt idx="24833">
                  <c:v>-35.683999999999997</c:v>
                </c:pt>
                <c:pt idx="24834">
                  <c:v>-35.681999999999995</c:v>
                </c:pt>
                <c:pt idx="24835">
                  <c:v>-35.679999999999993</c:v>
                </c:pt>
                <c:pt idx="24836">
                  <c:v>-35.677999999999997</c:v>
                </c:pt>
                <c:pt idx="24837">
                  <c:v>-35.675999999999995</c:v>
                </c:pt>
                <c:pt idx="24838">
                  <c:v>-35.673999999999992</c:v>
                </c:pt>
                <c:pt idx="24839">
                  <c:v>-35.671999999999997</c:v>
                </c:pt>
                <c:pt idx="24840">
                  <c:v>-35.669999999999995</c:v>
                </c:pt>
                <c:pt idx="24841">
                  <c:v>-35.667999999999992</c:v>
                </c:pt>
                <c:pt idx="24842">
                  <c:v>-35.665999999999997</c:v>
                </c:pt>
                <c:pt idx="24843">
                  <c:v>-35.663999999999994</c:v>
                </c:pt>
                <c:pt idx="24844">
                  <c:v>-35.661999999999992</c:v>
                </c:pt>
                <c:pt idx="24845">
                  <c:v>-35.659999999999997</c:v>
                </c:pt>
                <c:pt idx="24846">
                  <c:v>-35.657999999999994</c:v>
                </c:pt>
                <c:pt idx="24847">
                  <c:v>-35.655999999999992</c:v>
                </c:pt>
                <c:pt idx="24848">
                  <c:v>-35.653999999999996</c:v>
                </c:pt>
                <c:pt idx="24849">
                  <c:v>-35.651999999999994</c:v>
                </c:pt>
                <c:pt idx="24850">
                  <c:v>-35.649999999999991</c:v>
                </c:pt>
                <c:pt idx="24851">
                  <c:v>-35.647999999999996</c:v>
                </c:pt>
                <c:pt idx="24852">
                  <c:v>-35.645999999999994</c:v>
                </c:pt>
                <c:pt idx="24853">
                  <c:v>-35.643999999999991</c:v>
                </c:pt>
                <c:pt idx="24854">
                  <c:v>-35.641999999999996</c:v>
                </c:pt>
                <c:pt idx="24855">
                  <c:v>-35.639999999999993</c:v>
                </c:pt>
                <c:pt idx="24856">
                  <c:v>-35.637999999999991</c:v>
                </c:pt>
                <c:pt idx="24857">
                  <c:v>-35.635999999999996</c:v>
                </c:pt>
                <c:pt idx="24858">
                  <c:v>-35.633999999999993</c:v>
                </c:pt>
                <c:pt idx="24859">
                  <c:v>-35.631999999999991</c:v>
                </c:pt>
                <c:pt idx="24860">
                  <c:v>-35.629999999999995</c:v>
                </c:pt>
                <c:pt idx="24861">
                  <c:v>-35.627999999999993</c:v>
                </c:pt>
                <c:pt idx="24862">
                  <c:v>-35.625999999999998</c:v>
                </c:pt>
                <c:pt idx="24863">
                  <c:v>-35.623999999999995</c:v>
                </c:pt>
                <c:pt idx="24864">
                  <c:v>-35.621999999999993</c:v>
                </c:pt>
                <c:pt idx="24865">
                  <c:v>-35.619999999999997</c:v>
                </c:pt>
                <c:pt idx="24866">
                  <c:v>-35.617999999999995</c:v>
                </c:pt>
                <c:pt idx="24867">
                  <c:v>-35.615999999999993</c:v>
                </c:pt>
                <c:pt idx="24868">
                  <c:v>-35.613999999999997</c:v>
                </c:pt>
                <c:pt idx="24869">
                  <c:v>-35.611999999999995</c:v>
                </c:pt>
                <c:pt idx="24870">
                  <c:v>-35.609999999999992</c:v>
                </c:pt>
                <c:pt idx="24871">
                  <c:v>-35.607999999999997</c:v>
                </c:pt>
                <c:pt idx="24872">
                  <c:v>-35.605999999999995</c:v>
                </c:pt>
                <c:pt idx="24873">
                  <c:v>-35.603999999999992</c:v>
                </c:pt>
                <c:pt idx="24874">
                  <c:v>-35.601999999999997</c:v>
                </c:pt>
                <c:pt idx="24875">
                  <c:v>-35.599999999999994</c:v>
                </c:pt>
                <c:pt idx="24876">
                  <c:v>-35.597999999999992</c:v>
                </c:pt>
                <c:pt idx="24877">
                  <c:v>-35.595999999999997</c:v>
                </c:pt>
                <c:pt idx="24878">
                  <c:v>-35.593999999999994</c:v>
                </c:pt>
                <c:pt idx="24879">
                  <c:v>-35.591999999999992</c:v>
                </c:pt>
                <c:pt idx="24880">
                  <c:v>-35.589999999999996</c:v>
                </c:pt>
                <c:pt idx="24881">
                  <c:v>-35.587999999999994</c:v>
                </c:pt>
                <c:pt idx="24882">
                  <c:v>-35.585999999999991</c:v>
                </c:pt>
                <c:pt idx="24883">
                  <c:v>-35.583999999999996</c:v>
                </c:pt>
                <c:pt idx="24884">
                  <c:v>-35.581999999999994</c:v>
                </c:pt>
                <c:pt idx="24885">
                  <c:v>-35.579999999999991</c:v>
                </c:pt>
                <c:pt idx="24886">
                  <c:v>-35.577999999999996</c:v>
                </c:pt>
                <c:pt idx="24887">
                  <c:v>-35.575999999999993</c:v>
                </c:pt>
                <c:pt idx="24888">
                  <c:v>-35.573999999999991</c:v>
                </c:pt>
                <c:pt idx="24889">
                  <c:v>-35.571999999999996</c:v>
                </c:pt>
                <c:pt idx="24890">
                  <c:v>-35.569999999999993</c:v>
                </c:pt>
                <c:pt idx="24891">
                  <c:v>-35.567999999999998</c:v>
                </c:pt>
                <c:pt idx="24892">
                  <c:v>-35.565999999999995</c:v>
                </c:pt>
                <c:pt idx="24893">
                  <c:v>-35.563999999999993</c:v>
                </c:pt>
                <c:pt idx="24894">
                  <c:v>-35.561999999999998</c:v>
                </c:pt>
                <c:pt idx="24895">
                  <c:v>-35.559999999999995</c:v>
                </c:pt>
                <c:pt idx="24896">
                  <c:v>-35.557999999999993</c:v>
                </c:pt>
                <c:pt idx="24897">
                  <c:v>-35.555999999999997</c:v>
                </c:pt>
                <c:pt idx="24898">
                  <c:v>-35.553999999999995</c:v>
                </c:pt>
                <c:pt idx="24899">
                  <c:v>-35.551999999999992</c:v>
                </c:pt>
                <c:pt idx="24900">
                  <c:v>-35.549999999999997</c:v>
                </c:pt>
                <c:pt idx="24901">
                  <c:v>-35.547999999999995</c:v>
                </c:pt>
                <c:pt idx="24902">
                  <c:v>-35.545999999999992</c:v>
                </c:pt>
                <c:pt idx="24903">
                  <c:v>-35.543999999999997</c:v>
                </c:pt>
                <c:pt idx="24904">
                  <c:v>-35.541999999999994</c:v>
                </c:pt>
                <c:pt idx="24905">
                  <c:v>-35.539999999999992</c:v>
                </c:pt>
                <c:pt idx="24906">
                  <c:v>-35.537999999999997</c:v>
                </c:pt>
                <c:pt idx="24907">
                  <c:v>-35.535999999999994</c:v>
                </c:pt>
                <c:pt idx="24908">
                  <c:v>-35.533999999999992</c:v>
                </c:pt>
                <c:pt idx="24909">
                  <c:v>-35.531999999999996</c:v>
                </c:pt>
                <c:pt idx="24910">
                  <c:v>-35.529999999999994</c:v>
                </c:pt>
                <c:pt idx="24911">
                  <c:v>-35.527999999999992</c:v>
                </c:pt>
                <c:pt idx="24912">
                  <c:v>-35.525999999999996</c:v>
                </c:pt>
                <c:pt idx="24913">
                  <c:v>-35.523999999999994</c:v>
                </c:pt>
                <c:pt idx="24914">
                  <c:v>-35.521999999999991</c:v>
                </c:pt>
                <c:pt idx="24915">
                  <c:v>-35.519999999999996</c:v>
                </c:pt>
                <c:pt idx="24916">
                  <c:v>-35.517999999999994</c:v>
                </c:pt>
                <c:pt idx="24917">
                  <c:v>-35.515999999999991</c:v>
                </c:pt>
                <c:pt idx="24918">
                  <c:v>-35.513999999999996</c:v>
                </c:pt>
                <c:pt idx="24919">
                  <c:v>-35.511999999999993</c:v>
                </c:pt>
                <c:pt idx="24920">
                  <c:v>-35.509999999999991</c:v>
                </c:pt>
                <c:pt idx="24921">
                  <c:v>-35.507999999999996</c:v>
                </c:pt>
                <c:pt idx="24922">
                  <c:v>-35.505999999999993</c:v>
                </c:pt>
                <c:pt idx="24923">
                  <c:v>-35.503999999999998</c:v>
                </c:pt>
                <c:pt idx="24924">
                  <c:v>-35.501999999999995</c:v>
                </c:pt>
                <c:pt idx="24925">
                  <c:v>-35.499999999999993</c:v>
                </c:pt>
                <c:pt idx="24926">
                  <c:v>-35.497999999999998</c:v>
                </c:pt>
                <c:pt idx="24927">
                  <c:v>-35.495999999999995</c:v>
                </c:pt>
                <c:pt idx="24928">
                  <c:v>-35.493999999999993</c:v>
                </c:pt>
                <c:pt idx="24929">
                  <c:v>-35.491999999999997</c:v>
                </c:pt>
                <c:pt idx="24930">
                  <c:v>-35.489999999999995</c:v>
                </c:pt>
                <c:pt idx="24931">
                  <c:v>-35.487999999999992</c:v>
                </c:pt>
                <c:pt idx="24932">
                  <c:v>-35.485999999999997</c:v>
                </c:pt>
                <c:pt idx="24933">
                  <c:v>-35.483999999999995</c:v>
                </c:pt>
                <c:pt idx="24934">
                  <c:v>-35.481999999999992</c:v>
                </c:pt>
                <c:pt idx="24935">
                  <c:v>-35.479999999999997</c:v>
                </c:pt>
                <c:pt idx="24936">
                  <c:v>-35.477999999999994</c:v>
                </c:pt>
                <c:pt idx="24937">
                  <c:v>-35.475999999999992</c:v>
                </c:pt>
                <c:pt idx="24938">
                  <c:v>-35.473999999999997</c:v>
                </c:pt>
                <c:pt idx="24939">
                  <c:v>-35.471999999999994</c:v>
                </c:pt>
                <c:pt idx="24940">
                  <c:v>-35.469999999999992</c:v>
                </c:pt>
                <c:pt idx="24941">
                  <c:v>-35.467999999999996</c:v>
                </c:pt>
                <c:pt idx="24942">
                  <c:v>-35.465999999999994</c:v>
                </c:pt>
                <c:pt idx="24943">
                  <c:v>-35.463999999999992</c:v>
                </c:pt>
                <c:pt idx="24944">
                  <c:v>-35.461999999999996</c:v>
                </c:pt>
                <c:pt idx="24945">
                  <c:v>-35.459999999999994</c:v>
                </c:pt>
                <c:pt idx="24946">
                  <c:v>-35.457999999999991</c:v>
                </c:pt>
                <c:pt idx="24947">
                  <c:v>-35.455999999999996</c:v>
                </c:pt>
                <c:pt idx="24948">
                  <c:v>-35.453999999999994</c:v>
                </c:pt>
                <c:pt idx="24949">
                  <c:v>-35.451999999999991</c:v>
                </c:pt>
                <c:pt idx="24950">
                  <c:v>-35.449999999999996</c:v>
                </c:pt>
                <c:pt idx="24951">
                  <c:v>-35.447999999999993</c:v>
                </c:pt>
                <c:pt idx="24952">
                  <c:v>-35.445999999999991</c:v>
                </c:pt>
                <c:pt idx="24953">
                  <c:v>-35.443999999999996</c:v>
                </c:pt>
                <c:pt idx="24954">
                  <c:v>-35.441999999999993</c:v>
                </c:pt>
                <c:pt idx="24955">
                  <c:v>-35.44</c:v>
                </c:pt>
                <c:pt idx="24956">
                  <c:v>-35.437999999999995</c:v>
                </c:pt>
                <c:pt idx="24957">
                  <c:v>-35.435999999999993</c:v>
                </c:pt>
                <c:pt idx="24958">
                  <c:v>-35.433999999999997</c:v>
                </c:pt>
                <c:pt idx="24959">
                  <c:v>-35.431999999999995</c:v>
                </c:pt>
                <c:pt idx="24960">
                  <c:v>-35.429999999999993</c:v>
                </c:pt>
                <c:pt idx="24961">
                  <c:v>-35.427999999999997</c:v>
                </c:pt>
                <c:pt idx="24962">
                  <c:v>-35.425999999999995</c:v>
                </c:pt>
                <c:pt idx="24963">
                  <c:v>-35.423999999999992</c:v>
                </c:pt>
                <c:pt idx="24964">
                  <c:v>-35.421999999999997</c:v>
                </c:pt>
                <c:pt idx="24965">
                  <c:v>-35.419999999999995</c:v>
                </c:pt>
                <c:pt idx="24966">
                  <c:v>-35.417999999999992</c:v>
                </c:pt>
                <c:pt idx="24967">
                  <c:v>-35.415999999999997</c:v>
                </c:pt>
                <c:pt idx="24968">
                  <c:v>-35.413999999999994</c:v>
                </c:pt>
                <c:pt idx="24969">
                  <c:v>-35.411999999999992</c:v>
                </c:pt>
                <c:pt idx="24970">
                  <c:v>-35.409999999999997</c:v>
                </c:pt>
                <c:pt idx="24971">
                  <c:v>-35.407999999999994</c:v>
                </c:pt>
                <c:pt idx="24972">
                  <c:v>-35.405999999999992</c:v>
                </c:pt>
                <c:pt idx="24973">
                  <c:v>-35.403999999999996</c:v>
                </c:pt>
                <c:pt idx="24974">
                  <c:v>-35.401999999999994</c:v>
                </c:pt>
                <c:pt idx="24975">
                  <c:v>-35.399999999999991</c:v>
                </c:pt>
                <c:pt idx="24976">
                  <c:v>-35.397999999999996</c:v>
                </c:pt>
                <c:pt idx="24977">
                  <c:v>-35.395999999999994</c:v>
                </c:pt>
                <c:pt idx="24978">
                  <c:v>-35.393999999999991</c:v>
                </c:pt>
                <c:pt idx="24979">
                  <c:v>-35.391999999999996</c:v>
                </c:pt>
                <c:pt idx="24980">
                  <c:v>-35.389999999999993</c:v>
                </c:pt>
                <c:pt idx="24981">
                  <c:v>-35.387999999999991</c:v>
                </c:pt>
                <c:pt idx="24982">
                  <c:v>-35.385999999999996</c:v>
                </c:pt>
                <c:pt idx="24983">
                  <c:v>-35.383999999999993</c:v>
                </c:pt>
                <c:pt idx="24984">
                  <c:v>-35.381999999999991</c:v>
                </c:pt>
                <c:pt idx="24985">
                  <c:v>-35.379999999999995</c:v>
                </c:pt>
                <c:pt idx="24986">
                  <c:v>-35.377999999999993</c:v>
                </c:pt>
                <c:pt idx="24987">
                  <c:v>-35.375999999999998</c:v>
                </c:pt>
                <c:pt idx="24988">
                  <c:v>-35.373999999999995</c:v>
                </c:pt>
                <c:pt idx="24989">
                  <c:v>-35.371999999999993</c:v>
                </c:pt>
                <c:pt idx="24990">
                  <c:v>-35.369999999999997</c:v>
                </c:pt>
                <c:pt idx="24991">
                  <c:v>-35.367999999999995</c:v>
                </c:pt>
                <c:pt idx="24992">
                  <c:v>-35.365999999999993</c:v>
                </c:pt>
                <c:pt idx="24993">
                  <c:v>-35.363999999999997</c:v>
                </c:pt>
                <c:pt idx="24994">
                  <c:v>-35.361999999999995</c:v>
                </c:pt>
                <c:pt idx="24995">
                  <c:v>-35.359999999999992</c:v>
                </c:pt>
                <c:pt idx="24996">
                  <c:v>-35.357999999999997</c:v>
                </c:pt>
                <c:pt idx="24997">
                  <c:v>-35.355999999999995</c:v>
                </c:pt>
                <c:pt idx="24998">
                  <c:v>-35.353999999999992</c:v>
                </c:pt>
                <c:pt idx="24999">
                  <c:v>-35.351999999999997</c:v>
                </c:pt>
                <c:pt idx="25000">
                  <c:v>-35.349999999999994</c:v>
                </c:pt>
                <c:pt idx="25001">
                  <c:v>-35.347999999999992</c:v>
                </c:pt>
                <c:pt idx="25002">
                  <c:v>-35.345999999999997</c:v>
                </c:pt>
                <c:pt idx="25003">
                  <c:v>-35.343999999999994</c:v>
                </c:pt>
                <c:pt idx="25004">
                  <c:v>-35.341999999999992</c:v>
                </c:pt>
                <c:pt idx="25005">
                  <c:v>-35.339999999999996</c:v>
                </c:pt>
                <c:pt idx="25006">
                  <c:v>-35.337999999999994</c:v>
                </c:pt>
                <c:pt idx="25007">
                  <c:v>-35.335999999999991</c:v>
                </c:pt>
                <c:pt idx="25008">
                  <c:v>-35.333999999999996</c:v>
                </c:pt>
                <c:pt idx="25009">
                  <c:v>-35.331999999999994</c:v>
                </c:pt>
                <c:pt idx="25010">
                  <c:v>-35.329999999999991</c:v>
                </c:pt>
                <c:pt idx="25011">
                  <c:v>-35.327999999999996</c:v>
                </c:pt>
                <c:pt idx="25012">
                  <c:v>-35.325999999999993</c:v>
                </c:pt>
                <c:pt idx="25013">
                  <c:v>-35.323999999999991</c:v>
                </c:pt>
                <c:pt idx="25014">
                  <c:v>-35.321999999999996</c:v>
                </c:pt>
                <c:pt idx="25015">
                  <c:v>-35.319999999999993</c:v>
                </c:pt>
                <c:pt idx="25016">
                  <c:v>-35.317999999999998</c:v>
                </c:pt>
                <c:pt idx="25017">
                  <c:v>-35.315999999999995</c:v>
                </c:pt>
                <c:pt idx="25018">
                  <c:v>-35.313999999999993</c:v>
                </c:pt>
                <c:pt idx="25019">
                  <c:v>-35.311999999999998</c:v>
                </c:pt>
                <c:pt idx="25020">
                  <c:v>-35.309999999999995</c:v>
                </c:pt>
                <c:pt idx="25021">
                  <c:v>-35.307999999999993</c:v>
                </c:pt>
                <c:pt idx="25022">
                  <c:v>-35.305999999999997</c:v>
                </c:pt>
                <c:pt idx="25023">
                  <c:v>-35.303999999999995</c:v>
                </c:pt>
                <c:pt idx="25024">
                  <c:v>-35.301999999999992</c:v>
                </c:pt>
                <c:pt idx="25025">
                  <c:v>-35.299999999999997</c:v>
                </c:pt>
                <c:pt idx="25026">
                  <c:v>-35.297999999999995</c:v>
                </c:pt>
                <c:pt idx="25027">
                  <c:v>-35.295999999999992</c:v>
                </c:pt>
                <c:pt idx="25028">
                  <c:v>-35.293999999999997</c:v>
                </c:pt>
                <c:pt idx="25029">
                  <c:v>-35.291999999999994</c:v>
                </c:pt>
                <c:pt idx="25030">
                  <c:v>-35.289999999999992</c:v>
                </c:pt>
                <c:pt idx="25031">
                  <c:v>-35.287999999999997</c:v>
                </c:pt>
                <c:pt idx="25032">
                  <c:v>-35.285999999999994</c:v>
                </c:pt>
                <c:pt idx="25033">
                  <c:v>-35.283999999999992</c:v>
                </c:pt>
                <c:pt idx="25034">
                  <c:v>-35.281999999999996</c:v>
                </c:pt>
                <c:pt idx="25035">
                  <c:v>-35.279999999999994</c:v>
                </c:pt>
                <c:pt idx="25036">
                  <c:v>-35.277999999999992</c:v>
                </c:pt>
                <c:pt idx="25037">
                  <c:v>-35.275999999999996</c:v>
                </c:pt>
                <c:pt idx="25038">
                  <c:v>-35.273999999999994</c:v>
                </c:pt>
                <c:pt idx="25039">
                  <c:v>-35.271999999999991</c:v>
                </c:pt>
                <c:pt idx="25040">
                  <c:v>-35.269999999999996</c:v>
                </c:pt>
                <c:pt idx="25041">
                  <c:v>-35.267999999999994</c:v>
                </c:pt>
                <c:pt idx="25042">
                  <c:v>-35.265999999999991</c:v>
                </c:pt>
                <c:pt idx="25043">
                  <c:v>-35.263999999999996</c:v>
                </c:pt>
                <c:pt idx="25044">
                  <c:v>-35.261999999999993</c:v>
                </c:pt>
                <c:pt idx="25045">
                  <c:v>-35.259999999999991</c:v>
                </c:pt>
                <c:pt idx="25046">
                  <c:v>-35.257999999999996</c:v>
                </c:pt>
                <c:pt idx="25047">
                  <c:v>-35.255999999999993</c:v>
                </c:pt>
                <c:pt idx="25048">
                  <c:v>-35.253999999999998</c:v>
                </c:pt>
                <c:pt idx="25049">
                  <c:v>-35.251999999999995</c:v>
                </c:pt>
                <c:pt idx="25050">
                  <c:v>-35.249999999999993</c:v>
                </c:pt>
                <c:pt idx="25051">
                  <c:v>-35.247999999999998</c:v>
                </c:pt>
                <c:pt idx="25052">
                  <c:v>-35.245999999999995</c:v>
                </c:pt>
                <c:pt idx="25053">
                  <c:v>-35.243999999999993</c:v>
                </c:pt>
                <c:pt idx="25054">
                  <c:v>-35.241999999999997</c:v>
                </c:pt>
                <c:pt idx="25055">
                  <c:v>-35.239999999999995</c:v>
                </c:pt>
                <c:pt idx="25056">
                  <c:v>-35.237999999999992</c:v>
                </c:pt>
                <c:pt idx="25057">
                  <c:v>-35.235999999999997</c:v>
                </c:pt>
                <c:pt idx="25058">
                  <c:v>-35.233999999999995</c:v>
                </c:pt>
                <c:pt idx="25059">
                  <c:v>-35.231999999999992</c:v>
                </c:pt>
                <c:pt idx="25060">
                  <c:v>-35.229999999999997</c:v>
                </c:pt>
                <c:pt idx="25061">
                  <c:v>-35.227999999999994</c:v>
                </c:pt>
                <c:pt idx="25062">
                  <c:v>-35.225999999999992</c:v>
                </c:pt>
                <c:pt idx="25063">
                  <c:v>-35.223999999999997</c:v>
                </c:pt>
                <c:pt idx="25064">
                  <c:v>-35.221999999999994</c:v>
                </c:pt>
                <c:pt idx="25065">
                  <c:v>-35.219999999999992</c:v>
                </c:pt>
                <c:pt idx="25066">
                  <c:v>-35.217999999999996</c:v>
                </c:pt>
                <c:pt idx="25067">
                  <c:v>-35.215999999999994</c:v>
                </c:pt>
                <c:pt idx="25068">
                  <c:v>-35.213999999999992</c:v>
                </c:pt>
                <c:pt idx="25069">
                  <c:v>-35.211999999999996</c:v>
                </c:pt>
                <c:pt idx="25070">
                  <c:v>-35.209999999999994</c:v>
                </c:pt>
                <c:pt idx="25071">
                  <c:v>-35.207999999999991</c:v>
                </c:pt>
                <c:pt idx="25072">
                  <c:v>-35.205999999999996</c:v>
                </c:pt>
                <c:pt idx="25073">
                  <c:v>-35.203999999999994</c:v>
                </c:pt>
                <c:pt idx="25074">
                  <c:v>-35.201999999999991</c:v>
                </c:pt>
                <c:pt idx="25075">
                  <c:v>-35.199999999999996</c:v>
                </c:pt>
                <c:pt idx="25076">
                  <c:v>-35.197999999999993</c:v>
                </c:pt>
                <c:pt idx="25077">
                  <c:v>-35.195999999999991</c:v>
                </c:pt>
                <c:pt idx="25078">
                  <c:v>-35.193999999999996</c:v>
                </c:pt>
                <c:pt idx="25079">
                  <c:v>-35.191999999999993</c:v>
                </c:pt>
                <c:pt idx="25080">
                  <c:v>-35.19</c:v>
                </c:pt>
                <c:pt idx="25081">
                  <c:v>-35.187999999999995</c:v>
                </c:pt>
                <c:pt idx="25082">
                  <c:v>-35.185999999999993</c:v>
                </c:pt>
                <c:pt idx="25083">
                  <c:v>-35.183999999999997</c:v>
                </c:pt>
                <c:pt idx="25084">
                  <c:v>-35.181999999999995</c:v>
                </c:pt>
                <c:pt idx="25085">
                  <c:v>-35.179999999999993</c:v>
                </c:pt>
                <c:pt idx="25086">
                  <c:v>-35.177999999999997</c:v>
                </c:pt>
                <c:pt idx="25087">
                  <c:v>-35.175999999999995</c:v>
                </c:pt>
                <c:pt idx="25088">
                  <c:v>-35.173999999999992</c:v>
                </c:pt>
                <c:pt idx="25089">
                  <c:v>-35.171999999999997</c:v>
                </c:pt>
                <c:pt idx="25090">
                  <c:v>-35.169999999999995</c:v>
                </c:pt>
                <c:pt idx="25091">
                  <c:v>-35.167999999999992</c:v>
                </c:pt>
                <c:pt idx="25092">
                  <c:v>-35.165999999999997</c:v>
                </c:pt>
                <c:pt idx="25093">
                  <c:v>-35.163999999999994</c:v>
                </c:pt>
                <c:pt idx="25094">
                  <c:v>-35.161999999999992</c:v>
                </c:pt>
                <c:pt idx="25095">
                  <c:v>-35.159999999999997</c:v>
                </c:pt>
                <c:pt idx="25096">
                  <c:v>-35.157999999999994</c:v>
                </c:pt>
                <c:pt idx="25097">
                  <c:v>-35.155999999999992</c:v>
                </c:pt>
                <c:pt idx="25098">
                  <c:v>-35.153999999999996</c:v>
                </c:pt>
                <c:pt idx="25099">
                  <c:v>-35.151999999999994</c:v>
                </c:pt>
                <c:pt idx="25100">
                  <c:v>-35.149999999999991</c:v>
                </c:pt>
                <c:pt idx="25101">
                  <c:v>-35.147999999999996</c:v>
                </c:pt>
                <c:pt idx="25102">
                  <c:v>-35.145999999999994</c:v>
                </c:pt>
                <c:pt idx="25103">
                  <c:v>-35.143999999999991</c:v>
                </c:pt>
                <c:pt idx="25104">
                  <c:v>-35.141999999999996</c:v>
                </c:pt>
                <c:pt idx="25105">
                  <c:v>-35.139999999999993</c:v>
                </c:pt>
                <c:pt idx="25106">
                  <c:v>-35.137999999999991</c:v>
                </c:pt>
                <c:pt idx="25107">
                  <c:v>-35.135999999999996</c:v>
                </c:pt>
                <c:pt idx="25108">
                  <c:v>-35.133999999999993</c:v>
                </c:pt>
                <c:pt idx="25109">
                  <c:v>-35.131999999999991</c:v>
                </c:pt>
                <c:pt idx="25110">
                  <c:v>-35.129999999999995</c:v>
                </c:pt>
                <c:pt idx="25111">
                  <c:v>-35.127999999999993</c:v>
                </c:pt>
                <c:pt idx="25112">
                  <c:v>-35.125999999999998</c:v>
                </c:pt>
                <c:pt idx="25113">
                  <c:v>-35.123999999999995</c:v>
                </c:pt>
                <c:pt idx="25114">
                  <c:v>-35.121999999999993</c:v>
                </c:pt>
                <c:pt idx="25115">
                  <c:v>-35.119999999999997</c:v>
                </c:pt>
                <c:pt idx="25116">
                  <c:v>-35.117999999999995</c:v>
                </c:pt>
                <c:pt idx="25117">
                  <c:v>-35.115999999999993</c:v>
                </c:pt>
                <c:pt idx="25118">
                  <c:v>-35.113999999999997</c:v>
                </c:pt>
                <c:pt idx="25119">
                  <c:v>-35.111999999999995</c:v>
                </c:pt>
                <c:pt idx="25120">
                  <c:v>-35.109999999999992</c:v>
                </c:pt>
                <c:pt idx="25121">
                  <c:v>-35.107999999999997</c:v>
                </c:pt>
                <c:pt idx="25122">
                  <c:v>-35.105999999999995</c:v>
                </c:pt>
                <c:pt idx="25123">
                  <c:v>-35.103999999999992</c:v>
                </c:pt>
                <c:pt idx="25124">
                  <c:v>-35.101999999999997</c:v>
                </c:pt>
                <c:pt idx="25125">
                  <c:v>-35.099999999999994</c:v>
                </c:pt>
                <c:pt idx="25126">
                  <c:v>-35.097999999999992</c:v>
                </c:pt>
                <c:pt idx="25127">
                  <c:v>-35.095999999999997</c:v>
                </c:pt>
                <c:pt idx="25128">
                  <c:v>-35.093999999999994</c:v>
                </c:pt>
                <c:pt idx="25129">
                  <c:v>-35.091999999999992</c:v>
                </c:pt>
                <c:pt idx="25130">
                  <c:v>-35.089999999999996</c:v>
                </c:pt>
                <c:pt idx="25131">
                  <c:v>-35.087999999999994</c:v>
                </c:pt>
                <c:pt idx="25132">
                  <c:v>-35.085999999999991</c:v>
                </c:pt>
                <c:pt idx="25133">
                  <c:v>-35.083999999999996</c:v>
                </c:pt>
                <c:pt idx="25134">
                  <c:v>-35.081999999999994</c:v>
                </c:pt>
                <c:pt idx="25135">
                  <c:v>-35.079999999999991</c:v>
                </c:pt>
                <c:pt idx="25136">
                  <c:v>-35.077999999999996</c:v>
                </c:pt>
                <c:pt idx="25137">
                  <c:v>-35.075999999999993</c:v>
                </c:pt>
                <c:pt idx="25138">
                  <c:v>-35.073999999999991</c:v>
                </c:pt>
                <c:pt idx="25139">
                  <c:v>-35.071999999999996</c:v>
                </c:pt>
                <c:pt idx="25140">
                  <c:v>-35.069999999999993</c:v>
                </c:pt>
                <c:pt idx="25141">
                  <c:v>-35.067999999999998</c:v>
                </c:pt>
                <c:pt idx="25142">
                  <c:v>-35.065999999999995</c:v>
                </c:pt>
                <c:pt idx="25143">
                  <c:v>-35.063999999999993</c:v>
                </c:pt>
                <c:pt idx="25144">
                  <c:v>-35.061999999999998</c:v>
                </c:pt>
                <c:pt idx="25145">
                  <c:v>-35.059999999999995</c:v>
                </c:pt>
                <c:pt idx="25146">
                  <c:v>-35.057999999999993</c:v>
                </c:pt>
                <c:pt idx="25147">
                  <c:v>-35.055999999999997</c:v>
                </c:pt>
                <c:pt idx="25148">
                  <c:v>-35.053999999999995</c:v>
                </c:pt>
                <c:pt idx="25149">
                  <c:v>-35.051999999999992</c:v>
                </c:pt>
                <c:pt idx="25150">
                  <c:v>-35.049999999999997</c:v>
                </c:pt>
                <c:pt idx="25151">
                  <c:v>-35.047999999999995</c:v>
                </c:pt>
                <c:pt idx="25152">
                  <c:v>-35.045999999999992</c:v>
                </c:pt>
                <c:pt idx="25153">
                  <c:v>-35.043999999999997</c:v>
                </c:pt>
                <c:pt idx="25154">
                  <c:v>-35.041999999999994</c:v>
                </c:pt>
                <c:pt idx="25155">
                  <c:v>-35.039999999999992</c:v>
                </c:pt>
                <c:pt idx="25156">
                  <c:v>-35.037999999999997</c:v>
                </c:pt>
                <c:pt idx="25157">
                  <c:v>-35.035999999999994</c:v>
                </c:pt>
                <c:pt idx="25158">
                  <c:v>-35.033999999999992</c:v>
                </c:pt>
                <c:pt idx="25159">
                  <c:v>-35.031999999999996</c:v>
                </c:pt>
                <c:pt idx="25160">
                  <c:v>-35.029999999999994</c:v>
                </c:pt>
                <c:pt idx="25161">
                  <c:v>-35.027999999999992</c:v>
                </c:pt>
                <c:pt idx="25162">
                  <c:v>-35.025999999999996</c:v>
                </c:pt>
                <c:pt idx="25163">
                  <c:v>-35.023999999999994</c:v>
                </c:pt>
                <c:pt idx="25164">
                  <c:v>-35.021999999999991</c:v>
                </c:pt>
                <c:pt idx="25165">
                  <c:v>-35.019999999999996</c:v>
                </c:pt>
                <c:pt idx="25166">
                  <c:v>-35.017999999999994</c:v>
                </c:pt>
                <c:pt idx="25167">
                  <c:v>-35.015999999999991</c:v>
                </c:pt>
                <c:pt idx="25168">
                  <c:v>-35.013999999999996</c:v>
                </c:pt>
                <c:pt idx="25169">
                  <c:v>-35.011999999999993</c:v>
                </c:pt>
                <c:pt idx="25170">
                  <c:v>-35.009999999999991</c:v>
                </c:pt>
                <c:pt idx="25171">
                  <c:v>-35.007999999999996</c:v>
                </c:pt>
                <c:pt idx="25172">
                  <c:v>-35.005999999999993</c:v>
                </c:pt>
                <c:pt idx="25173">
                  <c:v>-35.003999999999998</c:v>
                </c:pt>
                <c:pt idx="25174">
                  <c:v>-35.001999999999995</c:v>
                </c:pt>
                <c:pt idx="25175">
                  <c:v>-34.999999999999993</c:v>
                </c:pt>
                <c:pt idx="25176">
                  <c:v>-34.997999999999998</c:v>
                </c:pt>
                <c:pt idx="25177">
                  <c:v>-34.995999999999995</c:v>
                </c:pt>
                <c:pt idx="25178">
                  <c:v>-34.993999999999993</c:v>
                </c:pt>
                <c:pt idx="25179">
                  <c:v>-34.991999999999997</c:v>
                </c:pt>
                <c:pt idx="25180">
                  <c:v>-34.989999999999995</c:v>
                </c:pt>
                <c:pt idx="25181">
                  <c:v>-34.987999999999992</c:v>
                </c:pt>
                <c:pt idx="25182">
                  <c:v>-34.985999999999997</c:v>
                </c:pt>
                <c:pt idx="25183">
                  <c:v>-34.983999999999995</c:v>
                </c:pt>
                <c:pt idx="25184">
                  <c:v>-34.981999999999992</c:v>
                </c:pt>
                <c:pt idx="25185">
                  <c:v>-34.979999999999997</c:v>
                </c:pt>
                <c:pt idx="25186">
                  <c:v>-34.977999999999994</c:v>
                </c:pt>
                <c:pt idx="25187">
                  <c:v>-34.975999999999992</c:v>
                </c:pt>
                <c:pt idx="25188">
                  <c:v>-34.973999999999997</c:v>
                </c:pt>
                <c:pt idx="25189">
                  <c:v>-34.971999999999994</c:v>
                </c:pt>
                <c:pt idx="25190">
                  <c:v>-34.969999999999992</c:v>
                </c:pt>
                <c:pt idx="25191">
                  <c:v>-34.967999999999996</c:v>
                </c:pt>
                <c:pt idx="25192">
                  <c:v>-34.965999999999994</c:v>
                </c:pt>
                <c:pt idx="25193">
                  <c:v>-34.963999999999992</c:v>
                </c:pt>
                <c:pt idx="25194">
                  <c:v>-34.961999999999996</c:v>
                </c:pt>
                <c:pt idx="25195">
                  <c:v>-34.959999999999994</c:v>
                </c:pt>
                <c:pt idx="25196">
                  <c:v>-34.957999999999991</c:v>
                </c:pt>
                <c:pt idx="25197">
                  <c:v>-34.955999999999996</c:v>
                </c:pt>
                <c:pt idx="25198">
                  <c:v>-34.953999999999994</c:v>
                </c:pt>
                <c:pt idx="25199">
                  <c:v>-34.951999999999991</c:v>
                </c:pt>
                <c:pt idx="25200">
                  <c:v>-34.949999999999996</c:v>
                </c:pt>
                <c:pt idx="25201">
                  <c:v>-34.947999999999993</c:v>
                </c:pt>
                <c:pt idx="25202">
                  <c:v>-34.945999999999991</c:v>
                </c:pt>
                <c:pt idx="25203">
                  <c:v>-34.943999999999996</c:v>
                </c:pt>
                <c:pt idx="25204">
                  <c:v>-34.941999999999993</c:v>
                </c:pt>
                <c:pt idx="25205">
                  <c:v>-34.94</c:v>
                </c:pt>
                <c:pt idx="25206">
                  <c:v>-34.937999999999995</c:v>
                </c:pt>
                <c:pt idx="25207">
                  <c:v>-34.935999999999993</c:v>
                </c:pt>
                <c:pt idx="25208">
                  <c:v>-34.933999999999997</c:v>
                </c:pt>
                <c:pt idx="25209">
                  <c:v>-34.931999999999995</c:v>
                </c:pt>
                <c:pt idx="25210">
                  <c:v>-34.929999999999993</c:v>
                </c:pt>
                <c:pt idx="25211">
                  <c:v>-34.927999999999997</c:v>
                </c:pt>
                <c:pt idx="25212">
                  <c:v>-34.925999999999995</c:v>
                </c:pt>
                <c:pt idx="25213">
                  <c:v>-34.923999999999992</c:v>
                </c:pt>
                <c:pt idx="25214">
                  <c:v>-34.921999999999997</c:v>
                </c:pt>
                <c:pt idx="25215">
                  <c:v>-34.919999999999995</c:v>
                </c:pt>
                <c:pt idx="25216">
                  <c:v>-34.917999999999992</c:v>
                </c:pt>
                <c:pt idx="25217">
                  <c:v>-34.915999999999997</c:v>
                </c:pt>
                <c:pt idx="25218">
                  <c:v>-34.913999999999994</c:v>
                </c:pt>
                <c:pt idx="25219">
                  <c:v>-34.911999999999992</c:v>
                </c:pt>
                <c:pt idx="25220">
                  <c:v>-34.909999999999997</c:v>
                </c:pt>
                <c:pt idx="25221">
                  <c:v>-34.907999999999994</c:v>
                </c:pt>
                <c:pt idx="25222">
                  <c:v>-34.905999999999992</c:v>
                </c:pt>
                <c:pt idx="25223">
                  <c:v>-34.903999999999996</c:v>
                </c:pt>
                <c:pt idx="25224">
                  <c:v>-34.901999999999994</c:v>
                </c:pt>
                <c:pt idx="25225">
                  <c:v>-34.899999999999991</c:v>
                </c:pt>
                <c:pt idx="25226">
                  <c:v>-34.897999999999996</c:v>
                </c:pt>
                <c:pt idx="25227">
                  <c:v>-34.895999999999994</c:v>
                </c:pt>
                <c:pt idx="25228">
                  <c:v>-34.893999999999991</c:v>
                </c:pt>
                <c:pt idx="25229">
                  <c:v>-34.891999999999996</c:v>
                </c:pt>
                <c:pt idx="25230">
                  <c:v>-34.889999999999993</c:v>
                </c:pt>
                <c:pt idx="25231">
                  <c:v>-34.887999999999991</c:v>
                </c:pt>
                <c:pt idx="25232">
                  <c:v>-34.885999999999996</c:v>
                </c:pt>
                <c:pt idx="25233">
                  <c:v>-34.883999999999993</c:v>
                </c:pt>
                <c:pt idx="25234">
                  <c:v>-34.881999999999991</c:v>
                </c:pt>
                <c:pt idx="25235">
                  <c:v>-34.879999999999995</c:v>
                </c:pt>
                <c:pt idx="25236">
                  <c:v>-34.877999999999993</c:v>
                </c:pt>
                <c:pt idx="25237">
                  <c:v>-34.875999999999998</c:v>
                </c:pt>
                <c:pt idx="25238">
                  <c:v>-34.873999999999995</c:v>
                </c:pt>
                <c:pt idx="25239">
                  <c:v>-34.871999999999993</c:v>
                </c:pt>
                <c:pt idx="25240">
                  <c:v>-34.869999999999997</c:v>
                </c:pt>
                <c:pt idx="25241">
                  <c:v>-34.867999999999995</c:v>
                </c:pt>
                <c:pt idx="25242">
                  <c:v>-34.865999999999993</c:v>
                </c:pt>
                <c:pt idx="25243">
                  <c:v>-34.863999999999997</c:v>
                </c:pt>
                <c:pt idx="25244">
                  <c:v>-34.861999999999995</c:v>
                </c:pt>
                <c:pt idx="25245">
                  <c:v>-34.859999999999992</c:v>
                </c:pt>
                <c:pt idx="25246">
                  <c:v>-34.857999999999997</c:v>
                </c:pt>
                <c:pt idx="25247">
                  <c:v>-34.855999999999995</c:v>
                </c:pt>
                <c:pt idx="25248">
                  <c:v>-34.853999999999992</c:v>
                </c:pt>
                <c:pt idx="25249">
                  <c:v>-34.851999999999997</c:v>
                </c:pt>
                <c:pt idx="25250">
                  <c:v>-34.849999999999994</c:v>
                </c:pt>
                <c:pt idx="25251">
                  <c:v>-34.847999999999992</c:v>
                </c:pt>
                <c:pt idx="25252">
                  <c:v>-34.845999999999997</c:v>
                </c:pt>
                <c:pt idx="25253">
                  <c:v>-34.843999999999994</c:v>
                </c:pt>
                <c:pt idx="25254">
                  <c:v>-34.841999999999992</c:v>
                </c:pt>
                <c:pt idx="25255">
                  <c:v>-34.839999999999996</c:v>
                </c:pt>
                <c:pt idx="25256">
                  <c:v>-34.837999999999994</c:v>
                </c:pt>
                <c:pt idx="25257">
                  <c:v>-34.835999999999991</c:v>
                </c:pt>
                <c:pt idx="25258">
                  <c:v>-34.833999999999996</c:v>
                </c:pt>
                <c:pt idx="25259">
                  <c:v>-34.831999999999994</c:v>
                </c:pt>
                <c:pt idx="25260">
                  <c:v>-34.829999999999991</c:v>
                </c:pt>
                <c:pt idx="25261">
                  <c:v>-34.827999999999996</c:v>
                </c:pt>
                <c:pt idx="25262">
                  <c:v>-34.825999999999993</c:v>
                </c:pt>
                <c:pt idx="25263">
                  <c:v>-34.823999999999991</c:v>
                </c:pt>
                <c:pt idx="25264">
                  <c:v>-34.821999999999996</c:v>
                </c:pt>
                <c:pt idx="25265">
                  <c:v>-34.819999999999993</c:v>
                </c:pt>
                <c:pt idx="25266">
                  <c:v>-34.817999999999998</c:v>
                </c:pt>
                <c:pt idx="25267">
                  <c:v>-34.815999999999995</c:v>
                </c:pt>
                <c:pt idx="25268">
                  <c:v>-34.813999999999993</c:v>
                </c:pt>
                <c:pt idx="25269">
                  <c:v>-34.811999999999998</c:v>
                </c:pt>
                <c:pt idx="25270">
                  <c:v>-34.809999999999995</c:v>
                </c:pt>
                <c:pt idx="25271">
                  <c:v>-34.807999999999993</c:v>
                </c:pt>
                <c:pt idx="25272">
                  <c:v>-34.805999999999997</c:v>
                </c:pt>
                <c:pt idx="25273">
                  <c:v>-34.803999999999995</c:v>
                </c:pt>
                <c:pt idx="25274">
                  <c:v>-34.801999999999992</c:v>
                </c:pt>
                <c:pt idx="25275">
                  <c:v>-34.799999999999997</c:v>
                </c:pt>
                <c:pt idx="25276">
                  <c:v>-34.797999999999995</c:v>
                </c:pt>
                <c:pt idx="25277">
                  <c:v>-34.795999999999992</c:v>
                </c:pt>
                <c:pt idx="25278">
                  <c:v>-34.793999999999997</c:v>
                </c:pt>
                <c:pt idx="25279">
                  <c:v>-34.791999999999994</c:v>
                </c:pt>
                <c:pt idx="25280">
                  <c:v>-34.789999999999992</c:v>
                </c:pt>
                <c:pt idx="25281">
                  <c:v>-34.787999999999997</c:v>
                </c:pt>
                <c:pt idx="25282">
                  <c:v>-34.785999999999994</c:v>
                </c:pt>
                <c:pt idx="25283">
                  <c:v>-34.783999999999992</c:v>
                </c:pt>
                <c:pt idx="25284">
                  <c:v>-34.781999999999996</c:v>
                </c:pt>
                <c:pt idx="25285">
                  <c:v>-34.779999999999994</c:v>
                </c:pt>
                <c:pt idx="25286">
                  <c:v>-34.777999999999992</c:v>
                </c:pt>
                <c:pt idx="25287">
                  <c:v>-34.775999999999996</c:v>
                </c:pt>
                <c:pt idx="25288">
                  <c:v>-34.773999999999994</c:v>
                </c:pt>
                <c:pt idx="25289">
                  <c:v>-34.771999999999991</c:v>
                </c:pt>
                <c:pt idx="25290">
                  <c:v>-34.769999999999996</c:v>
                </c:pt>
                <c:pt idx="25291">
                  <c:v>-34.767999999999994</c:v>
                </c:pt>
                <c:pt idx="25292">
                  <c:v>-34.765999999999991</c:v>
                </c:pt>
                <c:pt idx="25293">
                  <c:v>-34.763999999999996</c:v>
                </c:pt>
                <c:pt idx="25294">
                  <c:v>-34.761999999999993</c:v>
                </c:pt>
                <c:pt idx="25295">
                  <c:v>-34.759999999999991</c:v>
                </c:pt>
                <c:pt idx="25296">
                  <c:v>-34.757999999999996</c:v>
                </c:pt>
                <c:pt idx="25297">
                  <c:v>-34.755999999999993</c:v>
                </c:pt>
                <c:pt idx="25298">
                  <c:v>-34.753999999999998</c:v>
                </c:pt>
                <c:pt idx="25299">
                  <c:v>-34.751999999999995</c:v>
                </c:pt>
                <c:pt idx="25300">
                  <c:v>-34.749999999999993</c:v>
                </c:pt>
                <c:pt idx="25301">
                  <c:v>-34.747999999999998</c:v>
                </c:pt>
                <c:pt idx="25302">
                  <c:v>-34.745999999999995</c:v>
                </c:pt>
                <c:pt idx="25303">
                  <c:v>-34.743999999999993</c:v>
                </c:pt>
                <c:pt idx="25304">
                  <c:v>-34.741999999999997</c:v>
                </c:pt>
                <c:pt idx="25305">
                  <c:v>-34.739999999999995</c:v>
                </c:pt>
                <c:pt idx="25306">
                  <c:v>-34.737999999999992</c:v>
                </c:pt>
                <c:pt idx="25307">
                  <c:v>-34.735999999999997</c:v>
                </c:pt>
                <c:pt idx="25308">
                  <c:v>-34.733999999999995</c:v>
                </c:pt>
                <c:pt idx="25309">
                  <c:v>-34.731999999999992</c:v>
                </c:pt>
                <c:pt idx="25310">
                  <c:v>-34.729999999999997</c:v>
                </c:pt>
                <c:pt idx="25311">
                  <c:v>-34.727999999999994</c:v>
                </c:pt>
                <c:pt idx="25312">
                  <c:v>-34.725999999999992</c:v>
                </c:pt>
                <c:pt idx="25313">
                  <c:v>-34.723999999999997</c:v>
                </c:pt>
                <c:pt idx="25314">
                  <c:v>-34.721999999999994</c:v>
                </c:pt>
                <c:pt idx="25315">
                  <c:v>-34.719999999999992</c:v>
                </c:pt>
                <c:pt idx="25316">
                  <c:v>-34.717999999999996</c:v>
                </c:pt>
                <c:pt idx="25317">
                  <c:v>-34.715999999999994</c:v>
                </c:pt>
                <c:pt idx="25318">
                  <c:v>-34.713999999999992</c:v>
                </c:pt>
                <c:pt idx="25319">
                  <c:v>-34.711999999999996</c:v>
                </c:pt>
                <c:pt idx="25320">
                  <c:v>-34.709999999999994</c:v>
                </c:pt>
                <c:pt idx="25321">
                  <c:v>-34.707999999999991</c:v>
                </c:pt>
                <c:pt idx="25322">
                  <c:v>-34.705999999999996</c:v>
                </c:pt>
                <c:pt idx="25323">
                  <c:v>-34.703999999999994</c:v>
                </c:pt>
                <c:pt idx="25324">
                  <c:v>-34.701999999999991</c:v>
                </c:pt>
                <c:pt idx="25325">
                  <c:v>-34.699999999999996</c:v>
                </c:pt>
                <c:pt idx="25326">
                  <c:v>-34.697999999999993</c:v>
                </c:pt>
                <c:pt idx="25327">
                  <c:v>-34.695999999999991</c:v>
                </c:pt>
                <c:pt idx="25328">
                  <c:v>-34.693999999999996</c:v>
                </c:pt>
                <c:pt idx="25329">
                  <c:v>-34.691999999999993</c:v>
                </c:pt>
                <c:pt idx="25330">
                  <c:v>-34.69</c:v>
                </c:pt>
                <c:pt idx="25331">
                  <c:v>-34.687999999999995</c:v>
                </c:pt>
                <c:pt idx="25332">
                  <c:v>-34.685999999999993</c:v>
                </c:pt>
                <c:pt idx="25333">
                  <c:v>-34.683999999999997</c:v>
                </c:pt>
                <c:pt idx="25334">
                  <c:v>-34.681999999999995</c:v>
                </c:pt>
                <c:pt idx="25335">
                  <c:v>-34.679999999999993</c:v>
                </c:pt>
                <c:pt idx="25336">
                  <c:v>-34.677999999999997</c:v>
                </c:pt>
                <c:pt idx="25337">
                  <c:v>-34.675999999999995</c:v>
                </c:pt>
                <c:pt idx="25338">
                  <c:v>-34.673999999999992</c:v>
                </c:pt>
                <c:pt idx="25339">
                  <c:v>-34.671999999999997</c:v>
                </c:pt>
                <c:pt idx="25340">
                  <c:v>-34.669999999999995</c:v>
                </c:pt>
                <c:pt idx="25341">
                  <c:v>-34.667999999999992</c:v>
                </c:pt>
                <c:pt idx="25342">
                  <c:v>-34.665999999999997</c:v>
                </c:pt>
                <c:pt idx="25343">
                  <c:v>-34.663999999999994</c:v>
                </c:pt>
                <c:pt idx="25344">
                  <c:v>-34.661999999999992</c:v>
                </c:pt>
                <c:pt idx="25345">
                  <c:v>-34.659999999999997</c:v>
                </c:pt>
                <c:pt idx="25346">
                  <c:v>-34.657999999999994</c:v>
                </c:pt>
                <c:pt idx="25347">
                  <c:v>-34.655999999999992</c:v>
                </c:pt>
                <c:pt idx="25348">
                  <c:v>-34.653999999999996</c:v>
                </c:pt>
                <c:pt idx="25349">
                  <c:v>-34.651999999999994</c:v>
                </c:pt>
                <c:pt idx="25350">
                  <c:v>-34.649999999999991</c:v>
                </c:pt>
                <c:pt idx="25351">
                  <c:v>-34.647999999999996</c:v>
                </c:pt>
                <c:pt idx="25352">
                  <c:v>-34.645999999999994</c:v>
                </c:pt>
                <c:pt idx="25353">
                  <c:v>-34.643999999999991</c:v>
                </c:pt>
                <c:pt idx="25354">
                  <c:v>-34.641999999999996</c:v>
                </c:pt>
                <c:pt idx="25355">
                  <c:v>-34.639999999999993</c:v>
                </c:pt>
                <c:pt idx="25356">
                  <c:v>-34.637999999999991</c:v>
                </c:pt>
                <c:pt idx="25357">
                  <c:v>-34.635999999999996</c:v>
                </c:pt>
                <c:pt idx="25358">
                  <c:v>-34.633999999999993</c:v>
                </c:pt>
                <c:pt idx="25359">
                  <c:v>-34.631999999999991</c:v>
                </c:pt>
                <c:pt idx="25360">
                  <c:v>-34.629999999999995</c:v>
                </c:pt>
                <c:pt idx="25361">
                  <c:v>-34.627999999999993</c:v>
                </c:pt>
                <c:pt idx="25362">
                  <c:v>-34.625999999999998</c:v>
                </c:pt>
                <c:pt idx="25363">
                  <c:v>-34.623999999999995</c:v>
                </c:pt>
                <c:pt idx="25364">
                  <c:v>-34.621999999999993</c:v>
                </c:pt>
                <c:pt idx="25365">
                  <c:v>-34.619999999999997</c:v>
                </c:pt>
                <c:pt idx="25366">
                  <c:v>-34.617999999999995</c:v>
                </c:pt>
                <c:pt idx="25367">
                  <c:v>-34.615999999999993</c:v>
                </c:pt>
                <c:pt idx="25368">
                  <c:v>-34.613999999999997</c:v>
                </c:pt>
                <c:pt idx="25369">
                  <c:v>-34.611999999999995</c:v>
                </c:pt>
                <c:pt idx="25370">
                  <c:v>-34.609999999999992</c:v>
                </c:pt>
                <c:pt idx="25371">
                  <c:v>-34.607999999999997</c:v>
                </c:pt>
                <c:pt idx="25372">
                  <c:v>-34.605999999999995</c:v>
                </c:pt>
                <c:pt idx="25373">
                  <c:v>-34.603999999999992</c:v>
                </c:pt>
                <c:pt idx="25374">
                  <c:v>-34.601999999999997</c:v>
                </c:pt>
                <c:pt idx="25375">
                  <c:v>-34.599999999999994</c:v>
                </c:pt>
                <c:pt idx="25376">
                  <c:v>-34.597999999999992</c:v>
                </c:pt>
                <c:pt idx="25377">
                  <c:v>-34.595999999999997</c:v>
                </c:pt>
                <c:pt idx="25378">
                  <c:v>-34.593999999999994</c:v>
                </c:pt>
                <c:pt idx="25379">
                  <c:v>-34.591999999999992</c:v>
                </c:pt>
                <c:pt idx="25380">
                  <c:v>-34.589999999999996</c:v>
                </c:pt>
                <c:pt idx="25381">
                  <c:v>-34.587999999999994</c:v>
                </c:pt>
                <c:pt idx="25382">
                  <c:v>-34.585999999999991</c:v>
                </c:pt>
                <c:pt idx="25383">
                  <c:v>-34.583999999999996</c:v>
                </c:pt>
                <c:pt idx="25384">
                  <c:v>-34.581999999999994</c:v>
                </c:pt>
                <c:pt idx="25385">
                  <c:v>-34.579999999999991</c:v>
                </c:pt>
                <c:pt idx="25386">
                  <c:v>-34.577999999999996</c:v>
                </c:pt>
                <c:pt idx="25387">
                  <c:v>-34.575999999999993</c:v>
                </c:pt>
                <c:pt idx="25388">
                  <c:v>-34.573999999999991</c:v>
                </c:pt>
                <c:pt idx="25389">
                  <c:v>-34.571999999999996</c:v>
                </c:pt>
                <c:pt idx="25390">
                  <c:v>-34.569999999999993</c:v>
                </c:pt>
                <c:pt idx="25391">
                  <c:v>-34.567999999999998</c:v>
                </c:pt>
                <c:pt idx="25392">
                  <c:v>-34.565999999999995</c:v>
                </c:pt>
                <c:pt idx="25393">
                  <c:v>-34.563999999999993</c:v>
                </c:pt>
                <c:pt idx="25394">
                  <c:v>-34.561999999999998</c:v>
                </c:pt>
                <c:pt idx="25395">
                  <c:v>-34.559999999999995</c:v>
                </c:pt>
                <c:pt idx="25396">
                  <c:v>-34.557999999999993</c:v>
                </c:pt>
                <c:pt idx="25397">
                  <c:v>-34.555999999999997</c:v>
                </c:pt>
                <c:pt idx="25398">
                  <c:v>-34.553999999999995</c:v>
                </c:pt>
                <c:pt idx="25399">
                  <c:v>-34.551999999999992</c:v>
                </c:pt>
                <c:pt idx="25400">
                  <c:v>-34.549999999999997</c:v>
                </c:pt>
                <c:pt idx="25401">
                  <c:v>-34.547999999999995</c:v>
                </c:pt>
                <c:pt idx="25402">
                  <c:v>-34.545999999999992</c:v>
                </c:pt>
                <c:pt idx="25403">
                  <c:v>-34.543999999999997</c:v>
                </c:pt>
                <c:pt idx="25404">
                  <c:v>-34.541999999999994</c:v>
                </c:pt>
                <c:pt idx="25405">
                  <c:v>-34.539999999999992</c:v>
                </c:pt>
                <c:pt idx="25406">
                  <c:v>-34.537999999999997</c:v>
                </c:pt>
                <c:pt idx="25407">
                  <c:v>-34.535999999999994</c:v>
                </c:pt>
                <c:pt idx="25408">
                  <c:v>-34.533999999999992</c:v>
                </c:pt>
                <c:pt idx="25409">
                  <c:v>-34.531999999999996</c:v>
                </c:pt>
                <c:pt idx="25410">
                  <c:v>-34.529999999999994</c:v>
                </c:pt>
                <c:pt idx="25411">
                  <c:v>-34.527999999999992</c:v>
                </c:pt>
                <c:pt idx="25412">
                  <c:v>-34.525999999999996</c:v>
                </c:pt>
                <c:pt idx="25413">
                  <c:v>-34.523999999999994</c:v>
                </c:pt>
                <c:pt idx="25414">
                  <c:v>-34.521999999999991</c:v>
                </c:pt>
                <c:pt idx="25415">
                  <c:v>-34.519999999999996</c:v>
                </c:pt>
                <c:pt idx="25416">
                  <c:v>-34.517999999999994</c:v>
                </c:pt>
                <c:pt idx="25417">
                  <c:v>-34.515999999999991</c:v>
                </c:pt>
                <c:pt idx="25418">
                  <c:v>-34.513999999999996</c:v>
                </c:pt>
                <c:pt idx="25419">
                  <c:v>-34.511999999999993</c:v>
                </c:pt>
                <c:pt idx="25420">
                  <c:v>-34.509999999999991</c:v>
                </c:pt>
                <c:pt idx="25421">
                  <c:v>-34.507999999999996</c:v>
                </c:pt>
                <c:pt idx="25422">
                  <c:v>-34.505999999999993</c:v>
                </c:pt>
                <c:pt idx="25423">
                  <c:v>-34.503999999999998</c:v>
                </c:pt>
                <c:pt idx="25424">
                  <c:v>-34.501999999999995</c:v>
                </c:pt>
                <c:pt idx="25425">
                  <c:v>-34.499999999999993</c:v>
                </c:pt>
                <c:pt idx="25426">
                  <c:v>-34.497999999999998</c:v>
                </c:pt>
                <c:pt idx="25427">
                  <c:v>-34.495999999999995</c:v>
                </c:pt>
                <c:pt idx="25428">
                  <c:v>-34.493999999999993</c:v>
                </c:pt>
                <c:pt idx="25429">
                  <c:v>-34.491999999999997</c:v>
                </c:pt>
                <c:pt idx="25430">
                  <c:v>-34.489999999999995</c:v>
                </c:pt>
                <c:pt idx="25431">
                  <c:v>-34.487999999999992</c:v>
                </c:pt>
                <c:pt idx="25432">
                  <c:v>-34.485999999999997</c:v>
                </c:pt>
                <c:pt idx="25433">
                  <c:v>-34.483999999999995</c:v>
                </c:pt>
                <c:pt idx="25434">
                  <c:v>-34.481999999999992</c:v>
                </c:pt>
                <c:pt idx="25435">
                  <c:v>-34.479999999999997</c:v>
                </c:pt>
                <c:pt idx="25436">
                  <c:v>-34.477999999999994</c:v>
                </c:pt>
                <c:pt idx="25437">
                  <c:v>-34.475999999999992</c:v>
                </c:pt>
                <c:pt idx="25438">
                  <c:v>-34.473999999999997</c:v>
                </c:pt>
                <c:pt idx="25439">
                  <c:v>-34.471999999999994</c:v>
                </c:pt>
                <c:pt idx="25440">
                  <c:v>-34.469999999999992</c:v>
                </c:pt>
                <c:pt idx="25441">
                  <c:v>-34.467999999999996</c:v>
                </c:pt>
                <c:pt idx="25442">
                  <c:v>-34.465999999999994</c:v>
                </c:pt>
                <c:pt idx="25443">
                  <c:v>-34.463999999999992</c:v>
                </c:pt>
                <c:pt idx="25444">
                  <c:v>-34.461999999999996</c:v>
                </c:pt>
                <c:pt idx="25445">
                  <c:v>-34.459999999999994</c:v>
                </c:pt>
                <c:pt idx="25446">
                  <c:v>-34.457999999999991</c:v>
                </c:pt>
                <c:pt idx="25447">
                  <c:v>-34.455999999999996</c:v>
                </c:pt>
                <c:pt idx="25448">
                  <c:v>-34.453999999999994</c:v>
                </c:pt>
                <c:pt idx="25449">
                  <c:v>-34.451999999999991</c:v>
                </c:pt>
                <c:pt idx="25450">
                  <c:v>-34.449999999999996</c:v>
                </c:pt>
                <c:pt idx="25451">
                  <c:v>-34.447999999999993</c:v>
                </c:pt>
                <c:pt idx="25452">
                  <c:v>-34.445999999999991</c:v>
                </c:pt>
                <c:pt idx="25453">
                  <c:v>-34.443999999999996</c:v>
                </c:pt>
                <c:pt idx="25454">
                  <c:v>-34.441999999999993</c:v>
                </c:pt>
                <c:pt idx="25455">
                  <c:v>-34.44</c:v>
                </c:pt>
                <c:pt idx="25456">
                  <c:v>-34.437999999999995</c:v>
                </c:pt>
                <c:pt idx="25457">
                  <c:v>-34.435999999999993</c:v>
                </c:pt>
                <c:pt idx="25458">
                  <c:v>-34.433999999999997</c:v>
                </c:pt>
                <c:pt idx="25459">
                  <c:v>-34.431999999999995</c:v>
                </c:pt>
                <c:pt idx="25460">
                  <c:v>-34.429999999999993</c:v>
                </c:pt>
                <c:pt idx="25461">
                  <c:v>-34.427999999999997</c:v>
                </c:pt>
                <c:pt idx="25462">
                  <c:v>-34.425999999999995</c:v>
                </c:pt>
                <c:pt idx="25463">
                  <c:v>-34.423999999999992</c:v>
                </c:pt>
                <c:pt idx="25464">
                  <c:v>-34.421999999999997</c:v>
                </c:pt>
                <c:pt idx="25465">
                  <c:v>-34.419999999999995</c:v>
                </c:pt>
                <c:pt idx="25466">
                  <c:v>-34.417999999999992</c:v>
                </c:pt>
                <c:pt idx="25467">
                  <c:v>-34.415999999999997</c:v>
                </c:pt>
                <c:pt idx="25468">
                  <c:v>-34.413999999999994</c:v>
                </c:pt>
                <c:pt idx="25469">
                  <c:v>-34.411999999999992</c:v>
                </c:pt>
                <c:pt idx="25470">
                  <c:v>-34.409999999999997</c:v>
                </c:pt>
                <c:pt idx="25471">
                  <c:v>-34.407999999999994</c:v>
                </c:pt>
                <c:pt idx="25472">
                  <c:v>-34.405999999999992</c:v>
                </c:pt>
                <c:pt idx="25473">
                  <c:v>-34.403999999999996</c:v>
                </c:pt>
                <c:pt idx="25474">
                  <c:v>-34.401999999999994</c:v>
                </c:pt>
                <c:pt idx="25475">
                  <c:v>-34.399999999999991</c:v>
                </c:pt>
                <c:pt idx="25476">
                  <c:v>-34.397999999999996</c:v>
                </c:pt>
                <c:pt idx="25477">
                  <c:v>-34.395999999999994</c:v>
                </c:pt>
                <c:pt idx="25478">
                  <c:v>-34.393999999999991</c:v>
                </c:pt>
                <c:pt idx="25479">
                  <c:v>-34.391999999999996</c:v>
                </c:pt>
                <c:pt idx="25480">
                  <c:v>-34.389999999999993</c:v>
                </c:pt>
                <c:pt idx="25481">
                  <c:v>-34.387999999999991</c:v>
                </c:pt>
                <c:pt idx="25482">
                  <c:v>-34.385999999999996</c:v>
                </c:pt>
                <c:pt idx="25483">
                  <c:v>-34.383999999999993</c:v>
                </c:pt>
                <c:pt idx="25484">
                  <c:v>-34.381999999999991</c:v>
                </c:pt>
                <c:pt idx="25485">
                  <c:v>-34.379999999999995</c:v>
                </c:pt>
                <c:pt idx="25486">
                  <c:v>-34.377999999999993</c:v>
                </c:pt>
                <c:pt idx="25487">
                  <c:v>-34.375999999999998</c:v>
                </c:pt>
                <c:pt idx="25488">
                  <c:v>-34.373999999999995</c:v>
                </c:pt>
                <c:pt idx="25489">
                  <c:v>-34.371999999999993</c:v>
                </c:pt>
                <c:pt idx="25490">
                  <c:v>-34.369999999999997</c:v>
                </c:pt>
                <c:pt idx="25491">
                  <c:v>-34.367999999999995</c:v>
                </c:pt>
                <c:pt idx="25492">
                  <c:v>-34.365999999999993</c:v>
                </c:pt>
                <c:pt idx="25493">
                  <c:v>-34.363999999999997</c:v>
                </c:pt>
                <c:pt idx="25494">
                  <c:v>-34.361999999999995</c:v>
                </c:pt>
                <c:pt idx="25495">
                  <c:v>-34.359999999999992</c:v>
                </c:pt>
                <c:pt idx="25496">
                  <c:v>-34.357999999999997</c:v>
                </c:pt>
                <c:pt idx="25497">
                  <c:v>-34.355999999999995</c:v>
                </c:pt>
                <c:pt idx="25498">
                  <c:v>-34.353999999999992</c:v>
                </c:pt>
                <c:pt idx="25499">
                  <c:v>-34.351999999999997</c:v>
                </c:pt>
                <c:pt idx="25500">
                  <c:v>-34.349999999999994</c:v>
                </c:pt>
                <c:pt idx="25501">
                  <c:v>-34.347999999999992</c:v>
                </c:pt>
                <c:pt idx="25502">
                  <c:v>-34.345999999999997</c:v>
                </c:pt>
                <c:pt idx="25503">
                  <c:v>-34.343999999999994</c:v>
                </c:pt>
                <c:pt idx="25504">
                  <c:v>-34.341999999999992</c:v>
                </c:pt>
                <c:pt idx="25505">
                  <c:v>-34.339999999999996</c:v>
                </c:pt>
                <c:pt idx="25506">
                  <c:v>-34.337999999999994</c:v>
                </c:pt>
                <c:pt idx="25507">
                  <c:v>-34.335999999999991</c:v>
                </c:pt>
                <c:pt idx="25508">
                  <c:v>-34.333999999999996</c:v>
                </c:pt>
                <c:pt idx="25509">
                  <c:v>-34.331999999999994</c:v>
                </c:pt>
                <c:pt idx="25510">
                  <c:v>-34.329999999999991</c:v>
                </c:pt>
                <c:pt idx="25511">
                  <c:v>-34.327999999999996</c:v>
                </c:pt>
                <c:pt idx="25512">
                  <c:v>-34.325999999999993</c:v>
                </c:pt>
                <c:pt idx="25513">
                  <c:v>-34.323999999999991</c:v>
                </c:pt>
                <c:pt idx="25514">
                  <c:v>-34.321999999999996</c:v>
                </c:pt>
                <c:pt idx="25515">
                  <c:v>-34.319999999999993</c:v>
                </c:pt>
                <c:pt idx="25516">
                  <c:v>-34.317999999999998</c:v>
                </c:pt>
                <c:pt idx="25517">
                  <c:v>-34.315999999999995</c:v>
                </c:pt>
                <c:pt idx="25518">
                  <c:v>-34.313999999999993</c:v>
                </c:pt>
                <c:pt idx="25519">
                  <c:v>-34.311999999999998</c:v>
                </c:pt>
                <c:pt idx="25520">
                  <c:v>-34.309999999999995</c:v>
                </c:pt>
                <c:pt idx="25521">
                  <c:v>-34.307999999999993</c:v>
                </c:pt>
                <c:pt idx="25522">
                  <c:v>-34.305999999999997</c:v>
                </c:pt>
                <c:pt idx="25523">
                  <c:v>-34.303999999999995</c:v>
                </c:pt>
                <c:pt idx="25524">
                  <c:v>-34.301999999999992</c:v>
                </c:pt>
                <c:pt idx="25525">
                  <c:v>-34.299999999999997</c:v>
                </c:pt>
                <c:pt idx="25526">
                  <c:v>-34.297999999999995</c:v>
                </c:pt>
                <c:pt idx="25527">
                  <c:v>-34.295999999999992</c:v>
                </c:pt>
                <c:pt idx="25528">
                  <c:v>-34.293999999999997</c:v>
                </c:pt>
                <c:pt idx="25529">
                  <c:v>-34.291999999999994</c:v>
                </c:pt>
                <c:pt idx="25530">
                  <c:v>-34.289999999999992</c:v>
                </c:pt>
                <c:pt idx="25531">
                  <c:v>-34.287999999999997</c:v>
                </c:pt>
                <c:pt idx="25532">
                  <c:v>-34.285999999999994</c:v>
                </c:pt>
                <c:pt idx="25533">
                  <c:v>-34.283999999999992</c:v>
                </c:pt>
                <c:pt idx="25534">
                  <c:v>-34.281999999999996</c:v>
                </c:pt>
                <c:pt idx="25535">
                  <c:v>-34.279999999999994</c:v>
                </c:pt>
                <c:pt idx="25536">
                  <c:v>-34.277999999999992</c:v>
                </c:pt>
                <c:pt idx="25537">
                  <c:v>-34.275999999999996</c:v>
                </c:pt>
                <c:pt idx="25538">
                  <c:v>-34.273999999999994</c:v>
                </c:pt>
                <c:pt idx="25539">
                  <c:v>-34.271999999999991</c:v>
                </c:pt>
                <c:pt idx="25540">
                  <c:v>-34.269999999999996</c:v>
                </c:pt>
                <c:pt idx="25541">
                  <c:v>-34.267999999999994</c:v>
                </c:pt>
                <c:pt idx="25542">
                  <c:v>-34.265999999999991</c:v>
                </c:pt>
                <c:pt idx="25543">
                  <c:v>-34.263999999999996</c:v>
                </c:pt>
                <c:pt idx="25544">
                  <c:v>-34.261999999999993</c:v>
                </c:pt>
                <c:pt idx="25545">
                  <c:v>-34.259999999999991</c:v>
                </c:pt>
                <c:pt idx="25546">
                  <c:v>-34.257999999999996</c:v>
                </c:pt>
                <c:pt idx="25547">
                  <c:v>-34.255999999999993</c:v>
                </c:pt>
                <c:pt idx="25548">
                  <c:v>-34.253999999999998</c:v>
                </c:pt>
                <c:pt idx="25549">
                  <c:v>-34.251999999999995</c:v>
                </c:pt>
                <c:pt idx="25550">
                  <c:v>-34.249999999999993</c:v>
                </c:pt>
                <c:pt idx="25551">
                  <c:v>-34.247999999999998</c:v>
                </c:pt>
                <c:pt idx="25552">
                  <c:v>-34.245999999999995</c:v>
                </c:pt>
                <c:pt idx="25553">
                  <c:v>-34.243999999999993</c:v>
                </c:pt>
                <c:pt idx="25554">
                  <c:v>-34.241999999999997</c:v>
                </c:pt>
                <c:pt idx="25555">
                  <c:v>-34.239999999999995</c:v>
                </c:pt>
                <c:pt idx="25556">
                  <c:v>-34.237999999999992</c:v>
                </c:pt>
                <c:pt idx="25557">
                  <c:v>-34.235999999999997</c:v>
                </c:pt>
                <c:pt idx="25558">
                  <c:v>-34.233999999999995</c:v>
                </c:pt>
                <c:pt idx="25559">
                  <c:v>-34.231999999999992</c:v>
                </c:pt>
                <c:pt idx="25560">
                  <c:v>-34.229999999999997</c:v>
                </c:pt>
                <c:pt idx="25561">
                  <c:v>-34.227999999999994</c:v>
                </c:pt>
                <c:pt idx="25562">
                  <c:v>-34.225999999999992</c:v>
                </c:pt>
                <c:pt idx="25563">
                  <c:v>-34.223999999999997</c:v>
                </c:pt>
                <c:pt idx="25564">
                  <c:v>-34.221999999999994</c:v>
                </c:pt>
                <c:pt idx="25565">
                  <c:v>-34.219999999999992</c:v>
                </c:pt>
                <c:pt idx="25566">
                  <c:v>-34.217999999999996</c:v>
                </c:pt>
                <c:pt idx="25567">
                  <c:v>-34.215999999999994</c:v>
                </c:pt>
                <c:pt idx="25568">
                  <c:v>-34.213999999999992</c:v>
                </c:pt>
                <c:pt idx="25569">
                  <c:v>-34.211999999999996</c:v>
                </c:pt>
                <c:pt idx="25570">
                  <c:v>-34.209999999999994</c:v>
                </c:pt>
                <c:pt idx="25571">
                  <c:v>-34.207999999999991</c:v>
                </c:pt>
                <c:pt idx="25572">
                  <c:v>-34.205999999999996</c:v>
                </c:pt>
                <c:pt idx="25573">
                  <c:v>-34.203999999999994</c:v>
                </c:pt>
                <c:pt idx="25574">
                  <c:v>-34.201999999999991</c:v>
                </c:pt>
                <c:pt idx="25575">
                  <c:v>-34.199999999999996</c:v>
                </c:pt>
                <c:pt idx="25576">
                  <c:v>-34.197999999999993</c:v>
                </c:pt>
                <c:pt idx="25577">
                  <c:v>-34.195999999999991</c:v>
                </c:pt>
                <c:pt idx="25578">
                  <c:v>-34.193999999999996</c:v>
                </c:pt>
                <c:pt idx="25579">
                  <c:v>-34.191999999999993</c:v>
                </c:pt>
                <c:pt idx="25580">
                  <c:v>-34.19</c:v>
                </c:pt>
                <c:pt idx="25581">
                  <c:v>-34.187999999999995</c:v>
                </c:pt>
                <c:pt idx="25582">
                  <c:v>-34.185999999999993</c:v>
                </c:pt>
                <c:pt idx="25583">
                  <c:v>-34.183999999999997</c:v>
                </c:pt>
                <c:pt idx="25584">
                  <c:v>-34.181999999999995</c:v>
                </c:pt>
                <c:pt idx="25585">
                  <c:v>-34.179999999999993</c:v>
                </c:pt>
                <c:pt idx="25586">
                  <c:v>-34.177999999999997</c:v>
                </c:pt>
                <c:pt idx="25587">
                  <c:v>-34.175999999999995</c:v>
                </c:pt>
                <c:pt idx="25588">
                  <c:v>-34.173999999999992</c:v>
                </c:pt>
                <c:pt idx="25589">
                  <c:v>-34.171999999999997</c:v>
                </c:pt>
                <c:pt idx="25590">
                  <c:v>-34.169999999999995</c:v>
                </c:pt>
                <c:pt idx="25591">
                  <c:v>-34.167999999999992</c:v>
                </c:pt>
                <c:pt idx="25592">
                  <c:v>-34.165999999999997</c:v>
                </c:pt>
                <c:pt idx="25593">
                  <c:v>-34.163999999999994</c:v>
                </c:pt>
                <c:pt idx="25594">
                  <c:v>-34.161999999999992</c:v>
                </c:pt>
                <c:pt idx="25595">
                  <c:v>-34.159999999999997</c:v>
                </c:pt>
                <c:pt idx="25596">
                  <c:v>-34.157999999999994</c:v>
                </c:pt>
                <c:pt idx="25597">
                  <c:v>-34.155999999999992</c:v>
                </c:pt>
                <c:pt idx="25598">
                  <c:v>-34.153999999999996</c:v>
                </c:pt>
                <c:pt idx="25599">
                  <c:v>-34.151999999999994</c:v>
                </c:pt>
                <c:pt idx="25600">
                  <c:v>-34.149999999999991</c:v>
                </c:pt>
                <c:pt idx="25601">
                  <c:v>-34.147999999999996</c:v>
                </c:pt>
                <c:pt idx="25602">
                  <c:v>-34.145999999999994</c:v>
                </c:pt>
                <c:pt idx="25603">
                  <c:v>-34.143999999999991</c:v>
                </c:pt>
                <c:pt idx="25604">
                  <c:v>-34.141999999999996</c:v>
                </c:pt>
                <c:pt idx="25605">
                  <c:v>-34.139999999999993</c:v>
                </c:pt>
                <c:pt idx="25606">
                  <c:v>-34.137999999999991</c:v>
                </c:pt>
                <c:pt idx="25607">
                  <c:v>-34.135999999999996</c:v>
                </c:pt>
                <c:pt idx="25608">
                  <c:v>-34.133999999999993</c:v>
                </c:pt>
                <c:pt idx="25609">
                  <c:v>-34.131999999999991</c:v>
                </c:pt>
                <c:pt idx="25610">
                  <c:v>-34.129999999999995</c:v>
                </c:pt>
                <c:pt idx="25611">
                  <c:v>-34.127999999999993</c:v>
                </c:pt>
                <c:pt idx="25612">
                  <c:v>-34.125999999999998</c:v>
                </c:pt>
                <c:pt idx="25613">
                  <c:v>-34.123999999999995</c:v>
                </c:pt>
                <c:pt idx="25614">
                  <c:v>-34.121999999999993</c:v>
                </c:pt>
                <c:pt idx="25615">
                  <c:v>-34.119999999999997</c:v>
                </c:pt>
                <c:pt idx="25616">
                  <c:v>-34.117999999999995</c:v>
                </c:pt>
                <c:pt idx="25617">
                  <c:v>-34.115999999999993</c:v>
                </c:pt>
                <c:pt idx="25618">
                  <c:v>-34.113999999999997</c:v>
                </c:pt>
                <c:pt idx="25619">
                  <c:v>-34.111999999999995</c:v>
                </c:pt>
                <c:pt idx="25620">
                  <c:v>-34.109999999999992</c:v>
                </c:pt>
                <c:pt idx="25621">
                  <c:v>-34.107999999999997</c:v>
                </c:pt>
                <c:pt idx="25622">
                  <c:v>-34.105999999999995</c:v>
                </c:pt>
                <c:pt idx="25623">
                  <c:v>-34.103999999999992</c:v>
                </c:pt>
                <c:pt idx="25624">
                  <c:v>-34.101999999999997</c:v>
                </c:pt>
                <c:pt idx="25625">
                  <c:v>-34.099999999999994</c:v>
                </c:pt>
                <c:pt idx="25626">
                  <c:v>-34.097999999999992</c:v>
                </c:pt>
                <c:pt idx="25627">
                  <c:v>-34.095999999999997</c:v>
                </c:pt>
                <c:pt idx="25628">
                  <c:v>-34.093999999999994</c:v>
                </c:pt>
                <c:pt idx="25629">
                  <c:v>-34.091999999999992</c:v>
                </c:pt>
                <c:pt idx="25630">
                  <c:v>-34.089999999999996</c:v>
                </c:pt>
                <c:pt idx="25631">
                  <c:v>-34.087999999999994</c:v>
                </c:pt>
                <c:pt idx="25632">
                  <c:v>-34.085999999999991</c:v>
                </c:pt>
                <c:pt idx="25633">
                  <c:v>-34.083999999999996</c:v>
                </c:pt>
                <c:pt idx="25634">
                  <c:v>-34.081999999999994</c:v>
                </c:pt>
                <c:pt idx="25635">
                  <c:v>-34.079999999999991</c:v>
                </c:pt>
                <c:pt idx="25636">
                  <c:v>-34.077999999999996</c:v>
                </c:pt>
                <c:pt idx="25637">
                  <c:v>-34.075999999999993</c:v>
                </c:pt>
                <c:pt idx="25638">
                  <c:v>-34.073999999999991</c:v>
                </c:pt>
                <c:pt idx="25639">
                  <c:v>-34.071999999999996</c:v>
                </c:pt>
                <c:pt idx="25640">
                  <c:v>-34.069999999999993</c:v>
                </c:pt>
                <c:pt idx="25641">
                  <c:v>-34.067999999999998</c:v>
                </c:pt>
                <c:pt idx="25642">
                  <c:v>-34.065999999999995</c:v>
                </c:pt>
                <c:pt idx="25643">
                  <c:v>-34.063999999999993</c:v>
                </c:pt>
                <c:pt idx="25644">
                  <c:v>-34.061999999999998</c:v>
                </c:pt>
                <c:pt idx="25645">
                  <c:v>-34.059999999999995</c:v>
                </c:pt>
                <c:pt idx="25646">
                  <c:v>-34.057999999999993</c:v>
                </c:pt>
                <c:pt idx="25647">
                  <c:v>-34.055999999999997</c:v>
                </c:pt>
                <c:pt idx="25648">
                  <c:v>-34.053999999999995</c:v>
                </c:pt>
                <c:pt idx="25649">
                  <c:v>-34.051999999999992</c:v>
                </c:pt>
                <c:pt idx="25650">
                  <c:v>-34.049999999999997</c:v>
                </c:pt>
                <c:pt idx="25651">
                  <c:v>-34.047999999999995</c:v>
                </c:pt>
                <c:pt idx="25652">
                  <c:v>-34.045999999999992</c:v>
                </c:pt>
                <c:pt idx="25653">
                  <c:v>-34.043999999999997</c:v>
                </c:pt>
                <c:pt idx="25654">
                  <c:v>-34.041999999999994</c:v>
                </c:pt>
                <c:pt idx="25655">
                  <c:v>-34.039999999999992</c:v>
                </c:pt>
                <c:pt idx="25656">
                  <c:v>-34.037999999999997</c:v>
                </c:pt>
                <c:pt idx="25657">
                  <c:v>-34.035999999999994</c:v>
                </c:pt>
                <c:pt idx="25658">
                  <c:v>-34.033999999999992</c:v>
                </c:pt>
                <c:pt idx="25659">
                  <c:v>-34.031999999999996</c:v>
                </c:pt>
                <c:pt idx="25660">
                  <c:v>-34.029999999999994</c:v>
                </c:pt>
                <c:pt idx="25661">
                  <c:v>-34.027999999999992</c:v>
                </c:pt>
                <c:pt idx="25662">
                  <c:v>-34.025999999999996</c:v>
                </c:pt>
                <c:pt idx="25663">
                  <c:v>-34.023999999999994</c:v>
                </c:pt>
                <c:pt idx="25664">
                  <c:v>-34.021999999999991</c:v>
                </c:pt>
                <c:pt idx="25665">
                  <c:v>-34.019999999999996</c:v>
                </c:pt>
                <c:pt idx="25666">
                  <c:v>-34.017999999999994</c:v>
                </c:pt>
                <c:pt idx="25667">
                  <c:v>-34.015999999999991</c:v>
                </c:pt>
                <c:pt idx="25668">
                  <c:v>-34.013999999999996</c:v>
                </c:pt>
                <c:pt idx="25669">
                  <c:v>-34.011999999999993</c:v>
                </c:pt>
                <c:pt idx="25670">
                  <c:v>-34.009999999999991</c:v>
                </c:pt>
                <c:pt idx="25671">
                  <c:v>-34.007999999999996</c:v>
                </c:pt>
                <c:pt idx="25672">
                  <c:v>-34.005999999999993</c:v>
                </c:pt>
                <c:pt idx="25673">
                  <c:v>-34.003999999999998</c:v>
                </c:pt>
                <c:pt idx="25674">
                  <c:v>-34.001999999999995</c:v>
                </c:pt>
                <c:pt idx="25675">
                  <c:v>-33.999999999999993</c:v>
                </c:pt>
                <c:pt idx="25676">
                  <c:v>-33.997999999999998</c:v>
                </c:pt>
                <c:pt idx="25677">
                  <c:v>-33.995999999999995</c:v>
                </c:pt>
                <c:pt idx="25678">
                  <c:v>-33.993999999999993</c:v>
                </c:pt>
                <c:pt idx="25679">
                  <c:v>-33.991999999999997</c:v>
                </c:pt>
                <c:pt idx="25680">
                  <c:v>-33.989999999999995</c:v>
                </c:pt>
                <c:pt idx="25681">
                  <c:v>-33.987999999999992</c:v>
                </c:pt>
                <c:pt idx="25682">
                  <c:v>-33.985999999999997</c:v>
                </c:pt>
                <c:pt idx="25683">
                  <c:v>-33.983999999999995</c:v>
                </c:pt>
                <c:pt idx="25684">
                  <c:v>-33.981999999999992</c:v>
                </c:pt>
                <c:pt idx="25685">
                  <c:v>-33.979999999999997</c:v>
                </c:pt>
                <c:pt idx="25686">
                  <c:v>-33.977999999999994</c:v>
                </c:pt>
                <c:pt idx="25687">
                  <c:v>-33.975999999999992</c:v>
                </c:pt>
                <c:pt idx="25688">
                  <c:v>-33.973999999999997</c:v>
                </c:pt>
                <c:pt idx="25689">
                  <c:v>-33.971999999999994</c:v>
                </c:pt>
                <c:pt idx="25690">
                  <c:v>-33.969999999999992</c:v>
                </c:pt>
                <c:pt idx="25691">
                  <c:v>-33.967999999999996</c:v>
                </c:pt>
                <c:pt idx="25692">
                  <c:v>-33.965999999999994</c:v>
                </c:pt>
                <c:pt idx="25693">
                  <c:v>-33.963999999999992</c:v>
                </c:pt>
                <c:pt idx="25694">
                  <c:v>-33.961999999999996</c:v>
                </c:pt>
                <c:pt idx="25695">
                  <c:v>-33.959999999999994</c:v>
                </c:pt>
                <c:pt idx="25696">
                  <c:v>-33.957999999999991</c:v>
                </c:pt>
                <c:pt idx="25697">
                  <c:v>-33.955999999999996</c:v>
                </c:pt>
                <c:pt idx="25698">
                  <c:v>-33.953999999999994</c:v>
                </c:pt>
                <c:pt idx="25699">
                  <c:v>-33.951999999999991</c:v>
                </c:pt>
                <c:pt idx="25700">
                  <c:v>-33.949999999999996</c:v>
                </c:pt>
                <c:pt idx="25701">
                  <c:v>-33.947999999999993</c:v>
                </c:pt>
                <c:pt idx="25702">
                  <c:v>-33.945999999999991</c:v>
                </c:pt>
                <c:pt idx="25703">
                  <c:v>-33.943999999999996</c:v>
                </c:pt>
                <c:pt idx="25704">
                  <c:v>-33.941999999999993</c:v>
                </c:pt>
                <c:pt idx="25705">
                  <c:v>-33.94</c:v>
                </c:pt>
                <c:pt idx="25706">
                  <c:v>-33.937999999999995</c:v>
                </c:pt>
                <c:pt idx="25707">
                  <c:v>-33.935999999999993</c:v>
                </c:pt>
                <c:pt idx="25708">
                  <c:v>-33.933999999999997</c:v>
                </c:pt>
                <c:pt idx="25709">
                  <c:v>-33.931999999999995</c:v>
                </c:pt>
                <c:pt idx="25710">
                  <c:v>-33.929999999999993</c:v>
                </c:pt>
                <c:pt idx="25711">
                  <c:v>-33.927999999999997</c:v>
                </c:pt>
                <c:pt idx="25712">
                  <c:v>-33.925999999999995</c:v>
                </c:pt>
                <c:pt idx="25713">
                  <c:v>-33.923999999999992</c:v>
                </c:pt>
                <c:pt idx="25714">
                  <c:v>-33.921999999999997</c:v>
                </c:pt>
                <c:pt idx="25715">
                  <c:v>-33.919999999999995</c:v>
                </c:pt>
                <c:pt idx="25716">
                  <c:v>-33.917999999999992</c:v>
                </c:pt>
                <c:pt idx="25717">
                  <c:v>-33.915999999999997</c:v>
                </c:pt>
                <c:pt idx="25718">
                  <c:v>-33.913999999999994</c:v>
                </c:pt>
                <c:pt idx="25719">
                  <c:v>-33.911999999999992</c:v>
                </c:pt>
                <c:pt idx="25720">
                  <c:v>-33.909999999999997</c:v>
                </c:pt>
                <c:pt idx="25721">
                  <c:v>-33.907999999999994</c:v>
                </c:pt>
                <c:pt idx="25722">
                  <c:v>-33.905999999999992</c:v>
                </c:pt>
                <c:pt idx="25723">
                  <c:v>-33.903999999999996</c:v>
                </c:pt>
                <c:pt idx="25724">
                  <c:v>-33.901999999999994</c:v>
                </c:pt>
                <c:pt idx="25725">
                  <c:v>-33.899999999999991</c:v>
                </c:pt>
                <c:pt idx="25726">
                  <c:v>-33.897999999999996</c:v>
                </c:pt>
                <c:pt idx="25727">
                  <c:v>-33.895999999999994</c:v>
                </c:pt>
                <c:pt idx="25728">
                  <c:v>-33.893999999999991</c:v>
                </c:pt>
                <c:pt idx="25729">
                  <c:v>-33.891999999999996</c:v>
                </c:pt>
                <c:pt idx="25730">
                  <c:v>-33.889999999999993</c:v>
                </c:pt>
                <c:pt idx="25731">
                  <c:v>-33.887999999999991</c:v>
                </c:pt>
                <c:pt idx="25732">
                  <c:v>-33.885999999999996</c:v>
                </c:pt>
                <c:pt idx="25733">
                  <c:v>-33.883999999999993</c:v>
                </c:pt>
                <c:pt idx="25734">
                  <c:v>-33.881999999999991</c:v>
                </c:pt>
                <c:pt idx="25735">
                  <c:v>-33.879999999999995</c:v>
                </c:pt>
                <c:pt idx="25736">
                  <c:v>-33.877999999999993</c:v>
                </c:pt>
                <c:pt idx="25737">
                  <c:v>-33.875999999999998</c:v>
                </c:pt>
                <c:pt idx="25738">
                  <c:v>-33.873999999999995</c:v>
                </c:pt>
                <c:pt idx="25739">
                  <c:v>-33.871999999999993</c:v>
                </c:pt>
                <c:pt idx="25740">
                  <c:v>-33.869999999999997</c:v>
                </c:pt>
                <c:pt idx="25741">
                  <c:v>-33.867999999999995</c:v>
                </c:pt>
                <c:pt idx="25742">
                  <c:v>-33.865999999999993</c:v>
                </c:pt>
                <c:pt idx="25743">
                  <c:v>-33.863999999999997</c:v>
                </c:pt>
                <c:pt idx="25744">
                  <c:v>-33.861999999999995</c:v>
                </c:pt>
                <c:pt idx="25745">
                  <c:v>-33.859999999999992</c:v>
                </c:pt>
                <c:pt idx="25746">
                  <c:v>-33.857999999999997</c:v>
                </c:pt>
                <c:pt idx="25747">
                  <c:v>-33.855999999999995</c:v>
                </c:pt>
                <c:pt idx="25748">
                  <c:v>-33.853999999999992</c:v>
                </c:pt>
                <c:pt idx="25749">
                  <c:v>-33.851999999999997</c:v>
                </c:pt>
                <c:pt idx="25750">
                  <c:v>-33.849999999999994</c:v>
                </c:pt>
                <c:pt idx="25751">
                  <c:v>-33.847999999999992</c:v>
                </c:pt>
                <c:pt idx="25752">
                  <c:v>-33.845999999999997</c:v>
                </c:pt>
                <c:pt idx="25753">
                  <c:v>-33.843999999999994</c:v>
                </c:pt>
                <c:pt idx="25754">
                  <c:v>-33.841999999999992</c:v>
                </c:pt>
                <c:pt idx="25755">
                  <c:v>-33.839999999999996</c:v>
                </c:pt>
                <c:pt idx="25756">
                  <c:v>-33.837999999999994</c:v>
                </c:pt>
                <c:pt idx="25757">
                  <c:v>-33.835999999999991</c:v>
                </c:pt>
                <c:pt idx="25758">
                  <c:v>-33.833999999999996</c:v>
                </c:pt>
                <c:pt idx="25759">
                  <c:v>-33.831999999999994</c:v>
                </c:pt>
                <c:pt idx="25760">
                  <c:v>-33.829999999999991</c:v>
                </c:pt>
                <c:pt idx="25761">
                  <c:v>-33.827999999999996</c:v>
                </c:pt>
                <c:pt idx="25762">
                  <c:v>-33.825999999999993</c:v>
                </c:pt>
                <c:pt idx="25763">
                  <c:v>-33.823999999999991</c:v>
                </c:pt>
                <c:pt idx="25764">
                  <c:v>-33.821999999999996</c:v>
                </c:pt>
                <c:pt idx="25765">
                  <c:v>-33.819999999999993</c:v>
                </c:pt>
                <c:pt idx="25766">
                  <c:v>-33.817999999999998</c:v>
                </c:pt>
                <c:pt idx="25767">
                  <c:v>-33.815999999999995</c:v>
                </c:pt>
                <c:pt idx="25768">
                  <c:v>-33.813999999999993</c:v>
                </c:pt>
                <c:pt idx="25769">
                  <c:v>-33.811999999999998</c:v>
                </c:pt>
                <c:pt idx="25770">
                  <c:v>-33.809999999999995</c:v>
                </c:pt>
                <c:pt idx="25771">
                  <c:v>-33.807999999999993</c:v>
                </c:pt>
                <c:pt idx="25772">
                  <c:v>-33.805999999999997</c:v>
                </c:pt>
                <c:pt idx="25773">
                  <c:v>-33.803999999999995</c:v>
                </c:pt>
                <c:pt idx="25774">
                  <c:v>-33.801999999999992</c:v>
                </c:pt>
                <c:pt idx="25775">
                  <c:v>-33.799999999999997</c:v>
                </c:pt>
                <c:pt idx="25776">
                  <c:v>-33.797999999999995</c:v>
                </c:pt>
                <c:pt idx="25777">
                  <c:v>-33.795999999999992</c:v>
                </c:pt>
                <c:pt idx="25778">
                  <c:v>-33.793999999999997</c:v>
                </c:pt>
                <c:pt idx="25779">
                  <c:v>-33.791999999999994</c:v>
                </c:pt>
                <c:pt idx="25780">
                  <c:v>-33.789999999999992</c:v>
                </c:pt>
                <c:pt idx="25781">
                  <c:v>-33.787999999999997</c:v>
                </c:pt>
                <c:pt idx="25782">
                  <c:v>-33.785999999999994</c:v>
                </c:pt>
                <c:pt idx="25783">
                  <c:v>-33.783999999999992</c:v>
                </c:pt>
                <c:pt idx="25784">
                  <c:v>-33.781999999999996</c:v>
                </c:pt>
                <c:pt idx="25785">
                  <c:v>-33.779999999999994</c:v>
                </c:pt>
                <c:pt idx="25786">
                  <c:v>-33.777999999999992</c:v>
                </c:pt>
                <c:pt idx="25787">
                  <c:v>-33.775999999999996</c:v>
                </c:pt>
                <c:pt idx="25788">
                  <c:v>-33.773999999999994</c:v>
                </c:pt>
                <c:pt idx="25789">
                  <c:v>-33.771999999999991</c:v>
                </c:pt>
                <c:pt idx="25790">
                  <c:v>-33.769999999999996</c:v>
                </c:pt>
                <c:pt idx="25791">
                  <c:v>-33.767999999999994</c:v>
                </c:pt>
                <c:pt idx="25792">
                  <c:v>-33.765999999999991</c:v>
                </c:pt>
                <c:pt idx="25793">
                  <c:v>-33.763999999999996</c:v>
                </c:pt>
                <c:pt idx="25794">
                  <c:v>-33.761999999999993</c:v>
                </c:pt>
                <c:pt idx="25795">
                  <c:v>-33.759999999999991</c:v>
                </c:pt>
                <c:pt idx="25796">
                  <c:v>-33.757999999999996</c:v>
                </c:pt>
                <c:pt idx="25797">
                  <c:v>-33.755999999999993</c:v>
                </c:pt>
                <c:pt idx="25798">
                  <c:v>-33.753999999999998</c:v>
                </c:pt>
                <c:pt idx="25799">
                  <c:v>-33.751999999999995</c:v>
                </c:pt>
                <c:pt idx="25800">
                  <c:v>-33.749999999999993</c:v>
                </c:pt>
                <c:pt idx="25801">
                  <c:v>-33.747999999999998</c:v>
                </c:pt>
                <c:pt idx="25802">
                  <c:v>-33.745999999999995</c:v>
                </c:pt>
                <c:pt idx="25803">
                  <c:v>-33.743999999999993</c:v>
                </c:pt>
                <c:pt idx="25804">
                  <c:v>-33.741999999999997</c:v>
                </c:pt>
                <c:pt idx="25805">
                  <c:v>-33.739999999999995</c:v>
                </c:pt>
                <c:pt idx="25806">
                  <c:v>-33.737999999999992</c:v>
                </c:pt>
                <c:pt idx="25807">
                  <c:v>-33.735999999999997</c:v>
                </c:pt>
                <c:pt idx="25808">
                  <c:v>-33.733999999999995</c:v>
                </c:pt>
                <c:pt idx="25809">
                  <c:v>-33.731999999999992</c:v>
                </c:pt>
                <c:pt idx="25810">
                  <c:v>-33.729999999999997</c:v>
                </c:pt>
                <c:pt idx="25811">
                  <c:v>-33.727999999999994</c:v>
                </c:pt>
                <c:pt idx="25812">
                  <c:v>-33.725999999999992</c:v>
                </c:pt>
                <c:pt idx="25813">
                  <c:v>-33.723999999999997</c:v>
                </c:pt>
                <c:pt idx="25814">
                  <c:v>-33.721999999999994</c:v>
                </c:pt>
                <c:pt idx="25815">
                  <c:v>-33.719999999999992</c:v>
                </c:pt>
                <c:pt idx="25816">
                  <c:v>-33.717999999999996</c:v>
                </c:pt>
                <c:pt idx="25817">
                  <c:v>-33.715999999999994</c:v>
                </c:pt>
                <c:pt idx="25818">
                  <c:v>-33.713999999999992</c:v>
                </c:pt>
                <c:pt idx="25819">
                  <c:v>-33.711999999999996</c:v>
                </c:pt>
                <c:pt idx="25820">
                  <c:v>-33.709999999999994</c:v>
                </c:pt>
                <c:pt idx="25821">
                  <c:v>-33.707999999999991</c:v>
                </c:pt>
                <c:pt idx="25822">
                  <c:v>-33.705999999999996</c:v>
                </c:pt>
                <c:pt idx="25823">
                  <c:v>-33.703999999999994</c:v>
                </c:pt>
                <c:pt idx="25824">
                  <c:v>-33.701999999999991</c:v>
                </c:pt>
                <c:pt idx="25825">
                  <c:v>-33.699999999999996</c:v>
                </c:pt>
                <c:pt idx="25826">
                  <c:v>-33.697999999999993</c:v>
                </c:pt>
                <c:pt idx="25827">
                  <c:v>-33.695999999999991</c:v>
                </c:pt>
                <c:pt idx="25828">
                  <c:v>-33.693999999999996</c:v>
                </c:pt>
                <c:pt idx="25829">
                  <c:v>-33.691999999999993</c:v>
                </c:pt>
                <c:pt idx="25830">
                  <c:v>-33.69</c:v>
                </c:pt>
                <c:pt idx="25831">
                  <c:v>-33.687999999999995</c:v>
                </c:pt>
                <c:pt idx="25832">
                  <c:v>-33.685999999999993</c:v>
                </c:pt>
                <c:pt idx="25833">
                  <c:v>-33.683999999999997</c:v>
                </c:pt>
                <c:pt idx="25834">
                  <c:v>-33.681999999999995</c:v>
                </c:pt>
                <c:pt idx="25835">
                  <c:v>-33.679999999999993</c:v>
                </c:pt>
                <c:pt idx="25836">
                  <c:v>-33.677999999999997</c:v>
                </c:pt>
                <c:pt idx="25837">
                  <c:v>-33.675999999999995</c:v>
                </c:pt>
                <c:pt idx="25838">
                  <c:v>-33.673999999999992</c:v>
                </c:pt>
                <c:pt idx="25839">
                  <c:v>-33.671999999999997</c:v>
                </c:pt>
                <c:pt idx="25840">
                  <c:v>-33.669999999999995</c:v>
                </c:pt>
                <c:pt idx="25841">
                  <c:v>-33.667999999999992</c:v>
                </c:pt>
                <c:pt idx="25842">
                  <c:v>-33.665999999999997</c:v>
                </c:pt>
                <c:pt idx="25843">
                  <c:v>-33.663999999999994</c:v>
                </c:pt>
                <c:pt idx="25844">
                  <c:v>-33.661999999999992</c:v>
                </c:pt>
                <c:pt idx="25845">
                  <c:v>-33.659999999999997</c:v>
                </c:pt>
                <c:pt idx="25846">
                  <c:v>-33.657999999999994</c:v>
                </c:pt>
                <c:pt idx="25847">
                  <c:v>-33.655999999999992</c:v>
                </c:pt>
                <c:pt idx="25848">
                  <c:v>-33.653999999999996</c:v>
                </c:pt>
                <c:pt idx="25849">
                  <c:v>-33.651999999999994</c:v>
                </c:pt>
                <c:pt idx="25850">
                  <c:v>-33.649999999999991</c:v>
                </c:pt>
                <c:pt idx="25851">
                  <c:v>-33.647999999999996</c:v>
                </c:pt>
                <c:pt idx="25852">
                  <c:v>-33.645999999999994</c:v>
                </c:pt>
                <c:pt idx="25853">
                  <c:v>-33.643999999999991</c:v>
                </c:pt>
                <c:pt idx="25854">
                  <c:v>-33.641999999999996</c:v>
                </c:pt>
                <c:pt idx="25855">
                  <c:v>-33.639999999999993</c:v>
                </c:pt>
                <c:pt idx="25856">
                  <c:v>-33.637999999999991</c:v>
                </c:pt>
                <c:pt idx="25857">
                  <c:v>-33.635999999999996</c:v>
                </c:pt>
                <c:pt idx="25858">
                  <c:v>-33.633999999999993</c:v>
                </c:pt>
                <c:pt idx="25859">
                  <c:v>-33.631999999999991</c:v>
                </c:pt>
                <c:pt idx="25860">
                  <c:v>-33.629999999999995</c:v>
                </c:pt>
                <c:pt idx="25861">
                  <c:v>-33.627999999999993</c:v>
                </c:pt>
                <c:pt idx="25862">
                  <c:v>-33.625999999999998</c:v>
                </c:pt>
                <c:pt idx="25863">
                  <c:v>-33.623999999999995</c:v>
                </c:pt>
                <c:pt idx="25864">
                  <c:v>-33.621999999999993</c:v>
                </c:pt>
                <c:pt idx="25865">
                  <c:v>-33.619999999999997</c:v>
                </c:pt>
                <c:pt idx="25866">
                  <c:v>-33.617999999999995</c:v>
                </c:pt>
                <c:pt idx="25867">
                  <c:v>-33.615999999999993</c:v>
                </c:pt>
                <c:pt idx="25868">
                  <c:v>-33.613999999999997</c:v>
                </c:pt>
                <c:pt idx="25869">
                  <c:v>-33.611999999999995</c:v>
                </c:pt>
                <c:pt idx="25870">
                  <c:v>-33.609999999999992</c:v>
                </c:pt>
                <c:pt idx="25871">
                  <c:v>-33.607999999999997</c:v>
                </c:pt>
                <c:pt idx="25872">
                  <c:v>-33.605999999999995</c:v>
                </c:pt>
                <c:pt idx="25873">
                  <c:v>-33.603999999999992</c:v>
                </c:pt>
                <c:pt idx="25874">
                  <c:v>-33.601999999999997</c:v>
                </c:pt>
                <c:pt idx="25875">
                  <c:v>-33.599999999999994</c:v>
                </c:pt>
                <c:pt idx="25876">
                  <c:v>-33.597999999999992</c:v>
                </c:pt>
                <c:pt idx="25877">
                  <c:v>-33.595999999999997</c:v>
                </c:pt>
                <c:pt idx="25878">
                  <c:v>-33.593999999999994</c:v>
                </c:pt>
                <c:pt idx="25879">
                  <c:v>-33.591999999999992</c:v>
                </c:pt>
                <c:pt idx="25880">
                  <c:v>-33.589999999999996</c:v>
                </c:pt>
                <c:pt idx="25881">
                  <c:v>-33.587999999999994</c:v>
                </c:pt>
                <c:pt idx="25882">
                  <c:v>-33.585999999999991</c:v>
                </c:pt>
                <c:pt idx="25883">
                  <c:v>-33.583999999999996</c:v>
                </c:pt>
                <c:pt idx="25884">
                  <c:v>-33.581999999999994</c:v>
                </c:pt>
                <c:pt idx="25885">
                  <c:v>-33.579999999999991</c:v>
                </c:pt>
                <c:pt idx="25886">
                  <c:v>-33.577999999999996</c:v>
                </c:pt>
                <c:pt idx="25887">
                  <c:v>-33.575999999999993</c:v>
                </c:pt>
                <c:pt idx="25888">
                  <c:v>-33.573999999999991</c:v>
                </c:pt>
                <c:pt idx="25889">
                  <c:v>-33.571999999999996</c:v>
                </c:pt>
                <c:pt idx="25890">
                  <c:v>-33.569999999999993</c:v>
                </c:pt>
                <c:pt idx="25891">
                  <c:v>-33.567999999999998</c:v>
                </c:pt>
                <c:pt idx="25892">
                  <c:v>-33.565999999999995</c:v>
                </c:pt>
                <c:pt idx="25893">
                  <c:v>-33.563999999999993</c:v>
                </c:pt>
                <c:pt idx="25894">
                  <c:v>-33.561999999999998</c:v>
                </c:pt>
                <c:pt idx="25895">
                  <c:v>-33.559999999999995</c:v>
                </c:pt>
                <c:pt idx="25896">
                  <c:v>-33.557999999999993</c:v>
                </c:pt>
                <c:pt idx="25897">
                  <c:v>-33.555999999999997</c:v>
                </c:pt>
                <c:pt idx="25898">
                  <c:v>-33.553999999999995</c:v>
                </c:pt>
                <c:pt idx="25899">
                  <c:v>-33.551999999999992</c:v>
                </c:pt>
                <c:pt idx="25900">
                  <c:v>-33.549999999999997</c:v>
                </c:pt>
                <c:pt idx="25901">
                  <c:v>-33.547999999999995</c:v>
                </c:pt>
                <c:pt idx="25902">
                  <c:v>-33.545999999999992</c:v>
                </c:pt>
                <c:pt idx="25903">
                  <c:v>-33.543999999999997</c:v>
                </c:pt>
                <c:pt idx="25904">
                  <c:v>-33.541999999999994</c:v>
                </c:pt>
                <c:pt idx="25905">
                  <c:v>-33.539999999999992</c:v>
                </c:pt>
                <c:pt idx="25906">
                  <c:v>-33.537999999999997</c:v>
                </c:pt>
                <c:pt idx="25907">
                  <c:v>-33.535999999999994</c:v>
                </c:pt>
                <c:pt idx="25908">
                  <c:v>-33.533999999999992</c:v>
                </c:pt>
                <c:pt idx="25909">
                  <c:v>-33.531999999999996</c:v>
                </c:pt>
                <c:pt idx="25910">
                  <c:v>-33.529999999999994</c:v>
                </c:pt>
                <c:pt idx="25911">
                  <c:v>-33.527999999999992</c:v>
                </c:pt>
                <c:pt idx="25912">
                  <c:v>-33.525999999999996</c:v>
                </c:pt>
                <c:pt idx="25913">
                  <c:v>-33.523999999999994</c:v>
                </c:pt>
                <c:pt idx="25914">
                  <c:v>-33.521999999999991</c:v>
                </c:pt>
                <c:pt idx="25915">
                  <c:v>-33.519999999999996</c:v>
                </c:pt>
                <c:pt idx="25916">
                  <c:v>-33.517999999999994</c:v>
                </c:pt>
                <c:pt idx="25917">
                  <c:v>-33.515999999999991</c:v>
                </c:pt>
                <c:pt idx="25918">
                  <c:v>-33.513999999999996</c:v>
                </c:pt>
                <c:pt idx="25919">
                  <c:v>-33.511999999999993</c:v>
                </c:pt>
                <c:pt idx="25920">
                  <c:v>-33.509999999999991</c:v>
                </c:pt>
                <c:pt idx="25921">
                  <c:v>-33.507999999999996</c:v>
                </c:pt>
                <c:pt idx="25922">
                  <c:v>-33.505999999999993</c:v>
                </c:pt>
                <c:pt idx="25923">
                  <c:v>-33.503999999999998</c:v>
                </c:pt>
                <c:pt idx="25924">
                  <c:v>-33.501999999999995</c:v>
                </c:pt>
                <c:pt idx="25925">
                  <c:v>-33.499999999999993</c:v>
                </c:pt>
                <c:pt idx="25926">
                  <c:v>-33.497999999999998</c:v>
                </c:pt>
                <c:pt idx="25927">
                  <c:v>-33.495999999999995</c:v>
                </c:pt>
                <c:pt idx="25928">
                  <c:v>-33.493999999999993</c:v>
                </c:pt>
                <c:pt idx="25929">
                  <c:v>-33.491999999999997</c:v>
                </c:pt>
                <c:pt idx="25930">
                  <c:v>-33.489999999999995</c:v>
                </c:pt>
                <c:pt idx="25931">
                  <c:v>-33.487999999999992</c:v>
                </c:pt>
                <c:pt idx="25932">
                  <c:v>-33.485999999999997</c:v>
                </c:pt>
                <c:pt idx="25933">
                  <c:v>-33.483999999999995</c:v>
                </c:pt>
                <c:pt idx="25934">
                  <c:v>-33.481999999999992</c:v>
                </c:pt>
                <c:pt idx="25935">
                  <c:v>-33.479999999999997</c:v>
                </c:pt>
                <c:pt idx="25936">
                  <c:v>-33.477999999999994</c:v>
                </c:pt>
                <c:pt idx="25937">
                  <c:v>-33.475999999999992</c:v>
                </c:pt>
                <c:pt idx="25938">
                  <c:v>-33.473999999999997</c:v>
                </c:pt>
                <c:pt idx="25939">
                  <c:v>-33.471999999999994</c:v>
                </c:pt>
                <c:pt idx="25940">
                  <c:v>-33.469999999999992</c:v>
                </c:pt>
                <c:pt idx="25941">
                  <c:v>-33.467999999999996</c:v>
                </c:pt>
                <c:pt idx="25942">
                  <c:v>-33.465999999999994</c:v>
                </c:pt>
                <c:pt idx="25943">
                  <c:v>-33.463999999999992</c:v>
                </c:pt>
                <c:pt idx="25944">
                  <c:v>-33.461999999999996</c:v>
                </c:pt>
                <c:pt idx="25945">
                  <c:v>-33.459999999999994</c:v>
                </c:pt>
                <c:pt idx="25946">
                  <c:v>-33.457999999999991</c:v>
                </c:pt>
                <c:pt idx="25947">
                  <c:v>-33.455999999999996</c:v>
                </c:pt>
                <c:pt idx="25948">
                  <c:v>-33.453999999999994</c:v>
                </c:pt>
                <c:pt idx="25949">
                  <c:v>-33.451999999999991</c:v>
                </c:pt>
                <c:pt idx="25950">
                  <c:v>-33.449999999999996</c:v>
                </c:pt>
                <c:pt idx="25951">
                  <c:v>-33.447999999999993</c:v>
                </c:pt>
                <c:pt idx="25952">
                  <c:v>-33.445999999999991</c:v>
                </c:pt>
                <c:pt idx="25953">
                  <c:v>-33.443999999999996</c:v>
                </c:pt>
                <c:pt idx="25954">
                  <c:v>-33.441999999999993</c:v>
                </c:pt>
                <c:pt idx="25955">
                  <c:v>-33.44</c:v>
                </c:pt>
                <c:pt idx="25956">
                  <c:v>-33.437999999999995</c:v>
                </c:pt>
                <c:pt idx="25957">
                  <c:v>-33.435999999999993</c:v>
                </c:pt>
                <c:pt idx="25958">
                  <c:v>-33.433999999999997</c:v>
                </c:pt>
                <c:pt idx="25959">
                  <c:v>-33.431999999999995</c:v>
                </c:pt>
                <c:pt idx="25960">
                  <c:v>-33.429999999999993</c:v>
                </c:pt>
                <c:pt idx="25961">
                  <c:v>-33.427999999999997</c:v>
                </c:pt>
                <c:pt idx="25962">
                  <c:v>-33.425999999999995</c:v>
                </c:pt>
                <c:pt idx="25963">
                  <c:v>-33.423999999999992</c:v>
                </c:pt>
                <c:pt idx="25964">
                  <c:v>-33.421999999999997</c:v>
                </c:pt>
                <c:pt idx="25965">
                  <c:v>-33.419999999999995</c:v>
                </c:pt>
                <c:pt idx="25966">
                  <c:v>-33.417999999999992</c:v>
                </c:pt>
                <c:pt idx="25967">
                  <c:v>-33.415999999999997</c:v>
                </c:pt>
                <c:pt idx="25968">
                  <c:v>-33.413999999999994</c:v>
                </c:pt>
                <c:pt idx="25969">
                  <c:v>-33.411999999999992</c:v>
                </c:pt>
                <c:pt idx="25970">
                  <c:v>-33.409999999999997</c:v>
                </c:pt>
                <c:pt idx="25971">
                  <c:v>-33.407999999999994</c:v>
                </c:pt>
                <c:pt idx="25972">
                  <c:v>-33.405999999999992</c:v>
                </c:pt>
                <c:pt idx="25973">
                  <c:v>-33.403999999999996</c:v>
                </c:pt>
                <c:pt idx="25974">
                  <c:v>-33.401999999999994</c:v>
                </c:pt>
                <c:pt idx="25975">
                  <c:v>-33.399999999999991</c:v>
                </c:pt>
                <c:pt idx="25976">
                  <c:v>-33.397999999999996</c:v>
                </c:pt>
                <c:pt idx="25977">
                  <c:v>-33.395999999999994</c:v>
                </c:pt>
                <c:pt idx="25978">
                  <c:v>-33.393999999999991</c:v>
                </c:pt>
                <c:pt idx="25979">
                  <c:v>-33.391999999999996</c:v>
                </c:pt>
                <c:pt idx="25980">
                  <c:v>-33.389999999999993</c:v>
                </c:pt>
                <c:pt idx="25981">
                  <c:v>-33.387999999999991</c:v>
                </c:pt>
                <c:pt idx="25982">
                  <c:v>-33.385999999999996</c:v>
                </c:pt>
                <c:pt idx="25983">
                  <c:v>-33.383999999999993</c:v>
                </c:pt>
                <c:pt idx="25984">
                  <c:v>-33.381999999999991</c:v>
                </c:pt>
                <c:pt idx="25985">
                  <c:v>-33.379999999999995</c:v>
                </c:pt>
                <c:pt idx="25986">
                  <c:v>-33.377999999999993</c:v>
                </c:pt>
                <c:pt idx="25987">
                  <c:v>-33.375999999999998</c:v>
                </c:pt>
                <c:pt idx="25988">
                  <c:v>-33.373999999999995</c:v>
                </c:pt>
                <c:pt idx="25989">
                  <c:v>-33.371999999999993</c:v>
                </c:pt>
                <c:pt idx="25990">
                  <c:v>-33.369999999999997</c:v>
                </c:pt>
                <c:pt idx="25991">
                  <c:v>-33.367999999999995</c:v>
                </c:pt>
                <c:pt idx="25992">
                  <c:v>-33.365999999999993</c:v>
                </c:pt>
                <c:pt idx="25993">
                  <c:v>-33.363999999999997</c:v>
                </c:pt>
                <c:pt idx="25994">
                  <c:v>-33.361999999999995</c:v>
                </c:pt>
                <c:pt idx="25995">
                  <c:v>-33.359999999999992</c:v>
                </c:pt>
                <c:pt idx="25996">
                  <c:v>-33.357999999999997</c:v>
                </c:pt>
                <c:pt idx="25997">
                  <c:v>-33.355999999999995</c:v>
                </c:pt>
                <c:pt idx="25998">
                  <c:v>-33.353999999999992</c:v>
                </c:pt>
                <c:pt idx="25999">
                  <c:v>-33.351999999999997</c:v>
                </c:pt>
                <c:pt idx="26000">
                  <c:v>-33.349999999999994</c:v>
                </c:pt>
                <c:pt idx="26001">
                  <c:v>-33.347999999999992</c:v>
                </c:pt>
                <c:pt idx="26002">
                  <c:v>-33.345999999999997</c:v>
                </c:pt>
                <c:pt idx="26003">
                  <c:v>-33.343999999999994</c:v>
                </c:pt>
                <c:pt idx="26004">
                  <c:v>-33.341999999999992</c:v>
                </c:pt>
                <c:pt idx="26005">
                  <c:v>-33.339999999999996</c:v>
                </c:pt>
                <c:pt idx="26006">
                  <c:v>-33.337999999999994</c:v>
                </c:pt>
                <c:pt idx="26007">
                  <c:v>-33.335999999999991</c:v>
                </c:pt>
                <c:pt idx="26008">
                  <c:v>-33.333999999999996</c:v>
                </c:pt>
                <c:pt idx="26009">
                  <c:v>-33.331999999999994</c:v>
                </c:pt>
                <c:pt idx="26010">
                  <c:v>-33.329999999999991</c:v>
                </c:pt>
                <c:pt idx="26011">
                  <c:v>-33.327999999999996</c:v>
                </c:pt>
                <c:pt idx="26012">
                  <c:v>-33.325999999999993</c:v>
                </c:pt>
                <c:pt idx="26013">
                  <c:v>-33.323999999999991</c:v>
                </c:pt>
                <c:pt idx="26014">
                  <c:v>-33.321999999999996</c:v>
                </c:pt>
                <c:pt idx="26015">
                  <c:v>-33.319999999999993</c:v>
                </c:pt>
                <c:pt idx="26016">
                  <c:v>-33.317999999999998</c:v>
                </c:pt>
                <c:pt idx="26017">
                  <c:v>-33.315999999999995</c:v>
                </c:pt>
                <c:pt idx="26018">
                  <c:v>-33.313999999999993</c:v>
                </c:pt>
                <c:pt idx="26019">
                  <c:v>-33.311999999999998</c:v>
                </c:pt>
                <c:pt idx="26020">
                  <c:v>-33.309999999999995</c:v>
                </c:pt>
                <c:pt idx="26021">
                  <c:v>-33.307999999999993</c:v>
                </c:pt>
                <c:pt idx="26022">
                  <c:v>-33.305999999999997</c:v>
                </c:pt>
                <c:pt idx="26023">
                  <c:v>-33.303999999999995</c:v>
                </c:pt>
                <c:pt idx="26024">
                  <c:v>-33.301999999999992</c:v>
                </c:pt>
                <c:pt idx="26025">
                  <c:v>-33.299999999999997</c:v>
                </c:pt>
                <c:pt idx="26026">
                  <c:v>-33.297999999999995</c:v>
                </c:pt>
                <c:pt idx="26027">
                  <c:v>-33.295999999999992</c:v>
                </c:pt>
                <c:pt idx="26028">
                  <c:v>-33.293999999999997</c:v>
                </c:pt>
                <c:pt idx="26029">
                  <c:v>-33.291999999999994</c:v>
                </c:pt>
                <c:pt idx="26030">
                  <c:v>-33.289999999999992</c:v>
                </c:pt>
                <c:pt idx="26031">
                  <c:v>-33.287999999999997</c:v>
                </c:pt>
                <c:pt idx="26032">
                  <c:v>-33.285999999999994</c:v>
                </c:pt>
                <c:pt idx="26033">
                  <c:v>-33.283999999999992</c:v>
                </c:pt>
                <c:pt idx="26034">
                  <c:v>-33.281999999999996</c:v>
                </c:pt>
                <c:pt idx="26035">
                  <c:v>-33.279999999999994</c:v>
                </c:pt>
                <c:pt idx="26036">
                  <c:v>-33.277999999999992</c:v>
                </c:pt>
                <c:pt idx="26037">
                  <c:v>-33.275999999999996</c:v>
                </c:pt>
                <c:pt idx="26038">
                  <c:v>-33.273999999999994</c:v>
                </c:pt>
                <c:pt idx="26039">
                  <c:v>-33.271999999999991</c:v>
                </c:pt>
                <c:pt idx="26040">
                  <c:v>-33.269999999999996</c:v>
                </c:pt>
                <c:pt idx="26041">
                  <c:v>-33.267999999999994</c:v>
                </c:pt>
                <c:pt idx="26042">
                  <c:v>-33.265999999999991</c:v>
                </c:pt>
                <c:pt idx="26043">
                  <c:v>-33.263999999999996</c:v>
                </c:pt>
                <c:pt idx="26044">
                  <c:v>-33.261999999999993</c:v>
                </c:pt>
                <c:pt idx="26045">
                  <c:v>-33.259999999999991</c:v>
                </c:pt>
                <c:pt idx="26046">
                  <c:v>-33.257999999999996</c:v>
                </c:pt>
                <c:pt idx="26047">
                  <c:v>-33.255999999999993</c:v>
                </c:pt>
                <c:pt idx="26048">
                  <c:v>-33.253999999999998</c:v>
                </c:pt>
                <c:pt idx="26049">
                  <c:v>-33.251999999999995</c:v>
                </c:pt>
                <c:pt idx="26050">
                  <c:v>-33.249999999999993</c:v>
                </c:pt>
                <c:pt idx="26051">
                  <c:v>-33.247999999999998</c:v>
                </c:pt>
                <c:pt idx="26052">
                  <c:v>-33.245999999999995</c:v>
                </c:pt>
                <c:pt idx="26053">
                  <c:v>-33.243999999999993</c:v>
                </c:pt>
                <c:pt idx="26054">
                  <c:v>-33.241999999999997</c:v>
                </c:pt>
                <c:pt idx="26055">
                  <c:v>-33.239999999999995</c:v>
                </c:pt>
                <c:pt idx="26056">
                  <c:v>-33.237999999999992</c:v>
                </c:pt>
                <c:pt idx="26057">
                  <c:v>-33.235999999999997</c:v>
                </c:pt>
                <c:pt idx="26058">
                  <c:v>-33.233999999999995</c:v>
                </c:pt>
                <c:pt idx="26059">
                  <c:v>-33.231999999999992</c:v>
                </c:pt>
                <c:pt idx="26060">
                  <c:v>-33.229999999999997</c:v>
                </c:pt>
                <c:pt idx="26061">
                  <c:v>-33.227999999999994</c:v>
                </c:pt>
                <c:pt idx="26062">
                  <c:v>-33.225999999999992</c:v>
                </c:pt>
                <c:pt idx="26063">
                  <c:v>-33.223999999999997</c:v>
                </c:pt>
                <c:pt idx="26064">
                  <c:v>-33.221999999999994</c:v>
                </c:pt>
                <c:pt idx="26065">
                  <c:v>-33.219999999999992</c:v>
                </c:pt>
                <c:pt idx="26066">
                  <c:v>-33.217999999999996</c:v>
                </c:pt>
                <c:pt idx="26067">
                  <c:v>-33.215999999999994</c:v>
                </c:pt>
                <c:pt idx="26068">
                  <c:v>-33.213999999999992</c:v>
                </c:pt>
                <c:pt idx="26069">
                  <c:v>-33.211999999999996</c:v>
                </c:pt>
                <c:pt idx="26070">
                  <c:v>-33.209999999999994</c:v>
                </c:pt>
                <c:pt idx="26071">
                  <c:v>-33.207999999999991</c:v>
                </c:pt>
                <c:pt idx="26072">
                  <c:v>-33.205999999999996</c:v>
                </c:pt>
                <c:pt idx="26073">
                  <c:v>-33.203999999999994</c:v>
                </c:pt>
                <c:pt idx="26074">
                  <c:v>-33.201999999999991</c:v>
                </c:pt>
                <c:pt idx="26075">
                  <c:v>-33.199999999999996</c:v>
                </c:pt>
                <c:pt idx="26076">
                  <c:v>-33.197999999999993</c:v>
                </c:pt>
                <c:pt idx="26077">
                  <c:v>-33.195999999999991</c:v>
                </c:pt>
                <c:pt idx="26078">
                  <c:v>-33.193999999999996</c:v>
                </c:pt>
                <c:pt idx="26079">
                  <c:v>-33.191999999999993</c:v>
                </c:pt>
                <c:pt idx="26080">
                  <c:v>-33.19</c:v>
                </c:pt>
                <c:pt idx="26081">
                  <c:v>-33.187999999999995</c:v>
                </c:pt>
                <c:pt idx="26082">
                  <c:v>-33.185999999999993</c:v>
                </c:pt>
                <c:pt idx="26083">
                  <c:v>-33.183999999999997</c:v>
                </c:pt>
                <c:pt idx="26084">
                  <c:v>-33.181999999999995</c:v>
                </c:pt>
                <c:pt idx="26085">
                  <c:v>-33.179999999999993</c:v>
                </c:pt>
                <c:pt idx="26086">
                  <c:v>-33.177999999999997</c:v>
                </c:pt>
                <c:pt idx="26087">
                  <c:v>-33.175999999999995</c:v>
                </c:pt>
                <c:pt idx="26088">
                  <c:v>-33.173999999999992</c:v>
                </c:pt>
                <c:pt idx="26089">
                  <c:v>-33.171999999999997</c:v>
                </c:pt>
                <c:pt idx="26090">
                  <c:v>-33.169999999999995</c:v>
                </c:pt>
                <c:pt idx="26091">
                  <c:v>-33.167999999999992</c:v>
                </c:pt>
                <c:pt idx="26092">
                  <c:v>-33.165999999999997</c:v>
                </c:pt>
                <c:pt idx="26093">
                  <c:v>-33.163999999999994</c:v>
                </c:pt>
                <c:pt idx="26094">
                  <c:v>-33.161999999999992</c:v>
                </c:pt>
                <c:pt idx="26095">
                  <c:v>-33.159999999999997</c:v>
                </c:pt>
                <c:pt idx="26096">
                  <c:v>-33.157999999999994</c:v>
                </c:pt>
                <c:pt idx="26097">
                  <c:v>-33.155999999999992</c:v>
                </c:pt>
                <c:pt idx="26098">
                  <c:v>-33.153999999999996</c:v>
                </c:pt>
                <c:pt idx="26099">
                  <c:v>-33.151999999999994</c:v>
                </c:pt>
                <c:pt idx="26100">
                  <c:v>-33.149999999999991</c:v>
                </c:pt>
                <c:pt idx="26101">
                  <c:v>-33.147999999999996</c:v>
                </c:pt>
                <c:pt idx="26102">
                  <c:v>-33.145999999999994</c:v>
                </c:pt>
                <c:pt idx="26103">
                  <c:v>-33.143999999999991</c:v>
                </c:pt>
                <c:pt idx="26104">
                  <c:v>-33.141999999999996</c:v>
                </c:pt>
                <c:pt idx="26105">
                  <c:v>-33.139999999999993</c:v>
                </c:pt>
                <c:pt idx="26106">
                  <c:v>-33.137999999999991</c:v>
                </c:pt>
                <c:pt idx="26107">
                  <c:v>-33.135999999999996</c:v>
                </c:pt>
                <c:pt idx="26108">
                  <c:v>-33.133999999999993</c:v>
                </c:pt>
                <c:pt idx="26109">
                  <c:v>-33.131999999999991</c:v>
                </c:pt>
                <c:pt idx="26110">
                  <c:v>-33.129999999999995</c:v>
                </c:pt>
                <c:pt idx="26111">
                  <c:v>-33.127999999999993</c:v>
                </c:pt>
                <c:pt idx="26112">
                  <c:v>-33.125999999999998</c:v>
                </c:pt>
                <c:pt idx="26113">
                  <c:v>-33.123999999999995</c:v>
                </c:pt>
                <c:pt idx="26114">
                  <c:v>-33.121999999999993</c:v>
                </c:pt>
                <c:pt idx="26115">
                  <c:v>-33.119999999999997</c:v>
                </c:pt>
                <c:pt idx="26116">
                  <c:v>-33.117999999999995</c:v>
                </c:pt>
                <c:pt idx="26117">
                  <c:v>-33.115999999999993</c:v>
                </c:pt>
                <c:pt idx="26118">
                  <c:v>-33.113999999999997</c:v>
                </c:pt>
                <c:pt idx="26119">
                  <c:v>-33.111999999999995</c:v>
                </c:pt>
                <c:pt idx="26120">
                  <c:v>-33.109999999999992</c:v>
                </c:pt>
                <c:pt idx="26121">
                  <c:v>-33.107999999999997</c:v>
                </c:pt>
                <c:pt idx="26122">
                  <c:v>-33.105999999999995</c:v>
                </c:pt>
                <c:pt idx="26123">
                  <c:v>-33.103999999999992</c:v>
                </c:pt>
                <c:pt idx="26124">
                  <c:v>-33.101999999999997</c:v>
                </c:pt>
                <c:pt idx="26125">
                  <c:v>-33.099999999999994</c:v>
                </c:pt>
                <c:pt idx="26126">
                  <c:v>-33.097999999999992</c:v>
                </c:pt>
                <c:pt idx="26127">
                  <c:v>-33.095999999999997</c:v>
                </c:pt>
                <c:pt idx="26128">
                  <c:v>-33.093999999999994</c:v>
                </c:pt>
                <c:pt idx="26129">
                  <c:v>-33.091999999999992</c:v>
                </c:pt>
                <c:pt idx="26130">
                  <c:v>-33.089999999999996</c:v>
                </c:pt>
                <c:pt idx="26131">
                  <c:v>-33.087999999999994</c:v>
                </c:pt>
                <c:pt idx="26132">
                  <c:v>-33.085999999999991</c:v>
                </c:pt>
                <c:pt idx="26133">
                  <c:v>-33.083999999999996</c:v>
                </c:pt>
                <c:pt idx="26134">
                  <c:v>-33.081999999999994</c:v>
                </c:pt>
                <c:pt idx="26135">
                  <c:v>-33.079999999999991</c:v>
                </c:pt>
                <c:pt idx="26136">
                  <c:v>-33.077999999999996</c:v>
                </c:pt>
                <c:pt idx="26137">
                  <c:v>-33.075999999999993</c:v>
                </c:pt>
                <c:pt idx="26138">
                  <c:v>-33.073999999999991</c:v>
                </c:pt>
                <c:pt idx="26139">
                  <c:v>-33.071999999999996</c:v>
                </c:pt>
                <c:pt idx="26140">
                  <c:v>-33.069999999999993</c:v>
                </c:pt>
                <c:pt idx="26141">
                  <c:v>-33.067999999999998</c:v>
                </c:pt>
                <c:pt idx="26142">
                  <c:v>-33.065999999999995</c:v>
                </c:pt>
                <c:pt idx="26143">
                  <c:v>-33.063999999999993</c:v>
                </c:pt>
                <c:pt idx="26144">
                  <c:v>-33.061999999999998</c:v>
                </c:pt>
                <c:pt idx="26145">
                  <c:v>-33.059999999999995</c:v>
                </c:pt>
                <c:pt idx="26146">
                  <c:v>-33.057999999999993</c:v>
                </c:pt>
                <c:pt idx="26147">
                  <c:v>-33.055999999999997</c:v>
                </c:pt>
                <c:pt idx="26148">
                  <c:v>-33.053999999999995</c:v>
                </c:pt>
                <c:pt idx="26149">
                  <c:v>-33.051999999999992</c:v>
                </c:pt>
                <c:pt idx="26150">
                  <c:v>-33.049999999999997</c:v>
                </c:pt>
                <c:pt idx="26151">
                  <c:v>-33.047999999999995</c:v>
                </c:pt>
                <c:pt idx="26152">
                  <c:v>-33.045999999999992</c:v>
                </c:pt>
                <c:pt idx="26153">
                  <c:v>-33.043999999999997</c:v>
                </c:pt>
                <c:pt idx="26154">
                  <c:v>-33.041999999999994</c:v>
                </c:pt>
                <c:pt idx="26155">
                  <c:v>-33.039999999999992</c:v>
                </c:pt>
                <c:pt idx="26156">
                  <c:v>-33.037999999999997</c:v>
                </c:pt>
                <c:pt idx="26157">
                  <c:v>-33.035999999999994</c:v>
                </c:pt>
                <c:pt idx="26158">
                  <c:v>-33.033999999999992</c:v>
                </c:pt>
                <c:pt idx="26159">
                  <c:v>-33.031999999999996</c:v>
                </c:pt>
                <c:pt idx="26160">
                  <c:v>-33.029999999999994</c:v>
                </c:pt>
                <c:pt idx="26161">
                  <c:v>-33.027999999999992</c:v>
                </c:pt>
                <c:pt idx="26162">
                  <c:v>-33.025999999999996</c:v>
                </c:pt>
                <c:pt idx="26163">
                  <c:v>-33.023999999999994</c:v>
                </c:pt>
                <c:pt idx="26164">
                  <c:v>-33.021999999999991</c:v>
                </c:pt>
                <c:pt idx="26165">
                  <c:v>-33.019999999999996</c:v>
                </c:pt>
                <c:pt idx="26166">
                  <c:v>-33.017999999999994</c:v>
                </c:pt>
                <c:pt idx="26167">
                  <c:v>-33.015999999999991</c:v>
                </c:pt>
                <c:pt idx="26168">
                  <c:v>-33.013999999999996</c:v>
                </c:pt>
                <c:pt idx="26169">
                  <c:v>-33.011999999999993</c:v>
                </c:pt>
                <c:pt idx="26170">
                  <c:v>-33.009999999999991</c:v>
                </c:pt>
                <c:pt idx="26171">
                  <c:v>-33.007999999999996</c:v>
                </c:pt>
                <c:pt idx="26172">
                  <c:v>-33.005999999999993</c:v>
                </c:pt>
                <c:pt idx="26173">
                  <c:v>-33.003999999999998</c:v>
                </c:pt>
                <c:pt idx="26174">
                  <c:v>-33.001999999999995</c:v>
                </c:pt>
                <c:pt idx="26175">
                  <c:v>-32.999999999999993</c:v>
                </c:pt>
                <c:pt idx="26176">
                  <c:v>-32.997999999999998</c:v>
                </c:pt>
                <c:pt idx="26177">
                  <c:v>-32.995999999999995</c:v>
                </c:pt>
                <c:pt idx="26178">
                  <c:v>-32.993999999999993</c:v>
                </c:pt>
                <c:pt idx="26179">
                  <c:v>-32.991999999999997</c:v>
                </c:pt>
                <c:pt idx="26180">
                  <c:v>-32.989999999999995</c:v>
                </c:pt>
                <c:pt idx="26181">
                  <c:v>-32.987999999999992</c:v>
                </c:pt>
                <c:pt idx="26182">
                  <c:v>-32.985999999999997</c:v>
                </c:pt>
                <c:pt idx="26183">
                  <c:v>-32.983999999999995</c:v>
                </c:pt>
                <c:pt idx="26184">
                  <c:v>-32.981999999999992</c:v>
                </c:pt>
                <c:pt idx="26185">
                  <c:v>-32.979999999999997</c:v>
                </c:pt>
                <c:pt idx="26186">
                  <c:v>-32.977999999999994</c:v>
                </c:pt>
                <c:pt idx="26187">
                  <c:v>-32.975999999999992</c:v>
                </c:pt>
                <c:pt idx="26188">
                  <c:v>-32.973999999999997</c:v>
                </c:pt>
                <c:pt idx="26189">
                  <c:v>-32.971999999999994</c:v>
                </c:pt>
                <c:pt idx="26190">
                  <c:v>-32.969999999999992</c:v>
                </c:pt>
                <c:pt idx="26191">
                  <c:v>-32.967999999999996</c:v>
                </c:pt>
                <c:pt idx="26192">
                  <c:v>-32.965999999999994</c:v>
                </c:pt>
                <c:pt idx="26193">
                  <c:v>-32.963999999999992</c:v>
                </c:pt>
                <c:pt idx="26194">
                  <c:v>-32.961999999999996</c:v>
                </c:pt>
                <c:pt idx="26195">
                  <c:v>-32.959999999999994</c:v>
                </c:pt>
                <c:pt idx="26196">
                  <c:v>-32.957999999999991</c:v>
                </c:pt>
                <c:pt idx="26197">
                  <c:v>-32.955999999999996</c:v>
                </c:pt>
                <c:pt idx="26198">
                  <c:v>-32.953999999999994</c:v>
                </c:pt>
                <c:pt idx="26199">
                  <c:v>-32.951999999999991</c:v>
                </c:pt>
                <c:pt idx="26200">
                  <c:v>-32.949999999999996</c:v>
                </c:pt>
                <c:pt idx="26201">
                  <c:v>-32.947999999999993</c:v>
                </c:pt>
                <c:pt idx="26202">
                  <c:v>-32.945999999999991</c:v>
                </c:pt>
                <c:pt idx="26203">
                  <c:v>-32.943999999999996</c:v>
                </c:pt>
                <c:pt idx="26204">
                  <c:v>-32.941999999999993</c:v>
                </c:pt>
                <c:pt idx="26205">
                  <c:v>-32.94</c:v>
                </c:pt>
                <c:pt idx="26206">
                  <c:v>-32.937999999999995</c:v>
                </c:pt>
                <c:pt idx="26207">
                  <c:v>-32.935999999999993</c:v>
                </c:pt>
                <c:pt idx="26208">
                  <c:v>-32.933999999999997</c:v>
                </c:pt>
                <c:pt idx="26209">
                  <c:v>-32.931999999999995</c:v>
                </c:pt>
                <c:pt idx="26210">
                  <c:v>-32.929999999999993</c:v>
                </c:pt>
                <c:pt idx="26211">
                  <c:v>-32.927999999999997</c:v>
                </c:pt>
                <c:pt idx="26212">
                  <c:v>-32.925999999999995</c:v>
                </c:pt>
                <c:pt idx="26213">
                  <c:v>-32.923999999999992</c:v>
                </c:pt>
                <c:pt idx="26214">
                  <c:v>-32.921999999999997</c:v>
                </c:pt>
                <c:pt idx="26215">
                  <c:v>-32.919999999999995</c:v>
                </c:pt>
                <c:pt idx="26216">
                  <c:v>-32.917999999999992</c:v>
                </c:pt>
                <c:pt idx="26217">
                  <c:v>-32.915999999999997</c:v>
                </c:pt>
                <c:pt idx="26218">
                  <c:v>-32.913999999999994</c:v>
                </c:pt>
                <c:pt idx="26219">
                  <c:v>-32.911999999999992</c:v>
                </c:pt>
                <c:pt idx="26220">
                  <c:v>-32.909999999999997</c:v>
                </c:pt>
                <c:pt idx="26221">
                  <c:v>-32.907999999999994</c:v>
                </c:pt>
                <c:pt idx="26222">
                  <c:v>-32.905999999999992</c:v>
                </c:pt>
                <c:pt idx="26223">
                  <c:v>-32.903999999999996</c:v>
                </c:pt>
                <c:pt idx="26224">
                  <c:v>-32.901999999999994</c:v>
                </c:pt>
                <c:pt idx="26225">
                  <c:v>-32.899999999999991</c:v>
                </c:pt>
                <c:pt idx="26226">
                  <c:v>-32.897999999999996</c:v>
                </c:pt>
                <c:pt idx="26227">
                  <c:v>-32.895999999999994</c:v>
                </c:pt>
                <c:pt idx="26228">
                  <c:v>-32.893999999999991</c:v>
                </c:pt>
                <c:pt idx="26229">
                  <c:v>-32.891999999999996</c:v>
                </c:pt>
                <c:pt idx="26230">
                  <c:v>-32.889999999999993</c:v>
                </c:pt>
                <c:pt idx="26231">
                  <c:v>-32.887999999999991</c:v>
                </c:pt>
                <c:pt idx="26232">
                  <c:v>-32.885999999999996</c:v>
                </c:pt>
                <c:pt idx="26233">
                  <c:v>-32.883999999999993</c:v>
                </c:pt>
                <c:pt idx="26234">
                  <c:v>-32.881999999999991</c:v>
                </c:pt>
                <c:pt idx="26235">
                  <c:v>-32.879999999999995</c:v>
                </c:pt>
                <c:pt idx="26236">
                  <c:v>-32.877999999999993</c:v>
                </c:pt>
                <c:pt idx="26237">
                  <c:v>-32.875999999999998</c:v>
                </c:pt>
                <c:pt idx="26238">
                  <c:v>-32.873999999999995</c:v>
                </c:pt>
                <c:pt idx="26239">
                  <c:v>-32.871999999999993</c:v>
                </c:pt>
                <c:pt idx="26240">
                  <c:v>-32.869999999999997</c:v>
                </c:pt>
                <c:pt idx="26241">
                  <c:v>-32.867999999999995</c:v>
                </c:pt>
                <c:pt idx="26242">
                  <c:v>-32.865999999999993</c:v>
                </c:pt>
                <c:pt idx="26243">
                  <c:v>-32.863999999999997</c:v>
                </c:pt>
                <c:pt idx="26244">
                  <c:v>-32.861999999999995</c:v>
                </c:pt>
                <c:pt idx="26245">
                  <c:v>-32.859999999999992</c:v>
                </c:pt>
                <c:pt idx="26246">
                  <c:v>-32.857999999999997</c:v>
                </c:pt>
                <c:pt idx="26247">
                  <c:v>-32.855999999999995</c:v>
                </c:pt>
                <c:pt idx="26248">
                  <c:v>-32.853999999999992</c:v>
                </c:pt>
                <c:pt idx="26249">
                  <c:v>-32.851999999999997</c:v>
                </c:pt>
                <c:pt idx="26250">
                  <c:v>-32.849999999999994</c:v>
                </c:pt>
                <c:pt idx="26251">
                  <c:v>-32.847999999999992</c:v>
                </c:pt>
                <c:pt idx="26252">
                  <c:v>-32.845999999999997</c:v>
                </c:pt>
                <c:pt idx="26253">
                  <c:v>-32.843999999999994</c:v>
                </c:pt>
                <c:pt idx="26254">
                  <c:v>-32.841999999999992</c:v>
                </c:pt>
                <c:pt idx="26255">
                  <c:v>-32.839999999999996</c:v>
                </c:pt>
                <c:pt idx="26256">
                  <c:v>-32.837999999999994</c:v>
                </c:pt>
                <c:pt idx="26257">
                  <c:v>-32.835999999999991</c:v>
                </c:pt>
                <c:pt idx="26258">
                  <c:v>-32.833999999999996</c:v>
                </c:pt>
                <c:pt idx="26259">
                  <c:v>-32.831999999999994</c:v>
                </c:pt>
                <c:pt idx="26260">
                  <c:v>-32.829999999999991</c:v>
                </c:pt>
                <c:pt idx="26261">
                  <c:v>-32.827999999999996</c:v>
                </c:pt>
                <c:pt idx="26262">
                  <c:v>-32.825999999999993</c:v>
                </c:pt>
                <c:pt idx="26263">
                  <c:v>-32.823999999999991</c:v>
                </c:pt>
                <c:pt idx="26264">
                  <c:v>-32.821999999999996</c:v>
                </c:pt>
                <c:pt idx="26265">
                  <c:v>-32.819999999999993</c:v>
                </c:pt>
                <c:pt idx="26266">
                  <c:v>-32.817999999999998</c:v>
                </c:pt>
                <c:pt idx="26267">
                  <c:v>-32.815999999999995</c:v>
                </c:pt>
                <c:pt idx="26268">
                  <c:v>-32.813999999999993</c:v>
                </c:pt>
                <c:pt idx="26269">
                  <c:v>-32.811999999999998</c:v>
                </c:pt>
                <c:pt idx="26270">
                  <c:v>-32.809999999999995</c:v>
                </c:pt>
                <c:pt idx="26271">
                  <c:v>-32.807999999999993</c:v>
                </c:pt>
                <c:pt idx="26272">
                  <c:v>-32.805999999999997</c:v>
                </c:pt>
                <c:pt idx="26273">
                  <c:v>-32.803999999999995</c:v>
                </c:pt>
                <c:pt idx="26274">
                  <c:v>-32.801999999999992</c:v>
                </c:pt>
                <c:pt idx="26275">
                  <c:v>-32.799999999999997</c:v>
                </c:pt>
                <c:pt idx="26276">
                  <c:v>-32.797999999999995</c:v>
                </c:pt>
                <c:pt idx="26277">
                  <c:v>-32.795999999999992</c:v>
                </c:pt>
                <c:pt idx="26278">
                  <c:v>-32.793999999999997</c:v>
                </c:pt>
                <c:pt idx="26279">
                  <c:v>-32.791999999999994</c:v>
                </c:pt>
                <c:pt idx="26280">
                  <c:v>-32.789999999999992</c:v>
                </c:pt>
                <c:pt idx="26281">
                  <c:v>-32.787999999999997</c:v>
                </c:pt>
                <c:pt idx="26282">
                  <c:v>-32.785999999999994</c:v>
                </c:pt>
                <c:pt idx="26283">
                  <c:v>-32.783999999999992</c:v>
                </c:pt>
                <c:pt idx="26284">
                  <c:v>-32.781999999999996</c:v>
                </c:pt>
                <c:pt idx="26285">
                  <c:v>-32.779999999999994</c:v>
                </c:pt>
                <c:pt idx="26286">
                  <c:v>-32.777999999999992</c:v>
                </c:pt>
                <c:pt idx="26287">
                  <c:v>-32.775999999999996</c:v>
                </c:pt>
                <c:pt idx="26288">
                  <c:v>-32.773999999999994</c:v>
                </c:pt>
                <c:pt idx="26289">
                  <c:v>-32.771999999999991</c:v>
                </c:pt>
                <c:pt idx="26290">
                  <c:v>-32.769999999999996</c:v>
                </c:pt>
                <c:pt idx="26291">
                  <c:v>-32.767999999999994</c:v>
                </c:pt>
                <c:pt idx="26292">
                  <c:v>-32.765999999999991</c:v>
                </c:pt>
                <c:pt idx="26293">
                  <c:v>-32.763999999999996</c:v>
                </c:pt>
                <c:pt idx="26294">
                  <c:v>-32.761999999999993</c:v>
                </c:pt>
                <c:pt idx="26295">
                  <c:v>-32.759999999999991</c:v>
                </c:pt>
                <c:pt idx="26296">
                  <c:v>-32.757999999999996</c:v>
                </c:pt>
                <c:pt idx="26297">
                  <c:v>-32.755999999999993</c:v>
                </c:pt>
                <c:pt idx="26298">
                  <c:v>-32.753999999999998</c:v>
                </c:pt>
                <c:pt idx="26299">
                  <c:v>-32.751999999999995</c:v>
                </c:pt>
                <c:pt idx="26300">
                  <c:v>-32.749999999999993</c:v>
                </c:pt>
                <c:pt idx="26301">
                  <c:v>-32.747999999999998</c:v>
                </c:pt>
                <c:pt idx="26302">
                  <c:v>-32.745999999999995</c:v>
                </c:pt>
                <c:pt idx="26303">
                  <c:v>-32.743999999999993</c:v>
                </c:pt>
                <c:pt idx="26304">
                  <c:v>-32.741999999999997</c:v>
                </c:pt>
                <c:pt idx="26305">
                  <c:v>-32.739999999999995</c:v>
                </c:pt>
                <c:pt idx="26306">
                  <c:v>-32.737999999999992</c:v>
                </c:pt>
                <c:pt idx="26307">
                  <c:v>-32.735999999999997</c:v>
                </c:pt>
                <c:pt idx="26308">
                  <c:v>-32.733999999999995</c:v>
                </c:pt>
                <c:pt idx="26309">
                  <c:v>-32.731999999999992</c:v>
                </c:pt>
                <c:pt idx="26310">
                  <c:v>-32.729999999999997</c:v>
                </c:pt>
                <c:pt idx="26311">
                  <c:v>-32.727999999999994</c:v>
                </c:pt>
                <c:pt idx="26312">
                  <c:v>-32.725999999999992</c:v>
                </c:pt>
                <c:pt idx="26313">
                  <c:v>-32.723999999999997</c:v>
                </c:pt>
                <c:pt idx="26314">
                  <c:v>-32.721999999999994</c:v>
                </c:pt>
                <c:pt idx="26315">
                  <c:v>-32.719999999999992</c:v>
                </c:pt>
                <c:pt idx="26316">
                  <c:v>-32.717999999999996</c:v>
                </c:pt>
                <c:pt idx="26317">
                  <c:v>-32.715999999999994</c:v>
                </c:pt>
                <c:pt idx="26318">
                  <c:v>-32.713999999999992</c:v>
                </c:pt>
                <c:pt idx="26319">
                  <c:v>-32.711999999999996</c:v>
                </c:pt>
                <c:pt idx="26320">
                  <c:v>-32.709999999999994</c:v>
                </c:pt>
                <c:pt idx="26321">
                  <c:v>-32.707999999999991</c:v>
                </c:pt>
                <c:pt idx="26322">
                  <c:v>-32.705999999999996</c:v>
                </c:pt>
                <c:pt idx="26323">
                  <c:v>-32.703999999999994</c:v>
                </c:pt>
                <c:pt idx="26324">
                  <c:v>-32.701999999999991</c:v>
                </c:pt>
                <c:pt idx="26325">
                  <c:v>-32.699999999999996</c:v>
                </c:pt>
                <c:pt idx="26326">
                  <c:v>-32.697999999999993</c:v>
                </c:pt>
                <c:pt idx="26327">
                  <c:v>-32.695999999999991</c:v>
                </c:pt>
                <c:pt idx="26328">
                  <c:v>-32.693999999999996</c:v>
                </c:pt>
                <c:pt idx="26329">
                  <c:v>-32.691999999999993</c:v>
                </c:pt>
                <c:pt idx="26330">
                  <c:v>-32.69</c:v>
                </c:pt>
                <c:pt idx="26331">
                  <c:v>-32.687999999999995</c:v>
                </c:pt>
                <c:pt idx="26332">
                  <c:v>-32.685999999999993</c:v>
                </c:pt>
                <c:pt idx="26333">
                  <c:v>-32.683999999999997</c:v>
                </c:pt>
                <c:pt idx="26334">
                  <c:v>-32.681999999999995</c:v>
                </c:pt>
                <c:pt idx="26335">
                  <c:v>-32.679999999999993</c:v>
                </c:pt>
                <c:pt idx="26336">
                  <c:v>-32.677999999999997</c:v>
                </c:pt>
                <c:pt idx="26337">
                  <c:v>-32.675999999999995</c:v>
                </c:pt>
                <c:pt idx="26338">
                  <c:v>-32.673999999999992</c:v>
                </c:pt>
                <c:pt idx="26339">
                  <c:v>-32.671999999999997</c:v>
                </c:pt>
                <c:pt idx="26340">
                  <c:v>-32.669999999999995</c:v>
                </c:pt>
                <c:pt idx="26341">
                  <c:v>-32.667999999999992</c:v>
                </c:pt>
                <c:pt idx="26342">
                  <c:v>-32.665999999999997</c:v>
                </c:pt>
                <c:pt idx="26343">
                  <c:v>-32.663999999999994</c:v>
                </c:pt>
                <c:pt idx="26344">
                  <c:v>-32.661999999999992</c:v>
                </c:pt>
                <c:pt idx="26345">
                  <c:v>-32.659999999999997</c:v>
                </c:pt>
                <c:pt idx="26346">
                  <c:v>-32.657999999999994</c:v>
                </c:pt>
                <c:pt idx="26347">
                  <c:v>-32.655999999999992</c:v>
                </c:pt>
                <c:pt idx="26348">
                  <c:v>-32.653999999999996</c:v>
                </c:pt>
                <c:pt idx="26349">
                  <c:v>-32.651999999999994</c:v>
                </c:pt>
                <c:pt idx="26350">
                  <c:v>-32.649999999999991</c:v>
                </c:pt>
                <c:pt idx="26351">
                  <c:v>-32.647999999999996</c:v>
                </c:pt>
                <c:pt idx="26352">
                  <c:v>-32.645999999999994</c:v>
                </c:pt>
                <c:pt idx="26353">
                  <c:v>-32.643999999999991</c:v>
                </c:pt>
                <c:pt idx="26354">
                  <c:v>-32.641999999999996</c:v>
                </c:pt>
                <c:pt idx="26355">
                  <c:v>-32.639999999999993</c:v>
                </c:pt>
                <c:pt idx="26356">
                  <c:v>-32.637999999999991</c:v>
                </c:pt>
                <c:pt idx="26357">
                  <c:v>-32.635999999999996</c:v>
                </c:pt>
                <c:pt idx="26358">
                  <c:v>-32.633999999999993</c:v>
                </c:pt>
                <c:pt idx="26359">
                  <c:v>-32.631999999999991</c:v>
                </c:pt>
                <c:pt idx="26360">
                  <c:v>-32.629999999999995</c:v>
                </c:pt>
                <c:pt idx="26361">
                  <c:v>-32.627999999999993</c:v>
                </c:pt>
                <c:pt idx="26362">
                  <c:v>-32.625999999999998</c:v>
                </c:pt>
                <c:pt idx="26363">
                  <c:v>-32.623999999999995</c:v>
                </c:pt>
                <c:pt idx="26364">
                  <c:v>-32.621999999999993</c:v>
                </c:pt>
                <c:pt idx="26365">
                  <c:v>-32.619999999999997</c:v>
                </c:pt>
                <c:pt idx="26366">
                  <c:v>-32.617999999999995</c:v>
                </c:pt>
                <c:pt idx="26367">
                  <c:v>-32.615999999999993</c:v>
                </c:pt>
                <c:pt idx="26368">
                  <c:v>-32.613999999999997</c:v>
                </c:pt>
                <c:pt idx="26369">
                  <c:v>-32.611999999999995</c:v>
                </c:pt>
                <c:pt idx="26370">
                  <c:v>-32.609999999999992</c:v>
                </c:pt>
                <c:pt idx="26371">
                  <c:v>-32.607999999999997</c:v>
                </c:pt>
                <c:pt idx="26372">
                  <c:v>-32.605999999999995</c:v>
                </c:pt>
                <c:pt idx="26373">
                  <c:v>-32.603999999999992</c:v>
                </c:pt>
                <c:pt idx="26374">
                  <c:v>-32.601999999999997</c:v>
                </c:pt>
                <c:pt idx="26375">
                  <c:v>-32.599999999999994</c:v>
                </c:pt>
                <c:pt idx="26376">
                  <c:v>-32.597999999999992</c:v>
                </c:pt>
                <c:pt idx="26377">
                  <c:v>-32.595999999999997</c:v>
                </c:pt>
                <c:pt idx="26378">
                  <c:v>-32.593999999999994</c:v>
                </c:pt>
                <c:pt idx="26379">
                  <c:v>-32.591999999999992</c:v>
                </c:pt>
                <c:pt idx="26380">
                  <c:v>-32.589999999999996</c:v>
                </c:pt>
                <c:pt idx="26381">
                  <c:v>-32.587999999999994</c:v>
                </c:pt>
                <c:pt idx="26382">
                  <c:v>-32.585999999999991</c:v>
                </c:pt>
                <c:pt idx="26383">
                  <c:v>-32.583999999999996</c:v>
                </c:pt>
                <c:pt idx="26384">
                  <c:v>-32.581999999999994</c:v>
                </c:pt>
                <c:pt idx="26385">
                  <c:v>-32.579999999999991</c:v>
                </c:pt>
                <c:pt idx="26386">
                  <c:v>-32.577999999999996</c:v>
                </c:pt>
                <c:pt idx="26387">
                  <c:v>-32.575999999999993</c:v>
                </c:pt>
                <c:pt idx="26388">
                  <c:v>-32.573999999999991</c:v>
                </c:pt>
                <c:pt idx="26389">
                  <c:v>-32.571999999999996</c:v>
                </c:pt>
                <c:pt idx="26390">
                  <c:v>-32.569999999999993</c:v>
                </c:pt>
                <c:pt idx="26391">
                  <c:v>-32.567999999999998</c:v>
                </c:pt>
                <c:pt idx="26392">
                  <c:v>-32.565999999999995</c:v>
                </c:pt>
                <c:pt idx="26393">
                  <c:v>-32.563999999999993</c:v>
                </c:pt>
                <c:pt idx="26394">
                  <c:v>-32.561999999999998</c:v>
                </c:pt>
                <c:pt idx="26395">
                  <c:v>-32.559999999999995</c:v>
                </c:pt>
                <c:pt idx="26396">
                  <c:v>-32.557999999999993</c:v>
                </c:pt>
                <c:pt idx="26397">
                  <c:v>-32.555999999999997</c:v>
                </c:pt>
                <c:pt idx="26398">
                  <c:v>-32.553999999999995</c:v>
                </c:pt>
                <c:pt idx="26399">
                  <c:v>-32.551999999999992</c:v>
                </c:pt>
                <c:pt idx="26400">
                  <c:v>-32.549999999999997</c:v>
                </c:pt>
                <c:pt idx="26401">
                  <c:v>-32.547999999999995</c:v>
                </c:pt>
                <c:pt idx="26402">
                  <c:v>-32.545999999999992</c:v>
                </c:pt>
                <c:pt idx="26403">
                  <c:v>-32.543999999999997</c:v>
                </c:pt>
                <c:pt idx="26404">
                  <c:v>-32.541999999999994</c:v>
                </c:pt>
                <c:pt idx="26405">
                  <c:v>-32.539999999999992</c:v>
                </c:pt>
                <c:pt idx="26406">
                  <c:v>-32.537999999999997</c:v>
                </c:pt>
                <c:pt idx="26407">
                  <c:v>-32.535999999999994</c:v>
                </c:pt>
                <c:pt idx="26408">
                  <c:v>-32.533999999999992</c:v>
                </c:pt>
                <c:pt idx="26409">
                  <c:v>-32.531999999999996</c:v>
                </c:pt>
                <c:pt idx="26410">
                  <c:v>-32.529999999999994</c:v>
                </c:pt>
                <c:pt idx="26411">
                  <c:v>-32.527999999999992</c:v>
                </c:pt>
                <c:pt idx="26412">
                  <c:v>-32.525999999999996</c:v>
                </c:pt>
                <c:pt idx="26413">
                  <c:v>-32.523999999999994</c:v>
                </c:pt>
                <c:pt idx="26414">
                  <c:v>-32.521999999999991</c:v>
                </c:pt>
                <c:pt idx="26415">
                  <c:v>-32.519999999999996</c:v>
                </c:pt>
                <c:pt idx="26416">
                  <c:v>-32.517999999999994</c:v>
                </c:pt>
                <c:pt idx="26417">
                  <c:v>-32.515999999999991</c:v>
                </c:pt>
                <c:pt idx="26418">
                  <c:v>-32.513999999999996</c:v>
                </c:pt>
                <c:pt idx="26419">
                  <c:v>-32.511999999999993</c:v>
                </c:pt>
                <c:pt idx="26420">
                  <c:v>-32.509999999999991</c:v>
                </c:pt>
                <c:pt idx="26421">
                  <c:v>-32.507999999999996</c:v>
                </c:pt>
                <c:pt idx="26422">
                  <c:v>-32.505999999999993</c:v>
                </c:pt>
                <c:pt idx="26423">
                  <c:v>-32.503999999999998</c:v>
                </c:pt>
                <c:pt idx="26424">
                  <c:v>-32.501999999999995</c:v>
                </c:pt>
                <c:pt idx="26425">
                  <c:v>-32.499999999999993</c:v>
                </c:pt>
                <c:pt idx="26426">
                  <c:v>-32.497999999999998</c:v>
                </c:pt>
                <c:pt idx="26427">
                  <c:v>-32.495999999999995</c:v>
                </c:pt>
                <c:pt idx="26428">
                  <c:v>-32.493999999999993</c:v>
                </c:pt>
                <c:pt idx="26429">
                  <c:v>-32.491999999999997</c:v>
                </c:pt>
                <c:pt idx="26430">
                  <c:v>-32.489999999999995</c:v>
                </c:pt>
                <c:pt idx="26431">
                  <c:v>-32.487999999999992</c:v>
                </c:pt>
                <c:pt idx="26432">
                  <c:v>-32.485999999999997</c:v>
                </c:pt>
                <c:pt idx="26433">
                  <c:v>-32.483999999999995</c:v>
                </c:pt>
                <c:pt idx="26434">
                  <c:v>-32.481999999999992</c:v>
                </c:pt>
                <c:pt idx="26435">
                  <c:v>-32.479999999999997</c:v>
                </c:pt>
                <c:pt idx="26436">
                  <c:v>-32.477999999999994</c:v>
                </c:pt>
                <c:pt idx="26437">
                  <c:v>-32.475999999999992</c:v>
                </c:pt>
                <c:pt idx="26438">
                  <c:v>-32.473999999999997</c:v>
                </c:pt>
                <c:pt idx="26439">
                  <c:v>-32.471999999999994</c:v>
                </c:pt>
                <c:pt idx="26440">
                  <c:v>-32.469999999999992</c:v>
                </c:pt>
                <c:pt idx="26441">
                  <c:v>-32.467999999999996</c:v>
                </c:pt>
                <c:pt idx="26442">
                  <c:v>-32.465999999999994</c:v>
                </c:pt>
                <c:pt idx="26443">
                  <c:v>-32.463999999999992</c:v>
                </c:pt>
                <c:pt idx="26444">
                  <c:v>-32.461999999999996</c:v>
                </c:pt>
                <c:pt idx="26445">
                  <c:v>-32.459999999999994</c:v>
                </c:pt>
                <c:pt idx="26446">
                  <c:v>-32.457999999999991</c:v>
                </c:pt>
                <c:pt idx="26447">
                  <c:v>-32.455999999999996</c:v>
                </c:pt>
                <c:pt idx="26448">
                  <c:v>-32.453999999999994</c:v>
                </c:pt>
                <c:pt idx="26449">
                  <c:v>-32.451999999999991</c:v>
                </c:pt>
                <c:pt idx="26450">
                  <c:v>-32.449999999999996</c:v>
                </c:pt>
                <c:pt idx="26451">
                  <c:v>-32.447999999999993</c:v>
                </c:pt>
                <c:pt idx="26452">
                  <c:v>-32.445999999999991</c:v>
                </c:pt>
                <c:pt idx="26453">
                  <c:v>-32.443999999999996</c:v>
                </c:pt>
                <c:pt idx="26454">
                  <c:v>-32.441999999999993</c:v>
                </c:pt>
                <c:pt idx="26455">
                  <c:v>-32.44</c:v>
                </c:pt>
                <c:pt idx="26456">
                  <c:v>-32.437999999999995</c:v>
                </c:pt>
                <c:pt idx="26457">
                  <c:v>-32.435999999999993</c:v>
                </c:pt>
                <c:pt idx="26458">
                  <c:v>-32.433999999999997</c:v>
                </c:pt>
                <c:pt idx="26459">
                  <c:v>-32.431999999999995</c:v>
                </c:pt>
                <c:pt idx="26460">
                  <c:v>-32.429999999999993</c:v>
                </c:pt>
                <c:pt idx="26461">
                  <c:v>-32.427999999999997</c:v>
                </c:pt>
                <c:pt idx="26462">
                  <c:v>-32.425999999999995</c:v>
                </c:pt>
                <c:pt idx="26463">
                  <c:v>-32.423999999999992</c:v>
                </c:pt>
                <c:pt idx="26464">
                  <c:v>-32.421999999999997</c:v>
                </c:pt>
                <c:pt idx="26465">
                  <c:v>-32.419999999999995</c:v>
                </c:pt>
                <c:pt idx="26466">
                  <c:v>-32.417999999999992</c:v>
                </c:pt>
                <c:pt idx="26467">
                  <c:v>-32.415999999999997</c:v>
                </c:pt>
                <c:pt idx="26468">
                  <c:v>-32.413999999999994</c:v>
                </c:pt>
                <c:pt idx="26469">
                  <c:v>-32.411999999999992</c:v>
                </c:pt>
                <c:pt idx="26470">
                  <c:v>-32.409999999999997</c:v>
                </c:pt>
                <c:pt idx="26471">
                  <c:v>-32.407999999999994</c:v>
                </c:pt>
                <c:pt idx="26472">
                  <c:v>-32.405999999999992</c:v>
                </c:pt>
                <c:pt idx="26473">
                  <c:v>-32.403999999999996</c:v>
                </c:pt>
                <c:pt idx="26474">
                  <c:v>-32.401999999999994</c:v>
                </c:pt>
                <c:pt idx="26475">
                  <c:v>-32.399999999999991</c:v>
                </c:pt>
                <c:pt idx="26476">
                  <c:v>-32.397999999999996</c:v>
                </c:pt>
                <c:pt idx="26477">
                  <c:v>-32.395999999999994</c:v>
                </c:pt>
                <c:pt idx="26478">
                  <c:v>-32.393999999999991</c:v>
                </c:pt>
                <c:pt idx="26479">
                  <c:v>-32.391999999999996</c:v>
                </c:pt>
                <c:pt idx="26480">
                  <c:v>-32.389999999999993</c:v>
                </c:pt>
                <c:pt idx="26481">
                  <c:v>-32.387999999999991</c:v>
                </c:pt>
                <c:pt idx="26482">
                  <c:v>-32.385999999999996</c:v>
                </c:pt>
                <c:pt idx="26483">
                  <c:v>-32.383999999999993</c:v>
                </c:pt>
                <c:pt idx="26484">
                  <c:v>-32.381999999999991</c:v>
                </c:pt>
                <c:pt idx="26485">
                  <c:v>-32.379999999999995</c:v>
                </c:pt>
                <c:pt idx="26486">
                  <c:v>-32.377999999999993</c:v>
                </c:pt>
                <c:pt idx="26487">
                  <c:v>-32.375999999999998</c:v>
                </c:pt>
                <c:pt idx="26488">
                  <c:v>-32.373999999999995</c:v>
                </c:pt>
                <c:pt idx="26489">
                  <c:v>-32.371999999999993</c:v>
                </c:pt>
                <c:pt idx="26490">
                  <c:v>-32.369999999999997</c:v>
                </c:pt>
                <c:pt idx="26491">
                  <c:v>-32.367999999999995</c:v>
                </c:pt>
                <c:pt idx="26492">
                  <c:v>-32.365999999999993</c:v>
                </c:pt>
                <c:pt idx="26493">
                  <c:v>-32.363999999999997</c:v>
                </c:pt>
                <c:pt idx="26494">
                  <c:v>-32.361999999999995</c:v>
                </c:pt>
                <c:pt idx="26495">
                  <c:v>-32.359999999999992</c:v>
                </c:pt>
                <c:pt idx="26496">
                  <c:v>-32.357999999999997</c:v>
                </c:pt>
                <c:pt idx="26497">
                  <c:v>-32.355999999999995</c:v>
                </c:pt>
                <c:pt idx="26498">
                  <c:v>-32.353999999999992</c:v>
                </c:pt>
                <c:pt idx="26499">
                  <c:v>-32.351999999999997</c:v>
                </c:pt>
                <c:pt idx="26500">
                  <c:v>-32.349999999999994</c:v>
                </c:pt>
                <c:pt idx="26501">
                  <c:v>-32.347999999999992</c:v>
                </c:pt>
                <c:pt idx="26502">
                  <c:v>-32.345999999999997</c:v>
                </c:pt>
                <c:pt idx="26503">
                  <c:v>-32.343999999999994</c:v>
                </c:pt>
                <c:pt idx="26504">
                  <c:v>-32.341999999999992</c:v>
                </c:pt>
                <c:pt idx="26505">
                  <c:v>-32.339999999999996</c:v>
                </c:pt>
                <c:pt idx="26506">
                  <c:v>-32.337999999999994</c:v>
                </c:pt>
                <c:pt idx="26507">
                  <c:v>-32.335999999999991</c:v>
                </c:pt>
                <c:pt idx="26508">
                  <c:v>-32.333999999999996</c:v>
                </c:pt>
                <c:pt idx="26509">
                  <c:v>-32.331999999999994</c:v>
                </c:pt>
                <c:pt idx="26510">
                  <c:v>-32.329999999999991</c:v>
                </c:pt>
                <c:pt idx="26511">
                  <c:v>-32.327999999999996</c:v>
                </c:pt>
                <c:pt idx="26512">
                  <c:v>-32.325999999999993</c:v>
                </c:pt>
                <c:pt idx="26513">
                  <c:v>-32.323999999999991</c:v>
                </c:pt>
                <c:pt idx="26514">
                  <c:v>-32.321999999999996</c:v>
                </c:pt>
                <c:pt idx="26515">
                  <c:v>-32.319999999999993</c:v>
                </c:pt>
                <c:pt idx="26516">
                  <c:v>-32.317999999999998</c:v>
                </c:pt>
                <c:pt idx="26517">
                  <c:v>-32.315999999999995</c:v>
                </c:pt>
                <c:pt idx="26518">
                  <c:v>-32.313999999999993</c:v>
                </c:pt>
                <c:pt idx="26519">
                  <c:v>-32.311999999999998</c:v>
                </c:pt>
                <c:pt idx="26520">
                  <c:v>-32.309999999999995</c:v>
                </c:pt>
                <c:pt idx="26521">
                  <c:v>-32.307999999999993</c:v>
                </c:pt>
                <c:pt idx="26522">
                  <c:v>-32.305999999999997</c:v>
                </c:pt>
                <c:pt idx="26523">
                  <c:v>-32.303999999999995</c:v>
                </c:pt>
                <c:pt idx="26524">
                  <c:v>-32.301999999999992</c:v>
                </c:pt>
                <c:pt idx="26525">
                  <c:v>-32.299999999999997</c:v>
                </c:pt>
                <c:pt idx="26526">
                  <c:v>-32.297999999999995</c:v>
                </c:pt>
                <c:pt idx="26527">
                  <c:v>-32.295999999999992</c:v>
                </c:pt>
                <c:pt idx="26528">
                  <c:v>-32.293999999999997</c:v>
                </c:pt>
                <c:pt idx="26529">
                  <c:v>-32.291999999999994</c:v>
                </c:pt>
                <c:pt idx="26530">
                  <c:v>-32.289999999999992</c:v>
                </c:pt>
                <c:pt idx="26531">
                  <c:v>-32.287999999999997</c:v>
                </c:pt>
                <c:pt idx="26532">
                  <c:v>-32.285999999999994</c:v>
                </c:pt>
                <c:pt idx="26533">
                  <c:v>-32.283999999999992</c:v>
                </c:pt>
                <c:pt idx="26534">
                  <c:v>-32.281999999999996</c:v>
                </c:pt>
                <c:pt idx="26535">
                  <c:v>-32.279999999999994</c:v>
                </c:pt>
                <c:pt idx="26536">
                  <c:v>-32.277999999999992</c:v>
                </c:pt>
                <c:pt idx="26537">
                  <c:v>-32.275999999999996</c:v>
                </c:pt>
                <c:pt idx="26538">
                  <c:v>-32.273999999999994</c:v>
                </c:pt>
                <c:pt idx="26539">
                  <c:v>-32.271999999999991</c:v>
                </c:pt>
                <c:pt idx="26540">
                  <c:v>-32.269999999999996</c:v>
                </c:pt>
                <c:pt idx="26541">
                  <c:v>-32.267999999999994</c:v>
                </c:pt>
                <c:pt idx="26542">
                  <c:v>-32.265999999999991</c:v>
                </c:pt>
                <c:pt idx="26543">
                  <c:v>-32.263999999999996</c:v>
                </c:pt>
                <c:pt idx="26544">
                  <c:v>-32.261999999999993</c:v>
                </c:pt>
                <c:pt idx="26545">
                  <c:v>-32.259999999999991</c:v>
                </c:pt>
                <c:pt idx="26546">
                  <c:v>-32.257999999999996</c:v>
                </c:pt>
                <c:pt idx="26547">
                  <c:v>-32.255999999999993</c:v>
                </c:pt>
                <c:pt idx="26548">
                  <c:v>-32.253999999999998</c:v>
                </c:pt>
                <c:pt idx="26549">
                  <c:v>-32.251999999999995</c:v>
                </c:pt>
                <c:pt idx="26550">
                  <c:v>-32.249999999999993</c:v>
                </c:pt>
                <c:pt idx="26551">
                  <c:v>-32.247999999999998</c:v>
                </c:pt>
                <c:pt idx="26552">
                  <c:v>-32.245999999999995</c:v>
                </c:pt>
                <c:pt idx="26553">
                  <c:v>-32.243999999999993</c:v>
                </c:pt>
                <c:pt idx="26554">
                  <c:v>-32.241999999999997</c:v>
                </c:pt>
                <c:pt idx="26555">
                  <c:v>-32.239999999999995</c:v>
                </c:pt>
                <c:pt idx="26556">
                  <c:v>-32.237999999999992</c:v>
                </c:pt>
                <c:pt idx="26557">
                  <c:v>-32.235999999999997</c:v>
                </c:pt>
                <c:pt idx="26558">
                  <c:v>-32.233999999999995</c:v>
                </c:pt>
                <c:pt idx="26559">
                  <c:v>-32.231999999999992</c:v>
                </c:pt>
                <c:pt idx="26560">
                  <c:v>-32.229999999999997</c:v>
                </c:pt>
                <c:pt idx="26561">
                  <c:v>-32.227999999999994</c:v>
                </c:pt>
                <c:pt idx="26562">
                  <c:v>-32.225999999999992</c:v>
                </c:pt>
                <c:pt idx="26563">
                  <c:v>-32.223999999999997</c:v>
                </c:pt>
                <c:pt idx="26564">
                  <c:v>-32.221999999999994</c:v>
                </c:pt>
                <c:pt idx="26565">
                  <c:v>-32.219999999999992</c:v>
                </c:pt>
                <c:pt idx="26566">
                  <c:v>-32.217999999999996</c:v>
                </c:pt>
                <c:pt idx="26567">
                  <c:v>-32.215999999999994</c:v>
                </c:pt>
                <c:pt idx="26568">
                  <c:v>-32.213999999999992</c:v>
                </c:pt>
                <c:pt idx="26569">
                  <c:v>-32.211999999999996</c:v>
                </c:pt>
                <c:pt idx="26570">
                  <c:v>-32.209999999999994</c:v>
                </c:pt>
                <c:pt idx="26571">
                  <c:v>-32.207999999999991</c:v>
                </c:pt>
                <c:pt idx="26572">
                  <c:v>-32.205999999999996</c:v>
                </c:pt>
                <c:pt idx="26573">
                  <c:v>-32.203999999999994</c:v>
                </c:pt>
                <c:pt idx="26574">
                  <c:v>-32.201999999999991</c:v>
                </c:pt>
                <c:pt idx="26575">
                  <c:v>-32.199999999999996</c:v>
                </c:pt>
                <c:pt idx="26576">
                  <c:v>-32.197999999999993</c:v>
                </c:pt>
                <c:pt idx="26577">
                  <c:v>-32.195999999999991</c:v>
                </c:pt>
                <c:pt idx="26578">
                  <c:v>-32.193999999999996</c:v>
                </c:pt>
                <c:pt idx="26579">
                  <c:v>-32.191999999999993</c:v>
                </c:pt>
                <c:pt idx="26580">
                  <c:v>-32.19</c:v>
                </c:pt>
                <c:pt idx="26581">
                  <c:v>-32.187999999999995</c:v>
                </c:pt>
                <c:pt idx="26582">
                  <c:v>-32.185999999999993</c:v>
                </c:pt>
                <c:pt idx="26583">
                  <c:v>-32.183999999999997</c:v>
                </c:pt>
                <c:pt idx="26584">
                  <c:v>-32.181999999999995</c:v>
                </c:pt>
                <c:pt idx="26585">
                  <c:v>-32.179999999999993</c:v>
                </c:pt>
                <c:pt idx="26586">
                  <c:v>-32.177999999999997</c:v>
                </c:pt>
                <c:pt idx="26587">
                  <c:v>-32.175999999999995</c:v>
                </c:pt>
                <c:pt idx="26588">
                  <c:v>-32.173999999999992</c:v>
                </c:pt>
                <c:pt idx="26589">
                  <c:v>-32.171999999999997</c:v>
                </c:pt>
                <c:pt idx="26590">
                  <c:v>-32.169999999999995</c:v>
                </c:pt>
                <c:pt idx="26591">
                  <c:v>-32.167999999999992</c:v>
                </c:pt>
                <c:pt idx="26592">
                  <c:v>-32.165999999999997</c:v>
                </c:pt>
                <c:pt idx="26593">
                  <c:v>-32.163999999999994</c:v>
                </c:pt>
                <c:pt idx="26594">
                  <c:v>-32.161999999999992</c:v>
                </c:pt>
                <c:pt idx="26595">
                  <c:v>-32.159999999999997</c:v>
                </c:pt>
                <c:pt idx="26596">
                  <c:v>-32.157999999999994</c:v>
                </c:pt>
                <c:pt idx="26597">
                  <c:v>-32.155999999999992</c:v>
                </c:pt>
                <c:pt idx="26598">
                  <c:v>-32.153999999999996</c:v>
                </c:pt>
                <c:pt idx="26599">
                  <c:v>-32.151999999999994</c:v>
                </c:pt>
                <c:pt idx="26600">
                  <c:v>-32.149999999999991</c:v>
                </c:pt>
                <c:pt idx="26601">
                  <c:v>-32.147999999999996</c:v>
                </c:pt>
                <c:pt idx="26602">
                  <c:v>-32.145999999999994</c:v>
                </c:pt>
                <c:pt idx="26603">
                  <c:v>-32.143999999999991</c:v>
                </c:pt>
                <c:pt idx="26604">
                  <c:v>-32.141999999999996</c:v>
                </c:pt>
                <c:pt idx="26605">
                  <c:v>-32.139999999999993</c:v>
                </c:pt>
                <c:pt idx="26606">
                  <c:v>-32.137999999999991</c:v>
                </c:pt>
                <c:pt idx="26607">
                  <c:v>-32.135999999999996</c:v>
                </c:pt>
                <c:pt idx="26608">
                  <c:v>-32.133999999999993</c:v>
                </c:pt>
                <c:pt idx="26609">
                  <c:v>-32.131999999999991</c:v>
                </c:pt>
                <c:pt idx="26610">
                  <c:v>-32.129999999999995</c:v>
                </c:pt>
                <c:pt idx="26611">
                  <c:v>-32.127999999999993</c:v>
                </c:pt>
                <c:pt idx="26612">
                  <c:v>-32.125999999999998</c:v>
                </c:pt>
                <c:pt idx="26613">
                  <c:v>-32.123999999999995</c:v>
                </c:pt>
                <c:pt idx="26614">
                  <c:v>-32.121999999999993</c:v>
                </c:pt>
                <c:pt idx="26615">
                  <c:v>-32.119999999999997</c:v>
                </c:pt>
                <c:pt idx="26616">
                  <c:v>-32.117999999999995</c:v>
                </c:pt>
                <c:pt idx="26617">
                  <c:v>-32.115999999999993</c:v>
                </c:pt>
                <c:pt idx="26618">
                  <c:v>-32.113999999999997</c:v>
                </c:pt>
                <c:pt idx="26619">
                  <c:v>-32.111999999999995</c:v>
                </c:pt>
                <c:pt idx="26620">
                  <c:v>-32.109999999999992</c:v>
                </c:pt>
                <c:pt idx="26621">
                  <c:v>-32.107999999999997</c:v>
                </c:pt>
                <c:pt idx="26622">
                  <c:v>-32.105999999999995</c:v>
                </c:pt>
                <c:pt idx="26623">
                  <c:v>-32.103999999999992</c:v>
                </c:pt>
                <c:pt idx="26624">
                  <c:v>-32.101999999999997</c:v>
                </c:pt>
                <c:pt idx="26625">
                  <c:v>-32.099999999999994</c:v>
                </c:pt>
                <c:pt idx="26626">
                  <c:v>-32.097999999999992</c:v>
                </c:pt>
                <c:pt idx="26627">
                  <c:v>-32.095999999999997</c:v>
                </c:pt>
                <c:pt idx="26628">
                  <c:v>-32.093999999999994</c:v>
                </c:pt>
                <c:pt idx="26629">
                  <c:v>-32.091999999999992</c:v>
                </c:pt>
                <c:pt idx="26630">
                  <c:v>-32.089999999999996</c:v>
                </c:pt>
                <c:pt idx="26631">
                  <c:v>-32.087999999999994</c:v>
                </c:pt>
                <c:pt idx="26632">
                  <c:v>-32.085999999999991</c:v>
                </c:pt>
                <c:pt idx="26633">
                  <c:v>-32.083999999999996</c:v>
                </c:pt>
                <c:pt idx="26634">
                  <c:v>-32.081999999999994</c:v>
                </c:pt>
                <c:pt idx="26635">
                  <c:v>-32.079999999999991</c:v>
                </c:pt>
                <c:pt idx="26636">
                  <c:v>-32.077999999999996</c:v>
                </c:pt>
                <c:pt idx="26637">
                  <c:v>-32.075999999999993</c:v>
                </c:pt>
                <c:pt idx="26638">
                  <c:v>-32.073999999999991</c:v>
                </c:pt>
                <c:pt idx="26639">
                  <c:v>-32.071999999999996</c:v>
                </c:pt>
                <c:pt idx="26640">
                  <c:v>-32.069999999999993</c:v>
                </c:pt>
                <c:pt idx="26641">
                  <c:v>-32.067999999999998</c:v>
                </c:pt>
                <c:pt idx="26642">
                  <c:v>-32.065999999999995</c:v>
                </c:pt>
                <c:pt idx="26643">
                  <c:v>-32.063999999999993</c:v>
                </c:pt>
                <c:pt idx="26644">
                  <c:v>-32.061999999999998</c:v>
                </c:pt>
                <c:pt idx="26645">
                  <c:v>-32.059999999999995</c:v>
                </c:pt>
                <c:pt idx="26646">
                  <c:v>-32.057999999999993</c:v>
                </c:pt>
                <c:pt idx="26647">
                  <c:v>-32.055999999999997</c:v>
                </c:pt>
                <c:pt idx="26648">
                  <c:v>-32.053999999999995</c:v>
                </c:pt>
                <c:pt idx="26649">
                  <c:v>-32.051999999999992</c:v>
                </c:pt>
                <c:pt idx="26650">
                  <c:v>-32.049999999999997</c:v>
                </c:pt>
                <c:pt idx="26651">
                  <c:v>-32.047999999999995</c:v>
                </c:pt>
                <c:pt idx="26652">
                  <c:v>-32.045999999999992</c:v>
                </c:pt>
                <c:pt idx="26653">
                  <c:v>-32.043999999999997</c:v>
                </c:pt>
                <c:pt idx="26654">
                  <c:v>-32.041999999999994</c:v>
                </c:pt>
                <c:pt idx="26655">
                  <c:v>-32.039999999999992</c:v>
                </c:pt>
                <c:pt idx="26656">
                  <c:v>-32.037999999999997</c:v>
                </c:pt>
                <c:pt idx="26657">
                  <c:v>-32.035999999999994</c:v>
                </c:pt>
                <c:pt idx="26658">
                  <c:v>-32.033999999999992</c:v>
                </c:pt>
                <c:pt idx="26659">
                  <c:v>-32.031999999999996</c:v>
                </c:pt>
                <c:pt idx="26660">
                  <c:v>-32.029999999999994</c:v>
                </c:pt>
                <c:pt idx="26661">
                  <c:v>-32.027999999999992</c:v>
                </c:pt>
                <c:pt idx="26662">
                  <c:v>-32.025999999999996</c:v>
                </c:pt>
                <c:pt idx="26663">
                  <c:v>-32.023999999999994</c:v>
                </c:pt>
                <c:pt idx="26664">
                  <c:v>-32.021999999999991</c:v>
                </c:pt>
                <c:pt idx="26665">
                  <c:v>-32.019999999999996</c:v>
                </c:pt>
                <c:pt idx="26666">
                  <c:v>-32.017999999999994</c:v>
                </c:pt>
                <c:pt idx="26667">
                  <c:v>-32.015999999999991</c:v>
                </c:pt>
                <c:pt idx="26668">
                  <c:v>-32.013999999999996</c:v>
                </c:pt>
                <c:pt idx="26669">
                  <c:v>-32.011999999999993</c:v>
                </c:pt>
                <c:pt idx="26670">
                  <c:v>-32.009999999999991</c:v>
                </c:pt>
                <c:pt idx="26671">
                  <c:v>-32.007999999999996</c:v>
                </c:pt>
                <c:pt idx="26672">
                  <c:v>-32.005999999999993</c:v>
                </c:pt>
                <c:pt idx="26673">
                  <c:v>-32.003999999999998</c:v>
                </c:pt>
                <c:pt idx="26674">
                  <c:v>-32.001999999999995</c:v>
                </c:pt>
                <c:pt idx="26675">
                  <c:v>-31.999999999999993</c:v>
                </c:pt>
                <c:pt idx="26676">
                  <c:v>-31.997999999999998</c:v>
                </c:pt>
                <c:pt idx="26677">
                  <c:v>-31.995999999999995</c:v>
                </c:pt>
                <c:pt idx="26678">
                  <c:v>-31.993999999999993</c:v>
                </c:pt>
                <c:pt idx="26679">
                  <c:v>-31.991999999999997</c:v>
                </c:pt>
                <c:pt idx="26680">
                  <c:v>-31.989999999999995</c:v>
                </c:pt>
                <c:pt idx="26681">
                  <c:v>-31.987999999999992</c:v>
                </c:pt>
                <c:pt idx="26682">
                  <c:v>-31.985999999999997</c:v>
                </c:pt>
                <c:pt idx="26683">
                  <c:v>-31.983999999999995</c:v>
                </c:pt>
                <c:pt idx="26684">
                  <c:v>-31.981999999999992</c:v>
                </c:pt>
                <c:pt idx="26685">
                  <c:v>-31.979999999999997</c:v>
                </c:pt>
                <c:pt idx="26686">
                  <c:v>-31.977999999999994</c:v>
                </c:pt>
                <c:pt idx="26687">
                  <c:v>-31.975999999999992</c:v>
                </c:pt>
                <c:pt idx="26688">
                  <c:v>-31.973999999999997</c:v>
                </c:pt>
                <c:pt idx="26689">
                  <c:v>-31.971999999999994</c:v>
                </c:pt>
                <c:pt idx="26690">
                  <c:v>-31.969999999999992</c:v>
                </c:pt>
                <c:pt idx="26691">
                  <c:v>-31.967999999999996</c:v>
                </c:pt>
                <c:pt idx="26692">
                  <c:v>-31.965999999999994</c:v>
                </c:pt>
                <c:pt idx="26693">
                  <c:v>-31.963999999999992</c:v>
                </c:pt>
                <c:pt idx="26694">
                  <c:v>-31.961999999999996</c:v>
                </c:pt>
                <c:pt idx="26695">
                  <c:v>-31.959999999999994</c:v>
                </c:pt>
                <c:pt idx="26696">
                  <c:v>-31.957999999999991</c:v>
                </c:pt>
                <c:pt idx="26697">
                  <c:v>-31.955999999999996</c:v>
                </c:pt>
                <c:pt idx="26698">
                  <c:v>-31.953999999999994</c:v>
                </c:pt>
                <c:pt idx="26699">
                  <c:v>-31.951999999999991</c:v>
                </c:pt>
                <c:pt idx="26700">
                  <c:v>-31.949999999999996</c:v>
                </c:pt>
                <c:pt idx="26701">
                  <c:v>-31.947999999999993</c:v>
                </c:pt>
                <c:pt idx="26702">
                  <c:v>-31.945999999999991</c:v>
                </c:pt>
                <c:pt idx="26703">
                  <c:v>-31.943999999999996</c:v>
                </c:pt>
                <c:pt idx="26704">
                  <c:v>-31.941999999999993</c:v>
                </c:pt>
                <c:pt idx="26705">
                  <c:v>-31.939999999999998</c:v>
                </c:pt>
                <c:pt idx="26706">
                  <c:v>-31.937999999999995</c:v>
                </c:pt>
                <c:pt idx="26707">
                  <c:v>-31.935999999999993</c:v>
                </c:pt>
                <c:pt idx="26708">
                  <c:v>-31.933999999999997</c:v>
                </c:pt>
                <c:pt idx="26709">
                  <c:v>-31.931999999999995</c:v>
                </c:pt>
                <c:pt idx="26710">
                  <c:v>-31.929999999999993</c:v>
                </c:pt>
                <c:pt idx="26711">
                  <c:v>-31.927999999999997</c:v>
                </c:pt>
                <c:pt idx="26712">
                  <c:v>-31.925999999999995</c:v>
                </c:pt>
                <c:pt idx="26713">
                  <c:v>-31.923999999999992</c:v>
                </c:pt>
                <c:pt idx="26714">
                  <c:v>-31.921999999999997</c:v>
                </c:pt>
                <c:pt idx="26715">
                  <c:v>-31.919999999999995</c:v>
                </c:pt>
                <c:pt idx="26716">
                  <c:v>-31.917999999999992</c:v>
                </c:pt>
                <c:pt idx="26717">
                  <c:v>-31.915999999999997</c:v>
                </c:pt>
                <c:pt idx="26718">
                  <c:v>-31.913999999999994</c:v>
                </c:pt>
                <c:pt idx="26719">
                  <c:v>-31.911999999999992</c:v>
                </c:pt>
                <c:pt idx="26720">
                  <c:v>-31.909999999999997</c:v>
                </c:pt>
                <c:pt idx="26721">
                  <c:v>-31.907999999999994</c:v>
                </c:pt>
                <c:pt idx="26722">
                  <c:v>-31.905999999999992</c:v>
                </c:pt>
                <c:pt idx="26723">
                  <c:v>-31.903999999999996</c:v>
                </c:pt>
                <c:pt idx="26724">
                  <c:v>-31.901999999999994</c:v>
                </c:pt>
                <c:pt idx="26725">
                  <c:v>-31.899999999999991</c:v>
                </c:pt>
                <c:pt idx="26726">
                  <c:v>-31.897999999999996</c:v>
                </c:pt>
                <c:pt idx="26727">
                  <c:v>-31.895999999999994</c:v>
                </c:pt>
                <c:pt idx="26728">
                  <c:v>-31.893999999999991</c:v>
                </c:pt>
                <c:pt idx="26729">
                  <c:v>-31.891999999999996</c:v>
                </c:pt>
                <c:pt idx="26730">
                  <c:v>-31.889999999999993</c:v>
                </c:pt>
                <c:pt idx="26731">
                  <c:v>-31.887999999999991</c:v>
                </c:pt>
                <c:pt idx="26732">
                  <c:v>-31.885999999999996</c:v>
                </c:pt>
                <c:pt idx="26733">
                  <c:v>-31.883999999999993</c:v>
                </c:pt>
                <c:pt idx="26734">
                  <c:v>-31.881999999999991</c:v>
                </c:pt>
                <c:pt idx="26735">
                  <c:v>-31.879999999999995</c:v>
                </c:pt>
                <c:pt idx="26736">
                  <c:v>-31.877999999999993</c:v>
                </c:pt>
                <c:pt idx="26737">
                  <c:v>-31.875999999999998</c:v>
                </c:pt>
                <c:pt idx="26738">
                  <c:v>-31.873999999999995</c:v>
                </c:pt>
                <c:pt idx="26739">
                  <c:v>-31.871999999999993</c:v>
                </c:pt>
                <c:pt idx="26740">
                  <c:v>-31.869999999999997</c:v>
                </c:pt>
                <c:pt idx="26741">
                  <c:v>-31.867999999999995</c:v>
                </c:pt>
                <c:pt idx="26742">
                  <c:v>-31.865999999999993</c:v>
                </c:pt>
                <c:pt idx="26743">
                  <c:v>-31.863999999999997</c:v>
                </c:pt>
                <c:pt idx="26744">
                  <c:v>-31.861999999999995</c:v>
                </c:pt>
                <c:pt idx="26745">
                  <c:v>-31.859999999999992</c:v>
                </c:pt>
                <c:pt idx="26746">
                  <c:v>-31.857999999999997</c:v>
                </c:pt>
                <c:pt idx="26747">
                  <c:v>-31.855999999999995</c:v>
                </c:pt>
                <c:pt idx="26748">
                  <c:v>-31.853999999999992</c:v>
                </c:pt>
                <c:pt idx="26749">
                  <c:v>-31.851999999999997</c:v>
                </c:pt>
                <c:pt idx="26750">
                  <c:v>-31.849999999999994</c:v>
                </c:pt>
                <c:pt idx="26751">
                  <c:v>-31.847999999999992</c:v>
                </c:pt>
                <c:pt idx="26752">
                  <c:v>-31.845999999999997</c:v>
                </c:pt>
                <c:pt idx="26753">
                  <c:v>-31.843999999999994</c:v>
                </c:pt>
                <c:pt idx="26754">
                  <c:v>-31.841999999999992</c:v>
                </c:pt>
                <c:pt idx="26755">
                  <c:v>-31.839999999999996</c:v>
                </c:pt>
                <c:pt idx="26756">
                  <c:v>-31.837999999999994</c:v>
                </c:pt>
                <c:pt idx="26757">
                  <c:v>-31.835999999999991</c:v>
                </c:pt>
                <c:pt idx="26758">
                  <c:v>-31.833999999999996</c:v>
                </c:pt>
                <c:pt idx="26759">
                  <c:v>-31.831999999999994</c:v>
                </c:pt>
                <c:pt idx="26760">
                  <c:v>-31.829999999999991</c:v>
                </c:pt>
                <c:pt idx="26761">
                  <c:v>-31.827999999999996</c:v>
                </c:pt>
                <c:pt idx="26762">
                  <c:v>-31.825999999999993</c:v>
                </c:pt>
                <c:pt idx="26763">
                  <c:v>-31.823999999999991</c:v>
                </c:pt>
                <c:pt idx="26764">
                  <c:v>-31.821999999999996</c:v>
                </c:pt>
                <c:pt idx="26765">
                  <c:v>-31.819999999999993</c:v>
                </c:pt>
                <c:pt idx="26766">
                  <c:v>-31.817999999999998</c:v>
                </c:pt>
                <c:pt idx="26767">
                  <c:v>-31.815999999999995</c:v>
                </c:pt>
                <c:pt idx="26768">
                  <c:v>-31.813999999999993</c:v>
                </c:pt>
                <c:pt idx="26769">
                  <c:v>-31.811999999999998</c:v>
                </c:pt>
                <c:pt idx="26770">
                  <c:v>-31.809999999999995</c:v>
                </c:pt>
                <c:pt idx="26771">
                  <c:v>-31.807999999999993</c:v>
                </c:pt>
                <c:pt idx="26772">
                  <c:v>-31.805999999999997</c:v>
                </c:pt>
                <c:pt idx="26773">
                  <c:v>-31.803999999999995</c:v>
                </c:pt>
                <c:pt idx="26774">
                  <c:v>-31.801999999999992</c:v>
                </c:pt>
                <c:pt idx="26775">
                  <c:v>-31.799999999999997</c:v>
                </c:pt>
                <c:pt idx="26776">
                  <c:v>-31.797999999999995</c:v>
                </c:pt>
                <c:pt idx="26777">
                  <c:v>-31.795999999999992</c:v>
                </c:pt>
                <c:pt idx="26778">
                  <c:v>-31.793999999999997</c:v>
                </c:pt>
                <c:pt idx="26779">
                  <c:v>-31.791999999999994</c:v>
                </c:pt>
                <c:pt idx="26780">
                  <c:v>-31.789999999999992</c:v>
                </c:pt>
                <c:pt idx="26781">
                  <c:v>-31.787999999999997</c:v>
                </c:pt>
                <c:pt idx="26782">
                  <c:v>-31.785999999999994</c:v>
                </c:pt>
                <c:pt idx="26783">
                  <c:v>-31.783999999999992</c:v>
                </c:pt>
                <c:pt idx="26784">
                  <c:v>-31.781999999999996</c:v>
                </c:pt>
                <c:pt idx="26785">
                  <c:v>-31.779999999999994</c:v>
                </c:pt>
                <c:pt idx="26786">
                  <c:v>-31.777999999999992</c:v>
                </c:pt>
                <c:pt idx="26787">
                  <c:v>-31.775999999999996</c:v>
                </c:pt>
                <c:pt idx="26788">
                  <c:v>-31.773999999999994</c:v>
                </c:pt>
                <c:pt idx="26789">
                  <c:v>-31.771999999999991</c:v>
                </c:pt>
                <c:pt idx="26790">
                  <c:v>-31.769999999999996</c:v>
                </c:pt>
                <c:pt idx="26791">
                  <c:v>-31.767999999999994</c:v>
                </c:pt>
                <c:pt idx="26792">
                  <c:v>-31.765999999999991</c:v>
                </c:pt>
                <c:pt idx="26793">
                  <c:v>-31.763999999999996</c:v>
                </c:pt>
                <c:pt idx="26794">
                  <c:v>-31.761999999999993</c:v>
                </c:pt>
                <c:pt idx="26795">
                  <c:v>-31.759999999999991</c:v>
                </c:pt>
                <c:pt idx="26796">
                  <c:v>-31.757999999999996</c:v>
                </c:pt>
                <c:pt idx="26797">
                  <c:v>-31.755999999999993</c:v>
                </c:pt>
                <c:pt idx="26798">
                  <c:v>-31.753999999999998</c:v>
                </c:pt>
                <c:pt idx="26799">
                  <c:v>-31.751999999999995</c:v>
                </c:pt>
                <c:pt idx="26800">
                  <c:v>-31.749999999999993</c:v>
                </c:pt>
                <c:pt idx="26801">
                  <c:v>-31.747999999999998</c:v>
                </c:pt>
                <c:pt idx="26802">
                  <c:v>-31.745999999999995</c:v>
                </c:pt>
                <c:pt idx="26803">
                  <c:v>-31.743999999999993</c:v>
                </c:pt>
                <c:pt idx="26804">
                  <c:v>-31.741999999999997</c:v>
                </c:pt>
                <c:pt idx="26805">
                  <c:v>-31.739999999999995</c:v>
                </c:pt>
                <c:pt idx="26806">
                  <c:v>-31.737999999999992</c:v>
                </c:pt>
                <c:pt idx="26807">
                  <c:v>-31.735999999999997</c:v>
                </c:pt>
                <c:pt idx="26808">
                  <c:v>-31.733999999999995</c:v>
                </c:pt>
                <c:pt idx="26809">
                  <c:v>-31.731999999999992</c:v>
                </c:pt>
                <c:pt idx="26810">
                  <c:v>-31.729999999999997</c:v>
                </c:pt>
                <c:pt idx="26811">
                  <c:v>-31.727999999999994</c:v>
                </c:pt>
                <c:pt idx="26812">
                  <c:v>-31.725999999999992</c:v>
                </c:pt>
                <c:pt idx="26813">
                  <c:v>-31.723999999999997</c:v>
                </c:pt>
                <c:pt idx="26814">
                  <c:v>-31.721999999999994</c:v>
                </c:pt>
                <c:pt idx="26815">
                  <c:v>-31.719999999999992</c:v>
                </c:pt>
                <c:pt idx="26816">
                  <c:v>-31.717999999999996</c:v>
                </c:pt>
                <c:pt idx="26817">
                  <c:v>-31.715999999999994</c:v>
                </c:pt>
                <c:pt idx="26818">
                  <c:v>-31.713999999999992</c:v>
                </c:pt>
                <c:pt idx="26819">
                  <c:v>-31.711999999999996</c:v>
                </c:pt>
                <c:pt idx="26820">
                  <c:v>-31.709999999999994</c:v>
                </c:pt>
                <c:pt idx="26821">
                  <c:v>-31.707999999999991</c:v>
                </c:pt>
                <c:pt idx="26822">
                  <c:v>-31.705999999999996</c:v>
                </c:pt>
                <c:pt idx="26823">
                  <c:v>-31.703999999999994</c:v>
                </c:pt>
                <c:pt idx="26824">
                  <c:v>-31.701999999999991</c:v>
                </c:pt>
                <c:pt idx="26825">
                  <c:v>-31.699999999999996</c:v>
                </c:pt>
                <c:pt idx="26826">
                  <c:v>-31.697999999999993</c:v>
                </c:pt>
                <c:pt idx="26827">
                  <c:v>-31.695999999999991</c:v>
                </c:pt>
                <c:pt idx="26828">
                  <c:v>-31.693999999999996</c:v>
                </c:pt>
                <c:pt idx="26829">
                  <c:v>-31.691999999999993</c:v>
                </c:pt>
                <c:pt idx="26830">
                  <c:v>-31.689999999999998</c:v>
                </c:pt>
                <c:pt idx="26831">
                  <c:v>-31.687999999999995</c:v>
                </c:pt>
                <c:pt idx="26832">
                  <c:v>-31.685999999999993</c:v>
                </c:pt>
                <c:pt idx="26833">
                  <c:v>-31.683999999999997</c:v>
                </c:pt>
                <c:pt idx="26834">
                  <c:v>-31.681999999999995</c:v>
                </c:pt>
                <c:pt idx="26835">
                  <c:v>-31.679999999999993</c:v>
                </c:pt>
                <c:pt idx="26836">
                  <c:v>-31.677999999999997</c:v>
                </c:pt>
                <c:pt idx="26837">
                  <c:v>-31.675999999999995</c:v>
                </c:pt>
                <c:pt idx="26838">
                  <c:v>-31.673999999999992</c:v>
                </c:pt>
                <c:pt idx="26839">
                  <c:v>-31.671999999999997</c:v>
                </c:pt>
                <c:pt idx="26840">
                  <c:v>-31.669999999999995</c:v>
                </c:pt>
                <c:pt idx="26841">
                  <c:v>-31.667999999999992</c:v>
                </c:pt>
                <c:pt idx="26842">
                  <c:v>-31.665999999999997</c:v>
                </c:pt>
                <c:pt idx="26843">
                  <c:v>-31.663999999999994</c:v>
                </c:pt>
                <c:pt idx="26844">
                  <c:v>-31.661999999999992</c:v>
                </c:pt>
                <c:pt idx="26845">
                  <c:v>-31.659999999999997</c:v>
                </c:pt>
                <c:pt idx="26846">
                  <c:v>-31.657999999999994</c:v>
                </c:pt>
                <c:pt idx="26847">
                  <c:v>-31.655999999999992</c:v>
                </c:pt>
                <c:pt idx="26848">
                  <c:v>-31.653999999999996</c:v>
                </c:pt>
                <c:pt idx="26849">
                  <c:v>-31.651999999999994</c:v>
                </c:pt>
                <c:pt idx="26850">
                  <c:v>-31.649999999999991</c:v>
                </c:pt>
                <c:pt idx="26851">
                  <c:v>-31.647999999999996</c:v>
                </c:pt>
                <c:pt idx="26852">
                  <c:v>-31.645999999999994</c:v>
                </c:pt>
                <c:pt idx="26853">
                  <c:v>-31.643999999999991</c:v>
                </c:pt>
                <c:pt idx="26854">
                  <c:v>-31.641999999999996</c:v>
                </c:pt>
                <c:pt idx="26855">
                  <c:v>-31.639999999999993</c:v>
                </c:pt>
                <c:pt idx="26856">
                  <c:v>-31.637999999999991</c:v>
                </c:pt>
                <c:pt idx="26857">
                  <c:v>-31.635999999999996</c:v>
                </c:pt>
                <c:pt idx="26858">
                  <c:v>-31.633999999999993</c:v>
                </c:pt>
                <c:pt idx="26859">
                  <c:v>-31.631999999999991</c:v>
                </c:pt>
                <c:pt idx="26860">
                  <c:v>-31.629999999999995</c:v>
                </c:pt>
                <c:pt idx="26861">
                  <c:v>-31.627999999999993</c:v>
                </c:pt>
                <c:pt idx="26862">
                  <c:v>-31.625999999999998</c:v>
                </c:pt>
                <c:pt idx="26863">
                  <c:v>-31.623999999999995</c:v>
                </c:pt>
                <c:pt idx="26864">
                  <c:v>-31.621999999999993</c:v>
                </c:pt>
                <c:pt idx="26865">
                  <c:v>-31.619999999999997</c:v>
                </c:pt>
                <c:pt idx="26866">
                  <c:v>-31.617999999999995</c:v>
                </c:pt>
                <c:pt idx="26867">
                  <c:v>-31.615999999999993</c:v>
                </c:pt>
                <c:pt idx="26868">
                  <c:v>-31.613999999999997</c:v>
                </c:pt>
                <c:pt idx="26869">
                  <c:v>-31.611999999999995</c:v>
                </c:pt>
                <c:pt idx="26870">
                  <c:v>-31.609999999999992</c:v>
                </c:pt>
                <c:pt idx="26871">
                  <c:v>-31.607999999999997</c:v>
                </c:pt>
                <c:pt idx="26872">
                  <c:v>-31.605999999999995</c:v>
                </c:pt>
                <c:pt idx="26873">
                  <c:v>-31.603999999999992</c:v>
                </c:pt>
                <c:pt idx="26874">
                  <c:v>-31.601999999999997</c:v>
                </c:pt>
                <c:pt idx="26875">
                  <c:v>-31.599999999999994</c:v>
                </c:pt>
                <c:pt idx="26876">
                  <c:v>-31.597999999999992</c:v>
                </c:pt>
                <c:pt idx="26877">
                  <c:v>-31.595999999999997</c:v>
                </c:pt>
                <c:pt idx="26878">
                  <c:v>-31.593999999999994</c:v>
                </c:pt>
                <c:pt idx="26879">
                  <c:v>-31.591999999999992</c:v>
                </c:pt>
                <c:pt idx="26880">
                  <c:v>-31.589999999999996</c:v>
                </c:pt>
                <c:pt idx="26881">
                  <c:v>-31.587999999999994</c:v>
                </c:pt>
                <c:pt idx="26882">
                  <c:v>-31.585999999999991</c:v>
                </c:pt>
                <c:pt idx="26883">
                  <c:v>-31.583999999999996</c:v>
                </c:pt>
                <c:pt idx="26884">
                  <c:v>-31.581999999999994</c:v>
                </c:pt>
                <c:pt idx="26885">
                  <c:v>-31.579999999999991</c:v>
                </c:pt>
                <c:pt idx="26886">
                  <c:v>-31.577999999999996</c:v>
                </c:pt>
                <c:pt idx="26887">
                  <c:v>-31.575999999999993</c:v>
                </c:pt>
                <c:pt idx="26888">
                  <c:v>-31.573999999999991</c:v>
                </c:pt>
                <c:pt idx="26889">
                  <c:v>-31.571999999999996</c:v>
                </c:pt>
                <c:pt idx="26890">
                  <c:v>-31.569999999999993</c:v>
                </c:pt>
                <c:pt idx="26891">
                  <c:v>-31.567999999999998</c:v>
                </c:pt>
                <c:pt idx="26892">
                  <c:v>-31.565999999999995</c:v>
                </c:pt>
                <c:pt idx="26893">
                  <c:v>-31.563999999999993</c:v>
                </c:pt>
                <c:pt idx="26894">
                  <c:v>-31.561999999999998</c:v>
                </c:pt>
                <c:pt idx="26895">
                  <c:v>-31.559999999999995</c:v>
                </c:pt>
                <c:pt idx="26896">
                  <c:v>-31.557999999999993</c:v>
                </c:pt>
                <c:pt idx="26897">
                  <c:v>-31.555999999999997</c:v>
                </c:pt>
                <c:pt idx="26898">
                  <c:v>-31.553999999999995</c:v>
                </c:pt>
                <c:pt idx="26899">
                  <c:v>-31.551999999999992</c:v>
                </c:pt>
                <c:pt idx="26900">
                  <c:v>-31.549999999999997</c:v>
                </c:pt>
                <c:pt idx="26901">
                  <c:v>-31.547999999999995</c:v>
                </c:pt>
                <c:pt idx="26902">
                  <c:v>-31.545999999999992</c:v>
                </c:pt>
                <c:pt idx="26903">
                  <c:v>-31.543999999999997</c:v>
                </c:pt>
                <c:pt idx="26904">
                  <c:v>-31.541999999999994</c:v>
                </c:pt>
                <c:pt idx="26905">
                  <c:v>-31.539999999999992</c:v>
                </c:pt>
                <c:pt idx="26906">
                  <c:v>-31.537999999999997</c:v>
                </c:pt>
                <c:pt idx="26907">
                  <c:v>-31.535999999999994</c:v>
                </c:pt>
                <c:pt idx="26908">
                  <c:v>-31.533999999999992</c:v>
                </c:pt>
                <c:pt idx="26909">
                  <c:v>-31.531999999999996</c:v>
                </c:pt>
                <c:pt idx="26910">
                  <c:v>-31.529999999999994</c:v>
                </c:pt>
                <c:pt idx="26911">
                  <c:v>-31.527999999999992</c:v>
                </c:pt>
                <c:pt idx="26912">
                  <c:v>-31.525999999999996</c:v>
                </c:pt>
                <c:pt idx="26913">
                  <c:v>-31.523999999999994</c:v>
                </c:pt>
                <c:pt idx="26914">
                  <c:v>-31.521999999999991</c:v>
                </c:pt>
                <c:pt idx="26915">
                  <c:v>-31.519999999999996</c:v>
                </c:pt>
                <c:pt idx="26916">
                  <c:v>-31.517999999999994</c:v>
                </c:pt>
                <c:pt idx="26917">
                  <c:v>-31.515999999999991</c:v>
                </c:pt>
                <c:pt idx="26918">
                  <c:v>-31.513999999999996</c:v>
                </c:pt>
                <c:pt idx="26919">
                  <c:v>-31.511999999999993</c:v>
                </c:pt>
                <c:pt idx="26920">
                  <c:v>-31.509999999999991</c:v>
                </c:pt>
                <c:pt idx="26921">
                  <c:v>-31.507999999999996</c:v>
                </c:pt>
                <c:pt idx="26922">
                  <c:v>-31.505999999999993</c:v>
                </c:pt>
                <c:pt idx="26923">
                  <c:v>-31.503999999999998</c:v>
                </c:pt>
                <c:pt idx="26924">
                  <c:v>-31.501999999999995</c:v>
                </c:pt>
                <c:pt idx="26925">
                  <c:v>-31.499999999999993</c:v>
                </c:pt>
                <c:pt idx="26926">
                  <c:v>-31.497999999999998</c:v>
                </c:pt>
                <c:pt idx="26927">
                  <c:v>-31.495999999999995</c:v>
                </c:pt>
                <c:pt idx="26928">
                  <c:v>-31.493999999999993</c:v>
                </c:pt>
                <c:pt idx="26929">
                  <c:v>-31.491999999999997</c:v>
                </c:pt>
                <c:pt idx="26930">
                  <c:v>-31.489999999999995</c:v>
                </c:pt>
                <c:pt idx="26931">
                  <c:v>-31.487999999999992</c:v>
                </c:pt>
                <c:pt idx="26932">
                  <c:v>-31.485999999999997</c:v>
                </c:pt>
                <c:pt idx="26933">
                  <c:v>-31.483999999999995</c:v>
                </c:pt>
                <c:pt idx="26934">
                  <c:v>-31.481999999999992</c:v>
                </c:pt>
                <c:pt idx="26935">
                  <c:v>-31.479999999999997</c:v>
                </c:pt>
                <c:pt idx="26936">
                  <c:v>-31.477999999999994</c:v>
                </c:pt>
                <c:pt idx="26937">
                  <c:v>-31.475999999999992</c:v>
                </c:pt>
                <c:pt idx="26938">
                  <c:v>-31.473999999999997</c:v>
                </c:pt>
                <c:pt idx="26939">
                  <c:v>-31.471999999999994</c:v>
                </c:pt>
                <c:pt idx="26940">
                  <c:v>-31.469999999999992</c:v>
                </c:pt>
                <c:pt idx="26941">
                  <c:v>-31.467999999999996</c:v>
                </c:pt>
                <c:pt idx="26942">
                  <c:v>-31.465999999999994</c:v>
                </c:pt>
                <c:pt idx="26943">
                  <c:v>-31.463999999999992</c:v>
                </c:pt>
                <c:pt idx="26944">
                  <c:v>-31.461999999999996</c:v>
                </c:pt>
                <c:pt idx="26945">
                  <c:v>-31.459999999999994</c:v>
                </c:pt>
                <c:pt idx="26946">
                  <c:v>-31.457999999999991</c:v>
                </c:pt>
                <c:pt idx="26947">
                  <c:v>-31.455999999999996</c:v>
                </c:pt>
                <c:pt idx="26948">
                  <c:v>-31.453999999999994</c:v>
                </c:pt>
                <c:pt idx="26949">
                  <c:v>-31.451999999999991</c:v>
                </c:pt>
                <c:pt idx="26950">
                  <c:v>-31.449999999999996</c:v>
                </c:pt>
                <c:pt idx="26951">
                  <c:v>-31.447999999999993</c:v>
                </c:pt>
                <c:pt idx="26952">
                  <c:v>-31.445999999999991</c:v>
                </c:pt>
                <c:pt idx="26953">
                  <c:v>-31.443999999999996</c:v>
                </c:pt>
                <c:pt idx="26954">
                  <c:v>-31.441999999999993</c:v>
                </c:pt>
                <c:pt idx="26955">
                  <c:v>-31.439999999999998</c:v>
                </c:pt>
                <c:pt idx="26956">
                  <c:v>-31.437999999999995</c:v>
                </c:pt>
                <c:pt idx="26957">
                  <c:v>-31.435999999999993</c:v>
                </c:pt>
                <c:pt idx="26958">
                  <c:v>-31.433999999999997</c:v>
                </c:pt>
                <c:pt idx="26959">
                  <c:v>-31.431999999999995</c:v>
                </c:pt>
                <c:pt idx="26960">
                  <c:v>-31.429999999999993</c:v>
                </c:pt>
                <c:pt idx="26961">
                  <c:v>-31.427999999999997</c:v>
                </c:pt>
                <c:pt idx="26962">
                  <c:v>-31.425999999999995</c:v>
                </c:pt>
                <c:pt idx="26963">
                  <c:v>-31.423999999999992</c:v>
                </c:pt>
                <c:pt idx="26964">
                  <c:v>-31.421999999999997</c:v>
                </c:pt>
                <c:pt idx="26965">
                  <c:v>-31.419999999999995</c:v>
                </c:pt>
                <c:pt idx="26966">
                  <c:v>-31.417999999999992</c:v>
                </c:pt>
                <c:pt idx="26967">
                  <c:v>-31.415999999999997</c:v>
                </c:pt>
                <c:pt idx="26968">
                  <c:v>-31.413999999999994</c:v>
                </c:pt>
                <c:pt idx="26969">
                  <c:v>-31.411999999999992</c:v>
                </c:pt>
                <c:pt idx="26970">
                  <c:v>-31.409999999999997</c:v>
                </c:pt>
                <c:pt idx="26971">
                  <c:v>-31.407999999999994</c:v>
                </c:pt>
                <c:pt idx="26972">
                  <c:v>-31.405999999999992</c:v>
                </c:pt>
                <c:pt idx="26973">
                  <c:v>-31.403999999999996</c:v>
                </c:pt>
                <c:pt idx="26974">
                  <c:v>-31.401999999999994</c:v>
                </c:pt>
                <c:pt idx="26975">
                  <c:v>-31.399999999999991</c:v>
                </c:pt>
                <c:pt idx="26976">
                  <c:v>-31.397999999999996</c:v>
                </c:pt>
                <c:pt idx="26977">
                  <c:v>-31.395999999999994</c:v>
                </c:pt>
                <c:pt idx="26978">
                  <c:v>-31.393999999999991</c:v>
                </c:pt>
                <c:pt idx="26979">
                  <c:v>-31.391999999999996</c:v>
                </c:pt>
                <c:pt idx="26980">
                  <c:v>-31.389999999999993</c:v>
                </c:pt>
                <c:pt idx="26981">
                  <c:v>-31.387999999999991</c:v>
                </c:pt>
                <c:pt idx="26982">
                  <c:v>-31.385999999999996</c:v>
                </c:pt>
                <c:pt idx="26983">
                  <c:v>-31.383999999999993</c:v>
                </c:pt>
                <c:pt idx="26984">
                  <c:v>-31.381999999999991</c:v>
                </c:pt>
                <c:pt idx="26985">
                  <c:v>-31.379999999999995</c:v>
                </c:pt>
                <c:pt idx="26986">
                  <c:v>-31.377999999999993</c:v>
                </c:pt>
                <c:pt idx="26987">
                  <c:v>-31.375999999999998</c:v>
                </c:pt>
                <c:pt idx="26988">
                  <c:v>-31.373999999999995</c:v>
                </c:pt>
                <c:pt idx="26989">
                  <c:v>-31.371999999999993</c:v>
                </c:pt>
                <c:pt idx="26990">
                  <c:v>-31.369999999999997</c:v>
                </c:pt>
                <c:pt idx="26991">
                  <c:v>-31.367999999999995</c:v>
                </c:pt>
                <c:pt idx="26992">
                  <c:v>-31.365999999999993</c:v>
                </c:pt>
                <c:pt idx="26993">
                  <c:v>-31.363999999999997</c:v>
                </c:pt>
                <c:pt idx="26994">
                  <c:v>-31.361999999999995</c:v>
                </c:pt>
                <c:pt idx="26995">
                  <c:v>-31.359999999999992</c:v>
                </c:pt>
                <c:pt idx="26996">
                  <c:v>-31.357999999999997</c:v>
                </c:pt>
                <c:pt idx="26997">
                  <c:v>-31.355999999999995</c:v>
                </c:pt>
                <c:pt idx="26998">
                  <c:v>-31.353999999999992</c:v>
                </c:pt>
                <c:pt idx="26999">
                  <c:v>-31.351999999999997</c:v>
                </c:pt>
                <c:pt idx="27000">
                  <c:v>-31.349999999999994</c:v>
                </c:pt>
                <c:pt idx="27001">
                  <c:v>-31.347999999999992</c:v>
                </c:pt>
                <c:pt idx="27002">
                  <c:v>-31.345999999999997</c:v>
                </c:pt>
                <c:pt idx="27003">
                  <c:v>-31.343999999999994</c:v>
                </c:pt>
                <c:pt idx="27004">
                  <c:v>-31.341999999999992</c:v>
                </c:pt>
                <c:pt idx="27005">
                  <c:v>-31.339999999999996</c:v>
                </c:pt>
                <c:pt idx="27006">
                  <c:v>-31.337999999999994</c:v>
                </c:pt>
                <c:pt idx="27007">
                  <c:v>-31.335999999999991</c:v>
                </c:pt>
                <c:pt idx="27008">
                  <c:v>-31.333999999999996</c:v>
                </c:pt>
                <c:pt idx="27009">
                  <c:v>-31.331999999999994</c:v>
                </c:pt>
                <c:pt idx="27010">
                  <c:v>-31.329999999999991</c:v>
                </c:pt>
                <c:pt idx="27011">
                  <c:v>-31.327999999999996</c:v>
                </c:pt>
                <c:pt idx="27012">
                  <c:v>-31.325999999999993</c:v>
                </c:pt>
                <c:pt idx="27013">
                  <c:v>-31.323999999999991</c:v>
                </c:pt>
                <c:pt idx="27014">
                  <c:v>-31.321999999999996</c:v>
                </c:pt>
                <c:pt idx="27015">
                  <c:v>-31.319999999999993</c:v>
                </c:pt>
                <c:pt idx="27016">
                  <c:v>-31.317999999999998</c:v>
                </c:pt>
                <c:pt idx="27017">
                  <c:v>-31.315999999999995</c:v>
                </c:pt>
                <c:pt idx="27018">
                  <c:v>-31.313999999999993</c:v>
                </c:pt>
                <c:pt idx="27019">
                  <c:v>-31.311999999999998</c:v>
                </c:pt>
                <c:pt idx="27020">
                  <c:v>-31.309999999999995</c:v>
                </c:pt>
                <c:pt idx="27021">
                  <c:v>-31.307999999999993</c:v>
                </c:pt>
                <c:pt idx="27022">
                  <c:v>-31.305999999999997</c:v>
                </c:pt>
                <c:pt idx="27023">
                  <c:v>-31.303999999999995</c:v>
                </c:pt>
                <c:pt idx="27024">
                  <c:v>-31.301999999999992</c:v>
                </c:pt>
                <c:pt idx="27025">
                  <c:v>-31.299999999999997</c:v>
                </c:pt>
                <c:pt idx="27026">
                  <c:v>-31.297999999999995</c:v>
                </c:pt>
                <c:pt idx="27027">
                  <c:v>-31.295999999999992</c:v>
                </c:pt>
                <c:pt idx="27028">
                  <c:v>-31.293999999999997</c:v>
                </c:pt>
                <c:pt idx="27029">
                  <c:v>-31.291999999999994</c:v>
                </c:pt>
                <c:pt idx="27030">
                  <c:v>-31.289999999999992</c:v>
                </c:pt>
                <c:pt idx="27031">
                  <c:v>-31.287999999999997</c:v>
                </c:pt>
                <c:pt idx="27032">
                  <c:v>-31.285999999999994</c:v>
                </c:pt>
                <c:pt idx="27033">
                  <c:v>-31.283999999999992</c:v>
                </c:pt>
                <c:pt idx="27034">
                  <c:v>-31.281999999999996</c:v>
                </c:pt>
                <c:pt idx="27035">
                  <c:v>-31.279999999999994</c:v>
                </c:pt>
                <c:pt idx="27036">
                  <c:v>-31.277999999999992</c:v>
                </c:pt>
                <c:pt idx="27037">
                  <c:v>-31.275999999999996</c:v>
                </c:pt>
                <c:pt idx="27038">
                  <c:v>-31.273999999999994</c:v>
                </c:pt>
                <c:pt idx="27039">
                  <c:v>-31.271999999999991</c:v>
                </c:pt>
                <c:pt idx="27040">
                  <c:v>-31.269999999999996</c:v>
                </c:pt>
                <c:pt idx="27041">
                  <c:v>-31.267999999999994</c:v>
                </c:pt>
                <c:pt idx="27042">
                  <c:v>-31.265999999999991</c:v>
                </c:pt>
                <c:pt idx="27043">
                  <c:v>-31.263999999999996</c:v>
                </c:pt>
                <c:pt idx="27044">
                  <c:v>-31.261999999999993</c:v>
                </c:pt>
                <c:pt idx="27045">
                  <c:v>-31.259999999999991</c:v>
                </c:pt>
                <c:pt idx="27046">
                  <c:v>-31.257999999999996</c:v>
                </c:pt>
                <c:pt idx="27047">
                  <c:v>-31.255999999999993</c:v>
                </c:pt>
                <c:pt idx="27048">
                  <c:v>-31.253999999999998</c:v>
                </c:pt>
                <c:pt idx="27049">
                  <c:v>-31.251999999999995</c:v>
                </c:pt>
                <c:pt idx="27050">
                  <c:v>-31.249999999999993</c:v>
                </c:pt>
                <c:pt idx="27051">
                  <c:v>-31.247999999999998</c:v>
                </c:pt>
                <c:pt idx="27052">
                  <c:v>-31.245999999999995</c:v>
                </c:pt>
                <c:pt idx="27053">
                  <c:v>-31.243999999999993</c:v>
                </c:pt>
                <c:pt idx="27054">
                  <c:v>-31.241999999999997</c:v>
                </c:pt>
                <c:pt idx="27055">
                  <c:v>-31.239999999999995</c:v>
                </c:pt>
                <c:pt idx="27056">
                  <c:v>-31.237999999999992</c:v>
                </c:pt>
                <c:pt idx="27057">
                  <c:v>-31.235999999999997</c:v>
                </c:pt>
                <c:pt idx="27058">
                  <c:v>-31.233999999999995</c:v>
                </c:pt>
                <c:pt idx="27059">
                  <c:v>-31.231999999999992</c:v>
                </c:pt>
                <c:pt idx="27060">
                  <c:v>-31.229999999999997</c:v>
                </c:pt>
                <c:pt idx="27061">
                  <c:v>-31.227999999999994</c:v>
                </c:pt>
                <c:pt idx="27062">
                  <c:v>-31.225999999999992</c:v>
                </c:pt>
                <c:pt idx="27063">
                  <c:v>-31.223999999999997</c:v>
                </c:pt>
                <c:pt idx="27064">
                  <c:v>-31.221999999999994</c:v>
                </c:pt>
                <c:pt idx="27065">
                  <c:v>-31.219999999999992</c:v>
                </c:pt>
                <c:pt idx="27066">
                  <c:v>-31.217999999999996</c:v>
                </c:pt>
                <c:pt idx="27067">
                  <c:v>-31.215999999999994</c:v>
                </c:pt>
                <c:pt idx="27068">
                  <c:v>-31.213999999999992</c:v>
                </c:pt>
                <c:pt idx="27069">
                  <c:v>-31.211999999999996</c:v>
                </c:pt>
                <c:pt idx="27070">
                  <c:v>-31.209999999999994</c:v>
                </c:pt>
                <c:pt idx="27071">
                  <c:v>-31.207999999999991</c:v>
                </c:pt>
                <c:pt idx="27072">
                  <c:v>-31.205999999999996</c:v>
                </c:pt>
                <c:pt idx="27073">
                  <c:v>-31.203999999999994</c:v>
                </c:pt>
                <c:pt idx="27074">
                  <c:v>-31.201999999999991</c:v>
                </c:pt>
                <c:pt idx="27075">
                  <c:v>-31.199999999999996</c:v>
                </c:pt>
                <c:pt idx="27076">
                  <c:v>-31.197999999999993</c:v>
                </c:pt>
                <c:pt idx="27077">
                  <c:v>-31.195999999999991</c:v>
                </c:pt>
                <c:pt idx="27078">
                  <c:v>-31.193999999999996</c:v>
                </c:pt>
                <c:pt idx="27079">
                  <c:v>-31.191999999999993</c:v>
                </c:pt>
                <c:pt idx="27080">
                  <c:v>-31.189999999999998</c:v>
                </c:pt>
                <c:pt idx="27081">
                  <c:v>-31.187999999999995</c:v>
                </c:pt>
                <c:pt idx="27082">
                  <c:v>-31.185999999999993</c:v>
                </c:pt>
                <c:pt idx="27083">
                  <c:v>-31.183999999999997</c:v>
                </c:pt>
                <c:pt idx="27084">
                  <c:v>-31.181999999999995</c:v>
                </c:pt>
                <c:pt idx="27085">
                  <c:v>-31.179999999999993</c:v>
                </c:pt>
                <c:pt idx="27086">
                  <c:v>-31.177999999999997</c:v>
                </c:pt>
                <c:pt idx="27087">
                  <c:v>-31.175999999999995</c:v>
                </c:pt>
                <c:pt idx="27088">
                  <c:v>-31.173999999999992</c:v>
                </c:pt>
                <c:pt idx="27089">
                  <c:v>-31.171999999999997</c:v>
                </c:pt>
                <c:pt idx="27090">
                  <c:v>-31.169999999999995</c:v>
                </c:pt>
                <c:pt idx="27091">
                  <c:v>-31.167999999999992</c:v>
                </c:pt>
                <c:pt idx="27092">
                  <c:v>-31.165999999999997</c:v>
                </c:pt>
                <c:pt idx="27093">
                  <c:v>-31.163999999999994</c:v>
                </c:pt>
                <c:pt idx="27094">
                  <c:v>-31.161999999999992</c:v>
                </c:pt>
                <c:pt idx="27095">
                  <c:v>-31.159999999999997</c:v>
                </c:pt>
                <c:pt idx="27096">
                  <c:v>-31.157999999999994</c:v>
                </c:pt>
                <c:pt idx="27097">
                  <c:v>-31.155999999999992</c:v>
                </c:pt>
                <c:pt idx="27098">
                  <c:v>-31.153999999999996</c:v>
                </c:pt>
                <c:pt idx="27099">
                  <c:v>-31.151999999999994</c:v>
                </c:pt>
                <c:pt idx="27100">
                  <c:v>-31.149999999999991</c:v>
                </c:pt>
                <c:pt idx="27101">
                  <c:v>-31.147999999999996</c:v>
                </c:pt>
                <c:pt idx="27102">
                  <c:v>-31.145999999999994</c:v>
                </c:pt>
                <c:pt idx="27103">
                  <c:v>-31.143999999999991</c:v>
                </c:pt>
                <c:pt idx="27104">
                  <c:v>-31.141999999999996</c:v>
                </c:pt>
                <c:pt idx="27105">
                  <c:v>-31.139999999999993</c:v>
                </c:pt>
                <c:pt idx="27106">
                  <c:v>-31.137999999999991</c:v>
                </c:pt>
                <c:pt idx="27107">
                  <c:v>-31.135999999999996</c:v>
                </c:pt>
                <c:pt idx="27108">
                  <c:v>-31.133999999999993</c:v>
                </c:pt>
                <c:pt idx="27109">
                  <c:v>-31.131999999999991</c:v>
                </c:pt>
                <c:pt idx="27110">
                  <c:v>-31.129999999999995</c:v>
                </c:pt>
                <c:pt idx="27111">
                  <c:v>-31.127999999999993</c:v>
                </c:pt>
                <c:pt idx="27112">
                  <c:v>-31.125999999999998</c:v>
                </c:pt>
                <c:pt idx="27113">
                  <c:v>-31.123999999999995</c:v>
                </c:pt>
                <c:pt idx="27114">
                  <c:v>-31.121999999999993</c:v>
                </c:pt>
                <c:pt idx="27115">
                  <c:v>-31.119999999999997</c:v>
                </c:pt>
                <c:pt idx="27116">
                  <c:v>-31.117999999999995</c:v>
                </c:pt>
                <c:pt idx="27117">
                  <c:v>-31.115999999999993</c:v>
                </c:pt>
                <c:pt idx="27118">
                  <c:v>-31.113999999999997</c:v>
                </c:pt>
                <c:pt idx="27119">
                  <c:v>-31.111999999999995</c:v>
                </c:pt>
                <c:pt idx="27120">
                  <c:v>-31.109999999999992</c:v>
                </c:pt>
                <c:pt idx="27121">
                  <c:v>-31.107999999999997</c:v>
                </c:pt>
                <c:pt idx="27122">
                  <c:v>-31.105999999999995</c:v>
                </c:pt>
                <c:pt idx="27123">
                  <c:v>-31.103999999999992</c:v>
                </c:pt>
                <c:pt idx="27124">
                  <c:v>-31.101999999999997</c:v>
                </c:pt>
                <c:pt idx="27125">
                  <c:v>-31.099999999999994</c:v>
                </c:pt>
                <c:pt idx="27126">
                  <c:v>-31.097999999999992</c:v>
                </c:pt>
                <c:pt idx="27127">
                  <c:v>-31.095999999999997</c:v>
                </c:pt>
                <c:pt idx="27128">
                  <c:v>-31.093999999999994</c:v>
                </c:pt>
                <c:pt idx="27129">
                  <c:v>-31.091999999999992</c:v>
                </c:pt>
                <c:pt idx="27130">
                  <c:v>-31.089999999999996</c:v>
                </c:pt>
                <c:pt idx="27131">
                  <c:v>-31.087999999999994</c:v>
                </c:pt>
                <c:pt idx="27132">
                  <c:v>-31.085999999999991</c:v>
                </c:pt>
                <c:pt idx="27133">
                  <c:v>-31.083999999999996</c:v>
                </c:pt>
                <c:pt idx="27134">
                  <c:v>-31.081999999999994</c:v>
                </c:pt>
                <c:pt idx="27135">
                  <c:v>-31.079999999999991</c:v>
                </c:pt>
                <c:pt idx="27136">
                  <c:v>-31.077999999999996</c:v>
                </c:pt>
                <c:pt idx="27137">
                  <c:v>-31.075999999999993</c:v>
                </c:pt>
                <c:pt idx="27138">
                  <c:v>-31.073999999999991</c:v>
                </c:pt>
                <c:pt idx="27139">
                  <c:v>-31.071999999999996</c:v>
                </c:pt>
                <c:pt idx="27140">
                  <c:v>-31.069999999999993</c:v>
                </c:pt>
                <c:pt idx="27141">
                  <c:v>-31.067999999999998</c:v>
                </c:pt>
                <c:pt idx="27142">
                  <c:v>-31.065999999999995</c:v>
                </c:pt>
                <c:pt idx="27143">
                  <c:v>-31.063999999999993</c:v>
                </c:pt>
                <c:pt idx="27144">
                  <c:v>-31.061999999999998</c:v>
                </c:pt>
                <c:pt idx="27145">
                  <c:v>-31.059999999999995</c:v>
                </c:pt>
                <c:pt idx="27146">
                  <c:v>-31.057999999999993</c:v>
                </c:pt>
                <c:pt idx="27147">
                  <c:v>-31.055999999999997</c:v>
                </c:pt>
                <c:pt idx="27148">
                  <c:v>-31.053999999999995</c:v>
                </c:pt>
                <c:pt idx="27149">
                  <c:v>-31.051999999999992</c:v>
                </c:pt>
                <c:pt idx="27150">
                  <c:v>-31.049999999999997</c:v>
                </c:pt>
                <c:pt idx="27151">
                  <c:v>-31.047999999999995</c:v>
                </c:pt>
                <c:pt idx="27152">
                  <c:v>-31.045999999999992</c:v>
                </c:pt>
                <c:pt idx="27153">
                  <c:v>-31.043999999999997</c:v>
                </c:pt>
                <c:pt idx="27154">
                  <c:v>-31.041999999999994</c:v>
                </c:pt>
                <c:pt idx="27155">
                  <c:v>-31.039999999999992</c:v>
                </c:pt>
                <c:pt idx="27156">
                  <c:v>-31.037999999999997</c:v>
                </c:pt>
                <c:pt idx="27157">
                  <c:v>-31.035999999999994</c:v>
                </c:pt>
                <c:pt idx="27158">
                  <c:v>-31.033999999999992</c:v>
                </c:pt>
                <c:pt idx="27159">
                  <c:v>-31.031999999999996</c:v>
                </c:pt>
                <c:pt idx="27160">
                  <c:v>-31.029999999999994</c:v>
                </c:pt>
                <c:pt idx="27161">
                  <c:v>-31.027999999999992</c:v>
                </c:pt>
                <c:pt idx="27162">
                  <c:v>-31.025999999999996</c:v>
                </c:pt>
                <c:pt idx="27163">
                  <c:v>-31.023999999999994</c:v>
                </c:pt>
                <c:pt idx="27164">
                  <c:v>-31.021999999999991</c:v>
                </c:pt>
                <c:pt idx="27165">
                  <c:v>-31.019999999999996</c:v>
                </c:pt>
                <c:pt idx="27166">
                  <c:v>-31.017999999999994</c:v>
                </c:pt>
                <c:pt idx="27167">
                  <c:v>-31.015999999999991</c:v>
                </c:pt>
                <c:pt idx="27168">
                  <c:v>-31.013999999999996</c:v>
                </c:pt>
                <c:pt idx="27169">
                  <c:v>-31.011999999999993</c:v>
                </c:pt>
                <c:pt idx="27170">
                  <c:v>-31.009999999999991</c:v>
                </c:pt>
                <c:pt idx="27171">
                  <c:v>-31.007999999999996</c:v>
                </c:pt>
                <c:pt idx="27172">
                  <c:v>-31.005999999999993</c:v>
                </c:pt>
                <c:pt idx="27173">
                  <c:v>-31.003999999999998</c:v>
                </c:pt>
                <c:pt idx="27174">
                  <c:v>-31.001999999999995</c:v>
                </c:pt>
                <c:pt idx="27175">
                  <c:v>-30.999999999999993</c:v>
                </c:pt>
                <c:pt idx="27176">
                  <c:v>-30.997999999999998</c:v>
                </c:pt>
                <c:pt idx="27177">
                  <c:v>-30.995999999999995</c:v>
                </c:pt>
                <c:pt idx="27178">
                  <c:v>-30.993999999999993</c:v>
                </c:pt>
                <c:pt idx="27179">
                  <c:v>-30.991999999999997</c:v>
                </c:pt>
                <c:pt idx="27180">
                  <c:v>-30.989999999999995</c:v>
                </c:pt>
                <c:pt idx="27181">
                  <c:v>-30.987999999999992</c:v>
                </c:pt>
                <c:pt idx="27182">
                  <c:v>-30.985999999999997</c:v>
                </c:pt>
                <c:pt idx="27183">
                  <c:v>-30.983999999999995</c:v>
                </c:pt>
                <c:pt idx="27184">
                  <c:v>-30.981999999999992</c:v>
                </c:pt>
                <c:pt idx="27185">
                  <c:v>-30.979999999999997</c:v>
                </c:pt>
                <c:pt idx="27186">
                  <c:v>-30.977999999999994</c:v>
                </c:pt>
                <c:pt idx="27187">
                  <c:v>-30.975999999999992</c:v>
                </c:pt>
                <c:pt idx="27188">
                  <c:v>-30.973999999999997</c:v>
                </c:pt>
                <c:pt idx="27189">
                  <c:v>-30.971999999999994</c:v>
                </c:pt>
                <c:pt idx="27190">
                  <c:v>-30.969999999999992</c:v>
                </c:pt>
                <c:pt idx="27191">
                  <c:v>-30.967999999999996</c:v>
                </c:pt>
                <c:pt idx="27192">
                  <c:v>-30.965999999999994</c:v>
                </c:pt>
                <c:pt idx="27193">
                  <c:v>-30.963999999999992</c:v>
                </c:pt>
                <c:pt idx="27194">
                  <c:v>-30.961999999999996</c:v>
                </c:pt>
                <c:pt idx="27195">
                  <c:v>-30.959999999999994</c:v>
                </c:pt>
                <c:pt idx="27196">
                  <c:v>-30.957999999999991</c:v>
                </c:pt>
                <c:pt idx="27197">
                  <c:v>-30.955999999999996</c:v>
                </c:pt>
                <c:pt idx="27198">
                  <c:v>-30.953999999999994</c:v>
                </c:pt>
                <c:pt idx="27199">
                  <c:v>-30.951999999999991</c:v>
                </c:pt>
                <c:pt idx="27200">
                  <c:v>-30.949999999999996</c:v>
                </c:pt>
                <c:pt idx="27201">
                  <c:v>-30.947999999999993</c:v>
                </c:pt>
                <c:pt idx="27202">
                  <c:v>-30.945999999999991</c:v>
                </c:pt>
                <c:pt idx="27203">
                  <c:v>-30.943999999999996</c:v>
                </c:pt>
                <c:pt idx="27204">
                  <c:v>-30.941999999999993</c:v>
                </c:pt>
                <c:pt idx="27205">
                  <c:v>-30.939999999999998</c:v>
                </c:pt>
                <c:pt idx="27206">
                  <c:v>-30.937999999999995</c:v>
                </c:pt>
                <c:pt idx="27207">
                  <c:v>-30.935999999999993</c:v>
                </c:pt>
                <c:pt idx="27208">
                  <c:v>-30.933999999999997</c:v>
                </c:pt>
                <c:pt idx="27209">
                  <c:v>-30.931999999999995</c:v>
                </c:pt>
                <c:pt idx="27210">
                  <c:v>-30.929999999999993</c:v>
                </c:pt>
                <c:pt idx="27211">
                  <c:v>-30.927999999999997</c:v>
                </c:pt>
                <c:pt idx="27212">
                  <c:v>-30.925999999999995</c:v>
                </c:pt>
                <c:pt idx="27213">
                  <c:v>-30.923999999999992</c:v>
                </c:pt>
                <c:pt idx="27214">
                  <c:v>-30.921999999999997</c:v>
                </c:pt>
                <c:pt idx="27215">
                  <c:v>-30.919999999999995</c:v>
                </c:pt>
                <c:pt idx="27216">
                  <c:v>-30.917999999999992</c:v>
                </c:pt>
                <c:pt idx="27217">
                  <c:v>-30.915999999999997</c:v>
                </c:pt>
                <c:pt idx="27218">
                  <c:v>-30.913999999999994</c:v>
                </c:pt>
                <c:pt idx="27219">
                  <c:v>-30.911999999999992</c:v>
                </c:pt>
                <c:pt idx="27220">
                  <c:v>-30.909999999999997</c:v>
                </c:pt>
                <c:pt idx="27221">
                  <c:v>-30.907999999999994</c:v>
                </c:pt>
                <c:pt idx="27222">
                  <c:v>-30.905999999999992</c:v>
                </c:pt>
                <c:pt idx="27223">
                  <c:v>-30.903999999999996</c:v>
                </c:pt>
                <c:pt idx="27224">
                  <c:v>-30.901999999999994</c:v>
                </c:pt>
                <c:pt idx="27225">
                  <c:v>-30.899999999999991</c:v>
                </c:pt>
                <c:pt idx="27226">
                  <c:v>-30.897999999999996</c:v>
                </c:pt>
                <c:pt idx="27227">
                  <c:v>-30.895999999999994</c:v>
                </c:pt>
                <c:pt idx="27228">
                  <c:v>-30.893999999999991</c:v>
                </c:pt>
                <c:pt idx="27229">
                  <c:v>-30.891999999999996</c:v>
                </c:pt>
                <c:pt idx="27230">
                  <c:v>-30.889999999999993</c:v>
                </c:pt>
                <c:pt idx="27231">
                  <c:v>-30.887999999999991</c:v>
                </c:pt>
                <c:pt idx="27232">
                  <c:v>-30.885999999999996</c:v>
                </c:pt>
                <c:pt idx="27233">
                  <c:v>-30.883999999999993</c:v>
                </c:pt>
                <c:pt idx="27234">
                  <c:v>-30.881999999999991</c:v>
                </c:pt>
                <c:pt idx="27235">
                  <c:v>-30.879999999999995</c:v>
                </c:pt>
                <c:pt idx="27236">
                  <c:v>-30.877999999999993</c:v>
                </c:pt>
                <c:pt idx="27237">
                  <c:v>-30.875999999999998</c:v>
                </c:pt>
                <c:pt idx="27238">
                  <c:v>-30.873999999999995</c:v>
                </c:pt>
                <c:pt idx="27239">
                  <c:v>-30.871999999999993</c:v>
                </c:pt>
                <c:pt idx="27240">
                  <c:v>-30.869999999999997</c:v>
                </c:pt>
                <c:pt idx="27241">
                  <c:v>-30.867999999999995</c:v>
                </c:pt>
                <c:pt idx="27242">
                  <c:v>-30.865999999999993</c:v>
                </c:pt>
                <c:pt idx="27243">
                  <c:v>-30.863999999999997</c:v>
                </c:pt>
                <c:pt idx="27244">
                  <c:v>-30.861999999999995</c:v>
                </c:pt>
                <c:pt idx="27245">
                  <c:v>-30.859999999999992</c:v>
                </c:pt>
                <c:pt idx="27246">
                  <c:v>-30.857999999999997</c:v>
                </c:pt>
                <c:pt idx="27247">
                  <c:v>-30.855999999999995</c:v>
                </c:pt>
                <c:pt idx="27248">
                  <c:v>-30.853999999999992</c:v>
                </c:pt>
                <c:pt idx="27249">
                  <c:v>-30.851999999999997</c:v>
                </c:pt>
                <c:pt idx="27250">
                  <c:v>-30.849999999999994</c:v>
                </c:pt>
                <c:pt idx="27251">
                  <c:v>-30.847999999999992</c:v>
                </c:pt>
                <c:pt idx="27252">
                  <c:v>-30.845999999999997</c:v>
                </c:pt>
                <c:pt idx="27253">
                  <c:v>-30.843999999999994</c:v>
                </c:pt>
                <c:pt idx="27254">
                  <c:v>-30.841999999999992</c:v>
                </c:pt>
                <c:pt idx="27255">
                  <c:v>-30.839999999999996</c:v>
                </c:pt>
                <c:pt idx="27256">
                  <c:v>-30.837999999999994</c:v>
                </c:pt>
                <c:pt idx="27257">
                  <c:v>-30.835999999999991</c:v>
                </c:pt>
                <c:pt idx="27258">
                  <c:v>-30.833999999999996</c:v>
                </c:pt>
                <c:pt idx="27259">
                  <c:v>-30.831999999999994</c:v>
                </c:pt>
                <c:pt idx="27260">
                  <c:v>-30.829999999999991</c:v>
                </c:pt>
                <c:pt idx="27261">
                  <c:v>-30.827999999999996</c:v>
                </c:pt>
                <c:pt idx="27262">
                  <c:v>-30.825999999999993</c:v>
                </c:pt>
                <c:pt idx="27263">
                  <c:v>-30.823999999999991</c:v>
                </c:pt>
                <c:pt idx="27264">
                  <c:v>-30.821999999999996</c:v>
                </c:pt>
                <c:pt idx="27265">
                  <c:v>-30.819999999999993</c:v>
                </c:pt>
                <c:pt idx="27266">
                  <c:v>-30.817999999999998</c:v>
                </c:pt>
                <c:pt idx="27267">
                  <c:v>-30.815999999999995</c:v>
                </c:pt>
                <c:pt idx="27268">
                  <c:v>-30.813999999999993</c:v>
                </c:pt>
                <c:pt idx="27269">
                  <c:v>-30.811999999999998</c:v>
                </c:pt>
                <c:pt idx="27270">
                  <c:v>-30.809999999999995</c:v>
                </c:pt>
                <c:pt idx="27271">
                  <c:v>-30.807999999999993</c:v>
                </c:pt>
                <c:pt idx="27272">
                  <c:v>-30.805999999999997</c:v>
                </c:pt>
                <c:pt idx="27273">
                  <c:v>-30.803999999999995</c:v>
                </c:pt>
                <c:pt idx="27274">
                  <c:v>-30.801999999999992</c:v>
                </c:pt>
                <c:pt idx="27275">
                  <c:v>-30.799999999999997</c:v>
                </c:pt>
                <c:pt idx="27276">
                  <c:v>-30.797999999999995</c:v>
                </c:pt>
                <c:pt idx="27277">
                  <c:v>-30.795999999999992</c:v>
                </c:pt>
                <c:pt idx="27278">
                  <c:v>-30.793999999999997</c:v>
                </c:pt>
                <c:pt idx="27279">
                  <c:v>-30.791999999999994</c:v>
                </c:pt>
                <c:pt idx="27280">
                  <c:v>-30.789999999999992</c:v>
                </c:pt>
                <c:pt idx="27281">
                  <c:v>-30.787999999999997</c:v>
                </c:pt>
                <c:pt idx="27282">
                  <c:v>-30.785999999999994</c:v>
                </c:pt>
                <c:pt idx="27283">
                  <c:v>-30.783999999999992</c:v>
                </c:pt>
                <c:pt idx="27284">
                  <c:v>-30.781999999999996</c:v>
                </c:pt>
                <c:pt idx="27285">
                  <c:v>-30.779999999999994</c:v>
                </c:pt>
                <c:pt idx="27286">
                  <c:v>-30.777999999999992</c:v>
                </c:pt>
                <c:pt idx="27287">
                  <c:v>-30.775999999999996</c:v>
                </c:pt>
                <c:pt idx="27288">
                  <c:v>-30.773999999999994</c:v>
                </c:pt>
                <c:pt idx="27289">
                  <c:v>-30.771999999999991</c:v>
                </c:pt>
                <c:pt idx="27290">
                  <c:v>-30.769999999999996</c:v>
                </c:pt>
                <c:pt idx="27291">
                  <c:v>-30.767999999999994</c:v>
                </c:pt>
                <c:pt idx="27292">
                  <c:v>-30.765999999999991</c:v>
                </c:pt>
                <c:pt idx="27293">
                  <c:v>-30.763999999999996</c:v>
                </c:pt>
                <c:pt idx="27294">
                  <c:v>-30.761999999999993</c:v>
                </c:pt>
                <c:pt idx="27295">
                  <c:v>-30.759999999999991</c:v>
                </c:pt>
                <c:pt idx="27296">
                  <c:v>-30.757999999999996</c:v>
                </c:pt>
                <c:pt idx="27297">
                  <c:v>-30.755999999999993</c:v>
                </c:pt>
                <c:pt idx="27298">
                  <c:v>-30.753999999999998</c:v>
                </c:pt>
                <c:pt idx="27299">
                  <c:v>-30.751999999999995</c:v>
                </c:pt>
                <c:pt idx="27300">
                  <c:v>-30.749999999999993</c:v>
                </c:pt>
                <c:pt idx="27301">
                  <c:v>-30.747999999999998</c:v>
                </c:pt>
                <c:pt idx="27302">
                  <c:v>-30.745999999999995</c:v>
                </c:pt>
                <c:pt idx="27303">
                  <c:v>-30.743999999999993</c:v>
                </c:pt>
                <c:pt idx="27304">
                  <c:v>-30.741999999999997</c:v>
                </c:pt>
                <c:pt idx="27305">
                  <c:v>-30.739999999999995</c:v>
                </c:pt>
                <c:pt idx="27306">
                  <c:v>-30.737999999999992</c:v>
                </c:pt>
                <c:pt idx="27307">
                  <c:v>-30.735999999999997</c:v>
                </c:pt>
                <c:pt idx="27308">
                  <c:v>-30.733999999999995</c:v>
                </c:pt>
                <c:pt idx="27309">
                  <c:v>-30.731999999999992</c:v>
                </c:pt>
                <c:pt idx="27310">
                  <c:v>-30.729999999999997</c:v>
                </c:pt>
                <c:pt idx="27311">
                  <c:v>-30.727999999999994</c:v>
                </c:pt>
                <c:pt idx="27312">
                  <c:v>-30.725999999999992</c:v>
                </c:pt>
                <c:pt idx="27313">
                  <c:v>-30.723999999999997</c:v>
                </c:pt>
                <c:pt idx="27314">
                  <c:v>-30.721999999999994</c:v>
                </c:pt>
                <c:pt idx="27315">
                  <c:v>-30.719999999999992</c:v>
                </c:pt>
                <c:pt idx="27316">
                  <c:v>-30.717999999999996</c:v>
                </c:pt>
                <c:pt idx="27317">
                  <c:v>-30.715999999999994</c:v>
                </c:pt>
                <c:pt idx="27318">
                  <c:v>-30.713999999999992</c:v>
                </c:pt>
                <c:pt idx="27319">
                  <c:v>-30.711999999999996</c:v>
                </c:pt>
                <c:pt idx="27320">
                  <c:v>-30.709999999999994</c:v>
                </c:pt>
                <c:pt idx="27321">
                  <c:v>-30.707999999999991</c:v>
                </c:pt>
                <c:pt idx="27322">
                  <c:v>-30.705999999999996</c:v>
                </c:pt>
                <c:pt idx="27323">
                  <c:v>-30.703999999999994</c:v>
                </c:pt>
                <c:pt idx="27324">
                  <c:v>-30.701999999999991</c:v>
                </c:pt>
                <c:pt idx="27325">
                  <c:v>-30.699999999999996</c:v>
                </c:pt>
                <c:pt idx="27326">
                  <c:v>-30.697999999999993</c:v>
                </c:pt>
                <c:pt idx="27327">
                  <c:v>-30.695999999999991</c:v>
                </c:pt>
                <c:pt idx="27328">
                  <c:v>-30.693999999999996</c:v>
                </c:pt>
                <c:pt idx="27329">
                  <c:v>-30.691999999999993</c:v>
                </c:pt>
                <c:pt idx="27330">
                  <c:v>-30.689999999999998</c:v>
                </c:pt>
                <c:pt idx="27331">
                  <c:v>-30.687999999999995</c:v>
                </c:pt>
                <c:pt idx="27332">
                  <c:v>-30.685999999999993</c:v>
                </c:pt>
                <c:pt idx="27333">
                  <c:v>-30.683999999999997</c:v>
                </c:pt>
                <c:pt idx="27334">
                  <c:v>-30.681999999999995</c:v>
                </c:pt>
                <c:pt idx="27335">
                  <c:v>-30.679999999999993</c:v>
                </c:pt>
                <c:pt idx="27336">
                  <c:v>-30.677999999999997</c:v>
                </c:pt>
                <c:pt idx="27337">
                  <c:v>-30.675999999999995</c:v>
                </c:pt>
                <c:pt idx="27338">
                  <c:v>-30.673999999999992</c:v>
                </c:pt>
                <c:pt idx="27339">
                  <c:v>-30.671999999999997</c:v>
                </c:pt>
                <c:pt idx="27340">
                  <c:v>-30.669999999999995</c:v>
                </c:pt>
                <c:pt idx="27341">
                  <c:v>-30.667999999999992</c:v>
                </c:pt>
                <c:pt idx="27342">
                  <c:v>-30.665999999999997</c:v>
                </c:pt>
                <c:pt idx="27343">
                  <c:v>-30.663999999999994</c:v>
                </c:pt>
                <c:pt idx="27344">
                  <c:v>-30.661999999999992</c:v>
                </c:pt>
                <c:pt idx="27345">
                  <c:v>-30.659999999999997</c:v>
                </c:pt>
                <c:pt idx="27346">
                  <c:v>-30.657999999999994</c:v>
                </c:pt>
                <c:pt idx="27347">
                  <c:v>-30.655999999999992</c:v>
                </c:pt>
                <c:pt idx="27348">
                  <c:v>-30.653999999999996</c:v>
                </c:pt>
                <c:pt idx="27349">
                  <c:v>-30.651999999999994</c:v>
                </c:pt>
                <c:pt idx="27350">
                  <c:v>-30.649999999999991</c:v>
                </c:pt>
                <c:pt idx="27351">
                  <c:v>-30.647999999999996</c:v>
                </c:pt>
                <c:pt idx="27352">
                  <c:v>-30.645999999999994</c:v>
                </c:pt>
                <c:pt idx="27353">
                  <c:v>-30.643999999999991</c:v>
                </c:pt>
                <c:pt idx="27354">
                  <c:v>-30.641999999999996</c:v>
                </c:pt>
                <c:pt idx="27355">
                  <c:v>-30.639999999999993</c:v>
                </c:pt>
                <c:pt idx="27356">
                  <c:v>-30.637999999999991</c:v>
                </c:pt>
                <c:pt idx="27357">
                  <c:v>-30.635999999999996</c:v>
                </c:pt>
                <c:pt idx="27358">
                  <c:v>-30.633999999999993</c:v>
                </c:pt>
                <c:pt idx="27359">
                  <c:v>-30.631999999999991</c:v>
                </c:pt>
                <c:pt idx="27360">
                  <c:v>-30.629999999999995</c:v>
                </c:pt>
                <c:pt idx="27361">
                  <c:v>-30.627999999999993</c:v>
                </c:pt>
                <c:pt idx="27362">
                  <c:v>-30.625999999999998</c:v>
                </c:pt>
                <c:pt idx="27363">
                  <c:v>-30.623999999999995</c:v>
                </c:pt>
                <c:pt idx="27364">
                  <c:v>-30.621999999999993</c:v>
                </c:pt>
                <c:pt idx="27365">
                  <c:v>-30.619999999999997</c:v>
                </c:pt>
                <c:pt idx="27366">
                  <c:v>-30.617999999999995</c:v>
                </c:pt>
                <c:pt idx="27367">
                  <c:v>-30.615999999999993</c:v>
                </c:pt>
                <c:pt idx="27368">
                  <c:v>-30.613999999999997</c:v>
                </c:pt>
                <c:pt idx="27369">
                  <c:v>-30.611999999999995</c:v>
                </c:pt>
                <c:pt idx="27370">
                  <c:v>-30.609999999999992</c:v>
                </c:pt>
                <c:pt idx="27371">
                  <c:v>-30.607999999999997</c:v>
                </c:pt>
                <c:pt idx="27372">
                  <c:v>-30.605999999999995</c:v>
                </c:pt>
                <c:pt idx="27373">
                  <c:v>-30.603999999999992</c:v>
                </c:pt>
                <c:pt idx="27374">
                  <c:v>-30.601999999999997</c:v>
                </c:pt>
                <c:pt idx="27375">
                  <c:v>-30.599999999999994</c:v>
                </c:pt>
                <c:pt idx="27376">
                  <c:v>-30.597999999999992</c:v>
                </c:pt>
                <c:pt idx="27377">
                  <c:v>-30.595999999999997</c:v>
                </c:pt>
                <c:pt idx="27378">
                  <c:v>-30.593999999999994</c:v>
                </c:pt>
                <c:pt idx="27379">
                  <c:v>-30.591999999999992</c:v>
                </c:pt>
                <c:pt idx="27380">
                  <c:v>-30.589999999999996</c:v>
                </c:pt>
                <c:pt idx="27381">
                  <c:v>-30.587999999999994</c:v>
                </c:pt>
                <c:pt idx="27382">
                  <c:v>-30.585999999999991</c:v>
                </c:pt>
                <c:pt idx="27383">
                  <c:v>-30.583999999999996</c:v>
                </c:pt>
                <c:pt idx="27384">
                  <c:v>-30.581999999999994</c:v>
                </c:pt>
                <c:pt idx="27385">
                  <c:v>-30.579999999999991</c:v>
                </c:pt>
                <c:pt idx="27386">
                  <c:v>-30.577999999999996</c:v>
                </c:pt>
                <c:pt idx="27387">
                  <c:v>-30.575999999999993</c:v>
                </c:pt>
                <c:pt idx="27388">
                  <c:v>-30.573999999999991</c:v>
                </c:pt>
                <c:pt idx="27389">
                  <c:v>-30.571999999999996</c:v>
                </c:pt>
                <c:pt idx="27390">
                  <c:v>-30.569999999999993</c:v>
                </c:pt>
                <c:pt idx="27391">
                  <c:v>-30.567999999999998</c:v>
                </c:pt>
                <c:pt idx="27392">
                  <c:v>-30.565999999999995</c:v>
                </c:pt>
                <c:pt idx="27393">
                  <c:v>-30.563999999999993</c:v>
                </c:pt>
                <c:pt idx="27394">
                  <c:v>-30.561999999999998</c:v>
                </c:pt>
                <c:pt idx="27395">
                  <c:v>-30.559999999999995</c:v>
                </c:pt>
                <c:pt idx="27396">
                  <c:v>-30.557999999999993</c:v>
                </c:pt>
                <c:pt idx="27397">
                  <c:v>-30.555999999999997</c:v>
                </c:pt>
                <c:pt idx="27398">
                  <c:v>-30.553999999999995</c:v>
                </c:pt>
                <c:pt idx="27399">
                  <c:v>-30.551999999999992</c:v>
                </c:pt>
                <c:pt idx="27400">
                  <c:v>-30.549999999999997</c:v>
                </c:pt>
                <c:pt idx="27401">
                  <c:v>-30.547999999999995</c:v>
                </c:pt>
                <c:pt idx="27402">
                  <c:v>-30.545999999999992</c:v>
                </c:pt>
                <c:pt idx="27403">
                  <c:v>-30.543999999999997</c:v>
                </c:pt>
                <c:pt idx="27404">
                  <c:v>-30.541999999999994</c:v>
                </c:pt>
                <c:pt idx="27405">
                  <c:v>-30.539999999999992</c:v>
                </c:pt>
                <c:pt idx="27406">
                  <c:v>-30.537999999999997</c:v>
                </c:pt>
                <c:pt idx="27407">
                  <c:v>-30.535999999999994</c:v>
                </c:pt>
                <c:pt idx="27408">
                  <c:v>-30.533999999999992</c:v>
                </c:pt>
                <c:pt idx="27409">
                  <c:v>-30.531999999999996</c:v>
                </c:pt>
                <c:pt idx="27410">
                  <c:v>-30.529999999999994</c:v>
                </c:pt>
                <c:pt idx="27411">
                  <c:v>-30.527999999999992</c:v>
                </c:pt>
                <c:pt idx="27412">
                  <c:v>-30.525999999999996</c:v>
                </c:pt>
                <c:pt idx="27413">
                  <c:v>-30.523999999999994</c:v>
                </c:pt>
                <c:pt idx="27414">
                  <c:v>-30.521999999999991</c:v>
                </c:pt>
                <c:pt idx="27415">
                  <c:v>-30.519999999999996</c:v>
                </c:pt>
                <c:pt idx="27416">
                  <c:v>-30.517999999999994</c:v>
                </c:pt>
                <c:pt idx="27417">
                  <c:v>-30.515999999999991</c:v>
                </c:pt>
                <c:pt idx="27418">
                  <c:v>-30.513999999999996</c:v>
                </c:pt>
                <c:pt idx="27419">
                  <c:v>-30.511999999999993</c:v>
                </c:pt>
                <c:pt idx="27420">
                  <c:v>-30.509999999999991</c:v>
                </c:pt>
                <c:pt idx="27421">
                  <c:v>-30.507999999999996</c:v>
                </c:pt>
                <c:pt idx="27422">
                  <c:v>-30.505999999999993</c:v>
                </c:pt>
                <c:pt idx="27423">
                  <c:v>-30.503999999999998</c:v>
                </c:pt>
                <c:pt idx="27424">
                  <c:v>-30.501999999999995</c:v>
                </c:pt>
                <c:pt idx="27425">
                  <c:v>-30.499999999999993</c:v>
                </c:pt>
                <c:pt idx="27426">
                  <c:v>-30.497999999999998</c:v>
                </c:pt>
                <c:pt idx="27427">
                  <c:v>-30.495999999999995</c:v>
                </c:pt>
                <c:pt idx="27428">
                  <c:v>-30.493999999999993</c:v>
                </c:pt>
                <c:pt idx="27429">
                  <c:v>-30.491999999999997</c:v>
                </c:pt>
                <c:pt idx="27430">
                  <c:v>-30.489999999999995</c:v>
                </c:pt>
                <c:pt idx="27431">
                  <c:v>-30.487999999999992</c:v>
                </c:pt>
                <c:pt idx="27432">
                  <c:v>-30.485999999999997</c:v>
                </c:pt>
                <c:pt idx="27433">
                  <c:v>-30.483999999999995</c:v>
                </c:pt>
                <c:pt idx="27434">
                  <c:v>-30.481999999999992</c:v>
                </c:pt>
                <c:pt idx="27435">
                  <c:v>-30.479999999999997</c:v>
                </c:pt>
                <c:pt idx="27436">
                  <c:v>-30.477999999999994</c:v>
                </c:pt>
                <c:pt idx="27437">
                  <c:v>-30.475999999999992</c:v>
                </c:pt>
                <c:pt idx="27438">
                  <c:v>-30.473999999999997</c:v>
                </c:pt>
                <c:pt idx="27439">
                  <c:v>-30.471999999999994</c:v>
                </c:pt>
                <c:pt idx="27440">
                  <c:v>-30.469999999999992</c:v>
                </c:pt>
                <c:pt idx="27441">
                  <c:v>-30.467999999999996</c:v>
                </c:pt>
                <c:pt idx="27442">
                  <c:v>-30.465999999999994</c:v>
                </c:pt>
                <c:pt idx="27443">
                  <c:v>-30.463999999999992</c:v>
                </c:pt>
                <c:pt idx="27444">
                  <c:v>-30.461999999999996</c:v>
                </c:pt>
                <c:pt idx="27445">
                  <c:v>-30.459999999999994</c:v>
                </c:pt>
                <c:pt idx="27446">
                  <c:v>-30.457999999999991</c:v>
                </c:pt>
                <c:pt idx="27447">
                  <c:v>-30.455999999999996</c:v>
                </c:pt>
                <c:pt idx="27448">
                  <c:v>-30.453999999999994</c:v>
                </c:pt>
                <c:pt idx="27449">
                  <c:v>-30.451999999999991</c:v>
                </c:pt>
                <c:pt idx="27450">
                  <c:v>-30.449999999999996</c:v>
                </c:pt>
                <c:pt idx="27451">
                  <c:v>-30.447999999999993</c:v>
                </c:pt>
                <c:pt idx="27452">
                  <c:v>-30.445999999999991</c:v>
                </c:pt>
                <c:pt idx="27453">
                  <c:v>-30.443999999999996</c:v>
                </c:pt>
                <c:pt idx="27454">
                  <c:v>-30.441999999999993</c:v>
                </c:pt>
                <c:pt idx="27455">
                  <c:v>-30.439999999999998</c:v>
                </c:pt>
                <c:pt idx="27456">
                  <c:v>-30.437999999999995</c:v>
                </c:pt>
                <c:pt idx="27457">
                  <c:v>-30.435999999999993</c:v>
                </c:pt>
                <c:pt idx="27458">
                  <c:v>-30.433999999999997</c:v>
                </c:pt>
                <c:pt idx="27459">
                  <c:v>-30.431999999999995</c:v>
                </c:pt>
                <c:pt idx="27460">
                  <c:v>-30.429999999999993</c:v>
                </c:pt>
                <c:pt idx="27461">
                  <c:v>-30.427999999999997</c:v>
                </c:pt>
                <c:pt idx="27462">
                  <c:v>-30.425999999999995</c:v>
                </c:pt>
                <c:pt idx="27463">
                  <c:v>-30.423999999999992</c:v>
                </c:pt>
                <c:pt idx="27464">
                  <c:v>-30.421999999999997</c:v>
                </c:pt>
                <c:pt idx="27465">
                  <c:v>-30.419999999999995</c:v>
                </c:pt>
                <c:pt idx="27466">
                  <c:v>-30.417999999999992</c:v>
                </c:pt>
                <c:pt idx="27467">
                  <c:v>-30.415999999999997</c:v>
                </c:pt>
                <c:pt idx="27468">
                  <c:v>-30.413999999999994</c:v>
                </c:pt>
                <c:pt idx="27469">
                  <c:v>-30.411999999999992</c:v>
                </c:pt>
                <c:pt idx="27470">
                  <c:v>-30.409999999999997</c:v>
                </c:pt>
                <c:pt idx="27471">
                  <c:v>-30.407999999999994</c:v>
                </c:pt>
                <c:pt idx="27472">
                  <c:v>-30.405999999999992</c:v>
                </c:pt>
                <c:pt idx="27473">
                  <c:v>-30.403999999999996</c:v>
                </c:pt>
                <c:pt idx="27474">
                  <c:v>-30.401999999999994</c:v>
                </c:pt>
                <c:pt idx="27475">
                  <c:v>-30.399999999999991</c:v>
                </c:pt>
                <c:pt idx="27476">
                  <c:v>-30.397999999999996</c:v>
                </c:pt>
                <c:pt idx="27477">
                  <c:v>-30.395999999999994</c:v>
                </c:pt>
                <c:pt idx="27478">
                  <c:v>-30.393999999999991</c:v>
                </c:pt>
                <c:pt idx="27479">
                  <c:v>-30.391999999999996</c:v>
                </c:pt>
                <c:pt idx="27480">
                  <c:v>-30.389999999999993</c:v>
                </c:pt>
                <c:pt idx="27481">
                  <c:v>-30.387999999999991</c:v>
                </c:pt>
                <c:pt idx="27482">
                  <c:v>-30.385999999999996</c:v>
                </c:pt>
                <c:pt idx="27483">
                  <c:v>-30.383999999999993</c:v>
                </c:pt>
                <c:pt idx="27484">
                  <c:v>-30.381999999999991</c:v>
                </c:pt>
                <c:pt idx="27485">
                  <c:v>-30.379999999999995</c:v>
                </c:pt>
                <c:pt idx="27486">
                  <c:v>-30.377999999999993</c:v>
                </c:pt>
                <c:pt idx="27487">
                  <c:v>-30.375999999999998</c:v>
                </c:pt>
                <c:pt idx="27488">
                  <c:v>-30.373999999999995</c:v>
                </c:pt>
                <c:pt idx="27489">
                  <c:v>-30.371999999999993</c:v>
                </c:pt>
                <c:pt idx="27490">
                  <c:v>-30.369999999999997</c:v>
                </c:pt>
                <c:pt idx="27491">
                  <c:v>-30.367999999999995</c:v>
                </c:pt>
                <c:pt idx="27492">
                  <c:v>-30.365999999999993</c:v>
                </c:pt>
                <c:pt idx="27493">
                  <c:v>-30.363999999999997</c:v>
                </c:pt>
                <c:pt idx="27494">
                  <c:v>-30.361999999999995</c:v>
                </c:pt>
                <c:pt idx="27495">
                  <c:v>-30.359999999999992</c:v>
                </c:pt>
                <c:pt idx="27496">
                  <c:v>-30.357999999999997</c:v>
                </c:pt>
                <c:pt idx="27497">
                  <c:v>-30.355999999999995</c:v>
                </c:pt>
                <c:pt idx="27498">
                  <c:v>-30.353999999999992</c:v>
                </c:pt>
                <c:pt idx="27499">
                  <c:v>-30.351999999999997</c:v>
                </c:pt>
                <c:pt idx="27500">
                  <c:v>-30.349999999999994</c:v>
                </c:pt>
                <c:pt idx="27501">
                  <c:v>-30.347999999999992</c:v>
                </c:pt>
                <c:pt idx="27502">
                  <c:v>-30.345999999999997</c:v>
                </c:pt>
                <c:pt idx="27503">
                  <c:v>-30.343999999999994</c:v>
                </c:pt>
                <c:pt idx="27504">
                  <c:v>-30.341999999999992</c:v>
                </c:pt>
                <c:pt idx="27505">
                  <c:v>-30.339999999999996</c:v>
                </c:pt>
                <c:pt idx="27506">
                  <c:v>-30.337999999999994</c:v>
                </c:pt>
                <c:pt idx="27507">
                  <c:v>-30.335999999999991</c:v>
                </c:pt>
                <c:pt idx="27508">
                  <c:v>-30.333999999999996</c:v>
                </c:pt>
                <c:pt idx="27509">
                  <c:v>-30.331999999999994</c:v>
                </c:pt>
                <c:pt idx="27510">
                  <c:v>-30.329999999999991</c:v>
                </c:pt>
                <c:pt idx="27511">
                  <c:v>-30.327999999999996</c:v>
                </c:pt>
                <c:pt idx="27512">
                  <c:v>-30.325999999999993</c:v>
                </c:pt>
                <c:pt idx="27513">
                  <c:v>-30.323999999999991</c:v>
                </c:pt>
                <c:pt idx="27514">
                  <c:v>-30.321999999999996</c:v>
                </c:pt>
                <c:pt idx="27515">
                  <c:v>-30.319999999999993</c:v>
                </c:pt>
                <c:pt idx="27516">
                  <c:v>-30.317999999999998</c:v>
                </c:pt>
                <c:pt idx="27517">
                  <c:v>-30.315999999999995</c:v>
                </c:pt>
                <c:pt idx="27518">
                  <c:v>-30.313999999999993</c:v>
                </c:pt>
                <c:pt idx="27519">
                  <c:v>-30.311999999999998</c:v>
                </c:pt>
                <c:pt idx="27520">
                  <c:v>-30.309999999999995</c:v>
                </c:pt>
                <c:pt idx="27521">
                  <c:v>-30.307999999999993</c:v>
                </c:pt>
                <c:pt idx="27522">
                  <c:v>-30.305999999999997</c:v>
                </c:pt>
                <c:pt idx="27523">
                  <c:v>-30.303999999999995</c:v>
                </c:pt>
                <c:pt idx="27524">
                  <c:v>-30.301999999999992</c:v>
                </c:pt>
                <c:pt idx="27525">
                  <c:v>-30.299999999999997</c:v>
                </c:pt>
                <c:pt idx="27526">
                  <c:v>-30.297999999999995</c:v>
                </c:pt>
                <c:pt idx="27527">
                  <c:v>-30.295999999999992</c:v>
                </c:pt>
                <c:pt idx="27528">
                  <c:v>-30.293999999999997</c:v>
                </c:pt>
                <c:pt idx="27529">
                  <c:v>-30.291999999999994</c:v>
                </c:pt>
                <c:pt idx="27530">
                  <c:v>-30.289999999999992</c:v>
                </c:pt>
                <c:pt idx="27531">
                  <c:v>-30.287999999999997</c:v>
                </c:pt>
                <c:pt idx="27532">
                  <c:v>-30.285999999999994</c:v>
                </c:pt>
                <c:pt idx="27533">
                  <c:v>-30.283999999999992</c:v>
                </c:pt>
                <c:pt idx="27534">
                  <c:v>-30.281999999999996</c:v>
                </c:pt>
                <c:pt idx="27535">
                  <c:v>-30.279999999999994</c:v>
                </c:pt>
                <c:pt idx="27536">
                  <c:v>-30.277999999999992</c:v>
                </c:pt>
                <c:pt idx="27537">
                  <c:v>-30.275999999999996</c:v>
                </c:pt>
                <c:pt idx="27538">
                  <c:v>-30.273999999999994</c:v>
                </c:pt>
                <c:pt idx="27539">
                  <c:v>-30.271999999999991</c:v>
                </c:pt>
                <c:pt idx="27540">
                  <c:v>-30.269999999999996</c:v>
                </c:pt>
                <c:pt idx="27541">
                  <c:v>-30.267999999999994</c:v>
                </c:pt>
                <c:pt idx="27542">
                  <c:v>-30.265999999999991</c:v>
                </c:pt>
                <c:pt idx="27543">
                  <c:v>-30.263999999999996</c:v>
                </c:pt>
                <c:pt idx="27544">
                  <c:v>-30.261999999999993</c:v>
                </c:pt>
                <c:pt idx="27545">
                  <c:v>-30.259999999999991</c:v>
                </c:pt>
                <c:pt idx="27546">
                  <c:v>-30.257999999999996</c:v>
                </c:pt>
                <c:pt idx="27547">
                  <c:v>-30.255999999999993</c:v>
                </c:pt>
                <c:pt idx="27548">
                  <c:v>-30.253999999999998</c:v>
                </c:pt>
                <c:pt idx="27549">
                  <c:v>-30.251999999999995</c:v>
                </c:pt>
                <c:pt idx="27550">
                  <c:v>-30.249999999999993</c:v>
                </c:pt>
                <c:pt idx="27551">
                  <c:v>-30.247999999999998</c:v>
                </c:pt>
                <c:pt idx="27552">
                  <c:v>-30.245999999999995</c:v>
                </c:pt>
                <c:pt idx="27553">
                  <c:v>-30.243999999999993</c:v>
                </c:pt>
                <c:pt idx="27554">
                  <c:v>-30.241999999999997</c:v>
                </c:pt>
                <c:pt idx="27555">
                  <c:v>-30.239999999999995</c:v>
                </c:pt>
                <c:pt idx="27556">
                  <c:v>-30.237999999999992</c:v>
                </c:pt>
                <c:pt idx="27557">
                  <c:v>-30.235999999999997</c:v>
                </c:pt>
                <c:pt idx="27558">
                  <c:v>-30.233999999999995</c:v>
                </c:pt>
                <c:pt idx="27559">
                  <c:v>-30.231999999999992</c:v>
                </c:pt>
                <c:pt idx="27560">
                  <c:v>-30.229999999999997</c:v>
                </c:pt>
                <c:pt idx="27561">
                  <c:v>-30.227999999999994</c:v>
                </c:pt>
                <c:pt idx="27562">
                  <c:v>-30.225999999999992</c:v>
                </c:pt>
                <c:pt idx="27563">
                  <c:v>-30.223999999999997</c:v>
                </c:pt>
                <c:pt idx="27564">
                  <c:v>-30.221999999999994</c:v>
                </c:pt>
                <c:pt idx="27565">
                  <c:v>-30.219999999999992</c:v>
                </c:pt>
                <c:pt idx="27566">
                  <c:v>-30.217999999999996</c:v>
                </c:pt>
                <c:pt idx="27567">
                  <c:v>-30.215999999999994</c:v>
                </c:pt>
                <c:pt idx="27568">
                  <c:v>-30.213999999999992</c:v>
                </c:pt>
                <c:pt idx="27569">
                  <c:v>-30.211999999999996</c:v>
                </c:pt>
                <c:pt idx="27570">
                  <c:v>-30.209999999999994</c:v>
                </c:pt>
                <c:pt idx="27571">
                  <c:v>-30.207999999999991</c:v>
                </c:pt>
                <c:pt idx="27572">
                  <c:v>-30.205999999999996</c:v>
                </c:pt>
                <c:pt idx="27573">
                  <c:v>-30.203999999999994</c:v>
                </c:pt>
                <c:pt idx="27574">
                  <c:v>-30.201999999999991</c:v>
                </c:pt>
                <c:pt idx="27575">
                  <c:v>-30.199999999999996</c:v>
                </c:pt>
                <c:pt idx="27576">
                  <c:v>-30.197999999999993</c:v>
                </c:pt>
                <c:pt idx="27577">
                  <c:v>-30.195999999999991</c:v>
                </c:pt>
                <c:pt idx="27578">
                  <c:v>-30.193999999999996</c:v>
                </c:pt>
                <c:pt idx="27579">
                  <c:v>-30.191999999999993</c:v>
                </c:pt>
                <c:pt idx="27580">
                  <c:v>-30.189999999999998</c:v>
                </c:pt>
                <c:pt idx="27581">
                  <c:v>-30.187999999999995</c:v>
                </c:pt>
                <c:pt idx="27582">
                  <c:v>-30.185999999999993</c:v>
                </c:pt>
                <c:pt idx="27583">
                  <c:v>-30.183999999999997</c:v>
                </c:pt>
                <c:pt idx="27584">
                  <c:v>-30.181999999999995</c:v>
                </c:pt>
                <c:pt idx="27585">
                  <c:v>-30.179999999999993</c:v>
                </c:pt>
                <c:pt idx="27586">
                  <c:v>-30.177999999999997</c:v>
                </c:pt>
                <c:pt idx="27587">
                  <c:v>-30.175999999999995</c:v>
                </c:pt>
                <c:pt idx="27588">
                  <c:v>-30.173999999999992</c:v>
                </c:pt>
                <c:pt idx="27589">
                  <c:v>-30.171999999999997</c:v>
                </c:pt>
                <c:pt idx="27590">
                  <c:v>-30.169999999999995</c:v>
                </c:pt>
                <c:pt idx="27591">
                  <c:v>-30.167999999999992</c:v>
                </c:pt>
                <c:pt idx="27592">
                  <c:v>-30.165999999999997</c:v>
                </c:pt>
                <c:pt idx="27593">
                  <c:v>-30.163999999999994</c:v>
                </c:pt>
                <c:pt idx="27594">
                  <c:v>-30.161999999999992</c:v>
                </c:pt>
                <c:pt idx="27595">
                  <c:v>-30.159999999999997</c:v>
                </c:pt>
                <c:pt idx="27596">
                  <c:v>-30.157999999999994</c:v>
                </c:pt>
                <c:pt idx="27597">
                  <c:v>-30.155999999999992</c:v>
                </c:pt>
                <c:pt idx="27598">
                  <c:v>-30.153999999999996</c:v>
                </c:pt>
                <c:pt idx="27599">
                  <c:v>-30.151999999999994</c:v>
                </c:pt>
                <c:pt idx="27600">
                  <c:v>-30.149999999999991</c:v>
                </c:pt>
                <c:pt idx="27601">
                  <c:v>-30.147999999999996</c:v>
                </c:pt>
                <c:pt idx="27602">
                  <c:v>-30.145999999999994</c:v>
                </c:pt>
                <c:pt idx="27603">
                  <c:v>-30.143999999999991</c:v>
                </c:pt>
                <c:pt idx="27604">
                  <c:v>-30.141999999999996</c:v>
                </c:pt>
                <c:pt idx="27605">
                  <c:v>-30.139999999999993</c:v>
                </c:pt>
                <c:pt idx="27606">
                  <c:v>-30.137999999999991</c:v>
                </c:pt>
                <c:pt idx="27607">
                  <c:v>-30.135999999999996</c:v>
                </c:pt>
                <c:pt idx="27608">
                  <c:v>-30.133999999999993</c:v>
                </c:pt>
                <c:pt idx="27609">
                  <c:v>-30.131999999999991</c:v>
                </c:pt>
                <c:pt idx="27610">
                  <c:v>-30.129999999999995</c:v>
                </c:pt>
                <c:pt idx="27611">
                  <c:v>-30.127999999999993</c:v>
                </c:pt>
                <c:pt idx="27612">
                  <c:v>-30.125999999999998</c:v>
                </c:pt>
                <c:pt idx="27613">
                  <c:v>-30.123999999999995</c:v>
                </c:pt>
                <c:pt idx="27614">
                  <c:v>-30.121999999999993</c:v>
                </c:pt>
                <c:pt idx="27615">
                  <c:v>-30.119999999999997</c:v>
                </c:pt>
                <c:pt idx="27616">
                  <c:v>-30.117999999999995</c:v>
                </c:pt>
                <c:pt idx="27617">
                  <c:v>-30.115999999999993</c:v>
                </c:pt>
                <c:pt idx="27618">
                  <c:v>-30.113999999999997</c:v>
                </c:pt>
                <c:pt idx="27619">
                  <c:v>-30.111999999999995</c:v>
                </c:pt>
                <c:pt idx="27620">
                  <c:v>-30.109999999999992</c:v>
                </c:pt>
                <c:pt idx="27621">
                  <c:v>-30.107999999999997</c:v>
                </c:pt>
                <c:pt idx="27622">
                  <c:v>-30.105999999999995</c:v>
                </c:pt>
                <c:pt idx="27623">
                  <c:v>-30.103999999999992</c:v>
                </c:pt>
                <c:pt idx="27624">
                  <c:v>-30.101999999999997</c:v>
                </c:pt>
                <c:pt idx="27625">
                  <c:v>-30.099999999999994</c:v>
                </c:pt>
                <c:pt idx="27626">
                  <c:v>-30.097999999999992</c:v>
                </c:pt>
                <c:pt idx="27627">
                  <c:v>-30.095999999999997</c:v>
                </c:pt>
                <c:pt idx="27628">
                  <c:v>-30.093999999999994</c:v>
                </c:pt>
                <c:pt idx="27629">
                  <c:v>-30.091999999999992</c:v>
                </c:pt>
                <c:pt idx="27630">
                  <c:v>-30.089999999999996</c:v>
                </c:pt>
                <c:pt idx="27631">
                  <c:v>-30.087999999999994</c:v>
                </c:pt>
                <c:pt idx="27632">
                  <c:v>-30.085999999999991</c:v>
                </c:pt>
                <c:pt idx="27633">
                  <c:v>-30.083999999999996</c:v>
                </c:pt>
                <c:pt idx="27634">
                  <c:v>-30.081999999999994</c:v>
                </c:pt>
                <c:pt idx="27635">
                  <c:v>-30.079999999999991</c:v>
                </c:pt>
                <c:pt idx="27636">
                  <c:v>-30.077999999999996</c:v>
                </c:pt>
                <c:pt idx="27637">
                  <c:v>-30.075999999999993</c:v>
                </c:pt>
                <c:pt idx="27638">
                  <c:v>-30.073999999999991</c:v>
                </c:pt>
                <c:pt idx="27639">
                  <c:v>-30.071999999999996</c:v>
                </c:pt>
                <c:pt idx="27640">
                  <c:v>-30.069999999999993</c:v>
                </c:pt>
                <c:pt idx="27641">
                  <c:v>-30.067999999999998</c:v>
                </c:pt>
                <c:pt idx="27642">
                  <c:v>-30.065999999999995</c:v>
                </c:pt>
                <c:pt idx="27643">
                  <c:v>-30.063999999999993</c:v>
                </c:pt>
                <c:pt idx="27644">
                  <c:v>-30.061999999999998</c:v>
                </c:pt>
                <c:pt idx="27645">
                  <c:v>-30.059999999999995</c:v>
                </c:pt>
                <c:pt idx="27646">
                  <c:v>-30.057999999999993</c:v>
                </c:pt>
                <c:pt idx="27647">
                  <c:v>-30.055999999999997</c:v>
                </c:pt>
                <c:pt idx="27648">
                  <c:v>-30.053999999999995</c:v>
                </c:pt>
                <c:pt idx="27649">
                  <c:v>-30.051999999999992</c:v>
                </c:pt>
                <c:pt idx="27650">
                  <c:v>-30.049999999999997</c:v>
                </c:pt>
                <c:pt idx="27651">
                  <c:v>-30.047999999999995</c:v>
                </c:pt>
                <c:pt idx="27652">
                  <c:v>-30.045999999999992</c:v>
                </c:pt>
                <c:pt idx="27653">
                  <c:v>-30.043999999999997</c:v>
                </c:pt>
                <c:pt idx="27654">
                  <c:v>-30.041999999999994</c:v>
                </c:pt>
                <c:pt idx="27655">
                  <c:v>-30.039999999999992</c:v>
                </c:pt>
                <c:pt idx="27656">
                  <c:v>-30.037999999999997</c:v>
                </c:pt>
                <c:pt idx="27657">
                  <c:v>-30.035999999999994</c:v>
                </c:pt>
                <c:pt idx="27658">
                  <c:v>-30.033999999999992</c:v>
                </c:pt>
                <c:pt idx="27659">
                  <c:v>-30.031999999999996</c:v>
                </c:pt>
                <c:pt idx="27660">
                  <c:v>-30.029999999999994</c:v>
                </c:pt>
                <c:pt idx="27661">
                  <c:v>-30.027999999999992</c:v>
                </c:pt>
                <c:pt idx="27662">
                  <c:v>-30.025999999999996</c:v>
                </c:pt>
                <c:pt idx="27663">
                  <c:v>-30.023999999999994</c:v>
                </c:pt>
                <c:pt idx="27664">
                  <c:v>-30.021999999999991</c:v>
                </c:pt>
                <c:pt idx="27665">
                  <c:v>-30.019999999999996</c:v>
                </c:pt>
                <c:pt idx="27666">
                  <c:v>-30.017999999999994</c:v>
                </c:pt>
                <c:pt idx="27667">
                  <c:v>-30.015999999999991</c:v>
                </c:pt>
                <c:pt idx="27668">
                  <c:v>-30.013999999999996</c:v>
                </c:pt>
                <c:pt idx="27669">
                  <c:v>-30.011999999999993</c:v>
                </c:pt>
                <c:pt idx="27670">
                  <c:v>-30.009999999999991</c:v>
                </c:pt>
                <c:pt idx="27671">
                  <c:v>-30.007999999999996</c:v>
                </c:pt>
                <c:pt idx="27672">
                  <c:v>-30.005999999999993</c:v>
                </c:pt>
                <c:pt idx="27673">
                  <c:v>-30.003999999999998</c:v>
                </c:pt>
                <c:pt idx="27674">
                  <c:v>-30.001999999999995</c:v>
                </c:pt>
                <c:pt idx="27675">
                  <c:v>-29.999999999999993</c:v>
                </c:pt>
                <c:pt idx="27676">
                  <c:v>-29.997999999999998</c:v>
                </c:pt>
                <c:pt idx="27677">
                  <c:v>-29.995999999999995</c:v>
                </c:pt>
                <c:pt idx="27678">
                  <c:v>-29.993999999999993</c:v>
                </c:pt>
                <c:pt idx="27679">
                  <c:v>-29.991999999999997</c:v>
                </c:pt>
                <c:pt idx="27680">
                  <c:v>-29.989999999999995</c:v>
                </c:pt>
                <c:pt idx="27681">
                  <c:v>-29.987999999999992</c:v>
                </c:pt>
                <c:pt idx="27682">
                  <c:v>-29.985999999999997</c:v>
                </c:pt>
                <c:pt idx="27683">
                  <c:v>-29.983999999999995</c:v>
                </c:pt>
                <c:pt idx="27684">
                  <c:v>-29.981999999999992</c:v>
                </c:pt>
                <c:pt idx="27685">
                  <c:v>-29.979999999999997</c:v>
                </c:pt>
                <c:pt idx="27686">
                  <c:v>-29.977999999999994</c:v>
                </c:pt>
                <c:pt idx="27687">
                  <c:v>-29.975999999999992</c:v>
                </c:pt>
                <c:pt idx="27688">
                  <c:v>-29.973999999999997</c:v>
                </c:pt>
                <c:pt idx="27689">
                  <c:v>-29.971999999999994</c:v>
                </c:pt>
                <c:pt idx="27690">
                  <c:v>-29.969999999999992</c:v>
                </c:pt>
                <c:pt idx="27691">
                  <c:v>-29.967999999999996</c:v>
                </c:pt>
                <c:pt idx="27692">
                  <c:v>-29.965999999999994</c:v>
                </c:pt>
                <c:pt idx="27693">
                  <c:v>-29.963999999999992</c:v>
                </c:pt>
                <c:pt idx="27694">
                  <c:v>-29.961999999999996</c:v>
                </c:pt>
                <c:pt idx="27695">
                  <c:v>-29.959999999999994</c:v>
                </c:pt>
                <c:pt idx="27696">
                  <c:v>-29.957999999999991</c:v>
                </c:pt>
                <c:pt idx="27697">
                  <c:v>-29.955999999999996</c:v>
                </c:pt>
                <c:pt idx="27698">
                  <c:v>-29.953999999999994</c:v>
                </c:pt>
                <c:pt idx="27699">
                  <c:v>-29.951999999999991</c:v>
                </c:pt>
                <c:pt idx="27700">
                  <c:v>-29.949999999999996</c:v>
                </c:pt>
                <c:pt idx="27701">
                  <c:v>-29.947999999999993</c:v>
                </c:pt>
                <c:pt idx="27702">
                  <c:v>-29.945999999999991</c:v>
                </c:pt>
                <c:pt idx="27703">
                  <c:v>-29.943999999999996</c:v>
                </c:pt>
                <c:pt idx="27704">
                  <c:v>-29.941999999999993</c:v>
                </c:pt>
                <c:pt idx="27705">
                  <c:v>-29.939999999999998</c:v>
                </c:pt>
                <c:pt idx="27706">
                  <c:v>-29.937999999999995</c:v>
                </c:pt>
                <c:pt idx="27707">
                  <c:v>-29.935999999999993</c:v>
                </c:pt>
                <c:pt idx="27708">
                  <c:v>-29.933999999999997</c:v>
                </c:pt>
                <c:pt idx="27709">
                  <c:v>-29.931999999999995</c:v>
                </c:pt>
                <c:pt idx="27710">
                  <c:v>-29.929999999999993</c:v>
                </c:pt>
                <c:pt idx="27711">
                  <c:v>-29.927999999999997</c:v>
                </c:pt>
                <c:pt idx="27712">
                  <c:v>-29.925999999999995</c:v>
                </c:pt>
                <c:pt idx="27713">
                  <c:v>-29.923999999999992</c:v>
                </c:pt>
                <c:pt idx="27714">
                  <c:v>-29.921999999999997</c:v>
                </c:pt>
                <c:pt idx="27715">
                  <c:v>-29.919999999999995</c:v>
                </c:pt>
                <c:pt idx="27716">
                  <c:v>-29.917999999999992</c:v>
                </c:pt>
                <c:pt idx="27717">
                  <c:v>-29.915999999999997</c:v>
                </c:pt>
                <c:pt idx="27718">
                  <c:v>-29.913999999999994</c:v>
                </c:pt>
                <c:pt idx="27719">
                  <c:v>-29.911999999999992</c:v>
                </c:pt>
                <c:pt idx="27720">
                  <c:v>-29.909999999999997</c:v>
                </c:pt>
                <c:pt idx="27721">
                  <c:v>-29.907999999999994</c:v>
                </c:pt>
                <c:pt idx="27722">
                  <c:v>-29.905999999999992</c:v>
                </c:pt>
                <c:pt idx="27723">
                  <c:v>-29.903999999999996</c:v>
                </c:pt>
                <c:pt idx="27724">
                  <c:v>-29.901999999999994</c:v>
                </c:pt>
                <c:pt idx="27725">
                  <c:v>-29.899999999999991</c:v>
                </c:pt>
                <c:pt idx="27726">
                  <c:v>-29.897999999999996</c:v>
                </c:pt>
                <c:pt idx="27727">
                  <c:v>-29.895999999999994</c:v>
                </c:pt>
                <c:pt idx="27728">
                  <c:v>-29.893999999999991</c:v>
                </c:pt>
                <c:pt idx="27729">
                  <c:v>-29.891999999999996</c:v>
                </c:pt>
                <c:pt idx="27730">
                  <c:v>-29.889999999999993</c:v>
                </c:pt>
                <c:pt idx="27731">
                  <c:v>-29.887999999999991</c:v>
                </c:pt>
                <c:pt idx="27732">
                  <c:v>-29.885999999999996</c:v>
                </c:pt>
                <c:pt idx="27733">
                  <c:v>-29.883999999999993</c:v>
                </c:pt>
                <c:pt idx="27734">
                  <c:v>-29.881999999999991</c:v>
                </c:pt>
                <c:pt idx="27735">
                  <c:v>-29.879999999999995</c:v>
                </c:pt>
                <c:pt idx="27736">
                  <c:v>-29.877999999999993</c:v>
                </c:pt>
                <c:pt idx="27737">
                  <c:v>-29.875999999999998</c:v>
                </c:pt>
                <c:pt idx="27738">
                  <c:v>-29.873999999999995</c:v>
                </c:pt>
                <c:pt idx="27739">
                  <c:v>-29.871999999999993</c:v>
                </c:pt>
                <c:pt idx="27740">
                  <c:v>-29.869999999999997</c:v>
                </c:pt>
                <c:pt idx="27741">
                  <c:v>-29.867999999999995</c:v>
                </c:pt>
                <c:pt idx="27742">
                  <c:v>-29.865999999999993</c:v>
                </c:pt>
                <c:pt idx="27743">
                  <c:v>-29.863999999999997</c:v>
                </c:pt>
                <c:pt idx="27744">
                  <c:v>-29.861999999999995</c:v>
                </c:pt>
                <c:pt idx="27745">
                  <c:v>-29.859999999999992</c:v>
                </c:pt>
                <c:pt idx="27746">
                  <c:v>-29.857999999999997</c:v>
                </c:pt>
                <c:pt idx="27747">
                  <c:v>-29.855999999999995</c:v>
                </c:pt>
                <c:pt idx="27748">
                  <c:v>-29.853999999999992</c:v>
                </c:pt>
                <c:pt idx="27749">
                  <c:v>-29.851999999999997</c:v>
                </c:pt>
                <c:pt idx="27750">
                  <c:v>-29.849999999999994</c:v>
                </c:pt>
                <c:pt idx="27751">
                  <c:v>-29.847999999999992</c:v>
                </c:pt>
                <c:pt idx="27752">
                  <c:v>-29.845999999999997</c:v>
                </c:pt>
                <c:pt idx="27753">
                  <c:v>-29.843999999999994</c:v>
                </c:pt>
                <c:pt idx="27754">
                  <c:v>-29.841999999999992</c:v>
                </c:pt>
                <c:pt idx="27755">
                  <c:v>-29.839999999999996</c:v>
                </c:pt>
                <c:pt idx="27756">
                  <c:v>-29.837999999999994</c:v>
                </c:pt>
                <c:pt idx="27757">
                  <c:v>-29.835999999999991</c:v>
                </c:pt>
                <c:pt idx="27758">
                  <c:v>-29.833999999999996</c:v>
                </c:pt>
                <c:pt idx="27759">
                  <c:v>-29.831999999999994</c:v>
                </c:pt>
                <c:pt idx="27760">
                  <c:v>-29.829999999999991</c:v>
                </c:pt>
                <c:pt idx="27761">
                  <c:v>-29.827999999999996</c:v>
                </c:pt>
                <c:pt idx="27762">
                  <c:v>-29.825999999999993</c:v>
                </c:pt>
                <c:pt idx="27763">
                  <c:v>-29.823999999999991</c:v>
                </c:pt>
                <c:pt idx="27764">
                  <c:v>-29.821999999999996</c:v>
                </c:pt>
                <c:pt idx="27765">
                  <c:v>-29.819999999999993</c:v>
                </c:pt>
                <c:pt idx="27766">
                  <c:v>-29.817999999999998</c:v>
                </c:pt>
                <c:pt idx="27767">
                  <c:v>-29.815999999999995</c:v>
                </c:pt>
                <c:pt idx="27768">
                  <c:v>-29.813999999999993</c:v>
                </c:pt>
                <c:pt idx="27769">
                  <c:v>-29.811999999999998</c:v>
                </c:pt>
                <c:pt idx="27770">
                  <c:v>-29.809999999999995</c:v>
                </c:pt>
                <c:pt idx="27771">
                  <c:v>-29.807999999999993</c:v>
                </c:pt>
                <c:pt idx="27772">
                  <c:v>-29.805999999999997</c:v>
                </c:pt>
                <c:pt idx="27773">
                  <c:v>-29.803999999999995</c:v>
                </c:pt>
                <c:pt idx="27774">
                  <c:v>-29.801999999999992</c:v>
                </c:pt>
                <c:pt idx="27775">
                  <c:v>-29.799999999999997</c:v>
                </c:pt>
                <c:pt idx="27776">
                  <c:v>-29.797999999999995</c:v>
                </c:pt>
                <c:pt idx="27777">
                  <c:v>-29.795999999999992</c:v>
                </c:pt>
                <c:pt idx="27778">
                  <c:v>-29.793999999999997</c:v>
                </c:pt>
                <c:pt idx="27779">
                  <c:v>-29.791999999999994</c:v>
                </c:pt>
                <c:pt idx="27780">
                  <c:v>-29.789999999999992</c:v>
                </c:pt>
                <c:pt idx="27781">
                  <c:v>-29.787999999999997</c:v>
                </c:pt>
                <c:pt idx="27782">
                  <c:v>-29.785999999999994</c:v>
                </c:pt>
                <c:pt idx="27783">
                  <c:v>-29.783999999999992</c:v>
                </c:pt>
                <c:pt idx="27784">
                  <c:v>-29.781999999999996</c:v>
                </c:pt>
                <c:pt idx="27785">
                  <c:v>-29.779999999999994</c:v>
                </c:pt>
                <c:pt idx="27786">
                  <c:v>-29.777999999999992</c:v>
                </c:pt>
                <c:pt idx="27787">
                  <c:v>-29.775999999999996</c:v>
                </c:pt>
                <c:pt idx="27788">
                  <c:v>-29.773999999999994</c:v>
                </c:pt>
                <c:pt idx="27789">
                  <c:v>-29.771999999999991</c:v>
                </c:pt>
                <c:pt idx="27790">
                  <c:v>-29.769999999999996</c:v>
                </c:pt>
                <c:pt idx="27791">
                  <c:v>-29.767999999999994</c:v>
                </c:pt>
                <c:pt idx="27792">
                  <c:v>-29.765999999999991</c:v>
                </c:pt>
                <c:pt idx="27793">
                  <c:v>-29.763999999999996</c:v>
                </c:pt>
                <c:pt idx="27794">
                  <c:v>-29.761999999999993</c:v>
                </c:pt>
                <c:pt idx="27795">
                  <c:v>-29.759999999999991</c:v>
                </c:pt>
                <c:pt idx="27796">
                  <c:v>-29.757999999999996</c:v>
                </c:pt>
                <c:pt idx="27797">
                  <c:v>-29.755999999999993</c:v>
                </c:pt>
                <c:pt idx="27798">
                  <c:v>-29.753999999999998</c:v>
                </c:pt>
                <c:pt idx="27799">
                  <c:v>-29.751999999999995</c:v>
                </c:pt>
                <c:pt idx="27800">
                  <c:v>-29.749999999999993</c:v>
                </c:pt>
                <c:pt idx="27801">
                  <c:v>-29.747999999999998</c:v>
                </c:pt>
                <c:pt idx="27802">
                  <c:v>-29.745999999999995</c:v>
                </c:pt>
                <c:pt idx="27803">
                  <c:v>-29.743999999999993</c:v>
                </c:pt>
                <c:pt idx="27804">
                  <c:v>-29.741999999999997</c:v>
                </c:pt>
                <c:pt idx="27805">
                  <c:v>-29.739999999999995</c:v>
                </c:pt>
                <c:pt idx="27806">
                  <c:v>-29.737999999999992</c:v>
                </c:pt>
                <c:pt idx="27807">
                  <c:v>-29.735999999999997</c:v>
                </c:pt>
                <c:pt idx="27808">
                  <c:v>-29.733999999999995</c:v>
                </c:pt>
                <c:pt idx="27809">
                  <c:v>-29.731999999999992</c:v>
                </c:pt>
                <c:pt idx="27810">
                  <c:v>-29.729999999999997</c:v>
                </c:pt>
                <c:pt idx="27811">
                  <c:v>-29.727999999999994</c:v>
                </c:pt>
                <c:pt idx="27812">
                  <c:v>-29.725999999999992</c:v>
                </c:pt>
                <c:pt idx="27813">
                  <c:v>-29.723999999999997</c:v>
                </c:pt>
                <c:pt idx="27814">
                  <c:v>-29.721999999999994</c:v>
                </c:pt>
                <c:pt idx="27815">
                  <c:v>-29.719999999999992</c:v>
                </c:pt>
                <c:pt idx="27816">
                  <c:v>-29.717999999999996</c:v>
                </c:pt>
                <c:pt idx="27817">
                  <c:v>-29.715999999999994</c:v>
                </c:pt>
                <c:pt idx="27818">
                  <c:v>-29.713999999999992</c:v>
                </c:pt>
                <c:pt idx="27819">
                  <c:v>-29.711999999999996</c:v>
                </c:pt>
                <c:pt idx="27820">
                  <c:v>-29.709999999999994</c:v>
                </c:pt>
                <c:pt idx="27821">
                  <c:v>-29.707999999999991</c:v>
                </c:pt>
                <c:pt idx="27822">
                  <c:v>-29.705999999999996</c:v>
                </c:pt>
                <c:pt idx="27823">
                  <c:v>-29.703999999999994</c:v>
                </c:pt>
                <c:pt idx="27824">
                  <c:v>-29.701999999999991</c:v>
                </c:pt>
                <c:pt idx="27825">
                  <c:v>-29.699999999999996</c:v>
                </c:pt>
                <c:pt idx="27826">
                  <c:v>-29.697999999999993</c:v>
                </c:pt>
                <c:pt idx="27827">
                  <c:v>-29.695999999999991</c:v>
                </c:pt>
                <c:pt idx="27828">
                  <c:v>-29.693999999999996</c:v>
                </c:pt>
                <c:pt idx="27829">
                  <c:v>-29.691999999999993</c:v>
                </c:pt>
                <c:pt idx="27830">
                  <c:v>-29.689999999999998</c:v>
                </c:pt>
                <c:pt idx="27831">
                  <c:v>-29.687999999999995</c:v>
                </c:pt>
                <c:pt idx="27832">
                  <c:v>-29.685999999999993</c:v>
                </c:pt>
                <c:pt idx="27833">
                  <c:v>-29.683999999999997</c:v>
                </c:pt>
                <c:pt idx="27834">
                  <c:v>-29.681999999999995</c:v>
                </c:pt>
                <c:pt idx="27835">
                  <c:v>-29.679999999999993</c:v>
                </c:pt>
                <c:pt idx="27836">
                  <c:v>-29.677999999999997</c:v>
                </c:pt>
                <c:pt idx="27837">
                  <c:v>-29.675999999999995</c:v>
                </c:pt>
                <c:pt idx="27838">
                  <c:v>-29.673999999999992</c:v>
                </c:pt>
                <c:pt idx="27839">
                  <c:v>-29.671999999999997</c:v>
                </c:pt>
                <c:pt idx="27840">
                  <c:v>-29.669999999999995</c:v>
                </c:pt>
                <c:pt idx="27841">
                  <c:v>-29.667999999999992</c:v>
                </c:pt>
                <c:pt idx="27842">
                  <c:v>-29.665999999999997</c:v>
                </c:pt>
                <c:pt idx="27843">
                  <c:v>-29.663999999999994</c:v>
                </c:pt>
                <c:pt idx="27844">
                  <c:v>-29.661999999999992</c:v>
                </c:pt>
                <c:pt idx="27845">
                  <c:v>-29.659999999999997</c:v>
                </c:pt>
                <c:pt idx="27846">
                  <c:v>-29.657999999999994</c:v>
                </c:pt>
                <c:pt idx="27847">
                  <c:v>-29.655999999999992</c:v>
                </c:pt>
                <c:pt idx="27848">
                  <c:v>-29.653999999999996</c:v>
                </c:pt>
                <c:pt idx="27849">
                  <c:v>-29.651999999999994</c:v>
                </c:pt>
                <c:pt idx="27850">
                  <c:v>-29.649999999999991</c:v>
                </c:pt>
                <c:pt idx="27851">
                  <c:v>-29.647999999999996</c:v>
                </c:pt>
                <c:pt idx="27852">
                  <c:v>-29.645999999999994</c:v>
                </c:pt>
                <c:pt idx="27853">
                  <c:v>-29.643999999999991</c:v>
                </c:pt>
                <c:pt idx="27854">
                  <c:v>-29.641999999999996</c:v>
                </c:pt>
                <c:pt idx="27855">
                  <c:v>-29.639999999999993</c:v>
                </c:pt>
                <c:pt idx="27856">
                  <c:v>-29.637999999999991</c:v>
                </c:pt>
                <c:pt idx="27857">
                  <c:v>-29.635999999999996</c:v>
                </c:pt>
                <c:pt idx="27858">
                  <c:v>-29.633999999999993</c:v>
                </c:pt>
                <c:pt idx="27859">
                  <c:v>-29.631999999999991</c:v>
                </c:pt>
                <c:pt idx="27860">
                  <c:v>-29.629999999999995</c:v>
                </c:pt>
                <c:pt idx="27861">
                  <c:v>-29.627999999999993</c:v>
                </c:pt>
                <c:pt idx="27862">
                  <c:v>-29.625999999999998</c:v>
                </c:pt>
                <c:pt idx="27863">
                  <c:v>-29.623999999999995</c:v>
                </c:pt>
                <c:pt idx="27864">
                  <c:v>-29.621999999999993</c:v>
                </c:pt>
                <c:pt idx="27865">
                  <c:v>-29.619999999999997</c:v>
                </c:pt>
                <c:pt idx="27866">
                  <c:v>-29.617999999999995</c:v>
                </c:pt>
                <c:pt idx="27867">
                  <c:v>-29.615999999999993</c:v>
                </c:pt>
                <c:pt idx="27868">
                  <c:v>-29.613999999999997</c:v>
                </c:pt>
                <c:pt idx="27869">
                  <c:v>-29.611999999999995</c:v>
                </c:pt>
                <c:pt idx="27870">
                  <c:v>-29.609999999999992</c:v>
                </c:pt>
                <c:pt idx="27871">
                  <c:v>-29.607999999999997</c:v>
                </c:pt>
                <c:pt idx="27872">
                  <c:v>-29.605999999999995</c:v>
                </c:pt>
                <c:pt idx="27873">
                  <c:v>-29.603999999999992</c:v>
                </c:pt>
                <c:pt idx="27874">
                  <c:v>-29.601999999999997</c:v>
                </c:pt>
                <c:pt idx="27875">
                  <c:v>-29.599999999999994</c:v>
                </c:pt>
                <c:pt idx="27876">
                  <c:v>-29.597999999999992</c:v>
                </c:pt>
                <c:pt idx="27877">
                  <c:v>-29.595999999999997</c:v>
                </c:pt>
                <c:pt idx="27878">
                  <c:v>-29.593999999999994</c:v>
                </c:pt>
                <c:pt idx="27879">
                  <c:v>-29.591999999999992</c:v>
                </c:pt>
                <c:pt idx="27880">
                  <c:v>-29.589999999999996</c:v>
                </c:pt>
                <c:pt idx="27881">
                  <c:v>-29.587999999999994</c:v>
                </c:pt>
                <c:pt idx="27882">
                  <c:v>-29.585999999999991</c:v>
                </c:pt>
                <c:pt idx="27883">
                  <c:v>-29.583999999999996</c:v>
                </c:pt>
                <c:pt idx="27884">
                  <c:v>-29.581999999999994</c:v>
                </c:pt>
                <c:pt idx="27885">
                  <c:v>-29.579999999999991</c:v>
                </c:pt>
                <c:pt idx="27886">
                  <c:v>-29.577999999999996</c:v>
                </c:pt>
                <c:pt idx="27887">
                  <c:v>-29.575999999999993</c:v>
                </c:pt>
                <c:pt idx="27888">
                  <c:v>-29.573999999999991</c:v>
                </c:pt>
                <c:pt idx="27889">
                  <c:v>-29.571999999999996</c:v>
                </c:pt>
                <c:pt idx="27890">
                  <c:v>-29.569999999999993</c:v>
                </c:pt>
                <c:pt idx="27891">
                  <c:v>-29.567999999999998</c:v>
                </c:pt>
                <c:pt idx="27892">
                  <c:v>-29.565999999999995</c:v>
                </c:pt>
                <c:pt idx="27893">
                  <c:v>-29.563999999999993</c:v>
                </c:pt>
                <c:pt idx="27894">
                  <c:v>-29.561999999999998</c:v>
                </c:pt>
                <c:pt idx="27895">
                  <c:v>-29.559999999999995</c:v>
                </c:pt>
                <c:pt idx="27896">
                  <c:v>-29.557999999999993</c:v>
                </c:pt>
                <c:pt idx="27897">
                  <c:v>-29.555999999999997</c:v>
                </c:pt>
                <c:pt idx="27898">
                  <c:v>-29.553999999999995</c:v>
                </c:pt>
                <c:pt idx="27899">
                  <c:v>-29.551999999999992</c:v>
                </c:pt>
                <c:pt idx="27900">
                  <c:v>-29.549999999999997</c:v>
                </c:pt>
                <c:pt idx="27901">
                  <c:v>-29.547999999999995</c:v>
                </c:pt>
                <c:pt idx="27902">
                  <c:v>-29.545999999999992</c:v>
                </c:pt>
                <c:pt idx="27903">
                  <c:v>-29.543999999999997</c:v>
                </c:pt>
                <c:pt idx="27904">
                  <c:v>-29.541999999999994</c:v>
                </c:pt>
                <c:pt idx="27905">
                  <c:v>-29.539999999999992</c:v>
                </c:pt>
                <c:pt idx="27906">
                  <c:v>-29.537999999999997</c:v>
                </c:pt>
                <c:pt idx="27907">
                  <c:v>-29.535999999999994</c:v>
                </c:pt>
                <c:pt idx="27908">
                  <c:v>-29.533999999999992</c:v>
                </c:pt>
                <c:pt idx="27909">
                  <c:v>-29.531999999999996</c:v>
                </c:pt>
                <c:pt idx="27910">
                  <c:v>-29.529999999999994</c:v>
                </c:pt>
                <c:pt idx="27911">
                  <c:v>-29.527999999999992</c:v>
                </c:pt>
                <c:pt idx="27912">
                  <c:v>-29.525999999999996</c:v>
                </c:pt>
                <c:pt idx="27913">
                  <c:v>-29.523999999999994</c:v>
                </c:pt>
                <c:pt idx="27914">
                  <c:v>-29.521999999999991</c:v>
                </c:pt>
                <c:pt idx="27915">
                  <c:v>-29.519999999999996</c:v>
                </c:pt>
                <c:pt idx="27916">
                  <c:v>-29.517999999999994</c:v>
                </c:pt>
                <c:pt idx="27917">
                  <c:v>-29.515999999999991</c:v>
                </c:pt>
                <c:pt idx="27918">
                  <c:v>-29.513999999999996</c:v>
                </c:pt>
                <c:pt idx="27919">
                  <c:v>-29.511999999999993</c:v>
                </c:pt>
                <c:pt idx="27920">
                  <c:v>-29.509999999999991</c:v>
                </c:pt>
                <c:pt idx="27921">
                  <c:v>-29.507999999999996</c:v>
                </c:pt>
                <c:pt idx="27922">
                  <c:v>-29.505999999999993</c:v>
                </c:pt>
                <c:pt idx="27923">
                  <c:v>-29.503999999999998</c:v>
                </c:pt>
                <c:pt idx="27924">
                  <c:v>-29.501999999999995</c:v>
                </c:pt>
                <c:pt idx="27925">
                  <c:v>-29.499999999999993</c:v>
                </c:pt>
                <c:pt idx="27926">
                  <c:v>-29.497999999999998</c:v>
                </c:pt>
                <c:pt idx="27927">
                  <c:v>-29.495999999999995</c:v>
                </c:pt>
                <c:pt idx="27928">
                  <c:v>-29.493999999999993</c:v>
                </c:pt>
                <c:pt idx="27929">
                  <c:v>-29.491999999999997</c:v>
                </c:pt>
                <c:pt idx="27930">
                  <c:v>-29.489999999999995</c:v>
                </c:pt>
                <c:pt idx="27931">
                  <c:v>-29.487999999999992</c:v>
                </c:pt>
                <c:pt idx="27932">
                  <c:v>-29.485999999999997</c:v>
                </c:pt>
                <c:pt idx="27933">
                  <c:v>-29.483999999999995</c:v>
                </c:pt>
                <c:pt idx="27934">
                  <c:v>-29.481999999999992</c:v>
                </c:pt>
                <c:pt idx="27935">
                  <c:v>-29.479999999999997</c:v>
                </c:pt>
                <c:pt idx="27936">
                  <c:v>-29.477999999999994</c:v>
                </c:pt>
                <c:pt idx="27937">
                  <c:v>-29.475999999999992</c:v>
                </c:pt>
                <c:pt idx="27938">
                  <c:v>-29.473999999999997</c:v>
                </c:pt>
                <c:pt idx="27939">
                  <c:v>-29.471999999999994</c:v>
                </c:pt>
                <c:pt idx="27940">
                  <c:v>-29.469999999999992</c:v>
                </c:pt>
                <c:pt idx="27941">
                  <c:v>-29.467999999999996</c:v>
                </c:pt>
                <c:pt idx="27942">
                  <c:v>-29.465999999999994</c:v>
                </c:pt>
                <c:pt idx="27943">
                  <c:v>-29.463999999999992</c:v>
                </c:pt>
                <c:pt idx="27944">
                  <c:v>-29.461999999999996</c:v>
                </c:pt>
                <c:pt idx="27945">
                  <c:v>-29.459999999999994</c:v>
                </c:pt>
                <c:pt idx="27946">
                  <c:v>-29.457999999999991</c:v>
                </c:pt>
                <c:pt idx="27947">
                  <c:v>-29.455999999999996</c:v>
                </c:pt>
                <c:pt idx="27948">
                  <c:v>-29.453999999999994</c:v>
                </c:pt>
                <c:pt idx="27949">
                  <c:v>-29.451999999999991</c:v>
                </c:pt>
                <c:pt idx="27950">
                  <c:v>-29.449999999999996</c:v>
                </c:pt>
                <c:pt idx="27951">
                  <c:v>-29.447999999999993</c:v>
                </c:pt>
                <c:pt idx="27952">
                  <c:v>-29.445999999999991</c:v>
                </c:pt>
                <c:pt idx="27953">
                  <c:v>-29.443999999999996</c:v>
                </c:pt>
                <c:pt idx="27954">
                  <c:v>-29.441999999999993</c:v>
                </c:pt>
                <c:pt idx="27955">
                  <c:v>-29.439999999999998</c:v>
                </c:pt>
                <c:pt idx="27956">
                  <c:v>-29.437999999999995</c:v>
                </c:pt>
                <c:pt idx="27957">
                  <c:v>-29.435999999999993</c:v>
                </c:pt>
                <c:pt idx="27958">
                  <c:v>-29.433999999999997</c:v>
                </c:pt>
                <c:pt idx="27959">
                  <c:v>-29.431999999999995</c:v>
                </c:pt>
                <c:pt idx="27960">
                  <c:v>-29.429999999999993</c:v>
                </c:pt>
                <c:pt idx="27961">
                  <c:v>-29.427999999999997</c:v>
                </c:pt>
                <c:pt idx="27962">
                  <c:v>-29.425999999999995</c:v>
                </c:pt>
                <c:pt idx="27963">
                  <c:v>-29.423999999999992</c:v>
                </c:pt>
                <c:pt idx="27964">
                  <c:v>-29.421999999999997</c:v>
                </c:pt>
                <c:pt idx="27965">
                  <c:v>-29.419999999999995</c:v>
                </c:pt>
                <c:pt idx="27966">
                  <c:v>-29.417999999999992</c:v>
                </c:pt>
                <c:pt idx="27967">
                  <c:v>-29.415999999999997</c:v>
                </c:pt>
                <c:pt idx="27968">
                  <c:v>-29.413999999999994</c:v>
                </c:pt>
                <c:pt idx="27969">
                  <c:v>-29.411999999999992</c:v>
                </c:pt>
                <c:pt idx="27970">
                  <c:v>-29.409999999999997</c:v>
                </c:pt>
                <c:pt idx="27971">
                  <c:v>-29.407999999999994</c:v>
                </c:pt>
                <c:pt idx="27972">
                  <c:v>-29.405999999999992</c:v>
                </c:pt>
                <c:pt idx="27973">
                  <c:v>-29.403999999999996</c:v>
                </c:pt>
                <c:pt idx="27974">
                  <c:v>-29.401999999999994</c:v>
                </c:pt>
                <c:pt idx="27975">
                  <c:v>-29.399999999999991</c:v>
                </c:pt>
                <c:pt idx="27976">
                  <c:v>-29.397999999999996</c:v>
                </c:pt>
                <c:pt idx="27977">
                  <c:v>-29.395999999999994</c:v>
                </c:pt>
                <c:pt idx="27978">
                  <c:v>-29.393999999999991</c:v>
                </c:pt>
                <c:pt idx="27979">
                  <c:v>-29.391999999999996</c:v>
                </c:pt>
                <c:pt idx="27980">
                  <c:v>-29.389999999999993</c:v>
                </c:pt>
                <c:pt idx="27981">
                  <c:v>-29.387999999999991</c:v>
                </c:pt>
                <c:pt idx="27982">
                  <c:v>-29.385999999999996</c:v>
                </c:pt>
                <c:pt idx="27983">
                  <c:v>-29.383999999999993</c:v>
                </c:pt>
                <c:pt idx="27984">
                  <c:v>-29.381999999999991</c:v>
                </c:pt>
                <c:pt idx="27985">
                  <c:v>-29.379999999999995</c:v>
                </c:pt>
                <c:pt idx="27986">
                  <c:v>-29.377999999999993</c:v>
                </c:pt>
                <c:pt idx="27987">
                  <c:v>-29.375999999999998</c:v>
                </c:pt>
                <c:pt idx="27988">
                  <c:v>-29.373999999999995</c:v>
                </c:pt>
                <c:pt idx="27989">
                  <c:v>-29.371999999999993</c:v>
                </c:pt>
                <c:pt idx="27990">
                  <c:v>-29.369999999999997</c:v>
                </c:pt>
                <c:pt idx="27991">
                  <c:v>-29.367999999999995</c:v>
                </c:pt>
                <c:pt idx="27992">
                  <c:v>-29.365999999999993</c:v>
                </c:pt>
                <c:pt idx="27993">
                  <c:v>-29.363999999999997</c:v>
                </c:pt>
                <c:pt idx="27994">
                  <c:v>-29.361999999999995</c:v>
                </c:pt>
                <c:pt idx="27995">
                  <c:v>-29.359999999999992</c:v>
                </c:pt>
                <c:pt idx="27996">
                  <c:v>-29.357999999999997</c:v>
                </c:pt>
                <c:pt idx="27997">
                  <c:v>-29.355999999999995</c:v>
                </c:pt>
                <c:pt idx="27998">
                  <c:v>-29.353999999999992</c:v>
                </c:pt>
                <c:pt idx="27999">
                  <c:v>-29.351999999999997</c:v>
                </c:pt>
                <c:pt idx="28000">
                  <c:v>-29.349999999999994</c:v>
                </c:pt>
                <c:pt idx="28001">
                  <c:v>-29.347999999999992</c:v>
                </c:pt>
                <c:pt idx="28002">
                  <c:v>-29.345999999999997</c:v>
                </c:pt>
                <c:pt idx="28003">
                  <c:v>-29.343999999999994</c:v>
                </c:pt>
                <c:pt idx="28004">
                  <c:v>-29.341999999999992</c:v>
                </c:pt>
                <c:pt idx="28005">
                  <c:v>-29.339999999999996</c:v>
                </c:pt>
                <c:pt idx="28006">
                  <c:v>-29.337999999999994</c:v>
                </c:pt>
                <c:pt idx="28007">
                  <c:v>-29.335999999999991</c:v>
                </c:pt>
                <c:pt idx="28008">
                  <c:v>-29.333999999999996</c:v>
                </c:pt>
                <c:pt idx="28009">
                  <c:v>-29.331999999999994</c:v>
                </c:pt>
                <c:pt idx="28010">
                  <c:v>-29.329999999999991</c:v>
                </c:pt>
                <c:pt idx="28011">
                  <c:v>-29.327999999999996</c:v>
                </c:pt>
                <c:pt idx="28012">
                  <c:v>-29.325999999999993</c:v>
                </c:pt>
                <c:pt idx="28013">
                  <c:v>-29.323999999999991</c:v>
                </c:pt>
                <c:pt idx="28014">
                  <c:v>-29.321999999999996</c:v>
                </c:pt>
                <c:pt idx="28015">
                  <c:v>-29.319999999999993</c:v>
                </c:pt>
                <c:pt idx="28016">
                  <c:v>-29.317999999999998</c:v>
                </c:pt>
                <c:pt idx="28017">
                  <c:v>-29.315999999999995</c:v>
                </c:pt>
                <c:pt idx="28018">
                  <c:v>-29.313999999999993</c:v>
                </c:pt>
                <c:pt idx="28019">
                  <c:v>-29.311999999999998</c:v>
                </c:pt>
                <c:pt idx="28020">
                  <c:v>-29.309999999999995</c:v>
                </c:pt>
                <c:pt idx="28021">
                  <c:v>-29.307999999999993</c:v>
                </c:pt>
                <c:pt idx="28022">
                  <c:v>-29.305999999999997</c:v>
                </c:pt>
                <c:pt idx="28023">
                  <c:v>-29.303999999999995</c:v>
                </c:pt>
                <c:pt idx="28024">
                  <c:v>-29.301999999999992</c:v>
                </c:pt>
                <c:pt idx="28025">
                  <c:v>-29.299999999999997</c:v>
                </c:pt>
                <c:pt idx="28026">
                  <c:v>-29.297999999999995</c:v>
                </c:pt>
                <c:pt idx="28027">
                  <c:v>-29.295999999999992</c:v>
                </c:pt>
                <c:pt idx="28028">
                  <c:v>-29.293999999999997</c:v>
                </c:pt>
                <c:pt idx="28029">
                  <c:v>-29.291999999999994</c:v>
                </c:pt>
                <c:pt idx="28030">
                  <c:v>-29.289999999999992</c:v>
                </c:pt>
                <c:pt idx="28031">
                  <c:v>-29.287999999999997</c:v>
                </c:pt>
                <c:pt idx="28032">
                  <c:v>-29.285999999999994</c:v>
                </c:pt>
                <c:pt idx="28033">
                  <c:v>-29.283999999999992</c:v>
                </c:pt>
                <c:pt idx="28034">
                  <c:v>-29.281999999999996</c:v>
                </c:pt>
                <c:pt idx="28035">
                  <c:v>-29.279999999999994</c:v>
                </c:pt>
                <c:pt idx="28036">
                  <c:v>-29.277999999999992</c:v>
                </c:pt>
                <c:pt idx="28037">
                  <c:v>-29.275999999999996</c:v>
                </c:pt>
                <c:pt idx="28038">
                  <c:v>-29.273999999999994</c:v>
                </c:pt>
                <c:pt idx="28039">
                  <c:v>-29.271999999999991</c:v>
                </c:pt>
                <c:pt idx="28040">
                  <c:v>-29.269999999999996</c:v>
                </c:pt>
                <c:pt idx="28041">
                  <c:v>-29.267999999999994</c:v>
                </c:pt>
                <c:pt idx="28042">
                  <c:v>-29.265999999999991</c:v>
                </c:pt>
                <c:pt idx="28043">
                  <c:v>-29.263999999999996</c:v>
                </c:pt>
                <c:pt idx="28044">
                  <c:v>-29.261999999999993</c:v>
                </c:pt>
                <c:pt idx="28045">
                  <c:v>-29.259999999999991</c:v>
                </c:pt>
                <c:pt idx="28046">
                  <c:v>-29.257999999999996</c:v>
                </c:pt>
                <c:pt idx="28047">
                  <c:v>-29.255999999999993</c:v>
                </c:pt>
                <c:pt idx="28048">
                  <c:v>-29.253999999999998</c:v>
                </c:pt>
                <c:pt idx="28049">
                  <c:v>-29.251999999999995</c:v>
                </c:pt>
                <c:pt idx="28050">
                  <c:v>-29.249999999999993</c:v>
                </c:pt>
                <c:pt idx="28051">
                  <c:v>-29.247999999999998</c:v>
                </c:pt>
                <c:pt idx="28052">
                  <c:v>-29.245999999999995</c:v>
                </c:pt>
                <c:pt idx="28053">
                  <c:v>-29.243999999999993</c:v>
                </c:pt>
                <c:pt idx="28054">
                  <c:v>-29.241999999999997</c:v>
                </c:pt>
                <c:pt idx="28055">
                  <c:v>-29.239999999999995</c:v>
                </c:pt>
                <c:pt idx="28056">
                  <c:v>-29.237999999999992</c:v>
                </c:pt>
                <c:pt idx="28057">
                  <c:v>-29.235999999999997</c:v>
                </c:pt>
                <c:pt idx="28058">
                  <c:v>-29.233999999999995</c:v>
                </c:pt>
                <c:pt idx="28059">
                  <c:v>-29.231999999999992</c:v>
                </c:pt>
                <c:pt idx="28060">
                  <c:v>-29.229999999999997</c:v>
                </c:pt>
                <c:pt idx="28061">
                  <c:v>-29.227999999999994</c:v>
                </c:pt>
                <c:pt idx="28062">
                  <c:v>-29.225999999999992</c:v>
                </c:pt>
                <c:pt idx="28063">
                  <c:v>-29.223999999999997</c:v>
                </c:pt>
                <c:pt idx="28064">
                  <c:v>-29.221999999999994</c:v>
                </c:pt>
                <c:pt idx="28065">
                  <c:v>-29.219999999999992</c:v>
                </c:pt>
                <c:pt idx="28066">
                  <c:v>-29.217999999999996</c:v>
                </c:pt>
                <c:pt idx="28067">
                  <c:v>-29.215999999999994</c:v>
                </c:pt>
                <c:pt idx="28068">
                  <c:v>-29.213999999999992</c:v>
                </c:pt>
                <c:pt idx="28069">
                  <c:v>-29.211999999999996</c:v>
                </c:pt>
                <c:pt idx="28070">
                  <c:v>-29.209999999999994</c:v>
                </c:pt>
                <c:pt idx="28071">
                  <c:v>-29.207999999999991</c:v>
                </c:pt>
                <c:pt idx="28072">
                  <c:v>-29.205999999999996</c:v>
                </c:pt>
                <c:pt idx="28073">
                  <c:v>-29.203999999999994</c:v>
                </c:pt>
                <c:pt idx="28074">
                  <c:v>-29.201999999999991</c:v>
                </c:pt>
                <c:pt idx="28075">
                  <c:v>-29.199999999999996</c:v>
                </c:pt>
                <c:pt idx="28076">
                  <c:v>-29.197999999999993</c:v>
                </c:pt>
                <c:pt idx="28077">
                  <c:v>-29.195999999999991</c:v>
                </c:pt>
                <c:pt idx="28078">
                  <c:v>-29.193999999999996</c:v>
                </c:pt>
                <c:pt idx="28079">
                  <c:v>-29.191999999999993</c:v>
                </c:pt>
                <c:pt idx="28080">
                  <c:v>-29.189999999999998</c:v>
                </c:pt>
                <c:pt idx="28081">
                  <c:v>-29.187999999999995</c:v>
                </c:pt>
                <c:pt idx="28082">
                  <c:v>-29.185999999999993</c:v>
                </c:pt>
                <c:pt idx="28083">
                  <c:v>-29.183999999999997</c:v>
                </c:pt>
                <c:pt idx="28084">
                  <c:v>-29.181999999999995</c:v>
                </c:pt>
                <c:pt idx="28085">
                  <c:v>-29.179999999999993</c:v>
                </c:pt>
                <c:pt idx="28086">
                  <c:v>-29.177999999999997</c:v>
                </c:pt>
                <c:pt idx="28087">
                  <c:v>-29.175999999999995</c:v>
                </c:pt>
                <c:pt idx="28088">
                  <c:v>-29.173999999999992</c:v>
                </c:pt>
                <c:pt idx="28089">
                  <c:v>-29.171999999999997</c:v>
                </c:pt>
                <c:pt idx="28090">
                  <c:v>-29.169999999999995</c:v>
                </c:pt>
                <c:pt idx="28091">
                  <c:v>-29.167999999999992</c:v>
                </c:pt>
                <c:pt idx="28092">
                  <c:v>-29.165999999999997</c:v>
                </c:pt>
                <c:pt idx="28093">
                  <c:v>-29.163999999999994</c:v>
                </c:pt>
                <c:pt idx="28094">
                  <c:v>-29.161999999999992</c:v>
                </c:pt>
                <c:pt idx="28095">
                  <c:v>-29.159999999999997</c:v>
                </c:pt>
                <c:pt idx="28096">
                  <c:v>-29.157999999999994</c:v>
                </c:pt>
                <c:pt idx="28097">
                  <c:v>-29.155999999999992</c:v>
                </c:pt>
                <c:pt idx="28098">
                  <c:v>-29.153999999999996</c:v>
                </c:pt>
                <c:pt idx="28099">
                  <c:v>-29.151999999999994</c:v>
                </c:pt>
                <c:pt idx="28100">
                  <c:v>-29.149999999999991</c:v>
                </c:pt>
                <c:pt idx="28101">
                  <c:v>-29.147999999999996</c:v>
                </c:pt>
                <c:pt idx="28102">
                  <c:v>-29.145999999999994</c:v>
                </c:pt>
                <c:pt idx="28103">
                  <c:v>-29.143999999999991</c:v>
                </c:pt>
                <c:pt idx="28104">
                  <c:v>-29.141999999999996</c:v>
                </c:pt>
                <c:pt idx="28105">
                  <c:v>-29.139999999999993</c:v>
                </c:pt>
                <c:pt idx="28106">
                  <c:v>-29.137999999999991</c:v>
                </c:pt>
                <c:pt idx="28107">
                  <c:v>-29.135999999999996</c:v>
                </c:pt>
                <c:pt idx="28108">
                  <c:v>-29.133999999999993</c:v>
                </c:pt>
                <c:pt idx="28109">
                  <c:v>-29.131999999999991</c:v>
                </c:pt>
                <c:pt idx="28110">
                  <c:v>-29.129999999999995</c:v>
                </c:pt>
                <c:pt idx="28111">
                  <c:v>-29.127999999999993</c:v>
                </c:pt>
                <c:pt idx="28112">
                  <c:v>-29.125999999999998</c:v>
                </c:pt>
                <c:pt idx="28113">
                  <c:v>-29.123999999999995</c:v>
                </c:pt>
                <c:pt idx="28114">
                  <c:v>-29.121999999999993</c:v>
                </c:pt>
                <c:pt idx="28115">
                  <c:v>-29.119999999999997</c:v>
                </c:pt>
                <c:pt idx="28116">
                  <c:v>-29.117999999999995</c:v>
                </c:pt>
                <c:pt idx="28117">
                  <c:v>-29.115999999999993</c:v>
                </c:pt>
                <c:pt idx="28118">
                  <c:v>-29.113999999999997</c:v>
                </c:pt>
                <c:pt idx="28119">
                  <c:v>-29.111999999999995</c:v>
                </c:pt>
                <c:pt idx="28120">
                  <c:v>-29.109999999999992</c:v>
                </c:pt>
                <c:pt idx="28121">
                  <c:v>-29.107999999999997</c:v>
                </c:pt>
                <c:pt idx="28122">
                  <c:v>-29.105999999999995</c:v>
                </c:pt>
                <c:pt idx="28123">
                  <c:v>-29.103999999999992</c:v>
                </c:pt>
                <c:pt idx="28124">
                  <c:v>-29.101999999999997</c:v>
                </c:pt>
                <c:pt idx="28125">
                  <c:v>-29.099999999999994</c:v>
                </c:pt>
                <c:pt idx="28126">
                  <c:v>-29.097999999999992</c:v>
                </c:pt>
                <c:pt idx="28127">
                  <c:v>-29.095999999999997</c:v>
                </c:pt>
                <c:pt idx="28128">
                  <c:v>-29.093999999999994</c:v>
                </c:pt>
                <c:pt idx="28129">
                  <c:v>-29.091999999999992</c:v>
                </c:pt>
                <c:pt idx="28130">
                  <c:v>-29.089999999999996</c:v>
                </c:pt>
                <c:pt idx="28131">
                  <c:v>-29.087999999999994</c:v>
                </c:pt>
                <c:pt idx="28132">
                  <c:v>-29.085999999999991</c:v>
                </c:pt>
                <c:pt idx="28133">
                  <c:v>-29.083999999999996</c:v>
                </c:pt>
                <c:pt idx="28134">
                  <c:v>-29.081999999999994</c:v>
                </c:pt>
                <c:pt idx="28135">
                  <c:v>-29.079999999999991</c:v>
                </c:pt>
                <c:pt idx="28136">
                  <c:v>-29.077999999999996</c:v>
                </c:pt>
                <c:pt idx="28137">
                  <c:v>-29.075999999999993</c:v>
                </c:pt>
                <c:pt idx="28138">
                  <c:v>-29.073999999999991</c:v>
                </c:pt>
                <c:pt idx="28139">
                  <c:v>-29.071999999999996</c:v>
                </c:pt>
                <c:pt idx="28140">
                  <c:v>-29.069999999999993</c:v>
                </c:pt>
                <c:pt idx="28141">
                  <c:v>-29.067999999999998</c:v>
                </c:pt>
                <c:pt idx="28142">
                  <c:v>-29.065999999999995</c:v>
                </c:pt>
                <c:pt idx="28143">
                  <c:v>-29.063999999999993</c:v>
                </c:pt>
                <c:pt idx="28144">
                  <c:v>-29.061999999999998</c:v>
                </c:pt>
                <c:pt idx="28145">
                  <c:v>-29.059999999999995</c:v>
                </c:pt>
                <c:pt idx="28146">
                  <c:v>-29.057999999999993</c:v>
                </c:pt>
                <c:pt idx="28147">
                  <c:v>-29.055999999999997</c:v>
                </c:pt>
                <c:pt idx="28148">
                  <c:v>-29.053999999999995</c:v>
                </c:pt>
                <c:pt idx="28149">
                  <c:v>-29.051999999999992</c:v>
                </c:pt>
                <c:pt idx="28150">
                  <c:v>-29.049999999999997</c:v>
                </c:pt>
                <c:pt idx="28151">
                  <c:v>-29.047999999999995</c:v>
                </c:pt>
                <c:pt idx="28152">
                  <c:v>-29.045999999999992</c:v>
                </c:pt>
                <c:pt idx="28153">
                  <c:v>-29.043999999999997</c:v>
                </c:pt>
                <c:pt idx="28154">
                  <c:v>-29.041999999999994</c:v>
                </c:pt>
                <c:pt idx="28155">
                  <c:v>-29.039999999999992</c:v>
                </c:pt>
                <c:pt idx="28156">
                  <c:v>-29.037999999999997</c:v>
                </c:pt>
                <c:pt idx="28157">
                  <c:v>-29.035999999999994</c:v>
                </c:pt>
                <c:pt idx="28158">
                  <c:v>-29.033999999999992</c:v>
                </c:pt>
                <c:pt idx="28159">
                  <c:v>-29.031999999999996</c:v>
                </c:pt>
                <c:pt idx="28160">
                  <c:v>-29.029999999999994</c:v>
                </c:pt>
                <c:pt idx="28161">
                  <c:v>-29.027999999999992</c:v>
                </c:pt>
                <c:pt idx="28162">
                  <c:v>-29.025999999999996</c:v>
                </c:pt>
                <c:pt idx="28163">
                  <c:v>-29.023999999999994</c:v>
                </c:pt>
                <c:pt idx="28164">
                  <c:v>-29.021999999999991</c:v>
                </c:pt>
                <c:pt idx="28165">
                  <c:v>-29.019999999999996</c:v>
                </c:pt>
                <c:pt idx="28166">
                  <c:v>-29.017999999999994</c:v>
                </c:pt>
                <c:pt idx="28167">
                  <c:v>-29.015999999999991</c:v>
                </c:pt>
                <c:pt idx="28168">
                  <c:v>-29.013999999999996</c:v>
                </c:pt>
                <c:pt idx="28169">
                  <c:v>-29.011999999999993</c:v>
                </c:pt>
                <c:pt idx="28170">
                  <c:v>-29.009999999999991</c:v>
                </c:pt>
                <c:pt idx="28171">
                  <c:v>-29.007999999999996</c:v>
                </c:pt>
                <c:pt idx="28172">
                  <c:v>-29.005999999999993</c:v>
                </c:pt>
                <c:pt idx="28173">
                  <c:v>-29.003999999999998</c:v>
                </c:pt>
                <c:pt idx="28174">
                  <c:v>-29.001999999999995</c:v>
                </c:pt>
                <c:pt idx="28175">
                  <c:v>-28.999999999999993</c:v>
                </c:pt>
                <c:pt idx="28176">
                  <c:v>-28.997999999999998</c:v>
                </c:pt>
                <c:pt idx="28177">
                  <c:v>-28.995999999999995</c:v>
                </c:pt>
                <c:pt idx="28178">
                  <c:v>-28.993999999999993</c:v>
                </c:pt>
                <c:pt idx="28179">
                  <c:v>-28.991999999999997</c:v>
                </c:pt>
                <c:pt idx="28180">
                  <c:v>-28.989999999999995</c:v>
                </c:pt>
                <c:pt idx="28181">
                  <c:v>-28.987999999999992</c:v>
                </c:pt>
                <c:pt idx="28182">
                  <c:v>-28.985999999999997</c:v>
                </c:pt>
                <c:pt idx="28183">
                  <c:v>-28.983999999999995</c:v>
                </c:pt>
                <c:pt idx="28184">
                  <c:v>-28.981999999999992</c:v>
                </c:pt>
                <c:pt idx="28185">
                  <c:v>-28.979999999999997</c:v>
                </c:pt>
                <c:pt idx="28186">
                  <c:v>-28.977999999999994</c:v>
                </c:pt>
                <c:pt idx="28187">
                  <c:v>-28.975999999999992</c:v>
                </c:pt>
                <c:pt idx="28188">
                  <c:v>-28.973999999999997</c:v>
                </c:pt>
                <c:pt idx="28189">
                  <c:v>-28.971999999999994</c:v>
                </c:pt>
                <c:pt idx="28190">
                  <c:v>-28.969999999999992</c:v>
                </c:pt>
                <c:pt idx="28191">
                  <c:v>-28.967999999999996</c:v>
                </c:pt>
                <c:pt idx="28192">
                  <c:v>-28.965999999999994</c:v>
                </c:pt>
                <c:pt idx="28193">
                  <c:v>-28.963999999999992</c:v>
                </c:pt>
                <c:pt idx="28194">
                  <c:v>-28.961999999999996</c:v>
                </c:pt>
                <c:pt idx="28195">
                  <c:v>-28.959999999999994</c:v>
                </c:pt>
                <c:pt idx="28196">
                  <c:v>-28.957999999999991</c:v>
                </c:pt>
                <c:pt idx="28197">
                  <c:v>-28.955999999999996</c:v>
                </c:pt>
                <c:pt idx="28198">
                  <c:v>-28.953999999999994</c:v>
                </c:pt>
                <c:pt idx="28199">
                  <c:v>-28.951999999999991</c:v>
                </c:pt>
                <c:pt idx="28200">
                  <c:v>-28.949999999999996</c:v>
                </c:pt>
                <c:pt idx="28201">
                  <c:v>-28.947999999999993</c:v>
                </c:pt>
                <c:pt idx="28202">
                  <c:v>-28.945999999999991</c:v>
                </c:pt>
                <c:pt idx="28203">
                  <c:v>-28.943999999999996</c:v>
                </c:pt>
                <c:pt idx="28204">
                  <c:v>-28.941999999999993</c:v>
                </c:pt>
                <c:pt idx="28205">
                  <c:v>-28.939999999999998</c:v>
                </c:pt>
                <c:pt idx="28206">
                  <c:v>-28.937999999999995</c:v>
                </c:pt>
                <c:pt idx="28207">
                  <c:v>-28.935999999999993</c:v>
                </c:pt>
                <c:pt idx="28208">
                  <c:v>-28.933999999999997</c:v>
                </c:pt>
                <c:pt idx="28209">
                  <c:v>-28.931999999999995</c:v>
                </c:pt>
                <c:pt idx="28210">
                  <c:v>-28.929999999999993</c:v>
                </c:pt>
                <c:pt idx="28211">
                  <c:v>-28.927999999999997</c:v>
                </c:pt>
                <c:pt idx="28212">
                  <c:v>-28.925999999999995</c:v>
                </c:pt>
                <c:pt idx="28213">
                  <c:v>-28.923999999999992</c:v>
                </c:pt>
                <c:pt idx="28214">
                  <c:v>-28.921999999999997</c:v>
                </c:pt>
                <c:pt idx="28215">
                  <c:v>-28.919999999999995</c:v>
                </c:pt>
                <c:pt idx="28216">
                  <c:v>-28.917999999999992</c:v>
                </c:pt>
                <c:pt idx="28217">
                  <c:v>-28.915999999999997</c:v>
                </c:pt>
                <c:pt idx="28218">
                  <c:v>-28.913999999999994</c:v>
                </c:pt>
                <c:pt idx="28219">
                  <c:v>-28.911999999999992</c:v>
                </c:pt>
                <c:pt idx="28220">
                  <c:v>-28.909999999999997</c:v>
                </c:pt>
                <c:pt idx="28221">
                  <c:v>-28.907999999999994</c:v>
                </c:pt>
                <c:pt idx="28222">
                  <c:v>-28.905999999999992</c:v>
                </c:pt>
                <c:pt idx="28223">
                  <c:v>-28.903999999999996</c:v>
                </c:pt>
                <c:pt idx="28224">
                  <c:v>-28.901999999999994</c:v>
                </c:pt>
                <c:pt idx="28225">
                  <c:v>-28.899999999999991</c:v>
                </c:pt>
                <c:pt idx="28226">
                  <c:v>-28.897999999999996</c:v>
                </c:pt>
                <c:pt idx="28227">
                  <c:v>-28.895999999999994</c:v>
                </c:pt>
                <c:pt idx="28228">
                  <c:v>-28.893999999999991</c:v>
                </c:pt>
                <c:pt idx="28229">
                  <c:v>-28.891999999999996</c:v>
                </c:pt>
                <c:pt idx="28230">
                  <c:v>-28.889999999999993</c:v>
                </c:pt>
                <c:pt idx="28231">
                  <c:v>-28.887999999999991</c:v>
                </c:pt>
                <c:pt idx="28232">
                  <c:v>-28.885999999999996</c:v>
                </c:pt>
                <c:pt idx="28233">
                  <c:v>-28.883999999999993</c:v>
                </c:pt>
                <c:pt idx="28234">
                  <c:v>-28.881999999999991</c:v>
                </c:pt>
                <c:pt idx="28235">
                  <c:v>-28.879999999999995</c:v>
                </c:pt>
                <c:pt idx="28236">
                  <c:v>-28.877999999999993</c:v>
                </c:pt>
                <c:pt idx="28237">
                  <c:v>-28.875999999999998</c:v>
                </c:pt>
                <c:pt idx="28238">
                  <c:v>-28.873999999999995</c:v>
                </c:pt>
                <c:pt idx="28239">
                  <c:v>-28.871999999999993</c:v>
                </c:pt>
                <c:pt idx="28240">
                  <c:v>-28.869999999999997</c:v>
                </c:pt>
                <c:pt idx="28241">
                  <c:v>-28.867999999999995</c:v>
                </c:pt>
                <c:pt idx="28242">
                  <c:v>-28.865999999999993</c:v>
                </c:pt>
                <c:pt idx="28243">
                  <c:v>-28.863999999999997</c:v>
                </c:pt>
                <c:pt idx="28244">
                  <c:v>-28.861999999999995</c:v>
                </c:pt>
                <c:pt idx="28245">
                  <c:v>-28.859999999999992</c:v>
                </c:pt>
                <c:pt idx="28246">
                  <c:v>-28.857999999999997</c:v>
                </c:pt>
                <c:pt idx="28247">
                  <c:v>-28.855999999999995</c:v>
                </c:pt>
                <c:pt idx="28248">
                  <c:v>-28.853999999999992</c:v>
                </c:pt>
                <c:pt idx="28249">
                  <c:v>-28.851999999999997</c:v>
                </c:pt>
                <c:pt idx="28250">
                  <c:v>-28.849999999999994</c:v>
                </c:pt>
                <c:pt idx="28251">
                  <c:v>-28.847999999999992</c:v>
                </c:pt>
                <c:pt idx="28252">
                  <c:v>-28.845999999999997</c:v>
                </c:pt>
                <c:pt idx="28253">
                  <c:v>-28.843999999999994</c:v>
                </c:pt>
                <c:pt idx="28254">
                  <c:v>-28.841999999999992</c:v>
                </c:pt>
                <c:pt idx="28255">
                  <c:v>-28.839999999999996</c:v>
                </c:pt>
                <c:pt idx="28256">
                  <c:v>-28.837999999999994</c:v>
                </c:pt>
                <c:pt idx="28257">
                  <c:v>-28.835999999999991</c:v>
                </c:pt>
                <c:pt idx="28258">
                  <c:v>-28.833999999999996</c:v>
                </c:pt>
                <c:pt idx="28259">
                  <c:v>-28.831999999999994</c:v>
                </c:pt>
                <c:pt idx="28260">
                  <c:v>-28.829999999999991</c:v>
                </c:pt>
                <c:pt idx="28261">
                  <c:v>-28.827999999999996</c:v>
                </c:pt>
                <c:pt idx="28262">
                  <c:v>-28.825999999999993</c:v>
                </c:pt>
                <c:pt idx="28263">
                  <c:v>-28.823999999999991</c:v>
                </c:pt>
                <c:pt idx="28264">
                  <c:v>-28.821999999999996</c:v>
                </c:pt>
                <c:pt idx="28265">
                  <c:v>-28.819999999999993</c:v>
                </c:pt>
                <c:pt idx="28266">
                  <c:v>-28.817999999999998</c:v>
                </c:pt>
                <c:pt idx="28267">
                  <c:v>-28.815999999999995</c:v>
                </c:pt>
                <c:pt idx="28268">
                  <c:v>-28.813999999999993</c:v>
                </c:pt>
                <c:pt idx="28269">
                  <c:v>-28.811999999999998</c:v>
                </c:pt>
                <c:pt idx="28270">
                  <c:v>-28.809999999999995</c:v>
                </c:pt>
                <c:pt idx="28271">
                  <c:v>-28.807999999999993</c:v>
                </c:pt>
                <c:pt idx="28272">
                  <c:v>-28.805999999999997</c:v>
                </c:pt>
                <c:pt idx="28273">
                  <c:v>-28.803999999999995</c:v>
                </c:pt>
                <c:pt idx="28274">
                  <c:v>-28.801999999999992</c:v>
                </c:pt>
                <c:pt idx="28275">
                  <c:v>-28.799999999999997</c:v>
                </c:pt>
                <c:pt idx="28276">
                  <c:v>-28.797999999999995</c:v>
                </c:pt>
                <c:pt idx="28277">
                  <c:v>-28.795999999999992</c:v>
                </c:pt>
                <c:pt idx="28278">
                  <c:v>-28.793999999999997</c:v>
                </c:pt>
                <c:pt idx="28279">
                  <c:v>-28.791999999999994</c:v>
                </c:pt>
                <c:pt idx="28280">
                  <c:v>-28.789999999999992</c:v>
                </c:pt>
                <c:pt idx="28281">
                  <c:v>-28.787999999999997</c:v>
                </c:pt>
                <c:pt idx="28282">
                  <c:v>-28.785999999999994</c:v>
                </c:pt>
                <c:pt idx="28283">
                  <c:v>-28.783999999999992</c:v>
                </c:pt>
                <c:pt idx="28284">
                  <c:v>-28.781999999999996</c:v>
                </c:pt>
                <c:pt idx="28285">
                  <c:v>-28.779999999999994</c:v>
                </c:pt>
                <c:pt idx="28286">
                  <c:v>-28.777999999999992</c:v>
                </c:pt>
                <c:pt idx="28287">
                  <c:v>-28.775999999999996</c:v>
                </c:pt>
                <c:pt idx="28288">
                  <c:v>-28.773999999999994</c:v>
                </c:pt>
                <c:pt idx="28289">
                  <c:v>-28.771999999999991</c:v>
                </c:pt>
                <c:pt idx="28290">
                  <c:v>-28.769999999999996</c:v>
                </c:pt>
                <c:pt idx="28291">
                  <c:v>-28.767999999999994</c:v>
                </c:pt>
                <c:pt idx="28292">
                  <c:v>-28.765999999999991</c:v>
                </c:pt>
                <c:pt idx="28293">
                  <c:v>-28.763999999999996</c:v>
                </c:pt>
                <c:pt idx="28294">
                  <c:v>-28.761999999999993</c:v>
                </c:pt>
                <c:pt idx="28295">
                  <c:v>-28.759999999999991</c:v>
                </c:pt>
                <c:pt idx="28296">
                  <c:v>-28.757999999999996</c:v>
                </c:pt>
                <c:pt idx="28297">
                  <c:v>-28.755999999999993</c:v>
                </c:pt>
                <c:pt idx="28298">
                  <c:v>-28.753999999999998</c:v>
                </c:pt>
                <c:pt idx="28299">
                  <c:v>-28.751999999999995</c:v>
                </c:pt>
                <c:pt idx="28300">
                  <c:v>-28.749999999999993</c:v>
                </c:pt>
                <c:pt idx="28301">
                  <c:v>-28.747999999999998</c:v>
                </c:pt>
                <c:pt idx="28302">
                  <c:v>-28.745999999999995</c:v>
                </c:pt>
                <c:pt idx="28303">
                  <c:v>-28.743999999999993</c:v>
                </c:pt>
                <c:pt idx="28304">
                  <c:v>-28.741999999999997</c:v>
                </c:pt>
                <c:pt idx="28305">
                  <c:v>-28.739999999999995</c:v>
                </c:pt>
                <c:pt idx="28306">
                  <c:v>-28.737999999999992</c:v>
                </c:pt>
                <c:pt idx="28307">
                  <c:v>-28.735999999999997</c:v>
                </c:pt>
                <c:pt idx="28308">
                  <c:v>-28.733999999999995</c:v>
                </c:pt>
                <c:pt idx="28309">
                  <c:v>-28.731999999999992</c:v>
                </c:pt>
                <c:pt idx="28310">
                  <c:v>-28.729999999999997</c:v>
                </c:pt>
                <c:pt idx="28311">
                  <c:v>-28.727999999999994</c:v>
                </c:pt>
                <c:pt idx="28312">
                  <c:v>-28.725999999999992</c:v>
                </c:pt>
                <c:pt idx="28313">
                  <c:v>-28.723999999999997</c:v>
                </c:pt>
                <c:pt idx="28314">
                  <c:v>-28.721999999999994</c:v>
                </c:pt>
                <c:pt idx="28315">
                  <c:v>-28.719999999999992</c:v>
                </c:pt>
                <c:pt idx="28316">
                  <c:v>-28.717999999999996</c:v>
                </c:pt>
                <c:pt idx="28317">
                  <c:v>-28.715999999999994</c:v>
                </c:pt>
                <c:pt idx="28318">
                  <c:v>-28.713999999999992</c:v>
                </c:pt>
                <c:pt idx="28319">
                  <c:v>-28.711999999999996</c:v>
                </c:pt>
                <c:pt idx="28320">
                  <c:v>-28.709999999999994</c:v>
                </c:pt>
                <c:pt idx="28321">
                  <c:v>-28.707999999999991</c:v>
                </c:pt>
                <c:pt idx="28322">
                  <c:v>-28.705999999999996</c:v>
                </c:pt>
                <c:pt idx="28323">
                  <c:v>-28.703999999999994</c:v>
                </c:pt>
                <c:pt idx="28324">
                  <c:v>-28.701999999999991</c:v>
                </c:pt>
                <c:pt idx="28325">
                  <c:v>-28.699999999999996</c:v>
                </c:pt>
                <c:pt idx="28326">
                  <c:v>-28.697999999999993</c:v>
                </c:pt>
                <c:pt idx="28327">
                  <c:v>-28.695999999999991</c:v>
                </c:pt>
                <c:pt idx="28328">
                  <c:v>-28.693999999999996</c:v>
                </c:pt>
                <c:pt idx="28329">
                  <c:v>-28.691999999999993</c:v>
                </c:pt>
                <c:pt idx="28330">
                  <c:v>-28.689999999999998</c:v>
                </c:pt>
                <c:pt idx="28331">
                  <c:v>-28.687999999999995</c:v>
                </c:pt>
                <c:pt idx="28332">
                  <c:v>-28.685999999999993</c:v>
                </c:pt>
                <c:pt idx="28333">
                  <c:v>-28.683999999999997</c:v>
                </c:pt>
                <c:pt idx="28334">
                  <c:v>-28.681999999999995</c:v>
                </c:pt>
                <c:pt idx="28335">
                  <c:v>-28.679999999999993</c:v>
                </c:pt>
                <c:pt idx="28336">
                  <c:v>-28.677999999999997</c:v>
                </c:pt>
                <c:pt idx="28337">
                  <c:v>-28.675999999999995</c:v>
                </c:pt>
                <c:pt idx="28338">
                  <c:v>-28.673999999999992</c:v>
                </c:pt>
                <c:pt idx="28339">
                  <c:v>-28.671999999999997</c:v>
                </c:pt>
                <c:pt idx="28340">
                  <c:v>-28.669999999999995</c:v>
                </c:pt>
                <c:pt idx="28341">
                  <c:v>-28.667999999999992</c:v>
                </c:pt>
                <c:pt idx="28342">
                  <c:v>-28.665999999999997</c:v>
                </c:pt>
                <c:pt idx="28343">
                  <c:v>-28.663999999999994</c:v>
                </c:pt>
                <c:pt idx="28344">
                  <c:v>-28.661999999999992</c:v>
                </c:pt>
                <c:pt idx="28345">
                  <c:v>-28.659999999999997</c:v>
                </c:pt>
                <c:pt idx="28346">
                  <c:v>-28.657999999999994</c:v>
                </c:pt>
                <c:pt idx="28347">
                  <c:v>-28.655999999999992</c:v>
                </c:pt>
                <c:pt idx="28348">
                  <c:v>-28.653999999999996</c:v>
                </c:pt>
                <c:pt idx="28349">
                  <c:v>-28.651999999999994</c:v>
                </c:pt>
                <c:pt idx="28350">
                  <c:v>-28.649999999999991</c:v>
                </c:pt>
                <c:pt idx="28351">
                  <c:v>-28.647999999999996</c:v>
                </c:pt>
                <c:pt idx="28352">
                  <c:v>-28.645999999999994</c:v>
                </c:pt>
                <c:pt idx="28353">
                  <c:v>-28.643999999999991</c:v>
                </c:pt>
                <c:pt idx="28354">
                  <c:v>-28.641999999999996</c:v>
                </c:pt>
                <c:pt idx="28355">
                  <c:v>-28.639999999999993</c:v>
                </c:pt>
                <c:pt idx="28356">
                  <c:v>-28.637999999999991</c:v>
                </c:pt>
                <c:pt idx="28357">
                  <c:v>-28.635999999999996</c:v>
                </c:pt>
                <c:pt idx="28358">
                  <c:v>-28.633999999999993</c:v>
                </c:pt>
                <c:pt idx="28359">
                  <c:v>-28.631999999999991</c:v>
                </c:pt>
                <c:pt idx="28360">
                  <c:v>-28.629999999999995</c:v>
                </c:pt>
                <c:pt idx="28361">
                  <c:v>-28.627999999999993</c:v>
                </c:pt>
                <c:pt idx="28362">
                  <c:v>-28.625999999999998</c:v>
                </c:pt>
                <c:pt idx="28363">
                  <c:v>-28.623999999999995</c:v>
                </c:pt>
                <c:pt idx="28364">
                  <c:v>-28.621999999999993</c:v>
                </c:pt>
                <c:pt idx="28365">
                  <c:v>-28.619999999999997</c:v>
                </c:pt>
                <c:pt idx="28366">
                  <c:v>-28.617999999999995</c:v>
                </c:pt>
                <c:pt idx="28367">
                  <c:v>-28.615999999999993</c:v>
                </c:pt>
                <c:pt idx="28368">
                  <c:v>-28.613999999999997</c:v>
                </c:pt>
                <c:pt idx="28369">
                  <c:v>-28.611999999999995</c:v>
                </c:pt>
                <c:pt idx="28370">
                  <c:v>-28.609999999999992</c:v>
                </c:pt>
                <c:pt idx="28371">
                  <c:v>-28.607999999999997</c:v>
                </c:pt>
                <c:pt idx="28372">
                  <c:v>-28.605999999999995</c:v>
                </c:pt>
                <c:pt idx="28373">
                  <c:v>-28.603999999999992</c:v>
                </c:pt>
                <c:pt idx="28374">
                  <c:v>-28.601999999999997</c:v>
                </c:pt>
                <c:pt idx="28375">
                  <c:v>-28.599999999999994</c:v>
                </c:pt>
                <c:pt idx="28376">
                  <c:v>-28.597999999999992</c:v>
                </c:pt>
                <c:pt idx="28377">
                  <c:v>-28.595999999999997</c:v>
                </c:pt>
                <c:pt idx="28378">
                  <c:v>-28.593999999999994</c:v>
                </c:pt>
                <c:pt idx="28379">
                  <c:v>-28.591999999999992</c:v>
                </c:pt>
                <c:pt idx="28380">
                  <c:v>-28.589999999999996</c:v>
                </c:pt>
                <c:pt idx="28381">
                  <c:v>-28.587999999999994</c:v>
                </c:pt>
                <c:pt idx="28382">
                  <c:v>-28.585999999999991</c:v>
                </c:pt>
                <c:pt idx="28383">
                  <c:v>-28.583999999999996</c:v>
                </c:pt>
                <c:pt idx="28384">
                  <c:v>-28.581999999999994</c:v>
                </c:pt>
                <c:pt idx="28385">
                  <c:v>-28.579999999999991</c:v>
                </c:pt>
                <c:pt idx="28386">
                  <c:v>-28.577999999999996</c:v>
                </c:pt>
                <c:pt idx="28387">
                  <c:v>-28.575999999999993</c:v>
                </c:pt>
                <c:pt idx="28388">
                  <c:v>-28.573999999999991</c:v>
                </c:pt>
                <c:pt idx="28389">
                  <c:v>-28.571999999999996</c:v>
                </c:pt>
                <c:pt idx="28390">
                  <c:v>-28.569999999999993</c:v>
                </c:pt>
                <c:pt idx="28391">
                  <c:v>-28.567999999999998</c:v>
                </c:pt>
                <c:pt idx="28392">
                  <c:v>-28.565999999999995</c:v>
                </c:pt>
                <c:pt idx="28393">
                  <c:v>-28.563999999999993</c:v>
                </c:pt>
                <c:pt idx="28394">
                  <c:v>-28.561999999999998</c:v>
                </c:pt>
                <c:pt idx="28395">
                  <c:v>-28.559999999999995</c:v>
                </c:pt>
                <c:pt idx="28396">
                  <c:v>-28.557999999999993</c:v>
                </c:pt>
                <c:pt idx="28397">
                  <c:v>-28.555999999999997</c:v>
                </c:pt>
                <c:pt idx="28398">
                  <c:v>-28.553999999999995</c:v>
                </c:pt>
                <c:pt idx="28399">
                  <c:v>-28.551999999999992</c:v>
                </c:pt>
                <c:pt idx="28400">
                  <c:v>-28.549999999999997</c:v>
                </c:pt>
                <c:pt idx="28401">
                  <c:v>-28.547999999999995</c:v>
                </c:pt>
                <c:pt idx="28402">
                  <c:v>-28.545999999999992</c:v>
                </c:pt>
                <c:pt idx="28403">
                  <c:v>-28.543999999999997</c:v>
                </c:pt>
                <c:pt idx="28404">
                  <c:v>-28.541999999999994</c:v>
                </c:pt>
                <c:pt idx="28405">
                  <c:v>-28.539999999999992</c:v>
                </c:pt>
                <c:pt idx="28406">
                  <c:v>-28.537999999999997</c:v>
                </c:pt>
                <c:pt idx="28407">
                  <c:v>-28.535999999999994</c:v>
                </c:pt>
                <c:pt idx="28408">
                  <c:v>-28.533999999999992</c:v>
                </c:pt>
                <c:pt idx="28409">
                  <c:v>-28.531999999999996</c:v>
                </c:pt>
                <c:pt idx="28410">
                  <c:v>-28.529999999999994</c:v>
                </c:pt>
                <c:pt idx="28411">
                  <c:v>-28.527999999999992</c:v>
                </c:pt>
                <c:pt idx="28412">
                  <c:v>-28.525999999999996</c:v>
                </c:pt>
                <c:pt idx="28413">
                  <c:v>-28.523999999999994</c:v>
                </c:pt>
                <c:pt idx="28414">
                  <c:v>-28.521999999999991</c:v>
                </c:pt>
                <c:pt idx="28415">
                  <c:v>-28.519999999999996</c:v>
                </c:pt>
                <c:pt idx="28416">
                  <c:v>-28.517999999999994</c:v>
                </c:pt>
                <c:pt idx="28417">
                  <c:v>-28.515999999999991</c:v>
                </c:pt>
                <c:pt idx="28418">
                  <c:v>-28.513999999999996</c:v>
                </c:pt>
                <c:pt idx="28419">
                  <c:v>-28.511999999999993</c:v>
                </c:pt>
                <c:pt idx="28420">
                  <c:v>-28.509999999999991</c:v>
                </c:pt>
                <c:pt idx="28421">
                  <c:v>-28.507999999999996</c:v>
                </c:pt>
                <c:pt idx="28422">
                  <c:v>-28.505999999999993</c:v>
                </c:pt>
                <c:pt idx="28423">
                  <c:v>-28.503999999999998</c:v>
                </c:pt>
                <c:pt idx="28424">
                  <c:v>-28.501999999999995</c:v>
                </c:pt>
                <c:pt idx="28425">
                  <c:v>-28.499999999999993</c:v>
                </c:pt>
                <c:pt idx="28426">
                  <c:v>-28.497999999999998</c:v>
                </c:pt>
                <c:pt idx="28427">
                  <c:v>-28.495999999999995</c:v>
                </c:pt>
                <c:pt idx="28428">
                  <c:v>-28.493999999999993</c:v>
                </c:pt>
                <c:pt idx="28429">
                  <c:v>-28.491999999999997</c:v>
                </c:pt>
                <c:pt idx="28430">
                  <c:v>-28.489999999999995</c:v>
                </c:pt>
                <c:pt idx="28431">
                  <c:v>-28.487999999999992</c:v>
                </c:pt>
                <c:pt idx="28432">
                  <c:v>-28.485999999999997</c:v>
                </c:pt>
                <c:pt idx="28433">
                  <c:v>-28.483999999999995</c:v>
                </c:pt>
                <c:pt idx="28434">
                  <c:v>-28.481999999999992</c:v>
                </c:pt>
                <c:pt idx="28435">
                  <c:v>-28.479999999999997</c:v>
                </c:pt>
                <c:pt idx="28436">
                  <c:v>-28.477999999999994</c:v>
                </c:pt>
                <c:pt idx="28437">
                  <c:v>-28.475999999999992</c:v>
                </c:pt>
                <c:pt idx="28438">
                  <c:v>-28.473999999999997</c:v>
                </c:pt>
                <c:pt idx="28439">
                  <c:v>-28.471999999999994</c:v>
                </c:pt>
                <c:pt idx="28440">
                  <c:v>-28.469999999999992</c:v>
                </c:pt>
                <c:pt idx="28441">
                  <c:v>-28.467999999999996</c:v>
                </c:pt>
                <c:pt idx="28442">
                  <c:v>-28.465999999999994</c:v>
                </c:pt>
                <c:pt idx="28443">
                  <c:v>-28.463999999999992</c:v>
                </c:pt>
                <c:pt idx="28444">
                  <c:v>-28.461999999999996</c:v>
                </c:pt>
                <c:pt idx="28445">
                  <c:v>-28.459999999999994</c:v>
                </c:pt>
                <c:pt idx="28446">
                  <c:v>-28.457999999999991</c:v>
                </c:pt>
                <c:pt idx="28447">
                  <c:v>-28.455999999999996</c:v>
                </c:pt>
                <c:pt idx="28448">
                  <c:v>-28.453999999999994</c:v>
                </c:pt>
                <c:pt idx="28449">
                  <c:v>-28.451999999999991</c:v>
                </c:pt>
                <c:pt idx="28450">
                  <c:v>-28.449999999999996</c:v>
                </c:pt>
                <c:pt idx="28451">
                  <c:v>-28.447999999999993</c:v>
                </c:pt>
                <c:pt idx="28452">
                  <c:v>-28.445999999999991</c:v>
                </c:pt>
                <c:pt idx="28453">
                  <c:v>-28.443999999999996</c:v>
                </c:pt>
                <c:pt idx="28454">
                  <c:v>-28.441999999999993</c:v>
                </c:pt>
                <c:pt idx="28455">
                  <c:v>-28.439999999999998</c:v>
                </c:pt>
                <c:pt idx="28456">
                  <c:v>-28.437999999999995</c:v>
                </c:pt>
                <c:pt idx="28457">
                  <c:v>-28.435999999999993</c:v>
                </c:pt>
                <c:pt idx="28458">
                  <c:v>-28.433999999999997</c:v>
                </c:pt>
                <c:pt idx="28459">
                  <c:v>-28.431999999999995</c:v>
                </c:pt>
                <c:pt idx="28460">
                  <c:v>-28.429999999999993</c:v>
                </c:pt>
                <c:pt idx="28461">
                  <c:v>-28.427999999999997</c:v>
                </c:pt>
                <c:pt idx="28462">
                  <c:v>-28.425999999999995</c:v>
                </c:pt>
                <c:pt idx="28463">
                  <c:v>-28.423999999999992</c:v>
                </c:pt>
                <c:pt idx="28464">
                  <c:v>-28.421999999999997</c:v>
                </c:pt>
                <c:pt idx="28465">
                  <c:v>-28.419999999999995</c:v>
                </c:pt>
                <c:pt idx="28466">
                  <c:v>-28.417999999999992</c:v>
                </c:pt>
                <c:pt idx="28467">
                  <c:v>-28.415999999999997</c:v>
                </c:pt>
                <c:pt idx="28468">
                  <c:v>-28.413999999999994</c:v>
                </c:pt>
                <c:pt idx="28469">
                  <c:v>-28.411999999999992</c:v>
                </c:pt>
                <c:pt idx="28470">
                  <c:v>-28.409999999999997</c:v>
                </c:pt>
                <c:pt idx="28471">
                  <c:v>-28.407999999999994</c:v>
                </c:pt>
                <c:pt idx="28472">
                  <c:v>-28.405999999999992</c:v>
                </c:pt>
                <c:pt idx="28473">
                  <c:v>-28.403999999999996</c:v>
                </c:pt>
                <c:pt idx="28474">
                  <c:v>-28.401999999999994</c:v>
                </c:pt>
                <c:pt idx="28475">
                  <c:v>-28.399999999999991</c:v>
                </c:pt>
                <c:pt idx="28476">
                  <c:v>-28.397999999999996</c:v>
                </c:pt>
                <c:pt idx="28477">
                  <c:v>-28.395999999999994</c:v>
                </c:pt>
                <c:pt idx="28478">
                  <c:v>-28.393999999999991</c:v>
                </c:pt>
                <c:pt idx="28479">
                  <c:v>-28.391999999999996</c:v>
                </c:pt>
                <c:pt idx="28480">
                  <c:v>-28.389999999999993</c:v>
                </c:pt>
                <c:pt idx="28481">
                  <c:v>-28.387999999999991</c:v>
                </c:pt>
                <c:pt idx="28482">
                  <c:v>-28.385999999999996</c:v>
                </c:pt>
                <c:pt idx="28483">
                  <c:v>-28.383999999999993</c:v>
                </c:pt>
                <c:pt idx="28484">
                  <c:v>-28.381999999999991</c:v>
                </c:pt>
                <c:pt idx="28485">
                  <c:v>-28.379999999999995</c:v>
                </c:pt>
                <c:pt idx="28486">
                  <c:v>-28.377999999999993</c:v>
                </c:pt>
                <c:pt idx="28487">
                  <c:v>-28.375999999999998</c:v>
                </c:pt>
                <c:pt idx="28488">
                  <c:v>-28.373999999999995</c:v>
                </c:pt>
                <c:pt idx="28489">
                  <c:v>-28.371999999999993</c:v>
                </c:pt>
                <c:pt idx="28490">
                  <c:v>-28.369999999999997</c:v>
                </c:pt>
                <c:pt idx="28491">
                  <c:v>-28.367999999999995</c:v>
                </c:pt>
                <c:pt idx="28492">
                  <c:v>-28.365999999999993</c:v>
                </c:pt>
                <c:pt idx="28493">
                  <c:v>-28.363999999999997</c:v>
                </c:pt>
                <c:pt idx="28494">
                  <c:v>-28.361999999999995</c:v>
                </c:pt>
                <c:pt idx="28495">
                  <c:v>-28.359999999999992</c:v>
                </c:pt>
                <c:pt idx="28496">
                  <c:v>-28.357999999999997</c:v>
                </c:pt>
                <c:pt idx="28497">
                  <c:v>-28.355999999999995</c:v>
                </c:pt>
                <c:pt idx="28498">
                  <c:v>-28.353999999999992</c:v>
                </c:pt>
                <c:pt idx="28499">
                  <c:v>-28.351999999999997</c:v>
                </c:pt>
                <c:pt idx="28500">
                  <c:v>-28.349999999999994</c:v>
                </c:pt>
                <c:pt idx="28501">
                  <c:v>-28.347999999999992</c:v>
                </c:pt>
                <c:pt idx="28502">
                  <c:v>-28.345999999999997</c:v>
                </c:pt>
                <c:pt idx="28503">
                  <c:v>-28.343999999999994</c:v>
                </c:pt>
                <c:pt idx="28504">
                  <c:v>-28.341999999999992</c:v>
                </c:pt>
                <c:pt idx="28505">
                  <c:v>-28.339999999999996</c:v>
                </c:pt>
                <c:pt idx="28506">
                  <c:v>-28.337999999999994</c:v>
                </c:pt>
                <c:pt idx="28507">
                  <c:v>-28.335999999999991</c:v>
                </c:pt>
                <c:pt idx="28508">
                  <c:v>-28.333999999999996</c:v>
                </c:pt>
                <c:pt idx="28509">
                  <c:v>-28.331999999999994</c:v>
                </c:pt>
                <c:pt idx="28510">
                  <c:v>-28.329999999999991</c:v>
                </c:pt>
                <c:pt idx="28511">
                  <c:v>-28.327999999999996</c:v>
                </c:pt>
                <c:pt idx="28512">
                  <c:v>-28.325999999999993</c:v>
                </c:pt>
                <c:pt idx="28513">
                  <c:v>-28.323999999999991</c:v>
                </c:pt>
                <c:pt idx="28514">
                  <c:v>-28.321999999999996</c:v>
                </c:pt>
                <c:pt idx="28515">
                  <c:v>-28.319999999999993</c:v>
                </c:pt>
                <c:pt idx="28516">
                  <c:v>-28.317999999999998</c:v>
                </c:pt>
                <c:pt idx="28517">
                  <c:v>-28.315999999999995</c:v>
                </c:pt>
                <c:pt idx="28518">
                  <c:v>-28.313999999999993</c:v>
                </c:pt>
                <c:pt idx="28519">
                  <c:v>-28.311999999999998</c:v>
                </c:pt>
                <c:pt idx="28520">
                  <c:v>-28.309999999999995</c:v>
                </c:pt>
                <c:pt idx="28521">
                  <c:v>-28.307999999999993</c:v>
                </c:pt>
                <c:pt idx="28522">
                  <c:v>-28.305999999999997</c:v>
                </c:pt>
                <c:pt idx="28523">
                  <c:v>-28.303999999999995</c:v>
                </c:pt>
                <c:pt idx="28524">
                  <c:v>-28.301999999999992</c:v>
                </c:pt>
                <c:pt idx="28525">
                  <c:v>-28.299999999999997</c:v>
                </c:pt>
                <c:pt idx="28526">
                  <c:v>-28.297999999999995</c:v>
                </c:pt>
                <c:pt idx="28527">
                  <c:v>-28.295999999999992</c:v>
                </c:pt>
                <c:pt idx="28528">
                  <c:v>-28.293999999999997</c:v>
                </c:pt>
                <c:pt idx="28529">
                  <c:v>-28.291999999999994</c:v>
                </c:pt>
                <c:pt idx="28530">
                  <c:v>-28.289999999999992</c:v>
                </c:pt>
                <c:pt idx="28531">
                  <c:v>-28.287999999999997</c:v>
                </c:pt>
                <c:pt idx="28532">
                  <c:v>-28.285999999999994</c:v>
                </c:pt>
                <c:pt idx="28533">
                  <c:v>-28.283999999999992</c:v>
                </c:pt>
                <c:pt idx="28534">
                  <c:v>-28.281999999999996</c:v>
                </c:pt>
                <c:pt idx="28535">
                  <c:v>-28.279999999999994</c:v>
                </c:pt>
                <c:pt idx="28536">
                  <c:v>-28.277999999999992</c:v>
                </c:pt>
                <c:pt idx="28537">
                  <c:v>-28.275999999999996</c:v>
                </c:pt>
                <c:pt idx="28538">
                  <c:v>-28.273999999999994</c:v>
                </c:pt>
                <c:pt idx="28539">
                  <c:v>-28.271999999999991</c:v>
                </c:pt>
                <c:pt idx="28540">
                  <c:v>-28.269999999999996</c:v>
                </c:pt>
                <c:pt idx="28541">
                  <c:v>-28.267999999999994</c:v>
                </c:pt>
                <c:pt idx="28542">
                  <c:v>-28.265999999999991</c:v>
                </c:pt>
                <c:pt idx="28543">
                  <c:v>-28.263999999999996</c:v>
                </c:pt>
                <c:pt idx="28544">
                  <c:v>-28.261999999999993</c:v>
                </c:pt>
                <c:pt idx="28545">
                  <c:v>-28.259999999999991</c:v>
                </c:pt>
                <c:pt idx="28546">
                  <c:v>-28.257999999999996</c:v>
                </c:pt>
                <c:pt idx="28547">
                  <c:v>-28.255999999999993</c:v>
                </c:pt>
                <c:pt idx="28548">
                  <c:v>-28.253999999999998</c:v>
                </c:pt>
                <c:pt idx="28549">
                  <c:v>-28.251999999999995</c:v>
                </c:pt>
                <c:pt idx="28550">
                  <c:v>-28.249999999999993</c:v>
                </c:pt>
                <c:pt idx="28551">
                  <c:v>-28.247999999999998</c:v>
                </c:pt>
                <c:pt idx="28552">
                  <c:v>-28.245999999999995</c:v>
                </c:pt>
                <c:pt idx="28553">
                  <c:v>-28.243999999999993</c:v>
                </c:pt>
                <c:pt idx="28554">
                  <c:v>-28.241999999999997</c:v>
                </c:pt>
                <c:pt idx="28555">
                  <c:v>-28.239999999999995</c:v>
                </c:pt>
                <c:pt idx="28556">
                  <c:v>-28.237999999999992</c:v>
                </c:pt>
                <c:pt idx="28557">
                  <c:v>-28.235999999999997</c:v>
                </c:pt>
                <c:pt idx="28558">
                  <c:v>-28.233999999999995</c:v>
                </c:pt>
                <c:pt idx="28559">
                  <c:v>-28.231999999999992</c:v>
                </c:pt>
                <c:pt idx="28560">
                  <c:v>-28.229999999999997</c:v>
                </c:pt>
                <c:pt idx="28561">
                  <c:v>-28.227999999999994</c:v>
                </c:pt>
                <c:pt idx="28562">
                  <c:v>-28.225999999999992</c:v>
                </c:pt>
                <c:pt idx="28563">
                  <c:v>-28.223999999999997</c:v>
                </c:pt>
                <c:pt idx="28564">
                  <c:v>-28.221999999999994</c:v>
                </c:pt>
                <c:pt idx="28565">
                  <c:v>-28.219999999999992</c:v>
                </c:pt>
                <c:pt idx="28566">
                  <c:v>-28.217999999999996</c:v>
                </c:pt>
                <c:pt idx="28567">
                  <c:v>-28.215999999999994</c:v>
                </c:pt>
                <c:pt idx="28568">
                  <c:v>-28.213999999999992</c:v>
                </c:pt>
                <c:pt idx="28569">
                  <c:v>-28.211999999999996</c:v>
                </c:pt>
                <c:pt idx="28570">
                  <c:v>-28.209999999999994</c:v>
                </c:pt>
                <c:pt idx="28571">
                  <c:v>-28.207999999999991</c:v>
                </c:pt>
                <c:pt idx="28572">
                  <c:v>-28.205999999999996</c:v>
                </c:pt>
                <c:pt idx="28573">
                  <c:v>-28.203999999999994</c:v>
                </c:pt>
                <c:pt idx="28574">
                  <c:v>-28.201999999999991</c:v>
                </c:pt>
                <c:pt idx="28575">
                  <c:v>-28.199999999999996</c:v>
                </c:pt>
                <c:pt idx="28576">
                  <c:v>-28.197999999999993</c:v>
                </c:pt>
                <c:pt idx="28577">
                  <c:v>-28.195999999999991</c:v>
                </c:pt>
                <c:pt idx="28578">
                  <c:v>-28.193999999999996</c:v>
                </c:pt>
                <c:pt idx="28579">
                  <c:v>-28.191999999999993</c:v>
                </c:pt>
                <c:pt idx="28580">
                  <c:v>-28.189999999999998</c:v>
                </c:pt>
                <c:pt idx="28581">
                  <c:v>-28.187999999999995</c:v>
                </c:pt>
                <c:pt idx="28582">
                  <c:v>-28.185999999999993</c:v>
                </c:pt>
                <c:pt idx="28583">
                  <c:v>-28.183999999999997</c:v>
                </c:pt>
                <c:pt idx="28584">
                  <c:v>-28.181999999999995</c:v>
                </c:pt>
                <c:pt idx="28585">
                  <c:v>-28.179999999999993</c:v>
                </c:pt>
                <c:pt idx="28586">
                  <c:v>-28.177999999999997</c:v>
                </c:pt>
                <c:pt idx="28587">
                  <c:v>-28.175999999999995</c:v>
                </c:pt>
                <c:pt idx="28588">
                  <c:v>-28.173999999999992</c:v>
                </c:pt>
                <c:pt idx="28589">
                  <c:v>-28.171999999999997</c:v>
                </c:pt>
                <c:pt idx="28590">
                  <c:v>-28.169999999999995</c:v>
                </c:pt>
                <c:pt idx="28591">
                  <c:v>-28.167999999999992</c:v>
                </c:pt>
                <c:pt idx="28592">
                  <c:v>-28.165999999999997</c:v>
                </c:pt>
                <c:pt idx="28593">
                  <c:v>-28.163999999999994</c:v>
                </c:pt>
                <c:pt idx="28594">
                  <c:v>-28.161999999999992</c:v>
                </c:pt>
                <c:pt idx="28595">
                  <c:v>-28.159999999999997</c:v>
                </c:pt>
                <c:pt idx="28596">
                  <c:v>-28.157999999999994</c:v>
                </c:pt>
                <c:pt idx="28597">
                  <c:v>-28.155999999999992</c:v>
                </c:pt>
                <c:pt idx="28598">
                  <c:v>-28.153999999999996</c:v>
                </c:pt>
                <c:pt idx="28599">
                  <c:v>-28.151999999999994</c:v>
                </c:pt>
                <c:pt idx="28600">
                  <c:v>-28.149999999999991</c:v>
                </c:pt>
                <c:pt idx="28601">
                  <c:v>-28.147999999999996</c:v>
                </c:pt>
                <c:pt idx="28602">
                  <c:v>-28.145999999999994</c:v>
                </c:pt>
                <c:pt idx="28603">
                  <c:v>-28.143999999999991</c:v>
                </c:pt>
                <c:pt idx="28604">
                  <c:v>-28.141999999999996</c:v>
                </c:pt>
                <c:pt idx="28605">
                  <c:v>-28.139999999999993</c:v>
                </c:pt>
                <c:pt idx="28606">
                  <c:v>-28.137999999999991</c:v>
                </c:pt>
                <c:pt idx="28607">
                  <c:v>-28.135999999999996</c:v>
                </c:pt>
                <c:pt idx="28608">
                  <c:v>-28.133999999999993</c:v>
                </c:pt>
                <c:pt idx="28609">
                  <c:v>-28.131999999999991</c:v>
                </c:pt>
                <c:pt idx="28610">
                  <c:v>-28.129999999999995</c:v>
                </c:pt>
                <c:pt idx="28611">
                  <c:v>-28.127999999999993</c:v>
                </c:pt>
                <c:pt idx="28612">
                  <c:v>-28.125999999999998</c:v>
                </c:pt>
                <c:pt idx="28613">
                  <c:v>-28.123999999999995</c:v>
                </c:pt>
                <c:pt idx="28614">
                  <c:v>-28.121999999999993</c:v>
                </c:pt>
                <c:pt idx="28615">
                  <c:v>-28.119999999999997</c:v>
                </c:pt>
                <c:pt idx="28616">
                  <c:v>-28.117999999999995</c:v>
                </c:pt>
                <c:pt idx="28617">
                  <c:v>-28.115999999999993</c:v>
                </c:pt>
                <c:pt idx="28618">
                  <c:v>-28.113999999999997</c:v>
                </c:pt>
                <c:pt idx="28619">
                  <c:v>-28.111999999999995</c:v>
                </c:pt>
                <c:pt idx="28620">
                  <c:v>-28.109999999999992</c:v>
                </c:pt>
                <c:pt idx="28621">
                  <c:v>-28.107999999999997</c:v>
                </c:pt>
                <c:pt idx="28622">
                  <c:v>-28.105999999999995</c:v>
                </c:pt>
                <c:pt idx="28623">
                  <c:v>-28.103999999999992</c:v>
                </c:pt>
                <c:pt idx="28624">
                  <c:v>-28.101999999999997</c:v>
                </c:pt>
                <c:pt idx="28625">
                  <c:v>-28.099999999999994</c:v>
                </c:pt>
                <c:pt idx="28626">
                  <c:v>-28.097999999999992</c:v>
                </c:pt>
                <c:pt idx="28627">
                  <c:v>-28.095999999999997</c:v>
                </c:pt>
                <c:pt idx="28628">
                  <c:v>-28.093999999999994</c:v>
                </c:pt>
                <c:pt idx="28629">
                  <c:v>-28.091999999999992</c:v>
                </c:pt>
                <c:pt idx="28630">
                  <c:v>-28.089999999999996</c:v>
                </c:pt>
                <c:pt idx="28631">
                  <c:v>-28.087999999999994</c:v>
                </c:pt>
                <c:pt idx="28632">
                  <c:v>-28.085999999999991</c:v>
                </c:pt>
                <c:pt idx="28633">
                  <c:v>-28.083999999999996</c:v>
                </c:pt>
                <c:pt idx="28634">
                  <c:v>-28.081999999999994</c:v>
                </c:pt>
                <c:pt idx="28635">
                  <c:v>-28.079999999999991</c:v>
                </c:pt>
                <c:pt idx="28636">
                  <c:v>-28.077999999999996</c:v>
                </c:pt>
                <c:pt idx="28637">
                  <c:v>-28.075999999999993</c:v>
                </c:pt>
                <c:pt idx="28638">
                  <c:v>-28.073999999999991</c:v>
                </c:pt>
                <c:pt idx="28639">
                  <c:v>-28.071999999999996</c:v>
                </c:pt>
                <c:pt idx="28640">
                  <c:v>-28.069999999999993</c:v>
                </c:pt>
                <c:pt idx="28641">
                  <c:v>-28.067999999999998</c:v>
                </c:pt>
                <c:pt idx="28642">
                  <c:v>-28.065999999999995</c:v>
                </c:pt>
                <c:pt idx="28643">
                  <c:v>-28.063999999999993</c:v>
                </c:pt>
                <c:pt idx="28644">
                  <c:v>-28.061999999999998</c:v>
                </c:pt>
                <c:pt idx="28645">
                  <c:v>-28.059999999999995</c:v>
                </c:pt>
                <c:pt idx="28646">
                  <c:v>-28.057999999999993</c:v>
                </c:pt>
                <c:pt idx="28647">
                  <c:v>-28.055999999999997</c:v>
                </c:pt>
                <c:pt idx="28648">
                  <c:v>-28.053999999999995</c:v>
                </c:pt>
                <c:pt idx="28649">
                  <c:v>-28.051999999999992</c:v>
                </c:pt>
                <c:pt idx="28650">
                  <c:v>-28.049999999999997</c:v>
                </c:pt>
                <c:pt idx="28651">
                  <c:v>-28.047999999999995</c:v>
                </c:pt>
                <c:pt idx="28652">
                  <c:v>-28.045999999999992</c:v>
                </c:pt>
                <c:pt idx="28653">
                  <c:v>-28.043999999999997</c:v>
                </c:pt>
                <c:pt idx="28654">
                  <c:v>-28.041999999999994</c:v>
                </c:pt>
                <c:pt idx="28655">
                  <c:v>-28.039999999999992</c:v>
                </c:pt>
                <c:pt idx="28656">
                  <c:v>-28.037999999999997</c:v>
                </c:pt>
                <c:pt idx="28657">
                  <c:v>-28.035999999999994</c:v>
                </c:pt>
                <c:pt idx="28658">
                  <c:v>-28.033999999999992</c:v>
                </c:pt>
                <c:pt idx="28659">
                  <c:v>-28.031999999999996</c:v>
                </c:pt>
                <c:pt idx="28660">
                  <c:v>-28.029999999999994</c:v>
                </c:pt>
                <c:pt idx="28661">
                  <c:v>-28.027999999999992</c:v>
                </c:pt>
                <c:pt idx="28662">
                  <c:v>-28.025999999999996</c:v>
                </c:pt>
                <c:pt idx="28663">
                  <c:v>-28.023999999999994</c:v>
                </c:pt>
                <c:pt idx="28664">
                  <c:v>-28.021999999999991</c:v>
                </c:pt>
                <c:pt idx="28665">
                  <c:v>-28.019999999999996</c:v>
                </c:pt>
                <c:pt idx="28666">
                  <c:v>-28.017999999999994</c:v>
                </c:pt>
                <c:pt idx="28667">
                  <c:v>-28.015999999999991</c:v>
                </c:pt>
                <c:pt idx="28668">
                  <c:v>-28.013999999999996</c:v>
                </c:pt>
                <c:pt idx="28669">
                  <c:v>-28.011999999999993</c:v>
                </c:pt>
                <c:pt idx="28670">
                  <c:v>-28.009999999999991</c:v>
                </c:pt>
                <c:pt idx="28671">
                  <c:v>-28.007999999999996</c:v>
                </c:pt>
                <c:pt idx="28672">
                  <c:v>-28.005999999999993</c:v>
                </c:pt>
                <c:pt idx="28673">
                  <c:v>-28.003999999999998</c:v>
                </c:pt>
                <c:pt idx="28674">
                  <c:v>-28.001999999999995</c:v>
                </c:pt>
                <c:pt idx="28675">
                  <c:v>-27.999999999999993</c:v>
                </c:pt>
                <c:pt idx="28676">
                  <c:v>-27.997999999999998</c:v>
                </c:pt>
                <c:pt idx="28677">
                  <c:v>-27.995999999999995</c:v>
                </c:pt>
                <c:pt idx="28678">
                  <c:v>-27.993999999999993</c:v>
                </c:pt>
                <c:pt idx="28679">
                  <c:v>-27.991999999999997</c:v>
                </c:pt>
                <c:pt idx="28680">
                  <c:v>-27.989999999999995</c:v>
                </c:pt>
                <c:pt idx="28681">
                  <c:v>-27.987999999999992</c:v>
                </c:pt>
                <c:pt idx="28682">
                  <c:v>-27.985999999999997</c:v>
                </c:pt>
                <c:pt idx="28683">
                  <c:v>-27.983999999999995</c:v>
                </c:pt>
                <c:pt idx="28684">
                  <c:v>-27.981999999999992</c:v>
                </c:pt>
                <c:pt idx="28685">
                  <c:v>-27.979999999999997</c:v>
                </c:pt>
                <c:pt idx="28686">
                  <c:v>-27.977999999999994</c:v>
                </c:pt>
                <c:pt idx="28687">
                  <c:v>-27.975999999999992</c:v>
                </c:pt>
                <c:pt idx="28688">
                  <c:v>-27.973999999999997</c:v>
                </c:pt>
                <c:pt idx="28689">
                  <c:v>-27.971999999999994</c:v>
                </c:pt>
                <c:pt idx="28690">
                  <c:v>-27.969999999999992</c:v>
                </c:pt>
                <c:pt idx="28691">
                  <c:v>-27.967999999999996</c:v>
                </c:pt>
                <c:pt idx="28692">
                  <c:v>-27.965999999999994</c:v>
                </c:pt>
                <c:pt idx="28693">
                  <c:v>-27.963999999999992</c:v>
                </c:pt>
                <c:pt idx="28694">
                  <c:v>-27.961999999999996</c:v>
                </c:pt>
                <c:pt idx="28695">
                  <c:v>-27.959999999999994</c:v>
                </c:pt>
                <c:pt idx="28696">
                  <c:v>-27.957999999999991</c:v>
                </c:pt>
                <c:pt idx="28697">
                  <c:v>-27.955999999999996</c:v>
                </c:pt>
                <c:pt idx="28698">
                  <c:v>-27.953999999999994</c:v>
                </c:pt>
                <c:pt idx="28699">
                  <c:v>-27.951999999999991</c:v>
                </c:pt>
                <c:pt idx="28700">
                  <c:v>-27.949999999999996</c:v>
                </c:pt>
                <c:pt idx="28701">
                  <c:v>-27.947999999999993</c:v>
                </c:pt>
                <c:pt idx="28702">
                  <c:v>-27.945999999999991</c:v>
                </c:pt>
                <c:pt idx="28703">
                  <c:v>-27.943999999999996</c:v>
                </c:pt>
                <c:pt idx="28704">
                  <c:v>-27.941999999999993</c:v>
                </c:pt>
                <c:pt idx="28705">
                  <c:v>-27.939999999999998</c:v>
                </c:pt>
                <c:pt idx="28706">
                  <c:v>-27.937999999999995</c:v>
                </c:pt>
                <c:pt idx="28707">
                  <c:v>-27.935999999999993</c:v>
                </c:pt>
                <c:pt idx="28708">
                  <c:v>-27.933999999999997</c:v>
                </c:pt>
                <c:pt idx="28709">
                  <c:v>-27.931999999999995</c:v>
                </c:pt>
                <c:pt idx="28710">
                  <c:v>-27.929999999999993</c:v>
                </c:pt>
                <c:pt idx="28711">
                  <c:v>-27.927999999999997</c:v>
                </c:pt>
                <c:pt idx="28712">
                  <c:v>-27.925999999999995</c:v>
                </c:pt>
                <c:pt idx="28713">
                  <c:v>-27.923999999999992</c:v>
                </c:pt>
                <c:pt idx="28714">
                  <c:v>-27.921999999999997</c:v>
                </c:pt>
                <c:pt idx="28715">
                  <c:v>-27.919999999999995</c:v>
                </c:pt>
                <c:pt idx="28716">
                  <c:v>-27.917999999999992</c:v>
                </c:pt>
                <c:pt idx="28717">
                  <c:v>-27.915999999999997</c:v>
                </c:pt>
                <c:pt idx="28718">
                  <c:v>-27.913999999999994</c:v>
                </c:pt>
                <c:pt idx="28719">
                  <c:v>-27.911999999999992</c:v>
                </c:pt>
                <c:pt idx="28720">
                  <c:v>-27.909999999999997</c:v>
                </c:pt>
                <c:pt idx="28721">
                  <c:v>-27.907999999999994</c:v>
                </c:pt>
                <c:pt idx="28722">
                  <c:v>-27.905999999999992</c:v>
                </c:pt>
                <c:pt idx="28723">
                  <c:v>-27.903999999999996</c:v>
                </c:pt>
                <c:pt idx="28724">
                  <c:v>-27.901999999999994</c:v>
                </c:pt>
                <c:pt idx="28725">
                  <c:v>-27.899999999999991</c:v>
                </c:pt>
                <c:pt idx="28726">
                  <c:v>-27.897999999999996</c:v>
                </c:pt>
                <c:pt idx="28727">
                  <c:v>-27.895999999999994</c:v>
                </c:pt>
                <c:pt idx="28728">
                  <c:v>-27.893999999999991</c:v>
                </c:pt>
                <c:pt idx="28729">
                  <c:v>-27.891999999999996</c:v>
                </c:pt>
                <c:pt idx="28730">
                  <c:v>-27.889999999999993</c:v>
                </c:pt>
                <c:pt idx="28731">
                  <c:v>-27.887999999999991</c:v>
                </c:pt>
                <c:pt idx="28732">
                  <c:v>-27.885999999999996</c:v>
                </c:pt>
                <c:pt idx="28733">
                  <c:v>-27.883999999999993</c:v>
                </c:pt>
                <c:pt idx="28734">
                  <c:v>-27.881999999999991</c:v>
                </c:pt>
                <c:pt idx="28735">
                  <c:v>-27.879999999999995</c:v>
                </c:pt>
                <c:pt idx="28736">
                  <c:v>-27.877999999999993</c:v>
                </c:pt>
                <c:pt idx="28737">
                  <c:v>-27.875999999999998</c:v>
                </c:pt>
                <c:pt idx="28738">
                  <c:v>-27.873999999999995</c:v>
                </c:pt>
                <c:pt idx="28739">
                  <c:v>-27.871999999999993</c:v>
                </c:pt>
                <c:pt idx="28740">
                  <c:v>-27.869999999999997</c:v>
                </c:pt>
                <c:pt idx="28741">
                  <c:v>-27.867999999999995</c:v>
                </c:pt>
                <c:pt idx="28742">
                  <c:v>-27.865999999999993</c:v>
                </c:pt>
                <c:pt idx="28743">
                  <c:v>-27.863999999999997</c:v>
                </c:pt>
                <c:pt idx="28744">
                  <c:v>-27.861999999999995</c:v>
                </c:pt>
                <c:pt idx="28745">
                  <c:v>-27.859999999999992</c:v>
                </c:pt>
                <c:pt idx="28746">
                  <c:v>-27.857999999999997</c:v>
                </c:pt>
                <c:pt idx="28747">
                  <c:v>-27.855999999999995</c:v>
                </c:pt>
                <c:pt idx="28748">
                  <c:v>-27.853999999999992</c:v>
                </c:pt>
                <c:pt idx="28749">
                  <c:v>-27.851999999999997</c:v>
                </c:pt>
                <c:pt idx="28750">
                  <c:v>-27.849999999999994</c:v>
                </c:pt>
                <c:pt idx="28751">
                  <c:v>-27.847999999999992</c:v>
                </c:pt>
                <c:pt idx="28752">
                  <c:v>-27.845999999999997</c:v>
                </c:pt>
                <c:pt idx="28753">
                  <c:v>-27.843999999999994</c:v>
                </c:pt>
                <c:pt idx="28754">
                  <c:v>-27.841999999999992</c:v>
                </c:pt>
                <c:pt idx="28755">
                  <c:v>-27.839999999999996</c:v>
                </c:pt>
                <c:pt idx="28756">
                  <c:v>-27.837999999999994</c:v>
                </c:pt>
                <c:pt idx="28757">
                  <c:v>-27.835999999999991</c:v>
                </c:pt>
                <c:pt idx="28758">
                  <c:v>-27.833999999999996</c:v>
                </c:pt>
                <c:pt idx="28759">
                  <c:v>-27.831999999999994</c:v>
                </c:pt>
                <c:pt idx="28760">
                  <c:v>-27.829999999999991</c:v>
                </c:pt>
                <c:pt idx="28761">
                  <c:v>-27.827999999999996</c:v>
                </c:pt>
                <c:pt idx="28762">
                  <c:v>-27.825999999999993</c:v>
                </c:pt>
                <c:pt idx="28763">
                  <c:v>-27.823999999999991</c:v>
                </c:pt>
                <c:pt idx="28764">
                  <c:v>-27.821999999999996</c:v>
                </c:pt>
                <c:pt idx="28765">
                  <c:v>-27.819999999999993</c:v>
                </c:pt>
                <c:pt idx="28766">
                  <c:v>-27.817999999999998</c:v>
                </c:pt>
                <c:pt idx="28767">
                  <c:v>-27.815999999999995</c:v>
                </c:pt>
                <c:pt idx="28768">
                  <c:v>-27.813999999999993</c:v>
                </c:pt>
                <c:pt idx="28769">
                  <c:v>-27.811999999999998</c:v>
                </c:pt>
                <c:pt idx="28770">
                  <c:v>-27.809999999999995</c:v>
                </c:pt>
                <c:pt idx="28771">
                  <c:v>-27.807999999999993</c:v>
                </c:pt>
                <c:pt idx="28772">
                  <c:v>-27.805999999999997</c:v>
                </c:pt>
                <c:pt idx="28773">
                  <c:v>-27.803999999999995</c:v>
                </c:pt>
                <c:pt idx="28774">
                  <c:v>-27.801999999999992</c:v>
                </c:pt>
                <c:pt idx="28775">
                  <c:v>-27.799999999999997</c:v>
                </c:pt>
                <c:pt idx="28776">
                  <c:v>-27.797999999999995</c:v>
                </c:pt>
                <c:pt idx="28777">
                  <c:v>-27.795999999999992</c:v>
                </c:pt>
                <c:pt idx="28778">
                  <c:v>-27.793999999999997</c:v>
                </c:pt>
                <c:pt idx="28779">
                  <c:v>-27.791999999999994</c:v>
                </c:pt>
                <c:pt idx="28780">
                  <c:v>-27.789999999999992</c:v>
                </c:pt>
                <c:pt idx="28781">
                  <c:v>-27.787999999999997</c:v>
                </c:pt>
                <c:pt idx="28782">
                  <c:v>-27.785999999999994</c:v>
                </c:pt>
                <c:pt idx="28783">
                  <c:v>-27.783999999999992</c:v>
                </c:pt>
                <c:pt idx="28784">
                  <c:v>-27.781999999999996</c:v>
                </c:pt>
                <c:pt idx="28785">
                  <c:v>-27.779999999999994</c:v>
                </c:pt>
                <c:pt idx="28786">
                  <c:v>-27.777999999999992</c:v>
                </c:pt>
                <c:pt idx="28787">
                  <c:v>-27.775999999999996</c:v>
                </c:pt>
                <c:pt idx="28788">
                  <c:v>-27.773999999999994</c:v>
                </c:pt>
                <c:pt idx="28789">
                  <c:v>-27.771999999999991</c:v>
                </c:pt>
                <c:pt idx="28790">
                  <c:v>-27.769999999999996</c:v>
                </c:pt>
                <c:pt idx="28791">
                  <c:v>-27.767999999999994</c:v>
                </c:pt>
                <c:pt idx="28792">
                  <c:v>-27.765999999999991</c:v>
                </c:pt>
                <c:pt idx="28793">
                  <c:v>-27.763999999999996</c:v>
                </c:pt>
                <c:pt idx="28794">
                  <c:v>-27.761999999999993</c:v>
                </c:pt>
                <c:pt idx="28795">
                  <c:v>-27.759999999999991</c:v>
                </c:pt>
                <c:pt idx="28796">
                  <c:v>-27.757999999999996</c:v>
                </c:pt>
                <c:pt idx="28797">
                  <c:v>-27.755999999999993</c:v>
                </c:pt>
                <c:pt idx="28798">
                  <c:v>-27.753999999999998</c:v>
                </c:pt>
                <c:pt idx="28799">
                  <c:v>-27.751999999999995</c:v>
                </c:pt>
                <c:pt idx="28800">
                  <c:v>-27.749999999999993</c:v>
                </c:pt>
                <c:pt idx="28801">
                  <c:v>-27.747999999999998</c:v>
                </c:pt>
                <c:pt idx="28802">
                  <c:v>-27.745999999999995</c:v>
                </c:pt>
                <c:pt idx="28803">
                  <c:v>-27.743999999999993</c:v>
                </c:pt>
                <c:pt idx="28804">
                  <c:v>-27.741999999999997</c:v>
                </c:pt>
                <c:pt idx="28805">
                  <c:v>-27.739999999999995</c:v>
                </c:pt>
                <c:pt idx="28806">
                  <c:v>-27.737999999999992</c:v>
                </c:pt>
                <c:pt idx="28807">
                  <c:v>-27.735999999999997</c:v>
                </c:pt>
                <c:pt idx="28808">
                  <c:v>-27.733999999999995</c:v>
                </c:pt>
                <c:pt idx="28809">
                  <c:v>-27.731999999999992</c:v>
                </c:pt>
                <c:pt idx="28810">
                  <c:v>-27.729999999999997</c:v>
                </c:pt>
                <c:pt idx="28811">
                  <c:v>-27.727999999999994</c:v>
                </c:pt>
                <c:pt idx="28812">
                  <c:v>-27.725999999999992</c:v>
                </c:pt>
                <c:pt idx="28813">
                  <c:v>-27.723999999999997</c:v>
                </c:pt>
                <c:pt idx="28814">
                  <c:v>-27.721999999999994</c:v>
                </c:pt>
                <c:pt idx="28815">
                  <c:v>-27.719999999999992</c:v>
                </c:pt>
                <c:pt idx="28816">
                  <c:v>-27.717999999999996</c:v>
                </c:pt>
                <c:pt idx="28817">
                  <c:v>-27.715999999999994</c:v>
                </c:pt>
                <c:pt idx="28818">
                  <c:v>-27.713999999999992</c:v>
                </c:pt>
                <c:pt idx="28819">
                  <c:v>-27.711999999999996</c:v>
                </c:pt>
                <c:pt idx="28820">
                  <c:v>-27.709999999999994</c:v>
                </c:pt>
                <c:pt idx="28821">
                  <c:v>-27.707999999999991</c:v>
                </c:pt>
                <c:pt idx="28822">
                  <c:v>-27.705999999999996</c:v>
                </c:pt>
                <c:pt idx="28823">
                  <c:v>-27.703999999999994</c:v>
                </c:pt>
                <c:pt idx="28824">
                  <c:v>-27.701999999999991</c:v>
                </c:pt>
                <c:pt idx="28825">
                  <c:v>-27.699999999999996</c:v>
                </c:pt>
                <c:pt idx="28826">
                  <c:v>-27.697999999999993</c:v>
                </c:pt>
                <c:pt idx="28827">
                  <c:v>-27.695999999999991</c:v>
                </c:pt>
                <c:pt idx="28828">
                  <c:v>-27.693999999999996</c:v>
                </c:pt>
                <c:pt idx="28829">
                  <c:v>-27.691999999999993</c:v>
                </c:pt>
                <c:pt idx="28830">
                  <c:v>-27.689999999999998</c:v>
                </c:pt>
                <c:pt idx="28831">
                  <c:v>-27.687999999999995</c:v>
                </c:pt>
                <c:pt idx="28832">
                  <c:v>-27.685999999999993</c:v>
                </c:pt>
                <c:pt idx="28833">
                  <c:v>-27.683999999999997</c:v>
                </c:pt>
                <c:pt idx="28834">
                  <c:v>-27.681999999999995</c:v>
                </c:pt>
                <c:pt idx="28835">
                  <c:v>-27.679999999999993</c:v>
                </c:pt>
                <c:pt idx="28836">
                  <c:v>-27.677999999999997</c:v>
                </c:pt>
                <c:pt idx="28837">
                  <c:v>-27.675999999999995</c:v>
                </c:pt>
                <c:pt idx="28838">
                  <c:v>-27.673999999999992</c:v>
                </c:pt>
                <c:pt idx="28839">
                  <c:v>-27.671999999999997</c:v>
                </c:pt>
                <c:pt idx="28840">
                  <c:v>-27.669999999999995</c:v>
                </c:pt>
                <c:pt idx="28841">
                  <c:v>-27.667999999999992</c:v>
                </c:pt>
                <c:pt idx="28842">
                  <c:v>-27.665999999999997</c:v>
                </c:pt>
                <c:pt idx="28843">
                  <c:v>-27.663999999999994</c:v>
                </c:pt>
                <c:pt idx="28844">
                  <c:v>-27.661999999999992</c:v>
                </c:pt>
                <c:pt idx="28845">
                  <c:v>-27.659999999999997</c:v>
                </c:pt>
                <c:pt idx="28846">
                  <c:v>-27.657999999999994</c:v>
                </c:pt>
                <c:pt idx="28847">
                  <c:v>-27.655999999999992</c:v>
                </c:pt>
                <c:pt idx="28848">
                  <c:v>-27.653999999999996</c:v>
                </c:pt>
                <c:pt idx="28849">
                  <c:v>-27.651999999999994</c:v>
                </c:pt>
                <c:pt idx="28850">
                  <c:v>-27.649999999999991</c:v>
                </c:pt>
                <c:pt idx="28851">
                  <c:v>-27.647999999999996</c:v>
                </c:pt>
                <c:pt idx="28852">
                  <c:v>-27.645999999999994</c:v>
                </c:pt>
                <c:pt idx="28853">
                  <c:v>-27.643999999999991</c:v>
                </c:pt>
                <c:pt idx="28854">
                  <c:v>-27.641999999999996</c:v>
                </c:pt>
                <c:pt idx="28855">
                  <c:v>-27.639999999999993</c:v>
                </c:pt>
                <c:pt idx="28856">
                  <c:v>-27.637999999999991</c:v>
                </c:pt>
                <c:pt idx="28857">
                  <c:v>-27.635999999999996</c:v>
                </c:pt>
                <c:pt idx="28858">
                  <c:v>-27.633999999999993</c:v>
                </c:pt>
                <c:pt idx="28859">
                  <c:v>-27.631999999999991</c:v>
                </c:pt>
                <c:pt idx="28860">
                  <c:v>-27.629999999999995</c:v>
                </c:pt>
                <c:pt idx="28861">
                  <c:v>-27.627999999999993</c:v>
                </c:pt>
                <c:pt idx="28862">
                  <c:v>-27.625999999999998</c:v>
                </c:pt>
                <c:pt idx="28863">
                  <c:v>-27.623999999999995</c:v>
                </c:pt>
                <c:pt idx="28864">
                  <c:v>-27.621999999999993</c:v>
                </c:pt>
                <c:pt idx="28865">
                  <c:v>-27.619999999999997</c:v>
                </c:pt>
                <c:pt idx="28866">
                  <c:v>-27.617999999999995</c:v>
                </c:pt>
                <c:pt idx="28867">
                  <c:v>-27.615999999999993</c:v>
                </c:pt>
                <c:pt idx="28868">
                  <c:v>-27.613999999999997</c:v>
                </c:pt>
                <c:pt idx="28869">
                  <c:v>-27.611999999999995</c:v>
                </c:pt>
                <c:pt idx="28870">
                  <c:v>-27.609999999999992</c:v>
                </c:pt>
                <c:pt idx="28871">
                  <c:v>-27.607999999999997</c:v>
                </c:pt>
                <c:pt idx="28872">
                  <c:v>-27.605999999999995</c:v>
                </c:pt>
                <c:pt idx="28873">
                  <c:v>-27.603999999999992</c:v>
                </c:pt>
                <c:pt idx="28874">
                  <c:v>-27.601999999999997</c:v>
                </c:pt>
                <c:pt idx="28875">
                  <c:v>-27.599999999999994</c:v>
                </c:pt>
                <c:pt idx="28876">
                  <c:v>-27.597999999999992</c:v>
                </c:pt>
                <c:pt idx="28877">
                  <c:v>-27.595999999999997</c:v>
                </c:pt>
                <c:pt idx="28878">
                  <c:v>-27.593999999999994</c:v>
                </c:pt>
                <c:pt idx="28879">
                  <c:v>-27.591999999999992</c:v>
                </c:pt>
                <c:pt idx="28880">
                  <c:v>-27.589999999999996</c:v>
                </c:pt>
                <c:pt idx="28881">
                  <c:v>-27.587999999999994</c:v>
                </c:pt>
                <c:pt idx="28882">
                  <c:v>-27.585999999999991</c:v>
                </c:pt>
                <c:pt idx="28883">
                  <c:v>-27.583999999999996</c:v>
                </c:pt>
                <c:pt idx="28884">
                  <c:v>-27.581999999999994</c:v>
                </c:pt>
                <c:pt idx="28885">
                  <c:v>-27.579999999999991</c:v>
                </c:pt>
                <c:pt idx="28886">
                  <c:v>-27.577999999999996</c:v>
                </c:pt>
                <c:pt idx="28887">
                  <c:v>-27.575999999999993</c:v>
                </c:pt>
                <c:pt idx="28888">
                  <c:v>-27.573999999999991</c:v>
                </c:pt>
                <c:pt idx="28889">
                  <c:v>-27.571999999999996</c:v>
                </c:pt>
                <c:pt idx="28890">
                  <c:v>-27.569999999999993</c:v>
                </c:pt>
                <c:pt idx="28891">
                  <c:v>-27.567999999999998</c:v>
                </c:pt>
                <c:pt idx="28892">
                  <c:v>-27.565999999999995</c:v>
                </c:pt>
                <c:pt idx="28893">
                  <c:v>-27.563999999999993</c:v>
                </c:pt>
                <c:pt idx="28894">
                  <c:v>-27.561999999999998</c:v>
                </c:pt>
                <c:pt idx="28895">
                  <c:v>-27.559999999999995</c:v>
                </c:pt>
                <c:pt idx="28896">
                  <c:v>-27.557999999999993</c:v>
                </c:pt>
                <c:pt idx="28897">
                  <c:v>-27.555999999999997</c:v>
                </c:pt>
                <c:pt idx="28898">
                  <c:v>-27.553999999999995</c:v>
                </c:pt>
                <c:pt idx="28899">
                  <c:v>-27.551999999999992</c:v>
                </c:pt>
                <c:pt idx="28900">
                  <c:v>-27.549999999999997</c:v>
                </c:pt>
                <c:pt idx="28901">
                  <c:v>-27.547999999999995</c:v>
                </c:pt>
                <c:pt idx="28902">
                  <c:v>-27.545999999999992</c:v>
                </c:pt>
                <c:pt idx="28903">
                  <c:v>-27.543999999999997</c:v>
                </c:pt>
                <c:pt idx="28904">
                  <c:v>-27.541999999999994</c:v>
                </c:pt>
                <c:pt idx="28905">
                  <c:v>-27.539999999999992</c:v>
                </c:pt>
                <c:pt idx="28906">
                  <c:v>-27.537999999999997</c:v>
                </c:pt>
                <c:pt idx="28907">
                  <c:v>-27.535999999999994</c:v>
                </c:pt>
                <c:pt idx="28908">
                  <c:v>-27.533999999999992</c:v>
                </c:pt>
                <c:pt idx="28909">
                  <c:v>-27.531999999999996</c:v>
                </c:pt>
                <c:pt idx="28910">
                  <c:v>-27.529999999999994</c:v>
                </c:pt>
                <c:pt idx="28911">
                  <c:v>-27.527999999999992</c:v>
                </c:pt>
                <c:pt idx="28912">
                  <c:v>-27.525999999999996</c:v>
                </c:pt>
                <c:pt idx="28913">
                  <c:v>-27.523999999999994</c:v>
                </c:pt>
                <c:pt idx="28914">
                  <c:v>-27.521999999999991</c:v>
                </c:pt>
                <c:pt idx="28915">
                  <c:v>-27.519999999999996</c:v>
                </c:pt>
                <c:pt idx="28916">
                  <c:v>-27.517999999999994</c:v>
                </c:pt>
                <c:pt idx="28917">
                  <c:v>-27.515999999999991</c:v>
                </c:pt>
                <c:pt idx="28918">
                  <c:v>-27.513999999999996</c:v>
                </c:pt>
                <c:pt idx="28919">
                  <c:v>-27.511999999999993</c:v>
                </c:pt>
                <c:pt idx="28920">
                  <c:v>-27.509999999999991</c:v>
                </c:pt>
                <c:pt idx="28921">
                  <c:v>-27.507999999999996</c:v>
                </c:pt>
                <c:pt idx="28922">
                  <c:v>-27.505999999999993</c:v>
                </c:pt>
                <c:pt idx="28923">
                  <c:v>-27.503999999999998</c:v>
                </c:pt>
                <c:pt idx="28924">
                  <c:v>-27.501999999999995</c:v>
                </c:pt>
                <c:pt idx="28925">
                  <c:v>-27.499999999999993</c:v>
                </c:pt>
                <c:pt idx="28926">
                  <c:v>-27.497999999999998</c:v>
                </c:pt>
                <c:pt idx="28927">
                  <c:v>-27.495999999999995</c:v>
                </c:pt>
                <c:pt idx="28928">
                  <c:v>-27.493999999999993</c:v>
                </c:pt>
                <c:pt idx="28929">
                  <c:v>-27.491999999999997</c:v>
                </c:pt>
                <c:pt idx="28930">
                  <c:v>-27.489999999999995</c:v>
                </c:pt>
                <c:pt idx="28931">
                  <c:v>-27.487999999999992</c:v>
                </c:pt>
                <c:pt idx="28932">
                  <c:v>-27.485999999999997</c:v>
                </c:pt>
                <c:pt idx="28933">
                  <c:v>-27.483999999999995</c:v>
                </c:pt>
                <c:pt idx="28934">
                  <c:v>-27.481999999999992</c:v>
                </c:pt>
                <c:pt idx="28935">
                  <c:v>-27.479999999999997</c:v>
                </c:pt>
                <c:pt idx="28936">
                  <c:v>-27.477999999999994</c:v>
                </c:pt>
                <c:pt idx="28937">
                  <c:v>-27.475999999999992</c:v>
                </c:pt>
                <c:pt idx="28938">
                  <c:v>-27.473999999999997</c:v>
                </c:pt>
                <c:pt idx="28939">
                  <c:v>-27.471999999999994</c:v>
                </c:pt>
                <c:pt idx="28940">
                  <c:v>-27.469999999999992</c:v>
                </c:pt>
                <c:pt idx="28941">
                  <c:v>-27.467999999999996</c:v>
                </c:pt>
                <c:pt idx="28942">
                  <c:v>-27.465999999999994</c:v>
                </c:pt>
                <c:pt idx="28943">
                  <c:v>-27.463999999999992</c:v>
                </c:pt>
                <c:pt idx="28944">
                  <c:v>-27.461999999999996</c:v>
                </c:pt>
                <c:pt idx="28945">
                  <c:v>-27.459999999999994</c:v>
                </c:pt>
                <c:pt idx="28946">
                  <c:v>-27.457999999999991</c:v>
                </c:pt>
                <c:pt idx="28947">
                  <c:v>-27.455999999999996</c:v>
                </c:pt>
                <c:pt idx="28948">
                  <c:v>-27.453999999999994</c:v>
                </c:pt>
                <c:pt idx="28949">
                  <c:v>-27.451999999999991</c:v>
                </c:pt>
                <c:pt idx="28950">
                  <c:v>-27.449999999999996</c:v>
                </c:pt>
                <c:pt idx="28951">
                  <c:v>-27.447999999999993</c:v>
                </c:pt>
                <c:pt idx="28952">
                  <c:v>-27.445999999999991</c:v>
                </c:pt>
                <c:pt idx="28953">
                  <c:v>-27.443999999999996</c:v>
                </c:pt>
                <c:pt idx="28954">
                  <c:v>-27.441999999999993</c:v>
                </c:pt>
                <c:pt idx="28955">
                  <c:v>-27.439999999999998</c:v>
                </c:pt>
                <c:pt idx="28956">
                  <c:v>-27.437999999999995</c:v>
                </c:pt>
                <c:pt idx="28957">
                  <c:v>-27.435999999999993</c:v>
                </c:pt>
                <c:pt idx="28958">
                  <c:v>-27.433999999999997</c:v>
                </c:pt>
                <c:pt idx="28959">
                  <c:v>-27.431999999999995</c:v>
                </c:pt>
                <c:pt idx="28960">
                  <c:v>-27.429999999999993</c:v>
                </c:pt>
                <c:pt idx="28961">
                  <c:v>-27.427999999999997</c:v>
                </c:pt>
                <c:pt idx="28962">
                  <c:v>-27.425999999999995</c:v>
                </c:pt>
                <c:pt idx="28963">
                  <c:v>-27.423999999999992</c:v>
                </c:pt>
                <c:pt idx="28964">
                  <c:v>-27.421999999999997</c:v>
                </c:pt>
                <c:pt idx="28965">
                  <c:v>-27.419999999999995</c:v>
                </c:pt>
                <c:pt idx="28966">
                  <c:v>-27.417999999999992</c:v>
                </c:pt>
                <c:pt idx="28967">
                  <c:v>-27.415999999999997</c:v>
                </c:pt>
                <c:pt idx="28968">
                  <c:v>-27.413999999999994</c:v>
                </c:pt>
                <c:pt idx="28969">
                  <c:v>-27.411999999999992</c:v>
                </c:pt>
                <c:pt idx="28970">
                  <c:v>-27.409999999999997</c:v>
                </c:pt>
                <c:pt idx="28971">
                  <c:v>-27.407999999999994</c:v>
                </c:pt>
                <c:pt idx="28972">
                  <c:v>-27.405999999999992</c:v>
                </c:pt>
                <c:pt idx="28973">
                  <c:v>-27.403999999999996</c:v>
                </c:pt>
                <c:pt idx="28974">
                  <c:v>-27.401999999999994</c:v>
                </c:pt>
                <c:pt idx="28975">
                  <c:v>-27.399999999999991</c:v>
                </c:pt>
                <c:pt idx="28976">
                  <c:v>-27.397999999999996</c:v>
                </c:pt>
                <c:pt idx="28977">
                  <c:v>-27.395999999999994</c:v>
                </c:pt>
                <c:pt idx="28978">
                  <c:v>-27.393999999999991</c:v>
                </c:pt>
                <c:pt idx="28979">
                  <c:v>-27.391999999999996</c:v>
                </c:pt>
                <c:pt idx="28980">
                  <c:v>-27.389999999999993</c:v>
                </c:pt>
                <c:pt idx="28981">
                  <c:v>-27.387999999999991</c:v>
                </c:pt>
                <c:pt idx="28982">
                  <c:v>-27.385999999999996</c:v>
                </c:pt>
                <c:pt idx="28983">
                  <c:v>-27.383999999999993</c:v>
                </c:pt>
                <c:pt idx="28984">
                  <c:v>-27.381999999999991</c:v>
                </c:pt>
                <c:pt idx="28985">
                  <c:v>-27.379999999999995</c:v>
                </c:pt>
                <c:pt idx="28986">
                  <c:v>-27.377999999999993</c:v>
                </c:pt>
                <c:pt idx="28987">
                  <c:v>-27.375999999999998</c:v>
                </c:pt>
                <c:pt idx="28988">
                  <c:v>-27.373999999999995</c:v>
                </c:pt>
                <c:pt idx="28989">
                  <c:v>-27.371999999999993</c:v>
                </c:pt>
                <c:pt idx="28990">
                  <c:v>-27.369999999999997</c:v>
                </c:pt>
                <c:pt idx="28991">
                  <c:v>-27.367999999999995</c:v>
                </c:pt>
                <c:pt idx="28992">
                  <c:v>-27.365999999999993</c:v>
                </c:pt>
                <c:pt idx="28993">
                  <c:v>-27.363999999999997</c:v>
                </c:pt>
                <c:pt idx="28994">
                  <c:v>-27.361999999999995</c:v>
                </c:pt>
                <c:pt idx="28995">
                  <c:v>-27.359999999999992</c:v>
                </c:pt>
                <c:pt idx="28996">
                  <c:v>-27.357999999999997</c:v>
                </c:pt>
                <c:pt idx="28997">
                  <c:v>-27.355999999999995</c:v>
                </c:pt>
                <c:pt idx="28998">
                  <c:v>-27.353999999999992</c:v>
                </c:pt>
                <c:pt idx="28999">
                  <c:v>-27.351999999999997</c:v>
                </c:pt>
                <c:pt idx="29000">
                  <c:v>-27.349999999999994</c:v>
                </c:pt>
                <c:pt idx="29001">
                  <c:v>-27.347999999999992</c:v>
                </c:pt>
                <c:pt idx="29002">
                  <c:v>-27.345999999999997</c:v>
                </c:pt>
                <c:pt idx="29003">
                  <c:v>-27.343999999999994</c:v>
                </c:pt>
                <c:pt idx="29004">
                  <c:v>-27.341999999999992</c:v>
                </c:pt>
                <c:pt idx="29005">
                  <c:v>-27.339999999999996</c:v>
                </c:pt>
                <c:pt idx="29006">
                  <c:v>-27.337999999999994</c:v>
                </c:pt>
                <c:pt idx="29007">
                  <c:v>-27.335999999999991</c:v>
                </c:pt>
                <c:pt idx="29008">
                  <c:v>-27.333999999999996</c:v>
                </c:pt>
                <c:pt idx="29009">
                  <c:v>-27.331999999999994</c:v>
                </c:pt>
                <c:pt idx="29010">
                  <c:v>-27.329999999999991</c:v>
                </c:pt>
                <c:pt idx="29011">
                  <c:v>-27.327999999999996</c:v>
                </c:pt>
                <c:pt idx="29012">
                  <c:v>-27.325999999999993</c:v>
                </c:pt>
                <c:pt idx="29013">
                  <c:v>-27.323999999999991</c:v>
                </c:pt>
                <c:pt idx="29014">
                  <c:v>-27.321999999999996</c:v>
                </c:pt>
                <c:pt idx="29015">
                  <c:v>-27.319999999999993</c:v>
                </c:pt>
                <c:pt idx="29016">
                  <c:v>-27.317999999999998</c:v>
                </c:pt>
                <c:pt idx="29017">
                  <c:v>-27.315999999999995</c:v>
                </c:pt>
                <c:pt idx="29018">
                  <c:v>-27.313999999999993</c:v>
                </c:pt>
                <c:pt idx="29019">
                  <c:v>-27.311999999999998</c:v>
                </c:pt>
                <c:pt idx="29020">
                  <c:v>-27.309999999999995</c:v>
                </c:pt>
                <c:pt idx="29021">
                  <c:v>-27.307999999999993</c:v>
                </c:pt>
                <c:pt idx="29022">
                  <c:v>-27.305999999999997</c:v>
                </c:pt>
                <c:pt idx="29023">
                  <c:v>-27.303999999999995</c:v>
                </c:pt>
                <c:pt idx="29024">
                  <c:v>-27.301999999999992</c:v>
                </c:pt>
                <c:pt idx="29025">
                  <c:v>-27.299999999999997</c:v>
                </c:pt>
                <c:pt idx="29026">
                  <c:v>-27.297999999999995</c:v>
                </c:pt>
                <c:pt idx="29027">
                  <c:v>-27.295999999999992</c:v>
                </c:pt>
                <c:pt idx="29028">
                  <c:v>-27.293999999999997</c:v>
                </c:pt>
                <c:pt idx="29029">
                  <c:v>-27.291999999999994</c:v>
                </c:pt>
                <c:pt idx="29030">
                  <c:v>-27.289999999999992</c:v>
                </c:pt>
                <c:pt idx="29031">
                  <c:v>-27.287999999999997</c:v>
                </c:pt>
                <c:pt idx="29032">
                  <c:v>-27.285999999999994</c:v>
                </c:pt>
                <c:pt idx="29033">
                  <c:v>-27.283999999999992</c:v>
                </c:pt>
                <c:pt idx="29034">
                  <c:v>-27.281999999999996</c:v>
                </c:pt>
                <c:pt idx="29035">
                  <c:v>-27.279999999999994</c:v>
                </c:pt>
                <c:pt idx="29036">
                  <c:v>-27.277999999999992</c:v>
                </c:pt>
                <c:pt idx="29037">
                  <c:v>-27.275999999999996</c:v>
                </c:pt>
                <c:pt idx="29038">
                  <c:v>-27.273999999999994</c:v>
                </c:pt>
                <c:pt idx="29039">
                  <c:v>-27.271999999999991</c:v>
                </c:pt>
                <c:pt idx="29040">
                  <c:v>-27.269999999999996</c:v>
                </c:pt>
                <c:pt idx="29041">
                  <c:v>-27.267999999999994</c:v>
                </c:pt>
                <c:pt idx="29042">
                  <c:v>-27.265999999999991</c:v>
                </c:pt>
                <c:pt idx="29043">
                  <c:v>-27.263999999999996</c:v>
                </c:pt>
                <c:pt idx="29044">
                  <c:v>-27.261999999999993</c:v>
                </c:pt>
                <c:pt idx="29045">
                  <c:v>-27.259999999999991</c:v>
                </c:pt>
                <c:pt idx="29046">
                  <c:v>-27.257999999999996</c:v>
                </c:pt>
                <c:pt idx="29047">
                  <c:v>-27.255999999999993</c:v>
                </c:pt>
                <c:pt idx="29048">
                  <c:v>-27.253999999999998</c:v>
                </c:pt>
                <c:pt idx="29049">
                  <c:v>-27.251999999999995</c:v>
                </c:pt>
                <c:pt idx="29050">
                  <c:v>-27.249999999999993</c:v>
                </c:pt>
                <c:pt idx="29051">
                  <c:v>-27.247999999999998</c:v>
                </c:pt>
                <c:pt idx="29052">
                  <c:v>-27.245999999999995</c:v>
                </c:pt>
                <c:pt idx="29053">
                  <c:v>-27.243999999999993</c:v>
                </c:pt>
                <c:pt idx="29054">
                  <c:v>-27.241999999999997</c:v>
                </c:pt>
                <c:pt idx="29055">
                  <c:v>-27.239999999999995</c:v>
                </c:pt>
                <c:pt idx="29056">
                  <c:v>-27.237999999999992</c:v>
                </c:pt>
                <c:pt idx="29057">
                  <c:v>-27.235999999999997</c:v>
                </c:pt>
                <c:pt idx="29058">
                  <c:v>-27.233999999999995</c:v>
                </c:pt>
                <c:pt idx="29059">
                  <c:v>-27.231999999999992</c:v>
                </c:pt>
                <c:pt idx="29060">
                  <c:v>-27.229999999999997</c:v>
                </c:pt>
                <c:pt idx="29061">
                  <c:v>-27.227999999999994</c:v>
                </c:pt>
                <c:pt idx="29062">
                  <c:v>-27.225999999999992</c:v>
                </c:pt>
                <c:pt idx="29063">
                  <c:v>-27.223999999999997</c:v>
                </c:pt>
                <c:pt idx="29064">
                  <c:v>-27.221999999999994</c:v>
                </c:pt>
                <c:pt idx="29065">
                  <c:v>-27.219999999999992</c:v>
                </c:pt>
                <c:pt idx="29066">
                  <c:v>-27.217999999999996</c:v>
                </c:pt>
                <c:pt idx="29067">
                  <c:v>-27.215999999999994</c:v>
                </c:pt>
                <c:pt idx="29068">
                  <c:v>-27.213999999999992</c:v>
                </c:pt>
                <c:pt idx="29069">
                  <c:v>-27.211999999999996</c:v>
                </c:pt>
                <c:pt idx="29070">
                  <c:v>-27.209999999999994</c:v>
                </c:pt>
                <c:pt idx="29071">
                  <c:v>-27.207999999999991</c:v>
                </c:pt>
                <c:pt idx="29072">
                  <c:v>-27.205999999999996</c:v>
                </c:pt>
                <c:pt idx="29073">
                  <c:v>-27.203999999999994</c:v>
                </c:pt>
                <c:pt idx="29074">
                  <c:v>-27.201999999999991</c:v>
                </c:pt>
                <c:pt idx="29075">
                  <c:v>-27.199999999999996</c:v>
                </c:pt>
                <c:pt idx="29076">
                  <c:v>-27.197999999999993</c:v>
                </c:pt>
                <c:pt idx="29077">
                  <c:v>-27.195999999999991</c:v>
                </c:pt>
                <c:pt idx="29078">
                  <c:v>-27.193999999999996</c:v>
                </c:pt>
                <c:pt idx="29079">
                  <c:v>-27.191999999999993</c:v>
                </c:pt>
                <c:pt idx="29080">
                  <c:v>-27.189999999999998</c:v>
                </c:pt>
                <c:pt idx="29081">
                  <c:v>-27.187999999999995</c:v>
                </c:pt>
                <c:pt idx="29082">
                  <c:v>-27.185999999999993</c:v>
                </c:pt>
                <c:pt idx="29083">
                  <c:v>-27.183999999999997</c:v>
                </c:pt>
                <c:pt idx="29084">
                  <c:v>-27.181999999999995</c:v>
                </c:pt>
                <c:pt idx="29085">
                  <c:v>-27.179999999999993</c:v>
                </c:pt>
                <c:pt idx="29086">
                  <c:v>-27.177999999999997</c:v>
                </c:pt>
                <c:pt idx="29087">
                  <c:v>-27.175999999999995</c:v>
                </c:pt>
                <c:pt idx="29088">
                  <c:v>-27.173999999999992</c:v>
                </c:pt>
                <c:pt idx="29089">
                  <c:v>-27.171999999999997</c:v>
                </c:pt>
                <c:pt idx="29090">
                  <c:v>-27.169999999999995</c:v>
                </c:pt>
                <c:pt idx="29091">
                  <c:v>-27.167999999999992</c:v>
                </c:pt>
                <c:pt idx="29092">
                  <c:v>-27.165999999999997</c:v>
                </c:pt>
                <c:pt idx="29093">
                  <c:v>-27.163999999999994</c:v>
                </c:pt>
                <c:pt idx="29094">
                  <c:v>-27.161999999999992</c:v>
                </c:pt>
                <c:pt idx="29095">
                  <c:v>-27.159999999999997</c:v>
                </c:pt>
                <c:pt idx="29096">
                  <c:v>-27.157999999999994</c:v>
                </c:pt>
                <c:pt idx="29097">
                  <c:v>-27.155999999999992</c:v>
                </c:pt>
                <c:pt idx="29098">
                  <c:v>-27.153999999999996</c:v>
                </c:pt>
                <c:pt idx="29099">
                  <c:v>-27.151999999999994</c:v>
                </c:pt>
                <c:pt idx="29100">
                  <c:v>-27.149999999999991</c:v>
                </c:pt>
                <c:pt idx="29101">
                  <c:v>-27.147999999999996</c:v>
                </c:pt>
                <c:pt idx="29102">
                  <c:v>-27.145999999999994</c:v>
                </c:pt>
                <c:pt idx="29103">
                  <c:v>-27.143999999999991</c:v>
                </c:pt>
                <c:pt idx="29104">
                  <c:v>-27.141999999999996</c:v>
                </c:pt>
                <c:pt idx="29105">
                  <c:v>-27.139999999999993</c:v>
                </c:pt>
                <c:pt idx="29106">
                  <c:v>-27.137999999999991</c:v>
                </c:pt>
                <c:pt idx="29107">
                  <c:v>-27.135999999999996</c:v>
                </c:pt>
                <c:pt idx="29108">
                  <c:v>-27.133999999999993</c:v>
                </c:pt>
                <c:pt idx="29109">
                  <c:v>-27.131999999999991</c:v>
                </c:pt>
                <c:pt idx="29110">
                  <c:v>-27.129999999999995</c:v>
                </c:pt>
                <c:pt idx="29111">
                  <c:v>-27.127999999999993</c:v>
                </c:pt>
                <c:pt idx="29112">
                  <c:v>-27.125999999999998</c:v>
                </c:pt>
                <c:pt idx="29113">
                  <c:v>-27.123999999999995</c:v>
                </c:pt>
                <c:pt idx="29114">
                  <c:v>-27.121999999999993</c:v>
                </c:pt>
                <c:pt idx="29115">
                  <c:v>-27.119999999999997</c:v>
                </c:pt>
                <c:pt idx="29116">
                  <c:v>-27.117999999999995</c:v>
                </c:pt>
                <c:pt idx="29117">
                  <c:v>-27.115999999999993</c:v>
                </c:pt>
                <c:pt idx="29118">
                  <c:v>-27.113999999999997</c:v>
                </c:pt>
                <c:pt idx="29119">
                  <c:v>-27.111999999999995</c:v>
                </c:pt>
                <c:pt idx="29120">
                  <c:v>-27.109999999999992</c:v>
                </c:pt>
                <c:pt idx="29121">
                  <c:v>-27.107999999999997</c:v>
                </c:pt>
                <c:pt idx="29122">
                  <c:v>-27.105999999999995</c:v>
                </c:pt>
                <c:pt idx="29123">
                  <c:v>-27.103999999999992</c:v>
                </c:pt>
                <c:pt idx="29124">
                  <c:v>-27.101999999999997</c:v>
                </c:pt>
                <c:pt idx="29125">
                  <c:v>-27.099999999999994</c:v>
                </c:pt>
                <c:pt idx="29126">
                  <c:v>-27.097999999999992</c:v>
                </c:pt>
                <c:pt idx="29127">
                  <c:v>-27.095999999999997</c:v>
                </c:pt>
                <c:pt idx="29128">
                  <c:v>-27.093999999999994</c:v>
                </c:pt>
                <c:pt idx="29129">
                  <c:v>-27.091999999999992</c:v>
                </c:pt>
                <c:pt idx="29130">
                  <c:v>-27.089999999999996</c:v>
                </c:pt>
                <c:pt idx="29131">
                  <c:v>-27.087999999999994</c:v>
                </c:pt>
                <c:pt idx="29132">
                  <c:v>-27.085999999999991</c:v>
                </c:pt>
                <c:pt idx="29133">
                  <c:v>-27.083999999999996</c:v>
                </c:pt>
                <c:pt idx="29134">
                  <c:v>-27.081999999999994</c:v>
                </c:pt>
                <c:pt idx="29135">
                  <c:v>-27.079999999999991</c:v>
                </c:pt>
                <c:pt idx="29136">
                  <c:v>-27.077999999999996</c:v>
                </c:pt>
                <c:pt idx="29137">
                  <c:v>-27.075999999999993</c:v>
                </c:pt>
                <c:pt idx="29138">
                  <c:v>-27.073999999999991</c:v>
                </c:pt>
                <c:pt idx="29139">
                  <c:v>-27.071999999999996</c:v>
                </c:pt>
                <c:pt idx="29140">
                  <c:v>-27.069999999999993</c:v>
                </c:pt>
                <c:pt idx="29141">
                  <c:v>-27.067999999999998</c:v>
                </c:pt>
                <c:pt idx="29142">
                  <c:v>-27.065999999999995</c:v>
                </c:pt>
                <c:pt idx="29143">
                  <c:v>-27.063999999999993</c:v>
                </c:pt>
                <c:pt idx="29144">
                  <c:v>-27.061999999999998</c:v>
                </c:pt>
                <c:pt idx="29145">
                  <c:v>-27.059999999999995</c:v>
                </c:pt>
                <c:pt idx="29146">
                  <c:v>-27.057999999999993</c:v>
                </c:pt>
                <c:pt idx="29147">
                  <c:v>-27.055999999999997</c:v>
                </c:pt>
                <c:pt idx="29148">
                  <c:v>-27.053999999999995</c:v>
                </c:pt>
                <c:pt idx="29149">
                  <c:v>-27.051999999999992</c:v>
                </c:pt>
                <c:pt idx="29150">
                  <c:v>-27.049999999999997</c:v>
                </c:pt>
                <c:pt idx="29151">
                  <c:v>-27.047999999999995</c:v>
                </c:pt>
                <c:pt idx="29152">
                  <c:v>-27.045999999999992</c:v>
                </c:pt>
                <c:pt idx="29153">
                  <c:v>-27.043999999999997</c:v>
                </c:pt>
                <c:pt idx="29154">
                  <c:v>-27.041999999999994</c:v>
                </c:pt>
                <c:pt idx="29155">
                  <c:v>-27.039999999999992</c:v>
                </c:pt>
                <c:pt idx="29156">
                  <c:v>-27.037999999999997</c:v>
                </c:pt>
                <c:pt idx="29157">
                  <c:v>-27.035999999999994</c:v>
                </c:pt>
                <c:pt idx="29158">
                  <c:v>-27.033999999999992</c:v>
                </c:pt>
                <c:pt idx="29159">
                  <c:v>-27.031999999999996</c:v>
                </c:pt>
                <c:pt idx="29160">
                  <c:v>-27.029999999999994</c:v>
                </c:pt>
                <c:pt idx="29161">
                  <c:v>-27.027999999999992</c:v>
                </c:pt>
                <c:pt idx="29162">
                  <c:v>-27.025999999999996</c:v>
                </c:pt>
                <c:pt idx="29163">
                  <c:v>-27.023999999999994</c:v>
                </c:pt>
                <c:pt idx="29164">
                  <c:v>-27.021999999999991</c:v>
                </c:pt>
                <c:pt idx="29165">
                  <c:v>-27.019999999999996</c:v>
                </c:pt>
                <c:pt idx="29166">
                  <c:v>-27.017999999999994</c:v>
                </c:pt>
                <c:pt idx="29167">
                  <c:v>-27.015999999999991</c:v>
                </c:pt>
                <c:pt idx="29168">
                  <c:v>-27.013999999999996</c:v>
                </c:pt>
                <c:pt idx="29169">
                  <c:v>-27.011999999999993</c:v>
                </c:pt>
                <c:pt idx="29170">
                  <c:v>-27.009999999999991</c:v>
                </c:pt>
                <c:pt idx="29171">
                  <c:v>-27.007999999999996</c:v>
                </c:pt>
                <c:pt idx="29172">
                  <c:v>-27.005999999999993</c:v>
                </c:pt>
                <c:pt idx="29173">
                  <c:v>-27.003999999999998</c:v>
                </c:pt>
                <c:pt idx="29174">
                  <c:v>-27.001999999999995</c:v>
                </c:pt>
                <c:pt idx="29175">
                  <c:v>-26.999999999999993</c:v>
                </c:pt>
                <c:pt idx="29176">
                  <c:v>-26.997999999999998</c:v>
                </c:pt>
                <c:pt idx="29177">
                  <c:v>-26.995999999999995</c:v>
                </c:pt>
                <c:pt idx="29178">
                  <c:v>-26.993999999999993</c:v>
                </c:pt>
                <c:pt idx="29179">
                  <c:v>-26.991999999999997</c:v>
                </c:pt>
                <c:pt idx="29180">
                  <c:v>-26.989999999999995</c:v>
                </c:pt>
                <c:pt idx="29181">
                  <c:v>-26.987999999999992</c:v>
                </c:pt>
                <c:pt idx="29182">
                  <c:v>-26.985999999999997</c:v>
                </c:pt>
                <c:pt idx="29183">
                  <c:v>-26.983999999999995</c:v>
                </c:pt>
                <c:pt idx="29184">
                  <c:v>-26.981999999999992</c:v>
                </c:pt>
                <c:pt idx="29185">
                  <c:v>-26.979999999999997</c:v>
                </c:pt>
                <c:pt idx="29186">
                  <c:v>-26.977999999999994</c:v>
                </c:pt>
                <c:pt idx="29187">
                  <c:v>-26.975999999999992</c:v>
                </c:pt>
                <c:pt idx="29188">
                  <c:v>-26.973999999999997</c:v>
                </c:pt>
                <c:pt idx="29189">
                  <c:v>-26.971999999999994</c:v>
                </c:pt>
                <c:pt idx="29190">
                  <c:v>-26.969999999999992</c:v>
                </c:pt>
                <c:pt idx="29191">
                  <c:v>-26.967999999999996</c:v>
                </c:pt>
                <c:pt idx="29192">
                  <c:v>-26.965999999999994</c:v>
                </c:pt>
                <c:pt idx="29193">
                  <c:v>-26.963999999999992</c:v>
                </c:pt>
                <c:pt idx="29194">
                  <c:v>-26.961999999999996</c:v>
                </c:pt>
                <c:pt idx="29195">
                  <c:v>-26.959999999999994</c:v>
                </c:pt>
                <c:pt idx="29196">
                  <c:v>-26.957999999999991</c:v>
                </c:pt>
                <c:pt idx="29197">
                  <c:v>-26.955999999999996</c:v>
                </c:pt>
                <c:pt idx="29198">
                  <c:v>-26.953999999999994</c:v>
                </c:pt>
                <c:pt idx="29199">
                  <c:v>-26.951999999999991</c:v>
                </c:pt>
                <c:pt idx="29200">
                  <c:v>-26.949999999999996</c:v>
                </c:pt>
                <c:pt idx="29201">
                  <c:v>-26.947999999999993</c:v>
                </c:pt>
                <c:pt idx="29202">
                  <c:v>-26.945999999999991</c:v>
                </c:pt>
                <c:pt idx="29203">
                  <c:v>-26.943999999999996</c:v>
                </c:pt>
                <c:pt idx="29204">
                  <c:v>-26.941999999999993</c:v>
                </c:pt>
                <c:pt idx="29205">
                  <c:v>-26.939999999999998</c:v>
                </c:pt>
                <c:pt idx="29206">
                  <c:v>-26.937999999999995</c:v>
                </c:pt>
                <c:pt idx="29207">
                  <c:v>-26.935999999999993</c:v>
                </c:pt>
                <c:pt idx="29208">
                  <c:v>-26.933999999999997</c:v>
                </c:pt>
                <c:pt idx="29209">
                  <c:v>-26.931999999999995</c:v>
                </c:pt>
                <c:pt idx="29210">
                  <c:v>-26.929999999999993</c:v>
                </c:pt>
                <c:pt idx="29211">
                  <c:v>-26.927999999999997</c:v>
                </c:pt>
                <c:pt idx="29212">
                  <c:v>-26.925999999999995</c:v>
                </c:pt>
                <c:pt idx="29213">
                  <c:v>-26.923999999999992</c:v>
                </c:pt>
                <c:pt idx="29214">
                  <c:v>-26.921999999999997</c:v>
                </c:pt>
                <c:pt idx="29215">
                  <c:v>-26.919999999999995</c:v>
                </c:pt>
                <c:pt idx="29216">
                  <c:v>-26.917999999999992</c:v>
                </c:pt>
                <c:pt idx="29217">
                  <c:v>-26.915999999999997</c:v>
                </c:pt>
                <c:pt idx="29218">
                  <c:v>-26.913999999999994</c:v>
                </c:pt>
                <c:pt idx="29219">
                  <c:v>-26.911999999999992</c:v>
                </c:pt>
                <c:pt idx="29220">
                  <c:v>-26.909999999999997</c:v>
                </c:pt>
                <c:pt idx="29221">
                  <c:v>-26.907999999999994</c:v>
                </c:pt>
                <c:pt idx="29222">
                  <c:v>-26.905999999999992</c:v>
                </c:pt>
                <c:pt idx="29223">
                  <c:v>-26.903999999999996</c:v>
                </c:pt>
                <c:pt idx="29224">
                  <c:v>-26.901999999999994</c:v>
                </c:pt>
                <c:pt idx="29225">
                  <c:v>-26.899999999999991</c:v>
                </c:pt>
                <c:pt idx="29226">
                  <c:v>-26.897999999999996</c:v>
                </c:pt>
                <c:pt idx="29227">
                  <c:v>-26.895999999999994</c:v>
                </c:pt>
                <c:pt idx="29228">
                  <c:v>-26.893999999999991</c:v>
                </c:pt>
                <c:pt idx="29229">
                  <c:v>-26.891999999999996</c:v>
                </c:pt>
                <c:pt idx="29230">
                  <c:v>-26.889999999999993</c:v>
                </c:pt>
                <c:pt idx="29231">
                  <c:v>-26.887999999999991</c:v>
                </c:pt>
                <c:pt idx="29232">
                  <c:v>-26.885999999999996</c:v>
                </c:pt>
                <c:pt idx="29233">
                  <c:v>-26.883999999999993</c:v>
                </c:pt>
                <c:pt idx="29234">
                  <c:v>-26.881999999999991</c:v>
                </c:pt>
                <c:pt idx="29235">
                  <c:v>-26.879999999999995</c:v>
                </c:pt>
                <c:pt idx="29236">
                  <c:v>-26.877999999999993</c:v>
                </c:pt>
                <c:pt idx="29237">
                  <c:v>-26.875999999999998</c:v>
                </c:pt>
                <c:pt idx="29238">
                  <c:v>-26.873999999999995</c:v>
                </c:pt>
                <c:pt idx="29239">
                  <c:v>-26.871999999999993</c:v>
                </c:pt>
                <c:pt idx="29240">
                  <c:v>-26.869999999999997</c:v>
                </c:pt>
                <c:pt idx="29241">
                  <c:v>-26.867999999999995</c:v>
                </c:pt>
                <c:pt idx="29242">
                  <c:v>-26.865999999999993</c:v>
                </c:pt>
                <c:pt idx="29243">
                  <c:v>-26.863999999999997</c:v>
                </c:pt>
                <c:pt idx="29244">
                  <c:v>-26.861999999999995</c:v>
                </c:pt>
                <c:pt idx="29245">
                  <c:v>-26.859999999999992</c:v>
                </c:pt>
                <c:pt idx="29246">
                  <c:v>-26.857999999999997</c:v>
                </c:pt>
                <c:pt idx="29247">
                  <c:v>-26.855999999999995</c:v>
                </c:pt>
                <c:pt idx="29248">
                  <c:v>-26.853999999999992</c:v>
                </c:pt>
                <c:pt idx="29249">
                  <c:v>-26.851999999999997</c:v>
                </c:pt>
                <c:pt idx="29250">
                  <c:v>-26.849999999999994</c:v>
                </c:pt>
                <c:pt idx="29251">
                  <c:v>-26.847999999999992</c:v>
                </c:pt>
                <c:pt idx="29252">
                  <c:v>-26.845999999999997</c:v>
                </c:pt>
                <c:pt idx="29253">
                  <c:v>-26.843999999999994</c:v>
                </c:pt>
                <c:pt idx="29254">
                  <c:v>-26.841999999999992</c:v>
                </c:pt>
                <c:pt idx="29255">
                  <c:v>-26.839999999999996</c:v>
                </c:pt>
                <c:pt idx="29256">
                  <c:v>-26.837999999999994</c:v>
                </c:pt>
                <c:pt idx="29257">
                  <c:v>-26.835999999999991</c:v>
                </c:pt>
                <c:pt idx="29258">
                  <c:v>-26.833999999999996</c:v>
                </c:pt>
                <c:pt idx="29259">
                  <c:v>-26.831999999999994</c:v>
                </c:pt>
                <c:pt idx="29260">
                  <c:v>-26.829999999999991</c:v>
                </c:pt>
                <c:pt idx="29261">
                  <c:v>-26.827999999999996</c:v>
                </c:pt>
                <c:pt idx="29262">
                  <c:v>-26.825999999999993</c:v>
                </c:pt>
                <c:pt idx="29263">
                  <c:v>-26.823999999999991</c:v>
                </c:pt>
                <c:pt idx="29264">
                  <c:v>-26.821999999999996</c:v>
                </c:pt>
                <c:pt idx="29265">
                  <c:v>-26.819999999999993</c:v>
                </c:pt>
                <c:pt idx="29266">
                  <c:v>-26.817999999999998</c:v>
                </c:pt>
                <c:pt idx="29267">
                  <c:v>-26.815999999999995</c:v>
                </c:pt>
                <c:pt idx="29268">
                  <c:v>-26.813999999999993</c:v>
                </c:pt>
                <c:pt idx="29269">
                  <c:v>-26.811999999999998</c:v>
                </c:pt>
                <c:pt idx="29270">
                  <c:v>-26.809999999999995</c:v>
                </c:pt>
                <c:pt idx="29271">
                  <c:v>-26.807999999999993</c:v>
                </c:pt>
                <c:pt idx="29272">
                  <c:v>-26.805999999999997</c:v>
                </c:pt>
                <c:pt idx="29273">
                  <c:v>-26.803999999999995</c:v>
                </c:pt>
                <c:pt idx="29274">
                  <c:v>-26.801999999999992</c:v>
                </c:pt>
                <c:pt idx="29275">
                  <c:v>-26.799999999999997</c:v>
                </c:pt>
                <c:pt idx="29276">
                  <c:v>-26.797999999999995</c:v>
                </c:pt>
                <c:pt idx="29277">
                  <c:v>-26.795999999999992</c:v>
                </c:pt>
                <c:pt idx="29278">
                  <c:v>-26.793999999999997</c:v>
                </c:pt>
                <c:pt idx="29279">
                  <c:v>-26.791999999999994</c:v>
                </c:pt>
                <c:pt idx="29280">
                  <c:v>-26.789999999999992</c:v>
                </c:pt>
                <c:pt idx="29281">
                  <c:v>-26.787999999999997</c:v>
                </c:pt>
                <c:pt idx="29282">
                  <c:v>-26.785999999999994</c:v>
                </c:pt>
                <c:pt idx="29283">
                  <c:v>-26.783999999999992</c:v>
                </c:pt>
                <c:pt idx="29284">
                  <c:v>-26.781999999999996</c:v>
                </c:pt>
                <c:pt idx="29285">
                  <c:v>-26.779999999999994</c:v>
                </c:pt>
                <c:pt idx="29286">
                  <c:v>-26.777999999999992</c:v>
                </c:pt>
                <c:pt idx="29287">
                  <c:v>-26.775999999999996</c:v>
                </c:pt>
                <c:pt idx="29288">
                  <c:v>-26.773999999999994</c:v>
                </c:pt>
                <c:pt idx="29289">
                  <c:v>-26.771999999999991</c:v>
                </c:pt>
                <c:pt idx="29290">
                  <c:v>-26.769999999999996</c:v>
                </c:pt>
                <c:pt idx="29291">
                  <c:v>-26.767999999999994</c:v>
                </c:pt>
                <c:pt idx="29292">
                  <c:v>-26.765999999999991</c:v>
                </c:pt>
                <c:pt idx="29293">
                  <c:v>-26.763999999999996</c:v>
                </c:pt>
                <c:pt idx="29294">
                  <c:v>-26.761999999999993</c:v>
                </c:pt>
                <c:pt idx="29295">
                  <c:v>-26.759999999999991</c:v>
                </c:pt>
                <c:pt idx="29296">
                  <c:v>-26.757999999999996</c:v>
                </c:pt>
                <c:pt idx="29297">
                  <c:v>-26.755999999999993</c:v>
                </c:pt>
                <c:pt idx="29298">
                  <c:v>-26.753999999999998</c:v>
                </c:pt>
                <c:pt idx="29299">
                  <c:v>-26.751999999999995</c:v>
                </c:pt>
                <c:pt idx="29300">
                  <c:v>-26.749999999999993</c:v>
                </c:pt>
                <c:pt idx="29301">
                  <c:v>-26.747999999999998</c:v>
                </c:pt>
                <c:pt idx="29302">
                  <c:v>-26.745999999999995</c:v>
                </c:pt>
                <c:pt idx="29303">
                  <c:v>-26.743999999999993</c:v>
                </c:pt>
                <c:pt idx="29304">
                  <c:v>-26.741999999999997</c:v>
                </c:pt>
                <c:pt idx="29305">
                  <c:v>-26.739999999999995</c:v>
                </c:pt>
                <c:pt idx="29306">
                  <c:v>-26.737999999999992</c:v>
                </c:pt>
                <c:pt idx="29307">
                  <c:v>-26.735999999999997</c:v>
                </c:pt>
                <c:pt idx="29308">
                  <c:v>-26.733999999999995</c:v>
                </c:pt>
                <c:pt idx="29309">
                  <c:v>-26.731999999999992</c:v>
                </c:pt>
                <c:pt idx="29310">
                  <c:v>-26.729999999999997</c:v>
                </c:pt>
                <c:pt idx="29311">
                  <c:v>-26.727999999999994</c:v>
                </c:pt>
                <c:pt idx="29312">
                  <c:v>-26.725999999999992</c:v>
                </c:pt>
                <c:pt idx="29313">
                  <c:v>-26.723999999999997</c:v>
                </c:pt>
                <c:pt idx="29314">
                  <c:v>-26.721999999999994</c:v>
                </c:pt>
                <c:pt idx="29315">
                  <c:v>-26.719999999999992</c:v>
                </c:pt>
                <c:pt idx="29316">
                  <c:v>-26.717999999999996</c:v>
                </c:pt>
                <c:pt idx="29317">
                  <c:v>-26.715999999999994</c:v>
                </c:pt>
                <c:pt idx="29318">
                  <c:v>-26.713999999999992</c:v>
                </c:pt>
                <c:pt idx="29319">
                  <c:v>-26.711999999999996</c:v>
                </c:pt>
                <c:pt idx="29320">
                  <c:v>-26.709999999999994</c:v>
                </c:pt>
                <c:pt idx="29321">
                  <c:v>-26.707999999999991</c:v>
                </c:pt>
                <c:pt idx="29322">
                  <c:v>-26.705999999999996</c:v>
                </c:pt>
                <c:pt idx="29323">
                  <c:v>-26.703999999999994</c:v>
                </c:pt>
                <c:pt idx="29324">
                  <c:v>-26.701999999999991</c:v>
                </c:pt>
                <c:pt idx="29325">
                  <c:v>-26.699999999999996</c:v>
                </c:pt>
                <c:pt idx="29326">
                  <c:v>-26.697999999999993</c:v>
                </c:pt>
                <c:pt idx="29327">
                  <c:v>-26.695999999999991</c:v>
                </c:pt>
                <c:pt idx="29328">
                  <c:v>-26.693999999999996</c:v>
                </c:pt>
                <c:pt idx="29329">
                  <c:v>-26.691999999999993</c:v>
                </c:pt>
                <c:pt idx="29330">
                  <c:v>-26.689999999999998</c:v>
                </c:pt>
                <c:pt idx="29331">
                  <c:v>-26.687999999999995</c:v>
                </c:pt>
                <c:pt idx="29332">
                  <c:v>-26.685999999999993</c:v>
                </c:pt>
                <c:pt idx="29333">
                  <c:v>-26.683999999999997</c:v>
                </c:pt>
                <c:pt idx="29334">
                  <c:v>-26.681999999999995</c:v>
                </c:pt>
                <c:pt idx="29335">
                  <c:v>-26.679999999999993</c:v>
                </c:pt>
                <c:pt idx="29336">
                  <c:v>-26.677999999999997</c:v>
                </c:pt>
                <c:pt idx="29337">
                  <c:v>-26.675999999999995</c:v>
                </c:pt>
                <c:pt idx="29338">
                  <c:v>-26.673999999999992</c:v>
                </c:pt>
                <c:pt idx="29339">
                  <c:v>-26.671999999999997</c:v>
                </c:pt>
                <c:pt idx="29340">
                  <c:v>-26.669999999999995</c:v>
                </c:pt>
                <c:pt idx="29341">
                  <c:v>-26.667999999999992</c:v>
                </c:pt>
                <c:pt idx="29342">
                  <c:v>-26.665999999999997</c:v>
                </c:pt>
                <c:pt idx="29343">
                  <c:v>-26.663999999999994</c:v>
                </c:pt>
                <c:pt idx="29344">
                  <c:v>-26.661999999999992</c:v>
                </c:pt>
                <c:pt idx="29345">
                  <c:v>-26.659999999999997</c:v>
                </c:pt>
                <c:pt idx="29346">
                  <c:v>-26.657999999999994</c:v>
                </c:pt>
                <c:pt idx="29347">
                  <c:v>-26.655999999999992</c:v>
                </c:pt>
                <c:pt idx="29348">
                  <c:v>-26.653999999999996</c:v>
                </c:pt>
                <c:pt idx="29349">
                  <c:v>-26.651999999999994</c:v>
                </c:pt>
                <c:pt idx="29350">
                  <c:v>-26.649999999999991</c:v>
                </c:pt>
                <c:pt idx="29351">
                  <c:v>-26.647999999999996</c:v>
                </c:pt>
                <c:pt idx="29352">
                  <c:v>-26.645999999999994</c:v>
                </c:pt>
                <c:pt idx="29353">
                  <c:v>-26.643999999999991</c:v>
                </c:pt>
                <c:pt idx="29354">
                  <c:v>-26.641999999999996</c:v>
                </c:pt>
                <c:pt idx="29355">
                  <c:v>-26.639999999999993</c:v>
                </c:pt>
                <c:pt idx="29356">
                  <c:v>-26.637999999999991</c:v>
                </c:pt>
                <c:pt idx="29357">
                  <c:v>-26.635999999999996</c:v>
                </c:pt>
                <c:pt idx="29358">
                  <c:v>-26.633999999999993</c:v>
                </c:pt>
                <c:pt idx="29359">
                  <c:v>-26.631999999999991</c:v>
                </c:pt>
                <c:pt idx="29360">
                  <c:v>-26.629999999999995</c:v>
                </c:pt>
                <c:pt idx="29361">
                  <c:v>-26.627999999999993</c:v>
                </c:pt>
                <c:pt idx="29362">
                  <c:v>-26.625999999999998</c:v>
                </c:pt>
                <c:pt idx="29363">
                  <c:v>-26.623999999999995</c:v>
                </c:pt>
                <c:pt idx="29364">
                  <c:v>-26.621999999999993</c:v>
                </c:pt>
                <c:pt idx="29365">
                  <c:v>-26.619999999999997</c:v>
                </c:pt>
                <c:pt idx="29366">
                  <c:v>-26.617999999999995</c:v>
                </c:pt>
                <c:pt idx="29367">
                  <c:v>-26.615999999999993</c:v>
                </c:pt>
                <c:pt idx="29368">
                  <c:v>-26.613999999999997</c:v>
                </c:pt>
                <c:pt idx="29369">
                  <c:v>-26.611999999999995</c:v>
                </c:pt>
                <c:pt idx="29370">
                  <c:v>-26.609999999999992</c:v>
                </c:pt>
                <c:pt idx="29371">
                  <c:v>-26.607999999999997</c:v>
                </c:pt>
                <c:pt idx="29372">
                  <c:v>-26.605999999999995</c:v>
                </c:pt>
                <c:pt idx="29373">
                  <c:v>-26.603999999999992</c:v>
                </c:pt>
                <c:pt idx="29374">
                  <c:v>-26.601999999999997</c:v>
                </c:pt>
                <c:pt idx="29375">
                  <c:v>-26.599999999999994</c:v>
                </c:pt>
                <c:pt idx="29376">
                  <c:v>-26.597999999999992</c:v>
                </c:pt>
                <c:pt idx="29377">
                  <c:v>-26.595999999999997</c:v>
                </c:pt>
                <c:pt idx="29378">
                  <c:v>-26.593999999999994</c:v>
                </c:pt>
                <c:pt idx="29379">
                  <c:v>-26.591999999999992</c:v>
                </c:pt>
                <c:pt idx="29380">
                  <c:v>-26.589999999999996</c:v>
                </c:pt>
                <c:pt idx="29381">
                  <c:v>-26.587999999999994</c:v>
                </c:pt>
                <c:pt idx="29382">
                  <c:v>-26.585999999999991</c:v>
                </c:pt>
                <c:pt idx="29383">
                  <c:v>-26.583999999999996</c:v>
                </c:pt>
                <c:pt idx="29384">
                  <c:v>-26.581999999999994</c:v>
                </c:pt>
                <c:pt idx="29385">
                  <c:v>-26.579999999999991</c:v>
                </c:pt>
                <c:pt idx="29386">
                  <c:v>-26.577999999999996</c:v>
                </c:pt>
                <c:pt idx="29387">
                  <c:v>-26.575999999999993</c:v>
                </c:pt>
                <c:pt idx="29388">
                  <c:v>-26.573999999999991</c:v>
                </c:pt>
                <c:pt idx="29389">
                  <c:v>-26.571999999999996</c:v>
                </c:pt>
                <c:pt idx="29390">
                  <c:v>-26.569999999999993</c:v>
                </c:pt>
                <c:pt idx="29391">
                  <c:v>-26.567999999999998</c:v>
                </c:pt>
                <c:pt idx="29392">
                  <c:v>-26.565999999999995</c:v>
                </c:pt>
                <c:pt idx="29393">
                  <c:v>-26.563999999999993</c:v>
                </c:pt>
                <c:pt idx="29394">
                  <c:v>-26.561999999999998</c:v>
                </c:pt>
                <c:pt idx="29395">
                  <c:v>-26.559999999999995</c:v>
                </c:pt>
                <c:pt idx="29396">
                  <c:v>-26.557999999999993</c:v>
                </c:pt>
                <c:pt idx="29397">
                  <c:v>-26.555999999999997</c:v>
                </c:pt>
                <c:pt idx="29398">
                  <c:v>-26.553999999999995</c:v>
                </c:pt>
                <c:pt idx="29399">
                  <c:v>-26.551999999999992</c:v>
                </c:pt>
                <c:pt idx="29400">
                  <c:v>-26.549999999999997</c:v>
                </c:pt>
                <c:pt idx="29401">
                  <c:v>-26.547999999999995</c:v>
                </c:pt>
                <c:pt idx="29402">
                  <c:v>-26.545999999999992</c:v>
                </c:pt>
                <c:pt idx="29403">
                  <c:v>-26.543999999999997</c:v>
                </c:pt>
                <c:pt idx="29404">
                  <c:v>-26.541999999999994</c:v>
                </c:pt>
                <c:pt idx="29405">
                  <c:v>-26.539999999999992</c:v>
                </c:pt>
                <c:pt idx="29406">
                  <c:v>-26.537999999999997</c:v>
                </c:pt>
                <c:pt idx="29407">
                  <c:v>-26.535999999999994</c:v>
                </c:pt>
                <c:pt idx="29408">
                  <c:v>-26.533999999999992</c:v>
                </c:pt>
                <c:pt idx="29409">
                  <c:v>-26.531999999999996</c:v>
                </c:pt>
                <c:pt idx="29410">
                  <c:v>-26.529999999999994</c:v>
                </c:pt>
                <c:pt idx="29411">
                  <c:v>-26.527999999999992</c:v>
                </c:pt>
                <c:pt idx="29412">
                  <c:v>-26.525999999999996</c:v>
                </c:pt>
                <c:pt idx="29413">
                  <c:v>-26.523999999999994</c:v>
                </c:pt>
                <c:pt idx="29414">
                  <c:v>-26.521999999999991</c:v>
                </c:pt>
                <c:pt idx="29415">
                  <c:v>-26.519999999999996</c:v>
                </c:pt>
                <c:pt idx="29416">
                  <c:v>-26.517999999999994</c:v>
                </c:pt>
                <c:pt idx="29417">
                  <c:v>-26.515999999999991</c:v>
                </c:pt>
                <c:pt idx="29418">
                  <c:v>-26.513999999999996</c:v>
                </c:pt>
                <c:pt idx="29419">
                  <c:v>-26.511999999999993</c:v>
                </c:pt>
                <c:pt idx="29420">
                  <c:v>-26.509999999999991</c:v>
                </c:pt>
                <c:pt idx="29421">
                  <c:v>-26.507999999999996</c:v>
                </c:pt>
                <c:pt idx="29422">
                  <c:v>-26.505999999999993</c:v>
                </c:pt>
                <c:pt idx="29423">
                  <c:v>-26.503999999999998</c:v>
                </c:pt>
                <c:pt idx="29424">
                  <c:v>-26.501999999999995</c:v>
                </c:pt>
                <c:pt idx="29425">
                  <c:v>-26.499999999999993</c:v>
                </c:pt>
                <c:pt idx="29426">
                  <c:v>-26.497999999999998</c:v>
                </c:pt>
                <c:pt idx="29427">
                  <c:v>-26.495999999999995</c:v>
                </c:pt>
                <c:pt idx="29428">
                  <c:v>-26.493999999999993</c:v>
                </c:pt>
                <c:pt idx="29429">
                  <c:v>-26.491999999999997</c:v>
                </c:pt>
                <c:pt idx="29430">
                  <c:v>-26.489999999999995</c:v>
                </c:pt>
                <c:pt idx="29431">
                  <c:v>-26.487999999999992</c:v>
                </c:pt>
                <c:pt idx="29432">
                  <c:v>-26.485999999999997</c:v>
                </c:pt>
                <c:pt idx="29433">
                  <c:v>-26.483999999999995</c:v>
                </c:pt>
                <c:pt idx="29434">
                  <c:v>-26.481999999999992</c:v>
                </c:pt>
                <c:pt idx="29435">
                  <c:v>-26.479999999999997</c:v>
                </c:pt>
                <c:pt idx="29436">
                  <c:v>-26.477999999999994</c:v>
                </c:pt>
                <c:pt idx="29437">
                  <c:v>-26.475999999999992</c:v>
                </c:pt>
                <c:pt idx="29438">
                  <c:v>-26.473999999999997</c:v>
                </c:pt>
                <c:pt idx="29439">
                  <c:v>-26.471999999999994</c:v>
                </c:pt>
                <c:pt idx="29440">
                  <c:v>-26.469999999999992</c:v>
                </c:pt>
                <c:pt idx="29441">
                  <c:v>-26.467999999999996</c:v>
                </c:pt>
                <c:pt idx="29442">
                  <c:v>-26.465999999999994</c:v>
                </c:pt>
                <c:pt idx="29443">
                  <c:v>-26.463999999999992</c:v>
                </c:pt>
                <c:pt idx="29444">
                  <c:v>-26.461999999999996</c:v>
                </c:pt>
                <c:pt idx="29445">
                  <c:v>-26.459999999999994</c:v>
                </c:pt>
                <c:pt idx="29446">
                  <c:v>-26.457999999999991</c:v>
                </c:pt>
                <c:pt idx="29447">
                  <c:v>-26.455999999999996</c:v>
                </c:pt>
                <c:pt idx="29448">
                  <c:v>-26.453999999999994</c:v>
                </c:pt>
                <c:pt idx="29449">
                  <c:v>-26.451999999999991</c:v>
                </c:pt>
                <c:pt idx="29450">
                  <c:v>-26.449999999999996</c:v>
                </c:pt>
                <c:pt idx="29451">
                  <c:v>-26.447999999999993</c:v>
                </c:pt>
                <c:pt idx="29452">
                  <c:v>-26.445999999999991</c:v>
                </c:pt>
                <c:pt idx="29453">
                  <c:v>-26.443999999999996</c:v>
                </c:pt>
                <c:pt idx="29454">
                  <c:v>-26.441999999999993</c:v>
                </c:pt>
                <c:pt idx="29455">
                  <c:v>-26.439999999999998</c:v>
                </c:pt>
                <c:pt idx="29456">
                  <c:v>-26.437999999999995</c:v>
                </c:pt>
                <c:pt idx="29457">
                  <c:v>-26.435999999999993</c:v>
                </c:pt>
                <c:pt idx="29458">
                  <c:v>-26.433999999999997</c:v>
                </c:pt>
                <c:pt idx="29459">
                  <c:v>-26.431999999999995</c:v>
                </c:pt>
                <c:pt idx="29460">
                  <c:v>-26.429999999999993</c:v>
                </c:pt>
                <c:pt idx="29461">
                  <c:v>-26.427999999999997</c:v>
                </c:pt>
                <c:pt idx="29462">
                  <c:v>-26.425999999999995</c:v>
                </c:pt>
                <c:pt idx="29463">
                  <c:v>-26.423999999999992</c:v>
                </c:pt>
                <c:pt idx="29464">
                  <c:v>-26.421999999999997</c:v>
                </c:pt>
                <c:pt idx="29465">
                  <c:v>-26.419999999999995</c:v>
                </c:pt>
                <c:pt idx="29466">
                  <c:v>-26.417999999999992</c:v>
                </c:pt>
                <c:pt idx="29467">
                  <c:v>-26.415999999999997</c:v>
                </c:pt>
                <c:pt idx="29468">
                  <c:v>-26.413999999999994</c:v>
                </c:pt>
                <c:pt idx="29469">
                  <c:v>-26.411999999999992</c:v>
                </c:pt>
                <c:pt idx="29470">
                  <c:v>-26.409999999999997</c:v>
                </c:pt>
                <c:pt idx="29471">
                  <c:v>-26.407999999999994</c:v>
                </c:pt>
                <c:pt idx="29472">
                  <c:v>-26.405999999999992</c:v>
                </c:pt>
                <c:pt idx="29473">
                  <c:v>-26.403999999999996</c:v>
                </c:pt>
                <c:pt idx="29474">
                  <c:v>-26.401999999999994</c:v>
                </c:pt>
                <c:pt idx="29475">
                  <c:v>-26.399999999999991</c:v>
                </c:pt>
                <c:pt idx="29476">
                  <c:v>-26.397999999999996</c:v>
                </c:pt>
                <c:pt idx="29477">
                  <c:v>-26.395999999999994</c:v>
                </c:pt>
                <c:pt idx="29478">
                  <c:v>-26.393999999999991</c:v>
                </c:pt>
                <c:pt idx="29479">
                  <c:v>-26.391999999999996</c:v>
                </c:pt>
                <c:pt idx="29480">
                  <c:v>-26.389999999999993</c:v>
                </c:pt>
                <c:pt idx="29481">
                  <c:v>-26.387999999999991</c:v>
                </c:pt>
                <c:pt idx="29482">
                  <c:v>-26.385999999999996</c:v>
                </c:pt>
                <c:pt idx="29483">
                  <c:v>-26.383999999999993</c:v>
                </c:pt>
                <c:pt idx="29484">
                  <c:v>-26.381999999999991</c:v>
                </c:pt>
                <c:pt idx="29485">
                  <c:v>-26.379999999999995</c:v>
                </c:pt>
                <c:pt idx="29486">
                  <c:v>-26.377999999999993</c:v>
                </c:pt>
                <c:pt idx="29487">
                  <c:v>-26.375999999999998</c:v>
                </c:pt>
                <c:pt idx="29488">
                  <c:v>-26.373999999999995</c:v>
                </c:pt>
                <c:pt idx="29489">
                  <c:v>-26.371999999999993</c:v>
                </c:pt>
                <c:pt idx="29490">
                  <c:v>-26.369999999999997</c:v>
                </c:pt>
                <c:pt idx="29491">
                  <c:v>-26.367999999999995</c:v>
                </c:pt>
                <c:pt idx="29492">
                  <c:v>-26.365999999999993</c:v>
                </c:pt>
                <c:pt idx="29493">
                  <c:v>-26.363999999999997</c:v>
                </c:pt>
                <c:pt idx="29494">
                  <c:v>-26.361999999999995</c:v>
                </c:pt>
                <c:pt idx="29495">
                  <c:v>-26.359999999999992</c:v>
                </c:pt>
                <c:pt idx="29496">
                  <c:v>-26.357999999999997</c:v>
                </c:pt>
                <c:pt idx="29497">
                  <c:v>-26.355999999999995</c:v>
                </c:pt>
                <c:pt idx="29498">
                  <c:v>-26.353999999999992</c:v>
                </c:pt>
                <c:pt idx="29499">
                  <c:v>-26.351999999999997</c:v>
                </c:pt>
                <c:pt idx="29500">
                  <c:v>-26.349999999999994</c:v>
                </c:pt>
                <c:pt idx="29501">
                  <c:v>-26.347999999999992</c:v>
                </c:pt>
                <c:pt idx="29502">
                  <c:v>-26.345999999999997</c:v>
                </c:pt>
                <c:pt idx="29503">
                  <c:v>-26.343999999999994</c:v>
                </c:pt>
                <c:pt idx="29504">
                  <c:v>-26.341999999999992</c:v>
                </c:pt>
                <c:pt idx="29505">
                  <c:v>-26.339999999999996</c:v>
                </c:pt>
                <c:pt idx="29506">
                  <c:v>-26.337999999999994</c:v>
                </c:pt>
                <c:pt idx="29507">
                  <c:v>-26.335999999999991</c:v>
                </c:pt>
                <c:pt idx="29508">
                  <c:v>-26.333999999999996</c:v>
                </c:pt>
                <c:pt idx="29509">
                  <c:v>-26.331999999999994</c:v>
                </c:pt>
                <c:pt idx="29510">
                  <c:v>-26.329999999999991</c:v>
                </c:pt>
                <c:pt idx="29511">
                  <c:v>-26.327999999999996</c:v>
                </c:pt>
                <c:pt idx="29512">
                  <c:v>-26.325999999999993</c:v>
                </c:pt>
                <c:pt idx="29513">
                  <c:v>-26.323999999999991</c:v>
                </c:pt>
                <c:pt idx="29514">
                  <c:v>-26.321999999999996</c:v>
                </c:pt>
                <c:pt idx="29515">
                  <c:v>-26.319999999999993</c:v>
                </c:pt>
                <c:pt idx="29516">
                  <c:v>-26.317999999999998</c:v>
                </c:pt>
                <c:pt idx="29517">
                  <c:v>-26.315999999999995</c:v>
                </c:pt>
                <c:pt idx="29518">
                  <c:v>-26.313999999999993</c:v>
                </c:pt>
                <c:pt idx="29519">
                  <c:v>-26.311999999999998</c:v>
                </c:pt>
                <c:pt idx="29520">
                  <c:v>-26.309999999999995</c:v>
                </c:pt>
                <c:pt idx="29521">
                  <c:v>-26.307999999999993</c:v>
                </c:pt>
                <c:pt idx="29522">
                  <c:v>-26.305999999999997</c:v>
                </c:pt>
                <c:pt idx="29523">
                  <c:v>-26.303999999999995</c:v>
                </c:pt>
                <c:pt idx="29524">
                  <c:v>-26.301999999999992</c:v>
                </c:pt>
                <c:pt idx="29525">
                  <c:v>-26.299999999999997</c:v>
                </c:pt>
                <c:pt idx="29526">
                  <c:v>-26.297999999999995</c:v>
                </c:pt>
                <c:pt idx="29527">
                  <c:v>-26.295999999999992</c:v>
                </c:pt>
                <c:pt idx="29528">
                  <c:v>-26.293999999999997</c:v>
                </c:pt>
                <c:pt idx="29529">
                  <c:v>-26.291999999999994</c:v>
                </c:pt>
                <c:pt idx="29530">
                  <c:v>-26.289999999999992</c:v>
                </c:pt>
                <c:pt idx="29531">
                  <c:v>-26.287999999999997</c:v>
                </c:pt>
                <c:pt idx="29532">
                  <c:v>-26.285999999999994</c:v>
                </c:pt>
                <c:pt idx="29533">
                  <c:v>-26.283999999999992</c:v>
                </c:pt>
                <c:pt idx="29534">
                  <c:v>-26.281999999999996</c:v>
                </c:pt>
                <c:pt idx="29535">
                  <c:v>-26.279999999999994</c:v>
                </c:pt>
                <c:pt idx="29536">
                  <c:v>-26.277999999999992</c:v>
                </c:pt>
                <c:pt idx="29537">
                  <c:v>-26.275999999999996</c:v>
                </c:pt>
                <c:pt idx="29538">
                  <c:v>-26.273999999999994</c:v>
                </c:pt>
                <c:pt idx="29539">
                  <c:v>-26.271999999999991</c:v>
                </c:pt>
                <c:pt idx="29540">
                  <c:v>-26.269999999999996</c:v>
                </c:pt>
                <c:pt idx="29541">
                  <c:v>-26.267999999999994</c:v>
                </c:pt>
                <c:pt idx="29542">
                  <c:v>-26.265999999999991</c:v>
                </c:pt>
                <c:pt idx="29543">
                  <c:v>-26.263999999999996</c:v>
                </c:pt>
                <c:pt idx="29544">
                  <c:v>-26.261999999999993</c:v>
                </c:pt>
                <c:pt idx="29545">
                  <c:v>-26.259999999999991</c:v>
                </c:pt>
                <c:pt idx="29546">
                  <c:v>-26.257999999999996</c:v>
                </c:pt>
                <c:pt idx="29547">
                  <c:v>-26.255999999999993</c:v>
                </c:pt>
                <c:pt idx="29548">
                  <c:v>-26.253999999999998</c:v>
                </c:pt>
                <c:pt idx="29549">
                  <c:v>-26.251999999999995</c:v>
                </c:pt>
                <c:pt idx="29550">
                  <c:v>-26.249999999999993</c:v>
                </c:pt>
                <c:pt idx="29551">
                  <c:v>-26.247999999999998</c:v>
                </c:pt>
                <c:pt idx="29552">
                  <c:v>-26.245999999999995</c:v>
                </c:pt>
                <c:pt idx="29553">
                  <c:v>-26.243999999999993</c:v>
                </c:pt>
                <c:pt idx="29554">
                  <c:v>-26.241999999999997</c:v>
                </c:pt>
                <c:pt idx="29555">
                  <c:v>-26.239999999999995</c:v>
                </c:pt>
                <c:pt idx="29556">
                  <c:v>-26.237999999999992</c:v>
                </c:pt>
                <c:pt idx="29557">
                  <c:v>-26.235999999999997</c:v>
                </c:pt>
                <c:pt idx="29558">
                  <c:v>-26.233999999999995</c:v>
                </c:pt>
                <c:pt idx="29559">
                  <c:v>-26.231999999999992</c:v>
                </c:pt>
                <c:pt idx="29560">
                  <c:v>-26.229999999999997</c:v>
                </c:pt>
                <c:pt idx="29561">
                  <c:v>-26.227999999999994</c:v>
                </c:pt>
                <c:pt idx="29562">
                  <c:v>-26.225999999999992</c:v>
                </c:pt>
                <c:pt idx="29563">
                  <c:v>-26.223999999999997</c:v>
                </c:pt>
                <c:pt idx="29564">
                  <c:v>-26.221999999999994</c:v>
                </c:pt>
                <c:pt idx="29565">
                  <c:v>-26.219999999999992</c:v>
                </c:pt>
                <c:pt idx="29566">
                  <c:v>-26.217999999999996</c:v>
                </c:pt>
                <c:pt idx="29567">
                  <c:v>-26.215999999999994</c:v>
                </c:pt>
                <c:pt idx="29568">
                  <c:v>-26.213999999999992</c:v>
                </c:pt>
                <c:pt idx="29569">
                  <c:v>-26.211999999999996</c:v>
                </c:pt>
                <c:pt idx="29570">
                  <c:v>-26.209999999999994</c:v>
                </c:pt>
                <c:pt idx="29571">
                  <c:v>-26.207999999999991</c:v>
                </c:pt>
                <c:pt idx="29572">
                  <c:v>-26.205999999999996</c:v>
                </c:pt>
                <c:pt idx="29573">
                  <c:v>-26.203999999999994</c:v>
                </c:pt>
                <c:pt idx="29574">
                  <c:v>-26.201999999999991</c:v>
                </c:pt>
                <c:pt idx="29575">
                  <c:v>-26.199999999999996</c:v>
                </c:pt>
                <c:pt idx="29576">
                  <c:v>-26.197999999999993</c:v>
                </c:pt>
                <c:pt idx="29577">
                  <c:v>-26.195999999999991</c:v>
                </c:pt>
                <c:pt idx="29578">
                  <c:v>-26.193999999999996</c:v>
                </c:pt>
                <c:pt idx="29579">
                  <c:v>-26.191999999999993</c:v>
                </c:pt>
                <c:pt idx="29580">
                  <c:v>-26.189999999999998</c:v>
                </c:pt>
                <c:pt idx="29581">
                  <c:v>-26.187999999999995</c:v>
                </c:pt>
                <c:pt idx="29582">
                  <c:v>-26.185999999999993</c:v>
                </c:pt>
                <c:pt idx="29583">
                  <c:v>-26.183999999999997</c:v>
                </c:pt>
                <c:pt idx="29584">
                  <c:v>-26.181999999999995</c:v>
                </c:pt>
                <c:pt idx="29585">
                  <c:v>-26.179999999999993</c:v>
                </c:pt>
                <c:pt idx="29586">
                  <c:v>-26.177999999999997</c:v>
                </c:pt>
                <c:pt idx="29587">
                  <c:v>-26.175999999999995</c:v>
                </c:pt>
                <c:pt idx="29588">
                  <c:v>-26.173999999999992</c:v>
                </c:pt>
                <c:pt idx="29589">
                  <c:v>-26.171999999999997</c:v>
                </c:pt>
                <c:pt idx="29590">
                  <c:v>-26.169999999999995</c:v>
                </c:pt>
                <c:pt idx="29591">
                  <c:v>-26.167999999999992</c:v>
                </c:pt>
                <c:pt idx="29592">
                  <c:v>-26.165999999999997</c:v>
                </c:pt>
                <c:pt idx="29593">
                  <c:v>-26.163999999999994</c:v>
                </c:pt>
                <c:pt idx="29594">
                  <c:v>-26.161999999999992</c:v>
                </c:pt>
                <c:pt idx="29595">
                  <c:v>-26.159999999999997</c:v>
                </c:pt>
                <c:pt idx="29596">
                  <c:v>-26.157999999999994</c:v>
                </c:pt>
                <c:pt idx="29597">
                  <c:v>-26.155999999999992</c:v>
                </c:pt>
                <c:pt idx="29598">
                  <c:v>-26.153999999999996</c:v>
                </c:pt>
                <c:pt idx="29599">
                  <c:v>-26.151999999999994</c:v>
                </c:pt>
                <c:pt idx="29600">
                  <c:v>-26.149999999999991</c:v>
                </c:pt>
                <c:pt idx="29601">
                  <c:v>-26.147999999999996</c:v>
                </c:pt>
                <c:pt idx="29602">
                  <c:v>-26.145999999999994</c:v>
                </c:pt>
                <c:pt idx="29603">
                  <c:v>-26.143999999999991</c:v>
                </c:pt>
                <c:pt idx="29604">
                  <c:v>-26.141999999999996</c:v>
                </c:pt>
                <c:pt idx="29605">
                  <c:v>-26.139999999999993</c:v>
                </c:pt>
                <c:pt idx="29606">
                  <c:v>-26.137999999999991</c:v>
                </c:pt>
                <c:pt idx="29607">
                  <c:v>-26.135999999999996</c:v>
                </c:pt>
                <c:pt idx="29608">
                  <c:v>-26.133999999999993</c:v>
                </c:pt>
                <c:pt idx="29609">
                  <c:v>-26.131999999999991</c:v>
                </c:pt>
                <c:pt idx="29610">
                  <c:v>-26.129999999999995</c:v>
                </c:pt>
                <c:pt idx="29611">
                  <c:v>-26.127999999999993</c:v>
                </c:pt>
                <c:pt idx="29612">
                  <c:v>-26.125999999999998</c:v>
                </c:pt>
                <c:pt idx="29613">
                  <c:v>-26.123999999999995</c:v>
                </c:pt>
                <c:pt idx="29614">
                  <c:v>-26.121999999999993</c:v>
                </c:pt>
                <c:pt idx="29615">
                  <c:v>-26.119999999999997</c:v>
                </c:pt>
                <c:pt idx="29616">
                  <c:v>-26.117999999999995</c:v>
                </c:pt>
                <c:pt idx="29617">
                  <c:v>-26.115999999999993</c:v>
                </c:pt>
                <c:pt idx="29618">
                  <c:v>-26.113999999999997</c:v>
                </c:pt>
                <c:pt idx="29619">
                  <c:v>-26.111999999999995</c:v>
                </c:pt>
                <c:pt idx="29620">
                  <c:v>-26.109999999999992</c:v>
                </c:pt>
                <c:pt idx="29621">
                  <c:v>-26.107999999999997</c:v>
                </c:pt>
                <c:pt idx="29622">
                  <c:v>-26.105999999999995</c:v>
                </c:pt>
                <c:pt idx="29623">
                  <c:v>-26.103999999999992</c:v>
                </c:pt>
                <c:pt idx="29624">
                  <c:v>-26.101999999999997</c:v>
                </c:pt>
                <c:pt idx="29625">
                  <c:v>-26.099999999999994</c:v>
                </c:pt>
                <c:pt idx="29626">
                  <c:v>-26.097999999999992</c:v>
                </c:pt>
                <c:pt idx="29627">
                  <c:v>-26.095999999999997</c:v>
                </c:pt>
                <c:pt idx="29628">
                  <c:v>-26.093999999999994</c:v>
                </c:pt>
                <c:pt idx="29629">
                  <c:v>-26.091999999999992</c:v>
                </c:pt>
                <c:pt idx="29630">
                  <c:v>-26.089999999999996</c:v>
                </c:pt>
                <c:pt idx="29631">
                  <c:v>-26.087999999999994</c:v>
                </c:pt>
                <c:pt idx="29632">
                  <c:v>-26.085999999999991</c:v>
                </c:pt>
                <c:pt idx="29633">
                  <c:v>-26.083999999999996</c:v>
                </c:pt>
                <c:pt idx="29634">
                  <c:v>-26.081999999999994</c:v>
                </c:pt>
                <c:pt idx="29635">
                  <c:v>-26.079999999999991</c:v>
                </c:pt>
                <c:pt idx="29636">
                  <c:v>-26.077999999999996</c:v>
                </c:pt>
                <c:pt idx="29637">
                  <c:v>-26.075999999999993</c:v>
                </c:pt>
                <c:pt idx="29638">
                  <c:v>-26.073999999999991</c:v>
                </c:pt>
                <c:pt idx="29639">
                  <c:v>-26.071999999999996</c:v>
                </c:pt>
                <c:pt idx="29640">
                  <c:v>-26.069999999999993</c:v>
                </c:pt>
                <c:pt idx="29641">
                  <c:v>-26.067999999999998</c:v>
                </c:pt>
                <c:pt idx="29642">
                  <c:v>-26.065999999999995</c:v>
                </c:pt>
                <c:pt idx="29643">
                  <c:v>-26.063999999999993</c:v>
                </c:pt>
                <c:pt idx="29644">
                  <c:v>-26.061999999999998</c:v>
                </c:pt>
                <c:pt idx="29645">
                  <c:v>-26.059999999999995</c:v>
                </c:pt>
                <c:pt idx="29646">
                  <c:v>-26.057999999999993</c:v>
                </c:pt>
                <c:pt idx="29647">
                  <c:v>-26.055999999999997</c:v>
                </c:pt>
                <c:pt idx="29648">
                  <c:v>-26.053999999999995</c:v>
                </c:pt>
                <c:pt idx="29649">
                  <c:v>-26.051999999999992</c:v>
                </c:pt>
                <c:pt idx="29650">
                  <c:v>-26.049999999999997</c:v>
                </c:pt>
                <c:pt idx="29651">
                  <c:v>-26.047999999999995</c:v>
                </c:pt>
                <c:pt idx="29652">
                  <c:v>-26.045999999999992</c:v>
                </c:pt>
                <c:pt idx="29653">
                  <c:v>-26.043999999999997</c:v>
                </c:pt>
                <c:pt idx="29654">
                  <c:v>-26.041999999999994</c:v>
                </c:pt>
                <c:pt idx="29655">
                  <c:v>-26.039999999999992</c:v>
                </c:pt>
                <c:pt idx="29656">
                  <c:v>-26.037999999999997</c:v>
                </c:pt>
                <c:pt idx="29657">
                  <c:v>-26.035999999999994</c:v>
                </c:pt>
                <c:pt idx="29658">
                  <c:v>-26.033999999999992</c:v>
                </c:pt>
                <c:pt idx="29659">
                  <c:v>-26.031999999999996</c:v>
                </c:pt>
                <c:pt idx="29660">
                  <c:v>-26.029999999999994</c:v>
                </c:pt>
                <c:pt idx="29661">
                  <c:v>-26.027999999999992</c:v>
                </c:pt>
                <c:pt idx="29662">
                  <c:v>-26.025999999999996</c:v>
                </c:pt>
                <c:pt idx="29663">
                  <c:v>-26.023999999999994</c:v>
                </c:pt>
                <c:pt idx="29664">
                  <c:v>-26.021999999999991</c:v>
                </c:pt>
                <c:pt idx="29665">
                  <c:v>-26.019999999999996</c:v>
                </c:pt>
                <c:pt idx="29666">
                  <c:v>-26.017999999999994</c:v>
                </c:pt>
                <c:pt idx="29667">
                  <c:v>-26.015999999999991</c:v>
                </c:pt>
                <c:pt idx="29668">
                  <c:v>-26.013999999999996</c:v>
                </c:pt>
                <c:pt idx="29669">
                  <c:v>-26.011999999999993</c:v>
                </c:pt>
                <c:pt idx="29670">
                  <c:v>-26.009999999999991</c:v>
                </c:pt>
                <c:pt idx="29671">
                  <c:v>-26.007999999999996</c:v>
                </c:pt>
                <c:pt idx="29672">
                  <c:v>-26.005999999999993</c:v>
                </c:pt>
                <c:pt idx="29673">
                  <c:v>-26.003999999999998</c:v>
                </c:pt>
                <c:pt idx="29674">
                  <c:v>-26.001999999999995</c:v>
                </c:pt>
                <c:pt idx="29675">
                  <c:v>-25.999999999999993</c:v>
                </c:pt>
                <c:pt idx="29676">
                  <c:v>-25.997999999999998</c:v>
                </c:pt>
                <c:pt idx="29677">
                  <c:v>-25.995999999999995</c:v>
                </c:pt>
                <c:pt idx="29678">
                  <c:v>-25.993999999999993</c:v>
                </c:pt>
                <c:pt idx="29679">
                  <c:v>-25.991999999999997</c:v>
                </c:pt>
                <c:pt idx="29680">
                  <c:v>-25.989999999999995</c:v>
                </c:pt>
                <c:pt idx="29681">
                  <c:v>-25.987999999999992</c:v>
                </c:pt>
                <c:pt idx="29682">
                  <c:v>-25.985999999999997</c:v>
                </c:pt>
                <c:pt idx="29683">
                  <c:v>-25.983999999999995</c:v>
                </c:pt>
                <c:pt idx="29684">
                  <c:v>-25.981999999999992</c:v>
                </c:pt>
                <c:pt idx="29685">
                  <c:v>-25.979999999999997</c:v>
                </c:pt>
                <c:pt idx="29686">
                  <c:v>-25.977999999999994</c:v>
                </c:pt>
                <c:pt idx="29687">
                  <c:v>-25.975999999999992</c:v>
                </c:pt>
                <c:pt idx="29688">
                  <c:v>-25.973999999999997</c:v>
                </c:pt>
                <c:pt idx="29689">
                  <c:v>-25.971999999999994</c:v>
                </c:pt>
                <c:pt idx="29690">
                  <c:v>-25.969999999999992</c:v>
                </c:pt>
                <c:pt idx="29691">
                  <c:v>-25.967999999999996</c:v>
                </c:pt>
                <c:pt idx="29692">
                  <c:v>-25.965999999999994</c:v>
                </c:pt>
                <c:pt idx="29693">
                  <c:v>-25.963999999999992</c:v>
                </c:pt>
                <c:pt idx="29694">
                  <c:v>-25.961999999999996</c:v>
                </c:pt>
                <c:pt idx="29695">
                  <c:v>-25.959999999999994</c:v>
                </c:pt>
                <c:pt idx="29696">
                  <c:v>-25.957999999999991</c:v>
                </c:pt>
                <c:pt idx="29697">
                  <c:v>-25.955999999999996</c:v>
                </c:pt>
                <c:pt idx="29698">
                  <c:v>-25.953999999999994</c:v>
                </c:pt>
                <c:pt idx="29699">
                  <c:v>-25.951999999999991</c:v>
                </c:pt>
                <c:pt idx="29700">
                  <c:v>-25.949999999999996</c:v>
                </c:pt>
                <c:pt idx="29701">
                  <c:v>-25.947999999999993</c:v>
                </c:pt>
                <c:pt idx="29702">
                  <c:v>-25.945999999999991</c:v>
                </c:pt>
                <c:pt idx="29703">
                  <c:v>-25.943999999999996</c:v>
                </c:pt>
                <c:pt idx="29704">
                  <c:v>-25.941999999999993</c:v>
                </c:pt>
                <c:pt idx="29705">
                  <c:v>-25.939999999999998</c:v>
                </c:pt>
                <c:pt idx="29706">
                  <c:v>-25.937999999999995</c:v>
                </c:pt>
                <c:pt idx="29707">
                  <c:v>-25.935999999999993</c:v>
                </c:pt>
                <c:pt idx="29708">
                  <c:v>-25.933999999999997</c:v>
                </c:pt>
                <c:pt idx="29709">
                  <c:v>-25.931999999999995</c:v>
                </c:pt>
                <c:pt idx="29710">
                  <c:v>-25.929999999999993</c:v>
                </c:pt>
                <c:pt idx="29711">
                  <c:v>-25.927999999999997</c:v>
                </c:pt>
                <c:pt idx="29712">
                  <c:v>-25.925999999999995</c:v>
                </c:pt>
                <c:pt idx="29713">
                  <c:v>-25.923999999999992</c:v>
                </c:pt>
                <c:pt idx="29714">
                  <c:v>-25.921999999999997</c:v>
                </c:pt>
                <c:pt idx="29715">
                  <c:v>-25.919999999999995</c:v>
                </c:pt>
                <c:pt idx="29716">
                  <c:v>-25.917999999999992</c:v>
                </c:pt>
                <c:pt idx="29717">
                  <c:v>-25.915999999999997</c:v>
                </c:pt>
                <c:pt idx="29718">
                  <c:v>-25.913999999999994</c:v>
                </c:pt>
                <c:pt idx="29719">
                  <c:v>-25.911999999999992</c:v>
                </c:pt>
                <c:pt idx="29720">
                  <c:v>-25.909999999999997</c:v>
                </c:pt>
                <c:pt idx="29721">
                  <c:v>-25.907999999999994</c:v>
                </c:pt>
                <c:pt idx="29722">
                  <c:v>-25.905999999999992</c:v>
                </c:pt>
                <c:pt idx="29723">
                  <c:v>-25.903999999999996</c:v>
                </c:pt>
                <c:pt idx="29724">
                  <c:v>-25.901999999999994</c:v>
                </c:pt>
                <c:pt idx="29725">
                  <c:v>-25.899999999999991</c:v>
                </c:pt>
                <c:pt idx="29726">
                  <c:v>-25.897999999999996</c:v>
                </c:pt>
                <c:pt idx="29727">
                  <c:v>-25.895999999999994</c:v>
                </c:pt>
                <c:pt idx="29728">
                  <c:v>-25.893999999999991</c:v>
                </c:pt>
                <c:pt idx="29729">
                  <c:v>-25.891999999999996</c:v>
                </c:pt>
                <c:pt idx="29730">
                  <c:v>-25.889999999999993</c:v>
                </c:pt>
                <c:pt idx="29731">
                  <c:v>-25.887999999999991</c:v>
                </c:pt>
                <c:pt idx="29732">
                  <c:v>-25.885999999999996</c:v>
                </c:pt>
                <c:pt idx="29733">
                  <c:v>-25.883999999999993</c:v>
                </c:pt>
                <c:pt idx="29734">
                  <c:v>-25.881999999999991</c:v>
                </c:pt>
                <c:pt idx="29735">
                  <c:v>-25.879999999999995</c:v>
                </c:pt>
                <c:pt idx="29736">
                  <c:v>-25.877999999999993</c:v>
                </c:pt>
                <c:pt idx="29737">
                  <c:v>-25.875999999999998</c:v>
                </c:pt>
                <c:pt idx="29738">
                  <c:v>-25.873999999999995</c:v>
                </c:pt>
                <c:pt idx="29739">
                  <c:v>-25.871999999999993</c:v>
                </c:pt>
                <c:pt idx="29740">
                  <c:v>-25.869999999999997</c:v>
                </c:pt>
                <c:pt idx="29741">
                  <c:v>-25.867999999999995</c:v>
                </c:pt>
                <c:pt idx="29742">
                  <c:v>-25.865999999999993</c:v>
                </c:pt>
                <c:pt idx="29743">
                  <c:v>-25.863999999999997</c:v>
                </c:pt>
                <c:pt idx="29744">
                  <c:v>-25.861999999999995</c:v>
                </c:pt>
                <c:pt idx="29745">
                  <c:v>-25.859999999999992</c:v>
                </c:pt>
                <c:pt idx="29746">
                  <c:v>-25.857999999999997</c:v>
                </c:pt>
                <c:pt idx="29747">
                  <c:v>-25.855999999999995</c:v>
                </c:pt>
                <c:pt idx="29748">
                  <c:v>-25.853999999999992</c:v>
                </c:pt>
                <c:pt idx="29749">
                  <c:v>-25.851999999999997</c:v>
                </c:pt>
                <c:pt idx="29750">
                  <c:v>-25.849999999999994</c:v>
                </c:pt>
                <c:pt idx="29751">
                  <c:v>-25.847999999999992</c:v>
                </c:pt>
                <c:pt idx="29752">
                  <c:v>-25.845999999999997</c:v>
                </c:pt>
                <c:pt idx="29753">
                  <c:v>-25.843999999999994</c:v>
                </c:pt>
                <c:pt idx="29754">
                  <c:v>-25.841999999999992</c:v>
                </c:pt>
                <c:pt idx="29755">
                  <c:v>-25.839999999999996</c:v>
                </c:pt>
                <c:pt idx="29756">
                  <c:v>-25.837999999999994</c:v>
                </c:pt>
                <c:pt idx="29757">
                  <c:v>-25.835999999999991</c:v>
                </c:pt>
                <c:pt idx="29758">
                  <c:v>-25.833999999999996</c:v>
                </c:pt>
                <c:pt idx="29759">
                  <c:v>-25.831999999999994</c:v>
                </c:pt>
                <c:pt idx="29760">
                  <c:v>-25.829999999999991</c:v>
                </c:pt>
                <c:pt idx="29761">
                  <c:v>-25.827999999999996</c:v>
                </c:pt>
                <c:pt idx="29762">
                  <c:v>-25.825999999999993</c:v>
                </c:pt>
                <c:pt idx="29763">
                  <c:v>-25.823999999999991</c:v>
                </c:pt>
                <c:pt idx="29764">
                  <c:v>-25.821999999999996</c:v>
                </c:pt>
                <c:pt idx="29765">
                  <c:v>-25.819999999999993</c:v>
                </c:pt>
                <c:pt idx="29766">
                  <c:v>-25.817999999999998</c:v>
                </c:pt>
                <c:pt idx="29767">
                  <c:v>-25.815999999999995</c:v>
                </c:pt>
                <c:pt idx="29768">
                  <c:v>-25.813999999999993</c:v>
                </c:pt>
                <c:pt idx="29769">
                  <c:v>-25.811999999999998</c:v>
                </c:pt>
                <c:pt idx="29770">
                  <c:v>-25.809999999999995</c:v>
                </c:pt>
                <c:pt idx="29771">
                  <c:v>-25.807999999999993</c:v>
                </c:pt>
                <c:pt idx="29772">
                  <c:v>-25.805999999999997</c:v>
                </c:pt>
                <c:pt idx="29773">
                  <c:v>-25.803999999999995</c:v>
                </c:pt>
                <c:pt idx="29774">
                  <c:v>-25.801999999999992</c:v>
                </c:pt>
                <c:pt idx="29775">
                  <c:v>-25.799999999999997</c:v>
                </c:pt>
                <c:pt idx="29776">
                  <c:v>-25.797999999999995</c:v>
                </c:pt>
                <c:pt idx="29777">
                  <c:v>-25.795999999999992</c:v>
                </c:pt>
                <c:pt idx="29778">
                  <c:v>-25.793999999999997</c:v>
                </c:pt>
                <c:pt idx="29779">
                  <c:v>-25.791999999999994</c:v>
                </c:pt>
                <c:pt idx="29780">
                  <c:v>-25.789999999999992</c:v>
                </c:pt>
                <c:pt idx="29781">
                  <c:v>-25.787999999999997</c:v>
                </c:pt>
                <c:pt idx="29782">
                  <c:v>-25.785999999999994</c:v>
                </c:pt>
                <c:pt idx="29783">
                  <c:v>-25.783999999999992</c:v>
                </c:pt>
                <c:pt idx="29784">
                  <c:v>-25.781999999999996</c:v>
                </c:pt>
                <c:pt idx="29785">
                  <c:v>-25.779999999999994</c:v>
                </c:pt>
                <c:pt idx="29786">
                  <c:v>-25.777999999999992</c:v>
                </c:pt>
                <c:pt idx="29787">
                  <c:v>-25.775999999999996</c:v>
                </c:pt>
                <c:pt idx="29788">
                  <c:v>-25.773999999999994</c:v>
                </c:pt>
                <c:pt idx="29789">
                  <c:v>-25.771999999999991</c:v>
                </c:pt>
                <c:pt idx="29790">
                  <c:v>-25.769999999999996</c:v>
                </c:pt>
                <c:pt idx="29791">
                  <c:v>-25.767999999999994</c:v>
                </c:pt>
                <c:pt idx="29792">
                  <c:v>-25.765999999999991</c:v>
                </c:pt>
                <c:pt idx="29793">
                  <c:v>-25.763999999999996</c:v>
                </c:pt>
                <c:pt idx="29794">
                  <c:v>-25.761999999999993</c:v>
                </c:pt>
                <c:pt idx="29795">
                  <c:v>-25.759999999999991</c:v>
                </c:pt>
                <c:pt idx="29796">
                  <c:v>-25.757999999999996</c:v>
                </c:pt>
                <c:pt idx="29797">
                  <c:v>-25.755999999999993</c:v>
                </c:pt>
                <c:pt idx="29798">
                  <c:v>-25.753999999999998</c:v>
                </c:pt>
                <c:pt idx="29799">
                  <c:v>-25.751999999999995</c:v>
                </c:pt>
                <c:pt idx="29800">
                  <c:v>-25.749999999999993</c:v>
                </c:pt>
                <c:pt idx="29801">
                  <c:v>-25.747999999999998</c:v>
                </c:pt>
                <c:pt idx="29802">
                  <c:v>-25.745999999999995</c:v>
                </c:pt>
                <c:pt idx="29803">
                  <c:v>-25.743999999999993</c:v>
                </c:pt>
                <c:pt idx="29804">
                  <c:v>-25.741999999999997</c:v>
                </c:pt>
                <c:pt idx="29805">
                  <c:v>-25.739999999999995</c:v>
                </c:pt>
                <c:pt idx="29806">
                  <c:v>-25.737999999999992</c:v>
                </c:pt>
                <c:pt idx="29807">
                  <c:v>-25.735999999999997</c:v>
                </c:pt>
                <c:pt idx="29808">
                  <c:v>-25.733999999999995</c:v>
                </c:pt>
                <c:pt idx="29809">
                  <c:v>-25.731999999999992</c:v>
                </c:pt>
                <c:pt idx="29810">
                  <c:v>-25.729999999999997</c:v>
                </c:pt>
                <c:pt idx="29811">
                  <c:v>-25.727999999999994</c:v>
                </c:pt>
                <c:pt idx="29812">
                  <c:v>-25.725999999999992</c:v>
                </c:pt>
                <c:pt idx="29813">
                  <c:v>-25.723999999999997</c:v>
                </c:pt>
                <c:pt idx="29814">
                  <c:v>-25.721999999999994</c:v>
                </c:pt>
                <c:pt idx="29815">
                  <c:v>-25.719999999999992</c:v>
                </c:pt>
                <c:pt idx="29816">
                  <c:v>-25.717999999999996</c:v>
                </c:pt>
                <c:pt idx="29817">
                  <c:v>-25.715999999999994</c:v>
                </c:pt>
                <c:pt idx="29818">
                  <c:v>-25.713999999999992</c:v>
                </c:pt>
                <c:pt idx="29819">
                  <c:v>-25.711999999999996</c:v>
                </c:pt>
                <c:pt idx="29820">
                  <c:v>-25.709999999999994</c:v>
                </c:pt>
                <c:pt idx="29821">
                  <c:v>-25.707999999999991</c:v>
                </c:pt>
                <c:pt idx="29822">
                  <c:v>-25.705999999999996</c:v>
                </c:pt>
                <c:pt idx="29823">
                  <c:v>-25.703999999999994</c:v>
                </c:pt>
                <c:pt idx="29824">
                  <c:v>-25.701999999999991</c:v>
                </c:pt>
                <c:pt idx="29825">
                  <c:v>-25.699999999999996</c:v>
                </c:pt>
                <c:pt idx="29826">
                  <c:v>-25.697999999999993</c:v>
                </c:pt>
                <c:pt idx="29827">
                  <c:v>-25.695999999999991</c:v>
                </c:pt>
                <c:pt idx="29828">
                  <c:v>-25.693999999999996</c:v>
                </c:pt>
                <c:pt idx="29829">
                  <c:v>-25.691999999999993</c:v>
                </c:pt>
                <c:pt idx="29830">
                  <c:v>-25.689999999999998</c:v>
                </c:pt>
                <c:pt idx="29831">
                  <c:v>-25.687999999999995</c:v>
                </c:pt>
                <c:pt idx="29832">
                  <c:v>-25.685999999999993</c:v>
                </c:pt>
                <c:pt idx="29833">
                  <c:v>-25.683999999999997</c:v>
                </c:pt>
                <c:pt idx="29834">
                  <c:v>-25.681999999999995</c:v>
                </c:pt>
                <c:pt idx="29835">
                  <c:v>-25.679999999999993</c:v>
                </c:pt>
                <c:pt idx="29836">
                  <c:v>-25.677999999999997</c:v>
                </c:pt>
                <c:pt idx="29837">
                  <c:v>-25.675999999999995</c:v>
                </c:pt>
                <c:pt idx="29838">
                  <c:v>-25.673999999999992</c:v>
                </c:pt>
                <c:pt idx="29839">
                  <c:v>-25.671999999999997</c:v>
                </c:pt>
                <c:pt idx="29840">
                  <c:v>-25.669999999999995</c:v>
                </c:pt>
                <c:pt idx="29841">
                  <c:v>-25.667999999999992</c:v>
                </c:pt>
                <c:pt idx="29842">
                  <c:v>-25.665999999999997</c:v>
                </c:pt>
                <c:pt idx="29843">
                  <c:v>-25.663999999999994</c:v>
                </c:pt>
                <c:pt idx="29844">
                  <c:v>-25.661999999999992</c:v>
                </c:pt>
                <c:pt idx="29845">
                  <c:v>-25.659999999999997</c:v>
                </c:pt>
                <c:pt idx="29846">
                  <c:v>-25.657999999999994</c:v>
                </c:pt>
                <c:pt idx="29847">
                  <c:v>-25.655999999999992</c:v>
                </c:pt>
                <c:pt idx="29848">
                  <c:v>-25.653999999999996</c:v>
                </c:pt>
                <c:pt idx="29849">
                  <c:v>-25.651999999999994</c:v>
                </c:pt>
                <c:pt idx="29850">
                  <c:v>-25.649999999999991</c:v>
                </c:pt>
                <c:pt idx="29851">
                  <c:v>-25.647999999999996</c:v>
                </c:pt>
                <c:pt idx="29852">
                  <c:v>-25.645999999999994</c:v>
                </c:pt>
                <c:pt idx="29853">
                  <c:v>-25.643999999999991</c:v>
                </c:pt>
                <c:pt idx="29854">
                  <c:v>-25.641999999999996</c:v>
                </c:pt>
                <c:pt idx="29855">
                  <c:v>-25.639999999999993</c:v>
                </c:pt>
                <c:pt idx="29856">
                  <c:v>-25.637999999999991</c:v>
                </c:pt>
                <c:pt idx="29857">
                  <c:v>-25.635999999999996</c:v>
                </c:pt>
                <c:pt idx="29858">
                  <c:v>-25.633999999999993</c:v>
                </c:pt>
                <c:pt idx="29859">
                  <c:v>-25.631999999999991</c:v>
                </c:pt>
                <c:pt idx="29860">
                  <c:v>-25.629999999999995</c:v>
                </c:pt>
                <c:pt idx="29861">
                  <c:v>-25.627999999999993</c:v>
                </c:pt>
                <c:pt idx="29862">
                  <c:v>-25.625999999999998</c:v>
                </c:pt>
                <c:pt idx="29863">
                  <c:v>-25.623999999999995</c:v>
                </c:pt>
                <c:pt idx="29864">
                  <c:v>-25.621999999999993</c:v>
                </c:pt>
                <c:pt idx="29865">
                  <c:v>-25.619999999999997</c:v>
                </c:pt>
                <c:pt idx="29866">
                  <c:v>-25.617999999999995</c:v>
                </c:pt>
                <c:pt idx="29867">
                  <c:v>-25.615999999999993</c:v>
                </c:pt>
                <c:pt idx="29868">
                  <c:v>-25.613999999999997</c:v>
                </c:pt>
                <c:pt idx="29869">
                  <c:v>-25.611999999999995</c:v>
                </c:pt>
                <c:pt idx="29870">
                  <c:v>-25.609999999999992</c:v>
                </c:pt>
                <c:pt idx="29871">
                  <c:v>-25.607999999999997</c:v>
                </c:pt>
                <c:pt idx="29872">
                  <c:v>-25.605999999999995</c:v>
                </c:pt>
                <c:pt idx="29873">
                  <c:v>-25.603999999999992</c:v>
                </c:pt>
                <c:pt idx="29874">
                  <c:v>-25.601999999999997</c:v>
                </c:pt>
                <c:pt idx="29875">
                  <c:v>-25.599999999999994</c:v>
                </c:pt>
                <c:pt idx="29876">
                  <c:v>-25.597999999999992</c:v>
                </c:pt>
                <c:pt idx="29877">
                  <c:v>-25.595999999999997</c:v>
                </c:pt>
                <c:pt idx="29878">
                  <c:v>-25.593999999999994</c:v>
                </c:pt>
                <c:pt idx="29879">
                  <c:v>-25.591999999999992</c:v>
                </c:pt>
                <c:pt idx="29880">
                  <c:v>-25.589999999999996</c:v>
                </c:pt>
                <c:pt idx="29881">
                  <c:v>-25.587999999999994</c:v>
                </c:pt>
                <c:pt idx="29882">
                  <c:v>-25.585999999999991</c:v>
                </c:pt>
                <c:pt idx="29883">
                  <c:v>-25.583999999999996</c:v>
                </c:pt>
                <c:pt idx="29884">
                  <c:v>-25.581999999999994</c:v>
                </c:pt>
                <c:pt idx="29885">
                  <c:v>-25.579999999999991</c:v>
                </c:pt>
                <c:pt idx="29886">
                  <c:v>-25.577999999999996</c:v>
                </c:pt>
                <c:pt idx="29887">
                  <c:v>-25.575999999999993</c:v>
                </c:pt>
                <c:pt idx="29888">
                  <c:v>-25.573999999999991</c:v>
                </c:pt>
                <c:pt idx="29889">
                  <c:v>-25.571999999999996</c:v>
                </c:pt>
                <c:pt idx="29890">
                  <c:v>-25.569999999999993</c:v>
                </c:pt>
                <c:pt idx="29891">
                  <c:v>-25.567999999999998</c:v>
                </c:pt>
                <c:pt idx="29892">
                  <c:v>-25.565999999999995</c:v>
                </c:pt>
                <c:pt idx="29893">
                  <c:v>-25.563999999999993</c:v>
                </c:pt>
                <c:pt idx="29894">
                  <c:v>-25.561999999999998</c:v>
                </c:pt>
                <c:pt idx="29895">
                  <c:v>-25.559999999999995</c:v>
                </c:pt>
                <c:pt idx="29896">
                  <c:v>-25.557999999999993</c:v>
                </c:pt>
                <c:pt idx="29897">
                  <c:v>-25.555999999999997</c:v>
                </c:pt>
                <c:pt idx="29898">
                  <c:v>-25.553999999999995</c:v>
                </c:pt>
                <c:pt idx="29899">
                  <c:v>-25.551999999999992</c:v>
                </c:pt>
                <c:pt idx="29900">
                  <c:v>-25.549999999999997</c:v>
                </c:pt>
                <c:pt idx="29901">
                  <c:v>-25.547999999999995</c:v>
                </c:pt>
                <c:pt idx="29902">
                  <c:v>-25.545999999999992</c:v>
                </c:pt>
                <c:pt idx="29903">
                  <c:v>-25.543999999999997</c:v>
                </c:pt>
                <c:pt idx="29904">
                  <c:v>-25.541999999999994</c:v>
                </c:pt>
                <c:pt idx="29905">
                  <c:v>-25.539999999999992</c:v>
                </c:pt>
                <c:pt idx="29906">
                  <c:v>-25.537999999999997</c:v>
                </c:pt>
                <c:pt idx="29907">
                  <c:v>-25.535999999999994</c:v>
                </c:pt>
                <c:pt idx="29908">
                  <c:v>-25.533999999999992</c:v>
                </c:pt>
                <c:pt idx="29909">
                  <c:v>-25.531999999999996</c:v>
                </c:pt>
                <c:pt idx="29910">
                  <c:v>-25.529999999999994</c:v>
                </c:pt>
                <c:pt idx="29911">
                  <c:v>-25.527999999999992</c:v>
                </c:pt>
                <c:pt idx="29912">
                  <c:v>-25.525999999999996</c:v>
                </c:pt>
                <c:pt idx="29913">
                  <c:v>-25.523999999999994</c:v>
                </c:pt>
                <c:pt idx="29914">
                  <c:v>-25.521999999999991</c:v>
                </c:pt>
                <c:pt idx="29915">
                  <c:v>-25.519999999999996</c:v>
                </c:pt>
                <c:pt idx="29916">
                  <c:v>-25.517999999999994</c:v>
                </c:pt>
                <c:pt idx="29917">
                  <c:v>-25.515999999999991</c:v>
                </c:pt>
                <c:pt idx="29918">
                  <c:v>-25.513999999999996</c:v>
                </c:pt>
                <c:pt idx="29919">
                  <c:v>-25.511999999999993</c:v>
                </c:pt>
                <c:pt idx="29920">
                  <c:v>-25.509999999999991</c:v>
                </c:pt>
                <c:pt idx="29921">
                  <c:v>-25.507999999999996</c:v>
                </c:pt>
                <c:pt idx="29922">
                  <c:v>-25.505999999999993</c:v>
                </c:pt>
                <c:pt idx="29923">
                  <c:v>-25.503999999999998</c:v>
                </c:pt>
                <c:pt idx="29924">
                  <c:v>-25.501999999999995</c:v>
                </c:pt>
                <c:pt idx="29925">
                  <c:v>-25.499999999999993</c:v>
                </c:pt>
                <c:pt idx="29926">
                  <c:v>-25.497999999999998</c:v>
                </c:pt>
                <c:pt idx="29927">
                  <c:v>-25.495999999999995</c:v>
                </c:pt>
                <c:pt idx="29928">
                  <c:v>-25.493999999999993</c:v>
                </c:pt>
                <c:pt idx="29929">
                  <c:v>-25.491999999999997</c:v>
                </c:pt>
                <c:pt idx="29930">
                  <c:v>-25.489999999999995</c:v>
                </c:pt>
                <c:pt idx="29931">
                  <c:v>-25.487999999999992</c:v>
                </c:pt>
                <c:pt idx="29932">
                  <c:v>-25.485999999999997</c:v>
                </c:pt>
                <c:pt idx="29933">
                  <c:v>-25.483999999999995</c:v>
                </c:pt>
                <c:pt idx="29934">
                  <c:v>-25.481999999999992</c:v>
                </c:pt>
                <c:pt idx="29935">
                  <c:v>-25.479999999999997</c:v>
                </c:pt>
                <c:pt idx="29936">
                  <c:v>-25.477999999999994</c:v>
                </c:pt>
                <c:pt idx="29937">
                  <c:v>-25.475999999999992</c:v>
                </c:pt>
                <c:pt idx="29938">
                  <c:v>-25.473999999999997</c:v>
                </c:pt>
                <c:pt idx="29939">
                  <c:v>-25.471999999999994</c:v>
                </c:pt>
                <c:pt idx="29940">
                  <c:v>-25.469999999999992</c:v>
                </c:pt>
                <c:pt idx="29941">
                  <c:v>-25.467999999999996</c:v>
                </c:pt>
                <c:pt idx="29942">
                  <c:v>-25.465999999999994</c:v>
                </c:pt>
                <c:pt idx="29943">
                  <c:v>-25.463999999999992</c:v>
                </c:pt>
                <c:pt idx="29944">
                  <c:v>-25.461999999999996</c:v>
                </c:pt>
                <c:pt idx="29945">
                  <c:v>-25.459999999999994</c:v>
                </c:pt>
                <c:pt idx="29946">
                  <c:v>-25.457999999999991</c:v>
                </c:pt>
                <c:pt idx="29947">
                  <c:v>-25.455999999999996</c:v>
                </c:pt>
                <c:pt idx="29948">
                  <c:v>-25.453999999999994</c:v>
                </c:pt>
                <c:pt idx="29949">
                  <c:v>-25.451999999999991</c:v>
                </c:pt>
                <c:pt idx="29950">
                  <c:v>-25.449999999999996</c:v>
                </c:pt>
                <c:pt idx="29951">
                  <c:v>-25.447999999999993</c:v>
                </c:pt>
                <c:pt idx="29952">
                  <c:v>-25.445999999999991</c:v>
                </c:pt>
                <c:pt idx="29953">
                  <c:v>-25.443999999999996</c:v>
                </c:pt>
                <c:pt idx="29954">
                  <c:v>-25.441999999999993</c:v>
                </c:pt>
                <c:pt idx="29955">
                  <c:v>-25.439999999999998</c:v>
                </c:pt>
                <c:pt idx="29956">
                  <c:v>-25.437999999999995</c:v>
                </c:pt>
                <c:pt idx="29957">
                  <c:v>-25.435999999999993</c:v>
                </c:pt>
                <c:pt idx="29958">
                  <c:v>-25.433999999999997</c:v>
                </c:pt>
                <c:pt idx="29959">
                  <c:v>-25.431999999999995</c:v>
                </c:pt>
                <c:pt idx="29960">
                  <c:v>-25.429999999999993</c:v>
                </c:pt>
                <c:pt idx="29961">
                  <c:v>-25.427999999999997</c:v>
                </c:pt>
                <c:pt idx="29962">
                  <c:v>-25.425999999999995</c:v>
                </c:pt>
                <c:pt idx="29963">
                  <c:v>-25.423999999999992</c:v>
                </c:pt>
                <c:pt idx="29964">
                  <c:v>-25.421999999999997</c:v>
                </c:pt>
                <c:pt idx="29965">
                  <c:v>-25.419999999999995</c:v>
                </c:pt>
                <c:pt idx="29966">
                  <c:v>-25.417999999999992</c:v>
                </c:pt>
                <c:pt idx="29967">
                  <c:v>-25.415999999999997</c:v>
                </c:pt>
                <c:pt idx="29968">
                  <c:v>-25.413999999999994</c:v>
                </c:pt>
                <c:pt idx="29969">
                  <c:v>-25.411999999999992</c:v>
                </c:pt>
                <c:pt idx="29970">
                  <c:v>-25.409999999999997</c:v>
                </c:pt>
                <c:pt idx="29971">
                  <c:v>-25.407999999999994</c:v>
                </c:pt>
                <c:pt idx="29972">
                  <c:v>-25.405999999999992</c:v>
                </c:pt>
                <c:pt idx="29973">
                  <c:v>-25.403999999999996</c:v>
                </c:pt>
                <c:pt idx="29974">
                  <c:v>-25.401999999999994</c:v>
                </c:pt>
                <c:pt idx="29975">
                  <c:v>-25.399999999999991</c:v>
                </c:pt>
                <c:pt idx="29976">
                  <c:v>-25.397999999999996</c:v>
                </c:pt>
                <c:pt idx="29977">
                  <c:v>-25.395999999999994</c:v>
                </c:pt>
                <c:pt idx="29978">
                  <c:v>-25.393999999999991</c:v>
                </c:pt>
                <c:pt idx="29979">
                  <c:v>-25.391999999999996</c:v>
                </c:pt>
                <c:pt idx="29980">
                  <c:v>-25.389999999999993</c:v>
                </c:pt>
                <c:pt idx="29981">
                  <c:v>-25.387999999999991</c:v>
                </c:pt>
                <c:pt idx="29982">
                  <c:v>-25.385999999999996</c:v>
                </c:pt>
                <c:pt idx="29983">
                  <c:v>-25.383999999999993</c:v>
                </c:pt>
                <c:pt idx="29984">
                  <c:v>-25.381999999999991</c:v>
                </c:pt>
                <c:pt idx="29985">
                  <c:v>-25.379999999999995</c:v>
                </c:pt>
                <c:pt idx="29986">
                  <c:v>-25.377999999999993</c:v>
                </c:pt>
                <c:pt idx="29987">
                  <c:v>-25.375999999999998</c:v>
                </c:pt>
                <c:pt idx="29988">
                  <c:v>-25.373999999999995</c:v>
                </c:pt>
                <c:pt idx="29989">
                  <c:v>-25.371999999999993</c:v>
                </c:pt>
                <c:pt idx="29990">
                  <c:v>-25.369999999999997</c:v>
                </c:pt>
                <c:pt idx="29991">
                  <c:v>-25.367999999999995</c:v>
                </c:pt>
                <c:pt idx="29992">
                  <c:v>-25.365999999999993</c:v>
                </c:pt>
                <c:pt idx="29993">
                  <c:v>-25.363999999999997</c:v>
                </c:pt>
                <c:pt idx="29994">
                  <c:v>-25.361999999999995</c:v>
                </c:pt>
                <c:pt idx="29995">
                  <c:v>-25.359999999999992</c:v>
                </c:pt>
                <c:pt idx="29996">
                  <c:v>-25.357999999999997</c:v>
                </c:pt>
                <c:pt idx="29997">
                  <c:v>-25.355999999999995</c:v>
                </c:pt>
                <c:pt idx="29998">
                  <c:v>-25.353999999999992</c:v>
                </c:pt>
                <c:pt idx="29999">
                  <c:v>-25.351999999999997</c:v>
                </c:pt>
                <c:pt idx="30000">
                  <c:v>-25.349999999999994</c:v>
                </c:pt>
                <c:pt idx="30001">
                  <c:v>-25.347999999999992</c:v>
                </c:pt>
                <c:pt idx="30002">
                  <c:v>-25.345999999999997</c:v>
                </c:pt>
                <c:pt idx="30003">
                  <c:v>-25.343999999999994</c:v>
                </c:pt>
                <c:pt idx="30004">
                  <c:v>-25.341999999999992</c:v>
                </c:pt>
                <c:pt idx="30005">
                  <c:v>-25.339999999999996</c:v>
                </c:pt>
                <c:pt idx="30006">
                  <c:v>-25.337999999999994</c:v>
                </c:pt>
                <c:pt idx="30007">
                  <c:v>-25.335999999999991</c:v>
                </c:pt>
                <c:pt idx="30008">
                  <c:v>-25.333999999999996</c:v>
                </c:pt>
                <c:pt idx="30009">
                  <c:v>-25.331999999999994</c:v>
                </c:pt>
                <c:pt idx="30010">
                  <c:v>-25.329999999999991</c:v>
                </c:pt>
                <c:pt idx="30011">
                  <c:v>-25.327999999999996</c:v>
                </c:pt>
                <c:pt idx="30012">
                  <c:v>-25.325999999999993</c:v>
                </c:pt>
                <c:pt idx="30013">
                  <c:v>-25.323999999999991</c:v>
                </c:pt>
                <c:pt idx="30014">
                  <c:v>-25.321999999999996</c:v>
                </c:pt>
                <c:pt idx="30015">
                  <c:v>-25.319999999999993</c:v>
                </c:pt>
                <c:pt idx="30016">
                  <c:v>-25.317999999999998</c:v>
                </c:pt>
                <c:pt idx="30017">
                  <c:v>-25.315999999999995</c:v>
                </c:pt>
                <c:pt idx="30018">
                  <c:v>-25.313999999999993</c:v>
                </c:pt>
                <c:pt idx="30019">
                  <c:v>-25.311999999999998</c:v>
                </c:pt>
                <c:pt idx="30020">
                  <c:v>-25.309999999999995</c:v>
                </c:pt>
                <c:pt idx="30021">
                  <c:v>-25.307999999999993</c:v>
                </c:pt>
                <c:pt idx="30022">
                  <c:v>-25.305999999999997</c:v>
                </c:pt>
                <c:pt idx="30023">
                  <c:v>-25.303999999999995</c:v>
                </c:pt>
                <c:pt idx="30024">
                  <c:v>-25.301999999999992</c:v>
                </c:pt>
                <c:pt idx="30025">
                  <c:v>-25.299999999999997</c:v>
                </c:pt>
                <c:pt idx="30026">
                  <c:v>-25.297999999999995</c:v>
                </c:pt>
                <c:pt idx="30027">
                  <c:v>-25.295999999999992</c:v>
                </c:pt>
                <c:pt idx="30028">
                  <c:v>-25.293999999999997</c:v>
                </c:pt>
                <c:pt idx="30029">
                  <c:v>-25.291999999999994</c:v>
                </c:pt>
                <c:pt idx="30030">
                  <c:v>-25.289999999999992</c:v>
                </c:pt>
                <c:pt idx="30031">
                  <c:v>-25.287999999999997</c:v>
                </c:pt>
                <c:pt idx="30032">
                  <c:v>-25.285999999999994</c:v>
                </c:pt>
                <c:pt idx="30033">
                  <c:v>-25.283999999999992</c:v>
                </c:pt>
                <c:pt idx="30034">
                  <c:v>-25.281999999999996</c:v>
                </c:pt>
                <c:pt idx="30035">
                  <c:v>-25.279999999999994</c:v>
                </c:pt>
                <c:pt idx="30036">
                  <c:v>-25.277999999999992</c:v>
                </c:pt>
                <c:pt idx="30037">
                  <c:v>-25.275999999999996</c:v>
                </c:pt>
                <c:pt idx="30038">
                  <c:v>-25.273999999999994</c:v>
                </c:pt>
                <c:pt idx="30039">
                  <c:v>-25.271999999999991</c:v>
                </c:pt>
                <c:pt idx="30040">
                  <c:v>-25.269999999999996</c:v>
                </c:pt>
                <c:pt idx="30041">
                  <c:v>-25.267999999999994</c:v>
                </c:pt>
                <c:pt idx="30042">
                  <c:v>-25.265999999999991</c:v>
                </c:pt>
                <c:pt idx="30043">
                  <c:v>-25.263999999999996</c:v>
                </c:pt>
                <c:pt idx="30044">
                  <c:v>-25.261999999999993</c:v>
                </c:pt>
                <c:pt idx="30045">
                  <c:v>-25.259999999999991</c:v>
                </c:pt>
                <c:pt idx="30046">
                  <c:v>-25.257999999999996</c:v>
                </c:pt>
                <c:pt idx="30047">
                  <c:v>-25.255999999999993</c:v>
                </c:pt>
                <c:pt idx="30048">
                  <c:v>-25.253999999999998</c:v>
                </c:pt>
                <c:pt idx="30049">
                  <c:v>-25.251999999999995</c:v>
                </c:pt>
                <c:pt idx="30050">
                  <c:v>-25.249999999999993</c:v>
                </c:pt>
                <c:pt idx="30051">
                  <c:v>-25.247999999999998</c:v>
                </c:pt>
                <c:pt idx="30052">
                  <c:v>-25.245999999999995</c:v>
                </c:pt>
                <c:pt idx="30053">
                  <c:v>-25.243999999999993</c:v>
                </c:pt>
                <c:pt idx="30054">
                  <c:v>-25.241999999999997</c:v>
                </c:pt>
                <c:pt idx="30055">
                  <c:v>-25.239999999999995</c:v>
                </c:pt>
                <c:pt idx="30056">
                  <c:v>-25.237999999999992</c:v>
                </c:pt>
                <c:pt idx="30057">
                  <c:v>-25.235999999999997</c:v>
                </c:pt>
                <c:pt idx="30058">
                  <c:v>-25.233999999999995</c:v>
                </c:pt>
                <c:pt idx="30059">
                  <c:v>-25.231999999999992</c:v>
                </c:pt>
                <c:pt idx="30060">
                  <c:v>-25.229999999999997</c:v>
                </c:pt>
                <c:pt idx="30061">
                  <c:v>-25.227999999999994</c:v>
                </c:pt>
                <c:pt idx="30062">
                  <c:v>-25.225999999999992</c:v>
                </c:pt>
                <c:pt idx="30063">
                  <c:v>-25.223999999999997</c:v>
                </c:pt>
                <c:pt idx="30064">
                  <c:v>-25.221999999999994</c:v>
                </c:pt>
                <c:pt idx="30065">
                  <c:v>-25.219999999999992</c:v>
                </c:pt>
                <c:pt idx="30066">
                  <c:v>-25.217999999999996</c:v>
                </c:pt>
                <c:pt idx="30067">
                  <c:v>-25.215999999999994</c:v>
                </c:pt>
                <c:pt idx="30068">
                  <c:v>-25.213999999999992</c:v>
                </c:pt>
                <c:pt idx="30069">
                  <c:v>-25.211999999999996</c:v>
                </c:pt>
                <c:pt idx="30070">
                  <c:v>-25.209999999999994</c:v>
                </c:pt>
                <c:pt idx="30071">
                  <c:v>-25.207999999999991</c:v>
                </c:pt>
                <c:pt idx="30072">
                  <c:v>-25.205999999999996</c:v>
                </c:pt>
                <c:pt idx="30073">
                  <c:v>-25.203999999999994</c:v>
                </c:pt>
                <c:pt idx="30074">
                  <c:v>-25.201999999999991</c:v>
                </c:pt>
                <c:pt idx="30075">
                  <c:v>-25.199999999999996</c:v>
                </c:pt>
                <c:pt idx="30076">
                  <c:v>-25.197999999999993</c:v>
                </c:pt>
                <c:pt idx="30077">
                  <c:v>-25.195999999999991</c:v>
                </c:pt>
                <c:pt idx="30078">
                  <c:v>-25.193999999999996</c:v>
                </c:pt>
                <c:pt idx="30079">
                  <c:v>-25.191999999999993</c:v>
                </c:pt>
                <c:pt idx="30080">
                  <c:v>-25.189999999999998</c:v>
                </c:pt>
                <c:pt idx="30081">
                  <c:v>-25.187999999999995</c:v>
                </c:pt>
                <c:pt idx="30082">
                  <c:v>-25.185999999999993</c:v>
                </c:pt>
                <c:pt idx="30083">
                  <c:v>-25.183999999999997</c:v>
                </c:pt>
                <c:pt idx="30084">
                  <c:v>-25.181999999999995</c:v>
                </c:pt>
                <c:pt idx="30085">
                  <c:v>-25.179999999999993</c:v>
                </c:pt>
                <c:pt idx="30086">
                  <c:v>-25.177999999999997</c:v>
                </c:pt>
                <c:pt idx="30087">
                  <c:v>-25.175999999999995</c:v>
                </c:pt>
                <c:pt idx="30088">
                  <c:v>-25.173999999999992</c:v>
                </c:pt>
                <c:pt idx="30089">
                  <c:v>-25.171999999999997</c:v>
                </c:pt>
                <c:pt idx="30090">
                  <c:v>-25.169999999999995</c:v>
                </c:pt>
                <c:pt idx="30091">
                  <c:v>-25.167999999999992</c:v>
                </c:pt>
                <c:pt idx="30092">
                  <c:v>-25.165999999999997</c:v>
                </c:pt>
                <c:pt idx="30093">
                  <c:v>-25.163999999999994</c:v>
                </c:pt>
                <c:pt idx="30094">
                  <c:v>-25.161999999999992</c:v>
                </c:pt>
                <c:pt idx="30095">
                  <c:v>-25.159999999999997</c:v>
                </c:pt>
                <c:pt idx="30096">
                  <c:v>-25.157999999999994</c:v>
                </c:pt>
                <c:pt idx="30097">
                  <c:v>-25.155999999999992</c:v>
                </c:pt>
                <c:pt idx="30098">
                  <c:v>-25.153999999999996</c:v>
                </c:pt>
                <c:pt idx="30099">
                  <c:v>-25.151999999999994</c:v>
                </c:pt>
                <c:pt idx="30100">
                  <c:v>-25.149999999999991</c:v>
                </c:pt>
                <c:pt idx="30101">
                  <c:v>-25.147999999999996</c:v>
                </c:pt>
                <c:pt idx="30102">
                  <c:v>-25.145999999999994</c:v>
                </c:pt>
                <c:pt idx="30103">
                  <c:v>-25.143999999999991</c:v>
                </c:pt>
                <c:pt idx="30104">
                  <c:v>-25.141999999999996</c:v>
                </c:pt>
                <c:pt idx="30105">
                  <c:v>-25.139999999999993</c:v>
                </c:pt>
                <c:pt idx="30106">
                  <c:v>-25.137999999999991</c:v>
                </c:pt>
                <c:pt idx="30107">
                  <c:v>-25.135999999999996</c:v>
                </c:pt>
                <c:pt idx="30108">
                  <c:v>-25.133999999999993</c:v>
                </c:pt>
                <c:pt idx="30109">
                  <c:v>-25.131999999999991</c:v>
                </c:pt>
                <c:pt idx="30110">
                  <c:v>-25.129999999999995</c:v>
                </c:pt>
                <c:pt idx="30111">
                  <c:v>-25.127999999999993</c:v>
                </c:pt>
                <c:pt idx="30112">
                  <c:v>-25.125999999999998</c:v>
                </c:pt>
                <c:pt idx="30113">
                  <c:v>-25.123999999999995</c:v>
                </c:pt>
                <c:pt idx="30114">
                  <c:v>-25.121999999999993</c:v>
                </c:pt>
                <c:pt idx="30115">
                  <c:v>-25.119999999999997</c:v>
                </c:pt>
                <c:pt idx="30116">
                  <c:v>-25.117999999999995</c:v>
                </c:pt>
                <c:pt idx="30117">
                  <c:v>-25.115999999999993</c:v>
                </c:pt>
                <c:pt idx="30118">
                  <c:v>-25.113999999999997</c:v>
                </c:pt>
                <c:pt idx="30119">
                  <c:v>-25.111999999999995</c:v>
                </c:pt>
                <c:pt idx="30120">
                  <c:v>-25.109999999999992</c:v>
                </c:pt>
                <c:pt idx="30121">
                  <c:v>-25.107999999999997</c:v>
                </c:pt>
                <c:pt idx="30122">
                  <c:v>-25.105999999999995</c:v>
                </c:pt>
                <c:pt idx="30123">
                  <c:v>-25.103999999999992</c:v>
                </c:pt>
                <c:pt idx="30124">
                  <c:v>-25.101999999999997</c:v>
                </c:pt>
                <c:pt idx="30125">
                  <c:v>-25.099999999999994</c:v>
                </c:pt>
                <c:pt idx="30126">
                  <c:v>-25.097999999999992</c:v>
                </c:pt>
                <c:pt idx="30127">
                  <c:v>-25.095999999999997</c:v>
                </c:pt>
                <c:pt idx="30128">
                  <c:v>-25.093999999999994</c:v>
                </c:pt>
                <c:pt idx="30129">
                  <c:v>-25.091999999999992</c:v>
                </c:pt>
                <c:pt idx="30130">
                  <c:v>-25.089999999999996</c:v>
                </c:pt>
                <c:pt idx="30131">
                  <c:v>-25.087999999999994</c:v>
                </c:pt>
                <c:pt idx="30132">
                  <c:v>-25.085999999999991</c:v>
                </c:pt>
                <c:pt idx="30133">
                  <c:v>-25.083999999999996</c:v>
                </c:pt>
                <c:pt idx="30134">
                  <c:v>-25.081999999999994</c:v>
                </c:pt>
                <c:pt idx="30135">
                  <c:v>-25.079999999999991</c:v>
                </c:pt>
                <c:pt idx="30136">
                  <c:v>-25.077999999999996</c:v>
                </c:pt>
                <c:pt idx="30137">
                  <c:v>-25.075999999999993</c:v>
                </c:pt>
                <c:pt idx="30138">
                  <c:v>-25.073999999999991</c:v>
                </c:pt>
                <c:pt idx="30139">
                  <c:v>-25.071999999999996</c:v>
                </c:pt>
                <c:pt idx="30140">
                  <c:v>-25.069999999999993</c:v>
                </c:pt>
                <c:pt idx="30141">
                  <c:v>-25.067999999999998</c:v>
                </c:pt>
                <c:pt idx="30142">
                  <c:v>-25.065999999999995</c:v>
                </c:pt>
                <c:pt idx="30143">
                  <c:v>-25.063999999999993</c:v>
                </c:pt>
                <c:pt idx="30144">
                  <c:v>-25.061999999999998</c:v>
                </c:pt>
                <c:pt idx="30145">
                  <c:v>-25.059999999999995</c:v>
                </c:pt>
                <c:pt idx="30146">
                  <c:v>-25.057999999999993</c:v>
                </c:pt>
                <c:pt idx="30147">
                  <c:v>-25.055999999999997</c:v>
                </c:pt>
                <c:pt idx="30148">
                  <c:v>-25.053999999999995</c:v>
                </c:pt>
                <c:pt idx="30149">
                  <c:v>-25.051999999999992</c:v>
                </c:pt>
                <c:pt idx="30150">
                  <c:v>-25.049999999999997</c:v>
                </c:pt>
                <c:pt idx="30151">
                  <c:v>-25.047999999999995</c:v>
                </c:pt>
                <c:pt idx="30152">
                  <c:v>-25.045999999999992</c:v>
                </c:pt>
                <c:pt idx="30153">
                  <c:v>-25.043999999999997</c:v>
                </c:pt>
                <c:pt idx="30154">
                  <c:v>-25.041999999999994</c:v>
                </c:pt>
                <c:pt idx="30155">
                  <c:v>-25.039999999999992</c:v>
                </c:pt>
                <c:pt idx="30156">
                  <c:v>-25.037999999999997</c:v>
                </c:pt>
                <c:pt idx="30157">
                  <c:v>-25.035999999999994</c:v>
                </c:pt>
                <c:pt idx="30158">
                  <c:v>-25.033999999999992</c:v>
                </c:pt>
                <c:pt idx="30159">
                  <c:v>-25.031999999999996</c:v>
                </c:pt>
                <c:pt idx="30160">
                  <c:v>-25.029999999999994</c:v>
                </c:pt>
                <c:pt idx="30161">
                  <c:v>-25.027999999999992</c:v>
                </c:pt>
                <c:pt idx="30162">
                  <c:v>-25.025999999999996</c:v>
                </c:pt>
                <c:pt idx="30163">
                  <c:v>-25.023999999999994</c:v>
                </c:pt>
                <c:pt idx="30164">
                  <c:v>-25.021999999999991</c:v>
                </c:pt>
                <c:pt idx="30165">
                  <c:v>-25.019999999999996</c:v>
                </c:pt>
                <c:pt idx="30166">
                  <c:v>-25.017999999999994</c:v>
                </c:pt>
                <c:pt idx="30167">
                  <c:v>-25.015999999999991</c:v>
                </c:pt>
                <c:pt idx="30168">
                  <c:v>-25.013999999999996</c:v>
                </c:pt>
                <c:pt idx="30169">
                  <c:v>-25.011999999999993</c:v>
                </c:pt>
                <c:pt idx="30170">
                  <c:v>-25.009999999999991</c:v>
                </c:pt>
                <c:pt idx="30171">
                  <c:v>-25.007999999999996</c:v>
                </c:pt>
                <c:pt idx="30172">
                  <c:v>-25.005999999999993</c:v>
                </c:pt>
                <c:pt idx="30173">
                  <c:v>-25.003999999999998</c:v>
                </c:pt>
                <c:pt idx="30174">
                  <c:v>-25.001999999999995</c:v>
                </c:pt>
                <c:pt idx="30175">
                  <c:v>-24.999999999999993</c:v>
                </c:pt>
                <c:pt idx="30176">
                  <c:v>-24.997999999999998</c:v>
                </c:pt>
                <c:pt idx="30177">
                  <c:v>-24.995999999999995</c:v>
                </c:pt>
                <c:pt idx="30178">
                  <c:v>-24.993999999999993</c:v>
                </c:pt>
                <c:pt idx="30179">
                  <c:v>-24.991999999999997</c:v>
                </c:pt>
                <c:pt idx="30180">
                  <c:v>-24.989999999999995</c:v>
                </c:pt>
                <c:pt idx="30181">
                  <c:v>-24.987999999999992</c:v>
                </c:pt>
                <c:pt idx="30182">
                  <c:v>-24.985999999999997</c:v>
                </c:pt>
                <c:pt idx="30183">
                  <c:v>-24.983999999999995</c:v>
                </c:pt>
                <c:pt idx="30184">
                  <c:v>-24.981999999999992</c:v>
                </c:pt>
                <c:pt idx="30185">
                  <c:v>-24.979999999999997</c:v>
                </c:pt>
                <c:pt idx="30186">
                  <c:v>-24.977999999999994</c:v>
                </c:pt>
                <c:pt idx="30187">
                  <c:v>-24.975999999999992</c:v>
                </c:pt>
                <c:pt idx="30188">
                  <c:v>-24.973999999999997</c:v>
                </c:pt>
                <c:pt idx="30189">
                  <c:v>-24.971999999999994</c:v>
                </c:pt>
                <c:pt idx="30190">
                  <c:v>-24.969999999999992</c:v>
                </c:pt>
                <c:pt idx="30191">
                  <c:v>-24.967999999999996</c:v>
                </c:pt>
                <c:pt idx="30192">
                  <c:v>-24.965999999999994</c:v>
                </c:pt>
                <c:pt idx="30193">
                  <c:v>-24.963999999999992</c:v>
                </c:pt>
                <c:pt idx="30194">
                  <c:v>-24.961999999999996</c:v>
                </c:pt>
                <c:pt idx="30195">
                  <c:v>-24.959999999999994</c:v>
                </c:pt>
                <c:pt idx="30196">
                  <c:v>-24.957999999999991</c:v>
                </c:pt>
                <c:pt idx="30197">
                  <c:v>-24.955999999999996</c:v>
                </c:pt>
                <c:pt idx="30198">
                  <c:v>-24.953999999999994</c:v>
                </c:pt>
                <c:pt idx="30199">
                  <c:v>-24.951999999999991</c:v>
                </c:pt>
                <c:pt idx="30200">
                  <c:v>-24.949999999999996</c:v>
                </c:pt>
                <c:pt idx="30201">
                  <c:v>-24.947999999999993</c:v>
                </c:pt>
                <c:pt idx="30202">
                  <c:v>-24.945999999999991</c:v>
                </c:pt>
                <c:pt idx="30203">
                  <c:v>-24.943999999999996</c:v>
                </c:pt>
                <c:pt idx="30204">
                  <c:v>-24.941999999999993</c:v>
                </c:pt>
                <c:pt idx="30205">
                  <c:v>-24.939999999999998</c:v>
                </c:pt>
                <c:pt idx="30206">
                  <c:v>-24.937999999999995</c:v>
                </c:pt>
                <c:pt idx="30207">
                  <c:v>-24.935999999999993</c:v>
                </c:pt>
                <c:pt idx="30208">
                  <c:v>-24.933999999999997</c:v>
                </c:pt>
                <c:pt idx="30209">
                  <c:v>-24.931999999999995</c:v>
                </c:pt>
                <c:pt idx="30210">
                  <c:v>-24.929999999999993</c:v>
                </c:pt>
                <c:pt idx="30211">
                  <c:v>-24.927999999999997</c:v>
                </c:pt>
                <c:pt idx="30212">
                  <c:v>-24.925999999999995</c:v>
                </c:pt>
                <c:pt idx="30213">
                  <c:v>-24.923999999999992</c:v>
                </c:pt>
                <c:pt idx="30214">
                  <c:v>-24.921999999999997</c:v>
                </c:pt>
                <c:pt idx="30215">
                  <c:v>-24.919999999999995</c:v>
                </c:pt>
                <c:pt idx="30216">
                  <c:v>-24.917999999999992</c:v>
                </c:pt>
                <c:pt idx="30217">
                  <c:v>-24.915999999999997</c:v>
                </c:pt>
                <c:pt idx="30218">
                  <c:v>-24.913999999999994</c:v>
                </c:pt>
                <c:pt idx="30219">
                  <c:v>-24.911999999999992</c:v>
                </c:pt>
                <c:pt idx="30220">
                  <c:v>-24.909999999999997</c:v>
                </c:pt>
                <c:pt idx="30221">
                  <c:v>-24.907999999999994</c:v>
                </c:pt>
                <c:pt idx="30222">
                  <c:v>-24.905999999999992</c:v>
                </c:pt>
                <c:pt idx="30223">
                  <c:v>-24.903999999999996</c:v>
                </c:pt>
                <c:pt idx="30224">
                  <c:v>-24.901999999999994</c:v>
                </c:pt>
                <c:pt idx="30225">
                  <c:v>-24.899999999999991</c:v>
                </c:pt>
                <c:pt idx="30226">
                  <c:v>-24.897999999999996</c:v>
                </c:pt>
                <c:pt idx="30227">
                  <c:v>-24.895999999999994</c:v>
                </c:pt>
                <c:pt idx="30228">
                  <c:v>-24.893999999999991</c:v>
                </c:pt>
                <c:pt idx="30229">
                  <c:v>-24.891999999999996</c:v>
                </c:pt>
                <c:pt idx="30230">
                  <c:v>-24.889999999999993</c:v>
                </c:pt>
                <c:pt idx="30231">
                  <c:v>-24.887999999999991</c:v>
                </c:pt>
                <c:pt idx="30232">
                  <c:v>-24.885999999999996</c:v>
                </c:pt>
                <c:pt idx="30233">
                  <c:v>-24.883999999999993</c:v>
                </c:pt>
                <c:pt idx="30234">
                  <c:v>-24.881999999999991</c:v>
                </c:pt>
                <c:pt idx="30235">
                  <c:v>-24.879999999999995</c:v>
                </c:pt>
                <c:pt idx="30236">
                  <c:v>-24.877999999999993</c:v>
                </c:pt>
                <c:pt idx="30237">
                  <c:v>-24.875999999999998</c:v>
                </c:pt>
                <c:pt idx="30238">
                  <c:v>-24.873999999999995</c:v>
                </c:pt>
                <c:pt idx="30239">
                  <c:v>-24.871999999999993</c:v>
                </c:pt>
                <c:pt idx="30240">
                  <c:v>-24.869999999999997</c:v>
                </c:pt>
                <c:pt idx="30241">
                  <c:v>-24.867999999999995</c:v>
                </c:pt>
                <c:pt idx="30242">
                  <c:v>-24.865999999999993</c:v>
                </c:pt>
                <c:pt idx="30243">
                  <c:v>-24.863999999999997</c:v>
                </c:pt>
                <c:pt idx="30244">
                  <c:v>-24.861999999999995</c:v>
                </c:pt>
                <c:pt idx="30245">
                  <c:v>-24.859999999999992</c:v>
                </c:pt>
                <c:pt idx="30246">
                  <c:v>-24.857999999999997</c:v>
                </c:pt>
                <c:pt idx="30247">
                  <c:v>-24.855999999999995</c:v>
                </c:pt>
                <c:pt idx="30248">
                  <c:v>-24.853999999999992</c:v>
                </c:pt>
                <c:pt idx="30249">
                  <c:v>-24.851999999999997</c:v>
                </c:pt>
                <c:pt idx="30250">
                  <c:v>-24.849999999999994</c:v>
                </c:pt>
                <c:pt idx="30251">
                  <c:v>-24.847999999999992</c:v>
                </c:pt>
                <c:pt idx="30252">
                  <c:v>-24.845999999999997</c:v>
                </c:pt>
                <c:pt idx="30253">
                  <c:v>-24.843999999999994</c:v>
                </c:pt>
                <c:pt idx="30254">
                  <c:v>-24.841999999999992</c:v>
                </c:pt>
                <c:pt idx="30255">
                  <c:v>-24.839999999999996</c:v>
                </c:pt>
                <c:pt idx="30256">
                  <c:v>-24.837999999999994</c:v>
                </c:pt>
                <c:pt idx="30257">
                  <c:v>-24.835999999999991</c:v>
                </c:pt>
                <c:pt idx="30258">
                  <c:v>-24.833999999999996</c:v>
                </c:pt>
                <c:pt idx="30259">
                  <c:v>-24.831999999999994</c:v>
                </c:pt>
                <c:pt idx="30260">
                  <c:v>-24.829999999999991</c:v>
                </c:pt>
                <c:pt idx="30261">
                  <c:v>-24.827999999999996</c:v>
                </c:pt>
                <c:pt idx="30262">
                  <c:v>-24.825999999999993</c:v>
                </c:pt>
                <c:pt idx="30263">
                  <c:v>-24.823999999999991</c:v>
                </c:pt>
                <c:pt idx="30264">
                  <c:v>-24.821999999999996</c:v>
                </c:pt>
                <c:pt idx="30265">
                  <c:v>-24.819999999999993</c:v>
                </c:pt>
                <c:pt idx="30266">
                  <c:v>-24.817999999999998</c:v>
                </c:pt>
                <c:pt idx="30267">
                  <c:v>-24.815999999999995</c:v>
                </c:pt>
                <c:pt idx="30268">
                  <c:v>-24.813999999999993</c:v>
                </c:pt>
                <c:pt idx="30269">
                  <c:v>-24.811999999999998</c:v>
                </c:pt>
                <c:pt idx="30270">
                  <c:v>-24.809999999999995</c:v>
                </c:pt>
                <c:pt idx="30271">
                  <c:v>-24.807999999999993</c:v>
                </c:pt>
                <c:pt idx="30272">
                  <c:v>-24.805999999999997</c:v>
                </c:pt>
                <c:pt idx="30273">
                  <c:v>-24.803999999999995</c:v>
                </c:pt>
                <c:pt idx="30274">
                  <c:v>-24.801999999999992</c:v>
                </c:pt>
                <c:pt idx="30275">
                  <c:v>-24.799999999999997</c:v>
                </c:pt>
                <c:pt idx="30276">
                  <c:v>-24.797999999999995</c:v>
                </c:pt>
                <c:pt idx="30277">
                  <c:v>-24.795999999999992</c:v>
                </c:pt>
                <c:pt idx="30278">
                  <c:v>-24.793999999999997</c:v>
                </c:pt>
                <c:pt idx="30279">
                  <c:v>-24.791999999999994</c:v>
                </c:pt>
                <c:pt idx="30280">
                  <c:v>-24.789999999999992</c:v>
                </c:pt>
                <c:pt idx="30281">
                  <c:v>-24.787999999999997</c:v>
                </c:pt>
                <c:pt idx="30282">
                  <c:v>-24.785999999999994</c:v>
                </c:pt>
                <c:pt idx="30283">
                  <c:v>-24.783999999999992</c:v>
                </c:pt>
                <c:pt idx="30284">
                  <c:v>-24.781999999999996</c:v>
                </c:pt>
                <c:pt idx="30285">
                  <c:v>-24.779999999999994</c:v>
                </c:pt>
                <c:pt idx="30286">
                  <c:v>-24.777999999999992</c:v>
                </c:pt>
                <c:pt idx="30287">
                  <c:v>-24.775999999999996</c:v>
                </c:pt>
                <c:pt idx="30288">
                  <c:v>-24.773999999999994</c:v>
                </c:pt>
                <c:pt idx="30289">
                  <c:v>-24.771999999999991</c:v>
                </c:pt>
                <c:pt idx="30290">
                  <c:v>-24.769999999999996</c:v>
                </c:pt>
                <c:pt idx="30291">
                  <c:v>-24.767999999999994</c:v>
                </c:pt>
                <c:pt idx="30292">
                  <c:v>-24.765999999999991</c:v>
                </c:pt>
                <c:pt idx="30293">
                  <c:v>-24.763999999999996</c:v>
                </c:pt>
                <c:pt idx="30294">
                  <c:v>-24.761999999999993</c:v>
                </c:pt>
                <c:pt idx="30295">
                  <c:v>-24.759999999999991</c:v>
                </c:pt>
                <c:pt idx="30296">
                  <c:v>-24.757999999999996</c:v>
                </c:pt>
                <c:pt idx="30297">
                  <c:v>-24.755999999999993</c:v>
                </c:pt>
                <c:pt idx="30298">
                  <c:v>-24.753999999999998</c:v>
                </c:pt>
                <c:pt idx="30299">
                  <c:v>-24.751999999999995</c:v>
                </c:pt>
                <c:pt idx="30300">
                  <c:v>-24.749999999999993</c:v>
                </c:pt>
                <c:pt idx="30301">
                  <c:v>-24.747999999999998</c:v>
                </c:pt>
                <c:pt idx="30302">
                  <c:v>-24.745999999999995</c:v>
                </c:pt>
                <c:pt idx="30303">
                  <c:v>-24.743999999999993</c:v>
                </c:pt>
                <c:pt idx="30304">
                  <c:v>-24.741999999999997</c:v>
                </c:pt>
                <c:pt idx="30305">
                  <c:v>-24.739999999999995</c:v>
                </c:pt>
                <c:pt idx="30306">
                  <c:v>-24.737999999999992</c:v>
                </c:pt>
                <c:pt idx="30307">
                  <c:v>-24.735999999999997</c:v>
                </c:pt>
                <c:pt idx="30308">
                  <c:v>-24.733999999999995</c:v>
                </c:pt>
                <c:pt idx="30309">
                  <c:v>-24.731999999999992</c:v>
                </c:pt>
                <c:pt idx="30310">
                  <c:v>-24.729999999999997</c:v>
                </c:pt>
                <c:pt idx="30311">
                  <c:v>-24.727999999999994</c:v>
                </c:pt>
                <c:pt idx="30312">
                  <c:v>-24.725999999999992</c:v>
                </c:pt>
                <c:pt idx="30313">
                  <c:v>-24.723999999999997</c:v>
                </c:pt>
                <c:pt idx="30314">
                  <c:v>-24.721999999999994</c:v>
                </c:pt>
                <c:pt idx="30315">
                  <c:v>-24.719999999999992</c:v>
                </c:pt>
                <c:pt idx="30316">
                  <c:v>-24.717999999999996</c:v>
                </c:pt>
                <c:pt idx="30317">
                  <c:v>-24.715999999999994</c:v>
                </c:pt>
                <c:pt idx="30318">
                  <c:v>-24.713999999999992</c:v>
                </c:pt>
                <c:pt idx="30319">
                  <c:v>-24.711999999999996</c:v>
                </c:pt>
                <c:pt idx="30320">
                  <c:v>-24.709999999999994</c:v>
                </c:pt>
                <c:pt idx="30321">
                  <c:v>-24.707999999999991</c:v>
                </c:pt>
                <c:pt idx="30322">
                  <c:v>-24.705999999999996</c:v>
                </c:pt>
                <c:pt idx="30323">
                  <c:v>-24.703999999999994</c:v>
                </c:pt>
                <c:pt idx="30324">
                  <c:v>-24.701999999999991</c:v>
                </c:pt>
                <c:pt idx="30325">
                  <c:v>-24.699999999999996</c:v>
                </c:pt>
                <c:pt idx="30326">
                  <c:v>-24.697999999999993</c:v>
                </c:pt>
                <c:pt idx="30327">
                  <c:v>-24.695999999999991</c:v>
                </c:pt>
                <c:pt idx="30328">
                  <c:v>-24.693999999999996</c:v>
                </c:pt>
                <c:pt idx="30329">
                  <c:v>-24.691999999999993</c:v>
                </c:pt>
                <c:pt idx="30330">
                  <c:v>-24.689999999999998</c:v>
                </c:pt>
                <c:pt idx="30331">
                  <c:v>-24.687999999999995</c:v>
                </c:pt>
                <c:pt idx="30332">
                  <c:v>-24.685999999999993</c:v>
                </c:pt>
                <c:pt idx="30333">
                  <c:v>-24.683999999999997</c:v>
                </c:pt>
                <c:pt idx="30334">
                  <c:v>-24.681999999999995</c:v>
                </c:pt>
                <c:pt idx="30335">
                  <c:v>-24.679999999999993</c:v>
                </c:pt>
                <c:pt idx="30336">
                  <c:v>-24.677999999999997</c:v>
                </c:pt>
                <c:pt idx="30337">
                  <c:v>-24.675999999999995</c:v>
                </c:pt>
                <c:pt idx="30338">
                  <c:v>-24.673999999999992</c:v>
                </c:pt>
                <c:pt idx="30339">
                  <c:v>-24.671999999999997</c:v>
                </c:pt>
                <c:pt idx="30340">
                  <c:v>-24.669999999999995</c:v>
                </c:pt>
                <c:pt idx="30341">
                  <c:v>-24.667999999999992</c:v>
                </c:pt>
                <c:pt idx="30342">
                  <c:v>-24.665999999999997</c:v>
                </c:pt>
                <c:pt idx="30343">
                  <c:v>-24.663999999999994</c:v>
                </c:pt>
                <c:pt idx="30344">
                  <c:v>-24.661999999999992</c:v>
                </c:pt>
                <c:pt idx="30345">
                  <c:v>-24.659999999999997</c:v>
                </c:pt>
                <c:pt idx="30346">
                  <c:v>-24.657999999999994</c:v>
                </c:pt>
                <c:pt idx="30347">
                  <c:v>-24.655999999999992</c:v>
                </c:pt>
                <c:pt idx="30348">
                  <c:v>-24.653999999999996</c:v>
                </c:pt>
                <c:pt idx="30349">
                  <c:v>-24.651999999999994</c:v>
                </c:pt>
                <c:pt idx="30350">
                  <c:v>-24.649999999999991</c:v>
                </c:pt>
                <c:pt idx="30351">
                  <c:v>-24.647999999999996</c:v>
                </c:pt>
                <c:pt idx="30352">
                  <c:v>-24.645999999999994</c:v>
                </c:pt>
                <c:pt idx="30353">
                  <c:v>-24.643999999999991</c:v>
                </c:pt>
                <c:pt idx="30354">
                  <c:v>-24.641999999999996</c:v>
                </c:pt>
                <c:pt idx="30355">
                  <c:v>-24.639999999999993</c:v>
                </c:pt>
                <c:pt idx="30356">
                  <c:v>-24.637999999999991</c:v>
                </c:pt>
                <c:pt idx="30357">
                  <c:v>-24.635999999999996</c:v>
                </c:pt>
                <c:pt idx="30358">
                  <c:v>-24.633999999999993</c:v>
                </c:pt>
                <c:pt idx="30359">
                  <c:v>-24.631999999999991</c:v>
                </c:pt>
                <c:pt idx="30360">
                  <c:v>-24.629999999999995</c:v>
                </c:pt>
                <c:pt idx="30361">
                  <c:v>-24.627999999999993</c:v>
                </c:pt>
                <c:pt idx="30362">
                  <c:v>-24.625999999999998</c:v>
                </c:pt>
                <c:pt idx="30363">
                  <c:v>-24.623999999999995</c:v>
                </c:pt>
                <c:pt idx="30364">
                  <c:v>-24.621999999999993</c:v>
                </c:pt>
                <c:pt idx="30365">
                  <c:v>-24.619999999999997</c:v>
                </c:pt>
                <c:pt idx="30366">
                  <c:v>-24.617999999999995</c:v>
                </c:pt>
                <c:pt idx="30367">
                  <c:v>-24.615999999999993</c:v>
                </c:pt>
                <c:pt idx="30368">
                  <c:v>-24.613999999999997</c:v>
                </c:pt>
                <c:pt idx="30369">
                  <c:v>-24.611999999999995</c:v>
                </c:pt>
                <c:pt idx="30370">
                  <c:v>-24.609999999999992</c:v>
                </c:pt>
                <c:pt idx="30371">
                  <c:v>-24.607999999999997</c:v>
                </c:pt>
                <c:pt idx="30372">
                  <c:v>-24.605999999999995</c:v>
                </c:pt>
                <c:pt idx="30373">
                  <c:v>-24.603999999999992</c:v>
                </c:pt>
                <c:pt idx="30374">
                  <c:v>-24.601999999999997</c:v>
                </c:pt>
                <c:pt idx="30375">
                  <c:v>-24.599999999999994</c:v>
                </c:pt>
                <c:pt idx="30376">
                  <c:v>-24.597999999999992</c:v>
                </c:pt>
                <c:pt idx="30377">
                  <c:v>-24.595999999999997</c:v>
                </c:pt>
                <c:pt idx="30378">
                  <c:v>-24.593999999999994</c:v>
                </c:pt>
                <c:pt idx="30379">
                  <c:v>-24.591999999999992</c:v>
                </c:pt>
                <c:pt idx="30380">
                  <c:v>-24.589999999999996</c:v>
                </c:pt>
                <c:pt idx="30381">
                  <c:v>-24.587999999999994</c:v>
                </c:pt>
                <c:pt idx="30382">
                  <c:v>-24.585999999999991</c:v>
                </c:pt>
                <c:pt idx="30383">
                  <c:v>-24.583999999999996</c:v>
                </c:pt>
                <c:pt idx="30384">
                  <c:v>-24.581999999999994</c:v>
                </c:pt>
                <c:pt idx="30385">
                  <c:v>-24.579999999999991</c:v>
                </c:pt>
                <c:pt idx="30386">
                  <c:v>-24.577999999999996</c:v>
                </c:pt>
                <c:pt idx="30387">
                  <c:v>-24.575999999999993</c:v>
                </c:pt>
                <c:pt idx="30388">
                  <c:v>-24.573999999999991</c:v>
                </c:pt>
                <c:pt idx="30389">
                  <c:v>-24.571999999999996</c:v>
                </c:pt>
                <c:pt idx="30390">
                  <c:v>-24.569999999999993</c:v>
                </c:pt>
                <c:pt idx="30391">
                  <c:v>-24.567999999999998</c:v>
                </c:pt>
                <c:pt idx="30392">
                  <c:v>-24.565999999999995</c:v>
                </c:pt>
                <c:pt idx="30393">
                  <c:v>-24.563999999999993</c:v>
                </c:pt>
                <c:pt idx="30394">
                  <c:v>-24.561999999999998</c:v>
                </c:pt>
                <c:pt idx="30395">
                  <c:v>-24.559999999999995</c:v>
                </c:pt>
                <c:pt idx="30396">
                  <c:v>-24.557999999999993</c:v>
                </c:pt>
                <c:pt idx="30397">
                  <c:v>-24.555999999999997</c:v>
                </c:pt>
                <c:pt idx="30398">
                  <c:v>-24.553999999999995</c:v>
                </c:pt>
                <c:pt idx="30399">
                  <c:v>-24.551999999999992</c:v>
                </c:pt>
                <c:pt idx="30400">
                  <c:v>-24.549999999999997</c:v>
                </c:pt>
                <c:pt idx="30401">
                  <c:v>-24.547999999999995</c:v>
                </c:pt>
                <c:pt idx="30402">
                  <c:v>-24.545999999999992</c:v>
                </c:pt>
                <c:pt idx="30403">
                  <c:v>-24.543999999999997</c:v>
                </c:pt>
                <c:pt idx="30404">
                  <c:v>-24.541999999999994</c:v>
                </c:pt>
                <c:pt idx="30405">
                  <c:v>-24.539999999999992</c:v>
                </c:pt>
                <c:pt idx="30406">
                  <c:v>-24.537999999999997</c:v>
                </c:pt>
                <c:pt idx="30407">
                  <c:v>-24.535999999999994</c:v>
                </c:pt>
                <c:pt idx="30408">
                  <c:v>-24.533999999999992</c:v>
                </c:pt>
                <c:pt idx="30409">
                  <c:v>-24.531999999999996</c:v>
                </c:pt>
                <c:pt idx="30410">
                  <c:v>-24.529999999999994</c:v>
                </c:pt>
                <c:pt idx="30411">
                  <c:v>-24.527999999999992</c:v>
                </c:pt>
                <c:pt idx="30412">
                  <c:v>-24.525999999999996</c:v>
                </c:pt>
                <c:pt idx="30413">
                  <c:v>-24.523999999999994</c:v>
                </c:pt>
                <c:pt idx="30414">
                  <c:v>-24.521999999999991</c:v>
                </c:pt>
                <c:pt idx="30415">
                  <c:v>-24.519999999999996</c:v>
                </c:pt>
                <c:pt idx="30416">
                  <c:v>-24.517999999999994</c:v>
                </c:pt>
                <c:pt idx="30417">
                  <c:v>-24.515999999999991</c:v>
                </c:pt>
                <c:pt idx="30418">
                  <c:v>-24.513999999999996</c:v>
                </c:pt>
                <c:pt idx="30419">
                  <c:v>-24.511999999999993</c:v>
                </c:pt>
                <c:pt idx="30420">
                  <c:v>-24.509999999999991</c:v>
                </c:pt>
                <c:pt idx="30421">
                  <c:v>-24.507999999999996</c:v>
                </c:pt>
                <c:pt idx="30422">
                  <c:v>-24.505999999999993</c:v>
                </c:pt>
                <c:pt idx="30423">
                  <c:v>-24.503999999999998</c:v>
                </c:pt>
                <c:pt idx="30424">
                  <c:v>-24.501999999999995</c:v>
                </c:pt>
                <c:pt idx="30425">
                  <c:v>-24.499999999999993</c:v>
                </c:pt>
                <c:pt idx="30426">
                  <c:v>-24.497999999999998</c:v>
                </c:pt>
                <c:pt idx="30427">
                  <c:v>-24.495999999999995</c:v>
                </c:pt>
                <c:pt idx="30428">
                  <c:v>-24.493999999999993</c:v>
                </c:pt>
                <c:pt idx="30429">
                  <c:v>-24.491999999999997</c:v>
                </c:pt>
                <c:pt idx="30430">
                  <c:v>-24.489999999999995</c:v>
                </c:pt>
                <c:pt idx="30431">
                  <c:v>-24.487999999999992</c:v>
                </c:pt>
                <c:pt idx="30432">
                  <c:v>-24.485999999999997</c:v>
                </c:pt>
                <c:pt idx="30433">
                  <c:v>-24.483999999999995</c:v>
                </c:pt>
                <c:pt idx="30434">
                  <c:v>-24.481999999999992</c:v>
                </c:pt>
                <c:pt idx="30435">
                  <c:v>-24.479999999999997</c:v>
                </c:pt>
                <c:pt idx="30436">
                  <c:v>-24.477999999999994</c:v>
                </c:pt>
                <c:pt idx="30437">
                  <c:v>-24.475999999999992</c:v>
                </c:pt>
                <c:pt idx="30438">
                  <c:v>-24.473999999999997</c:v>
                </c:pt>
                <c:pt idx="30439">
                  <c:v>-24.471999999999994</c:v>
                </c:pt>
                <c:pt idx="30440">
                  <c:v>-24.469999999999992</c:v>
                </c:pt>
                <c:pt idx="30441">
                  <c:v>-24.467999999999996</c:v>
                </c:pt>
                <c:pt idx="30442">
                  <c:v>-24.465999999999994</c:v>
                </c:pt>
                <c:pt idx="30443">
                  <c:v>-24.463999999999992</c:v>
                </c:pt>
                <c:pt idx="30444">
                  <c:v>-24.461999999999996</c:v>
                </c:pt>
                <c:pt idx="30445">
                  <c:v>-24.459999999999994</c:v>
                </c:pt>
                <c:pt idx="30446">
                  <c:v>-24.457999999999991</c:v>
                </c:pt>
                <c:pt idx="30447">
                  <c:v>-24.455999999999996</c:v>
                </c:pt>
                <c:pt idx="30448">
                  <c:v>-24.453999999999994</c:v>
                </c:pt>
                <c:pt idx="30449">
                  <c:v>-24.451999999999991</c:v>
                </c:pt>
                <c:pt idx="30450">
                  <c:v>-24.449999999999996</c:v>
                </c:pt>
                <c:pt idx="30451">
                  <c:v>-24.447999999999993</c:v>
                </c:pt>
                <c:pt idx="30452">
                  <c:v>-24.445999999999991</c:v>
                </c:pt>
                <c:pt idx="30453">
                  <c:v>-24.443999999999996</c:v>
                </c:pt>
                <c:pt idx="30454">
                  <c:v>-24.441999999999993</c:v>
                </c:pt>
                <c:pt idx="30455">
                  <c:v>-24.439999999999998</c:v>
                </c:pt>
                <c:pt idx="30456">
                  <c:v>-24.437999999999995</c:v>
                </c:pt>
                <c:pt idx="30457">
                  <c:v>-24.435999999999993</c:v>
                </c:pt>
                <c:pt idx="30458">
                  <c:v>-24.433999999999997</c:v>
                </c:pt>
                <c:pt idx="30459">
                  <c:v>-24.431999999999995</c:v>
                </c:pt>
                <c:pt idx="30460">
                  <c:v>-24.429999999999993</c:v>
                </c:pt>
                <c:pt idx="30461">
                  <c:v>-24.427999999999997</c:v>
                </c:pt>
                <c:pt idx="30462">
                  <c:v>-24.425999999999995</c:v>
                </c:pt>
                <c:pt idx="30463">
                  <c:v>-24.423999999999992</c:v>
                </c:pt>
                <c:pt idx="30464">
                  <c:v>-24.421999999999997</c:v>
                </c:pt>
                <c:pt idx="30465">
                  <c:v>-24.419999999999995</c:v>
                </c:pt>
                <c:pt idx="30466">
                  <c:v>-24.417999999999992</c:v>
                </c:pt>
                <c:pt idx="30467">
                  <c:v>-24.415999999999997</c:v>
                </c:pt>
                <c:pt idx="30468">
                  <c:v>-24.413999999999994</c:v>
                </c:pt>
                <c:pt idx="30469">
                  <c:v>-24.411999999999992</c:v>
                </c:pt>
                <c:pt idx="30470">
                  <c:v>-24.409999999999997</c:v>
                </c:pt>
                <c:pt idx="30471">
                  <c:v>-24.407999999999994</c:v>
                </c:pt>
                <c:pt idx="30472">
                  <c:v>-24.405999999999992</c:v>
                </c:pt>
                <c:pt idx="30473">
                  <c:v>-24.403999999999996</c:v>
                </c:pt>
                <c:pt idx="30474">
                  <c:v>-24.401999999999994</c:v>
                </c:pt>
                <c:pt idx="30475">
                  <c:v>-24.399999999999991</c:v>
                </c:pt>
                <c:pt idx="30476">
                  <c:v>-24.397999999999996</c:v>
                </c:pt>
                <c:pt idx="30477">
                  <c:v>-24.395999999999994</c:v>
                </c:pt>
                <c:pt idx="30478">
                  <c:v>-24.393999999999991</c:v>
                </c:pt>
                <c:pt idx="30479">
                  <c:v>-24.391999999999996</c:v>
                </c:pt>
                <c:pt idx="30480">
                  <c:v>-24.389999999999993</c:v>
                </c:pt>
                <c:pt idx="30481">
                  <c:v>-24.387999999999991</c:v>
                </c:pt>
                <c:pt idx="30482">
                  <c:v>-24.385999999999996</c:v>
                </c:pt>
                <c:pt idx="30483">
                  <c:v>-24.383999999999993</c:v>
                </c:pt>
                <c:pt idx="30484">
                  <c:v>-24.381999999999991</c:v>
                </c:pt>
                <c:pt idx="30485">
                  <c:v>-24.379999999999995</c:v>
                </c:pt>
                <c:pt idx="30486">
                  <c:v>-24.377999999999993</c:v>
                </c:pt>
                <c:pt idx="30487">
                  <c:v>-24.375999999999998</c:v>
                </c:pt>
                <c:pt idx="30488">
                  <c:v>-24.373999999999995</c:v>
                </c:pt>
                <c:pt idx="30489">
                  <c:v>-24.371999999999993</c:v>
                </c:pt>
                <c:pt idx="30490">
                  <c:v>-24.369999999999997</c:v>
                </c:pt>
                <c:pt idx="30491">
                  <c:v>-24.367999999999995</c:v>
                </c:pt>
                <c:pt idx="30492">
                  <c:v>-24.365999999999993</c:v>
                </c:pt>
                <c:pt idx="30493">
                  <c:v>-24.363999999999997</c:v>
                </c:pt>
                <c:pt idx="30494">
                  <c:v>-24.361999999999995</c:v>
                </c:pt>
                <c:pt idx="30495">
                  <c:v>-24.359999999999992</c:v>
                </c:pt>
                <c:pt idx="30496">
                  <c:v>-24.357999999999997</c:v>
                </c:pt>
                <c:pt idx="30497">
                  <c:v>-24.355999999999995</c:v>
                </c:pt>
                <c:pt idx="30498">
                  <c:v>-24.353999999999992</c:v>
                </c:pt>
                <c:pt idx="30499">
                  <c:v>-24.351999999999997</c:v>
                </c:pt>
                <c:pt idx="30500">
                  <c:v>-24.349999999999994</c:v>
                </c:pt>
                <c:pt idx="30501">
                  <c:v>-24.347999999999992</c:v>
                </c:pt>
                <c:pt idx="30502">
                  <c:v>-24.345999999999997</c:v>
                </c:pt>
                <c:pt idx="30503">
                  <c:v>-24.343999999999994</c:v>
                </c:pt>
                <c:pt idx="30504">
                  <c:v>-24.341999999999992</c:v>
                </c:pt>
                <c:pt idx="30505">
                  <c:v>-24.339999999999996</c:v>
                </c:pt>
                <c:pt idx="30506">
                  <c:v>-24.337999999999994</c:v>
                </c:pt>
                <c:pt idx="30507">
                  <c:v>-24.335999999999991</c:v>
                </c:pt>
                <c:pt idx="30508">
                  <c:v>-24.333999999999996</c:v>
                </c:pt>
                <c:pt idx="30509">
                  <c:v>-24.331999999999994</c:v>
                </c:pt>
                <c:pt idx="30510">
                  <c:v>-24.329999999999991</c:v>
                </c:pt>
                <c:pt idx="30511">
                  <c:v>-24.327999999999996</c:v>
                </c:pt>
                <c:pt idx="30512">
                  <c:v>-24.325999999999993</c:v>
                </c:pt>
                <c:pt idx="30513">
                  <c:v>-24.323999999999991</c:v>
                </c:pt>
                <c:pt idx="30514">
                  <c:v>-24.321999999999996</c:v>
                </c:pt>
                <c:pt idx="30515">
                  <c:v>-24.319999999999993</c:v>
                </c:pt>
                <c:pt idx="30516">
                  <c:v>-24.317999999999998</c:v>
                </c:pt>
                <c:pt idx="30517">
                  <c:v>-24.315999999999995</c:v>
                </c:pt>
                <c:pt idx="30518">
                  <c:v>-24.313999999999993</c:v>
                </c:pt>
                <c:pt idx="30519">
                  <c:v>-24.311999999999998</c:v>
                </c:pt>
                <c:pt idx="30520">
                  <c:v>-24.309999999999995</c:v>
                </c:pt>
                <c:pt idx="30521">
                  <c:v>-24.307999999999993</c:v>
                </c:pt>
                <c:pt idx="30522">
                  <c:v>-24.305999999999997</c:v>
                </c:pt>
                <c:pt idx="30523">
                  <c:v>-24.303999999999995</c:v>
                </c:pt>
                <c:pt idx="30524">
                  <c:v>-24.301999999999992</c:v>
                </c:pt>
                <c:pt idx="30525">
                  <c:v>-24.299999999999997</c:v>
                </c:pt>
                <c:pt idx="30526">
                  <c:v>-24.297999999999995</c:v>
                </c:pt>
                <c:pt idx="30527">
                  <c:v>-24.295999999999992</c:v>
                </c:pt>
                <c:pt idx="30528">
                  <c:v>-24.293999999999997</c:v>
                </c:pt>
                <c:pt idx="30529">
                  <c:v>-24.291999999999994</c:v>
                </c:pt>
                <c:pt idx="30530">
                  <c:v>-24.289999999999992</c:v>
                </c:pt>
                <c:pt idx="30531">
                  <c:v>-24.287999999999997</c:v>
                </c:pt>
                <c:pt idx="30532">
                  <c:v>-24.285999999999994</c:v>
                </c:pt>
                <c:pt idx="30533">
                  <c:v>-24.283999999999992</c:v>
                </c:pt>
                <c:pt idx="30534">
                  <c:v>-24.281999999999996</c:v>
                </c:pt>
                <c:pt idx="30535">
                  <c:v>-24.279999999999994</c:v>
                </c:pt>
                <c:pt idx="30536">
                  <c:v>-24.277999999999992</c:v>
                </c:pt>
                <c:pt idx="30537">
                  <c:v>-24.275999999999996</c:v>
                </c:pt>
                <c:pt idx="30538">
                  <c:v>-24.273999999999994</c:v>
                </c:pt>
                <c:pt idx="30539">
                  <c:v>-24.271999999999991</c:v>
                </c:pt>
                <c:pt idx="30540">
                  <c:v>-24.269999999999996</c:v>
                </c:pt>
                <c:pt idx="30541">
                  <c:v>-24.267999999999994</c:v>
                </c:pt>
                <c:pt idx="30542">
                  <c:v>-24.265999999999991</c:v>
                </c:pt>
                <c:pt idx="30543">
                  <c:v>-24.263999999999996</c:v>
                </c:pt>
                <c:pt idx="30544">
                  <c:v>-24.261999999999993</c:v>
                </c:pt>
                <c:pt idx="30545">
                  <c:v>-24.259999999999991</c:v>
                </c:pt>
                <c:pt idx="30546">
                  <c:v>-24.257999999999996</c:v>
                </c:pt>
                <c:pt idx="30547">
                  <c:v>-24.255999999999993</c:v>
                </c:pt>
                <c:pt idx="30548">
                  <c:v>-24.253999999999998</c:v>
                </c:pt>
                <c:pt idx="30549">
                  <c:v>-24.251999999999995</c:v>
                </c:pt>
                <c:pt idx="30550">
                  <c:v>-24.249999999999993</c:v>
                </c:pt>
                <c:pt idx="30551">
                  <c:v>-24.247999999999998</c:v>
                </c:pt>
                <c:pt idx="30552">
                  <c:v>-24.245999999999995</c:v>
                </c:pt>
                <c:pt idx="30553">
                  <c:v>-24.243999999999993</c:v>
                </c:pt>
                <c:pt idx="30554">
                  <c:v>-24.241999999999997</c:v>
                </c:pt>
                <c:pt idx="30555">
                  <c:v>-24.239999999999995</c:v>
                </c:pt>
                <c:pt idx="30556">
                  <c:v>-24.237999999999992</c:v>
                </c:pt>
                <c:pt idx="30557">
                  <c:v>-24.235999999999997</c:v>
                </c:pt>
                <c:pt idx="30558">
                  <c:v>-24.233999999999995</c:v>
                </c:pt>
                <c:pt idx="30559">
                  <c:v>-24.231999999999992</c:v>
                </c:pt>
                <c:pt idx="30560">
                  <c:v>-24.229999999999997</c:v>
                </c:pt>
                <c:pt idx="30561">
                  <c:v>-24.227999999999994</c:v>
                </c:pt>
                <c:pt idx="30562">
                  <c:v>-24.225999999999992</c:v>
                </c:pt>
                <c:pt idx="30563">
                  <c:v>-24.223999999999997</c:v>
                </c:pt>
                <c:pt idx="30564">
                  <c:v>-24.221999999999994</c:v>
                </c:pt>
                <c:pt idx="30565">
                  <c:v>-24.219999999999992</c:v>
                </c:pt>
                <c:pt idx="30566">
                  <c:v>-24.217999999999996</c:v>
                </c:pt>
                <c:pt idx="30567">
                  <c:v>-24.215999999999994</c:v>
                </c:pt>
                <c:pt idx="30568">
                  <c:v>-24.213999999999992</c:v>
                </c:pt>
                <c:pt idx="30569">
                  <c:v>-24.211999999999996</c:v>
                </c:pt>
                <c:pt idx="30570">
                  <c:v>-24.209999999999994</c:v>
                </c:pt>
                <c:pt idx="30571">
                  <c:v>-24.207999999999991</c:v>
                </c:pt>
                <c:pt idx="30572">
                  <c:v>-24.205999999999996</c:v>
                </c:pt>
                <c:pt idx="30573">
                  <c:v>-24.203999999999994</c:v>
                </c:pt>
                <c:pt idx="30574">
                  <c:v>-24.201999999999991</c:v>
                </c:pt>
                <c:pt idx="30575">
                  <c:v>-24.199999999999996</c:v>
                </c:pt>
                <c:pt idx="30576">
                  <c:v>-24.197999999999993</c:v>
                </c:pt>
                <c:pt idx="30577">
                  <c:v>-24.195999999999991</c:v>
                </c:pt>
                <c:pt idx="30578">
                  <c:v>-24.193999999999996</c:v>
                </c:pt>
                <c:pt idx="30579">
                  <c:v>-24.191999999999993</c:v>
                </c:pt>
                <c:pt idx="30580">
                  <c:v>-24.189999999999998</c:v>
                </c:pt>
                <c:pt idx="30581">
                  <c:v>-24.187999999999995</c:v>
                </c:pt>
                <c:pt idx="30582">
                  <c:v>-24.185999999999993</c:v>
                </c:pt>
                <c:pt idx="30583">
                  <c:v>-24.183999999999997</c:v>
                </c:pt>
                <c:pt idx="30584">
                  <c:v>-24.181999999999995</c:v>
                </c:pt>
                <c:pt idx="30585">
                  <c:v>-24.179999999999993</c:v>
                </c:pt>
                <c:pt idx="30586">
                  <c:v>-24.177999999999997</c:v>
                </c:pt>
                <c:pt idx="30587">
                  <c:v>-24.175999999999995</c:v>
                </c:pt>
                <c:pt idx="30588">
                  <c:v>-24.173999999999992</c:v>
                </c:pt>
                <c:pt idx="30589">
                  <c:v>-24.171999999999997</c:v>
                </c:pt>
                <c:pt idx="30590">
                  <c:v>-24.169999999999995</c:v>
                </c:pt>
                <c:pt idx="30591">
                  <c:v>-24.167999999999992</c:v>
                </c:pt>
                <c:pt idx="30592">
                  <c:v>-24.165999999999997</c:v>
                </c:pt>
                <c:pt idx="30593">
                  <c:v>-24.163999999999994</c:v>
                </c:pt>
                <c:pt idx="30594">
                  <c:v>-24.161999999999992</c:v>
                </c:pt>
                <c:pt idx="30595">
                  <c:v>-24.159999999999997</c:v>
                </c:pt>
                <c:pt idx="30596">
                  <c:v>-24.157999999999994</c:v>
                </c:pt>
                <c:pt idx="30597">
                  <c:v>-24.155999999999992</c:v>
                </c:pt>
                <c:pt idx="30598">
                  <c:v>-24.153999999999996</c:v>
                </c:pt>
                <c:pt idx="30599">
                  <c:v>-24.151999999999994</c:v>
                </c:pt>
                <c:pt idx="30600">
                  <c:v>-24.149999999999991</c:v>
                </c:pt>
                <c:pt idx="30601">
                  <c:v>-24.147999999999996</c:v>
                </c:pt>
                <c:pt idx="30602">
                  <c:v>-24.145999999999994</c:v>
                </c:pt>
                <c:pt idx="30603">
                  <c:v>-24.143999999999991</c:v>
                </c:pt>
                <c:pt idx="30604">
                  <c:v>-24.141999999999996</c:v>
                </c:pt>
                <c:pt idx="30605">
                  <c:v>-24.139999999999993</c:v>
                </c:pt>
                <c:pt idx="30606">
                  <c:v>-24.137999999999991</c:v>
                </c:pt>
                <c:pt idx="30607">
                  <c:v>-24.135999999999996</c:v>
                </c:pt>
                <c:pt idx="30608">
                  <c:v>-24.133999999999993</c:v>
                </c:pt>
                <c:pt idx="30609">
                  <c:v>-24.131999999999991</c:v>
                </c:pt>
                <c:pt idx="30610">
                  <c:v>-24.129999999999995</c:v>
                </c:pt>
                <c:pt idx="30611">
                  <c:v>-24.127999999999993</c:v>
                </c:pt>
                <c:pt idx="30612">
                  <c:v>-24.125999999999998</c:v>
                </c:pt>
                <c:pt idx="30613">
                  <c:v>-24.123999999999995</c:v>
                </c:pt>
                <c:pt idx="30614">
                  <c:v>-24.121999999999993</c:v>
                </c:pt>
                <c:pt idx="30615">
                  <c:v>-24.119999999999997</c:v>
                </c:pt>
                <c:pt idx="30616">
                  <c:v>-24.117999999999995</c:v>
                </c:pt>
                <c:pt idx="30617">
                  <c:v>-24.115999999999993</c:v>
                </c:pt>
                <c:pt idx="30618">
                  <c:v>-24.113999999999997</c:v>
                </c:pt>
                <c:pt idx="30619">
                  <c:v>-24.111999999999995</c:v>
                </c:pt>
                <c:pt idx="30620">
                  <c:v>-24.109999999999992</c:v>
                </c:pt>
                <c:pt idx="30621">
                  <c:v>-24.107999999999997</c:v>
                </c:pt>
                <c:pt idx="30622">
                  <c:v>-24.105999999999995</c:v>
                </c:pt>
                <c:pt idx="30623">
                  <c:v>-24.103999999999992</c:v>
                </c:pt>
                <c:pt idx="30624">
                  <c:v>-24.101999999999997</c:v>
                </c:pt>
                <c:pt idx="30625">
                  <c:v>-24.099999999999994</c:v>
                </c:pt>
                <c:pt idx="30626">
                  <c:v>-24.097999999999992</c:v>
                </c:pt>
                <c:pt idx="30627">
                  <c:v>-24.095999999999997</c:v>
                </c:pt>
                <c:pt idx="30628">
                  <c:v>-24.093999999999994</c:v>
                </c:pt>
                <c:pt idx="30629">
                  <c:v>-24.091999999999992</c:v>
                </c:pt>
                <c:pt idx="30630">
                  <c:v>-24.089999999999996</c:v>
                </c:pt>
                <c:pt idx="30631">
                  <c:v>-24.087999999999994</c:v>
                </c:pt>
                <c:pt idx="30632">
                  <c:v>-24.085999999999991</c:v>
                </c:pt>
                <c:pt idx="30633">
                  <c:v>-24.083999999999996</c:v>
                </c:pt>
                <c:pt idx="30634">
                  <c:v>-24.081999999999994</c:v>
                </c:pt>
                <c:pt idx="30635">
                  <c:v>-24.079999999999991</c:v>
                </c:pt>
                <c:pt idx="30636">
                  <c:v>-24.077999999999996</c:v>
                </c:pt>
                <c:pt idx="30637">
                  <c:v>-24.075999999999993</c:v>
                </c:pt>
                <c:pt idx="30638">
                  <c:v>-24.073999999999991</c:v>
                </c:pt>
                <c:pt idx="30639">
                  <c:v>-24.071999999999996</c:v>
                </c:pt>
                <c:pt idx="30640">
                  <c:v>-24.069999999999993</c:v>
                </c:pt>
                <c:pt idx="30641">
                  <c:v>-24.067999999999998</c:v>
                </c:pt>
                <c:pt idx="30642">
                  <c:v>-24.065999999999995</c:v>
                </c:pt>
                <c:pt idx="30643">
                  <c:v>-24.063999999999993</c:v>
                </c:pt>
                <c:pt idx="30644">
                  <c:v>-24.061999999999998</c:v>
                </c:pt>
                <c:pt idx="30645">
                  <c:v>-24.059999999999995</c:v>
                </c:pt>
                <c:pt idx="30646">
                  <c:v>-24.057999999999993</c:v>
                </c:pt>
                <c:pt idx="30647">
                  <c:v>-24.055999999999997</c:v>
                </c:pt>
                <c:pt idx="30648">
                  <c:v>-24.053999999999995</c:v>
                </c:pt>
                <c:pt idx="30649">
                  <c:v>-24.051999999999992</c:v>
                </c:pt>
                <c:pt idx="30650">
                  <c:v>-24.049999999999997</c:v>
                </c:pt>
                <c:pt idx="30651">
                  <c:v>-24.047999999999995</c:v>
                </c:pt>
                <c:pt idx="30652">
                  <c:v>-24.045999999999992</c:v>
                </c:pt>
                <c:pt idx="30653">
                  <c:v>-24.043999999999997</c:v>
                </c:pt>
                <c:pt idx="30654">
                  <c:v>-24.041999999999994</c:v>
                </c:pt>
                <c:pt idx="30655">
                  <c:v>-24.039999999999992</c:v>
                </c:pt>
                <c:pt idx="30656">
                  <c:v>-24.037999999999997</c:v>
                </c:pt>
                <c:pt idx="30657">
                  <c:v>-24.035999999999994</c:v>
                </c:pt>
                <c:pt idx="30658">
                  <c:v>-24.033999999999992</c:v>
                </c:pt>
                <c:pt idx="30659">
                  <c:v>-24.031999999999996</c:v>
                </c:pt>
                <c:pt idx="30660">
                  <c:v>-24.029999999999994</c:v>
                </c:pt>
                <c:pt idx="30661">
                  <c:v>-24.027999999999992</c:v>
                </c:pt>
                <c:pt idx="30662">
                  <c:v>-24.025999999999996</c:v>
                </c:pt>
                <c:pt idx="30663">
                  <c:v>-24.023999999999994</c:v>
                </c:pt>
                <c:pt idx="30664">
                  <c:v>-24.021999999999991</c:v>
                </c:pt>
                <c:pt idx="30665">
                  <c:v>-24.019999999999996</c:v>
                </c:pt>
                <c:pt idx="30666">
                  <c:v>-24.017999999999994</c:v>
                </c:pt>
                <c:pt idx="30667">
                  <c:v>-24.015999999999991</c:v>
                </c:pt>
                <c:pt idx="30668">
                  <c:v>-24.013999999999996</c:v>
                </c:pt>
                <c:pt idx="30669">
                  <c:v>-24.011999999999993</c:v>
                </c:pt>
                <c:pt idx="30670">
                  <c:v>-24.009999999999991</c:v>
                </c:pt>
                <c:pt idx="30671">
                  <c:v>-24.007999999999996</c:v>
                </c:pt>
                <c:pt idx="30672">
                  <c:v>-24.005999999999993</c:v>
                </c:pt>
                <c:pt idx="30673">
                  <c:v>-24.003999999999998</c:v>
                </c:pt>
                <c:pt idx="30674">
                  <c:v>-24.001999999999995</c:v>
                </c:pt>
                <c:pt idx="30675">
                  <c:v>-23.999999999999993</c:v>
                </c:pt>
                <c:pt idx="30676">
                  <c:v>-23.997999999999998</c:v>
                </c:pt>
                <c:pt idx="30677">
                  <c:v>-23.995999999999995</c:v>
                </c:pt>
                <c:pt idx="30678">
                  <c:v>-23.993999999999993</c:v>
                </c:pt>
                <c:pt idx="30679">
                  <c:v>-23.991999999999997</c:v>
                </c:pt>
                <c:pt idx="30680">
                  <c:v>-23.989999999999995</c:v>
                </c:pt>
                <c:pt idx="30681">
                  <c:v>-23.987999999999992</c:v>
                </c:pt>
                <c:pt idx="30682">
                  <c:v>-23.985999999999997</c:v>
                </c:pt>
                <c:pt idx="30683">
                  <c:v>-23.983999999999995</c:v>
                </c:pt>
                <c:pt idx="30684">
                  <c:v>-23.981999999999992</c:v>
                </c:pt>
                <c:pt idx="30685">
                  <c:v>-23.979999999999997</c:v>
                </c:pt>
                <c:pt idx="30686">
                  <c:v>-23.977999999999994</c:v>
                </c:pt>
                <c:pt idx="30687">
                  <c:v>-23.975999999999992</c:v>
                </c:pt>
                <c:pt idx="30688">
                  <c:v>-23.973999999999997</c:v>
                </c:pt>
                <c:pt idx="30689">
                  <c:v>-23.971999999999994</c:v>
                </c:pt>
                <c:pt idx="30690">
                  <c:v>-23.969999999999992</c:v>
                </c:pt>
                <c:pt idx="30691">
                  <c:v>-23.967999999999996</c:v>
                </c:pt>
                <c:pt idx="30692">
                  <c:v>-23.965999999999994</c:v>
                </c:pt>
                <c:pt idx="30693">
                  <c:v>-23.963999999999992</c:v>
                </c:pt>
                <c:pt idx="30694">
                  <c:v>-23.961999999999996</c:v>
                </c:pt>
                <c:pt idx="30695">
                  <c:v>-23.959999999999994</c:v>
                </c:pt>
                <c:pt idx="30696">
                  <c:v>-23.957999999999991</c:v>
                </c:pt>
                <c:pt idx="30697">
                  <c:v>-23.955999999999996</c:v>
                </c:pt>
                <c:pt idx="30698">
                  <c:v>-23.953999999999994</c:v>
                </c:pt>
                <c:pt idx="30699">
                  <c:v>-23.951999999999991</c:v>
                </c:pt>
                <c:pt idx="30700">
                  <c:v>-23.949999999999996</c:v>
                </c:pt>
                <c:pt idx="30701">
                  <c:v>-23.947999999999993</c:v>
                </c:pt>
                <c:pt idx="30702">
                  <c:v>-23.945999999999991</c:v>
                </c:pt>
                <c:pt idx="30703">
                  <c:v>-23.943999999999996</c:v>
                </c:pt>
                <c:pt idx="30704">
                  <c:v>-23.941999999999993</c:v>
                </c:pt>
                <c:pt idx="30705">
                  <c:v>-23.939999999999998</c:v>
                </c:pt>
                <c:pt idx="30706">
                  <c:v>-23.937999999999995</c:v>
                </c:pt>
                <c:pt idx="30707">
                  <c:v>-23.935999999999993</c:v>
                </c:pt>
                <c:pt idx="30708">
                  <c:v>-23.933999999999997</c:v>
                </c:pt>
                <c:pt idx="30709">
                  <c:v>-23.931999999999995</c:v>
                </c:pt>
                <c:pt idx="30710">
                  <c:v>-23.929999999999993</c:v>
                </c:pt>
                <c:pt idx="30711">
                  <c:v>-23.927999999999997</c:v>
                </c:pt>
                <c:pt idx="30712">
                  <c:v>-23.925999999999995</c:v>
                </c:pt>
                <c:pt idx="30713">
                  <c:v>-23.923999999999992</c:v>
                </c:pt>
                <c:pt idx="30714">
                  <c:v>-23.921999999999997</c:v>
                </c:pt>
                <c:pt idx="30715">
                  <c:v>-23.919999999999995</c:v>
                </c:pt>
                <c:pt idx="30716">
                  <c:v>-23.917999999999992</c:v>
                </c:pt>
                <c:pt idx="30717">
                  <c:v>-23.915999999999997</c:v>
                </c:pt>
                <c:pt idx="30718">
                  <c:v>-23.913999999999994</c:v>
                </c:pt>
                <c:pt idx="30719">
                  <c:v>-23.911999999999992</c:v>
                </c:pt>
                <c:pt idx="30720">
                  <c:v>-23.909999999999997</c:v>
                </c:pt>
                <c:pt idx="30721">
                  <c:v>-23.907999999999994</c:v>
                </c:pt>
                <c:pt idx="30722">
                  <c:v>-23.905999999999992</c:v>
                </c:pt>
                <c:pt idx="30723">
                  <c:v>-23.903999999999996</c:v>
                </c:pt>
                <c:pt idx="30724">
                  <c:v>-23.901999999999994</c:v>
                </c:pt>
                <c:pt idx="30725">
                  <c:v>-23.899999999999991</c:v>
                </c:pt>
                <c:pt idx="30726">
                  <c:v>-23.897999999999996</c:v>
                </c:pt>
                <c:pt idx="30727">
                  <c:v>-23.895999999999994</c:v>
                </c:pt>
                <c:pt idx="30728">
                  <c:v>-23.893999999999991</c:v>
                </c:pt>
                <c:pt idx="30729">
                  <c:v>-23.891999999999996</c:v>
                </c:pt>
                <c:pt idx="30730">
                  <c:v>-23.889999999999993</c:v>
                </c:pt>
                <c:pt idx="30731">
                  <c:v>-23.887999999999991</c:v>
                </c:pt>
                <c:pt idx="30732">
                  <c:v>-23.885999999999996</c:v>
                </c:pt>
                <c:pt idx="30733">
                  <c:v>-23.883999999999993</c:v>
                </c:pt>
                <c:pt idx="30734">
                  <c:v>-23.881999999999991</c:v>
                </c:pt>
                <c:pt idx="30735">
                  <c:v>-23.879999999999995</c:v>
                </c:pt>
                <c:pt idx="30736">
                  <c:v>-23.877999999999993</c:v>
                </c:pt>
                <c:pt idx="30737">
                  <c:v>-23.875999999999998</c:v>
                </c:pt>
                <c:pt idx="30738">
                  <c:v>-23.873999999999995</c:v>
                </c:pt>
                <c:pt idx="30739">
                  <c:v>-23.871999999999993</c:v>
                </c:pt>
                <c:pt idx="30740">
                  <c:v>-23.869999999999997</c:v>
                </c:pt>
                <c:pt idx="30741">
                  <c:v>-23.867999999999995</c:v>
                </c:pt>
                <c:pt idx="30742">
                  <c:v>-23.865999999999993</c:v>
                </c:pt>
                <c:pt idx="30743">
                  <c:v>-23.863999999999997</c:v>
                </c:pt>
                <c:pt idx="30744">
                  <c:v>-23.861999999999995</c:v>
                </c:pt>
                <c:pt idx="30745">
                  <c:v>-23.859999999999992</c:v>
                </c:pt>
                <c:pt idx="30746">
                  <c:v>-23.857999999999997</c:v>
                </c:pt>
                <c:pt idx="30747">
                  <c:v>-23.855999999999995</c:v>
                </c:pt>
                <c:pt idx="30748">
                  <c:v>-23.853999999999992</c:v>
                </c:pt>
                <c:pt idx="30749">
                  <c:v>-23.851999999999997</c:v>
                </c:pt>
                <c:pt idx="30750">
                  <c:v>-23.849999999999994</c:v>
                </c:pt>
                <c:pt idx="30751">
                  <c:v>-23.847999999999992</c:v>
                </c:pt>
                <c:pt idx="30752">
                  <c:v>-23.845999999999997</c:v>
                </c:pt>
                <c:pt idx="30753">
                  <c:v>-23.843999999999994</c:v>
                </c:pt>
                <c:pt idx="30754">
                  <c:v>-23.841999999999992</c:v>
                </c:pt>
                <c:pt idx="30755">
                  <c:v>-23.839999999999996</c:v>
                </c:pt>
                <c:pt idx="30756">
                  <c:v>-23.837999999999994</c:v>
                </c:pt>
                <c:pt idx="30757">
                  <c:v>-23.835999999999991</c:v>
                </c:pt>
                <c:pt idx="30758">
                  <c:v>-23.833999999999996</c:v>
                </c:pt>
                <c:pt idx="30759">
                  <c:v>-23.831999999999994</c:v>
                </c:pt>
                <c:pt idx="30760">
                  <c:v>-23.829999999999991</c:v>
                </c:pt>
                <c:pt idx="30761">
                  <c:v>-23.827999999999996</c:v>
                </c:pt>
                <c:pt idx="30762">
                  <c:v>-23.825999999999993</c:v>
                </c:pt>
                <c:pt idx="30763">
                  <c:v>-23.823999999999991</c:v>
                </c:pt>
                <c:pt idx="30764">
                  <c:v>-23.821999999999996</c:v>
                </c:pt>
                <c:pt idx="30765">
                  <c:v>-23.819999999999993</c:v>
                </c:pt>
                <c:pt idx="30766">
                  <c:v>-23.817999999999998</c:v>
                </c:pt>
                <c:pt idx="30767">
                  <c:v>-23.815999999999995</c:v>
                </c:pt>
                <c:pt idx="30768">
                  <c:v>-23.813999999999993</c:v>
                </c:pt>
                <c:pt idx="30769">
                  <c:v>-23.811999999999998</c:v>
                </c:pt>
                <c:pt idx="30770">
                  <c:v>-23.809999999999995</c:v>
                </c:pt>
                <c:pt idx="30771">
                  <c:v>-23.807999999999993</c:v>
                </c:pt>
                <c:pt idx="30772">
                  <c:v>-23.805999999999997</c:v>
                </c:pt>
                <c:pt idx="30773">
                  <c:v>-23.803999999999995</c:v>
                </c:pt>
                <c:pt idx="30774">
                  <c:v>-23.801999999999992</c:v>
                </c:pt>
                <c:pt idx="30775">
                  <c:v>-23.799999999999997</c:v>
                </c:pt>
                <c:pt idx="30776">
                  <c:v>-23.797999999999995</c:v>
                </c:pt>
                <c:pt idx="30777">
                  <c:v>-23.795999999999992</c:v>
                </c:pt>
                <c:pt idx="30778">
                  <c:v>-23.793999999999997</c:v>
                </c:pt>
                <c:pt idx="30779">
                  <c:v>-23.791999999999994</c:v>
                </c:pt>
                <c:pt idx="30780">
                  <c:v>-23.789999999999992</c:v>
                </c:pt>
                <c:pt idx="30781">
                  <c:v>-23.787999999999997</c:v>
                </c:pt>
                <c:pt idx="30782">
                  <c:v>-23.785999999999994</c:v>
                </c:pt>
                <c:pt idx="30783">
                  <c:v>-23.783999999999992</c:v>
                </c:pt>
                <c:pt idx="30784">
                  <c:v>-23.781999999999996</c:v>
                </c:pt>
                <c:pt idx="30785">
                  <c:v>-23.779999999999994</c:v>
                </c:pt>
                <c:pt idx="30786">
                  <c:v>-23.777999999999992</c:v>
                </c:pt>
                <c:pt idx="30787">
                  <c:v>-23.775999999999996</c:v>
                </c:pt>
                <c:pt idx="30788">
                  <c:v>-23.773999999999994</c:v>
                </c:pt>
                <c:pt idx="30789">
                  <c:v>-23.771999999999991</c:v>
                </c:pt>
                <c:pt idx="30790">
                  <c:v>-23.769999999999996</c:v>
                </c:pt>
                <c:pt idx="30791">
                  <c:v>-23.767999999999994</c:v>
                </c:pt>
                <c:pt idx="30792">
                  <c:v>-23.765999999999991</c:v>
                </c:pt>
                <c:pt idx="30793">
                  <c:v>-23.763999999999996</c:v>
                </c:pt>
                <c:pt idx="30794">
                  <c:v>-23.761999999999993</c:v>
                </c:pt>
                <c:pt idx="30795">
                  <c:v>-23.759999999999991</c:v>
                </c:pt>
                <c:pt idx="30796">
                  <c:v>-23.757999999999996</c:v>
                </c:pt>
                <c:pt idx="30797">
                  <c:v>-23.755999999999993</c:v>
                </c:pt>
                <c:pt idx="30798">
                  <c:v>-23.753999999999998</c:v>
                </c:pt>
                <c:pt idx="30799">
                  <c:v>-23.751999999999995</c:v>
                </c:pt>
                <c:pt idx="30800">
                  <c:v>-23.749999999999993</c:v>
                </c:pt>
                <c:pt idx="30801">
                  <c:v>-23.747999999999998</c:v>
                </c:pt>
                <c:pt idx="30802">
                  <c:v>-23.745999999999995</c:v>
                </c:pt>
                <c:pt idx="30803">
                  <c:v>-23.743999999999993</c:v>
                </c:pt>
                <c:pt idx="30804">
                  <c:v>-23.741999999999997</c:v>
                </c:pt>
                <c:pt idx="30805">
                  <c:v>-23.739999999999995</c:v>
                </c:pt>
                <c:pt idx="30806">
                  <c:v>-23.737999999999992</c:v>
                </c:pt>
                <c:pt idx="30807">
                  <c:v>-23.735999999999997</c:v>
                </c:pt>
                <c:pt idx="30808">
                  <c:v>-23.733999999999995</c:v>
                </c:pt>
                <c:pt idx="30809">
                  <c:v>-23.731999999999992</c:v>
                </c:pt>
                <c:pt idx="30810">
                  <c:v>-23.729999999999997</c:v>
                </c:pt>
                <c:pt idx="30811">
                  <c:v>-23.727999999999994</c:v>
                </c:pt>
                <c:pt idx="30812">
                  <c:v>-23.725999999999992</c:v>
                </c:pt>
                <c:pt idx="30813">
                  <c:v>-23.723999999999997</c:v>
                </c:pt>
                <c:pt idx="30814">
                  <c:v>-23.721999999999994</c:v>
                </c:pt>
                <c:pt idx="30815">
                  <c:v>-23.719999999999992</c:v>
                </c:pt>
                <c:pt idx="30816">
                  <c:v>-23.717999999999996</c:v>
                </c:pt>
                <c:pt idx="30817">
                  <c:v>-23.715999999999994</c:v>
                </c:pt>
                <c:pt idx="30818">
                  <c:v>-23.713999999999992</c:v>
                </c:pt>
                <c:pt idx="30819">
                  <c:v>-23.711999999999996</c:v>
                </c:pt>
                <c:pt idx="30820">
                  <c:v>-23.709999999999994</c:v>
                </c:pt>
                <c:pt idx="30821">
                  <c:v>-23.707999999999991</c:v>
                </c:pt>
                <c:pt idx="30822">
                  <c:v>-23.705999999999996</c:v>
                </c:pt>
                <c:pt idx="30823">
                  <c:v>-23.703999999999994</c:v>
                </c:pt>
                <c:pt idx="30824">
                  <c:v>-23.701999999999991</c:v>
                </c:pt>
                <c:pt idx="30825">
                  <c:v>-23.699999999999996</c:v>
                </c:pt>
                <c:pt idx="30826">
                  <c:v>-23.697999999999993</c:v>
                </c:pt>
                <c:pt idx="30827">
                  <c:v>-23.695999999999991</c:v>
                </c:pt>
                <c:pt idx="30828">
                  <c:v>-23.693999999999996</c:v>
                </c:pt>
                <c:pt idx="30829">
                  <c:v>-23.691999999999993</c:v>
                </c:pt>
                <c:pt idx="30830">
                  <c:v>-23.689999999999998</c:v>
                </c:pt>
                <c:pt idx="30831">
                  <c:v>-23.687999999999995</c:v>
                </c:pt>
                <c:pt idx="30832">
                  <c:v>-23.685999999999993</c:v>
                </c:pt>
                <c:pt idx="30833">
                  <c:v>-23.683999999999997</c:v>
                </c:pt>
                <c:pt idx="30834">
                  <c:v>-23.681999999999995</c:v>
                </c:pt>
                <c:pt idx="30835">
                  <c:v>-23.679999999999993</c:v>
                </c:pt>
                <c:pt idx="30836">
                  <c:v>-23.677999999999997</c:v>
                </c:pt>
                <c:pt idx="30837">
                  <c:v>-23.675999999999995</c:v>
                </c:pt>
                <c:pt idx="30838">
                  <c:v>-23.673999999999992</c:v>
                </c:pt>
                <c:pt idx="30839">
                  <c:v>-23.671999999999997</c:v>
                </c:pt>
                <c:pt idx="30840">
                  <c:v>-23.669999999999995</c:v>
                </c:pt>
                <c:pt idx="30841">
                  <c:v>-23.667999999999992</c:v>
                </c:pt>
                <c:pt idx="30842">
                  <c:v>-23.665999999999997</c:v>
                </c:pt>
                <c:pt idx="30843">
                  <c:v>-23.663999999999994</c:v>
                </c:pt>
                <c:pt idx="30844">
                  <c:v>-23.661999999999992</c:v>
                </c:pt>
                <c:pt idx="30845">
                  <c:v>-23.659999999999997</c:v>
                </c:pt>
                <c:pt idx="30846">
                  <c:v>-23.657999999999994</c:v>
                </c:pt>
                <c:pt idx="30847">
                  <c:v>-23.655999999999992</c:v>
                </c:pt>
                <c:pt idx="30848">
                  <c:v>-23.653999999999996</c:v>
                </c:pt>
                <c:pt idx="30849">
                  <c:v>-23.651999999999994</c:v>
                </c:pt>
                <c:pt idx="30850">
                  <c:v>-23.649999999999991</c:v>
                </c:pt>
                <c:pt idx="30851">
                  <c:v>-23.647999999999996</c:v>
                </c:pt>
                <c:pt idx="30852">
                  <c:v>-23.645999999999994</c:v>
                </c:pt>
                <c:pt idx="30853">
                  <c:v>-23.643999999999991</c:v>
                </c:pt>
                <c:pt idx="30854">
                  <c:v>-23.641999999999996</c:v>
                </c:pt>
                <c:pt idx="30855">
                  <c:v>-23.639999999999993</c:v>
                </c:pt>
                <c:pt idx="30856">
                  <c:v>-23.637999999999991</c:v>
                </c:pt>
                <c:pt idx="30857">
                  <c:v>-23.635999999999996</c:v>
                </c:pt>
                <c:pt idx="30858">
                  <c:v>-23.633999999999993</c:v>
                </c:pt>
                <c:pt idx="30859">
                  <c:v>-23.631999999999991</c:v>
                </c:pt>
                <c:pt idx="30860">
                  <c:v>-23.629999999999995</c:v>
                </c:pt>
                <c:pt idx="30861">
                  <c:v>-23.627999999999993</c:v>
                </c:pt>
                <c:pt idx="30862">
                  <c:v>-23.625999999999998</c:v>
                </c:pt>
                <c:pt idx="30863">
                  <c:v>-23.623999999999995</c:v>
                </c:pt>
                <c:pt idx="30864">
                  <c:v>-23.621999999999993</c:v>
                </c:pt>
                <c:pt idx="30865">
                  <c:v>-23.619999999999997</c:v>
                </c:pt>
                <c:pt idx="30866">
                  <c:v>-23.617999999999995</c:v>
                </c:pt>
                <c:pt idx="30867">
                  <c:v>-23.615999999999993</c:v>
                </c:pt>
                <c:pt idx="30868">
                  <c:v>-23.613999999999997</c:v>
                </c:pt>
                <c:pt idx="30869">
                  <c:v>-23.611999999999995</c:v>
                </c:pt>
                <c:pt idx="30870">
                  <c:v>-23.609999999999992</c:v>
                </c:pt>
                <c:pt idx="30871">
                  <c:v>-23.607999999999997</c:v>
                </c:pt>
                <c:pt idx="30872">
                  <c:v>-23.605999999999995</c:v>
                </c:pt>
                <c:pt idx="30873">
                  <c:v>-23.603999999999992</c:v>
                </c:pt>
                <c:pt idx="30874">
                  <c:v>-23.601999999999997</c:v>
                </c:pt>
                <c:pt idx="30875">
                  <c:v>-23.599999999999994</c:v>
                </c:pt>
                <c:pt idx="30876">
                  <c:v>-23.597999999999992</c:v>
                </c:pt>
                <c:pt idx="30877">
                  <c:v>-23.595999999999997</c:v>
                </c:pt>
                <c:pt idx="30878">
                  <c:v>-23.593999999999994</c:v>
                </c:pt>
                <c:pt idx="30879">
                  <c:v>-23.591999999999992</c:v>
                </c:pt>
                <c:pt idx="30880">
                  <c:v>-23.589999999999996</c:v>
                </c:pt>
                <c:pt idx="30881">
                  <c:v>-23.587999999999994</c:v>
                </c:pt>
                <c:pt idx="30882">
                  <c:v>-23.585999999999991</c:v>
                </c:pt>
                <c:pt idx="30883">
                  <c:v>-23.583999999999996</c:v>
                </c:pt>
                <c:pt idx="30884">
                  <c:v>-23.581999999999994</c:v>
                </c:pt>
                <c:pt idx="30885">
                  <c:v>-23.579999999999991</c:v>
                </c:pt>
                <c:pt idx="30886">
                  <c:v>-23.577999999999996</c:v>
                </c:pt>
                <c:pt idx="30887">
                  <c:v>-23.575999999999993</c:v>
                </c:pt>
                <c:pt idx="30888">
                  <c:v>-23.573999999999991</c:v>
                </c:pt>
                <c:pt idx="30889">
                  <c:v>-23.571999999999996</c:v>
                </c:pt>
                <c:pt idx="30890">
                  <c:v>-23.569999999999993</c:v>
                </c:pt>
                <c:pt idx="30891">
                  <c:v>-23.567999999999998</c:v>
                </c:pt>
                <c:pt idx="30892">
                  <c:v>-23.565999999999995</c:v>
                </c:pt>
                <c:pt idx="30893">
                  <c:v>-23.563999999999993</c:v>
                </c:pt>
                <c:pt idx="30894">
                  <c:v>-23.561999999999998</c:v>
                </c:pt>
                <c:pt idx="30895">
                  <c:v>-23.559999999999995</c:v>
                </c:pt>
                <c:pt idx="30896">
                  <c:v>-23.557999999999993</c:v>
                </c:pt>
                <c:pt idx="30897">
                  <c:v>-23.555999999999997</c:v>
                </c:pt>
                <c:pt idx="30898">
                  <c:v>-23.553999999999995</c:v>
                </c:pt>
                <c:pt idx="30899">
                  <c:v>-23.551999999999992</c:v>
                </c:pt>
                <c:pt idx="30900">
                  <c:v>-23.549999999999997</c:v>
                </c:pt>
                <c:pt idx="30901">
                  <c:v>-23.547999999999995</c:v>
                </c:pt>
                <c:pt idx="30902">
                  <c:v>-23.545999999999992</c:v>
                </c:pt>
                <c:pt idx="30903">
                  <c:v>-23.543999999999997</c:v>
                </c:pt>
                <c:pt idx="30904">
                  <c:v>-23.541999999999994</c:v>
                </c:pt>
                <c:pt idx="30905">
                  <c:v>-23.539999999999992</c:v>
                </c:pt>
                <c:pt idx="30906">
                  <c:v>-23.537999999999997</c:v>
                </c:pt>
                <c:pt idx="30907">
                  <c:v>-23.535999999999994</c:v>
                </c:pt>
                <c:pt idx="30908">
                  <c:v>-23.533999999999992</c:v>
                </c:pt>
                <c:pt idx="30909">
                  <c:v>-23.531999999999996</c:v>
                </c:pt>
                <c:pt idx="30910">
                  <c:v>-23.529999999999994</c:v>
                </c:pt>
                <c:pt idx="30911">
                  <c:v>-23.527999999999992</c:v>
                </c:pt>
                <c:pt idx="30912">
                  <c:v>-23.525999999999996</c:v>
                </c:pt>
                <c:pt idx="30913">
                  <c:v>-23.523999999999994</c:v>
                </c:pt>
                <c:pt idx="30914">
                  <c:v>-23.521999999999991</c:v>
                </c:pt>
                <c:pt idx="30915">
                  <c:v>-23.519999999999996</c:v>
                </c:pt>
                <c:pt idx="30916">
                  <c:v>-23.517999999999994</c:v>
                </c:pt>
                <c:pt idx="30917">
                  <c:v>-23.515999999999991</c:v>
                </c:pt>
                <c:pt idx="30918">
                  <c:v>-23.513999999999996</c:v>
                </c:pt>
                <c:pt idx="30919">
                  <c:v>-23.511999999999993</c:v>
                </c:pt>
                <c:pt idx="30920">
                  <c:v>-23.509999999999991</c:v>
                </c:pt>
                <c:pt idx="30921">
                  <c:v>-23.507999999999996</c:v>
                </c:pt>
                <c:pt idx="30922">
                  <c:v>-23.505999999999993</c:v>
                </c:pt>
                <c:pt idx="30923">
                  <c:v>-23.503999999999998</c:v>
                </c:pt>
                <c:pt idx="30924">
                  <c:v>-23.501999999999995</c:v>
                </c:pt>
                <c:pt idx="30925">
                  <c:v>-23.499999999999993</c:v>
                </c:pt>
                <c:pt idx="30926">
                  <c:v>-23.497999999999998</c:v>
                </c:pt>
                <c:pt idx="30927">
                  <c:v>-23.495999999999995</c:v>
                </c:pt>
                <c:pt idx="30928">
                  <c:v>-23.493999999999993</c:v>
                </c:pt>
                <c:pt idx="30929">
                  <c:v>-23.491999999999997</c:v>
                </c:pt>
                <c:pt idx="30930">
                  <c:v>-23.489999999999995</c:v>
                </c:pt>
                <c:pt idx="30931">
                  <c:v>-23.487999999999992</c:v>
                </c:pt>
                <c:pt idx="30932">
                  <c:v>-23.485999999999997</c:v>
                </c:pt>
                <c:pt idx="30933">
                  <c:v>-23.483999999999995</c:v>
                </c:pt>
                <c:pt idx="30934">
                  <c:v>-23.481999999999992</c:v>
                </c:pt>
                <c:pt idx="30935">
                  <c:v>-23.479999999999997</c:v>
                </c:pt>
                <c:pt idx="30936">
                  <c:v>-23.477999999999994</c:v>
                </c:pt>
                <c:pt idx="30937">
                  <c:v>-23.475999999999992</c:v>
                </c:pt>
                <c:pt idx="30938">
                  <c:v>-23.473999999999997</c:v>
                </c:pt>
                <c:pt idx="30939">
                  <c:v>-23.471999999999994</c:v>
                </c:pt>
                <c:pt idx="30940">
                  <c:v>-23.469999999999992</c:v>
                </c:pt>
                <c:pt idx="30941">
                  <c:v>-23.467999999999996</c:v>
                </c:pt>
                <c:pt idx="30942">
                  <c:v>-23.465999999999994</c:v>
                </c:pt>
                <c:pt idx="30943">
                  <c:v>-23.463999999999992</c:v>
                </c:pt>
                <c:pt idx="30944">
                  <c:v>-23.461999999999996</c:v>
                </c:pt>
                <c:pt idx="30945">
                  <c:v>-23.459999999999994</c:v>
                </c:pt>
                <c:pt idx="30946">
                  <c:v>-23.457999999999991</c:v>
                </c:pt>
                <c:pt idx="30947">
                  <c:v>-23.455999999999996</c:v>
                </c:pt>
                <c:pt idx="30948">
                  <c:v>-23.453999999999994</c:v>
                </c:pt>
                <c:pt idx="30949">
                  <c:v>-23.451999999999991</c:v>
                </c:pt>
                <c:pt idx="30950">
                  <c:v>-23.449999999999996</c:v>
                </c:pt>
                <c:pt idx="30951">
                  <c:v>-23.447999999999993</c:v>
                </c:pt>
                <c:pt idx="30952">
                  <c:v>-23.445999999999991</c:v>
                </c:pt>
                <c:pt idx="30953">
                  <c:v>-23.443999999999996</c:v>
                </c:pt>
                <c:pt idx="30954">
                  <c:v>-23.441999999999993</c:v>
                </c:pt>
                <c:pt idx="30955">
                  <c:v>-23.439999999999998</c:v>
                </c:pt>
                <c:pt idx="30956">
                  <c:v>-23.437999999999995</c:v>
                </c:pt>
                <c:pt idx="30957">
                  <c:v>-23.435999999999993</c:v>
                </c:pt>
                <c:pt idx="30958">
                  <c:v>-23.433999999999997</c:v>
                </c:pt>
                <c:pt idx="30959">
                  <c:v>-23.431999999999995</c:v>
                </c:pt>
                <c:pt idx="30960">
                  <c:v>-23.429999999999993</c:v>
                </c:pt>
                <c:pt idx="30961">
                  <c:v>-23.427999999999997</c:v>
                </c:pt>
                <c:pt idx="30962">
                  <c:v>-23.425999999999995</c:v>
                </c:pt>
                <c:pt idx="30963">
                  <c:v>-23.423999999999992</c:v>
                </c:pt>
                <c:pt idx="30964">
                  <c:v>-23.421999999999997</c:v>
                </c:pt>
                <c:pt idx="30965">
                  <c:v>-23.419999999999995</c:v>
                </c:pt>
                <c:pt idx="30966">
                  <c:v>-23.417999999999992</c:v>
                </c:pt>
                <c:pt idx="30967">
                  <c:v>-23.415999999999997</c:v>
                </c:pt>
                <c:pt idx="30968">
                  <c:v>-23.413999999999994</c:v>
                </c:pt>
                <c:pt idx="30969">
                  <c:v>-23.411999999999992</c:v>
                </c:pt>
                <c:pt idx="30970">
                  <c:v>-23.409999999999997</c:v>
                </c:pt>
                <c:pt idx="30971">
                  <c:v>-23.407999999999994</c:v>
                </c:pt>
                <c:pt idx="30972">
                  <c:v>-23.405999999999992</c:v>
                </c:pt>
                <c:pt idx="30973">
                  <c:v>-23.403999999999996</c:v>
                </c:pt>
                <c:pt idx="30974">
                  <c:v>-23.401999999999994</c:v>
                </c:pt>
                <c:pt idx="30975">
                  <c:v>-23.399999999999991</c:v>
                </c:pt>
                <c:pt idx="30976">
                  <c:v>-23.397999999999996</c:v>
                </c:pt>
                <c:pt idx="30977">
                  <c:v>-23.395999999999994</c:v>
                </c:pt>
                <c:pt idx="30978">
                  <c:v>-23.393999999999991</c:v>
                </c:pt>
                <c:pt idx="30979">
                  <c:v>-23.391999999999996</c:v>
                </c:pt>
                <c:pt idx="30980">
                  <c:v>-23.389999999999993</c:v>
                </c:pt>
                <c:pt idx="30981">
                  <c:v>-23.387999999999991</c:v>
                </c:pt>
                <c:pt idx="30982">
                  <c:v>-23.385999999999996</c:v>
                </c:pt>
                <c:pt idx="30983">
                  <c:v>-23.383999999999993</c:v>
                </c:pt>
                <c:pt idx="30984">
                  <c:v>-23.381999999999991</c:v>
                </c:pt>
                <c:pt idx="30985">
                  <c:v>-23.379999999999995</c:v>
                </c:pt>
                <c:pt idx="30986">
                  <c:v>-23.377999999999993</c:v>
                </c:pt>
                <c:pt idx="30987">
                  <c:v>-23.375999999999998</c:v>
                </c:pt>
                <c:pt idx="30988">
                  <c:v>-23.373999999999995</c:v>
                </c:pt>
                <c:pt idx="30989">
                  <c:v>-23.371999999999993</c:v>
                </c:pt>
                <c:pt idx="30990">
                  <c:v>-23.369999999999997</c:v>
                </c:pt>
                <c:pt idx="30991">
                  <c:v>-23.367999999999995</c:v>
                </c:pt>
                <c:pt idx="30992">
                  <c:v>-23.365999999999993</c:v>
                </c:pt>
                <c:pt idx="30993">
                  <c:v>-23.363999999999997</c:v>
                </c:pt>
                <c:pt idx="30994">
                  <c:v>-23.361999999999995</c:v>
                </c:pt>
                <c:pt idx="30995">
                  <c:v>-23.359999999999992</c:v>
                </c:pt>
                <c:pt idx="30996">
                  <c:v>-23.357999999999997</c:v>
                </c:pt>
                <c:pt idx="30997">
                  <c:v>-23.355999999999995</c:v>
                </c:pt>
                <c:pt idx="30998">
                  <c:v>-23.353999999999992</c:v>
                </c:pt>
                <c:pt idx="30999">
                  <c:v>-23.351999999999997</c:v>
                </c:pt>
                <c:pt idx="31000">
                  <c:v>-23.349999999999994</c:v>
                </c:pt>
                <c:pt idx="31001">
                  <c:v>-23.347999999999992</c:v>
                </c:pt>
                <c:pt idx="31002">
                  <c:v>-23.345999999999997</c:v>
                </c:pt>
                <c:pt idx="31003">
                  <c:v>-23.343999999999994</c:v>
                </c:pt>
                <c:pt idx="31004">
                  <c:v>-23.341999999999992</c:v>
                </c:pt>
                <c:pt idx="31005">
                  <c:v>-23.339999999999996</c:v>
                </c:pt>
                <c:pt idx="31006">
                  <c:v>-23.337999999999994</c:v>
                </c:pt>
                <c:pt idx="31007">
                  <c:v>-23.335999999999991</c:v>
                </c:pt>
                <c:pt idx="31008">
                  <c:v>-23.333999999999996</c:v>
                </c:pt>
                <c:pt idx="31009">
                  <c:v>-23.331999999999994</c:v>
                </c:pt>
                <c:pt idx="31010">
                  <c:v>-23.329999999999991</c:v>
                </c:pt>
                <c:pt idx="31011">
                  <c:v>-23.327999999999996</c:v>
                </c:pt>
                <c:pt idx="31012">
                  <c:v>-23.325999999999993</c:v>
                </c:pt>
                <c:pt idx="31013">
                  <c:v>-23.323999999999991</c:v>
                </c:pt>
                <c:pt idx="31014">
                  <c:v>-23.321999999999996</c:v>
                </c:pt>
                <c:pt idx="31015">
                  <c:v>-23.319999999999993</c:v>
                </c:pt>
                <c:pt idx="31016">
                  <c:v>-23.317999999999998</c:v>
                </c:pt>
                <c:pt idx="31017">
                  <c:v>-23.315999999999995</c:v>
                </c:pt>
                <c:pt idx="31018">
                  <c:v>-23.313999999999993</c:v>
                </c:pt>
                <c:pt idx="31019">
                  <c:v>-23.311999999999998</c:v>
                </c:pt>
                <c:pt idx="31020">
                  <c:v>-23.309999999999995</c:v>
                </c:pt>
                <c:pt idx="31021">
                  <c:v>-23.307999999999993</c:v>
                </c:pt>
                <c:pt idx="31022">
                  <c:v>-23.305999999999997</c:v>
                </c:pt>
                <c:pt idx="31023">
                  <c:v>-23.303999999999995</c:v>
                </c:pt>
                <c:pt idx="31024">
                  <c:v>-23.301999999999992</c:v>
                </c:pt>
                <c:pt idx="31025">
                  <c:v>-23.299999999999997</c:v>
                </c:pt>
                <c:pt idx="31026">
                  <c:v>-23.297999999999995</c:v>
                </c:pt>
                <c:pt idx="31027">
                  <c:v>-23.295999999999992</c:v>
                </c:pt>
                <c:pt idx="31028">
                  <c:v>-23.293999999999997</c:v>
                </c:pt>
                <c:pt idx="31029">
                  <c:v>-23.291999999999994</c:v>
                </c:pt>
                <c:pt idx="31030">
                  <c:v>-23.289999999999992</c:v>
                </c:pt>
                <c:pt idx="31031">
                  <c:v>-23.287999999999997</c:v>
                </c:pt>
                <c:pt idx="31032">
                  <c:v>-23.285999999999994</c:v>
                </c:pt>
                <c:pt idx="31033">
                  <c:v>-23.283999999999992</c:v>
                </c:pt>
                <c:pt idx="31034">
                  <c:v>-23.281999999999996</c:v>
                </c:pt>
                <c:pt idx="31035">
                  <c:v>-23.279999999999994</c:v>
                </c:pt>
                <c:pt idx="31036">
                  <c:v>-23.277999999999992</c:v>
                </c:pt>
                <c:pt idx="31037">
                  <c:v>-23.275999999999996</c:v>
                </c:pt>
                <c:pt idx="31038">
                  <c:v>-23.273999999999994</c:v>
                </c:pt>
                <c:pt idx="31039">
                  <c:v>-23.271999999999991</c:v>
                </c:pt>
                <c:pt idx="31040">
                  <c:v>-23.269999999999996</c:v>
                </c:pt>
                <c:pt idx="31041">
                  <c:v>-23.267999999999994</c:v>
                </c:pt>
                <c:pt idx="31042">
                  <c:v>-23.265999999999991</c:v>
                </c:pt>
                <c:pt idx="31043">
                  <c:v>-23.263999999999996</c:v>
                </c:pt>
                <c:pt idx="31044">
                  <c:v>-23.261999999999993</c:v>
                </c:pt>
                <c:pt idx="31045">
                  <c:v>-23.259999999999991</c:v>
                </c:pt>
                <c:pt idx="31046">
                  <c:v>-23.257999999999996</c:v>
                </c:pt>
                <c:pt idx="31047">
                  <c:v>-23.255999999999993</c:v>
                </c:pt>
                <c:pt idx="31048">
                  <c:v>-23.253999999999998</c:v>
                </c:pt>
                <c:pt idx="31049">
                  <c:v>-23.251999999999995</c:v>
                </c:pt>
                <c:pt idx="31050">
                  <c:v>-23.249999999999993</c:v>
                </c:pt>
                <c:pt idx="31051">
                  <c:v>-23.247999999999998</c:v>
                </c:pt>
                <c:pt idx="31052">
                  <c:v>-23.245999999999995</c:v>
                </c:pt>
                <c:pt idx="31053">
                  <c:v>-23.243999999999993</c:v>
                </c:pt>
                <c:pt idx="31054">
                  <c:v>-23.241999999999997</c:v>
                </c:pt>
                <c:pt idx="31055">
                  <c:v>-23.239999999999995</c:v>
                </c:pt>
                <c:pt idx="31056">
                  <c:v>-23.237999999999992</c:v>
                </c:pt>
                <c:pt idx="31057">
                  <c:v>-23.235999999999997</c:v>
                </c:pt>
                <c:pt idx="31058">
                  <c:v>-23.233999999999995</c:v>
                </c:pt>
                <c:pt idx="31059">
                  <c:v>-23.231999999999992</c:v>
                </c:pt>
                <c:pt idx="31060">
                  <c:v>-23.229999999999997</c:v>
                </c:pt>
                <c:pt idx="31061">
                  <c:v>-23.227999999999994</c:v>
                </c:pt>
                <c:pt idx="31062">
                  <c:v>-23.225999999999992</c:v>
                </c:pt>
                <c:pt idx="31063">
                  <c:v>-23.223999999999997</c:v>
                </c:pt>
                <c:pt idx="31064">
                  <c:v>-23.221999999999994</c:v>
                </c:pt>
                <c:pt idx="31065">
                  <c:v>-23.219999999999992</c:v>
                </c:pt>
                <c:pt idx="31066">
                  <c:v>-23.217999999999996</c:v>
                </c:pt>
                <c:pt idx="31067">
                  <c:v>-23.215999999999994</c:v>
                </c:pt>
                <c:pt idx="31068">
                  <c:v>-23.213999999999992</c:v>
                </c:pt>
                <c:pt idx="31069">
                  <c:v>-23.211999999999996</c:v>
                </c:pt>
                <c:pt idx="31070">
                  <c:v>-23.209999999999994</c:v>
                </c:pt>
                <c:pt idx="31071">
                  <c:v>-23.207999999999991</c:v>
                </c:pt>
                <c:pt idx="31072">
                  <c:v>-23.205999999999996</c:v>
                </c:pt>
                <c:pt idx="31073">
                  <c:v>-23.203999999999994</c:v>
                </c:pt>
                <c:pt idx="31074">
                  <c:v>-23.201999999999991</c:v>
                </c:pt>
                <c:pt idx="31075">
                  <c:v>-23.199999999999996</c:v>
                </c:pt>
                <c:pt idx="31076">
                  <c:v>-23.197999999999993</c:v>
                </c:pt>
                <c:pt idx="31077">
                  <c:v>-23.195999999999991</c:v>
                </c:pt>
                <c:pt idx="31078">
                  <c:v>-23.193999999999996</c:v>
                </c:pt>
                <c:pt idx="31079">
                  <c:v>-23.191999999999993</c:v>
                </c:pt>
                <c:pt idx="31080">
                  <c:v>-23.189999999999998</c:v>
                </c:pt>
                <c:pt idx="31081">
                  <c:v>-23.187999999999995</c:v>
                </c:pt>
                <c:pt idx="31082">
                  <c:v>-23.185999999999993</c:v>
                </c:pt>
                <c:pt idx="31083">
                  <c:v>-23.183999999999997</c:v>
                </c:pt>
                <c:pt idx="31084">
                  <c:v>-23.181999999999995</c:v>
                </c:pt>
                <c:pt idx="31085">
                  <c:v>-23.179999999999993</c:v>
                </c:pt>
                <c:pt idx="31086">
                  <c:v>-23.177999999999997</c:v>
                </c:pt>
                <c:pt idx="31087">
                  <c:v>-23.175999999999995</c:v>
                </c:pt>
                <c:pt idx="31088">
                  <c:v>-23.173999999999992</c:v>
                </c:pt>
                <c:pt idx="31089">
                  <c:v>-23.171999999999997</c:v>
                </c:pt>
                <c:pt idx="31090">
                  <c:v>-23.169999999999995</c:v>
                </c:pt>
                <c:pt idx="31091">
                  <c:v>-23.167999999999992</c:v>
                </c:pt>
                <c:pt idx="31092">
                  <c:v>-23.165999999999997</c:v>
                </c:pt>
                <c:pt idx="31093">
                  <c:v>-23.163999999999994</c:v>
                </c:pt>
                <c:pt idx="31094">
                  <c:v>-23.161999999999992</c:v>
                </c:pt>
                <c:pt idx="31095">
                  <c:v>-23.159999999999997</c:v>
                </c:pt>
                <c:pt idx="31096">
                  <c:v>-23.157999999999994</c:v>
                </c:pt>
                <c:pt idx="31097">
                  <c:v>-23.155999999999992</c:v>
                </c:pt>
                <c:pt idx="31098">
                  <c:v>-23.153999999999996</c:v>
                </c:pt>
                <c:pt idx="31099">
                  <c:v>-23.151999999999994</c:v>
                </c:pt>
                <c:pt idx="31100">
                  <c:v>-23.149999999999991</c:v>
                </c:pt>
                <c:pt idx="31101">
                  <c:v>-23.147999999999996</c:v>
                </c:pt>
                <c:pt idx="31102">
                  <c:v>-23.145999999999994</c:v>
                </c:pt>
                <c:pt idx="31103">
                  <c:v>-23.143999999999991</c:v>
                </c:pt>
                <c:pt idx="31104">
                  <c:v>-23.141999999999996</c:v>
                </c:pt>
                <c:pt idx="31105">
                  <c:v>-23.139999999999993</c:v>
                </c:pt>
                <c:pt idx="31106">
                  <c:v>-23.137999999999991</c:v>
                </c:pt>
                <c:pt idx="31107">
                  <c:v>-23.135999999999996</c:v>
                </c:pt>
                <c:pt idx="31108">
                  <c:v>-23.133999999999993</c:v>
                </c:pt>
                <c:pt idx="31109">
                  <c:v>-23.131999999999991</c:v>
                </c:pt>
                <c:pt idx="31110">
                  <c:v>-23.129999999999995</c:v>
                </c:pt>
                <c:pt idx="31111">
                  <c:v>-23.127999999999993</c:v>
                </c:pt>
                <c:pt idx="31112">
                  <c:v>-23.125999999999998</c:v>
                </c:pt>
                <c:pt idx="31113">
                  <c:v>-23.123999999999995</c:v>
                </c:pt>
                <c:pt idx="31114">
                  <c:v>-23.121999999999993</c:v>
                </c:pt>
                <c:pt idx="31115">
                  <c:v>-23.119999999999997</c:v>
                </c:pt>
                <c:pt idx="31116">
                  <c:v>-23.117999999999995</c:v>
                </c:pt>
                <c:pt idx="31117">
                  <c:v>-23.115999999999993</c:v>
                </c:pt>
                <c:pt idx="31118">
                  <c:v>-23.113999999999997</c:v>
                </c:pt>
                <c:pt idx="31119">
                  <c:v>-23.111999999999995</c:v>
                </c:pt>
                <c:pt idx="31120">
                  <c:v>-23.109999999999992</c:v>
                </c:pt>
                <c:pt idx="31121">
                  <c:v>-23.107999999999997</c:v>
                </c:pt>
                <c:pt idx="31122">
                  <c:v>-23.105999999999995</c:v>
                </c:pt>
                <c:pt idx="31123">
                  <c:v>-23.103999999999992</c:v>
                </c:pt>
                <c:pt idx="31124">
                  <c:v>-23.101999999999997</c:v>
                </c:pt>
                <c:pt idx="31125">
                  <c:v>-23.099999999999994</c:v>
                </c:pt>
                <c:pt idx="31126">
                  <c:v>-23.097999999999992</c:v>
                </c:pt>
                <c:pt idx="31127">
                  <c:v>-23.095999999999997</c:v>
                </c:pt>
                <c:pt idx="31128">
                  <c:v>-23.093999999999994</c:v>
                </c:pt>
                <c:pt idx="31129">
                  <c:v>-23.091999999999992</c:v>
                </c:pt>
                <c:pt idx="31130">
                  <c:v>-23.089999999999996</c:v>
                </c:pt>
                <c:pt idx="31131">
                  <c:v>-23.087999999999994</c:v>
                </c:pt>
                <c:pt idx="31132">
                  <c:v>-23.085999999999991</c:v>
                </c:pt>
                <c:pt idx="31133">
                  <c:v>-23.083999999999996</c:v>
                </c:pt>
                <c:pt idx="31134">
                  <c:v>-23.081999999999994</c:v>
                </c:pt>
                <c:pt idx="31135">
                  <c:v>-23.079999999999991</c:v>
                </c:pt>
                <c:pt idx="31136">
                  <c:v>-23.077999999999996</c:v>
                </c:pt>
                <c:pt idx="31137">
                  <c:v>-23.075999999999993</c:v>
                </c:pt>
                <c:pt idx="31138">
                  <c:v>-23.073999999999991</c:v>
                </c:pt>
                <c:pt idx="31139">
                  <c:v>-23.071999999999996</c:v>
                </c:pt>
                <c:pt idx="31140">
                  <c:v>-23.069999999999993</c:v>
                </c:pt>
                <c:pt idx="31141">
                  <c:v>-23.067999999999998</c:v>
                </c:pt>
                <c:pt idx="31142">
                  <c:v>-23.065999999999995</c:v>
                </c:pt>
                <c:pt idx="31143">
                  <c:v>-23.063999999999993</c:v>
                </c:pt>
                <c:pt idx="31144">
                  <c:v>-23.061999999999998</c:v>
                </c:pt>
                <c:pt idx="31145">
                  <c:v>-23.059999999999995</c:v>
                </c:pt>
                <c:pt idx="31146">
                  <c:v>-23.057999999999993</c:v>
                </c:pt>
                <c:pt idx="31147">
                  <c:v>-23.055999999999997</c:v>
                </c:pt>
                <c:pt idx="31148">
                  <c:v>-23.053999999999995</c:v>
                </c:pt>
                <c:pt idx="31149">
                  <c:v>-23.051999999999992</c:v>
                </c:pt>
                <c:pt idx="31150">
                  <c:v>-23.049999999999997</c:v>
                </c:pt>
                <c:pt idx="31151">
                  <c:v>-23.047999999999995</c:v>
                </c:pt>
                <c:pt idx="31152">
                  <c:v>-23.045999999999992</c:v>
                </c:pt>
                <c:pt idx="31153">
                  <c:v>-23.043999999999997</c:v>
                </c:pt>
                <c:pt idx="31154">
                  <c:v>-23.041999999999994</c:v>
                </c:pt>
                <c:pt idx="31155">
                  <c:v>-23.039999999999992</c:v>
                </c:pt>
                <c:pt idx="31156">
                  <c:v>-23.037999999999997</c:v>
                </c:pt>
                <c:pt idx="31157">
                  <c:v>-23.035999999999994</c:v>
                </c:pt>
                <c:pt idx="31158">
                  <c:v>-23.033999999999992</c:v>
                </c:pt>
                <c:pt idx="31159">
                  <c:v>-23.031999999999996</c:v>
                </c:pt>
                <c:pt idx="31160">
                  <c:v>-23.029999999999994</c:v>
                </c:pt>
                <c:pt idx="31161">
                  <c:v>-23.027999999999992</c:v>
                </c:pt>
                <c:pt idx="31162">
                  <c:v>-23.025999999999996</c:v>
                </c:pt>
                <c:pt idx="31163">
                  <c:v>-23.023999999999994</c:v>
                </c:pt>
                <c:pt idx="31164">
                  <c:v>-23.021999999999991</c:v>
                </c:pt>
                <c:pt idx="31165">
                  <c:v>-23.019999999999996</c:v>
                </c:pt>
                <c:pt idx="31166">
                  <c:v>-23.017999999999994</c:v>
                </c:pt>
                <c:pt idx="31167">
                  <c:v>-23.015999999999991</c:v>
                </c:pt>
                <c:pt idx="31168">
                  <c:v>-23.013999999999996</c:v>
                </c:pt>
                <c:pt idx="31169">
                  <c:v>-23.011999999999993</c:v>
                </c:pt>
                <c:pt idx="31170">
                  <c:v>-23.009999999999991</c:v>
                </c:pt>
                <c:pt idx="31171">
                  <c:v>-23.007999999999996</c:v>
                </c:pt>
                <c:pt idx="31172">
                  <c:v>-23.005999999999993</c:v>
                </c:pt>
                <c:pt idx="31173">
                  <c:v>-23.003999999999998</c:v>
                </c:pt>
                <c:pt idx="31174">
                  <c:v>-23.001999999999995</c:v>
                </c:pt>
                <c:pt idx="31175">
                  <c:v>-22.999999999999993</c:v>
                </c:pt>
                <c:pt idx="31176">
                  <c:v>-22.997999999999998</c:v>
                </c:pt>
                <c:pt idx="31177">
                  <c:v>-22.995999999999995</c:v>
                </c:pt>
                <c:pt idx="31178">
                  <c:v>-22.993999999999993</c:v>
                </c:pt>
                <c:pt idx="31179">
                  <c:v>-22.991999999999997</c:v>
                </c:pt>
                <c:pt idx="31180">
                  <c:v>-22.989999999999995</c:v>
                </c:pt>
                <c:pt idx="31181">
                  <c:v>-22.987999999999992</c:v>
                </c:pt>
                <c:pt idx="31182">
                  <c:v>-22.985999999999997</c:v>
                </c:pt>
                <c:pt idx="31183">
                  <c:v>-22.983999999999995</c:v>
                </c:pt>
                <c:pt idx="31184">
                  <c:v>-22.981999999999992</c:v>
                </c:pt>
                <c:pt idx="31185">
                  <c:v>-22.979999999999997</c:v>
                </c:pt>
                <c:pt idx="31186">
                  <c:v>-22.977999999999994</c:v>
                </c:pt>
                <c:pt idx="31187">
                  <c:v>-22.975999999999992</c:v>
                </c:pt>
                <c:pt idx="31188">
                  <c:v>-22.973999999999997</c:v>
                </c:pt>
                <c:pt idx="31189">
                  <c:v>-22.971999999999994</c:v>
                </c:pt>
                <c:pt idx="31190">
                  <c:v>-22.969999999999992</c:v>
                </c:pt>
                <c:pt idx="31191">
                  <c:v>-22.967999999999996</c:v>
                </c:pt>
                <c:pt idx="31192">
                  <c:v>-22.965999999999994</c:v>
                </c:pt>
                <c:pt idx="31193">
                  <c:v>-22.963999999999992</c:v>
                </c:pt>
                <c:pt idx="31194">
                  <c:v>-22.961999999999996</c:v>
                </c:pt>
                <c:pt idx="31195">
                  <c:v>-22.959999999999994</c:v>
                </c:pt>
                <c:pt idx="31196">
                  <c:v>-22.957999999999991</c:v>
                </c:pt>
                <c:pt idx="31197">
                  <c:v>-22.955999999999996</c:v>
                </c:pt>
                <c:pt idx="31198">
                  <c:v>-22.953999999999994</c:v>
                </c:pt>
                <c:pt idx="31199">
                  <c:v>-22.951999999999991</c:v>
                </c:pt>
                <c:pt idx="31200">
                  <c:v>-22.949999999999996</c:v>
                </c:pt>
                <c:pt idx="31201">
                  <c:v>-22.947999999999993</c:v>
                </c:pt>
                <c:pt idx="31202">
                  <c:v>-22.945999999999991</c:v>
                </c:pt>
                <c:pt idx="31203">
                  <c:v>-22.943999999999996</c:v>
                </c:pt>
                <c:pt idx="31204">
                  <c:v>-22.941999999999993</c:v>
                </c:pt>
                <c:pt idx="31205">
                  <c:v>-22.939999999999998</c:v>
                </c:pt>
                <c:pt idx="31206">
                  <c:v>-22.937999999999995</c:v>
                </c:pt>
                <c:pt idx="31207">
                  <c:v>-22.935999999999993</c:v>
                </c:pt>
                <c:pt idx="31208">
                  <c:v>-22.933999999999997</c:v>
                </c:pt>
                <c:pt idx="31209">
                  <c:v>-22.931999999999995</c:v>
                </c:pt>
                <c:pt idx="31210">
                  <c:v>-22.929999999999993</c:v>
                </c:pt>
                <c:pt idx="31211">
                  <c:v>-22.927999999999997</c:v>
                </c:pt>
                <c:pt idx="31212">
                  <c:v>-22.925999999999995</c:v>
                </c:pt>
                <c:pt idx="31213">
                  <c:v>-22.923999999999992</c:v>
                </c:pt>
                <c:pt idx="31214">
                  <c:v>-22.921999999999997</c:v>
                </c:pt>
                <c:pt idx="31215">
                  <c:v>-22.919999999999995</c:v>
                </c:pt>
                <c:pt idx="31216">
                  <c:v>-22.917999999999992</c:v>
                </c:pt>
                <c:pt idx="31217">
                  <c:v>-22.915999999999997</c:v>
                </c:pt>
                <c:pt idx="31218">
                  <c:v>-22.913999999999994</c:v>
                </c:pt>
                <c:pt idx="31219">
                  <c:v>-22.911999999999992</c:v>
                </c:pt>
                <c:pt idx="31220">
                  <c:v>-22.909999999999997</c:v>
                </c:pt>
                <c:pt idx="31221">
                  <c:v>-22.907999999999994</c:v>
                </c:pt>
                <c:pt idx="31222">
                  <c:v>-22.905999999999992</c:v>
                </c:pt>
                <c:pt idx="31223">
                  <c:v>-22.903999999999996</c:v>
                </c:pt>
                <c:pt idx="31224">
                  <c:v>-22.901999999999994</c:v>
                </c:pt>
                <c:pt idx="31225">
                  <c:v>-22.899999999999991</c:v>
                </c:pt>
                <c:pt idx="31226">
                  <c:v>-22.897999999999996</c:v>
                </c:pt>
                <c:pt idx="31227">
                  <c:v>-22.895999999999994</c:v>
                </c:pt>
                <c:pt idx="31228">
                  <c:v>-22.893999999999991</c:v>
                </c:pt>
                <c:pt idx="31229">
                  <c:v>-22.891999999999996</c:v>
                </c:pt>
                <c:pt idx="31230">
                  <c:v>-22.889999999999993</c:v>
                </c:pt>
                <c:pt idx="31231">
                  <c:v>-22.887999999999991</c:v>
                </c:pt>
                <c:pt idx="31232">
                  <c:v>-22.885999999999996</c:v>
                </c:pt>
                <c:pt idx="31233">
                  <c:v>-22.883999999999993</c:v>
                </c:pt>
                <c:pt idx="31234">
                  <c:v>-22.881999999999991</c:v>
                </c:pt>
                <c:pt idx="31235">
                  <c:v>-22.879999999999995</c:v>
                </c:pt>
                <c:pt idx="31236">
                  <c:v>-22.877999999999993</c:v>
                </c:pt>
                <c:pt idx="31237">
                  <c:v>-22.875999999999998</c:v>
                </c:pt>
                <c:pt idx="31238">
                  <c:v>-22.873999999999995</c:v>
                </c:pt>
                <c:pt idx="31239">
                  <c:v>-22.871999999999993</c:v>
                </c:pt>
                <c:pt idx="31240">
                  <c:v>-22.869999999999997</c:v>
                </c:pt>
                <c:pt idx="31241">
                  <c:v>-22.867999999999995</c:v>
                </c:pt>
                <c:pt idx="31242">
                  <c:v>-22.865999999999993</c:v>
                </c:pt>
                <c:pt idx="31243">
                  <c:v>-22.863999999999997</c:v>
                </c:pt>
                <c:pt idx="31244">
                  <c:v>-22.861999999999995</c:v>
                </c:pt>
                <c:pt idx="31245">
                  <c:v>-22.859999999999992</c:v>
                </c:pt>
                <c:pt idx="31246">
                  <c:v>-22.857999999999997</c:v>
                </c:pt>
                <c:pt idx="31247">
                  <c:v>-22.855999999999995</c:v>
                </c:pt>
                <c:pt idx="31248">
                  <c:v>-22.853999999999992</c:v>
                </c:pt>
                <c:pt idx="31249">
                  <c:v>-22.851999999999997</c:v>
                </c:pt>
                <c:pt idx="31250">
                  <c:v>-22.849999999999994</c:v>
                </c:pt>
                <c:pt idx="31251">
                  <c:v>-22.847999999999992</c:v>
                </c:pt>
                <c:pt idx="31252">
                  <c:v>-22.845999999999997</c:v>
                </c:pt>
                <c:pt idx="31253">
                  <c:v>-22.843999999999994</c:v>
                </c:pt>
                <c:pt idx="31254">
                  <c:v>-22.841999999999992</c:v>
                </c:pt>
                <c:pt idx="31255">
                  <c:v>-22.839999999999996</c:v>
                </c:pt>
                <c:pt idx="31256">
                  <c:v>-22.837999999999994</c:v>
                </c:pt>
                <c:pt idx="31257">
                  <c:v>-22.835999999999991</c:v>
                </c:pt>
                <c:pt idx="31258">
                  <c:v>-22.833999999999996</c:v>
                </c:pt>
                <c:pt idx="31259">
                  <c:v>-22.831999999999994</c:v>
                </c:pt>
                <c:pt idx="31260">
                  <c:v>-22.829999999999991</c:v>
                </c:pt>
                <c:pt idx="31261">
                  <c:v>-22.827999999999996</c:v>
                </c:pt>
                <c:pt idx="31262">
                  <c:v>-22.825999999999993</c:v>
                </c:pt>
                <c:pt idx="31263">
                  <c:v>-22.823999999999991</c:v>
                </c:pt>
                <c:pt idx="31264">
                  <c:v>-22.821999999999996</c:v>
                </c:pt>
                <c:pt idx="31265">
                  <c:v>-22.819999999999993</c:v>
                </c:pt>
                <c:pt idx="31266">
                  <c:v>-22.817999999999998</c:v>
                </c:pt>
                <c:pt idx="31267">
                  <c:v>-22.815999999999995</c:v>
                </c:pt>
                <c:pt idx="31268">
                  <c:v>-22.813999999999993</c:v>
                </c:pt>
                <c:pt idx="31269">
                  <c:v>-22.811999999999998</c:v>
                </c:pt>
                <c:pt idx="31270">
                  <c:v>-22.809999999999995</c:v>
                </c:pt>
                <c:pt idx="31271">
                  <c:v>-22.807999999999993</c:v>
                </c:pt>
                <c:pt idx="31272">
                  <c:v>-22.805999999999997</c:v>
                </c:pt>
                <c:pt idx="31273">
                  <c:v>-22.803999999999995</c:v>
                </c:pt>
                <c:pt idx="31274">
                  <c:v>-22.801999999999992</c:v>
                </c:pt>
                <c:pt idx="31275">
                  <c:v>-22.799999999999997</c:v>
                </c:pt>
                <c:pt idx="31276">
                  <c:v>-22.797999999999995</c:v>
                </c:pt>
                <c:pt idx="31277">
                  <c:v>-22.795999999999992</c:v>
                </c:pt>
                <c:pt idx="31278">
                  <c:v>-22.793999999999997</c:v>
                </c:pt>
                <c:pt idx="31279">
                  <c:v>-22.791999999999994</c:v>
                </c:pt>
                <c:pt idx="31280">
                  <c:v>-22.789999999999992</c:v>
                </c:pt>
                <c:pt idx="31281">
                  <c:v>-22.787999999999997</c:v>
                </c:pt>
                <c:pt idx="31282">
                  <c:v>-22.785999999999994</c:v>
                </c:pt>
                <c:pt idx="31283">
                  <c:v>-22.783999999999992</c:v>
                </c:pt>
                <c:pt idx="31284">
                  <c:v>-22.781999999999996</c:v>
                </c:pt>
                <c:pt idx="31285">
                  <c:v>-22.779999999999994</c:v>
                </c:pt>
                <c:pt idx="31286">
                  <c:v>-22.777999999999992</c:v>
                </c:pt>
                <c:pt idx="31287">
                  <c:v>-22.775999999999996</c:v>
                </c:pt>
                <c:pt idx="31288">
                  <c:v>-22.773999999999994</c:v>
                </c:pt>
                <c:pt idx="31289">
                  <c:v>-22.771999999999991</c:v>
                </c:pt>
                <c:pt idx="31290">
                  <c:v>-22.769999999999996</c:v>
                </c:pt>
                <c:pt idx="31291">
                  <c:v>-22.767999999999994</c:v>
                </c:pt>
                <c:pt idx="31292">
                  <c:v>-22.765999999999991</c:v>
                </c:pt>
                <c:pt idx="31293">
                  <c:v>-22.763999999999996</c:v>
                </c:pt>
                <c:pt idx="31294">
                  <c:v>-22.761999999999993</c:v>
                </c:pt>
                <c:pt idx="31295">
                  <c:v>-22.759999999999991</c:v>
                </c:pt>
                <c:pt idx="31296">
                  <c:v>-22.757999999999996</c:v>
                </c:pt>
                <c:pt idx="31297">
                  <c:v>-22.755999999999993</c:v>
                </c:pt>
                <c:pt idx="31298">
                  <c:v>-22.753999999999998</c:v>
                </c:pt>
                <c:pt idx="31299">
                  <c:v>-22.751999999999995</c:v>
                </c:pt>
                <c:pt idx="31300">
                  <c:v>-22.749999999999993</c:v>
                </c:pt>
                <c:pt idx="31301">
                  <c:v>-22.747999999999998</c:v>
                </c:pt>
                <c:pt idx="31302">
                  <c:v>-22.745999999999995</c:v>
                </c:pt>
                <c:pt idx="31303">
                  <c:v>-22.743999999999993</c:v>
                </c:pt>
                <c:pt idx="31304">
                  <c:v>-22.741999999999997</c:v>
                </c:pt>
                <c:pt idx="31305">
                  <c:v>-22.739999999999995</c:v>
                </c:pt>
                <c:pt idx="31306">
                  <c:v>-22.737999999999992</c:v>
                </c:pt>
                <c:pt idx="31307">
                  <c:v>-22.735999999999997</c:v>
                </c:pt>
                <c:pt idx="31308">
                  <c:v>-22.733999999999995</c:v>
                </c:pt>
                <c:pt idx="31309">
                  <c:v>-22.731999999999992</c:v>
                </c:pt>
                <c:pt idx="31310">
                  <c:v>-22.729999999999997</c:v>
                </c:pt>
                <c:pt idx="31311">
                  <c:v>-22.727999999999994</c:v>
                </c:pt>
                <c:pt idx="31312">
                  <c:v>-22.725999999999992</c:v>
                </c:pt>
                <c:pt idx="31313">
                  <c:v>-22.723999999999997</c:v>
                </c:pt>
                <c:pt idx="31314">
                  <c:v>-22.721999999999994</c:v>
                </c:pt>
                <c:pt idx="31315">
                  <c:v>-22.719999999999992</c:v>
                </c:pt>
                <c:pt idx="31316">
                  <c:v>-22.717999999999996</c:v>
                </c:pt>
                <c:pt idx="31317">
                  <c:v>-22.715999999999994</c:v>
                </c:pt>
                <c:pt idx="31318">
                  <c:v>-22.713999999999992</c:v>
                </c:pt>
                <c:pt idx="31319">
                  <c:v>-22.711999999999996</c:v>
                </c:pt>
                <c:pt idx="31320">
                  <c:v>-22.709999999999994</c:v>
                </c:pt>
                <c:pt idx="31321">
                  <c:v>-22.707999999999991</c:v>
                </c:pt>
                <c:pt idx="31322">
                  <c:v>-22.705999999999996</c:v>
                </c:pt>
                <c:pt idx="31323">
                  <c:v>-22.703999999999994</c:v>
                </c:pt>
                <c:pt idx="31324">
                  <c:v>-22.701999999999991</c:v>
                </c:pt>
                <c:pt idx="31325">
                  <c:v>-22.699999999999996</c:v>
                </c:pt>
                <c:pt idx="31326">
                  <c:v>-22.697999999999993</c:v>
                </c:pt>
                <c:pt idx="31327">
                  <c:v>-22.695999999999991</c:v>
                </c:pt>
                <c:pt idx="31328">
                  <c:v>-22.693999999999996</c:v>
                </c:pt>
                <c:pt idx="31329">
                  <c:v>-22.691999999999993</c:v>
                </c:pt>
                <c:pt idx="31330">
                  <c:v>-22.689999999999998</c:v>
                </c:pt>
                <c:pt idx="31331">
                  <c:v>-22.687999999999995</c:v>
                </c:pt>
                <c:pt idx="31332">
                  <c:v>-22.685999999999993</c:v>
                </c:pt>
                <c:pt idx="31333">
                  <c:v>-22.683999999999997</c:v>
                </c:pt>
                <c:pt idx="31334">
                  <c:v>-22.681999999999995</c:v>
                </c:pt>
                <c:pt idx="31335">
                  <c:v>-22.679999999999993</c:v>
                </c:pt>
                <c:pt idx="31336">
                  <c:v>-22.677999999999997</c:v>
                </c:pt>
                <c:pt idx="31337">
                  <c:v>-22.675999999999995</c:v>
                </c:pt>
                <c:pt idx="31338">
                  <c:v>-22.673999999999992</c:v>
                </c:pt>
                <c:pt idx="31339">
                  <c:v>-22.671999999999997</c:v>
                </c:pt>
                <c:pt idx="31340">
                  <c:v>-22.669999999999995</c:v>
                </c:pt>
                <c:pt idx="31341">
                  <c:v>-22.667999999999992</c:v>
                </c:pt>
                <c:pt idx="31342">
                  <c:v>-22.665999999999997</c:v>
                </c:pt>
                <c:pt idx="31343">
                  <c:v>-22.663999999999994</c:v>
                </c:pt>
                <c:pt idx="31344">
                  <c:v>-22.661999999999992</c:v>
                </c:pt>
                <c:pt idx="31345">
                  <c:v>-22.659999999999997</c:v>
                </c:pt>
                <c:pt idx="31346">
                  <c:v>-22.657999999999994</c:v>
                </c:pt>
                <c:pt idx="31347">
                  <c:v>-22.655999999999992</c:v>
                </c:pt>
                <c:pt idx="31348">
                  <c:v>-22.653999999999996</c:v>
                </c:pt>
                <c:pt idx="31349">
                  <c:v>-22.651999999999994</c:v>
                </c:pt>
                <c:pt idx="31350">
                  <c:v>-22.649999999999991</c:v>
                </c:pt>
                <c:pt idx="31351">
                  <c:v>-22.647999999999996</c:v>
                </c:pt>
                <c:pt idx="31352">
                  <c:v>-22.645999999999994</c:v>
                </c:pt>
                <c:pt idx="31353">
                  <c:v>-22.643999999999991</c:v>
                </c:pt>
                <c:pt idx="31354">
                  <c:v>-22.641999999999996</c:v>
                </c:pt>
                <c:pt idx="31355">
                  <c:v>-22.639999999999993</c:v>
                </c:pt>
                <c:pt idx="31356">
                  <c:v>-22.637999999999991</c:v>
                </c:pt>
                <c:pt idx="31357">
                  <c:v>-22.635999999999996</c:v>
                </c:pt>
                <c:pt idx="31358">
                  <c:v>-22.633999999999993</c:v>
                </c:pt>
                <c:pt idx="31359">
                  <c:v>-22.631999999999991</c:v>
                </c:pt>
                <c:pt idx="31360">
                  <c:v>-22.629999999999995</c:v>
                </c:pt>
                <c:pt idx="31361">
                  <c:v>-22.627999999999993</c:v>
                </c:pt>
                <c:pt idx="31362">
                  <c:v>-22.625999999999998</c:v>
                </c:pt>
                <c:pt idx="31363">
                  <c:v>-22.623999999999995</c:v>
                </c:pt>
                <c:pt idx="31364">
                  <c:v>-22.621999999999993</c:v>
                </c:pt>
                <c:pt idx="31365">
                  <c:v>-22.619999999999997</c:v>
                </c:pt>
                <c:pt idx="31366">
                  <c:v>-22.617999999999995</c:v>
                </c:pt>
                <c:pt idx="31367">
                  <c:v>-22.615999999999993</c:v>
                </c:pt>
                <c:pt idx="31368">
                  <c:v>-22.613999999999997</c:v>
                </c:pt>
                <c:pt idx="31369">
                  <c:v>-22.611999999999995</c:v>
                </c:pt>
                <c:pt idx="31370">
                  <c:v>-22.609999999999992</c:v>
                </c:pt>
                <c:pt idx="31371">
                  <c:v>-22.607999999999997</c:v>
                </c:pt>
                <c:pt idx="31372">
                  <c:v>-22.605999999999995</c:v>
                </c:pt>
                <c:pt idx="31373">
                  <c:v>-22.603999999999992</c:v>
                </c:pt>
                <c:pt idx="31374">
                  <c:v>-22.601999999999997</c:v>
                </c:pt>
                <c:pt idx="31375">
                  <c:v>-22.599999999999994</c:v>
                </c:pt>
                <c:pt idx="31376">
                  <c:v>-22.597999999999992</c:v>
                </c:pt>
                <c:pt idx="31377">
                  <c:v>-22.595999999999997</c:v>
                </c:pt>
                <c:pt idx="31378">
                  <c:v>-22.593999999999994</c:v>
                </c:pt>
                <c:pt idx="31379">
                  <c:v>-22.591999999999992</c:v>
                </c:pt>
                <c:pt idx="31380">
                  <c:v>-22.589999999999996</c:v>
                </c:pt>
                <c:pt idx="31381">
                  <c:v>-22.587999999999994</c:v>
                </c:pt>
                <c:pt idx="31382">
                  <c:v>-22.585999999999991</c:v>
                </c:pt>
                <c:pt idx="31383">
                  <c:v>-22.583999999999996</c:v>
                </c:pt>
                <c:pt idx="31384">
                  <c:v>-22.581999999999994</c:v>
                </c:pt>
                <c:pt idx="31385">
                  <c:v>-22.579999999999991</c:v>
                </c:pt>
                <c:pt idx="31386">
                  <c:v>-22.577999999999996</c:v>
                </c:pt>
                <c:pt idx="31387">
                  <c:v>-22.575999999999993</c:v>
                </c:pt>
                <c:pt idx="31388">
                  <c:v>-22.573999999999991</c:v>
                </c:pt>
                <c:pt idx="31389">
                  <c:v>-22.571999999999996</c:v>
                </c:pt>
                <c:pt idx="31390">
                  <c:v>-22.569999999999993</c:v>
                </c:pt>
                <c:pt idx="31391">
                  <c:v>-22.567999999999998</c:v>
                </c:pt>
                <c:pt idx="31392">
                  <c:v>-22.565999999999995</c:v>
                </c:pt>
                <c:pt idx="31393">
                  <c:v>-22.563999999999993</c:v>
                </c:pt>
                <c:pt idx="31394">
                  <c:v>-22.561999999999998</c:v>
                </c:pt>
                <c:pt idx="31395">
                  <c:v>-22.559999999999995</c:v>
                </c:pt>
                <c:pt idx="31396">
                  <c:v>-22.557999999999993</c:v>
                </c:pt>
                <c:pt idx="31397">
                  <c:v>-22.555999999999997</c:v>
                </c:pt>
                <c:pt idx="31398">
                  <c:v>-22.553999999999995</c:v>
                </c:pt>
                <c:pt idx="31399">
                  <c:v>-22.551999999999992</c:v>
                </c:pt>
                <c:pt idx="31400">
                  <c:v>-22.549999999999997</c:v>
                </c:pt>
                <c:pt idx="31401">
                  <c:v>-22.547999999999995</c:v>
                </c:pt>
                <c:pt idx="31402">
                  <c:v>-22.545999999999992</c:v>
                </c:pt>
                <c:pt idx="31403">
                  <c:v>-22.543999999999997</c:v>
                </c:pt>
                <c:pt idx="31404">
                  <c:v>-22.541999999999994</c:v>
                </c:pt>
                <c:pt idx="31405">
                  <c:v>-22.539999999999992</c:v>
                </c:pt>
                <c:pt idx="31406">
                  <c:v>-22.537999999999997</c:v>
                </c:pt>
                <c:pt idx="31407">
                  <c:v>-22.535999999999994</c:v>
                </c:pt>
                <c:pt idx="31408">
                  <c:v>-22.533999999999992</c:v>
                </c:pt>
                <c:pt idx="31409">
                  <c:v>-22.531999999999996</c:v>
                </c:pt>
                <c:pt idx="31410">
                  <c:v>-22.529999999999994</c:v>
                </c:pt>
                <c:pt idx="31411">
                  <c:v>-22.527999999999992</c:v>
                </c:pt>
                <c:pt idx="31412">
                  <c:v>-22.525999999999996</c:v>
                </c:pt>
                <c:pt idx="31413">
                  <c:v>-22.523999999999994</c:v>
                </c:pt>
                <c:pt idx="31414">
                  <c:v>-22.521999999999991</c:v>
                </c:pt>
                <c:pt idx="31415">
                  <c:v>-22.519999999999996</c:v>
                </c:pt>
                <c:pt idx="31416">
                  <c:v>-22.517999999999994</c:v>
                </c:pt>
                <c:pt idx="31417">
                  <c:v>-22.515999999999991</c:v>
                </c:pt>
                <c:pt idx="31418">
                  <c:v>-22.513999999999996</c:v>
                </c:pt>
                <c:pt idx="31419">
                  <c:v>-22.511999999999993</c:v>
                </c:pt>
                <c:pt idx="31420">
                  <c:v>-22.509999999999991</c:v>
                </c:pt>
                <c:pt idx="31421">
                  <c:v>-22.507999999999996</c:v>
                </c:pt>
                <c:pt idx="31422">
                  <c:v>-22.505999999999993</c:v>
                </c:pt>
                <c:pt idx="31423">
                  <c:v>-22.503999999999998</c:v>
                </c:pt>
                <c:pt idx="31424">
                  <c:v>-22.501999999999995</c:v>
                </c:pt>
                <c:pt idx="31425">
                  <c:v>-22.499999999999993</c:v>
                </c:pt>
                <c:pt idx="31426">
                  <c:v>-22.497999999999998</c:v>
                </c:pt>
                <c:pt idx="31427">
                  <c:v>-22.495999999999995</c:v>
                </c:pt>
                <c:pt idx="31428">
                  <c:v>-22.493999999999993</c:v>
                </c:pt>
                <c:pt idx="31429">
                  <c:v>-22.491999999999997</c:v>
                </c:pt>
                <c:pt idx="31430">
                  <c:v>-22.489999999999995</c:v>
                </c:pt>
                <c:pt idx="31431">
                  <c:v>-22.487999999999992</c:v>
                </c:pt>
                <c:pt idx="31432">
                  <c:v>-22.485999999999997</c:v>
                </c:pt>
                <c:pt idx="31433">
                  <c:v>-22.483999999999995</c:v>
                </c:pt>
                <c:pt idx="31434">
                  <c:v>-22.481999999999992</c:v>
                </c:pt>
                <c:pt idx="31435">
                  <c:v>-22.479999999999997</c:v>
                </c:pt>
                <c:pt idx="31436">
                  <c:v>-22.477999999999994</c:v>
                </c:pt>
                <c:pt idx="31437">
                  <c:v>-22.475999999999992</c:v>
                </c:pt>
                <c:pt idx="31438">
                  <c:v>-22.473999999999997</c:v>
                </c:pt>
                <c:pt idx="31439">
                  <c:v>-22.471999999999994</c:v>
                </c:pt>
                <c:pt idx="31440">
                  <c:v>-22.469999999999992</c:v>
                </c:pt>
                <c:pt idx="31441">
                  <c:v>-22.467999999999996</c:v>
                </c:pt>
                <c:pt idx="31442">
                  <c:v>-22.465999999999994</c:v>
                </c:pt>
                <c:pt idx="31443">
                  <c:v>-22.463999999999992</c:v>
                </c:pt>
                <c:pt idx="31444">
                  <c:v>-22.461999999999996</c:v>
                </c:pt>
                <c:pt idx="31445">
                  <c:v>-22.459999999999994</c:v>
                </c:pt>
                <c:pt idx="31446">
                  <c:v>-22.457999999999991</c:v>
                </c:pt>
                <c:pt idx="31447">
                  <c:v>-22.455999999999996</c:v>
                </c:pt>
                <c:pt idx="31448">
                  <c:v>-22.453999999999994</c:v>
                </c:pt>
                <c:pt idx="31449">
                  <c:v>-22.451999999999991</c:v>
                </c:pt>
                <c:pt idx="31450">
                  <c:v>-22.449999999999996</c:v>
                </c:pt>
                <c:pt idx="31451">
                  <c:v>-22.447999999999993</c:v>
                </c:pt>
                <c:pt idx="31452">
                  <c:v>-22.445999999999991</c:v>
                </c:pt>
                <c:pt idx="31453">
                  <c:v>-22.443999999999996</c:v>
                </c:pt>
                <c:pt idx="31454">
                  <c:v>-22.441999999999993</c:v>
                </c:pt>
                <c:pt idx="31455">
                  <c:v>-22.439999999999998</c:v>
                </c:pt>
                <c:pt idx="31456">
                  <c:v>-22.437999999999995</c:v>
                </c:pt>
                <c:pt idx="31457">
                  <c:v>-22.435999999999993</c:v>
                </c:pt>
                <c:pt idx="31458">
                  <c:v>-22.433999999999997</c:v>
                </c:pt>
                <c:pt idx="31459">
                  <c:v>-22.431999999999995</c:v>
                </c:pt>
                <c:pt idx="31460">
                  <c:v>-22.429999999999993</c:v>
                </c:pt>
                <c:pt idx="31461">
                  <c:v>-22.427999999999997</c:v>
                </c:pt>
                <c:pt idx="31462">
                  <c:v>-22.425999999999995</c:v>
                </c:pt>
                <c:pt idx="31463">
                  <c:v>-22.423999999999992</c:v>
                </c:pt>
                <c:pt idx="31464">
                  <c:v>-22.421999999999997</c:v>
                </c:pt>
                <c:pt idx="31465">
                  <c:v>-22.419999999999995</c:v>
                </c:pt>
                <c:pt idx="31466">
                  <c:v>-22.417999999999992</c:v>
                </c:pt>
                <c:pt idx="31467">
                  <c:v>-22.415999999999997</c:v>
                </c:pt>
                <c:pt idx="31468">
                  <c:v>-22.413999999999994</c:v>
                </c:pt>
                <c:pt idx="31469">
                  <c:v>-22.411999999999992</c:v>
                </c:pt>
                <c:pt idx="31470">
                  <c:v>-22.409999999999997</c:v>
                </c:pt>
                <c:pt idx="31471">
                  <c:v>-22.407999999999994</c:v>
                </c:pt>
                <c:pt idx="31472">
                  <c:v>-22.405999999999992</c:v>
                </c:pt>
                <c:pt idx="31473">
                  <c:v>-22.403999999999996</c:v>
                </c:pt>
                <c:pt idx="31474">
                  <c:v>-22.401999999999994</c:v>
                </c:pt>
                <c:pt idx="31475">
                  <c:v>-22.399999999999991</c:v>
                </c:pt>
                <c:pt idx="31476">
                  <c:v>-22.397999999999996</c:v>
                </c:pt>
                <c:pt idx="31477">
                  <c:v>-22.395999999999994</c:v>
                </c:pt>
                <c:pt idx="31478">
                  <c:v>-22.393999999999991</c:v>
                </c:pt>
                <c:pt idx="31479">
                  <c:v>-22.391999999999996</c:v>
                </c:pt>
                <c:pt idx="31480">
                  <c:v>-22.389999999999993</c:v>
                </c:pt>
                <c:pt idx="31481">
                  <c:v>-22.387999999999991</c:v>
                </c:pt>
                <c:pt idx="31482">
                  <c:v>-22.385999999999996</c:v>
                </c:pt>
                <c:pt idx="31483">
                  <c:v>-22.383999999999993</c:v>
                </c:pt>
                <c:pt idx="31484">
                  <c:v>-22.381999999999991</c:v>
                </c:pt>
                <c:pt idx="31485">
                  <c:v>-22.379999999999995</c:v>
                </c:pt>
                <c:pt idx="31486">
                  <c:v>-22.377999999999993</c:v>
                </c:pt>
                <c:pt idx="31487">
                  <c:v>-22.375999999999998</c:v>
                </c:pt>
                <c:pt idx="31488">
                  <c:v>-22.373999999999995</c:v>
                </c:pt>
                <c:pt idx="31489">
                  <c:v>-22.371999999999993</c:v>
                </c:pt>
                <c:pt idx="31490">
                  <c:v>-22.369999999999997</c:v>
                </c:pt>
                <c:pt idx="31491">
                  <c:v>-22.367999999999995</c:v>
                </c:pt>
                <c:pt idx="31492">
                  <c:v>-22.365999999999993</c:v>
                </c:pt>
                <c:pt idx="31493">
                  <c:v>-22.363999999999997</c:v>
                </c:pt>
                <c:pt idx="31494">
                  <c:v>-22.361999999999995</c:v>
                </c:pt>
                <c:pt idx="31495">
                  <c:v>-22.359999999999992</c:v>
                </c:pt>
                <c:pt idx="31496">
                  <c:v>-22.357999999999997</c:v>
                </c:pt>
                <c:pt idx="31497">
                  <c:v>-22.355999999999995</c:v>
                </c:pt>
                <c:pt idx="31498">
                  <c:v>-22.353999999999992</c:v>
                </c:pt>
                <c:pt idx="31499">
                  <c:v>-22.351999999999997</c:v>
                </c:pt>
                <c:pt idx="31500">
                  <c:v>-22.349999999999994</c:v>
                </c:pt>
                <c:pt idx="31501">
                  <c:v>-22.347999999999992</c:v>
                </c:pt>
                <c:pt idx="31502">
                  <c:v>-22.345999999999997</c:v>
                </c:pt>
                <c:pt idx="31503">
                  <c:v>-22.343999999999994</c:v>
                </c:pt>
                <c:pt idx="31504">
                  <c:v>-22.341999999999992</c:v>
                </c:pt>
                <c:pt idx="31505">
                  <c:v>-22.339999999999996</c:v>
                </c:pt>
                <c:pt idx="31506">
                  <c:v>-22.337999999999994</c:v>
                </c:pt>
                <c:pt idx="31507">
                  <c:v>-22.335999999999991</c:v>
                </c:pt>
                <c:pt idx="31508">
                  <c:v>-22.333999999999996</c:v>
                </c:pt>
                <c:pt idx="31509">
                  <c:v>-22.331999999999994</c:v>
                </c:pt>
                <c:pt idx="31510">
                  <c:v>-22.329999999999991</c:v>
                </c:pt>
                <c:pt idx="31511">
                  <c:v>-22.327999999999996</c:v>
                </c:pt>
                <c:pt idx="31512">
                  <c:v>-22.325999999999993</c:v>
                </c:pt>
                <c:pt idx="31513">
                  <c:v>-22.323999999999991</c:v>
                </c:pt>
                <c:pt idx="31514">
                  <c:v>-22.321999999999996</c:v>
                </c:pt>
                <c:pt idx="31515">
                  <c:v>-22.319999999999993</c:v>
                </c:pt>
                <c:pt idx="31516">
                  <c:v>-22.317999999999998</c:v>
                </c:pt>
                <c:pt idx="31517">
                  <c:v>-22.315999999999995</c:v>
                </c:pt>
                <c:pt idx="31518">
                  <c:v>-22.313999999999993</c:v>
                </c:pt>
                <c:pt idx="31519">
                  <c:v>-22.311999999999998</c:v>
                </c:pt>
                <c:pt idx="31520">
                  <c:v>-22.309999999999995</c:v>
                </c:pt>
                <c:pt idx="31521">
                  <c:v>-22.307999999999993</c:v>
                </c:pt>
                <c:pt idx="31522">
                  <c:v>-22.305999999999997</c:v>
                </c:pt>
                <c:pt idx="31523">
                  <c:v>-22.303999999999995</c:v>
                </c:pt>
                <c:pt idx="31524">
                  <c:v>-22.301999999999992</c:v>
                </c:pt>
                <c:pt idx="31525">
                  <c:v>-22.299999999999997</c:v>
                </c:pt>
                <c:pt idx="31526">
                  <c:v>-22.297999999999995</c:v>
                </c:pt>
                <c:pt idx="31527">
                  <c:v>-22.295999999999992</c:v>
                </c:pt>
                <c:pt idx="31528">
                  <c:v>-22.293999999999997</c:v>
                </c:pt>
                <c:pt idx="31529">
                  <c:v>-22.291999999999994</c:v>
                </c:pt>
                <c:pt idx="31530">
                  <c:v>-22.289999999999992</c:v>
                </c:pt>
                <c:pt idx="31531">
                  <c:v>-22.287999999999997</c:v>
                </c:pt>
                <c:pt idx="31532">
                  <c:v>-22.285999999999994</c:v>
                </c:pt>
                <c:pt idx="31533">
                  <c:v>-22.283999999999992</c:v>
                </c:pt>
                <c:pt idx="31534">
                  <c:v>-22.281999999999996</c:v>
                </c:pt>
                <c:pt idx="31535">
                  <c:v>-22.279999999999994</c:v>
                </c:pt>
                <c:pt idx="31536">
                  <c:v>-22.277999999999992</c:v>
                </c:pt>
                <c:pt idx="31537">
                  <c:v>-22.275999999999996</c:v>
                </c:pt>
                <c:pt idx="31538">
                  <c:v>-22.273999999999994</c:v>
                </c:pt>
                <c:pt idx="31539">
                  <c:v>-22.271999999999991</c:v>
                </c:pt>
                <c:pt idx="31540">
                  <c:v>-22.269999999999996</c:v>
                </c:pt>
                <c:pt idx="31541">
                  <c:v>-22.267999999999994</c:v>
                </c:pt>
                <c:pt idx="31542">
                  <c:v>-22.265999999999991</c:v>
                </c:pt>
                <c:pt idx="31543">
                  <c:v>-22.263999999999996</c:v>
                </c:pt>
                <c:pt idx="31544">
                  <c:v>-22.261999999999993</c:v>
                </c:pt>
                <c:pt idx="31545">
                  <c:v>-22.259999999999991</c:v>
                </c:pt>
                <c:pt idx="31546">
                  <c:v>-22.257999999999996</c:v>
                </c:pt>
                <c:pt idx="31547">
                  <c:v>-22.255999999999993</c:v>
                </c:pt>
                <c:pt idx="31548">
                  <c:v>-22.253999999999998</c:v>
                </c:pt>
                <c:pt idx="31549">
                  <c:v>-22.251999999999995</c:v>
                </c:pt>
                <c:pt idx="31550">
                  <c:v>-22.249999999999993</c:v>
                </c:pt>
                <c:pt idx="31551">
                  <c:v>-22.247999999999998</c:v>
                </c:pt>
                <c:pt idx="31552">
                  <c:v>-22.245999999999995</c:v>
                </c:pt>
                <c:pt idx="31553">
                  <c:v>-22.243999999999993</c:v>
                </c:pt>
                <c:pt idx="31554">
                  <c:v>-22.241999999999997</c:v>
                </c:pt>
                <c:pt idx="31555">
                  <c:v>-22.239999999999995</c:v>
                </c:pt>
                <c:pt idx="31556">
                  <c:v>-22.237999999999992</c:v>
                </c:pt>
                <c:pt idx="31557">
                  <c:v>-22.235999999999997</c:v>
                </c:pt>
                <c:pt idx="31558">
                  <c:v>-22.233999999999995</c:v>
                </c:pt>
                <c:pt idx="31559">
                  <c:v>-22.231999999999992</c:v>
                </c:pt>
                <c:pt idx="31560">
                  <c:v>-22.229999999999997</c:v>
                </c:pt>
                <c:pt idx="31561">
                  <c:v>-22.227999999999994</c:v>
                </c:pt>
                <c:pt idx="31562">
                  <c:v>-22.225999999999992</c:v>
                </c:pt>
                <c:pt idx="31563">
                  <c:v>-22.223999999999997</c:v>
                </c:pt>
                <c:pt idx="31564">
                  <c:v>-22.221999999999994</c:v>
                </c:pt>
                <c:pt idx="31565">
                  <c:v>-22.219999999999992</c:v>
                </c:pt>
                <c:pt idx="31566">
                  <c:v>-22.217999999999996</c:v>
                </c:pt>
                <c:pt idx="31567">
                  <c:v>-22.215999999999994</c:v>
                </c:pt>
                <c:pt idx="31568">
                  <c:v>-22.213999999999992</c:v>
                </c:pt>
                <c:pt idx="31569">
                  <c:v>-22.211999999999996</c:v>
                </c:pt>
                <c:pt idx="31570">
                  <c:v>-22.209999999999994</c:v>
                </c:pt>
                <c:pt idx="31571">
                  <c:v>-22.207999999999991</c:v>
                </c:pt>
                <c:pt idx="31572">
                  <c:v>-22.205999999999996</c:v>
                </c:pt>
                <c:pt idx="31573">
                  <c:v>-22.203999999999994</c:v>
                </c:pt>
                <c:pt idx="31574">
                  <c:v>-22.201999999999991</c:v>
                </c:pt>
                <c:pt idx="31575">
                  <c:v>-22.199999999999996</c:v>
                </c:pt>
                <c:pt idx="31576">
                  <c:v>-22.197999999999993</c:v>
                </c:pt>
                <c:pt idx="31577">
                  <c:v>-22.195999999999991</c:v>
                </c:pt>
                <c:pt idx="31578">
                  <c:v>-22.193999999999996</c:v>
                </c:pt>
                <c:pt idx="31579">
                  <c:v>-22.191999999999993</c:v>
                </c:pt>
                <c:pt idx="31580">
                  <c:v>-22.189999999999998</c:v>
                </c:pt>
                <c:pt idx="31581">
                  <c:v>-22.187999999999995</c:v>
                </c:pt>
                <c:pt idx="31582">
                  <c:v>-22.185999999999993</c:v>
                </c:pt>
                <c:pt idx="31583">
                  <c:v>-22.183999999999997</c:v>
                </c:pt>
                <c:pt idx="31584">
                  <c:v>-22.181999999999995</c:v>
                </c:pt>
                <c:pt idx="31585">
                  <c:v>-22.179999999999993</c:v>
                </c:pt>
                <c:pt idx="31586">
                  <c:v>-22.177999999999997</c:v>
                </c:pt>
                <c:pt idx="31587">
                  <c:v>-22.175999999999995</c:v>
                </c:pt>
                <c:pt idx="31588">
                  <c:v>-22.173999999999992</c:v>
                </c:pt>
                <c:pt idx="31589">
                  <c:v>-22.171999999999997</c:v>
                </c:pt>
                <c:pt idx="31590">
                  <c:v>-22.169999999999995</c:v>
                </c:pt>
                <c:pt idx="31591">
                  <c:v>-22.167999999999992</c:v>
                </c:pt>
                <c:pt idx="31592">
                  <c:v>-22.165999999999997</c:v>
                </c:pt>
                <c:pt idx="31593">
                  <c:v>-22.163999999999994</c:v>
                </c:pt>
                <c:pt idx="31594">
                  <c:v>-22.161999999999992</c:v>
                </c:pt>
                <c:pt idx="31595">
                  <c:v>-22.159999999999997</c:v>
                </c:pt>
                <c:pt idx="31596">
                  <c:v>-22.157999999999994</c:v>
                </c:pt>
                <c:pt idx="31597">
                  <c:v>-22.155999999999992</c:v>
                </c:pt>
                <c:pt idx="31598">
                  <c:v>-22.153999999999996</c:v>
                </c:pt>
                <c:pt idx="31599">
                  <c:v>-22.151999999999994</c:v>
                </c:pt>
                <c:pt idx="31600">
                  <c:v>-22.149999999999991</c:v>
                </c:pt>
                <c:pt idx="31601">
                  <c:v>-22.147999999999996</c:v>
                </c:pt>
                <c:pt idx="31602">
                  <c:v>-22.145999999999994</c:v>
                </c:pt>
                <c:pt idx="31603">
                  <c:v>-22.143999999999991</c:v>
                </c:pt>
                <c:pt idx="31604">
                  <c:v>-22.141999999999996</c:v>
                </c:pt>
                <c:pt idx="31605">
                  <c:v>-22.139999999999993</c:v>
                </c:pt>
                <c:pt idx="31606">
                  <c:v>-22.137999999999991</c:v>
                </c:pt>
                <c:pt idx="31607">
                  <c:v>-22.135999999999996</c:v>
                </c:pt>
                <c:pt idx="31608">
                  <c:v>-22.133999999999993</c:v>
                </c:pt>
                <c:pt idx="31609">
                  <c:v>-22.131999999999991</c:v>
                </c:pt>
                <c:pt idx="31610">
                  <c:v>-22.129999999999995</c:v>
                </c:pt>
                <c:pt idx="31611">
                  <c:v>-22.127999999999993</c:v>
                </c:pt>
                <c:pt idx="31612">
                  <c:v>-22.125999999999998</c:v>
                </c:pt>
                <c:pt idx="31613">
                  <c:v>-22.123999999999995</c:v>
                </c:pt>
                <c:pt idx="31614">
                  <c:v>-22.121999999999993</c:v>
                </c:pt>
                <c:pt idx="31615">
                  <c:v>-22.119999999999997</c:v>
                </c:pt>
                <c:pt idx="31616">
                  <c:v>-22.117999999999995</c:v>
                </c:pt>
                <c:pt idx="31617">
                  <c:v>-22.115999999999993</c:v>
                </c:pt>
                <c:pt idx="31618">
                  <c:v>-22.113999999999997</c:v>
                </c:pt>
                <c:pt idx="31619">
                  <c:v>-22.111999999999995</c:v>
                </c:pt>
                <c:pt idx="31620">
                  <c:v>-22.109999999999992</c:v>
                </c:pt>
                <c:pt idx="31621">
                  <c:v>-22.107999999999997</c:v>
                </c:pt>
                <c:pt idx="31622">
                  <c:v>-22.105999999999995</c:v>
                </c:pt>
                <c:pt idx="31623">
                  <c:v>-22.103999999999992</c:v>
                </c:pt>
                <c:pt idx="31624">
                  <c:v>-22.101999999999997</c:v>
                </c:pt>
                <c:pt idx="31625">
                  <c:v>-22.099999999999994</c:v>
                </c:pt>
                <c:pt idx="31626">
                  <c:v>-22.097999999999992</c:v>
                </c:pt>
                <c:pt idx="31627">
                  <c:v>-22.095999999999997</c:v>
                </c:pt>
                <c:pt idx="31628">
                  <c:v>-22.093999999999994</c:v>
                </c:pt>
                <c:pt idx="31629">
                  <c:v>-22.091999999999992</c:v>
                </c:pt>
                <c:pt idx="31630">
                  <c:v>-22.089999999999996</c:v>
                </c:pt>
                <c:pt idx="31631">
                  <c:v>-22.087999999999994</c:v>
                </c:pt>
                <c:pt idx="31632">
                  <c:v>-22.085999999999991</c:v>
                </c:pt>
                <c:pt idx="31633">
                  <c:v>-22.083999999999996</c:v>
                </c:pt>
                <c:pt idx="31634">
                  <c:v>-22.081999999999994</c:v>
                </c:pt>
                <c:pt idx="31635">
                  <c:v>-22.079999999999991</c:v>
                </c:pt>
                <c:pt idx="31636">
                  <c:v>-22.077999999999996</c:v>
                </c:pt>
                <c:pt idx="31637">
                  <c:v>-22.075999999999993</c:v>
                </c:pt>
                <c:pt idx="31638">
                  <c:v>-22.073999999999991</c:v>
                </c:pt>
                <c:pt idx="31639">
                  <c:v>-22.071999999999996</c:v>
                </c:pt>
                <c:pt idx="31640">
                  <c:v>-22.069999999999993</c:v>
                </c:pt>
                <c:pt idx="31641">
                  <c:v>-22.067999999999998</c:v>
                </c:pt>
                <c:pt idx="31642">
                  <c:v>-22.065999999999995</c:v>
                </c:pt>
                <c:pt idx="31643">
                  <c:v>-22.063999999999993</c:v>
                </c:pt>
                <c:pt idx="31644">
                  <c:v>-22.061999999999998</c:v>
                </c:pt>
                <c:pt idx="31645">
                  <c:v>-22.059999999999995</c:v>
                </c:pt>
                <c:pt idx="31646">
                  <c:v>-22.057999999999993</c:v>
                </c:pt>
                <c:pt idx="31647">
                  <c:v>-22.055999999999997</c:v>
                </c:pt>
                <c:pt idx="31648">
                  <c:v>-22.053999999999995</c:v>
                </c:pt>
                <c:pt idx="31649">
                  <c:v>-22.051999999999992</c:v>
                </c:pt>
                <c:pt idx="31650">
                  <c:v>-22.049999999999997</c:v>
                </c:pt>
                <c:pt idx="31651">
                  <c:v>-22.047999999999995</c:v>
                </c:pt>
                <c:pt idx="31652">
                  <c:v>-22.045999999999992</c:v>
                </c:pt>
                <c:pt idx="31653">
                  <c:v>-22.043999999999997</c:v>
                </c:pt>
                <c:pt idx="31654">
                  <c:v>-22.041999999999994</c:v>
                </c:pt>
                <c:pt idx="31655">
                  <c:v>-22.039999999999992</c:v>
                </c:pt>
                <c:pt idx="31656">
                  <c:v>-22.037999999999997</c:v>
                </c:pt>
                <c:pt idx="31657">
                  <c:v>-22.035999999999994</c:v>
                </c:pt>
                <c:pt idx="31658">
                  <c:v>-22.033999999999992</c:v>
                </c:pt>
                <c:pt idx="31659">
                  <c:v>-22.031999999999996</c:v>
                </c:pt>
                <c:pt idx="31660">
                  <c:v>-22.029999999999994</c:v>
                </c:pt>
                <c:pt idx="31661">
                  <c:v>-22.027999999999992</c:v>
                </c:pt>
                <c:pt idx="31662">
                  <c:v>-22.025999999999996</c:v>
                </c:pt>
                <c:pt idx="31663">
                  <c:v>-22.023999999999994</c:v>
                </c:pt>
                <c:pt idx="31664">
                  <c:v>-22.021999999999991</c:v>
                </c:pt>
                <c:pt idx="31665">
                  <c:v>-22.019999999999996</c:v>
                </c:pt>
                <c:pt idx="31666">
                  <c:v>-22.017999999999994</c:v>
                </c:pt>
                <c:pt idx="31667">
                  <c:v>-22.015999999999991</c:v>
                </c:pt>
                <c:pt idx="31668">
                  <c:v>-22.013999999999996</c:v>
                </c:pt>
                <c:pt idx="31669">
                  <c:v>-22.011999999999993</c:v>
                </c:pt>
                <c:pt idx="31670">
                  <c:v>-22.009999999999991</c:v>
                </c:pt>
                <c:pt idx="31671">
                  <c:v>-22.007999999999996</c:v>
                </c:pt>
                <c:pt idx="31672">
                  <c:v>-22.005999999999993</c:v>
                </c:pt>
                <c:pt idx="31673">
                  <c:v>-22.003999999999998</c:v>
                </c:pt>
                <c:pt idx="31674">
                  <c:v>-22.001999999999995</c:v>
                </c:pt>
                <c:pt idx="31675">
                  <c:v>-21.999999999999993</c:v>
                </c:pt>
                <c:pt idx="31676">
                  <c:v>-21.997999999999998</c:v>
                </c:pt>
                <c:pt idx="31677">
                  <c:v>-21.995999999999995</c:v>
                </c:pt>
                <c:pt idx="31678">
                  <c:v>-21.993999999999993</c:v>
                </c:pt>
                <c:pt idx="31679">
                  <c:v>-21.991999999999997</c:v>
                </c:pt>
                <c:pt idx="31680">
                  <c:v>-21.989999999999995</c:v>
                </c:pt>
                <c:pt idx="31681">
                  <c:v>-21.987999999999992</c:v>
                </c:pt>
                <c:pt idx="31682">
                  <c:v>-21.985999999999997</c:v>
                </c:pt>
                <c:pt idx="31683">
                  <c:v>-21.983999999999995</c:v>
                </c:pt>
                <c:pt idx="31684">
                  <c:v>-21.981999999999992</c:v>
                </c:pt>
                <c:pt idx="31685">
                  <c:v>-21.979999999999997</c:v>
                </c:pt>
                <c:pt idx="31686">
                  <c:v>-21.977999999999994</c:v>
                </c:pt>
                <c:pt idx="31687">
                  <c:v>-21.975999999999992</c:v>
                </c:pt>
                <c:pt idx="31688">
                  <c:v>-21.973999999999997</c:v>
                </c:pt>
                <c:pt idx="31689">
                  <c:v>-21.971999999999994</c:v>
                </c:pt>
                <c:pt idx="31690">
                  <c:v>-21.969999999999992</c:v>
                </c:pt>
                <c:pt idx="31691">
                  <c:v>-21.967999999999996</c:v>
                </c:pt>
                <c:pt idx="31692">
                  <c:v>-21.965999999999994</c:v>
                </c:pt>
                <c:pt idx="31693">
                  <c:v>-21.963999999999992</c:v>
                </c:pt>
                <c:pt idx="31694">
                  <c:v>-21.961999999999996</c:v>
                </c:pt>
                <c:pt idx="31695">
                  <c:v>-21.959999999999994</c:v>
                </c:pt>
                <c:pt idx="31696">
                  <c:v>-21.957999999999991</c:v>
                </c:pt>
                <c:pt idx="31697">
                  <c:v>-21.955999999999996</c:v>
                </c:pt>
                <c:pt idx="31698">
                  <c:v>-21.953999999999994</c:v>
                </c:pt>
                <c:pt idx="31699">
                  <c:v>-21.951999999999991</c:v>
                </c:pt>
                <c:pt idx="31700">
                  <c:v>-21.949999999999996</c:v>
                </c:pt>
                <c:pt idx="31701">
                  <c:v>-21.947999999999993</c:v>
                </c:pt>
                <c:pt idx="31702">
                  <c:v>-21.945999999999991</c:v>
                </c:pt>
                <c:pt idx="31703">
                  <c:v>-21.943999999999996</c:v>
                </c:pt>
                <c:pt idx="31704">
                  <c:v>-21.941999999999993</c:v>
                </c:pt>
                <c:pt idx="31705">
                  <c:v>-21.939999999999998</c:v>
                </c:pt>
                <c:pt idx="31706">
                  <c:v>-21.937999999999995</c:v>
                </c:pt>
                <c:pt idx="31707">
                  <c:v>-21.935999999999993</c:v>
                </c:pt>
                <c:pt idx="31708">
                  <c:v>-21.933999999999997</c:v>
                </c:pt>
                <c:pt idx="31709">
                  <c:v>-21.931999999999995</c:v>
                </c:pt>
                <c:pt idx="31710">
                  <c:v>-21.929999999999993</c:v>
                </c:pt>
                <c:pt idx="31711">
                  <c:v>-21.927999999999997</c:v>
                </c:pt>
                <c:pt idx="31712">
                  <c:v>-21.925999999999995</c:v>
                </c:pt>
                <c:pt idx="31713">
                  <c:v>-21.923999999999992</c:v>
                </c:pt>
                <c:pt idx="31714">
                  <c:v>-21.921999999999997</c:v>
                </c:pt>
                <c:pt idx="31715">
                  <c:v>-21.919999999999995</c:v>
                </c:pt>
                <c:pt idx="31716">
                  <c:v>-21.917999999999992</c:v>
                </c:pt>
                <c:pt idx="31717">
                  <c:v>-21.915999999999997</c:v>
                </c:pt>
                <c:pt idx="31718">
                  <c:v>-21.913999999999994</c:v>
                </c:pt>
                <c:pt idx="31719">
                  <c:v>-21.911999999999992</c:v>
                </c:pt>
                <c:pt idx="31720">
                  <c:v>-21.909999999999997</c:v>
                </c:pt>
                <c:pt idx="31721">
                  <c:v>-21.907999999999994</c:v>
                </c:pt>
                <c:pt idx="31722">
                  <c:v>-21.905999999999992</c:v>
                </c:pt>
                <c:pt idx="31723">
                  <c:v>-21.903999999999996</c:v>
                </c:pt>
                <c:pt idx="31724">
                  <c:v>-21.901999999999994</c:v>
                </c:pt>
                <c:pt idx="31725">
                  <c:v>-21.899999999999991</c:v>
                </c:pt>
                <c:pt idx="31726">
                  <c:v>-21.897999999999996</c:v>
                </c:pt>
                <c:pt idx="31727">
                  <c:v>-21.895999999999994</c:v>
                </c:pt>
                <c:pt idx="31728">
                  <c:v>-21.893999999999991</c:v>
                </c:pt>
                <c:pt idx="31729">
                  <c:v>-21.891999999999996</c:v>
                </c:pt>
                <c:pt idx="31730">
                  <c:v>-21.889999999999993</c:v>
                </c:pt>
                <c:pt idx="31731">
                  <c:v>-21.887999999999991</c:v>
                </c:pt>
                <c:pt idx="31732">
                  <c:v>-21.885999999999996</c:v>
                </c:pt>
                <c:pt idx="31733">
                  <c:v>-21.883999999999993</c:v>
                </c:pt>
                <c:pt idx="31734">
                  <c:v>-21.881999999999991</c:v>
                </c:pt>
                <c:pt idx="31735">
                  <c:v>-21.879999999999995</c:v>
                </c:pt>
                <c:pt idx="31736">
                  <c:v>-21.877999999999993</c:v>
                </c:pt>
                <c:pt idx="31737">
                  <c:v>-21.875999999999998</c:v>
                </c:pt>
                <c:pt idx="31738">
                  <c:v>-21.873999999999995</c:v>
                </c:pt>
                <c:pt idx="31739">
                  <c:v>-21.871999999999993</c:v>
                </c:pt>
                <c:pt idx="31740">
                  <c:v>-21.869999999999997</c:v>
                </c:pt>
                <c:pt idx="31741">
                  <c:v>-21.867999999999995</c:v>
                </c:pt>
                <c:pt idx="31742">
                  <c:v>-21.865999999999993</c:v>
                </c:pt>
                <c:pt idx="31743">
                  <c:v>-21.863999999999997</c:v>
                </c:pt>
                <c:pt idx="31744">
                  <c:v>-21.861999999999995</c:v>
                </c:pt>
                <c:pt idx="31745">
                  <c:v>-21.859999999999992</c:v>
                </c:pt>
                <c:pt idx="31746">
                  <c:v>-21.857999999999997</c:v>
                </c:pt>
                <c:pt idx="31747">
                  <c:v>-21.855999999999995</c:v>
                </c:pt>
                <c:pt idx="31748">
                  <c:v>-21.853999999999992</c:v>
                </c:pt>
                <c:pt idx="31749">
                  <c:v>-21.851999999999997</c:v>
                </c:pt>
                <c:pt idx="31750">
                  <c:v>-21.849999999999994</c:v>
                </c:pt>
                <c:pt idx="31751">
                  <c:v>-21.847999999999992</c:v>
                </c:pt>
                <c:pt idx="31752">
                  <c:v>-21.845999999999997</c:v>
                </c:pt>
                <c:pt idx="31753">
                  <c:v>-21.843999999999994</c:v>
                </c:pt>
                <c:pt idx="31754">
                  <c:v>-21.841999999999992</c:v>
                </c:pt>
                <c:pt idx="31755">
                  <c:v>-21.839999999999996</c:v>
                </c:pt>
                <c:pt idx="31756">
                  <c:v>-21.837999999999994</c:v>
                </c:pt>
                <c:pt idx="31757">
                  <c:v>-21.835999999999991</c:v>
                </c:pt>
                <c:pt idx="31758">
                  <c:v>-21.833999999999996</c:v>
                </c:pt>
                <c:pt idx="31759">
                  <c:v>-21.831999999999994</c:v>
                </c:pt>
                <c:pt idx="31760">
                  <c:v>-21.829999999999991</c:v>
                </c:pt>
                <c:pt idx="31761">
                  <c:v>-21.827999999999996</c:v>
                </c:pt>
                <c:pt idx="31762">
                  <c:v>-21.825999999999993</c:v>
                </c:pt>
                <c:pt idx="31763">
                  <c:v>-21.823999999999991</c:v>
                </c:pt>
                <c:pt idx="31764">
                  <c:v>-21.821999999999996</c:v>
                </c:pt>
                <c:pt idx="31765">
                  <c:v>-21.819999999999993</c:v>
                </c:pt>
                <c:pt idx="31766">
                  <c:v>-21.817999999999998</c:v>
                </c:pt>
                <c:pt idx="31767">
                  <c:v>-21.815999999999995</c:v>
                </c:pt>
                <c:pt idx="31768">
                  <c:v>-21.813999999999993</c:v>
                </c:pt>
                <c:pt idx="31769">
                  <c:v>-21.811999999999998</c:v>
                </c:pt>
                <c:pt idx="31770">
                  <c:v>-21.809999999999995</c:v>
                </c:pt>
                <c:pt idx="31771">
                  <c:v>-21.807999999999993</c:v>
                </c:pt>
                <c:pt idx="31772">
                  <c:v>-21.805999999999997</c:v>
                </c:pt>
                <c:pt idx="31773">
                  <c:v>-21.803999999999995</c:v>
                </c:pt>
                <c:pt idx="31774">
                  <c:v>-21.801999999999992</c:v>
                </c:pt>
                <c:pt idx="31775">
                  <c:v>-21.799999999999997</c:v>
                </c:pt>
                <c:pt idx="31776">
                  <c:v>-21.797999999999995</c:v>
                </c:pt>
                <c:pt idx="31777">
                  <c:v>-21.795999999999992</c:v>
                </c:pt>
                <c:pt idx="31778">
                  <c:v>-21.793999999999997</c:v>
                </c:pt>
                <c:pt idx="31779">
                  <c:v>-21.791999999999994</c:v>
                </c:pt>
                <c:pt idx="31780">
                  <c:v>-21.789999999999992</c:v>
                </c:pt>
                <c:pt idx="31781">
                  <c:v>-21.787999999999997</c:v>
                </c:pt>
                <c:pt idx="31782">
                  <c:v>-21.785999999999994</c:v>
                </c:pt>
                <c:pt idx="31783">
                  <c:v>-21.783999999999992</c:v>
                </c:pt>
                <c:pt idx="31784">
                  <c:v>-21.781999999999996</c:v>
                </c:pt>
                <c:pt idx="31785">
                  <c:v>-21.779999999999994</c:v>
                </c:pt>
                <c:pt idx="31786">
                  <c:v>-21.777999999999992</c:v>
                </c:pt>
                <c:pt idx="31787">
                  <c:v>-21.775999999999996</c:v>
                </c:pt>
                <c:pt idx="31788">
                  <c:v>-21.773999999999994</c:v>
                </c:pt>
                <c:pt idx="31789">
                  <c:v>-21.771999999999991</c:v>
                </c:pt>
                <c:pt idx="31790">
                  <c:v>-21.769999999999996</c:v>
                </c:pt>
                <c:pt idx="31791">
                  <c:v>-21.767999999999994</c:v>
                </c:pt>
                <c:pt idx="31792">
                  <c:v>-21.765999999999991</c:v>
                </c:pt>
                <c:pt idx="31793">
                  <c:v>-21.763999999999996</c:v>
                </c:pt>
                <c:pt idx="31794">
                  <c:v>-21.761999999999993</c:v>
                </c:pt>
                <c:pt idx="31795">
                  <c:v>-21.759999999999991</c:v>
                </c:pt>
                <c:pt idx="31796">
                  <c:v>-21.757999999999996</c:v>
                </c:pt>
                <c:pt idx="31797">
                  <c:v>-21.755999999999993</c:v>
                </c:pt>
                <c:pt idx="31798">
                  <c:v>-21.753999999999998</c:v>
                </c:pt>
                <c:pt idx="31799">
                  <c:v>-21.751999999999995</c:v>
                </c:pt>
                <c:pt idx="31800">
                  <c:v>-21.749999999999993</c:v>
                </c:pt>
                <c:pt idx="31801">
                  <c:v>-21.747999999999998</c:v>
                </c:pt>
                <c:pt idx="31802">
                  <c:v>-21.745999999999995</c:v>
                </c:pt>
                <c:pt idx="31803">
                  <c:v>-21.743999999999993</c:v>
                </c:pt>
                <c:pt idx="31804">
                  <c:v>-21.741999999999997</c:v>
                </c:pt>
                <c:pt idx="31805">
                  <c:v>-21.739999999999995</c:v>
                </c:pt>
                <c:pt idx="31806">
                  <c:v>-21.737999999999992</c:v>
                </c:pt>
                <c:pt idx="31807">
                  <c:v>-21.735999999999997</c:v>
                </c:pt>
                <c:pt idx="31808">
                  <c:v>-21.733999999999995</c:v>
                </c:pt>
                <c:pt idx="31809">
                  <c:v>-21.731999999999992</c:v>
                </c:pt>
                <c:pt idx="31810">
                  <c:v>-21.729999999999997</c:v>
                </c:pt>
                <c:pt idx="31811">
                  <c:v>-21.727999999999994</c:v>
                </c:pt>
                <c:pt idx="31812">
                  <c:v>-21.725999999999992</c:v>
                </c:pt>
                <c:pt idx="31813">
                  <c:v>-21.723999999999997</c:v>
                </c:pt>
                <c:pt idx="31814">
                  <c:v>-21.721999999999994</c:v>
                </c:pt>
                <c:pt idx="31815">
                  <c:v>-21.719999999999992</c:v>
                </c:pt>
                <c:pt idx="31816">
                  <c:v>-21.717999999999996</c:v>
                </c:pt>
                <c:pt idx="31817">
                  <c:v>-21.715999999999994</c:v>
                </c:pt>
                <c:pt idx="31818">
                  <c:v>-21.713999999999992</c:v>
                </c:pt>
                <c:pt idx="31819">
                  <c:v>-21.711999999999996</c:v>
                </c:pt>
                <c:pt idx="31820">
                  <c:v>-21.709999999999994</c:v>
                </c:pt>
                <c:pt idx="31821">
                  <c:v>-21.707999999999991</c:v>
                </c:pt>
                <c:pt idx="31822">
                  <c:v>-21.705999999999996</c:v>
                </c:pt>
                <c:pt idx="31823">
                  <c:v>-21.703999999999994</c:v>
                </c:pt>
                <c:pt idx="31824">
                  <c:v>-21.701999999999991</c:v>
                </c:pt>
                <c:pt idx="31825">
                  <c:v>-21.699999999999996</c:v>
                </c:pt>
                <c:pt idx="31826">
                  <c:v>-21.697999999999993</c:v>
                </c:pt>
                <c:pt idx="31827">
                  <c:v>-21.695999999999991</c:v>
                </c:pt>
                <c:pt idx="31828">
                  <c:v>-21.693999999999996</c:v>
                </c:pt>
                <c:pt idx="31829">
                  <c:v>-21.691999999999993</c:v>
                </c:pt>
                <c:pt idx="31830">
                  <c:v>-21.689999999999998</c:v>
                </c:pt>
                <c:pt idx="31831">
                  <c:v>-21.687999999999995</c:v>
                </c:pt>
                <c:pt idx="31832">
                  <c:v>-21.685999999999993</c:v>
                </c:pt>
                <c:pt idx="31833">
                  <c:v>-21.683999999999997</c:v>
                </c:pt>
                <c:pt idx="31834">
                  <c:v>-21.681999999999995</c:v>
                </c:pt>
                <c:pt idx="31835">
                  <c:v>-21.679999999999993</c:v>
                </c:pt>
                <c:pt idx="31836">
                  <c:v>-21.677999999999997</c:v>
                </c:pt>
                <c:pt idx="31837">
                  <c:v>-21.675999999999995</c:v>
                </c:pt>
                <c:pt idx="31838">
                  <c:v>-21.673999999999992</c:v>
                </c:pt>
                <c:pt idx="31839">
                  <c:v>-21.671999999999997</c:v>
                </c:pt>
                <c:pt idx="31840">
                  <c:v>-21.669999999999995</c:v>
                </c:pt>
                <c:pt idx="31841">
                  <c:v>-21.667999999999992</c:v>
                </c:pt>
                <c:pt idx="31842">
                  <c:v>-21.665999999999997</c:v>
                </c:pt>
                <c:pt idx="31843">
                  <c:v>-21.663999999999994</c:v>
                </c:pt>
                <c:pt idx="31844">
                  <c:v>-21.661999999999992</c:v>
                </c:pt>
                <c:pt idx="31845">
                  <c:v>-21.659999999999997</c:v>
                </c:pt>
                <c:pt idx="31846">
                  <c:v>-21.657999999999994</c:v>
                </c:pt>
                <c:pt idx="31847">
                  <c:v>-21.655999999999992</c:v>
                </c:pt>
                <c:pt idx="31848">
                  <c:v>-21.653999999999996</c:v>
                </c:pt>
                <c:pt idx="31849">
                  <c:v>-21.651999999999994</c:v>
                </c:pt>
                <c:pt idx="31850">
                  <c:v>-21.649999999999991</c:v>
                </c:pt>
                <c:pt idx="31851">
                  <c:v>-21.647999999999996</c:v>
                </c:pt>
                <c:pt idx="31852">
                  <c:v>-21.645999999999994</c:v>
                </c:pt>
                <c:pt idx="31853">
                  <c:v>-21.643999999999991</c:v>
                </c:pt>
                <c:pt idx="31854">
                  <c:v>-21.641999999999996</c:v>
                </c:pt>
                <c:pt idx="31855">
                  <c:v>-21.639999999999993</c:v>
                </c:pt>
                <c:pt idx="31856">
                  <c:v>-21.637999999999991</c:v>
                </c:pt>
                <c:pt idx="31857">
                  <c:v>-21.635999999999996</c:v>
                </c:pt>
                <c:pt idx="31858">
                  <c:v>-21.633999999999993</c:v>
                </c:pt>
                <c:pt idx="31859">
                  <c:v>-21.631999999999991</c:v>
                </c:pt>
                <c:pt idx="31860">
                  <c:v>-21.629999999999995</c:v>
                </c:pt>
                <c:pt idx="31861">
                  <c:v>-21.627999999999993</c:v>
                </c:pt>
                <c:pt idx="31862">
                  <c:v>-21.625999999999998</c:v>
                </c:pt>
                <c:pt idx="31863">
                  <c:v>-21.623999999999995</c:v>
                </c:pt>
                <c:pt idx="31864">
                  <c:v>-21.621999999999993</c:v>
                </c:pt>
                <c:pt idx="31865">
                  <c:v>-21.619999999999997</c:v>
                </c:pt>
                <c:pt idx="31866">
                  <c:v>-21.617999999999995</c:v>
                </c:pt>
                <c:pt idx="31867">
                  <c:v>-21.615999999999993</c:v>
                </c:pt>
                <c:pt idx="31868">
                  <c:v>-21.613999999999997</c:v>
                </c:pt>
                <c:pt idx="31869">
                  <c:v>-21.611999999999995</c:v>
                </c:pt>
                <c:pt idx="31870">
                  <c:v>-21.609999999999992</c:v>
                </c:pt>
                <c:pt idx="31871">
                  <c:v>-21.607999999999997</c:v>
                </c:pt>
                <c:pt idx="31872">
                  <c:v>-21.605999999999995</c:v>
                </c:pt>
                <c:pt idx="31873">
                  <c:v>-21.603999999999992</c:v>
                </c:pt>
                <c:pt idx="31874">
                  <c:v>-21.601999999999997</c:v>
                </c:pt>
                <c:pt idx="31875">
                  <c:v>-21.599999999999994</c:v>
                </c:pt>
                <c:pt idx="31876">
                  <c:v>-21.597999999999992</c:v>
                </c:pt>
                <c:pt idx="31877">
                  <c:v>-21.595999999999997</c:v>
                </c:pt>
                <c:pt idx="31878">
                  <c:v>-21.593999999999994</c:v>
                </c:pt>
                <c:pt idx="31879">
                  <c:v>-21.591999999999992</c:v>
                </c:pt>
                <c:pt idx="31880">
                  <c:v>-21.589999999999996</c:v>
                </c:pt>
                <c:pt idx="31881">
                  <c:v>-21.587999999999994</c:v>
                </c:pt>
                <c:pt idx="31882">
                  <c:v>-21.585999999999991</c:v>
                </c:pt>
                <c:pt idx="31883">
                  <c:v>-21.583999999999996</c:v>
                </c:pt>
                <c:pt idx="31884">
                  <c:v>-21.581999999999994</c:v>
                </c:pt>
                <c:pt idx="31885">
                  <c:v>-21.579999999999991</c:v>
                </c:pt>
                <c:pt idx="31886">
                  <c:v>-21.577999999999996</c:v>
                </c:pt>
                <c:pt idx="31887">
                  <c:v>-21.575999999999993</c:v>
                </c:pt>
                <c:pt idx="31888">
                  <c:v>-21.573999999999991</c:v>
                </c:pt>
                <c:pt idx="31889">
                  <c:v>-21.571999999999996</c:v>
                </c:pt>
                <c:pt idx="31890">
                  <c:v>-21.569999999999993</c:v>
                </c:pt>
                <c:pt idx="31891">
                  <c:v>-21.567999999999998</c:v>
                </c:pt>
                <c:pt idx="31892">
                  <c:v>-21.565999999999995</c:v>
                </c:pt>
                <c:pt idx="31893">
                  <c:v>-21.563999999999993</c:v>
                </c:pt>
                <c:pt idx="31894">
                  <c:v>-21.561999999999998</c:v>
                </c:pt>
                <c:pt idx="31895">
                  <c:v>-21.559999999999995</c:v>
                </c:pt>
                <c:pt idx="31896">
                  <c:v>-21.557999999999993</c:v>
                </c:pt>
                <c:pt idx="31897">
                  <c:v>-21.555999999999997</c:v>
                </c:pt>
                <c:pt idx="31898">
                  <c:v>-21.553999999999995</c:v>
                </c:pt>
                <c:pt idx="31899">
                  <c:v>-21.551999999999992</c:v>
                </c:pt>
                <c:pt idx="31900">
                  <c:v>-21.549999999999997</c:v>
                </c:pt>
                <c:pt idx="31901">
                  <c:v>-21.547999999999995</c:v>
                </c:pt>
                <c:pt idx="31902">
                  <c:v>-21.545999999999992</c:v>
                </c:pt>
                <c:pt idx="31903">
                  <c:v>-21.543999999999997</c:v>
                </c:pt>
                <c:pt idx="31904">
                  <c:v>-21.541999999999994</c:v>
                </c:pt>
                <c:pt idx="31905">
                  <c:v>-21.539999999999992</c:v>
                </c:pt>
                <c:pt idx="31906">
                  <c:v>-21.537999999999997</c:v>
                </c:pt>
                <c:pt idx="31907">
                  <c:v>-21.535999999999994</c:v>
                </c:pt>
                <c:pt idx="31908">
                  <c:v>-21.533999999999992</c:v>
                </c:pt>
                <c:pt idx="31909">
                  <c:v>-21.531999999999996</c:v>
                </c:pt>
                <c:pt idx="31910">
                  <c:v>-21.529999999999994</c:v>
                </c:pt>
                <c:pt idx="31911">
                  <c:v>-21.527999999999992</c:v>
                </c:pt>
                <c:pt idx="31912">
                  <c:v>-21.525999999999996</c:v>
                </c:pt>
                <c:pt idx="31913">
                  <c:v>-21.523999999999994</c:v>
                </c:pt>
                <c:pt idx="31914">
                  <c:v>-21.521999999999991</c:v>
                </c:pt>
                <c:pt idx="31915">
                  <c:v>-21.519999999999996</c:v>
                </c:pt>
                <c:pt idx="31916">
                  <c:v>-21.517999999999994</c:v>
                </c:pt>
                <c:pt idx="31917">
                  <c:v>-21.515999999999991</c:v>
                </c:pt>
                <c:pt idx="31918">
                  <c:v>-21.513999999999996</c:v>
                </c:pt>
                <c:pt idx="31919">
                  <c:v>-21.511999999999993</c:v>
                </c:pt>
                <c:pt idx="31920">
                  <c:v>-21.509999999999991</c:v>
                </c:pt>
                <c:pt idx="31921">
                  <c:v>-21.507999999999996</c:v>
                </c:pt>
                <c:pt idx="31922">
                  <c:v>-21.505999999999993</c:v>
                </c:pt>
                <c:pt idx="31923">
                  <c:v>-21.503999999999998</c:v>
                </c:pt>
                <c:pt idx="31924">
                  <c:v>-21.501999999999995</c:v>
                </c:pt>
                <c:pt idx="31925">
                  <c:v>-21.499999999999993</c:v>
                </c:pt>
                <c:pt idx="31926">
                  <c:v>-21.497999999999998</c:v>
                </c:pt>
                <c:pt idx="31927">
                  <c:v>-21.495999999999995</c:v>
                </c:pt>
                <c:pt idx="31928">
                  <c:v>-21.493999999999993</c:v>
                </c:pt>
                <c:pt idx="31929">
                  <c:v>-21.491999999999997</c:v>
                </c:pt>
                <c:pt idx="31930">
                  <c:v>-21.489999999999995</c:v>
                </c:pt>
                <c:pt idx="31931">
                  <c:v>-21.487999999999992</c:v>
                </c:pt>
                <c:pt idx="31932">
                  <c:v>-21.485999999999997</c:v>
                </c:pt>
                <c:pt idx="31933">
                  <c:v>-21.483999999999995</c:v>
                </c:pt>
                <c:pt idx="31934">
                  <c:v>-21.481999999999992</c:v>
                </c:pt>
                <c:pt idx="31935">
                  <c:v>-21.479999999999997</c:v>
                </c:pt>
                <c:pt idx="31936">
                  <c:v>-21.477999999999994</c:v>
                </c:pt>
                <c:pt idx="31937">
                  <c:v>-21.475999999999992</c:v>
                </c:pt>
                <c:pt idx="31938">
                  <c:v>-21.473999999999997</c:v>
                </c:pt>
                <c:pt idx="31939">
                  <c:v>-21.471999999999994</c:v>
                </c:pt>
                <c:pt idx="31940">
                  <c:v>-21.469999999999992</c:v>
                </c:pt>
                <c:pt idx="31941">
                  <c:v>-21.467999999999996</c:v>
                </c:pt>
                <c:pt idx="31942">
                  <c:v>-21.465999999999994</c:v>
                </c:pt>
                <c:pt idx="31943">
                  <c:v>-21.463999999999992</c:v>
                </c:pt>
                <c:pt idx="31944">
                  <c:v>-21.461999999999996</c:v>
                </c:pt>
                <c:pt idx="31945">
                  <c:v>-21.459999999999994</c:v>
                </c:pt>
                <c:pt idx="31946">
                  <c:v>-21.457999999999991</c:v>
                </c:pt>
                <c:pt idx="31947">
                  <c:v>-21.455999999999996</c:v>
                </c:pt>
                <c:pt idx="31948">
                  <c:v>-21.453999999999994</c:v>
                </c:pt>
                <c:pt idx="31949">
                  <c:v>-21.451999999999991</c:v>
                </c:pt>
                <c:pt idx="31950">
                  <c:v>-21.449999999999996</c:v>
                </c:pt>
                <c:pt idx="31951">
                  <c:v>-21.447999999999993</c:v>
                </c:pt>
                <c:pt idx="31952">
                  <c:v>-21.445999999999991</c:v>
                </c:pt>
                <c:pt idx="31953">
                  <c:v>-21.443999999999996</c:v>
                </c:pt>
                <c:pt idx="31954">
                  <c:v>-21.441999999999993</c:v>
                </c:pt>
                <c:pt idx="31955">
                  <c:v>-21.439999999999998</c:v>
                </c:pt>
                <c:pt idx="31956">
                  <c:v>-21.437999999999995</c:v>
                </c:pt>
                <c:pt idx="31957">
                  <c:v>-21.435999999999993</c:v>
                </c:pt>
                <c:pt idx="31958">
                  <c:v>-21.433999999999997</c:v>
                </c:pt>
                <c:pt idx="31959">
                  <c:v>-21.431999999999995</c:v>
                </c:pt>
                <c:pt idx="31960">
                  <c:v>-21.429999999999993</c:v>
                </c:pt>
                <c:pt idx="31961">
                  <c:v>-21.427999999999997</c:v>
                </c:pt>
                <c:pt idx="31962">
                  <c:v>-21.425999999999995</c:v>
                </c:pt>
                <c:pt idx="31963">
                  <c:v>-21.423999999999992</c:v>
                </c:pt>
                <c:pt idx="31964">
                  <c:v>-21.421999999999997</c:v>
                </c:pt>
                <c:pt idx="31965">
                  <c:v>-21.419999999999995</c:v>
                </c:pt>
                <c:pt idx="31966">
                  <c:v>-21.417999999999992</c:v>
                </c:pt>
                <c:pt idx="31967">
                  <c:v>-21.415999999999997</c:v>
                </c:pt>
                <c:pt idx="31968">
                  <c:v>-21.413999999999994</c:v>
                </c:pt>
                <c:pt idx="31969">
                  <c:v>-21.411999999999992</c:v>
                </c:pt>
                <c:pt idx="31970">
                  <c:v>-21.409999999999997</c:v>
                </c:pt>
                <c:pt idx="31971">
                  <c:v>-21.407999999999994</c:v>
                </c:pt>
                <c:pt idx="31972">
                  <c:v>-21.405999999999992</c:v>
                </c:pt>
                <c:pt idx="31973">
                  <c:v>-21.403999999999996</c:v>
                </c:pt>
                <c:pt idx="31974">
                  <c:v>-21.401999999999994</c:v>
                </c:pt>
                <c:pt idx="31975">
                  <c:v>-21.399999999999991</c:v>
                </c:pt>
                <c:pt idx="31976">
                  <c:v>-21.397999999999996</c:v>
                </c:pt>
                <c:pt idx="31977">
                  <c:v>-21.395999999999994</c:v>
                </c:pt>
                <c:pt idx="31978">
                  <c:v>-21.393999999999991</c:v>
                </c:pt>
                <c:pt idx="31979">
                  <c:v>-21.391999999999996</c:v>
                </c:pt>
                <c:pt idx="31980">
                  <c:v>-21.389999999999993</c:v>
                </c:pt>
                <c:pt idx="31981">
                  <c:v>-21.387999999999991</c:v>
                </c:pt>
                <c:pt idx="31982">
                  <c:v>-21.385999999999996</c:v>
                </c:pt>
                <c:pt idx="31983">
                  <c:v>-21.383999999999993</c:v>
                </c:pt>
                <c:pt idx="31984">
                  <c:v>-21.381999999999991</c:v>
                </c:pt>
                <c:pt idx="31985">
                  <c:v>-21.379999999999995</c:v>
                </c:pt>
                <c:pt idx="31986">
                  <c:v>-21.377999999999993</c:v>
                </c:pt>
                <c:pt idx="31987">
                  <c:v>-21.375999999999998</c:v>
                </c:pt>
                <c:pt idx="31988">
                  <c:v>-21.373999999999995</c:v>
                </c:pt>
                <c:pt idx="31989">
                  <c:v>-21.371999999999993</c:v>
                </c:pt>
                <c:pt idx="31990">
                  <c:v>-21.369999999999997</c:v>
                </c:pt>
                <c:pt idx="31991">
                  <c:v>-21.367999999999995</c:v>
                </c:pt>
                <c:pt idx="31992">
                  <c:v>-21.365999999999993</c:v>
                </c:pt>
                <c:pt idx="31993">
                  <c:v>-21.363999999999997</c:v>
                </c:pt>
                <c:pt idx="31994">
                  <c:v>-21.361999999999995</c:v>
                </c:pt>
                <c:pt idx="31995">
                  <c:v>-21.359999999999992</c:v>
                </c:pt>
                <c:pt idx="31996">
                  <c:v>-21.357999999999997</c:v>
                </c:pt>
                <c:pt idx="31997">
                  <c:v>-21.355999999999995</c:v>
                </c:pt>
                <c:pt idx="31998">
                  <c:v>-21.353999999999992</c:v>
                </c:pt>
                <c:pt idx="31999">
                  <c:v>-21.351999999999997</c:v>
                </c:pt>
                <c:pt idx="32000">
                  <c:v>-21.349999999999994</c:v>
                </c:pt>
                <c:pt idx="32001">
                  <c:v>-21.347999999999999</c:v>
                </c:pt>
                <c:pt idx="32002">
                  <c:v>-21.345999999999989</c:v>
                </c:pt>
                <c:pt idx="32003">
                  <c:v>-21.343999999999994</c:v>
                </c:pt>
                <c:pt idx="32004">
                  <c:v>-21.341999999999999</c:v>
                </c:pt>
                <c:pt idx="32005">
                  <c:v>-21.339999999999989</c:v>
                </c:pt>
                <c:pt idx="32006">
                  <c:v>-21.337999999999994</c:v>
                </c:pt>
                <c:pt idx="32007">
                  <c:v>-21.335999999999999</c:v>
                </c:pt>
                <c:pt idx="32008">
                  <c:v>-21.333999999999989</c:v>
                </c:pt>
                <c:pt idx="32009">
                  <c:v>-21.331999999999994</c:v>
                </c:pt>
                <c:pt idx="32010">
                  <c:v>-21.33</c:v>
                </c:pt>
                <c:pt idx="32011">
                  <c:v>-21.327999999999989</c:v>
                </c:pt>
                <c:pt idx="32012">
                  <c:v>-21.325999999999993</c:v>
                </c:pt>
                <c:pt idx="32013">
                  <c:v>-21.323999999999998</c:v>
                </c:pt>
                <c:pt idx="32014">
                  <c:v>-21.321999999999989</c:v>
                </c:pt>
                <c:pt idx="32015">
                  <c:v>-21.319999999999993</c:v>
                </c:pt>
                <c:pt idx="32016">
                  <c:v>-21.317999999999998</c:v>
                </c:pt>
                <c:pt idx="32017">
                  <c:v>-21.315999999999988</c:v>
                </c:pt>
                <c:pt idx="32018">
                  <c:v>-21.313999999999993</c:v>
                </c:pt>
                <c:pt idx="32019">
                  <c:v>-21.311999999999998</c:v>
                </c:pt>
                <c:pt idx="32020">
                  <c:v>-21.309999999999988</c:v>
                </c:pt>
                <c:pt idx="32021">
                  <c:v>-21.307999999999993</c:v>
                </c:pt>
                <c:pt idx="32022">
                  <c:v>-21.305999999999997</c:v>
                </c:pt>
                <c:pt idx="32023">
                  <c:v>-21.303999999999988</c:v>
                </c:pt>
                <c:pt idx="32024">
                  <c:v>-21.301999999999992</c:v>
                </c:pt>
                <c:pt idx="32025">
                  <c:v>-21.299999999999997</c:v>
                </c:pt>
                <c:pt idx="32026">
                  <c:v>-21.297999999999988</c:v>
                </c:pt>
                <c:pt idx="32027">
                  <c:v>-21.295999999999992</c:v>
                </c:pt>
                <c:pt idx="32028">
                  <c:v>-21.293999999999997</c:v>
                </c:pt>
                <c:pt idx="32029">
                  <c:v>-21.291999999999987</c:v>
                </c:pt>
                <c:pt idx="32030">
                  <c:v>-21.289999999999992</c:v>
                </c:pt>
                <c:pt idx="32031">
                  <c:v>-21.287999999999997</c:v>
                </c:pt>
                <c:pt idx="32032">
                  <c:v>-21.286000000000001</c:v>
                </c:pt>
                <c:pt idx="32033">
                  <c:v>-21.283999999999992</c:v>
                </c:pt>
                <c:pt idx="32034">
                  <c:v>-21.281999999999996</c:v>
                </c:pt>
                <c:pt idx="32035">
                  <c:v>-21.28</c:v>
                </c:pt>
                <c:pt idx="32036">
                  <c:v>-21.277999999999992</c:v>
                </c:pt>
                <c:pt idx="32037">
                  <c:v>-21.275999999999996</c:v>
                </c:pt>
                <c:pt idx="32038">
                  <c:v>-21.274000000000001</c:v>
                </c:pt>
                <c:pt idx="32039">
                  <c:v>-21.271999999999991</c:v>
                </c:pt>
                <c:pt idx="32040">
                  <c:v>-21.269999999999996</c:v>
                </c:pt>
                <c:pt idx="32041">
                  <c:v>-21.268000000000001</c:v>
                </c:pt>
                <c:pt idx="32042">
                  <c:v>-21.265999999999991</c:v>
                </c:pt>
                <c:pt idx="32043">
                  <c:v>-21.263999999999996</c:v>
                </c:pt>
                <c:pt idx="32044">
                  <c:v>-21.262</c:v>
                </c:pt>
                <c:pt idx="32045">
                  <c:v>-21.259999999999991</c:v>
                </c:pt>
                <c:pt idx="32046">
                  <c:v>-21.257999999999996</c:v>
                </c:pt>
                <c:pt idx="32047">
                  <c:v>-21.256</c:v>
                </c:pt>
                <c:pt idx="32048">
                  <c:v>-21.253999999999991</c:v>
                </c:pt>
                <c:pt idx="32049">
                  <c:v>-21.251999999999995</c:v>
                </c:pt>
                <c:pt idx="32050">
                  <c:v>-21.25</c:v>
                </c:pt>
                <c:pt idx="32051">
                  <c:v>-21.24799999999999</c:v>
                </c:pt>
                <c:pt idx="32052">
                  <c:v>-21.245999999999995</c:v>
                </c:pt>
                <c:pt idx="32053">
                  <c:v>-21.244</c:v>
                </c:pt>
                <c:pt idx="32054">
                  <c:v>-21.24199999999999</c:v>
                </c:pt>
                <c:pt idx="32055">
                  <c:v>-21.239999999999995</c:v>
                </c:pt>
                <c:pt idx="32056">
                  <c:v>-21.238</c:v>
                </c:pt>
                <c:pt idx="32057">
                  <c:v>-21.23599999999999</c:v>
                </c:pt>
                <c:pt idx="32058">
                  <c:v>-21.233999999999995</c:v>
                </c:pt>
                <c:pt idx="32059">
                  <c:v>-21.231999999999999</c:v>
                </c:pt>
                <c:pt idx="32060">
                  <c:v>-21.22999999999999</c:v>
                </c:pt>
                <c:pt idx="32061">
                  <c:v>-21.227999999999994</c:v>
                </c:pt>
                <c:pt idx="32062">
                  <c:v>-21.225999999999999</c:v>
                </c:pt>
                <c:pt idx="32063">
                  <c:v>-21.22399999999999</c:v>
                </c:pt>
                <c:pt idx="32064">
                  <c:v>-21.221999999999994</c:v>
                </c:pt>
                <c:pt idx="32065">
                  <c:v>-21.22</c:v>
                </c:pt>
                <c:pt idx="32066">
                  <c:v>-21.217999999999989</c:v>
                </c:pt>
                <c:pt idx="32067">
                  <c:v>-21.215999999999994</c:v>
                </c:pt>
                <c:pt idx="32068">
                  <c:v>-21.213999999999999</c:v>
                </c:pt>
                <c:pt idx="32069">
                  <c:v>-21.211999999999989</c:v>
                </c:pt>
                <c:pt idx="32070">
                  <c:v>-21.209999999999994</c:v>
                </c:pt>
                <c:pt idx="32071">
                  <c:v>-21.207999999999998</c:v>
                </c:pt>
                <c:pt idx="32072">
                  <c:v>-21.205999999999989</c:v>
                </c:pt>
                <c:pt idx="32073">
                  <c:v>-21.203999999999994</c:v>
                </c:pt>
                <c:pt idx="32074">
                  <c:v>-21.201999999999998</c:v>
                </c:pt>
                <c:pt idx="32075">
                  <c:v>-21.199999999999989</c:v>
                </c:pt>
                <c:pt idx="32076">
                  <c:v>-21.197999999999993</c:v>
                </c:pt>
                <c:pt idx="32077">
                  <c:v>-21.195999999999998</c:v>
                </c:pt>
                <c:pt idx="32078">
                  <c:v>-21.193999999999988</c:v>
                </c:pt>
                <c:pt idx="32079">
                  <c:v>-21.191999999999993</c:v>
                </c:pt>
                <c:pt idx="32080">
                  <c:v>-21.189999999999998</c:v>
                </c:pt>
                <c:pt idx="32081">
                  <c:v>-21.187999999999988</c:v>
                </c:pt>
                <c:pt idx="32082">
                  <c:v>-21.185999999999993</c:v>
                </c:pt>
                <c:pt idx="32083">
                  <c:v>-21.183999999999997</c:v>
                </c:pt>
                <c:pt idx="32084">
                  <c:v>-21.181999999999988</c:v>
                </c:pt>
                <c:pt idx="32085">
                  <c:v>-21.179999999999993</c:v>
                </c:pt>
                <c:pt idx="32086">
                  <c:v>-21.177999999999997</c:v>
                </c:pt>
                <c:pt idx="32087">
                  <c:v>-21.175999999999988</c:v>
                </c:pt>
                <c:pt idx="32088">
                  <c:v>-21.173999999999992</c:v>
                </c:pt>
                <c:pt idx="32089">
                  <c:v>-21.171999999999997</c:v>
                </c:pt>
                <c:pt idx="32090">
                  <c:v>-21.169999999999987</c:v>
                </c:pt>
                <c:pt idx="32091">
                  <c:v>-21.167999999999992</c:v>
                </c:pt>
                <c:pt idx="32092">
                  <c:v>-21.165999999999997</c:v>
                </c:pt>
                <c:pt idx="32093">
                  <c:v>-21.163999999999987</c:v>
                </c:pt>
                <c:pt idx="32094">
                  <c:v>-21.161999999999992</c:v>
                </c:pt>
                <c:pt idx="32095">
                  <c:v>-21.159999999999997</c:v>
                </c:pt>
                <c:pt idx="32096">
                  <c:v>-21.158000000000001</c:v>
                </c:pt>
                <c:pt idx="32097">
                  <c:v>-21.155999999999992</c:v>
                </c:pt>
                <c:pt idx="32098">
                  <c:v>-21.153999999999996</c:v>
                </c:pt>
                <c:pt idx="32099">
                  <c:v>-21.152000000000001</c:v>
                </c:pt>
                <c:pt idx="32100">
                  <c:v>-21.149999999999991</c:v>
                </c:pt>
                <c:pt idx="32101">
                  <c:v>-21.147999999999996</c:v>
                </c:pt>
                <c:pt idx="32102">
                  <c:v>-21.146000000000001</c:v>
                </c:pt>
                <c:pt idx="32103">
                  <c:v>-21.143999999999991</c:v>
                </c:pt>
                <c:pt idx="32104">
                  <c:v>-21.141999999999996</c:v>
                </c:pt>
                <c:pt idx="32105">
                  <c:v>-21.14</c:v>
                </c:pt>
                <c:pt idx="32106">
                  <c:v>-21.137999999999991</c:v>
                </c:pt>
                <c:pt idx="32107">
                  <c:v>-21.135999999999996</c:v>
                </c:pt>
                <c:pt idx="32108">
                  <c:v>-21.134</c:v>
                </c:pt>
                <c:pt idx="32109">
                  <c:v>-21.131999999999991</c:v>
                </c:pt>
                <c:pt idx="32110">
                  <c:v>-21.129999999999995</c:v>
                </c:pt>
                <c:pt idx="32111">
                  <c:v>-21.128</c:v>
                </c:pt>
                <c:pt idx="32112">
                  <c:v>-21.125999999999991</c:v>
                </c:pt>
                <c:pt idx="32113">
                  <c:v>-21.123999999999995</c:v>
                </c:pt>
                <c:pt idx="32114">
                  <c:v>-21.122</c:v>
                </c:pt>
                <c:pt idx="32115">
                  <c:v>-21.11999999999999</c:v>
                </c:pt>
                <c:pt idx="32116">
                  <c:v>-21.117999999999995</c:v>
                </c:pt>
                <c:pt idx="32117">
                  <c:v>-21.116</c:v>
                </c:pt>
                <c:pt idx="32118">
                  <c:v>-21.11399999999999</c:v>
                </c:pt>
                <c:pt idx="32119">
                  <c:v>-21.111999999999995</c:v>
                </c:pt>
                <c:pt idx="32120">
                  <c:v>-21.11</c:v>
                </c:pt>
                <c:pt idx="32121">
                  <c:v>-21.10799999999999</c:v>
                </c:pt>
                <c:pt idx="32122">
                  <c:v>-21.105999999999995</c:v>
                </c:pt>
                <c:pt idx="32123">
                  <c:v>-21.103999999999999</c:v>
                </c:pt>
                <c:pt idx="32124">
                  <c:v>-21.10199999999999</c:v>
                </c:pt>
                <c:pt idx="32125">
                  <c:v>-21.099999999999994</c:v>
                </c:pt>
                <c:pt idx="32126">
                  <c:v>-21.097999999999999</c:v>
                </c:pt>
                <c:pt idx="32127">
                  <c:v>-21.095999999999989</c:v>
                </c:pt>
                <c:pt idx="32128">
                  <c:v>-21.093999999999994</c:v>
                </c:pt>
                <c:pt idx="32129">
                  <c:v>-21.091999999999999</c:v>
                </c:pt>
                <c:pt idx="32130">
                  <c:v>-21.089999999999989</c:v>
                </c:pt>
                <c:pt idx="32131">
                  <c:v>-21.087999999999994</c:v>
                </c:pt>
                <c:pt idx="32132">
                  <c:v>-21.085999999999999</c:v>
                </c:pt>
                <c:pt idx="32133">
                  <c:v>-21.083999999999989</c:v>
                </c:pt>
                <c:pt idx="32134">
                  <c:v>-21.081999999999994</c:v>
                </c:pt>
                <c:pt idx="32135">
                  <c:v>-21.08</c:v>
                </c:pt>
                <c:pt idx="32136">
                  <c:v>-21.077999999999989</c:v>
                </c:pt>
                <c:pt idx="32137">
                  <c:v>-21.075999999999993</c:v>
                </c:pt>
                <c:pt idx="32138">
                  <c:v>-21.073999999999998</c:v>
                </c:pt>
                <c:pt idx="32139">
                  <c:v>-21.071999999999989</c:v>
                </c:pt>
                <c:pt idx="32140">
                  <c:v>-21.069999999999993</c:v>
                </c:pt>
                <c:pt idx="32141">
                  <c:v>-21.067999999999998</c:v>
                </c:pt>
                <c:pt idx="32142">
                  <c:v>-21.065999999999988</c:v>
                </c:pt>
                <c:pt idx="32143">
                  <c:v>-21.063999999999993</c:v>
                </c:pt>
                <c:pt idx="32144">
                  <c:v>-21.061999999999998</c:v>
                </c:pt>
                <c:pt idx="32145">
                  <c:v>-21.059999999999988</c:v>
                </c:pt>
                <c:pt idx="32146">
                  <c:v>-21.057999999999993</c:v>
                </c:pt>
                <c:pt idx="32147">
                  <c:v>-21.055999999999997</c:v>
                </c:pt>
                <c:pt idx="32148">
                  <c:v>-21.053999999999988</c:v>
                </c:pt>
                <c:pt idx="32149">
                  <c:v>-21.051999999999992</c:v>
                </c:pt>
                <c:pt idx="32150">
                  <c:v>-21.049999999999997</c:v>
                </c:pt>
                <c:pt idx="32151">
                  <c:v>-21.047999999999988</c:v>
                </c:pt>
                <c:pt idx="32152">
                  <c:v>-21.045999999999992</c:v>
                </c:pt>
                <c:pt idx="32153">
                  <c:v>-21.043999999999997</c:v>
                </c:pt>
                <c:pt idx="32154">
                  <c:v>-21.041999999999987</c:v>
                </c:pt>
                <c:pt idx="32155">
                  <c:v>-21.039999999999992</c:v>
                </c:pt>
                <c:pt idx="32156">
                  <c:v>-21.037999999999997</c:v>
                </c:pt>
                <c:pt idx="32157">
                  <c:v>-21.036000000000001</c:v>
                </c:pt>
                <c:pt idx="32158">
                  <c:v>-21.033999999999992</c:v>
                </c:pt>
                <c:pt idx="32159">
                  <c:v>-21.031999999999996</c:v>
                </c:pt>
                <c:pt idx="32160">
                  <c:v>-21.03</c:v>
                </c:pt>
                <c:pt idx="32161">
                  <c:v>-21.027999999999992</c:v>
                </c:pt>
                <c:pt idx="32162">
                  <c:v>-21.025999999999996</c:v>
                </c:pt>
                <c:pt idx="32163">
                  <c:v>-21.024000000000001</c:v>
                </c:pt>
                <c:pt idx="32164">
                  <c:v>-21.021999999999991</c:v>
                </c:pt>
                <c:pt idx="32165">
                  <c:v>-21.019999999999996</c:v>
                </c:pt>
                <c:pt idx="32166">
                  <c:v>-21.018000000000001</c:v>
                </c:pt>
                <c:pt idx="32167">
                  <c:v>-21.015999999999991</c:v>
                </c:pt>
                <c:pt idx="32168">
                  <c:v>-21.013999999999996</c:v>
                </c:pt>
                <c:pt idx="32169">
                  <c:v>-21.012</c:v>
                </c:pt>
                <c:pt idx="32170">
                  <c:v>-21.009999999999991</c:v>
                </c:pt>
                <c:pt idx="32171">
                  <c:v>-21.007999999999996</c:v>
                </c:pt>
                <c:pt idx="32172">
                  <c:v>-21.006</c:v>
                </c:pt>
                <c:pt idx="32173">
                  <c:v>-21.003999999999991</c:v>
                </c:pt>
                <c:pt idx="32174">
                  <c:v>-21.001999999999995</c:v>
                </c:pt>
                <c:pt idx="32175">
                  <c:v>-21</c:v>
                </c:pt>
                <c:pt idx="32176">
                  <c:v>-20.99799999999999</c:v>
                </c:pt>
                <c:pt idx="32177">
                  <c:v>-20.995999999999995</c:v>
                </c:pt>
                <c:pt idx="32178">
                  <c:v>-20.994</c:v>
                </c:pt>
                <c:pt idx="32179">
                  <c:v>-20.99199999999999</c:v>
                </c:pt>
                <c:pt idx="32180">
                  <c:v>-20.989999999999995</c:v>
                </c:pt>
                <c:pt idx="32181">
                  <c:v>-20.988</c:v>
                </c:pt>
                <c:pt idx="32182">
                  <c:v>-20.98599999999999</c:v>
                </c:pt>
                <c:pt idx="32183">
                  <c:v>-20.983999999999995</c:v>
                </c:pt>
                <c:pt idx="32184">
                  <c:v>-20.981999999999999</c:v>
                </c:pt>
                <c:pt idx="32185">
                  <c:v>-20.97999999999999</c:v>
                </c:pt>
                <c:pt idx="32186">
                  <c:v>-20.977999999999994</c:v>
                </c:pt>
                <c:pt idx="32187">
                  <c:v>-20.975999999999999</c:v>
                </c:pt>
                <c:pt idx="32188">
                  <c:v>-20.97399999999999</c:v>
                </c:pt>
                <c:pt idx="32189">
                  <c:v>-20.971999999999994</c:v>
                </c:pt>
                <c:pt idx="32190">
                  <c:v>-20.97</c:v>
                </c:pt>
                <c:pt idx="32191">
                  <c:v>-20.967999999999989</c:v>
                </c:pt>
                <c:pt idx="32192">
                  <c:v>-20.965999999999994</c:v>
                </c:pt>
                <c:pt idx="32193">
                  <c:v>-20.963999999999999</c:v>
                </c:pt>
                <c:pt idx="32194">
                  <c:v>-20.961999999999989</c:v>
                </c:pt>
                <c:pt idx="32195">
                  <c:v>-20.959999999999994</c:v>
                </c:pt>
                <c:pt idx="32196">
                  <c:v>-20.957999999999998</c:v>
                </c:pt>
                <c:pt idx="32197">
                  <c:v>-20.955999999999989</c:v>
                </c:pt>
                <c:pt idx="32198">
                  <c:v>-20.953999999999994</c:v>
                </c:pt>
                <c:pt idx="32199">
                  <c:v>-20.951999999999998</c:v>
                </c:pt>
                <c:pt idx="32200">
                  <c:v>-20.949999999999989</c:v>
                </c:pt>
                <c:pt idx="32201">
                  <c:v>-20.947999999999993</c:v>
                </c:pt>
                <c:pt idx="32202">
                  <c:v>-20.945999999999998</c:v>
                </c:pt>
                <c:pt idx="32203">
                  <c:v>-20.943999999999988</c:v>
                </c:pt>
                <c:pt idx="32204">
                  <c:v>-20.941999999999993</c:v>
                </c:pt>
                <c:pt idx="32205">
                  <c:v>-20.939999999999998</c:v>
                </c:pt>
                <c:pt idx="32206">
                  <c:v>-20.937999999999988</c:v>
                </c:pt>
                <c:pt idx="32207">
                  <c:v>-20.935999999999993</c:v>
                </c:pt>
                <c:pt idx="32208">
                  <c:v>-20.933999999999997</c:v>
                </c:pt>
                <c:pt idx="32209">
                  <c:v>-20.931999999999988</c:v>
                </c:pt>
                <c:pt idx="32210">
                  <c:v>-20.929999999999993</c:v>
                </c:pt>
                <c:pt idx="32211">
                  <c:v>-20.927999999999997</c:v>
                </c:pt>
                <c:pt idx="32212">
                  <c:v>-20.925999999999988</c:v>
                </c:pt>
                <c:pt idx="32213">
                  <c:v>-20.923999999999992</c:v>
                </c:pt>
                <c:pt idx="32214">
                  <c:v>-20.921999999999997</c:v>
                </c:pt>
                <c:pt idx="32215">
                  <c:v>-20.919999999999987</c:v>
                </c:pt>
                <c:pt idx="32216">
                  <c:v>-20.917999999999992</c:v>
                </c:pt>
                <c:pt idx="32217">
                  <c:v>-20.915999999999997</c:v>
                </c:pt>
                <c:pt idx="32218">
                  <c:v>-20.913999999999987</c:v>
                </c:pt>
                <c:pt idx="32219">
                  <c:v>-20.911999999999992</c:v>
                </c:pt>
                <c:pt idx="32220">
                  <c:v>-20.909999999999997</c:v>
                </c:pt>
                <c:pt idx="32221">
                  <c:v>-20.908000000000001</c:v>
                </c:pt>
                <c:pt idx="32222">
                  <c:v>-20.905999999999992</c:v>
                </c:pt>
                <c:pt idx="32223">
                  <c:v>-20.903999999999996</c:v>
                </c:pt>
                <c:pt idx="32224">
                  <c:v>-20.902000000000001</c:v>
                </c:pt>
                <c:pt idx="32225">
                  <c:v>-20.899999999999991</c:v>
                </c:pt>
                <c:pt idx="32226">
                  <c:v>-20.897999999999996</c:v>
                </c:pt>
                <c:pt idx="32227">
                  <c:v>-20.896000000000001</c:v>
                </c:pt>
                <c:pt idx="32228">
                  <c:v>-20.893999999999991</c:v>
                </c:pt>
                <c:pt idx="32229">
                  <c:v>-20.891999999999996</c:v>
                </c:pt>
                <c:pt idx="32230">
                  <c:v>-20.89</c:v>
                </c:pt>
                <c:pt idx="32231">
                  <c:v>-20.887999999999991</c:v>
                </c:pt>
                <c:pt idx="32232">
                  <c:v>-20.885999999999996</c:v>
                </c:pt>
                <c:pt idx="32233">
                  <c:v>-20.884</c:v>
                </c:pt>
                <c:pt idx="32234">
                  <c:v>-20.881999999999991</c:v>
                </c:pt>
                <c:pt idx="32235">
                  <c:v>-20.879999999999995</c:v>
                </c:pt>
                <c:pt idx="32236">
                  <c:v>-20.878</c:v>
                </c:pt>
                <c:pt idx="32237">
                  <c:v>-20.875999999999991</c:v>
                </c:pt>
                <c:pt idx="32238">
                  <c:v>-20.873999999999995</c:v>
                </c:pt>
                <c:pt idx="32239">
                  <c:v>-20.872</c:v>
                </c:pt>
                <c:pt idx="32240">
                  <c:v>-20.86999999999999</c:v>
                </c:pt>
                <c:pt idx="32241">
                  <c:v>-20.867999999999995</c:v>
                </c:pt>
                <c:pt idx="32242">
                  <c:v>-20.866</c:v>
                </c:pt>
                <c:pt idx="32243">
                  <c:v>-20.86399999999999</c:v>
                </c:pt>
                <c:pt idx="32244">
                  <c:v>-20.861999999999995</c:v>
                </c:pt>
                <c:pt idx="32245">
                  <c:v>-20.86</c:v>
                </c:pt>
                <c:pt idx="32246">
                  <c:v>-20.85799999999999</c:v>
                </c:pt>
                <c:pt idx="32247">
                  <c:v>-20.855999999999995</c:v>
                </c:pt>
                <c:pt idx="32248">
                  <c:v>-20.853999999999999</c:v>
                </c:pt>
                <c:pt idx="32249">
                  <c:v>-20.85199999999999</c:v>
                </c:pt>
                <c:pt idx="32250">
                  <c:v>-20.849999999999994</c:v>
                </c:pt>
                <c:pt idx="32251">
                  <c:v>-20.847999999999999</c:v>
                </c:pt>
                <c:pt idx="32252">
                  <c:v>-20.845999999999989</c:v>
                </c:pt>
                <c:pt idx="32253">
                  <c:v>-20.843999999999994</c:v>
                </c:pt>
                <c:pt idx="32254">
                  <c:v>-20.841999999999999</c:v>
                </c:pt>
                <c:pt idx="32255">
                  <c:v>-20.839999999999989</c:v>
                </c:pt>
                <c:pt idx="32256">
                  <c:v>-20.837999999999994</c:v>
                </c:pt>
                <c:pt idx="32257">
                  <c:v>-20.835999999999999</c:v>
                </c:pt>
                <c:pt idx="32258">
                  <c:v>-20.833999999999989</c:v>
                </c:pt>
                <c:pt idx="32259">
                  <c:v>-20.831999999999994</c:v>
                </c:pt>
                <c:pt idx="32260">
                  <c:v>-20.83</c:v>
                </c:pt>
                <c:pt idx="32261">
                  <c:v>-20.827999999999989</c:v>
                </c:pt>
                <c:pt idx="32262">
                  <c:v>-20.825999999999993</c:v>
                </c:pt>
                <c:pt idx="32263">
                  <c:v>-20.823999999999998</c:v>
                </c:pt>
                <c:pt idx="32264">
                  <c:v>-20.821999999999989</c:v>
                </c:pt>
                <c:pt idx="32265">
                  <c:v>-20.819999999999993</c:v>
                </c:pt>
                <c:pt idx="32266">
                  <c:v>-20.817999999999998</c:v>
                </c:pt>
                <c:pt idx="32267">
                  <c:v>-20.815999999999988</c:v>
                </c:pt>
                <c:pt idx="32268">
                  <c:v>-20.813999999999993</c:v>
                </c:pt>
                <c:pt idx="32269">
                  <c:v>-20.811999999999998</c:v>
                </c:pt>
                <c:pt idx="32270">
                  <c:v>-20.809999999999988</c:v>
                </c:pt>
                <c:pt idx="32271">
                  <c:v>-20.807999999999993</c:v>
                </c:pt>
                <c:pt idx="32272">
                  <c:v>-20.805999999999997</c:v>
                </c:pt>
                <c:pt idx="32273">
                  <c:v>-20.803999999999988</c:v>
                </c:pt>
                <c:pt idx="32274">
                  <c:v>-20.801999999999992</c:v>
                </c:pt>
                <c:pt idx="32275">
                  <c:v>-20.799999999999997</c:v>
                </c:pt>
                <c:pt idx="32276">
                  <c:v>-20.797999999999988</c:v>
                </c:pt>
                <c:pt idx="32277">
                  <c:v>-20.795999999999992</c:v>
                </c:pt>
                <c:pt idx="32278">
                  <c:v>-20.793999999999997</c:v>
                </c:pt>
                <c:pt idx="32279">
                  <c:v>-20.791999999999987</c:v>
                </c:pt>
                <c:pt idx="32280">
                  <c:v>-20.789999999999992</c:v>
                </c:pt>
                <c:pt idx="32281">
                  <c:v>-20.787999999999997</c:v>
                </c:pt>
                <c:pt idx="32282">
                  <c:v>-20.786000000000001</c:v>
                </c:pt>
                <c:pt idx="32283">
                  <c:v>-20.783999999999992</c:v>
                </c:pt>
                <c:pt idx="32284">
                  <c:v>-20.781999999999996</c:v>
                </c:pt>
                <c:pt idx="32285">
                  <c:v>-20.78</c:v>
                </c:pt>
                <c:pt idx="32286">
                  <c:v>-20.777999999999992</c:v>
                </c:pt>
                <c:pt idx="32287">
                  <c:v>-20.775999999999996</c:v>
                </c:pt>
                <c:pt idx="32288">
                  <c:v>-20.774000000000001</c:v>
                </c:pt>
                <c:pt idx="32289">
                  <c:v>-20.771999999999991</c:v>
                </c:pt>
                <c:pt idx="32290">
                  <c:v>-20.769999999999996</c:v>
                </c:pt>
                <c:pt idx="32291">
                  <c:v>-20.768000000000001</c:v>
                </c:pt>
                <c:pt idx="32292">
                  <c:v>-20.765999999999991</c:v>
                </c:pt>
                <c:pt idx="32293">
                  <c:v>-20.763999999999996</c:v>
                </c:pt>
                <c:pt idx="32294">
                  <c:v>-20.762</c:v>
                </c:pt>
                <c:pt idx="32295">
                  <c:v>-20.759999999999991</c:v>
                </c:pt>
                <c:pt idx="32296">
                  <c:v>-20.757999999999996</c:v>
                </c:pt>
                <c:pt idx="32297">
                  <c:v>-20.756</c:v>
                </c:pt>
                <c:pt idx="32298">
                  <c:v>-20.753999999999991</c:v>
                </c:pt>
                <c:pt idx="32299">
                  <c:v>-20.751999999999995</c:v>
                </c:pt>
                <c:pt idx="32300">
                  <c:v>-20.75</c:v>
                </c:pt>
                <c:pt idx="32301">
                  <c:v>-20.74799999999999</c:v>
                </c:pt>
                <c:pt idx="32302">
                  <c:v>-20.745999999999995</c:v>
                </c:pt>
                <c:pt idx="32303">
                  <c:v>-20.744</c:v>
                </c:pt>
                <c:pt idx="32304">
                  <c:v>-20.74199999999999</c:v>
                </c:pt>
                <c:pt idx="32305">
                  <c:v>-20.739999999999995</c:v>
                </c:pt>
                <c:pt idx="32306">
                  <c:v>-20.738</c:v>
                </c:pt>
                <c:pt idx="32307">
                  <c:v>-20.73599999999999</c:v>
                </c:pt>
                <c:pt idx="32308">
                  <c:v>-20.733999999999995</c:v>
                </c:pt>
                <c:pt idx="32309">
                  <c:v>-20.731999999999999</c:v>
                </c:pt>
                <c:pt idx="32310">
                  <c:v>-20.72999999999999</c:v>
                </c:pt>
                <c:pt idx="32311">
                  <c:v>-20.727999999999994</c:v>
                </c:pt>
                <c:pt idx="32312">
                  <c:v>-20.725999999999999</c:v>
                </c:pt>
                <c:pt idx="32313">
                  <c:v>-20.72399999999999</c:v>
                </c:pt>
                <c:pt idx="32314">
                  <c:v>-20.721999999999994</c:v>
                </c:pt>
                <c:pt idx="32315">
                  <c:v>-20.72</c:v>
                </c:pt>
                <c:pt idx="32316">
                  <c:v>-20.717999999999989</c:v>
                </c:pt>
                <c:pt idx="32317">
                  <c:v>-20.715999999999994</c:v>
                </c:pt>
                <c:pt idx="32318">
                  <c:v>-20.713999999999999</c:v>
                </c:pt>
                <c:pt idx="32319">
                  <c:v>-20.711999999999989</c:v>
                </c:pt>
                <c:pt idx="32320">
                  <c:v>-20.709999999999994</c:v>
                </c:pt>
                <c:pt idx="32321">
                  <c:v>-20.707999999999998</c:v>
                </c:pt>
                <c:pt idx="32322">
                  <c:v>-20.705999999999989</c:v>
                </c:pt>
                <c:pt idx="32323">
                  <c:v>-20.703999999999994</c:v>
                </c:pt>
                <c:pt idx="32324">
                  <c:v>-20.701999999999998</c:v>
                </c:pt>
                <c:pt idx="32325">
                  <c:v>-20.699999999999989</c:v>
                </c:pt>
                <c:pt idx="32326">
                  <c:v>-20.697999999999993</c:v>
                </c:pt>
                <c:pt idx="32327">
                  <c:v>-20.695999999999998</c:v>
                </c:pt>
                <c:pt idx="32328">
                  <c:v>-20.693999999999988</c:v>
                </c:pt>
                <c:pt idx="32329">
                  <c:v>-20.691999999999993</c:v>
                </c:pt>
                <c:pt idx="32330">
                  <c:v>-20.689999999999998</c:v>
                </c:pt>
                <c:pt idx="32331">
                  <c:v>-20.687999999999988</c:v>
                </c:pt>
                <c:pt idx="32332">
                  <c:v>-20.685999999999993</c:v>
                </c:pt>
                <c:pt idx="32333">
                  <c:v>-20.683999999999997</c:v>
                </c:pt>
                <c:pt idx="32334">
                  <c:v>-20.681999999999988</c:v>
                </c:pt>
                <c:pt idx="32335">
                  <c:v>-20.679999999999993</c:v>
                </c:pt>
                <c:pt idx="32336">
                  <c:v>-20.677999999999997</c:v>
                </c:pt>
                <c:pt idx="32337">
                  <c:v>-20.675999999999988</c:v>
                </c:pt>
                <c:pt idx="32338">
                  <c:v>-20.673999999999992</c:v>
                </c:pt>
                <c:pt idx="32339">
                  <c:v>-20.671999999999997</c:v>
                </c:pt>
                <c:pt idx="32340">
                  <c:v>-20.669999999999987</c:v>
                </c:pt>
                <c:pt idx="32341">
                  <c:v>-20.667999999999992</c:v>
                </c:pt>
                <c:pt idx="32342">
                  <c:v>-20.665999999999997</c:v>
                </c:pt>
                <c:pt idx="32343">
                  <c:v>-20.663999999999987</c:v>
                </c:pt>
                <c:pt idx="32344">
                  <c:v>-20.661999999999992</c:v>
                </c:pt>
                <c:pt idx="32345">
                  <c:v>-20.659999999999997</c:v>
                </c:pt>
                <c:pt idx="32346">
                  <c:v>-20.658000000000001</c:v>
                </c:pt>
                <c:pt idx="32347">
                  <c:v>-20.655999999999992</c:v>
                </c:pt>
                <c:pt idx="32348">
                  <c:v>-20.653999999999996</c:v>
                </c:pt>
                <c:pt idx="32349">
                  <c:v>-20.652000000000001</c:v>
                </c:pt>
                <c:pt idx="32350">
                  <c:v>-20.649999999999991</c:v>
                </c:pt>
                <c:pt idx="32351">
                  <c:v>-20.647999999999996</c:v>
                </c:pt>
                <c:pt idx="32352">
                  <c:v>-20.646000000000001</c:v>
                </c:pt>
                <c:pt idx="32353">
                  <c:v>-20.643999999999991</c:v>
                </c:pt>
                <c:pt idx="32354">
                  <c:v>-20.641999999999996</c:v>
                </c:pt>
                <c:pt idx="32355">
                  <c:v>-20.64</c:v>
                </c:pt>
                <c:pt idx="32356">
                  <c:v>-20.637999999999991</c:v>
                </c:pt>
                <c:pt idx="32357">
                  <c:v>-20.635999999999996</c:v>
                </c:pt>
                <c:pt idx="32358">
                  <c:v>-20.634</c:v>
                </c:pt>
                <c:pt idx="32359">
                  <c:v>-20.631999999999991</c:v>
                </c:pt>
                <c:pt idx="32360">
                  <c:v>-20.629999999999995</c:v>
                </c:pt>
                <c:pt idx="32361">
                  <c:v>-20.628</c:v>
                </c:pt>
                <c:pt idx="32362">
                  <c:v>-20.625999999999991</c:v>
                </c:pt>
                <c:pt idx="32363">
                  <c:v>-20.623999999999995</c:v>
                </c:pt>
                <c:pt idx="32364">
                  <c:v>-20.622</c:v>
                </c:pt>
                <c:pt idx="32365">
                  <c:v>-20.61999999999999</c:v>
                </c:pt>
                <c:pt idx="32366">
                  <c:v>-20.617999999999995</c:v>
                </c:pt>
                <c:pt idx="32367">
                  <c:v>-20.616</c:v>
                </c:pt>
                <c:pt idx="32368">
                  <c:v>-20.61399999999999</c:v>
                </c:pt>
                <c:pt idx="32369">
                  <c:v>-20.611999999999995</c:v>
                </c:pt>
                <c:pt idx="32370">
                  <c:v>-20.61</c:v>
                </c:pt>
                <c:pt idx="32371">
                  <c:v>-20.60799999999999</c:v>
                </c:pt>
                <c:pt idx="32372">
                  <c:v>-20.605999999999995</c:v>
                </c:pt>
                <c:pt idx="32373">
                  <c:v>-20.603999999999999</c:v>
                </c:pt>
                <c:pt idx="32374">
                  <c:v>-20.60199999999999</c:v>
                </c:pt>
                <c:pt idx="32375">
                  <c:v>-20.599999999999994</c:v>
                </c:pt>
                <c:pt idx="32376">
                  <c:v>-20.597999999999999</c:v>
                </c:pt>
                <c:pt idx="32377">
                  <c:v>-20.595999999999989</c:v>
                </c:pt>
                <c:pt idx="32378">
                  <c:v>-20.593999999999994</c:v>
                </c:pt>
                <c:pt idx="32379">
                  <c:v>-20.591999999999999</c:v>
                </c:pt>
                <c:pt idx="32380">
                  <c:v>-20.589999999999989</c:v>
                </c:pt>
                <c:pt idx="32381">
                  <c:v>-20.587999999999994</c:v>
                </c:pt>
                <c:pt idx="32382">
                  <c:v>-20.585999999999999</c:v>
                </c:pt>
                <c:pt idx="32383">
                  <c:v>-20.583999999999989</c:v>
                </c:pt>
                <c:pt idx="32384">
                  <c:v>-20.581999999999994</c:v>
                </c:pt>
                <c:pt idx="32385">
                  <c:v>-20.58</c:v>
                </c:pt>
                <c:pt idx="32386">
                  <c:v>-20.577999999999989</c:v>
                </c:pt>
                <c:pt idx="32387">
                  <c:v>-20.575999999999993</c:v>
                </c:pt>
                <c:pt idx="32388">
                  <c:v>-20.573999999999998</c:v>
                </c:pt>
                <c:pt idx="32389">
                  <c:v>-20.571999999999989</c:v>
                </c:pt>
                <c:pt idx="32390">
                  <c:v>-20.569999999999993</c:v>
                </c:pt>
                <c:pt idx="32391">
                  <c:v>-20.567999999999998</c:v>
                </c:pt>
                <c:pt idx="32392">
                  <c:v>-20.565999999999988</c:v>
                </c:pt>
                <c:pt idx="32393">
                  <c:v>-20.563999999999993</c:v>
                </c:pt>
                <c:pt idx="32394">
                  <c:v>-20.561999999999998</c:v>
                </c:pt>
                <c:pt idx="32395">
                  <c:v>-20.559999999999988</c:v>
                </c:pt>
                <c:pt idx="32396">
                  <c:v>-20.557999999999993</c:v>
                </c:pt>
                <c:pt idx="32397">
                  <c:v>-20.555999999999997</c:v>
                </c:pt>
                <c:pt idx="32398">
                  <c:v>-20.553999999999988</c:v>
                </c:pt>
                <c:pt idx="32399">
                  <c:v>-20.551999999999992</c:v>
                </c:pt>
                <c:pt idx="32400">
                  <c:v>-20.549999999999997</c:v>
                </c:pt>
                <c:pt idx="32401">
                  <c:v>-20.547999999999988</c:v>
                </c:pt>
                <c:pt idx="32402">
                  <c:v>-20.545999999999992</c:v>
                </c:pt>
                <c:pt idx="32403">
                  <c:v>-20.543999999999997</c:v>
                </c:pt>
                <c:pt idx="32404">
                  <c:v>-20.541999999999987</c:v>
                </c:pt>
                <c:pt idx="32405">
                  <c:v>-20.539999999999992</c:v>
                </c:pt>
                <c:pt idx="32406">
                  <c:v>-20.537999999999997</c:v>
                </c:pt>
                <c:pt idx="32407">
                  <c:v>-20.536000000000001</c:v>
                </c:pt>
                <c:pt idx="32408">
                  <c:v>-20.533999999999992</c:v>
                </c:pt>
                <c:pt idx="32409">
                  <c:v>-20.531999999999996</c:v>
                </c:pt>
                <c:pt idx="32410">
                  <c:v>-20.53</c:v>
                </c:pt>
                <c:pt idx="32411">
                  <c:v>-20.527999999999992</c:v>
                </c:pt>
                <c:pt idx="32412">
                  <c:v>-20.525999999999996</c:v>
                </c:pt>
                <c:pt idx="32413">
                  <c:v>-20.524000000000001</c:v>
                </c:pt>
                <c:pt idx="32414">
                  <c:v>-20.521999999999991</c:v>
                </c:pt>
                <c:pt idx="32415">
                  <c:v>-20.519999999999996</c:v>
                </c:pt>
                <c:pt idx="32416">
                  <c:v>-20.518000000000001</c:v>
                </c:pt>
                <c:pt idx="32417">
                  <c:v>-20.515999999999991</c:v>
                </c:pt>
                <c:pt idx="32418">
                  <c:v>-20.513999999999996</c:v>
                </c:pt>
                <c:pt idx="32419">
                  <c:v>-20.512</c:v>
                </c:pt>
                <c:pt idx="32420">
                  <c:v>-20.509999999999991</c:v>
                </c:pt>
                <c:pt idx="32421">
                  <c:v>-20.507999999999996</c:v>
                </c:pt>
                <c:pt idx="32422">
                  <c:v>-20.506</c:v>
                </c:pt>
                <c:pt idx="32423">
                  <c:v>-20.503999999999991</c:v>
                </c:pt>
                <c:pt idx="32424">
                  <c:v>-20.501999999999995</c:v>
                </c:pt>
                <c:pt idx="32425">
                  <c:v>-20.5</c:v>
                </c:pt>
                <c:pt idx="32426">
                  <c:v>-20.49799999999999</c:v>
                </c:pt>
                <c:pt idx="32427">
                  <c:v>-20.495999999999995</c:v>
                </c:pt>
                <c:pt idx="32428">
                  <c:v>-20.494</c:v>
                </c:pt>
                <c:pt idx="32429">
                  <c:v>-20.49199999999999</c:v>
                </c:pt>
                <c:pt idx="32430">
                  <c:v>-20.489999999999995</c:v>
                </c:pt>
                <c:pt idx="32431">
                  <c:v>-20.488</c:v>
                </c:pt>
                <c:pt idx="32432">
                  <c:v>-20.48599999999999</c:v>
                </c:pt>
                <c:pt idx="32433">
                  <c:v>-20.483999999999995</c:v>
                </c:pt>
                <c:pt idx="32434">
                  <c:v>-20.481999999999999</c:v>
                </c:pt>
                <c:pt idx="32435">
                  <c:v>-20.47999999999999</c:v>
                </c:pt>
                <c:pt idx="32436">
                  <c:v>-20.477999999999994</c:v>
                </c:pt>
                <c:pt idx="32437">
                  <c:v>-20.475999999999999</c:v>
                </c:pt>
                <c:pt idx="32438">
                  <c:v>-20.47399999999999</c:v>
                </c:pt>
                <c:pt idx="32439">
                  <c:v>-20.471999999999994</c:v>
                </c:pt>
                <c:pt idx="32440">
                  <c:v>-20.47</c:v>
                </c:pt>
                <c:pt idx="32441">
                  <c:v>-20.467999999999989</c:v>
                </c:pt>
                <c:pt idx="32442">
                  <c:v>-20.465999999999994</c:v>
                </c:pt>
                <c:pt idx="32443">
                  <c:v>-20.463999999999999</c:v>
                </c:pt>
                <c:pt idx="32444">
                  <c:v>-20.461999999999989</c:v>
                </c:pt>
                <c:pt idx="32445">
                  <c:v>-20.459999999999994</c:v>
                </c:pt>
                <c:pt idx="32446">
                  <c:v>-20.457999999999998</c:v>
                </c:pt>
                <c:pt idx="32447">
                  <c:v>-20.455999999999989</c:v>
                </c:pt>
                <c:pt idx="32448">
                  <c:v>-20.453999999999994</c:v>
                </c:pt>
                <c:pt idx="32449">
                  <c:v>-20.451999999999998</c:v>
                </c:pt>
                <c:pt idx="32450">
                  <c:v>-20.449999999999989</c:v>
                </c:pt>
                <c:pt idx="32451">
                  <c:v>-20.447999999999993</c:v>
                </c:pt>
                <c:pt idx="32452">
                  <c:v>-20.445999999999998</c:v>
                </c:pt>
                <c:pt idx="32453">
                  <c:v>-20.443999999999988</c:v>
                </c:pt>
                <c:pt idx="32454">
                  <c:v>-20.441999999999993</c:v>
                </c:pt>
                <c:pt idx="32455">
                  <c:v>-20.439999999999998</c:v>
                </c:pt>
                <c:pt idx="32456">
                  <c:v>-20.437999999999988</c:v>
                </c:pt>
                <c:pt idx="32457">
                  <c:v>-20.435999999999993</c:v>
                </c:pt>
                <c:pt idx="32458">
                  <c:v>-20.433999999999997</c:v>
                </c:pt>
                <c:pt idx="32459">
                  <c:v>-20.431999999999988</c:v>
                </c:pt>
                <c:pt idx="32460">
                  <c:v>-20.429999999999993</c:v>
                </c:pt>
                <c:pt idx="32461">
                  <c:v>-20.427999999999997</c:v>
                </c:pt>
                <c:pt idx="32462">
                  <c:v>-20.425999999999988</c:v>
                </c:pt>
                <c:pt idx="32463">
                  <c:v>-20.423999999999992</c:v>
                </c:pt>
                <c:pt idx="32464">
                  <c:v>-20.421999999999997</c:v>
                </c:pt>
                <c:pt idx="32465">
                  <c:v>-20.419999999999987</c:v>
                </c:pt>
                <c:pt idx="32466">
                  <c:v>-20.417999999999992</c:v>
                </c:pt>
                <c:pt idx="32467">
                  <c:v>-20.415999999999997</c:v>
                </c:pt>
                <c:pt idx="32468">
                  <c:v>-20.413999999999987</c:v>
                </c:pt>
                <c:pt idx="32469">
                  <c:v>-20.411999999999992</c:v>
                </c:pt>
                <c:pt idx="32470">
                  <c:v>-20.409999999999997</c:v>
                </c:pt>
                <c:pt idx="32471">
                  <c:v>-20.408000000000001</c:v>
                </c:pt>
                <c:pt idx="32472">
                  <c:v>-20.405999999999992</c:v>
                </c:pt>
                <c:pt idx="32473">
                  <c:v>-20.403999999999996</c:v>
                </c:pt>
                <c:pt idx="32474">
                  <c:v>-20.402000000000001</c:v>
                </c:pt>
                <c:pt idx="32475">
                  <c:v>-20.399999999999991</c:v>
                </c:pt>
                <c:pt idx="32476">
                  <c:v>-20.397999999999996</c:v>
                </c:pt>
                <c:pt idx="32477">
                  <c:v>-20.396000000000001</c:v>
                </c:pt>
                <c:pt idx="32478">
                  <c:v>-20.393999999999991</c:v>
                </c:pt>
                <c:pt idx="32479">
                  <c:v>-20.391999999999996</c:v>
                </c:pt>
                <c:pt idx="32480">
                  <c:v>-20.39</c:v>
                </c:pt>
                <c:pt idx="32481">
                  <c:v>-20.387999999999991</c:v>
                </c:pt>
                <c:pt idx="32482">
                  <c:v>-20.385999999999996</c:v>
                </c:pt>
                <c:pt idx="32483">
                  <c:v>-20.384</c:v>
                </c:pt>
                <c:pt idx="32484">
                  <c:v>-20.381999999999991</c:v>
                </c:pt>
                <c:pt idx="32485">
                  <c:v>-20.379999999999995</c:v>
                </c:pt>
                <c:pt idx="32486">
                  <c:v>-20.378</c:v>
                </c:pt>
                <c:pt idx="32487">
                  <c:v>-20.375999999999991</c:v>
                </c:pt>
                <c:pt idx="32488">
                  <c:v>-20.373999999999995</c:v>
                </c:pt>
                <c:pt idx="32489">
                  <c:v>-20.372</c:v>
                </c:pt>
                <c:pt idx="32490">
                  <c:v>-20.36999999999999</c:v>
                </c:pt>
                <c:pt idx="32491">
                  <c:v>-20.367999999999995</c:v>
                </c:pt>
                <c:pt idx="32492">
                  <c:v>-20.366</c:v>
                </c:pt>
                <c:pt idx="32493">
                  <c:v>-20.36399999999999</c:v>
                </c:pt>
                <c:pt idx="32494">
                  <c:v>-20.361999999999995</c:v>
                </c:pt>
                <c:pt idx="32495">
                  <c:v>-20.36</c:v>
                </c:pt>
                <c:pt idx="32496">
                  <c:v>-20.35799999999999</c:v>
                </c:pt>
                <c:pt idx="32497">
                  <c:v>-20.355999999999995</c:v>
                </c:pt>
                <c:pt idx="32498">
                  <c:v>-20.353999999999999</c:v>
                </c:pt>
                <c:pt idx="32499">
                  <c:v>-20.35199999999999</c:v>
                </c:pt>
                <c:pt idx="32500">
                  <c:v>-20.349999999999994</c:v>
                </c:pt>
                <c:pt idx="32501">
                  <c:v>-20.347999999999999</c:v>
                </c:pt>
                <c:pt idx="32502">
                  <c:v>-20.345999999999989</c:v>
                </c:pt>
                <c:pt idx="32503">
                  <c:v>-20.343999999999994</c:v>
                </c:pt>
                <c:pt idx="32504">
                  <c:v>-20.341999999999999</c:v>
                </c:pt>
                <c:pt idx="32505">
                  <c:v>-20.339999999999989</c:v>
                </c:pt>
                <c:pt idx="32506">
                  <c:v>-20.337999999999994</c:v>
                </c:pt>
                <c:pt idx="32507">
                  <c:v>-20.335999999999999</c:v>
                </c:pt>
                <c:pt idx="32508">
                  <c:v>-20.333999999999989</c:v>
                </c:pt>
                <c:pt idx="32509">
                  <c:v>-20.331999999999994</c:v>
                </c:pt>
                <c:pt idx="32510">
                  <c:v>-20.329999999999998</c:v>
                </c:pt>
                <c:pt idx="32511">
                  <c:v>-20.327999999999989</c:v>
                </c:pt>
                <c:pt idx="32512">
                  <c:v>-20.325999999999993</c:v>
                </c:pt>
                <c:pt idx="32513">
                  <c:v>-20.323999999999998</c:v>
                </c:pt>
                <c:pt idx="32514">
                  <c:v>-20.321999999999989</c:v>
                </c:pt>
                <c:pt idx="32515">
                  <c:v>-20.319999999999993</c:v>
                </c:pt>
                <c:pt idx="32516">
                  <c:v>-20.317999999999998</c:v>
                </c:pt>
                <c:pt idx="32517">
                  <c:v>-20.315999999999988</c:v>
                </c:pt>
                <c:pt idx="32518">
                  <c:v>-20.313999999999993</c:v>
                </c:pt>
                <c:pt idx="32519">
                  <c:v>-20.311999999999998</c:v>
                </c:pt>
                <c:pt idx="32520">
                  <c:v>-20.309999999999988</c:v>
                </c:pt>
                <c:pt idx="32521">
                  <c:v>-20.307999999999993</c:v>
                </c:pt>
                <c:pt idx="32522">
                  <c:v>-20.305999999999997</c:v>
                </c:pt>
                <c:pt idx="32523">
                  <c:v>-20.303999999999988</c:v>
                </c:pt>
                <c:pt idx="32524">
                  <c:v>-20.301999999999992</c:v>
                </c:pt>
                <c:pt idx="32525">
                  <c:v>-20.299999999999997</c:v>
                </c:pt>
                <c:pt idx="32526">
                  <c:v>-20.297999999999988</c:v>
                </c:pt>
                <c:pt idx="32527">
                  <c:v>-20.295999999999992</c:v>
                </c:pt>
                <c:pt idx="32528">
                  <c:v>-20.293999999999997</c:v>
                </c:pt>
                <c:pt idx="32529">
                  <c:v>-20.291999999999987</c:v>
                </c:pt>
                <c:pt idx="32530">
                  <c:v>-20.289999999999992</c:v>
                </c:pt>
                <c:pt idx="32531">
                  <c:v>-20.287999999999997</c:v>
                </c:pt>
                <c:pt idx="32532">
                  <c:v>-20.286000000000001</c:v>
                </c:pt>
                <c:pt idx="32533">
                  <c:v>-20.283999999999992</c:v>
                </c:pt>
                <c:pt idx="32534">
                  <c:v>-20.281999999999996</c:v>
                </c:pt>
                <c:pt idx="32535">
                  <c:v>-20.28</c:v>
                </c:pt>
                <c:pt idx="32536">
                  <c:v>-20.277999999999992</c:v>
                </c:pt>
                <c:pt idx="32537">
                  <c:v>-20.275999999999996</c:v>
                </c:pt>
                <c:pt idx="32538">
                  <c:v>-20.274000000000001</c:v>
                </c:pt>
                <c:pt idx="32539">
                  <c:v>-20.271999999999991</c:v>
                </c:pt>
                <c:pt idx="32540">
                  <c:v>-20.269999999999996</c:v>
                </c:pt>
                <c:pt idx="32541">
                  <c:v>-20.268000000000001</c:v>
                </c:pt>
                <c:pt idx="32542">
                  <c:v>-20.265999999999991</c:v>
                </c:pt>
                <c:pt idx="32543">
                  <c:v>-20.263999999999996</c:v>
                </c:pt>
                <c:pt idx="32544">
                  <c:v>-20.262</c:v>
                </c:pt>
                <c:pt idx="32545">
                  <c:v>-20.259999999999991</c:v>
                </c:pt>
                <c:pt idx="32546">
                  <c:v>-20.257999999999996</c:v>
                </c:pt>
                <c:pt idx="32547">
                  <c:v>-20.256</c:v>
                </c:pt>
                <c:pt idx="32548">
                  <c:v>-20.253999999999991</c:v>
                </c:pt>
                <c:pt idx="32549">
                  <c:v>-20.251999999999995</c:v>
                </c:pt>
                <c:pt idx="32550">
                  <c:v>-20.25</c:v>
                </c:pt>
                <c:pt idx="32551">
                  <c:v>-20.24799999999999</c:v>
                </c:pt>
                <c:pt idx="32552">
                  <c:v>-20.245999999999995</c:v>
                </c:pt>
                <c:pt idx="32553">
                  <c:v>-20.244</c:v>
                </c:pt>
                <c:pt idx="32554">
                  <c:v>-20.24199999999999</c:v>
                </c:pt>
                <c:pt idx="32555">
                  <c:v>-20.239999999999995</c:v>
                </c:pt>
                <c:pt idx="32556">
                  <c:v>-20.238</c:v>
                </c:pt>
                <c:pt idx="32557">
                  <c:v>-20.23599999999999</c:v>
                </c:pt>
                <c:pt idx="32558">
                  <c:v>-20.233999999999995</c:v>
                </c:pt>
                <c:pt idx="32559">
                  <c:v>-20.231999999999999</c:v>
                </c:pt>
                <c:pt idx="32560">
                  <c:v>-20.22999999999999</c:v>
                </c:pt>
                <c:pt idx="32561">
                  <c:v>-20.227999999999994</c:v>
                </c:pt>
                <c:pt idx="32562">
                  <c:v>-20.225999999999999</c:v>
                </c:pt>
                <c:pt idx="32563">
                  <c:v>-20.22399999999999</c:v>
                </c:pt>
                <c:pt idx="32564">
                  <c:v>-20.221999999999994</c:v>
                </c:pt>
                <c:pt idx="32565">
                  <c:v>-20.22</c:v>
                </c:pt>
                <c:pt idx="32566">
                  <c:v>-20.217999999999989</c:v>
                </c:pt>
                <c:pt idx="32567">
                  <c:v>-20.215999999999994</c:v>
                </c:pt>
                <c:pt idx="32568">
                  <c:v>-20.213999999999999</c:v>
                </c:pt>
                <c:pt idx="32569">
                  <c:v>-20.211999999999989</c:v>
                </c:pt>
                <c:pt idx="32570">
                  <c:v>-20.209999999999994</c:v>
                </c:pt>
                <c:pt idx="32571">
                  <c:v>-20.207999999999998</c:v>
                </c:pt>
                <c:pt idx="32572">
                  <c:v>-20.205999999999989</c:v>
                </c:pt>
                <c:pt idx="32573">
                  <c:v>-20.203999999999994</c:v>
                </c:pt>
                <c:pt idx="32574">
                  <c:v>-20.201999999999998</c:v>
                </c:pt>
                <c:pt idx="32575">
                  <c:v>-20.199999999999989</c:v>
                </c:pt>
                <c:pt idx="32576">
                  <c:v>-20.197999999999993</c:v>
                </c:pt>
                <c:pt idx="32577">
                  <c:v>-20.195999999999998</c:v>
                </c:pt>
                <c:pt idx="32578">
                  <c:v>-20.193999999999988</c:v>
                </c:pt>
                <c:pt idx="32579">
                  <c:v>-20.191999999999993</c:v>
                </c:pt>
                <c:pt idx="32580">
                  <c:v>-20.189999999999998</c:v>
                </c:pt>
                <c:pt idx="32581">
                  <c:v>-20.187999999999988</c:v>
                </c:pt>
                <c:pt idx="32582">
                  <c:v>-20.185999999999993</c:v>
                </c:pt>
                <c:pt idx="32583">
                  <c:v>-20.183999999999997</c:v>
                </c:pt>
                <c:pt idx="32584">
                  <c:v>-20.181999999999988</c:v>
                </c:pt>
                <c:pt idx="32585">
                  <c:v>-20.179999999999993</c:v>
                </c:pt>
                <c:pt idx="32586">
                  <c:v>-20.177999999999997</c:v>
                </c:pt>
                <c:pt idx="32587">
                  <c:v>-20.175999999999988</c:v>
                </c:pt>
                <c:pt idx="32588">
                  <c:v>-20.173999999999992</c:v>
                </c:pt>
                <c:pt idx="32589">
                  <c:v>-20.171999999999997</c:v>
                </c:pt>
                <c:pt idx="32590">
                  <c:v>-20.169999999999987</c:v>
                </c:pt>
                <c:pt idx="32591">
                  <c:v>-20.167999999999992</c:v>
                </c:pt>
                <c:pt idx="32592">
                  <c:v>-20.165999999999997</c:v>
                </c:pt>
                <c:pt idx="32593">
                  <c:v>-20.163999999999987</c:v>
                </c:pt>
                <c:pt idx="32594">
                  <c:v>-20.161999999999992</c:v>
                </c:pt>
                <c:pt idx="32595">
                  <c:v>-20.159999999999997</c:v>
                </c:pt>
                <c:pt idx="32596">
                  <c:v>-20.158000000000001</c:v>
                </c:pt>
                <c:pt idx="32597">
                  <c:v>-20.155999999999992</c:v>
                </c:pt>
                <c:pt idx="32598">
                  <c:v>-20.153999999999996</c:v>
                </c:pt>
                <c:pt idx="32599">
                  <c:v>-20.152000000000001</c:v>
                </c:pt>
                <c:pt idx="32600">
                  <c:v>-20.149999999999991</c:v>
                </c:pt>
                <c:pt idx="32601">
                  <c:v>-20.147999999999996</c:v>
                </c:pt>
                <c:pt idx="32602">
                  <c:v>-20.146000000000001</c:v>
                </c:pt>
                <c:pt idx="32603">
                  <c:v>-20.143999999999991</c:v>
                </c:pt>
                <c:pt idx="32604">
                  <c:v>-20.141999999999996</c:v>
                </c:pt>
                <c:pt idx="32605">
                  <c:v>-20.14</c:v>
                </c:pt>
                <c:pt idx="32606">
                  <c:v>-20.137999999999991</c:v>
                </c:pt>
                <c:pt idx="32607">
                  <c:v>-20.135999999999996</c:v>
                </c:pt>
                <c:pt idx="32608">
                  <c:v>-20.134</c:v>
                </c:pt>
                <c:pt idx="32609">
                  <c:v>-20.131999999999991</c:v>
                </c:pt>
                <c:pt idx="32610">
                  <c:v>-20.129999999999995</c:v>
                </c:pt>
                <c:pt idx="32611">
                  <c:v>-20.128</c:v>
                </c:pt>
                <c:pt idx="32612">
                  <c:v>-20.125999999999991</c:v>
                </c:pt>
                <c:pt idx="32613">
                  <c:v>-20.123999999999995</c:v>
                </c:pt>
                <c:pt idx="32614">
                  <c:v>-20.122</c:v>
                </c:pt>
                <c:pt idx="32615">
                  <c:v>-20.11999999999999</c:v>
                </c:pt>
                <c:pt idx="32616">
                  <c:v>-20.117999999999995</c:v>
                </c:pt>
                <c:pt idx="32617">
                  <c:v>-20.116</c:v>
                </c:pt>
                <c:pt idx="32618">
                  <c:v>-20.11399999999999</c:v>
                </c:pt>
                <c:pt idx="32619">
                  <c:v>-20.111999999999995</c:v>
                </c:pt>
                <c:pt idx="32620">
                  <c:v>-20.11</c:v>
                </c:pt>
                <c:pt idx="32621">
                  <c:v>-20.10799999999999</c:v>
                </c:pt>
                <c:pt idx="32622">
                  <c:v>-20.105999999999995</c:v>
                </c:pt>
                <c:pt idx="32623">
                  <c:v>-20.103999999999999</c:v>
                </c:pt>
                <c:pt idx="32624">
                  <c:v>-20.10199999999999</c:v>
                </c:pt>
                <c:pt idx="32625">
                  <c:v>-20.099999999999994</c:v>
                </c:pt>
                <c:pt idx="32626">
                  <c:v>-20.097999999999999</c:v>
                </c:pt>
                <c:pt idx="32627">
                  <c:v>-20.095999999999989</c:v>
                </c:pt>
                <c:pt idx="32628">
                  <c:v>-20.093999999999994</c:v>
                </c:pt>
                <c:pt idx="32629">
                  <c:v>-20.091999999999999</c:v>
                </c:pt>
                <c:pt idx="32630">
                  <c:v>-20.089999999999989</c:v>
                </c:pt>
                <c:pt idx="32631">
                  <c:v>-20.087999999999994</c:v>
                </c:pt>
                <c:pt idx="32632">
                  <c:v>-20.085999999999999</c:v>
                </c:pt>
                <c:pt idx="32633">
                  <c:v>-20.083999999999989</c:v>
                </c:pt>
                <c:pt idx="32634">
                  <c:v>-20.081999999999994</c:v>
                </c:pt>
                <c:pt idx="32635">
                  <c:v>-20.079999999999998</c:v>
                </c:pt>
                <c:pt idx="32636">
                  <c:v>-20.077999999999989</c:v>
                </c:pt>
                <c:pt idx="32637">
                  <c:v>-20.075999999999993</c:v>
                </c:pt>
                <c:pt idx="32638">
                  <c:v>-20.073999999999998</c:v>
                </c:pt>
                <c:pt idx="32639">
                  <c:v>-20.071999999999989</c:v>
                </c:pt>
                <c:pt idx="32640">
                  <c:v>-20.069999999999993</c:v>
                </c:pt>
                <c:pt idx="32641">
                  <c:v>-20.067999999999998</c:v>
                </c:pt>
                <c:pt idx="32642">
                  <c:v>-20.065999999999988</c:v>
                </c:pt>
                <c:pt idx="32643">
                  <c:v>-20.063999999999993</c:v>
                </c:pt>
                <c:pt idx="32644">
                  <c:v>-20.061999999999998</c:v>
                </c:pt>
                <c:pt idx="32645">
                  <c:v>-20.059999999999988</c:v>
                </c:pt>
                <c:pt idx="32646">
                  <c:v>-20.057999999999993</c:v>
                </c:pt>
                <c:pt idx="32647">
                  <c:v>-20.055999999999997</c:v>
                </c:pt>
                <c:pt idx="32648">
                  <c:v>-20.053999999999988</c:v>
                </c:pt>
                <c:pt idx="32649">
                  <c:v>-20.051999999999992</c:v>
                </c:pt>
                <c:pt idx="32650">
                  <c:v>-20.049999999999997</c:v>
                </c:pt>
                <c:pt idx="32651">
                  <c:v>-20.047999999999988</c:v>
                </c:pt>
                <c:pt idx="32652">
                  <c:v>-20.045999999999992</c:v>
                </c:pt>
                <c:pt idx="32653">
                  <c:v>-20.043999999999997</c:v>
                </c:pt>
                <c:pt idx="32654">
                  <c:v>-20.041999999999987</c:v>
                </c:pt>
                <c:pt idx="32655">
                  <c:v>-20.039999999999992</c:v>
                </c:pt>
                <c:pt idx="32656">
                  <c:v>-20.037999999999997</c:v>
                </c:pt>
                <c:pt idx="32657">
                  <c:v>-20.036000000000001</c:v>
                </c:pt>
                <c:pt idx="32658">
                  <c:v>-20.033999999999992</c:v>
                </c:pt>
                <c:pt idx="32659">
                  <c:v>-20.031999999999996</c:v>
                </c:pt>
                <c:pt idx="32660">
                  <c:v>-20.03</c:v>
                </c:pt>
                <c:pt idx="32661">
                  <c:v>-20.027999999999992</c:v>
                </c:pt>
                <c:pt idx="32662">
                  <c:v>-20.025999999999996</c:v>
                </c:pt>
                <c:pt idx="32663">
                  <c:v>-20.024000000000001</c:v>
                </c:pt>
                <c:pt idx="32664">
                  <c:v>-20.021999999999991</c:v>
                </c:pt>
                <c:pt idx="32665">
                  <c:v>-20.019999999999996</c:v>
                </c:pt>
                <c:pt idx="32666">
                  <c:v>-20.018000000000001</c:v>
                </c:pt>
                <c:pt idx="32667">
                  <c:v>-20.015999999999991</c:v>
                </c:pt>
                <c:pt idx="32668">
                  <c:v>-20.013999999999996</c:v>
                </c:pt>
                <c:pt idx="32669">
                  <c:v>-20.012</c:v>
                </c:pt>
                <c:pt idx="32670">
                  <c:v>-20.009999999999991</c:v>
                </c:pt>
                <c:pt idx="32671">
                  <c:v>-20.007999999999996</c:v>
                </c:pt>
                <c:pt idx="32672">
                  <c:v>-20.006</c:v>
                </c:pt>
                <c:pt idx="32673">
                  <c:v>-20.003999999999991</c:v>
                </c:pt>
                <c:pt idx="32674">
                  <c:v>-20.001999999999995</c:v>
                </c:pt>
                <c:pt idx="32675">
                  <c:v>-20</c:v>
                </c:pt>
                <c:pt idx="32676">
                  <c:v>-19.99799999999999</c:v>
                </c:pt>
                <c:pt idx="32677">
                  <c:v>-19.995999999999995</c:v>
                </c:pt>
                <c:pt idx="32678">
                  <c:v>-19.994</c:v>
                </c:pt>
                <c:pt idx="32679">
                  <c:v>-19.99199999999999</c:v>
                </c:pt>
                <c:pt idx="32680">
                  <c:v>-19.989999999999995</c:v>
                </c:pt>
                <c:pt idx="32681">
                  <c:v>-19.988</c:v>
                </c:pt>
                <c:pt idx="32682">
                  <c:v>-19.98599999999999</c:v>
                </c:pt>
                <c:pt idx="32683">
                  <c:v>-19.983999999999995</c:v>
                </c:pt>
                <c:pt idx="32684">
                  <c:v>-19.981999999999999</c:v>
                </c:pt>
                <c:pt idx="32685">
                  <c:v>-19.97999999999999</c:v>
                </c:pt>
                <c:pt idx="32686">
                  <c:v>-19.977999999999994</c:v>
                </c:pt>
                <c:pt idx="32687">
                  <c:v>-19.975999999999999</c:v>
                </c:pt>
                <c:pt idx="32688">
                  <c:v>-19.97399999999999</c:v>
                </c:pt>
                <c:pt idx="32689">
                  <c:v>-19.971999999999994</c:v>
                </c:pt>
                <c:pt idx="32690">
                  <c:v>-19.97</c:v>
                </c:pt>
                <c:pt idx="32691">
                  <c:v>-19.967999999999989</c:v>
                </c:pt>
                <c:pt idx="32692">
                  <c:v>-19.965999999999994</c:v>
                </c:pt>
                <c:pt idx="32693">
                  <c:v>-19.963999999999999</c:v>
                </c:pt>
                <c:pt idx="32694">
                  <c:v>-19.961999999999989</c:v>
                </c:pt>
                <c:pt idx="32695">
                  <c:v>-19.959999999999994</c:v>
                </c:pt>
                <c:pt idx="32696">
                  <c:v>-19.957999999999998</c:v>
                </c:pt>
                <c:pt idx="32697">
                  <c:v>-19.955999999999989</c:v>
                </c:pt>
                <c:pt idx="32698">
                  <c:v>-19.953999999999994</c:v>
                </c:pt>
                <c:pt idx="32699">
                  <c:v>-19.951999999999998</c:v>
                </c:pt>
                <c:pt idx="32700">
                  <c:v>-19.949999999999989</c:v>
                </c:pt>
                <c:pt idx="32701">
                  <c:v>-19.947999999999993</c:v>
                </c:pt>
                <c:pt idx="32702">
                  <c:v>-19.945999999999998</c:v>
                </c:pt>
                <c:pt idx="32703">
                  <c:v>-19.943999999999988</c:v>
                </c:pt>
                <c:pt idx="32704">
                  <c:v>-19.941999999999993</c:v>
                </c:pt>
                <c:pt idx="32705">
                  <c:v>-19.939999999999998</c:v>
                </c:pt>
                <c:pt idx="32706">
                  <c:v>-19.937999999999988</c:v>
                </c:pt>
                <c:pt idx="32707">
                  <c:v>-19.935999999999993</c:v>
                </c:pt>
                <c:pt idx="32708">
                  <c:v>-19.933999999999997</c:v>
                </c:pt>
                <c:pt idx="32709">
                  <c:v>-19.931999999999988</c:v>
                </c:pt>
                <c:pt idx="32710">
                  <c:v>-19.929999999999993</c:v>
                </c:pt>
                <c:pt idx="32711">
                  <c:v>-19.927999999999997</c:v>
                </c:pt>
                <c:pt idx="32712">
                  <c:v>-19.925999999999988</c:v>
                </c:pt>
                <c:pt idx="32713">
                  <c:v>-19.923999999999992</c:v>
                </c:pt>
                <c:pt idx="32714">
                  <c:v>-19.921999999999997</c:v>
                </c:pt>
                <c:pt idx="32715">
                  <c:v>-19.919999999999987</c:v>
                </c:pt>
                <c:pt idx="32716">
                  <c:v>-19.917999999999992</c:v>
                </c:pt>
                <c:pt idx="32717">
                  <c:v>-19.915999999999997</c:v>
                </c:pt>
                <c:pt idx="32718">
                  <c:v>-19.913999999999987</c:v>
                </c:pt>
                <c:pt idx="32719">
                  <c:v>-19.911999999999992</c:v>
                </c:pt>
                <c:pt idx="32720">
                  <c:v>-19.909999999999997</c:v>
                </c:pt>
                <c:pt idx="32721">
                  <c:v>-19.908000000000001</c:v>
                </c:pt>
                <c:pt idx="32722">
                  <c:v>-19.905999999999992</c:v>
                </c:pt>
                <c:pt idx="32723">
                  <c:v>-19.903999999999996</c:v>
                </c:pt>
                <c:pt idx="32724">
                  <c:v>-19.902000000000001</c:v>
                </c:pt>
                <c:pt idx="32725">
                  <c:v>-19.899999999999991</c:v>
                </c:pt>
                <c:pt idx="32726">
                  <c:v>-19.897999999999996</c:v>
                </c:pt>
                <c:pt idx="32727">
                  <c:v>-19.896000000000001</c:v>
                </c:pt>
                <c:pt idx="32728">
                  <c:v>-19.893999999999991</c:v>
                </c:pt>
                <c:pt idx="32729">
                  <c:v>-19.891999999999996</c:v>
                </c:pt>
                <c:pt idx="32730">
                  <c:v>-19.89</c:v>
                </c:pt>
                <c:pt idx="32731">
                  <c:v>-19.887999999999991</c:v>
                </c:pt>
                <c:pt idx="32732">
                  <c:v>-19.885999999999996</c:v>
                </c:pt>
                <c:pt idx="32733">
                  <c:v>-19.884</c:v>
                </c:pt>
                <c:pt idx="32734">
                  <c:v>-19.881999999999991</c:v>
                </c:pt>
                <c:pt idx="32735">
                  <c:v>-19.879999999999995</c:v>
                </c:pt>
                <c:pt idx="32736">
                  <c:v>-19.878</c:v>
                </c:pt>
                <c:pt idx="32737">
                  <c:v>-19.875999999999991</c:v>
                </c:pt>
                <c:pt idx="32738">
                  <c:v>-19.873999999999995</c:v>
                </c:pt>
                <c:pt idx="32739">
                  <c:v>-19.872</c:v>
                </c:pt>
                <c:pt idx="32740">
                  <c:v>-19.86999999999999</c:v>
                </c:pt>
                <c:pt idx="32741">
                  <c:v>-19.867999999999995</c:v>
                </c:pt>
                <c:pt idx="32742">
                  <c:v>-19.866</c:v>
                </c:pt>
                <c:pt idx="32743">
                  <c:v>-19.86399999999999</c:v>
                </c:pt>
                <c:pt idx="32744">
                  <c:v>-19.861999999999995</c:v>
                </c:pt>
                <c:pt idx="32745">
                  <c:v>-19.86</c:v>
                </c:pt>
                <c:pt idx="32746">
                  <c:v>-19.85799999999999</c:v>
                </c:pt>
                <c:pt idx="32747">
                  <c:v>-19.855999999999995</c:v>
                </c:pt>
                <c:pt idx="32748">
                  <c:v>-19.853999999999999</c:v>
                </c:pt>
                <c:pt idx="32749">
                  <c:v>-19.85199999999999</c:v>
                </c:pt>
                <c:pt idx="32750">
                  <c:v>-19.849999999999994</c:v>
                </c:pt>
                <c:pt idx="32751">
                  <c:v>-19.847999999999999</c:v>
                </c:pt>
                <c:pt idx="32752">
                  <c:v>-19.845999999999989</c:v>
                </c:pt>
                <c:pt idx="32753">
                  <c:v>-19.843999999999994</c:v>
                </c:pt>
                <c:pt idx="32754">
                  <c:v>-19.841999999999999</c:v>
                </c:pt>
                <c:pt idx="32755">
                  <c:v>-19.839999999999989</c:v>
                </c:pt>
                <c:pt idx="32756">
                  <c:v>-19.837999999999994</c:v>
                </c:pt>
                <c:pt idx="32757">
                  <c:v>-19.835999999999999</c:v>
                </c:pt>
                <c:pt idx="32758">
                  <c:v>-19.833999999999989</c:v>
                </c:pt>
                <c:pt idx="32759">
                  <c:v>-19.831999999999994</c:v>
                </c:pt>
                <c:pt idx="32760">
                  <c:v>-19.829999999999998</c:v>
                </c:pt>
                <c:pt idx="32761">
                  <c:v>-19.827999999999989</c:v>
                </c:pt>
                <c:pt idx="32762">
                  <c:v>-19.825999999999993</c:v>
                </c:pt>
                <c:pt idx="32763">
                  <c:v>-19.823999999999998</c:v>
                </c:pt>
                <c:pt idx="32764">
                  <c:v>-19.821999999999989</c:v>
                </c:pt>
                <c:pt idx="32765">
                  <c:v>-19.819999999999993</c:v>
                </c:pt>
                <c:pt idx="32766">
                  <c:v>-19.817999999999998</c:v>
                </c:pt>
                <c:pt idx="32767">
                  <c:v>-19.815999999999988</c:v>
                </c:pt>
                <c:pt idx="32768">
                  <c:v>-19.813999999999993</c:v>
                </c:pt>
                <c:pt idx="32769">
                  <c:v>-19.811999999999998</c:v>
                </c:pt>
                <c:pt idx="32770">
                  <c:v>-19.809999999999988</c:v>
                </c:pt>
                <c:pt idx="32771">
                  <c:v>-19.807999999999993</c:v>
                </c:pt>
                <c:pt idx="32772">
                  <c:v>-19.805999999999997</c:v>
                </c:pt>
                <c:pt idx="32773">
                  <c:v>-19.803999999999988</c:v>
                </c:pt>
                <c:pt idx="32774">
                  <c:v>-19.801999999999992</c:v>
                </c:pt>
                <c:pt idx="32775">
                  <c:v>-19.799999999999997</c:v>
                </c:pt>
                <c:pt idx="32776">
                  <c:v>-19.797999999999988</c:v>
                </c:pt>
                <c:pt idx="32777">
                  <c:v>-19.795999999999992</c:v>
                </c:pt>
                <c:pt idx="32778">
                  <c:v>-19.793999999999997</c:v>
                </c:pt>
                <c:pt idx="32779">
                  <c:v>-19.791999999999987</c:v>
                </c:pt>
                <c:pt idx="32780">
                  <c:v>-19.789999999999992</c:v>
                </c:pt>
                <c:pt idx="32781">
                  <c:v>-19.787999999999997</c:v>
                </c:pt>
                <c:pt idx="32782">
                  <c:v>-19.786000000000001</c:v>
                </c:pt>
                <c:pt idx="32783">
                  <c:v>-19.783999999999992</c:v>
                </c:pt>
                <c:pt idx="32784">
                  <c:v>-19.781999999999996</c:v>
                </c:pt>
                <c:pt idx="32785">
                  <c:v>-19.78</c:v>
                </c:pt>
                <c:pt idx="32786">
                  <c:v>-19.777999999999992</c:v>
                </c:pt>
                <c:pt idx="32787">
                  <c:v>-19.775999999999996</c:v>
                </c:pt>
                <c:pt idx="32788">
                  <c:v>-19.774000000000001</c:v>
                </c:pt>
                <c:pt idx="32789">
                  <c:v>-19.771999999999991</c:v>
                </c:pt>
                <c:pt idx="32790">
                  <c:v>-19.769999999999996</c:v>
                </c:pt>
                <c:pt idx="32791">
                  <c:v>-19.768000000000001</c:v>
                </c:pt>
                <c:pt idx="32792">
                  <c:v>-19.765999999999991</c:v>
                </c:pt>
                <c:pt idx="32793">
                  <c:v>-19.763999999999996</c:v>
                </c:pt>
                <c:pt idx="32794">
                  <c:v>-19.762</c:v>
                </c:pt>
                <c:pt idx="32795">
                  <c:v>-19.759999999999991</c:v>
                </c:pt>
                <c:pt idx="32796">
                  <c:v>-19.757999999999996</c:v>
                </c:pt>
                <c:pt idx="32797">
                  <c:v>-19.756</c:v>
                </c:pt>
                <c:pt idx="32798">
                  <c:v>-19.753999999999991</c:v>
                </c:pt>
                <c:pt idx="32799">
                  <c:v>-19.751999999999995</c:v>
                </c:pt>
                <c:pt idx="32800">
                  <c:v>-19.75</c:v>
                </c:pt>
                <c:pt idx="32801">
                  <c:v>-19.74799999999999</c:v>
                </c:pt>
                <c:pt idx="32802">
                  <c:v>-19.745999999999995</c:v>
                </c:pt>
                <c:pt idx="32803">
                  <c:v>-19.744</c:v>
                </c:pt>
                <c:pt idx="32804">
                  <c:v>-19.74199999999999</c:v>
                </c:pt>
                <c:pt idx="32805">
                  <c:v>-19.739999999999995</c:v>
                </c:pt>
                <c:pt idx="32806">
                  <c:v>-19.738</c:v>
                </c:pt>
                <c:pt idx="32807">
                  <c:v>-19.73599999999999</c:v>
                </c:pt>
                <c:pt idx="32808">
                  <c:v>-19.733999999999995</c:v>
                </c:pt>
                <c:pt idx="32809">
                  <c:v>-19.731999999999999</c:v>
                </c:pt>
                <c:pt idx="32810">
                  <c:v>-19.72999999999999</c:v>
                </c:pt>
                <c:pt idx="32811">
                  <c:v>-19.727999999999994</c:v>
                </c:pt>
                <c:pt idx="32812">
                  <c:v>-19.725999999999999</c:v>
                </c:pt>
                <c:pt idx="32813">
                  <c:v>-19.72399999999999</c:v>
                </c:pt>
                <c:pt idx="32814">
                  <c:v>-19.721999999999994</c:v>
                </c:pt>
                <c:pt idx="32815">
                  <c:v>-19.72</c:v>
                </c:pt>
                <c:pt idx="32816">
                  <c:v>-19.717999999999989</c:v>
                </c:pt>
                <c:pt idx="32817">
                  <c:v>-19.715999999999994</c:v>
                </c:pt>
                <c:pt idx="32818">
                  <c:v>-19.713999999999999</c:v>
                </c:pt>
                <c:pt idx="32819">
                  <c:v>-19.711999999999989</c:v>
                </c:pt>
                <c:pt idx="32820">
                  <c:v>-19.709999999999994</c:v>
                </c:pt>
                <c:pt idx="32821">
                  <c:v>-19.707999999999998</c:v>
                </c:pt>
                <c:pt idx="32822">
                  <c:v>-19.705999999999989</c:v>
                </c:pt>
                <c:pt idx="32823">
                  <c:v>-19.703999999999994</c:v>
                </c:pt>
                <c:pt idx="32824">
                  <c:v>-19.701999999999998</c:v>
                </c:pt>
                <c:pt idx="32825">
                  <c:v>-19.699999999999989</c:v>
                </c:pt>
                <c:pt idx="32826">
                  <c:v>-19.697999999999993</c:v>
                </c:pt>
                <c:pt idx="32827">
                  <c:v>-19.695999999999998</c:v>
                </c:pt>
                <c:pt idx="32828">
                  <c:v>-19.693999999999988</c:v>
                </c:pt>
                <c:pt idx="32829">
                  <c:v>-19.691999999999993</c:v>
                </c:pt>
                <c:pt idx="32830">
                  <c:v>-19.689999999999998</c:v>
                </c:pt>
                <c:pt idx="32831">
                  <c:v>-19.687999999999988</c:v>
                </c:pt>
                <c:pt idx="32832">
                  <c:v>-19.685999999999993</c:v>
                </c:pt>
                <c:pt idx="32833">
                  <c:v>-19.683999999999997</c:v>
                </c:pt>
                <c:pt idx="32834">
                  <c:v>-19.681999999999988</c:v>
                </c:pt>
                <c:pt idx="32835">
                  <c:v>-19.679999999999993</c:v>
                </c:pt>
                <c:pt idx="32836">
                  <c:v>-19.677999999999997</c:v>
                </c:pt>
                <c:pt idx="32837">
                  <c:v>-19.675999999999988</c:v>
                </c:pt>
                <c:pt idx="32838">
                  <c:v>-19.673999999999992</c:v>
                </c:pt>
                <c:pt idx="32839">
                  <c:v>-19.671999999999997</c:v>
                </c:pt>
                <c:pt idx="32840">
                  <c:v>-19.669999999999987</c:v>
                </c:pt>
                <c:pt idx="32841">
                  <c:v>-19.667999999999992</c:v>
                </c:pt>
                <c:pt idx="32842">
                  <c:v>-19.665999999999997</c:v>
                </c:pt>
                <c:pt idx="32843">
                  <c:v>-19.663999999999987</c:v>
                </c:pt>
                <c:pt idx="32844">
                  <c:v>-19.661999999999992</c:v>
                </c:pt>
                <c:pt idx="32845">
                  <c:v>-19.659999999999997</c:v>
                </c:pt>
                <c:pt idx="32846">
                  <c:v>-19.658000000000001</c:v>
                </c:pt>
                <c:pt idx="32847">
                  <c:v>-19.655999999999992</c:v>
                </c:pt>
                <c:pt idx="32848">
                  <c:v>-19.653999999999996</c:v>
                </c:pt>
                <c:pt idx="32849">
                  <c:v>-19.652000000000001</c:v>
                </c:pt>
                <c:pt idx="32850">
                  <c:v>-19.649999999999991</c:v>
                </c:pt>
                <c:pt idx="32851">
                  <c:v>-19.647999999999996</c:v>
                </c:pt>
                <c:pt idx="32852">
                  <c:v>-19.646000000000001</c:v>
                </c:pt>
                <c:pt idx="32853">
                  <c:v>-19.643999999999991</c:v>
                </c:pt>
                <c:pt idx="32854">
                  <c:v>-19.641999999999996</c:v>
                </c:pt>
                <c:pt idx="32855">
                  <c:v>-19.64</c:v>
                </c:pt>
                <c:pt idx="32856">
                  <c:v>-19.637999999999991</c:v>
                </c:pt>
                <c:pt idx="32857">
                  <c:v>-19.635999999999996</c:v>
                </c:pt>
                <c:pt idx="32858">
                  <c:v>-19.634</c:v>
                </c:pt>
                <c:pt idx="32859">
                  <c:v>-19.631999999999991</c:v>
                </c:pt>
                <c:pt idx="32860">
                  <c:v>-19.629999999999995</c:v>
                </c:pt>
                <c:pt idx="32861">
                  <c:v>-19.628</c:v>
                </c:pt>
                <c:pt idx="32862">
                  <c:v>-19.625999999999991</c:v>
                </c:pt>
                <c:pt idx="32863">
                  <c:v>-19.623999999999995</c:v>
                </c:pt>
                <c:pt idx="32864">
                  <c:v>-19.622</c:v>
                </c:pt>
                <c:pt idx="32865">
                  <c:v>-19.61999999999999</c:v>
                </c:pt>
                <c:pt idx="32866">
                  <c:v>-19.617999999999995</c:v>
                </c:pt>
                <c:pt idx="32867">
                  <c:v>-19.616</c:v>
                </c:pt>
                <c:pt idx="32868">
                  <c:v>-19.61399999999999</c:v>
                </c:pt>
                <c:pt idx="32869">
                  <c:v>-19.611999999999995</c:v>
                </c:pt>
                <c:pt idx="32870">
                  <c:v>-19.61</c:v>
                </c:pt>
                <c:pt idx="32871">
                  <c:v>-19.60799999999999</c:v>
                </c:pt>
                <c:pt idx="32872">
                  <c:v>-19.605999999999995</c:v>
                </c:pt>
                <c:pt idx="32873">
                  <c:v>-19.603999999999999</c:v>
                </c:pt>
                <c:pt idx="32874">
                  <c:v>-19.60199999999999</c:v>
                </c:pt>
                <c:pt idx="32875">
                  <c:v>-19.599999999999994</c:v>
                </c:pt>
                <c:pt idx="32876">
                  <c:v>-19.597999999999999</c:v>
                </c:pt>
                <c:pt idx="32877">
                  <c:v>-19.595999999999989</c:v>
                </c:pt>
                <c:pt idx="32878">
                  <c:v>-19.593999999999994</c:v>
                </c:pt>
                <c:pt idx="32879">
                  <c:v>-19.591999999999999</c:v>
                </c:pt>
                <c:pt idx="32880">
                  <c:v>-19.589999999999989</c:v>
                </c:pt>
                <c:pt idx="32881">
                  <c:v>-19.587999999999994</c:v>
                </c:pt>
                <c:pt idx="32882">
                  <c:v>-19.585999999999999</c:v>
                </c:pt>
                <c:pt idx="32883">
                  <c:v>-19.583999999999989</c:v>
                </c:pt>
                <c:pt idx="32884">
                  <c:v>-19.581999999999994</c:v>
                </c:pt>
                <c:pt idx="32885">
                  <c:v>-19.579999999999998</c:v>
                </c:pt>
                <c:pt idx="32886">
                  <c:v>-19.577999999999989</c:v>
                </c:pt>
                <c:pt idx="32887">
                  <c:v>-19.575999999999993</c:v>
                </c:pt>
                <c:pt idx="32888">
                  <c:v>-19.573999999999998</c:v>
                </c:pt>
                <c:pt idx="32889">
                  <c:v>-19.571999999999989</c:v>
                </c:pt>
                <c:pt idx="32890">
                  <c:v>-19.569999999999993</c:v>
                </c:pt>
                <c:pt idx="32891">
                  <c:v>-19.567999999999998</c:v>
                </c:pt>
                <c:pt idx="32892">
                  <c:v>-19.565999999999988</c:v>
                </c:pt>
                <c:pt idx="32893">
                  <c:v>-19.563999999999993</c:v>
                </c:pt>
                <c:pt idx="32894">
                  <c:v>-19.561999999999998</c:v>
                </c:pt>
                <c:pt idx="32895">
                  <c:v>-19.559999999999988</c:v>
                </c:pt>
                <c:pt idx="32896">
                  <c:v>-19.557999999999993</c:v>
                </c:pt>
                <c:pt idx="32897">
                  <c:v>-19.555999999999997</c:v>
                </c:pt>
                <c:pt idx="32898">
                  <c:v>-19.553999999999988</c:v>
                </c:pt>
                <c:pt idx="32899">
                  <c:v>-19.551999999999992</c:v>
                </c:pt>
                <c:pt idx="32900">
                  <c:v>-19.549999999999997</c:v>
                </c:pt>
                <c:pt idx="32901">
                  <c:v>-19.547999999999988</c:v>
                </c:pt>
                <c:pt idx="32902">
                  <c:v>-19.545999999999992</c:v>
                </c:pt>
                <c:pt idx="32903">
                  <c:v>-19.543999999999997</c:v>
                </c:pt>
                <c:pt idx="32904">
                  <c:v>-19.541999999999987</c:v>
                </c:pt>
                <c:pt idx="32905">
                  <c:v>-19.539999999999992</c:v>
                </c:pt>
                <c:pt idx="32906">
                  <c:v>-19.537999999999997</c:v>
                </c:pt>
                <c:pt idx="32907">
                  <c:v>-19.536000000000001</c:v>
                </c:pt>
                <c:pt idx="32908">
                  <c:v>-19.533999999999992</c:v>
                </c:pt>
                <c:pt idx="32909">
                  <c:v>-19.531999999999996</c:v>
                </c:pt>
                <c:pt idx="32910">
                  <c:v>-19.53</c:v>
                </c:pt>
                <c:pt idx="32911">
                  <c:v>-19.527999999999992</c:v>
                </c:pt>
                <c:pt idx="32912">
                  <c:v>-19.525999999999996</c:v>
                </c:pt>
                <c:pt idx="32913">
                  <c:v>-19.524000000000001</c:v>
                </c:pt>
                <c:pt idx="32914">
                  <c:v>-19.521999999999991</c:v>
                </c:pt>
                <c:pt idx="32915">
                  <c:v>-19.519999999999996</c:v>
                </c:pt>
                <c:pt idx="32916">
                  <c:v>-19.518000000000001</c:v>
                </c:pt>
                <c:pt idx="32917">
                  <c:v>-19.515999999999991</c:v>
                </c:pt>
                <c:pt idx="32918">
                  <c:v>-19.513999999999996</c:v>
                </c:pt>
                <c:pt idx="32919">
                  <c:v>-19.512</c:v>
                </c:pt>
                <c:pt idx="32920">
                  <c:v>-19.509999999999991</c:v>
                </c:pt>
                <c:pt idx="32921">
                  <c:v>-19.507999999999996</c:v>
                </c:pt>
                <c:pt idx="32922">
                  <c:v>-19.506</c:v>
                </c:pt>
                <c:pt idx="32923">
                  <c:v>-19.503999999999991</c:v>
                </c:pt>
                <c:pt idx="32924">
                  <c:v>-19.501999999999995</c:v>
                </c:pt>
                <c:pt idx="32925">
                  <c:v>-19.5</c:v>
                </c:pt>
                <c:pt idx="32926">
                  <c:v>-19.49799999999999</c:v>
                </c:pt>
                <c:pt idx="32927">
                  <c:v>-19.495999999999995</c:v>
                </c:pt>
                <c:pt idx="32928">
                  <c:v>-19.494</c:v>
                </c:pt>
                <c:pt idx="32929">
                  <c:v>-19.49199999999999</c:v>
                </c:pt>
                <c:pt idx="32930">
                  <c:v>-19.489999999999995</c:v>
                </c:pt>
                <c:pt idx="32931">
                  <c:v>-19.488</c:v>
                </c:pt>
                <c:pt idx="32932">
                  <c:v>-19.48599999999999</c:v>
                </c:pt>
                <c:pt idx="32933">
                  <c:v>-19.483999999999995</c:v>
                </c:pt>
                <c:pt idx="32934">
                  <c:v>-19.481999999999999</c:v>
                </c:pt>
                <c:pt idx="32935">
                  <c:v>-19.47999999999999</c:v>
                </c:pt>
                <c:pt idx="32936">
                  <c:v>-19.477999999999994</c:v>
                </c:pt>
                <c:pt idx="32937">
                  <c:v>-19.475999999999999</c:v>
                </c:pt>
                <c:pt idx="32938">
                  <c:v>-19.47399999999999</c:v>
                </c:pt>
                <c:pt idx="32939">
                  <c:v>-19.471999999999994</c:v>
                </c:pt>
                <c:pt idx="32940">
                  <c:v>-19.47</c:v>
                </c:pt>
                <c:pt idx="32941">
                  <c:v>-19.467999999999989</c:v>
                </c:pt>
                <c:pt idx="32942">
                  <c:v>-19.465999999999994</c:v>
                </c:pt>
                <c:pt idx="32943">
                  <c:v>-19.463999999999999</c:v>
                </c:pt>
                <c:pt idx="32944">
                  <c:v>-19.461999999999989</c:v>
                </c:pt>
                <c:pt idx="32945">
                  <c:v>-19.459999999999994</c:v>
                </c:pt>
                <c:pt idx="32946">
                  <c:v>-19.457999999999998</c:v>
                </c:pt>
                <c:pt idx="32947">
                  <c:v>-19.455999999999989</c:v>
                </c:pt>
                <c:pt idx="32948">
                  <c:v>-19.453999999999994</c:v>
                </c:pt>
                <c:pt idx="32949">
                  <c:v>-19.451999999999998</c:v>
                </c:pt>
                <c:pt idx="32950">
                  <c:v>-19.449999999999989</c:v>
                </c:pt>
                <c:pt idx="32951">
                  <c:v>-19.447999999999993</c:v>
                </c:pt>
                <c:pt idx="32952">
                  <c:v>-19.445999999999998</c:v>
                </c:pt>
                <c:pt idx="32953">
                  <c:v>-19.443999999999988</c:v>
                </c:pt>
                <c:pt idx="32954">
                  <c:v>-19.441999999999993</c:v>
                </c:pt>
                <c:pt idx="32955">
                  <c:v>-19.439999999999998</c:v>
                </c:pt>
                <c:pt idx="32956">
                  <c:v>-19.437999999999988</c:v>
                </c:pt>
                <c:pt idx="32957">
                  <c:v>-19.435999999999993</c:v>
                </c:pt>
                <c:pt idx="32958">
                  <c:v>-19.433999999999997</c:v>
                </c:pt>
                <c:pt idx="32959">
                  <c:v>-19.431999999999988</c:v>
                </c:pt>
                <c:pt idx="32960">
                  <c:v>-19.429999999999993</c:v>
                </c:pt>
                <c:pt idx="32961">
                  <c:v>-19.427999999999997</c:v>
                </c:pt>
                <c:pt idx="32962">
                  <c:v>-19.425999999999988</c:v>
                </c:pt>
                <c:pt idx="32963">
                  <c:v>-19.423999999999992</c:v>
                </c:pt>
                <c:pt idx="32964">
                  <c:v>-19.421999999999997</c:v>
                </c:pt>
                <c:pt idx="32965">
                  <c:v>-19.419999999999987</c:v>
                </c:pt>
                <c:pt idx="32966">
                  <c:v>-19.417999999999992</c:v>
                </c:pt>
                <c:pt idx="32967">
                  <c:v>-19.415999999999997</c:v>
                </c:pt>
                <c:pt idx="32968">
                  <c:v>-19.413999999999987</c:v>
                </c:pt>
                <c:pt idx="32969">
                  <c:v>-19.411999999999992</c:v>
                </c:pt>
                <c:pt idx="32970">
                  <c:v>-19.409999999999997</c:v>
                </c:pt>
                <c:pt idx="32971">
                  <c:v>-19.408000000000001</c:v>
                </c:pt>
                <c:pt idx="32972">
                  <c:v>-19.405999999999992</c:v>
                </c:pt>
                <c:pt idx="32973">
                  <c:v>-19.403999999999996</c:v>
                </c:pt>
                <c:pt idx="32974">
                  <c:v>-19.402000000000001</c:v>
                </c:pt>
                <c:pt idx="32975">
                  <c:v>-19.399999999999991</c:v>
                </c:pt>
                <c:pt idx="32976">
                  <c:v>-19.397999999999996</c:v>
                </c:pt>
                <c:pt idx="32977">
                  <c:v>-19.396000000000001</c:v>
                </c:pt>
                <c:pt idx="32978">
                  <c:v>-19.393999999999991</c:v>
                </c:pt>
                <c:pt idx="32979">
                  <c:v>-19.391999999999996</c:v>
                </c:pt>
                <c:pt idx="32980">
                  <c:v>-19.39</c:v>
                </c:pt>
                <c:pt idx="32981">
                  <c:v>-19.387999999999991</c:v>
                </c:pt>
                <c:pt idx="32982">
                  <c:v>-19.385999999999996</c:v>
                </c:pt>
                <c:pt idx="32983">
                  <c:v>-19.384</c:v>
                </c:pt>
                <c:pt idx="32984">
                  <c:v>-19.381999999999991</c:v>
                </c:pt>
                <c:pt idx="32985">
                  <c:v>-19.379999999999995</c:v>
                </c:pt>
                <c:pt idx="32986">
                  <c:v>-19.378</c:v>
                </c:pt>
                <c:pt idx="32987">
                  <c:v>-19.375999999999991</c:v>
                </c:pt>
                <c:pt idx="32988">
                  <c:v>-19.373999999999995</c:v>
                </c:pt>
                <c:pt idx="32989">
                  <c:v>-19.372</c:v>
                </c:pt>
                <c:pt idx="32990">
                  <c:v>-19.36999999999999</c:v>
                </c:pt>
                <c:pt idx="32991">
                  <c:v>-19.367999999999995</c:v>
                </c:pt>
                <c:pt idx="32992">
                  <c:v>-19.366</c:v>
                </c:pt>
                <c:pt idx="32993">
                  <c:v>-19.36399999999999</c:v>
                </c:pt>
                <c:pt idx="32994">
                  <c:v>-19.361999999999995</c:v>
                </c:pt>
                <c:pt idx="32995">
                  <c:v>-19.36</c:v>
                </c:pt>
                <c:pt idx="32996">
                  <c:v>-19.35799999999999</c:v>
                </c:pt>
                <c:pt idx="32997">
                  <c:v>-19.355999999999995</c:v>
                </c:pt>
                <c:pt idx="32998">
                  <c:v>-19.353999999999999</c:v>
                </c:pt>
                <c:pt idx="32999">
                  <c:v>-19.35199999999999</c:v>
                </c:pt>
                <c:pt idx="33000">
                  <c:v>-19.349999999999994</c:v>
                </c:pt>
                <c:pt idx="33001">
                  <c:v>-19.347999999999999</c:v>
                </c:pt>
                <c:pt idx="33002">
                  <c:v>-19.345999999999989</c:v>
                </c:pt>
                <c:pt idx="33003">
                  <c:v>-19.343999999999994</c:v>
                </c:pt>
                <c:pt idx="33004">
                  <c:v>-19.341999999999999</c:v>
                </c:pt>
                <c:pt idx="33005">
                  <c:v>-19.339999999999989</c:v>
                </c:pt>
                <c:pt idx="33006">
                  <c:v>-19.337999999999994</c:v>
                </c:pt>
                <c:pt idx="33007">
                  <c:v>-19.335999999999999</c:v>
                </c:pt>
                <c:pt idx="33008">
                  <c:v>-19.333999999999989</c:v>
                </c:pt>
                <c:pt idx="33009">
                  <c:v>-19.331999999999994</c:v>
                </c:pt>
                <c:pt idx="33010">
                  <c:v>-19.329999999999998</c:v>
                </c:pt>
                <c:pt idx="33011">
                  <c:v>-19.327999999999989</c:v>
                </c:pt>
                <c:pt idx="33012">
                  <c:v>-19.325999999999993</c:v>
                </c:pt>
                <c:pt idx="33013">
                  <c:v>-19.323999999999998</c:v>
                </c:pt>
                <c:pt idx="33014">
                  <c:v>-19.321999999999989</c:v>
                </c:pt>
                <c:pt idx="33015">
                  <c:v>-19.319999999999993</c:v>
                </c:pt>
                <c:pt idx="33016">
                  <c:v>-19.317999999999998</c:v>
                </c:pt>
                <c:pt idx="33017">
                  <c:v>-19.315999999999988</c:v>
                </c:pt>
                <c:pt idx="33018">
                  <c:v>-19.313999999999993</c:v>
                </c:pt>
                <c:pt idx="33019">
                  <c:v>-19.311999999999998</c:v>
                </c:pt>
                <c:pt idx="33020">
                  <c:v>-19.309999999999988</c:v>
                </c:pt>
                <c:pt idx="33021">
                  <c:v>-19.307999999999993</c:v>
                </c:pt>
                <c:pt idx="33022">
                  <c:v>-19.305999999999997</c:v>
                </c:pt>
                <c:pt idx="33023">
                  <c:v>-19.303999999999988</c:v>
                </c:pt>
                <c:pt idx="33024">
                  <c:v>-19.301999999999992</c:v>
                </c:pt>
                <c:pt idx="33025">
                  <c:v>-19.299999999999997</c:v>
                </c:pt>
                <c:pt idx="33026">
                  <c:v>-19.297999999999988</c:v>
                </c:pt>
                <c:pt idx="33027">
                  <c:v>-19.295999999999992</c:v>
                </c:pt>
                <c:pt idx="33028">
                  <c:v>-19.293999999999997</c:v>
                </c:pt>
                <c:pt idx="33029">
                  <c:v>-19.291999999999987</c:v>
                </c:pt>
                <c:pt idx="33030">
                  <c:v>-19.289999999999992</c:v>
                </c:pt>
                <c:pt idx="33031">
                  <c:v>-19.287999999999997</c:v>
                </c:pt>
                <c:pt idx="33032">
                  <c:v>-19.286000000000001</c:v>
                </c:pt>
                <c:pt idx="33033">
                  <c:v>-19.283999999999992</c:v>
                </c:pt>
                <c:pt idx="33034">
                  <c:v>-19.281999999999996</c:v>
                </c:pt>
                <c:pt idx="33035">
                  <c:v>-19.28</c:v>
                </c:pt>
                <c:pt idx="33036">
                  <c:v>-19.277999999999992</c:v>
                </c:pt>
                <c:pt idx="33037">
                  <c:v>-19.275999999999996</c:v>
                </c:pt>
                <c:pt idx="33038">
                  <c:v>-19.274000000000001</c:v>
                </c:pt>
                <c:pt idx="33039">
                  <c:v>-19.271999999999991</c:v>
                </c:pt>
                <c:pt idx="33040">
                  <c:v>-19.269999999999996</c:v>
                </c:pt>
                <c:pt idx="33041">
                  <c:v>-19.268000000000001</c:v>
                </c:pt>
                <c:pt idx="33042">
                  <c:v>-19.265999999999991</c:v>
                </c:pt>
                <c:pt idx="33043">
                  <c:v>-19.263999999999996</c:v>
                </c:pt>
                <c:pt idx="33044">
                  <c:v>-19.262</c:v>
                </c:pt>
                <c:pt idx="33045">
                  <c:v>-19.259999999999991</c:v>
                </c:pt>
                <c:pt idx="33046">
                  <c:v>-19.257999999999996</c:v>
                </c:pt>
                <c:pt idx="33047">
                  <c:v>-19.256</c:v>
                </c:pt>
                <c:pt idx="33048">
                  <c:v>-19.253999999999991</c:v>
                </c:pt>
                <c:pt idx="33049">
                  <c:v>-19.251999999999995</c:v>
                </c:pt>
                <c:pt idx="33050">
                  <c:v>-19.25</c:v>
                </c:pt>
                <c:pt idx="33051">
                  <c:v>-19.24799999999999</c:v>
                </c:pt>
                <c:pt idx="33052">
                  <c:v>-19.245999999999995</c:v>
                </c:pt>
                <c:pt idx="33053">
                  <c:v>-19.244</c:v>
                </c:pt>
                <c:pt idx="33054">
                  <c:v>-19.24199999999999</c:v>
                </c:pt>
                <c:pt idx="33055">
                  <c:v>-19.239999999999995</c:v>
                </c:pt>
                <c:pt idx="33056">
                  <c:v>-19.238</c:v>
                </c:pt>
                <c:pt idx="33057">
                  <c:v>-19.23599999999999</c:v>
                </c:pt>
                <c:pt idx="33058">
                  <c:v>-19.233999999999995</c:v>
                </c:pt>
                <c:pt idx="33059">
                  <c:v>-19.231999999999999</c:v>
                </c:pt>
                <c:pt idx="33060">
                  <c:v>-19.22999999999999</c:v>
                </c:pt>
                <c:pt idx="33061">
                  <c:v>-19.227999999999994</c:v>
                </c:pt>
                <c:pt idx="33062">
                  <c:v>-19.225999999999999</c:v>
                </c:pt>
                <c:pt idx="33063">
                  <c:v>-19.22399999999999</c:v>
                </c:pt>
                <c:pt idx="33064">
                  <c:v>-19.221999999999994</c:v>
                </c:pt>
                <c:pt idx="33065">
                  <c:v>-19.22</c:v>
                </c:pt>
                <c:pt idx="33066">
                  <c:v>-19.217999999999989</c:v>
                </c:pt>
                <c:pt idx="33067">
                  <c:v>-19.215999999999994</c:v>
                </c:pt>
                <c:pt idx="33068">
                  <c:v>-19.213999999999999</c:v>
                </c:pt>
                <c:pt idx="33069">
                  <c:v>-19.211999999999989</c:v>
                </c:pt>
                <c:pt idx="33070">
                  <c:v>-19.209999999999994</c:v>
                </c:pt>
                <c:pt idx="33071">
                  <c:v>-19.207999999999998</c:v>
                </c:pt>
                <c:pt idx="33072">
                  <c:v>-19.205999999999989</c:v>
                </c:pt>
                <c:pt idx="33073">
                  <c:v>-19.203999999999994</c:v>
                </c:pt>
                <c:pt idx="33074">
                  <c:v>-19.201999999999998</c:v>
                </c:pt>
                <c:pt idx="33075">
                  <c:v>-19.199999999999989</c:v>
                </c:pt>
                <c:pt idx="33076">
                  <c:v>-19.197999999999993</c:v>
                </c:pt>
                <c:pt idx="33077">
                  <c:v>-19.195999999999998</c:v>
                </c:pt>
                <c:pt idx="33078">
                  <c:v>-19.193999999999988</c:v>
                </c:pt>
                <c:pt idx="33079">
                  <c:v>-19.191999999999993</c:v>
                </c:pt>
                <c:pt idx="33080">
                  <c:v>-19.189999999999998</c:v>
                </c:pt>
                <c:pt idx="33081">
                  <c:v>-19.187999999999988</c:v>
                </c:pt>
                <c:pt idx="33082">
                  <c:v>-19.185999999999993</c:v>
                </c:pt>
                <c:pt idx="33083">
                  <c:v>-19.183999999999997</c:v>
                </c:pt>
                <c:pt idx="33084">
                  <c:v>-19.181999999999988</c:v>
                </c:pt>
                <c:pt idx="33085">
                  <c:v>-19.179999999999993</c:v>
                </c:pt>
                <c:pt idx="33086">
                  <c:v>-19.177999999999997</c:v>
                </c:pt>
                <c:pt idx="33087">
                  <c:v>-19.175999999999988</c:v>
                </c:pt>
                <c:pt idx="33088">
                  <c:v>-19.173999999999992</c:v>
                </c:pt>
                <c:pt idx="33089">
                  <c:v>-19.171999999999997</c:v>
                </c:pt>
                <c:pt idx="33090">
                  <c:v>-19.169999999999987</c:v>
                </c:pt>
                <c:pt idx="33091">
                  <c:v>-19.167999999999992</c:v>
                </c:pt>
                <c:pt idx="33092">
                  <c:v>-19.165999999999997</c:v>
                </c:pt>
                <c:pt idx="33093">
                  <c:v>-19.163999999999987</c:v>
                </c:pt>
                <c:pt idx="33094">
                  <c:v>-19.161999999999992</c:v>
                </c:pt>
                <c:pt idx="33095">
                  <c:v>-19.159999999999997</c:v>
                </c:pt>
                <c:pt idx="33096">
                  <c:v>-19.158000000000001</c:v>
                </c:pt>
                <c:pt idx="33097">
                  <c:v>-19.155999999999992</c:v>
                </c:pt>
                <c:pt idx="33098">
                  <c:v>-19.153999999999996</c:v>
                </c:pt>
                <c:pt idx="33099">
                  <c:v>-19.152000000000001</c:v>
                </c:pt>
                <c:pt idx="33100">
                  <c:v>-19.149999999999991</c:v>
                </c:pt>
                <c:pt idx="33101">
                  <c:v>-19.147999999999996</c:v>
                </c:pt>
                <c:pt idx="33102">
                  <c:v>-19.146000000000001</c:v>
                </c:pt>
                <c:pt idx="33103">
                  <c:v>-19.143999999999991</c:v>
                </c:pt>
                <c:pt idx="33104">
                  <c:v>-19.141999999999996</c:v>
                </c:pt>
                <c:pt idx="33105">
                  <c:v>-19.14</c:v>
                </c:pt>
                <c:pt idx="33106">
                  <c:v>-19.137999999999991</c:v>
                </c:pt>
                <c:pt idx="33107">
                  <c:v>-19.135999999999996</c:v>
                </c:pt>
                <c:pt idx="33108">
                  <c:v>-19.134</c:v>
                </c:pt>
                <c:pt idx="33109">
                  <c:v>-19.131999999999991</c:v>
                </c:pt>
                <c:pt idx="33110">
                  <c:v>-19.129999999999995</c:v>
                </c:pt>
                <c:pt idx="33111">
                  <c:v>-19.128</c:v>
                </c:pt>
                <c:pt idx="33112">
                  <c:v>-19.125999999999991</c:v>
                </c:pt>
                <c:pt idx="33113">
                  <c:v>-19.123999999999995</c:v>
                </c:pt>
                <c:pt idx="33114">
                  <c:v>-19.122</c:v>
                </c:pt>
                <c:pt idx="33115">
                  <c:v>-19.11999999999999</c:v>
                </c:pt>
                <c:pt idx="33116">
                  <c:v>-19.117999999999995</c:v>
                </c:pt>
                <c:pt idx="33117">
                  <c:v>-19.116</c:v>
                </c:pt>
                <c:pt idx="33118">
                  <c:v>-19.11399999999999</c:v>
                </c:pt>
                <c:pt idx="33119">
                  <c:v>-19.111999999999995</c:v>
                </c:pt>
                <c:pt idx="33120">
                  <c:v>-19.11</c:v>
                </c:pt>
                <c:pt idx="33121">
                  <c:v>-19.10799999999999</c:v>
                </c:pt>
                <c:pt idx="33122">
                  <c:v>-19.105999999999995</c:v>
                </c:pt>
                <c:pt idx="33123">
                  <c:v>-19.103999999999999</c:v>
                </c:pt>
                <c:pt idx="33124">
                  <c:v>-19.10199999999999</c:v>
                </c:pt>
                <c:pt idx="33125">
                  <c:v>-19.099999999999994</c:v>
                </c:pt>
                <c:pt idx="33126">
                  <c:v>-19.097999999999999</c:v>
                </c:pt>
                <c:pt idx="33127">
                  <c:v>-19.095999999999989</c:v>
                </c:pt>
                <c:pt idx="33128">
                  <c:v>-19.093999999999994</c:v>
                </c:pt>
                <c:pt idx="33129">
                  <c:v>-19.091999999999999</c:v>
                </c:pt>
                <c:pt idx="33130">
                  <c:v>-19.089999999999989</c:v>
                </c:pt>
                <c:pt idx="33131">
                  <c:v>-19.087999999999994</c:v>
                </c:pt>
                <c:pt idx="33132">
                  <c:v>-19.085999999999999</c:v>
                </c:pt>
                <c:pt idx="33133">
                  <c:v>-19.083999999999989</c:v>
                </c:pt>
                <c:pt idx="33134">
                  <c:v>-19.081999999999994</c:v>
                </c:pt>
                <c:pt idx="33135">
                  <c:v>-19.079999999999998</c:v>
                </c:pt>
                <c:pt idx="33136">
                  <c:v>-19.077999999999989</c:v>
                </c:pt>
                <c:pt idx="33137">
                  <c:v>-19.075999999999993</c:v>
                </c:pt>
                <c:pt idx="33138">
                  <c:v>-19.073999999999998</c:v>
                </c:pt>
                <c:pt idx="33139">
                  <c:v>-19.071999999999989</c:v>
                </c:pt>
                <c:pt idx="33140">
                  <c:v>-19.069999999999993</c:v>
                </c:pt>
                <c:pt idx="33141">
                  <c:v>-19.067999999999998</c:v>
                </c:pt>
                <c:pt idx="33142">
                  <c:v>-19.065999999999988</c:v>
                </c:pt>
                <c:pt idx="33143">
                  <c:v>-19.063999999999993</c:v>
                </c:pt>
                <c:pt idx="33144">
                  <c:v>-19.061999999999998</c:v>
                </c:pt>
                <c:pt idx="33145">
                  <c:v>-19.059999999999988</c:v>
                </c:pt>
                <c:pt idx="33146">
                  <c:v>-19.057999999999993</c:v>
                </c:pt>
                <c:pt idx="33147">
                  <c:v>-19.055999999999997</c:v>
                </c:pt>
                <c:pt idx="33148">
                  <c:v>-19.053999999999988</c:v>
                </c:pt>
                <c:pt idx="33149">
                  <c:v>-19.051999999999992</c:v>
                </c:pt>
                <c:pt idx="33150">
                  <c:v>-19.049999999999997</c:v>
                </c:pt>
                <c:pt idx="33151">
                  <c:v>-19.047999999999988</c:v>
                </c:pt>
                <c:pt idx="33152">
                  <c:v>-19.045999999999992</c:v>
                </c:pt>
                <c:pt idx="33153">
                  <c:v>-19.043999999999997</c:v>
                </c:pt>
                <c:pt idx="33154">
                  <c:v>-19.041999999999987</c:v>
                </c:pt>
                <c:pt idx="33155">
                  <c:v>-19.039999999999992</c:v>
                </c:pt>
                <c:pt idx="33156">
                  <c:v>-19.037999999999997</c:v>
                </c:pt>
                <c:pt idx="33157">
                  <c:v>-19.036000000000001</c:v>
                </c:pt>
                <c:pt idx="33158">
                  <c:v>-19.033999999999992</c:v>
                </c:pt>
                <c:pt idx="33159">
                  <c:v>-19.031999999999996</c:v>
                </c:pt>
                <c:pt idx="33160">
                  <c:v>-19.03</c:v>
                </c:pt>
                <c:pt idx="33161">
                  <c:v>-19.027999999999992</c:v>
                </c:pt>
                <c:pt idx="33162">
                  <c:v>-19.025999999999996</c:v>
                </c:pt>
                <c:pt idx="33163">
                  <c:v>-19.024000000000001</c:v>
                </c:pt>
                <c:pt idx="33164">
                  <c:v>-19.021999999999991</c:v>
                </c:pt>
                <c:pt idx="33165">
                  <c:v>-19.019999999999996</c:v>
                </c:pt>
                <c:pt idx="33166">
                  <c:v>-19.018000000000001</c:v>
                </c:pt>
                <c:pt idx="33167">
                  <c:v>-19.015999999999991</c:v>
                </c:pt>
                <c:pt idx="33168">
                  <c:v>-19.013999999999996</c:v>
                </c:pt>
                <c:pt idx="33169">
                  <c:v>-19.012</c:v>
                </c:pt>
                <c:pt idx="33170">
                  <c:v>-19.009999999999991</c:v>
                </c:pt>
                <c:pt idx="33171">
                  <c:v>-19.007999999999996</c:v>
                </c:pt>
                <c:pt idx="33172">
                  <c:v>-19.006</c:v>
                </c:pt>
                <c:pt idx="33173">
                  <c:v>-19.003999999999991</c:v>
                </c:pt>
                <c:pt idx="33174">
                  <c:v>-19.001999999999995</c:v>
                </c:pt>
                <c:pt idx="33175">
                  <c:v>-19</c:v>
                </c:pt>
                <c:pt idx="33176">
                  <c:v>-18.99799999999999</c:v>
                </c:pt>
                <c:pt idx="33177">
                  <c:v>-18.995999999999995</c:v>
                </c:pt>
                <c:pt idx="33178">
                  <c:v>-18.994</c:v>
                </c:pt>
                <c:pt idx="33179">
                  <c:v>-18.99199999999999</c:v>
                </c:pt>
                <c:pt idx="33180">
                  <c:v>-18.989999999999995</c:v>
                </c:pt>
                <c:pt idx="33181">
                  <c:v>-18.988</c:v>
                </c:pt>
                <c:pt idx="33182">
                  <c:v>-18.98599999999999</c:v>
                </c:pt>
                <c:pt idx="33183">
                  <c:v>-18.983999999999995</c:v>
                </c:pt>
                <c:pt idx="33184">
                  <c:v>-18.981999999999999</c:v>
                </c:pt>
                <c:pt idx="33185">
                  <c:v>-18.97999999999999</c:v>
                </c:pt>
                <c:pt idx="33186">
                  <c:v>-18.977999999999994</c:v>
                </c:pt>
                <c:pt idx="33187">
                  <c:v>-18.975999999999999</c:v>
                </c:pt>
                <c:pt idx="33188">
                  <c:v>-18.97399999999999</c:v>
                </c:pt>
                <c:pt idx="33189">
                  <c:v>-18.971999999999994</c:v>
                </c:pt>
                <c:pt idx="33190">
                  <c:v>-18.97</c:v>
                </c:pt>
                <c:pt idx="33191">
                  <c:v>-18.967999999999989</c:v>
                </c:pt>
                <c:pt idx="33192">
                  <c:v>-18.965999999999994</c:v>
                </c:pt>
                <c:pt idx="33193">
                  <c:v>-18.963999999999999</c:v>
                </c:pt>
                <c:pt idx="33194">
                  <c:v>-18.961999999999989</c:v>
                </c:pt>
                <c:pt idx="33195">
                  <c:v>-18.959999999999994</c:v>
                </c:pt>
                <c:pt idx="33196">
                  <c:v>-18.957999999999998</c:v>
                </c:pt>
                <c:pt idx="33197">
                  <c:v>-18.955999999999989</c:v>
                </c:pt>
                <c:pt idx="33198">
                  <c:v>-18.953999999999994</c:v>
                </c:pt>
                <c:pt idx="33199">
                  <c:v>-18.951999999999998</c:v>
                </c:pt>
                <c:pt idx="33200">
                  <c:v>-18.949999999999989</c:v>
                </c:pt>
                <c:pt idx="33201">
                  <c:v>-18.947999999999993</c:v>
                </c:pt>
                <c:pt idx="33202">
                  <c:v>-18.945999999999998</c:v>
                </c:pt>
                <c:pt idx="33203">
                  <c:v>-18.943999999999988</c:v>
                </c:pt>
                <c:pt idx="33204">
                  <c:v>-18.941999999999993</c:v>
                </c:pt>
                <c:pt idx="33205">
                  <c:v>-18.939999999999998</c:v>
                </c:pt>
                <c:pt idx="33206">
                  <c:v>-18.937999999999988</c:v>
                </c:pt>
                <c:pt idx="33207">
                  <c:v>-18.935999999999993</c:v>
                </c:pt>
                <c:pt idx="33208">
                  <c:v>-18.933999999999997</c:v>
                </c:pt>
                <c:pt idx="33209">
                  <c:v>-18.931999999999988</c:v>
                </c:pt>
                <c:pt idx="33210">
                  <c:v>-18.929999999999993</c:v>
                </c:pt>
                <c:pt idx="33211">
                  <c:v>-18.927999999999997</c:v>
                </c:pt>
                <c:pt idx="33212">
                  <c:v>-18.925999999999988</c:v>
                </c:pt>
                <c:pt idx="33213">
                  <c:v>-18.923999999999992</c:v>
                </c:pt>
                <c:pt idx="33214">
                  <c:v>-18.921999999999997</c:v>
                </c:pt>
                <c:pt idx="33215">
                  <c:v>-18.919999999999987</c:v>
                </c:pt>
                <c:pt idx="33216">
                  <c:v>-18.917999999999992</c:v>
                </c:pt>
                <c:pt idx="33217">
                  <c:v>-18.915999999999997</c:v>
                </c:pt>
                <c:pt idx="33218">
                  <c:v>-18.913999999999987</c:v>
                </c:pt>
                <c:pt idx="33219">
                  <c:v>-18.911999999999992</c:v>
                </c:pt>
                <c:pt idx="33220">
                  <c:v>-18.909999999999997</c:v>
                </c:pt>
                <c:pt idx="33221">
                  <c:v>-18.908000000000001</c:v>
                </c:pt>
                <c:pt idx="33222">
                  <c:v>-18.905999999999992</c:v>
                </c:pt>
                <c:pt idx="33223">
                  <c:v>-18.903999999999996</c:v>
                </c:pt>
                <c:pt idx="33224">
                  <c:v>-18.902000000000001</c:v>
                </c:pt>
                <c:pt idx="33225">
                  <c:v>-18.899999999999991</c:v>
                </c:pt>
                <c:pt idx="33226">
                  <c:v>-18.897999999999996</c:v>
                </c:pt>
                <c:pt idx="33227">
                  <c:v>-18.896000000000001</c:v>
                </c:pt>
                <c:pt idx="33228">
                  <c:v>-18.893999999999991</c:v>
                </c:pt>
                <c:pt idx="33229">
                  <c:v>-18.891999999999996</c:v>
                </c:pt>
                <c:pt idx="33230">
                  <c:v>-18.89</c:v>
                </c:pt>
                <c:pt idx="33231">
                  <c:v>-18.887999999999991</c:v>
                </c:pt>
                <c:pt idx="33232">
                  <c:v>-18.885999999999996</c:v>
                </c:pt>
                <c:pt idx="33233">
                  <c:v>-18.884</c:v>
                </c:pt>
                <c:pt idx="33234">
                  <c:v>-18.881999999999991</c:v>
                </c:pt>
                <c:pt idx="33235">
                  <c:v>-18.879999999999995</c:v>
                </c:pt>
                <c:pt idx="33236">
                  <c:v>-18.878</c:v>
                </c:pt>
                <c:pt idx="33237">
                  <c:v>-18.875999999999991</c:v>
                </c:pt>
                <c:pt idx="33238">
                  <c:v>-18.873999999999995</c:v>
                </c:pt>
                <c:pt idx="33239">
                  <c:v>-18.872</c:v>
                </c:pt>
                <c:pt idx="33240">
                  <c:v>-18.86999999999999</c:v>
                </c:pt>
                <c:pt idx="33241">
                  <c:v>-18.867999999999995</c:v>
                </c:pt>
                <c:pt idx="33242">
                  <c:v>-18.866</c:v>
                </c:pt>
                <c:pt idx="33243">
                  <c:v>-18.86399999999999</c:v>
                </c:pt>
                <c:pt idx="33244">
                  <c:v>-18.861999999999995</c:v>
                </c:pt>
                <c:pt idx="33245">
                  <c:v>-18.86</c:v>
                </c:pt>
                <c:pt idx="33246">
                  <c:v>-18.85799999999999</c:v>
                </c:pt>
                <c:pt idx="33247">
                  <c:v>-18.855999999999995</c:v>
                </c:pt>
                <c:pt idx="33248">
                  <c:v>-18.853999999999999</c:v>
                </c:pt>
                <c:pt idx="33249">
                  <c:v>-18.85199999999999</c:v>
                </c:pt>
                <c:pt idx="33250">
                  <c:v>-18.849999999999994</c:v>
                </c:pt>
                <c:pt idx="33251">
                  <c:v>-18.847999999999999</c:v>
                </c:pt>
                <c:pt idx="33252">
                  <c:v>-18.845999999999989</c:v>
                </c:pt>
                <c:pt idx="33253">
                  <c:v>-18.843999999999994</c:v>
                </c:pt>
                <c:pt idx="33254">
                  <c:v>-18.841999999999999</c:v>
                </c:pt>
                <c:pt idx="33255">
                  <c:v>-18.839999999999989</c:v>
                </c:pt>
                <c:pt idx="33256">
                  <c:v>-18.837999999999994</c:v>
                </c:pt>
                <c:pt idx="33257">
                  <c:v>-18.835999999999999</c:v>
                </c:pt>
                <c:pt idx="33258">
                  <c:v>-18.833999999999989</c:v>
                </c:pt>
                <c:pt idx="33259">
                  <c:v>-18.831999999999994</c:v>
                </c:pt>
                <c:pt idx="33260">
                  <c:v>-18.829999999999998</c:v>
                </c:pt>
                <c:pt idx="33261">
                  <c:v>-18.827999999999989</c:v>
                </c:pt>
                <c:pt idx="33262">
                  <c:v>-18.825999999999993</c:v>
                </c:pt>
                <c:pt idx="33263">
                  <c:v>-18.823999999999998</c:v>
                </c:pt>
                <c:pt idx="33264">
                  <c:v>-18.821999999999989</c:v>
                </c:pt>
                <c:pt idx="33265">
                  <c:v>-18.819999999999993</c:v>
                </c:pt>
                <c:pt idx="33266">
                  <c:v>-18.817999999999998</c:v>
                </c:pt>
                <c:pt idx="33267">
                  <c:v>-18.815999999999988</c:v>
                </c:pt>
                <c:pt idx="33268">
                  <c:v>-18.813999999999993</c:v>
                </c:pt>
                <c:pt idx="33269">
                  <c:v>-18.811999999999998</c:v>
                </c:pt>
                <c:pt idx="33270">
                  <c:v>-18.809999999999988</c:v>
                </c:pt>
                <c:pt idx="33271">
                  <c:v>-18.807999999999993</c:v>
                </c:pt>
                <c:pt idx="33272">
                  <c:v>-18.805999999999997</c:v>
                </c:pt>
                <c:pt idx="33273">
                  <c:v>-18.803999999999988</c:v>
                </c:pt>
                <c:pt idx="33274">
                  <c:v>-18.801999999999992</c:v>
                </c:pt>
                <c:pt idx="33275">
                  <c:v>-18.799999999999997</c:v>
                </c:pt>
                <c:pt idx="33276">
                  <c:v>-18.797999999999988</c:v>
                </c:pt>
                <c:pt idx="33277">
                  <c:v>-18.795999999999992</c:v>
                </c:pt>
                <c:pt idx="33278">
                  <c:v>-18.793999999999997</c:v>
                </c:pt>
                <c:pt idx="33279">
                  <c:v>-18.791999999999987</c:v>
                </c:pt>
                <c:pt idx="33280">
                  <c:v>-18.789999999999992</c:v>
                </c:pt>
                <c:pt idx="33281">
                  <c:v>-18.787999999999997</c:v>
                </c:pt>
                <c:pt idx="33282">
                  <c:v>-18.786000000000001</c:v>
                </c:pt>
                <c:pt idx="33283">
                  <c:v>-18.783999999999992</c:v>
                </c:pt>
                <c:pt idx="33284">
                  <c:v>-18.781999999999996</c:v>
                </c:pt>
                <c:pt idx="33285">
                  <c:v>-18.78</c:v>
                </c:pt>
                <c:pt idx="33286">
                  <c:v>-18.777999999999992</c:v>
                </c:pt>
                <c:pt idx="33287">
                  <c:v>-18.775999999999996</c:v>
                </c:pt>
                <c:pt idx="33288">
                  <c:v>-18.774000000000001</c:v>
                </c:pt>
                <c:pt idx="33289">
                  <c:v>-18.771999999999991</c:v>
                </c:pt>
                <c:pt idx="33290">
                  <c:v>-18.769999999999996</c:v>
                </c:pt>
                <c:pt idx="33291">
                  <c:v>-18.768000000000001</c:v>
                </c:pt>
                <c:pt idx="33292">
                  <c:v>-18.765999999999991</c:v>
                </c:pt>
                <c:pt idx="33293">
                  <c:v>-18.763999999999996</c:v>
                </c:pt>
                <c:pt idx="33294">
                  <c:v>-18.762</c:v>
                </c:pt>
                <c:pt idx="33295">
                  <c:v>-18.759999999999991</c:v>
                </c:pt>
                <c:pt idx="33296">
                  <c:v>-18.757999999999996</c:v>
                </c:pt>
                <c:pt idx="33297">
                  <c:v>-18.756</c:v>
                </c:pt>
                <c:pt idx="33298">
                  <c:v>-18.753999999999991</c:v>
                </c:pt>
                <c:pt idx="33299">
                  <c:v>-18.751999999999995</c:v>
                </c:pt>
                <c:pt idx="33300">
                  <c:v>-18.75</c:v>
                </c:pt>
                <c:pt idx="33301">
                  <c:v>-18.74799999999999</c:v>
                </c:pt>
                <c:pt idx="33302">
                  <c:v>-18.745999999999995</c:v>
                </c:pt>
                <c:pt idx="33303">
                  <c:v>-18.744</c:v>
                </c:pt>
                <c:pt idx="33304">
                  <c:v>-18.74199999999999</c:v>
                </c:pt>
                <c:pt idx="33305">
                  <c:v>-18.739999999999995</c:v>
                </c:pt>
                <c:pt idx="33306">
                  <c:v>-18.738</c:v>
                </c:pt>
                <c:pt idx="33307">
                  <c:v>-18.73599999999999</c:v>
                </c:pt>
                <c:pt idx="33308">
                  <c:v>-18.733999999999995</c:v>
                </c:pt>
                <c:pt idx="33309">
                  <c:v>-18.731999999999999</c:v>
                </c:pt>
                <c:pt idx="33310">
                  <c:v>-18.72999999999999</c:v>
                </c:pt>
                <c:pt idx="33311">
                  <c:v>-18.727999999999994</c:v>
                </c:pt>
                <c:pt idx="33312">
                  <c:v>-18.725999999999999</c:v>
                </c:pt>
                <c:pt idx="33313">
                  <c:v>-18.72399999999999</c:v>
                </c:pt>
                <c:pt idx="33314">
                  <c:v>-18.721999999999994</c:v>
                </c:pt>
                <c:pt idx="33315">
                  <c:v>-18.72</c:v>
                </c:pt>
                <c:pt idx="33316">
                  <c:v>-18.717999999999989</c:v>
                </c:pt>
                <c:pt idx="33317">
                  <c:v>-18.715999999999994</c:v>
                </c:pt>
                <c:pt idx="33318">
                  <c:v>-18.713999999999999</c:v>
                </c:pt>
                <c:pt idx="33319">
                  <c:v>-18.711999999999989</c:v>
                </c:pt>
                <c:pt idx="33320">
                  <c:v>-18.709999999999994</c:v>
                </c:pt>
                <c:pt idx="33321">
                  <c:v>-18.707999999999998</c:v>
                </c:pt>
                <c:pt idx="33322">
                  <c:v>-18.705999999999989</c:v>
                </c:pt>
                <c:pt idx="33323">
                  <c:v>-18.703999999999994</c:v>
                </c:pt>
                <c:pt idx="33324">
                  <c:v>-18.701999999999998</c:v>
                </c:pt>
                <c:pt idx="33325">
                  <c:v>-18.699999999999989</c:v>
                </c:pt>
                <c:pt idx="33326">
                  <c:v>-18.697999999999993</c:v>
                </c:pt>
                <c:pt idx="33327">
                  <c:v>-18.695999999999998</c:v>
                </c:pt>
                <c:pt idx="33328">
                  <c:v>-18.693999999999988</c:v>
                </c:pt>
                <c:pt idx="33329">
                  <c:v>-18.691999999999993</c:v>
                </c:pt>
                <c:pt idx="33330">
                  <c:v>-18.689999999999998</c:v>
                </c:pt>
                <c:pt idx="33331">
                  <c:v>-18.687999999999988</c:v>
                </c:pt>
                <c:pt idx="33332">
                  <c:v>-18.685999999999993</c:v>
                </c:pt>
                <c:pt idx="33333">
                  <c:v>-18.683999999999997</c:v>
                </c:pt>
                <c:pt idx="33334">
                  <c:v>-18.681999999999988</c:v>
                </c:pt>
                <c:pt idx="33335">
                  <c:v>-18.679999999999993</c:v>
                </c:pt>
                <c:pt idx="33336">
                  <c:v>-18.677999999999997</c:v>
                </c:pt>
                <c:pt idx="33337">
                  <c:v>-18.675999999999988</c:v>
                </c:pt>
                <c:pt idx="33338">
                  <c:v>-18.673999999999992</c:v>
                </c:pt>
                <c:pt idx="33339">
                  <c:v>-18.671999999999997</c:v>
                </c:pt>
                <c:pt idx="33340">
                  <c:v>-18.669999999999987</c:v>
                </c:pt>
                <c:pt idx="33341">
                  <c:v>-18.667999999999992</c:v>
                </c:pt>
                <c:pt idx="33342">
                  <c:v>-18.665999999999997</c:v>
                </c:pt>
                <c:pt idx="33343">
                  <c:v>-18.663999999999987</c:v>
                </c:pt>
                <c:pt idx="33344">
                  <c:v>-18.661999999999992</c:v>
                </c:pt>
                <c:pt idx="33345">
                  <c:v>-18.659999999999997</c:v>
                </c:pt>
                <c:pt idx="33346">
                  <c:v>-18.658000000000001</c:v>
                </c:pt>
                <c:pt idx="33347">
                  <c:v>-18.655999999999992</c:v>
                </c:pt>
                <c:pt idx="33348">
                  <c:v>-18.653999999999996</c:v>
                </c:pt>
                <c:pt idx="33349">
                  <c:v>-18.652000000000001</c:v>
                </c:pt>
                <c:pt idx="33350">
                  <c:v>-18.649999999999991</c:v>
                </c:pt>
                <c:pt idx="33351">
                  <c:v>-18.647999999999996</c:v>
                </c:pt>
                <c:pt idx="33352">
                  <c:v>-18.646000000000001</c:v>
                </c:pt>
                <c:pt idx="33353">
                  <c:v>-18.643999999999991</c:v>
                </c:pt>
                <c:pt idx="33354">
                  <c:v>-18.641999999999996</c:v>
                </c:pt>
                <c:pt idx="33355">
                  <c:v>-18.64</c:v>
                </c:pt>
                <c:pt idx="33356">
                  <c:v>-18.637999999999991</c:v>
                </c:pt>
                <c:pt idx="33357">
                  <c:v>-18.635999999999996</c:v>
                </c:pt>
                <c:pt idx="33358">
                  <c:v>-18.634</c:v>
                </c:pt>
                <c:pt idx="33359">
                  <c:v>-18.631999999999991</c:v>
                </c:pt>
                <c:pt idx="33360">
                  <c:v>-18.629999999999995</c:v>
                </c:pt>
                <c:pt idx="33361">
                  <c:v>-18.628</c:v>
                </c:pt>
                <c:pt idx="33362">
                  <c:v>-18.625999999999991</c:v>
                </c:pt>
                <c:pt idx="33363">
                  <c:v>-18.623999999999995</c:v>
                </c:pt>
                <c:pt idx="33364">
                  <c:v>-18.622</c:v>
                </c:pt>
                <c:pt idx="33365">
                  <c:v>-18.61999999999999</c:v>
                </c:pt>
                <c:pt idx="33366">
                  <c:v>-18.617999999999995</c:v>
                </c:pt>
                <c:pt idx="33367">
                  <c:v>-18.616</c:v>
                </c:pt>
                <c:pt idx="33368">
                  <c:v>-18.61399999999999</c:v>
                </c:pt>
                <c:pt idx="33369">
                  <c:v>-18.611999999999995</c:v>
                </c:pt>
                <c:pt idx="33370">
                  <c:v>-18.61</c:v>
                </c:pt>
                <c:pt idx="33371">
                  <c:v>-18.60799999999999</c:v>
                </c:pt>
                <c:pt idx="33372">
                  <c:v>-18.605999999999995</c:v>
                </c:pt>
                <c:pt idx="33373">
                  <c:v>-18.603999999999999</c:v>
                </c:pt>
                <c:pt idx="33374">
                  <c:v>-18.60199999999999</c:v>
                </c:pt>
                <c:pt idx="33375">
                  <c:v>-18.599999999999994</c:v>
                </c:pt>
                <c:pt idx="33376">
                  <c:v>-18.597999999999999</c:v>
                </c:pt>
                <c:pt idx="33377">
                  <c:v>-18.595999999999989</c:v>
                </c:pt>
                <c:pt idx="33378">
                  <c:v>-18.593999999999994</c:v>
                </c:pt>
                <c:pt idx="33379">
                  <c:v>-18.591999999999999</c:v>
                </c:pt>
                <c:pt idx="33380">
                  <c:v>-18.589999999999989</c:v>
                </c:pt>
                <c:pt idx="33381">
                  <c:v>-18.587999999999994</c:v>
                </c:pt>
                <c:pt idx="33382">
                  <c:v>-18.585999999999999</c:v>
                </c:pt>
                <c:pt idx="33383">
                  <c:v>-18.583999999999989</c:v>
                </c:pt>
                <c:pt idx="33384">
                  <c:v>-18.581999999999994</c:v>
                </c:pt>
                <c:pt idx="33385">
                  <c:v>-18.579999999999998</c:v>
                </c:pt>
                <c:pt idx="33386">
                  <c:v>-18.577999999999989</c:v>
                </c:pt>
                <c:pt idx="33387">
                  <c:v>-18.575999999999993</c:v>
                </c:pt>
                <c:pt idx="33388">
                  <c:v>-18.573999999999998</c:v>
                </c:pt>
                <c:pt idx="33389">
                  <c:v>-18.571999999999989</c:v>
                </c:pt>
                <c:pt idx="33390">
                  <c:v>-18.569999999999993</c:v>
                </c:pt>
                <c:pt idx="33391">
                  <c:v>-18.567999999999998</c:v>
                </c:pt>
                <c:pt idx="33392">
                  <c:v>-18.565999999999988</c:v>
                </c:pt>
                <c:pt idx="33393">
                  <c:v>-18.563999999999993</c:v>
                </c:pt>
                <c:pt idx="33394">
                  <c:v>-18.561999999999998</c:v>
                </c:pt>
                <c:pt idx="33395">
                  <c:v>-18.559999999999988</c:v>
                </c:pt>
                <c:pt idx="33396">
                  <c:v>-18.557999999999993</c:v>
                </c:pt>
                <c:pt idx="33397">
                  <c:v>-18.555999999999997</c:v>
                </c:pt>
                <c:pt idx="33398">
                  <c:v>-18.553999999999988</c:v>
                </c:pt>
                <c:pt idx="33399">
                  <c:v>-18.551999999999992</c:v>
                </c:pt>
                <c:pt idx="33400">
                  <c:v>-18.549999999999997</c:v>
                </c:pt>
                <c:pt idx="33401">
                  <c:v>-18.547999999999988</c:v>
                </c:pt>
                <c:pt idx="33402">
                  <c:v>-18.545999999999992</c:v>
                </c:pt>
                <c:pt idx="33403">
                  <c:v>-18.543999999999997</c:v>
                </c:pt>
                <c:pt idx="33404">
                  <c:v>-18.541999999999987</c:v>
                </c:pt>
                <c:pt idx="33405">
                  <c:v>-18.539999999999992</c:v>
                </c:pt>
                <c:pt idx="33406">
                  <c:v>-18.537999999999997</c:v>
                </c:pt>
                <c:pt idx="33407">
                  <c:v>-18.536000000000001</c:v>
                </c:pt>
                <c:pt idx="33408">
                  <c:v>-18.533999999999992</c:v>
                </c:pt>
                <c:pt idx="33409">
                  <c:v>-18.531999999999996</c:v>
                </c:pt>
                <c:pt idx="33410">
                  <c:v>-18.53</c:v>
                </c:pt>
                <c:pt idx="33411">
                  <c:v>-18.527999999999992</c:v>
                </c:pt>
                <c:pt idx="33412">
                  <c:v>-18.525999999999996</c:v>
                </c:pt>
                <c:pt idx="33413">
                  <c:v>-18.524000000000001</c:v>
                </c:pt>
                <c:pt idx="33414">
                  <c:v>-18.521999999999991</c:v>
                </c:pt>
                <c:pt idx="33415">
                  <c:v>-18.519999999999996</c:v>
                </c:pt>
                <c:pt idx="33416">
                  <c:v>-18.518000000000001</c:v>
                </c:pt>
                <c:pt idx="33417">
                  <c:v>-18.515999999999991</c:v>
                </c:pt>
                <c:pt idx="33418">
                  <c:v>-18.513999999999996</c:v>
                </c:pt>
                <c:pt idx="33419">
                  <c:v>-18.512</c:v>
                </c:pt>
                <c:pt idx="33420">
                  <c:v>-18.509999999999991</c:v>
                </c:pt>
                <c:pt idx="33421">
                  <c:v>-18.507999999999996</c:v>
                </c:pt>
                <c:pt idx="33422">
                  <c:v>-18.506</c:v>
                </c:pt>
                <c:pt idx="33423">
                  <c:v>-18.503999999999991</c:v>
                </c:pt>
                <c:pt idx="33424">
                  <c:v>-18.501999999999995</c:v>
                </c:pt>
                <c:pt idx="33425">
                  <c:v>-18.5</c:v>
                </c:pt>
                <c:pt idx="33426">
                  <c:v>-18.49799999999999</c:v>
                </c:pt>
                <c:pt idx="33427">
                  <c:v>-18.495999999999995</c:v>
                </c:pt>
                <c:pt idx="33428">
                  <c:v>-18.494</c:v>
                </c:pt>
                <c:pt idx="33429">
                  <c:v>-18.49199999999999</c:v>
                </c:pt>
                <c:pt idx="33430">
                  <c:v>-18.489999999999995</c:v>
                </c:pt>
                <c:pt idx="33431">
                  <c:v>-18.488</c:v>
                </c:pt>
                <c:pt idx="33432">
                  <c:v>-18.48599999999999</c:v>
                </c:pt>
                <c:pt idx="33433">
                  <c:v>-18.483999999999995</c:v>
                </c:pt>
                <c:pt idx="33434">
                  <c:v>-18.481999999999999</c:v>
                </c:pt>
                <c:pt idx="33435">
                  <c:v>-18.47999999999999</c:v>
                </c:pt>
                <c:pt idx="33436">
                  <c:v>-18.477999999999994</c:v>
                </c:pt>
                <c:pt idx="33437">
                  <c:v>-18.475999999999999</c:v>
                </c:pt>
                <c:pt idx="33438">
                  <c:v>-18.47399999999999</c:v>
                </c:pt>
                <c:pt idx="33439">
                  <c:v>-18.471999999999994</c:v>
                </c:pt>
                <c:pt idx="33440">
                  <c:v>-18.47</c:v>
                </c:pt>
                <c:pt idx="33441">
                  <c:v>-18.467999999999989</c:v>
                </c:pt>
                <c:pt idx="33442">
                  <c:v>-18.465999999999994</c:v>
                </c:pt>
                <c:pt idx="33443">
                  <c:v>-18.463999999999999</c:v>
                </c:pt>
                <c:pt idx="33444">
                  <c:v>-18.461999999999989</c:v>
                </c:pt>
                <c:pt idx="33445">
                  <c:v>-18.459999999999994</c:v>
                </c:pt>
                <c:pt idx="33446">
                  <c:v>-18.457999999999998</c:v>
                </c:pt>
                <c:pt idx="33447">
                  <c:v>-18.455999999999989</c:v>
                </c:pt>
                <c:pt idx="33448">
                  <c:v>-18.453999999999994</c:v>
                </c:pt>
                <c:pt idx="33449">
                  <c:v>-18.451999999999998</c:v>
                </c:pt>
                <c:pt idx="33450">
                  <c:v>-18.449999999999989</c:v>
                </c:pt>
                <c:pt idx="33451">
                  <c:v>-18.447999999999993</c:v>
                </c:pt>
                <c:pt idx="33452">
                  <c:v>-18.445999999999998</c:v>
                </c:pt>
                <c:pt idx="33453">
                  <c:v>-18.443999999999988</c:v>
                </c:pt>
                <c:pt idx="33454">
                  <c:v>-18.441999999999993</c:v>
                </c:pt>
                <c:pt idx="33455">
                  <c:v>-18.439999999999998</c:v>
                </c:pt>
                <c:pt idx="33456">
                  <c:v>-18.437999999999988</c:v>
                </c:pt>
                <c:pt idx="33457">
                  <c:v>-18.435999999999993</c:v>
                </c:pt>
                <c:pt idx="33458">
                  <c:v>-18.433999999999997</c:v>
                </c:pt>
                <c:pt idx="33459">
                  <c:v>-18.431999999999988</c:v>
                </c:pt>
                <c:pt idx="33460">
                  <c:v>-18.429999999999993</c:v>
                </c:pt>
                <c:pt idx="33461">
                  <c:v>-18.427999999999997</c:v>
                </c:pt>
                <c:pt idx="33462">
                  <c:v>-18.425999999999988</c:v>
                </c:pt>
                <c:pt idx="33463">
                  <c:v>-18.423999999999992</c:v>
                </c:pt>
                <c:pt idx="33464">
                  <c:v>-18.421999999999997</c:v>
                </c:pt>
                <c:pt idx="33465">
                  <c:v>-18.419999999999987</c:v>
                </c:pt>
                <c:pt idx="33466">
                  <c:v>-18.417999999999992</c:v>
                </c:pt>
                <c:pt idx="33467">
                  <c:v>-18.415999999999997</c:v>
                </c:pt>
                <c:pt idx="33468">
                  <c:v>-18.413999999999987</c:v>
                </c:pt>
                <c:pt idx="33469">
                  <c:v>-18.411999999999992</c:v>
                </c:pt>
                <c:pt idx="33470">
                  <c:v>-18.409999999999997</c:v>
                </c:pt>
                <c:pt idx="33471">
                  <c:v>-18.408000000000001</c:v>
                </c:pt>
                <c:pt idx="33472">
                  <c:v>-18.405999999999992</c:v>
                </c:pt>
                <c:pt idx="33473">
                  <c:v>-18.403999999999996</c:v>
                </c:pt>
                <c:pt idx="33474">
                  <c:v>-18.402000000000001</c:v>
                </c:pt>
                <c:pt idx="33475">
                  <c:v>-18.399999999999991</c:v>
                </c:pt>
                <c:pt idx="33476">
                  <c:v>-18.397999999999996</c:v>
                </c:pt>
                <c:pt idx="33477">
                  <c:v>-18.396000000000001</c:v>
                </c:pt>
                <c:pt idx="33478">
                  <c:v>-18.393999999999991</c:v>
                </c:pt>
                <c:pt idx="33479">
                  <c:v>-18.391999999999996</c:v>
                </c:pt>
                <c:pt idx="33480">
                  <c:v>-18.39</c:v>
                </c:pt>
                <c:pt idx="33481">
                  <c:v>-18.387999999999991</c:v>
                </c:pt>
                <c:pt idx="33482">
                  <c:v>-18.385999999999996</c:v>
                </c:pt>
                <c:pt idx="33483">
                  <c:v>-18.384</c:v>
                </c:pt>
                <c:pt idx="33484">
                  <c:v>-18.381999999999991</c:v>
                </c:pt>
                <c:pt idx="33485">
                  <c:v>-18.379999999999995</c:v>
                </c:pt>
                <c:pt idx="33486">
                  <c:v>-18.378</c:v>
                </c:pt>
                <c:pt idx="33487">
                  <c:v>-18.375999999999991</c:v>
                </c:pt>
                <c:pt idx="33488">
                  <c:v>-18.373999999999995</c:v>
                </c:pt>
                <c:pt idx="33489">
                  <c:v>-18.372</c:v>
                </c:pt>
                <c:pt idx="33490">
                  <c:v>-18.36999999999999</c:v>
                </c:pt>
                <c:pt idx="33491">
                  <c:v>-18.367999999999995</c:v>
                </c:pt>
                <c:pt idx="33492">
                  <c:v>-18.366</c:v>
                </c:pt>
                <c:pt idx="33493">
                  <c:v>-18.36399999999999</c:v>
                </c:pt>
                <c:pt idx="33494">
                  <c:v>-18.361999999999995</c:v>
                </c:pt>
                <c:pt idx="33495">
                  <c:v>-18.36</c:v>
                </c:pt>
                <c:pt idx="33496">
                  <c:v>-18.35799999999999</c:v>
                </c:pt>
                <c:pt idx="33497">
                  <c:v>-18.355999999999995</c:v>
                </c:pt>
                <c:pt idx="33498">
                  <c:v>-18.353999999999999</c:v>
                </c:pt>
                <c:pt idx="33499">
                  <c:v>-18.35199999999999</c:v>
                </c:pt>
                <c:pt idx="33500">
                  <c:v>-18.349999999999994</c:v>
                </c:pt>
                <c:pt idx="33501">
                  <c:v>-18.347999999999999</c:v>
                </c:pt>
                <c:pt idx="33502">
                  <c:v>-18.345999999999989</c:v>
                </c:pt>
                <c:pt idx="33503">
                  <c:v>-18.343999999999994</c:v>
                </c:pt>
                <c:pt idx="33504">
                  <c:v>-18.341999999999999</c:v>
                </c:pt>
                <c:pt idx="33505">
                  <c:v>-18.339999999999989</c:v>
                </c:pt>
                <c:pt idx="33506">
                  <c:v>-18.337999999999994</c:v>
                </c:pt>
                <c:pt idx="33507">
                  <c:v>-18.335999999999999</c:v>
                </c:pt>
                <c:pt idx="33508">
                  <c:v>-18.333999999999989</c:v>
                </c:pt>
                <c:pt idx="33509">
                  <c:v>-18.331999999999994</c:v>
                </c:pt>
                <c:pt idx="33510">
                  <c:v>-18.329999999999998</c:v>
                </c:pt>
                <c:pt idx="33511">
                  <c:v>-18.327999999999989</c:v>
                </c:pt>
                <c:pt idx="33512">
                  <c:v>-18.325999999999993</c:v>
                </c:pt>
                <c:pt idx="33513">
                  <c:v>-18.323999999999998</c:v>
                </c:pt>
                <c:pt idx="33514">
                  <c:v>-18.321999999999989</c:v>
                </c:pt>
                <c:pt idx="33515">
                  <c:v>-18.319999999999993</c:v>
                </c:pt>
                <c:pt idx="33516">
                  <c:v>-18.317999999999998</c:v>
                </c:pt>
                <c:pt idx="33517">
                  <c:v>-18.315999999999988</c:v>
                </c:pt>
                <c:pt idx="33518">
                  <c:v>-18.313999999999993</c:v>
                </c:pt>
                <c:pt idx="33519">
                  <c:v>-18.311999999999998</c:v>
                </c:pt>
                <c:pt idx="33520">
                  <c:v>-18.309999999999988</c:v>
                </c:pt>
                <c:pt idx="33521">
                  <c:v>-18.307999999999993</c:v>
                </c:pt>
                <c:pt idx="33522">
                  <c:v>-18.305999999999997</c:v>
                </c:pt>
                <c:pt idx="33523">
                  <c:v>-18.303999999999988</c:v>
                </c:pt>
                <c:pt idx="33524">
                  <c:v>-18.301999999999992</c:v>
                </c:pt>
                <c:pt idx="33525">
                  <c:v>-18.299999999999997</c:v>
                </c:pt>
                <c:pt idx="33526">
                  <c:v>-18.297999999999988</c:v>
                </c:pt>
                <c:pt idx="33527">
                  <c:v>-18.295999999999992</c:v>
                </c:pt>
                <c:pt idx="33528">
                  <c:v>-18.293999999999997</c:v>
                </c:pt>
                <c:pt idx="33529">
                  <c:v>-18.291999999999987</c:v>
                </c:pt>
                <c:pt idx="33530">
                  <c:v>-18.289999999999992</c:v>
                </c:pt>
                <c:pt idx="33531">
                  <c:v>-18.287999999999997</c:v>
                </c:pt>
                <c:pt idx="33532">
                  <c:v>-18.286000000000001</c:v>
                </c:pt>
                <c:pt idx="33533">
                  <c:v>-18.283999999999992</c:v>
                </c:pt>
                <c:pt idx="33534">
                  <c:v>-18.281999999999996</c:v>
                </c:pt>
                <c:pt idx="33535">
                  <c:v>-18.28</c:v>
                </c:pt>
                <c:pt idx="33536">
                  <c:v>-18.277999999999992</c:v>
                </c:pt>
                <c:pt idx="33537">
                  <c:v>-18.275999999999996</c:v>
                </c:pt>
                <c:pt idx="33538">
                  <c:v>-18.274000000000001</c:v>
                </c:pt>
                <c:pt idx="33539">
                  <c:v>-18.271999999999991</c:v>
                </c:pt>
                <c:pt idx="33540">
                  <c:v>-18.269999999999996</c:v>
                </c:pt>
                <c:pt idx="33541">
                  <c:v>-18.268000000000001</c:v>
                </c:pt>
                <c:pt idx="33542">
                  <c:v>-18.265999999999991</c:v>
                </c:pt>
                <c:pt idx="33543">
                  <c:v>-18.263999999999996</c:v>
                </c:pt>
                <c:pt idx="33544">
                  <c:v>-18.262</c:v>
                </c:pt>
                <c:pt idx="33545">
                  <c:v>-18.259999999999991</c:v>
                </c:pt>
                <c:pt idx="33546">
                  <c:v>-18.257999999999996</c:v>
                </c:pt>
                <c:pt idx="33547">
                  <c:v>-18.256</c:v>
                </c:pt>
                <c:pt idx="33548">
                  <c:v>-18.253999999999991</c:v>
                </c:pt>
                <c:pt idx="33549">
                  <c:v>-18.251999999999995</c:v>
                </c:pt>
                <c:pt idx="33550">
                  <c:v>-18.25</c:v>
                </c:pt>
                <c:pt idx="33551">
                  <c:v>-18.24799999999999</c:v>
                </c:pt>
                <c:pt idx="33552">
                  <c:v>-18.245999999999995</c:v>
                </c:pt>
                <c:pt idx="33553">
                  <c:v>-18.244</c:v>
                </c:pt>
                <c:pt idx="33554">
                  <c:v>-18.24199999999999</c:v>
                </c:pt>
                <c:pt idx="33555">
                  <c:v>-18.239999999999995</c:v>
                </c:pt>
                <c:pt idx="33556">
                  <c:v>-18.238</c:v>
                </c:pt>
                <c:pt idx="33557">
                  <c:v>-18.23599999999999</c:v>
                </c:pt>
                <c:pt idx="33558">
                  <c:v>-18.233999999999995</c:v>
                </c:pt>
                <c:pt idx="33559">
                  <c:v>-18.231999999999999</c:v>
                </c:pt>
                <c:pt idx="33560">
                  <c:v>-18.22999999999999</c:v>
                </c:pt>
                <c:pt idx="33561">
                  <c:v>-18.227999999999994</c:v>
                </c:pt>
                <c:pt idx="33562">
                  <c:v>-18.225999999999999</c:v>
                </c:pt>
                <c:pt idx="33563">
                  <c:v>-18.22399999999999</c:v>
                </c:pt>
                <c:pt idx="33564">
                  <c:v>-18.221999999999994</c:v>
                </c:pt>
                <c:pt idx="33565">
                  <c:v>-18.22</c:v>
                </c:pt>
                <c:pt idx="33566">
                  <c:v>-18.217999999999989</c:v>
                </c:pt>
                <c:pt idx="33567">
                  <c:v>-18.215999999999994</c:v>
                </c:pt>
                <c:pt idx="33568">
                  <c:v>-18.213999999999999</c:v>
                </c:pt>
                <c:pt idx="33569">
                  <c:v>-18.211999999999989</c:v>
                </c:pt>
                <c:pt idx="33570">
                  <c:v>-18.209999999999994</c:v>
                </c:pt>
                <c:pt idx="33571">
                  <c:v>-18.207999999999998</c:v>
                </c:pt>
                <c:pt idx="33572">
                  <c:v>-18.205999999999989</c:v>
                </c:pt>
                <c:pt idx="33573">
                  <c:v>-18.203999999999994</c:v>
                </c:pt>
                <c:pt idx="33574">
                  <c:v>-18.201999999999998</c:v>
                </c:pt>
                <c:pt idx="33575">
                  <c:v>-18.199999999999989</c:v>
                </c:pt>
                <c:pt idx="33576">
                  <c:v>-18.197999999999993</c:v>
                </c:pt>
                <c:pt idx="33577">
                  <c:v>-18.195999999999998</c:v>
                </c:pt>
                <c:pt idx="33578">
                  <c:v>-18.193999999999988</c:v>
                </c:pt>
                <c:pt idx="33579">
                  <c:v>-18.191999999999993</c:v>
                </c:pt>
                <c:pt idx="33580">
                  <c:v>-18.189999999999998</c:v>
                </c:pt>
                <c:pt idx="33581">
                  <c:v>-18.187999999999988</c:v>
                </c:pt>
                <c:pt idx="33582">
                  <c:v>-18.185999999999993</c:v>
                </c:pt>
                <c:pt idx="33583">
                  <c:v>-18.183999999999997</c:v>
                </c:pt>
                <c:pt idx="33584">
                  <c:v>-18.181999999999988</c:v>
                </c:pt>
                <c:pt idx="33585">
                  <c:v>-18.179999999999993</c:v>
                </c:pt>
                <c:pt idx="33586">
                  <c:v>-18.177999999999997</c:v>
                </c:pt>
                <c:pt idx="33587">
                  <c:v>-18.175999999999988</c:v>
                </c:pt>
                <c:pt idx="33588">
                  <c:v>-18.173999999999992</c:v>
                </c:pt>
                <c:pt idx="33589">
                  <c:v>-18.171999999999997</c:v>
                </c:pt>
                <c:pt idx="33590">
                  <c:v>-18.169999999999987</c:v>
                </c:pt>
                <c:pt idx="33591">
                  <c:v>-18.167999999999992</c:v>
                </c:pt>
                <c:pt idx="33592">
                  <c:v>-18.165999999999997</c:v>
                </c:pt>
                <c:pt idx="33593">
                  <c:v>-18.163999999999987</c:v>
                </c:pt>
                <c:pt idx="33594">
                  <c:v>-18.161999999999992</c:v>
                </c:pt>
                <c:pt idx="33595">
                  <c:v>-18.159999999999997</c:v>
                </c:pt>
                <c:pt idx="33596">
                  <c:v>-18.158000000000001</c:v>
                </c:pt>
                <c:pt idx="33597">
                  <c:v>-18.155999999999992</c:v>
                </c:pt>
                <c:pt idx="33598">
                  <c:v>-18.153999999999996</c:v>
                </c:pt>
                <c:pt idx="33599">
                  <c:v>-18.152000000000001</c:v>
                </c:pt>
                <c:pt idx="33600">
                  <c:v>-18.149999999999991</c:v>
                </c:pt>
                <c:pt idx="33601">
                  <c:v>-18.147999999999996</c:v>
                </c:pt>
                <c:pt idx="33602">
                  <c:v>-18.146000000000001</c:v>
                </c:pt>
                <c:pt idx="33603">
                  <c:v>-18.143999999999991</c:v>
                </c:pt>
                <c:pt idx="33604">
                  <c:v>-18.141999999999996</c:v>
                </c:pt>
                <c:pt idx="33605">
                  <c:v>-18.14</c:v>
                </c:pt>
                <c:pt idx="33606">
                  <c:v>-18.137999999999991</c:v>
                </c:pt>
                <c:pt idx="33607">
                  <c:v>-18.135999999999996</c:v>
                </c:pt>
                <c:pt idx="33608">
                  <c:v>-18.134</c:v>
                </c:pt>
                <c:pt idx="33609">
                  <c:v>-18.131999999999991</c:v>
                </c:pt>
                <c:pt idx="33610">
                  <c:v>-18.129999999999995</c:v>
                </c:pt>
                <c:pt idx="33611">
                  <c:v>-18.128</c:v>
                </c:pt>
                <c:pt idx="33612">
                  <c:v>-18.125999999999991</c:v>
                </c:pt>
                <c:pt idx="33613">
                  <c:v>-18.123999999999995</c:v>
                </c:pt>
                <c:pt idx="33614">
                  <c:v>-18.122</c:v>
                </c:pt>
                <c:pt idx="33615">
                  <c:v>-18.11999999999999</c:v>
                </c:pt>
                <c:pt idx="33616">
                  <c:v>-18.117999999999995</c:v>
                </c:pt>
                <c:pt idx="33617">
                  <c:v>-18.116</c:v>
                </c:pt>
                <c:pt idx="33618">
                  <c:v>-18.11399999999999</c:v>
                </c:pt>
                <c:pt idx="33619">
                  <c:v>-18.111999999999995</c:v>
                </c:pt>
                <c:pt idx="33620">
                  <c:v>-18.11</c:v>
                </c:pt>
                <c:pt idx="33621">
                  <c:v>-18.10799999999999</c:v>
                </c:pt>
                <c:pt idx="33622">
                  <c:v>-18.105999999999995</c:v>
                </c:pt>
                <c:pt idx="33623">
                  <c:v>-18.103999999999999</c:v>
                </c:pt>
                <c:pt idx="33624">
                  <c:v>-18.10199999999999</c:v>
                </c:pt>
                <c:pt idx="33625">
                  <c:v>-18.099999999999994</c:v>
                </c:pt>
                <c:pt idx="33626">
                  <c:v>-18.097999999999999</c:v>
                </c:pt>
                <c:pt idx="33627">
                  <c:v>-18.095999999999989</c:v>
                </c:pt>
                <c:pt idx="33628">
                  <c:v>-18.093999999999994</c:v>
                </c:pt>
                <c:pt idx="33629">
                  <c:v>-18.091999999999999</c:v>
                </c:pt>
                <c:pt idx="33630">
                  <c:v>-18.089999999999989</c:v>
                </c:pt>
                <c:pt idx="33631">
                  <c:v>-18.087999999999994</c:v>
                </c:pt>
                <c:pt idx="33632">
                  <c:v>-18.085999999999999</c:v>
                </c:pt>
                <c:pt idx="33633">
                  <c:v>-18.083999999999989</c:v>
                </c:pt>
                <c:pt idx="33634">
                  <c:v>-18.081999999999994</c:v>
                </c:pt>
                <c:pt idx="33635">
                  <c:v>-18.079999999999998</c:v>
                </c:pt>
                <c:pt idx="33636">
                  <c:v>-18.077999999999989</c:v>
                </c:pt>
                <c:pt idx="33637">
                  <c:v>-18.075999999999993</c:v>
                </c:pt>
                <c:pt idx="33638">
                  <c:v>-18.073999999999998</c:v>
                </c:pt>
                <c:pt idx="33639">
                  <c:v>-18.071999999999989</c:v>
                </c:pt>
                <c:pt idx="33640">
                  <c:v>-18.069999999999993</c:v>
                </c:pt>
                <c:pt idx="33641">
                  <c:v>-18.067999999999998</c:v>
                </c:pt>
                <c:pt idx="33642">
                  <c:v>-18.065999999999988</c:v>
                </c:pt>
                <c:pt idx="33643">
                  <c:v>-18.063999999999993</c:v>
                </c:pt>
                <c:pt idx="33644">
                  <c:v>-18.061999999999998</c:v>
                </c:pt>
                <c:pt idx="33645">
                  <c:v>-18.059999999999988</c:v>
                </c:pt>
                <c:pt idx="33646">
                  <c:v>-18.057999999999993</c:v>
                </c:pt>
                <c:pt idx="33647">
                  <c:v>-18.055999999999997</c:v>
                </c:pt>
                <c:pt idx="33648">
                  <c:v>-18.053999999999988</c:v>
                </c:pt>
                <c:pt idx="33649">
                  <c:v>-18.051999999999992</c:v>
                </c:pt>
                <c:pt idx="33650">
                  <c:v>-18.049999999999997</c:v>
                </c:pt>
                <c:pt idx="33651">
                  <c:v>-18.047999999999988</c:v>
                </c:pt>
                <c:pt idx="33652">
                  <c:v>-18.045999999999992</c:v>
                </c:pt>
                <c:pt idx="33653">
                  <c:v>-18.043999999999997</c:v>
                </c:pt>
                <c:pt idx="33654">
                  <c:v>-18.041999999999987</c:v>
                </c:pt>
                <c:pt idx="33655">
                  <c:v>-18.039999999999992</c:v>
                </c:pt>
                <c:pt idx="33656">
                  <c:v>-18.037999999999997</c:v>
                </c:pt>
                <c:pt idx="33657">
                  <c:v>-18.036000000000001</c:v>
                </c:pt>
                <c:pt idx="33658">
                  <c:v>-18.033999999999992</c:v>
                </c:pt>
                <c:pt idx="33659">
                  <c:v>-18.031999999999996</c:v>
                </c:pt>
                <c:pt idx="33660">
                  <c:v>-18.03</c:v>
                </c:pt>
                <c:pt idx="33661">
                  <c:v>-18.027999999999992</c:v>
                </c:pt>
                <c:pt idx="33662">
                  <c:v>-18.025999999999996</c:v>
                </c:pt>
                <c:pt idx="33663">
                  <c:v>-18.024000000000001</c:v>
                </c:pt>
                <c:pt idx="33664">
                  <c:v>-18.021999999999991</c:v>
                </c:pt>
                <c:pt idx="33665">
                  <c:v>-18.019999999999996</c:v>
                </c:pt>
                <c:pt idx="33666">
                  <c:v>-18.018000000000001</c:v>
                </c:pt>
                <c:pt idx="33667">
                  <c:v>-18.015999999999991</c:v>
                </c:pt>
                <c:pt idx="33668">
                  <c:v>-18.013999999999996</c:v>
                </c:pt>
                <c:pt idx="33669">
                  <c:v>-18.012</c:v>
                </c:pt>
                <c:pt idx="33670">
                  <c:v>-18.009999999999991</c:v>
                </c:pt>
                <c:pt idx="33671">
                  <c:v>-18.007999999999996</c:v>
                </c:pt>
                <c:pt idx="33672">
                  <c:v>-18.006</c:v>
                </c:pt>
                <c:pt idx="33673">
                  <c:v>-18.003999999999991</c:v>
                </c:pt>
                <c:pt idx="33674">
                  <c:v>-18.001999999999995</c:v>
                </c:pt>
                <c:pt idx="33675">
                  <c:v>-18</c:v>
                </c:pt>
                <c:pt idx="33676">
                  <c:v>-17.99799999999999</c:v>
                </c:pt>
                <c:pt idx="33677">
                  <c:v>-17.995999999999995</c:v>
                </c:pt>
                <c:pt idx="33678">
                  <c:v>-17.994</c:v>
                </c:pt>
                <c:pt idx="33679">
                  <c:v>-17.99199999999999</c:v>
                </c:pt>
                <c:pt idx="33680">
                  <c:v>-17.989999999999995</c:v>
                </c:pt>
                <c:pt idx="33681">
                  <c:v>-17.988</c:v>
                </c:pt>
                <c:pt idx="33682">
                  <c:v>-17.98599999999999</c:v>
                </c:pt>
                <c:pt idx="33683">
                  <c:v>-17.983999999999995</c:v>
                </c:pt>
                <c:pt idx="33684">
                  <c:v>-17.981999999999999</c:v>
                </c:pt>
                <c:pt idx="33685">
                  <c:v>-17.97999999999999</c:v>
                </c:pt>
                <c:pt idx="33686">
                  <c:v>-17.977999999999994</c:v>
                </c:pt>
                <c:pt idx="33687">
                  <c:v>-17.975999999999999</c:v>
                </c:pt>
                <c:pt idx="33688">
                  <c:v>-17.97399999999999</c:v>
                </c:pt>
                <c:pt idx="33689">
                  <c:v>-17.971999999999994</c:v>
                </c:pt>
                <c:pt idx="33690">
                  <c:v>-17.97</c:v>
                </c:pt>
                <c:pt idx="33691">
                  <c:v>-17.967999999999989</c:v>
                </c:pt>
                <c:pt idx="33692">
                  <c:v>-17.965999999999994</c:v>
                </c:pt>
                <c:pt idx="33693">
                  <c:v>-17.963999999999999</c:v>
                </c:pt>
                <c:pt idx="33694">
                  <c:v>-17.961999999999989</c:v>
                </c:pt>
                <c:pt idx="33695">
                  <c:v>-17.959999999999994</c:v>
                </c:pt>
                <c:pt idx="33696">
                  <c:v>-17.957999999999998</c:v>
                </c:pt>
                <c:pt idx="33697">
                  <c:v>-17.955999999999989</c:v>
                </c:pt>
                <c:pt idx="33698">
                  <c:v>-17.953999999999994</c:v>
                </c:pt>
                <c:pt idx="33699">
                  <c:v>-17.951999999999998</c:v>
                </c:pt>
                <c:pt idx="33700">
                  <c:v>-17.949999999999989</c:v>
                </c:pt>
                <c:pt idx="33701">
                  <c:v>-17.947999999999993</c:v>
                </c:pt>
                <c:pt idx="33702">
                  <c:v>-17.945999999999998</c:v>
                </c:pt>
                <c:pt idx="33703">
                  <c:v>-17.943999999999988</c:v>
                </c:pt>
                <c:pt idx="33704">
                  <c:v>-17.941999999999993</c:v>
                </c:pt>
                <c:pt idx="33705">
                  <c:v>-17.939999999999998</c:v>
                </c:pt>
                <c:pt idx="33706">
                  <c:v>-17.937999999999988</c:v>
                </c:pt>
                <c:pt idx="33707">
                  <c:v>-17.935999999999993</c:v>
                </c:pt>
                <c:pt idx="33708">
                  <c:v>-17.933999999999997</c:v>
                </c:pt>
                <c:pt idx="33709">
                  <c:v>-17.931999999999988</c:v>
                </c:pt>
                <c:pt idx="33710">
                  <c:v>-17.929999999999993</c:v>
                </c:pt>
                <c:pt idx="33711">
                  <c:v>-17.927999999999997</c:v>
                </c:pt>
                <c:pt idx="33712">
                  <c:v>-17.925999999999988</c:v>
                </c:pt>
                <c:pt idx="33713">
                  <c:v>-17.923999999999992</c:v>
                </c:pt>
                <c:pt idx="33714">
                  <c:v>-17.921999999999997</c:v>
                </c:pt>
                <c:pt idx="33715">
                  <c:v>-17.919999999999987</c:v>
                </c:pt>
                <c:pt idx="33716">
                  <c:v>-17.917999999999992</c:v>
                </c:pt>
                <c:pt idx="33717">
                  <c:v>-17.915999999999997</c:v>
                </c:pt>
                <c:pt idx="33718">
                  <c:v>-17.913999999999987</c:v>
                </c:pt>
                <c:pt idx="33719">
                  <c:v>-17.911999999999992</c:v>
                </c:pt>
                <c:pt idx="33720">
                  <c:v>-17.909999999999997</c:v>
                </c:pt>
                <c:pt idx="33721">
                  <c:v>-17.908000000000001</c:v>
                </c:pt>
                <c:pt idx="33722">
                  <c:v>-17.905999999999992</c:v>
                </c:pt>
                <c:pt idx="33723">
                  <c:v>-17.903999999999996</c:v>
                </c:pt>
                <c:pt idx="33724">
                  <c:v>-17.902000000000001</c:v>
                </c:pt>
                <c:pt idx="33725">
                  <c:v>-17.899999999999991</c:v>
                </c:pt>
                <c:pt idx="33726">
                  <c:v>-17.897999999999996</c:v>
                </c:pt>
                <c:pt idx="33727">
                  <c:v>-17.896000000000001</c:v>
                </c:pt>
                <c:pt idx="33728">
                  <c:v>-17.893999999999991</c:v>
                </c:pt>
                <c:pt idx="33729">
                  <c:v>-17.891999999999996</c:v>
                </c:pt>
                <c:pt idx="33730">
                  <c:v>-17.89</c:v>
                </c:pt>
                <c:pt idx="33731">
                  <c:v>-17.887999999999991</c:v>
                </c:pt>
                <c:pt idx="33732">
                  <c:v>-17.885999999999996</c:v>
                </c:pt>
                <c:pt idx="33733">
                  <c:v>-17.884</c:v>
                </c:pt>
                <c:pt idx="33734">
                  <c:v>-17.881999999999991</c:v>
                </c:pt>
                <c:pt idx="33735">
                  <c:v>-17.879999999999995</c:v>
                </c:pt>
                <c:pt idx="33736">
                  <c:v>-17.878</c:v>
                </c:pt>
                <c:pt idx="33737">
                  <c:v>-17.875999999999991</c:v>
                </c:pt>
                <c:pt idx="33738">
                  <c:v>-17.873999999999995</c:v>
                </c:pt>
                <c:pt idx="33739">
                  <c:v>-17.872</c:v>
                </c:pt>
                <c:pt idx="33740">
                  <c:v>-17.86999999999999</c:v>
                </c:pt>
                <c:pt idx="33741">
                  <c:v>-17.867999999999995</c:v>
                </c:pt>
                <c:pt idx="33742">
                  <c:v>-17.866</c:v>
                </c:pt>
                <c:pt idx="33743">
                  <c:v>-17.86399999999999</c:v>
                </c:pt>
                <c:pt idx="33744">
                  <c:v>-17.861999999999995</c:v>
                </c:pt>
                <c:pt idx="33745">
                  <c:v>-17.86</c:v>
                </c:pt>
                <c:pt idx="33746">
                  <c:v>-17.85799999999999</c:v>
                </c:pt>
                <c:pt idx="33747">
                  <c:v>-17.855999999999995</c:v>
                </c:pt>
                <c:pt idx="33748">
                  <c:v>-17.853999999999999</c:v>
                </c:pt>
                <c:pt idx="33749">
                  <c:v>-17.85199999999999</c:v>
                </c:pt>
                <c:pt idx="33750">
                  <c:v>-17.849999999999994</c:v>
                </c:pt>
                <c:pt idx="33751">
                  <c:v>-17.847999999999999</c:v>
                </c:pt>
                <c:pt idx="33752">
                  <c:v>-17.845999999999989</c:v>
                </c:pt>
                <c:pt idx="33753">
                  <c:v>-17.843999999999994</c:v>
                </c:pt>
                <c:pt idx="33754">
                  <c:v>-17.841999999999999</c:v>
                </c:pt>
                <c:pt idx="33755">
                  <c:v>-17.839999999999989</c:v>
                </c:pt>
                <c:pt idx="33756">
                  <c:v>-17.837999999999994</c:v>
                </c:pt>
                <c:pt idx="33757">
                  <c:v>-17.835999999999999</c:v>
                </c:pt>
                <c:pt idx="33758">
                  <c:v>-17.833999999999989</c:v>
                </c:pt>
                <c:pt idx="33759">
                  <c:v>-17.831999999999994</c:v>
                </c:pt>
                <c:pt idx="33760">
                  <c:v>-17.829999999999998</c:v>
                </c:pt>
                <c:pt idx="33761">
                  <c:v>-17.827999999999989</c:v>
                </c:pt>
                <c:pt idx="33762">
                  <c:v>-17.825999999999993</c:v>
                </c:pt>
                <c:pt idx="33763">
                  <c:v>-17.823999999999998</c:v>
                </c:pt>
                <c:pt idx="33764">
                  <c:v>-17.821999999999989</c:v>
                </c:pt>
                <c:pt idx="33765">
                  <c:v>-17.819999999999993</c:v>
                </c:pt>
                <c:pt idx="33766">
                  <c:v>-17.817999999999998</c:v>
                </c:pt>
                <c:pt idx="33767">
                  <c:v>-17.815999999999988</c:v>
                </c:pt>
                <c:pt idx="33768">
                  <c:v>-17.813999999999993</c:v>
                </c:pt>
                <c:pt idx="33769">
                  <c:v>-17.811999999999998</c:v>
                </c:pt>
                <c:pt idx="33770">
                  <c:v>-17.809999999999988</c:v>
                </c:pt>
                <c:pt idx="33771">
                  <c:v>-17.807999999999993</c:v>
                </c:pt>
                <c:pt idx="33772">
                  <c:v>-17.805999999999997</c:v>
                </c:pt>
                <c:pt idx="33773">
                  <c:v>-17.803999999999988</c:v>
                </c:pt>
                <c:pt idx="33774">
                  <c:v>-17.801999999999992</c:v>
                </c:pt>
                <c:pt idx="33775">
                  <c:v>-17.799999999999997</c:v>
                </c:pt>
                <c:pt idx="33776">
                  <c:v>-17.797999999999988</c:v>
                </c:pt>
                <c:pt idx="33777">
                  <c:v>-17.795999999999992</c:v>
                </c:pt>
                <c:pt idx="33778">
                  <c:v>-17.793999999999997</c:v>
                </c:pt>
                <c:pt idx="33779">
                  <c:v>-17.791999999999987</c:v>
                </c:pt>
                <c:pt idx="33780">
                  <c:v>-17.789999999999992</c:v>
                </c:pt>
                <c:pt idx="33781">
                  <c:v>-17.787999999999997</c:v>
                </c:pt>
                <c:pt idx="33782">
                  <c:v>-17.786000000000001</c:v>
                </c:pt>
                <c:pt idx="33783">
                  <c:v>-17.783999999999992</c:v>
                </c:pt>
                <c:pt idx="33784">
                  <c:v>-17.781999999999996</c:v>
                </c:pt>
                <c:pt idx="33785">
                  <c:v>-17.78</c:v>
                </c:pt>
                <c:pt idx="33786">
                  <c:v>-17.777999999999992</c:v>
                </c:pt>
                <c:pt idx="33787">
                  <c:v>-17.775999999999996</c:v>
                </c:pt>
                <c:pt idx="33788">
                  <c:v>-17.774000000000001</c:v>
                </c:pt>
                <c:pt idx="33789">
                  <c:v>-17.771999999999991</c:v>
                </c:pt>
                <c:pt idx="33790">
                  <c:v>-17.769999999999996</c:v>
                </c:pt>
                <c:pt idx="33791">
                  <c:v>-17.768000000000001</c:v>
                </c:pt>
                <c:pt idx="33792">
                  <c:v>-17.765999999999991</c:v>
                </c:pt>
                <c:pt idx="33793">
                  <c:v>-17.763999999999996</c:v>
                </c:pt>
                <c:pt idx="33794">
                  <c:v>-17.762</c:v>
                </c:pt>
                <c:pt idx="33795">
                  <c:v>-17.759999999999991</c:v>
                </c:pt>
                <c:pt idx="33796">
                  <c:v>-17.757999999999996</c:v>
                </c:pt>
                <c:pt idx="33797">
                  <c:v>-17.756</c:v>
                </c:pt>
                <c:pt idx="33798">
                  <c:v>-17.753999999999991</c:v>
                </c:pt>
                <c:pt idx="33799">
                  <c:v>-17.751999999999995</c:v>
                </c:pt>
                <c:pt idx="33800">
                  <c:v>-17.75</c:v>
                </c:pt>
                <c:pt idx="33801">
                  <c:v>-17.74799999999999</c:v>
                </c:pt>
                <c:pt idx="33802">
                  <c:v>-17.745999999999995</c:v>
                </c:pt>
                <c:pt idx="33803">
                  <c:v>-17.744</c:v>
                </c:pt>
                <c:pt idx="33804">
                  <c:v>-17.74199999999999</c:v>
                </c:pt>
                <c:pt idx="33805">
                  <c:v>-17.739999999999995</c:v>
                </c:pt>
                <c:pt idx="33806">
                  <c:v>-17.738</c:v>
                </c:pt>
                <c:pt idx="33807">
                  <c:v>-17.73599999999999</c:v>
                </c:pt>
                <c:pt idx="33808">
                  <c:v>-17.733999999999995</c:v>
                </c:pt>
                <c:pt idx="33809">
                  <c:v>-17.731999999999999</c:v>
                </c:pt>
                <c:pt idx="33810">
                  <c:v>-17.72999999999999</c:v>
                </c:pt>
                <c:pt idx="33811">
                  <c:v>-17.727999999999994</c:v>
                </c:pt>
                <c:pt idx="33812">
                  <c:v>-17.725999999999999</c:v>
                </c:pt>
                <c:pt idx="33813">
                  <c:v>-17.72399999999999</c:v>
                </c:pt>
                <c:pt idx="33814">
                  <c:v>-17.721999999999994</c:v>
                </c:pt>
                <c:pt idx="33815">
                  <c:v>-17.72</c:v>
                </c:pt>
                <c:pt idx="33816">
                  <c:v>-17.717999999999989</c:v>
                </c:pt>
                <c:pt idx="33817">
                  <c:v>-17.715999999999994</c:v>
                </c:pt>
                <c:pt idx="33818">
                  <c:v>-17.713999999999999</c:v>
                </c:pt>
                <c:pt idx="33819">
                  <c:v>-17.711999999999989</c:v>
                </c:pt>
                <c:pt idx="33820">
                  <c:v>-17.709999999999994</c:v>
                </c:pt>
                <c:pt idx="33821">
                  <c:v>-17.707999999999998</c:v>
                </c:pt>
                <c:pt idx="33822">
                  <c:v>-17.705999999999989</c:v>
                </c:pt>
                <c:pt idx="33823">
                  <c:v>-17.703999999999994</c:v>
                </c:pt>
                <c:pt idx="33824">
                  <c:v>-17.701999999999998</c:v>
                </c:pt>
                <c:pt idx="33825">
                  <c:v>-17.699999999999989</c:v>
                </c:pt>
                <c:pt idx="33826">
                  <c:v>-17.697999999999993</c:v>
                </c:pt>
                <c:pt idx="33827">
                  <c:v>-17.695999999999998</c:v>
                </c:pt>
                <c:pt idx="33828">
                  <c:v>-17.693999999999988</c:v>
                </c:pt>
                <c:pt idx="33829">
                  <c:v>-17.691999999999993</c:v>
                </c:pt>
                <c:pt idx="33830">
                  <c:v>-17.689999999999998</c:v>
                </c:pt>
                <c:pt idx="33831">
                  <c:v>-17.687999999999988</c:v>
                </c:pt>
                <c:pt idx="33832">
                  <c:v>-17.685999999999993</c:v>
                </c:pt>
                <c:pt idx="33833">
                  <c:v>-17.683999999999997</c:v>
                </c:pt>
                <c:pt idx="33834">
                  <c:v>-17.681999999999988</c:v>
                </c:pt>
                <c:pt idx="33835">
                  <c:v>-17.679999999999993</c:v>
                </c:pt>
                <c:pt idx="33836">
                  <c:v>-17.677999999999997</c:v>
                </c:pt>
                <c:pt idx="33837">
                  <c:v>-17.675999999999988</c:v>
                </c:pt>
                <c:pt idx="33838">
                  <c:v>-17.673999999999992</c:v>
                </c:pt>
                <c:pt idx="33839">
                  <c:v>-17.671999999999997</c:v>
                </c:pt>
                <c:pt idx="33840">
                  <c:v>-17.669999999999987</c:v>
                </c:pt>
                <c:pt idx="33841">
                  <c:v>-17.667999999999992</c:v>
                </c:pt>
                <c:pt idx="33842">
                  <c:v>-17.665999999999997</c:v>
                </c:pt>
                <c:pt idx="33843">
                  <c:v>-17.663999999999987</c:v>
                </c:pt>
                <c:pt idx="33844">
                  <c:v>-17.661999999999992</c:v>
                </c:pt>
                <c:pt idx="33845">
                  <c:v>-17.659999999999997</c:v>
                </c:pt>
                <c:pt idx="33846">
                  <c:v>-17.658000000000001</c:v>
                </c:pt>
                <c:pt idx="33847">
                  <c:v>-17.655999999999992</c:v>
                </c:pt>
                <c:pt idx="33848">
                  <c:v>-17.653999999999996</c:v>
                </c:pt>
                <c:pt idx="33849">
                  <c:v>-17.652000000000001</c:v>
                </c:pt>
                <c:pt idx="33850">
                  <c:v>-17.649999999999991</c:v>
                </c:pt>
                <c:pt idx="33851">
                  <c:v>-17.647999999999996</c:v>
                </c:pt>
                <c:pt idx="33852">
                  <c:v>-17.646000000000001</c:v>
                </c:pt>
                <c:pt idx="33853">
                  <c:v>-17.643999999999991</c:v>
                </c:pt>
                <c:pt idx="33854">
                  <c:v>-17.641999999999996</c:v>
                </c:pt>
                <c:pt idx="33855">
                  <c:v>-17.64</c:v>
                </c:pt>
                <c:pt idx="33856">
                  <c:v>-17.637999999999991</c:v>
                </c:pt>
                <c:pt idx="33857">
                  <c:v>-17.635999999999996</c:v>
                </c:pt>
                <c:pt idx="33858">
                  <c:v>-17.634</c:v>
                </c:pt>
                <c:pt idx="33859">
                  <c:v>-17.631999999999991</c:v>
                </c:pt>
                <c:pt idx="33860">
                  <c:v>-17.629999999999995</c:v>
                </c:pt>
                <c:pt idx="33861">
                  <c:v>-17.628</c:v>
                </c:pt>
                <c:pt idx="33862">
                  <c:v>-17.625999999999991</c:v>
                </c:pt>
                <c:pt idx="33863">
                  <c:v>-17.623999999999995</c:v>
                </c:pt>
                <c:pt idx="33864">
                  <c:v>-17.622</c:v>
                </c:pt>
                <c:pt idx="33865">
                  <c:v>-17.61999999999999</c:v>
                </c:pt>
                <c:pt idx="33866">
                  <c:v>-17.617999999999995</c:v>
                </c:pt>
                <c:pt idx="33867">
                  <c:v>-17.616</c:v>
                </c:pt>
                <c:pt idx="33868">
                  <c:v>-17.61399999999999</c:v>
                </c:pt>
                <c:pt idx="33869">
                  <c:v>-17.611999999999995</c:v>
                </c:pt>
                <c:pt idx="33870">
                  <c:v>-17.61</c:v>
                </c:pt>
                <c:pt idx="33871">
                  <c:v>-17.60799999999999</c:v>
                </c:pt>
                <c:pt idx="33872">
                  <c:v>-17.605999999999995</c:v>
                </c:pt>
                <c:pt idx="33873">
                  <c:v>-17.603999999999999</c:v>
                </c:pt>
                <c:pt idx="33874">
                  <c:v>-17.60199999999999</c:v>
                </c:pt>
                <c:pt idx="33875">
                  <c:v>-17.599999999999994</c:v>
                </c:pt>
                <c:pt idx="33876">
                  <c:v>-17.597999999999999</c:v>
                </c:pt>
                <c:pt idx="33877">
                  <c:v>-17.595999999999989</c:v>
                </c:pt>
                <c:pt idx="33878">
                  <c:v>-17.593999999999994</c:v>
                </c:pt>
                <c:pt idx="33879">
                  <c:v>-17.591999999999999</c:v>
                </c:pt>
                <c:pt idx="33880">
                  <c:v>-17.589999999999989</c:v>
                </c:pt>
                <c:pt idx="33881">
                  <c:v>-17.587999999999994</c:v>
                </c:pt>
                <c:pt idx="33882">
                  <c:v>-17.585999999999999</c:v>
                </c:pt>
                <c:pt idx="33883">
                  <c:v>-17.583999999999989</c:v>
                </c:pt>
                <c:pt idx="33884">
                  <c:v>-17.581999999999994</c:v>
                </c:pt>
                <c:pt idx="33885">
                  <c:v>-17.579999999999998</c:v>
                </c:pt>
                <c:pt idx="33886">
                  <c:v>-17.577999999999989</c:v>
                </c:pt>
                <c:pt idx="33887">
                  <c:v>-17.575999999999993</c:v>
                </c:pt>
                <c:pt idx="33888">
                  <c:v>-17.573999999999998</c:v>
                </c:pt>
                <c:pt idx="33889">
                  <c:v>-17.571999999999989</c:v>
                </c:pt>
                <c:pt idx="33890">
                  <c:v>-17.569999999999993</c:v>
                </c:pt>
                <c:pt idx="33891">
                  <c:v>-17.567999999999998</c:v>
                </c:pt>
                <c:pt idx="33892">
                  <c:v>-17.565999999999988</c:v>
                </c:pt>
                <c:pt idx="33893">
                  <c:v>-17.563999999999993</c:v>
                </c:pt>
                <c:pt idx="33894">
                  <c:v>-17.561999999999998</c:v>
                </c:pt>
                <c:pt idx="33895">
                  <c:v>-17.559999999999988</c:v>
                </c:pt>
                <c:pt idx="33896">
                  <c:v>-17.557999999999993</c:v>
                </c:pt>
                <c:pt idx="33897">
                  <c:v>-17.555999999999997</c:v>
                </c:pt>
                <c:pt idx="33898">
                  <c:v>-17.553999999999988</c:v>
                </c:pt>
                <c:pt idx="33899">
                  <c:v>-17.551999999999992</c:v>
                </c:pt>
                <c:pt idx="33900">
                  <c:v>-17.549999999999997</c:v>
                </c:pt>
                <c:pt idx="33901">
                  <c:v>-17.547999999999988</c:v>
                </c:pt>
                <c:pt idx="33902">
                  <c:v>-17.545999999999992</c:v>
                </c:pt>
                <c:pt idx="33903">
                  <c:v>-17.543999999999997</c:v>
                </c:pt>
                <c:pt idx="33904">
                  <c:v>-17.541999999999987</c:v>
                </c:pt>
                <c:pt idx="33905">
                  <c:v>-17.539999999999992</c:v>
                </c:pt>
                <c:pt idx="33906">
                  <c:v>-17.537999999999997</c:v>
                </c:pt>
                <c:pt idx="33907">
                  <c:v>-17.536000000000001</c:v>
                </c:pt>
                <c:pt idx="33908">
                  <c:v>-17.533999999999992</c:v>
                </c:pt>
                <c:pt idx="33909">
                  <c:v>-17.531999999999996</c:v>
                </c:pt>
                <c:pt idx="33910">
                  <c:v>-17.53</c:v>
                </c:pt>
                <c:pt idx="33911">
                  <c:v>-17.527999999999992</c:v>
                </c:pt>
                <c:pt idx="33912">
                  <c:v>-17.525999999999996</c:v>
                </c:pt>
                <c:pt idx="33913">
                  <c:v>-17.524000000000001</c:v>
                </c:pt>
                <c:pt idx="33914">
                  <c:v>-17.521999999999991</c:v>
                </c:pt>
                <c:pt idx="33915">
                  <c:v>-17.519999999999996</c:v>
                </c:pt>
                <c:pt idx="33916">
                  <c:v>-17.518000000000001</c:v>
                </c:pt>
                <c:pt idx="33917">
                  <c:v>-17.515999999999991</c:v>
                </c:pt>
                <c:pt idx="33918">
                  <c:v>-17.513999999999996</c:v>
                </c:pt>
                <c:pt idx="33919">
                  <c:v>-17.512</c:v>
                </c:pt>
                <c:pt idx="33920">
                  <c:v>-17.509999999999991</c:v>
                </c:pt>
                <c:pt idx="33921">
                  <c:v>-17.507999999999996</c:v>
                </c:pt>
                <c:pt idx="33922">
                  <c:v>-17.506</c:v>
                </c:pt>
                <c:pt idx="33923">
                  <c:v>-17.503999999999991</c:v>
                </c:pt>
                <c:pt idx="33924">
                  <c:v>-17.501999999999995</c:v>
                </c:pt>
                <c:pt idx="33925">
                  <c:v>-17.5</c:v>
                </c:pt>
                <c:pt idx="33926">
                  <c:v>-17.49799999999999</c:v>
                </c:pt>
                <c:pt idx="33927">
                  <c:v>-17.495999999999995</c:v>
                </c:pt>
                <c:pt idx="33928">
                  <c:v>-17.494</c:v>
                </c:pt>
                <c:pt idx="33929">
                  <c:v>-17.49199999999999</c:v>
                </c:pt>
                <c:pt idx="33930">
                  <c:v>-17.489999999999995</c:v>
                </c:pt>
                <c:pt idx="33931">
                  <c:v>-17.488</c:v>
                </c:pt>
                <c:pt idx="33932">
                  <c:v>-17.48599999999999</c:v>
                </c:pt>
                <c:pt idx="33933">
                  <c:v>-17.483999999999995</c:v>
                </c:pt>
                <c:pt idx="33934">
                  <c:v>-17.481999999999999</c:v>
                </c:pt>
                <c:pt idx="33935">
                  <c:v>-17.47999999999999</c:v>
                </c:pt>
                <c:pt idx="33936">
                  <c:v>-17.477999999999994</c:v>
                </c:pt>
                <c:pt idx="33937">
                  <c:v>-17.475999999999999</c:v>
                </c:pt>
                <c:pt idx="33938">
                  <c:v>-17.47399999999999</c:v>
                </c:pt>
                <c:pt idx="33939">
                  <c:v>-17.471999999999994</c:v>
                </c:pt>
                <c:pt idx="33940">
                  <c:v>-17.47</c:v>
                </c:pt>
                <c:pt idx="33941">
                  <c:v>-17.467999999999989</c:v>
                </c:pt>
                <c:pt idx="33942">
                  <c:v>-17.465999999999994</c:v>
                </c:pt>
                <c:pt idx="33943">
                  <c:v>-17.463999999999999</c:v>
                </c:pt>
                <c:pt idx="33944">
                  <c:v>-17.461999999999989</c:v>
                </c:pt>
                <c:pt idx="33945">
                  <c:v>-17.459999999999994</c:v>
                </c:pt>
                <c:pt idx="33946">
                  <c:v>-17.457999999999998</c:v>
                </c:pt>
                <c:pt idx="33947">
                  <c:v>-17.455999999999989</c:v>
                </c:pt>
                <c:pt idx="33948">
                  <c:v>-17.453999999999994</c:v>
                </c:pt>
                <c:pt idx="33949">
                  <c:v>-17.451999999999998</c:v>
                </c:pt>
                <c:pt idx="33950">
                  <c:v>-17.449999999999989</c:v>
                </c:pt>
                <c:pt idx="33951">
                  <c:v>-17.447999999999993</c:v>
                </c:pt>
                <c:pt idx="33952">
                  <c:v>-17.445999999999998</c:v>
                </c:pt>
                <c:pt idx="33953">
                  <c:v>-17.443999999999988</c:v>
                </c:pt>
                <c:pt idx="33954">
                  <c:v>-17.441999999999993</c:v>
                </c:pt>
                <c:pt idx="33955">
                  <c:v>-17.439999999999998</c:v>
                </c:pt>
                <c:pt idx="33956">
                  <c:v>-17.437999999999988</c:v>
                </c:pt>
                <c:pt idx="33957">
                  <c:v>-17.435999999999993</c:v>
                </c:pt>
                <c:pt idx="33958">
                  <c:v>-17.433999999999997</c:v>
                </c:pt>
                <c:pt idx="33959">
                  <c:v>-17.431999999999988</c:v>
                </c:pt>
                <c:pt idx="33960">
                  <c:v>-17.429999999999993</c:v>
                </c:pt>
                <c:pt idx="33961">
                  <c:v>-17.427999999999997</c:v>
                </c:pt>
                <c:pt idx="33962">
                  <c:v>-17.425999999999988</c:v>
                </c:pt>
                <c:pt idx="33963">
                  <c:v>-17.423999999999992</c:v>
                </c:pt>
                <c:pt idx="33964">
                  <c:v>-17.421999999999997</c:v>
                </c:pt>
                <c:pt idx="33965">
                  <c:v>-17.419999999999987</c:v>
                </c:pt>
                <c:pt idx="33966">
                  <c:v>-17.417999999999992</c:v>
                </c:pt>
                <c:pt idx="33967">
                  <c:v>-17.415999999999997</c:v>
                </c:pt>
                <c:pt idx="33968">
                  <c:v>-17.413999999999987</c:v>
                </c:pt>
                <c:pt idx="33969">
                  <c:v>-17.411999999999992</c:v>
                </c:pt>
                <c:pt idx="33970">
                  <c:v>-17.409999999999997</c:v>
                </c:pt>
                <c:pt idx="33971">
                  <c:v>-17.408000000000001</c:v>
                </c:pt>
                <c:pt idx="33972">
                  <c:v>-17.405999999999992</c:v>
                </c:pt>
                <c:pt idx="33973">
                  <c:v>-17.403999999999996</c:v>
                </c:pt>
                <c:pt idx="33974">
                  <c:v>-17.402000000000001</c:v>
                </c:pt>
                <c:pt idx="33975">
                  <c:v>-17.399999999999991</c:v>
                </c:pt>
                <c:pt idx="33976">
                  <c:v>-17.397999999999996</c:v>
                </c:pt>
                <c:pt idx="33977">
                  <c:v>-17.396000000000001</c:v>
                </c:pt>
                <c:pt idx="33978">
                  <c:v>-17.393999999999991</c:v>
                </c:pt>
                <c:pt idx="33979">
                  <c:v>-17.391999999999996</c:v>
                </c:pt>
                <c:pt idx="33980">
                  <c:v>-17.39</c:v>
                </c:pt>
                <c:pt idx="33981">
                  <c:v>-17.387999999999991</c:v>
                </c:pt>
                <c:pt idx="33982">
                  <c:v>-17.385999999999996</c:v>
                </c:pt>
                <c:pt idx="33983">
                  <c:v>-17.384</c:v>
                </c:pt>
                <c:pt idx="33984">
                  <c:v>-17.381999999999991</c:v>
                </c:pt>
                <c:pt idx="33985">
                  <c:v>-17.379999999999995</c:v>
                </c:pt>
                <c:pt idx="33986">
                  <c:v>-17.378</c:v>
                </c:pt>
                <c:pt idx="33987">
                  <c:v>-17.375999999999991</c:v>
                </c:pt>
                <c:pt idx="33988">
                  <c:v>-17.373999999999995</c:v>
                </c:pt>
                <c:pt idx="33989">
                  <c:v>-17.372</c:v>
                </c:pt>
                <c:pt idx="33990">
                  <c:v>-17.36999999999999</c:v>
                </c:pt>
                <c:pt idx="33991">
                  <c:v>-17.367999999999995</c:v>
                </c:pt>
                <c:pt idx="33992">
                  <c:v>-17.366</c:v>
                </c:pt>
                <c:pt idx="33993">
                  <c:v>-17.36399999999999</c:v>
                </c:pt>
                <c:pt idx="33994">
                  <c:v>-17.361999999999995</c:v>
                </c:pt>
                <c:pt idx="33995">
                  <c:v>-17.36</c:v>
                </c:pt>
                <c:pt idx="33996">
                  <c:v>-17.35799999999999</c:v>
                </c:pt>
                <c:pt idx="33997">
                  <c:v>-17.355999999999995</c:v>
                </c:pt>
                <c:pt idx="33998">
                  <c:v>-17.353999999999999</c:v>
                </c:pt>
                <c:pt idx="33999">
                  <c:v>-17.35199999999999</c:v>
                </c:pt>
                <c:pt idx="34000">
                  <c:v>-17.349999999999994</c:v>
                </c:pt>
                <c:pt idx="34001">
                  <c:v>-17.347999999999999</c:v>
                </c:pt>
                <c:pt idx="34002">
                  <c:v>-17.345999999999989</c:v>
                </c:pt>
                <c:pt idx="34003">
                  <c:v>-17.343999999999994</c:v>
                </c:pt>
                <c:pt idx="34004">
                  <c:v>-17.341999999999999</c:v>
                </c:pt>
                <c:pt idx="34005">
                  <c:v>-17.339999999999989</c:v>
                </c:pt>
                <c:pt idx="34006">
                  <c:v>-17.337999999999994</c:v>
                </c:pt>
                <c:pt idx="34007">
                  <c:v>-17.335999999999999</c:v>
                </c:pt>
                <c:pt idx="34008">
                  <c:v>-17.333999999999989</c:v>
                </c:pt>
                <c:pt idx="34009">
                  <c:v>-17.331999999999994</c:v>
                </c:pt>
                <c:pt idx="34010">
                  <c:v>-17.329999999999998</c:v>
                </c:pt>
                <c:pt idx="34011">
                  <c:v>-17.327999999999989</c:v>
                </c:pt>
                <c:pt idx="34012">
                  <c:v>-17.325999999999993</c:v>
                </c:pt>
                <c:pt idx="34013">
                  <c:v>-17.323999999999998</c:v>
                </c:pt>
                <c:pt idx="34014">
                  <c:v>-17.321999999999989</c:v>
                </c:pt>
                <c:pt idx="34015">
                  <c:v>-17.319999999999993</c:v>
                </c:pt>
                <c:pt idx="34016">
                  <c:v>-17.317999999999998</c:v>
                </c:pt>
                <c:pt idx="34017">
                  <c:v>-17.315999999999988</c:v>
                </c:pt>
                <c:pt idx="34018">
                  <c:v>-17.313999999999993</c:v>
                </c:pt>
                <c:pt idx="34019">
                  <c:v>-17.311999999999998</c:v>
                </c:pt>
                <c:pt idx="34020">
                  <c:v>-17.309999999999988</c:v>
                </c:pt>
                <c:pt idx="34021">
                  <c:v>-17.307999999999993</c:v>
                </c:pt>
                <c:pt idx="34022">
                  <c:v>-17.305999999999997</c:v>
                </c:pt>
                <c:pt idx="34023">
                  <c:v>-17.303999999999988</c:v>
                </c:pt>
                <c:pt idx="34024">
                  <c:v>-17.301999999999992</c:v>
                </c:pt>
                <c:pt idx="34025">
                  <c:v>-17.299999999999997</c:v>
                </c:pt>
                <c:pt idx="34026">
                  <c:v>-17.297999999999988</c:v>
                </c:pt>
                <c:pt idx="34027">
                  <c:v>-17.295999999999992</c:v>
                </c:pt>
                <c:pt idx="34028">
                  <c:v>-17.293999999999997</c:v>
                </c:pt>
                <c:pt idx="34029">
                  <c:v>-17.291999999999987</c:v>
                </c:pt>
                <c:pt idx="34030">
                  <c:v>-17.289999999999992</c:v>
                </c:pt>
                <c:pt idx="34031">
                  <c:v>-17.287999999999997</c:v>
                </c:pt>
                <c:pt idx="34032">
                  <c:v>-17.286000000000001</c:v>
                </c:pt>
                <c:pt idx="34033">
                  <c:v>-17.283999999999992</c:v>
                </c:pt>
                <c:pt idx="34034">
                  <c:v>-17.281999999999996</c:v>
                </c:pt>
                <c:pt idx="34035">
                  <c:v>-17.28</c:v>
                </c:pt>
                <c:pt idx="34036">
                  <c:v>-17.277999999999992</c:v>
                </c:pt>
                <c:pt idx="34037">
                  <c:v>-17.275999999999996</c:v>
                </c:pt>
                <c:pt idx="34038">
                  <c:v>-17.274000000000001</c:v>
                </c:pt>
                <c:pt idx="34039">
                  <c:v>-17.271999999999991</c:v>
                </c:pt>
                <c:pt idx="34040">
                  <c:v>-17.269999999999996</c:v>
                </c:pt>
                <c:pt idx="34041">
                  <c:v>-17.268000000000001</c:v>
                </c:pt>
                <c:pt idx="34042">
                  <c:v>-17.265999999999991</c:v>
                </c:pt>
                <c:pt idx="34043">
                  <c:v>-17.263999999999996</c:v>
                </c:pt>
                <c:pt idx="34044">
                  <c:v>-17.262</c:v>
                </c:pt>
                <c:pt idx="34045">
                  <c:v>-17.259999999999991</c:v>
                </c:pt>
                <c:pt idx="34046">
                  <c:v>-17.257999999999996</c:v>
                </c:pt>
                <c:pt idx="34047">
                  <c:v>-17.256</c:v>
                </c:pt>
                <c:pt idx="34048">
                  <c:v>-17.253999999999991</c:v>
                </c:pt>
                <c:pt idx="34049">
                  <c:v>-17.251999999999995</c:v>
                </c:pt>
                <c:pt idx="34050">
                  <c:v>-17.25</c:v>
                </c:pt>
                <c:pt idx="34051">
                  <c:v>-17.24799999999999</c:v>
                </c:pt>
                <c:pt idx="34052">
                  <c:v>-17.245999999999995</c:v>
                </c:pt>
                <c:pt idx="34053">
                  <c:v>-17.244</c:v>
                </c:pt>
                <c:pt idx="34054">
                  <c:v>-17.24199999999999</c:v>
                </c:pt>
                <c:pt idx="34055">
                  <c:v>-17.239999999999995</c:v>
                </c:pt>
                <c:pt idx="34056">
                  <c:v>-17.238</c:v>
                </c:pt>
                <c:pt idx="34057">
                  <c:v>-17.23599999999999</c:v>
                </c:pt>
                <c:pt idx="34058">
                  <c:v>-17.233999999999995</c:v>
                </c:pt>
                <c:pt idx="34059">
                  <c:v>-17.231999999999999</c:v>
                </c:pt>
                <c:pt idx="34060">
                  <c:v>-17.22999999999999</c:v>
                </c:pt>
                <c:pt idx="34061">
                  <c:v>-17.227999999999994</c:v>
                </c:pt>
                <c:pt idx="34062">
                  <c:v>-17.225999999999999</c:v>
                </c:pt>
                <c:pt idx="34063">
                  <c:v>-17.22399999999999</c:v>
                </c:pt>
                <c:pt idx="34064">
                  <c:v>-17.221999999999994</c:v>
                </c:pt>
                <c:pt idx="34065">
                  <c:v>-17.22</c:v>
                </c:pt>
                <c:pt idx="34066">
                  <c:v>-17.217999999999989</c:v>
                </c:pt>
                <c:pt idx="34067">
                  <c:v>-17.215999999999994</c:v>
                </c:pt>
                <c:pt idx="34068">
                  <c:v>-17.213999999999999</c:v>
                </c:pt>
                <c:pt idx="34069">
                  <c:v>-17.211999999999989</c:v>
                </c:pt>
                <c:pt idx="34070">
                  <c:v>-17.209999999999994</c:v>
                </c:pt>
                <c:pt idx="34071">
                  <c:v>-17.207999999999998</c:v>
                </c:pt>
                <c:pt idx="34072">
                  <c:v>-17.205999999999989</c:v>
                </c:pt>
                <c:pt idx="34073">
                  <c:v>-17.203999999999994</c:v>
                </c:pt>
                <c:pt idx="34074">
                  <c:v>-17.201999999999998</c:v>
                </c:pt>
                <c:pt idx="34075">
                  <c:v>-17.199999999999989</c:v>
                </c:pt>
                <c:pt idx="34076">
                  <c:v>-17.197999999999993</c:v>
                </c:pt>
                <c:pt idx="34077">
                  <c:v>-17.195999999999998</c:v>
                </c:pt>
                <c:pt idx="34078">
                  <c:v>-17.193999999999988</c:v>
                </c:pt>
                <c:pt idx="34079">
                  <c:v>-17.191999999999993</c:v>
                </c:pt>
                <c:pt idx="34080">
                  <c:v>-17.189999999999998</c:v>
                </c:pt>
                <c:pt idx="34081">
                  <c:v>-17.187999999999988</c:v>
                </c:pt>
                <c:pt idx="34082">
                  <c:v>-17.185999999999993</c:v>
                </c:pt>
                <c:pt idx="34083">
                  <c:v>-17.183999999999997</c:v>
                </c:pt>
                <c:pt idx="34084">
                  <c:v>-17.181999999999988</c:v>
                </c:pt>
                <c:pt idx="34085">
                  <c:v>-17.179999999999993</c:v>
                </c:pt>
                <c:pt idx="34086">
                  <c:v>-17.177999999999997</c:v>
                </c:pt>
                <c:pt idx="34087">
                  <c:v>-17.175999999999988</c:v>
                </c:pt>
                <c:pt idx="34088">
                  <c:v>-17.173999999999992</c:v>
                </c:pt>
                <c:pt idx="34089">
                  <c:v>-17.171999999999997</c:v>
                </c:pt>
                <c:pt idx="34090">
                  <c:v>-17.169999999999987</c:v>
                </c:pt>
                <c:pt idx="34091">
                  <c:v>-17.167999999999992</c:v>
                </c:pt>
                <c:pt idx="34092">
                  <c:v>-17.165999999999997</c:v>
                </c:pt>
                <c:pt idx="34093">
                  <c:v>-17.163999999999987</c:v>
                </c:pt>
                <c:pt idx="34094">
                  <c:v>-17.161999999999992</c:v>
                </c:pt>
                <c:pt idx="34095">
                  <c:v>-17.159999999999997</c:v>
                </c:pt>
                <c:pt idx="34096">
                  <c:v>-17.158000000000001</c:v>
                </c:pt>
                <c:pt idx="34097">
                  <c:v>-17.155999999999992</c:v>
                </c:pt>
                <c:pt idx="34098">
                  <c:v>-17.153999999999996</c:v>
                </c:pt>
                <c:pt idx="34099">
                  <c:v>-17.152000000000001</c:v>
                </c:pt>
                <c:pt idx="34100">
                  <c:v>-17.149999999999991</c:v>
                </c:pt>
                <c:pt idx="34101">
                  <c:v>-17.147999999999996</c:v>
                </c:pt>
                <c:pt idx="34102">
                  <c:v>-17.146000000000001</c:v>
                </c:pt>
                <c:pt idx="34103">
                  <c:v>-17.143999999999991</c:v>
                </c:pt>
                <c:pt idx="34104">
                  <c:v>-17.141999999999996</c:v>
                </c:pt>
                <c:pt idx="34105">
                  <c:v>-17.14</c:v>
                </c:pt>
                <c:pt idx="34106">
                  <c:v>-17.137999999999991</c:v>
                </c:pt>
                <c:pt idx="34107">
                  <c:v>-17.135999999999996</c:v>
                </c:pt>
                <c:pt idx="34108">
                  <c:v>-17.134</c:v>
                </c:pt>
                <c:pt idx="34109">
                  <c:v>-17.131999999999991</c:v>
                </c:pt>
                <c:pt idx="34110">
                  <c:v>-17.129999999999995</c:v>
                </c:pt>
                <c:pt idx="34111">
                  <c:v>-17.128</c:v>
                </c:pt>
                <c:pt idx="34112">
                  <c:v>-17.125999999999991</c:v>
                </c:pt>
                <c:pt idx="34113">
                  <c:v>-17.123999999999995</c:v>
                </c:pt>
                <c:pt idx="34114">
                  <c:v>-17.122</c:v>
                </c:pt>
                <c:pt idx="34115">
                  <c:v>-17.11999999999999</c:v>
                </c:pt>
                <c:pt idx="34116">
                  <c:v>-17.117999999999995</c:v>
                </c:pt>
                <c:pt idx="34117">
                  <c:v>-17.116</c:v>
                </c:pt>
                <c:pt idx="34118">
                  <c:v>-17.11399999999999</c:v>
                </c:pt>
                <c:pt idx="34119">
                  <c:v>-17.111999999999995</c:v>
                </c:pt>
                <c:pt idx="34120">
                  <c:v>-17.11</c:v>
                </c:pt>
                <c:pt idx="34121">
                  <c:v>-17.10799999999999</c:v>
                </c:pt>
                <c:pt idx="34122">
                  <c:v>-17.105999999999995</c:v>
                </c:pt>
                <c:pt idx="34123">
                  <c:v>-17.103999999999999</c:v>
                </c:pt>
                <c:pt idx="34124">
                  <c:v>-17.10199999999999</c:v>
                </c:pt>
                <c:pt idx="34125">
                  <c:v>-17.099999999999994</c:v>
                </c:pt>
                <c:pt idx="34126">
                  <c:v>-17.097999999999999</c:v>
                </c:pt>
                <c:pt idx="34127">
                  <c:v>-17.095999999999989</c:v>
                </c:pt>
                <c:pt idx="34128">
                  <c:v>-17.093999999999994</c:v>
                </c:pt>
                <c:pt idx="34129">
                  <c:v>-17.091999999999999</c:v>
                </c:pt>
                <c:pt idx="34130">
                  <c:v>-17.089999999999989</c:v>
                </c:pt>
                <c:pt idx="34131">
                  <c:v>-17.087999999999994</c:v>
                </c:pt>
                <c:pt idx="34132">
                  <c:v>-17.085999999999999</c:v>
                </c:pt>
                <c:pt idx="34133">
                  <c:v>-17.083999999999989</c:v>
                </c:pt>
                <c:pt idx="34134">
                  <c:v>-17.081999999999994</c:v>
                </c:pt>
                <c:pt idx="34135">
                  <c:v>-17.079999999999998</c:v>
                </c:pt>
                <c:pt idx="34136">
                  <c:v>-17.077999999999989</c:v>
                </c:pt>
                <c:pt idx="34137">
                  <c:v>-17.075999999999993</c:v>
                </c:pt>
                <c:pt idx="34138">
                  <c:v>-17.073999999999998</c:v>
                </c:pt>
                <c:pt idx="34139">
                  <c:v>-17.071999999999989</c:v>
                </c:pt>
                <c:pt idx="34140">
                  <c:v>-17.069999999999993</c:v>
                </c:pt>
                <c:pt idx="34141">
                  <c:v>-17.067999999999998</c:v>
                </c:pt>
                <c:pt idx="34142">
                  <c:v>-17.065999999999988</c:v>
                </c:pt>
                <c:pt idx="34143">
                  <c:v>-17.063999999999993</c:v>
                </c:pt>
                <c:pt idx="34144">
                  <c:v>-17.061999999999998</c:v>
                </c:pt>
                <c:pt idx="34145">
                  <c:v>-17.059999999999988</c:v>
                </c:pt>
                <c:pt idx="34146">
                  <c:v>-17.057999999999993</c:v>
                </c:pt>
                <c:pt idx="34147">
                  <c:v>-17.055999999999997</c:v>
                </c:pt>
                <c:pt idx="34148">
                  <c:v>-17.053999999999988</c:v>
                </c:pt>
                <c:pt idx="34149">
                  <c:v>-17.051999999999992</c:v>
                </c:pt>
                <c:pt idx="34150">
                  <c:v>-17.049999999999997</c:v>
                </c:pt>
                <c:pt idx="34151">
                  <c:v>-17.047999999999988</c:v>
                </c:pt>
                <c:pt idx="34152">
                  <c:v>-17.045999999999992</c:v>
                </c:pt>
                <c:pt idx="34153">
                  <c:v>-17.043999999999997</c:v>
                </c:pt>
                <c:pt idx="34154">
                  <c:v>-17.041999999999987</c:v>
                </c:pt>
                <c:pt idx="34155">
                  <c:v>-17.039999999999992</c:v>
                </c:pt>
                <c:pt idx="34156">
                  <c:v>-17.037999999999997</c:v>
                </c:pt>
                <c:pt idx="34157">
                  <c:v>-17.036000000000001</c:v>
                </c:pt>
                <c:pt idx="34158">
                  <c:v>-17.033999999999992</c:v>
                </c:pt>
                <c:pt idx="34159">
                  <c:v>-17.031999999999996</c:v>
                </c:pt>
                <c:pt idx="34160">
                  <c:v>-17.03</c:v>
                </c:pt>
                <c:pt idx="34161">
                  <c:v>-17.027999999999992</c:v>
                </c:pt>
                <c:pt idx="34162">
                  <c:v>-17.025999999999996</c:v>
                </c:pt>
                <c:pt idx="34163">
                  <c:v>-17.024000000000001</c:v>
                </c:pt>
                <c:pt idx="34164">
                  <c:v>-17.021999999999991</c:v>
                </c:pt>
                <c:pt idx="34165">
                  <c:v>-17.019999999999996</c:v>
                </c:pt>
                <c:pt idx="34166">
                  <c:v>-17.018000000000001</c:v>
                </c:pt>
                <c:pt idx="34167">
                  <c:v>-17.015999999999991</c:v>
                </c:pt>
                <c:pt idx="34168">
                  <c:v>-17.013999999999996</c:v>
                </c:pt>
                <c:pt idx="34169">
                  <c:v>-17.012</c:v>
                </c:pt>
                <c:pt idx="34170">
                  <c:v>-17.009999999999991</c:v>
                </c:pt>
                <c:pt idx="34171">
                  <c:v>-17.007999999999996</c:v>
                </c:pt>
                <c:pt idx="34172">
                  <c:v>-17.006</c:v>
                </c:pt>
                <c:pt idx="34173">
                  <c:v>-17.003999999999991</c:v>
                </c:pt>
                <c:pt idx="34174">
                  <c:v>-17.001999999999995</c:v>
                </c:pt>
                <c:pt idx="34175">
                  <c:v>-17</c:v>
                </c:pt>
                <c:pt idx="34176">
                  <c:v>-16.99799999999999</c:v>
                </c:pt>
                <c:pt idx="34177">
                  <c:v>-16.995999999999995</c:v>
                </c:pt>
                <c:pt idx="34178">
                  <c:v>-16.994</c:v>
                </c:pt>
                <c:pt idx="34179">
                  <c:v>-16.99199999999999</c:v>
                </c:pt>
                <c:pt idx="34180">
                  <c:v>-16.989999999999995</c:v>
                </c:pt>
                <c:pt idx="34181">
                  <c:v>-16.988</c:v>
                </c:pt>
                <c:pt idx="34182">
                  <c:v>-16.98599999999999</c:v>
                </c:pt>
                <c:pt idx="34183">
                  <c:v>-16.983999999999995</c:v>
                </c:pt>
                <c:pt idx="34184">
                  <c:v>-16.981999999999999</c:v>
                </c:pt>
                <c:pt idx="34185">
                  <c:v>-16.97999999999999</c:v>
                </c:pt>
                <c:pt idx="34186">
                  <c:v>-16.977999999999994</c:v>
                </c:pt>
                <c:pt idx="34187">
                  <c:v>-16.975999999999999</c:v>
                </c:pt>
                <c:pt idx="34188">
                  <c:v>-16.97399999999999</c:v>
                </c:pt>
                <c:pt idx="34189">
                  <c:v>-16.971999999999994</c:v>
                </c:pt>
                <c:pt idx="34190">
                  <c:v>-16.97</c:v>
                </c:pt>
                <c:pt idx="34191">
                  <c:v>-16.967999999999989</c:v>
                </c:pt>
                <c:pt idx="34192">
                  <c:v>-16.965999999999994</c:v>
                </c:pt>
                <c:pt idx="34193">
                  <c:v>-16.963999999999999</c:v>
                </c:pt>
                <c:pt idx="34194">
                  <c:v>-16.961999999999989</c:v>
                </c:pt>
                <c:pt idx="34195">
                  <c:v>-16.959999999999994</c:v>
                </c:pt>
                <c:pt idx="34196">
                  <c:v>-16.957999999999998</c:v>
                </c:pt>
                <c:pt idx="34197">
                  <c:v>-16.955999999999989</c:v>
                </c:pt>
                <c:pt idx="34198">
                  <c:v>-16.953999999999994</c:v>
                </c:pt>
                <c:pt idx="34199">
                  <c:v>-16.951999999999998</c:v>
                </c:pt>
                <c:pt idx="34200">
                  <c:v>-16.949999999999989</c:v>
                </c:pt>
                <c:pt idx="34201">
                  <c:v>-16.947999999999993</c:v>
                </c:pt>
                <c:pt idx="34202">
                  <c:v>-16.945999999999998</c:v>
                </c:pt>
                <c:pt idx="34203">
                  <c:v>-16.943999999999988</c:v>
                </c:pt>
                <c:pt idx="34204">
                  <c:v>-16.941999999999993</c:v>
                </c:pt>
                <c:pt idx="34205">
                  <c:v>-16.939999999999998</c:v>
                </c:pt>
                <c:pt idx="34206">
                  <c:v>-16.937999999999988</c:v>
                </c:pt>
                <c:pt idx="34207">
                  <c:v>-16.935999999999993</c:v>
                </c:pt>
                <c:pt idx="34208">
                  <c:v>-16.933999999999997</c:v>
                </c:pt>
                <c:pt idx="34209">
                  <c:v>-16.931999999999988</c:v>
                </c:pt>
                <c:pt idx="34210">
                  <c:v>-16.929999999999993</c:v>
                </c:pt>
                <c:pt idx="34211">
                  <c:v>-16.927999999999997</c:v>
                </c:pt>
                <c:pt idx="34212">
                  <c:v>-16.925999999999988</c:v>
                </c:pt>
                <c:pt idx="34213">
                  <c:v>-16.923999999999992</c:v>
                </c:pt>
                <c:pt idx="34214">
                  <c:v>-16.921999999999997</c:v>
                </c:pt>
                <c:pt idx="34215">
                  <c:v>-16.919999999999987</c:v>
                </c:pt>
                <c:pt idx="34216">
                  <c:v>-16.917999999999992</c:v>
                </c:pt>
                <c:pt idx="34217">
                  <c:v>-16.915999999999997</c:v>
                </c:pt>
                <c:pt idx="34218">
                  <c:v>-16.913999999999987</c:v>
                </c:pt>
                <c:pt idx="34219">
                  <c:v>-16.911999999999992</c:v>
                </c:pt>
                <c:pt idx="34220">
                  <c:v>-16.909999999999997</c:v>
                </c:pt>
                <c:pt idx="34221">
                  <c:v>-16.908000000000001</c:v>
                </c:pt>
                <c:pt idx="34222">
                  <c:v>-16.905999999999992</c:v>
                </c:pt>
                <c:pt idx="34223">
                  <c:v>-16.903999999999996</c:v>
                </c:pt>
                <c:pt idx="34224">
                  <c:v>-16.902000000000001</c:v>
                </c:pt>
                <c:pt idx="34225">
                  <c:v>-16.899999999999991</c:v>
                </c:pt>
                <c:pt idx="34226">
                  <c:v>-16.897999999999996</c:v>
                </c:pt>
                <c:pt idx="34227">
                  <c:v>-16.896000000000001</c:v>
                </c:pt>
                <c:pt idx="34228">
                  <c:v>-16.893999999999991</c:v>
                </c:pt>
                <c:pt idx="34229">
                  <c:v>-16.891999999999996</c:v>
                </c:pt>
                <c:pt idx="34230">
                  <c:v>-16.89</c:v>
                </c:pt>
                <c:pt idx="34231">
                  <c:v>-16.887999999999991</c:v>
                </c:pt>
                <c:pt idx="34232">
                  <c:v>-16.885999999999996</c:v>
                </c:pt>
                <c:pt idx="34233">
                  <c:v>-16.884</c:v>
                </c:pt>
                <c:pt idx="34234">
                  <c:v>-16.881999999999991</c:v>
                </c:pt>
                <c:pt idx="34235">
                  <c:v>-16.879999999999995</c:v>
                </c:pt>
                <c:pt idx="34236">
                  <c:v>-16.878</c:v>
                </c:pt>
                <c:pt idx="34237">
                  <c:v>-16.875999999999991</c:v>
                </c:pt>
                <c:pt idx="34238">
                  <c:v>-16.873999999999995</c:v>
                </c:pt>
                <c:pt idx="34239">
                  <c:v>-16.872</c:v>
                </c:pt>
                <c:pt idx="34240">
                  <c:v>-16.86999999999999</c:v>
                </c:pt>
                <c:pt idx="34241">
                  <c:v>-16.867999999999995</c:v>
                </c:pt>
                <c:pt idx="34242">
                  <c:v>-16.866</c:v>
                </c:pt>
                <c:pt idx="34243">
                  <c:v>-16.86399999999999</c:v>
                </c:pt>
                <c:pt idx="34244">
                  <c:v>-16.861999999999995</c:v>
                </c:pt>
                <c:pt idx="34245">
                  <c:v>-16.86</c:v>
                </c:pt>
                <c:pt idx="34246">
                  <c:v>-16.85799999999999</c:v>
                </c:pt>
                <c:pt idx="34247">
                  <c:v>-16.855999999999995</c:v>
                </c:pt>
                <c:pt idx="34248">
                  <c:v>-16.853999999999999</c:v>
                </c:pt>
                <c:pt idx="34249">
                  <c:v>-16.85199999999999</c:v>
                </c:pt>
                <c:pt idx="34250">
                  <c:v>-16.849999999999994</c:v>
                </c:pt>
                <c:pt idx="34251">
                  <c:v>-16.847999999999999</c:v>
                </c:pt>
                <c:pt idx="34252">
                  <c:v>-16.845999999999989</c:v>
                </c:pt>
                <c:pt idx="34253">
                  <c:v>-16.843999999999994</c:v>
                </c:pt>
                <c:pt idx="34254">
                  <c:v>-16.841999999999999</c:v>
                </c:pt>
                <c:pt idx="34255">
                  <c:v>-16.839999999999989</c:v>
                </c:pt>
                <c:pt idx="34256">
                  <c:v>-16.837999999999994</c:v>
                </c:pt>
                <c:pt idx="34257">
                  <c:v>-16.835999999999999</c:v>
                </c:pt>
                <c:pt idx="34258">
                  <c:v>-16.833999999999989</c:v>
                </c:pt>
                <c:pt idx="34259">
                  <c:v>-16.831999999999994</c:v>
                </c:pt>
                <c:pt idx="34260">
                  <c:v>-16.829999999999998</c:v>
                </c:pt>
                <c:pt idx="34261">
                  <c:v>-16.827999999999989</c:v>
                </c:pt>
                <c:pt idx="34262">
                  <c:v>-16.825999999999993</c:v>
                </c:pt>
                <c:pt idx="34263">
                  <c:v>-16.823999999999998</c:v>
                </c:pt>
                <c:pt idx="34264">
                  <c:v>-16.821999999999989</c:v>
                </c:pt>
                <c:pt idx="34265">
                  <c:v>-16.819999999999993</c:v>
                </c:pt>
                <c:pt idx="34266">
                  <c:v>-16.817999999999998</c:v>
                </c:pt>
                <c:pt idx="34267">
                  <c:v>-16.815999999999988</c:v>
                </c:pt>
                <c:pt idx="34268">
                  <c:v>-16.813999999999993</c:v>
                </c:pt>
                <c:pt idx="34269">
                  <c:v>-16.811999999999998</c:v>
                </c:pt>
                <c:pt idx="34270">
                  <c:v>-16.809999999999988</c:v>
                </c:pt>
                <c:pt idx="34271">
                  <c:v>-16.807999999999993</c:v>
                </c:pt>
                <c:pt idx="34272">
                  <c:v>-16.805999999999997</c:v>
                </c:pt>
                <c:pt idx="34273">
                  <c:v>-16.803999999999988</c:v>
                </c:pt>
                <c:pt idx="34274">
                  <c:v>-16.801999999999992</c:v>
                </c:pt>
                <c:pt idx="34275">
                  <c:v>-16.799999999999997</c:v>
                </c:pt>
                <c:pt idx="34276">
                  <c:v>-16.797999999999988</c:v>
                </c:pt>
                <c:pt idx="34277">
                  <c:v>-16.795999999999992</c:v>
                </c:pt>
                <c:pt idx="34278">
                  <c:v>-16.793999999999997</c:v>
                </c:pt>
                <c:pt idx="34279">
                  <c:v>-16.791999999999987</c:v>
                </c:pt>
                <c:pt idx="34280">
                  <c:v>-16.789999999999992</c:v>
                </c:pt>
                <c:pt idx="34281">
                  <c:v>-16.787999999999997</c:v>
                </c:pt>
                <c:pt idx="34282">
                  <c:v>-16.786000000000001</c:v>
                </c:pt>
                <c:pt idx="34283">
                  <c:v>-16.783999999999992</c:v>
                </c:pt>
                <c:pt idx="34284">
                  <c:v>-16.781999999999996</c:v>
                </c:pt>
                <c:pt idx="34285">
                  <c:v>-16.78</c:v>
                </c:pt>
                <c:pt idx="34286">
                  <c:v>-16.777999999999992</c:v>
                </c:pt>
                <c:pt idx="34287">
                  <c:v>-16.775999999999996</c:v>
                </c:pt>
                <c:pt idx="34288">
                  <c:v>-16.774000000000001</c:v>
                </c:pt>
                <c:pt idx="34289">
                  <c:v>-16.771999999999991</c:v>
                </c:pt>
                <c:pt idx="34290">
                  <c:v>-16.769999999999996</c:v>
                </c:pt>
                <c:pt idx="34291">
                  <c:v>-16.768000000000001</c:v>
                </c:pt>
                <c:pt idx="34292">
                  <c:v>-16.765999999999991</c:v>
                </c:pt>
                <c:pt idx="34293">
                  <c:v>-16.763999999999996</c:v>
                </c:pt>
                <c:pt idx="34294">
                  <c:v>-16.762</c:v>
                </c:pt>
                <c:pt idx="34295">
                  <c:v>-16.759999999999991</c:v>
                </c:pt>
                <c:pt idx="34296">
                  <c:v>-16.757999999999996</c:v>
                </c:pt>
                <c:pt idx="34297">
                  <c:v>-16.756</c:v>
                </c:pt>
                <c:pt idx="34298">
                  <c:v>-16.753999999999991</c:v>
                </c:pt>
                <c:pt idx="34299">
                  <c:v>-16.751999999999995</c:v>
                </c:pt>
                <c:pt idx="34300">
                  <c:v>-16.75</c:v>
                </c:pt>
                <c:pt idx="34301">
                  <c:v>-16.74799999999999</c:v>
                </c:pt>
                <c:pt idx="34302">
                  <c:v>-16.745999999999995</c:v>
                </c:pt>
                <c:pt idx="34303">
                  <c:v>-16.744</c:v>
                </c:pt>
                <c:pt idx="34304">
                  <c:v>-16.74199999999999</c:v>
                </c:pt>
                <c:pt idx="34305">
                  <c:v>-16.739999999999995</c:v>
                </c:pt>
                <c:pt idx="34306">
                  <c:v>-16.738</c:v>
                </c:pt>
                <c:pt idx="34307">
                  <c:v>-16.73599999999999</c:v>
                </c:pt>
                <c:pt idx="34308">
                  <c:v>-16.733999999999995</c:v>
                </c:pt>
                <c:pt idx="34309">
                  <c:v>-16.731999999999999</c:v>
                </c:pt>
                <c:pt idx="34310">
                  <c:v>-16.72999999999999</c:v>
                </c:pt>
                <c:pt idx="34311">
                  <c:v>-16.727999999999994</c:v>
                </c:pt>
                <c:pt idx="34312">
                  <c:v>-16.725999999999999</c:v>
                </c:pt>
                <c:pt idx="34313">
                  <c:v>-16.72399999999999</c:v>
                </c:pt>
                <c:pt idx="34314">
                  <c:v>-16.721999999999994</c:v>
                </c:pt>
                <c:pt idx="34315">
                  <c:v>-16.72</c:v>
                </c:pt>
                <c:pt idx="34316">
                  <c:v>-16.717999999999989</c:v>
                </c:pt>
                <c:pt idx="34317">
                  <c:v>-16.715999999999994</c:v>
                </c:pt>
                <c:pt idx="34318">
                  <c:v>-16.713999999999999</c:v>
                </c:pt>
                <c:pt idx="34319">
                  <c:v>-16.711999999999989</c:v>
                </c:pt>
                <c:pt idx="34320">
                  <c:v>-16.709999999999994</c:v>
                </c:pt>
                <c:pt idx="34321">
                  <c:v>-16.707999999999998</c:v>
                </c:pt>
                <c:pt idx="34322">
                  <c:v>-16.705999999999989</c:v>
                </c:pt>
                <c:pt idx="34323">
                  <c:v>-16.703999999999994</c:v>
                </c:pt>
                <c:pt idx="34324">
                  <c:v>-16.701999999999998</c:v>
                </c:pt>
                <c:pt idx="34325">
                  <c:v>-16.699999999999989</c:v>
                </c:pt>
                <c:pt idx="34326">
                  <c:v>-16.697999999999993</c:v>
                </c:pt>
                <c:pt idx="34327">
                  <c:v>-16.695999999999998</c:v>
                </c:pt>
                <c:pt idx="34328">
                  <c:v>-16.693999999999988</c:v>
                </c:pt>
                <c:pt idx="34329">
                  <c:v>-16.691999999999993</c:v>
                </c:pt>
                <c:pt idx="34330">
                  <c:v>-16.689999999999998</c:v>
                </c:pt>
                <c:pt idx="34331">
                  <c:v>-16.687999999999988</c:v>
                </c:pt>
                <c:pt idx="34332">
                  <c:v>-16.685999999999993</c:v>
                </c:pt>
                <c:pt idx="34333">
                  <c:v>-16.683999999999997</c:v>
                </c:pt>
                <c:pt idx="34334">
                  <c:v>-16.681999999999988</c:v>
                </c:pt>
                <c:pt idx="34335">
                  <c:v>-16.679999999999993</c:v>
                </c:pt>
                <c:pt idx="34336">
                  <c:v>-16.677999999999997</c:v>
                </c:pt>
                <c:pt idx="34337">
                  <c:v>-16.675999999999988</c:v>
                </c:pt>
                <c:pt idx="34338">
                  <c:v>-16.673999999999992</c:v>
                </c:pt>
                <c:pt idx="34339">
                  <c:v>-16.671999999999997</c:v>
                </c:pt>
                <c:pt idx="34340">
                  <c:v>-16.669999999999987</c:v>
                </c:pt>
                <c:pt idx="34341">
                  <c:v>-16.667999999999992</c:v>
                </c:pt>
                <c:pt idx="34342">
                  <c:v>-16.665999999999997</c:v>
                </c:pt>
                <c:pt idx="34343">
                  <c:v>-16.663999999999987</c:v>
                </c:pt>
                <c:pt idx="34344">
                  <c:v>-16.661999999999992</c:v>
                </c:pt>
                <c:pt idx="34345">
                  <c:v>-16.659999999999997</c:v>
                </c:pt>
                <c:pt idx="34346">
                  <c:v>-16.658000000000001</c:v>
                </c:pt>
                <c:pt idx="34347">
                  <c:v>-16.655999999999992</c:v>
                </c:pt>
                <c:pt idx="34348">
                  <c:v>-16.653999999999996</c:v>
                </c:pt>
                <c:pt idx="34349">
                  <c:v>-16.652000000000001</c:v>
                </c:pt>
                <c:pt idx="34350">
                  <c:v>-16.649999999999991</c:v>
                </c:pt>
                <c:pt idx="34351">
                  <c:v>-16.647999999999996</c:v>
                </c:pt>
                <c:pt idx="34352">
                  <c:v>-16.646000000000001</c:v>
                </c:pt>
                <c:pt idx="34353">
                  <c:v>-16.643999999999991</c:v>
                </c:pt>
                <c:pt idx="34354">
                  <c:v>-16.641999999999996</c:v>
                </c:pt>
                <c:pt idx="34355">
                  <c:v>-16.64</c:v>
                </c:pt>
                <c:pt idx="34356">
                  <c:v>-16.637999999999991</c:v>
                </c:pt>
                <c:pt idx="34357">
                  <c:v>-16.635999999999996</c:v>
                </c:pt>
                <c:pt idx="34358">
                  <c:v>-16.634</c:v>
                </c:pt>
                <c:pt idx="34359">
                  <c:v>-16.631999999999991</c:v>
                </c:pt>
                <c:pt idx="34360">
                  <c:v>-16.629999999999995</c:v>
                </c:pt>
                <c:pt idx="34361">
                  <c:v>-16.628</c:v>
                </c:pt>
                <c:pt idx="34362">
                  <c:v>-16.625999999999991</c:v>
                </c:pt>
                <c:pt idx="34363">
                  <c:v>-16.623999999999995</c:v>
                </c:pt>
                <c:pt idx="34364">
                  <c:v>-16.622</c:v>
                </c:pt>
                <c:pt idx="34365">
                  <c:v>-16.61999999999999</c:v>
                </c:pt>
                <c:pt idx="34366">
                  <c:v>-16.617999999999995</c:v>
                </c:pt>
                <c:pt idx="34367">
                  <c:v>-16.616</c:v>
                </c:pt>
                <c:pt idx="34368">
                  <c:v>-16.61399999999999</c:v>
                </c:pt>
                <c:pt idx="34369">
                  <c:v>-16.611999999999995</c:v>
                </c:pt>
                <c:pt idx="34370">
                  <c:v>-16.61</c:v>
                </c:pt>
                <c:pt idx="34371">
                  <c:v>-16.60799999999999</c:v>
                </c:pt>
                <c:pt idx="34372">
                  <c:v>-16.605999999999995</c:v>
                </c:pt>
                <c:pt idx="34373">
                  <c:v>-16.603999999999999</c:v>
                </c:pt>
                <c:pt idx="34374">
                  <c:v>-16.60199999999999</c:v>
                </c:pt>
                <c:pt idx="34375">
                  <c:v>-16.599999999999994</c:v>
                </c:pt>
                <c:pt idx="34376">
                  <c:v>-16.597999999999999</c:v>
                </c:pt>
                <c:pt idx="34377">
                  <c:v>-16.595999999999989</c:v>
                </c:pt>
                <c:pt idx="34378">
                  <c:v>-16.593999999999994</c:v>
                </c:pt>
                <c:pt idx="34379">
                  <c:v>-16.591999999999999</c:v>
                </c:pt>
                <c:pt idx="34380">
                  <c:v>-16.589999999999989</c:v>
                </c:pt>
                <c:pt idx="34381">
                  <c:v>-16.587999999999994</c:v>
                </c:pt>
                <c:pt idx="34382">
                  <c:v>-16.585999999999999</c:v>
                </c:pt>
                <c:pt idx="34383">
                  <c:v>-16.583999999999989</c:v>
                </c:pt>
                <c:pt idx="34384">
                  <c:v>-16.581999999999994</c:v>
                </c:pt>
                <c:pt idx="34385">
                  <c:v>-16.579999999999998</c:v>
                </c:pt>
                <c:pt idx="34386">
                  <c:v>-16.577999999999989</c:v>
                </c:pt>
                <c:pt idx="34387">
                  <c:v>-16.575999999999993</c:v>
                </c:pt>
                <c:pt idx="34388">
                  <c:v>-16.573999999999998</c:v>
                </c:pt>
                <c:pt idx="34389">
                  <c:v>-16.571999999999989</c:v>
                </c:pt>
                <c:pt idx="34390">
                  <c:v>-16.569999999999993</c:v>
                </c:pt>
                <c:pt idx="34391">
                  <c:v>-16.567999999999998</c:v>
                </c:pt>
                <c:pt idx="34392">
                  <c:v>-16.565999999999988</c:v>
                </c:pt>
                <c:pt idx="34393">
                  <c:v>-16.563999999999993</c:v>
                </c:pt>
                <c:pt idx="34394">
                  <c:v>-16.561999999999998</c:v>
                </c:pt>
                <c:pt idx="34395">
                  <c:v>-16.559999999999988</c:v>
                </c:pt>
                <c:pt idx="34396">
                  <c:v>-16.557999999999993</c:v>
                </c:pt>
                <c:pt idx="34397">
                  <c:v>-16.555999999999997</c:v>
                </c:pt>
                <c:pt idx="34398">
                  <c:v>-16.553999999999988</c:v>
                </c:pt>
                <c:pt idx="34399">
                  <c:v>-16.551999999999992</c:v>
                </c:pt>
                <c:pt idx="34400">
                  <c:v>-16.549999999999997</c:v>
                </c:pt>
                <c:pt idx="34401">
                  <c:v>-16.547999999999988</c:v>
                </c:pt>
                <c:pt idx="34402">
                  <c:v>-16.545999999999992</c:v>
                </c:pt>
                <c:pt idx="34403">
                  <c:v>-16.543999999999997</c:v>
                </c:pt>
                <c:pt idx="34404">
                  <c:v>-16.541999999999987</c:v>
                </c:pt>
                <c:pt idx="34405">
                  <c:v>-16.539999999999992</c:v>
                </c:pt>
                <c:pt idx="34406">
                  <c:v>-16.537999999999997</c:v>
                </c:pt>
                <c:pt idx="34407">
                  <c:v>-16.536000000000001</c:v>
                </c:pt>
                <c:pt idx="34408">
                  <c:v>-16.533999999999992</c:v>
                </c:pt>
                <c:pt idx="34409">
                  <c:v>-16.531999999999996</c:v>
                </c:pt>
                <c:pt idx="34410">
                  <c:v>-16.53</c:v>
                </c:pt>
                <c:pt idx="34411">
                  <c:v>-16.527999999999992</c:v>
                </c:pt>
                <c:pt idx="34412">
                  <c:v>-16.525999999999996</c:v>
                </c:pt>
                <c:pt idx="34413">
                  <c:v>-16.524000000000001</c:v>
                </c:pt>
                <c:pt idx="34414">
                  <c:v>-16.521999999999991</c:v>
                </c:pt>
                <c:pt idx="34415">
                  <c:v>-16.519999999999996</c:v>
                </c:pt>
                <c:pt idx="34416">
                  <c:v>-16.518000000000001</c:v>
                </c:pt>
                <c:pt idx="34417">
                  <c:v>-16.515999999999991</c:v>
                </c:pt>
                <c:pt idx="34418">
                  <c:v>-16.513999999999996</c:v>
                </c:pt>
                <c:pt idx="34419">
                  <c:v>-16.512</c:v>
                </c:pt>
                <c:pt idx="34420">
                  <c:v>-16.509999999999991</c:v>
                </c:pt>
                <c:pt idx="34421">
                  <c:v>-16.507999999999996</c:v>
                </c:pt>
                <c:pt idx="34422">
                  <c:v>-16.506</c:v>
                </c:pt>
                <c:pt idx="34423">
                  <c:v>-16.503999999999991</c:v>
                </c:pt>
                <c:pt idx="34424">
                  <c:v>-16.501999999999995</c:v>
                </c:pt>
                <c:pt idx="34425">
                  <c:v>-16.5</c:v>
                </c:pt>
                <c:pt idx="34426">
                  <c:v>-16.49799999999999</c:v>
                </c:pt>
                <c:pt idx="34427">
                  <c:v>-16.495999999999995</c:v>
                </c:pt>
                <c:pt idx="34428">
                  <c:v>-16.494</c:v>
                </c:pt>
                <c:pt idx="34429">
                  <c:v>-16.49199999999999</c:v>
                </c:pt>
                <c:pt idx="34430">
                  <c:v>-16.489999999999995</c:v>
                </c:pt>
                <c:pt idx="34431">
                  <c:v>-16.488</c:v>
                </c:pt>
                <c:pt idx="34432">
                  <c:v>-16.48599999999999</c:v>
                </c:pt>
                <c:pt idx="34433">
                  <c:v>-16.483999999999995</c:v>
                </c:pt>
                <c:pt idx="34434">
                  <c:v>-16.481999999999999</c:v>
                </c:pt>
                <c:pt idx="34435">
                  <c:v>-16.47999999999999</c:v>
                </c:pt>
                <c:pt idx="34436">
                  <c:v>-16.477999999999994</c:v>
                </c:pt>
                <c:pt idx="34437">
                  <c:v>-16.475999999999999</c:v>
                </c:pt>
                <c:pt idx="34438">
                  <c:v>-16.47399999999999</c:v>
                </c:pt>
                <c:pt idx="34439">
                  <c:v>-16.471999999999994</c:v>
                </c:pt>
                <c:pt idx="34440">
                  <c:v>-16.47</c:v>
                </c:pt>
                <c:pt idx="34441">
                  <c:v>-16.467999999999989</c:v>
                </c:pt>
                <c:pt idx="34442">
                  <c:v>-16.465999999999994</c:v>
                </c:pt>
                <c:pt idx="34443">
                  <c:v>-16.463999999999999</c:v>
                </c:pt>
                <c:pt idx="34444">
                  <c:v>-16.461999999999989</c:v>
                </c:pt>
                <c:pt idx="34445">
                  <c:v>-16.459999999999994</c:v>
                </c:pt>
                <c:pt idx="34446">
                  <c:v>-16.457999999999998</c:v>
                </c:pt>
                <c:pt idx="34447">
                  <c:v>-16.455999999999989</c:v>
                </c:pt>
                <c:pt idx="34448">
                  <c:v>-16.453999999999994</c:v>
                </c:pt>
                <c:pt idx="34449">
                  <c:v>-16.451999999999998</c:v>
                </c:pt>
                <c:pt idx="34450">
                  <c:v>-16.449999999999989</c:v>
                </c:pt>
                <c:pt idx="34451">
                  <c:v>-16.447999999999993</c:v>
                </c:pt>
                <c:pt idx="34452">
                  <c:v>-16.445999999999998</c:v>
                </c:pt>
                <c:pt idx="34453">
                  <c:v>-16.443999999999988</c:v>
                </c:pt>
                <c:pt idx="34454">
                  <c:v>-16.441999999999993</c:v>
                </c:pt>
                <c:pt idx="34455">
                  <c:v>-16.439999999999998</c:v>
                </c:pt>
                <c:pt idx="34456">
                  <c:v>-16.437999999999988</c:v>
                </c:pt>
                <c:pt idx="34457">
                  <c:v>-16.435999999999993</c:v>
                </c:pt>
                <c:pt idx="34458">
                  <c:v>-16.433999999999997</c:v>
                </c:pt>
                <c:pt idx="34459">
                  <c:v>-16.431999999999988</c:v>
                </c:pt>
                <c:pt idx="34460">
                  <c:v>-16.429999999999993</c:v>
                </c:pt>
                <c:pt idx="34461">
                  <c:v>-16.427999999999997</c:v>
                </c:pt>
                <c:pt idx="34462">
                  <c:v>-16.425999999999988</c:v>
                </c:pt>
                <c:pt idx="34463">
                  <c:v>-16.423999999999992</c:v>
                </c:pt>
                <c:pt idx="34464">
                  <c:v>-16.421999999999997</c:v>
                </c:pt>
                <c:pt idx="34465">
                  <c:v>-16.419999999999987</c:v>
                </c:pt>
                <c:pt idx="34466">
                  <c:v>-16.417999999999992</c:v>
                </c:pt>
                <c:pt idx="34467">
                  <c:v>-16.415999999999997</c:v>
                </c:pt>
                <c:pt idx="34468">
                  <c:v>-16.413999999999987</c:v>
                </c:pt>
                <c:pt idx="34469">
                  <c:v>-16.411999999999992</c:v>
                </c:pt>
                <c:pt idx="34470">
                  <c:v>-16.409999999999997</c:v>
                </c:pt>
                <c:pt idx="34471">
                  <c:v>-16.408000000000001</c:v>
                </c:pt>
                <c:pt idx="34472">
                  <c:v>-16.405999999999992</c:v>
                </c:pt>
                <c:pt idx="34473">
                  <c:v>-16.403999999999996</c:v>
                </c:pt>
                <c:pt idx="34474">
                  <c:v>-16.402000000000001</c:v>
                </c:pt>
                <c:pt idx="34475">
                  <c:v>-16.399999999999991</c:v>
                </c:pt>
                <c:pt idx="34476">
                  <c:v>-16.397999999999996</c:v>
                </c:pt>
                <c:pt idx="34477">
                  <c:v>-16.396000000000001</c:v>
                </c:pt>
                <c:pt idx="34478">
                  <c:v>-16.393999999999991</c:v>
                </c:pt>
                <c:pt idx="34479">
                  <c:v>-16.391999999999996</c:v>
                </c:pt>
                <c:pt idx="34480">
                  <c:v>-16.39</c:v>
                </c:pt>
                <c:pt idx="34481">
                  <c:v>-16.387999999999991</c:v>
                </c:pt>
                <c:pt idx="34482">
                  <c:v>-16.385999999999996</c:v>
                </c:pt>
                <c:pt idx="34483">
                  <c:v>-16.384</c:v>
                </c:pt>
                <c:pt idx="34484">
                  <c:v>-16.381999999999991</c:v>
                </c:pt>
                <c:pt idx="34485">
                  <c:v>-16.379999999999995</c:v>
                </c:pt>
                <c:pt idx="34486">
                  <c:v>-16.378</c:v>
                </c:pt>
                <c:pt idx="34487">
                  <c:v>-16.375999999999991</c:v>
                </c:pt>
                <c:pt idx="34488">
                  <c:v>-16.373999999999995</c:v>
                </c:pt>
                <c:pt idx="34489">
                  <c:v>-16.372</c:v>
                </c:pt>
                <c:pt idx="34490">
                  <c:v>-16.36999999999999</c:v>
                </c:pt>
                <c:pt idx="34491">
                  <c:v>-16.367999999999995</c:v>
                </c:pt>
                <c:pt idx="34492">
                  <c:v>-16.366</c:v>
                </c:pt>
                <c:pt idx="34493">
                  <c:v>-16.36399999999999</c:v>
                </c:pt>
                <c:pt idx="34494">
                  <c:v>-16.361999999999995</c:v>
                </c:pt>
                <c:pt idx="34495">
                  <c:v>-16.36</c:v>
                </c:pt>
                <c:pt idx="34496">
                  <c:v>-16.35799999999999</c:v>
                </c:pt>
                <c:pt idx="34497">
                  <c:v>-16.355999999999995</c:v>
                </c:pt>
                <c:pt idx="34498">
                  <c:v>-16.353999999999999</c:v>
                </c:pt>
                <c:pt idx="34499">
                  <c:v>-16.35199999999999</c:v>
                </c:pt>
                <c:pt idx="34500">
                  <c:v>-16.349999999999994</c:v>
                </c:pt>
                <c:pt idx="34501">
                  <c:v>-16.347999999999999</c:v>
                </c:pt>
                <c:pt idx="34502">
                  <c:v>-16.345999999999989</c:v>
                </c:pt>
                <c:pt idx="34503">
                  <c:v>-16.343999999999994</c:v>
                </c:pt>
                <c:pt idx="34504">
                  <c:v>-16.341999999999999</c:v>
                </c:pt>
                <c:pt idx="34505">
                  <c:v>-16.339999999999989</c:v>
                </c:pt>
                <c:pt idx="34506">
                  <c:v>-16.337999999999994</c:v>
                </c:pt>
                <c:pt idx="34507">
                  <c:v>-16.335999999999999</c:v>
                </c:pt>
                <c:pt idx="34508">
                  <c:v>-16.333999999999989</c:v>
                </c:pt>
                <c:pt idx="34509">
                  <c:v>-16.331999999999994</c:v>
                </c:pt>
                <c:pt idx="34510">
                  <c:v>-16.329999999999998</c:v>
                </c:pt>
                <c:pt idx="34511">
                  <c:v>-16.327999999999989</c:v>
                </c:pt>
                <c:pt idx="34512">
                  <c:v>-16.325999999999993</c:v>
                </c:pt>
                <c:pt idx="34513">
                  <c:v>-16.323999999999998</c:v>
                </c:pt>
                <c:pt idx="34514">
                  <c:v>-16.321999999999989</c:v>
                </c:pt>
                <c:pt idx="34515">
                  <c:v>-16.319999999999993</c:v>
                </c:pt>
                <c:pt idx="34516">
                  <c:v>-16.317999999999998</c:v>
                </c:pt>
                <c:pt idx="34517">
                  <c:v>-16.315999999999988</c:v>
                </c:pt>
                <c:pt idx="34518">
                  <c:v>-16.313999999999993</c:v>
                </c:pt>
                <c:pt idx="34519">
                  <c:v>-16.311999999999998</c:v>
                </c:pt>
                <c:pt idx="34520">
                  <c:v>-16.309999999999988</c:v>
                </c:pt>
                <c:pt idx="34521">
                  <c:v>-16.307999999999993</c:v>
                </c:pt>
                <c:pt idx="34522">
                  <c:v>-16.305999999999997</c:v>
                </c:pt>
                <c:pt idx="34523">
                  <c:v>-16.303999999999988</c:v>
                </c:pt>
                <c:pt idx="34524">
                  <c:v>-16.301999999999992</c:v>
                </c:pt>
                <c:pt idx="34525">
                  <c:v>-16.299999999999997</c:v>
                </c:pt>
                <c:pt idx="34526">
                  <c:v>-16.297999999999988</c:v>
                </c:pt>
                <c:pt idx="34527">
                  <c:v>-16.295999999999992</c:v>
                </c:pt>
                <c:pt idx="34528">
                  <c:v>-16.293999999999997</c:v>
                </c:pt>
                <c:pt idx="34529">
                  <c:v>-16.291999999999987</c:v>
                </c:pt>
                <c:pt idx="34530">
                  <c:v>-16.289999999999992</c:v>
                </c:pt>
                <c:pt idx="34531">
                  <c:v>-16.287999999999997</c:v>
                </c:pt>
                <c:pt idx="34532">
                  <c:v>-16.286000000000001</c:v>
                </c:pt>
                <c:pt idx="34533">
                  <c:v>-16.283999999999992</c:v>
                </c:pt>
                <c:pt idx="34534">
                  <c:v>-16.281999999999996</c:v>
                </c:pt>
                <c:pt idx="34535">
                  <c:v>-16.28</c:v>
                </c:pt>
                <c:pt idx="34536">
                  <c:v>-16.277999999999992</c:v>
                </c:pt>
                <c:pt idx="34537">
                  <c:v>-16.275999999999996</c:v>
                </c:pt>
                <c:pt idx="34538">
                  <c:v>-16.274000000000001</c:v>
                </c:pt>
                <c:pt idx="34539">
                  <c:v>-16.271999999999991</c:v>
                </c:pt>
                <c:pt idx="34540">
                  <c:v>-16.269999999999996</c:v>
                </c:pt>
                <c:pt idx="34541">
                  <c:v>-16.268000000000001</c:v>
                </c:pt>
                <c:pt idx="34542">
                  <c:v>-16.265999999999991</c:v>
                </c:pt>
                <c:pt idx="34543">
                  <c:v>-16.263999999999996</c:v>
                </c:pt>
                <c:pt idx="34544">
                  <c:v>-16.262</c:v>
                </c:pt>
                <c:pt idx="34545">
                  <c:v>-16.259999999999991</c:v>
                </c:pt>
                <c:pt idx="34546">
                  <c:v>-16.257999999999996</c:v>
                </c:pt>
                <c:pt idx="34547">
                  <c:v>-16.256</c:v>
                </c:pt>
                <c:pt idx="34548">
                  <c:v>-16.253999999999991</c:v>
                </c:pt>
                <c:pt idx="34549">
                  <c:v>-16.251999999999995</c:v>
                </c:pt>
                <c:pt idx="34550">
                  <c:v>-16.25</c:v>
                </c:pt>
                <c:pt idx="34551">
                  <c:v>-16.24799999999999</c:v>
                </c:pt>
                <c:pt idx="34552">
                  <c:v>-16.245999999999995</c:v>
                </c:pt>
                <c:pt idx="34553">
                  <c:v>-16.244</c:v>
                </c:pt>
                <c:pt idx="34554">
                  <c:v>-16.24199999999999</c:v>
                </c:pt>
                <c:pt idx="34555">
                  <c:v>-16.239999999999995</c:v>
                </c:pt>
                <c:pt idx="34556">
                  <c:v>-16.238</c:v>
                </c:pt>
                <c:pt idx="34557">
                  <c:v>-16.23599999999999</c:v>
                </c:pt>
                <c:pt idx="34558">
                  <c:v>-16.233999999999995</c:v>
                </c:pt>
                <c:pt idx="34559">
                  <c:v>-16.231999999999999</c:v>
                </c:pt>
                <c:pt idx="34560">
                  <c:v>-16.22999999999999</c:v>
                </c:pt>
                <c:pt idx="34561">
                  <c:v>-16.227999999999994</c:v>
                </c:pt>
                <c:pt idx="34562">
                  <c:v>-16.225999999999999</c:v>
                </c:pt>
                <c:pt idx="34563">
                  <c:v>-16.22399999999999</c:v>
                </c:pt>
                <c:pt idx="34564">
                  <c:v>-16.221999999999994</c:v>
                </c:pt>
                <c:pt idx="34565">
                  <c:v>-16.22</c:v>
                </c:pt>
                <c:pt idx="34566">
                  <c:v>-16.217999999999989</c:v>
                </c:pt>
                <c:pt idx="34567">
                  <c:v>-16.215999999999994</c:v>
                </c:pt>
                <c:pt idx="34568">
                  <c:v>-16.213999999999999</c:v>
                </c:pt>
                <c:pt idx="34569">
                  <c:v>-16.211999999999989</c:v>
                </c:pt>
                <c:pt idx="34570">
                  <c:v>-16.209999999999994</c:v>
                </c:pt>
                <c:pt idx="34571">
                  <c:v>-16.207999999999998</c:v>
                </c:pt>
                <c:pt idx="34572">
                  <c:v>-16.205999999999989</c:v>
                </c:pt>
                <c:pt idx="34573">
                  <c:v>-16.203999999999994</c:v>
                </c:pt>
                <c:pt idx="34574">
                  <c:v>-16.201999999999998</c:v>
                </c:pt>
                <c:pt idx="34575">
                  <c:v>-16.199999999999989</c:v>
                </c:pt>
                <c:pt idx="34576">
                  <c:v>-16.197999999999993</c:v>
                </c:pt>
                <c:pt idx="34577">
                  <c:v>-16.195999999999998</c:v>
                </c:pt>
                <c:pt idx="34578">
                  <c:v>-16.193999999999988</c:v>
                </c:pt>
                <c:pt idx="34579">
                  <c:v>-16.191999999999993</c:v>
                </c:pt>
                <c:pt idx="34580">
                  <c:v>-16.189999999999998</c:v>
                </c:pt>
                <c:pt idx="34581">
                  <c:v>-16.187999999999988</c:v>
                </c:pt>
                <c:pt idx="34582">
                  <c:v>-16.185999999999993</c:v>
                </c:pt>
                <c:pt idx="34583">
                  <c:v>-16.183999999999997</c:v>
                </c:pt>
                <c:pt idx="34584">
                  <c:v>-16.181999999999988</c:v>
                </c:pt>
                <c:pt idx="34585">
                  <c:v>-16.179999999999993</c:v>
                </c:pt>
                <c:pt idx="34586">
                  <c:v>-16.177999999999997</c:v>
                </c:pt>
                <c:pt idx="34587">
                  <c:v>-16.175999999999988</c:v>
                </c:pt>
                <c:pt idx="34588">
                  <c:v>-16.173999999999992</c:v>
                </c:pt>
                <c:pt idx="34589">
                  <c:v>-16.171999999999997</c:v>
                </c:pt>
                <c:pt idx="34590">
                  <c:v>-16.169999999999987</c:v>
                </c:pt>
                <c:pt idx="34591">
                  <c:v>-16.167999999999992</c:v>
                </c:pt>
                <c:pt idx="34592">
                  <c:v>-16.165999999999997</c:v>
                </c:pt>
                <c:pt idx="34593">
                  <c:v>-16.163999999999987</c:v>
                </c:pt>
                <c:pt idx="34594">
                  <c:v>-16.161999999999992</c:v>
                </c:pt>
                <c:pt idx="34595">
                  <c:v>-16.159999999999997</c:v>
                </c:pt>
                <c:pt idx="34596">
                  <c:v>-16.158000000000001</c:v>
                </c:pt>
                <c:pt idx="34597">
                  <c:v>-16.155999999999992</c:v>
                </c:pt>
                <c:pt idx="34598">
                  <c:v>-16.153999999999996</c:v>
                </c:pt>
                <c:pt idx="34599">
                  <c:v>-16.152000000000001</c:v>
                </c:pt>
                <c:pt idx="34600">
                  <c:v>-16.149999999999991</c:v>
                </c:pt>
                <c:pt idx="34601">
                  <c:v>-16.147999999999996</c:v>
                </c:pt>
                <c:pt idx="34602">
                  <c:v>-16.146000000000001</c:v>
                </c:pt>
                <c:pt idx="34603">
                  <c:v>-16.143999999999991</c:v>
                </c:pt>
                <c:pt idx="34604">
                  <c:v>-16.141999999999996</c:v>
                </c:pt>
                <c:pt idx="34605">
                  <c:v>-16.14</c:v>
                </c:pt>
                <c:pt idx="34606">
                  <c:v>-16.137999999999991</c:v>
                </c:pt>
                <c:pt idx="34607">
                  <c:v>-16.135999999999996</c:v>
                </c:pt>
                <c:pt idx="34608">
                  <c:v>-16.134</c:v>
                </c:pt>
                <c:pt idx="34609">
                  <c:v>-16.131999999999991</c:v>
                </c:pt>
                <c:pt idx="34610">
                  <c:v>-16.129999999999995</c:v>
                </c:pt>
                <c:pt idx="34611">
                  <c:v>-16.128</c:v>
                </c:pt>
                <c:pt idx="34612">
                  <c:v>-16.125999999999991</c:v>
                </c:pt>
                <c:pt idx="34613">
                  <c:v>-16.123999999999995</c:v>
                </c:pt>
                <c:pt idx="34614">
                  <c:v>-16.122</c:v>
                </c:pt>
                <c:pt idx="34615">
                  <c:v>-16.11999999999999</c:v>
                </c:pt>
                <c:pt idx="34616">
                  <c:v>-16.117999999999995</c:v>
                </c:pt>
                <c:pt idx="34617">
                  <c:v>-16.116</c:v>
                </c:pt>
                <c:pt idx="34618">
                  <c:v>-16.11399999999999</c:v>
                </c:pt>
                <c:pt idx="34619">
                  <c:v>-16.111999999999995</c:v>
                </c:pt>
                <c:pt idx="34620">
                  <c:v>-16.11</c:v>
                </c:pt>
                <c:pt idx="34621">
                  <c:v>-16.10799999999999</c:v>
                </c:pt>
                <c:pt idx="34622">
                  <c:v>-16.105999999999995</c:v>
                </c:pt>
                <c:pt idx="34623">
                  <c:v>-16.103999999999999</c:v>
                </c:pt>
                <c:pt idx="34624">
                  <c:v>-16.10199999999999</c:v>
                </c:pt>
                <c:pt idx="34625">
                  <c:v>-16.099999999999994</c:v>
                </c:pt>
                <c:pt idx="34626">
                  <c:v>-16.097999999999999</c:v>
                </c:pt>
                <c:pt idx="34627">
                  <c:v>-16.095999999999989</c:v>
                </c:pt>
                <c:pt idx="34628">
                  <c:v>-16.093999999999994</c:v>
                </c:pt>
                <c:pt idx="34629">
                  <c:v>-16.091999999999999</c:v>
                </c:pt>
                <c:pt idx="34630">
                  <c:v>-16.089999999999989</c:v>
                </c:pt>
                <c:pt idx="34631">
                  <c:v>-16.087999999999994</c:v>
                </c:pt>
                <c:pt idx="34632">
                  <c:v>-16.085999999999999</c:v>
                </c:pt>
                <c:pt idx="34633">
                  <c:v>-16.083999999999989</c:v>
                </c:pt>
                <c:pt idx="34634">
                  <c:v>-16.081999999999994</c:v>
                </c:pt>
                <c:pt idx="34635">
                  <c:v>-16.079999999999998</c:v>
                </c:pt>
                <c:pt idx="34636">
                  <c:v>-16.077999999999989</c:v>
                </c:pt>
                <c:pt idx="34637">
                  <c:v>-16.075999999999993</c:v>
                </c:pt>
                <c:pt idx="34638">
                  <c:v>-16.073999999999998</c:v>
                </c:pt>
                <c:pt idx="34639">
                  <c:v>-16.071999999999989</c:v>
                </c:pt>
                <c:pt idx="34640">
                  <c:v>-16.069999999999993</c:v>
                </c:pt>
                <c:pt idx="34641">
                  <c:v>-16.067999999999998</c:v>
                </c:pt>
                <c:pt idx="34642">
                  <c:v>-16.065999999999988</c:v>
                </c:pt>
                <c:pt idx="34643">
                  <c:v>-16.063999999999993</c:v>
                </c:pt>
                <c:pt idx="34644">
                  <c:v>-16.061999999999998</c:v>
                </c:pt>
                <c:pt idx="34645">
                  <c:v>-16.059999999999988</c:v>
                </c:pt>
                <c:pt idx="34646">
                  <c:v>-16.057999999999993</c:v>
                </c:pt>
                <c:pt idx="34647">
                  <c:v>-16.055999999999997</c:v>
                </c:pt>
                <c:pt idx="34648">
                  <c:v>-16.053999999999988</c:v>
                </c:pt>
                <c:pt idx="34649">
                  <c:v>-16.051999999999992</c:v>
                </c:pt>
                <c:pt idx="34650">
                  <c:v>-16.049999999999997</c:v>
                </c:pt>
                <c:pt idx="34651">
                  <c:v>-16.047999999999988</c:v>
                </c:pt>
                <c:pt idx="34652">
                  <c:v>-16.045999999999992</c:v>
                </c:pt>
                <c:pt idx="34653">
                  <c:v>-16.043999999999997</c:v>
                </c:pt>
                <c:pt idx="34654">
                  <c:v>-16.041999999999987</c:v>
                </c:pt>
                <c:pt idx="34655">
                  <c:v>-16.039999999999992</c:v>
                </c:pt>
                <c:pt idx="34656">
                  <c:v>-16.037999999999997</c:v>
                </c:pt>
                <c:pt idx="34657">
                  <c:v>-16.036000000000001</c:v>
                </c:pt>
                <c:pt idx="34658">
                  <c:v>-16.033999999999992</c:v>
                </c:pt>
                <c:pt idx="34659">
                  <c:v>-16.031999999999996</c:v>
                </c:pt>
                <c:pt idx="34660">
                  <c:v>-16.03</c:v>
                </c:pt>
                <c:pt idx="34661">
                  <c:v>-16.027999999999992</c:v>
                </c:pt>
                <c:pt idx="34662">
                  <c:v>-16.025999999999996</c:v>
                </c:pt>
                <c:pt idx="34663">
                  <c:v>-16.024000000000001</c:v>
                </c:pt>
                <c:pt idx="34664">
                  <c:v>-16.021999999999991</c:v>
                </c:pt>
                <c:pt idx="34665">
                  <c:v>-16.019999999999996</c:v>
                </c:pt>
                <c:pt idx="34666">
                  <c:v>-16.018000000000001</c:v>
                </c:pt>
                <c:pt idx="34667">
                  <c:v>-16.015999999999991</c:v>
                </c:pt>
                <c:pt idx="34668">
                  <c:v>-16.013999999999996</c:v>
                </c:pt>
                <c:pt idx="34669">
                  <c:v>-16.012</c:v>
                </c:pt>
                <c:pt idx="34670">
                  <c:v>-16.009999999999991</c:v>
                </c:pt>
                <c:pt idx="34671">
                  <c:v>-16.007999999999996</c:v>
                </c:pt>
                <c:pt idx="34672">
                  <c:v>-16.006</c:v>
                </c:pt>
                <c:pt idx="34673">
                  <c:v>-16.003999999999991</c:v>
                </c:pt>
                <c:pt idx="34674">
                  <c:v>-16.001999999999995</c:v>
                </c:pt>
                <c:pt idx="34675">
                  <c:v>-16</c:v>
                </c:pt>
                <c:pt idx="34676">
                  <c:v>-15.99799999999999</c:v>
                </c:pt>
                <c:pt idx="34677">
                  <c:v>-15.995999999999995</c:v>
                </c:pt>
                <c:pt idx="34678">
                  <c:v>-15.994</c:v>
                </c:pt>
                <c:pt idx="34679">
                  <c:v>-15.99199999999999</c:v>
                </c:pt>
                <c:pt idx="34680">
                  <c:v>-15.989999999999995</c:v>
                </c:pt>
                <c:pt idx="34681">
                  <c:v>-15.988</c:v>
                </c:pt>
                <c:pt idx="34682">
                  <c:v>-15.98599999999999</c:v>
                </c:pt>
                <c:pt idx="34683">
                  <c:v>-15.983999999999995</c:v>
                </c:pt>
                <c:pt idx="34684">
                  <c:v>-15.981999999999999</c:v>
                </c:pt>
                <c:pt idx="34685">
                  <c:v>-15.97999999999999</c:v>
                </c:pt>
                <c:pt idx="34686">
                  <c:v>-15.977999999999994</c:v>
                </c:pt>
                <c:pt idx="34687">
                  <c:v>-15.975999999999999</c:v>
                </c:pt>
                <c:pt idx="34688">
                  <c:v>-15.97399999999999</c:v>
                </c:pt>
                <c:pt idx="34689">
                  <c:v>-15.971999999999994</c:v>
                </c:pt>
                <c:pt idx="34690">
                  <c:v>-15.969999999999999</c:v>
                </c:pt>
                <c:pt idx="34691">
                  <c:v>-15.967999999999989</c:v>
                </c:pt>
                <c:pt idx="34692">
                  <c:v>-15.965999999999994</c:v>
                </c:pt>
                <c:pt idx="34693">
                  <c:v>-15.963999999999999</c:v>
                </c:pt>
                <c:pt idx="34694">
                  <c:v>-15.961999999999989</c:v>
                </c:pt>
                <c:pt idx="34695">
                  <c:v>-15.959999999999994</c:v>
                </c:pt>
                <c:pt idx="34696">
                  <c:v>-15.957999999999998</c:v>
                </c:pt>
                <c:pt idx="34697">
                  <c:v>-15.955999999999989</c:v>
                </c:pt>
                <c:pt idx="34698">
                  <c:v>-15.953999999999994</c:v>
                </c:pt>
                <c:pt idx="34699">
                  <c:v>-15.951999999999998</c:v>
                </c:pt>
                <c:pt idx="34700">
                  <c:v>-15.949999999999989</c:v>
                </c:pt>
                <c:pt idx="34701">
                  <c:v>-15.947999999999993</c:v>
                </c:pt>
                <c:pt idx="34702">
                  <c:v>-15.945999999999998</c:v>
                </c:pt>
                <c:pt idx="34703">
                  <c:v>-15.943999999999988</c:v>
                </c:pt>
                <c:pt idx="34704">
                  <c:v>-15.941999999999993</c:v>
                </c:pt>
                <c:pt idx="34705">
                  <c:v>-15.939999999999998</c:v>
                </c:pt>
                <c:pt idx="34706">
                  <c:v>-15.937999999999988</c:v>
                </c:pt>
                <c:pt idx="34707">
                  <c:v>-15.935999999999993</c:v>
                </c:pt>
                <c:pt idx="34708">
                  <c:v>-15.933999999999997</c:v>
                </c:pt>
                <c:pt idx="34709">
                  <c:v>-15.931999999999988</c:v>
                </c:pt>
                <c:pt idx="34710">
                  <c:v>-15.929999999999993</c:v>
                </c:pt>
                <c:pt idx="34711">
                  <c:v>-15.927999999999997</c:v>
                </c:pt>
                <c:pt idx="34712">
                  <c:v>-15.925999999999988</c:v>
                </c:pt>
                <c:pt idx="34713">
                  <c:v>-15.923999999999992</c:v>
                </c:pt>
                <c:pt idx="34714">
                  <c:v>-15.921999999999997</c:v>
                </c:pt>
                <c:pt idx="34715">
                  <c:v>-15.919999999999987</c:v>
                </c:pt>
                <c:pt idx="34716">
                  <c:v>-15.917999999999992</c:v>
                </c:pt>
                <c:pt idx="34717">
                  <c:v>-15.915999999999997</c:v>
                </c:pt>
                <c:pt idx="34718">
                  <c:v>-15.913999999999987</c:v>
                </c:pt>
                <c:pt idx="34719">
                  <c:v>-15.911999999999992</c:v>
                </c:pt>
                <c:pt idx="34720">
                  <c:v>-15.909999999999997</c:v>
                </c:pt>
                <c:pt idx="34721">
                  <c:v>-15.908000000000001</c:v>
                </c:pt>
                <c:pt idx="34722">
                  <c:v>-15.905999999999992</c:v>
                </c:pt>
                <c:pt idx="34723">
                  <c:v>-15.903999999999996</c:v>
                </c:pt>
                <c:pt idx="34724">
                  <c:v>-15.902000000000001</c:v>
                </c:pt>
                <c:pt idx="34725">
                  <c:v>-15.899999999999991</c:v>
                </c:pt>
                <c:pt idx="34726">
                  <c:v>-15.897999999999996</c:v>
                </c:pt>
                <c:pt idx="34727">
                  <c:v>-15.896000000000001</c:v>
                </c:pt>
                <c:pt idx="34728">
                  <c:v>-15.893999999999991</c:v>
                </c:pt>
                <c:pt idx="34729">
                  <c:v>-15.891999999999996</c:v>
                </c:pt>
                <c:pt idx="34730">
                  <c:v>-15.89</c:v>
                </c:pt>
                <c:pt idx="34731">
                  <c:v>-15.887999999999991</c:v>
                </c:pt>
                <c:pt idx="34732">
                  <c:v>-15.885999999999996</c:v>
                </c:pt>
                <c:pt idx="34733">
                  <c:v>-15.884</c:v>
                </c:pt>
                <c:pt idx="34734">
                  <c:v>-15.881999999999991</c:v>
                </c:pt>
                <c:pt idx="34735">
                  <c:v>-15.879999999999995</c:v>
                </c:pt>
                <c:pt idx="34736">
                  <c:v>-15.878</c:v>
                </c:pt>
                <c:pt idx="34737">
                  <c:v>-15.875999999999991</c:v>
                </c:pt>
                <c:pt idx="34738">
                  <c:v>-15.873999999999995</c:v>
                </c:pt>
                <c:pt idx="34739">
                  <c:v>-15.872</c:v>
                </c:pt>
                <c:pt idx="34740">
                  <c:v>-15.86999999999999</c:v>
                </c:pt>
                <c:pt idx="34741">
                  <c:v>-15.867999999999995</c:v>
                </c:pt>
                <c:pt idx="34742">
                  <c:v>-15.866</c:v>
                </c:pt>
                <c:pt idx="34743">
                  <c:v>-15.86399999999999</c:v>
                </c:pt>
                <c:pt idx="34744">
                  <c:v>-15.861999999999995</c:v>
                </c:pt>
                <c:pt idx="34745">
                  <c:v>-15.86</c:v>
                </c:pt>
                <c:pt idx="34746">
                  <c:v>-15.85799999999999</c:v>
                </c:pt>
                <c:pt idx="34747">
                  <c:v>-15.855999999999995</c:v>
                </c:pt>
                <c:pt idx="34748">
                  <c:v>-15.853999999999999</c:v>
                </c:pt>
                <c:pt idx="34749">
                  <c:v>-15.85199999999999</c:v>
                </c:pt>
                <c:pt idx="34750">
                  <c:v>-15.849999999999994</c:v>
                </c:pt>
                <c:pt idx="34751">
                  <c:v>-15.847999999999999</c:v>
                </c:pt>
                <c:pt idx="34752">
                  <c:v>-15.845999999999989</c:v>
                </c:pt>
                <c:pt idx="34753">
                  <c:v>-15.843999999999994</c:v>
                </c:pt>
                <c:pt idx="34754">
                  <c:v>-15.841999999999999</c:v>
                </c:pt>
                <c:pt idx="34755">
                  <c:v>-15.839999999999989</c:v>
                </c:pt>
                <c:pt idx="34756">
                  <c:v>-15.837999999999994</c:v>
                </c:pt>
                <c:pt idx="34757">
                  <c:v>-15.835999999999999</c:v>
                </c:pt>
                <c:pt idx="34758">
                  <c:v>-15.833999999999989</c:v>
                </c:pt>
                <c:pt idx="34759">
                  <c:v>-15.831999999999994</c:v>
                </c:pt>
                <c:pt idx="34760">
                  <c:v>-15.829999999999998</c:v>
                </c:pt>
                <c:pt idx="34761">
                  <c:v>-15.827999999999989</c:v>
                </c:pt>
                <c:pt idx="34762">
                  <c:v>-15.825999999999993</c:v>
                </c:pt>
                <c:pt idx="34763">
                  <c:v>-15.823999999999998</c:v>
                </c:pt>
                <c:pt idx="34764">
                  <c:v>-15.821999999999989</c:v>
                </c:pt>
                <c:pt idx="34765">
                  <c:v>-15.819999999999993</c:v>
                </c:pt>
                <c:pt idx="34766">
                  <c:v>-15.817999999999998</c:v>
                </c:pt>
                <c:pt idx="34767">
                  <c:v>-15.815999999999988</c:v>
                </c:pt>
                <c:pt idx="34768">
                  <c:v>-15.813999999999993</c:v>
                </c:pt>
                <c:pt idx="34769">
                  <c:v>-15.811999999999998</c:v>
                </c:pt>
                <c:pt idx="34770">
                  <c:v>-15.809999999999988</c:v>
                </c:pt>
                <c:pt idx="34771">
                  <c:v>-15.807999999999993</c:v>
                </c:pt>
                <c:pt idx="34772">
                  <c:v>-15.805999999999997</c:v>
                </c:pt>
                <c:pt idx="34773">
                  <c:v>-15.803999999999988</c:v>
                </c:pt>
                <c:pt idx="34774">
                  <c:v>-15.801999999999992</c:v>
                </c:pt>
                <c:pt idx="34775">
                  <c:v>-15.799999999999997</c:v>
                </c:pt>
                <c:pt idx="34776">
                  <c:v>-15.797999999999988</c:v>
                </c:pt>
                <c:pt idx="34777">
                  <c:v>-15.795999999999992</c:v>
                </c:pt>
                <c:pt idx="34778">
                  <c:v>-15.793999999999997</c:v>
                </c:pt>
                <c:pt idx="34779">
                  <c:v>-15.791999999999987</c:v>
                </c:pt>
                <c:pt idx="34780">
                  <c:v>-15.789999999999992</c:v>
                </c:pt>
                <c:pt idx="34781">
                  <c:v>-15.787999999999997</c:v>
                </c:pt>
                <c:pt idx="34782">
                  <c:v>-15.786000000000001</c:v>
                </c:pt>
                <c:pt idx="34783">
                  <c:v>-15.783999999999992</c:v>
                </c:pt>
                <c:pt idx="34784">
                  <c:v>-15.781999999999996</c:v>
                </c:pt>
                <c:pt idx="34785">
                  <c:v>-15.780000000000001</c:v>
                </c:pt>
                <c:pt idx="34786">
                  <c:v>-15.777999999999992</c:v>
                </c:pt>
                <c:pt idx="34787">
                  <c:v>-15.775999999999996</c:v>
                </c:pt>
                <c:pt idx="34788">
                  <c:v>-15.774000000000001</c:v>
                </c:pt>
                <c:pt idx="34789">
                  <c:v>-15.771999999999991</c:v>
                </c:pt>
                <c:pt idx="34790">
                  <c:v>-15.769999999999996</c:v>
                </c:pt>
                <c:pt idx="34791">
                  <c:v>-15.768000000000001</c:v>
                </c:pt>
                <c:pt idx="34792">
                  <c:v>-15.765999999999991</c:v>
                </c:pt>
                <c:pt idx="34793">
                  <c:v>-15.763999999999996</c:v>
                </c:pt>
                <c:pt idx="34794">
                  <c:v>-15.762</c:v>
                </c:pt>
                <c:pt idx="34795">
                  <c:v>-15.759999999999991</c:v>
                </c:pt>
                <c:pt idx="34796">
                  <c:v>-15.757999999999996</c:v>
                </c:pt>
                <c:pt idx="34797">
                  <c:v>-15.756</c:v>
                </c:pt>
                <c:pt idx="34798">
                  <c:v>-15.753999999999991</c:v>
                </c:pt>
                <c:pt idx="34799">
                  <c:v>-15.751999999999995</c:v>
                </c:pt>
                <c:pt idx="34800">
                  <c:v>-15.75</c:v>
                </c:pt>
                <c:pt idx="34801">
                  <c:v>-15.74799999999999</c:v>
                </c:pt>
                <c:pt idx="34802">
                  <c:v>-15.745999999999995</c:v>
                </c:pt>
                <c:pt idx="34803">
                  <c:v>-15.744</c:v>
                </c:pt>
                <c:pt idx="34804">
                  <c:v>-15.74199999999999</c:v>
                </c:pt>
                <c:pt idx="34805">
                  <c:v>-15.739999999999995</c:v>
                </c:pt>
                <c:pt idx="34806">
                  <c:v>-15.738</c:v>
                </c:pt>
                <c:pt idx="34807">
                  <c:v>-15.73599999999999</c:v>
                </c:pt>
                <c:pt idx="34808">
                  <c:v>-15.733999999999995</c:v>
                </c:pt>
                <c:pt idx="34809">
                  <c:v>-15.731999999999999</c:v>
                </c:pt>
                <c:pt idx="34810">
                  <c:v>-15.72999999999999</c:v>
                </c:pt>
                <c:pt idx="34811">
                  <c:v>-15.727999999999994</c:v>
                </c:pt>
                <c:pt idx="34812">
                  <c:v>-15.725999999999999</c:v>
                </c:pt>
                <c:pt idx="34813">
                  <c:v>-15.72399999999999</c:v>
                </c:pt>
                <c:pt idx="34814">
                  <c:v>-15.721999999999994</c:v>
                </c:pt>
                <c:pt idx="34815">
                  <c:v>-15.719999999999999</c:v>
                </c:pt>
                <c:pt idx="34816">
                  <c:v>-15.717999999999989</c:v>
                </c:pt>
                <c:pt idx="34817">
                  <c:v>-15.715999999999994</c:v>
                </c:pt>
                <c:pt idx="34818">
                  <c:v>-15.713999999999999</c:v>
                </c:pt>
                <c:pt idx="34819">
                  <c:v>-15.711999999999989</c:v>
                </c:pt>
                <c:pt idx="34820">
                  <c:v>-15.709999999999994</c:v>
                </c:pt>
                <c:pt idx="34821">
                  <c:v>-15.707999999999998</c:v>
                </c:pt>
                <c:pt idx="34822">
                  <c:v>-15.705999999999989</c:v>
                </c:pt>
                <c:pt idx="34823">
                  <c:v>-15.703999999999994</c:v>
                </c:pt>
                <c:pt idx="34824">
                  <c:v>-15.701999999999998</c:v>
                </c:pt>
                <c:pt idx="34825">
                  <c:v>-15.699999999999989</c:v>
                </c:pt>
                <c:pt idx="34826">
                  <c:v>-15.697999999999993</c:v>
                </c:pt>
                <c:pt idx="34827">
                  <c:v>-15.695999999999998</c:v>
                </c:pt>
                <c:pt idx="34828">
                  <c:v>-15.693999999999988</c:v>
                </c:pt>
                <c:pt idx="34829">
                  <c:v>-15.691999999999993</c:v>
                </c:pt>
                <c:pt idx="34830">
                  <c:v>-15.689999999999998</c:v>
                </c:pt>
                <c:pt idx="34831">
                  <c:v>-15.687999999999988</c:v>
                </c:pt>
                <c:pt idx="34832">
                  <c:v>-15.685999999999993</c:v>
                </c:pt>
                <c:pt idx="34833">
                  <c:v>-15.683999999999997</c:v>
                </c:pt>
                <c:pt idx="34834">
                  <c:v>-15.681999999999988</c:v>
                </c:pt>
                <c:pt idx="34835">
                  <c:v>-15.679999999999993</c:v>
                </c:pt>
                <c:pt idx="34836">
                  <c:v>-15.677999999999997</c:v>
                </c:pt>
                <c:pt idx="34837">
                  <c:v>-15.675999999999988</c:v>
                </c:pt>
                <c:pt idx="34838">
                  <c:v>-15.673999999999992</c:v>
                </c:pt>
                <c:pt idx="34839">
                  <c:v>-15.671999999999997</c:v>
                </c:pt>
                <c:pt idx="34840">
                  <c:v>-15.669999999999987</c:v>
                </c:pt>
                <c:pt idx="34841">
                  <c:v>-15.667999999999992</c:v>
                </c:pt>
                <c:pt idx="34842">
                  <c:v>-15.665999999999997</c:v>
                </c:pt>
                <c:pt idx="34843">
                  <c:v>-15.663999999999987</c:v>
                </c:pt>
                <c:pt idx="34844">
                  <c:v>-15.661999999999992</c:v>
                </c:pt>
                <c:pt idx="34845">
                  <c:v>-15.659999999999997</c:v>
                </c:pt>
                <c:pt idx="34846">
                  <c:v>-15.658000000000001</c:v>
                </c:pt>
                <c:pt idx="34847">
                  <c:v>-15.655999999999992</c:v>
                </c:pt>
                <c:pt idx="34848">
                  <c:v>-15.653999999999996</c:v>
                </c:pt>
                <c:pt idx="34849">
                  <c:v>-15.652000000000001</c:v>
                </c:pt>
                <c:pt idx="34850">
                  <c:v>-15.649999999999991</c:v>
                </c:pt>
                <c:pt idx="34851">
                  <c:v>-15.647999999999996</c:v>
                </c:pt>
                <c:pt idx="34852">
                  <c:v>-15.646000000000001</c:v>
                </c:pt>
                <c:pt idx="34853">
                  <c:v>-15.643999999999991</c:v>
                </c:pt>
                <c:pt idx="34854">
                  <c:v>-15.641999999999996</c:v>
                </c:pt>
                <c:pt idx="34855">
                  <c:v>-15.64</c:v>
                </c:pt>
                <c:pt idx="34856">
                  <c:v>-15.637999999999991</c:v>
                </c:pt>
                <c:pt idx="34857">
                  <c:v>-15.635999999999996</c:v>
                </c:pt>
                <c:pt idx="34858">
                  <c:v>-15.634</c:v>
                </c:pt>
                <c:pt idx="34859">
                  <c:v>-15.631999999999991</c:v>
                </c:pt>
                <c:pt idx="34860">
                  <c:v>-15.629999999999995</c:v>
                </c:pt>
                <c:pt idx="34861">
                  <c:v>-15.628</c:v>
                </c:pt>
                <c:pt idx="34862">
                  <c:v>-15.625999999999991</c:v>
                </c:pt>
                <c:pt idx="34863">
                  <c:v>-15.623999999999995</c:v>
                </c:pt>
                <c:pt idx="34864">
                  <c:v>-15.622</c:v>
                </c:pt>
                <c:pt idx="34865">
                  <c:v>-15.61999999999999</c:v>
                </c:pt>
                <c:pt idx="34866">
                  <c:v>-15.617999999999995</c:v>
                </c:pt>
                <c:pt idx="34867">
                  <c:v>-15.616</c:v>
                </c:pt>
                <c:pt idx="34868">
                  <c:v>-15.61399999999999</c:v>
                </c:pt>
                <c:pt idx="34869">
                  <c:v>-15.611999999999995</c:v>
                </c:pt>
                <c:pt idx="34870">
                  <c:v>-15.61</c:v>
                </c:pt>
                <c:pt idx="34871">
                  <c:v>-15.60799999999999</c:v>
                </c:pt>
                <c:pt idx="34872">
                  <c:v>-15.605999999999995</c:v>
                </c:pt>
                <c:pt idx="34873">
                  <c:v>-15.603999999999999</c:v>
                </c:pt>
                <c:pt idx="34874">
                  <c:v>-15.60199999999999</c:v>
                </c:pt>
                <c:pt idx="34875">
                  <c:v>-15.599999999999994</c:v>
                </c:pt>
                <c:pt idx="34876">
                  <c:v>-15.597999999999999</c:v>
                </c:pt>
                <c:pt idx="34877">
                  <c:v>-15.595999999999989</c:v>
                </c:pt>
                <c:pt idx="34878">
                  <c:v>-15.593999999999994</c:v>
                </c:pt>
                <c:pt idx="34879">
                  <c:v>-15.591999999999999</c:v>
                </c:pt>
                <c:pt idx="34880">
                  <c:v>-15.589999999999989</c:v>
                </c:pt>
                <c:pt idx="34881">
                  <c:v>-15.587999999999994</c:v>
                </c:pt>
                <c:pt idx="34882">
                  <c:v>-15.585999999999999</c:v>
                </c:pt>
                <c:pt idx="34883">
                  <c:v>-15.583999999999989</c:v>
                </c:pt>
                <c:pt idx="34884">
                  <c:v>-15.581999999999994</c:v>
                </c:pt>
                <c:pt idx="34885">
                  <c:v>-15.579999999999998</c:v>
                </c:pt>
                <c:pt idx="34886">
                  <c:v>-15.577999999999989</c:v>
                </c:pt>
                <c:pt idx="34887">
                  <c:v>-15.575999999999993</c:v>
                </c:pt>
                <c:pt idx="34888">
                  <c:v>-15.573999999999998</c:v>
                </c:pt>
                <c:pt idx="34889">
                  <c:v>-15.571999999999989</c:v>
                </c:pt>
                <c:pt idx="34890">
                  <c:v>-15.569999999999993</c:v>
                </c:pt>
                <c:pt idx="34891">
                  <c:v>-15.567999999999998</c:v>
                </c:pt>
                <c:pt idx="34892">
                  <c:v>-15.565999999999988</c:v>
                </c:pt>
                <c:pt idx="34893">
                  <c:v>-15.563999999999993</c:v>
                </c:pt>
                <c:pt idx="34894">
                  <c:v>-15.561999999999998</c:v>
                </c:pt>
                <c:pt idx="34895">
                  <c:v>-15.559999999999988</c:v>
                </c:pt>
                <c:pt idx="34896">
                  <c:v>-15.557999999999993</c:v>
                </c:pt>
                <c:pt idx="34897">
                  <c:v>-15.555999999999997</c:v>
                </c:pt>
                <c:pt idx="34898">
                  <c:v>-15.553999999999988</c:v>
                </c:pt>
                <c:pt idx="34899">
                  <c:v>-15.551999999999992</c:v>
                </c:pt>
                <c:pt idx="34900">
                  <c:v>-15.549999999999997</c:v>
                </c:pt>
                <c:pt idx="34901">
                  <c:v>-15.547999999999988</c:v>
                </c:pt>
                <c:pt idx="34902">
                  <c:v>-15.545999999999992</c:v>
                </c:pt>
                <c:pt idx="34903">
                  <c:v>-15.543999999999997</c:v>
                </c:pt>
                <c:pt idx="34904">
                  <c:v>-15.541999999999987</c:v>
                </c:pt>
                <c:pt idx="34905">
                  <c:v>-15.539999999999992</c:v>
                </c:pt>
                <c:pt idx="34906">
                  <c:v>-15.537999999999997</c:v>
                </c:pt>
                <c:pt idx="34907">
                  <c:v>-15.536000000000001</c:v>
                </c:pt>
                <c:pt idx="34908">
                  <c:v>-15.533999999999992</c:v>
                </c:pt>
                <c:pt idx="34909">
                  <c:v>-15.531999999999996</c:v>
                </c:pt>
                <c:pt idx="34910">
                  <c:v>-15.530000000000001</c:v>
                </c:pt>
                <c:pt idx="34911">
                  <c:v>-15.527999999999992</c:v>
                </c:pt>
                <c:pt idx="34912">
                  <c:v>-15.525999999999996</c:v>
                </c:pt>
                <c:pt idx="34913">
                  <c:v>-15.524000000000001</c:v>
                </c:pt>
                <c:pt idx="34914">
                  <c:v>-15.521999999999991</c:v>
                </c:pt>
                <c:pt idx="34915">
                  <c:v>-15.519999999999996</c:v>
                </c:pt>
                <c:pt idx="34916">
                  <c:v>-15.518000000000001</c:v>
                </c:pt>
                <c:pt idx="34917">
                  <c:v>-15.515999999999991</c:v>
                </c:pt>
                <c:pt idx="34918">
                  <c:v>-15.513999999999996</c:v>
                </c:pt>
                <c:pt idx="34919">
                  <c:v>-15.512</c:v>
                </c:pt>
                <c:pt idx="34920">
                  <c:v>-15.509999999999991</c:v>
                </c:pt>
                <c:pt idx="34921">
                  <c:v>-15.507999999999996</c:v>
                </c:pt>
                <c:pt idx="34922">
                  <c:v>-15.506</c:v>
                </c:pt>
                <c:pt idx="34923">
                  <c:v>-15.503999999999991</c:v>
                </c:pt>
                <c:pt idx="34924">
                  <c:v>-15.501999999999995</c:v>
                </c:pt>
                <c:pt idx="34925">
                  <c:v>-15.5</c:v>
                </c:pt>
                <c:pt idx="34926">
                  <c:v>-15.49799999999999</c:v>
                </c:pt>
                <c:pt idx="34927">
                  <c:v>-15.495999999999995</c:v>
                </c:pt>
                <c:pt idx="34928">
                  <c:v>-15.494</c:v>
                </c:pt>
                <c:pt idx="34929">
                  <c:v>-15.49199999999999</c:v>
                </c:pt>
                <c:pt idx="34930">
                  <c:v>-15.489999999999995</c:v>
                </c:pt>
                <c:pt idx="34931">
                  <c:v>-15.488</c:v>
                </c:pt>
                <c:pt idx="34932">
                  <c:v>-15.48599999999999</c:v>
                </c:pt>
                <c:pt idx="34933">
                  <c:v>-15.483999999999995</c:v>
                </c:pt>
                <c:pt idx="34934">
                  <c:v>-15.481999999999999</c:v>
                </c:pt>
                <c:pt idx="34935">
                  <c:v>-15.47999999999999</c:v>
                </c:pt>
                <c:pt idx="34936">
                  <c:v>-15.477999999999994</c:v>
                </c:pt>
                <c:pt idx="34937">
                  <c:v>-15.475999999999999</c:v>
                </c:pt>
                <c:pt idx="34938">
                  <c:v>-15.47399999999999</c:v>
                </c:pt>
                <c:pt idx="34939">
                  <c:v>-15.471999999999994</c:v>
                </c:pt>
                <c:pt idx="34940">
                  <c:v>-15.469999999999999</c:v>
                </c:pt>
                <c:pt idx="34941">
                  <c:v>-15.467999999999989</c:v>
                </c:pt>
                <c:pt idx="34942">
                  <c:v>-15.465999999999994</c:v>
                </c:pt>
                <c:pt idx="34943">
                  <c:v>-15.463999999999999</c:v>
                </c:pt>
                <c:pt idx="34944">
                  <c:v>-15.461999999999989</c:v>
                </c:pt>
                <c:pt idx="34945">
                  <c:v>-15.459999999999994</c:v>
                </c:pt>
                <c:pt idx="34946">
                  <c:v>-15.457999999999998</c:v>
                </c:pt>
                <c:pt idx="34947">
                  <c:v>-15.455999999999989</c:v>
                </c:pt>
                <c:pt idx="34948">
                  <c:v>-15.453999999999994</c:v>
                </c:pt>
                <c:pt idx="34949">
                  <c:v>-15.451999999999998</c:v>
                </c:pt>
                <c:pt idx="34950">
                  <c:v>-15.449999999999989</c:v>
                </c:pt>
                <c:pt idx="34951">
                  <c:v>-15.447999999999993</c:v>
                </c:pt>
                <c:pt idx="34952">
                  <c:v>-15.445999999999998</c:v>
                </c:pt>
                <c:pt idx="34953">
                  <c:v>-15.443999999999988</c:v>
                </c:pt>
                <c:pt idx="34954">
                  <c:v>-15.441999999999993</c:v>
                </c:pt>
                <c:pt idx="34955">
                  <c:v>-15.439999999999998</c:v>
                </c:pt>
                <c:pt idx="34956">
                  <c:v>-15.437999999999988</c:v>
                </c:pt>
                <c:pt idx="34957">
                  <c:v>-15.435999999999993</c:v>
                </c:pt>
                <c:pt idx="34958">
                  <c:v>-15.433999999999997</c:v>
                </c:pt>
                <c:pt idx="34959">
                  <c:v>-15.431999999999988</c:v>
                </c:pt>
                <c:pt idx="34960">
                  <c:v>-15.429999999999993</c:v>
                </c:pt>
                <c:pt idx="34961">
                  <c:v>-15.427999999999997</c:v>
                </c:pt>
                <c:pt idx="34962">
                  <c:v>-15.425999999999988</c:v>
                </c:pt>
                <c:pt idx="34963">
                  <c:v>-15.423999999999992</c:v>
                </c:pt>
                <c:pt idx="34964">
                  <c:v>-15.421999999999997</c:v>
                </c:pt>
                <c:pt idx="34965">
                  <c:v>-15.419999999999987</c:v>
                </c:pt>
                <c:pt idx="34966">
                  <c:v>-15.417999999999992</c:v>
                </c:pt>
                <c:pt idx="34967">
                  <c:v>-15.415999999999997</c:v>
                </c:pt>
                <c:pt idx="34968">
                  <c:v>-15.413999999999987</c:v>
                </c:pt>
                <c:pt idx="34969">
                  <c:v>-15.411999999999992</c:v>
                </c:pt>
                <c:pt idx="34970">
                  <c:v>-15.409999999999997</c:v>
                </c:pt>
                <c:pt idx="34971">
                  <c:v>-15.408000000000001</c:v>
                </c:pt>
                <c:pt idx="34972">
                  <c:v>-15.405999999999992</c:v>
                </c:pt>
                <c:pt idx="34973">
                  <c:v>-15.403999999999996</c:v>
                </c:pt>
                <c:pt idx="34974">
                  <c:v>-15.402000000000001</c:v>
                </c:pt>
                <c:pt idx="34975">
                  <c:v>-15.399999999999991</c:v>
                </c:pt>
                <c:pt idx="34976">
                  <c:v>-15.397999999999996</c:v>
                </c:pt>
                <c:pt idx="34977">
                  <c:v>-15.396000000000001</c:v>
                </c:pt>
                <c:pt idx="34978">
                  <c:v>-15.393999999999991</c:v>
                </c:pt>
                <c:pt idx="34979">
                  <c:v>-15.391999999999996</c:v>
                </c:pt>
                <c:pt idx="34980">
                  <c:v>-15.39</c:v>
                </c:pt>
                <c:pt idx="34981">
                  <c:v>-15.387999999999991</c:v>
                </c:pt>
                <c:pt idx="34982">
                  <c:v>-15.385999999999996</c:v>
                </c:pt>
                <c:pt idx="34983">
                  <c:v>-15.384</c:v>
                </c:pt>
                <c:pt idx="34984">
                  <c:v>-15.381999999999991</c:v>
                </c:pt>
                <c:pt idx="34985">
                  <c:v>-15.379999999999995</c:v>
                </c:pt>
                <c:pt idx="34986">
                  <c:v>-15.378</c:v>
                </c:pt>
                <c:pt idx="34987">
                  <c:v>-15.375999999999991</c:v>
                </c:pt>
                <c:pt idx="34988">
                  <c:v>-15.373999999999995</c:v>
                </c:pt>
                <c:pt idx="34989">
                  <c:v>-15.372</c:v>
                </c:pt>
                <c:pt idx="34990">
                  <c:v>-15.36999999999999</c:v>
                </c:pt>
                <c:pt idx="34991">
                  <c:v>-15.367999999999995</c:v>
                </c:pt>
                <c:pt idx="34992">
                  <c:v>-15.366</c:v>
                </c:pt>
                <c:pt idx="34993">
                  <c:v>-15.36399999999999</c:v>
                </c:pt>
                <c:pt idx="34994">
                  <c:v>-15.361999999999995</c:v>
                </c:pt>
                <c:pt idx="34995">
                  <c:v>-15.36</c:v>
                </c:pt>
                <c:pt idx="34996">
                  <c:v>-15.35799999999999</c:v>
                </c:pt>
                <c:pt idx="34997">
                  <c:v>-15.355999999999995</c:v>
                </c:pt>
                <c:pt idx="34998">
                  <c:v>-15.353999999999999</c:v>
                </c:pt>
                <c:pt idx="34999">
                  <c:v>-15.35199999999999</c:v>
                </c:pt>
                <c:pt idx="35000">
                  <c:v>-15.349999999999994</c:v>
                </c:pt>
                <c:pt idx="35001">
                  <c:v>-15.347999999999999</c:v>
                </c:pt>
                <c:pt idx="35002">
                  <c:v>-15.345999999999989</c:v>
                </c:pt>
                <c:pt idx="35003">
                  <c:v>-15.343999999999994</c:v>
                </c:pt>
                <c:pt idx="35004">
                  <c:v>-15.341999999999999</c:v>
                </c:pt>
                <c:pt idx="35005">
                  <c:v>-15.339999999999989</c:v>
                </c:pt>
                <c:pt idx="35006">
                  <c:v>-15.337999999999994</c:v>
                </c:pt>
                <c:pt idx="35007">
                  <c:v>-15.335999999999999</c:v>
                </c:pt>
                <c:pt idx="35008">
                  <c:v>-15.333999999999989</c:v>
                </c:pt>
                <c:pt idx="35009">
                  <c:v>-15.331999999999994</c:v>
                </c:pt>
                <c:pt idx="35010">
                  <c:v>-15.329999999999998</c:v>
                </c:pt>
                <c:pt idx="35011">
                  <c:v>-15.327999999999989</c:v>
                </c:pt>
                <c:pt idx="35012">
                  <c:v>-15.325999999999993</c:v>
                </c:pt>
                <c:pt idx="35013">
                  <c:v>-15.323999999999998</c:v>
                </c:pt>
                <c:pt idx="35014">
                  <c:v>-15.321999999999989</c:v>
                </c:pt>
                <c:pt idx="35015">
                  <c:v>-15.319999999999993</c:v>
                </c:pt>
                <c:pt idx="35016">
                  <c:v>-15.317999999999998</c:v>
                </c:pt>
                <c:pt idx="35017">
                  <c:v>-15.315999999999988</c:v>
                </c:pt>
                <c:pt idx="35018">
                  <c:v>-15.313999999999993</c:v>
                </c:pt>
                <c:pt idx="35019">
                  <c:v>-15.311999999999998</c:v>
                </c:pt>
                <c:pt idx="35020">
                  <c:v>-15.309999999999988</c:v>
                </c:pt>
                <c:pt idx="35021">
                  <c:v>-15.307999999999993</c:v>
                </c:pt>
                <c:pt idx="35022">
                  <c:v>-15.305999999999997</c:v>
                </c:pt>
                <c:pt idx="35023">
                  <c:v>-15.303999999999988</c:v>
                </c:pt>
                <c:pt idx="35024">
                  <c:v>-15.301999999999992</c:v>
                </c:pt>
                <c:pt idx="35025">
                  <c:v>-15.299999999999997</c:v>
                </c:pt>
                <c:pt idx="35026">
                  <c:v>-15.297999999999988</c:v>
                </c:pt>
                <c:pt idx="35027">
                  <c:v>-15.295999999999992</c:v>
                </c:pt>
                <c:pt idx="35028">
                  <c:v>-15.293999999999997</c:v>
                </c:pt>
                <c:pt idx="35029">
                  <c:v>-15.291999999999987</c:v>
                </c:pt>
                <c:pt idx="35030">
                  <c:v>-15.289999999999992</c:v>
                </c:pt>
                <c:pt idx="35031">
                  <c:v>-15.287999999999997</c:v>
                </c:pt>
                <c:pt idx="35032">
                  <c:v>-15.286000000000001</c:v>
                </c:pt>
                <c:pt idx="35033">
                  <c:v>-15.283999999999992</c:v>
                </c:pt>
                <c:pt idx="35034">
                  <c:v>-15.281999999999996</c:v>
                </c:pt>
                <c:pt idx="35035">
                  <c:v>-15.280000000000001</c:v>
                </c:pt>
                <c:pt idx="35036">
                  <c:v>-15.277999999999992</c:v>
                </c:pt>
                <c:pt idx="35037">
                  <c:v>-15.275999999999996</c:v>
                </c:pt>
                <c:pt idx="35038">
                  <c:v>-15.274000000000001</c:v>
                </c:pt>
                <c:pt idx="35039">
                  <c:v>-15.271999999999991</c:v>
                </c:pt>
                <c:pt idx="35040">
                  <c:v>-15.269999999999996</c:v>
                </c:pt>
                <c:pt idx="35041">
                  <c:v>-15.268000000000001</c:v>
                </c:pt>
                <c:pt idx="35042">
                  <c:v>-15.265999999999991</c:v>
                </c:pt>
                <c:pt idx="35043">
                  <c:v>-15.263999999999996</c:v>
                </c:pt>
                <c:pt idx="35044">
                  <c:v>-15.262</c:v>
                </c:pt>
                <c:pt idx="35045">
                  <c:v>-15.259999999999991</c:v>
                </c:pt>
                <c:pt idx="35046">
                  <c:v>-15.257999999999996</c:v>
                </c:pt>
                <c:pt idx="35047">
                  <c:v>-15.256</c:v>
                </c:pt>
                <c:pt idx="35048">
                  <c:v>-15.253999999999991</c:v>
                </c:pt>
                <c:pt idx="35049">
                  <c:v>-15.251999999999995</c:v>
                </c:pt>
                <c:pt idx="35050">
                  <c:v>-15.25</c:v>
                </c:pt>
                <c:pt idx="35051">
                  <c:v>-15.24799999999999</c:v>
                </c:pt>
                <c:pt idx="35052">
                  <c:v>-15.245999999999995</c:v>
                </c:pt>
                <c:pt idx="35053">
                  <c:v>-15.244</c:v>
                </c:pt>
                <c:pt idx="35054">
                  <c:v>-15.24199999999999</c:v>
                </c:pt>
                <c:pt idx="35055">
                  <c:v>-15.239999999999995</c:v>
                </c:pt>
                <c:pt idx="35056">
                  <c:v>-15.238</c:v>
                </c:pt>
                <c:pt idx="35057">
                  <c:v>-15.23599999999999</c:v>
                </c:pt>
                <c:pt idx="35058">
                  <c:v>-15.233999999999995</c:v>
                </c:pt>
                <c:pt idx="35059">
                  <c:v>-15.231999999999999</c:v>
                </c:pt>
                <c:pt idx="35060">
                  <c:v>-15.22999999999999</c:v>
                </c:pt>
                <c:pt idx="35061">
                  <c:v>-15.227999999999994</c:v>
                </c:pt>
                <c:pt idx="35062">
                  <c:v>-15.225999999999999</c:v>
                </c:pt>
                <c:pt idx="35063">
                  <c:v>-15.22399999999999</c:v>
                </c:pt>
                <c:pt idx="35064">
                  <c:v>-15.221999999999994</c:v>
                </c:pt>
                <c:pt idx="35065">
                  <c:v>-15.219999999999999</c:v>
                </c:pt>
                <c:pt idx="35066">
                  <c:v>-15.217999999999989</c:v>
                </c:pt>
                <c:pt idx="35067">
                  <c:v>-15.215999999999994</c:v>
                </c:pt>
                <c:pt idx="35068">
                  <c:v>-15.213999999999999</c:v>
                </c:pt>
                <c:pt idx="35069">
                  <c:v>-15.211999999999989</c:v>
                </c:pt>
                <c:pt idx="35070">
                  <c:v>-15.209999999999994</c:v>
                </c:pt>
                <c:pt idx="35071">
                  <c:v>-15.207999999999998</c:v>
                </c:pt>
                <c:pt idx="35072">
                  <c:v>-15.205999999999989</c:v>
                </c:pt>
                <c:pt idx="35073">
                  <c:v>-15.203999999999994</c:v>
                </c:pt>
                <c:pt idx="35074">
                  <c:v>-15.201999999999998</c:v>
                </c:pt>
                <c:pt idx="35075">
                  <c:v>-15.199999999999989</c:v>
                </c:pt>
                <c:pt idx="35076">
                  <c:v>-15.197999999999993</c:v>
                </c:pt>
                <c:pt idx="35077">
                  <c:v>-15.195999999999998</c:v>
                </c:pt>
                <c:pt idx="35078">
                  <c:v>-15.193999999999988</c:v>
                </c:pt>
                <c:pt idx="35079">
                  <c:v>-15.191999999999993</c:v>
                </c:pt>
                <c:pt idx="35080">
                  <c:v>-15.189999999999998</c:v>
                </c:pt>
                <c:pt idx="35081">
                  <c:v>-15.187999999999988</c:v>
                </c:pt>
                <c:pt idx="35082">
                  <c:v>-15.185999999999993</c:v>
                </c:pt>
                <c:pt idx="35083">
                  <c:v>-15.183999999999997</c:v>
                </c:pt>
                <c:pt idx="35084">
                  <c:v>-15.181999999999988</c:v>
                </c:pt>
                <c:pt idx="35085">
                  <c:v>-15.179999999999993</c:v>
                </c:pt>
                <c:pt idx="35086">
                  <c:v>-15.177999999999997</c:v>
                </c:pt>
                <c:pt idx="35087">
                  <c:v>-15.175999999999988</c:v>
                </c:pt>
                <c:pt idx="35088">
                  <c:v>-15.173999999999992</c:v>
                </c:pt>
                <c:pt idx="35089">
                  <c:v>-15.171999999999997</c:v>
                </c:pt>
                <c:pt idx="35090">
                  <c:v>-15.169999999999987</c:v>
                </c:pt>
                <c:pt idx="35091">
                  <c:v>-15.167999999999992</c:v>
                </c:pt>
                <c:pt idx="35092">
                  <c:v>-15.165999999999997</c:v>
                </c:pt>
                <c:pt idx="35093">
                  <c:v>-15.163999999999987</c:v>
                </c:pt>
                <c:pt idx="35094">
                  <c:v>-15.161999999999992</c:v>
                </c:pt>
                <c:pt idx="35095">
                  <c:v>-15.159999999999997</c:v>
                </c:pt>
                <c:pt idx="35096">
                  <c:v>-15.158000000000001</c:v>
                </c:pt>
                <c:pt idx="35097">
                  <c:v>-15.155999999999992</c:v>
                </c:pt>
                <c:pt idx="35098">
                  <c:v>-15.153999999999996</c:v>
                </c:pt>
                <c:pt idx="35099">
                  <c:v>-15.152000000000001</c:v>
                </c:pt>
                <c:pt idx="35100">
                  <c:v>-15.149999999999991</c:v>
                </c:pt>
                <c:pt idx="35101">
                  <c:v>-15.147999999999996</c:v>
                </c:pt>
                <c:pt idx="35102">
                  <c:v>-15.146000000000001</c:v>
                </c:pt>
                <c:pt idx="35103">
                  <c:v>-15.143999999999991</c:v>
                </c:pt>
                <c:pt idx="35104">
                  <c:v>-15.141999999999996</c:v>
                </c:pt>
                <c:pt idx="35105">
                  <c:v>-15.14</c:v>
                </c:pt>
                <c:pt idx="35106">
                  <c:v>-15.137999999999991</c:v>
                </c:pt>
                <c:pt idx="35107">
                  <c:v>-15.135999999999996</c:v>
                </c:pt>
                <c:pt idx="35108">
                  <c:v>-15.134</c:v>
                </c:pt>
                <c:pt idx="35109">
                  <c:v>-15.131999999999991</c:v>
                </c:pt>
                <c:pt idx="35110">
                  <c:v>-15.129999999999995</c:v>
                </c:pt>
                <c:pt idx="35111">
                  <c:v>-15.128</c:v>
                </c:pt>
                <c:pt idx="35112">
                  <c:v>-15.125999999999991</c:v>
                </c:pt>
                <c:pt idx="35113">
                  <c:v>-15.123999999999995</c:v>
                </c:pt>
                <c:pt idx="35114">
                  <c:v>-15.122</c:v>
                </c:pt>
                <c:pt idx="35115">
                  <c:v>-15.11999999999999</c:v>
                </c:pt>
                <c:pt idx="35116">
                  <c:v>-15.117999999999995</c:v>
                </c:pt>
                <c:pt idx="35117">
                  <c:v>-15.116</c:v>
                </c:pt>
                <c:pt idx="35118">
                  <c:v>-15.11399999999999</c:v>
                </c:pt>
                <c:pt idx="35119">
                  <c:v>-15.111999999999995</c:v>
                </c:pt>
                <c:pt idx="35120">
                  <c:v>-15.11</c:v>
                </c:pt>
                <c:pt idx="35121">
                  <c:v>-15.10799999999999</c:v>
                </c:pt>
                <c:pt idx="35122">
                  <c:v>-15.105999999999995</c:v>
                </c:pt>
                <c:pt idx="35123">
                  <c:v>-15.103999999999999</c:v>
                </c:pt>
                <c:pt idx="35124">
                  <c:v>-15.10199999999999</c:v>
                </c:pt>
                <c:pt idx="35125">
                  <c:v>-15.099999999999994</c:v>
                </c:pt>
                <c:pt idx="35126">
                  <c:v>-15.097999999999999</c:v>
                </c:pt>
                <c:pt idx="35127">
                  <c:v>-15.095999999999989</c:v>
                </c:pt>
                <c:pt idx="35128">
                  <c:v>-15.093999999999994</c:v>
                </c:pt>
                <c:pt idx="35129">
                  <c:v>-15.091999999999999</c:v>
                </c:pt>
                <c:pt idx="35130">
                  <c:v>-15.089999999999989</c:v>
                </c:pt>
                <c:pt idx="35131">
                  <c:v>-15.087999999999994</c:v>
                </c:pt>
                <c:pt idx="35132">
                  <c:v>-15.085999999999999</c:v>
                </c:pt>
                <c:pt idx="35133">
                  <c:v>-15.083999999999989</c:v>
                </c:pt>
                <c:pt idx="35134">
                  <c:v>-15.081999999999994</c:v>
                </c:pt>
                <c:pt idx="35135">
                  <c:v>-15.079999999999998</c:v>
                </c:pt>
                <c:pt idx="35136">
                  <c:v>-15.077999999999989</c:v>
                </c:pt>
                <c:pt idx="35137">
                  <c:v>-15.075999999999993</c:v>
                </c:pt>
                <c:pt idx="35138">
                  <c:v>-15.073999999999998</c:v>
                </c:pt>
                <c:pt idx="35139">
                  <c:v>-15.071999999999989</c:v>
                </c:pt>
                <c:pt idx="35140">
                  <c:v>-15.069999999999993</c:v>
                </c:pt>
                <c:pt idx="35141">
                  <c:v>-15.067999999999998</c:v>
                </c:pt>
                <c:pt idx="35142">
                  <c:v>-15.065999999999988</c:v>
                </c:pt>
                <c:pt idx="35143">
                  <c:v>-15.063999999999993</c:v>
                </c:pt>
                <c:pt idx="35144">
                  <c:v>-15.061999999999998</c:v>
                </c:pt>
                <c:pt idx="35145">
                  <c:v>-15.059999999999988</c:v>
                </c:pt>
                <c:pt idx="35146">
                  <c:v>-15.057999999999993</c:v>
                </c:pt>
                <c:pt idx="35147">
                  <c:v>-15.055999999999997</c:v>
                </c:pt>
                <c:pt idx="35148">
                  <c:v>-15.053999999999988</c:v>
                </c:pt>
                <c:pt idx="35149">
                  <c:v>-15.051999999999992</c:v>
                </c:pt>
                <c:pt idx="35150">
                  <c:v>-15.049999999999997</c:v>
                </c:pt>
                <c:pt idx="35151">
                  <c:v>-15.047999999999988</c:v>
                </c:pt>
                <c:pt idx="35152">
                  <c:v>-15.045999999999992</c:v>
                </c:pt>
                <c:pt idx="35153">
                  <c:v>-15.043999999999997</c:v>
                </c:pt>
                <c:pt idx="35154">
                  <c:v>-15.041999999999987</c:v>
                </c:pt>
                <c:pt idx="35155">
                  <c:v>-15.039999999999992</c:v>
                </c:pt>
                <c:pt idx="35156">
                  <c:v>-15.037999999999997</c:v>
                </c:pt>
                <c:pt idx="35157">
                  <c:v>-15.036000000000001</c:v>
                </c:pt>
                <c:pt idx="35158">
                  <c:v>-15.033999999999992</c:v>
                </c:pt>
                <c:pt idx="35159">
                  <c:v>-15.031999999999996</c:v>
                </c:pt>
                <c:pt idx="35160">
                  <c:v>-15.030000000000001</c:v>
                </c:pt>
                <c:pt idx="35161">
                  <c:v>-15.027999999999992</c:v>
                </c:pt>
                <c:pt idx="35162">
                  <c:v>-15.025999999999996</c:v>
                </c:pt>
                <c:pt idx="35163">
                  <c:v>-15.024000000000001</c:v>
                </c:pt>
                <c:pt idx="35164">
                  <c:v>-15.021999999999991</c:v>
                </c:pt>
                <c:pt idx="35165">
                  <c:v>-15.019999999999996</c:v>
                </c:pt>
                <c:pt idx="35166">
                  <c:v>-15.018000000000001</c:v>
                </c:pt>
                <c:pt idx="35167">
                  <c:v>-15.015999999999991</c:v>
                </c:pt>
                <c:pt idx="35168">
                  <c:v>-15.013999999999996</c:v>
                </c:pt>
                <c:pt idx="35169">
                  <c:v>-15.012</c:v>
                </c:pt>
                <c:pt idx="35170">
                  <c:v>-15.009999999999991</c:v>
                </c:pt>
                <c:pt idx="35171">
                  <c:v>-15.007999999999996</c:v>
                </c:pt>
                <c:pt idx="35172">
                  <c:v>-15.006</c:v>
                </c:pt>
                <c:pt idx="35173">
                  <c:v>-15.003999999999991</c:v>
                </c:pt>
                <c:pt idx="35174">
                  <c:v>-15.001999999999995</c:v>
                </c:pt>
                <c:pt idx="35175">
                  <c:v>-15</c:v>
                </c:pt>
                <c:pt idx="35176">
                  <c:v>-14.99799999999999</c:v>
                </c:pt>
                <c:pt idx="35177">
                  <c:v>-14.995999999999995</c:v>
                </c:pt>
                <c:pt idx="35178">
                  <c:v>-14.994</c:v>
                </c:pt>
                <c:pt idx="35179">
                  <c:v>-14.99199999999999</c:v>
                </c:pt>
                <c:pt idx="35180">
                  <c:v>-14.989999999999995</c:v>
                </c:pt>
                <c:pt idx="35181">
                  <c:v>-14.988</c:v>
                </c:pt>
                <c:pt idx="35182">
                  <c:v>-14.98599999999999</c:v>
                </c:pt>
                <c:pt idx="35183">
                  <c:v>-14.983999999999995</c:v>
                </c:pt>
                <c:pt idx="35184">
                  <c:v>-14.981999999999999</c:v>
                </c:pt>
                <c:pt idx="35185">
                  <c:v>-14.97999999999999</c:v>
                </c:pt>
                <c:pt idx="35186">
                  <c:v>-14.977999999999994</c:v>
                </c:pt>
                <c:pt idx="35187">
                  <c:v>-14.975999999999999</c:v>
                </c:pt>
                <c:pt idx="35188">
                  <c:v>-14.97399999999999</c:v>
                </c:pt>
                <c:pt idx="35189">
                  <c:v>-14.971999999999994</c:v>
                </c:pt>
                <c:pt idx="35190">
                  <c:v>-14.969999999999999</c:v>
                </c:pt>
                <c:pt idx="35191">
                  <c:v>-14.967999999999989</c:v>
                </c:pt>
                <c:pt idx="35192">
                  <c:v>-14.965999999999994</c:v>
                </c:pt>
                <c:pt idx="35193">
                  <c:v>-14.963999999999999</c:v>
                </c:pt>
                <c:pt idx="35194">
                  <c:v>-14.961999999999989</c:v>
                </c:pt>
                <c:pt idx="35195">
                  <c:v>-14.959999999999994</c:v>
                </c:pt>
                <c:pt idx="35196">
                  <c:v>-14.957999999999998</c:v>
                </c:pt>
                <c:pt idx="35197">
                  <c:v>-14.955999999999989</c:v>
                </c:pt>
                <c:pt idx="35198">
                  <c:v>-14.953999999999994</c:v>
                </c:pt>
                <c:pt idx="35199">
                  <c:v>-14.951999999999998</c:v>
                </c:pt>
                <c:pt idx="35200">
                  <c:v>-14.949999999999989</c:v>
                </c:pt>
                <c:pt idx="35201">
                  <c:v>-14.947999999999993</c:v>
                </c:pt>
                <c:pt idx="35202">
                  <c:v>-14.945999999999998</c:v>
                </c:pt>
                <c:pt idx="35203">
                  <c:v>-14.943999999999988</c:v>
                </c:pt>
                <c:pt idx="35204">
                  <c:v>-14.941999999999993</c:v>
                </c:pt>
                <c:pt idx="35205">
                  <c:v>-14.939999999999998</c:v>
                </c:pt>
                <c:pt idx="35206">
                  <c:v>-14.937999999999988</c:v>
                </c:pt>
                <c:pt idx="35207">
                  <c:v>-14.935999999999993</c:v>
                </c:pt>
                <c:pt idx="35208">
                  <c:v>-14.933999999999997</c:v>
                </c:pt>
                <c:pt idx="35209">
                  <c:v>-14.931999999999988</c:v>
                </c:pt>
                <c:pt idx="35210">
                  <c:v>-14.929999999999993</c:v>
                </c:pt>
                <c:pt idx="35211">
                  <c:v>-14.927999999999997</c:v>
                </c:pt>
                <c:pt idx="35212">
                  <c:v>-14.925999999999988</c:v>
                </c:pt>
                <c:pt idx="35213">
                  <c:v>-14.923999999999992</c:v>
                </c:pt>
                <c:pt idx="35214">
                  <c:v>-14.921999999999997</c:v>
                </c:pt>
                <c:pt idx="35215">
                  <c:v>-14.919999999999987</c:v>
                </c:pt>
                <c:pt idx="35216">
                  <c:v>-14.917999999999992</c:v>
                </c:pt>
                <c:pt idx="35217">
                  <c:v>-14.915999999999997</c:v>
                </c:pt>
                <c:pt idx="35218">
                  <c:v>-14.913999999999987</c:v>
                </c:pt>
                <c:pt idx="35219">
                  <c:v>-14.911999999999992</c:v>
                </c:pt>
                <c:pt idx="35220">
                  <c:v>-14.909999999999997</c:v>
                </c:pt>
                <c:pt idx="35221">
                  <c:v>-14.908000000000001</c:v>
                </c:pt>
                <c:pt idx="35222">
                  <c:v>-14.905999999999992</c:v>
                </c:pt>
                <c:pt idx="35223">
                  <c:v>-14.903999999999996</c:v>
                </c:pt>
                <c:pt idx="35224">
                  <c:v>-14.902000000000001</c:v>
                </c:pt>
                <c:pt idx="35225">
                  <c:v>-14.899999999999991</c:v>
                </c:pt>
                <c:pt idx="35226">
                  <c:v>-14.897999999999996</c:v>
                </c:pt>
                <c:pt idx="35227">
                  <c:v>-14.896000000000001</c:v>
                </c:pt>
                <c:pt idx="35228">
                  <c:v>-14.893999999999991</c:v>
                </c:pt>
                <c:pt idx="35229">
                  <c:v>-14.891999999999996</c:v>
                </c:pt>
                <c:pt idx="35230">
                  <c:v>-14.89</c:v>
                </c:pt>
                <c:pt idx="35231">
                  <c:v>-14.887999999999991</c:v>
                </c:pt>
                <c:pt idx="35232">
                  <c:v>-14.885999999999996</c:v>
                </c:pt>
                <c:pt idx="35233">
                  <c:v>-14.884</c:v>
                </c:pt>
                <c:pt idx="35234">
                  <c:v>-14.881999999999991</c:v>
                </c:pt>
                <c:pt idx="35235">
                  <c:v>-14.879999999999995</c:v>
                </c:pt>
                <c:pt idx="35236">
                  <c:v>-14.878</c:v>
                </c:pt>
                <c:pt idx="35237">
                  <c:v>-14.875999999999991</c:v>
                </c:pt>
                <c:pt idx="35238">
                  <c:v>-14.873999999999995</c:v>
                </c:pt>
                <c:pt idx="35239">
                  <c:v>-14.872</c:v>
                </c:pt>
                <c:pt idx="35240">
                  <c:v>-14.86999999999999</c:v>
                </c:pt>
                <c:pt idx="35241">
                  <c:v>-14.867999999999995</c:v>
                </c:pt>
                <c:pt idx="35242">
                  <c:v>-14.866</c:v>
                </c:pt>
                <c:pt idx="35243">
                  <c:v>-14.86399999999999</c:v>
                </c:pt>
                <c:pt idx="35244">
                  <c:v>-14.861999999999995</c:v>
                </c:pt>
                <c:pt idx="35245">
                  <c:v>-14.86</c:v>
                </c:pt>
                <c:pt idx="35246">
                  <c:v>-14.85799999999999</c:v>
                </c:pt>
                <c:pt idx="35247">
                  <c:v>-14.855999999999995</c:v>
                </c:pt>
                <c:pt idx="35248">
                  <c:v>-14.853999999999999</c:v>
                </c:pt>
                <c:pt idx="35249">
                  <c:v>-14.85199999999999</c:v>
                </c:pt>
                <c:pt idx="35250">
                  <c:v>-14.849999999999994</c:v>
                </c:pt>
                <c:pt idx="35251">
                  <c:v>-14.847999999999999</c:v>
                </c:pt>
                <c:pt idx="35252">
                  <c:v>-14.845999999999989</c:v>
                </c:pt>
                <c:pt idx="35253">
                  <c:v>-14.843999999999994</c:v>
                </c:pt>
                <c:pt idx="35254">
                  <c:v>-14.841999999999999</c:v>
                </c:pt>
                <c:pt idx="35255">
                  <c:v>-14.839999999999989</c:v>
                </c:pt>
                <c:pt idx="35256">
                  <c:v>-14.837999999999994</c:v>
                </c:pt>
                <c:pt idx="35257">
                  <c:v>-14.835999999999999</c:v>
                </c:pt>
                <c:pt idx="35258">
                  <c:v>-14.833999999999989</c:v>
                </c:pt>
                <c:pt idx="35259">
                  <c:v>-14.831999999999994</c:v>
                </c:pt>
                <c:pt idx="35260">
                  <c:v>-14.829999999999998</c:v>
                </c:pt>
                <c:pt idx="35261">
                  <c:v>-14.827999999999989</c:v>
                </c:pt>
                <c:pt idx="35262">
                  <c:v>-14.825999999999993</c:v>
                </c:pt>
                <c:pt idx="35263">
                  <c:v>-14.823999999999998</c:v>
                </c:pt>
                <c:pt idx="35264">
                  <c:v>-14.821999999999989</c:v>
                </c:pt>
                <c:pt idx="35265">
                  <c:v>-14.819999999999993</c:v>
                </c:pt>
                <c:pt idx="35266">
                  <c:v>-14.817999999999998</c:v>
                </c:pt>
                <c:pt idx="35267">
                  <c:v>-14.815999999999988</c:v>
                </c:pt>
                <c:pt idx="35268">
                  <c:v>-14.813999999999993</c:v>
                </c:pt>
                <c:pt idx="35269">
                  <c:v>-14.811999999999998</c:v>
                </c:pt>
                <c:pt idx="35270">
                  <c:v>-14.809999999999988</c:v>
                </c:pt>
                <c:pt idx="35271">
                  <c:v>-14.807999999999993</c:v>
                </c:pt>
                <c:pt idx="35272">
                  <c:v>-14.805999999999997</c:v>
                </c:pt>
                <c:pt idx="35273">
                  <c:v>-14.803999999999988</c:v>
                </c:pt>
                <c:pt idx="35274">
                  <c:v>-14.801999999999992</c:v>
                </c:pt>
                <c:pt idx="35275">
                  <c:v>-14.799999999999997</c:v>
                </c:pt>
                <c:pt idx="35276">
                  <c:v>-14.797999999999988</c:v>
                </c:pt>
                <c:pt idx="35277">
                  <c:v>-14.795999999999992</c:v>
                </c:pt>
                <c:pt idx="35278">
                  <c:v>-14.793999999999997</c:v>
                </c:pt>
                <c:pt idx="35279">
                  <c:v>-14.791999999999987</c:v>
                </c:pt>
                <c:pt idx="35280">
                  <c:v>-14.789999999999992</c:v>
                </c:pt>
                <c:pt idx="35281">
                  <c:v>-14.787999999999997</c:v>
                </c:pt>
                <c:pt idx="35282">
                  <c:v>-14.786000000000001</c:v>
                </c:pt>
                <c:pt idx="35283">
                  <c:v>-14.783999999999992</c:v>
                </c:pt>
                <c:pt idx="35284">
                  <c:v>-14.781999999999996</c:v>
                </c:pt>
                <c:pt idx="35285">
                  <c:v>-14.780000000000001</c:v>
                </c:pt>
                <c:pt idx="35286">
                  <c:v>-14.777999999999992</c:v>
                </c:pt>
                <c:pt idx="35287">
                  <c:v>-14.775999999999996</c:v>
                </c:pt>
                <c:pt idx="35288">
                  <c:v>-14.774000000000001</c:v>
                </c:pt>
                <c:pt idx="35289">
                  <c:v>-14.771999999999991</c:v>
                </c:pt>
                <c:pt idx="35290">
                  <c:v>-14.769999999999996</c:v>
                </c:pt>
                <c:pt idx="35291">
                  <c:v>-14.768000000000001</c:v>
                </c:pt>
                <c:pt idx="35292">
                  <c:v>-14.765999999999991</c:v>
                </c:pt>
                <c:pt idx="35293">
                  <c:v>-14.763999999999996</c:v>
                </c:pt>
                <c:pt idx="35294">
                  <c:v>-14.762</c:v>
                </c:pt>
                <c:pt idx="35295">
                  <c:v>-14.759999999999991</c:v>
                </c:pt>
                <c:pt idx="35296">
                  <c:v>-14.757999999999996</c:v>
                </c:pt>
                <c:pt idx="35297">
                  <c:v>-14.756</c:v>
                </c:pt>
                <c:pt idx="35298">
                  <c:v>-14.753999999999991</c:v>
                </c:pt>
                <c:pt idx="35299">
                  <c:v>-14.751999999999995</c:v>
                </c:pt>
                <c:pt idx="35300">
                  <c:v>-14.75</c:v>
                </c:pt>
                <c:pt idx="35301">
                  <c:v>-14.74799999999999</c:v>
                </c:pt>
                <c:pt idx="35302">
                  <c:v>-14.745999999999995</c:v>
                </c:pt>
                <c:pt idx="35303">
                  <c:v>-14.744</c:v>
                </c:pt>
                <c:pt idx="35304">
                  <c:v>-14.74199999999999</c:v>
                </c:pt>
                <c:pt idx="35305">
                  <c:v>-14.739999999999995</c:v>
                </c:pt>
                <c:pt idx="35306">
                  <c:v>-14.738</c:v>
                </c:pt>
                <c:pt idx="35307">
                  <c:v>-14.73599999999999</c:v>
                </c:pt>
                <c:pt idx="35308">
                  <c:v>-14.733999999999995</c:v>
                </c:pt>
                <c:pt idx="35309">
                  <c:v>-14.731999999999999</c:v>
                </c:pt>
                <c:pt idx="35310">
                  <c:v>-14.72999999999999</c:v>
                </c:pt>
                <c:pt idx="35311">
                  <c:v>-14.727999999999994</c:v>
                </c:pt>
                <c:pt idx="35312">
                  <c:v>-14.725999999999999</c:v>
                </c:pt>
                <c:pt idx="35313">
                  <c:v>-14.72399999999999</c:v>
                </c:pt>
                <c:pt idx="35314">
                  <c:v>-14.721999999999994</c:v>
                </c:pt>
                <c:pt idx="35315">
                  <c:v>-14.719999999999999</c:v>
                </c:pt>
                <c:pt idx="35316">
                  <c:v>-14.717999999999989</c:v>
                </c:pt>
                <c:pt idx="35317">
                  <c:v>-14.715999999999994</c:v>
                </c:pt>
                <c:pt idx="35318">
                  <c:v>-14.713999999999999</c:v>
                </c:pt>
                <c:pt idx="35319">
                  <c:v>-14.711999999999989</c:v>
                </c:pt>
                <c:pt idx="35320">
                  <c:v>-14.709999999999994</c:v>
                </c:pt>
                <c:pt idx="35321">
                  <c:v>-14.707999999999998</c:v>
                </c:pt>
                <c:pt idx="35322">
                  <c:v>-14.705999999999989</c:v>
                </c:pt>
                <c:pt idx="35323">
                  <c:v>-14.703999999999994</c:v>
                </c:pt>
                <c:pt idx="35324">
                  <c:v>-14.701999999999998</c:v>
                </c:pt>
                <c:pt idx="35325">
                  <c:v>-14.699999999999989</c:v>
                </c:pt>
                <c:pt idx="35326">
                  <c:v>-14.697999999999993</c:v>
                </c:pt>
                <c:pt idx="35327">
                  <c:v>-14.695999999999998</c:v>
                </c:pt>
                <c:pt idx="35328">
                  <c:v>-14.693999999999988</c:v>
                </c:pt>
                <c:pt idx="35329">
                  <c:v>-14.691999999999993</c:v>
                </c:pt>
                <c:pt idx="35330">
                  <c:v>-14.689999999999998</c:v>
                </c:pt>
                <c:pt idx="35331">
                  <c:v>-14.687999999999988</c:v>
                </c:pt>
                <c:pt idx="35332">
                  <c:v>-14.685999999999993</c:v>
                </c:pt>
                <c:pt idx="35333">
                  <c:v>-14.683999999999997</c:v>
                </c:pt>
                <c:pt idx="35334">
                  <c:v>-14.681999999999988</c:v>
                </c:pt>
                <c:pt idx="35335">
                  <c:v>-14.679999999999993</c:v>
                </c:pt>
                <c:pt idx="35336">
                  <c:v>-14.677999999999997</c:v>
                </c:pt>
                <c:pt idx="35337">
                  <c:v>-14.675999999999988</c:v>
                </c:pt>
                <c:pt idx="35338">
                  <c:v>-14.673999999999992</c:v>
                </c:pt>
                <c:pt idx="35339">
                  <c:v>-14.671999999999997</c:v>
                </c:pt>
                <c:pt idx="35340">
                  <c:v>-14.669999999999987</c:v>
                </c:pt>
                <c:pt idx="35341">
                  <c:v>-14.667999999999992</c:v>
                </c:pt>
                <c:pt idx="35342">
                  <c:v>-14.665999999999997</c:v>
                </c:pt>
                <c:pt idx="35343">
                  <c:v>-14.663999999999987</c:v>
                </c:pt>
                <c:pt idx="35344">
                  <c:v>-14.661999999999992</c:v>
                </c:pt>
                <c:pt idx="35345">
                  <c:v>-14.659999999999997</c:v>
                </c:pt>
                <c:pt idx="35346">
                  <c:v>-14.658000000000001</c:v>
                </c:pt>
                <c:pt idx="35347">
                  <c:v>-14.655999999999992</c:v>
                </c:pt>
                <c:pt idx="35348">
                  <c:v>-14.653999999999996</c:v>
                </c:pt>
                <c:pt idx="35349">
                  <c:v>-14.652000000000001</c:v>
                </c:pt>
                <c:pt idx="35350">
                  <c:v>-14.649999999999991</c:v>
                </c:pt>
                <c:pt idx="35351">
                  <c:v>-14.647999999999996</c:v>
                </c:pt>
                <c:pt idx="35352">
                  <c:v>-14.646000000000001</c:v>
                </c:pt>
                <c:pt idx="35353">
                  <c:v>-14.643999999999991</c:v>
                </c:pt>
                <c:pt idx="35354">
                  <c:v>-14.641999999999996</c:v>
                </c:pt>
                <c:pt idx="35355">
                  <c:v>-14.64</c:v>
                </c:pt>
                <c:pt idx="35356">
                  <c:v>-14.637999999999991</c:v>
                </c:pt>
                <c:pt idx="35357">
                  <c:v>-14.635999999999996</c:v>
                </c:pt>
                <c:pt idx="35358">
                  <c:v>-14.634</c:v>
                </c:pt>
                <c:pt idx="35359">
                  <c:v>-14.631999999999991</c:v>
                </c:pt>
                <c:pt idx="35360">
                  <c:v>-14.629999999999995</c:v>
                </c:pt>
                <c:pt idx="35361">
                  <c:v>-14.628</c:v>
                </c:pt>
                <c:pt idx="35362">
                  <c:v>-14.625999999999991</c:v>
                </c:pt>
                <c:pt idx="35363">
                  <c:v>-14.623999999999995</c:v>
                </c:pt>
                <c:pt idx="35364">
                  <c:v>-14.622</c:v>
                </c:pt>
                <c:pt idx="35365">
                  <c:v>-14.61999999999999</c:v>
                </c:pt>
                <c:pt idx="35366">
                  <c:v>-14.617999999999995</c:v>
                </c:pt>
                <c:pt idx="35367">
                  <c:v>-14.616</c:v>
                </c:pt>
                <c:pt idx="35368">
                  <c:v>-14.61399999999999</c:v>
                </c:pt>
                <c:pt idx="35369">
                  <c:v>-14.611999999999995</c:v>
                </c:pt>
                <c:pt idx="35370">
                  <c:v>-14.61</c:v>
                </c:pt>
                <c:pt idx="35371">
                  <c:v>-14.60799999999999</c:v>
                </c:pt>
                <c:pt idx="35372">
                  <c:v>-14.605999999999995</c:v>
                </c:pt>
                <c:pt idx="35373">
                  <c:v>-14.603999999999999</c:v>
                </c:pt>
                <c:pt idx="35374">
                  <c:v>-14.60199999999999</c:v>
                </c:pt>
                <c:pt idx="35375">
                  <c:v>-14.599999999999994</c:v>
                </c:pt>
                <c:pt idx="35376">
                  <c:v>-14.597999999999999</c:v>
                </c:pt>
                <c:pt idx="35377">
                  <c:v>-14.595999999999989</c:v>
                </c:pt>
                <c:pt idx="35378">
                  <c:v>-14.593999999999994</c:v>
                </c:pt>
                <c:pt idx="35379">
                  <c:v>-14.591999999999999</c:v>
                </c:pt>
                <c:pt idx="35380">
                  <c:v>-14.589999999999989</c:v>
                </c:pt>
                <c:pt idx="35381">
                  <c:v>-14.587999999999994</c:v>
                </c:pt>
                <c:pt idx="35382">
                  <c:v>-14.585999999999999</c:v>
                </c:pt>
                <c:pt idx="35383">
                  <c:v>-14.583999999999989</c:v>
                </c:pt>
                <c:pt idx="35384">
                  <c:v>-14.581999999999994</c:v>
                </c:pt>
                <c:pt idx="35385">
                  <c:v>-14.579999999999998</c:v>
                </c:pt>
                <c:pt idx="35386">
                  <c:v>-14.577999999999989</c:v>
                </c:pt>
                <c:pt idx="35387">
                  <c:v>-14.575999999999993</c:v>
                </c:pt>
                <c:pt idx="35388">
                  <c:v>-14.573999999999998</c:v>
                </c:pt>
                <c:pt idx="35389">
                  <c:v>-14.571999999999989</c:v>
                </c:pt>
                <c:pt idx="35390">
                  <c:v>-14.569999999999993</c:v>
                </c:pt>
                <c:pt idx="35391">
                  <c:v>-14.567999999999998</c:v>
                </c:pt>
                <c:pt idx="35392">
                  <c:v>-14.565999999999988</c:v>
                </c:pt>
                <c:pt idx="35393">
                  <c:v>-14.563999999999993</c:v>
                </c:pt>
                <c:pt idx="35394">
                  <c:v>-14.561999999999998</c:v>
                </c:pt>
                <c:pt idx="35395">
                  <c:v>-14.559999999999988</c:v>
                </c:pt>
                <c:pt idx="35396">
                  <c:v>-14.557999999999993</c:v>
                </c:pt>
                <c:pt idx="35397">
                  <c:v>-14.555999999999997</c:v>
                </c:pt>
                <c:pt idx="35398">
                  <c:v>-14.553999999999988</c:v>
                </c:pt>
                <c:pt idx="35399">
                  <c:v>-14.551999999999992</c:v>
                </c:pt>
                <c:pt idx="35400">
                  <c:v>-14.549999999999997</c:v>
                </c:pt>
                <c:pt idx="35401">
                  <c:v>-14.547999999999988</c:v>
                </c:pt>
                <c:pt idx="35402">
                  <c:v>-14.545999999999992</c:v>
                </c:pt>
                <c:pt idx="35403">
                  <c:v>-14.543999999999997</c:v>
                </c:pt>
                <c:pt idx="35404">
                  <c:v>-14.541999999999987</c:v>
                </c:pt>
                <c:pt idx="35405">
                  <c:v>-14.539999999999992</c:v>
                </c:pt>
                <c:pt idx="35406">
                  <c:v>-14.537999999999997</c:v>
                </c:pt>
                <c:pt idx="35407">
                  <c:v>-14.536000000000001</c:v>
                </c:pt>
                <c:pt idx="35408">
                  <c:v>-14.533999999999992</c:v>
                </c:pt>
                <c:pt idx="35409">
                  <c:v>-14.531999999999996</c:v>
                </c:pt>
                <c:pt idx="35410">
                  <c:v>-14.530000000000001</c:v>
                </c:pt>
                <c:pt idx="35411">
                  <c:v>-14.527999999999992</c:v>
                </c:pt>
                <c:pt idx="35412">
                  <c:v>-14.525999999999996</c:v>
                </c:pt>
                <c:pt idx="35413">
                  <c:v>-14.524000000000001</c:v>
                </c:pt>
                <c:pt idx="35414">
                  <c:v>-14.521999999999991</c:v>
                </c:pt>
                <c:pt idx="35415">
                  <c:v>-14.519999999999996</c:v>
                </c:pt>
                <c:pt idx="35416">
                  <c:v>-14.518000000000001</c:v>
                </c:pt>
                <c:pt idx="35417">
                  <c:v>-14.515999999999991</c:v>
                </c:pt>
                <c:pt idx="35418">
                  <c:v>-14.513999999999996</c:v>
                </c:pt>
                <c:pt idx="35419">
                  <c:v>-14.512</c:v>
                </c:pt>
                <c:pt idx="35420">
                  <c:v>-14.509999999999991</c:v>
                </c:pt>
                <c:pt idx="35421">
                  <c:v>-14.507999999999996</c:v>
                </c:pt>
                <c:pt idx="35422">
                  <c:v>-14.506</c:v>
                </c:pt>
                <c:pt idx="35423">
                  <c:v>-14.503999999999991</c:v>
                </c:pt>
                <c:pt idx="35424">
                  <c:v>-14.501999999999995</c:v>
                </c:pt>
                <c:pt idx="35425">
                  <c:v>-14.5</c:v>
                </c:pt>
                <c:pt idx="35426">
                  <c:v>-14.49799999999999</c:v>
                </c:pt>
                <c:pt idx="35427">
                  <c:v>-14.495999999999995</c:v>
                </c:pt>
                <c:pt idx="35428">
                  <c:v>-14.494</c:v>
                </c:pt>
                <c:pt idx="35429">
                  <c:v>-14.49199999999999</c:v>
                </c:pt>
                <c:pt idx="35430">
                  <c:v>-14.489999999999995</c:v>
                </c:pt>
                <c:pt idx="35431">
                  <c:v>-14.488</c:v>
                </c:pt>
                <c:pt idx="35432">
                  <c:v>-14.48599999999999</c:v>
                </c:pt>
                <c:pt idx="35433">
                  <c:v>-14.483999999999995</c:v>
                </c:pt>
                <c:pt idx="35434">
                  <c:v>-14.481999999999999</c:v>
                </c:pt>
                <c:pt idx="35435">
                  <c:v>-14.47999999999999</c:v>
                </c:pt>
                <c:pt idx="35436">
                  <c:v>-14.477999999999994</c:v>
                </c:pt>
                <c:pt idx="35437">
                  <c:v>-14.475999999999999</c:v>
                </c:pt>
                <c:pt idx="35438">
                  <c:v>-14.47399999999999</c:v>
                </c:pt>
                <c:pt idx="35439">
                  <c:v>-14.471999999999994</c:v>
                </c:pt>
                <c:pt idx="35440">
                  <c:v>-14.469999999999999</c:v>
                </c:pt>
                <c:pt idx="35441">
                  <c:v>-14.467999999999989</c:v>
                </c:pt>
                <c:pt idx="35442">
                  <c:v>-14.465999999999994</c:v>
                </c:pt>
                <c:pt idx="35443">
                  <c:v>-14.463999999999999</c:v>
                </c:pt>
                <c:pt idx="35444">
                  <c:v>-14.461999999999989</c:v>
                </c:pt>
                <c:pt idx="35445">
                  <c:v>-14.459999999999994</c:v>
                </c:pt>
                <c:pt idx="35446">
                  <c:v>-14.457999999999998</c:v>
                </c:pt>
                <c:pt idx="35447">
                  <c:v>-14.455999999999989</c:v>
                </c:pt>
                <c:pt idx="35448">
                  <c:v>-14.453999999999994</c:v>
                </c:pt>
                <c:pt idx="35449">
                  <c:v>-14.451999999999998</c:v>
                </c:pt>
                <c:pt idx="35450">
                  <c:v>-14.449999999999989</c:v>
                </c:pt>
                <c:pt idx="35451">
                  <c:v>-14.447999999999993</c:v>
                </c:pt>
                <c:pt idx="35452">
                  <c:v>-14.445999999999998</c:v>
                </c:pt>
                <c:pt idx="35453">
                  <c:v>-14.443999999999988</c:v>
                </c:pt>
                <c:pt idx="35454">
                  <c:v>-14.441999999999993</c:v>
                </c:pt>
                <c:pt idx="35455">
                  <c:v>-14.439999999999998</c:v>
                </c:pt>
                <c:pt idx="35456">
                  <c:v>-14.437999999999988</c:v>
                </c:pt>
                <c:pt idx="35457">
                  <c:v>-14.435999999999993</c:v>
                </c:pt>
                <c:pt idx="35458">
                  <c:v>-14.433999999999997</c:v>
                </c:pt>
                <c:pt idx="35459">
                  <c:v>-14.431999999999988</c:v>
                </c:pt>
                <c:pt idx="35460">
                  <c:v>-14.429999999999993</c:v>
                </c:pt>
                <c:pt idx="35461">
                  <c:v>-14.427999999999997</c:v>
                </c:pt>
                <c:pt idx="35462">
                  <c:v>-14.425999999999988</c:v>
                </c:pt>
                <c:pt idx="35463">
                  <c:v>-14.423999999999992</c:v>
                </c:pt>
                <c:pt idx="35464">
                  <c:v>-14.421999999999997</c:v>
                </c:pt>
                <c:pt idx="35465">
                  <c:v>-14.419999999999987</c:v>
                </c:pt>
                <c:pt idx="35466">
                  <c:v>-14.417999999999992</c:v>
                </c:pt>
                <c:pt idx="35467">
                  <c:v>-14.415999999999997</c:v>
                </c:pt>
                <c:pt idx="35468">
                  <c:v>-14.413999999999987</c:v>
                </c:pt>
                <c:pt idx="35469">
                  <c:v>-14.411999999999992</c:v>
                </c:pt>
                <c:pt idx="35470">
                  <c:v>-14.409999999999997</c:v>
                </c:pt>
                <c:pt idx="35471">
                  <c:v>-14.408000000000001</c:v>
                </c:pt>
                <c:pt idx="35472">
                  <c:v>-14.405999999999992</c:v>
                </c:pt>
                <c:pt idx="35473">
                  <c:v>-14.403999999999996</c:v>
                </c:pt>
                <c:pt idx="35474">
                  <c:v>-14.402000000000001</c:v>
                </c:pt>
                <c:pt idx="35475">
                  <c:v>-14.399999999999991</c:v>
                </c:pt>
                <c:pt idx="35476">
                  <c:v>-14.397999999999996</c:v>
                </c:pt>
                <c:pt idx="35477">
                  <c:v>-14.396000000000001</c:v>
                </c:pt>
                <c:pt idx="35478">
                  <c:v>-14.393999999999991</c:v>
                </c:pt>
                <c:pt idx="35479">
                  <c:v>-14.391999999999996</c:v>
                </c:pt>
                <c:pt idx="35480">
                  <c:v>-14.39</c:v>
                </c:pt>
                <c:pt idx="35481">
                  <c:v>-14.387999999999991</c:v>
                </c:pt>
                <c:pt idx="35482">
                  <c:v>-14.385999999999996</c:v>
                </c:pt>
                <c:pt idx="35483">
                  <c:v>-14.384</c:v>
                </c:pt>
                <c:pt idx="35484">
                  <c:v>-14.381999999999991</c:v>
                </c:pt>
                <c:pt idx="35485">
                  <c:v>-14.379999999999995</c:v>
                </c:pt>
                <c:pt idx="35486">
                  <c:v>-14.378</c:v>
                </c:pt>
                <c:pt idx="35487">
                  <c:v>-14.375999999999991</c:v>
                </c:pt>
                <c:pt idx="35488">
                  <c:v>-14.373999999999995</c:v>
                </c:pt>
                <c:pt idx="35489">
                  <c:v>-14.372</c:v>
                </c:pt>
                <c:pt idx="35490">
                  <c:v>-14.36999999999999</c:v>
                </c:pt>
                <c:pt idx="35491">
                  <c:v>-14.367999999999995</c:v>
                </c:pt>
                <c:pt idx="35492">
                  <c:v>-14.366</c:v>
                </c:pt>
                <c:pt idx="35493">
                  <c:v>-14.36399999999999</c:v>
                </c:pt>
                <c:pt idx="35494">
                  <c:v>-14.361999999999995</c:v>
                </c:pt>
                <c:pt idx="35495">
                  <c:v>-14.36</c:v>
                </c:pt>
                <c:pt idx="35496">
                  <c:v>-14.35799999999999</c:v>
                </c:pt>
                <c:pt idx="35497">
                  <c:v>-14.355999999999995</c:v>
                </c:pt>
                <c:pt idx="35498">
                  <c:v>-14.353999999999999</c:v>
                </c:pt>
                <c:pt idx="35499">
                  <c:v>-14.35199999999999</c:v>
                </c:pt>
                <c:pt idx="35500">
                  <c:v>-14.349999999999994</c:v>
                </c:pt>
                <c:pt idx="35501">
                  <c:v>-14.347999999999999</c:v>
                </c:pt>
                <c:pt idx="35502">
                  <c:v>-14.345999999999989</c:v>
                </c:pt>
                <c:pt idx="35503">
                  <c:v>-14.343999999999994</c:v>
                </c:pt>
                <c:pt idx="35504">
                  <c:v>-14.341999999999999</c:v>
                </c:pt>
                <c:pt idx="35505">
                  <c:v>-14.339999999999989</c:v>
                </c:pt>
                <c:pt idx="35506">
                  <c:v>-14.337999999999994</c:v>
                </c:pt>
                <c:pt idx="35507">
                  <c:v>-14.335999999999999</c:v>
                </c:pt>
                <c:pt idx="35508">
                  <c:v>-14.333999999999989</c:v>
                </c:pt>
                <c:pt idx="35509">
                  <c:v>-14.331999999999994</c:v>
                </c:pt>
                <c:pt idx="35510">
                  <c:v>-14.329999999999998</c:v>
                </c:pt>
                <c:pt idx="35511">
                  <c:v>-14.327999999999989</c:v>
                </c:pt>
                <c:pt idx="35512">
                  <c:v>-14.325999999999993</c:v>
                </c:pt>
                <c:pt idx="35513">
                  <c:v>-14.323999999999998</c:v>
                </c:pt>
                <c:pt idx="35514">
                  <c:v>-14.321999999999989</c:v>
                </c:pt>
                <c:pt idx="35515">
                  <c:v>-14.319999999999993</c:v>
                </c:pt>
                <c:pt idx="35516">
                  <c:v>-14.317999999999998</c:v>
                </c:pt>
                <c:pt idx="35517">
                  <c:v>-14.315999999999988</c:v>
                </c:pt>
                <c:pt idx="35518">
                  <c:v>-14.313999999999993</c:v>
                </c:pt>
                <c:pt idx="35519">
                  <c:v>-14.311999999999998</c:v>
                </c:pt>
                <c:pt idx="35520">
                  <c:v>-14.309999999999988</c:v>
                </c:pt>
                <c:pt idx="35521">
                  <c:v>-14.307999999999993</c:v>
                </c:pt>
                <c:pt idx="35522">
                  <c:v>-14.305999999999997</c:v>
                </c:pt>
                <c:pt idx="35523">
                  <c:v>-14.303999999999988</c:v>
                </c:pt>
                <c:pt idx="35524">
                  <c:v>-14.301999999999992</c:v>
                </c:pt>
                <c:pt idx="35525">
                  <c:v>-14.299999999999997</c:v>
                </c:pt>
                <c:pt idx="35526">
                  <c:v>-14.297999999999988</c:v>
                </c:pt>
                <c:pt idx="35527">
                  <c:v>-14.295999999999992</c:v>
                </c:pt>
                <c:pt idx="35528">
                  <c:v>-14.293999999999997</c:v>
                </c:pt>
                <c:pt idx="35529">
                  <c:v>-14.291999999999987</c:v>
                </c:pt>
                <c:pt idx="35530">
                  <c:v>-14.289999999999992</c:v>
                </c:pt>
                <c:pt idx="35531">
                  <c:v>-14.287999999999997</c:v>
                </c:pt>
                <c:pt idx="35532">
                  <c:v>-14.286000000000001</c:v>
                </c:pt>
                <c:pt idx="35533">
                  <c:v>-14.283999999999992</c:v>
                </c:pt>
                <c:pt idx="35534">
                  <c:v>-14.281999999999996</c:v>
                </c:pt>
                <c:pt idx="35535">
                  <c:v>-14.280000000000001</c:v>
                </c:pt>
                <c:pt idx="35536">
                  <c:v>-14.277999999999992</c:v>
                </c:pt>
                <c:pt idx="35537">
                  <c:v>-14.275999999999996</c:v>
                </c:pt>
                <c:pt idx="35538">
                  <c:v>-14.274000000000001</c:v>
                </c:pt>
                <c:pt idx="35539">
                  <c:v>-14.271999999999991</c:v>
                </c:pt>
                <c:pt idx="35540">
                  <c:v>-14.269999999999996</c:v>
                </c:pt>
                <c:pt idx="35541">
                  <c:v>-14.268000000000001</c:v>
                </c:pt>
                <c:pt idx="35542">
                  <c:v>-14.265999999999991</c:v>
                </c:pt>
                <c:pt idx="35543">
                  <c:v>-14.263999999999996</c:v>
                </c:pt>
                <c:pt idx="35544">
                  <c:v>-14.262</c:v>
                </c:pt>
                <c:pt idx="35545">
                  <c:v>-14.259999999999991</c:v>
                </c:pt>
                <c:pt idx="35546">
                  <c:v>-14.257999999999996</c:v>
                </c:pt>
                <c:pt idx="35547">
                  <c:v>-14.256</c:v>
                </c:pt>
                <c:pt idx="35548">
                  <c:v>-14.253999999999991</c:v>
                </c:pt>
                <c:pt idx="35549">
                  <c:v>-14.251999999999995</c:v>
                </c:pt>
                <c:pt idx="35550">
                  <c:v>-14.25</c:v>
                </c:pt>
                <c:pt idx="35551">
                  <c:v>-14.24799999999999</c:v>
                </c:pt>
                <c:pt idx="35552">
                  <c:v>-14.245999999999995</c:v>
                </c:pt>
                <c:pt idx="35553">
                  <c:v>-14.244</c:v>
                </c:pt>
                <c:pt idx="35554">
                  <c:v>-14.24199999999999</c:v>
                </c:pt>
                <c:pt idx="35555">
                  <c:v>-14.239999999999995</c:v>
                </c:pt>
                <c:pt idx="35556">
                  <c:v>-14.238</c:v>
                </c:pt>
                <c:pt idx="35557">
                  <c:v>-14.23599999999999</c:v>
                </c:pt>
                <c:pt idx="35558">
                  <c:v>-14.233999999999995</c:v>
                </c:pt>
                <c:pt idx="35559">
                  <c:v>-14.231999999999999</c:v>
                </c:pt>
                <c:pt idx="35560">
                  <c:v>-14.22999999999999</c:v>
                </c:pt>
                <c:pt idx="35561">
                  <c:v>-14.227999999999994</c:v>
                </c:pt>
                <c:pt idx="35562">
                  <c:v>-14.225999999999999</c:v>
                </c:pt>
                <c:pt idx="35563">
                  <c:v>-14.22399999999999</c:v>
                </c:pt>
                <c:pt idx="35564">
                  <c:v>-14.221999999999994</c:v>
                </c:pt>
                <c:pt idx="35565">
                  <c:v>-14.219999999999999</c:v>
                </c:pt>
                <c:pt idx="35566">
                  <c:v>-14.217999999999989</c:v>
                </c:pt>
                <c:pt idx="35567">
                  <c:v>-14.215999999999994</c:v>
                </c:pt>
                <c:pt idx="35568">
                  <c:v>-14.213999999999999</c:v>
                </c:pt>
                <c:pt idx="35569">
                  <c:v>-14.211999999999989</c:v>
                </c:pt>
                <c:pt idx="35570">
                  <c:v>-14.209999999999994</c:v>
                </c:pt>
                <c:pt idx="35571">
                  <c:v>-14.207999999999998</c:v>
                </c:pt>
                <c:pt idx="35572">
                  <c:v>-14.205999999999989</c:v>
                </c:pt>
                <c:pt idx="35573">
                  <c:v>-14.203999999999994</c:v>
                </c:pt>
                <c:pt idx="35574">
                  <c:v>-14.201999999999998</c:v>
                </c:pt>
                <c:pt idx="35575">
                  <c:v>-14.199999999999989</c:v>
                </c:pt>
                <c:pt idx="35576">
                  <c:v>-14.197999999999993</c:v>
                </c:pt>
                <c:pt idx="35577">
                  <c:v>-14.195999999999998</c:v>
                </c:pt>
                <c:pt idx="35578">
                  <c:v>-14.193999999999988</c:v>
                </c:pt>
                <c:pt idx="35579">
                  <c:v>-14.191999999999993</c:v>
                </c:pt>
                <c:pt idx="35580">
                  <c:v>-14.189999999999998</c:v>
                </c:pt>
                <c:pt idx="35581">
                  <c:v>-14.187999999999988</c:v>
                </c:pt>
                <c:pt idx="35582">
                  <c:v>-14.185999999999993</c:v>
                </c:pt>
                <c:pt idx="35583">
                  <c:v>-14.183999999999997</c:v>
                </c:pt>
                <c:pt idx="35584">
                  <c:v>-14.181999999999988</c:v>
                </c:pt>
                <c:pt idx="35585">
                  <c:v>-14.179999999999993</c:v>
                </c:pt>
                <c:pt idx="35586">
                  <c:v>-14.177999999999997</c:v>
                </c:pt>
                <c:pt idx="35587">
                  <c:v>-14.175999999999988</c:v>
                </c:pt>
                <c:pt idx="35588">
                  <c:v>-14.173999999999992</c:v>
                </c:pt>
                <c:pt idx="35589">
                  <c:v>-14.171999999999997</c:v>
                </c:pt>
                <c:pt idx="35590">
                  <c:v>-14.169999999999987</c:v>
                </c:pt>
                <c:pt idx="35591">
                  <c:v>-14.167999999999992</c:v>
                </c:pt>
                <c:pt idx="35592">
                  <c:v>-14.165999999999997</c:v>
                </c:pt>
                <c:pt idx="35593">
                  <c:v>-14.163999999999987</c:v>
                </c:pt>
                <c:pt idx="35594">
                  <c:v>-14.161999999999992</c:v>
                </c:pt>
                <c:pt idx="35595">
                  <c:v>-14.159999999999997</c:v>
                </c:pt>
                <c:pt idx="35596">
                  <c:v>-14.158000000000001</c:v>
                </c:pt>
                <c:pt idx="35597">
                  <c:v>-14.155999999999992</c:v>
                </c:pt>
                <c:pt idx="35598">
                  <c:v>-14.153999999999996</c:v>
                </c:pt>
                <c:pt idx="35599">
                  <c:v>-14.152000000000001</c:v>
                </c:pt>
                <c:pt idx="35600">
                  <c:v>-14.149999999999991</c:v>
                </c:pt>
                <c:pt idx="35601">
                  <c:v>-14.147999999999996</c:v>
                </c:pt>
                <c:pt idx="35602">
                  <c:v>-14.146000000000001</c:v>
                </c:pt>
                <c:pt idx="35603">
                  <c:v>-14.143999999999991</c:v>
                </c:pt>
                <c:pt idx="35604">
                  <c:v>-14.141999999999996</c:v>
                </c:pt>
                <c:pt idx="35605">
                  <c:v>-14.14</c:v>
                </c:pt>
                <c:pt idx="35606">
                  <c:v>-14.137999999999991</c:v>
                </c:pt>
                <c:pt idx="35607">
                  <c:v>-14.135999999999996</c:v>
                </c:pt>
                <c:pt idx="35608">
                  <c:v>-14.134</c:v>
                </c:pt>
                <c:pt idx="35609">
                  <c:v>-14.131999999999991</c:v>
                </c:pt>
                <c:pt idx="35610">
                  <c:v>-14.129999999999995</c:v>
                </c:pt>
                <c:pt idx="35611">
                  <c:v>-14.128</c:v>
                </c:pt>
                <c:pt idx="35612">
                  <c:v>-14.125999999999991</c:v>
                </c:pt>
                <c:pt idx="35613">
                  <c:v>-14.123999999999995</c:v>
                </c:pt>
                <c:pt idx="35614">
                  <c:v>-14.122</c:v>
                </c:pt>
                <c:pt idx="35615">
                  <c:v>-14.11999999999999</c:v>
                </c:pt>
                <c:pt idx="35616">
                  <c:v>-14.117999999999995</c:v>
                </c:pt>
                <c:pt idx="35617">
                  <c:v>-14.116</c:v>
                </c:pt>
                <c:pt idx="35618">
                  <c:v>-14.11399999999999</c:v>
                </c:pt>
                <c:pt idx="35619">
                  <c:v>-14.111999999999995</c:v>
                </c:pt>
                <c:pt idx="35620">
                  <c:v>-14.11</c:v>
                </c:pt>
                <c:pt idx="35621">
                  <c:v>-14.10799999999999</c:v>
                </c:pt>
                <c:pt idx="35622">
                  <c:v>-14.105999999999995</c:v>
                </c:pt>
                <c:pt idx="35623">
                  <c:v>-14.103999999999999</c:v>
                </c:pt>
                <c:pt idx="35624">
                  <c:v>-14.10199999999999</c:v>
                </c:pt>
                <c:pt idx="35625">
                  <c:v>-14.099999999999994</c:v>
                </c:pt>
                <c:pt idx="35626">
                  <c:v>-14.097999999999999</c:v>
                </c:pt>
                <c:pt idx="35627">
                  <c:v>-14.095999999999989</c:v>
                </c:pt>
                <c:pt idx="35628">
                  <c:v>-14.093999999999994</c:v>
                </c:pt>
                <c:pt idx="35629">
                  <c:v>-14.091999999999999</c:v>
                </c:pt>
                <c:pt idx="35630">
                  <c:v>-14.089999999999989</c:v>
                </c:pt>
                <c:pt idx="35631">
                  <c:v>-14.087999999999994</c:v>
                </c:pt>
                <c:pt idx="35632">
                  <c:v>-14.085999999999999</c:v>
                </c:pt>
                <c:pt idx="35633">
                  <c:v>-14.083999999999989</c:v>
                </c:pt>
                <c:pt idx="35634">
                  <c:v>-14.081999999999994</c:v>
                </c:pt>
                <c:pt idx="35635">
                  <c:v>-14.079999999999998</c:v>
                </c:pt>
                <c:pt idx="35636">
                  <c:v>-14.077999999999989</c:v>
                </c:pt>
                <c:pt idx="35637">
                  <c:v>-14.075999999999993</c:v>
                </c:pt>
                <c:pt idx="35638">
                  <c:v>-14.073999999999998</c:v>
                </c:pt>
                <c:pt idx="35639">
                  <c:v>-14.071999999999989</c:v>
                </c:pt>
                <c:pt idx="35640">
                  <c:v>-14.069999999999993</c:v>
                </c:pt>
                <c:pt idx="35641">
                  <c:v>-14.067999999999998</c:v>
                </c:pt>
                <c:pt idx="35642">
                  <c:v>-14.065999999999988</c:v>
                </c:pt>
                <c:pt idx="35643">
                  <c:v>-14.063999999999993</c:v>
                </c:pt>
                <c:pt idx="35644">
                  <c:v>-14.061999999999998</c:v>
                </c:pt>
                <c:pt idx="35645">
                  <c:v>-14.059999999999988</c:v>
                </c:pt>
                <c:pt idx="35646">
                  <c:v>-14.057999999999993</c:v>
                </c:pt>
                <c:pt idx="35647">
                  <c:v>-14.055999999999997</c:v>
                </c:pt>
                <c:pt idx="35648">
                  <c:v>-14.053999999999988</c:v>
                </c:pt>
                <c:pt idx="35649">
                  <c:v>-14.051999999999992</c:v>
                </c:pt>
                <c:pt idx="35650">
                  <c:v>-14.049999999999997</c:v>
                </c:pt>
                <c:pt idx="35651">
                  <c:v>-14.047999999999988</c:v>
                </c:pt>
                <c:pt idx="35652">
                  <c:v>-14.045999999999992</c:v>
                </c:pt>
                <c:pt idx="35653">
                  <c:v>-14.043999999999997</c:v>
                </c:pt>
                <c:pt idx="35654">
                  <c:v>-14.041999999999987</c:v>
                </c:pt>
                <c:pt idx="35655">
                  <c:v>-14.039999999999992</c:v>
                </c:pt>
                <c:pt idx="35656">
                  <c:v>-14.037999999999997</c:v>
                </c:pt>
                <c:pt idx="35657">
                  <c:v>-14.036000000000001</c:v>
                </c:pt>
                <c:pt idx="35658">
                  <c:v>-14.033999999999992</c:v>
                </c:pt>
                <c:pt idx="35659">
                  <c:v>-14.031999999999996</c:v>
                </c:pt>
                <c:pt idx="35660">
                  <c:v>-14.030000000000001</c:v>
                </c:pt>
                <c:pt idx="35661">
                  <c:v>-14.027999999999992</c:v>
                </c:pt>
                <c:pt idx="35662">
                  <c:v>-14.025999999999996</c:v>
                </c:pt>
                <c:pt idx="35663">
                  <c:v>-14.024000000000001</c:v>
                </c:pt>
                <c:pt idx="35664">
                  <c:v>-14.021999999999991</c:v>
                </c:pt>
                <c:pt idx="35665">
                  <c:v>-14.019999999999996</c:v>
                </c:pt>
                <c:pt idx="35666">
                  <c:v>-14.018000000000001</c:v>
                </c:pt>
                <c:pt idx="35667">
                  <c:v>-14.015999999999991</c:v>
                </c:pt>
                <c:pt idx="35668">
                  <c:v>-14.013999999999996</c:v>
                </c:pt>
                <c:pt idx="35669">
                  <c:v>-14.012</c:v>
                </c:pt>
                <c:pt idx="35670">
                  <c:v>-14.009999999999991</c:v>
                </c:pt>
                <c:pt idx="35671">
                  <c:v>-14.007999999999996</c:v>
                </c:pt>
                <c:pt idx="35672">
                  <c:v>-14.006</c:v>
                </c:pt>
                <c:pt idx="35673">
                  <c:v>-14.003999999999991</c:v>
                </c:pt>
                <c:pt idx="35674">
                  <c:v>-14.001999999999995</c:v>
                </c:pt>
                <c:pt idx="35675">
                  <c:v>-14</c:v>
                </c:pt>
                <c:pt idx="35676">
                  <c:v>-13.99799999999999</c:v>
                </c:pt>
                <c:pt idx="35677">
                  <c:v>-13.995999999999995</c:v>
                </c:pt>
                <c:pt idx="35678">
                  <c:v>-13.994</c:v>
                </c:pt>
                <c:pt idx="35679">
                  <c:v>-13.99199999999999</c:v>
                </c:pt>
                <c:pt idx="35680">
                  <c:v>-13.989999999999995</c:v>
                </c:pt>
                <c:pt idx="35681">
                  <c:v>-13.988</c:v>
                </c:pt>
                <c:pt idx="35682">
                  <c:v>-13.98599999999999</c:v>
                </c:pt>
                <c:pt idx="35683">
                  <c:v>-13.983999999999995</c:v>
                </c:pt>
                <c:pt idx="35684">
                  <c:v>-13.981999999999999</c:v>
                </c:pt>
                <c:pt idx="35685">
                  <c:v>-13.97999999999999</c:v>
                </c:pt>
                <c:pt idx="35686">
                  <c:v>-13.977999999999994</c:v>
                </c:pt>
                <c:pt idx="35687">
                  <c:v>-13.975999999999999</c:v>
                </c:pt>
                <c:pt idx="35688">
                  <c:v>-13.97399999999999</c:v>
                </c:pt>
                <c:pt idx="35689">
                  <c:v>-13.971999999999994</c:v>
                </c:pt>
                <c:pt idx="35690">
                  <c:v>-13.969999999999999</c:v>
                </c:pt>
                <c:pt idx="35691">
                  <c:v>-13.967999999999989</c:v>
                </c:pt>
                <c:pt idx="35692">
                  <c:v>-13.965999999999994</c:v>
                </c:pt>
                <c:pt idx="35693">
                  <c:v>-13.963999999999999</c:v>
                </c:pt>
                <c:pt idx="35694">
                  <c:v>-13.961999999999989</c:v>
                </c:pt>
                <c:pt idx="35695">
                  <c:v>-13.959999999999994</c:v>
                </c:pt>
                <c:pt idx="35696">
                  <c:v>-13.957999999999998</c:v>
                </c:pt>
                <c:pt idx="35697">
                  <c:v>-13.955999999999989</c:v>
                </c:pt>
                <c:pt idx="35698">
                  <c:v>-13.953999999999994</c:v>
                </c:pt>
                <c:pt idx="35699">
                  <c:v>-13.951999999999998</c:v>
                </c:pt>
                <c:pt idx="35700">
                  <c:v>-13.949999999999989</c:v>
                </c:pt>
                <c:pt idx="35701">
                  <c:v>-13.947999999999993</c:v>
                </c:pt>
                <c:pt idx="35702">
                  <c:v>-13.945999999999998</c:v>
                </c:pt>
                <c:pt idx="35703">
                  <c:v>-13.943999999999988</c:v>
                </c:pt>
                <c:pt idx="35704">
                  <c:v>-13.941999999999993</c:v>
                </c:pt>
                <c:pt idx="35705">
                  <c:v>-13.939999999999998</c:v>
                </c:pt>
                <c:pt idx="35706">
                  <c:v>-13.937999999999988</c:v>
                </c:pt>
                <c:pt idx="35707">
                  <c:v>-13.935999999999993</c:v>
                </c:pt>
                <c:pt idx="35708">
                  <c:v>-13.933999999999997</c:v>
                </c:pt>
                <c:pt idx="35709">
                  <c:v>-13.931999999999988</c:v>
                </c:pt>
                <c:pt idx="35710">
                  <c:v>-13.929999999999993</c:v>
                </c:pt>
                <c:pt idx="35711">
                  <c:v>-13.927999999999997</c:v>
                </c:pt>
                <c:pt idx="35712">
                  <c:v>-13.925999999999988</c:v>
                </c:pt>
                <c:pt idx="35713">
                  <c:v>-13.923999999999992</c:v>
                </c:pt>
                <c:pt idx="35714">
                  <c:v>-13.921999999999997</c:v>
                </c:pt>
                <c:pt idx="35715">
                  <c:v>-13.919999999999987</c:v>
                </c:pt>
                <c:pt idx="35716">
                  <c:v>-13.917999999999992</c:v>
                </c:pt>
                <c:pt idx="35717">
                  <c:v>-13.915999999999997</c:v>
                </c:pt>
                <c:pt idx="35718">
                  <c:v>-13.913999999999987</c:v>
                </c:pt>
                <c:pt idx="35719">
                  <c:v>-13.911999999999992</c:v>
                </c:pt>
                <c:pt idx="35720">
                  <c:v>-13.909999999999997</c:v>
                </c:pt>
                <c:pt idx="35721">
                  <c:v>-13.908000000000001</c:v>
                </c:pt>
                <c:pt idx="35722">
                  <c:v>-13.905999999999992</c:v>
                </c:pt>
                <c:pt idx="35723">
                  <c:v>-13.903999999999996</c:v>
                </c:pt>
                <c:pt idx="35724">
                  <c:v>-13.902000000000001</c:v>
                </c:pt>
                <c:pt idx="35725">
                  <c:v>-13.899999999999991</c:v>
                </c:pt>
                <c:pt idx="35726">
                  <c:v>-13.897999999999996</c:v>
                </c:pt>
                <c:pt idx="35727">
                  <c:v>-13.896000000000001</c:v>
                </c:pt>
                <c:pt idx="35728">
                  <c:v>-13.893999999999991</c:v>
                </c:pt>
                <c:pt idx="35729">
                  <c:v>-13.891999999999996</c:v>
                </c:pt>
                <c:pt idx="35730">
                  <c:v>-13.89</c:v>
                </c:pt>
                <c:pt idx="35731">
                  <c:v>-13.887999999999991</c:v>
                </c:pt>
                <c:pt idx="35732">
                  <c:v>-13.885999999999996</c:v>
                </c:pt>
                <c:pt idx="35733">
                  <c:v>-13.884</c:v>
                </c:pt>
                <c:pt idx="35734">
                  <c:v>-13.881999999999991</c:v>
                </c:pt>
                <c:pt idx="35735">
                  <c:v>-13.879999999999995</c:v>
                </c:pt>
                <c:pt idx="35736">
                  <c:v>-13.878</c:v>
                </c:pt>
                <c:pt idx="35737">
                  <c:v>-13.875999999999991</c:v>
                </c:pt>
                <c:pt idx="35738">
                  <c:v>-13.873999999999995</c:v>
                </c:pt>
                <c:pt idx="35739">
                  <c:v>-13.872</c:v>
                </c:pt>
                <c:pt idx="35740">
                  <c:v>-13.86999999999999</c:v>
                </c:pt>
                <c:pt idx="35741">
                  <c:v>-13.867999999999995</c:v>
                </c:pt>
                <c:pt idx="35742">
                  <c:v>-13.866</c:v>
                </c:pt>
                <c:pt idx="35743">
                  <c:v>-13.86399999999999</c:v>
                </c:pt>
                <c:pt idx="35744">
                  <c:v>-13.861999999999995</c:v>
                </c:pt>
                <c:pt idx="35745">
                  <c:v>-13.86</c:v>
                </c:pt>
                <c:pt idx="35746">
                  <c:v>-13.85799999999999</c:v>
                </c:pt>
                <c:pt idx="35747">
                  <c:v>-13.855999999999995</c:v>
                </c:pt>
                <c:pt idx="35748">
                  <c:v>-13.853999999999999</c:v>
                </c:pt>
                <c:pt idx="35749">
                  <c:v>-13.85199999999999</c:v>
                </c:pt>
                <c:pt idx="35750">
                  <c:v>-13.849999999999994</c:v>
                </c:pt>
                <c:pt idx="35751">
                  <c:v>-13.847999999999999</c:v>
                </c:pt>
                <c:pt idx="35752">
                  <c:v>-13.845999999999989</c:v>
                </c:pt>
                <c:pt idx="35753">
                  <c:v>-13.843999999999994</c:v>
                </c:pt>
                <c:pt idx="35754">
                  <c:v>-13.841999999999999</c:v>
                </c:pt>
                <c:pt idx="35755">
                  <c:v>-13.839999999999989</c:v>
                </c:pt>
                <c:pt idx="35756">
                  <c:v>-13.837999999999994</c:v>
                </c:pt>
                <c:pt idx="35757">
                  <c:v>-13.835999999999999</c:v>
                </c:pt>
                <c:pt idx="35758">
                  <c:v>-13.833999999999989</c:v>
                </c:pt>
                <c:pt idx="35759">
                  <c:v>-13.831999999999994</c:v>
                </c:pt>
                <c:pt idx="35760">
                  <c:v>-13.829999999999998</c:v>
                </c:pt>
                <c:pt idx="35761">
                  <c:v>-13.827999999999989</c:v>
                </c:pt>
                <c:pt idx="35762">
                  <c:v>-13.825999999999993</c:v>
                </c:pt>
                <c:pt idx="35763">
                  <c:v>-13.823999999999998</c:v>
                </c:pt>
                <c:pt idx="35764">
                  <c:v>-13.821999999999989</c:v>
                </c:pt>
                <c:pt idx="35765">
                  <c:v>-13.819999999999993</c:v>
                </c:pt>
                <c:pt idx="35766">
                  <c:v>-13.817999999999998</c:v>
                </c:pt>
                <c:pt idx="35767">
                  <c:v>-13.815999999999988</c:v>
                </c:pt>
                <c:pt idx="35768">
                  <c:v>-13.813999999999993</c:v>
                </c:pt>
                <c:pt idx="35769">
                  <c:v>-13.811999999999998</c:v>
                </c:pt>
                <c:pt idx="35770">
                  <c:v>-13.809999999999988</c:v>
                </c:pt>
                <c:pt idx="35771">
                  <c:v>-13.807999999999993</c:v>
                </c:pt>
                <c:pt idx="35772">
                  <c:v>-13.805999999999997</c:v>
                </c:pt>
                <c:pt idx="35773">
                  <c:v>-13.803999999999988</c:v>
                </c:pt>
                <c:pt idx="35774">
                  <c:v>-13.801999999999992</c:v>
                </c:pt>
                <c:pt idx="35775">
                  <c:v>-13.799999999999997</c:v>
                </c:pt>
                <c:pt idx="35776">
                  <c:v>-13.797999999999988</c:v>
                </c:pt>
                <c:pt idx="35777">
                  <c:v>-13.795999999999992</c:v>
                </c:pt>
                <c:pt idx="35778">
                  <c:v>-13.793999999999997</c:v>
                </c:pt>
                <c:pt idx="35779">
                  <c:v>-13.791999999999987</c:v>
                </c:pt>
                <c:pt idx="35780">
                  <c:v>-13.789999999999992</c:v>
                </c:pt>
                <c:pt idx="35781">
                  <c:v>-13.787999999999997</c:v>
                </c:pt>
                <c:pt idx="35782">
                  <c:v>-13.786000000000001</c:v>
                </c:pt>
                <c:pt idx="35783">
                  <c:v>-13.783999999999992</c:v>
                </c:pt>
                <c:pt idx="35784">
                  <c:v>-13.781999999999996</c:v>
                </c:pt>
                <c:pt idx="35785">
                  <c:v>-13.780000000000001</c:v>
                </c:pt>
                <c:pt idx="35786">
                  <c:v>-13.777999999999992</c:v>
                </c:pt>
                <c:pt idx="35787">
                  <c:v>-13.775999999999996</c:v>
                </c:pt>
                <c:pt idx="35788">
                  <c:v>-13.774000000000001</c:v>
                </c:pt>
                <c:pt idx="35789">
                  <c:v>-13.771999999999991</c:v>
                </c:pt>
                <c:pt idx="35790">
                  <c:v>-13.769999999999996</c:v>
                </c:pt>
                <c:pt idx="35791">
                  <c:v>-13.768000000000001</c:v>
                </c:pt>
                <c:pt idx="35792">
                  <c:v>-13.765999999999991</c:v>
                </c:pt>
                <c:pt idx="35793">
                  <c:v>-13.763999999999996</c:v>
                </c:pt>
                <c:pt idx="35794">
                  <c:v>-13.762</c:v>
                </c:pt>
                <c:pt idx="35795">
                  <c:v>-13.759999999999991</c:v>
                </c:pt>
                <c:pt idx="35796">
                  <c:v>-13.757999999999996</c:v>
                </c:pt>
                <c:pt idx="35797">
                  <c:v>-13.756</c:v>
                </c:pt>
                <c:pt idx="35798">
                  <c:v>-13.753999999999991</c:v>
                </c:pt>
                <c:pt idx="35799">
                  <c:v>-13.751999999999995</c:v>
                </c:pt>
                <c:pt idx="35800">
                  <c:v>-13.75</c:v>
                </c:pt>
                <c:pt idx="35801">
                  <c:v>-13.74799999999999</c:v>
                </c:pt>
                <c:pt idx="35802">
                  <c:v>-13.745999999999995</c:v>
                </c:pt>
                <c:pt idx="35803">
                  <c:v>-13.744</c:v>
                </c:pt>
                <c:pt idx="35804">
                  <c:v>-13.74199999999999</c:v>
                </c:pt>
                <c:pt idx="35805">
                  <c:v>-13.739999999999995</c:v>
                </c:pt>
                <c:pt idx="35806">
                  <c:v>-13.738</c:v>
                </c:pt>
                <c:pt idx="35807">
                  <c:v>-13.73599999999999</c:v>
                </c:pt>
                <c:pt idx="35808">
                  <c:v>-13.733999999999995</c:v>
                </c:pt>
                <c:pt idx="35809">
                  <c:v>-13.731999999999999</c:v>
                </c:pt>
                <c:pt idx="35810">
                  <c:v>-13.72999999999999</c:v>
                </c:pt>
                <c:pt idx="35811">
                  <c:v>-13.727999999999994</c:v>
                </c:pt>
                <c:pt idx="35812">
                  <c:v>-13.725999999999999</c:v>
                </c:pt>
                <c:pt idx="35813">
                  <c:v>-13.72399999999999</c:v>
                </c:pt>
                <c:pt idx="35814">
                  <c:v>-13.721999999999994</c:v>
                </c:pt>
                <c:pt idx="35815">
                  <c:v>-13.719999999999999</c:v>
                </c:pt>
                <c:pt idx="35816">
                  <c:v>-13.717999999999989</c:v>
                </c:pt>
                <c:pt idx="35817">
                  <c:v>-13.715999999999994</c:v>
                </c:pt>
                <c:pt idx="35818">
                  <c:v>-13.713999999999999</c:v>
                </c:pt>
                <c:pt idx="35819">
                  <c:v>-13.711999999999989</c:v>
                </c:pt>
                <c:pt idx="35820">
                  <c:v>-13.709999999999994</c:v>
                </c:pt>
                <c:pt idx="35821">
                  <c:v>-13.707999999999998</c:v>
                </c:pt>
                <c:pt idx="35822">
                  <c:v>-13.705999999999989</c:v>
                </c:pt>
                <c:pt idx="35823">
                  <c:v>-13.703999999999994</c:v>
                </c:pt>
                <c:pt idx="35824">
                  <c:v>-13.701999999999998</c:v>
                </c:pt>
                <c:pt idx="35825">
                  <c:v>-13.699999999999989</c:v>
                </c:pt>
                <c:pt idx="35826">
                  <c:v>-13.697999999999993</c:v>
                </c:pt>
                <c:pt idx="35827">
                  <c:v>-13.695999999999998</c:v>
                </c:pt>
                <c:pt idx="35828">
                  <c:v>-13.693999999999988</c:v>
                </c:pt>
                <c:pt idx="35829">
                  <c:v>-13.691999999999993</c:v>
                </c:pt>
                <c:pt idx="35830">
                  <c:v>-13.689999999999998</c:v>
                </c:pt>
                <c:pt idx="35831">
                  <c:v>-13.687999999999988</c:v>
                </c:pt>
                <c:pt idx="35832">
                  <c:v>-13.685999999999993</c:v>
                </c:pt>
                <c:pt idx="35833">
                  <c:v>-13.683999999999997</c:v>
                </c:pt>
                <c:pt idx="35834">
                  <c:v>-13.681999999999988</c:v>
                </c:pt>
                <c:pt idx="35835">
                  <c:v>-13.679999999999993</c:v>
                </c:pt>
                <c:pt idx="35836">
                  <c:v>-13.677999999999997</c:v>
                </c:pt>
                <c:pt idx="35837">
                  <c:v>-13.675999999999988</c:v>
                </c:pt>
                <c:pt idx="35838">
                  <c:v>-13.673999999999992</c:v>
                </c:pt>
                <c:pt idx="35839">
                  <c:v>-13.671999999999997</c:v>
                </c:pt>
                <c:pt idx="35840">
                  <c:v>-13.669999999999987</c:v>
                </c:pt>
                <c:pt idx="35841">
                  <c:v>-13.667999999999992</c:v>
                </c:pt>
                <c:pt idx="35842">
                  <c:v>-13.665999999999997</c:v>
                </c:pt>
                <c:pt idx="35843">
                  <c:v>-13.663999999999987</c:v>
                </c:pt>
                <c:pt idx="35844">
                  <c:v>-13.661999999999992</c:v>
                </c:pt>
                <c:pt idx="35845">
                  <c:v>-13.659999999999997</c:v>
                </c:pt>
                <c:pt idx="35846">
                  <c:v>-13.658000000000001</c:v>
                </c:pt>
                <c:pt idx="35847">
                  <c:v>-13.655999999999992</c:v>
                </c:pt>
                <c:pt idx="35848">
                  <c:v>-13.653999999999996</c:v>
                </c:pt>
                <c:pt idx="35849">
                  <c:v>-13.652000000000001</c:v>
                </c:pt>
                <c:pt idx="35850">
                  <c:v>-13.649999999999991</c:v>
                </c:pt>
                <c:pt idx="35851">
                  <c:v>-13.647999999999996</c:v>
                </c:pt>
                <c:pt idx="35852">
                  <c:v>-13.646000000000001</c:v>
                </c:pt>
                <c:pt idx="35853">
                  <c:v>-13.643999999999991</c:v>
                </c:pt>
                <c:pt idx="35854">
                  <c:v>-13.641999999999996</c:v>
                </c:pt>
                <c:pt idx="35855">
                  <c:v>-13.64</c:v>
                </c:pt>
                <c:pt idx="35856">
                  <c:v>-13.637999999999991</c:v>
                </c:pt>
                <c:pt idx="35857">
                  <c:v>-13.635999999999996</c:v>
                </c:pt>
                <c:pt idx="35858">
                  <c:v>-13.634</c:v>
                </c:pt>
                <c:pt idx="35859">
                  <c:v>-13.631999999999991</c:v>
                </c:pt>
                <c:pt idx="35860">
                  <c:v>-13.629999999999995</c:v>
                </c:pt>
                <c:pt idx="35861">
                  <c:v>-13.628</c:v>
                </c:pt>
                <c:pt idx="35862">
                  <c:v>-13.625999999999991</c:v>
                </c:pt>
                <c:pt idx="35863">
                  <c:v>-13.623999999999995</c:v>
                </c:pt>
                <c:pt idx="35864">
                  <c:v>-13.622</c:v>
                </c:pt>
                <c:pt idx="35865">
                  <c:v>-13.61999999999999</c:v>
                </c:pt>
                <c:pt idx="35866">
                  <c:v>-13.617999999999995</c:v>
                </c:pt>
                <c:pt idx="35867">
                  <c:v>-13.616</c:v>
                </c:pt>
                <c:pt idx="35868">
                  <c:v>-13.61399999999999</c:v>
                </c:pt>
                <c:pt idx="35869">
                  <c:v>-13.611999999999995</c:v>
                </c:pt>
                <c:pt idx="35870">
                  <c:v>-13.61</c:v>
                </c:pt>
                <c:pt idx="35871">
                  <c:v>-13.60799999999999</c:v>
                </c:pt>
                <c:pt idx="35872">
                  <c:v>-13.605999999999995</c:v>
                </c:pt>
                <c:pt idx="35873">
                  <c:v>-13.603999999999999</c:v>
                </c:pt>
                <c:pt idx="35874">
                  <c:v>-13.60199999999999</c:v>
                </c:pt>
                <c:pt idx="35875">
                  <c:v>-13.599999999999994</c:v>
                </c:pt>
                <c:pt idx="35876">
                  <c:v>-13.597999999999999</c:v>
                </c:pt>
                <c:pt idx="35877">
                  <c:v>-13.595999999999989</c:v>
                </c:pt>
                <c:pt idx="35878">
                  <c:v>-13.593999999999994</c:v>
                </c:pt>
                <c:pt idx="35879">
                  <c:v>-13.591999999999999</c:v>
                </c:pt>
                <c:pt idx="35880">
                  <c:v>-13.589999999999989</c:v>
                </c:pt>
                <c:pt idx="35881">
                  <c:v>-13.587999999999994</c:v>
                </c:pt>
                <c:pt idx="35882">
                  <c:v>-13.585999999999999</c:v>
                </c:pt>
                <c:pt idx="35883">
                  <c:v>-13.583999999999989</c:v>
                </c:pt>
                <c:pt idx="35884">
                  <c:v>-13.581999999999994</c:v>
                </c:pt>
                <c:pt idx="35885">
                  <c:v>-13.579999999999998</c:v>
                </c:pt>
                <c:pt idx="35886">
                  <c:v>-13.577999999999989</c:v>
                </c:pt>
                <c:pt idx="35887">
                  <c:v>-13.575999999999993</c:v>
                </c:pt>
                <c:pt idx="35888">
                  <c:v>-13.573999999999998</c:v>
                </c:pt>
                <c:pt idx="35889">
                  <c:v>-13.571999999999989</c:v>
                </c:pt>
                <c:pt idx="35890">
                  <c:v>-13.569999999999993</c:v>
                </c:pt>
                <c:pt idx="35891">
                  <c:v>-13.567999999999998</c:v>
                </c:pt>
                <c:pt idx="35892">
                  <c:v>-13.565999999999988</c:v>
                </c:pt>
                <c:pt idx="35893">
                  <c:v>-13.563999999999993</c:v>
                </c:pt>
                <c:pt idx="35894">
                  <c:v>-13.561999999999998</c:v>
                </c:pt>
                <c:pt idx="35895">
                  <c:v>-13.559999999999988</c:v>
                </c:pt>
                <c:pt idx="35896">
                  <c:v>-13.557999999999993</c:v>
                </c:pt>
                <c:pt idx="35897">
                  <c:v>-13.555999999999997</c:v>
                </c:pt>
                <c:pt idx="35898">
                  <c:v>-13.553999999999988</c:v>
                </c:pt>
                <c:pt idx="35899">
                  <c:v>-13.551999999999992</c:v>
                </c:pt>
                <c:pt idx="35900">
                  <c:v>-13.549999999999997</c:v>
                </c:pt>
                <c:pt idx="35901">
                  <c:v>-13.547999999999988</c:v>
                </c:pt>
                <c:pt idx="35902">
                  <c:v>-13.545999999999992</c:v>
                </c:pt>
                <c:pt idx="35903">
                  <c:v>-13.543999999999997</c:v>
                </c:pt>
                <c:pt idx="35904">
                  <c:v>-13.541999999999987</c:v>
                </c:pt>
                <c:pt idx="35905">
                  <c:v>-13.539999999999992</c:v>
                </c:pt>
                <c:pt idx="35906">
                  <c:v>-13.537999999999997</c:v>
                </c:pt>
                <c:pt idx="35907">
                  <c:v>-13.536000000000001</c:v>
                </c:pt>
                <c:pt idx="35908">
                  <c:v>-13.533999999999992</c:v>
                </c:pt>
                <c:pt idx="35909">
                  <c:v>-13.531999999999996</c:v>
                </c:pt>
                <c:pt idx="35910">
                  <c:v>-13.530000000000001</c:v>
                </c:pt>
                <c:pt idx="35911">
                  <c:v>-13.527999999999992</c:v>
                </c:pt>
                <c:pt idx="35912">
                  <c:v>-13.525999999999996</c:v>
                </c:pt>
                <c:pt idx="35913">
                  <c:v>-13.524000000000001</c:v>
                </c:pt>
                <c:pt idx="35914">
                  <c:v>-13.521999999999991</c:v>
                </c:pt>
                <c:pt idx="35915">
                  <c:v>-13.519999999999996</c:v>
                </c:pt>
                <c:pt idx="35916">
                  <c:v>-13.518000000000001</c:v>
                </c:pt>
                <c:pt idx="35917">
                  <c:v>-13.515999999999991</c:v>
                </c:pt>
                <c:pt idx="35918">
                  <c:v>-13.513999999999996</c:v>
                </c:pt>
                <c:pt idx="35919">
                  <c:v>-13.512</c:v>
                </c:pt>
                <c:pt idx="35920">
                  <c:v>-13.509999999999991</c:v>
                </c:pt>
                <c:pt idx="35921">
                  <c:v>-13.507999999999996</c:v>
                </c:pt>
                <c:pt idx="35922">
                  <c:v>-13.506</c:v>
                </c:pt>
                <c:pt idx="35923">
                  <c:v>-13.503999999999991</c:v>
                </c:pt>
                <c:pt idx="35924">
                  <c:v>-13.501999999999995</c:v>
                </c:pt>
                <c:pt idx="35925">
                  <c:v>-13.5</c:v>
                </c:pt>
                <c:pt idx="35926">
                  <c:v>-13.49799999999999</c:v>
                </c:pt>
                <c:pt idx="35927">
                  <c:v>-13.495999999999995</c:v>
                </c:pt>
                <c:pt idx="35928">
                  <c:v>-13.494</c:v>
                </c:pt>
                <c:pt idx="35929">
                  <c:v>-13.49199999999999</c:v>
                </c:pt>
                <c:pt idx="35930">
                  <c:v>-13.489999999999995</c:v>
                </c:pt>
                <c:pt idx="35931">
                  <c:v>-13.488</c:v>
                </c:pt>
                <c:pt idx="35932">
                  <c:v>-13.48599999999999</c:v>
                </c:pt>
                <c:pt idx="35933">
                  <c:v>-13.483999999999995</c:v>
                </c:pt>
                <c:pt idx="35934">
                  <c:v>-13.481999999999999</c:v>
                </c:pt>
                <c:pt idx="35935">
                  <c:v>-13.47999999999999</c:v>
                </c:pt>
                <c:pt idx="35936">
                  <c:v>-13.477999999999994</c:v>
                </c:pt>
                <c:pt idx="35937">
                  <c:v>-13.475999999999999</c:v>
                </c:pt>
                <c:pt idx="35938">
                  <c:v>-13.47399999999999</c:v>
                </c:pt>
                <c:pt idx="35939">
                  <c:v>-13.471999999999994</c:v>
                </c:pt>
                <c:pt idx="35940">
                  <c:v>-13.469999999999999</c:v>
                </c:pt>
                <c:pt idx="35941">
                  <c:v>-13.467999999999989</c:v>
                </c:pt>
                <c:pt idx="35942">
                  <c:v>-13.465999999999994</c:v>
                </c:pt>
                <c:pt idx="35943">
                  <c:v>-13.463999999999999</c:v>
                </c:pt>
                <c:pt idx="35944">
                  <c:v>-13.461999999999989</c:v>
                </c:pt>
                <c:pt idx="35945">
                  <c:v>-13.459999999999994</c:v>
                </c:pt>
                <c:pt idx="35946">
                  <c:v>-13.457999999999998</c:v>
                </c:pt>
                <c:pt idx="35947">
                  <c:v>-13.455999999999989</c:v>
                </c:pt>
                <c:pt idx="35948">
                  <c:v>-13.453999999999994</c:v>
                </c:pt>
                <c:pt idx="35949">
                  <c:v>-13.451999999999998</c:v>
                </c:pt>
                <c:pt idx="35950">
                  <c:v>-13.449999999999989</c:v>
                </c:pt>
                <c:pt idx="35951">
                  <c:v>-13.447999999999993</c:v>
                </c:pt>
                <c:pt idx="35952">
                  <c:v>-13.445999999999998</c:v>
                </c:pt>
                <c:pt idx="35953">
                  <c:v>-13.443999999999988</c:v>
                </c:pt>
                <c:pt idx="35954">
                  <c:v>-13.441999999999993</c:v>
                </c:pt>
                <c:pt idx="35955">
                  <c:v>-13.439999999999998</c:v>
                </c:pt>
                <c:pt idx="35956">
                  <c:v>-13.437999999999988</c:v>
                </c:pt>
                <c:pt idx="35957">
                  <c:v>-13.435999999999993</c:v>
                </c:pt>
                <c:pt idx="35958">
                  <c:v>-13.433999999999997</c:v>
                </c:pt>
                <c:pt idx="35959">
                  <c:v>-13.431999999999988</c:v>
                </c:pt>
                <c:pt idx="35960">
                  <c:v>-13.429999999999993</c:v>
                </c:pt>
                <c:pt idx="35961">
                  <c:v>-13.427999999999997</c:v>
                </c:pt>
                <c:pt idx="35962">
                  <c:v>-13.425999999999988</c:v>
                </c:pt>
                <c:pt idx="35963">
                  <c:v>-13.423999999999992</c:v>
                </c:pt>
                <c:pt idx="35964">
                  <c:v>-13.421999999999997</c:v>
                </c:pt>
                <c:pt idx="35965">
                  <c:v>-13.419999999999987</c:v>
                </c:pt>
                <c:pt idx="35966">
                  <c:v>-13.417999999999992</c:v>
                </c:pt>
                <c:pt idx="35967">
                  <c:v>-13.415999999999997</c:v>
                </c:pt>
                <c:pt idx="35968">
                  <c:v>-13.413999999999987</c:v>
                </c:pt>
                <c:pt idx="35969">
                  <c:v>-13.411999999999992</c:v>
                </c:pt>
                <c:pt idx="35970">
                  <c:v>-13.409999999999997</c:v>
                </c:pt>
                <c:pt idx="35971">
                  <c:v>-13.408000000000001</c:v>
                </c:pt>
                <c:pt idx="35972">
                  <c:v>-13.405999999999992</c:v>
                </c:pt>
                <c:pt idx="35973">
                  <c:v>-13.403999999999996</c:v>
                </c:pt>
                <c:pt idx="35974">
                  <c:v>-13.402000000000001</c:v>
                </c:pt>
                <c:pt idx="35975">
                  <c:v>-13.399999999999991</c:v>
                </c:pt>
                <c:pt idx="35976">
                  <c:v>-13.397999999999996</c:v>
                </c:pt>
                <c:pt idx="35977">
                  <c:v>-13.396000000000001</c:v>
                </c:pt>
                <c:pt idx="35978">
                  <c:v>-13.393999999999991</c:v>
                </c:pt>
                <c:pt idx="35979">
                  <c:v>-13.391999999999996</c:v>
                </c:pt>
                <c:pt idx="35980">
                  <c:v>-13.39</c:v>
                </c:pt>
                <c:pt idx="35981">
                  <c:v>-13.387999999999991</c:v>
                </c:pt>
                <c:pt idx="35982">
                  <c:v>-13.385999999999996</c:v>
                </c:pt>
                <c:pt idx="35983">
                  <c:v>-13.384</c:v>
                </c:pt>
                <c:pt idx="35984">
                  <c:v>-13.381999999999991</c:v>
                </c:pt>
                <c:pt idx="35985">
                  <c:v>-13.379999999999995</c:v>
                </c:pt>
                <c:pt idx="35986">
                  <c:v>-13.378</c:v>
                </c:pt>
                <c:pt idx="35987">
                  <c:v>-13.375999999999991</c:v>
                </c:pt>
                <c:pt idx="35988">
                  <c:v>-13.373999999999995</c:v>
                </c:pt>
                <c:pt idx="35989">
                  <c:v>-13.372</c:v>
                </c:pt>
                <c:pt idx="35990">
                  <c:v>-13.36999999999999</c:v>
                </c:pt>
                <c:pt idx="35991">
                  <c:v>-13.367999999999995</c:v>
                </c:pt>
                <c:pt idx="35992">
                  <c:v>-13.366</c:v>
                </c:pt>
                <c:pt idx="35993">
                  <c:v>-13.36399999999999</c:v>
                </c:pt>
                <c:pt idx="35994">
                  <c:v>-13.361999999999995</c:v>
                </c:pt>
                <c:pt idx="35995">
                  <c:v>-13.36</c:v>
                </c:pt>
                <c:pt idx="35996">
                  <c:v>-13.35799999999999</c:v>
                </c:pt>
                <c:pt idx="35997">
                  <c:v>-13.355999999999995</c:v>
                </c:pt>
                <c:pt idx="35998">
                  <c:v>-13.353999999999999</c:v>
                </c:pt>
                <c:pt idx="35999">
                  <c:v>-13.35199999999999</c:v>
                </c:pt>
                <c:pt idx="36000">
                  <c:v>-13.349999999999994</c:v>
                </c:pt>
                <c:pt idx="36001">
                  <c:v>-13.347999999999999</c:v>
                </c:pt>
                <c:pt idx="36002">
                  <c:v>-13.345999999999989</c:v>
                </c:pt>
                <c:pt idx="36003">
                  <c:v>-13.343999999999994</c:v>
                </c:pt>
                <c:pt idx="36004">
                  <c:v>-13.341999999999999</c:v>
                </c:pt>
                <c:pt idx="36005">
                  <c:v>-13.339999999999989</c:v>
                </c:pt>
                <c:pt idx="36006">
                  <c:v>-13.337999999999994</c:v>
                </c:pt>
                <c:pt idx="36007">
                  <c:v>-13.335999999999999</c:v>
                </c:pt>
                <c:pt idx="36008">
                  <c:v>-13.333999999999989</c:v>
                </c:pt>
                <c:pt idx="36009">
                  <c:v>-13.331999999999994</c:v>
                </c:pt>
                <c:pt idx="36010">
                  <c:v>-13.329999999999998</c:v>
                </c:pt>
                <c:pt idx="36011">
                  <c:v>-13.327999999999989</c:v>
                </c:pt>
                <c:pt idx="36012">
                  <c:v>-13.325999999999993</c:v>
                </c:pt>
                <c:pt idx="36013">
                  <c:v>-13.323999999999998</c:v>
                </c:pt>
                <c:pt idx="36014">
                  <c:v>-13.321999999999989</c:v>
                </c:pt>
                <c:pt idx="36015">
                  <c:v>-13.319999999999993</c:v>
                </c:pt>
                <c:pt idx="36016">
                  <c:v>-13.317999999999998</c:v>
                </c:pt>
                <c:pt idx="36017">
                  <c:v>-13.315999999999988</c:v>
                </c:pt>
                <c:pt idx="36018">
                  <c:v>-13.313999999999993</c:v>
                </c:pt>
                <c:pt idx="36019">
                  <c:v>-13.311999999999998</c:v>
                </c:pt>
                <c:pt idx="36020">
                  <c:v>-13.309999999999988</c:v>
                </c:pt>
                <c:pt idx="36021">
                  <c:v>-13.307999999999993</c:v>
                </c:pt>
                <c:pt idx="36022">
                  <c:v>-13.305999999999997</c:v>
                </c:pt>
                <c:pt idx="36023">
                  <c:v>-13.303999999999988</c:v>
                </c:pt>
                <c:pt idx="36024">
                  <c:v>-13.301999999999992</c:v>
                </c:pt>
                <c:pt idx="36025">
                  <c:v>-13.299999999999997</c:v>
                </c:pt>
                <c:pt idx="36026">
                  <c:v>-13.297999999999988</c:v>
                </c:pt>
                <c:pt idx="36027">
                  <c:v>-13.295999999999992</c:v>
                </c:pt>
                <c:pt idx="36028">
                  <c:v>-13.293999999999997</c:v>
                </c:pt>
                <c:pt idx="36029">
                  <c:v>-13.291999999999987</c:v>
                </c:pt>
                <c:pt idx="36030">
                  <c:v>-13.289999999999992</c:v>
                </c:pt>
                <c:pt idx="36031">
                  <c:v>-13.287999999999997</c:v>
                </c:pt>
                <c:pt idx="36032">
                  <c:v>-13.286000000000001</c:v>
                </c:pt>
                <c:pt idx="36033">
                  <c:v>-13.283999999999992</c:v>
                </c:pt>
                <c:pt idx="36034">
                  <c:v>-13.281999999999996</c:v>
                </c:pt>
                <c:pt idx="36035">
                  <c:v>-13.280000000000001</c:v>
                </c:pt>
                <c:pt idx="36036">
                  <c:v>-13.277999999999992</c:v>
                </c:pt>
                <c:pt idx="36037">
                  <c:v>-13.275999999999996</c:v>
                </c:pt>
                <c:pt idx="36038">
                  <c:v>-13.274000000000001</c:v>
                </c:pt>
                <c:pt idx="36039">
                  <c:v>-13.271999999999991</c:v>
                </c:pt>
                <c:pt idx="36040">
                  <c:v>-13.269999999999996</c:v>
                </c:pt>
                <c:pt idx="36041">
                  <c:v>-13.268000000000001</c:v>
                </c:pt>
                <c:pt idx="36042">
                  <c:v>-13.265999999999991</c:v>
                </c:pt>
                <c:pt idx="36043">
                  <c:v>-13.263999999999996</c:v>
                </c:pt>
                <c:pt idx="36044">
                  <c:v>-13.262</c:v>
                </c:pt>
                <c:pt idx="36045">
                  <c:v>-13.259999999999991</c:v>
                </c:pt>
                <c:pt idx="36046">
                  <c:v>-13.257999999999996</c:v>
                </c:pt>
                <c:pt idx="36047">
                  <c:v>-13.256</c:v>
                </c:pt>
                <c:pt idx="36048">
                  <c:v>-13.253999999999991</c:v>
                </c:pt>
                <c:pt idx="36049">
                  <c:v>-13.251999999999995</c:v>
                </c:pt>
                <c:pt idx="36050">
                  <c:v>-13.25</c:v>
                </c:pt>
                <c:pt idx="36051">
                  <c:v>-13.24799999999999</c:v>
                </c:pt>
                <c:pt idx="36052">
                  <c:v>-13.245999999999995</c:v>
                </c:pt>
                <c:pt idx="36053">
                  <c:v>-13.244</c:v>
                </c:pt>
                <c:pt idx="36054">
                  <c:v>-13.24199999999999</c:v>
                </c:pt>
                <c:pt idx="36055">
                  <c:v>-13.239999999999995</c:v>
                </c:pt>
                <c:pt idx="36056">
                  <c:v>-13.238</c:v>
                </c:pt>
                <c:pt idx="36057">
                  <c:v>-13.23599999999999</c:v>
                </c:pt>
                <c:pt idx="36058">
                  <c:v>-13.233999999999995</c:v>
                </c:pt>
                <c:pt idx="36059">
                  <c:v>-13.231999999999999</c:v>
                </c:pt>
                <c:pt idx="36060">
                  <c:v>-13.22999999999999</c:v>
                </c:pt>
                <c:pt idx="36061">
                  <c:v>-13.227999999999994</c:v>
                </c:pt>
                <c:pt idx="36062">
                  <c:v>-13.225999999999999</c:v>
                </c:pt>
                <c:pt idx="36063">
                  <c:v>-13.22399999999999</c:v>
                </c:pt>
                <c:pt idx="36064">
                  <c:v>-13.221999999999994</c:v>
                </c:pt>
                <c:pt idx="36065">
                  <c:v>-13.219999999999999</c:v>
                </c:pt>
                <c:pt idx="36066">
                  <c:v>-13.217999999999989</c:v>
                </c:pt>
                <c:pt idx="36067">
                  <c:v>-13.215999999999994</c:v>
                </c:pt>
                <c:pt idx="36068">
                  <c:v>-13.213999999999999</c:v>
                </c:pt>
                <c:pt idx="36069">
                  <c:v>-13.211999999999989</c:v>
                </c:pt>
                <c:pt idx="36070">
                  <c:v>-13.209999999999994</c:v>
                </c:pt>
                <c:pt idx="36071">
                  <c:v>-13.207999999999998</c:v>
                </c:pt>
                <c:pt idx="36072">
                  <c:v>-13.205999999999989</c:v>
                </c:pt>
                <c:pt idx="36073">
                  <c:v>-13.203999999999994</c:v>
                </c:pt>
                <c:pt idx="36074">
                  <c:v>-13.201999999999998</c:v>
                </c:pt>
                <c:pt idx="36075">
                  <c:v>-13.199999999999989</c:v>
                </c:pt>
                <c:pt idx="36076">
                  <c:v>-13.197999999999993</c:v>
                </c:pt>
                <c:pt idx="36077">
                  <c:v>-13.195999999999998</c:v>
                </c:pt>
                <c:pt idx="36078">
                  <c:v>-13.193999999999988</c:v>
                </c:pt>
                <c:pt idx="36079">
                  <c:v>-13.191999999999993</c:v>
                </c:pt>
                <c:pt idx="36080">
                  <c:v>-13.189999999999998</c:v>
                </c:pt>
                <c:pt idx="36081">
                  <c:v>-13.187999999999988</c:v>
                </c:pt>
                <c:pt idx="36082">
                  <c:v>-13.185999999999993</c:v>
                </c:pt>
                <c:pt idx="36083">
                  <c:v>-13.183999999999997</c:v>
                </c:pt>
                <c:pt idx="36084">
                  <c:v>-13.181999999999988</c:v>
                </c:pt>
                <c:pt idx="36085">
                  <c:v>-13.179999999999993</c:v>
                </c:pt>
                <c:pt idx="36086">
                  <c:v>-13.177999999999997</c:v>
                </c:pt>
                <c:pt idx="36087">
                  <c:v>-13.175999999999988</c:v>
                </c:pt>
                <c:pt idx="36088">
                  <c:v>-13.173999999999992</c:v>
                </c:pt>
                <c:pt idx="36089">
                  <c:v>-13.171999999999997</c:v>
                </c:pt>
                <c:pt idx="36090">
                  <c:v>-13.169999999999987</c:v>
                </c:pt>
                <c:pt idx="36091">
                  <c:v>-13.167999999999992</c:v>
                </c:pt>
                <c:pt idx="36092">
                  <c:v>-13.165999999999997</c:v>
                </c:pt>
                <c:pt idx="36093">
                  <c:v>-13.163999999999987</c:v>
                </c:pt>
                <c:pt idx="36094">
                  <c:v>-13.161999999999992</c:v>
                </c:pt>
                <c:pt idx="36095">
                  <c:v>-13.159999999999997</c:v>
                </c:pt>
                <c:pt idx="36096">
                  <c:v>-13.158000000000001</c:v>
                </c:pt>
                <c:pt idx="36097">
                  <c:v>-13.155999999999992</c:v>
                </c:pt>
                <c:pt idx="36098">
                  <c:v>-13.153999999999996</c:v>
                </c:pt>
                <c:pt idx="36099">
                  <c:v>-13.152000000000001</c:v>
                </c:pt>
                <c:pt idx="36100">
                  <c:v>-13.149999999999991</c:v>
                </c:pt>
                <c:pt idx="36101">
                  <c:v>-13.147999999999996</c:v>
                </c:pt>
                <c:pt idx="36102">
                  <c:v>-13.146000000000001</c:v>
                </c:pt>
                <c:pt idx="36103">
                  <c:v>-13.143999999999991</c:v>
                </c:pt>
                <c:pt idx="36104">
                  <c:v>-13.141999999999996</c:v>
                </c:pt>
                <c:pt idx="36105">
                  <c:v>-13.14</c:v>
                </c:pt>
                <c:pt idx="36106">
                  <c:v>-13.137999999999991</c:v>
                </c:pt>
                <c:pt idx="36107">
                  <c:v>-13.135999999999996</c:v>
                </c:pt>
                <c:pt idx="36108">
                  <c:v>-13.134</c:v>
                </c:pt>
                <c:pt idx="36109">
                  <c:v>-13.131999999999991</c:v>
                </c:pt>
                <c:pt idx="36110">
                  <c:v>-13.129999999999995</c:v>
                </c:pt>
                <c:pt idx="36111">
                  <c:v>-13.128</c:v>
                </c:pt>
                <c:pt idx="36112">
                  <c:v>-13.125999999999991</c:v>
                </c:pt>
                <c:pt idx="36113">
                  <c:v>-13.123999999999995</c:v>
                </c:pt>
                <c:pt idx="36114">
                  <c:v>-13.122</c:v>
                </c:pt>
                <c:pt idx="36115">
                  <c:v>-13.11999999999999</c:v>
                </c:pt>
                <c:pt idx="36116">
                  <c:v>-13.117999999999995</c:v>
                </c:pt>
                <c:pt idx="36117">
                  <c:v>-13.116</c:v>
                </c:pt>
                <c:pt idx="36118">
                  <c:v>-13.11399999999999</c:v>
                </c:pt>
                <c:pt idx="36119">
                  <c:v>-13.111999999999995</c:v>
                </c:pt>
                <c:pt idx="36120">
                  <c:v>-13.11</c:v>
                </c:pt>
                <c:pt idx="36121">
                  <c:v>-13.10799999999999</c:v>
                </c:pt>
                <c:pt idx="36122">
                  <c:v>-13.105999999999995</c:v>
                </c:pt>
                <c:pt idx="36123">
                  <c:v>-13.103999999999999</c:v>
                </c:pt>
                <c:pt idx="36124">
                  <c:v>-13.10199999999999</c:v>
                </c:pt>
                <c:pt idx="36125">
                  <c:v>-13.099999999999994</c:v>
                </c:pt>
                <c:pt idx="36126">
                  <c:v>-13.097999999999999</c:v>
                </c:pt>
                <c:pt idx="36127">
                  <c:v>-13.095999999999989</c:v>
                </c:pt>
                <c:pt idx="36128">
                  <c:v>-13.093999999999994</c:v>
                </c:pt>
                <c:pt idx="36129">
                  <c:v>-13.091999999999999</c:v>
                </c:pt>
                <c:pt idx="36130">
                  <c:v>-13.089999999999989</c:v>
                </c:pt>
                <c:pt idx="36131">
                  <c:v>-13.087999999999994</c:v>
                </c:pt>
                <c:pt idx="36132">
                  <c:v>-13.085999999999999</c:v>
                </c:pt>
                <c:pt idx="36133">
                  <c:v>-13.083999999999989</c:v>
                </c:pt>
                <c:pt idx="36134">
                  <c:v>-13.081999999999994</c:v>
                </c:pt>
                <c:pt idx="36135">
                  <c:v>-13.079999999999998</c:v>
                </c:pt>
                <c:pt idx="36136">
                  <c:v>-13.077999999999989</c:v>
                </c:pt>
                <c:pt idx="36137">
                  <c:v>-13.075999999999993</c:v>
                </c:pt>
                <c:pt idx="36138">
                  <c:v>-13.073999999999998</c:v>
                </c:pt>
                <c:pt idx="36139">
                  <c:v>-13.071999999999989</c:v>
                </c:pt>
                <c:pt idx="36140">
                  <c:v>-13.069999999999993</c:v>
                </c:pt>
                <c:pt idx="36141">
                  <c:v>-13.067999999999998</c:v>
                </c:pt>
                <c:pt idx="36142">
                  <c:v>-13.065999999999988</c:v>
                </c:pt>
                <c:pt idx="36143">
                  <c:v>-13.063999999999993</c:v>
                </c:pt>
                <c:pt idx="36144">
                  <c:v>-13.061999999999998</c:v>
                </c:pt>
                <c:pt idx="36145">
                  <c:v>-13.059999999999988</c:v>
                </c:pt>
                <c:pt idx="36146">
                  <c:v>-13.057999999999993</c:v>
                </c:pt>
                <c:pt idx="36147">
                  <c:v>-13.055999999999997</c:v>
                </c:pt>
                <c:pt idx="36148">
                  <c:v>-13.053999999999988</c:v>
                </c:pt>
                <c:pt idx="36149">
                  <c:v>-13.051999999999992</c:v>
                </c:pt>
                <c:pt idx="36150">
                  <c:v>-13.049999999999997</c:v>
                </c:pt>
                <c:pt idx="36151">
                  <c:v>-13.047999999999988</c:v>
                </c:pt>
                <c:pt idx="36152">
                  <c:v>-13.045999999999992</c:v>
                </c:pt>
                <c:pt idx="36153">
                  <c:v>-13.043999999999997</c:v>
                </c:pt>
                <c:pt idx="36154">
                  <c:v>-13.041999999999987</c:v>
                </c:pt>
                <c:pt idx="36155">
                  <c:v>-13.039999999999992</c:v>
                </c:pt>
                <c:pt idx="36156">
                  <c:v>-13.037999999999997</c:v>
                </c:pt>
                <c:pt idx="36157">
                  <c:v>-13.036000000000001</c:v>
                </c:pt>
                <c:pt idx="36158">
                  <c:v>-13.033999999999992</c:v>
                </c:pt>
                <c:pt idx="36159">
                  <c:v>-13.031999999999996</c:v>
                </c:pt>
                <c:pt idx="36160">
                  <c:v>-13.030000000000001</c:v>
                </c:pt>
                <c:pt idx="36161">
                  <c:v>-13.027999999999992</c:v>
                </c:pt>
                <c:pt idx="36162">
                  <c:v>-13.025999999999996</c:v>
                </c:pt>
                <c:pt idx="36163">
                  <c:v>-13.024000000000001</c:v>
                </c:pt>
                <c:pt idx="36164">
                  <c:v>-13.021999999999991</c:v>
                </c:pt>
                <c:pt idx="36165">
                  <c:v>-13.019999999999996</c:v>
                </c:pt>
                <c:pt idx="36166">
                  <c:v>-13.018000000000001</c:v>
                </c:pt>
                <c:pt idx="36167">
                  <c:v>-13.015999999999991</c:v>
                </c:pt>
                <c:pt idx="36168">
                  <c:v>-13.013999999999996</c:v>
                </c:pt>
                <c:pt idx="36169">
                  <c:v>-13.012</c:v>
                </c:pt>
                <c:pt idx="36170">
                  <c:v>-13.009999999999991</c:v>
                </c:pt>
                <c:pt idx="36171">
                  <c:v>-13.007999999999996</c:v>
                </c:pt>
                <c:pt idx="36172">
                  <c:v>-13.006</c:v>
                </c:pt>
                <c:pt idx="36173">
                  <c:v>-13.003999999999991</c:v>
                </c:pt>
                <c:pt idx="36174">
                  <c:v>-13.001999999999995</c:v>
                </c:pt>
                <c:pt idx="36175">
                  <c:v>-13</c:v>
                </c:pt>
                <c:pt idx="36176">
                  <c:v>-12.99799999999999</c:v>
                </c:pt>
                <c:pt idx="36177">
                  <c:v>-12.995999999999995</c:v>
                </c:pt>
                <c:pt idx="36178">
                  <c:v>-12.994</c:v>
                </c:pt>
                <c:pt idx="36179">
                  <c:v>-12.99199999999999</c:v>
                </c:pt>
                <c:pt idx="36180">
                  <c:v>-12.989999999999995</c:v>
                </c:pt>
                <c:pt idx="36181">
                  <c:v>-12.988</c:v>
                </c:pt>
                <c:pt idx="36182">
                  <c:v>-12.98599999999999</c:v>
                </c:pt>
                <c:pt idx="36183">
                  <c:v>-12.983999999999995</c:v>
                </c:pt>
                <c:pt idx="36184">
                  <c:v>-12.981999999999999</c:v>
                </c:pt>
                <c:pt idx="36185">
                  <c:v>-12.97999999999999</c:v>
                </c:pt>
                <c:pt idx="36186">
                  <c:v>-12.977999999999994</c:v>
                </c:pt>
                <c:pt idx="36187">
                  <c:v>-12.975999999999999</c:v>
                </c:pt>
                <c:pt idx="36188">
                  <c:v>-12.97399999999999</c:v>
                </c:pt>
                <c:pt idx="36189">
                  <c:v>-12.971999999999994</c:v>
                </c:pt>
                <c:pt idx="36190">
                  <c:v>-12.969999999999999</c:v>
                </c:pt>
                <c:pt idx="36191">
                  <c:v>-12.967999999999989</c:v>
                </c:pt>
                <c:pt idx="36192">
                  <c:v>-12.965999999999994</c:v>
                </c:pt>
                <c:pt idx="36193">
                  <c:v>-12.963999999999999</c:v>
                </c:pt>
                <c:pt idx="36194">
                  <c:v>-12.961999999999989</c:v>
                </c:pt>
                <c:pt idx="36195">
                  <c:v>-12.959999999999994</c:v>
                </c:pt>
                <c:pt idx="36196">
                  <c:v>-12.957999999999998</c:v>
                </c:pt>
                <c:pt idx="36197">
                  <c:v>-12.955999999999989</c:v>
                </c:pt>
                <c:pt idx="36198">
                  <c:v>-12.953999999999994</c:v>
                </c:pt>
                <c:pt idx="36199">
                  <c:v>-12.951999999999998</c:v>
                </c:pt>
                <c:pt idx="36200">
                  <c:v>-12.949999999999989</c:v>
                </c:pt>
                <c:pt idx="36201">
                  <c:v>-12.947999999999993</c:v>
                </c:pt>
                <c:pt idx="36202">
                  <c:v>-12.945999999999998</c:v>
                </c:pt>
                <c:pt idx="36203">
                  <c:v>-12.943999999999988</c:v>
                </c:pt>
                <c:pt idx="36204">
                  <c:v>-12.941999999999993</c:v>
                </c:pt>
                <c:pt idx="36205">
                  <c:v>-12.939999999999998</c:v>
                </c:pt>
                <c:pt idx="36206">
                  <c:v>-12.937999999999988</c:v>
                </c:pt>
                <c:pt idx="36207">
                  <c:v>-12.935999999999993</c:v>
                </c:pt>
                <c:pt idx="36208">
                  <c:v>-12.933999999999997</c:v>
                </c:pt>
                <c:pt idx="36209">
                  <c:v>-12.931999999999988</c:v>
                </c:pt>
                <c:pt idx="36210">
                  <c:v>-12.929999999999993</c:v>
                </c:pt>
                <c:pt idx="36211">
                  <c:v>-12.927999999999997</c:v>
                </c:pt>
                <c:pt idx="36212">
                  <c:v>-12.925999999999988</c:v>
                </c:pt>
                <c:pt idx="36213">
                  <c:v>-12.923999999999992</c:v>
                </c:pt>
                <c:pt idx="36214">
                  <c:v>-12.921999999999997</c:v>
                </c:pt>
                <c:pt idx="36215">
                  <c:v>-12.919999999999987</c:v>
                </c:pt>
                <c:pt idx="36216">
                  <c:v>-12.917999999999992</c:v>
                </c:pt>
                <c:pt idx="36217">
                  <c:v>-12.915999999999997</c:v>
                </c:pt>
                <c:pt idx="36218">
                  <c:v>-12.913999999999987</c:v>
                </c:pt>
                <c:pt idx="36219">
                  <c:v>-12.911999999999992</c:v>
                </c:pt>
                <c:pt idx="36220">
                  <c:v>-12.909999999999997</c:v>
                </c:pt>
                <c:pt idx="36221">
                  <c:v>-12.908000000000001</c:v>
                </c:pt>
                <c:pt idx="36222">
                  <c:v>-12.905999999999992</c:v>
                </c:pt>
                <c:pt idx="36223">
                  <c:v>-12.903999999999996</c:v>
                </c:pt>
                <c:pt idx="36224">
                  <c:v>-12.902000000000001</c:v>
                </c:pt>
                <c:pt idx="36225">
                  <c:v>-12.899999999999991</c:v>
                </c:pt>
                <c:pt idx="36226">
                  <c:v>-12.897999999999996</c:v>
                </c:pt>
                <c:pt idx="36227">
                  <c:v>-12.896000000000001</c:v>
                </c:pt>
                <c:pt idx="36228">
                  <c:v>-12.893999999999991</c:v>
                </c:pt>
                <c:pt idx="36229">
                  <c:v>-12.891999999999996</c:v>
                </c:pt>
                <c:pt idx="36230">
                  <c:v>-12.89</c:v>
                </c:pt>
                <c:pt idx="36231">
                  <c:v>-12.887999999999991</c:v>
                </c:pt>
                <c:pt idx="36232">
                  <c:v>-12.885999999999996</c:v>
                </c:pt>
                <c:pt idx="36233">
                  <c:v>-12.884</c:v>
                </c:pt>
                <c:pt idx="36234">
                  <c:v>-12.881999999999991</c:v>
                </c:pt>
                <c:pt idx="36235">
                  <c:v>-12.879999999999995</c:v>
                </c:pt>
                <c:pt idx="36236">
                  <c:v>-12.878</c:v>
                </c:pt>
                <c:pt idx="36237">
                  <c:v>-12.875999999999991</c:v>
                </c:pt>
                <c:pt idx="36238">
                  <c:v>-12.873999999999995</c:v>
                </c:pt>
                <c:pt idx="36239">
                  <c:v>-12.872</c:v>
                </c:pt>
                <c:pt idx="36240">
                  <c:v>-12.86999999999999</c:v>
                </c:pt>
                <c:pt idx="36241">
                  <c:v>-12.867999999999995</c:v>
                </c:pt>
                <c:pt idx="36242">
                  <c:v>-12.866</c:v>
                </c:pt>
                <c:pt idx="36243">
                  <c:v>-12.86399999999999</c:v>
                </c:pt>
                <c:pt idx="36244">
                  <c:v>-12.861999999999995</c:v>
                </c:pt>
                <c:pt idx="36245">
                  <c:v>-12.86</c:v>
                </c:pt>
                <c:pt idx="36246">
                  <c:v>-12.85799999999999</c:v>
                </c:pt>
                <c:pt idx="36247">
                  <c:v>-12.855999999999995</c:v>
                </c:pt>
                <c:pt idx="36248">
                  <c:v>-12.853999999999999</c:v>
                </c:pt>
                <c:pt idx="36249">
                  <c:v>-12.85199999999999</c:v>
                </c:pt>
                <c:pt idx="36250">
                  <c:v>-12.849999999999994</c:v>
                </c:pt>
                <c:pt idx="36251">
                  <c:v>-12.847999999999999</c:v>
                </c:pt>
                <c:pt idx="36252">
                  <c:v>-12.845999999999989</c:v>
                </c:pt>
                <c:pt idx="36253">
                  <c:v>-12.843999999999994</c:v>
                </c:pt>
                <c:pt idx="36254">
                  <c:v>-12.841999999999999</c:v>
                </c:pt>
                <c:pt idx="36255">
                  <c:v>-12.839999999999989</c:v>
                </c:pt>
                <c:pt idx="36256">
                  <c:v>-12.837999999999994</c:v>
                </c:pt>
                <c:pt idx="36257">
                  <c:v>-12.835999999999999</c:v>
                </c:pt>
                <c:pt idx="36258">
                  <c:v>-12.833999999999989</c:v>
                </c:pt>
                <c:pt idx="36259">
                  <c:v>-12.831999999999994</c:v>
                </c:pt>
                <c:pt idx="36260">
                  <c:v>-12.829999999999998</c:v>
                </c:pt>
                <c:pt idx="36261">
                  <c:v>-12.827999999999989</c:v>
                </c:pt>
                <c:pt idx="36262">
                  <c:v>-12.825999999999993</c:v>
                </c:pt>
                <c:pt idx="36263">
                  <c:v>-12.823999999999998</c:v>
                </c:pt>
                <c:pt idx="36264">
                  <c:v>-12.821999999999989</c:v>
                </c:pt>
                <c:pt idx="36265">
                  <c:v>-12.819999999999993</c:v>
                </c:pt>
                <c:pt idx="36266">
                  <c:v>-12.817999999999998</c:v>
                </c:pt>
                <c:pt idx="36267">
                  <c:v>-12.815999999999988</c:v>
                </c:pt>
                <c:pt idx="36268">
                  <c:v>-12.813999999999993</c:v>
                </c:pt>
                <c:pt idx="36269">
                  <c:v>-12.811999999999998</c:v>
                </c:pt>
                <c:pt idx="36270">
                  <c:v>-12.809999999999988</c:v>
                </c:pt>
                <c:pt idx="36271">
                  <c:v>-12.807999999999993</c:v>
                </c:pt>
                <c:pt idx="36272">
                  <c:v>-12.805999999999997</c:v>
                </c:pt>
                <c:pt idx="36273">
                  <c:v>-12.803999999999988</c:v>
                </c:pt>
                <c:pt idx="36274">
                  <c:v>-12.801999999999992</c:v>
                </c:pt>
                <c:pt idx="36275">
                  <c:v>-12.799999999999997</c:v>
                </c:pt>
                <c:pt idx="36276">
                  <c:v>-12.797999999999988</c:v>
                </c:pt>
                <c:pt idx="36277">
                  <c:v>-12.795999999999992</c:v>
                </c:pt>
                <c:pt idx="36278">
                  <c:v>-12.793999999999997</c:v>
                </c:pt>
                <c:pt idx="36279">
                  <c:v>-12.791999999999987</c:v>
                </c:pt>
                <c:pt idx="36280">
                  <c:v>-12.789999999999992</c:v>
                </c:pt>
                <c:pt idx="36281">
                  <c:v>-12.787999999999997</c:v>
                </c:pt>
                <c:pt idx="36282">
                  <c:v>-12.786000000000001</c:v>
                </c:pt>
                <c:pt idx="36283">
                  <c:v>-12.783999999999992</c:v>
                </c:pt>
                <c:pt idx="36284">
                  <c:v>-12.781999999999996</c:v>
                </c:pt>
                <c:pt idx="36285">
                  <c:v>-12.780000000000001</c:v>
                </c:pt>
                <c:pt idx="36286">
                  <c:v>-12.777999999999992</c:v>
                </c:pt>
                <c:pt idx="36287">
                  <c:v>-12.775999999999996</c:v>
                </c:pt>
                <c:pt idx="36288">
                  <c:v>-12.774000000000001</c:v>
                </c:pt>
                <c:pt idx="36289">
                  <c:v>-12.771999999999991</c:v>
                </c:pt>
                <c:pt idx="36290">
                  <c:v>-12.769999999999996</c:v>
                </c:pt>
                <c:pt idx="36291">
                  <c:v>-12.768000000000001</c:v>
                </c:pt>
                <c:pt idx="36292">
                  <c:v>-12.765999999999991</c:v>
                </c:pt>
                <c:pt idx="36293">
                  <c:v>-12.763999999999996</c:v>
                </c:pt>
                <c:pt idx="36294">
                  <c:v>-12.762</c:v>
                </c:pt>
                <c:pt idx="36295">
                  <c:v>-12.759999999999991</c:v>
                </c:pt>
                <c:pt idx="36296">
                  <c:v>-12.757999999999996</c:v>
                </c:pt>
                <c:pt idx="36297">
                  <c:v>-12.756</c:v>
                </c:pt>
                <c:pt idx="36298">
                  <c:v>-12.753999999999991</c:v>
                </c:pt>
                <c:pt idx="36299">
                  <c:v>-12.751999999999995</c:v>
                </c:pt>
                <c:pt idx="36300">
                  <c:v>-12.75</c:v>
                </c:pt>
                <c:pt idx="36301">
                  <c:v>-12.74799999999999</c:v>
                </c:pt>
                <c:pt idx="36302">
                  <c:v>-12.745999999999995</c:v>
                </c:pt>
                <c:pt idx="36303">
                  <c:v>-12.744</c:v>
                </c:pt>
                <c:pt idx="36304">
                  <c:v>-12.74199999999999</c:v>
                </c:pt>
                <c:pt idx="36305">
                  <c:v>-12.739999999999995</c:v>
                </c:pt>
                <c:pt idx="36306">
                  <c:v>-12.738</c:v>
                </c:pt>
                <c:pt idx="36307">
                  <c:v>-12.73599999999999</c:v>
                </c:pt>
                <c:pt idx="36308">
                  <c:v>-12.733999999999995</c:v>
                </c:pt>
                <c:pt idx="36309">
                  <c:v>-12.731999999999999</c:v>
                </c:pt>
                <c:pt idx="36310">
                  <c:v>-12.72999999999999</c:v>
                </c:pt>
                <c:pt idx="36311">
                  <c:v>-12.727999999999994</c:v>
                </c:pt>
                <c:pt idx="36312">
                  <c:v>-12.725999999999999</c:v>
                </c:pt>
                <c:pt idx="36313">
                  <c:v>-12.72399999999999</c:v>
                </c:pt>
                <c:pt idx="36314">
                  <c:v>-12.721999999999994</c:v>
                </c:pt>
                <c:pt idx="36315">
                  <c:v>-12.719999999999999</c:v>
                </c:pt>
                <c:pt idx="36316">
                  <c:v>-12.717999999999989</c:v>
                </c:pt>
                <c:pt idx="36317">
                  <c:v>-12.715999999999994</c:v>
                </c:pt>
                <c:pt idx="36318">
                  <c:v>-12.713999999999999</c:v>
                </c:pt>
                <c:pt idx="36319">
                  <c:v>-12.711999999999989</c:v>
                </c:pt>
                <c:pt idx="36320">
                  <c:v>-12.709999999999994</c:v>
                </c:pt>
                <c:pt idx="36321">
                  <c:v>-12.707999999999998</c:v>
                </c:pt>
                <c:pt idx="36322">
                  <c:v>-12.705999999999989</c:v>
                </c:pt>
                <c:pt idx="36323">
                  <c:v>-12.703999999999994</c:v>
                </c:pt>
                <c:pt idx="36324">
                  <c:v>-12.701999999999998</c:v>
                </c:pt>
                <c:pt idx="36325">
                  <c:v>-12.699999999999989</c:v>
                </c:pt>
                <c:pt idx="36326">
                  <c:v>-12.697999999999993</c:v>
                </c:pt>
                <c:pt idx="36327">
                  <c:v>-12.695999999999998</c:v>
                </c:pt>
                <c:pt idx="36328">
                  <c:v>-12.693999999999988</c:v>
                </c:pt>
                <c:pt idx="36329">
                  <c:v>-12.691999999999993</c:v>
                </c:pt>
                <c:pt idx="36330">
                  <c:v>-12.689999999999998</c:v>
                </c:pt>
                <c:pt idx="36331">
                  <c:v>-12.687999999999988</c:v>
                </c:pt>
                <c:pt idx="36332">
                  <c:v>-12.685999999999993</c:v>
                </c:pt>
                <c:pt idx="36333">
                  <c:v>-12.683999999999997</c:v>
                </c:pt>
                <c:pt idx="36334">
                  <c:v>-12.681999999999988</c:v>
                </c:pt>
                <c:pt idx="36335">
                  <c:v>-12.679999999999993</c:v>
                </c:pt>
                <c:pt idx="36336">
                  <c:v>-12.677999999999997</c:v>
                </c:pt>
                <c:pt idx="36337">
                  <c:v>-12.675999999999988</c:v>
                </c:pt>
                <c:pt idx="36338">
                  <c:v>-12.673999999999992</c:v>
                </c:pt>
                <c:pt idx="36339">
                  <c:v>-12.671999999999997</c:v>
                </c:pt>
                <c:pt idx="36340">
                  <c:v>-12.669999999999987</c:v>
                </c:pt>
                <c:pt idx="36341">
                  <c:v>-12.667999999999992</c:v>
                </c:pt>
                <c:pt idx="36342">
                  <c:v>-12.665999999999997</c:v>
                </c:pt>
                <c:pt idx="36343">
                  <c:v>-12.663999999999987</c:v>
                </c:pt>
                <c:pt idx="36344">
                  <c:v>-12.661999999999992</c:v>
                </c:pt>
                <c:pt idx="36345">
                  <c:v>-12.659999999999997</c:v>
                </c:pt>
                <c:pt idx="36346">
                  <c:v>-12.658000000000001</c:v>
                </c:pt>
                <c:pt idx="36347">
                  <c:v>-12.655999999999992</c:v>
                </c:pt>
                <c:pt idx="36348">
                  <c:v>-12.653999999999996</c:v>
                </c:pt>
                <c:pt idx="36349">
                  <c:v>-12.652000000000001</c:v>
                </c:pt>
                <c:pt idx="36350">
                  <c:v>-12.649999999999991</c:v>
                </c:pt>
                <c:pt idx="36351">
                  <c:v>-12.647999999999996</c:v>
                </c:pt>
                <c:pt idx="36352">
                  <c:v>-12.646000000000001</c:v>
                </c:pt>
                <c:pt idx="36353">
                  <c:v>-12.643999999999991</c:v>
                </c:pt>
                <c:pt idx="36354">
                  <c:v>-12.641999999999996</c:v>
                </c:pt>
                <c:pt idx="36355">
                  <c:v>-12.64</c:v>
                </c:pt>
                <c:pt idx="36356">
                  <c:v>-12.637999999999991</c:v>
                </c:pt>
                <c:pt idx="36357">
                  <c:v>-12.635999999999996</c:v>
                </c:pt>
                <c:pt idx="36358">
                  <c:v>-12.634</c:v>
                </c:pt>
                <c:pt idx="36359">
                  <c:v>-12.631999999999991</c:v>
                </c:pt>
                <c:pt idx="36360">
                  <c:v>-12.629999999999995</c:v>
                </c:pt>
                <c:pt idx="36361">
                  <c:v>-12.628</c:v>
                </c:pt>
                <c:pt idx="36362">
                  <c:v>-12.625999999999991</c:v>
                </c:pt>
                <c:pt idx="36363">
                  <c:v>-12.623999999999995</c:v>
                </c:pt>
                <c:pt idx="36364">
                  <c:v>-12.622</c:v>
                </c:pt>
                <c:pt idx="36365">
                  <c:v>-12.61999999999999</c:v>
                </c:pt>
                <c:pt idx="36366">
                  <c:v>-12.617999999999995</c:v>
                </c:pt>
                <c:pt idx="36367">
                  <c:v>-12.616</c:v>
                </c:pt>
                <c:pt idx="36368">
                  <c:v>-12.61399999999999</c:v>
                </c:pt>
                <c:pt idx="36369">
                  <c:v>-12.611999999999995</c:v>
                </c:pt>
                <c:pt idx="36370">
                  <c:v>-12.61</c:v>
                </c:pt>
                <c:pt idx="36371">
                  <c:v>-12.60799999999999</c:v>
                </c:pt>
                <c:pt idx="36372">
                  <c:v>-12.605999999999995</c:v>
                </c:pt>
                <c:pt idx="36373">
                  <c:v>-12.603999999999999</c:v>
                </c:pt>
                <c:pt idx="36374">
                  <c:v>-12.60199999999999</c:v>
                </c:pt>
                <c:pt idx="36375">
                  <c:v>-12.599999999999994</c:v>
                </c:pt>
                <c:pt idx="36376">
                  <c:v>-12.597999999999999</c:v>
                </c:pt>
                <c:pt idx="36377">
                  <c:v>-12.595999999999989</c:v>
                </c:pt>
                <c:pt idx="36378">
                  <c:v>-12.593999999999994</c:v>
                </c:pt>
                <c:pt idx="36379">
                  <c:v>-12.591999999999999</c:v>
                </c:pt>
                <c:pt idx="36380">
                  <c:v>-12.589999999999989</c:v>
                </c:pt>
                <c:pt idx="36381">
                  <c:v>-12.587999999999994</c:v>
                </c:pt>
                <c:pt idx="36382">
                  <c:v>-12.585999999999999</c:v>
                </c:pt>
                <c:pt idx="36383">
                  <c:v>-12.583999999999989</c:v>
                </c:pt>
                <c:pt idx="36384">
                  <c:v>-12.581999999999994</c:v>
                </c:pt>
                <c:pt idx="36385">
                  <c:v>-12.579999999999998</c:v>
                </c:pt>
                <c:pt idx="36386">
                  <c:v>-12.577999999999989</c:v>
                </c:pt>
                <c:pt idx="36387">
                  <c:v>-12.575999999999993</c:v>
                </c:pt>
                <c:pt idx="36388">
                  <c:v>-12.573999999999998</c:v>
                </c:pt>
                <c:pt idx="36389">
                  <c:v>-12.571999999999989</c:v>
                </c:pt>
                <c:pt idx="36390">
                  <c:v>-12.569999999999993</c:v>
                </c:pt>
                <c:pt idx="36391">
                  <c:v>-12.567999999999998</c:v>
                </c:pt>
                <c:pt idx="36392">
                  <c:v>-12.565999999999988</c:v>
                </c:pt>
                <c:pt idx="36393">
                  <c:v>-12.563999999999993</c:v>
                </c:pt>
                <c:pt idx="36394">
                  <c:v>-12.561999999999998</c:v>
                </c:pt>
                <c:pt idx="36395">
                  <c:v>-12.559999999999988</c:v>
                </c:pt>
                <c:pt idx="36396">
                  <c:v>-12.557999999999993</c:v>
                </c:pt>
                <c:pt idx="36397">
                  <c:v>-12.555999999999997</c:v>
                </c:pt>
                <c:pt idx="36398">
                  <c:v>-12.553999999999988</c:v>
                </c:pt>
                <c:pt idx="36399">
                  <c:v>-12.551999999999992</c:v>
                </c:pt>
                <c:pt idx="36400">
                  <c:v>-12.549999999999997</c:v>
                </c:pt>
                <c:pt idx="36401">
                  <c:v>-12.547999999999988</c:v>
                </c:pt>
                <c:pt idx="36402">
                  <c:v>-12.545999999999992</c:v>
                </c:pt>
                <c:pt idx="36403">
                  <c:v>-12.543999999999997</c:v>
                </c:pt>
                <c:pt idx="36404">
                  <c:v>-12.541999999999987</c:v>
                </c:pt>
                <c:pt idx="36405">
                  <c:v>-12.539999999999992</c:v>
                </c:pt>
                <c:pt idx="36406">
                  <c:v>-12.537999999999997</c:v>
                </c:pt>
                <c:pt idx="36407">
                  <c:v>-12.536000000000001</c:v>
                </c:pt>
                <c:pt idx="36408">
                  <c:v>-12.533999999999992</c:v>
                </c:pt>
                <c:pt idx="36409">
                  <c:v>-12.531999999999996</c:v>
                </c:pt>
                <c:pt idx="36410">
                  <c:v>-12.530000000000001</c:v>
                </c:pt>
                <c:pt idx="36411">
                  <c:v>-12.527999999999992</c:v>
                </c:pt>
                <c:pt idx="36412">
                  <c:v>-12.525999999999996</c:v>
                </c:pt>
                <c:pt idx="36413">
                  <c:v>-12.524000000000001</c:v>
                </c:pt>
                <c:pt idx="36414">
                  <c:v>-12.521999999999991</c:v>
                </c:pt>
                <c:pt idx="36415">
                  <c:v>-12.519999999999996</c:v>
                </c:pt>
                <c:pt idx="36416">
                  <c:v>-12.518000000000001</c:v>
                </c:pt>
                <c:pt idx="36417">
                  <c:v>-12.515999999999991</c:v>
                </c:pt>
                <c:pt idx="36418">
                  <c:v>-12.513999999999996</c:v>
                </c:pt>
                <c:pt idx="36419">
                  <c:v>-12.512</c:v>
                </c:pt>
                <c:pt idx="36420">
                  <c:v>-12.509999999999991</c:v>
                </c:pt>
                <c:pt idx="36421">
                  <c:v>-12.507999999999996</c:v>
                </c:pt>
                <c:pt idx="36422">
                  <c:v>-12.506</c:v>
                </c:pt>
                <c:pt idx="36423">
                  <c:v>-12.503999999999991</c:v>
                </c:pt>
                <c:pt idx="36424">
                  <c:v>-12.501999999999995</c:v>
                </c:pt>
                <c:pt idx="36425">
                  <c:v>-12.5</c:v>
                </c:pt>
                <c:pt idx="36426">
                  <c:v>-12.49799999999999</c:v>
                </c:pt>
                <c:pt idx="36427">
                  <c:v>-12.495999999999995</c:v>
                </c:pt>
                <c:pt idx="36428">
                  <c:v>-12.494</c:v>
                </c:pt>
                <c:pt idx="36429">
                  <c:v>-12.49199999999999</c:v>
                </c:pt>
                <c:pt idx="36430">
                  <c:v>-12.489999999999995</c:v>
                </c:pt>
                <c:pt idx="36431">
                  <c:v>-12.488</c:v>
                </c:pt>
                <c:pt idx="36432">
                  <c:v>-12.48599999999999</c:v>
                </c:pt>
                <c:pt idx="36433">
                  <c:v>-12.483999999999995</c:v>
                </c:pt>
                <c:pt idx="36434">
                  <c:v>-12.481999999999999</c:v>
                </c:pt>
                <c:pt idx="36435">
                  <c:v>-12.47999999999999</c:v>
                </c:pt>
                <c:pt idx="36436">
                  <c:v>-12.477999999999994</c:v>
                </c:pt>
                <c:pt idx="36437">
                  <c:v>-12.475999999999999</c:v>
                </c:pt>
                <c:pt idx="36438">
                  <c:v>-12.47399999999999</c:v>
                </c:pt>
                <c:pt idx="36439">
                  <c:v>-12.471999999999994</c:v>
                </c:pt>
                <c:pt idx="36440">
                  <c:v>-12.469999999999999</c:v>
                </c:pt>
                <c:pt idx="36441">
                  <c:v>-12.467999999999989</c:v>
                </c:pt>
                <c:pt idx="36442">
                  <c:v>-12.465999999999994</c:v>
                </c:pt>
                <c:pt idx="36443">
                  <c:v>-12.463999999999999</c:v>
                </c:pt>
                <c:pt idx="36444">
                  <c:v>-12.461999999999989</c:v>
                </c:pt>
                <c:pt idx="36445">
                  <c:v>-12.459999999999994</c:v>
                </c:pt>
                <c:pt idx="36446">
                  <c:v>-12.457999999999998</c:v>
                </c:pt>
                <c:pt idx="36447">
                  <c:v>-12.455999999999989</c:v>
                </c:pt>
                <c:pt idx="36448">
                  <c:v>-12.453999999999994</c:v>
                </c:pt>
                <c:pt idx="36449">
                  <c:v>-12.451999999999998</c:v>
                </c:pt>
                <c:pt idx="36450">
                  <c:v>-12.449999999999989</c:v>
                </c:pt>
                <c:pt idx="36451">
                  <c:v>-12.447999999999993</c:v>
                </c:pt>
                <c:pt idx="36452">
                  <c:v>-12.445999999999998</c:v>
                </c:pt>
                <c:pt idx="36453">
                  <c:v>-12.443999999999988</c:v>
                </c:pt>
                <c:pt idx="36454">
                  <c:v>-12.441999999999993</c:v>
                </c:pt>
                <c:pt idx="36455">
                  <c:v>-12.439999999999998</c:v>
                </c:pt>
                <c:pt idx="36456">
                  <c:v>-12.437999999999988</c:v>
                </c:pt>
                <c:pt idx="36457">
                  <c:v>-12.435999999999993</c:v>
                </c:pt>
                <c:pt idx="36458">
                  <c:v>-12.433999999999997</c:v>
                </c:pt>
                <c:pt idx="36459">
                  <c:v>-12.431999999999988</c:v>
                </c:pt>
                <c:pt idx="36460">
                  <c:v>-12.429999999999993</c:v>
                </c:pt>
                <c:pt idx="36461">
                  <c:v>-12.427999999999997</c:v>
                </c:pt>
                <c:pt idx="36462">
                  <c:v>-12.425999999999988</c:v>
                </c:pt>
                <c:pt idx="36463">
                  <c:v>-12.423999999999992</c:v>
                </c:pt>
                <c:pt idx="36464">
                  <c:v>-12.421999999999997</c:v>
                </c:pt>
                <c:pt idx="36465">
                  <c:v>-12.419999999999987</c:v>
                </c:pt>
                <c:pt idx="36466">
                  <c:v>-12.417999999999992</c:v>
                </c:pt>
                <c:pt idx="36467">
                  <c:v>-12.415999999999997</c:v>
                </c:pt>
                <c:pt idx="36468">
                  <c:v>-12.413999999999987</c:v>
                </c:pt>
                <c:pt idx="36469">
                  <c:v>-12.411999999999992</c:v>
                </c:pt>
                <c:pt idx="36470">
                  <c:v>-12.409999999999997</c:v>
                </c:pt>
                <c:pt idx="36471">
                  <c:v>-12.408000000000001</c:v>
                </c:pt>
                <c:pt idx="36472">
                  <c:v>-12.405999999999992</c:v>
                </c:pt>
                <c:pt idx="36473">
                  <c:v>-12.403999999999996</c:v>
                </c:pt>
                <c:pt idx="36474">
                  <c:v>-12.402000000000001</c:v>
                </c:pt>
                <c:pt idx="36475">
                  <c:v>-12.399999999999991</c:v>
                </c:pt>
                <c:pt idx="36476">
                  <c:v>-12.397999999999996</c:v>
                </c:pt>
                <c:pt idx="36477">
                  <c:v>-12.396000000000001</c:v>
                </c:pt>
                <c:pt idx="36478">
                  <c:v>-12.393999999999991</c:v>
                </c:pt>
                <c:pt idx="36479">
                  <c:v>-12.391999999999996</c:v>
                </c:pt>
                <c:pt idx="36480">
                  <c:v>-12.39</c:v>
                </c:pt>
                <c:pt idx="36481">
                  <c:v>-12.387999999999991</c:v>
                </c:pt>
                <c:pt idx="36482">
                  <c:v>-12.385999999999996</c:v>
                </c:pt>
                <c:pt idx="36483">
                  <c:v>-12.384</c:v>
                </c:pt>
                <c:pt idx="36484">
                  <c:v>-12.381999999999991</c:v>
                </c:pt>
                <c:pt idx="36485">
                  <c:v>-12.379999999999995</c:v>
                </c:pt>
                <c:pt idx="36486">
                  <c:v>-12.378</c:v>
                </c:pt>
                <c:pt idx="36487">
                  <c:v>-12.375999999999991</c:v>
                </c:pt>
                <c:pt idx="36488">
                  <c:v>-12.373999999999995</c:v>
                </c:pt>
                <c:pt idx="36489">
                  <c:v>-12.372</c:v>
                </c:pt>
                <c:pt idx="36490">
                  <c:v>-12.36999999999999</c:v>
                </c:pt>
                <c:pt idx="36491">
                  <c:v>-12.367999999999995</c:v>
                </c:pt>
                <c:pt idx="36492">
                  <c:v>-12.366</c:v>
                </c:pt>
                <c:pt idx="36493">
                  <c:v>-12.36399999999999</c:v>
                </c:pt>
                <c:pt idx="36494">
                  <c:v>-12.361999999999995</c:v>
                </c:pt>
                <c:pt idx="36495">
                  <c:v>-12.36</c:v>
                </c:pt>
                <c:pt idx="36496">
                  <c:v>-12.35799999999999</c:v>
                </c:pt>
                <c:pt idx="36497">
                  <c:v>-12.355999999999995</c:v>
                </c:pt>
                <c:pt idx="36498">
                  <c:v>-12.353999999999999</c:v>
                </c:pt>
                <c:pt idx="36499">
                  <c:v>-12.35199999999999</c:v>
                </c:pt>
                <c:pt idx="36500">
                  <c:v>-12.349999999999994</c:v>
                </c:pt>
                <c:pt idx="36501">
                  <c:v>-12.347999999999999</c:v>
                </c:pt>
                <c:pt idx="36502">
                  <c:v>-12.345999999999989</c:v>
                </c:pt>
                <c:pt idx="36503">
                  <c:v>-12.343999999999994</c:v>
                </c:pt>
                <c:pt idx="36504">
                  <c:v>-12.341999999999999</c:v>
                </c:pt>
                <c:pt idx="36505">
                  <c:v>-12.339999999999989</c:v>
                </c:pt>
                <c:pt idx="36506">
                  <c:v>-12.337999999999994</c:v>
                </c:pt>
                <c:pt idx="36507">
                  <c:v>-12.335999999999999</c:v>
                </c:pt>
                <c:pt idx="36508">
                  <c:v>-12.333999999999989</c:v>
                </c:pt>
                <c:pt idx="36509">
                  <c:v>-12.331999999999994</c:v>
                </c:pt>
                <c:pt idx="36510">
                  <c:v>-12.329999999999998</c:v>
                </c:pt>
                <c:pt idx="36511">
                  <c:v>-12.327999999999989</c:v>
                </c:pt>
                <c:pt idx="36512">
                  <c:v>-12.325999999999993</c:v>
                </c:pt>
                <c:pt idx="36513">
                  <c:v>-12.323999999999998</c:v>
                </c:pt>
                <c:pt idx="36514">
                  <c:v>-12.321999999999989</c:v>
                </c:pt>
                <c:pt idx="36515">
                  <c:v>-12.319999999999993</c:v>
                </c:pt>
                <c:pt idx="36516">
                  <c:v>-12.317999999999998</c:v>
                </c:pt>
                <c:pt idx="36517">
                  <c:v>-12.315999999999988</c:v>
                </c:pt>
                <c:pt idx="36518">
                  <c:v>-12.313999999999993</c:v>
                </c:pt>
                <c:pt idx="36519">
                  <c:v>-12.311999999999998</c:v>
                </c:pt>
                <c:pt idx="36520">
                  <c:v>-12.309999999999988</c:v>
                </c:pt>
                <c:pt idx="36521">
                  <c:v>-12.307999999999993</c:v>
                </c:pt>
                <c:pt idx="36522">
                  <c:v>-12.305999999999997</c:v>
                </c:pt>
                <c:pt idx="36523">
                  <c:v>-12.303999999999988</c:v>
                </c:pt>
                <c:pt idx="36524">
                  <c:v>-12.301999999999992</c:v>
                </c:pt>
                <c:pt idx="36525">
                  <c:v>-12.299999999999997</c:v>
                </c:pt>
                <c:pt idx="36526">
                  <c:v>-12.297999999999988</c:v>
                </c:pt>
                <c:pt idx="36527">
                  <c:v>-12.295999999999992</c:v>
                </c:pt>
                <c:pt idx="36528">
                  <c:v>-12.293999999999997</c:v>
                </c:pt>
                <c:pt idx="36529">
                  <c:v>-12.291999999999987</c:v>
                </c:pt>
                <c:pt idx="36530">
                  <c:v>-12.289999999999992</c:v>
                </c:pt>
                <c:pt idx="36531">
                  <c:v>-12.287999999999997</c:v>
                </c:pt>
                <c:pt idx="36532">
                  <c:v>-12.286000000000001</c:v>
                </c:pt>
                <c:pt idx="36533">
                  <c:v>-12.283999999999992</c:v>
                </c:pt>
                <c:pt idx="36534">
                  <c:v>-12.281999999999996</c:v>
                </c:pt>
                <c:pt idx="36535">
                  <c:v>-12.280000000000001</c:v>
                </c:pt>
                <c:pt idx="36536">
                  <c:v>-12.277999999999992</c:v>
                </c:pt>
                <c:pt idx="36537">
                  <c:v>-12.275999999999996</c:v>
                </c:pt>
                <c:pt idx="36538">
                  <c:v>-12.274000000000001</c:v>
                </c:pt>
                <c:pt idx="36539">
                  <c:v>-12.271999999999991</c:v>
                </c:pt>
                <c:pt idx="36540">
                  <c:v>-12.269999999999996</c:v>
                </c:pt>
                <c:pt idx="36541">
                  <c:v>-12.268000000000001</c:v>
                </c:pt>
                <c:pt idx="36542">
                  <c:v>-12.265999999999991</c:v>
                </c:pt>
                <c:pt idx="36543">
                  <c:v>-12.263999999999996</c:v>
                </c:pt>
                <c:pt idx="36544">
                  <c:v>-12.262</c:v>
                </c:pt>
                <c:pt idx="36545">
                  <c:v>-12.259999999999991</c:v>
                </c:pt>
                <c:pt idx="36546">
                  <c:v>-12.257999999999996</c:v>
                </c:pt>
                <c:pt idx="36547">
                  <c:v>-12.256</c:v>
                </c:pt>
                <c:pt idx="36548">
                  <c:v>-12.253999999999991</c:v>
                </c:pt>
                <c:pt idx="36549">
                  <c:v>-12.251999999999995</c:v>
                </c:pt>
                <c:pt idx="36550">
                  <c:v>-12.25</c:v>
                </c:pt>
                <c:pt idx="36551">
                  <c:v>-12.24799999999999</c:v>
                </c:pt>
                <c:pt idx="36552">
                  <c:v>-12.245999999999995</c:v>
                </c:pt>
                <c:pt idx="36553">
                  <c:v>-12.244</c:v>
                </c:pt>
                <c:pt idx="36554">
                  <c:v>-12.24199999999999</c:v>
                </c:pt>
                <c:pt idx="36555">
                  <c:v>-12.239999999999995</c:v>
                </c:pt>
                <c:pt idx="36556">
                  <c:v>-12.238</c:v>
                </c:pt>
                <c:pt idx="36557">
                  <c:v>-12.23599999999999</c:v>
                </c:pt>
                <c:pt idx="36558">
                  <c:v>-12.233999999999995</c:v>
                </c:pt>
                <c:pt idx="36559">
                  <c:v>-12.231999999999999</c:v>
                </c:pt>
                <c:pt idx="36560">
                  <c:v>-12.22999999999999</c:v>
                </c:pt>
                <c:pt idx="36561">
                  <c:v>-12.227999999999994</c:v>
                </c:pt>
                <c:pt idx="36562">
                  <c:v>-12.225999999999999</c:v>
                </c:pt>
                <c:pt idx="36563">
                  <c:v>-12.22399999999999</c:v>
                </c:pt>
                <c:pt idx="36564">
                  <c:v>-12.221999999999994</c:v>
                </c:pt>
                <c:pt idx="36565">
                  <c:v>-12.219999999999999</c:v>
                </c:pt>
                <c:pt idx="36566">
                  <c:v>-12.217999999999989</c:v>
                </c:pt>
                <c:pt idx="36567">
                  <c:v>-12.215999999999994</c:v>
                </c:pt>
                <c:pt idx="36568">
                  <c:v>-12.213999999999999</c:v>
                </c:pt>
                <c:pt idx="36569">
                  <c:v>-12.211999999999989</c:v>
                </c:pt>
                <c:pt idx="36570">
                  <c:v>-12.209999999999994</c:v>
                </c:pt>
                <c:pt idx="36571">
                  <c:v>-12.207999999999998</c:v>
                </c:pt>
                <c:pt idx="36572">
                  <c:v>-12.205999999999989</c:v>
                </c:pt>
                <c:pt idx="36573">
                  <c:v>-12.203999999999994</c:v>
                </c:pt>
                <c:pt idx="36574">
                  <c:v>-12.201999999999998</c:v>
                </c:pt>
                <c:pt idx="36575">
                  <c:v>-12.199999999999989</c:v>
                </c:pt>
                <c:pt idx="36576">
                  <c:v>-12.197999999999993</c:v>
                </c:pt>
                <c:pt idx="36577">
                  <c:v>-12.195999999999998</c:v>
                </c:pt>
                <c:pt idx="36578">
                  <c:v>-12.193999999999988</c:v>
                </c:pt>
                <c:pt idx="36579">
                  <c:v>-12.191999999999993</c:v>
                </c:pt>
                <c:pt idx="36580">
                  <c:v>-12.189999999999998</c:v>
                </c:pt>
                <c:pt idx="36581">
                  <c:v>-12.187999999999988</c:v>
                </c:pt>
                <c:pt idx="36582">
                  <c:v>-12.185999999999993</c:v>
                </c:pt>
                <c:pt idx="36583">
                  <c:v>-12.183999999999997</c:v>
                </c:pt>
                <c:pt idx="36584">
                  <c:v>-12.181999999999988</c:v>
                </c:pt>
                <c:pt idx="36585">
                  <c:v>-12.179999999999993</c:v>
                </c:pt>
                <c:pt idx="36586">
                  <c:v>-12.177999999999997</c:v>
                </c:pt>
                <c:pt idx="36587">
                  <c:v>-12.175999999999988</c:v>
                </c:pt>
                <c:pt idx="36588">
                  <c:v>-12.173999999999992</c:v>
                </c:pt>
                <c:pt idx="36589">
                  <c:v>-12.171999999999997</c:v>
                </c:pt>
                <c:pt idx="36590">
                  <c:v>-12.169999999999987</c:v>
                </c:pt>
                <c:pt idx="36591">
                  <c:v>-12.167999999999992</c:v>
                </c:pt>
                <c:pt idx="36592">
                  <c:v>-12.165999999999997</c:v>
                </c:pt>
                <c:pt idx="36593">
                  <c:v>-12.163999999999987</c:v>
                </c:pt>
                <c:pt idx="36594">
                  <c:v>-12.161999999999992</c:v>
                </c:pt>
                <c:pt idx="36595">
                  <c:v>-12.159999999999997</c:v>
                </c:pt>
                <c:pt idx="36596">
                  <c:v>-12.158000000000001</c:v>
                </c:pt>
                <c:pt idx="36597">
                  <c:v>-12.155999999999992</c:v>
                </c:pt>
                <c:pt idx="36598">
                  <c:v>-12.153999999999996</c:v>
                </c:pt>
                <c:pt idx="36599">
                  <c:v>-12.152000000000001</c:v>
                </c:pt>
                <c:pt idx="36600">
                  <c:v>-12.149999999999991</c:v>
                </c:pt>
                <c:pt idx="36601">
                  <c:v>-12.147999999999996</c:v>
                </c:pt>
                <c:pt idx="36602">
                  <c:v>-12.146000000000001</c:v>
                </c:pt>
                <c:pt idx="36603">
                  <c:v>-12.143999999999991</c:v>
                </c:pt>
                <c:pt idx="36604">
                  <c:v>-12.141999999999996</c:v>
                </c:pt>
                <c:pt idx="36605">
                  <c:v>-12.14</c:v>
                </c:pt>
                <c:pt idx="36606">
                  <c:v>-12.137999999999991</c:v>
                </c:pt>
                <c:pt idx="36607">
                  <c:v>-12.135999999999996</c:v>
                </c:pt>
                <c:pt idx="36608">
                  <c:v>-12.134</c:v>
                </c:pt>
                <c:pt idx="36609">
                  <c:v>-12.131999999999991</c:v>
                </c:pt>
                <c:pt idx="36610">
                  <c:v>-12.129999999999995</c:v>
                </c:pt>
                <c:pt idx="36611">
                  <c:v>-12.128</c:v>
                </c:pt>
                <c:pt idx="36612">
                  <c:v>-12.125999999999991</c:v>
                </c:pt>
                <c:pt idx="36613">
                  <c:v>-12.123999999999995</c:v>
                </c:pt>
                <c:pt idx="36614">
                  <c:v>-12.122</c:v>
                </c:pt>
                <c:pt idx="36615">
                  <c:v>-12.11999999999999</c:v>
                </c:pt>
                <c:pt idx="36616">
                  <c:v>-12.117999999999995</c:v>
                </c:pt>
                <c:pt idx="36617">
                  <c:v>-12.116</c:v>
                </c:pt>
                <c:pt idx="36618">
                  <c:v>-12.11399999999999</c:v>
                </c:pt>
                <c:pt idx="36619">
                  <c:v>-12.111999999999995</c:v>
                </c:pt>
                <c:pt idx="36620">
                  <c:v>-12.11</c:v>
                </c:pt>
                <c:pt idx="36621">
                  <c:v>-12.10799999999999</c:v>
                </c:pt>
                <c:pt idx="36622">
                  <c:v>-12.105999999999995</c:v>
                </c:pt>
                <c:pt idx="36623">
                  <c:v>-12.103999999999999</c:v>
                </c:pt>
                <c:pt idx="36624">
                  <c:v>-12.10199999999999</c:v>
                </c:pt>
                <c:pt idx="36625">
                  <c:v>-12.099999999999994</c:v>
                </c:pt>
                <c:pt idx="36626">
                  <c:v>-12.097999999999999</c:v>
                </c:pt>
                <c:pt idx="36627">
                  <c:v>-12.095999999999989</c:v>
                </c:pt>
                <c:pt idx="36628">
                  <c:v>-12.093999999999994</c:v>
                </c:pt>
                <c:pt idx="36629">
                  <c:v>-12.091999999999999</c:v>
                </c:pt>
                <c:pt idx="36630">
                  <c:v>-12.089999999999989</c:v>
                </c:pt>
                <c:pt idx="36631">
                  <c:v>-12.087999999999994</c:v>
                </c:pt>
                <c:pt idx="36632">
                  <c:v>-12.085999999999999</c:v>
                </c:pt>
                <c:pt idx="36633">
                  <c:v>-12.083999999999989</c:v>
                </c:pt>
                <c:pt idx="36634">
                  <c:v>-12.081999999999994</c:v>
                </c:pt>
                <c:pt idx="36635">
                  <c:v>-12.079999999999998</c:v>
                </c:pt>
                <c:pt idx="36636">
                  <c:v>-12.077999999999989</c:v>
                </c:pt>
                <c:pt idx="36637">
                  <c:v>-12.075999999999993</c:v>
                </c:pt>
                <c:pt idx="36638">
                  <c:v>-12.073999999999998</c:v>
                </c:pt>
                <c:pt idx="36639">
                  <c:v>-12.071999999999989</c:v>
                </c:pt>
                <c:pt idx="36640">
                  <c:v>-12.069999999999993</c:v>
                </c:pt>
                <c:pt idx="36641">
                  <c:v>-12.067999999999998</c:v>
                </c:pt>
                <c:pt idx="36642">
                  <c:v>-12.065999999999988</c:v>
                </c:pt>
                <c:pt idx="36643">
                  <c:v>-12.063999999999993</c:v>
                </c:pt>
                <c:pt idx="36644">
                  <c:v>-12.061999999999998</c:v>
                </c:pt>
                <c:pt idx="36645">
                  <c:v>-12.059999999999988</c:v>
                </c:pt>
                <c:pt idx="36646">
                  <c:v>-12.057999999999993</c:v>
                </c:pt>
                <c:pt idx="36647">
                  <c:v>-12.055999999999997</c:v>
                </c:pt>
                <c:pt idx="36648">
                  <c:v>-12.053999999999988</c:v>
                </c:pt>
                <c:pt idx="36649">
                  <c:v>-12.051999999999992</c:v>
                </c:pt>
                <c:pt idx="36650">
                  <c:v>-12.049999999999997</c:v>
                </c:pt>
                <c:pt idx="36651">
                  <c:v>-12.047999999999988</c:v>
                </c:pt>
                <c:pt idx="36652">
                  <c:v>-12.045999999999992</c:v>
                </c:pt>
                <c:pt idx="36653">
                  <c:v>-12.043999999999997</c:v>
                </c:pt>
                <c:pt idx="36654">
                  <c:v>-12.041999999999987</c:v>
                </c:pt>
                <c:pt idx="36655">
                  <c:v>-12.039999999999992</c:v>
                </c:pt>
                <c:pt idx="36656">
                  <c:v>-12.037999999999997</c:v>
                </c:pt>
                <c:pt idx="36657">
                  <c:v>-12.036000000000001</c:v>
                </c:pt>
                <c:pt idx="36658">
                  <c:v>-12.033999999999992</c:v>
                </c:pt>
                <c:pt idx="36659">
                  <c:v>-12.031999999999996</c:v>
                </c:pt>
                <c:pt idx="36660">
                  <c:v>-12.030000000000001</c:v>
                </c:pt>
                <c:pt idx="36661">
                  <c:v>-12.027999999999992</c:v>
                </c:pt>
                <c:pt idx="36662">
                  <c:v>-12.025999999999996</c:v>
                </c:pt>
                <c:pt idx="36663">
                  <c:v>-12.024000000000001</c:v>
                </c:pt>
                <c:pt idx="36664">
                  <c:v>-12.021999999999991</c:v>
                </c:pt>
                <c:pt idx="36665">
                  <c:v>-12.019999999999996</c:v>
                </c:pt>
                <c:pt idx="36666">
                  <c:v>-12.018000000000001</c:v>
                </c:pt>
                <c:pt idx="36667">
                  <c:v>-12.015999999999991</c:v>
                </c:pt>
                <c:pt idx="36668">
                  <c:v>-12.013999999999996</c:v>
                </c:pt>
                <c:pt idx="36669">
                  <c:v>-12.012</c:v>
                </c:pt>
                <c:pt idx="36670">
                  <c:v>-12.009999999999991</c:v>
                </c:pt>
                <c:pt idx="36671">
                  <c:v>-12.007999999999996</c:v>
                </c:pt>
                <c:pt idx="36672">
                  <c:v>-12.006</c:v>
                </c:pt>
                <c:pt idx="36673">
                  <c:v>-12.003999999999991</c:v>
                </c:pt>
                <c:pt idx="36674">
                  <c:v>-12.001999999999995</c:v>
                </c:pt>
                <c:pt idx="36675">
                  <c:v>-12</c:v>
                </c:pt>
                <c:pt idx="36676">
                  <c:v>-11.99799999999999</c:v>
                </c:pt>
                <c:pt idx="36677">
                  <c:v>-11.995999999999995</c:v>
                </c:pt>
                <c:pt idx="36678">
                  <c:v>-11.994</c:v>
                </c:pt>
                <c:pt idx="36679">
                  <c:v>-11.99199999999999</c:v>
                </c:pt>
                <c:pt idx="36680">
                  <c:v>-11.989999999999995</c:v>
                </c:pt>
                <c:pt idx="36681">
                  <c:v>-11.988</c:v>
                </c:pt>
                <c:pt idx="36682">
                  <c:v>-11.98599999999999</c:v>
                </c:pt>
                <c:pt idx="36683">
                  <c:v>-11.983999999999995</c:v>
                </c:pt>
                <c:pt idx="36684">
                  <c:v>-11.981999999999999</c:v>
                </c:pt>
                <c:pt idx="36685">
                  <c:v>-11.97999999999999</c:v>
                </c:pt>
                <c:pt idx="36686">
                  <c:v>-11.977999999999994</c:v>
                </c:pt>
                <c:pt idx="36687">
                  <c:v>-11.975999999999999</c:v>
                </c:pt>
                <c:pt idx="36688">
                  <c:v>-11.97399999999999</c:v>
                </c:pt>
                <c:pt idx="36689">
                  <c:v>-11.971999999999994</c:v>
                </c:pt>
                <c:pt idx="36690">
                  <c:v>-11.969999999999999</c:v>
                </c:pt>
                <c:pt idx="36691">
                  <c:v>-11.967999999999989</c:v>
                </c:pt>
                <c:pt idx="36692">
                  <c:v>-11.965999999999994</c:v>
                </c:pt>
                <c:pt idx="36693">
                  <c:v>-11.963999999999999</c:v>
                </c:pt>
                <c:pt idx="36694">
                  <c:v>-11.961999999999989</c:v>
                </c:pt>
                <c:pt idx="36695">
                  <c:v>-11.959999999999994</c:v>
                </c:pt>
                <c:pt idx="36696">
                  <c:v>-11.957999999999998</c:v>
                </c:pt>
                <c:pt idx="36697">
                  <c:v>-11.955999999999989</c:v>
                </c:pt>
                <c:pt idx="36698">
                  <c:v>-11.953999999999994</c:v>
                </c:pt>
                <c:pt idx="36699">
                  <c:v>-11.951999999999998</c:v>
                </c:pt>
                <c:pt idx="36700">
                  <c:v>-11.949999999999989</c:v>
                </c:pt>
                <c:pt idx="36701">
                  <c:v>-11.947999999999993</c:v>
                </c:pt>
                <c:pt idx="36702">
                  <c:v>-11.945999999999998</c:v>
                </c:pt>
                <c:pt idx="36703">
                  <c:v>-11.943999999999988</c:v>
                </c:pt>
                <c:pt idx="36704">
                  <c:v>-11.941999999999993</c:v>
                </c:pt>
                <c:pt idx="36705">
                  <c:v>-11.939999999999998</c:v>
                </c:pt>
                <c:pt idx="36706">
                  <c:v>-11.937999999999988</c:v>
                </c:pt>
                <c:pt idx="36707">
                  <c:v>-11.935999999999993</c:v>
                </c:pt>
                <c:pt idx="36708">
                  <c:v>-11.933999999999997</c:v>
                </c:pt>
                <c:pt idx="36709">
                  <c:v>-11.931999999999988</c:v>
                </c:pt>
                <c:pt idx="36710">
                  <c:v>-11.929999999999993</c:v>
                </c:pt>
                <c:pt idx="36711">
                  <c:v>-11.927999999999997</c:v>
                </c:pt>
                <c:pt idx="36712">
                  <c:v>-11.925999999999988</c:v>
                </c:pt>
                <c:pt idx="36713">
                  <c:v>-11.923999999999992</c:v>
                </c:pt>
                <c:pt idx="36714">
                  <c:v>-11.921999999999997</c:v>
                </c:pt>
                <c:pt idx="36715">
                  <c:v>-11.919999999999987</c:v>
                </c:pt>
                <c:pt idx="36716">
                  <c:v>-11.917999999999992</c:v>
                </c:pt>
                <c:pt idx="36717">
                  <c:v>-11.915999999999997</c:v>
                </c:pt>
                <c:pt idx="36718">
                  <c:v>-11.913999999999987</c:v>
                </c:pt>
                <c:pt idx="36719">
                  <c:v>-11.911999999999992</c:v>
                </c:pt>
                <c:pt idx="36720">
                  <c:v>-11.909999999999997</c:v>
                </c:pt>
                <c:pt idx="36721">
                  <c:v>-11.908000000000001</c:v>
                </c:pt>
                <c:pt idx="36722">
                  <c:v>-11.905999999999992</c:v>
                </c:pt>
                <c:pt idx="36723">
                  <c:v>-11.903999999999996</c:v>
                </c:pt>
                <c:pt idx="36724">
                  <c:v>-11.902000000000001</c:v>
                </c:pt>
                <c:pt idx="36725">
                  <c:v>-11.899999999999991</c:v>
                </c:pt>
                <c:pt idx="36726">
                  <c:v>-11.897999999999996</c:v>
                </c:pt>
                <c:pt idx="36727">
                  <c:v>-11.896000000000001</c:v>
                </c:pt>
                <c:pt idx="36728">
                  <c:v>-11.893999999999991</c:v>
                </c:pt>
                <c:pt idx="36729">
                  <c:v>-11.891999999999996</c:v>
                </c:pt>
                <c:pt idx="36730">
                  <c:v>-11.89</c:v>
                </c:pt>
                <c:pt idx="36731">
                  <c:v>-11.887999999999991</c:v>
                </c:pt>
                <c:pt idx="36732">
                  <c:v>-11.885999999999996</c:v>
                </c:pt>
                <c:pt idx="36733">
                  <c:v>-11.884</c:v>
                </c:pt>
                <c:pt idx="36734">
                  <c:v>-11.881999999999991</c:v>
                </c:pt>
                <c:pt idx="36735">
                  <c:v>-11.879999999999995</c:v>
                </c:pt>
                <c:pt idx="36736">
                  <c:v>-11.878</c:v>
                </c:pt>
                <c:pt idx="36737">
                  <c:v>-11.875999999999991</c:v>
                </c:pt>
                <c:pt idx="36738">
                  <c:v>-11.873999999999995</c:v>
                </c:pt>
                <c:pt idx="36739">
                  <c:v>-11.872</c:v>
                </c:pt>
                <c:pt idx="36740">
                  <c:v>-11.86999999999999</c:v>
                </c:pt>
                <c:pt idx="36741">
                  <c:v>-11.867999999999995</c:v>
                </c:pt>
                <c:pt idx="36742">
                  <c:v>-11.866</c:v>
                </c:pt>
                <c:pt idx="36743">
                  <c:v>-11.86399999999999</c:v>
                </c:pt>
                <c:pt idx="36744">
                  <c:v>-11.861999999999995</c:v>
                </c:pt>
                <c:pt idx="36745">
                  <c:v>-11.86</c:v>
                </c:pt>
                <c:pt idx="36746">
                  <c:v>-11.85799999999999</c:v>
                </c:pt>
                <c:pt idx="36747">
                  <c:v>-11.855999999999995</c:v>
                </c:pt>
                <c:pt idx="36748">
                  <c:v>-11.853999999999999</c:v>
                </c:pt>
                <c:pt idx="36749">
                  <c:v>-11.85199999999999</c:v>
                </c:pt>
                <c:pt idx="36750">
                  <c:v>-11.849999999999994</c:v>
                </c:pt>
                <c:pt idx="36751">
                  <c:v>-11.847999999999999</c:v>
                </c:pt>
                <c:pt idx="36752">
                  <c:v>-11.845999999999989</c:v>
                </c:pt>
                <c:pt idx="36753">
                  <c:v>-11.843999999999994</c:v>
                </c:pt>
                <c:pt idx="36754">
                  <c:v>-11.841999999999999</c:v>
                </c:pt>
                <c:pt idx="36755">
                  <c:v>-11.839999999999989</c:v>
                </c:pt>
                <c:pt idx="36756">
                  <c:v>-11.837999999999994</c:v>
                </c:pt>
                <c:pt idx="36757">
                  <c:v>-11.835999999999999</c:v>
                </c:pt>
                <c:pt idx="36758">
                  <c:v>-11.833999999999989</c:v>
                </c:pt>
                <c:pt idx="36759">
                  <c:v>-11.831999999999994</c:v>
                </c:pt>
                <c:pt idx="36760">
                  <c:v>-11.829999999999998</c:v>
                </c:pt>
                <c:pt idx="36761">
                  <c:v>-11.827999999999989</c:v>
                </c:pt>
                <c:pt idx="36762">
                  <c:v>-11.825999999999993</c:v>
                </c:pt>
                <c:pt idx="36763">
                  <c:v>-11.823999999999998</c:v>
                </c:pt>
                <c:pt idx="36764">
                  <c:v>-11.821999999999989</c:v>
                </c:pt>
                <c:pt idx="36765">
                  <c:v>-11.819999999999993</c:v>
                </c:pt>
                <c:pt idx="36766">
                  <c:v>-11.817999999999998</c:v>
                </c:pt>
                <c:pt idx="36767">
                  <c:v>-11.815999999999988</c:v>
                </c:pt>
                <c:pt idx="36768">
                  <c:v>-11.813999999999993</c:v>
                </c:pt>
                <c:pt idx="36769">
                  <c:v>-11.811999999999998</c:v>
                </c:pt>
                <c:pt idx="36770">
                  <c:v>-11.809999999999988</c:v>
                </c:pt>
                <c:pt idx="36771">
                  <c:v>-11.807999999999993</c:v>
                </c:pt>
                <c:pt idx="36772">
                  <c:v>-11.805999999999997</c:v>
                </c:pt>
                <c:pt idx="36773">
                  <c:v>-11.803999999999988</c:v>
                </c:pt>
                <c:pt idx="36774">
                  <c:v>-11.801999999999992</c:v>
                </c:pt>
                <c:pt idx="36775">
                  <c:v>-11.799999999999997</c:v>
                </c:pt>
                <c:pt idx="36776">
                  <c:v>-11.797999999999988</c:v>
                </c:pt>
                <c:pt idx="36777">
                  <c:v>-11.795999999999992</c:v>
                </c:pt>
                <c:pt idx="36778">
                  <c:v>-11.793999999999997</c:v>
                </c:pt>
                <c:pt idx="36779">
                  <c:v>-11.791999999999987</c:v>
                </c:pt>
                <c:pt idx="36780">
                  <c:v>-11.789999999999992</c:v>
                </c:pt>
                <c:pt idx="36781">
                  <c:v>-11.787999999999997</c:v>
                </c:pt>
                <c:pt idx="36782">
                  <c:v>-11.786000000000001</c:v>
                </c:pt>
                <c:pt idx="36783">
                  <c:v>-11.783999999999992</c:v>
                </c:pt>
                <c:pt idx="36784">
                  <c:v>-11.781999999999996</c:v>
                </c:pt>
                <c:pt idx="36785">
                  <c:v>-11.780000000000001</c:v>
                </c:pt>
                <c:pt idx="36786">
                  <c:v>-11.777999999999992</c:v>
                </c:pt>
                <c:pt idx="36787">
                  <c:v>-11.775999999999996</c:v>
                </c:pt>
                <c:pt idx="36788">
                  <c:v>-11.774000000000001</c:v>
                </c:pt>
                <c:pt idx="36789">
                  <c:v>-11.771999999999991</c:v>
                </c:pt>
                <c:pt idx="36790">
                  <c:v>-11.769999999999996</c:v>
                </c:pt>
                <c:pt idx="36791">
                  <c:v>-11.768000000000001</c:v>
                </c:pt>
                <c:pt idx="36792">
                  <c:v>-11.765999999999991</c:v>
                </c:pt>
                <c:pt idx="36793">
                  <c:v>-11.763999999999996</c:v>
                </c:pt>
                <c:pt idx="36794">
                  <c:v>-11.762</c:v>
                </c:pt>
                <c:pt idx="36795">
                  <c:v>-11.759999999999991</c:v>
                </c:pt>
                <c:pt idx="36796">
                  <c:v>-11.757999999999996</c:v>
                </c:pt>
                <c:pt idx="36797">
                  <c:v>-11.756</c:v>
                </c:pt>
                <c:pt idx="36798">
                  <c:v>-11.753999999999991</c:v>
                </c:pt>
                <c:pt idx="36799">
                  <c:v>-11.751999999999995</c:v>
                </c:pt>
                <c:pt idx="36800">
                  <c:v>-11.75</c:v>
                </c:pt>
                <c:pt idx="36801">
                  <c:v>-11.74799999999999</c:v>
                </c:pt>
                <c:pt idx="36802">
                  <c:v>-11.745999999999995</c:v>
                </c:pt>
                <c:pt idx="36803">
                  <c:v>-11.744</c:v>
                </c:pt>
                <c:pt idx="36804">
                  <c:v>-11.74199999999999</c:v>
                </c:pt>
                <c:pt idx="36805">
                  <c:v>-11.739999999999995</c:v>
                </c:pt>
                <c:pt idx="36806">
                  <c:v>-11.738</c:v>
                </c:pt>
                <c:pt idx="36807">
                  <c:v>-11.73599999999999</c:v>
                </c:pt>
                <c:pt idx="36808">
                  <c:v>-11.733999999999995</c:v>
                </c:pt>
                <c:pt idx="36809">
                  <c:v>-11.731999999999999</c:v>
                </c:pt>
                <c:pt idx="36810">
                  <c:v>-11.72999999999999</c:v>
                </c:pt>
                <c:pt idx="36811">
                  <c:v>-11.727999999999994</c:v>
                </c:pt>
                <c:pt idx="36812">
                  <c:v>-11.725999999999999</c:v>
                </c:pt>
                <c:pt idx="36813">
                  <c:v>-11.72399999999999</c:v>
                </c:pt>
                <c:pt idx="36814">
                  <c:v>-11.721999999999994</c:v>
                </c:pt>
                <c:pt idx="36815">
                  <c:v>-11.719999999999999</c:v>
                </c:pt>
                <c:pt idx="36816">
                  <c:v>-11.717999999999989</c:v>
                </c:pt>
                <c:pt idx="36817">
                  <c:v>-11.715999999999994</c:v>
                </c:pt>
                <c:pt idx="36818">
                  <c:v>-11.713999999999999</c:v>
                </c:pt>
                <c:pt idx="36819">
                  <c:v>-11.711999999999989</c:v>
                </c:pt>
                <c:pt idx="36820">
                  <c:v>-11.709999999999994</c:v>
                </c:pt>
                <c:pt idx="36821">
                  <c:v>-11.707999999999998</c:v>
                </c:pt>
                <c:pt idx="36822">
                  <c:v>-11.705999999999989</c:v>
                </c:pt>
                <c:pt idx="36823">
                  <c:v>-11.703999999999994</c:v>
                </c:pt>
                <c:pt idx="36824">
                  <c:v>-11.701999999999998</c:v>
                </c:pt>
                <c:pt idx="36825">
                  <c:v>-11.699999999999989</c:v>
                </c:pt>
                <c:pt idx="36826">
                  <c:v>-11.697999999999993</c:v>
                </c:pt>
                <c:pt idx="36827">
                  <c:v>-11.695999999999998</c:v>
                </c:pt>
                <c:pt idx="36828">
                  <c:v>-11.693999999999988</c:v>
                </c:pt>
                <c:pt idx="36829">
                  <c:v>-11.691999999999993</c:v>
                </c:pt>
                <c:pt idx="36830">
                  <c:v>-11.689999999999998</c:v>
                </c:pt>
                <c:pt idx="36831">
                  <c:v>-11.687999999999988</c:v>
                </c:pt>
                <c:pt idx="36832">
                  <c:v>-11.685999999999993</c:v>
                </c:pt>
                <c:pt idx="36833">
                  <c:v>-11.683999999999997</c:v>
                </c:pt>
                <c:pt idx="36834">
                  <c:v>-11.681999999999988</c:v>
                </c:pt>
                <c:pt idx="36835">
                  <c:v>-11.679999999999993</c:v>
                </c:pt>
                <c:pt idx="36836">
                  <c:v>-11.677999999999997</c:v>
                </c:pt>
                <c:pt idx="36837">
                  <c:v>-11.675999999999988</c:v>
                </c:pt>
                <c:pt idx="36838">
                  <c:v>-11.673999999999992</c:v>
                </c:pt>
                <c:pt idx="36839">
                  <c:v>-11.671999999999997</c:v>
                </c:pt>
                <c:pt idx="36840">
                  <c:v>-11.669999999999987</c:v>
                </c:pt>
                <c:pt idx="36841">
                  <c:v>-11.667999999999992</c:v>
                </c:pt>
                <c:pt idx="36842">
                  <c:v>-11.665999999999997</c:v>
                </c:pt>
                <c:pt idx="36843">
                  <c:v>-11.663999999999987</c:v>
                </c:pt>
                <c:pt idx="36844">
                  <c:v>-11.661999999999992</c:v>
                </c:pt>
                <c:pt idx="36845">
                  <c:v>-11.659999999999997</c:v>
                </c:pt>
                <c:pt idx="36846">
                  <c:v>-11.658000000000001</c:v>
                </c:pt>
                <c:pt idx="36847">
                  <c:v>-11.655999999999992</c:v>
                </c:pt>
                <c:pt idx="36848">
                  <c:v>-11.653999999999996</c:v>
                </c:pt>
                <c:pt idx="36849">
                  <c:v>-11.652000000000001</c:v>
                </c:pt>
                <c:pt idx="36850">
                  <c:v>-11.649999999999991</c:v>
                </c:pt>
                <c:pt idx="36851">
                  <c:v>-11.647999999999996</c:v>
                </c:pt>
                <c:pt idx="36852">
                  <c:v>-11.646000000000001</c:v>
                </c:pt>
                <c:pt idx="36853">
                  <c:v>-11.643999999999991</c:v>
                </c:pt>
                <c:pt idx="36854">
                  <c:v>-11.641999999999996</c:v>
                </c:pt>
                <c:pt idx="36855">
                  <c:v>-11.64</c:v>
                </c:pt>
                <c:pt idx="36856">
                  <c:v>-11.637999999999991</c:v>
                </c:pt>
                <c:pt idx="36857">
                  <c:v>-11.635999999999996</c:v>
                </c:pt>
                <c:pt idx="36858">
                  <c:v>-11.634</c:v>
                </c:pt>
                <c:pt idx="36859">
                  <c:v>-11.631999999999991</c:v>
                </c:pt>
                <c:pt idx="36860">
                  <c:v>-11.629999999999995</c:v>
                </c:pt>
                <c:pt idx="36861">
                  <c:v>-11.628</c:v>
                </c:pt>
                <c:pt idx="36862">
                  <c:v>-11.625999999999991</c:v>
                </c:pt>
                <c:pt idx="36863">
                  <c:v>-11.623999999999995</c:v>
                </c:pt>
                <c:pt idx="36864">
                  <c:v>-11.622</c:v>
                </c:pt>
                <c:pt idx="36865">
                  <c:v>-11.61999999999999</c:v>
                </c:pt>
                <c:pt idx="36866">
                  <c:v>-11.617999999999995</c:v>
                </c:pt>
                <c:pt idx="36867">
                  <c:v>-11.616</c:v>
                </c:pt>
                <c:pt idx="36868">
                  <c:v>-11.61399999999999</c:v>
                </c:pt>
                <c:pt idx="36869">
                  <c:v>-11.611999999999995</c:v>
                </c:pt>
                <c:pt idx="36870">
                  <c:v>-11.61</c:v>
                </c:pt>
                <c:pt idx="36871">
                  <c:v>-11.60799999999999</c:v>
                </c:pt>
                <c:pt idx="36872">
                  <c:v>-11.605999999999995</c:v>
                </c:pt>
                <c:pt idx="36873">
                  <c:v>-11.603999999999999</c:v>
                </c:pt>
                <c:pt idx="36874">
                  <c:v>-11.60199999999999</c:v>
                </c:pt>
                <c:pt idx="36875">
                  <c:v>-11.599999999999994</c:v>
                </c:pt>
                <c:pt idx="36876">
                  <c:v>-11.597999999999999</c:v>
                </c:pt>
                <c:pt idx="36877">
                  <c:v>-11.595999999999989</c:v>
                </c:pt>
                <c:pt idx="36878">
                  <c:v>-11.593999999999994</c:v>
                </c:pt>
                <c:pt idx="36879">
                  <c:v>-11.591999999999999</c:v>
                </c:pt>
                <c:pt idx="36880">
                  <c:v>-11.589999999999989</c:v>
                </c:pt>
                <c:pt idx="36881">
                  <c:v>-11.587999999999994</c:v>
                </c:pt>
                <c:pt idx="36882">
                  <c:v>-11.585999999999999</c:v>
                </c:pt>
                <c:pt idx="36883">
                  <c:v>-11.583999999999989</c:v>
                </c:pt>
                <c:pt idx="36884">
                  <c:v>-11.581999999999994</c:v>
                </c:pt>
                <c:pt idx="36885">
                  <c:v>-11.579999999999998</c:v>
                </c:pt>
                <c:pt idx="36886">
                  <c:v>-11.577999999999989</c:v>
                </c:pt>
                <c:pt idx="36887">
                  <c:v>-11.575999999999993</c:v>
                </c:pt>
                <c:pt idx="36888">
                  <c:v>-11.573999999999998</c:v>
                </c:pt>
                <c:pt idx="36889">
                  <c:v>-11.571999999999989</c:v>
                </c:pt>
                <c:pt idx="36890">
                  <c:v>-11.569999999999993</c:v>
                </c:pt>
                <c:pt idx="36891">
                  <c:v>-11.567999999999998</c:v>
                </c:pt>
                <c:pt idx="36892">
                  <c:v>-11.565999999999988</c:v>
                </c:pt>
                <c:pt idx="36893">
                  <c:v>-11.563999999999993</c:v>
                </c:pt>
                <c:pt idx="36894">
                  <c:v>-11.561999999999998</c:v>
                </c:pt>
                <c:pt idx="36895">
                  <c:v>-11.559999999999988</c:v>
                </c:pt>
                <c:pt idx="36896">
                  <c:v>-11.557999999999993</c:v>
                </c:pt>
                <c:pt idx="36897">
                  <c:v>-11.555999999999997</c:v>
                </c:pt>
                <c:pt idx="36898">
                  <c:v>-11.553999999999988</c:v>
                </c:pt>
                <c:pt idx="36899">
                  <c:v>-11.551999999999992</c:v>
                </c:pt>
                <c:pt idx="36900">
                  <c:v>-11.549999999999997</c:v>
                </c:pt>
                <c:pt idx="36901">
                  <c:v>-11.547999999999988</c:v>
                </c:pt>
                <c:pt idx="36902">
                  <c:v>-11.545999999999992</c:v>
                </c:pt>
                <c:pt idx="36903">
                  <c:v>-11.543999999999997</c:v>
                </c:pt>
                <c:pt idx="36904">
                  <c:v>-11.541999999999987</c:v>
                </c:pt>
                <c:pt idx="36905">
                  <c:v>-11.539999999999992</c:v>
                </c:pt>
                <c:pt idx="36906">
                  <c:v>-11.537999999999997</c:v>
                </c:pt>
                <c:pt idx="36907">
                  <c:v>-11.536000000000001</c:v>
                </c:pt>
                <c:pt idx="36908">
                  <c:v>-11.533999999999992</c:v>
                </c:pt>
                <c:pt idx="36909">
                  <c:v>-11.531999999999996</c:v>
                </c:pt>
                <c:pt idx="36910">
                  <c:v>-11.530000000000001</c:v>
                </c:pt>
                <c:pt idx="36911">
                  <c:v>-11.527999999999992</c:v>
                </c:pt>
                <c:pt idx="36912">
                  <c:v>-11.525999999999996</c:v>
                </c:pt>
                <c:pt idx="36913">
                  <c:v>-11.524000000000001</c:v>
                </c:pt>
                <c:pt idx="36914">
                  <c:v>-11.521999999999991</c:v>
                </c:pt>
                <c:pt idx="36915">
                  <c:v>-11.519999999999996</c:v>
                </c:pt>
                <c:pt idx="36916">
                  <c:v>-11.518000000000001</c:v>
                </c:pt>
                <c:pt idx="36917">
                  <c:v>-11.515999999999991</c:v>
                </c:pt>
                <c:pt idx="36918">
                  <c:v>-11.513999999999996</c:v>
                </c:pt>
                <c:pt idx="36919">
                  <c:v>-11.512</c:v>
                </c:pt>
                <c:pt idx="36920">
                  <c:v>-11.509999999999991</c:v>
                </c:pt>
                <c:pt idx="36921">
                  <c:v>-11.507999999999996</c:v>
                </c:pt>
                <c:pt idx="36922">
                  <c:v>-11.506</c:v>
                </c:pt>
                <c:pt idx="36923">
                  <c:v>-11.503999999999991</c:v>
                </c:pt>
                <c:pt idx="36924">
                  <c:v>-11.501999999999995</c:v>
                </c:pt>
                <c:pt idx="36925">
                  <c:v>-11.5</c:v>
                </c:pt>
                <c:pt idx="36926">
                  <c:v>-11.49799999999999</c:v>
                </c:pt>
                <c:pt idx="36927">
                  <c:v>-11.495999999999995</c:v>
                </c:pt>
                <c:pt idx="36928">
                  <c:v>-11.494</c:v>
                </c:pt>
                <c:pt idx="36929">
                  <c:v>-11.49199999999999</c:v>
                </c:pt>
                <c:pt idx="36930">
                  <c:v>-11.489999999999995</c:v>
                </c:pt>
                <c:pt idx="36931">
                  <c:v>-11.488</c:v>
                </c:pt>
                <c:pt idx="36932">
                  <c:v>-11.48599999999999</c:v>
                </c:pt>
                <c:pt idx="36933">
                  <c:v>-11.483999999999995</c:v>
                </c:pt>
                <c:pt idx="36934">
                  <c:v>-11.481999999999999</c:v>
                </c:pt>
                <c:pt idx="36935">
                  <c:v>-11.47999999999999</c:v>
                </c:pt>
                <c:pt idx="36936">
                  <c:v>-11.477999999999994</c:v>
                </c:pt>
                <c:pt idx="36937">
                  <c:v>-11.475999999999999</c:v>
                </c:pt>
                <c:pt idx="36938">
                  <c:v>-11.47399999999999</c:v>
                </c:pt>
                <c:pt idx="36939">
                  <c:v>-11.471999999999994</c:v>
                </c:pt>
                <c:pt idx="36940">
                  <c:v>-11.469999999999999</c:v>
                </c:pt>
                <c:pt idx="36941">
                  <c:v>-11.467999999999989</c:v>
                </c:pt>
                <c:pt idx="36942">
                  <c:v>-11.465999999999994</c:v>
                </c:pt>
                <c:pt idx="36943">
                  <c:v>-11.463999999999999</c:v>
                </c:pt>
                <c:pt idx="36944">
                  <c:v>-11.461999999999989</c:v>
                </c:pt>
                <c:pt idx="36945">
                  <c:v>-11.459999999999994</c:v>
                </c:pt>
                <c:pt idx="36946">
                  <c:v>-11.457999999999998</c:v>
                </c:pt>
                <c:pt idx="36947">
                  <c:v>-11.455999999999989</c:v>
                </c:pt>
                <c:pt idx="36948">
                  <c:v>-11.453999999999994</c:v>
                </c:pt>
                <c:pt idx="36949">
                  <c:v>-11.451999999999998</c:v>
                </c:pt>
                <c:pt idx="36950">
                  <c:v>-11.449999999999989</c:v>
                </c:pt>
                <c:pt idx="36951">
                  <c:v>-11.447999999999993</c:v>
                </c:pt>
                <c:pt idx="36952">
                  <c:v>-11.445999999999998</c:v>
                </c:pt>
                <c:pt idx="36953">
                  <c:v>-11.443999999999988</c:v>
                </c:pt>
                <c:pt idx="36954">
                  <c:v>-11.441999999999993</c:v>
                </c:pt>
                <c:pt idx="36955">
                  <c:v>-11.439999999999998</c:v>
                </c:pt>
                <c:pt idx="36956">
                  <c:v>-11.437999999999988</c:v>
                </c:pt>
                <c:pt idx="36957">
                  <c:v>-11.435999999999993</c:v>
                </c:pt>
                <c:pt idx="36958">
                  <c:v>-11.433999999999997</c:v>
                </c:pt>
                <c:pt idx="36959">
                  <c:v>-11.431999999999988</c:v>
                </c:pt>
                <c:pt idx="36960">
                  <c:v>-11.429999999999993</c:v>
                </c:pt>
                <c:pt idx="36961">
                  <c:v>-11.427999999999997</c:v>
                </c:pt>
                <c:pt idx="36962">
                  <c:v>-11.425999999999988</c:v>
                </c:pt>
                <c:pt idx="36963">
                  <c:v>-11.423999999999992</c:v>
                </c:pt>
                <c:pt idx="36964">
                  <c:v>-11.421999999999997</c:v>
                </c:pt>
                <c:pt idx="36965">
                  <c:v>-11.419999999999987</c:v>
                </c:pt>
                <c:pt idx="36966">
                  <c:v>-11.417999999999992</c:v>
                </c:pt>
                <c:pt idx="36967">
                  <c:v>-11.415999999999997</c:v>
                </c:pt>
                <c:pt idx="36968">
                  <c:v>-11.413999999999987</c:v>
                </c:pt>
                <c:pt idx="36969">
                  <c:v>-11.411999999999992</c:v>
                </c:pt>
                <c:pt idx="36970">
                  <c:v>-11.409999999999997</c:v>
                </c:pt>
                <c:pt idx="36971">
                  <c:v>-11.408000000000001</c:v>
                </c:pt>
                <c:pt idx="36972">
                  <c:v>-11.405999999999992</c:v>
                </c:pt>
                <c:pt idx="36973">
                  <c:v>-11.403999999999996</c:v>
                </c:pt>
                <c:pt idx="36974">
                  <c:v>-11.402000000000001</c:v>
                </c:pt>
                <c:pt idx="36975">
                  <c:v>-11.399999999999991</c:v>
                </c:pt>
                <c:pt idx="36976">
                  <c:v>-11.397999999999996</c:v>
                </c:pt>
                <c:pt idx="36977">
                  <c:v>-11.396000000000001</c:v>
                </c:pt>
                <c:pt idx="36978">
                  <c:v>-11.393999999999991</c:v>
                </c:pt>
                <c:pt idx="36979">
                  <c:v>-11.391999999999996</c:v>
                </c:pt>
                <c:pt idx="36980">
                  <c:v>-11.39</c:v>
                </c:pt>
                <c:pt idx="36981">
                  <c:v>-11.387999999999991</c:v>
                </c:pt>
                <c:pt idx="36982">
                  <c:v>-11.385999999999996</c:v>
                </c:pt>
                <c:pt idx="36983">
                  <c:v>-11.384</c:v>
                </c:pt>
                <c:pt idx="36984">
                  <c:v>-11.381999999999991</c:v>
                </c:pt>
                <c:pt idx="36985">
                  <c:v>-11.379999999999995</c:v>
                </c:pt>
                <c:pt idx="36986">
                  <c:v>-11.378</c:v>
                </c:pt>
                <c:pt idx="36987">
                  <c:v>-11.375999999999991</c:v>
                </c:pt>
                <c:pt idx="36988">
                  <c:v>-11.373999999999995</c:v>
                </c:pt>
                <c:pt idx="36989">
                  <c:v>-11.372</c:v>
                </c:pt>
                <c:pt idx="36990">
                  <c:v>-11.36999999999999</c:v>
                </c:pt>
                <c:pt idx="36991">
                  <c:v>-11.367999999999995</c:v>
                </c:pt>
                <c:pt idx="36992">
                  <c:v>-11.366</c:v>
                </c:pt>
                <c:pt idx="36993">
                  <c:v>-11.36399999999999</c:v>
                </c:pt>
                <c:pt idx="36994">
                  <c:v>-11.361999999999995</c:v>
                </c:pt>
                <c:pt idx="36995">
                  <c:v>-11.36</c:v>
                </c:pt>
                <c:pt idx="36996">
                  <c:v>-11.35799999999999</c:v>
                </c:pt>
                <c:pt idx="36997">
                  <c:v>-11.355999999999995</c:v>
                </c:pt>
                <c:pt idx="36998">
                  <c:v>-11.353999999999999</c:v>
                </c:pt>
                <c:pt idx="36999">
                  <c:v>-11.35199999999999</c:v>
                </c:pt>
                <c:pt idx="37000">
                  <c:v>-11.349999999999994</c:v>
                </c:pt>
                <c:pt idx="37001">
                  <c:v>-11.347999999999999</c:v>
                </c:pt>
                <c:pt idx="37002">
                  <c:v>-11.345999999999989</c:v>
                </c:pt>
                <c:pt idx="37003">
                  <c:v>-11.343999999999994</c:v>
                </c:pt>
                <c:pt idx="37004">
                  <c:v>-11.341999999999999</c:v>
                </c:pt>
                <c:pt idx="37005">
                  <c:v>-11.339999999999989</c:v>
                </c:pt>
                <c:pt idx="37006">
                  <c:v>-11.337999999999994</c:v>
                </c:pt>
                <c:pt idx="37007">
                  <c:v>-11.335999999999999</c:v>
                </c:pt>
                <c:pt idx="37008">
                  <c:v>-11.333999999999989</c:v>
                </c:pt>
                <c:pt idx="37009">
                  <c:v>-11.331999999999994</c:v>
                </c:pt>
                <c:pt idx="37010">
                  <c:v>-11.329999999999998</c:v>
                </c:pt>
                <c:pt idx="37011">
                  <c:v>-11.327999999999989</c:v>
                </c:pt>
                <c:pt idx="37012">
                  <c:v>-11.325999999999993</c:v>
                </c:pt>
                <c:pt idx="37013">
                  <c:v>-11.323999999999998</c:v>
                </c:pt>
                <c:pt idx="37014">
                  <c:v>-11.321999999999989</c:v>
                </c:pt>
                <c:pt idx="37015">
                  <c:v>-11.319999999999993</c:v>
                </c:pt>
                <c:pt idx="37016">
                  <c:v>-11.317999999999998</c:v>
                </c:pt>
                <c:pt idx="37017">
                  <c:v>-11.315999999999988</c:v>
                </c:pt>
                <c:pt idx="37018">
                  <c:v>-11.313999999999993</c:v>
                </c:pt>
                <c:pt idx="37019">
                  <c:v>-11.311999999999998</c:v>
                </c:pt>
                <c:pt idx="37020">
                  <c:v>-11.309999999999988</c:v>
                </c:pt>
                <c:pt idx="37021">
                  <c:v>-11.307999999999993</c:v>
                </c:pt>
                <c:pt idx="37022">
                  <c:v>-11.305999999999997</c:v>
                </c:pt>
                <c:pt idx="37023">
                  <c:v>-11.303999999999988</c:v>
                </c:pt>
                <c:pt idx="37024">
                  <c:v>-11.301999999999992</c:v>
                </c:pt>
                <c:pt idx="37025">
                  <c:v>-11.299999999999997</c:v>
                </c:pt>
                <c:pt idx="37026">
                  <c:v>-11.297999999999988</c:v>
                </c:pt>
                <c:pt idx="37027">
                  <c:v>-11.295999999999992</c:v>
                </c:pt>
                <c:pt idx="37028">
                  <c:v>-11.293999999999997</c:v>
                </c:pt>
                <c:pt idx="37029">
                  <c:v>-11.291999999999987</c:v>
                </c:pt>
                <c:pt idx="37030">
                  <c:v>-11.289999999999992</c:v>
                </c:pt>
                <c:pt idx="37031">
                  <c:v>-11.287999999999997</c:v>
                </c:pt>
                <c:pt idx="37032">
                  <c:v>-11.286000000000001</c:v>
                </c:pt>
                <c:pt idx="37033">
                  <c:v>-11.283999999999992</c:v>
                </c:pt>
                <c:pt idx="37034">
                  <c:v>-11.281999999999996</c:v>
                </c:pt>
                <c:pt idx="37035">
                  <c:v>-11.280000000000001</c:v>
                </c:pt>
                <c:pt idx="37036">
                  <c:v>-11.277999999999992</c:v>
                </c:pt>
                <c:pt idx="37037">
                  <c:v>-11.275999999999996</c:v>
                </c:pt>
                <c:pt idx="37038">
                  <c:v>-11.274000000000001</c:v>
                </c:pt>
                <c:pt idx="37039">
                  <c:v>-11.271999999999991</c:v>
                </c:pt>
                <c:pt idx="37040">
                  <c:v>-11.269999999999996</c:v>
                </c:pt>
                <c:pt idx="37041">
                  <c:v>-11.268000000000001</c:v>
                </c:pt>
                <c:pt idx="37042">
                  <c:v>-11.265999999999991</c:v>
                </c:pt>
                <c:pt idx="37043">
                  <c:v>-11.263999999999996</c:v>
                </c:pt>
                <c:pt idx="37044">
                  <c:v>-11.262</c:v>
                </c:pt>
                <c:pt idx="37045">
                  <c:v>-11.259999999999991</c:v>
                </c:pt>
                <c:pt idx="37046">
                  <c:v>-11.257999999999996</c:v>
                </c:pt>
                <c:pt idx="37047">
                  <c:v>-11.256</c:v>
                </c:pt>
                <c:pt idx="37048">
                  <c:v>-11.253999999999991</c:v>
                </c:pt>
                <c:pt idx="37049">
                  <c:v>-11.251999999999995</c:v>
                </c:pt>
                <c:pt idx="37050">
                  <c:v>-11.25</c:v>
                </c:pt>
                <c:pt idx="37051">
                  <c:v>-11.24799999999999</c:v>
                </c:pt>
                <c:pt idx="37052">
                  <c:v>-11.245999999999995</c:v>
                </c:pt>
                <c:pt idx="37053">
                  <c:v>-11.244</c:v>
                </c:pt>
                <c:pt idx="37054">
                  <c:v>-11.24199999999999</c:v>
                </c:pt>
                <c:pt idx="37055">
                  <c:v>-11.239999999999995</c:v>
                </c:pt>
                <c:pt idx="37056">
                  <c:v>-11.238</c:v>
                </c:pt>
                <c:pt idx="37057">
                  <c:v>-11.23599999999999</c:v>
                </c:pt>
                <c:pt idx="37058">
                  <c:v>-11.233999999999995</c:v>
                </c:pt>
                <c:pt idx="37059">
                  <c:v>-11.231999999999999</c:v>
                </c:pt>
                <c:pt idx="37060">
                  <c:v>-11.22999999999999</c:v>
                </c:pt>
                <c:pt idx="37061">
                  <c:v>-11.227999999999994</c:v>
                </c:pt>
                <c:pt idx="37062">
                  <c:v>-11.225999999999999</c:v>
                </c:pt>
                <c:pt idx="37063">
                  <c:v>-11.22399999999999</c:v>
                </c:pt>
                <c:pt idx="37064">
                  <c:v>-11.221999999999994</c:v>
                </c:pt>
                <c:pt idx="37065">
                  <c:v>-11.219999999999999</c:v>
                </c:pt>
                <c:pt idx="37066">
                  <c:v>-11.217999999999989</c:v>
                </c:pt>
                <c:pt idx="37067">
                  <c:v>-11.215999999999994</c:v>
                </c:pt>
                <c:pt idx="37068">
                  <c:v>-11.213999999999999</c:v>
                </c:pt>
                <c:pt idx="37069">
                  <c:v>-11.211999999999989</c:v>
                </c:pt>
                <c:pt idx="37070">
                  <c:v>-11.209999999999994</c:v>
                </c:pt>
                <c:pt idx="37071">
                  <c:v>-11.207999999999998</c:v>
                </c:pt>
                <c:pt idx="37072">
                  <c:v>-11.205999999999989</c:v>
                </c:pt>
                <c:pt idx="37073">
                  <c:v>-11.203999999999994</c:v>
                </c:pt>
                <c:pt idx="37074">
                  <c:v>-11.201999999999998</c:v>
                </c:pt>
                <c:pt idx="37075">
                  <c:v>-11.199999999999989</c:v>
                </c:pt>
                <c:pt idx="37076">
                  <c:v>-11.197999999999993</c:v>
                </c:pt>
                <c:pt idx="37077">
                  <c:v>-11.195999999999998</c:v>
                </c:pt>
                <c:pt idx="37078">
                  <c:v>-11.193999999999988</c:v>
                </c:pt>
                <c:pt idx="37079">
                  <c:v>-11.191999999999993</c:v>
                </c:pt>
                <c:pt idx="37080">
                  <c:v>-11.189999999999998</c:v>
                </c:pt>
                <c:pt idx="37081">
                  <c:v>-11.187999999999988</c:v>
                </c:pt>
                <c:pt idx="37082">
                  <c:v>-11.185999999999993</c:v>
                </c:pt>
                <c:pt idx="37083">
                  <c:v>-11.183999999999997</c:v>
                </c:pt>
                <c:pt idx="37084">
                  <c:v>-11.181999999999988</c:v>
                </c:pt>
                <c:pt idx="37085">
                  <c:v>-11.179999999999993</c:v>
                </c:pt>
                <c:pt idx="37086">
                  <c:v>-11.177999999999997</c:v>
                </c:pt>
                <c:pt idx="37087">
                  <c:v>-11.175999999999988</c:v>
                </c:pt>
                <c:pt idx="37088">
                  <c:v>-11.173999999999992</c:v>
                </c:pt>
                <c:pt idx="37089">
                  <c:v>-11.171999999999997</c:v>
                </c:pt>
                <c:pt idx="37090">
                  <c:v>-11.169999999999987</c:v>
                </c:pt>
                <c:pt idx="37091">
                  <c:v>-11.167999999999992</c:v>
                </c:pt>
                <c:pt idx="37092">
                  <c:v>-11.165999999999997</c:v>
                </c:pt>
                <c:pt idx="37093">
                  <c:v>-11.163999999999987</c:v>
                </c:pt>
                <c:pt idx="37094">
                  <c:v>-11.161999999999992</c:v>
                </c:pt>
                <c:pt idx="37095">
                  <c:v>-11.159999999999997</c:v>
                </c:pt>
                <c:pt idx="37096">
                  <c:v>-11.158000000000001</c:v>
                </c:pt>
                <c:pt idx="37097">
                  <c:v>-11.155999999999992</c:v>
                </c:pt>
                <c:pt idx="37098">
                  <c:v>-11.153999999999996</c:v>
                </c:pt>
                <c:pt idx="37099">
                  <c:v>-11.152000000000001</c:v>
                </c:pt>
                <c:pt idx="37100">
                  <c:v>-11.149999999999991</c:v>
                </c:pt>
                <c:pt idx="37101">
                  <c:v>-11.147999999999996</c:v>
                </c:pt>
                <c:pt idx="37102">
                  <c:v>-11.146000000000001</c:v>
                </c:pt>
                <c:pt idx="37103">
                  <c:v>-11.143999999999991</c:v>
                </c:pt>
                <c:pt idx="37104">
                  <c:v>-11.141999999999996</c:v>
                </c:pt>
                <c:pt idx="37105">
                  <c:v>-11.14</c:v>
                </c:pt>
                <c:pt idx="37106">
                  <c:v>-11.137999999999991</c:v>
                </c:pt>
                <c:pt idx="37107">
                  <c:v>-11.135999999999996</c:v>
                </c:pt>
                <c:pt idx="37108">
                  <c:v>-11.134</c:v>
                </c:pt>
                <c:pt idx="37109">
                  <c:v>-11.131999999999991</c:v>
                </c:pt>
                <c:pt idx="37110">
                  <c:v>-11.129999999999995</c:v>
                </c:pt>
                <c:pt idx="37111">
                  <c:v>-11.128</c:v>
                </c:pt>
                <c:pt idx="37112">
                  <c:v>-11.125999999999991</c:v>
                </c:pt>
                <c:pt idx="37113">
                  <c:v>-11.123999999999995</c:v>
                </c:pt>
                <c:pt idx="37114">
                  <c:v>-11.122</c:v>
                </c:pt>
                <c:pt idx="37115">
                  <c:v>-11.11999999999999</c:v>
                </c:pt>
                <c:pt idx="37116">
                  <c:v>-11.117999999999995</c:v>
                </c:pt>
                <c:pt idx="37117">
                  <c:v>-11.116</c:v>
                </c:pt>
                <c:pt idx="37118">
                  <c:v>-11.11399999999999</c:v>
                </c:pt>
                <c:pt idx="37119">
                  <c:v>-11.111999999999995</c:v>
                </c:pt>
                <c:pt idx="37120">
                  <c:v>-11.11</c:v>
                </c:pt>
                <c:pt idx="37121">
                  <c:v>-11.10799999999999</c:v>
                </c:pt>
                <c:pt idx="37122">
                  <c:v>-11.105999999999995</c:v>
                </c:pt>
                <c:pt idx="37123">
                  <c:v>-11.103999999999999</c:v>
                </c:pt>
                <c:pt idx="37124">
                  <c:v>-11.10199999999999</c:v>
                </c:pt>
                <c:pt idx="37125">
                  <c:v>-11.099999999999994</c:v>
                </c:pt>
                <c:pt idx="37126">
                  <c:v>-11.097999999999999</c:v>
                </c:pt>
                <c:pt idx="37127">
                  <c:v>-11.095999999999989</c:v>
                </c:pt>
                <c:pt idx="37128">
                  <c:v>-11.093999999999994</c:v>
                </c:pt>
                <c:pt idx="37129">
                  <c:v>-11.091999999999999</c:v>
                </c:pt>
                <c:pt idx="37130">
                  <c:v>-11.089999999999989</c:v>
                </c:pt>
                <c:pt idx="37131">
                  <c:v>-11.087999999999994</c:v>
                </c:pt>
                <c:pt idx="37132">
                  <c:v>-11.085999999999999</c:v>
                </c:pt>
                <c:pt idx="37133">
                  <c:v>-11.083999999999989</c:v>
                </c:pt>
                <c:pt idx="37134">
                  <c:v>-11.081999999999994</c:v>
                </c:pt>
                <c:pt idx="37135">
                  <c:v>-11.079999999999998</c:v>
                </c:pt>
                <c:pt idx="37136">
                  <c:v>-11.077999999999989</c:v>
                </c:pt>
                <c:pt idx="37137">
                  <c:v>-11.075999999999993</c:v>
                </c:pt>
                <c:pt idx="37138">
                  <c:v>-11.073999999999998</c:v>
                </c:pt>
                <c:pt idx="37139">
                  <c:v>-11.071999999999989</c:v>
                </c:pt>
                <c:pt idx="37140">
                  <c:v>-11.069999999999993</c:v>
                </c:pt>
                <c:pt idx="37141">
                  <c:v>-11.067999999999998</c:v>
                </c:pt>
                <c:pt idx="37142">
                  <c:v>-11.065999999999988</c:v>
                </c:pt>
                <c:pt idx="37143">
                  <c:v>-11.063999999999993</c:v>
                </c:pt>
                <c:pt idx="37144">
                  <c:v>-11.061999999999998</c:v>
                </c:pt>
                <c:pt idx="37145">
                  <c:v>-11.059999999999988</c:v>
                </c:pt>
                <c:pt idx="37146">
                  <c:v>-11.057999999999993</c:v>
                </c:pt>
                <c:pt idx="37147">
                  <c:v>-11.055999999999997</c:v>
                </c:pt>
                <c:pt idx="37148">
                  <c:v>-11.053999999999988</c:v>
                </c:pt>
                <c:pt idx="37149">
                  <c:v>-11.051999999999992</c:v>
                </c:pt>
                <c:pt idx="37150">
                  <c:v>-11.049999999999997</c:v>
                </c:pt>
                <c:pt idx="37151">
                  <c:v>-11.047999999999988</c:v>
                </c:pt>
                <c:pt idx="37152">
                  <c:v>-11.045999999999992</c:v>
                </c:pt>
                <c:pt idx="37153">
                  <c:v>-11.043999999999997</c:v>
                </c:pt>
                <c:pt idx="37154">
                  <c:v>-11.041999999999987</c:v>
                </c:pt>
                <c:pt idx="37155">
                  <c:v>-11.039999999999992</c:v>
                </c:pt>
                <c:pt idx="37156">
                  <c:v>-11.037999999999997</c:v>
                </c:pt>
                <c:pt idx="37157">
                  <c:v>-11.036000000000001</c:v>
                </c:pt>
                <c:pt idx="37158">
                  <c:v>-11.033999999999992</c:v>
                </c:pt>
                <c:pt idx="37159">
                  <c:v>-11.031999999999996</c:v>
                </c:pt>
                <c:pt idx="37160">
                  <c:v>-11.030000000000001</c:v>
                </c:pt>
                <c:pt idx="37161">
                  <c:v>-11.027999999999992</c:v>
                </c:pt>
                <c:pt idx="37162">
                  <c:v>-11.025999999999996</c:v>
                </c:pt>
                <c:pt idx="37163">
                  <c:v>-11.024000000000001</c:v>
                </c:pt>
                <c:pt idx="37164">
                  <c:v>-11.021999999999991</c:v>
                </c:pt>
                <c:pt idx="37165">
                  <c:v>-11.019999999999996</c:v>
                </c:pt>
                <c:pt idx="37166">
                  <c:v>-11.018000000000001</c:v>
                </c:pt>
                <c:pt idx="37167">
                  <c:v>-11.015999999999991</c:v>
                </c:pt>
                <c:pt idx="37168">
                  <c:v>-11.013999999999996</c:v>
                </c:pt>
                <c:pt idx="37169">
                  <c:v>-11.012</c:v>
                </c:pt>
                <c:pt idx="37170">
                  <c:v>-11.009999999999991</c:v>
                </c:pt>
                <c:pt idx="37171">
                  <c:v>-11.007999999999996</c:v>
                </c:pt>
                <c:pt idx="37172">
                  <c:v>-11.006</c:v>
                </c:pt>
                <c:pt idx="37173">
                  <c:v>-11.003999999999991</c:v>
                </c:pt>
                <c:pt idx="37174">
                  <c:v>-11.001999999999995</c:v>
                </c:pt>
                <c:pt idx="37175">
                  <c:v>-11</c:v>
                </c:pt>
                <c:pt idx="37176">
                  <c:v>-10.99799999999999</c:v>
                </c:pt>
                <c:pt idx="37177">
                  <c:v>-10.995999999999995</c:v>
                </c:pt>
                <c:pt idx="37178">
                  <c:v>-10.994</c:v>
                </c:pt>
                <c:pt idx="37179">
                  <c:v>-10.99199999999999</c:v>
                </c:pt>
                <c:pt idx="37180">
                  <c:v>-10.989999999999995</c:v>
                </c:pt>
                <c:pt idx="37181">
                  <c:v>-10.988</c:v>
                </c:pt>
                <c:pt idx="37182">
                  <c:v>-10.98599999999999</c:v>
                </c:pt>
                <c:pt idx="37183">
                  <c:v>-10.983999999999995</c:v>
                </c:pt>
                <c:pt idx="37184">
                  <c:v>-10.981999999999999</c:v>
                </c:pt>
                <c:pt idx="37185">
                  <c:v>-10.97999999999999</c:v>
                </c:pt>
                <c:pt idx="37186">
                  <c:v>-10.977999999999994</c:v>
                </c:pt>
                <c:pt idx="37187">
                  <c:v>-10.975999999999999</c:v>
                </c:pt>
                <c:pt idx="37188">
                  <c:v>-10.97399999999999</c:v>
                </c:pt>
                <c:pt idx="37189">
                  <c:v>-10.971999999999994</c:v>
                </c:pt>
                <c:pt idx="37190">
                  <c:v>-10.969999999999999</c:v>
                </c:pt>
                <c:pt idx="37191">
                  <c:v>-10.967999999999989</c:v>
                </c:pt>
                <c:pt idx="37192">
                  <c:v>-10.965999999999994</c:v>
                </c:pt>
                <c:pt idx="37193">
                  <c:v>-10.963999999999999</c:v>
                </c:pt>
                <c:pt idx="37194">
                  <c:v>-10.961999999999989</c:v>
                </c:pt>
                <c:pt idx="37195">
                  <c:v>-10.959999999999994</c:v>
                </c:pt>
                <c:pt idx="37196">
                  <c:v>-10.957999999999998</c:v>
                </c:pt>
                <c:pt idx="37197">
                  <c:v>-10.955999999999989</c:v>
                </c:pt>
                <c:pt idx="37198">
                  <c:v>-10.953999999999994</c:v>
                </c:pt>
                <c:pt idx="37199">
                  <c:v>-10.951999999999998</c:v>
                </c:pt>
                <c:pt idx="37200">
                  <c:v>-10.949999999999989</c:v>
                </c:pt>
                <c:pt idx="37201">
                  <c:v>-10.947999999999993</c:v>
                </c:pt>
                <c:pt idx="37202">
                  <c:v>-10.945999999999998</c:v>
                </c:pt>
                <c:pt idx="37203">
                  <c:v>-10.943999999999988</c:v>
                </c:pt>
                <c:pt idx="37204">
                  <c:v>-10.941999999999993</c:v>
                </c:pt>
                <c:pt idx="37205">
                  <c:v>-10.939999999999998</c:v>
                </c:pt>
                <c:pt idx="37206">
                  <c:v>-10.937999999999988</c:v>
                </c:pt>
                <c:pt idx="37207">
                  <c:v>-10.935999999999993</c:v>
                </c:pt>
                <c:pt idx="37208">
                  <c:v>-10.933999999999997</c:v>
                </c:pt>
                <c:pt idx="37209">
                  <c:v>-10.931999999999988</c:v>
                </c:pt>
                <c:pt idx="37210">
                  <c:v>-10.929999999999993</c:v>
                </c:pt>
                <c:pt idx="37211">
                  <c:v>-10.927999999999997</c:v>
                </c:pt>
                <c:pt idx="37212">
                  <c:v>-10.925999999999988</c:v>
                </c:pt>
                <c:pt idx="37213">
                  <c:v>-10.923999999999992</c:v>
                </c:pt>
                <c:pt idx="37214">
                  <c:v>-10.921999999999997</c:v>
                </c:pt>
                <c:pt idx="37215">
                  <c:v>-10.919999999999987</c:v>
                </c:pt>
                <c:pt idx="37216">
                  <c:v>-10.917999999999992</c:v>
                </c:pt>
                <c:pt idx="37217">
                  <c:v>-10.915999999999997</c:v>
                </c:pt>
                <c:pt idx="37218">
                  <c:v>-10.913999999999987</c:v>
                </c:pt>
                <c:pt idx="37219">
                  <c:v>-10.911999999999992</c:v>
                </c:pt>
                <c:pt idx="37220">
                  <c:v>-10.909999999999997</c:v>
                </c:pt>
                <c:pt idx="37221">
                  <c:v>-10.908000000000001</c:v>
                </c:pt>
                <c:pt idx="37222">
                  <c:v>-10.905999999999992</c:v>
                </c:pt>
                <c:pt idx="37223">
                  <c:v>-10.903999999999996</c:v>
                </c:pt>
                <c:pt idx="37224">
                  <c:v>-10.902000000000001</c:v>
                </c:pt>
                <c:pt idx="37225">
                  <c:v>-10.899999999999991</c:v>
                </c:pt>
                <c:pt idx="37226">
                  <c:v>-10.897999999999996</c:v>
                </c:pt>
                <c:pt idx="37227">
                  <c:v>-10.896000000000001</c:v>
                </c:pt>
                <c:pt idx="37228">
                  <c:v>-10.893999999999991</c:v>
                </c:pt>
                <c:pt idx="37229">
                  <c:v>-10.891999999999996</c:v>
                </c:pt>
                <c:pt idx="37230">
                  <c:v>-10.89</c:v>
                </c:pt>
                <c:pt idx="37231">
                  <c:v>-10.887999999999991</c:v>
                </c:pt>
                <c:pt idx="37232">
                  <c:v>-10.885999999999996</c:v>
                </c:pt>
                <c:pt idx="37233">
                  <c:v>-10.884</c:v>
                </c:pt>
                <c:pt idx="37234">
                  <c:v>-10.881999999999991</c:v>
                </c:pt>
                <c:pt idx="37235">
                  <c:v>-10.879999999999995</c:v>
                </c:pt>
                <c:pt idx="37236">
                  <c:v>-10.878</c:v>
                </c:pt>
                <c:pt idx="37237">
                  <c:v>-10.875999999999991</c:v>
                </c:pt>
                <c:pt idx="37238">
                  <c:v>-10.873999999999995</c:v>
                </c:pt>
                <c:pt idx="37239">
                  <c:v>-10.872</c:v>
                </c:pt>
                <c:pt idx="37240">
                  <c:v>-10.86999999999999</c:v>
                </c:pt>
                <c:pt idx="37241">
                  <c:v>-10.867999999999995</c:v>
                </c:pt>
                <c:pt idx="37242">
                  <c:v>-10.866</c:v>
                </c:pt>
                <c:pt idx="37243">
                  <c:v>-10.86399999999999</c:v>
                </c:pt>
                <c:pt idx="37244">
                  <c:v>-10.861999999999995</c:v>
                </c:pt>
                <c:pt idx="37245">
                  <c:v>-10.86</c:v>
                </c:pt>
                <c:pt idx="37246">
                  <c:v>-10.85799999999999</c:v>
                </c:pt>
                <c:pt idx="37247">
                  <c:v>-10.855999999999995</c:v>
                </c:pt>
                <c:pt idx="37248">
                  <c:v>-10.853999999999999</c:v>
                </c:pt>
                <c:pt idx="37249">
                  <c:v>-10.85199999999999</c:v>
                </c:pt>
                <c:pt idx="37250">
                  <c:v>-10.849999999999994</c:v>
                </c:pt>
                <c:pt idx="37251">
                  <c:v>-10.847999999999999</c:v>
                </c:pt>
                <c:pt idx="37252">
                  <c:v>-10.845999999999989</c:v>
                </c:pt>
                <c:pt idx="37253">
                  <c:v>-10.843999999999994</c:v>
                </c:pt>
                <c:pt idx="37254">
                  <c:v>-10.841999999999999</c:v>
                </c:pt>
                <c:pt idx="37255">
                  <c:v>-10.839999999999989</c:v>
                </c:pt>
                <c:pt idx="37256">
                  <c:v>-10.837999999999994</c:v>
                </c:pt>
                <c:pt idx="37257">
                  <c:v>-10.835999999999999</c:v>
                </c:pt>
                <c:pt idx="37258">
                  <c:v>-10.833999999999989</c:v>
                </c:pt>
                <c:pt idx="37259">
                  <c:v>-10.831999999999994</c:v>
                </c:pt>
                <c:pt idx="37260">
                  <c:v>-10.829999999999998</c:v>
                </c:pt>
                <c:pt idx="37261">
                  <c:v>-10.827999999999989</c:v>
                </c:pt>
                <c:pt idx="37262">
                  <c:v>-10.825999999999993</c:v>
                </c:pt>
                <c:pt idx="37263">
                  <c:v>-10.823999999999998</c:v>
                </c:pt>
                <c:pt idx="37264">
                  <c:v>-10.821999999999989</c:v>
                </c:pt>
                <c:pt idx="37265">
                  <c:v>-10.819999999999993</c:v>
                </c:pt>
                <c:pt idx="37266">
                  <c:v>-10.817999999999998</c:v>
                </c:pt>
                <c:pt idx="37267">
                  <c:v>-10.815999999999988</c:v>
                </c:pt>
                <c:pt idx="37268">
                  <c:v>-10.813999999999993</c:v>
                </c:pt>
                <c:pt idx="37269">
                  <c:v>-10.811999999999998</c:v>
                </c:pt>
                <c:pt idx="37270">
                  <c:v>-10.809999999999988</c:v>
                </c:pt>
                <c:pt idx="37271">
                  <c:v>-10.807999999999993</c:v>
                </c:pt>
                <c:pt idx="37272">
                  <c:v>-10.805999999999997</c:v>
                </c:pt>
                <c:pt idx="37273">
                  <c:v>-10.803999999999988</c:v>
                </c:pt>
                <c:pt idx="37274">
                  <c:v>-10.801999999999992</c:v>
                </c:pt>
                <c:pt idx="37275">
                  <c:v>-10.799999999999997</c:v>
                </c:pt>
                <c:pt idx="37276">
                  <c:v>-10.797999999999988</c:v>
                </c:pt>
                <c:pt idx="37277">
                  <c:v>-10.795999999999992</c:v>
                </c:pt>
                <c:pt idx="37278">
                  <c:v>-10.793999999999997</c:v>
                </c:pt>
                <c:pt idx="37279">
                  <c:v>-10.791999999999987</c:v>
                </c:pt>
                <c:pt idx="37280">
                  <c:v>-10.789999999999992</c:v>
                </c:pt>
                <c:pt idx="37281">
                  <c:v>-10.787999999999997</c:v>
                </c:pt>
                <c:pt idx="37282">
                  <c:v>-10.786000000000001</c:v>
                </c:pt>
                <c:pt idx="37283">
                  <c:v>-10.783999999999992</c:v>
                </c:pt>
                <c:pt idx="37284">
                  <c:v>-10.781999999999996</c:v>
                </c:pt>
                <c:pt idx="37285">
                  <c:v>-10.780000000000001</c:v>
                </c:pt>
                <c:pt idx="37286">
                  <c:v>-10.777999999999992</c:v>
                </c:pt>
                <c:pt idx="37287">
                  <c:v>-10.775999999999996</c:v>
                </c:pt>
                <c:pt idx="37288">
                  <c:v>-10.774000000000001</c:v>
                </c:pt>
                <c:pt idx="37289">
                  <c:v>-10.771999999999991</c:v>
                </c:pt>
                <c:pt idx="37290">
                  <c:v>-10.769999999999996</c:v>
                </c:pt>
                <c:pt idx="37291">
                  <c:v>-10.768000000000001</c:v>
                </c:pt>
                <c:pt idx="37292">
                  <c:v>-10.765999999999991</c:v>
                </c:pt>
                <c:pt idx="37293">
                  <c:v>-10.763999999999996</c:v>
                </c:pt>
                <c:pt idx="37294">
                  <c:v>-10.762</c:v>
                </c:pt>
                <c:pt idx="37295">
                  <c:v>-10.759999999999991</c:v>
                </c:pt>
                <c:pt idx="37296">
                  <c:v>-10.757999999999996</c:v>
                </c:pt>
                <c:pt idx="37297">
                  <c:v>-10.756</c:v>
                </c:pt>
                <c:pt idx="37298">
                  <c:v>-10.753999999999991</c:v>
                </c:pt>
                <c:pt idx="37299">
                  <c:v>-10.751999999999995</c:v>
                </c:pt>
                <c:pt idx="37300">
                  <c:v>-10.75</c:v>
                </c:pt>
                <c:pt idx="37301">
                  <c:v>-10.74799999999999</c:v>
                </c:pt>
                <c:pt idx="37302">
                  <c:v>-10.745999999999995</c:v>
                </c:pt>
                <c:pt idx="37303">
                  <c:v>-10.744</c:v>
                </c:pt>
                <c:pt idx="37304">
                  <c:v>-10.74199999999999</c:v>
                </c:pt>
                <c:pt idx="37305">
                  <c:v>-10.739999999999995</c:v>
                </c:pt>
                <c:pt idx="37306">
                  <c:v>-10.738</c:v>
                </c:pt>
                <c:pt idx="37307">
                  <c:v>-10.73599999999999</c:v>
                </c:pt>
                <c:pt idx="37308">
                  <c:v>-10.733999999999995</c:v>
                </c:pt>
                <c:pt idx="37309">
                  <c:v>-10.731999999999999</c:v>
                </c:pt>
                <c:pt idx="37310">
                  <c:v>-10.72999999999999</c:v>
                </c:pt>
                <c:pt idx="37311">
                  <c:v>-10.727999999999994</c:v>
                </c:pt>
                <c:pt idx="37312">
                  <c:v>-10.725999999999999</c:v>
                </c:pt>
                <c:pt idx="37313">
                  <c:v>-10.72399999999999</c:v>
                </c:pt>
                <c:pt idx="37314">
                  <c:v>-10.721999999999994</c:v>
                </c:pt>
                <c:pt idx="37315">
                  <c:v>-10.719999999999999</c:v>
                </c:pt>
                <c:pt idx="37316">
                  <c:v>-10.717999999999989</c:v>
                </c:pt>
                <c:pt idx="37317">
                  <c:v>-10.715999999999994</c:v>
                </c:pt>
                <c:pt idx="37318">
                  <c:v>-10.713999999999999</c:v>
                </c:pt>
                <c:pt idx="37319">
                  <c:v>-10.711999999999989</c:v>
                </c:pt>
                <c:pt idx="37320">
                  <c:v>-10.709999999999994</c:v>
                </c:pt>
                <c:pt idx="37321">
                  <c:v>-10.707999999999998</c:v>
                </c:pt>
                <c:pt idx="37322">
                  <c:v>-10.705999999999989</c:v>
                </c:pt>
                <c:pt idx="37323">
                  <c:v>-10.703999999999994</c:v>
                </c:pt>
                <c:pt idx="37324">
                  <c:v>-10.701999999999998</c:v>
                </c:pt>
                <c:pt idx="37325">
                  <c:v>-10.699999999999989</c:v>
                </c:pt>
                <c:pt idx="37326">
                  <c:v>-10.697999999999993</c:v>
                </c:pt>
                <c:pt idx="37327">
                  <c:v>-10.695999999999998</c:v>
                </c:pt>
                <c:pt idx="37328">
                  <c:v>-10.693999999999988</c:v>
                </c:pt>
                <c:pt idx="37329">
                  <c:v>-10.691999999999993</c:v>
                </c:pt>
                <c:pt idx="37330">
                  <c:v>-10.689999999999998</c:v>
                </c:pt>
                <c:pt idx="37331">
                  <c:v>-10.687999999999988</c:v>
                </c:pt>
                <c:pt idx="37332">
                  <c:v>-10.685999999999993</c:v>
                </c:pt>
                <c:pt idx="37333">
                  <c:v>-10.683999999999997</c:v>
                </c:pt>
                <c:pt idx="37334">
                  <c:v>-10.681999999999988</c:v>
                </c:pt>
                <c:pt idx="37335">
                  <c:v>-10.679999999999993</c:v>
                </c:pt>
                <c:pt idx="37336">
                  <c:v>-10.677999999999997</c:v>
                </c:pt>
                <c:pt idx="37337">
                  <c:v>-10.675999999999988</c:v>
                </c:pt>
                <c:pt idx="37338">
                  <c:v>-10.673999999999992</c:v>
                </c:pt>
                <c:pt idx="37339">
                  <c:v>-10.671999999999997</c:v>
                </c:pt>
                <c:pt idx="37340">
                  <c:v>-10.669999999999987</c:v>
                </c:pt>
                <c:pt idx="37341">
                  <c:v>-10.667999999999992</c:v>
                </c:pt>
                <c:pt idx="37342">
                  <c:v>-10.665999999999997</c:v>
                </c:pt>
                <c:pt idx="37343">
                  <c:v>-10.663999999999987</c:v>
                </c:pt>
                <c:pt idx="37344">
                  <c:v>-10.661999999999992</c:v>
                </c:pt>
                <c:pt idx="37345">
                  <c:v>-10.659999999999997</c:v>
                </c:pt>
                <c:pt idx="37346">
                  <c:v>-10.658000000000001</c:v>
                </c:pt>
                <c:pt idx="37347">
                  <c:v>-10.655999999999992</c:v>
                </c:pt>
                <c:pt idx="37348">
                  <c:v>-10.653999999999996</c:v>
                </c:pt>
                <c:pt idx="37349">
                  <c:v>-10.652000000000001</c:v>
                </c:pt>
                <c:pt idx="37350">
                  <c:v>-10.649999999999991</c:v>
                </c:pt>
                <c:pt idx="37351">
                  <c:v>-10.647999999999996</c:v>
                </c:pt>
                <c:pt idx="37352">
                  <c:v>-10.646000000000001</c:v>
                </c:pt>
                <c:pt idx="37353">
                  <c:v>-10.643999999999991</c:v>
                </c:pt>
                <c:pt idx="37354">
                  <c:v>-10.641999999999996</c:v>
                </c:pt>
                <c:pt idx="37355">
                  <c:v>-10.64</c:v>
                </c:pt>
                <c:pt idx="37356">
                  <c:v>-10.637999999999991</c:v>
                </c:pt>
                <c:pt idx="37357">
                  <c:v>-10.635999999999996</c:v>
                </c:pt>
                <c:pt idx="37358">
                  <c:v>-10.634</c:v>
                </c:pt>
                <c:pt idx="37359">
                  <c:v>-10.631999999999991</c:v>
                </c:pt>
                <c:pt idx="37360">
                  <c:v>-10.629999999999995</c:v>
                </c:pt>
                <c:pt idx="37361">
                  <c:v>-10.628</c:v>
                </c:pt>
                <c:pt idx="37362">
                  <c:v>-10.625999999999991</c:v>
                </c:pt>
                <c:pt idx="37363">
                  <c:v>-10.623999999999995</c:v>
                </c:pt>
                <c:pt idx="37364">
                  <c:v>-10.622</c:v>
                </c:pt>
                <c:pt idx="37365">
                  <c:v>-10.61999999999999</c:v>
                </c:pt>
                <c:pt idx="37366">
                  <c:v>-10.617999999999995</c:v>
                </c:pt>
                <c:pt idx="37367">
                  <c:v>-10.616</c:v>
                </c:pt>
                <c:pt idx="37368">
                  <c:v>-10.61399999999999</c:v>
                </c:pt>
                <c:pt idx="37369">
                  <c:v>-10.611999999999995</c:v>
                </c:pt>
                <c:pt idx="37370">
                  <c:v>-10.61</c:v>
                </c:pt>
                <c:pt idx="37371">
                  <c:v>-10.60799999999999</c:v>
                </c:pt>
                <c:pt idx="37372">
                  <c:v>-10.605999999999995</c:v>
                </c:pt>
                <c:pt idx="37373">
                  <c:v>-10.603999999999999</c:v>
                </c:pt>
                <c:pt idx="37374">
                  <c:v>-10.60199999999999</c:v>
                </c:pt>
                <c:pt idx="37375">
                  <c:v>-10.599999999999994</c:v>
                </c:pt>
                <c:pt idx="37376">
                  <c:v>-10.597999999999999</c:v>
                </c:pt>
                <c:pt idx="37377">
                  <c:v>-10.595999999999989</c:v>
                </c:pt>
                <c:pt idx="37378">
                  <c:v>-10.593999999999994</c:v>
                </c:pt>
                <c:pt idx="37379">
                  <c:v>-10.591999999999999</c:v>
                </c:pt>
                <c:pt idx="37380">
                  <c:v>-10.589999999999989</c:v>
                </c:pt>
                <c:pt idx="37381">
                  <c:v>-10.587999999999994</c:v>
                </c:pt>
                <c:pt idx="37382">
                  <c:v>-10.585999999999999</c:v>
                </c:pt>
                <c:pt idx="37383">
                  <c:v>-10.583999999999989</c:v>
                </c:pt>
                <c:pt idx="37384">
                  <c:v>-10.581999999999994</c:v>
                </c:pt>
                <c:pt idx="37385">
                  <c:v>-10.579999999999998</c:v>
                </c:pt>
                <c:pt idx="37386">
                  <c:v>-10.577999999999989</c:v>
                </c:pt>
                <c:pt idx="37387">
                  <c:v>-10.575999999999993</c:v>
                </c:pt>
                <c:pt idx="37388">
                  <c:v>-10.573999999999998</c:v>
                </c:pt>
                <c:pt idx="37389">
                  <c:v>-10.571999999999989</c:v>
                </c:pt>
                <c:pt idx="37390">
                  <c:v>-10.569999999999993</c:v>
                </c:pt>
                <c:pt idx="37391">
                  <c:v>-10.567999999999998</c:v>
                </c:pt>
                <c:pt idx="37392">
                  <c:v>-10.565999999999988</c:v>
                </c:pt>
                <c:pt idx="37393">
                  <c:v>-10.563999999999993</c:v>
                </c:pt>
                <c:pt idx="37394">
                  <c:v>-10.561999999999998</c:v>
                </c:pt>
                <c:pt idx="37395">
                  <c:v>-10.559999999999988</c:v>
                </c:pt>
                <c:pt idx="37396">
                  <c:v>-10.557999999999993</c:v>
                </c:pt>
                <c:pt idx="37397">
                  <c:v>-10.555999999999997</c:v>
                </c:pt>
                <c:pt idx="37398">
                  <c:v>-10.553999999999988</c:v>
                </c:pt>
                <c:pt idx="37399">
                  <c:v>-10.551999999999992</c:v>
                </c:pt>
                <c:pt idx="37400">
                  <c:v>-10.549999999999997</c:v>
                </c:pt>
                <c:pt idx="37401">
                  <c:v>-10.547999999999988</c:v>
                </c:pt>
                <c:pt idx="37402">
                  <c:v>-10.545999999999992</c:v>
                </c:pt>
                <c:pt idx="37403">
                  <c:v>-10.543999999999997</c:v>
                </c:pt>
                <c:pt idx="37404">
                  <c:v>-10.541999999999987</c:v>
                </c:pt>
                <c:pt idx="37405">
                  <c:v>-10.539999999999992</c:v>
                </c:pt>
                <c:pt idx="37406">
                  <c:v>-10.537999999999997</c:v>
                </c:pt>
                <c:pt idx="37407">
                  <c:v>-10.536000000000001</c:v>
                </c:pt>
                <c:pt idx="37408">
                  <c:v>-10.533999999999992</c:v>
                </c:pt>
                <c:pt idx="37409">
                  <c:v>-10.531999999999996</c:v>
                </c:pt>
                <c:pt idx="37410">
                  <c:v>-10.530000000000001</c:v>
                </c:pt>
                <c:pt idx="37411">
                  <c:v>-10.527999999999992</c:v>
                </c:pt>
                <c:pt idx="37412">
                  <c:v>-10.525999999999996</c:v>
                </c:pt>
                <c:pt idx="37413">
                  <c:v>-10.524000000000001</c:v>
                </c:pt>
                <c:pt idx="37414">
                  <c:v>-10.521999999999991</c:v>
                </c:pt>
                <c:pt idx="37415">
                  <c:v>-10.519999999999996</c:v>
                </c:pt>
                <c:pt idx="37416">
                  <c:v>-10.518000000000001</c:v>
                </c:pt>
                <c:pt idx="37417">
                  <c:v>-10.515999999999991</c:v>
                </c:pt>
                <c:pt idx="37418">
                  <c:v>-10.513999999999996</c:v>
                </c:pt>
                <c:pt idx="37419">
                  <c:v>-10.512</c:v>
                </c:pt>
                <c:pt idx="37420">
                  <c:v>-10.509999999999991</c:v>
                </c:pt>
                <c:pt idx="37421">
                  <c:v>-10.507999999999996</c:v>
                </c:pt>
                <c:pt idx="37422">
                  <c:v>-10.506</c:v>
                </c:pt>
                <c:pt idx="37423">
                  <c:v>-10.503999999999991</c:v>
                </c:pt>
                <c:pt idx="37424">
                  <c:v>-10.501999999999995</c:v>
                </c:pt>
                <c:pt idx="37425">
                  <c:v>-10.5</c:v>
                </c:pt>
                <c:pt idx="37426">
                  <c:v>-10.49799999999999</c:v>
                </c:pt>
                <c:pt idx="37427">
                  <c:v>-10.495999999999995</c:v>
                </c:pt>
                <c:pt idx="37428">
                  <c:v>-10.494</c:v>
                </c:pt>
                <c:pt idx="37429">
                  <c:v>-10.49199999999999</c:v>
                </c:pt>
                <c:pt idx="37430">
                  <c:v>-10.489999999999995</c:v>
                </c:pt>
                <c:pt idx="37431">
                  <c:v>-10.488</c:v>
                </c:pt>
                <c:pt idx="37432">
                  <c:v>-10.48599999999999</c:v>
                </c:pt>
                <c:pt idx="37433">
                  <c:v>-10.483999999999995</c:v>
                </c:pt>
                <c:pt idx="37434">
                  <c:v>-10.481999999999999</c:v>
                </c:pt>
                <c:pt idx="37435">
                  <c:v>-10.47999999999999</c:v>
                </c:pt>
                <c:pt idx="37436">
                  <c:v>-10.477999999999994</c:v>
                </c:pt>
                <c:pt idx="37437">
                  <c:v>-10.475999999999999</c:v>
                </c:pt>
                <c:pt idx="37438">
                  <c:v>-10.47399999999999</c:v>
                </c:pt>
                <c:pt idx="37439">
                  <c:v>-10.471999999999994</c:v>
                </c:pt>
                <c:pt idx="37440">
                  <c:v>-10.469999999999999</c:v>
                </c:pt>
                <c:pt idx="37441">
                  <c:v>-10.467999999999989</c:v>
                </c:pt>
                <c:pt idx="37442">
                  <c:v>-10.465999999999994</c:v>
                </c:pt>
                <c:pt idx="37443">
                  <c:v>-10.463999999999999</c:v>
                </c:pt>
                <c:pt idx="37444">
                  <c:v>-10.461999999999989</c:v>
                </c:pt>
                <c:pt idx="37445">
                  <c:v>-10.459999999999994</c:v>
                </c:pt>
                <c:pt idx="37446">
                  <c:v>-10.457999999999998</c:v>
                </c:pt>
                <c:pt idx="37447">
                  <c:v>-10.455999999999989</c:v>
                </c:pt>
                <c:pt idx="37448">
                  <c:v>-10.453999999999994</c:v>
                </c:pt>
                <c:pt idx="37449">
                  <c:v>-10.451999999999998</c:v>
                </c:pt>
                <c:pt idx="37450">
                  <c:v>-10.449999999999989</c:v>
                </c:pt>
                <c:pt idx="37451">
                  <c:v>-10.447999999999993</c:v>
                </c:pt>
                <c:pt idx="37452">
                  <c:v>-10.445999999999998</c:v>
                </c:pt>
                <c:pt idx="37453">
                  <c:v>-10.443999999999988</c:v>
                </c:pt>
                <c:pt idx="37454">
                  <c:v>-10.441999999999993</c:v>
                </c:pt>
                <c:pt idx="37455">
                  <c:v>-10.439999999999998</c:v>
                </c:pt>
                <c:pt idx="37456">
                  <c:v>-10.437999999999988</c:v>
                </c:pt>
                <c:pt idx="37457">
                  <c:v>-10.435999999999993</c:v>
                </c:pt>
                <c:pt idx="37458">
                  <c:v>-10.433999999999997</c:v>
                </c:pt>
                <c:pt idx="37459">
                  <c:v>-10.431999999999988</c:v>
                </c:pt>
                <c:pt idx="37460">
                  <c:v>-10.429999999999993</c:v>
                </c:pt>
                <c:pt idx="37461">
                  <c:v>-10.427999999999997</c:v>
                </c:pt>
                <c:pt idx="37462">
                  <c:v>-10.425999999999988</c:v>
                </c:pt>
                <c:pt idx="37463">
                  <c:v>-10.423999999999992</c:v>
                </c:pt>
                <c:pt idx="37464">
                  <c:v>-10.421999999999997</c:v>
                </c:pt>
                <c:pt idx="37465">
                  <c:v>-10.419999999999987</c:v>
                </c:pt>
                <c:pt idx="37466">
                  <c:v>-10.417999999999992</c:v>
                </c:pt>
                <c:pt idx="37467">
                  <c:v>-10.415999999999997</c:v>
                </c:pt>
                <c:pt idx="37468">
                  <c:v>-10.413999999999987</c:v>
                </c:pt>
                <c:pt idx="37469">
                  <c:v>-10.411999999999992</c:v>
                </c:pt>
                <c:pt idx="37470">
                  <c:v>-10.409999999999997</c:v>
                </c:pt>
                <c:pt idx="37471">
                  <c:v>-10.408000000000001</c:v>
                </c:pt>
                <c:pt idx="37472">
                  <c:v>-10.405999999999992</c:v>
                </c:pt>
                <c:pt idx="37473">
                  <c:v>-10.403999999999996</c:v>
                </c:pt>
                <c:pt idx="37474">
                  <c:v>-10.402000000000001</c:v>
                </c:pt>
                <c:pt idx="37475">
                  <c:v>-10.399999999999991</c:v>
                </c:pt>
                <c:pt idx="37476">
                  <c:v>-10.397999999999996</c:v>
                </c:pt>
                <c:pt idx="37477">
                  <c:v>-10.396000000000001</c:v>
                </c:pt>
                <c:pt idx="37478">
                  <c:v>-10.393999999999991</c:v>
                </c:pt>
                <c:pt idx="37479">
                  <c:v>-10.391999999999996</c:v>
                </c:pt>
                <c:pt idx="37480">
                  <c:v>-10.39</c:v>
                </c:pt>
                <c:pt idx="37481">
                  <c:v>-10.387999999999991</c:v>
                </c:pt>
                <c:pt idx="37482">
                  <c:v>-10.385999999999996</c:v>
                </c:pt>
                <c:pt idx="37483">
                  <c:v>-10.384</c:v>
                </c:pt>
                <c:pt idx="37484">
                  <c:v>-10.381999999999991</c:v>
                </c:pt>
                <c:pt idx="37485">
                  <c:v>-10.379999999999995</c:v>
                </c:pt>
                <c:pt idx="37486">
                  <c:v>-10.378</c:v>
                </c:pt>
                <c:pt idx="37487">
                  <c:v>-10.375999999999991</c:v>
                </c:pt>
                <c:pt idx="37488">
                  <c:v>-10.373999999999995</c:v>
                </c:pt>
                <c:pt idx="37489">
                  <c:v>-10.372</c:v>
                </c:pt>
                <c:pt idx="37490">
                  <c:v>-10.36999999999999</c:v>
                </c:pt>
                <c:pt idx="37491">
                  <c:v>-10.367999999999995</c:v>
                </c:pt>
                <c:pt idx="37492">
                  <c:v>-10.366</c:v>
                </c:pt>
                <c:pt idx="37493">
                  <c:v>-10.36399999999999</c:v>
                </c:pt>
                <c:pt idx="37494">
                  <c:v>-10.361999999999995</c:v>
                </c:pt>
                <c:pt idx="37495">
                  <c:v>-10.36</c:v>
                </c:pt>
                <c:pt idx="37496">
                  <c:v>-10.35799999999999</c:v>
                </c:pt>
                <c:pt idx="37497">
                  <c:v>-10.355999999999995</c:v>
                </c:pt>
                <c:pt idx="37498">
                  <c:v>-10.353999999999999</c:v>
                </c:pt>
                <c:pt idx="37499">
                  <c:v>-10.35199999999999</c:v>
                </c:pt>
                <c:pt idx="37500">
                  <c:v>-10.349999999999994</c:v>
                </c:pt>
                <c:pt idx="37501">
                  <c:v>-10.347999999999999</c:v>
                </c:pt>
                <c:pt idx="37502">
                  <c:v>-10.345999999999989</c:v>
                </c:pt>
                <c:pt idx="37503">
                  <c:v>-10.343999999999994</c:v>
                </c:pt>
                <c:pt idx="37504">
                  <c:v>-10.341999999999999</c:v>
                </c:pt>
                <c:pt idx="37505">
                  <c:v>-10.339999999999989</c:v>
                </c:pt>
                <c:pt idx="37506">
                  <c:v>-10.337999999999994</c:v>
                </c:pt>
                <c:pt idx="37507">
                  <c:v>-10.335999999999999</c:v>
                </c:pt>
                <c:pt idx="37508">
                  <c:v>-10.333999999999989</c:v>
                </c:pt>
                <c:pt idx="37509">
                  <c:v>-10.331999999999994</c:v>
                </c:pt>
                <c:pt idx="37510">
                  <c:v>-10.329999999999998</c:v>
                </c:pt>
                <c:pt idx="37511">
                  <c:v>-10.327999999999989</c:v>
                </c:pt>
                <c:pt idx="37512">
                  <c:v>-10.325999999999993</c:v>
                </c:pt>
                <c:pt idx="37513">
                  <c:v>-10.323999999999998</c:v>
                </c:pt>
                <c:pt idx="37514">
                  <c:v>-10.321999999999989</c:v>
                </c:pt>
                <c:pt idx="37515">
                  <c:v>-10.319999999999993</c:v>
                </c:pt>
                <c:pt idx="37516">
                  <c:v>-10.317999999999998</c:v>
                </c:pt>
                <c:pt idx="37517">
                  <c:v>-10.315999999999988</c:v>
                </c:pt>
                <c:pt idx="37518">
                  <c:v>-10.313999999999993</c:v>
                </c:pt>
                <c:pt idx="37519">
                  <c:v>-10.311999999999998</c:v>
                </c:pt>
                <c:pt idx="37520">
                  <c:v>-10.309999999999988</c:v>
                </c:pt>
                <c:pt idx="37521">
                  <c:v>-10.307999999999993</c:v>
                </c:pt>
                <c:pt idx="37522">
                  <c:v>-10.305999999999997</c:v>
                </c:pt>
                <c:pt idx="37523">
                  <c:v>-10.303999999999988</c:v>
                </c:pt>
                <c:pt idx="37524">
                  <c:v>-10.301999999999992</c:v>
                </c:pt>
                <c:pt idx="37525">
                  <c:v>-10.299999999999997</c:v>
                </c:pt>
                <c:pt idx="37526">
                  <c:v>-10.297999999999988</c:v>
                </c:pt>
                <c:pt idx="37527">
                  <c:v>-10.295999999999992</c:v>
                </c:pt>
                <c:pt idx="37528">
                  <c:v>-10.293999999999997</c:v>
                </c:pt>
                <c:pt idx="37529">
                  <c:v>-10.291999999999987</c:v>
                </c:pt>
                <c:pt idx="37530">
                  <c:v>-10.289999999999992</c:v>
                </c:pt>
                <c:pt idx="37531">
                  <c:v>-10.287999999999997</c:v>
                </c:pt>
                <c:pt idx="37532">
                  <c:v>-10.286000000000001</c:v>
                </c:pt>
                <c:pt idx="37533">
                  <c:v>-10.283999999999992</c:v>
                </c:pt>
                <c:pt idx="37534">
                  <c:v>-10.281999999999996</c:v>
                </c:pt>
                <c:pt idx="37535">
                  <c:v>-10.280000000000001</c:v>
                </c:pt>
                <c:pt idx="37536">
                  <c:v>-10.277999999999992</c:v>
                </c:pt>
                <c:pt idx="37537">
                  <c:v>-10.275999999999996</c:v>
                </c:pt>
                <c:pt idx="37538">
                  <c:v>-10.274000000000001</c:v>
                </c:pt>
                <c:pt idx="37539">
                  <c:v>-10.271999999999991</c:v>
                </c:pt>
                <c:pt idx="37540">
                  <c:v>-10.269999999999996</c:v>
                </c:pt>
                <c:pt idx="37541">
                  <c:v>-10.268000000000001</c:v>
                </c:pt>
                <c:pt idx="37542">
                  <c:v>-10.265999999999991</c:v>
                </c:pt>
                <c:pt idx="37543">
                  <c:v>-10.263999999999996</c:v>
                </c:pt>
                <c:pt idx="37544">
                  <c:v>-10.262</c:v>
                </c:pt>
                <c:pt idx="37545">
                  <c:v>-10.259999999999991</c:v>
                </c:pt>
                <c:pt idx="37546">
                  <c:v>-10.257999999999996</c:v>
                </c:pt>
                <c:pt idx="37547">
                  <c:v>-10.256</c:v>
                </c:pt>
                <c:pt idx="37548">
                  <c:v>-10.253999999999991</c:v>
                </c:pt>
                <c:pt idx="37549">
                  <c:v>-10.251999999999995</c:v>
                </c:pt>
                <c:pt idx="37550">
                  <c:v>-10.25</c:v>
                </c:pt>
                <c:pt idx="37551">
                  <c:v>-10.24799999999999</c:v>
                </c:pt>
                <c:pt idx="37552">
                  <c:v>-10.245999999999995</c:v>
                </c:pt>
                <c:pt idx="37553">
                  <c:v>-10.244</c:v>
                </c:pt>
                <c:pt idx="37554">
                  <c:v>-10.24199999999999</c:v>
                </c:pt>
                <c:pt idx="37555">
                  <c:v>-10.239999999999995</c:v>
                </c:pt>
                <c:pt idx="37556">
                  <c:v>-10.238</c:v>
                </c:pt>
                <c:pt idx="37557">
                  <c:v>-10.23599999999999</c:v>
                </c:pt>
                <c:pt idx="37558">
                  <c:v>-10.233999999999995</c:v>
                </c:pt>
                <c:pt idx="37559">
                  <c:v>-10.231999999999999</c:v>
                </c:pt>
                <c:pt idx="37560">
                  <c:v>-10.22999999999999</c:v>
                </c:pt>
                <c:pt idx="37561">
                  <c:v>-10.227999999999994</c:v>
                </c:pt>
                <c:pt idx="37562">
                  <c:v>-10.225999999999999</c:v>
                </c:pt>
                <c:pt idx="37563">
                  <c:v>-10.22399999999999</c:v>
                </c:pt>
                <c:pt idx="37564">
                  <c:v>-10.221999999999994</c:v>
                </c:pt>
                <c:pt idx="37565">
                  <c:v>-10.219999999999999</c:v>
                </c:pt>
                <c:pt idx="37566">
                  <c:v>-10.217999999999989</c:v>
                </c:pt>
                <c:pt idx="37567">
                  <c:v>-10.215999999999994</c:v>
                </c:pt>
                <c:pt idx="37568">
                  <c:v>-10.213999999999999</c:v>
                </c:pt>
                <c:pt idx="37569">
                  <c:v>-10.211999999999989</c:v>
                </c:pt>
                <c:pt idx="37570">
                  <c:v>-10.209999999999994</c:v>
                </c:pt>
                <c:pt idx="37571">
                  <c:v>-10.207999999999998</c:v>
                </c:pt>
                <c:pt idx="37572">
                  <c:v>-10.205999999999989</c:v>
                </c:pt>
                <c:pt idx="37573">
                  <c:v>-10.203999999999994</c:v>
                </c:pt>
                <c:pt idx="37574">
                  <c:v>-10.201999999999998</c:v>
                </c:pt>
                <c:pt idx="37575">
                  <c:v>-10.199999999999989</c:v>
                </c:pt>
                <c:pt idx="37576">
                  <c:v>-10.197999999999993</c:v>
                </c:pt>
                <c:pt idx="37577">
                  <c:v>-10.195999999999998</c:v>
                </c:pt>
                <c:pt idx="37578">
                  <c:v>-10.193999999999988</c:v>
                </c:pt>
                <c:pt idx="37579">
                  <c:v>-10.191999999999993</c:v>
                </c:pt>
                <c:pt idx="37580">
                  <c:v>-10.189999999999998</c:v>
                </c:pt>
                <c:pt idx="37581">
                  <c:v>-10.187999999999988</c:v>
                </c:pt>
                <c:pt idx="37582">
                  <c:v>-10.185999999999993</c:v>
                </c:pt>
                <c:pt idx="37583">
                  <c:v>-10.183999999999997</c:v>
                </c:pt>
                <c:pt idx="37584">
                  <c:v>-10.181999999999988</c:v>
                </c:pt>
                <c:pt idx="37585">
                  <c:v>-10.179999999999993</c:v>
                </c:pt>
                <c:pt idx="37586">
                  <c:v>-10.177999999999997</c:v>
                </c:pt>
                <c:pt idx="37587">
                  <c:v>-10.175999999999988</c:v>
                </c:pt>
                <c:pt idx="37588">
                  <c:v>-10.173999999999992</c:v>
                </c:pt>
                <c:pt idx="37589">
                  <c:v>-10.171999999999997</c:v>
                </c:pt>
                <c:pt idx="37590">
                  <c:v>-10.169999999999987</c:v>
                </c:pt>
                <c:pt idx="37591">
                  <c:v>-10.167999999999992</c:v>
                </c:pt>
                <c:pt idx="37592">
                  <c:v>-10.165999999999997</c:v>
                </c:pt>
                <c:pt idx="37593">
                  <c:v>-10.163999999999987</c:v>
                </c:pt>
                <c:pt idx="37594">
                  <c:v>-10.161999999999992</c:v>
                </c:pt>
                <c:pt idx="37595">
                  <c:v>-10.159999999999997</c:v>
                </c:pt>
                <c:pt idx="37596">
                  <c:v>-10.158000000000001</c:v>
                </c:pt>
                <c:pt idx="37597">
                  <c:v>-10.155999999999992</c:v>
                </c:pt>
                <c:pt idx="37598">
                  <c:v>-10.153999999999996</c:v>
                </c:pt>
                <c:pt idx="37599">
                  <c:v>-10.152000000000001</c:v>
                </c:pt>
                <c:pt idx="37600">
                  <c:v>-10.149999999999991</c:v>
                </c:pt>
                <c:pt idx="37601">
                  <c:v>-10.147999999999996</c:v>
                </c:pt>
                <c:pt idx="37602">
                  <c:v>-10.146000000000001</c:v>
                </c:pt>
                <c:pt idx="37603">
                  <c:v>-10.143999999999991</c:v>
                </c:pt>
                <c:pt idx="37604">
                  <c:v>-10.141999999999996</c:v>
                </c:pt>
                <c:pt idx="37605">
                  <c:v>-10.14</c:v>
                </c:pt>
                <c:pt idx="37606">
                  <c:v>-10.137999999999991</c:v>
                </c:pt>
                <c:pt idx="37607">
                  <c:v>-10.135999999999996</c:v>
                </c:pt>
                <c:pt idx="37608">
                  <c:v>-10.134</c:v>
                </c:pt>
                <c:pt idx="37609">
                  <c:v>-10.131999999999991</c:v>
                </c:pt>
                <c:pt idx="37610">
                  <c:v>-10.129999999999995</c:v>
                </c:pt>
                <c:pt idx="37611">
                  <c:v>-10.128</c:v>
                </c:pt>
                <c:pt idx="37612">
                  <c:v>-10.125999999999991</c:v>
                </c:pt>
                <c:pt idx="37613">
                  <c:v>-10.123999999999995</c:v>
                </c:pt>
                <c:pt idx="37614">
                  <c:v>-10.122</c:v>
                </c:pt>
                <c:pt idx="37615">
                  <c:v>-10.11999999999999</c:v>
                </c:pt>
                <c:pt idx="37616">
                  <c:v>-10.117999999999995</c:v>
                </c:pt>
                <c:pt idx="37617">
                  <c:v>-10.116</c:v>
                </c:pt>
                <c:pt idx="37618">
                  <c:v>-10.11399999999999</c:v>
                </c:pt>
                <c:pt idx="37619">
                  <c:v>-10.111999999999995</c:v>
                </c:pt>
                <c:pt idx="37620">
                  <c:v>-10.11</c:v>
                </c:pt>
                <c:pt idx="37621">
                  <c:v>-10.10799999999999</c:v>
                </c:pt>
                <c:pt idx="37622">
                  <c:v>-10.105999999999995</c:v>
                </c:pt>
                <c:pt idx="37623">
                  <c:v>-10.103999999999999</c:v>
                </c:pt>
                <c:pt idx="37624">
                  <c:v>-10.10199999999999</c:v>
                </c:pt>
                <c:pt idx="37625">
                  <c:v>-10.099999999999994</c:v>
                </c:pt>
                <c:pt idx="37626">
                  <c:v>-10.097999999999999</c:v>
                </c:pt>
                <c:pt idx="37627">
                  <c:v>-10.095999999999989</c:v>
                </c:pt>
                <c:pt idx="37628">
                  <c:v>-10.093999999999994</c:v>
                </c:pt>
                <c:pt idx="37629">
                  <c:v>-10.091999999999999</c:v>
                </c:pt>
                <c:pt idx="37630">
                  <c:v>-10.089999999999989</c:v>
                </c:pt>
                <c:pt idx="37631">
                  <c:v>-10.087999999999994</c:v>
                </c:pt>
                <c:pt idx="37632">
                  <c:v>-10.085999999999999</c:v>
                </c:pt>
                <c:pt idx="37633">
                  <c:v>-10.083999999999989</c:v>
                </c:pt>
                <c:pt idx="37634">
                  <c:v>-10.081999999999994</c:v>
                </c:pt>
                <c:pt idx="37635">
                  <c:v>-10.079999999999998</c:v>
                </c:pt>
                <c:pt idx="37636">
                  <c:v>-10.077999999999989</c:v>
                </c:pt>
                <c:pt idx="37637">
                  <c:v>-10.075999999999993</c:v>
                </c:pt>
                <c:pt idx="37638">
                  <c:v>-10.073999999999998</c:v>
                </c:pt>
                <c:pt idx="37639">
                  <c:v>-10.071999999999989</c:v>
                </c:pt>
                <c:pt idx="37640">
                  <c:v>-10.069999999999993</c:v>
                </c:pt>
                <c:pt idx="37641">
                  <c:v>-10.067999999999998</c:v>
                </c:pt>
                <c:pt idx="37642">
                  <c:v>-10.065999999999988</c:v>
                </c:pt>
                <c:pt idx="37643">
                  <c:v>-10.063999999999993</c:v>
                </c:pt>
                <c:pt idx="37644">
                  <c:v>-10.061999999999998</c:v>
                </c:pt>
                <c:pt idx="37645">
                  <c:v>-10.059999999999988</c:v>
                </c:pt>
                <c:pt idx="37646">
                  <c:v>-10.057999999999993</c:v>
                </c:pt>
                <c:pt idx="37647">
                  <c:v>-10.055999999999997</c:v>
                </c:pt>
                <c:pt idx="37648">
                  <c:v>-10.053999999999988</c:v>
                </c:pt>
                <c:pt idx="37649">
                  <c:v>-10.051999999999992</c:v>
                </c:pt>
                <c:pt idx="37650">
                  <c:v>-10.049999999999997</c:v>
                </c:pt>
                <c:pt idx="37651">
                  <c:v>-10.047999999999988</c:v>
                </c:pt>
                <c:pt idx="37652">
                  <c:v>-10.045999999999992</c:v>
                </c:pt>
                <c:pt idx="37653">
                  <c:v>-10.043999999999997</c:v>
                </c:pt>
                <c:pt idx="37654">
                  <c:v>-10.041999999999987</c:v>
                </c:pt>
                <c:pt idx="37655">
                  <c:v>-10.039999999999992</c:v>
                </c:pt>
                <c:pt idx="37656">
                  <c:v>-10.037999999999997</c:v>
                </c:pt>
                <c:pt idx="37657">
                  <c:v>-10.036000000000001</c:v>
                </c:pt>
                <c:pt idx="37658">
                  <c:v>-10.033999999999992</c:v>
                </c:pt>
                <c:pt idx="37659">
                  <c:v>-10.031999999999996</c:v>
                </c:pt>
                <c:pt idx="37660">
                  <c:v>-10.030000000000001</c:v>
                </c:pt>
                <c:pt idx="37661">
                  <c:v>-10.027999999999992</c:v>
                </c:pt>
                <c:pt idx="37662">
                  <c:v>-10.025999999999996</c:v>
                </c:pt>
                <c:pt idx="37663">
                  <c:v>-10.024000000000001</c:v>
                </c:pt>
                <c:pt idx="37664">
                  <c:v>-10.021999999999991</c:v>
                </c:pt>
                <c:pt idx="37665">
                  <c:v>-10.019999999999996</c:v>
                </c:pt>
                <c:pt idx="37666">
                  <c:v>-10.018000000000001</c:v>
                </c:pt>
                <c:pt idx="37667">
                  <c:v>-10.015999999999991</c:v>
                </c:pt>
                <c:pt idx="37668">
                  <c:v>-10.013999999999996</c:v>
                </c:pt>
                <c:pt idx="37669">
                  <c:v>-10.012</c:v>
                </c:pt>
                <c:pt idx="37670">
                  <c:v>-10.009999999999991</c:v>
                </c:pt>
                <c:pt idx="37671">
                  <c:v>-10.007999999999996</c:v>
                </c:pt>
                <c:pt idx="37672">
                  <c:v>-10.006</c:v>
                </c:pt>
                <c:pt idx="37673">
                  <c:v>-10.003999999999991</c:v>
                </c:pt>
                <c:pt idx="37674">
                  <c:v>-10.001999999999995</c:v>
                </c:pt>
                <c:pt idx="37675">
                  <c:v>-10</c:v>
                </c:pt>
                <c:pt idx="37676">
                  <c:v>-9.9979999999999905</c:v>
                </c:pt>
                <c:pt idx="37677">
                  <c:v>-9.9959999999999951</c:v>
                </c:pt>
                <c:pt idx="37678">
                  <c:v>-9.9939999999999998</c:v>
                </c:pt>
                <c:pt idx="37679">
                  <c:v>-9.9919999999999902</c:v>
                </c:pt>
                <c:pt idx="37680">
                  <c:v>-9.9899999999999949</c:v>
                </c:pt>
                <c:pt idx="37681">
                  <c:v>-9.9879999999999995</c:v>
                </c:pt>
                <c:pt idx="37682">
                  <c:v>-9.98599999999999</c:v>
                </c:pt>
                <c:pt idx="37683">
                  <c:v>-9.9839999999999947</c:v>
                </c:pt>
                <c:pt idx="37684">
                  <c:v>-9.9819999999999993</c:v>
                </c:pt>
                <c:pt idx="37685">
                  <c:v>-9.9799999999999898</c:v>
                </c:pt>
                <c:pt idx="37686">
                  <c:v>-9.9779999999999944</c:v>
                </c:pt>
                <c:pt idx="37687">
                  <c:v>-9.9759999999999991</c:v>
                </c:pt>
                <c:pt idx="37688">
                  <c:v>-9.9739999999999895</c:v>
                </c:pt>
                <c:pt idx="37689">
                  <c:v>-9.9719999999999942</c:v>
                </c:pt>
                <c:pt idx="37690">
                  <c:v>-9.9699999999999989</c:v>
                </c:pt>
                <c:pt idx="37691">
                  <c:v>-9.9679999999999893</c:v>
                </c:pt>
                <c:pt idx="37692">
                  <c:v>-9.965999999999994</c:v>
                </c:pt>
                <c:pt idx="37693">
                  <c:v>-9.9639999999999986</c:v>
                </c:pt>
                <c:pt idx="37694">
                  <c:v>-9.9619999999999891</c:v>
                </c:pt>
                <c:pt idx="37695">
                  <c:v>-9.9599999999999937</c:v>
                </c:pt>
                <c:pt idx="37696">
                  <c:v>-9.9579999999999984</c:v>
                </c:pt>
                <c:pt idx="37697">
                  <c:v>-9.9559999999999889</c:v>
                </c:pt>
                <c:pt idx="37698">
                  <c:v>-9.9539999999999935</c:v>
                </c:pt>
                <c:pt idx="37699">
                  <c:v>-9.9519999999999982</c:v>
                </c:pt>
                <c:pt idx="37700">
                  <c:v>-9.9499999999999886</c:v>
                </c:pt>
                <c:pt idx="37701">
                  <c:v>-9.9479999999999933</c:v>
                </c:pt>
                <c:pt idx="37702">
                  <c:v>-9.945999999999998</c:v>
                </c:pt>
                <c:pt idx="37703">
                  <c:v>-9.9439999999999884</c:v>
                </c:pt>
                <c:pt idx="37704">
                  <c:v>-9.9419999999999931</c:v>
                </c:pt>
                <c:pt idx="37705">
                  <c:v>-9.9399999999999977</c:v>
                </c:pt>
                <c:pt idx="37706">
                  <c:v>-9.9379999999999882</c:v>
                </c:pt>
                <c:pt idx="37707">
                  <c:v>-9.9359999999999928</c:v>
                </c:pt>
                <c:pt idx="37708">
                  <c:v>-9.9339999999999975</c:v>
                </c:pt>
                <c:pt idx="37709">
                  <c:v>-9.9319999999999879</c:v>
                </c:pt>
                <c:pt idx="37710">
                  <c:v>-9.9299999999999926</c:v>
                </c:pt>
                <c:pt idx="37711">
                  <c:v>-9.9279999999999973</c:v>
                </c:pt>
                <c:pt idx="37712">
                  <c:v>-9.9259999999999877</c:v>
                </c:pt>
                <c:pt idx="37713">
                  <c:v>-9.9239999999999924</c:v>
                </c:pt>
                <c:pt idx="37714">
                  <c:v>-9.921999999999997</c:v>
                </c:pt>
                <c:pt idx="37715">
                  <c:v>-9.9199999999999875</c:v>
                </c:pt>
                <c:pt idx="37716">
                  <c:v>-9.9179999999999922</c:v>
                </c:pt>
                <c:pt idx="37717">
                  <c:v>-9.9159999999999968</c:v>
                </c:pt>
                <c:pt idx="37718">
                  <c:v>-9.9139999999999873</c:v>
                </c:pt>
                <c:pt idx="37719">
                  <c:v>-9.9119999999999919</c:v>
                </c:pt>
                <c:pt idx="37720">
                  <c:v>-9.9099999999999966</c:v>
                </c:pt>
                <c:pt idx="37721">
                  <c:v>-9.9080000000000013</c:v>
                </c:pt>
                <c:pt idx="37722">
                  <c:v>-9.9059999999999917</c:v>
                </c:pt>
                <c:pt idx="37723">
                  <c:v>-9.9039999999999964</c:v>
                </c:pt>
                <c:pt idx="37724">
                  <c:v>-9.902000000000001</c:v>
                </c:pt>
                <c:pt idx="37725">
                  <c:v>-9.8999999999999915</c:v>
                </c:pt>
                <c:pt idx="37726">
                  <c:v>-9.8979999999999961</c:v>
                </c:pt>
                <c:pt idx="37727">
                  <c:v>-9.8960000000000008</c:v>
                </c:pt>
                <c:pt idx="37728">
                  <c:v>-9.8939999999999912</c:v>
                </c:pt>
                <c:pt idx="37729">
                  <c:v>-9.8919999999999959</c:v>
                </c:pt>
                <c:pt idx="37730">
                  <c:v>-9.89</c:v>
                </c:pt>
                <c:pt idx="37731">
                  <c:v>-9.887999999999991</c:v>
                </c:pt>
                <c:pt idx="37732">
                  <c:v>-9.8859999999999957</c:v>
                </c:pt>
                <c:pt idx="37733">
                  <c:v>-9.8840000000000003</c:v>
                </c:pt>
                <c:pt idx="37734">
                  <c:v>-9.8819999999999908</c:v>
                </c:pt>
                <c:pt idx="37735">
                  <c:v>-9.8799999999999955</c:v>
                </c:pt>
                <c:pt idx="37736">
                  <c:v>-9.8780000000000001</c:v>
                </c:pt>
                <c:pt idx="37737">
                  <c:v>-9.8759999999999906</c:v>
                </c:pt>
                <c:pt idx="37738">
                  <c:v>-9.8739999999999952</c:v>
                </c:pt>
                <c:pt idx="37739">
                  <c:v>-9.8719999999999999</c:v>
                </c:pt>
                <c:pt idx="37740">
                  <c:v>-9.8699999999999903</c:v>
                </c:pt>
                <c:pt idx="37741">
                  <c:v>-9.867999999999995</c:v>
                </c:pt>
                <c:pt idx="37742">
                  <c:v>-9.8659999999999997</c:v>
                </c:pt>
                <c:pt idx="37743">
                  <c:v>-9.8639999999999901</c:v>
                </c:pt>
                <c:pt idx="37744">
                  <c:v>-9.8619999999999948</c:v>
                </c:pt>
                <c:pt idx="37745">
                  <c:v>-9.86</c:v>
                </c:pt>
                <c:pt idx="37746">
                  <c:v>-9.8579999999999899</c:v>
                </c:pt>
                <c:pt idx="37747">
                  <c:v>-9.8559999999999945</c:v>
                </c:pt>
                <c:pt idx="37748">
                  <c:v>-9.8539999999999992</c:v>
                </c:pt>
                <c:pt idx="37749">
                  <c:v>-9.8519999999999897</c:v>
                </c:pt>
                <c:pt idx="37750">
                  <c:v>-9.8499999999999943</c:v>
                </c:pt>
                <c:pt idx="37751">
                  <c:v>-9.847999999999999</c:v>
                </c:pt>
                <c:pt idx="37752">
                  <c:v>-9.8459999999999894</c:v>
                </c:pt>
                <c:pt idx="37753">
                  <c:v>-9.8439999999999941</c:v>
                </c:pt>
                <c:pt idx="37754">
                  <c:v>-9.8419999999999987</c:v>
                </c:pt>
                <c:pt idx="37755">
                  <c:v>-9.8399999999999892</c:v>
                </c:pt>
                <c:pt idx="37756">
                  <c:v>-9.8379999999999939</c:v>
                </c:pt>
                <c:pt idx="37757">
                  <c:v>-9.8359999999999985</c:v>
                </c:pt>
                <c:pt idx="37758">
                  <c:v>-9.833999999999989</c:v>
                </c:pt>
                <c:pt idx="37759">
                  <c:v>-9.8319999999999936</c:v>
                </c:pt>
                <c:pt idx="37760">
                  <c:v>-9.8299999999999983</c:v>
                </c:pt>
                <c:pt idx="37761">
                  <c:v>-9.8279999999999887</c:v>
                </c:pt>
                <c:pt idx="37762">
                  <c:v>-9.8259999999999934</c:v>
                </c:pt>
                <c:pt idx="37763">
                  <c:v>-9.8239999999999981</c:v>
                </c:pt>
                <c:pt idx="37764">
                  <c:v>-9.8219999999999885</c:v>
                </c:pt>
                <c:pt idx="37765">
                  <c:v>-9.8199999999999932</c:v>
                </c:pt>
                <c:pt idx="37766">
                  <c:v>-9.8179999999999978</c:v>
                </c:pt>
                <c:pt idx="37767">
                  <c:v>-9.8159999999999883</c:v>
                </c:pt>
                <c:pt idx="37768">
                  <c:v>-9.813999999999993</c:v>
                </c:pt>
                <c:pt idx="37769">
                  <c:v>-9.8119999999999976</c:v>
                </c:pt>
                <c:pt idx="37770">
                  <c:v>-9.8099999999999881</c:v>
                </c:pt>
                <c:pt idx="37771">
                  <c:v>-9.8079999999999927</c:v>
                </c:pt>
                <c:pt idx="37772">
                  <c:v>-9.8059999999999974</c:v>
                </c:pt>
                <c:pt idx="37773">
                  <c:v>-9.8039999999999878</c:v>
                </c:pt>
                <c:pt idx="37774">
                  <c:v>-9.8019999999999925</c:v>
                </c:pt>
                <c:pt idx="37775">
                  <c:v>-9.7999999999999972</c:v>
                </c:pt>
                <c:pt idx="37776">
                  <c:v>-9.7979999999999876</c:v>
                </c:pt>
                <c:pt idx="37777">
                  <c:v>-9.7959999999999923</c:v>
                </c:pt>
                <c:pt idx="37778">
                  <c:v>-9.7939999999999969</c:v>
                </c:pt>
                <c:pt idx="37779">
                  <c:v>-9.7919999999999874</c:v>
                </c:pt>
                <c:pt idx="37780">
                  <c:v>-9.789999999999992</c:v>
                </c:pt>
                <c:pt idx="37781">
                  <c:v>-9.7879999999999967</c:v>
                </c:pt>
                <c:pt idx="37782">
                  <c:v>-9.7860000000000014</c:v>
                </c:pt>
                <c:pt idx="37783">
                  <c:v>-9.7839999999999918</c:v>
                </c:pt>
                <c:pt idx="37784">
                  <c:v>-9.7819999999999965</c:v>
                </c:pt>
                <c:pt idx="37785">
                  <c:v>-9.7800000000000011</c:v>
                </c:pt>
                <c:pt idx="37786">
                  <c:v>-9.7779999999999916</c:v>
                </c:pt>
                <c:pt idx="37787">
                  <c:v>-9.7759999999999962</c:v>
                </c:pt>
                <c:pt idx="37788">
                  <c:v>-9.7740000000000009</c:v>
                </c:pt>
                <c:pt idx="37789">
                  <c:v>-9.7719999999999914</c:v>
                </c:pt>
                <c:pt idx="37790">
                  <c:v>-9.769999999999996</c:v>
                </c:pt>
                <c:pt idx="37791">
                  <c:v>-9.7680000000000007</c:v>
                </c:pt>
                <c:pt idx="37792">
                  <c:v>-9.7659999999999911</c:v>
                </c:pt>
                <c:pt idx="37793">
                  <c:v>-9.7639999999999958</c:v>
                </c:pt>
                <c:pt idx="37794">
                  <c:v>-9.7620000000000005</c:v>
                </c:pt>
                <c:pt idx="37795">
                  <c:v>-9.7599999999999909</c:v>
                </c:pt>
                <c:pt idx="37796">
                  <c:v>-9.7579999999999956</c:v>
                </c:pt>
                <c:pt idx="37797">
                  <c:v>-9.7560000000000002</c:v>
                </c:pt>
                <c:pt idx="37798">
                  <c:v>-9.7539999999999907</c:v>
                </c:pt>
                <c:pt idx="37799">
                  <c:v>-9.7519999999999953</c:v>
                </c:pt>
                <c:pt idx="37800">
                  <c:v>-9.75</c:v>
                </c:pt>
                <c:pt idx="37801">
                  <c:v>-9.7479999999999905</c:v>
                </c:pt>
                <c:pt idx="37802">
                  <c:v>-9.7459999999999951</c:v>
                </c:pt>
                <c:pt idx="37803">
                  <c:v>-9.7439999999999998</c:v>
                </c:pt>
                <c:pt idx="37804">
                  <c:v>-9.7419999999999902</c:v>
                </c:pt>
                <c:pt idx="37805">
                  <c:v>-9.7399999999999949</c:v>
                </c:pt>
                <c:pt idx="37806">
                  <c:v>-9.7379999999999995</c:v>
                </c:pt>
                <c:pt idx="37807">
                  <c:v>-9.73599999999999</c:v>
                </c:pt>
                <c:pt idx="37808">
                  <c:v>-9.7339999999999947</c:v>
                </c:pt>
                <c:pt idx="37809">
                  <c:v>-9.7319999999999993</c:v>
                </c:pt>
                <c:pt idx="37810">
                  <c:v>-9.7299999999999898</c:v>
                </c:pt>
                <c:pt idx="37811">
                  <c:v>-9.7279999999999944</c:v>
                </c:pt>
                <c:pt idx="37812">
                  <c:v>-9.7259999999999991</c:v>
                </c:pt>
                <c:pt idx="37813">
                  <c:v>-9.7239999999999895</c:v>
                </c:pt>
                <c:pt idx="37814">
                  <c:v>-9.7219999999999942</c:v>
                </c:pt>
                <c:pt idx="37815">
                  <c:v>-9.7199999999999989</c:v>
                </c:pt>
                <c:pt idx="37816">
                  <c:v>-9.7179999999999893</c:v>
                </c:pt>
                <c:pt idx="37817">
                  <c:v>-9.715999999999994</c:v>
                </c:pt>
                <c:pt idx="37818">
                  <c:v>-9.7139999999999986</c:v>
                </c:pt>
                <c:pt idx="37819">
                  <c:v>-9.7119999999999891</c:v>
                </c:pt>
                <c:pt idx="37820">
                  <c:v>-9.7099999999999937</c:v>
                </c:pt>
                <c:pt idx="37821">
                  <c:v>-9.7079999999999984</c:v>
                </c:pt>
                <c:pt idx="37822">
                  <c:v>-9.7059999999999889</c:v>
                </c:pt>
                <c:pt idx="37823">
                  <c:v>-9.7039999999999935</c:v>
                </c:pt>
                <c:pt idx="37824">
                  <c:v>-9.7019999999999982</c:v>
                </c:pt>
                <c:pt idx="37825">
                  <c:v>-9.6999999999999886</c:v>
                </c:pt>
                <c:pt idx="37826">
                  <c:v>-9.6979999999999933</c:v>
                </c:pt>
                <c:pt idx="37827">
                  <c:v>-9.695999999999998</c:v>
                </c:pt>
                <c:pt idx="37828">
                  <c:v>-9.6939999999999884</c:v>
                </c:pt>
                <c:pt idx="37829">
                  <c:v>-9.6919999999999931</c:v>
                </c:pt>
                <c:pt idx="37830">
                  <c:v>-9.6899999999999977</c:v>
                </c:pt>
                <c:pt idx="37831">
                  <c:v>-9.6879999999999882</c:v>
                </c:pt>
                <c:pt idx="37832">
                  <c:v>-9.6859999999999928</c:v>
                </c:pt>
                <c:pt idx="37833">
                  <c:v>-9.6839999999999975</c:v>
                </c:pt>
                <c:pt idx="37834">
                  <c:v>-9.6819999999999879</c:v>
                </c:pt>
                <c:pt idx="37835">
                  <c:v>-9.6799999999999926</c:v>
                </c:pt>
                <c:pt idx="37836">
                  <c:v>-9.6779999999999973</c:v>
                </c:pt>
                <c:pt idx="37837">
                  <c:v>-9.6759999999999877</c:v>
                </c:pt>
                <c:pt idx="37838">
                  <c:v>-9.6739999999999924</c:v>
                </c:pt>
                <c:pt idx="37839">
                  <c:v>-9.671999999999997</c:v>
                </c:pt>
                <c:pt idx="37840">
                  <c:v>-9.6699999999999875</c:v>
                </c:pt>
                <c:pt idx="37841">
                  <c:v>-9.6679999999999922</c:v>
                </c:pt>
                <c:pt idx="37842">
                  <c:v>-9.6659999999999968</c:v>
                </c:pt>
                <c:pt idx="37843">
                  <c:v>-9.6639999999999873</c:v>
                </c:pt>
                <c:pt idx="37844">
                  <c:v>-9.6619999999999919</c:v>
                </c:pt>
                <c:pt idx="37845">
                  <c:v>-9.6599999999999966</c:v>
                </c:pt>
                <c:pt idx="37846">
                  <c:v>-9.6580000000000013</c:v>
                </c:pt>
                <c:pt idx="37847">
                  <c:v>-9.6559999999999917</c:v>
                </c:pt>
                <c:pt idx="37848">
                  <c:v>-9.6539999999999964</c:v>
                </c:pt>
                <c:pt idx="37849">
                  <c:v>-9.652000000000001</c:v>
                </c:pt>
                <c:pt idx="37850">
                  <c:v>-9.6499999999999915</c:v>
                </c:pt>
                <c:pt idx="37851">
                  <c:v>-9.6479999999999961</c:v>
                </c:pt>
                <c:pt idx="37852">
                  <c:v>-9.6460000000000008</c:v>
                </c:pt>
                <c:pt idx="37853">
                  <c:v>-9.6439999999999912</c:v>
                </c:pt>
                <c:pt idx="37854">
                  <c:v>-9.6419999999999959</c:v>
                </c:pt>
                <c:pt idx="37855">
                  <c:v>-9.64</c:v>
                </c:pt>
                <c:pt idx="37856">
                  <c:v>-9.637999999999991</c:v>
                </c:pt>
                <c:pt idx="37857">
                  <c:v>-9.6359999999999957</c:v>
                </c:pt>
                <c:pt idx="37858">
                  <c:v>-9.6340000000000003</c:v>
                </c:pt>
                <c:pt idx="37859">
                  <c:v>-9.6319999999999908</c:v>
                </c:pt>
                <c:pt idx="37860">
                  <c:v>-9.6299999999999955</c:v>
                </c:pt>
                <c:pt idx="37861">
                  <c:v>-9.6280000000000001</c:v>
                </c:pt>
                <c:pt idx="37862">
                  <c:v>-9.6259999999999906</c:v>
                </c:pt>
                <c:pt idx="37863">
                  <c:v>-9.6239999999999952</c:v>
                </c:pt>
                <c:pt idx="37864">
                  <c:v>-9.6219999999999999</c:v>
                </c:pt>
                <c:pt idx="37865">
                  <c:v>-9.6199999999999903</c:v>
                </c:pt>
                <c:pt idx="37866">
                  <c:v>-9.617999999999995</c:v>
                </c:pt>
                <c:pt idx="37867">
                  <c:v>-9.6159999999999997</c:v>
                </c:pt>
                <c:pt idx="37868">
                  <c:v>-9.6139999999999901</c:v>
                </c:pt>
                <c:pt idx="37869">
                  <c:v>-9.6119999999999948</c:v>
                </c:pt>
                <c:pt idx="37870">
                  <c:v>-9.61</c:v>
                </c:pt>
                <c:pt idx="37871">
                  <c:v>-9.6079999999999899</c:v>
                </c:pt>
                <c:pt idx="37872">
                  <c:v>-9.6059999999999945</c:v>
                </c:pt>
                <c:pt idx="37873">
                  <c:v>-9.6039999999999992</c:v>
                </c:pt>
                <c:pt idx="37874">
                  <c:v>-9.6019999999999897</c:v>
                </c:pt>
                <c:pt idx="37875">
                  <c:v>-9.5999999999999943</c:v>
                </c:pt>
                <c:pt idx="37876">
                  <c:v>-9.597999999999999</c:v>
                </c:pt>
                <c:pt idx="37877">
                  <c:v>-9.5959999999999894</c:v>
                </c:pt>
                <c:pt idx="37878">
                  <c:v>-9.5939999999999941</c:v>
                </c:pt>
                <c:pt idx="37879">
                  <c:v>-9.5919999999999987</c:v>
                </c:pt>
                <c:pt idx="37880">
                  <c:v>-9.5899999999999892</c:v>
                </c:pt>
                <c:pt idx="37881">
                  <c:v>-9.5879999999999939</c:v>
                </c:pt>
                <c:pt idx="37882">
                  <c:v>-9.5859999999999985</c:v>
                </c:pt>
                <c:pt idx="37883">
                  <c:v>-9.583999999999989</c:v>
                </c:pt>
                <c:pt idx="37884">
                  <c:v>-9.5819999999999936</c:v>
                </c:pt>
                <c:pt idx="37885">
                  <c:v>-9.5799999999999983</c:v>
                </c:pt>
                <c:pt idx="37886">
                  <c:v>-9.5779999999999887</c:v>
                </c:pt>
                <c:pt idx="37887">
                  <c:v>-9.5759999999999934</c:v>
                </c:pt>
                <c:pt idx="37888">
                  <c:v>-9.5739999999999981</c:v>
                </c:pt>
                <c:pt idx="37889">
                  <c:v>-9.5719999999999885</c:v>
                </c:pt>
                <c:pt idx="37890">
                  <c:v>-9.5699999999999932</c:v>
                </c:pt>
                <c:pt idx="37891">
                  <c:v>-9.5679999999999978</c:v>
                </c:pt>
                <c:pt idx="37892">
                  <c:v>-9.5659999999999883</c:v>
                </c:pt>
                <c:pt idx="37893">
                  <c:v>-9.563999999999993</c:v>
                </c:pt>
                <c:pt idx="37894">
                  <c:v>-9.5619999999999976</c:v>
                </c:pt>
                <c:pt idx="37895">
                  <c:v>-9.5599999999999881</c:v>
                </c:pt>
                <c:pt idx="37896">
                  <c:v>-9.5579999999999927</c:v>
                </c:pt>
                <c:pt idx="37897">
                  <c:v>-9.5559999999999974</c:v>
                </c:pt>
                <c:pt idx="37898">
                  <c:v>-9.5539999999999878</c:v>
                </c:pt>
                <c:pt idx="37899">
                  <c:v>-9.5519999999999925</c:v>
                </c:pt>
                <c:pt idx="37900">
                  <c:v>-9.5499999999999972</c:v>
                </c:pt>
                <c:pt idx="37901">
                  <c:v>-9.5479999999999876</c:v>
                </c:pt>
                <c:pt idx="37902">
                  <c:v>-9.5459999999999923</c:v>
                </c:pt>
                <c:pt idx="37903">
                  <c:v>-9.5439999999999969</c:v>
                </c:pt>
                <c:pt idx="37904">
                  <c:v>-9.5419999999999874</c:v>
                </c:pt>
                <c:pt idx="37905">
                  <c:v>-9.539999999999992</c:v>
                </c:pt>
                <c:pt idx="37906">
                  <c:v>-9.5379999999999967</c:v>
                </c:pt>
                <c:pt idx="37907">
                  <c:v>-9.5360000000000014</c:v>
                </c:pt>
                <c:pt idx="37908">
                  <c:v>-9.5339999999999918</c:v>
                </c:pt>
                <c:pt idx="37909">
                  <c:v>-9.5319999999999965</c:v>
                </c:pt>
                <c:pt idx="37910">
                  <c:v>-9.5300000000000011</c:v>
                </c:pt>
                <c:pt idx="37911">
                  <c:v>-9.5279999999999916</c:v>
                </c:pt>
                <c:pt idx="37912">
                  <c:v>-9.5259999999999962</c:v>
                </c:pt>
                <c:pt idx="37913">
                  <c:v>-9.5240000000000009</c:v>
                </c:pt>
                <c:pt idx="37914">
                  <c:v>-9.5219999999999914</c:v>
                </c:pt>
                <c:pt idx="37915">
                  <c:v>-9.519999999999996</c:v>
                </c:pt>
                <c:pt idx="37916">
                  <c:v>-9.5180000000000007</c:v>
                </c:pt>
                <c:pt idx="37917">
                  <c:v>-9.5159999999999911</c:v>
                </c:pt>
                <c:pt idx="37918">
                  <c:v>-9.5139999999999958</c:v>
                </c:pt>
                <c:pt idx="37919">
                  <c:v>-9.5120000000000005</c:v>
                </c:pt>
                <c:pt idx="37920">
                  <c:v>-9.5099999999999909</c:v>
                </c:pt>
                <c:pt idx="37921">
                  <c:v>-9.5079999999999956</c:v>
                </c:pt>
                <c:pt idx="37922">
                  <c:v>-9.5060000000000002</c:v>
                </c:pt>
                <c:pt idx="37923">
                  <c:v>-9.5039999999999907</c:v>
                </c:pt>
                <c:pt idx="37924">
                  <c:v>-9.5019999999999953</c:v>
                </c:pt>
                <c:pt idx="37925">
                  <c:v>-9.5</c:v>
                </c:pt>
                <c:pt idx="37926">
                  <c:v>-9.4979999999999905</c:v>
                </c:pt>
                <c:pt idx="37927">
                  <c:v>-9.4959999999999951</c:v>
                </c:pt>
                <c:pt idx="37928">
                  <c:v>-9.4939999999999998</c:v>
                </c:pt>
                <c:pt idx="37929">
                  <c:v>-9.4919999999999902</c:v>
                </c:pt>
                <c:pt idx="37930">
                  <c:v>-9.4899999999999949</c:v>
                </c:pt>
                <c:pt idx="37931">
                  <c:v>-9.4879999999999995</c:v>
                </c:pt>
                <c:pt idx="37932">
                  <c:v>-9.48599999999999</c:v>
                </c:pt>
                <c:pt idx="37933">
                  <c:v>-9.4839999999999947</c:v>
                </c:pt>
                <c:pt idx="37934">
                  <c:v>-9.4819999999999993</c:v>
                </c:pt>
                <c:pt idx="37935">
                  <c:v>-9.4799999999999898</c:v>
                </c:pt>
                <c:pt idx="37936">
                  <c:v>-9.4779999999999944</c:v>
                </c:pt>
                <c:pt idx="37937">
                  <c:v>-9.4759999999999991</c:v>
                </c:pt>
                <c:pt idx="37938">
                  <c:v>-9.4739999999999895</c:v>
                </c:pt>
                <c:pt idx="37939">
                  <c:v>-9.4719999999999942</c:v>
                </c:pt>
                <c:pt idx="37940">
                  <c:v>-9.4699999999999989</c:v>
                </c:pt>
                <c:pt idx="37941">
                  <c:v>-9.4679999999999893</c:v>
                </c:pt>
                <c:pt idx="37942">
                  <c:v>-9.465999999999994</c:v>
                </c:pt>
                <c:pt idx="37943">
                  <c:v>-9.4639999999999986</c:v>
                </c:pt>
                <c:pt idx="37944">
                  <c:v>-9.4619999999999891</c:v>
                </c:pt>
                <c:pt idx="37945">
                  <c:v>-9.4599999999999937</c:v>
                </c:pt>
                <c:pt idx="37946">
                  <c:v>-9.4579999999999984</c:v>
                </c:pt>
                <c:pt idx="37947">
                  <c:v>-9.4559999999999889</c:v>
                </c:pt>
                <c:pt idx="37948">
                  <c:v>-9.4539999999999935</c:v>
                </c:pt>
                <c:pt idx="37949">
                  <c:v>-9.4519999999999982</c:v>
                </c:pt>
                <c:pt idx="37950">
                  <c:v>-9.4499999999999886</c:v>
                </c:pt>
                <c:pt idx="37951">
                  <c:v>-9.4479999999999933</c:v>
                </c:pt>
                <c:pt idx="37952">
                  <c:v>-9.445999999999998</c:v>
                </c:pt>
                <c:pt idx="37953">
                  <c:v>-9.4439999999999884</c:v>
                </c:pt>
                <c:pt idx="37954">
                  <c:v>-9.4419999999999931</c:v>
                </c:pt>
                <c:pt idx="37955">
                  <c:v>-9.4399999999999977</c:v>
                </c:pt>
                <c:pt idx="37956">
                  <c:v>-9.4379999999999882</c:v>
                </c:pt>
                <c:pt idx="37957">
                  <c:v>-9.4359999999999928</c:v>
                </c:pt>
                <c:pt idx="37958">
                  <c:v>-9.4339999999999975</c:v>
                </c:pt>
                <c:pt idx="37959">
                  <c:v>-9.4319999999999879</c:v>
                </c:pt>
                <c:pt idx="37960">
                  <c:v>-9.4299999999999926</c:v>
                </c:pt>
                <c:pt idx="37961">
                  <c:v>-9.4279999999999973</c:v>
                </c:pt>
                <c:pt idx="37962">
                  <c:v>-9.4259999999999877</c:v>
                </c:pt>
                <c:pt idx="37963">
                  <c:v>-9.4239999999999924</c:v>
                </c:pt>
                <c:pt idx="37964">
                  <c:v>-9.421999999999997</c:v>
                </c:pt>
                <c:pt idx="37965">
                  <c:v>-9.4199999999999875</c:v>
                </c:pt>
                <c:pt idx="37966">
                  <c:v>-9.4179999999999922</c:v>
                </c:pt>
                <c:pt idx="37967">
                  <c:v>-9.4159999999999968</c:v>
                </c:pt>
                <c:pt idx="37968">
                  <c:v>-9.4139999999999873</c:v>
                </c:pt>
                <c:pt idx="37969">
                  <c:v>-9.4119999999999919</c:v>
                </c:pt>
                <c:pt idx="37970">
                  <c:v>-9.4099999999999966</c:v>
                </c:pt>
                <c:pt idx="37971">
                  <c:v>-9.4080000000000013</c:v>
                </c:pt>
                <c:pt idx="37972">
                  <c:v>-9.4059999999999917</c:v>
                </c:pt>
                <c:pt idx="37973">
                  <c:v>-9.4039999999999964</c:v>
                </c:pt>
                <c:pt idx="37974">
                  <c:v>-9.402000000000001</c:v>
                </c:pt>
                <c:pt idx="37975">
                  <c:v>-9.3999999999999915</c:v>
                </c:pt>
                <c:pt idx="37976">
                  <c:v>-9.3979999999999961</c:v>
                </c:pt>
                <c:pt idx="37977">
                  <c:v>-9.3960000000000008</c:v>
                </c:pt>
                <c:pt idx="37978">
                  <c:v>-9.3939999999999912</c:v>
                </c:pt>
                <c:pt idx="37979">
                  <c:v>-9.3919999999999959</c:v>
                </c:pt>
                <c:pt idx="37980">
                  <c:v>-9.39</c:v>
                </c:pt>
                <c:pt idx="37981">
                  <c:v>-9.387999999999991</c:v>
                </c:pt>
                <c:pt idx="37982">
                  <c:v>-9.3859999999999957</c:v>
                </c:pt>
                <c:pt idx="37983">
                  <c:v>-9.3840000000000003</c:v>
                </c:pt>
                <c:pt idx="37984">
                  <c:v>-9.3819999999999908</c:v>
                </c:pt>
                <c:pt idx="37985">
                  <c:v>-9.3799999999999955</c:v>
                </c:pt>
                <c:pt idx="37986">
                  <c:v>-9.3780000000000001</c:v>
                </c:pt>
                <c:pt idx="37987">
                  <c:v>-9.3759999999999906</c:v>
                </c:pt>
                <c:pt idx="37988">
                  <c:v>-9.3739999999999952</c:v>
                </c:pt>
                <c:pt idx="37989">
                  <c:v>-9.3719999999999999</c:v>
                </c:pt>
                <c:pt idx="37990">
                  <c:v>-9.3699999999999903</c:v>
                </c:pt>
                <c:pt idx="37991">
                  <c:v>-9.367999999999995</c:v>
                </c:pt>
                <c:pt idx="37992">
                  <c:v>-9.3659999999999997</c:v>
                </c:pt>
                <c:pt idx="37993">
                  <c:v>-9.3639999999999901</c:v>
                </c:pt>
                <c:pt idx="37994">
                  <c:v>-9.3619999999999948</c:v>
                </c:pt>
                <c:pt idx="37995">
                  <c:v>-9.36</c:v>
                </c:pt>
                <c:pt idx="37996">
                  <c:v>-9.3579999999999899</c:v>
                </c:pt>
                <c:pt idx="37997">
                  <c:v>-9.3559999999999945</c:v>
                </c:pt>
                <c:pt idx="37998">
                  <c:v>-9.3539999999999992</c:v>
                </c:pt>
                <c:pt idx="37999">
                  <c:v>-9.3519999999999897</c:v>
                </c:pt>
                <c:pt idx="38000">
                  <c:v>-9.3499999999999943</c:v>
                </c:pt>
                <c:pt idx="38001">
                  <c:v>-9.347999999999999</c:v>
                </c:pt>
                <c:pt idx="38002">
                  <c:v>-9.3459999999999894</c:v>
                </c:pt>
                <c:pt idx="38003">
                  <c:v>-9.3439999999999941</c:v>
                </c:pt>
                <c:pt idx="38004">
                  <c:v>-9.3419999999999987</c:v>
                </c:pt>
                <c:pt idx="38005">
                  <c:v>-9.3399999999999892</c:v>
                </c:pt>
                <c:pt idx="38006">
                  <c:v>-9.3379999999999939</c:v>
                </c:pt>
                <c:pt idx="38007">
                  <c:v>-9.3359999999999985</c:v>
                </c:pt>
                <c:pt idx="38008">
                  <c:v>-9.333999999999989</c:v>
                </c:pt>
                <c:pt idx="38009">
                  <c:v>-9.3319999999999936</c:v>
                </c:pt>
                <c:pt idx="38010">
                  <c:v>-9.3299999999999983</c:v>
                </c:pt>
                <c:pt idx="38011">
                  <c:v>-9.3279999999999887</c:v>
                </c:pt>
                <c:pt idx="38012">
                  <c:v>-9.3259999999999934</c:v>
                </c:pt>
                <c:pt idx="38013">
                  <c:v>-9.3239999999999981</c:v>
                </c:pt>
                <c:pt idx="38014">
                  <c:v>-9.3219999999999885</c:v>
                </c:pt>
                <c:pt idx="38015">
                  <c:v>-9.3199999999999932</c:v>
                </c:pt>
                <c:pt idx="38016">
                  <c:v>-9.3179999999999978</c:v>
                </c:pt>
                <c:pt idx="38017">
                  <c:v>-9.3159999999999883</c:v>
                </c:pt>
                <c:pt idx="38018">
                  <c:v>-9.313999999999993</c:v>
                </c:pt>
                <c:pt idx="38019">
                  <c:v>-9.3119999999999976</c:v>
                </c:pt>
                <c:pt idx="38020">
                  <c:v>-9.3099999999999881</c:v>
                </c:pt>
                <c:pt idx="38021">
                  <c:v>-9.3079999999999927</c:v>
                </c:pt>
                <c:pt idx="38022">
                  <c:v>-9.3059999999999974</c:v>
                </c:pt>
                <c:pt idx="38023">
                  <c:v>-9.3039999999999878</c:v>
                </c:pt>
                <c:pt idx="38024">
                  <c:v>-9.3019999999999925</c:v>
                </c:pt>
                <c:pt idx="38025">
                  <c:v>-9.2999999999999972</c:v>
                </c:pt>
                <c:pt idx="38026">
                  <c:v>-9.2979999999999876</c:v>
                </c:pt>
                <c:pt idx="38027">
                  <c:v>-9.2959999999999923</c:v>
                </c:pt>
                <c:pt idx="38028">
                  <c:v>-9.2939999999999969</c:v>
                </c:pt>
                <c:pt idx="38029">
                  <c:v>-9.2919999999999874</c:v>
                </c:pt>
                <c:pt idx="38030">
                  <c:v>-9.289999999999992</c:v>
                </c:pt>
                <c:pt idx="38031">
                  <c:v>-9.2879999999999967</c:v>
                </c:pt>
                <c:pt idx="38032">
                  <c:v>-9.2860000000000014</c:v>
                </c:pt>
                <c:pt idx="38033">
                  <c:v>-9.2839999999999918</c:v>
                </c:pt>
                <c:pt idx="38034">
                  <c:v>-9.2819999999999965</c:v>
                </c:pt>
                <c:pt idx="38035">
                  <c:v>-9.2800000000000011</c:v>
                </c:pt>
                <c:pt idx="38036">
                  <c:v>-9.2779999999999916</c:v>
                </c:pt>
                <c:pt idx="38037">
                  <c:v>-9.2759999999999962</c:v>
                </c:pt>
                <c:pt idx="38038">
                  <c:v>-9.2740000000000009</c:v>
                </c:pt>
                <c:pt idx="38039">
                  <c:v>-9.2719999999999914</c:v>
                </c:pt>
                <c:pt idx="38040">
                  <c:v>-9.269999999999996</c:v>
                </c:pt>
                <c:pt idx="38041">
                  <c:v>-9.2680000000000007</c:v>
                </c:pt>
                <c:pt idx="38042">
                  <c:v>-9.2659999999999911</c:v>
                </c:pt>
                <c:pt idx="38043">
                  <c:v>-9.2639999999999958</c:v>
                </c:pt>
                <c:pt idx="38044">
                  <c:v>-9.2620000000000005</c:v>
                </c:pt>
                <c:pt idx="38045">
                  <c:v>-9.2599999999999909</c:v>
                </c:pt>
                <c:pt idx="38046">
                  <c:v>-9.2579999999999956</c:v>
                </c:pt>
                <c:pt idx="38047">
                  <c:v>-9.2560000000000002</c:v>
                </c:pt>
                <c:pt idx="38048">
                  <c:v>-9.2539999999999907</c:v>
                </c:pt>
                <c:pt idx="38049">
                  <c:v>-9.2519999999999953</c:v>
                </c:pt>
                <c:pt idx="38050">
                  <c:v>-9.25</c:v>
                </c:pt>
                <c:pt idx="38051">
                  <c:v>-9.2479999999999905</c:v>
                </c:pt>
                <c:pt idx="38052">
                  <c:v>-9.2459999999999951</c:v>
                </c:pt>
                <c:pt idx="38053">
                  <c:v>-9.2439999999999998</c:v>
                </c:pt>
                <c:pt idx="38054">
                  <c:v>-9.2419999999999902</c:v>
                </c:pt>
                <c:pt idx="38055">
                  <c:v>-9.2399999999999949</c:v>
                </c:pt>
                <c:pt idx="38056">
                  <c:v>-9.2379999999999995</c:v>
                </c:pt>
                <c:pt idx="38057">
                  <c:v>-9.23599999999999</c:v>
                </c:pt>
                <c:pt idx="38058">
                  <c:v>-9.2339999999999947</c:v>
                </c:pt>
                <c:pt idx="38059">
                  <c:v>-9.2319999999999993</c:v>
                </c:pt>
                <c:pt idx="38060">
                  <c:v>-9.2299999999999898</c:v>
                </c:pt>
                <c:pt idx="38061">
                  <c:v>-9.2279999999999944</c:v>
                </c:pt>
                <c:pt idx="38062">
                  <c:v>-9.2259999999999991</c:v>
                </c:pt>
                <c:pt idx="38063">
                  <c:v>-9.2239999999999895</c:v>
                </c:pt>
                <c:pt idx="38064">
                  <c:v>-9.2219999999999942</c:v>
                </c:pt>
                <c:pt idx="38065">
                  <c:v>-9.2199999999999989</c:v>
                </c:pt>
                <c:pt idx="38066">
                  <c:v>-9.2179999999999893</c:v>
                </c:pt>
                <c:pt idx="38067">
                  <c:v>-9.215999999999994</c:v>
                </c:pt>
                <c:pt idx="38068">
                  <c:v>-9.2139999999999986</c:v>
                </c:pt>
                <c:pt idx="38069">
                  <c:v>-9.2119999999999891</c:v>
                </c:pt>
                <c:pt idx="38070">
                  <c:v>-9.2099999999999937</c:v>
                </c:pt>
                <c:pt idx="38071">
                  <c:v>-9.2079999999999984</c:v>
                </c:pt>
                <c:pt idx="38072">
                  <c:v>-9.2059999999999889</c:v>
                </c:pt>
                <c:pt idx="38073">
                  <c:v>-9.2039999999999935</c:v>
                </c:pt>
                <c:pt idx="38074">
                  <c:v>-9.2019999999999982</c:v>
                </c:pt>
                <c:pt idx="38075">
                  <c:v>-9.1999999999999886</c:v>
                </c:pt>
                <c:pt idx="38076">
                  <c:v>-9.1979999999999933</c:v>
                </c:pt>
                <c:pt idx="38077">
                  <c:v>-9.195999999999998</c:v>
                </c:pt>
                <c:pt idx="38078">
                  <c:v>-9.1939999999999884</c:v>
                </c:pt>
                <c:pt idx="38079">
                  <c:v>-9.1919999999999931</c:v>
                </c:pt>
                <c:pt idx="38080">
                  <c:v>-9.1899999999999977</c:v>
                </c:pt>
                <c:pt idx="38081">
                  <c:v>-9.1879999999999882</c:v>
                </c:pt>
                <c:pt idx="38082">
                  <c:v>-9.1859999999999928</c:v>
                </c:pt>
                <c:pt idx="38083">
                  <c:v>-9.1839999999999975</c:v>
                </c:pt>
                <c:pt idx="38084">
                  <c:v>-9.1819999999999879</c:v>
                </c:pt>
                <c:pt idx="38085">
                  <c:v>-9.1799999999999926</c:v>
                </c:pt>
                <c:pt idx="38086">
                  <c:v>-9.1779999999999973</c:v>
                </c:pt>
                <c:pt idx="38087">
                  <c:v>-9.1759999999999877</c:v>
                </c:pt>
                <c:pt idx="38088">
                  <c:v>-9.1739999999999924</c:v>
                </c:pt>
                <c:pt idx="38089">
                  <c:v>-9.171999999999997</c:v>
                </c:pt>
                <c:pt idx="38090">
                  <c:v>-9.1699999999999875</c:v>
                </c:pt>
                <c:pt idx="38091">
                  <c:v>-9.1679999999999922</c:v>
                </c:pt>
                <c:pt idx="38092">
                  <c:v>-9.1659999999999968</c:v>
                </c:pt>
                <c:pt idx="38093">
                  <c:v>-9.1639999999999873</c:v>
                </c:pt>
                <c:pt idx="38094">
                  <c:v>-9.1619999999999919</c:v>
                </c:pt>
                <c:pt idx="38095">
                  <c:v>-9.1599999999999966</c:v>
                </c:pt>
                <c:pt idx="38096">
                  <c:v>-9.1580000000000013</c:v>
                </c:pt>
                <c:pt idx="38097">
                  <c:v>-9.1559999999999917</c:v>
                </c:pt>
                <c:pt idx="38098">
                  <c:v>-9.1539999999999964</c:v>
                </c:pt>
                <c:pt idx="38099">
                  <c:v>-9.152000000000001</c:v>
                </c:pt>
                <c:pt idx="38100">
                  <c:v>-9.1499999999999915</c:v>
                </c:pt>
                <c:pt idx="38101">
                  <c:v>-9.1479999999999961</c:v>
                </c:pt>
                <c:pt idx="38102">
                  <c:v>-9.1460000000000008</c:v>
                </c:pt>
                <c:pt idx="38103">
                  <c:v>-9.1439999999999912</c:v>
                </c:pt>
                <c:pt idx="38104">
                  <c:v>-9.1419999999999959</c:v>
                </c:pt>
                <c:pt idx="38105">
                  <c:v>-9.14</c:v>
                </c:pt>
                <c:pt idx="38106">
                  <c:v>-9.137999999999991</c:v>
                </c:pt>
                <c:pt idx="38107">
                  <c:v>-9.1359999999999957</c:v>
                </c:pt>
                <c:pt idx="38108">
                  <c:v>-9.1340000000000003</c:v>
                </c:pt>
                <c:pt idx="38109">
                  <c:v>-9.1319999999999908</c:v>
                </c:pt>
                <c:pt idx="38110">
                  <c:v>-9.1299999999999955</c:v>
                </c:pt>
                <c:pt idx="38111">
                  <c:v>-9.1280000000000001</c:v>
                </c:pt>
                <c:pt idx="38112">
                  <c:v>-9.1259999999999906</c:v>
                </c:pt>
                <c:pt idx="38113">
                  <c:v>-9.1239999999999952</c:v>
                </c:pt>
                <c:pt idx="38114">
                  <c:v>-9.1219999999999999</c:v>
                </c:pt>
                <c:pt idx="38115">
                  <c:v>-9.1199999999999903</c:v>
                </c:pt>
                <c:pt idx="38116">
                  <c:v>-9.117999999999995</c:v>
                </c:pt>
                <c:pt idx="38117">
                  <c:v>-9.1159999999999997</c:v>
                </c:pt>
                <c:pt idx="38118">
                  <c:v>-9.1139999999999901</c:v>
                </c:pt>
                <c:pt idx="38119">
                  <c:v>-9.1119999999999948</c:v>
                </c:pt>
                <c:pt idx="38120">
                  <c:v>-9.11</c:v>
                </c:pt>
                <c:pt idx="38121">
                  <c:v>-9.1079999999999899</c:v>
                </c:pt>
                <c:pt idx="38122">
                  <c:v>-9.1059999999999945</c:v>
                </c:pt>
                <c:pt idx="38123">
                  <c:v>-9.1039999999999992</c:v>
                </c:pt>
                <c:pt idx="38124">
                  <c:v>-9.1019999999999897</c:v>
                </c:pt>
                <c:pt idx="38125">
                  <c:v>-9.0999999999999943</c:v>
                </c:pt>
                <c:pt idx="38126">
                  <c:v>-9.097999999999999</c:v>
                </c:pt>
                <c:pt idx="38127">
                  <c:v>-9.0959999999999894</c:v>
                </c:pt>
                <c:pt idx="38128">
                  <c:v>-9.0939999999999941</c:v>
                </c:pt>
                <c:pt idx="38129">
                  <c:v>-9.0919999999999987</c:v>
                </c:pt>
                <c:pt idx="38130">
                  <c:v>-9.0899999999999892</c:v>
                </c:pt>
                <c:pt idx="38131">
                  <c:v>-9.0879999999999939</c:v>
                </c:pt>
                <c:pt idx="38132">
                  <c:v>-9.0859999999999985</c:v>
                </c:pt>
                <c:pt idx="38133">
                  <c:v>-9.083999999999989</c:v>
                </c:pt>
                <c:pt idx="38134">
                  <c:v>-9.0819999999999936</c:v>
                </c:pt>
                <c:pt idx="38135">
                  <c:v>-9.0799999999999983</c:v>
                </c:pt>
                <c:pt idx="38136">
                  <c:v>-9.0779999999999887</c:v>
                </c:pt>
                <c:pt idx="38137">
                  <c:v>-9.0759999999999934</c:v>
                </c:pt>
                <c:pt idx="38138">
                  <c:v>-9.0739999999999981</c:v>
                </c:pt>
                <c:pt idx="38139">
                  <c:v>-9.0719999999999885</c:v>
                </c:pt>
                <c:pt idx="38140">
                  <c:v>-9.0699999999999932</c:v>
                </c:pt>
                <c:pt idx="38141">
                  <c:v>-9.0679999999999978</c:v>
                </c:pt>
                <c:pt idx="38142">
                  <c:v>-9.0659999999999883</c:v>
                </c:pt>
                <c:pt idx="38143">
                  <c:v>-9.063999999999993</c:v>
                </c:pt>
                <c:pt idx="38144">
                  <c:v>-9.0619999999999976</c:v>
                </c:pt>
                <c:pt idx="38145">
                  <c:v>-9.0599999999999881</c:v>
                </c:pt>
                <c:pt idx="38146">
                  <c:v>-9.0579999999999927</c:v>
                </c:pt>
                <c:pt idx="38147">
                  <c:v>-9.0559999999999974</c:v>
                </c:pt>
                <c:pt idx="38148">
                  <c:v>-9.0539999999999878</c:v>
                </c:pt>
                <c:pt idx="38149">
                  <c:v>-9.0519999999999925</c:v>
                </c:pt>
                <c:pt idx="38150">
                  <c:v>-9.0499999999999972</c:v>
                </c:pt>
                <c:pt idx="38151">
                  <c:v>-9.0479999999999876</c:v>
                </c:pt>
                <c:pt idx="38152">
                  <c:v>-9.0459999999999923</c:v>
                </c:pt>
                <c:pt idx="38153">
                  <c:v>-9.0439999999999969</c:v>
                </c:pt>
                <c:pt idx="38154">
                  <c:v>-9.0419999999999874</c:v>
                </c:pt>
                <c:pt idx="38155">
                  <c:v>-9.039999999999992</c:v>
                </c:pt>
                <c:pt idx="38156">
                  <c:v>-9.0379999999999967</c:v>
                </c:pt>
                <c:pt idx="38157">
                  <c:v>-9.0360000000000014</c:v>
                </c:pt>
                <c:pt idx="38158">
                  <c:v>-9.0339999999999918</c:v>
                </c:pt>
                <c:pt idx="38159">
                  <c:v>-9.0319999999999965</c:v>
                </c:pt>
                <c:pt idx="38160">
                  <c:v>-9.0300000000000011</c:v>
                </c:pt>
                <c:pt idx="38161">
                  <c:v>-9.0279999999999916</c:v>
                </c:pt>
                <c:pt idx="38162">
                  <c:v>-9.0259999999999962</c:v>
                </c:pt>
                <c:pt idx="38163">
                  <c:v>-9.0240000000000009</c:v>
                </c:pt>
                <c:pt idx="38164">
                  <c:v>-9.0219999999999914</c:v>
                </c:pt>
                <c:pt idx="38165">
                  <c:v>-9.019999999999996</c:v>
                </c:pt>
                <c:pt idx="38166">
                  <c:v>-9.0180000000000007</c:v>
                </c:pt>
                <c:pt idx="38167">
                  <c:v>-9.0159999999999911</c:v>
                </c:pt>
                <c:pt idx="38168">
                  <c:v>-9.0139999999999958</c:v>
                </c:pt>
                <c:pt idx="38169">
                  <c:v>-9.0120000000000005</c:v>
                </c:pt>
                <c:pt idx="38170">
                  <c:v>-9.0099999999999909</c:v>
                </c:pt>
                <c:pt idx="38171">
                  <c:v>-9.0079999999999956</c:v>
                </c:pt>
                <c:pt idx="38172">
                  <c:v>-9.0060000000000002</c:v>
                </c:pt>
                <c:pt idx="38173">
                  <c:v>-9.0039999999999907</c:v>
                </c:pt>
                <c:pt idx="38174">
                  <c:v>-9.0019999999999953</c:v>
                </c:pt>
                <c:pt idx="38175">
                  <c:v>-9</c:v>
                </c:pt>
                <c:pt idx="38176">
                  <c:v>-8.9979999999999905</c:v>
                </c:pt>
                <c:pt idx="38177">
                  <c:v>-8.9959999999999951</c:v>
                </c:pt>
                <c:pt idx="38178">
                  <c:v>-8.9939999999999998</c:v>
                </c:pt>
                <c:pt idx="38179">
                  <c:v>-8.9919999999999902</c:v>
                </c:pt>
                <c:pt idx="38180">
                  <c:v>-8.9899999999999949</c:v>
                </c:pt>
                <c:pt idx="38181">
                  <c:v>-8.9879999999999995</c:v>
                </c:pt>
                <c:pt idx="38182">
                  <c:v>-8.98599999999999</c:v>
                </c:pt>
                <c:pt idx="38183">
                  <c:v>-8.9839999999999947</c:v>
                </c:pt>
                <c:pt idx="38184">
                  <c:v>-8.9819999999999993</c:v>
                </c:pt>
                <c:pt idx="38185">
                  <c:v>-8.9799999999999898</c:v>
                </c:pt>
                <c:pt idx="38186">
                  <c:v>-8.9779999999999944</c:v>
                </c:pt>
                <c:pt idx="38187">
                  <c:v>-8.9759999999999991</c:v>
                </c:pt>
                <c:pt idx="38188">
                  <c:v>-8.9739999999999895</c:v>
                </c:pt>
                <c:pt idx="38189">
                  <c:v>-8.9719999999999942</c:v>
                </c:pt>
                <c:pt idx="38190">
                  <c:v>-8.9699999999999989</c:v>
                </c:pt>
                <c:pt idx="38191">
                  <c:v>-8.9679999999999893</c:v>
                </c:pt>
                <c:pt idx="38192">
                  <c:v>-8.965999999999994</c:v>
                </c:pt>
                <c:pt idx="38193">
                  <c:v>-8.9639999999999986</c:v>
                </c:pt>
                <c:pt idx="38194">
                  <c:v>-8.9619999999999891</c:v>
                </c:pt>
                <c:pt idx="38195">
                  <c:v>-8.9599999999999937</c:v>
                </c:pt>
                <c:pt idx="38196">
                  <c:v>-8.9579999999999984</c:v>
                </c:pt>
                <c:pt idx="38197">
                  <c:v>-8.9559999999999889</c:v>
                </c:pt>
                <c:pt idx="38198">
                  <c:v>-8.9539999999999935</c:v>
                </c:pt>
                <c:pt idx="38199">
                  <c:v>-8.9519999999999982</c:v>
                </c:pt>
                <c:pt idx="38200">
                  <c:v>-8.9499999999999886</c:v>
                </c:pt>
                <c:pt idx="38201">
                  <c:v>-8.9479999999999933</c:v>
                </c:pt>
                <c:pt idx="38202">
                  <c:v>-8.945999999999998</c:v>
                </c:pt>
                <c:pt idx="38203">
                  <c:v>-8.9439999999999884</c:v>
                </c:pt>
                <c:pt idx="38204">
                  <c:v>-8.9419999999999931</c:v>
                </c:pt>
                <c:pt idx="38205">
                  <c:v>-8.9399999999999977</c:v>
                </c:pt>
                <c:pt idx="38206">
                  <c:v>-8.9379999999999882</c:v>
                </c:pt>
                <c:pt idx="38207">
                  <c:v>-8.9359999999999928</c:v>
                </c:pt>
                <c:pt idx="38208">
                  <c:v>-8.9339999999999975</c:v>
                </c:pt>
                <c:pt idx="38209">
                  <c:v>-8.9319999999999879</c:v>
                </c:pt>
                <c:pt idx="38210">
                  <c:v>-8.9299999999999926</c:v>
                </c:pt>
                <c:pt idx="38211">
                  <c:v>-8.9279999999999973</c:v>
                </c:pt>
                <c:pt idx="38212">
                  <c:v>-8.9259999999999877</c:v>
                </c:pt>
                <c:pt idx="38213">
                  <c:v>-8.9239999999999924</c:v>
                </c:pt>
                <c:pt idx="38214">
                  <c:v>-8.921999999999997</c:v>
                </c:pt>
                <c:pt idx="38215">
                  <c:v>-8.9199999999999875</c:v>
                </c:pt>
                <c:pt idx="38216">
                  <c:v>-8.9179999999999922</c:v>
                </c:pt>
                <c:pt idx="38217">
                  <c:v>-8.9159999999999968</c:v>
                </c:pt>
                <c:pt idx="38218">
                  <c:v>-8.9139999999999873</c:v>
                </c:pt>
                <c:pt idx="38219">
                  <c:v>-8.9119999999999919</c:v>
                </c:pt>
                <c:pt idx="38220">
                  <c:v>-8.9099999999999966</c:v>
                </c:pt>
                <c:pt idx="38221">
                  <c:v>-8.9080000000000013</c:v>
                </c:pt>
                <c:pt idx="38222">
                  <c:v>-8.9059999999999917</c:v>
                </c:pt>
                <c:pt idx="38223">
                  <c:v>-8.9039999999999964</c:v>
                </c:pt>
                <c:pt idx="38224">
                  <c:v>-8.902000000000001</c:v>
                </c:pt>
                <c:pt idx="38225">
                  <c:v>-8.8999999999999915</c:v>
                </c:pt>
                <c:pt idx="38226">
                  <c:v>-8.8979999999999961</c:v>
                </c:pt>
                <c:pt idx="38227">
                  <c:v>-8.8960000000000008</c:v>
                </c:pt>
                <c:pt idx="38228">
                  <c:v>-8.8939999999999912</c:v>
                </c:pt>
                <c:pt idx="38229">
                  <c:v>-8.8919999999999959</c:v>
                </c:pt>
                <c:pt idx="38230">
                  <c:v>-8.89</c:v>
                </c:pt>
                <c:pt idx="38231">
                  <c:v>-8.887999999999991</c:v>
                </c:pt>
                <c:pt idx="38232">
                  <c:v>-8.8859999999999957</c:v>
                </c:pt>
                <c:pt idx="38233">
                  <c:v>-8.8840000000000003</c:v>
                </c:pt>
                <c:pt idx="38234">
                  <c:v>-8.8819999999999908</c:v>
                </c:pt>
                <c:pt idx="38235">
                  <c:v>-8.8799999999999955</c:v>
                </c:pt>
                <c:pt idx="38236">
                  <c:v>-8.8780000000000001</c:v>
                </c:pt>
                <c:pt idx="38237">
                  <c:v>-8.8759999999999906</c:v>
                </c:pt>
                <c:pt idx="38238">
                  <c:v>-8.8739999999999952</c:v>
                </c:pt>
                <c:pt idx="38239">
                  <c:v>-8.8719999999999999</c:v>
                </c:pt>
                <c:pt idx="38240">
                  <c:v>-8.8699999999999903</c:v>
                </c:pt>
                <c:pt idx="38241">
                  <c:v>-8.867999999999995</c:v>
                </c:pt>
                <c:pt idx="38242">
                  <c:v>-8.8659999999999997</c:v>
                </c:pt>
                <c:pt idx="38243">
                  <c:v>-8.8639999999999901</c:v>
                </c:pt>
                <c:pt idx="38244">
                  <c:v>-8.8619999999999948</c:v>
                </c:pt>
                <c:pt idx="38245">
                  <c:v>-8.86</c:v>
                </c:pt>
                <c:pt idx="38246">
                  <c:v>-8.8579999999999899</c:v>
                </c:pt>
                <c:pt idx="38247">
                  <c:v>-8.8559999999999945</c:v>
                </c:pt>
                <c:pt idx="38248">
                  <c:v>-8.8539999999999992</c:v>
                </c:pt>
                <c:pt idx="38249">
                  <c:v>-8.8519999999999897</c:v>
                </c:pt>
                <c:pt idx="38250">
                  <c:v>-8.8499999999999943</c:v>
                </c:pt>
                <c:pt idx="38251">
                  <c:v>-8.847999999999999</c:v>
                </c:pt>
                <c:pt idx="38252">
                  <c:v>-8.8459999999999894</c:v>
                </c:pt>
                <c:pt idx="38253">
                  <c:v>-8.8439999999999941</c:v>
                </c:pt>
                <c:pt idx="38254">
                  <c:v>-8.8419999999999987</c:v>
                </c:pt>
                <c:pt idx="38255">
                  <c:v>-8.8399999999999892</c:v>
                </c:pt>
                <c:pt idx="38256">
                  <c:v>-8.8379999999999939</c:v>
                </c:pt>
                <c:pt idx="38257">
                  <c:v>-8.8359999999999985</c:v>
                </c:pt>
                <c:pt idx="38258">
                  <c:v>-8.833999999999989</c:v>
                </c:pt>
                <c:pt idx="38259">
                  <c:v>-8.8319999999999936</c:v>
                </c:pt>
                <c:pt idx="38260">
                  <c:v>-8.8299999999999983</c:v>
                </c:pt>
                <c:pt idx="38261">
                  <c:v>-8.8279999999999887</c:v>
                </c:pt>
                <c:pt idx="38262">
                  <c:v>-8.8259999999999934</c:v>
                </c:pt>
                <c:pt idx="38263">
                  <c:v>-8.8239999999999981</c:v>
                </c:pt>
                <c:pt idx="38264">
                  <c:v>-8.8219999999999885</c:v>
                </c:pt>
                <c:pt idx="38265">
                  <c:v>-8.8199999999999932</c:v>
                </c:pt>
                <c:pt idx="38266">
                  <c:v>-8.8179999999999978</c:v>
                </c:pt>
                <c:pt idx="38267">
                  <c:v>-8.8159999999999883</c:v>
                </c:pt>
                <c:pt idx="38268">
                  <c:v>-8.813999999999993</c:v>
                </c:pt>
                <c:pt idx="38269">
                  <c:v>-8.8119999999999976</c:v>
                </c:pt>
                <c:pt idx="38270">
                  <c:v>-8.8099999999999881</c:v>
                </c:pt>
                <c:pt idx="38271">
                  <c:v>-8.8079999999999927</c:v>
                </c:pt>
                <c:pt idx="38272">
                  <c:v>-8.8059999999999974</c:v>
                </c:pt>
                <c:pt idx="38273">
                  <c:v>-8.8039999999999878</c:v>
                </c:pt>
                <c:pt idx="38274">
                  <c:v>-8.8019999999999925</c:v>
                </c:pt>
                <c:pt idx="38275">
                  <c:v>-8.7999999999999972</c:v>
                </c:pt>
                <c:pt idx="38276">
                  <c:v>-8.7979999999999876</c:v>
                </c:pt>
                <c:pt idx="38277">
                  <c:v>-8.7959999999999923</c:v>
                </c:pt>
                <c:pt idx="38278">
                  <c:v>-8.7939999999999969</c:v>
                </c:pt>
                <c:pt idx="38279">
                  <c:v>-8.7919999999999874</c:v>
                </c:pt>
                <c:pt idx="38280">
                  <c:v>-8.789999999999992</c:v>
                </c:pt>
                <c:pt idx="38281">
                  <c:v>-8.7879999999999967</c:v>
                </c:pt>
                <c:pt idx="38282">
                  <c:v>-8.7860000000000014</c:v>
                </c:pt>
                <c:pt idx="38283">
                  <c:v>-8.7839999999999918</c:v>
                </c:pt>
                <c:pt idx="38284">
                  <c:v>-8.7819999999999965</c:v>
                </c:pt>
                <c:pt idx="38285">
                  <c:v>-8.7800000000000011</c:v>
                </c:pt>
                <c:pt idx="38286">
                  <c:v>-8.7779999999999916</c:v>
                </c:pt>
                <c:pt idx="38287">
                  <c:v>-8.7759999999999962</c:v>
                </c:pt>
                <c:pt idx="38288">
                  <c:v>-8.7740000000000009</c:v>
                </c:pt>
                <c:pt idx="38289">
                  <c:v>-8.7719999999999914</c:v>
                </c:pt>
                <c:pt idx="38290">
                  <c:v>-8.769999999999996</c:v>
                </c:pt>
                <c:pt idx="38291">
                  <c:v>-8.7680000000000007</c:v>
                </c:pt>
                <c:pt idx="38292">
                  <c:v>-8.7659999999999911</c:v>
                </c:pt>
                <c:pt idx="38293">
                  <c:v>-8.7639999999999958</c:v>
                </c:pt>
                <c:pt idx="38294">
                  <c:v>-8.7620000000000005</c:v>
                </c:pt>
                <c:pt idx="38295">
                  <c:v>-8.7599999999999909</c:v>
                </c:pt>
                <c:pt idx="38296">
                  <c:v>-8.7579999999999956</c:v>
                </c:pt>
                <c:pt idx="38297">
                  <c:v>-8.7560000000000002</c:v>
                </c:pt>
                <c:pt idx="38298">
                  <c:v>-8.7539999999999907</c:v>
                </c:pt>
                <c:pt idx="38299">
                  <c:v>-8.7519999999999953</c:v>
                </c:pt>
                <c:pt idx="38300">
                  <c:v>-8.75</c:v>
                </c:pt>
                <c:pt idx="38301">
                  <c:v>-8.7479999999999905</c:v>
                </c:pt>
                <c:pt idx="38302">
                  <c:v>-8.7459999999999951</c:v>
                </c:pt>
                <c:pt idx="38303">
                  <c:v>-8.7439999999999998</c:v>
                </c:pt>
                <c:pt idx="38304">
                  <c:v>-8.7419999999999902</c:v>
                </c:pt>
                <c:pt idx="38305">
                  <c:v>-8.7399999999999949</c:v>
                </c:pt>
                <c:pt idx="38306">
                  <c:v>-8.7379999999999995</c:v>
                </c:pt>
                <c:pt idx="38307">
                  <c:v>-8.73599999999999</c:v>
                </c:pt>
                <c:pt idx="38308">
                  <c:v>-8.7339999999999947</c:v>
                </c:pt>
                <c:pt idx="38309">
                  <c:v>-8.7319999999999993</c:v>
                </c:pt>
                <c:pt idx="38310">
                  <c:v>-8.7299999999999898</c:v>
                </c:pt>
                <c:pt idx="38311">
                  <c:v>-8.7279999999999944</c:v>
                </c:pt>
                <c:pt idx="38312">
                  <c:v>-8.7259999999999991</c:v>
                </c:pt>
                <c:pt idx="38313">
                  <c:v>-8.7239999999999895</c:v>
                </c:pt>
                <c:pt idx="38314">
                  <c:v>-8.7219999999999942</c:v>
                </c:pt>
                <c:pt idx="38315">
                  <c:v>-8.7199999999999989</c:v>
                </c:pt>
                <c:pt idx="38316">
                  <c:v>-8.7179999999999893</c:v>
                </c:pt>
                <c:pt idx="38317">
                  <c:v>-8.715999999999994</c:v>
                </c:pt>
                <c:pt idx="38318">
                  <c:v>-8.7139999999999986</c:v>
                </c:pt>
                <c:pt idx="38319">
                  <c:v>-8.7119999999999891</c:v>
                </c:pt>
                <c:pt idx="38320">
                  <c:v>-8.7099999999999937</c:v>
                </c:pt>
                <c:pt idx="38321">
                  <c:v>-8.7079999999999984</c:v>
                </c:pt>
                <c:pt idx="38322">
                  <c:v>-8.7059999999999889</c:v>
                </c:pt>
                <c:pt idx="38323">
                  <c:v>-8.7039999999999935</c:v>
                </c:pt>
                <c:pt idx="38324">
                  <c:v>-8.7019999999999982</c:v>
                </c:pt>
                <c:pt idx="38325">
                  <c:v>-8.6999999999999886</c:v>
                </c:pt>
                <c:pt idx="38326">
                  <c:v>-8.6979999999999933</c:v>
                </c:pt>
                <c:pt idx="38327">
                  <c:v>-8.695999999999998</c:v>
                </c:pt>
                <c:pt idx="38328">
                  <c:v>-8.6939999999999884</c:v>
                </c:pt>
                <c:pt idx="38329">
                  <c:v>-8.6919999999999931</c:v>
                </c:pt>
                <c:pt idx="38330">
                  <c:v>-8.6899999999999977</c:v>
                </c:pt>
                <c:pt idx="38331">
                  <c:v>-8.6879999999999882</c:v>
                </c:pt>
                <c:pt idx="38332">
                  <c:v>-8.6859999999999928</c:v>
                </c:pt>
                <c:pt idx="38333">
                  <c:v>-8.6839999999999975</c:v>
                </c:pt>
                <c:pt idx="38334">
                  <c:v>-8.6819999999999879</c:v>
                </c:pt>
                <c:pt idx="38335">
                  <c:v>-8.6799999999999926</c:v>
                </c:pt>
                <c:pt idx="38336">
                  <c:v>-8.6779999999999973</c:v>
                </c:pt>
                <c:pt idx="38337">
                  <c:v>-8.6759999999999877</c:v>
                </c:pt>
                <c:pt idx="38338">
                  <c:v>-8.6739999999999924</c:v>
                </c:pt>
                <c:pt idx="38339">
                  <c:v>-8.671999999999997</c:v>
                </c:pt>
                <c:pt idx="38340">
                  <c:v>-8.6699999999999875</c:v>
                </c:pt>
                <c:pt idx="38341">
                  <c:v>-8.6679999999999922</c:v>
                </c:pt>
                <c:pt idx="38342">
                  <c:v>-8.6659999999999968</c:v>
                </c:pt>
                <c:pt idx="38343">
                  <c:v>-8.6639999999999873</c:v>
                </c:pt>
                <c:pt idx="38344">
                  <c:v>-8.6619999999999919</c:v>
                </c:pt>
                <c:pt idx="38345">
                  <c:v>-8.6599999999999966</c:v>
                </c:pt>
                <c:pt idx="38346">
                  <c:v>-8.6580000000000013</c:v>
                </c:pt>
                <c:pt idx="38347">
                  <c:v>-8.6559999999999917</c:v>
                </c:pt>
                <c:pt idx="38348">
                  <c:v>-8.6539999999999964</c:v>
                </c:pt>
                <c:pt idx="38349">
                  <c:v>-8.652000000000001</c:v>
                </c:pt>
                <c:pt idx="38350">
                  <c:v>-8.6499999999999915</c:v>
                </c:pt>
                <c:pt idx="38351">
                  <c:v>-8.6479999999999961</c:v>
                </c:pt>
                <c:pt idx="38352">
                  <c:v>-8.6460000000000008</c:v>
                </c:pt>
                <c:pt idx="38353">
                  <c:v>-8.6439999999999912</c:v>
                </c:pt>
                <c:pt idx="38354">
                  <c:v>-8.6419999999999959</c:v>
                </c:pt>
                <c:pt idx="38355">
                  <c:v>-8.64</c:v>
                </c:pt>
                <c:pt idx="38356">
                  <c:v>-8.637999999999991</c:v>
                </c:pt>
                <c:pt idx="38357">
                  <c:v>-8.6359999999999957</c:v>
                </c:pt>
                <c:pt idx="38358">
                  <c:v>-8.6340000000000003</c:v>
                </c:pt>
                <c:pt idx="38359">
                  <c:v>-8.6319999999999908</c:v>
                </c:pt>
                <c:pt idx="38360">
                  <c:v>-8.6299999999999955</c:v>
                </c:pt>
                <c:pt idx="38361">
                  <c:v>-8.6280000000000001</c:v>
                </c:pt>
                <c:pt idx="38362">
                  <c:v>-8.6259999999999906</c:v>
                </c:pt>
                <c:pt idx="38363">
                  <c:v>-8.6239999999999952</c:v>
                </c:pt>
                <c:pt idx="38364">
                  <c:v>-8.6219999999999999</c:v>
                </c:pt>
                <c:pt idx="38365">
                  <c:v>-8.6199999999999903</c:v>
                </c:pt>
                <c:pt idx="38366">
                  <c:v>-8.617999999999995</c:v>
                </c:pt>
                <c:pt idx="38367">
                  <c:v>-8.6159999999999997</c:v>
                </c:pt>
                <c:pt idx="38368">
                  <c:v>-8.6139999999999901</c:v>
                </c:pt>
                <c:pt idx="38369">
                  <c:v>-8.6119999999999948</c:v>
                </c:pt>
                <c:pt idx="38370">
                  <c:v>-8.61</c:v>
                </c:pt>
                <c:pt idx="38371">
                  <c:v>-8.6079999999999899</c:v>
                </c:pt>
                <c:pt idx="38372">
                  <c:v>-8.6059999999999945</c:v>
                </c:pt>
                <c:pt idx="38373">
                  <c:v>-8.6039999999999992</c:v>
                </c:pt>
                <c:pt idx="38374">
                  <c:v>-8.6019999999999897</c:v>
                </c:pt>
                <c:pt idx="38375">
                  <c:v>-8.5999999999999943</c:v>
                </c:pt>
                <c:pt idx="38376">
                  <c:v>-8.597999999999999</c:v>
                </c:pt>
                <c:pt idx="38377">
                  <c:v>-8.5959999999999894</c:v>
                </c:pt>
                <c:pt idx="38378">
                  <c:v>-8.5939999999999941</c:v>
                </c:pt>
                <c:pt idx="38379">
                  <c:v>-8.5919999999999987</c:v>
                </c:pt>
                <c:pt idx="38380">
                  <c:v>-8.5899999999999892</c:v>
                </c:pt>
                <c:pt idx="38381">
                  <c:v>-8.5879999999999939</c:v>
                </c:pt>
                <c:pt idx="38382">
                  <c:v>-8.5859999999999985</c:v>
                </c:pt>
                <c:pt idx="38383">
                  <c:v>-8.583999999999989</c:v>
                </c:pt>
                <c:pt idx="38384">
                  <c:v>-8.5819999999999936</c:v>
                </c:pt>
                <c:pt idx="38385">
                  <c:v>-8.5799999999999983</c:v>
                </c:pt>
                <c:pt idx="38386">
                  <c:v>-8.5779999999999887</c:v>
                </c:pt>
                <c:pt idx="38387">
                  <c:v>-8.5759999999999934</c:v>
                </c:pt>
                <c:pt idx="38388">
                  <c:v>-8.5739999999999981</c:v>
                </c:pt>
                <c:pt idx="38389">
                  <c:v>-8.5719999999999885</c:v>
                </c:pt>
                <c:pt idx="38390">
                  <c:v>-8.5699999999999932</c:v>
                </c:pt>
                <c:pt idx="38391">
                  <c:v>-8.5679999999999978</c:v>
                </c:pt>
                <c:pt idx="38392">
                  <c:v>-8.5659999999999883</c:v>
                </c:pt>
                <c:pt idx="38393">
                  <c:v>-8.563999999999993</c:v>
                </c:pt>
                <c:pt idx="38394">
                  <c:v>-8.5619999999999976</c:v>
                </c:pt>
                <c:pt idx="38395">
                  <c:v>-8.5599999999999881</c:v>
                </c:pt>
                <c:pt idx="38396">
                  <c:v>-8.5579999999999927</c:v>
                </c:pt>
                <c:pt idx="38397">
                  <c:v>-8.5559999999999974</c:v>
                </c:pt>
                <c:pt idx="38398">
                  <c:v>-8.5539999999999878</c:v>
                </c:pt>
                <c:pt idx="38399">
                  <c:v>-8.5519999999999925</c:v>
                </c:pt>
                <c:pt idx="38400">
                  <c:v>-8.5499999999999972</c:v>
                </c:pt>
                <c:pt idx="38401">
                  <c:v>-8.5479999999999876</c:v>
                </c:pt>
                <c:pt idx="38402">
                  <c:v>-8.5459999999999923</c:v>
                </c:pt>
                <c:pt idx="38403">
                  <c:v>-8.5439999999999969</c:v>
                </c:pt>
                <c:pt idx="38404">
                  <c:v>-8.5419999999999874</c:v>
                </c:pt>
                <c:pt idx="38405">
                  <c:v>-8.539999999999992</c:v>
                </c:pt>
                <c:pt idx="38406">
                  <c:v>-8.5379999999999967</c:v>
                </c:pt>
                <c:pt idx="38407">
                  <c:v>-8.5360000000000014</c:v>
                </c:pt>
                <c:pt idx="38408">
                  <c:v>-8.5339999999999918</c:v>
                </c:pt>
                <c:pt idx="38409">
                  <c:v>-8.5319999999999965</c:v>
                </c:pt>
                <c:pt idx="38410">
                  <c:v>-8.5300000000000011</c:v>
                </c:pt>
                <c:pt idx="38411">
                  <c:v>-8.5279999999999916</c:v>
                </c:pt>
                <c:pt idx="38412">
                  <c:v>-8.5259999999999962</c:v>
                </c:pt>
                <c:pt idx="38413">
                  <c:v>-8.5240000000000009</c:v>
                </c:pt>
                <c:pt idx="38414">
                  <c:v>-8.5219999999999914</c:v>
                </c:pt>
                <c:pt idx="38415">
                  <c:v>-8.519999999999996</c:v>
                </c:pt>
                <c:pt idx="38416">
                  <c:v>-8.5180000000000007</c:v>
                </c:pt>
                <c:pt idx="38417">
                  <c:v>-8.5159999999999911</c:v>
                </c:pt>
                <c:pt idx="38418">
                  <c:v>-8.5139999999999958</c:v>
                </c:pt>
                <c:pt idx="38419">
                  <c:v>-8.5120000000000005</c:v>
                </c:pt>
                <c:pt idx="38420">
                  <c:v>-8.5099999999999909</c:v>
                </c:pt>
                <c:pt idx="38421">
                  <c:v>-8.5079999999999956</c:v>
                </c:pt>
                <c:pt idx="38422">
                  <c:v>-8.5060000000000002</c:v>
                </c:pt>
                <c:pt idx="38423">
                  <c:v>-8.5039999999999907</c:v>
                </c:pt>
                <c:pt idx="38424">
                  <c:v>-8.5019999999999953</c:v>
                </c:pt>
                <c:pt idx="38425">
                  <c:v>-8.5</c:v>
                </c:pt>
                <c:pt idx="38426">
                  <c:v>-8.4979999999999905</c:v>
                </c:pt>
                <c:pt idx="38427">
                  <c:v>-8.4959999999999951</c:v>
                </c:pt>
                <c:pt idx="38428">
                  <c:v>-8.4939999999999998</c:v>
                </c:pt>
                <c:pt idx="38429">
                  <c:v>-8.4919999999999902</c:v>
                </c:pt>
                <c:pt idx="38430">
                  <c:v>-8.4899999999999949</c:v>
                </c:pt>
                <c:pt idx="38431">
                  <c:v>-8.4879999999999995</c:v>
                </c:pt>
                <c:pt idx="38432">
                  <c:v>-8.48599999999999</c:v>
                </c:pt>
                <c:pt idx="38433">
                  <c:v>-8.4839999999999947</c:v>
                </c:pt>
                <c:pt idx="38434">
                  <c:v>-8.4819999999999993</c:v>
                </c:pt>
                <c:pt idx="38435">
                  <c:v>-8.4799999999999898</c:v>
                </c:pt>
                <c:pt idx="38436">
                  <c:v>-8.4779999999999944</c:v>
                </c:pt>
                <c:pt idx="38437">
                  <c:v>-8.4759999999999991</c:v>
                </c:pt>
                <c:pt idx="38438">
                  <c:v>-8.4739999999999895</c:v>
                </c:pt>
                <c:pt idx="38439">
                  <c:v>-8.4719999999999942</c:v>
                </c:pt>
                <c:pt idx="38440">
                  <c:v>-8.4699999999999989</c:v>
                </c:pt>
                <c:pt idx="38441">
                  <c:v>-8.4679999999999893</c:v>
                </c:pt>
                <c:pt idx="38442">
                  <c:v>-8.465999999999994</c:v>
                </c:pt>
                <c:pt idx="38443">
                  <c:v>-8.4639999999999986</c:v>
                </c:pt>
                <c:pt idx="38444">
                  <c:v>-8.4619999999999891</c:v>
                </c:pt>
                <c:pt idx="38445">
                  <c:v>-8.4599999999999937</c:v>
                </c:pt>
                <c:pt idx="38446">
                  <c:v>-8.4579999999999984</c:v>
                </c:pt>
                <c:pt idx="38447">
                  <c:v>-8.4559999999999889</c:v>
                </c:pt>
                <c:pt idx="38448">
                  <c:v>-8.4539999999999935</c:v>
                </c:pt>
                <c:pt idx="38449">
                  <c:v>-8.4519999999999982</c:v>
                </c:pt>
                <c:pt idx="38450">
                  <c:v>-8.4499999999999886</c:v>
                </c:pt>
                <c:pt idx="38451">
                  <c:v>-8.4479999999999933</c:v>
                </c:pt>
                <c:pt idx="38452">
                  <c:v>-8.445999999999998</c:v>
                </c:pt>
                <c:pt idx="38453">
                  <c:v>-8.4439999999999884</c:v>
                </c:pt>
                <c:pt idx="38454">
                  <c:v>-8.4419999999999931</c:v>
                </c:pt>
                <c:pt idx="38455">
                  <c:v>-8.4399999999999977</c:v>
                </c:pt>
                <c:pt idx="38456">
                  <c:v>-8.4379999999999882</c:v>
                </c:pt>
                <c:pt idx="38457">
                  <c:v>-8.4359999999999928</c:v>
                </c:pt>
                <c:pt idx="38458">
                  <c:v>-8.4339999999999975</c:v>
                </c:pt>
                <c:pt idx="38459">
                  <c:v>-8.4319999999999879</c:v>
                </c:pt>
                <c:pt idx="38460">
                  <c:v>-8.4299999999999926</c:v>
                </c:pt>
                <c:pt idx="38461">
                  <c:v>-8.4279999999999973</c:v>
                </c:pt>
                <c:pt idx="38462">
                  <c:v>-8.4259999999999877</c:v>
                </c:pt>
                <c:pt idx="38463">
                  <c:v>-8.4239999999999924</c:v>
                </c:pt>
                <c:pt idx="38464">
                  <c:v>-8.421999999999997</c:v>
                </c:pt>
                <c:pt idx="38465">
                  <c:v>-8.4199999999999875</c:v>
                </c:pt>
                <c:pt idx="38466">
                  <c:v>-8.4179999999999922</c:v>
                </c:pt>
                <c:pt idx="38467">
                  <c:v>-8.4159999999999968</c:v>
                </c:pt>
                <c:pt idx="38468">
                  <c:v>-8.4139999999999873</c:v>
                </c:pt>
                <c:pt idx="38469">
                  <c:v>-8.4119999999999919</c:v>
                </c:pt>
                <c:pt idx="38470">
                  <c:v>-8.4099999999999966</c:v>
                </c:pt>
                <c:pt idx="38471">
                  <c:v>-8.4080000000000013</c:v>
                </c:pt>
                <c:pt idx="38472">
                  <c:v>-8.4059999999999917</c:v>
                </c:pt>
                <c:pt idx="38473">
                  <c:v>-8.4039999999999964</c:v>
                </c:pt>
                <c:pt idx="38474">
                  <c:v>-8.402000000000001</c:v>
                </c:pt>
                <c:pt idx="38475">
                  <c:v>-8.3999999999999915</c:v>
                </c:pt>
                <c:pt idx="38476">
                  <c:v>-8.3979999999999961</c:v>
                </c:pt>
                <c:pt idx="38477">
                  <c:v>-8.3960000000000008</c:v>
                </c:pt>
                <c:pt idx="38478">
                  <c:v>-8.3939999999999912</c:v>
                </c:pt>
                <c:pt idx="38479">
                  <c:v>-8.3919999999999959</c:v>
                </c:pt>
                <c:pt idx="38480">
                  <c:v>-8.39</c:v>
                </c:pt>
                <c:pt idx="38481">
                  <c:v>-8.387999999999991</c:v>
                </c:pt>
                <c:pt idx="38482">
                  <c:v>-8.3859999999999957</c:v>
                </c:pt>
                <c:pt idx="38483">
                  <c:v>-8.3840000000000003</c:v>
                </c:pt>
                <c:pt idx="38484">
                  <c:v>-8.3819999999999908</c:v>
                </c:pt>
                <c:pt idx="38485">
                  <c:v>-8.3799999999999955</c:v>
                </c:pt>
                <c:pt idx="38486">
                  <c:v>-8.3780000000000001</c:v>
                </c:pt>
                <c:pt idx="38487">
                  <c:v>-8.3759999999999906</c:v>
                </c:pt>
                <c:pt idx="38488">
                  <c:v>-8.3739999999999952</c:v>
                </c:pt>
                <c:pt idx="38489">
                  <c:v>-8.3719999999999999</c:v>
                </c:pt>
                <c:pt idx="38490">
                  <c:v>-8.3699999999999903</c:v>
                </c:pt>
                <c:pt idx="38491">
                  <c:v>-8.367999999999995</c:v>
                </c:pt>
                <c:pt idx="38492">
                  <c:v>-8.3659999999999997</c:v>
                </c:pt>
                <c:pt idx="38493">
                  <c:v>-8.3639999999999901</c:v>
                </c:pt>
                <c:pt idx="38494">
                  <c:v>-8.3619999999999948</c:v>
                </c:pt>
                <c:pt idx="38495">
                  <c:v>-8.36</c:v>
                </c:pt>
                <c:pt idx="38496">
                  <c:v>-8.3579999999999899</c:v>
                </c:pt>
                <c:pt idx="38497">
                  <c:v>-8.3559999999999945</c:v>
                </c:pt>
                <c:pt idx="38498">
                  <c:v>-8.3539999999999992</c:v>
                </c:pt>
                <c:pt idx="38499">
                  <c:v>-8.3519999999999897</c:v>
                </c:pt>
                <c:pt idx="38500">
                  <c:v>-8.3499999999999943</c:v>
                </c:pt>
                <c:pt idx="38501">
                  <c:v>-8.347999999999999</c:v>
                </c:pt>
                <c:pt idx="38502">
                  <c:v>-8.3459999999999894</c:v>
                </c:pt>
                <c:pt idx="38503">
                  <c:v>-8.3439999999999941</c:v>
                </c:pt>
                <c:pt idx="38504">
                  <c:v>-8.3419999999999987</c:v>
                </c:pt>
                <c:pt idx="38505">
                  <c:v>-8.3399999999999892</c:v>
                </c:pt>
                <c:pt idx="38506">
                  <c:v>-8.3379999999999939</c:v>
                </c:pt>
                <c:pt idx="38507">
                  <c:v>-8.3359999999999985</c:v>
                </c:pt>
                <c:pt idx="38508">
                  <c:v>-8.333999999999989</c:v>
                </c:pt>
                <c:pt idx="38509">
                  <c:v>-8.3319999999999936</c:v>
                </c:pt>
                <c:pt idx="38510">
                  <c:v>-8.3299999999999983</c:v>
                </c:pt>
                <c:pt idx="38511">
                  <c:v>-8.3279999999999887</c:v>
                </c:pt>
                <c:pt idx="38512">
                  <c:v>-8.3259999999999934</c:v>
                </c:pt>
                <c:pt idx="38513">
                  <c:v>-8.3239999999999981</c:v>
                </c:pt>
                <c:pt idx="38514">
                  <c:v>-8.3219999999999885</c:v>
                </c:pt>
                <c:pt idx="38515">
                  <c:v>-8.3199999999999932</c:v>
                </c:pt>
                <c:pt idx="38516">
                  <c:v>-8.3179999999999978</c:v>
                </c:pt>
                <c:pt idx="38517">
                  <c:v>-8.3159999999999883</c:v>
                </c:pt>
                <c:pt idx="38518">
                  <c:v>-8.313999999999993</c:v>
                </c:pt>
                <c:pt idx="38519">
                  <c:v>-8.3119999999999976</c:v>
                </c:pt>
                <c:pt idx="38520">
                  <c:v>-8.3099999999999881</c:v>
                </c:pt>
                <c:pt idx="38521">
                  <c:v>-8.3079999999999927</c:v>
                </c:pt>
                <c:pt idx="38522">
                  <c:v>-8.3059999999999974</c:v>
                </c:pt>
                <c:pt idx="38523">
                  <c:v>-8.3039999999999878</c:v>
                </c:pt>
                <c:pt idx="38524">
                  <c:v>-8.3019999999999925</c:v>
                </c:pt>
                <c:pt idx="38525">
                  <c:v>-8.2999999999999972</c:v>
                </c:pt>
                <c:pt idx="38526">
                  <c:v>-8.2979999999999876</c:v>
                </c:pt>
                <c:pt idx="38527">
                  <c:v>-8.2959999999999923</c:v>
                </c:pt>
                <c:pt idx="38528">
                  <c:v>-8.2939999999999969</c:v>
                </c:pt>
                <c:pt idx="38529">
                  <c:v>-8.2919999999999874</c:v>
                </c:pt>
                <c:pt idx="38530">
                  <c:v>-8.289999999999992</c:v>
                </c:pt>
                <c:pt idx="38531">
                  <c:v>-8.2879999999999967</c:v>
                </c:pt>
                <c:pt idx="38532">
                  <c:v>-8.2860000000000014</c:v>
                </c:pt>
                <c:pt idx="38533">
                  <c:v>-8.2839999999999918</c:v>
                </c:pt>
                <c:pt idx="38534">
                  <c:v>-8.2819999999999965</c:v>
                </c:pt>
                <c:pt idx="38535">
                  <c:v>-8.2800000000000011</c:v>
                </c:pt>
                <c:pt idx="38536">
                  <c:v>-8.2779999999999916</c:v>
                </c:pt>
                <c:pt idx="38537">
                  <c:v>-8.2759999999999962</c:v>
                </c:pt>
                <c:pt idx="38538">
                  <c:v>-8.2740000000000009</c:v>
                </c:pt>
                <c:pt idx="38539">
                  <c:v>-8.2719999999999914</c:v>
                </c:pt>
                <c:pt idx="38540">
                  <c:v>-8.269999999999996</c:v>
                </c:pt>
                <c:pt idx="38541">
                  <c:v>-8.2680000000000007</c:v>
                </c:pt>
                <c:pt idx="38542">
                  <c:v>-8.2659999999999911</c:v>
                </c:pt>
                <c:pt idx="38543">
                  <c:v>-8.2639999999999958</c:v>
                </c:pt>
                <c:pt idx="38544">
                  <c:v>-8.2620000000000005</c:v>
                </c:pt>
                <c:pt idx="38545">
                  <c:v>-8.2599999999999909</c:v>
                </c:pt>
                <c:pt idx="38546">
                  <c:v>-8.2579999999999956</c:v>
                </c:pt>
                <c:pt idx="38547">
                  <c:v>-8.2560000000000002</c:v>
                </c:pt>
                <c:pt idx="38548">
                  <c:v>-8.2539999999999907</c:v>
                </c:pt>
                <c:pt idx="38549">
                  <c:v>-8.2519999999999953</c:v>
                </c:pt>
                <c:pt idx="38550">
                  <c:v>-8.25</c:v>
                </c:pt>
                <c:pt idx="38551">
                  <c:v>-8.2479999999999905</c:v>
                </c:pt>
                <c:pt idx="38552">
                  <c:v>-8.2459999999999951</c:v>
                </c:pt>
                <c:pt idx="38553">
                  <c:v>-8.2439999999999998</c:v>
                </c:pt>
                <c:pt idx="38554">
                  <c:v>-8.2419999999999902</c:v>
                </c:pt>
                <c:pt idx="38555">
                  <c:v>-8.2399999999999949</c:v>
                </c:pt>
                <c:pt idx="38556">
                  <c:v>-8.2379999999999995</c:v>
                </c:pt>
                <c:pt idx="38557">
                  <c:v>-8.23599999999999</c:v>
                </c:pt>
                <c:pt idx="38558">
                  <c:v>-8.2339999999999947</c:v>
                </c:pt>
                <c:pt idx="38559">
                  <c:v>-8.2319999999999993</c:v>
                </c:pt>
                <c:pt idx="38560">
                  <c:v>-8.2299999999999898</c:v>
                </c:pt>
                <c:pt idx="38561">
                  <c:v>-8.2279999999999944</c:v>
                </c:pt>
                <c:pt idx="38562">
                  <c:v>-8.2259999999999991</c:v>
                </c:pt>
                <c:pt idx="38563">
                  <c:v>-8.2239999999999895</c:v>
                </c:pt>
                <c:pt idx="38564">
                  <c:v>-8.2219999999999942</c:v>
                </c:pt>
                <c:pt idx="38565">
                  <c:v>-8.2199999999999989</c:v>
                </c:pt>
                <c:pt idx="38566">
                  <c:v>-8.2179999999999893</c:v>
                </c:pt>
                <c:pt idx="38567">
                  <c:v>-8.215999999999994</c:v>
                </c:pt>
                <c:pt idx="38568">
                  <c:v>-8.2139999999999986</c:v>
                </c:pt>
                <c:pt idx="38569">
                  <c:v>-8.2119999999999891</c:v>
                </c:pt>
                <c:pt idx="38570">
                  <c:v>-8.2099999999999937</c:v>
                </c:pt>
                <c:pt idx="38571">
                  <c:v>-8.2079999999999984</c:v>
                </c:pt>
                <c:pt idx="38572">
                  <c:v>-8.2059999999999889</c:v>
                </c:pt>
                <c:pt idx="38573">
                  <c:v>-8.2039999999999935</c:v>
                </c:pt>
                <c:pt idx="38574">
                  <c:v>-8.2019999999999982</c:v>
                </c:pt>
                <c:pt idx="38575">
                  <c:v>-8.1999999999999886</c:v>
                </c:pt>
                <c:pt idx="38576">
                  <c:v>-8.1979999999999933</c:v>
                </c:pt>
                <c:pt idx="38577">
                  <c:v>-8.195999999999998</c:v>
                </c:pt>
                <c:pt idx="38578">
                  <c:v>-8.1939999999999884</c:v>
                </c:pt>
                <c:pt idx="38579">
                  <c:v>-8.1919999999999931</c:v>
                </c:pt>
                <c:pt idx="38580">
                  <c:v>-8.1899999999999977</c:v>
                </c:pt>
                <c:pt idx="38581">
                  <c:v>-8.1879999999999882</c:v>
                </c:pt>
                <c:pt idx="38582">
                  <c:v>-8.1859999999999928</c:v>
                </c:pt>
                <c:pt idx="38583">
                  <c:v>-8.1839999999999975</c:v>
                </c:pt>
                <c:pt idx="38584">
                  <c:v>-8.1819999999999879</c:v>
                </c:pt>
                <c:pt idx="38585">
                  <c:v>-8.1799999999999926</c:v>
                </c:pt>
                <c:pt idx="38586">
                  <c:v>-8.1779999999999973</c:v>
                </c:pt>
                <c:pt idx="38587">
                  <c:v>-8.1759999999999877</c:v>
                </c:pt>
                <c:pt idx="38588">
                  <c:v>-8.1739999999999924</c:v>
                </c:pt>
                <c:pt idx="38589">
                  <c:v>-8.171999999999997</c:v>
                </c:pt>
                <c:pt idx="38590">
                  <c:v>-8.1699999999999875</c:v>
                </c:pt>
                <c:pt idx="38591">
                  <c:v>-8.1679999999999922</c:v>
                </c:pt>
                <c:pt idx="38592">
                  <c:v>-8.1659999999999968</c:v>
                </c:pt>
                <c:pt idx="38593">
                  <c:v>-8.1639999999999873</c:v>
                </c:pt>
                <c:pt idx="38594">
                  <c:v>-8.1619999999999919</c:v>
                </c:pt>
                <c:pt idx="38595">
                  <c:v>-8.1599999999999966</c:v>
                </c:pt>
                <c:pt idx="38596">
                  <c:v>-8.1580000000000013</c:v>
                </c:pt>
                <c:pt idx="38597">
                  <c:v>-8.1559999999999917</c:v>
                </c:pt>
                <c:pt idx="38598">
                  <c:v>-8.1539999999999964</c:v>
                </c:pt>
                <c:pt idx="38599">
                  <c:v>-8.152000000000001</c:v>
                </c:pt>
                <c:pt idx="38600">
                  <c:v>-8.1499999999999915</c:v>
                </c:pt>
                <c:pt idx="38601">
                  <c:v>-8.1479999999999961</c:v>
                </c:pt>
                <c:pt idx="38602">
                  <c:v>-8.1460000000000008</c:v>
                </c:pt>
                <c:pt idx="38603">
                  <c:v>-8.1439999999999912</c:v>
                </c:pt>
                <c:pt idx="38604">
                  <c:v>-8.1419999999999959</c:v>
                </c:pt>
                <c:pt idx="38605">
                  <c:v>-8.14</c:v>
                </c:pt>
                <c:pt idx="38606">
                  <c:v>-8.137999999999991</c:v>
                </c:pt>
                <c:pt idx="38607">
                  <c:v>-8.1359999999999957</c:v>
                </c:pt>
                <c:pt idx="38608">
                  <c:v>-8.1340000000000003</c:v>
                </c:pt>
                <c:pt idx="38609">
                  <c:v>-8.1319999999999908</c:v>
                </c:pt>
                <c:pt idx="38610">
                  <c:v>-8.1299999999999955</c:v>
                </c:pt>
                <c:pt idx="38611">
                  <c:v>-8.1280000000000001</c:v>
                </c:pt>
                <c:pt idx="38612">
                  <c:v>-8.1259999999999906</c:v>
                </c:pt>
                <c:pt idx="38613">
                  <c:v>-8.1239999999999952</c:v>
                </c:pt>
                <c:pt idx="38614">
                  <c:v>-8.1219999999999999</c:v>
                </c:pt>
                <c:pt idx="38615">
                  <c:v>-8.1199999999999903</c:v>
                </c:pt>
                <c:pt idx="38616">
                  <c:v>-8.117999999999995</c:v>
                </c:pt>
                <c:pt idx="38617">
                  <c:v>-8.1159999999999997</c:v>
                </c:pt>
                <c:pt idx="38618">
                  <c:v>-8.1139999999999901</c:v>
                </c:pt>
                <c:pt idx="38619">
                  <c:v>-8.1119999999999948</c:v>
                </c:pt>
                <c:pt idx="38620">
                  <c:v>-8.11</c:v>
                </c:pt>
                <c:pt idx="38621">
                  <c:v>-8.1079999999999899</c:v>
                </c:pt>
                <c:pt idx="38622">
                  <c:v>-8.1059999999999945</c:v>
                </c:pt>
                <c:pt idx="38623">
                  <c:v>-8.1039999999999992</c:v>
                </c:pt>
                <c:pt idx="38624">
                  <c:v>-8.1019999999999897</c:v>
                </c:pt>
                <c:pt idx="38625">
                  <c:v>-8.0999999999999943</c:v>
                </c:pt>
                <c:pt idx="38626">
                  <c:v>-8.097999999999999</c:v>
                </c:pt>
                <c:pt idx="38627">
                  <c:v>-8.0959999999999894</c:v>
                </c:pt>
                <c:pt idx="38628">
                  <c:v>-8.0939999999999941</c:v>
                </c:pt>
                <c:pt idx="38629">
                  <c:v>-8.0919999999999987</c:v>
                </c:pt>
                <c:pt idx="38630">
                  <c:v>-8.0899999999999892</c:v>
                </c:pt>
                <c:pt idx="38631">
                  <c:v>-8.0879999999999939</c:v>
                </c:pt>
                <c:pt idx="38632">
                  <c:v>-8.0859999999999985</c:v>
                </c:pt>
                <c:pt idx="38633">
                  <c:v>-8.083999999999989</c:v>
                </c:pt>
                <c:pt idx="38634">
                  <c:v>-8.0819999999999936</c:v>
                </c:pt>
                <c:pt idx="38635">
                  <c:v>-8.0799999999999983</c:v>
                </c:pt>
                <c:pt idx="38636">
                  <c:v>-8.0779999999999887</c:v>
                </c:pt>
                <c:pt idx="38637">
                  <c:v>-8.0759999999999934</c:v>
                </c:pt>
                <c:pt idx="38638">
                  <c:v>-8.0739999999999981</c:v>
                </c:pt>
                <c:pt idx="38639">
                  <c:v>-8.0719999999999885</c:v>
                </c:pt>
                <c:pt idx="38640">
                  <c:v>-8.0699999999999932</c:v>
                </c:pt>
                <c:pt idx="38641">
                  <c:v>-8.0679999999999978</c:v>
                </c:pt>
                <c:pt idx="38642">
                  <c:v>-8.0659999999999883</c:v>
                </c:pt>
                <c:pt idx="38643">
                  <c:v>-8.063999999999993</c:v>
                </c:pt>
                <c:pt idx="38644">
                  <c:v>-8.0619999999999976</c:v>
                </c:pt>
                <c:pt idx="38645">
                  <c:v>-8.0599999999999881</c:v>
                </c:pt>
                <c:pt idx="38646">
                  <c:v>-8.0579999999999927</c:v>
                </c:pt>
                <c:pt idx="38647">
                  <c:v>-8.0559999999999974</c:v>
                </c:pt>
                <c:pt idx="38648">
                  <c:v>-8.0539999999999878</c:v>
                </c:pt>
                <c:pt idx="38649">
                  <c:v>-8.0519999999999925</c:v>
                </c:pt>
                <c:pt idx="38650">
                  <c:v>-8.0499999999999972</c:v>
                </c:pt>
                <c:pt idx="38651">
                  <c:v>-8.0479999999999876</c:v>
                </c:pt>
                <c:pt idx="38652">
                  <c:v>-8.0459999999999923</c:v>
                </c:pt>
                <c:pt idx="38653">
                  <c:v>-8.0439999999999969</c:v>
                </c:pt>
                <c:pt idx="38654">
                  <c:v>-8.0419999999999874</c:v>
                </c:pt>
                <c:pt idx="38655">
                  <c:v>-8.039999999999992</c:v>
                </c:pt>
                <c:pt idx="38656">
                  <c:v>-8.0379999999999967</c:v>
                </c:pt>
                <c:pt idx="38657">
                  <c:v>-8.0360000000000014</c:v>
                </c:pt>
                <c:pt idx="38658">
                  <c:v>-8.0339999999999918</c:v>
                </c:pt>
                <c:pt idx="38659">
                  <c:v>-8.0319999999999965</c:v>
                </c:pt>
                <c:pt idx="38660">
                  <c:v>-8.0300000000000011</c:v>
                </c:pt>
                <c:pt idx="38661">
                  <c:v>-8.0279999999999916</c:v>
                </c:pt>
                <c:pt idx="38662">
                  <c:v>-8.0259999999999962</c:v>
                </c:pt>
                <c:pt idx="38663">
                  <c:v>-8.0240000000000009</c:v>
                </c:pt>
                <c:pt idx="38664">
                  <c:v>-8.0219999999999914</c:v>
                </c:pt>
                <c:pt idx="38665">
                  <c:v>-8.019999999999996</c:v>
                </c:pt>
                <c:pt idx="38666">
                  <c:v>-8.0180000000000007</c:v>
                </c:pt>
                <c:pt idx="38667">
                  <c:v>-8.0159999999999911</c:v>
                </c:pt>
                <c:pt idx="38668">
                  <c:v>-8.0139999999999958</c:v>
                </c:pt>
                <c:pt idx="38669">
                  <c:v>-8.0120000000000005</c:v>
                </c:pt>
                <c:pt idx="38670">
                  <c:v>-8.0099999999999909</c:v>
                </c:pt>
                <c:pt idx="38671">
                  <c:v>-8.0079999999999956</c:v>
                </c:pt>
                <c:pt idx="38672">
                  <c:v>-8.0060000000000002</c:v>
                </c:pt>
                <c:pt idx="38673">
                  <c:v>-8.0039999999999907</c:v>
                </c:pt>
                <c:pt idx="38674">
                  <c:v>-8.0019999999999953</c:v>
                </c:pt>
                <c:pt idx="38675">
                  <c:v>-8</c:v>
                </c:pt>
                <c:pt idx="38676">
                  <c:v>-7.9979999999999905</c:v>
                </c:pt>
                <c:pt idx="38677">
                  <c:v>-7.9959999999999951</c:v>
                </c:pt>
                <c:pt idx="38678">
                  <c:v>-7.9939999999999998</c:v>
                </c:pt>
                <c:pt idx="38679">
                  <c:v>-7.9919999999999902</c:v>
                </c:pt>
                <c:pt idx="38680">
                  <c:v>-7.9899999999999949</c:v>
                </c:pt>
                <c:pt idx="38681">
                  <c:v>-7.9879999999999995</c:v>
                </c:pt>
                <c:pt idx="38682">
                  <c:v>-7.98599999999999</c:v>
                </c:pt>
                <c:pt idx="38683">
                  <c:v>-7.9839999999999947</c:v>
                </c:pt>
                <c:pt idx="38684">
                  <c:v>-7.9819999999999993</c:v>
                </c:pt>
                <c:pt idx="38685">
                  <c:v>-7.9799999999999898</c:v>
                </c:pt>
                <c:pt idx="38686">
                  <c:v>-7.9779999999999944</c:v>
                </c:pt>
                <c:pt idx="38687">
                  <c:v>-7.9759999999999991</c:v>
                </c:pt>
                <c:pt idx="38688">
                  <c:v>-7.9739999999999895</c:v>
                </c:pt>
                <c:pt idx="38689">
                  <c:v>-7.9719999999999942</c:v>
                </c:pt>
                <c:pt idx="38690">
                  <c:v>-7.9699999999999989</c:v>
                </c:pt>
                <c:pt idx="38691">
                  <c:v>-7.9679999999999893</c:v>
                </c:pt>
                <c:pt idx="38692">
                  <c:v>-7.965999999999994</c:v>
                </c:pt>
                <c:pt idx="38693">
                  <c:v>-7.9639999999999986</c:v>
                </c:pt>
                <c:pt idx="38694">
                  <c:v>-7.9619999999999891</c:v>
                </c:pt>
                <c:pt idx="38695">
                  <c:v>-7.9599999999999937</c:v>
                </c:pt>
                <c:pt idx="38696">
                  <c:v>-7.9579999999999984</c:v>
                </c:pt>
                <c:pt idx="38697">
                  <c:v>-7.9559999999999889</c:v>
                </c:pt>
                <c:pt idx="38698">
                  <c:v>-7.9539999999999935</c:v>
                </c:pt>
                <c:pt idx="38699">
                  <c:v>-7.9519999999999982</c:v>
                </c:pt>
                <c:pt idx="38700">
                  <c:v>-7.9499999999999886</c:v>
                </c:pt>
                <c:pt idx="38701">
                  <c:v>-7.9479999999999933</c:v>
                </c:pt>
                <c:pt idx="38702">
                  <c:v>-7.945999999999998</c:v>
                </c:pt>
                <c:pt idx="38703">
                  <c:v>-7.9439999999999884</c:v>
                </c:pt>
                <c:pt idx="38704">
                  <c:v>-7.9419999999999931</c:v>
                </c:pt>
                <c:pt idx="38705">
                  <c:v>-7.9399999999999977</c:v>
                </c:pt>
                <c:pt idx="38706">
                  <c:v>-7.9379999999999882</c:v>
                </c:pt>
                <c:pt idx="38707">
                  <c:v>-7.9359999999999928</c:v>
                </c:pt>
                <c:pt idx="38708">
                  <c:v>-7.9339999999999975</c:v>
                </c:pt>
                <c:pt idx="38709">
                  <c:v>-7.9319999999999879</c:v>
                </c:pt>
                <c:pt idx="38710">
                  <c:v>-7.9299999999999926</c:v>
                </c:pt>
                <c:pt idx="38711">
                  <c:v>-7.9279999999999973</c:v>
                </c:pt>
                <c:pt idx="38712">
                  <c:v>-7.9259999999999877</c:v>
                </c:pt>
                <c:pt idx="38713">
                  <c:v>-7.9239999999999924</c:v>
                </c:pt>
                <c:pt idx="38714">
                  <c:v>-7.921999999999997</c:v>
                </c:pt>
                <c:pt idx="38715">
                  <c:v>-7.9199999999999875</c:v>
                </c:pt>
                <c:pt idx="38716">
                  <c:v>-7.9179999999999922</c:v>
                </c:pt>
                <c:pt idx="38717">
                  <c:v>-7.9159999999999968</c:v>
                </c:pt>
                <c:pt idx="38718">
                  <c:v>-7.9139999999999873</c:v>
                </c:pt>
                <c:pt idx="38719">
                  <c:v>-7.9119999999999919</c:v>
                </c:pt>
                <c:pt idx="38720">
                  <c:v>-7.9099999999999966</c:v>
                </c:pt>
                <c:pt idx="38721">
                  <c:v>-7.9080000000000013</c:v>
                </c:pt>
                <c:pt idx="38722">
                  <c:v>-7.9059999999999917</c:v>
                </c:pt>
                <c:pt idx="38723">
                  <c:v>-7.9039999999999964</c:v>
                </c:pt>
                <c:pt idx="38724">
                  <c:v>-7.902000000000001</c:v>
                </c:pt>
                <c:pt idx="38725">
                  <c:v>-7.8999999999999915</c:v>
                </c:pt>
                <c:pt idx="38726">
                  <c:v>-7.8979999999999961</c:v>
                </c:pt>
                <c:pt idx="38727">
                  <c:v>-7.8960000000000008</c:v>
                </c:pt>
                <c:pt idx="38728">
                  <c:v>-7.8939999999999912</c:v>
                </c:pt>
                <c:pt idx="38729">
                  <c:v>-7.8919999999999959</c:v>
                </c:pt>
                <c:pt idx="38730">
                  <c:v>-7.8900000000000006</c:v>
                </c:pt>
                <c:pt idx="38731">
                  <c:v>-7.887999999999991</c:v>
                </c:pt>
                <c:pt idx="38732">
                  <c:v>-7.8859999999999957</c:v>
                </c:pt>
                <c:pt idx="38733">
                  <c:v>-7.8840000000000003</c:v>
                </c:pt>
                <c:pt idx="38734">
                  <c:v>-7.8819999999999908</c:v>
                </c:pt>
                <c:pt idx="38735">
                  <c:v>-7.8799999999999955</c:v>
                </c:pt>
                <c:pt idx="38736">
                  <c:v>-7.8780000000000001</c:v>
                </c:pt>
                <c:pt idx="38737">
                  <c:v>-7.8759999999999906</c:v>
                </c:pt>
                <c:pt idx="38738">
                  <c:v>-7.8739999999999952</c:v>
                </c:pt>
                <c:pt idx="38739">
                  <c:v>-7.8719999999999999</c:v>
                </c:pt>
                <c:pt idx="38740">
                  <c:v>-7.8699999999999903</c:v>
                </c:pt>
                <c:pt idx="38741">
                  <c:v>-7.867999999999995</c:v>
                </c:pt>
                <c:pt idx="38742">
                  <c:v>-7.8659999999999997</c:v>
                </c:pt>
                <c:pt idx="38743">
                  <c:v>-7.8639999999999901</c:v>
                </c:pt>
                <c:pt idx="38744">
                  <c:v>-7.8619999999999948</c:v>
                </c:pt>
                <c:pt idx="38745">
                  <c:v>-7.8599999999999994</c:v>
                </c:pt>
                <c:pt idx="38746">
                  <c:v>-7.8579999999999899</c:v>
                </c:pt>
                <c:pt idx="38747">
                  <c:v>-7.8559999999999945</c:v>
                </c:pt>
                <c:pt idx="38748">
                  <c:v>-7.8539999999999992</c:v>
                </c:pt>
                <c:pt idx="38749">
                  <c:v>-7.8519999999999897</c:v>
                </c:pt>
                <c:pt idx="38750">
                  <c:v>-7.8499999999999943</c:v>
                </c:pt>
                <c:pt idx="38751">
                  <c:v>-7.847999999999999</c:v>
                </c:pt>
                <c:pt idx="38752">
                  <c:v>-7.8459999999999894</c:v>
                </c:pt>
                <c:pt idx="38753">
                  <c:v>-7.8439999999999941</c:v>
                </c:pt>
                <c:pt idx="38754">
                  <c:v>-7.8419999999999987</c:v>
                </c:pt>
                <c:pt idx="38755">
                  <c:v>-7.8399999999999892</c:v>
                </c:pt>
                <c:pt idx="38756">
                  <c:v>-7.8379999999999939</c:v>
                </c:pt>
                <c:pt idx="38757">
                  <c:v>-7.8359999999999985</c:v>
                </c:pt>
                <c:pt idx="38758">
                  <c:v>-7.833999999999989</c:v>
                </c:pt>
                <c:pt idx="38759">
                  <c:v>-7.8319999999999936</c:v>
                </c:pt>
                <c:pt idx="38760">
                  <c:v>-7.8299999999999983</c:v>
                </c:pt>
                <c:pt idx="38761">
                  <c:v>-7.8279999999999887</c:v>
                </c:pt>
                <c:pt idx="38762">
                  <c:v>-7.8259999999999934</c:v>
                </c:pt>
                <c:pt idx="38763">
                  <c:v>-7.8239999999999981</c:v>
                </c:pt>
                <c:pt idx="38764">
                  <c:v>-7.8219999999999885</c:v>
                </c:pt>
                <c:pt idx="38765">
                  <c:v>-7.8199999999999932</c:v>
                </c:pt>
                <c:pt idx="38766">
                  <c:v>-7.8179999999999978</c:v>
                </c:pt>
                <c:pt idx="38767">
                  <c:v>-7.8159999999999883</c:v>
                </c:pt>
                <c:pt idx="38768">
                  <c:v>-7.813999999999993</c:v>
                </c:pt>
                <c:pt idx="38769">
                  <c:v>-7.8119999999999976</c:v>
                </c:pt>
                <c:pt idx="38770">
                  <c:v>-7.8099999999999881</c:v>
                </c:pt>
                <c:pt idx="38771">
                  <c:v>-7.8079999999999927</c:v>
                </c:pt>
                <c:pt idx="38772">
                  <c:v>-7.8059999999999974</c:v>
                </c:pt>
                <c:pt idx="38773">
                  <c:v>-7.8039999999999878</c:v>
                </c:pt>
                <c:pt idx="38774">
                  <c:v>-7.8019999999999925</c:v>
                </c:pt>
                <c:pt idx="38775">
                  <c:v>-7.7999999999999972</c:v>
                </c:pt>
                <c:pt idx="38776">
                  <c:v>-7.7979999999999876</c:v>
                </c:pt>
                <c:pt idx="38777">
                  <c:v>-7.7959999999999923</c:v>
                </c:pt>
                <c:pt idx="38778">
                  <c:v>-7.7939999999999969</c:v>
                </c:pt>
                <c:pt idx="38779">
                  <c:v>-7.7919999999999874</c:v>
                </c:pt>
                <c:pt idx="38780">
                  <c:v>-7.789999999999992</c:v>
                </c:pt>
                <c:pt idx="38781">
                  <c:v>-7.7879999999999967</c:v>
                </c:pt>
                <c:pt idx="38782">
                  <c:v>-7.7860000000000014</c:v>
                </c:pt>
                <c:pt idx="38783">
                  <c:v>-7.7839999999999918</c:v>
                </c:pt>
                <c:pt idx="38784">
                  <c:v>-7.7819999999999965</c:v>
                </c:pt>
                <c:pt idx="38785">
                  <c:v>-7.7800000000000011</c:v>
                </c:pt>
                <c:pt idx="38786">
                  <c:v>-7.7779999999999916</c:v>
                </c:pt>
                <c:pt idx="38787">
                  <c:v>-7.7759999999999962</c:v>
                </c:pt>
                <c:pt idx="38788">
                  <c:v>-7.7740000000000009</c:v>
                </c:pt>
                <c:pt idx="38789">
                  <c:v>-7.7719999999999914</c:v>
                </c:pt>
                <c:pt idx="38790">
                  <c:v>-7.769999999999996</c:v>
                </c:pt>
                <c:pt idx="38791">
                  <c:v>-7.7680000000000007</c:v>
                </c:pt>
                <c:pt idx="38792">
                  <c:v>-7.7659999999999911</c:v>
                </c:pt>
                <c:pt idx="38793">
                  <c:v>-7.7639999999999958</c:v>
                </c:pt>
                <c:pt idx="38794">
                  <c:v>-7.7620000000000005</c:v>
                </c:pt>
                <c:pt idx="38795">
                  <c:v>-7.7599999999999909</c:v>
                </c:pt>
                <c:pt idx="38796">
                  <c:v>-7.7579999999999956</c:v>
                </c:pt>
                <c:pt idx="38797">
                  <c:v>-7.7560000000000002</c:v>
                </c:pt>
                <c:pt idx="38798">
                  <c:v>-7.7539999999999907</c:v>
                </c:pt>
                <c:pt idx="38799">
                  <c:v>-7.7519999999999953</c:v>
                </c:pt>
                <c:pt idx="38800">
                  <c:v>-7.75</c:v>
                </c:pt>
                <c:pt idx="38801">
                  <c:v>-7.7479999999999905</c:v>
                </c:pt>
                <c:pt idx="38802">
                  <c:v>-7.7459999999999951</c:v>
                </c:pt>
                <c:pt idx="38803">
                  <c:v>-7.7439999999999998</c:v>
                </c:pt>
                <c:pt idx="38804">
                  <c:v>-7.7419999999999902</c:v>
                </c:pt>
                <c:pt idx="38805">
                  <c:v>-7.7399999999999949</c:v>
                </c:pt>
                <c:pt idx="38806">
                  <c:v>-7.7379999999999995</c:v>
                </c:pt>
                <c:pt idx="38807">
                  <c:v>-7.73599999999999</c:v>
                </c:pt>
                <c:pt idx="38808">
                  <c:v>-7.7339999999999947</c:v>
                </c:pt>
                <c:pt idx="38809">
                  <c:v>-7.7319999999999993</c:v>
                </c:pt>
                <c:pt idx="38810">
                  <c:v>-7.7299999999999898</c:v>
                </c:pt>
                <c:pt idx="38811">
                  <c:v>-7.7279999999999944</c:v>
                </c:pt>
                <c:pt idx="38812">
                  <c:v>-7.7259999999999991</c:v>
                </c:pt>
                <c:pt idx="38813">
                  <c:v>-7.7239999999999895</c:v>
                </c:pt>
                <c:pt idx="38814">
                  <c:v>-7.7219999999999942</c:v>
                </c:pt>
                <c:pt idx="38815">
                  <c:v>-7.7199999999999989</c:v>
                </c:pt>
                <c:pt idx="38816">
                  <c:v>-7.7179999999999893</c:v>
                </c:pt>
                <c:pt idx="38817">
                  <c:v>-7.715999999999994</c:v>
                </c:pt>
                <c:pt idx="38818">
                  <c:v>-7.7139999999999986</c:v>
                </c:pt>
                <c:pt idx="38819">
                  <c:v>-7.7119999999999891</c:v>
                </c:pt>
                <c:pt idx="38820">
                  <c:v>-7.7099999999999937</c:v>
                </c:pt>
                <c:pt idx="38821">
                  <c:v>-7.7079999999999984</c:v>
                </c:pt>
                <c:pt idx="38822">
                  <c:v>-7.7059999999999889</c:v>
                </c:pt>
                <c:pt idx="38823">
                  <c:v>-7.7039999999999935</c:v>
                </c:pt>
                <c:pt idx="38824">
                  <c:v>-7.7019999999999982</c:v>
                </c:pt>
                <c:pt idx="38825">
                  <c:v>-7.6999999999999886</c:v>
                </c:pt>
                <c:pt idx="38826">
                  <c:v>-7.6979999999999933</c:v>
                </c:pt>
                <c:pt idx="38827">
                  <c:v>-7.695999999999998</c:v>
                </c:pt>
                <c:pt idx="38828">
                  <c:v>-7.6939999999999884</c:v>
                </c:pt>
                <c:pt idx="38829">
                  <c:v>-7.6919999999999931</c:v>
                </c:pt>
                <c:pt idx="38830">
                  <c:v>-7.6899999999999977</c:v>
                </c:pt>
                <c:pt idx="38831">
                  <c:v>-7.6879999999999882</c:v>
                </c:pt>
                <c:pt idx="38832">
                  <c:v>-7.6859999999999928</c:v>
                </c:pt>
                <c:pt idx="38833">
                  <c:v>-7.6839999999999975</c:v>
                </c:pt>
                <c:pt idx="38834">
                  <c:v>-7.6819999999999879</c:v>
                </c:pt>
                <c:pt idx="38835">
                  <c:v>-7.6799999999999926</c:v>
                </c:pt>
                <c:pt idx="38836">
                  <c:v>-7.6779999999999973</c:v>
                </c:pt>
                <c:pt idx="38837">
                  <c:v>-7.6759999999999877</c:v>
                </c:pt>
                <c:pt idx="38838">
                  <c:v>-7.6739999999999924</c:v>
                </c:pt>
                <c:pt idx="38839">
                  <c:v>-7.671999999999997</c:v>
                </c:pt>
                <c:pt idx="38840">
                  <c:v>-7.6699999999999875</c:v>
                </c:pt>
                <c:pt idx="38841">
                  <c:v>-7.6679999999999922</c:v>
                </c:pt>
                <c:pt idx="38842">
                  <c:v>-7.6659999999999968</c:v>
                </c:pt>
                <c:pt idx="38843">
                  <c:v>-7.6639999999999873</c:v>
                </c:pt>
                <c:pt idx="38844">
                  <c:v>-7.6619999999999919</c:v>
                </c:pt>
                <c:pt idx="38845">
                  <c:v>-7.6599999999999966</c:v>
                </c:pt>
                <c:pt idx="38846">
                  <c:v>-7.6580000000000013</c:v>
                </c:pt>
                <c:pt idx="38847">
                  <c:v>-7.6559999999999917</c:v>
                </c:pt>
                <c:pt idx="38848">
                  <c:v>-7.6539999999999964</c:v>
                </c:pt>
                <c:pt idx="38849">
                  <c:v>-7.652000000000001</c:v>
                </c:pt>
                <c:pt idx="38850">
                  <c:v>-7.6499999999999915</c:v>
                </c:pt>
                <c:pt idx="38851">
                  <c:v>-7.6479999999999961</c:v>
                </c:pt>
                <c:pt idx="38852">
                  <c:v>-7.6460000000000008</c:v>
                </c:pt>
                <c:pt idx="38853">
                  <c:v>-7.6439999999999912</c:v>
                </c:pt>
                <c:pt idx="38854">
                  <c:v>-7.6419999999999959</c:v>
                </c:pt>
                <c:pt idx="38855">
                  <c:v>-7.6400000000000006</c:v>
                </c:pt>
                <c:pt idx="38856">
                  <c:v>-7.637999999999991</c:v>
                </c:pt>
                <c:pt idx="38857">
                  <c:v>-7.6359999999999957</c:v>
                </c:pt>
                <c:pt idx="38858">
                  <c:v>-7.6340000000000003</c:v>
                </c:pt>
                <c:pt idx="38859">
                  <c:v>-7.6319999999999908</c:v>
                </c:pt>
                <c:pt idx="38860">
                  <c:v>-7.6299999999999955</c:v>
                </c:pt>
                <c:pt idx="38861">
                  <c:v>-7.6280000000000001</c:v>
                </c:pt>
                <c:pt idx="38862">
                  <c:v>-7.6259999999999906</c:v>
                </c:pt>
                <c:pt idx="38863">
                  <c:v>-7.6239999999999952</c:v>
                </c:pt>
                <c:pt idx="38864">
                  <c:v>-7.6219999999999999</c:v>
                </c:pt>
                <c:pt idx="38865">
                  <c:v>-7.6199999999999903</c:v>
                </c:pt>
                <c:pt idx="38866">
                  <c:v>-7.617999999999995</c:v>
                </c:pt>
                <c:pt idx="38867">
                  <c:v>-7.6159999999999997</c:v>
                </c:pt>
                <c:pt idx="38868">
                  <c:v>-7.6139999999999901</c:v>
                </c:pt>
                <c:pt idx="38869">
                  <c:v>-7.6119999999999948</c:v>
                </c:pt>
                <c:pt idx="38870">
                  <c:v>-7.6099999999999994</c:v>
                </c:pt>
                <c:pt idx="38871">
                  <c:v>-7.6079999999999899</c:v>
                </c:pt>
                <c:pt idx="38872">
                  <c:v>-7.6059999999999945</c:v>
                </c:pt>
                <c:pt idx="38873">
                  <c:v>-7.6039999999999992</c:v>
                </c:pt>
                <c:pt idx="38874">
                  <c:v>-7.6019999999999897</c:v>
                </c:pt>
                <c:pt idx="38875">
                  <c:v>-7.5999999999999943</c:v>
                </c:pt>
                <c:pt idx="38876">
                  <c:v>-7.597999999999999</c:v>
                </c:pt>
                <c:pt idx="38877">
                  <c:v>-7.5959999999999894</c:v>
                </c:pt>
                <c:pt idx="38878">
                  <c:v>-7.5939999999999941</c:v>
                </c:pt>
                <c:pt idx="38879">
                  <c:v>-7.5919999999999987</c:v>
                </c:pt>
                <c:pt idx="38880">
                  <c:v>-7.5899999999999892</c:v>
                </c:pt>
                <c:pt idx="38881">
                  <c:v>-7.5879999999999939</c:v>
                </c:pt>
                <c:pt idx="38882">
                  <c:v>-7.5859999999999985</c:v>
                </c:pt>
                <c:pt idx="38883">
                  <c:v>-7.583999999999989</c:v>
                </c:pt>
                <c:pt idx="38884">
                  <c:v>-7.5819999999999936</c:v>
                </c:pt>
                <c:pt idx="38885">
                  <c:v>-7.5799999999999983</c:v>
                </c:pt>
                <c:pt idx="38886">
                  <c:v>-7.5779999999999887</c:v>
                </c:pt>
                <c:pt idx="38887">
                  <c:v>-7.5759999999999934</c:v>
                </c:pt>
                <c:pt idx="38888">
                  <c:v>-7.5739999999999981</c:v>
                </c:pt>
                <c:pt idx="38889">
                  <c:v>-7.5719999999999885</c:v>
                </c:pt>
                <c:pt idx="38890">
                  <c:v>-7.5699999999999932</c:v>
                </c:pt>
                <c:pt idx="38891">
                  <c:v>-7.5679999999999978</c:v>
                </c:pt>
                <c:pt idx="38892">
                  <c:v>-7.5659999999999883</c:v>
                </c:pt>
                <c:pt idx="38893">
                  <c:v>-7.563999999999993</c:v>
                </c:pt>
                <c:pt idx="38894">
                  <c:v>-7.5619999999999976</c:v>
                </c:pt>
                <c:pt idx="38895">
                  <c:v>-7.5599999999999881</c:v>
                </c:pt>
                <c:pt idx="38896">
                  <c:v>-7.5579999999999927</c:v>
                </c:pt>
                <c:pt idx="38897">
                  <c:v>-7.5559999999999974</c:v>
                </c:pt>
                <c:pt idx="38898">
                  <c:v>-7.5539999999999878</c:v>
                </c:pt>
                <c:pt idx="38899">
                  <c:v>-7.5519999999999925</c:v>
                </c:pt>
                <c:pt idx="38900">
                  <c:v>-7.5499999999999972</c:v>
                </c:pt>
                <c:pt idx="38901">
                  <c:v>-7.5479999999999876</c:v>
                </c:pt>
                <c:pt idx="38902">
                  <c:v>-7.5459999999999923</c:v>
                </c:pt>
                <c:pt idx="38903">
                  <c:v>-7.5439999999999969</c:v>
                </c:pt>
                <c:pt idx="38904">
                  <c:v>-7.5419999999999874</c:v>
                </c:pt>
                <c:pt idx="38905">
                  <c:v>-7.539999999999992</c:v>
                </c:pt>
                <c:pt idx="38906">
                  <c:v>-7.5379999999999967</c:v>
                </c:pt>
                <c:pt idx="38907">
                  <c:v>-7.5360000000000014</c:v>
                </c:pt>
                <c:pt idx="38908">
                  <c:v>-7.5339999999999918</c:v>
                </c:pt>
                <c:pt idx="38909">
                  <c:v>-7.5319999999999965</c:v>
                </c:pt>
                <c:pt idx="38910">
                  <c:v>-7.5300000000000011</c:v>
                </c:pt>
                <c:pt idx="38911">
                  <c:v>-7.5279999999999916</c:v>
                </c:pt>
                <c:pt idx="38912">
                  <c:v>-7.5259999999999962</c:v>
                </c:pt>
                <c:pt idx="38913">
                  <c:v>-7.5240000000000009</c:v>
                </c:pt>
                <c:pt idx="38914">
                  <c:v>-7.5219999999999914</c:v>
                </c:pt>
                <c:pt idx="38915">
                  <c:v>-7.519999999999996</c:v>
                </c:pt>
                <c:pt idx="38916">
                  <c:v>-7.5180000000000007</c:v>
                </c:pt>
                <c:pt idx="38917">
                  <c:v>-7.5159999999999911</c:v>
                </c:pt>
                <c:pt idx="38918">
                  <c:v>-7.5139999999999958</c:v>
                </c:pt>
                <c:pt idx="38919">
                  <c:v>-7.5120000000000005</c:v>
                </c:pt>
                <c:pt idx="38920">
                  <c:v>-7.5099999999999909</c:v>
                </c:pt>
                <c:pt idx="38921">
                  <c:v>-7.5079999999999956</c:v>
                </c:pt>
                <c:pt idx="38922">
                  <c:v>-7.5060000000000002</c:v>
                </c:pt>
                <c:pt idx="38923">
                  <c:v>-7.5039999999999907</c:v>
                </c:pt>
                <c:pt idx="38924">
                  <c:v>-7.5019999999999953</c:v>
                </c:pt>
                <c:pt idx="38925">
                  <c:v>-7.5</c:v>
                </c:pt>
                <c:pt idx="38926">
                  <c:v>-7.4979999999999905</c:v>
                </c:pt>
                <c:pt idx="38927">
                  <c:v>-7.4959999999999951</c:v>
                </c:pt>
                <c:pt idx="38928">
                  <c:v>-7.4939999999999998</c:v>
                </c:pt>
                <c:pt idx="38929">
                  <c:v>-7.4919999999999902</c:v>
                </c:pt>
                <c:pt idx="38930">
                  <c:v>-7.4899999999999949</c:v>
                </c:pt>
                <c:pt idx="38931">
                  <c:v>-7.4879999999999995</c:v>
                </c:pt>
                <c:pt idx="38932">
                  <c:v>-7.48599999999999</c:v>
                </c:pt>
                <c:pt idx="38933">
                  <c:v>-7.4839999999999947</c:v>
                </c:pt>
                <c:pt idx="38934">
                  <c:v>-7.4819999999999993</c:v>
                </c:pt>
                <c:pt idx="38935">
                  <c:v>-7.4799999999999898</c:v>
                </c:pt>
                <c:pt idx="38936">
                  <c:v>-7.4779999999999944</c:v>
                </c:pt>
                <c:pt idx="38937">
                  <c:v>-7.4759999999999991</c:v>
                </c:pt>
                <c:pt idx="38938">
                  <c:v>-7.4739999999999895</c:v>
                </c:pt>
                <c:pt idx="38939">
                  <c:v>-7.4719999999999942</c:v>
                </c:pt>
                <c:pt idx="38940">
                  <c:v>-7.4699999999999989</c:v>
                </c:pt>
                <c:pt idx="38941">
                  <c:v>-7.4679999999999893</c:v>
                </c:pt>
                <c:pt idx="38942">
                  <c:v>-7.465999999999994</c:v>
                </c:pt>
                <c:pt idx="38943">
                  <c:v>-7.4639999999999986</c:v>
                </c:pt>
                <c:pt idx="38944">
                  <c:v>-7.4619999999999891</c:v>
                </c:pt>
                <c:pt idx="38945">
                  <c:v>-7.4599999999999937</c:v>
                </c:pt>
                <c:pt idx="38946">
                  <c:v>-7.4579999999999984</c:v>
                </c:pt>
                <c:pt idx="38947">
                  <c:v>-7.4559999999999889</c:v>
                </c:pt>
                <c:pt idx="38948">
                  <c:v>-7.4539999999999935</c:v>
                </c:pt>
                <c:pt idx="38949">
                  <c:v>-7.4519999999999982</c:v>
                </c:pt>
                <c:pt idx="38950">
                  <c:v>-7.4499999999999886</c:v>
                </c:pt>
                <c:pt idx="38951">
                  <c:v>-7.4479999999999933</c:v>
                </c:pt>
                <c:pt idx="38952">
                  <c:v>-7.445999999999998</c:v>
                </c:pt>
                <c:pt idx="38953">
                  <c:v>-7.4439999999999884</c:v>
                </c:pt>
                <c:pt idx="38954">
                  <c:v>-7.4419999999999931</c:v>
                </c:pt>
                <c:pt idx="38955">
                  <c:v>-7.4399999999999977</c:v>
                </c:pt>
                <c:pt idx="38956">
                  <c:v>-7.4379999999999882</c:v>
                </c:pt>
                <c:pt idx="38957">
                  <c:v>-7.4359999999999928</c:v>
                </c:pt>
                <c:pt idx="38958">
                  <c:v>-7.4339999999999975</c:v>
                </c:pt>
                <c:pt idx="38959">
                  <c:v>-7.4319999999999879</c:v>
                </c:pt>
                <c:pt idx="38960">
                  <c:v>-7.4299999999999926</c:v>
                </c:pt>
                <c:pt idx="38961">
                  <c:v>-7.4279999999999973</c:v>
                </c:pt>
                <c:pt idx="38962">
                  <c:v>-7.4259999999999877</c:v>
                </c:pt>
                <c:pt idx="38963">
                  <c:v>-7.4239999999999924</c:v>
                </c:pt>
                <c:pt idx="38964">
                  <c:v>-7.421999999999997</c:v>
                </c:pt>
                <c:pt idx="38965">
                  <c:v>-7.4199999999999875</c:v>
                </c:pt>
                <c:pt idx="38966">
                  <c:v>-7.4179999999999922</c:v>
                </c:pt>
                <c:pt idx="38967">
                  <c:v>-7.4159999999999968</c:v>
                </c:pt>
                <c:pt idx="38968">
                  <c:v>-7.4139999999999873</c:v>
                </c:pt>
                <c:pt idx="38969">
                  <c:v>-7.4119999999999919</c:v>
                </c:pt>
                <c:pt idx="38970">
                  <c:v>-7.4099999999999966</c:v>
                </c:pt>
                <c:pt idx="38971">
                  <c:v>-7.4080000000000013</c:v>
                </c:pt>
                <c:pt idx="38972">
                  <c:v>-7.4059999999999917</c:v>
                </c:pt>
                <c:pt idx="38973">
                  <c:v>-7.4039999999999964</c:v>
                </c:pt>
                <c:pt idx="38974">
                  <c:v>-7.402000000000001</c:v>
                </c:pt>
                <c:pt idx="38975">
                  <c:v>-7.3999999999999915</c:v>
                </c:pt>
                <c:pt idx="38976">
                  <c:v>-7.3979999999999961</c:v>
                </c:pt>
                <c:pt idx="38977">
                  <c:v>-7.3960000000000008</c:v>
                </c:pt>
                <c:pt idx="38978">
                  <c:v>-7.3939999999999912</c:v>
                </c:pt>
                <c:pt idx="38979">
                  <c:v>-7.3919999999999959</c:v>
                </c:pt>
                <c:pt idx="38980">
                  <c:v>-7.3900000000000006</c:v>
                </c:pt>
                <c:pt idx="38981">
                  <c:v>-7.387999999999991</c:v>
                </c:pt>
                <c:pt idx="38982">
                  <c:v>-7.3859999999999957</c:v>
                </c:pt>
                <c:pt idx="38983">
                  <c:v>-7.3840000000000003</c:v>
                </c:pt>
                <c:pt idx="38984">
                  <c:v>-7.3819999999999908</c:v>
                </c:pt>
                <c:pt idx="38985">
                  <c:v>-7.3799999999999955</c:v>
                </c:pt>
                <c:pt idx="38986">
                  <c:v>-7.3780000000000001</c:v>
                </c:pt>
                <c:pt idx="38987">
                  <c:v>-7.3759999999999906</c:v>
                </c:pt>
                <c:pt idx="38988">
                  <c:v>-7.3739999999999952</c:v>
                </c:pt>
                <c:pt idx="38989">
                  <c:v>-7.3719999999999999</c:v>
                </c:pt>
                <c:pt idx="38990">
                  <c:v>-7.3699999999999903</c:v>
                </c:pt>
                <c:pt idx="38991">
                  <c:v>-7.367999999999995</c:v>
                </c:pt>
                <c:pt idx="38992">
                  <c:v>-7.3659999999999997</c:v>
                </c:pt>
                <c:pt idx="38993">
                  <c:v>-7.3639999999999901</c:v>
                </c:pt>
                <c:pt idx="38994">
                  <c:v>-7.3619999999999948</c:v>
                </c:pt>
                <c:pt idx="38995">
                  <c:v>-7.3599999999999994</c:v>
                </c:pt>
                <c:pt idx="38996">
                  <c:v>-7.3579999999999899</c:v>
                </c:pt>
                <c:pt idx="38997">
                  <c:v>-7.3559999999999945</c:v>
                </c:pt>
                <c:pt idx="38998">
                  <c:v>-7.3539999999999992</c:v>
                </c:pt>
                <c:pt idx="38999">
                  <c:v>-7.3519999999999897</c:v>
                </c:pt>
                <c:pt idx="39000">
                  <c:v>-7.3499999999999943</c:v>
                </c:pt>
                <c:pt idx="39001">
                  <c:v>-7.347999999999999</c:v>
                </c:pt>
                <c:pt idx="39002">
                  <c:v>-7.3459999999999894</c:v>
                </c:pt>
                <c:pt idx="39003">
                  <c:v>-7.3439999999999941</c:v>
                </c:pt>
                <c:pt idx="39004">
                  <c:v>-7.3419999999999987</c:v>
                </c:pt>
                <c:pt idx="39005">
                  <c:v>-7.3399999999999892</c:v>
                </c:pt>
                <c:pt idx="39006">
                  <c:v>-7.3379999999999939</c:v>
                </c:pt>
                <c:pt idx="39007">
                  <c:v>-7.3359999999999985</c:v>
                </c:pt>
                <c:pt idx="39008">
                  <c:v>-7.333999999999989</c:v>
                </c:pt>
                <c:pt idx="39009">
                  <c:v>-7.3319999999999936</c:v>
                </c:pt>
                <c:pt idx="39010">
                  <c:v>-7.3299999999999983</c:v>
                </c:pt>
                <c:pt idx="39011">
                  <c:v>-7.3279999999999887</c:v>
                </c:pt>
                <c:pt idx="39012">
                  <c:v>-7.3259999999999934</c:v>
                </c:pt>
                <c:pt idx="39013">
                  <c:v>-7.3239999999999981</c:v>
                </c:pt>
                <c:pt idx="39014">
                  <c:v>-7.3219999999999885</c:v>
                </c:pt>
                <c:pt idx="39015">
                  <c:v>-7.3199999999999932</c:v>
                </c:pt>
                <c:pt idx="39016">
                  <c:v>-7.3179999999999978</c:v>
                </c:pt>
                <c:pt idx="39017">
                  <c:v>-7.3159999999999883</c:v>
                </c:pt>
                <c:pt idx="39018">
                  <c:v>-7.313999999999993</c:v>
                </c:pt>
                <c:pt idx="39019">
                  <c:v>-7.3119999999999976</c:v>
                </c:pt>
                <c:pt idx="39020">
                  <c:v>-7.3099999999999881</c:v>
                </c:pt>
                <c:pt idx="39021">
                  <c:v>-7.3079999999999927</c:v>
                </c:pt>
                <c:pt idx="39022">
                  <c:v>-7.3059999999999974</c:v>
                </c:pt>
                <c:pt idx="39023">
                  <c:v>-7.3039999999999878</c:v>
                </c:pt>
                <c:pt idx="39024">
                  <c:v>-7.3019999999999925</c:v>
                </c:pt>
                <c:pt idx="39025">
                  <c:v>-7.2999999999999972</c:v>
                </c:pt>
                <c:pt idx="39026">
                  <c:v>-7.2979999999999876</c:v>
                </c:pt>
                <c:pt idx="39027">
                  <c:v>-7.2959999999999923</c:v>
                </c:pt>
                <c:pt idx="39028">
                  <c:v>-7.2939999999999969</c:v>
                </c:pt>
                <c:pt idx="39029">
                  <c:v>-7.2919999999999874</c:v>
                </c:pt>
                <c:pt idx="39030">
                  <c:v>-7.289999999999992</c:v>
                </c:pt>
                <c:pt idx="39031">
                  <c:v>-7.2879999999999967</c:v>
                </c:pt>
                <c:pt idx="39032">
                  <c:v>-7.2860000000000014</c:v>
                </c:pt>
                <c:pt idx="39033">
                  <c:v>-7.2839999999999918</c:v>
                </c:pt>
                <c:pt idx="39034">
                  <c:v>-7.2819999999999965</c:v>
                </c:pt>
                <c:pt idx="39035">
                  <c:v>-7.2800000000000011</c:v>
                </c:pt>
                <c:pt idx="39036">
                  <c:v>-7.2779999999999916</c:v>
                </c:pt>
                <c:pt idx="39037">
                  <c:v>-7.2759999999999962</c:v>
                </c:pt>
                <c:pt idx="39038">
                  <c:v>-7.2740000000000009</c:v>
                </c:pt>
                <c:pt idx="39039">
                  <c:v>-7.2719999999999914</c:v>
                </c:pt>
                <c:pt idx="39040">
                  <c:v>-7.269999999999996</c:v>
                </c:pt>
                <c:pt idx="39041">
                  <c:v>-7.2680000000000007</c:v>
                </c:pt>
                <c:pt idx="39042">
                  <c:v>-7.2659999999999911</c:v>
                </c:pt>
                <c:pt idx="39043">
                  <c:v>-7.2639999999999958</c:v>
                </c:pt>
                <c:pt idx="39044">
                  <c:v>-7.2620000000000005</c:v>
                </c:pt>
                <c:pt idx="39045">
                  <c:v>-7.2599999999999909</c:v>
                </c:pt>
                <c:pt idx="39046">
                  <c:v>-7.2579999999999956</c:v>
                </c:pt>
                <c:pt idx="39047">
                  <c:v>-7.2560000000000002</c:v>
                </c:pt>
                <c:pt idx="39048">
                  <c:v>-7.2539999999999907</c:v>
                </c:pt>
                <c:pt idx="39049">
                  <c:v>-7.2519999999999953</c:v>
                </c:pt>
                <c:pt idx="39050">
                  <c:v>-7.25</c:v>
                </c:pt>
                <c:pt idx="39051">
                  <c:v>-7.2479999999999905</c:v>
                </c:pt>
                <c:pt idx="39052">
                  <c:v>-7.2459999999999951</c:v>
                </c:pt>
                <c:pt idx="39053">
                  <c:v>-7.2439999999999998</c:v>
                </c:pt>
                <c:pt idx="39054">
                  <c:v>-7.2419999999999902</c:v>
                </c:pt>
                <c:pt idx="39055">
                  <c:v>-7.2399999999999949</c:v>
                </c:pt>
                <c:pt idx="39056">
                  <c:v>-7.2379999999999995</c:v>
                </c:pt>
                <c:pt idx="39057">
                  <c:v>-7.23599999999999</c:v>
                </c:pt>
                <c:pt idx="39058">
                  <c:v>-7.2339999999999947</c:v>
                </c:pt>
                <c:pt idx="39059">
                  <c:v>-7.2319999999999993</c:v>
                </c:pt>
                <c:pt idx="39060">
                  <c:v>-7.2299999999999898</c:v>
                </c:pt>
                <c:pt idx="39061">
                  <c:v>-7.2279999999999944</c:v>
                </c:pt>
                <c:pt idx="39062">
                  <c:v>-7.2259999999999991</c:v>
                </c:pt>
                <c:pt idx="39063">
                  <c:v>-7.2239999999999895</c:v>
                </c:pt>
                <c:pt idx="39064">
                  <c:v>-7.2219999999999942</c:v>
                </c:pt>
                <c:pt idx="39065">
                  <c:v>-7.2199999999999989</c:v>
                </c:pt>
                <c:pt idx="39066">
                  <c:v>-7.2179999999999893</c:v>
                </c:pt>
                <c:pt idx="39067">
                  <c:v>-7.215999999999994</c:v>
                </c:pt>
                <c:pt idx="39068">
                  <c:v>-7.2139999999999986</c:v>
                </c:pt>
                <c:pt idx="39069">
                  <c:v>-7.2119999999999891</c:v>
                </c:pt>
                <c:pt idx="39070">
                  <c:v>-7.2099999999999937</c:v>
                </c:pt>
                <c:pt idx="39071">
                  <c:v>-7.2079999999999984</c:v>
                </c:pt>
                <c:pt idx="39072">
                  <c:v>-7.2059999999999889</c:v>
                </c:pt>
                <c:pt idx="39073">
                  <c:v>-7.2039999999999935</c:v>
                </c:pt>
                <c:pt idx="39074">
                  <c:v>-7.2019999999999982</c:v>
                </c:pt>
                <c:pt idx="39075">
                  <c:v>-7.1999999999999886</c:v>
                </c:pt>
                <c:pt idx="39076">
                  <c:v>-7.1979999999999933</c:v>
                </c:pt>
                <c:pt idx="39077">
                  <c:v>-7.195999999999998</c:v>
                </c:pt>
                <c:pt idx="39078">
                  <c:v>-7.1939999999999884</c:v>
                </c:pt>
                <c:pt idx="39079">
                  <c:v>-7.1919999999999931</c:v>
                </c:pt>
                <c:pt idx="39080">
                  <c:v>-7.1899999999999977</c:v>
                </c:pt>
                <c:pt idx="39081">
                  <c:v>-7.1879999999999882</c:v>
                </c:pt>
                <c:pt idx="39082">
                  <c:v>-7.1859999999999928</c:v>
                </c:pt>
                <c:pt idx="39083">
                  <c:v>-7.1839999999999975</c:v>
                </c:pt>
                <c:pt idx="39084">
                  <c:v>-7.1819999999999879</c:v>
                </c:pt>
                <c:pt idx="39085">
                  <c:v>-7.1799999999999926</c:v>
                </c:pt>
                <c:pt idx="39086">
                  <c:v>-7.1779999999999973</c:v>
                </c:pt>
                <c:pt idx="39087">
                  <c:v>-7.1759999999999877</c:v>
                </c:pt>
                <c:pt idx="39088">
                  <c:v>-7.1739999999999924</c:v>
                </c:pt>
                <c:pt idx="39089">
                  <c:v>-7.171999999999997</c:v>
                </c:pt>
                <c:pt idx="39090">
                  <c:v>-7.1699999999999875</c:v>
                </c:pt>
                <c:pt idx="39091">
                  <c:v>-7.1679999999999922</c:v>
                </c:pt>
                <c:pt idx="39092">
                  <c:v>-7.1659999999999968</c:v>
                </c:pt>
                <c:pt idx="39093">
                  <c:v>-7.1639999999999873</c:v>
                </c:pt>
                <c:pt idx="39094">
                  <c:v>-7.1619999999999919</c:v>
                </c:pt>
                <c:pt idx="39095">
                  <c:v>-7.1599999999999966</c:v>
                </c:pt>
                <c:pt idx="39096">
                  <c:v>-7.1580000000000013</c:v>
                </c:pt>
                <c:pt idx="39097">
                  <c:v>-7.1559999999999917</c:v>
                </c:pt>
                <c:pt idx="39098">
                  <c:v>-7.1539999999999964</c:v>
                </c:pt>
                <c:pt idx="39099">
                  <c:v>-7.152000000000001</c:v>
                </c:pt>
                <c:pt idx="39100">
                  <c:v>-7.1499999999999915</c:v>
                </c:pt>
                <c:pt idx="39101">
                  <c:v>-7.1479999999999961</c:v>
                </c:pt>
                <c:pt idx="39102">
                  <c:v>-7.1460000000000008</c:v>
                </c:pt>
                <c:pt idx="39103">
                  <c:v>-7.1439999999999912</c:v>
                </c:pt>
                <c:pt idx="39104">
                  <c:v>-7.1419999999999959</c:v>
                </c:pt>
                <c:pt idx="39105">
                  <c:v>-7.1400000000000006</c:v>
                </c:pt>
                <c:pt idx="39106">
                  <c:v>-7.137999999999991</c:v>
                </c:pt>
                <c:pt idx="39107">
                  <c:v>-7.1359999999999957</c:v>
                </c:pt>
                <c:pt idx="39108">
                  <c:v>-7.1340000000000003</c:v>
                </c:pt>
                <c:pt idx="39109">
                  <c:v>-7.1319999999999908</c:v>
                </c:pt>
                <c:pt idx="39110">
                  <c:v>-7.1299999999999955</c:v>
                </c:pt>
                <c:pt idx="39111">
                  <c:v>-7.1280000000000001</c:v>
                </c:pt>
                <c:pt idx="39112">
                  <c:v>-7.1259999999999906</c:v>
                </c:pt>
                <c:pt idx="39113">
                  <c:v>-7.1239999999999952</c:v>
                </c:pt>
                <c:pt idx="39114">
                  <c:v>-7.1219999999999999</c:v>
                </c:pt>
                <c:pt idx="39115">
                  <c:v>-7.1199999999999903</c:v>
                </c:pt>
                <c:pt idx="39116">
                  <c:v>-7.117999999999995</c:v>
                </c:pt>
                <c:pt idx="39117">
                  <c:v>-7.1159999999999997</c:v>
                </c:pt>
                <c:pt idx="39118">
                  <c:v>-7.1139999999999901</c:v>
                </c:pt>
                <c:pt idx="39119">
                  <c:v>-7.1119999999999948</c:v>
                </c:pt>
                <c:pt idx="39120">
                  <c:v>-7.1099999999999994</c:v>
                </c:pt>
                <c:pt idx="39121">
                  <c:v>-7.1079999999999899</c:v>
                </c:pt>
                <c:pt idx="39122">
                  <c:v>-7.1059999999999945</c:v>
                </c:pt>
                <c:pt idx="39123">
                  <c:v>-7.1039999999999992</c:v>
                </c:pt>
                <c:pt idx="39124">
                  <c:v>-7.1019999999999897</c:v>
                </c:pt>
                <c:pt idx="39125">
                  <c:v>-7.0999999999999943</c:v>
                </c:pt>
                <c:pt idx="39126">
                  <c:v>-7.097999999999999</c:v>
                </c:pt>
                <c:pt idx="39127">
                  <c:v>-7.0959999999999894</c:v>
                </c:pt>
                <c:pt idx="39128">
                  <c:v>-7.0939999999999941</c:v>
                </c:pt>
                <c:pt idx="39129">
                  <c:v>-7.0919999999999987</c:v>
                </c:pt>
                <c:pt idx="39130">
                  <c:v>-7.0899999999999892</c:v>
                </c:pt>
                <c:pt idx="39131">
                  <c:v>-7.0879999999999939</c:v>
                </c:pt>
                <c:pt idx="39132">
                  <c:v>-7.0859999999999985</c:v>
                </c:pt>
                <c:pt idx="39133">
                  <c:v>-7.083999999999989</c:v>
                </c:pt>
                <c:pt idx="39134">
                  <c:v>-7.0819999999999936</c:v>
                </c:pt>
                <c:pt idx="39135">
                  <c:v>-7.0799999999999983</c:v>
                </c:pt>
                <c:pt idx="39136">
                  <c:v>-7.0779999999999887</c:v>
                </c:pt>
                <c:pt idx="39137">
                  <c:v>-7.0759999999999934</c:v>
                </c:pt>
                <c:pt idx="39138">
                  <c:v>-7.0739999999999981</c:v>
                </c:pt>
                <c:pt idx="39139">
                  <c:v>-7.0719999999999885</c:v>
                </c:pt>
                <c:pt idx="39140">
                  <c:v>-7.0699999999999932</c:v>
                </c:pt>
                <c:pt idx="39141">
                  <c:v>-7.0679999999999978</c:v>
                </c:pt>
                <c:pt idx="39142">
                  <c:v>-7.0659999999999883</c:v>
                </c:pt>
                <c:pt idx="39143">
                  <c:v>-7.063999999999993</c:v>
                </c:pt>
                <c:pt idx="39144">
                  <c:v>-7.0619999999999976</c:v>
                </c:pt>
                <c:pt idx="39145">
                  <c:v>-7.0599999999999881</c:v>
                </c:pt>
                <c:pt idx="39146">
                  <c:v>-7.0579999999999927</c:v>
                </c:pt>
                <c:pt idx="39147">
                  <c:v>-7.0559999999999974</c:v>
                </c:pt>
                <c:pt idx="39148">
                  <c:v>-7.0539999999999878</c:v>
                </c:pt>
                <c:pt idx="39149">
                  <c:v>-7.0519999999999925</c:v>
                </c:pt>
                <c:pt idx="39150">
                  <c:v>-7.0499999999999972</c:v>
                </c:pt>
                <c:pt idx="39151">
                  <c:v>-7.0479999999999876</c:v>
                </c:pt>
                <c:pt idx="39152">
                  <c:v>-7.0459999999999923</c:v>
                </c:pt>
                <c:pt idx="39153">
                  <c:v>-7.0439999999999969</c:v>
                </c:pt>
                <c:pt idx="39154">
                  <c:v>-7.0419999999999874</c:v>
                </c:pt>
                <c:pt idx="39155">
                  <c:v>-7.039999999999992</c:v>
                </c:pt>
                <c:pt idx="39156">
                  <c:v>-7.0379999999999967</c:v>
                </c:pt>
                <c:pt idx="39157">
                  <c:v>-7.0360000000000014</c:v>
                </c:pt>
                <c:pt idx="39158">
                  <c:v>-7.0339999999999918</c:v>
                </c:pt>
                <c:pt idx="39159">
                  <c:v>-7.0319999999999965</c:v>
                </c:pt>
                <c:pt idx="39160">
                  <c:v>-7.0300000000000011</c:v>
                </c:pt>
                <c:pt idx="39161">
                  <c:v>-7.0279999999999916</c:v>
                </c:pt>
                <c:pt idx="39162">
                  <c:v>-7.0259999999999962</c:v>
                </c:pt>
                <c:pt idx="39163">
                  <c:v>-7.0240000000000009</c:v>
                </c:pt>
                <c:pt idx="39164">
                  <c:v>-7.0219999999999914</c:v>
                </c:pt>
                <c:pt idx="39165">
                  <c:v>-7.019999999999996</c:v>
                </c:pt>
                <c:pt idx="39166">
                  <c:v>-7.0180000000000007</c:v>
                </c:pt>
                <c:pt idx="39167">
                  <c:v>-7.0159999999999911</c:v>
                </c:pt>
                <c:pt idx="39168">
                  <c:v>-7.0139999999999958</c:v>
                </c:pt>
                <c:pt idx="39169">
                  <c:v>-7.0120000000000005</c:v>
                </c:pt>
                <c:pt idx="39170">
                  <c:v>-7.0099999999999909</c:v>
                </c:pt>
                <c:pt idx="39171">
                  <c:v>-7.0079999999999956</c:v>
                </c:pt>
                <c:pt idx="39172">
                  <c:v>-7.0060000000000002</c:v>
                </c:pt>
                <c:pt idx="39173">
                  <c:v>-7.0039999999999907</c:v>
                </c:pt>
                <c:pt idx="39174">
                  <c:v>-7.0019999999999953</c:v>
                </c:pt>
                <c:pt idx="39175">
                  <c:v>-7</c:v>
                </c:pt>
                <c:pt idx="39176">
                  <c:v>-6.9979999999999905</c:v>
                </c:pt>
                <c:pt idx="39177">
                  <c:v>-6.9959999999999951</c:v>
                </c:pt>
                <c:pt idx="39178">
                  <c:v>-6.9939999999999998</c:v>
                </c:pt>
                <c:pt idx="39179">
                  <c:v>-6.9919999999999902</c:v>
                </c:pt>
                <c:pt idx="39180">
                  <c:v>-6.9899999999999949</c:v>
                </c:pt>
                <c:pt idx="39181">
                  <c:v>-6.9879999999999995</c:v>
                </c:pt>
                <c:pt idx="39182">
                  <c:v>-6.98599999999999</c:v>
                </c:pt>
                <c:pt idx="39183">
                  <c:v>-6.9839999999999947</c:v>
                </c:pt>
                <c:pt idx="39184">
                  <c:v>-6.9819999999999993</c:v>
                </c:pt>
                <c:pt idx="39185">
                  <c:v>-6.9799999999999898</c:v>
                </c:pt>
                <c:pt idx="39186">
                  <c:v>-6.9779999999999944</c:v>
                </c:pt>
                <c:pt idx="39187">
                  <c:v>-6.9759999999999991</c:v>
                </c:pt>
                <c:pt idx="39188">
                  <c:v>-6.9739999999999895</c:v>
                </c:pt>
                <c:pt idx="39189">
                  <c:v>-6.9719999999999942</c:v>
                </c:pt>
                <c:pt idx="39190">
                  <c:v>-6.9699999999999989</c:v>
                </c:pt>
                <c:pt idx="39191">
                  <c:v>-6.9679999999999893</c:v>
                </c:pt>
                <c:pt idx="39192">
                  <c:v>-6.965999999999994</c:v>
                </c:pt>
                <c:pt idx="39193">
                  <c:v>-6.9639999999999986</c:v>
                </c:pt>
                <c:pt idx="39194">
                  <c:v>-6.9619999999999891</c:v>
                </c:pt>
                <c:pt idx="39195">
                  <c:v>-6.9599999999999937</c:v>
                </c:pt>
                <c:pt idx="39196">
                  <c:v>-6.9579999999999984</c:v>
                </c:pt>
                <c:pt idx="39197">
                  <c:v>-6.9559999999999889</c:v>
                </c:pt>
                <c:pt idx="39198">
                  <c:v>-6.9539999999999935</c:v>
                </c:pt>
                <c:pt idx="39199">
                  <c:v>-6.9519999999999982</c:v>
                </c:pt>
                <c:pt idx="39200">
                  <c:v>-6.9499999999999886</c:v>
                </c:pt>
                <c:pt idx="39201">
                  <c:v>-6.9479999999999933</c:v>
                </c:pt>
                <c:pt idx="39202">
                  <c:v>-6.945999999999998</c:v>
                </c:pt>
                <c:pt idx="39203">
                  <c:v>-6.9439999999999884</c:v>
                </c:pt>
                <c:pt idx="39204">
                  <c:v>-6.9419999999999931</c:v>
                </c:pt>
                <c:pt idx="39205">
                  <c:v>-6.9399999999999977</c:v>
                </c:pt>
                <c:pt idx="39206">
                  <c:v>-6.9379999999999882</c:v>
                </c:pt>
                <c:pt idx="39207">
                  <c:v>-6.9359999999999928</c:v>
                </c:pt>
                <c:pt idx="39208">
                  <c:v>-6.9339999999999975</c:v>
                </c:pt>
                <c:pt idx="39209">
                  <c:v>-6.9319999999999879</c:v>
                </c:pt>
                <c:pt idx="39210">
                  <c:v>-6.9299999999999926</c:v>
                </c:pt>
                <c:pt idx="39211">
                  <c:v>-6.9279999999999973</c:v>
                </c:pt>
                <c:pt idx="39212">
                  <c:v>-6.9259999999999877</c:v>
                </c:pt>
                <c:pt idx="39213">
                  <c:v>-6.9239999999999924</c:v>
                </c:pt>
                <c:pt idx="39214">
                  <c:v>-6.921999999999997</c:v>
                </c:pt>
                <c:pt idx="39215">
                  <c:v>-6.9199999999999875</c:v>
                </c:pt>
                <c:pt idx="39216">
                  <c:v>-6.9179999999999922</c:v>
                </c:pt>
                <c:pt idx="39217">
                  <c:v>-6.9159999999999968</c:v>
                </c:pt>
                <c:pt idx="39218">
                  <c:v>-6.9139999999999873</c:v>
                </c:pt>
                <c:pt idx="39219">
                  <c:v>-6.9119999999999919</c:v>
                </c:pt>
                <c:pt idx="39220">
                  <c:v>-6.9099999999999966</c:v>
                </c:pt>
                <c:pt idx="39221">
                  <c:v>-6.9080000000000013</c:v>
                </c:pt>
                <c:pt idx="39222">
                  <c:v>-6.9059999999999917</c:v>
                </c:pt>
                <c:pt idx="39223">
                  <c:v>-6.9039999999999964</c:v>
                </c:pt>
                <c:pt idx="39224">
                  <c:v>-6.902000000000001</c:v>
                </c:pt>
                <c:pt idx="39225">
                  <c:v>-6.8999999999999915</c:v>
                </c:pt>
                <c:pt idx="39226">
                  <c:v>-6.8979999999999961</c:v>
                </c:pt>
                <c:pt idx="39227">
                  <c:v>-6.8960000000000008</c:v>
                </c:pt>
                <c:pt idx="39228">
                  <c:v>-6.8939999999999912</c:v>
                </c:pt>
                <c:pt idx="39229">
                  <c:v>-6.8919999999999959</c:v>
                </c:pt>
                <c:pt idx="39230">
                  <c:v>-6.8900000000000006</c:v>
                </c:pt>
                <c:pt idx="39231">
                  <c:v>-6.887999999999991</c:v>
                </c:pt>
                <c:pt idx="39232">
                  <c:v>-6.8859999999999957</c:v>
                </c:pt>
                <c:pt idx="39233">
                  <c:v>-6.8840000000000003</c:v>
                </c:pt>
                <c:pt idx="39234">
                  <c:v>-6.8819999999999908</c:v>
                </c:pt>
                <c:pt idx="39235">
                  <c:v>-6.8799999999999955</c:v>
                </c:pt>
                <c:pt idx="39236">
                  <c:v>-6.8780000000000001</c:v>
                </c:pt>
                <c:pt idx="39237">
                  <c:v>-6.8759999999999906</c:v>
                </c:pt>
                <c:pt idx="39238">
                  <c:v>-6.8739999999999952</c:v>
                </c:pt>
                <c:pt idx="39239">
                  <c:v>-6.8719999999999999</c:v>
                </c:pt>
                <c:pt idx="39240">
                  <c:v>-6.8699999999999903</c:v>
                </c:pt>
                <c:pt idx="39241">
                  <c:v>-6.867999999999995</c:v>
                </c:pt>
                <c:pt idx="39242">
                  <c:v>-6.8659999999999997</c:v>
                </c:pt>
                <c:pt idx="39243">
                  <c:v>-6.8639999999999901</c:v>
                </c:pt>
                <c:pt idx="39244">
                  <c:v>-6.8619999999999948</c:v>
                </c:pt>
                <c:pt idx="39245">
                  <c:v>-6.8599999999999994</c:v>
                </c:pt>
                <c:pt idx="39246">
                  <c:v>-6.8579999999999899</c:v>
                </c:pt>
                <c:pt idx="39247">
                  <c:v>-6.8559999999999945</c:v>
                </c:pt>
                <c:pt idx="39248">
                  <c:v>-6.8539999999999992</c:v>
                </c:pt>
                <c:pt idx="39249">
                  <c:v>-6.8519999999999897</c:v>
                </c:pt>
                <c:pt idx="39250">
                  <c:v>-6.8499999999999943</c:v>
                </c:pt>
                <c:pt idx="39251">
                  <c:v>-6.847999999999999</c:v>
                </c:pt>
                <c:pt idx="39252">
                  <c:v>-6.8459999999999894</c:v>
                </c:pt>
                <c:pt idx="39253">
                  <c:v>-6.8439999999999941</c:v>
                </c:pt>
                <c:pt idx="39254">
                  <c:v>-6.8419999999999987</c:v>
                </c:pt>
                <c:pt idx="39255">
                  <c:v>-6.8399999999999892</c:v>
                </c:pt>
                <c:pt idx="39256">
                  <c:v>-6.8379999999999939</c:v>
                </c:pt>
                <c:pt idx="39257">
                  <c:v>-6.8359999999999985</c:v>
                </c:pt>
                <c:pt idx="39258">
                  <c:v>-6.833999999999989</c:v>
                </c:pt>
                <c:pt idx="39259">
                  <c:v>-6.8319999999999936</c:v>
                </c:pt>
                <c:pt idx="39260">
                  <c:v>-6.8299999999999983</c:v>
                </c:pt>
                <c:pt idx="39261">
                  <c:v>-6.8279999999999887</c:v>
                </c:pt>
                <c:pt idx="39262">
                  <c:v>-6.8259999999999934</c:v>
                </c:pt>
                <c:pt idx="39263">
                  <c:v>-6.8239999999999981</c:v>
                </c:pt>
                <c:pt idx="39264">
                  <c:v>-6.8219999999999885</c:v>
                </c:pt>
                <c:pt idx="39265">
                  <c:v>-6.8199999999999932</c:v>
                </c:pt>
                <c:pt idx="39266">
                  <c:v>-6.8179999999999978</c:v>
                </c:pt>
                <c:pt idx="39267">
                  <c:v>-6.8159999999999883</c:v>
                </c:pt>
                <c:pt idx="39268">
                  <c:v>-6.813999999999993</c:v>
                </c:pt>
                <c:pt idx="39269">
                  <c:v>-6.8119999999999976</c:v>
                </c:pt>
                <c:pt idx="39270">
                  <c:v>-6.8099999999999881</c:v>
                </c:pt>
                <c:pt idx="39271">
                  <c:v>-6.8079999999999927</c:v>
                </c:pt>
                <c:pt idx="39272">
                  <c:v>-6.8059999999999974</c:v>
                </c:pt>
                <c:pt idx="39273">
                  <c:v>-6.8039999999999878</c:v>
                </c:pt>
                <c:pt idx="39274">
                  <c:v>-6.8019999999999925</c:v>
                </c:pt>
                <c:pt idx="39275">
                  <c:v>-6.7999999999999972</c:v>
                </c:pt>
                <c:pt idx="39276">
                  <c:v>-6.7979999999999876</c:v>
                </c:pt>
                <c:pt idx="39277">
                  <c:v>-6.7959999999999923</c:v>
                </c:pt>
                <c:pt idx="39278">
                  <c:v>-6.7939999999999969</c:v>
                </c:pt>
                <c:pt idx="39279">
                  <c:v>-6.7919999999999874</c:v>
                </c:pt>
                <c:pt idx="39280">
                  <c:v>-6.789999999999992</c:v>
                </c:pt>
                <c:pt idx="39281">
                  <c:v>-6.7879999999999967</c:v>
                </c:pt>
                <c:pt idx="39282">
                  <c:v>-6.7860000000000014</c:v>
                </c:pt>
                <c:pt idx="39283">
                  <c:v>-6.7839999999999918</c:v>
                </c:pt>
                <c:pt idx="39284">
                  <c:v>-6.7819999999999965</c:v>
                </c:pt>
                <c:pt idx="39285">
                  <c:v>-6.7800000000000011</c:v>
                </c:pt>
                <c:pt idx="39286">
                  <c:v>-6.7779999999999916</c:v>
                </c:pt>
                <c:pt idx="39287">
                  <c:v>-6.7759999999999962</c:v>
                </c:pt>
                <c:pt idx="39288">
                  <c:v>-6.7740000000000009</c:v>
                </c:pt>
                <c:pt idx="39289">
                  <c:v>-6.7719999999999914</c:v>
                </c:pt>
                <c:pt idx="39290">
                  <c:v>-6.769999999999996</c:v>
                </c:pt>
                <c:pt idx="39291">
                  <c:v>-6.7680000000000007</c:v>
                </c:pt>
                <c:pt idx="39292">
                  <c:v>-6.7659999999999911</c:v>
                </c:pt>
                <c:pt idx="39293">
                  <c:v>-6.7639999999999958</c:v>
                </c:pt>
                <c:pt idx="39294">
                  <c:v>-6.7620000000000005</c:v>
                </c:pt>
                <c:pt idx="39295">
                  <c:v>-6.7599999999999909</c:v>
                </c:pt>
                <c:pt idx="39296">
                  <c:v>-6.7579999999999956</c:v>
                </c:pt>
                <c:pt idx="39297">
                  <c:v>-6.7560000000000002</c:v>
                </c:pt>
                <c:pt idx="39298">
                  <c:v>-6.7539999999999907</c:v>
                </c:pt>
                <c:pt idx="39299">
                  <c:v>-6.7519999999999953</c:v>
                </c:pt>
                <c:pt idx="39300">
                  <c:v>-6.75</c:v>
                </c:pt>
                <c:pt idx="39301">
                  <c:v>-6.7479999999999905</c:v>
                </c:pt>
                <c:pt idx="39302">
                  <c:v>-6.7459999999999951</c:v>
                </c:pt>
                <c:pt idx="39303">
                  <c:v>-6.7439999999999998</c:v>
                </c:pt>
                <c:pt idx="39304">
                  <c:v>-6.7419999999999902</c:v>
                </c:pt>
                <c:pt idx="39305">
                  <c:v>-6.7399999999999949</c:v>
                </c:pt>
                <c:pt idx="39306">
                  <c:v>-6.7379999999999995</c:v>
                </c:pt>
                <c:pt idx="39307">
                  <c:v>-6.73599999999999</c:v>
                </c:pt>
                <c:pt idx="39308">
                  <c:v>-6.7339999999999947</c:v>
                </c:pt>
                <c:pt idx="39309">
                  <c:v>-6.7319999999999993</c:v>
                </c:pt>
                <c:pt idx="39310">
                  <c:v>-6.7299999999999898</c:v>
                </c:pt>
                <c:pt idx="39311">
                  <c:v>-6.7279999999999944</c:v>
                </c:pt>
                <c:pt idx="39312">
                  <c:v>-6.7259999999999991</c:v>
                </c:pt>
                <c:pt idx="39313">
                  <c:v>-6.7239999999999895</c:v>
                </c:pt>
                <c:pt idx="39314">
                  <c:v>-6.7219999999999942</c:v>
                </c:pt>
                <c:pt idx="39315">
                  <c:v>-6.7199999999999989</c:v>
                </c:pt>
                <c:pt idx="39316">
                  <c:v>-6.7179999999999893</c:v>
                </c:pt>
                <c:pt idx="39317">
                  <c:v>-6.715999999999994</c:v>
                </c:pt>
                <c:pt idx="39318">
                  <c:v>-6.7139999999999986</c:v>
                </c:pt>
                <c:pt idx="39319">
                  <c:v>-6.7119999999999891</c:v>
                </c:pt>
                <c:pt idx="39320">
                  <c:v>-6.7099999999999937</c:v>
                </c:pt>
                <c:pt idx="39321">
                  <c:v>-6.7079999999999984</c:v>
                </c:pt>
                <c:pt idx="39322">
                  <c:v>-6.7059999999999889</c:v>
                </c:pt>
                <c:pt idx="39323">
                  <c:v>-6.7039999999999935</c:v>
                </c:pt>
                <c:pt idx="39324">
                  <c:v>-6.7019999999999982</c:v>
                </c:pt>
                <c:pt idx="39325">
                  <c:v>-6.6999999999999886</c:v>
                </c:pt>
                <c:pt idx="39326">
                  <c:v>-6.6979999999999933</c:v>
                </c:pt>
                <c:pt idx="39327">
                  <c:v>-6.695999999999998</c:v>
                </c:pt>
                <c:pt idx="39328">
                  <c:v>-6.6939999999999884</c:v>
                </c:pt>
                <c:pt idx="39329">
                  <c:v>-6.6919999999999931</c:v>
                </c:pt>
                <c:pt idx="39330">
                  <c:v>-6.6899999999999977</c:v>
                </c:pt>
                <c:pt idx="39331">
                  <c:v>-6.6879999999999882</c:v>
                </c:pt>
                <c:pt idx="39332">
                  <c:v>-6.6859999999999928</c:v>
                </c:pt>
                <c:pt idx="39333">
                  <c:v>-6.6839999999999975</c:v>
                </c:pt>
                <c:pt idx="39334">
                  <c:v>-6.6819999999999879</c:v>
                </c:pt>
                <c:pt idx="39335">
                  <c:v>-6.6799999999999926</c:v>
                </c:pt>
                <c:pt idx="39336">
                  <c:v>-6.6779999999999973</c:v>
                </c:pt>
                <c:pt idx="39337">
                  <c:v>-6.6759999999999877</c:v>
                </c:pt>
                <c:pt idx="39338">
                  <c:v>-6.6739999999999924</c:v>
                </c:pt>
                <c:pt idx="39339">
                  <c:v>-6.671999999999997</c:v>
                </c:pt>
                <c:pt idx="39340">
                  <c:v>-6.6699999999999875</c:v>
                </c:pt>
                <c:pt idx="39341">
                  <c:v>-6.6679999999999922</c:v>
                </c:pt>
                <c:pt idx="39342">
                  <c:v>-6.6659999999999968</c:v>
                </c:pt>
                <c:pt idx="39343">
                  <c:v>-6.6639999999999873</c:v>
                </c:pt>
                <c:pt idx="39344">
                  <c:v>-6.6619999999999919</c:v>
                </c:pt>
                <c:pt idx="39345">
                  <c:v>-6.6599999999999966</c:v>
                </c:pt>
                <c:pt idx="39346">
                  <c:v>-6.6580000000000013</c:v>
                </c:pt>
                <c:pt idx="39347">
                  <c:v>-6.6559999999999917</c:v>
                </c:pt>
                <c:pt idx="39348">
                  <c:v>-6.6539999999999964</c:v>
                </c:pt>
                <c:pt idx="39349">
                  <c:v>-6.652000000000001</c:v>
                </c:pt>
                <c:pt idx="39350">
                  <c:v>-6.6499999999999915</c:v>
                </c:pt>
                <c:pt idx="39351">
                  <c:v>-6.6479999999999961</c:v>
                </c:pt>
                <c:pt idx="39352">
                  <c:v>-6.6460000000000008</c:v>
                </c:pt>
                <c:pt idx="39353">
                  <c:v>-6.6439999999999912</c:v>
                </c:pt>
                <c:pt idx="39354">
                  <c:v>-6.6419999999999959</c:v>
                </c:pt>
                <c:pt idx="39355">
                  <c:v>-6.6400000000000006</c:v>
                </c:pt>
                <c:pt idx="39356">
                  <c:v>-6.637999999999991</c:v>
                </c:pt>
                <c:pt idx="39357">
                  <c:v>-6.6359999999999957</c:v>
                </c:pt>
                <c:pt idx="39358">
                  <c:v>-6.6340000000000003</c:v>
                </c:pt>
                <c:pt idx="39359">
                  <c:v>-6.6319999999999908</c:v>
                </c:pt>
                <c:pt idx="39360">
                  <c:v>-6.6299999999999955</c:v>
                </c:pt>
                <c:pt idx="39361">
                  <c:v>-6.6280000000000001</c:v>
                </c:pt>
                <c:pt idx="39362">
                  <c:v>-6.6259999999999906</c:v>
                </c:pt>
                <c:pt idx="39363">
                  <c:v>-6.6239999999999952</c:v>
                </c:pt>
                <c:pt idx="39364">
                  <c:v>-6.6219999999999999</c:v>
                </c:pt>
                <c:pt idx="39365">
                  <c:v>-6.6199999999999903</c:v>
                </c:pt>
                <c:pt idx="39366">
                  <c:v>-6.617999999999995</c:v>
                </c:pt>
                <c:pt idx="39367">
                  <c:v>-6.6159999999999997</c:v>
                </c:pt>
                <c:pt idx="39368">
                  <c:v>-6.6139999999999901</c:v>
                </c:pt>
                <c:pt idx="39369">
                  <c:v>-6.6119999999999948</c:v>
                </c:pt>
                <c:pt idx="39370">
                  <c:v>-6.6099999999999994</c:v>
                </c:pt>
                <c:pt idx="39371">
                  <c:v>-6.6079999999999899</c:v>
                </c:pt>
                <c:pt idx="39372">
                  <c:v>-6.6059999999999945</c:v>
                </c:pt>
                <c:pt idx="39373">
                  <c:v>-6.6039999999999992</c:v>
                </c:pt>
                <c:pt idx="39374">
                  <c:v>-6.6019999999999897</c:v>
                </c:pt>
                <c:pt idx="39375">
                  <c:v>-6.5999999999999943</c:v>
                </c:pt>
                <c:pt idx="39376">
                  <c:v>-6.597999999999999</c:v>
                </c:pt>
                <c:pt idx="39377">
                  <c:v>-6.5959999999999894</c:v>
                </c:pt>
                <c:pt idx="39378">
                  <c:v>-6.5939999999999941</c:v>
                </c:pt>
                <c:pt idx="39379">
                  <c:v>-6.5919999999999987</c:v>
                </c:pt>
                <c:pt idx="39380">
                  <c:v>-6.5899999999999892</c:v>
                </c:pt>
                <c:pt idx="39381">
                  <c:v>-6.5879999999999939</c:v>
                </c:pt>
                <c:pt idx="39382">
                  <c:v>-6.5859999999999985</c:v>
                </c:pt>
                <c:pt idx="39383">
                  <c:v>-6.583999999999989</c:v>
                </c:pt>
                <c:pt idx="39384">
                  <c:v>-6.5819999999999936</c:v>
                </c:pt>
                <c:pt idx="39385">
                  <c:v>-6.5799999999999983</c:v>
                </c:pt>
                <c:pt idx="39386">
                  <c:v>-6.5779999999999887</c:v>
                </c:pt>
                <c:pt idx="39387">
                  <c:v>-6.5759999999999934</c:v>
                </c:pt>
                <c:pt idx="39388">
                  <c:v>-6.5739999999999981</c:v>
                </c:pt>
                <c:pt idx="39389">
                  <c:v>-6.5719999999999885</c:v>
                </c:pt>
                <c:pt idx="39390">
                  <c:v>-6.5699999999999932</c:v>
                </c:pt>
                <c:pt idx="39391">
                  <c:v>-6.5679999999999978</c:v>
                </c:pt>
                <c:pt idx="39392">
                  <c:v>-6.5659999999999883</c:v>
                </c:pt>
                <c:pt idx="39393">
                  <c:v>-6.563999999999993</c:v>
                </c:pt>
                <c:pt idx="39394">
                  <c:v>-6.5619999999999976</c:v>
                </c:pt>
                <c:pt idx="39395">
                  <c:v>-6.5599999999999881</c:v>
                </c:pt>
                <c:pt idx="39396">
                  <c:v>-6.5579999999999927</c:v>
                </c:pt>
                <c:pt idx="39397">
                  <c:v>-6.5559999999999974</c:v>
                </c:pt>
                <c:pt idx="39398">
                  <c:v>-6.5539999999999878</c:v>
                </c:pt>
                <c:pt idx="39399">
                  <c:v>-6.5519999999999925</c:v>
                </c:pt>
                <c:pt idx="39400">
                  <c:v>-6.5499999999999972</c:v>
                </c:pt>
                <c:pt idx="39401">
                  <c:v>-6.5479999999999876</c:v>
                </c:pt>
                <c:pt idx="39402">
                  <c:v>-6.5459999999999923</c:v>
                </c:pt>
                <c:pt idx="39403">
                  <c:v>-6.5439999999999969</c:v>
                </c:pt>
                <c:pt idx="39404">
                  <c:v>-6.5419999999999874</c:v>
                </c:pt>
                <c:pt idx="39405">
                  <c:v>-6.539999999999992</c:v>
                </c:pt>
                <c:pt idx="39406">
                  <c:v>-6.5379999999999967</c:v>
                </c:pt>
                <c:pt idx="39407">
                  <c:v>-6.5360000000000014</c:v>
                </c:pt>
                <c:pt idx="39408">
                  <c:v>-6.5339999999999918</c:v>
                </c:pt>
                <c:pt idx="39409">
                  <c:v>-6.5319999999999965</c:v>
                </c:pt>
                <c:pt idx="39410">
                  <c:v>-6.5300000000000011</c:v>
                </c:pt>
                <c:pt idx="39411">
                  <c:v>-6.5279999999999916</c:v>
                </c:pt>
                <c:pt idx="39412">
                  <c:v>-6.5259999999999962</c:v>
                </c:pt>
                <c:pt idx="39413">
                  <c:v>-6.5240000000000009</c:v>
                </c:pt>
                <c:pt idx="39414">
                  <c:v>-6.5219999999999914</c:v>
                </c:pt>
                <c:pt idx="39415">
                  <c:v>-6.519999999999996</c:v>
                </c:pt>
                <c:pt idx="39416">
                  <c:v>-6.5180000000000007</c:v>
                </c:pt>
                <c:pt idx="39417">
                  <c:v>-6.5159999999999911</c:v>
                </c:pt>
                <c:pt idx="39418">
                  <c:v>-6.5139999999999958</c:v>
                </c:pt>
                <c:pt idx="39419">
                  <c:v>-6.5120000000000005</c:v>
                </c:pt>
                <c:pt idx="39420">
                  <c:v>-6.5099999999999909</c:v>
                </c:pt>
                <c:pt idx="39421">
                  <c:v>-6.5079999999999956</c:v>
                </c:pt>
                <c:pt idx="39422">
                  <c:v>-6.5060000000000002</c:v>
                </c:pt>
                <c:pt idx="39423">
                  <c:v>-6.5039999999999907</c:v>
                </c:pt>
                <c:pt idx="39424">
                  <c:v>-6.5019999999999953</c:v>
                </c:pt>
                <c:pt idx="39425">
                  <c:v>-6.5</c:v>
                </c:pt>
                <c:pt idx="39426">
                  <c:v>-6.4979999999999905</c:v>
                </c:pt>
                <c:pt idx="39427">
                  <c:v>-6.4959999999999951</c:v>
                </c:pt>
                <c:pt idx="39428">
                  <c:v>-6.4939999999999998</c:v>
                </c:pt>
                <c:pt idx="39429">
                  <c:v>-6.4919999999999902</c:v>
                </c:pt>
                <c:pt idx="39430">
                  <c:v>-6.4899999999999949</c:v>
                </c:pt>
                <c:pt idx="39431">
                  <c:v>-6.4879999999999995</c:v>
                </c:pt>
                <c:pt idx="39432">
                  <c:v>-6.48599999999999</c:v>
                </c:pt>
                <c:pt idx="39433">
                  <c:v>-6.4839999999999947</c:v>
                </c:pt>
                <c:pt idx="39434">
                  <c:v>-6.4819999999999993</c:v>
                </c:pt>
                <c:pt idx="39435">
                  <c:v>-6.4799999999999898</c:v>
                </c:pt>
                <c:pt idx="39436">
                  <c:v>-6.4779999999999944</c:v>
                </c:pt>
                <c:pt idx="39437">
                  <c:v>-6.4759999999999991</c:v>
                </c:pt>
                <c:pt idx="39438">
                  <c:v>-6.4739999999999895</c:v>
                </c:pt>
                <c:pt idx="39439">
                  <c:v>-6.4719999999999942</c:v>
                </c:pt>
                <c:pt idx="39440">
                  <c:v>-6.4699999999999989</c:v>
                </c:pt>
                <c:pt idx="39441">
                  <c:v>-6.4679999999999893</c:v>
                </c:pt>
                <c:pt idx="39442">
                  <c:v>-6.465999999999994</c:v>
                </c:pt>
                <c:pt idx="39443">
                  <c:v>-6.4639999999999986</c:v>
                </c:pt>
                <c:pt idx="39444">
                  <c:v>-6.4619999999999891</c:v>
                </c:pt>
                <c:pt idx="39445">
                  <c:v>-6.4599999999999937</c:v>
                </c:pt>
                <c:pt idx="39446">
                  <c:v>-6.4579999999999984</c:v>
                </c:pt>
                <c:pt idx="39447">
                  <c:v>-6.4559999999999889</c:v>
                </c:pt>
                <c:pt idx="39448">
                  <c:v>-6.4539999999999935</c:v>
                </c:pt>
                <c:pt idx="39449">
                  <c:v>-6.4519999999999982</c:v>
                </c:pt>
                <c:pt idx="39450">
                  <c:v>-6.4499999999999886</c:v>
                </c:pt>
                <c:pt idx="39451">
                  <c:v>-6.4479999999999933</c:v>
                </c:pt>
                <c:pt idx="39452">
                  <c:v>-6.445999999999998</c:v>
                </c:pt>
                <c:pt idx="39453">
                  <c:v>-6.4439999999999884</c:v>
                </c:pt>
                <c:pt idx="39454">
                  <c:v>-6.4419999999999931</c:v>
                </c:pt>
                <c:pt idx="39455">
                  <c:v>-6.4399999999999977</c:v>
                </c:pt>
                <c:pt idx="39456">
                  <c:v>-6.4379999999999882</c:v>
                </c:pt>
                <c:pt idx="39457">
                  <c:v>-6.4359999999999928</c:v>
                </c:pt>
                <c:pt idx="39458">
                  <c:v>-6.4339999999999975</c:v>
                </c:pt>
                <c:pt idx="39459">
                  <c:v>-6.4319999999999879</c:v>
                </c:pt>
                <c:pt idx="39460">
                  <c:v>-6.4299999999999926</c:v>
                </c:pt>
                <c:pt idx="39461">
                  <c:v>-6.4279999999999973</c:v>
                </c:pt>
                <c:pt idx="39462">
                  <c:v>-6.4259999999999877</c:v>
                </c:pt>
                <c:pt idx="39463">
                  <c:v>-6.4239999999999924</c:v>
                </c:pt>
                <c:pt idx="39464">
                  <c:v>-6.421999999999997</c:v>
                </c:pt>
                <c:pt idx="39465">
                  <c:v>-6.4199999999999875</c:v>
                </c:pt>
                <c:pt idx="39466">
                  <c:v>-6.4179999999999922</c:v>
                </c:pt>
                <c:pt idx="39467">
                  <c:v>-6.4159999999999968</c:v>
                </c:pt>
                <c:pt idx="39468">
                  <c:v>-6.4139999999999873</c:v>
                </c:pt>
                <c:pt idx="39469">
                  <c:v>-6.4119999999999919</c:v>
                </c:pt>
                <c:pt idx="39470">
                  <c:v>-6.4099999999999966</c:v>
                </c:pt>
                <c:pt idx="39471">
                  <c:v>-6.4080000000000013</c:v>
                </c:pt>
                <c:pt idx="39472">
                  <c:v>-6.4059999999999917</c:v>
                </c:pt>
                <c:pt idx="39473">
                  <c:v>-6.4039999999999964</c:v>
                </c:pt>
                <c:pt idx="39474">
                  <c:v>-6.402000000000001</c:v>
                </c:pt>
                <c:pt idx="39475">
                  <c:v>-6.3999999999999915</c:v>
                </c:pt>
                <c:pt idx="39476">
                  <c:v>-6.3979999999999961</c:v>
                </c:pt>
                <c:pt idx="39477">
                  <c:v>-6.3960000000000008</c:v>
                </c:pt>
                <c:pt idx="39478">
                  <c:v>-6.3939999999999912</c:v>
                </c:pt>
                <c:pt idx="39479">
                  <c:v>-6.3919999999999959</c:v>
                </c:pt>
                <c:pt idx="39480">
                  <c:v>-6.3900000000000006</c:v>
                </c:pt>
                <c:pt idx="39481">
                  <c:v>-6.387999999999991</c:v>
                </c:pt>
                <c:pt idx="39482">
                  <c:v>-6.3859999999999957</c:v>
                </c:pt>
                <c:pt idx="39483">
                  <c:v>-6.3840000000000003</c:v>
                </c:pt>
                <c:pt idx="39484">
                  <c:v>-6.3819999999999908</c:v>
                </c:pt>
                <c:pt idx="39485">
                  <c:v>-6.3799999999999955</c:v>
                </c:pt>
                <c:pt idx="39486">
                  <c:v>-6.3780000000000001</c:v>
                </c:pt>
                <c:pt idx="39487">
                  <c:v>-6.3759999999999906</c:v>
                </c:pt>
                <c:pt idx="39488">
                  <c:v>-6.3739999999999952</c:v>
                </c:pt>
                <c:pt idx="39489">
                  <c:v>-6.3719999999999999</c:v>
                </c:pt>
                <c:pt idx="39490">
                  <c:v>-6.3699999999999903</c:v>
                </c:pt>
                <c:pt idx="39491">
                  <c:v>-6.367999999999995</c:v>
                </c:pt>
                <c:pt idx="39492">
                  <c:v>-6.3659999999999997</c:v>
                </c:pt>
                <c:pt idx="39493">
                  <c:v>-6.3639999999999901</c:v>
                </c:pt>
                <c:pt idx="39494">
                  <c:v>-6.3619999999999948</c:v>
                </c:pt>
                <c:pt idx="39495">
                  <c:v>-6.3599999999999994</c:v>
                </c:pt>
                <c:pt idx="39496">
                  <c:v>-6.3579999999999899</c:v>
                </c:pt>
                <c:pt idx="39497">
                  <c:v>-6.3559999999999945</c:v>
                </c:pt>
                <c:pt idx="39498">
                  <c:v>-6.3539999999999992</c:v>
                </c:pt>
                <c:pt idx="39499">
                  <c:v>-6.3519999999999897</c:v>
                </c:pt>
                <c:pt idx="39500">
                  <c:v>-6.3499999999999943</c:v>
                </c:pt>
                <c:pt idx="39501">
                  <c:v>-6.347999999999999</c:v>
                </c:pt>
                <c:pt idx="39502">
                  <c:v>-6.3459999999999894</c:v>
                </c:pt>
                <c:pt idx="39503">
                  <c:v>-6.3439999999999941</c:v>
                </c:pt>
                <c:pt idx="39504">
                  <c:v>-6.3419999999999987</c:v>
                </c:pt>
                <c:pt idx="39505">
                  <c:v>-6.3399999999999892</c:v>
                </c:pt>
                <c:pt idx="39506">
                  <c:v>-6.3379999999999939</c:v>
                </c:pt>
                <c:pt idx="39507">
                  <c:v>-6.3359999999999985</c:v>
                </c:pt>
                <c:pt idx="39508">
                  <c:v>-6.333999999999989</c:v>
                </c:pt>
                <c:pt idx="39509">
                  <c:v>-6.3319999999999936</c:v>
                </c:pt>
                <c:pt idx="39510">
                  <c:v>-6.3299999999999983</c:v>
                </c:pt>
                <c:pt idx="39511">
                  <c:v>-6.3279999999999887</c:v>
                </c:pt>
                <c:pt idx="39512">
                  <c:v>-6.3259999999999934</c:v>
                </c:pt>
                <c:pt idx="39513">
                  <c:v>-6.3239999999999981</c:v>
                </c:pt>
                <c:pt idx="39514">
                  <c:v>-6.3219999999999885</c:v>
                </c:pt>
                <c:pt idx="39515">
                  <c:v>-6.3199999999999932</c:v>
                </c:pt>
                <c:pt idx="39516">
                  <c:v>-6.3179999999999978</c:v>
                </c:pt>
                <c:pt idx="39517">
                  <c:v>-6.3159999999999883</c:v>
                </c:pt>
                <c:pt idx="39518">
                  <c:v>-6.313999999999993</c:v>
                </c:pt>
                <c:pt idx="39519">
                  <c:v>-6.3119999999999976</c:v>
                </c:pt>
                <c:pt idx="39520">
                  <c:v>-6.3099999999999881</c:v>
                </c:pt>
                <c:pt idx="39521">
                  <c:v>-6.3079999999999927</c:v>
                </c:pt>
                <c:pt idx="39522">
                  <c:v>-6.3059999999999974</c:v>
                </c:pt>
                <c:pt idx="39523">
                  <c:v>-6.3039999999999878</c:v>
                </c:pt>
                <c:pt idx="39524">
                  <c:v>-6.3019999999999925</c:v>
                </c:pt>
                <c:pt idx="39525">
                  <c:v>-6.2999999999999972</c:v>
                </c:pt>
                <c:pt idx="39526">
                  <c:v>-6.2979999999999876</c:v>
                </c:pt>
                <c:pt idx="39527">
                  <c:v>-6.2959999999999923</c:v>
                </c:pt>
                <c:pt idx="39528">
                  <c:v>-6.2939999999999969</c:v>
                </c:pt>
                <c:pt idx="39529">
                  <c:v>-6.2919999999999874</c:v>
                </c:pt>
                <c:pt idx="39530">
                  <c:v>-6.289999999999992</c:v>
                </c:pt>
                <c:pt idx="39531">
                  <c:v>-6.2879999999999967</c:v>
                </c:pt>
                <c:pt idx="39532">
                  <c:v>-6.2860000000000014</c:v>
                </c:pt>
                <c:pt idx="39533">
                  <c:v>-6.2839999999999918</c:v>
                </c:pt>
                <c:pt idx="39534">
                  <c:v>-6.2819999999999965</c:v>
                </c:pt>
                <c:pt idx="39535">
                  <c:v>-6.2800000000000011</c:v>
                </c:pt>
                <c:pt idx="39536">
                  <c:v>-6.2779999999999916</c:v>
                </c:pt>
                <c:pt idx="39537">
                  <c:v>-6.2759999999999962</c:v>
                </c:pt>
                <c:pt idx="39538">
                  <c:v>-6.2740000000000009</c:v>
                </c:pt>
                <c:pt idx="39539">
                  <c:v>-6.2719999999999914</c:v>
                </c:pt>
                <c:pt idx="39540">
                  <c:v>-6.269999999999996</c:v>
                </c:pt>
                <c:pt idx="39541">
                  <c:v>-6.2680000000000007</c:v>
                </c:pt>
                <c:pt idx="39542">
                  <c:v>-6.2659999999999911</c:v>
                </c:pt>
                <c:pt idx="39543">
                  <c:v>-6.2639999999999958</c:v>
                </c:pt>
                <c:pt idx="39544">
                  <c:v>-6.2620000000000005</c:v>
                </c:pt>
                <c:pt idx="39545">
                  <c:v>-6.2599999999999909</c:v>
                </c:pt>
                <c:pt idx="39546">
                  <c:v>-6.2579999999999956</c:v>
                </c:pt>
                <c:pt idx="39547">
                  <c:v>-6.2560000000000002</c:v>
                </c:pt>
                <c:pt idx="39548">
                  <c:v>-6.2539999999999907</c:v>
                </c:pt>
                <c:pt idx="39549">
                  <c:v>-6.2519999999999953</c:v>
                </c:pt>
                <c:pt idx="39550">
                  <c:v>-6.25</c:v>
                </c:pt>
                <c:pt idx="39551">
                  <c:v>-6.2479999999999905</c:v>
                </c:pt>
                <c:pt idx="39552">
                  <c:v>-6.2459999999999951</c:v>
                </c:pt>
                <c:pt idx="39553">
                  <c:v>-6.2439999999999998</c:v>
                </c:pt>
                <c:pt idx="39554">
                  <c:v>-6.2419999999999902</c:v>
                </c:pt>
                <c:pt idx="39555">
                  <c:v>-6.2399999999999949</c:v>
                </c:pt>
                <c:pt idx="39556">
                  <c:v>-6.2379999999999995</c:v>
                </c:pt>
                <c:pt idx="39557">
                  <c:v>-6.23599999999999</c:v>
                </c:pt>
                <c:pt idx="39558">
                  <c:v>-6.2339999999999947</c:v>
                </c:pt>
                <c:pt idx="39559">
                  <c:v>-6.2319999999999993</c:v>
                </c:pt>
                <c:pt idx="39560">
                  <c:v>-6.2299999999999898</c:v>
                </c:pt>
                <c:pt idx="39561">
                  <c:v>-6.2279999999999944</c:v>
                </c:pt>
                <c:pt idx="39562">
                  <c:v>-6.2259999999999991</c:v>
                </c:pt>
                <c:pt idx="39563">
                  <c:v>-6.2239999999999895</c:v>
                </c:pt>
                <c:pt idx="39564">
                  <c:v>-6.2219999999999942</c:v>
                </c:pt>
                <c:pt idx="39565">
                  <c:v>-6.2199999999999989</c:v>
                </c:pt>
                <c:pt idx="39566">
                  <c:v>-6.2179999999999893</c:v>
                </c:pt>
                <c:pt idx="39567">
                  <c:v>-6.215999999999994</c:v>
                </c:pt>
                <c:pt idx="39568">
                  <c:v>-6.2139999999999986</c:v>
                </c:pt>
                <c:pt idx="39569">
                  <c:v>-6.2119999999999891</c:v>
                </c:pt>
                <c:pt idx="39570">
                  <c:v>-6.2099999999999937</c:v>
                </c:pt>
                <c:pt idx="39571">
                  <c:v>-6.2079999999999984</c:v>
                </c:pt>
                <c:pt idx="39572">
                  <c:v>-6.2059999999999889</c:v>
                </c:pt>
                <c:pt idx="39573">
                  <c:v>-6.2039999999999935</c:v>
                </c:pt>
                <c:pt idx="39574">
                  <c:v>-6.2019999999999982</c:v>
                </c:pt>
                <c:pt idx="39575">
                  <c:v>-6.1999999999999886</c:v>
                </c:pt>
                <c:pt idx="39576">
                  <c:v>-6.1979999999999933</c:v>
                </c:pt>
                <c:pt idx="39577">
                  <c:v>-6.195999999999998</c:v>
                </c:pt>
                <c:pt idx="39578">
                  <c:v>-6.1939999999999884</c:v>
                </c:pt>
                <c:pt idx="39579">
                  <c:v>-6.1919999999999931</c:v>
                </c:pt>
                <c:pt idx="39580">
                  <c:v>-6.1899999999999977</c:v>
                </c:pt>
                <c:pt idx="39581">
                  <c:v>-6.1879999999999882</c:v>
                </c:pt>
                <c:pt idx="39582">
                  <c:v>-6.1859999999999928</c:v>
                </c:pt>
                <c:pt idx="39583">
                  <c:v>-6.1839999999999975</c:v>
                </c:pt>
                <c:pt idx="39584">
                  <c:v>-6.1819999999999879</c:v>
                </c:pt>
                <c:pt idx="39585">
                  <c:v>-6.1799999999999926</c:v>
                </c:pt>
                <c:pt idx="39586">
                  <c:v>-6.1779999999999973</c:v>
                </c:pt>
                <c:pt idx="39587">
                  <c:v>-6.1759999999999877</c:v>
                </c:pt>
                <c:pt idx="39588">
                  <c:v>-6.1739999999999924</c:v>
                </c:pt>
                <c:pt idx="39589">
                  <c:v>-6.171999999999997</c:v>
                </c:pt>
                <c:pt idx="39590">
                  <c:v>-6.1699999999999875</c:v>
                </c:pt>
                <c:pt idx="39591">
                  <c:v>-6.1679999999999922</c:v>
                </c:pt>
                <c:pt idx="39592">
                  <c:v>-6.1659999999999968</c:v>
                </c:pt>
                <c:pt idx="39593">
                  <c:v>-6.1639999999999873</c:v>
                </c:pt>
                <c:pt idx="39594">
                  <c:v>-6.1619999999999919</c:v>
                </c:pt>
                <c:pt idx="39595">
                  <c:v>-6.1599999999999966</c:v>
                </c:pt>
                <c:pt idx="39596">
                  <c:v>-6.1580000000000013</c:v>
                </c:pt>
                <c:pt idx="39597">
                  <c:v>-6.1559999999999917</c:v>
                </c:pt>
                <c:pt idx="39598">
                  <c:v>-6.1539999999999964</c:v>
                </c:pt>
                <c:pt idx="39599">
                  <c:v>-6.152000000000001</c:v>
                </c:pt>
                <c:pt idx="39600">
                  <c:v>-6.1499999999999915</c:v>
                </c:pt>
                <c:pt idx="39601">
                  <c:v>-6.1479999999999961</c:v>
                </c:pt>
                <c:pt idx="39602">
                  <c:v>-6.1460000000000008</c:v>
                </c:pt>
                <c:pt idx="39603">
                  <c:v>-6.1439999999999912</c:v>
                </c:pt>
                <c:pt idx="39604">
                  <c:v>-6.1419999999999959</c:v>
                </c:pt>
                <c:pt idx="39605">
                  <c:v>-6.1400000000000006</c:v>
                </c:pt>
                <c:pt idx="39606">
                  <c:v>-6.137999999999991</c:v>
                </c:pt>
                <c:pt idx="39607">
                  <c:v>-6.1359999999999957</c:v>
                </c:pt>
                <c:pt idx="39608">
                  <c:v>-6.1340000000000003</c:v>
                </c:pt>
                <c:pt idx="39609">
                  <c:v>-6.1319999999999908</c:v>
                </c:pt>
                <c:pt idx="39610">
                  <c:v>-6.1299999999999955</c:v>
                </c:pt>
                <c:pt idx="39611">
                  <c:v>-6.1280000000000001</c:v>
                </c:pt>
                <c:pt idx="39612">
                  <c:v>-6.1259999999999906</c:v>
                </c:pt>
                <c:pt idx="39613">
                  <c:v>-6.1239999999999952</c:v>
                </c:pt>
                <c:pt idx="39614">
                  <c:v>-6.1219999999999999</c:v>
                </c:pt>
                <c:pt idx="39615">
                  <c:v>-6.1199999999999903</c:v>
                </c:pt>
                <c:pt idx="39616">
                  <c:v>-6.117999999999995</c:v>
                </c:pt>
                <c:pt idx="39617">
                  <c:v>-6.1159999999999997</c:v>
                </c:pt>
                <c:pt idx="39618">
                  <c:v>-6.1139999999999901</c:v>
                </c:pt>
                <c:pt idx="39619">
                  <c:v>-6.1119999999999948</c:v>
                </c:pt>
                <c:pt idx="39620">
                  <c:v>-6.1099999999999994</c:v>
                </c:pt>
                <c:pt idx="39621">
                  <c:v>-6.1079999999999899</c:v>
                </c:pt>
                <c:pt idx="39622">
                  <c:v>-6.1059999999999945</c:v>
                </c:pt>
                <c:pt idx="39623">
                  <c:v>-6.1039999999999992</c:v>
                </c:pt>
                <c:pt idx="39624">
                  <c:v>-6.1019999999999897</c:v>
                </c:pt>
                <c:pt idx="39625">
                  <c:v>-6.0999999999999943</c:v>
                </c:pt>
                <c:pt idx="39626">
                  <c:v>-6.097999999999999</c:v>
                </c:pt>
                <c:pt idx="39627">
                  <c:v>-6.0959999999999894</c:v>
                </c:pt>
                <c:pt idx="39628">
                  <c:v>-6.0939999999999941</c:v>
                </c:pt>
                <c:pt idx="39629">
                  <c:v>-6.0919999999999987</c:v>
                </c:pt>
                <c:pt idx="39630">
                  <c:v>-6.0899999999999892</c:v>
                </c:pt>
                <c:pt idx="39631">
                  <c:v>-6.0879999999999939</c:v>
                </c:pt>
                <c:pt idx="39632">
                  <c:v>-6.0859999999999985</c:v>
                </c:pt>
                <c:pt idx="39633">
                  <c:v>-6.083999999999989</c:v>
                </c:pt>
                <c:pt idx="39634">
                  <c:v>-6.0819999999999936</c:v>
                </c:pt>
                <c:pt idx="39635">
                  <c:v>-6.0799999999999983</c:v>
                </c:pt>
                <c:pt idx="39636">
                  <c:v>-6.0779999999999887</c:v>
                </c:pt>
                <c:pt idx="39637">
                  <c:v>-6.0759999999999934</c:v>
                </c:pt>
                <c:pt idx="39638">
                  <c:v>-6.0739999999999981</c:v>
                </c:pt>
                <c:pt idx="39639">
                  <c:v>-6.0719999999999885</c:v>
                </c:pt>
                <c:pt idx="39640">
                  <c:v>-6.0699999999999932</c:v>
                </c:pt>
                <c:pt idx="39641">
                  <c:v>-6.0679999999999978</c:v>
                </c:pt>
                <c:pt idx="39642">
                  <c:v>-6.0659999999999883</c:v>
                </c:pt>
                <c:pt idx="39643">
                  <c:v>-6.063999999999993</c:v>
                </c:pt>
                <c:pt idx="39644">
                  <c:v>-6.0619999999999976</c:v>
                </c:pt>
                <c:pt idx="39645">
                  <c:v>-6.0599999999999881</c:v>
                </c:pt>
                <c:pt idx="39646">
                  <c:v>-6.0579999999999927</c:v>
                </c:pt>
                <c:pt idx="39647">
                  <c:v>-6.0559999999999974</c:v>
                </c:pt>
                <c:pt idx="39648">
                  <c:v>-6.0539999999999878</c:v>
                </c:pt>
                <c:pt idx="39649">
                  <c:v>-6.0519999999999925</c:v>
                </c:pt>
                <c:pt idx="39650">
                  <c:v>-6.0499999999999972</c:v>
                </c:pt>
                <c:pt idx="39651">
                  <c:v>-6.0479999999999876</c:v>
                </c:pt>
                <c:pt idx="39652">
                  <c:v>-6.0459999999999923</c:v>
                </c:pt>
                <c:pt idx="39653">
                  <c:v>-6.0439999999999969</c:v>
                </c:pt>
                <c:pt idx="39654">
                  <c:v>-6.0419999999999874</c:v>
                </c:pt>
                <c:pt idx="39655">
                  <c:v>-6.039999999999992</c:v>
                </c:pt>
                <c:pt idx="39656">
                  <c:v>-6.0379999999999967</c:v>
                </c:pt>
                <c:pt idx="39657">
                  <c:v>-6.0360000000000014</c:v>
                </c:pt>
                <c:pt idx="39658">
                  <c:v>-6.0339999999999918</c:v>
                </c:pt>
                <c:pt idx="39659">
                  <c:v>-6.0319999999999965</c:v>
                </c:pt>
                <c:pt idx="39660">
                  <c:v>-6.0300000000000011</c:v>
                </c:pt>
                <c:pt idx="39661">
                  <c:v>-6.0279999999999916</c:v>
                </c:pt>
                <c:pt idx="39662">
                  <c:v>-6.0259999999999962</c:v>
                </c:pt>
                <c:pt idx="39663">
                  <c:v>-6.0240000000000009</c:v>
                </c:pt>
                <c:pt idx="39664">
                  <c:v>-6.0219999999999914</c:v>
                </c:pt>
                <c:pt idx="39665">
                  <c:v>-6.019999999999996</c:v>
                </c:pt>
                <c:pt idx="39666">
                  <c:v>-6.0180000000000007</c:v>
                </c:pt>
                <c:pt idx="39667">
                  <c:v>-6.0159999999999911</c:v>
                </c:pt>
                <c:pt idx="39668">
                  <c:v>-6.0139999999999958</c:v>
                </c:pt>
                <c:pt idx="39669">
                  <c:v>-6.0120000000000005</c:v>
                </c:pt>
                <c:pt idx="39670">
                  <c:v>-6.0099999999999909</c:v>
                </c:pt>
                <c:pt idx="39671">
                  <c:v>-6.0079999999999956</c:v>
                </c:pt>
                <c:pt idx="39672">
                  <c:v>-6.0060000000000002</c:v>
                </c:pt>
                <c:pt idx="39673">
                  <c:v>-6.0039999999999907</c:v>
                </c:pt>
                <c:pt idx="39674">
                  <c:v>-6.0019999999999953</c:v>
                </c:pt>
                <c:pt idx="39675">
                  <c:v>-6</c:v>
                </c:pt>
                <c:pt idx="39676">
                  <c:v>-5.9979999999999905</c:v>
                </c:pt>
                <c:pt idx="39677">
                  <c:v>-5.9959999999999951</c:v>
                </c:pt>
                <c:pt idx="39678">
                  <c:v>-5.9939999999999998</c:v>
                </c:pt>
                <c:pt idx="39679">
                  <c:v>-5.9919999999999902</c:v>
                </c:pt>
                <c:pt idx="39680">
                  <c:v>-5.9899999999999949</c:v>
                </c:pt>
                <c:pt idx="39681">
                  <c:v>-5.9879999999999995</c:v>
                </c:pt>
                <c:pt idx="39682">
                  <c:v>-5.98599999999999</c:v>
                </c:pt>
                <c:pt idx="39683">
                  <c:v>-5.9839999999999947</c:v>
                </c:pt>
                <c:pt idx="39684">
                  <c:v>-5.9819999999999993</c:v>
                </c:pt>
                <c:pt idx="39685">
                  <c:v>-5.9799999999999898</c:v>
                </c:pt>
                <c:pt idx="39686">
                  <c:v>-5.9779999999999944</c:v>
                </c:pt>
                <c:pt idx="39687">
                  <c:v>-5.9759999999999991</c:v>
                </c:pt>
                <c:pt idx="39688">
                  <c:v>-5.9739999999999895</c:v>
                </c:pt>
                <c:pt idx="39689">
                  <c:v>-5.9719999999999942</c:v>
                </c:pt>
                <c:pt idx="39690">
                  <c:v>-5.9699999999999989</c:v>
                </c:pt>
                <c:pt idx="39691">
                  <c:v>-5.9679999999999893</c:v>
                </c:pt>
                <c:pt idx="39692">
                  <c:v>-5.965999999999994</c:v>
                </c:pt>
                <c:pt idx="39693">
                  <c:v>-5.9639999999999986</c:v>
                </c:pt>
                <c:pt idx="39694">
                  <c:v>-5.9619999999999891</c:v>
                </c:pt>
                <c:pt idx="39695">
                  <c:v>-5.9599999999999937</c:v>
                </c:pt>
                <c:pt idx="39696">
                  <c:v>-5.9579999999999984</c:v>
                </c:pt>
                <c:pt idx="39697">
                  <c:v>-5.9559999999999889</c:v>
                </c:pt>
                <c:pt idx="39698">
                  <c:v>-5.9539999999999935</c:v>
                </c:pt>
                <c:pt idx="39699">
                  <c:v>-5.9519999999999982</c:v>
                </c:pt>
                <c:pt idx="39700">
                  <c:v>-5.9499999999999886</c:v>
                </c:pt>
                <c:pt idx="39701">
                  <c:v>-5.9479999999999933</c:v>
                </c:pt>
                <c:pt idx="39702">
                  <c:v>-5.945999999999998</c:v>
                </c:pt>
                <c:pt idx="39703">
                  <c:v>-5.9439999999999884</c:v>
                </c:pt>
                <c:pt idx="39704">
                  <c:v>-5.9419999999999931</c:v>
                </c:pt>
                <c:pt idx="39705">
                  <c:v>-5.9399999999999977</c:v>
                </c:pt>
                <c:pt idx="39706">
                  <c:v>-5.9379999999999882</c:v>
                </c:pt>
                <c:pt idx="39707">
                  <c:v>-5.9359999999999928</c:v>
                </c:pt>
                <c:pt idx="39708">
                  <c:v>-5.9339999999999975</c:v>
                </c:pt>
                <c:pt idx="39709">
                  <c:v>-5.9319999999999879</c:v>
                </c:pt>
                <c:pt idx="39710">
                  <c:v>-5.9299999999999926</c:v>
                </c:pt>
                <c:pt idx="39711">
                  <c:v>-5.9279999999999973</c:v>
                </c:pt>
                <c:pt idx="39712">
                  <c:v>-5.9259999999999877</c:v>
                </c:pt>
                <c:pt idx="39713">
                  <c:v>-5.9239999999999924</c:v>
                </c:pt>
                <c:pt idx="39714">
                  <c:v>-5.921999999999997</c:v>
                </c:pt>
                <c:pt idx="39715">
                  <c:v>-5.9199999999999875</c:v>
                </c:pt>
                <c:pt idx="39716">
                  <c:v>-5.9179999999999922</c:v>
                </c:pt>
                <c:pt idx="39717">
                  <c:v>-5.9159999999999968</c:v>
                </c:pt>
                <c:pt idx="39718">
                  <c:v>-5.9139999999999873</c:v>
                </c:pt>
                <c:pt idx="39719">
                  <c:v>-5.9119999999999919</c:v>
                </c:pt>
                <c:pt idx="39720">
                  <c:v>-5.9099999999999966</c:v>
                </c:pt>
                <c:pt idx="39721">
                  <c:v>-5.9080000000000013</c:v>
                </c:pt>
                <c:pt idx="39722">
                  <c:v>-5.9059999999999917</c:v>
                </c:pt>
                <c:pt idx="39723">
                  <c:v>-5.9039999999999964</c:v>
                </c:pt>
                <c:pt idx="39724">
                  <c:v>-5.902000000000001</c:v>
                </c:pt>
                <c:pt idx="39725">
                  <c:v>-5.8999999999999915</c:v>
                </c:pt>
                <c:pt idx="39726">
                  <c:v>-5.8979999999999961</c:v>
                </c:pt>
                <c:pt idx="39727">
                  <c:v>-5.8960000000000008</c:v>
                </c:pt>
                <c:pt idx="39728">
                  <c:v>-5.8939999999999912</c:v>
                </c:pt>
                <c:pt idx="39729">
                  <c:v>-5.8919999999999959</c:v>
                </c:pt>
                <c:pt idx="39730">
                  <c:v>-5.8900000000000006</c:v>
                </c:pt>
                <c:pt idx="39731">
                  <c:v>-5.887999999999991</c:v>
                </c:pt>
                <c:pt idx="39732">
                  <c:v>-5.8859999999999957</c:v>
                </c:pt>
                <c:pt idx="39733">
                  <c:v>-5.8840000000000003</c:v>
                </c:pt>
                <c:pt idx="39734">
                  <c:v>-5.8819999999999908</c:v>
                </c:pt>
                <c:pt idx="39735">
                  <c:v>-5.8799999999999955</c:v>
                </c:pt>
                <c:pt idx="39736">
                  <c:v>-5.8780000000000001</c:v>
                </c:pt>
                <c:pt idx="39737">
                  <c:v>-5.8759999999999906</c:v>
                </c:pt>
                <c:pt idx="39738">
                  <c:v>-5.8739999999999952</c:v>
                </c:pt>
                <c:pt idx="39739">
                  <c:v>-5.8719999999999999</c:v>
                </c:pt>
                <c:pt idx="39740">
                  <c:v>-5.8699999999999903</c:v>
                </c:pt>
                <c:pt idx="39741">
                  <c:v>-5.867999999999995</c:v>
                </c:pt>
                <c:pt idx="39742">
                  <c:v>-5.8659999999999997</c:v>
                </c:pt>
                <c:pt idx="39743">
                  <c:v>-5.8639999999999901</c:v>
                </c:pt>
                <c:pt idx="39744">
                  <c:v>-5.8619999999999948</c:v>
                </c:pt>
                <c:pt idx="39745">
                  <c:v>-5.8599999999999994</c:v>
                </c:pt>
                <c:pt idx="39746">
                  <c:v>-5.8579999999999899</c:v>
                </c:pt>
                <c:pt idx="39747">
                  <c:v>-5.8559999999999945</c:v>
                </c:pt>
                <c:pt idx="39748">
                  <c:v>-5.8539999999999992</c:v>
                </c:pt>
                <c:pt idx="39749">
                  <c:v>-5.8519999999999897</c:v>
                </c:pt>
                <c:pt idx="39750">
                  <c:v>-5.8499999999999943</c:v>
                </c:pt>
                <c:pt idx="39751">
                  <c:v>-5.847999999999999</c:v>
                </c:pt>
                <c:pt idx="39752">
                  <c:v>-5.8459999999999894</c:v>
                </c:pt>
                <c:pt idx="39753">
                  <c:v>-5.8439999999999941</c:v>
                </c:pt>
                <c:pt idx="39754">
                  <c:v>-5.8419999999999987</c:v>
                </c:pt>
                <c:pt idx="39755">
                  <c:v>-5.8399999999999892</c:v>
                </c:pt>
                <c:pt idx="39756">
                  <c:v>-5.8379999999999939</c:v>
                </c:pt>
                <c:pt idx="39757">
                  <c:v>-5.8359999999999985</c:v>
                </c:pt>
                <c:pt idx="39758">
                  <c:v>-5.833999999999989</c:v>
                </c:pt>
                <c:pt idx="39759">
                  <c:v>-5.8319999999999936</c:v>
                </c:pt>
                <c:pt idx="39760">
                  <c:v>-5.8299999999999983</c:v>
                </c:pt>
                <c:pt idx="39761">
                  <c:v>-5.8279999999999887</c:v>
                </c:pt>
                <c:pt idx="39762">
                  <c:v>-5.8259999999999934</c:v>
                </c:pt>
                <c:pt idx="39763">
                  <c:v>-5.8239999999999981</c:v>
                </c:pt>
                <c:pt idx="39764">
                  <c:v>-5.8219999999999885</c:v>
                </c:pt>
                <c:pt idx="39765">
                  <c:v>-5.8199999999999932</c:v>
                </c:pt>
                <c:pt idx="39766">
                  <c:v>-5.8179999999999978</c:v>
                </c:pt>
                <c:pt idx="39767">
                  <c:v>-5.8159999999999883</c:v>
                </c:pt>
                <c:pt idx="39768">
                  <c:v>-5.813999999999993</c:v>
                </c:pt>
                <c:pt idx="39769">
                  <c:v>-5.8119999999999976</c:v>
                </c:pt>
                <c:pt idx="39770">
                  <c:v>-5.8099999999999881</c:v>
                </c:pt>
                <c:pt idx="39771">
                  <c:v>-5.8079999999999927</c:v>
                </c:pt>
                <c:pt idx="39772">
                  <c:v>-5.8059999999999974</c:v>
                </c:pt>
                <c:pt idx="39773">
                  <c:v>-5.8039999999999878</c:v>
                </c:pt>
                <c:pt idx="39774">
                  <c:v>-5.8019999999999925</c:v>
                </c:pt>
                <c:pt idx="39775">
                  <c:v>-5.7999999999999972</c:v>
                </c:pt>
                <c:pt idx="39776">
                  <c:v>-5.7979999999999876</c:v>
                </c:pt>
                <c:pt idx="39777">
                  <c:v>-5.7959999999999923</c:v>
                </c:pt>
                <c:pt idx="39778">
                  <c:v>-5.7939999999999969</c:v>
                </c:pt>
                <c:pt idx="39779">
                  <c:v>-5.7919999999999874</c:v>
                </c:pt>
                <c:pt idx="39780">
                  <c:v>-5.789999999999992</c:v>
                </c:pt>
                <c:pt idx="39781">
                  <c:v>-5.7879999999999967</c:v>
                </c:pt>
                <c:pt idx="39782">
                  <c:v>-5.7860000000000014</c:v>
                </c:pt>
                <c:pt idx="39783">
                  <c:v>-5.7839999999999918</c:v>
                </c:pt>
                <c:pt idx="39784">
                  <c:v>-5.7819999999999965</c:v>
                </c:pt>
                <c:pt idx="39785">
                  <c:v>-5.7800000000000011</c:v>
                </c:pt>
                <c:pt idx="39786">
                  <c:v>-5.7779999999999916</c:v>
                </c:pt>
                <c:pt idx="39787">
                  <c:v>-5.7759999999999962</c:v>
                </c:pt>
                <c:pt idx="39788">
                  <c:v>-5.7740000000000009</c:v>
                </c:pt>
                <c:pt idx="39789">
                  <c:v>-5.7719999999999914</c:v>
                </c:pt>
                <c:pt idx="39790">
                  <c:v>-5.769999999999996</c:v>
                </c:pt>
                <c:pt idx="39791">
                  <c:v>-5.7680000000000007</c:v>
                </c:pt>
                <c:pt idx="39792">
                  <c:v>-5.7659999999999911</c:v>
                </c:pt>
                <c:pt idx="39793">
                  <c:v>-5.7639999999999958</c:v>
                </c:pt>
                <c:pt idx="39794">
                  <c:v>-5.7620000000000005</c:v>
                </c:pt>
                <c:pt idx="39795">
                  <c:v>-5.7599999999999909</c:v>
                </c:pt>
                <c:pt idx="39796">
                  <c:v>-5.7579999999999956</c:v>
                </c:pt>
                <c:pt idx="39797">
                  <c:v>-5.7560000000000002</c:v>
                </c:pt>
                <c:pt idx="39798">
                  <c:v>-5.7539999999999907</c:v>
                </c:pt>
                <c:pt idx="39799">
                  <c:v>-5.7519999999999953</c:v>
                </c:pt>
                <c:pt idx="39800">
                  <c:v>-5.75</c:v>
                </c:pt>
                <c:pt idx="39801">
                  <c:v>-5.7479999999999905</c:v>
                </c:pt>
                <c:pt idx="39802">
                  <c:v>-5.7459999999999951</c:v>
                </c:pt>
                <c:pt idx="39803">
                  <c:v>-5.7439999999999998</c:v>
                </c:pt>
                <c:pt idx="39804">
                  <c:v>-5.7419999999999902</c:v>
                </c:pt>
                <c:pt idx="39805">
                  <c:v>-5.7399999999999949</c:v>
                </c:pt>
                <c:pt idx="39806">
                  <c:v>-5.7379999999999995</c:v>
                </c:pt>
                <c:pt idx="39807">
                  <c:v>-5.73599999999999</c:v>
                </c:pt>
                <c:pt idx="39808">
                  <c:v>-5.7339999999999947</c:v>
                </c:pt>
                <c:pt idx="39809">
                  <c:v>-5.7319999999999993</c:v>
                </c:pt>
                <c:pt idx="39810">
                  <c:v>-5.7299999999999898</c:v>
                </c:pt>
                <c:pt idx="39811">
                  <c:v>-5.7279999999999944</c:v>
                </c:pt>
                <c:pt idx="39812">
                  <c:v>-5.7259999999999991</c:v>
                </c:pt>
                <c:pt idx="39813">
                  <c:v>-5.7239999999999895</c:v>
                </c:pt>
                <c:pt idx="39814">
                  <c:v>-5.7219999999999942</c:v>
                </c:pt>
                <c:pt idx="39815">
                  <c:v>-5.7199999999999989</c:v>
                </c:pt>
                <c:pt idx="39816">
                  <c:v>-5.7179999999999893</c:v>
                </c:pt>
                <c:pt idx="39817">
                  <c:v>-5.715999999999994</c:v>
                </c:pt>
                <c:pt idx="39818">
                  <c:v>-5.7139999999999986</c:v>
                </c:pt>
                <c:pt idx="39819">
                  <c:v>-5.7119999999999891</c:v>
                </c:pt>
                <c:pt idx="39820">
                  <c:v>-5.7099999999999937</c:v>
                </c:pt>
                <c:pt idx="39821">
                  <c:v>-5.7079999999999984</c:v>
                </c:pt>
                <c:pt idx="39822">
                  <c:v>-5.7059999999999889</c:v>
                </c:pt>
                <c:pt idx="39823">
                  <c:v>-5.7039999999999935</c:v>
                </c:pt>
                <c:pt idx="39824">
                  <c:v>-5.7019999999999982</c:v>
                </c:pt>
                <c:pt idx="39825">
                  <c:v>-5.6999999999999886</c:v>
                </c:pt>
                <c:pt idx="39826">
                  <c:v>-5.6979999999999933</c:v>
                </c:pt>
                <c:pt idx="39827">
                  <c:v>-5.695999999999998</c:v>
                </c:pt>
                <c:pt idx="39828">
                  <c:v>-5.6939999999999884</c:v>
                </c:pt>
                <c:pt idx="39829">
                  <c:v>-5.6919999999999931</c:v>
                </c:pt>
                <c:pt idx="39830">
                  <c:v>-5.6899999999999977</c:v>
                </c:pt>
                <c:pt idx="39831">
                  <c:v>-5.6879999999999882</c:v>
                </c:pt>
                <c:pt idx="39832">
                  <c:v>-5.6859999999999928</c:v>
                </c:pt>
                <c:pt idx="39833">
                  <c:v>-5.6839999999999975</c:v>
                </c:pt>
                <c:pt idx="39834">
                  <c:v>-5.6819999999999879</c:v>
                </c:pt>
                <c:pt idx="39835">
                  <c:v>-5.6799999999999926</c:v>
                </c:pt>
                <c:pt idx="39836">
                  <c:v>-5.6779999999999973</c:v>
                </c:pt>
                <c:pt idx="39837">
                  <c:v>-5.6759999999999877</c:v>
                </c:pt>
                <c:pt idx="39838">
                  <c:v>-5.6739999999999924</c:v>
                </c:pt>
                <c:pt idx="39839">
                  <c:v>-5.671999999999997</c:v>
                </c:pt>
                <c:pt idx="39840">
                  <c:v>-5.6699999999999875</c:v>
                </c:pt>
                <c:pt idx="39841">
                  <c:v>-5.6679999999999922</c:v>
                </c:pt>
                <c:pt idx="39842">
                  <c:v>-5.6659999999999968</c:v>
                </c:pt>
                <c:pt idx="39843">
                  <c:v>-5.6639999999999873</c:v>
                </c:pt>
                <c:pt idx="39844">
                  <c:v>-5.6619999999999919</c:v>
                </c:pt>
                <c:pt idx="39845">
                  <c:v>-5.6599999999999966</c:v>
                </c:pt>
                <c:pt idx="39846">
                  <c:v>-5.6580000000000013</c:v>
                </c:pt>
                <c:pt idx="39847">
                  <c:v>-5.6559999999999917</c:v>
                </c:pt>
                <c:pt idx="39848">
                  <c:v>-5.6539999999999964</c:v>
                </c:pt>
                <c:pt idx="39849">
                  <c:v>-5.652000000000001</c:v>
                </c:pt>
                <c:pt idx="39850">
                  <c:v>-5.6499999999999915</c:v>
                </c:pt>
                <c:pt idx="39851">
                  <c:v>-5.6479999999999961</c:v>
                </c:pt>
                <c:pt idx="39852">
                  <c:v>-5.6460000000000008</c:v>
                </c:pt>
                <c:pt idx="39853">
                  <c:v>-5.6439999999999912</c:v>
                </c:pt>
                <c:pt idx="39854">
                  <c:v>-5.6419999999999959</c:v>
                </c:pt>
                <c:pt idx="39855">
                  <c:v>-5.6400000000000006</c:v>
                </c:pt>
                <c:pt idx="39856">
                  <c:v>-5.637999999999991</c:v>
                </c:pt>
                <c:pt idx="39857">
                  <c:v>-5.6359999999999957</c:v>
                </c:pt>
                <c:pt idx="39858">
                  <c:v>-5.6340000000000003</c:v>
                </c:pt>
                <c:pt idx="39859">
                  <c:v>-5.6319999999999908</c:v>
                </c:pt>
                <c:pt idx="39860">
                  <c:v>-5.6299999999999955</c:v>
                </c:pt>
                <c:pt idx="39861">
                  <c:v>-5.6280000000000001</c:v>
                </c:pt>
                <c:pt idx="39862">
                  <c:v>-5.6259999999999906</c:v>
                </c:pt>
                <c:pt idx="39863">
                  <c:v>-5.6239999999999952</c:v>
                </c:pt>
                <c:pt idx="39864">
                  <c:v>-5.6219999999999999</c:v>
                </c:pt>
                <c:pt idx="39865">
                  <c:v>-5.6199999999999903</c:v>
                </c:pt>
                <c:pt idx="39866">
                  <c:v>-5.617999999999995</c:v>
                </c:pt>
                <c:pt idx="39867">
                  <c:v>-5.6159999999999997</c:v>
                </c:pt>
                <c:pt idx="39868">
                  <c:v>-5.6139999999999901</c:v>
                </c:pt>
                <c:pt idx="39869">
                  <c:v>-5.6119999999999948</c:v>
                </c:pt>
                <c:pt idx="39870">
                  <c:v>-5.6099999999999994</c:v>
                </c:pt>
                <c:pt idx="39871">
                  <c:v>-5.6079999999999899</c:v>
                </c:pt>
                <c:pt idx="39872">
                  <c:v>-5.6059999999999945</c:v>
                </c:pt>
                <c:pt idx="39873">
                  <c:v>-5.6039999999999992</c:v>
                </c:pt>
                <c:pt idx="39874">
                  <c:v>-5.6019999999999897</c:v>
                </c:pt>
                <c:pt idx="39875">
                  <c:v>-5.5999999999999943</c:v>
                </c:pt>
                <c:pt idx="39876">
                  <c:v>-5.597999999999999</c:v>
                </c:pt>
                <c:pt idx="39877">
                  <c:v>-5.5959999999999894</c:v>
                </c:pt>
                <c:pt idx="39878">
                  <c:v>-5.5939999999999941</c:v>
                </c:pt>
                <c:pt idx="39879">
                  <c:v>-5.5919999999999987</c:v>
                </c:pt>
                <c:pt idx="39880">
                  <c:v>-5.5899999999999892</c:v>
                </c:pt>
                <c:pt idx="39881">
                  <c:v>-5.5879999999999939</c:v>
                </c:pt>
                <c:pt idx="39882">
                  <c:v>-5.5859999999999985</c:v>
                </c:pt>
                <c:pt idx="39883">
                  <c:v>-5.583999999999989</c:v>
                </c:pt>
                <c:pt idx="39884">
                  <c:v>-5.5819999999999936</c:v>
                </c:pt>
                <c:pt idx="39885">
                  <c:v>-5.5799999999999983</c:v>
                </c:pt>
                <c:pt idx="39886">
                  <c:v>-5.5779999999999887</c:v>
                </c:pt>
                <c:pt idx="39887">
                  <c:v>-5.5759999999999934</c:v>
                </c:pt>
                <c:pt idx="39888">
                  <c:v>-5.5739999999999981</c:v>
                </c:pt>
                <c:pt idx="39889">
                  <c:v>-5.5719999999999885</c:v>
                </c:pt>
                <c:pt idx="39890">
                  <c:v>-5.5699999999999932</c:v>
                </c:pt>
                <c:pt idx="39891">
                  <c:v>-5.5679999999999978</c:v>
                </c:pt>
                <c:pt idx="39892">
                  <c:v>-5.5659999999999883</c:v>
                </c:pt>
                <c:pt idx="39893">
                  <c:v>-5.563999999999993</c:v>
                </c:pt>
                <c:pt idx="39894">
                  <c:v>-5.5619999999999976</c:v>
                </c:pt>
                <c:pt idx="39895">
                  <c:v>-5.5599999999999881</c:v>
                </c:pt>
                <c:pt idx="39896">
                  <c:v>-5.5579999999999927</c:v>
                </c:pt>
                <c:pt idx="39897">
                  <c:v>-5.5559999999999974</c:v>
                </c:pt>
                <c:pt idx="39898">
                  <c:v>-5.5539999999999878</c:v>
                </c:pt>
                <c:pt idx="39899">
                  <c:v>-5.5519999999999925</c:v>
                </c:pt>
                <c:pt idx="39900">
                  <c:v>-5.5499999999999972</c:v>
                </c:pt>
                <c:pt idx="39901">
                  <c:v>-5.5479999999999876</c:v>
                </c:pt>
                <c:pt idx="39902">
                  <c:v>-5.5459999999999923</c:v>
                </c:pt>
                <c:pt idx="39903">
                  <c:v>-5.5439999999999969</c:v>
                </c:pt>
                <c:pt idx="39904">
                  <c:v>-5.5419999999999874</c:v>
                </c:pt>
                <c:pt idx="39905">
                  <c:v>-5.539999999999992</c:v>
                </c:pt>
                <c:pt idx="39906">
                  <c:v>-5.5379999999999967</c:v>
                </c:pt>
                <c:pt idx="39907">
                  <c:v>-5.5360000000000014</c:v>
                </c:pt>
                <c:pt idx="39908">
                  <c:v>-5.5339999999999918</c:v>
                </c:pt>
                <c:pt idx="39909">
                  <c:v>-5.5319999999999965</c:v>
                </c:pt>
                <c:pt idx="39910">
                  <c:v>-5.5300000000000011</c:v>
                </c:pt>
                <c:pt idx="39911">
                  <c:v>-5.5279999999999916</c:v>
                </c:pt>
                <c:pt idx="39912">
                  <c:v>-5.5259999999999962</c:v>
                </c:pt>
                <c:pt idx="39913">
                  <c:v>-5.5240000000000009</c:v>
                </c:pt>
                <c:pt idx="39914">
                  <c:v>-5.5219999999999914</c:v>
                </c:pt>
                <c:pt idx="39915">
                  <c:v>-5.519999999999996</c:v>
                </c:pt>
                <c:pt idx="39916">
                  <c:v>-5.5180000000000007</c:v>
                </c:pt>
                <c:pt idx="39917">
                  <c:v>-5.5159999999999911</c:v>
                </c:pt>
                <c:pt idx="39918">
                  <c:v>-5.5139999999999958</c:v>
                </c:pt>
                <c:pt idx="39919">
                  <c:v>-5.5120000000000005</c:v>
                </c:pt>
                <c:pt idx="39920">
                  <c:v>-5.5099999999999909</c:v>
                </c:pt>
                <c:pt idx="39921">
                  <c:v>-5.5079999999999956</c:v>
                </c:pt>
                <c:pt idx="39922">
                  <c:v>-5.5060000000000002</c:v>
                </c:pt>
                <c:pt idx="39923">
                  <c:v>-5.5039999999999907</c:v>
                </c:pt>
                <c:pt idx="39924">
                  <c:v>-5.5019999999999953</c:v>
                </c:pt>
                <c:pt idx="39925">
                  <c:v>-5.5</c:v>
                </c:pt>
                <c:pt idx="39926">
                  <c:v>-5.4979999999999905</c:v>
                </c:pt>
                <c:pt idx="39927">
                  <c:v>-5.4959999999999951</c:v>
                </c:pt>
                <c:pt idx="39928">
                  <c:v>-5.4939999999999998</c:v>
                </c:pt>
                <c:pt idx="39929">
                  <c:v>-5.4919999999999902</c:v>
                </c:pt>
                <c:pt idx="39930">
                  <c:v>-5.4899999999999949</c:v>
                </c:pt>
                <c:pt idx="39931">
                  <c:v>-5.4879999999999995</c:v>
                </c:pt>
                <c:pt idx="39932">
                  <c:v>-5.48599999999999</c:v>
                </c:pt>
                <c:pt idx="39933">
                  <c:v>-5.4839999999999947</c:v>
                </c:pt>
                <c:pt idx="39934">
                  <c:v>-5.4819999999999993</c:v>
                </c:pt>
                <c:pt idx="39935">
                  <c:v>-5.4799999999999898</c:v>
                </c:pt>
                <c:pt idx="39936">
                  <c:v>-5.4779999999999944</c:v>
                </c:pt>
                <c:pt idx="39937">
                  <c:v>-5.4759999999999991</c:v>
                </c:pt>
                <c:pt idx="39938">
                  <c:v>-5.4739999999999895</c:v>
                </c:pt>
                <c:pt idx="39939">
                  <c:v>-5.4719999999999942</c:v>
                </c:pt>
                <c:pt idx="39940">
                  <c:v>-5.4699999999999989</c:v>
                </c:pt>
                <c:pt idx="39941">
                  <c:v>-5.4679999999999893</c:v>
                </c:pt>
                <c:pt idx="39942">
                  <c:v>-5.465999999999994</c:v>
                </c:pt>
                <c:pt idx="39943">
                  <c:v>-5.4639999999999986</c:v>
                </c:pt>
                <c:pt idx="39944">
                  <c:v>-5.4619999999999891</c:v>
                </c:pt>
                <c:pt idx="39945">
                  <c:v>-5.4599999999999937</c:v>
                </c:pt>
                <c:pt idx="39946">
                  <c:v>-5.4579999999999984</c:v>
                </c:pt>
                <c:pt idx="39947">
                  <c:v>-5.4559999999999889</c:v>
                </c:pt>
                <c:pt idx="39948">
                  <c:v>-5.4539999999999935</c:v>
                </c:pt>
                <c:pt idx="39949">
                  <c:v>-5.4519999999999982</c:v>
                </c:pt>
                <c:pt idx="39950">
                  <c:v>-5.4499999999999886</c:v>
                </c:pt>
                <c:pt idx="39951">
                  <c:v>-5.4479999999999933</c:v>
                </c:pt>
                <c:pt idx="39952">
                  <c:v>-5.445999999999998</c:v>
                </c:pt>
                <c:pt idx="39953">
                  <c:v>-5.4439999999999884</c:v>
                </c:pt>
                <c:pt idx="39954">
                  <c:v>-5.4419999999999931</c:v>
                </c:pt>
                <c:pt idx="39955">
                  <c:v>-5.4399999999999977</c:v>
                </c:pt>
                <c:pt idx="39956">
                  <c:v>-5.4379999999999882</c:v>
                </c:pt>
                <c:pt idx="39957">
                  <c:v>-5.4359999999999928</c:v>
                </c:pt>
                <c:pt idx="39958">
                  <c:v>-5.4339999999999975</c:v>
                </c:pt>
                <c:pt idx="39959">
                  <c:v>-5.4319999999999879</c:v>
                </c:pt>
                <c:pt idx="39960">
                  <c:v>-5.4299999999999926</c:v>
                </c:pt>
                <c:pt idx="39961">
                  <c:v>-5.4279999999999973</c:v>
                </c:pt>
                <c:pt idx="39962">
                  <c:v>-5.4259999999999877</c:v>
                </c:pt>
                <c:pt idx="39963">
                  <c:v>-5.4239999999999924</c:v>
                </c:pt>
                <c:pt idx="39964">
                  <c:v>-5.421999999999997</c:v>
                </c:pt>
                <c:pt idx="39965">
                  <c:v>-5.4199999999999875</c:v>
                </c:pt>
                <c:pt idx="39966">
                  <c:v>-5.4179999999999922</c:v>
                </c:pt>
                <c:pt idx="39967">
                  <c:v>-5.4159999999999968</c:v>
                </c:pt>
                <c:pt idx="39968">
                  <c:v>-5.4139999999999873</c:v>
                </c:pt>
                <c:pt idx="39969">
                  <c:v>-5.4119999999999919</c:v>
                </c:pt>
                <c:pt idx="39970">
                  <c:v>-5.4099999999999966</c:v>
                </c:pt>
                <c:pt idx="39971">
                  <c:v>-5.4080000000000013</c:v>
                </c:pt>
                <c:pt idx="39972">
                  <c:v>-5.4059999999999917</c:v>
                </c:pt>
                <c:pt idx="39973">
                  <c:v>-5.4039999999999964</c:v>
                </c:pt>
                <c:pt idx="39974">
                  <c:v>-5.402000000000001</c:v>
                </c:pt>
                <c:pt idx="39975">
                  <c:v>-5.3999999999999915</c:v>
                </c:pt>
                <c:pt idx="39976">
                  <c:v>-5.3979999999999961</c:v>
                </c:pt>
                <c:pt idx="39977">
                  <c:v>-5.3960000000000008</c:v>
                </c:pt>
                <c:pt idx="39978">
                  <c:v>-5.3939999999999912</c:v>
                </c:pt>
                <c:pt idx="39979">
                  <c:v>-5.3919999999999959</c:v>
                </c:pt>
                <c:pt idx="39980">
                  <c:v>-5.3900000000000006</c:v>
                </c:pt>
                <c:pt idx="39981">
                  <c:v>-5.387999999999991</c:v>
                </c:pt>
                <c:pt idx="39982">
                  <c:v>-5.3859999999999957</c:v>
                </c:pt>
                <c:pt idx="39983">
                  <c:v>-5.3840000000000003</c:v>
                </c:pt>
                <c:pt idx="39984">
                  <c:v>-5.3819999999999908</c:v>
                </c:pt>
                <c:pt idx="39985">
                  <c:v>-5.3799999999999955</c:v>
                </c:pt>
                <c:pt idx="39986">
                  <c:v>-5.3780000000000001</c:v>
                </c:pt>
                <c:pt idx="39987">
                  <c:v>-5.3759999999999906</c:v>
                </c:pt>
                <c:pt idx="39988">
                  <c:v>-5.3739999999999952</c:v>
                </c:pt>
                <c:pt idx="39989">
                  <c:v>-5.3719999999999999</c:v>
                </c:pt>
                <c:pt idx="39990">
                  <c:v>-5.3699999999999903</c:v>
                </c:pt>
                <c:pt idx="39991">
                  <c:v>-5.367999999999995</c:v>
                </c:pt>
                <c:pt idx="39992">
                  <c:v>-5.3659999999999997</c:v>
                </c:pt>
                <c:pt idx="39993">
                  <c:v>-5.3639999999999901</c:v>
                </c:pt>
                <c:pt idx="39994">
                  <c:v>-5.3619999999999948</c:v>
                </c:pt>
                <c:pt idx="39995">
                  <c:v>-5.3599999999999994</c:v>
                </c:pt>
                <c:pt idx="39996">
                  <c:v>-5.3579999999999899</c:v>
                </c:pt>
                <c:pt idx="39997">
                  <c:v>-5.3559999999999945</c:v>
                </c:pt>
                <c:pt idx="39998">
                  <c:v>-5.3539999999999992</c:v>
                </c:pt>
                <c:pt idx="39999">
                  <c:v>-5.3519999999999897</c:v>
                </c:pt>
                <c:pt idx="40000">
                  <c:v>-5.3499999999999943</c:v>
                </c:pt>
                <c:pt idx="40001">
                  <c:v>-5.347999999999999</c:v>
                </c:pt>
                <c:pt idx="40002">
                  <c:v>-5.3459999999999894</c:v>
                </c:pt>
                <c:pt idx="40003">
                  <c:v>-5.3439999999999941</c:v>
                </c:pt>
                <c:pt idx="40004">
                  <c:v>-5.3419999999999987</c:v>
                </c:pt>
                <c:pt idx="40005">
                  <c:v>-5.3399999999999892</c:v>
                </c:pt>
                <c:pt idx="40006">
                  <c:v>-5.3379999999999939</c:v>
                </c:pt>
                <c:pt idx="40007">
                  <c:v>-5.3359999999999985</c:v>
                </c:pt>
                <c:pt idx="40008">
                  <c:v>-5.333999999999989</c:v>
                </c:pt>
                <c:pt idx="40009">
                  <c:v>-5.3319999999999936</c:v>
                </c:pt>
                <c:pt idx="40010">
                  <c:v>-5.3299999999999983</c:v>
                </c:pt>
                <c:pt idx="40011">
                  <c:v>-5.3279999999999887</c:v>
                </c:pt>
                <c:pt idx="40012">
                  <c:v>-5.3259999999999934</c:v>
                </c:pt>
                <c:pt idx="40013">
                  <c:v>-5.3239999999999981</c:v>
                </c:pt>
                <c:pt idx="40014">
                  <c:v>-5.3219999999999885</c:v>
                </c:pt>
                <c:pt idx="40015">
                  <c:v>-5.3199999999999932</c:v>
                </c:pt>
                <c:pt idx="40016">
                  <c:v>-5.3179999999999978</c:v>
                </c:pt>
                <c:pt idx="40017">
                  <c:v>-5.3159999999999883</c:v>
                </c:pt>
                <c:pt idx="40018">
                  <c:v>-5.313999999999993</c:v>
                </c:pt>
                <c:pt idx="40019">
                  <c:v>-5.3119999999999976</c:v>
                </c:pt>
                <c:pt idx="40020">
                  <c:v>-5.3099999999999881</c:v>
                </c:pt>
                <c:pt idx="40021">
                  <c:v>-5.3079999999999927</c:v>
                </c:pt>
                <c:pt idx="40022">
                  <c:v>-5.3059999999999974</c:v>
                </c:pt>
                <c:pt idx="40023">
                  <c:v>-5.3039999999999878</c:v>
                </c:pt>
                <c:pt idx="40024">
                  <c:v>-5.3019999999999925</c:v>
                </c:pt>
                <c:pt idx="40025">
                  <c:v>-5.2999999999999972</c:v>
                </c:pt>
                <c:pt idx="40026">
                  <c:v>-5.2979999999999876</c:v>
                </c:pt>
                <c:pt idx="40027">
                  <c:v>-5.2959999999999923</c:v>
                </c:pt>
                <c:pt idx="40028">
                  <c:v>-5.2939999999999969</c:v>
                </c:pt>
                <c:pt idx="40029">
                  <c:v>-5.2919999999999874</c:v>
                </c:pt>
                <c:pt idx="40030">
                  <c:v>-5.289999999999992</c:v>
                </c:pt>
                <c:pt idx="40031">
                  <c:v>-5.2879999999999967</c:v>
                </c:pt>
                <c:pt idx="40032">
                  <c:v>-5.2860000000000014</c:v>
                </c:pt>
                <c:pt idx="40033">
                  <c:v>-5.2839999999999918</c:v>
                </c:pt>
                <c:pt idx="40034">
                  <c:v>-5.2819999999999965</c:v>
                </c:pt>
                <c:pt idx="40035">
                  <c:v>-5.2800000000000011</c:v>
                </c:pt>
                <c:pt idx="40036">
                  <c:v>-5.2779999999999916</c:v>
                </c:pt>
                <c:pt idx="40037">
                  <c:v>-5.2759999999999962</c:v>
                </c:pt>
                <c:pt idx="40038">
                  <c:v>-5.2740000000000009</c:v>
                </c:pt>
                <c:pt idx="40039">
                  <c:v>-5.2719999999999914</c:v>
                </c:pt>
                <c:pt idx="40040">
                  <c:v>-5.269999999999996</c:v>
                </c:pt>
                <c:pt idx="40041">
                  <c:v>-5.2680000000000007</c:v>
                </c:pt>
                <c:pt idx="40042">
                  <c:v>-5.2659999999999911</c:v>
                </c:pt>
                <c:pt idx="40043">
                  <c:v>-5.2639999999999958</c:v>
                </c:pt>
                <c:pt idx="40044">
                  <c:v>-5.2620000000000005</c:v>
                </c:pt>
                <c:pt idx="40045">
                  <c:v>-5.2599999999999909</c:v>
                </c:pt>
                <c:pt idx="40046">
                  <c:v>-5.2579999999999956</c:v>
                </c:pt>
                <c:pt idx="40047">
                  <c:v>-5.2560000000000002</c:v>
                </c:pt>
                <c:pt idx="40048">
                  <c:v>-5.2539999999999907</c:v>
                </c:pt>
                <c:pt idx="40049">
                  <c:v>-5.2519999999999953</c:v>
                </c:pt>
                <c:pt idx="40050">
                  <c:v>-5.25</c:v>
                </c:pt>
                <c:pt idx="40051">
                  <c:v>-5.2479999999999905</c:v>
                </c:pt>
                <c:pt idx="40052">
                  <c:v>-5.2459999999999951</c:v>
                </c:pt>
                <c:pt idx="40053">
                  <c:v>-5.2439999999999998</c:v>
                </c:pt>
                <c:pt idx="40054">
                  <c:v>-5.2419999999999902</c:v>
                </c:pt>
                <c:pt idx="40055">
                  <c:v>-5.2399999999999949</c:v>
                </c:pt>
                <c:pt idx="40056">
                  <c:v>-5.2379999999999995</c:v>
                </c:pt>
                <c:pt idx="40057">
                  <c:v>-5.23599999999999</c:v>
                </c:pt>
                <c:pt idx="40058">
                  <c:v>-5.2339999999999947</c:v>
                </c:pt>
                <c:pt idx="40059">
                  <c:v>-5.2319999999999993</c:v>
                </c:pt>
                <c:pt idx="40060">
                  <c:v>-5.2299999999999898</c:v>
                </c:pt>
                <c:pt idx="40061">
                  <c:v>-5.2279999999999944</c:v>
                </c:pt>
                <c:pt idx="40062">
                  <c:v>-5.2259999999999991</c:v>
                </c:pt>
                <c:pt idx="40063">
                  <c:v>-5.2239999999999895</c:v>
                </c:pt>
                <c:pt idx="40064">
                  <c:v>-5.2219999999999942</c:v>
                </c:pt>
                <c:pt idx="40065">
                  <c:v>-5.2199999999999989</c:v>
                </c:pt>
                <c:pt idx="40066">
                  <c:v>-5.2179999999999893</c:v>
                </c:pt>
                <c:pt idx="40067">
                  <c:v>-5.215999999999994</c:v>
                </c:pt>
                <c:pt idx="40068">
                  <c:v>-5.2139999999999986</c:v>
                </c:pt>
                <c:pt idx="40069">
                  <c:v>-5.2119999999999891</c:v>
                </c:pt>
                <c:pt idx="40070">
                  <c:v>-5.2099999999999937</c:v>
                </c:pt>
                <c:pt idx="40071">
                  <c:v>-5.2079999999999984</c:v>
                </c:pt>
                <c:pt idx="40072">
                  <c:v>-5.2059999999999889</c:v>
                </c:pt>
                <c:pt idx="40073">
                  <c:v>-5.2039999999999935</c:v>
                </c:pt>
                <c:pt idx="40074">
                  <c:v>-5.2019999999999982</c:v>
                </c:pt>
                <c:pt idx="40075">
                  <c:v>-5.1999999999999886</c:v>
                </c:pt>
                <c:pt idx="40076">
                  <c:v>-5.1979999999999933</c:v>
                </c:pt>
                <c:pt idx="40077">
                  <c:v>-5.195999999999998</c:v>
                </c:pt>
                <c:pt idx="40078">
                  <c:v>-5.1939999999999884</c:v>
                </c:pt>
                <c:pt idx="40079">
                  <c:v>-5.1919999999999931</c:v>
                </c:pt>
                <c:pt idx="40080">
                  <c:v>-5.1899999999999977</c:v>
                </c:pt>
                <c:pt idx="40081">
                  <c:v>-5.1879999999999882</c:v>
                </c:pt>
                <c:pt idx="40082">
                  <c:v>-5.1859999999999928</c:v>
                </c:pt>
                <c:pt idx="40083">
                  <c:v>-5.1839999999999975</c:v>
                </c:pt>
                <c:pt idx="40084">
                  <c:v>-5.1819999999999879</c:v>
                </c:pt>
                <c:pt idx="40085">
                  <c:v>-5.1799999999999926</c:v>
                </c:pt>
                <c:pt idx="40086">
                  <c:v>-5.1779999999999973</c:v>
                </c:pt>
                <c:pt idx="40087">
                  <c:v>-5.1759999999999877</c:v>
                </c:pt>
                <c:pt idx="40088">
                  <c:v>-5.1739999999999924</c:v>
                </c:pt>
                <c:pt idx="40089">
                  <c:v>-5.171999999999997</c:v>
                </c:pt>
                <c:pt idx="40090">
                  <c:v>-5.1699999999999875</c:v>
                </c:pt>
                <c:pt idx="40091">
                  <c:v>-5.1679999999999922</c:v>
                </c:pt>
                <c:pt idx="40092">
                  <c:v>-5.1659999999999968</c:v>
                </c:pt>
                <c:pt idx="40093">
                  <c:v>-5.1639999999999873</c:v>
                </c:pt>
                <c:pt idx="40094">
                  <c:v>-5.1619999999999919</c:v>
                </c:pt>
                <c:pt idx="40095">
                  <c:v>-5.1599999999999966</c:v>
                </c:pt>
                <c:pt idx="40096">
                  <c:v>-5.1580000000000013</c:v>
                </c:pt>
                <c:pt idx="40097">
                  <c:v>-5.1559999999999917</c:v>
                </c:pt>
                <c:pt idx="40098">
                  <c:v>-5.1539999999999964</c:v>
                </c:pt>
                <c:pt idx="40099">
                  <c:v>-5.152000000000001</c:v>
                </c:pt>
                <c:pt idx="40100">
                  <c:v>-5.1499999999999915</c:v>
                </c:pt>
                <c:pt idx="40101">
                  <c:v>-5.1479999999999961</c:v>
                </c:pt>
                <c:pt idx="40102">
                  <c:v>-5.1460000000000008</c:v>
                </c:pt>
                <c:pt idx="40103">
                  <c:v>-5.1439999999999912</c:v>
                </c:pt>
                <c:pt idx="40104">
                  <c:v>-5.1419999999999959</c:v>
                </c:pt>
                <c:pt idx="40105">
                  <c:v>-5.1400000000000006</c:v>
                </c:pt>
                <c:pt idx="40106">
                  <c:v>-5.137999999999991</c:v>
                </c:pt>
                <c:pt idx="40107">
                  <c:v>-5.1359999999999957</c:v>
                </c:pt>
                <c:pt idx="40108">
                  <c:v>-5.1340000000000003</c:v>
                </c:pt>
                <c:pt idx="40109">
                  <c:v>-5.1319999999999908</c:v>
                </c:pt>
                <c:pt idx="40110">
                  <c:v>-5.1299999999999955</c:v>
                </c:pt>
                <c:pt idx="40111">
                  <c:v>-5.1280000000000001</c:v>
                </c:pt>
                <c:pt idx="40112">
                  <c:v>-5.1259999999999906</c:v>
                </c:pt>
                <c:pt idx="40113">
                  <c:v>-5.1239999999999952</c:v>
                </c:pt>
                <c:pt idx="40114">
                  <c:v>-5.1219999999999999</c:v>
                </c:pt>
                <c:pt idx="40115">
                  <c:v>-5.1199999999999903</c:v>
                </c:pt>
                <c:pt idx="40116">
                  <c:v>-5.117999999999995</c:v>
                </c:pt>
                <c:pt idx="40117">
                  <c:v>-5.1159999999999997</c:v>
                </c:pt>
                <c:pt idx="40118">
                  <c:v>-5.1139999999999901</c:v>
                </c:pt>
                <c:pt idx="40119">
                  <c:v>-5.1119999999999948</c:v>
                </c:pt>
                <c:pt idx="40120">
                  <c:v>-5.1099999999999994</c:v>
                </c:pt>
                <c:pt idx="40121">
                  <c:v>-5.1079999999999899</c:v>
                </c:pt>
                <c:pt idx="40122">
                  <c:v>-5.1059999999999945</c:v>
                </c:pt>
                <c:pt idx="40123">
                  <c:v>-5.1039999999999992</c:v>
                </c:pt>
                <c:pt idx="40124">
                  <c:v>-5.1019999999999897</c:v>
                </c:pt>
                <c:pt idx="40125">
                  <c:v>-5.0999999999999943</c:v>
                </c:pt>
                <c:pt idx="40126">
                  <c:v>-5.097999999999999</c:v>
                </c:pt>
                <c:pt idx="40127">
                  <c:v>-5.0959999999999894</c:v>
                </c:pt>
                <c:pt idx="40128">
                  <c:v>-5.0939999999999941</c:v>
                </c:pt>
                <c:pt idx="40129">
                  <c:v>-5.0919999999999987</c:v>
                </c:pt>
                <c:pt idx="40130">
                  <c:v>-5.0899999999999892</c:v>
                </c:pt>
                <c:pt idx="40131">
                  <c:v>-5.0879999999999939</c:v>
                </c:pt>
                <c:pt idx="40132">
                  <c:v>-5.0859999999999985</c:v>
                </c:pt>
                <c:pt idx="40133">
                  <c:v>-5.083999999999989</c:v>
                </c:pt>
                <c:pt idx="40134">
                  <c:v>-5.0819999999999936</c:v>
                </c:pt>
                <c:pt idx="40135">
                  <c:v>-5.0799999999999983</c:v>
                </c:pt>
                <c:pt idx="40136">
                  <c:v>-5.0779999999999887</c:v>
                </c:pt>
                <c:pt idx="40137">
                  <c:v>-5.0759999999999934</c:v>
                </c:pt>
                <c:pt idx="40138">
                  <c:v>-5.0739999999999981</c:v>
                </c:pt>
                <c:pt idx="40139">
                  <c:v>-5.0719999999999885</c:v>
                </c:pt>
                <c:pt idx="40140">
                  <c:v>-5.0699999999999932</c:v>
                </c:pt>
                <c:pt idx="40141">
                  <c:v>-5.0679999999999978</c:v>
                </c:pt>
                <c:pt idx="40142">
                  <c:v>-5.0659999999999883</c:v>
                </c:pt>
                <c:pt idx="40143">
                  <c:v>-5.063999999999993</c:v>
                </c:pt>
                <c:pt idx="40144">
                  <c:v>-5.0619999999999976</c:v>
                </c:pt>
                <c:pt idx="40145">
                  <c:v>-5.0599999999999881</c:v>
                </c:pt>
                <c:pt idx="40146">
                  <c:v>-5.0579999999999927</c:v>
                </c:pt>
                <c:pt idx="40147">
                  <c:v>-5.0559999999999974</c:v>
                </c:pt>
                <c:pt idx="40148">
                  <c:v>-5.0539999999999878</c:v>
                </c:pt>
                <c:pt idx="40149">
                  <c:v>-5.0519999999999925</c:v>
                </c:pt>
                <c:pt idx="40150">
                  <c:v>-5.0499999999999972</c:v>
                </c:pt>
                <c:pt idx="40151">
                  <c:v>-5.0479999999999876</c:v>
                </c:pt>
                <c:pt idx="40152">
                  <c:v>-5.0459999999999923</c:v>
                </c:pt>
                <c:pt idx="40153">
                  <c:v>-5.0439999999999969</c:v>
                </c:pt>
                <c:pt idx="40154">
                  <c:v>-5.0419999999999874</c:v>
                </c:pt>
                <c:pt idx="40155">
                  <c:v>-5.039999999999992</c:v>
                </c:pt>
                <c:pt idx="40156">
                  <c:v>-5.0379999999999967</c:v>
                </c:pt>
                <c:pt idx="40157">
                  <c:v>-5.0360000000000014</c:v>
                </c:pt>
                <c:pt idx="40158">
                  <c:v>-5.0339999999999918</c:v>
                </c:pt>
                <c:pt idx="40159">
                  <c:v>-5.0319999999999965</c:v>
                </c:pt>
                <c:pt idx="40160">
                  <c:v>-5.0300000000000011</c:v>
                </c:pt>
                <c:pt idx="40161">
                  <c:v>-5.0279999999999916</c:v>
                </c:pt>
                <c:pt idx="40162">
                  <c:v>-5.0259999999999962</c:v>
                </c:pt>
                <c:pt idx="40163">
                  <c:v>-5.0240000000000009</c:v>
                </c:pt>
                <c:pt idx="40164">
                  <c:v>-5.0219999999999914</c:v>
                </c:pt>
                <c:pt idx="40165">
                  <c:v>-5.019999999999996</c:v>
                </c:pt>
                <c:pt idx="40166">
                  <c:v>-5.0180000000000007</c:v>
                </c:pt>
                <c:pt idx="40167">
                  <c:v>-5.0159999999999911</c:v>
                </c:pt>
                <c:pt idx="40168">
                  <c:v>-5.0139999999999958</c:v>
                </c:pt>
                <c:pt idx="40169">
                  <c:v>-5.0120000000000005</c:v>
                </c:pt>
                <c:pt idx="40170">
                  <c:v>-5.0099999999999909</c:v>
                </c:pt>
                <c:pt idx="40171">
                  <c:v>-5.0079999999999956</c:v>
                </c:pt>
                <c:pt idx="40172">
                  <c:v>-5.0060000000000002</c:v>
                </c:pt>
                <c:pt idx="40173">
                  <c:v>-5.0039999999999907</c:v>
                </c:pt>
                <c:pt idx="40174">
                  <c:v>-5.0019999999999953</c:v>
                </c:pt>
                <c:pt idx="40175">
                  <c:v>-5</c:v>
                </c:pt>
                <c:pt idx="40176">
                  <c:v>-4.9979999999999905</c:v>
                </c:pt>
                <c:pt idx="40177">
                  <c:v>-4.9959999999999951</c:v>
                </c:pt>
                <c:pt idx="40178">
                  <c:v>-4.9939999999999998</c:v>
                </c:pt>
                <c:pt idx="40179">
                  <c:v>-4.9919999999999902</c:v>
                </c:pt>
                <c:pt idx="40180">
                  <c:v>-4.9899999999999949</c:v>
                </c:pt>
                <c:pt idx="40181">
                  <c:v>-4.9879999999999995</c:v>
                </c:pt>
                <c:pt idx="40182">
                  <c:v>-4.98599999999999</c:v>
                </c:pt>
                <c:pt idx="40183">
                  <c:v>-4.9839999999999947</c:v>
                </c:pt>
                <c:pt idx="40184">
                  <c:v>-4.9819999999999993</c:v>
                </c:pt>
                <c:pt idx="40185">
                  <c:v>-4.9799999999999898</c:v>
                </c:pt>
                <c:pt idx="40186">
                  <c:v>-4.9779999999999944</c:v>
                </c:pt>
                <c:pt idx="40187">
                  <c:v>-4.9759999999999991</c:v>
                </c:pt>
                <c:pt idx="40188">
                  <c:v>-4.9739999999999895</c:v>
                </c:pt>
                <c:pt idx="40189">
                  <c:v>-4.9719999999999942</c:v>
                </c:pt>
                <c:pt idx="40190">
                  <c:v>-4.9699999999999989</c:v>
                </c:pt>
                <c:pt idx="40191">
                  <c:v>-4.9679999999999893</c:v>
                </c:pt>
                <c:pt idx="40192">
                  <c:v>-4.965999999999994</c:v>
                </c:pt>
                <c:pt idx="40193">
                  <c:v>-4.9639999999999986</c:v>
                </c:pt>
                <c:pt idx="40194">
                  <c:v>-4.9619999999999891</c:v>
                </c:pt>
                <c:pt idx="40195">
                  <c:v>-4.9599999999999937</c:v>
                </c:pt>
                <c:pt idx="40196">
                  <c:v>-4.9579999999999984</c:v>
                </c:pt>
                <c:pt idx="40197">
                  <c:v>-4.9559999999999889</c:v>
                </c:pt>
                <c:pt idx="40198">
                  <c:v>-4.9539999999999935</c:v>
                </c:pt>
                <c:pt idx="40199">
                  <c:v>-4.9519999999999982</c:v>
                </c:pt>
                <c:pt idx="40200">
                  <c:v>-4.9499999999999886</c:v>
                </c:pt>
                <c:pt idx="40201">
                  <c:v>-4.9479999999999933</c:v>
                </c:pt>
                <c:pt idx="40202">
                  <c:v>-4.945999999999998</c:v>
                </c:pt>
                <c:pt idx="40203">
                  <c:v>-4.9439999999999884</c:v>
                </c:pt>
                <c:pt idx="40204">
                  <c:v>-4.9419999999999931</c:v>
                </c:pt>
                <c:pt idx="40205">
                  <c:v>-4.9399999999999977</c:v>
                </c:pt>
                <c:pt idx="40206">
                  <c:v>-4.9379999999999882</c:v>
                </c:pt>
                <c:pt idx="40207">
                  <c:v>-4.9359999999999928</c:v>
                </c:pt>
                <c:pt idx="40208">
                  <c:v>-4.9339999999999975</c:v>
                </c:pt>
                <c:pt idx="40209">
                  <c:v>-4.9319999999999879</c:v>
                </c:pt>
                <c:pt idx="40210">
                  <c:v>-4.9299999999999926</c:v>
                </c:pt>
                <c:pt idx="40211">
                  <c:v>-4.9279999999999973</c:v>
                </c:pt>
                <c:pt idx="40212">
                  <c:v>-4.9259999999999877</c:v>
                </c:pt>
                <c:pt idx="40213">
                  <c:v>-4.9239999999999924</c:v>
                </c:pt>
                <c:pt idx="40214">
                  <c:v>-4.921999999999997</c:v>
                </c:pt>
                <c:pt idx="40215">
                  <c:v>-4.9199999999999875</c:v>
                </c:pt>
                <c:pt idx="40216">
                  <c:v>-4.9179999999999922</c:v>
                </c:pt>
                <c:pt idx="40217">
                  <c:v>-4.9159999999999968</c:v>
                </c:pt>
                <c:pt idx="40218">
                  <c:v>-4.9139999999999873</c:v>
                </c:pt>
                <c:pt idx="40219">
                  <c:v>-4.9119999999999919</c:v>
                </c:pt>
                <c:pt idx="40220">
                  <c:v>-4.9099999999999966</c:v>
                </c:pt>
                <c:pt idx="40221">
                  <c:v>-4.9080000000000013</c:v>
                </c:pt>
                <c:pt idx="40222">
                  <c:v>-4.9059999999999917</c:v>
                </c:pt>
                <c:pt idx="40223">
                  <c:v>-4.9039999999999964</c:v>
                </c:pt>
                <c:pt idx="40224">
                  <c:v>-4.902000000000001</c:v>
                </c:pt>
                <c:pt idx="40225">
                  <c:v>-4.8999999999999915</c:v>
                </c:pt>
                <c:pt idx="40226">
                  <c:v>-4.8979999999999961</c:v>
                </c:pt>
                <c:pt idx="40227">
                  <c:v>-4.8960000000000008</c:v>
                </c:pt>
                <c:pt idx="40228">
                  <c:v>-4.8939999999999912</c:v>
                </c:pt>
                <c:pt idx="40229">
                  <c:v>-4.8919999999999959</c:v>
                </c:pt>
                <c:pt idx="40230">
                  <c:v>-4.8900000000000006</c:v>
                </c:pt>
                <c:pt idx="40231">
                  <c:v>-4.887999999999991</c:v>
                </c:pt>
                <c:pt idx="40232">
                  <c:v>-4.8859999999999957</c:v>
                </c:pt>
                <c:pt idx="40233">
                  <c:v>-4.8840000000000003</c:v>
                </c:pt>
                <c:pt idx="40234">
                  <c:v>-4.8819999999999908</c:v>
                </c:pt>
                <c:pt idx="40235">
                  <c:v>-4.8799999999999955</c:v>
                </c:pt>
                <c:pt idx="40236">
                  <c:v>-4.8780000000000001</c:v>
                </c:pt>
                <c:pt idx="40237">
                  <c:v>-4.8759999999999906</c:v>
                </c:pt>
                <c:pt idx="40238">
                  <c:v>-4.8739999999999952</c:v>
                </c:pt>
                <c:pt idx="40239">
                  <c:v>-4.8719999999999999</c:v>
                </c:pt>
                <c:pt idx="40240">
                  <c:v>-4.8699999999999903</c:v>
                </c:pt>
                <c:pt idx="40241">
                  <c:v>-4.867999999999995</c:v>
                </c:pt>
                <c:pt idx="40242">
                  <c:v>-4.8659999999999997</c:v>
                </c:pt>
                <c:pt idx="40243">
                  <c:v>-4.8639999999999901</c:v>
                </c:pt>
                <c:pt idx="40244">
                  <c:v>-4.8619999999999948</c:v>
                </c:pt>
                <c:pt idx="40245">
                  <c:v>-4.8599999999999994</c:v>
                </c:pt>
                <c:pt idx="40246">
                  <c:v>-4.8579999999999899</c:v>
                </c:pt>
                <c:pt idx="40247">
                  <c:v>-4.8559999999999945</c:v>
                </c:pt>
                <c:pt idx="40248">
                  <c:v>-4.8539999999999992</c:v>
                </c:pt>
                <c:pt idx="40249">
                  <c:v>-4.8519999999999897</c:v>
                </c:pt>
                <c:pt idx="40250">
                  <c:v>-4.8499999999999943</c:v>
                </c:pt>
                <c:pt idx="40251">
                  <c:v>-4.847999999999999</c:v>
                </c:pt>
                <c:pt idx="40252">
                  <c:v>-4.8459999999999894</c:v>
                </c:pt>
                <c:pt idx="40253">
                  <c:v>-4.8439999999999941</c:v>
                </c:pt>
                <c:pt idx="40254">
                  <c:v>-4.8419999999999987</c:v>
                </c:pt>
                <c:pt idx="40255">
                  <c:v>-4.8399999999999892</c:v>
                </c:pt>
                <c:pt idx="40256">
                  <c:v>-4.8379999999999939</c:v>
                </c:pt>
                <c:pt idx="40257">
                  <c:v>-4.8359999999999985</c:v>
                </c:pt>
                <c:pt idx="40258">
                  <c:v>-4.833999999999989</c:v>
                </c:pt>
                <c:pt idx="40259">
                  <c:v>-4.8319999999999936</c:v>
                </c:pt>
                <c:pt idx="40260">
                  <c:v>-4.8299999999999983</c:v>
                </c:pt>
                <c:pt idx="40261">
                  <c:v>-4.8279999999999887</c:v>
                </c:pt>
                <c:pt idx="40262">
                  <c:v>-4.8259999999999934</c:v>
                </c:pt>
                <c:pt idx="40263">
                  <c:v>-4.8239999999999981</c:v>
                </c:pt>
                <c:pt idx="40264">
                  <c:v>-4.8219999999999885</c:v>
                </c:pt>
                <c:pt idx="40265">
                  <c:v>-4.8199999999999932</c:v>
                </c:pt>
                <c:pt idx="40266">
                  <c:v>-4.8179999999999978</c:v>
                </c:pt>
                <c:pt idx="40267">
                  <c:v>-4.8159999999999883</c:v>
                </c:pt>
                <c:pt idx="40268">
                  <c:v>-4.813999999999993</c:v>
                </c:pt>
                <c:pt idx="40269">
                  <c:v>-4.8119999999999976</c:v>
                </c:pt>
                <c:pt idx="40270">
                  <c:v>-4.8099999999999881</c:v>
                </c:pt>
                <c:pt idx="40271">
                  <c:v>-4.8079999999999927</c:v>
                </c:pt>
                <c:pt idx="40272">
                  <c:v>-4.8059999999999974</c:v>
                </c:pt>
                <c:pt idx="40273">
                  <c:v>-4.8039999999999878</c:v>
                </c:pt>
                <c:pt idx="40274">
                  <c:v>-4.8019999999999925</c:v>
                </c:pt>
                <c:pt idx="40275">
                  <c:v>-4.7999999999999972</c:v>
                </c:pt>
                <c:pt idx="40276">
                  <c:v>-4.7979999999999876</c:v>
                </c:pt>
                <c:pt idx="40277">
                  <c:v>-4.7959999999999923</c:v>
                </c:pt>
                <c:pt idx="40278">
                  <c:v>-4.7939999999999969</c:v>
                </c:pt>
                <c:pt idx="40279">
                  <c:v>-4.7919999999999874</c:v>
                </c:pt>
                <c:pt idx="40280">
                  <c:v>-4.789999999999992</c:v>
                </c:pt>
                <c:pt idx="40281">
                  <c:v>-4.7879999999999967</c:v>
                </c:pt>
                <c:pt idx="40282">
                  <c:v>-4.7860000000000014</c:v>
                </c:pt>
                <c:pt idx="40283">
                  <c:v>-4.7839999999999918</c:v>
                </c:pt>
                <c:pt idx="40284">
                  <c:v>-4.7819999999999965</c:v>
                </c:pt>
                <c:pt idx="40285">
                  <c:v>-4.7800000000000011</c:v>
                </c:pt>
                <c:pt idx="40286">
                  <c:v>-4.7779999999999916</c:v>
                </c:pt>
                <c:pt idx="40287">
                  <c:v>-4.7759999999999962</c:v>
                </c:pt>
                <c:pt idx="40288">
                  <c:v>-4.7740000000000009</c:v>
                </c:pt>
                <c:pt idx="40289">
                  <c:v>-4.7719999999999914</c:v>
                </c:pt>
                <c:pt idx="40290">
                  <c:v>-4.769999999999996</c:v>
                </c:pt>
                <c:pt idx="40291">
                  <c:v>-4.7680000000000007</c:v>
                </c:pt>
                <c:pt idx="40292">
                  <c:v>-4.7659999999999911</c:v>
                </c:pt>
                <c:pt idx="40293">
                  <c:v>-4.7639999999999958</c:v>
                </c:pt>
                <c:pt idx="40294">
                  <c:v>-4.7620000000000005</c:v>
                </c:pt>
                <c:pt idx="40295">
                  <c:v>-4.7599999999999909</c:v>
                </c:pt>
                <c:pt idx="40296">
                  <c:v>-4.7579999999999956</c:v>
                </c:pt>
                <c:pt idx="40297">
                  <c:v>-4.7560000000000002</c:v>
                </c:pt>
                <c:pt idx="40298">
                  <c:v>-4.7539999999999907</c:v>
                </c:pt>
                <c:pt idx="40299">
                  <c:v>-4.7519999999999953</c:v>
                </c:pt>
                <c:pt idx="40300">
                  <c:v>-4.75</c:v>
                </c:pt>
                <c:pt idx="40301">
                  <c:v>-4.7479999999999905</c:v>
                </c:pt>
                <c:pt idx="40302">
                  <c:v>-4.7459999999999951</c:v>
                </c:pt>
                <c:pt idx="40303">
                  <c:v>-4.7439999999999998</c:v>
                </c:pt>
                <c:pt idx="40304">
                  <c:v>-4.7419999999999902</c:v>
                </c:pt>
                <c:pt idx="40305">
                  <c:v>-4.7399999999999949</c:v>
                </c:pt>
                <c:pt idx="40306">
                  <c:v>-4.7379999999999995</c:v>
                </c:pt>
                <c:pt idx="40307">
                  <c:v>-4.73599999999999</c:v>
                </c:pt>
                <c:pt idx="40308">
                  <c:v>-4.7339999999999947</c:v>
                </c:pt>
                <c:pt idx="40309">
                  <c:v>-4.7319999999999993</c:v>
                </c:pt>
                <c:pt idx="40310">
                  <c:v>-4.7299999999999898</c:v>
                </c:pt>
                <c:pt idx="40311">
                  <c:v>-4.7279999999999944</c:v>
                </c:pt>
                <c:pt idx="40312">
                  <c:v>-4.7259999999999991</c:v>
                </c:pt>
                <c:pt idx="40313">
                  <c:v>-4.7239999999999895</c:v>
                </c:pt>
                <c:pt idx="40314">
                  <c:v>-4.7219999999999942</c:v>
                </c:pt>
                <c:pt idx="40315">
                  <c:v>-4.7199999999999989</c:v>
                </c:pt>
                <c:pt idx="40316">
                  <c:v>-4.7179999999999893</c:v>
                </c:pt>
                <c:pt idx="40317">
                  <c:v>-4.715999999999994</c:v>
                </c:pt>
                <c:pt idx="40318">
                  <c:v>-4.7139999999999986</c:v>
                </c:pt>
                <c:pt idx="40319">
                  <c:v>-4.7119999999999891</c:v>
                </c:pt>
                <c:pt idx="40320">
                  <c:v>-4.7099999999999937</c:v>
                </c:pt>
                <c:pt idx="40321">
                  <c:v>-4.7079999999999984</c:v>
                </c:pt>
                <c:pt idx="40322">
                  <c:v>-4.7059999999999889</c:v>
                </c:pt>
                <c:pt idx="40323">
                  <c:v>-4.7039999999999935</c:v>
                </c:pt>
                <c:pt idx="40324">
                  <c:v>-4.7019999999999982</c:v>
                </c:pt>
                <c:pt idx="40325">
                  <c:v>-4.6999999999999886</c:v>
                </c:pt>
                <c:pt idx="40326">
                  <c:v>-4.6979999999999933</c:v>
                </c:pt>
                <c:pt idx="40327">
                  <c:v>-4.695999999999998</c:v>
                </c:pt>
                <c:pt idx="40328">
                  <c:v>-4.6939999999999884</c:v>
                </c:pt>
                <c:pt idx="40329">
                  <c:v>-4.6919999999999931</c:v>
                </c:pt>
                <c:pt idx="40330">
                  <c:v>-4.6899999999999977</c:v>
                </c:pt>
                <c:pt idx="40331">
                  <c:v>-4.6879999999999882</c:v>
                </c:pt>
                <c:pt idx="40332">
                  <c:v>-4.6859999999999928</c:v>
                </c:pt>
                <c:pt idx="40333">
                  <c:v>-4.6839999999999975</c:v>
                </c:pt>
                <c:pt idx="40334">
                  <c:v>-4.6819999999999879</c:v>
                </c:pt>
                <c:pt idx="40335">
                  <c:v>-4.6799999999999926</c:v>
                </c:pt>
                <c:pt idx="40336">
                  <c:v>-4.6779999999999973</c:v>
                </c:pt>
                <c:pt idx="40337">
                  <c:v>-4.6759999999999877</c:v>
                </c:pt>
                <c:pt idx="40338">
                  <c:v>-4.6739999999999924</c:v>
                </c:pt>
                <c:pt idx="40339">
                  <c:v>-4.671999999999997</c:v>
                </c:pt>
                <c:pt idx="40340">
                  <c:v>-4.6699999999999875</c:v>
                </c:pt>
                <c:pt idx="40341">
                  <c:v>-4.6679999999999922</c:v>
                </c:pt>
                <c:pt idx="40342">
                  <c:v>-4.6659999999999968</c:v>
                </c:pt>
                <c:pt idx="40343">
                  <c:v>-4.6639999999999873</c:v>
                </c:pt>
                <c:pt idx="40344">
                  <c:v>-4.6619999999999919</c:v>
                </c:pt>
                <c:pt idx="40345">
                  <c:v>-4.6599999999999966</c:v>
                </c:pt>
                <c:pt idx="40346">
                  <c:v>-4.6580000000000013</c:v>
                </c:pt>
                <c:pt idx="40347">
                  <c:v>-4.6559999999999917</c:v>
                </c:pt>
                <c:pt idx="40348">
                  <c:v>-4.6539999999999964</c:v>
                </c:pt>
                <c:pt idx="40349">
                  <c:v>-4.652000000000001</c:v>
                </c:pt>
                <c:pt idx="40350">
                  <c:v>-4.6499999999999915</c:v>
                </c:pt>
                <c:pt idx="40351">
                  <c:v>-4.6479999999999961</c:v>
                </c:pt>
                <c:pt idx="40352">
                  <c:v>-4.6460000000000008</c:v>
                </c:pt>
                <c:pt idx="40353">
                  <c:v>-4.6439999999999912</c:v>
                </c:pt>
                <c:pt idx="40354">
                  <c:v>-4.6419999999999959</c:v>
                </c:pt>
                <c:pt idx="40355">
                  <c:v>-4.6400000000000006</c:v>
                </c:pt>
                <c:pt idx="40356">
                  <c:v>-4.637999999999991</c:v>
                </c:pt>
                <c:pt idx="40357">
                  <c:v>-4.6359999999999957</c:v>
                </c:pt>
                <c:pt idx="40358">
                  <c:v>-4.6340000000000003</c:v>
                </c:pt>
                <c:pt idx="40359">
                  <c:v>-4.6319999999999908</c:v>
                </c:pt>
                <c:pt idx="40360">
                  <c:v>-4.6299999999999955</c:v>
                </c:pt>
                <c:pt idx="40361">
                  <c:v>-4.6280000000000001</c:v>
                </c:pt>
                <c:pt idx="40362">
                  <c:v>-4.6259999999999906</c:v>
                </c:pt>
                <c:pt idx="40363">
                  <c:v>-4.6239999999999952</c:v>
                </c:pt>
                <c:pt idx="40364">
                  <c:v>-4.6219999999999999</c:v>
                </c:pt>
                <c:pt idx="40365">
                  <c:v>-4.6199999999999903</c:v>
                </c:pt>
                <c:pt idx="40366">
                  <c:v>-4.617999999999995</c:v>
                </c:pt>
                <c:pt idx="40367">
                  <c:v>-4.6159999999999997</c:v>
                </c:pt>
                <c:pt idx="40368">
                  <c:v>-4.6139999999999901</c:v>
                </c:pt>
                <c:pt idx="40369">
                  <c:v>-4.6119999999999948</c:v>
                </c:pt>
                <c:pt idx="40370">
                  <c:v>-4.6099999999999994</c:v>
                </c:pt>
                <c:pt idx="40371">
                  <c:v>-4.6079999999999899</c:v>
                </c:pt>
                <c:pt idx="40372">
                  <c:v>-4.6059999999999945</c:v>
                </c:pt>
                <c:pt idx="40373">
                  <c:v>-4.6039999999999992</c:v>
                </c:pt>
                <c:pt idx="40374">
                  <c:v>-4.6019999999999897</c:v>
                </c:pt>
                <c:pt idx="40375">
                  <c:v>-4.5999999999999943</c:v>
                </c:pt>
                <c:pt idx="40376">
                  <c:v>-4.597999999999999</c:v>
                </c:pt>
                <c:pt idx="40377">
                  <c:v>-4.5959999999999894</c:v>
                </c:pt>
                <c:pt idx="40378">
                  <c:v>-4.5939999999999941</c:v>
                </c:pt>
                <c:pt idx="40379">
                  <c:v>-4.5919999999999987</c:v>
                </c:pt>
                <c:pt idx="40380">
                  <c:v>-4.5899999999999892</c:v>
                </c:pt>
                <c:pt idx="40381">
                  <c:v>-4.5879999999999939</c:v>
                </c:pt>
                <c:pt idx="40382">
                  <c:v>-4.5859999999999985</c:v>
                </c:pt>
                <c:pt idx="40383">
                  <c:v>-4.583999999999989</c:v>
                </c:pt>
                <c:pt idx="40384">
                  <c:v>-4.5819999999999936</c:v>
                </c:pt>
                <c:pt idx="40385">
                  <c:v>-4.5799999999999983</c:v>
                </c:pt>
                <c:pt idx="40386">
                  <c:v>-4.5779999999999887</c:v>
                </c:pt>
                <c:pt idx="40387">
                  <c:v>-4.5759999999999934</c:v>
                </c:pt>
                <c:pt idx="40388">
                  <c:v>-4.5739999999999981</c:v>
                </c:pt>
                <c:pt idx="40389">
                  <c:v>-4.5719999999999885</c:v>
                </c:pt>
                <c:pt idx="40390">
                  <c:v>-4.5699999999999932</c:v>
                </c:pt>
                <c:pt idx="40391">
                  <c:v>-4.5679999999999978</c:v>
                </c:pt>
                <c:pt idx="40392">
                  <c:v>-4.5659999999999883</c:v>
                </c:pt>
                <c:pt idx="40393">
                  <c:v>-4.563999999999993</c:v>
                </c:pt>
                <c:pt idx="40394">
                  <c:v>-4.5619999999999976</c:v>
                </c:pt>
                <c:pt idx="40395">
                  <c:v>-4.5599999999999881</c:v>
                </c:pt>
                <c:pt idx="40396">
                  <c:v>-4.5579999999999927</c:v>
                </c:pt>
                <c:pt idx="40397">
                  <c:v>-4.5559999999999974</c:v>
                </c:pt>
                <c:pt idx="40398">
                  <c:v>-4.5539999999999878</c:v>
                </c:pt>
                <c:pt idx="40399">
                  <c:v>-4.5519999999999925</c:v>
                </c:pt>
                <c:pt idx="40400">
                  <c:v>-4.5499999999999972</c:v>
                </c:pt>
                <c:pt idx="40401">
                  <c:v>-4.5479999999999876</c:v>
                </c:pt>
                <c:pt idx="40402">
                  <c:v>-4.5459999999999923</c:v>
                </c:pt>
                <c:pt idx="40403">
                  <c:v>-4.5439999999999969</c:v>
                </c:pt>
                <c:pt idx="40404">
                  <c:v>-4.5419999999999874</c:v>
                </c:pt>
                <c:pt idx="40405">
                  <c:v>-4.539999999999992</c:v>
                </c:pt>
                <c:pt idx="40406">
                  <c:v>-4.5379999999999967</c:v>
                </c:pt>
                <c:pt idx="40407">
                  <c:v>-4.5360000000000014</c:v>
                </c:pt>
                <c:pt idx="40408">
                  <c:v>-4.5339999999999918</c:v>
                </c:pt>
                <c:pt idx="40409">
                  <c:v>-4.5319999999999965</c:v>
                </c:pt>
                <c:pt idx="40410">
                  <c:v>-4.5300000000000011</c:v>
                </c:pt>
                <c:pt idx="40411">
                  <c:v>-4.5279999999999916</c:v>
                </c:pt>
                <c:pt idx="40412">
                  <c:v>-4.5259999999999962</c:v>
                </c:pt>
                <c:pt idx="40413">
                  <c:v>-4.5240000000000009</c:v>
                </c:pt>
                <c:pt idx="40414">
                  <c:v>-4.5219999999999914</c:v>
                </c:pt>
                <c:pt idx="40415">
                  <c:v>-4.519999999999996</c:v>
                </c:pt>
                <c:pt idx="40416">
                  <c:v>-4.5180000000000007</c:v>
                </c:pt>
                <c:pt idx="40417">
                  <c:v>-4.5159999999999911</c:v>
                </c:pt>
                <c:pt idx="40418">
                  <c:v>-4.5139999999999958</c:v>
                </c:pt>
                <c:pt idx="40419">
                  <c:v>-4.5120000000000005</c:v>
                </c:pt>
                <c:pt idx="40420">
                  <c:v>-4.5099999999999909</c:v>
                </c:pt>
                <c:pt idx="40421">
                  <c:v>-4.5079999999999956</c:v>
                </c:pt>
                <c:pt idx="40422">
                  <c:v>-4.5060000000000002</c:v>
                </c:pt>
                <c:pt idx="40423">
                  <c:v>-4.5039999999999907</c:v>
                </c:pt>
                <c:pt idx="40424">
                  <c:v>-4.5019999999999953</c:v>
                </c:pt>
                <c:pt idx="40425">
                  <c:v>-4.5</c:v>
                </c:pt>
                <c:pt idx="40426">
                  <c:v>-4.4979999999999905</c:v>
                </c:pt>
                <c:pt idx="40427">
                  <c:v>-4.4959999999999951</c:v>
                </c:pt>
                <c:pt idx="40428">
                  <c:v>-4.4939999999999998</c:v>
                </c:pt>
                <c:pt idx="40429">
                  <c:v>-4.4919999999999902</c:v>
                </c:pt>
                <c:pt idx="40430">
                  <c:v>-4.4899999999999949</c:v>
                </c:pt>
                <c:pt idx="40431">
                  <c:v>-4.4879999999999995</c:v>
                </c:pt>
                <c:pt idx="40432">
                  <c:v>-4.48599999999999</c:v>
                </c:pt>
                <c:pt idx="40433">
                  <c:v>-4.4839999999999947</c:v>
                </c:pt>
                <c:pt idx="40434">
                  <c:v>-4.4819999999999993</c:v>
                </c:pt>
                <c:pt idx="40435">
                  <c:v>-4.4799999999999898</c:v>
                </c:pt>
                <c:pt idx="40436">
                  <c:v>-4.4779999999999944</c:v>
                </c:pt>
                <c:pt idx="40437">
                  <c:v>-4.4759999999999991</c:v>
                </c:pt>
                <c:pt idx="40438">
                  <c:v>-4.4739999999999895</c:v>
                </c:pt>
                <c:pt idx="40439">
                  <c:v>-4.4719999999999942</c:v>
                </c:pt>
                <c:pt idx="40440">
                  <c:v>-4.4699999999999989</c:v>
                </c:pt>
                <c:pt idx="40441">
                  <c:v>-4.4679999999999893</c:v>
                </c:pt>
                <c:pt idx="40442">
                  <c:v>-4.465999999999994</c:v>
                </c:pt>
                <c:pt idx="40443">
                  <c:v>-4.4639999999999986</c:v>
                </c:pt>
                <c:pt idx="40444">
                  <c:v>-4.4619999999999891</c:v>
                </c:pt>
                <c:pt idx="40445">
                  <c:v>-4.4599999999999937</c:v>
                </c:pt>
                <c:pt idx="40446">
                  <c:v>-4.4579999999999984</c:v>
                </c:pt>
                <c:pt idx="40447">
                  <c:v>-4.4559999999999889</c:v>
                </c:pt>
                <c:pt idx="40448">
                  <c:v>-4.4539999999999935</c:v>
                </c:pt>
                <c:pt idx="40449">
                  <c:v>-4.4519999999999982</c:v>
                </c:pt>
                <c:pt idx="40450">
                  <c:v>-4.4499999999999886</c:v>
                </c:pt>
                <c:pt idx="40451">
                  <c:v>-4.4479999999999933</c:v>
                </c:pt>
                <c:pt idx="40452">
                  <c:v>-4.445999999999998</c:v>
                </c:pt>
                <c:pt idx="40453">
                  <c:v>-4.4439999999999884</c:v>
                </c:pt>
                <c:pt idx="40454">
                  <c:v>-4.4419999999999931</c:v>
                </c:pt>
                <c:pt idx="40455">
                  <c:v>-4.4399999999999977</c:v>
                </c:pt>
                <c:pt idx="40456">
                  <c:v>-4.4379999999999882</c:v>
                </c:pt>
                <c:pt idx="40457">
                  <c:v>-4.4359999999999928</c:v>
                </c:pt>
                <c:pt idx="40458">
                  <c:v>-4.4339999999999975</c:v>
                </c:pt>
                <c:pt idx="40459">
                  <c:v>-4.4319999999999879</c:v>
                </c:pt>
                <c:pt idx="40460">
                  <c:v>-4.4299999999999926</c:v>
                </c:pt>
                <c:pt idx="40461">
                  <c:v>-4.4279999999999973</c:v>
                </c:pt>
                <c:pt idx="40462">
                  <c:v>-4.4259999999999877</c:v>
                </c:pt>
                <c:pt idx="40463">
                  <c:v>-4.4239999999999924</c:v>
                </c:pt>
                <c:pt idx="40464">
                  <c:v>-4.421999999999997</c:v>
                </c:pt>
                <c:pt idx="40465">
                  <c:v>-4.4199999999999875</c:v>
                </c:pt>
                <c:pt idx="40466">
                  <c:v>-4.4179999999999922</c:v>
                </c:pt>
                <c:pt idx="40467">
                  <c:v>-4.4159999999999968</c:v>
                </c:pt>
                <c:pt idx="40468">
                  <c:v>-4.4139999999999873</c:v>
                </c:pt>
                <c:pt idx="40469">
                  <c:v>-4.4119999999999919</c:v>
                </c:pt>
                <c:pt idx="40470">
                  <c:v>-4.4099999999999966</c:v>
                </c:pt>
                <c:pt idx="40471">
                  <c:v>-4.4080000000000013</c:v>
                </c:pt>
                <c:pt idx="40472">
                  <c:v>-4.4059999999999917</c:v>
                </c:pt>
                <c:pt idx="40473">
                  <c:v>-4.4039999999999964</c:v>
                </c:pt>
                <c:pt idx="40474">
                  <c:v>-4.402000000000001</c:v>
                </c:pt>
                <c:pt idx="40475">
                  <c:v>-4.3999999999999915</c:v>
                </c:pt>
                <c:pt idx="40476">
                  <c:v>-4.3979999999999961</c:v>
                </c:pt>
                <c:pt idx="40477">
                  <c:v>-4.3960000000000008</c:v>
                </c:pt>
                <c:pt idx="40478">
                  <c:v>-4.3939999999999912</c:v>
                </c:pt>
                <c:pt idx="40479">
                  <c:v>-4.3919999999999959</c:v>
                </c:pt>
                <c:pt idx="40480">
                  <c:v>-4.3900000000000006</c:v>
                </c:pt>
                <c:pt idx="40481">
                  <c:v>-4.387999999999991</c:v>
                </c:pt>
                <c:pt idx="40482">
                  <c:v>-4.3859999999999957</c:v>
                </c:pt>
                <c:pt idx="40483">
                  <c:v>-4.3840000000000003</c:v>
                </c:pt>
                <c:pt idx="40484">
                  <c:v>-4.3819999999999908</c:v>
                </c:pt>
                <c:pt idx="40485">
                  <c:v>-4.3799999999999955</c:v>
                </c:pt>
                <c:pt idx="40486">
                  <c:v>-4.3780000000000001</c:v>
                </c:pt>
                <c:pt idx="40487">
                  <c:v>-4.3759999999999906</c:v>
                </c:pt>
                <c:pt idx="40488">
                  <c:v>-4.3739999999999952</c:v>
                </c:pt>
                <c:pt idx="40489">
                  <c:v>-4.3719999999999999</c:v>
                </c:pt>
                <c:pt idx="40490">
                  <c:v>-4.3699999999999903</c:v>
                </c:pt>
                <c:pt idx="40491">
                  <c:v>-4.367999999999995</c:v>
                </c:pt>
                <c:pt idx="40492">
                  <c:v>-4.3659999999999997</c:v>
                </c:pt>
                <c:pt idx="40493">
                  <c:v>-4.3639999999999901</c:v>
                </c:pt>
                <c:pt idx="40494">
                  <c:v>-4.3619999999999948</c:v>
                </c:pt>
                <c:pt idx="40495">
                  <c:v>-4.3599999999999994</c:v>
                </c:pt>
                <c:pt idx="40496">
                  <c:v>-4.3579999999999899</c:v>
                </c:pt>
                <c:pt idx="40497">
                  <c:v>-4.3559999999999945</c:v>
                </c:pt>
                <c:pt idx="40498">
                  <c:v>-4.3539999999999992</c:v>
                </c:pt>
                <c:pt idx="40499">
                  <c:v>-4.3519999999999897</c:v>
                </c:pt>
                <c:pt idx="40500">
                  <c:v>-4.3499999999999943</c:v>
                </c:pt>
                <c:pt idx="40501">
                  <c:v>-4.347999999999999</c:v>
                </c:pt>
                <c:pt idx="40502">
                  <c:v>-4.3459999999999894</c:v>
                </c:pt>
                <c:pt idx="40503">
                  <c:v>-4.3439999999999941</c:v>
                </c:pt>
                <c:pt idx="40504">
                  <c:v>-4.3419999999999987</c:v>
                </c:pt>
                <c:pt idx="40505">
                  <c:v>-4.3399999999999892</c:v>
                </c:pt>
                <c:pt idx="40506">
                  <c:v>-4.3379999999999939</c:v>
                </c:pt>
                <c:pt idx="40507">
                  <c:v>-4.3359999999999985</c:v>
                </c:pt>
                <c:pt idx="40508">
                  <c:v>-4.333999999999989</c:v>
                </c:pt>
                <c:pt idx="40509">
                  <c:v>-4.3319999999999936</c:v>
                </c:pt>
                <c:pt idx="40510">
                  <c:v>-4.3299999999999983</c:v>
                </c:pt>
                <c:pt idx="40511">
                  <c:v>-4.3279999999999887</c:v>
                </c:pt>
                <c:pt idx="40512">
                  <c:v>-4.3259999999999934</c:v>
                </c:pt>
                <c:pt idx="40513">
                  <c:v>-4.3239999999999981</c:v>
                </c:pt>
                <c:pt idx="40514">
                  <c:v>-4.3219999999999885</c:v>
                </c:pt>
                <c:pt idx="40515">
                  <c:v>-4.3199999999999932</c:v>
                </c:pt>
                <c:pt idx="40516">
                  <c:v>-4.3179999999999978</c:v>
                </c:pt>
                <c:pt idx="40517">
                  <c:v>-4.3159999999999883</c:v>
                </c:pt>
                <c:pt idx="40518">
                  <c:v>-4.313999999999993</c:v>
                </c:pt>
                <c:pt idx="40519">
                  <c:v>-4.3119999999999976</c:v>
                </c:pt>
                <c:pt idx="40520">
                  <c:v>-4.3099999999999881</c:v>
                </c:pt>
                <c:pt idx="40521">
                  <c:v>-4.3079999999999927</c:v>
                </c:pt>
                <c:pt idx="40522">
                  <c:v>-4.3059999999999974</c:v>
                </c:pt>
                <c:pt idx="40523">
                  <c:v>-4.3039999999999878</c:v>
                </c:pt>
                <c:pt idx="40524">
                  <c:v>-4.3019999999999925</c:v>
                </c:pt>
                <c:pt idx="40525">
                  <c:v>-4.2999999999999972</c:v>
                </c:pt>
                <c:pt idx="40526">
                  <c:v>-4.2979999999999876</c:v>
                </c:pt>
                <c:pt idx="40527">
                  <c:v>-4.2959999999999923</c:v>
                </c:pt>
                <c:pt idx="40528">
                  <c:v>-4.2939999999999969</c:v>
                </c:pt>
                <c:pt idx="40529">
                  <c:v>-4.2919999999999874</c:v>
                </c:pt>
                <c:pt idx="40530">
                  <c:v>-4.289999999999992</c:v>
                </c:pt>
                <c:pt idx="40531">
                  <c:v>-4.2879999999999967</c:v>
                </c:pt>
                <c:pt idx="40532">
                  <c:v>-4.2860000000000014</c:v>
                </c:pt>
                <c:pt idx="40533">
                  <c:v>-4.2839999999999918</c:v>
                </c:pt>
                <c:pt idx="40534">
                  <c:v>-4.2819999999999965</c:v>
                </c:pt>
                <c:pt idx="40535">
                  <c:v>-4.2800000000000011</c:v>
                </c:pt>
                <c:pt idx="40536">
                  <c:v>-4.2779999999999916</c:v>
                </c:pt>
                <c:pt idx="40537">
                  <c:v>-4.2759999999999962</c:v>
                </c:pt>
                <c:pt idx="40538">
                  <c:v>-4.2740000000000009</c:v>
                </c:pt>
                <c:pt idx="40539">
                  <c:v>-4.2719999999999914</c:v>
                </c:pt>
                <c:pt idx="40540">
                  <c:v>-4.269999999999996</c:v>
                </c:pt>
                <c:pt idx="40541">
                  <c:v>-4.2680000000000007</c:v>
                </c:pt>
                <c:pt idx="40542">
                  <c:v>-4.2659999999999911</c:v>
                </c:pt>
                <c:pt idx="40543">
                  <c:v>-4.2639999999999958</c:v>
                </c:pt>
                <c:pt idx="40544">
                  <c:v>-4.2620000000000005</c:v>
                </c:pt>
                <c:pt idx="40545">
                  <c:v>-4.2599999999999909</c:v>
                </c:pt>
                <c:pt idx="40546">
                  <c:v>-4.2579999999999956</c:v>
                </c:pt>
                <c:pt idx="40547">
                  <c:v>-4.2560000000000002</c:v>
                </c:pt>
                <c:pt idx="40548">
                  <c:v>-4.2539999999999907</c:v>
                </c:pt>
                <c:pt idx="40549">
                  <c:v>-4.2519999999999953</c:v>
                </c:pt>
                <c:pt idx="40550">
                  <c:v>-4.25</c:v>
                </c:pt>
                <c:pt idx="40551">
                  <c:v>-4.2479999999999905</c:v>
                </c:pt>
                <c:pt idx="40552">
                  <c:v>-4.2459999999999951</c:v>
                </c:pt>
                <c:pt idx="40553">
                  <c:v>-4.2439999999999998</c:v>
                </c:pt>
                <c:pt idx="40554">
                  <c:v>-4.2419999999999902</c:v>
                </c:pt>
                <c:pt idx="40555">
                  <c:v>-4.2399999999999949</c:v>
                </c:pt>
                <c:pt idx="40556">
                  <c:v>-4.2379999999999995</c:v>
                </c:pt>
                <c:pt idx="40557">
                  <c:v>-4.23599999999999</c:v>
                </c:pt>
                <c:pt idx="40558">
                  <c:v>-4.2339999999999947</c:v>
                </c:pt>
                <c:pt idx="40559">
                  <c:v>-4.2319999999999993</c:v>
                </c:pt>
                <c:pt idx="40560">
                  <c:v>-4.2299999999999898</c:v>
                </c:pt>
                <c:pt idx="40561">
                  <c:v>-4.2279999999999944</c:v>
                </c:pt>
                <c:pt idx="40562">
                  <c:v>-4.2259999999999991</c:v>
                </c:pt>
                <c:pt idx="40563">
                  <c:v>-4.2239999999999895</c:v>
                </c:pt>
                <c:pt idx="40564">
                  <c:v>-4.2219999999999942</c:v>
                </c:pt>
                <c:pt idx="40565">
                  <c:v>-4.2199999999999989</c:v>
                </c:pt>
                <c:pt idx="40566">
                  <c:v>-4.2179999999999893</c:v>
                </c:pt>
                <c:pt idx="40567">
                  <c:v>-4.215999999999994</c:v>
                </c:pt>
                <c:pt idx="40568">
                  <c:v>-4.2139999999999986</c:v>
                </c:pt>
                <c:pt idx="40569">
                  <c:v>-4.2119999999999891</c:v>
                </c:pt>
                <c:pt idx="40570">
                  <c:v>-4.2099999999999937</c:v>
                </c:pt>
                <c:pt idx="40571">
                  <c:v>-4.2079999999999984</c:v>
                </c:pt>
                <c:pt idx="40572">
                  <c:v>-4.2059999999999889</c:v>
                </c:pt>
                <c:pt idx="40573">
                  <c:v>-4.2039999999999935</c:v>
                </c:pt>
                <c:pt idx="40574">
                  <c:v>-4.2019999999999982</c:v>
                </c:pt>
                <c:pt idx="40575">
                  <c:v>-4.1999999999999886</c:v>
                </c:pt>
                <c:pt idx="40576">
                  <c:v>-4.1979999999999933</c:v>
                </c:pt>
                <c:pt idx="40577">
                  <c:v>-4.195999999999998</c:v>
                </c:pt>
                <c:pt idx="40578">
                  <c:v>-4.1939999999999884</c:v>
                </c:pt>
                <c:pt idx="40579">
                  <c:v>-4.1919999999999931</c:v>
                </c:pt>
                <c:pt idx="40580">
                  <c:v>-4.1899999999999977</c:v>
                </c:pt>
                <c:pt idx="40581">
                  <c:v>-4.1879999999999882</c:v>
                </c:pt>
                <c:pt idx="40582">
                  <c:v>-4.1859999999999928</c:v>
                </c:pt>
                <c:pt idx="40583">
                  <c:v>-4.1839999999999975</c:v>
                </c:pt>
                <c:pt idx="40584">
                  <c:v>-4.1819999999999879</c:v>
                </c:pt>
                <c:pt idx="40585">
                  <c:v>-4.1799999999999926</c:v>
                </c:pt>
                <c:pt idx="40586">
                  <c:v>-4.1779999999999973</c:v>
                </c:pt>
                <c:pt idx="40587">
                  <c:v>-4.1759999999999877</c:v>
                </c:pt>
                <c:pt idx="40588">
                  <c:v>-4.1739999999999924</c:v>
                </c:pt>
                <c:pt idx="40589">
                  <c:v>-4.171999999999997</c:v>
                </c:pt>
                <c:pt idx="40590">
                  <c:v>-4.1699999999999875</c:v>
                </c:pt>
                <c:pt idx="40591">
                  <c:v>-4.1679999999999922</c:v>
                </c:pt>
                <c:pt idx="40592">
                  <c:v>-4.1659999999999968</c:v>
                </c:pt>
                <c:pt idx="40593">
                  <c:v>-4.1639999999999873</c:v>
                </c:pt>
                <c:pt idx="40594">
                  <c:v>-4.1619999999999919</c:v>
                </c:pt>
                <c:pt idx="40595">
                  <c:v>-4.1599999999999966</c:v>
                </c:pt>
                <c:pt idx="40596">
                  <c:v>-4.1580000000000013</c:v>
                </c:pt>
                <c:pt idx="40597">
                  <c:v>-4.1559999999999917</c:v>
                </c:pt>
                <c:pt idx="40598">
                  <c:v>-4.1539999999999964</c:v>
                </c:pt>
                <c:pt idx="40599">
                  <c:v>-4.152000000000001</c:v>
                </c:pt>
                <c:pt idx="40600">
                  <c:v>-4.1499999999999915</c:v>
                </c:pt>
                <c:pt idx="40601">
                  <c:v>-4.1479999999999961</c:v>
                </c:pt>
                <c:pt idx="40602">
                  <c:v>-4.1460000000000008</c:v>
                </c:pt>
                <c:pt idx="40603">
                  <c:v>-4.1439999999999912</c:v>
                </c:pt>
                <c:pt idx="40604">
                  <c:v>-4.1419999999999959</c:v>
                </c:pt>
                <c:pt idx="40605">
                  <c:v>-4.1400000000000006</c:v>
                </c:pt>
                <c:pt idx="40606">
                  <c:v>-4.137999999999991</c:v>
                </c:pt>
                <c:pt idx="40607">
                  <c:v>-4.1359999999999957</c:v>
                </c:pt>
                <c:pt idx="40608">
                  <c:v>-4.1340000000000003</c:v>
                </c:pt>
                <c:pt idx="40609">
                  <c:v>-4.1319999999999908</c:v>
                </c:pt>
                <c:pt idx="40610">
                  <c:v>-4.1299999999999955</c:v>
                </c:pt>
                <c:pt idx="40611">
                  <c:v>-4.1280000000000001</c:v>
                </c:pt>
                <c:pt idx="40612">
                  <c:v>-4.1259999999999906</c:v>
                </c:pt>
                <c:pt idx="40613">
                  <c:v>-4.1239999999999952</c:v>
                </c:pt>
                <c:pt idx="40614">
                  <c:v>-4.1219999999999999</c:v>
                </c:pt>
                <c:pt idx="40615">
                  <c:v>-4.1199999999999903</c:v>
                </c:pt>
                <c:pt idx="40616">
                  <c:v>-4.117999999999995</c:v>
                </c:pt>
                <c:pt idx="40617">
                  <c:v>-4.1159999999999997</c:v>
                </c:pt>
                <c:pt idx="40618">
                  <c:v>-4.1139999999999901</c:v>
                </c:pt>
                <c:pt idx="40619">
                  <c:v>-4.1119999999999948</c:v>
                </c:pt>
                <c:pt idx="40620">
                  <c:v>-4.1099999999999994</c:v>
                </c:pt>
                <c:pt idx="40621">
                  <c:v>-4.1079999999999899</c:v>
                </c:pt>
                <c:pt idx="40622">
                  <c:v>-4.1059999999999945</c:v>
                </c:pt>
                <c:pt idx="40623">
                  <c:v>-4.1039999999999992</c:v>
                </c:pt>
                <c:pt idx="40624">
                  <c:v>-4.1019999999999897</c:v>
                </c:pt>
                <c:pt idx="40625">
                  <c:v>-4.0999999999999943</c:v>
                </c:pt>
                <c:pt idx="40626">
                  <c:v>-4.097999999999999</c:v>
                </c:pt>
                <c:pt idx="40627">
                  <c:v>-4.0959999999999894</c:v>
                </c:pt>
                <c:pt idx="40628">
                  <c:v>-4.0939999999999941</c:v>
                </c:pt>
                <c:pt idx="40629">
                  <c:v>-4.0919999999999987</c:v>
                </c:pt>
                <c:pt idx="40630">
                  <c:v>-4.0899999999999892</c:v>
                </c:pt>
                <c:pt idx="40631">
                  <c:v>-4.0879999999999939</c:v>
                </c:pt>
                <c:pt idx="40632">
                  <c:v>-4.0859999999999985</c:v>
                </c:pt>
                <c:pt idx="40633">
                  <c:v>-4.083999999999989</c:v>
                </c:pt>
                <c:pt idx="40634">
                  <c:v>-4.0819999999999936</c:v>
                </c:pt>
                <c:pt idx="40635">
                  <c:v>-4.0799999999999983</c:v>
                </c:pt>
                <c:pt idx="40636">
                  <c:v>-4.0779999999999887</c:v>
                </c:pt>
                <c:pt idx="40637">
                  <c:v>-4.0759999999999934</c:v>
                </c:pt>
                <c:pt idx="40638">
                  <c:v>-4.0739999999999981</c:v>
                </c:pt>
                <c:pt idx="40639">
                  <c:v>-4.0719999999999885</c:v>
                </c:pt>
                <c:pt idx="40640">
                  <c:v>-4.0699999999999932</c:v>
                </c:pt>
                <c:pt idx="40641">
                  <c:v>-4.0679999999999978</c:v>
                </c:pt>
                <c:pt idx="40642">
                  <c:v>-4.0659999999999883</c:v>
                </c:pt>
                <c:pt idx="40643">
                  <c:v>-4.063999999999993</c:v>
                </c:pt>
                <c:pt idx="40644">
                  <c:v>-4.0619999999999976</c:v>
                </c:pt>
                <c:pt idx="40645">
                  <c:v>-4.0599999999999881</c:v>
                </c:pt>
                <c:pt idx="40646">
                  <c:v>-4.0579999999999927</c:v>
                </c:pt>
                <c:pt idx="40647">
                  <c:v>-4.0559999999999974</c:v>
                </c:pt>
                <c:pt idx="40648">
                  <c:v>-4.0539999999999878</c:v>
                </c:pt>
                <c:pt idx="40649">
                  <c:v>-4.0519999999999925</c:v>
                </c:pt>
                <c:pt idx="40650">
                  <c:v>-4.0499999999999972</c:v>
                </c:pt>
                <c:pt idx="40651">
                  <c:v>-4.0479999999999876</c:v>
                </c:pt>
                <c:pt idx="40652">
                  <c:v>-4.0459999999999923</c:v>
                </c:pt>
                <c:pt idx="40653">
                  <c:v>-4.0439999999999969</c:v>
                </c:pt>
                <c:pt idx="40654">
                  <c:v>-4.0419999999999874</c:v>
                </c:pt>
                <c:pt idx="40655">
                  <c:v>-4.039999999999992</c:v>
                </c:pt>
                <c:pt idx="40656">
                  <c:v>-4.0379999999999967</c:v>
                </c:pt>
                <c:pt idx="40657">
                  <c:v>-4.0360000000000014</c:v>
                </c:pt>
                <c:pt idx="40658">
                  <c:v>-4.0339999999999918</c:v>
                </c:pt>
                <c:pt idx="40659">
                  <c:v>-4.0319999999999965</c:v>
                </c:pt>
                <c:pt idx="40660">
                  <c:v>-4.0300000000000011</c:v>
                </c:pt>
                <c:pt idx="40661">
                  <c:v>-4.0279999999999916</c:v>
                </c:pt>
                <c:pt idx="40662">
                  <c:v>-4.0259999999999962</c:v>
                </c:pt>
                <c:pt idx="40663">
                  <c:v>-4.0240000000000009</c:v>
                </c:pt>
                <c:pt idx="40664">
                  <c:v>-4.0219999999999914</c:v>
                </c:pt>
                <c:pt idx="40665">
                  <c:v>-4.019999999999996</c:v>
                </c:pt>
                <c:pt idx="40666">
                  <c:v>-4.0180000000000007</c:v>
                </c:pt>
                <c:pt idx="40667">
                  <c:v>-4.0159999999999911</c:v>
                </c:pt>
                <c:pt idx="40668">
                  <c:v>-4.0139999999999958</c:v>
                </c:pt>
                <c:pt idx="40669">
                  <c:v>-4.0120000000000005</c:v>
                </c:pt>
                <c:pt idx="40670">
                  <c:v>-4.0099999999999909</c:v>
                </c:pt>
                <c:pt idx="40671">
                  <c:v>-4.0079999999999956</c:v>
                </c:pt>
                <c:pt idx="40672">
                  <c:v>-4.0060000000000002</c:v>
                </c:pt>
                <c:pt idx="40673">
                  <c:v>-4.0039999999999907</c:v>
                </c:pt>
                <c:pt idx="40674">
                  <c:v>-4.0019999999999953</c:v>
                </c:pt>
                <c:pt idx="40675">
                  <c:v>-4</c:v>
                </c:pt>
                <c:pt idx="40676">
                  <c:v>-3.9979999999999905</c:v>
                </c:pt>
                <c:pt idx="40677">
                  <c:v>-3.9959999999999951</c:v>
                </c:pt>
                <c:pt idx="40678">
                  <c:v>-3.9939999999999998</c:v>
                </c:pt>
                <c:pt idx="40679">
                  <c:v>-3.9919999999999902</c:v>
                </c:pt>
                <c:pt idx="40680">
                  <c:v>-3.9899999999999949</c:v>
                </c:pt>
                <c:pt idx="40681">
                  <c:v>-3.9879999999999995</c:v>
                </c:pt>
                <c:pt idx="40682">
                  <c:v>-3.98599999999999</c:v>
                </c:pt>
                <c:pt idx="40683">
                  <c:v>-3.9839999999999947</c:v>
                </c:pt>
                <c:pt idx="40684">
                  <c:v>-3.9819999999999993</c:v>
                </c:pt>
                <c:pt idx="40685">
                  <c:v>-3.9799999999999898</c:v>
                </c:pt>
                <c:pt idx="40686">
                  <c:v>-3.9779999999999944</c:v>
                </c:pt>
                <c:pt idx="40687">
                  <c:v>-3.9759999999999991</c:v>
                </c:pt>
                <c:pt idx="40688">
                  <c:v>-3.9739999999999895</c:v>
                </c:pt>
                <c:pt idx="40689">
                  <c:v>-3.9719999999999942</c:v>
                </c:pt>
                <c:pt idx="40690">
                  <c:v>-3.9699999999999989</c:v>
                </c:pt>
                <c:pt idx="40691">
                  <c:v>-3.9679999999999893</c:v>
                </c:pt>
                <c:pt idx="40692">
                  <c:v>-3.965999999999994</c:v>
                </c:pt>
                <c:pt idx="40693">
                  <c:v>-3.9639999999999986</c:v>
                </c:pt>
                <c:pt idx="40694">
                  <c:v>-3.9619999999999891</c:v>
                </c:pt>
                <c:pt idx="40695">
                  <c:v>-3.9599999999999937</c:v>
                </c:pt>
                <c:pt idx="40696">
                  <c:v>-3.9579999999999984</c:v>
                </c:pt>
                <c:pt idx="40697">
                  <c:v>-3.9559999999999889</c:v>
                </c:pt>
                <c:pt idx="40698">
                  <c:v>-3.9539999999999935</c:v>
                </c:pt>
                <c:pt idx="40699">
                  <c:v>-3.9519999999999982</c:v>
                </c:pt>
                <c:pt idx="40700">
                  <c:v>-3.9499999999999886</c:v>
                </c:pt>
                <c:pt idx="40701">
                  <c:v>-3.9479999999999933</c:v>
                </c:pt>
                <c:pt idx="40702">
                  <c:v>-3.945999999999998</c:v>
                </c:pt>
                <c:pt idx="40703">
                  <c:v>-3.9439999999999884</c:v>
                </c:pt>
                <c:pt idx="40704">
                  <c:v>-3.9419999999999931</c:v>
                </c:pt>
                <c:pt idx="40705">
                  <c:v>-3.9399999999999977</c:v>
                </c:pt>
                <c:pt idx="40706">
                  <c:v>-3.9379999999999882</c:v>
                </c:pt>
                <c:pt idx="40707">
                  <c:v>-3.9359999999999928</c:v>
                </c:pt>
                <c:pt idx="40708">
                  <c:v>-3.9339999999999975</c:v>
                </c:pt>
                <c:pt idx="40709">
                  <c:v>-3.9319999999999879</c:v>
                </c:pt>
                <c:pt idx="40710">
                  <c:v>-3.9299999999999926</c:v>
                </c:pt>
                <c:pt idx="40711">
                  <c:v>-3.9279999999999973</c:v>
                </c:pt>
                <c:pt idx="40712">
                  <c:v>-3.9259999999999877</c:v>
                </c:pt>
                <c:pt idx="40713">
                  <c:v>-3.9239999999999924</c:v>
                </c:pt>
                <c:pt idx="40714">
                  <c:v>-3.921999999999997</c:v>
                </c:pt>
                <c:pt idx="40715">
                  <c:v>-3.9199999999999875</c:v>
                </c:pt>
                <c:pt idx="40716">
                  <c:v>-3.9179999999999922</c:v>
                </c:pt>
                <c:pt idx="40717">
                  <c:v>-3.9159999999999968</c:v>
                </c:pt>
                <c:pt idx="40718">
                  <c:v>-3.9139999999999873</c:v>
                </c:pt>
                <c:pt idx="40719">
                  <c:v>-3.9119999999999919</c:v>
                </c:pt>
                <c:pt idx="40720">
                  <c:v>-3.9099999999999966</c:v>
                </c:pt>
                <c:pt idx="40721">
                  <c:v>-3.9080000000000013</c:v>
                </c:pt>
                <c:pt idx="40722">
                  <c:v>-3.9059999999999917</c:v>
                </c:pt>
                <c:pt idx="40723">
                  <c:v>-3.9039999999999964</c:v>
                </c:pt>
                <c:pt idx="40724">
                  <c:v>-3.902000000000001</c:v>
                </c:pt>
                <c:pt idx="40725">
                  <c:v>-3.8999999999999915</c:v>
                </c:pt>
                <c:pt idx="40726">
                  <c:v>-3.8979999999999961</c:v>
                </c:pt>
                <c:pt idx="40727">
                  <c:v>-3.8960000000000008</c:v>
                </c:pt>
                <c:pt idx="40728">
                  <c:v>-3.8939999999999912</c:v>
                </c:pt>
                <c:pt idx="40729">
                  <c:v>-3.8919999999999959</c:v>
                </c:pt>
                <c:pt idx="40730">
                  <c:v>-3.8900000000000006</c:v>
                </c:pt>
                <c:pt idx="40731">
                  <c:v>-3.887999999999991</c:v>
                </c:pt>
                <c:pt idx="40732">
                  <c:v>-3.8859999999999957</c:v>
                </c:pt>
                <c:pt idx="40733">
                  <c:v>-3.8840000000000003</c:v>
                </c:pt>
                <c:pt idx="40734">
                  <c:v>-3.8819999999999908</c:v>
                </c:pt>
                <c:pt idx="40735">
                  <c:v>-3.8799999999999955</c:v>
                </c:pt>
                <c:pt idx="40736">
                  <c:v>-3.8780000000000001</c:v>
                </c:pt>
                <c:pt idx="40737">
                  <c:v>-3.8759999999999906</c:v>
                </c:pt>
                <c:pt idx="40738">
                  <c:v>-3.8739999999999952</c:v>
                </c:pt>
                <c:pt idx="40739">
                  <c:v>-3.8719999999999999</c:v>
                </c:pt>
                <c:pt idx="40740">
                  <c:v>-3.8699999999999903</c:v>
                </c:pt>
                <c:pt idx="40741">
                  <c:v>-3.867999999999995</c:v>
                </c:pt>
                <c:pt idx="40742">
                  <c:v>-3.8659999999999997</c:v>
                </c:pt>
                <c:pt idx="40743">
                  <c:v>-3.8639999999999901</c:v>
                </c:pt>
                <c:pt idx="40744">
                  <c:v>-3.8619999999999948</c:v>
                </c:pt>
                <c:pt idx="40745">
                  <c:v>-3.8599999999999994</c:v>
                </c:pt>
                <c:pt idx="40746">
                  <c:v>-3.8579999999999899</c:v>
                </c:pt>
                <c:pt idx="40747">
                  <c:v>-3.8559999999999945</c:v>
                </c:pt>
                <c:pt idx="40748">
                  <c:v>-3.8539999999999992</c:v>
                </c:pt>
                <c:pt idx="40749">
                  <c:v>-3.8519999999999897</c:v>
                </c:pt>
                <c:pt idx="40750">
                  <c:v>-3.8499999999999943</c:v>
                </c:pt>
                <c:pt idx="40751">
                  <c:v>-3.847999999999999</c:v>
                </c:pt>
                <c:pt idx="40752">
                  <c:v>-3.8459999999999894</c:v>
                </c:pt>
                <c:pt idx="40753">
                  <c:v>-3.8439999999999941</c:v>
                </c:pt>
                <c:pt idx="40754">
                  <c:v>-3.8419999999999987</c:v>
                </c:pt>
                <c:pt idx="40755">
                  <c:v>-3.8399999999999892</c:v>
                </c:pt>
                <c:pt idx="40756">
                  <c:v>-3.8379999999999939</c:v>
                </c:pt>
                <c:pt idx="40757">
                  <c:v>-3.8359999999999985</c:v>
                </c:pt>
                <c:pt idx="40758">
                  <c:v>-3.833999999999989</c:v>
                </c:pt>
                <c:pt idx="40759">
                  <c:v>-3.8319999999999936</c:v>
                </c:pt>
                <c:pt idx="40760">
                  <c:v>-3.8299999999999983</c:v>
                </c:pt>
                <c:pt idx="40761">
                  <c:v>-3.8279999999999887</c:v>
                </c:pt>
                <c:pt idx="40762">
                  <c:v>-3.8259999999999934</c:v>
                </c:pt>
                <c:pt idx="40763">
                  <c:v>-3.8239999999999981</c:v>
                </c:pt>
                <c:pt idx="40764">
                  <c:v>-3.8219999999999885</c:v>
                </c:pt>
                <c:pt idx="40765">
                  <c:v>-3.8199999999999932</c:v>
                </c:pt>
                <c:pt idx="40766">
                  <c:v>-3.8179999999999978</c:v>
                </c:pt>
                <c:pt idx="40767">
                  <c:v>-3.8159999999999883</c:v>
                </c:pt>
                <c:pt idx="40768">
                  <c:v>-3.813999999999993</c:v>
                </c:pt>
                <c:pt idx="40769">
                  <c:v>-3.8119999999999976</c:v>
                </c:pt>
                <c:pt idx="40770">
                  <c:v>-3.8099999999999881</c:v>
                </c:pt>
                <c:pt idx="40771">
                  <c:v>-3.8079999999999927</c:v>
                </c:pt>
                <c:pt idx="40772">
                  <c:v>-3.8059999999999974</c:v>
                </c:pt>
                <c:pt idx="40773">
                  <c:v>-3.8039999999999878</c:v>
                </c:pt>
                <c:pt idx="40774">
                  <c:v>-3.8019999999999925</c:v>
                </c:pt>
                <c:pt idx="40775">
                  <c:v>-3.7999999999999972</c:v>
                </c:pt>
                <c:pt idx="40776">
                  <c:v>-3.7979999999999876</c:v>
                </c:pt>
                <c:pt idx="40777">
                  <c:v>-3.7959999999999923</c:v>
                </c:pt>
                <c:pt idx="40778">
                  <c:v>-3.7939999999999969</c:v>
                </c:pt>
                <c:pt idx="40779">
                  <c:v>-3.7919999999999874</c:v>
                </c:pt>
                <c:pt idx="40780">
                  <c:v>-3.789999999999992</c:v>
                </c:pt>
                <c:pt idx="40781">
                  <c:v>-3.7879999999999967</c:v>
                </c:pt>
                <c:pt idx="40782">
                  <c:v>-3.7860000000000014</c:v>
                </c:pt>
                <c:pt idx="40783">
                  <c:v>-3.7839999999999918</c:v>
                </c:pt>
                <c:pt idx="40784">
                  <c:v>-3.7819999999999965</c:v>
                </c:pt>
                <c:pt idx="40785">
                  <c:v>-3.7800000000000011</c:v>
                </c:pt>
                <c:pt idx="40786">
                  <c:v>-3.7779999999999916</c:v>
                </c:pt>
                <c:pt idx="40787">
                  <c:v>-3.7759999999999962</c:v>
                </c:pt>
                <c:pt idx="40788">
                  <c:v>-3.7740000000000009</c:v>
                </c:pt>
                <c:pt idx="40789">
                  <c:v>-3.7719999999999914</c:v>
                </c:pt>
                <c:pt idx="40790">
                  <c:v>-3.769999999999996</c:v>
                </c:pt>
                <c:pt idx="40791">
                  <c:v>-3.7680000000000007</c:v>
                </c:pt>
                <c:pt idx="40792">
                  <c:v>-3.7659999999999911</c:v>
                </c:pt>
                <c:pt idx="40793">
                  <c:v>-3.7639999999999958</c:v>
                </c:pt>
                <c:pt idx="40794">
                  <c:v>-3.7620000000000005</c:v>
                </c:pt>
                <c:pt idx="40795">
                  <c:v>-3.7599999999999909</c:v>
                </c:pt>
                <c:pt idx="40796">
                  <c:v>-3.7579999999999956</c:v>
                </c:pt>
                <c:pt idx="40797">
                  <c:v>-3.7560000000000002</c:v>
                </c:pt>
                <c:pt idx="40798">
                  <c:v>-3.7539999999999907</c:v>
                </c:pt>
                <c:pt idx="40799">
                  <c:v>-3.7519999999999953</c:v>
                </c:pt>
                <c:pt idx="40800">
                  <c:v>-3.75</c:v>
                </c:pt>
                <c:pt idx="40801">
                  <c:v>-3.7479999999999905</c:v>
                </c:pt>
                <c:pt idx="40802">
                  <c:v>-3.7459999999999951</c:v>
                </c:pt>
                <c:pt idx="40803">
                  <c:v>-3.7439999999999998</c:v>
                </c:pt>
                <c:pt idx="40804">
                  <c:v>-3.7419999999999902</c:v>
                </c:pt>
                <c:pt idx="40805">
                  <c:v>-3.7399999999999949</c:v>
                </c:pt>
                <c:pt idx="40806">
                  <c:v>-3.7379999999999995</c:v>
                </c:pt>
                <c:pt idx="40807">
                  <c:v>-3.73599999999999</c:v>
                </c:pt>
                <c:pt idx="40808">
                  <c:v>-3.7339999999999947</c:v>
                </c:pt>
                <c:pt idx="40809">
                  <c:v>-3.7319999999999993</c:v>
                </c:pt>
                <c:pt idx="40810">
                  <c:v>-3.7299999999999898</c:v>
                </c:pt>
                <c:pt idx="40811">
                  <c:v>-3.7279999999999944</c:v>
                </c:pt>
                <c:pt idx="40812">
                  <c:v>-3.7259999999999991</c:v>
                </c:pt>
                <c:pt idx="40813">
                  <c:v>-3.7239999999999895</c:v>
                </c:pt>
                <c:pt idx="40814">
                  <c:v>-3.7219999999999942</c:v>
                </c:pt>
                <c:pt idx="40815">
                  <c:v>-3.7199999999999989</c:v>
                </c:pt>
                <c:pt idx="40816">
                  <c:v>-3.7179999999999893</c:v>
                </c:pt>
                <c:pt idx="40817">
                  <c:v>-3.715999999999994</c:v>
                </c:pt>
                <c:pt idx="40818">
                  <c:v>-3.7139999999999986</c:v>
                </c:pt>
                <c:pt idx="40819">
                  <c:v>-3.7119999999999891</c:v>
                </c:pt>
                <c:pt idx="40820">
                  <c:v>-3.7099999999999937</c:v>
                </c:pt>
                <c:pt idx="40821">
                  <c:v>-3.7079999999999984</c:v>
                </c:pt>
                <c:pt idx="40822">
                  <c:v>-3.7059999999999889</c:v>
                </c:pt>
                <c:pt idx="40823">
                  <c:v>-3.7039999999999935</c:v>
                </c:pt>
                <c:pt idx="40824">
                  <c:v>-3.7019999999999982</c:v>
                </c:pt>
                <c:pt idx="40825">
                  <c:v>-3.6999999999999886</c:v>
                </c:pt>
                <c:pt idx="40826">
                  <c:v>-3.6979999999999933</c:v>
                </c:pt>
                <c:pt idx="40827">
                  <c:v>-3.695999999999998</c:v>
                </c:pt>
                <c:pt idx="40828">
                  <c:v>-3.6939999999999884</c:v>
                </c:pt>
                <c:pt idx="40829">
                  <c:v>-3.6919999999999931</c:v>
                </c:pt>
                <c:pt idx="40830">
                  <c:v>-3.6899999999999977</c:v>
                </c:pt>
                <c:pt idx="40831">
                  <c:v>-3.6879999999999882</c:v>
                </c:pt>
                <c:pt idx="40832">
                  <c:v>-3.6859999999999928</c:v>
                </c:pt>
                <c:pt idx="40833">
                  <c:v>-3.6839999999999975</c:v>
                </c:pt>
                <c:pt idx="40834">
                  <c:v>-3.6819999999999879</c:v>
                </c:pt>
                <c:pt idx="40835">
                  <c:v>-3.6799999999999926</c:v>
                </c:pt>
                <c:pt idx="40836">
                  <c:v>-3.6779999999999973</c:v>
                </c:pt>
                <c:pt idx="40837">
                  <c:v>-3.6759999999999877</c:v>
                </c:pt>
                <c:pt idx="40838">
                  <c:v>-3.6739999999999924</c:v>
                </c:pt>
                <c:pt idx="40839">
                  <c:v>-3.671999999999997</c:v>
                </c:pt>
                <c:pt idx="40840">
                  <c:v>-3.6699999999999875</c:v>
                </c:pt>
                <c:pt idx="40841">
                  <c:v>-3.6679999999999922</c:v>
                </c:pt>
                <c:pt idx="40842">
                  <c:v>-3.6659999999999968</c:v>
                </c:pt>
                <c:pt idx="40843">
                  <c:v>-3.6639999999999873</c:v>
                </c:pt>
                <c:pt idx="40844">
                  <c:v>-3.6619999999999919</c:v>
                </c:pt>
                <c:pt idx="40845">
                  <c:v>-3.6599999999999966</c:v>
                </c:pt>
                <c:pt idx="40846">
                  <c:v>-3.6580000000000013</c:v>
                </c:pt>
                <c:pt idx="40847">
                  <c:v>-3.6559999999999917</c:v>
                </c:pt>
                <c:pt idx="40848">
                  <c:v>-3.6539999999999964</c:v>
                </c:pt>
                <c:pt idx="40849">
                  <c:v>-3.652000000000001</c:v>
                </c:pt>
                <c:pt idx="40850">
                  <c:v>-3.6499999999999915</c:v>
                </c:pt>
                <c:pt idx="40851">
                  <c:v>-3.6479999999999961</c:v>
                </c:pt>
                <c:pt idx="40852">
                  <c:v>-3.6460000000000008</c:v>
                </c:pt>
                <c:pt idx="40853">
                  <c:v>-3.6439999999999912</c:v>
                </c:pt>
                <c:pt idx="40854">
                  <c:v>-3.6419999999999959</c:v>
                </c:pt>
                <c:pt idx="40855">
                  <c:v>-3.6400000000000006</c:v>
                </c:pt>
                <c:pt idx="40856">
                  <c:v>-3.637999999999991</c:v>
                </c:pt>
                <c:pt idx="40857">
                  <c:v>-3.6359999999999957</c:v>
                </c:pt>
                <c:pt idx="40858">
                  <c:v>-3.6340000000000003</c:v>
                </c:pt>
                <c:pt idx="40859">
                  <c:v>-3.6319999999999908</c:v>
                </c:pt>
                <c:pt idx="40860">
                  <c:v>-3.6299999999999955</c:v>
                </c:pt>
                <c:pt idx="40861">
                  <c:v>-3.6280000000000001</c:v>
                </c:pt>
                <c:pt idx="40862">
                  <c:v>-3.6259999999999906</c:v>
                </c:pt>
                <c:pt idx="40863">
                  <c:v>-3.6239999999999952</c:v>
                </c:pt>
                <c:pt idx="40864">
                  <c:v>-3.6219999999999999</c:v>
                </c:pt>
                <c:pt idx="40865">
                  <c:v>-3.6199999999999903</c:v>
                </c:pt>
                <c:pt idx="40866">
                  <c:v>-3.617999999999995</c:v>
                </c:pt>
                <c:pt idx="40867">
                  <c:v>-3.6159999999999997</c:v>
                </c:pt>
                <c:pt idx="40868">
                  <c:v>-3.6139999999999901</c:v>
                </c:pt>
                <c:pt idx="40869">
                  <c:v>-3.6119999999999948</c:v>
                </c:pt>
                <c:pt idx="40870">
                  <c:v>-3.6099999999999994</c:v>
                </c:pt>
                <c:pt idx="40871">
                  <c:v>-3.6079999999999899</c:v>
                </c:pt>
                <c:pt idx="40872">
                  <c:v>-3.6059999999999945</c:v>
                </c:pt>
                <c:pt idx="40873">
                  <c:v>-3.6039999999999992</c:v>
                </c:pt>
                <c:pt idx="40874">
                  <c:v>-3.6019999999999897</c:v>
                </c:pt>
                <c:pt idx="40875">
                  <c:v>-3.5999999999999943</c:v>
                </c:pt>
                <c:pt idx="40876">
                  <c:v>-3.597999999999999</c:v>
                </c:pt>
                <c:pt idx="40877">
                  <c:v>-3.5959999999999894</c:v>
                </c:pt>
                <c:pt idx="40878">
                  <c:v>-3.5939999999999941</c:v>
                </c:pt>
                <c:pt idx="40879">
                  <c:v>-3.5919999999999987</c:v>
                </c:pt>
                <c:pt idx="40880">
                  <c:v>-3.5899999999999892</c:v>
                </c:pt>
                <c:pt idx="40881">
                  <c:v>-3.5879999999999939</c:v>
                </c:pt>
                <c:pt idx="40882">
                  <c:v>-3.5859999999999985</c:v>
                </c:pt>
                <c:pt idx="40883">
                  <c:v>-3.583999999999989</c:v>
                </c:pt>
                <c:pt idx="40884">
                  <c:v>-3.5819999999999936</c:v>
                </c:pt>
                <c:pt idx="40885">
                  <c:v>-3.5799999999999983</c:v>
                </c:pt>
                <c:pt idx="40886">
                  <c:v>-3.5779999999999887</c:v>
                </c:pt>
                <c:pt idx="40887">
                  <c:v>-3.5759999999999934</c:v>
                </c:pt>
                <c:pt idx="40888">
                  <c:v>-3.5739999999999981</c:v>
                </c:pt>
                <c:pt idx="40889">
                  <c:v>-3.5719999999999885</c:v>
                </c:pt>
                <c:pt idx="40890">
                  <c:v>-3.5699999999999932</c:v>
                </c:pt>
                <c:pt idx="40891">
                  <c:v>-3.5679999999999978</c:v>
                </c:pt>
                <c:pt idx="40892">
                  <c:v>-3.5659999999999883</c:v>
                </c:pt>
                <c:pt idx="40893">
                  <c:v>-3.563999999999993</c:v>
                </c:pt>
                <c:pt idx="40894">
                  <c:v>-3.5619999999999976</c:v>
                </c:pt>
                <c:pt idx="40895">
                  <c:v>-3.5599999999999881</c:v>
                </c:pt>
                <c:pt idx="40896">
                  <c:v>-3.5579999999999927</c:v>
                </c:pt>
                <c:pt idx="40897">
                  <c:v>-3.5559999999999974</c:v>
                </c:pt>
                <c:pt idx="40898">
                  <c:v>-3.5539999999999878</c:v>
                </c:pt>
                <c:pt idx="40899">
                  <c:v>-3.5519999999999925</c:v>
                </c:pt>
                <c:pt idx="40900">
                  <c:v>-3.5499999999999972</c:v>
                </c:pt>
                <c:pt idx="40901">
                  <c:v>-3.5479999999999876</c:v>
                </c:pt>
                <c:pt idx="40902">
                  <c:v>-3.5459999999999923</c:v>
                </c:pt>
                <c:pt idx="40903">
                  <c:v>-3.5439999999999969</c:v>
                </c:pt>
                <c:pt idx="40904">
                  <c:v>-3.5419999999999874</c:v>
                </c:pt>
                <c:pt idx="40905">
                  <c:v>-3.539999999999992</c:v>
                </c:pt>
                <c:pt idx="40906">
                  <c:v>-3.5379999999999967</c:v>
                </c:pt>
                <c:pt idx="40907">
                  <c:v>-3.5360000000000014</c:v>
                </c:pt>
                <c:pt idx="40908">
                  <c:v>-3.5339999999999918</c:v>
                </c:pt>
                <c:pt idx="40909">
                  <c:v>-3.5319999999999965</c:v>
                </c:pt>
                <c:pt idx="40910">
                  <c:v>-3.5300000000000011</c:v>
                </c:pt>
                <c:pt idx="40911">
                  <c:v>-3.5279999999999916</c:v>
                </c:pt>
                <c:pt idx="40912">
                  <c:v>-3.5259999999999962</c:v>
                </c:pt>
                <c:pt idx="40913">
                  <c:v>-3.5240000000000009</c:v>
                </c:pt>
                <c:pt idx="40914">
                  <c:v>-3.5219999999999914</c:v>
                </c:pt>
                <c:pt idx="40915">
                  <c:v>-3.519999999999996</c:v>
                </c:pt>
                <c:pt idx="40916">
                  <c:v>-3.5180000000000007</c:v>
                </c:pt>
                <c:pt idx="40917">
                  <c:v>-3.5159999999999911</c:v>
                </c:pt>
                <c:pt idx="40918">
                  <c:v>-3.5139999999999958</c:v>
                </c:pt>
                <c:pt idx="40919">
                  <c:v>-3.5120000000000005</c:v>
                </c:pt>
                <c:pt idx="40920">
                  <c:v>-3.5099999999999909</c:v>
                </c:pt>
                <c:pt idx="40921">
                  <c:v>-3.5079999999999956</c:v>
                </c:pt>
                <c:pt idx="40922">
                  <c:v>-3.5060000000000002</c:v>
                </c:pt>
                <c:pt idx="40923">
                  <c:v>-3.5039999999999907</c:v>
                </c:pt>
                <c:pt idx="40924">
                  <c:v>-3.5019999999999953</c:v>
                </c:pt>
                <c:pt idx="40925">
                  <c:v>-3.5</c:v>
                </c:pt>
                <c:pt idx="40926">
                  <c:v>-3.4979999999999905</c:v>
                </c:pt>
                <c:pt idx="40927">
                  <c:v>-3.4959999999999951</c:v>
                </c:pt>
                <c:pt idx="40928">
                  <c:v>-3.4939999999999998</c:v>
                </c:pt>
                <c:pt idx="40929">
                  <c:v>-3.4919999999999902</c:v>
                </c:pt>
                <c:pt idx="40930">
                  <c:v>-3.4899999999999949</c:v>
                </c:pt>
                <c:pt idx="40931">
                  <c:v>-3.4879999999999995</c:v>
                </c:pt>
                <c:pt idx="40932">
                  <c:v>-3.48599999999999</c:v>
                </c:pt>
                <c:pt idx="40933">
                  <c:v>-3.4839999999999947</c:v>
                </c:pt>
                <c:pt idx="40934">
                  <c:v>-3.4819999999999993</c:v>
                </c:pt>
                <c:pt idx="40935">
                  <c:v>-3.4799999999999898</c:v>
                </c:pt>
                <c:pt idx="40936">
                  <c:v>-3.4779999999999944</c:v>
                </c:pt>
                <c:pt idx="40937">
                  <c:v>-3.4759999999999991</c:v>
                </c:pt>
                <c:pt idx="40938">
                  <c:v>-3.4739999999999895</c:v>
                </c:pt>
                <c:pt idx="40939">
                  <c:v>-3.4719999999999942</c:v>
                </c:pt>
                <c:pt idx="40940">
                  <c:v>-3.4699999999999989</c:v>
                </c:pt>
                <c:pt idx="40941">
                  <c:v>-3.4679999999999893</c:v>
                </c:pt>
                <c:pt idx="40942">
                  <c:v>-3.465999999999994</c:v>
                </c:pt>
                <c:pt idx="40943">
                  <c:v>-3.4639999999999986</c:v>
                </c:pt>
                <c:pt idx="40944">
                  <c:v>-3.4619999999999891</c:v>
                </c:pt>
                <c:pt idx="40945">
                  <c:v>-3.4599999999999937</c:v>
                </c:pt>
                <c:pt idx="40946">
                  <c:v>-3.4579999999999984</c:v>
                </c:pt>
                <c:pt idx="40947">
                  <c:v>-3.4559999999999889</c:v>
                </c:pt>
                <c:pt idx="40948">
                  <c:v>-3.4539999999999935</c:v>
                </c:pt>
                <c:pt idx="40949">
                  <c:v>-3.4519999999999982</c:v>
                </c:pt>
                <c:pt idx="40950">
                  <c:v>-3.4499999999999886</c:v>
                </c:pt>
                <c:pt idx="40951">
                  <c:v>-3.4479999999999933</c:v>
                </c:pt>
                <c:pt idx="40952">
                  <c:v>-3.445999999999998</c:v>
                </c:pt>
                <c:pt idx="40953">
                  <c:v>-3.4439999999999884</c:v>
                </c:pt>
                <c:pt idx="40954">
                  <c:v>-3.4419999999999931</c:v>
                </c:pt>
                <c:pt idx="40955">
                  <c:v>-3.4399999999999977</c:v>
                </c:pt>
                <c:pt idx="40956">
                  <c:v>-3.4379999999999882</c:v>
                </c:pt>
                <c:pt idx="40957">
                  <c:v>-3.4359999999999928</c:v>
                </c:pt>
                <c:pt idx="40958">
                  <c:v>-3.4339999999999975</c:v>
                </c:pt>
                <c:pt idx="40959">
                  <c:v>-3.4319999999999879</c:v>
                </c:pt>
                <c:pt idx="40960">
                  <c:v>-3.4299999999999926</c:v>
                </c:pt>
                <c:pt idx="40961">
                  <c:v>-3.4279999999999973</c:v>
                </c:pt>
                <c:pt idx="40962">
                  <c:v>-3.4259999999999877</c:v>
                </c:pt>
                <c:pt idx="40963">
                  <c:v>-3.4239999999999924</c:v>
                </c:pt>
                <c:pt idx="40964">
                  <c:v>-3.421999999999997</c:v>
                </c:pt>
                <c:pt idx="40965">
                  <c:v>-3.4199999999999875</c:v>
                </c:pt>
                <c:pt idx="40966">
                  <c:v>-3.4179999999999922</c:v>
                </c:pt>
                <c:pt idx="40967">
                  <c:v>-3.4159999999999968</c:v>
                </c:pt>
                <c:pt idx="40968">
                  <c:v>-3.4139999999999873</c:v>
                </c:pt>
                <c:pt idx="40969">
                  <c:v>-3.4119999999999919</c:v>
                </c:pt>
                <c:pt idx="40970">
                  <c:v>-3.4099999999999966</c:v>
                </c:pt>
                <c:pt idx="40971">
                  <c:v>-3.4080000000000013</c:v>
                </c:pt>
                <c:pt idx="40972">
                  <c:v>-3.4059999999999917</c:v>
                </c:pt>
                <c:pt idx="40973">
                  <c:v>-3.4039999999999964</c:v>
                </c:pt>
                <c:pt idx="40974">
                  <c:v>-3.402000000000001</c:v>
                </c:pt>
                <c:pt idx="40975">
                  <c:v>-3.3999999999999915</c:v>
                </c:pt>
                <c:pt idx="40976">
                  <c:v>-3.3979999999999961</c:v>
                </c:pt>
                <c:pt idx="40977">
                  <c:v>-3.3960000000000008</c:v>
                </c:pt>
                <c:pt idx="40978">
                  <c:v>-3.3939999999999912</c:v>
                </c:pt>
                <c:pt idx="40979">
                  <c:v>-3.3919999999999959</c:v>
                </c:pt>
                <c:pt idx="40980">
                  <c:v>-3.3900000000000006</c:v>
                </c:pt>
                <c:pt idx="40981">
                  <c:v>-3.387999999999991</c:v>
                </c:pt>
                <c:pt idx="40982">
                  <c:v>-3.3859999999999957</c:v>
                </c:pt>
                <c:pt idx="40983">
                  <c:v>-3.3840000000000003</c:v>
                </c:pt>
                <c:pt idx="40984">
                  <c:v>-3.3819999999999908</c:v>
                </c:pt>
                <c:pt idx="40985">
                  <c:v>-3.3799999999999955</c:v>
                </c:pt>
                <c:pt idx="40986">
                  <c:v>-3.3780000000000001</c:v>
                </c:pt>
                <c:pt idx="40987">
                  <c:v>-3.3759999999999906</c:v>
                </c:pt>
                <c:pt idx="40988">
                  <c:v>-3.3739999999999952</c:v>
                </c:pt>
                <c:pt idx="40989">
                  <c:v>-3.3719999999999999</c:v>
                </c:pt>
                <c:pt idx="40990">
                  <c:v>-3.3699999999999903</c:v>
                </c:pt>
                <c:pt idx="40991">
                  <c:v>-3.367999999999995</c:v>
                </c:pt>
                <c:pt idx="40992">
                  <c:v>-3.3659999999999997</c:v>
                </c:pt>
                <c:pt idx="40993">
                  <c:v>-3.3639999999999901</c:v>
                </c:pt>
                <c:pt idx="40994">
                  <c:v>-3.3619999999999948</c:v>
                </c:pt>
                <c:pt idx="40995">
                  <c:v>-3.3599999999999994</c:v>
                </c:pt>
                <c:pt idx="40996">
                  <c:v>-3.3579999999999899</c:v>
                </c:pt>
                <c:pt idx="40997">
                  <c:v>-3.3559999999999945</c:v>
                </c:pt>
                <c:pt idx="40998">
                  <c:v>-3.3539999999999992</c:v>
                </c:pt>
                <c:pt idx="40999">
                  <c:v>-3.3519999999999897</c:v>
                </c:pt>
                <c:pt idx="41000">
                  <c:v>-3.3499999999999943</c:v>
                </c:pt>
                <c:pt idx="41001">
                  <c:v>-3.347999999999999</c:v>
                </c:pt>
                <c:pt idx="41002">
                  <c:v>-3.3459999999999894</c:v>
                </c:pt>
                <c:pt idx="41003">
                  <c:v>-3.3439999999999941</c:v>
                </c:pt>
                <c:pt idx="41004">
                  <c:v>-3.3419999999999987</c:v>
                </c:pt>
                <c:pt idx="41005">
                  <c:v>-3.3399999999999892</c:v>
                </c:pt>
                <c:pt idx="41006">
                  <c:v>-3.3379999999999939</c:v>
                </c:pt>
                <c:pt idx="41007">
                  <c:v>-3.3359999999999985</c:v>
                </c:pt>
                <c:pt idx="41008">
                  <c:v>-3.333999999999989</c:v>
                </c:pt>
                <c:pt idx="41009">
                  <c:v>-3.3319999999999936</c:v>
                </c:pt>
                <c:pt idx="41010">
                  <c:v>-3.3299999999999983</c:v>
                </c:pt>
                <c:pt idx="41011">
                  <c:v>-3.3279999999999887</c:v>
                </c:pt>
                <c:pt idx="41012">
                  <c:v>-3.3259999999999934</c:v>
                </c:pt>
                <c:pt idx="41013">
                  <c:v>-3.3239999999999981</c:v>
                </c:pt>
                <c:pt idx="41014">
                  <c:v>-3.3219999999999885</c:v>
                </c:pt>
                <c:pt idx="41015">
                  <c:v>-3.3199999999999932</c:v>
                </c:pt>
                <c:pt idx="41016">
                  <c:v>-3.3179999999999978</c:v>
                </c:pt>
                <c:pt idx="41017">
                  <c:v>-3.3159999999999883</c:v>
                </c:pt>
                <c:pt idx="41018">
                  <c:v>-3.313999999999993</c:v>
                </c:pt>
                <c:pt idx="41019">
                  <c:v>-3.3119999999999976</c:v>
                </c:pt>
                <c:pt idx="41020">
                  <c:v>-3.3099999999999881</c:v>
                </c:pt>
                <c:pt idx="41021">
                  <c:v>-3.3079999999999927</c:v>
                </c:pt>
                <c:pt idx="41022">
                  <c:v>-3.3059999999999974</c:v>
                </c:pt>
                <c:pt idx="41023">
                  <c:v>-3.3039999999999878</c:v>
                </c:pt>
                <c:pt idx="41024">
                  <c:v>-3.3019999999999925</c:v>
                </c:pt>
                <c:pt idx="41025">
                  <c:v>-3.2999999999999972</c:v>
                </c:pt>
                <c:pt idx="41026">
                  <c:v>-3.2979999999999876</c:v>
                </c:pt>
                <c:pt idx="41027">
                  <c:v>-3.2959999999999923</c:v>
                </c:pt>
                <c:pt idx="41028">
                  <c:v>-3.2939999999999969</c:v>
                </c:pt>
                <c:pt idx="41029">
                  <c:v>-3.2919999999999874</c:v>
                </c:pt>
                <c:pt idx="41030">
                  <c:v>-3.289999999999992</c:v>
                </c:pt>
                <c:pt idx="41031">
                  <c:v>-3.2879999999999967</c:v>
                </c:pt>
                <c:pt idx="41032">
                  <c:v>-3.2860000000000014</c:v>
                </c:pt>
                <c:pt idx="41033">
                  <c:v>-3.2839999999999918</c:v>
                </c:pt>
                <c:pt idx="41034">
                  <c:v>-3.2819999999999965</c:v>
                </c:pt>
                <c:pt idx="41035">
                  <c:v>-3.2800000000000011</c:v>
                </c:pt>
                <c:pt idx="41036">
                  <c:v>-3.2779999999999916</c:v>
                </c:pt>
                <c:pt idx="41037">
                  <c:v>-3.2759999999999962</c:v>
                </c:pt>
                <c:pt idx="41038">
                  <c:v>-3.2740000000000009</c:v>
                </c:pt>
                <c:pt idx="41039">
                  <c:v>-3.2719999999999914</c:v>
                </c:pt>
                <c:pt idx="41040">
                  <c:v>-3.269999999999996</c:v>
                </c:pt>
                <c:pt idx="41041">
                  <c:v>-3.2680000000000007</c:v>
                </c:pt>
                <c:pt idx="41042">
                  <c:v>-3.2659999999999911</c:v>
                </c:pt>
                <c:pt idx="41043">
                  <c:v>-3.2639999999999958</c:v>
                </c:pt>
                <c:pt idx="41044">
                  <c:v>-3.2620000000000005</c:v>
                </c:pt>
                <c:pt idx="41045">
                  <c:v>-3.2599999999999909</c:v>
                </c:pt>
                <c:pt idx="41046">
                  <c:v>-3.2579999999999956</c:v>
                </c:pt>
                <c:pt idx="41047">
                  <c:v>-3.2560000000000002</c:v>
                </c:pt>
                <c:pt idx="41048">
                  <c:v>-3.2539999999999907</c:v>
                </c:pt>
                <c:pt idx="41049">
                  <c:v>-3.2519999999999953</c:v>
                </c:pt>
                <c:pt idx="41050">
                  <c:v>-3.25</c:v>
                </c:pt>
                <c:pt idx="41051">
                  <c:v>-3.2479999999999905</c:v>
                </c:pt>
                <c:pt idx="41052">
                  <c:v>-3.2459999999999951</c:v>
                </c:pt>
                <c:pt idx="41053">
                  <c:v>-3.2439999999999998</c:v>
                </c:pt>
                <c:pt idx="41054">
                  <c:v>-3.2419999999999902</c:v>
                </c:pt>
                <c:pt idx="41055">
                  <c:v>-3.2399999999999949</c:v>
                </c:pt>
                <c:pt idx="41056">
                  <c:v>-3.2379999999999995</c:v>
                </c:pt>
                <c:pt idx="41057">
                  <c:v>-3.23599999999999</c:v>
                </c:pt>
                <c:pt idx="41058">
                  <c:v>-3.2339999999999947</c:v>
                </c:pt>
                <c:pt idx="41059">
                  <c:v>-3.2319999999999993</c:v>
                </c:pt>
                <c:pt idx="41060">
                  <c:v>-3.2299999999999898</c:v>
                </c:pt>
                <c:pt idx="41061">
                  <c:v>-3.2279999999999944</c:v>
                </c:pt>
                <c:pt idx="41062">
                  <c:v>-3.2259999999999991</c:v>
                </c:pt>
                <c:pt idx="41063">
                  <c:v>-3.2239999999999895</c:v>
                </c:pt>
                <c:pt idx="41064">
                  <c:v>-3.2219999999999942</c:v>
                </c:pt>
                <c:pt idx="41065">
                  <c:v>-3.2199999999999989</c:v>
                </c:pt>
                <c:pt idx="41066">
                  <c:v>-3.2179999999999893</c:v>
                </c:pt>
                <c:pt idx="41067">
                  <c:v>-3.215999999999994</c:v>
                </c:pt>
                <c:pt idx="41068">
                  <c:v>-3.2139999999999986</c:v>
                </c:pt>
                <c:pt idx="41069">
                  <c:v>-3.2119999999999891</c:v>
                </c:pt>
                <c:pt idx="41070">
                  <c:v>-3.2099999999999937</c:v>
                </c:pt>
                <c:pt idx="41071">
                  <c:v>-3.2079999999999984</c:v>
                </c:pt>
                <c:pt idx="41072">
                  <c:v>-3.2059999999999889</c:v>
                </c:pt>
                <c:pt idx="41073">
                  <c:v>-3.2039999999999935</c:v>
                </c:pt>
                <c:pt idx="41074">
                  <c:v>-3.2019999999999982</c:v>
                </c:pt>
                <c:pt idx="41075">
                  <c:v>-3.1999999999999886</c:v>
                </c:pt>
                <c:pt idx="41076">
                  <c:v>-3.1979999999999933</c:v>
                </c:pt>
                <c:pt idx="41077">
                  <c:v>-3.195999999999998</c:v>
                </c:pt>
                <c:pt idx="41078">
                  <c:v>-3.1939999999999884</c:v>
                </c:pt>
                <c:pt idx="41079">
                  <c:v>-3.1919999999999931</c:v>
                </c:pt>
                <c:pt idx="41080">
                  <c:v>-3.1899999999999977</c:v>
                </c:pt>
                <c:pt idx="41081">
                  <c:v>-3.1879999999999882</c:v>
                </c:pt>
                <c:pt idx="41082">
                  <c:v>-3.1859999999999928</c:v>
                </c:pt>
                <c:pt idx="41083">
                  <c:v>-3.1839999999999975</c:v>
                </c:pt>
                <c:pt idx="41084">
                  <c:v>-3.1819999999999879</c:v>
                </c:pt>
                <c:pt idx="41085">
                  <c:v>-3.1799999999999926</c:v>
                </c:pt>
                <c:pt idx="41086">
                  <c:v>-3.1779999999999973</c:v>
                </c:pt>
                <c:pt idx="41087">
                  <c:v>-3.1759999999999877</c:v>
                </c:pt>
                <c:pt idx="41088">
                  <c:v>-3.1739999999999924</c:v>
                </c:pt>
                <c:pt idx="41089">
                  <c:v>-3.171999999999997</c:v>
                </c:pt>
                <c:pt idx="41090">
                  <c:v>-3.1699999999999875</c:v>
                </c:pt>
                <c:pt idx="41091">
                  <c:v>-3.1679999999999922</c:v>
                </c:pt>
                <c:pt idx="41092">
                  <c:v>-3.1659999999999968</c:v>
                </c:pt>
                <c:pt idx="41093">
                  <c:v>-3.1639999999999873</c:v>
                </c:pt>
                <c:pt idx="41094">
                  <c:v>-3.1619999999999919</c:v>
                </c:pt>
                <c:pt idx="41095">
                  <c:v>-3.1599999999999966</c:v>
                </c:pt>
                <c:pt idx="41096">
                  <c:v>-3.1580000000000013</c:v>
                </c:pt>
                <c:pt idx="41097">
                  <c:v>-3.1559999999999917</c:v>
                </c:pt>
                <c:pt idx="41098">
                  <c:v>-3.1539999999999964</c:v>
                </c:pt>
                <c:pt idx="41099">
                  <c:v>-3.152000000000001</c:v>
                </c:pt>
                <c:pt idx="41100">
                  <c:v>-3.1499999999999915</c:v>
                </c:pt>
                <c:pt idx="41101">
                  <c:v>-3.1479999999999961</c:v>
                </c:pt>
                <c:pt idx="41102">
                  <c:v>-3.1460000000000008</c:v>
                </c:pt>
                <c:pt idx="41103">
                  <c:v>-3.1439999999999912</c:v>
                </c:pt>
                <c:pt idx="41104">
                  <c:v>-3.1419999999999959</c:v>
                </c:pt>
                <c:pt idx="41105">
                  <c:v>-3.1400000000000006</c:v>
                </c:pt>
                <c:pt idx="41106">
                  <c:v>-3.137999999999991</c:v>
                </c:pt>
                <c:pt idx="41107">
                  <c:v>-3.1359999999999957</c:v>
                </c:pt>
                <c:pt idx="41108">
                  <c:v>-3.1340000000000003</c:v>
                </c:pt>
                <c:pt idx="41109">
                  <c:v>-3.1319999999999908</c:v>
                </c:pt>
                <c:pt idx="41110">
                  <c:v>-3.1299999999999955</c:v>
                </c:pt>
                <c:pt idx="41111">
                  <c:v>-3.1280000000000001</c:v>
                </c:pt>
                <c:pt idx="41112">
                  <c:v>-3.1259999999999906</c:v>
                </c:pt>
                <c:pt idx="41113">
                  <c:v>-3.1239999999999952</c:v>
                </c:pt>
                <c:pt idx="41114">
                  <c:v>-3.1219999999999999</c:v>
                </c:pt>
                <c:pt idx="41115">
                  <c:v>-3.1199999999999903</c:v>
                </c:pt>
                <c:pt idx="41116">
                  <c:v>-3.117999999999995</c:v>
                </c:pt>
                <c:pt idx="41117">
                  <c:v>-3.1159999999999997</c:v>
                </c:pt>
                <c:pt idx="41118">
                  <c:v>-3.1139999999999901</c:v>
                </c:pt>
                <c:pt idx="41119">
                  <c:v>-3.1119999999999948</c:v>
                </c:pt>
                <c:pt idx="41120">
                  <c:v>-3.1099999999999994</c:v>
                </c:pt>
                <c:pt idx="41121">
                  <c:v>-3.1079999999999899</c:v>
                </c:pt>
                <c:pt idx="41122">
                  <c:v>-3.1059999999999945</c:v>
                </c:pt>
                <c:pt idx="41123">
                  <c:v>-3.1039999999999992</c:v>
                </c:pt>
                <c:pt idx="41124">
                  <c:v>-3.1019999999999897</c:v>
                </c:pt>
                <c:pt idx="41125">
                  <c:v>-3.0999999999999943</c:v>
                </c:pt>
                <c:pt idx="41126">
                  <c:v>-3.097999999999999</c:v>
                </c:pt>
                <c:pt idx="41127">
                  <c:v>-3.0959999999999894</c:v>
                </c:pt>
                <c:pt idx="41128">
                  <c:v>-3.0939999999999941</c:v>
                </c:pt>
                <c:pt idx="41129">
                  <c:v>-3.0919999999999987</c:v>
                </c:pt>
                <c:pt idx="41130">
                  <c:v>-3.0899999999999892</c:v>
                </c:pt>
                <c:pt idx="41131">
                  <c:v>-3.0879999999999939</c:v>
                </c:pt>
                <c:pt idx="41132">
                  <c:v>-3.0859999999999985</c:v>
                </c:pt>
                <c:pt idx="41133">
                  <c:v>-3.083999999999989</c:v>
                </c:pt>
                <c:pt idx="41134">
                  <c:v>-3.0819999999999936</c:v>
                </c:pt>
                <c:pt idx="41135">
                  <c:v>-3.0799999999999983</c:v>
                </c:pt>
                <c:pt idx="41136">
                  <c:v>-3.0779999999999887</c:v>
                </c:pt>
                <c:pt idx="41137">
                  <c:v>-3.0759999999999934</c:v>
                </c:pt>
                <c:pt idx="41138">
                  <c:v>-3.0739999999999981</c:v>
                </c:pt>
                <c:pt idx="41139">
                  <c:v>-3.0719999999999885</c:v>
                </c:pt>
                <c:pt idx="41140">
                  <c:v>-3.0699999999999932</c:v>
                </c:pt>
                <c:pt idx="41141">
                  <c:v>-3.0679999999999978</c:v>
                </c:pt>
                <c:pt idx="41142">
                  <c:v>-3.0659999999999883</c:v>
                </c:pt>
                <c:pt idx="41143">
                  <c:v>-3.063999999999993</c:v>
                </c:pt>
                <c:pt idx="41144">
                  <c:v>-3.0619999999999976</c:v>
                </c:pt>
                <c:pt idx="41145">
                  <c:v>-3.0599999999999881</c:v>
                </c:pt>
                <c:pt idx="41146">
                  <c:v>-3.0579999999999927</c:v>
                </c:pt>
                <c:pt idx="41147">
                  <c:v>-3.0559999999999974</c:v>
                </c:pt>
                <c:pt idx="41148">
                  <c:v>-3.0539999999999878</c:v>
                </c:pt>
                <c:pt idx="41149">
                  <c:v>-3.0519999999999925</c:v>
                </c:pt>
                <c:pt idx="41150">
                  <c:v>-3.0499999999999972</c:v>
                </c:pt>
                <c:pt idx="41151">
                  <c:v>-3.0479999999999876</c:v>
                </c:pt>
                <c:pt idx="41152">
                  <c:v>-3.0459999999999923</c:v>
                </c:pt>
                <c:pt idx="41153">
                  <c:v>-3.0439999999999969</c:v>
                </c:pt>
                <c:pt idx="41154">
                  <c:v>-3.0419999999999874</c:v>
                </c:pt>
                <c:pt idx="41155">
                  <c:v>-3.039999999999992</c:v>
                </c:pt>
                <c:pt idx="41156">
                  <c:v>-3.0379999999999967</c:v>
                </c:pt>
                <c:pt idx="41157">
                  <c:v>-3.0360000000000014</c:v>
                </c:pt>
                <c:pt idx="41158">
                  <c:v>-3.0339999999999918</c:v>
                </c:pt>
                <c:pt idx="41159">
                  <c:v>-3.0319999999999965</c:v>
                </c:pt>
                <c:pt idx="41160">
                  <c:v>-3.0300000000000011</c:v>
                </c:pt>
                <c:pt idx="41161">
                  <c:v>-3.0279999999999916</c:v>
                </c:pt>
                <c:pt idx="41162">
                  <c:v>-3.0259999999999962</c:v>
                </c:pt>
                <c:pt idx="41163">
                  <c:v>-3.0240000000000009</c:v>
                </c:pt>
                <c:pt idx="41164">
                  <c:v>-3.0219999999999914</c:v>
                </c:pt>
                <c:pt idx="41165">
                  <c:v>-3.019999999999996</c:v>
                </c:pt>
                <c:pt idx="41166">
                  <c:v>-3.0180000000000007</c:v>
                </c:pt>
                <c:pt idx="41167">
                  <c:v>-3.0159999999999911</c:v>
                </c:pt>
                <c:pt idx="41168">
                  <c:v>-3.0139999999999958</c:v>
                </c:pt>
                <c:pt idx="41169">
                  <c:v>-3.0120000000000005</c:v>
                </c:pt>
                <c:pt idx="41170">
                  <c:v>-3.0099999999999909</c:v>
                </c:pt>
                <c:pt idx="41171">
                  <c:v>-3.0079999999999956</c:v>
                </c:pt>
                <c:pt idx="41172">
                  <c:v>-3.0060000000000002</c:v>
                </c:pt>
                <c:pt idx="41173">
                  <c:v>-3.0039999999999907</c:v>
                </c:pt>
                <c:pt idx="41174">
                  <c:v>-3.0019999999999953</c:v>
                </c:pt>
                <c:pt idx="41175">
                  <c:v>-3</c:v>
                </c:pt>
                <c:pt idx="41176">
                  <c:v>-2.9979999999999905</c:v>
                </c:pt>
                <c:pt idx="41177">
                  <c:v>-2.9959999999999951</c:v>
                </c:pt>
                <c:pt idx="41178">
                  <c:v>-2.9939999999999998</c:v>
                </c:pt>
                <c:pt idx="41179">
                  <c:v>-2.9919999999999902</c:v>
                </c:pt>
                <c:pt idx="41180">
                  <c:v>-2.9899999999999949</c:v>
                </c:pt>
                <c:pt idx="41181">
                  <c:v>-2.9879999999999995</c:v>
                </c:pt>
                <c:pt idx="41182">
                  <c:v>-2.98599999999999</c:v>
                </c:pt>
                <c:pt idx="41183">
                  <c:v>-2.9839999999999947</c:v>
                </c:pt>
                <c:pt idx="41184">
                  <c:v>-2.9819999999999993</c:v>
                </c:pt>
                <c:pt idx="41185">
                  <c:v>-2.9799999999999898</c:v>
                </c:pt>
                <c:pt idx="41186">
                  <c:v>-2.9779999999999944</c:v>
                </c:pt>
                <c:pt idx="41187">
                  <c:v>-2.9759999999999991</c:v>
                </c:pt>
                <c:pt idx="41188">
                  <c:v>-2.9739999999999895</c:v>
                </c:pt>
                <c:pt idx="41189">
                  <c:v>-2.9719999999999942</c:v>
                </c:pt>
                <c:pt idx="41190">
                  <c:v>-2.9699999999999989</c:v>
                </c:pt>
                <c:pt idx="41191">
                  <c:v>-2.9679999999999893</c:v>
                </c:pt>
                <c:pt idx="41192">
                  <c:v>-2.965999999999994</c:v>
                </c:pt>
                <c:pt idx="41193">
                  <c:v>-2.9639999999999986</c:v>
                </c:pt>
                <c:pt idx="41194">
                  <c:v>-2.9619999999999891</c:v>
                </c:pt>
                <c:pt idx="41195">
                  <c:v>-2.9599999999999937</c:v>
                </c:pt>
                <c:pt idx="41196">
                  <c:v>-2.9579999999999984</c:v>
                </c:pt>
                <c:pt idx="41197">
                  <c:v>-2.9559999999999889</c:v>
                </c:pt>
                <c:pt idx="41198">
                  <c:v>-2.9539999999999935</c:v>
                </c:pt>
                <c:pt idx="41199">
                  <c:v>-2.9519999999999982</c:v>
                </c:pt>
                <c:pt idx="41200">
                  <c:v>-2.9499999999999886</c:v>
                </c:pt>
                <c:pt idx="41201">
                  <c:v>-2.9479999999999933</c:v>
                </c:pt>
                <c:pt idx="41202">
                  <c:v>-2.945999999999998</c:v>
                </c:pt>
                <c:pt idx="41203">
                  <c:v>-2.9439999999999884</c:v>
                </c:pt>
                <c:pt idx="41204">
                  <c:v>-2.9419999999999931</c:v>
                </c:pt>
                <c:pt idx="41205">
                  <c:v>-2.9399999999999977</c:v>
                </c:pt>
                <c:pt idx="41206">
                  <c:v>-2.9379999999999882</c:v>
                </c:pt>
                <c:pt idx="41207">
                  <c:v>-2.9359999999999928</c:v>
                </c:pt>
                <c:pt idx="41208">
                  <c:v>-2.9339999999999975</c:v>
                </c:pt>
                <c:pt idx="41209">
                  <c:v>-2.9319999999999879</c:v>
                </c:pt>
                <c:pt idx="41210">
                  <c:v>-2.9299999999999926</c:v>
                </c:pt>
                <c:pt idx="41211">
                  <c:v>-2.9279999999999973</c:v>
                </c:pt>
                <c:pt idx="41212">
                  <c:v>-2.9259999999999877</c:v>
                </c:pt>
                <c:pt idx="41213">
                  <c:v>-2.9239999999999924</c:v>
                </c:pt>
                <c:pt idx="41214">
                  <c:v>-2.921999999999997</c:v>
                </c:pt>
                <c:pt idx="41215">
                  <c:v>-2.9199999999999875</c:v>
                </c:pt>
                <c:pt idx="41216">
                  <c:v>-2.9179999999999922</c:v>
                </c:pt>
                <c:pt idx="41217">
                  <c:v>-2.9159999999999968</c:v>
                </c:pt>
                <c:pt idx="41218">
                  <c:v>-2.9139999999999873</c:v>
                </c:pt>
                <c:pt idx="41219">
                  <c:v>-2.9119999999999919</c:v>
                </c:pt>
                <c:pt idx="41220">
                  <c:v>-2.9099999999999966</c:v>
                </c:pt>
                <c:pt idx="41221">
                  <c:v>-2.9080000000000013</c:v>
                </c:pt>
                <c:pt idx="41222">
                  <c:v>-2.9059999999999917</c:v>
                </c:pt>
                <c:pt idx="41223">
                  <c:v>-2.9039999999999964</c:v>
                </c:pt>
                <c:pt idx="41224">
                  <c:v>-2.902000000000001</c:v>
                </c:pt>
                <c:pt idx="41225">
                  <c:v>-2.8999999999999915</c:v>
                </c:pt>
                <c:pt idx="41226">
                  <c:v>-2.8979999999999961</c:v>
                </c:pt>
                <c:pt idx="41227">
                  <c:v>-2.8960000000000008</c:v>
                </c:pt>
                <c:pt idx="41228">
                  <c:v>-2.8939999999999912</c:v>
                </c:pt>
                <c:pt idx="41229">
                  <c:v>-2.8919999999999959</c:v>
                </c:pt>
                <c:pt idx="41230">
                  <c:v>-2.8900000000000006</c:v>
                </c:pt>
                <c:pt idx="41231">
                  <c:v>-2.887999999999991</c:v>
                </c:pt>
                <c:pt idx="41232">
                  <c:v>-2.8859999999999957</c:v>
                </c:pt>
                <c:pt idx="41233">
                  <c:v>-2.8840000000000003</c:v>
                </c:pt>
                <c:pt idx="41234">
                  <c:v>-2.8819999999999908</c:v>
                </c:pt>
                <c:pt idx="41235">
                  <c:v>-2.8799999999999955</c:v>
                </c:pt>
                <c:pt idx="41236">
                  <c:v>-2.8780000000000001</c:v>
                </c:pt>
                <c:pt idx="41237">
                  <c:v>-2.8759999999999906</c:v>
                </c:pt>
                <c:pt idx="41238">
                  <c:v>-2.8739999999999952</c:v>
                </c:pt>
                <c:pt idx="41239">
                  <c:v>-2.8719999999999999</c:v>
                </c:pt>
                <c:pt idx="41240">
                  <c:v>-2.8699999999999903</c:v>
                </c:pt>
                <c:pt idx="41241">
                  <c:v>-2.867999999999995</c:v>
                </c:pt>
                <c:pt idx="41242">
                  <c:v>-2.8659999999999997</c:v>
                </c:pt>
                <c:pt idx="41243">
                  <c:v>-2.8639999999999901</c:v>
                </c:pt>
                <c:pt idx="41244">
                  <c:v>-2.8619999999999948</c:v>
                </c:pt>
                <c:pt idx="41245">
                  <c:v>-2.8599999999999994</c:v>
                </c:pt>
                <c:pt idx="41246">
                  <c:v>-2.8579999999999899</c:v>
                </c:pt>
                <c:pt idx="41247">
                  <c:v>-2.8559999999999945</c:v>
                </c:pt>
                <c:pt idx="41248">
                  <c:v>-2.8539999999999992</c:v>
                </c:pt>
                <c:pt idx="41249">
                  <c:v>-2.8519999999999897</c:v>
                </c:pt>
                <c:pt idx="41250">
                  <c:v>-2.8499999999999943</c:v>
                </c:pt>
                <c:pt idx="41251">
                  <c:v>-2.847999999999999</c:v>
                </c:pt>
                <c:pt idx="41252">
                  <c:v>-2.8459999999999894</c:v>
                </c:pt>
                <c:pt idx="41253">
                  <c:v>-2.8439999999999941</c:v>
                </c:pt>
                <c:pt idx="41254">
                  <c:v>-2.8419999999999987</c:v>
                </c:pt>
                <c:pt idx="41255">
                  <c:v>-2.8399999999999892</c:v>
                </c:pt>
                <c:pt idx="41256">
                  <c:v>-2.8379999999999939</c:v>
                </c:pt>
                <c:pt idx="41257">
                  <c:v>-2.8359999999999985</c:v>
                </c:pt>
                <c:pt idx="41258">
                  <c:v>-2.833999999999989</c:v>
                </c:pt>
                <c:pt idx="41259">
                  <c:v>-2.8319999999999936</c:v>
                </c:pt>
                <c:pt idx="41260">
                  <c:v>-2.8299999999999983</c:v>
                </c:pt>
                <c:pt idx="41261">
                  <c:v>-2.8279999999999887</c:v>
                </c:pt>
                <c:pt idx="41262">
                  <c:v>-2.8259999999999934</c:v>
                </c:pt>
                <c:pt idx="41263">
                  <c:v>-2.8239999999999981</c:v>
                </c:pt>
                <c:pt idx="41264">
                  <c:v>-2.8219999999999885</c:v>
                </c:pt>
                <c:pt idx="41265">
                  <c:v>-2.8199999999999932</c:v>
                </c:pt>
                <c:pt idx="41266">
                  <c:v>-2.8179999999999978</c:v>
                </c:pt>
                <c:pt idx="41267">
                  <c:v>-2.8159999999999883</c:v>
                </c:pt>
                <c:pt idx="41268">
                  <c:v>-2.813999999999993</c:v>
                </c:pt>
                <c:pt idx="41269">
                  <c:v>-2.8119999999999976</c:v>
                </c:pt>
                <c:pt idx="41270">
                  <c:v>-2.8099999999999881</c:v>
                </c:pt>
                <c:pt idx="41271">
                  <c:v>-2.8079999999999927</c:v>
                </c:pt>
                <c:pt idx="41272">
                  <c:v>-2.8059999999999974</c:v>
                </c:pt>
                <c:pt idx="41273">
                  <c:v>-2.8039999999999878</c:v>
                </c:pt>
                <c:pt idx="41274">
                  <c:v>-2.8019999999999925</c:v>
                </c:pt>
                <c:pt idx="41275">
                  <c:v>-2.7999999999999972</c:v>
                </c:pt>
                <c:pt idx="41276">
                  <c:v>-2.7979999999999876</c:v>
                </c:pt>
                <c:pt idx="41277">
                  <c:v>-2.7959999999999923</c:v>
                </c:pt>
                <c:pt idx="41278">
                  <c:v>-2.7939999999999969</c:v>
                </c:pt>
                <c:pt idx="41279">
                  <c:v>-2.7919999999999874</c:v>
                </c:pt>
                <c:pt idx="41280">
                  <c:v>-2.789999999999992</c:v>
                </c:pt>
                <c:pt idx="41281">
                  <c:v>-2.7879999999999967</c:v>
                </c:pt>
                <c:pt idx="41282">
                  <c:v>-2.7860000000000014</c:v>
                </c:pt>
                <c:pt idx="41283">
                  <c:v>-2.7839999999999918</c:v>
                </c:pt>
                <c:pt idx="41284">
                  <c:v>-2.7819999999999965</c:v>
                </c:pt>
                <c:pt idx="41285">
                  <c:v>-2.7800000000000011</c:v>
                </c:pt>
                <c:pt idx="41286">
                  <c:v>-2.7779999999999916</c:v>
                </c:pt>
                <c:pt idx="41287">
                  <c:v>-2.7759999999999962</c:v>
                </c:pt>
                <c:pt idx="41288">
                  <c:v>-2.7740000000000009</c:v>
                </c:pt>
                <c:pt idx="41289">
                  <c:v>-2.7719999999999914</c:v>
                </c:pt>
                <c:pt idx="41290">
                  <c:v>-2.769999999999996</c:v>
                </c:pt>
                <c:pt idx="41291">
                  <c:v>-2.7680000000000007</c:v>
                </c:pt>
                <c:pt idx="41292">
                  <c:v>-2.7659999999999911</c:v>
                </c:pt>
                <c:pt idx="41293">
                  <c:v>-2.7639999999999958</c:v>
                </c:pt>
                <c:pt idx="41294">
                  <c:v>-2.7620000000000005</c:v>
                </c:pt>
                <c:pt idx="41295">
                  <c:v>-2.7599999999999909</c:v>
                </c:pt>
                <c:pt idx="41296">
                  <c:v>-2.7579999999999956</c:v>
                </c:pt>
                <c:pt idx="41297">
                  <c:v>-2.7560000000000002</c:v>
                </c:pt>
                <c:pt idx="41298">
                  <c:v>-2.7539999999999907</c:v>
                </c:pt>
                <c:pt idx="41299">
                  <c:v>-2.7519999999999953</c:v>
                </c:pt>
                <c:pt idx="41300">
                  <c:v>-2.75</c:v>
                </c:pt>
                <c:pt idx="41301">
                  <c:v>-2.7479999999999905</c:v>
                </c:pt>
                <c:pt idx="41302">
                  <c:v>-2.7459999999999951</c:v>
                </c:pt>
                <c:pt idx="41303">
                  <c:v>-2.7439999999999998</c:v>
                </c:pt>
                <c:pt idx="41304">
                  <c:v>-2.7419999999999902</c:v>
                </c:pt>
                <c:pt idx="41305">
                  <c:v>-2.7399999999999949</c:v>
                </c:pt>
                <c:pt idx="41306">
                  <c:v>-2.7379999999999995</c:v>
                </c:pt>
                <c:pt idx="41307">
                  <c:v>-2.73599999999999</c:v>
                </c:pt>
                <c:pt idx="41308">
                  <c:v>-2.7339999999999947</c:v>
                </c:pt>
                <c:pt idx="41309">
                  <c:v>-2.7319999999999993</c:v>
                </c:pt>
                <c:pt idx="41310">
                  <c:v>-2.7299999999999898</c:v>
                </c:pt>
                <c:pt idx="41311">
                  <c:v>-2.7279999999999944</c:v>
                </c:pt>
                <c:pt idx="41312">
                  <c:v>-2.7259999999999991</c:v>
                </c:pt>
                <c:pt idx="41313">
                  <c:v>-2.7239999999999895</c:v>
                </c:pt>
                <c:pt idx="41314">
                  <c:v>-2.7219999999999942</c:v>
                </c:pt>
                <c:pt idx="41315">
                  <c:v>-2.7199999999999989</c:v>
                </c:pt>
                <c:pt idx="41316">
                  <c:v>-2.7179999999999893</c:v>
                </c:pt>
                <c:pt idx="41317">
                  <c:v>-2.715999999999994</c:v>
                </c:pt>
                <c:pt idx="41318">
                  <c:v>-2.7139999999999986</c:v>
                </c:pt>
                <c:pt idx="41319">
                  <c:v>-2.7119999999999891</c:v>
                </c:pt>
                <c:pt idx="41320">
                  <c:v>-2.7099999999999937</c:v>
                </c:pt>
                <c:pt idx="41321">
                  <c:v>-2.7079999999999984</c:v>
                </c:pt>
                <c:pt idx="41322">
                  <c:v>-2.7059999999999889</c:v>
                </c:pt>
                <c:pt idx="41323">
                  <c:v>-2.7039999999999935</c:v>
                </c:pt>
                <c:pt idx="41324">
                  <c:v>-2.7019999999999982</c:v>
                </c:pt>
                <c:pt idx="41325">
                  <c:v>-2.6999999999999886</c:v>
                </c:pt>
                <c:pt idx="41326">
                  <c:v>-2.6979999999999933</c:v>
                </c:pt>
                <c:pt idx="41327">
                  <c:v>-2.695999999999998</c:v>
                </c:pt>
                <c:pt idx="41328">
                  <c:v>-2.6939999999999884</c:v>
                </c:pt>
                <c:pt idx="41329">
                  <c:v>-2.6919999999999931</c:v>
                </c:pt>
                <c:pt idx="41330">
                  <c:v>-2.6899999999999977</c:v>
                </c:pt>
                <c:pt idx="41331">
                  <c:v>-2.6879999999999882</c:v>
                </c:pt>
                <c:pt idx="41332">
                  <c:v>-2.6859999999999928</c:v>
                </c:pt>
                <c:pt idx="41333">
                  <c:v>-2.6839999999999975</c:v>
                </c:pt>
                <c:pt idx="41334">
                  <c:v>-2.6819999999999879</c:v>
                </c:pt>
                <c:pt idx="41335">
                  <c:v>-2.6799999999999926</c:v>
                </c:pt>
                <c:pt idx="41336">
                  <c:v>-2.6779999999999973</c:v>
                </c:pt>
                <c:pt idx="41337">
                  <c:v>-2.6759999999999877</c:v>
                </c:pt>
                <c:pt idx="41338">
                  <c:v>-2.6739999999999924</c:v>
                </c:pt>
                <c:pt idx="41339">
                  <c:v>-2.671999999999997</c:v>
                </c:pt>
                <c:pt idx="41340">
                  <c:v>-2.6699999999999875</c:v>
                </c:pt>
                <c:pt idx="41341">
                  <c:v>-2.6679999999999922</c:v>
                </c:pt>
                <c:pt idx="41342">
                  <c:v>-2.6659999999999968</c:v>
                </c:pt>
                <c:pt idx="41343">
                  <c:v>-2.6639999999999873</c:v>
                </c:pt>
                <c:pt idx="41344">
                  <c:v>-2.6619999999999919</c:v>
                </c:pt>
                <c:pt idx="41345">
                  <c:v>-2.6599999999999966</c:v>
                </c:pt>
                <c:pt idx="41346">
                  <c:v>-2.6580000000000013</c:v>
                </c:pt>
                <c:pt idx="41347">
                  <c:v>-2.6559999999999917</c:v>
                </c:pt>
                <c:pt idx="41348">
                  <c:v>-2.6539999999999964</c:v>
                </c:pt>
                <c:pt idx="41349">
                  <c:v>-2.652000000000001</c:v>
                </c:pt>
                <c:pt idx="41350">
                  <c:v>-2.6499999999999915</c:v>
                </c:pt>
                <c:pt idx="41351">
                  <c:v>-2.6479999999999961</c:v>
                </c:pt>
                <c:pt idx="41352">
                  <c:v>-2.6460000000000008</c:v>
                </c:pt>
                <c:pt idx="41353">
                  <c:v>-2.6439999999999912</c:v>
                </c:pt>
                <c:pt idx="41354">
                  <c:v>-2.6419999999999959</c:v>
                </c:pt>
                <c:pt idx="41355">
                  <c:v>-2.6400000000000006</c:v>
                </c:pt>
                <c:pt idx="41356">
                  <c:v>-2.637999999999991</c:v>
                </c:pt>
                <c:pt idx="41357">
                  <c:v>-2.6359999999999957</c:v>
                </c:pt>
                <c:pt idx="41358">
                  <c:v>-2.6340000000000003</c:v>
                </c:pt>
                <c:pt idx="41359">
                  <c:v>-2.6319999999999908</c:v>
                </c:pt>
                <c:pt idx="41360">
                  <c:v>-2.6299999999999955</c:v>
                </c:pt>
                <c:pt idx="41361">
                  <c:v>-2.6280000000000001</c:v>
                </c:pt>
                <c:pt idx="41362">
                  <c:v>-2.6259999999999906</c:v>
                </c:pt>
                <c:pt idx="41363">
                  <c:v>-2.6239999999999952</c:v>
                </c:pt>
                <c:pt idx="41364">
                  <c:v>-2.6219999999999999</c:v>
                </c:pt>
                <c:pt idx="41365">
                  <c:v>-2.6199999999999903</c:v>
                </c:pt>
                <c:pt idx="41366">
                  <c:v>-2.617999999999995</c:v>
                </c:pt>
                <c:pt idx="41367">
                  <c:v>-2.6159999999999997</c:v>
                </c:pt>
                <c:pt idx="41368">
                  <c:v>-2.6139999999999901</c:v>
                </c:pt>
                <c:pt idx="41369">
                  <c:v>-2.6119999999999948</c:v>
                </c:pt>
                <c:pt idx="41370">
                  <c:v>-2.6099999999999994</c:v>
                </c:pt>
                <c:pt idx="41371">
                  <c:v>-2.6079999999999899</c:v>
                </c:pt>
                <c:pt idx="41372">
                  <c:v>-2.6059999999999945</c:v>
                </c:pt>
                <c:pt idx="41373">
                  <c:v>-2.6039999999999992</c:v>
                </c:pt>
                <c:pt idx="41374">
                  <c:v>-2.6019999999999897</c:v>
                </c:pt>
                <c:pt idx="41375">
                  <c:v>-2.5999999999999943</c:v>
                </c:pt>
                <c:pt idx="41376">
                  <c:v>-2.597999999999999</c:v>
                </c:pt>
                <c:pt idx="41377">
                  <c:v>-2.5959999999999894</c:v>
                </c:pt>
                <c:pt idx="41378">
                  <c:v>-2.5939999999999941</c:v>
                </c:pt>
                <c:pt idx="41379">
                  <c:v>-2.5919999999999987</c:v>
                </c:pt>
                <c:pt idx="41380">
                  <c:v>-2.5899999999999892</c:v>
                </c:pt>
                <c:pt idx="41381">
                  <c:v>-2.5879999999999939</c:v>
                </c:pt>
                <c:pt idx="41382">
                  <c:v>-2.5859999999999985</c:v>
                </c:pt>
                <c:pt idx="41383">
                  <c:v>-2.583999999999989</c:v>
                </c:pt>
                <c:pt idx="41384">
                  <c:v>-2.5819999999999936</c:v>
                </c:pt>
                <c:pt idx="41385">
                  <c:v>-2.5799999999999983</c:v>
                </c:pt>
                <c:pt idx="41386">
                  <c:v>-2.5779999999999887</c:v>
                </c:pt>
                <c:pt idx="41387">
                  <c:v>-2.5759999999999934</c:v>
                </c:pt>
                <c:pt idx="41388">
                  <c:v>-2.5739999999999981</c:v>
                </c:pt>
                <c:pt idx="41389">
                  <c:v>-2.5719999999999885</c:v>
                </c:pt>
                <c:pt idx="41390">
                  <c:v>-2.5699999999999932</c:v>
                </c:pt>
                <c:pt idx="41391">
                  <c:v>-2.5679999999999978</c:v>
                </c:pt>
                <c:pt idx="41392">
                  <c:v>-2.5659999999999883</c:v>
                </c:pt>
                <c:pt idx="41393">
                  <c:v>-2.563999999999993</c:v>
                </c:pt>
                <c:pt idx="41394">
                  <c:v>-2.5619999999999976</c:v>
                </c:pt>
                <c:pt idx="41395">
                  <c:v>-2.5599999999999881</c:v>
                </c:pt>
                <c:pt idx="41396">
                  <c:v>-2.5579999999999927</c:v>
                </c:pt>
                <c:pt idx="41397">
                  <c:v>-2.5559999999999974</c:v>
                </c:pt>
                <c:pt idx="41398">
                  <c:v>-2.5539999999999878</c:v>
                </c:pt>
                <c:pt idx="41399">
                  <c:v>-2.5519999999999925</c:v>
                </c:pt>
                <c:pt idx="41400">
                  <c:v>-2.5499999999999972</c:v>
                </c:pt>
                <c:pt idx="41401">
                  <c:v>-2.5479999999999876</c:v>
                </c:pt>
                <c:pt idx="41402">
                  <c:v>-2.5459999999999923</c:v>
                </c:pt>
                <c:pt idx="41403">
                  <c:v>-2.5439999999999969</c:v>
                </c:pt>
                <c:pt idx="41404">
                  <c:v>-2.5419999999999874</c:v>
                </c:pt>
                <c:pt idx="41405">
                  <c:v>-2.539999999999992</c:v>
                </c:pt>
                <c:pt idx="41406">
                  <c:v>-2.5379999999999967</c:v>
                </c:pt>
                <c:pt idx="41407">
                  <c:v>-2.5360000000000014</c:v>
                </c:pt>
                <c:pt idx="41408">
                  <c:v>-2.5339999999999918</c:v>
                </c:pt>
                <c:pt idx="41409">
                  <c:v>-2.5319999999999965</c:v>
                </c:pt>
                <c:pt idx="41410">
                  <c:v>-2.5300000000000011</c:v>
                </c:pt>
                <c:pt idx="41411">
                  <c:v>-2.5279999999999916</c:v>
                </c:pt>
                <c:pt idx="41412">
                  <c:v>-2.5259999999999962</c:v>
                </c:pt>
                <c:pt idx="41413">
                  <c:v>-2.5240000000000009</c:v>
                </c:pt>
                <c:pt idx="41414">
                  <c:v>-2.5219999999999914</c:v>
                </c:pt>
                <c:pt idx="41415">
                  <c:v>-2.519999999999996</c:v>
                </c:pt>
                <c:pt idx="41416">
                  <c:v>-2.5180000000000007</c:v>
                </c:pt>
                <c:pt idx="41417">
                  <c:v>-2.5159999999999911</c:v>
                </c:pt>
                <c:pt idx="41418">
                  <c:v>-2.5139999999999958</c:v>
                </c:pt>
                <c:pt idx="41419">
                  <c:v>-2.5120000000000005</c:v>
                </c:pt>
                <c:pt idx="41420">
                  <c:v>-2.5099999999999909</c:v>
                </c:pt>
                <c:pt idx="41421">
                  <c:v>-2.5079999999999956</c:v>
                </c:pt>
                <c:pt idx="41422">
                  <c:v>-2.5060000000000002</c:v>
                </c:pt>
                <c:pt idx="41423">
                  <c:v>-2.5039999999999907</c:v>
                </c:pt>
                <c:pt idx="41424">
                  <c:v>-2.5019999999999953</c:v>
                </c:pt>
                <c:pt idx="41425">
                  <c:v>-2.5</c:v>
                </c:pt>
                <c:pt idx="41426">
                  <c:v>-2.4979999999999905</c:v>
                </c:pt>
                <c:pt idx="41427">
                  <c:v>-2.4959999999999951</c:v>
                </c:pt>
                <c:pt idx="41428">
                  <c:v>-2.4939999999999998</c:v>
                </c:pt>
                <c:pt idx="41429">
                  <c:v>-2.4919999999999902</c:v>
                </c:pt>
                <c:pt idx="41430">
                  <c:v>-2.4899999999999949</c:v>
                </c:pt>
                <c:pt idx="41431">
                  <c:v>-2.4879999999999995</c:v>
                </c:pt>
                <c:pt idx="41432">
                  <c:v>-2.48599999999999</c:v>
                </c:pt>
                <c:pt idx="41433">
                  <c:v>-2.4839999999999947</c:v>
                </c:pt>
                <c:pt idx="41434">
                  <c:v>-2.4819999999999993</c:v>
                </c:pt>
                <c:pt idx="41435">
                  <c:v>-2.4799999999999898</c:v>
                </c:pt>
                <c:pt idx="41436">
                  <c:v>-2.4779999999999944</c:v>
                </c:pt>
                <c:pt idx="41437">
                  <c:v>-2.4759999999999991</c:v>
                </c:pt>
                <c:pt idx="41438">
                  <c:v>-2.4739999999999895</c:v>
                </c:pt>
                <c:pt idx="41439">
                  <c:v>-2.4719999999999942</c:v>
                </c:pt>
                <c:pt idx="41440">
                  <c:v>-2.4699999999999989</c:v>
                </c:pt>
                <c:pt idx="41441">
                  <c:v>-2.4679999999999893</c:v>
                </c:pt>
                <c:pt idx="41442">
                  <c:v>-2.465999999999994</c:v>
                </c:pt>
                <c:pt idx="41443">
                  <c:v>-2.4639999999999986</c:v>
                </c:pt>
                <c:pt idx="41444">
                  <c:v>-2.4619999999999891</c:v>
                </c:pt>
                <c:pt idx="41445">
                  <c:v>-2.4599999999999937</c:v>
                </c:pt>
                <c:pt idx="41446">
                  <c:v>-2.4579999999999984</c:v>
                </c:pt>
                <c:pt idx="41447">
                  <c:v>-2.4559999999999889</c:v>
                </c:pt>
                <c:pt idx="41448">
                  <c:v>-2.4539999999999935</c:v>
                </c:pt>
                <c:pt idx="41449">
                  <c:v>-2.4519999999999982</c:v>
                </c:pt>
                <c:pt idx="41450">
                  <c:v>-2.4499999999999886</c:v>
                </c:pt>
                <c:pt idx="41451">
                  <c:v>-2.4479999999999933</c:v>
                </c:pt>
                <c:pt idx="41452">
                  <c:v>-2.445999999999998</c:v>
                </c:pt>
                <c:pt idx="41453">
                  <c:v>-2.4439999999999884</c:v>
                </c:pt>
                <c:pt idx="41454">
                  <c:v>-2.4419999999999931</c:v>
                </c:pt>
                <c:pt idx="41455">
                  <c:v>-2.4399999999999977</c:v>
                </c:pt>
                <c:pt idx="41456">
                  <c:v>-2.4379999999999882</c:v>
                </c:pt>
                <c:pt idx="41457">
                  <c:v>-2.4359999999999928</c:v>
                </c:pt>
                <c:pt idx="41458">
                  <c:v>-2.4339999999999975</c:v>
                </c:pt>
                <c:pt idx="41459">
                  <c:v>-2.4319999999999879</c:v>
                </c:pt>
                <c:pt idx="41460">
                  <c:v>-2.4299999999999926</c:v>
                </c:pt>
                <c:pt idx="41461">
                  <c:v>-2.4279999999999973</c:v>
                </c:pt>
                <c:pt idx="41462">
                  <c:v>-2.4259999999999877</c:v>
                </c:pt>
                <c:pt idx="41463">
                  <c:v>-2.4239999999999924</c:v>
                </c:pt>
                <c:pt idx="41464">
                  <c:v>-2.421999999999997</c:v>
                </c:pt>
                <c:pt idx="41465">
                  <c:v>-2.4199999999999875</c:v>
                </c:pt>
                <c:pt idx="41466">
                  <c:v>-2.4179999999999922</c:v>
                </c:pt>
                <c:pt idx="41467">
                  <c:v>-2.4159999999999968</c:v>
                </c:pt>
                <c:pt idx="41468">
                  <c:v>-2.4139999999999873</c:v>
                </c:pt>
                <c:pt idx="41469">
                  <c:v>-2.4119999999999919</c:v>
                </c:pt>
                <c:pt idx="41470">
                  <c:v>-2.4099999999999966</c:v>
                </c:pt>
                <c:pt idx="41471">
                  <c:v>-2.4080000000000013</c:v>
                </c:pt>
                <c:pt idx="41472">
                  <c:v>-2.4059999999999917</c:v>
                </c:pt>
                <c:pt idx="41473">
                  <c:v>-2.4039999999999964</c:v>
                </c:pt>
                <c:pt idx="41474">
                  <c:v>-2.402000000000001</c:v>
                </c:pt>
                <c:pt idx="41475">
                  <c:v>-2.3999999999999915</c:v>
                </c:pt>
                <c:pt idx="41476">
                  <c:v>-2.3979999999999961</c:v>
                </c:pt>
                <c:pt idx="41477">
                  <c:v>-2.3960000000000008</c:v>
                </c:pt>
                <c:pt idx="41478">
                  <c:v>-2.3939999999999912</c:v>
                </c:pt>
                <c:pt idx="41479">
                  <c:v>-2.3919999999999959</c:v>
                </c:pt>
                <c:pt idx="41480">
                  <c:v>-2.3900000000000006</c:v>
                </c:pt>
                <c:pt idx="41481">
                  <c:v>-2.387999999999991</c:v>
                </c:pt>
                <c:pt idx="41482">
                  <c:v>-2.3859999999999957</c:v>
                </c:pt>
                <c:pt idx="41483">
                  <c:v>-2.3840000000000003</c:v>
                </c:pt>
                <c:pt idx="41484">
                  <c:v>-2.3819999999999908</c:v>
                </c:pt>
                <c:pt idx="41485">
                  <c:v>-2.3799999999999955</c:v>
                </c:pt>
                <c:pt idx="41486">
                  <c:v>-2.3780000000000001</c:v>
                </c:pt>
                <c:pt idx="41487">
                  <c:v>-2.3759999999999906</c:v>
                </c:pt>
                <c:pt idx="41488">
                  <c:v>-2.3739999999999952</c:v>
                </c:pt>
                <c:pt idx="41489">
                  <c:v>-2.3719999999999999</c:v>
                </c:pt>
                <c:pt idx="41490">
                  <c:v>-2.3699999999999903</c:v>
                </c:pt>
                <c:pt idx="41491">
                  <c:v>-2.367999999999995</c:v>
                </c:pt>
                <c:pt idx="41492">
                  <c:v>-2.3659999999999997</c:v>
                </c:pt>
                <c:pt idx="41493">
                  <c:v>-2.3639999999999901</c:v>
                </c:pt>
                <c:pt idx="41494">
                  <c:v>-2.3619999999999948</c:v>
                </c:pt>
                <c:pt idx="41495">
                  <c:v>-2.3599999999999994</c:v>
                </c:pt>
                <c:pt idx="41496">
                  <c:v>-2.3579999999999899</c:v>
                </c:pt>
                <c:pt idx="41497">
                  <c:v>-2.3559999999999945</c:v>
                </c:pt>
                <c:pt idx="41498">
                  <c:v>-2.3539999999999992</c:v>
                </c:pt>
                <c:pt idx="41499">
                  <c:v>-2.3519999999999897</c:v>
                </c:pt>
                <c:pt idx="41500">
                  <c:v>-2.3499999999999943</c:v>
                </c:pt>
                <c:pt idx="41501">
                  <c:v>-2.347999999999999</c:v>
                </c:pt>
                <c:pt idx="41502">
                  <c:v>-2.3459999999999894</c:v>
                </c:pt>
                <c:pt idx="41503">
                  <c:v>-2.3439999999999941</c:v>
                </c:pt>
                <c:pt idx="41504">
                  <c:v>-2.3419999999999987</c:v>
                </c:pt>
                <c:pt idx="41505">
                  <c:v>-2.3399999999999892</c:v>
                </c:pt>
                <c:pt idx="41506">
                  <c:v>-2.3379999999999939</c:v>
                </c:pt>
                <c:pt idx="41507">
                  <c:v>-2.3359999999999985</c:v>
                </c:pt>
                <c:pt idx="41508">
                  <c:v>-2.333999999999989</c:v>
                </c:pt>
                <c:pt idx="41509">
                  <c:v>-2.3319999999999936</c:v>
                </c:pt>
                <c:pt idx="41510">
                  <c:v>-2.3299999999999983</c:v>
                </c:pt>
                <c:pt idx="41511">
                  <c:v>-2.3279999999999887</c:v>
                </c:pt>
                <c:pt idx="41512">
                  <c:v>-2.3259999999999934</c:v>
                </c:pt>
                <c:pt idx="41513">
                  <c:v>-2.3239999999999981</c:v>
                </c:pt>
                <c:pt idx="41514">
                  <c:v>-2.3219999999999885</c:v>
                </c:pt>
                <c:pt idx="41515">
                  <c:v>-2.3199999999999932</c:v>
                </c:pt>
                <c:pt idx="41516">
                  <c:v>-2.3179999999999978</c:v>
                </c:pt>
                <c:pt idx="41517">
                  <c:v>-2.3159999999999883</c:v>
                </c:pt>
                <c:pt idx="41518">
                  <c:v>-2.313999999999993</c:v>
                </c:pt>
                <c:pt idx="41519">
                  <c:v>-2.3119999999999976</c:v>
                </c:pt>
                <c:pt idx="41520">
                  <c:v>-2.3099999999999881</c:v>
                </c:pt>
                <c:pt idx="41521">
                  <c:v>-2.3079999999999927</c:v>
                </c:pt>
                <c:pt idx="41522">
                  <c:v>-2.3059999999999974</c:v>
                </c:pt>
                <c:pt idx="41523">
                  <c:v>-2.3039999999999878</c:v>
                </c:pt>
                <c:pt idx="41524">
                  <c:v>-2.3019999999999925</c:v>
                </c:pt>
                <c:pt idx="41525">
                  <c:v>-2.2999999999999972</c:v>
                </c:pt>
                <c:pt idx="41526">
                  <c:v>-2.2979999999999876</c:v>
                </c:pt>
                <c:pt idx="41527">
                  <c:v>-2.2959999999999923</c:v>
                </c:pt>
                <c:pt idx="41528">
                  <c:v>-2.2939999999999969</c:v>
                </c:pt>
                <c:pt idx="41529">
                  <c:v>-2.2919999999999874</c:v>
                </c:pt>
                <c:pt idx="41530">
                  <c:v>-2.289999999999992</c:v>
                </c:pt>
                <c:pt idx="41531">
                  <c:v>-2.2879999999999967</c:v>
                </c:pt>
                <c:pt idx="41532">
                  <c:v>-2.2860000000000014</c:v>
                </c:pt>
                <c:pt idx="41533">
                  <c:v>-2.2839999999999918</c:v>
                </c:pt>
                <c:pt idx="41534">
                  <c:v>-2.2819999999999965</c:v>
                </c:pt>
                <c:pt idx="41535">
                  <c:v>-2.2800000000000011</c:v>
                </c:pt>
                <c:pt idx="41536">
                  <c:v>-2.2779999999999916</c:v>
                </c:pt>
                <c:pt idx="41537">
                  <c:v>-2.2759999999999962</c:v>
                </c:pt>
                <c:pt idx="41538">
                  <c:v>-2.2740000000000009</c:v>
                </c:pt>
                <c:pt idx="41539">
                  <c:v>-2.2719999999999914</c:v>
                </c:pt>
                <c:pt idx="41540">
                  <c:v>-2.269999999999996</c:v>
                </c:pt>
                <c:pt idx="41541">
                  <c:v>-2.2680000000000007</c:v>
                </c:pt>
                <c:pt idx="41542">
                  <c:v>-2.2659999999999911</c:v>
                </c:pt>
                <c:pt idx="41543">
                  <c:v>-2.2639999999999958</c:v>
                </c:pt>
                <c:pt idx="41544">
                  <c:v>-2.2620000000000005</c:v>
                </c:pt>
                <c:pt idx="41545">
                  <c:v>-2.2599999999999909</c:v>
                </c:pt>
                <c:pt idx="41546">
                  <c:v>-2.2579999999999956</c:v>
                </c:pt>
                <c:pt idx="41547">
                  <c:v>-2.2560000000000002</c:v>
                </c:pt>
                <c:pt idx="41548">
                  <c:v>-2.2539999999999907</c:v>
                </c:pt>
                <c:pt idx="41549">
                  <c:v>-2.2519999999999953</c:v>
                </c:pt>
                <c:pt idx="41550">
                  <c:v>-2.25</c:v>
                </c:pt>
                <c:pt idx="41551">
                  <c:v>-2.2479999999999905</c:v>
                </c:pt>
                <c:pt idx="41552">
                  <c:v>-2.2459999999999951</c:v>
                </c:pt>
                <c:pt idx="41553">
                  <c:v>-2.2439999999999998</c:v>
                </c:pt>
                <c:pt idx="41554">
                  <c:v>-2.2419999999999902</c:v>
                </c:pt>
                <c:pt idx="41555">
                  <c:v>-2.2399999999999949</c:v>
                </c:pt>
                <c:pt idx="41556">
                  <c:v>-2.2379999999999995</c:v>
                </c:pt>
                <c:pt idx="41557">
                  <c:v>-2.23599999999999</c:v>
                </c:pt>
                <c:pt idx="41558">
                  <c:v>-2.2339999999999947</c:v>
                </c:pt>
                <c:pt idx="41559">
                  <c:v>-2.2319999999999993</c:v>
                </c:pt>
                <c:pt idx="41560">
                  <c:v>-2.2299999999999898</c:v>
                </c:pt>
                <c:pt idx="41561">
                  <c:v>-2.2279999999999944</c:v>
                </c:pt>
                <c:pt idx="41562">
                  <c:v>-2.2259999999999991</c:v>
                </c:pt>
                <c:pt idx="41563">
                  <c:v>-2.2239999999999895</c:v>
                </c:pt>
                <c:pt idx="41564">
                  <c:v>-2.2219999999999942</c:v>
                </c:pt>
                <c:pt idx="41565">
                  <c:v>-2.2199999999999989</c:v>
                </c:pt>
                <c:pt idx="41566">
                  <c:v>-2.2179999999999893</c:v>
                </c:pt>
                <c:pt idx="41567">
                  <c:v>-2.215999999999994</c:v>
                </c:pt>
                <c:pt idx="41568">
                  <c:v>-2.2139999999999986</c:v>
                </c:pt>
                <c:pt idx="41569">
                  <c:v>-2.2119999999999891</c:v>
                </c:pt>
                <c:pt idx="41570">
                  <c:v>-2.2099999999999937</c:v>
                </c:pt>
                <c:pt idx="41571">
                  <c:v>-2.2079999999999984</c:v>
                </c:pt>
                <c:pt idx="41572">
                  <c:v>-2.2059999999999889</c:v>
                </c:pt>
                <c:pt idx="41573">
                  <c:v>-2.2039999999999935</c:v>
                </c:pt>
                <c:pt idx="41574">
                  <c:v>-2.2019999999999982</c:v>
                </c:pt>
                <c:pt idx="41575">
                  <c:v>-2.1999999999999886</c:v>
                </c:pt>
                <c:pt idx="41576">
                  <c:v>-2.1979999999999933</c:v>
                </c:pt>
                <c:pt idx="41577">
                  <c:v>-2.195999999999998</c:v>
                </c:pt>
                <c:pt idx="41578">
                  <c:v>-2.1939999999999884</c:v>
                </c:pt>
                <c:pt idx="41579">
                  <c:v>-2.1919999999999931</c:v>
                </c:pt>
                <c:pt idx="41580">
                  <c:v>-2.1899999999999977</c:v>
                </c:pt>
                <c:pt idx="41581">
                  <c:v>-2.1879999999999882</c:v>
                </c:pt>
                <c:pt idx="41582">
                  <c:v>-2.1859999999999928</c:v>
                </c:pt>
                <c:pt idx="41583">
                  <c:v>-2.1839999999999975</c:v>
                </c:pt>
                <c:pt idx="41584">
                  <c:v>-2.1819999999999879</c:v>
                </c:pt>
                <c:pt idx="41585">
                  <c:v>-2.1799999999999926</c:v>
                </c:pt>
                <c:pt idx="41586">
                  <c:v>-2.1779999999999973</c:v>
                </c:pt>
                <c:pt idx="41587">
                  <c:v>-2.1759999999999877</c:v>
                </c:pt>
                <c:pt idx="41588">
                  <c:v>-2.1739999999999924</c:v>
                </c:pt>
                <c:pt idx="41589">
                  <c:v>-2.171999999999997</c:v>
                </c:pt>
                <c:pt idx="41590">
                  <c:v>-2.1699999999999875</c:v>
                </c:pt>
                <c:pt idx="41591">
                  <c:v>-2.1679999999999922</c:v>
                </c:pt>
                <c:pt idx="41592">
                  <c:v>-2.1659999999999968</c:v>
                </c:pt>
                <c:pt idx="41593">
                  <c:v>-2.1639999999999873</c:v>
                </c:pt>
                <c:pt idx="41594">
                  <c:v>-2.1619999999999919</c:v>
                </c:pt>
                <c:pt idx="41595">
                  <c:v>-2.1599999999999966</c:v>
                </c:pt>
                <c:pt idx="41596">
                  <c:v>-2.1580000000000013</c:v>
                </c:pt>
                <c:pt idx="41597">
                  <c:v>-2.1559999999999917</c:v>
                </c:pt>
                <c:pt idx="41598">
                  <c:v>-2.1539999999999964</c:v>
                </c:pt>
                <c:pt idx="41599">
                  <c:v>-2.152000000000001</c:v>
                </c:pt>
                <c:pt idx="41600">
                  <c:v>-2.1499999999999915</c:v>
                </c:pt>
                <c:pt idx="41601">
                  <c:v>-2.1479999999999961</c:v>
                </c:pt>
                <c:pt idx="41602">
                  <c:v>-2.1460000000000008</c:v>
                </c:pt>
                <c:pt idx="41603">
                  <c:v>-2.1439999999999912</c:v>
                </c:pt>
                <c:pt idx="41604">
                  <c:v>-2.1419999999999959</c:v>
                </c:pt>
                <c:pt idx="41605">
                  <c:v>-2.1400000000000006</c:v>
                </c:pt>
                <c:pt idx="41606">
                  <c:v>-2.137999999999991</c:v>
                </c:pt>
                <c:pt idx="41607">
                  <c:v>-2.1359999999999957</c:v>
                </c:pt>
                <c:pt idx="41608">
                  <c:v>-2.1340000000000003</c:v>
                </c:pt>
                <c:pt idx="41609">
                  <c:v>-2.1319999999999908</c:v>
                </c:pt>
                <c:pt idx="41610">
                  <c:v>-2.1299999999999955</c:v>
                </c:pt>
                <c:pt idx="41611">
                  <c:v>-2.1280000000000001</c:v>
                </c:pt>
                <c:pt idx="41612">
                  <c:v>-2.1259999999999906</c:v>
                </c:pt>
                <c:pt idx="41613">
                  <c:v>-2.1239999999999952</c:v>
                </c:pt>
                <c:pt idx="41614">
                  <c:v>-2.1219999999999999</c:v>
                </c:pt>
                <c:pt idx="41615">
                  <c:v>-2.1199999999999903</c:v>
                </c:pt>
                <c:pt idx="41616">
                  <c:v>-2.117999999999995</c:v>
                </c:pt>
                <c:pt idx="41617">
                  <c:v>-2.1159999999999997</c:v>
                </c:pt>
                <c:pt idx="41618">
                  <c:v>-2.1139999999999901</c:v>
                </c:pt>
                <c:pt idx="41619">
                  <c:v>-2.1119999999999948</c:v>
                </c:pt>
                <c:pt idx="41620">
                  <c:v>-2.1099999999999994</c:v>
                </c:pt>
                <c:pt idx="41621">
                  <c:v>-2.1079999999999899</c:v>
                </c:pt>
                <c:pt idx="41622">
                  <c:v>-2.1059999999999945</c:v>
                </c:pt>
                <c:pt idx="41623">
                  <c:v>-2.1039999999999992</c:v>
                </c:pt>
                <c:pt idx="41624">
                  <c:v>-2.1019999999999897</c:v>
                </c:pt>
                <c:pt idx="41625">
                  <c:v>-2.0999999999999943</c:v>
                </c:pt>
                <c:pt idx="41626">
                  <c:v>-2.097999999999999</c:v>
                </c:pt>
                <c:pt idx="41627">
                  <c:v>-2.0959999999999894</c:v>
                </c:pt>
                <c:pt idx="41628">
                  <c:v>-2.0939999999999941</c:v>
                </c:pt>
                <c:pt idx="41629">
                  <c:v>-2.0919999999999987</c:v>
                </c:pt>
                <c:pt idx="41630">
                  <c:v>-2.0899999999999892</c:v>
                </c:pt>
                <c:pt idx="41631">
                  <c:v>-2.0879999999999939</c:v>
                </c:pt>
                <c:pt idx="41632">
                  <c:v>-2.0859999999999985</c:v>
                </c:pt>
                <c:pt idx="41633">
                  <c:v>-2.083999999999989</c:v>
                </c:pt>
                <c:pt idx="41634">
                  <c:v>-2.0819999999999936</c:v>
                </c:pt>
                <c:pt idx="41635">
                  <c:v>-2.0799999999999983</c:v>
                </c:pt>
                <c:pt idx="41636">
                  <c:v>-2.0779999999999887</c:v>
                </c:pt>
                <c:pt idx="41637">
                  <c:v>-2.0759999999999934</c:v>
                </c:pt>
                <c:pt idx="41638">
                  <c:v>-2.0739999999999981</c:v>
                </c:pt>
                <c:pt idx="41639">
                  <c:v>-2.0719999999999885</c:v>
                </c:pt>
                <c:pt idx="41640">
                  <c:v>-2.0699999999999932</c:v>
                </c:pt>
                <c:pt idx="41641">
                  <c:v>-2.0679999999999978</c:v>
                </c:pt>
                <c:pt idx="41642">
                  <c:v>-2.0659999999999883</c:v>
                </c:pt>
                <c:pt idx="41643">
                  <c:v>-2.063999999999993</c:v>
                </c:pt>
                <c:pt idx="41644">
                  <c:v>-2.0619999999999976</c:v>
                </c:pt>
                <c:pt idx="41645">
                  <c:v>-2.0599999999999881</c:v>
                </c:pt>
                <c:pt idx="41646">
                  <c:v>-2.0579999999999927</c:v>
                </c:pt>
                <c:pt idx="41647">
                  <c:v>-2.0559999999999974</c:v>
                </c:pt>
                <c:pt idx="41648">
                  <c:v>-2.0539999999999878</c:v>
                </c:pt>
                <c:pt idx="41649">
                  <c:v>-2.0519999999999925</c:v>
                </c:pt>
                <c:pt idx="41650">
                  <c:v>-2.0499999999999972</c:v>
                </c:pt>
                <c:pt idx="41651">
                  <c:v>-2.0479999999999876</c:v>
                </c:pt>
                <c:pt idx="41652">
                  <c:v>-2.0459999999999923</c:v>
                </c:pt>
                <c:pt idx="41653">
                  <c:v>-2.0439999999999969</c:v>
                </c:pt>
                <c:pt idx="41654">
                  <c:v>-2.0419999999999874</c:v>
                </c:pt>
                <c:pt idx="41655">
                  <c:v>-2.039999999999992</c:v>
                </c:pt>
                <c:pt idx="41656">
                  <c:v>-2.0379999999999967</c:v>
                </c:pt>
                <c:pt idx="41657">
                  <c:v>-2.0360000000000014</c:v>
                </c:pt>
                <c:pt idx="41658">
                  <c:v>-2.0339999999999918</c:v>
                </c:pt>
                <c:pt idx="41659">
                  <c:v>-2.0319999999999965</c:v>
                </c:pt>
                <c:pt idx="41660">
                  <c:v>-2.0300000000000011</c:v>
                </c:pt>
                <c:pt idx="41661">
                  <c:v>-2.0279999999999916</c:v>
                </c:pt>
                <c:pt idx="41662">
                  <c:v>-2.0259999999999962</c:v>
                </c:pt>
                <c:pt idx="41663">
                  <c:v>-2.0240000000000009</c:v>
                </c:pt>
                <c:pt idx="41664">
                  <c:v>-2.0219999999999914</c:v>
                </c:pt>
                <c:pt idx="41665">
                  <c:v>-2.019999999999996</c:v>
                </c:pt>
                <c:pt idx="41666">
                  <c:v>-2.0180000000000007</c:v>
                </c:pt>
                <c:pt idx="41667">
                  <c:v>-2.0159999999999911</c:v>
                </c:pt>
                <c:pt idx="41668">
                  <c:v>-2.0139999999999958</c:v>
                </c:pt>
                <c:pt idx="41669">
                  <c:v>-2.0120000000000005</c:v>
                </c:pt>
                <c:pt idx="41670">
                  <c:v>-2.0099999999999909</c:v>
                </c:pt>
                <c:pt idx="41671">
                  <c:v>-2.0079999999999956</c:v>
                </c:pt>
                <c:pt idx="41672">
                  <c:v>-2.0060000000000002</c:v>
                </c:pt>
                <c:pt idx="41673">
                  <c:v>-2.0039999999999907</c:v>
                </c:pt>
                <c:pt idx="41674">
                  <c:v>-2.0019999999999953</c:v>
                </c:pt>
                <c:pt idx="41675">
                  <c:v>-2</c:v>
                </c:pt>
                <c:pt idx="41676">
                  <c:v>-1.9979999999999905</c:v>
                </c:pt>
                <c:pt idx="41677">
                  <c:v>-1.9959999999999951</c:v>
                </c:pt>
                <c:pt idx="41678">
                  <c:v>-1.9939999999999998</c:v>
                </c:pt>
                <c:pt idx="41679">
                  <c:v>-1.9919999999999902</c:v>
                </c:pt>
                <c:pt idx="41680">
                  <c:v>-1.9899999999999949</c:v>
                </c:pt>
                <c:pt idx="41681">
                  <c:v>-1.9879999999999995</c:v>
                </c:pt>
                <c:pt idx="41682">
                  <c:v>-1.98599999999999</c:v>
                </c:pt>
                <c:pt idx="41683">
                  <c:v>-1.9839999999999947</c:v>
                </c:pt>
                <c:pt idx="41684">
                  <c:v>-1.9819999999999993</c:v>
                </c:pt>
                <c:pt idx="41685">
                  <c:v>-1.9799999999999898</c:v>
                </c:pt>
                <c:pt idx="41686">
                  <c:v>-1.9779999999999944</c:v>
                </c:pt>
                <c:pt idx="41687">
                  <c:v>-1.9759999999999991</c:v>
                </c:pt>
                <c:pt idx="41688">
                  <c:v>-1.9739999999999895</c:v>
                </c:pt>
                <c:pt idx="41689">
                  <c:v>-1.9719999999999942</c:v>
                </c:pt>
                <c:pt idx="41690">
                  <c:v>-1.9699999999999989</c:v>
                </c:pt>
                <c:pt idx="41691">
                  <c:v>-1.9679999999999893</c:v>
                </c:pt>
                <c:pt idx="41692">
                  <c:v>-1.965999999999994</c:v>
                </c:pt>
                <c:pt idx="41693">
                  <c:v>-1.9639999999999986</c:v>
                </c:pt>
                <c:pt idx="41694">
                  <c:v>-1.9619999999999891</c:v>
                </c:pt>
                <c:pt idx="41695">
                  <c:v>-1.9599999999999937</c:v>
                </c:pt>
                <c:pt idx="41696">
                  <c:v>-1.9579999999999984</c:v>
                </c:pt>
                <c:pt idx="41697">
                  <c:v>-1.9559999999999889</c:v>
                </c:pt>
                <c:pt idx="41698">
                  <c:v>-1.9539999999999935</c:v>
                </c:pt>
                <c:pt idx="41699">
                  <c:v>-1.9519999999999982</c:v>
                </c:pt>
                <c:pt idx="41700">
                  <c:v>-1.9499999999999886</c:v>
                </c:pt>
                <c:pt idx="41701">
                  <c:v>-1.9479999999999933</c:v>
                </c:pt>
                <c:pt idx="41702">
                  <c:v>-1.945999999999998</c:v>
                </c:pt>
                <c:pt idx="41703">
                  <c:v>-1.9439999999999884</c:v>
                </c:pt>
                <c:pt idx="41704">
                  <c:v>-1.9419999999999931</c:v>
                </c:pt>
                <c:pt idx="41705">
                  <c:v>-1.9399999999999977</c:v>
                </c:pt>
                <c:pt idx="41706">
                  <c:v>-1.9379999999999882</c:v>
                </c:pt>
                <c:pt idx="41707">
                  <c:v>-1.9359999999999928</c:v>
                </c:pt>
                <c:pt idx="41708">
                  <c:v>-1.9339999999999975</c:v>
                </c:pt>
                <c:pt idx="41709">
                  <c:v>-1.9319999999999879</c:v>
                </c:pt>
                <c:pt idx="41710">
                  <c:v>-1.9299999999999926</c:v>
                </c:pt>
                <c:pt idx="41711">
                  <c:v>-1.9279999999999973</c:v>
                </c:pt>
                <c:pt idx="41712">
                  <c:v>-1.9259999999999877</c:v>
                </c:pt>
                <c:pt idx="41713">
                  <c:v>-1.9239999999999924</c:v>
                </c:pt>
                <c:pt idx="41714">
                  <c:v>-1.921999999999997</c:v>
                </c:pt>
                <c:pt idx="41715">
                  <c:v>-1.9199999999999875</c:v>
                </c:pt>
                <c:pt idx="41716">
                  <c:v>-1.9179999999999922</c:v>
                </c:pt>
                <c:pt idx="41717">
                  <c:v>-1.9159999999999968</c:v>
                </c:pt>
                <c:pt idx="41718">
                  <c:v>-1.9139999999999873</c:v>
                </c:pt>
                <c:pt idx="41719">
                  <c:v>-1.9119999999999919</c:v>
                </c:pt>
                <c:pt idx="41720">
                  <c:v>-1.9099999999999966</c:v>
                </c:pt>
                <c:pt idx="41721">
                  <c:v>-1.9080000000000013</c:v>
                </c:pt>
                <c:pt idx="41722">
                  <c:v>-1.9059999999999917</c:v>
                </c:pt>
                <c:pt idx="41723">
                  <c:v>-1.9039999999999964</c:v>
                </c:pt>
                <c:pt idx="41724">
                  <c:v>-1.902000000000001</c:v>
                </c:pt>
                <c:pt idx="41725">
                  <c:v>-1.8999999999999915</c:v>
                </c:pt>
                <c:pt idx="41726">
                  <c:v>-1.8979999999999961</c:v>
                </c:pt>
                <c:pt idx="41727">
                  <c:v>-1.8960000000000008</c:v>
                </c:pt>
                <c:pt idx="41728">
                  <c:v>-1.8939999999999912</c:v>
                </c:pt>
                <c:pt idx="41729">
                  <c:v>-1.8919999999999959</c:v>
                </c:pt>
                <c:pt idx="41730">
                  <c:v>-1.8900000000000006</c:v>
                </c:pt>
                <c:pt idx="41731">
                  <c:v>-1.887999999999991</c:v>
                </c:pt>
                <c:pt idx="41732">
                  <c:v>-1.8859999999999957</c:v>
                </c:pt>
                <c:pt idx="41733">
                  <c:v>-1.8840000000000003</c:v>
                </c:pt>
                <c:pt idx="41734">
                  <c:v>-1.8819999999999908</c:v>
                </c:pt>
                <c:pt idx="41735">
                  <c:v>-1.8799999999999955</c:v>
                </c:pt>
                <c:pt idx="41736">
                  <c:v>-1.8780000000000001</c:v>
                </c:pt>
                <c:pt idx="41737">
                  <c:v>-1.8759999999999906</c:v>
                </c:pt>
                <c:pt idx="41738">
                  <c:v>-1.8739999999999952</c:v>
                </c:pt>
                <c:pt idx="41739">
                  <c:v>-1.8719999999999999</c:v>
                </c:pt>
                <c:pt idx="41740">
                  <c:v>-1.8699999999999903</c:v>
                </c:pt>
                <c:pt idx="41741">
                  <c:v>-1.867999999999995</c:v>
                </c:pt>
                <c:pt idx="41742">
                  <c:v>-1.8659999999999997</c:v>
                </c:pt>
                <c:pt idx="41743">
                  <c:v>-1.8639999999999901</c:v>
                </c:pt>
                <c:pt idx="41744">
                  <c:v>-1.8619999999999948</c:v>
                </c:pt>
                <c:pt idx="41745">
                  <c:v>-1.8599999999999994</c:v>
                </c:pt>
                <c:pt idx="41746">
                  <c:v>-1.8579999999999899</c:v>
                </c:pt>
                <c:pt idx="41747">
                  <c:v>-1.8559999999999945</c:v>
                </c:pt>
                <c:pt idx="41748">
                  <c:v>-1.8539999999999992</c:v>
                </c:pt>
                <c:pt idx="41749">
                  <c:v>-1.8519999999999897</c:v>
                </c:pt>
                <c:pt idx="41750">
                  <c:v>-1.8499999999999943</c:v>
                </c:pt>
                <c:pt idx="41751">
                  <c:v>-1.847999999999999</c:v>
                </c:pt>
                <c:pt idx="41752">
                  <c:v>-1.8459999999999894</c:v>
                </c:pt>
                <c:pt idx="41753">
                  <c:v>-1.8439999999999941</c:v>
                </c:pt>
                <c:pt idx="41754">
                  <c:v>-1.8419999999999987</c:v>
                </c:pt>
                <c:pt idx="41755">
                  <c:v>-1.8399999999999892</c:v>
                </c:pt>
                <c:pt idx="41756">
                  <c:v>-1.8379999999999939</c:v>
                </c:pt>
                <c:pt idx="41757">
                  <c:v>-1.8359999999999985</c:v>
                </c:pt>
                <c:pt idx="41758">
                  <c:v>-1.833999999999989</c:v>
                </c:pt>
                <c:pt idx="41759">
                  <c:v>-1.8319999999999936</c:v>
                </c:pt>
                <c:pt idx="41760">
                  <c:v>-1.8299999999999983</c:v>
                </c:pt>
                <c:pt idx="41761">
                  <c:v>-1.8279999999999887</c:v>
                </c:pt>
                <c:pt idx="41762">
                  <c:v>-1.8259999999999934</c:v>
                </c:pt>
                <c:pt idx="41763">
                  <c:v>-1.8239999999999981</c:v>
                </c:pt>
                <c:pt idx="41764">
                  <c:v>-1.8219999999999885</c:v>
                </c:pt>
                <c:pt idx="41765">
                  <c:v>-1.8199999999999932</c:v>
                </c:pt>
                <c:pt idx="41766">
                  <c:v>-1.8179999999999978</c:v>
                </c:pt>
                <c:pt idx="41767">
                  <c:v>-1.8159999999999883</c:v>
                </c:pt>
                <c:pt idx="41768">
                  <c:v>-1.813999999999993</c:v>
                </c:pt>
                <c:pt idx="41769">
                  <c:v>-1.8119999999999976</c:v>
                </c:pt>
                <c:pt idx="41770">
                  <c:v>-1.8099999999999881</c:v>
                </c:pt>
                <c:pt idx="41771">
                  <c:v>-1.8079999999999927</c:v>
                </c:pt>
                <c:pt idx="41772">
                  <c:v>-1.8059999999999974</c:v>
                </c:pt>
                <c:pt idx="41773">
                  <c:v>-1.8039999999999878</c:v>
                </c:pt>
                <c:pt idx="41774">
                  <c:v>-1.8019999999999925</c:v>
                </c:pt>
                <c:pt idx="41775">
                  <c:v>-1.7999999999999972</c:v>
                </c:pt>
                <c:pt idx="41776">
                  <c:v>-1.7979999999999876</c:v>
                </c:pt>
                <c:pt idx="41777">
                  <c:v>-1.7959999999999923</c:v>
                </c:pt>
                <c:pt idx="41778">
                  <c:v>-1.7939999999999969</c:v>
                </c:pt>
                <c:pt idx="41779">
                  <c:v>-1.7919999999999874</c:v>
                </c:pt>
                <c:pt idx="41780">
                  <c:v>-1.789999999999992</c:v>
                </c:pt>
                <c:pt idx="41781">
                  <c:v>-1.7879999999999967</c:v>
                </c:pt>
                <c:pt idx="41782">
                  <c:v>-1.7860000000000014</c:v>
                </c:pt>
                <c:pt idx="41783">
                  <c:v>-1.7839999999999918</c:v>
                </c:pt>
                <c:pt idx="41784">
                  <c:v>-1.7819999999999965</c:v>
                </c:pt>
                <c:pt idx="41785">
                  <c:v>-1.7800000000000011</c:v>
                </c:pt>
                <c:pt idx="41786">
                  <c:v>-1.7779999999999916</c:v>
                </c:pt>
                <c:pt idx="41787">
                  <c:v>-1.7759999999999962</c:v>
                </c:pt>
                <c:pt idx="41788">
                  <c:v>-1.7740000000000009</c:v>
                </c:pt>
                <c:pt idx="41789">
                  <c:v>-1.7719999999999914</c:v>
                </c:pt>
                <c:pt idx="41790">
                  <c:v>-1.769999999999996</c:v>
                </c:pt>
                <c:pt idx="41791">
                  <c:v>-1.7680000000000007</c:v>
                </c:pt>
                <c:pt idx="41792">
                  <c:v>-1.7659999999999911</c:v>
                </c:pt>
                <c:pt idx="41793">
                  <c:v>-1.7639999999999958</c:v>
                </c:pt>
                <c:pt idx="41794">
                  <c:v>-1.7620000000000005</c:v>
                </c:pt>
                <c:pt idx="41795">
                  <c:v>-1.7599999999999909</c:v>
                </c:pt>
                <c:pt idx="41796">
                  <c:v>-1.7579999999999956</c:v>
                </c:pt>
                <c:pt idx="41797">
                  <c:v>-1.7560000000000002</c:v>
                </c:pt>
                <c:pt idx="41798">
                  <c:v>-1.7539999999999907</c:v>
                </c:pt>
                <c:pt idx="41799">
                  <c:v>-1.7519999999999953</c:v>
                </c:pt>
                <c:pt idx="41800">
                  <c:v>-1.75</c:v>
                </c:pt>
                <c:pt idx="41801">
                  <c:v>-1.7479999999999905</c:v>
                </c:pt>
                <c:pt idx="41802">
                  <c:v>-1.7459999999999951</c:v>
                </c:pt>
                <c:pt idx="41803">
                  <c:v>-1.7439999999999998</c:v>
                </c:pt>
                <c:pt idx="41804">
                  <c:v>-1.7419999999999902</c:v>
                </c:pt>
                <c:pt idx="41805">
                  <c:v>-1.7399999999999949</c:v>
                </c:pt>
                <c:pt idx="41806">
                  <c:v>-1.7379999999999995</c:v>
                </c:pt>
                <c:pt idx="41807">
                  <c:v>-1.73599999999999</c:v>
                </c:pt>
                <c:pt idx="41808">
                  <c:v>-1.7339999999999947</c:v>
                </c:pt>
                <c:pt idx="41809">
                  <c:v>-1.7319999999999993</c:v>
                </c:pt>
                <c:pt idx="41810">
                  <c:v>-1.7299999999999898</c:v>
                </c:pt>
                <c:pt idx="41811">
                  <c:v>-1.7279999999999944</c:v>
                </c:pt>
                <c:pt idx="41812">
                  <c:v>-1.7259999999999991</c:v>
                </c:pt>
                <c:pt idx="41813">
                  <c:v>-1.7239999999999895</c:v>
                </c:pt>
                <c:pt idx="41814">
                  <c:v>-1.7219999999999942</c:v>
                </c:pt>
                <c:pt idx="41815">
                  <c:v>-1.7199999999999989</c:v>
                </c:pt>
                <c:pt idx="41816">
                  <c:v>-1.7179999999999893</c:v>
                </c:pt>
                <c:pt idx="41817">
                  <c:v>-1.715999999999994</c:v>
                </c:pt>
                <c:pt idx="41818">
                  <c:v>-1.7139999999999986</c:v>
                </c:pt>
                <c:pt idx="41819">
                  <c:v>-1.7119999999999891</c:v>
                </c:pt>
                <c:pt idx="41820">
                  <c:v>-1.7099999999999937</c:v>
                </c:pt>
                <c:pt idx="41821">
                  <c:v>-1.7079999999999984</c:v>
                </c:pt>
                <c:pt idx="41822">
                  <c:v>-1.7059999999999889</c:v>
                </c:pt>
                <c:pt idx="41823">
                  <c:v>-1.7039999999999935</c:v>
                </c:pt>
                <c:pt idx="41824">
                  <c:v>-1.7019999999999982</c:v>
                </c:pt>
                <c:pt idx="41825">
                  <c:v>-1.6999999999999886</c:v>
                </c:pt>
                <c:pt idx="41826">
                  <c:v>-1.6979999999999933</c:v>
                </c:pt>
                <c:pt idx="41827">
                  <c:v>-1.695999999999998</c:v>
                </c:pt>
                <c:pt idx="41828">
                  <c:v>-1.6939999999999884</c:v>
                </c:pt>
                <c:pt idx="41829">
                  <c:v>-1.6919999999999931</c:v>
                </c:pt>
                <c:pt idx="41830">
                  <c:v>-1.6899999999999977</c:v>
                </c:pt>
                <c:pt idx="41831">
                  <c:v>-1.6879999999999882</c:v>
                </c:pt>
                <c:pt idx="41832">
                  <c:v>-1.6859999999999928</c:v>
                </c:pt>
                <c:pt idx="41833">
                  <c:v>-1.6839999999999975</c:v>
                </c:pt>
                <c:pt idx="41834">
                  <c:v>-1.6819999999999879</c:v>
                </c:pt>
                <c:pt idx="41835">
                  <c:v>-1.6799999999999926</c:v>
                </c:pt>
                <c:pt idx="41836">
                  <c:v>-1.6779999999999973</c:v>
                </c:pt>
                <c:pt idx="41837">
                  <c:v>-1.6759999999999877</c:v>
                </c:pt>
                <c:pt idx="41838">
                  <c:v>-1.6739999999999924</c:v>
                </c:pt>
                <c:pt idx="41839">
                  <c:v>-1.671999999999997</c:v>
                </c:pt>
                <c:pt idx="41840">
                  <c:v>-1.6699999999999875</c:v>
                </c:pt>
                <c:pt idx="41841">
                  <c:v>-1.6679999999999922</c:v>
                </c:pt>
                <c:pt idx="41842">
                  <c:v>-1.6659999999999968</c:v>
                </c:pt>
                <c:pt idx="41843">
                  <c:v>-1.6639999999999873</c:v>
                </c:pt>
                <c:pt idx="41844">
                  <c:v>-1.6619999999999919</c:v>
                </c:pt>
                <c:pt idx="41845">
                  <c:v>-1.6599999999999966</c:v>
                </c:pt>
                <c:pt idx="41846">
                  <c:v>-1.6580000000000013</c:v>
                </c:pt>
                <c:pt idx="41847">
                  <c:v>-1.6559999999999917</c:v>
                </c:pt>
                <c:pt idx="41848">
                  <c:v>-1.6539999999999964</c:v>
                </c:pt>
                <c:pt idx="41849">
                  <c:v>-1.652000000000001</c:v>
                </c:pt>
                <c:pt idx="41850">
                  <c:v>-1.6499999999999915</c:v>
                </c:pt>
                <c:pt idx="41851">
                  <c:v>-1.6479999999999961</c:v>
                </c:pt>
                <c:pt idx="41852">
                  <c:v>-1.6460000000000008</c:v>
                </c:pt>
                <c:pt idx="41853">
                  <c:v>-1.6439999999999912</c:v>
                </c:pt>
                <c:pt idx="41854">
                  <c:v>-1.6419999999999959</c:v>
                </c:pt>
                <c:pt idx="41855">
                  <c:v>-1.6400000000000006</c:v>
                </c:pt>
                <c:pt idx="41856">
                  <c:v>-1.637999999999991</c:v>
                </c:pt>
                <c:pt idx="41857">
                  <c:v>-1.6359999999999957</c:v>
                </c:pt>
                <c:pt idx="41858">
                  <c:v>-1.6340000000000003</c:v>
                </c:pt>
                <c:pt idx="41859">
                  <c:v>-1.6319999999999908</c:v>
                </c:pt>
                <c:pt idx="41860">
                  <c:v>-1.6299999999999955</c:v>
                </c:pt>
                <c:pt idx="41861">
                  <c:v>-1.6280000000000001</c:v>
                </c:pt>
                <c:pt idx="41862">
                  <c:v>-1.6259999999999906</c:v>
                </c:pt>
                <c:pt idx="41863">
                  <c:v>-1.6239999999999952</c:v>
                </c:pt>
                <c:pt idx="41864">
                  <c:v>-1.6219999999999999</c:v>
                </c:pt>
                <c:pt idx="41865">
                  <c:v>-1.6199999999999903</c:v>
                </c:pt>
                <c:pt idx="41866">
                  <c:v>-1.617999999999995</c:v>
                </c:pt>
                <c:pt idx="41867">
                  <c:v>-1.6159999999999997</c:v>
                </c:pt>
                <c:pt idx="41868">
                  <c:v>-1.6139999999999901</c:v>
                </c:pt>
                <c:pt idx="41869">
                  <c:v>-1.6119999999999948</c:v>
                </c:pt>
                <c:pt idx="41870">
                  <c:v>-1.6099999999999994</c:v>
                </c:pt>
                <c:pt idx="41871">
                  <c:v>-1.6079999999999899</c:v>
                </c:pt>
                <c:pt idx="41872">
                  <c:v>-1.6059999999999945</c:v>
                </c:pt>
                <c:pt idx="41873">
                  <c:v>-1.6039999999999992</c:v>
                </c:pt>
                <c:pt idx="41874">
                  <c:v>-1.6019999999999897</c:v>
                </c:pt>
                <c:pt idx="41875">
                  <c:v>-1.5999999999999943</c:v>
                </c:pt>
                <c:pt idx="41876">
                  <c:v>-1.597999999999999</c:v>
                </c:pt>
                <c:pt idx="41877">
                  <c:v>-1.5959999999999894</c:v>
                </c:pt>
                <c:pt idx="41878">
                  <c:v>-1.5939999999999941</c:v>
                </c:pt>
                <c:pt idx="41879">
                  <c:v>-1.5919999999999987</c:v>
                </c:pt>
                <c:pt idx="41880">
                  <c:v>-1.5899999999999892</c:v>
                </c:pt>
                <c:pt idx="41881">
                  <c:v>-1.5879999999999939</c:v>
                </c:pt>
                <c:pt idx="41882">
                  <c:v>-1.5859999999999985</c:v>
                </c:pt>
                <c:pt idx="41883">
                  <c:v>-1.583999999999989</c:v>
                </c:pt>
                <c:pt idx="41884">
                  <c:v>-1.5819999999999936</c:v>
                </c:pt>
                <c:pt idx="41885">
                  <c:v>-1.5799999999999983</c:v>
                </c:pt>
                <c:pt idx="41886">
                  <c:v>-1.5779999999999887</c:v>
                </c:pt>
                <c:pt idx="41887">
                  <c:v>-1.5759999999999934</c:v>
                </c:pt>
                <c:pt idx="41888">
                  <c:v>-1.5739999999999981</c:v>
                </c:pt>
                <c:pt idx="41889">
                  <c:v>-1.5719999999999885</c:v>
                </c:pt>
                <c:pt idx="41890">
                  <c:v>-1.5699999999999932</c:v>
                </c:pt>
                <c:pt idx="41891">
                  <c:v>-1.5679999999999978</c:v>
                </c:pt>
                <c:pt idx="41892">
                  <c:v>-1.5659999999999883</c:v>
                </c:pt>
                <c:pt idx="41893">
                  <c:v>-1.563999999999993</c:v>
                </c:pt>
                <c:pt idx="41894">
                  <c:v>-1.5619999999999976</c:v>
                </c:pt>
                <c:pt idx="41895">
                  <c:v>-1.5599999999999881</c:v>
                </c:pt>
                <c:pt idx="41896">
                  <c:v>-1.5579999999999927</c:v>
                </c:pt>
                <c:pt idx="41897">
                  <c:v>-1.5559999999999974</c:v>
                </c:pt>
                <c:pt idx="41898">
                  <c:v>-1.5539999999999878</c:v>
                </c:pt>
                <c:pt idx="41899">
                  <c:v>-1.5519999999999925</c:v>
                </c:pt>
                <c:pt idx="41900">
                  <c:v>-1.5499999999999972</c:v>
                </c:pt>
                <c:pt idx="41901">
                  <c:v>-1.5479999999999876</c:v>
                </c:pt>
                <c:pt idx="41902">
                  <c:v>-1.5459999999999923</c:v>
                </c:pt>
                <c:pt idx="41903">
                  <c:v>-1.5439999999999969</c:v>
                </c:pt>
                <c:pt idx="41904">
                  <c:v>-1.5419999999999874</c:v>
                </c:pt>
                <c:pt idx="41905">
                  <c:v>-1.539999999999992</c:v>
                </c:pt>
                <c:pt idx="41906">
                  <c:v>-1.5379999999999967</c:v>
                </c:pt>
                <c:pt idx="41907">
                  <c:v>-1.5360000000000014</c:v>
                </c:pt>
                <c:pt idx="41908">
                  <c:v>-1.5339999999999918</c:v>
                </c:pt>
                <c:pt idx="41909">
                  <c:v>-1.5319999999999965</c:v>
                </c:pt>
                <c:pt idx="41910">
                  <c:v>-1.5300000000000011</c:v>
                </c:pt>
                <c:pt idx="41911">
                  <c:v>-1.5279999999999916</c:v>
                </c:pt>
                <c:pt idx="41912">
                  <c:v>-1.5259999999999962</c:v>
                </c:pt>
                <c:pt idx="41913">
                  <c:v>-1.5240000000000009</c:v>
                </c:pt>
                <c:pt idx="41914">
                  <c:v>-1.5219999999999914</c:v>
                </c:pt>
                <c:pt idx="41915">
                  <c:v>-1.519999999999996</c:v>
                </c:pt>
                <c:pt idx="41916">
                  <c:v>-1.5180000000000007</c:v>
                </c:pt>
                <c:pt idx="41917">
                  <c:v>-1.5159999999999911</c:v>
                </c:pt>
                <c:pt idx="41918">
                  <c:v>-1.5139999999999958</c:v>
                </c:pt>
                <c:pt idx="41919">
                  <c:v>-1.5120000000000005</c:v>
                </c:pt>
                <c:pt idx="41920">
                  <c:v>-1.5099999999999909</c:v>
                </c:pt>
                <c:pt idx="41921">
                  <c:v>-1.5079999999999956</c:v>
                </c:pt>
                <c:pt idx="41922">
                  <c:v>-1.5060000000000002</c:v>
                </c:pt>
                <c:pt idx="41923">
                  <c:v>-1.5039999999999907</c:v>
                </c:pt>
                <c:pt idx="41924">
                  <c:v>-1.5019999999999953</c:v>
                </c:pt>
                <c:pt idx="41925">
                  <c:v>-1.5</c:v>
                </c:pt>
                <c:pt idx="41926">
                  <c:v>-1.4979999999999905</c:v>
                </c:pt>
                <c:pt idx="41927">
                  <c:v>-1.4959999999999951</c:v>
                </c:pt>
                <c:pt idx="41928">
                  <c:v>-1.4939999999999998</c:v>
                </c:pt>
                <c:pt idx="41929">
                  <c:v>-1.4919999999999902</c:v>
                </c:pt>
                <c:pt idx="41930">
                  <c:v>-1.4899999999999949</c:v>
                </c:pt>
                <c:pt idx="41931">
                  <c:v>-1.4879999999999995</c:v>
                </c:pt>
                <c:pt idx="41932">
                  <c:v>-1.48599999999999</c:v>
                </c:pt>
                <c:pt idx="41933">
                  <c:v>-1.4839999999999947</c:v>
                </c:pt>
                <c:pt idx="41934">
                  <c:v>-1.4819999999999993</c:v>
                </c:pt>
                <c:pt idx="41935">
                  <c:v>-1.4799999999999898</c:v>
                </c:pt>
                <c:pt idx="41936">
                  <c:v>-1.4779999999999944</c:v>
                </c:pt>
                <c:pt idx="41937">
                  <c:v>-1.4759999999999991</c:v>
                </c:pt>
                <c:pt idx="41938">
                  <c:v>-1.4739999999999895</c:v>
                </c:pt>
                <c:pt idx="41939">
                  <c:v>-1.4719999999999942</c:v>
                </c:pt>
                <c:pt idx="41940">
                  <c:v>-1.4699999999999989</c:v>
                </c:pt>
                <c:pt idx="41941">
                  <c:v>-1.4679999999999893</c:v>
                </c:pt>
                <c:pt idx="41942">
                  <c:v>-1.465999999999994</c:v>
                </c:pt>
                <c:pt idx="41943">
                  <c:v>-1.4639999999999986</c:v>
                </c:pt>
                <c:pt idx="41944">
                  <c:v>-1.4619999999999891</c:v>
                </c:pt>
                <c:pt idx="41945">
                  <c:v>-1.4599999999999937</c:v>
                </c:pt>
                <c:pt idx="41946">
                  <c:v>-1.4579999999999984</c:v>
                </c:pt>
                <c:pt idx="41947">
                  <c:v>-1.4559999999999889</c:v>
                </c:pt>
                <c:pt idx="41948">
                  <c:v>-1.4539999999999935</c:v>
                </c:pt>
                <c:pt idx="41949">
                  <c:v>-1.4519999999999982</c:v>
                </c:pt>
                <c:pt idx="41950">
                  <c:v>-1.4499999999999886</c:v>
                </c:pt>
                <c:pt idx="41951">
                  <c:v>-1.4479999999999933</c:v>
                </c:pt>
                <c:pt idx="41952">
                  <c:v>-1.445999999999998</c:v>
                </c:pt>
                <c:pt idx="41953">
                  <c:v>-1.4439999999999884</c:v>
                </c:pt>
                <c:pt idx="41954">
                  <c:v>-1.4419999999999931</c:v>
                </c:pt>
                <c:pt idx="41955">
                  <c:v>-1.4399999999999977</c:v>
                </c:pt>
                <c:pt idx="41956">
                  <c:v>-1.4379999999999882</c:v>
                </c:pt>
                <c:pt idx="41957">
                  <c:v>-1.4359999999999928</c:v>
                </c:pt>
                <c:pt idx="41958">
                  <c:v>-1.4339999999999975</c:v>
                </c:pt>
                <c:pt idx="41959">
                  <c:v>-1.4319999999999879</c:v>
                </c:pt>
                <c:pt idx="41960">
                  <c:v>-1.4299999999999926</c:v>
                </c:pt>
                <c:pt idx="41961">
                  <c:v>-1.4279999999999973</c:v>
                </c:pt>
                <c:pt idx="41962">
                  <c:v>-1.4259999999999877</c:v>
                </c:pt>
                <c:pt idx="41963">
                  <c:v>-1.4239999999999924</c:v>
                </c:pt>
                <c:pt idx="41964">
                  <c:v>-1.421999999999997</c:v>
                </c:pt>
                <c:pt idx="41965">
                  <c:v>-1.4199999999999875</c:v>
                </c:pt>
                <c:pt idx="41966">
                  <c:v>-1.4179999999999922</c:v>
                </c:pt>
                <c:pt idx="41967">
                  <c:v>-1.4159999999999968</c:v>
                </c:pt>
                <c:pt idx="41968">
                  <c:v>-1.4139999999999873</c:v>
                </c:pt>
                <c:pt idx="41969">
                  <c:v>-1.4119999999999919</c:v>
                </c:pt>
                <c:pt idx="41970">
                  <c:v>-1.4099999999999966</c:v>
                </c:pt>
                <c:pt idx="41971">
                  <c:v>-1.4080000000000013</c:v>
                </c:pt>
                <c:pt idx="41972">
                  <c:v>-1.4059999999999917</c:v>
                </c:pt>
                <c:pt idx="41973">
                  <c:v>-1.4039999999999964</c:v>
                </c:pt>
                <c:pt idx="41974">
                  <c:v>-1.402000000000001</c:v>
                </c:pt>
                <c:pt idx="41975">
                  <c:v>-1.3999999999999915</c:v>
                </c:pt>
                <c:pt idx="41976">
                  <c:v>-1.3979999999999961</c:v>
                </c:pt>
                <c:pt idx="41977">
                  <c:v>-1.3960000000000008</c:v>
                </c:pt>
                <c:pt idx="41978">
                  <c:v>-1.3939999999999912</c:v>
                </c:pt>
                <c:pt idx="41979">
                  <c:v>-1.3919999999999959</c:v>
                </c:pt>
                <c:pt idx="41980">
                  <c:v>-1.3900000000000006</c:v>
                </c:pt>
                <c:pt idx="41981">
                  <c:v>-1.387999999999991</c:v>
                </c:pt>
                <c:pt idx="41982">
                  <c:v>-1.3859999999999957</c:v>
                </c:pt>
                <c:pt idx="41983">
                  <c:v>-1.3840000000000003</c:v>
                </c:pt>
                <c:pt idx="41984">
                  <c:v>-1.3819999999999908</c:v>
                </c:pt>
                <c:pt idx="41985">
                  <c:v>-1.3799999999999955</c:v>
                </c:pt>
                <c:pt idx="41986">
                  <c:v>-1.3780000000000001</c:v>
                </c:pt>
                <c:pt idx="41987">
                  <c:v>-1.3759999999999906</c:v>
                </c:pt>
                <c:pt idx="41988">
                  <c:v>-1.3739999999999952</c:v>
                </c:pt>
                <c:pt idx="41989">
                  <c:v>-1.3719999999999999</c:v>
                </c:pt>
                <c:pt idx="41990">
                  <c:v>-1.3699999999999903</c:v>
                </c:pt>
                <c:pt idx="41991">
                  <c:v>-1.367999999999995</c:v>
                </c:pt>
                <c:pt idx="41992">
                  <c:v>-1.3659999999999997</c:v>
                </c:pt>
                <c:pt idx="41993">
                  <c:v>-1.3639999999999901</c:v>
                </c:pt>
                <c:pt idx="41994">
                  <c:v>-1.3619999999999948</c:v>
                </c:pt>
                <c:pt idx="41995">
                  <c:v>-1.3599999999999994</c:v>
                </c:pt>
                <c:pt idx="41996">
                  <c:v>-1.3579999999999899</c:v>
                </c:pt>
                <c:pt idx="41997">
                  <c:v>-1.3559999999999945</c:v>
                </c:pt>
                <c:pt idx="41998">
                  <c:v>-1.3539999999999992</c:v>
                </c:pt>
                <c:pt idx="41999">
                  <c:v>-1.3519999999999897</c:v>
                </c:pt>
                <c:pt idx="42000">
                  <c:v>-1.3499999999999943</c:v>
                </c:pt>
                <c:pt idx="42001">
                  <c:v>-1.347999999999999</c:v>
                </c:pt>
                <c:pt idx="42002">
                  <c:v>-1.3459999999999894</c:v>
                </c:pt>
                <c:pt idx="42003">
                  <c:v>-1.3439999999999941</c:v>
                </c:pt>
                <c:pt idx="42004">
                  <c:v>-1.3419999999999987</c:v>
                </c:pt>
                <c:pt idx="42005">
                  <c:v>-1.3399999999999892</c:v>
                </c:pt>
                <c:pt idx="42006">
                  <c:v>-1.3379999999999939</c:v>
                </c:pt>
                <c:pt idx="42007">
                  <c:v>-1.3359999999999985</c:v>
                </c:pt>
                <c:pt idx="42008">
                  <c:v>-1.333999999999989</c:v>
                </c:pt>
                <c:pt idx="42009">
                  <c:v>-1.3319999999999936</c:v>
                </c:pt>
                <c:pt idx="42010">
                  <c:v>-1.3299999999999983</c:v>
                </c:pt>
                <c:pt idx="42011">
                  <c:v>-1.3279999999999887</c:v>
                </c:pt>
                <c:pt idx="42012">
                  <c:v>-1.3259999999999934</c:v>
                </c:pt>
                <c:pt idx="42013">
                  <c:v>-1.3239999999999981</c:v>
                </c:pt>
                <c:pt idx="42014">
                  <c:v>-1.3219999999999885</c:v>
                </c:pt>
                <c:pt idx="42015">
                  <c:v>-1.3199999999999932</c:v>
                </c:pt>
                <c:pt idx="42016">
                  <c:v>-1.3179999999999978</c:v>
                </c:pt>
                <c:pt idx="42017">
                  <c:v>-1.3159999999999883</c:v>
                </c:pt>
                <c:pt idx="42018">
                  <c:v>-1.313999999999993</c:v>
                </c:pt>
                <c:pt idx="42019">
                  <c:v>-1.3119999999999976</c:v>
                </c:pt>
                <c:pt idx="42020">
                  <c:v>-1.3099999999999881</c:v>
                </c:pt>
                <c:pt idx="42021">
                  <c:v>-1.3079999999999927</c:v>
                </c:pt>
                <c:pt idx="42022">
                  <c:v>-1.3059999999999974</c:v>
                </c:pt>
                <c:pt idx="42023">
                  <c:v>-1.3039999999999878</c:v>
                </c:pt>
                <c:pt idx="42024">
                  <c:v>-1.3019999999999925</c:v>
                </c:pt>
                <c:pt idx="42025">
                  <c:v>-1.2999999999999972</c:v>
                </c:pt>
                <c:pt idx="42026">
                  <c:v>-1.2979999999999876</c:v>
                </c:pt>
                <c:pt idx="42027">
                  <c:v>-1.2959999999999923</c:v>
                </c:pt>
                <c:pt idx="42028">
                  <c:v>-1.2939999999999969</c:v>
                </c:pt>
                <c:pt idx="42029">
                  <c:v>-1.2919999999999874</c:v>
                </c:pt>
                <c:pt idx="42030">
                  <c:v>-1.289999999999992</c:v>
                </c:pt>
                <c:pt idx="42031">
                  <c:v>-1.2879999999999967</c:v>
                </c:pt>
                <c:pt idx="42032">
                  <c:v>-1.2860000000000014</c:v>
                </c:pt>
                <c:pt idx="42033">
                  <c:v>-1.2839999999999918</c:v>
                </c:pt>
                <c:pt idx="42034">
                  <c:v>-1.2819999999999965</c:v>
                </c:pt>
                <c:pt idx="42035">
                  <c:v>-1.2800000000000011</c:v>
                </c:pt>
                <c:pt idx="42036">
                  <c:v>-1.2779999999999916</c:v>
                </c:pt>
                <c:pt idx="42037">
                  <c:v>-1.2759999999999962</c:v>
                </c:pt>
                <c:pt idx="42038">
                  <c:v>-1.2740000000000009</c:v>
                </c:pt>
                <c:pt idx="42039">
                  <c:v>-1.2719999999999914</c:v>
                </c:pt>
                <c:pt idx="42040">
                  <c:v>-1.269999999999996</c:v>
                </c:pt>
                <c:pt idx="42041">
                  <c:v>-1.2680000000000007</c:v>
                </c:pt>
                <c:pt idx="42042">
                  <c:v>-1.2659999999999911</c:v>
                </c:pt>
                <c:pt idx="42043">
                  <c:v>-1.2639999999999958</c:v>
                </c:pt>
                <c:pt idx="42044">
                  <c:v>-1.2620000000000005</c:v>
                </c:pt>
                <c:pt idx="42045">
                  <c:v>-1.2599999999999909</c:v>
                </c:pt>
                <c:pt idx="42046">
                  <c:v>-1.2579999999999956</c:v>
                </c:pt>
                <c:pt idx="42047">
                  <c:v>-1.2560000000000002</c:v>
                </c:pt>
                <c:pt idx="42048">
                  <c:v>-1.2539999999999907</c:v>
                </c:pt>
                <c:pt idx="42049">
                  <c:v>-1.2519999999999953</c:v>
                </c:pt>
                <c:pt idx="42050">
                  <c:v>-1.25</c:v>
                </c:pt>
                <c:pt idx="42051">
                  <c:v>-1.2479999999999905</c:v>
                </c:pt>
                <c:pt idx="42052">
                  <c:v>-1.2459999999999951</c:v>
                </c:pt>
                <c:pt idx="42053">
                  <c:v>-1.2439999999999998</c:v>
                </c:pt>
                <c:pt idx="42054">
                  <c:v>-1.2419999999999902</c:v>
                </c:pt>
                <c:pt idx="42055">
                  <c:v>-1.2399999999999949</c:v>
                </c:pt>
                <c:pt idx="42056">
                  <c:v>-1.2379999999999995</c:v>
                </c:pt>
                <c:pt idx="42057">
                  <c:v>-1.23599999999999</c:v>
                </c:pt>
                <c:pt idx="42058">
                  <c:v>-1.2339999999999947</c:v>
                </c:pt>
                <c:pt idx="42059">
                  <c:v>-1.2319999999999993</c:v>
                </c:pt>
                <c:pt idx="42060">
                  <c:v>-1.2299999999999898</c:v>
                </c:pt>
                <c:pt idx="42061">
                  <c:v>-1.2279999999999944</c:v>
                </c:pt>
                <c:pt idx="42062">
                  <c:v>-1.2259999999999991</c:v>
                </c:pt>
                <c:pt idx="42063">
                  <c:v>-1.2239999999999895</c:v>
                </c:pt>
                <c:pt idx="42064">
                  <c:v>-1.2219999999999942</c:v>
                </c:pt>
                <c:pt idx="42065">
                  <c:v>-1.2199999999999989</c:v>
                </c:pt>
                <c:pt idx="42066">
                  <c:v>-1.2179999999999893</c:v>
                </c:pt>
                <c:pt idx="42067">
                  <c:v>-1.215999999999994</c:v>
                </c:pt>
                <c:pt idx="42068">
                  <c:v>-1.2139999999999986</c:v>
                </c:pt>
                <c:pt idx="42069">
                  <c:v>-1.2119999999999891</c:v>
                </c:pt>
                <c:pt idx="42070">
                  <c:v>-1.2099999999999937</c:v>
                </c:pt>
                <c:pt idx="42071">
                  <c:v>-1.2079999999999984</c:v>
                </c:pt>
                <c:pt idx="42072">
                  <c:v>-1.2059999999999889</c:v>
                </c:pt>
                <c:pt idx="42073">
                  <c:v>-1.2039999999999935</c:v>
                </c:pt>
                <c:pt idx="42074">
                  <c:v>-1.2019999999999982</c:v>
                </c:pt>
                <c:pt idx="42075">
                  <c:v>-1.1999999999999886</c:v>
                </c:pt>
                <c:pt idx="42076">
                  <c:v>-1.1979999999999933</c:v>
                </c:pt>
                <c:pt idx="42077">
                  <c:v>-1.195999999999998</c:v>
                </c:pt>
                <c:pt idx="42078">
                  <c:v>-1.1939999999999884</c:v>
                </c:pt>
                <c:pt idx="42079">
                  <c:v>-1.1919999999999931</c:v>
                </c:pt>
                <c:pt idx="42080">
                  <c:v>-1.1899999999999977</c:v>
                </c:pt>
                <c:pt idx="42081">
                  <c:v>-1.1879999999999882</c:v>
                </c:pt>
                <c:pt idx="42082">
                  <c:v>-1.1859999999999928</c:v>
                </c:pt>
                <c:pt idx="42083">
                  <c:v>-1.1839999999999975</c:v>
                </c:pt>
                <c:pt idx="42084">
                  <c:v>-1.1819999999999879</c:v>
                </c:pt>
                <c:pt idx="42085">
                  <c:v>-1.1799999999999926</c:v>
                </c:pt>
                <c:pt idx="42086">
                  <c:v>-1.1779999999999973</c:v>
                </c:pt>
                <c:pt idx="42087">
                  <c:v>-1.1759999999999877</c:v>
                </c:pt>
                <c:pt idx="42088">
                  <c:v>-1.1739999999999924</c:v>
                </c:pt>
                <c:pt idx="42089">
                  <c:v>-1.171999999999997</c:v>
                </c:pt>
                <c:pt idx="42090">
                  <c:v>-1.1699999999999875</c:v>
                </c:pt>
                <c:pt idx="42091">
                  <c:v>-1.1679999999999922</c:v>
                </c:pt>
                <c:pt idx="42092">
                  <c:v>-1.1659999999999968</c:v>
                </c:pt>
                <c:pt idx="42093">
                  <c:v>-1.1639999999999873</c:v>
                </c:pt>
                <c:pt idx="42094">
                  <c:v>-1.1619999999999919</c:v>
                </c:pt>
                <c:pt idx="42095">
                  <c:v>-1.1599999999999966</c:v>
                </c:pt>
                <c:pt idx="42096">
                  <c:v>-1.1580000000000013</c:v>
                </c:pt>
                <c:pt idx="42097">
                  <c:v>-1.1559999999999917</c:v>
                </c:pt>
                <c:pt idx="42098">
                  <c:v>-1.1539999999999964</c:v>
                </c:pt>
                <c:pt idx="42099">
                  <c:v>-1.152000000000001</c:v>
                </c:pt>
                <c:pt idx="42100">
                  <c:v>-1.1499999999999915</c:v>
                </c:pt>
                <c:pt idx="42101">
                  <c:v>-1.1479999999999961</c:v>
                </c:pt>
                <c:pt idx="42102">
                  <c:v>-1.1460000000000008</c:v>
                </c:pt>
                <c:pt idx="42103">
                  <c:v>-1.1439999999999912</c:v>
                </c:pt>
                <c:pt idx="42104">
                  <c:v>-1.1419999999999959</c:v>
                </c:pt>
                <c:pt idx="42105">
                  <c:v>-1.1400000000000006</c:v>
                </c:pt>
                <c:pt idx="42106">
                  <c:v>-1.137999999999991</c:v>
                </c:pt>
                <c:pt idx="42107">
                  <c:v>-1.1359999999999957</c:v>
                </c:pt>
                <c:pt idx="42108">
                  <c:v>-1.1340000000000003</c:v>
                </c:pt>
                <c:pt idx="42109">
                  <c:v>-1.1319999999999908</c:v>
                </c:pt>
                <c:pt idx="42110">
                  <c:v>-1.1299999999999955</c:v>
                </c:pt>
                <c:pt idx="42111">
                  <c:v>-1.1280000000000001</c:v>
                </c:pt>
                <c:pt idx="42112">
                  <c:v>-1.1259999999999906</c:v>
                </c:pt>
                <c:pt idx="42113">
                  <c:v>-1.1239999999999952</c:v>
                </c:pt>
                <c:pt idx="42114">
                  <c:v>-1.1219999999999999</c:v>
                </c:pt>
                <c:pt idx="42115">
                  <c:v>-1.1199999999999903</c:v>
                </c:pt>
                <c:pt idx="42116">
                  <c:v>-1.117999999999995</c:v>
                </c:pt>
                <c:pt idx="42117">
                  <c:v>-1.1159999999999997</c:v>
                </c:pt>
                <c:pt idx="42118">
                  <c:v>-1.1139999999999901</c:v>
                </c:pt>
                <c:pt idx="42119">
                  <c:v>-1.1119999999999948</c:v>
                </c:pt>
                <c:pt idx="42120">
                  <c:v>-1.1099999999999994</c:v>
                </c:pt>
                <c:pt idx="42121">
                  <c:v>-1.1079999999999899</c:v>
                </c:pt>
                <c:pt idx="42122">
                  <c:v>-1.1059999999999945</c:v>
                </c:pt>
                <c:pt idx="42123">
                  <c:v>-1.1039999999999992</c:v>
                </c:pt>
                <c:pt idx="42124">
                  <c:v>-1.1019999999999897</c:v>
                </c:pt>
                <c:pt idx="42125">
                  <c:v>-1.0999999999999943</c:v>
                </c:pt>
                <c:pt idx="42126">
                  <c:v>-1.097999999999999</c:v>
                </c:pt>
                <c:pt idx="42127">
                  <c:v>-1.0959999999999894</c:v>
                </c:pt>
                <c:pt idx="42128">
                  <c:v>-1.0939999999999941</c:v>
                </c:pt>
                <c:pt idx="42129">
                  <c:v>-1.0919999999999987</c:v>
                </c:pt>
                <c:pt idx="42130">
                  <c:v>-1.0899999999999892</c:v>
                </c:pt>
                <c:pt idx="42131">
                  <c:v>-1.0879999999999939</c:v>
                </c:pt>
                <c:pt idx="42132">
                  <c:v>-1.0859999999999985</c:v>
                </c:pt>
                <c:pt idx="42133">
                  <c:v>-1.083999999999989</c:v>
                </c:pt>
                <c:pt idx="42134">
                  <c:v>-1.0819999999999936</c:v>
                </c:pt>
                <c:pt idx="42135">
                  <c:v>-1.0799999999999983</c:v>
                </c:pt>
                <c:pt idx="42136">
                  <c:v>-1.0779999999999887</c:v>
                </c:pt>
                <c:pt idx="42137">
                  <c:v>-1.0759999999999934</c:v>
                </c:pt>
                <c:pt idx="42138">
                  <c:v>-1.0739999999999981</c:v>
                </c:pt>
                <c:pt idx="42139">
                  <c:v>-1.0719999999999885</c:v>
                </c:pt>
                <c:pt idx="42140">
                  <c:v>-1.0699999999999932</c:v>
                </c:pt>
                <c:pt idx="42141">
                  <c:v>-1.0679999999999978</c:v>
                </c:pt>
                <c:pt idx="42142">
                  <c:v>-1.0659999999999883</c:v>
                </c:pt>
                <c:pt idx="42143">
                  <c:v>-1.063999999999993</c:v>
                </c:pt>
                <c:pt idx="42144">
                  <c:v>-1.0619999999999976</c:v>
                </c:pt>
                <c:pt idx="42145">
                  <c:v>-1.0599999999999881</c:v>
                </c:pt>
                <c:pt idx="42146">
                  <c:v>-1.0579999999999927</c:v>
                </c:pt>
                <c:pt idx="42147">
                  <c:v>-1.0559999999999974</c:v>
                </c:pt>
                <c:pt idx="42148">
                  <c:v>-1.0539999999999878</c:v>
                </c:pt>
                <c:pt idx="42149">
                  <c:v>-1.0519999999999925</c:v>
                </c:pt>
                <c:pt idx="42150">
                  <c:v>-1.0499999999999972</c:v>
                </c:pt>
                <c:pt idx="42151">
                  <c:v>-1.0479999999999876</c:v>
                </c:pt>
                <c:pt idx="42152">
                  <c:v>-1.0459999999999923</c:v>
                </c:pt>
                <c:pt idx="42153">
                  <c:v>-1.0439999999999969</c:v>
                </c:pt>
                <c:pt idx="42154">
                  <c:v>-1.0419999999999874</c:v>
                </c:pt>
                <c:pt idx="42155">
                  <c:v>-1.039999999999992</c:v>
                </c:pt>
                <c:pt idx="42156">
                  <c:v>-1.0379999999999967</c:v>
                </c:pt>
                <c:pt idx="42157">
                  <c:v>-1.0360000000000014</c:v>
                </c:pt>
                <c:pt idx="42158">
                  <c:v>-1.0339999999999918</c:v>
                </c:pt>
                <c:pt idx="42159">
                  <c:v>-1.0319999999999965</c:v>
                </c:pt>
                <c:pt idx="42160">
                  <c:v>-1.0300000000000011</c:v>
                </c:pt>
                <c:pt idx="42161">
                  <c:v>-1.0279999999999916</c:v>
                </c:pt>
                <c:pt idx="42162">
                  <c:v>-1.0259999999999962</c:v>
                </c:pt>
                <c:pt idx="42163">
                  <c:v>-1.0240000000000009</c:v>
                </c:pt>
                <c:pt idx="42164">
                  <c:v>-1.0219999999999914</c:v>
                </c:pt>
                <c:pt idx="42165">
                  <c:v>-1.019999999999996</c:v>
                </c:pt>
                <c:pt idx="42166">
                  <c:v>-1.0180000000000007</c:v>
                </c:pt>
                <c:pt idx="42167">
                  <c:v>-1.0159999999999911</c:v>
                </c:pt>
                <c:pt idx="42168">
                  <c:v>-1.0139999999999958</c:v>
                </c:pt>
                <c:pt idx="42169">
                  <c:v>-1.0120000000000005</c:v>
                </c:pt>
                <c:pt idx="42170">
                  <c:v>-1.0099999999999909</c:v>
                </c:pt>
                <c:pt idx="42171">
                  <c:v>-1.0079999999999956</c:v>
                </c:pt>
                <c:pt idx="42172">
                  <c:v>-1.0060000000000002</c:v>
                </c:pt>
                <c:pt idx="42173">
                  <c:v>-1.0039999999999907</c:v>
                </c:pt>
                <c:pt idx="42174">
                  <c:v>-1.0019999999999953</c:v>
                </c:pt>
                <c:pt idx="42175">
                  <c:v>-1</c:v>
                </c:pt>
                <c:pt idx="42176">
                  <c:v>-0.99799999999999045</c:v>
                </c:pt>
                <c:pt idx="42177">
                  <c:v>-0.99599999999999511</c:v>
                </c:pt>
                <c:pt idx="42178">
                  <c:v>-0.99399999999999977</c:v>
                </c:pt>
                <c:pt idx="42179">
                  <c:v>-0.99199999999999022</c:v>
                </c:pt>
                <c:pt idx="42180">
                  <c:v>-0.98999999999999488</c:v>
                </c:pt>
                <c:pt idx="42181">
                  <c:v>-0.98799999999999955</c:v>
                </c:pt>
                <c:pt idx="42182">
                  <c:v>-0.98599999999999</c:v>
                </c:pt>
                <c:pt idx="42183">
                  <c:v>-0.98399999999999466</c:v>
                </c:pt>
                <c:pt idx="42184">
                  <c:v>-0.98199999999999932</c:v>
                </c:pt>
                <c:pt idx="42185">
                  <c:v>-0.97999999999998977</c:v>
                </c:pt>
                <c:pt idx="42186">
                  <c:v>-0.97799999999999443</c:v>
                </c:pt>
                <c:pt idx="42187">
                  <c:v>-0.97599999999999909</c:v>
                </c:pt>
                <c:pt idx="42188">
                  <c:v>-0.97399999999998954</c:v>
                </c:pt>
                <c:pt idx="42189">
                  <c:v>-0.9719999999999942</c:v>
                </c:pt>
                <c:pt idx="42190">
                  <c:v>-0.96999999999999886</c:v>
                </c:pt>
                <c:pt idx="42191">
                  <c:v>-0.96799999999998931</c:v>
                </c:pt>
                <c:pt idx="42192">
                  <c:v>-0.96599999999999397</c:v>
                </c:pt>
                <c:pt idx="42193">
                  <c:v>-0.96399999999999864</c:v>
                </c:pt>
                <c:pt idx="42194">
                  <c:v>-0.96199999999998909</c:v>
                </c:pt>
                <c:pt idx="42195">
                  <c:v>-0.95999999999999375</c:v>
                </c:pt>
                <c:pt idx="42196">
                  <c:v>-0.95799999999999841</c:v>
                </c:pt>
                <c:pt idx="42197">
                  <c:v>-0.95599999999998886</c:v>
                </c:pt>
                <c:pt idx="42198">
                  <c:v>-0.95399999999999352</c:v>
                </c:pt>
                <c:pt idx="42199">
                  <c:v>-0.95199999999999818</c:v>
                </c:pt>
                <c:pt idx="42200">
                  <c:v>-0.94999999999998863</c:v>
                </c:pt>
                <c:pt idx="42201">
                  <c:v>-0.94799999999999329</c:v>
                </c:pt>
                <c:pt idx="42202">
                  <c:v>-0.94599999999999795</c:v>
                </c:pt>
                <c:pt idx="42203">
                  <c:v>-0.9439999999999884</c:v>
                </c:pt>
                <c:pt idx="42204">
                  <c:v>-0.94199999999999307</c:v>
                </c:pt>
                <c:pt idx="42205">
                  <c:v>-0.93999999999999773</c:v>
                </c:pt>
                <c:pt idx="42206">
                  <c:v>-0.93799999999998818</c:v>
                </c:pt>
                <c:pt idx="42207">
                  <c:v>-0.93599999999999284</c:v>
                </c:pt>
                <c:pt idx="42208">
                  <c:v>-0.9339999999999975</c:v>
                </c:pt>
                <c:pt idx="42209">
                  <c:v>-0.93199999999998795</c:v>
                </c:pt>
                <c:pt idx="42210">
                  <c:v>-0.92999999999999261</c:v>
                </c:pt>
                <c:pt idx="42211">
                  <c:v>-0.92799999999999727</c:v>
                </c:pt>
                <c:pt idx="42212">
                  <c:v>-0.92599999999998772</c:v>
                </c:pt>
                <c:pt idx="42213">
                  <c:v>-0.92399999999999238</c:v>
                </c:pt>
                <c:pt idx="42214">
                  <c:v>-0.92199999999999704</c:v>
                </c:pt>
                <c:pt idx="42215">
                  <c:v>-0.91999999999998749</c:v>
                </c:pt>
                <c:pt idx="42216">
                  <c:v>-0.91799999999999216</c:v>
                </c:pt>
                <c:pt idx="42217">
                  <c:v>-0.91599999999999682</c:v>
                </c:pt>
                <c:pt idx="42218">
                  <c:v>-0.91399999999998727</c:v>
                </c:pt>
                <c:pt idx="42219">
                  <c:v>-0.91199999999999193</c:v>
                </c:pt>
                <c:pt idx="42220">
                  <c:v>-0.90999999999999659</c:v>
                </c:pt>
                <c:pt idx="42221">
                  <c:v>-0.90800000000000125</c:v>
                </c:pt>
                <c:pt idx="42222">
                  <c:v>-0.9059999999999917</c:v>
                </c:pt>
                <c:pt idx="42223">
                  <c:v>-0.90399999999999636</c:v>
                </c:pt>
                <c:pt idx="42224">
                  <c:v>-0.90200000000000102</c:v>
                </c:pt>
                <c:pt idx="42225">
                  <c:v>-0.89999999999999147</c:v>
                </c:pt>
                <c:pt idx="42226">
                  <c:v>-0.89799999999999613</c:v>
                </c:pt>
                <c:pt idx="42227">
                  <c:v>-0.8960000000000008</c:v>
                </c:pt>
                <c:pt idx="42228">
                  <c:v>-0.89399999999999125</c:v>
                </c:pt>
                <c:pt idx="42229">
                  <c:v>-0.89199999999999591</c:v>
                </c:pt>
                <c:pt idx="42230">
                  <c:v>-0.89000000000000057</c:v>
                </c:pt>
                <c:pt idx="42231">
                  <c:v>-0.88799999999999102</c:v>
                </c:pt>
                <c:pt idx="42232">
                  <c:v>-0.88599999999999568</c:v>
                </c:pt>
                <c:pt idx="42233">
                  <c:v>-0.88400000000000034</c:v>
                </c:pt>
                <c:pt idx="42234">
                  <c:v>-0.88199999999999079</c:v>
                </c:pt>
                <c:pt idx="42235">
                  <c:v>-0.87999999999999545</c:v>
                </c:pt>
                <c:pt idx="42236">
                  <c:v>-0.87800000000000011</c:v>
                </c:pt>
                <c:pt idx="42237">
                  <c:v>-0.87599999999999056</c:v>
                </c:pt>
                <c:pt idx="42238">
                  <c:v>-0.87399999999999523</c:v>
                </c:pt>
                <c:pt idx="42239">
                  <c:v>-0.87199999999999989</c:v>
                </c:pt>
                <c:pt idx="42240">
                  <c:v>-0.86999999999999034</c:v>
                </c:pt>
                <c:pt idx="42241">
                  <c:v>-0.867999999999995</c:v>
                </c:pt>
                <c:pt idx="42242">
                  <c:v>-0.86599999999999966</c:v>
                </c:pt>
                <c:pt idx="42243">
                  <c:v>-0.86399999999999011</c:v>
                </c:pt>
                <c:pt idx="42244">
                  <c:v>-0.86199999999999477</c:v>
                </c:pt>
                <c:pt idx="42245">
                  <c:v>-0.85999999999999943</c:v>
                </c:pt>
                <c:pt idx="42246">
                  <c:v>-0.85799999999998988</c:v>
                </c:pt>
                <c:pt idx="42247">
                  <c:v>-0.85599999999999454</c:v>
                </c:pt>
                <c:pt idx="42248">
                  <c:v>-0.8539999999999992</c:v>
                </c:pt>
                <c:pt idx="42249">
                  <c:v>-0.85199999999998965</c:v>
                </c:pt>
                <c:pt idx="42250">
                  <c:v>-0.84999999999999432</c:v>
                </c:pt>
                <c:pt idx="42251">
                  <c:v>-0.84799999999999898</c:v>
                </c:pt>
                <c:pt idx="42252">
                  <c:v>-0.84599999999998943</c:v>
                </c:pt>
                <c:pt idx="42253">
                  <c:v>-0.84399999999999409</c:v>
                </c:pt>
                <c:pt idx="42254">
                  <c:v>-0.84199999999999875</c:v>
                </c:pt>
                <c:pt idx="42255">
                  <c:v>-0.8399999999999892</c:v>
                </c:pt>
                <c:pt idx="42256">
                  <c:v>-0.83799999999999386</c:v>
                </c:pt>
                <c:pt idx="42257">
                  <c:v>-0.83599999999999852</c:v>
                </c:pt>
                <c:pt idx="42258">
                  <c:v>-0.83399999999998897</c:v>
                </c:pt>
                <c:pt idx="42259">
                  <c:v>-0.83199999999999363</c:v>
                </c:pt>
                <c:pt idx="42260">
                  <c:v>-0.82999999999999829</c:v>
                </c:pt>
                <c:pt idx="42261">
                  <c:v>-0.82799999999998875</c:v>
                </c:pt>
                <c:pt idx="42262">
                  <c:v>-0.82599999999999341</c:v>
                </c:pt>
                <c:pt idx="42263">
                  <c:v>-0.82399999999999807</c:v>
                </c:pt>
                <c:pt idx="42264">
                  <c:v>-0.82199999999998852</c:v>
                </c:pt>
                <c:pt idx="42265">
                  <c:v>-0.81999999999999318</c:v>
                </c:pt>
                <c:pt idx="42266">
                  <c:v>-0.81799999999999784</c:v>
                </c:pt>
                <c:pt idx="42267">
                  <c:v>-0.81599999999998829</c:v>
                </c:pt>
                <c:pt idx="42268">
                  <c:v>-0.81399999999999295</c:v>
                </c:pt>
                <c:pt idx="42269">
                  <c:v>-0.81199999999999761</c:v>
                </c:pt>
                <c:pt idx="42270">
                  <c:v>-0.80999999999998806</c:v>
                </c:pt>
                <c:pt idx="42271">
                  <c:v>-0.80799999999999272</c:v>
                </c:pt>
                <c:pt idx="42272">
                  <c:v>-0.80599999999999739</c:v>
                </c:pt>
                <c:pt idx="42273">
                  <c:v>-0.80399999999998784</c:v>
                </c:pt>
                <c:pt idx="42274">
                  <c:v>-0.8019999999999925</c:v>
                </c:pt>
                <c:pt idx="42275">
                  <c:v>-0.79999999999999716</c:v>
                </c:pt>
                <c:pt idx="42276">
                  <c:v>-0.79799999999998761</c:v>
                </c:pt>
                <c:pt idx="42277">
                  <c:v>-0.79599999999999227</c:v>
                </c:pt>
                <c:pt idx="42278">
                  <c:v>-0.79399999999999693</c:v>
                </c:pt>
                <c:pt idx="42279">
                  <c:v>-0.79199999999998738</c:v>
                </c:pt>
                <c:pt idx="42280">
                  <c:v>-0.78999999999999204</c:v>
                </c:pt>
                <c:pt idx="42281">
                  <c:v>-0.7879999999999967</c:v>
                </c:pt>
                <c:pt idx="42282">
                  <c:v>-0.78600000000000136</c:v>
                </c:pt>
                <c:pt idx="42283">
                  <c:v>-0.78399999999999181</c:v>
                </c:pt>
                <c:pt idx="42284">
                  <c:v>-0.78199999999999648</c:v>
                </c:pt>
                <c:pt idx="42285">
                  <c:v>-0.78000000000000114</c:v>
                </c:pt>
                <c:pt idx="42286">
                  <c:v>-0.77799999999999159</c:v>
                </c:pt>
                <c:pt idx="42287">
                  <c:v>-0.77599999999999625</c:v>
                </c:pt>
                <c:pt idx="42288">
                  <c:v>-0.77400000000000091</c:v>
                </c:pt>
                <c:pt idx="42289">
                  <c:v>-0.77199999999999136</c:v>
                </c:pt>
                <c:pt idx="42290">
                  <c:v>-0.76999999999999602</c:v>
                </c:pt>
                <c:pt idx="42291">
                  <c:v>-0.76800000000000068</c:v>
                </c:pt>
                <c:pt idx="42292">
                  <c:v>-0.76599999999999113</c:v>
                </c:pt>
                <c:pt idx="42293">
                  <c:v>-0.76399999999999579</c:v>
                </c:pt>
                <c:pt idx="42294">
                  <c:v>-0.76200000000000045</c:v>
                </c:pt>
                <c:pt idx="42295">
                  <c:v>-0.75999999999999091</c:v>
                </c:pt>
                <c:pt idx="42296">
                  <c:v>-0.75799999999999557</c:v>
                </c:pt>
                <c:pt idx="42297">
                  <c:v>-0.75600000000000023</c:v>
                </c:pt>
                <c:pt idx="42298">
                  <c:v>-0.75399999999999068</c:v>
                </c:pt>
                <c:pt idx="42299">
                  <c:v>-0.75199999999999534</c:v>
                </c:pt>
                <c:pt idx="42300">
                  <c:v>-0.75</c:v>
                </c:pt>
                <c:pt idx="42301">
                  <c:v>-0.74799999999999045</c:v>
                </c:pt>
                <c:pt idx="42302">
                  <c:v>-0.74599999999999511</c:v>
                </c:pt>
                <c:pt idx="42303">
                  <c:v>-0.74399999999999977</c:v>
                </c:pt>
                <c:pt idx="42304">
                  <c:v>-0.74199999999999022</c:v>
                </c:pt>
                <c:pt idx="42305">
                  <c:v>-0.73999999999999488</c:v>
                </c:pt>
                <c:pt idx="42306">
                  <c:v>-0.73799999999999955</c:v>
                </c:pt>
                <c:pt idx="42307">
                  <c:v>-0.73599999999999</c:v>
                </c:pt>
                <c:pt idx="42308">
                  <c:v>-0.73399999999999466</c:v>
                </c:pt>
                <c:pt idx="42309">
                  <c:v>-0.73199999999999932</c:v>
                </c:pt>
                <c:pt idx="42310">
                  <c:v>-0.72999999999998977</c:v>
                </c:pt>
                <c:pt idx="42311">
                  <c:v>-0.72799999999999443</c:v>
                </c:pt>
                <c:pt idx="42312">
                  <c:v>-0.72599999999999909</c:v>
                </c:pt>
                <c:pt idx="42313">
                  <c:v>-0.72399999999998954</c:v>
                </c:pt>
                <c:pt idx="42314">
                  <c:v>-0.7219999999999942</c:v>
                </c:pt>
                <c:pt idx="42315">
                  <c:v>-0.71999999999999886</c:v>
                </c:pt>
                <c:pt idx="42316">
                  <c:v>-0.71799999999998931</c:v>
                </c:pt>
                <c:pt idx="42317">
                  <c:v>-0.71599999999999397</c:v>
                </c:pt>
                <c:pt idx="42318">
                  <c:v>-0.71399999999999864</c:v>
                </c:pt>
                <c:pt idx="42319">
                  <c:v>-0.71199999999998909</c:v>
                </c:pt>
                <c:pt idx="42320">
                  <c:v>-0.70999999999999375</c:v>
                </c:pt>
                <c:pt idx="42321">
                  <c:v>-0.70799999999999841</c:v>
                </c:pt>
                <c:pt idx="42322">
                  <c:v>-0.70599999999998886</c:v>
                </c:pt>
                <c:pt idx="42323">
                  <c:v>-0.70399999999999352</c:v>
                </c:pt>
                <c:pt idx="42324">
                  <c:v>-0.70199999999999818</c:v>
                </c:pt>
                <c:pt idx="42325">
                  <c:v>-0.69999999999998863</c:v>
                </c:pt>
                <c:pt idx="42326">
                  <c:v>-0.69799999999999329</c:v>
                </c:pt>
                <c:pt idx="42327">
                  <c:v>-0.69599999999999795</c:v>
                </c:pt>
                <c:pt idx="42328">
                  <c:v>-0.6939999999999884</c:v>
                </c:pt>
                <c:pt idx="42329">
                  <c:v>-0.69199999999999307</c:v>
                </c:pt>
                <c:pt idx="42330">
                  <c:v>-0.68999999999999773</c:v>
                </c:pt>
                <c:pt idx="42331">
                  <c:v>-0.68799999999998818</c:v>
                </c:pt>
                <c:pt idx="42332">
                  <c:v>-0.68599999999999284</c:v>
                </c:pt>
                <c:pt idx="42333">
                  <c:v>-0.6839999999999975</c:v>
                </c:pt>
                <c:pt idx="42334">
                  <c:v>-0.68199999999998795</c:v>
                </c:pt>
                <c:pt idx="42335">
                  <c:v>-0.67999999999999261</c:v>
                </c:pt>
                <c:pt idx="42336">
                  <c:v>-0.67799999999999727</c:v>
                </c:pt>
                <c:pt idx="42337">
                  <c:v>-0.67599999999998772</c:v>
                </c:pt>
                <c:pt idx="42338">
                  <c:v>-0.67399999999999238</c:v>
                </c:pt>
                <c:pt idx="42339">
                  <c:v>-0.67199999999999704</c:v>
                </c:pt>
                <c:pt idx="42340">
                  <c:v>-0.66999999999998749</c:v>
                </c:pt>
                <c:pt idx="42341">
                  <c:v>-0.66799999999999216</c:v>
                </c:pt>
                <c:pt idx="42342">
                  <c:v>-0.66599999999999682</c:v>
                </c:pt>
                <c:pt idx="42343">
                  <c:v>-0.66399999999998727</c:v>
                </c:pt>
                <c:pt idx="42344">
                  <c:v>-0.66199999999999193</c:v>
                </c:pt>
                <c:pt idx="42345">
                  <c:v>-0.65999999999999659</c:v>
                </c:pt>
                <c:pt idx="42346">
                  <c:v>-0.65800000000000125</c:v>
                </c:pt>
                <c:pt idx="42347">
                  <c:v>-0.6559999999999917</c:v>
                </c:pt>
                <c:pt idx="42348">
                  <c:v>-0.65399999999999636</c:v>
                </c:pt>
                <c:pt idx="42349">
                  <c:v>-0.65200000000000102</c:v>
                </c:pt>
                <c:pt idx="42350">
                  <c:v>-0.64999999999999147</c:v>
                </c:pt>
                <c:pt idx="42351">
                  <c:v>-0.64799999999999613</c:v>
                </c:pt>
                <c:pt idx="42352">
                  <c:v>-0.6460000000000008</c:v>
                </c:pt>
                <c:pt idx="42353">
                  <c:v>-0.64399999999999125</c:v>
                </c:pt>
                <c:pt idx="42354">
                  <c:v>-0.64199999999999591</c:v>
                </c:pt>
                <c:pt idx="42355">
                  <c:v>-0.64000000000000057</c:v>
                </c:pt>
                <c:pt idx="42356">
                  <c:v>-0.63799999999999102</c:v>
                </c:pt>
                <c:pt idx="42357">
                  <c:v>-0.63599999999999568</c:v>
                </c:pt>
                <c:pt idx="42358">
                  <c:v>-0.63400000000000034</c:v>
                </c:pt>
                <c:pt idx="42359">
                  <c:v>-0.63199999999999079</c:v>
                </c:pt>
                <c:pt idx="42360">
                  <c:v>-0.62999999999999545</c:v>
                </c:pt>
                <c:pt idx="42361">
                  <c:v>-0.62800000000000011</c:v>
                </c:pt>
                <c:pt idx="42362">
                  <c:v>-0.62599999999999056</c:v>
                </c:pt>
                <c:pt idx="42363">
                  <c:v>-0.62399999999999523</c:v>
                </c:pt>
                <c:pt idx="42364">
                  <c:v>-0.62199999999999989</c:v>
                </c:pt>
                <c:pt idx="42365">
                  <c:v>-0.61999999999999034</c:v>
                </c:pt>
                <c:pt idx="42366">
                  <c:v>-0.617999999999995</c:v>
                </c:pt>
                <c:pt idx="42367">
                  <c:v>-0.61599999999999966</c:v>
                </c:pt>
                <c:pt idx="42368">
                  <c:v>-0.61399999999999011</c:v>
                </c:pt>
                <c:pt idx="42369">
                  <c:v>-0.61199999999999477</c:v>
                </c:pt>
                <c:pt idx="42370">
                  <c:v>-0.60999999999999943</c:v>
                </c:pt>
                <c:pt idx="42371">
                  <c:v>-0.60799999999998988</c:v>
                </c:pt>
                <c:pt idx="42372">
                  <c:v>-0.60599999999999454</c:v>
                </c:pt>
                <c:pt idx="42373">
                  <c:v>-0.6039999999999992</c:v>
                </c:pt>
                <c:pt idx="42374">
                  <c:v>-0.60199999999998965</c:v>
                </c:pt>
                <c:pt idx="42375">
                  <c:v>-0.59999999999999432</c:v>
                </c:pt>
                <c:pt idx="42376">
                  <c:v>-0.59799999999999898</c:v>
                </c:pt>
                <c:pt idx="42377">
                  <c:v>-0.59599999999998943</c:v>
                </c:pt>
                <c:pt idx="42378">
                  <c:v>-0.59399999999999409</c:v>
                </c:pt>
                <c:pt idx="42379">
                  <c:v>-0.59199999999999875</c:v>
                </c:pt>
                <c:pt idx="42380">
                  <c:v>-0.5899999999999892</c:v>
                </c:pt>
                <c:pt idx="42381">
                  <c:v>-0.58799999999999386</c:v>
                </c:pt>
                <c:pt idx="42382">
                  <c:v>-0.58599999999999852</c:v>
                </c:pt>
                <c:pt idx="42383">
                  <c:v>-0.58399999999998897</c:v>
                </c:pt>
                <c:pt idx="42384">
                  <c:v>-0.58199999999999363</c:v>
                </c:pt>
                <c:pt idx="42385">
                  <c:v>-0.57999999999999829</c:v>
                </c:pt>
                <c:pt idx="42386">
                  <c:v>-0.57799999999998875</c:v>
                </c:pt>
                <c:pt idx="42387">
                  <c:v>-0.57599999999999341</c:v>
                </c:pt>
                <c:pt idx="42388">
                  <c:v>-0.57399999999999807</c:v>
                </c:pt>
                <c:pt idx="42389">
                  <c:v>-0.57199999999998852</c:v>
                </c:pt>
                <c:pt idx="42390">
                  <c:v>-0.56999999999999318</c:v>
                </c:pt>
                <c:pt idx="42391">
                  <c:v>-0.56799999999999784</c:v>
                </c:pt>
                <c:pt idx="42392">
                  <c:v>-0.56599999999998829</c:v>
                </c:pt>
                <c:pt idx="42393">
                  <c:v>-0.56399999999999295</c:v>
                </c:pt>
                <c:pt idx="42394">
                  <c:v>-0.56199999999999761</c:v>
                </c:pt>
                <c:pt idx="42395">
                  <c:v>-0.55999999999998806</c:v>
                </c:pt>
                <c:pt idx="42396">
                  <c:v>-0.55799999999999272</c:v>
                </c:pt>
                <c:pt idx="42397">
                  <c:v>-0.55599999999999739</c:v>
                </c:pt>
                <c:pt idx="42398">
                  <c:v>-0.55399999999998784</c:v>
                </c:pt>
                <c:pt idx="42399">
                  <c:v>-0.5519999999999925</c:v>
                </c:pt>
                <c:pt idx="42400">
                  <c:v>-0.54999999999999716</c:v>
                </c:pt>
                <c:pt idx="42401">
                  <c:v>-0.54799999999998761</c:v>
                </c:pt>
                <c:pt idx="42402">
                  <c:v>-0.54599999999999227</c:v>
                </c:pt>
                <c:pt idx="42403">
                  <c:v>-0.54399999999999693</c:v>
                </c:pt>
                <c:pt idx="42404">
                  <c:v>-0.54199999999998738</c:v>
                </c:pt>
                <c:pt idx="42405">
                  <c:v>-0.53999999999999204</c:v>
                </c:pt>
                <c:pt idx="42406">
                  <c:v>-0.5379999999999967</c:v>
                </c:pt>
                <c:pt idx="42407">
                  <c:v>-0.53600000000000136</c:v>
                </c:pt>
                <c:pt idx="42408">
                  <c:v>-0.53399999999999181</c:v>
                </c:pt>
                <c:pt idx="42409">
                  <c:v>-0.53199999999999648</c:v>
                </c:pt>
                <c:pt idx="42410">
                  <c:v>-0.53000000000000114</c:v>
                </c:pt>
                <c:pt idx="42411">
                  <c:v>-0.52799999999999159</c:v>
                </c:pt>
                <c:pt idx="42412">
                  <c:v>-0.52599999999999625</c:v>
                </c:pt>
                <c:pt idx="42413">
                  <c:v>-0.52400000000000091</c:v>
                </c:pt>
                <c:pt idx="42414">
                  <c:v>-0.52199999999999136</c:v>
                </c:pt>
                <c:pt idx="42415">
                  <c:v>-0.51999999999999602</c:v>
                </c:pt>
                <c:pt idx="42416">
                  <c:v>-0.51800000000000068</c:v>
                </c:pt>
                <c:pt idx="42417">
                  <c:v>-0.51599999999999113</c:v>
                </c:pt>
                <c:pt idx="42418">
                  <c:v>-0.51399999999999579</c:v>
                </c:pt>
                <c:pt idx="42419">
                  <c:v>-0.51200000000000045</c:v>
                </c:pt>
                <c:pt idx="42420">
                  <c:v>-0.50999999999999091</c:v>
                </c:pt>
                <c:pt idx="42421">
                  <c:v>-0.50799999999999557</c:v>
                </c:pt>
                <c:pt idx="42422">
                  <c:v>-0.50600000000000023</c:v>
                </c:pt>
                <c:pt idx="42423">
                  <c:v>-0.50399999999999068</c:v>
                </c:pt>
                <c:pt idx="42424">
                  <c:v>-0.50199999999999534</c:v>
                </c:pt>
                <c:pt idx="42425">
                  <c:v>-0.5</c:v>
                </c:pt>
                <c:pt idx="42426">
                  <c:v>-0.49799999999999045</c:v>
                </c:pt>
                <c:pt idx="42427">
                  <c:v>-0.49599999999999511</c:v>
                </c:pt>
                <c:pt idx="42428">
                  <c:v>-0.49399999999999977</c:v>
                </c:pt>
                <c:pt idx="42429">
                  <c:v>-0.49199999999999022</c:v>
                </c:pt>
                <c:pt idx="42430">
                  <c:v>-0.48999999999999488</c:v>
                </c:pt>
                <c:pt idx="42431">
                  <c:v>-0.48799999999999955</c:v>
                </c:pt>
                <c:pt idx="42432">
                  <c:v>-0.48599999999999</c:v>
                </c:pt>
                <c:pt idx="42433">
                  <c:v>-0.48399999999999466</c:v>
                </c:pt>
                <c:pt idx="42434">
                  <c:v>-0.48199999999999932</c:v>
                </c:pt>
                <c:pt idx="42435">
                  <c:v>-0.47999999999998977</c:v>
                </c:pt>
                <c:pt idx="42436">
                  <c:v>-0.47799999999999443</c:v>
                </c:pt>
                <c:pt idx="42437">
                  <c:v>-0.47599999999999909</c:v>
                </c:pt>
                <c:pt idx="42438">
                  <c:v>-0.47399999999998954</c:v>
                </c:pt>
                <c:pt idx="42439">
                  <c:v>-0.4719999999999942</c:v>
                </c:pt>
                <c:pt idx="42440">
                  <c:v>-0.46999999999999886</c:v>
                </c:pt>
                <c:pt idx="42441">
                  <c:v>-0.46799999999998931</c:v>
                </c:pt>
                <c:pt idx="42442">
                  <c:v>-0.46599999999999397</c:v>
                </c:pt>
                <c:pt idx="42443">
                  <c:v>-0.46399999999999864</c:v>
                </c:pt>
                <c:pt idx="42444">
                  <c:v>-0.46199999999998909</c:v>
                </c:pt>
                <c:pt idx="42445">
                  <c:v>-0.45999999999999375</c:v>
                </c:pt>
                <c:pt idx="42446">
                  <c:v>-0.45799999999999841</c:v>
                </c:pt>
                <c:pt idx="42447">
                  <c:v>-0.45599999999998886</c:v>
                </c:pt>
                <c:pt idx="42448">
                  <c:v>-0.45399999999999352</c:v>
                </c:pt>
                <c:pt idx="42449">
                  <c:v>-0.45199999999999818</c:v>
                </c:pt>
                <c:pt idx="42450">
                  <c:v>-0.44999999999998863</c:v>
                </c:pt>
                <c:pt idx="42451">
                  <c:v>-0.44799999999999329</c:v>
                </c:pt>
                <c:pt idx="42452">
                  <c:v>-0.44599999999999795</c:v>
                </c:pt>
                <c:pt idx="42453">
                  <c:v>-0.4439999999999884</c:v>
                </c:pt>
                <c:pt idx="42454">
                  <c:v>-0.44199999999999307</c:v>
                </c:pt>
                <c:pt idx="42455">
                  <c:v>-0.43999999999999773</c:v>
                </c:pt>
                <c:pt idx="42456">
                  <c:v>-0.43799999999998818</c:v>
                </c:pt>
                <c:pt idx="42457">
                  <c:v>-0.43599999999999284</c:v>
                </c:pt>
                <c:pt idx="42458">
                  <c:v>-0.4339999999999975</c:v>
                </c:pt>
                <c:pt idx="42459">
                  <c:v>-0.43199999999998795</c:v>
                </c:pt>
                <c:pt idx="42460">
                  <c:v>-0.42999999999999261</c:v>
                </c:pt>
                <c:pt idx="42461">
                  <c:v>-0.42799999999999727</c:v>
                </c:pt>
                <c:pt idx="42462">
                  <c:v>-0.42599999999998772</c:v>
                </c:pt>
                <c:pt idx="42463">
                  <c:v>-0.42399999999999238</c:v>
                </c:pt>
                <c:pt idx="42464">
                  <c:v>-0.42199999999999704</c:v>
                </c:pt>
                <c:pt idx="42465">
                  <c:v>-0.41999999999998749</c:v>
                </c:pt>
                <c:pt idx="42466">
                  <c:v>-0.41799999999999216</c:v>
                </c:pt>
                <c:pt idx="42467">
                  <c:v>-0.41599999999999682</c:v>
                </c:pt>
                <c:pt idx="42468">
                  <c:v>-0.41399999999998727</c:v>
                </c:pt>
                <c:pt idx="42469">
                  <c:v>-0.41199999999999193</c:v>
                </c:pt>
                <c:pt idx="42470">
                  <c:v>-0.40999999999999659</c:v>
                </c:pt>
                <c:pt idx="42471">
                  <c:v>-0.40800000000000125</c:v>
                </c:pt>
                <c:pt idx="42472">
                  <c:v>-0.4059999999999917</c:v>
                </c:pt>
                <c:pt idx="42473">
                  <c:v>-0.40399999999999636</c:v>
                </c:pt>
                <c:pt idx="42474">
                  <c:v>-0.40200000000000102</c:v>
                </c:pt>
                <c:pt idx="42475">
                  <c:v>-0.39999999999999147</c:v>
                </c:pt>
                <c:pt idx="42476">
                  <c:v>-0.39799999999999613</c:v>
                </c:pt>
                <c:pt idx="42477">
                  <c:v>-0.3960000000000008</c:v>
                </c:pt>
                <c:pt idx="42478">
                  <c:v>-0.39399999999999125</c:v>
                </c:pt>
                <c:pt idx="42479">
                  <c:v>-0.39199999999999591</c:v>
                </c:pt>
                <c:pt idx="42480">
                  <c:v>-0.39000000000000057</c:v>
                </c:pt>
                <c:pt idx="42481">
                  <c:v>-0.38799999999999102</c:v>
                </c:pt>
                <c:pt idx="42482">
                  <c:v>-0.38599999999999568</c:v>
                </c:pt>
                <c:pt idx="42483">
                  <c:v>-0.38400000000000034</c:v>
                </c:pt>
                <c:pt idx="42484">
                  <c:v>-0.38199999999999079</c:v>
                </c:pt>
                <c:pt idx="42485">
                  <c:v>-0.37999999999999545</c:v>
                </c:pt>
                <c:pt idx="42486">
                  <c:v>-0.37800000000000011</c:v>
                </c:pt>
                <c:pt idx="42487">
                  <c:v>-0.37599999999999056</c:v>
                </c:pt>
                <c:pt idx="42488">
                  <c:v>-0.37399999999999523</c:v>
                </c:pt>
                <c:pt idx="42489">
                  <c:v>-0.37199999999999989</c:v>
                </c:pt>
                <c:pt idx="42490">
                  <c:v>-0.36999999999999034</c:v>
                </c:pt>
                <c:pt idx="42491">
                  <c:v>-0.367999999999995</c:v>
                </c:pt>
                <c:pt idx="42492">
                  <c:v>-0.36599999999999966</c:v>
                </c:pt>
                <c:pt idx="42493">
                  <c:v>-0.36399999999999011</c:v>
                </c:pt>
                <c:pt idx="42494">
                  <c:v>-0.36199999999999477</c:v>
                </c:pt>
                <c:pt idx="42495">
                  <c:v>-0.35999999999999943</c:v>
                </c:pt>
                <c:pt idx="42496">
                  <c:v>-0.35799999999998988</c:v>
                </c:pt>
                <c:pt idx="42497">
                  <c:v>-0.35599999999999454</c:v>
                </c:pt>
                <c:pt idx="42498">
                  <c:v>-0.3539999999999992</c:v>
                </c:pt>
                <c:pt idx="42499">
                  <c:v>-0.35199999999998965</c:v>
                </c:pt>
                <c:pt idx="42500">
                  <c:v>-0.34999999999999432</c:v>
                </c:pt>
                <c:pt idx="42501">
                  <c:v>-0.34799999999999898</c:v>
                </c:pt>
                <c:pt idx="42502">
                  <c:v>-0.34599999999998943</c:v>
                </c:pt>
                <c:pt idx="42503">
                  <c:v>-0.34399999999999409</c:v>
                </c:pt>
                <c:pt idx="42504">
                  <c:v>-0.34199999999999875</c:v>
                </c:pt>
                <c:pt idx="42505">
                  <c:v>-0.3399999999999892</c:v>
                </c:pt>
                <c:pt idx="42506">
                  <c:v>-0.33799999999999386</c:v>
                </c:pt>
                <c:pt idx="42507">
                  <c:v>-0.33599999999999852</c:v>
                </c:pt>
                <c:pt idx="42508">
                  <c:v>-0.33399999999998897</c:v>
                </c:pt>
                <c:pt idx="42509">
                  <c:v>-0.33199999999999363</c:v>
                </c:pt>
                <c:pt idx="42510">
                  <c:v>-0.32999999999999829</c:v>
                </c:pt>
                <c:pt idx="42511">
                  <c:v>-0.32799999999998875</c:v>
                </c:pt>
                <c:pt idx="42512">
                  <c:v>-0.32599999999999341</c:v>
                </c:pt>
                <c:pt idx="42513">
                  <c:v>-0.32399999999999807</c:v>
                </c:pt>
                <c:pt idx="42514">
                  <c:v>-0.32199999999998852</c:v>
                </c:pt>
                <c:pt idx="42515">
                  <c:v>-0.31999999999999318</c:v>
                </c:pt>
                <c:pt idx="42516">
                  <c:v>-0.31799999999999784</c:v>
                </c:pt>
                <c:pt idx="42517">
                  <c:v>-0.31599999999998829</c:v>
                </c:pt>
                <c:pt idx="42518">
                  <c:v>-0.31399999999999295</c:v>
                </c:pt>
                <c:pt idx="42519">
                  <c:v>-0.31199999999999761</c:v>
                </c:pt>
                <c:pt idx="42520">
                  <c:v>-0.30999999999998806</c:v>
                </c:pt>
                <c:pt idx="42521">
                  <c:v>-0.30799999999999272</c:v>
                </c:pt>
                <c:pt idx="42522">
                  <c:v>-0.30599999999999739</c:v>
                </c:pt>
                <c:pt idx="42523">
                  <c:v>-0.30399999999998784</c:v>
                </c:pt>
                <c:pt idx="42524">
                  <c:v>-0.3019999999999925</c:v>
                </c:pt>
                <c:pt idx="42525">
                  <c:v>-0.29999999999999716</c:v>
                </c:pt>
                <c:pt idx="42526">
                  <c:v>-0.29799999999998761</c:v>
                </c:pt>
                <c:pt idx="42527">
                  <c:v>-0.29599999999999227</c:v>
                </c:pt>
                <c:pt idx="42528">
                  <c:v>-0.29399999999999693</c:v>
                </c:pt>
                <c:pt idx="42529">
                  <c:v>-0.29199999999998738</c:v>
                </c:pt>
                <c:pt idx="42530">
                  <c:v>-0.28999999999999204</c:v>
                </c:pt>
                <c:pt idx="42531">
                  <c:v>-0.2879999999999967</c:v>
                </c:pt>
                <c:pt idx="42532">
                  <c:v>-0.28600000000000136</c:v>
                </c:pt>
                <c:pt idx="42533">
                  <c:v>-0.28399999999999181</c:v>
                </c:pt>
                <c:pt idx="42534">
                  <c:v>-0.28199999999999648</c:v>
                </c:pt>
                <c:pt idx="42535">
                  <c:v>-0.28000000000000114</c:v>
                </c:pt>
                <c:pt idx="42536">
                  <c:v>-0.27799999999999159</c:v>
                </c:pt>
                <c:pt idx="42537">
                  <c:v>-0.27599999999999625</c:v>
                </c:pt>
                <c:pt idx="42538">
                  <c:v>-0.27400000000000091</c:v>
                </c:pt>
                <c:pt idx="42539">
                  <c:v>-0.27199999999999136</c:v>
                </c:pt>
                <c:pt idx="42540">
                  <c:v>-0.26999999999999602</c:v>
                </c:pt>
                <c:pt idx="42541">
                  <c:v>-0.26800000000000068</c:v>
                </c:pt>
                <c:pt idx="42542">
                  <c:v>-0.26599999999999113</c:v>
                </c:pt>
                <c:pt idx="42543">
                  <c:v>-0.26399999999999579</c:v>
                </c:pt>
                <c:pt idx="42544">
                  <c:v>-0.26200000000000045</c:v>
                </c:pt>
                <c:pt idx="42545">
                  <c:v>-0.25999999999999091</c:v>
                </c:pt>
                <c:pt idx="42546">
                  <c:v>-0.25799999999999557</c:v>
                </c:pt>
                <c:pt idx="42547">
                  <c:v>-0.25600000000000023</c:v>
                </c:pt>
                <c:pt idx="42548">
                  <c:v>-0.25399999999999068</c:v>
                </c:pt>
                <c:pt idx="42549">
                  <c:v>-0.25199999999999534</c:v>
                </c:pt>
                <c:pt idx="42550">
                  <c:v>-0.25</c:v>
                </c:pt>
                <c:pt idx="42551">
                  <c:v>-0.24799999999999045</c:v>
                </c:pt>
                <c:pt idx="42552">
                  <c:v>-0.24599999999999511</c:v>
                </c:pt>
                <c:pt idx="42553">
                  <c:v>-0.24399999999999977</c:v>
                </c:pt>
                <c:pt idx="42554">
                  <c:v>-0.24199999999999022</c:v>
                </c:pt>
                <c:pt idx="42555">
                  <c:v>-0.23999999999999488</c:v>
                </c:pt>
                <c:pt idx="42556">
                  <c:v>-0.23799999999999955</c:v>
                </c:pt>
                <c:pt idx="42557">
                  <c:v>-0.23599999999999</c:v>
                </c:pt>
                <c:pt idx="42558">
                  <c:v>-0.23399999999999466</c:v>
                </c:pt>
                <c:pt idx="42559">
                  <c:v>-0.23199999999999932</c:v>
                </c:pt>
                <c:pt idx="42560">
                  <c:v>-0.22999999999998977</c:v>
                </c:pt>
                <c:pt idx="42561">
                  <c:v>-0.22799999999999443</c:v>
                </c:pt>
                <c:pt idx="42562">
                  <c:v>-0.22599999999999909</c:v>
                </c:pt>
                <c:pt idx="42563">
                  <c:v>-0.22399999999998954</c:v>
                </c:pt>
                <c:pt idx="42564">
                  <c:v>-0.2219999999999942</c:v>
                </c:pt>
                <c:pt idx="42565">
                  <c:v>-0.21999999999999886</c:v>
                </c:pt>
                <c:pt idx="42566">
                  <c:v>-0.21799999999998931</c:v>
                </c:pt>
                <c:pt idx="42567">
                  <c:v>-0.21599999999999397</c:v>
                </c:pt>
                <c:pt idx="42568">
                  <c:v>-0.21399999999999864</c:v>
                </c:pt>
                <c:pt idx="42569">
                  <c:v>-0.21199999999998909</c:v>
                </c:pt>
                <c:pt idx="42570">
                  <c:v>-0.20999999999999375</c:v>
                </c:pt>
                <c:pt idx="42571">
                  <c:v>-0.20799999999999841</c:v>
                </c:pt>
                <c:pt idx="42572">
                  <c:v>-0.20599999999998886</c:v>
                </c:pt>
                <c:pt idx="42573">
                  <c:v>-0.20399999999999352</c:v>
                </c:pt>
                <c:pt idx="42574">
                  <c:v>-0.20199999999999818</c:v>
                </c:pt>
                <c:pt idx="42575">
                  <c:v>-0.19999999999998863</c:v>
                </c:pt>
                <c:pt idx="42576">
                  <c:v>-0.19799999999999329</c:v>
                </c:pt>
                <c:pt idx="42577">
                  <c:v>-0.19599999999999795</c:v>
                </c:pt>
                <c:pt idx="42578">
                  <c:v>-0.1939999999999884</c:v>
                </c:pt>
                <c:pt idx="42579">
                  <c:v>-0.19199999999999307</c:v>
                </c:pt>
                <c:pt idx="42580">
                  <c:v>-0.18999999999999773</c:v>
                </c:pt>
                <c:pt idx="42581">
                  <c:v>-0.18799999999998818</c:v>
                </c:pt>
                <c:pt idx="42582">
                  <c:v>-0.18599999999999284</c:v>
                </c:pt>
                <c:pt idx="42583">
                  <c:v>-0.1839999999999975</c:v>
                </c:pt>
                <c:pt idx="42584">
                  <c:v>-0.18199999999998795</c:v>
                </c:pt>
                <c:pt idx="42585">
                  <c:v>-0.17999999999999261</c:v>
                </c:pt>
                <c:pt idx="42586">
                  <c:v>-0.17799999999999727</c:v>
                </c:pt>
                <c:pt idx="42587">
                  <c:v>-0.17599999999998772</c:v>
                </c:pt>
                <c:pt idx="42588">
                  <c:v>-0.17399999999999238</c:v>
                </c:pt>
                <c:pt idx="42589">
                  <c:v>-0.17199999999999704</c:v>
                </c:pt>
                <c:pt idx="42590">
                  <c:v>-0.16999999999998749</c:v>
                </c:pt>
                <c:pt idx="42591">
                  <c:v>-0.16799999999999216</c:v>
                </c:pt>
                <c:pt idx="42592">
                  <c:v>-0.16599999999999682</c:v>
                </c:pt>
                <c:pt idx="42593">
                  <c:v>-0.16399999999998727</c:v>
                </c:pt>
                <c:pt idx="42594">
                  <c:v>-0.16199999999999193</c:v>
                </c:pt>
                <c:pt idx="42595">
                  <c:v>-0.15999999999999659</c:v>
                </c:pt>
                <c:pt idx="42596">
                  <c:v>-0.15800000000000125</c:v>
                </c:pt>
                <c:pt idx="42597">
                  <c:v>-0.1559999999999917</c:v>
                </c:pt>
                <c:pt idx="42598">
                  <c:v>-0.15399999999999636</c:v>
                </c:pt>
                <c:pt idx="42599">
                  <c:v>-0.15200000000000102</c:v>
                </c:pt>
                <c:pt idx="42600">
                  <c:v>-0.14999999999999147</c:v>
                </c:pt>
                <c:pt idx="42601">
                  <c:v>-0.14799999999999613</c:v>
                </c:pt>
                <c:pt idx="42602">
                  <c:v>-0.1460000000000008</c:v>
                </c:pt>
                <c:pt idx="42603">
                  <c:v>-0.14399999999999125</c:v>
                </c:pt>
                <c:pt idx="42604">
                  <c:v>-0.14199999999999591</c:v>
                </c:pt>
                <c:pt idx="42605">
                  <c:v>-0.14000000000000057</c:v>
                </c:pt>
                <c:pt idx="42606">
                  <c:v>-0.13799999999999102</c:v>
                </c:pt>
                <c:pt idx="42607">
                  <c:v>-0.13599999999999568</c:v>
                </c:pt>
                <c:pt idx="42608">
                  <c:v>-0.13400000000000034</c:v>
                </c:pt>
                <c:pt idx="42609">
                  <c:v>-0.13199999999999079</c:v>
                </c:pt>
                <c:pt idx="42610">
                  <c:v>-0.12999999999999545</c:v>
                </c:pt>
                <c:pt idx="42611">
                  <c:v>-0.12800000000000011</c:v>
                </c:pt>
                <c:pt idx="42612">
                  <c:v>-0.12599999999999056</c:v>
                </c:pt>
                <c:pt idx="42613">
                  <c:v>-0.12399999999999523</c:v>
                </c:pt>
                <c:pt idx="42614">
                  <c:v>-0.12199999999999989</c:v>
                </c:pt>
                <c:pt idx="42615">
                  <c:v>-0.11999999999999034</c:v>
                </c:pt>
                <c:pt idx="42616">
                  <c:v>-0.117999999999995</c:v>
                </c:pt>
                <c:pt idx="42617">
                  <c:v>-0.11599999999999966</c:v>
                </c:pt>
                <c:pt idx="42618">
                  <c:v>-0.11399999999999011</c:v>
                </c:pt>
                <c:pt idx="42619">
                  <c:v>-0.11199999999999477</c:v>
                </c:pt>
                <c:pt idx="42620">
                  <c:v>-0.10999999999999943</c:v>
                </c:pt>
                <c:pt idx="42621">
                  <c:v>-0.10799999999998988</c:v>
                </c:pt>
                <c:pt idx="42622">
                  <c:v>-0.10599999999999454</c:v>
                </c:pt>
                <c:pt idx="42623">
                  <c:v>-0.1039999999999992</c:v>
                </c:pt>
                <c:pt idx="42624">
                  <c:v>-0.10199999999998965</c:v>
                </c:pt>
                <c:pt idx="42625">
                  <c:v>-9.9999999999994316E-2</c:v>
                </c:pt>
                <c:pt idx="42626">
                  <c:v>-9.7999999999998977E-2</c:v>
                </c:pt>
                <c:pt idx="42627">
                  <c:v>-9.5999999999989427E-2</c:v>
                </c:pt>
                <c:pt idx="42628">
                  <c:v>-9.3999999999994088E-2</c:v>
                </c:pt>
                <c:pt idx="42629">
                  <c:v>-9.1999999999998749E-2</c:v>
                </c:pt>
                <c:pt idx="42630">
                  <c:v>-8.99999999999892E-2</c:v>
                </c:pt>
                <c:pt idx="42631">
                  <c:v>-8.7999999999993861E-2</c:v>
                </c:pt>
                <c:pt idx="42632">
                  <c:v>-8.5999999999998522E-2</c:v>
                </c:pt>
                <c:pt idx="42633">
                  <c:v>-8.3999999999988972E-2</c:v>
                </c:pt>
                <c:pt idx="42634">
                  <c:v>-8.1999999999993634E-2</c:v>
                </c:pt>
                <c:pt idx="42635">
                  <c:v>-7.9999999999998295E-2</c:v>
                </c:pt>
                <c:pt idx="42636">
                  <c:v>-7.7999999999988745E-2</c:v>
                </c:pt>
                <c:pt idx="42637">
                  <c:v>-7.5999999999993406E-2</c:v>
                </c:pt>
                <c:pt idx="42638">
                  <c:v>-7.3999999999998067E-2</c:v>
                </c:pt>
                <c:pt idx="42639">
                  <c:v>-7.1999999999988518E-2</c:v>
                </c:pt>
                <c:pt idx="42640">
                  <c:v>-6.9999999999993179E-2</c:v>
                </c:pt>
                <c:pt idx="42641">
                  <c:v>-6.799999999999784E-2</c:v>
                </c:pt>
                <c:pt idx="42642">
                  <c:v>-6.599999999998829E-2</c:v>
                </c:pt>
                <c:pt idx="42643">
                  <c:v>-6.3999999999992951E-2</c:v>
                </c:pt>
                <c:pt idx="42644">
                  <c:v>-6.1999999999997613E-2</c:v>
                </c:pt>
                <c:pt idx="42645">
                  <c:v>-5.9999999999988063E-2</c:v>
                </c:pt>
                <c:pt idx="42646">
                  <c:v>-5.7999999999992724E-2</c:v>
                </c:pt>
                <c:pt idx="42647">
                  <c:v>-5.5999999999997385E-2</c:v>
                </c:pt>
                <c:pt idx="42648">
                  <c:v>-5.3999999999987836E-2</c:v>
                </c:pt>
                <c:pt idx="42649">
                  <c:v>-5.1999999999992497E-2</c:v>
                </c:pt>
                <c:pt idx="42650">
                  <c:v>-4.9999999999997158E-2</c:v>
                </c:pt>
                <c:pt idx="42651">
                  <c:v>-4.7999999999987608E-2</c:v>
                </c:pt>
                <c:pt idx="42652">
                  <c:v>-4.5999999999992269E-2</c:v>
                </c:pt>
                <c:pt idx="42653">
                  <c:v>-4.399999999999693E-2</c:v>
                </c:pt>
                <c:pt idx="42654">
                  <c:v>-4.1999999999987381E-2</c:v>
                </c:pt>
                <c:pt idx="42655">
                  <c:v>-3.9999999999992042E-2</c:v>
                </c:pt>
                <c:pt idx="42656">
                  <c:v>-3.7999999999996703E-2</c:v>
                </c:pt>
                <c:pt idx="42657">
                  <c:v>-3.6000000000001364E-2</c:v>
                </c:pt>
                <c:pt idx="42658">
                  <c:v>-3.3999999999991815E-2</c:v>
                </c:pt>
                <c:pt idx="42659">
                  <c:v>-3.1999999999996476E-2</c:v>
                </c:pt>
                <c:pt idx="42660">
                  <c:v>-3.0000000000001137E-2</c:v>
                </c:pt>
                <c:pt idx="42661">
                  <c:v>-2.7999999999991587E-2</c:v>
                </c:pt>
                <c:pt idx="42662">
                  <c:v>-2.5999999999996248E-2</c:v>
                </c:pt>
                <c:pt idx="42663">
                  <c:v>-2.4000000000000909E-2</c:v>
                </c:pt>
                <c:pt idx="42664">
                  <c:v>-2.199999999999136E-2</c:v>
                </c:pt>
                <c:pt idx="42665">
                  <c:v>-1.9999999999996021E-2</c:v>
                </c:pt>
                <c:pt idx="42666">
                  <c:v>-1.8000000000000682E-2</c:v>
                </c:pt>
                <c:pt idx="42667">
                  <c:v>-1.5999999999991132E-2</c:v>
                </c:pt>
                <c:pt idx="42668">
                  <c:v>-1.3999999999995794E-2</c:v>
                </c:pt>
                <c:pt idx="42669">
                  <c:v>-1.2000000000000455E-2</c:v>
                </c:pt>
                <c:pt idx="42670">
                  <c:v>-9.9999999999909051E-3</c:v>
                </c:pt>
                <c:pt idx="42671">
                  <c:v>-7.9999999999955662E-3</c:v>
                </c:pt>
                <c:pt idx="42672">
                  <c:v>-6.0000000000002274E-3</c:v>
                </c:pt>
                <c:pt idx="42673">
                  <c:v>-3.9999999999906777E-3</c:v>
                </c:pt>
                <c:pt idx="42674">
                  <c:v>-1.9999999999953388E-3</c:v>
                </c:pt>
                <c:pt idx="42675">
                  <c:v>0</c:v>
                </c:pt>
                <c:pt idx="42676">
                  <c:v>2.0000000000095497E-3</c:v>
                </c:pt>
                <c:pt idx="42677">
                  <c:v>4.0000000000048885E-3</c:v>
                </c:pt>
                <c:pt idx="42678">
                  <c:v>6.0000000000002274E-3</c:v>
                </c:pt>
                <c:pt idx="42679">
                  <c:v>8.0000000000097771E-3</c:v>
                </c:pt>
                <c:pt idx="42680">
                  <c:v>1.0000000000005116E-2</c:v>
                </c:pt>
                <c:pt idx="42681">
                  <c:v>1.2000000000000455E-2</c:v>
                </c:pt>
                <c:pt idx="42682">
                  <c:v>1.4000000000010004E-2</c:v>
                </c:pt>
                <c:pt idx="42683">
                  <c:v>1.6000000000005343E-2</c:v>
                </c:pt>
                <c:pt idx="42684">
                  <c:v>1.8000000000000682E-2</c:v>
                </c:pt>
                <c:pt idx="42685">
                  <c:v>2.0000000000010232E-2</c:v>
                </c:pt>
                <c:pt idx="42686">
                  <c:v>2.2000000000005571E-2</c:v>
                </c:pt>
                <c:pt idx="42687">
                  <c:v>2.4000000000000909E-2</c:v>
                </c:pt>
                <c:pt idx="42688">
                  <c:v>2.6000000000010459E-2</c:v>
                </c:pt>
                <c:pt idx="42689">
                  <c:v>2.8000000000005798E-2</c:v>
                </c:pt>
                <c:pt idx="42690">
                  <c:v>3.0000000000001137E-2</c:v>
                </c:pt>
                <c:pt idx="42691">
                  <c:v>3.2000000000010687E-2</c:v>
                </c:pt>
                <c:pt idx="42692">
                  <c:v>3.4000000000006025E-2</c:v>
                </c:pt>
                <c:pt idx="42693">
                  <c:v>3.6000000000001364E-2</c:v>
                </c:pt>
                <c:pt idx="42694">
                  <c:v>3.8000000000010914E-2</c:v>
                </c:pt>
                <c:pt idx="42695">
                  <c:v>4.0000000000006253E-2</c:v>
                </c:pt>
                <c:pt idx="42696">
                  <c:v>4.2000000000001592E-2</c:v>
                </c:pt>
                <c:pt idx="42697">
                  <c:v>4.4000000000011141E-2</c:v>
                </c:pt>
                <c:pt idx="42698">
                  <c:v>4.600000000000648E-2</c:v>
                </c:pt>
                <c:pt idx="42699">
                  <c:v>4.8000000000001819E-2</c:v>
                </c:pt>
                <c:pt idx="42700">
                  <c:v>5.0000000000011369E-2</c:v>
                </c:pt>
                <c:pt idx="42701">
                  <c:v>5.2000000000006708E-2</c:v>
                </c:pt>
                <c:pt idx="42702">
                  <c:v>5.4000000000002046E-2</c:v>
                </c:pt>
                <c:pt idx="42703">
                  <c:v>5.6000000000011596E-2</c:v>
                </c:pt>
                <c:pt idx="42704">
                  <c:v>5.8000000000006935E-2</c:v>
                </c:pt>
                <c:pt idx="42705">
                  <c:v>6.0000000000002274E-2</c:v>
                </c:pt>
                <c:pt idx="42706">
                  <c:v>6.2000000000011823E-2</c:v>
                </c:pt>
                <c:pt idx="42707">
                  <c:v>6.4000000000007162E-2</c:v>
                </c:pt>
                <c:pt idx="42708">
                  <c:v>6.6000000000002501E-2</c:v>
                </c:pt>
                <c:pt idx="42709">
                  <c:v>6.8000000000012051E-2</c:v>
                </c:pt>
                <c:pt idx="42710">
                  <c:v>7.000000000000739E-2</c:v>
                </c:pt>
                <c:pt idx="42711">
                  <c:v>7.2000000000002728E-2</c:v>
                </c:pt>
                <c:pt idx="42712">
                  <c:v>7.4000000000012278E-2</c:v>
                </c:pt>
                <c:pt idx="42713">
                  <c:v>7.6000000000007617E-2</c:v>
                </c:pt>
                <c:pt idx="42714">
                  <c:v>7.8000000000002956E-2</c:v>
                </c:pt>
                <c:pt idx="42715">
                  <c:v>8.0000000000012506E-2</c:v>
                </c:pt>
                <c:pt idx="42716">
                  <c:v>8.2000000000007844E-2</c:v>
                </c:pt>
                <c:pt idx="42717">
                  <c:v>8.4000000000003183E-2</c:v>
                </c:pt>
                <c:pt idx="42718">
                  <c:v>8.6000000000012733E-2</c:v>
                </c:pt>
                <c:pt idx="42719">
                  <c:v>8.8000000000008072E-2</c:v>
                </c:pt>
                <c:pt idx="42720">
                  <c:v>9.0000000000003411E-2</c:v>
                </c:pt>
                <c:pt idx="42721">
                  <c:v>9.1999999999998749E-2</c:v>
                </c:pt>
                <c:pt idx="42722">
                  <c:v>9.4000000000008299E-2</c:v>
                </c:pt>
                <c:pt idx="42723">
                  <c:v>9.6000000000003638E-2</c:v>
                </c:pt>
                <c:pt idx="42724">
                  <c:v>9.7999999999998977E-2</c:v>
                </c:pt>
                <c:pt idx="42725">
                  <c:v>0.10000000000000853</c:v>
                </c:pt>
                <c:pt idx="42726">
                  <c:v>0.10200000000000387</c:v>
                </c:pt>
                <c:pt idx="42727">
                  <c:v>0.1039999999999992</c:v>
                </c:pt>
                <c:pt idx="42728">
                  <c:v>0.10600000000000875</c:v>
                </c:pt>
                <c:pt idx="42729">
                  <c:v>0.10800000000000409</c:v>
                </c:pt>
                <c:pt idx="42730">
                  <c:v>0.10999999999999943</c:v>
                </c:pt>
                <c:pt idx="42731">
                  <c:v>0.11200000000000898</c:v>
                </c:pt>
                <c:pt idx="42732">
                  <c:v>0.11400000000000432</c:v>
                </c:pt>
                <c:pt idx="42733">
                  <c:v>0.11599999999999966</c:v>
                </c:pt>
                <c:pt idx="42734">
                  <c:v>0.11800000000000921</c:v>
                </c:pt>
                <c:pt idx="42735">
                  <c:v>0.12000000000000455</c:v>
                </c:pt>
                <c:pt idx="42736">
                  <c:v>0.12199999999999989</c:v>
                </c:pt>
                <c:pt idx="42737">
                  <c:v>0.12400000000000944</c:v>
                </c:pt>
                <c:pt idx="42738">
                  <c:v>0.12600000000000477</c:v>
                </c:pt>
                <c:pt idx="42739">
                  <c:v>0.12800000000000011</c:v>
                </c:pt>
                <c:pt idx="42740">
                  <c:v>0.13000000000000966</c:v>
                </c:pt>
                <c:pt idx="42741">
                  <c:v>0.132000000000005</c:v>
                </c:pt>
                <c:pt idx="42742">
                  <c:v>0.13400000000000034</c:v>
                </c:pt>
                <c:pt idx="42743">
                  <c:v>0.13600000000000989</c:v>
                </c:pt>
                <c:pt idx="42744">
                  <c:v>0.13800000000000523</c:v>
                </c:pt>
                <c:pt idx="42745">
                  <c:v>0.14000000000000057</c:v>
                </c:pt>
                <c:pt idx="42746">
                  <c:v>0.14200000000001012</c:v>
                </c:pt>
                <c:pt idx="42747">
                  <c:v>0.14400000000000546</c:v>
                </c:pt>
                <c:pt idx="42748">
                  <c:v>0.1460000000000008</c:v>
                </c:pt>
                <c:pt idx="42749">
                  <c:v>0.14800000000001035</c:v>
                </c:pt>
                <c:pt idx="42750">
                  <c:v>0.15000000000000568</c:v>
                </c:pt>
                <c:pt idx="42751">
                  <c:v>0.15200000000000102</c:v>
                </c:pt>
                <c:pt idx="42752">
                  <c:v>0.15400000000001057</c:v>
                </c:pt>
                <c:pt idx="42753">
                  <c:v>0.15600000000000591</c:v>
                </c:pt>
                <c:pt idx="42754">
                  <c:v>0.15800000000000125</c:v>
                </c:pt>
                <c:pt idx="42755">
                  <c:v>0.1600000000000108</c:v>
                </c:pt>
                <c:pt idx="42756">
                  <c:v>0.16200000000000614</c:v>
                </c:pt>
                <c:pt idx="42757">
                  <c:v>0.16400000000000148</c:v>
                </c:pt>
                <c:pt idx="42758">
                  <c:v>0.16600000000001103</c:v>
                </c:pt>
                <c:pt idx="42759">
                  <c:v>0.16800000000000637</c:v>
                </c:pt>
                <c:pt idx="42760">
                  <c:v>0.17000000000000171</c:v>
                </c:pt>
                <c:pt idx="42761">
                  <c:v>0.17200000000001125</c:v>
                </c:pt>
                <c:pt idx="42762">
                  <c:v>0.17400000000000659</c:v>
                </c:pt>
                <c:pt idx="42763">
                  <c:v>0.17600000000000193</c:v>
                </c:pt>
                <c:pt idx="42764">
                  <c:v>0.17800000000001148</c:v>
                </c:pt>
                <c:pt idx="42765">
                  <c:v>0.18000000000000682</c:v>
                </c:pt>
                <c:pt idx="42766">
                  <c:v>0.18200000000000216</c:v>
                </c:pt>
                <c:pt idx="42767">
                  <c:v>0.18400000000001171</c:v>
                </c:pt>
                <c:pt idx="42768">
                  <c:v>0.18600000000000705</c:v>
                </c:pt>
                <c:pt idx="42769">
                  <c:v>0.18800000000000239</c:v>
                </c:pt>
                <c:pt idx="42770">
                  <c:v>0.19000000000001194</c:v>
                </c:pt>
                <c:pt idx="42771">
                  <c:v>0.19200000000000728</c:v>
                </c:pt>
                <c:pt idx="42772">
                  <c:v>0.19400000000000261</c:v>
                </c:pt>
                <c:pt idx="42773">
                  <c:v>0.19600000000001216</c:v>
                </c:pt>
                <c:pt idx="42774">
                  <c:v>0.1980000000000075</c:v>
                </c:pt>
                <c:pt idx="42775">
                  <c:v>0.20000000000000284</c:v>
                </c:pt>
                <c:pt idx="42776">
                  <c:v>0.20200000000001239</c:v>
                </c:pt>
                <c:pt idx="42777">
                  <c:v>0.20400000000000773</c:v>
                </c:pt>
                <c:pt idx="42778">
                  <c:v>0.20600000000000307</c:v>
                </c:pt>
                <c:pt idx="42779">
                  <c:v>0.20800000000001262</c:v>
                </c:pt>
                <c:pt idx="42780">
                  <c:v>0.21000000000000796</c:v>
                </c:pt>
                <c:pt idx="42781">
                  <c:v>0.2120000000000033</c:v>
                </c:pt>
                <c:pt idx="42782">
                  <c:v>0.21399999999999864</c:v>
                </c:pt>
                <c:pt idx="42783">
                  <c:v>0.21600000000000819</c:v>
                </c:pt>
                <c:pt idx="42784">
                  <c:v>0.21800000000000352</c:v>
                </c:pt>
                <c:pt idx="42785">
                  <c:v>0.21999999999999886</c:v>
                </c:pt>
                <c:pt idx="42786">
                  <c:v>0.22200000000000841</c:v>
                </c:pt>
                <c:pt idx="42787">
                  <c:v>0.22400000000000375</c:v>
                </c:pt>
                <c:pt idx="42788">
                  <c:v>0.22599999999999909</c:v>
                </c:pt>
                <c:pt idx="42789">
                  <c:v>0.22800000000000864</c:v>
                </c:pt>
                <c:pt idx="42790">
                  <c:v>0.23000000000000398</c:v>
                </c:pt>
                <c:pt idx="42791">
                  <c:v>0.23199999999999932</c:v>
                </c:pt>
                <c:pt idx="42792">
                  <c:v>0.23400000000000887</c:v>
                </c:pt>
                <c:pt idx="42793">
                  <c:v>0.23600000000000421</c:v>
                </c:pt>
                <c:pt idx="42794">
                  <c:v>0.23799999999999955</c:v>
                </c:pt>
                <c:pt idx="42795">
                  <c:v>0.24000000000000909</c:v>
                </c:pt>
                <c:pt idx="42796">
                  <c:v>0.24200000000000443</c:v>
                </c:pt>
                <c:pt idx="42797">
                  <c:v>0.24399999999999977</c:v>
                </c:pt>
                <c:pt idx="42798">
                  <c:v>0.24600000000000932</c:v>
                </c:pt>
                <c:pt idx="42799">
                  <c:v>0.24800000000000466</c:v>
                </c:pt>
                <c:pt idx="42800">
                  <c:v>0.25</c:v>
                </c:pt>
                <c:pt idx="42801">
                  <c:v>0.25200000000000955</c:v>
                </c:pt>
                <c:pt idx="42802">
                  <c:v>0.25400000000000489</c:v>
                </c:pt>
                <c:pt idx="42803">
                  <c:v>0.25600000000000023</c:v>
                </c:pt>
                <c:pt idx="42804">
                  <c:v>0.25800000000000978</c:v>
                </c:pt>
                <c:pt idx="42805">
                  <c:v>0.26000000000000512</c:v>
                </c:pt>
                <c:pt idx="42806">
                  <c:v>0.26200000000000045</c:v>
                </c:pt>
                <c:pt idx="42807">
                  <c:v>0.26400000000001</c:v>
                </c:pt>
                <c:pt idx="42808">
                  <c:v>0.26600000000000534</c:v>
                </c:pt>
                <c:pt idx="42809">
                  <c:v>0.26800000000000068</c:v>
                </c:pt>
                <c:pt idx="42810">
                  <c:v>0.27000000000001023</c:v>
                </c:pt>
                <c:pt idx="42811">
                  <c:v>0.27200000000000557</c:v>
                </c:pt>
                <c:pt idx="42812">
                  <c:v>0.27400000000000091</c:v>
                </c:pt>
                <c:pt idx="42813">
                  <c:v>0.27600000000001046</c:v>
                </c:pt>
                <c:pt idx="42814">
                  <c:v>0.2780000000000058</c:v>
                </c:pt>
                <c:pt idx="42815">
                  <c:v>0.28000000000000114</c:v>
                </c:pt>
                <c:pt idx="42816">
                  <c:v>0.28200000000001069</c:v>
                </c:pt>
                <c:pt idx="42817">
                  <c:v>0.28400000000000603</c:v>
                </c:pt>
                <c:pt idx="42818">
                  <c:v>0.28600000000000136</c:v>
                </c:pt>
                <c:pt idx="42819">
                  <c:v>0.28800000000001091</c:v>
                </c:pt>
                <c:pt idx="42820">
                  <c:v>0.29000000000000625</c:v>
                </c:pt>
                <c:pt idx="42821">
                  <c:v>0.29200000000000159</c:v>
                </c:pt>
                <c:pt idx="42822">
                  <c:v>0.29400000000001114</c:v>
                </c:pt>
                <c:pt idx="42823">
                  <c:v>0.29600000000000648</c:v>
                </c:pt>
                <c:pt idx="42824">
                  <c:v>0.29800000000000182</c:v>
                </c:pt>
                <c:pt idx="42825">
                  <c:v>0.30000000000001137</c:v>
                </c:pt>
                <c:pt idx="42826">
                  <c:v>0.30200000000000671</c:v>
                </c:pt>
                <c:pt idx="42827">
                  <c:v>0.30400000000000205</c:v>
                </c:pt>
                <c:pt idx="42828">
                  <c:v>0.3060000000000116</c:v>
                </c:pt>
                <c:pt idx="42829">
                  <c:v>0.30800000000000693</c:v>
                </c:pt>
                <c:pt idx="42830">
                  <c:v>0.31000000000000227</c:v>
                </c:pt>
                <c:pt idx="42831">
                  <c:v>0.31200000000001182</c:v>
                </c:pt>
                <c:pt idx="42832">
                  <c:v>0.31400000000000716</c:v>
                </c:pt>
                <c:pt idx="42833">
                  <c:v>0.3160000000000025</c:v>
                </c:pt>
                <c:pt idx="42834">
                  <c:v>0.31800000000001205</c:v>
                </c:pt>
                <c:pt idx="42835">
                  <c:v>0.32000000000000739</c:v>
                </c:pt>
                <c:pt idx="42836">
                  <c:v>0.32200000000000273</c:v>
                </c:pt>
                <c:pt idx="42837">
                  <c:v>0.32400000000001228</c:v>
                </c:pt>
                <c:pt idx="42838">
                  <c:v>0.32600000000000762</c:v>
                </c:pt>
                <c:pt idx="42839">
                  <c:v>0.32800000000000296</c:v>
                </c:pt>
                <c:pt idx="42840">
                  <c:v>0.33000000000001251</c:v>
                </c:pt>
                <c:pt idx="42841">
                  <c:v>0.33200000000000784</c:v>
                </c:pt>
                <c:pt idx="42842">
                  <c:v>0.33400000000000318</c:v>
                </c:pt>
                <c:pt idx="42843">
                  <c:v>0.33600000000001273</c:v>
                </c:pt>
                <c:pt idx="42844">
                  <c:v>0.33800000000000807</c:v>
                </c:pt>
                <c:pt idx="42845">
                  <c:v>0.34000000000000341</c:v>
                </c:pt>
                <c:pt idx="42846">
                  <c:v>0.34199999999999875</c:v>
                </c:pt>
                <c:pt idx="42847">
                  <c:v>0.3440000000000083</c:v>
                </c:pt>
                <c:pt idx="42848">
                  <c:v>0.34600000000000364</c:v>
                </c:pt>
                <c:pt idx="42849">
                  <c:v>0.34799999999999898</c:v>
                </c:pt>
                <c:pt idx="42850">
                  <c:v>0.35000000000000853</c:v>
                </c:pt>
                <c:pt idx="42851">
                  <c:v>0.35200000000000387</c:v>
                </c:pt>
                <c:pt idx="42852">
                  <c:v>0.3539999999999992</c:v>
                </c:pt>
                <c:pt idx="42853">
                  <c:v>0.35600000000000875</c:v>
                </c:pt>
                <c:pt idx="42854">
                  <c:v>0.35800000000000409</c:v>
                </c:pt>
                <c:pt idx="42855">
                  <c:v>0.35999999999999943</c:v>
                </c:pt>
                <c:pt idx="42856">
                  <c:v>0.36200000000000898</c:v>
                </c:pt>
                <c:pt idx="42857">
                  <c:v>0.36400000000000432</c:v>
                </c:pt>
                <c:pt idx="42858">
                  <c:v>0.36599999999999966</c:v>
                </c:pt>
                <c:pt idx="42859">
                  <c:v>0.36800000000000921</c:v>
                </c:pt>
                <c:pt idx="42860">
                  <c:v>0.37000000000000455</c:v>
                </c:pt>
                <c:pt idx="42861">
                  <c:v>0.37199999999999989</c:v>
                </c:pt>
                <c:pt idx="42862">
                  <c:v>0.37400000000000944</c:v>
                </c:pt>
                <c:pt idx="42863">
                  <c:v>0.37600000000000477</c:v>
                </c:pt>
                <c:pt idx="42864">
                  <c:v>0.37800000000000011</c:v>
                </c:pt>
                <c:pt idx="42865">
                  <c:v>0.38000000000000966</c:v>
                </c:pt>
                <c:pt idx="42866">
                  <c:v>0.382000000000005</c:v>
                </c:pt>
                <c:pt idx="42867">
                  <c:v>0.38400000000000034</c:v>
                </c:pt>
                <c:pt idx="42868">
                  <c:v>0.38600000000000989</c:v>
                </c:pt>
                <c:pt idx="42869">
                  <c:v>0.38800000000000523</c:v>
                </c:pt>
                <c:pt idx="42870">
                  <c:v>0.39000000000000057</c:v>
                </c:pt>
                <c:pt idx="42871">
                  <c:v>0.39200000000001012</c:v>
                </c:pt>
                <c:pt idx="42872">
                  <c:v>0.39400000000000546</c:v>
                </c:pt>
                <c:pt idx="42873">
                  <c:v>0.3960000000000008</c:v>
                </c:pt>
                <c:pt idx="42874">
                  <c:v>0.39800000000001035</c:v>
                </c:pt>
                <c:pt idx="42875">
                  <c:v>0.40000000000000568</c:v>
                </c:pt>
                <c:pt idx="42876">
                  <c:v>0.40200000000000102</c:v>
                </c:pt>
                <c:pt idx="42877">
                  <c:v>0.40400000000001057</c:v>
                </c:pt>
                <c:pt idx="42878">
                  <c:v>0.40600000000000591</c:v>
                </c:pt>
                <c:pt idx="42879">
                  <c:v>0.40800000000000125</c:v>
                </c:pt>
                <c:pt idx="42880">
                  <c:v>0.4100000000000108</c:v>
                </c:pt>
                <c:pt idx="42881">
                  <c:v>0.41200000000000614</c:v>
                </c:pt>
                <c:pt idx="42882">
                  <c:v>0.41400000000000148</c:v>
                </c:pt>
                <c:pt idx="42883">
                  <c:v>0.41600000000001103</c:v>
                </c:pt>
                <c:pt idx="42884">
                  <c:v>0.41800000000000637</c:v>
                </c:pt>
                <c:pt idx="42885">
                  <c:v>0.42000000000000171</c:v>
                </c:pt>
                <c:pt idx="42886">
                  <c:v>0.42200000000001125</c:v>
                </c:pt>
                <c:pt idx="42887">
                  <c:v>0.42400000000000659</c:v>
                </c:pt>
                <c:pt idx="42888">
                  <c:v>0.42600000000000193</c:v>
                </c:pt>
                <c:pt idx="42889">
                  <c:v>0.42800000000001148</c:v>
                </c:pt>
                <c:pt idx="42890">
                  <c:v>0.43000000000000682</c:v>
                </c:pt>
                <c:pt idx="42891">
                  <c:v>0.43200000000000216</c:v>
                </c:pt>
                <c:pt idx="42892">
                  <c:v>0.43400000000001171</c:v>
                </c:pt>
                <c:pt idx="42893">
                  <c:v>0.43600000000000705</c:v>
                </c:pt>
                <c:pt idx="42894">
                  <c:v>0.43800000000000239</c:v>
                </c:pt>
                <c:pt idx="42895">
                  <c:v>0.44000000000001194</c:v>
                </c:pt>
                <c:pt idx="42896">
                  <c:v>0.44200000000000728</c:v>
                </c:pt>
                <c:pt idx="42897">
                  <c:v>0.44400000000000261</c:v>
                </c:pt>
                <c:pt idx="42898">
                  <c:v>0.44600000000001216</c:v>
                </c:pt>
                <c:pt idx="42899">
                  <c:v>0.4480000000000075</c:v>
                </c:pt>
                <c:pt idx="42900">
                  <c:v>0.45000000000000284</c:v>
                </c:pt>
                <c:pt idx="42901">
                  <c:v>0.45200000000001239</c:v>
                </c:pt>
                <c:pt idx="42902">
                  <c:v>0.45400000000000773</c:v>
                </c:pt>
                <c:pt idx="42903">
                  <c:v>0.45600000000000307</c:v>
                </c:pt>
                <c:pt idx="42904">
                  <c:v>0.45800000000001262</c:v>
                </c:pt>
                <c:pt idx="42905">
                  <c:v>0.46000000000000796</c:v>
                </c:pt>
                <c:pt idx="42906">
                  <c:v>0.4620000000000033</c:v>
                </c:pt>
                <c:pt idx="42907">
                  <c:v>0.46399999999999864</c:v>
                </c:pt>
                <c:pt idx="42908">
                  <c:v>0.46600000000000819</c:v>
                </c:pt>
                <c:pt idx="42909">
                  <c:v>0.46800000000000352</c:v>
                </c:pt>
                <c:pt idx="42910">
                  <c:v>0.46999999999999886</c:v>
                </c:pt>
                <c:pt idx="42911">
                  <c:v>0.47200000000000841</c:v>
                </c:pt>
                <c:pt idx="42912">
                  <c:v>0.47400000000000375</c:v>
                </c:pt>
                <c:pt idx="42913">
                  <c:v>0.47599999999999909</c:v>
                </c:pt>
                <c:pt idx="42914">
                  <c:v>0.47800000000000864</c:v>
                </c:pt>
                <c:pt idx="42915">
                  <c:v>0.48000000000000398</c:v>
                </c:pt>
                <c:pt idx="42916">
                  <c:v>0.48199999999999932</c:v>
                </c:pt>
                <c:pt idx="42917">
                  <c:v>0.48400000000000887</c:v>
                </c:pt>
                <c:pt idx="42918">
                  <c:v>0.48600000000000421</c:v>
                </c:pt>
                <c:pt idx="42919">
                  <c:v>0.48799999999999955</c:v>
                </c:pt>
                <c:pt idx="42920">
                  <c:v>0.49000000000000909</c:v>
                </c:pt>
                <c:pt idx="42921">
                  <c:v>0.49200000000000443</c:v>
                </c:pt>
                <c:pt idx="42922">
                  <c:v>0.49399999999999977</c:v>
                </c:pt>
                <c:pt idx="42923">
                  <c:v>0.49600000000000932</c:v>
                </c:pt>
                <c:pt idx="42924">
                  <c:v>0.49800000000000466</c:v>
                </c:pt>
                <c:pt idx="42925">
                  <c:v>0.5</c:v>
                </c:pt>
                <c:pt idx="42926">
                  <c:v>0.50200000000000955</c:v>
                </c:pt>
                <c:pt idx="42927">
                  <c:v>0.50400000000000489</c:v>
                </c:pt>
                <c:pt idx="42928">
                  <c:v>0.50600000000000023</c:v>
                </c:pt>
                <c:pt idx="42929">
                  <c:v>0.50800000000000978</c:v>
                </c:pt>
                <c:pt idx="42930">
                  <c:v>0.51000000000000512</c:v>
                </c:pt>
                <c:pt idx="42931">
                  <c:v>0.51200000000000045</c:v>
                </c:pt>
                <c:pt idx="42932">
                  <c:v>0.51400000000001</c:v>
                </c:pt>
                <c:pt idx="42933">
                  <c:v>0.51600000000000534</c:v>
                </c:pt>
                <c:pt idx="42934">
                  <c:v>0.51800000000000068</c:v>
                </c:pt>
                <c:pt idx="42935">
                  <c:v>0.52000000000001023</c:v>
                </c:pt>
                <c:pt idx="42936">
                  <c:v>0.52200000000000557</c:v>
                </c:pt>
                <c:pt idx="42937">
                  <c:v>0.52400000000000091</c:v>
                </c:pt>
                <c:pt idx="42938">
                  <c:v>0.52600000000001046</c:v>
                </c:pt>
                <c:pt idx="42939">
                  <c:v>0.5280000000000058</c:v>
                </c:pt>
                <c:pt idx="42940">
                  <c:v>0.53000000000000114</c:v>
                </c:pt>
                <c:pt idx="42941">
                  <c:v>0.53200000000001069</c:v>
                </c:pt>
                <c:pt idx="42942">
                  <c:v>0.53400000000000603</c:v>
                </c:pt>
                <c:pt idx="42943">
                  <c:v>0.53600000000000136</c:v>
                </c:pt>
                <c:pt idx="42944">
                  <c:v>0.53800000000001091</c:v>
                </c:pt>
                <c:pt idx="42945">
                  <c:v>0.54000000000000625</c:v>
                </c:pt>
                <c:pt idx="42946">
                  <c:v>0.54200000000000159</c:v>
                </c:pt>
                <c:pt idx="42947">
                  <c:v>0.54400000000001114</c:v>
                </c:pt>
                <c:pt idx="42948">
                  <c:v>0.54600000000000648</c:v>
                </c:pt>
                <c:pt idx="42949">
                  <c:v>0.54800000000000182</c:v>
                </c:pt>
                <c:pt idx="42950">
                  <c:v>0.55000000000001137</c:v>
                </c:pt>
                <c:pt idx="42951">
                  <c:v>0.55200000000000671</c:v>
                </c:pt>
                <c:pt idx="42952">
                  <c:v>0.55400000000000205</c:v>
                </c:pt>
                <c:pt idx="42953">
                  <c:v>0.5560000000000116</c:v>
                </c:pt>
                <c:pt idx="42954">
                  <c:v>0.55800000000000693</c:v>
                </c:pt>
                <c:pt idx="42955">
                  <c:v>0.56000000000000227</c:v>
                </c:pt>
                <c:pt idx="42956">
                  <c:v>0.56200000000001182</c:v>
                </c:pt>
                <c:pt idx="42957">
                  <c:v>0.56400000000000716</c:v>
                </c:pt>
                <c:pt idx="42958">
                  <c:v>0.5660000000000025</c:v>
                </c:pt>
                <c:pt idx="42959">
                  <c:v>0.56800000000001205</c:v>
                </c:pt>
                <c:pt idx="42960">
                  <c:v>0.57000000000000739</c:v>
                </c:pt>
                <c:pt idx="42961">
                  <c:v>0.57200000000000273</c:v>
                </c:pt>
                <c:pt idx="42962">
                  <c:v>0.57400000000001228</c:v>
                </c:pt>
                <c:pt idx="42963">
                  <c:v>0.57600000000000762</c:v>
                </c:pt>
                <c:pt idx="42964">
                  <c:v>0.57800000000000296</c:v>
                </c:pt>
                <c:pt idx="42965">
                  <c:v>0.58000000000001251</c:v>
                </c:pt>
                <c:pt idx="42966">
                  <c:v>0.58200000000000784</c:v>
                </c:pt>
                <c:pt idx="42967">
                  <c:v>0.58400000000000318</c:v>
                </c:pt>
                <c:pt idx="42968">
                  <c:v>0.58600000000001273</c:v>
                </c:pt>
                <c:pt idx="42969">
                  <c:v>0.58800000000000807</c:v>
                </c:pt>
                <c:pt idx="42970">
                  <c:v>0.59000000000000341</c:v>
                </c:pt>
                <c:pt idx="42971">
                  <c:v>0.59199999999999875</c:v>
                </c:pt>
                <c:pt idx="42972">
                  <c:v>0.5940000000000083</c:v>
                </c:pt>
                <c:pt idx="42973">
                  <c:v>0.59600000000000364</c:v>
                </c:pt>
                <c:pt idx="42974">
                  <c:v>0.59799999999999898</c:v>
                </c:pt>
                <c:pt idx="42975">
                  <c:v>0.60000000000000853</c:v>
                </c:pt>
                <c:pt idx="42976">
                  <c:v>0.60200000000000387</c:v>
                </c:pt>
                <c:pt idx="42977">
                  <c:v>0.6039999999999992</c:v>
                </c:pt>
                <c:pt idx="42978">
                  <c:v>0.60600000000000875</c:v>
                </c:pt>
                <c:pt idx="42979">
                  <c:v>0.60800000000000409</c:v>
                </c:pt>
                <c:pt idx="42980">
                  <c:v>0.60999999999999943</c:v>
                </c:pt>
                <c:pt idx="42981">
                  <c:v>0.61200000000000898</c:v>
                </c:pt>
                <c:pt idx="42982">
                  <c:v>0.61400000000000432</c:v>
                </c:pt>
                <c:pt idx="42983">
                  <c:v>0.61599999999999966</c:v>
                </c:pt>
                <c:pt idx="42984">
                  <c:v>0.61800000000000921</c:v>
                </c:pt>
                <c:pt idx="42985">
                  <c:v>0.62000000000000455</c:v>
                </c:pt>
                <c:pt idx="42986">
                  <c:v>0.62199999999999989</c:v>
                </c:pt>
                <c:pt idx="42987">
                  <c:v>0.62400000000000944</c:v>
                </c:pt>
                <c:pt idx="42988">
                  <c:v>0.62600000000000477</c:v>
                </c:pt>
                <c:pt idx="42989">
                  <c:v>0.62800000000000011</c:v>
                </c:pt>
                <c:pt idx="42990">
                  <c:v>0.63000000000000966</c:v>
                </c:pt>
                <c:pt idx="42991">
                  <c:v>0.632000000000005</c:v>
                </c:pt>
                <c:pt idx="42992">
                  <c:v>0.63400000000000034</c:v>
                </c:pt>
                <c:pt idx="42993">
                  <c:v>0.63600000000000989</c:v>
                </c:pt>
                <c:pt idx="42994">
                  <c:v>0.63800000000000523</c:v>
                </c:pt>
                <c:pt idx="42995">
                  <c:v>0.64000000000000057</c:v>
                </c:pt>
                <c:pt idx="42996">
                  <c:v>0.64200000000001012</c:v>
                </c:pt>
                <c:pt idx="42997">
                  <c:v>0.64400000000000546</c:v>
                </c:pt>
                <c:pt idx="42998">
                  <c:v>0.6460000000000008</c:v>
                </c:pt>
                <c:pt idx="42999">
                  <c:v>0.64800000000001035</c:v>
                </c:pt>
                <c:pt idx="43000">
                  <c:v>0.65000000000000568</c:v>
                </c:pt>
                <c:pt idx="43001">
                  <c:v>0.65200000000000102</c:v>
                </c:pt>
                <c:pt idx="43002">
                  <c:v>0.65400000000001057</c:v>
                </c:pt>
                <c:pt idx="43003">
                  <c:v>0.65600000000000591</c:v>
                </c:pt>
                <c:pt idx="43004">
                  <c:v>0.65800000000000125</c:v>
                </c:pt>
                <c:pt idx="43005">
                  <c:v>0.6600000000000108</c:v>
                </c:pt>
                <c:pt idx="43006">
                  <c:v>0.66200000000000614</c:v>
                </c:pt>
                <c:pt idx="43007">
                  <c:v>0.66400000000000148</c:v>
                </c:pt>
                <c:pt idx="43008">
                  <c:v>0.66600000000001103</c:v>
                </c:pt>
                <c:pt idx="43009">
                  <c:v>0.66800000000000637</c:v>
                </c:pt>
                <c:pt idx="43010">
                  <c:v>0.67000000000000171</c:v>
                </c:pt>
                <c:pt idx="43011">
                  <c:v>0.67200000000001125</c:v>
                </c:pt>
                <c:pt idx="43012">
                  <c:v>0.67400000000000659</c:v>
                </c:pt>
                <c:pt idx="43013">
                  <c:v>0.67600000000000193</c:v>
                </c:pt>
                <c:pt idx="43014">
                  <c:v>0.67800000000001148</c:v>
                </c:pt>
                <c:pt idx="43015">
                  <c:v>0.68000000000000682</c:v>
                </c:pt>
                <c:pt idx="43016">
                  <c:v>0.68200000000000216</c:v>
                </c:pt>
                <c:pt idx="43017">
                  <c:v>0.68400000000001171</c:v>
                </c:pt>
                <c:pt idx="43018">
                  <c:v>0.68600000000000705</c:v>
                </c:pt>
                <c:pt idx="43019">
                  <c:v>0.68800000000000239</c:v>
                </c:pt>
                <c:pt idx="43020">
                  <c:v>0.69000000000001194</c:v>
                </c:pt>
                <c:pt idx="43021">
                  <c:v>0.69200000000000728</c:v>
                </c:pt>
                <c:pt idx="43022">
                  <c:v>0.69400000000000261</c:v>
                </c:pt>
                <c:pt idx="43023">
                  <c:v>0.69600000000001216</c:v>
                </c:pt>
                <c:pt idx="43024">
                  <c:v>0.6980000000000075</c:v>
                </c:pt>
                <c:pt idx="43025">
                  <c:v>0.70000000000000284</c:v>
                </c:pt>
                <c:pt idx="43026">
                  <c:v>0.70200000000001239</c:v>
                </c:pt>
                <c:pt idx="43027">
                  <c:v>0.70400000000000773</c:v>
                </c:pt>
                <c:pt idx="43028">
                  <c:v>0.70600000000000307</c:v>
                </c:pt>
                <c:pt idx="43029">
                  <c:v>0.70800000000001262</c:v>
                </c:pt>
                <c:pt idx="43030">
                  <c:v>0.71000000000000796</c:v>
                </c:pt>
                <c:pt idx="43031">
                  <c:v>0.7120000000000033</c:v>
                </c:pt>
                <c:pt idx="43032">
                  <c:v>0.71399999999999864</c:v>
                </c:pt>
                <c:pt idx="43033">
                  <c:v>0.71600000000000819</c:v>
                </c:pt>
                <c:pt idx="43034">
                  <c:v>0.71800000000000352</c:v>
                </c:pt>
                <c:pt idx="43035">
                  <c:v>0.71999999999999886</c:v>
                </c:pt>
                <c:pt idx="43036">
                  <c:v>0.72200000000000841</c:v>
                </c:pt>
                <c:pt idx="43037">
                  <c:v>0.72400000000000375</c:v>
                </c:pt>
                <c:pt idx="43038">
                  <c:v>0.72599999999999909</c:v>
                </c:pt>
                <c:pt idx="43039">
                  <c:v>0.72800000000000864</c:v>
                </c:pt>
                <c:pt idx="43040">
                  <c:v>0.73000000000000398</c:v>
                </c:pt>
                <c:pt idx="43041">
                  <c:v>0.73199999999999932</c:v>
                </c:pt>
                <c:pt idx="43042">
                  <c:v>0.73400000000000887</c:v>
                </c:pt>
                <c:pt idx="43043">
                  <c:v>0.73600000000000421</c:v>
                </c:pt>
                <c:pt idx="43044">
                  <c:v>0.73799999999999955</c:v>
                </c:pt>
                <c:pt idx="43045">
                  <c:v>0.74000000000000909</c:v>
                </c:pt>
                <c:pt idx="43046">
                  <c:v>0.74200000000000443</c:v>
                </c:pt>
                <c:pt idx="43047">
                  <c:v>0.74399999999999977</c:v>
                </c:pt>
                <c:pt idx="43048">
                  <c:v>0.74600000000000932</c:v>
                </c:pt>
                <c:pt idx="43049">
                  <c:v>0.74800000000000466</c:v>
                </c:pt>
                <c:pt idx="43050">
                  <c:v>0.75</c:v>
                </c:pt>
                <c:pt idx="43051">
                  <c:v>0.75200000000000955</c:v>
                </c:pt>
                <c:pt idx="43052">
                  <c:v>0.75400000000000489</c:v>
                </c:pt>
                <c:pt idx="43053">
                  <c:v>0.75600000000000023</c:v>
                </c:pt>
                <c:pt idx="43054">
                  <c:v>0.75800000000000978</c:v>
                </c:pt>
                <c:pt idx="43055">
                  <c:v>0.76000000000000512</c:v>
                </c:pt>
                <c:pt idx="43056">
                  <c:v>0.76200000000000045</c:v>
                </c:pt>
                <c:pt idx="43057">
                  <c:v>0.76400000000001</c:v>
                </c:pt>
                <c:pt idx="43058">
                  <c:v>0.76600000000000534</c:v>
                </c:pt>
                <c:pt idx="43059">
                  <c:v>0.76800000000000068</c:v>
                </c:pt>
                <c:pt idx="43060">
                  <c:v>0.77000000000001023</c:v>
                </c:pt>
                <c:pt idx="43061">
                  <c:v>0.77200000000000557</c:v>
                </c:pt>
                <c:pt idx="43062">
                  <c:v>0.77400000000000091</c:v>
                </c:pt>
                <c:pt idx="43063">
                  <c:v>0.77600000000001046</c:v>
                </c:pt>
                <c:pt idx="43064">
                  <c:v>0.7780000000000058</c:v>
                </c:pt>
                <c:pt idx="43065">
                  <c:v>0.78000000000000114</c:v>
                </c:pt>
                <c:pt idx="43066">
                  <c:v>0.78200000000001069</c:v>
                </c:pt>
                <c:pt idx="43067">
                  <c:v>0.78400000000000603</c:v>
                </c:pt>
                <c:pt idx="43068">
                  <c:v>0.78600000000000136</c:v>
                </c:pt>
                <c:pt idx="43069">
                  <c:v>0.78800000000001091</c:v>
                </c:pt>
                <c:pt idx="43070">
                  <c:v>0.79000000000000625</c:v>
                </c:pt>
                <c:pt idx="43071">
                  <c:v>0.79200000000000159</c:v>
                </c:pt>
                <c:pt idx="43072">
                  <c:v>0.79400000000001114</c:v>
                </c:pt>
                <c:pt idx="43073">
                  <c:v>0.79600000000000648</c:v>
                </c:pt>
                <c:pt idx="43074">
                  <c:v>0.79800000000000182</c:v>
                </c:pt>
                <c:pt idx="43075">
                  <c:v>0.80000000000001137</c:v>
                </c:pt>
                <c:pt idx="43076">
                  <c:v>0.80200000000000671</c:v>
                </c:pt>
                <c:pt idx="43077">
                  <c:v>0.80400000000000205</c:v>
                </c:pt>
                <c:pt idx="43078">
                  <c:v>0.8060000000000116</c:v>
                </c:pt>
                <c:pt idx="43079">
                  <c:v>0.80800000000000693</c:v>
                </c:pt>
                <c:pt idx="43080">
                  <c:v>0.81000000000000227</c:v>
                </c:pt>
                <c:pt idx="43081">
                  <c:v>0.81200000000001182</c:v>
                </c:pt>
                <c:pt idx="43082">
                  <c:v>0.81400000000000716</c:v>
                </c:pt>
                <c:pt idx="43083">
                  <c:v>0.8160000000000025</c:v>
                </c:pt>
                <c:pt idx="43084">
                  <c:v>0.81800000000001205</c:v>
                </c:pt>
                <c:pt idx="43085">
                  <c:v>0.82000000000000739</c:v>
                </c:pt>
                <c:pt idx="43086">
                  <c:v>0.82200000000000273</c:v>
                </c:pt>
                <c:pt idx="43087">
                  <c:v>0.82400000000001228</c:v>
                </c:pt>
                <c:pt idx="43088">
                  <c:v>0.82600000000000762</c:v>
                </c:pt>
                <c:pt idx="43089">
                  <c:v>0.82800000000000296</c:v>
                </c:pt>
                <c:pt idx="43090">
                  <c:v>0.83000000000001251</c:v>
                </c:pt>
                <c:pt idx="43091">
                  <c:v>0.83200000000000784</c:v>
                </c:pt>
                <c:pt idx="43092">
                  <c:v>0.83400000000000318</c:v>
                </c:pt>
                <c:pt idx="43093">
                  <c:v>0.83600000000001273</c:v>
                </c:pt>
                <c:pt idx="43094">
                  <c:v>0.83800000000000807</c:v>
                </c:pt>
                <c:pt idx="43095">
                  <c:v>0.84000000000000341</c:v>
                </c:pt>
                <c:pt idx="43096">
                  <c:v>0.84199999999999875</c:v>
                </c:pt>
                <c:pt idx="43097">
                  <c:v>0.8440000000000083</c:v>
                </c:pt>
                <c:pt idx="43098">
                  <c:v>0.84600000000000364</c:v>
                </c:pt>
                <c:pt idx="43099">
                  <c:v>0.84799999999999898</c:v>
                </c:pt>
                <c:pt idx="43100">
                  <c:v>0.85000000000000853</c:v>
                </c:pt>
                <c:pt idx="43101">
                  <c:v>0.85200000000000387</c:v>
                </c:pt>
                <c:pt idx="43102">
                  <c:v>0.8539999999999992</c:v>
                </c:pt>
                <c:pt idx="43103">
                  <c:v>0.85600000000000875</c:v>
                </c:pt>
                <c:pt idx="43104">
                  <c:v>0.85800000000000409</c:v>
                </c:pt>
                <c:pt idx="43105">
                  <c:v>0.85999999999999943</c:v>
                </c:pt>
                <c:pt idx="43106">
                  <c:v>0.86200000000000898</c:v>
                </c:pt>
                <c:pt idx="43107">
                  <c:v>0.86400000000000432</c:v>
                </c:pt>
                <c:pt idx="43108">
                  <c:v>0.86599999999999966</c:v>
                </c:pt>
                <c:pt idx="43109">
                  <c:v>0.86800000000000921</c:v>
                </c:pt>
                <c:pt idx="43110">
                  <c:v>0.87000000000000455</c:v>
                </c:pt>
                <c:pt idx="43111">
                  <c:v>0.87199999999999989</c:v>
                </c:pt>
                <c:pt idx="43112">
                  <c:v>0.87400000000000944</c:v>
                </c:pt>
                <c:pt idx="43113">
                  <c:v>0.87600000000000477</c:v>
                </c:pt>
                <c:pt idx="43114">
                  <c:v>0.87800000000000011</c:v>
                </c:pt>
                <c:pt idx="43115">
                  <c:v>0.88000000000000966</c:v>
                </c:pt>
                <c:pt idx="43116">
                  <c:v>0.882000000000005</c:v>
                </c:pt>
                <c:pt idx="43117">
                  <c:v>0.88400000000000034</c:v>
                </c:pt>
                <c:pt idx="43118">
                  <c:v>0.88600000000000989</c:v>
                </c:pt>
                <c:pt idx="43119">
                  <c:v>0.88800000000000523</c:v>
                </c:pt>
                <c:pt idx="43120">
                  <c:v>0.89000000000000057</c:v>
                </c:pt>
                <c:pt idx="43121">
                  <c:v>0.89200000000001012</c:v>
                </c:pt>
                <c:pt idx="43122">
                  <c:v>0.89400000000000546</c:v>
                </c:pt>
                <c:pt idx="43123">
                  <c:v>0.8960000000000008</c:v>
                </c:pt>
                <c:pt idx="43124">
                  <c:v>0.89800000000001035</c:v>
                </c:pt>
                <c:pt idx="43125">
                  <c:v>0.90000000000000568</c:v>
                </c:pt>
                <c:pt idx="43126">
                  <c:v>0.90200000000000102</c:v>
                </c:pt>
                <c:pt idx="43127">
                  <c:v>0.90400000000001057</c:v>
                </c:pt>
                <c:pt idx="43128">
                  <c:v>0.90600000000000591</c:v>
                </c:pt>
                <c:pt idx="43129">
                  <c:v>0.90800000000000125</c:v>
                </c:pt>
                <c:pt idx="43130">
                  <c:v>0.9100000000000108</c:v>
                </c:pt>
                <c:pt idx="43131">
                  <c:v>0.91200000000000614</c:v>
                </c:pt>
                <c:pt idx="43132">
                  <c:v>0.91400000000000148</c:v>
                </c:pt>
                <c:pt idx="43133">
                  <c:v>0.91600000000001103</c:v>
                </c:pt>
                <c:pt idx="43134">
                  <c:v>0.91800000000000637</c:v>
                </c:pt>
                <c:pt idx="43135">
                  <c:v>0.92000000000000171</c:v>
                </c:pt>
                <c:pt idx="43136">
                  <c:v>0.92200000000001125</c:v>
                </c:pt>
                <c:pt idx="43137">
                  <c:v>0.92400000000000659</c:v>
                </c:pt>
                <c:pt idx="43138">
                  <c:v>0.92600000000000193</c:v>
                </c:pt>
                <c:pt idx="43139">
                  <c:v>0.92800000000001148</c:v>
                </c:pt>
                <c:pt idx="43140">
                  <c:v>0.93000000000000682</c:v>
                </c:pt>
                <c:pt idx="43141">
                  <c:v>0.93200000000000216</c:v>
                </c:pt>
                <c:pt idx="43142">
                  <c:v>0.93400000000001171</c:v>
                </c:pt>
                <c:pt idx="43143">
                  <c:v>0.93600000000000705</c:v>
                </c:pt>
                <c:pt idx="43144">
                  <c:v>0.93800000000000239</c:v>
                </c:pt>
                <c:pt idx="43145">
                  <c:v>0.94000000000001194</c:v>
                </c:pt>
                <c:pt idx="43146">
                  <c:v>0.94200000000000728</c:v>
                </c:pt>
                <c:pt idx="43147">
                  <c:v>0.94400000000000261</c:v>
                </c:pt>
                <c:pt idx="43148">
                  <c:v>0.94600000000001216</c:v>
                </c:pt>
                <c:pt idx="43149">
                  <c:v>0.9480000000000075</c:v>
                </c:pt>
                <c:pt idx="43150">
                  <c:v>0.95000000000000284</c:v>
                </c:pt>
                <c:pt idx="43151">
                  <c:v>0.95200000000001239</c:v>
                </c:pt>
                <c:pt idx="43152">
                  <c:v>0.95400000000000773</c:v>
                </c:pt>
                <c:pt idx="43153">
                  <c:v>0.95600000000000307</c:v>
                </c:pt>
                <c:pt idx="43154">
                  <c:v>0.95800000000001262</c:v>
                </c:pt>
                <c:pt idx="43155">
                  <c:v>0.96000000000000796</c:v>
                </c:pt>
                <c:pt idx="43156">
                  <c:v>0.9620000000000033</c:v>
                </c:pt>
                <c:pt idx="43157">
                  <c:v>0.96399999999999864</c:v>
                </c:pt>
                <c:pt idx="43158">
                  <c:v>0.96600000000000819</c:v>
                </c:pt>
                <c:pt idx="43159">
                  <c:v>0.96800000000000352</c:v>
                </c:pt>
                <c:pt idx="43160">
                  <c:v>0.96999999999999886</c:v>
                </c:pt>
                <c:pt idx="43161">
                  <c:v>0.97200000000000841</c:v>
                </c:pt>
                <c:pt idx="43162">
                  <c:v>0.97400000000000375</c:v>
                </c:pt>
                <c:pt idx="43163">
                  <c:v>0.97599999999999909</c:v>
                </c:pt>
                <c:pt idx="43164">
                  <c:v>0.97800000000000864</c:v>
                </c:pt>
                <c:pt idx="43165">
                  <c:v>0.98000000000000398</c:v>
                </c:pt>
                <c:pt idx="43166">
                  <c:v>0.98199999999999932</c:v>
                </c:pt>
                <c:pt idx="43167">
                  <c:v>0.98400000000000887</c:v>
                </c:pt>
                <c:pt idx="43168">
                  <c:v>0.98600000000000421</c:v>
                </c:pt>
                <c:pt idx="43169">
                  <c:v>0.98799999999999955</c:v>
                </c:pt>
                <c:pt idx="43170">
                  <c:v>0.99000000000000909</c:v>
                </c:pt>
                <c:pt idx="43171">
                  <c:v>0.99200000000000443</c:v>
                </c:pt>
                <c:pt idx="43172">
                  <c:v>0.99399999999999977</c:v>
                </c:pt>
                <c:pt idx="43173">
                  <c:v>0.99600000000000932</c:v>
                </c:pt>
                <c:pt idx="43174">
                  <c:v>0.99800000000000466</c:v>
                </c:pt>
                <c:pt idx="43175">
                  <c:v>1</c:v>
                </c:pt>
                <c:pt idx="43176">
                  <c:v>1.0020000000000095</c:v>
                </c:pt>
                <c:pt idx="43177">
                  <c:v>1.0040000000000049</c:v>
                </c:pt>
                <c:pt idx="43178">
                  <c:v>1.0060000000000002</c:v>
                </c:pt>
                <c:pt idx="43179">
                  <c:v>1.0080000000000098</c:v>
                </c:pt>
                <c:pt idx="43180">
                  <c:v>1.0100000000000051</c:v>
                </c:pt>
                <c:pt idx="43181">
                  <c:v>1.0120000000000005</c:v>
                </c:pt>
                <c:pt idx="43182">
                  <c:v>1.01400000000001</c:v>
                </c:pt>
                <c:pt idx="43183">
                  <c:v>1.0160000000000053</c:v>
                </c:pt>
                <c:pt idx="43184">
                  <c:v>1.0180000000000007</c:v>
                </c:pt>
                <c:pt idx="43185">
                  <c:v>1.0200000000000102</c:v>
                </c:pt>
                <c:pt idx="43186">
                  <c:v>1.0220000000000056</c:v>
                </c:pt>
                <c:pt idx="43187">
                  <c:v>1.0240000000000009</c:v>
                </c:pt>
                <c:pt idx="43188">
                  <c:v>1.0260000000000105</c:v>
                </c:pt>
                <c:pt idx="43189">
                  <c:v>1.0280000000000058</c:v>
                </c:pt>
                <c:pt idx="43190">
                  <c:v>1.0300000000000011</c:v>
                </c:pt>
                <c:pt idx="43191">
                  <c:v>1.0320000000000107</c:v>
                </c:pt>
                <c:pt idx="43192">
                  <c:v>1.034000000000006</c:v>
                </c:pt>
                <c:pt idx="43193">
                  <c:v>1.0360000000000014</c:v>
                </c:pt>
                <c:pt idx="43194">
                  <c:v>1.0380000000000109</c:v>
                </c:pt>
                <c:pt idx="43195">
                  <c:v>1.0400000000000063</c:v>
                </c:pt>
                <c:pt idx="43196">
                  <c:v>1.0420000000000016</c:v>
                </c:pt>
                <c:pt idx="43197">
                  <c:v>1.0440000000000111</c:v>
                </c:pt>
                <c:pt idx="43198">
                  <c:v>1.0460000000000065</c:v>
                </c:pt>
                <c:pt idx="43199">
                  <c:v>1.0480000000000018</c:v>
                </c:pt>
                <c:pt idx="43200">
                  <c:v>1.0500000000000114</c:v>
                </c:pt>
                <c:pt idx="43201">
                  <c:v>1.0520000000000067</c:v>
                </c:pt>
                <c:pt idx="43202">
                  <c:v>1.054000000000002</c:v>
                </c:pt>
                <c:pt idx="43203">
                  <c:v>1.0560000000000116</c:v>
                </c:pt>
                <c:pt idx="43204">
                  <c:v>1.0580000000000069</c:v>
                </c:pt>
                <c:pt idx="43205">
                  <c:v>1.0600000000000023</c:v>
                </c:pt>
                <c:pt idx="43206">
                  <c:v>1.0620000000000118</c:v>
                </c:pt>
                <c:pt idx="43207">
                  <c:v>1.0640000000000072</c:v>
                </c:pt>
                <c:pt idx="43208">
                  <c:v>1.0660000000000025</c:v>
                </c:pt>
                <c:pt idx="43209">
                  <c:v>1.0680000000000121</c:v>
                </c:pt>
                <c:pt idx="43210">
                  <c:v>1.0700000000000074</c:v>
                </c:pt>
                <c:pt idx="43211">
                  <c:v>1.0720000000000027</c:v>
                </c:pt>
                <c:pt idx="43212">
                  <c:v>1.0740000000000123</c:v>
                </c:pt>
                <c:pt idx="43213">
                  <c:v>1.0760000000000076</c:v>
                </c:pt>
                <c:pt idx="43214">
                  <c:v>1.078000000000003</c:v>
                </c:pt>
                <c:pt idx="43215">
                  <c:v>1.0800000000000125</c:v>
                </c:pt>
                <c:pt idx="43216">
                  <c:v>1.0820000000000078</c:v>
                </c:pt>
                <c:pt idx="43217">
                  <c:v>1.0840000000000032</c:v>
                </c:pt>
                <c:pt idx="43218">
                  <c:v>1.0860000000000127</c:v>
                </c:pt>
                <c:pt idx="43219">
                  <c:v>1.0880000000000081</c:v>
                </c:pt>
                <c:pt idx="43220">
                  <c:v>1.0900000000000034</c:v>
                </c:pt>
                <c:pt idx="43221">
                  <c:v>1.0919999999999987</c:v>
                </c:pt>
                <c:pt idx="43222">
                  <c:v>1.0940000000000083</c:v>
                </c:pt>
                <c:pt idx="43223">
                  <c:v>1.0960000000000036</c:v>
                </c:pt>
                <c:pt idx="43224">
                  <c:v>1.097999999999999</c:v>
                </c:pt>
                <c:pt idx="43225">
                  <c:v>1.1000000000000085</c:v>
                </c:pt>
                <c:pt idx="43226">
                  <c:v>1.1020000000000039</c:v>
                </c:pt>
                <c:pt idx="43227">
                  <c:v>1.1039999999999992</c:v>
                </c:pt>
                <c:pt idx="43228">
                  <c:v>1.1060000000000088</c:v>
                </c:pt>
                <c:pt idx="43229">
                  <c:v>1.1080000000000041</c:v>
                </c:pt>
                <c:pt idx="43230">
                  <c:v>1.1099999999999994</c:v>
                </c:pt>
                <c:pt idx="43231">
                  <c:v>1.112000000000009</c:v>
                </c:pt>
                <c:pt idx="43232">
                  <c:v>1.1140000000000043</c:v>
                </c:pt>
                <c:pt idx="43233">
                  <c:v>1.1159999999999997</c:v>
                </c:pt>
                <c:pt idx="43234">
                  <c:v>1.1180000000000092</c:v>
                </c:pt>
                <c:pt idx="43235">
                  <c:v>1.1200000000000045</c:v>
                </c:pt>
                <c:pt idx="43236">
                  <c:v>1.1219999999999999</c:v>
                </c:pt>
                <c:pt idx="43237">
                  <c:v>1.1240000000000094</c:v>
                </c:pt>
                <c:pt idx="43238">
                  <c:v>1.1260000000000048</c:v>
                </c:pt>
                <c:pt idx="43239">
                  <c:v>1.1280000000000001</c:v>
                </c:pt>
                <c:pt idx="43240">
                  <c:v>1.1300000000000097</c:v>
                </c:pt>
                <c:pt idx="43241">
                  <c:v>1.132000000000005</c:v>
                </c:pt>
                <c:pt idx="43242">
                  <c:v>1.1340000000000003</c:v>
                </c:pt>
                <c:pt idx="43243">
                  <c:v>1.1360000000000099</c:v>
                </c:pt>
                <c:pt idx="43244">
                  <c:v>1.1380000000000052</c:v>
                </c:pt>
                <c:pt idx="43245">
                  <c:v>1.1400000000000006</c:v>
                </c:pt>
                <c:pt idx="43246">
                  <c:v>1.1420000000000101</c:v>
                </c:pt>
                <c:pt idx="43247">
                  <c:v>1.1440000000000055</c:v>
                </c:pt>
                <c:pt idx="43248">
                  <c:v>1.1460000000000008</c:v>
                </c:pt>
                <c:pt idx="43249">
                  <c:v>1.1480000000000103</c:v>
                </c:pt>
                <c:pt idx="43250">
                  <c:v>1.1500000000000057</c:v>
                </c:pt>
                <c:pt idx="43251">
                  <c:v>1.152000000000001</c:v>
                </c:pt>
                <c:pt idx="43252">
                  <c:v>1.1540000000000106</c:v>
                </c:pt>
                <c:pt idx="43253">
                  <c:v>1.1560000000000059</c:v>
                </c:pt>
                <c:pt idx="43254">
                  <c:v>1.1580000000000013</c:v>
                </c:pt>
                <c:pt idx="43255">
                  <c:v>1.1600000000000108</c:v>
                </c:pt>
                <c:pt idx="43256">
                  <c:v>1.1620000000000061</c:v>
                </c:pt>
                <c:pt idx="43257">
                  <c:v>1.1640000000000015</c:v>
                </c:pt>
                <c:pt idx="43258">
                  <c:v>1.166000000000011</c:v>
                </c:pt>
                <c:pt idx="43259">
                  <c:v>1.1680000000000064</c:v>
                </c:pt>
                <c:pt idx="43260">
                  <c:v>1.1700000000000017</c:v>
                </c:pt>
                <c:pt idx="43261">
                  <c:v>1.1720000000000113</c:v>
                </c:pt>
                <c:pt idx="43262">
                  <c:v>1.1740000000000066</c:v>
                </c:pt>
                <c:pt idx="43263">
                  <c:v>1.1760000000000019</c:v>
                </c:pt>
                <c:pt idx="43264">
                  <c:v>1.1780000000000115</c:v>
                </c:pt>
                <c:pt idx="43265">
                  <c:v>1.1800000000000068</c:v>
                </c:pt>
                <c:pt idx="43266">
                  <c:v>1.1820000000000022</c:v>
                </c:pt>
                <c:pt idx="43267">
                  <c:v>1.1840000000000117</c:v>
                </c:pt>
                <c:pt idx="43268">
                  <c:v>1.186000000000007</c:v>
                </c:pt>
                <c:pt idx="43269">
                  <c:v>1.1880000000000024</c:v>
                </c:pt>
                <c:pt idx="43270">
                  <c:v>1.1900000000000119</c:v>
                </c:pt>
                <c:pt idx="43271">
                  <c:v>1.1920000000000073</c:v>
                </c:pt>
                <c:pt idx="43272">
                  <c:v>1.1940000000000026</c:v>
                </c:pt>
                <c:pt idx="43273">
                  <c:v>1.1960000000000122</c:v>
                </c:pt>
                <c:pt idx="43274">
                  <c:v>1.1980000000000075</c:v>
                </c:pt>
                <c:pt idx="43275">
                  <c:v>1.2000000000000028</c:v>
                </c:pt>
                <c:pt idx="43276">
                  <c:v>1.2020000000000124</c:v>
                </c:pt>
                <c:pt idx="43277">
                  <c:v>1.2040000000000077</c:v>
                </c:pt>
                <c:pt idx="43278">
                  <c:v>1.2060000000000031</c:v>
                </c:pt>
                <c:pt idx="43279">
                  <c:v>1.2080000000000126</c:v>
                </c:pt>
                <c:pt idx="43280">
                  <c:v>1.210000000000008</c:v>
                </c:pt>
                <c:pt idx="43281">
                  <c:v>1.2120000000000033</c:v>
                </c:pt>
                <c:pt idx="43282">
                  <c:v>1.2139999999999986</c:v>
                </c:pt>
                <c:pt idx="43283">
                  <c:v>1.2160000000000082</c:v>
                </c:pt>
                <c:pt idx="43284">
                  <c:v>1.2180000000000035</c:v>
                </c:pt>
                <c:pt idx="43285">
                  <c:v>1.2199999999999989</c:v>
                </c:pt>
                <c:pt idx="43286">
                  <c:v>1.2220000000000084</c:v>
                </c:pt>
                <c:pt idx="43287">
                  <c:v>1.2240000000000038</c:v>
                </c:pt>
                <c:pt idx="43288">
                  <c:v>1.2259999999999991</c:v>
                </c:pt>
                <c:pt idx="43289">
                  <c:v>1.2280000000000086</c:v>
                </c:pt>
                <c:pt idx="43290">
                  <c:v>1.230000000000004</c:v>
                </c:pt>
                <c:pt idx="43291">
                  <c:v>1.2319999999999993</c:v>
                </c:pt>
                <c:pt idx="43292">
                  <c:v>1.2340000000000089</c:v>
                </c:pt>
                <c:pt idx="43293">
                  <c:v>1.2360000000000042</c:v>
                </c:pt>
                <c:pt idx="43294">
                  <c:v>1.2379999999999995</c:v>
                </c:pt>
                <c:pt idx="43295">
                  <c:v>1.2400000000000091</c:v>
                </c:pt>
                <c:pt idx="43296">
                  <c:v>1.2420000000000044</c:v>
                </c:pt>
                <c:pt idx="43297">
                  <c:v>1.2439999999999998</c:v>
                </c:pt>
                <c:pt idx="43298">
                  <c:v>1.2460000000000093</c:v>
                </c:pt>
                <c:pt idx="43299">
                  <c:v>1.2480000000000047</c:v>
                </c:pt>
                <c:pt idx="43300">
                  <c:v>1.25</c:v>
                </c:pt>
                <c:pt idx="43301">
                  <c:v>1.2520000000000095</c:v>
                </c:pt>
                <c:pt idx="43302">
                  <c:v>1.2540000000000049</c:v>
                </c:pt>
                <c:pt idx="43303">
                  <c:v>1.2560000000000002</c:v>
                </c:pt>
                <c:pt idx="43304">
                  <c:v>1.2580000000000098</c:v>
                </c:pt>
                <c:pt idx="43305">
                  <c:v>1.2600000000000051</c:v>
                </c:pt>
                <c:pt idx="43306">
                  <c:v>1.2620000000000005</c:v>
                </c:pt>
                <c:pt idx="43307">
                  <c:v>1.26400000000001</c:v>
                </c:pt>
                <c:pt idx="43308">
                  <c:v>1.2660000000000053</c:v>
                </c:pt>
                <c:pt idx="43309">
                  <c:v>1.2680000000000007</c:v>
                </c:pt>
                <c:pt idx="43310">
                  <c:v>1.2700000000000102</c:v>
                </c:pt>
                <c:pt idx="43311">
                  <c:v>1.2720000000000056</c:v>
                </c:pt>
                <c:pt idx="43312">
                  <c:v>1.2740000000000009</c:v>
                </c:pt>
                <c:pt idx="43313">
                  <c:v>1.2760000000000105</c:v>
                </c:pt>
                <c:pt idx="43314">
                  <c:v>1.2780000000000058</c:v>
                </c:pt>
                <c:pt idx="43315">
                  <c:v>1.2800000000000011</c:v>
                </c:pt>
                <c:pt idx="43316">
                  <c:v>1.2820000000000107</c:v>
                </c:pt>
                <c:pt idx="43317">
                  <c:v>1.284000000000006</c:v>
                </c:pt>
                <c:pt idx="43318">
                  <c:v>1.2860000000000014</c:v>
                </c:pt>
                <c:pt idx="43319">
                  <c:v>1.2880000000000109</c:v>
                </c:pt>
                <c:pt idx="43320">
                  <c:v>1.2900000000000063</c:v>
                </c:pt>
                <c:pt idx="43321">
                  <c:v>1.2920000000000016</c:v>
                </c:pt>
                <c:pt idx="43322">
                  <c:v>1.2940000000000111</c:v>
                </c:pt>
                <c:pt idx="43323">
                  <c:v>1.2960000000000065</c:v>
                </c:pt>
                <c:pt idx="43324">
                  <c:v>1.2980000000000018</c:v>
                </c:pt>
                <c:pt idx="43325">
                  <c:v>1.3000000000000114</c:v>
                </c:pt>
                <c:pt idx="43326">
                  <c:v>1.3020000000000067</c:v>
                </c:pt>
                <c:pt idx="43327">
                  <c:v>1.304000000000002</c:v>
                </c:pt>
                <c:pt idx="43328">
                  <c:v>1.3060000000000116</c:v>
                </c:pt>
                <c:pt idx="43329">
                  <c:v>1.3080000000000069</c:v>
                </c:pt>
                <c:pt idx="43330">
                  <c:v>1.3100000000000023</c:v>
                </c:pt>
                <c:pt idx="43331">
                  <c:v>1.3120000000000118</c:v>
                </c:pt>
                <c:pt idx="43332">
                  <c:v>1.3140000000000072</c:v>
                </c:pt>
                <c:pt idx="43333">
                  <c:v>1.3160000000000025</c:v>
                </c:pt>
                <c:pt idx="43334">
                  <c:v>1.3180000000000121</c:v>
                </c:pt>
                <c:pt idx="43335">
                  <c:v>1.3200000000000074</c:v>
                </c:pt>
                <c:pt idx="43336">
                  <c:v>1.3220000000000027</c:v>
                </c:pt>
                <c:pt idx="43337">
                  <c:v>1.3240000000000123</c:v>
                </c:pt>
                <c:pt idx="43338">
                  <c:v>1.3260000000000076</c:v>
                </c:pt>
                <c:pt idx="43339">
                  <c:v>1.328000000000003</c:v>
                </c:pt>
                <c:pt idx="43340">
                  <c:v>1.3300000000000125</c:v>
                </c:pt>
                <c:pt idx="43341">
                  <c:v>1.3320000000000078</c:v>
                </c:pt>
                <c:pt idx="43342">
                  <c:v>1.3340000000000032</c:v>
                </c:pt>
                <c:pt idx="43343">
                  <c:v>1.3360000000000127</c:v>
                </c:pt>
                <c:pt idx="43344">
                  <c:v>1.3380000000000081</c:v>
                </c:pt>
                <c:pt idx="43345">
                  <c:v>1.3400000000000034</c:v>
                </c:pt>
                <c:pt idx="43346">
                  <c:v>1.3419999999999987</c:v>
                </c:pt>
                <c:pt idx="43347">
                  <c:v>1.3440000000000083</c:v>
                </c:pt>
                <c:pt idx="43348">
                  <c:v>1.3460000000000036</c:v>
                </c:pt>
                <c:pt idx="43349">
                  <c:v>1.347999999999999</c:v>
                </c:pt>
                <c:pt idx="43350">
                  <c:v>1.3500000000000085</c:v>
                </c:pt>
                <c:pt idx="43351">
                  <c:v>1.3520000000000039</c:v>
                </c:pt>
                <c:pt idx="43352">
                  <c:v>1.3539999999999992</c:v>
                </c:pt>
                <c:pt idx="43353">
                  <c:v>1.3560000000000088</c:v>
                </c:pt>
                <c:pt idx="43354">
                  <c:v>1.3580000000000041</c:v>
                </c:pt>
                <c:pt idx="43355">
                  <c:v>1.3599999999999994</c:v>
                </c:pt>
                <c:pt idx="43356">
                  <c:v>1.362000000000009</c:v>
                </c:pt>
                <c:pt idx="43357">
                  <c:v>1.3640000000000043</c:v>
                </c:pt>
                <c:pt idx="43358">
                  <c:v>1.3659999999999997</c:v>
                </c:pt>
                <c:pt idx="43359">
                  <c:v>1.3680000000000092</c:v>
                </c:pt>
                <c:pt idx="43360">
                  <c:v>1.3700000000000045</c:v>
                </c:pt>
                <c:pt idx="43361">
                  <c:v>1.3719999999999999</c:v>
                </c:pt>
                <c:pt idx="43362">
                  <c:v>1.3740000000000094</c:v>
                </c:pt>
                <c:pt idx="43363">
                  <c:v>1.3760000000000048</c:v>
                </c:pt>
                <c:pt idx="43364">
                  <c:v>1.3780000000000001</c:v>
                </c:pt>
                <c:pt idx="43365">
                  <c:v>1.3800000000000097</c:v>
                </c:pt>
                <c:pt idx="43366">
                  <c:v>1.382000000000005</c:v>
                </c:pt>
                <c:pt idx="43367">
                  <c:v>1.3840000000000003</c:v>
                </c:pt>
                <c:pt idx="43368">
                  <c:v>1.3860000000000099</c:v>
                </c:pt>
                <c:pt idx="43369">
                  <c:v>1.3880000000000052</c:v>
                </c:pt>
                <c:pt idx="43370">
                  <c:v>1.3900000000000006</c:v>
                </c:pt>
                <c:pt idx="43371">
                  <c:v>1.3920000000000101</c:v>
                </c:pt>
                <c:pt idx="43372">
                  <c:v>1.3940000000000055</c:v>
                </c:pt>
                <c:pt idx="43373">
                  <c:v>1.3960000000000008</c:v>
                </c:pt>
                <c:pt idx="43374">
                  <c:v>1.3980000000000103</c:v>
                </c:pt>
                <c:pt idx="43375">
                  <c:v>1.4000000000000057</c:v>
                </c:pt>
                <c:pt idx="43376">
                  <c:v>1.402000000000001</c:v>
                </c:pt>
                <c:pt idx="43377">
                  <c:v>1.4040000000000106</c:v>
                </c:pt>
                <c:pt idx="43378">
                  <c:v>1.4060000000000059</c:v>
                </c:pt>
                <c:pt idx="43379">
                  <c:v>1.4080000000000013</c:v>
                </c:pt>
                <c:pt idx="43380">
                  <c:v>1.4100000000000108</c:v>
                </c:pt>
                <c:pt idx="43381">
                  <c:v>1.4120000000000061</c:v>
                </c:pt>
                <c:pt idx="43382">
                  <c:v>1.4140000000000015</c:v>
                </c:pt>
                <c:pt idx="43383">
                  <c:v>1.416000000000011</c:v>
                </c:pt>
                <c:pt idx="43384">
                  <c:v>1.4180000000000064</c:v>
                </c:pt>
                <c:pt idx="43385">
                  <c:v>1.4200000000000017</c:v>
                </c:pt>
                <c:pt idx="43386">
                  <c:v>1.4220000000000113</c:v>
                </c:pt>
                <c:pt idx="43387">
                  <c:v>1.4240000000000066</c:v>
                </c:pt>
                <c:pt idx="43388">
                  <c:v>1.4260000000000019</c:v>
                </c:pt>
                <c:pt idx="43389">
                  <c:v>1.4280000000000115</c:v>
                </c:pt>
                <c:pt idx="43390">
                  <c:v>1.4300000000000068</c:v>
                </c:pt>
                <c:pt idx="43391">
                  <c:v>1.4320000000000022</c:v>
                </c:pt>
                <c:pt idx="43392">
                  <c:v>1.4340000000000117</c:v>
                </c:pt>
                <c:pt idx="43393">
                  <c:v>1.436000000000007</c:v>
                </c:pt>
                <c:pt idx="43394">
                  <c:v>1.4380000000000024</c:v>
                </c:pt>
                <c:pt idx="43395">
                  <c:v>1.4400000000000119</c:v>
                </c:pt>
                <c:pt idx="43396">
                  <c:v>1.4420000000000073</c:v>
                </c:pt>
                <c:pt idx="43397">
                  <c:v>1.4440000000000026</c:v>
                </c:pt>
                <c:pt idx="43398">
                  <c:v>1.4460000000000122</c:v>
                </c:pt>
                <c:pt idx="43399">
                  <c:v>1.4480000000000075</c:v>
                </c:pt>
                <c:pt idx="43400">
                  <c:v>1.4500000000000028</c:v>
                </c:pt>
                <c:pt idx="43401">
                  <c:v>1.4520000000000124</c:v>
                </c:pt>
                <c:pt idx="43402">
                  <c:v>1.4540000000000077</c:v>
                </c:pt>
                <c:pt idx="43403">
                  <c:v>1.4560000000000031</c:v>
                </c:pt>
                <c:pt idx="43404">
                  <c:v>1.4580000000000126</c:v>
                </c:pt>
                <c:pt idx="43405">
                  <c:v>1.460000000000008</c:v>
                </c:pt>
                <c:pt idx="43406">
                  <c:v>1.4620000000000033</c:v>
                </c:pt>
                <c:pt idx="43407">
                  <c:v>1.4639999999999986</c:v>
                </c:pt>
                <c:pt idx="43408">
                  <c:v>1.4660000000000082</c:v>
                </c:pt>
                <c:pt idx="43409">
                  <c:v>1.4680000000000035</c:v>
                </c:pt>
                <c:pt idx="43410">
                  <c:v>1.4699999999999989</c:v>
                </c:pt>
                <c:pt idx="43411">
                  <c:v>1.4720000000000084</c:v>
                </c:pt>
                <c:pt idx="43412">
                  <c:v>1.4740000000000038</c:v>
                </c:pt>
                <c:pt idx="43413">
                  <c:v>1.4759999999999991</c:v>
                </c:pt>
                <c:pt idx="43414">
                  <c:v>1.4780000000000086</c:v>
                </c:pt>
                <c:pt idx="43415">
                  <c:v>1.480000000000004</c:v>
                </c:pt>
                <c:pt idx="43416">
                  <c:v>1.4819999999999993</c:v>
                </c:pt>
                <c:pt idx="43417">
                  <c:v>1.4840000000000089</c:v>
                </c:pt>
                <c:pt idx="43418">
                  <c:v>1.4860000000000042</c:v>
                </c:pt>
                <c:pt idx="43419">
                  <c:v>1.4879999999999995</c:v>
                </c:pt>
                <c:pt idx="43420">
                  <c:v>1.4900000000000091</c:v>
                </c:pt>
                <c:pt idx="43421">
                  <c:v>1.4920000000000044</c:v>
                </c:pt>
                <c:pt idx="43422">
                  <c:v>1.4939999999999998</c:v>
                </c:pt>
                <c:pt idx="43423">
                  <c:v>1.4960000000000093</c:v>
                </c:pt>
                <c:pt idx="43424">
                  <c:v>1.4980000000000047</c:v>
                </c:pt>
                <c:pt idx="43425">
                  <c:v>1.5</c:v>
                </c:pt>
                <c:pt idx="43426">
                  <c:v>1.5020000000000095</c:v>
                </c:pt>
                <c:pt idx="43427">
                  <c:v>1.5040000000000049</c:v>
                </c:pt>
                <c:pt idx="43428">
                  <c:v>1.5060000000000002</c:v>
                </c:pt>
                <c:pt idx="43429">
                  <c:v>1.5080000000000098</c:v>
                </c:pt>
                <c:pt idx="43430">
                  <c:v>1.5100000000000051</c:v>
                </c:pt>
                <c:pt idx="43431">
                  <c:v>1.5120000000000005</c:v>
                </c:pt>
                <c:pt idx="43432">
                  <c:v>1.51400000000001</c:v>
                </c:pt>
                <c:pt idx="43433">
                  <c:v>1.5160000000000053</c:v>
                </c:pt>
                <c:pt idx="43434">
                  <c:v>1.5180000000000007</c:v>
                </c:pt>
                <c:pt idx="43435">
                  <c:v>1.5200000000000102</c:v>
                </c:pt>
                <c:pt idx="43436">
                  <c:v>1.5220000000000056</c:v>
                </c:pt>
                <c:pt idx="43437">
                  <c:v>1.5240000000000009</c:v>
                </c:pt>
                <c:pt idx="43438">
                  <c:v>1.5260000000000105</c:v>
                </c:pt>
                <c:pt idx="43439">
                  <c:v>1.5280000000000058</c:v>
                </c:pt>
                <c:pt idx="43440">
                  <c:v>1.5300000000000011</c:v>
                </c:pt>
                <c:pt idx="43441">
                  <c:v>1.5320000000000107</c:v>
                </c:pt>
                <c:pt idx="43442">
                  <c:v>1.534000000000006</c:v>
                </c:pt>
                <c:pt idx="43443">
                  <c:v>1.5360000000000014</c:v>
                </c:pt>
                <c:pt idx="43444">
                  <c:v>1.5380000000000109</c:v>
                </c:pt>
                <c:pt idx="43445">
                  <c:v>1.5400000000000063</c:v>
                </c:pt>
                <c:pt idx="43446">
                  <c:v>1.5420000000000016</c:v>
                </c:pt>
                <c:pt idx="43447">
                  <c:v>1.5440000000000111</c:v>
                </c:pt>
                <c:pt idx="43448">
                  <c:v>1.5460000000000065</c:v>
                </c:pt>
                <c:pt idx="43449">
                  <c:v>1.5480000000000018</c:v>
                </c:pt>
                <c:pt idx="43450">
                  <c:v>1.5500000000000114</c:v>
                </c:pt>
                <c:pt idx="43451">
                  <c:v>1.5520000000000067</c:v>
                </c:pt>
                <c:pt idx="43452">
                  <c:v>1.554000000000002</c:v>
                </c:pt>
                <c:pt idx="43453">
                  <c:v>1.5560000000000116</c:v>
                </c:pt>
                <c:pt idx="43454">
                  <c:v>1.5580000000000069</c:v>
                </c:pt>
                <c:pt idx="43455">
                  <c:v>1.5600000000000023</c:v>
                </c:pt>
                <c:pt idx="43456">
                  <c:v>1.5620000000000118</c:v>
                </c:pt>
                <c:pt idx="43457">
                  <c:v>1.5640000000000072</c:v>
                </c:pt>
                <c:pt idx="43458">
                  <c:v>1.5660000000000025</c:v>
                </c:pt>
                <c:pt idx="43459">
                  <c:v>1.5680000000000121</c:v>
                </c:pt>
                <c:pt idx="43460">
                  <c:v>1.5700000000000074</c:v>
                </c:pt>
                <c:pt idx="43461">
                  <c:v>1.5720000000000027</c:v>
                </c:pt>
                <c:pt idx="43462">
                  <c:v>1.5740000000000123</c:v>
                </c:pt>
                <c:pt idx="43463">
                  <c:v>1.5760000000000076</c:v>
                </c:pt>
                <c:pt idx="43464">
                  <c:v>1.578000000000003</c:v>
                </c:pt>
                <c:pt idx="43465">
                  <c:v>1.5800000000000125</c:v>
                </c:pt>
                <c:pt idx="43466">
                  <c:v>1.5820000000000078</c:v>
                </c:pt>
                <c:pt idx="43467">
                  <c:v>1.5840000000000032</c:v>
                </c:pt>
                <c:pt idx="43468">
                  <c:v>1.5860000000000127</c:v>
                </c:pt>
                <c:pt idx="43469">
                  <c:v>1.5880000000000081</c:v>
                </c:pt>
                <c:pt idx="43470">
                  <c:v>1.5900000000000034</c:v>
                </c:pt>
                <c:pt idx="43471">
                  <c:v>1.5919999999999987</c:v>
                </c:pt>
                <c:pt idx="43472">
                  <c:v>1.5940000000000083</c:v>
                </c:pt>
                <c:pt idx="43473">
                  <c:v>1.5960000000000036</c:v>
                </c:pt>
                <c:pt idx="43474">
                  <c:v>1.597999999999999</c:v>
                </c:pt>
                <c:pt idx="43475">
                  <c:v>1.6000000000000085</c:v>
                </c:pt>
                <c:pt idx="43476">
                  <c:v>1.6020000000000039</c:v>
                </c:pt>
                <c:pt idx="43477">
                  <c:v>1.6039999999999992</c:v>
                </c:pt>
                <c:pt idx="43478">
                  <c:v>1.6060000000000088</c:v>
                </c:pt>
                <c:pt idx="43479">
                  <c:v>1.6080000000000041</c:v>
                </c:pt>
                <c:pt idx="43480">
                  <c:v>1.6099999999999994</c:v>
                </c:pt>
                <c:pt idx="43481">
                  <c:v>1.612000000000009</c:v>
                </c:pt>
                <c:pt idx="43482">
                  <c:v>1.6140000000000043</c:v>
                </c:pt>
                <c:pt idx="43483">
                  <c:v>1.6159999999999997</c:v>
                </c:pt>
                <c:pt idx="43484">
                  <c:v>1.6180000000000092</c:v>
                </c:pt>
                <c:pt idx="43485">
                  <c:v>1.6200000000000045</c:v>
                </c:pt>
                <c:pt idx="43486">
                  <c:v>1.6219999999999999</c:v>
                </c:pt>
                <c:pt idx="43487">
                  <c:v>1.6240000000000094</c:v>
                </c:pt>
                <c:pt idx="43488">
                  <c:v>1.6260000000000048</c:v>
                </c:pt>
                <c:pt idx="43489">
                  <c:v>1.6280000000000001</c:v>
                </c:pt>
                <c:pt idx="43490">
                  <c:v>1.6300000000000097</c:v>
                </c:pt>
                <c:pt idx="43491">
                  <c:v>1.632000000000005</c:v>
                </c:pt>
                <c:pt idx="43492">
                  <c:v>1.6340000000000003</c:v>
                </c:pt>
                <c:pt idx="43493">
                  <c:v>1.6360000000000099</c:v>
                </c:pt>
                <c:pt idx="43494">
                  <c:v>1.6380000000000052</c:v>
                </c:pt>
                <c:pt idx="43495">
                  <c:v>1.6400000000000006</c:v>
                </c:pt>
                <c:pt idx="43496">
                  <c:v>1.6420000000000101</c:v>
                </c:pt>
                <c:pt idx="43497">
                  <c:v>1.6440000000000055</c:v>
                </c:pt>
                <c:pt idx="43498">
                  <c:v>1.6460000000000008</c:v>
                </c:pt>
                <c:pt idx="43499">
                  <c:v>1.6480000000000103</c:v>
                </c:pt>
                <c:pt idx="43500">
                  <c:v>1.6500000000000057</c:v>
                </c:pt>
                <c:pt idx="43501">
                  <c:v>1.652000000000001</c:v>
                </c:pt>
                <c:pt idx="43502">
                  <c:v>1.6540000000000106</c:v>
                </c:pt>
                <c:pt idx="43503">
                  <c:v>1.6560000000000059</c:v>
                </c:pt>
                <c:pt idx="43504">
                  <c:v>1.6580000000000013</c:v>
                </c:pt>
                <c:pt idx="43505">
                  <c:v>1.6600000000000108</c:v>
                </c:pt>
                <c:pt idx="43506">
                  <c:v>1.6620000000000061</c:v>
                </c:pt>
                <c:pt idx="43507">
                  <c:v>1.6640000000000015</c:v>
                </c:pt>
                <c:pt idx="43508">
                  <c:v>1.666000000000011</c:v>
                </c:pt>
                <c:pt idx="43509">
                  <c:v>1.6680000000000064</c:v>
                </c:pt>
                <c:pt idx="43510">
                  <c:v>1.6700000000000017</c:v>
                </c:pt>
                <c:pt idx="43511">
                  <c:v>1.6720000000000113</c:v>
                </c:pt>
                <c:pt idx="43512">
                  <c:v>1.6740000000000066</c:v>
                </c:pt>
                <c:pt idx="43513">
                  <c:v>1.6760000000000019</c:v>
                </c:pt>
                <c:pt idx="43514">
                  <c:v>1.6780000000000115</c:v>
                </c:pt>
                <c:pt idx="43515">
                  <c:v>1.6800000000000068</c:v>
                </c:pt>
                <c:pt idx="43516">
                  <c:v>1.6820000000000022</c:v>
                </c:pt>
                <c:pt idx="43517">
                  <c:v>1.6840000000000117</c:v>
                </c:pt>
                <c:pt idx="43518">
                  <c:v>1.686000000000007</c:v>
                </c:pt>
                <c:pt idx="43519">
                  <c:v>1.6880000000000024</c:v>
                </c:pt>
                <c:pt idx="43520">
                  <c:v>1.6900000000000119</c:v>
                </c:pt>
                <c:pt idx="43521">
                  <c:v>1.6920000000000073</c:v>
                </c:pt>
                <c:pt idx="43522">
                  <c:v>1.6940000000000026</c:v>
                </c:pt>
                <c:pt idx="43523">
                  <c:v>1.6960000000000122</c:v>
                </c:pt>
                <c:pt idx="43524">
                  <c:v>1.6980000000000075</c:v>
                </c:pt>
                <c:pt idx="43525">
                  <c:v>1.7000000000000028</c:v>
                </c:pt>
                <c:pt idx="43526">
                  <c:v>1.7020000000000124</c:v>
                </c:pt>
                <c:pt idx="43527">
                  <c:v>1.7040000000000077</c:v>
                </c:pt>
                <c:pt idx="43528">
                  <c:v>1.7060000000000031</c:v>
                </c:pt>
                <c:pt idx="43529">
                  <c:v>1.7080000000000126</c:v>
                </c:pt>
                <c:pt idx="43530">
                  <c:v>1.710000000000008</c:v>
                </c:pt>
                <c:pt idx="43531">
                  <c:v>1.7120000000000033</c:v>
                </c:pt>
                <c:pt idx="43532">
                  <c:v>1.7139999999999986</c:v>
                </c:pt>
                <c:pt idx="43533">
                  <c:v>1.7160000000000082</c:v>
                </c:pt>
                <c:pt idx="43534">
                  <c:v>1.7180000000000035</c:v>
                </c:pt>
                <c:pt idx="43535">
                  <c:v>1.7199999999999989</c:v>
                </c:pt>
                <c:pt idx="43536">
                  <c:v>1.7220000000000084</c:v>
                </c:pt>
                <c:pt idx="43537">
                  <c:v>1.7240000000000038</c:v>
                </c:pt>
                <c:pt idx="43538">
                  <c:v>1.7259999999999991</c:v>
                </c:pt>
                <c:pt idx="43539">
                  <c:v>1.7280000000000086</c:v>
                </c:pt>
                <c:pt idx="43540">
                  <c:v>1.730000000000004</c:v>
                </c:pt>
                <c:pt idx="43541">
                  <c:v>1.7319999999999993</c:v>
                </c:pt>
                <c:pt idx="43542">
                  <c:v>1.7340000000000089</c:v>
                </c:pt>
                <c:pt idx="43543">
                  <c:v>1.7360000000000042</c:v>
                </c:pt>
                <c:pt idx="43544">
                  <c:v>1.7379999999999995</c:v>
                </c:pt>
                <c:pt idx="43545">
                  <c:v>1.7400000000000091</c:v>
                </c:pt>
                <c:pt idx="43546">
                  <c:v>1.7420000000000044</c:v>
                </c:pt>
                <c:pt idx="43547">
                  <c:v>1.7439999999999998</c:v>
                </c:pt>
                <c:pt idx="43548">
                  <c:v>1.7460000000000093</c:v>
                </c:pt>
                <c:pt idx="43549">
                  <c:v>1.7480000000000047</c:v>
                </c:pt>
                <c:pt idx="43550">
                  <c:v>1.75</c:v>
                </c:pt>
                <c:pt idx="43551">
                  <c:v>1.7520000000000095</c:v>
                </c:pt>
                <c:pt idx="43552">
                  <c:v>1.7540000000000049</c:v>
                </c:pt>
                <c:pt idx="43553">
                  <c:v>1.7560000000000002</c:v>
                </c:pt>
                <c:pt idx="43554">
                  <c:v>1.7580000000000098</c:v>
                </c:pt>
                <c:pt idx="43555">
                  <c:v>1.7600000000000051</c:v>
                </c:pt>
                <c:pt idx="43556">
                  <c:v>1.7620000000000005</c:v>
                </c:pt>
                <c:pt idx="43557">
                  <c:v>1.76400000000001</c:v>
                </c:pt>
                <c:pt idx="43558">
                  <c:v>1.7660000000000053</c:v>
                </c:pt>
                <c:pt idx="43559">
                  <c:v>1.7680000000000007</c:v>
                </c:pt>
                <c:pt idx="43560">
                  <c:v>1.7700000000000102</c:v>
                </c:pt>
                <c:pt idx="43561">
                  <c:v>1.7720000000000056</c:v>
                </c:pt>
                <c:pt idx="43562">
                  <c:v>1.7740000000000009</c:v>
                </c:pt>
                <c:pt idx="43563">
                  <c:v>1.7760000000000105</c:v>
                </c:pt>
                <c:pt idx="43564">
                  <c:v>1.7780000000000058</c:v>
                </c:pt>
                <c:pt idx="43565">
                  <c:v>1.7800000000000011</c:v>
                </c:pt>
                <c:pt idx="43566">
                  <c:v>1.7820000000000107</c:v>
                </c:pt>
                <c:pt idx="43567">
                  <c:v>1.784000000000006</c:v>
                </c:pt>
                <c:pt idx="43568">
                  <c:v>1.7860000000000014</c:v>
                </c:pt>
                <c:pt idx="43569">
                  <c:v>1.7880000000000109</c:v>
                </c:pt>
                <c:pt idx="43570">
                  <c:v>1.7900000000000063</c:v>
                </c:pt>
                <c:pt idx="43571">
                  <c:v>1.7920000000000016</c:v>
                </c:pt>
                <c:pt idx="43572">
                  <c:v>1.7940000000000111</c:v>
                </c:pt>
                <c:pt idx="43573">
                  <c:v>1.7960000000000065</c:v>
                </c:pt>
                <c:pt idx="43574">
                  <c:v>1.7980000000000018</c:v>
                </c:pt>
                <c:pt idx="43575">
                  <c:v>1.8000000000000114</c:v>
                </c:pt>
                <c:pt idx="43576">
                  <c:v>1.8020000000000067</c:v>
                </c:pt>
                <c:pt idx="43577">
                  <c:v>1.804000000000002</c:v>
                </c:pt>
                <c:pt idx="43578">
                  <c:v>1.8060000000000116</c:v>
                </c:pt>
                <c:pt idx="43579">
                  <c:v>1.8080000000000069</c:v>
                </c:pt>
                <c:pt idx="43580">
                  <c:v>1.8100000000000023</c:v>
                </c:pt>
                <c:pt idx="43581">
                  <c:v>1.8120000000000118</c:v>
                </c:pt>
                <c:pt idx="43582">
                  <c:v>1.8140000000000072</c:v>
                </c:pt>
                <c:pt idx="43583">
                  <c:v>1.8160000000000025</c:v>
                </c:pt>
                <c:pt idx="43584">
                  <c:v>1.8180000000000121</c:v>
                </c:pt>
                <c:pt idx="43585">
                  <c:v>1.8200000000000074</c:v>
                </c:pt>
                <c:pt idx="43586">
                  <c:v>1.8220000000000027</c:v>
                </c:pt>
                <c:pt idx="43587">
                  <c:v>1.8240000000000123</c:v>
                </c:pt>
                <c:pt idx="43588">
                  <c:v>1.8260000000000076</c:v>
                </c:pt>
                <c:pt idx="43589">
                  <c:v>1.828000000000003</c:v>
                </c:pt>
                <c:pt idx="43590">
                  <c:v>1.8300000000000125</c:v>
                </c:pt>
                <c:pt idx="43591">
                  <c:v>1.8320000000000078</c:v>
                </c:pt>
                <c:pt idx="43592">
                  <c:v>1.8340000000000032</c:v>
                </c:pt>
                <c:pt idx="43593">
                  <c:v>1.8360000000000127</c:v>
                </c:pt>
                <c:pt idx="43594">
                  <c:v>1.8380000000000081</c:v>
                </c:pt>
                <c:pt idx="43595">
                  <c:v>1.8400000000000034</c:v>
                </c:pt>
                <c:pt idx="43596">
                  <c:v>1.8419999999999987</c:v>
                </c:pt>
                <c:pt idx="43597">
                  <c:v>1.8440000000000083</c:v>
                </c:pt>
                <c:pt idx="43598">
                  <c:v>1.8460000000000036</c:v>
                </c:pt>
                <c:pt idx="43599">
                  <c:v>1.847999999999999</c:v>
                </c:pt>
                <c:pt idx="43600">
                  <c:v>1.8500000000000085</c:v>
                </c:pt>
                <c:pt idx="43601">
                  <c:v>1.8520000000000039</c:v>
                </c:pt>
                <c:pt idx="43602">
                  <c:v>1.8539999999999992</c:v>
                </c:pt>
                <c:pt idx="43603">
                  <c:v>1.8560000000000088</c:v>
                </c:pt>
                <c:pt idx="43604">
                  <c:v>1.8580000000000041</c:v>
                </c:pt>
                <c:pt idx="43605">
                  <c:v>1.8599999999999994</c:v>
                </c:pt>
                <c:pt idx="43606">
                  <c:v>1.862000000000009</c:v>
                </c:pt>
                <c:pt idx="43607">
                  <c:v>1.8640000000000043</c:v>
                </c:pt>
                <c:pt idx="43608">
                  <c:v>1.8659999999999997</c:v>
                </c:pt>
                <c:pt idx="43609">
                  <c:v>1.8680000000000092</c:v>
                </c:pt>
                <c:pt idx="43610">
                  <c:v>1.8700000000000045</c:v>
                </c:pt>
                <c:pt idx="43611">
                  <c:v>1.8719999999999999</c:v>
                </c:pt>
                <c:pt idx="43612">
                  <c:v>1.8740000000000094</c:v>
                </c:pt>
                <c:pt idx="43613">
                  <c:v>1.8760000000000048</c:v>
                </c:pt>
                <c:pt idx="43614">
                  <c:v>1.8780000000000001</c:v>
                </c:pt>
                <c:pt idx="43615">
                  <c:v>1.8800000000000097</c:v>
                </c:pt>
                <c:pt idx="43616">
                  <c:v>1.882000000000005</c:v>
                </c:pt>
                <c:pt idx="43617">
                  <c:v>1.8840000000000003</c:v>
                </c:pt>
                <c:pt idx="43618">
                  <c:v>1.8860000000000099</c:v>
                </c:pt>
                <c:pt idx="43619">
                  <c:v>1.8880000000000052</c:v>
                </c:pt>
                <c:pt idx="43620">
                  <c:v>1.8900000000000006</c:v>
                </c:pt>
                <c:pt idx="43621">
                  <c:v>1.8920000000000101</c:v>
                </c:pt>
                <c:pt idx="43622">
                  <c:v>1.8940000000000055</c:v>
                </c:pt>
                <c:pt idx="43623">
                  <c:v>1.8960000000000008</c:v>
                </c:pt>
                <c:pt idx="43624">
                  <c:v>1.8980000000000103</c:v>
                </c:pt>
                <c:pt idx="43625">
                  <c:v>1.9000000000000057</c:v>
                </c:pt>
                <c:pt idx="43626">
                  <c:v>1.902000000000001</c:v>
                </c:pt>
                <c:pt idx="43627">
                  <c:v>1.9040000000000106</c:v>
                </c:pt>
                <c:pt idx="43628">
                  <c:v>1.9060000000000059</c:v>
                </c:pt>
                <c:pt idx="43629">
                  <c:v>1.9080000000000013</c:v>
                </c:pt>
                <c:pt idx="43630">
                  <c:v>1.9100000000000108</c:v>
                </c:pt>
                <c:pt idx="43631">
                  <c:v>1.9120000000000061</c:v>
                </c:pt>
                <c:pt idx="43632">
                  <c:v>1.9140000000000015</c:v>
                </c:pt>
                <c:pt idx="43633">
                  <c:v>1.916000000000011</c:v>
                </c:pt>
                <c:pt idx="43634">
                  <c:v>1.9180000000000064</c:v>
                </c:pt>
                <c:pt idx="43635">
                  <c:v>1.9200000000000017</c:v>
                </c:pt>
                <c:pt idx="43636">
                  <c:v>1.9220000000000113</c:v>
                </c:pt>
                <c:pt idx="43637">
                  <c:v>1.9240000000000066</c:v>
                </c:pt>
                <c:pt idx="43638">
                  <c:v>1.9260000000000019</c:v>
                </c:pt>
                <c:pt idx="43639">
                  <c:v>1.9280000000000115</c:v>
                </c:pt>
                <c:pt idx="43640">
                  <c:v>1.9300000000000068</c:v>
                </c:pt>
                <c:pt idx="43641">
                  <c:v>1.9320000000000022</c:v>
                </c:pt>
                <c:pt idx="43642">
                  <c:v>1.9340000000000117</c:v>
                </c:pt>
                <c:pt idx="43643">
                  <c:v>1.936000000000007</c:v>
                </c:pt>
                <c:pt idx="43644">
                  <c:v>1.9380000000000024</c:v>
                </c:pt>
                <c:pt idx="43645">
                  <c:v>1.9400000000000119</c:v>
                </c:pt>
                <c:pt idx="43646">
                  <c:v>1.9420000000000073</c:v>
                </c:pt>
                <c:pt idx="43647">
                  <c:v>1.9440000000000026</c:v>
                </c:pt>
                <c:pt idx="43648">
                  <c:v>1.9460000000000122</c:v>
                </c:pt>
                <c:pt idx="43649">
                  <c:v>1.9480000000000075</c:v>
                </c:pt>
                <c:pt idx="43650">
                  <c:v>1.9500000000000028</c:v>
                </c:pt>
                <c:pt idx="43651">
                  <c:v>1.9520000000000124</c:v>
                </c:pt>
                <c:pt idx="43652">
                  <c:v>1.9540000000000077</c:v>
                </c:pt>
                <c:pt idx="43653">
                  <c:v>1.9560000000000031</c:v>
                </c:pt>
                <c:pt idx="43654">
                  <c:v>1.9580000000000126</c:v>
                </c:pt>
                <c:pt idx="43655">
                  <c:v>1.960000000000008</c:v>
                </c:pt>
                <c:pt idx="43656">
                  <c:v>1.9620000000000033</c:v>
                </c:pt>
                <c:pt idx="43657">
                  <c:v>1.9639999999999986</c:v>
                </c:pt>
                <c:pt idx="43658">
                  <c:v>1.9660000000000082</c:v>
                </c:pt>
                <c:pt idx="43659">
                  <c:v>1.9680000000000035</c:v>
                </c:pt>
                <c:pt idx="43660">
                  <c:v>1.9699999999999989</c:v>
                </c:pt>
                <c:pt idx="43661">
                  <c:v>1.9720000000000084</c:v>
                </c:pt>
                <c:pt idx="43662">
                  <c:v>1.9740000000000038</c:v>
                </c:pt>
                <c:pt idx="43663">
                  <c:v>1.9759999999999991</c:v>
                </c:pt>
                <c:pt idx="43664">
                  <c:v>1.9780000000000086</c:v>
                </c:pt>
                <c:pt idx="43665">
                  <c:v>1.980000000000004</c:v>
                </c:pt>
                <c:pt idx="43666">
                  <c:v>1.9819999999999993</c:v>
                </c:pt>
                <c:pt idx="43667">
                  <c:v>1.9840000000000089</c:v>
                </c:pt>
                <c:pt idx="43668">
                  <c:v>1.9860000000000042</c:v>
                </c:pt>
                <c:pt idx="43669">
                  <c:v>1.9879999999999995</c:v>
                </c:pt>
                <c:pt idx="43670">
                  <c:v>1.9900000000000091</c:v>
                </c:pt>
                <c:pt idx="43671">
                  <c:v>1.9920000000000044</c:v>
                </c:pt>
                <c:pt idx="43672">
                  <c:v>1.9939999999999998</c:v>
                </c:pt>
                <c:pt idx="43673">
                  <c:v>1.9960000000000093</c:v>
                </c:pt>
                <c:pt idx="43674">
                  <c:v>1.9980000000000047</c:v>
                </c:pt>
                <c:pt idx="43675">
                  <c:v>2</c:v>
                </c:pt>
                <c:pt idx="43676">
                  <c:v>2.0020000000000095</c:v>
                </c:pt>
                <c:pt idx="43677">
                  <c:v>2.0040000000000049</c:v>
                </c:pt>
                <c:pt idx="43678">
                  <c:v>2.0060000000000002</c:v>
                </c:pt>
                <c:pt idx="43679">
                  <c:v>2.0080000000000098</c:v>
                </c:pt>
                <c:pt idx="43680">
                  <c:v>2.0100000000000051</c:v>
                </c:pt>
                <c:pt idx="43681">
                  <c:v>2.0120000000000005</c:v>
                </c:pt>
                <c:pt idx="43682">
                  <c:v>2.01400000000001</c:v>
                </c:pt>
                <c:pt idx="43683">
                  <c:v>2.0160000000000053</c:v>
                </c:pt>
                <c:pt idx="43684">
                  <c:v>2.0180000000000007</c:v>
                </c:pt>
                <c:pt idx="43685">
                  <c:v>2.0200000000000102</c:v>
                </c:pt>
                <c:pt idx="43686">
                  <c:v>2.0220000000000056</c:v>
                </c:pt>
                <c:pt idx="43687">
                  <c:v>2.0240000000000009</c:v>
                </c:pt>
                <c:pt idx="43688">
                  <c:v>2.0260000000000105</c:v>
                </c:pt>
                <c:pt idx="43689">
                  <c:v>2.0280000000000058</c:v>
                </c:pt>
                <c:pt idx="43690">
                  <c:v>2.0300000000000011</c:v>
                </c:pt>
                <c:pt idx="43691">
                  <c:v>2.0320000000000107</c:v>
                </c:pt>
                <c:pt idx="43692">
                  <c:v>2.034000000000006</c:v>
                </c:pt>
                <c:pt idx="43693">
                  <c:v>2.0360000000000014</c:v>
                </c:pt>
                <c:pt idx="43694">
                  <c:v>2.0380000000000109</c:v>
                </c:pt>
                <c:pt idx="43695">
                  <c:v>2.0400000000000063</c:v>
                </c:pt>
                <c:pt idx="43696">
                  <c:v>2.0420000000000016</c:v>
                </c:pt>
                <c:pt idx="43697">
                  <c:v>2.0440000000000111</c:v>
                </c:pt>
                <c:pt idx="43698">
                  <c:v>2.0460000000000065</c:v>
                </c:pt>
                <c:pt idx="43699">
                  <c:v>2.0480000000000018</c:v>
                </c:pt>
                <c:pt idx="43700">
                  <c:v>2.0500000000000114</c:v>
                </c:pt>
                <c:pt idx="43701">
                  <c:v>2.0520000000000067</c:v>
                </c:pt>
                <c:pt idx="43702">
                  <c:v>2.054000000000002</c:v>
                </c:pt>
                <c:pt idx="43703">
                  <c:v>2.0560000000000116</c:v>
                </c:pt>
                <c:pt idx="43704">
                  <c:v>2.0580000000000069</c:v>
                </c:pt>
                <c:pt idx="43705">
                  <c:v>2.0600000000000023</c:v>
                </c:pt>
                <c:pt idx="43706">
                  <c:v>2.0620000000000118</c:v>
                </c:pt>
                <c:pt idx="43707">
                  <c:v>2.0640000000000072</c:v>
                </c:pt>
                <c:pt idx="43708">
                  <c:v>2.0660000000000025</c:v>
                </c:pt>
                <c:pt idx="43709">
                  <c:v>2.0680000000000121</c:v>
                </c:pt>
                <c:pt idx="43710">
                  <c:v>2.0700000000000074</c:v>
                </c:pt>
                <c:pt idx="43711">
                  <c:v>2.0720000000000027</c:v>
                </c:pt>
                <c:pt idx="43712">
                  <c:v>2.0740000000000123</c:v>
                </c:pt>
                <c:pt idx="43713">
                  <c:v>2.0760000000000076</c:v>
                </c:pt>
                <c:pt idx="43714">
                  <c:v>2.078000000000003</c:v>
                </c:pt>
                <c:pt idx="43715">
                  <c:v>2.0800000000000125</c:v>
                </c:pt>
                <c:pt idx="43716">
                  <c:v>2.0820000000000078</c:v>
                </c:pt>
                <c:pt idx="43717">
                  <c:v>2.0840000000000032</c:v>
                </c:pt>
                <c:pt idx="43718">
                  <c:v>2.0860000000000127</c:v>
                </c:pt>
                <c:pt idx="43719">
                  <c:v>2.0880000000000081</c:v>
                </c:pt>
                <c:pt idx="43720">
                  <c:v>2.0900000000000034</c:v>
                </c:pt>
                <c:pt idx="43721">
                  <c:v>2.0919999999999987</c:v>
                </c:pt>
                <c:pt idx="43722">
                  <c:v>2.0940000000000083</c:v>
                </c:pt>
                <c:pt idx="43723">
                  <c:v>2.0960000000000036</c:v>
                </c:pt>
                <c:pt idx="43724">
                  <c:v>2.097999999999999</c:v>
                </c:pt>
                <c:pt idx="43725">
                  <c:v>2.1000000000000085</c:v>
                </c:pt>
                <c:pt idx="43726">
                  <c:v>2.1020000000000039</c:v>
                </c:pt>
                <c:pt idx="43727">
                  <c:v>2.1039999999999992</c:v>
                </c:pt>
                <c:pt idx="43728">
                  <c:v>2.1060000000000088</c:v>
                </c:pt>
                <c:pt idx="43729">
                  <c:v>2.1080000000000041</c:v>
                </c:pt>
                <c:pt idx="43730">
                  <c:v>2.1099999999999994</c:v>
                </c:pt>
                <c:pt idx="43731">
                  <c:v>2.112000000000009</c:v>
                </c:pt>
                <c:pt idx="43732">
                  <c:v>2.1140000000000043</c:v>
                </c:pt>
                <c:pt idx="43733">
                  <c:v>2.1159999999999997</c:v>
                </c:pt>
                <c:pt idx="43734">
                  <c:v>2.1180000000000092</c:v>
                </c:pt>
                <c:pt idx="43735">
                  <c:v>2.1200000000000045</c:v>
                </c:pt>
                <c:pt idx="43736">
                  <c:v>2.1219999999999999</c:v>
                </c:pt>
                <c:pt idx="43737">
                  <c:v>2.1240000000000094</c:v>
                </c:pt>
                <c:pt idx="43738">
                  <c:v>2.1260000000000048</c:v>
                </c:pt>
                <c:pt idx="43739">
                  <c:v>2.1280000000000001</c:v>
                </c:pt>
                <c:pt idx="43740">
                  <c:v>2.1300000000000097</c:v>
                </c:pt>
                <c:pt idx="43741">
                  <c:v>2.132000000000005</c:v>
                </c:pt>
                <c:pt idx="43742">
                  <c:v>2.1340000000000003</c:v>
                </c:pt>
                <c:pt idx="43743">
                  <c:v>2.1360000000000099</c:v>
                </c:pt>
                <c:pt idx="43744">
                  <c:v>2.1380000000000052</c:v>
                </c:pt>
                <c:pt idx="43745">
                  <c:v>2.1400000000000006</c:v>
                </c:pt>
                <c:pt idx="43746">
                  <c:v>2.1420000000000101</c:v>
                </c:pt>
                <c:pt idx="43747">
                  <c:v>2.1440000000000055</c:v>
                </c:pt>
                <c:pt idx="43748">
                  <c:v>2.1460000000000008</c:v>
                </c:pt>
                <c:pt idx="43749">
                  <c:v>2.1480000000000103</c:v>
                </c:pt>
                <c:pt idx="43750">
                  <c:v>2.1500000000000057</c:v>
                </c:pt>
                <c:pt idx="43751">
                  <c:v>2.152000000000001</c:v>
                </c:pt>
                <c:pt idx="43752">
                  <c:v>2.1540000000000106</c:v>
                </c:pt>
                <c:pt idx="43753">
                  <c:v>2.1560000000000059</c:v>
                </c:pt>
                <c:pt idx="43754">
                  <c:v>2.1580000000000013</c:v>
                </c:pt>
                <c:pt idx="43755">
                  <c:v>2.1600000000000108</c:v>
                </c:pt>
                <c:pt idx="43756">
                  <c:v>2.1620000000000061</c:v>
                </c:pt>
                <c:pt idx="43757">
                  <c:v>2.1640000000000015</c:v>
                </c:pt>
                <c:pt idx="43758">
                  <c:v>2.166000000000011</c:v>
                </c:pt>
                <c:pt idx="43759">
                  <c:v>2.1680000000000064</c:v>
                </c:pt>
                <c:pt idx="43760">
                  <c:v>2.1700000000000017</c:v>
                </c:pt>
                <c:pt idx="43761">
                  <c:v>2.1720000000000113</c:v>
                </c:pt>
                <c:pt idx="43762">
                  <c:v>2.1740000000000066</c:v>
                </c:pt>
                <c:pt idx="43763">
                  <c:v>2.1760000000000019</c:v>
                </c:pt>
                <c:pt idx="43764">
                  <c:v>2.1780000000000115</c:v>
                </c:pt>
                <c:pt idx="43765">
                  <c:v>2.1800000000000068</c:v>
                </c:pt>
                <c:pt idx="43766">
                  <c:v>2.1820000000000022</c:v>
                </c:pt>
                <c:pt idx="43767">
                  <c:v>2.1840000000000117</c:v>
                </c:pt>
                <c:pt idx="43768">
                  <c:v>2.186000000000007</c:v>
                </c:pt>
                <c:pt idx="43769">
                  <c:v>2.1880000000000024</c:v>
                </c:pt>
                <c:pt idx="43770">
                  <c:v>2.1900000000000119</c:v>
                </c:pt>
                <c:pt idx="43771">
                  <c:v>2.1920000000000073</c:v>
                </c:pt>
                <c:pt idx="43772">
                  <c:v>2.1940000000000026</c:v>
                </c:pt>
                <c:pt idx="43773">
                  <c:v>2.1960000000000122</c:v>
                </c:pt>
                <c:pt idx="43774">
                  <c:v>2.1980000000000075</c:v>
                </c:pt>
                <c:pt idx="43775">
                  <c:v>2.2000000000000028</c:v>
                </c:pt>
                <c:pt idx="43776">
                  <c:v>2.2020000000000124</c:v>
                </c:pt>
                <c:pt idx="43777">
                  <c:v>2.2040000000000077</c:v>
                </c:pt>
                <c:pt idx="43778">
                  <c:v>2.2060000000000031</c:v>
                </c:pt>
                <c:pt idx="43779">
                  <c:v>2.2080000000000126</c:v>
                </c:pt>
                <c:pt idx="43780">
                  <c:v>2.210000000000008</c:v>
                </c:pt>
                <c:pt idx="43781">
                  <c:v>2.2120000000000033</c:v>
                </c:pt>
                <c:pt idx="43782">
                  <c:v>2.2139999999999986</c:v>
                </c:pt>
                <c:pt idx="43783">
                  <c:v>2.2160000000000082</c:v>
                </c:pt>
                <c:pt idx="43784">
                  <c:v>2.2180000000000035</c:v>
                </c:pt>
                <c:pt idx="43785">
                  <c:v>2.2199999999999989</c:v>
                </c:pt>
                <c:pt idx="43786">
                  <c:v>2.2220000000000084</c:v>
                </c:pt>
                <c:pt idx="43787">
                  <c:v>2.2240000000000038</c:v>
                </c:pt>
                <c:pt idx="43788">
                  <c:v>2.2259999999999991</c:v>
                </c:pt>
                <c:pt idx="43789">
                  <c:v>2.2280000000000086</c:v>
                </c:pt>
                <c:pt idx="43790">
                  <c:v>2.230000000000004</c:v>
                </c:pt>
                <c:pt idx="43791">
                  <c:v>2.2319999999999993</c:v>
                </c:pt>
                <c:pt idx="43792">
                  <c:v>2.2340000000000089</c:v>
                </c:pt>
                <c:pt idx="43793">
                  <c:v>2.2360000000000042</c:v>
                </c:pt>
                <c:pt idx="43794">
                  <c:v>2.2379999999999995</c:v>
                </c:pt>
                <c:pt idx="43795">
                  <c:v>2.2400000000000091</c:v>
                </c:pt>
                <c:pt idx="43796">
                  <c:v>2.2420000000000044</c:v>
                </c:pt>
                <c:pt idx="43797">
                  <c:v>2.2439999999999998</c:v>
                </c:pt>
                <c:pt idx="43798">
                  <c:v>2.2460000000000093</c:v>
                </c:pt>
                <c:pt idx="43799">
                  <c:v>2.2480000000000047</c:v>
                </c:pt>
                <c:pt idx="43800">
                  <c:v>2.25</c:v>
                </c:pt>
                <c:pt idx="43801">
                  <c:v>2.2520000000000095</c:v>
                </c:pt>
                <c:pt idx="43802">
                  <c:v>2.2540000000000049</c:v>
                </c:pt>
                <c:pt idx="43803">
                  <c:v>2.2560000000000002</c:v>
                </c:pt>
                <c:pt idx="43804">
                  <c:v>2.2580000000000098</c:v>
                </c:pt>
                <c:pt idx="43805">
                  <c:v>2.2600000000000051</c:v>
                </c:pt>
                <c:pt idx="43806">
                  <c:v>2.2620000000000005</c:v>
                </c:pt>
                <c:pt idx="43807">
                  <c:v>2.26400000000001</c:v>
                </c:pt>
                <c:pt idx="43808">
                  <c:v>2.2660000000000053</c:v>
                </c:pt>
                <c:pt idx="43809">
                  <c:v>2.2680000000000007</c:v>
                </c:pt>
                <c:pt idx="43810">
                  <c:v>2.2700000000000102</c:v>
                </c:pt>
                <c:pt idx="43811">
                  <c:v>2.2720000000000056</c:v>
                </c:pt>
                <c:pt idx="43812">
                  <c:v>2.2740000000000009</c:v>
                </c:pt>
                <c:pt idx="43813">
                  <c:v>2.2760000000000105</c:v>
                </c:pt>
                <c:pt idx="43814">
                  <c:v>2.2780000000000058</c:v>
                </c:pt>
                <c:pt idx="43815">
                  <c:v>2.2800000000000011</c:v>
                </c:pt>
                <c:pt idx="43816">
                  <c:v>2.2820000000000107</c:v>
                </c:pt>
                <c:pt idx="43817">
                  <c:v>2.284000000000006</c:v>
                </c:pt>
                <c:pt idx="43818">
                  <c:v>2.2860000000000014</c:v>
                </c:pt>
                <c:pt idx="43819">
                  <c:v>2.2880000000000109</c:v>
                </c:pt>
                <c:pt idx="43820">
                  <c:v>2.2900000000000063</c:v>
                </c:pt>
                <c:pt idx="43821">
                  <c:v>2.2920000000000016</c:v>
                </c:pt>
                <c:pt idx="43822">
                  <c:v>2.2940000000000111</c:v>
                </c:pt>
                <c:pt idx="43823">
                  <c:v>2.2960000000000065</c:v>
                </c:pt>
                <c:pt idx="43824">
                  <c:v>2.2980000000000018</c:v>
                </c:pt>
                <c:pt idx="43825">
                  <c:v>2.3000000000000114</c:v>
                </c:pt>
                <c:pt idx="43826">
                  <c:v>2.3020000000000067</c:v>
                </c:pt>
                <c:pt idx="43827">
                  <c:v>2.304000000000002</c:v>
                </c:pt>
                <c:pt idx="43828">
                  <c:v>2.3060000000000116</c:v>
                </c:pt>
                <c:pt idx="43829">
                  <c:v>2.3080000000000069</c:v>
                </c:pt>
                <c:pt idx="43830">
                  <c:v>2.3100000000000023</c:v>
                </c:pt>
                <c:pt idx="43831">
                  <c:v>2.3120000000000118</c:v>
                </c:pt>
                <c:pt idx="43832">
                  <c:v>2.3140000000000072</c:v>
                </c:pt>
                <c:pt idx="43833">
                  <c:v>2.3160000000000025</c:v>
                </c:pt>
                <c:pt idx="43834">
                  <c:v>2.3180000000000121</c:v>
                </c:pt>
                <c:pt idx="43835">
                  <c:v>2.3200000000000074</c:v>
                </c:pt>
                <c:pt idx="43836">
                  <c:v>2.3220000000000027</c:v>
                </c:pt>
                <c:pt idx="43837">
                  <c:v>2.3240000000000123</c:v>
                </c:pt>
                <c:pt idx="43838">
                  <c:v>2.3260000000000076</c:v>
                </c:pt>
                <c:pt idx="43839">
                  <c:v>2.328000000000003</c:v>
                </c:pt>
                <c:pt idx="43840">
                  <c:v>2.3300000000000125</c:v>
                </c:pt>
                <c:pt idx="43841">
                  <c:v>2.3320000000000078</c:v>
                </c:pt>
                <c:pt idx="43842">
                  <c:v>2.3340000000000032</c:v>
                </c:pt>
                <c:pt idx="43843">
                  <c:v>2.3360000000000127</c:v>
                </c:pt>
                <c:pt idx="43844">
                  <c:v>2.3380000000000081</c:v>
                </c:pt>
                <c:pt idx="43845">
                  <c:v>2.3400000000000034</c:v>
                </c:pt>
                <c:pt idx="43846">
                  <c:v>2.3419999999999987</c:v>
                </c:pt>
                <c:pt idx="43847">
                  <c:v>2.3440000000000083</c:v>
                </c:pt>
                <c:pt idx="43848">
                  <c:v>2.3460000000000036</c:v>
                </c:pt>
                <c:pt idx="43849">
                  <c:v>2.347999999999999</c:v>
                </c:pt>
                <c:pt idx="43850">
                  <c:v>2.3500000000000085</c:v>
                </c:pt>
                <c:pt idx="43851">
                  <c:v>2.3520000000000039</c:v>
                </c:pt>
                <c:pt idx="43852">
                  <c:v>2.3539999999999992</c:v>
                </c:pt>
                <c:pt idx="43853">
                  <c:v>2.3560000000000088</c:v>
                </c:pt>
                <c:pt idx="43854">
                  <c:v>2.3580000000000041</c:v>
                </c:pt>
                <c:pt idx="43855">
                  <c:v>2.3599999999999994</c:v>
                </c:pt>
                <c:pt idx="43856">
                  <c:v>2.362000000000009</c:v>
                </c:pt>
                <c:pt idx="43857">
                  <c:v>2.3640000000000043</c:v>
                </c:pt>
                <c:pt idx="43858">
                  <c:v>2.3659999999999997</c:v>
                </c:pt>
                <c:pt idx="43859">
                  <c:v>2.3680000000000092</c:v>
                </c:pt>
                <c:pt idx="43860">
                  <c:v>2.3700000000000045</c:v>
                </c:pt>
                <c:pt idx="43861">
                  <c:v>2.3719999999999999</c:v>
                </c:pt>
                <c:pt idx="43862">
                  <c:v>2.3740000000000094</c:v>
                </c:pt>
                <c:pt idx="43863">
                  <c:v>2.3760000000000048</c:v>
                </c:pt>
                <c:pt idx="43864">
                  <c:v>2.3780000000000001</c:v>
                </c:pt>
                <c:pt idx="43865">
                  <c:v>2.3800000000000097</c:v>
                </c:pt>
                <c:pt idx="43866">
                  <c:v>2.382000000000005</c:v>
                </c:pt>
                <c:pt idx="43867">
                  <c:v>2.3840000000000003</c:v>
                </c:pt>
                <c:pt idx="43868">
                  <c:v>2.3860000000000099</c:v>
                </c:pt>
                <c:pt idx="43869">
                  <c:v>2.3880000000000052</c:v>
                </c:pt>
                <c:pt idx="43870">
                  <c:v>2.3900000000000006</c:v>
                </c:pt>
                <c:pt idx="43871">
                  <c:v>2.3920000000000101</c:v>
                </c:pt>
                <c:pt idx="43872">
                  <c:v>2.3940000000000055</c:v>
                </c:pt>
                <c:pt idx="43873">
                  <c:v>2.3960000000000008</c:v>
                </c:pt>
                <c:pt idx="43874">
                  <c:v>2.3980000000000103</c:v>
                </c:pt>
                <c:pt idx="43875">
                  <c:v>2.4000000000000057</c:v>
                </c:pt>
                <c:pt idx="43876">
                  <c:v>2.402000000000001</c:v>
                </c:pt>
                <c:pt idx="43877">
                  <c:v>2.4040000000000106</c:v>
                </c:pt>
                <c:pt idx="43878">
                  <c:v>2.4060000000000059</c:v>
                </c:pt>
                <c:pt idx="43879">
                  <c:v>2.4080000000000013</c:v>
                </c:pt>
                <c:pt idx="43880">
                  <c:v>2.4100000000000108</c:v>
                </c:pt>
                <c:pt idx="43881">
                  <c:v>2.4120000000000061</c:v>
                </c:pt>
                <c:pt idx="43882">
                  <c:v>2.4140000000000015</c:v>
                </c:pt>
                <c:pt idx="43883">
                  <c:v>2.416000000000011</c:v>
                </c:pt>
                <c:pt idx="43884">
                  <c:v>2.4180000000000064</c:v>
                </c:pt>
                <c:pt idx="43885">
                  <c:v>2.4200000000000017</c:v>
                </c:pt>
                <c:pt idx="43886">
                  <c:v>2.4220000000000113</c:v>
                </c:pt>
                <c:pt idx="43887">
                  <c:v>2.4240000000000066</c:v>
                </c:pt>
                <c:pt idx="43888">
                  <c:v>2.4260000000000019</c:v>
                </c:pt>
                <c:pt idx="43889">
                  <c:v>2.4280000000000115</c:v>
                </c:pt>
                <c:pt idx="43890">
                  <c:v>2.4300000000000068</c:v>
                </c:pt>
                <c:pt idx="43891">
                  <c:v>2.4320000000000022</c:v>
                </c:pt>
                <c:pt idx="43892">
                  <c:v>2.4340000000000117</c:v>
                </c:pt>
                <c:pt idx="43893">
                  <c:v>2.436000000000007</c:v>
                </c:pt>
                <c:pt idx="43894">
                  <c:v>2.4380000000000024</c:v>
                </c:pt>
                <c:pt idx="43895">
                  <c:v>2.4400000000000119</c:v>
                </c:pt>
                <c:pt idx="43896">
                  <c:v>2.4420000000000073</c:v>
                </c:pt>
                <c:pt idx="43897">
                  <c:v>2.4440000000000026</c:v>
                </c:pt>
                <c:pt idx="43898">
                  <c:v>2.4460000000000122</c:v>
                </c:pt>
                <c:pt idx="43899">
                  <c:v>2.4480000000000075</c:v>
                </c:pt>
                <c:pt idx="43900">
                  <c:v>2.4500000000000028</c:v>
                </c:pt>
                <c:pt idx="43901">
                  <c:v>2.4520000000000124</c:v>
                </c:pt>
                <c:pt idx="43902">
                  <c:v>2.4540000000000077</c:v>
                </c:pt>
                <c:pt idx="43903">
                  <c:v>2.4560000000000031</c:v>
                </c:pt>
                <c:pt idx="43904">
                  <c:v>2.4580000000000126</c:v>
                </c:pt>
                <c:pt idx="43905">
                  <c:v>2.460000000000008</c:v>
                </c:pt>
                <c:pt idx="43906">
                  <c:v>2.4620000000000033</c:v>
                </c:pt>
                <c:pt idx="43907">
                  <c:v>2.4639999999999986</c:v>
                </c:pt>
                <c:pt idx="43908">
                  <c:v>2.4660000000000082</c:v>
                </c:pt>
                <c:pt idx="43909">
                  <c:v>2.4680000000000035</c:v>
                </c:pt>
                <c:pt idx="43910">
                  <c:v>2.4699999999999989</c:v>
                </c:pt>
                <c:pt idx="43911">
                  <c:v>2.4720000000000084</c:v>
                </c:pt>
                <c:pt idx="43912">
                  <c:v>2.4740000000000038</c:v>
                </c:pt>
                <c:pt idx="43913">
                  <c:v>2.4759999999999991</c:v>
                </c:pt>
                <c:pt idx="43914">
                  <c:v>2.4780000000000086</c:v>
                </c:pt>
                <c:pt idx="43915">
                  <c:v>2.480000000000004</c:v>
                </c:pt>
                <c:pt idx="43916">
                  <c:v>2.4819999999999993</c:v>
                </c:pt>
                <c:pt idx="43917">
                  <c:v>2.4840000000000089</c:v>
                </c:pt>
                <c:pt idx="43918">
                  <c:v>2.4860000000000042</c:v>
                </c:pt>
                <c:pt idx="43919">
                  <c:v>2.4879999999999995</c:v>
                </c:pt>
                <c:pt idx="43920">
                  <c:v>2.4900000000000091</c:v>
                </c:pt>
                <c:pt idx="43921">
                  <c:v>2.4920000000000044</c:v>
                </c:pt>
                <c:pt idx="43922">
                  <c:v>2.4939999999999998</c:v>
                </c:pt>
                <c:pt idx="43923">
                  <c:v>2.4960000000000093</c:v>
                </c:pt>
                <c:pt idx="43924">
                  <c:v>2.4980000000000047</c:v>
                </c:pt>
                <c:pt idx="43925">
                  <c:v>2.5</c:v>
                </c:pt>
                <c:pt idx="43926">
                  <c:v>2.5020000000000095</c:v>
                </c:pt>
                <c:pt idx="43927">
                  <c:v>2.5040000000000049</c:v>
                </c:pt>
                <c:pt idx="43928">
                  <c:v>2.5060000000000002</c:v>
                </c:pt>
                <c:pt idx="43929">
                  <c:v>2.5080000000000098</c:v>
                </c:pt>
                <c:pt idx="43930">
                  <c:v>2.5100000000000051</c:v>
                </c:pt>
                <c:pt idx="43931">
                  <c:v>2.5120000000000005</c:v>
                </c:pt>
                <c:pt idx="43932">
                  <c:v>2.51400000000001</c:v>
                </c:pt>
                <c:pt idx="43933">
                  <c:v>2.5160000000000053</c:v>
                </c:pt>
                <c:pt idx="43934">
                  <c:v>2.5180000000000007</c:v>
                </c:pt>
                <c:pt idx="43935">
                  <c:v>2.5200000000000102</c:v>
                </c:pt>
                <c:pt idx="43936">
                  <c:v>2.5220000000000056</c:v>
                </c:pt>
                <c:pt idx="43937">
                  <c:v>2.5240000000000009</c:v>
                </c:pt>
                <c:pt idx="43938">
                  <c:v>2.5260000000000105</c:v>
                </c:pt>
                <c:pt idx="43939">
                  <c:v>2.5280000000000058</c:v>
                </c:pt>
                <c:pt idx="43940">
                  <c:v>2.5300000000000011</c:v>
                </c:pt>
                <c:pt idx="43941">
                  <c:v>2.5320000000000107</c:v>
                </c:pt>
                <c:pt idx="43942">
                  <c:v>2.534000000000006</c:v>
                </c:pt>
                <c:pt idx="43943">
                  <c:v>2.5360000000000014</c:v>
                </c:pt>
                <c:pt idx="43944">
                  <c:v>2.5380000000000109</c:v>
                </c:pt>
                <c:pt idx="43945">
                  <c:v>2.5400000000000063</c:v>
                </c:pt>
                <c:pt idx="43946">
                  <c:v>2.5420000000000016</c:v>
                </c:pt>
                <c:pt idx="43947">
                  <c:v>2.5440000000000111</c:v>
                </c:pt>
                <c:pt idx="43948">
                  <c:v>2.5460000000000065</c:v>
                </c:pt>
                <c:pt idx="43949">
                  <c:v>2.5480000000000018</c:v>
                </c:pt>
                <c:pt idx="43950">
                  <c:v>2.5500000000000114</c:v>
                </c:pt>
                <c:pt idx="43951">
                  <c:v>2.5520000000000067</c:v>
                </c:pt>
                <c:pt idx="43952">
                  <c:v>2.554000000000002</c:v>
                </c:pt>
                <c:pt idx="43953">
                  <c:v>2.5560000000000116</c:v>
                </c:pt>
                <c:pt idx="43954">
                  <c:v>2.5580000000000069</c:v>
                </c:pt>
                <c:pt idx="43955">
                  <c:v>2.5600000000000023</c:v>
                </c:pt>
                <c:pt idx="43956">
                  <c:v>2.5620000000000118</c:v>
                </c:pt>
                <c:pt idx="43957">
                  <c:v>2.5640000000000072</c:v>
                </c:pt>
                <c:pt idx="43958">
                  <c:v>2.5660000000000025</c:v>
                </c:pt>
                <c:pt idx="43959">
                  <c:v>2.5680000000000121</c:v>
                </c:pt>
                <c:pt idx="43960">
                  <c:v>2.5700000000000074</c:v>
                </c:pt>
                <c:pt idx="43961">
                  <c:v>2.5720000000000027</c:v>
                </c:pt>
                <c:pt idx="43962">
                  <c:v>2.5740000000000123</c:v>
                </c:pt>
                <c:pt idx="43963">
                  <c:v>2.5760000000000076</c:v>
                </c:pt>
                <c:pt idx="43964">
                  <c:v>2.578000000000003</c:v>
                </c:pt>
                <c:pt idx="43965">
                  <c:v>2.5800000000000125</c:v>
                </c:pt>
                <c:pt idx="43966">
                  <c:v>2.5820000000000078</c:v>
                </c:pt>
                <c:pt idx="43967">
                  <c:v>2.5840000000000032</c:v>
                </c:pt>
                <c:pt idx="43968">
                  <c:v>2.5860000000000127</c:v>
                </c:pt>
                <c:pt idx="43969">
                  <c:v>2.5880000000000081</c:v>
                </c:pt>
                <c:pt idx="43970">
                  <c:v>2.5900000000000034</c:v>
                </c:pt>
                <c:pt idx="43971">
                  <c:v>2.5919999999999987</c:v>
                </c:pt>
                <c:pt idx="43972">
                  <c:v>2.5940000000000083</c:v>
                </c:pt>
                <c:pt idx="43973">
                  <c:v>2.5960000000000036</c:v>
                </c:pt>
                <c:pt idx="43974">
                  <c:v>2.597999999999999</c:v>
                </c:pt>
                <c:pt idx="43975">
                  <c:v>2.6000000000000085</c:v>
                </c:pt>
                <c:pt idx="43976">
                  <c:v>2.6020000000000039</c:v>
                </c:pt>
                <c:pt idx="43977">
                  <c:v>2.6039999999999992</c:v>
                </c:pt>
                <c:pt idx="43978">
                  <c:v>2.6060000000000088</c:v>
                </c:pt>
                <c:pt idx="43979">
                  <c:v>2.6080000000000041</c:v>
                </c:pt>
                <c:pt idx="43980">
                  <c:v>2.6099999999999994</c:v>
                </c:pt>
                <c:pt idx="43981">
                  <c:v>2.612000000000009</c:v>
                </c:pt>
                <c:pt idx="43982">
                  <c:v>2.6140000000000043</c:v>
                </c:pt>
                <c:pt idx="43983">
                  <c:v>2.6159999999999997</c:v>
                </c:pt>
                <c:pt idx="43984">
                  <c:v>2.6180000000000092</c:v>
                </c:pt>
                <c:pt idx="43985">
                  <c:v>2.6200000000000045</c:v>
                </c:pt>
                <c:pt idx="43986">
                  <c:v>2.6219999999999999</c:v>
                </c:pt>
                <c:pt idx="43987">
                  <c:v>2.6240000000000094</c:v>
                </c:pt>
                <c:pt idx="43988">
                  <c:v>2.6260000000000048</c:v>
                </c:pt>
                <c:pt idx="43989">
                  <c:v>2.6280000000000001</c:v>
                </c:pt>
                <c:pt idx="43990">
                  <c:v>2.6300000000000097</c:v>
                </c:pt>
                <c:pt idx="43991">
                  <c:v>2.632000000000005</c:v>
                </c:pt>
                <c:pt idx="43992">
                  <c:v>2.6340000000000003</c:v>
                </c:pt>
                <c:pt idx="43993">
                  <c:v>2.6360000000000099</c:v>
                </c:pt>
                <c:pt idx="43994">
                  <c:v>2.6380000000000052</c:v>
                </c:pt>
                <c:pt idx="43995">
                  <c:v>2.6400000000000006</c:v>
                </c:pt>
                <c:pt idx="43996">
                  <c:v>2.6420000000000101</c:v>
                </c:pt>
                <c:pt idx="43997">
                  <c:v>2.6440000000000055</c:v>
                </c:pt>
                <c:pt idx="43998">
                  <c:v>2.6460000000000008</c:v>
                </c:pt>
                <c:pt idx="43999">
                  <c:v>2.6480000000000103</c:v>
                </c:pt>
                <c:pt idx="44000">
                  <c:v>2.6500000000000057</c:v>
                </c:pt>
                <c:pt idx="44001">
                  <c:v>2.652000000000001</c:v>
                </c:pt>
                <c:pt idx="44002">
                  <c:v>2.6540000000000106</c:v>
                </c:pt>
                <c:pt idx="44003">
                  <c:v>2.6560000000000059</c:v>
                </c:pt>
                <c:pt idx="44004">
                  <c:v>2.6580000000000013</c:v>
                </c:pt>
                <c:pt idx="44005">
                  <c:v>2.6600000000000108</c:v>
                </c:pt>
                <c:pt idx="44006">
                  <c:v>2.6620000000000061</c:v>
                </c:pt>
                <c:pt idx="44007">
                  <c:v>2.6640000000000015</c:v>
                </c:pt>
                <c:pt idx="44008">
                  <c:v>2.666000000000011</c:v>
                </c:pt>
                <c:pt idx="44009">
                  <c:v>2.6680000000000064</c:v>
                </c:pt>
                <c:pt idx="44010">
                  <c:v>2.6700000000000017</c:v>
                </c:pt>
                <c:pt idx="44011">
                  <c:v>2.6720000000000113</c:v>
                </c:pt>
                <c:pt idx="44012">
                  <c:v>2.6740000000000066</c:v>
                </c:pt>
                <c:pt idx="44013">
                  <c:v>2.6760000000000019</c:v>
                </c:pt>
                <c:pt idx="44014">
                  <c:v>2.6780000000000115</c:v>
                </c:pt>
                <c:pt idx="44015">
                  <c:v>2.6800000000000068</c:v>
                </c:pt>
                <c:pt idx="44016">
                  <c:v>2.6820000000000022</c:v>
                </c:pt>
                <c:pt idx="44017">
                  <c:v>2.6840000000000117</c:v>
                </c:pt>
                <c:pt idx="44018">
                  <c:v>2.686000000000007</c:v>
                </c:pt>
                <c:pt idx="44019">
                  <c:v>2.6880000000000024</c:v>
                </c:pt>
                <c:pt idx="44020">
                  <c:v>2.6900000000000119</c:v>
                </c:pt>
                <c:pt idx="44021">
                  <c:v>2.6920000000000073</c:v>
                </c:pt>
                <c:pt idx="44022">
                  <c:v>2.6940000000000026</c:v>
                </c:pt>
                <c:pt idx="44023">
                  <c:v>2.6960000000000122</c:v>
                </c:pt>
                <c:pt idx="44024">
                  <c:v>2.6980000000000075</c:v>
                </c:pt>
                <c:pt idx="44025">
                  <c:v>2.7000000000000028</c:v>
                </c:pt>
                <c:pt idx="44026">
                  <c:v>2.7020000000000124</c:v>
                </c:pt>
                <c:pt idx="44027">
                  <c:v>2.7040000000000077</c:v>
                </c:pt>
                <c:pt idx="44028">
                  <c:v>2.7060000000000031</c:v>
                </c:pt>
                <c:pt idx="44029">
                  <c:v>2.7080000000000126</c:v>
                </c:pt>
                <c:pt idx="44030">
                  <c:v>2.710000000000008</c:v>
                </c:pt>
                <c:pt idx="44031">
                  <c:v>2.7120000000000033</c:v>
                </c:pt>
                <c:pt idx="44032">
                  <c:v>2.7139999999999986</c:v>
                </c:pt>
                <c:pt idx="44033">
                  <c:v>2.7160000000000082</c:v>
                </c:pt>
                <c:pt idx="44034">
                  <c:v>2.7180000000000035</c:v>
                </c:pt>
                <c:pt idx="44035">
                  <c:v>2.7199999999999989</c:v>
                </c:pt>
                <c:pt idx="44036">
                  <c:v>2.7220000000000084</c:v>
                </c:pt>
                <c:pt idx="44037">
                  <c:v>2.7240000000000038</c:v>
                </c:pt>
                <c:pt idx="44038">
                  <c:v>2.7259999999999991</c:v>
                </c:pt>
                <c:pt idx="44039">
                  <c:v>2.7280000000000086</c:v>
                </c:pt>
                <c:pt idx="44040">
                  <c:v>2.730000000000004</c:v>
                </c:pt>
                <c:pt idx="44041">
                  <c:v>2.7319999999999993</c:v>
                </c:pt>
                <c:pt idx="44042">
                  <c:v>2.7340000000000089</c:v>
                </c:pt>
                <c:pt idx="44043">
                  <c:v>2.7360000000000042</c:v>
                </c:pt>
                <c:pt idx="44044">
                  <c:v>2.7379999999999995</c:v>
                </c:pt>
                <c:pt idx="44045">
                  <c:v>2.7400000000000091</c:v>
                </c:pt>
                <c:pt idx="44046">
                  <c:v>2.7420000000000044</c:v>
                </c:pt>
                <c:pt idx="44047">
                  <c:v>2.7439999999999998</c:v>
                </c:pt>
                <c:pt idx="44048">
                  <c:v>2.7460000000000093</c:v>
                </c:pt>
                <c:pt idx="44049">
                  <c:v>2.7480000000000047</c:v>
                </c:pt>
                <c:pt idx="44050">
                  <c:v>2.75</c:v>
                </c:pt>
                <c:pt idx="44051">
                  <c:v>2.7520000000000095</c:v>
                </c:pt>
                <c:pt idx="44052">
                  <c:v>2.7540000000000049</c:v>
                </c:pt>
                <c:pt idx="44053">
                  <c:v>2.7560000000000002</c:v>
                </c:pt>
                <c:pt idx="44054">
                  <c:v>2.7580000000000098</c:v>
                </c:pt>
                <c:pt idx="44055">
                  <c:v>2.7600000000000051</c:v>
                </c:pt>
                <c:pt idx="44056">
                  <c:v>2.7620000000000005</c:v>
                </c:pt>
                <c:pt idx="44057">
                  <c:v>2.76400000000001</c:v>
                </c:pt>
                <c:pt idx="44058">
                  <c:v>2.7660000000000053</c:v>
                </c:pt>
                <c:pt idx="44059">
                  <c:v>2.7680000000000007</c:v>
                </c:pt>
                <c:pt idx="44060">
                  <c:v>2.7700000000000102</c:v>
                </c:pt>
                <c:pt idx="44061">
                  <c:v>2.7720000000000056</c:v>
                </c:pt>
                <c:pt idx="44062">
                  <c:v>2.7740000000000009</c:v>
                </c:pt>
                <c:pt idx="44063">
                  <c:v>2.7760000000000105</c:v>
                </c:pt>
                <c:pt idx="44064">
                  <c:v>2.7780000000000058</c:v>
                </c:pt>
                <c:pt idx="44065">
                  <c:v>2.7800000000000011</c:v>
                </c:pt>
                <c:pt idx="44066">
                  <c:v>2.7820000000000107</c:v>
                </c:pt>
                <c:pt idx="44067">
                  <c:v>2.784000000000006</c:v>
                </c:pt>
                <c:pt idx="44068">
                  <c:v>2.7860000000000014</c:v>
                </c:pt>
                <c:pt idx="44069">
                  <c:v>2.7880000000000109</c:v>
                </c:pt>
                <c:pt idx="44070">
                  <c:v>2.7900000000000063</c:v>
                </c:pt>
                <c:pt idx="44071">
                  <c:v>2.7920000000000016</c:v>
                </c:pt>
                <c:pt idx="44072">
                  <c:v>2.7940000000000111</c:v>
                </c:pt>
                <c:pt idx="44073">
                  <c:v>2.7960000000000065</c:v>
                </c:pt>
                <c:pt idx="44074">
                  <c:v>2.7980000000000018</c:v>
                </c:pt>
                <c:pt idx="44075">
                  <c:v>2.8000000000000114</c:v>
                </c:pt>
                <c:pt idx="44076">
                  <c:v>2.8020000000000067</c:v>
                </c:pt>
                <c:pt idx="44077">
                  <c:v>2.804000000000002</c:v>
                </c:pt>
                <c:pt idx="44078">
                  <c:v>2.8060000000000116</c:v>
                </c:pt>
                <c:pt idx="44079">
                  <c:v>2.8080000000000069</c:v>
                </c:pt>
                <c:pt idx="44080">
                  <c:v>2.8100000000000023</c:v>
                </c:pt>
                <c:pt idx="44081">
                  <c:v>2.8120000000000118</c:v>
                </c:pt>
                <c:pt idx="44082">
                  <c:v>2.8140000000000072</c:v>
                </c:pt>
                <c:pt idx="44083">
                  <c:v>2.8160000000000025</c:v>
                </c:pt>
                <c:pt idx="44084">
                  <c:v>2.8180000000000121</c:v>
                </c:pt>
                <c:pt idx="44085">
                  <c:v>2.8200000000000074</c:v>
                </c:pt>
                <c:pt idx="44086">
                  <c:v>2.8220000000000027</c:v>
                </c:pt>
                <c:pt idx="44087">
                  <c:v>2.8240000000000123</c:v>
                </c:pt>
                <c:pt idx="44088">
                  <c:v>2.8260000000000076</c:v>
                </c:pt>
                <c:pt idx="44089">
                  <c:v>2.828000000000003</c:v>
                </c:pt>
                <c:pt idx="44090">
                  <c:v>2.8300000000000125</c:v>
                </c:pt>
                <c:pt idx="44091">
                  <c:v>2.8320000000000078</c:v>
                </c:pt>
                <c:pt idx="44092">
                  <c:v>2.8340000000000032</c:v>
                </c:pt>
                <c:pt idx="44093">
                  <c:v>2.8360000000000127</c:v>
                </c:pt>
                <c:pt idx="44094">
                  <c:v>2.8380000000000081</c:v>
                </c:pt>
                <c:pt idx="44095">
                  <c:v>2.8400000000000034</c:v>
                </c:pt>
                <c:pt idx="44096">
                  <c:v>2.8419999999999987</c:v>
                </c:pt>
                <c:pt idx="44097">
                  <c:v>2.8440000000000083</c:v>
                </c:pt>
                <c:pt idx="44098">
                  <c:v>2.8460000000000036</c:v>
                </c:pt>
                <c:pt idx="44099">
                  <c:v>2.847999999999999</c:v>
                </c:pt>
                <c:pt idx="44100">
                  <c:v>2.8500000000000085</c:v>
                </c:pt>
                <c:pt idx="44101">
                  <c:v>2.8520000000000039</c:v>
                </c:pt>
                <c:pt idx="44102">
                  <c:v>2.8539999999999992</c:v>
                </c:pt>
                <c:pt idx="44103">
                  <c:v>2.8560000000000088</c:v>
                </c:pt>
                <c:pt idx="44104">
                  <c:v>2.8580000000000041</c:v>
                </c:pt>
                <c:pt idx="44105">
                  <c:v>2.8599999999999994</c:v>
                </c:pt>
                <c:pt idx="44106">
                  <c:v>2.862000000000009</c:v>
                </c:pt>
                <c:pt idx="44107">
                  <c:v>2.8640000000000043</c:v>
                </c:pt>
                <c:pt idx="44108">
                  <c:v>2.8659999999999997</c:v>
                </c:pt>
                <c:pt idx="44109">
                  <c:v>2.8680000000000092</c:v>
                </c:pt>
                <c:pt idx="44110">
                  <c:v>2.8700000000000045</c:v>
                </c:pt>
                <c:pt idx="44111">
                  <c:v>2.8719999999999999</c:v>
                </c:pt>
                <c:pt idx="44112">
                  <c:v>2.8740000000000094</c:v>
                </c:pt>
                <c:pt idx="44113">
                  <c:v>2.8760000000000048</c:v>
                </c:pt>
                <c:pt idx="44114">
                  <c:v>2.8780000000000001</c:v>
                </c:pt>
                <c:pt idx="44115">
                  <c:v>2.8800000000000097</c:v>
                </c:pt>
                <c:pt idx="44116">
                  <c:v>2.882000000000005</c:v>
                </c:pt>
                <c:pt idx="44117">
                  <c:v>2.8840000000000003</c:v>
                </c:pt>
                <c:pt idx="44118">
                  <c:v>2.8860000000000099</c:v>
                </c:pt>
                <c:pt idx="44119">
                  <c:v>2.8880000000000052</c:v>
                </c:pt>
                <c:pt idx="44120">
                  <c:v>2.8900000000000006</c:v>
                </c:pt>
                <c:pt idx="44121">
                  <c:v>2.8920000000000101</c:v>
                </c:pt>
                <c:pt idx="44122">
                  <c:v>2.8940000000000055</c:v>
                </c:pt>
                <c:pt idx="44123">
                  <c:v>2.8960000000000008</c:v>
                </c:pt>
                <c:pt idx="44124">
                  <c:v>2.8980000000000103</c:v>
                </c:pt>
                <c:pt idx="44125">
                  <c:v>2.9000000000000057</c:v>
                </c:pt>
                <c:pt idx="44126">
                  <c:v>2.902000000000001</c:v>
                </c:pt>
                <c:pt idx="44127">
                  <c:v>2.9040000000000106</c:v>
                </c:pt>
                <c:pt idx="44128">
                  <c:v>2.9060000000000059</c:v>
                </c:pt>
                <c:pt idx="44129">
                  <c:v>2.9080000000000013</c:v>
                </c:pt>
                <c:pt idx="44130">
                  <c:v>2.9100000000000108</c:v>
                </c:pt>
                <c:pt idx="44131">
                  <c:v>2.9120000000000061</c:v>
                </c:pt>
                <c:pt idx="44132">
                  <c:v>2.9140000000000015</c:v>
                </c:pt>
                <c:pt idx="44133">
                  <c:v>2.916000000000011</c:v>
                </c:pt>
                <c:pt idx="44134">
                  <c:v>2.9180000000000064</c:v>
                </c:pt>
                <c:pt idx="44135">
                  <c:v>2.9200000000000017</c:v>
                </c:pt>
                <c:pt idx="44136">
                  <c:v>2.9220000000000113</c:v>
                </c:pt>
                <c:pt idx="44137">
                  <c:v>2.9240000000000066</c:v>
                </c:pt>
                <c:pt idx="44138">
                  <c:v>2.9260000000000019</c:v>
                </c:pt>
                <c:pt idx="44139">
                  <c:v>2.9280000000000115</c:v>
                </c:pt>
                <c:pt idx="44140">
                  <c:v>2.9300000000000068</c:v>
                </c:pt>
                <c:pt idx="44141">
                  <c:v>2.9320000000000022</c:v>
                </c:pt>
                <c:pt idx="44142">
                  <c:v>2.9340000000000117</c:v>
                </c:pt>
                <c:pt idx="44143">
                  <c:v>2.936000000000007</c:v>
                </c:pt>
                <c:pt idx="44144">
                  <c:v>2.9380000000000024</c:v>
                </c:pt>
                <c:pt idx="44145">
                  <c:v>2.9400000000000119</c:v>
                </c:pt>
                <c:pt idx="44146">
                  <c:v>2.9420000000000073</c:v>
                </c:pt>
                <c:pt idx="44147">
                  <c:v>2.9440000000000026</c:v>
                </c:pt>
                <c:pt idx="44148">
                  <c:v>2.9460000000000122</c:v>
                </c:pt>
                <c:pt idx="44149">
                  <c:v>2.9480000000000075</c:v>
                </c:pt>
                <c:pt idx="44150">
                  <c:v>2.9500000000000028</c:v>
                </c:pt>
                <c:pt idx="44151">
                  <c:v>2.9520000000000124</c:v>
                </c:pt>
                <c:pt idx="44152">
                  <c:v>2.9540000000000077</c:v>
                </c:pt>
                <c:pt idx="44153">
                  <c:v>2.9560000000000031</c:v>
                </c:pt>
                <c:pt idx="44154">
                  <c:v>2.9580000000000126</c:v>
                </c:pt>
                <c:pt idx="44155">
                  <c:v>2.960000000000008</c:v>
                </c:pt>
                <c:pt idx="44156">
                  <c:v>2.9620000000000033</c:v>
                </c:pt>
                <c:pt idx="44157">
                  <c:v>2.9639999999999986</c:v>
                </c:pt>
                <c:pt idx="44158">
                  <c:v>2.9660000000000082</c:v>
                </c:pt>
                <c:pt idx="44159">
                  <c:v>2.9680000000000035</c:v>
                </c:pt>
                <c:pt idx="44160">
                  <c:v>2.9699999999999989</c:v>
                </c:pt>
                <c:pt idx="44161">
                  <c:v>2.9720000000000084</c:v>
                </c:pt>
                <c:pt idx="44162">
                  <c:v>2.9740000000000038</c:v>
                </c:pt>
                <c:pt idx="44163">
                  <c:v>2.9759999999999991</c:v>
                </c:pt>
                <c:pt idx="44164">
                  <c:v>2.9780000000000086</c:v>
                </c:pt>
                <c:pt idx="44165">
                  <c:v>2.980000000000004</c:v>
                </c:pt>
                <c:pt idx="44166">
                  <c:v>2.9819999999999993</c:v>
                </c:pt>
                <c:pt idx="44167">
                  <c:v>2.9840000000000089</c:v>
                </c:pt>
                <c:pt idx="44168">
                  <c:v>2.9860000000000042</c:v>
                </c:pt>
                <c:pt idx="44169">
                  <c:v>2.9879999999999995</c:v>
                </c:pt>
                <c:pt idx="44170">
                  <c:v>2.9900000000000091</c:v>
                </c:pt>
                <c:pt idx="44171">
                  <c:v>2.9920000000000044</c:v>
                </c:pt>
                <c:pt idx="44172">
                  <c:v>2.9939999999999998</c:v>
                </c:pt>
                <c:pt idx="44173">
                  <c:v>2.9960000000000093</c:v>
                </c:pt>
                <c:pt idx="44174">
                  <c:v>2.9980000000000047</c:v>
                </c:pt>
                <c:pt idx="44175">
                  <c:v>3</c:v>
                </c:pt>
                <c:pt idx="44176">
                  <c:v>3.0020000000000095</c:v>
                </c:pt>
                <c:pt idx="44177">
                  <c:v>3.0040000000000049</c:v>
                </c:pt>
                <c:pt idx="44178">
                  <c:v>3.0060000000000002</c:v>
                </c:pt>
                <c:pt idx="44179">
                  <c:v>3.0080000000000098</c:v>
                </c:pt>
                <c:pt idx="44180">
                  <c:v>3.0100000000000051</c:v>
                </c:pt>
                <c:pt idx="44181">
                  <c:v>3.0120000000000005</c:v>
                </c:pt>
                <c:pt idx="44182">
                  <c:v>3.01400000000001</c:v>
                </c:pt>
                <c:pt idx="44183">
                  <c:v>3.0160000000000053</c:v>
                </c:pt>
                <c:pt idx="44184">
                  <c:v>3.0180000000000007</c:v>
                </c:pt>
                <c:pt idx="44185">
                  <c:v>3.0200000000000102</c:v>
                </c:pt>
                <c:pt idx="44186">
                  <c:v>3.0220000000000056</c:v>
                </c:pt>
                <c:pt idx="44187">
                  <c:v>3.0240000000000009</c:v>
                </c:pt>
                <c:pt idx="44188">
                  <c:v>3.0260000000000105</c:v>
                </c:pt>
                <c:pt idx="44189">
                  <c:v>3.0280000000000058</c:v>
                </c:pt>
                <c:pt idx="44190">
                  <c:v>3.0300000000000011</c:v>
                </c:pt>
                <c:pt idx="44191">
                  <c:v>3.0320000000000107</c:v>
                </c:pt>
                <c:pt idx="44192">
                  <c:v>3.034000000000006</c:v>
                </c:pt>
                <c:pt idx="44193">
                  <c:v>3.0360000000000014</c:v>
                </c:pt>
                <c:pt idx="44194">
                  <c:v>3.0380000000000109</c:v>
                </c:pt>
                <c:pt idx="44195">
                  <c:v>3.0400000000000063</c:v>
                </c:pt>
                <c:pt idx="44196">
                  <c:v>3.0420000000000016</c:v>
                </c:pt>
                <c:pt idx="44197">
                  <c:v>3.0440000000000111</c:v>
                </c:pt>
                <c:pt idx="44198">
                  <c:v>3.0460000000000065</c:v>
                </c:pt>
                <c:pt idx="44199">
                  <c:v>3.0480000000000018</c:v>
                </c:pt>
                <c:pt idx="44200">
                  <c:v>3.0500000000000114</c:v>
                </c:pt>
                <c:pt idx="44201">
                  <c:v>3.0520000000000067</c:v>
                </c:pt>
                <c:pt idx="44202">
                  <c:v>3.054000000000002</c:v>
                </c:pt>
                <c:pt idx="44203">
                  <c:v>3.0560000000000116</c:v>
                </c:pt>
                <c:pt idx="44204">
                  <c:v>3.0580000000000069</c:v>
                </c:pt>
                <c:pt idx="44205">
                  <c:v>3.0600000000000023</c:v>
                </c:pt>
                <c:pt idx="44206">
                  <c:v>3.0620000000000118</c:v>
                </c:pt>
                <c:pt idx="44207">
                  <c:v>3.0640000000000072</c:v>
                </c:pt>
                <c:pt idx="44208">
                  <c:v>3.0660000000000025</c:v>
                </c:pt>
                <c:pt idx="44209">
                  <c:v>3.0680000000000121</c:v>
                </c:pt>
                <c:pt idx="44210">
                  <c:v>3.0700000000000074</c:v>
                </c:pt>
                <c:pt idx="44211">
                  <c:v>3.0720000000000027</c:v>
                </c:pt>
                <c:pt idx="44212">
                  <c:v>3.0740000000000123</c:v>
                </c:pt>
                <c:pt idx="44213">
                  <c:v>3.0760000000000076</c:v>
                </c:pt>
                <c:pt idx="44214">
                  <c:v>3.078000000000003</c:v>
                </c:pt>
                <c:pt idx="44215">
                  <c:v>3.0800000000000125</c:v>
                </c:pt>
                <c:pt idx="44216">
                  <c:v>3.0820000000000078</c:v>
                </c:pt>
                <c:pt idx="44217">
                  <c:v>3.0840000000000032</c:v>
                </c:pt>
                <c:pt idx="44218">
                  <c:v>3.0860000000000127</c:v>
                </c:pt>
                <c:pt idx="44219">
                  <c:v>3.0880000000000081</c:v>
                </c:pt>
                <c:pt idx="44220">
                  <c:v>3.0900000000000034</c:v>
                </c:pt>
                <c:pt idx="44221">
                  <c:v>3.0919999999999987</c:v>
                </c:pt>
                <c:pt idx="44222">
                  <c:v>3.0940000000000083</c:v>
                </c:pt>
                <c:pt idx="44223">
                  <c:v>3.0960000000000036</c:v>
                </c:pt>
                <c:pt idx="44224">
                  <c:v>3.097999999999999</c:v>
                </c:pt>
                <c:pt idx="44225">
                  <c:v>3.1000000000000085</c:v>
                </c:pt>
                <c:pt idx="44226">
                  <c:v>3.1020000000000039</c:v>
                </c:pt>
                <c:pt idx="44227">
                  <c:v>3.1039999999999992</c:v>
                </c:pt>
                <c:pt idx="44228">
                  <c:v>3.1060000000000088</c:v>
                </c:pt>
                <c:pt idx="44229">
                  <c:v>3.1080000000000041</c:v>
                </c:pt>
                <c:pt idx="44230">
                  <c:v>3.1099999999999994</c:v>
                </c:pt>
                <c:pt idx="44231">
                  <c:v>3.112000000000009</c:v>
                </c:pt>
                <c:pt idx="44232">
                  <c:v>3.1140000000000043</c:v>
                </c:pt>
                <c:pt idx="44233">
                  <c:v>3.1159999999999997</c:v>
                </c:pt>
                <c:pt idx="44234">
                  <c:v>3.1180000000000092</c:v>
                </c:pt>
                <c:pt idx="44235">
                  <c:v>3.1200000000000045</c:v>
                </c:pt>
                <c:pt idx="44236">
                  <c:v>3.1219999999999999</c:v>
                </c:pt>
                <c:pt idx="44237">
                  <c:v>3.1240000000000094</c:v>
                </c:pt>
                <c:pt idx="44238">
                  <c:v>3.1260000000000048</c:v>
                </c:pt>
                <c:pt idx="44239">
                  <c:v>3.1280000000000001</c:v>
                </c:pt>
                <c:pt idx="44240">
                  <c:v>3.1300000000000097</c:v>
                </c:pt>
                <c:pt idx="44241">
                  <c:v>3.132000000000005</c:v>
                </c:pt>
                <c:pt idx="44242">
                  <c:v>3.1340000000000003</c:v>
                </c:pt>
                <c:pt idx="44243">
                  <c:v>3.1360000000000099</c:v>
                </c:pt>
                <c:pt idx="44244">
                  <c:v>3.1380000000000052</c:v>
                </c:pt>
                <c:pt idx="44245">
                  <c:v>3.1400000000000006</c:v>
                </c:pt>
                <c:pt idx="44246">
                  <c:v>3.1420000000000101</c:v>
                </c:pt>
                <c:pt idx="44247">
                  <c:v>3.1440000000000055</c:v>
                </c:pt>
                <c:pt idx="44248">
                  <c:v>3.1460000000000008</c:v>
                </c:pt>
                <c:pt idx="44249">
                  <c:v>3.1480000000000103</c:v>
                </c:pt>
                <c:pt idx="44250">
                  <c:v>3.1500000000000057</c:v>
                </c:pt>
                <c:pt idx="44251">
                  <c:v>3.152000000000001</c:v>
                </c:pt>
                <c:pt idx="44252">
                  <c:v>3.1540000000000106</c:v>
                </c:pt>
                <c:pt idx="44253">
                  <c:v>3.1560000000000059</c:v>
                </c:pt>
                <c:pt idx="44254">
                  <c:v>3.1580000000000013</c:v>
                </c:pt>
                <c:pt idx="44255">
                  <c:v>3.1600000000000108</c:v>
                </c:pt>
                <c:pt idx="44256">
                  <c:v>3.1620000000000061</c:v>
                </c:pt>
                <c:pt idx="44257">
                  <c:v>3.1640000000000015</c:v>
                </c:pt>
                <c:pt idx="44258">
                  <c:v>3.166000000000011</c:v>
                </c:pt>
                <c:pt idx="44259">
                  <c:v>3.1680000000000064</c:v>
                </c:pt>
                <c:pt idx="44260">
                  <c:v>3.1700000000000017</c:v>
                </c:pt>
                <c:pt idx="44261">
                  <c:v>3.1720000000000113</c:v>
                </c:pt>
                <c:pt idx="44262">
                  <c:v>3.1740000000000066</c:v>
                </c:pt>
                <c:pt idx="44263">
                  <c:v>3.1760000000000019</c:v>
                </c:pt>
                <c:pt idx="44264">
                  <c:v>3.1780000000000115</c:v>
                </c:pt>
                <c:pt idx="44265">
                  <c:v>3.1800000000000068</c:v>
                </c:pt>
                <c:pt idx="44266">
                  <c:v>3.1820000000000022</c:v>
                </c:pt>
                <c:pt idx="44267">
                  <c:v>3.1840000000000117</c:v>
                </c:pt>
                <c:pt idx="44268">
                  <c:v>3.186000000000007</c:v>
                </c:pt>
                <c:pt idx="44269">
                  <c:v>3.1880000000000024</c:v>
                </c:pt>
                <c:pt idx="44270">
                  <c:v>3.1900000000000119</c:v>
                </c:pt>
                <c:pt idx="44271">
                  <c:v>3.1920000000000073</c:v>
                </c:pt>
                <c:pt idx="44272">
                  <c:v>3.1940000000000026</c:v>
                </c:pt>
                <c:pt idx="44273">
                  <c:v>3.1960000000000122</c:v>
                </c:pt>
                <c:pt idx="44274">
                  <c:v>3.1980000000000075</c:v>
                </c:pt>
                <c:pt idx="44275">
                  <c:v>3.2000000000000028</c:v>
                </c:pt>
                <c:pt idx="44276">
                  <c:v>3.2020000000000124</c:v>
                </c:pt>
                <c:pt idx="44277">
                  <c:v>3.2040000000000077</c:v>
                </c:pt>
                <c:pt idx="44278">
                  <c:v>3.2060000000000031</c:v>
                </c:pt>
                <c:pt idx="44279">
                  <c:v>3.2080000000000126</c:v>
                </c:pt>
                <c:pt idx="44280">
                  <c:v>3.210000000000008</c:v>
                </c:pt>
                <c:pt idx="44281">
                  <c:v>3.2120000000000033</c:v>
                </c:pt>
                <c:pt idx="44282">
                  <c:v>3.2139999999999986</c:v>
                </c:pt>
                <c:pt idx="44283">
                  <c:v>3.2160000000000082</c:v>
                </c:pt>
                <c:pt idx="44284">
                  <c:v>3.2180000000000035</c:v>
                </c:pt>
                <c:pt idx="44285">
                  <c:v>3.2199999999999989</c:v>
                </c:pt>
                <c:pt idx="44286">
                  <c:v>3.2220000000000084</c:v>
                </c:pt>
                <c:pt idx="44287">
                  <c:v>3.2240000000000038</c:v>
                </c:pt>
                <c:pt idx="44288">
                  <c:v>3.2259999999999991</c:v>
                </c:pt>
                <c:pt idx="44289">
                  <c:v>3.2280000000000086</c:v>
                </c:pt>
                <c:pt idx="44290">
                  <c:v>3.230000000000004</c:v>
                </c:pt>
                <c:pt idx="44291">
                  <c:v>3.2319999999999993</c:v>
                </c:pt>
                <c:pt idx="44292">
                  <c:v>3.2340000000000089</c:v>
                </c:pt>
                <c:pt idx="44293">
                  <c:v>3.2360000000000042</c:v>
                </c:pt>
                <c:pt idx="44294">
                  <c:v>3.2379999999999995</c:v>
                </c:pt>
                <c:pt idx="44295">
                  <c:v>3.2400000000000091</c:v>
                </c:pt>
                <c:pt idx="44296">
                  <c:v>3.2420000000000044</c:v>
                </c:pt>
                <c:pt idx="44297">
                  <c:v>3.2439999999999998</c:v>
                </c:pt>
                <c:pt idx="44298">
                  <c:v>3.2460000000000093</c:v>
                </c:pt>
                <c:pt idx="44299">
                  <c:v>3.2480000000000047</c:v>
                </c:pt>
                <c:pt idx="44300">
                  <c:v>3.25</c:v>
                </c:pt>
                <c:pt idx="44301">
                  <c:v>3.2520000000000095</c:v>
                </c:pt>
                <c:pt idx="44302">
                  <c:v>3.2540000000000049</c:v>
                </c:pt>
                <c:pt idx="44303">
                  <c:v>3.2560000000000002</c:v>
                </c:pt>
                <c:pt idx="44304">
                  <c:v>3.2580000000000098</c:v>
                </c:pt>
                <c:pt idx="44305">
                  <c:v>3.2600000000000051</c:v>
                </c:pt>
                <c:pt idx="44306">
                  <c:v>3.2620000000000005</c:v>
                </c:pt>
                <c:pt idx="44307">
                  <c:v>3.26400000000001</c:v>
                </c:pt>
                <c:pt idx="44308">
                  <c:v>3.2660000000000053</c:v>
                </c:pt>
                <c:pt idx="44309">
                  <c:v>3.2680000000000007</c:v>
                </c:pt>
                <c:pt idx="44310">
                  <c:v>3.2700000000000102</c:v>
                </c:pt>
                <c:pt idx="44311">
                  <c:v>3.2720000000000056</c:v>
                </c:pt>
                <c:pt idx="44312">
                  <c:v>3.2740000000000009</c:v>
                </c:pt>
                <c:pt idx="44313">
                  <c:v>3.2760000000000105</c:v>
                </c:pt>
                <c:pt idx="44314">
                  <c:v>3.2780000000000058</c:v>
                </c:pt>
                <c:pt idx="44315">
                  <c:v>3.2800000000000011</c:v>
                </c:pt>
                <c:pt idx="44316">
                  <c:v>3.2820000000000107</c:v>
                </c:pt>
                <c:pt idx="44317">
                  <c:v>3.284000000000006</c:v>
                </c:pt>
                <c:pt idx="44318">
                  <c:v>3.2860000000000014</c:v>
                </c:pt>
                <c:pt idx="44319">
                  <c:v>3.2880000000000109</c:v>
                </c:pt>
                <c:pt idx="44320">
                  <c:v>3.2900000000000063</c:v>
                </c:pt>
                <c:pt idx="44321">
                  <c:v>3.2920000000000016</c:v>
                </c:pt>
                <c:pt idx="44322">
                  <c:v>3.2940000000000111</c:v>
                </c:pt>
                <c:pt idx="44323">
                  <c:v>3.2960000000000065</c:v>
                </c:pt>
                <c:pt idx="44324">
                  <c:v>3.2980000000000018</c:v>
                </c:pt>
                <c:pt idx="44325">
                  <c:v>3.3000000000000114</c:v>
                </c:pt>
                <c:pt idx="44326">
                  <c:v>3.3020000000000067</c:v>
                </c:pt>
                <c:pt idx="44327">
                  <c:v>3.304000000000002</c:v>
                </c:pt>
                <c:pt idx="44328">
                  <c:v>3.3060000000000116</c:v>
                </c:pt>
                <c:pt idx="44329">
                  <c:v>3.3080000000000069</c:v>
                </c:pt>
                <c:pt idx="44330">
                  <c:v>3.3100000000000023</c:v>
                </c:pt>
                <c:pt idx="44331">
                  <c:v>3.3120000000000118</c:v>
                </c:pt>
                <c:pt idx="44332">
                  <c:v>3.3140000000000072</c:v>
                </c:pt>
                <c:pt idx="44333">
                  <c:v>3.3160000000000025</c:v>
                </c:pt>
                <c:pt idx="44334">
                  <c:v>3.3180000000000121</c:v>
                </c:pt>
                <c:pt idx="44335">
                  <c:v>3.3200000000000074</c:v>
                </c:pt>
                <c:pt idx="44336">
                  <c:v>3.3220000000000027</c:v>
                </c:pt>
                <c:pt idx="44337">
                  <c:v>3.3240000000000123</c:v>
                </c:pt>
                <c:pt idx="44338">
                  <c:v>3.3260000000000076</c:v>
                </c:pt>
                <c:pt idx="44339">
                  <c:v>3.328000000000003</c:v>
                </c:pt>
                <c:pt idx="44340">
                  <c:v>3.3300000000000125</c:v>
                </c:pt>
                <c:pt idx="44341">
                  <c:v>3.3320000000000078</c:v>
                </c:pt>
                <c:pt idx="44342">
                  <c:v>3.3340000000000032</c:v>
                </c:pt>
                <c:pt idx="44343">
                  <c:v>3.3360000000000127</c:v>
                </c:pt>
                <c:pt idx="44344">
                  <c:v>3.3380000000000081</c:v>
                </c:pt>
                <c:pt idx="44345">
                  <c:v>3.3400000000000034</c:v>
                </c:pt>
                <c:pt idx="44346">
                  <c:v>3.3419999999999987</c:v>
                </c:pt>
                <c:pt idx="44347">
                  <c:v>3.3440000000000083</c:v>
                </c:pt>
                <c:pt idx="44348">
                  <c:v>3.3460000000000036</c:v>
                </c:pt>
                <c:pt idx="44349">
                  <c:v>3.347999999999999</c:v>
                </c:pt>
                <c:pt idx="44350">
                  <c:v>3.3500000000000085</c:v>
                </c:pt>
                <c:pt idx="44351">
                  <c:v>3.3520000000000039</c:v>
                </c:pt>
                <c:pt idx="44352">
                  <c:v>3.3539999999999992</c:v>
                </c:pt>
                <c:pt idx="44353">
                  <c:v>3.3560000000000088</c:v>
                </c:pt>
                <c:pt idx="44354">
                  <c:v>3.3580000000000041</c:v>
                </c:pt>
                <c:pt idx="44355">
                  <c:v>3.3599999999999994</c:v>
                </c:pt>
                <c:pt idx="44356">
                  <c:v>3.362000000000009</c:v>
                </c:pt>
                <c:pt idx="44357">
                  <c:v>3.3640000000000043</c:v>
                </c:pt>
                <c:pt idx="44358">
                  <c:v>3.3659999999999997</c:v>
                </c:pt>
                <c:pt idx="44359">
                  <c:v>3.3680000000000092</c:v>
                </c:pt>
                <c:pt idx="44360">
                  <c:v>3.3700000000000045</c:v>
                </c:pt>
                <c:pt idx="44361">
                  <c:v>3.3719999999999999</c:v>
                </c:pt>
                <c:pt idx="44362">
                  <c:v>3.3740000000000094</c:v>
                </c:pt>
                <c:pt idx="44363">
                  <c:v>3.3760000000000048</c:v>
                </c:pt>
                <c:pt idx="44364">
                  <c:v>3.3780000000000001</c:v>
                </c:pt>
                <c:pt idx="44365">
                  <c:v>3.3800000000000097</c:v>
                </c:pt>
                <c:pt idx="44366">
                  <c:v>3.382000000000005</c:v>
                </c:pt>
                <c:pt idx="44367">
                  <c:v>3.3840000000000003</c:v>
                </c:pt>
                <c:pt idx="44368">
                  <c:v>3.3860000000000099</c:v>
                </c:pt>
                <c:pt idx="44369">
                  <c:v>3.3880000000000052</c:v>
                </c:pt>
                <c:pt idx="44370">
                  <c:v>3.3900000000000006</c:v>
                </c:pt>
                <c:pt idx="44371">
                  <c:v>3.3920000000000101</c:v>
                </c:pt>
                <c:pt idx="44372">
                  <c:v>3.3940000000000055</c:v>
                </c:pt>
                <c:pt idx="44373">
                  <c:v>3.3960000000000008</c:v>
                </c:pt>
                <c:pt idx="44374">
                  <c:v>3.3980000000000103</c:v>
                </c:pt>
                <c:pt idx="44375">
                  <c:v>3.4000000000000057</c:v>
                </c:pt>
                <c:pt idx="44376">
                  <c:v>3.402000000000001</c:v>
                </c:pt>
                <c:pt idx="44377">
                  <c:v>3.4040000000000106</c:v>
                </c:pt>
                <c:pt idx="44378">
                  <c:v>3.4060000000000059</c:v>
                </c:pt>
                <c:pt idx="44379">
                  <c:v>3.4080000000000013</c:v>
                </c:pt>
                <c:pt idx="44380">
                  <c:v>3.4100000000000108</c:v>
                </c:pt>
                <c:pt idx="44381">
                  <c:v>3.4120000000000061</c:v>
                </c:pt>
                <c:pt idx="44382">
                  <c:v>3.4140000000000015</c:v>
                </c:pt>
                <c:pt idx="44383">
                  <c:v>3.416000000000011</c:v>
                </c:pt>
                <c:pt idx="44384">
                  <c:v>3.4180000000000064</c:v>
                </c:pt>
                <c:pt idx="44385">
                  <c:v>3.4200000000000017</c:v>
                </c:pt>
                <c:pt idx="44386">
                  <c:v>3.4220000000000113</c:v>
                </c:pt>
                <c:pt idx="44387">
                  <c:v>3.4240000000000066</c:v>
                </c:pt>
                <c:pt idx="44388">
                  <c:v>3.4260000000000019</c:v>
                </c:pt>
                <c:pt idx="44389">
                  <c:v>3.4280000000000115</c:v>
                </c:pt>
                <c:pt idx="44390">
                  <c:v>3.4300000000000068</c:v>
                </c:pt>
                <c:pt idx="44391">
                  <c:v>3.4320000000000022</c:v>
                </c:pt>
                <c:pt idx="44392">
                  <c:v>3.4340000000000117</c:v>
                </c:pt>
                <c:pt idx="44393">
                  <c:v>3.436000000000007</c:v>
                </c:pt>
                <c:pt idx="44394">
                  <c:v>3.4380000000000024</c:v>
                </c:pt>
                <c:pt idx="44395">
                  <c:v>3.4400000000000119</c:v>
                </c:pt>
                <c:pt idx="44396">
                  <c:v>3.4420000000000073</c:v>
                </c:pt>
                <c:pt idx="44397">
                  <c:v>3.4440000000000026</c:v>
                </c:pt>
                <c:pt idx="44398">
                  <c:v>3.4460000000000122</c:v>
                </c:pt>
                <c:pt idx="44399">
                  <c:v>3.4480000000000075</c:v>
                </c:pt>
                <c:pt idx="44400">
                  <c:v>3.4500000000000028</c:v>
                </c:pt>
                <c:pt idx="44401">
                  <c:v>3.4520000000000124</c:v>
                </c:pt>
                <c:pt idx="44402">
                  <c:v>3.4540000000000077</c:v>
                </c:pt>
                <c:pt idx="44403">
                  <c:v>3.4560000000000031</c:v>
                </c:pt>
                <c:pt idx="44404">
                  <c:v>3.4580000000000126</c:v>
                </c:pt>
                <c:pt idx="44405">
                  <c:v>3.460000000000008</c:v>
                </c:pt>
                <c:pt idx="44406">
                  <c:v>3.4620000000000033</c:v>
                </c:pt>
                <c:pt idx="44407">
                  <c:v>3.4639999999999986</c:v>
                </c:pt>
                <c:pt idx="44408">
                  <c:v>3.4660000000000082</c:v>
                </c:pt>
                <c:pt idx="44409">
                  <c:v>3.4680000000000035</c:v>
                </c:pt>
                <c:pt idx="44410">
                  <c:v>3.4699999999999989</c:v>
                </c:pt>
                <c:pt idx="44411">
                  <c:v>3.4720000000000084</c:v>
                </c:pt>
                <c:pt idx="44412">
                  <c:v>3.4740000000000038</c:v>
                </c:pt>
                <c:pt idx="44413">
                  <c:v>3.4759999999999991</c:v>
                </c:pt>
                <c:pt idx="44414">
                  <c:v>3.4780000000000086</c:v>
                </c:pt>
                <c:pt idx="44415">
                  <c:v>3.480000000000004</c:v>
                </c:pt>
                <c:pt idx="44416">
                  <c:v>3.4819999999999993</c:v>
                </c:pt>
                <c:pt idx="44417">
                  <c:v>3.4840000000000089</c:v>
                </c:pt>
                <c:pt idx="44418">
                  <c:v>3.4860000000000042</c:v>
                </c:pt>
                <c:pt idx="44419">
                  <c:v>3.4879999999999995</c:v>
                </c:pt>
                <c:pt idx="44420">
                  <c:v>3.4900000000000091</c:v>
                </c:pt>
                <c:pt idx="44421">
                  <c:v>3.4920000000000044</c:v>
                </c:pt>
                <c:pt idx="44422">
                  <c:v>3.4939999999999998</c:v>
                </c:pt>
                <c:pt idx="44423">
                  <c:v>3.4960000000000093</c:v>
                </c:pt>
                <c:pt idx="44424">
                  <c:v>3.4980000000000047</c:v>
                </c:pt>
                <c:pt idx="44425">
                  <c:v>3.5</c:v>
                </c:pt>
                <c:pt idx="44426">
                  <c:v>3.5020000000000095</c:v>
                </c:pt>
                <c:pt idx="44427">
                  <c:v>3.5040000000000049</c:v>
                </c:pt>
                <c:pt idx="44428">
                  <c:v>3.5060000000000002</c:v>
                </c:pt>
                <c:pt idx="44429">
                  <c:v>3.5080000000000098</c:v>
                </c:pt>
                <c:pt idx="44430">
                  <c:v>3.5100000000000051</c:v>
                </c:pt>
                <c:pt idx="44431">
                  <c:v>3.5120000000000005</c:v>
                </c:pt>
                <c:pt idx="44432">
                  <c:v>3.51400000000001</c:v>
                </c:pt>
                <c:pt idx="44433">
                  <c:v>3.5160000000000053</c:v>
                </c:pt>
                <c:pt idx="44434">
                  <c:v>3.5180000000000007</c:v>
                </c:pt>
                <c:pt idx="44435">
                  <c:v>3.5200000000000102</c:v>
                </c:pt>
                <c:pt idx="44436">
                  <c:v>3.5220000000000056</c:v>
                </c:pt>
                <c:pt idx="44437">
                  <c:v>3.5240000000000009</c:v>
                </c:pt>
                <c:pt idx="44438">
                  <c:v>3.5260000000000105</c:v>
                </c:pt>
                <c:pt idx="44439">
                  <c:v>3.5280000000000058</c:v>
                </c:pt>
                <c:pt idx="44440">
                  <c:v>3.5300000000000011</c:v>
                </c:pt>
                <c:pt idx="44441">
                  <c:v>3.5320000000000107</c:v>
                </c:pt>
                <c:pt idx="44442">
                  <c:v>3.534000000000006</c:v>
                </c:pt>
                <c:pt idx="44443">
                  <c:v>3.5360000000000014</c:v>
                </c:pt>
                <c:pt idx="44444">
                  <c:v>3.5380000000000109</c:v>
                </c:pt>
                <c:pt idx="44445">
                  <c:v>3.5400000000000063</c:v>
                </c:pt>
                <c:pt idx="44446">
                  <c:v>3.5420000000000016</c:v>
                </c:pt>
                <c:pt idx="44447">
                  <c:v>3.5440000000000111</c:v>
                </c:pt>
                <c:pt idx="44448">
                  <c:v>3.5460000000000065</c:v>
                </c:pt>
                <c:pt idx="44449">
                  <c:v>3.5480000000000018</c:v>
                </c:pt>
                <c:pt idx="44450">
                  <c:v>3.5500000000000114</c:v>
                </c:pt>
                <c:pt idx="44451">
                  <c:v>3.5520000000000067</c:v>
                </c:pt>
                <c:pt idx="44452">
                  <c:v>3.554000000000002</c:v>
                </c:pt>
                <c:pt idx="44453">
                  <c:v>3.5560000000000116</c:v>
                </c:pt>
                <c:pt idx="44454">
                  <c:v>3.5580000000000069</c:v>
                </c:pt>
                <c:pt idx="44455">
                  <c:v>3.5600000000000023</c:v>
                </c:pt>
                <c:pt idx="44456">
                  <c:v>3.5620000000000118</c:v>
                </c:pt>
                <c:pt idx="44457">
                  <c:v>3.5640000000000072</c:v>
                </c:pt>
                <c:pt idx="44458">
                  <c:v>3.5660000000000025</c:v>
                </c:pt>
                <c:pt idx="44459">
                  <c:v>3.5680000000000121</c:v>
                </c:pt>
                <c:pt idx="44460">
                  <c:v>3.5700000000000074</c:v>
                </c:pt>
                <c:pt idx="44461">
                  <c:v>3.5720000000000027</c:v>
                </c:pt>
                <c:pt idx="44462">
                  <c:v>3.5740000000000123</c:v>
                </c:pt>
                <c:pt idx="44463">
                  <c:v>3.5760000000000076</c:v>
                </c:pt>
                <c:pt idx="44464">
                  <c:v>3.578000000000003</c:v>
                </c:pt>
                <c:pt idx="44465">
                  <c:v>3.5800000000000125</c:v>
                </c:pt>
                <c:pt idx="44466">
                  <c:v>3.5820000000000078</c:v>
                </c:pt>
                <c:pt idx="44467">
                  <c:v>3.5840000000000032</c:v>
                </c:pt>
                <c:pt idx="44468">
                  <c:v>3.5860000000000127</c:v>
                </c:pt>
                <c:pt idx="44469">
                  <c:v>3.5880000000000081</c:v>
                </c:pt>
                <c:pt idx="44470">
                  <c:v>3.5900000000000034</c:v>
                </c:pt>
                <c:pt idx="44471">
                  <c:v>3.5919999999999987</c:v>
                </c:pt>
                <c:pt idx="44472">
                  <c:v>3.5940000000000083</c:v>
                </c:pt>
                <c:pt idx="44473">
                  <c:v>3.5960000000000036</c:v>
                </c:pt>
                <c:pt idx="44474">
                  <c:v>3.597999999999999</c:v>
                </c:pt>
                <c:pt idx="44475">
                  <c:v>3.6000000000000085</c:v>
                </c:pt>
                <c:pt idx="44476">
                  <c:v>3.6020000000000039</c:v>
                </c:pt>
                <c:pt idx="44477">
                  <c:v>3.6039999999999992</c:v>
                </c:pt>
                <c:pt idx="44478">
                  <c:v>3.6060000000000088</c:v>
                </c:pt>
                <c:pt idx="44479">
                  <c:v>3.6080000000000041</c:v>
                </c:pt>
                <c:pt idx="44480">
                  <c:v>3.6099999999999994</c:v>
                </c:pt>
                <c:pt idx="44481">
                  <c:v>3.612000000000009</c:v>
                </c:pt>
                <c:pt idx="44482">
                  <c:v>3.6140000000000043</c:v>
                </c:pt>
                <c:pt idx="44483">
                  <c:v>3.6159999999999997</c:v>
                </c:pt>
                <c:pt idx="44484">
                  <c:v>3.6180000000000092</c:v>
                </c:pt>
                <c:pt idx="44485">
                  <c:v>3.6200000000000045</c:v>
                </c:pt>
                <c:pt idx="44486">
                  <c:v>3.6219999999999999</c:v>
                </c:pt>
                <c:pt idx="44487">
                  <c:v>3.6240000000000094</c:v>
                </c:pt>
                <c:pt idx="44488">
                  <c:v>3.6260000000000048</c:v>
                </c:pt>
                <c:pt idx="44489">
                  <c:v>3.6280000000000001</c:v>
                </c:pt>
                <c:pt idx="44490">
                  <c:v>3.6300000000000097</c:v>
                </c:pt>
                <c:pt idx="44491">
                  <c:v>3.632000000000005</c:v>
                </c:pt>
                <c:pt idx="44492">
                  <c:v>3.6340000000000003</c:v>
                </c:pt>
                <c:pt idx="44493">
                  <c:v>3.6360000000000099</c:v>
                </c:pt>
                <c:pt idx="44494">
                  <c:v>3.6380000000000052</c:v>
                </c:pt>
                <c:pt idx="44495">
                  <c:v>3.6400000000000006</c:v>
                </c:pt>
                <c:pt idx="44496">
                  <c:v>3.6420000000000101</c:v>
                </c:pt>
                <c:pt idx="44497">
                  <c:v>3.6440000000000055</c:v>
                </c:pt>
                <c:pt idx="44498">
                  <c:v>3.6460000000000008</c:v>
                </c:pt>
                <c:pt idx="44499">
                  <c:v>3.6480000000000103</c:v>
                </c:pt>
                <c:pt idx="44500">
                  <c:v>3.6500000000000057</c:v>
                </c:pt>
                <c:pt idx="44501">
                  <c:v>3.652000000000001</c:v>
                </c:pt>
                <c:pt idx="44502">
                  <c:v>3.6540000000000106</c:v>
                </c:pt>
                <c:pt idx="44503">
                  <c:v>3.6560000000000059</c:v>
                </c:pt>
                <c:pt idx="44504">
                  <c:v>3.6580000000000013</c:v>
                </c:pt>
                <c:pt idx="44505">
                  <c:v>3.6600000000000108</c:v>
                </c:pt>
                <c:pt idx="44506">
                  <c:v>3.6620000000000061</c:v>
                </c:pt>
                <c:pt idx="44507">
                  <c:v>3.6640000000000015</c:v>
                </c:pt>
                <c:pt idx="44508">
                  <c:v>3.666000000000011</c:v>
                </c:pt>
                <c:pt idx="44509">
                  <c:v>3.6680000000000064</c:v>
                </c:pt>
                <c:pt idx="44510">
                  <c:v>3.6700000000000017</c:v>
                </c:pt>
                <c:pt idx="44511">
                  <c:v>3.6720000000000113</c:v>
                </c:pt>
                <c:pt idx="44512">
                  <c:v>3.6740000000000066</c:v>
                </c:pt>
                <c:pt idx="44513">
                  <c:v>3.6760000000000019</c:v>
                </c:pt>
                <c:pt idx="44514">
                  <c:v>3.6780000000000115</c:v>
                </c:pt>
                <c:pt idx="44515">
                  <c:v>3.6800000000000068</c:v>
                </c:pt>
                <c:pt idx="44516">
                  <c:v>3.6820000000000022</c:v>
                </c:pt>
                <c:pt idx="44517">
                  <c:v>3.6840000000000117</c:v>
                </c:pt>
                <c:pt idx="44518">
                  <c:v>3.686000000000007</c:v>
                </c:pt>
                <c:pt idx="44519">
                  <c:v>3.6880000000000024</c:v>
                </c:pt>
                <c:pt idx="44520">
                  <c:v>3.6900000000000119</c:v>
                </c:pt>
                <c:pt idx="44521">
                  <c:v>3.6920000000000073</c:v>
                </c:pt>
                <c:pt idx="44522">
                  <c:v>3.6940000000000026</c:v>
                </c:pt>
                <c:pt idx="44523">
                  <c:v>3.6960000000000122</c:v>
                </c:pt>
                <c:pt idx="44524">
                  <c:v>3.6980000000000075</c:v>
                </c:pt>
                <c:pt idx="44525">
                  <c:v>3.7000000000000028</c:v>
                </c:pt>
                <c:pt idx="44526">
                  <c:v>3.7020000000000124</c:v>
                </c:pt>
                <c:pt idx="44527">
                  <c:v>3.7040000000000077</c:v>
                </c:pt>
                <c:pt idx="44528">
                  <c:v>3.7060000000000031</c:v>
                </c:pt>
                <c:pt idx="44529">
                  <c:v>3.7080000000000126</c:v>
                </c:pt>
                <c:pt idx="44530">
                  <c:v>3.710000000000008</c:v>
                </c:pt>
                <c:pt idx="44531">
                  <c:v>3.7120000000000033</c:v>
                </c:pt>
                <c:pt idx="44532">
                  <c:v>3.7139999999999986</c:v>
                </c:pt>
                <c:pt idx="44533">
                  <c:v>3.7160000000000082</c:v>
                </c:pt>
                <c:pt idx="44534">
                  <c:v>3.7180000000000035</c:v>
                </c:pt>
                <c:pt idx="44535">
                  <c:v>3.7199999999999989</c:v>
                </c:pt>
                <c:pt idx="44536">
                  <c:v>3.7220000000000084</c:v>
                </c:pt>
                <c:pt idx="44537">
                  <c:v>3.7240000000000038</c:v>
                </c:pt>
                <c:pt idx="44538">
                  <c:v>3.7259999999999991</c:v>
                </c:pt>
                <c:pt idx="44539">
                  <c:v>3.7280000000000086</c:v>
                </c:pt>
                <c:pt idx="44540">
                  <c:v>3.730000000000004</c:v>
                </c:pt>
                <c:pt idx="44541">
                  <c:v>3.7319999999999993</c:v>
                </c:pt>
                <c:pt idx="44542">
                  <c:v>3.7340000000000089</c:v>
                </c:pt>
                <c:pt idx="44543">
                  <c:v>3.7360000000000042</c:v>
                </c:pt>
                <c:pt idx="44544">
                  <c:v>3.7379999999999995</c:v>
                </c:pt>
                <c:pt idx="44545">
                  <c:v>3.7400000000000091</c:v>
                </c:pt>
                <c:pt idx="44546">
                  <c:v>3.7420000000000044</c:v>
                </c:pt>
                <c:pt idx="44547">
                  <c:v>3.7439999999999998</c:v>
                </c:pt>
                <c:pt idx="44548">
                  <c:v>3.7460000000000093</c:v>
                </c:pt>
                <c:pt idx="44549">
                  <c:v>3.7480000000000047</c:v>
                </c:pt>
                <c:pt idx="44550">
                  <c:v>3.75</c:v>
                </c:pt>
                <c:pt idx="44551">
                  <c:v>3.7520000000000095</c:v>
                </c:pt>
                <c:pt idx="44552">
                  <c:v>3.7540000000000049</c:v>
                </c:pt>
                <c:pt idx="44553">
                  <c:v>3.7560000000000002</c:v>
                </c:pt>
                <c:pt idx="44554">
                  <c:v>3.7580000000000098</c:v>
                </c:pt>
                <c:pt idx="44555">
                  <c:v>3.7600000000000051</c:v>
                </c:pt>
                <c:pt idx="44556">
                  <c:v>3.7620000000000005</c:v>
                </c:pt>
                <c:pt idx="44557">
                  <c:v>3.76400000000001</c:v>
                </c:pt>
                <c:pt idx="44558">
                  <c:v>3.7660000000000053</c:v>
                </c:pt>
                <c:pt idx="44559">
                  <c:v>3.7680000000000007</c:v>
                </c:pt>
                <c:pt idx="44560">
                  <c:v>3.7700000000000102</c:v>
                </c:pt>
                <c:pt idx="44561">
                  <c:v>3.7720000000000056</c:v>
                </c:pt>
                <c:pt idx="44562">
                  <c:v>3.7740000000000009</c:v>
                </c:pt>
                <c:pt idx="44563">
                  <c:v>3.7760000000000105</c:v>
                </c:pt>
                <c:pt idx="44564">
                  <c:v>3.7780000000000058</c:v>
                </c:pt>
                <c:pt idx="44565">
                  <c:v>3.7800000000000011</c:v>
                </c:pt>
                <c:pt idx="44566">
                  <c:v>3.7820000000000107</c:v>
                </c:pt>
                <c:pt idx="44567">
                  <c:v>3.784000000000006</c:v>
                </c:pt>
                <c:pt idx="44568">
                  <c:v>3.7860000000000014</c:v>
                </c:pt>
                <c:pt idx="44569">
                  <c:v>3.7880000000000109</c:v>
                </c:pt>
                <c:pt idx="44570">
                  <c:v>3.7900000000000063</c:v>
                </c:pt>
                <c:pt idx="44571">
                  <c:v>3.7920000000000016</c:v>
                </c:pt>
                <c:pt idx="44572">
                  <c:v>3.7940000000000111</c:v>
                </c:pt>
                <c:pt idx="44573">
                  <c:v>3.7960000000000065</c:v>
                </c:pt>
                <c:pt idx="44574">
                  <c:v>3.7980000000000018</c:v>
                </c:pt>
                <c:pt idx="44575">
                  <c:v>3.8000000000000114</c:v>
                </c:pt>
                <c:pt idx="44576">
                  <c:v>3.8020000000000067</c:v>
                </c:pt>
                <c:pt idx="44577">
                  <c:v>3.804000000000002</c:v>
                </c:pt>
                <c:pt idx="44578">
                  <c:v>3.8060000000000116</c:v>
                </c:pt>
                <c:pt idx="44579">
                  <c:v>3.8080000000000069</c:v>
                </c:pt>
                <c:pt idx="44580">
                  <c:v>3.8100000000000023</c:v>
                </c:pt>
                <c:pt idx="44581">
                  <c:v>3.8120000000000118</c:v>
                </c:pt>
                <c:pt idx="44582">
                  <c:v>3.8140000000000072</c:v>
                </c:pt>
                <c:pt idx="44583">
                  <c:v>3.8160000000000025</c:v>
                </c:pt>
                <c:pt idx="44584">
                  <c:v>3.8180000000000121</c:v>
                </c:pt>
                <c:pt idx="44585">
                  <c:v>3.8200000000000074</c:v>
                </c:pt>
                <c:pt idx="44586">
                  <c:v>3.8220000000000027</c:v>
                </c:pt>
                <c:pt idx="44587">
                  <c:v>3.8240000000000123</c:v>
                </c:pt>
                <c:pt idx="44588">
                  <c:v>3.8260000000000076</c:v>
                </c:pt>
                <c:pt idx="44589">
                  <c:v>3.828000000000003</c:v>
                </c:pt>
                <c:pt idx="44590">
                  <c:v>3.8300000000000125</c:v>
                </c:pt>
                <c:pt idx="44591">
                  <c:v>3.8320000000000078</c:v>
                </c:pt>
                <c:pt idx="44592">
                  <c:v>3.8340000000000032</c:v>
                </c:pt>
                <c:pt idx="44593">
                  <c:v>3.8360000000000127</c:v>
                </c:pt>
                <c:pt idx="44594">
                  <c:v>3.8380000000000081</c:v>
                </c:pt>
                <c:pt idx="44595">
                  <c:v>3.8400000000000034</c:v>
                </c:pt>
                <c:pt idx="44596">
                  <c:v>3.8419999999999987</c:v>
                </c:pt>
                <c:pt idx="44597">
                  <c:v>3.8440000000000083</c:v>
                </c:pt>
                <c:pt idx="44598">
                  <c:v>3.8460000000000036</c:v>
                </c:pt>
                <c:pt idx="44599">
                  <c:v>3.847999999999999</c:v>
                </c:pt>
                <c:pt idx="44600">
                  <c:v>3.8500000000000085</c:v>
                </c:pt>
                <c:pt idx="44601">
                  <c:v>3.8520000000000039</c:v>
                </c:pt>
                <c:pt idx="44602">
                  <c:v>3.8539999999999992</c:v>
                </c:pt>
                <c:pt idx="44603">
                  <c:v>3.8560000000000088</c:v>
                </c:pt>
                <c:pt idx="44604">
                  <c:v>3.8580000000000041</c:v>
                </c:pt>
                <c:pt idx="44605">
                  <c:v>3.8599999999999994</c:v>
                </c:pt>
                <c:pt idx="44606">
                  <c:v>3.862000000000009</c:v>
                </c:pt>
                <c:pt idx="44607">
                  <c:v>3.8640000000000043</c:v>
                </c:pt>
                <c:pt idx="44608">
                  <c:v>3.8659999999999997</c:v>
                </c:pt>
                <c:pt idx="44609">
                  <c:v>3.8680000000000092</c:v>
                </c:pt>
                <c:pt idx="44610">
                  <c:v>3.8700000000000045</c:v>
                </c:pt>
                <c:pt idx="44611">
                  <c:v>3.8719999999999999</c:v>
                </c:pt>
                <c:pt idx="44612">
                  <c:v>3.8740000000000094</c:v>
                </c:pt>
                <c:pt idx="44613">
                  <c:v>3.8760000000000048</c:v>
                </c:pt>
                <c:pt idx="44614">
                  <c:v>3.8780000000000001</c:v>
                </c:pt>
                <c:pt idx="44615">
                  <c:v>3.8800000000000097</c:v>
                </c:pt>
                <c:pt idx="44616">
                  <c:v>3.882000000000005</c:v>
                </c:pt>
                <c:pt idx="44617">
                  <c:v>3.8840000000000003</c:v>
                </c:pt>
                <c:pt idx="44618">
                  <c:v>3.8860000000000099</c:v>
                </c:pt>
                <c:pt idx="44619">
                  <c:v>3.8880000000000052</c:v>
                </c:pt>
                <c:pt idx="44620">
                  <c:v>3.8900000000000006</c:v>
                </c:pt>
                <c:pt idx="44621">
                  <c:v>3.8920000000000101</c:v>
                </c:pt>
                <c:pt idx="44622">
                  <c:v>3.8940000000000055</c:v>
                </c:pt>
                <c:pt idx="44623">
                  <c:v>3.8960000000000008</c:v>
                </c:pt>
                <c:pt idx="44624">
                  <c:v>3.8980000000000103</c:v>
                </c:pt>
                <c:pt idx="44625">
                  <c:v>3.9000000000000057</c:v>
                </c:pt>
                <c:pt idx="44626">
                  <c:v>3.902000000000001</c:v>
                </c:pt>
                <c:pt idx="44627">
                  <c:v>3.9040000000000106</c:v>
                </c:pt>
                <c:pt idx="44628">
                  <c:v>3.9060000000000059</c:v>
                </c:pt>
                <c:pt idx="44629">
                  <c:v>3.9080000000000013</c:v>
                </c:pt>
                <c:pt idx="44630">
                  <c:v>3.9100000000000108</c:v>
                </c:pt>
                <c:pt idx="44631">
                  <c:v>3.9120000000000061</c:v>
                </c:pt>
                <c:pt idx="44632">
                  <c:v>3.9140000000000015</c:v>
                </c:pt>
                <c:pt idx="44633">
                  <c:v>3.916000000000011</c:v>
                </c:pt>
                <c:pt idx="44634">
                  <c:v>3.9180000000000064</c:v>
                </c:pt>
                <c:pt idx="44635">
                  <c:v>3.9200000000000017</c:v>
                </c:pt>
                <c:pt idx="44636">
                  <c:v>3.9220000000000113</c:v>
                </c:pt>
                <c:pt idx="44637">
                  <c:v>3.9240000000000066</c:v>
                </c:pt>
                <c:pt idx="44638">
                  <c:v>3.9260000000000019</c:v>
                </c:pt>
                <c:pt idx="44639">
                  <c:v>3.9280000000000115</c:v>
                </c:pt>
                <c:pt idx="44640">
                  <c:v>3.9300000000000068</c:v>
                </c:pt>
                <c:pt idx="44641">
                  <c:v>3.9320000000000022</c:v>
                </c:pt>
                <c:pt idx="44642">
                  <c:v>3.9340000000000117</c:v>
                </c:pt>
                <c:pt idx="44643">
                  <c:v>3.936000000000007</c:v>
                </c:pt>
                <c:pt idx="44644">
                  <c:v>3.9380000000000024</c:v>
                </c:pt>
                <c:pt idx="44645">
                  <c:v>3.9400000000000119</c:v>
                </c:pt>
                <c:pt idx="44646">
                  <c:v>3.9420000000000073</c:v>
                </c:pt>
                <c:pt idx="44647">
                  <c:v>3.9440000000000026</c:v>
                </c:pt>
                <c:pt idx="44648">
                  <c:v>3.9460000000000122</c:v>
                </c:pt>
                <c:pt idx="44649">
                  <c:v>3.9480000000000075</c:v>
                </c:pt>
                <c:pt idx="44650">
                  <c:v>3.9500000000000028</c:v>
                </c:pt>
                <c:pt idx="44651">
                  <c:v>3.9520000000000124</c:v>
                </c:pt>
                <c:pt idx="44652">
                  <c:v>3.9540000000000077</c:v>
                </c:pt>
                <c:pt idx="44653">
                  <c:v>3.9560000000000031</c:v>
                </c:pt>
                <c:pt idx="44654">
                  <c:v>3.9580000000000126</c:v>
                </c:pt>
                <c:pt idx="44655">
                  <c:v>3.960000000000008</c:v>
                </c:pt>
                <c:pt idx="44656">
                  <c:v>3.9620000000000033</c:v>
                </c:pt>
                <c:pt idx="44657">
                  <c:v>3.9639999999999986</c:v>
                </c:pt>
                <c:pt idx="44658">
                  <c:v>3.9660000000000082</c:v>
                </c:pt>
                <c:pt idx="44659">
                  <c:v>3.9680000000000035</c:v>
                </c:pt>
                <c:pt idx="44660">
                  <c:v>3.9699999999999989</c:v>
                </c:pt>
                <c:pt idx="44661">
                  <c:v>3.9720000000000084</c:v>
                </c:pt>
                <c:pt idx="44662">
                  <c:v>3.9740000000000038</c:v>
                </c:pt>
                <c:pt idx="44663">
                  <c:v>3.9759999999999991</c:v>
                </c:pt>
                <c:pt idx="44664">
                  <c:v>3.9780000000000086</c:v>
                </c:pt>
                <c:pt idx="44665">
                  <c:v>3.980000000000004</c:v>
                </c:pt>
                <c:pt idx="44666">
                  <c:v>3.9819999999999993</c:v>
                </c:pt>
                <c:pt idx="44667">
                  <c:v>3.9840000000000089</c:v>
                </c:pt>
                <c:pt idx="44668">
                  <c:v>3.9860000000000042</c:v>
                </c:pt>
                <c:pt idx="44669">
                  <c:v>3.9879999999999995</c:v>
                </c:pt>
                <c:pt idx="44670">
                  <c:v>3.9900000000000091</c:v>
                </c:pt>
                <c:pt idx="44671">
                  <c:v>3.9920000000000044</c:v>
                </c:pt>
                <c:pt idx="44672">
                  <c:v>3.9939999999999998</c:v>
                </c:pt>
                <c:pt idx="44673">
                  <c:v>3.9960000000000093</c:v>
                </c:pt>
                <c:pt idx="44674">
                  <c:v>3.9980000000000047</c:v>
                </c:pt>
                <c:pt idx="44675">
                  <c:v>4</c:v>
                </c:pt>
                <c:pt idx="44676">
                  <c:v>4.0020000000000095</c:v>
                </c:pt>
                <c:pt idx="44677">
                  <c:v>4.0040000000000049</c:v>
                </c:pt>
                <c:pt idx="44678">
                  <c:v>4.0060000000000002</c:v>
                </c:pt>
                <c:pt idx="44679">
                  <c:v>4.0080000000000098</c:v>
                </c:pt>
                <c:pt idx="44680">
                  <c:v>4.0100000000000051</c:v>
                </c:pt>
                <c:pt idx="44681">
                  <c:v>4.0120000000000005</c:v>
                </c:pt>
                <c:pt idx="44682">
                  <c:v>4.01400000000001</c:v>
                </c:pt>
                <c:pt idx="44683">
                  <c:v>4.0160000000000053</c:v>
                </c:pt>
                <c:pt idx="44684">
                  <c:v>4.0180000000000007</c:v>
                </c:pt>
                <c:pt idx="44685">
                  <c:v>4.0200000000000102</c:v>
                </c:pt>
                <c:pt idx="44686">
                  <c:v>4.0220000000000056</c:v>
                </c:pt>
                <c:pt idx="44687">
                  <c:v>4.0240000000000009</c:v>
                </c:pt>
                <c:pt idx="44688">
                  <c:v>4.0260000000000105</c:v>
                </c:pt>
                <c:pt idx="44689">
                  <c:v>4.0280000000000058</c:v>
                </c:pt>
                <c:pt idx="44690">
                  <c:v>4.0300000000000011</c:v>
                </c:pt>
                <c:pt idx="44691">
                  <c:v>4.0320000000000107</c:v>
                </c:pt>
                <c:pt idx="44692">
                  <c:v>4.034000000000006</c:v>
                </c:pt>
                <c:pt idx="44693">
                  <c:v>4.0360000000000014</c:v>
                </c:pt>
                <c:pt idx="44694">
                  <c:v>4.0380000000000109</c:v>
                </c:pt>
                <c:pt idx="44695">
                  <c:v>4.0400000000000063</c:v>
                </c:pt>
                <c:pt idx="44696">
                  <c:v>4.0420000000000016</c:v>
                </c:pt>
                <c:pt idx="44697">
                  <c:v>4.0440000000000111</c:v>
                </c:pt>
                <c:pt idx="44698">
                  <c:v>4.0460000000000065</c:v>
                </c:pt>
                <c:pt idx="44699">
                  <c:v>4.0480000000000018</c:v>
                </c:pt>
                <c:pt idx="44700">
                  <c:v>4.0500000000000114</c:v>
                </c:pt>
                <c:pt idx="44701">
                  <c:v>4.0520000000000067</c:v>
                </c:pt>
                <c:pt idx="44702">
                  <c:v>4.054000000000002</c:v>
                </c:pt>
                <c:pt idx="44703">
                  <c:v>4.0560000000000116</c:v>
                </c:pt>
                <c:pt idx="44704">
                  <c:v>4.0580000000000069</c:v>
                </c:pt>
                <c:pt idx="44705">
                  <c:v>4.0600000000000023</c:v>
                </c:pt>
                <c:pt idx="44706">
                  <c:v>4.0620000000000118</c:v>
                </c:pt>
                <c:pt idx="44707">
                  <c:v>4.0640000000000072</c:v>
                </c:pt>
                <c:pt idx="44708">
                  <c:v>4.0660000000000025</c:v>
                </c:pt>
                <c:pt idx="44709">
                  <c:v>4.0680000000000121</c:v>
                </c:pt>
                <c:pt idx="44710">
                  <c:v>4.0700000000000074</c:v>
                </c:pt>
                <c:pt idx="44711">
                  <c:v>4.0720000000000027</c:v>
                </c:pt>
                <c:pt idx="44712">
                  <c:v>4.0740000000000123</c:v>
                </c:pt>
                <c:pt idx="44713">
                  <c:v>4.0760000000000076</c:v>
                </c:pt>
                <c:pt idx="44714">
                  <c:v>4.078000000000003</c:v>
                </c:pt>
                <c:pt idx="44715">
                  <c:v>4.0800000000000125</c:v>
                </c:pt>
                <c:pt idx="44716">
                  <c:v>4.0820000000000078</c:v>
                </c:pt>
                <c:pt idx="44717">
                  <c:v>4.0840000000000032</c:v>
                </c:pt>
                <c:pt idx="44718">
                  <c:v>4.0860000000000127</c:v>
                </c:pt>
                <c:pt idx="44719">
                  <c:v>4.0880000000000081</c:v>
                </c:pt>
                <c:pt idx="44720">
                  <c:v>4.0900000000000034</c:v>
                </c:pt>
                <c:pt idx="44721">
                  <c:v>4.0919999999999987</c:v>
                </c:pt>
                <c:pt idx="44722">
                  <c:v>4.0940000000000083</c:v>
                </c:pt>
                <c:pt idx="44723">
                  <c:v>4.0960000000000036</c:v>
                </c:pt>
                <c:pt idx="44724">
                  <c:v>4.097999999999999</c:v>
                </c:pt>
                <c:pt idx="44725">
                  <c:v>4.1000000000000085</c:v>
                </c:pt>
                <c:pt idx="44726">
                  <c:v>4.1020000000000039</c:v>
                </c:pt>
                <c:pt idx="44727">
                  <c:v>4.1039999999999992</c:v>
                </c:pt>
                <c:pt idx="44728">
                  <c:v>4.1060000000000088</c:v>
                </c:pt>
                <c:pt idx="44729">
                  <c:v>4.1080000000000041</c:v>
                </c:pt>
                <c:pt idx="44730">
                  <c:v>4.1099999999999994</c:v>
                </c:pt>
                <c:pt idx="44731">
                  <c:v>4.112000000000009</c:v>
                </c:pt>
                <c:pt idx="44732">
                  <c:v>4.1140000000000043</c:v>
                </c:pt>
                <c:pt idx="44733">
                  <c:v>4.1159999999999997</c:v>
                </c:pt>
                <c:pt idx="44734">
                  <c:v>4.1180000000000092</c:v>
                </c:pt>
                <c:pt idx="44735">
                  <c:v>4.1200000000000045</c:v>
                </c:pt>
                <c:pt idx="44736">
                  <c:v>4.1219999999999999</c:v>
                </c:pt>
                <c:pt idx="44737">
                  <c:v>4.1240000000000094</c:v>
                </c:pt>
                <c:pt idx="44738">
                  <c:v>4.1260000000000048</c:v>
                </c:pt>
                <c:pt idx="44739">
                  <c:v>4.1280000000000001</c:v>
                </c:pt>
                <c:pt idx="44740">
                  <c:v>4.1300000000000097</c:v>
                </c:pt>
                <c:pt idx="44741">
                  <c:v>4.132000000000005</c:v>
                </c:pt>
                <c:pt idx="44742">
                  <c:v>4.1340000000000003</c:v>
                </c:pt>
                <c:pt idx="44743">
                  <c:v>4.1360000000000099</c:v>
                </c:pt>
                <c:pt idx="44744">
                  <c:v>4.1380000000000052</c:v>
                </c:pt>
                <c:pt idx="44745">
                  <c:v>4.1400000000000006</c:v>
                </c:pt>
                <c:pt idx="44746">
                  <c:v>4.1420000000000101</c:v>
                </c:pt>
                <c:pt idx="44747">
                  <c:v>4.1440000000000055</c:v>
                </c:pt>
                <c:pt idx="44748">
                  <c:v>4.1460000000000008</c:v>
                </c:pt>
                <c:pt idx="44749">
                  <c:v>4.1480000000000103</c:v>
                </c:pt>
                <c:pt idx="44750">
                  <c:v>4.1500000000000057</c:v>
                </c:pt>
                <c:pt idx="44751">
                  <c:v>4.152000000000001</c:v>
                </c:pt>
                <c:pt idx="44752">
                  <c:v>4.1540000000000106</c:v>
                </c:pt>
                <c:pt idx="44753">
                  <c:v>4.1560000000000059</c:v>
                </c:pt>
                <c:pt idx="44754">
                  <c:v>4.1580000000000013</c:v>
                </c:pt>
                <c:pt idx="44755">
                  <c:v>4.1600000000000108</c:v>
                </c:pt>
                <c:pt idx="44756">
                  <c:v>4.1620000000000061</c:v>
                </c:pt>
                <c:pt idx="44757">
                  <c:v>4.1640000000000015</c:v>
                </c:pt>
                <c:pt idx="44758">
                  <c:v>4.166000000000011</c:v>
                </c:pt>
                <c:pt idx="44759">
                  <c:v>4.1680000000000064</c:v>
                </c:pt>
                <c:pt idx="44760">
                  <c:v>4.1700000000000017</c:v>
                </c:pt>
                <c:pt idx="44761">
                  <c:v>4.1720000000000113</c:v>
                </c:pt>
                <c:pt idx="44762">
                  <c:v>4.1740000000000066</c:v>
                </c:pt>
                <c:pt idx="44763">
                  <c:v>4.1760000000000019</c:v>
                </c:pt>
                <c:pt idx="44764">
                  <c:v>4.1780000000000115</c:v>
                </c:pt>
                <c:pt idx="44765">
                  <c:v>4.1800000000000068</c:v>
                </c:pt>
                <c:pt idx="44766">
                  <c:v>4.1820000000000022</c:v>
                </c:pt>
                <c:pt idx="44767">
                  <c:v>4.1840000000000117</c:v>
                </c:pt>
                <c:pt idx="44768">
                  <c:v>4.186000000000007</c:v>
                </c:pt>
                <c:pt idx="44769">
                  <c:v>4.1880000000000024</c:v>
                </c:pt>
                <c:pt idx="44770">
                  <c:v>4.1900000000000119</c:v>
                </c:pt>
                <c:pt idx="44771">
                  <c:v>4.1920000000000073</c:v>
                </c:pt>
                <c:pt idx="44772">
                  <c:v>4.1940000000000026</c:v>
                </c:pt>
                <c:pt idx="44773">
                  <c:v>4.1960000000000122</c:v>
                </c:pt>
                <c:pt idx="44774">
                  <c:v>4.1980000000000075</c:v>
                </c:pt>
                <c:pt idx="44775">
                  <c:v>4.2000000000000028</c:v>
                </c:pt>
                <c:pt idx="44776">
                  <c:v>4.2020000000000124</c:v>
                </c:pt>
                <c:pt idx="44777">
                  <c:v>4.2040000000000077</c:v>
                </c:pt>
                <c:pt idx="44778">
                  <c:v>4.2060000000000031</c:v>
                </c:pt>
                <c:pt idx="44779">
                  <c:v>4.2080000000000126</c:v>
                </c:pt>
                <c:pt idx="44780">
                  <c:v>4.210000000000008</c:v>
                </c:pt>
                <c:pt idx="44781">
                  <c:v>4.2120000000000033</c:v>
                </c:pt>
                <c:pt idx="44782">
                  <c:v>4.2139999999999986</c:v>
                </c:pt>
                <c:pt idx="44783">
                  <c:v>4.2160000000000082</c:v>
                </c:pt>
                <c:pt idx="44784">
                  <c:v>4.2180000000000035</c:v>
                </c:pt>
                <c:pt idx="44785">
                  <c:v>4.2199999999999989</c:v>
                </c:pt>
                <c:pt idx="44786">
                  <c:v>4.2220000000000084</c:v>
                </c:pt>
                <c:pt idx="44787">
                  <c:v>4.2240000000000038</c:v>
                </c:pt>
                <c:pt idx="44788">
                  <c:v>4.2259999999999991</c:v>
                </c:pt>
                <c:pt idx="44789">
                  <c:v>4.2280000000000086</c:v>
                </c:pt>
                <c:pt idx="44790">
                  <c:v>4.230000000000004</c:v>
                </c:pt>
                <c:pt idx="44791">
                  <c:v>4.2319999999999993</c:v>
                </c:pt>
                <c:pt idx="44792">
                  <c:v>4.2340000000000089</c:v>
                </c:pt>
                <c:pt idx="44793">
                  <c:v>4.2360000000000042</c:v>
                </c:pt>
                <c:pt idx="44794">
                  <c:v>4.2379999999999995</c:v>
                </c:pt>
                <c:pt idx="44795">
                  <c:v>4.2400000000000091</c:v>
                </c:pt>
                <c:pt idx="44796">
                  <c:v>4.2420000000000044</c:v>
                </c:pt>
                <c:pt idx="44797">
                  <c:v>4.2439999999999998</c:v>
                </c:pt>
                <c:pt idx="44798">
                  <c:v>4.2460000000000093</c:v>
                </c:pt>
                <c:pt idx="44799">
                  <c:v>4.2480000000000047</c:v>
                </c:pt>
                <c:pt idx="44800">
                  <c:v>4.25</c:v>
                </c:pt>
                <c:pt idx="44801">
                  <c:v>4.2520000000000095</c:v>
                </c:pt>
                <c:pt idx="44802">
                  <c:v>4.2540000000000049</c:v>
                </c:pt>
                <c:pt idx="44803">
                  <c:v>4.2560000000000002</c:v>
                </c:pt>
                <c:pt idx="44804">
                  <c:v>4.2580000000000098</c:v>
                </c:pt>
                <c:pt idx="44805">
                  <c:v>4.2600000000000051</c:v>
                </c:pt>
                <c:pt idx="44806">
                  <c:v>4.2620000000000005</c:v>
                </c:pt>
                <c:pt idx="44807">
                  <c:v>4.26400000000001</c:v>
                </c:pt>
                <c:pt idx="44808">
                  <c:v>4.2660000000000053</c:v>
                </c:pt>
                <c:pt idx="44809">
                  <c:v>4.2680000000000007</c:v>
                </c:pt>
                <c:pt idx="44810">
                  <c:v>4.2700000000000102</c:v>
                </c:pt>
                <c:pt idx="44811">
                  <c:v>4.2720000000000056</c:v>
                </c:pt>
                <c:pt idx="44812">
                  <c:v>4.2740000000000009</c:v>
                </c:pt>
                <c:pt idx="44813">
                  <c:v>4.2760000000000105</c:v>
                </c:pt>
                <c:pt idx="44814">
                  <c:v>4.2780000000000058</c:v>
                </c:pt>
                <c:pt idx="44815">
                  <c:v>4.2800000000000011</c:v>
                </c:pt>
                <c:pt idx="44816">
                  <c:v>4.2820000000000107</c:v>
                </c:pt>
                <c:pt idx="44817">
                  <c:v>4.284000000000006</c:v>
                </c:pt>
                <c:pt idx="44818">
                  <c:v>4.2860000000000014</c:v>
                </c:pt>
                <c:pt idx="44819">
                  <c:v>4.2880000000000109</c:v>
                </c:pt>
                <c:pt idx="44820">
                  <c:v>4.2900000000000063</c:v>
                </c:pt>
                <c:pt idx="44821">
                  <c:v>4.2920000000000016</c:v>
                </c:pt>
                <c:pt idx="44822">
                  <c:v>4.2940000000000111</c:v>
                </c:pt>
                <c:pt idx="44823">
                  <c:v>4.2960000000000065</c:v>
                </c:pt>
                <c:pt idx="44824">
                  <c:v>4.2980000000000018</c:v>
                </c:pt>
                <c:pt idx="44825">
                  <c:v>4.3000000000000114</c:v>
                </c:pt>
                <c:pt idx="44826">
                  <c:v>4.3020000000000067</c:v>
                </c:pt>
                <c:pt idx="44827">
                  <c:v>4.304000000000002</c:v>
                </c:pt>
                <c:pt idx="44828">
                  <c:v>4.3060000000000116</c:v>
                </c:pt>
                <c:pt idx="44829">
                  <c:v>4.3080000000000069</c:v>
                </c:pt>
                <c:pt idx="44830">
                  <c:v>4.3100000000000023</c:v>
                </c:pt>
                <c:pt idx="44831">
                  <c:v>4.3120000000000118</c:v>
                </c:pt>
                <c:pt idx="44832">
                  <c:v>4.3140000000000072</c:v>
                </c:pt>
                <c:pt idx="44833">
                  <c:v>4.3160000000000025</c:v>
                </c:pt>
                <c:pt idx="44834">
                  <c:v>4.3180000000000121</c:v>
                </c:pt>
                <c:pt idx="44835">
                  <c:v>4.3200000000000074</c:v>
                </c:pt>
                <c:pt idx="44836">
                  <c:v>4.3220000000000027</c:v>
                </c:pt>
                <c:pt idx="44837">
                  <c:v>4.3240000000000123</c:v>
                </c:pt>
                <c:pt idx="44838">
                  <c:v>4.3260000000000076</c:v>
                </c:pt>
                <c:pt idx="44839">
                  <c:v>4.328000000000003</c:v>
                </c:pt>
                <c:pt idx="44840">
                  <c:v>4.3300000000000125</c:v>
                </c:pt>
                <c:pt idx="44841">
                  <c:v>4.3320000000000078</c:v>
                </c:pt>
                <c:pt idx="44842">
                  <c:v>4.3340000000000032</c:v>
                </c:pt>
                <c:pt idx="44843">
                  <c:v>4.3360000000000127</c:v>
                </c:pt>
                <c:pt idx="44844">
                  <c:v>4.3380000000000081</c:v>
                </c:pt>
                <c:pt idx="44845">
                  <c:v>4.3400000000000034</c:v>
                </c:pt>
                <c:pt idx="44846">
                  <c:v>4.3419999999999987</c:v>
                </c:pt>
                <c:pt idx="44847">
                  <c:v>4.3440000000000083</c:v>
                </c:pt>
                <c:pt idx="44848">
                  <c:v>4.3460000000000036</c:v>
                </c:pt>
                <c:pt idx="44849">
                  <c:v>4.347999999999999</c:v>
                </c:pt>
                <c:pt idx="44850">
                  <c:v>4.3500000000000085</c:v>
                </c:pt>
                <c:pt idx="44851">
                  <c:v>4.3520000000000039</c:v>
                </c:pt>
                <c:pt idx="44852">
                  <c:v>4.3539999999999992</c:v>
                </c:pt>
                <c:pt idx="44853">
                  <c:v>4.3560000000000088</c:v>
                </c:pt>
                <c:pt idx="44854">
                  <c:v>4.3580000000000041</c:v>
                </c:pt>
                <c:pt idx="44855">
                  <c:v>4.3599999999999994</c:v>
                </c:pt>
                <c:pt idx="44856">
                  <c:v>4.362000000000009</c:v>
                </c:pt>
                <c:pt idx="44857">
                  <c:v>4.3640000000000043</c:v>
                </c:pt>
                <c:pt idx="44858">
                  <c:v>4.3659999999999997</c:v>
                </c:pt>
                <c:pt idx="44859">
                  <c:v>4.3680000000000092</c:v>
                </c:pt>
                <c:pt idx="44860">
                  <c:v>4.3700000000000045</c:v>
                </c:pt>
                <c:pt idx="44861">
                  <c:v>4.3719999999999999</c:v>
                </c:pt>
                <c:pt idx="44862">
                  <c:v>4.3740000000000094</c:v>
                </c:pt>
                <c:pt idx="44863">
                  <c:v>4.3760000000000048</c:v>
                </c:pt>
                <c:pt idx="44864">
                  <c:v>4.3780000000000001</c:v>
                </c:pt>
                <c:pt idx="44865">
                  <c:v>4.3800000000000097</c:v>
                </c:pt>
                <c:pt idx="44866">
                  <c:v>4.382000000000005</c:v>
                </c:pt>
                <c:pt idx="44867">
                  <c:v>4.3840000000000003</c:v>
                </c:pt>
                <c:pt idx="44868">
                  <c:v>4.3860000000000099</c:v>
                </c:pt>
                <c:pt idx="44869">
                  <c:v>4.3880000000000052</c:v>
                </c:pt>
                <c:pt idx="44870">
                  <c:v>4.3900000000000006</c:v>
                </c:pt>
                <c:pt idx="44871">
                  <c:v>4.3920000000000101</c:v>
                </c:pt>
                <c:pt idx="44872">
                  <c:v>4.3940000000000055</c:v>
                </c:pt>
                <c:pt idx="44873">
                  <c:v>4.3960000000000008</c:v>
                </c:pt>
                <c:pt idx="44874">
                  <c:v>4.3980000000000103</c:v>
                </c:pt>
                <c:pt idx="44875">
                  <c:v>4.4000000000000057</c:v>
                </c:pt>
                <c:pt idx="44876">
                  <c:v>4.402000000000001</c:v>
                </c:pt>
                <c:pt idx="44877">
                  <c:v>4.4040000000000106</c:v>
                </c:pt>
                <c:pt idx="44878">
                  <c:v>4.4060000000000059</c:v>
                </c:pt>
                <c:pt idx="44879">
                  <c:v>4.4080000000000013</c:v>
                </c:pt>
                <c:pt idx="44880">
                  <c:v>4.4100000000000108</c:v>
                </c:pt>
                <c:pt idx="44881">
                  <c:v>4.4120000000000061</c:v>
                </c:pt>
                <c:pt idx="44882">
                  <c:v>4.4140000000000015</c:v>
                </c:pt>
                <c:pt idx="44883">
                  <c:v>4.416000000000011</c:v>
                </c:pt>
                <c:pt idx="44884">
                  <c:v>4.4180000000000064</c:v>
                </c:pt>
                <c:pt idx="44885">
                  <c:v>4.4200000000000017</c:v>
                </c:pt>
                <c:pt idx="44886">
                  <c:v>4.4220000000000113</c:v>
                </c:pt>
                <c:pt idx="44887">
                  <c:v>4.4240000000000066</c:v>
                </c:pt>
                <c:pt idx="44888">
                  <c:v>4.4260000000000019</c:v>
                </c:pt>
                <c:pt idx="44889">
                  <c:v>4.4280000000000115</c:v>
                </c:pt>
                <c:pt idx="44890">
                  <c:v>4.4300000000000068</c:v>
                </c:pt>
                <c:pt idx="44891">
                  <c:v>4.4320000000000022</c:v>
                </c:pt>
                <c:pt idx="44892">
                  <c:v>4.4340000000000117</c:v>
                </c:pt>
                <c:pt idx="44893">
                  <c:v>4.436000000000007</c:v>
                </c:pt>
                <c:pt idx="44894">
                  <c:v>4.4380000000000024</c:v>
                </c:pt>
                <c:pt idx="44895">
                  <c:v>4.4400000000000119</c:v>
                </c:pt>
                <c:pt idx="44896">
                  <c:v>4.4420000000000073</c:v>
                </c:pt>
                <c:pt idx="44897">
                  <c:v>4.4440000000000026</c:v>
                </c:pt>
                <c:pt idx="44898">
                  <c:v>4.4460000000000122</c:v>
                </c:pt>
                <c:pt idx="44899">
                  <c:v>4.4480000000000075</c:v>
                </c:pt>
                <c:pt idx="44900">
                  <c:v>4.4500000000000028</c:v>
                </c:pt>
                <c:pt idx="44901">
                  <c:v>4.4520000000000124</c:v>
                </c:pt>
                <c:pt idx="44902">
                  <c:v>4.4540000000000077</c:v>
                </c:pt>
                <c:pt idx="44903">
                  <c:v>4.4560000000000031</c:v>
                </c:pt>
                <c:pt idx="44904">
                  <c:v>4.4580000000000126</c:v>
                </c:pt>
                <c:pt idx="44905">
                  <c:v>4.460000000000008</c:v>
                </c:pt>
                <c:pt idx="44906">
                  <c:v>4.4620000000000033</c:v>
                </c:pt>
                <c:pt idx="44907">
                  <c:v>4.4639999999999986</c:v>
                </c:pt>
                <c:pt idx="44908">
                  <c:v>4.4660000000000082</c:v>
                </c:pt>
                <c:pt idx="44909">
                  <c:v>4.4680000000000035</c:v>
                </c:pt>
                <c:pt idx="44910">
                  <c:v>4.4699999999999989</c:v>
                </c:pt>
                <c:pt idx="44911">
                  <c:v>4.4720000000000084</c:v>
                </c:pt>
                <c:pt idx="44912">
                  <c:v>4.4740000000000038</c:v>
                </c:pt>
                <c:pt idx="44913">
                  <c:v>4.4759999999999991</c:v>
                </c:pt>
                <c:pt idx="44914">
                  <c:v>4.4780000000000086</c:v>
                </c:pt>
                <c:pt idx="44915">
                  <c:v>4.480000000000004</c:v>
                </c:pt>
                <c:pt idx="44916">
                  <c:v>4.4819999999999993</c:v>
                </c:pt>
                <c:pt idx="44917">
                  <c:v>4.4840000000000089</c:v>
                </c:pt>
                <c:pt idx="44918">
                  <c:v>4.4860000000000042</c:v>
                </c:pt>
                <c:pt idx="44919">
                  <c:v>4.4879999999999995</c:v>
                </c:pt>
                <c:pt idx="44920">
                  <c:v>4.4900000000000091</c:v>
                </c:pt>
                <c:pt idx="44921">
                  <c:v>4.4920000000000044</c:v>
                </c:pt>
                <c:pt idx="44922">
                  <c:v>4.4939999999999998</c:v>
                </c:pt>
                <c:pt idx="44923">
                  <c:v>4.4960000000000093</c:v>
                </c:pt>
                <c:pt idx="44924">
                  <c:v>4.4980000000000047</c:v>
                </c:pt>
                <c:pt idx="44925">
                  <c:v>4.5</c:v>
                </c:pt>
                <c:pt idx="44926">
                  <c:v>4.5020000000000095</c:v>
                </c:pt>
                <c:pt idx="44927">
                  <c:v>4.5040000000000049</c:v>
                </c:pt>
                <c:pt idx="44928">
                  <c:v>4.5060000000000002</c:v>
                </c:pt>
                <c:pt idx="44929">
                  <c:v>4.5080000000000098</c:v>
                </c:pt>
                <c:pt idx="44930">
                  <c:v>4.5100000000000051</c:v>
                </c:pt>
                <c:pt idx="44931">
                  <c:v>4.5120000000000005</c:v>
                </c:pt>
                <c:pt idx="44932">
                  <c:v>4.51400000000001</c:v>
                </c:pt>
                <c:pt idx="44933">
                  <c:v>4.5160000000000053</c:v>
                </c:pt>
                <c:pt idx="44934">
                  <c:v>4.5180000000000007</c:v>
                </c:pt>
                <c:pt idx="44935">
                  <c:v>4.5200000000000102</c:v>
                </c:pt>
                <c:pt idx="44936">
                  <c:v>4.5220000000000056</c:v>
                </c:pt>
                <c:pt idx="44937">
                  <c:v>4.5240000000000009</c:v>
                </c:pt>
                <c:pt idx="44938">
                  <c:v>4.5260000000000105</c:v>
                </c:pt>
                <c:pt idx="44939">
                  <c:v>4.5280000000000058</c:v>
                </c:pt>
                <c:pt idx="44940">
                  <c:v>4.5300000000000011</c:v>
                </c:pt>
                <c:pt idx="44941">
                  <c:v>4.5320000000000107</c:v>
                </c:pt>
                <c:pt idx="44942">
                  <c:v>4.534000000000006</c:v>
                </c:pt>
                <c:pt idx="44943">
                  <c:v>4.5360000000000014</c:v>
                </c:pt>
                <c:pt idx="44944">
                  <c:v>4.5380000000000109</c:v>
                </c:pt>
                <c:pt idx="44945">
                  <c:v>4.5400000000000063</c:v>
                </c:pt>
                <c:pt idx="44946">
                  <c:v>4.5420000000000016</c:v>
                </c:pt>
                <c:pt idx="44947">
                  <c:v>4.5440000000000111</c:v>
                </c:pt>
                <c:pt idx="44948">
                  <c:v>4.5460000000000065</c:v>
                </c:pt>
                <c:pt idx="44949">
                  <c:v>4.5480000000000018</c:v>
                </c:pt>
                <c:pt idx="44950">
                  <c:v>4.5500000000000114</c:v>
                </c:pt>
                <c:pt idx="44951">
                  <c:v>4.5520000000000067</c:v>
                </c:pt>
                <c:pt idx="44952">
                  <c:v>4.554000000000002</c:v>
                </c:pt>
                <c:pt idx="44953">
                  <c:v>4.5560000000000116</c:v>
                </c:pt>
                <c:pt idx="44954">
                  <c:v>4.5580000000000069</c:v>
                </c:pt>
                <c:pt idx="44955">
                  <c:v>4.5600000000000023</c:v>
                </c:pt>
                <c:pt idx="44956">
                  <c:v>4.5620000000000118</c:v>
                </c:pt>
                <c:pt idx="44957">
                  <c:v>4.5640000000000072</c:v>
                </c:pt>
                <c:pt idx="44958">
                  <c:v>4.5660000000000025</c:v>
                </c:pt>
                <c:pt idx="44959">
                  <c:v>4.5680000000000121</c:v>
                </c:pt>
                <c:pt idx="44960">
                  <c:v>4.5700000000000074</c:v>
                </c:pt>
                <c:pt idx="44961">
                  <c:v>4.5720000000000027</c:v>
                </c:pt>
                <c:pt idx="44962">
                  <c:v>4.5740000000000123</c:v>
                </c:pt>
                <c:pt idx="44963">
                  <c:v>4.5760000000000076</c:v>
                </c:pt>
                <c:pt idx="44964">
                  <c:v>4.578000000000003</c:v>
                </c:pt>
                <c:pt idx="44965">
                  <c:v>4.5800000000000125</c:v>
                </c:pt>
                <c:pt idx="44966">
                  <c:v>4.5820000000000078</c:v>
                </c:pt>
                <c:pt idx="44967">
                  <c:v>4.5840000000000032</c:v>
                </c:pt>
                <c:pt idx="44968">
                  <c:v>4.5860000000000127</c:v>
                </c:pt>
                <c:pt idx="44969">
                  <c:v>4.5880000000000081</c:v>
                </c:pt>
                <c:pt idx="44970">
                  <c:v>4.5900000000000034</c:v>
                </c:pt>
                <c:pt idx="44971">
                  <c:v>4.5919999999999987</c:v>
                </c:pt>
                <c:pt idx="44972">
                  <c:v>4.5940000000000083</c:v>
                </c:pt>
                <c:pt idx="44973">
                  <c:v>4.5960000000000036</c:v>
                </c:pt>
                <c:pt idx="44974">
                  <c:v>4.597999999999999</c:v>
                </c:pt>
                <c:pt idx="44975">
                  <c:v>4.6000000000000085</c:v>
                </c:pt>
                <c:pt idx="44976">
                  <c:v>4.6020000000000039</c:v>
                </c:pt>
                <c:pt idx="44977">
                  <c:v>4.6039999999999992</c:v>
                </c:pt>
                <c:pt idx="44978">
                  <c:v>4.6060000000000088</c:v>
                </c:pt>
                <c:pt idx="44979">
                  <c:v>4.6080000000000041</c:v>
                </c:pt>
                <c:pt idx="44980">
                  <c:v>4.6099999999999994</c:v>
                </c:pt>
                <c:pt idx="44981">
                  <c:v>4.612000000000009</c:v>
                </c:pt>
                <c:pt idx="44982">
                  <c:v>4.6140000000000043</c:v>
                </c:pt>
                <c:pt idx="44983">
                  <c:v>4.6159999999999997</c:v>
                </c:pt>
                <c:pt idx="44984">
                  <c:v>4.6180000000000092</c:v>
                </c:pt>
                <c:pt idx="44985">
                  <c:v>4.6200000000000045</c:v>
                </c:pt>
                <c:pt idx="44986">
                  <c:v>4.6219999999999999</c:v>
                </c:pt>
                <c:pt idx="44987">
                  <c:v>4.6240000000000094</c:v>
                </c:pt>
                <c:pt idx="44988">
                  <c:v>4.6260000000000048</c:v>
                </c:pt>
                <c:pt idx="44989">
                  <c:v>4.6280000000000001</c:v>
                </c:pt>
                <c:pt idx="44990">
                  <c:v>4.6300000000000097</c:v>
                </c:pt>
                <c:pt idx="44991">
                  <c:v>4.632000000000005</c:v>
                </c:pt>
                <c:pt idx="44992">
                  <c:v>4.6340000000000003</c:v>
                </c:pt>
                <c:pt idx="44993">
                  <c:v>4.6360000000000099</c:v>
                </c:pt>
                <c:pt idx="44994">
                  <c:v>4.6380000000000052</c:v>
                </c:pt>
                <c:pt idx="44995">
                  <c:v>4.6400000000000006</c:v>
                </c:pt>
                <c:pt idx="44996">
                  <c:v>4.6420000000000101</c:v>
                </c:pt>
                <c:pt idx="44997">
                  <c:v>4.6440000000000055</c:v>
                </c:pt>
                <c:pt idx="44998">
                  <c:v>4.6460000000000008</c:v>
                </c:pt>
                <c:pt idx="44999">
                  <c:v>4.6480000000000103</c:v>
                </c:pt>
                <c:pt idx="45000">
                  <c:v>4.6500000000000057</c:v>
                </c:pt>
                <c:pt idx="45001">
                  <c:v>4.652000000000001</c:v>
                </c:pt>
                <c:pt idx="45002">
                  <c:v>4.6540000000000106</c:v>
                </c:pt>
                <c:pt idx="45003">
                  <c:v>4.6560000000000059</c:v>
                </c:pt>
                <c:pt idx="45004">
                  <c:v>4.6580000000000013</c:v>
                </c:pt>
                <c:pt idx="45005">
                  <c:v>4.6600000000000108</c:v>
                </c:pt>
                <c:pt idx="45006">
                  <c:v>4.6620000000000061</c:v>
                </c:pt>
                <c:pt idx="45007">
                  <c:v>4.6640000000000015</c:v>
                </c:pt>
                <c:pt idx="45008">
                  <c:v>4.666000000000011</c:v>
                </c:pt>
                <c:pt idx="45009">
                  <c:v>4.6680000000000064</c:v>
                </c:pt>
                <c:pt idx="45010">
                  <c:v>4.6700000000000017</c:v>
                </c:pt>
                <c:pt idx="45011">
                  <c:v>4.6720000000000113</c:v>
                </c:pt>
                <c:pt idx="45012">
                  <c:v>4.6740000000000066</c:v>
                </c:pt>
                <c:pt idx="45013">
                  <c:v>4.6760000000000019</c:v>
                </c:pt>
                <c:pt idx="45014">
                  <c:v>4.6780000000000115</c:v>
                </c:pt>
                <c:pt idx="45015">
                  <c:v>4.6800000000000068</c:v>
                </c:pt>
                <c:pt idx="45016">
                  <c:v>4.6820000000000022</c:v>
                </c:pt>
                <c:pt idx="45017">
                  <c:v>4.6840000000000117</c:v>
                </c:pt>
                <c:pt idx="45018">
                  <c:v>4.686000000000007</c:v>
                </c:pt>
                <c:pt idx="45019">
                  <c:v>4.6880000000000024</c:v>
                </c:pt>
                <c:pt idx="45020">
                  <c:v>4.6900000000000119</c:v>
                </c:pt>
                <c:pt idx="45021">
                  <c:v>4.6920000000000073</c:v>
                </c:pt>
                <c:pt idx="45022">
                  <c:v>4.6940000000000026</c:v>
                </c:pt>
                <c:pt idx="45023">
                  <c:v>4.6960000000000122</c:v>
                </c:pt>
                <c:pt idx="45024">
                  <c:v>4.6980000000000075</c:v>
                </c:pt>
                <c:pt idx="45025">
                  <c:v>4.7000000000000028</c:v>
                </c:pt>
                <c:pt idx="45026">
                  <c:v>4.7020000000000124</c:v>
                </c:pt>
                <c:pt idx="45027">
                  <c:v>4.7040000000000077</c:v>
                </c:pt>
                <c:pt idx="45028">
                  <c:v>4.7060000000000031</c:v>
                </c:pt>
                <c:pt idx="45029">
                  <c:v>4.7080000000000126</c:v>
                </c:pt>
                <c:pt idx="45030">
                  <c:v>4.710000000000008</c:v>
                </c:pt>
                <c:pt idx="45031">
                  <c:v>4.7120000000000033</c:v>
                </c:pt>
                <c:pt idx="45032">
                  <c:v>4.7139999999999986</c:v>
                </c:pt>
                <c:pt idx="45033">
                  <c:v>4.7160000000000082</c:v>
                </c:pt>
                <c:pt idx="45034">
                  <c:v>4.7180000000000035</c:v>
                </c:pt>
                <c:pt idx="45035">
                  <c:v>4.7199999999999989</c:v>
                </c:pt>
                <c:pt idx="45036">
                  <c:v>4.7220000000000084</c:v>
                </c:pt>
                <c:pt idx="45037">
                  <c:v>4.7240000000000038</c:v>
                </c:pt>
                <c:pt idx="45038">
                  <c:v>4.7259999999999991</c:v>
                </c:pt>
                <c:pt idx="45039">
                  <c:v>4.7280000000000086</c:v>
                </c:pt>
                <c:pt idx="45040">
                  <c:v>4.730000000000004</c:v>
                </c:pt>
                <c:pt idx="45041">
                  <c:v>4.7319999999999993</c:v>
                </c:pt>
                <c:pt idx="45042">
                  <c:v>4.7340000000000089</c:v>
                </c:pt>
                <c:pt idx="45043">
                  <c:v>4.7360000000000042</c:v>
                </c:pt>
                <c:pt idx="45044">
                  <c:v>4.7379999999999995</c:v>
                </c:pt>
                <c:pt idx="45045">
                  <c:v>4.7400000000000091</c:v>
                </c:pt>
                <c:pt idx="45046">
                  <c:v>4.7420000000000044</c:v>
                </c:pt>
                <c:pt idx="45047">
                  <c:v>4.7439999999999998</c:v>
                </c:pt>
                <c:pt idx="45048">
                  <c:v>4.7460000000000093</c:v>
                </c:pt>
                <c:pt idx="45049">
                  <c:v>4.7480000000000047</c:v>
                </c:pt>
                <c:pt idx="45050">
                  <c:v>4.75</c:v>
                </c:pt>
              </c:numCache>
            </c:numRef>
          </c:xVal>
          <c:yVal>
            <c:numRef>
              <c:f>traffic!$V$8:$V$45058</c:f>
              <c:numCache>
                <c:formatCode>General</c:formatCode>
                <c:ptCount val="450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9.9999999999999991E-308</c:v>
                </c:pt>
                <c:pt idx="360" formatCode="0.00E+00">
                  <c:v>-3.0999999999999998E-307</c:v>
                </c:pt>
                <c:pt idx="361" formatCode="0.00E+00">
                  <c:v>-2.6E-307</c:v>
                </c:pt>
                <c:pt idx="362" formatCode="0.00E+00">
                  <c:v>1.6000000000000001E-307</c:v>
                </c:pt>
                <c:pt idx="363" formatCode="0.00E+00">
                  <c:v>8.4000000000000004E-307</c:v>
                </c:pt>
                <c:pt idx="364" formatCode="0.00E+00">
                  <c:v>7.3999999999999999E-307</c:v>
                </c:pt>
                <c:pt idx="365" formatCode="0.00E+00">
                  <c:v>-9.5E-307</c:v>
                </c:pt>
                <c:pt idx="366" formatCode="0.00E+00">
                  <c:v>-3.5899999999999997E-306</c:v>
                </c:pt>
                <c:pt idx="367" formatCode="0.00E+00">
                  <c:v>-4.05E-306</c:v>
                </c:pt>
                <c:pt idx="368" formatCode="0.00E+00">
                  <c:v>1.2600000000000001E-306</c:v>
                </c:pt>
                <c:pt idx="369" formatCode="0.00E+00">
                  <c:v>1.1E-305</c:v>
                </c:pt>
                <c:pt idx="370" formatCode="0.00E+00">
                  <c:v>1.4649999999999999E-305</c:v>
                </c:pt>
                <c:pt idx="371" formatCode="0.00E+00">
                  <c:v>-1.6400000000000001E-306</c:v>
                </c:pt>
                <c:pt idx="372" formatCode="0.00E+00">
                  <c:v>-3.6119999999999998E-305</c:v>
                </c:pt>
                <c:pt idx="373" formatCode="0.00E+00">
                  <c:v>-5.0969999999999999E-305</c:v>
                </c:pt>
                <c:pt idx="374" formatCode="0.00E+00">
                  <c:v>1.1490000000000001E-305</c:v>
                </c:pt>
                <c:pt idx="375" formatCode="0.00E+00">
                  <c:v>1.5640000000000001E-304</c:v>
                </c:pt>
                <c:pt idx="376" formatCode="0.00E+00">
                  <c:v>2.5412E-304</c:v>
                </c:pt>
                <c:pt idx="377" formatCode="0.00E+00">
                  <c:v>8.0589999999999999E-305</c:v>
                </c:pt>
                <c:pt idx="378" formatCode="0.00E+00">
                  <c:v>-4.2853000000000001E-304</c:v>
                </c:pt>
                <c:pt idx="379" formatCode="0.00E+00">
                  <c:v>-8.7651000000000006E-304</c:v>
                </c:pt>
                <c:pt idx="380" formatCode="0.00E+00">
                  <c:v>-5.0502000000000003E-304</c:v>
                </c:pt>
                <c:pt idx="381" formatCode="0.00E+00">
                  <c:v>1.0295499999999999E-303</c:v>
                </c:pt>
                <c:pt idx="382" formatCode="0.00E+00">
                  <c:v>2.60772E-303</c:v>
                </c:pt>
                <c:pt idx="383" formatCode="0.00E+00">
                  <c:v>1.6722700000000001E-303</c:v>
                </c:pt>
                <c:pt idx="384" formatCode="0.00E+00">
                  <c:v>-3.4620800000000002E-303</c:v>
                </c:pt>
                <c:pt idx="385" formatCode="0.00E+00">
                  <c:v>-9.3674599999999999E-303</c:v>
                </c:pt>
                <c:pt idx="386" formatCode="0.00E+00">
                  <c:v>-6.1624099999999994E-303</c:v>
                </c:pt>
                <c:pt idx="387" formatCode="0.00E+00">
                  <c:v>1.4128400000000001E-302</c:v>
                </c:pt>
                <c:pt idx="388" formatCode="0.00E+00">
                  <c:v>4.1040899999999997E-302</c:v>
                </c:pt>
                <c:pt idx="389" formatCode="0.00E+00">
                  <c:v>3.7655699999999999E-302</c:v>
                </c:pt>
                <c:pt idx="390" formatCode="0.00E+00">
                  <c:v>-3.2013600000000001E-302</c:v>
                </c:pt>
                <c:pt idx="391" formatCode="0.00E+00">
                  <c:v>-1.40441E-301</c:v>
                </c:pt>
                <c:pt idx="392" formatCode="0.00E+00">
                  <c:v>-1.58821E-301</c:v>
                </c:pt>
                <c:pt idx="393" formatCode="0.00E+00">
                  <c:v>6.1603099999999995E-302</c:v>
                </c:pt>
                <c:pt idx="394" formatCode="0.00E+00">
                  <c:v>4.6235499999999998E-301</c:v>
                </c:pt>
                <c:pt idx="395" formatCode="0.00E+00">
                  <c:v>6.0233100000000002E-301</c:v>
                </c:pt>
                <c:pt idx="396" formatCode="0.00E+00">
                  <c:v>-9.0703699999999996E-302</c:v>
                </c:pt>
                <c:pt idx="397" formatCode="0.00E+00">
                  <c:v>-1.5399700000000002E-300</c:v>
                </c:pt>
                <c:pt idx="398" formatCode="0.00E+00">
                  <c:v>-2.3413E-300</c:v>
                </c:pt>
                <c:pt idx="399" formatCode="0.00E+00">
                  <c:v>-4.4037700000000004E-301</c:v>
                </c:pt>
                <c:pt idx="400" formatCode="0.00E+00">
                  <c:v>4.34987E-300</c:v>
                </c:pt>
                <c:pt idx="401" formatCode="0.00E+00">
                  <c:v>7.5692800000000004E-300</c:v>
                </c:pt>
                <c:pt idx="402" formatCode="0.00E+00">
                  <c:v>1.22076E-300</c:v>
                </c:pt>
                <c:pt idx="403" formatCode="0.00E+00">
                  <c:v>-1.7345700000000001E-299</c:v>
                </c:pt>
                <c:pt idx="404" formatCode="0.00E+00">
                  <c:v>-3.3551899999999998E-299</c:v>
                </c:pt>
                <c:pt idx="405" formatCode="0.00E+00">
                  <c:v>-1.81579E-299</c:v>
                </c:pt>
                <c:pt idx="406" formatCode="0.00E+00">
                  <c:v>4.2882600000000001E-299</c:v>
                </c:pt>
                <c:pt idx="407" formatCode="0.00E+00">
                  <c:v>1.04387E-298</c:v>
                </c:pt>
                <c:pt idx="408" formatCode="0.00E+00">
                  <c:v>5.7661400000000004E-299</c:v>
                </c:pt>
                <c:pt idx="409" formatCode="0.00E+00">
                  <c:v>-1.6968E-298</c:v>
                </c:pt>
                <c:pt idx="410" formatCode="0.00E+00">
                  <c:v>-4.4206300000000003E-298</c:v>
                </c:pt>
                <c:pt idx="411" formatCode="0.00E+00">
                  <c:v>-3.8463800000000001E-298</c:v>
                </c:pt>
                <c:pt idx="412" formatCode="0.00E+00">
                  <c:v>2.9880500000000002E-298</c:v>
                </c:pt>
                <c:pt idx="413" formatCode="0.00E+00">
                  <c:v>1.23052E-297</c:v>
                </c:pt>
                <c:pt idx="414" formatCode="0.00E+00">
                  <c:v>1.07997E-297</c:v>
                </c:pt>
                <c:pt idx="415" formatCode="0.00E+00">
                  <c:v>-1.45135E-297</c:v>
                </c:pt>
                <c:pt idx="416" formatCode="0.00E+00">
                  <c:v>-5.3686800000000001E-297</c:v>
                </c:pt>
                <c:pt idx="417" formatCode="0.00E+00">
                  <c:v>-6.0597100000000002E-297</c:v>
                </c:pt>
                <c:pt idx="418" formatCode="0.00E+00">
                  <c:v>1.67829E-297</c:v>
                </c:pt>
                <c:pt idx="419" formatCode="0.00E+00">
                  <c:v>1.5636900000000001E-296</c:v>
                </c:pt>
                <c:pt idx="420" formatCode="0.00E+00">
                  <c:v>1.9770399999999999E-296</c:v>
                </c:pt>
                <c:pt idx="421" formatCode="0.00E+00">
                  <c:v>-6.5986099999999996E-297</c:v>
                </c:pt>
                <c:pt idx="422" formatCode="0.00E+00">
                  <c:v>-6.0358000000000002E-296</c:v>
                </c:pt>
                <c:pt idx="423" formatCode="0.00E+00">
                  <c:v>-9.0301499999999997E-296</c:v>
                </c:pt>
                <c:pt idx="424" formatCode="0.00E+00">
                  <c:v>-2.10223E-296</c:v>
                </c:pt>
                <c:pt idx="425" formatCode="0.00E+00">
                  <c:v>1.5475800000000001E-295</c:v>
                </c:pt>
                <c:pt idx="426" formatCode="0.00E+00">
                  <c:v>2.7078499999999999E-295</c:v>
                </c:pt>
                <c:pt idx="427" formatCode="0.00E+00">
                  <c:v>4.0976899999999998E-296</c:v>
                </c:pt>
                <c:pt idx="428" formatCode="0.00E+00">
                  <c:v>-6.1727999999999997E-295</c:v>
                </c:pt>
                <c:pt idx="429" formatCode="0.00E+00">
                  <c:v>-1.17236E-294</c:v>
                </c:pt>
                <c:pt idx="430" formatCode="0.00E+00">
                  <c:v>-5.4295500000000001E-295</c:v>
                </c:pt>
                <c:pt idx="431" formatCode="0.00E+00">
                  <c:v>1.8158800000000002E-294</c:v>
                </c:pt>
                <c:pt idx="432" formatCode="0.00E+00">
                  <c:v>4.15777E-294</c:v>
                </c:pt>
                <c:pt idx="433" formatCode="0.00E+00">
                  <c:v>2.2809300000000002E-294</c:v>
                </c:pt>
                <c:pt idx="434" formatCode="0.00E+00">
                  <c:v>-6.5422600000000001E-294</c:v>
                </c:pt>
                <c:pt idx="435" formatCode="0.00E+00">
                  <c:v>-1.69724E-293</c:v>
                </c:pt>
                <c:pt idx="436" formatCode="0.00E+00">
                  <c:v>-1.3907799999999999E-293</c:v>
                </c:pt>
                <c:pt idx="437" formatCode="0.00E+00">
                  <c:v>1.49871E-293</c:v>
                </c:pt>
                <c:pt idx="438" formatCode="0.00E+00">
                  <c:v>5.4954599999999997E-293</c:v>
                </c:pt>
                <c:pt idx="439" formatCode="0.00E+00">
                  <c:v>5.5942000000000002E-293</c:v>
                </c:pt>
                <c:pt idx="440" formatCode="0.00E+00">
                  <c:v>-2.7551200000000001E-293</c:v>
                </c:pt>
                <c:pt idx="441" formatCode="0.00E+00">
                  <c:v>-1.5909799999999999E-292</c:v>
                </c:pt>
                <c:pt idx="442" formatCode="0.00E+00">
                  <c:v>-1.7978300000000001E-292</c:v>
                </c:pt>
                <c:pt idx="443" formatCode="0.00E+00">
                  <c:v>8.3848299999999998E-293</c:v>
                </c:pt>
                <c:pt idx="444" formatCode="0.00E+00">
                  <c:v>5.5504100000000002E-292</c:v>
                </c:pt>
                <c:pt idx="445" formatCode="0.00E+00">
                  <c:v>7.0515699999999999E-292</c:v>
                </c:pt>
                <c:pt idx="446" formatCode="0.00E+00">
                  <c:v>-1.56011E-292</c:v>
                </c:pt>
                <c:pt idx="447" formatCode="0.00E+00">
                  <c:v>-1.9276199999999999E-291</c:v>
                </c:pt>
                <c:pt idx="448" formatCode="0.00E+00">
                  <c:v>-2.7191899999999998E-291</c:v>
                </c:pt>
                <c:pt idx="449" formatCode="0.00E+00">
                  <c:v>3.73696E-292</c:v>
                </c:pt>
                <c:pt idx="450" formatCode="0.00E+00">
                  <c:v>7.6322300000000006E-291</c:v>
                </c:pt>
                <c:pt idx="451" formatCode="0.00E+00">
                  <c:v>1.26637E-290</c:v>
                </c:pt>
                <c:pt idx="452" formatCode="0.00E+00">
                  <c:v>4.1770900000000001E-291</c:v>
                </c:pt>
                <c:pt idx="453" formatCode="0.00E+00">
                  <c:v>-2.1428500000000001E-290</c:v>
                </c:pt>
                <c:pt idx="454" formatCode="0.00E+00">
                  <c:v>-4.3797199999999999E-290</c:v>
                </c:pt>
                <c:pt idx="455" formatCode="0.00E+00">
                  <c:v>-2.27952E-290</c:v>
                </c:pt>
                <c:pt idx="456" formatCode="0.00E+00">
                  <c:v>6.0440100000000003E-290</c:v>
                </c:pt>
                <c:pt idx="457" formatCode="0.00E+00">
                  <c:v>1.4405800000000001E-289</c:v>
                </c:pt>
                <c:pt idx="458" formatCode="0.00E+00">
                  <c:v>8.2810799999999996E-290</c:v>
                </c:pt>
                <c:pt idx="459" formatCode="0.00E+00">
                  <c:v>-2.16389E-289</c:v>
                </c:pt>
                <c:pt idx="460" formatCode="0.00E+00">
                  <c:v>-5.6956500000000004E-289</c:v>
                </c:pt>
                <c:pt idx="461" formatCode="0.00E+00">
                  <c:v>-4.5848099999999997E-289</c:v>
                </c:pt>
                <c:pt idx="462" formatCode="0.00E+00">
                  <c:v>5.4652099999999999E-289</c:v>
                </c:pt>
                <c:pt idx="463" formatCode="0.00E+00">
                  <c:v>1.89407E-288</c:v>
                </c:pt>
                <c:pt idx="464" formatCode="0.00E+00">
                  <c:v>1.58445E-288</c:v>
                </c:pt>
                <c:pt idx="465" formatCode="0.00E+00">
                  <c:v>-2.32853E-288</c:v>
                </c:pt>
                <c:pt idx="466" formatCode="0.00E+00">
                  <c:v>-8.3217400000000002E-288</c:v>
                </c:pt>
                <c:pt idx="467" formatCode="0.00E+00">
                  <c:v>-9.4757499999999994E-288</c:v>
                </c:pt>
                <c:pt idx="468" formatCode="0.00E+00">
                  <c:v>1.9310199999999999E-288</c:v>
                </c:pt>
                <c:pt idx="469" formatCode="0.00E+00">
                  <c:v>2.2591400000000001E-287</c:v>
                </c:pt>
                <c:pt idx="470" formatCode="0.00E+00">
                  <c:v>2.9333600000000002E-287</c:v>
                </c:pt>
                <c:pt idx="471" formatCode="0.00E+00">
                  <c:v>-6.8642300000000004E-288</c:v>
                </c:pt>
                <c:pt idx="472" formatCode="0.00E+00">
                  <c:v>-8.1287600000000001E-287</c:v>
                </c:pt>
                <c:pt idx="473" formatCode="0.00E+00">
                  <c:v>-1.2321200000000001E-286</c:v>
                </c:pt>
                <c:pt idx="474" formatCode="0.00E+00">
                  <c:v>-2.8750800000000003E-287</c:v>
                </c:pt>
                <c:pt idx="475" formatCode="0.00E+00">
                  <c:v>2.1249199999999999E-286</c:v>
                </c:pt>
                <c:pt idx="476" formatCode="0.00E+00">
                  <c:v>3.6571200000000001E-286</c:v>
                </c:pt>
                <c:pt idx="477" formatCode="0.00E+00">
                  <c:v>2.03265E-287</c:v>
                </c:pt>
                <c:pt idx="478" formatCode="0.00E+00">
                  <c:v>-9.44725E-286</c:v>
                </c:pt>
                <c:pt idx="479" formatCode="0.00E+00">
                  <c:v>-1.76219E-285</c:v>
                </c:pt>
                <c:pt idx="480" formatCode="0.00E+00">
                  <c:v>-8.9319599999999998E-286</c:v>
                </c:pt>
                <c:pt idx="481" formatCode="0.00E+00">
                  <c:v>2.4152499999999999E-285</c:v>
                </c:pt>
                <c:pt idx="482" formatCode="0.00E+00">
                  <c:v>5.7070699999999998E-285</c:v>
                </c:pt>
                <c:pt idx="483" formatCode="0.00E+00">
                  <c:v>3.21365E-285</c:v>
                </c:pt>
                <c:pt idx="484" formatCode="0.00E+00">
                  <c:v>-8.7195500000000004E-285</c:v>
                </c:pt>
                <c:pt idx="485" formatCode="0.00E+00">
                  <c:v>-2.28442E-284</c:v>
                </c:pt>
                <c:pt idx="486" formatCode="0.00E+00">
                  <c:v>-1.92135E-284</c:v>
                </c:pt>
                <c:pt idx="487" formatCode="0.00E+00">
                  <c:v>1.8473599999999999E-284</c:v>
                </c:pt>
                <c:pt idx="488" formatCode="0.00E+00">
                  <c:v>6.9612899999999994E-284</c:v>
                </c:pt>
                <c:pt idx="489" formatCode="0.00E+00">
                  <c:v>6.2085200000000001E-284</c:v>
                </c:pt>
                <c:pt idx="490" formatCode="0.00E+00">
                  <c:v>-7.0934299999999997E-284</c:v>
                </c:pt>
                <c:pt idx="491" formatCode="0.00E+00">
                  <c:v>-2.7601200000000002E-283</c:v>
                </c:pt>
                <c:pt idx="492" formatCode="0.00E+00">
                  <c:v>-3.1747100000000001E-283</c:v>
                </c:pt>
                <c:pt idx="493" formatCode="0.00E+00">
                  <c:v>7.5404200000000001E-284</c:v>
                </c:pt>
                <c:pt idx="494" formatCode="0.00E+00">
                  <c:v>7.9255100000000003E-283</c:v>
                </c:pt>
                <c:pt idx="495" formatCode="0.00E+00">
                  <c:v>9.9645499999999995E-283</c:v>
                </c:pt>
                <c:pt idx="496" formatCode="0.00E+00">
                  <c:v>-4.0272800000000001E-283</c:v>
                </c:pt>
                <c:pt idx="497" formatCode="0.00E+00">
                  <c:v>-3.2430200000000001E-282</c:v>
                </c:pt>
                <c:pt idx="498" formatCode="0.00E+00">
                  <c:v>-4.6656100000000003E-282</c:v>
                </c:pt>
                <c:pt idx="499" formatCode="0.00E+00">
                  <c:v>-3.45784E-283</c:v>
                </c:pt>
                <c:pt idx="500" formatCode="0.00E+00">
                  <c:v>1.0139199999999999E-281</c:v>
                </c:pt>
                <c:pt idx="501" formatCode="0.00E+00">
                  <c:v>1.7216399999999999E-281</c:v>
                </c:pt>
                <c:pt idx="502" formatCode="0.00E+00">
                  <c:v>4.3013500000000003E-282</c:v>
                </c:pt>
                <c:pt idx="503" formatCode="0.00E+00">
                  <c:v>-3.3421300000000002E-281</c:v>
                </c:pt>
                <c:pt idx="504" formatCode="0.00E+00">
                  <c:v>-6.6262200000000001E-281</c:v>
                </c:pt>
                <c:pt idx="505" formatCode="0.00E+00">
                  <c:v>-3.5213099999999998E-281</c:v>
                </c:pt>
                <c:pt idx="506" formatCode="0.00E+00">
                  <c:v>8.8586000000000005E-281</c:v>
                </c:pt>
                <c:pt idx="507" formatCode="0.00E+00">
                  <c:v>2.14841E-280</c:v>
                </c:pt>
                <c:pt idx="508" formatCode="0.00E+00">
                  <c:v>1.3150700000000001E-280</c:v>
                </c:pt>
                <c:pt idx="509" formatCode="0.00E+00">
                  <c:v>-3.01167E-280</c:v>
                </c:pt>
                <c:pt idx="510" formatCode="0.00E+00">
                  <c:v>-8.0305699999999997E-280</c:v>
                </c:pt>
                <c:pt idx="511" formatCode="0.00E+00">
                  <c:v>-5.8872899999999998E-280</c:v>
                </c:pt>
                <c:pt idx="512" formatCode="0.00E+00">
                  <c:v>9.5482300000000007E-280</c:v>
                </c:pt>
                <c:pt idx="513" formatCode="0.00E+00">
                  <c:v>3.01549E-279</c:v>
                </c:pt>
                <c:pt idx="514" formatCode="0.00E+00">
                  <c:v>2.8401599999999999E-279</c:v>
                </c:pt>
                <c:pt idx="515" formatCode="0.00E+00">
                  <c:v>-2.15857E-279</c:v>
                </c:pt>
                <c:pt idx="516" formatCode="0.00E+00">
                  <c:v>-9.9008999999999994E-279</c:v>
                </c:pt>
                <c:pt idx="517" formatCode="0.00E+00">
                  <c:v>-1.0698899999999999E-278</c:v>
                </c:pt>
                <c:pt idx="518" formatCode="0.00E+00">
                  <c:v>6.7670399999999997E-279</c:v>
                </c:pt>
                <c:pt idx="519" formatCode="0.00E+00">
                  <c:v>3.8090699999999999E-278</c:v>
                </c:pt>
                <c:pt idx="520" formatCode="0.00E+00">
                  <c:v>4.9767099999999998E-278</c:v>
                </c:pt>
                <c:pt idx="521" formatCode="0.00E+00">
                  <c:v>-2.2943899999999999E-279</c:v>
                </c:pt>
                <c:pt idx="522" formatCode="0.00E+00">
                  <c:v>-1.12636E-277</c:v>
                </c:pt>
                <c:pt idx="523" formatCode="0.00E+00">
                  <c:v>-1.69569E-277</c:v>
                </c:pt>
                <c:pt idx="524" formatCode="0.00E+00">
                  <c:v>-7.4095399999999998E-279</c:v>
                </c:pt>
                <c:pt idx="525" formatCode="0.00E+00">
                  <c:v>3.88582E-277</c:v>
                </c:pt>
                <c:pt idx="526" formatCode="0.00E+00">
                  <c:v>6.5158300000000003E-277</c:v>
                </c:pt>
                <c:pt idx="527" formatCode="0.00E+00">
                  <c:v>1.49223E-277</c:v>
                </c:pt>
                <c:pt idx="528" formatCode="0.00E+00">
                  <c:v>-1.3017899999999999E-276</c:v>
                </c:pt>
                <c:pt idx="529" formatCode="0.00E+00">
                  <c:v>-2.5379899999999998E-276</c:v>
                </c:pt>
                <c:pt idx="530" formatCode="0.00E+00">
                  <c:v>-1.2165300000000001E-276</c:v>
                </c:pt>
                <c:pt idx="531" formatCode="0.00E+00">
                  <c:v>3.7860599999999998E-276</c:v>
                </c:pt>
                <c:pt idx="532" formatCode="0.00E+00">
                  <c:v>8.9864499999999994E-276</c:v>
                </c:pt>
                <c:pt idx="533" formatCode="0.00E+00">
                  <c:v>6.31214E-276</c:v>
                </c:pt>
                <c:pt idx="534" formatCode="0.00E+00">
                  <c:v>-9.5115499999999995E-276</c:v>
                </c:pt>
                <c:pt idx="535" formatCode="0.00E+00">
                  <c:v>-2.7753400000000002E-275</c:v>
                </c:pt>
                <c:pt idx="536" formatCode="0.00E+00">
                  <c:v>-1.7288499999999999E-275</c:v>
                </c:pt>
                <c:pt idx="537" formatCode="0.00E+00">
                  <c:v>4.7205899999999997E-275</c:v>
                </c:pt>
                <c:pt idx="538" formatCode="0.00E+00">
                  <c:v>1.34016E-274</c:v>
                </c:pt>
                <c:pt idx="539" formatCode="0.00E+00">
                  <c:v>1.36264E-274</c:v>
                </c:pt>
                <c:pt idx="540" formatCode="0.00E+00">
                  <c:v>-4.8474000000000001E-275</c:v>
                </c:pt>
                <c:pt idx="541" formatCode="0.00E+00">
                  <c:v>-3.43067E-274</c:v>
                </c:pt>
                <c:pt idx="542" formatCode="0.00E+00">
                  <c:v>-3.9921499999999999E-274</c:v>
                </c:pt>
                <c:pt idx="543" formatCode="0.00E+00">
                  <c:v>1.6377400000000001E-274</c:v>
                </c:pt>
                <c:pt idx="544" formatCode="0.00E+00">
                  <c:v>1.1770699999999999E-273</c:v>
                </c:pt>
                <c:pt idx="545" formatCode="0.00E+00">
                  <c:v>1.4196599999999999E-273</c:v>
                </c:pt>
                <c:pt idx="546" formatCode="0.00E+00">
                  <c:v>-7.2062400000000001E-274</c:v>
                </c:pt>
                <c:pt idx="547" formatCode="0.00E+00">
                  <c:v>-5.0038399999999997E-273</c:v>
                </c:pt>
                <c:pt idx="548" formatCode="0.00E+00">
                  <c:v>-7.2073199999999999E-273</c:v>
                </c:pt>
                <c:pt idx="549" formatCode="0.00E+00">
                  <c:v>-1.0760700000000001E-273</c:v>
                </c:pt>
                <c:pt idx="550" formatCode="0.00E+00">
                  <c:v>1.3903E-272</c:v>
                </c:pt>
                <c:pt idx="551" formatCode="0.00E+00">
                  <c:v>2.4602600000000002E-272</c:v>
                </c:pt>
                <c:pt idx="552" formatCode="0.00E+00">
                  <c:v>8.5214700000000002E-273</c:v>
                </c:pt>
                <c:pt idx="553" formatCode="0.00E+00">
                  <c:v>-4.1444200000000003E-272</c:v>
                </c:pt>
                <c:pt idx="554" formatCode="0.00E+00">
                  <c:v>-8.24868E-272</c:v>
                </c:pt>
                <c:pt idx="555" formatCode="0.00E+00">
                  <c:v>-2.8027900000000001E-272</c:v>
                </c:pt>
                <c:pt idx="556" formatCode="0.00E+00">
                  <c:v>1.6313099999999999E-271</c:v>
                </c:pt>
                <c:pt idx="557" formatCode="0.00E+00">
                  <c:v>3.5859300000000001E-271</c:v>
                </c:pt>
                <c:pt idx="558" formatCode="0.00E+00">
                  <c:v>2.5986699999999998E-271</c:v>
                </c:pt>
                <c:pt idx="559" formatCode="0.00E+00">
                  <c:v>-3.15845E-271</c:v>
                </c:pt>
                <c:pt idx="560" formatCode="0.00E+00">
                  <c:v>-9.8490599999999998E-271</c:v>
                </c:pt>
                <c:pt idx="561" formatCode="0.00E+00">
                  <c:v>-6.6834099999999999E-271</c:v>
                </c:pt>
                <c:pt idx="562" formatCode="0.00E+00">
                  <c:v>1.5056400000000001E-270</c:v>
                </c:pt>
                <c:pt idx="563" formatCode="0.00E+00">
                  <c:v>4.4392600000000003E-270</c:v>
                </c:pt>
                <c:pt idx="564" formatCode="0.00E+00">
                  <c:v>4.3374899999999997E-270</c:v>
                </c:pt>
                <c:pt idx="565" formatCode="0.00E+00">
                  <c:v>-2.4535700000000001E-270</c:v>
                </c:pt>
                <c:pt idx="566" formatCode="0.00E+00">
                  <c:v>-1.3106600000000001E-269</c:v>
                </c:pt>
                <c:pt idx="567" formatCode="0.00E+00">
                  <c:v>-1.44697E-269</c:v>
                </c:pt>
                <c:pt idx="568" formatCode="0.00E+00">
                  <c:v>8.5842600000000006E-270</c:v>
                </c:pt>
                <c:pt idx="569" formatCode="0.00E+00">
                  <c:v>5.0093500000000003E-269</c:v>
                </c:pt>
                <c:pt idx="570" formatCode="0.00E+00">
                  <c:v>6.6884499999999999E-269</c:v>
                </c:pt>
                <c:pt idx="571" formatCode="0.00E+00">
                  <c:v>4.4182799999999996E-270</c:v>
                </c:pt>
                <c:pt idx="572" formatCode="0.00E+00">
                  <c:v>-1.2963099999999999E-268</c:v>
                </c:pt>
                <c:pt idx="573" formatCode="0.00E+00">
                  <c:v>-1.91184E-268</c:v>
                </c:pt>
                <c:pt idx="574" formatCode="0.00E+00">
                  <c:v>4.5961199999999998E-269</c:v>
                </c:pt>
                <c:pt idx="575" formatCode="0.00E+00">
                  <c:v>6.0923100000000004E-268</c:v>
                </c:pt>
                <c:pt idx="576" formatCode="0.00E+00">
                  <c:v>1.0108700000000001E-267</c:v>
                </c:pt>
                <c:pt idx="577" formatCode="0.00E+00">
                  <c:v>4.1338999999999999E-268</c:v>
                </c:pt>
                <c:pt idx="578" formatCode="0.00E+00">
                  <c:v>-1.4309599999999999E-267</c:v>
                </c:pt>
                <c:pt idx="579" formatCode="0.00E+00">
                  <c:v>-2.9545999999999998E-267</c:v>
                </c:pt>
                <c:pt idx="580" formatCode="0.00E+00">
                  <c:v>-1.00649E-267</c:v>
                </c:pt>
                <c:pt idx="581" formatCode="0.00E+00">
                  <c:v>5.8888000000000003E-267</c:v>
                </c:pt>
                <c:pt idx="582" formatCode="0.00E+00">
                  <c:v>1.2901599999999999E-266</c:v>
                </c:pt>
                <c:pt idx="583" formatCode="0.00E+00">
                  <c:v>8.8002900000000004E-267</c:v>
                </c:pt>
                <c:pt idx="584" formatCode="0.00E+00">
                  <c:v>-1.39589E-266</c:v>
                </c:pt>
                <c:pt idx="585" formatCode="0.00E+00">
                  <c:v>-4.0673499999999997E-266</c:v>
                </c:pt>
                <c:pt idx="586" formatCode="0.00E+00">
                  <c:v>-2.9922400000000001E-266</c:v>
                </c:pt>
                <c:pt idx="587" formatCode="0.00E+00">
                  <c:v>5.1060700000000003E-266</c:v>
                </c:pt>
                <c:pt idx="588" formatCode="0.00E+00">
                  <c:v>1.6033199999999999E-265</c:v>
                </c:pt>
                <c:pt idx="589" formatCode="0.00E+00">
                  <c:v>1.5181499999999999E-265</c:v>
                </c:pt>
                <c:pt idx="590" formatCode="0.00E+00">
                  <c:v>-1.1615499999999999E-265</c:v>
                </c:pt>
                <c:pt idx="591" formatCode="0.00E+00">
                  <c:v>-5.3503300000000005E-265</c:v>
                </c:pt>
                <c:pt idx="592" formatCode="0.00E+00">
                  <c:v>-5.9235300000000002E-265</c:v>
                </c:pt>
                <c:pt idx="593" formatCode="0.00E+00">
                  <c:v>2.9526800000000001E-265</c:v>
                </c:pt>
                <c:pt idx="594" formatCode="0.00E+00">
                  <c:v>1.8838600000000001E-264</c:v>
                </c:pt>
                <c:pt idx="595" formatCode="0.00E+00">
                  <c:v>2.3852700000000001E-264</c:v>
                </c:pt>
                <c:pt idx="596" formatCode="0.00E+00">
                  <c:v>-5.1704599999999996E-265</c:v>
                </c:pt>
                <c:pt idx="597" formatCode="0.00E+00">
                  <c:v>-6.4828800000000004E-264</c:v>
                </c:pt>
                <c:pt idx="598" formatCode="0.00E+00">
                  <c:v>-9.5261700000000006E-264</c:v>
                </c:pt>
                <c:pt idx="599" formatCode="0.00E+00">
                  <c:v>-6.3938499999999999E-265</c:v>
                </c:pt>
                <c:pt idx="600" formatCode="0.00E+00">
                  <c:v>2.1049600000000001E-263</c:v>
                </c:pt>
                <c:pt idx="601" formatCode="0.00E+00">
                  <c:v>3.6088300000000003E-263</c:v>
                </c:pt>
                <c:pt idx="602" formatCode="0.00E+00">
                  <c:v>1.0399000000000001E-263</c:v>
                </c:pt>
                <c:pt idx="603" formatCode="0.00E+00">
                  <c:v>-6.6776699999999999E-263</c:v>
                </c:pt>
                <c:pt idx="604" formatCode="0.00E+00">
                  <c:v>-1.3301599999999999E-262</c:v>
                </c:pt>
                <c:pt idx="605" formatCode="0.00E+00">
                  <c:v>-6.6344799999999995E-263</c:v>
                </c:pt>
                <c:pt idx="606" formatCode="0.00E+00">
                  <c:v>1.8969600000000001E-262</c:v>
                </c:pt>
                <c:pt idx="607" formatCode="0.00E+00">
                  <c:v>4.4337699999999998E-262</c:v>
                </c:pt>
                <c:pt idx="608" formatCode="0.00E+00">
                  <c:v>2.5667999999999999E-262</c:v>
                </c:pt>
                <c:pt idx="609" formatCode="0.00E+00">
                  <c:v>-6.39502E-262</c:v>
                </c:pt>
                <c:pt idx="610" formatCode="0.00E+00">
                  <c:v>-1.6774200000000001E-261</c:v>
                </c:pt>
                <c:pt idx="611" formatCode="0.00E+00">
                  <c:v>-1.279E-261</c:v>
                </c:pt>
                <c:pt idx="612" formatCode="0.00E+00">
                  <c:v>1.82147E-261</c:v>
                </c:pt>
                <c:pt idx="613" formatCode="0.00E+00">
                  <c:v>6.0221899999999998E-261</c:v>
                </c:pt>
                <c:pt idx="614" formatCode="0.00E+00">
                  <c:v>5.7026299999999996E-261</c:v>
                </c:pt>
                <c:pt idx="615" formatCode="0.00E+00">
                  <c:v>-4.6658500000000002E-261</c:v>
                </c:pt>
                <c:pt idx="616" formatCode="0.00E+00">
                  <c:v>-2.0992699999999998E-260</c:v>
                </c:pt>
                <c:pt idx="617" formatCode="0.00E+00">
                  <c:v>-2.4393800000000001E-260</c:v>
                </c:pt>
                <c:pt idx="618" formatCode="0.00E+00">
                  <c:v>6.1570099999999996E-261</c:v>
                </c:pt>
                <c:pt idx="619" formatCode="0.00E+00">
                  <c:v>6.1857300000000004E-260</c:v>
                </c:pt>
                <c:pt idx="620" formatCode="0.00E+00">
                  <c:v>7.9786700000000004E-260</c:v>
                </c:pt>
                <c:pt idx="621" formatCode="0.00E+00">
                  <c:v>-2.0938099999999998E-260</c:v>
                </c:pt>
                <c:pt idx="622" formatCode="0.00E+00">
                  <c:v>-2.2828799999999999E-259</c:v>
                </c:pt>
                <c:pt idx="623" formatCode="0.00E+00">
                  <c:v>-3.3124600000000001E-259</c:v>
                </c:pt>
                <c:pt idx="624" formatCode="0.00E+00">
                  <c:v>-1.84323E-260</c:v>
                </c:pt>
                <c:pt idx="625" formatCode="0.00E+00">
                  <c:v>7.3405099999999998E-259</c:v>
                </c:pt>
                <c:pt idx="626" formatCode="0.00E+00">
                  <c:v>1.2437999999999999E-258</c:v>
                </c:pt>
                <c:pt idx="627" formatCode="0.00E+00">
                  <c:v>3.2425100000000001E-259</c:v>
                </c:pt>
                <c:pt idx="628" formatCode="0.00E+00">
                  <c:v>-2.3827100000000001E-258</c:v>
                </c:pt>
                <c:pt idx="629" formatCode="0.00E+00">
                  <c:v>-4.7055399999999998E-258</c:v>
                </c:pt>
                <c:pt idx="630" formatCode="0.00E+00">
                  <c:v>-2.29267E-258</c:v>
                </c:pt>
                <c:pt idx="631" formatCode="0.00E+00">
                  <c:v>6.96443E-258</c:v>
                </c:pt>
                <c:pt idx="632" formatCode="0.00E+00">
                  <c:v>1.6462E-257</c:v>
                </c:pt>
                <c:pt idx="633" formatCode="0.00E+00">
                  <c:v>1.05456E-257</c:v>
                </c:pt>
                <c:pt idx="634" formatCode="0.00E+00">
                  <c:v>-2.1197599999999999E-257</c:v>
                </c:pt>
                <c:pt idx="635" formatCode="0.00E+00">
                  <c:v>-5.9099900000000001E-257</c:v>
                </c:pt>
                <c:pt idx="636" formatCode="0.00E+00">
                  <c:v>-4.8649000000000004E-257</c:v>
                </c:pt>
                <c:pt idx="637" formatCode="0.00E+00">
                  <c:v>5.3223800000000004E-257</c:v>
                </c:pt>
                <c:pt idx="638" formatCode="0.00E+00">
                  <c:v>1.91066E-256</c:v>
                </c:pt>
                <c:pt idx="639" formatCode="0.00E+00">
                  <c:v>1.7216599999999999E-256</c:v>
                </c:pt>
                <c:pt idx="640" formatCode="0.00E+00">
                  <c:v>-1.9136000000000001E-256</c:v>
                </c:pt>
                <c:pt idx="641" formatCode="0.00E+00">
                  <c:v>-7.5085199999999996E-256</c:v>
                </c:pt>
                <c:pt idx="642" formatCode="0.00E+00">
                  <c:v>-8.1129500000000005E-256</c:v>
                </c:pt>
                <c:pt idx="643" formatCode="0.00E+00">
                  <c:v>4.0559E-256</c:v>
                </c:pt>
                <c:pt idx="644" formatCode="0.00E+00">
                  <c:v>2.5585800000000002E-255</c:v>
                </c:pt>
                <c:pt idx="645" formatCode="0.00E+00">
                  <c:v>3.3287700000000002E-255</c:v>
                </c:pt>
                <c:pt idx="646" formatCode="0.00E+00">
                  <c:v>-1.8181899999999999E-256</c:v>
                </c:pt>
                <c:pt idx="647" formatCode="0.00E+00">
                  <c:v>-7.4637900000000002E-255</c:v>
                </c:pt>
                <c:pt idx="648" formatCode="0.00E+00">
                  <c:v>-1.06721E-254</c:v>
                </c:pt>
                <c:pt idx="649" formatCode="0.00E+00">
                  <c:v>1.9169800000000001E-255</c:v>
                </c:pt>
                <c:pt idx="650" formatCode="0.00E+00">
                  <c:v>3.1217799999999999E-254</c:v>
                </c:pt>
                <c:pt idx="651" formatCode="0.00E+00">
                  <c:v>5.1646200000000003E-254</c:v>
                </c:pt>
                <c:pt idx="652" formatCode="0.00E+00">
                  <c:v>1.8946299999999999E-254</c:v>
                </c:pt>
                <c:pt idx="653" formatCode="0.00E+00">
                  <c:v>-8.0513400000000003E-254</c:v>
                </c:pt>
                <c:pt idx="654" formatCode="0.00E+00">
                  <c:v>-1.6337700000000001E-253</c:v>
                </c:pt>
                <c:pt idx="655" formatCode="0.00E+00">
                  <c:v>-6.4352600000000001E-254</c:v>
                </c:pt>
                <c:pt idx="656" formatCode="0.00E+00">
                  <c:v>2.9275000000000003E-253</c:v>
                </c:pt>
                <c:pt idx="657" formatCode="0.00E+00">
                  <c:v>6.49642E-253</c:v>
                </c:pt>
                <c:pt idx="658" formatCode="0.00E+00">
                  <c:v>4.1428999999999999E-253</c:v>
                </c:pt>
                <c:pt idx="659" formatCode="0.00E+00">
                  <c:v>-7.9142499999999995E-253</c:v>
                </c:pt>
                <c:pt idx="660" formatCode="0.00E+00">
                  <c:v>-2.2086899999999998E-252</c:v>
                </c:pt>
                <c:pt idx="661" formatCode="0.00E+00">
                  <c:v>-1.73906E-252</c:v>
                </c:pt>
                <c:pt idx="662" formatCode="0.00E+00">
                  <c:v>2.3150800000000001E-252</c:v>
                </c:pt>
                <c:pt idx="663" formatCode="0.00E+00">
                  <c:v>7.80644E-252</c:v>
                </c:pt>
                <c:pt idx="664" formatCode="0.00E+00">
                  <c:v>7.2937199999999998E-252</c:v>
                </c:pt>
                <c:pt idx="665" formatCode="0.00E+00">
                  <c:v>-6.3748099999999997E-252</c:v>
                </c:pt>
                <c:pt idx="666" formatCode="0.00E+00">
                  <c:v>-2.7653400000000001E-251</c:v>
                </c:pt>
                <c:pt idx="667" formatCode="0.00E+00">
                  <c:v>-3.1602700000000001E-251</c:v>
                </c:pt>
                <c:pt idx="668" formatCode="0.00E+00">
                  <c:v>9.1375200000000002E-252</c:v>
                </c:pt>
                <c:pt idx="669" formatCode="0.00E+00">
                  <c:v>8.2444000000000003E-251</c:v>
                </c:pt>
                <c:pt idx="670" formatCode="0.00E+00">
                  <c:v>1.01838E-250</c:v>
                </c:pt>
                <c:pt idx="671" formatCode="0.00E+00">
                  <c:v>-4.7012899999999997E-251</c:v>
                </c:pt>
                <c:pt idx="672" formatCode="0.00E+00">
                  <c:v>-3.4767600000000001E-250</c:v>
                </c:pt>
                <c:pt idx="673" formatCode="0.00E+00">
                  <c:v>-5.0084399999999998E-250</c:v>
                </c:pt>
                <c:pt idx="674" formatCode="0.00E+00">
                  <c:v>-6.5118700000000002E-251</c:v>
                </c:pt>
                <c:pt idx="675" formatCode="0.00E+00">
                  <c:v>9.9397999999999995E-250</c:v>
                </c:pt>
                <c:pt idx="676" formatCode="0.00E+00">
                  <c:v>1.7099899999999999E-249</c:v>
                </c:pt>
                <c:pt idx="677" formatCode="0.00E+00">
                  <c:v>4.0912300000000001E-250</c:v>
                </c:pt>
                <c:pt idx="678" formatCode="0.00E+00">
                  <c:v>-3.4101000000000001E-249</c:v>
                </c:pt>
                <c:pt idx="679" formatCode="0.00E+00">
                  <c:v>-6.6793999999999998E-249</c:v>
                </c:pt>
                <c:pt idx="680" formatCode="0.00E+00">
                  <c:v>-3.2357699999999999E-249</c:v>
                </c:pt>
                <c:pt idx="681" formatCode="0.00E+00">
                  <c:v>9.8962299999999994E-249</c:v>
                </c:pt>
                <c:pt idx="682" formatCode="0.00E+00">
                  <c:v>2.3375100000000001E-248</c:v>
                </c:pt>
                <c:pt idx="683" formatCode="0.00E+00">
                  <c:v>1.5421499999999999E-248</c:v>
                </c:pt>
                <c:pt idx="684" formatCode="0.00E+00">
                  <c:v>-2.8293499999999999E-248</c:v>
                </c:pt>
                <c:pt idx="685" formatCode="0.00E+00">
                  <c:v>-7.9603000000000007E-248</c:v>
                </c:pt>
                <c:pt idx="686" formatCode="0.00E+00">
                  <c:v>-5.9203399999999999E-248</c:v>
                </c:pt>
                <c:pt idx="687" formatCode="0.00E+00">
                  <c:v>9.6382000000000003E-248</c:v>
                </c:pt>
                <c:pt idx="688" formatCode="0.00E+00">
                  <c:v>3.0458999999999997E-247</c:v>
                </c:pt>
                <c:pt idx="689" formatCode="0.00E+00">
                  <c:v>2.7529499999999999E-247</c:v>
                </c:pt>
                <c:pt idx="690" formatCode="0.00E+00">
                  <c:v>-2.6536499999999999E-247</c:v>
                </c:pt>
                <c:pt idx="691" formatCode="0.00E+00">
                  <c:v>-1.0912699999999999E-246</c:v>
                </c:pt>
                <c:pt idx="692" formatCode="0.00E+00">
                  <c:v>-1.20423E-246</c:v>
                </c:pt>
                <c:pt idx="693" formatCode="0.00E+00">
                  <c:v>4.93744E-247</c:v>
                </c:pt>
                <c:pt idx="694" formatCode="0.00E+00">
                  <c:v>3.5144800000000001E-246</c:v>
                </c:pt>
                <c:pt idx="695" formatCode="0.00E+00">
                  <c:v>4.4680999999999998E-246</c:v>
                </c:pt>
                <c:pt idx="696" formatCode="0.00E+00">
                  <c:v>-1.1886499999999999E-246</c:v>
                </c:pt>
                <c:pt idx="697" formatCode="0.00E+00">
                  <c:v>-1.2946500000000001E-245</c:v>
                </c:pt>
                <c:pt idx="698" formatCode="0.00E+00">
                  <c:v>-1.94158E-245</c:v>
                </c:pt>
                <c:pt idx="699" formatCode="0.00E+00">
                  <c:v>-3.33869E-246</c:v>
                </c:pt>
                <c:pt idx="700" formatCode="0.00E+00">
                  <c:v>3.7238200000000002E-245</c:v>
                </c:pt>
                <c:pt idx="701" formatCode="0.00E+00">
                  <c:v>6.56165E-245</c:v>
                </c:pt>
                <c:pt idx="702" formatCode="0.00E+00">
                  <c:v>1.7195500000000001E-245</c:v>
                </c:pt>
                <c:pt idx="703" formatCode="0.00E+00">
                  <c:v>-1.28869E-244</c:v>
                </c:pt>
                <c:pt idx="704" formatCode="0.00E+00">
                  <c:v>-2.52649E-244</c:v>
                </c:pt>
                <c:pt idx="705" formatCode="0.00E+00">
                  <c:v>-1.1353E-244</c:v>
                </c:pt>
                <c:pt idx="706" formatCode="0.00E+00">
                  <c:v>4.0328799999999997E-244</c:v>
                </c:pt>
                <c:pt idx="707" formatCode="0.00E+00">
                  <c:v>9.2402599999999998E-244</c:v>
                </c:pt>
                <c:pt idx="708" formatCode="0.00E+00">
                  <c:v>5.9306900000000003E-244</c:v>
                </c:pt>
                <c:pt idx="709" formatCode="0.00E+00">
                  <c:v>-1.12896E-243</c:v>
                </c:pt>
                <c:pt idx="710" formatCode="0.00E+00">
                  <c:v>-3.13147E-243</c:v>
                </c:pt>
                <c:pt idx="711" formatCode="0.00E+00">
                  <c:v>-2.3194300000000001E-243</c:v>
                </c:pt>
                <c:pt idx="712" formatCode="0.00E+00">
                  <c:v>3.7967699999999998E-243</c:v>
                </c:pt>
                <c:pt idx="713" formatCode="0.00E+00">
                  <c:v>1.19326E-242</c:v>
                </c:pt>
                <c:pt idx="714" formatCode="0.00E+00">
                  <c:v>1.0692000000000001E-242</c:v>
                </c:pt>
                <c:pt idx="715" formatCode="0.00E+00">
                  <c:v>-1.0656799999999999E-242</c:v>
                </c:pt>
                <c:pt idx="716" formatCode="0.00E+00">
                  <c:v>-4.3399700000000004E-242</c:v>
                </c:pt>
                <c:pt idx="717" formatCode="0.00E+00">
                  <c:v>-4.7940500000000002E-242</c:v>
                </c:pt>
                <c:pt idx="718" formatCode="0.00E+00">
                  <c:v>2.1080399999999999E-242</c:v>
                </c:pt>
                <c:pt idx="719" formatCode="0.00E+00">
                  <c:v>1.4533900000000001E-241</c:v>
                </c:pt>
                <c:pt idx="720" formatCode="0.00E+00">
                  <c:v>1.8837500000000001E-241</c:v>
                </c:pt>
                <c:pt idx="721" formatCode="0.00E+00">
                  <c:v>-2.5070600000000001E-242</c:v>
                </c:pt>
                <c:pt idx="722" formatCode="0.00E+00">
                  <c:v>-4.6941899999999999E-241</c:v>
                </c:pt>
                <c:pt idx="723" formatCode="0.00E+00">
                  <c:v>-6.9572700000000004E-241</c:v>
                </c:pt>
                <c:pt idx="724" formatCode="0.00E+00">
                  <c:v>-2.07014E-242</c:v>
                </c:pt>
                <c:pt idx="725" formatCode="0.00E+00">
                  <c:v>1.6291600000000001E-240</c:v>
                </c:pt>
                <c:pt idx="726" formatCode="0.00E+00">
                  <c:v>2.7406399999999998E-240</c:v>
                </c:pt>
                <c:pt idx="727" formatCode="0.00E+00">
                  <c:v>6.3425399999999995E-241</c:v>
                </c:pt>
                <c:pt idx="728" formatCode="0.00E+00">
                  <c:v>-5.5239099999999995E-240</c:v>
                </c:pt>
                <c:pt idx="729" formatCode="0.00E+00">
                  <c:v>-1.0948799999999999E-239</c:v>
                </c:pt>
                <c:pt idx="730" formatCode="0.00E+00">
                  <c:v>-6.0338499999999999E-240</c:v>
                </c:pt>
                <c:pt idx="731" formatCode="0.00E+00">
                  <c:v>1.3952100000000001E-239</c:v>
                </c:pt>
                <c:pt idx="732" formatCode="0.00E+00">
                  <c:v>3.4677500000000002E-239</c:v>
                </c:pt>
                <c:pt idx="733" formatCode="0.00E+00">
                  <c:v>2.22281E-239</c:v>
                </c:pt>
                <c:pt idx="734" formatCode="0.00E+00">
                  <c:v>-4.5585300000000001E-239</c:v>
                </c:pt>
                <c:pt idx="735" formatCode="0.00E+00">
                  <c:v>-1.2661E-238</c:v>
                </c:pt>
                <c:pt idx="736" formatCode="0.00E+00">
                  <c:v>-9.9651300000000004E-239</c:v>
                </c:pt>
                <c:pt idx="737" formatCode="0.00E+00">
                  <c:v>1.36818E-238</c:v>
                </c:pt>
                <c:pt idx="738" formatCode="0.00E+00">
                  <c:v>4.6037400000000001E-238</c:v>
                </c:pt>
                <c:pt idx="739" formatCode="0.00E+00">
                  <c:v>4.3884999999999999E-238</c:v>
                </c:pt>
                <c:pt idx="740" formatCode="0.00E+00">
                  <c:v>-3.4420800000000001E-238</c:v>
                </c:pt>
                <c:pt idx="741" formatCode="0.00E+00">
                  <c:v>-1.5672099999999999E-237</c:v>
                </c:pt>
                <c:pt idx="742" formatCode="0.00E+00">
                  <c:v>-1.7571299999999999E-237</c:v>
                </c:pt>
                <c:pt idx="743" formatCode="0.00E+00">
                  <c:v>7.2905499999999996E-238</c:v>
                </c:pt>
                <c:pt idx="744" formatCode="0.00E+00">
                  <c:v>5.2040900000000005E-237</c:v>
                </c:pt>
                <c:pt idx="745" formatCode="0.00E+00">
                  <c:v>6.5802999999999998E-237</c:v>
                </c:pt>
                <c:pt idx="746" formatCode="0.00E+00">
                  <c:v>-1.9659000000000001E-237</c:v>
                </c:pt>
                <c:pt idx="747" formatCode="0.00E+00">
                  <c:v>-1.96595E-236</c:v>
                </c:pt>
                <c:pt idx="748" formatCode="0.00E+00">
                  <c:v>-3.00698E-236</c:v>
                </c:pt>
                <c:pt idx="749" formatCode="0.00E+00">
                  <c:v>-8.7241200000000001E-237</c:v>
                </c:pt>
                <c:pt idx="750" formatCode="0.00E+00">
                  <c:v>4.7150000000000003E-236</c:v>
                </c:pt>
                <c:pt idx="751" formatCode="0.00E+00">
                  <c:v>8.4915000000000006E-236</c:v>
                </c:pt>
                <c:pt idx="752" formatCode="0.00E+00">
                  <c:v>1.2684400000000001E-236</c:v>
                </c:pt>
                <c:pt idx="753" formatCode="0.00E+00">
                  <c:v>-1.9748900000000001E-235</c:v>
                </c:pt>
                <c:pt idx="754" formatCode="0.00E+00">
                  <c:v>-3.7403000000000001E-235</c:v>
                </c:pt>
                <c:pt idx="755" formatCode="0.00E+00">
                  <c:v>-1.7062099999999999E-235</c:v>
                </c:pt>
                <c:pt idx="756" formatCode="0.00E+00">
                  <c:v>5.7832900000000001E-235</c:v>
                </c:pt>
                <c:pt idx="757" formatCode="0.00E+00">
                  <c:v>1.3410200000000001E-234</c:v>
                </c:pt>
                <c:pt idx="758" formatCode="0.00E+00">
                  <c:v>8.5703499999999999E-235</c:v>
                </c:pt>
                <c:pt idx="759" formatCode="0.00E+00">
                  <c:v>-1.71354E-234</c:v>
                </c:pt>
                <c:pt idx="760" formatCode="0.00E+00">
                  <c:v>-4.7799700000000003E-234</c:v>
                </c:pt>
                <c:pt idx="761" formatCode="0.00E+00">
                  <c:v>-3.88063E-234</c:v>
                </c:pt>
                <c:pt idx="762" formatCode="0.00E+00">
                  <c:v>4.4960099999999999E-234</c:v>
                </c:pt>
                <c:pt idx="763" formatCode="0.00E+00">
                  <c:v>1.5893399999999999E-233</c:v>
                </c:pt>
                <c:pt idx="764" formatCode="0.00E+00">
                  <c:v>1.4749199999999999E-233</c:v>
                </c:pt>
                <c:pt idx="765" formatCode="0.00E+00">
                  <c:v>-1.4207400000000001E-233</c:v>
                </c:pt>
                <c:pt idx="766" formatCode="0.00E+00">
                  <c:v>-5.9502499999999996E-233</c:v>
                </c:pt>
                <c:pt idx="767" formatCode="0.00E+00">
                  <c:v>-6.7643000000000002E-233</c:v>
                </c:pt>
                <c:pt idx="768" formatCode="0.00E+00">
                  <c:v>2.1407500000000001E-233</c:v>
                </c:pt>
                <c:pt idx="769" formatCode="0.00E+00">
                  <c:v>1.8266900000000001E-232</c:v>
                </c:pt>
                <c:pt idx="770" formatCode="0.00E+00">
                  <c:v>2.33691E-232</c:v>
                </c:pt>
                <c:pt idx="771" formatCode="0.00E+00">
                  <c:v>-6.3832500000000001E-233</c:v>
                </c:pt>
                <c:pt idx="772" formatCode="0.00E+00">
                  <c:v>-6.7779000000000002E-232</c:v>
                </c:pt>
                <c:pt idx="773" formatCode="0.00E+00">
                  <c:v>-1.0153499999999999E-231</c:v>
                </c:pt>
                <c:pt idx="774" formatCode="0.00E+00">
                  <c:v>-1.8949799999999999E-232</c:v>
                </c:pt>
                <c:pt idx="775" formatCode="0.00E+00">
                  <c:v>1.8938599999999999E-231</c:v>
                </c:pt>
                <c:pt idx="776" formatCode="0.00E+00">
                  <c:v>3.2592200000000001E-231</c:v>
                </c:pt>
                <c:pt idx="777" formatCode="0.00E+00">
                  <c:v>4.4889400000000002E-232</c:v>
                </c:pt>
                <c:pt idx="778" formatCode="0.00E+00">
                  <c:v>-7.5521000000000002E-231</c:v>
                </c:pt>
                <c:pt idx="779" formatCode="0.00E+00">
                  <c:v>-1.4489000000000001E-230</c:v>
                </c:pt>
                <c:pt idx="780" formatCode="0.00E+00">
                  <c:v>-7.9519299999999997E-231</c:v>
                </c:pt>
                <c:pt idx="781" formatCode="0.00E+00">
                  <c:v>1.80509E-230</c:v>
                </c:pt>
                <c:pt idx="782" formatCode="0.00E+00">
                  <c:v>4.4107100000000002E-230</c:v>
                </c:pt>
                <c:pt idx="783" formatCode="0.00E+00">
                  <c:v>2.48885E-230</c:v>
                </c:pt>
                <c:pt idx="784" formatCode="0.00E+00">
                  <c:v>-6.8012999999999999E-230</c:v>
                </c:pt>
                <c:pt idx="785" formatCode="0.00E+00">
                  <c:v>-1.77616E-229</c:v>
                </c:pt>
                <c:pt idx="786" formatCode="0.00E+00">
                  <c:v>-1.4839499999999999E-229</c:v>
                </c:pt>
                <c:pt idx="787" formatCode="0.00E+00">
                  <c:v>1.4417900000000001E-229</c:v>
                </c:pt>
                <c:pt idx="788" formatCode="0.00E+00">
                  <c:v>5.4037800000000002E-229</c:v>
                </c:pt>
                <c:pt idx="789" formatCode="0.00E+00">
                  <c:v>4.9127800000000001E-229</c:v>
                </c:pt>
                <c:pt idx="790" formatCode="0.00E+00">
                  <c:v>-5.13288E-229</c:v>
                </c:pt>
                <c:pt idx="791" formatCode="0.00E+00">
                  <c:v>-2.0592700000000001E-228</c:v>
                </c:pt>
                <c:pt idx="792" formatCode="0.00E+00">
                  <c:v>-2.32046E-228</c:v>
                </c:pt>
                <c:pt idx="793" formatCode="0.00E+00">
                  <c:v>8.0208499999999994E-229</c:v>
                </c:pt>
                <c:pt idx="794" formatCode="0.00E+00">
                  <c:v>6.4676300000000004E-228</c:v>
                </c:pt>
                <c:pt idx="795" formatCode="0.00E+00">
                  <c:v>8.3666799999999999E-228</c:v>
                </c:pt>
                <c:pt idx="796" formatCode="0.00E+00">
                  <c:v>-1.72343E-228</c:v>
                </c:pt>
                <c:pt idx="797" formatCode="0.00E+00">
                  <c:v>-2.2697400000000002E-227</c:v>
                </c:pt>
                <c:pt idx="798" formatCode="0.00E+00">
                  <c:v>-3.2888299999999998E-227</c:v>
                </c:pt>
                <c:pt idx="799" formatCode="0.00E+00">
                  <c:v>6.48446E-229</c:v>
                </c:pt>
                <c:pt idx="800" formatCode="0.00E+00">
                  <c:v>8.1120599999999999E-227</c:v>
                </c:pt>
                <c:pt idx="801" formatCode="0.00E+00">
                  <c:v>1.39334E-226</c:v>
                </c:pt>
                <c:pt idx="802" formatCode="0.00E+00">
                  <c:v>5.72662E-227</c:v>
                </c:pt>
                <c:pt idx="803" formatCode="0.00E+00">
                  <c:v>-2.0119400000000001E-226</c:v>
                </c:pt>
                <c:pt idx="804" formatCode="0.00E+00">
                  <c:v>-4.0569399999999999E-226</c:v>
                </c:pt>
                <c:pt idx="805" formatCode="0.00E+00">
                  <c:v>-8.3926700000000003E-227</c:v>
                </c:pt>
                <c:pt idx="806" formatCode="0.00E+00">
                  <c:v>9.8509600000000001E-226</c:v>
                </c:pt>
                <c:pt idx="807" formatCode="0.00E+00">
                  <c:v>2.0785199999999999E-225</c:v>
                </c:pt>
                <c:pt idx="808" formatCode="0.00E+00">
                  <c:v>1.5555500000000001E-225</c:v>
                </c:pt>
                <c:pt idx="809" formatCode="0.00E+00">
                  <c:v>-1.6454600000000001E-225</c:v>
                </c:pt>
                <c:pt idx="810" formatCode="0.00E+00">
                  <c:v>-5.39999E-225</c:v>
                </c:pt>
                <c:pt idx="811" formatCode="0.00E+00">
                  <c:v>-3.8085800000000001E-225</c:v>
                </c:pt>
                <c:pt idx="812" formatCode="0.00E+00">
                  <c:v>7.7613799999999995E-225</c:v>
                </c:pt>
                <c:pt idx="813" formatCode="0.00E+00">
                  <c:v>2.3308000000000001E-224</c:v>
                </c:pt>
                <c:pt idx="814" formatCode="0.00E+00">
                  <c:v>2.1978699999999999E-224</c:v>
                </c:pt>
                <c:pt idx="815" formatCode="0.00E+00">
                  <c:v>-1.70751E-224</c:v>
                </c:pt>
                <c:pt idx="816" formatCode="0.00E+00">
                  <c:v>-7.8264000000000002E-224</c:v>
                </c:pt>
                <c:pt idx="817" formatCode="0.00E+00">
                  <c:v>-8.7813800000000002E-224</c:v>
                </c:pt>
                <c:pt idx="818" formatCode="0.00E+00">
                  <c:v>3.6345E-224</c:v>
                </c:pt>
                <c:pt idx="819" formatCode="0.00E+00">
                  <c:v>2.5883700000000001E-223</c:v>
                </c:pt>
                <c:pt idx="820" formatCode="0.00E+00">
                  <c:v>3.2078000000000001E-223</c:v>
                </c:pt>
                <c:pt idx="821" formatCode="0.00E+00">
                  <c:v>-1.1872900000000001E-223</c:v>
                </c:pt>
                <c:pt idx="822" formatCode="0.00E+00">
                  <c:v>-1.01305E-222</c:v>
                </c:pt>
                <c:pt idx="823" formatCode="0.00E+00">
                  <c:v>-1.5271000000000001E-222</c:v>
                </c:pt>
                <c:pt idx="824" formatCode="0.00E+00">
                  <c:v>-4.2338400000000002E-223</c:v>
                </c:pt>
                <c:pt idx="825" formatCode="0.00E+00">
                  <c:v>2.42769E-222</c:v>
                </c:pt>
                <c:pt idx="826" formatCode="0.00E+00">
                  <c:v>4.2609099999999997E-222</c:v>
                </c:pt>
                <c:pt idx="827" formatCode="0.00E+00">
                  <c:v>2.33087E-223</c:v>
                </c:pt>
                <c:pt idx="828" formatCode="0.00E+00">
                  <c:v>-1.10663E-221</c:v>
                </c:pt>
                <c:pt idx="829" formatCode="0.00E+00">
                  <c:v>-2.0964800000000001E-221</c:v>
                </c:pt>
                <c:pt idx="830" formatCode="0.00E+00">
                  <c:v>-1.23118E-221</c:v>
                </c:pt>
                <c:pt idx="831" formatCode="0.00E+00">
                  <c:v>2.3255000000000001E-221</c:v>
                </c:pt>
                <c:pt idx="832" formatCode="0.00E+00">
                  <c:v>5.8350799999999995E-221</c:v>
                </c:pt>
                <c:pt idx="833" formatCode="0.00E+00">
                  <c:v>2.8491199999999998E-221</c:v>
                </c:pt>
                <c:pt idx="834" formatCode="0.00E+00">
                  <c:v>-1.06485E-220</c:v>
                </c:pt>
                <c:pt idx="835" formatCode="0.00E+00">
                  <c:v>-2.6465000000000001E-220</c:v>
                </c:pt>
                <c:pt idx="836" formatCode="0.00E+00">
                  <c:v>-2.2302199999999998E-220</c:v>
                </c:pt>
                <c:pt idx="837" formatCode="0.00E+00">
                  <c:v>1.9743099999999998E-220</c:v>
                </c:pt>
                <c:pt idx="838" formatCode="0.00E+00">
                  <c:v>7.6973899999999995E-220</c:v>
                </c:pt>
                <c:pt idx="839" formatCode="0.00E+00">
                  <c:v>7.1017200000000005E-220</c:v>
                </c:pt>
                <c:pt idx="840" formatCode="0.00E+00">
                  <c:v>-7.3464900000000001E-220</c:v>
                </c:pt>
                <c:pt idx="841" formatCode="0.00E+00">
                  <c:v>-2.9614400000000002E-219</c:v>
                </c:pt>
                <c:pt idx="842" formatCode="0.00E+00">
                  <c:v>-3.1885899999999998E-219</c:v>
                </c:pt>
                <c:pt idx="843" formatCode="0.00E+00">
                  <c:v>1.7598699999999999E-219</c:v>
                </c:pt>
                <c:pt idx="844" formatCode="0.00E+00">
                  <c:v>1.05766E-218</c:v>
                </c:pt>
                <c:pt idx="845" formatCode="0.00E+00">
                  <c:v>1.3712699999999999E-218</c:v>
                </c:pt>
                <c:pt idx="846" formatCode="0.00E+00">
                  <c:v>-1.1264999999999999E-219</c:v>
                </c:pt>
                <c:pt idx="847" formatCode="0.00E+00">
                  <c:v>-3.22481E-218</c:v>
                </c:pt>
                <c:pt idx="848" formatCode="0.00E+00">
                  <c:v>-4.7980899999999995E-218</c:v>
                </c:pt>
                <c:pt idx="849" formatCode="0.00E+00">
                  <c:v>2.6525400000000001E-220</c:v>
                </c:pt>
                <c:pt idx="850" formatCode="0.00E+00">
                  <c:v>1.17902E-217</c:v>
                </c:pt>
                <c:pt idx="851" formatCode="0.00E+00">
                  <c:v>1.9711000000000001E-217</c:v>
                </c:pt>
                <c:pt idx="852" formatCode="0.00E+00">
                  <c:v>5.0319000000000001E-218</c:v>
                </c:pt>
                <c:pt idx="853" formatCode="0.00E+00">
                  <c:v>-3.7837299999999999E-217</c:v>
                </c:pt>
                <c:pt idx="854" formatCode="0.00E+00">
                  <c:v>-7.4755699999999996E-217</c:v>
                </c:pt>
                <c:pt idx="855" formatCode="0.00E+00">
                  <c:v>-3.5975199999999999E-217</c:v>
                </c:pt>
                <c:pt idx="856" formatCode="0.00E+00">
                  <c:v>1.1359E-216</c:v>
                </c:pt>
                <c:pt idx="857" formatCode="0.00E+00">
                  <c:v>2.6446800000000001E-216</c:v>
                </c:pt>
                <c:pt idx="858" formatCode="0.00E+00">
                  <c:v>1.5803100000000001E-216</c:v>
                </c:pt>
                <c:pt idx="859" formatCode="0.00E+00">
                  <c:v>-3.71258E-216</c:v>
                </c:pt>
                <c:pt idx="860" formatCode="0.00E+00">
                  <c:v>-9.9307799999999998E-216</c:v>
                </c:pt>
                <c:pt idx="861" formatCode="0.00E+00">
                  <c:v>-8.05005E-216</c:v>
                </c:pt>
                <c:pt idx="862" formatCode="0.00E+00">
                  <c:v>9.1273999999999995E-216</c:v>
                </c:pt>
                <c:pt idx="863" formatCode="0.00E+00">
                  <c:v>3.2383699999999997E-215</c:v>
                </c:pt>
                <c:pt idx="864" formatCode="0.00E+00">
                  <c:v>2.9302000000000002E-215</c:v>
                </c:pt>
                <c:pt idx="865" formatCode="0.00E+00">
                  <c:v>-3.19684E-215</c:v>
                </c:pt>
                <c:pt idx="866" formatCode="0.00E+00">
                  <c:v>-1.26628E-214</c:v>
                </c:pt>
                <c:pt idx="867" formatCode="0.00E+00">
                  <c:v>-1.3646199999999999E-214</c:v>
                </c:pt>
                <c:pt idx="868" formatCode="0.00E+00">
                  <c:v>7.0691600000000003E-215</c:v>
                </c:pt>
                <c:pt idx="869" formatCode="0.00E+00">
                  <c:v>4.3824099999999997E-214</c:v>
                </c:pt>
                <c:pt idx="870" formatCode="0.00E+00">
                  <c:v>5.7252699999999997E-214</c:v>
                </c:pt>
                <c:pt idx="871" formatCode="0.00E+00">
                  <c:v>-4.4254999999999999E-215</c:v>
                </c:pt>
                <c:pt idx="872" formatCode="0.00E+00">
                  <c:v>-1.34791E-213</c:v>
                </c:pt>
                <c:pt idx="873" formatCode="0.00E+00">
                  <c:v>-2.01066E-213</c:v>
                </c:pt>
                <c:pt idx="874" formatCode="0.00E+00">
                  <c:v>-5.8823800000000004E-215</c:v>
                </c:pt>
                <c:pt idx="875" formatCode="0.00E+00">
                  <c:v>4.6792999999999999E-213</c:v>
                </c:pt>
                <c:pt idx="876" formatCode="0.00E+00">
                  <c:v>7.8205299999999999E-213</c:v>
                </c:pt>
                <c:pt idx="877" formatCode="0.00E+00">
                  <c:v>1.6596300000000001E-213</c:v>
                </c:pt>
                <c:pt idx="878" formatCode="0.00E+00">
                  <c:v>-1.6208600000000001E-212</c:v>
                </c:pt>
                <c:pt idx="879" formatCode="0.00E+00">
                  <c:v>-3.1190000000000002E-212</c:v>
                </c:pt>
                <c:pt idx="880" formatCode="0.00E+00">
                  <c:v>-1.3910500000000001E-212</c:v>
                </c:pt>
                <c:pt idx="881" formatCode="0.00E+00">
                  <c:v>4.96682E-212</c:v>
                </c:pt>
                <c:pt idx="882" formatCode="0.00E+00">
                  <c:v>1.14033E-211</c:v>
                </c:pt>
                <c:pt idx="883" formatCode="0.00E+00">
                  <c:v>7.4085400000000003E-212</c:v>
                </c:pt>
                <c:pt idx="884" formatCode="0.00E+00">
                  <c:v>-1.3638899999999999E-211</c:v>
                </c:pt>
                <c:pt idx="885" formatCode="0.00E+00">
                  <c:v>-3.8723500000000002E-211</c:v>
                </c:pt>
                <c:pt idx="886" formatCode="0.00E+00">
                  <c:v>-3.2863200000000001E-211</c:v>
                </c:pt>
                <c:pt idx="887" formatCode="0.00E+00">
                  <c:v>3.1044399999999998E-211</c:v>
                </c:pt>
                <c:pt idx="888" formatCode="0.00E+00">
                  <c:v>1.17563E-210</c:v>
                </c:pt>
                <c:pt idx="889" formatCode="0.00E+00">
                  <c:v>1.05631E-210</c:v>
                </c:pt>
                <c:pt idx="890" formatCode="0.00E+00">
                  <c:v>-1.1889E-210</c:v>
                </c:pt>
                <c:pt idx="891" formatCode="0.00E+00">
                  <c:v>-4.6470300000000002E-210</c:v>
                </c:pt>
                <c:pt idx="892" formatCode="0.00E+00">
                  <c:v>-5.1534799999999998E-210</c:v>
                </c:pt>
                <c:pt idx="893" formatCode="0.00E+00">
                  <c:v>2.0390299999999999E-210</c:v>
                </c:pt>
                <c:pt idx="894" formatCode="0.00E+00">
                  <c:v>1.5046699999999999E-209</c:v>
                </c:pt>
                <c:pt idx="895" formatCode="0.00E+00">
                  <c:v>2.0093999999999999E-209</c:v>
                </c:pt>
                <c:pt idx="896" formatCode="0.00E+00">
                  <c:v>-8.4853799999999994E-211</c:v>
                </c:pt>
                <c:pt idx="897" formatCode="0.00E+00">
                  <c:v>-4.5456699999999999E-209</c:v>
                </c:pt>
                <c:pt idx="898" formatCode="0.00E+00">
                  <c:v>-6.5368999999999995E-209</c:v>
                </c:pt>
                <c:pt idx="899" formatCode="0.00E+00">
                  <c:v>1.19904E-209</c:v>
                </c:pt>
                <c:pt idx="900" formatCode="0.00E+00">
                  <c:v>1.9231899999999999E-208</c:v>
                </c:pt>
                <c:pt idx="901" formatCode="0.00E+00">
                  <c:v>3.18592E-208</c:v>
                </c:pt>
                <c:pt idx="902" formatCode="0.00E+00">
                  <c:v>1.2005899999999999E-208</c:v>
                </c:pt>
                <c:pt idx="903" formatCode="0.00E+00">
                  <c:v>-4.85401E-208</c:v>
                </c:pt>
                <c:pt idx="904" formatCode="0.00E+00">
                  <c:v>-9.9643300000000003E-208</c:v>
                </c:pt>
                <c:pt idx="905" formatCode="0.00E+00">
                  <c:v>-4.1719400000000003E-208</c:v>
                </c:pt>
                <c:pt idx="906" formatCode="0.00E+00">
                  <c:v>1.72573E-207</c:v>
                </c:pt>
                <c:pt idx="907" formatCode="0.00E+00">
                  <c:v>3.8855399999999998E-207</c:v>
                </c:pt>
                <c:pt idx="908" formatCode="0.00E+00">
                  <c:v>2.5121199999999998E-207</c:v>
                </c:pt>
                <c:pt idx="909" formatCode="0.00E+00">
                  <c:v>-4.60425E-207</c:v>
                </c:pt>
                <c:pt idx="910" formatCode="0.00E+00">
                  <c:v>-1.2867300000000001E-206</c:v>
                </c:pt>
                <c:pt idx="911" formatCode="0.00E+00">
                  <c:v>-9.4585600000000005E-207</c:v>
                </c:pt>
                <c:pt idx="912" formatCode="0.00E+00">
                  <c:v>1.5841200000000001E-206</c:v>
                </c:pt>
                <c:pt idx="913" formatCode="0.00E+00">
                  <c:v>5.0194000000000004E-206</c:v>
                </c:pt>
                <c:pt idx="914" formatCode="0.00E+00">
                  <c:v>5.0253900000000005E-206</c:v>
                </c:pt>
                <c:pt idx="915" formatCode="0.00E+00">
                  <c:v>-2.6640300000000002E-206</c:v>
                </c:pt>
                <c:pt idx="916" formatCode="0.00E+00">
                  <c:v>-1.48036E-205</c:v>
                </c:pt>
                <c:pt idx="917" formatCode="0.00E+00">
                  <c:v>-1.5808899999999999E-205</c:v>
                </c:pt>
                <c:pt idx="918" formatCode="0.00E+00">
                  <c:v>1.1926299999999999E-205</c:v>
                </c:pt>
                <c:pt idx="919" formatCode="0.00E+00">
                  <c:v>6.0692699999999997E-205</c:v>
                </c:pt>
                <c:pt idx="920" formatCode="0.00E+00">
                  <c:v>7.53102E-205</c:v>
                </c:pt>
                <c:pt idx="921" formatCode="0.00E+00">
                  <c:v>-1.4797500000000001E-205</c:v>
                </c:pt>
                <c:pt idx="922" formatCode="0.00E+00">
                  <c:v>-1.9836099999999999E-204</c:v>
                </c:pt>
                <c:pt idx="923" formatCode="0.00E+00">
                  <c:v>-3.0334700000000002E-204</c:v>
                </c:pt>
                <c:pt idx="924" formatCode="0.00E+00">
                  <c:v>-7.7895200000000002E-205</c:v>
                </c:pt>
                <c:pt idx="925" formatCode="0.00E+00">
                  <c:v>5.0314299999999997E-204</c:v>
                </c:pt>
                <c:pt idx="926" formatCode="0.00E+00">
                  <c:v>8.8566999999999993E-204</c:v>
                </c:pt>
                <c:pt idx="927" formatCode="0.00E+00">
                  <c:v>1.14142E-204</c:v>
                </c:pt>
                <c:pt idx="928" formatCode="0.00E+00">
                  <c:v>-2.0848399999999999E-203</c:v>
                </c:pt>
                <c:pt idx="929" formatCode="0.00E+00">
                  <c:v>-3.9881800000000001E-203</c:v>
                </c:pt>
                <c:pt idx="930" formatCode="0.00E+00">
                  <c:v>-2.09992E-203</c:v>
                </c:pt>
                <c:pt idx="931" formatCode="0.00E+00">
                  <c:v>5.3458299999999995E-203</c:v>
                </c:pt>
                <c:pt idx="932" formatCode="0.00E+00">
                  <c:v>1.30221E-202</c:v>
                </c:pt>
                <c:pt idx="933" formatCode="0.00E+00">
                  <c:v>8.5377700000000004E-203</c:v>
                </c:pt>
                <c:pt idx="934" formatCode="0.00E+00">
                  <c:v>-1.58928E-202</c:v>
                </c:pt>
                <c:pt idx="935" formatCode="0.00E+00">
                  <c:v>-4.4751699999999999E-202</c:v>
                </c:pt>
                <c:pt idx="936" formatCode="0.00E+00">
                  <c:v>-3.34157E-202</c:v>
                </c:pt>
                <c:pt idx="937" formatCode="0.00E+00">
                  <c:v>5.5425900000000002E-202</c:v>
                </c:pt>
                <c:pt idx="938" formatCode="0.00E+00">
                  <c:v>1.7744100000000001E-201</c:v>
                </c:pt>
                <c:pt idx="939" formatCode="0.00E+00">
                  <c:v>1.75465E-201</c:v>
                </c:pt>
                <c:pt idx="940" formatCode="0.00E+00">
                  <c:v>-1.02952E-201</c:v>
                </c:pt>
                <c:pt idx="941" formatCode="0.00E+00">
                  <c:v>-5.3894000000000003E-201</c:v>
                </c:pt>
                <c:pt idx="942" formatCode="0.00E+00">
                  <c:v>-5.7458499999999997E-201</c:v>
                </c:pt>
                <c:pt idx="943" formatCode="0.00E+00">
                  <c:v>4.1067500000000003E-201</c:v>
                </c:pt>
                <c:pt idx="944" formatCode="0.00E+00">
                  <c:v>2.1448099999999999E-200</c:v>
                </c:pt>
                <c:pt idx="945" formatCode="0.00E+00">
                  <c:v>2.7699699999999999E-200</c:v>
                </c:pt>
                <c:pt idx="946" formatCode="0.00E+00">
                  <c:v>-1.2648100000000001E-201</c:v>
                </c:pt>
                <c:pt idx="947" formatCode="0.00E+00">
                  <c:v>-6.2109499999999997E-200</c:v>
                </c:pt>
                <c:pt idx="948" formatCode="0.00E+00">
                  <c:v>-9.1901100000000001E-200</c:v>
                </c:pt>
                <c:pt idx="949" formatCode="0.00E+00">
                  <c:v>3.0119099999999999E-201</c:v>
                </c:pt>
                <c:pt idx="950" formatCode="0.00E+00">
                  <c:v>2.3053599999999998E-199</c:v>
                </c:pt>
                <c:pt idx="951" formatCode="0.00E+00">
                  <c:v>3.8543600000000002E-199</c:v>
                </c:pt>
                <c:pt idx="952" formatCode="0.00E+00">
                  <c:v>1.03119E-199</c:v>
                </c:pt>
                <c:pt idx="953" formatCode="0.00E+00">
                  <c:v>-7.3362300000000003E-199</c:v>
                </c:pt>
                <c:pt idx="954" formatCode="0.00E+00">
                  <c:v>-1.4801600000000001E-198</c:v>
                </c:pt>
                <c:pt idx="955" formatCode="0.00E+00">
                  <c:v>-8.6088400000000006E-199</c:v>
                </c:pt>
                <c:pt idx="956" formatCode="0.00E+00">
                  <c:v>1.74344E-198</c:v>
                </c:pt>
                <c:pt idx="957" formatCode="0.00E+00">
                  <c:v>4.3357999999999999E-198</c:v>
                </c:pt>
                <c:pt idx="958" formatCode="0.00E+00">
                  <c:v>2.1905399999999999E-198</c:v>
                </c:pt>
                <c:pt idx="959" formatCode="0.00E+00">
                  <c:v>-7.7202799999999996E-198</c:v>
                </c:pt>
                <c:pt idx="960" formatCode="0.00E+00">
                  <c:v>-1.93233E-197</c:v>
                </c:pt>
                <c:pt idx="961" formatCode="0.00E+00">
                  <c:v>-1.59011E-197</c:v>
                </c:pt>
                <c:pt idx="962" formatCode="0.00E+00">
                  <c:v>1.5762000000000001E-197</c:v>
                </c:pt>
                <c:pt idx="963" formatCode="0.00E+00">
                  <c:v>5.8270700000000001E-197</c:v>
                </c:pt>
                <c:pt idx="964" formatCode="0.00E+00">
                  <c:v>5.1859199999999999E-197</c:v>
                </c:pt>
                <c:pt idx="965" formatCode="0.00E+00">
                  <c:v>-5.8992199999999996E-197</c:v>
                </c:pt>
                <c:pt idx="966" formatCode="0.00E+00">
                  <c:v>-2.29253E-196</c:v>
                </c:pt>
                <c:pt idx="967" formatCode="0.00E+00">
                  <c:v>-2.6036300000000001E-196</c:v>
                </c:pt>
                <c:pt idx="968" formatCode="0.00E+00">
                  <c:v>7.9794299999999999E-197</c:v>
                </c:pt>
                <c:pt idx="969" formatCode="0.00E+00">
                  <c:v>6.9983500000000001E-196</c:v>
                </c:pt>
                <c:pt idx="970" formatCode="0.00E+00">
                  <c:v>8.8532199999999998E-196</c:v>
                </c:pt>
                <c:pt idx="971" formatCode="0.00E+00">
                  <c:v>-2.95663E-196</c:v>
                </c:pt>
                <c:pt idx="972" formatCode="0.00E+00">
                  <c:v>-2.7171400000000001E-195</c:v>
                </c:pt>
                <c:pt idx="973" formatCode="0.00E+00">
                  <c:v>-4.0457100000000003E-195</c:v>
                </c:pt>
                <c:pt idx="974" formatCode="0.00E+00">
                  <c:v>-7.81161E-196</c:v>
                </c:pt>
                <c:pt idx="975" formatCode="0.00E+00">
                  <c:v>7.4431299999999998E-195</c:v>
                </c:pt>
                <c:pt idx="976" formatCode="0.00E+00">
                  <c:v>1.3180299999999999E-194</c:v>
                </c:pt>
                <c:pt idx="977" formatCode="0.00E+00">
                  <c:v>3.6314000000000001E-195</c:v>
                </c:pt>
                <c:pt idx="978" formatCode="0.00E+00">
                  <c:v>-2.51269E-194</c:v>
                </c:pt>
                <c:pt idx="979" formatCode="0.00E+00">
                  <c:v>-4.9290999999999997E-194</c:v>
                </c:pt>
                <c:pt idx="980" formatCode="0.00E+00">
                  <c:v>-2.2309999999999999E-194</c:v>
                </c:pt>
                <c:pt idx="981" formatCode="0.00E+00">
                  <c:v>7.6791400000000004E-194</c:v>
                </c:pt>
                <c:pt idx="982" formatCode="0.00E+00">
                  <c:v>1.7646399999999999E-193</c:v>
                </c:pt>
                <c:pt idx="983" formatCode="0.00E+00">
                  <c:v>1.05813E-193</c:v>
                </c:pt>
                <c:pt idx="984" formatCode="0.00E+00">
                  <c:v>-2.5155599999999999E-193</c:v>
                </c:pt>
                <c:pt idx="985" formatCode="0.00E+00">
                  <c:v>-6.72528E-193</c:v>
                </c:pt>
                <c:pt idx="986" formatCode="0.00E+00">
                  <c:v>-5.0950699999999997E-193</c:v>
                </c:pt>
                <c:pt idx="987" formatCode="0.00E+00">
                  <c:v>7.7289200000000003E-193</c:v>
                </c:pt>
                <c:pt idx="988" formatCode="0.00E+00">
                  <c:v>2.4983899999999998E-192</c:v>
                </c:pt>
                <c:pt idx="989" formatCode="0.00E+00">
                  <c:v>2.2884500000000002E-192</c:v>
                </c:pt>
                <c:pt idx="990" formatCode="0.00E+00">
                  <c:v>-2.0689600000000001E-192</c:v>
                </c:pt>
                <c:pt idx="991" formatCode="0.00E+00">
                  <c:v>-8.79128E-192</c:v>
                </c:pt>
                <c:pt idx="992" formatCode="0.00E+00">
                  <c:v>-9.9454499999999999E-192</c:v>
                </c:pt>
                <c:pt idx="993" formatCode="0.00E+00">
                  <c:v>3.6883500000000003E-192</c:v>
                </c:pt>
                <c:pt idx="994" formatCode="0.00E+00">
                  <c:v>2.8379400000000002E-191</c:v>
                </c:pt>
                <c:pt idx="995" formatCode="0.00E+00">
                  <c:v>3.5077699999999999E-191</c:v>
                </c:pt>
                <c:pt idx="996" formatCode="0.00E+00">
                  <c:v>-1.5069700000000002E-191</c:v>
                </c:pt>
                <c:pt idx="997" formatCode="0.00E+00">
                  <c:v>-1.1710900000000001E-190</c:v>
                </c:pt>
                <c:pt idx="998" formatCode="0.00E+00">
                  <c:v>-1.71931E-190</c:v>
                </c:pt>
                <c:pt idx="999" formatCode="0.00E+00">
                  <c:v>-3.1459100000000003E-191</c:v>
                </c:pt>
                <c:pt idx="1000" formatCode="0.00E+00">
                  <c:v>3.1859499999999999E-190</c:v>
                </c:pt>
                <c:pt idx="1001" formatCode="0.00E+00">
                  <c:v>5.69915E-190</c:v>
                </c:pt>
                <c:pt idx="1002" formatCode="0.00E+00">
                  <c:v>1.9187000000000001E-190</c:v>
                </c:pt>
                <c:pt idx="1003" formatCode="0.00E+00">
                  <c:v>-9.8188000000000001E-190</c:v>
                </c:pt>
                <c:pt idx="1004" formatCode="0.00E+00">
                  <c:v>-1.9467300000000001E-189</c:v>
                </c:pt>
                <c:pt idx="1005" formatCode="0.00E+00">
                  <c:v>-6.7355300000000002E-190</c:v>
                </c:pt>
                <c:pt idx="1006" formatCode="0.00E+00">
                  <c:v>3.7908400000000003E-189</c:v>
                </c:pt>
                <c:pt idx="1007" formatCode="0.00E+00">
                  <c:v>8.2892900000000005E-189</c:v>
                </c:pt>
                <c:pt idx="1008" formatCode="0.00E+00">
                  <c:v>5.49384E-189</c:v>
                </c:pt>
                <c:pt idx="1009" formatCode="0.00E+00">
                  <c:v>-9.3321500000000007E-189</c:v>
                </c:pt>
                <c:pt idx="1010" formatCode="0.00E+00">
                  <c:v>-2.6958500000000001E-188</c:v>
                </c:pt>
                <c:pt idx="1011" formatCode="0.00E+00">
                  <c:v>-2.2039800000000001E-188</c:v>
                </c:pt>
                <c:pt idx="1012" formatCode="0.00E+00">
                  <c:v>2.5472800000000001E-188</c:v>
                </c:pt>
                <c:pt idx="1013" formatCode="0.00E+00">
                  <c:v>8.9765800000000001E-188</c:v>
                </c:pt>
                <c:pt idx="1014" formatCode="0.00E+00">
                  <c:v>7.9775799999999996E-188</c:v>
                </c:pt>
                <c:pt idx="1015" formatCode="0.00E+00">
                  <c:v>-9.2877599999999997E-188</c:v>
                </c:pt>
                <c:pt idx="1016" formatCode="0.00E+00">
                  <c:v>-3.6002500000000001E-187</c:v>
                </c:pt>
                <c:pt idx="1017" formatCode="0.00E+00">
                  <c:v>-4.0885300000000001E-187</c:v>
                </c:pt>
                <c:pt idx="1018" formatCode="0.00E+00">
                  <c:v>1.11685E-187</c:v>
                </c:pt>
                <c:pt idx="1019" formatCode="0.00E+00">
                  <c:v>1.0489200000000001E-186</c:v>
                </c:pt>
                <c:pt idx="1020" formatCode="0.00E+00">
                  <c:v>1.30317E-186</c:v>
                </c:pt>
                <c:pt idx="1021" formatCode="0.00E+00">
                  <c:v>-5.4308999999999998E-187</c:v>
                </c:pt>
                <c:pt idx="1022" formatCode="0.00E+00">
                  <c:v>-4.2666799999999996E-186</c:v>
                </c:pt>
                <c:pt idx="1023" formatCode="0.00E+00">
                  <c:v>-6.34002E-186</c:v>
                </c:pt>
                <c:pt idx="1024" formatCode="0.00E+00">
                  <c:v>-1.52571E-186</c:v>
                </c:pt>
                <c:pt idx="1025" formatCode="0.00E+00">
                  <c:v>1.0725E-185</c:v>
                </c:pt>
                <c:pt idx="1026" formatCode="0.00E+00">
                  <c:v>1.9013100000000001E-185</c:v>
                </c:pt>
                <c:pt idx="1027" formatCode="0.00E+00">
                  <c:v>3.5925699999999999E-186</c:v>
                </c:pt>
                <c:pt idx="1028" formatCode="0.00E+00">
                  <c:v>-4.1402199999999997E-185</c:v>
                </c:pt>
                <c:pt idx="1029" formatCode="0.00E+00">
                  <c:v>-7.8922900000000006E-185</c:v>
                </c:pt>
                <c:pt idx="1030" formatCode="0.00E+00">
                  <c:v>-3.5061699999999997E-185</c:v>
                </c:pt>
                <c:pt idx="1031" formatCode="0.00E+00">
                  <c:v>1.25208E-184</c:v>
                </c:pt>
                <c:pt idx="1032" formatCode="0.00E+00">
                  <c:v>2.83697E-184</c:v>
                </c:pt>
                <c:pt idx="1033" formatCode="0.00E+00">
                  <c:v>1.6940699999999999E-184</c:v>
                </c:pt>
                <c:pt idx="1034" formatCode="0.00E+00">
                  <c:v>-3.8929000000000001E-184</c:v>
                </c:pt>
                <c:pt idx="1035" formatCode="0.00E+00">
                  <c:v>-1.0428E-183</c:v>
                </c:pt>
                <c:pt idx="1036" formatCode="0.00E+00">
                  <c:v>-8.4010799999999998E-184</c:v>
                </c:pt>
                <c:pt idx="1037" formatCode="0.00E+00">
                  <c:v>9.5875200000000002E-184</c:v>
                </c:pt>
                <c:pt idx="1038" formatCode="0.00E+00">
                  <c:v>3.3921199999999999E-183</c:v>
                </c:pt>
                <c:pt idx="1039" formatCode="0.00E+00">
                  <c:v>3.14927E-183</c:v>
                </c:pt>
                <c:pt idx="1040" formatCode="0.00E+00">
                  <c:v>-3.05487E-183</c:v>
                </c:pt>
                <c:pt idx="1041" formatCode="0.00E+00">
                  <c:v>-1.27501E-182</c:v>
                </c:pt>
                <c:pt idx="1042" formatCode="0.00E+00">
                  <c:v>-1.4242400000000001E-182</c:v>
                </c:pt>
                <c:pt idx="1043" formatCode="0.00E+00">
                  <c:v>5.70933E-183</c:v>
                </c:pt>
                <c:pt idx="1044" formatCode="0.00E+00">
                  <c:v>4.1802000000000003E-182</c:v>
                </c:pt>
                <c:pt idx="1045" formatCode="0.00E+00">
                  <c:v>5.5139E-182</c:v>
                </c:pt>
                <c:pt idx="1046" formatCode="0.00E+00">
                  <c:v>-5.6938900000000003E-183</c:v>
                </c:pt>
                <c:pt idx="1047" formatCode="0.00E+00">
                  <c:v>-1.34957E-181</c:v>
                </c:pt>
                <c:pt idx="1048" formatCode="0.00E+00">
                  <c:v>-2.0467000000000001E-181</c:v>
                </c:pt>
                <c:pt idx="1049" formatCode="0.00E+00">
                  <c:v>-2.0844699999999999E-182</c:v>
                </c:pt>
                <c:pt idx="1050" formatCode="0.00E+00">
                  <c:v>4.3852E-181</c:v>
                </c:pt>
                <c:pt idx="1051" formatCode="0.00E+00">
                  <c:v>7.57124E-181</c:v>
                </c:pt>
                <c:pt idx="1052" formatCode="0.00E+00">
                  <c:v>2.09164E-181</c:v>
                </c:pt>
                <c:pt idx="1053" formatCode="0.00E+00">
                  <c:v>-1.4305700000000001E-180</c:v>
                </c:pt>
                <c:pt idx="1054" formatCode="0.00E+00">
                  <c:v>-2.83053E-180</c:v>
                </c:pt>
                <c:pt idx="1055" formatCode="0.00E+00">
                  <c:v>-1.35931E-180</c:v>
                </c:pt>
                <c:pt idx="1056" formatCode="0.00E+00">
                  <c:v>4.2072000000000004E-180</c:v>
                </c:pt>
                <c:pt idx="1057" formatCode="0.00E+00">
                  <c:v>9.8040699999999998E-180</c:v>
                </c:pt>
                <c:pt idx="1058" formatCode="0.00E+00">
                  <c:v>5.8872099999999997E-180</c:v>
                </c:pt>
                <c:pt idx="1059" formatCode="0.00E+00">
                  <c:v>-1.38563E-179</c:v>
                </c:pt>
                <c:pt idx="1060" formatCode="0.00E+00">
                  <c:v>-3.6955400000000002E-179</c:v>
                </c:pt>
                <c:pt idx="1061" formatCode="0.00E+00">
                  <c:v>-2.8430400000000001E-179</c:v>
                </c:pt>
                <c:pt idx="1062" formatCode="0.00E+00">
                  <c:v>3.9090899999999999E-179</c:v>
                </c:pt>
                <c:pt idx="1063" formatCode="0.00E+00">
                  <c:v>1.31152E-178</c:v>
                </c:pt>
                <c:pt idx="1064" formatCode="0.00E+00">
                  <c:v>1.3158100000000001E-178</c:v>
                </c:pt>
                <c:pt idx="1065" formatCode="0.00E+00">
                  <c:v>-7.5506700000000001E-179</c:v>
                </c:pt>
                <c:pt idx="1066" formatCode="0.00E+00">
                  <c:v>-4.0190899999999998E-178</c:v>
                </c:pt>
                <c:pt idx="1067" formatCode="0.00E+00">
                  <c:v>-4.1960700000000001E-178</c:v>
                </c:pt>
                <c:pt idx="1068" formatCode="0.00E+00">
                  <c:v>3.49054E-178</c:v>
                </c:pt>
                <c:pt idx="1069" formatCode="0.00E+00">
                  <c:v>1.69924E-177</c:v>
                </c:pt>
                <c:pt idx="1070" formatCode="0.00E+00">
                  <c:v>2.2023799999999999E-177</c:v>
                </c:pt>
                <c:pt idx="1071" formatCode="0.00E+00">
                  <c:v>-1.5441700000000001E-179</c:v>
                </c:pt>
                <c:pt idx="1072" formatCode="0.00E+00">
                  <c:v>-4.7165699999999997E-177</c:v>
                </c:pt>
                <c:pt idx="1073" formatCode="0.00E+00">
                  <c:v>-7.0651100000000001E-177</c:v>
                </c:pt>
                <c:pt idx="1074" formatCode="0.00E+00">
                  <c:v>2.3759600000000001E-178</c:v>
                </c:pt>
                <c:pt idx="1075" formatCode="0.00E+00">
                  <c:v>1.7909599999999999E-176</c:v>
                </c:pt>
                <c:pt idx="1076" formatCode="0.00E+00">
                  <c:v>3.0105100000000001E-176</c:v>
                </c:pt>
                <c:pt idx="1077" formatCode="0.00E+00">
                  <c:v>9.3827399999999991E-177</c:v>
                </c:pt>
                <c:pt idx="1078" formatCode="0.00E+00">
                  <c:v>-5.2525600000000001E-176</c:v>
                </c:pt>
                <c:pt idx="1079" formatCode="0.00E+00">
                  <c:v>-1.0486600000000001E-175</c:v>
                </c:pt>
                <c:pt idx="1080" formatCode="0.00E+00">
                  <c:v>-4.4058699999999999E-176</c:v>
                </c:pt>
                <c:pt idx="1081" formatCode="0.00E+00">
                  <c:v>1.81107E-175</c:v>
                </c:pt>
                <c:pt idx="1082" formatCode="0.00E+00">
                  <c:v>4.1357799999999999E-175</c:v>
                </c:pt>
                <c:pt idx="1083" formatCode="0.00E+00">
                  <c:v>2.9124499999999997E-175</c:v>
                </c:pt>
                <c:pt idx="1084" formatCode="0.00E+00">
                  <c:v>-4.15519E-175</c:v>
                </c:pt>
                <c:pt idx="1085" formatCode="0.00E+00">
                  <c:v>-1.2414900000000001E-174</c:v>
                </c:pt>
                <c:pt idx="1086" formatCode="0.00E+00">
                  <c:v>-8.3698600000000001E-175</c:v>
                </c:pt>
                <c:pt idx="1087" formatCode="0.00E+00">
                  <c:v>1.92113E-174</c:v>
                </c:pt>
                <c:pt idx="1088" formatCode="0.00E+00">
                  <c:v>5.6833299999999997E-174</c:v>
                </c:pt>
                <c:pt idx="1089" formatCode="0.00E+00">
                  <c:v>5.7646000000000003E-174</c:v>
                </c:pt>
                <c:pt idx="1090" formatCode="0.00E+00">
                  <c:v>-2.30792E-174</c:v>
                </c:pt>
                <c:pt idx="1091" formatCode="0.00E+00">
                  <c:v>-1.50367E-173</c:v>
                </c:pt>
                <c:pt idx="1092" formatCode="0.00E+00">
                  <c:v>-1.6620699999999999E-173</c:v>
                </c:pt>
                <c:pt idx="1093" formatCode="0.00E+00">
                  <c:v>9.98084E-174</c:v>
                </c:pt>
                <c:pt idx="1094" formatCode="0.00E+00">
                  <c:v>5.6868199999999999E-173</c:v>
                </c:pt>
                <c:pt idx="1095" formatCode="0.00E+00">
                  <c:v>7.0761599999999997E-173</c:v>
                </c:pt>
                <c:pt idx="1096" formatCode="0.00E+00">
                  <c:v>-1.93292E-173</c:v>
                </c:pt>
                <c:pt idx="1097" formatCode="0.00E+00">
                  <c:v>-2.0426400000000001E-172</c:v>
                </c:pt>
                <c:pt idx="1098" formatCode="0.00E+00">
                  <c:v>-3.0084699999999998E-172</c:v>
                </c:pt>
                <c:pt idx="1099" formatCode="0.00E+00">
                  <c:v>-4.3496799999999999E-173</c:v>
                </c:pt>
                <c:pt idx="1100" formatCode="0.00E+00">
                  <c:v>5.8550199999999998E-172</c:v>
                </c:pt>
                <c:pt idx="1101" formatCode="0.00E+00">
                  <c:v>1.02583E-171</c:v>
                </c:pt>
                <c:pt idx="1102" formatCode="0.00E+00">
                  <c:v>2.89182E-172</c:v>
                </c:pt>
                <c:pt idx="1103" formatCode="0.00E+00">
                  <c:v>-1.9550599999999999E-171</c:v>
                </c:pt>
                <c:pt idx="1104" formatCode="0.00E+00">
                  <c:v>-3.84682E-171</c:v>
                </c:pt>
                <c:pt idx="1105" formatCode="0.00E+00">
                  <c:v>-1.53921E-171</c:v>
                </c:pt>
                <c:pt idx="1106" formatCode="0.00E+00">
                  <c:v>6.9163399999999998E-171</c:v>
                </c:pt>
                <c:pt idx="1107" formatCode="0.00E+00">
                  <c:v>1.4972699999999999E-170</c:v>
                </c:pt>
                <c:pt idx="1108" formatCode="0.00E+00">
                  <c:v>6.7845200000000003E-171</c:v>
                </c:pt>
                <c:pt idx="1109" formatCode="0.00E+00">
                  <c:v>-2.7517699999999998E-170</c:v>
                </c:pt>
                <c:pt idx="1110" formatCode="0.00E+00">
                  <c:v>-6.7904300000000007E-170</c:v>
                </c:pt>
                <c:pt idx="1111" formatCode="0.00E+00">
                  <c:v>-6.0828700000000001E-170</c:v>
                </c:pt>
                <c:pt idx="1112" formatCode="0.00E+00">
                  <c:v>3.6481500000000003E-170</c:v>
                </c:pt>
                <c:pt idx="1113" formatCode="0.00E+00">
                  <c:v>1.70615E-169</c:v>
                </c:pt>
                <c:pt idx="1114" formatCode="0.00E+00">
                  <c:v>1.5841199999999999E-169</c:v>
                </c:pt>
                <c:pt idx="1115" formatCode="0.00E+00">
                  <c:v>-1.7205600000000001E-169</c:v>
                </c:pt>
                <c:pt idx="1116" formatCode="0.00E+00">
                  <c:v>-6.8530799999999995E-169</c:v>
                </c:pt>
                <c:pt idx="1117" formatCode="0.00E+00">
                  <c:v>-7.6051899999999996E-169</c:v>
                </c:pt>
                <c:pt idx="1118" formatCode="0.00E+00">
                  <c:v>3.0629500000000002E-169</c:v>
                </c:pt>
                <c:pt idx="1119" formatCode="0.00E+00">
                  <c:v>2.22974E-168</c:v>
                </c:pt>
                <c:pt idx="1120" formatCode="0.00E+00">
                  <c:v>2.95285E-168</c:v>
                </c:pt>
                <c:pt idx="1121" formatCode="0.00E+00">
                  <c:v>-2.5017E-169</c:v>
                </c:pt>
                <c:pt idx="1122" formatCode="0.00E+00">
                  <c:v>-7.0655000000000001E-168</c:v>
                </c:pt>
                <c:pt idx="1123" formatCode="0.00E+00">
                  <c:v>-1.0543000000000001E-167</c:v>
                </c:pt>
                <c:pt idx="1124" formatCode="0.00E+00">
                  <c:v>-3.5638399999999999E-169</c:v>
                </c:pt>
                <c:pt idx="1125" formatCode="0.00E+00">
                  <c:v>2.4416299999999999E-167</c:v>
                </c:pt>
                <c:pt idx="1126" formatCode="0.00E+00">
                  <c:v>4.0587399999999998E-167</c:v>
                </c:pt>
                <c:pt idx="1127" formatCode="0.00E+00">
                  <c:v>8.37721E-168</c:v>
                </c:pt>
                <c:pt idx="1128" formatCode="0.00E+00">
                  <c:v>-8.3485099999999995E-167</c:v>
                </c:pt>
                <c:pt idx="1129" formatCode="0.00E+00">
                  <c:v>-1.6002499999999999E-166</c:v>
                </c:pt>
                <c:pt idx="1130" formatCode="0.00E+00">
                  <c:v>-7.1768799999999995E-167</c:v>
                </c:pt>
                <c:pt idx="1131" formatCode="0.00E+00">
                  <c:v>2.5128800000000001E-166</c:v>
                </c:pt>
                <c:pt idx="1132" formatCode="0.00E+00">
                  <c:v>5.7962499999999999E-166</c:v>
                </c:pt>
                <c:pt idx="1133" formatCode="0.00E+00">
                  <c:v>3.6882599999999997E-166</c:v>
                </c:pt>
                <c:pt idx="1134" formatCode="0.00E+00">
                  <c:v>-7.4507299999999998E-166</c:v>
                </c:pt>
                <c:pt idx="1135" formatCode="0.00E+00">
                  <c:v>-2.0831499999999999E-165</c:v>
                </c:pt>
                <c:pt idx="1136" formatCode="0.00E+00">
                  <c:v>-1.7595800000000001E-165</c:v>
                </c:pt>
                <c:pt idx="1137" formatCode="0.00E+00">
                  <c:v>1.7466300000000001E-165</c:v>
                </c:pt>
                <c:pt idx="1138" formatCode="0.00E+00">
                  <c:v>6.5142300000000003E-165</c:v>
                </c:pt>
                <c:pt idx="1139" formatCode="0.00E+00">
                  <c:v>5.7791100000000002E-165</c:v>
                </c:pt>
                <c:pt idx="1140" formatCode="0.00E+00">
                  <c:v>-7.0247400000000004E-165</c:v>
                </c:pt>
                <c:pt idx="1141" formatCode="0.00E+00">
                  <c:v>-2.6829100000000002E-164</c:v>
                </c:pt>
                <c:pt idx="1142" formatCode="0.00E+00">
                  <c:v>-2.9508900000000001E-164</c:v>
                </c:pt>
                <c:pt idx="1143" formatCode="0.00E+00">
                  <c:v>1.3346100000000001E-164</c:v>
                </c:pt>
                <c:pt idx="1144" formatCode="0.00E+00">
                  <c:v>9.09525E-164</c:v>
                </c:pt>
                <c:pt idx="1145" formatCode="0.00E+00">
                  <c:v>1.18409E-163</c:v>
                </c:pt>
                <c:pt idx="1146" formatCode="0.00E+00">
                  <c:v>-1.5881E-164</c:v>
                </c:pt>
                <c:pt idx="1147" formatCode="0.00E+00">
                  <c:v>-2.9793600000000002E-163</c:v>
                </c:pt>
                <c:pt idx="1148" formatCode="0.00E+00">
                  <c:v>-4.4399699999999998E-163</c:v>
                </c:pt>
                <c:pt idx="1149" formatCode="0.00E+00">
                  <c:v>-3.0602500000000001E-164</c:v>
                </c:pt>
                <c:pt idx="1150" formatCode="0.00E+00">
                  <c:v>9.8088099999999997E-163</c:v>
                </c:pt>
                <c:pt idx="1151" formatCode="0.00E+00">
                  <c:v>1.70275E-162</c:v>
                </c:pt>
                <c:pt idx="1152" formatCode="0.00E+00">
                  <c:v>6.0093999999999999E-163</c:v>
                </c:pt>
                <c:pt idx="1153" formatCode="0.00E+00">
                  <c:v>-2.8029499999999999E-162</c:v>
                </c:pt>
                <c:pt idx="1154" formatCode="0.00E+00">
                  <c:v>-5.7641500000000002E-162</c:v>
                </c:pt>
                <c:pt idx="1155" formatCode="0.00E+00">
                  <c:v>-2.8565599999999999E-162</c:v>
                </c:pt>
                <c:pt idx="1156" formatCode="0.00E+00">
                  <c:v>8.4889699999999998E-162</c:v>
                </c:pt>
                <c:pt idx="1157" formatCode="0.00E+00">
                  <c:v>1.9769299999999999E-161</c:v>
                </c:pt>
                <c:pt idx="1158" formatCode="0.00E+00">
                  <c:v>1.1054900000000001E-161</c:v>
                </c:pt>
                <c:pt idx="1159" formatCode="0.00E+00">
                  <c:v>-3.0317700000000001E-161</c:v>
                </c:pt>
                <c:pt idx="1160" formatCode="0.00E+00">
                  <c:v>-7.9085700000000003E-161</c:v>
                </c:pt>
                <c:pt idx="1161" formatCode="0.00E+00">
                  <c:v>-6.4890099999999999E-161</c:v>
                </c:pt>
                <c:pt idx="1162" formatCode="0.00E+00">
                  <c:v>6.8752600000000003E-161</c:v>
                </c:pt>
                <c:pt idx="1163" formatCode="0.00E+00">
                  <c:v>2.50802E-160</c:v>
                </c:pt>
                <c:pt idx="1164" formatCode="0.00E+00">
                  <c:v>2.3331499999999999E-160</c:v>
                </c:pt>
                <c:pt idx="1165" formatCode="0.00E+00">
                  <c:v>-2.23237E-160</c:v>
                </c:pt>
                <c:pt idx="1166" formatCode="0.00E+00">
                  <c:v>-9.3151599999999998E-160</c:v>
                </c:pt>
                <c:pt idx="1167" formatCode="0.00E+00">
                  <c:v>-1.03962E-159</c:v>
                </c:pt>
                <c:pt idx="1168" formatCode="0.00E+00">
                  <c:v>3.98719E-160</c:v>
                </c:pt>
                <c:pt idx="1169" formatCode="0.00E+00">
                  <c:v>2.9818199999999998E-159</c:v>
                </c:pt>
                <c:pt idx="1170" formatCode="0.00E+00">
                  <c:v>3.8227600000000001E-159</c:v>
                </c:pt>
                <c:pt idx="1171" formatCode="0.00E+00">
                  <c:v>-8.5042299999999997E-160</c:v>
                </c:pt>
                <c:pt idx="1172" formatCode="0.00E+00">
                  <c:v>-1.0537900000000001E-158</c:v>
                </c:pt>
                <c:pt idx="1173" formatCode="0.00E+00">
                  <c:v>-1.59283E-158</c:v>
                </c:pt>
                <c:pt idx="1174" formatCode="0.00E+00">
                  <c:v>-2.8851499999999998E-159</c:v>
                </c:pt>
                <c:pt idx="1175" formatCode="0.00E+00">
                  <c:v>3.0305E-158</c:v>
                </c:pt>
                <c:pt idx="1176" formatCode="0.00E+00">
                  <c:v>5.3408500000000002E-158</c:v>
                </c:pt>
                <c:pt idx="1177" formatCode="0.00E+00">
                  <c:v>1.4824E-158</c:v>
                </c:pt>
                <c:pt idx="1178" formatCode="0.00E+00">
                  <c:v>-1.00662E-157</c:v>
                </c:pt>
                <c:pt idx="1179" formatCode="0.00E+00">
                  <c:v>-1.9432099999999999E-157</c:v>
                </c:pt>
                <c:pt idx="1180" formatCode="0.00E+00">
                  <c:v>-6.7433900000000001E-158</c:v>
                </c:pt>
                <c:pt idx="1181" formatCode="0.00E+00">
                  <c:v>3.7340299999999998E-157</c:v>
                </c:pt>
                <c:pt idx="1182" formatCode="0.00E+00">
                  <c:v>8.2158399999999995E-157</c:v>
                </c:pt>
                <c:pt idx="1183" formatCode="0.00E+00">
                  <c:v>5.5249900000000001E-157</c:v>
                </c:pt>
                <c:pt idx="1184" formatCode="0.00E+00">
                  <c:v>-9.1800700000000006E-157</c:v>
                </c:pt>
                <c:pt idx="1185" formatCode="0.00E+00">
                  <c:v>-2.6629599999999999E-156</c:v>
                </c:pt>
                <c:pt idx="1186" formatCode="0.00E+00">
                  <c:v>-2.06618E-156</c:v>
                </c:pt>
                <c:pt idx="1187" formatCode="0.00E+00">
                  <c:v>2.9541200000000002E-156</c:v>
                </c:pt>
                <c:pt idx="1188" formatCode="0.00E+00">
                  <c:v>9.7427200000000002E-156</c:v>
                </c:pt>
                <c:pt idx="1189" formatCode="0.00E+00">
                  <c:v>9.1828900000000001E-156</c:v>
                </c:pt>
                <c:pt idx="1190" formatCode="0.00E+00">
                  <c:v>-7.3473400000000003E-156</c:v>
                </c:pt>
                <c:pt idx="1191" formatCode="0.00E+00">
                  <c:v>-3.3120199999999998E-155</c:v>
                </c:pt>
                <c:pt idx="1192" formatCode="0.00E+00">
                  <c:v>-3.6572799999999999E-155</c:v>
                </c:pt>
                <c:pt idx="1193" formatCode="0.00E+00">
                  <c:v>1.9200399999999998E-155</c:v>
                </c:pt>
                <c:pt idx="1194" formatCode="0.00E+00">
                  <c:v>1.19954E-154</c:v>
                </c:pt>
                <c:pt idx="1195" formatCode="0.00E+00">
                  <c:v>1.5555899999999999E-154</c:v>
                </c:pt>
                <c:pt idx="1196" formatCode="0.00E+00">
                  <c:v>-1.9561E-155</c:v>
                </c:pt>
                <c:pt idx="1197" formatCode="0.00E+00">
                  <c:v>-3.8542000000000001E-154</c:v>
                </c:pt>
                <c:pt idx="1198" formatCode="0.00E+00">
                  <c:v>-5.3915699999999999E-154</c:v>
                </c:pt>
                <c:pt idx="1199" formatCode="0.00E+00">
                  <c:v>1.24969E-154</c:v>
                </c:pt>
                <c:pt idx="1200" formatCode="0.00E+00">
                  <c:v>1.65013E-153</c:v>
                </c:pt>
                <c:pt idx="1201" formatCode="0.00E+00">
                  <c:v>2.7068E-153</c:v>
                </c:pt>
                <c:pt idx="1202" formatCode="0.00E+00">
                  <c:v>1.02925E-153</c:v>
                </c:pt>
                <c:pt idx="1203" formatCode="0.00E+00">
                  <c:v>-4.0259800000000003E-153</c:v>
                </c:pt>
                <c:pt idx="1204" formatCode="0.00E+00">
                  <c:v>-8.4601500000000002E-153</c:v>
                </c:pt>
                <c:pt idx="1205" formatCode="0.00E+00">
                  <c:v>-4.52238E-153</c:v>
                </c:pt>
                <c:pt idx="1206" formatCode="0.00E+00">
                  <c:v>1.1512E-152</c:v>
                </c:pt>
                <c:pt idx="1207" formatCode="0.00E+00">
                  <c:v>2.7514299999999998E-152</c:v>
                </c:pt>
                <c:pt idx="1208" formatCode="0.00E+00">
                  <c:v>1.51808E-152</c:v>
                </c:pt>
                <c:pt idx="1209" formatCode="0.00E+00">
                  <c:v>-4.3708900000000001E-152</c:v>
                </c:pt>
                <c:pt idx="1210" formatCode="0.00E+00">
                  <c:v>-1.1238400000000001E-151</c:v>
                </c:pt>
                <c:pt idx="1211" formatCode="0.00E+00">
                  <c:v>-8.5767399999999993E-152</c:v>
                </c:pt>
                <c:pt idx="1212" formatCode="0.00E+00">
                  <c:v>1.22814E-151</c:v>
                </c:pt>
                <c:pt idx="1213" formatCode="0.00E+00">
                  <c:v>4.0702199999999997E-151</c:v>
                </c:pt>
                <c:pt idx="1214" formatCode="0.00E+00">
                  <c:v>3.9478999999999999E-151</c:v>
                </c:pt>
                <c:pt idx="1215" formatCode="0.00E+00">
                  <c:v>-2.7523900000000001E-151</c:v>
                </c:pt>
                <c:pt idx="1216" formatCode="0.00E+00">
                  <c:v>-1.3155500000000001E-150</c:v>
                </c:pt>
                <c:pt idx="1217" formatCode="0.00E+00">
                  <c:v>-1.3850600000000001E-150</c:v>
                </c:pt>
                <c:pt idx="1218" formatCode="0.00E+00">
                  <c:v>9.9854000000000003E-151</c:v>
                </c:pt>
                <c:pt idx="1219" formatCode="0.00E+00">
                  <c:v>5.1753400000000001E-150</c:v>
                </c:pt>
                <c:pt idx="1220" formatCode="0.00E+00">
                  <c:v>6.7620300000000003E-150</c:v>
                </c:pt>
                <c:pt idx="1221" formatCode="0.00E+00">
                  <c:v>1.4000700000000001E-151</c:v>
                </c:pt>
                <c:pt idx="1222" formatCode="0.00E+00">
                  <c:v>-1.3933799999999999E-149</c:v>
                </c:pt>
                <c:pt idx="1223" formatCode="0.00E+00">
                  <c:v>-2.1795E-149</c:v>
                </c:pt>
                <c:pt idx="1224" formatCode="0.00E+00">
                  <c:v>-3.8158700000000001E-150</c:v>
                </c:pt>
                <c:pt idx="1225" formatCode="0.00E+00">
                  <c:v>4.1560399999999997E-149</c:v>
                </c:pt>
                <c:pt idx="1226" formatCode="0.00E+00">
                  <c:v>7.0835800000000004E-149</c:v>
                </c:pt>
                <c:pt idx="1227" formatCode="0.00E+00">
                  <c:v>6.3726399999999998E-150</c:v>
                </c:pt>
                <c:pt idx="1228" formatCode="0.00E+00">
                  <c:v>-1.76543E-148</c:v>
                </c:pt>
                <c:pt idx="1229" formatCode="0.00E+00">
                  <c:v>-3.3330400000000002E-148</c:v>
                </c:pt>
                <c:pt idx="1230" formatCode="0.00E+00">
                  <c:v>-1.75224E-148</c:v>
                </c:pt>
                <c:pt idx="1231" formatCode="0.00E+00">
                  <c:v>4.35042E-148</c:v>
                </c:pt>
                <c:pt idx="1232" formatCode="0.00E+00">
                  <c:v>1.03723E-147</c:v>
                </c:pt>
                <c:pt idx="1233" formatCode="0.00E+00">
                  <c:v>5.4688699999999999E-148</c:v>
                </c:pt>
                <c:pt idx="1234" formatCode="0.00E+00">
                  <c:v>-1.7227300000000001E-147</c:v>
                </c:pt>
                <c:pt idx="1235" formatCode="0.00E+00">
                  <c:v>-4.39568E-147</c:v>
                </c:pt>
                <c:pt idx="1236" formatCode="0.00E+00">
                  <c:v>-3.7417800000000003E-147</c:v>
                </c:pt>
                <c:pt idx="1237" formatCode="0.00E+00">
                  <c:v>3.2674899999999997E-147</c:v>
                </c:pt>
                <c:pt idx="1238" formatCode="0.00E+00">
                  <c:v>1.28441E-146</c:v>
                </c:pt>
                <c:pt idx="1239" formatCode="0.00E+00">
                  <c:v>1.1787700000000001E-146</c:v>
                </c:pt>
                <c:pt idx="1240" formatCode="0.00E+00">
                  <c:v>-1.2473599999999999E-146</c:v>
                </c:pt>
                <c:pt idx="1241" formatCode="0.00E+00">
                  <c:v>-5.0118800000000002E-146</c:v>
                </c:pt>
                <c:pt idx="1242" formatCode="0.00E+00">
                  <c:v>-5.4461100000000002E-146</c:v>
                </c:pt>
                <c:pt idx="1243" formatCode="0.00E+00">
                  <c:v>2.7641300000000001E-146</c:v>
                </c:pt>
                <c:pt idx="1244" formatCode="0.00E+00">
                  <c:v>1.73933E-145</c:v>
                </c:pt>
                <c:pt idx="1245" formatCode="0.00E+00">
                  <c:v>2.2508199999999999E-145</c:v>
                </c:pt>
                <c:pt idx="1246" formatCode="0.00E+00">
                  <c:v>-2.2864299999999999E-146</c:v>
                </c:pt>
                <c:pt idx="1247" formatCode="0.00E+00">
                  <c:v>-5.3780199999999998E-145</c:v>
                </c:pt>
                <c:pt idx="1248" formatCode="0.00E+00">
                  <c:v>-7.8151400000000002E-145</c:v>
                </c:pt>
                <c:pt idx="1249" formatCode="0.00E+00">
                  <c:v>5.7100099999999998E-146</c:v>
                </c:pt>
                <c:pt idx="1250" formatCode="0.00E+00">
                  <c:v>2.05266E-144</c:v>
                </c:pt>
                <c:pt idx="1251" formatCode="0.00E+00">
                  <c:v>3.4826199999999998E-144</c:v>
                </c:pt>
                <c:pt idx="1252" formatCode="0.00E+00">
                  <c:v>1.4250100000000001E-144</c:v>
                </c:pt>
                <c:pt idx="1253" formatCode="0.00E+00">
                  <c:v>-5.0023299999999999E-144</c:v>
                </c:pt>
                <c:pt idx="1254" formatCode="0.00E+00">
                  <c:v>-1.02432E-143</c:v>
                </c:pt>
                <c:pt idx="1255" formatCode="0.00E+00">
                  <c:v>-3.3285500000000002E-144</c:v>
                </c:pt>
                <c:pt idx="1256" formatCode="0.00E+00">
                  <c:v>2.06833E-143</c:v>
                </c:pt>
                <c:pt idx="1257" formatCode="0.00E+00">
                  <c:v>4.4806100000000002E-143</c:v>
                </c:pt>
                <c:pt idx="1258" formatCode="0.00E+00">
                  <c:v>2.8293200000000001E-143</c:v>
                </c:pt>
                <c:pt idx="1259" formatCode="0.00E+00">
                  <c:v>-5.6850600000000001E-143</c:v>
                </c:pt>
                <c:pt idx="1260" formatCode="0.00E+00">
                  <c:v>-1.5875800000000001E-142</c:v>
                </c:pt>
                <c:pt idx="1261" formatCode="0.00E+00">
                  <c:v>-1.3061500000000001E-142</c:v>
                </c:pt>
                <c:pt idx="1262" formatCode="0.00E+00">
                  <c:v>1.45913E-142</c:v>
                </c:pt>
                <c:pt idx="1263" formatCode="0.00E+00">
                  <c:v>5.1823000000000002E-142</c:v>
                </c:pt>
                <c:pt idx="1264" formatCode="0.00E+00">
                  <c:v>4.5083500000000001E-142</c:v>
                </c:pt>
                <c:pt idx="1265" formatCode="0.00E+00">
                  <c:v>-5.6343400000000001E-142</c:v>
                </c:pt>
                <c:pt idx="1266" formatCode="0.00E+00">
                  <c:v>-2.11626E-141</c:v>
                </c:pt>
                <c:pt idx="1267" formatCode="0.00E+00">
                  <c:v>-2.3250300000000001E-141</c:v>
                </c:pt>
                <c:pt idx="1268" formatCode="0.00E+00">
                  <c:v>9.9373800000000002E-142</c:v>
                </c:pt>
                <c:pt idx="1269" formatCode="0.00E+00">
                  <c:v>6.9900599999999997E-141</c:v>
                </c:pt>
                <c:pt idx="1270" formatCode="0.00E+00">
                  <c:v>9.3534700000000003E-141</c:v>
                </c:pt>
                <c:pt idx="1271" formatCode="0.00E+00">
                  <c:v>7.7854500000000001E-143</c:v>
                </c:pt>
                <c:pt idx="1272" formatCode="0.00E+00">
                  <c:v>-1.9693800000000001E-140</c:v>
                </c:pt>
                <c:pt idx="1273" formatCode="0.00E+00">
                  <c:v>-2.9819100000000001E-140</c:v>
                </c:pt>
                <c:pt idx="1274" formatCode="0.00E+00">
                  <c:v>-1.92185E-142</c:v>
                </c:pt>
                <c:pt idx="1275" formatCode="0.00E+00">
                  <c:v>7.2108900000000001E-140</c:v>
                </c:pt>
                <c:pt idx="1276" formatCode="0.00E+00">
                  <c:v>1.2203800000000001E-139</c:v>
                </c:pt>
                <c:pt idx="1277" formatCode="0.00E+00">
                  <c:v>3.3835900000000002E-140</c:v>
                </c:pt>
                <c:pt idx="1278" formatCode="0.00E+00">
                  <c:v>-2.30285E-139</c:v>
                </c:pt>
                <c:pt idx="1279" formatCode="0.00E+00">
                  <c:v>-4.6560900000000002E-139</c:v>
                </c:pt>
                <c:pt idx="1280" formatCode="0.00E+00">
                  <c:v>-2.6850700000000001E-139</c:v>
                </c:pt>
                <c:pt idx="1281" formatCode="0.00E+00">
                  <c:v>5.5333800000000002E-139</c:v>
                </c:pt>
                <c:pt idx="1282" formatCode="0.00E+00">
                  <c:v>1.3670600000000001E-138</c:v>
                </c:pt>
                <c:pt idx="1283" formatCode="0.00E+00">
                  <c:v>6.8699299999999995E-139</c:v>
                </c:pt>
                <c:pt idx="1284" formatCode="0.00E+00">
                  <c:v>-2.4237599999999999E-138</c:v>
                </c:pt>
                <c:pt idx="1285" formatCode="0.00E+00">
                  <c:v>-6.0396500000000001E-138</c:v>
                </c:pt>
                <c:pt idx="1286" formatCode="0.00E+00">
                  <c:v>-4.7194700000000002E-138</c:v>
                </c:pt>
                <c:pt idx="1287" formatCode="0.00E+00">
                  <c:v>6.1840900000000004E-138</c:v>
                </c:pt>
                <c:pt idx="1288" formatCode="0.00E+00">
                  <c:v>2.0990299999999999E-137</c:v>
                </c:pt>
                <c:pt idx="1289" formatCode="0.00E+00">
                  <c:v>1.94091E-137</c:v>
                </c:pt>
                <c:pt idx="1290" formatCode="0.00E+00">
                  <c:v>-1.80185E-137</c:v>
                </c:pt>
                <c:pt idx="1291" formatCode="0.00E+00">
                  <c:v>-7.6235200000000004E-137</c:v>
                </c:pt>
                <c:pt idx="1292" formatCode="0.00E+00">
                  <c:v>-8.40974E-137</c:v>
                </c:pt>
                <c:pt idx="1293" formatCode="0.00E+00">
                  <c:v>3.98481E-137</c:v>
                </c:pt>
                <c:pt idx="1294" formatCode="0.00E+00">
                  <c:v>2.6341199999999999E-136</c:v>
                </c:pt>
                <c:pt idx="1295" formatCode="0.00E+00">
                  <c:v>3.5414399999999999E-136</c:v>
                </c:pt>
                <c:pt idx="1296" formatCode="0.00E+00">
                  <c:v>2.02519E-137</c:v>
                </c:pt>
                <c:pt idx="1297" formatCode="0.00E+00">
                  <c:v>-6.9264400000000006E-136</c:v>
                </c:pt>
                <c:pt idx="1298" formatCode="0.00E+00">
                  <c:v>-1.03299E-135</c:v>
                </c:pt>
                <c:pt idx="1299" formatCode="0.00E+00">
                  <c:v>1.1303499999999999E-136</c:v>
                </c:pt>
                <c:pt idx="1300" formatCode="0.00E+00">
                  <c:v>2.8380599999999999E-135</c:v>
                </c:pt>
                <c:pt idx="1301" formatCode="0.00E+00">
                  <c:v>4.6912399999999998E-135</c:v>
                </c:pt>
                <c:pt idx="1302" formatCode="0.00E+00">
                  <c:v>1.35222E-135</c:v>
                </c:pt>
                <c:pt idx="1303" formatCode="0.00E+00">
                  <c:v>-8.5521700000000001E-135</c:v>
                </c:pt>
                <c:pt idx="1304" formatCode="0.00E+00">
                  <c:v>-1.7159299999999999E-134</c:v>
                </c:pt>
                <c:pt idx="1305" formatCode="0.00E+00">
                  <c:v>-9.0490100000000004E-135</c:v>
                </c:pt>
                <c:pt idx="1306" formatCode="0.00E+00">
                  <c:v>2.2883799999999999E-134</c:v>
                </c:pt>
                <c:pt idx="1307" formatCode="0.00E+00">
                  <c:v>5.4487300000000002E-134</c:v>
                </c:pt>
                <c:pt idx="1308" formatCode="0.00E+00">
                  <c:v>2.9479500000000002E-134</c:v>
                </c:pt>
                <c:pt idx="1309" formatCode="0.00E+00">
                  <c:v>-8.7764499999999995E-134</c:v>
                </c:pt>
                <c:pt idx="1310" formatCode="0.00E+00">
                  <c:v>-2.23473E-133</c:v>
                </c:pt>
                <c:pt idx="1311" formatCode="0.00E+00">
                  <c:v>-1.71721E-133</c:v>
                </c:pt>
                <c:pt idx="1312" formatCode="0.00E+00">
                  <c:v>2.3958500000000001E-133</c:v>
                </c:pt>
                <c:pt idx="1313" formatCode="0.00E+00">
                  <c:v>7.9595400000000002E-133</c:v>
                </c:pt>
                <c:pt idx="1314" formatCode="0.00E+00">
                  <c:v>7.5163999999999994E-133</c:v>
                </c:pt>
                <c:pt idx="1315" formatCode="0.00E+00">
                  <c:v>-5.8777800000000001E-133</c:v>
                </c:pt>
                <c:pt idx="1316" formatCode="0.00E+00">
                  <c:v>-2.6668900000000001E-132</c:v>
                </c:pt>
                <c:pt idx="1317" formatCode="0.00E+00">
                  <c:v>-2.9463699999999998E-132</c:v>
                </c:pt>
                <c:pt idx="1318" formatCode="0.00E+00">
                  <c:v>1.4447200000000001E-132</c:v>
                </c:pt>
                <c:pt idx="1319" formatCode="0.00E+00">
                  <c:v>9.3328199999999997E-132</c:v>
                </c:pt>
                <c:pt idx="1320" formatCode="0.00E+00">
                  <c:v>1.2377200000000001E-131</c:v>
                </c:pt>
                <c:pt idx="1321" formatCode="0.00E+00">
                  <c:v>-4.6196000000000002E-133</c:v>
                </c:pt>
                <c:pt idx="1322" formatCode="0.00E+00">
                  <c:v>-2.7964599999999999E-131</c:v>
                </c:pt>
                <c:pt idx="1323" formatCode="0.00E+00">
                  <c:v>-4.24154E-131</c:v>
                </c:pt>
                <c:pt idx="1324" formatCode="0.00E+00">
                  <c:v>-2.2826400000000001E-132</c:v>
                </c:pt>
                <c:pt idx="1325" formatCode="0.00E+00">
                  <c:v>9.6651100000000001E-131</c:v>
                </c:pt>
                <c:pt idx="1326" formatCode="0.00E+00">
                  <c:v>1.62535E-130</c:v>
                </c:pt>
                <c:pt idx="1327" formatCode="0.00E+00">
                  <c:v>3.2674600000000001E-131</c:v>
                </c:pt>
                <c:pt idx="1328" formatCode="0.00E+00">
                  <c:v>-3.43283E-130</c:v>
                </c:pt>
                <c:pt idx="1329" formatCode="0.00E+00">
                  <c:v>-6.6693199999999997E-130</c:v>
                </c:pt>
                <c:pt idx="1330" formatCode="0.00E+00">
                  <c:v>-3.4476099999999998E-130</c:v>
                </c:pt>
                <c:pt idx="1331" formatCode="0.00E+00">
                  <c:v>9.1101799999999996E-130</c:v>
                </c:pt>
                <c:pt idx="1332" formatCode="0.00E+00">
                  <c:v>2.1665099999999999E-129</c:v>
                </c:pt>
                <c:pt idx="1333" formatCode="0.00E+00">
                  <c:v>1.26045E-129</c:v>
                </c:pt>
                <c:pt idx="1334" formatCode="0.00E+00">
                  <c:v>-3.1555500000000002E-129</c:v>
                </c:pt>
                <c:pt idx="1335" formatCode="0.00E+00">
                  <c:v>-8.2114000000000004E-129</c:v>
                </c:pt>
                <c:pt idx="1336" formatCode="0.00E+00">
                  <c:v>-5.8578600000000006E-129</c:v>
                </c:pt>
                <c:pt idx="1337" formatCode="0.00E+00">
                  <c:v>1.02534E-128</c:v>
                </c:pt>
                <c:pt idx="1338" formatCode="0.00E+00">
                  <c:v>3.1989199999999999E-128</c:v>
                </c:pt>
                <c:pt idx="1339" formatCode="0.00E+00">
                  <c:v>3.1258700000000002E-128</c:v>
                </c:pt>
                <c:pt idx="1340" formatCode="0.00E+00">
                  <c:v>-1.95602E-128</c:v>
                </c:pt>
                <c:pt idx="1341" formatCode="0.00E+00">
                  <c:v>-1.00403E-127</c:v>
                </c:pt>
                <c:pt idx="1342" formatCode="0.00E+00">
                  <c:v>-1.1610099999999999E-127</c:v>
                </c:pt>
                <c:pt idx="1343" formatCode="0.00E+00">
                  <c:v>4.11838E-128</c:v>
                </c:pt>
                <c:pt idx="1344" formatCode="0.00E+00">
                  <c:v>3.2591999999999999E-127</c:v>
                </c:pt>
                <c:pt idx="1345" formatCode="0.00E+00">
                  <c:v>4.0131799999999997E-127</c:v>
                </c:pt>
                <c:pt idx="1346" formatCode="0.00E+00">
                  <c:v>-1.65773E-127</c:v>
                </c:pt>
                <c:pt idx="1347" formatCode="0.00E+00">
                  <c:v>-1.30588E-126</c:v>
                </c:pt>
                <c:pt idx="1348" formatCode="0.00E+00">
                  <c:v>-1.8949999999999999E-126</c:v>
                </c:pt>
                <c:pt idx="1349" formatCode="0.00E+00">
                  <c:v>-2.3777699999999998E-127</c:v>
                </c:pt>
                <c:pt idx="1350" formatCode="0.00E+00">
                  <c:v>3.8353000000000002E-126</c:v>
                </c:pt>
                <c:pt idx="1351" formatCode="0.00E+00">
                  <c:v>6.8068300000000006E-126</c:v>
                </c:pt>
                <c:pt idx="1352" formatCode="0.00E+00">
                  <c:v>2.41501E-126</c:v>
                </c:pt>
                <c:pt idx="1353" formatCode="0.00E+00">
                  <c:v>-1.15028E-125</c:v>
                </c:pt>
                <c:pt idx="1354" formatCode="0.00E+00">
                  <c:v>-2.3818600000000001E-125</c:v>
                </c:pt>
                <c:pt idx="1355" formatCode="0.00E+00">
                  <c:v>-1.23228E-125</c:v>
                </c:pt>
                <c:pt idx="1356" formatCode="0.00E+00">
                  <c:v>3.3607700000000001E-125</c:v>
                </c:pt>
                <c:pt idx="1357" formatCode="0.00E+00">
                  <c:v>7.90536E-125</c:v>
                </c:pt>
                <c:pt idx="1358" formatCode="0.00E+00">
                  <c:v>4.1803799999999999E-125</c:v>
                </c:pt>
                <c:pt idx="1359" formatCode="0.00E+00">
                  <c:v>-1.30034E-124</c:v>
                </c:pt>
                <c:pt idx="1360" formatCode="0.00E+00">
                  <c:v>-3.31063E-124</c:v>
                </c:pt>
                <c:pt idx="1361" formatCode="0.00E+00">
                  <c:v>-2.7008900000000002E-124</c:v>
                </c:pt>
                <c:pt idx="1362" formatCode="0.00E+00">
                  <c:v>2.9388200000000002E-124</c:v>
                </c:pt>
                <c:pt idx="1363" formatCode="0.00E+00">
                  <c:v>1.06107E-123</c:v>
                </c:pt>
                <c:pt idx="1364" formatCode="0.00E+00">
                  <c:v>9.8317300000000007E-124</c:v>
                </c:pt>
                <c:pt idx="1365" formatCode="0.00E+00">
                  <c:v>-9.3652799999999994E-124</c:v>
                </c:pt>
                <c:pt idx="1366" formatCode="0.00E+00">
                  <c:v>-3.9158400000000003E-123</c:v>
                </c:pt>
                <c:pt idx="1367" formatCode="0.00E+00">
                  <c:v>-4.26421E-123</c:v>
                </c:pt>
                <c:pt idx="1368" formatCode="0.00E+00">
                  <c:v>2.2441299999999999E-123</c:v>
                </c:pt>
                <c:pt idx="1369" formatCode="0.00E+00">
                  <c:v>1.3934500000000001E-122</c:v>
                </c:pt>
                <c:pt idx="1370" formatCode="0.00E+00">
                  <c:v>1.8839099999999999E-122</c:v>
                </c:pt>
                <c:pt idx="1371" formatCode="0.00E+00">
                  <c:v>1.9161200000000001E-123</c:v>
                </c:pt>
                <c:pt idx="1372" formatCode="0.00E+00">
                  <c:v>-3.4521299999999999E-122</c:v>
                </c:pt>
                <c:pt idx="1373" formatCode="0.00E+00">
                  <c:v>-5.0613200000000005E-122</c:v>
                </c:pt>
                <c:pt idx="1374" formatCode="0.00E+00">
                  <c:v>1.3383599999999999E-122</c:v>
                </c:pt>
                <c:pt idx="1375" formatCode="0.00E+00">
                  <c:v>1.6235300000000001E-121</c:v>
                </c:pt>
                <c:pt idx="1376" formatCode="0.00E+00">
                  <c:v>2.6429899999999998E-121</c:v>
                </c:pt>
                <c:pt idx="1377" formatCode="0.00E+00">
                  <c:v>8.4914600000000002E-122</c:v>
                </c:pt>
                <c:pt idx="1378" formatCode="0.00E+00">
                  <c:v>-4.5154399999999998E-121</c:v>
                </c:pt>
                <c:pt idx="1379" formatCode="0.00E+00">
                  <c:v>-9.2198099999999992E-121</c:v>
                </c:pt>
                <c:pt idx="1380" formatCode="0.00E+00">
                  <c:v>-4.8911000000000004E-121</c:v>
                </c:pt>
                <c:pt idx="1381" formatCode="0.00E+00">
                  <c:v>1.24396E-120</c:v>
                </c:pt>
                <c:pt idx="1382" formatCode="0.00E+00">
                  <c:v>2.9560700000000001E-120</c:v>
                </c:pt>
                <c:pt idx="1383" formatCode="0.00E+00">
                  <c:v>1.53419E-120</c:v>
                </c:pt>
                <c:pt idx="1384" formatCode="0.00E+00">
                  <c:v>-4.9931399999999999E-120</c:v>
                </c:pt>
                <c:pt idx="1385" formatCode="0.00E+00">
                  <c:v>-1.2673200000000001E-119</c:v>
                </c:pt>
                <c:pt idx="1386" formatCode="0.00E+00">
                  <c:v>-1.08096E-119</c:v>
                </c:pt>
                <c:pt idx="1387" formatCode="0.00E+00">
                  <c:v>9.1738899999999999E-120</c:v>
                </c:pt>
                <c:pt idx="1388" formatCode="0.00E+00">
                  <c:v>3.6296200000000002E-119</c:v>
                </c:pt>
                <c:pt idx="1389" formatCode="0.00E+00">
                  <c:v>3.2629900000000001E-119</c:v>
                </c:pt>
                <c:pt idx="1390" formatCode="0.00E+00">
                  <c:v>-3.7559700000000003E-119</c:v>
                </c:pt>
                <c:pt idx="1391" formatCode="0.00E+00">
                  <c:v>-1.4580099999999999E-118</c:v>
                </c:pt>
                <c:pt idx="1392" formatCode="0.00E+00">
                  <c:v>-1.61576E-118</c:v>
                </c:pt>
                <c:pt idx="1393" formatCode="0.00E+00">
                  <c:v>6.5450199999999997E-119</c:v>
                </c:pt>
                <c:pt idx="1394" formatCode="0.00E+00">
                  <c:v>4.7527100000000004E-118</c:v>
                </c:pt>
                <c:pt idx="1395" formatCode="0.00E+00">
                  <c:v>6.2272700000000001E-118</c:v>
                </c:pt>
                <c:pt idx="1396" formatCode="0.00E+00">
                  <c:v>-6.5754899999999998E-119</c:v>
                </c:pt>
                <c:pt idx="1397" formatCode="0.00E+00">
                  <c:v>-1.5101700000000001E-117</c:v>
                </c:pt>
                <c:pt idx="1398" formatCode="0.00E+00">
                  <c:v>-2.2413299999999999E-117</c:v>
                </c:pt>
                <c:pt idx="1399" formatCode="0.00E+00">
                  <c:v>-2.4957900000000001E-119</c:v>
                </c:pt>
                <c:pt idx="1400" formatCode="0.00E+00">
                  <c:v>5.3799200000000003E-117</c:v>
                </c:pt>
                <c:pt idx="1401" formatCode="0.00E+00">
                  <c:v>9.1774100000000004E-117</c:v>
                </c:pt>
                <c:pt idx="1402" formatCode="0.00E+00">
                  <c:v>2.9378100000000001E-117</c:v>
                </c:pt>
                <c:pt idx="1403" formatCode="0.00E+00">
                  <c:v>-1.6078299999999999E-116</c:v>
                </c:pt>
                <c:pt idx="1404" formatCode="0.00E+00">
                  <c:v>-3.1739899999999999E-116</c:v>
                </c:pt>
                <c:pt idx="1405" formatCode="0.00E+00">
                  <c:v>-1.1988900000000001E-116</c:v>
                </c:pt>
                <c:pt idx="1406" formatCode="0.00E+00">
                  <c:v>5.7720000000000001E-116</c:v>
                </c:pt>
                <c:pt idx="1407" formatCode="0.00E+00">
                  <c:v>1.2777800000000001E-115</c:v>
                </c:pt>
                <c:pt idx="1408" formatCode="0.00E+00">
                  <c:v>8.1459000000000004E-116</c:v>
                </c:pt>
                <c:pt idx="1409" formatCode="0.00E+00">
                  <c:v>-1.57599E-115</c:v>
                </c:pt>
                <c:pt idx="1410" formatCode="0.00E+00">
                  <c:v>-4.4541799999999996E-115</c:v>
                </c:pt>
                <c:pt idx="1411" formatCode="0.00E+00">
                  <c:v>-3.8722899999999999E-115</c:v>
                </c:pt>
                <c:pt idx="1412" formatCode="0.00E+00">
                  <c:v>3.2883699999999999E-115</c:v>
                </c:pt>
                <c:pt idx="1413" formatCode="0.00E+00">
                  <c:v>1.2924100000000001E-114</c:v>
                </c:pt>
                <c:pt idx="1414" formatCode="0.00E+00">
                  <c:v>1.06763E-114</c:v>
                </c:pt>
                <c:pt idx="1415" formatCode="0.00E+00">
                  <c:v>-1.6910900000000001E-114</c:v>
                </c:pt>
                <c:pt idx="1416" formatCode="0.00E+00">
                  <c:v>-5.8827099999999997E-114</c:v>
                </c:pt>
                <c:pt idx="1417" formatCode="0.00E+00">
                  <c:v>-6.4541099999999999E-114</c:v>
                </c:pt>
                <c:pt idx="1418" formatCode="0.00E+00">
                  <c:v>2.4802699999999998E-114</c:v>
                </c:pt>
                <c:pt idx="1419" formatCode="0.00E+00">
                  <c:v>1.8645100000000001E-113</c:v>
                </c:pt>
                <c:pt idx="1420" formatCode="0.00E+00">
                  <c:v>2.5017799999999999E-113</c:v>
                </c:pt>
                <c:pt idx="1421" formatCode="0.00E+00">
                  <c:v>-3.1675400000000001E-115</c:v>
                </c:pt>
                <c:pt idx="1422" formatCode="0.00E+00">
                  <c:v>-5.4373499999999995E-113</c:v>
                </c:pt>
                <c:pt idx="1423" formatCode="0.00E+00">
                  <c:v>-8.09525E-113</c:v>
                </c:pt>
                <c:pt idx="1424" formatCode="0.00E+00">
                  <c:v>3.5732399999999998E-114</c:v>
                </c:pt>
                <c:pt idx="1425" formatCode="0.00E+00">
                  <c:v>2.0644299999999999E-112</c:v>
                </c:pt>
                <c:pt idx="1426" formatCode="0.00E+00">
                  <c:v>3.45612E-112</c:v>
                </c:pt>
                <c:pt idx="1427" formatCode="0.00E+00">
                  <c:v>1.0483200000000001E-112</c:v>
                </c:pt>
                <c:pt idx="1428" formatCode="0.00E+00">
                  <c:v>-6.12467E-112</c:v>
                </c:pt>
                <c:pt idx="1429" formatCode="0.00E+00">
                  <c:v>-1.2227699999999999E-111</c:v>
                </c:pt>
                <c:pt idx="1430" formatCode="0.00E+00">
                  <c:v>-5.5735700000000003E-112</c:v>
                </c:pt>
                <c:pt idx="1431" formatCode="0.00E+00">
                  <c:v>1.94848E-111</c:v>
                </c:pt>
                <c:pt idx="1432" formatCode="0.00E+00">
                  <c:v>4.4774300000000002E-111</c:v>
                </c:pt>
                <c:pt idx="1433" formatCode="0.00E+00">
                  <c:v>2.84983E-111</c:v>
                </c:pt>
                <c:pt idx="1434" formatCode="0.00E+00">
                  <c:v>-5.5278500000000001E-111</c:v>
                </c:pt>
                <c:pt idx="1435" formatCode="0.00E+00">
                  <c:v>-1.5172100000000001E-110</c:v>
                </c:pt>
                <c:pt idx="1436" formatCode="0.00E+00">
                  <c:v>-1.0913800000000001E-110</c:v>
                </c:pt>
                <c:pt idx="1437" formatCode="0.00E+00">
                  <c:v>1.9119899999999999E-110</c:v>
                </c:pt>
                <c:pt idx="1438" formatCode="0.00E+00">
                  <c:v>5.9385299999999995E-110</c:v>
                </c:pt>
                <c:pt idx="1439" formatCode="0.00E+00">
                  <c:v>5.6419499999999998E-110</c:v>
                </c:pt>
                <c:pt idx="1440" formatCode="0.00E+00">
                  <c:v>-4.15822E-110</c:v>
                </c:pt>
                <c:pt idx="1441" formatCode="0.00E+00">
                  <c:v>-1.95482E-109</c:v>
                </c:pt>
                <c:pt idx="1442" formatCode="0.00E+00">
                  <c:v>-2.2338699999999998E-109</c:v>
                </c:pt>
                <c:pt idx="1443" formatCode="0.00E+00">
                  <c:v>8.6644599999999995E-110</c:v>
                </c:pt>
                <c:pt idx="1444" formatCode="0.00E+00">
                  <c:v>6.5297799999999998E-109</c:v>
                </c:pt>
                <c:pt idx="1445" formatCode="0.00E+00">
                  <c:v>8.5290299999999996E-109</c:v>
                </c:pt>
                <c:pt idx="1446" formatCode="0.00E+00">
                  <c:v>-1.1237800000000001E-109</c:v>
                </c:pt>
                <c:pt idx="1447" formatCode="0.00E+00">
                  <c:v>-2.13067E-108</c:v>
                </c:pt>
                <c:pt idx="1448" formatCode="0.00E+00">
                  <c:v>-3.11304E-108</c:v>
                </c:pt>
                <c:pt idx="1449" formatCode="0.00E+00">
                  <c:v>1.55729E-109</c:v>
                </c:pt>
                <c:pt idx="1450" formatCode="0.00E+00">
                  <c:v>8.0286799999999998E-108</c:v>
                </c:pt>
                <c:pt idx="1451" formatCode="0.00E+00">
                  <c:v>1.3754200000000001E-107</c:v>
                </c:pt>
                <c:pt idx="1452" formatCode="0.00E+00">
                  <c:v>5.9016900000000004E-108</c:v>
                </c:pt>
                <c:pt idx="1453" formatCode="0.00E+00">
                  <c:v>-1.9004199999999999E-107</c:v>
                </c:pt>
                <c:pt idx="1454" formatCode="0.00E+00">
                  <c:v>-3.9031600000000001E-107</c:v>
                </c:pt>
                <c:pt idx="1455" formatCode="0.00E+00">
                  <c:v>-1.07171E-107</c:v>
                </c:pt>
                <c:pt idx="1456" formatCode="0.00E+00">
                  <c:v>8.5346999999999995E-107</c:v>
                </c:pt>
                <c:pt idx="1457" formatCode="0.00E+00">
                  <c:v>1.81557E-106</c:v>
                </c:pt>
                <c:pt idx="1458" formatCode="0.00E+00">
                  <c:v>1.1878099999999999E-106</c:v>
                </c:pt>
                <c:pt idx="1459" formatCode="0.00E+00">
                  <c:v>-2.0695399999999999E-106</c:v>
                </c:pt>
                <c:pt idx="1460" formatCode="0.00E+00">
                  <c:v>-5.9774E-106</c:v>
                </c:pt>
                <c:pt idx="1461" formatCode="0.00E+00">
                  <c:v>-4.9797799999999997E-106</c:v>
                </c:pt>
                <c:pt idx="1462" formatCode="0.00E+00">
                  <c:v>5.5702799999999999E-106</c:v>
                </c:pt>
                <c:pt idx="1463" formatCode="0.00E+00">
                  <c:v>2.0022600000000002E-105</c:v>
                </c:pt>
                <c:pt idx="1464" formatCode="0.00E+00">
                  <c:v>1.8568800000000001E-105</c:v>
                </c:pt>
                <c:pt idx="1465" formatCode="0.00E+00">
                  <c:v>-1.73461E-105</c:v>
                </c:pt>
                <c:pt idx="1466" formatCode="0.00E+00">
                  <c:v>-7.2432599999999994E-105</c:v>
                </c:pt>
                <c:pt idx="1467" formatCode="0.00E+00">
                  <c:v>-7.7187700000000002E-105</c:v>
                </c:pt>
                <c:pt idx="1468" formatCode="0.00E+00">
                  <c:v>4.5825600000000001E-105</c:v>
                </c:pt>
                <c:pt idx="1469" formatCode="0.00E+00">
                  <c:v>2.6264900000000001E-104</c:v>
                </c:pt>
                <c:pt idx="1470" formatCode="0.00E+00">
                  <c:v>3.3706799999999999E-104</c:v>
                </c:pt>
                <c:pt idx="1471" formatCode="0.00E+00">
                  <c:v>-4.3580099999999998E-105</c:v>
                </c:pt>
                <c:pt idx="1472" formatCode="0.00E+00">
                  <c:v>-8.41666E-104</c:v>
                </c:pt>
                <c:pt idx="1473" formatCode="0.00E+00">
                  <c:v>-1.2746700000000001E-103</c:v>
                </c:pt>
                <c:pt idx="1474" formatCode="0.00E+00">
                  <c:v>-1.7526499999999999E-104</c:v>
                </c:pt>
                <c:pt idx="1475" formatCode="0.00E+00">
                  <c:v>2.5735199999999999E-103</c:v>
                </c:pt>
                <c:pt idx="1476" formatCode="0.00E+00">
                  <c:v>4.3498899999999998E-103</c:v>
                </c:pt>
                <c:pt idx="1477" formatCode="0.00E+00">
                  <c:v>5.8472600000000002E-104</c:v>
                </c:pt>
                <c:pt idx="1478" formatCode="0.00E+00">
                  <c:v>-1.0039300000000001E-102</c:v>
                </c:pt>
                <c:pt idx="1479" formatCode="0.00E+00">
                  <c:v>-1.8959400000000002E-102</c:v>
                </c:pt>
                <c:pt idx="1480" formatCode="0.00E+00">
                  <c:v>-9.21965E-103</c:v>
                </c:pt>
                <c:pt idx="1481" formatCode="0.00E+00">
                  <c:v>2.7021999999999999E-102</c:v>
                </c:pt>
                <c:pt idx="1482" formatCode="0.00E+00">
                  <c:v>6.37492E-102</c:v>
                </c:pt>
                <c:pt idx="1483" formatCode="0.00E+00">
                  <c:v>4.1808099999999999E-102</c:v>
                </c:pt>
                <c:pt idx="1484" formatCode="0.00E+00">
                  <c:v>-7.7042899999999994E-102</c:v>
                </c:pt>
                <c:pt idx="1485" formatCode="0.00E+00">
                  <c:v>-2.1573800000000001E-101</c:v>
                </c:pt>
                <c:pt idx="1486" formatCode="0.00E+00">
                  <c:v>-1.6127099999999999E-101</c:v>
                </c:pt>
                <c:pt idx="1487" formatCode="0.00E+00">
                  <c:v>2.5264299999999999E-101</c:v>
                </c:pt>
                <c:pt idx="1488" formatCode="0.00E+00">
                  <c:v>8.1041899999999994E-101</c:v>
                </c:pt>
                <c:pt idx="1489" formatCode="0.00E+00">
                  <c:v>7.5793599999999997E-101</c:v>
                </c:pt>
                <c:pt idx="1490" formatCode="0.00E+00">
                  <c:v>-6.4318699999999998E-101</c:v>
                </c:pt>
                <c:pt idx="1491" formatCode="0.00E+00">
                  <c:v>-2.84197E-100</c:v>
                </c:pt>
                <c:pt idx="1492" formatCode="0.00E+00">
                  <c:v>-3.2812099999999998E-100</c:v>
                </c:pt>
                <c:pt idx="1493" formatCode="0.00E+00">
                  <c:v>9.5439299999999997E-101</c:v>
                </c:pt>
                <c:pt idx="1494" formatCode="0.00E+00">
                  <c:v>8.6698400000000002E-100</c:v>
                </c:pt>
                <c:pt idx="1495" formatCode="0.00E+00">
                  <c:v>1.0951700000000001E-99</c:v>
                </c:pt>
                <c:pt idx="1496" formatCode="0.00E+00">
                  <c:v>-3.7932800000000003E-100</c:v>
                </c:pt>
                <c:pt idx="1497" formatCode="0.00E+00">
                  <c:v>-3.3895599999999998E-99</c:v>
                </c:pt>
                <c:pt idx="1498" formatCode="0.00E+00">
                  <c:v>-4.8489700000000002E-99</c:v>
                </c:pt>
                <c:pt idx="1499" formatCode="0.00E+00">
                  <c:v>-3.7667800000000001E-101</c:v>
                </c:pt>
                <c:pt idx="1500" formatCode="0.00E+00">
                  <c:v>1.15174E-98</c:v>
                </c:pt>
                <c:pt idx="1501" formatCode="0.00E+00">
                  <c:v>1.9905999999999999E-98</c:v>
                </c:pt>
                <c:pt idx="1502" formatCode="0.00E+00">
                  <c:v>8.2489800000000003E-99</c:v>
                </c:pt>
                <c:pt idx="1503" formatCode="0.00E+00">
                  <c:v>-2.8629600000000001E-98</c:v>
                </c:pt>
                <c:pt idx="1504" formatCode="0.00E+00">
                  <c:v>-5.9094299999999999E-98</c:v>
                </c:pt>
                <c:pt idx="1505" formatCode="0.00E+00">
                  <c:v>-2.0713500000000001E-98</c:v>
                </c:pt>
                <c:pt idx="1506" formatCode="0.00E+00">
                  <c:v>1.14791E-97</c:v>
                </c:pt>
                <c:pt idx="1507" formatCode="0.00E+00">
                  <c:v>2.5043400000000002E-97</c:v>
                </c:pt>
                <c:pt idx="1508" formatCode="0.00E+00">
                  <c:v>1.57108E-97</c:v>
                </c:pt>
                <c:pt idx="1509" formatCode="0.00E+00">
                  <c:v>-3.16619E-97</c:v>
                </c:pt>
                <c:pt idx="1510" formatCode="0.00E+00">
                  <c:v>-8.8501599999999998E-97</c:v>
                </c:pt>
                <c:pt idx="1511" formatCode="0.00E+00">
                  <c:v>-7.6591200000000001E-97</c:v>
                </c:pt>
                <c:pt idx="1512" formatCode="0.00E+00">
                  <c:v>6.6648900000000001E-97</c:v>
                </c:pt>
                <c:pt idx="1513" formatCode="0.00E+00">
                  <c:v>2.6113199999999998E-96</c:v>
                </c:pt>
                <c:pt idx="1514" formatCode="0.00E+00">
                  <c:v>2.2919800000000002E-96</c:v>
                </c:pt>
                <c:pt idx="1515" formatCode="0.00E+00">
                  <c:v>-2.9246100000000001E-96</c:v>
                </c:pt>
                <c:pt idx="1516" formatCode="0.00E+00">
                  <c:v>-1.08765E-95</c:v>
                </c:pt>
                <c:pt idx="1517" formatCode="0.00E+00">
                  <c:v>-1.14774E-95</c:v>
                </c:pt>
                <c:pt idx="1518" formatCode="0.00E+00">
                  <c:v>6.7702799999999999E-96</c:v>
                </c:pt>
                <c:pt idx="1519" formatCode="0.00E+00">
                  <c:v>3.9094100000000001E-95</c:v>
                </c:pt>
                <c:pt idx="1520" formatCode="0.00E+00">
                  <c:v>5.1668300000000001E-95</c:v>
                </c:pt>
                <c:pt idx="1521" formatCode="0.00E+00">
                  <c:v>2.1602600000000001E-97</c:v>
                </c:pt>
                <c:pt idx="1522" formatCode="0.00E+00">
                  <c:v>-1.09953E-94</c:v>
                </c:pt>
                <c:pt idx="1523" formatCode="0.00E+00">
                  <c:v>-1.6802799999999999E-94</c:v>
                </c:pt>
                <c:pt idx="1524" formatCode="0.00E+00">
                  <c:v>-6.1595299999999997E-96</c:v>
                </c:pt>
                <c:pt idx="1525" formatCode="0.00E+00">
                  <c:v>3.9442499999999998E-94</c:v>
                </c:pt>
                <c:pt idx="1526" formatCode="0.00E+00">
                  <c:v>6.6206800000000001E-94</c:v>
                </c:pt>
                <c:pt idx="1527" formatCode="0.00E+00">
                  <c:v>1.64269E-94</c:v>
                </c:pt>
                <c:pt idx="1528" formatCode="0.00E+00">
                  <c:v>-1.2717599999999999E-93</c:v>
                </c:pt>
                <c:pt idx="1529" formatCode="0.00E+00">
                  <c:v>-2.4650800000000001E-93</c:v>
                </c:pt>
                <c:pt idx="1530" formatCode="0.00E+00">
                  <c:v>-1.0371099999999999E-93</c:v>
                </c:pt>
                <c:pt idx="1531" formatCode="0.00E+00">
                  <c:v>4.1519400000000004E-93</c:v>
                </c:pt>
                <c:pt idx="1532" formatCode="0.00E+00">
                  <c:v>9.4082599999999999E-93</c:v>
                </c:pt>
                <c:pt idx="1533" formatCode="0.00E+00">
                  <c:v>6.17019E-93</c:v>
                </c:pt>
                <c:pt idx="1534" formatCode="0.00E+00">
                  <c:v>-1.1119699999999999E-92</c:v>
                </c:pt>
                <c:pt idx="1535" formatCode="0.00E+00">
                  <c:v>-3.1460600000000003E-92</c:v>
                </c:pt>
                <c:pt idx="1536" formatCode="0.00E+00">
                  <c:v>-2.45187E-92</c:v>
                </c:pt>
                <c:pt idx="1537" formatCode="0.00E+00">
                  <c:v>3.3536400000000001E-92</c:v>
                </c:pt>
                <c:pt idx="1538" formatCode="0.00E+00">
                  <c:v>1.1161500000000001E-91</c:v>
                </c:pt>
                <c:pt idx="1539" formatCode="0.00E+00">
                  <c:v>1.01799E-91</c:v>
                </c:pt>
                <c:pt idx="1540" formatCode="0.00E+00">
                  <c:v>-9.8937100000000004E-92</c:v>
                </c:pt>
                <c:pt idx="1541" formatCode="0.00E+00">
                  <c:v>-4.1023999999999997E-91</c:v>
                </c:pt>
                <c:pt idx="1542" formatCode="0.00E+00">
                  <c:v>-4.7181300000000001E-91</c:v>
                </c:pt>
                <c:pt idx="1543" formatCode="0.00E+00">
                  <c:v>1.2770499999999999E-91</c:v>
                </c:pt>
                <c:pt idx="1544" formatCode="0.00E+00">
                  <c:v>1.22557E-90</c:v>
                </c:pt>
                <c:pt idx="1545" formatCode="0.00E+00">
                  <c:v>1.61682E-90</c:v>
                </c:pt>
                <c:pt idx="1546" formatCode="0.00E+00">
                  <c:v>-2.5089600000000001E-91</c:v>
                </c:pt>
                <c:pt idx="1547" formatCode="0.00E+00">
                  <c:v>-4.1649099999999997E-90</c:v>
                </c:pt>
                <c:pt idx="1548" formatCode="0.00E+00">
                  <c:v>-6.0322799999999997E-90</c:v>
                </c:pt>
                <c:pt idx="1549" formatCode="0.00E+00">
                  <c:v>3.5861299999999999E-91</c:v>
                </c:pt>
                <c:pt idx="1550" formatCode="0.00E+00">
                  <c:v>1.55963E-89</c:v>
                </c:pt>
                <c:pt idx="1551" formatCode="0.00E+00">
                  <c:v>2.63387E-89</c:v>
                </c:pt>
                <c:pt idx="1552" formatCode="0.00E+00">
                  <c:v>9.6053499999999994E-90</c:v>
                </c:pt>
                <c:pt idx="1553" formatCode="0.00E+00">
                  <c:v>-4.1693700000000001E-89</c:v>
                </c:pt>
                <c:pt idx="1554" formatCode="0.00E+00">
                  <c:v>-8.4889800000000005E-89</c:v>
                </c:pt>
                <c:pt idx="1555" formatCode="0.00E+00">
                  <c:v>-3.5874900000000003E-89</c:v>
                </c:pt>
                <c:pt idx="1556" formatCode="0.00E+00">
                  <c:v>1.44271E-88</c:v>
                </c:pt>
                <c:pt idx="1557" formatCode="0.00E+00">
                  <c:v>3.2099400000000002E-88</c:v>
                </c:pt>
                <c:pt idx="1558" formatCode="0.00E+00">
                  <c:v>1.7990000000000001E-88</c:v>
                </c:pt>
                <c:pt idx="1559" formatCode="0.00E+00">
                  <c:v>-4.74304E-88</c:v>
                </c:pt>
                <c:pt idx="1560" formatCode="0.00E+00">
                  <c:v>-1.2437600000000001E-87</c:v>
                </c:pt>
                <c:pt idx="1561" formatCode="0.00E+00">
                  <c:v>-1.04747E-87</c:v>
                </c:pt>
                <c:pt idx="1562" formatCode="0.00E+00">
                  <c:v>1.00277E-87</c:v>
                </c:pt>
                <c:pt idx="1563" formatCode="0.00E+00">
                  <c:v>3.80365E-87</c:v>
                </c:pt>
                <c:pt idx="1564" formatCode="0.00E+00">
                  <c:v>3.5033300000000001E-87</c:v>
                </c:pt>
                <c:pt idx="1565" formatCode="0.00E+00">
                  <c:v>-3.5419500000000002E-87</c:v>
                </c:pt>
                <c:pt idx="1566" formatCode="0.00E+00">
                  <c:v>-1.4348399999999999E-86</c:v>
                </c:pt>
                <c:pt idx="1567" formatCode="0.00E+00">
                  <c:v>-1.5177000000000001E-86</c:v>
                </c:pt>
                <c:pt idx="1568" formatCode="0.00E+00">
                  <c:v>9.1040899999999993E-87</c:v>
                </c:pt>
                <c:pt idx="1569" formatCode="0.00E+00">
                  <c:v>5.1820799999999998E-86</c:v>
                </c:pt>
                <c:pt idx="1570" formatCode="0.00E+00">
                  <c:v>6.8922200000000007E-86</c:v>
                </c:pt>
                <c:pt idx="1571" formatCode="0.00E+00">
                  <c:v>3.0352300000000001E-87</c:v>
                </c:pt>
                <c:pt idx="1572" formatCode="0.00E+00">
                  <c:v>-1.3901699999999999E-85</c:v>
                </c:pt>
                <c:pt idx="1573" formatCode="0.00E+00">
                  <c:v>-2.12283E-85</c:v>
                </c:pt>
                <c:pt idx="1574" formatCode="0.00E+00">
                  <c:v>-2.2951600000000001E-89</c:v>
                </c:pt>
                <c:pt idx="1575" formatCode="0.00E+00">
                  <c:v>5.1876500000000003E-85</c:v>
                </c:pt>
                <c:pt idx="1576" formatCode="0.00E+00">
                  <c:v>8.62817E-85</c:v>
                </c:pt>
                <c:pt idx="1577" formatCode="0.00E+00">
                  <c:v>2.0728400000000001E-85</c:v>
                </c:pt>
                <c:pt idx="1578" formatCode="0.00E+00">
                  <c:v>-1.6826699999999999E-84</c:v>
                </c:pt>
                <c:pt idx="1579" formatCode="0.00E+00">
                  <c:v>-3.2432400000000002E-84</c:v>
                </c:pt>
                <c:pt idx="1580" formatCode="0.00E+00">
                  <c:v>-1.2337999999999999E-84</c:v>
                </c:pt>
                <c:pt idx="1581" formatCode="0.00E+00">
                  <c:v>5.9735499999999996E-84</c:v>
                </c:pt>
                <c:pt idx="1582" formatCode="0.00E+00">
                  <c:v>1.34789E-83</c:v>
                </c:pt>
                <c:pt idx="1583" formatCode="0.00E+00">
                  <c:v>1.01721E-83</c:v>
                </c:pt>
                <c:pt idx="1584" formatCode="0.00E+00">
                  <c:v>-1.0916900000000001E-83</c:v>
                </c:pt>
                <c:pt idx="1585" formatCode="0.00E+00">
                  <c:v>-3.5715299999999999E-83</c:v>
                </c:pt>
                <c:pt idx="1586" formatCode="0.00E+00">
                  <c:v>-2.5271000000000001E-83</c:v>
                </c:pt>
                <c:pt idx="1587" formatCode="0.00E+00">
                  <c:v>5.1110299999999997E-83</c:v>
                </c:pt>
                <c:pt idx="1588" formatCode="0.00E+00">
                  <c:v>1.54239E-82</c:v>
                </c:pt>
                <c:pt idx="1589" formatCode="0.00E+00">
                  <c:v>1.4463799999999999E-82</c:v>
                </c:pt>
                <c:pt idx="1590" formatCode="0.00E+00">
                  <c:v>-1.1691100000000001E-82</c:v>
                </c:pt>
                <c:pt idx="1591" formatCode="0.00E+00">
                  <c:v>-5.29802E-82</c:v>
                </c:pt>
                <c:pt idx="1592" formatCode="0.00E+00">
                  <c:v>-6.1543099999999995E-82</c:v>
                </c:pt>
                <c:pt idx="1593" formatCode="0.00E+00">
                  <c:v>1.74293E-82</c:v>
                </c:pt>
                <c:pt idx="1594" formatCode="0.00E+00">
                  <c:v>1.6154699999999999E-81</c:v>
                </c:pt>
                <c:pt idx="1595" formatCode="0.00E+00">
                  <c:v>2.0069E-81</c:v>
                </c:pt>
                <c:pt idx="1596" formatCode="0.00E+00">
                  <c:v>-8.4777499999999998E-82</c:v>
                </c:pt>
                <c:pt idx="1597" formatCode="0.00E+00">
                  <c:v>-6.6099800000000004E-81</c:v>
                </c:pt>
                <c:pt idx="1598" formatCode="0.00E+00">
                  <c:v>-9.7049600000000002E-81</c:v>
                </c:pt>
                <c:pt idx="1599" formatCode="0.00E+00">
                  <c:v>-1.5398000000000001E-81</c:v>
                </c:pt>
                <c:pt idx="1600" formatCode="0.00E+00">
                  <c:v>1.8974700000000002E-80</c:v>
                </c:pt>
                <c:pt idx="1601" formatCode="0.00E+00">
                  <c:v>3.3939199999999997E-80</c:v>
                </c:pt>
                <c:pt idx="1602" formatCode="0.00E+00">
                  <c:v>1.3090299999999999E-80</c:v>
                </c:pt>
                <c:pt idx="1603" formatCode="0.00E+00">
                  <c:v>-5.2708999999999999E-80</c:v>
                </c:pt>
                <c:pt idx="1604" formatCode="0.00E+00">
                  <c:v>-1.0543199999999999E-79</c:v>
                </c:pt>
                <c:pt idx="1605" formatCode="0.00E+00">
                  <c:v>-2.9006800000000001E-80</c:v>
                </c:pt>
                <c:pt idx="1606" formatCode="0.00E+00">
                  <c:v>2.2969400000000001E-79</c:v>
                </c:pt>
                <c:pt idx="1607" formatCode="0.00E+00">
                  <c:v>4.9053999999999999E-79</c:v>
                </c:pt>
                <c:pt idx="1608" formatCode="0.00E+00">
                  <c:v>3.2782400000000001E-79</c:v>
                </c:pt>
                <c:pt idx="1609" formatCode="0.00E+00">
                  <c:v>-5.3993099999999998E-79</c:v>
                </c:pt>
                <c:pt idx="1610" formatCode="0.00E+00">
                  <c:v>-1.5858699999999999E-78</c:v>
                </c:pt>
                <c:pt idx="1611" formatCode="0.00E+00">
                  <c:v>-1.3513E-78</c:v>
                </c:pt>
                <c:pt idx="1612" formatCode="0.00E+00">
                  <c:v>1.33849E-78</c:v>
                </c:pt>
                <c:pt idx="1613" formatCode="0.00E+00">
                  <c:v>5.0063299999999996E-78</c:v>
                </c:pt>
                <c:pt idx="1614" formatCode="0.00E+00">
                  <c:v>4.4647399999999997E-78</c:v>
                </c:pt>
                <c:pt idx="1615" formatCode="0.00E+00">
                  <c:v>-5.3229900000000005E-78</c:v>
                </c:pt>
                <c:pt idx="1616" formatCode="0.00E+00">
                  <c:v>-2.0391499999999999E-77</c:v>
                </c:pt>
                <c:pt idx="1617" formatCode="0.00E+00">
                  <c:v>-2.2185200000000001E-77</c:v>
                </c:pt>
                <c:pt idx="1618" formatCode="0.00E+00">
                  <c:v>9.8641799999999992E-78</c:v>
                </c:pt>
                <c:pt idx="1619" formatCode="0.00E+00">
                  <c:v>6.6878000000000003E-77</c:v>
                </c:pt>
                <c:pt idx="1620" formatCode="0.00E+00">
                  <c:v>8.6999800000000004E-77</c:v>
                </c:pt>
                <c:pt idx="1621" formatCode="0.00E+00">
                  <c:v>-1.29291E-77</c:v>
                </c:pt>
                <c:pt idx="1622" formatCode="0.00E+00">
                  <c:v>-2.2421899999999999E-76</c:v>
                </c:pt>
                <c:pt idx="1623" formatCode="0.00E+00">
                  <c:v>-3.4259000000000002E-76</c:v>
                </c:pt>
                <c:pt idx="1624" formatCode="0.00E+00">
                  <c:v>-6.3020300000000003E-77</c:v>
                </c:pt>
                <c:pt idx="1625" formatCode="0.00E+00">
                  <c:v>6.4723499999999995E-76</c:v>
                </c:pt>
                <c:pt idx="1626" formatCode="0.00E+00">
                  <c:v>1.12071E-75</c:v>
                </c:pt>
                <c:pt idx="1627" formatCode="0.00E+00">
                  <c:v>2.3536400000000001E-76</c:v>
                </c:pt>
                <c:pt idx="1628" formatCode="0.00E+00">
                  <c:v>-2.3062399999999999E-75</c:v>
                </c:pt>
                <c:pt idx="1629" formatCode="0.00E+00">
                  <c:v>-4.37063E-75</c:v>
                </c:pt>
                <c:pt idx="1630" formatCode="0.00E+00">
                  <c:v>-1.5520700000000001E-75</c:v>
                </c:pt>
                <c:pt idx="1631" formatCode="0.00E+00">
                  <c:v>8.3722299999999998E-75</c:v>
                </c:pt>
                <c:pt idx="1632" formatCode="0.00E+00">
                  <c:v>1.8434600000000001E-74</c:v>
                </c:pt>
                <c:pt idx="1633" formatCode="0.00E+00">
                  <c:v>1.22423E-74</c:v>
                </c:pt>
                <c:pt idx="1634" formatCode="0.00E+00">
                  <c:v>-2.0814300000000001E-74</c:v>
                </c:pt>
                <c:pt idx="1635" formatCode="0.00E+00">
                  <c:v>-6.0079799999999999E-74</c:v>
                </c:pt>
                <c:pt idx="1636" formatCode="0.00E+00">
                  <c:v>-4.8278599999999996E-74</c:v>
                </c:pt>
                <c:pt idx="1637" formatCode="0.00E+00">
                  <c:v>5.9993300000000002E-74</c:v>
                </c:pt>
                <c:pt idx="1638" formatCode="0.00E+00">
                  <c:v>2.0551600000000001E-73</c:v>
                </c:pt>
                <c:pt idx="1639" formatCode="0.00E+00">
                  <c:v>1.8491500000000001E-73</c:v>
                </c:pt>
                <c:pt idx="1640" formatCode="0.00E+00">
                  <c:v>-1.90762E-73</c:v>
                </c:pt>
                <c:pt idx="1641" formatCode="0.00E+00">
                  <c:v>-7.6645499999999996E-73</c:v>
                </c:pt>
                <c:pt idx="1642" formatCode="0.00E+00">
                  <c:v>-8.6549700000000003E-73</c:v>
                </c:pt>
                <c:pt idx="1643" formatCode="0.00E+00">
                  <c:v>2.72619E-73</c:v>
                </c:pt>
                <c:pt idx="1644" formatCode="0.00E+00">
                  <c:v>2.3356500000000002E-72</c:v>
                </c:pt>
                <c:pt idx="1645" formatCode="0.00E+00">
                  <c:v>3.06147E-72</c:v>
                </c:pt>
                <c:pt idx="1646" formatCode="0.00E+00">
                  <c:v>-5.1994E-73</c:v>
                </c:pt>
                <c:pt idx="1647" formatCode="0.00E+00">
                  <c:v>-8.0259200000000004E-72</c:v>
                </c:pt>
                <c:pt idx="1648" formatCode="0.00E+00">
                  <c:v>-1.16526E-71</c:v>
                </c:pt>
                <c:pt idx="1649" formatCode="0.00E+00">
                  <c:v>2.50759E-73</c:v>
                </c:pt>
                <c:pt idx="1650" formatCode="0.00E+00">
                  <c:v>2.8647899999999999E-71</c:v>
                </c:pt>
                <c:pt idx="1651" formatCode="0.00E+00">
                  <c:v>4.7902599999999997E-71</c:v>
                </c:pt>
                <c:pt idx="1652" formatCode="0.00E+00">
                  <c:v>1.33813E-71</c:v>
                </c:pt>
                <c:pt idx="1653" formatCode="0.00E+00">
                  <c:v>-8.8324400000000001E-71</c:v>
                </c:pt>
                <c:pt idx="1654" formatCode="0.00E+00">
                  <c:v>-1.7700800000000001E-70</c:v>
                </c:pt>
                <c:pt idx="1655" formatCode="0.00E+00">
                  <c:v>-9.5160799999999999E-71</c:v>
                </c:pt>
                <c:pt idx="1656" formatCode="0.00E+00">
                  <c:v>2.3264300000000001E-70</c:v>
                </c:pt>
                <c:pt idx="1657" formatCode="0.00E+00">
                  <c:v>5.5958100000000003E-70</c:v>
                </c:pt>
                <c:pt idx="1658" formatCode="0.00E+00">
                  <c:v>3.0486300000000003E-70</c:v>
                </c:pt>
                <c:pt idx="1659" formatCode="0.00E+00">
                  <c:v>-9.1096100000000006E-70</c:v>
                </c:pt>
                <c:pt idx="1660" formatCode="0.00E+00">
                  <c:v>-2.31089E-69</c:v>
                </c:pt>
                <c:pt idx="1661" formatCode="0.00E+00">
                  <c:v>-1.72556E-69</c:v>
                </c:pt>
                <c:pt idx="1662" formatCode="0.00E+00">
                  <c:v>2.5107600000000002E-69</c:v>
                </c:pt>
                <c:pt idx="1663" formatCode="0.00E+00">
                  <c:v>8.2525599999999996E-69</c:v>
                </c:pt>
                <c:pt idx="1664" formatCode="0.00E+00">
                  <c:v>8.3489100000000002E-69</c:v>
                </c:pt>
                <c:pt idx="1665" formatCode="0.00E+00">
                  <c:v>-4.0577199999999998E-69</c:v>
                </c:pt>
                <c:pt idx="1666" formatCode="0.00E+00">
                  <c:v>-2.3893200000000001E-68</c:v>
                </c:pt>
                <c:pt idx="1667" formatCode="0.00E+00">
                  <c:v>-2.7478E-68</c:v>
                </c:pt>
                <c:pt idx="1668" formatCode="0.00E+00">
                  <c:v>1.1753200000000001E-68</c:v>
                </c:pt>
                <c:pt idx="1669" formatCode="0.00E+00">
                  <c:v>8.2754100000000005E-68</c:v>
                </c:pt>
                <c:pt idx="1670" formatCode="0.00E+00">
                  <c:v>1.05746E-67</c:v>
                </c:pt>
                <c:pt idx="1671" formatCode="0.00E+00">
                  <c:v>-2.1523700000000002E-68</c:v>
                </c:pt>
                <c:pt idx="1672" formatCode="0.00E+00">
                  <c:v>-2.8322400000000001E-67</c:v>
                </c:pt>
                <c:pt idx="1673" formatCode="0.00E+00">
                  <c:v>-4.0488700000000001E-67</c:v>
                </c:pt>
                <c:pt idx="1674" formatCode="0.00E+00">
                  <c:v>4.0952899999999998E-68</c:v>
                </c:pt>
                <c:pt idx="1675" formatCode="0.00E+00">
                  <c:v>1.10295E-66</c:v>
                </c:pt>
                <c:pt idx="1676" formatCode="0.00E+00">
                  <c:v>1.8528799999999999E-66</c:v>
                </c:pt>
                <c:pt idx="1677" formatCode="0.00E+00">
                  <c:v>6.8521900000000002E-67</c:v>
                </c:pt>
                <c:pt idx="1678" formatCode="0.00E+00">
                  <c:v>-2.8946799999999998E-66</c:v>
                </c:pt>
                <c:pt idx="1679" formatCode="0.00E+00">
                  <c:v>-5.8281700000000001E-66</c:v>
                </c:pt>
                <c:pt idx="1680" formatCode="0.00E+00">
                  <c:v>-1.9660699999999999E-66</c:v>
                </c:pt>
                <c:pt idx="1681" formatCode="0.00E+00">
                  <c:v>1.15362E-65</c:v>
                </c:pt>
                <c:pt idx="1682" formatCode="0.00E+00">
                  <c:v>2.5011900000000001E-65</c:v>
                </c:pt>
                <c:pt idx="1683" formatCode="0.00E+00">
                  <c:v>1.6103600000000001E-65</c:v>
                </c:pt>
                <c:pt idx="1684" formatCode="0.00E+00">
                  <c:v>-2.9203800000000001E-65</c:v>
                </c:pt>
                <c:pt idx="1685" formatCode="0.00E+00">
                  <c:v>-8.24537E-65</c:v>
                </c:pt>
                <c:pt idx="1686" formatCode="0.00E+00">
                  <c:v>-6.5233399999999997E-65</c:v>
                </c:pt>
                <c:pt idx="1687" formatCode="0.00E+00">
                  <c:v>8.5889399999999994E-65</c:v>
                </c:pt>
                <c:pt idx="1688" formatCode="0.00E+00">
                  <c:v>2.88224E-64</c:v>
                </c:pt>
                <c:pt idx="1689" formatCode="0.00E+00">
                  <c:v>2.4991099999999998E-64</c:v>
                </c:pt>
                <c:pt idx="1690" formatCode="0.00E+00">
                  <c:v>-3.0890999999999998E-64</c:v>
                </c:pt>
                <c:pt idx="1691" formatCode="0.00E+00">
                  <c:v>-1.1564100000000001E-63</c:v>
                </c:pt>
                <c:pt idx="1692" formatCode="0.00E+00">
                  <c:v>-1.2386100000000001E-63</c:v>
                </c:pt>
                <c:pt idx="1693" formatCode="0.00E+00">
                  <c:v>6.1211200000000002E-64</c:v>
                </c:pt>
                <c:pt idx="1694" formatCode="0.00E+00">
                  <c:v>3.8774900000000001E-63</c:v>
                </c:pt>
                <c:pt idx="1695" formatCode="0.00E+00">
                  <c:v>5.0103700000000005E-63</c:v>
                </c:pt>
                <c:pt idx="1696" formatCode="0.00E+00">
                  <c:v>-6.7444499999999998E-64</c:v>
                </c:pt>
                <c:pt idx="1697" formatCode="0.00E+00">
                  <c:v>-1.2606300000000001E-62</c:v>
                </c:pt>
                <c:pt idx="1698" formatCode="0.00E+00">
                  <c:v>-1.9042699999999999E-62</c:v>
                </c:pt>
                <c:pt idx="1699" formatCode="0.00E+00">
                  <c:v>-2.4599100000000002E-63</c:v>
                </c:pt>
                <c:pt idx="1700" formatCode="0.00E+00">
                  <c:v>3.8910399999999999E-62</c:v>
                </c:pt>
                <c:pt idx="1701" formatCode="0.00E+00">
                  <c:v>6.6688499999999999E-62</c:v>
                </c:pt>
                <c:pt idx="1702" formatCode="0.00E+00">
                  <c:v>1.5995600000000001E-62</c:v>
                </c:pt>
                <c:pt idx="1703" formatCode="0.00E+00">
                  <c:v>-1.3093999999999999E-61</c:v>
                </c:pt>
                <c:pt idx="1704" formatCode="0.00E+00">
                  <c:v>-2.5669499999999999E-61</c:v>
                </c:pt>
                <c:pt idx="1705" formatCode="0.00E+00">
                  <c:v>-1.2715499999999999E-61</c:v>
                </c:pt>
                <c:pt idx="1706" formatCode="0.00E+00">
                  <c:v>3.7210300000000003E-61</c:v>
                </c:pt>
                <c:pt idx="1707" formatCode="0.00E+00">
                  <c:v>8.8303899999999993E-61</c:v>
                </c:pt>
                <c:pt idx="1708" formatCode="0.00E+00">
                  <c:v>5.7087499999999997E-61</c:v>
                </c:pt>
                <c:pt idx="1709" formatCode="0.00E+00">
                  <c:v>-1.11074E-60</c:v>
                </c:pt>
                <c:pt idx="1710" formatCode="0.00E+00">
                  <c:v>-3.0645599999999998E-60</c:v>
                </c:pt>
                <c:pt idx="1711" formatCode="0.00E+00">
                  <c:v>-2.20866E-60</c:v>
                </c:pt>
                <c:pt idx="1712" formatCode="0.00E+00">
                  <c:v>3.88846E-60</c:v>
                </c:pt>
                <c:pt idx="1713" formatCode="0.00E+00">
                  <c:v>1.2047100000000001E-59</c:v>
                </c:pt>
                <c:pt idx="1714" formatCode="0.00E+00">
                  <c:v>1.09938E-59</c:v>
                </c:pt>
                <c:pt idx="1715" formatCode="0.00E+00">
                  <c:v>-1.03837E-59</c:v>
                </c:pt>
                <c:pt idx="1716" formatCode="0.00E+00">
                  <c:v>-4.3651400000000003E-59</c:v>
                </c:pt>
                <c:pt idx="1717" formatCode="0.00E+00">
                  <c:v>-5.0164200000000001E-59</c:v>
                </c:pt>
                <c:pt idx="1718" formatCode="0.00E+00">
                  <c:v>1.16484E-59</c:v>
                </c:pt>
                <c:pt idx="1719" formatCode="0.00E+00">
                  <c:v>1.2284900000000001E-58</c:v>
                </c:pt>
                <c:pt idx="1720" formatCode="0.00E+00">
                  <c:v>1.5937200000000001E-58</c:v>
                </c:pt>
                <c:pt idx="1721" formatCode="0.00E+00">
                  <c:v>-3.5529399999999998E-59</c:v>
                </c:pt>
                <c:pt idx="1722" formatCode="0.00E+00">
                  <c:v>-4.3697599999999999E-58</c:v>
                </c:pt>
                <c:pt idx="1723" formatCode="0.00E+00">
                  <c:v>-6.3789699999999998E-58</c:v>
                </c:pt>
                <c:pt idx="1724" formatCode="0.00E+00">
                  <c:v>-1.44921E-59</c:v>
                </c:pt>
                <c:pt idx="1725" formatCode="0.00E+00">
                  <c:v>1.5039499999999999E-57</c:v>
                </c:pt>
                <c:pt idx="1726" formatCode="0.00E+00">
                  <c:v>2.62032E-57</c:v>
                </c:pt>
                <c:pt idx="1727" formatCode="0.00E+00">
                  <c:v>1.18309E-57</c:v>
                </c:pt>
                <c:pt idx="1728" formatCode="0.00E+00">
                  <c:v>-3.4132800000000002E-57</c:v>
                </c:pt>
                <c:pt idx="1729" formatCode="0.00E+00">
                  <c:v>-7.3359499999999997E-57</c:v>
                </c:pt>
                <c:pt idx="1730" formatCode="0.00E+00">
                  <c:v>-3.4790700000000002E-57</c:v>
                </c:pt>
                <c:pt idx="1731" formatCode="0.00E+00">
                  <c:v>1.1046300000000001E-56</c:v>
                </c:pt>
                <c:pt idx="1732" formatCode="0.00E+00">
                  <c:v>2.5587500000000002E-56</c:v>
                </c:pt>
                <c:pt idx="1733" formatCode="0.00E+00">
                  <c:v>1.61155E-56</c:v>
                </c:pt>
                <c:pt idx="1734" formatCode="0.00E+00">
                  <c:v>-3.21907E-56</c:v>
                </c:pt>
                <c:pt idx="1735" formatCode="0.00E+00">
                  <c:v>-8.9762399999999992E-56</c:v>
                </c:pt>
                <c:pt idx="1736" formatCode="0.00E+00">
                  <c:v>-8.0659600000000004E-56</c:v>
                </c:pt>
                <c:pt idx="1737" formatCode="0.00E+00">
                  <c:v>4.78068E-56</c:v>
                </c:pt>
                <c:pt idx="1738" formatCode="0.00E+00">
                  <c:v>2.2941799999999999E-55</c:v>
                </c:pt>
                <c:pt idx="1739" formatCode="0.00E+00">
                  <c:v>2.8706500000000001E-55</c:v>
                </c:pt>
                <c:pt idx="1740" formatCode="0.00E+00">
                  <c:v>1.00872E-55</c:v>
                </c:pt>
                <c:pt idx="1741" formatCode="0.00E+00">
                  <c:v>-2.1595500000000001E-55</c:v>
                </c:pt>
                <c:pt idx="1742" formatCode="0.00E+00">
                  <c:v>-3.5350400000000001E-55</c:v>
                </c:pt>
                <c:pt idx="1743" formatCode="0.00E+00">
                  <c:v>-1.01756E-55</c:v>
                </c:pt>
                <c:pt idx="1744" formatCode="0.00E+00">
                  <c:v>1.6238800000000001E-55</c:v>
                </c:pt>
                <c:pt idx="1745" formatCode="0.00E+00">
                  <c:v>-3.7878299999999998E-54</c:v>
                </c:pt>
                <c:pt idx="1746" formatCode="0.00E+00">
                  <c:v>-2.01044E-53</c:v>
                </c:pt>
                <c:pt idx="1747" formatCode="0.00E+00">
                  <c:v>-4.8561000000000001E-53</c:v>
                </c:pt>
                <c:pt idx="1748" formatCode="0.00E+00">
                  <c:v>-7.24088E-53</c:v>
                </c:pt>
                <c:pt idx="1749" formatCode="0.00E+00">
                  <c:v>-6.9065600000000001E-53</c:v>
                </c:pt>
                <c:pt idx="1750" formatCode="0.00E+00">
                  <c:v>-3.5721100000000001E-53</c:v>
                </c:pt>
                <c:pt idx="1751" formatCode="0.00E+00">
                  <c:v>-2.33037E-53</c:v>
                </c:pt>
                <c:pt idx="1752" formatCode="0.00E+00">
                  <c:v>-1.23197E-52</c:v>
                </c:pt>
                <c:pt idx="1753" formatCode="0.00E+00">
                  <c:v>-3.6209000000000003E-52</c:v>
                </c:pt>
                <c:pt idx="1754" formatCode="0.00E+00">
                  <c:v>-5.6055900000000002E-52</c:v>
                </c:pt>
                <c:pt idx="1755" formatCode="0.00E+00">
                  <c:v>-3.2401399999999999E-52</c:v>
                </c:pt>
                <c:pt idx="1756" formatCode="0.00E+00">
                  <c:v>5.7247499999999998E-52</c:v>
                </c:pt>
                <c:pt idx="1757" formatCode="0.00E+00">
                  <c:v>1.5005799999999999E-51</c:v>
                </c:pt>
                <c:pt idx="1758" formatCode="0.00E+00">
                  <c:v>9.4753999999999995E-52</c:v>
                </c:pt>
                <c:pt idx="1759" formatCode="0.00E+00">
                  <c:v>-2.13517E-51</c:v>
                </c:pt>
                <c:pt idx="1760" formatCode="0.00E+00">
                  <c:v>-5.6591000000000002E-51</c:v>
                </c:pt>
                <c:pt idx="1761" formatCode="0.00E+00">
                  <c:v>-3.7965899999999997E-51</c:v>
                </c:pt>
                <c:pt idx="1762" formatCode="0.00E+00">
                  <c:v>7.68977E-51</c:v>
                </c:pt>
                <c:pt idx="1763" formatCode="0.00E+00">
                  <c:v>2.2635800000000002E-50</c:v>
                </c:pt>
                <c:pt idx="1764" formatCode="0.00E+00">
                  <c:v>2.0143399999999999E-50</c:v>
                </c:pt>
                <c:pt idx="1765" formatCode="0.00E+00">
                  <c:v>-2.00539E-50</c:v>
                </c:pt>
                <c:pt idx="1766" formatCode="0.00E+00">
                  <c:v>-8.2125300000000005E-50</c:v>
                </c:pt>
                <c:pt idx="1767" formatCode="0.00E+00">
                  <c:v>-9.5722700000000009E-50</c:v>
                </c:pt>
                <c:pt idx="1768" formatCode="0.00E+00">
                  <c:v>1.74657E-50</c:v>
                </c:pt>
                <c:pt idx="1769" formatCode="0.00E+00">
                  <c:v>2.2572999999999998E-49</c:v>
                </c:pt>
                <c:pt idx="1770" formatCode="0.00E+00">
                  <c:v>2.9341799999999999E-49</c:v>
                </c:pt>
                <c:pt idx="1771" formatCode="0.00E+00">
                  <c:v>-9.7647799999999996E-50</c:v>
                </c:pt>
                <c:pt idx="1772" formatCode="0.00E+00">
                  <c:v>-9.1589100000000002E-49</c:v>
                </c:pt>
                <c:pt idx="1773" formatCode="0.00E+00">
                  <c:v>-1.4068800000000001E-48</c:v>
                </c:pt>
                <c:pt idx="1774" formatCode="0.00E+00">
                  <c:v>-5.1930999999999999E-49</c:v>
                </c:pt>
                <c:pt idx="1775" formatCode="0.00E+00">
                  <c:v>1.80727E-48</c:v>
                </c:pt>
                <c:pt idx="1776" formatCode="0.00E+00">
                  <c:v>3.2557000000000003E-48</c:v>
                </c:pt>
                <c:pt idx="1777" formatCode="0.00E+00">
                  <c:v>-2.71687E-49</c:v>
                </c:pt>
                <c:pt idx="1778" formatCode="0.00E+00">
                  <c:v>-1.00544E-47</c:v>
                </c:pt>
                <c:pt idx="1779" formatCode="0.00E+00">
                  <c:v>-1.88089E-47</c:v>
                </c:pt>
                <c:pt idx="1780" formatCode="0.00E+00">
                  <c:v>-1.3138299999999999E-47</c:v>
                </c:pt>
                <c:pt idx="1781" formatCode="0.00E+00">
                  <c:v>1.2567E-47</c:v>
                </c:pt>
                <c:pt idx="1782" formatCode="0.00E+00">
                  <c:v>3.79956E-47</c:v>
                </c:pt>
                <c:pt idx="1783" formatCode="0.00E+00">
                  <c:v>1.51801E-47</c:v>
                </c:pt>
                <c:pt idx="1784" formatCode="0.00E+00">
                  <c:v>-8.9292299999999996E-47</c:v>
                </c:pt>
                <c:pt idx="1785" formatCode="0.00E+00">
                  <c:v>-2.1383699999999999E-46</c:v>
                </c:pt>
                <c:pt idx="1786" formatCode="0.00E+00">
                  <c:v>-1.8417999999999999E-46</c:v>
                </c:pt>
                <c:pt idx="1787" formatCode="0.00E+00">
                  <c:v>1.4232300000000001E-46</c:v>
                </c:pt>
                <c:pt idx="1788" formatCode="0.00E+00">
                  <c:v>5.9464000000000001E-46</c:v>
                </c:pt>
                <c:pt idx="1789" formatCode="0.00E+00">
                  <c:v>5.6094800000000003E-46</c:v>
                </c:pt>
                <c:pt idx="1790" formatCode="0.00E+00">
                  <c:v>-5.7536099999999998E-46</c:v>
                </c:pt>
                <c:pt idx="1791" formatCode="0.00E+00">
                  <c:v>-2.3464600000000001E-45</c:v>
                </c:pt>
                <c:pt idx="1792" formatCode="0.00E+00">
                  <c:v>-2.321E-45</c:v>
                </c:pt>
                <c:pt idx="1793" formatCode="0.00E+00">
                  <c:v>2.3427099999999999E-45</c:v>
                </c:pt>
                <c:pt idx="1794" formatCode="0.00E+00">
                  <c:v>1.0560499999999999E-44</c:v>
                </c:pt>
                <c:pt idx="1795" formatCode="0.00E+00">
                  <c:v>1.4150499999999999E-44</c:v>
                </c:pt>
                <c:pt idx="1796" formatCode="0.00E+00">
                  <c:v>1.6107099999999999E-45</c:v>
                </c:pt>
                <c:pt idx="1797" formatCode="0.00E+00">
                  <c:v>-2.6433499999999998E-44</c:v>
                </c:pt>
                <c:pt idx="1798" formatCode="0.00E+00">
                  <c:v>-4.2588599999999999E-44</c:v>
                </c:pt>
                <c:pt idx="1799" formatCode="0.00E+00">
                  <c:v>-5.9768000000000006E-45</c:v>
                </c:pt>
                <c:pt idx="1800" formatCode="0.00E+00">
                  <c:v>8.79128E-44</c:v>
                </c:pt>
                <c:pt idx="1801" formatCode="0.00E+00">
                  <c:v>1.4893599999999999E-43</c:v>
                </c:pt>
                <c:pt idx="1802" formatCode="0.00E+00">
                  <c:v>1.6455100000000001E-44</c:v>
                </c:pt>
                <c:pt idx="1803" formatCode="0.00E+00">
                  <c:v>-3.6106699999999997E-43</c:v>
                </c:pt>
                <c:pt idx="1804" formatCode="0.00E+00">
                  <c:v>-6.7922099999999997E-43</c:v>
                </c:pt>
                <c:pt idx="1805" formatCode="0.00E+00">
                  <c:v>-3.2189200000000001E-43</c:v>
                </c:pt>
                <c:pt idx="1806" formatCode="0.00E+00">
                  <c:v>1.0133800000000001E-42</c:v>
                </c:pt>
                <c:pt idx="1807" formatCode="0.00E+00">
                  <c:v>2.3742100000000001E-42</c:v>
                </c:pt>
                <c:pt idx="1808" formatCode="0.00E+00">
                  <c:v>1.5588300000000001E-42</c:v>
                </c:pt>
                <c:pt idx="1809" formatCode="0.00E+00">
                  <c:v>-2.8060999999999999E-42</c:v>
                </c:pt>
                <c:pt idx="1810" formatCode="0.00E+00">
                  <c:v>-7.9083999999999997E-42</c:v>
                </c:pt>
                <c:pt idx="1811" formatCode="0.00E+00">
                  <c:v>-5.4977799999999997E-42</c:v>
                </c:pt>
                <c:pt idx="1812" formatCode="0.00E+00">
                  <c:v>1.13818E-41</c:v>
                </c:pt>
                <c:pt idx="1813" formatCode="0.00E+00">
                  <c:v>3.4679300000000002E-41</c:v>
                </c:pt>
                <c:pt idx="1814" formatCode="0.00E+00">
                  <c:v>3.6727399999999998E-41</c:v>
                </c:pt>
                <c:pt idx="1815" formatCode="0.00E+00">
                  <c:v>-8.2684300000000005E-42</c:v>
                </c:pt>
                <c:pt idx="1816" formatCode="0.00E+00">
                  <c:v>-7.9604599999999999E-41</c:v>
                </c:pt>
                <c:pt idx="1817" formatCode="0.00E+00">
                  <c:v>-8.3187899999999995E-41</c:v>
                </c:pt>
                <c:pt idx="1818" formatCode="0.00E+00">
                  <c:v>8.41199E-41</c:v>
                </c:pt>
                <c:pt idx="1819" formatCode="0.00E+00">
                  <c:v>3.7546E-40</c:v>
                </c:pt>
                <c:pt idx="1820" formatCode="0.00E+00">
                  <c:v>4.8001900000000001E-40</c:v>
                </c:pt>
                <c:pt idx="1821" formatCode="0.00E+00">
                  <c:v>1.73357E-41</c:v>
                </c:pt>
                <c:pt idx="1822" formatCode="0.00E+00">
                  <c:v>-9.44284E-40</c:v>
                </c:pt>
                <c:pt idx="1823" formatCode="0.00E+00">
                  <c:v>-1.48913E-39</c:v>
                </c:pt>
                <c:pt idx="1824" formatCode="0.00E+00">
                  <c:v>-2.89796E-40</c:v>
                </c:pt>
                <c:pt idx="1825" formatCode="0.00E+00">
                  <c:v>2.7782799999999999E-39</c:v>
                </c:pt>
                <c:pt idx="1826" formatCode="0.00E+00">
                  <c:v>4.6282799999999999E-39</c:v>
                </c:pt>
                <c:pt idx="1827" formatCode="0.00E+00">
                  <c:v>-4.4318100000000001E-40</c:v>
                </c:pt>
                <c:pt idx="1828" formatCode="0.00E+00">
                  <c:v>-1.4393000000000001E-38</c:v>
                </c:pt>
                <c:pt idx="1829" formatCode="0.00E+00">
                  <c:v>-2.5880699999999999E-38</c:v>
                </c:pt>
                <c:pt idx="1830" formatCode="0.00E+00">
                  <c:v>-1.17535E-38</c:v>
                </c:pt>
                <c:pt idx="1831" formatCode="0.00E+00">
                  <c:v>3.9159299999999999E-38</c:v>
                </c:pt>
                <c:pt idx="1832" formatCode="0.00E+00">
                  <c:v>8.96341E-38</c:v>
                </c:pt>
                <c:pt idx="1833" formatCode="0.00E+00">
                  <c:v>5.4539899999999998E-38</c:v>
                </c:pt>
                <c:pt idx="1834" formatCode="0.00E+00">
                  <c:v>-1.1827399999999999E-37</c:v>
                </c:pt>
                <c:pt idx="1835" formatCode="0.00E+00">
                  <c:v>-3.2139700000000002E-37</c:v>
                </c:pt>
                <c:pt idx="1836" formatCode="0.00E+00">
                  <c:v>-2.6075200000000001E-37</c:v>
                </c:pt>
                <c:pt idx="1837" formatCode="0.00E+00">
                  <c:v>2.9534300000000002E-37</c:v>
                </c:pt>
                <c:pt idx="1838" formatCode="0.00E+00">
                  <c:v>1.0630399999999999E-36</c:v>
                </c:pt>
                <c:pt idx="1839" formatCode="0.00E+00">
                  <c:v>1.0447299999999999E-36</c:v>
                </c:pt>
                <c:pt idx="1840" formatCode="0.00E+00">
                  <c:v>-7.7947900000000004E-37</c:v>
                </c:pt>
                <c:pt idx="1841" formatCode="0.00E+00">
                  <c:v>-3.6152100000000001E-36</c:v>
                </c:pt>
                <c:pt idx="1842" formatCode="0.00E+00">
                  <c:v>-3.5095200000000003E-36</c:v>
                </c:pt>
                <c:pt idx="1843" formatCode="0.00E+00">
                  <c:v>3.8467099999999998E-36</c:v>
                </c:pt>
                <c:pt idx="1844" formatCode="0.00E+00">
                  <c:v>1.6411699999999999E-35</c:v>
                </c:pt>
                <c:pt idx="1845" formatCode="0.00E+00">
                  <c:v>2.1548399999999999E-35</c:v>
                </c:pt>
                <c:pt idx="1846" formatCode="0.00E+00">
                  <c:v>3.5043400000000003E-36</c:v>
                </c:pt>
                <c:pt idx="1847" formatCode="0.00E+00">
                  <c:v>-3.51807E-35</c:v>
                </c:pt>
                <c:pt idx="1848" formatCode="0.00E+00">
                  <c:v>-5.4026300000000001E-35</c:v>
                </c:pt>
                <c:pt idx="1849" formatCode="0.00E+00">
                  <c:v>5.6401399999999998E-36</c:v>
                </c:pt>
                <c:pt idx="1850" formatCode="0.00E+00">
                  <c:v>1.4778099999999999E-34</c:v>
                </c:pt>
                <c:pt idx="1851" formatCode="0.00E+00">
                  <c:v>2.40543E-34</c:v>
                </c:pt>
                <c:pt idx="1852" formatCode="0.00E+00">
                  <c:v>4.9434200000000005E-35</c:v>
                </c:pt>
                <c:pt idx="1853" formatCode="0.00E+00">
                  <c:v>-4.9872700000000002E-34</c:v>
                </c:pt>
                <c:pt idx="1854" formatCode="0.00E+00">
                  <c:v>-9.8391900000000006E-34</c:v>
                </c:pt>
                <c:pt idx="1855" formatCode="0.00E+00">
                  <c:v>-5.8004500000000003E-34</c:v>
                </c:pt>
                <c:pt idx="1856" formatCode="0.00E+00">
                  <c:v>1.0978E-33</c:v>
                </c:pt>
                <c:pt idx="1857" formatCode="0.00E+00">
                  <c:v>2.8563900000000001E-33</c:v>
                </c:pt>
                <c:pt idx="1858" formatCode="0.00E+00">
                  <c:v>2.0344099999999999E-33</c:v>
                </c:pt>
                <c:pt idx="1859" formatCode="0.00E+00">
                  <c:v>-3.0617399999999999E-33</c:v>
                </c:pt>
                <c:pt idx="1860" formatCode="0.00E+00">
                  <c:v>-9.1708700000000002E-33</c:v>
                </c:pt>
                <c:pt idx="1861" formatCode="0.00E+00">
                  <c:v>-7.0722699999999995E-33</c:v>
                </c:pt>
                <c:pt idx="1862" formatCode="0.00E+00">
                  <c:v>1.12113E-32</c:v>
                </c:pt>
                <c:pt idx="1863" formatCode="0.00E+00">
                  <c:v>3.5563099999999999E-32</c:v>
                </c:pt>
                <c:pt idx="1864" formatCode="0.00E+00">
                  <c:v>2.6712900000000002E-32</c:v>
                </c:pt>
                <c:pt idx="1865" formatCode="0.00E+00">
                  <c:v>-5.6071699999999996E-32</c:v>
                </c:pt>
                <c:pt idx="1866" formatCode="0.00E+00">
                  <c:v>-1.8236E-31</c:v>
                </c:pt>
                <c:pt idx="1867" formatCode="0.00E+00">
                  <c:v>-2.1441199999999999E-31</c:v>
                </c:pt>
                <c:pt idx="1868" formatCode="0.00E+00">
                  <c:v>-4.4940000000000002E-33</c:v>
                </c:pt>
                <c:pt idx="1869" formatCode="0.00E+00">
                  <c:v>3.8129399999999999E-31</c:v>
                </c:pt>
                <c:pt idx="1870" formatCode="0.00E+00">
                  <c:v>4.8601899999999997E-31</c:v>
                </c:pt>
                <c:pt idx="1871" formatCode="0.00E+00">
                  <c:v>-2.9049199999999999E-31</c:v>
                </c:pt>
                <c:pt idx="1872" formatCode="0.00E+00">
                  <c:v>-1.87639E-30</c:v>
                </c:pt>
                <c:pt idx="1873" formatCode="0.00E+00">
                  <c:v>-2.8836299999999999E-30</c:v>
                </c:pt>
                <c:pt idx="1874" formatCode="0.00E+00">
                  <c:v>-1.27795E-30</c:v>
                </c:pt>
                <c:pt idx="1875" formatCode="0.00E+00">
                  <c:v>3.1787999999999998E-30</c:v>
                </c:pt>
                <c:pt idx="1876" formatCode="0.00E+00">
                  <c:v>6.2480400000000003E-30</c:v>
                </c:pt>
                <c:pt idx="1877" formatCode="0.00E+00">
                  <c:v>2.1941999999999998E-31</c:v>
                </c:pt>
                <c:pt idx="1878" formatCode="0.00E+00">
                  <c:v>-1.76443E-29</c:v>
                </c:pt>
                <c:pt idx="1879" formatCode="0.00E+00">
                  <c:v>-3.3141499999999999E-29</c:v>
                </c:pt>
                <c:pt idx="1880" formatCode="0.00E+00">
                  <c:v>-1.8051200000000001E-29</c:v>
                </c:pt>
                <c:pt idx="1881" formatCode="0.00E+00">
                  <c:v>4.0361000000000001E-29</c:v>
                </c:pt>
                <c:pt idx="1882" formatCode="0.00E+00">
                  <c:v>9.8992899999999994E-29</c:v>
                </c:pt>
                <c:pt idx="1883" formatCode="0.00E+00">
                  <c:v>5.7718799999999996E-29</c:v>
                </c:pt>
                <c:pt idx="1884" formatCode="0.00E+00">
                  <c:v>-1.4719799999999999E-28</c:v>
                </c:pt>
                <c:pt idx="1885" formatCode="0.00E+00">
                  <c:v>-3.9627500000000001E-28</c:v>
                </c:pt>
                <c:pt idx="1886" formatCode="0.00E+00">
                  <c:v>-3.7671399999999999E-28</c:v>
                </c:pt>
                <c:pt idx="1887" formatCode="0.00E+00">
                  <c:v>1.46001E-28</c:v>
                </c:pt>
                <c:pt idx="1888" formatCode="0.00E+00">
                  <c:v>8.8554300000000002E-28</c:v>
                </c:pt>
                <c:pt idx="1889" formatCode="0.00E+00">
                  <c:v>9.0340499999999993E-28</c:v>
                </c:pt>
                <c:pt idx="1890" formatCode="0.00E+00">
                  <c:v>-7.3005400000000002E-28</c:v>
                </c:pt>
                <c:pt idx="1891" formatCode="0.00E+00">
                  <c:v>-3.3105699999999998E-27</c:v>
                </c:pt>
                <c:pt idx="1892" formatCode="0.00E+00">
                  <c:v>-3.3373400000000001E-27</c:v>
                </c:pt>
                <c:pt idx="1893" formatCode="0.00E+00">
                  <c:v>3.04417E-27</c:v>
                </c:pt>
                <c:pt idx="1894" formatCode="0.00E+00">
                  <c:v>1.4192300000000001E-26</c:v>
                </c:pt>
                <c:pt idx="1895" formatCode="0.00E+00">
                  <c:v>1.9255599999999999E-26</c:v>
                </c:pt>
                <c:pt idx="1896" formatCode="0.00E+00">
                  <c:v>4.4880000000000001E-27</c:v>
                </c:pt>
                <c:pt idx="1897" formatCode="0.00E+00">
                  <c:v>-2.8070599999999998E-26</c:v>
                </c:pt>
                <c:pt idx="1898" formatCode="0.00E+00">
                  <c:v>-3.8828600000000001E-26</c:v>
                </c:pt>
                <c:pt idx="1899" formatCode="0.00E+00">
                  <c:v>3.41077E-26</c:v>
                </c:pt>
                <c:pt idx="1900" formatCode="0.00E+00">
                  <c:v>1.9622200000000001E-25</c:v>
                </c:pt>
                <c:pt idx="1901" formatCode="0.00E+00">
                  <c:v>3.0327299999999999E-25</c:v>
                </c:pt>
                <c:pt idx="1902" formatCode="0.00E+00">
                  <c:v>8.9764799999999998E-26</c:v>
                </c:pt>
                <c:pt idx="1903" formatCode="0.00E+00">
                  <c:v>-5.35282E-25</c:v>
                </c:pt>
                <c:pt idx="1904" formatCode="0.00E+00">
                  <c:v>-1.04662E-24</c:v>
                </c:pt>
                <c:pt idx="1905" formatCode="0.00E+00">
                  <c:v>-3.4256599999999999E-25</c:v>
                </c:pt>
                <c:pt idx="1906" formatCode="0.00E+00">
                  <c:v>2.1307900000000001E-24</c:v>
                </c:pt>
                <c:pt idx="1907" formatCode="0.00E+00">
                  <c:v>4.6346799999999998E-24</c:v>
                </c:pt>
                <c:pt idx="1908" formatCode="0.00E+00">
                  <c:v>3.1118399999999999E-24</c:v>
                </c:pt>
                <c:pt idx="1909" formatCode="0.00E+00">
                  <c:v>-4.7410300000000003E-24</c:v>
                </c:pt>
                <c:pt idx="1910" formatCode="0.00E+00">
                  <c:v>-1.9145399999999999E-23</c:v>
                </c:pt>
                <c:pt idx="1911" formatCode="0.00E+00">
                  <c:v>-4.2789599999999999E-23</c:v>
                </c:pt>
                <c:pt idx="1912" formatCode="0.00E+00">
                  <c:v>-6.81283E-23</c:v>
                </c:pt>
                <c:pt idx="1913" formatCode="0.00E+00">
                  <c:v>-9.4031599999999996E-23</c:v>
                </c:pt>
                <c:pt idx="1914" formatCode="0.00E+00">
                  <c:v>-1.63577E-22</c:v>
                </c:pt>
                <c:pt idx="1915" formatCode="0.00E+00">
                  <c:v>-3.1250600000000001E-22</c:v>
                </c:pt>
                <c:pt idx="1916" formatCode="0.00E+00">
                  <c:v>-5.0341300000000002E-22</c:v>
                </c:pt>
                <c:pt idx="1917" formatCode="0.00E+00">
                  <c:v>-6.3733599999999999E-22</c:v>
                </c:pt>
                <c:pt idx="1918" formatCode="0.00E+00">
                  <c:v>-6.0802599999999999E-22</c:v>
                </c:pt>
                <c:pt idx="1919" formatCode="0.00E+00">
                  <c:v>-4.4816699999999999E-22</c:v>
                </c:pt>
                <c:pt idx="1920" formatCode="0.00E+00">
                  <c:v>-4.9917000000000003E-22</c:v>
                </c:pt>
                <c:pt idx="1921" formatCode="0.00E+00">
                  <c:v>-1.4330899999999999E-21</c:v>
                </c:pt>
                <c:pt idx="1922" formatCode="0.00E+00">
                  <c:v>-3.4996999999999999E-21</c:v>
                </c:pt>
                <c:pt idx="1923" formatCode="0.00E+00">
                  <c:v>-5.10769E-21</c:v>
                </c:pt>
                <c:pt idx="1924" formatCode="0.00E+00">
                  <c:v>-1.51079E-21</c:v>
                </c:pt>
                <c:pt idx="1925" formatCode="0.00E+00">
                  <c:v>9.6100699999999996E-21</c:v>
                </c:pt>
                <c:pt idx="1926" formatCode="0.00E+00">
                  <c:v>2.0907600000000001E-20</c:v>
                </c:pt>
                <c:pt idx="1927" formatCode="0.00E+00">
                  <c:v>1.94522E-20</c:v>
                </c:pt>
                <c:pt idx="1928" formatCode="0.00E+00">
                  <c:v>5.0214100000000004E-22</c:v>
                </c:pt>
                <c:pt idx="1929" formatCode="0.00E+00">
                  <c:v>-1.8400600000000001E-20</c:v>
                </c:pt>
                <c:pt idx="1930" formatCode="0.00E+00">
                  <c:v>-5.0574400000000001E-21</c:v>
                </c:pt>
                <c:pt idx="1931" formatCode="0.00E+00">
                  <c:v>5.4401699999999999E-20</c:v>
                </c:pt>
                <c:pt idx="1932" formatCode="0.00E+00">
                  <c:v>1.1394099999999999E-19</c:v>
                </c:pt>
                <c:pt idx="1933" formatCode="0.00E+00">
                  <c:v>5.9666099999999999E-20</c:v>
                </c:pt>
                <c:pt idx="1934" formatCode="0.00E+00">
                  <c:v>-1.8847999999999999E-19</c:v>
                </c:pt>
                <c:pt idx="1935" formatCode="0.00E+00">
                  <c:v>-4.8086500000000002E-19</c:v>
                </c:pt>
                <c:pt idx="1936" formatCode="0.00E+00">
                  <c:v>-3.8239299999999998E-19</c:v>
                </c:pt>
                <c:pt idx="1937" formatCode="0.00E+00">
                  <c:v>4.7751700000000004E-19</c:v>
                </c:pt>
                <c:pt idx="1938" formatCode="0.00E+00">
                  <c:v>1.63628E-18</c:v>
                </c:pt>
                <c:pt idx="1939" formatCode="0.00E+00">
                  <c:v>1.4278699999999999E-18</c:v>
                </c:pt>
                <c:pt idx="1940" formatCode="0.00E+00">
                  <c:v>-1.7508899999999999E-18</c:v>
                </c:pt>
                <c:pt idx="1941" formatCode="0.00E+00">
                  <c:v>-6.6901799999999998E-18</c:v>
                </c:pt>
                <c:pt idx="1942" formatCode="0.00E+00">
                  <c:v>-8.0661999999999995E-18</c:v>
                </c:pt>
                <c:pt idx="1943" formatCode="0.00E+00">
                  <c:v>-7.2360499999999996E-20</c:v>
                </c:pt>
                <c:pt idx="1944" formatCode="0.00E+00">
                  <c:v>1.48996E-17</c:v>
                </c:pt>
                <c:pt idx="1945" formatCode="0.00E+00">
                  <c:v>2.00932E-17</c:v>
                </c:pt>
                <c:pt idx="1946" formatCode="0.00E+00">
                  <c:v>-4.9528000000000003E-18</c:v>
                </c:pt>
                <c:pt idx="1947" formatCode="0.00E+00">
                  <c:v>-5.65292E-17</c:v>
                </c:pt>
                <c:pt idx="1948" formatCode="0.00E+00">
                  <c:v>-7.7622099999999996E-17</c:v>
                </c:pt>
                <c:pt idx="1949" formatCode="0.00E+00">
                  <c:v>2.8586999999999997E-17</c:v>
                </c:pt>
                <c:pt idx="1950" formatCode="0.00E+00">
                  <c:v>2.7878300000000002E-16</c:v>
                </c:pt>
                <c:pt idx="1951" formatCode="0.00E+00">
                  <c:v>4.3817899999999999E-16</c:v>
                </c:pt>
                <c:pt idx="1952" formatCode="0.00E+00">
                  <c:v>9.9647600000000003E-17</c:v>
                </c:pt>
                <c:pt idx="1953" formatCode="0.00E+00">
                  <c:v>-8.4399199999999997E-16</c:v>
                </c:pt>
                <c:pt idx="1954" formatCode="0.00E+00">
                  <c:v>-1.63985E-15</c:v>
                </c:pt>
                <c:pt idx="1955" formatCode="0.00E+00">
                  <c:v>-8.2032300000000004E-16</c:v>
                </c:pt>
                <c:pt idx="1956" formatCode="0.00E+00">
                  <c:v>2.2789300000000001E-15</c:v>
                </c:pt>
                <c:pt idx="1957" formatCode="0.00E+00">
                  <c:v>5.5602500000000004E-15</c:v>
                </c:pt>
                <c:pt idx="1958" formatCode="0.00E+00">
                  <c:v>4.1858400000000002E-15</c:v>
                </c:pt>
                <c:pt idx="1959" formatCode="0.00E+00">
                  <c:v>-5.1308400000000004E-15</c:v>
                </c:pt>
                <c:pt idx="1960" formatCode="0.00E+00">
                  <c:v>-1.63529E-14</c:v>
                </c:pt>
                <c:pt idx="1961" formatCode="0.00E+00">
                  <c:v>-1.0778800000000001E-14</c:v>
                </c:pt>
                <c:pt idx="1962" formatCode="0.00E+00">
                  <c:v>2.8659599999999997E-14</c:v>
                </c:pt>
                <c:pt idx="1963" formatCode="0.00E+00">
                  <c:v>8.2621299999999999E-14</c:v>
                </c:pt>
                <c:pt idx="1964" formatCode="0.00E+00">
                  <c:v>8.1467299999999999E-14</c:v>
                </c:pt>
                <c:pt idx="1965" formatCode="0.00E+00">
                  <c:v>-4.05995E-14</c:v>
                </c:pt>
                <c:pt idx="1966" formatCode="0.00E+00">
                  <c:v>-2.28731E-13</c:v>
                </c:pt>
                <c:pt idx="1967" formatCode="0.00E+00">
                  <c:v>-2.1441099999999999E-13</c:v>
                </c:pt>
                <c:pt idx="1968" formatCode="0.00E+00">
                  <c:v>3.1025999999999998E-13</c:v>
                </c:pt>
                <c:pt idx="1969" formatCode="0.00E+00">
                  <c:v>1.2097600000000001E-12</c:v>
                </c:pt>
                <c:pt idx="1970" formatCode="0.00E+00">
                  <c:v>1.49134E-12</c:v>
                </c:pt>
                <c:pt idx="1971" formatCode="0.00E+00">
                  <c:v>-1.96514E-13</c:v>
                </c:pt>
                <c:pt idx="1972" formatCode="0.00E+00">
                  <c:v>-3.6914100000000003E-12</c:v>
                </c:pt>
                <c:pt idx="1973" formatCode="0.00E+00">
                  <c:v>-5.7213200000000001E-12</c:v>
                </c:pt>
                <c:pt idx="1974" formatCode="0.00E+00">
                  <c:v>-1.7221199999999999E-12</c:v>
                </c:pt>
                <c:pt idx="1975" formatCode="0.00E+00">
                  <c:v>8.5627299999999998E-12</c:v>
                </c:pt>
                <c:pt idx="1976" formatCode="0.00E+00">
                  <c:v>1.4996800000000001E-11</c:v>
                </c:pt>
                <c:pt idx="1977" formatCode="0.00E+00">
                  <c:v>-1.83864E-13</c:v>
                </c:pt>
                <c:pt idx="1978" formatCode="0.00E+00">
                  <c:v>-4.2286899999999997E-11</c:v>
                </c:pt>
                <c:pt idx="1979" formatCode="0.00E+00">
                  <c:v>-7.9986699999999995E-11</c:v>
                </c:pt>
                <c:pt idx="1980" formatCode="0.00E+00">
                  <c:v>-5.31541E-11</c:v>
                </c:pt>
                <c:pt idx="1981" formatCode="0.00E+00">
                  <c:v>6.6540399999999995E-11</c:v>
                </c:pt>
                <c:pt idx="1982" formatCode="0.00E+00">
                  <c:v>1.8071500000000001E-10</c:v>
                </c:pt>
                <c:pt idx="1983" formatCode="0.00E+00">
                  <c:v>6.4888200000000003E-11</c:v>
                </c:pt>
                <c:pt idx="1984" formatCode="0.00E+00">
                  <c:v>-4.0917200000000001E-10</c:v>
                </c:pt>
                <c:pt idx="1985" formatCode="0.00E+00">
                  <c:v>-9.5162700000000003E-10</c:v>
                </c:pt>
                <c:pt idx="1986" formatCode="0.00E+00">
                  <c:v>-7.5891399999999995E-10</c:v>
                </c:pt>
                <c:pt idx="1987" formatCode="0.00E+00">
                  <c:v>8.7087400000000005E-10</c:v>
                </c:pt>
                <c:pt idx="1988" formatCode="0.00E+00">
                  <c:v>3.1211100000000002E-9</c:v>
                </c:pt>
                <c:pt idx="1989" formatCode="0.00E+00">
                  <c:v>3.1768200000000002E-9</c:v>
                </c:pt>
                <c:pt idx="1990" formatCode="0.00E+00">
                  <c:v>-1.3051100000000001E-9</c:v>
                </c:pt>
                <c:pt idx="1991" formatCode="0.00E+00">
                  <c:v>-8.1357199999999993E-9</c:v>
                </c:pt>
                <c:pt idx="1992" formatCode="0.00E+00">
                  <c:v>-7.9822200000000006E-9</c:v>
                </c:pt>
                <c:pt idx="1993" formatCode="0.00E+00">
                  <c:v>9.7193599999999998E-9</c:v>
                </c:pt>
                <c:pt idx="1994" formatCode="0.00E+00">
                  <c:v>4.0375299999999999E-8</c:v>
                </c:pt>
                <c:pt idx="1995" formatCode="0.00E+00">
                  <c:v>5.3419399999999999E-8</c:v>
                </c:pt>
                <c:pt idx="1996" formatCode="0.00E+00">
                  <c:v>8.2158199999999994E-9</c:v>
                </c:pt>
                <c:pt idx="1997" formatCode="0.00E+00">
                  <c:v>-9.1008099999999996E-8</c:v>
                </c:pt>
                <c:pt idx="1998" formatCode="0.00E+00">
                  <c:v>-1.27736E-7</c:v>
                </c:pt>
                <c:pt idx="1999" formatCode="0.00E+00">
                  <c:v>1.3515099999999999E-7</c:v>
                </c:pt>
                <c:pt idx="2000" formatCode="0.00E+00">
                  <c:v>9.7900000000000007E-7</c:v>
                </c:pt>
                <c:pt idx="2001" formatCode="0.00E+00">
                  <c:v>2.5812099999999998E-6</c:v>
                </c:pt>
                <c:pt idx="2002" formatCode="0.00E+00">
                  <c:v>4.8796599999999998E-6</c:v>
                </c:pt>
                <c:pt idx="2003" formatCode="0.00E+00">
                  <c:v>7.6169599999999998E-6</c:v>
                </c:pt>
                <c:pt idx="2004" formatCode="0.00E+00">
                  <c:v>1.0502900000000001E-5</c:v>
                </c:pt>
                <c:pt idx="2005" formatCode="0.00E+00">
                  <c:v>1.32871E-5</c:v>
                </c:pt>
                <c:pt idx="2006" formatCode="0.00E+00">
                  <c:v>1.5744899999999999E-5</c:v>
                </c:pt>
                <c:pt idx="2007" formatCode="0.00E+00">
                  <c:v>1.76643E-5</c:v>
                </c:pt>
                <c:pt idx="2008" formatCode="0.00E+00">
                  <c:v>1.88435E-5</c:v>
                </c:pt>
                <c:pt idx="2009" formatCode="0.00E+00">
                  <c:v>1.91063E-5</c:v>
                </c:pt>
                <c:pt idx="2010" formatCode="0.00E+00">
                  <c:v>1.83009E-5</c:v>
                </c:pt>
                <c:pt idx="2011" formatCode="0.00E+00">
                  <c:v>1.6212899999999999E-5</c:v>
                </c:pt>
                <c:pt idx="2012" formatCode="0.00E+00">
                  <c:v>1.2528699999999999E-5</c:v>
                </c:pt>
                <c:pt idx="2013" formatCode="0.00E+00">
                  <c:v>7.0285900000000001E-6</c:v>
                </c:pt>
                <c:pt idx="2014" formatCode="0.00E+00">
                  <c:v>-3.2274300000000002E-7</c:v>
                </c:pt>
                <c:pt idx="2015" formatCode="0.00E+00">
                  <c:v>-9.6652000000000002E-6</c:v>
                </c:pt>
                <c:pt idx="2016" formatCode="0.00E+00">
                  <c:v>-2.1325899999999999E-5</c:v>
                </c:pt>
                <c:pt idx="2017" formatCode="0.00E+00">
                  <c:v>-3.5544799999999999E-5</c:v>
                </c:pt>
                <c:pt idx="2018" formatCode="0.00E+00">
                  <c:v>-5.2457299999999997E-5</c:v>
                </c:pt>
                <c:pt idx="2019" formatCode="0.00E+00">
                  <c:v>-7.2268999999999995E-5</c:v>
                </c:pt>
                <c:pt idx="2020" formatCode="0.00E+00">
                  <c:v>-9.5238399999999999E-5</c:v>
                </c:pt>
                <c:pt idx="2021" formatCode="0.00E+00">
                  <c:v>-1.21372E-4</c:v>
                </c:pt>
                <c:pt idx="2022" formatCode="0.00E+00">
                  <c:v>-1.50357E-4</c:v>
                </c:pt>
                <c:pt idx="2023" formatCode="0.00E+00">
                  <c:v>-1.8220000000000001E-4</c:v>
                </c:pt>
                <c:pt idx="2024" formatCode="0.00E+00">
                  <c:v>-2.1742300000000001E-4</c:v>
                </c:pt>
                <c:pt idx="2025" formatCode="0.00E+00">
                  <c:v>-2.5639599999999999E-4</c:v>
                </c:pt>
                <c:pt idx="2026" formatCode="0.00E+00">
                  <c:v>-2.9924699999999999E-4</c:v>
                </c:pt>
                <c:pt idx="2027" formatCode="0.00E+00">
                  <c:v>-3.4614599999999998E-4</c:v>
                </c:pt>
                <c:pt idx="2028" formatCode="0.00E+00">
                  <c:v>-3.9704300000000003E-4</c:v>
                </c:pt>
                <c:pt idx="2029" formatCode="0.00E+00">
                  <c:v>-4.5164199999999998E-4</c:v>
                </c:pt>
                <c:pt idx="2030" formatCode="0.00E+00">
                  <c:v>-5.0982600000000001E-4</c:v>
                </c:pt>
                <c:pt idx="2031" formatCode="0.00E+00">
                  <c:v>-5.7185999999999999E-4</c:v>
                </c:pt>
                <c:pt idx="2032" formatCode="0.00E+00">
                  <c:v>-6.3825999999999998E-4</c:v>
                </c:pt>
                <c:pt idx="2033" formatCode="0.00E+00">
                  <c:v>-7.0934899999999996E-4</c:v>
                </c:pt>
                <c:pt idx="2034" formatCode="0.00E+00">
                  <c:v>-7.8504200000000001E-4</c:v>
                </c:pt>
                <c:pt idx="2035" formatCode="0.00E+00">
                  <c:v>-8.6530000000000005E-4</c:v>
                </c:pt>
                <c:pt idx="2036" formatCode="0.00E+00">
                  <c:v>-9.5031800000000002E-4</c:v>
                </c:pt>
                <c:pt idx="2037" formatCode="0.00E+00">
                  <c:v>-1.04021E-3</c:v>
                </c:pt>
                <c:pt idx="2038" formatCode="0.00E+00">
                  <c:v>-1.13502E-3</c:v>
                </c:pt>
                <c:pt idx="2039" formatCode="0.00E+00">
                  <c:v>-1.2348299999999999E-3</c:v>
                </c:pt>
                <c:pt idx="2040" formatCode="0.00E+00">
                  <c:v>-1.3396E-3</c:v>
                </c:pt>
                <c:pt idx="2041" formatCode="0.00E+00">
                  <c:v>-1.44944E-3</c:v>
                </c:pt>
                <c:pt idx="2042" formatCode="0.00E+00">
                  <c:v>-1.56475E-3</c:v>
                </c:pt>
                <c:pt idx="2043" formatCode="0.00E+00">
                  <c:v>-1.68542E-3</c:v>
                </c:pt>
                <c:pt idx="2044" formatCode="0.00E+00">
                  <c:v>-1.81076E-3</c:v>
                </c:pt>
                <c:pt idx="2045" formatCode="0.00E+00">
                  <c:v>-1.94071E-3</c:v>
                </c:pt>
                <c:pt idx="2046" formatCode="0.00E+00">
                  <c:v>-2.07668E-3</c:v>
                </c:pt>
                <c:pt idx="2047" formatCode="0.00E+00">
                  <c:v>-2.2208000000000002E-3</c:v>
                </c:pt>
                <c:pt idx="2048" formatCode="0.00E+00">
                  <c:v>-2.37339E-3</c:v>
                </c:pt>
                <c:pt idx="2049" formatCode="0.00E+00">
                  <c:v>-2.5322000000000001E-3</c:v>
                </c:pt>
                <c:pt idx="2050" formatCode="0.00E+00">
                  <c:v>-2.6947799999999999E-3</c:v>
                </c:pt>
                <c:pt idx="2051" formatCode="0.00E+00">
                  <c:v>-2.86031E-3</c:v>
                </c:pt>
                <c:pt idx="2052" formatCode="0.00E+00">
                  <c:v>-3.02914E-3</c:v>
                </c:pt>
                <c:pt idx="2053" formatCode="0.00E+00">
                  <c:v>-3.2014600000000002E-3</c:v>
                </c:pt>
                <c:pt idx="2054" formatCode="0.00E+00">
                  <c:v>-3.3770200000000001E-3</c:v>
                </c:pt>
                <c:pt idx="2055" formatCode="0.00E+00">
                  <c:v>-3.5557599999999998E-3</c:v>
                </c:pt>
                <c:pt idx="2056" formatCode="0.00E+00">
                  <c:v>-3.7378899999999998E-3</c:v>
                </c:pt>
                <c:pt idx="2057" formatCode="0.00E+00">
                  <c:v>-3.9235199999999998E-3</c:v>
                </c:pt>
                <c:pt idx="2058" formatCode="0.00E+00">
                  <c:v>-4.1126499999999998E-3</c:v>
                </c:pt>
                <c:pt idx="2059" formatCode="0.00E+00">
                  <c:v>-4.3054699999999996E-3</c:v>
                </c:pt>
                <c:pt idx="2060" formatCode="0.00E+00">
                  <c:v>-4.5025000000000004E-3</c:v>
                </c:pt>
                <c:pt idx="2061" formatCode="0.00E+00">
                  <c:v>-4.7043800000000002E-3</c:v>
                </c:pt>
                <c:pt idx="2062" formatCode="0.00E+00">
                  <c:v>-4.9116200000000002E-3</c:v>
                </c:pt>
                <c:pt idx="2063" formatCode="0.00E+00">
                  <c:v>-5.1244000000000003E-3</c:v>
                </c:pt>
                <c:pt idx="2064" formatCode="0.00E+00">
                  <c:v>-5.3428199999999999E-3</c:v>
                </c:pt>
                <c:pt idx="2065" formatCode="0.00E+00">
                  <c:v>-5.5670700000000004E-3</c:v>
                </c:pt>
                <c:pt idx="2066" formatCode="0.00E+00">
                  <c:v>-5.7972800000000001E-3</c:v>
                </c:pt>
                <c:pt idx="2067" formatCode="0.00E+00">
                  <c:v>-6.03303E-3</c:v>
                </c:pt>
                <c:pt idx="2068" formatCode="0.00E+00">
                  <c:v>-6.2731799999999997E-3</c:v>
                </c:pt>
                <c:pt idx="2069" formatCode="0.00E+00">
                  <c:v>-6.5162299999999996E-3</c:v>
                </c:pt>
                <c:pt idx="2070" formatCode="0.00E+00">
                  <c:v>-6.7616600000000001E-3</c:v>
                </c:pt>
                <c:pt idx="2071" formatCode="0.00E+00">
                  <c:v>-7.0107499999999996E-3</c:v>
                </c:pt>
                <c:pt idx="2072" formatCode="0.00E+00">
                  <c:v>-7.2654499999999997E-3</c:v>
                </c:pt>
                <c:pt idx="2073" formatCode="0.00E+00">
                  <c:v>-7.5269000000000004E-3</c:v>
                </c:pt>
                <c:pt idx="2074" formatCode="0.00E+00">
                  <c:v>-7.7952000000000004E-3</c:v>
                </c:pt>
                <c:pt idx="2075" formatCode="0.00E+00">
                  <c:v>-8.0698799999999998E-3</c:v>
                </c:pt>
                <c:pt idx="2076" formatCode="0.00E+00">
                  <c:v>-8.3499899999999998E-3</c:v>
                </c:pt>
                <c:pt idx="2077" formatCode="0.00E+00">
                  <c:v>-8.6336099999999999E-3</c:v>
                </c:pt>
                <c:pt idx="2078" formatCode="0.00E+00">
                  <c:v>-8.9182700000000007E-3</c:v>
                </c:pt>
                <c:pt idx="2079" formatCode="0.00E+00">
                  <c:v>-9.2025900000000001E-3</c:v>
                </c:pt>
                <c:pt idx="2080" formatCode="0.00E+00">
                  <c:v>-9.4875700000000007E-3</c:v>
                </c:pt>
                <c:pt idx="2081" formatCode="0.00E+00">
                  <c:v>-9.7753200000000005E-3</c:v>
                </c:pt>
                <c:pt idx="2082">
                  <c:v>-1.00661E-2</c:v>
                </c:pt>
                <c:pt idx="2083">
                  <c:v>-1.03584E-2</c:v>
                </c:pt>
                <c:pt idx="2084">
                  <c:v>-1.06512E-2</c:v>
                </c:pt>
                <c:pt idx="2085">
                  <c:v>-1.09456E-2</c:v>
                </c:pt>
                <c:pt idx="2086">
                  <c:v>-1.12429E-2</c:v>
                </c:pt>
                <c:pt idx="2087">
                  <c:v>-1.15437E-2</c:v>
                </c:pt>
                <c:pt idx="2088">
                  <c:v>-1.1847E-2</c:v>
                </c:pt>
                <c:pt idx="2089">
                  <c:v>-1.2152100000000001E-2</c:v>
                </c:pt>
                <c:pt idx="2090">
                  <c:v>-1.24583E-2</c:v>
                </c:pt>
                <c:pt idx="2091">
                  <c:v>-1.27648E-2</c:v>
                </c:pt>
                <c:pt idx="2092">
                  <c:v>-1.30703E-2</c:v>
                </c:pt>
                <c:pt idx="2093">
                  <c:v>-1.33735E-2</c:v>
                </c:pt>
                <c:pt idx="2094">
                  <c:v>-1.36738E-2</c:v>
                </c:pt>
                <c:pt idx="2095">
                  <c:v>-1.3971600000000001E-2</c:v>
                </c:pt>
                <c:pt idx="2096">
                  <c:v>-1.42682E-2</c:v>
                </c:pt>
                <c:pt idx="2097">
                  <c:v>-1.4564499999999999E-2</c:v>
                </c:pt>
                <c:pt idx="2098">
                  <c:v>-1.4859300000000001E-2</c:v>
                </c:pt>
                <c:pt idx="2099">
                  <c:v>-1.5150500000000001E-2</c:v>
                </c:pt>
                <c:pt idx="2100">
                  <c:v>-1.5436200000000001E-2</c:v>
                </c:pt>
                <c:pt idx="2101">
                  <c:v>-1.57162E-2</c:v>
                </c:pt>
                <c:pt idx="2102">
                  <c:v>-1.5991399999999999E-2</c:v>
                </c:pt>
                <c:pt idx="2103">
                  <c:v>-1.6262800000000001E-2</c:v>
                </c:pt>
                <c:pt idx="2104">
                  <c:v>-1.6530300000000001E-2</c:v>
                </c:pt>
                <c:pt idx="2105">
                  <c:v>-1.67939E-2</c:v>
                </c:pt>
                <c:pt idx="2106">
                  <c:v>-1.70551E-2</c:v>
                </c:pt>
                <c:pt idx="2107">
                  <c:v>-1.7315799999999999E-2</c:v>
                </c:pt>
                <c:pt idx="2108">
                  <c:v>-1.7577499999999999E-2</c:v>
                </c:pt>
                <c:pt idx="2109">
                  <c:v>-1.7842299999999998E-2</c:v>
                </c:pt>
                <c:pt idx="2110">
                  <c:v>-1.81126E-2</c:v>
                </c:pt>
                <c:pt idx="2111">
                  <c:v>-1.8388000000000002E-2</c:v>
                </c:pt>
                <c:pt idx="2112">
                  <c:v>-1.86664E-2</c:v>
                </c:pt>
                <c:pt idx="2113">
                  <c:v>-1.8946500000000002E-2</c:v>
                </c:pt>
                <c:pt idx="2114">
                  <c:v>-1.9229199999999998E-2</c:v>
                </c:pt>
                <c:pt idx="2115">
                  <c:v>-1.95157E-2</c:v>
                </c:pt>
                <c:pt idx="2116">
                  <c:v>-1.9805799999999998E-2</c:v>
                </c:pt>
                <c:pt idx="2117">
                  <c:v>-2.0098100000000001E-2</c:v>
                </c:pt>
                <c:pt idx="2118">
                  <c:v>-2.0391900000000001E-2</c:v>
                </c:pt>
                <c:pt idx="2119">
                  <c:v>-2.06876E-2</c:v>
                </c:pt>
                <c:pt idx="2120">
                  <c:v>-2.0986100000000001E-2</c:v>
                </c:pt>
                <c:pt idx="2121">
                  <c:v>-2.1287899999999998E-2</c:v>
                </c:pt>
                <c:pt idx="2122">
                  <c:v>-2.1593000000000001E-2</c:v>
                </c:pt>
                <c:pt idx="2123">
                  <c:v>-2.1901400000000001E-2</c:v>
                </c:pt>
                <c:pt idx="2124">
                  <c:v>-2.2213799999999999E-2</c:v>
                </c:pt>
                <c:pt idx="2125">
                  <c:v>-2.2530499999999998E-2</c:v>
                </c:pt>
                <c:pt idx="2126">
                  <c:v>-2.2850100000000002E-2</c:v>
                </c:pt>
                <c:pt idx="2127">
                  <c:v>-2.3171500000000001E-2</c:v>
                </c:pt>
                <c:pt idx="2128">
                  <c:v>-2.3494899999999999E-2</c:v>
                </c:pt>
                <c:pt idx="2129">
                  <c:v>-2.3820600000000001E-2</c:v>
                </c:pt>
                <c:pt idx="2130">
                  <c:v>-2.4147200000000001E-2</c:v>
                </c:pt>
                <c:pt idx="2131">
                  <c:v>-2.4472899999999999E-2</c:v>
                </c:pt>
                <c:pt idx="2132">
                  <c:v>-2.4797199999999998E-2</c:v>
                </c:pt>
                <c:pt idx="2133">
                  <c:v>-2.5121600000000001E-2</c:v>
                </c:pt>
                <c:pt idx="2134">
                  <c:v>-2.5447399999999998E-2</c:v>
                </c:pt>
                <c:pt idx="2135">
                  <c:v>-2.5774200000000001E-2</c:v>
                </c:pt>
                <c:pt idx="2136">
                  <c:v>-2.6101200000000001E-2</c:v>
                </c:pt>
                <c:pt idx="2137">
                  <c:v>-2.6428299999999998E-2</c:v>
                </c:pt>
                <c:pt idx="2138">
                  <c:v>-2.67564E-2</c:v>
                </c:pt>
                <c:pt idx="2139">
                  <c:v>-2.7087E-2</c:v>
                </c:pt>
                <c:pt idx="2140">
                  <c:v>-2.7420400000000001E-2</c:v>
                </c:pt>
                <c:pt idx="2141">
                  <c:v>-2.7755200000000001E-2</c:v>
                </c:pt>
                <c:pt idx="2142">
                  <c:v>-2.80906E-2</c:v>
                </c:pt>
                <c:pt idx="2143">
                  <c:v>-2.8426199999999999E-2</c:v>
                </c:pt>
                <c:pt idx="2144">
                  <c:v>-2.8761100000000001E-2</c:v>
                </c:pt>
                <c:pt idx="2145">
                  <c:v>-2.90937E-2</c:v>
                </c:pt>
                <c:pt idx="2146">
                  <c:v>-2.9423899999999999E-2</c:v>
                </c:pt>
                <c:pt idx="2147">
                  <c:v>-2.9755899999999998E-2</c:v>
                </c:pt>
                <c:pt idx="2148">
                  <c:v>-3.0093499999999999E-2</c:v>
                </c:pt>
                <c:pt idx="2149">
                  <c:v>-3.04351E-2</c:v>
                </c:pt>
                <c:pt idx="2150">
                  <c:v>-3.0775299999999998E-2</c:v>
                </c:pt>
                <c:pt idx="2151">
                  <c:v>-3.1110499999999999E-2</c:v>
                </c:pt>
                <c:pt idx="2152">
                  <c:v>-3.14411E-2</c:v>
                </c:pt>
                <c:pt idx="2153">
                  <c:v>-3.1767999999999998E-2</c:v>
                </c:pt>
                <c:pt idx="2154">
                  <c:v>-3.2091500000000002E-2</c:v>
                </c:pt>
                <c:pt idx="2155">
                  <c:v>-3.2412799999999999E-2</c:v>
                </c:pt>
                <c:pt idx="2156">
                  <c:v>-3.27316E-2</c:v>
                </c:pt>
                <c:pt idx="2157">
                  <c:v>-3.3047100000000003E-2</c:v>
                </c:pt>
                <c:pt idx="2158">
                  <c:v>-3.3359300000000001E-2</c:v>
                </c:pt>
                <c:pt idx="2159">
                  <c:v>-3.3668499999999997E-2</c:v>
                </c:pt>
                <c:pt idx="2160">
                  <c:v>-3.39741E-2</c:v>
                </c:pt>
                <c:pt idx="2161">
                  <c:v>-3.4274699999999998E-2</c:v>
                </c:pt>
                <c:pt idx="2162">
                  <c:v>-3.4569599999999999E-2</c:v>
                </c:pt>
                <c:pt idx="2163">
                  <c:v>-3.4859500000000002E-2</c:v>
                </c:pt>
                <c:pt idx="2164">
                  <c:v>-3.51461E-2</c:v>
                </c:pt>
                <c:pt idx="2165">
                  <c:v>-3.5430999999999997E-2</c:v>
                </c:pt>
                <c:pt idx="2166">
                  <c:v>-3.5714500000000003E-2</c:v>
                </c:pt>
                <c:pt idx="2167">
                  <c:v>-3.5995899999999997E-2</c:v>
                </c:pt>
                <c:pt idx="2168">
                  <c:v>-3.6274199999999999E-2</c:v>
                </c:pt>
                <c:pt idx="2169">
                  <c:v>-3.6548900000000002E-2</c:v>
                </c:pt>
                <c:pt idx="2170">
                  <c:v>-3.6819699999999997E-2</c:v>
                </c:pt>
                <c:pt idx="2171">
                  <c:v>-3.7087000000000002E-2</c:v>
                </c:pt>
                <c:pt idx="2172">
                  <c:v>-3.7351299999999997E-2</c:v>
                </c:pt>
                <c:pt idx="2173">
                  <c:v>-3.7612300000000001E-2</c:v>
                </c:pt>
                <c:pt idx="2174">
                  <c:v>-3.7868400000000003E-2</c:v>
                </c:pt>
                <c:pt idx="2175">
                  <c:v>-3.8118300000000001E-2</c:v>
                </c:pt>
                <c:pt idx="2176">
                  <c:v>-3.8363399999999999E-2</c:v>
                </c:pt>
                <c:pt idx="2177">
                  <c:v>-3.8606599999999998E-2</c:v>
                </c:pt>
                <c:pt idx="2178">
                  <c:v>-3.88499E-2</c:v>
                </c:pt>
                <c:pt idx="2179">
                  <c:v>-3.9092200000000001E-2</c:v>
                </c:pt>
                <c:pt idx="2180">
                  <c:v>-3.9332100000000002E-2</c:v>
                </c:pt>
                <c:pt idx="2181">
                  <c:v>-3.9569600000000003E-2</c:v>
                </c:pt>
                <c:pt idx="2182">
                  <c:v>-3.9804100000000002E-2</c:v>
                </c:pt>
                <c:pt idx="2183">
                  <c:v>-4.0035399999999999E-2</c:v>
                </c:pt>
                <c:pt idx="2184">
                  <c:v>-4.0265200000000001E-2</c:v>
                </c:pt>
                <c:pt idx="2185">
                  <c:v>-4.0494000000000002E-2</c:v>
                </c:pt>
                <c:pt idx="2186">
                  <c:v>-4.0719199999999997E-2</c:v>
                </c:pt>
                <c:pt idx="2187">
                  <c:v>-4.0938599999999999E-2</c:v>
                </c:pt>
                <c:pt idx="2188">
                  <c:v>-4.1152500000000002E-2</c:v>
                </c:pt>
                <c:pt idx="2189">
                  <c:v>-4.1362599999999999E-2</c:v>
                </c:pt>
                <c:pt idx="2190">
                  <c:v>-4.1569099999999998E-2</c:v>
                </c:pt>
                <c:pt idx="2191">
                  <c:v>-4.1771599999999999E-2</c:v>
                </c:pt>
                <c:pt idx="2192">
                  <c:v>-4.1969600000000003E-2</c:v>
                </c:pt>
                <c:pt idx="2193">
                  <c:v>-4.2160599999999999E-2</c:v>
                </c:pt>
                <c:pt idx="2194">
                  <c:v>-4.2339099999999998E-2</c:v>
                </c:pt>
                <c:pt idx="2195">
                  <c:v>-4.2501200000000003E-2</c:v>
                </c:pt>
                <c:pt idx="2196">
                  <c:v>-4.26478E-2</c:v>
                </c:pt>
                <c:pt idx="2197">
                  <c:v>-4.2782800000000003E-2</c:v>
                </c:pt>
                <c:pt idx="2198">
                  <c:v>-4.2908200000000001E-2</c:v>
                </c:pt>
                <c:pt idx="2199">
                  <c:v>-4.3024899999999998E-2</c:v>
                </c:pt>
                <c:pt idx="2200">
                  <c:v>-4.3134600000000002E-2</c:v>
                </c:pt>
                <c:pt idx="2201">
                  <c:v>-4.3239100000000003E-2</c:v>
                </c:pt>
                <c:pt idx="2202">
                  <c:v>-4.3338399999999999E-2</c:v>
                </c:pt>
                <c:pt idx="2203">
                  <c:v>-4.3431200000000003E-2</c:v>
                </c:pt>
                <c:pt idx="2204">
                  <c:v>-4.3516399999999997E-2</c:v>
                </c:pt>
                <c:pt idx="2205">
                  <c:v>-4.3594099999999997E-2</c:v>
                </c:pt>
                <c:pt idx="2206">
                  <c:v>-4.3665900000000001E-2</c:v>
                </c:pt>
                <c:pt idx="2207">
                  <c:v>-4.3733399999999999E-2</c:v>
                </c:pt>
                <c:pt idx="2208">
                  <c:v>-4.3799600000000001E-2</c:v>
                </c:pt>
                <c:pt idx="2209">
                  <c:v>-4.3870600000000003E-2</c:v>
                </c:pt>
                <c:pt idx="2210">
                  <c:v>-4.39528E-2</c:v>
                </c:pt>
                <c:pt idx="2211">
                  <c:v>-4.4049600000000001E-2</c:v>
                </c:pt>
                <c:pt idx="2212">
                  <c:v>-4.4160199999999997E-2</c:v>
                </c:pt>
                <c:pt idx="2213">
                  <c:v>-4.4282500000000002E-2</c:v>
                </c:pt>
                <c:pt idx="2214">
                  <c:v>-4.44156E-2</c:v>
                </c:pt>
                <c:pt idx="2215">
                  <c:v>-4.4558300000000002E-2</c:v>
                </c:pt>
                <c:pt idx="2216">
                  <c:v>-4.4708999999999999E-2</c:v>
                </c:pt>
                <c:pt idx="2217">
                  <c:v>-4.4866900000000001E-2</c:v>
                </c:pt>
                <c:pt idx="2218">
                  <c:v>-4.5032900000000001E-2</c:v>
                </c:pt>
                <c:pt idx="2219">
                  <c:v>-4.5208600000000002E-2</c:v>
                </c:pt>
                <c:pt idx="2220">
                  <c:v>-4.53958E-2</c:v>
                </c:pt>
                <c:pt idx="2221">
                  <c:v>-4.5597600000000002E-2</c:v>
                </c:pt>
                <c:pt idx="2222">
                  <c:v>-4.58181E-2</c:v>
                </c:pt>
                <c:pt idx="2223">
                  <c:v>-4.6061199999999997E-2</c:v>
                </c:pt>
                <c:pt idx="2224">
                  <c:v>-4.6330900000000001E-2</c:v>
                </c:pt>
                <c:pt idx="2225">
                  <c:v>-4.6628299999999998E-2</c:v>
                </c:pt>
                <c:pt idx="2226">
                  <c:v>-4.6951699999999999E-2</c:v>
                </c:pt>
                <c:pt idx="2227">
                  <c:v>-4.7299099999999997E-2</c:v>
                </c:pt>
                <c:pt idx="2228">
                  <c:v>-4.7672100000000002E-2</c:v>
                </c:pt>
                <c:pt idx="2229">
                  <c:v>-4.8073900000000003E-2</c:v>
                </c:pt>
                <c:pt idx="2230">
                  <c:v>-4.8506100000000003E-2</c:v>
                </c:pt>
                <c:pt idx="2231">
                  <c:v>-4.8969100000000002E-2</c:v>
                </c:pt>
                <c:pt idx="2232">
                  <c:v>-4.9463899999999998E-2</c:v>
                </c:pt>
                <c:pt idx="2233">
                  <c:v>-4.9992000000000002E-2</c:v>
                </c:pt>
                <c:pt idx="2234">
                  <c:v>-5.0552899999999998E-2</c:v>
                </c:pt>
                <c:pt idx="2235">
                  <c:v>-5.1146299999999999E-2</c:v>
                </c:pt>
                <c:pt idx="2236">
                  <c:v>-5.1774100000000003E-2</c:v>
                </c:pt>
                <c:pt idx="2237">
                  <c:v>-5.2438899999999997E-2</c:v>
                </c:pt>
                <c:pt idx="2238">
                  <c:v>-5.3142300000000003E-2</c:v>
                </c:pt>
                <c:pt idx="2239">
                  <c:v>-5.3885299999999997E-2</c:v>
                </c:pt>
                <c:pt idx="2240">
                  <c:v>-5.46699E-2</c:v>
                </c:pt>
                <c:pt idx="2241">
                  <c:v>-5.5497400000000002E-2</c:v>
                </c:pt>
                <c:pt idx="2242">
                  <c:v>-5.63653E-2</c:v>
                </c:pt>
                <c:pt idx="2243">
                  <c:v>-5.7270799999999997E-2</c:v>
                </c:pt>
                <c:pt idx="2244">
                  <c:v>-5.8212800000000002E-2</c:v>
                </c:pt>
                <c:pt idx="2245">
                  <c:v>-5.91905E-2</c:v>
                </c:pt>
                <c:pt idx="2246">
                  <c:v>-6.0203E-2</c:v>
                </c:pt>
                <c:pt idx="2247">
                  <c:v>-6.1249900000000003E-2</c:v>
                </c:pt>
                <c:pt idx="2248">
                  <c:v>-6.2331900000000003E-2</c:v>
                </c:pt>
                <c:pt idx="2249">
                  <c:v>-6.3449500000000006E-2</c:v>
                </c:pt>
                <c:pt idx="2250">
                  <c:v>-6.4602999999999994E-2</c:v>
                </c:pt>
                <c:pt idx="2251">
                  <c:v>-6.5793599999999994E-2</c:v>
                </c:pt>
                <c:pt idx="2252">
                  <c:v>-6.7023899999999997E-2</c:v>
                </c:pt>
                <c:pt idx="2253">
                  <c:v>-6.8295900000000007E-2</c:v>
                </c:pt>
                <c:pt idx="2254">
                  <c:v>-6.9608600000000007E-2</c:v>
                </c:pt>
                <c:pt idx="2255">
                  <c:v>-7.0961700000000003E-2</c:v>
                </c:pt>
                <c:pt idx="2256">
                  <c:v>-7.2355699999999995E-2</c:v>
                </c:pt>
                <c:pt idx="2257">
                  <c:v>-7.3791099999999998E-2</c:v>
                </c:pt>
                <c:pt idx="2258">
                  <c:v>-7.5268500000000002E-2</c:v>
                </c:pt>
                <c:pt idx="2259">
                  <c:v>-7.6787800000000003E-2</c:v>
                </c:pt>
                <c:pt idx="2260">
                  <c:v>-7.8346700000000005E-2</c:v>
                </c:pt>
                <c:pt idx="2261">
                  <c:v>-7.9942100000000002E-2</c:v>
                </c:pt>
                <c:pt idx="2262">
                  <c:v>-8.1574300000000002E-2</c:v>
                </c:pt>
                <c:pt idx="2263">
                  <c:v>-8.3245100000000002E-2</c:v>
                </c:pt>
                <c:pt idx="2264">
                  <c:v>-8.4952600000000003E-2</c:v>
                </c:pt>
                <c:pt idx="2265">
                  <c:v>-8.6692199999999997E-2</c:v>
                </c:pt>
                <c:pt idx="2266">
                  <c:v>-8.8457999999999995E-2</c:v>
                </c:pt>
                <c:pt idx="2267">
                  <c:v>-9.0244599999999994E-2</c:v>
                </c:pt>
                <c:pt idx="2268">
                  <c:v>-9.2048599999999994E-2</c:v>
                </c:pt>
                <c:pt idx="2269">
                  <c:v>-9.3868800000000002E-2</c:v>
                </c:pt>
                <c:pt idx="2270">
                  <c:v>-9.5703800000000006E-2</c:v>
                </c:pt>
                <c:pt idx="2271">
                  <c:v>-9.7550799999999993E-2</c:v>
                </c:pt>
                <c:pt idx="2272">
                  <c:v>-9.9408200000000002E-2</c:v>
                </c:pt>
                <c:pt idx="2273">
                  <c:v>-0.10127899999999999</c:v>
                </c:pt>
                <c:pt idx="2274">
                  <c:v>-0.10316500000000001</c:v>
                </c:pt>
                <c:pt idx="2275">
                  <c:v>-0.10506600000000001</c:v>
                </c:pt>
                <c:pt idx="2276">
                  <c:v>-0.106979</c:v>
                </c:pt>
                <c:pt idx="2277">
                  <c:v>-0.108906</c:v>
                </c:pt>
                <c:pt idx="2278">
                  <c:v>-0.110845</c:v>
                </c:pt>
                <c:pt idx="2279">
                  <c:v>-0.112793</c:v>
                </c:pt>
                <c:pt idx="2280">
                  <c:v>-0.114748</c:v>
                </c:pt>
                <c:pt idx="2281">
                  <c:v>-0.11670999999999999</c:v>
                </c:pt>
                <c:pt idx="2282">
                  <c:v>-0.11867900000000001</c:v>
                </c:pt>
                <c:pt idx="2283">
                  <c:v>-0.120653</c:v>
                </c:pt>
                <c:pt idx="2284">
                  <c:v>-0.12263400000000001</c:v>
                </c:pt>
                <c:pt idx="2285">
                  <c:v>-0.124625</c:v>
                </c:pt>
                <c:pt idx="2286">
                  <c:v>-0.12662300000000001</c:v>
                </c:pt>
                <c:pt idx="2287">
                  <c:v>-0.12862399999999999</c:v>
                </c:pt>
                <c:pt idx="2288">
                  <c:v>-0.13062799999999999</c:v>
                </c:pt>
                <c:pt idx="2289">
                  <c:v>-0.132634</c:v>
                </c:pt>
                <c:pt idx="2290">
                  <c:v>-0.13463900000000001</c:v>
                </c:pt>
                <c:pt idx="2291">
                  <c:v>-0.13664100000000001</c:v>
                </c:pt>
                <c:pt idx="2292">
                  <c:v>-0.13863700000000001</c:v>
                </c:pt>
                <c:pt idx="2293">
                  <c:v>-0.140624</c:v>
                </c:pt>
                <c:pt idx="2294">
                  <c:v>-0.14258999999999999</c:v>
                </c:pt>
                <c:pt idx="2295">
                  <c:v>-0.14452999999999999</c:v>
                </c:pt>
                <c:pt idx="2296">
                  <c:v>-0.14644099999999999</c:v>
                </c:pt>
                <c:pt idx="2297">
                  <c:v>-0.14832600000000001</c:v>
                </c:pt>
                <c:pt idx="2298">
                  <c:v>-0.15018000000000001</c:v>
                </c:pt>
                <c:pt idx="2299">
                  <c:v>-0.152</c:v>
                </c:pt>
                <c:pt idx="2300">
                  <c:v>-0.153784</c:v>
                </c:pt>
                <c:pt idx="2301">
                  <c:v>-0.155532</c:v>
                </c:pt>
                <c:pt idx="2302">
                  <c:v>-0.15724199999999999</c:v>
                </c:pt>
                <c:pt idx="2303">
                  <c:v>-0.158912</c:v>
                </c:pt>
                <c:pt idx="2304">
                  <c:v>-0.16054099999999999</c:v>
                </c:pt>
                <c:pt idx="2305">
                  <c:v>-0.16213</c:v>
                </c:pt>
                <c:pt idx="2306">
                  <c:v>-0.16367799999999999</c:v>
                </c:pt>
                <c:pt idx="2307">
                  <c:v>-0.165185</c:v>
                </c:pt>
                <c:pt idx="2308">
                  <c:v>-0.16664999999999999</c:v>
                </c:pt>
                <c:pt idx="2309">
                  <c:v>-0.168071</c:v>
                </c:pt>
                <c:pt idx="2310">
                  <c:v>-0.16944799999999999</c:v>
                </c:pt>
                <c:pt idx="2311">
                  <c:v>-0.17077400000000001</c:v>
                </c:pt>
                <c:pt idx="2312">
                  <c:v>-0.172045</c:v>
                </c:pt>
                <c:pt idx="2313">
                  <c:v>-0.173259</c:v>
                </c:pt>
                <c:pt idx="2314">
                  <c:v>-0.17441899999999999</c:v>
                </c:pt>
                <c:pt idx="2315">
                  <c:v>-0.17552799999999999</c:v>
                </c:pt>
                <c:pt idx="2316">
                  <c:v>-0.17658099999999999</c:v>
                </c:pt>
                <c:pt idx="2317">
                  <c:v>-0.17757100000000001</c:v>
                </c:pt>
                <c:pt idx="2318">
                  <c:v>-0.17849300000000001</c:v>
                </c:pt>
                <c:pt idx="2319">
                  <c:v>-0.179344</c:v>
                </c:pt>
                <c:pt idx="2320">
                  <c:v>-0.18012600000000001</c:v>
                </c:pt>
                <c:pt idx="2321">
                  <c:v>-0.180839</c:v>
                </c:pt>
                <c:pt idx="2322">
                  <c:v>-0.18148700000000001</c:v>
                </c:pt>
                <c:pt idx="2323">
                  <c:v>-0.18206900000000001</c:v>
                </c:pt>
                <c:pt idx="2324">
                  <c:v>-0.182587</c:v>
                </c:pt>
                <c:pt idx="2325">
                  <c:v>-0.18303800000000001</c:v>
                </c:pt>
                <c:pt idx="2326">
                  <c:v>-0.183424</c:v>
                </c:pt>
                <c:pt idx="2327">
                  <c:v>-0.18374299999999999</c:v>
                </c:pt>
                <c:pt idx="2328">
                  <c:v>-0.18399499999999999</c:v>
                </c:pt>
                <c:pt idx="2329">
                  <c:v>-0.18418200000000001</c:v>
                </c:pt>
                <c:pt idx="2330">
                  <c:v>-0.184306</c:v>
                </c:pt>
                <c:pt idx="2331">
                  <c:v>-0.18437000000000001</c:v>
                </c:pt>
                <c:pt idx="2332">
                  <c:v>-0.18437600000000001</c:v>
                </c:pt>
                <c:pt idx="2333">
                  <c:v>-0.18432299999999999</c:v>
                </c:pt>
                <c:pt idx="2334">
                  <c:v>-0.18420900000000001</c:v>
                </c:pt>
                <c:pt idx="2335">
                  <c:v>-0.184031</c:v>
                </c:pt>
                <c:pt idx="2336">
                  <c:v>-0.18378800000000001</c:v>
                </c:pt>
                <c:pt idx="2337">
                  <c:v>-0.183478</c:v>
                </c:pt>
                <c:pt idx="2338">
                  <c:v>-0.18310000000000001</c:v>
                </c:pt>
                <c:pt idx="2339">
                  <c:v>-0.18265700000000001</c:v>
                </c:pt>
                <c:pt idx="2340">
                  <c:v>-0.18215000000000001</c:v>
                </c:pt>
                <c:pt idx="2341">
                  <c:v>-0.18158099999999999</c:v>
                </c:pt>
                <c:pt idx="2342">
                  <c:v>-0.18095</c:v>
                </c:pt>
                <c:pt idx="2343">
                  <c:v>-0.180256</c:v>
                </c:pt>
                <c:pt idx="2344">
                  <c:v>-0.179508</c:v>
                </c:pt>
                <c:pt idx="2345">
                  <c:v>-0.17871000000000001</c:v>
                </c:pt>
                <c:pt idx="2346">
                  <c:v>-0.177865</c:v>
                </c:pt>
                <c:pt idx="2347">
                  <c:v>-0.17697599999999999</c:v>
                </c:pt>
                <c:pt idx="2348">
                  <c:v>-0.17604400000000001</c:v>
                </c:pt>
                <c:pt idx="2349">
                  <c:v>-0.175071</c:v>
                </c:pt>
                <c:pt idx="2350">
                  <c:v>-0.17405699999999999</c:v>
                </c:pt>
                <c:pt idx="2351">
                  <c:v>-0.17300099999999999</c:v>
                </c:pt>
                <c:pt idx="2352">
                  <c:v>-0.171906</c:v>
                </c:pt>
                <c:pt idx="2353">
                  <c:v>-0.17077800000000001</c:v>
                </c:pt>
                <c:pt idx="2354">
                  <c:v>-0.16961799999999999</c:v>
                </c:pt>
                <c:pt idx="2355">
                  <c:v>-0.16842799999999999</c:v>
                </c:pt>
                <c:pt idx="2356">
                  <c:v>-0.16720599999999999</c:v>
                </c:pt>
                <c:pt idx="2357">
                  <c:v>-0.16595399999999999</c:v>
                </c:pt>
                <c:pt idx="2358">
                  <c:v>-0.16467300000000001</c:v>
                </c:pt>
                <c:pt idx="2359">
                  <c:v>-0.16336600000000001</c:v>
                </c:pt>
                <c:pt idx="2360">
                  <c:v>-0.16203000000000001</c:v>
                </c:pt>
                <c:pt idx="2361">
                  <c:v>-0.16066800000000001</c:v>
                </c:pt>
                <c:pt idx="2362">
                  <c:v>-0.15928700000000001</c:v>
                </c:pt>
                <c:pt idx="2363">
                  <c:v>-0.15789600000000001</c:v>
                </c:pt>
                <c:pt idx="2364">
                  <c:v>-0.1565</c:v>
                </c:pt>
                <c:pt idx="2365">
                  <c:v>-0.15509800000000001</c:v>
                </c:pt>
                <c:pt idx="2366">
                  <c:v>-0.153694</c:v>
                </c:pt>
                <c:pt idx="2367">
                  <c:v>-0.152286</c:v>
                </c:pt>
                <c:pt idx="2368">
                  <c:v>-0.15087800000000001</c:v>
                </c:pt>
                <c:pt idx="2369">
                  <c:v>-0.14946899999999999</c:v>
                </c:pt>
                <c:pt idx="2370">
                  <c:v>-0.148061</c:v>
                </c:pt>
                <c:pt idx="2371">
                  <c:v>-0.146652</c:v>
                </c:pt>
                <c:pt idx="2372">
                  <c:v>-0.14524300000000001</c:v>
                </c:pt>
                <c:pt idx="2373">
                  <c:v>-0.143842</c:v>
                </c:pt>
                <c:pt idx="2374">
                  <c:v>-0.142461</c:v>
                </c:pt>
                <c:pt idx="2375">
                  <c:v>-0.14110500000000001</c:v>
                </c:pt>
                <c:pt idx="2376">
                  <c:v>-0.13977800000000001</c:v>
                </c:pt>
                <c:pt idx="2377">
                  <c:v>-0.13847899999999999</c:v>
                </c:pt>
                <c:pt idx="2378">
                  <c:v>-0.137211</c:v>
                </c:pt>
                <c:pt idx="2379">
                  <c:v>-0.13597100000000001</c:v>
                </c:pt>
                <c:pt idx="2380">
                  <c:v>-0.13476099999999999</c:v>
                </c:pt>
                <c:pt idx="2381">
                  <c:v>-0.13358600000000001</c:v>
                </c:pt>
                <c:pt idx="2382">
                  <c:v>-0.13245499999999999</c:v>
                </c:pt>
                <c:pt idx="2383">
                  <c:v>-0.13136800000000001</c:v>
                </c:pt>
                <c:pt idx="2384">
                  <c:v>-0.130329</c:v>
                </c:pt>
                <c:pt idx="2385">
                  <c:v>-0.12933900000000001</c:v>
                </c:pt>
                <c:pt idx="2386">
                  <c:v>-0.12839400000000001</c:v>
                </c:pt>
                <c:pt idx="2387">
                  <c:v>-0.127496</c:v>
                </c:pt>
                <c:pt idx="2388">
                  <c:v>-0.12665199999999999</c:v>
                </c:pt>
                <c:pt idx="2389">
                  <c:v>-0.12587200000000001</c:v>
                </c:pt>
                <c:pt idx="2390">
                  <c:v>-0.125165</c:v>
                </c:pt>
                <c:pt idx="2391">
                  <c:v>-0.12453400000000001</c:v>
                </c:pt>
                <c:pt idx="2392">
                  <c:v>-0.123983</c:v>
                </c:pt>
                <c:pt idx="2393">
                  <c:v>-0.123515</c:v>
                </c:pt>
                <c:pt idx="2394">
                  <c:v>-0.123128</c:v>
                </c:pt>
                <c:pt idx="2395">
                  <c:v>-0.122822</c:v>
                </c:pt>
                <c:pt idx="2396">
                  <c:v>-0.122603</c:v>
                </c:pt>
                <c:pt idx="2397">
                  <c:v>-0.122477</c:v>
                </c:pt>
                <c:pt idx="2398">
                  <c:v>-0.122443</c:v>
                </c:pt>
                <c:pt idx="2399">
                  <c:v>-0.1225</c:v>
                </c:pt>
                <c:pt idx="2400">
                  <c:v>-0.12265</c:v>
                </c:pt>
                <c:pt idx="2401">
                  <c:v>-0.12289799999999999</c:v>
                </c:pt>
                <c:pt idx="2402">
                  <c:v>-0.123239</c:v>
                </c:pt>
                <c:pt idx="2403">
                  <c:v>-0.12367</c:v>
                </c:pt>
                <c:pt idx="2404">
                  <c:v>-0.12418999999999999</c:v>
                </c:pt>
                <c:pt idx="2405">
                  <c:v>-0.124802</c:v>
                </c:pt>
                <c:pt idx="2406">
                  <c:v>-0.12550900000000001</c:v>
                </c:pt>
                <c:pt idx="2407">
                  <c:v>-0.12631000000000001</c:v>
                </c:pt>
                <c:pt idx="2408">
                  <c:v>-0.12720500000000001</c:v>
                </c:pt>
                <c:pt idx="2409">
                  <c:v>-0.128192</c:v>
                </c:pt>
                <c:pt idx="2410">
                  <c:v>-0.129272</c:v>
                </c:pt>
                <c:pt idx="2411">
                  <c:v>-0.13044700000000001</c:v>
                </c:pt>
                <c:pt idx="2412">
                  <c:v>-0.131716</c:v>
                </c:pt>
                <c:pt idx="2413">
                  <c:v>-0.133078</c:v>
                </c:pt>
                <c:pt idx="2414">
                  <c:v>-0.13453100000000001</c:v>
                </c:pt>
                <c:pt idx="2415">
                  <c:v>-0.136078</c:v>
                </c:pt>
                <c:pt idx="2416">
                  <c:v>-0.137714</c:v>
                </c:pt>
                <c:pt idx="2417">
                  <c:v>-0.139436</c:v>
                </c:pt>
                <c:pt idx="2418">
                  <c:v>-0.14124100000000001</c:v>
                </c:pt>
                <c:pt idx="2419">
                  <c:v>-0.143127</c:v>
                </c:pt>
                <c:pt idx="2420">
                  <c:v>-0.145093</c:v>
                </c:pt>
                <c:pt idx="2421">
                  <c:v>-0.14713899999999999</c:v>
                </c:pt>
                <c:pt idx="2422">
                  <c:v>-0.14926200000000001</c:v>
                </c:pt>
                <c:pt idx="2423">
                  <c:v>-0.15146100000000001</c:v>
                </c:pt>
                <c:pt idx="2424">
                  <c:v>-0.15373600000000001</c:v>
                </c:pt>
                <c:pt idx="2425">
                  <c:v>-0.15609200000000001</c:v>
                </c:pt>
                <c:pt idx="2426">
                  <c:v>-0.158528</c:v>
                </c:pt>
                <c:pt idx="2427">
                  <c:v>-0.16104199999999999</c:v>
                </c:pt>
                <c:pt idx="2428">
                  <c:v>-0.163633</c:v>
                </c:pt>
                <c:pt idx="2429">
                  <c:v>-0.16630300000000001</c:v>
                </c:pt>
                <c:pt idx="2430">
                  <c:v>-0.16905300000000001</c:v>
                </c:pt>
                <c:pt idx="2431">
                  <c:v>-0.171877</c:v>
                </c:pt>
                <c:pt idx="2432">
                  <c:v>-0.17477100000000001</c:v>
                </c:pt>
                <c:pt idx="2433">
                  <c:v>-0.17773700000000001</c:v>
                </c:pt>
                <c:pt idx="2434">
                  <c:v>-0.18077699999999999</c:v>
                </c:pt>
                <c:pt idx="2435">
                  <c:v>-0.18388599999999999</c:v>
                </c:pt>
                <c:pt idx="2436">
                  <c:v>-0.187052</c:v>
                </c:pt>
                <c:pt idx="2437">
                  <c:v>-0.19026599999999999</c:v>
                </c:pt>
                <c:pt idx="2438">
                  <c:v>-0.19351499999999999</c:v>
                </c:pt>
                <c:pt idx="2439">
                  <c:v>-0.196793</c:v>
                </c:pt>
                <c:pt idx="2440">
                  <c:v>-0.200103</c:v>
                </c:pt>
                <c:pt idx="2441">
                  <c:v>-0.20345099999999999</c:v>
                </c:pt>
                <c:pt idx="2442">
                  <c:v>-0.20683699999999999</c:v>
                </c:pt>
                <c:pt idx="2443">
                  <c:v>-0.210254</c:v>
                </c:pt>
                <c:pt idx="2444">
                  <c:v>-0.21369199999999999</c:v>
                </c:pt>
                <c:pt idx="2445">
                  <c:v>-0.21714600000000001</c:v>
                </c:pt>
                <c:pt idx="2446">
                  <c:v>-0.220612</c:v>
                </c:pt>
                <c:pt idx="2447">
                  <c:v>-0.22408800000000001</c:v>
                </c:pt>
                <c:pt idx="2448">
                  <c:v>-0.227571</c:v>
                </c:pt>
                <c:pt idx="2449">
                  <c:v>-0.23105700000000001</c:v>
                </c:pt>
                <c:pt idx="2450">
                  <c:v>-0.234545</c:v>
                </c:pt>
                <c:pt idx="2451">
                  <c:v>-0.238034</c:v>
                </c:pt>
                <c:pt idx="2452">
                  <c:v>-0.24152499999999999</c:v>
                </c:pt>
                <c:pt idx="2453">
                  <c:v>-0.24501500000000001</c:v>
                </c:pt>
                <c:pt idx="2454">
                  <c:v>-0.248499</c:v>
                </c:pt>
                <c:pt idx="2455">
                  <c:v>-0.25196400000000002</c:v>
                </c:pt>
                <c:pt idx="2456">
                  <c:v>-0.25540200000000002</c:v>
                </c:pt>
                <c:pt idx="2457">
                  <c:v>-0.25881199999999999</c:v>
                </c:pt>
                <c:pt idx="2458">
                  <c:v>-0.26219500000000001</c:v>
                </c:pt>
                <c:pt idx="2459">
                  <c:v>-0.26554699999999998</c:v>
                </c:pt>
                <c:pt idx="2460">
                  <c:v>-0.26886300000000002</c:v>
                </c:pt>
                <c:pt idx="2461">
                  <c:v>-0.27213700000000002</c:v>
                </c:pt>
                <c:pt idx="2462">
                  <c:v>-0.275362</c:v>
                </c:pt>
                <c:pt idx="2463">
                  <c:v>-0.278534</c:v>
                </c:pt>
                <c:pt idx="2464">
                  <c:v>-0.28164400000000001</c:v>
                </c:pt>
                <c:pt idx="2465">
                  <c:v>-0.28468700000000002</c:v>
                </c:pt>
                <c:pt idx="2466">
                  <c:v>-0.28765600000000002</c:v>
                </c:pt>
                <c:pt idx="2467">
                  <c:v>-0.29054600000000003</c:v>
                </c:pt>
                <c:pt idx="2468">
                  <c:v>-0.293352</c:v>
                </c:pt>
                <c:pt idx="2469">
                  <c:v>-0.296072</c:v>
                </c:pt>
                <c:pt idx="2470">
                  <c:v>-0.298707</c:v>
                </c:pt>
                <c:pt idx="2471">
                  <c:v>-0.30125400000000002</c:v>
                </c:pt>
                <c:pt idx="2472">
                  <c:v>-0.30370000000000003</c:v>
                </c:pt>
                <c:pt idx="2473">
                  <c:v>-0.30603799999999998</c:v>
                </c:pt>
                <c:pt idx="2474">
                  <c:v>-0.30826799999999999</c:v>
                </c:pt>
                <c:pt idx="2475">
                  <c:v>-0.31039</c:v>
                </c:pt>
                <c:pt idx="2476">
                  <c:v>-0.31239899999999998</c:v>
                </c:pt>
                <c:pt idx="2477">
                  <c:v>-0.31429299999999999</c:v>
                </c:pt>
                <c:pt idx="2478">
                  <c:v>-0.31607099999999999</c:v>
                </c:pt>
                <c:pt idx="2479">
                  <c:v>-0.31773000000000001</c:v>
                </c:pt>
                <c:pt idx="2480">
                  <c:v>-0.31926399999999999</c:v>
                </c:pt>
                <c:pt idx="2481">
                  <c:v>-0.32067400000000001</c:v>
                </c:pt>
                <c:pt idx="2482">
                  <c:v>-0.32196000000000002</c:v>
                </c:pt>
                <c:pt idx="2483">
                  <c:v>-0.32312200000000002</c:v>
                </c:pt>
                <c:pt idx="2484">
                  <c:v>-0.324158</c:v>
                </c:pt>
                <c:pt idx="2485">
                  <c:v>-0.325069</c:v>
                </c:pt>
                <c:pt idx="2486">
                  <c:v>-0.32585399999999998</c:v>
                </c:pt>
                <c:pt idx="2487">
                  <c:v>-0.326511</c:v>
                </c:pt>
                <c:pt idx="2488">
                  <c:v>-0.32703599999999999</c:v>
                </c:pt>
                <c:pt idx="2489">
                  <c:v>-0.327428</c:v>
                </c:pt>
                <c:pt idx="2490">
                  <c:v>-0.32769100000000001</c:v>
                </c:pt>
                <c:pt idx="2491">
                  <c:v>-0.32782899999999998</c:v>
                </c:pt>
                <c:pt idx="2492">
                  <c:v>-0.327843</c:v>
                </c:pt>
                <c:pt idx="2493">
                  <c:v>-0.32773400000000003</c:v>
                </c:pt>
                <c:pt idx="2494">
                  <c:v>-0.32750099999999999</c:v>
                </c:pt>
                <c:pt idx="2495">
                  <c:v>-0.32714399999999999</c:v>
                </c:pt>
                <c:pt idx="2496">
                  <c:v>-0.32666400000000001</c:v>
                </c:pt>
                <c:pt idx="2497">
                  <c:v>-0.32606400000000002</c:v>
                </c:pt>
                <c:pt idx="2498">
                  <c:v>-0.32534400000000002</c:v>
                </c:pt>
                <c:pt idx="2499">
                  <c:v>-0.32450099999999998</c:v>
                </c:pt>
                <c:pt idx="2500">
                  <c:v>-0.32353300000000002</c:v>
                </c:pt>
                <c:pt idx="2501">
                  <c:v>-0.32244</c:v>
                </c:pt>
                <c:pt idx="2502">
                  <c:v>-0.32122899999999999</c:v>
                </c:pt>
                <c:pt idx="2503">
                  <c:v>-0.31990499999999999</c:v>
                </c:pt>
                <c:pt idx="2504">
                  <c:v>-0.31847199999999998</c:v>
                </c:pt>
                <c:pt idx="2505">
                  <c:v>-0.31693100000000002</c:v>
                </c:pt>
                <c:pt idx="2506">
                  <c:v>-0.31528400000000001</c:v>
                </c:pt>
                <c:pt idx="2507">
                  <c:v>-0.31353199999999998</c:v>
                </c:pt>
                <c:pt idx="2508">
                  <c:v>-0.31168000000000001</c:v>
                </c:pt>
                <c:pt idx="2509">
                  <c:v>-0.30973299999999998</c:v>
                </c:pt>
                <c:pt idx="2510">
                  <c:v>-0.30769800000000003</c:v>
                </c:pt>
                <c:pt idx="2511">
                  <c:v>-0.30558400000000002</c:v>
                </c:pt>
                <c:pt idx="2512">
                  <c:v>-0.30339899999999997</c:v>
                </c:pt>
                <c:pt idx="2513">
                  <c:v>-0.301145</c:v>
                </c:pt>
                <c:pt idx="2514">
                  <c:v>-0.29882399999999998</c:v>
                </c:pt>
                <c:pt idx="2515">
                  <c:v>-0.29644100000000001</c:v>
                </c:pt>
                <c:pt idx="2516">
                  <c:v>-0.29399999999999998</c:v>
                </c:pt>
                <c:pt idx="2517">
                  <c:v>-0.29150500000000001</c:v>
                </c:pt>
                <c:pt idx="2518">
                  <c:v>-0.28896300000000003</c:v>
                </c:pt>
                <c:pt idx="2519">
                  <c:v>-0.28638000000000002</c:v>
                </c:pt>
                <c:pt idx="2520">
                  <c:v>-0.28375699999999998</c:v>
                </c:pt>
                <c:pt idx="2521">
                  <c:v>-0.28109499999999998</c:v>
                </c:pt>
                <c:pt idx="2522">
                  <c:v>-0.278395</c:v>
                </c:pt>
                <c:pt idx="2523">
                  <c:v>-0.27565699999999999</c:v>
                </c:pt>
                <c:pt idx="2524">
                  <c:v>-0.27288000000000001</c:v>
                </c:pt>
                <c:pt idx="2525">
                  <c:v>-0.270069</c:v>
                </c:pt>
                <c:pt idx="2526">
                  <c:v>-0.26722800000000002</c:v>
                </c:pt>
                <c:pt idx="2527">
                  <c:v>-0.26436199999999999</c:v>
                </c:pt>
                <c:pt idx="2528">
                  <c:v>-0.26147500000000001</c:v>
                </c:pt>
                <c:pt idx="2529">
                  <c:v>-0.25857200000000002</c:v>
                </c:pt>
                <c:pt idx="2530">
                  <c:v>-0.25565900000000003</c:v>
                </c:pt>
                <c:pt idx="2531">
                  <c:v>-0.252743</c:v>
                </c:pt>
                <c:pt idx="2532">
                  <c:v>-0.24982799999999999</c:v>
                </c:pt>
                <c:pt idx="2533">
                  <c:v>-0.246921</c:v>
                </c:pt>
                <c:pt idx="2534">
                  <c:v>-0.244035</c:v>
                </c:pt>
                <c:pt idx="2535">
                  <c:v>-0.241178</c:v>
                </c:pt>
                <c:pt idx="2536">
                  <c:v>-0.23835600000000001</c:v>
                </c:pt>
                <c:pt idx="2537">
                  <c:v>-0.23557</c:v>
                </c:pt>
                <c:pt idx="2538">
                  <c:v>-0.232824</c:v>
                </c:pt>
                <c:pt idx="2539">
                  <c:v>-0.23012299999999999</c:v>
                </c:pt>
                <c:pt idx="2540">
                  <c:v>-0.22747400000000001</c:v>
                </c:pt>
                <c:pt idx="2541">
                  <c:v>-0.224887</c:v>
                </c:pt>
                <c:pt idx="2542">
                  <c:v>-0.22237199999999999</c:v>
                </c:pt>
                <c:pt idx="2543">
                  <c:v>-0.21993499999999999</c:v>
                </c:pt>
                <c:pt idx="2544">
                  <c:v>-0.21757899999999999</c:v>
                </c:pt>
                <c:pt idx="2545">
                  <c:v>-0.21530199999999999</c:v>
                </c:pt>
                <c:pt idx="2546">
                  <c:v>-0.21310200000000001</c:v>
                </c:pt>
                <c:pt idx="2547">
                  <c:v>-0.21098</c:v>
                </c:pt>
                <c:pt idx="2548">
                  <c:v>-0.20893500000000001</c:v>
                </c:pt>
                <c:pt idx="2549">
                  <c:v>-0.20696999999999999</c:v>
                </c:pt>
                <c:pt idx="2550">
                  <c:v>-0.20508899999999999</c:v>
                </c:pt>
                <c:pt idx="2551">
                  <c:v>-0.20330100000000001</c:v>
                </c:pt>
                <c:pt idx="2552">
                  <c:v>-0.20160500000000001</c:v>
                </c:pt>
                <c:pt idx="2553">
                  <c:v>-0.20000100000000001</c:v>
                </c:pt>
                <c:pt idx="2554">
                  <c:v>-0.198493</c:v>
                </c:pt>
                <c:pt idx="2555">
                  <c:v>-0.19708600000000001</c:v>
                </c:pt>
                <c:pt idx="2556">
                  <c:v>-0.19578499999999999</c:v>
                </c:pt>
                <c:pt idx="2557">
                  <c:v>-0.19458600000000001</c:v>
                </c:pt>
                <c:pt idx="2558">
                  <c:v>-0.193492</c:v>
                </c:pt>
                <c:pt idx="2559">
                  <c:v>-0.19250600000000001</c:v>
                </c:pt>
                <c:pt idx="2560">
                  <c:v>-0.19162899999999999</c:v>
                </c:pt>
                <c:pt idx="2561">
                  <c:v>-0.190861</c:v>
                </c:pt>
                <c:pt idx="2562">
                  <c:v>-0.19020500000000001</c:v>
                </c:pt>
                <c:pt idx="2563">
                  <c:v>-0.189664</c:v>
                </c:pt>
                <c:pt idx="2564">
                  <c:v>-0.18923599999999999</c:v>
                </c:pt>
                <c:pt idx="2565">
                  <c:v>-0.188914</c:v>
                </c:pt>
                <c:pt idx="2566">
                  <c:v>-0.188694</c:v>
                </c:pt>
                <c:pt idx="2567">
                  <c:v>-0.18857599999999999</c:v>
                </c:pt>
                <c:pt idx="2568">
                  <c:v>-0.18856300000000001</c:v>
                </c:pt>
                <c:pt idx="2569">
                  <c:v>-0.18865699999999999</c:v>
                </c:pt>
                <c:pt idx="2570">
                  <c:v>-0.188863</c:v>
                </c:pt>
                <c:pt idx="2571">
                  <c:v>-0.18918199999999999</c:v>
                </c:pt>
                <c:pt idx="2572">
                  <c:v>-0.189613</c:v>
                </c:pt>
                <c:pt idx="2573">
                  <c:v>-0.19015099999999999</c:v>
                </c:pt>
                <c:pt idx="2574">
                  <c:v>-0.19078999999999999</c:v>
                </c:pt>
                <c:pt idx="2575">
                  <c:v>-0.191526</c:v>
                </c:pt>
                <c:pt idx="2576">
                  <c:v>-0.192354</c:v>
                </c:pt>
                <c:pt idx="2577">
                  <c:v>-0.193275</c:v>
                </c:pt>
                <c:pt idx="2578">
                  <c:v>-0.19429299999999999</c:v>
                </c:pt>
                <c:pt idx="2579">
                  <c:v>-0.195411</c:v>
                </c:pt>
                <c:pt idx="2580">
                  <c:v>-0.196633</c:v>
                </c:pt>
                <c:pt idx="2581">
                  <c:v>-0.19795299999999999</c:v>
                </c:pt>
                <c:pt idx="2582">
                  <c:v>-0.19936300000000001</c:v>
                </c:pt>
                <c:pt idx="2583">
                  <c:v>-0.200853</c:v>
                </c:pt>
                <c:pt idx="2584">
                  <c:v>-0.20241400000000001</c:v>
                </c:pt>
                <c:pt idx="2585">
                  <c:v>-0.204043</c:v>
                </c:pt>
                <c:pt idx="2586">
                  <c:v>-0.205734</c:v>
                </c:pt>
                <c:pt idx="2587">
                  <c:v>-0.207485</c:v>
                </c:pt>
                <c:pt idx="2588">
                  <c:v>-0.20929400000000001</c:v>
                </c:pt>
                <c:pt idx="2589">
                  <c:v>-0.21115600000000001</c:v>
                </c:pt>
                <c:pt idx="2590">
                  <c:v>-0.21306700000000001</c:v>
                </c:pt>
                <c:pt idx="2591">
                  <c:v>-0.215027</c:v>
                </c:pt>
                <c:pt idx="2592">
                  <c:v>-0.21703500000000001</c:v>
                </c:pt>
                <c:pt idx="2593">
                  <c:v>-0.21909000000000001</c:v>
                </c:pt>
                <c:pt idx="2594">
                  <c:v>-0.221189</c:v>
                </c:pt>
                <c:pt idx="2595">
                  <c:v>-0.223334</c:v>
                </c:pt>
                <c:pt idx="2596">
                  <c:v>-0.225519</c:v>
                </c:pt>
                <c:pt idx="2597">
                  <c:v>-0.22773599999999999</c:v>
                </c:pt>
                <c:pt idx="2598">
                  <c:v>-0.22997799999999999</c:v>
                </c:pt>
                <c:pt idx="2599">
                  <c:v>-0.23224</c:v>
                </c:pt>
                <c:pt idx="2600">
                  <c:v>-0.234515</c:v>
                </c:pt>
                <c:pt idx="2601">
                  <c:v>-0.236794</c:v>
                </c:pt>
                <c:pt idx="2602">
                  <c:v>-0.23907300000000001</c:v>
                </c:pt>
                <c:pt idx="2603">
                  <c:v>-0.24134800000000001</c:v>
                </c:pt>
                <c:pt idx="2604">
                  <c:v>-0.243615</c:v>
                </c:pt>
                <c:pt idx="2605">
                  <c:v>-0.24587500000000001</c:v>
                </c:pt>
                <c:pt idx="2606">
                  <c:v>-0.24812600000000001</c:v>
                </c:pt>
                <c:pt idx="2607">
                  <c:v>-0.25036599999999998</c:v>
                </c:pt>
                <c:pt idx="2608">
                  <c:v>-0.25259399999999999</c:v>
                </c:pt>
                <c:pt idx="2609">
                  <c:v>-0.254803</c:v>
                </c:pt>
                <c:pt idx="2610">
                  <c:v>-0.25698799999999999</c:v>
                </c:pt>
                <c:pt idx="2611">
                  <c:v>-0.25914799999999999</c:v>
                </c:pt>
                <c:pt idx="2612">
                  <c:v>-0.26128299999999999</c:v>
                </c:pt>
                <c:pt idx="2613">
                  <c:v>-0.26339600000000002</c:v>
                </c:pt>
                <c:pt idx="2614">
                  <c:v>-0.26548699999999997</c:v>
                </c:pt>
                <c:pt idx="2615">
                  <c:v>-0.26755499999999999</c:v>
                </c:pt>
                <c:pt idx="2616">
                  <c:v>-0.26960299999999998</c:v>
                </c:pt>
                <c:pt idx="2617">
                  <c:v>-0.27162599999999998</c:v>
                </c:pt>
                <c:pt idx="2618">
                  <c:v>-0.273615</c:v>
                </c:pt>
                <c:pt idx="2619">
                  <c:v>-0.27555800000000003</c:v>
                </c:pt>
                <c:pt idx="2620">
                  <c:v>-0.27745199999999998</c:v>
                </c:pt>
                <c:pt idx="2621">
                  <c:v>-0.27929399999999999</c:v>
                </c:pt>
                <c:pt idx="2622">
                  <c:v>-0.281084</c:v>
                </c:pt>
                <c:pt idx="2623">
                  <c:v>-0.28281699999999999</c:v>
                </c:pt>
                <c:pt idx="2624">
                  <c:v>-0.28449099999999999</c:v>
                </c:pt>
                <c:pt idx="2625">
                  <c:v>-0.28610400000000002</c:v>
                </c:pt>
                <c:pt idx="2626">
                  <c:v>-0.287663</c:v>
                </c:pt>
                <c:pt idx="2627">
                  <c:v>-0.28915800000000003</c:v>
                </c:pt>
                <c:pt idx="2628">
                  <c:v>-0.29055700000000001</c:v>
                </c:pt>
                <c:pt idx="2629">
                  <c:v>-0.29185299999999997</c:v>
                </c:pt>
                <c:pt idx="2630">
                  <c:v>-0.29308400000000001</c:v>
                </c:pt>
                <c:pt idx="2631">
                  <c:v>-0.29425699999999999</c:v>
                </c:pt>
                <c:pt idx="2632">
                  <c:v>-0.29535</c:v>
                </c:pt>
                <c:pt idx="2633">
                  <c:v>-0.29636600000000002</c:v>
                </c:pt>
                <c:pt idx="2634">
                  <c:v>-0.29731600000000002</c:v>
                </c:pt>
                <c:pt idx="2635">
                  <c:v>-0.29820200000000002</c:v>
                </c:pt>
                <c:pt idx="2636">
                  <c:v>-0.29902000000000001</c:v>
                </c:pt>
                <c:pt idx="2637">
                  <c:v>-0.299761</c:v>
                </c:pt>
                <c:pt idx="2638">
                  <c:v>-0.30042099999999999</c:v>
                </c:pt>
                <c:pt idx="2639">
                  <c:v>-0.30100100000000002</c:v>
                </c:pt>
                <c:pt idx="2640">
                  <c:v>-0.30150300000000002</c:v>
                </c:pt>
                <c:pt idx="2641">
                  <c:v>-0.301927</c:v>
                </c:pt>
                <c:pt idx="2642">
                  <c:v>-0.30227399999999999</c:v>
                </c:pt>
                <c:pt idx="2643">
                  <c:v>-0.30254599999999998</c:v>
                </c:pt>
                <c:pt idx="2644">
                  <c:v>-0.30274800000000002</c:v>
                </c:pt>
                <c:pt idx="2645">
                  <c:v>-0.30288500000000002</c:v>
                </c:pt>
                <c:pt idx="2646">
                  <c:v>-0.30296099999999998</c:v>
                </c:pt>
                <c:pt idx="2647">
                  <c:v>-0.30297800000000003</c:v>
                </c:pt>
                <c:pt idx="2648">
                  <c:v>-0.30293399999999998</c:v>
                </c:pt>
                <c:pt idx="2649">
                  <c:v>-0.30282799999999999</c:v>
                </c:pt>
                <c:pt idx="2650">
                  <c:v>-0.30265999999999998</c:v>
                </c:pt>
                <c:pt idx="2651">
                  <c:v>-0.30242999999999998</c:v>
                </c:pt>
                <c:pt idx="2652">
                  <c:v>-0.30214299999999999</c:v>
                </c:pt>
                <c:pt idx="2653">
                  <c:v>-0.30179800000000001</c:v>
                </c:pt>
                <c:pt idx="2654">
                  <c:v>-0.301396</c:v>
                </c:pt>
                <c:pt idx="2655">
                  <c:v>-0.30093700000000001</c:v>
                </c:pt>
                <c:pt idx="2656">
                  <c:v>-0.30041899999999999</c:v>
                </c:pt>
                <c:pt idx="2657">
                  <c:v>-0.29984</c:v>
                </c:pt>
                <c:pt idx="2658">
                  <c:v>-0.29920200000000002</c:v>
                </c:pt>
                <c:pt idx="2659">
                  <c:v>-0.298508</c:v>
                </c:pt>
                <c:pt idx="2660">
                  <c:v>-0.29775499999999999</c:v>
                </c:pt>
                <c:pt idx="2661">
                  <c:v>-0.29693999999999998</c:v>
                </c:pt>
                <c:pt idx="2662">
                  <c:v>-0.29607</c:v>
                </c:pt>
                <c:pt idx="2663">
                  <c:v>-0.295155</c:v>
                </c:pt>
                <c:pt idx="2664">
                  <c:v>-0.29420099999999999</c:v>
                </c:pt>
                <c:pt idx="2665">
                  <c:v>-0.293209</c:v>
                </c:pt>
                <c:pt idx="2666">
                  <c:v>-0.29218100000000002</c:v>
                </c:pt>
                <c:pt idx="2667">
                  <c:v>-0.29111999999999999</c:v>
                </c:pt>
                <c:pt idx="2668">
                  <c:v>-0.29002499999999998</c:v>
                </c:pt>
                <c:pt idx="2669">
                  <c:v>-0.28889599999999999</c:v>
                </c:pt>
                <c:pt idx="2670">
                  <c:v>-0.28773500000000002</c:v>
                </c:pt>
                <c:pt idx="2671">
                  <c:v>-0.28654600000000002</c:v>
                </c:pt>
                <c:pt idx="2672">
                  <c:v>-0.28533199999999997</c:v>
                </c:pt>
                <c:pt idx="2673">
                  <c:v>-0.28409499999999999</c:v>
                </c:pt>
                <c:pt idx="2674">
                  <c:v>-0.28283599999999998</c:v>
                </c:pt>
                <c:pt idx="2675">
                  <c:v>-0.281555</c:v>
                </c:pt>
                <c:pt idx="2676">
                  <c:v>-0.28025</c:v>
                </c:pt>
                <c:pt idx="2677">
                  <c:v>-0.278922</c:v>
                </c:pt>
                <c:pt idx="2678">
                  <c:v>-0.27757100000000001</c:v>
                </c:pt>
                <c:pt idx="2679">
                  <c:v>-0.27619899999999997</c:v>
                </c:pt>
                <c:pt idx="2680">
                  <c:v>-0.274808</c:v>
                </c:pt>
                <c:pt idx="2681">
                  <c:v>-0.27340500000000001</c:v>
                </c:pt>
                <c:pt idx="2682">
                  <c:v>-0.27199699999999999</c:v>
                </c:pt>
                <c:pt idx="2683">
                  <c:v>-0.27058599999999999</c:v>
                </c:pt>
                <c:pt idx="2684">
                  <c:v>-0.26917000000000002</c:v>
                </c:pt>
                <c:pt idx="2685">
                  <c:v>-0.26774999999999999</c:v>
                </c:pt>
                <c:pt idx="2686">
                  <c:v>-0.26632400000000001</c:v>
                </c:pt>
                <c:pt idx="2687">
                  <c:v>-0.26489099999999999</c:v>
                </c:pt>
                <c:pt idx="2688">
                  <c:v>-0.26345000000000002</c:v>
                </c:pt>
                <c:pt idx="2689">
                  <c:v>-0.26200099999999998</c:v>
                </c:pt>
                <c:pt idx="2690">
                  <c:v>-0.26054500000000003</c:v>
                </c:pt>
                <c:pt idx="2691">
                  <c:v>-0.25908999999999999</c:v>
                </c:pt>
                <c:pt idx="2692">
                  <c:v>-0.25763999999999998</c:v>
                </c:pt>
                <c:pt idx="2693">
                  <c:v>-0.25619999999999998</c:v>
                </c:pt>
                <c:pt idx="2694">
                  <c:v>-0.25477100000000003</c:v>
                </c:pt>
                <c:pt idx="2695">
                  <c:v>-0.253355</c:v>
                </c:pt>
                <c:pt idx="2696">
                  <c:v>-0.25195099999999998</c:v>
                </c:pt>
                <c:pt idx="2697">
                  <c:v>-0.25056099999999998</c:v>
                </c:pt>
                <c:pt idx="2698">
                  <c:v>-0.24918499999999999</c:v>
                </c:pt>
                <c:pt idx="2699">
                  <c:v>-0.24782699999999999</c:v>
                </c:pt>
                <c:pt idx="2700">
                  <c:v>-0.24649299999999999</c:v>
                </c:pt>
                <c:pt idx="2701">
                  <c:v>-0.24518300000000001</c:v>
                </c:pt>
                <c:pt idx="2702">
                  <c:v>-0.243892</c:v>
                </c:pt>
                <c:pt idx="2703">
                  <c:v>-0.242614</c:v>
                </c:pt>
                <c:pt idx="2704">
                  <c:v>-0.241346</c:v>
                </c:pt>
                <c:pt idx="2705">
                  <c:v>-0.24009</c:v>
                </c:pt>
                <c:pt idx="2706">
                  <c:v>-0.23885300000000001</c:v>
                </c:pt>
                <c:pt idx="2707">
                  <c:v>-0.23763699999999999</c:v>
                </c:pt>
                <c:pt idx="2708">
                  <c:v>-0.23644100000000001</c:v>
                </c:pt>
                <c:pt idx="2709">
                  <c:v>-0.235262</c:v>
                </c:pt>
                <c:pt idx="2710">
                  <c:v>-0.234102</c:v>
                </c:pt>
                <c:pt idx="2711">
                  <c:v>-0.23296500000000001</c:v>
                </c:pt>
                <c:pt idx="2712">
                  <c:v>-0.231852</c:v>
                </c:pt>
                <c:pt idx="2713">
                  <c:v>-0.230764</c:v>
                </c:pt>
                <c:pt idx="2714">
                  <c:v>-0.22970199999999999</c:v>
                </c:pt>
                <c:pt idx="2715">
                  <c:v>-0.22867199999999999</c:v>
                </c:pt>
                <c:pt idx="2716">
                  <c:v>-0.22768099999999999</c:v>
                </c:pt>
                <c:pt idx="2717">
                  <c:v>-0.22673099999999999</c:v>
                </c:pt>
                <c:pt idx="2718">
                  <c:v>-0.22581599999999999</c:v>
                </c:pt>
                <c:pt idx="2719">
                  <c:v>-0.22493199999999999</c:v>
                </c:pt>
                <c:pt idx="2720">
                  <c:v>-0.224079</c:v>
                </c:pt>
                <c:pt idx="2721">
                  <c:v>-0.22325600000000001</c:v>
                </c:pt>
                <c:pt idx="2722">
                  <c:v>-0.22246299999999999</c:v>
                </c:pt>
                <c:pt idx="2723">
                  <c:v>-0.22170300000000001</c:v>
                </c:pt>
                <c:pt idx="2724">
                  <c:v>-0.22097600000000001</c:v>
                </c:pt>
                <c:pt idx="2725">
                  <c:v>-0.220277</c:v>
                </c:pt>
                <c:pt idx="2726">
                  <c:v>-0.21960399999999999</c:v>
                </c:pt>
                <c:pt idx="2727">
                  <c:v>-0.21895400000000001</c:v>
                </c:pt>
                <c:pt idx="2728">
                  <c:v>-0.218306</c:v>
                </c:pt>
                <c:pt idx="2729">
                  <c:v>-0.21765200000000001</c:v>
                </c:pt>
                <c:pt idx="2730">
                  <c:v>-0.21701000000000001</c:v>
                </c:pt>
                <c:pt idx="2731">
                  <c:v>-0.21639600000000001</c:v>
                </c:pt>
                <c:pt idx="2732">
                  <c:v>-0.21579799999999999</c:v>
                </c:pt>
                <c:pt idx="2733">
                  <c:v>-0.21521599999999999</c:v>
                </c:pt>
                <c:pt idx="2734">
                  <c:v>-0.21465300000000001</c:v>
                </c:pt>
                <c:pt idx="2735">
                  <c:v>-0.21410999999999999</c:v>
                </c:pt>
                <c:pt idx="2736">
                  <c:v>-0.213589</c:v>
                </c:pt>
                <c:pt idx="2737">
                  <c:v>-0.213084</c:v>
                </c:pt>
                <c:pt idx="2738">
                  <c:v>-0.212591</c:v>
                </c:pt>
                <c:pt idx="2739">
                  <c:v>-0.21210300000000001</c:v>
                </c:pt>
                <c:pt idx="2740">
                  <c:v>-0.211618</c:v>
                </c:pt>
                <c:pt idx="2741">
                  <c:v>-0.21113499999999999</c:v>
                </c:pt>
                <c:pt idx="2742">
                  <c:v>-0.210651</c:v>
                </c:pt>
                <c:pt idx="2743">
                  <c:v>-0.21017</c:v>
                </c:pt>
                <c:pt idx="2744">
                  <c:v>-0.20969099999999999</c:v>
                </c:pt>
                <c:pt idx="2745">
                  <c:v>-0.20921400000000001</c:v>
                </c:pt>
                <c:pt idx="2746">
                  <c:v>-0.208734</c:v>
                </c:pt>
                <c:pt idx="2747">
                  <c:v>-0.20824999999999999</c:v>
                </c:pt>
                <c:pt idx="2748">
                  <c:v>-0.20776500000000001</c:v>
                </c:pt>
                <c:pt idx="2749">
                  <c:v>-0.20728199999999999</c:v>
                </c:pt>
                <c:pt idx="2750">
                  <c:v>-0.20679900000000001</c:v>
                </c:pt>
                <c:pt idx="2751">
                  <c:v>-0.206318</c:v>
                </c:pt>
                <c:pt idx="2752">
                  <c:v>-0.205841</c:v>
                </c:pt>
                <c:pt idx="2753">
                  <c:v>-0.20536599999999999</c:v>
                </c:pt>
                <c:pt idx="2754">
                  <c:v>-0.20489099999999999</c:v>
                </c:pt>
                <c:pt idx="2755">
                  <c:v>-0.20441000000000001</c:v>
                </c:pt>
                <c:pt idx="2756">
                  <c:v>-0.20392399999999999</c:v>
                </c:pt>
                <c:pt idx="2757">
                  <c:v>-0.203431</c:v>
                </c:pt>
                <c:pt idx="2758">
                  <c:v>-0.202932</c:v>
                </c:pt>
                <c:pt idx="2759">
                  <c:v>-0.202434</c:v>
                </c:pt>
                <c:pt idx="2760">
                  <c:v>-0.20194100000000001</c:v>
                </c:pt>
                <c:pt idx="2761">
                  <c:v>-0.201459</c:v>
                </c:pt>
                <c:pt idx="2762">
                  <c:v>-0.20098299999999999</c:v>
                </c:pt>
                <c:pt idx="2763">
                  <c:v>-0.20050699999999999</c:v>
                </c:pt>
                <c:pt idx="2764">
                  <c:v>-0.20002600000000001</c:v>
                </c:pt>
                <c:pt idx="2765">
                  <c:v>-0.19952800000000001</c:v>
                </c:pt>
                <c:pt idx="2766">
                  <c:v>-0.198994</c:v>
                </c:pt>
                <c:pt idx="2767">
                  <c:v>-0.19842699999999999</c:v>
                </c:pt>
                <c:pt idx="2768">
                  <c:v>-0.197851</c:v>
                </c:pt>
                <c:pt idx="2769">
                  <c:v>-0.19726399999999999</c:v>
                </c:pt>
                <c:pt idx="2770">
                  <c:v>-0.196655</c:v>
                </c:pt>
                <c:pt idx="2771">
                  <c:v>-0.19602800000000001</c:v>
                </c:pt>
                <c:pt idx="2772">
                  <c:v>-0.19539000000000001</c:v>
                </c:pt>
                <c:pt idx="2773">
                  <c:v>-0.194739</c:v>
                </c:pt>
                <c:pt idx="2774">
                  <c:v>-0.194075</c:v>
                </c:pt>
                <c:pt idx="2775">
                  <c:v>-0.19339600000000001</c:v>
                </c:pt>
                <c:pt idx="2776">
                  <c:v>-0.19270200000000001</c:v>
                </c:pt>
                <c:pt idx="2777">
                  <c:v>-0.191994</c:v>
                </c:pt>
                <c:pt idx="2778">
                  <c:v>-0.191272</c:v>
                </c:pt>
                <c:pt idx="2779">
                  <c:v>-0.19053800000000001</c:v>
                </c:pt>
                <c:pt idx="2780">
                  <c:v>-0.18979399999999999</c:v>
                </c:pt>
                <c:pt idx="2781">
                  <c:v>-0.18904099999999999</c:v>
                </c:pt>
                <c:pt idx="2782">
                  <c:v>-0.188278</c:v>
                </c:pt>
                <c:pt idx="2783">
                  <c:v>-0.187504</c:v>
                </c:pt>
                <c:pt idx="2784">
                  <c:v>-0.186723</c:v>
                </c:pt>
                <c:pt idx="2785">
                  <c:v>-0.18593699999999999</c:v>
                </c:pt>
                <c:pt idx="2786">
                  <c:v>-0.18514800000000001</c:v>
                </c:pt>
                <c:pt idx="2787">
                  <c:v>-0.18435499999999999</c:v>
                </c:pt>
                <c:pt idx="2788">
                  <c:v>-0.183559</c:v>
                </c:pt>
                <c:pt idx="2789">
                  <c:v>-0.18276200000000001</c:v>
                </c:pt>
                <c:pt idx="2790">
                  <c:v>-0.18196599999999999</c:v>
                </c:pt>
                <c:pt idx="2791">
                  <c:v>-0.18116599999999999</c:v>
                </c:pt>
                <c:pt idx="2792">
                  <c:v>-0.18036099999999999</c:v>
                </c:pt>
                <c:pt idx="2793">
                  <c:v>-0.17955399999999999</c:v>
                </c:pt>
                <c:pt idx="2794">
                  <c:v>-0.17874899999999999</c:v>
                </c:pt>
                <c:pt idx="2795">
                  <c:v>-0.17794299999999999</c:v>
                </c:pt>
                <c:pt idx="2796">
                  <c:v>-0.17713699999999999</c:v>
                </c:pt>
                <c:pt idx="2797">
                  <c:v>-0.17633499999999999</c:v>
                </c:pt>
                <c:pt idx="2798">
                  <c:v>-0.175542</c:v>
                </c:pt>
                <c:pt idx="2799">
                  <c:v>-0.17476</c:v>
                </c:pt>
                <c:pt idx="2800">
                  <c:v>-0.173988</c:v>
                </c:pt>
                <c:pt idx="2801">
                  <c:v>-0.17322299999999999</c:v>
                </c:pt>
                <c:pt idx="2802">
                  <c:v>-0.17246600000000001</c:v>
                </c:pt>
                <c:pt idx="2803">
                  <c:v>-0.17171400000000001</c:v>
                </c:pt>
                <c:pt idx="2804">
                  <c:v>-0.17096800000000001</c:v>
                </c:pt>
                <c:pt idx="2805">
                  <c:v>-0.17023099999999999</c:v>
                </c:pt>
                <c:pt idx="2806">
                  <c:v>-0.16950599999999999</c:v>
                </c:pt>
                <c:pt idx="2807">
                  <c:v>-0.168793</c:v>
                </c:pt>
                <c:pt idx="2808">
                  <c:v>-0.16808899999999999</c:v>
                </c:pt>
                <c:pt idx="2809">
                  <c:v>-0.16739200000000001</c:v>
                </c:pt>
                <c:pt idx="2810">
                  <c:v>-0.16670299999999999</c:v>
                </c:pt>
                <c:pt idx="2811">
                  <c:v>-0.166022</c:v>
                </c:pt>
                <c:pt idx="2812">
                  <c:v>-0.165349</c:v>
                </c:pt>
                <c:pt idx="2813">
                  <c:v>-0.164684</c:v>
                </c:pt>
                <c:pt idx="2814">
                  <c:v>-0.16402800000000001</c:v>
                </c:pt>
                <c:pt idx="2815">
                  <c:v>-0.163381</c:v>
                </c:pt>
                <c:pt idx="2816">
                  <c:v>-0.162745</c:v>
                </c:pt>
                <c:pt idx="2817">
                  <c:v>-0.16212299999999999</c:v>
                </c:pt>
                <c:pt idx="2818">
                  <c:v>-0.16151699999999999</c:v>
                </c:pt>
                <c:pt idx="2819">
                  <c:v>-0.16092500000000001</c:v>
                </c:pt>
                <c:pt idx="2820">
                  <c:v>-0.16034999999999999</c:v>
                </c:pt>
                <c:pt idx="2821">
                  <c:v>-0.15979599999999999</c:v>
                </c:pt>
                <c:pt idx="2822">
                  <c:v>-0.15926399999999999</c:v>
                </c:pt>
                <c:pt idx="2823">
                  <c:v>-0.15875500000000001</c:v>
                </c:pt>
                <c:pt idx="2824">
                  <c:v>-0.158271</c:v>
                </c:pt>
                <c:pt idx="2825">
                  <c:v>-0.15781600000000001</c:v>
                </c:pt>
                <c:pt idx="2826">
                  <c:v>-0.157389</c:v>
                </c:pt>
                <c:pt idx="2827">
                  <c:v>-0.15699299999999999</c:v>
                </c:pt>
                <c:pt idx="2828">
                  <c:v>-0.15662999999999999</c:v>
                </c:pt>
                <c:pt idx="2829">
                  <c:v>-0.156302</c:v>
                </c:pt>
                <c:pt idx="2830">
                  <c:v>-0.15601000000000001</c:v>
                </c:pt>
                <c:pt idx="2831">
                  <c:v>-0.155755</c:v>
                </c:pt>
                <c:pt idx="2832">
                  <c:v>-0.15553500000000001</c:v>
                </c:pt>
                <c:pt idx="2833">
                  <c:v>-0.15534899999999999</c:v>
                </c:pt>
                <c:pt idx="2834">
                  <c:v>-0.155199</c:v>
                </c:pt>
                <c:pt idx="2835">
                  <c:v>-0.155086</c:v>
                </c:pt>
                <c:pt idx="2836">
                  <c:v>-0.15501300000000001</c:v>
                </c:pt>
                <c:pt idx="2837">
                  <c:v>-0.154977</c:v>
                </c:pt>
                <c:pt idx="2838">
                  <c:v>-0.154978</c:v>
                </c:pt>
                <c:pt idx="2839">
                  <c:v>-0.15501599999999999</c:v>
                </c:pt>
                <c:pt idx="2840">
                  <c:v>-0.155088</c:v>
                </c:pt>
                <c:pt idx="2841">
                  <c:v>-0.155193</c:v>
                </c:pt>
                <c:pt idx="2842">
                  <c:v>-0.155332</c:v>
                </c:pt>
                <c:pt idx="2843">
                  <c:v>-0.15550800000000001</c:v>
                </c:pt>
                <c:pt idx="2844">
                  <c:v>-0.155723</c:v>
                </c:pt>
                <c:pt idx="2845">
                  <c:v>-0.155977</c:v>
                </c:pt>
                <c:pt idx="2846">
                  <c:v>-0.15626799999999999</c:v>
                </c:pt>
                <c:pt idx="2847">
                  <c:v>-0.15659100000000001</c:v>
                </c:pt>
                <c:pt idx="2848">
                  <c:v>-0.156942</c:v>
                </c:pt>
                <c:pt idx="2849">
                  <c:v>-0.15732199999999999</c:v>
                </c:pt>
                <c:pt idx="2850">
                  <c:v>-0.15772900000000001</c:v>
                </c:pt>
                <c:pt idx="2851">
                  <c:v>-0.158161</c:v>
                </c:pt>
                <c:pt idx="2852">
                  <c:v>-0.158614</c:v>
                </c:pt>
                <c:pt idx="2853">
                  <c:v>-0.15909100000000001</c:v>
                </c:pt>
                <c:pt idx="2854">
                  <c:v>-0.15959300000000001</c:v>
                </c:pt>
                <c:pt idx="2855">
                  <c:v>-0.16012100000000001</c:v>
                </c:pt>
                <c:pt idx="2856">
                  <c:v>-0.16067200000000001</c:v>
                </c:pt>
                <c:pt idx="2857">
                  <c:v>-0.161244</c:v>
                </c:pt>
                <c:pt idx="2858">
                  <c:v>-0.16183700000000001</c:v>
                </c:pt>
                <c:pt idx="2859">
                  <c:v>-0.16244800000000001</c:v>
                </c:pt>
                <c:pt idx="2860">
                  <c:v>-0.163074</c:v>
                </c:pt>
                <c:pt idx="2861">
                  <c:v>-0.163717</c:v>
                </c:pt>
                <c:pt idx="2862">
                  <c:v>-0.164378</c:v>
                </c:pt>
                <c:pt idx="2863">
                  <c:v>-0.16505700000000001</c:v>
                </c:pt>
                <c:pt idx="2864">
                  <c:v>-0.16575300000000001</c:v>
                </c:pt>
                <c:pt idx="2865">
                  <c:v>-0.166463</c:v>
                </c:pt>
                <c:pt idx="2866">
                  <c:v>-0.167185</c:v>
                </c:pt>
                <c:pt idx="2867">
                  <c:v>-0.16791500000000001</c:v>
                </c:pt>
                <c:pt idx="2868">
                  <c:v>-0.168651</c:v>
                </c:pt>
                <c:pt idx="2869">
                  <c:v>-0.16938800000000001</c:v>
                </c:pt>
                <c:pt idx="2870">
                  <c:v>-0.170126</c:v>
                </c:pt>
                <c:pt idx="2871">
                  <c:v>-0.17086200000000001</c:v>
                </c:pt>
                <c:pt idx="2872">
                  <c:v>-0.171598</c:v>
                </c:pt>
                <c:pt idx="2873">
                  <c:v>-0.17233200000000001</c:v>
                </c:pt>
                <c:pt idx="2874">
                  <c:v>-0.17306199999999999</c:v>
                </c:pt>
                <c:pt idx="2875">
                  <c:v>-0.17378399999999999</c:v>
                </c:pt>
                <c:pt idx="2876">
                  <c:v>-0.17449899999999999</c:v>
                </c:pt>
                <c:pt idx="2877">
                  <c:v>-0.175202</c:v>
                </c:pt>
                <c:pt idx="2878">
                  <c:v>-0.17589399999999999</c:v>
                </c:pt>
                <c:pt idx="2879">
                  <c:v>-0.17657200000000001</c:v>
                </c:pt>
                <c:pt idx="2880">
                  <c:v>-0.177236</c:v>
                </c:pt>
                <c:pt idx="2881">
                  <c:v>-0.17788499999999999</c:v>
                </c:pt>
                <c:pt idx="2882">
                  <c:v>-0.17851600000000001</c:v>
                </c:pt>
                <c:pt idx="2883">
                  <c:v>-0.17912600000000001</c:v>
                </c:pt>
                <c:pt idx="2884">
                  <c:v>-0.17971000000000001</c:v>
                </c:pt>
                <c:pt idx="2885">
                  <c:v>-0.18026600000000001</c:v>
                </c:pt>
                <c:pt idx="2886">
                  <c:v>-0.18079000000000001</c:v>
                </c:pt>
                <c:pt idx="2887">
                  <c:v>-0.181283</c:v>
                </c:pt>
                <c:pt idx="2888">
                  <c:v>-0.18174100000000001</c:v>
                </c:pt>
                <c:pt idx="2889">
                  <c:v>-0.18216099999999999</c:v>
                </c:pt>
                <c:pt idx="2890">
                  <c:v>-0.18253800000000001</c:v>
                </c:pt>
                <c:pt idx="2891">
                  <c:v>-0.18287200000000001</c:v>
                </c:pt>
                <c:pt idx="2892">
                  <c:v>-0.183166</c:v>
                </c:pt>
                <c:pt idx="2893">
                  <c:v>-0.183418</c:v>
                </c:pt>
                <c:pt idx="2894">
                  <c:v>-0.18362600000000001</c:v>
                </c:pt>
                <c:pt idx="2895">
                  <c:v>-0.183786</c:v>
                </c:pt>
                <c:pt idx="2896">
                  <c:v>-0.183896</c:v>
                </c:pt>
                <c:pt idx="2897">
                  <c:v>-0.18395500000000001</c:v>
                </c:pt>
                <c:pt idx="2898">
                  <c:v>-0.18396299999999999</c:v>
                </c:pt>
                <c:pt idx="2899">
                  <c:v>-0.183919</c:v>
                </c:pt>
                <c:pt idx="2900">
                  <c:v>-0.18382000000000001</c:v>
                </c:pt>
                <c:pt idx="2901">
                  <c:v>-0.18366499999999999</c:v>
                </c:pt>
                <c:pt idx="2902">
                  <c:v>-0.18345400000000001</c:v>
                </c:pt>
                <c:pt idx="2903">
                  <c:v>-0.18318499999999999</c:v>
                </c:pt>
                <c:pt idx="2904">
                  <c:v>-0.18285699999999999</c:v>
                </c:pt>
                <c:pt idx="2905">
                  <c:v>-0.18246699999999999</c:v>
                </c:pt>
                <c:pt idx="2906">
                  <c:v>-0.18201400000000001</c:v>
                </c:pt>
                <c:pt idx="2907">
                  <c:v>-0.18149699999999999</c:v>
                </c:pt>
                <c:pt idx="2908">
                  <c:v>-0.180919</c:v>
                </c:pt>
                <c:pt idx="2909">
                  <c:v>-0.18026300000000001</c:v>
                </c:pt>
                <c:pt idx="2910">
                  <c:v>-0.17951400000000001</c:v>
                </c:pt>
                <c:pt idx="2911">
                  <c:v>-0.17868600000000001</c:v>
                </c:pt>
                <c:pt idx="2912">
                  <c:v>-0.17779300000000001</c:v>
                </c:pt>
                <c:pt idx="2913">
                  <c:v>-0.17682500000000001</c:v>
                </c:pt>
                <c:pt idx="2914">
                  <c:v>-0.17577499999999999</c:v>
                </c:pt>
                <c:pt idx="2915">
                  <c:v>-0.17465</c:v>
                </c:pt>
                <c:pt idx="2916">
                  <c:v>-0.173452</c:v>
                </c:pt>
                <c:pt idx="2917">
                  <c:v>-0.17218</c:v>
                </c:pt>
                <c:pt idx="2918">
                  <c:v>-0.17083400000000001</c:v>
                </c:pt>
                <c:pt idx="2919">
                  <c:v>-0.16941000000000001</c:v>
                </c:pt>
                <c:pt idx="2920">
                  <c:v>-0.167907</c:v>
                </c:pt>
                <c:pt idx="2921">
                  <c:v>-0.166325</c:v>
                </c:pt>
                <c:pt idx="2922">
                  <c:v>-0.164664</c:v>
                </c:pt>
                <c:pt idx="2923">
                  <c:v>-0.16292400000000001</c:v>
                </c:pt>
                <c:pt idx="2924">
                  <c:v>-0.161109</c:v>
                </c:pt>
                <c:pt idx="2925">
                  <c:v>-0.159219</c:v>
                </c:pt>
                <c:pt idx="2926">
                  <c:v>-0.15725800000000001</c:v>
                </c:pt>
                <c:pt idx="2927">
                  <c:v>-0.155227</c:v>
                </c:pt>
                <c:pt idx="2928">
                  <c:v>-0.15312899999999999</c:v>
                </c:pt>
                <c:pt idx="2929">
                  <c:v>-0.15096699999999999</c:v>
                </c:pt>
                <c:pt idx="2930">
                  <c:v>-0.14874599999999999</c:v>
                </c:pt>
                <c:pt idx="2931">
                  <c:v>-0.14646700000000001</c:v>
                </c:pt>
                <c:pt idx="2932">
                  <c:v>-0.14413200000000001</c:v>
                </c:pt>
                <c:pt idx="2933">
                  <c:v>-0.14174200000000001</c:v>
                </c:pt>
                <c:pt idx="2934">
                  <c:v>-0.13929900000000001</c:v>
                </c:pt>
                <c:pt idx="2935">
                  <c:v>-0.13680600000000001</c:v>
                </c:pt>
                <c:pt idx="2936">
                  <c:v>-0.13426399999999999</c:v>
                </c:pt>
                <c:pt idx="2937">
                  <c:v>-0.13167100000000001</c:v>
                </c:pt>
                <c:pt idx="2938">
                  <c:v>-0.12903000000000001</c:v>
                </c:pt>
                <c:pt idx="2939">
                  <c:v>-0.12634200000000001</c:v>
                </c:pt>
                <c:pt idx="2940">
                  <c:v>-0.123611</c:v>
                </c:pt>
                <c:pt idx="2941">
                  <c:v>-0.120839</c:v>
                </c:pt>
                <c:pt idx="2942">
                  <c:v>-0.118029</c:v>
                </c:pt>
                <c:pt idx="2943">
                  <c:v>-0.11518100000000001</c:v>
                </c:pt>
                <c:pt idx="2944">
                  <c:v>-0.112299</c:v>
                </c:pt>
                <c:pt idx="2945">
                  <c:v>-0.109389</c:v>
                </c:pt>
                <c:pt idx="2946">
                  <c:v>-0.10645</c:v>
                </c:pt>
                <c:pt idx="2947">
                  <c:v>-0.103459</c:v>
                </c:pt>
                <c:pt idx="2948">
                  <c:v>-0.100413</c:v>
                </c:pt>
                <c:pt idx="2949">
                  <c:v>-9.7342799999999993E-2</c:v>
                </c:pt>
                <c:pt idx="2950">
                  <c:v>-9.4254099999999993E-2</c:v>
                </c:pt>
                <c:pt idx="2951">
                  <c:v>-9.1135900000000006E-2</c:v>
                </c:pt>
                <c:pt idx="2952">
                  <c:v>-8.7992799999999996E-2</c:v>
                </c:pt>
                <c:pt idx="2953">
                  <c:v>-8.48333E-2</c:v>
                </c:pt>
                <c:pt idx="2954">
                  <c:v>-8.1660499999999997E-2</c:v>
                </c:pt>
                <c:pt idx="2955">
                  <c:v>-7.8476099999999993E-2</c:v>
                </c:pt>
                <c:pt idx="2956">
                  <c:v>-7.5281200000000006E-2</c:v>
                </c:pt>
                <c:pt idx="2957">
                  <c:v>-7.2077299999999997E-2</c:v>
                </c:pt>
                <c:pt idx="2958">
                  <c:v>-6.8865999999999997E-2</c:v>
                </c:pt>
                <c:pt idx="2959">
                  <c:v>-6.5649600000000002E-2</c:v>
                </c:pt>
                <c:pt idx="2960">
                  <c:v>-6.2431100000000003E-2</c:v>
                </c:pt>
                <c:pt idx="2961">
                  <c:v>-5.9213799999999997E-2</c:v>
                </c:pt>
                <c:pt idx="2962">
                  <c:v>-5.6002700000000002E-2</c:v>
                </c:pt>
                <c:pt idx="2963">
                  <c:v>-5.2803799999999998E-2</c:v>
                </c:pt>
                <c:pt idx="2964">
                  <c:v>-4.9623E-2</c:v>
                </c:pt>
                <c:pt idx="2965">
                  <c:v>-4.6466100000000003E-2</c:v>
                </c:pt>
                <c:pt idx="2966">
                  <c:v>-4.3337800000000003E-2</c:v>
                </c:pt>
                <c:pt idx="2967">
                  <c:v>-4.0240900000000003E-2</c:v>
                </c:pt>
                <c:pt idx="2968">
                  <c:v>-3.71767E-2</c:v>
                </c:pt>
                <c:pt idx="2969">
                  <c:v>-3.41464E-2</c:v>
                </c:pt>
                <c:pt idx="2970">
                  <c:v>-3.1151999999999999E-2</c:v>
                </c:pt>
                <c:pt idx="2971">
                  <c:v>-2.8196200000000001E-2</c:v>
                </c:pt>
                <c:pt idx="2972">
                  <c:v>-2.5281399999999999E-2</c:v>
                </c:pt>
                <c:pt idx="2973">
                  <c:v>-2.2410200000000002E-2</c:v>
                </c:pt>
                <c:pt idx="2974">
                  <c:v>-1.9585999999999999E-2</c:v>
                </c:pt>
                <c:pt idx="2975">
                  <c:v>-1.6810499999999999E-2</c:v>
                </c:pt>
                <c:pt idx="2976">
                  <c:v>-1.4082900000000001E-2</c:v>
                </c:pt>
                <c:pt idx="2977">
                  <c:v>-1.14033E-2</c:v>
                </c:pt>
                <c:pt idx="2978" formatCode="0.00E+00">
                  <c:v>-8.7731000000000007E-3</c:v>
                </c:pt>
                <c:pt idx="2979" formatCode="0.00E+00">
                  <c:v>-6.1937399999999997E-3</c:v>
                </c:pt>
                <c:pt idx="2980" formatCode="0.00E+00">
                  <c:v>-3.6672100000000002E-3</c:v>
                </c:pt>
                <c:pt idx="2981" formatCode="0.00E+00">
                  <c:v>-1.19685E-3</c:v>
                </c:pt>
                <c:pt idx="2982" formatCode="0.00E+00">
                  <c:v>1.21327E-3</c:v>
                </c:pt>
                <c:pt idx="2983" formatCode="0.00E+00">
                  <c:v>3.5607899999999999E-3</c:v>
                </c:pt>
                <c:pt idx="2984" formatCode="0.00E+00">
                  <c:v>5.8459599999999999E-3</c:v>
                </c:pt>
                <c:pt idx="2985" formatCode="0.00E+00">
                  <c:v>8.0684099999999998E-3</c:v>
                </c:pt>
                <c:pt idx="2986">
                  <c:v>1.0225100000000001E-2</c:v>
                </c:pt>
                <c:pt idx="2987">
                  <c:v>1.23117E-2</c:v>
                </c:pt>
                <c:pt idx="2988">
                  <c:v>1.4324699999999999E-2</c:v>
                </c:pt>
                <c:pt idx="2989">
                  <c:v>1.62617E-2</c:v>
                </c:pt>
                <c:pt idx="2990">
                  <c:v>1.8122300000000001E-2</c:v>
                </c:pt>
                <c:pt idx="2991">
                  <c:v>1.9906500000000001E-2</c:v>
                </c:pt>
                <c:pt idx="2992">
                  <c:v>2.16136E-2</c:v>
                </c:pt>
                <c:pt idx="2993">
                  <c:v>2.32423E-2</c:v>
                </c:pt>
                <c:pt idx="2994">
                  <c:v>2.47911E-2</c:v>
                </c:pt>
                <c:pt idx="2995">
                  <c:v>2.6258900000000002E-2</c:v>
                </c:pt>
                <c:pt idx="2996">
                  <c:v>2.7645300000000001E-2</c:v>
                </c:pt>
                <c:pt idx="2997">
                  <c:v>2.8949599999999999E-2</c:v>
                </c:pt>
                <c:pt idx="2998">
                  <c:v>3.0170700000000002E-2</c:v>
                </c:pt>
                <c:pt idx="2999">
                  <c:v>3.1307700000000001E-2</c:v>
                </c:pt>
                <c:pt idx="3000">
                  <c:v>3.2359400000000003E-2</c:v>
                </c:pt>
                <c:pt idx="3001">
                  <c:v>3.3323899999999997E-2</c:v>
                </c:pt>
                <c:pt idx="3002">
                  <c:v>3.4201099999999998E-2</c:v>
                </c:pt>
                <c:pt idx="3003">
                  <c:v>3.4992299999999997E-2</c:v>
                </c:pt>
                <c:pt idx="3004">
                  <c:v>3.5698399999999998E-2</c:v>
                </c:pt>
                <c:pt idx="3005">
                  <c:v>3.6319499999999998E-2</c:v>
                </c:pt>
                <c:pt idx="3006">
                  <c:v>3.6855699999999998E-2</c:v>
                </c:pt>
                <c:pt idx="3007">
                  <c:v>3.7306199999999998E-2</c:v>
                </c:pt>
                <c:pt idx="3008">
                  <c:v>3.7669500000000002E-2</c:v>
                </c:pt>
                <c:pt idx="3009">
                  <c:v>3.79455E-2</c:v>
                </c:pt>
                <c:pt idx="3010">
                  <c:v>3.8134800000000003E-2</c:v>
                </c:pt>
                <c:pt idx="3011">
                  <c:v>3.8236899999999997E-2</c:v>
                </c:pt>
                <c:pt idx="3012">
                  <c:v>3.8251899999999998E-2</c:v>
                </c:pt>
                <c:pt idx="3013">
                  <c:v>3.8182599999999997E-2</c:v>
                </c:pt>
                <c:pt idx="3014">
                  <c:v>3.80331E-2</c:v>
                </c:pt>
                <c:pt idx="3015">
                  <c:v>3.7805499999999999E-2</c:v>
                </c:pt>
                <c:pt idx="3016">
                  <c:v>3.74998E-2</c:v>
                </c:pt>
                <c:pt idx="3017">
                  <c:v>3.7116099999999999E-2</c:v>
                </c:pt>
                <c:pt idx="3018">
                  <c:v>3.6654800000000001E-2</c:v>
                </c:pt>
                <c:pt idx="3019">
                  <c:v>3.6115800000000003E-2</c:v>
                </c:pt>
                <c:pt idx="3020">
                  <c:v>3.5499999999999997E-2</c:v>
                </c:pt>
                <c:pt idx="3021">
                  <c:v>3.4811300000000003E-2</c:v>
                </c:pt>
                <c:pt idx="3022">
                  <c:v>3.4053600000000003E-2</c:v>
                </c:pt>
                <c:pt idx="3023">
                  <c:v>3.3227899999999998E-2</c:v>
                </c:pt>
                <c:pt idx="3024">
                  <c:v>3.2333099999999997E-2</c:v>
                </c:pt>
                <c:pt idx="3025">
                  <c:v>3.1369099999999997E-2</c:v>
                </c:pt>
                <c:pt idx="3026">
                  <c:v>3.0336399999999999E-2</c:v>
                </c:pt>
                <c:pt idx="3027">
                  <c:v>2.9237200000000001E-2</c:v>
                </c:pt>
                <c:pt idx="3028">
                  <c:v>2.8074499999999999E-2</c:v>
                </c:pt>
                <c:pt idx="3029">
                  <c:v>2.6851699999999999E-2</c:v>
                </c:pt>
                <c:pt idx="3030">
                  <c:v>2.55716E-2</c:v>
                </c:pt>
                <c:pt idx="3031">
                  <c:v>2.42361E-2</c:v>
                </c:pt>
                <c:pt idx="3032">
                  <c:v>2.2846700000000001E-2</c:v>
                </c:pt>
                <c:pt idx="3033">
                  <c:v>2.1404800000000002E-2</c:v>
                </c:pt>
                <c:pt idx="3034">
                  <c:v>1.9911499999999999E-2</c:v>
                </c:pt>
                <c:pt idx="3035">
                  <c:v>1.8367700000000001E-2</c:v>
                </c:pt>
                <c:pt idx="3036">
                  <c:v>1.6774799999999999E-2</c:v>
                </c:pt>
                <c:pt idx="3037">
                  <c:v>1.51355E-2</c:v>
                </c:pt>
                <c:pt idx="3038">
                  <c:v>1.3452799999999999E-2</c:v>
                </c:pt>
                <c:pt idx="3039">
                  <c:v>1.17289E-2</c:v>
                </c:pt>
                <c:pt idx="3040" formatCode="0.00E+00">
                  <c:v>9.9669000000000008E-3</c:v>
                </c:pt>
                <c:pt idx="3041" formatCode="0.00E+00">
                  <c:v>8.1702300000000005E-3</c:v>
                </c:pt>
                <c:pt idx="3042" formatCode="0.00E+00">
                  <c:v>6.3412800000000004E-3</c:v>
                </c:pt>
                <c:pt idx="3043" formatCode="0.00E+00">
                  <c:v>4.4820499999999996E-3</c:v>
                </c:pt>
                <c:pt idx="3044" formatCode="0.00E+00">
                  <c:v>2.59472E-3</c:v>
                </c:pt>
                <c:pt idx="3045" formatCode="0.00E+00">
                  <c:v>6.8148000000000004E-4</c:v>
                </c:pt>
                <c:pt idx="3046" formatCode="0.00E+00">
                  <c:v>-1.25527E-3</c:v>
                </c:pt>
                <c:pt idx="3047" formatCode="0.00E+00">
                  <c:v>-3.2132200000000001E-3</c:v>
                </c:pt>
                <c:pt idx="3048" formatCode="0.00E+00">
                  <c:v>-5.1906799999999996E-3</c:v>
                </c:pt>
                <c:pt idx="3049" formatCode="0.00E+00">
                  <c:v>-7.1861900000000003E-3</c:v>
                </c:pt>
                <c:pt idx="3050" formatCode="0.00E+00">
                  <c:v>-9.1973699999999999E-3</c:v>
                </c:pt>
                <c:pt idx="3051">
                  <c:v>-1.1221E-2</c:v>
                </c:pt>
                <c:pt idx="3052">
                  <c:v>-1.3254200000000001E-2</c:v>
                </c:pt>
                <c:pt idx="3053">
                  <c:v>-1.5294800000000001E-2</c:v>
                </c:pt>
                <c:pt idx="3054">
                  <c:v>-1.73402E-2</c:v>
                </c:pt>
                <c:pt idx="3055">
                  <c:v>-1.9387700000000001E-2</c:v>
                </c:pt>
                <c:pt idx="3056">
                  <c:v>-2.14342E-2</c:v>
                </c:pt>
                <c:pt idx="3057">
                  <c:v>-2.3476899999999998E-2</c:v>
                </c:pt>
                <c:pt idx="3058">
                  <c:v>-2.5512099999999999E-2</c:v>
                </c:pt>
                <c:pt idx="3059">
                  <c:v>-2.75363E-2</c:v>
                </c:pt>
                <c:pt idx="3060">
                  <c:v>-2.9546800000000002E-2</c:v>
                </c:pt>
                <c:pt idx="3061">
                  <c:v>-3.1541399999999997E-2</c:v>
                </c:pt>
                <c:pt idx="3062">
                  <c:v>-3.3517600000000002E-2</c:v>
                </c:pt>
                <c:pt idx="3063">
                  <c:v>-3.54726E-2</c:v>
                </c:pt>
                <c:pt idx="3064">
                  <c:v>-3.7403600000000002E-2</c:v>
                </c:pt>
                <c:pt idx="3065">
                  <c:v>-3.93084E-2</c:v>
                </c:pt>
                <c:pt idx="3066">
                  <c:v>-4.1185699999999999E-2</c:v>
                </c:pt>
                <c:pt idx="3067">
                  <c:v>-4.3033799999999997E-2</c:v>
                </c:pt>
                <c:pt idx="3068">
                  <c:v>-4.4850300000000003E-2</c:v>
                </c:pt>
                <c:pt idx="3069">
                  <c:v>-4.66325E-2</c:v>
                </c:pt>
                <c:pt idx="3070">
                  <c:v>-4.8377799999999999E-2</c:v>
                </c:pt>
                <c:pt idx="3071">
                  <c:v>-5.0083700000000002E-2</c:v>
                </c:pt>
                <c:pt idx="3072">
                  <c:v>-5.17484E-2</c:v>
                </c:pt>
                <c:pt idx="3073">
                  <c:v>-5.3370300000000002E-2</c:v>
                </c:pt>
                <c:pt idx="3074">
                  <c:v>-5.4947700000000002E-2</c:v>
                </c:pt>
                <c:pt idx="3075">
                  <c:v>-5.6477899999999998E-2</c:v>
                </c:pt>
                <c:pt idx="3076">
                  <c:v>-5.7957599999999998E-2</c:v>
                </c:pt>
                <c:pt idx="3077">
                  <c:v>-5.9384199999999998E-2</c:v>
                </c:pt>
                <c:pt idx="3078">
                  <c:v>-6.0756400000000002E-2</c:v>
                </c:pt>
                <c:pt idx="3079">
                  <c:v>-6.2073700000000002E-2</c:v>
                </c:pt>
                <c:pt idx="3080">
                  <c:v>-6.3334399999999999E-2</c:v>
                </c:pt>
                <c:pt idx="3081">
                  <c:v>-6.4536399999999994E-2</c:v>
                </c:pt>
                <c:pt idx="3082">
                  <c:v>-6.56775E-2</c:v>
                </c:pt>
                <c:pt idx="3083">
                  <c:v>-6.6756399999999994E-2</c:v>
                </c:pt>
                <c:pt idx="3084">
                  <c:v>-6.7772399999999997E-2</c:v>
                </c:pt>
                <c:pt idx="3085">
                  <c:v>-6.8724400000000005E-2</c:v>
                </c:pt>
                <c:pt idx="3086">
                  <c:v>-6.9610900000000003E-2</c:v>
                </c:pt>
                <c:pt idx="3087">
                  <c:v>-7.0430499999999993E-2</c:v>
                </c:pt>
                <c:pt idx="3088">
                  <c:v>-7.1181900000000006E-2</c:v>
                </c:pt>
                <c:pt idx="3089">
                  <c:v>-7.18641E-2</c:v>
                </c:pt>
                <c:pt idx="3090">
                  <c:v>-7.2476499999999999E-2</c:v>
                </c:pt>
                <c:pt idx="3091">
                  <c:v>-7.3018700000000006E-2</c:v>
                </c:pt>
                <c:pt idx="3092">
                  <c:v>-7.3489799999999994E-2</c:v>
                </c:pt>
                <c:pt idx="3093">
                  <c:v>-7.3888300000000004E-2</c:v>
                </c:pt>
                <c:pt idx="3094">
                  <c:v>-7.4212899999999998E-2</c:v>
                </c:pt>
                <c:pt idx="3095">
                  <c:v>-7.4462500000000001E-2</c:v>
                </c:pt>
                <c:pt idx="3096">
                  <c:v>-7.4636099999999997E-2</c:v>
                </c:pt>
                <c:pt idx="3097">
                  <c:v>-7.4734200000000001E-2</c:v>
                </c:pt>
                <c:pt idx="3098">
                  <c:v>-7.4756799999999998E-2</c:v>
                </c:pt>
                <c:pt idx="3099">
                  <c:v>-7.4703800000000001E-2</c:v>
                </c:pt>
                <c:pt idx="3100">
                  <c:v>-7.4574799999999997E-2</c:v>
                </c:pt>
                <c:pt idx="3101">
                  <c:v>-7.43698E-2</c:v>
                </c:pt>
                <c:pt idx="3102">
                  <c:v>-7.4089299999999997E-2</c:v>
                </c:pt>
                <c:pt idx="3103">
                  <c:v>-7.3733599999999996E-2</c:v>
                </c:pt>
                <c:pt idx="3104">
                  <c:v>-7.3302800000000001E-2</c:v>
                </c:pt>
                <c:pt idx="3105">
                  <c:v>-7.2795899999999997E-2</c:v>
                </c:pt>
                <c:pt idx="3106">
                  <c:v>-7.2212499999999999E-2</c:v>
                </c:pt>
                <c:pt idx="3107">
                  <c:v>-7.1553900000000004E-2</c:v>
                </c:pt>
                <c:pt idx="3108">
                  <c:v>-7.0821899999999993E-2</c:v>
                </c:pt>
                <c:pt idx="3109">
                  <c:v>-7.0017200000000002E-2</c:v>
                </c:pt>
                <c:pt idx="3110">
                  <c:v>-6.9139599999999996E-2</c:v>
                </c:pt>
                <c:pt idx="3111">
                  <c:v>-6.8189700000000006E-2</c:v>
                </c:pt>
                <c:pt idx="3112">
                  <c:v>-6.7168599999999995E-2</c:v>
                </c:pt>
                <c:pt idx="3113">
                  <c:v>-6.6076899999999994E-2</c:v>
                </c:pt>
                <c:pt idx="3114">
                  <c:v>-6.4914200000000005E-2</c:v>
                </c:pt>
                <c:pt idx="3115">
                  <c:v>-6.3679899999999998E-2</c:v>
                </c:pt>
                <c:pt idx="3116">
                  <c:v>-6.2374300000000001E-2</c:v>
                </c:pt>
                <c:pt idx="3117">
                  <c:v>-6.0998299999999998E-2</c:v>
                </c:pt>
                <c:pt idx="3118">
                  <c:v>-5.95527E-2</c:v>
                </c:pt>
                <c:pt idx="3119">
                  <c:v>-5.8037999999999999E-2</c:v>
                </c:pt>
                <c:pt idx="3120">
                  <c:v>-5.6455600000000002E-2</c:v>
                </c:pt>
                <c:pt idx="3121">
                  <c:v>-5.4807300000000003E-2</c:v>
                </c:pt>
                <c:pt idx="3122">
                  <c:v>-5.3094700000000002E-2</c:v>
                </c:pt>
                <c:pt idx="3123">
                  <c:v>-5.1318700000000002E-2</c:v>
                </c:pt>
                <c:pt idx="3124">
                  <c:v>-4.9479799999999997E-2</c:v>
                </c:pt>
                <c:pt idx="3125">
                  <c:v>-4.7579000000000003E-2</c:v>
                </c:pt>
                <c:pt idx="3126">
                  <c:v>-4.5617699999999997E-2</c:v>
                </c:pt>
                <c:pt idx="3127">
                  <c:v>-4.3597400000000001E-2</c:v>
                </c:pt>
                <c:pt idx="3128">
                  <c:v>-4.1519300000000002E-2</c:v>
                </c:pt>
                <c:pt idx="3129">
                  <c:v>-3.9384700000000002E-2</c:v>
                </c:pt>
                <c:pt idx="3130">
                  <c:v>-3.7194999999999999E-2</c:v>
                </c:pt>
                <c:pt idx="3131">
                  <c:v>-3.4951900000000001E-2</c:v>
                </c:pt>
                <c:pt idx="3132">
                  <c:v>-3.2657499999999999E-2</c:v>
                </c:pt>
                <c:pt idx="3133">
                  <c:v>-3.03136E-2</c:v>
                </c:pt>
                <c:pt idx="3134">
                  <c:v>-2.7921999999999999E-2</c:v>
                </c:pt>
                <c:pt idx="3135">
                  <c:v>-2.54845E-2</c:v>
                </c:pt>
                <c:pt idx="3136">
                  <c:v>-2.3002700000000001E-2</c:v>
                </c:pt>
                <c:pt idx="3137">
                  <c:v>-2.04785E-2</c:v>
                </c:pt>
                <c:pt idx="3138">
                  <c:v>-1.7913599999999998E-2</c:v>
                </c:pt>
                <c:pt idx="3139">
                  <c:v>-1.53093E-2</c:v>
                </c:pt>
                <c:pt idx="3140">
                  <c:v>-1.2666699999999999E-2</c:v>
                </c:pt>
                <c:pt idx="3141" formatCode="0.00E+00">
                  <c:v>-9.9873400000000008E-3</c:v>
                </c:pt>
                <c:pt idx="3142" formatCode="0.00E+00">
                  <c:v>-7.2728899999999997E-3</c:v>
                </c:pt>
                <c:pt idx="3143" formatCode="0.00E+00">
                  <c:v>-4.5244500000000002E-3</c:v>
                </c:pt>
                <c:pt idx="3144" formatCode="0.00E+00">
                  <c:v>-1.74333E-3</c:v>
                </c:pt>
                <c:pt idx="3145" formatCode="0.00E+00">
                  <c:v>1.06802E-3</c:v>
                </c:pt>
                <c:pt idx="3146" formatCode="0.00E+00">
                  <c:v>3.9072400000000002E-3</c:v>
                </c:pt>
                <c:pt idx="3147" formatCode="0.00E+00">
                  <c:v>6.7729799999999996E-3</c:v>
                </c:pt>
                <c:pt idx="3148" formatCode="0.00E+00">
                  <c:v>9.66382E-3</c:v>
                </c:pt>
                <c:pt idx="3149">
                  <c:v>1.25775E-2</c:v>
                </c:pt>
                <c:pt idx="3150">
                  <c:v>1.55117E-2</c:v>
                </c:pt>
                <c:pt idx="3151">
                  <c:v>1.8464100000000001E-2</c:v>
                </c:pt>
                <c:pt idx="3152">
                  <c:v>2.1433399999999998E-2</c:v>
                </c:pt>
                <c:pt idx="3153">
                  <c:v>2.4417999999999999E-2</c:v>
                </c:pt>
                <c:pt idx="3154">
                  <c:v>2.7416599999999999E-2</c:v>
                </c:pt>
                <c:pt idx="3155">
                  <c:v>3.04275E-2</c:v>
                </c:pt>
                <c:pt idx="3156">
                  <c:v>3.3448800000000001E-2</c:v>
                </c:pt>
                <c:pt idx="3157">
                  <c:v>3.6478499999999997E-2</c:v>
                </c:pt>
                <c:pt idx="3158">
                  <c:v>3.9515099999999997E-2</c:v>
                </c:pt>
                <c:pt idx="3159">
                  <c:v>4.2557400000000002E-2</c:v>
                </c:pt>
                <c:pt idx="3160">
                  <c:v>4.5604100000000002E-2</c:v>
                </c:pt>
                <c:pt idx="3161">
                  <c:v>4.8653700000000001E-2</c:v>
                </c:pt>
                <c:pt idx="3162">
                  <c:v>5.1704300000000002E-2</c:v>
                </c:pt>
                <c:pt idx="3163">
                  <c:v>5.4753999999999997E-2</c:v>
                </c:pt>
                <c:pt idx="3164">
                  <c:v>5.7801199999999997E-2</c:v>
                </c:pt>
                <c:pt idx="3165">
                  <c:v>6.08444E-2</c:v>
                </c:pt>
                <c:pt idx="3166">
                  <c:v>6.3881800000000002E-2</c:v>
                </c:pt>
                <c:pt idx="3167">
                  <c:v>6.6911999999999999E-2</c:v>
                </c:pt>
                <c:pt idx="3168">
                  <c:v>6.9932800000000003E-2</c:v>
                </c:pt>
                <c:pt idx="3169">
                  <c:v>7.2942199999999999E-2</c:v>
                </c:pt>
                <c:pt idx="3170">
                  <c:v>7.5937699999999997E-2</c:v>
                </c:pt>
                <c:pt idx="3171">
                  <c:v>7.8917399999999999E-2</c:v>
                </c:pt>
                <c:pt idx="3172">
                  <c:v>8.1879199999999999E-2</c:v>
                </c:pt>
                <c:pt idx="3173">
                  <c:v>8.4820900000000005E-2</c:v>
                </c:pt>
                <c:pt idx="3174">
                  <c:v>8.7741E-2</c:v>
                </c:pt>
                <c:pt idx="3175">
                  <c:v>9.0638300000000005E-2</c:v>
                </c:pt>
                <c:pt idx="3176">
                  <c:v>9.35116E-2</c:v>
                </c:pt>
                <c:pt idx="3177">
                  <c:v>9.6359600000000004E-2</c:v>
                </c:pt>
                <c:pt idx="3178">
                  <c:v>9.9181400000000003E-2</c:v>
                </c:pt>
                <c:pt idx="3179">
                  <c:v>0.101976</c:v>
                </c:pt>
                <c:pt idx="3180">
                  <c:v>0.104742</c:v>
                </c:pt>
                <c:pt idx="3181">
                  <c:v>0.107478</c:v>
                </c:pt>
                <c:pt idx="3182">
                  <c:v>0.110184</c:v>
                </c:pt>
                <c:pt idx="3183">
                  <c:v>0.112857</c:v>
                </c:pt>
                <c:pt idx="3184">
                  <c:v>0.115495</c:v>
                </c:pt>
                <c:pt idx="3185">
                  <c:v>0.11809799999999999</c:v>
                </c:pt>
                <c:pt idx="3186">
                  <c:v>0.12066399999999999</c:v>
                </c:pt>
                <c:pt idx="3187">
                  <c:v>0.12318999999999999</c:v>
                </c:pt>
                <c:pt idx="3188">
                  <c:v>0.12567500000000001</c:v>
                </c:pt>
                <c:pt idx="3189">
                  <c:v>0.12811800000000001</c:v>
                </c:pt>
                <c:pt idx="3190">
                  <c:v>0.13051699999999999</c:v>
                </c:pt>
                <c:pt idx="3191">
                  <c:v>0.13287099999999999</c:v>
                </c:pt>
                <c:pt idx="3192">
                  <c:v>0.13517999999999999</c:v>
                </c:pt>
                <c:pt idx="3193">
                  <c:v>0.13744300000000001</c:v>
                </c:pt>
                <c:pt idx="3194">
                  <c:v>0.139658</c:v>
                </c:pt>
                <c:pt idx="3195">
                  <c:v>0.14182400000000001</c:v>
                </c:pt>
                <c:pt idx="3196">
                  <c:v>0.14394000000000001</c:v>
                </c:pt>
                <c:pt idx="3197">
                  <c:v>0.14600299999999999</c:v>
                </c:pt>
                <c:pt idx="3198">
                  <c:v>0.148012</c:v>
                </c:pt>
                <c:pt idx="3199">
                  <c:v>0.14996799999999999</c:v>
                </c:pt>
                <c:pt idx="3200">
                  <c:v>0.15187</c:v>
                </c:pt>
                <c:pt idx="3201">
                  <c:v>0.15371399999999999</c:v>
                </c:pt>
                <c:pt idx="3202">
                  <c:v>0.155501</c:v>
                </c:pt>
                <c:pt idx="3203">
                  <c:v>0.15722800000000001</c:v>
                </c:pt>
                <c:pt idx="3204">
                  <c:v>0.15889500000000001</c:v>
                </c:pt>
                <c:pt idx="3205">
                  <c:v>0.1605</c:v>
                </c:pt>
                <c:pt idx="3206">
                  <c:v>0.16204299999999999</c:v>
                </c:pt>
                <c:pt idx="3207">
                  <c:v>0.163523</c:v>
                </c:pt>
                <c:pt idx="3208">
                  <c:v>0.164939</c:v>
                </c:pt>
                <c:pt idx="3209">
                  <c:v>0.16628899999999999</c:v>
                </c:pt>
                <c:pt idx="3210">
                  <c:v>0.167571</c:v>
                </c:pt>
                <c:pt idx="3211">
                  <c:v>0.16878299999999999</c:v>
                </c:pt>
                <c:pt idx="3212">
                  <c:v>0.16992499999999999</c:v>
                </c:pt>
                <c:pt idx="3213">
                  <c:v>0.17099500000000001</c:v>
                </c:pt>
                <c:pt idx="3214">
                  <c:v>0.17199300000000001</c:v>
                </c:pt>
                <c:pt idx="3215">
                  <c:v>0.17291799999999999</c:v>
                </c:pt>
                <c:pt idx="3216">
                  <c:v>0.17377000000000001</c:v>
                </c:pt>
                <c:pt idx="3217">
                  <c:v>0.17454900000000001</c:v>
                </c:pt>
                <c:pt idx="3218">
                  <c:v>0.17525499999999999</c:v>
                </c:pt>
                <c:pt idx="3219">
                  <c:v>0.17588599999999999</c:v>
                </c:pt>
                <c:pt idx="3220">
                  <c:v>0.17644199999999999</c:v>
                </c:pt>
                <c:pt idx="3221">
                  <c:v>0.176923</c:v>
                </c:pt>
                <c:pt idx="3222">
                  <c:v>0.17732800000000001</c:v>
                </c:pt>
                <c:pt idx="3223">
                  <c:v>0.17765500000000001</c:v>
                </c:pt>
                <c:pt idx="3224">
                  <c:v>0.17790500000000001</c:v>
                </c:pt>
                <c:pt idx="3225">
                  <c:v>0.17807600000000001</c:v>
                </c:pt>
                <c:pt idx="3226">
                  <c:v>0.17817</c:v>
                </c:pt>
                <c:pt idx="3227">
                  <c:v>0.17818500000000001</c:v>
                </c:pt>
                <c:pt idx="3228">
                  <c:v>0.178121</c:v>
                </c:pt>
                <c:pt idx="3229">
                  <c:v>0.177976</c:v>
                </c:pt>
                <c:pt idx="3230">
                  <c:v>0.17774999999999999</c:v>
                </c:pt>
                <c:pt idx="3231">
                  <c:v>0.17744399999999999</c:v>
                </c:pt>
                <c:pt idx="3232">
                  <c:v>0.17705699999999999</c:v>
                </c:pt>
                <c:pt idx="3233">
                  <c:v>0.17659</c:v>
                </c:pt>
                <c:pt idx="3234">
                  <c:v>0.176041</c:v>
                </c:pt>
                <c:pt idx="3235">
                  <c:v>0.17541100000000001</c:v>
                </c:pt>
                <c:pt idx="3236">
                  <c:v>0.17469799999999999</c:v>
                </c:pt>
                <c:pt idx="3237">
                  <c:v>0.173904</c:v>
                </c:pt>
                <c:pt idx="3238">
                  <c:v>0.17302799999999999</c:v>
                </c:pt>
                <c:pt idx="3239">
                  <c:v>0.172069</c:v>
                </c:pt>
                <c:pt idx="3240">
                  <c:v>0.17102800000000001</c:v>
                </c:pt>
                <c:pt idx="3241">
                  <c:v>0.169903</c:v>
                </c:pt>
                <c:pt idx="3242">
                  <c:v>0.16869600000000001</c:v>
                </c:pt>
                <c:pt idx="3243">
                  <c:v>0.167406</c:v>
                </c:pt>
                <c:pt idx="3244">
                  <c:v>0.16603599999999999</c:v>
                </c:pt>
                <c:pt idx="3245">
                  <c:v>0.16458400000000001</c:v>
                </c:pt>
                <c:pt idx="3246">
                  <c:v>0.163053</c:v>
                </c:pt>
                <c:pt idx="3247">
                  <c:v>0.161441</c:v>
                </c:pt>
                <c:pt idx="3248">
                  <c:v>0.15975</c:v>
                </c:pt>
                <c:pt idx="3249">
                  <c:v>0.15798000000000001</c:v>
                </c:pt>
                <c:pt idx="3250">
                  <c:v>0.15613199999999999</c:v>
                </c:pt>
                <c:pt idx="3251">
                  <c:v>0.15420600000000001</c:v>
                </c:pt>
                <c:pt idx="3252">
                  <c:v>0.152203</c:v>
                </c:pt>
                <c:pt idx="3253">
                  <c:v>0.15012500000000001</c:v>
                </c:pt>
                <c:pt idx="3254">
                  <c:v>0.14797399999999999</c:v>
                </c:pt>
                <c:pt idx="3255">
                  <c:v>0.14575099999999999</c:v>
                </c:pt>
                <c:pt idx="3256">
                  <c:v>0.143455</c:v>
                </c:pt>
                <c:pt idx="3257">
                  <c:v>0.14108999999999999</c:v>
                </c:pt>
                <c:pt idx="3258">
                  <c:v>0.138657</c:v>
                </c:pt>
                <c:pt idx="3259">
                  <c:v>0.136157</c:v>
                </c:pt>
                <c:pt idx="3260">
                  <c:v>0.13359099999999999</c:v>
                </c:pt>
                <c:pt idx="3261">
                  <c:v>0.130963</c:v>
                </c:pt>
                <c:pt idx="3262">
                  <c:v>0.128274</c:v>
                </c:pt>
                <c:pt idx="3263">
                  <c:v>0.125524</c:v>
                </c:pt>
                <c:pt idx="3264">
                  <c:v>0.12271600000000001</c:v>
                </c:pt>
                <c:pt idx="3265">
                  <c:v>0.119852</c:v>
                </c:pt>
                <c:pt idx="3266">
                  <c:v>0.11693099999999999</c:v>
                </c:pt>
                <c:pt idx="3267">
                  <c:v>0.113958</c:v>
                </c:pt>
                <c:pt idx="3268">
                  <c:v>0.11093500000000001</c:v>
                </c:pt>
                <c:pt idx="3269">
                  <c:v>0.107865</c:v>
                </c:pt>
                <c:pt idx="3270">
                  <c:v>0.10475</c:v>
                </c:pt>
                <c:pt idx="3271">
                  <c:v>0.101591</c:v>
                </c:pt>
                <c:pt idx="3272">
                  <c:v>9.8392499999999994E-2</c:v>
                </c:pt>
                <c:pt idx="3273">
                  <c:v>9.5155600000000007E-2</c:v>
                </c:pt>
                <c:pt idx="3274">
                  <c:v>9.1882599999999995E-2</c:v>
                </c:pt>
                <c:pt idx="3275">
                  <c:v>8.8575600000000004E-2</c:v>
                </c:pt>
                <c:pt idx="3276">
                  <c:v>8.5237300000000002E-2</c:v>
                </c:pt>
                <c:pt idx="3277">
                  <c:v>8.1870499999999999E-2</c:v>
                </c:pt>
                <c:pt idx="3278">
                  <c:v>7.8477900000000003E-2</c:v>
                </c:pt>
                <c:pt idx="3279">
                  <c:v>7.5061900000000001E-2</c:v>
                </c:pt>
                <c:pt idx="3280">
                  <c:v>7.1625499999999995E-2</c:v>
                </c:pt>
                <c:pt idx="3281">
                  <c:v>6.8171999999999996E-2</c:v>
                </c:pt>
                <c:pt idx="3282">
                  <c:v>6.4704499999999998E-2</c:v>
                </c:pt>
                <c:pt idx="3283">
                  <c:v>6.1226099999999999E-2</c:v>
                </c:pt>
                <c:pt idx="3284">
                  <c:v>5.7739699999999998E-2</c:v>
                </c:pt>
                <c:pt idx="3285">
                  <c:v>5.4248900000000003E-2</c:v>
                </c:pt>
                <c:pt idx="3286">
                  <c:v>5.0757499999999997E-2</c:v>
                </c:pt>
                <c:pt idx="3287">
                  <c:v>4.72693E-2</c:v>
                </c:pt>
                <c:pt idx="3288">
                  <c:v>4.3787100000000002E-2</c:v>
                </c:pt>
                <c:pt idx="3289">
                  <c:v>4.0313300000000003E-2</c:v>
                </c:pt>
                <c:pt idx="3290">
                  <c:v>3.6851200000000001E-2</c:v>
                </c:pt>
                <c:pt idx="3291">
                  <c:v>3.34051E-2</c:v>
                </c:pt>
                <c:pt idx="3292">
                  <c:v>2.9978500000000002E-2</c:v>
                </c:pt>
                <c:pt idx="3293">
                  <c:v>2.6575000000000001E-2</c:v>
                </c:pt>
                <c:pt idx="3294">
                  <c:v>2.3198300000000002E-2</c:v>
                </c:pt>
                <c:pt idx="3295">
                  <c:v>1.9852399999999999E-2</c:v>
                </c:pt>
                <c:pt idx="3296">
                  <c:v>1.6541500000000001E-2</c:v>
                </c:pt>
                <c:pt idx="3297">
                  <c:v>1.3270199999999999E-2</c:v>
                </c:pt>
                <c:pt idx="3298">
                  <c:v>1.00427E-2</c:v>
                </c:pt>
                <c:pt idx="3299" formatCode="0.00E+00">
                  <c:v>6.8627599999999999E-3</c:v>
                </c:pt>
                <c:pt idx="3300" formatCode="0.00E+00">
                  <c:v>3.73377E-3</c:v>
                </c:pt>
                <c:pt idx="3301" formatCode="0.00E+00">
                  <c:v>6.5872000000000001E-4</c:v>
                </c:pt>
                <c:pt idx="3302" formatCode="0.00E+00">
                  <c:v>-2.3592600000000002E-3</c:v>
                </c:pt>
                <c:pt idx="3303" formatCode="0.00E+00">
                  <c:v>-5.3166000000000003E-3</c:v>
                </c:pt>
                <c:pt idx="3304" formatCode="0.00E+00">
                  <c:v>-8.2091999999999998E-3</c:v>
                </c:pt>
                <c:pt idx="3305">
                  <c:v>-1.1032699999999999E-2</c:v>
                </c:pt>
                <c:pt idx="3306">
                  <c:v>-1.37827E-2</c:v>
                </c:pt>
                <c:pt idx="3307">
                  <c:v>-1.64551E-2</c:v>
                </c:pt>
                <c:pt idx="3308">
                  <c:v>-1.9046E-2</c:v>
                </c:pt>
                <c:pt idx="3309">
                  <c:v>-2.1551899999999999E-2</c:v>
                </c:pt>
                <c:pt idx="3310">
                  <c:v>-2.3969299999999999E-2</c:v>
                </c:pt>
                <c:pt idx="3311">
                  <c:v>-2.62948E-2</c:v>
                </c:pt>
                <c:pt idx="3312">
                  <c:v>-2.8525700000000001E-2</c:v>
                </c:pt>
                <c:pt idx="3313">
                  <c:v>-3.06599E-2</c:v>
                </c:pt>
                <c:pt idx="3314">
                  <c:v>-3.2694500000000001E-2</c:v>
                </c:pt>
                <c:pt idx="3315">
                  <c:v>-3.4626700000000003E-2</c:v>
                </c:pt>
                <c:pt idx="3316">
                  <c:v>-3.6453300000000001E-2</c:v>
                </c:pt>
                <c:pt idx="3317">
                  <c:v>-3.8171200000000002E-2</c:v>
                </c:pt>
                <c:pt idx="3318">
                  <c:v>-3.9777699999999999E-2</c:v>
                </c:pt>
                <c:pt idx="3319">
                  <c:v>-4.1269699999999999E-2</c:v>
                </c:pt>
                <c:pt idx="3320">
                  <c:v>-4.2644300000000003E-2</c:v>
                </c:pt>
                <c:pt idx="3321">
                  <c:v>-4.3898300000000001E-2</c:v>
                </c:pt>
                <c:pt idx="3322">
                  <c:v>-4.5028499999999999E-2</c:v>
                </c:pt>
                <c:pt idx="3323">
                  <c:v>-4.6031700000000002E-2</c:v>
                </c:pt>
                <c:pt idx="3324">
                  <c:v>-4.6904899999999999E-2</c:v>
                </c:pt>
                <c:pt idx="3325">
                  <c:v>-4.7646000000000001E-2</c:v>
                </c:pt>
                <c:pt idx="3326">
                  <c:v>-4.8253699999999997E-2</c:v>
                </c:pt>
                <c:pt idx="3327">
                  <c:v>-4.8726499999999999E-2</c:v>
                </c:pt>
                <c:pt idx="3328">
                  <c:v>-4.9062399999999999E-2</c:v>
                </c:pt>
                <c:pt idx="3329">
                  <c:v>-4.9259499999999998E-2</c:v>
                </c:pt>
                <c:pt idx="3330">
                  <c:v>-4.9316699999999998E-2</c:v>
                </c:pt>
                <c:pt idx="3331">
                  <c:v>-4.9232699999999997E-2</c:v>
                </c:pt>
                <c:pt idx="3332">
                  <c:v>-4.90062E-2</c:v>
                </c:pt>
                <c:pt idx="3333">
                  <c:v>-4.8635299999999999E-2</c:v>
                </c:pt>
                <c:pt idx="3334">
                  <c:v>-4.8118800000000003E-2</c:v>
                </c:pt>
                <c:pt idx="3335">
                  <c:v>-4.7455200000000003E-2</c:v>
                </c:pt>
                <c:pt idx="3336">
                  <c:v>-4.6643200000000003E-2</c:v>
                </c:pt>
                <c:pt idx="3337">
                  <c:v>-4.5682100000000003E-2</c:v>
                </c:pt>
                <c:pt idx="3338">
                  <c:v>-4.4572000000000001E-2</c:v>
                </c:pt>
                <c:pt idx="3339">
                  <c:v>-4.3313400000000002E-2</c:v>
                </c:pt>
                <c:pt idx="3340">
                  <c:v>-4.1906600000000002E-2</c:v>
                </c:pt>
                <c:pt idx="3341">
                  <c:v>-4.0351499999999998E-2</c:v>
                </c:pt>
                <c:pt idx="3342">
                  <c:v>-3.8647800000000003E-2</c:v>
                </c:pt>
                <c:pt idx="3343">
                  <c:v>-3.6795500000000002E-2</c:v>
                </c:pt>
                <c:pt idx="3344">
                  <c:v>-3.4794899999999997E-2</c:v>
                </c:pt>
                <c:pt idx="3345">
                  <c:v>-3.26462E-2</c:v>
                </c:pt>
                <c:pt idx="3346">
                  <c:v>-3.0350100000000001E-2</c:v>
                </c:pt>
                <c:pt idx="3347">
                  <c:v>-2.7907999999999999E-2</c:v>
                </c:pt>
                <c:pt idx="3348">
                  <c:v>-2.5321799999999998E-2</c:v>
                </c:pt>
                <c:pt idx="3349">
                  <c:v>-2.2593700000000001E-2</c:v>
                </c:pt>
                <c:pt idx="3350">
                  <c:v>-1.9725699999999999E-2</c:v>
                </c:pt>
                <c:pt idx="3351">
                  <c:v>-1.6720499999999999E-2</c:v>
                </c:pt>
                <c:pt idx="3352">
                  <c:v>-1.3580800000000001E-2</c:v>
                </c:pt>
                <c:pt idx="3353">
                  <c:v>-1.0309199999999999E-2</c:v>
                </c:pt>
                <c:pt idx="3354" formatCode="0.00E+00">
                  <c:v>-6.9085300000000004E-3</c:v>
                </c:pt>
                <c:pt idx="3355" formatCode="0.00E+00">
                  <c:v>-3.3820600000000001E-3</c:v>
                </c:pt>
                <c:pt idx="3356" formatCode="0.00E+00">
                  <c:v>2.6760500000000002E-4</c:v>
                </c:pt>
                <c:pt idx="3357" formatCode="0.00E+00">
                  <c:v>4.0380599999999996E-3</c:v>
                </c:pt>
                <c:pt idx="3358" formatCode="0.00E+00">
                  <c:v>7.9264999999999995E-3</c:v>
                </c:pt>
                <c:pt idx="3359">
                  <c:v>1.19297E-2</c:v>
                </c:pt>
                <c:pt idx="3360">
                  <c:v>1.60444E-2</c:v>
                </c:pt>
                <c:pt idx="3361">
                  <c:v>2.02671E-2</c:v>
                </c:pt>
                <c:pt idx="3362">
                  <c:v>2.4594000000000001E-2</c:v>
                </c:pt>
                <c:pt idx="3363">
                  <c:v>2.90213E-2</c:v>
                </c:pt>
                <c:pt idx="3364">
                  <c:v>3.3545199999999997E-2</c:v>
                </c:pt>
                <c:pt idx="3365">
                  <c:v>3.8161500000000001E-2</c:v>
                </c:pt>
                <c:pt idx="3366">
                  <c:v>4.2865500000000001E-2</c:v>
                </c:pt>
                <c:pt idx="3367">
                  <c:v>4.7651699999999998E-2</c:v>
                </c:pt>
                <c:pt idx="3368">
                  <c:v>5.2514400000000003E-2</c:v>
                </c:pt>
                <c:pt idx="3369">
                  <c:v>5.7448600000000002E-2</c:v>
                </c:pt>
                <c:pt idx="3370">
                  <c:v>6.2449499999999998E-2</c:v>
                </c:pt>
                <c:pt idx="3371">
                  <c:v>6.75124E-2</c:v>
                </c:pt>
                <c:pt idx="3372">
                  <c:v>7.2631799999999996E-2</c:v>
                </c:pt>
                <c:pt idx="3373">
                  <c:v>7.78026E-2</c:v>
                </c:pt>
                <c:pt idx="3374">
                  <c:v>8.3019800000000005E-2</c:v>
                </c:pt>
                <c:pt idx="3375">
                  <c:v>8.8277499999999995E-2</c:v>
                </c:pt>
                <c:pt idx="3376">
                  <c:v>9.3569700000000006E-2</c:v>
                </c:pt>
                <c:pt idx="3377">
                  <c:v>9.8890000000000006E-2</c:v>
                </c:pt>
                <c:pt idx="3378">
                  <c:v>0.10423200000000001</c:v>
                </c:pt>
                <c:pt idx="3379">
                  <c:v>0.10959099999999999</c:v>
                </c:pt>
                <c:pt idx="3380">
                  <c:v>0.11496099999999999</c:v>
                </c:pt>
                <c:pt idx="3381">
                  <c:v>0.120336</c:v>
                </c:pt>
                <c:pt idx="3382">
                  <c:v>0.12570999999999999</c:v>
                </c:pt>
                <c:pt idx="3383">
                  <c:v>0.131076</c:v>
                </c:pt>
                <c:pt idx="3384">
                  <c:v>0.13642799999999999</c:v>
                </c:pt>
                <c:pt idx="3385">
                  <c:v>0.14176</c:v>
                </c:pt>
                <c:pt idx="3386">
                  <c:v>0.147064</c:v>
                </c:pt>
                <c:pt idx="3387">
                  <c:v>0.152335</c:v>
                </c:pt>
                <c:pt idx="3388">
                  <c:v>0.15756700000000001</c:v>
                </c:pt>
                <c:pt idx="3389">
                  <c:v>0.16275400000000001</c:v>
                </c:pt>
                <c:pt idx="3390">
                  <c:v>0.16788900000000001</c:v>
                </c:pt>
                <c:pt idx="3391">
                  <c:v>0.17296500000000001</c:v>
                </c:pt>
                <c:pt idx="3392">
                  <c:v>0.177976</c:v>
                </c:pt>
                <c:pt idx="3393">
                  <c:v>0.18291499999999999</c:v>
                </c:pt>
                <c:pt idx="3394">
                  <c:v>0.187777</c:v>
                </c:pt>
                <c:pt idx="3395">
                  <c:v>0.192556</c:v>
                </c:pt>
                <c:pt idx="3396">
                  <c:v>0.19724700000000001</c:v>
                </c:pt>
                <c:pt idx="3397">
                  <c:v>0.201844</c:v>
                </c:pt>
                <c:pt idx="3398">
                  <c:v>0.206341</c:v>
                </c:pt>
                <c:pt idx="3399">
                  <c:v>0.210734</c:v>
                </c:pt>
                <c:pt idx="3400">
                  <c:v>0.21501600000000001</c:v>
                </c:pt>
                <c:pt idx="3401">
                  <c:v>0.21918299999999999</c:v>
                </c:pt>
                <c:pt idx="3402">
                  <c:v>0.22322900000000001</c:v>
                </c:pt>
                <c:pt idx="3403">
                  <c:v>0.22714999999999999</c:v>
                </c:pt>
                <c:pt idx="3404">
                  <c:v>0.23093900000000001</c:v>
                </c:pt>
                <c:pt idx="3405">
                  <c:v>0.234594</c:v>
                </c:pt>
                <c:pt idx="3406">
                  <c:v>0.23810799999999999</c:v>
                </c:pt>
                <c:pt idx="3407">
                  <c:v>0.241477</c:v>
                </c:pt>
                <c:pt idx="3408">
                  <c:v>0.244698</c:v>
                </c:pt>
                <c:pt idx="3409">
                  <c:v>0.24776400000000001</c:v>
                </c:pt>
                <c:pt idx="3410">
                  <c:v>0.25067400000000001</c:v>
                </c:pt>
                <c:pt idx="3411">
                  <c:v>0.25342199999999998</c:v>
                </c:pt>
                <c:pt idx="3412">
                  <c:v>0.25600600000000001</c:v>
                </c:pt>
                <c:pt idx="3413">
                  <c:v>0.25842300000000001</c:v>
                </c:pt>
                <c:pt idx="3414">
                  <c:v>0.26066800000000001</c:v>
                </c:pt>
                <c:pt idx="3415">
                  <c:v>0.26273999999999997</c:v>
                </c:pt>
                <c:pt idx="3416">
                  <c:v>0.26463500000000001</c:v>
                </c:pt>
                <c:pt idx="3417">
                  <c:v>0.26635199999999998</c:v>
                </c:pt>
                <c:pt idx="3418">
                  <c:v>0.26788800000000001</c:v>
                </c:pt>
                <c:pt idx="3419">
                  <c:v>0.26924100000000001</c:v>
                </c:pt>
                <c:pt idx="3420">
                  <c:v>0.27041100000000001</c:v>
                </c:pt>
                <c:pt idx="3421">
                  <c:v>0.271393</c:v>
                </c:pt>
                <c:pt idx="3422">
                  <c:v>0.27218900000000001</c:v>
                </c:pt>
                <c:pt idx="3423">
                  <c:v>0.27279500000000001</c:v>
                </c:pt>
                <c:pt idx="3424">
                  <c:v>0.27321099999999998</c:v>
                </c:pt>
                <c:pt idx="3425">
                  <c:v>0.27343800000000001</c:v>
                </c:pt>
                <c:pt idx="3426">
                  <c:v>0.27347500000000002</c:v>
                </c:pt>
                <c:pt idx="3427">
                  <c:v>0.27332299999999998</c:v>
                </c:pt>
                <c:pt idx="3428">
                  <c:v>0.27298</c:v>
                </c:pt>
                <c:pt idx="3429">
                  <c:v>0.27244699999999999</c:v>
                </c:pt>
                <c:pt idx="3430">
                  <c:v>0.27172499999999999</c:v>
                </c:pt>
                <c:pt idx="3431">
                  <c:v>0.270814</c:v>
                </c:pt>
                <c:pt idx="3432">
                  <c:v>0.26971499999999998</c:v>
                </c:pt>
                <c:pt idx="3433">
                  <c:v>0.26843099999999998</c:v>
                </c:pt>
                <c:pt idx="3434">
                  <c:v>0.26696300000000001</c:v>
                </c:pt>
                <c:pt idx="3435">
                  <c:v>0.26531199999999999</c:v>
                </c:pt>
                <c:pt idx="3436">
                  <c:v>0.26348199999999999</c:v>
                </c:pt>
                <c:pt idx="3437">
                  <c:v>0.26147399999999998</c:v>
                </c:pt>
                <c:pt idx="3438">
                  <c:v>0.259293</c:v>
                </c:pt>
                <c:pt idx="3439">
                  <c:v>0.25694</c:v>
                </c:pt>
                <c:pt idx="3440">
                  <c:v>0.25441999999999998</c:v>
                </c:pt>
                <c:pt idx="3441">
                  <c:v>0.25173600000000002</c:v>
                </c:pt>
                <c:pt idx="3442">
                  <c:v>0.248892</c:v>
                </c:pt>
                <c:pt idx="3443">
                  <c:v>0.245893</c:v>
                </c:pt>
                <c:pt idx="3444">
                  <c:v>0.24274100000000001</c:v>
                </c:pt>
                <c:pt idx="3445">
                  <c:v>0.23943999999999999</c:v>
                </c:pt>
                <c:pt idx="3446">
                  <c:v>0.23599600000000001</c:v>
                </c:pt>
                <c:pt idx="3447">
                  <c:v>0.23241200000000001</c:v>
                </c:pt>
                <c:pt idx="3448">
                  <c:v>0.22869300000000001</c:v>
                </c:pt>
                <c:pt idx="3449">
                  <c:v>0.22484499999999999</c:v>
                </c:pt>
                <c:pt idx="3450">
                  <c:v>0.22087399999999999</c:v>
                </c:pt>
                <c:pt idx="3451">
                  <c:v>0.216784</c:v>
                </c:pt>
                <c:pt idx="3452">
                  <c:v>0.21258099999999999</c:v>
                </c:pt>
                <c:pt idx="3453">
                  <c:v>0.20827200000000001</c:v>
                </c:pt>
                <c:pt idx="3454">
                  <c:v>0.20386199999999999</c:v>
                </c:pt>
                <c:pt idx="3455">
                  <c:v>0.19935800000000001</c:v>
                </c:pt>
                <c:pt idx="3456">
                  <c:v>0.19476499999999999</c:v>
                </c:pt>
                <c:pt idx="3457">
                  <c:v>0.19009100000000001</c:v>
                </c:pt>
                <c:pt idx="3458">
                  <c:v>0.18534</c:v>
                </c:pt>
                <c:pt idx="3459">
                  <c:v>0.18052000000000001</c:v>
                </c:pt>
                <c:pt idx="3460">
                  <c:v>0.17563799999999999</c:v>
                </c:pt>
                <c:pt idx="3461">
                  <c:v>0.17069999999999999</c:v>
                </c:pt>
                <c:pt idx="3462">
                  <c:v>0.165712</c:v>
                </c:pt>
                <c:pt idx="3463">
                  <c:v>0.16068199999999999</c:v>
                </c:pt>
                <c:pt idx="3464">
                  <c:v>0.155616</c:v>
                </c:pt>
                <c:pt idx="3465">
                  <c:v>0.15052199999999999</c:v>
                </c:pt>
                <c:pt idx="3466">
                  <c:v>0.14540600000000001</c:v>
                </c:pt>
                <c:pt idx="3467">
                  <c:v>0.14027500000000001</c:v>
                </c:pt>
                <c:pt idx="3468">
                  <c:v>0.13513600000000001</c:v>
                </c:pt>
                <c:pt idx="3469">
                  <c:v>0.129998</c:v>
                </c:pt>
                <c:pt idx="3470">
                  <c:v>0.124866</c:v>
                </c:pt>
                <c:pt idx="3471">
                  <c:v>0.11974799999999999</c:v>
                </c:pt>
                <c:pt idx="3472">
                  <c:v>0.11465</c:v>
                </c:pt>
                <c:pt idx="3473">
                  <c:v>0.10958</c:v>
                </c:pt>
                <c:pt idx="3474">
                  <c:v>0.104544</c:v>
                </c:pt>
                <c:pt idx="3475">
                  <c:v>9.9549600000000002E-2</c:v>
                </c:pt>
                <c:pt idx="3476">
                  <c:v>9.4602400000000003E-2</c:v>
                </c:pt>
                <c:pt idx="3477">
                  <c:v>8.9709499999999998E-2</c:v>
                </c:pt>
                <c:pt idx="3478">
                  <c:v>8.4877800000000003E-2</c:v>
                </c:pt>
                <c:pt idx="3479">
                  <c:v>8.0113900000000002E-2</c:v>
                </c:pt>
                <c:pt idx="3480">
                  <c:v>7.5424199999999997E-2</c:v>
                </c:pt>
                <c:pt idx="3481">
                  <c:v>7.08149E-2</c:v>
                </c:pt>
                <c:pt idx="3482">
                  <c:v>6.6292000000000004E-2</c:v>
                </c:pt>
                <c:pt idx="3483">
                  <c:v>6.1860999999999999E-2</c:v>
                </c:pt>
                <c:pt idx="3484">
                  <c:v>5.7527799999999997E-2</c:v>
                </c:pt>
                <c:pt idx="3485">
                  <c:v>5.3297799999999999E-2</c:v>
                </c:pt>
                <c:pt idx="3486">
                  <c:v>4.9176699999999997E-2</c:v>
                </c:pt>
                <c:pt idx="3487">
                  <c:v>4.5169899999999999E-2</c:v>
                </c:pt>
                <c:pt idx="3488">
                  <c:v>4.1282600000000003E-2</c:v>
                </c:pt>
                <c:pt idx="3489">
                  <c:v>3.7519799999999999E-2</c:v>
                </c:pt>
                <c:pt idx="3490">
                  <c:v>3.3886399999999997E-2</c:v>
                </c:pt>
                <c:pt idx="3491">
                  <c:v>3.0386900000000001E-2</c:v>
                </c:pt>
                <c:pt idx="3492">
                  <c:v>2.7025799999999999E-2</c:v>
                </c:pt>
                <c:pt idx="3493">
                  <c:v>2.3806899999999999E-2</c:v>
                </c:pt>
                <c:pt idx="3494">
                  <c:v>2.07333E-2</c:v>
                </c:pt>
                <c:pt idx="3495">
                  <c:v>1.78087E-2</c:v>
                </c:pt>
                <c:pt idx="3496">
                  <c:v>1.50364E-2</c:v>
                </c:pt>
                <c:pt idx="3497">
                  <c:v>1.2419899999999999E-2</c:v>
                </c:pt>
                <c:pt idx="3498" formatCode="0.00E+00">
                  <c:v>9.96206E-3</c:v>
                </c:pt>
                <c:pt idx="3499" formatCode="0.00E+00">
                  <c:v>7.6653399999999997E-3</c:v>
                </c:pt>
                <c:pt idx="3500" formatCode="0.00E+00">
                  <c:v>5.5321399999999996E-3</c:v>
                </c:pt>
                <c:pt idx="3501" formatCode="0.00E+00">
                  <c:v>3.5643699999999999E-3</c:v>
                </c:pt>
                <c:pt idx="3502" formatCode="0.00E+00">
                  <c:v>1.7634E-3</c:v>
                </c:pt>
                <c:pt idx="3503" formatCode="0.00E+00">
                  <c:v>1.3055599999999999E-4</c:v>
                </c:pt>
                <c:pt idx="3504" formatCode="0.00E+00">
                  <c:v>-1.3325100000000001E-3</c:v>
                </c:pt>
                <c:pt idx="3505" formatCode="0.00E+00">
                  <c:v>-2.6241699999999999E-3</c:v>
                </c:pt>
                <c:pt idx="3506" formatCode="0.00E+00">
                  <c:v>-3.7431999999999999E-3</c:v>
                </c:pt>
                <c:pt idx="3507" formatCode="0.00E+00">
                  <c:v>-4.6885499999999997E-3</c:v>
                </c:pt>
                <c:pt idx="3508" formatCode="0.00E+00">
                  <c:v>-5.4598199999999998E-3</c:v>
                </c:pt>
                <c:pt idx="3509" formatCode="0.00E+00">
                  <c:v>-6.0581999999999997E-3</c:v>
                </c:pt>
                <c:pt idx="3510" formatCode="0.00E+00">
                  <c:v>-6.4852800000000004E-3</c:v>
                </c:pt>
                <c:pt idx="3511" formatCode="0.00E+00">
                  <c:v>-6.7418599999999997E-3</c:v>
                </c:pt>
                <c:pt idx="3512" formatCode="0.00E+00">
                  <c:v>-6.8287499999999998E-3</c:v>
                </c:pt>
                <c:pt idx="3513" formatCode="0.00E+00">
                  <c:v>-6.7474199999999996E-3</c:v>
                </c:pt>
                <c:pt idx="3514" formatCode="0.00E+00">
                  <c:v>-6.4994800000000002E-3</c:v>
                </c:pt>
                <c:pt idx="3515" formatCode="0.00E+00">
                  <c:v>-6.0864100000000004E-3</c:v>
                </c:pt>
                <c:pt idx="3516" formatCode="0.00E+00">
                  <c:v>-5.5098999999999999E-3</c:v>
                </c:pt>
                <c:pt idx="3517" formatCode="0.00E+00">
                  <c:v>-4.7721200000000004E-3</c:v>
                </c:pt>
                <c:pt idx="3518" formatCode="0.00E+00">
                  <c:v>-3.8755600000000001E-3</c:v>
                </c:pt>
                <c:pt idx="3519" formatCode="0.00E+00">
                  <c:v>-2.82299E-3</c:v>
                </c:pt>
                <c:pt idx="3520" formatCode="0.00E+00">
                  <c:v>-1.6176000000000001E-3</c:v>
                </c:pt>
                <c:pt idx="3521" formatCode="0.00E+00">
                  <c:v>-2.62766E-4</c:v>
                </c:pt>
                <c:pt idx="3522" formatCode="0.00E+00">
                  <c:v>1.2379800000000001E-3</c:v>
                </c:pt>
                <c:pt idx="3523" formatCode="0.00E+00">
                  <c:v>2.88091E-3</c:v>
                </c:pt>
                <c:pt idx="3524" formatCode="0.00E+00">
                  <c:v>4.6621800000000001E-3</c:v>
                </c:pt>
                <c:pt idx="3525" formatCode="0.00E+00">
                  <c:v>6.5778E-3</c:v>
                </c:pt>
                <c:pt idx="3526" formatCode="0.00E+00">
                  <c:v>8.6234099999999998E-3</c:v>
                </c:pt>
                <c:pt idx="3527">
                  <c:v>1.07945E-2</c:v>
                </c:pt>
                <c:pt idx="3528">
                  <c:v>1.30866E-2</c:v>
                </c:pt>
                <c:pt idx="3529">
                  <c:v>1.5494900000000001E-2</c:v>
                </c:pt>
                <c:pt idx="3530">
                  <c:v>1.8014200000000001E-2</c:v>
                </c:pt>
                <c:pt idx="3531">
                  <c:v>2.0639100000000001E-2</c:v>
                </c:pt>
                <c:pt idx="3532">
                  <c:v>2.3363999999999999E-2</c:v>
                </c:pt>
                <c:pt idx="3533">
                  <c:v>2.6183499999999998E-2</c:v>
                </c:pt>
                <c:pt idx="3534">
                  <c:v>2.9091499999999999E-2</c:v>
                </c:pt>
                <c:pt idx="3535">
                  <c:v>3.2081999999999999E-2</c:v>
                </c:pt>
                <c:pt idx="3536">
                  <c:v>3.5148499999999999E-2</c:v>
                </c:pt>
                <c:pt idx="3537">
                  <c:v>3.8284400000000003E-2</c:v>
                </c:pt>
                <c:pt idx="3538">
                  <c:v>4.1483699999999998E-2</c:v>
                </c:pt>
                <c:pt idx="3539">
                  <c:v>4.4740099999999998E-2</c:v>
                </c:pt>
                <c:pt idx="3540">
                  <c:v>4.8047399999999997E-2</c:v>
                </c:pt>
                <c:pt idx="3541">
                  <c:v>5.1399100000000003E-2</c:v>
                </c:pt>
                <c:pt idx="3542">
                  <c:v>5.4788499999999997E-2</c:v>
                </c:pt>
                <c:pt idx="3543">
                  <c:v>5.8208900000000001E-2</c:v>
                </c:pt>
                <c:pt idx="3544">
                  <c:v>6.1653600000000003E-2</c:v>
                </c:pt>
                <c:pt idx="3545">
                  <c:v>6.5115599999999996E-2</c:v>
                </c:pt>
                <c:pt idx="3546">
                  <c:v>6.8588200000000002E-2</c:v>
                </c:pt>
                <c:pt idx="3547">
                  <c:v>7.2064400000000001E-2</c:v>
                </c:pt>
                <c:pt idx="3548">
                  <c:v>7.5537599999999996E-2</c:v>
                </c:pt>
                <c:pt idx="3549">
                  <c:v>7.9001199999999994E-2</c:v>
                </c:pt>
                <c:pt idx="3550">
                  <c:v>8.24487E-2</c:v>
                </c:pt>
                <c:pt idx="3551">
                  <c:v>8.5873500000000005E-2</c:v>
                </c:pt>
                <c:pt idx="3552">
                  <c:v>8.9269500000000002E-2</c:v>
                </c:pt>
                <c:pt idx="3553">
                  <c:v>9.2630500000000005E-2</c:v>
                </c:pt>
                <c:pt idx="3554">
                  <c:v>9.5950099999999997E-2</c:v>
                </c:pt>
                <c:pt idx="3555">
                  <c:v>9.9222000000000005E-2</c:v>
                </c:pt>
                <c:pt idx="3556">
                  <c:v>0.10244</c:v>
                </c:pt>
                <c:pt idx="3557">
                  <c:v>0.105598</c:v>
                </c:pt>
                <c:pt idx="3558">
                  <c:v>0.108691</c:v>
                </c:pt>
                <c:pt idx="3559">
                  <c:v>0.11171300000000001</c:v>
                </c:pt>
                <c:pt idx="3560">
                  <c:v>0.114658</c:v>
                </c:pt>
                <c:pt idx="3561">
                  <c:v>0.11752</c:v>
                </c:pt>
                <c:pt idx="3562">
                  <c:v>0.120295</c:v>
                </c:pt>
                <c:pt idx="3563">
                  <c:v>0.122977</c:v>
                </c:pt>
                <c:pt idx="3564">
                  <c:v>0.12556</c:v>
                </c:pt>
                <c:pt idx="3565">
                  <c:v>0.12804099999999999</c:v>
                </c:pt>
                <c:pt idx="3566">
                  <c:v>0.130415</c:v>
                </c:pt>
                <c:pt idx="3567">
                  <c:v>0.13267599999999999</c:v>
                </c:pt>
                <c:pt idx="3568">
                  <c:v>0.134822</c:v>
                </c:pt>
                <c:pt idx="3569">
                  <c:v>0.136848</c:v>
                </c:pt>
                <c:pt idx="3570">
                  <c:v>0.13875100000000001</c:v>
                </c:pt>
                <c:pt idx="3571">
                  <c:v>0.14052799999999999</c:v>
                </c:pt>
                <c:pt idx="3572">
                  <c:v>0.14217399999999999</c:v>
                </c:pt>
                <c:pt idx="3573">
                  <c:v>0.14368700000000001</c:v>
                </c:pt>
                <c:pt idx="3574">
                  <c:v>0.145065</c:v>
                </c:pt>
                <c:pt idx="3575">
                  <c:v>0.14630499999999999</c:v>
                </c:pt>
                <c:pt idx="3576">
                  <c:v>0.14740400000000001</c:v>
                </c:pt>
                <c:pt idx="3577">
                  <c:v>0.14836299999999999</c:v>
                </c:pt>
                <c:pt idx="3578">
                  <c:v>0.14917800000000001</c:v>
                </c:pt>
                <c:pt idx="3579">
                  <c:v>0.14984900000000001</c:v>
                </c:pt>
                <c:pt idx="3580">
                  <c:v>0.15037500000000001</c:v>
                </c:pt>
                <c:pt idx="3581">
                  <c:v>0.150754</c:v>
                </c:pt>
                <c:pt idx="3582">
                  <c:v>0.15098600000000001</c:v>
                </c:pt>
                <c:pt idx="3583">
                  <c:v>0.15107000000000001</c:v>
                </c:pt>
                <c:pt idx="3584">
                  <c:v>0.151007</c:v>
                </c:pt>
                <c:pt idx="3585">
                  <c:v>0.15079699999999999</c:v>
                </c:pt>
                <c:pt idx="3586">
                  <c:v>0.15043999999999999</c:v>
                </c:pt>
                <c:pt idx="3587">
                  <c:v>0.14993699999999999</c:v>
                </c:pt>
                <c:pt idx="3588">
                  <c:v>0.14928900000000001</c:v>
                </c:pt>
                <c:pt idx="3589">
                  <c:v>0.14849699999999999</c:v>
                </c:pt>
                <c:pt idx="3590">
                  <c:v>0.147563</c:v>
                </c:pt>
                <c:pt idx="3591">
                  <c:v>0.14648900000000001</c:v>
                </c:pt>
                <c:pt idx="3592">
                  <c:v>0.14527599999999999</c:v>
                </c:pt>
                <c:pt idx="3593">
                  <c:v>0.143928</c:v>
                </c:pt>
                <c:pt idx="3594">
                  <c:v>0.14244599999999999</c:v>
                </c:pt>
                <c:pt idx="3595">
                  <c:v>0.14083300000000001</c:v>
                </c:pt>
                <c:pt idx="3596">
                  <c:v>0.13909299999999999</c:v>
                </c:pt>
                <c:pt idx="3597">
                  <c:v>0.13722899999999999</c:v>
                </c:pt>
                <c:pt idx="3598">
                  <c:v>0.135245</c:v>
                </c:pt>
                <c:pt idx="3599">
                  <c:v>0.13314500000000001</c:v>
                </c:pt>
                <c:pt idx="3600">
                  <c:v>0.13093299999999999</c:v>
                </c:pt>
                <c:pt idx="3601">
                  <c:v>0.12861300000000001</c:v>
                </c:pt>
                <c:pt idx="3602">
                  <c:v>0.12619</c:v>
                </c:pt>
                <c:pt idx="3603">
                  <c:v>0.123668</c:v>
                </c:pt>
                <c:pt idx="3604">
                  <c:v>0.12105200000000001</c:v>
                </c:pt>
                <c:pt idx="3605">
                  <c:v>0.11834699999999999</c:v>
                </c:pt>
                <c:pt idx="3606">
                  <c:v>0.11555799999999999</c:v>
                </c:pt>
                <c:pt idx="3607">
                  <c:v>0.112693</c:v>
                </c:pt>
                <c:pt idx="3608">
                  <c:v>0.10975600000000001</c:v>
                </c:pt>
                <c:pt idx="3609">
                  <c:v>0.106753</c:v>
                </c:pt>
                <c:pt idx="3610">
                  <c:v>0.103689</c:v>
                </c:pt>
                <c:pt idx="3611">
                  <c:v>0.10057099999999999</c:v>
                </c:pt>
                <c:pt idx="3612">
                  <c:v>9.7404299999999999E-2</c:v>
                </c:pt>
                <c:pt idx="3613">
                  <c:v>9.4195699999999993E-2</c:v>
                </c:pt>
                <c:pt idx="3614">
                  <c:v>9.0951199999999996E-2</c:v>
                </c:pt>
                <c:pt idx="3615">
                  <c:v>8.7676799999999999E-2</c:v>
                </c:pt>
                <c:pt idx="3616">
                  <c:v>8.4378700000000001E-2</c:v>
                </c:pt>
                <c:pt idx="3617">
                  <c:v>8.1063399999999994E-2</c:v>
                </c:pt>
                <c:pt idx="3618">
                  <c:v>7.7737000000000001E-2</c:v>
                </c:pt>
                <c:pt idx="3619">
                  <c:v>7.4405899999999997E-2</c:v>
                </c:pt>
                <c:pt idx="3620">
                  <c:v>7.1076299999999995E-2</c:v>
                </c:pt>
                <c:pt idx="3621">
                  <c:v>6.7754400000000006E-2</c:v>
                </c:pt>
                <c:pt idx="3622">
                  <c:v>6.4446600000000007E-2</c:v>
                </c:pt>
                <c:pt idx="3623">
                  <c:v>6.11593E-2</c:v>
                </c:pt>
                <c:pt idx="3624">
                  <c:v>5.7898699999999997E-2</c:v>
                </c:pt>
                <c:pt idx="3625">
                  <c:v>5.4671299999999999E-2</c:v>
                </c:pt>
                <c:pt idx="3626">
                  <c:v>5.1483099999999997E-2</c:v>
                </c:pt>
                <c:pt idx="3627">
                  <c:v>4.83402E-2</c:v>
                </c:pt>
                <c:pt idx="3628">
                  <c:v>4.5248900000000002E-2</c:v>
                </c:pt>
                <c:pt idx="3629">
                  <c:v>4.2215900000000001E-2</c:v>
                </c:pt>
                <c:pt idx="3630">
                  <c:v>3.9247499999999998E-2</c:v>
                </c:pt>
                <c:pt idx="3631">
                  <c:v>3.6349199999999998E-2</c:v>
                </c:pt>
                <c:pt idx="3632">
                  <c:v>3.3526899999999998E-2</c:v>
                </c:pt>
                <c:pt idx="3633">
                  <c:v>3.0786399999999998E-2</c:v>
                </c:pt>
                <c:pt idx="3634">
                  <c:v>2.81338E-2</c:v>
                </c:pt>
                <c:pt idx="3635">
                  <c:v>2.5574800000000002E-2</c:v>
                </c:pt>
                <c:pt idx="3636">
                  <c:v>2.3114699999999998E-2</c:v>
                </c:pt>
                <c:pt idx="3637">
                  <c:v>2.0758200000000001E-2</c:v>
                </c:pt>
                <c:pt idx="3638">
                  <c:v>1.8510599999999999E-2</c:v>
                </c:pt>
                <c:pt idx="3639">
                  <c:v>1.6376399999999999E-2</c:v>
                </c:pt>
                <c:pt idx="3640">
                  <c:v>1.43602E-2</c:v>
                </c:pt>
                <c:pt idx="3641">
                  <c:v>1.24662E-2</c:v>
                </c:pt>
                <c:pt idx="3642">
                  <c:v>1.06985E-2</c:v>
                </c:pt>
                <c:pt idx="3643" formatCode="0.00E+00">
                  <c:v>9.06152E-3</c:v>
                </c:pt>
                <c:pt idx="3644" formatCode="0.00E+00">
                  <c:v>7.5595100000000002E-3</c:v>
                </c:pt>
                <c:pt idx="3645" formatCode="0.00E+00">
                  <c:v>6.1964899999999998E-3</c:v>
                </c:pt>
                <c:pt idx="3646" formatCode="0.00E+00">
                  <c:v>4.9753499999999999E-3</c:v>
                </c:pt>
                <c:pt idx="3647" formatCode="0.00E+00">
                  <c:v>3.8982299999999999E-3</c:v>
                </c:pt>
                <c:pt idx="3648" formatCode="0.00E+00">
                  <c:v>2.9674100000000002E-3</c:v>
                </c:pt>
                <c:pt idx="3649" formatCode="0.00E+00">
                  <c:v>2.1854399999999999E-3</c:v>
                </c:pt>
                <c:pt idx="3650" formatCode="0.00E+00">
                  <c:v>1.5544300000000001E-3</c:v>
                </c:pt>
                <c:pt idx="3651" formatCode="0.00E+00">
                  <c:v>1.07591E-3</c:v>
                </c:pt>
                <c:pt idx="3652" formatCode="0.00E+00">
                  <c:v>7.5119800000000001E-4</c:v>
                </c:pt>
                <c:pt idx="3653" formatCode="0.00E+00">
                  <c:v>5.8143799999999999E-4</c:v>
                </c:pt>
                <c:pt idx="3654" formatCode="0.00E+00">
                  <c:v>5.6727100000000005E-4</c:v>
                </c:pt>
                <c:pt idx="3655" formatCode="0.00E+00">
                  <c:v>7.08952E-4</c:v>
                </c:pt>
                <c:pt idx="3656" formatCode="0.00E+00">
                  <c:v>1.0068399999999999E-3</c:v>
                </c:pt>
                <c:pt idx="3657" formatCode="0.00E+00">
                  <c:v>1.46119E-3</c:v>
                </c:pt>
                <c:pt idx="3658" formatCode="0.00E+00">
                  <c:v>2.0712700000000001E-3</c:v>
                </c:pt>
                <c:pt idx="3659" formatCode="0.00E+00">
                  <c:v>2.8352099999999999E-3</c:v>
                </c:pt>
                <c:pt idx="3660" formatCode="0.00E+00">
                  <c:v>3.7506900000000001E-3</c:v>
                </c:pt>
                <c:pt idx="3661" formatCode="0.00E+00">
                  <c:v>4.8163199999999998E-3</c:v>
                </c:pt>
                <c:pt idx="3662" formatCode="0.00E+00">
                  <c:v>6.0317599999999997E-3</c:v>
                </c:pt>
                <c:pt idx="3663" formatCode="0.00E+00">
                  <c:v>7.3960900000000001E-3</c:v>
                </c:pt>
                <c:pt idx="3664" formatCode="0.00E+00">
                  <c:v>8.9071700000000007E-3</c:v>
                </c:pt>
                <c:pt idx="3665">
                  <c:v>1.05624E-2</c:v>
                </c:pt>
                <c:pt idx="3666">
                  <c:v>1.23593E-2</c:v>
                </c:pt>
                <c:pt idx="3667">
                  <c:v>1.42954E-2</c:v>
                </c:pt>
                <c:pt idx="3668">
                  <c:v>1.6367799999999998E-2</c:v>
                </c:pt>
                <c:pt idx="3669">
                  <c:v>1.8572999999999999E-2</c:v>
                </c:pt>
                <c:pt idx="3670">
                  <c:v>2.09074E-2</c:v>
                </c:pt>
                <c:pt idx="3671">
                  <c:v>2.3367300000000001E-2</c:v>
                </c:pt>
                <c:pt idx="3672">
                  <c:v>2.59484E-2</c:v>
                </c:pt>
                <c:pt idx="3673">
                  <c:v>2.8646100000000001E-2</c:v>
                </c:pt>
                <c:pt idx="3674">
                  <c:v>3.1455200000000003E-2</c:v>
                </c:pt>
                <c:pt idx="3675">
                  <c:v>3.4370499999999998E-2</c:v>
                </c:pt>
                <c:pt idx="3676">
                  <c:v>3.7386900000000001E-2</c:v>
                </c:pt>
                <c:pt idx="3677">
                  <c:v>4.0498800000000001E-2</c:v>
                </c:pt>
                <c:pt idx="3678">
                  <c:v>4.37004E-2</c:v>
                </c:pt>
                <c:pt idx="3679">
                  <c:v>4.6985600000000002E-2</c:v>
                </c:pt>
                <c:pt idx="3680">
                  <c:v>5.0348200000000003E-2</c:v>
                </c:pt>
                <c:pt idx="3681">
                  <c:v>5.3782499999999997E-2</c:v>
                </c:pt>
                <c:pt idx="3682">
                  <c:v>5.7282600000000003E-2</c:v>
                </c:pt>
                <c:pt idx="3683">
                  <c:v>6.0842300000000002E-2</c:v>
                </c:pt>
                <c:pt idx="3684">
                  <c:v>6.4454399999999995E-2</c:v>
                </c:pt>
                <c:pt idx="3685">
                  <c:v>6.81113E-2</c:v>
                </c:pt>
                <c:pt idx="3686">
                  <c:v>7.1805599999999997E-2</c:v>
                </c:pt>
                <c:pt idx="3687">
                  <c:v>7.5530200000000006E-2</c:v>
                </c:pt>
                <c:pt idx="3688">
                  <c:v>7.9277899999999998E-2</c:v>
                </c:pt>
                <c:pt idx="3689">
                  <c:v>8.3042299999999999E-2</c:v>
                </c:pt>
                <c:pt idx="3690">
                  <c:v>8.6817199999999997E-2</c:v>
                </c:pt>
                <c:pt idx="3691">
                  <c:v>9.0596700000000002E-2</c:v>
                </c:pt>
                <c:pt idx="3692">
                  <c:v>9.4374100000000002E-2</c:v>
                </c:pt>
                <c:pt idx="3693">
                  <c:v>9.8141900000000004E-2</c:v>
                </c:pt>
                <c:pt idx="3694">
                  <c:v>0.101893</c:v>
                </c:pt>
                <c:pt idx="3695">
                  <c:v>0.105619</c:v>
                </c:pt>
                <c:pt idx="3696">
                  <c:v>0.109315</c:v>
                </c:pt>
                <c:pt idx="3697">
                  <c:v>0.112974</c:v>
                </c:pt>
                <c:pt idx="3698">
                  <c:v>0.116589</c:v>
                </c:pt>
                <c:pt idx="3699">
                  <c:v>0.120153</c:v>
                </c:pt>
                <c:pt idx="3700">
                  <c:v>0.12366199999999999</c:v>
                </c:pt>
                <c:pt idx="3701">
                  <c:v>0.12711</c:v>
                </c:pt>
                <c:pt idx="3702">
                  <c:v>0.130491</c:v>
                </c:pt>
                <c:pt idx="3703">
                  <c:v>0.133797</c:v>
                </c:pt>
                <c:pt idx="3704">
                  <c:v>0.13702300000000001</c:v>
                </c:pt>
                <c:pt idx="3705">
                  <c:v>0.14016100000000001</c:v>
                </c:pt>
                <c:pt idx="3706">
                  <c:v>0.143206</c:v>
                </c:pt>
                <c:pt idx="3707">
                  <c:v>0.146152</c:v>
                </c:pt>
                <c:pt idx="3708">
                  <c:v>0.14899100000000001</c:v>
                </c:pt>
                <c:pt idx="3709">
                  <c:v>0.15171699999999999</c:v>
                </c:pt>
                <c:pt idx="3710">
                  <c:v>0.15432499999999999</c:v>
                </c:pt>
                <c:pt idx="3711">
                  <c:v>0.156809</c:v>
                </c:pt>
                <c:pt idx="3712">
                  <c:v>0.159164</c:v>
                </c:pt>
                <c:pt idx="3713">
                  <c:v>0.161386</c:v>
                </c:pt>
                <c:pt idx="3714">
                  <c:v>0.16347100000000001</c:v>
                </c:pt>
                <c:pt idx="3715">
                  <c:v>0.165412</c:v>
                </c:pt>
                <c:pt idx="3716">
                  <c:v>0.16720699999999999</c:v>
                </c:pt>
                <c:pt idx="3717">
                  <c:v>0.168851</c:v>
                </c:pt>
                <c:pt idx="3718">
                  <c:v>0.17033999999999999</c:v>
                </c:pt>
                <c:pt idx="3719">
                  <c:v>0.17166999999999999</c:v>
                </c:pt>
                <c:pt idx="3720">
                  <c:v>0.17283599999999999</c:v>
                </c:pt>
                <c:pt idx="3721">
                  <c:v>0.17383499999999999</c:v>
                </c:pt>
                <c:pt idx="3722">
                  <c:v>0.17466400000000001</c:v>
                </c:pt>
                <c:pt idx="3723">
                  <c:v>0.175319</c:v>
                </c:pt>
                <c:pt idx="3724">
                  <c:v>0.17579700000000001</c:v>
                </c:pt>
                <c:pt idx="3725">
                  <c:v>0.176098</c:v>
                </c:pt>
                <c:pt idx="3726">
                  <c:v>0.17621899999999999</c:v>
                </c:pt>
                <c:pt idx="3727">
                  <c:v>0.17615700000000001</c:v>
                </c:pt>
                <c:pt idx="3728">
                  <c:v>0.17591300000000001</c:v>
                </c:pt>
                <c:pt idx="3729">
                  <c:v>0.175485</c:v>
                </c:pt>
                <c:pt idx="3730">
                  <c:v>0.174875</c:v>
                </c:pt>
                <c:pt idx="3731">
                  <c:v>0.17408199999999999</c:v>
                </c:pt>
                <c:pt idx="3732">
                  <c:v>0.17310500000000001</c:v>
                </c:pt>
                <c:pt idx="3733">
                  <c:v>0.17194599999999999</c:v>
                </c:pt>
                <c:pt idx="3734">
                  <c:v>0.17060500000000001</c:v>
                </c:pt>
                <c:pt idx="3735">
                  <c:v>0.16908400000000001</c:v>
                </c:pt>
                <c:pt idx="3736">
                  <c:v>0.167382</c:v>
                </c:pt>
                <c:pt idx="3737">
                  <c:v>0.16550200000000001</c:v>
                </c:pt>
                <c:pt idx="3738">
                  <c:v>0.16344500000000001</c:v>
                </c:pt>
                <c:pt idx="3739">
                  <c:v>0.161215</c:v>
                </c:pt>
                <c:pt idx="3740">
                  <c:v>0.15881500000000001</c:v>
                </c:pt>
                <c:pt idx="3741">
                  <c:v>0.156247</c:v>
                </c:pt>
                <c:pt idx="3742">
                  <c:v>0.15351400000000001</c:v>
                </c:pt>
                <c:pt idx="3743">
                  <c:v>0.15062</c:v>
                </c:pt>
                <c:pt idx="3744">
                  <c:v>0.14757000000000001</c:v>
                </c:pt>
                <c:pt idx="3745">
                  <c:v>0.144368</c:v>
                </c:pt>
                <c:pt idx="3746">
                  <c:v>0.141015</c:v>
                </c:pt>
                <c:pt idx="3747">
                  <c:v>0.137513</c:v>
                </c:pt>
                <c:pt idx="3748">
                  <c:v>0.13386600000000001</c:v>
                </c:pt>
                <c:pt idx="3749">
                  <c:v>0.130081</c:v>
                </c:pt>
                <c:pt idx="3750">
                  <c:v>0.126164</c:v>
                </c:pt>
                <c:pt idx="3751">
                  <c:v>0.12212000000000001</c:v>
                </c:pt>
                <c:pt idx="3752">
                  <c:v>0.117953</c:v>
                </c:pt>
                <c:pt idx="3753">
                  <c:v>0.11366800000000001</c:v>
                </c:pt>
                <c:pt idx="3754">
                  <c:v>0.10927199999999999</c:v>
                </c:pt>
                <c:pt idx="3755">
                  <c:v>0.104771</c:v>
                </c:pt>
                <c:pt idx="3756">
                  <c:v>0.100171</c:v>
                </c:pt>
                <c:pt idx="3757">
                  <c:v>9.5478199999999999E-2</c:v>
                </c:pt>
                <c:pt idx="3758">
                  <c:v>9.06999E-2</c:v>
                </c:pt>
                <c:pt idx="3759">
                  <c:v>8.5842199999999994E-2</c:v>
                </c:pt>
                <c:pt idx="3760">
                  <c:v>8.0908999999999995E-2</c:v>
                </c:pt>
                <c:pt idx="3761">
                  <c:v>7.5904799999999994E-2</c:v>
                </c:pt>
                <c:pt idx="3762">
                  <c:v>7.0836300000000005E-2</c:v>
                </c:pt>
                <c:pt idx="3763">
                  <c:v>6.5711199999999997E-2</c:v>
                </c:pt>
                <c:pt idx="3764">
                  <c:v>6.0536300000000001E-2</c:v>
                </c:pt>
                <c:pt idx="3765">
                  <c:v>5.5317699999999997E-2</c:v>
                </c:pt>
                <c:pt idx="3766">
                  <c:v>5.0061599999999998E-2</c:v>
                </c:pt>
                <c:pt idx="3767">
                  <c:v>4.4774000000000001E-2</c:v>
                </c:pt>
                <c:pt idx="3768">
                  <c:v>3.9461900000000001E-2</c:v>
                </c:pt>
                <c:pt idx="3769">
                  <c:v>3.4133200000000002E-2</c:v>
                </c:pt>
                <c:pt idx="3770">
                  <c:v>2.8795299999999999E-2</c:v>
                </c:pt>
                <c:pt idx="3771">
                  <c:v>2.34532E-2</c:v>
                </c:pt>
                <c:pt idx="3772">
                  <c:v>1.8110899999999999E-2</c:v>
                </c:pt>
                <c:pt idx="3773">
                  <c:v>1.27738E-2</c:v>
                </c:pt>
                <c:pt idx="3774" formatCode="0.00E+00">
                  <c:v>7.4479100000000003E-3</c:v>
                </c:pt>
                <c:pt idx="3775" formatCode="0.00E+00">
                  <c:v>2.1393599999999999E-3</c:v>
                </c:pt>
                <c:pt idx="3776" formatCode="0.00E+00">
                  <c:v>-3.1457799999999999E-3</c:v>
                </c:pt>
                <c:pt idx="3777" formatCode="0.00E+00">
                  <c:v>-8.4005599999999996E-3</c:v>
                </c:pt>
                <c:pt idx="3778">
                  <c:v>-1.3617199999999999E-2</c:v>
                </c:pt>
                <c:pt idx="3779">
                  <c:v>-1.8788200000000001E-2</c:v>
                </c:pt>
                <c:pt idx="3780">
                  <c:v>-2.3908599999999999E-2</c:v>
                </c:pt>
                <c:pt idx="3781">
                  <c:v>-2.8974799999999998E-2</c:v>
                </c:pt>
                <c:pt idx="3782">
                  <c:v>-3.39823E-2</c:v>
                </c:pt>
                <c:pt idx="3783">
                  <c:v>-3.8924899999999998E-2</c:v>
                </c:pt>
                <c:pt idx="3784">
                  <c:v>-4.3796799999999997E-2</c:v>
                </c:pt>
                <c:pt idx="3785">
                  <c:v>-4.8593299999999999E-2</c:v>
                </c:pt>
                <c:pt idx="3786">
                  <c:v>-5.3309200000000001E-2</c:v>
                </c:pt>
                <c:pt idx="3787">
                  <c:v>-5.7938000000000003E-2</c:v>
                </c:pt>
                <c:pt idx="3788">
                  <c:v>-6.2472899999999998E-2</c:v>
                </c:pt>
                <c:pt idx="3789">
                  <c:v>-6.6908999999999996E-2</c:v>
                </c:pt>
                <c:pt idx="3790">
                  <c:v>-7.1244399999999999E-2</c:v>
                </c:pt>
                <c:pt idx="3791">
                  <c:v>-7.5477500000000003E-2</c:v>
                </c:pt>
                <c:pt idx="3792">
                  <c:v>-7.9604900000000006E-2</c:v>
                </c:pt>
                <c:pt idx="3793">
                  <c:v>-8.3622000000000002E-2</c:v>
                </c:pt>
                <c:pt idx="3794">
                  <c:v>-8.7524900000000003E-2</c:v>
                </c:pt>
                <c:pt idx="3795">
                  <c:v>-9.1311900000000001E-2</c:v>
                </c:pt>
                <c:pt idx="3796">
                  <c:v>-9.4982399999999995E-2</c:v>
                </c:pt>
                <c:pt idx="3797">
                  <c:v>-9.8535899999999996E-2</c:v>
                </c:pt>
                <c:pt idx="3798">
                  <c:v>-0.101969</c:v>
                </c:pt>
                <c:pt idx="3799">
                  <c:v>-0.105278</c:v>
                </c:pt>
                <c:pt idx="3800">
                  <c:v>-0.108459</c:v>
                </c:pt>
                <c:pt idx="3801">
                  <c:v>-0.111511</c:v>
                </c:pt>
                <c:pt idx="3802">
                  <c:v>-0.11443399999999999</c:v>
                </c:pt>
                <c:pt idx="3803">
                  <c:v>-0.117229</c:v>
                </c:pt>
                <c:pt idx="3804">
                  <c:v>-0.119895</c:v>
                </c:pt>
                <c:pt idx="3805">
                  <c:v>-0.12243</c:v>
                </c:pt>
                <c:pt idx="3806">
                  <c:v>-0.124833</c:v>
                </c:pt>
                <c:pt idx="3807">
                  <c:v>-0.12710399999999999</c:v>
                </c:pt>
                <c:pt idx="3808">
                  <c:v>-0.12924099999999999</c:v>
                </c:pt>
                <c:pt idx="3809">
                  <c:v>-0.131247</c:v>
                </c:pt>
                <c:pt idx="3810">
                  <c:v>-0.13312499999999999</c:v>
                </c:pt>
                <c:pt idx="3811">
                  <c:v>-0.13487499999999999</c:v>
                </c:pt>
                <c:pt idx="3812">
                  <c:v>-0.13649600000000001</c:v>
                </c:pt>
                <c:pt idx="3813">
                  <c:v>-0.13799</c:v>
                </c:pt>
                <c:pt idx="3814">
                  <c:v>-0.13935700000000001</c:v>
                </c:pt>
                <c:pt idx="3815">
                  <c:v>-0.140599</c:v>
                </c:pt>
                <c:pt idx="3816">
                  <c:v>-0.14171600000000001</c:v>
                </c:pt>
                <c:pt idx="3817">
                  <c:v>-0.142706</c:v>
                </c:pt>
                <c:pt idx="3818">
                  <c:v>-0.143571</c:v>
                </c:pt>
                <c:pt idx="3819">
                  <c:v>-0.14430999999999999</c:v>
                </c:pt>
                <c:pt idx="3820">
                  <c:v>-0.144929</c:v>
                </c:pt>
                <c:pt idx="3821">
                  <c:v>-0.14543</c:v>
                </c:pt>
                <c:pt idx="3822">
                  <c:v>-0.145817</c:v>
                </c:pt>
                <c:pt idx="3823">
                  <c:v>-0.146094</c:v>
                </c:pt>
                <c:pt idx="3824">
                  <c:v>-0.14626400000000001</c:v>
                </c:pt>
                <c:pt idx="3825">
                  <c:v>-0.14632999999999999</c:v>
                </c:pt>
                <c:pt idx="3826">
                  <c:v>-0.146291</c:v>
                </c:pt>
                <c:pt idx="3827">
                  <c:v>-0.146149</c:v>
                </c:pt>
                <c:pt idx="3828">
                  <c:v>-0.14590600000000001</c:v>
                </c:pt>
                <c:pt idx="3829">
                  <c:v>-0.145566</c:v>
                </c:pt>
                <c:pt idx="3830">
                  <c:v>-0.14513100000000001</c:v>
                </c:pt>
                <c:pt idx="3831">
                  <c:v>-0.14460100000000001</c:v>
                </c:pt>
                <c:pt idx="3832">
                  <c:v>-0.14397599999999999</c:v>
                </c:pt>
                <c:pt idx="3833">
                  <c:v>-0.143262</c:v>
                </c:pt>
                <c:pt idx="3834">
                  <c:v>-0.14246600000000001</c:v>
                </c:pt>
                <c:pt idx="3835">
                  <c:v>-0.141596</c:v>
                </c:pt>
                <c:pt idx="3836">
                  <c:v>-0.140656</c:v>
                </c:pt>
                <c:pt idx="3837">
                  <c:v>-0.139649</c:v>
                </c:pt>
                <c:pt idx="3838">
                  <c:v>-0.13857800000000001</c:v>
                </c:pt>
                <c:pt idx="3839">
                  <c:v>-0.13744799999999999</c:v>
                </c:pt>
                <c:pt idx="3840">
                  <c:v>-0.136263</c:v>
                </c:pt>
                <c:pt idx="3841">
                  <c:v>-0.13502800000000001</c:v>
                </c:pt>
                <c:pt idx="3842">
                  <c:v>-0.133746</c:v>
                </c:pt>
                <c:pt idx="3843">
                  <c:v>-0.13242200000000001</c:v>
                </c:pt>
                <c:pt idx="3844">
                  <c:v>-0.13106000000000001</c:v>
                </c:pt>
                <c:pt idx="3845">
                  <c:v>-0.129663</c:v>
                </c:pt>
                <c:pt idx="3846">
                  <c:v>-0.12823300000000001</c:v>
                </c:pt>
                <c:pt idx="3847">
                  <c:v>-0.126776</c:v>
                </c:pt>
                <c:pt idx="3848">
                  <c:v>-0.12529999999999999</c:v>
                </c:pt>
                <c:pt idx="3849">
                  <c:v>-0.12381</c:v>
                </c:pt>
                <c:pt idx="3850">
                  <c:v>-0.122309</c:v>
                </c:pt>
                <c:pt idx="3851">
                  <c:v>-0.120797</c:v>
                </c:pt>
                <c:pt idx="3852">
                  <c:v>-0.119278</c:v>
                </c:pt>
                <c:pt idx="3853">
                  <c:v>-0.117758</c:v>
                </c:pt>
                <c:pt idx="3854">
                  <c:v>-0.116242</c:v>
                </c:pt>
                <c:pt idx="3855">
                  <c:v>-0.114732</c:v>
                </c:pt>
                <c:pt idx="3856">
                  <c:v>-0.11323</c:v>
                </c:pt>
                <c:pt idx="3857">
                  <c:v>-0.111736</c:v>
                </c:pt>
                <c:pt idx="3858">
                  <c:v>-0.110253</c:v>
                </c:pt>
                <c:pt idx="3859">
                  <c:v>-0.108783</c:v>
                </c:pt>
                <c:pt idx="3860">
                  <c:v>-0.10732999999999999</c:v>
                </c:pt>
                <c:pt idx="3861">
                  <c:v>-0.105893</c:v>
                </c:pt>
                <c:pt idx="3862">
                  <c:v>-0.104475</c:v>
                </c:pt>
                <c:pt idx="3863">
                  <c:v>-0.103078</c:v>
                </c:pt>
                <c:pt idx="3864">
                  <c:v>-0.10170800000000001</c:v>
                </c:pt>
                <c:pt idx="3865">
                  <c:v>-0.100366</c:v>
                </c:pt>
                <c:pt idx="3866">
                  <c:v>-9.9052699999999994E-2</c:v>
                </c:pt>
                <c:pt idx="3867">
                  <c:v>-9.7770499999999996E-2</c:v>
                </c:pt>
                <c:pt idx="3868">
                  <c:v>-9.6522999999999998E-2</c:v>
                </c:pt>
                <c:pt idx="3869">
                  <c:v>-9.5314999999999997E-2</c:v>
                </c:pt>
                <c:pt idx="3870">
                  <c:v>-9.4148599999999999E-2</c:v>
                </c:pt>
                <c:pt idx="3871">
                  <c:v>-9.3024599999999999E-2</c:v>
                </c:pt>
                <c:pt idx="3872">
                  <c:v>-9.1944200000000004E-2</c:v>
                </c:pt>
                <c:pt idx="3873">
                  <c:v>-9.0908699999999995E-2</c:v>
                </c:pt>
                <c:pt idx="3874">
                  <c:v>-8.9918899999999996E-2</c:v>
                </c:pt>
                <c:pt idx="3875">
                  <c:v>-8.8975499999999999E-2</c:v>
                </c:pt>
                <c:pt idx="3876">
                  <c:v>-8.8081099999999996E-2</c:v>
                </c:pt>
                <c:pt idx="3877">
                  <c:v>-8.7239499999999998E-2</c:v>
                </c:pt>
                <c:pt idx="3878">
                  <c:v>-8.6453199999999994E-2</c:v>
                </c:pt>
                <c:pt idx="3879">
                  <c:v>-8.5720299999999999E-2</c:v>
                </c:pt>
                <c:pt idx="3880">
                  <c:v>-8.5037000000000001E-2</c:v>
                </c:pt>
                <c:pt idx="3881">
                  <c:v>-8.44004E-2</c:v>
                </c:pt>
                <c:pt idx="3882">
                  <c:v>-8.38092E-2</c:v>
                </c:pt>
                <c:pt idx="3883">
                  <c:v>-8.3263500000000004E-2</c:v>
                </c:pt>
                <c:pt idx="3884">
                  <c:v>-8.2764199999999996E-2</c:v>
                </c:pt>
                <c:pt idx="3885">
                  <c:v>-8.2310499999999995E-2</c:v>
                </c:pt>
                <c:pt idx="3886">
                  <c:v>-8.1899899999999998E-2</c:v>
                </c:pt>
                <c:pt idx="3887">
                  <c:v>-8.1530599999999995E-2</c:v>
                </c:pt>
                <c:pt idx="3888">
                  <c:v>-8.1202499999999997E-2</c:v>
                </c:pt>
                <c:pt idx="3889">
                  <c:v>-8.0916799999999997E-2</c:v>
                </c:pt>
                <c:pt idx="3890">
                  <c:v>-8.0673800000000004E-2</c:v>
                </c:pt>
                <c:pt idx="3891">
                  <c:v>-8.0472000000000002E-2</c:v>
                </c:pt>
                <c:pt idx="3892">
                  <c:v>-8.0309699999999998E-2</c:v>
                </c:pt>
                <c:pt idx="3893">
                  <c:v>-8.0185999999999993E-2</c:v>
                </c:pt>
                <c:pt idx="3894">
                  <c:v>-8.0098000000000003E-2</c:v>
                </c:pt>
                <c:pt idx="3895">
                  <c:v>-8.0041899999999999E-2</c:v>
                </c:pt>
                <c:pt idx="3896">
                  <c:v>-8.0018199999999998E-2</c:v>
                </c:pt>
                <c:pt idx="3897">
                  <c:v>-8.0032199999999998E-2</c:v>
                </c:pt>
                <c:pt idx="3898">
                  <c:v>-8.0087500000000006E-2</c:v>
                </c:pt>
                <c:pt idx="3899">
                  <c:v>-8.0183000000000004E-2</c:v>
                </c:pt>
                <c:pt idx="3900">
                  <c:v>-8.0319100000000004E-2</c:v>
                </c:pt>
                <c:pt idx="3901">
                  <c:v>-8.0498200000000006E-2</c:v>
                </c:pt>
                <c:pt idx="3902">
                  <c:v>-8.0721100000000004E-2</c:v>
                </c:pt>
                <c:pt idx="3903">
                  <c:v>-8.0985299999999996E-2</c:v>
                </c:pt>
                <c:pt idx="3904">
                  <c:v>-8.1286999999999998E-2</c:v>
                </c:pt>
                <c:pt idx="3905">
                  <c:v>-8.1623899999999999E-2</c:v>
                </c:pt>
                <c:pt idx="3906">
                  <c:v>-8.1993999999999997E-2</c:v>
                </c:pt>
                <c:pt idx="3907">
                  <c:v>-8.2395700000000002E-2</c:v>
                </c:pt>
                <c:pt idx="3908">
                  <c:v>-8.2829899999999998E-2</c:v>
                </c:pt>
                <c:pt idx="3909">
                  <c:v>-8.3299600000000001E-2</c:v>
                </c:pt>
                <c:pt idx="3910">
                  <c:v>-8.3807699999999999E-2</c:v>
                </c:pt>
                <c:pt idx="3911">
                  <c:v>-8.4355100000000002E-2</c:v>
                </c:pt>
                <c:pt idx="3912">
                  <c:v>-8.4940799999999997E-2</c:v>
                </c:pt>
                <c:pt idx="3913">
                  <c:v>-8.5562399999999997E-2</c:v>
                </c:pt>
                <c:pt idx="3914">
                  <c:v>-8.6215399999999998E-2</c:v>
                </c:pt>
                <c:pt idx="3915">
                  <c:v>-8.6897000000000002E-2</c:v>
                </c:pt>
                <c:pt idx="3916">
                  <c:v>-8.7607000000000004E-2</c:v>
                </c:pt>
                <c:pt idx="3917">
                  <c:v>-8.8344900000000004E-2</c:v>
                </c:pt>
                <c:pt idx="3918">
                  <c:v>-8.9108000000000007E-2</c:v>
                </c:pt>
                <c:pt idx="3919">
                  <c:v>-8.9894500000000002E-2</c:v>
                </c:pt>
                <c:pt idx="3920">
                  <c:v>-9.0704699999999999E-2</c:v>
                </c:pt>
                <c:pt idx="3921">
                  <c:v>-9.1541899999999995E-2</c:v>
                </c:pt>
                <c:pt idx="3922">
                  <c:v>-9.2409000000000005E-2</c:v>
                </c:pt>
                <c:pt idx="3923">
                  <c:v>-9.3306799999999995E-2</c:v>
                </c:pt>
                <c:pt idx="3924">
                  <c:v>-9.42355E-2</c:v>
                </c:pt>
                <c:pt idx="3925">
                  <c:v>-9.51964E-2</c:v>
                </c:pt>
                <c:pt idx="3926">
                  <c:v>-9.6191299999999993E-2</c:v>
                </c:pt>
                <c:pt idx="3927">
                  <c:v>-9.7221799999999997E-2</c:v>
                </c:pt>
                <c:pt idx="3928">
                  <c:v>-9.8288100000000003E-2</c:v>
                </c:pt>
                <c:pt idx="3929">
                  <c:v>-9.9389000000000005E-2</c:v>
                </c:pt>
                <c:pt idx="3930">
                  <c:v>-0.100524</c:v>
                </c:pt>
                <c:pt idx="3931">
                  <c:v>-0.101692</c:v>
                </c:pt>
                <c:pt idx="3932">
                  <c:v>-0.102896</c:v>
                </c:pt>
                <c:pt idx="3933">
                  <c:v>-0.10413500000000001</c:v>
                </c:pt>
                <c:pt idx="3934">
                  <c:v>-0.105404</c:v>
                </c:pt>
                <c:pt idx="3935">
                  <c:v>-0.106707</c:v>
                </c:pt>
                <c:pt idx="3936">
                  <c:v>-0.108047</c:v>
                </c:pt>
                <c:pt idx="3937">
                  <c:v>-0.10942499999999999</c:v>
                </c:pt>
                <c:pt idx="3938">
                  <c:v>-0.110837</c:v>
                </c:pt>
                <c:pt idx="3939">
                  <c:v>-0.11228100000000001</c:v>
                </c:pt>
                <c:pt idx="3940">
                  <c:v>-0.113755</c:v>
                </c:pt>
                <c:pt idx="3941">
                  <c:v>-0.115261</c:v>
                </c:pt>
                <c:pt idx="3942">
                  <c:v>-0.116798</c:v>
                </c:pt>
                <c:pt idx="3943">
                  <c:v>-0.11836199999999999</c:v>
                </c:pt>
                <c:pt idx="3944">
                  <c:v>-0.11995400000000001</c:v>
                </c:pt>
                <c:pt idx="3945">
                  <c:v>-0.121571</c:v>
                </c:pt>
                <c:pt idx="3946">
                  <c:v>-0.12321500000000001</c:v>
                </c:pt>
                <c:pt idx="3947">
                  <c:v>-0.124878</c:v>
                </c:pt>
                <c:pt idx="3948">
                  <c:v>-0.126552</c:v>
                </c:pt>
                <c:pt idx="3949">
                  <c:v>-0.12823200000000001</c:v>
                </c:pt>
                <c:pt idx="3950">
                  <c:v>-0.129917</c:v>
                </c:pt>
                <c:pt idx="3951">
                  <c:v>-0.131607</c:v>
                </c:pt>
                <c:pt idx="3952">
                  <c:v>-0.13330500000000001</c:v>
                </c:pt>
                <c:pt idx="3953">
                  <c:v>-0.13501199999999999</c:v>
                </c:pt>
                <c:pt idx="3954">
                  <c:v>-0.13672699999999999</c:v>
                </c:pt>
                <c:pt idx="3955">
                  <c:v>-0.13844699999999999</c:v>
                </c:pt>
                <c:pt idx="3956">
                  <c:v>-0.14017399999999999</c:v>
                </c:pt>
                <c:pt idx="3957">
                  <c:v>-0.14191200000000001</c:v>
                </c:pt>
                <c:pt idx="3958">
                  <c:v>-0.14366300000000001</c:v>
                </c:pt>
                <c:pt idx="3959">
                  <c:v>-0.145428</c:v>
                </c:pt>
                <c:pt idx="3960">
                  <c:v>-0.147205</c:v>
                </c:pt>
                <c:pt idx="3961">
                  <c:v>-0.14899100000000001</c:v>
                </c:pt>
                <c:pt idx="3962">
                  <c:v>-0.150785</c:v>
                </c:pt>
                <c:pt idx="3963">
                  <c:v>-0.15259</c:v>
                </c:pt>
                <c:pt idx="3964">
                  <c:v>-0.15440799999999999</c:v>
                </c:pt>
                <c:pt idx="3965">
                  <c:v>-0.15623799999999999</c:v>
                </c:pt>
                <c:pt idx="3966">
                  <c:v>-0.158077</c:v>
                </c:pt>
                <c:pt idx="3967">
                  <c:v>-0.15992000000000001</c:v>
                </c:pt>
                <c:pt idx="3968">
                  <c:v>-0.16175999999999999</c:v>
                </c:pt>
                <c:pt idx="3969">
                  <c:v>-0.16359599999999999</c:v>
                </c:pt>
                <c:pt idx="3970">
                  <c:v>-0.16542399999999999</c:v>
                </c:pt>
                <c:pt idx="3971">
                  <c:v>-0.167241</c:v>
                </c:pt>
                <c:pt idx="3972">
                  <c:v>-0.169042</c:v>
                </c:pt>
                <c:pt idx="3973">
                  <c:v>-0.170825</c:v>
                </c:pt>
                <c:pt idx="3974">
                  <c:v>-0.172592</c:v>
                </c:pt>
                <c:pt idx="3975">
                  <c:v>-0.174343</c:v>
                </c:pt>
                <c:pt idx="3976">
                  <c:v>-0.17607800000000001</c:v>
                </c:pt>
                <c:pt idx="3977">
                  <c:v>-0.17779600000000001</c:v>
                </c:pt>
                <c:pt idx="3978">
                  <c:v>-0.17949499999999999</c:v>
                </c:pt>
                <c:pt idx="3979">
                  <c:v>-0.181171</c:v>
                </c:pt>
                <c:pt idx="3980">
                  <c:v>-0.18282599999999999</c:v>
                </c:pt>
                <c:pt idx="3981">
                  <c:v>-0.18445700000000001</c:v>
                </c:pt>
                <c:pt idx="3982">
                  <c:v>-0.186061</c:v>
                </c:pt>
                <c:pt idx="3983">
                  <c:v>-0.18763199999999999</c:v>
                </c:pt>
                <c:pt idx="3984">
                  <c:v>-0.18917500000000001</c:v>
                </c:pt>
                <c:pt idx="3985">
                  <c:v>-0.190694</c:v>
                </c:pt>
                <c:pt idx="3986">
                  <c:v>-0.192194</c:v>
                </c:pt>
                <c:pt idx="3987">
                  <c:v>-0.19367699999999999</c:v>
                </c:pt>
                <c:pt idx="3988">
                  <c:v>-0.19514999999999999</c:v>
                </c:pt>
                <c:pt idx="3989">
                  <c:v>-0.19661600000000001</c:v>
                </c:pt>
                <c:pt idx="3990">
                  <c:v>-0.198074</c:v>
                </c:pt>
                <c:pt idx="3991">
                  <c:v>-0.199521</c:v>
                </c:pt>
                <c:pt idx="3992">
                  <c:v>-0.20095499999999999</c:v>
                </c:pt>
                <c:pt idx="3993">
                  <c:v>-0.202375</c:v>
                </c:pt>
                <c:pt idx="3994">
                  <c:v>-0.20377899999999999</c:v>
                </c:pt>
                <c:pt idx="3995">
                  <c:v>-0.20516999999999999</c:v>
                </c:pt>
                <c:pt idx="3996">
                  <c:v>-0.20655000000000001</c:v>
                </c:pt>
                <c:pt idx="3997">
                  <c:v>-0.207927</c:v>
                </c:pt>
                <c:pt idx="3998">
                  <c:v>-0.20930000000000001</c:v>
                </c:pt>
                <c:pt idx="3999">
                  <c:v>-0.21067</c:v>
                </c:pt>
                <c:pt idx="4000">
                  <c:v>-0.212036</c:v>
                </c:pt>
                <c:pt idx="4001">
                  <c:v>-0.213398</c:v>
                </c:pt>
                <c:pt idx="4002">
                  <c:v>-0.214756</c:v>
                </c:pt>
                <c:pt idx="4003">
                  <c:v>-0.216111</c:v>
                </c:pt>
                <c:pt idx="4004">
                  <c:v>-0.21746599999999999</c:v>
                </c:pt>
                <c:pt idx="4005">
                  <c:v>-0.21882399999999999</c:v>
                </c:pt>
                <c:pt idx="4006">
                  <c:v>-0.22018799999999999</c:v>
                </c:pt>
                <c:pt idx="4007">
                  <c:v>-0.22155900000000001</c:v>
                </c:pt>
                <c:pt idx="4008">
                  <c:v>-0.22294</c:v>
                </c:pt>
                <c:pt idx="4009">
                  <c:v>-0.22433800000000001</c:v>
                </c:pt>
                <c:pt idx="4010">
                  <c:v>-0.22575700000000001</c:v>
                </c:pt>
                <c:pt idx="4011">
                  <c:v>-0.22719800000000001</c:v>
                </c:pt>
                <c:pt idx="4012">
                  <c:v>-0.228662</c:v>
                </c:pt>
                <c:pt idx="4013">
                  <c:v>-0.23014899999999999</c:v>
                </c:pt>
                <c:pt idx="4014">
                  <c:v>-0.23166300000000001</c:v>
                </c:pt>
                <c:pt idx="4015">
                  <c:v>-0.233205</c:v>
                </c:pt>
                <c:pt idx="4016">
                  <c:v>-0.23477600000000001</c:v>
                </c:pt>
                <c:pt idx="4017">
                  <c:v>-0.236375</c:v>
                </c:pt>
                <c:pt idx="4018">
                  <c:v>-0.23799999999999999</c:v>
                </c:pt>
                <c:pt idx="4019">
                  <c:v>-0.23965600000000001</c:v>
                </c:pt>
                <c:pt idx="4020">
                  <c:v>-0.24134800000000001</c:v>
                </c:pt>
                <c:pt idx="4021">
                  <c:v>-0.24307400000000001</c:v>
                </c:pt>
                <c:pt idx="4022">
                  <c:v>-0.244834</c:v>
                </c:pt>
                <c:pt idx="4023">
                  <c:v>-0.24662999999999999</c:v>
                </c:pt>
                <c:pt idx="4024">
                  <c:v>-0.24846699999999999</c:v>
                </c:pt>
                <c:pt idx="4025">
                  <c:v>-0.25034800000000001</c:v>
                </c:pt>
                <c:pt idx="4026">
                  <c:v>-0.252272</c:v>
                </c:pt>
                <c:pt idx="4027">
                  <c:v>-0.25424000000000002</c:v>
                </c:pt>
                <c:pt idx="4028">
                  <c:v>-0.256249</c:v>
                </c:pt>
                <c:pt idx="4029">
                  <c:v>-0.25829800000000003</c:v>
                </c:pt>
                <c:pt idx="4030">
                  <c:v>-0.26038600000000001</c:v>
                </c:pt>
                <c:pt idx="4031">
                  <c:v>-0.262513</c:v>
                </c:pt>
                <c:pt idx="4032">
                  <c:v>-0.26468000000000003</c:v>
                </c:pt>
                <c:pt idx="4033">
                  <c:v>-0.26688600000000001</c:v>
                </c:pt>
                <c:pt idx="4034">
                  <c:v>-0.26912399999999997</c:v>
                </c:pt>
                <c:pt idx="4035">
                  <c:v>-0.27138400000000001</c:v>
                </c:pt>
                <c:pt idx="4036">
                  <c:v>-0.27365499999999998</c:v>
                </c:pt>
                <c:pt idx="4037">
                  <c:v>-0.27593400000000001</c:v>
                </c:pt>
                <c:pt idx="4038">
                  <c:v>-0.27821899999999999</c:v>
                </c:pt>
                <c:pt idx="4039">
                  <c:v>-0.28050799999999998</c:v>
                </c:pt>
                <c:pt idx="4040">
                  <c:v>-0.28280100000000002</c:v>
                </c:pt>
                <c:pt idx="4041">
                  <c:v>-0.28509800000000002</c:v>
                </c:pt>
                <c:pt idx="4042">
                  <c:v>-0.28739399999999998</c:v>
                </c:pt>
                <c:pt idx="4043">
                  <c:v>-0.28969</c:v>
                </c:pt>
                <c:pt idx="4044">
                  <c:v>-0.291989</c:v>
                </c:pt>
                <c:pt idx="4045">
                  <c:v>-0.294294</c:v>
                </c:pt>
                <c:pt idx="4046">
                  <c:v>-0.29660900000000001</c:v>
                </c:pt>
                <c:pt idx="4047">
                  <c:v>-0.29893399999999998</c:v>
                </c:pt>
                <c:pt idx="4048">
                  <c:v>-0.30126700000000001</c:v>
                </c:pt>
                <c:pt idx="4049">
                  <c:v>-0.30360599999999999</c:v>
                </c:pt>
                <c:pt idx="4050">
                  <c:v>-0.30594700000000002</c:v>
                </c:pt>
                <c:pt idx="4051">
                  <c:v>-0.308286</c:v>
                </c:pt>
                <c:pt idx="4052">
                  <c:v>-0.31061800000000001</c:v>
                </c:pt>
                <c:pt idx="4053">
                  <c:v>-0.31293900000000002</c:v>
                </c:pt>
                <c:pt idx="4054">
                  <c:v>-0.315245</c:v>
                </c:pt>
                <c:pt idx="4055">
                  <c:v>-0.31752999999999998</c:v>
                </c:pt>
                <c:pt idx="4056">
                  <c:v>-0.31978099999999998</c:v>
                </c:pt>
                <c:pt idx="4057">
                  <c:v>-0.32199</c:v>
                </c:pt>
                <c:pt idx="4058">
                  <c:v>-0.32414599999999999</c:v>
                </c:pt>
                <c:pt idx="4059">
                  <c:v>-0.326237</c:v>
                </c:pt>
                <c:pt idx="4060">
                  <c:v>-0.32825599999999999</c:v>
                </c:pt>
                <c:pt idx="4061">
                  <c:v>-0.33019999999999999</c:v>
                </c:pt>
                <c:pt idx="4062">
                  <c:v>-0.33207199999999998</c:v>
                </c:pt>
                <c:pt idx="4063">
                  <c:v>-0.333868</c:v>
                </c:pt>
                <c:pt idx="4064">
                  <c:v>-0.335588</c:v>
                </c:pt>
                <c:pt idx="4065">
                  <c:v>-0.337225</c:v>
                </c:pt>
                <c:pt idx="4066">
                  <c:v>-0.33877400000000002</c:v>
                </c:pt>
                <c:pt idx="4067">
                  <c:v>-0.340229</c:v>
                </c:pt>
                <c:pt idx="4068">
                  <c:v>-0.34158500000000003</c:v>
                </c:pt>
                <c:pt idx="4069">
                  <c:v>-0.34284100000000001</c:v>
                </c:pt>
                <c:pt idx="4070">
                  <c:v>-0.343995</c:v>
                </c:pt>
                <c:pt idx="4071">
                  <c:v>-0.34504499999999999</c:v>
                </c:pt>
                <c:pt idx="4072">
                  <c:v>-0.34599000000000002</c:v>
                </c:pt>
                <c:pt idx="4073">
                  <c:v>-0.34683199999999997</c:v>
                </c:pt>
                <c:pt idx="4074">
                  <c:v>-0.347576</c:v>
                </c:pt>
                <c:pt idx="4075">
                  <c:v>-0.348223</c:v>
                </c:pt>
                <c:pt idx="4076">
                  <c:v>-0.34877200000000003</c:v>
                </c:pt>
                <c:pt idx="4077">
                  <c:v>-0.34922199999999998</c:v>
                </c:pt>
                <c:pt idx="4078">
                  <c:v>-0.34956700000000002</c:v>
                </c:pt>
                <c:pt idx="4079">
                  <c:v>-0.34979900000000003</c:v>
                </c:pt>
                <c:pt idx="4080">
                  <c:v>-0.349914</c:v>
                </c:pt>
                <c:pt idx="4081">
                  <c:v>-0.349912</c:v>
                </c:pt>
                <c:pt idx="4082">
                  <c:v>-0.34979100000000002</c:v>
                </c:pt>
                <c:pt idx="4083">
                  <c:v>-0.349551</c:v>
                </c:pt>
                <c:pt idx="4084">
                  <c:v>-0.34919</c:v>
                </c:pt>
                <c:pt idx="4085">
                  <c:v>-0.34870499999999999</c:v>
                </c:pt>
                <c:pt idx="4086">
                  <c:v>-0.34808800000000001</c:v>
                </c:pt>
                <c:pt idx="4087">
                  <c:v>-0.347335</c:v>
                </c:pt>
                <c:pt idx="4088">
                  <c:v>-0.34644900000000001</c:v>
                </c:pt>
                <c:pt idx="4089">
                  <c:v>-0.34543499999999999</c:v>
                </c:pt>
                <c:pt idx="4090">
                  <c:v>-0.34429500000000002</c:v>
                </c:pt>
                <c:pt idx="4091">
                  <c:v>-0.34303400000000001</c:v>
                </c:pt>
                <c:pt idx="4092">
                  <c:v>-0.34165400000000001</c:v>
                </c:pt>
                <c:pt idx="4093">
                  <c:v>-0.34016200000000002</c:v>
                </c:pt>
                <c:pt idx="4094">
                  <c:v>-0.33855800000000003</c:v>
                </c:pt>
                <c:pt idx="4095">
                  <c:v>-0.33684199999999997</c:v>
                </c:pt>
                <c:pt idx="4096">
                  <c:v>-0.33501900000000001</c:v>
                </c:pt>
                <c:pt idx="4097">
                  <c:v>-0.33309499999999997</c:v>
                </c:pt>
                <c:pt idx="4098">
                  <c:v>-0.33107300000000001</c:v>
                </c:pt>
                <c:pt idx="4099">
                  <c:v>-0.32895099999999999</c:v>
                </c:pt>
                <c:pt idx="4100">
                  <c:v>-0.32673000000000002</c:v>
                </c:pt>
                <c:pt idx="4101">
                  <c:v>-0.32441399999999998</c:v>
                </c:pt>
                <c:pt idx="4102">
                  <c:v>-0.32200600000000001</c:v>
                </c:pt>
                <c:pt idx="4103">
                  <c:v>-0.31950699999999999</c:v>
                </c:pt>
                <c:pt idx="4104">
                  <c:v>-0.31691599999999998</c:v>
                </c:pt>
                <c:pt idx="4105">
                  <c:v>-0.31423299999999998</c:v>
                </c:pt>
                <c:pt idx="4106">
                  <c:v>-0.31146200000000002</c:v>
                </c:pt>
                <c:pt idx="4107">
                  <c:v>-0.30860900000000002</c:v>
                </c:pt>
                <c:pt idx="4108">
                  <c:v>-0.30568000000000001</c:v>
                </c:pt>
                <c:pt idx="4109">
                  <c:v>-0.302678</c:v>
                </c:pt>
                <c:pt idx="4110">
                  <c:v>-0.29961100000000002</c:v>
                </c:pt>
                <c:pt idx="4111">
                  <c:v>-0.29648400000000003</c:v>
                </c:pt>
                <c:pt idx="4112">
                  <c:v>-0.29330299999999998</c:v>
                </c:pt>
                <c:pt idx="4113">
                  <c:v>-0.29006999999999999</c:v>
                </c:pt>
                <c:pt idx="4114">
                  <c:v>-0.28678999999999999</c:v>
                </c:pt>
                <c:pt idx="4115">
                  <c:v>-0.28346500000000002</c:v>
                </c:pt>
                <c:pt idx="4116">
                  <c:v>-0.28009800000000001</c:v>
                </c:pt>
                <c:pt idx="4117">
                  <c:v>-0.276694</c:v>
                </c:pt>
                <c:pt idx="4118">
                  <c:v>-0.273262</c:v>
                </c:pt>
                <c:pt idx="4119">
                  <c:v>-0.26980900000000002</c:v>
                </c:pt>
                <c:pt idx="4120">
                  <c:v>-0.26633699999999999</c:v>
                </c:pt>
                <c:pt idx="4121">
                  <c:v>-0.26285399999999998</c:v>
                </c:pt>
                <c:pt idx="4122">
                  <c:v>-0.25935999999999998</c:v>
                </c:pt>
                <c:pt idx="4123">
                  <c:v>-0.25585599999999997</c:v>
                </c:pt>
                <c:pt idx="4124">
                  <c:v>-0.25234099999999998</c:v>
                </c:pt>
                <c:pt idx="4125">
                  <c:v>-0.24882199999999999</c:v>
                </c:pt>
                <c:pt idx="4126">
                  <c:v>-0.24529899999999999</c:v>
                </c:pt>
                <c:pt idx="4127">
                  <c:v>-0.24177799999999999</c:v>
                </c:pt>
                <c:pt idx="4128">
                  <c:v>-0.238263</c:v>
                </c:pt>
                <c:pt idx="4129">
                  <c:v>-0.234764</c:v>
                </c:pt>
                <c:pt idx="4130">
                  <c:v>-0.23128699999999999</c:v>
                </c:pt>
                <c:pt idx="4131">
                  <c:v>-0.22783700000000001</c:v>
                </c:pt>
                <c:pt idx="4132">
                  <c:v>-0.22442500000000001</c:v>
                </c:pt>
                <c:pt idx="4133">
                  <c:v>-0.22106300000000001</c:v>
                </c:pt>
                <c:pt idx="4134">
                  <c:v>-0.21775900000000001</c:v>
                </c:pt>
                <c:pt idx="4135">
                  <c:v>-0.21451999999999999</c:v>
                </c:pt>
                <c:pt idx="4136">
                  <c:v>-0.21135000000000001</c:v>
                </c:pt>
                <c:pt idx="4137">
                  <c:v>-0.20824799999999999</c:v>
                </c:pt>
                <c:pt idx="4138">
                  <c:v>-0.205211</c:v>
                </c:pt>
                <c:pt idx="4139">
                  <c:v>-0.202239</c:v>
                </c:pt>
                <c:pt idx="4140">
                  <c:v>-0.19933999999999999</c:v>
                </c:pt>
                <c:pt idx="4141">
                  <c:v>-0.19652600000000001</c:v>
                </c:pt>
                <c:pt idx="4142">
                  <c:v>-0.19380600000000001</c:v>
                </c:pt>
                <c:pt idx="4143">
                  <c:v>-0.19117899999999999</c:v>
                </c:pt>
                <c:pt idx="4144">
                  <c:v>-0.188636</c:v>
                </c:pt>
                <c:pt idx="4145">
                  <c:v>-0.186169</c:v>
                </c:pt>
                <c:pt idx="4146">
                  <c:v>-0.18377499999999999</c:v>
                </c:pt>
                <c:pt idx="4147">
                  <c:v>-0.181454</c:v>
                </c:pt>
                <c:pt idx="4148">
                  <c:v>-0.179203</c:v>
                </c:pt>
                <c:pt idx="4149">
                  <c:v>-0.17702399999999999</c:v>
                </c:pt>
                <c:pt idx="4150">
                  <c:v>-0.174925</c:v>
                </c:pt>
                <c:pt idx="4151">
                  <c:v>-0.17291400000000001</c:v>
                </c:pt>
                <c:pt idx="4152">
                  <c:v>-0.17099800000000001</c:v>
                </c:pt>
                <c:pt idx="4153">
                  <c:v>-0.169178</c:v>
                </c:pt>
                <c:pt idx="4154">
                  <c:v>-0.16745599999999999</c:v>
                </c:pt>
                <c:pt idx="4155">
                  <c:v>-0.16583000000000001</c:v>
                </c:pt>
                <c:pt idx="4156">
                  <c:v>-0.164299</c:v>
                </c:pt>
                <c:pt idx="4157">
                  <c:v>-0.16286600000000001</c:v>
                </c:pt>
                <c:pt idx="4158">
                  <c:v>-0.16153000000000001</c:v>
                </c:pt>
                <c:pt idx="4159">
                  <c:v>-0.16029399999999999</c:v>
                </c:pt>
                <c:pt idx="4160">
                  <c:v>-0.15915699999999999</c:v>
                </c:pt>
                <c:pt idx="4161">
                  <c:v>-0.15812499999999999</c:v>
                </c:pt>
                <c:pt idx="4162">
                  <c:v>-0.15720000000000001</c:v>
                </c:pt>
                <c:pt idx="4163">
                  <c:v>-0.15638199999999999</c:v>
                </c:pt>
                <c:pt idx="4164">
                  <c:v>-0.155666</c:v>
                </c:pt>
                <c:pt idx="4165">
                  <c:v>-0.15504999999999999</c:v>
                </c:pt>
                <c:pt idx="4166">
                  <c:v>-0.154525</c:v>
                </c:pt>
                <c:pt idx="4167">
                  <c:v>-0.154087</c:v>
                </c:pt>
                <c:pt idx="4168">
                  <c:v>-0.15373500000000001</c:v>
                </c:pt>
                <c:pt idx="4169">
                  <c:v>-0.153473</c:v>
                </c:pt>
                <c:pt idx="4170">
                  <c:v>-0.153304</c:v>
                </c:pt>
                <c:pt idx="4171">
                  <c:v>-0.153227</c:v>
                </c:pt>
                <c:pt idx="4172">
                  <c:v>-0.15323500000000001</c:v>
                </c:pt>
                <c:pt idx="4173">
                  <c:v>-0.15331700000000001</c:v>
                </c:pt>
                <c:pt idx="4174">
                  <c:v>-0.15347</c:v>
                </c:pt>
                <c:pt idx="4175">
                  <c:v>-0.153697</c:v>
                </c:pt>
                <c:pt idx="4176">
                  <c:v>-0.154003</c:v>
                </c:pt>
                <c:pt idx="4177">
                  <c:v>-0.154392</c:v>
                </c:pt>
                <c:pt idx="4178">
                  <c:v>-0.154862</c:v>
                </c:pt>
                <c:pt idx="4179">
                  <c:v>-0.155413</c:v>
                </c:pt>
                <c:pt idx="4180">
                  <c:v>-0.15604399999999999</c:v>
                </c:pt>
                <c:pt idx="4181">
                  <c:v>-0.156752</c:v>
                </c:pt>
                <c:pt idx="4182">
                  <c:v>-0.15753</c:v>
                </c:pt>
                <c:pt idx="4183">
                  <c:v>-0.15837100000000001</c:v>
                </c:pt>
                <c:pt idx="4184">
                  <c:v>-0.159278</c:v>
                </c:pt>
                <c:pt idx="4185">
                  <c:v>-0.160251</c:v>
                </c:pt>
                <c:pt idx="4186">
                  <c:v>-0.16129099999999999</c:v>
                </c:pt>
                <c:pt idx="4187">
                  <c:v>-0.16239200000000001</c:v>
                </c:pt>
                <c:pt idx="4188">
                  <c:v>-0.163547</c:v>
                </c:pt>
                <c:pt idx="4189">
                  <c:v>-0.16474800000000001</c:v>
                </c:pt>
                <c:pt idx="4190">
                  <c:v>-0.16598499999999999</c:v>
                </c:pt>
                <c:pt idx="4191">
                  <c:v>-0.16725699999999999</c:v>
                </c:pt>
                <c:pt idx="4192">
                  <c:v>-0.16856099999999999</c:v>
                </c:pt>
                <c:pt idx="4193">
                  <c:v>-0.16989799999999999</c:v>
                </c:pt>
                <c:pt idx="4194">
                  <c:v>-0.171267</c:v>
                </c:pt>
                <c:pt idx="4195">
                  <c:v>-0.17266699999999999</c:v>
                </c:pt>
                <c:pt idx="4196">
                  <c:v>-0.174093</c:v>
                </c:pt>
                <c:pt idx="4197">
                  <c:v>-0.175542</c:v>
                </c:pt>
                <c:pt idx="4198">
                  <c:v>-0.177013</c:v>
                </c:pt>
                <c:pt idx="4199">
                  <c:v>-0.17850199999999999</c:v>
                </c:pt>
                <c:pt idx="4200">
                  <c:v>-0.180004</c:v>
                </c:pt>
                <c:pt idx="4201">
                  <c:v>-0.18151200000000001</c:v>
                </c:pt>
                <c:pt idx="4202">
                  <c:v>-0.18302399999999999</c:v>
                </c:pt>
                <c:pt idx="4203">
                  <c:v>-0.18454000000000001</c:v>
                </c:pt>
                <c:pt idx="4204">
                  <c:v>-0.18606</c:v>
                </c:pt>
                <c:pt idx="4205">
                  <c:v>-0.187586</c:v>
                </c:pt>
                <c:pt idx="4206">
                  <c:v>-0.189113</c:v>
                </c:pt>
                <c:pt idx="4207">
                  <c:v>-0.190636</c:v>
                </c:pt>
                <c:pt idx="4208">
                  <c:v>-0.19214999999999999</c:v>
                </c:pt>
                <c:pt idx="4209">
                  <c:v>-0.19365299999999999</c:v>
                </c:pt>
                <c:pt idx="4210">
                  <c:v>-0.19514100000000001</c:v>
                </c:pt>
                <c:pt idx="4211">
                  <c:v>-0.19661200000000001</c:v>
                </c:pt>
                <c:pt idx="4212">
                  <c:v>-0.19806499999999999</c:v>
                </c:pt>
                <c:pt idx="4213">
                  <c:v>-0.19950300000000001</c:v>
                </c:pt>
                <c:pt idx="4214">
                  <c:v>-0.20091999999999999</c:v>
                </c:pt>
                <c:pt idx="4215">
                  <c:v>-0.20231399999999999</c:v>
                </c:pt>
                <c:pt idx="4216">
                  <c:v>-0.20368800000000001</c:v>
                </c:pt>
                <c:pt idx="4217">
                  <c:v>-0.205044</c:v>
                </c:pt>
                <c:pt idx="4218">
                  <c:v>-0.20638200000000001</c:v>
                </c:pt>
                <c:pt idx="4219">
                  <c:v>-0.20769799999999999</c:v>
                </c:pt>
                <c:pt idx="4220">
                  <c:v>-0.20899000000000001</c:v>
                </c:pt>
                <c:pt idx="4221">
                  <c:v>-0.210261</c:v>
                </c:pt>
                <c:pt idx="4222">
                  <c:v>-0.211511</c:v>
                </c:pt>
                <c:pt idx="4223">
                  <c:v>-0.21273800000000001</c:v>
                </c:pt>
                <c:pt idx="4224">
                  <c:v>-0.21393799999999999</c:v>
                </c:pt>
                <c:pt idx="4225">
                  <c:v>-0.21510699999999999</c:v>
                </c:pt>
                <c:pt idx="4226">
                  <c:v>-0.21623899999999999</c:v>
                </c:pt>
                <c:pt idx="4227">
                  <c:v>-0.217333</c:v>
                </c:pt>
                <c:pt idx="4228">
                  <c:v>-0.218394</c:v>
                </c:pt>
                <c:pt idx="4229">
                  <c:v>-0.21943199999999999</c:v>
                </c:pt>
                <c:pt idx="4230">
                  <c:v>-0.22044900000000001</c:v>
                </c:pt>
                <c:pt idx="4231">
                  <c:v>-0.22143699999999999</c:v>
                </c:pt>
                <c:pt idx="4232">
                  <c:v>-0.222386</c:v>
                </c:pt>
                <c:pt idx="4233">
                  <c:v>-0.22328999999999999</c:v>
                </c:pt>
                <c:pt idx="4234">
                  <c:v>-0.22415099999999999</c:v>
                </c:pt>
                <c:pt idx="4235">
                  <c:v>-0.22497</c:v>
                </c:pt>
                <c:pt idx="4236">
                  <c:v>-0.22574900000000001</c:v>
                </c:pt>
                <c:pt idx="4237">
                  <c:v>-0.226491</c:v>
                </c:pt>
                <c:pt idx="4238">
                  <c:v>-0.22720399999999999</c:v>
                </c:pt>
                <c:pt idx="4239">
                  <c:v>-0.22789300000000001</c:v>
                </c:pt>
                <c:pt idx="4240">
                  <c:v>-0.22855400000000001</c:v>
                </c:pt>
                <c:pt idx="4241">
                  <c:v>-0.22917399999999999</c:v>
                </c:pt>
                <c:pt idx="4242">
                  <c:v>-0.22975699999999999</c:v>
                </c:pt>
                <c:pt idx="4243">
                  <c:v>-0.230321</c:v>
                </c:pt>
                <c:pt idx="4244">
                  <c:v>-0.23086499999999999</c:v>
                </c:pt>
                <c:pt idx="4245">
                  <c:v>-0.23138700000000001</c:v>
                </c:pt>
                <c:pt idx="4246">
                  <c:v>-0.23189199999999999</c:v>
                </c:pt>
                <c:pt idx="4247">
                  <c:v>-0.23238600000000001</c:v>
                </c:pt>
                <c:pt idx="4248">
                  <c:v>-0.23286899999999999</c:v>
                </c:pt>
                <c:pt idx="4249">
                  <c:v>-0.23334199999999999</c:v>
                </c:pt>
                <c:pt idx="4250">
                  <c:v>-0.23380300000000001</c:v>
                </c:pt>
                <c:pt idx="4251">
                  <c:v>-0.23425099999999999</c:v>
                </c:pt>
                <c:pt idx="4252">
                  <c:v>-0.234683</c:v>
                </c:pt>
                <c:pt idx="4253">
                  <c:v>-0.235099</c:v>
                </c:pt>
                <c:pt idx="4254">
                  <c:v>-0.23549999999999999</c:v>
                </c:pt>
                <c:pt idx="4255">
                  <c:v>-0.23588400000000001</c:v>
                </c:pt>
                <c:pt idx="4256">
                  <c:v>-0.23625299999999999</c:v>
                </c:pt>
                <c:pt idx="4257">
                  <c:v>-0.23661199999999999</c:v>
                </c:pt>
                <c:pt idx="4258">
                  <c:v>-0.23696900000000001</c:v>
                </c:pt>
                <c:pt idx="4259">
                  <c:v>-0.23732500000000001</c:v>
                </c:pt>
                <c:pt idx="4260">
                  <c:v>-0.237678</c:v>
                </c:pt>
                <c:pt idx="4261">
                  <c:v>-0.23802599999999999</c:v>
                </c:pt>
                <c:pt idx="4262">
                  <c:v>-0.23837900000000001</c:v>
                </c:pt>
                <c:pt idx="4263">
                  <c:v>-0.23874400000000001</c:v>
                </c:pt>
                <c:pt idx="4264">
                  <c:v>-0.239125</c:v>
                </c:pt>
                <c:pt idx="4265">
                  <c:v>-0.23952499999999999</c:v>
                </c:pt>
                <c:pt idx="4266">
                  <c:v>-0.23994499999999999</c:v>
                </c:pt>
                <c:pt idx="4267">
                  <c:v>-0.24038899999999999</c:v>
                </c:pt>
                <c:pt idx="4268">
                  <c:v>-0.24085799999999999</c:v>
                </c:pt>
                <c:pt idx="4269">
                  <c:v>-0.24135100000000001</c:v>
                </c:pt>
                <c:pt idx="4270">
                  <c:v>-0.24186199999999999</c:v>
                </c:pt>
                <c:pt idx="4271">
                  <c:v>-0.24238999999999999</c:v>
                </c:pt>
                <c:pt idx="4272">
                  <c:v>-0.24293699999999999</c:v>
                </c:pt>
                <c:pt idx="4273">
                  <c:v>-0.243505</c:v>
                </c:pt>
                <c:pt idx="4274">
                  <c:v>-0.24409500000000001</c:v>
                </c:pt>
                <c:pt idx="4275">
                  <c:v>-0.244702</c:v>
                </c:pt>
                <c:pt idx="4276">
                  <c:v>-0.24532200000000001</c:v>
                </c:pt>
                <c:pt idx="4277">
                  <c:v>-0.245952</c:v>
                </c:pt>
                <c:pt idx="4278">
                  <c:v>-0.246591</c:v>
                </c:pt>
                <c:pt idx="4279">
                  <c:v>-0.24724199999999999</c:v>
                </c:pt>
                <c:pt idx="4280">
                  <c:v>-0.24790599999999999</c:v>
                </c:pt>
                <c:pt idx="4281">
                  <c:v>-0.248589</c:v>
                </c:pt>
                <c:pt idx="4282">
                  <c:v>-0.24929100000000001</c:v>
                </c:pt>
                <c:pt idx="4283">
                  <c:v>-0.25001000000000001</c:v>
                </c:pt>
                <c:pt idx="4284">
                  <c:v>-0.25074299999999999</c:v>
                </c:pt>
                <c:pt idx="4285">
                  <c:v>-0.25148999999999999</c:v>
                </c:pt>
                <c:pt idx="4286">
                  <c:v>-0.252249</c:v>
                </c:pt>
                <c:pt idx="4287">
                  <c:v>-0.25301600000000002</c:v>
                </c:pt>
                <c:pt idx="4288">
                  <c:v>-0.25378400000000001</c:v>
                </c:pt>
                <c:pt idx="4289">
                  <c:v>-0.25455</c:v>
                </c:pt>
                <c:pt idx="4290">
                  <c:v>-0.25531700000000002</c:v>
                </c:pt>
                <c:pt idx="4291">
                  <c:v>-0.25608599999999998</c:v>
                </c:pt>
                <c:pt idx="4292">
                  <c:v>-0.25685799999999998</c:v>
                </c:pt>
                <c:pt idx="4293">
                  <c:v>-0.25763399999999997</c:v>
                </c:pt>
                <c:pt idx="4294">
                  <c:v>-0.25841399999999998</c:v>
                </c:pt>
                <c:pt idx="4295">
                  <c:v>-0.25919999999999999</c:v>
                </c:pt>
                <c:pt idx="4296">
                  <c:v>-0.25999100000000003</c:v>
                </c:pt>
                <c:pt idx="4297">
                  <c:v>-0.26078499999999999</c:v>
                </c:pt>
                <c:pt idx="4298">
                  <c:v>-0.26158199999999998</c:v>
                </c:pt>
                <c:pt idx="4299">
                  <c:v>-0.262382</c:v>
                </c:pt>
                <c:pt idx="4300">
                  <c:v>-0.26318200000000003</c:v>
                </c:pt>
                <c:pt idx="4301">
                  <c:v>-0.26397500000000002</c:v>
                </c:pt>
                <c:pt idx="4302">
                  <c:v>-0.26475900000000002</c:v>
                </c:pt>
                <c:pt idx="4303">
                  <c:v>-0.26553399999999999</c:v>
                </c:pt>
                <c:pt idx="4304">
                  <c:v>-0.26629999999999998</c:v>
                </c:pt>
                <c:pt idx="4305">
                  <c:v>-0.26705600000000002</c:v>
                </c:pt>
                <c:pt idx="4306">
                  <c:v>-0.26780100000000001</c:v>
                </c:pt>
                <c:pt idx="4307">
                  <c:v>-0.26852599999999999</c:v>
                </c:pt>
                <c:pt idx="4308">
                  <c:v>-0.26922600000000002</c:v>
                </c:pt>
                <c:pt idx="4309">
                  <c:v>-0.269895</c:v>
                </c:pt>
                <c:pt idx="4310">
                  <c:v>-0.27053199999999999</c:v>
                </c:pt>
                <c:pt idx="4311">
                  <c:v>-0.27113799999999999</c:v>
                </c:pt>
                <c:pt idx="4312">
                  <c:v>-0.27171099999999998</c:v>
                </c:pt>
                <c:pt idx="4313">
                  <c:v>-0.27225100000000002</c:v>
                </c:pt>
                <c:pt idx="4314">
                  <c:v>-0.272754</c:v>
                </c:pt>
                <c:pt idx="4315">
                  <c:v>-0.27321499999999999</c:v>
                </c:pt>
                <c:pt idx="4316">
                  <c:v>-0.27363199999999999</c:v>
                </c:pt>
                <c:pt idx="4317">
                  <c:v>-0.274003</c:v>
                </c:pt>
                <c:pt idx="4318">
                  <c:v>-0.27432499999999999</c:v>
                </c:pt>
                <c:pt idx="4319">
                  <c:v>-0.274594</c:v>
                </c:pt>
                <c:pt idx="4320">
                  <c:v>-0.27481100000000003</c:v>
                </c:pt>
                <c:pt idx="4321">
                  <c:v>-0.274974</c:v>
                </c:pt>
                <c:pt idx="4322">
                  <c:v>-0.27508500000000002</c:v>
                </c:pt>
                <c:pt idx="4323">
                  <c:v>-0.275142</c:v>
                </c:pt>
                <c:pt idx="4324">
                  <c:v>-0.275142</c:v>
                </c:pt>
                <c:pt idx="4325">
                  <c:v>-0.27508500000000002</c:v>
                </c:pt>
                <c:pt idx="4326">
                  <c:v>-0.27497700000000003</c:v>
                </c:pt>
                <c:pt idx="4327">
                  <c:v>-0.274814</c:v>
                </c:pt>
                <c:pt idx="4328">
                  <c:v>-0.274565</c:v>
                </c:pt>
                <c:pt idx="4329">
                  <c:v>-0.27421499999999999</c:v>
                </c:pt>
                <c:pt idx="4330">
                  <c:v>-0.27379900000000001</c:v>
                </c:pt>
                <c:pt idx="4331">
                  <c:v>-0.27333200000000002</c:v>
                </c:pt>
                <c:pt idx="4332">
                  <c:v>-0.27279300000000001</c:v>
                </c:pt>
                <c:pt idx="4333">
                  <c:v>-0.27218100000000001</c:v>
                </c:pt>
                <c:pt idx="4334">
                  <c:v>-0.27150299999999999</c:v>
                </c:pt>
                <c:pt idx="4335">
                  <c:v>-0.27076099999999997</c:v>
                </c:pt>
                <c:pt idx="4336">
                  <c:v>-0.26995000000000002</c:v>
                </c:pt>
                <c:pt idx="4337">
                  <c:v>-0.269067</c:v>
                </c:pt>
                <c:pt idx="4338">
                  <c:v>-0.26810800000000001</c:v>
                </c:pt>
                <c:pt idx="4339">
                  <c:v>-0.26707399999999998</c:v>
                </c:pt>
                <c:pt idx="4340">
                  <c:v>-0.26596700000000001</c:v>
                </c:pt>
                <c:pt idx="4341">
                  <c:v>-0.26478800000000002</c:v>
                </c:pt>
                <c:pt idx="4342">
                  <c:v>-0.26353799999999999</c:v>
                </c:pt>
                <c:pt idx="4343">
                  <c:v>-0.262214</c:v>
                </c:pt>
                <c:pt idx="4344">
                  <c:v>-0.26081700000000002</c:v>
                </c:pt>
                <c:pt idx="4345">
                  <c:v>-0.25935200000000003</c:v>
                </c:pt>
                <c:pt idx="4346">
                  <c:v>-0.25782500000000003</c:v>
                </c:pt>
                <c:pt idx="4347">
                  <c:v>-0.25624200000000003</c:v>
                </c:pt>
                <c:pt idx="4348">
                  <c:v>-0.25460500000000003</c:v>
                </c:pt>
                <c:pt idx="4349">
                  <c:v>-0.252917</c:v>
                </c:pt>
                <c:pt idx="4350">
                  <c:v>-0.25117800000000001</c:v>
                </c:pt>
                <c:pt idx="4351">
                  <c:v>-0.249389</c:v>
                </c:pt>
                <c:pt idx="4352">
                  <c:v>-0.24754999999999999</c:v>
                </c:pt>
                <c:pt idx="4353">
                  <c:v>-0.24565899999999999</c:v>
                </c:pt>
                <c:pt idx="4354">
                  <c:v>-0.24371399999999999</c:v>
                </c:pt>
                <c:pt idx="4355">
                  <c:v>-0.24171699999999999</c:v>
                </c:pt>
                <c:pt idx="4356">
                  <c:v>-0.23966799999999999</c:v>
                </c:pt>
                <c:pt idx="4357">
                  <c:v>-0.237568</c:v>
                </c:pt>
                <c:pt idx="4358">
                  <c:v>-0.23541400000000001</c:v>
                </c:pt>
                <c:pt idx="4359">
                  <c:v>-0.233207</c:v>
                </c:pt>
                <c:pt idx="4360">
                  <c:v>-0.23094700000000001</c:v>
                </c:pt>
                <c:pt idx="4361">
                  <c:v>-0.228635</c:v>
                </c:pt>
                <c:pt idx="4362">
                  <c:v>-0.226268</c:v>
                </c:pt>
                <c:pt idx="4363">
                  <c:v>-0.22384599999999999</c:v>
                </c:pt>
                <c:pt idx="4364">
                  <c:v>-0.22136900000000001</c:v>
                </c:pt>
                <c:pt idx="4365">
                  <c:v>-0.218838</c:v>
                </c:pt>
                <c:pt idx="4366">
                  <c:v>-0.216254</c:v>
                </c:pt>
                <c:pt idx="4367">
                  <c:v>-0.213619</c:v>
                </c:pt>
                <c:pt idx="4368">
                  <c:v>-0.21093700000000001</c:v>
                </c:pt>
                <c:pt idx="4369">
                  <c:v>-0.20821000000000001</c:v>
                </c:pt>
                <c:pt idx="4370">
                  <c:v>-0.20543900000000001</c:v>
                </c:pt>
                <c:pt idx="4371">
                  <c:v>-0.202625</c:v>
                </c:pt>
                <c:pt idx="4372">
                  <c:v>-0.199768</c:v>
                </c:pt>
                <c:pt idx="4373">
                  <c:v>-0.19686799999999999</c:v>
                </c:pt>
                <c:pt idx="4374">
                  <c:v>-0.19392499999999999</c:v>
                </c:pt>
                <c:pt idx="4375">
                  <c:v>-0.19094</c:v>
                </c:pt>
                <c:pt idx="4376">
                  <c:v>-0.187914</c:v>
                </c:pt>
                <c:pt idx="4377">
                  <c:v>-0.18484600000000001</c:v>
                </c:pt>
                <c:pt idx="4378">
                  <c:v>-0.18173900000000001</c:v>
                </c:pt>
                <c:pt idx="4379">
                  <c:v>-0.178594</c:v>
                </c:pt>
                <c:pt idx="4380">
                  <c:v>-0.17541699999999999</c:v>
                </c:pt>
                <c:pt idx="4381">
                  <c:v>-0.172212</c:v>
                </c:pt>
                <c:pt idx="4382">
                  <c:v>-0.168985</c:v>
                </c:pt>
                <c:pt idx="4383">
                  <c:v>-0.16574</c:v>
                </c:pt>
                <c:pt idx="4384">
                  <c:v>-0.16247700000000001</c:v>
                </c:pt>
                <c:pt idx="4385">
                  <c:v>-0.159196</c:v>
                </c:pt>
                <c:pt idx="4386">
                  <c:v>-0.15590000000000001</c:v>
                </c:pt>
                <c:pt idx="4387">
                  <c:v>-0.15259</c:v>
                </c:pt>
                <c:pt idx="4388">
                  <c:v>-0.14926500000000001</c:v>
                </c:pt>
                <c:pt idx="4389">
                  <c:v>-0.145923</c:v>
                </c:pt>
                <c:pt idx="4390">
                  <c:v>-0.142566</c:v>
                </c:pt>
                <c:pt idx="4391">
                  <c:v>-0.13919500000000001</c:v>
                </c:pt>
                <c:pt idx="4392">
                  <c:v>-0.13581499999999999</c:v>
                </c:pt>
                <c:pt idx="4393">
                  <c:v>-0.13242899999999999</c:v>
                </c:pt>
                <c:pt idx="4394">
                  <c:v>-0.12903899999999999</c:v>
                </c:pt>
                <c:pt idx="4395">
                  <c:v>-0.12564</c:v>
                </c:pt>
                <c:pt idx="4396">
                  <c:v>-0.12223100000000001</c:v>
                </c:pt>
                <c:pt idx="4397">
                  <c:v>-0.118816</c:v>
                </c:pt>
                <c:pt idx="4398">
                  <c:v>-0.11540300000000001</c:v>
                </c:pt>
                <c:pt idx="4399">
                  <c:v>-0.111998</c:v>
                </c:pt>
                <c:pt idx="4400">
                  <c:v>-0.108607</c:v>
                </c:pt>
                <c:pt idx="4401">
                  <c:v>-0.105238</c:v>
                </c:pt>
                <c:pt idx="4402">
                  <c:v>-0.10188899999999999</c:v>
                </c:pt>
                <c:pt idx="4403">
                  <c:v>-9.8560499999999995E-2</c:v>
                </c:pt>
                <c:pt idx="4404">
                  <c:v>-9.5257700000000001E-2</c:v>
                </c:pt>
                <c:pt idx="4405">
                  <c:v>-9.1985800000000006E-2</c:v>
                </c:pt>
                <c:pt idx="4406">
                  <c:v>-8.87492E-2</c:v>
                </c:pt>
                <c:pt idx="4407">
                  <c:v>-8.5553799999999999E-2</c:v>
                </c:pt>
                <c:pt idx="4408">
                  <c:v>-8.2404900000000003E-2</c:v>
                </c:pt>
                <c:pt idx="4409">
                  <c:v>-7.9304700000000006E-2</c:v>
                </c:pt>
                <c:pt idx="4410">
                  <c:v>-7.62549E-2</c:v>
                </c:pt>
                <c:pt idx="4411">
                  <c:v>-7.3257299999999997E-2</c:v>
                </c:pt>
                <c:pt idx="4412">
                  <c:v>-7.0313200000000006E-2</c:v>
                </c:pt>
                <c:pt idx="4413">
                  <c:v>-6.7427699999999993E-2</c:v>
                </c:pt>
                <c:pt idx="4414">
                  <c:v>-6.4609E-2</c:v>
                </c:pt>
                <c:pt idx="4415">
                  <c:v>-6.1844400000000001E-2</c:v>
                </c:pt>
                <c:pt idx="4416">
                  <c:v>-5.9106300000000001E-2</c:v>
                </c:pt>
                <c:pt idx="4417">
                  <c:v>-5.6408899999999998E-2</c:v>
                </c:pt>
                <c:pt idx="4418">
                  <c:v>-5.3788000000000002E-2</c:v>
                </c:pt>
                <c:pt idx="4419">
                  <c:v>-5.1239600000000003E-2</c:v>
                </c:pt>
                <c:pt idx="4420">
                  <c:v>-4.8752799999999999E-2</c:v>
                </c:pt>
                <c:pt idx="4421">
                  <c:v>-4.6337799999999998E-2</c:v>
                </c:pt>
                <c:pt idx="4422">
                  <c:v>-4.4001499999999999E-2</c:v>
                </c:pt>
                <c:pt idx="4423">
                  <c:v>-4.1744400000000001E-2</c:v>
                </c:pt>
                <c:pt idx="4424">
                  <c:v>-3.9566999999999998E-2</c:v>
                </c:pt>
                <c:pt idx="4425">
                  <c:v>-3.7470000000000003E-2</c:v>
                </c:pt>
                <c:pt idx="4426">
                  <c:v>-3.54557E-2</c:v>
                </c:pt>
                <c:pt idx="4427">
                  <c:v>-3.3527500000000002E-2</c:v>
                </c:pt>
                <c:pt idx="4428">
                  <c:v>-3.16894E-2</c:v>
                </c:pt>
                <c:pt idx="4429">
                  <c:v>-2.9943999999999998E-2</c:v>
                </c:pt>
                <c:pt idx="4430">
                  <c:v>-2.8294400000000001E-2</c:v>
                </c:pt>
                <c:pt idx="4431">
                  <c:v>-2.6744400000000002E-2</c:v>
                </c:pt>
                <c:pt idx="4432">
                  <c:v>-2.52987E-2</c:v>
                </c:pt>
                <c:pt idx="4433">
                  <c:v>-2.39615E-2</c:v>
                </c:pt>
                <c:pt idx="4434">
                  <c:v>-2.2737199999999999E-2</c:v>
                </c:pt>
                <c:pt idx="4435">
                  <c:v>-2.1630300000000002E-2</c:v>
                </c:pt>
                <c:pt idx="4436">
                  <c:v>-2.0642899999999999E-2</c:v>
                </c:pt>
                <c:pt idx="4437">
                  <c:v>-1.9774699999999999E-2</c:v>
                </c:pt>
                <c:pt idx="4438">
                  <c:v>-1.9025E-2</c:v>
                </c:pt>
                <c:pt idx="4439">
                  <c:v>-1.8393099999999999E-2</c:v>
                </c:pt>
                <c:pt idx="4440">
                  <c:v>-1.78789E-2</c:v>
                </c:pt>
                <c:pt idx="4441">
                  <c:v>-1.7481400000000001E-2</c:v>
                </c:pt>
                <c:pt idx="4442">
                  <c:v>-1.7199900000000001E-2</c:v>
                </c:pt>
                <c:pt idx="4443">
                  <c:v>-1.70346E-2</c:v>
                </c:pt>
                <c:pt idx="4444">
                  <c:v>-1.6984900000000001E-2</c:v>
                </c:pt>
                <c:pt idx="4445">
                  <c:v>-1.7049600000000002E-2</c:v>
                </c:pt>
                <c:pt idx="4446">
                  <c:v>-1.7228400000000001E-2</c:v>
                </c:pt>
                <c:pt idx="4447">
                  <c:v>-1.7519300000000002E-2</c:v>
                </c:pt>
                <c:pt idx="4448">
                  <c:v>-1.7919399999999999E-2</c:v>
                </c:pt>
                <c:pt idx="4449">
                  <c:v>-1.8427800000000001E-2</c:v>
                </c:pt>
                <c:pt idx="4450">
                  <c:v>-1.9043399999999999E-2</c:v>
                </c:pt>
                <c:pt idx="4451">
                  <c:v>-1.97652E-2</c:v>
                </c:pt>
                <c:pt idx="4452">
                  <c:v>-2.05924E-2</c:v>
                </c:pt>
                <c:pt idx="4453">
                  <c:v>-2.15243E-2</c:v>
                </c:pt>
                <c:pt idx="4454">
                  <c:v>-2.2560199999999999E-2</c:v>
                </c:pt>
                <c:pt idx="4455">
                  <c:v>-2.3699399999999999E-2</c:v>
                </c:pt>
                <c:pt idx="4456">
                  <c:v>-2.4940400000000001E-2</c:v>
                </c:pt>
                <c:pt idx="4457">
                  <c:v>-2.6282E-2</c:v>
                </c:pt>
                <c:pt idx="4458">
                  <c:v>-2.7722299999999998E-2</c:v>
                </c:pt>
                <c:pt idx="4459">
                  <c:v>-2.92585E-2</c:v>
                </c:pt>
                <c:pt idx="4460">
                  <c:v>-3.0888200000000001E-2</c:v>
                </c:pt>
                <c:pt idx="4461">
                  <c:v>-3.2609300000000001E-2</c:v>
                </c:pt>
                <c:pt idx="4462">
                  <c:v>-3.4418900000000002E-2</c:v>
                </c:pt>
                <c:pt idx="4463">
                  <c:v>-3.63138E-2</c:v>
                </c:pt>
                <c:pt idx="4464">
                  <c:v>-3.82896E-2</c:v>
                </c:pt>
                <c:pt idx="4465">
                  <c:v>-4.0341200000000001E-2</c:v>
                </c:pt>
                <c:pt idx="4466">
                  <c:v>-4.24632E-2</c:v>
                </c:pt>
                <c:pt idx="4467">
                  <c:v>-4.46521E-2</c:v>
                </c:pt>
                <c:pt idx="4468">
                  <c:v>-4.69059E-2</c:v>
                </c:pt>
                <c:pt idx="4469">
                  <c:v>-4.92234E-2</c:v>
                </c:pt>
                <c:pt idx="4470">
                  <c:v>-5.1602700000000001E-2</c:v>
                </c:pt>
                <c:pt idx="4471">
                  <c:v>-5.4040600000000001E-2</c:v>
                </c:pt>
                <c:pt idx="4472">
                  <c:v>-5.6534099999999997E-2</c:v>
                </c:pt>
                <c:pt idx="4473">
                  <c:v>-5.90795E-2</c:v>
                </c:pt>
                <c:pt idx="4474">
                  <c:v>-6.1671900000000002E-2</c:v>
                </c:pt>
                <c:pt idx="4475">
                  <c:v>-6.4305600000000004E-2</c:v>
                </c:pt>
                <c:pt idx="4476">
                  <c:v>-6.6975199999999999E-2</c:v>
                </c:pt>
                <c:pt idx="4477">
                  <c:v>-6.9676000000000002E-2</c:v>
                </c:pt>
                <c:pt idx="4478">
                  <c:v>-7.2404300000000005E-2</c:v>
                </c:pt>
                <c:pt idx="4479">
                  <c:v>-7.5158299999999997E-2</c:v>
                </c:pt>
                <c:pt idx="4480">
                  <c:v>-7.7936000000000005E-2</c:v>
                </c:pt>
                <c:pt idx="4481">
                  <c:v>-8.0732899999999996E-2</c:v>
                </c:pt>
                <c:pt idx="4482">
                  <c:v>-8.3540799999999998E-2</c:v>
                </c:pt>
                <c:pt idx="4483">
                  <c:v>-8.6351600000000001E-2</c:v>
                </c:pt>
                <c:pt idx="4484">
                  <c:v>-8.9160299999999998E-2</c:v>
                </c:pt>
                <c:pt idx="4485">
                  <c:v>-9.1964299999999999E-2</c:v>
                </c:pt>
                <c:pt idx="4486">
                  <c:v>-9.4760399999999995E-2</c:v>
                </c:pt>
                <c:pt idx="4487">
                  <c:v>-9.7545699999999999E-2</c:v>
                </c:pt>
                <c:pt idx="4488">
                  <c:v>-0.10031900000000001</c:v>
                </c:pt>
                <c:pt idx="4489">
                  <c:v>-0.103076</c:v>
                </c:pt>
                <c:pt idx="4490">
                  <c:v>-0.10581</c:v>
                </c:pt>
                <c:pt idx="4491">
                  <c:v>-0.108511</c:v>
                </c:pt>
                <c:pt idx="4492">
                  <c:v>-0.11118</c:v>
                </c:pt>
                <c:pt idx="4493">
                  <c:v>-0.113817</c:v>
                </c:pt>
                <c:pt idx="4494">
                  <c:v>-0.11642</c:v>
                </c:pt>
                <c:pt idx="4495">
                  <c:v>-0.11898599999999999</c:v>
                </c:pt>
                <c:pt idx="4496">
                  <c:v>-0.12150900000000001</c:v>
                </c:pt>
                <c:pt idx="4497">
                  <c:v>-0.123984</c:v>
                </c:pt>
                <c:pt idx="4498">
                  <c:v>-0.12640699999999999</c:v>
                </c:pt>
                <c:pt idx="4499">
                  <c:v>-0.128772</c:v>
                </c:pt>
                <c:pt idx="4500">
                  <c:v>-0.131078</c:v>
                </c:pt>
                <c:pt idx="4501">
                  <c:v>-0.13331899999999999</c:v>
                </c:pt>
                <c:pt idx="4502">
                  <c:v>-0.13549600000000001</c:v>
                </c:pt>
                <c:pt idx="4503">
                  <c:v>-0.13760600000000001</c:v>
                </c:pt>
                <c:pt idx="4504">
                  <c:v>-0.13965</c:v>
                </c:pt>
                <c:pt idx="4505">
                  <c:v>-0.141623</c:v>
                </c:pt>
                <c:pt idx="4506">
                  <c:v>-0.14352400000000001</c:v>
                </c:pt>
                <c:pt idx="4507">
                  <c:v>-0.145348</c:v>
                </c:pt>
                <c:pt idx="4508">
                  <c:v>-0.147095</c:v>
                </c:pt>
                <c:pt idx="4509">
                  <c:v>-0.14876</c:v>
                </c:pt>
                <c:pt idx="4510">
                  <c:v>-0.15034</c:v>
                </c:pt>
                <c:pt idx="4511">
                  <c:v>-0.15182999999999999</c:v>
                </c:pt>
                <c:pt idx="4512">
                  <c:v>-0.15323000000000001</c:v>
                </c:pt>
                <c:pt idx="4513">
                  <c:v>-0.15453600000000001</c:v>
                </c:pt>
                <c:pt idx="4514">
                  <c:v>-0.155749</c:v>
                </c:pt>
                <c:pt idx="4515">
                  <c:v>-0.15686600000000001</c:v>
                </c:pt>
                <c:pt idx="4516">
                  <c:v>-0.157886</c:v>
                </c:pt>
                <c:pt idx="4517">
                  <c:v>-0.158808</c:v>
                </c:pt>
                <c:pt idx="4518">
                  <c:v>-0.15962999999999999</c:v>
                </c:pt>
                <c:pt idx="4519">
                  <c:v>-0.160353</c:v>
                </c:pt>
                <c:pt idx="4520">
                  <c:v>-0.160973</c:v>
                </c:pt>
                <c:pt idx="4521">
                  <c:v>-0.16148999999999999</c:v>
                </c:pt>
                <c:pt idx="4522">
                  <c:v>-0.16190399999999999</c:v>
                </c:pt>
                <c:pt idx="4523">
                  <c:v>-0.162214</c:v>
                </c:pt>
                <c:pt idx="4524">
                  <c:v>-0.16242100000000001</c:v>
                </c:pt>
                <c:pt idx="4525">
                  <c:v>-0.162524</c:v>
                </c:pt>
                <c:pt idx="4526">
                  <c:v>-0.162521</c:v>
                </c:pt>
                <c:pt idx="4527">
                  <c:v>-0.162411</c:v>
                </c:pt>
                <c:pt idx="4528">
                  <c:v>-0.162194</c:v>
                </c:pt>
                <c:pt idx="4529">
                  <c:v>-0.16186900000000001</c:v>
                </c:pt>
                <c:pt idx="4530">
                  <c:v>-0.161436</c:v>
                </c:pt>
                <c:pt idx="4531">
                  <c:v>-0.16089700000000001</c:v>
                </c:pt>
                <c:pt idx="4532">
                  <c:v>-0.16025200000000001</c:v>
                </c:pt>
                <c:pt idx="4533">
                  <c:v>-0.159502</c:v>
                </c:pt>
                <c:pt idx="4534">
                  <c:v>-0.15864700000000001</c:v>
                </c:pt>
                <c:pt idx="4535">
                  <c:v>-0.15768799999999999</c:v>
                </c:pt>
                <c:pt idx="4536">
                  <c:v>-0.15662499999999999</c:v>
                </c:pt>
                <c:pt idx="4537">
                  <c:v>-0.15545800000000001</c:v>
                </c:pt>
                <c:pt idx="4538">
                  <c:v>-0.15418799999999999</c:v>
                </c:pt>
                <c:pt idx="4539">
                  <c:v>-0.15281400000000001</c:v>
                </c:pt>
                <c:pt idx="4540">
                  <c:v>-0.151338</c:v>
                </c:pt>
                <c:pt idx="4541">
                  <c:v>-0.14976200000000001</c:v>
                </c:pt>
                <c:pt idx="4542">
                  <c:v>-0.148087</c:v>
                </c:pt>
                <c:pt idx="4543">
                  <c:v>-0.146317</c:v>
                </c:pt>
                <c:pt idx="4544">
                  <c:v>-0.144454</c:v>
                </c:pt>
                <c:pt idx="4545">
                  <c:v>-0.14249899999999999</c:v>
                </c:pt>
                <c:pt idx="4546">
                  <c:v>-0.140454</c:v>
                </c:pt>
                <c:pt idx="4547">
                  <c:v>-0.138321</c:v>
                </c:pt>
                <c:pt idx="4548">
                  <c:v>-0.136104</c:v>
                </c:pt>
                <c:pt idx="4549">
                  <c:v>-0.13380500000000001</c:v>
                </c:pt>
                <c:pt idx="4550">
                  <c:v>-0.13142599999999999</c:v>
                </c:pt>
                <c:pt idx="4551">
                  <c:v>-0.128969</c:v>
                </c:pt>
                <c:pt idx="4552">
                  <c:v>-0.12643699999999999</c:v>
                </c:pt>
                <c:pt idx="4553">
                  <c:v>-0.123834</c:v>
                </c:pt>
                <c:pt idx="4554">
                  <c:v>-0.12116</c:v>
                </c:pt>
                <c:pt idx="4555">
                  <c:v>-0.11842</c:v>
                </c:pt>
                <c:pt idx="4556">
                  <c:v>-0.115616</c:v>
                </c:pt>
                <c:pt idx="4557">
                  <c:v>-0.112751</c:v>
                </c:pt>
                <c:pt idx="4558">
                  <c:v>-0.109829</c:v>
                </c:pt>
                <c:pt idx="4559">
                  <c:v>-0.106851</c:v>
                </c:pt>
                <c:pt idx="4560">
                  <c:v>-0.103823</c:v>
                </c:pt>
                <c:pt idx="4561">
                  <c:v>-0.100745</c:v>
                </c:pt>
                <c:pt idx="4562">
                  <c:v>-9.7620899999999997E-2</c:v>
                </c:pt>
                <c:pt idx="4563">
                  <c:v>-9.4451999999999994E-2</c:v>
                </c:pt>
                <c:pt idx="4564">
                  <c:v>-9.1241600000000006E-2</c:v>
                </c:pt>
                <c:pt idx="4565">
                  <c:v>-8.7992500000000001E-2</c:v>
                </c:pt>
                <c:pt idx="4566">
                  <c:v>-8.4708199999999997E-2</c:v>
                </c:pt>
                <c:pt idx="4567">
                  <c:v>-8.1392900000000004E-2</c:v>
                </c:pt>
                <c:pt idx="4568">
                  <c:v>-7.80502E-2</c:v>
                </c:pt>
                <c:pt idx="4569">
                  <c:v>-7.4682999999999999E-2</c:v>
                </c:pt>
                <c:pt idx="4570">
                  <c:v>-7.1293599999999999E-2</c:v>
                </c:pt>
                <c:pt idx="4571">
                  <c:v>-6.7885100000000004E-2</c:v>
                </c:pt>
                <c:pt idx="4572">
                  <c:v>-6.4461199999999996E-2</c:v>
                </c:pt>
                <c:pt idx="4573">
                  <c:v>-6.1025999999999997E-2</c:v>
                </c:pt>
                <c:pt idx="4574">
                  <c:v>-5.75834E-2</c:v>
                </c:pt>
                <c:pt idx="4575">
                  <c:v>-5.4137299999999999E-2</c:v>
                </c:pt>
                <c:pt idx="4576">
                  <c:v>-5.06915E-2</c:v>
                </c:pt>
                <c:pt idx="4577">
                  <c:v>-4.7249699999999999E-2</c:v>
                </c:pt>
                <c:pt idx="4578">
                  <c:v>-4.3815100000000003E-2</c:v>
                </c:pt>
                <c:pt idx="4579">
                  <c:v>-4.03909E-2</c:v>
                </c:pt>
                <c:pt idx="4580">
                  <c:v>-3.6980499999999999E-2</c:v>
                </c:pt>
                <c:pt idx="4581">
                  <c:v>-3.35868E-2</c:v>
                </c:pt>
                <c:pt idx="4582">
                  <c:v>-3.0211600000000002E-2</c:v>
                </c:pt>
                <c:pt idx="4583">
                  <c:v>-2.6856700000000001E-2</c:v>
                </c:pt>
                <c:pt idx="4584">
                  <c:v>-2.35252E-2</c:v>
                </c:pt>
                <c:pt idx="4585">
                  <c:v>-2.0220700000000001E-2</c:v>
                </c:pt>
                <c:pt idx="4586">
                  <c:v>-1.6946200000000002E-2</c:v>
                </c:pt>
                <c:pt idx="4587">
                  <c:v>-1.37038E-2</c:v>
                </c:pt>
                <c:pt idx="4588">
                  <c:v>-1.0495600000000001E-2</c:v>
                </c:pt>
                <c:pt idx="4589" formatCode="0.00E+00">
                  <c:v>-7.3243300000000004E-3</c:v>
                </c:pt>
                <c:pt idx="4590" formatCode="0.00E+00">
                  <c:v>-4.1927300000000004E-3</c:v>
                </c:pt>
                <c:pt idx="4591" formatCode="0.00E+00">
                  <c:v>-1.10359E-3</c:v>
                </c:pt>
                <c:pt idx="4592" formatCode="0.00E+00">
                  <c:v>1.9407199999999999E-3</c:v>
                </c:pt>
                <c:pt idx="4593" formatCode="0.00E+00">
                  <c:v>4.9378900000000003E-3</c:v>
                </c:pt>
                <c:pt idx="4594" formatCode="0.00E+00">
                  <c:v>7.8854100000000007E-3</c:v>
                </c:pt>
                <c:pt idx="4595">
                  <c:v>1.07808E-2</c:v>
                </c:pt>
                <c:pt idx="4596">
                  <c:v>1.3621899999999999E-2</c:v>
                </c:pt>
                <c:pt idx="4597">
                  <c:v>1.6406899999999999E-2</c:v>
                </c:pt>
                <c:pt idx="4598">
                  <c:v>1.9134100000000001E-2</c:v>
                </c:pt>
                <c:pt idx="4599">
                  <c:v>2.1802599999999998E-2</c:v>
                </c:pt>
                <c:pt idx="4600">
                  <c:v>2.44119E-2</c:v>
                </c:pt>
                <c:pt idx="4601">
                  <c:v>2.6960899999999999E-2</c:v>
                </c:pt>
                <c:pt idx="4602">
                  <c:v>2.9448499999999999E-2</c:v>
                </c:pt>
                <c:pt idx="4603">
                  <c:v>3.1873100000000001E-2</c:v>
                </c:pt>
                <c:pt idx="4604">
                  <c:v>3.42335E-2</c:v>
                </c:pt>
                <c:pt idx="4605">
                  <c:v>3.6528199999999997E-2</c:v>
                </c:pt>
                <c:pt idx="4606">
                  <c:v>3.8755900000000003E-2</c:v>
                </c:pt>
                <c:pt idx="4607">
                  <c:v>4.0915199999999999E-2</c:v>
                </c:pt>
                <c:pt idx="4608">
                  <c:v>4.3005000000000002E-2</c:v>
                </c:pt>
                <c:pt idx="4609">
                  <c:v>4.5024700000000001E-2</c:v>
                </c:pt>
                <c:pt idx="4610">
                  <c:v>4.6973399999999998E-2</c:v>
                </c:pt>
                <c:pt idx="4611">
                  <c:v>4.8850699999999997E-2</c:v>
                </c:pt>
                <c:pt idx="4612">
                  <c:v>5.0656300000000001E-2</c:v>
                </c:pt>
                <c:pt idx="4613">
                  <c:v>5.2389999999999999E-2</c:v>
                </c:pt>
                <c:pt idx="4614">
                  <c:v>5.4051599999999998E-2</c:v>
                </c:pt>
                <c:pt idx="4615">
                  <c:v>5.5641299999999998E-2</c:v>
                </c:pt>
                <c:pt idx="4616">
                  <c:v>5.7159799999999997E-2</c:v>
                </c:pt>
                <c:pt idx="4617">
                  <c:v>5.8607699999999999E-2</c:v>
                </c:pt>
                <c:pt idx="4618">
                  <c:v>5.9985400000000001E-2</c:v>
                </c:pt>
                <c:pt idx="4619">
                  <c:v>6.1292800000000001E-2</c:v>
                </c:pt>
                <c:pt idx="4620">
                  <c:v>6.2529000000000001E-2</c:v>
                </c:pt>
                <c:pt idx="4621">
                  <c:v>6.3694100000000003E-2</c:v>
                </c:pt>
                <c:pt idx="4622">
                  <c:v>6.4789200000000005E-2</c:v>
                </c:pt>
                <c:pt idx="4623">
                  <c:v>6.5815600000000002E-2</c:v>
                </c:pt>
                <c:pt idx="4624">
                  <c:v>6.6774299999999995E-2</c:v>
                </c:pt>
                <c:pt idx="4625">
                  <c:v>6.7666500000000004E-2</c:v>
                </c:pt>
                <c:pt idx="4626">
                  <c:v>6.8493600000000002E-2</c:v>
                </c:pt>
                <c:pt idx="4627">
                  <c:v>6.9257100000000002E-2</c:v>
                </c:pt>
                <c:pt idx="4628">
                  <c:v>6.9958300000000001E-2</c:v>
                </c:pt>
                <c:pt idx="4629">
                  <c:v>7.0598599999999997E-2</c:v>
                </c:pt>
                <c:pt idx="4630">
                  <c:v>7.1179400000000004E-2</c:v>
                </c:pt>
                <c:pt idx="4631">
                  <c:v>7.1702500000000002E-2</c:v>
                </c:pt>
                <c:pt idx="4632">
                  <c:v>7.2169200000000003E-2</c:v>
                </c:pt>
                <c:pt idx="4633">
                  <c:v>7.2580500000000006E-2</c:v>
                </c:pt>
                <c:pt idx="4634">
                  <c:v>7.2938500000000003E-2</c:v>
                </c:pt>
                <c:pt idx="4635">
                  <c:v>7.3245500000000005E-2</c:v>
                </c:pt>
                <c:pt idx="4636">
                  <c:v>7.3503899999999997E-2</c:v>
                </c:pt>
                <c:pt idx="4637">
                  <c:v>7.3715500000000003E-2</c:v>
                </c:pt>
                <c:pt idx="4638">
                  <c:v>7.3882199999999995E-2</c:v>
                </c:pt>
                <c:pt idx="4639">
                  <c:v>7.4006199999999994E-2</c:v>
                </c:pt>
                <c:pt idx="4640">
                  <c:v>7.4089600000000005E-2</c:v>
                </c:pt>
                <c:pt idx="4641">
                  <c:v>7.4133900000000003E-2</c:v>
                </c:pt>
                <c:pt idx="4642">
                  <c:v>7.4140899999999996E-2</c:v>
                </c:pt>
                <c:pt idx="4643">
                  <c:v>7.4112700000000004E-2</c:v>
                </c:pt>
                <c:pt idx="4644">
                  <c:v>7.40513E-2</c:v>
                </c:pt>
                <c:pt idx="4645">
                  <c:v>7.3958700000000002E-2</c:v>
                </c:pt>
                <c:pt idx="4646">
                  <c:v>7.3836899999999997E-2</c:v>
                </c:pt>
                <c:pt idx="4647">
                  <c:v>7.3687799999999998E-2</c:v>
                </c:pt>
                <c:pt idx="4648">
                  <c:v>7.3513400000000007E-2</c:v>
                </c:pt>
                <c:pt idx="4649">
                  <c:v>7.3315900000000003E-2</c:v>
                </c:pt>
                <c:pt idx="4650">
                  <c:v>7.3097800000000004E-2</c:v>
                </c:pt>
                <c:pt idx="4651">
                  <c:v>7.2861499999999996E-2</c:v>
                </c:pt>
                <c:pt idx="4652">
                  <c:v>7.2609000000000007E-2</c:v>
                </c:pt>
                <c:pt idx="4653">
                  <c:v>7.2342600000000007E-2</c:v>
                </c:pt>
                <c:pt idx="4654">
                  <c:v>7.2064199999999995E-2</c:v>
                </c:pt>
                <c:pt idx="4655">
                  <c:v>7.1775800000000001E-2</c:v>
                </c:pt>
                <c:pt idx="4656">
                  <c:v>7.1479200000000007E-2</c:v>
                </c:pt>
                <c:pt idx="4657">
                  <c:v>7.1176900000000001E-2</c:v>
                </c:pt>
                <c:pt idx="4658">
                  <c:v>7.0871600000000007E-2</c:v>
                </c:pt>
                <c:pt idx="4659">
                  <c:v>7.0565199999999995E-2</c:v>
                </c:pt>
                <c:pt idx="4660">
                  <c:v>7.02594E-2</c:v>
                </c:pt>
                <c:pt idx="4661">
                  <c:v>6.9955299999999998E-2</c:v>
                </c:pt>
                <c:pt idx="4662">
                  <c:v>6.9653999999999994E-2</c:v>
                </c:pt>
                <c:pt idx="4663">
                  <c:v>6.9357000000000002E-2</c:v>
                </c:pt>
                <c:pt idx="4664">
                  <c:v>6.9065600000000005E-2</c:v>
                </c:pt>
                <c:pt idx="4665">
                  <c:v>6.8780900000000006E-2</c:v>
                </c:pt>
                <c:pt idx="4666">
                  <c:v>6.8503999999999995E-2</c:v>
                </c:pt>
                <c:pt idx="4667">
                  <c:v>6.8236599999999994E-2</c:v>
                </c:pt>
                <c:pt idx="4668">
                  <c:v>6.7980899999999997E-2</c:v>
                </c:pt>
                <c:pt idx="4669">
                  <c:v>6.7738199999999998E-2</c:v>
                </c:pt>
                <c:pt idx="4670">
                  <c:v>6.7509700000000006E-2</c:v>
                </c:pt>
                <c:pt idx="4671">
                  <c:v>6.7296599999999998E-2</c:v>
                </c:pt>
                <c:pt idx="4672">
                  <c:v>6.7100099999999996E-2</c:v>
                </c:pt>
                <c:pt idx="4673">
                  <c:v>6.6921700000000001E-2</c:v>
                </c:pt>
                <c:pt idx="4674">
                  <c:v>6.6762299999999997E-2</c:v>
                </c:pt>
                <c:pt idx="4675">
                  <c:v>6.6622600000000004E-2</c:v>
                </c:pt>
                <c:pt idx="4676">
                  <c:v>6.6503000000000007E-2</c:v>
                </c:pt>
                <c:pt idx="4677">
                  <c:v>6.6404400000000002E-2</c:v>
                </c:pt>
                <c:pt idx="4678">
                  <c:v>6.63271E-2</c:v>
                </c:pt>
                <c:pt idx="4679">
                  <c:v>6.6271399999999994E-2</c:v>
                </c:pt>
                <c:pt idx="4680">
                  <c:v>6.6237400000000002E-2</c:v>
                </c:pt>
                <c:pt idx="4681">
                  <c:v>6.6225000000000006E-2</c:v>
                </c:pt>
                <c:pt idx="4682">
                  <c:v>6.6234199999999993E-2</c:v>
                </c:pt>
                <c:pt idx="4683">
                  <c:v>6.6264799999999999E-2</c:v>
                </c:pt>
                <c:pt idx="4684">
                  <c:v>6.6316200000000006E-2</c:v>
                </c:pt>
                <c:pt idx="4685">
                  <c:v>6.6388100000000005E-2</c:v>
                </c:pt>
                <c:pt idx="4686">
                  <c:v>6.6480499999999998E-2</c:v>
                </c:pt>
                <c:pt idx="4687">
                  <c:v>6.6593600000000003E-2</c:v>
                </c:pt>
                <c:pt idx="4688">
                  <c:v>6.6727800000000004E-2</c:v>
                </c:pt>
                <c:pt idx="4689">
                  <c:v>6.6882899999999995E-2</c:v>
                </c:pt>
                <c:pt idx="4690">
                  <c:v>6.7058199999999998E-2</c:v>
                </c:pt>
                <c:pt idx="4691">
                  <c:v>6.7252800000000001E-2</c:v>
                </c:pt>
                <c:pt idx="4692">
                  <c:v>6.7465999999999998E-2</c:v>
                </c:pt>
                <c:pt idx="4693">
                  <c:v>6.7696400000000004E-2</c:v>
                </c:pt>
                <c:pt idx="4694">
                  <c:v>6.7942900000000001E-2</c:v>
                </c:pt>
                <c:pt idx="4695">
                  <c:v>6.8204399999999998E-2</c:v>
                </c:pt>
                <c:pt idx="4696">
                  <c:v>6.8479799999999993E-2</c:v>
                </c:pt>
                <c:pt idx="4697">
                  <c:v>6.8767599999999998E-2</c:v>
                </c:pt>
                <c:pt idx="4698">
                  <c:v>6.9066600000000006E-2</c:v>
                </c:pt>
                <c:pt idx="4699">
                  <c:v>6.9375400000000004E-2</c:v>
                </c:pt>
                <c:pt idx="4700">
                  <c:v>6.9692699999999996E-2</c:v>
                </c:pt>
                <c:pt idx="4701">
                  <c:v>7.0017200000000002E-2</c:v>
                </c:pt>
                <c:pt idx="4702">
                  <c:v>7.0348300000000002E-2</c:v>
                </c:pt>
                <c:pt idx="4703">
                  <c:v>7.0684899999999995E-2</c:v>
                </c:pt>
                <c:pt idx="4704">
                  <c:v>7.1025599999999994E-2</c:v>
                </c:pt>
                <c:pt idx="4705">
                  <c:v>7.1369100000000005E-2</c:v>
                </c:pt>
                <c:pt idx="4706">
                  <c:v>7.1713799999999994E-2</c:v>
                </c:pt>
                <c:pt idx="4707">
                  <c:v>7.2057099999999999E-2</c:v>
                </c:pt>
                <c:pt idx="4708">
                  <c:v>7.2395699999999993E-2</c:v>
                </c:pt>
                <c:pt idx="4709">
                  <c:v>7.27275E-2</c:v>
                </c:pt>
                <c:pt idx="4710">
                  <c:v>7.3051099999999994E-2</c:v>
                </c:pt>
                <c:pt idx="4711">
                  <c:v>7.3365700000000006E-2</c:v>
                </c:pt>
                <c:pt idx="4712">
                  <c:v>7.3670200000000005E-2</c:v>
                </c:pt>
                <c:pt idx="4713">
                  <c:v>7.3963200000000007E-2</c:v>
                </c:pt>
                <c:pt idx="4714">
                  <c:v>7.4243400000000001E-2</c:v>
                </c:pt>
                <c:pt idx="4715">
                  <c:v>7.4508599999999994E-2</c:v>
                </c:pt>
                <c:pt idx="4716">
                  <c:v>7.4757199999999996E-2</c:v>
                </c:pt>
                <c:pt idx="4717">
                  <c:v>7.4987899999999996E-2</c:v>
                </c:pt>
                <c:pt idx="4718">
                  <c:v>7.51994E-2</c:v>
                </c:pt>
                <c:pt idx="4719">
                  <c:v>7.5389899999999996E-2</c:v>
                </c:pt>
                <c:pt idx="4720">
                  <c:v>7.5556899999999996E-2</c:v>
                </c:pt>
                <c:pt idx="4721">
                  <c:v>7.5698000000000001E-2</c:v>
                </c:pt>
                <c:pt idx="4722">
                  <c:v>7.5811799999999999E-2</c:v>
                </c:pt>
                <c:pt idx="4723">
                  <c:v>7.5897099999999995E-2</c:v>
                </c:pt>
                <c:pt idx="4724">
                  <c:v>7.5952099999999995E-2</c:v>
                </c:pt>
                <c:pt idx="4725">
                  <c:v>7.5975399999999998E-2</c:v>
                </c:pt>
                <c:pt idx="4726">
                  <c:v>7.5966199999999998E-2</c:v>
                </c:pt>
                <c:pt idx="4727">
                  <c:v>7.5923699999999997E-2</c:v>
                </c:pt>
                <c:pt idx="4728">
                  <c:v>7.5846499999999997E-2</c:v>
                </c:pt>
                <c:pt idx="4729">
                  <c:v>7.5732999999999995E-2</c:v>
                </c:pt>
                <c:pt idx="4730">
                  <c:v>7.5581800000000005E-2</c:v>
                </c:pt>
                <c:pt idx="4731">
                  <c:v>7.5391799999999995E-2</c:v>
                </c:pt>
                <c:pt idx="4732">
                  <c:v>7.5161400000000003E-2</c:v>
                </c:pt>
                <c:pt idx="4733">
                  <c:v>7.48891E-2</c:v>
                </c:pt>
                <c:pt idx="4734">
                  <c:v>7.4574199999999993E-2</c:v>
                </c:pt>
                <c:pt idx="4735">
                  <c:v>7.4216400000000002E-2</c:v>
                </c:pt>
                <c:pt idx="4736">
                  <c:v>7.3815000000000006E-2</c:v>
                </c:pt>
                <c:pt idx="4737">
                  <c:v>7.3369299999999998E-2</c:v>
                </c:pt>
                <c:pt idx="4738">
                  <c:v>7.2878999999999999E-2</c:v>
                </c:pt>
                <c:pt idx="4739">
                  <c:v>7.2344000000000006E-2</c:v>
                </c:pt>
                <c:pt idx="4740">
                  <c:v>7.1764300000000003E-2</c:v>
                </c:pt>
                <c:pt idx="4741">
                  <c:v>7.1139999999999995E-2</c:v>
                </c:pt>
                <c:pt idx="4742">
                  <c:v>7.0471599999999995E-2</c:v>
                </c:pt>
                <c:pt idx="4743">
                  <c:v>6.9759100000000004E-2</c:v>
                </c:pt>
                <c:pt idx="4744">
                  <c:v>6.9002400000000005E-2</c:v>
                </c:pt>
                <c:pt idx="4745">
                  <c:v>6.8201499999999998E-2</c:v>
                </c:pt>
                <c:pt idx="4746">
                  <c:v>6.7357E-2</c:v>
                </c:pt>
                <c:pt idx="4747">
                  <c:v>6.6469700000000007E-2</c:v>
                </c:pt>
                <c:pt idx="4748">
                  <c:v>6.5539200000000006E-2</c:v>
                </c:pt>
                <c:pt idx="4749">
                  <c:v>6.4564700000000003E-2</c:v>
                </c:pt>
                <c:pt idx="4750">
                  <c:v>6.3546099999999994E-2</c:v>
                </c:pt>
                <c:pt idx="4751">
                  <c:v>6.2484199999999997E-2</c:v>
                </c:pt>
                <c:pt idx="4752">
                  <c:v>6.1379499999999997E-2</c:v>
                </c:pt>
                <c:pt idx="4753">
                  <c:v>6.02327E-2</c:v>
                </c:pt>
                <c:pt idx="4754">
                  <c:v>5.9044600000000003E-2</c:v>
                </c:pt>
                <c:pt idx="4755">
                  <c:v>5.7816899999999997E-2</c:v>
                </c:pt>
                <c:pt idx="4756">
                  <c:v>5.6552499999999999E-2</c:v>
                </c:pt>
                <c:pt idx="4757">
                  <c:v>5.5253700000000003E-2</c:v>
                </c:pt>
                <c:pt idx="4758">
                  <c:v>5.3920900000000001E-2</c:v>
                </c:pt>
                <c:pt idx="4759">
                  <c:v>5.2552500000000002E-2</c:v>
                </c:pt>
                <c:pt idx="4760">
                  <c:v>5.1147900000000003E-2</c:v>
                </c:pt>
                <c:pt idx="4761">
                  <c:v>4.97113E-2</c:v>
                </c:pt>
                <c:pt idx="4762">
                  <c:v>4.8249500000000001E-2</c:v>
                </c:pt>
                <c:pt idx="4763">
                  <c:v>4.6767200000000002E-2</c:v>
                </c:pt>
                <c:pt idx="4764">
                  <c:v>4.5266800000000003E-2</c:v>
                </c:pt>
                <c:pt idx="4765">
                  <c:v>4.37501E-2</c:v>
                </c:pt>
                <c:pt idx="4766">
                  <c:v>4.2219E-2</c:v>
                </c:pt>
                <c:pt idx="4767">
                  <c:v>4.0675099999999999E-2</c:v>
                </c:pt>
                <c:pt idx="4768">
                  <c:v>3.9120099999999998E-2</c:v>
                </c:pt>
                <c:pt idx="4769">
                  <c:v>3.7555699999999997E-2</c:v>
                </c:pt>
                <c:pt idx="4770">
                  <c:v>3.5983899999999999E-2</c:v>
                </c:pt>
                <c:pt idx="4771">
                  <c:v>3.4406699999999998E-2</c:v>
                </c:pt>
                <c:pt idx="4772">
                  <c:v>3.2825699999999999E-2</c:v>
                </c:pt>
                <c:pt idx="4773">
                  <c:v>3.12419E-2</c:v>
                </c:pt>
                <c:pt idx="4774">
                  <c:v>2.96574E-2</c:v>
                </c:pt>
                <c:pt idx="4775">
                  <c:v>2.8075099999999999E-2</c:v>
                </c:pt>
                <c:pt idx="4776">
                  <c:v>2.6497900000000001E-2</c:v>
                </c:pt>
                <c:pt idx="4777">
                  <c:v>2.4928200000000001E-2</c:v>
                </c:pt>
                <c:pt idx="4778">
                  <c:v>2.3368E-2</c:v>
                </c:pt>
                <c:pt idx="4779">
                  <c:v>2.1819999999999999E-2</c:v>
                </c:pt>
                <c:pt idx="4780">
                  <c:v>2.0288400000000002E-2</c:v>
                </c:pt>
                <c:pt idx="4781">
                  <c:v>1.87779E-2</c:v>
                </c:pt>
                <c:pt idx="4782">
                  <c:v>1.72929E-2</c:v>
                </c:pt>
                <c:pt idx="4783">
                  <c:v>1.5835499999999999E-2</c:v>
                </c:pt>
                <c:pt idx="4784">
                  <c:v>1.44049E-2</c:v>
                </c:pt>
                <c:pt idx="4785">
                  <c:v>1.3000299999999999E-2</c:v>
                </c:pt>
                <c:pt idx="4786">
                  <c:v>1.1623100000000001E-2</c:v>
                </c:pt>
                <c:pt idx="4787">
                  <c:v>1.02764E-2</c:v>
                </c:pt>
                <c:pt idx="4788" formatCode="0.00E+00">
                  <c:v>8.9635800000000005E-3</c:v>
                </c:pt>
                <c:pt idx="4789" formatCode="0.00E+00">
                  <c:v>7.6901199999999999E-3</c:v>
                </c:pt>
                <c:pt idx="4790" formatCode="0.00E+00">
                  <c:v>6.4632800000000001E-3</c:v>
                </c:pt>
                <c:pt idx="4791" formatCode="0.00E+00">
                  <c:v>5.2897600000000001E-3</c:v>
                </c:pt>
                <c:pt idx="4792" formatCode="0.00E+00">
                  <c:v>4.1727600000000002E-3</c:v>
                </c:pt>
                <c:pt idx="4793" formatCode="0.00E+00">
                  <c:v>3.1118299999999999E-3</c:v>
                </c:pt>
                <c:pt idx="4794" formatCode="0.00E+00">
                  <c:v>2.1063499999999999E-3</c:v>
                </c:pt>
                <c:pt idx="4795" formatCode="0.00E+00">
                  <c:v>1.1584399999999999E-3</c:v>
                </c:pt>
                <c:pt idx="4796" formatCode="0.00E+00">
                  <c:v>2.7152300000000002E-4</c:v>
                </c:pt>
                <c:pt idx="4797" formatCode="0.00E+00">
                  <c:v>-5.5250399999999999E-4</c:v>
                </c:pt>
                <c:pt idx="4798" formatCode="0.00E+00">
                  <c:v>-1.3132899999999999E-3</c:v>
                </c:pt>
                <c:pt idx="4799" formatCode="0.00E+00">
                  <c:v>-2.00943E-3</c:v>
                </c:pt>
                <c:pt idx="4800" formatCode="0.00E+00">
                  <c:v>-2.6373400000000002E-3</c:v>
                </c:pt>
                <c:pt idx="4801" formatCode="0.00E+00">
                  <c:v>-3.1931699999999999E-3</c:v>
                </c:pt>
                <c:pt idx="4802" formatCode="0.00E+00">
                  <c:v>-3.6744400000000002E-3</c:v>
                </c:pt>
                <c:pt idx="4803" formatCode="0.00E+00">
                  <c:v>-4.0793399999999999E-3</c:v>
                </c:pt>
                <c:pt idx="4804" formatCode="0.00E+00">
                  <c:v>-4.4054000000000003E-3</c:v>
                </c:pt>
                <c:pt idx="4805" formatCode="0.00E+00">
                  <c:v>-4.6489399999999998E-3</c:v>
                </c:pt>
                <c:pt idx="4806" formatCode="0.00E+00">
                  <c:v>-4.8064700000000002E-3</c:v>
                </c:pt>
                <c:pt idx="4807" formatCode="0.00E+00">
                  <c:v>-4.8769199999999999E-3</c:v>
                </c:pt>
                <c:pt idx="4808" formatCode="0.00E+00">
                  <c:v>-4.8623099999999999E-3</c:v>
                </c:pt>
                <c:pt idx="4809" formatCode="0.00E+00">
                  <c:v>-4.7651600000000001E-3</c:v>
                </c:pt>
                <c:pt idx="4810" formatCode="0.00E+00">
                  <c:v>-4.5854600000000004E-3</c:v>
                </c:pt>
                <c:pt idx="4811" formatCode="0.00E+00">
                  <c:v>-4.3209199999999998E-3</c:v>
                </c:pt>
                <c:pt idx="4812" formatCode="0.00E+00">
                  <c:v>-3.9696000000000002E-3</c:v>
                </c:pt>
                <c:pt idx="4813" formatCode="0.00E+00">
                  <c:v>-3.53083E-3</c:v>
                </c:pt>
                <c:pt idx="4814" formatCode="0.00E+00">
                  <c:v>-3.00505E-3</c:v>
                </c:pt>
                <c:pt idx="4815" formatCode="0.00E+00">
                  <c:v>-2.3933499999999998E-3</c:v>
                </c:pt>
                <c:pt idx="4816" formatCode="0.00E+00">
                  <c:v>-1.69538E-3</c:v>
                </c:pt>
                <c:pt idx="4817" formatCode="0.00E+00">
                  <c:v>-9.0969900000000003E-4</c:v>
                </c:pt>
                <c:pt idx="4818" formatCode="0.00E+00">
                  <c:v>-3.7663100000000002E-5</c:v>
                </c:pt>
                <c:pt idx="4819" formatCode="0.00E+00">
                  <c:v>9.1662500000000001E-4</c:v>
                </c:pt>
                <c:pt idx="4820" formatCode="0.00E+00">
                  <c:v>1.94977E-3</c:v>
                </c:pt>
                <c:pt idx="4821" formatCode="0.00E+00">
                  <c:v>3.0582700000000001E-3</c:v>
                </c:pt>
                <c:pt idx="4822" formatCode="0.00E+00">
                  <c:v>4.2371099999999997E-3</c:v>
                </c:pt>
                <c:pt idx="4823" formatCode="0.00E+00">
                  <c:v>5.4836299999999998E-3</c:v>
                </c:pt>
                <c:pt idx="4824" formatCode="0.00E+00">
                  <c:v>6.8000100000000004E-3</c:v>
                </c:pt>
                <c:pt idx="4825" formatCode="0.00E+00">
                  <c:v>8.1888900000000008E-3</c:v>
                </c:pt>
                <c:pt idx="4826" formatCode="0.00E+00">
                  <c:v>9.6489999999999996E-3</c:v>
                </c:pt>
                <c:pt idx="4827">
                  <c:v>1.1176800000000001E-2</c:v>
                </c:pt>
                <c:pt idx="4828">
                  <c:v>1.2770800000000001E-2</c:v>
                </c:pt>
                <c:pt idx="4829">
                  <c:v>1.44321E-2</c:v>
                </c:pt>
                <c:pt idx="4830">
                  <c:v>1.6161999999999999E-2</c:v>
                </c:pt>
                <c:pt idx="4831">
                  <c:v>1.79583E-2</c:v>
                </c:pt>
                <c:pt idx="4832">
                  <c:v>1.9817399999999999E-2</c:v>
                </c:pt>
                <c:pt idx="4833">
                  <c:v>2.1735899999999999E-2</c:v>
                </c:pt>
                <c:pt idx="4834">
                  <c:v>2.3711200000000002E-2</c:v>
                </c:pt>
                <c:pt idx="4835">
                  <c:v>2.5740599999999999E-2</c:v>
                </c:pt>
                <c:pt idx="4836">
                  <c:v>2.7819900000000002E-2</c:v>
                </c:pt>
                <c:pt idx="4837">
                  <c:v>2.9944999999999999E-2</c:v>
                </c:pt>
                <c:pt idx="4838">
                  <c:v>3.2113999999999997E-2</c:v>
                </c:pt>
                <c:pt idx="4839">
                  <c:v>3.4327000000000003E-2</c:v>
                </c:pt>
                <c:pt idx="4840">
                  <c:v>3.6581299999999997E-2</c:v>
                </c:pt>
                <c:pt idx="4841">
                  <c:v>3.88721E-2</c:v>
                </c:pt>
                <c:pt idx="4842">
                  <c:v>4.11966E-2</c:v>
                </c:pt>
                <c:pt idx="4843">
                  <c:v>4.3555400000000001E-2</c:v>
                </c:pt>
                <c:pt idx="4844">
                  <c:v>4.5948599999999999E-2</c:v>
                </c:pt>
                <c:pt idx="4845">
                  <c:v>4.8371600000000001E-2</c:v>
                </c:pt>
                <c:pt idx="4846">
                  <c:v>5.0816100000000003E-2</c:v>
                </c:pt>
                <c:pt idx="4847">
                  <c:v>5.3274700000000001E-2</c:v>
                </c:pt>
                <c:pt idx="4848">
                  <c:v>5.5743899999999999E-2</c:v>
                </c:pt>
                <c:pt idx="4849">
                  <c:v>5.82236E-2</c:v>
                </c:pt>
                <c:pt idx="4850">
                  <c:v>6.0711800000000003E-2</c:v>
                </c:pt>
                <c:pt idx="4851">
                  <c:v>6.3202300000000003E-2</c:v>
                </c:pt>
                <c:pt idx="4852">
                  <c:v>6.5689600000000001E-2</c:v>
                </c:pt>
                <c:pt idx="4853">
                  <c:v>6.8171300000000004E-2</c:v>
                </c:pt>
                <c:pt idx="4854">
                  <c:v>7.0646100000000003E-2</c:v>
                </c:pt>
                <c:pt idx="4855">
                  <c:v>7.3110700000000001E-2</c:v>
                </c:pt>
                <c:pt idx="4856">
                  <c:v>7.5561500000000004E-2</c:v>
                </c:pt>
                <c:pt idx="4857">
                  <c:v>7.7997200000000003E-2</c:v>
                </c:pt>
                <c:pt idx="4858">
                  <c:v>8.04179E-2</c:v>
                </c:pt>
                <c:pt idx="4859">
                  <c:v>8.2818500000000003E-2</c:v>
                </c:pt>
                <c:pt idx="4860">
                  <c:v>8.5188E-2</c:v>
                </c:pt>
                <c:pt idx="4861">
                  <c:v>8.7518700000000005E-2</c:v>
                </c:pt>
                <c:pt idx="4862">
                  <c:v>8.9811299999999997E-2</c:v>
                </c:pt>
                <c:pt idx="4863">
                  <c:v>9.2067899999999994E-2</c:v>
                </c:pt>
                <c:pt idx="4864">
                  <c:v>9.4286599999999998E-2</c:v>
                </c:pt>
                <c:pt idx="4865">
                  <c:v>9.6462800000000001E-2</c:v>
                </c:pt>
                <c:pt idx="4866">
                  <c:v>9.8591399999999996E-2</c:v>
                </c:pt>
                <c:pt idx="4867">
                  <c:v>0.10066700000000001</c:v>
                </c:pt>
                <c:pt idx="4868">
                  <c:v>0.102688</c:v>
                </c:pt>
                <c:pt idx="4869">
                  <c:v>0.104654</c:v>
                </c:pt>
                <c:pt idx="4870">
                  <c:v>0.106563</c:v>
                </c:pt>
                <c:pt idx="4871">
                  <c:v>0.10841000000000001</c:v>
                </c:pt>
                <c:pt idx="4872">
                  <c:v>0.11018600000000001</c:v>
                </c:pt>
                <c:pt idx="4873">
                  <c:v>0.111889</c:v>
                </c:pt>
                <c:pt idx="4874">
                  <c:v>0.11351899999999999</c:v>
                </c:pt>
                <c:pt idx="4875">
                  <c:v>0.115074</c:v>
                </c:pt>
                <c:pt idx="4876">
                  <c:v>0.116549</c:v>
                </c:pt>
                <c:pt idx="4877">
                  <c:v>0.11794200000000001</c:v>
                </c:pt>
                <c:pt idx="4878">
                  <c:v>0.119253</c:v>
                </c:pt>
                <c:pt idx="4879">
                  <c:v>0.12048200000000001</c:v>
                </c:pt>
                <c:pt idx="4880">
                  <c:v>0.121625</c:v>
                </c:pt>
                <c:pt idx="4881">
                  <c:v>0.122678</c:v>
                </c:pt>
                <c:pt idx="4882">
                  <c:v>0.123636</c:v>
                </c:pt>
                <c:pt idx="4883">
                  <c:v>0.1245</c:v>
                </c:pt>
                <c:pt idx="4884">
                  <c:v>0.12526999999999999</c:v>
                </c:pt>
                <c:pt idx="4885">
                  <c:v>0.125943</c:v>
                </c:pt>
                <c:pt idx="4886">
                  <c:v>0.12652099999999999</c:v>
                </c:pt>
                <c:pt idx="4887">
                  <c:v>0.127003</c:v>
                </c:pt>
                <c:pt idx="4888">
                  <c:v>0.127388</c:v>
                </c:pt>
                <c:pt idx="4889">
                  <c:v>0.12767100000000001</c:v>
                </c:pt>
                <c:pt idx="4890">
                  <c:v>0.12784599999999999</c:v>
                </c:pt>
                <c:pt idx="4891">
                  <c:v>0.12790699999999999</c:v>
                </c:pt>
                <c:pt idx="4892">
                  <c:v>0.127861</c:v>
                </c:pt>
                <c:pt idx="4893">
                  <c:v>0.12771099999999999</c:v>
                </c:pt>
                <c:pt idx="4894">
                  <c:v>0.12746099999999999</c:v>
                </c:pt>
                <c:pt idx="4895">
                  <c:v>0.12711</c:v>
                </c:pt>
                <c:pt idx="4896">
                  <c:v>0.12665499999999999</c:v>
                </c:pt>
                <c:pt idx="4897">
                  <c:v>0.12609300000000001</c:v>
                </c:pt>
                <c:pt idx="4898">
                  <c:v>0.12543099999999999</c:v>
                </c:pt>
                <c:pt idx="4899">
                  <c:v>0.124676</c:v>
                </c:pt>
                <c:pt idx="4900">
                  <c:v>0.12382899999999999</c:v>
                </c:pt>
                <c:pt idx="4901">
                  <c:v>0.122889</c:v>
                </c:pt>
                <c:pt idx="4902">
                  <c:v>0.121852</c:v>
                </c:pt>
                <c:pt idx="4903">
                  <c:v>0.12072099999999999</c:v>
                </c:pt>
                <c:pt idx="4904">
                  <c:v>0.11949799999999999</c:v>
                </c:pt>
                <c:pt idx="4905">
                  <c:v>0.118186</c:v>
                </c:pt>
                <c:pt idx="4906">
                  <c:v>0.11679</c:v>
                </c:pt>
                <c:pt idx="4907">
                  <c:v>0.11532100000000001</c:v>
                </c:pt>
                <c:pt idx="4908">
                  <c:v>0.11378199999999999</c:v>
                </c:pt>
                <c:pt idx="4909">
                  <c:v>0.112168</c:v>
                </c:pt>
                <c:pt idx="4910">
                  <c:v>0.110472</c:v>
                </c:pt>
                <c:pt idx="4911">
                  <c:v>0.108696</c:v>
                </c:pt>
                <c:pt idx="4912">
                  <c:v>0.10684399999999999</c:v>
                </c:pt>
                <c:pt idx="4913">
                  <c:v>0.104917</c:v>
                </c:pt>
                <c:pt idx="4914">
                  <c:v>0.10291599999999999</c:v>
                </c:pt>
                <c:pt idx="4915">
                  <c:v>0.10084600000000001</c:v>
                </c:pt>
                <c:pt idx="4916">
                  <c:v>9.8712400000000006E-2</c:v>
                </c:pt>
                <c:pt idx="4917">
                  <c:v>9.6522800000000006E-2</c:v>
                </c:pt>
                <c:pt idx="4918">
                  <c:v>9.4279500000000002E-2</c:v>
                </c:pt>
                <c:pt idx="4919">
                  <c:v>9.1983400000000007E-2</c:v>
                </c:pt>
                <c:pt idx="4920">
                  <c:v>8.9634900000000003E-2</c:v>
                </c:pt>
                <c:pt idx="4921">
                  <c:v>8.7232199999999996E-2</c:v>
                </c:pt>
                <c:pt idx="4922">
                  <c:v>8.4773899999999999E-2</c:v>
                </c:pt>
                <c:pt idx="4923">
                  <c:v>8.2259899999999997E-2</c:v>
                </c:pt>
                <c:pt idx="4924">
                  <c:v>7.9692499999999999E-2</c:v>
                </c:pt>
                <c:pt idx="4925">
                  <c:v>7.7077599999999996E-2</c:v>
                </c:pt>
                <c:pt idx="4926">
                  <c:v>7.4424299999999999E-2</c:v>
                </c:pt>
                <c:pt idx="4927">
                  <c:v>7.1740899999999996E-2</c:v>
                </c:pt>
                <c:pt idx="4928">
                  <c:v>6.9032300000000005E-2</c:v>
                </c:pt>
                <c:pt idx="4929">
                  <c:v>6.6302E-2</c:v>
                </c:pt>
                <c:pt idx="4930">
                  <c:v>6.3555799999999996E-2</c:v>
                </c:pt>
                <c:pt idx="4931">
                  <c:v>6.08017E-2</c:v>
                </c:pt>
                <c:pt idx="4932">
                  <c:v>5.8044999999999999E-2</c:v>
                </c:pt>
                <c:pt idx="4933">
                  <c:v>5.5284800000000002E-2</c:v>
                </c:pt>
                <c:pt idx="4934">
                  <c:v>5.25172E-2</c:v>
                </c:pt>
                <c:pt idx="4935">
                  <c:v>4.9741500000000001E-2</c:v>
                </c:pt>
                <c:pt idx="4936">
                  <c:v>4.6959099999999997E-2</c:v>
                </c:pt>
                <c:pt idx="4937">
                  <c:v>4.4172000000000003E-2</c:v>
                </c:pt>
                <c:pt idx="4938">
                  <c:v>4.1383200000000002E-2</c:v>
                </c:pt>
                <c:pt idx="4939">
                  <c:v>3.8596600000000002E-2</c:v>
                </c:pt>
                <c:pt idx="4940">
                  <c:v>3.5815300000000001E-2</c:v>
                </c:pt>
                <c:pt idx="4941">
                  <c:v>3.3040899999999998E-2</c:v>
                </c:pt>
                <c:pt idx="4942">
                  <c:v>3.0273499999999998E-2</c:v>
                </c:pt>
                <c:pt idx="4943">
                  <c:v>2.7513300000000001E-2</c:v>
                </c:pt>
                <c:pt idx="4944">
                  <c:v>2.4760799999999999E-2</c:v>
                </c:pt>
                <c:pt idx="4945">
                  <c:v>2.2021099999999998E-2</c:v>
                </c:pt>
                <c:pt idx="4946">
                  <c:v>1.93026E-2</c:v>
                </c:pt>
                <c:pt idx="4947">
                  <c:v>1.6609200000000001E-2</c:v>
                </c:pt>
                <c:pt idx="4948">
                  <c:v>1.39382E-2</c:v>
                </c:pt>
                <c:pt idx="4949">
                  <c:v>1.1287E-2</c:v>
                </c:pt>
                <c:pt idx="4950" formatCode="0.00E+00">
                  <c:v>8.6605799999999993E-3</c:v>
                </c:pt>
                <c:pt idx="4951" formatCode="0.00E+00">
                  <c:v>6.0673300000000001E-3</c:v>
                </c:pt>
                <c:pt idx="4952" formatCode="0.00E+00">
                  <c:v>3.51038E-3</c:v>
                </c:pt>
                <c:pt idx="4953" formatCode="0.00E+00">
                  <c:v>9.8813700000000004E-4</c:v>
                </c:pt>
                <c:pt idx="4954" formatCode="0.00E+00">
                  <c:v>-1.4987399999999999E-3</c:v>
                </c:pt>
                <c:pt idx="4955" formatCode="0.00E+00">
                  <c:v>-3.9453700000000001E-3</c:v>
                </c:pt>
                <c:pt idx="4956" formatCode="0.00E+00">
                  <c:v>-6.3451000000000002E-3</c:v>
                </c:pt>
                <c:pt idx="4957" formatCode="0.00E+00">
                  <c:v>-8.6927399999999991E-3</c:v>
                </c:pt>
                <c:pt idx="4958">
                  <c:v>-1.0985200000000001E-2</c:v>
                </c:pt>
                <c:pt idx="4959">
                  <c:v>-1.3217100000000001E-2</c:v>
                </c:pt>
                <c:pt idx="4960">
                  <c:v>-1.53785E-2</c:v>
                </c:pt>
                <c:pt idx="4961">
                  <c:v>-1.7463099999999999E-2</c:v>
                </c:pt>
                <c:pt idx="4962">
                  <c:v>-1.9473799999999999E-2</c:v>
                </c:pt>
                <c:pt idx="4963">
                  <c:v>-2.1417200000000001E-2</c:v>
                </c:pt>
                <c:pt idx="4964">
                  <c:v>-2.3299299999999998E-2</c:v>
                </c:pt>
                <c:pt idx="4965">
                  <c:v>-2.51241E-2</c:v>
                </c:pt>
                <c:pt idx="4966">
                  <c:v>-2.6892300000000001E-2</c:v>
                </c:pt>
                <c:pt idx="4967">
                  <c:v>-2.8602099999999998E-2</c:v>
                </c:pt>
                <c:pt idx="4968">
                  <c:v>-3.0254199999999998E-2</c:v>
                </c:pt>
                <c:pt idx="4969">
                  <c:v>-3.1850900000000001E-2</c:v>
                </c:pt>
                <c:pt idx="4970">
                  <c:v>-3.3394300000000002E-2</c:v>
                </c:pt>
                <c:pt idx="4971">
                  <c:v>-3.4885699999999999E-2</c:v>
                </c:pt>
                <c:pt idx="4972">
                  <c:v>-3.6322300000000002E-2</c:v>
                </c:pt>
                <c:pt idx="4973">
                  <c:v>-3.7698700000000002E-2</c:v>
                </c:pt>
                <c:pt idx="4974">
                  <c:v>-3.9011900000000002E-2</c:v>
                </c:pt>
                <c:pt idx="4975">
                  <c:v>-4.0265700000000001E-2</c:v>
                </c:pt>
                <c:pt idx="4976">
                  <c:v>-4.1465700000000001E-2</c:v>
                </c:pt>
                <c:pt idx="4977">
                  <c:v>-4.2614300000000001E-2</c:v>
                </c:pt>
                <c:pt idx="4978">
                  <c:v>-4.37081E-2</c:v>
                </c:pt>
                <c:pt idx="4979">
                  <c:v>-4.4740000000000002E-2</c:v>
                </c:pt>
                <c:pt idx="4980">
                  <c:v>-4.5704500000000002E-2</c:v>
                </c:pt>
                <c:pt idx="4981">
                  <c:v>-4.6600000000000003E-2</c:v>
                </c:pt>
                <c:pt idx="4982">
                  <c:v>-4.7426999999999997E-2</c:v>
                </c:pt>
                <c:pt idx="4983">
                  <c:v>-4.8186199999999998E-2</c:v>
                </c:pt>
                <c:pt idx="4984">
                  <c:v>-4.8880300000000002E-2</c:v>
                </c:pt>
                <c:pt idx="4985">
                  <c:v>-4.9516900000000003E-2</c:v>
                </c:pt>
                <c:pt idx="4986">
                  <c:v>-5.0102399999999998E-2</c:v>
                </c:pt>
                <c:pt idx="4987">
                  <c:v>-5.0637399999999999E-2</c:v>
                </c:pt>
                <c:pt idx="4988">
                  <c:v>-5.1120800000000001E-2</c:v>
                </c:pt>
                <c:pt idx="4989">
                  <c:v>-5.1553099999999998E-2</c:v>
                </c:pt>
                <c:pt idx="4990">
                  <c:v>-5.1934800000000003E-2</c:v>
                </c:pt>
                <c:pt idx="4991">
                  <c:v>-5.2265100000000002E-2</c:v>
                </c:pt>
                <c:pt idx="4992">
                  <c:v>-5.2546700000000002E-2</c:v>
                </c:pt>
                <c:pt idx="4993">
                  <c:v>-5.27836E-2</c:v>
                </c:pt>
                <c:pt idx="4994">
                  <c:v>-5.29752E-2</c:v>
                </c:pt>
                <c:pt idx="4995">
                  <c:v>-5.3119100000000002E-2</c:v>
                </c:pt>
                <c:pt idx="4996">
                  <c:v>-5.3220200000000002E-2</c:v>
                </c:pt>
                <c:pt idx="4997">
                  <c:v>-5.3289499999999997E-2</c:v>
                </c:pt>
                <c:pt idx="4998">
                  <c:v>-5.3334600000000003E-2</c:v>
                </c:pt>
                <c:pt idx="4999">
                  <c:v>-5.3360200000000003E-2</c:v>
                </c:pt>
                <c:pt idx="5000">
                  <c:v>-5.3374900000000003E-2</c:v>
                </c:pt>
                <c:pt idx="5001">
                  <c:v>-5.3386200000000002E-2</c:v>
                </c:pt>
                <c:pt idx="5002">
                  <c:v>-5.33946E-2</c:v>
                </c:pt>
                <c:pt idx="5003">
                  <c:v>-5.33965E-2</c:v>
                </c:pt>
                <c:pt idx="5004">
                  <c:v>-5.3389699999999998E-2</c:v>
                </c:pt>
                <c:pt idx="5005">
                  <c:v>-5.3372299999999998E-2</c:v>
                </c:pt>
                <c:pt idx="5006">
                  <c:v>-5.33391E-2</c:v>
                </c:pt>
                <c:pt idx="5007">
                  <c:v>-5.3284900000000003E-2</c:v>
                </c:pt>
                <c:pt idx="5008">
                  <c:v>-5.3215199999999997E-2</c:v>
                </c:pt>
                <c:pt idx="5009">
                  <c:v>-5.3143099999999999E-2</c:v>
                </c:pt>
                <c:pt idx="5010">
                  <c:v>-5.3078399999999998E-2</c:v>
                </c:pt>
                <c:pt idx="5011">
                  <c:v>-5.3024399999999999E-2</c:v>
                </c:pt>
                <c:pt idx="5012">
                  <c:v>-5.2980800000000002E-2</c:v>
                </c:pt>
                <c:pt idx="5013">
                  <c:v>-5.2946300000000002E-2</c:v>
                </c:pt>
                <c:pt idx="5014">
                  <c:v>-5.2917199999999998E-2</c:v>
                </c:pt>
                <c:pt idx="5015">
                  <c:v>-5.289E-2</c:v>
                </c:pt>
                <c:pt idx="5016">
                  <c:v>-5.2865299999999997E-2</c:v>
                </c:pt>
                <c:pt idx="5017">
                  <c:v>-5.2847199999999997E-2</c:v>
                </c:pt>
                <c:pt idx="5018">
                  <c:v>-5.2841699999999998E-2</c:v>
                </c:pt>
                <c:pt idx="5019">
                  <c:v>-5.28548E-2</c:v>
                </c:pt>
                <c:pt idx="5020">
                  <c:v>-5.2887799999999999E-2</c:v>
                </c:pt>
                <c:pt idx="5021">
                  <c:v>-5.2941700000000001E-2</c:v>
                </c:pt>
                <c:pt idx="5022">
                  <c:v>-5.3020600000000001E-2</c:v>
                </c:pt>
                <c:pt idx="5023">
                  <c:v>-5.3126899999999998E-2</c:v>
                </c:pt>
                <c:pt idx="5024">
                  <c:v>-5.3260500000000002E-2</c:v>
                </c:pt>
                <c:pt idx="5025">
                  <c:v>-5.3421299999999998E-2</c:v>
                </c:pt>
                <c:pt idx="5026">
                  <c:v>-5.3611199999999998E-2</c:v>
                </c:pt>
                <c:pt idx="5027">
                  <c:v>-5.3833600000000002E-2</c:v>
                </c:pt>
                <c:pt idx="5028">
                  <c:v>-5.4088600000000001E-2</c:v>
                </c:pt>
                <c:pt idx="5029">
                  <c:v>-5.4370799999999997E-2</c:v>
                </c:pt>
                <c:pt idx="5030">
                  <c:v>-5.4674399999999998E-2</c:v>
                </c:pt>
                <c:pt idx="5031">
                  <c:v>-5.4999199999999998E-2</c:v>
                </c:pt>
                <c:pt idx="5032">
                  <c:v>-5.5351699999999997E-2</c:v>
                </c:pt>
                <c:pt idx="5033">
                  <c:v>-5.57355E-2</c:v>
                </c:pt>
                <c:pt idx="5034">
                  <c:v>-5.6147099999999998E-2</c:v>
                </c:pt>
                <c:pt idx="5035">
                  <c:v>-5.6585299999999998E-2</c:v>
                </c:pt>
                <c:pt idx="5036">
                  <c:v>-5.70535E-2</c:v>
                </c:pt>
                <c:pt idx="5037">
                  <c:v>-5.7553399999999998E-2</c:v>
                </c:pt>
                <c:pt idx="5038">
                  <c:v>-5.80834E-2</c:v>
                </c:pt>
                <c:pt idx="5039">
                  <c:v>-5.8642100000000003E-2</c:v>
                </c:pt>
                <c:pt idx="5040">
                  <c:v>-5.9228700000000002E-2</c:v>
                </c:pt>
                <c:pt idx="5041">
                  <c:v>-5.9840499999999998E-2</c:v>
                </c:pt>
                <c:pt idx="5042">
                  <c:v>-6.0472900000000003E-2</c:v>
                </c:pt>
                <c:pt idx="5043">
                  <c:v>-6.11253E-2</c:v>
                </c:pt>
                <c:pt idx="5044">
                  <c:v>-6.1802999999999997E-2</c:v>
                </c:pt>
                <c:pt idx="5045">
                  <c:v>-6.2511800000000006E-2</c:v>
                </c:pt>
                <c:pt idx="5046">
                  <c:v>-6.3251600000000005E-2</c:v>
                </c:pt>
                <c:pt idx="5047">
                  <c:v>-6.4013899999999999E-2</c:v>
                </c:pt>
                <c:pt idx="5048">
                  <c:v>-6.4785499999999996E-2</c:v>
                </c:pt>
                <c:pt idx="5049">
                  <c:v>-6.5556199999999995E-2</c:v>
                </c:pt>
                <c:pt idx="5050">
                  <c:v>-6.6320199999999996E-2</c:v>
                </c:pt>
                <c:pt idx="5051">
                  <c:v>-6.7077100000000001E-2</c:v>
                </c:pt>
                <c:pt idx="5052">
                  <c:v>-6.7834400000000003E-2</c:v>
                </c:pt>
                <c:pt idx="5053">
                  <c:v>-6.8596400000000002E-2</c:v>
                </c:pt>
                <c:pt idx="5054">
                  <c:v>-6.9357799999999997E-2</c:v>
                </c:pt>
                <c:pt idx="5055">
                  <c:v>-7.0113800000000004E-2</c:v>
                </c:pt>
                <c:pt idx="5056">
                  <c:v>-7.0871199999999995E-2</c:v>
                </c:pt>
                <c:pt idx="5057">
                  <c:v>-7.1642300000000006E-2</c:v>
                </c:pt>
                <c:pt idx="5058">
                  <c:v>-7.2432800000000006E-2</c:v>
                </c:pt>
                <c:pt idx="5059">
                  <c:v>-7.3243000000000003E-2</c:v>
                </c:pt>
                <c:pt idx="5060">
                  <c:v>-7.4072799999999994E-2</c:v>
                </c:pt>
                <c:pt idx="5061">
                  <c:v>-7.4921600000000005E-2</c:v>
                </c:pt>
                <c:pt idx="5062">
                  <c:v>-7.5789099999999998E-2</c:v>
                </c:pt>
                <c:pt idx="5063">
                  <c:v>-7.6674199999999998E-2</c:v>
                </c:pt>
                <c:pt idx="5064">
                  <c:v>-7.7572799999999997E-2</c:v>
                </c:pt>
                <c:pt idx="5065">
                  <c:v>-7.8477500000000006E-2</c:v>
                </c:pt>
                <c:pt idx="5066">
                  <c:v>-7.9379699999999997E-2</c:v>
                </c:pt>
                <c:pt idx="5067">
                  <c:v>-8.0269300000000002E-2</c:v>
                </c:pt>
                <c:pt idx="5068">
                  <c:v>-8.1135499999999999E-2</c:v>
                </c:pt>
                <c:pt idx="5069">
                  <c:v>-8.1971000000000002E-2</c:v>
                </c:pt>
                <c:pt idx="5070">
                  <c:v>-8.2772899999999996E-2</c:v>
                </c:pt>
                <c:pt idx="5071">
                  <c:v>-8.3535499999999999E-2</c:v>
                </c:pt>
                <c:pt idx="5072">
                  <c:v>-8.4252599999999997E-2</c:v>
                </c:pt>
                <c:pt idx="5073">
                  <c:v>-8.4926100000000004E-2</c:v>
                </c:pt>
                <c:pt idx="5074">
                  <c:v>-8.5564200000000007E-2</c:v>
                </c:pt>
                <c:pt idx="5075">
                  <c:v>-8.6175399999999999E-2</c:v>
                </c:pt>
                <c:pt idx="5076">
                  <c:v>-8.6765800000000004E-2</c:v>
                </c:pt>
                <c:pt idx="5077">
                  <c:v>-8.7337100000000001E-2</c:v>
                </c:pt>
                <c:pt idx="5078">
                  <c:v>-8.7885199999999997E-2</c:v>
                </c:pt>
                <c:pt idx="5079">
                  <c:v>-8.8402800000000004E-2</c:v>
                </c:pt>
                <c:pt idx="5080">
                  <c:v>-8.8887800000000003E-2</c:v>
                </c:pt>
                <c:pt idx="5081">
                  <c:v>-8.9342599999999994E-2</c:v>
                </c:pt>
                <c:pt idx="5082">
                  <c:v>-8.9767200000000005E-2</c:v>
                </c:pt>
                <c:pt idx="5083">
                  <c:v>-9.0159100000000006E-2</c:v>
                </c:pt>
                <c:pt idx="5084">
                  <c:v>-9.0522000000000005E-2</c:v>
                </c:pt>
                <c:pt idx="5085">
                  <c:v>-9.0869900000000003E-2</c:v>
                </c:pt>
                <c:pt idx="5086">
                  <c:v>-9.1214699999999996E-2</c:v>
                </c:pt>
                <c:pt idx="5087">
                  <c:v>-9.1559000000000001E-2</c:v>
                </c:pt>
                <c:pt idx="5088">
                  <c:v>-9.1902499999999998E-2</c:v>
                </c:pt>
                <c:pt idx="5089">
                  <c:v>-9.22457E-2</c:v>
                </c:pt>
                <c:pt idx="5090">
                  <c:v>-9.2587100000000006E-2</c:v>
                </c:pt>
                <c:pt idx="5091">
                  <c:v>-9.2920799999999998E-2</c:v>
                </c:pt>
                <c:pt idx="5092">
                  <c:v>-9.32423E-2</c:v>
                </c:pt>
                <c:pt idx="5093">
                  <c:v>-9.3552200000000002E-2</c:v>
                </c:pt>
                <c:pt idx="5094">
                  <c:v>-9.3851199999999996E-2</c:v>
                </c:pt>
                <c:pt idx="5095">
                  <c:v>-9.4138799999999995E-2</c:v>
                </c:pt>
                <c:pt idx="5096">
                  <c:v>-9.4417200000000007E-2</c:v>
                </c:pt>
                <c:pt idx="5097">
                  <c:v>-9.4688599999999998E-2</c:v>
                </c:pt>
                <c:pt idx="5098">
                  <c:v>-9.4947000000000004E-2</c:v>
                </c:pt>
                <c:pt idx="5099">
                  <c:v>-9.5182000000000003E-2</c:v>
                </c:pt>
                <c:pt idx="5100">
                  <c:v>-9.5391799999999999E-2</c:v>
                </c:pt>
                <c:pt idx="5101">
                  <c:v>-9.5583699999999994E-2</c:v>
                </c:pt>
                <c:pt idx="5102">
                  <c:v>-9.5765900000000001E-2</c:v>
                </c:pt>
                <c:pt idx="5103">
                  <c:v>-9.5943100000000003E-2</c:v>
                </c:pt>
                <c:pt idx="5104">
                  <c:v>-9.6117800000000003E-2</c:v>
                </c:pt>
                <c:pt idx="5105">
                  <c:v>-9.6294500000000005E-2</c:v>
                </c:pt>
                <c:pt idx="5106">
                  <c:v>-9.6478400000000006E-2</c:v>
                </c:pt>
                <c:pt idx="5107">
                  <c:v>-9.6671199999999999E-2</c:v>
                </c:pt>
                <c:pt idx="5108">
                  <c:v>-9.6874799999999997E-2</c:v>
                </c:pt>
                <c:pt idx="5109">
                  <c:v>-9.7094600000000003E-2</c:v>
                </c:pt>
                <c:pt idx="5110">
                  <c:v>-9.7332600000000005E-2</c:v>
                </c:pt>
                <c:pt idx="5111">
                  <c:v>-9.7580299999999995E-2</c:v>
                </c:pt>
                <c:pt idx="5112">
                  <c:v>-9.7828399999999996E-2</c:v>
                </c:pt>
                <c:pt idx="5113">
                  <c:v>-9.8078600000000002E-2</c:v>
                </c:pt>
                <c:pt idx="5114">
                  <c:v>-9.8338900000000007E-2</c:v>
                </c:pt>
                <c:pt idx="5115">
                  <c:v>-9.86147E-2</c:v>
                </c:pt>
                <c:pt idx="5116">
                  <c:v>-9.8904800000000001E-2</c:v>
                </c:pt>
                <c:pt idx="5117">
                  <c:v>-9.9200899999999995E-2</c:v>
                </c:pt>
                <c:pt idx="5118">
                  <c:v>-9.9497000000000002E-2</c:v>
                </c:pt>
                <c:pt idx="5119">
                  <c:v>-9.9794999999999995E-2</c:v>
                </c:pt>
                <c:pt idx="5120">
                  <c:v>-0.10009800000000001</c:v>
                </c:pt>
                <c:pt idx="5121">
                  <c:v>-0.10041</c:v>
                </c:pt>
                <c:pt idx="5122">
                  <c:v>-0.100734</c:v>
                </c:pt>
                <c:pt idx="5123">
                  <c:v>-0.10106999999999999</c:v>
                </c:pt>
                <c:pt idx="5124">
                  <c:v>-0.10141500000000001</c:v>
                </c:pt>
                <c:pt idx="5125">
                  <c:v>-0.101769</c:v>
                </c:pt>
                <c:pt idx="5126">
                  <c:v>-0.10213800000000001</c:v>
                </c:pt>
                <c:pt idx="5127">
                  <c:v>-0.102522</c:v>
                </c:pt>
                <c:pt idx="5128">
                  <c:v>-0.10291400000000001</c:v>
                </c:pt>
                <c:pt idx="5129">
                  <c:v>-0.103312</c:v>
                </c:pt>
                <c:pt idx="5130">
                  <c:v>-0.103724</c:v>
                </c:pt>
                <c:pt idx="5131">
                  <c:v>-0.104146</c:v>
                </c:pt>
                <c:pt idx="5132">
                  <c:v>-0.10457</c:v>
                </c:pt>
                <c:pt idx="5133">
                  <c:v>-0.104989</c:v>
                </c:pt>
                <c:pt idx="5134">
                  <c:v>-0.105404</c:v>
                </c:pt>
                <c:pt idx="5135">
                  <c:v>-0.105811</c:v>
                </c:pt>
                <c:pt idx="5136">
                  <c:v>-0.10620300000000001</c:v>
                </c:pt>
                <c:pt idx="5137">
                  <c:v>-0.106582</c:v>
                </c:pt>
                <c:pt idx="5138">
                  <c:v>-0.10695</c:v>
                </c:pt>
                <c:pt idx="5139">
                  <c:v>-0.107305</c:v>
                </c:pt>
                <c:pt idx="5140">
                  <c:v>-0.10764600000000001</c:v>
                </c:pt>
                <c:pt idx="5141">
                  <c:v>-0.107974</c:v>
                </c:pt>
                <c:pt idx="5142">
                  <c:v>-0.10829</c:v>
                </c:pt>
                <c:pt idx="5143">
                  <c:v>-0.108599</c:v>
                </c:pt>
                <c:pt idx="5144">
                  <c:v>-0.10890900000000001</c:v>
                </c:pt>
                <c:pt idx="5145">
                  <c:v>-0.109232</c:v>
                </c:pt>
                <c:pt idx="5146">
                  <c:v>-0.109582</c:v>
                </c:pt>
                <c:pt idx="5147">
                  <c:v>-0.109968</c:v>
                </c:pt>
                <c:pt idx="5148">
                  <c:v>-0.11039499999999999</c:v>
                </c:pt>
                <c:pt idx="5149">
                  <c:v>-0.110858</c:v>
                </c:pt>
                <c:pt idx="5150">
                  <c:v>-0.111342</c:v>
                </c:pt>
                <c:pt idx="5151">
                  <c:v>-0.11183800000000001</c:v>
                </c:pt>
                <c:pt idx="5152">
                  <c:v>-0.112345</c:v>
                </c:pt>
                <c:pt idx="5153">
                  <c:v>-0.112876</c:v>
                </c:pt>
                <c:pt idx="5154">
                  <c:v>-0.113445</c:v>
                </c:pt>
                <c:pt idx="5155">
                  <c:v>-0.114048</c:v>
                </c:pt>
                <c:pt idx="5156">
                  <c:v>-0.114666</c:v>
                </c:pt>
                <c:pt idx="5157">
                  <c:v>-0.115283</c:v>
                </c:pt>
                <c:pt idx="5158">
                  <c:v>-0.11589000000000001</c:v>
                </c:pt>
                <c:pt idx="5159">
                  <c:v>-0.116489</c:v>
                </c:pt>
                <c:pt idx="5160">
                  <c:v>-0.11708</c:v>
                </c:pt>
                <c:pt idx="5161">
                  <c:v>-0.117664</c:v>
                </c:pt>
                <c:pt idx="5162">
                  <c:v>-0.11824999999999999</c:v>
                </c:pt>
                <c:pt idx="5163">
                  <c:v>-0.11885</c:v>
                </c:pt>
                <c:pt idx="5164">
                  <c:v>-0.11946900000000001</c:v>
                </c:pt>
                <c:pt idx="5165">
                  <c:v>-0.12010800000000001</c:v>
                </c:pt>
                <c:pt idx="5166">
                  <c:v>-0.120772</c:v>
                </c:pt>
                <c:pt idx="5167">
                  <c:v>-0.121458</c:v>
                </c:pt>
                <c:pt idx="5168">
                  <c:v>-0.122166</c:v>
                </c:pt>
                <c:pt idx="5169">
                  <c:v>-0.122895</c:v>
                </c:pt>
                <c:pt idx="5170">
                  <c:v>-0.12364799999999999</c:v>
                </c:pt>
                <c:pt idx="5171">
                  <c:v>-0.12442400000000001</c:v>
                </c:pt>
                <c:pt idx="5172">
                  <c:v>-0.125218</c:v>
                </c:pt>
                <c:pt idx="5173">
                  <c:v>-0.12603700000000001</c:v>
                </c:pt>
                <c:pt idx="5174">
                  <c:v>-0.12689400000000001</c:v>
                </c:pt>
                <c:pt idx="5175">
                  <c:v>-0.12779099999999999</c:v>
                </c:pt>
                <c:pt idx="5176">
                  <c:v>-0.128722</c:v>
                </c:pt>
                <c:pt idx="5177">
                  <c:v>-0.12967999999999999</c:v>
                </c:pt>
                <c:pt idx="5178">
                  <c:v>-0.130659</c:v>
                </c:pt>
                <c:pt idx="5179">
                  <c:v>-0.13165099999999999</c:v>
                </c:pt>
                <c:pt idx="5180">
                  <c:v>-0.13265299999999999</c:v>
                </c:pt>
                <c:pt idx="5181">
                  <c:v>-0.13366800000000001</c:v>
                </c:pt>
                <c:pt idx="5182">
                  <c:v>-0.13470299999999999</c:v>
                </c:pt>
                <c:pt idx="5183">
                  <c:v>-0.13575899999999999</c:v>
                </c:pt>
                <c:pt idx="5184">
                  <c:v>-0.136822</c:v>
                </c:pt>
                <c:pt idx="5185">
                  <c:v>-0.13786999999999999</c:v>
                </c:pt>
                <c:pt idx="5186">
                  <c:v>-0.13889499999999999</c:v>
                </c:pt>
                <c:pt idx="5187">
                  <c:v>-0.139904</c:v>
                </c:pt>
                <c:pt idx="5188">
                  <c:v>-0.14091400000000001</c:v>
                </c:pt>
                <c:pt idx="5189">
                  <c:v>-0.14194000000000001</c:v>
                </c:pt>
                <c:pt idx="5190">
                  <c:v>-0.142986</c:v>
                </c:pt>
                <c:pt idx="5191">
                  <c:v>-0.14405299999999999</c:v>
                </c:pt>
                <c:pt idx="5192">
                  <c:v>-0.14514299999999999</c:v>
                </c:pt>
                <c:pt idx="5193">
                  <c:v>-0.146257</c:v>
                </c:pt>
                <c:pt idx="5194">
                  <c:v>-0.14738799999999999</c:v>
                </c:pt>
                <c:pt idx="5195">
                  <c:v>-0.14852699999999999</c:v>
                </c:pt>
                <c:pt idx="5196">
                  <c:v>-0.14967800000000001</c:v>
                </c:pt>
                <c:pt idx="5197">
                  <c:v>-0.15084600000000001</c:v>
                </c:pt>
                <c:pt idx="5198">
                  <c:v>-0.152032</c:v>
                </c:pt>
                <c:pt idx="5199">
                  <c:v>-0.15323400000000001</c:v>
                </c:pt>
                <c:pt idx="5200">
                  <c:v>-0.15445</c:v>
                </c:pt>
                <c:pt idx="5201">
                  <c:v>-0.15567400000000001</c:v>
                </c:pt>
                <c:pt idx="5202">
                  <c:v>-0.15689500000000001</c:v>
                </c:pt>
                <c:pt idx="5203">
                  <c:v>-0.15809999999999999</c:v>
                </c:pt>
                <c:pt idx="5204">
                  <c:v>-0.15928400000000001</c:v>
                </c:pt>
                <c:pt idx="5205">
                  <c:v>-0.160444</c:v>
                </c:pt>
                <c:pt idx="5206">
                  <c:v>-0.161581</c:v>
                </c:pt>
                <c:pt idx="5207">
                  <c:v>-0.16269400000000001</c:v>
                </c:pt>
                <c:pt idx="5208">
                  <c:v>-0.16377800000000001</c:v>
                </c:pt>
                <c:pt idx="5209">
                  <c:v>-0.164827</c:v>
                </c:pt>
                <c:pt idx="5210">
                  <c:v>-0.16584699999999999</c:v>
                </c:pt>
                <c:pt idx="5211">
                  <c:v>-0.166848</c:v>
                </c:pt>
                <c:pt idx="5212">
                  <c:v>-0.16783200000000001</c:v>
                </c:pt>
                <c:pt idx="5213">
                  <c:v>-0.16878899999999999</c:v>
                </c:pt>
                <c:pt idx="5214">
                  <c:v>-0.169711</c:v>
                </c:pt>
                <c:pt idx="5215">
                  <c:v>-0.1706</c:v>
                </c:pt>
                <c:pt idx="5216">
                  <c:v>-0.171456</c:v>
                </c:pt>
                <c:pt idx="5217">
                  <c:v>-0.17227899999999999</c:v>
                </c:pt>
                <c:pt idx="5218">
                  <c:v>-0.17307500000000001</c:v>
                </c:pt>
                <c:pt idx="5219">
                  <c:v>-0.173841</c:v>
                </c:pt>
                <c:pt idx="5220">
                  <c:v>-0.17457400000000001</c:v>
                </c:pt>
                <c:pt idx="5221">
                  <c:v>-0.17527699999999999</c:v>
                </c:pt>
                <c:pt idx="5222">
                  <c:v>-0.175953</c:v>
                </c:pt>
                <c:pt idx="5223">
                  <c:v>-0.17660400000000001</c:v>
                </c:pt>
                <c:pt idx="5224">
                  <c:v>-0.177231</c:v>
                </c:pt>
                <c:pt idx="5225">
                  <c:v>-0.177843</c:v>
                </c:pt>
                <c:pt idx="5226">
                  <c:v>-0.17844299999999999</c:v>
                </c:pt>
                <c:pt idx="5227">
                  <c:v>-0.17902799999999999</c:v>
                </c:pt>
                <c:pt idx="5228">
                  <c:v>-0.17960000000000001</c:v>
                </c:pt>
                <c:pt idx="5229">
                  <c:v>-0.18016599999999999</c:v>
                </c:pt>
                <c:pt idx="5230">
                  <c:v>-0.180729</c:v>
                </c:pt>
                <c:pt idx="5231">
                  <c:v>-0.18127599999999999</c:v>
                </c:pt>
                <c:pt idx="5232">
                  <c:v>-0.18179899999999999</c:v>
                </c:pt>
                <c:pt idx="5233">
                  <c:v>-0.18230399999999999</c:v>
                </c:pt>
                <c:pt idx="5234">
                  <c:v>-0.18279699999999999</c:v>
                </c:pt>
                <c:pt idx="5235">
                  <c:v>-0.183277</c:v>
                </c:pt>
                <c:pt idx="5236">
                  <c:v>-0.18373400000000001</c:v>
                </c:pt>
                <c:pt idx="5237">
                  <c:v>-0.18416299999999999</c:v>
                </c:pt>
                <c:pt idx="5238">
                  <c:v>-0.184557</c:v>
                </c:pt>
                <c:pt idx="5239">
                  <c:v>-0.18490899999999999</c:v>
                </c:pt>
                <c:pt idx="5240">
                  <c:v>-0.185228</c:v>
                </c:pt>
                <c:pt idx="5241">
                  <c:v>-0.185534</c:v>
                </c:pt>
                <c:pt idx="5242">
                  <c:v>-0.18584100000000001</c:v>
                </c:pt>
                <c:pt idx="5243">
                  <c:v>-0.18614900000000001</c:v>
                </c:pt>
                <c:pt idx="5244">
                  <c:v>-0.186446</c:v>
                </c:pt>
                <c:pt idx="5245">
                  <c:v>-0.186722</c:v>
                </c:pt>
                <c:pt idx="5246">
                  <c:v>-0.186977</c:v>
                </c:pt>
                <c:pt idx="5247">
                  <c:v>-0.18721699999999999</c:v>
                </c:pt>
                <c:pt idx="5248">
                  <c:v>-0.187444</c:v>
                </c:pt>
                <c:pt idx="5249">
                  <c:v>-0.18765799999999999</c:v>
                </c:pt>
                <c:pt idx="5250">
                  <c:v>-0.18786700000000001</c:v>
                </c:pt>
                <c:pt idx="5251">
                  <c:v>-0.18808900000000001</c:v>
                </c:pt>
                <c:pt idx="5252">
                  <c:v>-0.188334</c:v>
                </c:pt>
                <c:pt idx="5253">
                  <c:v>-0.188606</c:v>
                </c:pt>
                <c:pt idx="5254">
                  <c:v>-0.18889900000000001</c:v>
                </c:pt>
                <c:pt idx="5255">
                  <c:v>-0.18920899999999999</c:v>
                </c:pt>
                <c:pt idx="5256">
                  <c:v>-0.18953600000000001</c:v>
                </c:pt>
                <c:pt idx="5257">
                  <c:v>-0.189888</c:v>
                </c:pt>
                <c:pt idx="5258">
                  <c:v>-0.190271</c:v>
                </c:pt>
                <c:pt idx="5259">
                  <c:v>-0.19068499999999999</c:v>
                </c:pt>
                <c:pt idx="5260">
                  <c:v>-0.191132</c:v>
                </c:pt>
                <c:pt idx="5261">
                  <c:v>-0.19161300000000001</c:v>
                </c:pt>
                <c:pt idx="5262">
                  <c:v>-0.19212599999999999</c:v>
                </c:pt>
                <c:pt idx="5263">
                  <c:v>-0.19266800000000001</c:v>
                </c:pt>
                <c:pt idx="5264">
                  <c:v>-0.19323499999999999</c:v>
                </c:pt>
                <c:pt idx="5265">
                  <c:v>-0.19382199999999999</c:v>
                </c:pt>
                <c:pt idx="5266">
                  <c:v>-0.19442499999999999</c:v>
                </c:pt>
                <c:pt idx="5267">
                  <c:v>-0.19503999999999999</c:v>
                </c:pt>
                <c:pt idx="5268">
                  <c:v>-0.19567100000000001</c:v>
                </c:pt>
                <c:pt idx="5269">
                  <c:v>-0.196326</c:v>
                </c:pt>
                <c:pt idx="5270">
                  <c:v>-0.197021</c:v>
                </c:pt>
                <c:pt idx="5271">
                  <c:v>-0.19776299999999999</c:v>
                </c:pt>
                <c:pt idx="5272">
                  <c:v>-0.19853899999999999</c:v>
                </c:pt>
                <c:pt idx="5273">
                  <c:v>-0.19933600000000001</c:v>
                </c:pt>
                <c:pt idx="5274">
                  <c:v>-0.200154</c:v>
                </c:pt>
                <c:pt idx="5275">
                  <c:v>-0.20100000000000001</c:v>
                </c:pt>
                <c:pt idx="5276">
                  <c:v>-0.201877</c:v>
                </c:pt>
                <c:pt idx="5277">
                  <c:v>-0.20279</c:v>
                </c:pt>
                <c:pt idx="5278">
                  <c:v>-0.203736</c:v>
                </c:pt>
                <c:pt idx="5279">
                  <c:v>-0.20471500000000001</c:v>
                </c:pt>
                <c:pt idx="5280">
                  <c:v>-0.205729</c:v>
                </c:pt>
                <c:pt idx="5281">
                  <c:v>-0.20677999999999999</c:v>
                </c:pt>
                <c:pt idx="5282">
                  <c:v>-0.20787</c:v>
                </c:pt>
                <c:pt idx="5283">
                  <c:v>-0.20899499999999999</c:v>
                </c:pt>
                <c:pt idx="5284">
                  <c:v>-0.21015600000000001</c:v>
                </c:pt>
                <c:pt idx="5285">
                  <c:v>-0.21135899999999999</c:v>
                </c:pt>
                <c:pt idx="5286">
                  <c:v>-0.21260899999999999</c:v>
                </c:pt>
                <c:pt idx="5287">
                  <c:v>-0.213898</c:v>
                </c:pt>
                <c:pt idx="5288">
                  <c:v>-0.21521299999999999</c:v>
                </c:pt>
                <c:pt idx="5289">
                  <c:v>-0.21654499999999999</c:v>
                </c:pt>
                <c:pt idx="5290">
                  <c:v>-0.217892</c:v>
                </c:pt>
                <c:pt idx="5291">
                  <c:v>-0.21925800000000001</c:v>
                </c:pt>
                <c:pt idx="5292">
                  <c:v>-0.22064700000000001</c:v>
                </c:pt>
                <c:pt idx="5293">
                  <c:v>-0.222056</c:v>
                </c:pt>
                <c:pt idx="5294">
                  <c:v>-0.22348399999999999</c:v>
                </c:pt>
                <c:pt idx="5295">
                  <c:v>-0.22492699999999999</c:v>
                </c:pt>
                <c:pt idx="5296">
                  <c:v>-0.22637599999999999</c:v>
                </c:pt>
                <c:pt idx="5297">
                  <c:v>-0.227822</c:v>
                </c:pt>
                <c:pt idx="5298">
                  <c:v>-0.22925999999999999</c:v>
                </c:pt>
                <c:pt idx="5299">
                  <c:v>-0.230684</c:v>
                </c:pt>
                <c:pt idx="5300">
                  <c:v>-0.23208799999999999</c:v>
                </c:pt>
                <c:pt idx="5301">
                  <c:v>-0.23347200000000001</c:v>
                </c:pt>
                <c:pt idx="5302">
                  <c:v>-0.234842</c:v>
                </c:pt>
                <c:pt idx="5303">
                  <c:v>-0.236203</c:v>
                </c:pt>
                <c:pt idx="5304">
                  <c:v>-0.23755699999999999</c:v>
                </c:pt>
                <c:pt idx="5305">
                  <c:v>-0.238901</c:v>
                </c:pt>
                <c:pt idx="5306">
                  <c:v>-0.240232</c:v>
                </c:pt>
                <c:pt idx="5307">
                  <c:v>-0.24154800000000001</c:v>
                </c:pt>
                <c:pt idx="5308">
                  <c:v>-0.24284700000000001</c:v>
                </c:pt>
                <c:pt idx="5309">
                  <c:v>-0.244121</c:v>
                </c:pt>
                <c:pt idx="5310">
                  <c:v>-0.24537200000000001</c:v>
                </c:pt>
                <c:pt idx="5311">
                  <c:v>-0.24660499999999999</c:v>
                </c:pt>
                <c:pt idx="5312">
                  <c:v>-0.24782299999999999</c:v>
                </c:pt>
                <c:pt idx="5313">
                  <c:v>-0.24901999999999999</c:v>
                </c:pt>
                <c:pt idx="5314">
                  <c:v>-0.250191</c:v>
                </c:pt>
                <c:pt idx="5315">
                  <c:v>-0.25133299999999997</c:v>
                </c:pt>
                <c:pt idx="5316">
                  <c:v>-0.252442</c:v>
                </c:pt>
                <c:pt idx="5317">
                  <c:v>-0.25351000000000001</c:v>
                </c:pt>
                <c:pt idx="5318">
                  <c:v>-0.25453799999999999</c:v>
                </c:pt>
                <c:pt idx="5319">
                  <c:v>-0.25552900000000001</c:v>
                </c:pt>
                <c:pt idx="5320">
                  <c:v>-0.25647599999999998</c:v>
                </c:pt>
                <c:pt idx="5321">
                  <c:v>-0.25737399999999999</c:v>
                </c:pt>
                <c:pt idx="5322">
                  <c:v>-0.258218</c:v>
                </c:pt>
                <c:pt idx="5323">
                  <c:v>-0.25900800000000002</c:v>
                </c:pt>
                <c:pt idx="5324">
                  <c:v>-0.259739</c:v>
                </c:pt>
                <c:pt idx="5325">
                  <c:v>-0.26040799999999997</c:v>
                </c:pt>
                <c:pt idx="5326">
                  <c:v>-0.261015</c:v>
                </c:pt>
                <c:pt idx="5327">
                  <c:v>-0.26156099999999999</c:v>
                </c:pt>
                <c:pt idx="5328">
                  <c:v>-0.26204300000000003</c:v>
                </c:pt>
                <c:pt idx="5329">
                  <c:v>-0.26246000000000003</c:v>
                </c:pt>
                <c:pt idx="5330">
                  <c:v>-0.26280700000000001</c:v>
                </c:pt>
                <c:pt idx="5331">
                  <c:v>-0.26307700000000001</c:v>
                </c:pt>
                <c:pt idx="5332">
                  <c:v>-0.26326699999999997</c:v>
                </c:pt>
                <c:pt idx="5333">
                  <c:v>-0.26337699999999997</c:v>
                </c:pt>
                <c:pt idx="5334">
                  <c:v>-0.26341799999999999</c:v>
                </c:pt>
                <c:pt idx="5335">
                  <c:v>-0.26339499999999999</c:v>
                </c:pt>
                <c:pt idx="5336">
                  <c:v>-0.26330599999999998</c:v>
                </c:pt>
                <c:pt idx="5337">
                  <c:v>-0.26314599999999999</c:v>
                </c:pt>
                <c:pt idx="5338">
                  <c:v>-0.26291900000000001</c:v>
                </c:pt>
                <c:pt idx="5339">
                  <c:v>-0.26262999999999997</c:v>
                </c:pt>
                <c:pt idx="5340">
                  <c:v>-0.262243</c:v>
                </c:pt>
                <c:pt idx="5341">
                  <c:v>-0.26170599999999999</c:v>
                </c:pt>
                <c:pt idx="5342">
                  <c:v>-0.26105099999999998</c:v>
                </c:pt>
                <c:pt idx="5343">
                  <c:v>-0.26034000000000002</c:v>
                </c:pt>
                <c:pt idx="5344">
                  <c:v>-0.25956200000000001</c:v>
                </c:pt>
                <c:pt idx="5345">
                  <c:v>-0.25869300000000001</c:v>
                </c:pt>
                <c:pt idx="5346">
                  <c:v>-0.257747</c:v>
                </c:pt>
                <c:pt idx="5347">
                  <c:v>-0.25673800000000002</c:v>
                </c:pt>
                <c:pt idx="5348">
                  <c:v>-0.25566499999999998</c:v>
                </c:pt>
                <c:pt idx="5349">
                  <c:v>-0.254519</c:v>
                </c:pt>
                <c:pt idx="5350">
                  <c:v>-0.253299</c:v>
                </c:pt>
                <c:pt idx="5351">
                  <c:v>-0.25200400000000001</c:v>
                </c:pt>
                <c:pt idx="5352">
                  <c:v>-0.250637</c:v>
                </c:pt>
                <c:pt idx="5353">
                  <c:v>-0.2492</c:v>
                </c:pt>
                <c:pt idx="5354">
                  <c:v>-0.247696</c:v>
                </c:pt>
                <c:pt idx="5355">
                  <c:v>-0.24612800000000001</c:v>
                </c:pt>
                <c:pt idx="5356">
                  <c:v>-0.24449199999999999</c:v>
                </c:pt>
                <c:pt idx="5357">
                  <c:v>-0.242788</c:v>
                </c:pt>
                <c:pt idx="5358">
                  <c:v>-0.24102100000000001</c:v>
                </c:pt>
                <c:pt idx="5359">
                  <c:v>-0.23919699999999999</c:v>
                </c:pt>
                <c:pt idx="5360">
                  <c:v>-0.237319</c:v>
                </c:pt>
                <c:pt idx="5361">
                  <c:v>-0.23538600000000001</c:v>
                </c:pt>
                <c:pt idx="5362">
                  <c:v>-0.233404</c:v>
                </c:pt>
                <c:pt idx="5363">
                  <c:v>-0.231377</c:v>
                </c:pt>
                <c:pt idx="5364">
                  <c:v>-0.22930500000000001</c:v>
                </c:pt>
                <c:pt idx="5365">
                  <c:v>-0.227183</c:v>
                </c:pt>
                <c:pt idx="5366">
                  <c:v>-0.22501099999999999</c:v>
                </c:pt>
                <c:pt idx="5367">
                  <c:v>-0.22279399999999999</c:v>
                </c:pt>
                <c:pt idx="5368">
                  <c:v>-0.22053700000000001</c:v>
                </c:pt>
                <c:pt idx="5369">
                  <c:v>-0.21823899999999999</c:v>
                </c:pt>
                <c:pt idx="5370">
                  <c:v>-0.21590300000000001</c:v>
                </c:pt>
                <c:pt idx="5371">
                  <c:v>-0.213535</c:v>
                </c:pt>
                <c:pt idx="5372">
                  <c:v>-0.211141</c:v>
                </c:pt>
                <c:pt idx="5373">
                  <c:v>-0.20871999999999999</c:v>
                </c:pt>
                <c:pt idx="5374">
                  <c:v>-0.20626900000000001</c:v>
                </c:pt>
                <c:pt idx="5375">
                  <c:v>-0.20378099999999999</c:v>
                </c:pt>
                <c:pt idx="5376">
                  <c:v>-0.20125100000000001</c:v>
                </c:pt>
                <c:pt idx="5377">
                  <c:v>-0.198685</c:v>
                </c:pt>
                <c:pt idx="5378">
                  <c:v>-0.19609699999999999</c:v>
                </c:pt>
                <c:pt idx="5379">
                  <c:v>-0.19350300000000001</c:v>
                </c:pt>
                <c:pt idx="5380">
                  <c:v>-0.190909</c:v>
                </c:pt>
                <c:pt idx="5381">
                  <c:v>-0.18831100000000001</c:v>
                </c:pt>
                <c:pt idx="5382">
                  <c:v>-0.185699</c:v>
                </c:pt>
                <c:pt idx="5383">
                  <c:v>-0.183064</c:v>
                </c:pt>
                <c:pt idx="5384">
                  <c:v>-0.18040600000000001</c:v>
                </c:pt>
                <c:pt idx="5385">
                  <c:v>-0.177727</c:v>
                </c:pt>
                <c:pt idx="5386">
                  <c:v>-0.17502699999999999</c:v>
                </c:pt>
                <c:pt idx="5387">
                  <c:v>-0.17231299999999999</c:v>
                </c:pt>
                <c:pt idx="5388">
                  <c:v>-0.16959299999999999</c:v>
                </c:pt>
                <c:pt idx="5389">
                  <c:v>-0.16687099999999999</c:v>
                </c:pt>
                <c:pt idx="5390">
                  <c:v>-0.16415099999999999</c:v>
                </c:pt>
                <c:pt idx="5391">
                  <c:v>-0.161438</c:v>
                </c:pt>
                <c:pt idx="5392">
                  <c:v>-0.15873599999999999</c:v>
                </c:pt>
                <c:pt idx="5393">
                  <c:v>-0.15604999999999999</c:v>
                </c:pt>
                <c:pt idx="5394">
                  <c:v>-0.15339</c:v>
                </c:pt>
                <c:pt idx="5395">
                  <c:v>-0.15076600000000001</c:v>
                </c:pt>
                <c:pt idx="5396">
                  <c:v>-0.14818100000000001</c:v>
                </c:pt>
                <c:pt idx="5397">
                  <c:v>-0.14563499999999999</c:v>
                </c:pt>
                <c:pt idx="5398">
                  <c:v>-0.14313000000000001</c:v>
                </c:pt>
                <c:pt idx="5399">
                  <c:v>-0.14066899999999999</c:v>
                </c:pt>
                <c:pt idx="5400">
                  <c:v>-0.13824900000000001</c:v>
                </c:pt>
                <c:pt idx="5401">
                  <c:v>-0.13586200000000001</c:v>
                </c:pt>
                <c:pt idx="5402">
                  <c:v>-0.13350000000000001</c:v>
                </c:pt>
                <c:pt idx="5403">
                  <c:v>-0.131163</c:v>
                </c:pt>
                <c:pt idx="5404">
                  <c:v>-0.128853</c:v>
                </c:pt>
                <c:pt idx="5405">
                  <c:v>-0.12657499999999999</c:v>
                </c:pt>
                <c:pt idx="5406">
                  <c:v>-0.124336</c:v>
                </c:pt>
                <c:pt idx="5407">
                  <c:v>-0.12213400000000001</c:v>
                </c:pt>
                <c:pt idx="5408">
                  <c:v>-0.119967</c:v>
                </c:pt>
                <c:pt idx="5409">
                  <c:v>-0.11783</c:v>
                </c:pt>
                <c:pt idx="5410">
                  <c:v>-0.11572</c:v>
                </c:pt>
                <c:pt idx="5411">
                  <c:v>-0.11364299999999999</c:v>
                </c:pt>
                <c:pt idx="5412">
                  <c:v>-0.11161799999999999</c:v>
                </c:pt>
                <c:pt idx="5413">
                  <c:v>-0.10965900000000001</c:v>
                </c:pt>
                <c:pt idx="5414">
                  <c:v>-0.10777200000000001</c:v>
                </c:pt>
                <c:pt idx="5415">
                  <c:v>-0.10595400000000001</c:v>
                </c:pt>
                <c:pt idx="5416">
                  <c:v>-0.104211</c:v>
                </c:pt>
                <c:pt idx="5417">
                  <c:v>-0.102551</c:v>
                </c:pt>
                <c:pt idx="5418">
                  <c:v>-0.100978</c:v>
                </c:pt>
                <c:pt idx="5419">
                  <c:v>-9.9490899999999993E-2</c:v>
                </c:pt>
                <c:pt idx="5420">
                  <c:v>-9.8090499999999997E-2</c:v>
                </c:pt>
                <c:pt idx="5421">
                  <c:v>-9.6776799999999996E-2</c:v>
                </c:pt>
                <c:pt idx="5422">
                  <c:v>-9.5549300000000004E-2</c:v>
                </c:pt>
                <c:pt idx="5423">
                  <c:v>-9.4409099999999996E-2</c:v>
                </c:pt>
                <c:pt idx="5424">
                  <c:v>-9.3356499999999995E-2</c:v>
                </c:pt>
                <c:pt idx="5425">
                  <c:v>-9.2390399999999998E-2</c:v>
                </c:pt>
                <c:pt idx="5426">
                  <c:v>-9.1516E-2</c:v>
                </c:pt>
                <c:pt idx="5427">
                  <c:v>-9.0725200000000006E-2</c:v>
                </c:pt>
                <c:pt idx="5428">
                  <c:v>-8.9973700000000004E-2</c:v>
                </c:pt>
                <c:pt idx="5429">
                  <c:v>-8.9253299999999994E-2</c:v>
                </c:pt>
                <c:pt idx="5430">
                  <c:v>-8.8624099999999997E-2</c:v>
                </c:pt>
                <c:pt idx="5431">
                  <c:v>-8.8104699999999994E-2</c:v>
                </c:pt>
                <c:pt idx="5432">
                  <c:v>-8.7665599999999996E-2</c:v>
                </c:pt>
                <c:pt idx="5433">
                  <c:v>-8.7307499999999996E-2</c:v>
                </c:pt>
                <c:pt idx="5434">
                  <c:v>-8.7042800000000004E-2</c:v>
                </c:pt>
                <c:pt idx="5435">
                  <c:v>-8.6872400000000002E-2</c:v>
                </c:pt>
                <c:pt idx="5436">
                  <c:v>-8.6794099999999999E-2</c:v>
                </c:pt>
                <c:pt idx="5437">
                  <c:v>-8.68004E-2</c:v>
                </c:pt>
                <c:pt idx="5438">
                  <c:v>-8.68839E-2</c:v>
                </c:pt>
                <c:pt idx="5439">
                  <c:v>-8.7045399999999995E-2</c:v>
                </c:pt>
                <c:pt idx="5440">
                  <c:v>-8.7292599999999998E-2</c:v>
                </c:pt>
                <c:pt idx="5441">
                  <c:v>-8.7630399999999997E-2</c:v>
                </c:pt>
                <c:pt idx="5442">
                  <c:v>-8.8059799999999994E-2</c:v>
                </c:pt>
                <c:pt idx="5443">
                  <c:v>-8.8581699999999999E-2</c:v>
                </c:pt>
                <c:pt idx="5444">
                  <c:v>-8.9197700000000005E-2</c:v>
                </c:pt>
                <c:pt idx="5445">
                  <c:v>-8.9910599999999993E-2</c:v>
                </c:pt>
                <c:pt idx="5446">
                  <c:v>-9.0725700000000006E-2</c:v>
                </c:pt>
                <c:pt idx="5447">
                  <c:v>-9.1648400000000005E-2</c:v>
                </c:pt>
                <c:pt idx="5448">
                  <c:v>-9.2680399999999996E-2</c:v>
                </c:pt>
                <c:pt idx="5449">
                  <c:v>-9.38195E-2</c:v>
                </c:pt>
                <c:pt idx="5450">
                  <c:v>-9.5060199999999997E-2</c:v>
                </c:pt>
                <c:pt idx="5451">
                  <c:v>-9.6395499999999995E-2</c:v>
                </c:pt>
                <c:pt idx="5452">
                  <c:v>-9.7822300000000001E-2</c:v>
                </c:pt>
                <c:pt idx="5453">
                  <c:v>-9.9341600000000002E-2</c:v>
                </c:pt>
                <c:pt idx="5454">
                  <c:v>-0.100953</c:v>
                </c:pt>
                <c:pt idx="5455">
                  <c:v>-0.102655</c:v>
                </c:pt>
                <c:pt idx="5456">
                  <c:v>-0.10444000000000001</c:v>
                </c:pt>
                <c:pt idx="5457">
                  <c:v>-0.10630199999999999</c:v>
                </c:pt>
                <c:pt idx="5458">
                  <c:v>-0.108235</c:v>
                </c:pt>
                <c:pt idx="5459">
                  <c:v>-0.110235</c:v>
                </c:pt>
                <c:pt idx="5460">
                  <c:v>-0.112294</c:v>
                </c:pt>
                <c:pt idx="5461">
                  <c:v>-0.11440400000000001</c:v>
                </c:pt>
                <c:pt idx="5462">
                  <c:v>-0.116563</c:v>
                </c:pt>
                <c:pt idx="5463">
                  <c:v>-0.118767</c:v>
                </c:pt>
                <c:pt idx="5464">
                  <c:v>-0.12101099999999999</c:v>
                </c:pt>
                <c:pt idx="5465">
                  <c:v>-0.123294</c:v>
                </c:pt>
                <c:pt idx="5466">
                  <c:v>-0.125613</c:v>
                </c:pt>
                <c:pt idx="5467">
                  <c:v>-0.127968</c:v>
                </c:pt>
                <c:pt idx="5468">
                  <c:v>-0.130357</c:v>
                </c:pt>
                <c:pt idx="5469">
                  <c:v>-0.132774</c:v>
                </c:pt>
                <c:pt idx="5470">
                  <c:v>-0.135215</c:v>
                </c:pt>
                <c:pt idx="5471">
                  <c:v>-0.137679</c:v>
                </c:pt>
                <c:pt idx="5472">
                  <c:v>-0.14016400000000001</c:v>
                </c:pt>
                <c:pt idx="5473">
                  <c:v>-0.14267299999999999</c:v>
                </c:pt>
                <c:pt idx="5474">
                  <c:v>-0.145202</c:v>
                </c:pt>
                <c:pt idx="5475">
                  <c:v>-0.14774699999999999</c:v>
                </c:pt>
                <c:pt idx="5476">
                  <c:v>-0.150308</c:v>
                </c:pt>
                <c:pt idx="5477">
                  <c:v>-0.15287999999999999</c:v>
                </c:pt>
                <c:pt idx="5478">
                  <c:v>-0.15545800000000001</c:v>
                </c:pt>
                <c:pt idx="5479">
                  <c:v>-0.15803600000000001</c:v>
                </c:pt>
                <c:pt idx="5480">
                  <c:v>-0.16061600000000001</c:v>
                </c:pt>
                <c:pt idx="5481">
                  <c:v>-0.16320200000000001</c:v>
                </c:pt>
                <c:pt idx="5482">
                  <c:v>-0.165793</c:v>
                </c:pt>
                <c:pt idx="5483">
                  <c:v>-0.16838700000000001</c:v>
                </c:pt>
                <c:pt idx="5484">
                  <c:v>-0.17097999999999999</c:v>
                </c:pt>
                <c:pt idx="5485">
                  <c:v>-0.173568</c:v>
                </c:pt>
                <c:pt idx="5486">
                  <c:v>-0.176144</c:v>
                </c:pt>
                <c:pt idx="5487">
                  <c:v>-0.1787</c:v>
                </c:pt>
                <c:pt idx="5488">
                  <c:v>-0.18123</c:v>
                </c:pt>
                <c:pt idx="5489">
                  <c:v>-0.18373100000000001</c:v>
                </c:pt>
                <c:pt idx="5490">
                  <c:v>-0.18620100000000001</c:v>
                </c:pt>
                <c:pt idx="5491">
                  <c:v>-0.18864</c:v>
                </c:pt>
                <c:pt idx="5492">
                  <c:v>-0.19104699999999999</c:v>
                </c:pt>
                <c:pt idx="5493">
                  <c:v>-0.19341900000000001</c:v>
                </c:pt>
                <c:pt idx="5494">
                  <c:v>-0.195745</c:v>
                </c:pt>
                <c:pt idx="5495">
                  <c:v>-0.19802</c:v>
                </c:pt>
                <c:pt idx="5496">
                  <c:v>-0.200242</c:v>
                </c:pt>
                <c:pt idx="5497">
                  <c:v>-0.20241600000000001</c:v>
                </c:pt>
                <c:pt idx="5498">
                  <c:v>-0.204543</c:v>
                </c:pt>
                <c:pt idx="5499">
                  <c:v>-0.206625</c:v>
                </c:pt>
                <c:pt idx="5500">
                  <c:v>-0.20866399999999999</c:v>
                </c:pt>
                <c:pt idx="5501">
                  <c:v>-0.21066499999999999</c:v>
                </c:pt>
                <c:pt idx="5502">
                  <c:v>-0.212619</c:v>
                </c:pt>
                <c:pt idx="5503">
                  <c:v>-0.21451200000000001</c:v>
                </c:pt>
                <c:pt idx="5504">
                  <c:v>-0.21634200000000001</c:v>
                </c:pt>
                <c:pt idx="5505">
                  <c:v>-0.218114</c:v>
                </c:pt>
                <c:pt idx="5506">
                  <c:v>-0.219835</c:v>
                </c:pt>
                <c:pt idx="5507">
                  <c:v>-0.221501</c:v>
                </c:pt>
                <c:pt idx="5508">
                  <c:v>-0.223106</c:v>
                </c:pt>
                <c:pt idx="5509">
                  <c:v>-0.22464400000000001</c:v>
                </c:pt>
                <c:pt idx="5510">
                  <c:v>-0.22611500000000001</c:v>
                </c:pt>
                <c:pt idx="5511">
                  <c:v>-0.227518</c:v>
                </c:pt>
                <c:pt idx="5512">
                  <c:v>-0.22884299999999999</c:v>
                </c:pt>
                <c:pt idx="5513">
                  <c:v>-0.23008799999999999</c:v>
                </c:pt>
                <c:pt idx="5514">
                  <c:v>-0.23125100000000001</c:v>
                </c:pt>
                <c:pt idx="5515">
                  <c:v>-0.23233100000000001</c:v>
                </c:pt>
                <c:pt idx="5516">
                  <c:v>-0.23333200000000001</c:v>
                </c:pt>
                <c:pt idx="5517">
                  <c:v>-0.23425599999999999</c:v>
                </c:pt>
                <c:pt idx="5518">
                  <c:v>-0.23510300000000001</c:v>
                </c:pt>
                <c:pt idx="5519">
                  <c:v>-0.235873</c:v>
                </c:pt>
                <c:pt idx="5520">
                  <c:v>-0.236566</c:v>
                </c:pt>
                <c:pt idx="5521">
                  <c:v>-0.237179</c:v>
                </c:pt>
                <c:pt idx="5522">
                  <c:v>-0.237704</c:v>
                </c:pt>
                <c:pt idx="5523">
                  <c:v>-0.23813999999999999</c:v>
                </c:pt>
                <c:pt idx="5524">
                  <c:v>-0.238482</c:v>
                </c:pt>
                <c:pt idx="5525">
                  <c:v>-0.238732</c:v>
                </c:pt>
                <c:pt idx="5526">
                  <c:v>-0.23888899999999999</c:v>
                </c:pt>
                <c:pt idx="5527">
                  <c:v>-0.238957</c:v>
                </c:pt>
                <c:pt idx="5528">
                  <c:v>-0.23894000000000001</c:v>
                </c:pt>
                <c:pt idx="5529">
                  <c:v>-0.238839</c:v>
                </c:pt>
                <c:pt idx="5530">
                  <c:v>-0.23865800000000001</c:v>
                </c:pt>
                <c:pt idx="5531">
                  <c:v>-0.238399</c:v>
                </c:pt>
                <c:pt idx="5532">
                  <c:v>-0.238066</c:v>
                </c:pt>
                <c:pt idx="5533">
                  <c:v>-0.23765700000000001</c:v>
                </c:pt>
                <c:pt idx="5534">
                  <c:v>-0.23716899999999999</c:v>
                </c:pt>
                <c:pt idx="5535">
                  <c:v>-0.2366</c:v>
                </c:pt>
                <c:pt idx="5536">
                  <c:v>-0.235953</c:v>
                </c:pt>
                <c:pt idx="5537">
                  <c:v>-0.23522799999999999</c:v>
                </c:pt>
                <c:pt idx="5538">
                  <c:v>-0.23442199999999999</c:v>
                </c:pt>
                <c:pt idx="5539">
                  <c:v>-0.23352899999999999</c:v>
                </c:pt>
                <c:pt idx="5540">
                  <c:v>-0.23254900000000001</c:v>
                </c:pt>
                <c:pt idx="5541">
                  <c:v>-0.23147899999999999</c:v>
                </c:pt>
                <c:pt idx="5542">
                  <c:v>-0.230321</c:v>
                </c:pt>
                <c:pt idx="5543">
                  <c:v>-0.229078</c:v>
                </c:pt>
                <c:pt idx="5544">
                  <c:v>-0.22775400000000001</c:v>
                </c:pt>
                <c:pt idx="5545">
                  <c:v>-0.22634699999999999</c:v>
                </c:pt>
                <c:pt idx="5546">
                  <c:v>-0.224857</c:v>
                </c:pt>
                <c:pt idx="5547">
                  <c:v>-0.22328600000000001</c:v>
                </c:pt>
                <c:pt idx="5548">
                  <c:v>-0.22164200000000001</c:v>
                </c:pt>
                <c:pt idx="5549">
                  <c:v>-0.21992999999999999</c:v>
                </c:pt>
                <c:pt idx="5550">
                  <c:v>-0.21815499999999999</c:v>
                </c:pt>
                <c:pt idx="5551">
                  <c:v>-0.21631600000000001</c:v>
                </c:pt>
                <c:pt idx="5552">
                  <c:v>-0.21441299999999999</c:v>
                </c:pt>
                <c:pt idx="5553">
                  <c:v>-0.21245</c:v>
                </c:pt>
                <c:pt idx="5554">
                  <c:v>-0.21043400000000001</c:v>
                </c:pt>
                <c:pt idx="5555">
                  <c:v>-0.208366</c:v>
                </c:pt>
                <c:pt idx="5556">
                  <c:v>-0.20624300000000001</c:v>
                </c:pt>
                <c:pt idx="5557">
                  <c:v>-0.204068</c:v>
                </c:pt>
                <c:pt idx="5558">
                  <c:v>-0.201849</c:v>
                </c:pt>
                <c:pt idx="5559">
                  <c:v>-0.19958899999999999</c:v>
                </c:pt>
                <c:pt idx="5560">
                  <c:v>-0.19728899999999999</c:v>
                </c:pt>
                <c:pt idx="5561">
                  <c:v>-0.19495199999999999</c:v>
                </c:pt>
                <c:pt idx="5562">
                  <c:v>-0.192578</c:v>
                </c:pt>
                <c:pt idx="5563">
                  <c:v>-0.19017300000000001</c:v>
                </c:pt>
                <c:pt idx="5564">
                  <c:v>-0.18774299999999999</c:v>
                </c:pt>
                <c:pt idx="5565">
                  <c:v>-0.18526300000000001</c:v>
                </c:pt>
                <c:pt idx="5566">
                  <c:v>-0.18268699999999999</c:v>
                </c:pt>
                <c:pt idx="5567">
                  <c:v>-0.18004000000000001</c:v>
                </c:pt>
                <c:pt idx="5568">
                  <c:v>-0.17737800000000001</c:v>
                </c:pt>
                <c:pt idx="5569">
                  <c:v>-0.17469299999999999</c:v>
                </c:pt>
                <c:pt idx="5570">
                  <c:v>-0.171963</c:v>
                </c:pt>
                <c:pt idx="5571">
                  <c:v>-0.16920499999999999</c:v>
                </c:pt>
                <c:pt idx="5572">
                  <c:v>-0.166433</c:v>
                </c:pt>
                <c:pt idx="5573">
                  <c:v>-0.16364600000000001</c:v>
                </c:pt>
                <c:pt idx="5574">
                  <c:v>-0.16084200000000001</c:v>
                </c:pt>
                <c:pt idx="5575">
                  <c:v>-0.15801799999999999</c:v>
                </c:pt>
                <c:pt idx="5576">
                  <c:v>-0.15517500000000001</c:v>
                </c:pt>
                <c:pt idx="5577">
                  <c:v>-0.15231500000000001</c:v>
                </c:pt>
                <c:pt idx="5578">
                  <c:v>-0.14944399999999999</c:v>
                </c:pt>
                <c:pt idx="5579">
                  <c:v>-0.146568</c:v>
                </c:pt>
                <c:pt idx="5580">
                  <c:v>-0.14368800000000001</c:v>
                </c:pt>
                <c:pt idx="5581">
                  <c:v>-0.14080999999999999</c:v>
                </c:pt>
                <c:pt idx="5582">
                  <c:v>-0.13794000000000001</c:v>
                </c:pt>
                <c:pt idx="5583">
                  <c:v>-0.13508300000000001</c:v>
                </c:pt>
                <c:pt idx="5584">
                  <c:v>-0.132244</c:v>
                </c:pt>
                <c:pt idx="5585">
                  <c:v>-0.12942999999999999</c:v>
                </c:pt>
                <c:pt idx="5586">
                  <c:v>-0.12664</c:v>
                </c:pt>
                <c:pt idx="5587">
                  <c:v>-0.123876</c:v>
                </c:pt>
                <c:pt idx="5588">
                  <c:v>-0.12113599999999999</c:v>
                </c:pt>
                <c:pt idx="5589">
                  <c:v>-0.118422</c:v>
                </c:pt>
                <c:pt idx="5590">
                  <c:v>-0.115735</c:v>
                </c:pt>
                <c:pt idx="5591">
                  <c:v>-0.11307499999999999</c:v>
                </c:pt>
                <c:pt idx="5592">
                  <c:v>-0.110439</c:v>
                </c:pt>
                <c:pt idx="5593">
                  <c:v>-0.107831</c:v>
                </c:pt>
                <c:pt idx="5594">
                  <c:v>-0.10525</c:v>
                </c:pt>
                <c:pt idx="5595">
                  <c:v>-0.10269300000000001</c:v>
                </c:pt>
                <c:pt idx="5596">
                  <c:v>-0.100161</c:v>
                </c:pt>
                <c:pt idx="5597">
                  <c:v>-9.7653799999999999E-2</c:v>
                </c:pt>
                <c:pt idx="5598">
                  <c:v>-9.5173099999999997E-2</c:v>
                </c:pt>
                <c:pt idx="5599">
                  <c:v>-9.2719800000000005E-2</c:v>
                </c:pt>
                <c:pt idx="5600">
                  <c:v>-9.0295299999999995E-2</c:v>
                </c:pt>
                <c:pt idx="5601">
                  <c:v>-8.7901999999999994E-2</c:v>
                </c:pt>
                <c:pt idx="5602">
                  <c:v>-8.5543400000000006E-2</c:v>
                </c:pt>
                <c:pt idx="5603">
                  <c:v>-8.3222199999999996E-2</c:v>
                </c:pt>
                <c:pt idx="5604">
                  <c:v>-8.0939200000000003E-2</c:v>
                </c:pt>
                <c:pt idx="5605">
                  <c:v>-7.8694700000000006E-2</c:v>
                </c:pt>
                <c:pt idx="5606">
                  <c:v>-7.6490000000000002E-2</c:v>
                </c:pt>
                <c:pt idx="5607">
                  <c:v>-7.4326699999999996E-2</c:v>
                </c:pt>
                <c:pt idx="5608">
                  <c:v>-7.22053E-2</c:v>
                </c:pt>
                <c:pt idx="5609">
                  <c:v>-7.0125199999999999E-2</c:v>
                </c:pt>
                <c:pt idx="5610">
                  <c:v>-6.8085400000000004E-2</c:v>
                </c:pt>
                <c:pt idx="5611">
                  <c:v>-6.6085000000000005E-2</c:v>
                </c:pt>
                <c:pt idx="5612">
                  <c:v>-6.4122700000000005E-2</c:v>
                </c:pt>
                <c:pt idx="5613">
                  <c:v>-6.2197299999999997E-2</c:v>
                </c:pt>
                <c:pt idx="5614">
                  <c:v>-6.0306999999999999E-2</c:v>
                </c:pt>
                <c:pt idx="5615">
                  <c:v>-5.84485E-2</c:v>
                </c:pt>
                <c:pt idx="5616">
                  <c:v>-5.6619700000000002E-2</c:v>
                </c:pt>
                <c:pt idx="5617">
                  <c:v>-5.4820899999999999E-2</c:v>
                </c:pt>
                <c:pt idx="5618">
                  <c:v>-5.3055199999999997E-2</c:v>
                </c:pt>
                <c:pt idx="5619">
                  <c:v>-5.1326200000000002E-2</c:v>
                </c:pt>
                <c:pt idx="5620">
                  <c:v>-4.9636E-2</c:v>
                </c:pt>
                <c:pt idx="5621">
                  <c:v>-4.7985E-2</c:v>
                </c:pt>
                <c:pt idx="5622">
                  <c:v>-4.63731E-2</c:v>
                </c:pt>
                <c:pt idx="5623">
                  <c:v>-4.4800399999999997E-2</c:v>
                </c:pt>
                <c:pt idx="5624">
                  <c:v>-4.32658E-2</c:v>
                </c:pt>
                <c:pt idx="5625">
                  <c:v>-4.17673E-2</c:v>
                </c:pt>
                <c:pt idx="5626">
                  <c:v>-4.0302499999999998E-2</c:v>
                </c:pt>
                <c:pt idx="5627">
                  <c:v>-3.8870799999999997E-2</c:v>
                </c:pt>
                <c:pt idx="5628">
                  <c:v>-3.7473100000000002E-2</c:v>
                </c:pt>
                <c:pt idx="5629">
                  <c:v>-3.6110499999999997E-2</c:v>
                </c:pt>
                <c:pt idx="5630">
                  <c:v>-3.4784200000000001E-2</c:v>
                </c:pt>
                <c:pt idx="5631">
                  <c:v>-3.3493099999999998E-2</c:v>
                </c:pt>
                <c:pt idx="5632">
                  <c:v>-3.2232400000000001E-2</c:v>
                </c:pt>
                <c:pt idx="5633">
                  <c:v>-3.0996599999999999E-2</c:v>
                </c:pt>
                <c:pt idx="5634">
                  <c:v>-2.9783899999999999E-2</c:v>
                </c:pt>
                <c:pt idx="5635">
                  <c:v>-2.8594999999999999E-2</c:v>
                </c:pt>
                <c:pt idx="5636">
                  <c:v>-2.7429499999999999E-2</c:v>
                </c:pt>
                <c:pt idx="5637">
                  <c:v>-2.62884E-2</c:v>
                </c:pt>
                <c:pt idx="5638">
                  <c:v>-2.5174100000000001E-2</c:v>
                </c:pt>
                <c:pt idx="5639">
                  <c:v>-2.4085499999999999E-2</c:v>
                </c:pt>
                <c:pt idx="5640">
                  <c:v>-2.3014699999999999E-2</c:v>
                </c:pt>
                <c:pt idx="5641">
                  <c:v>-2.1957500000000001E-2</c:v>
                </c:pt>
                <c:pt idx="5642">
                  <c:v>-2.0917499999999999E-2</c:v>
                </c:pt>
                <c:pt idx="5643">
                  <c:v>-1.99007E-2</c:v>
                </c:pt>
                <c:pt idx="5644">
                  <c:v>-1.8910900000000001E-2</c:v>
                </c:pt>
                <c:pt idx="5645">
                  <c:v>-1.7949099999999999E-2</c:v>
                </c:pt>
                <c:pt idx="5646">
                  <c:v>-1.7011800000000001E-2</c:v>
                </c:pt>
                <c:pt idx="5647">
                  <c:v>-1.60935E-2</c:v>
                </c:pt>
                <c:pt idx="5648">
                  <c:v>-1.5190499999999999E-2</c:v>
                </c:pt>
                <c:pt idx="5649">
                  <c:v>-1.4301299999999999E-2</c:v>
                </c:pt>
                <c:pt idx="5650">
                  <c:v>-1.34261E-2</c:v>
                </c:pt>
                <c:pt idx="5651">
                  <c:v>-1.2566000000000001E-2</c:v>
                </c:pt>
                <c:pt idx="5652">
                  <c:v>-1.1722399999999999E-2</c:v>
                </c:pt>
                <c:pt idx="5653">
                  <c:v>-1.08982E-2</c:v>
                </c:pt>
                <c:pt idx="5654">
                  <c:v>-1.00958E-2</c:v>
                </c:pt>
                <c:pt idx="5655" formatCode="0.00E+00">
                  <c:v>-9.3144999999999999E-3</c:v>
                </c:pt>
                <c:pt idx="5656" formatCode="0.00E+00">
                  <c:v>-8.5510800000000008E-3</c:v>
                </c:pt>
                <c:pt idx="5657" formatCode="0.00E+00">
                  <c:v>-7.8043599999999998E-3</c:v>
                </c:pt>
                <c:pt idx="5658" formatCode="0.00E+00">
                  <c:v>-7.0748399999999998E-3</c:v>
                </c:pt>
                <c:pt idx="5659" formatCode="0.00E+00">
                  <c:v>-6.3599700000000004E-3</c:v>
                </c:pt>
                <c:pt idx="5660" formatCode="0.00E+00">
                  <c:v>-5.6558099999999998E-3</c:v>
                </c:pt>
                <c:pt idx="5661" formatCode="0.00E+00">
                  <c:v>-4.9610599999999998E-3</c:v>
                </c:pt>
                <c:pt idx="5662" formatCode="0.00E+00">
                  <c:v>-4.2761600000000002E-3</c:v>
                </c:pt>
                <c:pt idx="5663" formatCode="0.00E+00">
                  <c:v>-3.60254E-3</c:v>
                </c:pt>
                <c:pt idx="5664" formatCode="0.00E+00">
                  <c:v>-2.9418999999999999E-3</c:v>
                </c:pt>
                <c:pt idx="5665" formatCode="0.00E+00">
                  <c:v>-2.29437E-3</c:v>
                </c:pt>
                <c:pt idx="5666" formatCode="0.00E+00">
                  <c:v>-1.65927E-3</c:v>
                </c:pt>
                <c:pt idx="5667" formatCode="0.00E+00">
                  <c:v>-1.03699E-3</c:v>
                </c:pt>
                <c:pt idx="5668" formatCode="0.00E+00">
                  <c:v>-4.2835699999999998E-4</c:v>
                </c:pt>
                <c:pt idx="5669" formatCode="0.00E+00">
                  <c:v>1.67684E-4</c:v>
                </c:pt>
                <c:pt idx="5670" formatCode="0.00E+00">
                  <c:v>7.53442E-4</c:v>
                </c:pt>
                <c:pt idx="5671" formatCode="0.00E+00">
                  <c:v>1.3299200000000001E-3</c:v>
                </c:pt>
                <c:pt idx="5672" formatCode="0.00E+00">
                  <c:v>1.89606E-3</c:v>
                </c:pt>
                <c:pt idx="5673" formatCode="0.00E+00">
                  <c:v>2.4498900000000001E-3</c:v>
                </c:pt>
                <c:pt idx="5674" formatCode="0.00E+00">
                  <c:v>2.9903299999999998E-3</c:v>
                </c:pt>
                <c:pt idx="5675" formatCode="0.00E+00">
                  <c:v>3.5179400000000002E-3</c:v>
                </c:pt>
                <c:pt idx="5676" formatCode="0.00E+00">
                  <c:v>4.0343200000000001E-3</c:v>
                </c:pt>
                <c:pt idx="5677" formatCode="0.00E+00">
                  <c:v>4.5408999999999996E-3</c:v>
                </c:pt>
                <c:pt idx="5678" formatCode="0.00E+00">
                  <c:v>5.0373800000000002E-3</c:v>
                </c:pt>
                <c:pt idx="5679" formatCode="0.00E+00">
                  <c:v>5.5224999999999996E-3</c:v>
                </c:pt>
                <c:pt idx="5680" formatCode="0.00E+00">
                  <c:v>5.9964299999999996E-3</c:v>
                </c:pt>
                <c:pt idx="5681" formatCode="0.00E+00">
                  <c:v>6.4601199999999998E-3</c:v>
                </c:pt>
                <c:pt idx="5682" formatCode="0.00E+00">
                  <c:v>6.9137499999999998E-3</c:v>
                </c:pt>
                <c:pt idx="5683" formatCode="0.00E+00">
                  <c:v>7.3569899999999999E-3</c:v>
                </c:pt>
                <c:pt idx="5684" formatCode="0.00E+00">
                  <c:v>7.7897299999999999E-3</c:v>
                </c:pt>
                <c:pt idx="5685" formatCode="0.00E+00">
                  <c:v>8.2123999999999999E-3</c:v>
                </c:pt>
                <c:pt idx="5686" formatCode="0.00E+00">
                  <c:v>8.6253700000000003E-3</c:v>
                </c:pt>
                <c:pt idx="5687" formatCode="0.00E+00">
                  <c:v>9.0285899999999995E-3</c:v>
                </c:pt>
                <c:pt idx="5688" formatCode="0.00E+00">
                  <c:v>9.4221400000000007E-3</c:v>
                </c:pt>
                <c:pt idx="5689" formatCode="0.00E+00">
                  <c:v>9.8065600000000006E-3</c:v>
                </c:pt>
                <c:pt idx="5690">
                  <c:v>1.0182E-2</c:v>
                </c:pt>
                <c:pt idx="5691">
                  <c:v>1.0547300000000001E-2</c:v>
                </c:pt>
                <c:pt idx="5692">
                  <c:v>1.09003E-2</c:v>
                </c:pt>
                <c:pt idx="5693">
                  <c:v>1.1239499999999999E-2</c:v>
                </c:pt>
                <c:pt idx="5694">
                  <c:v>1.1563800000000001E-2</c:v>
                </c:pt>
                <c:pt idx="5695">
                  <c:v>1.1872199999999999E-2</c:v>
                </c:pt>
                <c:pt idx="5696">
                  <c:v>1.2163800000000001E-2</c:v>
                </c:pt>
                <c:pt idx="5697">
                  <c:v>1.24371E-2</c:v>
                </c:pt>
                <c:pt idx="5698">
                  <c:v>1.26911E-2</c:v>
                </c:pt>
                <c:pt idx="5699">
                  <c:v>1.2925499999999999E-2</c:v>
                </c:pt>
                <c:pt idx="5700">
                  <c:v>1.3140600000000001E-2</c:v>
                </c:pt>
                <c:pt idx="5701">
                  <c:v>1.3336600000000001E-2</c:v>
                </c:pt>
                <c:pt idx="5702">
                  <c:v>1.3513000000000001E-2</c:v>
                </c:pt>
                <c:pt idx="5703">
                  <c:v>1.36686E-2</c:v>
                </c:pt>
                <c:pt idx="5704">
                  <c:v>1.3802500000000001E-2</c:v>
                </c:pt>
                <c:pt idx="5705">
                  <c:v>1.3913699999999999E-2</c:v>
                </c:pt>
                <c:pt idx="5706">
                  <c:v>1.4000500000000001E-2</c:v>
                </c:pt>
                <c:pt idx="5707">
                  <c:v>1.40616E-2</c:v>
                </c:pt>
                <c:pt idx="5708">
                  <c:v>1.4096600000000001E-2</c:v>
                </c:pt>
                <c:pt idx="5709">
                  <c:v>1.4104200000000001E-2</c:v>
                </c:pt>
                <c:pt idx="5710">
                  <c:v>1.40839E-2</c:v>
                </c:pt>
                <c:pt idx="5711">
                  <c:v>1.40362E-2</c:v>
                </c:pt>
                <c:pt idx="5712">
                  <c:v>1.3962499999999999E-2</c:v>
                </c:pt>
                <c:pt idx="5713">
                  <c:v>1.38631E-2</c:v>
                </c:pt>
                <c:pt idx="5714">
                  <c:v>1.37384E-2</c:v>
                </c:pt>
                <c:pt idx="5715">
                  <c:v>1.35896E-2</c:v>
                </c:pt>
                <c:pt idx="5716">
                  <c:v>1.34162E-2</c:v>
                </c:pt>
                <c:pt idx="5717">
                  <c:v>1.32163E-2</c:v>
                </c:pt>
                <c:pt idx="5718">
                  <c:v>1.29891E-2</c:v>
                </c:pt>
                <c:pt idx="5719">
                  <c:v>1.2734199999999999E-2</c:v>
                </c:pt>
                <c:pt idx="5720">
                  <c:v>1.24495E-2</c:v>
                </c:pt>
                <c:pt idx="5721">
                  <c:v>1.2133100000000001E-2</c:v>
                </c:pt>
                <c:pt idx="5722">
                  <c:v>1.17851E-2</c:v>
                </c:pt>
                <c:pt idx="5723">
                  <c:v>1.14059E-2</c:v>
                </c:pt>
                <c:pt idx="5724">
                  <c:v>1.0994800000000001E-2</c:v>
                </c:pt>
                <c:pt idx="5725">
                  <c:v>1.05515E-2</c:v>
                </c:pt>
                <c:pt idx="5726">
                  <c:v>1.00757E-2</c:v>
                </c:pt>
                <c:pt idx="5727" formatCode="0.00E+00">
                  <c:v>9.5681299999999993E-3</c:v>
                </c:pt>
                <c:pt idx="5728" formatCode="0.00E+00">
                  <c:v>9.0295700000000007E-3</c:v>
                </c:pt>
                <c:pt idx="5729" formatCode="0.00E+00">
                  <c:v>8.4605400000000008E-3</c:v>
                </c:pt>
                <c:pt idx="5730" formatCode="0.00E+00">
                  <c:v>7.8611800000000006E-3</c:v>
                </c:pt>
                <c:pt idx="5731" formatCode="0.00E+00">
                  <c:v>7.2315499999999998E-3</c:v>
                </c:pt>
                <c:pt idx="5732" formatCode="0.00E+00">
                  <c:v>6.5725699999999998E-3</c:v>
                </c:pt>
                <c:pt idx="5733" formatCode="0.00E+00">
                  <c:v>5.8850999999999999E-3</c:v>
                </c:pt>
                <c:pt idx="5734" formatCode="0.00E+00">
                  <c:v>5.1687E-3</c:v>
                </c:pt>
                <c:pt idx="5735" formatCode="0.00E+00">
                  <c:v>4.4229300000000003E-3</c:v>
                </c:pt>
                <c:pt idx="5736" formatCode="0.00E+00">
                  <c:v>3.6487899999999998E-3</c:v>
                </c:pt>
                <c:pt idx="5737" formatCode="0.00E+00">
                  <c:v>2.84833E-3</c:v>
                </c:pt>
                <c:pt idx="5738" formatCode="0.00E+00">
                  <c:v>2.0236E-3</c:v>
                </c:pt>
                <c:pt idx="5739" formatCode="0.00E+00">
                  <c:v>1.1756799999999999E-3</c:v>
                </c:pt>
                <c:pt idx="5740" formatCode="0.00E+00">
                  <c:v>3.0450699999999998E-4</c:v>
                </c:pt>
                <c:pt idx="5741" formatCode="0.00E+00">
                  <c:v>-5.9029199999999997E-4</c:v>
                </c:pt>
                <c:pt idx="5742" formatCode="0.00E+00">
                  <c:v>-1.5085000000000001E-3</c:v>
                </c:pt>
                <c:pt idx="5743" formatCode="0.00E+00">
                  <c:v>-2.4497500000000001E-3</c:v>
                </c:pt>
                <c:pt idx="5744" formatCode="0.00E+00">
                  <c:v>-3.4142E-3</c:v>
                </c:pt>
                <c:pt idx="5745" formatCode="0.00E+00">
                  <c:v>-4.4019899999999997E-3</c:v>
                </c:pt>
                <c:pt idx="5746" formatCode="0.00E+00">
                  <c:v>-5.4125299999999996E-3</c:v>
                </c:pt>
                <c:pt idx="5747" formatCode="0.00E+00">
                  <c:v>-6.4447999999999997E-3</c:v>
                </c:pt>
                <c:pt idx="5748" formatCode="0.00E+00">
                  <c:v>-7.49747E-3</c:v>
                </c:pt>
                <c:pt idx="5749" formatCode="0.00E+00">
                  <c:v>-8.5680200000000008E-3</c:v>
                </c:pt>
                <c:pt idx="5750" formatCode="0.00E+00">
                  <c:v>-9.6530299999999999E-3</c:v>
                </c:pt>
                <c:pt idx="5751">
                  <c:v>-1.07499E-2</c:v>
                </c:pt>
                <c:pt idx="5752">
                  <c:v>-1.1857100000000001E-2</c:v>
                </c:pt>
                <c:pt idx="5753">
                  <c:v>-1.29731E-2</c:v>
                </c:pt>
                <c:pt idx="5754">
                  <c:v>-1.4096600000000001E-2</c:v>
                </c:pt>
                <c:pt idx="5755">
                  <c:v>-1.5226699999999999E-2</c:v>
                </c:pt>
                <c:pt idx="5756">
                  <c:v>-1.63623E-2</c:v>
                </c:pt>
                <c:pt idx="5757">
                  <c:v>-1.75021E-2</c:v>
                </c:pt>
                <c:pt idx="5758">
                  <c:v>-1.8643799999999999E-2</c:v>
                </c:pt>
                <c:pt idx="5759">
                  <c:v>-1.9785199999999999E-2</c:v>
                </c:pt>
                <c:pt idx="5760">
                  <c:v>-2.0925699999999998E-2</c:v>
                </c:pt>
                <c:pt idx="5761">
                  <c:v>-2.2065600000000001E-2</c:v>
                </c:pt>
                <c:pt idx="5762">
                  <c:v>-2.3204499999999999E-2</c:v>
                </c:pt>
                <c:pt idx="5763">
                  <c:v>-2.4341100000000001E-2</c:v>
                </c:pt>
                <c:pt idx="5764">
                  <c:v>-2.5473200000000001E-2</c:v>
                </c:pt>
                <c:pt idx="5765">
                  <c:v>-2.6599500000000002E-2</c:v>
                </c:pt>
                <c:pt idx="5766">
                  <c:v>-2.7717200000000001E-2</c:v>
                </c:pt>
                <c:pt idx="5767">
                  <c:v>-2.8821900000000001E-2</c:v>
                </c:pt>
                <c:pt idx="5768">
                  <c:v>-2.99105E-2</c:v>
                </c:pt>
                <c:pt idx="5769">
                  <c:v>-3.0981999999999999E-2</c:v>
                </c:pt>
                <c:pt idx="5770">
                  <c:v>-3.2035800000000003E-2</c:v>
                </c:pt>
                <c:pt idx="5771">
                  <c:v>-3.30697E-2</c:v>
                </c:pt>
                <c:pt idx="5772">
                  <c:v>-3.4080300000000001E-2</c:v>
                </c:pt>
                <c:pt idx="5773">
                  <c:v>-3.5064199999999997E-2</c:v>
                </c:pt>
                <c:pt idx="5774">
                  <c:v>-3.6019099999999998E-2</c:v>
                </c:pt>
                <c:pt idx="5775">
                  <c:v>-3.6943299999999998E-2</c:v>
                </c:pt>
                <c:pt idx="5776">
                  <c:v>-3.7835000000000001E-2</c:v>
                </c:pt>
                <c:pt idx="5777">
                  <c:v>-3.8691299999999998E-2</c:v>
                </c:pt>
                <c:pt idx="5778">
                  <c:v>-3.9510799999999999E-2</c:v>
                </c:pt>
                <c:pt idx="5779">
                  <c:v>-4.0293500000000003E-2</c:v>
                </c:pt>
                <c:pt idx="5780">
                  <c:v>-4.1038199999999997E-2</c:v>
                </c:pt>
                <c:pt idx="5781">
                  <c:v>-4.1742799999999997E-2</c:v>
                </c:pt>
                <c:pt idx="5782">
                  <c:v>-4.2405499999999999E-2</c:v>
                </c:pt>
                <c:pt idx="5783">
                  <c:v>-4.3025000000000001E-2</c:v>
                </c:pt>
                <c:pt idx="5784">
                  <c:v>-4.3599899999999997E-2</c:v>
                </c:pt>
                <c:pt idx="5785">
                  <c:v>-4.4128399999999998E-2</c:v>
                </c:pt>
                <c:pt idx="5786">
                  <c:v>-4.4608099999999998E-2</c:v>
                </c:pt>
                <c:pt idx="5787">
                  <c:v>-4.5035800000000001E-2</c:v>
                </c:pt>
                <c:pt idx="5788">
                  <c:v>-4.5408299999999999E-2</c:v>
                </c:pt>
                <c:pt idx="5789">
                  <c:v>-4.5723300000000001E-2</c:v>
                </c:pt>
                <c:pt idx="5790">
                  <c:v>-4.5979600000000002E-2</c:v>
                </c:pt>
                <c:pt idx="5791">
                  <c:v>-4.6175800000000003E-2</c:v>
                </c:pt>
                <c:pt idx="5792">
                  <c:v>-4.6310200000000003E-2</c:v>
                </c:pt>
                <c:pt idx="5793">
                  <c:v>-4.6382100000000002E-2</c:v>
                </c:pt>
                <c:pt idx="5794">
                  <c:v>-4.63907E-2</c:v>
                </c:pt>
                <c:pt idx="5795">
                  <c:v>-4.6335000000000001E-2</c:v>
                </c:pt>
                <c:pt idx="5796">
                  <c:v>-4.6213799999999999E-2</c:v>
                </c:pt>
                <c:pt idx="5797">
                  <c:v>-4.6026400000000002E-2</c:v>
                </c:pt>
                <c:pt idx="5798">
                  <c:v>-4.5772E-2</c:v>
                </c:pt>
                <c:pt idx="5799">
                  <c:v>-4.5449700000000003E-2</c:v>
                </c:pt>
                <c:pt idx="5800">
                  <c:v>-4.5058800000000003E-2</c:v>
                </c:pt>
                <c:pt idx="5801">
                  <c:v>-4.45978E-2</c:v>
                </c:pt>
                <c:pt idx="5802">
                  <c:v>-4.4064600000000002E-2</c:v>
                </c:pt>
                <c:pt idx="5803">
                  <c:v>-4.3457599999999999E-2</c:v>
                </c:pt>
                <c:pt idx="5804">
                  <c:v>-4.2775899999999999E-2</c:v>
                </c:pt>
                <c:pt idx="5805">
                  <c:v>-4.20185E-2</c:v>
                </c:pt>
                <c:pt idx="5806">
                  <c:v>-4.1184699999999998E-2</c:v>
                </c:pt>
                <c:pt idx="5807">
                  <c:v>-4.0275499999999999E-2</c:v>
                </c:pt>
                <c:pt idx="5808">
                  <c:v>-3.9292800000000003E-2</c:v>
                </c:pt>
                <c:pt idx="5809">
                  <c:v>-3.8237500000000001E-2</c:v>
                </c:pt>
                <c:pt idx="5810">
                  <c:v>-3.7108599999999999E-2</c:v>
                </c:pt>
                <c:pt idx="5811">
                  <c:v>-3.5904999999999999E-2</c:v>
                </c:pt>
                <c:pt idx="5812">
                  <c:v>-3.4625700000000002E-2</c:v>
                </c:pt>
                <c:pt idx="5813">
                  <c:v>-3.3270399999999999E-2</c:v>
                </c:pt>
                <c:pt idx="5814">
                  <c:v>-3.1840199999999999E-2</c:v>
                </c:pt>
                <c:pt idx="5815">
                  <c:v>-3.0335999999999998E-2</c:v>
                </c:pt>
                <c:pt idx="5816">
                  <c:v>-2.8758100000000002E-2</c:v>
                </c:pt>
                <c:pt idx="5817">
                  <c:v>-2.7105600000000001E-2</c:v>
                </c:pt>
                <c:pt idx="5818">
                  <c:v>-2.53777E-2</c:v>
                </c:pt>
                <c:pt idx="5819">
                  <c:v>-2.3574999999999999E-2</c:v>
                </c:pt>
                <c:pt idx="5820">
                  <c:v>-2.1699199999999998E-2</c:v>
                </c:pt>
                <c:pt idx="5821">
                  <c:v>-1.97523E-2</c:v>
                </c:pt>
                <c:pt idx="5822">
                  <c:v>-1.7735999999999998E-2</c:v>
                </c:pt>
                <c:pt idx="5823">
                  <c:v>-1.5651700000000001E-2</c:v>
                </c:pt>
                <c:pt idx="5824">
                  <c:v>-1.3501000000000001E-2</c:v>
                </c:pt>
                <c:pt idx="5825">
                  <c:v>-1.12853E-2</c:v>
                </c:pt>
                <c:pt idx="5826" formatCode="0.00E+00">
                  <c:v>-9.0053400000000006E-3</c:v>
                </c:pt>
                <c:pt idx="5827" formatCode="0.00E+00">
                  <c:v>-6.6613999999999996E-3</c:v>
                </c:pt>
                <c:pt idx="5828" formatCode="0.00E+00">
                  <c:v>-4.2539800000000001E-3</c:v>
                </c:pt>
                <c:pt idx="5829" formatCode="0.00E+00">
                  <c:v>-1.7843100000000001E-3</c:v>
                </c:pt>
                <c:pt idx="5830" formatCode="0.00E+00">
                  <c:v>7.4551399999999996E-4</c:v>
                </c:pt>
                <c:pt idx="5831" formatCode="0.00E+00">
                  <c:v>3.3329800000000001E-3</c:v>
                </c:pt>
                <c:pt idx="5832" formatCode="0.00E+00">
                  <c:v>5.9754300000000003E-3</c:v>
                </c:pt>
                <c:pt idx="5833" formatCode="0.00E+00">
                  <c:v>8.6699800000000007E-3</c:v>
                </c:pt>
                <c:pt idx="5834">
                  <c:v>1.1413899999999999E-2</c:v>
                </c:pt>
                <c:pt idx="5835">
                  <c:v>1.4205499999999999E-2</c:v>
                </c:pt>
                <c:pt idx="5836">
                  <c:v>1.7043099999999999E-2</c:v>
                </c:pt>
                <c:pt idx="5837">
                  <c:v>1.9924799999999999E-2</c:v>
                </c:pt>
                <c:pt idx="5838">
                  <c:v>2.2848400000000001E-2</c:v>
                </c:pt>
                <c:pt idx="5839">
                  <c:v>2.5812100000000001E-2</c:v>
                </c:pt>
                <c:pt idx="5840">
                  <c:v>2.88139E-2</c:v>
                </c:pt>
                <c:pt idx="5841">
                  <c:v>3.1851200000000003E-2</c:v>
                </c:pt>
                <c:pt idx="5842">
                  <c:v>3.4921300000000002E-2</c:v>
                </c:pt>
                <c:pt idx="5843">
                  <c:v>3.8022100000000003E-2</c:v>
                </c:pt>
                <c:pt idx="5844">
                  <c:v>4.1151399999999998E-2</c:v>
                </c:pt>
                <c:pt idx="5845">
                  <c:v>4.4306499999999999E-2</c:v>
                </c:pt>
                <c:pt idx="5846">
                  <c:v>4.7485199999999998E-2</c:v>
                </c:pt>
                <c:pt idx="5847">
                  <c:v>5.0684399999999998E-2</c:v>
                </c:pt>
                <c:pt idx="5848">
                  <c:v>5.3900000000000003E-2</c:v>
                </c:pt>
                <c:pt idx="5849">
                  <c:v>5.7127400000000002E-2</c:v>
                </c:pt>
                <c:pt idx="5850">
                  <c:v>6.0363199999999999E-2</c:v>
                </c:pt>
                <c:pt idx="5851">
                  <c:v>6.3604900000000006E-2</c:v>
                </c:pt>
                <c:pt idx="5852">
                  <c:v>6.6849800000000001E-2</c:v>
                </c:pt>
                <c:pt idx="5853">
                  <c:v>7.0094299999999998E-2</c:v>
                </c:pt>
                <c:pt idx="5854">
                  <c:v>7.3335399999999995E-2</c:v>
                </c:pt>
                <c:pt idx="5855">
                  <c:v>7.6571100000000003E-2</c:v>
                </c:pt>
                <c:pt idx="5856">
                  <c:v>7.9799200000000001E-2</c:v>
                </c:pt>
                <c:pt idx="5857">
                  <c:v>8.3016499999999993E-2</c:v>
                </c:pt>
                <c:pt idx="5858">
                  <c:v>8.6219199999999996E-2</c:v>
                </c:pt>
                <c:pt idx="5859">
                  <c:v>8.9404300000000006E-2</c:v>
                </c:pt>
                <c:pt idx="5860">
                  <c:v>9.2569799999999994E-2</c:v>
                </c:pt>
                <c:pt idx="5861">
                  <c:v>9.5713800000000002E-2</c:v>
                </c:pt>
                <c:pt idx="5862">
                  <c:v>9.8833799999999999E-2</c:v>
                </c:pt>
                <c:pt idx="5863">
                  <c:v>0.101926</c:v>
                </c:pt>
                <c:pt idx="5864">
                  <c:v>0.104988</c:v>
                </c:pt>
                <c:pt idx="5865">
                  <c:v>0.108018</c:v>
                </c:pt>
                <c:pt idx="5866">
                  <c:v>0.11101</c:v>
                </c:pt>
                <c:pt idx="5867">
                  <c:v>0.11396199999999999</c:v>
                </c:pt>
                <c:pt idx="5868">
                  <c:v>0.116869</c:v>
                </c:pt>
                <c:pt idx="5869">
                  <c:v>0.119728</c:v>
                </c:pt>
                <c:pt idx="5870">
                  <c:v>0.12253699999999999</c:v>
                </c:pt>
                <c:pt idx="5871">
                  <c:v>0.12529499999999999</c:v>
                </c:pt>
                <c:pt idx="5872">
                  <c:v>0.127998</c:v>
                </c:pt>
                <c:pt idx="5873">
                  <c:v>0.13064400000000001</c:v>
                </c:pt>
                <c:pt idx="5874">
                  <c:v>0.13323099999999999</c:v>
                </c:pt>
                <c:pt idx="5875">
                  <c:v>0.13575699999999999</c:v>
                </c:pt>
                <c:pt idx="5876">
                  <c:v>0.13822000000000001</c:v>
                </c:pt>
                <c:pt idx="5877">
                  <c:v>0.14061599999999999</c:v>
                </c:pt>
                <c:pt idx="5878">
                  <c:v>0.14294499999999999</c:v>
                </c:pt>
                <c:pt idx="5879">
                  <c:v>0.145202</c:v>
                </c:pt>
                <c:pt idx="5880">
                  <c:v>0.14738599999999999</c:v>
                </c:pt>
                <c:pt idx="5881">
                  <c:v>0.14949699999999999</c:v>
                </c:pt>
                <c:pt idx="5882">
                  <c:v>0.151533</c:v>
                </c:pt>
                <c:pt idx="5883">
                  <c:v>0.15349099999999999</c:v>
                </c:pt>
                <c:pt idx="5884">
                  <c:v>0.15537000000000001</c:v>
                </c:pt>
                <c:pt idx="5885">
                  <c:v>0.157167</c:v>
                </c:pt>
                <c:pt idx="5886">
                  <c:v>0.158882</c:v>
                </c:pt>
                <c:pt idx="5887">
                  <c:v>0.16051199999999999</c:v>
                </c:pt>
                <c:pt idx="5888">
                  <c:v>0.16205600000000001</c:v>
                </c:pt>
                <c:pt idx="5889">
                  <c:v>0.16351299999999999</c:v>
                </c:pt>
                <c:pt idx="5890">
                  <c:v>0.164882</c:v>
                </c:pt>
                <c:pt idx="5891">
                  <c:v>0.16616</c:v>
                </c:pt>
                <c:pt idx="5892">
                  <c:v>0.167347</c:v>
                </c:pt>
                <c:pt idx="5893">
                  <c:v>0.16844200000000001</c:v>
                </c:pt>
                <c:pt idx="5894">
                  <c:v>0.16944400000000001</c:v>
                </c:pt>
                <c:pt idx="5895">
                  <c:v>0.170353</c:v>
                </c:pt>
                <c:pt idx="5896">
                  <c:v>0.17116700000000001</c:v>
                </c:pt>
                <c:pt idx="5897">
                  <c:v>0.17188500000000001</c:v>
                </c:pt>
                <c:pt idx="5898">
                  <c:v>0.17250699999999999</c:v>
                </c:pt>
                <c:pt idx="5899">
                  <c:v>0.17303399999999999</c:v>
                </c:pt>
                <c:pt idx="5900">
                  <c:v>0.17346400000000001</c:v>
                </c:pt>
                <c:pt idx="5901">
                  <c:v>0.17379700000000001</c:v>
                </c:pt>
                <c:pt idx="5902">
                  <c:v>0.17402999999999999</c:v>
                </c:pt>
                <c:pt idx="5903">
                  <c:v>0.17416400000000001</c:v>
                </c:pt>
                <c:pt idx="5904">
                  <c:v>0.17419799999999999</c:v>
                </c:pt>
                <c:pt idx="5905">
                  <c:v>0.17413699999999999</c:v>
                </c:pt>
                <c:pt idx="5906">
                  <c:v>0.173981</c:v>
                </c:pt>
                <c:pt idx="5907">
                  <c:v>0.173733</c:v>
                </c:pt>
                <c:pt idx="5908">
                  <c:v>0.17339199999999999</c:v>
                </c:pt>
                <c:pt idx="5909">
                  <c:v>0.172958</c:v>
                </c:pt>
                <c:pt idx="5910">
                  <c:v>0.172432</c:v>
                </c:pt>
                <c:pt idx="5911">
                  <c:v>0.171815</c:v>
                </c:pt>
                <c:pt idx="5912">
                  <c:v>0.17110700000000001</c:v>
                </c:pt>
                <c:pt idx="5913">
                  <c:v>0.17030699999999999</c:v>
                </c:pt>
                <c:pt idx="5914">
                  <c:v>0.16941700000000001</c:v>
                </c:pt>
                <c:pt idx="5915">
                  <c:v>0.16844100000000001</c:v>
                </c:pt>
                <c:pt idx="5916">
                  <c:v>0.16738</c:v>
                </c:pt>
                <c:pt idx="5917">
                  <c:v>0.166239</c:v>
                </c:pt>
                <c:pt idx="5918">
                  <c:v>0.165017</c:v>
                </c:pt>
                <c:pt idx="5919">
                  <c:v>0.163717</c:v>
                </c:pt>
                <c:pt idx="5920">
                  <c:v>0.16234000000000001</c:v>
                </c:pt>
                <c:pt idx="5921">
                  <c:v>0.160887</c:v>
                </c:pt>
                <c:pt idx="5922">
                  <c:v>0.159358</c:v>
                </c:pt>
                <c:pt idx="5923">
                  <c:v>0.15775700000000001</c:v>
                </c:pt>
                <c:pt idx="5924">
                  <c:v>0.156086</c:v>
                </c:pt>
                <c:pt idx="5925">
                  <c:v>0.15434700000000001</c:v>
                </c:pt>
                <c:pt idx="5926">
                  <c:v>0.15254200000000001</c:v>
                </c:pt>
                <c:pt idx="5927">
                  <c:v>0.150673</c:v>
                </c:pt>
                <c:pt idx="5928">
                  <c:v>0.14874100000000001</c:v>
                </c:pt>
                <c:pt idx="5929">
                  <c:v>0.14674999999999999</c:v>
                </c:pt>
                <c:pt idx="5930">
                  <c:v>0.144701</c:v>
                </c:pt>
                <c:pt idx="5931">
                  <c:v>0.142594</c:v>
                </c:pt>
                <c:pt idx="5932">
                  <c:v>0.140432</c:v>
                </c:pt>
                <c:pt idx="5933">
                  <c:v>0.13821700000000001</c:v>
                </c:pt>
                <c:pt idx="5934">
                  <c:v>0.13595199999999999</c:v>
                </c:pt>
                <c:pt idx="5935">
                  <c:v>0.13364000000000001</c:v>
                </c:pt>
                <c:pt idx="5936">
                  <c:v>0.13128300000000001</c:v>
                </c:pt>
                <c:pt idx="5937">
                  <c:v>0.128886</c:v>
                </c:pt>
                <c:pt idx="5938">
                  <c:v>0.12645000000000001</c:v>
                </c:pt>
                <c:pt idx="5939">
                  <c:v>0.12397900000000001</c:v>
                </c:pt>
                <c:pt idx="5940">
                  <c:v>0.121476</c:v>
                </c:pt>
                <c:pt idx="5941">
                  <c:v>0.118945</c:v>
                </c:pt>
                <c:pt idx="5942">
                  <c:v>0.116387</c:v>
                </c:pt>
                <c:pt idx="5943">
                  <c:v>0.113805</c:v>
                </c:pt>
                <c:pt idx="5944">
                  <c:v>0.111203</c:v>
                </c:pt>
                <c:pt idx="5945">
                  <c:v>0.108582</c:v>
                </c:pt>
                <c:pt idx="5946">
                  <c:v>0.105943</c:v>
                </c:pt>
                <c:pt idx="5947">
                  <c:v>0.10329000000000001</c:v>
                </c:pt>
                <c:pt idx="5948">
                  <c:v>0.100628</c:v>
                </c:pt>
                <c:pt idx="5949">
                  <c:v>9.7959000000000004E-2</c:v>
                </c:pt>
                <c:pt idx="5950">
                  <c:v>9.5285599999999998E-2</c:v>
                </c:pt>
                <c:pt idx="5951">
                  <c:v>9.2610799999999993E-2</c:v>
                </c:pt>
                <c:pt idx="5952">
                  <c:v>8.9937400000000001E-2</c:v>
                </c:pt>
                <c:pt idx="5953">
                  <c:v>8.7268200000000004E-2</c:v>
                </c:pt>
                <c:pt idx="5954">
                  <c:v>8.4605200000000005E-2</c:v>
                </c:pt>
                <c:pt idx="5955">
                  <c:v>8.1950300000000004E-2</c:v>
                </c:pt>
                <c:pt idx="5956">
                  <c:v>7.9306000000000001E-2</c:v>
                </c:pt>
                <c:pt idx="5957">
                  <c:v>7.6674800000000001E-2</c:v>
                </c:pt>
                <c:pt idx="5958">
                  <c:v>7.40595E-2</c:v>
                </c:pt>
                <c:pt idx="5959">
                  <c:v>7.1463799999999994E-2</c:v>
                </c:pt>
                <c:pt idx="5960">
                  <c:v>6.88912E-2</c:v>
                </c:pt>
                <c:pt idx="5961">
                  <c:v>6.6344299999999995E-2</c:v>
                </c:pt>
                <c:pt idx="5962">
                  <c:v>6.3824699999999998E-2</c:v>
                </c:pt>
                <c:pt idx="5963">
                  <c:v>6.13345E-2</c:v>
                </c:pt>
                <c:pt idx="5964">
                  <c:v>5.8875799999999999E-2</c:v>
                </c:pt>
                <c:pt idx="5965">
                  <c:v>5.6450599999999997E-2</c:v>
                </c:pt>
                <c:pt idx="5966">
                  <c:v>5.4061199999999997E-2</c:v>
                </c:pt>
                <c:pt idx="5967">
                  <c:v>5.1710399999999997E-2</c:v>
                </c:pt>
                <c:pt idx="5968">
                  <c:v>4.9400199999999998E-2</c:v>
                </c:pt>
                <c:pt idx="5969">
                  <c:v>4.7131699999999999E-2</c:v>
                </c:pt>
                <c:pt idx="5970">
                  <c:v>4.4905899999999999E-2</c:v>
                </c:pt>
                <c:pt idx="5971">
                  <c:v>4.2724400000000003E-2</c:v>
                </c:pt>
                <c:pt idx="5972">
                  <c:v>4.0589199999999999E-2</c:v>
                </c:pt>
                <c:pt idx="5973">
                  <c:v>3.8502300000000003E-2</c:v>
                </c:pt>
                <c:pt idx="5974">
                  <c:v>3.6465600000000001E-2</c:v>
                </c:pt>
                <c:pt idx="5975">
                  <c:v>3.4481100000000001E-2</c:v>
                </c:pt>
                <c:pt idx="5976">
                  <c:v>3.2550799999999998E-2</c:v>
                </c:pt>
                <c:pt idx="5977">
                  <c:v>3.0676800000000001E-2</c:v>
                </c:pt>
                <c:pt idx="5978">
                  <c:v>2.8861700000000001E-2</c:v>
                </c:pt>
                <c:pt idx="5979">
                  <c:v>2.71074E-2</c:v>
                </c:pt>
                <c:pt idx="5980">
                  <c:v>2.5415400000000001E-2</c:v>
                </c:pt>
                <c:pt idx="5981">
                  <c:v>2.37869E-2</c:v>
                </c:pt>
                <c:pt idx="5982">
                  <c:v>2.2223400000000001E-2</c:v>
                </c:pt>
                <c:pt idx="5983">
                  <c:v>2.0725899999999998E-2</c:v>
                </c:pt>
                <c:pt idx="5984">
                  <c:v>1.9295E-2</c:v>
                </c:pt>
                <c:pt idx="5985">
                  <c:v>1.7931699999999998E-2</c:v>
                </c:pt>
                <c:pt idx="5986">
                  <c:v>1.6635899999999999E-2</c:v>
                </c:pt>
                <c:pt idx="5987">
                  <c:v>1.54071E-2</c:v>
                </c:pt>
                <c:pt idx="5988">
                  <c:v>1.42449E-2</c:v>
                </c:pt>
                <c:pt idx="5989">
                  <c:v>1.31504E-2</c:v>
                </c:pt>
                <c:pt idx="5990">
                  <c:v>1.2124899999999999E-2</c:v>
                </c:pt>
                <c:pt idx="5991">
                  <c:v>1.1169999999999999E-2</c:v>
                </c:pt>
                <c:pt idx="5992">
                  <c:v>1.02875E-2</c:v>
                </c:pt>
                <c:pt idx="5993" formatCode="0.00E+00">
                  <c:v>9.4786699999999998E-3</c:v>
                </c:pt>
                <c:pt idx="5994" formatCode="0.00E+00">
                  <c:v>8.7433100000000007E-3</c:v>
                </c:pt>
                <c:pt idx="5995" formatCode="0.00E+00">
                  <c:v>8.0806000000000003E-3</c:v>
                </c:pt>
                <c:pt idx="5996" formatCode="0.00E+00">
                  <c:v>7.4904699999999999E-3</c:v>
                </c:pt>
                <c:pt idx="5997" formatCode="0.00E+00">
                  <c:v>6.9737000000000002E-3</c:v>
                </c:pt>
                <c:pt idx="5998" formatCode="0.00E+00">
                  <c:v>6.5314700000000002E-3</c:v>
                </c:pt>
                <c:pt idx="5999" formatCode="0.00E+00">
                  <c:v>6.1646100000000001E-3</c:v>
                </c:pt>
                <c:pt idx="6000" formatCode="0.00E+00">
                  <c:v>5.8729000000000003E-3</c:v>
                </c:pt>
                <c:pt idx="6001" formatCode="0.00E+00">
                  <c:v>5.6559999999999996E-3</c:v>
                </c:pt>
                <c:pt idx="6002" formatCode="0.00E+00">
                  <c:v>5.5143400000000004E-3</c:v>
                </c:pt>
                <c:pt idx="6003" formatCode="0.00E+00">
                  <c:v>5.4476699999999999E-3</c:v>
                </c:pt>
                <c:pt idx="6004" formatCode="0.00E+00">
                  <c:v>5.4544099999999998E-3</c:v>
                </c:pt>
                <c:pt idx="6005" formatCode="0.00E+00">
                  <c:v>5.5334299999999998E-3</c:v>
                </c:pt>
                <c:pt idx="6006" formatCode="0.00E+00">
                  <c:v>5.6848899999999997E-3</c:v>
                </c:pt>
                <c:pt idx="6007" formatCode="0.00E+00">
                  <c:v>5.90888E-3</c:v>
                </c:pt>
                <c:pt idx="6008" formatCode="0.00E+00">
                  <c:v>6.2046799999999997E-3</c:v>
                </c:pt>
                <c:pt idx="6009" formatCode="0.00E+00">
                  <c:v>6.5707200000000004E-3</c:v>
                </c:pt>
                <c:pt idx="6010" formatCode="0.00E+00">
                  <c:v>7.0050599999999996E-3</c:v>
                </c:pt>
                <c:pt idx="6011" formatCode="0.00E+00">
                  <c:v>7.50652E-3</c:v>
                </c:pt>
                <c:pt idx="6012" formatCode="0.00E+00">
                  <c:v>8.0749600000000008E-3</c:v>
                </c:pt>
                <c:pt idx="6013" formatCode="0.00E+00">
                  <c:v>8.7104599999999997E-3</c:v>
                </c:pt>
                <c:pt idx="6014" formatCode="0.00E+00">
                  <c:v>9.4124900000000008E-3</c:v>
                </c:pt>
                <c:pt idx="6015">
                  <c:v>1.01803E-2</c:v>
                </c:pt>
                <c:pt idx="6016">
                  <c:v>1.10134E-2</c:v>
                </c:pt>
                <c:pt idx="6017">
                  <c:v>1.1911E-2</c:v>
                </c:pt>
                <c:pt idx="6018">
                  <c:v>1.2872099999999999E-2</c:v>
                </c:pt>
                <c:pt idx="6019">
                  <c:v>1.38961E-2</c:v>
                </c:pt>
                <c:pt idx="6020">
                  <c:v>1.4981700000000001E-2</c:v>
                </c:pt>
                <c:pt idx="6021">
                  <c:v>1.6127499999999999E-2</c:v>
                </c:pt>
                <c:pt idx="6022">
                  <c:v>1.7332400000000001E-2</c:v>
                </c:pt>
                <c:pt idx="6023">
                  <c:v>1.8595E-2</c:v>
                </c:pt>
                <c:pt idx="6024">
                  <c:v>1.9913899999999998E-2</c:v>
                </c:pt>
                <c:pt idx="6025">
                  <c:v>2.1287799999999999E-2</c:v>
                </c:pt>
                <c:pt idx="6026">
                  <c:v>2.2715900000000001E-2</c:v>
                </c:pt>
                <c:pt idx="6027">
                  <c:v>2.4196800000000001E-2</c:v>
                </c:pt>
                <c:pt idx="6028">
                  <c:v>2.5728600000000001E-2</c:v>
                </c:pt>
                <c:pt idx="6029">
                  <c:v>2.7309400000000001E-2</c:v>
                </c:pt>
                <c:pt idx="6030">
                  <c:v>2.8937500000000001E-2</c:v>
                </c:pt>
                <c:pt idx="6031">
                  <c:v>3.06114E-2</c:v>
                </c:pt>
                <c:pt idx="6032">
                  <c:v>3.2329799999999999E-2</c:v>
                </c:pt>
                <c:pt idx="6033">
                  <c:v>3.4091700000000003E-2</c:v>
                </c:pt>
                <c:pt idx="6034">
                  <c:v>3.58949E-2</c:v>
                </c:pt>
                <c:pt idx="6035">
                  <c:v>3.7737300000000001E-2</c:v>
                </c:pt>
                <c:pt idx="6036">
                  <c:v>3.9617699999999999E-2</c:v>
                </c:pt>
                <c:pt idx="6037">
                  <c:v>4.1535099999999998E-2</c:v>
                </c:pt>
                <c:pt idx="6038">
                  <c:v>4.3487600000000001E-2</c:v>
                </c:pt>
                <c:pt idx="6039">
                  <c:v>4.5472100000000001E-2</c:v>
                </c:pt>
                <c:pt idx="6040">
                  <c:v>4.74855E-2</c:v>
                </c:pt>
                <c:pt idx="6041">
                  <c:v>4.9525600000000003E-2</c:v>
                </c:pt>
                <c:pt idx="6042">
                  <c:v>5.1591600000000001E-2</c:v>
                </c:pt>
                <c:pt idx="6043">
                  <c:v>5.3682899999999999E-2</c:v>
                </c:pt>
                <c:pt idx="6044">
                  <c:v>5.5798100000000003E-2</c:v>
                </c:pt>
                <c:pt idx="6045">
                  <c:v>5.7935300000000002E-2</c:v>
                </c:pt>
                <c:pt idx="6046">
                  <c:v>6.0092300000000001E-2</c:v>
                </c:pt>
                <c:pt idx="6047">
                  <c:v>6.2267000000000003E-2</c:v>
                </c:pt>
                <c:pt idx="6048">
                  <c:v>6.4457E-2</c:v>
                </c:pt>
                <c:pt idx="6049">
                  <c:v>6.6659399999999994E-2</c:v>
                </c:pt>
                <c:pt idx="6050">
                  <c:v>6.88719E-2</c:v>
                </c:pt>
                <c:pt idx="6051">
                  <c:v>7.1092199999999994E-2</c:v>
                </c:pt>
                <c:pt idx="6052">
                  <c:v>7.3319400000000007E-2</c:v>
                </c:pt>
                <c:pt idx="6053">
                  <c:v>7.5552599999999998E-2</c:v>
                </c:pt>
                <c:pt idx="6054">
                  <c:v>7.7790300000000007E-2</c:v>
                </c:pt>
                <c:pt idx="6055">
                  <c:v>8.0030199999999996E-2</c:v>
                </c:pt>
                <c:pt idx="6056">
                  <c:v>8.2270399999999994E-2</c:v>
                </c:pt>
                <c:pt idx="6057">
                  <c:v>8.4509000000000001E-2</c:v>
                </c:pt>
                <c:pt idx="6058">
                  <c:v>8.6743799999999996E-2</c:v>
                </c:pt>
                <c:pt idx="6059">
                  <c:v>8.8972599999999999E-2</c:v>
                </c:pt>
                <c:pt idx="6060">
                  <c:v>9.11936E-2</c:v>
                </c:pt>
                <c:pt idx="6061">
                  <c:v>9.3405799999999997E-2</c:v>
                </c:pt>
                <c:pt idx="6062">
                  <c:v>9.5607499999999998E-2</c:v>
                </c:pt>
                <c:pt idx="6063">
                  <c:v>9.7796400000000006E-2</c:v>
                </c:pt>
                <c:pt idx="6064">
                  <c:v>9.9970699999999996E-2</c:v>
                </c:pt>
                <c:pt idx="6065">
                  <c:v>0.102128</c:v>
                </c:pt>
                <c:pt idx="6066">
                  <c:v>0.104268</c:v>
                </c:pt>
                <c:pt idx="6067">
                  <c:v>0.106387</c:v>
                </c:pt>
                <c:pt idx="6068">
                  <c:v>0.108483</c:v>
                </c:pt>
                <c:pt idx="6069">
                  <c:v>0.110556</c:v>
                </c:pt>
                <c:pt idx="6070">
                  <c:v>0.11260199999999999</c:v>
                </c:pt>
                <c:pt idx="6071">
                  <c:v>0.114621</c:v>
                </c:pt>
                <c:pt idx="6072">
                  <c:v>0.11661000000000001</c:v>
                </c:pt>
                <c:pt idx="6073">
                  <c:v>0.11856800000000001</c:v>
                </c:pt>
                <c:pt idx="6074">
                  <c:v>0.120492</c:v>
                </c:pt>
                <c:pt idx="6075">
                  <c:v>0.122381</c:v>
                </c:pt>
                <c:pt idx="6076">
                  <c:v>0.124233</c:v>
                </c:pt>
                <c:pt idx="6077">
                  <c:v>0.12604699999999999</c:v>
                </c:pt>
                <c:pt idx="6078">
                  <c:v>0.12781999999999999</c:v>
                </c:pt>
                <c:pt idx="6079">
                  <c:v>0.129551</c:v>
                </c:pt>
                <c:pt idx="6080">
                  <c:v>0.13123899999999999</c:v>
                </c:pt>
                <c:pt idx="6081">
                  <c:v>0.132882</c:v>
                </c:pt>
                <c:pt idx="6082">
                  <c:v>0.13448099999999999</c:v>
                </c:pt>
                <c:pt idx="6083">
                  <c:v>0.13603299999999999</c:v>
                </c:pt>
                <c:pt idx="6084">
                  <c:v>0.13753799999999999</c:v>
                </c:pt>
                <c:pt idx="6085">
                  <c:v>0.13899300000000001</c:v>
                </c:pt>
                <c:pt idx="6086">
                  <c:v>0.14039699999999999</c:v>
                </c:pt>
                <c:pt idx="6087">
                  <c:v>0.14174999999999999</c:v>
                </c:pt>
                <c:pt idx="6088">
                  <c:v>0.14304900000000001</c:v>
                </c:pt>
                <c:pt idx="6089">
                  <c:v>0.14429500000000001</c:v>
                </c:pt>
                <c:pt idx="6090">
                  <c:v>0.145486</c:v>
                </c:pt>
                <c:pt idx="6091">
                  <c:v>0.146621</c:v>
                </c:pt>
                <c:pt idx="6092">
                  <c:v>0.147699</c:v>
                </c:pt>
                <c:pt idx="6093">
                  <c:v>0.14871899999999999</c:v>
                </c:pt>
                <c:pt idx="6094">
                  <c:v>0.14968000000000001</c:v>
                </c:pt>
                <c:pt idx="6095">
                  <c:v>0.15058299999999999</c:v>
                </c:pt>
                <c:pt idx="6096">
                  <c:v>0.15142700000000001</c:v>
                </c:pt>
                <c:pt idx="6097">
                  <c:v>0.15221199999999999</c:v>
                </c:pt>
                <c:pt idx="6098">
                  <c:v>0.15293899999999999</c:v>
                </c:pt>
                <c:pt idx="6099">
                  <c:v>0.15360599999999999</c:v>
                </c:pt>
                <c:pt idx="6100">
                  <c:v>0.15421299999999999</c:v>
                </c:pt>
                <c:pt idx="6101">
                  <c:v>0.15475900000000001</c:v>
                </c:pt>
                <c:pt idx="6102">
                  <c:v>0.15524399999999999</c:v>
                </c:pt>
                <c:pt idx="6103">
                  <c:v>0.155668</c:v>
                </c:pt>
                <c:pt idx="6104">
                  <c:v>0.15603</c:v>
                </c:pt>
                <c:pt idx="6105">
                  <c:v>0.156332</c:v>
                </c:pt>
                <c:pt idx="6106">
                  <c:v>0.15657499999999999</c:v>
                </c:pt>
                <c:pt idx="6107">
                  <c:v>0.15675800000000001</c:v>
                </c:pt>
                <c:pt idx="6108">
                  <c:v>0.15688199999999999</c:v>
                </c:pt>
                <c:pt idx="6109">
                  <c:v>0.156948</c:v>
                </c:pt>
                <c:pt idx="6110">
                  <c:v>0.15695400000000001</c:v>
                </c:pt>
                <c:pt idx="6111">
                  <c:v>0.15690200000000001</c:v>
                </c:pt>
                <c:pt idx="6112">
                  <c:v>0.15679199999999999</c:v>
                </c:pt>
                <c:pt idx="6113">
                  <c:v>0.15662300000000001</c:v>
                </c:pt>
                <c:pt idx="6114">
                  <c:v>0.15639800000000001</c:v>
                </c:pt>
                <c:pt idx="6115">
                  <c:v>0.15611700000000001</c:v>
                </c:pt>
                <c:pt idx="6116">
                  <c:v>0.155782</c:v>
                </c:pt>
                <c:pt idx="6117">
                  <c:v>0.15539500000000001</c:v>
                </c:pt>
                <c:pt idx="6118">
                  <c:v>0.15495500000000001</c:v>
                </c:pt>
                <c:pt idx="6119">
                  <c:v>0.15446299999999999</c:v>
                </c:pt>
                <c:pt idx="6120">
                  <c:v>0.153919</c:v>
                </c:pt>
                <c:pt idx="6121">
                  <c:v>0.15332499999999999</c:v>
                </c:pt>
                <c:pt idx="6122">
                  <c:v>0.15268200000000001</c:v>
                </c:pt>
                <c:pt idx="6123">
                  <c:v>0.15199099999999999</c:v>
                </c:pt>
                <c:pt idx="6124">
                  <c:v>0.151254</c:v>
                </c:pt>
                <c:pt idx="6125">
                  <c:v>0.15047199999999999</c:v>
                </c:pt>
                <c:pt idx="6126">
                  <c:v>0.149646</c:v>
                </c:pt>
                <c:pt idx="6127">
                  <c:v>0.14877799999999999</c:v>
                </c:pt>
                <c:pt idx="6128">
                  <c:v>0.14787</c:v>
                </c:pt>
                <c:pt idx="6129">
                  <c:v>0.146924</c:v>
                </c:pt>
                <c:pt idx="6130">
                  <c:v>0.14594299999999999</c:v>
                </c:pt>
                <c:pt idx="6131">
                  <c:v>0.144928</c:v>
                </c:pt>
                <c:pt idx="6132">
                  <c:v>0.14388100000000001</c:v>
                </c:pt>
                <c:pt idx="6133">
                  <c:v>0.14280499999999999</c:v>
                </c:pt>
                <c:pt idx="6134">
                  <c:v>0.14170099999999999</c:v>
                </c:pt>
                <c:pt idx="6135">
                  <c:v>0.14057</c:v>
                </c:pt>
                <c:pt idx="6136">
                  <c:v>0.13941600000000001</c:v>
                </c:pt>
                <c:pt idx="6137">
                  <c:v>0.138238</c:v>
                </c:pt>
                <c:pt idx="6138">
                  <c:v>0.13703899999999999</c:v>
                </c:pt>
                <c:pt idx="6139">
                  <c:v>0.135819</c:v>
                </c:pt>
                <c:pt idx="6140">
                  <c:v>0.13458000000000001</c:v>
                </c:pt>
                <c:pt idx="6141">
                  <c:v>0.133325</c:v>
                </c:pt>
                <c:pt idx="6142">
                  <c:v>0.132054</c:v>
                </c:pt>
                <c:pt idx="6143">
                  <c:v>0.130771</c:v>
                </c:pt>
                <c:pt idx="6144">
                  <c:v>0.12947700000000001</c:v>
                </c:pt>
                <c:pt idx="6145">
                  <c:v>0.12817400000000001</c:v>
                </c:pt>
                <c:pt idx="6146">
                  <c:v>0.126864</c:v>
                </c:pt>
                <c:pt idx="6147">
                  <c:v>0.12554499999999999</c:v>
                </c:pt>
                <c:pt idx="6148">
                  <c:v>0.124219</c:v>
                </c:pt>
                <c:pt idx="6149">
                  <c:v>0.122889</c:v>
                </c:pt>
                <c:pt idx="6150">
                  <c:v>0.121557</c:v>
                </c:pt>
                <c:pt idx="6151">
                  <c:v>0.120225</c:v>
                </c:pt>
                <c:pt idx="6152">
                  <c:v>0.118895</c:v>
                </c:pt>
                <c:pt idx="6153">
                  <c:v>0.11756800000000001</c:v>
                </c:pt>
                <c:pt idx="6154">
                  <c:v>0.116248</c:v>
                </c:pt>
                <c:pt idx="6155">
                  <c:v>0.11493399999999999</c:v>
                </c:pt>
                <c:pt idx="6156">
                  <c:v>0.11362899999999999</c:v>
                </c:pt>
                <c:pt idx="6157">
                  <c:v>0.112332</c:v>
                </c:pt>
                <c:pt idx="6158">
                  <c:v>0.111045</c:v>
                </c:pt>
                <c:pt idx="6159">
                  <c:v>0.10977000000000001</c:v>
                </c:pt>
                <c:pt idx="6160">
                  <c:v>0.10850799999999999</c:v>
                </c:pt>
                <c:pt idx="6161">
                  <c:v>0.10725999999999999</c:v>
                </c:pt>
                <c:pt idx="6162">
                  <c:v>0.106027</c:v>
                </c:pt>
                <c:pt idx="6163">
                  <c:v>0.10481</c:v>
                </c:pt>
                <c:pt idx="6164">
                  <c:v>0.10361099999999999</c:v>
                </c:pt>
                <c:pt idx="6165">
                  <c:v>0.10242999999999999</c:v>
                </c:pt>
                <c:pt idx="6166">
                  <c:v>0.10127</c:v>
                </c:pt>
                <c:pt idx="6167">
                  <c:v>0.10013</c:v>
                </c:pt>
                <c:pt idx="6168">
                  <c:v>9.9012000000000003E-2</c:v>
                </c:pt>
                <c:pt idx="6169">
                  <c:v>9.7916900000000001E-2</c:v>
                </c:pt>
                <c:pt idx="6170">
                  <c:v>9.6846299999999996E-2</c:v>
                </c:pt>
                <c:pt idx="6171">
                  <c:v>9.5801499999999998E-2</c:v>
                </c:pt>
                <c:pt idx="6172">
                  <c:v>9.4782599999999995E-2</c:v>
                </c:pt>
                <c:pt idx="6173">
                  <c:v>9.3790299999999993E-2</c:v>
                </c:pt>
                <c:pt idx="6174">
                  <c:v>9.2824900000000002E-2</c:v>
                </c:pt>
                <c:pt idx="6175">
                  <c:v>9.1886899999999994E-2</c:v>
                </c:pt>
                <c:pt idx="6176">
                  <c:v>9.0976299999999996E-2</c:v>
                </c:pt>
                <c:pt idx="6177">
                  <c:v>9.0093099999999995E-2</c:v>
                </c:pt>
                <c:pt idx="6178">
                  <c:v>8.9237700000000003E-2</c:v>
                </c:pt>
                <c:pt idx="6179">
                  <c:v>8.8411199999999995E-2</c:v>
                </c:pt>
                <c:pt idx="6180">
                  <c:v>8.7614600000000001E-2</c:v>
                </c:pt>
                <c:pt idx="6181">
                  <c:v>8.6848599999999998E-2</c:v>
                </c:pt>
                <c:pt idx="6182">
                  <c:v>8.6113499999999996E-2</c:v>
                </c:pt>
                <c:pt idx="6183">
                  <c:v>8.5410100000000003E-2</c:v>
                </c:pt>
                <c:pt idx="6184">
                  <c:v>8.4738900000000006E-2</c:v>
                </c:pt>
                <c:pt idx="6185">
                  <c:v>8.4099499999999994E-2</c:v>
                </c:pt>
                <c:pt idx="6186">
                  <c:v>8.3491399999999993E-2</c:v>
                </c:pt>
                <c:pt idx="6187">
                  <c:v>8.2915100000000005E-2</c:v>
                </c:pt>
                <c:pt idx="6188">
                  <c:v>8.2370799999999994E-2</c:v>
                </c:pt>
                <c:pt idx="6189">
                  <c:v>8.1859000000000001E-2</c:v>
                </c:pt>
                <c:pt idx="6190">
                  <c:v>8.1379699999999999E-2</c:v>
                </c:pt>
                <c:pt idx="6191">
                  <c:v>8.0932199999999996E-2</c:v>
                </c:pt>
                <c:pt idx="6192">
                  <c:v>8.0516099999999993E-2</c:v>
                </c:pt>
                <c:pt idx="6193">
                  <c:v>8.0131499999999994E-2</c:v>
                </c:pt>
                <c:pt idx="6194">
                  <c:v>7.9779199999999995E-2</c:v>
                </c:pt>
                <c:pt idx="6195">
                  <c:v>7.9459100000000005E-2</c:v>
                </c:pt>
                <c:pt idx="6196">
                  <c:v>7.9170699999999997E-2</c:v>
                </c:pt>
                <c:pt idx="6197">
                  <c:v>7.8912899999999994E-2</c:v>
                </c:pt>
                <c:pt idx="6198">
                  <c:v>7.8684799999999999E-2</c:v>
                </c:pt>
                <c:pt idx="6199">
                  <c:v>7.8485799999999994E-2</c:v>
                </c:pt>
                <c:pt idx="6200">
                  <c:v>7.8315300000000004E-2</c:v>
                </c:pt>
                <c:pt idx="6201">
                  <c:v>7.8172699999999998E-2</c:v>
                </c:pt>
                <c:pt idx="6202">
                  <c:v>7.8056799999999996E-2</c:v>
                </c:pt>
                <c:pt idx="6203">
                  <c:v>7.7967499999999995E-2</c:v>
                </c:pt>
                <c:pt idx="6204">
                  <c:v>7.7904799999999996E-2</c:v>
                </c:pt>
                <c:pt idx="6205">
                  <c:v>7.78673E-2</c:v>
                </c:pt>
                <c:pt idx="6206">
                  <c:v>7.78528E-2</c:v>
                </c:pt>
                <c:pt idx="6207">
                  <c:v>7.7859700000000004E-2</c:v>
                </c:pt>
                <c:pt idx="6208">
                  <c:v>7.7887499999999998E-2</c:v>
                </c:pt>
                <c:pt idx="6209">
                  <c:v>7.7935400000000002E-2</c:v>
                </c:pt>
                <c:pt idx="6210">
                  <c:v>7.80029E-2</c:v>
                </c:pt>
                <c:pt idx="6211">
                  <c:v>7.8089500000000006E-2</c:v>
                </c:pt>
                <c:pt idx="6212">
                  <c:v>7.8195700000000007E-2</c:v>
                </c:pt>
                <c:pt idx="6213">
                  <c:v>7.8320699999999993E-2</c:v>
                </c:pt>
                <c:pt idx="6214">
                  <c:v>7.8462799999999999E-2</c:v>
                </c:pt>
                <c:pt idx="6215">
                  <c:v>7.8619999999999995E-2</c:v>
                </c:pt>
                <c:pt idx="6216">
                  <c:v>7.8791E-2</c:v>
                </c:pt>
                <c:pt idx="6217">
                  <c:v>7.8976000000000005E-2</c:v>
                </c:pt>
                <c:pt idx="6218">
                  <c:v>7.9175400000000007E-2</c:v>
                </c:pt>
                <c:pt idx="6219">
                  <c:v>7.9389899999999999E-2</c:v>
                </c:pt>
                <c:pt idx="6220">
                  <c:v>7.9620099999999999E-2</c:v>
                </c:pt>
                <c:pt idx="6221">
                  <c:v>7.9863400000000001E-2</c:v>
                </c:pt>
                <c:pt idx="6222">
                  <c:v>8.0116499999999993E-2</c:v>
                </c:pt>
                <c:pt idx="6223">
                  <c:v>8.0377599999999993E-2</c:v>
                </c:pt>
                <c:pt idx="6224">
                  <c:v>8.0645800000000004E-2</c:v>
                </c:pt>
                <c:pt idx="6225">
                  <c:v>8.0919400000000002E-2</c:v>
                </c:pt>
                <c:pt idx="6226">
                  <c:v>8.1196199999999996E-2</c:v>
                </c:pt>
                <c:pt idx="6227">
                  <c:v>8.14748E-2</c:v>
                </c:pt>
                <c:pt idx="6228">
                  <c:v>8.1753999999999993E-2</c:v>
                </c:pt>
                <c:pt idx="6229">
                  <c:v>8.2032300000000002E-2</c:v>
                </c:pt>
                <c:pt idx="6230">
                  <c:v>8.2308199999999998E-2</c:v>
                </c:pt>
                <c:pt idx="6231">
                  <c:v>8.2581199999999993E-2</c:v>
                </c:pt>
                <c:pt idx="6232">
                  <c:v>8.2850999999999994E-2</c:v>
                </c:pt>
                <c:pt idx="6233">
                  <c:v>8.3116200000000001E-2</c:v>
                </c:pt>
                <c:pt idx="6234">
                  <c:v>8.3374000000000004E-2</c:v>
                </c:pt>
                <c:pt idx="6235">
                  <c:v>8.3622199999999994E-2</c:v>
                </c:pt>
                <c:pt idx="6236">
                  <c:v>8.3859400000000001E-2</c:v>
                </c:pt>
                <c:pt idx="6237">
                  <c:v>8.4084599999999995E-2</c:v>
                </c:pt>
                <c:pt idx="6238">
                  <c:v>8.4296399999999994E-2</c:v>
                </c:pt>
                <c:pt idx="6239">
                  <c:v>8.4492999999999999E-2</c:v>
                </c:pt>
                <c:pt idx="6240">
                  <c:v>8.4673999999999999E-2</c:v>
                </c:pt>
                <c:pt idx="6241">
                  <c:v>8.4839200000000003E-2</c:v>
                </c:pt>
                <c:pt idx="6242">
                  <c:v>8.49882E-2</c:v>
                </c:pt>
                <c:pt idx="6243">
                  <c:v>8.5119600000000004E-2</c:v>
                </c:pt>
                <c:pt idx="6244">
                  <c:v>8.5231899999999999E-2</c:v>
                </c:pt>
                <c:pt idx="6245">
                  <c:v>8.5323999999999997E-2</c:v>
                </c:pt>
                <c:pt idx="6246">
                  <c:v>8.5394800000000007E-2</c:v>
                </c:pt>
                <c:pt idx="6247">
                  <c:v>8.5442299999999999E-2</c:v>
                </c:pt>
                <c:pt idx="6248">
                  <c:v>8.5464499999999999E-2</c:v>
                </c:pt>
                <c:pt idx="6249">
                  <c:v>8.5460099999999997E-2</c:v>
                </c:pt>
                <c:pt idx="6250">
                  <c:v>8.5429000000000005E-2</c:v>
                </c:pt>
                <c:pt idx="6251">
                  <c:v>8.5371100000000005E-2</c:v>
                </c:pt>
                <c:pt idx="6252">
                  <c:v>8.5285899999999998E-2</c:v>
                </c:pt>
                <c:pt idx="6253">
                  <c:v>8.5172700000000004E-2</c:v>
                </c:pt>
                <c:pt idx="6254">
                  <c:v>8.5030700000000001E-2</c:v>
                </c:pt>
                <c:pt idx="6255">
                  <c:v>8.4858600000000006E-2</c:v>
                </c:pt>
                <c:pt idx="6256">
                  <c:v>8.4655800000000003E-2</c:v>
                </c:pt>
                <c:pt idx="6257">
                  <c:v>8.4421999999999997E-2</c:v>
                </c:pt>
                <c:pt idx="6258">
                  <c:v>8.4156300000000003E-2</c:v>
                </c:pt>
                <c:pt idx="6259">
                  <c:v>8.3857399999999999E-2</c:v>
                </c:pt>
                <c:pt idx="6260">
                  <c:v>8.3524699999999993E-2</c:v>
                </c:pt>
                <c:pt idx="6261">
                  <c:v>8.3158200000000002E-2</c:v>
                </c:pt>
                <c:pt idx="6262">
                  <c:v>8.2758300000000007E-2</c:v>
                </c:pt>
                <c:pt idx="6263">
                  <c:v>8.2324800000000004E-2</c:v>
                </c:pt>
                <c:pt idx="6264">
                  <c:v>8.1857799999999994E-2</c:v>
                </c:pt>
                <c:pt idx="6265">
                  <c:v>8.1356600000000001E-2</c:v>
                </c:pt>
                <c:pt idx="6266">
                  <c:v>8.0820500000000003E-2</c:v>
                </c:pt>
                <c:pt idx="6267">
                  <c:v>8.0249500000000001E-2</c:v>
                </c:pt>
                <c:pt idx="6268">
                  <c:v>7.9644400000000004E-2</c:v>
                </c:pt>
                <c:pt idx="6269">
                  <c:v>7.9005400000000003E-2</c:v>
                </c:pt>
                <c:pt idx="6270">
                  <c:v>7.8333200000000006E-2</c:v>
                </c:pt>
                <c:pt idx="6271">
                  <c:v>7.7628799999999998E-2</c:v>
                </c:pt>
                <c:pt idx="6272">
                  <c:v>7.6893500000000004E-2</c:v>
                </c:pt>
                <c:pt idx="6273">
                  <c:v>7.6128299999999996E-2</c:v>
                </c:pt>
                <c:pt idx="6274">
                  <c:v>7.5333899999999995E-2</c:v>
                </c:pt>
                <c:pt idx="6275">
                  <c:v>7.45112E-2</c:v>
                </c:pt>
                <c:pt idx="6276">
                  <c:v>7.3661099999999993E-2</c:v>
                </c:pt>
                <c:pt idx="6277">
                  <c:v>7.2784000000000001E-2</c:v>
                </c:pt>
                <c:pt idx="6278">
                  <c:v>7.1879700000000005E-2</c:v>
                </c:pt>
                <c:pt idx="6279">
                  <c:v>7.0949399999999996E-2</c:v>
                </c:pt>
                <c:pt idx="6280">
                  <c:v>6.9995100000000005E-2</c:v>
                </c:pt>
                <c:pt idx="6281">
                  <c:v>6.90196E-2</c:v>
                </c:pt>
                <c:pt idx="6282">
                  <c:v>6.8024799999999996E-2</c:v>
                </c:pt>
                <c:pt idx="6283">
                  <c:v>6.7012699999999994E-2</c:v>
                </c:pt>
                <c:pt idx="6284">
                  <c:v>6.5985299999999997E-2</c:v>
                </c:pt>
                <c:pt idx="6285">
                  <c:v>6.4945299999999997E-2</c:v>
                </c:pt>
                <c:pt idx="6286">
                  <c:v>6.3894800000000002E-2</c:v>
                </c:pt>
                <c:pt idx="6287">
                  <c:v>6.2835199999999994E-2</c:v>
                </c:pt>
                <c:pt idx="6288">
                  <c:v>6.17674E-2</c:v>
                </c:pt>
                <c:pt idx="6289">
                  <c:v>6.0692900000000001E-2</c:v>
                </c:pt>
                <c:pt idx="6290">
                  <c:v>5.9613899999999997E-2</c:v>
                </c:pt>
                <c:pt idx="6291">
                  <c:v>5.8533200000000001E-2</c:v>
                </c:pt>
                <c:pt idx="6292">
                  <c:v>5.74526E-2</c:v>
                </c:pt>
                <c:pt idx="6293">
                  <c:v>5.6373600000000003E-2</c:v>
                </c:pt>
                <c:pt idx="6294">
                  <c:v>5.5297899999999997E-2</c:v>
                </c:pt>
                <c:pt idx="6295">
                  <c:v>5.42283E-2</c:v>
                </c:pt>
                <c:pt idx="6296">
                  <c:v>5.3167100000000002E-2</c:v>
                </c:pt>
                <c:pt idx="6297">
                  <c:v>5.2116599999999999E-2</c:v>
                </c:pt>
                <c:pt idx="6298">
                  <c:v>5.1078699999999998E-2</c:v>
                </c:pt>
                <c:pt idx="6299">
                  <c:v>5.0055299999999997E-2</c:v>
                </c:pt>
                <c:pt idx="6300">
                  <c:v>4.9047899999999998E-2</c:v>
                </c:pt>
                <c:pt idx="6301">
                  <c:v>4.8058099999999999E-2</c:v>
                </c:pt>
                <c:pt idx="6302">
                  <c:v>4.7088499999999998E-2</c:v>
                </c:pt>
                <c:pt idx="6303">
                  <c:v>4.6142099999999998E-2</c:v>
                </c:pt>
                <c:pt idx="6304">
                  <c:v>4.5221900000000002E-2</c:v>
                </c:pt>
                <c:pt idx="6305">
                  <c:v>4.4330799999999997E-2</c:v>
                </c:pt>
                <c:pt idx="6306">
                  <c:v>4.3472299999999998E-2</c:v>
                </c:pt>
                <c:pt idx="6307">
                  <c:v>4.2650199999999999E-2</c:v>
                </c:pt>
                <c:pt idx="6308">
                  <c:v>4.18667E-2</c:v>
                </c:pt>
                <c:pt idx="6309">
                  <c:v>4.1121400000000002E-2</c:v>
                </c:pt>
                <c:pt idx="6310">
                  <c:v>4.0413200000000003E-2</c:v>
                </c:pt>
                <c:pt idx="6311">
                  <c:v>3.9742399999999997E-2</c:v>
                </c:pt>
                <c:pt idx="6312">
                  <c:v>3.9110800000000001E-2</c:v>
                </c:pt>
                <c:pt idx="6313">
                  <c:v>3.8519699999999997E-2</c:v>
                </c:pt>
                <c:pt idx="6314">
                  <c:v>3.7970799999999999E-2</c:v>
                </c:pt>
                <c:pt idx="6315">
                  <c:v>3.7465999999999999E-2</c:v>
                </c:pt>
                <c:pt idx="6316">
                  <c:v>3.7007199999999997E-2</c:v>
                </c:pt>
                <c:pt idx="6317">
                  <c:v>3.6595500000000003E-2</c:v>
                </c:pt>
                <c:pt idx="6318">
                  <c:v>3.6231300000000001E-2</c:v>
                </c:pt>
                <c:pt idx="6319">
                  <c:v>3.5914700000000001E-2</c:v>
                </c:pt>
                <c:pt idx="6320">
                  <c:v>3.5645400000000001E-2</c:v>
                </c:pt>
                <c:pt idx="6321">
                  <c:v>3.5422700000000001E-2</c:v>
                </c:pt>
                <c:pt idx="6322">
                  <c:v>3.5246100000000002E-2</c:v>
                </c:pt>
                <c:pt idx="6323">
                  <c:v>3.5115599999999997E-2</c:v>
                </c:pt>
                <c:pt idx="6324">
                  <c:v>3.5032099999999997E-2</c:v>
                </c:pt>
                <c:pt idx="6325">
                  <c:v>3.4995900000000003E-2</c:v>
                </c:pt>
                <c:pt idx="6326">
                  <c:v>3.5007200000000002E-2</c:v>
                </c:pt>
                <c:pt idx="6327">
                  <c:v>3.5066600000000003E-2</c:v>
                </c:pt>
                <c:pt idx="6328">
                  <c:v>3.51746E-2</c:v>
                </c:pt>
                <c:pt idx="6329">
                  <c:v>3.5331799999999997E-2</c:v>
                </c:pt>
                <c:pt idx="6330">
                  <c:v>3.5538599999999997E-2</c:v>
                </c:pt>
                <c:pt idx="6331">
                  <c:v>3.5795300000000002E-2</c:v>
                </c:pt>
                <c:pt idx="6332">
                  <c:v>3.61017E-2</c:v>
                </c:pt>
                <c:pt idx="6333">
                  <c:v>3.6457499999999997E-2</c:v>
                </c:pt>
                <c:pt idx="6334">
                  <c:v>3.6862300000000001E-2</c:v>
                </c:pt>
                <c:pt idx="6335">
                  <c:v>3.7315399999999999E-2</c:v>
                </c:pt>
                <c:pt idx="6336">
                  <c:v>3.78159E-2</c:v>
                </c:pt>
                <c:pt idx="6337">
                  <c:v>3.8362100000000003E-2</c:v>
                </c:pt>
                <c:pt idx="6338">
                  <c:v>3.8953099999999997E-2</c:v>
                </c:pt>
                <c:pt idx="6339">
                  <c:v>3.9588100000000001E-2</c:v>
                </c:pt>
                <c:pt idx="6340">
                  <c:v>4.0265799999999997E-2</c:v>
                </c:pt>
                <c:pt idx="6341">
                  <c:v>4.0984600000000003E-2</c:v>
                </c:pt>
                <c:pt idx="6342">
                  <c:v>4.1743299999999997E-2</c:v>
                </c:pt>
                <c:pt idx="6343">
                  <c:v>4.25402E-2</c:v>
                </c:pt>
                <c:pt idx="6344">
                  <c:v>4.3373500000000002E-2</c:v>
                </c:pt>
                <c:pt idx="6345">
                  <c:v>4.4241599999999999E-2</c:v>
                </c:pt>
                <c:pt idx="6346">
                  <c:v>4.5143299999999997E-2</c:v>
                </c:pt>
                <c:pt idx="6347">
                  <c:v>4.6077600000000003E-2</c:v>
                </c:pt>
                <c:pt idx="6348">
                  <c:v>4.7043599999999998E-2</c:v>
                </c:pt>
                <c:pt idx="6349">
                  <c:v>4.8040100000000002E-2</c:v>
                </c:pt>
                <c:pt idx="6350">
                  <c:v>4.90646E-2</c:v>
                </c:pt>
                <c:pt idx="6351">
                  <c:v>5.0114199999999998E-2</c:v>
                </c:pt>
                <c:pt idx="6352">
                  <c:v>5.1186200000000001E-2</c:v>
                </c:pt>
                <c:pt idx="6353">
                  <c:v>5.2278600000000001E-2</c:v>
                </c:pt>
                <c:pt idx="6354">
                  <c:v>5.3390100000000003E-2</c:v>
                </c:pt>
                <c:pt idx="6355">
                  <c:v>5.4519199999999997E-2</c:v>
                </c:pt>
                <c:pt idx="6356">
                  <c:v>5.5663799999999999E-2</c:v>
                </c:pt>
                <c:pt idx="6357">
                  <c:v>5.6821900000000002E-2</c:v>
                </c:pt>
                <c:pt idx="6358">
                  <c:v>5.7991399999999999E-2</c:v>
                </c:pt>
                <c:pt idx="6359">
                  <c:v>5.9170599999999997E-2</c:v>
                </c:pt>
                <c:pt idx="6360">
                  <c:v>6.0357500000000001E-2</c:v>
                </c:pt>
                <c:pt idx="6361">
                  <c:v>6.1549399999999997E-2</c:v>
                </c:pt>
                <c:pt idx="6362">
                  <c:v>6.2743300000000002E-2</c:v>
                </c:pt>
                <c:pt idx="6363">
                  <c:v>6.3936099999999996E-2</c:v>
                </c:pt>
                <c:pt idx="6364">
                  <c:v>6.5125500000000003E-2</c:v>
                </c:pt>
                <c:pt idx="6365">
                  <c:v>6.6309900000000005E-2</c:v>
                </c:pt>
                <c:pt idx="6366">
                  <c:v>6.7488300000000001E-2</c:v>
                </c:pt>
                <c:pt idx="6367">
                  <c:v>6.8659100000000001E-2</c:v>
                </c:pt>
                <c:pt idx="6368">
                  <c:v>6.9819800000000001E-2</c:v>
                </c:pt>
                <c:pt idx="6369">
                  <c:v>7.0967600000000006E-2</c:v>
                </c:pt>
                <c:pt idx="6370">
                  <c:v>7.2099499999999997E-2</c:v>
                </c:pt>
                <c:pt idx="6371">
                  <c:v>7.3213E-2</c:v>
                </c:pt>
                <c:pt idx="6372">
                  <c:v>7.43061E-2</c:v>
                </c:pt>
                <c:pt idx="6373">
                  <c:v>7.5376200000000004E-2</c:v>
                </c:pt>
                <c:pt idx="6374">
                  <c:v>7.6421000000000003E-2</c:v>
                </c:pt>
                <c:pt idx="6375">
                  <c:v>7.7438900000000005E-2</c:v>
                </c:pt>
                <c:pt idx="6376">
                  <c:v>7.8429100000000002E-2</c:v>
                </c:pt>
                <c:pt idx="6377">
                  <c:v>7.9390000000000002E-2</c:v>
                </c:pt>
                <c:pt idx="6378">
                  <c:v>8.03199E-2</c:v>
                </c:pt>
                <c:pt idx="6379">
                  <c:v>8.1217499999999998E-2</c:v>
                </c:pt>
                <c:pt idx="6380">
                  <c:v>8.208E-2</c:v>
                </c:pt>
                <c:pt idx="6381">
                  <c:v>8.2903500000000005E-2</c:v>
                </c:pt>
                <c:pt idx="6382">
                  <c:v>8.3684099999999997E-2</c:v>
                </c:pt>
                <c:pt idx="6383">
                  <c:v>8.44192E-2</c:v>
                </c:pt>
                <c:pt idx="6384">
                  <c:v>8.5106600000000004E-2</c:v>
                </c:pt>
                <c:pt idx="6385">
                  <c:v>8.5743799999999995E-2</c:v>
                </c:pt>
                <c:pt idx="6386">
                  <c:v>8.6328600000000005E-2</c:v>
                </c:pt>
                <c:pt idx="6387">
                  <c:v>8.6859699999999998E-2</c:v>
                </c:pt>
                <c:pt idx="6388">
                  <c:v>8.7335700000000002E-2</c:v>
                </c:pt>
                <c:pt idx="6389">
                  <c:v>8.7754799999999994E-2</c:v>
                </c:pt>
                <c:pt idx="6390">
                  <c:v>8.8115299999999994E-2</c:v>
                </c:pt>
                <c:pt idx="6391">
                  <c:v>8.8416099999999997E-2</c:v>
                </c:pt>
                <c:pt idx="6392">
                  <c:v>8.8656399999999996E-2</c:v>
                </c:pt>
                <c:pt idx="6393">
                  <c:v>8.8835999999999998E-2</c:v>
                </c:pt>
                <c:pt idx="6394">
                  <c:v>8.8954800000000001E-2</c:v>
                </c:pt>
                <c:pt idx="6395">
                  <c:v>8.9012599999999997E-2</c:v>
                </c:pt>
                <c:pt idx="6396">
                  <c:v>8.9008299999999999E-2</c:v>
                </c:pt>
                <c:pt idx="6397">
                  <c:v>8.8941599999999996E-2</c:v>
                </c:pt>
                <c:pt idx="6398">
                  <c:v>8.8812500000000003E-2</c:v>
                </c:pt>
                <c:pt idx="6399">
                  <c:v>8.8620900000000002E-2</c:v>
                </c:pt>
                <c:pt idx="6400">
                  <c:v>8.8365799999999994E-2</c:v>
                </c:pt>
                <c:pt idx="6401">
                  <c:v>8.8046100000000002E-2</c:v>
                </c:pt>
                <c:pt idx="6402">
                  <c:v>8.7661000000000003E-2</c:v>
                </c:pt>
                <c:pt idx="6403">
                  <c:v>8.7209700000000001E-2</c:v>
                </c:pt>
                <c:pt idx="6404">
                  <c:v>8.6692199999999997E-2</c:v>
                </c:pt>
                <c:pt idx="6405">
                  <c:v>8.6108900000000002E-2</c:v>
                </c:pt>
                <c:pt idx="6406">
                  <c:v>8.54602E-2</c:v>
                </c:pt>
                <c:pt idx="6407">
                  <c:v>8.4746100000000005E-2</c:v>
                </c:pt>
                <c:pt idx="6408">
                  <c:v>8.3967E-2</c:v>
                </c:pt>
                <c:pt idx="6409">
                  <c:v>8.3123799999999998E-2</c:v>
                </c:pt>
                <c:pt idx="6410">
                  <c:v>8.2217200000000004E-2</c:v>
                </c:pt>
                <c:pt idx="6411">
                  <c:v>8.1248200000000007E-2</c:v>
                </c:pt>
                <c:pt idx="6412">
                  <c:v>8.0217399999999994E-2</c:v>
                </c:pt>
                <c:pt idx="6413">
                  <c:v>7.9125399999999999E-2</c:v>
                </c:pt>
                <c:pt idx="6414">
                  <c:v>7.7972600000000003E-2</c:v>
                </c:pt>
                <c:pt idx="6415">
                  <c:v>7.6759900000000006E-2</c:v>
                </c:pt>
                <c:pt idx="6416">
                  <c:v>7.5489200000000006E-2</c:v>
                </c:pt>
                <c:pt idx="6417">
                  <c:v>7.4163699999999999E-2</c:v>
                </c:pt>
                <c:pt idx="6418">
                  <c:v>7.27854E-2</c:v>
                </c:pt>
                <c:pt idx="6419">
                  <c:v>7.1355299999999997E-2</c:v>
                </c:pt>
                <c:pt idx="6420">
                  <c:v>6.9874099999999995E-2</c:v>
                </c:pt>
                <c:pt idx="6421">
                  <c:v>6.8344000000000002E-2</c:v>
                </c:pt>
                <c:pt idx="6422">
                  <c:v>6.6767300000000002E-2</c:v>
                </c:pt>
                <c:pt idx="6423">
                  <c:v>6.5145700000000001E-2</c:v>
                </c:pt>
                <c:pt idx="6424">
                  <c:v>6.3481899999999994E-2</c:v>
                </c:pt>
                <c:pt idx="6425">
                  <c:v>6.1778300000000001E-2</c:v>
                </c:pt>
                <c:pt idx="6426">
                  <c:v>6.0036300000000001E-2</c:v>
                </c:pt>
                <c:pt idx="6427">
                  <c:v>5.8257499999999997E-2</c:v>
                </c:pt>
                <c:pt idx="6428">
                  <c:v>5.6444899999999999E-2</c:v>
                </c:pt>
                <c:pt idx="6429">
                  <c:v>5.4602100000000001E-2</c:v>
                </c:pt>
                <c:pt idx="6430">
                  <c:v>5.2731500000000001E-2</c:v>
                </c:pt>
                <c:pt idx="6431">
                  <c:v>5.0834200000000003E-2</c:v>
                </c:pt>
                <c:pt idx="6432">
                  <c:v>4.8911700000000002E-2</c:v>
                </c:pt>
                <c:pt idx="6433">
                  <c:v>4.69667E-2</c:v>
                </c:pt>
                <c:pt idx="6434">
                  <c:v>4.5002E-2</c:v>
                </c:pt>
                <c:pt idx="6435">
                  <c:v>4.3020599999999999E-2</c:v>
                </c:pt>
                <c:pt idx="6436">
                  <c:v>4.1026100000000003E-2</c:v>
                </c:pt>
                <c:pt idx="6437">
                  <c:v>3.90227E-2</c:v>
                </c:pt>
                <c:pt idx="6438">
                  <c:v>3.7014199999999997E-2</c:v>
                </c:pt>
                <c:pt idx="6439">
                  <c:v>3.5003399999999997E-2</c:v>
                </c:pt>
                <c:pt idx="6440">
                  <c:v>3.2992800000000003E-2</c:v>
                </c:pt>
                <c:pt idx="6441">
                  <c:v>3.0985200000000001E-2</c:v>
                </c:pt>
                <c:pt idx="6442">
                  <c:v>2.8983800000000001E-2</c:v>
                </c:pt>
                <c:pt idx="6443">
                  <c:v>2.6992100000000002E-2</c:v>
                </c:pt>
                <c:pt idx="6444">
                  <c:v>2.50137E-2</c:v>
                </c:pt>
                <c:pt idx="6445">
                  <c:v>2.3052099999999999E-2</c:v>
                </c:pt>
                <c:pt idx="6446">
                  <c:v>2.1108700000000001E-2</c:v>
                </c:pt>
                <c:pt idx="6447">
                  <c:v>1.9183800000000001E-2</c:v>
                </c:pt>
                <c:pt idx="6448">
                  <c:v>1.7278999999999999E-2</c:v>
                </c:pt>
                <c:pt idx="6449">
                  <c:v>1.53972E-2</c:v>
                </c:pt>
                <c:pt idx="6450">
                  <c:v>1.35412E-2</c:v>
                </c:pt>
                <c:pt idx="6451">
                  <c:v>1.1712999999999999E-2</c:v>
                </c:pt>
                <c:pt idx="6452" formatCode="0.00E+00">
                  <c:v>9.9150899999999997E-3</c:v>
                </c:pt>
                <c:pt idx="6453" formatCode="0.00E+00">
                  <c:v>8.1499299999999997E-3</c:v>
                </c:pt>
                <c:pt idx="6454" formatCode="0.00E+00">
                  <c:v>6.4195399999999996E-3</c:v>
                </c:pt>
                <c:pt idx="6455" formatCode="0.00E+00">
                  <c:v>4.7260699999999998E-3</c:v>
                </c:pt>
                <c:pt idx="6456" formatCode="0.00E+00">
                  <c:v>3.0725100000000001E-3</c:v>
                </c:pt>
                <c:pt idx="6457" formatCode="0.00E+00">
                  <c:v>1.4619500000000001E-3</c:v>
                </c:pt>
                <c:pt idx="6458" formatCode="0.00E+00">
                  <c:v>-1.03206E-4</c:v>
                </c:pt>
                <c:pt idx="6459" formatCode="0.00E+00">
                  <c:v>-1.6208800000000001E-3</c:v>
                </c:pt>
                <c:pt idx="6460" formatCode="0.00E+00">
                  <c:v>-3.0888399999999998E-3</c:v>
                </c:pt>
                <c:pt idx="6461" formatCode="0.00E+00">
                  <c:v>-4.5051300000000004E-3</c:v>
                </c:pt>
                <c:pt idx="6462" formatCode="0.00E+00">
                  <c:v>-5.8687899999999996E-3</c:v>
                </c:pt>
                <c:pt idx="6463" formatCode="0.00E+00">
                  <c:v>-7.1796100000000003E-3</c:v>
                </c:pt>
                <c:pt idx="6464" formatCode="0.00E+00">
                  <c:v>-8.4370999999999995E-3</c:v>
                </c:pt>
                <c:pt idx="6465" formatCode="0.00E+00">
                  <c:v>-9.6399899999999993E-3</c:v>
                </c:pt>
                <c:pt idx="6466">
                  <c:v>-1.07869E-2</c:v>
                </c:pt>
                <c:pt idx="6467">
                  <c:v>-1.18767E-2</c:v>
                </c:pt>
                <c:pt idx="6468">
                  <c:v>-1.29084E-2</c:v>
                </c:pt>
                <c:pt idx="6469">
                  <c:v>-1.3880699999999999E-2</c:v>
                </c:pt>
                <c:pt idx="6470">
                  <c:v>-1.4793300000000001E-2</c:v>
                </c:pt>
                <c:pt idx="6471">
                  <c:v>-1.5646E-2</c:v>
                </c:pt>
                <c:pt idx="6472">
                  <c:v>-1.6438700000000001E-2</c:v>
                </c:pt>
                <c:pt idx="6473">
                  <c:v>-1.7171599999999999E-2</c:v>
                </c:pt>
                <c:pt idx="6474">
                  <c:v>-1.7845E-2</c:v>
                </c:pt>
                <c:pt idx="6475">
                  <c:v>-1.84583E-2</c:v>
                </c:pt>
                <c:pt idx="6476">
                  <c:v>-1.9011E-2</c:v>
                </c:pt>
                <c:pt idx="6477">
                  <c:v>-1.9503699999999999E-2</c:v>
                </c:pt>
                <c:pt idx="6478">
                  <c:v>-1.9938000000000001E-2</c:v>
                </c:pt>
                <c:pt idx="6479">
                  <c:v>-2.0315199999999999E-2</c:v>
                </c:pt>
                <c:pt idx="6480">
                  <c:v>-2.06357E-2</c:v>
                </c:pt>
                <c:pt idx="6481">
                  <c:v>-2.0899500000000001E-2</c:v>
                </c:pt>
                <c:pt idx="6482">
                  <c:v>-2.1106400000000001E-2</c:v>
                </c:pt>
                <c:pt idx="6483">
                  <c:v>-2.12566E-2</c:v>
                </c:pt>
                <c:pt idx="6484">
                  <c:v>-2.1351200000000001E-2</c:v>
                </c:pt>
                <c:pt idx="6485">
                  <c:v>-2.1391299999999999E-2</c:v>
                </c:pt>
                <c:pt idx="6486">
                  <c:v>-2.1377299999999998E-2</c:v>
                </c:pt>
                <c:pt idx="6487">
                  <c:v>-2.1310099999999998E-2</c:v>
                </c:pt>
                <c:pt idx="6488">
                  <c:v>-2.1192099999999998E-2</c:v>
                </c:pt>
                <c:pt idx="6489">
                  <c:v>-2.1025599999999998E-2</c:v>
                </c:pt>
                <c:pt idx="6490">
                  <c:v>-2.0812600000000001E-2</c:v>
                </c:pt>
                <c:pt idx="6491">
                  <c:v>-2.05545E-2</c:v>
                </c:pt>
                <c:pt idx="6492">
                  <c:v>-2.02531E-2</c:v>
                </c:pt>
                <c:pt idx="6493">
                  <c:v>-1.9909900000000001E-2</c:v>
                </c:pt>
                <c:pt idx="6494">
                  <c:v>-1.9526399999999999E-2</c:v>
                </c:pt>
                <c:pt idx="6495">
                  <c:v>-1.9104300000000001E-2</c:v>
                </c:pt>
                <c:pt idx="6496">
                  <c:v>-1.86465E-2</c:v>
                </c:pt>
                <c:pt idx="6497">
                  <c:v>-1.81558E-2</c:v>
                </c:pt>
                <c:pt idx="6498">
                  <c:v>-1.7634500000000001E-2</c:v>
                </c:pt>
                <c:pt idx="6499">
                  <c:v>-1.70844E-2</c:v>
                </c:pt>
                <c:pt idx="6500">
                  <c:v>-1.6506900000000001E-2</c:v>
                </c:pt>
                <c:pt idx="6501">
                  <c:v>-1.5903400000000002E-2</c:v>
                </c:pt>
                <c:pt idx="6502">
                  <c:v>-1.52748E-2</c:v>
                </c:pt>
                <c:pt idx="6503">
                  <c:v>-1.46225E-2</c:v>
                </c:pt>
                <c:pt idx="6504">
                  <c:v>-1.39489E-2</c:v>
                </c:pt>
                <c:pt idx="6505">
                  <c:v>-1.3256199999999999E-2</c:v>
                </c:pt>
                <c:pt idx="6506">
                  <c:v>-1.2547000000000001E-2</c:v>
                </c:pt>
                <c:pt idx="6507">
                  <c:v>-1.1823999999999999E-2</c:v>
                </c:pt>
                <c:pt idx="6508">
                  <c:v>-1.10898E-2</c:v>
                </c:pt>
                <c:pt idx="6509">
                  <c:v>-1.03461E-2</c:v>
                </c:pt>
                <c:pt idx="6510" formatCode="0.00E+00">
                  <c:v>-9.5938800000000008E-3</c:v>
                </c:pt>
                <c:pt idx="6511" formatCode="0.00E+00">
                  <c:v>-8.8351999999999997E-3</c:v>
                </c:pt>
                <c:pt idx="6512" formatCode="0.00E+00">
                  <c:v>-8.07363E-3</c:v>
                </c:pt>
                <c:pt idx="6513" formatCode="0.00E+00">
                  <c:v>-7.3123199999999998E-3</c:v>
                </c:pt>
                <c:pt idx="6514" formatCode="0.00E+00">
                  <c:v>-6.5531900000000004E-3</c:v>
                </c:pt>
                <c:pt idx="6515" formatCode="0.00E+00">
                  <c:v>-5.7977300000000001E-3</c:v>
                </c:pt>
                <c:pt idx="6516" formatCode="0.00E+00">
                  <c:v>-5.0478600000000004E-3</c:v>
                </c:pt>
                <c:pt idx="6517" formatCode="0.00E+00">
                  <c:v>-4.3061599999999998E-3</c:v>
                </c:pt>
                <c:pt idx="6518" formatCode="0.00E+00">
                  <c:v>-3.5748899999999998E-3</c:v>
                </c:pt>
                <c:pt idx="6519" formatCode="0.00E+00">
                  <c:v>-2.8550400000000001E-3</c:v>
                </c:pt>
                <c:pt idx="6520" formatCode="0.00E+00">
                  <c:v>-2.14708E-3</c:v>
                </c:pt>
                <c:pt idx="6521" formatCode="0.00E+00">
                  <c:v>-1.45218E-3</c:v>
                </c:pt>
                <c:pt idx="6522" formatCode="0.00E+00">
                  <c:v>-7.7203999999999999E-4</c:v>
                </c:pt>
                <c:pt idx="6523" formatCode="0.00E+00">
                  <c:v>-1.08514E-4</c:v>
                </c:pt>
                <c:pt idx="6524" formatCode="0.00E+00">
                  <c:v>5.36247E-4</c:v>
                </c:pt>
                <c:pt idx="6525" formatCode="0.00E+00">
                  <c:v>1.1602800000000001E-3</c:v>
                </c:pt>
                <c:pt idx="6526" formatCode="0.00E+00">
                  <c:v>1.76256E-3</c:v>
                </c:pt>
                <c:pt idx="6527" formatCode="0.00E+00">
                  <c:v>2.3424700000000001E-3</c:v>
                </c:pt>
                <c:pt idx="6528" formatCode="0.00E+00">
                  <c:v>2.8983300000000002E-3</c:v>
                </c:pt>
                <c:pt idx="6529" formatCode="0.00E+00">
                  <c:v>3.42757E-3</c:v>
                </c:pt>
                <c:pt idx="6530" formatCode="0.00E+00">
                  <c:v>3.9283699999999996E-3</c:v>
                </c:pt>
                <c:pt idx="6531" formatCode="0.00E+00">
                  <c:v>4.3997300000000001E-3</c:v>
                </c:pt>
                <c:pt idx="6532" formatCode="0.00E+00">
                  <c:v>4.8404800000000003E-3</c:v>
                </c:pt>
                <c:pt idx="6533" formatCode="0.00E+00">
                  <c:v>5.2490999999999996E-3</c:v>
                </c:pt>
                <c:pt idx="6534" formatCode="0.00E+00">
                  <c:v>5.62423E-3</c:v>
                </c:pt>
                <c:pt idx="6535" formatCode="0.00E+00">
                  <c:v>5.9651599999999997E-3</c:v>
                </c:pt>
                <c:pt idx="6536" formatCode="0.00E+00">
                  <c:v>6.2719500000000001E-3</c:v>
                </c:pt>
                <c:pt idx="6537" formatCode="0.00E+00">
                  <c:v>6.5454600000000003E-3</c:v>
                </c:pt>
                <c:pt idx="6538" formatCode="0.00E+00">
                  <c:v>6.7867099999999996E-3</c:v>
                </c:pt>
                <c:pt idx="6539" formatCode="0.00E+00">
                  <c:v>6.9955199999999999E-3</c:v>
                </c:pt>
                <c:pt idx="6540" formatCode="0.00E+00">
                  <c:v>7.1701500000000001E-3</c:v>
                </c:pt>
                <c:pt idx="6541" formatCode="0.00E+00">
                  <c:v>7.30862E-3</c:v>
                </c:pt>
                <c:pt idx="6542" formatCode="0.00E+00">
                  <c:v>7.4099200000000004E-3</c:v>
                </c:pt>
                <c:pt idx="6543" formatCode="0.00E+00">
                  <c:v>7.4744E-3</c:v>
                </c:pt>
                <c:pt idx="6544" formatCode="0.00E+00">
                  <c:v>7.5034400000000001E-3</c:v>
                </c:pt>
                <c:pt idx="6545" formatCode="0.00E+00">
                  <c:v>7.4980400000000001E-3</c:v>
                </c:pt>
                <c:pt idx="6546" formatCode="0.00E+00">
                  <c:v>7.4581400000000003E-3</c:v>
                </c:pt>
                <c:pt idx="6547" formatCode="0.00E+00">
                  <c:v>7.3836600000000002E-3</c:v>
                </c:pt>
                <c:pt idx="6548" formatCode="0.00E+00">
                  <c:v>7.2751400000000003E-3</c:v>
                </c:pt>
                <c:pt idx="6549" formatCode="0.00E+00">
                  <c:v>7.1329399999999999E-3</c:v>
                </c:pt>
                <c:pt idx="6550" formatCode="0.00E+00">
                  <c:v>6.9568599999999996E-3</c:v>
                </c:pt>
                <c:pt idx="6551" formatCode="0.00E+00">
                  <c:v>6.7469299999999999E-3</c:v>
                </c:pt>
                <c:pt idx="6552" formatCode="0.00E+00">
                  <c:v>6.5035900000000001E-3</c:v>
                </c:pt>
                <c:pt idx="6553" formatCode="0.00E+00">
                  <c:v>6.2272300000000003E-3</c:v>
                </c:pt>
                <c:pt idx="6554" formatCode="0.00E+00">
                  <c:v>5.9186600000000001E-3</c:v>
                </c:pt>
                <c:pt idx="6555" formatCode="0.00E+00">
                  <c:v>5.5793300000000004E-3</c:v>
                </c:pt>
                <c:pt idx="6556" formatCode="0.00E+00">
                  <c:v>5.2108099999999997E-3</c:v>
                </c:pt>
                <c:pt idx="6557" formatCode="0.00E+00">
                  <c:v>4.8141199999999999E-3</c:v>
                </c:pt>
                <c:pt idx="6558" formatCode="0.00E+00">
                  <c:v>4.38996E-3</c:v>
                </c:pt>
                <c:pt idx="6559" formatCode="0.00E+00">
                  <c:v>3.9395799999999998E-3</c:v>
                </c:pt>
                <c:pt idx="6560" formatCode="0.00E+00">
                  <c:v>3.4648499999999998E-3</c:v>
                </c:pt>
                <c:pt idx="6561" formatCode="0.00E+00">
                  <c:v>2.9675999999999999E-3</c:v>
                </c:pt>
                <c:pt idx="6562" formatCode="0.00E+00">
                  <c:v>2.4495599999999999E-3</c:v>
                </c:pt>
                <c:pt idx="6563" formatCode="0.00E+00">
                  <c:v>1.9126499999999999E-3</c:v>
                </c:pt>
                <c:pt idx="6564" formatCode="0.00E+00">
                  <c:v>1.3589699999999999E-3</c:v>
                </c:pt>
                <c:pt idx="6565" formatCode="0.00E+00">
                  <c:v>7.9077399999999995E-4</c:v>
                </c:pt>
                <c:pt idx="6566" formatCode="0.00E+00">
                  <c:v>2.1008999999999999E-4</c:v>
                </c:pt>
                <c:pt idx="6567" formatCode="0.00E+00">
                  <c:v>-3.81324E-4</c:v>
                </c:pt>
                <c:pt idx="6568" formatCode="0.00E+00">
                  <c:v>-9.8194699999999994E-4</c:v>
                </c:pt>
                <c:pt idx="6569" formatCode="0.00E+00">
                  <c:v>-1.5904599999999999E-3</c:v>
                </c:pt>
                <c:pt idx="6570" formatCode="0.00E+00">
                  <c:v>-2.20535E-3</c:v>
                </c:pt>
                <c:pt idx="6571" formatCode="0.00E+00">
                  <c:v>-2.8246199999999999E-3</c:v>
                </c:pt>
                <c:pt idx="6572" formatCode="0.00E+00">
                  <c:v>-3.4458700000000002E-3</c:v>
                </c:pt>
                <c:pt idx="6573" formatCode="0.00E+00">
                  <c:v>-4.0669900000000004E-3</c:v>
                </c:pt>
                <c:pt idx="6574" formatCode="0.00E+00">
                  <c:v>-4.6870699999999998E-3</c:v>
                </c:pt>
                <c:pt idx="6575" formatCode="0.00E+00">
                  <c:v>-5.3057499999999997E-3</c:v>
                </c:pt>
                <c:pt idx="6576" formatCode="0.00E+00">
                  <c:v>-5.9222199999999997E-3</c:v>
                </c:pt>
                <c:pt idx="6577" formatCode="0.00E+00">
                  <c:v>-6.5350299999999998E-3</c:v>
                </c:pt>
                <c:pt idx="6578" formatCode="0.00E+00">
                  <c:v>-7.1425899999999999E-3</c:v>
                </c:pt>
                <c:pt idx="6579" formatCode="0.00E+00">
                  <c:v>-7.7435500000000001E-3</c:v>
                </c:pt>
                <c:pt idx="6580" formatCode="0.00E+00">
                  <c:v>-8.3365399999999999E-3</c:v>
                </c:pt>
                <c:pt idx="6581" formatCode="0.00E+00">
                  <c:v>-8.9195899999999998E-3</c:v>
                </c:pt>
                <c:pt idx="6582" formatCode="0.00E+00">
                  <c:v>-9.4901299999999994E-3</c:v>
                </c:pt>
                <c:pt idx="6583">
                  <c:v>-1.0045699999999999E-2</c:v>
                </c:pt>
                <c:pt idx="6584">
                  <c:v>-1.05842E-2</c:v>
                </c:pt>
                <c:pt idx="6585">
                  <c:v>-1.11041E-2</c:v>
                </c:pt>
                <c:pt idx="6586">
                  <c:v>-1.16037E-2</c:v>
                </c:pt>
                <c:pt idx="6587">
                  <c:v>-1.2081E-2</c:v>
                </c:pt>
                <c:pt idx="6588">
                  <c:v>-1.25343E-2</c:v>
                </c:pt>
                <c:pt idx="6589">
                  <c:v>-1.2961500000000001E-2</c:v>
                </c:pt>
                <c:pt idx="6590">
                  <c:v>-1.3361400000000001E-2</c:v>
                </c:pt>
                <c:pt idx="6591">
                  <c:v>-1.3732899999999999E-2</c:v>
                </c:pt>
                <c:pt idx="6592">
                  <c:v>-1.40749E-2</c:v>
                </c:pt>
                <c:pt idx="6593">
                  <c:v>-1.43857E-2</c:v>
                </c:pt>
                <c:pt idx="6594">
                  <c:v>-1.4664099999999999E-2</c:v>
                </c:pt>
                <c:pt idx="6595">
                  <c:v>-1.4909499999999999E-2</c:v>
                </c:pt>
                <c:pt idx="6596">
                  <c:v>-1.51209E-2</c:v>
                </c:pt>
                <c:pt idx="6597">
                  <c:v>-1.5297399999999999E-2</c:v>
                </c:pt>
                <c:pt idx="6598">
                  <c:v>-1.54387E-2</c:v>
                </c:pt>
                <c:pt idx="6599">
                  <c:v>-1.5543700000000001E-2</c:v>
                </c:pt>
                <c:pt idx="6600">
                  <c:v>-1.5611E-2</c:v>
                </c:pt>
                <c:pt idx="6601">
                  <c:v>-1.5639699999999999E-2</c:v>
                </c:pt>
                <c:pt idx="6602">
                  <c:v>-1.5629299999999999E-2</c:v>
                </c:pt>
                <c:pt idx="6603">
                  <c:v>-1.55795E-2</c:v>
                </c:pt>
                <c:pt idx="6604">
                  <c:v>-1.54895E-2</c:v>
                </c:pt>
                <c:pt idx="6605">
                  <c:v>-1.53592E-2</c:v>
                </c:pt>
                <c:pt idx="6606">
                  <c:v>-1.51883E-2</c:v>
                </c:pt>
                <c:pt idx="6607">
                  <c:v>-1.4976400000000001E-2</c:v>
                </c:pt>
                <c:pt idx="6608">
                  <c:v>-1.47233E-2</c:v>
                </c:pt>
                <c:pt idx="6609">
                  <c:v>-1.44294E-2</c:v>
                </c:pt>
                <c:pt idx="6610">
                  <c:v>-1.4095099999999999E-2</c:v>
                </c:pt>
                <c:pt idx="6611">
                  <c:v>-1.3720599999999999E-2</c:v>
                </c:pt>
                <c:pt idx="6612">
                  <c:v>-1.33055E-2</c:v>
                </c:pt>
                <c:pt idx="6613">
                  <c:v>-1.28497E-2</c:v>
                </c:pt>
                <c:pt idx="6614">
                  <c:v>-1.2353299999999999E-2</c:v>
                </c:pt>
                <c:pt idx="6615">
                  <c:v>-1.1817299999999999E-2</c:v>
                </c:pt>
                <c:pt idx="6616">
                  <c:v>-1.1242800000000001E-2</c:v>
                </c:pt>
                <c:pt idx="6617">
                  <c:v>-1.0630499999999999E-2</c:v>
                </c:pt>
                <c:pt idx="6618" formatCode="0.00E+00">
                  <c:v>-9.9813799999999998E-3</c:v>
                </c:pt>
                <c:pt idx="6619" formatCode="0.00E+00">
                  <c:v>-9.2959700000000006E-3</c:v>
                </c:pt>
                <c:pt idx="6620" formatCode="0.00E+00">
                  <c:v>-8.5747700000000007E-3</c:v>
                </c:pt>
                <c:pt idx="6621" formatCode="0.00E+00">
                  <c:v>-7.81834E-3</c:v>
                </c:pt>
                <c:pt idx="6622" formatCode="0.00E+00">
                  <c:v>-7.02734E-3</c:v>
                </c:pt>
                <c:pt idx="6623" formatCode="0.00E+00">
                  <c:v>-6.2024999999999997E-3</c:v>
                </c:pt>
                <c:pt idx="6624" formatCode="0.00E+00">
                  <c:v>-5.3448000000000002E-3</c:v>
                </c:pt>
                <c:pt idx="6625" formatCode="0.00E+00">
                  <c:v>-4.4555300000000001E-3</c:v>
                </c:pt>
                <c:pt idx="6626" formatCode="0.00E+00">
                  <c:v>-3.5359499999999999E-3</c:v>
                </c:pt>
                <c:pt idx="6627" formatCode="0.00E+00">
                  <c:v>-2.5874399999999999E-3</c:v>
                </c:pt>
                <c:pt idx="6628" formatCode="0.00E+00">
                  <c:v>-1.6118899999999999E-3</c:v>
                </c:pt>
                <c:pt idx="6629" formatCode="0.00E+00">
                  <c:v>-6.1126799999999999E-4</c:v>
                </c:pt>
                <c:pt idx="6630" formatCode="0.00E+00">
                  <c:v>4.1256799999999998E-4</c:v>
                </c:pt>
                <c:pt idx="6631" formatCode="0.00E+00">
                  <c:v>1.45783E-3</c:v>
                </c:pt>
                <c:pt idx="6632" formatCode="0.00E+00">
                  <c:v>2.52272E-3</c:v>
                </c:pt>
                <c:pt idx="6633" formatCode="0.00E+00">
                  <c:v>3.6055000000000002E-3</c:v>
                </c:pt>
                <c:pt idx="6634" formatCode="0.00E+00">
                  <c:v>4.7043400000000004E-3</c:v>
                </c:pt>
                <c:pt idx="6635" formatCode="0.00E+00">
                  <c:v>5.81716E-3</c:v>
                </c:pt>
                <c:pt idx="6636" formatCode="0.00E+00">
                  <c:v>6.9416599999999997E-3</c:v>
                </c:pt>
                <c:pt idx="6637" formatCode="0.00E+00">
                  <c:v>8.0757799999999994E-3</c:v>
                </c:pt>
                <c:pt idx="6638" formatCode="0.00E+00">
                  <c:v>9.2176099999999993E-3</c:v>
                </c:pt>
                <c:pt idx="6639">
                  <c:v>1.0364999999999999E-2</c:v>
                </c:pt>
                <c:pt idx="6640">
                  <c:v>1.1516E-2</c:v>
                </c:pt>
                <c:pt idx="6641">
                  <c:v>1.2668499999999999E-2</c:v>
                </c:pt>
                <c:pt idx="6642">
                  <c:v>1.3820000000000001E-2</c:v>
                </c:pt>
                <c:pt idx="6643">
                  <c:v>1.49678E-2</c:v>
                </c:pt>
                <c:pt idx="6644">
                  <c:v>1.6109600000000002E-2</c:v>
                </c:pt>
                <c:pt idx="6645">
                  <c:v>1.7243399999999999E-2</c:v>
                </c:pt>
                <c:pt idx="6646">
                  <c:v>1.8367399999999999E-2</c:v>
                </c:pt>
                <c:pt idx="6647">
                  <c:v>1.9479199999999999E-2</c:v>
                </c:pt>
                <c:pt idx="6648">
                  <c:v>2.0576199999999999E-2</c:v>
                </c:pt>
                <c:pt idx="6649">
                  <c:v>2.1655799999999999E-2</c:v>
                </c:pt>
                <c:pt idx="6650">
                  <c:v>2.2715699999999998E-2</c:v>
                </c:pt>
                <c:pt idx="6651">
                  <c:v>2.3753699999999999E-2</c:v>
                </c:pt>
                <c:pt idx="6652">
                  <c:v>2.47677E-2</c:v>
                </c:pt>
                <c:pt idx="6653">
                  <c:v>2.5755199999999999E-2</c:v>
                </c:pt>
                <c:pt idx="6654">
                  <c:v>2.6714000000000002E-2</c:v>
                </c:pt>
                <c:pt idx="6655">
                  <c:v>2.7642699999999999E-2</c:v>
                </c:pt>
                <c:pt idx="6656">
                  <c:v>2.8540099999999999E-2</c:v>
                </c:pt>
                <c:pt idx="6657">
                  <c:v>2.9403700000000001E-2</c:v>
                </c:pt>
                <c:pt idx="6658">
                  <c:v>3.02306E-2</c:v>
                </c:pt>
                <c:pt idx="6659">
                  <c:v>3.1018299999999999E-2</c:v>
                </c:pt>
                <c:pt idx="6660">
                  <c:v>3.1764800000000003E-2</c:v>
                </c:pt>
                <c:pt idx="6661">
                  <c:v>3.2468200000000003E-2</c:v>
                </c:pt>
                <c:pt idx="6662">
                  <c:v>3.3126900000000001E-2</c:v>
                </c:pt>
                <c:pt idx="6663">
                  <c:v>3.3738600000000001E-2</c:v>
                </c:pt>
                <c:pt idx="6664">
                  <c:v>3.4301199999999997E-2</c:v>
                </c:pt>
                <c:pt idx="6665">
                  <c:v>3.4816600000000003E-2</c:v>
                </c:pt>
                <c:pt idx="6666">
                  <c:v>3.5288800000000002E-2</c:v>
                </c:pt>
                <c:pt idx="6667">
                  <c:v>3.5713300000000003E-2</c:v>
                </c:pt>
                <c:pt idx="6668">
                  <c:v>3.6082799999999998E-2</c:v>
                </c:pt>
                <c:pt idx="6669">
                  <c:v>3.6397400000000003E-2</c:v>
                </c:pt>
                <c:pt idx="6670">
                  <c:v>3.66586E-2</c:v>
                </c:pt>
                <c:pt idx="6671">
                  <c:v>3.68642E-2</c:v>
                </c:pt>
                <c:pt idx="6672">
                  <c:v>3.7011700000000002E-2</c:v>
                </c:pt>
                <c:pt idx="6673">
                  <c:v>3.7100399999999999E-2</c:v>
                </c:pt>
                <c:pt idx="6674">
                  <c:v>3.7130200000000002E-2</c:v>
                </c:pt>
                <c:pt idx="6675">
                  <c:v>3.7101099999999998E-2</c:v>
                </c:pt>
                <c:pt idx="6676">
                  <c:v>3.7012999999999997E-2</c:v>
                </c:pt>
                <c:pt idx="6677">
                  <c:v>3.6865200000000001E-2</c:v>
                </c:pt>
                <c:pt idx="6678">
                  <c:v>3.6657200000000001E-2</c:v>
                </c:pt>
                <c:pt idx="6679">
                  <c:v>3.6388299999999998E-2</c:v>
                </c:pt>
                <c:pt idx="6680">
                  <c:v>3.6057899999999997E-2</c:v>
                </c:pt>
                <c:pt idx="6681">
                  <c:v>3.56654E-2</c:v>
                </c:pt>
                <c:pt idx="6682">
                  <c:v>3.5210100000000001E-2</c:v>
                </c:pt>
                <c:pt idx="6683">
                  <c:v>3.4692099999999997E-2</c:v>
                </c:pt>
                <c:pt idx="6684">
                  <c:v>3.4111500000000003E-2</c:v>
                </c:pt>
                <c:pt idx="6685">
                  <c:v>3.3468299999999999E-2</c:v>
                </c:pt>
                <c:pt idx="6686">
                  <c:v>3.2763399999999998E-2</c:v>
                </c:pt>
                <c:pt idx="6687">
                  <c:v>3.19978E-2</c:v>
                </c:pt>
                <c:pt idx="6688">
                  <c:v>3.1172399999999999E-2</c:v>
                </c:pt>
                <c:pt idx="6689">
                  <c:v>3.0287700000000001E-2</c:v>
                </c:pt>
                <c:pt idx="6690">
                  <c:v>2.9343999999999999E-2</c:v>
                </c:pt>
                <c:pt idx="6691">
                  <c:v>2.8342099999999999E-2</c:v>
                </c:pt>
                <c:pt idx="6692">
                  <c:v>2.7283000000000002E-2</c:v>
                </c:pt>
                <c:pt idx="6693">
                  <c:v>2.61675E-2</c:v>
                </c:pt>
                <c:pt idx="6694">
                  <c:v>2.49967E-2</c:v>
                </c:pt>
                <c:pt idx="6695">
                  <c:v>2.3771799999999999E-2</c:v>
                </c:pt>
                <c:pt idx="6696">
                  <c:v>2.2494400000000001E-2</c:v>
                </c:pt>
                <c:pt idx="6697">
                  <c:v>2.1166600000000001E-2</c:v>
                </c:pt>
                <c:pt idx="6698">
                  <c:v>1.9789999999999999E-2</c:v>
                </c:pt>
                <c:pt idx="6699">
                  <c:v>1.8366199999999999E-2</c:v>
                </c:pt>
                <c:pt idx="6700">
                  <c:v>1.6896700000000001E-2</c:v>
                </c:pt>
                <c:pt idx="6701">
                  <c:v>1.53837E-2</c:v>
                </c:pt>
                <c:pt idx="6702">
                  <c:v>1.38288E-2</c:v>
                </c:pt>
                <c:pt idx="6703">
                  <c:v>1.2234E-2</c:v>
                </c:pt>
                <c:pt idx="6704">
                  <c:v>1.0601299999999999E-2</c:v>
                </c:pt>
                <c:pt idx="6705" formatCode="0.00E+00">
                  <c:v>8.9326800000000001E-3</c:v>
                </c:pt>
                <c:pt idx="6706" formatCode="0.00E+00">
                  <c:v>7.2299900000000004E-3</c:v>
                </c:pt>
                <c:pt idx="6707" formatCode="0.00E+00">
                  <c:v>5.4954000000000001E-3</c:v>
                </c:pt>
                <c:pt idx="6708" formatCode="0.00E+00">
                  <c:v>3.7314399999999999E-3</c:v>
                </c:pt>
                <c:pt idx="6709" formatCode="0.00E+00">
                  <c:v>1.94046E-3</c:v>
                </c:pt>
                <c:pt idx="6710" formatCode="0.00E+00">
                  <c:v>1.24361E-4</c:v>
                </c:pt>
                <c:pt idx="6711" formatCode="0.00E+00">
                  <c:v>-1.7150799999999999E-3</c:v>
                </c:pt>
                <c:pt idx="6712" formatCode="0.00E+00">
                  <c:v>-3.5758299999999999E-3</c:v>
                </c:pt>
                <c:pt idx="6713" formatCode="0.00E+00">
                  <c:v>-5.4554599999999996E-3</c:v>
                </c:pt>
                <c:pt idx="6714" formatCode="0.00E+00">
                  <c:v>-7.3511899999999996E-3</c:v>
                </c:pt>
                <c:pt idx="6715" formatCode="0.00E+00">
                  <c:v>-9.2601999999999997E-3</c:v>
                </c:pt>
                <c:pt idx="6716">
                  <c:v>-1.11799E-2</c:v>
                </c:pt>
                <c:pt idx="6717">
                  <c:v>-1.3107799999999999E-2</c:v>
                </c:pt>
                <c:pt idx="6718">
                  <c:v>-1.50408E-2</c:v>
                </c:pt>
                <c:pt idx="6719">
                  <c:v>-1.6976700000000001E-2</c:v>
                </c:pt>
                <c:pt idx="6720">
                  <c:v>-1.89135E-2</c:v>
                </c:pt>
                <c:pt idx="6721">
                  <c:v>-2.0848800000000001E-2</c:v>
                </c:pt>
                <c:pt idx="6722">
                  <c:v>-2.2780100000000001E-2</c:v>
                </c:pt>
                <c:pt idx="6723">
                  <c:v>-2.47046E-2</c:v>
                </c:pt>
                <c:pt idx="6724">
                  <c:v>-2.6619299999999999E-2</c:v>
                </c:pt>
                <c:pt idx="6725">
                  <c:v>-2.8521399999999999E-2</c:v>
                </c:pt>
                <c:pt idx="6726">
                  <c:v>-3.04088E-2</c:v>
                </c:pt>
                <c:pt idx="6727">
                  <c:v>-3.2278099999999997E-2</c:v>
                </c:pt>
                <c:pt idx="6728">
                  <c:v>-3.4121400000000003E-2</c:v>
                </c:pt>
                <c:pt idx="6729">
                  <c:v>-3.5935099999999998E-2</c:v>
                </c:pt>
                <c:pt idx="6730">
                  <c:v>-3.77235E-2</c:v>
                </c:pt>
                <c:pt idx="6731">
                  <c:v>-3.9485800000000001E-2</c:v>
                </c:pt>
                <c:pt idx="6732">
                  <c:v>-4.1215500000000002E-2</c:v>
                </c:pt>
                <c:pt idx="6733">
                  <c:v>-4.2909700000000002E-2</c:v>
                </c:pt>
                <c:pt idx="6734">
                  <c:v>-4.4567799999999998E-2</c:v>
                </c:pt>
                <c:pt idx="6735">
                  <c:v>-4.6188300000000002E-2</c:v>
                </c:pt>
                <c:pt idx="6736">
                  <c:v>-4.7768600000000001E-2</c:v>
                </c:pt>
                <c:pt idx="6737">
                  <c:v>-4.9306299999999997E-2</c:v>
                </c:pt>
                <c:pt idx="6738">
                  <c:v>-5.0799200000000003E-2</c:v>
                </c:pt>
                <c:pt idx="6739">
                  <c:v>-5.2245199999999999E-2</c:v>
                </c:pt>
                <c:pt idx="6740">
                  <c:v>-5.3642099999999998E-2</c:v>
                </c:pt>
                <c:pt idx="6741">
                  <c:v>-5.49877E-2</c:v>
                </c:pt>
                <c:pt idx="6742">
                  <c:v>-5.6280799999999999E-2</c:v>
                </c:pt>
                <c:pt idx="6743">
                  <c:v>-5.7520300000000003E-2</c:v>
                </c:pt>
                <c:pt idx="6744">
                  <c:v>-5.8705599999999997E-2</c:v>
                </c:pt>
                <c:pt idx="6745">
                  <c:v>-5.9835300000000001E-2</c:v>
                </c:pt>
                <c:pt idx="6746">
                  <c:v>-6.0908200000000003E-2</c:v>
                </c:pt>
                <c:pt idx="6747">
                  <c:v>-6.1922400000000002E-2</c:v>
                </c:pt>
                <c:pt idx="6748">
                  <c:v>-6.2876399999999999E-2</c:v>
                </c:pt>
                <c:pt idx="6749">
                  <c:v>-6.3768400000000003E-2</c:v>
                </c:pt>
                <c:pt idx="6750">
                  <c:v>-6.4596899999999999E-2</c:v>
                </c:pt>
                <c:pt idx="6751">
                  <c:v>-6.5360699999999994E-2</c:v>
                </c:pt>
                <c:pt idx="6752">
                  <c:v>-6.6059099999999996E-2</c:v>
                </c:pt>
                <c:pt idx="6753">
                  <c:v>-6.6691299999999995E-2</c:v>
                </c:pt>
                <c:pt idx="6754">
                  <c:v>-6.72566E-2</c:v>
                </c:pt>
                <c:pt idx="6755">
                  <c:v>-6.7753800000000003E-2</c:v>
                </c:pt>
                <c:pt idx="6756">
                  <c:v>-6.8182199999999998E-2</c:v>
                </c:pt>
                <c:pt idx="6757">
                  <c:v>-6.8541099999999994E-2</c:v>
                </c:pt>
                <c:pt idx="6758">
                  <c:v>-6.8830100000000005E-2</c:v>
                </c:pt>
                <c:pt idx="6759">
                  <c:v>-6.9048600000000002E-2</c:v>
                </c:pt>
                <c:pt idx="6760">
                  <c:v>-6.9195800000000002E-2</c:v>
                </c:pt>
                <c:pt idx="6761">
                  <c:v>-6.92715E-2</c:v>
                </c:pt>
                <c:pt idx="6762">
                  <c:v>-6.9276000000000004E-2</c:v>
                </c:pt>
                <c:pt idx="6763">
                  <c:v>-6.9209900000000005E-2</c:v>
                </c:pt>
                <c:pt idx="6764">
                  <c:v>-6.9073800000000005E-2</c:v>
                </c:pt>
                <c:pt idx="6765">
                  <c:v>-6.8868399999999996E-2</c:v>
                </c:pt>
                <c:pt idx="6766">
                  <c:v>-6.8593799999999996E-2</c:v>
                </c:pt>
                <c:pt idx="6767">
                  <c:v>-6.8250699999999997E-2</c:v>
                </c:pt>
                <c:pt idx="6768">
                  <c:v>-6.78396E-2</c:v>
                </c:pt>
                <c:pt idx="6769">
                  <c:v>-6.7361299999999999E-2</c:v>
                </c:pt>
                <c:pt idx="6770">
                  <c:v>-6.6816500000000001E-2</c:v>
                </c:pt>
                <c:pt idx="6771">
                  <c:v>-6.6206000000000001E-2</c:v>
                </c:pt>
                <c:pt idx="6772">
                  <c:v>-6.55308E-2</c:v>
                </c:pt>
                <c:pt idx="6773">
                  <c:v>-6.4792000000000002E-2</c:v>
                </c:pt>
                <c:pt idx="6774">
                  <c:v>-6.3990900000000003E-2</c:v>
                </c:pt>
                <c:pt idx="6775">
                  <c:v>-6.3128500000000004E-2</c:v>
                </c:pt>
                <c:pt idx="6776">
                  <c:v>-6.2205999999999997E-2</c:v>
                </c:pt>
                <c:pt idx="6777">
                  <c:v>-6.1224099999999997E-2</c:v>
                </c:pt>
                <c:pt idx="6778">
                  <c:v>-6.01842E-2</c:v>
                </c:pt>
                <c:pt idx="6779">
                  <c:v>-5.90877E-2</c:v>
                </c:pt>
                <c:pt idx="6780">
                  <c:v>-5.7936799999999997E-2</c:v>
                </c:pt>
                <c:pt idx="6781">
                  <c:v>-5.6733499999999999E-2</c:v>
                </c:pt>
                <c:pt idx="6782">
                  <c:v>-5.5480000000000002E-2</c:v>
                </c:pt>
                <c:pt idx="6783">
                  <c:v>-5.4178299999999999E-2</c:v>
                </c:pt>
                <c:pt idx="6784">
                  <c:v>-5.2830099999999998E-2</c:v>
                </c:pt>
                <c:pt idx="6785">
                  <c:v>-5.1437700000000003E-2</c:v>
                </c:pt>
                <c:pt idx="6786">
                  <c:v>-5.00028E-2</c:v>
                </c:pt>
                <c:pt idx="6787">
                  <c:v>-4.8527399999999998E-2</c:v>
                </c:pt>
                <c:pt idx="6788">
                  <c:v>-4.7013300000000001E-2</c:v>
                </c:pt>
                <c:pt idx="6789">
                  <c:v>-4.54624E-2</c:v>
                </c:pt>
                <c:pt idx="6790">
                  <c:v>-4.3877100000000002E-2</c:v>
                </c:pt>
                <c:pt idx="6791">
                  <c:v>-4.2259900000000003E-2</c:v>
                </c:pt>
                <c:pt idx="6792">
                  <c:v>-4.0613499999999997E-2</c:v>
                </c:pt>
                <c:pt idx="6793">
                  <c:v>-3.8940599999999999E-2</c:v>
                </c:pt>
                <c:pt idx="6794">
                  <c:v>-3.7242999999999998E-2</c:v>
                </c:pt>
                <c:pt idx="6795">
                  <c:v>-3.5522499999999999E-2</c:v>
                </c:pt>
                <c:pt idx="6796">
                  <c:v>-3.3781199999999997E-2</c:v>
                </c:pt>
                <c:pt idx="6797">
                  <c:v>-3.20217E-2</c:v>
                </c:pt>
                <c:pt idx="6798">
                  <c:v>-3.0246800000000001E-2</c:v>
                </c:pt>
                <c:pt idx="6799">
                  <c:v>-2.8459000000000002E-2</c:v>
                </c:pt>
                <c:pt idx="6800">
                  <c:v>-2.6661000000000001E-2</c:v>
                </c:pt>
                <c:pt idx="6801">
                  <c:v>-2.48554E-2</c:v>
                </c:pt>
                <c:pt idx="6802">
                  <c:v>-2.3044100000000001E-2</c:v>
                </c:pt>
                <c:pt idx="6803">
                  <c:v>-2.1228799999999999E-2</c:v>
                </c:pt>
                <c:pt idx="6804">
                  <c:v>-1.9411899999999999E-2</c:v>
                </c:pt>
                <c:pt idx="6805">
                  <c:v>-1.75966E-2</c:v>
                </c:pt>
                <c:pt idx="6806">
                  <c:v>-1.5785799999999999E-2</c:v>
                </c:pt>
                <c:pt idx="6807">
                  <c:v>-1.3982E-2</c:v>
                </c:pt>
                <c:pt idx="6808">
                  <c:v>-1.21875E-2</c:v>
                </c:pt>
                <c:pt idx="6809">
                  <c:v>-1.0404E-2</c:v>
                </c:pt>
                <c:pt idx="6810" formatCode="0.00E+00">
                  <c:v>-8.6334900000000006E-3</c:v>
                </c:pt>
                <c:pt idx="6811" formatCode="0.00E+00">
                  <c:v>-6.8778299999999997E-3</c:v>
                </c:pt>
                <c:pt idx="6812" formatCode="0.00E+00">
                  <c:v>-5.1389299999999999E-3</c:v>
                </c:pt>
                <c:pt idx="6813" formatCode="0.00E+00">
                  <c:v>-3.41895E-3</c:v>
                </c:pt>
                <c:pt idx="6814" formatCode="0.00E+00">
                  <c:v>-1.7201E-3</c:v>
                </c:pt>
                <c:pt idx="6815" formatCode="0.00E+00">
                  <c:v>-4.4566900000000002E-5</c:v>
                </c:pt>
                <c:pt idx="6816" formatCode="0.00E+00">
                  <c:v>1.60538E-3</c:v>
                </c:pt>
                <c:pt idx="6817" formatCode="0.00E+00">
                  <c:v>3.2276399999999999E-3</c:v>
                </c:pt>
                <c:pt idx="6818" formatCode="0.00E+00">
                  <c:v>4.8206200000000003E-3</c:v>
                </c:pt>
                <c:pt idx="6819" formatCode="0.00E+00">
                  <c:v>6.3828799999999996E-3</c:v>
                </c:pt>
                <c:pt idx="6820" formatCode="0.00E+00">
                  <c:v>7.9126700000000001E-3</c:v>
                </c:pt>
                <c:pt idx="6821" formatCode="0.00E+00">
                  <c:v>9.4084800000000003E-3</c:v>
                </c:pt>
                <c:pt idx="6822">
                  <c:v>1.0869200000000001E-2</c:v>
                </c:pt>
                <c:pt idx="6823">
                  <c:v>1.2293500000000001E-2</c:v>
                </c:pt>
                <c:pt idx="6824">
                  <c:v>1.3679699999999999E-2</c:v>
                </c:pt>
                <c:pt idx="6825">
                  <c:v>1.5026400000000001E-2</c:v>
                </c:pt>
                <c:pt idx="6826">
                  <c:v>1.6331999999999999E-2</c:v>
                </c:pt>
                <c:pt idx="6827">
                  <c:v>1.7595400000000001E-2</c:v>
                </c:pt>
                <c:pt idx="6828">
                  <c:v>1.8815499999999999E-2</c:v>
                </c:pt>
                <c:pt idx="6829">
                  <c:v>1.9991499999999999E-2</c:v>
                </c:pt>
                <c:pt idx="6830">
                  <c:v>2.11224E-2</c:v>
                </c:pt>
                <c:pt idx="6831">
                  <c:v>2.2207399999999999E-2</c:v>
                </c:pt>
                <c:pt idx="6832">
                  <c:v>2.3246200000000002E-2</c:v>
                </c:pt>
                <c:pt idx="6833">
                  <c:v>2.4238300000000001E-2</c:v>
                </c:pt>
                <c:pt idx="6834">
                  <c:v>2.51831E-2</c:v>
                </c:pt>
                <c:pt idx="6835">
                  <c:v>2.60799E-2</c:v>
                </c:pt>
                <c:pt idx="6836">
                  <c:v>2.69281E-2</c:v>
                </c:pt>
                <c:pt idx="6837">
                  <c:v>2.7727499999999999E-2</c:v>
                </c:pt>
                <c:pt idx="6838">
                  <c:v>2.8478199999999999E-2</c:v>
                </c:pt>
                <c:pt idx="6839">
                  <c:v>2.91802E-2</c:v>
                </c:pt>
                <c:pt idx="6840">
                  <c:v>2.9833700000000001E-2</c:v>
                </c:pt>
                <c:pt idx="6841">
                  <c:v>3.04385E-2</c:v>
                </c:pt>
                <c:pt idx="6842">
                  <c:v>3.0994600000000001E-2</c:v>
                </c:pt>
                <c:pt idx="6843">
                  <c:v>3.1502200000000001E-2</c:v>
                </c:pt>
                <c:pt idx="6844">
                  <c:v>3.19616E-2</c:v>
                </c:pt>
                <c:pt idx="6845">
                  <c:v>3.2372999999999999E-2</c:v>
                </c:pt>
                <c:pt idx="6846">
                  <c:v>3.2736899999999999E-2</c:v>
                </c:pt>
                <c:pt idx="6847">
                  <c:v>3.3053800000000001E-2</c:v>
                </c:pt>
                <c:pt idx="6848">
                  <c:v>3.3324300000000001E-2</c:v>
                </c:pt>
                <c:pt idx="6849">
                  <c:v>3.35494E-2</c:v>
                </c:pt>
                <c:pt idx="6850">
                  <c:v>3.3730000000000003E-2</c:v>
                </c:pt>
                <c:pt idx="6851">
                  <c:v>3.3866899999999998E-2</c:v>
                </c:pt>
                <c:pt idx="6852">
                  <c:v>3.3961199999999997E-2</c:v>
                </c:pt>
                <c:pt idx="6853">
                  <c:v>3.4013599999999998E-2</c:v>
                </c:pt>
                <c:pt idx="6854">
                  <c:v>3.4024899999999997E-2</c:v>
                </c:pt>
                <c:pt idx="6855">
                  <c:v>3.3995900000000003E-2</c:v>
                </c:pt>
                <c:pt idx="6856">
                  <c:v>3.3927699999999998E-2</c:v>
                </c:pt>
                <c:pt idx="6857">
                  <c:v>3.3821299999999999E-2</c:v>
                </c:pt>
                <c:pt idx="6858">
                  <c:v>3.3677899999999997E-2</c:v>
                </c:pt>
                <c:pt idx="6859">
                  <c:v>3.3498699999999999E-2</c:v>
                </c:pt>
                <c:pt idx="6860">
                  <c:v>3.3284899999999999E-2</c:v>
                </c:pt>
                <c:pt idx="6861">
                  <c:v>3.30376E-2</c:v>
                </c:pt>
                <c:pt idx="6862">
                  <c:v>3.2758299999999997E-2</c:v>
                </c:pt>
                <c:pt idx="6863">
                  <c:v>3.2448499999999998E-2</c:v>
                </c:pt>
                <c:pt idx="6864">
                  <c:v>3.2109699999999998E-2</c:v>
                </c:pt>
                <c:pt idx="6865">
                  <c:v>3.1743199999999999E-2</c:v>
                </c:pt>
                <c:pt idx="6866">
                  <c:v>3.1350700000000002E-2</c:v>
                </c:pt>
                <c:pt idx="6867">
                  <c:v>3.0933700000000001E-2</c:v>
                </c:pt>
                <c:pt idx="6868">
                  <c:v>3.0493800000000001E-2</c:v>
                </c:pt>
                <c:pt idx="6869">
                  <c:v>3.00325E-2</c:v>
                </c:pt>
                <c:pt idx="6870">
                  <c:v>2.95511E-2</c:v>
                </c:pt>
                <c:pt idx="6871">
                  <c:v>2.9051199999999999E-2</c:v>
                </c:pt>
                <c:pt idx="6872">
                  <c:v>2.8534299999999999E-2</c:v>
                </c:pt>
                <c:pt idx="6873">
                  <c:v>2.8002300000000001E-2</c:v>
                </c:pt>
                <c:pt idx="6874">
                  <c:v>2.7456600000000001E-2</c:v>
                </c:pt>
                <c:pt idx="6875">
                  <c:v>2.6899099999999999E-2</c:v>
                </c:pt>
                <c:pt idx="6876">
                  <c:v>2.6331299999999998E-2</c:v>
                </c:pt>
                <c:pt idx="6877">
                  <c:v>2.5754800000000001E-2</c:v>
                </c:pt>
                <c:pt idx="6878">
                  <c:v>2.5171099999999998E-2</c:v>
                </c:pt>
                <c:pt idx="6879">
                  <c:v>2.4581499999999999E-2</c:v>
                </c:pt>
                <c:pt idx="6880">
                  <c:v>2.39873E-2</c:v>
                </c:pt>
                <c:pt idx="6881">
                  <c:v>2.33901E-2</c:v>
                </c:pt>
                <c:pt idx="6882">
                  <c:v>2.27914E-2</c:v>
                </c:pt>
                <c:pt idx="6883">
                  <c:v>2.21926E-2</c:v>
                </c:pt>
                <c:pt idx="6884">
                  <c:v>2.1595099999999999E-2</c:v>
                </c:pt>
                <c:pt idx="6885">
                  <c:v>2.10002E-2</c:v>
                </c:pt>
                <c:pt idx="6886">
                  <c:v>2.0409E-2</c:v>
                </c:pt>
                <c:pt idx="6887">
                  <c:v>1.9822800000000002E-2</c:v>
                </c:pt>
                <c:pt idx="6888">
                  <c:v>1.9242499999999999E-2</c:v>
                </c:pt>
                <c:pt idx="6889">
                  <c:v>1.86693E-2</c:v>
                </c:pt>
                <c:pt idx="6890">
                  <c:v>1.81044E-2</c:v>
                </c:pt>
                <c:pt idx="6891">
                  <c:v>1.75488E-2</c:v>
                </c:pt>
                <c:pt idx="6892">
                  <c:v>1.7003799999999999E-2</c:v>
                </c:pt>
                <c:pt idx="6893">
                  <c:v>1.64703E-2</c:v>
                </c:pt>
                <c:pt idx="6894">
                  <c:v>1.5949700000000001E-2</c:v>
                </c:pt>
                <c:pt idx="6895">
                  <c:v>1.54431E-2</c:v>
                </c:pt>
                <c:pt idx="6896">
                  <c:v>1.4951300000000001E-2</c:v>
                </c:pt>
                <c:pt idx="6897">
                  <c:v>1.4474600000000001E-2</c:v>
                </c:pt>
                <c:pt idx="6898">
                  <c:v>1.4013400000000001E-2</c:v>
                </c:pt>
                <c:pt idx="6899">
                  <c:v>1.35681E-2</c:v>
                </c:pt>
                <c:pt idx="6900">
                  <c:v>1.31393E-2</c:v>
                </c:pt>
                <c:pt idx="6901">
                  <c:v>1.27273E-2</c:v>
                </c:pt>
                <c:pt idx="6902">
                  <c:v>1.2332299999999999E-2</c:v>
                </c:pt>
                <c:pt idx="6903">
                  <c:v>1.19548E-2</c:v>
                </c:pt>
                <c:pt idx="6904">
                  <c:v>1.1594800000000001E-2</c:v>
                </c:pt>
                <c:pt idx="6905">
                  <c:v>1.12523E-2</c:v>
                </c:pt>
                <c:pt idx="6906">
                  <c:v>1.0927299999999999E-2</c:v>
                </c:pt>
                <c:pt idx="6907">
                  <c:v>1.06198E-2</c:v>
                </c:pt>
                <c:pt idx="6908">
                  <c:v>1.03298E-2</c:v>
                </c:pt>
                <c:pt idx="6909">
                  <c:v>1.0057200000000001E-2</c:v>
                </c:pt>
                <c:pt idx="6910" formatCode="0.00E+00">
                  <c:v>9.8017E-3</c:v>
                </c:pt>
                <c:pt idx="6911" formatCode="0.00E+00">
                  <c:v>9.5629200000000008E-3</c:v>
                </c:pt>
                <c:pt idx="6912" formatCode="0.00E+00">
                  <c:v>9.3407999999999998E-3</c:v>
                </c:pt>
                <c:pt idx="6913" formatCode="0.00E+00">
                  <c:v>9.1349099999999996E-3</c:v>
                </c:pt>
                <c:pt idx="6914" formatCode="0.00E+00">
                  <c:v>8.9447199999999998E-3</c:v>
                </c:pt>
                <c:pt idx="6915" formatCode="0.00E+00">
                  <c:v>8.7701500000000009E-3</c:v>
                </c:pt>
                <c:pt idx="6916" formatCode="0.00E+00">
                  <c:v>8.6114299999999998E-3</c:v>
                </c:pt>
                <c:pt idx="6917" formatCode="0.00E+00">
                  <c:v>8.4679500000000001E-3</c:v>
                </c:pt>
                <c:pt idx="6918" formatCode="0.00E+00">
                  <c:v>8.3383299999999997E-3</c:v>
                </c:pt>
                <c:pt idx="6919" formatCode="0.00E+00">
                  <c:v>8.2215499999999993E-3</c:v>
                </c:pt>
                <c:pt idx="6920" formatCode="0.00E+00">
                  <c:v>8.1168200000000003E-3</c:v>
                </c:pt>
                <c:pt idx="6921" formatCode="0.00E+00">
                  <c:v>8.0233200000000005E-3</c:v>
                </c:pt>
                <c:pt idx="6922" formatCode="0.00E+00">
                  <c:v>7.9406000000000008E-3</c:v>
                </c:pt>
                <c:pt idx="6923" formatCode="0.00E+00">
                  <c:v>7.8684800000000006E-3</c:v>
                </c:pt>
                <c:pt idx="6924" formatCode="0.00E+00">
                  <c:v>7.8063200000000003E-3</c:v>
                </c:pt>
                <c:pt idx="6925" formatCode="0.00E+00">
                  <c:v>7.75276E-3</c:v>
                </c:pt>
                <c:pt idx="6926" formatCode="0.00E+00">
                  <c:v>7.7060000000000002E-3</c:v>
                </c:pt>
                <c:pt idx="6927" formatCode="0.00E+00">
                  <c:v>7.6647099999999999E-3</c:v>
                </c:pt>
                <c:pt idx="6928" formatCode="0.00E+00">
                  <c:v>7.62819E-3</c:v>
                </c:pt>
                <c:pt idx="6929" formatCode="0.00E+00">
                  <c:v>7.5955299999999996E-3</c:v>
                </c:pt>
                <c:pt idx="6930" formatCode="0.00E+00">
                  <c:v>7.5653999999999999E-3</c:v>
                </c:pt>
                <c:pt idx="6931" formatCode="0.00E+00">
                  <c:v>7.5365299999999996E-3</c:v>
                </c:pt>
                <c:pt idx="6932" formatCode="0.00E+00">
                  <c:v>7.5076700000000001E-3</c:v>
                </c:pt>
                <c:pt idx="6933" formatCode="0.00E+00">
                  <c:v>7.4776399999999998E-3</c:v>
                </c:pt>
                <c:pt idx="6934" formatCode="0.00E+00">
                  <c:v>7.4454999999999999E-3</c:v>
                </c:pt>
                <c:pt idx="6935" formatCode="0.00E+00">
                  <c:v>7.4098699999999998E-3</c:v>
                </c:pt>
                <c:pt idx="6936" formatCode="0.00E+00">
                  <c:v>7.3687700000000002E-3</c:v>
                </c:pt>
                <c:pt idx="6937" formatCode="0.00E+00">
                  <c:v>7.3214500000000002E-3</c:v>
                </c:pt>
                <c:pt idx="6938" formatCode="0.00E+00">
                  <c:v>7.2679900000000002E-3</c:v>
                </c:pt>
                <c:pt idx="6939" formatCode="0.00E+00">
                  <c:v>7.2068599999999998E-3</c:v>
                </c:pt>
                <c:pt idx="6940" formatCode="0.00E+00">
                  <c:v>7.1338599999999997E-3</c:v>
                </c:pt>
                <c:pt idx="6941" formatCode="0.00E+00">
                  <c:v>7.04413E-3</c:v>
                </c:pt>
                <c:pt idx="6942" formatCode="0.00E+00">
                  <c:v>6.9368700000000004E-3</c:v>
                </c:pt>
                <c:pt idx="6943" formatCode="0.00E+00">
                  <c:v>6.8154799999999996E-3</c:v>
                </c:pt>
                <c:pt idx="6944" formatCode="0.00E+00">
                  <c:v>6.6825000000000001E-3</c:v>
                </c:pt>
                <c:pt idx="6945" formatCode="0.00E+00">
                  <c:v>6.5375099999999998E-3</c:v>
                </c:pt>
                <c:pt idx="6946" formatCode="0.00E+00">
                  <c:v>6.3787599999999998E-3</c:v>
                </c:pt>
                <c:pt idx="6947" formatCode="0.00E+00">
                  <c:v>6.2049599999999998E-3</c:v>
                </c:pt>
                <c:pt idx="6948" formatCode="0.00E+00">
                  <c:v>6.01536E-3</c:v>
                </c:pt>
                <c:pt idx="6949" formatCode="0.00E+00">
                  <c:v>5.8087399999999997E-3</c:v>
                </c:pt>
                <c:pt idx="6950" formatCode="0.00E+00">
                  <c:v>5.58349E-3</c:v>
                </c:pt>
                <c:pt idx="6951" formatCode="0.00E+00">
                  <c:v>5.33842E-3</c:v>
                </c:pt>
                <c:pt idx="6952" formatCode="0.00E+00">
                  <c:v>5.0724200000000002E-3</c:v>
                </c:pt>
                <c:pt idx="6953" formatCode="0.00E+00">
                  <c:v>4.7838899999999998E-3</c:v>
                </c:pt>
                <c:pt idx="6954" formatCode="0.00E+00">
                  <c:v>4.4707699999999998E-3</c:v>
                </c:pt>
                <c:pt idx="6955" formatCode="0.00E+00">
                  <c:v>4.1309600000000004E-3</c:v>
                </c:pt>
                <c:pt idx="6956" formatCode="0.00E+00">
                  <c:v>3.7628200000000001E-3</c:v>
                </c:pt>
                <c:pt idx="6957" formatCode="0.00E+00">
                  <c:v>3.36521E-3</c:v>
                </c:pt>
                <c:pt idx="6958" formatCode="0.00E+00">
                  <c:v>2.93707E-3</c:v>
                </c:pt>
                <c:pt idx="6959" formatCode="0.00E+00">
                  <c:v>2.4771799999999998E-3</c:v>
                </c:pt>
                <c:pt idx="6960" formatCode="0.00E+00">
                  <c:v>1.9847300000000001E-3</c:v>
                </c:pt>
                <c:pt idx="6961" formatCode="0.00E+00">
                  <c:v>1.4601499999999999E-3</c:v>
                </c:pt>
                <c:pt idx="6962" formatCode="0.00E+00">
                  <c:v>9.0521000000000004E-4</c:v>
                </c:pt>
                <c:pt idx="6963" formatCode="0.00E+00">
                  <c:v>3.2170199999999999E-4</c:v>
                </c:pt>
                <c:pt idx="6964" formatCode="0.00E+00">
                  <c:v>-2.9069799999999999E-4</c:v>
                </c:pt>
                <c:pt idx="6965" formatCode="0.00E+00">
                  <c:v>-9.3506600000000002E-4</c:v>
                </c:pt>
                <c:pt idx="6966" formatCode="0.00E+00">
                  <c:v>-1.6150299999999999E-3</c:v>
                </c:pt>
                <c:pt idx="6967" formatCode="0.00E+00">
                  <c:v>-2.33242E-3</c:v>
                </c:pt>
                <c:pt idx="6968" formatCode="0.00E+00">
                  <c:v>-3.0872500000000002E-3</c:v>
                </c:pt>
                <c:pt idx="6969" formatCode="0.00E+00">
                  <c:v>-3.8787700000000001E-3</c:v>
                </c:pt>
                <c:pt idx="6970" formatCode="0.00E+00">
                  <c:v>-4.7050800000000004E-3</c:v>
                </c:pt>
                <c:pt idx="6971" formatCode="0.00E+00">
                  <c:v>-5.5624200000000002E-3</c:v>
                </c:pt>
                <c:pt idx="6972" formatCode="0.00E+00">
                  <c:v>-6.4464300000000004E-3</c:v>
                </c:pt>
                <c:pt idx="6973" formatCode="0.00E+00">
                  <c:v>-7.3552799999999996E-3</c:v>
                </c:pt>
                <c:pt idx="6974" formatCode="0.00E+00">
                  <c:v>-8.2914700000000004E-3</c:v>
                </c:pt>
                <c:pt idx="6975" formatCode="0.00E+00">
                  <c:v>-9.2582800000000007E-3</c:v>
                </c:pt>
                <c:pt idx="6976">
                  <c:v>-1.02548E-2</c:v>
                </c:pt>
                <c:pt idx="6977">
                  <c:v>-1.1277499999999999E-2</c:v>
                </c:pt>
                <c:pt idx="6978">
                  <c:v>-1.23252E-2</c:v>
                </c:pt>
                <c:pt idx="6979">
                  <c:v>-1.33995E-2</c:v>
                </c:pt>
                <c:pt idx="6980">
                  <c:v>-1.4501500000000001E-2</c:v>
                </c:pt>
                <c:pt idx="6981">
                  <c:v>-1.56296E-2</c:v>
                </c:pt>
                <c:pt idx="6982">
                  <c:v>-1.6780699999999999E-2</c:v>
                </c:pt>
                <c:pt idx="6983">
                  <c:v>-1.79524E-2</c:v>
                </c:pt>
                <c:pt idx="6984">
                  <c:v>-1.9143299999999999E-2</c:v>
                </c:pt>
                <c:pt idx="6985">
                  <c:v>-2.0351899999999999E-2</c:v>
                </c:pt>
                <c:pt idx="6986">
                  <c:v>-2.15757E-2</c:v>
                </c:pt>
                <c:pt idx="6987">
                  <c:v>-2.2812099999999998E-2</c:v>
                </c:pt>
                <c:pt idx="6988">
                  <c:v>-2.4059400000000002E-2</c:v>
                </c:pt>
                <c:pt idx="6989">
                  <c:v>-2.5318500000000001E-2</c:v>
                </c:pt>
                <c:pt idx="6990">
                  <c:v>-2.6590900000000001E-2</c:v>
                </c:pt>
                <c:pt idx="6991">
                  <c:v>-2.7876600000000001E-2</c:v>
                </c:pt>
                <c:pt idx="6992">
                  <c:v>-2.9172799999999999E-2</c:v>
                </c:pt>
                <c:pt idx="6993">
                  <c:v>-3.04765E-2</c:v>
                </c:pt>
                <c:pt idx="6994">
                  <c:v>-3.1785300000000002E-2</c:v>
                </c:pt>
                <c:pt idx="6995">
                  <c:v>-3.30984E-2</c:v>
                </c:pt>
                <c:pt idx="6996">
                  <c:v>-3.4416200000000001E-2</c:v>
                </c:pt>
                <c:pt idx="6997">
                  <c:v>-3.5738300000000001E-2</c:v>
                </c:pt>
                <c:pt idx="6998">
                  <c:v>-3.7061900000000002E-2</c:v>
                </c:pt>
                <c:pt idx="6999">
                  <c:v>-3.8385599999999999E-2</c:v>
                </c:pt>
                <c:pt idx="7000">
                  <c:v>-3.9710799999999997E-2</c:v>
                </c:pt>
                <c:pt idx="7001">
                  <c:v>-4.1038400000000003E-2</c:v>
                </c:pt>
                <c:pt idx="7002">
                  <c:v>-4.2368999999999997E-2</c:v>
                </c:pt>
                <c:pt idx="7003">
                  <c:v>-4.3704399999999997E-2</c:v>
                </c:pt>
                <c:pt idx="7004">
                  <c:v>-4.5045200000000001E-2</c:v>
                </c:pt>
                <c:pt idx="7005">
                  <c:v>-4.6387900000000003E-2</c:v>
                </c:pt>
                <c:pt idx="7006">
                  <c:v>-4.7726699999999997E-2</c:v>
                </c:pt>
                <c:pt idx="7007">
                  <c:v>-4.9058400000000002E-2</c:v>
                </c:pt>
                <c:pt idx="7008">
                  <c:v>-5.0382900000000001E-2</c:v>
                </c:pt>
                <c:pt idx="7009">
                  <c:v>-5.1699700000000001E-2</c:v>
                </c:pt>
                <c:pt idx="7010">
                  <c:v>-5.3004900000000001E-2</c:v>
                </c:pt>
                <c:pt idx="7011">
                  <c:v>-5.4293800000000003E-2</c:v>
                </c:pt>
                <c:pt idx="7012">
                  <c:v>-5.5563399999999999E-2</c:v>
                </c:pt>
                <c:pt idx="7013">
                  <c:v>-5.6813299999999997E-2</c:v>
                </c:pt>
                <c:pt idx="7014">
                  <c:v>-5.8043400000000002E-2</c:v>
                </c:pt>
                <c:pt idx="7015">
                  <c:v>-5.9253E-2</c:v>
                </c:pt>
                <c:pt idx="7016">
                  <c:v>-6.0440300000000002E-2</c:v>
                </c:pt>
                <c:pt idx="7017">
                  <c:v>-6.16038E-2</c:v>
                </c:pt>
                <c:pt idx="7018">
                  <c:v>-6.2742599999999996E-2</c:v>
                </c:pt>
                <c:pt idx="7019">
                  <c:v>-6.38547E-2</c:v>
                </c:pt>
                <c:pt idx="7020">
                  <c:v>-6.4936199999999999E-2</c:v>
                </c:pt>
                <c:pt idx="7021">
                  <c:v>-6.5984399999999999E-2</c:v>
                </c:pt>
                <c:pt idx="7022">
                  <c:v>-6.6998799999999997E-2</c:v>
                </c:pt>
                <c:pt idx="7023">
                  <c:v>-6.7978499999999997E-2</c:v>
                </c:pt>
                <c:pt idx="7024">
                  <c:v>-6.8919599999999998E-2</c:v>
                </c:pt>
                <c:pt idx="7025">
                  <c:v>-6.9817100000000007E-2</c:v>
                </c:pt>
                <c:pt idx="7026">
                  <c:v>-7.0669200000000001E-2</c:v>
                </c:pt>
                <c:pt idx="7027">
                  <c:v>-7.14785E-2</c:v>
                </c:pt>
                <c:pt idx="7028">
                  <c:v>-7.2248999999999994E-2</c:v>
                </c:pt>
                <c:pt idx="7029">
                  <c:v>-7.2981599999999994E-2</c:v>
                </c:pt>
                <c:pt idx="7030">
                  <c:v>-7.3672699999999994E-2</c:v>
                </c:pt>
                <c:pt idx="7031">
                  <c:v>-7.4318899999999993E-2</c:v>
                </c:pt>
                <c:pt idx="7032">
                  <c:v>-7.4920700000000007E-2</c:v>
                </c:pt>
                <c:pt idx="7033">
                  <c:v>-7.5479900000000003E-2</c:v>
                </c:pt>
                <c:pt idx="7034">
                  <c:v>-7.5995199999999999E-2</c:v>
                </c:pt>
                <c:pt idx="7035">
                  <c:v>-7.6462600000000006E-2</c:v>
                </c:pt>
                <c:pt idx="7036">
                  <c:v>-7.6878699999999994E-2</c:v>
                </c:pt>
                <c:pt idx="7037">
                  <c:v>-7.7242400000000003E-2</c:v>
                </c:pt>
                <c:pt idx="7038">
                  <c:v>-7.7551499999999995E-2</c:v>
                </c:pt>
                <c:pt idx="7039">
                  <c:v>-7.7801599999999999E-2</c:v>
                </c:pt>
                <c:pt idx="7040">
                  <c:v>-7.7992400000000003E-2</c:v>
                </c:pt>
                <c:pt idx="7041">
                  <c:v>-7.8130000000000005E-2</c:v>
                </c:pt>
                <c:pt idx="7042">
                  <c:v>-7.8219399999999994E-2</c:v>
                </c:pt>
                <c:pt idx="7043">
                  <c:v>-7.8257999999999994E-2</c:v>
                </c:pt>
                <c:pt idx="7044">
                  <c:v>-7.8240000000000004E-2</c:v>
                </c:pt>
                <c:pt idx="7045">
                  <c:v>-7.8162499999999996E-2</c:v>
                </c:pt>
                <c:pt idx="7046">
                  <c:v>-7.8026499999999999E-2</c:v>
                </c:pt>
                <c:pt idx="7047">
                  <c:v>-7.7834299999999995E-2</c:v>
                </c:pt>
                <c:pt idx="7048">
                  <c:v>-7.7587699999999996E-2</c:v>
                </c:pt>
                <c:pt idx="7049">
                  <c:v>-7.7287499999999995E-2</c:v>
                </c:pt>
                <c:pt idx="7050">
                  <c:v>-7.6931399999999997E-2</c:v>
                </c:pt>
                <c:pt idx="7051">
                  <c:v>-7.6517199999999994E-2</c:v>
                </c:pt>
                <c:pt idx="7052">
                  <c:v>-7.6047600000000007E-2</c:v>
                </c:pt>
                <c:pt idx="7053">
                  <c:v>-7.5527700000000003E-2</c:v>
                </c:pt>
                <c:pt idx="7054">
                  <c:v>-7.4959499999999998E-2</c:v>
                </c:pt>
                <c:pt idx="7055">
                  <c:v>-7.4341299999999999E-2</c:v>
                </c:pt>
                <c:pt idx="7056">
                  <c:v>-7.3673000000000002E-2</c:v>
                </c:pt>
                <c:pt idx="7057">
                  <c:v>-7.2956499999999994E-2</c:v>
                </c:pt>
                <c:pt idx="7058">
                  <c:v>-7.2193599999999997E-2</c:v>
                </c:pt>
                <c:pt idx="7059">
                  <c:v>-7.1383799999999997E-2</c:v>
                </c:pt>
                <c:pt idx="7060">
                  <c:v>-7.0526000000000005E-2</c:v>
                </c:pt>
                <c:pt idx="7061">
                  <c:v>-6.9621600000000006E-2</c:v>
                </c:pt>
                <c:pt idx="7062">
                  <c:v>-6.8675700000000006E-2</c:v>
                </c:pt>
                <c:pt idx="7063">
                  <c:v>-6.7692000000000002E-2</c:v>
                </c:pt>
                <c:pt idx="7064">
                  <c:v>-6.6670699999999999E-2</c:v>
                </c:pt>
                <c:pt idx="7065">
                  <c:v>-6.56109E-2</c:v>
                </c:pt>
                <c:pt idx="7066">
                  <c:v>-6.4513799999999996E-2</c:v>
                </c:pt>
                <c:pt idx="7067">
                  <c:v>-6.3381499999999993E-2</c:v>
                </c:pt>
                <c:pt idx="7068">
                  <c:v>-6.2213999999999998E-2</c:v>
                </c:pt>
                <c:pt idx="7069">
                  <c:v>-6.1011700000000002E-2</c:v>
                </c:pt>
                <c:pt idx="7070">
                  <c:v>-5.9779199999999998E-2</c:v>
                </c:pt>
                <c:pt idx="7071">
                  <c:v>-5.8525099999999997E-2</c:v>
                </c:pt>
                <c:pt idx="7072">
                  <c:v>-5.72557E-2</c:v>
                </c:pt>
                <c:pt idx="7073">
                  <c:v>-5.5970600000000002E-2</c:v>
                </c:pt>
                <c:pt idx="7074">
                  <c:v>-5.4666800000000002E-2</c:v>
                </c:pt>
                <c:pt idx="7075">
                  <c:v>-5.3343500000000002E-2</c:v>
                </c:pt>
                <c:pt idx="7076">
                  <c:v>-5.2002300000000001E-2</c:v>
                </c:pt>
                <c:pt idx="7077">
                  <c:v>-5.06483E-2</c:v>
                </c:pt>
                <c:pt idx="7078">
                  <c:v>-4.92871E-2</c:v>
                </c:pt>
                <c:pt idx="7079">
                  <c:v>-4.79172E-2</c:v>
                </c:pt>
                <c:pt idx="7080">
                  <c:v>-4.6532299999999999E-2</c:v>
                </c:pt>
                <c:pt idx="7081">
                  <c:v>-4.51318E-2</c:v>
                </c:pt>
                <c:pt idx="7082">
                  <c:v>-4.3721000000000003E-2</c:v>
                </c:pt>
                <c:pt idx="7083">
                  <c:v>-4.2306799999999999E-2</c:v>
                </c:pt>
                <c:pt idx="7084">
                  <c:v>-4.0892900000000003E-2</c:v>
                </c:pt>
                <c:pt idx="7085">
                  <c:v>-3.9481099999999998E-2</c:v>
                </c:pt>
                <c:pt idx="7086">
                  <c:v>-3.80729E-2</c:v>
                </c:pt>
                <c:pt idx="7087">
                  <c:v>-3.6667699999999998E-2</c:v>
                </c:pt>
                <c:pt idx="7088">
                  <c:v>-3.5261199999999999E-2</c:v>
                </c:pt>
                <c:pt idx="7089">
                  <c:v>-3.3851699999999998E-2</c:v>
                </c:pt>
                <c:pt idx="7090">
                  <c:v>-3.24464E-2</c:v>
                </c:pt>
                <c:pt idx="7091">
                  <c:v>-3.1056500000000001E-2</c:v>
                </c:pt>
                <c:pt idx="7092">
                  <c:v>-2.9687100000000001E-2</c:v>
                </c:pt>
                <c:pt idx="7093">
                  <c:v>-2.8339E-2</c:v>
                </c:pt>
                <c:pt idx="7094">
                  <c:v>-2.70151E-2</c:v>
                </c:pt>
                <c:pt idx="7095">
                  <c:v>-2.5720099999999999E-2</c:v>
                </c:pt>
                <c:pt idx="7096">
                  <c:v>-2.4455899999999999E-2</c:v>
                </c:pt>
                <c:pt idx="7097">
                  <c:v>-2.3220000000000001E-2</c:v>
                </c:pt>
                <c:pt idx="7098">
                  <c:v>-2.2009999999999998E-2</c:v>
                </c:pt>
                <c:pt idx="7099">
                  <c:v>-2.0827600000000002E-2</c:v>
                </c:pt>
                <c:pt idx="7100">
                  <c:v>-1.9677099999999999E-2</c:v>
                </c:pt>
                <c:pt idx="7101">
                  <c:v>-1.8563099999999999E-2</c:v>
                </c:pt>
                <c:pt idx="7102">
                  <c:v>-1.74915E-2</c:v>
                </c:pt>
                <c:pt idx="7103">
                  <c:v>-1.6469299999999999E-2</c:v>
                </c:pt>
                <c:pt idx="7104">
                  <c:v>-1.5502699999999999E-2</c:v>
                </c:pt>
                <c:pt idx="7105">
                  <c:v>-1.4596E-2</c:v>
                </c:pt>
                <c:pt idx="7106">
                  <c:v>-1.3749600000000001E-2</c:v>
                </c:pt>
                <c:pt idx="7107">
                  <c:v>-1.2960299999999999E-2</c:v>
                </c:pt>
                <c:pt idx="7108">
                  <c:v>-1.2224499999999999E-2</c:v>
                </c:pt>
                <c:pt idx="7109">
                  <c:v>-1.15411E-2</c:v>
                </c:pt>
                <c:pt idx="7110">
                  <c:v>-1.09114E-2</c:v>
                </c:pt>
                <c:pt idx="7111">
                  <c:v>-1.0334899999999999E-2</c:v>
                </c:pt>
                <c:pt idx="7112" formatCode="0.00E+00">
                  <c:v>-9.8088399999999992E-3</c:v>
                </c:pt>
                <c:pt idx="7113" formatCode="0.00E+00">
                  <c:v>-9.3321099999999994E-3</c:v>
                </c:pt>
                <c:pt idx="7114" formatCode="0.00E+00">
                  <c:v>-8.9092500000000005E-3</c:v>
                </c:pt>
                <c:pt idx="7115" formatCode="0.00E+00">
                  <c:v>-8.5486999999999994E-3</c:v>
                </c:pt>
                <c:pt idx="7116" formatCode="0.00E+00">
                  <c:v>-8.2569300000000009E-3</c:v>
                </c:pt>
                <c:pt idx="7117" formatCode="0.00E+00">
                  <c:v>-8.0371999999999996E-3</c:v>
                </c:pt>
                <c:pt idx="7118" formatCode="0.00E+00">
                  <c:v>-7.8917399999999995E-3</c:v>
                </c:pt>
                <c:pt idx="7119" formatCode="0.00E+00">
                  <c:v>-7.8221899999999997E-3</c:v>
                </c:pt>
                <c:pt idx="7120" formatCode="0.00E+00">
                  <c:v>-7.8288899999999998E-3</c:v>
                </c:pt>
                <c:pt idx="7121" formatCode="0.00E+00">
                  <c:v>-7.9120200000000005E-3</c:v>
                </c:pt>
                <c:pt idx="7122" formatCode="0.00E+00">
                  <c:v>-8.0729600000000006E-3</c:v>
                </c:pt>
                <c:pt idx="7123" formatCode="0.00E+00">
                  <c:v>-8.3142600000000004E-3</c:v>
                </c:pt>
                <c:pt idx="7124" formatCode="0.00E+00">
                  <c:v>-8.6389599999999993E-3</c:v>
                </c:pt>
                <c:pt idx="7125" formatCode="0.00E+00">
                  <c:v>-9.0500600000000004E-3</c:v>
                </c:pt>
                <c:pt idx="7126" formatCode="0.00E+00">
                  <c:v>-9.5474099999999992E-3</c:v>
                </c:pt>
                <c:pt idx="7127">
                  <c:v>-1.0126400000000001E-2</c:v>
                </c:pt>
                <c:pt idx="7128">
                  <c:v>-1.07849E-2</c:v>
                </c:pt>
                <c:pt idx="7129">
                  <c:v>-1.1527600000000001E-2</c:v>
                </c:pt>
                <c:pt idx="7130">
                  <c:v>-1.23602E-2</c:v>
                </c:pt>
                <c:pt idx="7131">
                  <c:v>-1.3280999999999999E-2</c:v>
                </c:pt>
                <c:pt idx="7132">
                  <c:v>-1.4283799999999999E-2</c:v>
                </c:pt>
                <c:pt idx="7133">
                  <c:v>-1.5364900000000001E-2</c:v>
                </c:pt>
                <c:pt idx="7134">
                  <c:v>-1.6526099999999998E-2</c:v>
                </c:pt>
                <c:pt idx="7135">
                  <c:v>-1.7769500000000001E-2</c:v>
                </c:pt>
                <c:pt idx="7136">
                  <c:v>-1.90928E-2</c:v>
                </c:pt>
                <c:pt idx="7137">
                  <c:v>-2.0490000000000001E-2</c:v>
                </c:pt>
                <c:pt idx="7138">
                  <c:v>-2.1956300000000002E-2</c:v>
                </c:pt>
                <c:pt idx="7139">
                  <c:v>-2.34884E-2</c:v>
                </c:pt>
                <c:pt idx="7140">
                  <c:v>-2.5082500000000001E-2</c:v>
                </c:pt>
                <c:pt idx="7141">
                  <c:v>-2.6729900000000001E-2</c:v>
                </c:pt>
                <c:pt idx="7142">
                  <c:v>-2.8422300000000001E-2</c:v>
                </c:pt>
                <c:pt idx="7143">
                  <c:v>-3.01599E-2</c:v>
                </c:pt>
                <c:pt idx="7144">
                  <c:v>-3.1948299999999999E-2</c:v>
                </c:pt>
                <c:pt idx="7145">
                  <c:v>-3.3792700000000002E-2</c:v>
                </c:pt>
                <c:pt idx="7146">
                  <c:v>-3.56975E-2</c:v>
                </c:pt>
                <c:pt idx="7147">
                  <c:v>-3.7663200000000001E-2</c:v>
                </c:pt>
                <c:pt idx="7148">
                  <c:v>-3.9686899999999997E-2</c:v>
                </c:pt>
                <c:pt idx="7149">
                  <c:v>-4.1766999999999999E-2</c:v>
                </c:pt>
                <c:pt idx="7150">
                  <c:v>-4.3904199999999997E-2</c:v>
                </c:pt>
                <c:pt idx="7151">
                  <c:v>-4.60992E-2</c:v>
                </c:pt>
                <c:pt idx="7152">
                  <c:v>-4.8350999999999998E-2</c:v>
                </c:pt>
                <c:pt idx="7153">
                  <c:v>-5.0655100000000002E-2</c:v>
                </c:pt>
                <c:pt idx="7154">
                  <c:v>-5.3004200000000001E-2</c:v>
                </c:pt>
                <c:pt idx="7155">
                  <c:v>-5.5391200000000002E-2</c:v>
                </c:pt>
                <c:pt idx="7156">
                  <c:v>-5.7815400000000003E-2</c:v>
                </c:pt>
                <c:pt idx="7157">
                  <c:v>-6.0279800000000001E-2</c:v>
                </c:pt>
                <c:pt idx="7158">
                  <c:v>-6.2784000000000006E-2</c:v>
                </c:pt>
                <c:pt idx="7159">
                  <c:v>-6.5322199999999997E-2</c:v>
                </c:pt>
                <c:pt idx="7160">
                  <c:v>-6.7884700000000006E-2</c:v>
                </c:pt>
                <c:pt idx="7161">
                  <c:v>-7.0461999999999997E-2</c:v>
                </c:pt>
                <c:pt idx="7162">
                  <c:v>-7.3048299999999997E-2</c:v>
                </c:pt>
                <c:pt idx="7163">
                  <c:v>-7.5639700000000004E-2</c:v>
                </c:pt>
                <c:pt idx="7164">
                  <c:v>-7.82331E-2</c:v>
                </c:pt>
                <c:pt idx="7165">
                  <c:v>-8.0826599999999998E-2</c:v>
                </c:pt>
                <c:pt idx="7166">
                  <c:v>-8.34226E-2</c:v>
                </c:pt>
                <c:pt idx="7167">
                  <c:v>-8.6023799999999997E-2</c:v>
                </c:pt>
                <c:pt idx="7168">
                  <c:v>-8.8627899999999996E-2</c:v>
                </c:pt>
                <c:pt idx="7169">
                  <c:v>-9.1229699999999997E-2</c:v>
                </c:pt>
                <c:pt idx="7170">
                  <c:v>-9.3825199999999997E-2</c:v>
                </c:pt>
                <c:pt idx="7171">
                  <c:v>-9.6410599999999999E-2</c:v>
                </c:pt>
                <c:pt idx="7172">
                  <c:v>-9.8981E-2</c:v>
                </c:pt>
                <c:pt idx="7173">
                  <c:v>-0.101533</c:v>
                </c:pt>
                <c:pt idx="7174">
                  <c:v>-0.10406600000000001</c:v>
                </c:pt>
                <c:pt idx="7175">
                  <c:v>-0.10657899999999999</c:v>
                </c:pt>
                <c:pt idx="7176">
                  <c:v>-0.10906299999999999</c:v>
                </c:pt>
                <c:pt idx="7177">
                  <c:v>-0.111516</c:v>
                </c:pt>
                <c:pt idx="7178">
                  <c:v>-0.113945</c:v>
                </c:pt>
                <c:pt idx="7179">
                  <c:v>-0.116353</c:v>
                </c:pt>
                <c:pt idx="7180">
                  <c:v>-0.118741</c:v>
                </c:pt>
                <c:pt idx="7181">
                  <c:v>-0.121112</c:v>
                </c:pt>
                <c:pt idx="7182">
                  <c:v>-0.123469</c:v>
                </c:pt>
                <c:pt idx="7183">
                  <c:v>-0.12581100000000001</c:v>
                </c:pt>
                <c:pt idx="7184">
                  <c:v>-0.12812999999999999</c:v>
                </c:pt>
                <c:pt idx="7185">
                  <c:v>-0.13041900000000001</c:v>
                </c:pt>
                <c:pt idx="7186">
                  <c:v>-0.13267399999999999</c:v>
                </c:pt>
                <c:pt idx="7187">
                  <c:v>-0.13488700000000001</c:v>
                </c:pt>
                <c:pt idx="7188">
                  <c:v>-0.137046</c:v>
                </c:pt>
                <c:pt idx="7189">
                  <c:v>-0.139153</c:v>
                </c:pt>
                <c:pt idx="7190">
                  <c:v>-0.14121400000000001</c:v>
                </c:pt>
                <c:pt idx="7191">
                  <c:v>-0.14323900000000001</c:v>
                </c:pt>
                <c:pt idx="7192">
                  <c:v>-0.145228</c:v>
                </c:pt>
                <c:pt idx="7193">
                  <c:v>-0.147179</c:v>
                </c:pt>
                <c:pt idx="7194">
                  <c:v>-0.149089</c:v>
                </c:pt>
                <c:pt idx="7195">
                  <c:v>-0.150951</c:v>
                </c:pt>
                <c:pt idx="7196">
                  <c:v>-0.15275900000000001</c:v>
                </c:pt>
                <c:pt idx="7197">
                  <c:v>-0.15451000000000001</c:v>
                </c:pt>
                <c:pt idx="7198">
                  <c:v>-0.15620400000000001</c:v>
                </c:pt>
                <c:pt idx="7199">
                  <c:v>-0.15784500000000001</c:v>
                </c:pt>
                <c:pt idx="7200">
                  <c:v>-0.159438</c:v>
                </c:pt>
                <c:pt idx="7201">
                  <c:v>-0.16098299999999999</c:v>
                </c:pt>
                <c:pt idx="7202">
                  <c:v>-0.16248099999999999</c:v>
                </c:pt>
                <c:pt idx="7203">
                  <c:v>-0.16393099999999999</c:v>
                </c:pt>
                <c:pt idx="7204">
                  <c:v>-0.16533800000000001</c:v>
                </c:pt>
                <c:pt idx="7205">
                  <c:v>-0.16670099999999999</c:v>
                </c:pt>
                <c:pt idx="7206">
                  <c:v>-0.168017</c:v>
                </c:pt>
                <c:pt idx="7207">
                  <c:v>-0.16928799999999999</c:v>
                </c:pt>
                <c:pt idx="7208">
                  <c:v>-0.170516</c:v>
                </c:pt>
                <c:pt idx="7209">
                  <c:v>-0.17170199999999999</c:v>
                </c:pt>
                <c:pt idx="7210">
                  <c:v>-0.172842</c:v>
                </c:pt>
                <c:pt idx="7211">
                  <c:v>-0.17393</c:v>
                </c:pt>
                <c:pt idx="7212">
                  <c:v>-0.17496400000000001</c:v>
                </c:pt>
                <c:pt idx="7213">
                  <c:v>-0.175951</c:v>
                </c:pt>
                <c:pt idx="7214">
                  <c:v>-0.176895</c:v>
                </c:pt>
                <c:pt idx="7215">
                  <c:v>-0.17779600000000001</c:v>
                </c:pt>
                <c:pt idx="7216">
                  <c:v>-0.17865200000000001</c:v>
                </c:pt>
                <c:pt idx="7217">
                  <c:v>-0.17946799999999999</c:v>
                </c:pt>
                <c:pt idx="7218">
                  <c:v>-0.18024599999999999</c:v>
                </c:pt>
                <c:pt idx="7219">
                  <c:v>-0.18098800000000001</c:v>
                </c:pt>
                <c:pt idx="7220">
                  <c:v>-0.18169199999999999</c:v>
                </c:pt>
                <c:pt idx="7221">
                  <c:v>-0.18235999999999999</c:v>
                </c:pt>
                <c:pt idx="7222">
                  <c:v>-0.18299199999999999</c:v>
                </c:pt>
                <c:pt idx="7223">
                  <c:v>-0.183584</c:v>
                </c:pt>
                <c:pt idx="7224">
                  <c:v>-0.184137</c:v>
                </c:pt>
                <c:pt idx="7225">
                  <c:v>-0.18465699999999999</c:v>
                </c:pt>
                <c:pt idx="7226">
                  <c:v>-0.18515300000000001</c:v>
                </c:pt>
                <c:pt idx="7227">
                  <c:v>-0.18562999999999999</c:v>
                </c:pt>
                <c:pt idx="7228">
                  <c:v>-0.186081</c:v>
                </c:pt>
                <c:pt idx="7229">
                  <c:v>-0.186496</c:v>
                </c:pt>
                <c:pt idx="7230">
                  <c:v>-0.18686900000000001</c:v>
                </c:pt>
                <c:pt idx="7231">
                  <c:v>-0.187194</c:v>
                </c:pt>
                <c:pt idx="7232">
                  <c:v>-0.187472</c:v>
                </c:pt>
                <c:pt idx="7233">
                  <c:v>-0.18771099999999999</c:v>
                </c:pt>
                <c:pt idx="7234">
                  <c:v>-0.187921</c:v>
                </c:pt>
                <c:pt idx="7235">
                  <c:v>-0.18810299999999999</c:v>
                </c:pt>
                <c:pt idx="7236">
                  <c:v>-0.188254</c:v>
                </c:pt>
                <c:pt idx="7237">
                  <c:v>-0.18837899999999999</c:v>
                </c:pt>
                <c:pt idx="7238">
                  <c:v>-0.18849399999999999</c:v>
                </c:pt>
                <c:pt idx="7239">
                  <c:v>-0.188609</c:v>
                </c:pt>
                <c:pt idx="7240">
                  <c:v>-0.18872800000000001</c:v>
                </c:pt>
                <c:pt idx="7241">
                  <c:v>-0.18885299999999999</c:v>
                </c:pt>
                <c:pt idx="7242">
                  <c:v>-0.18898599999999999</c:v>
                </c:pt>
                <c:pt idx="7243">
                  <c:v>-0.18912999999999999</c:v>
                </c:pt>
                <c:pt idx="7244">
                  <c:v>-0.18928800000000001</c:v>
                </c:pt>
                <c:pt idx="7245">
                  <c:v>-0.18945799999999999</c:v>
                </c:pt>
                <c:pt idx="7246">
                  <c:v>-0.189637</c:v>
                </c:pt>
                <c:pt idx="7247">
                  <c:v>-0.18981700000000001</c:v>
                </c:pt>
                <c:pt idx="7248">
                  <c:v>-0.189994</c:v>
                </c:pt>
                <c:pt idx="7249">
                  <c:v>-0.19015799999999999</c:v>
                </c:pt>
                <c:pt idx="7250">
                  <c:v>-0.190303</c:v>
                </c:pt>
                <c:pt idx="7251">
                  <c:v>-0.19042899999999999</c:v>
                </c:pt>
                <c:pt idx="7252">
                  <c:v>-0.19053300000000001</c:v>
                </c:pt>
                <c:pt idx="7253">
                  <c:v>-0.19061</c:v>
                </c:pt>
                <c:pt idx="7254">
                  <c:v>-0.190663</c:v>
                </c:pt>
                <c:pt idx="7255">
                  <c:v>-0.19070000000000001</c:v>
                </c:pt>
                <c:pt idx="7256">
                  <c:v>-0.19073100000000001</c:v>
                </c:pt>
                <c:pt idx="7257">
                  <c:v>-0.19076599999999999</c:v>
                </c:pt>
                <c:pt idx="7258">
                  <c:v>-0.19080900000000001</c:v>
                </c:pt>
                <c:pt idx="7259">
                  <c:v>-0.190859</c:v>
                </c:pt>
                <c:pt idx="7260">
                  <c:v>-0.190911</c:v>
                </c:pt>
                <c:pt idx="7261">
                  <c:v>-0.19096199999999999</c:v>
                </c:pt>
                <c:pt idx="7262">
                  <c:v>-0.19101499999999999</c:v>
                </c:pt>
                <c:pt idx="7263">
                  <c:v>-0.19107399999999999</c:v>
                </c:pt>
                <c:pt idx="7264">
                  <c:v>-0.191135</c:v>
                </c:pt>
                <c:pt idx="7265">
                  <c:v>-0.19120400000000001</c:v>
                </c:pt>
                <c:pt idx="7266">
                  <c:v>-0.19129199999999999</c:v>
                </c:pt>
                <c:pt idx="7267">
                  <c:v>-0.191414</c:v>
                </c:pt>
                <c:pt idx="7268">
                  <c:v>-0.191575</c:v>
                </c:pt>
                <c:pt idx="7269">
                  <c:v>-0.191775</c:v>
                </c:pt>
                <c:pt idx="7270">
                  <c:v>-0.19201599999999999</c:v>
                </c:pt>
                <c:pt idx="7271">
                  <c:v>-0.192298</c:v>
                </c:pt>
                <c:pt idx="7272">
                  <c:v>-0.19261600000000001</c:v>
                </c:pt>
                <c:pt idx="7273">
                  <c:v>-0.192965</c:v>
                </c:pt>
                <c:pt idx="7274">
                  <c:v>-0.19334399999999999</c:v>
                </c:pt>
                <c:pt idx="7275">
                  <c:v>-0.19375500000000001</c:v>
                </c:pt>
                <c:pt idx="7276">
                  <c:v>-0.19419800000000001</c:v>
                </c:pt>
                <c:pt idx="7277">
                  <c:v>-0.19467400000000001</c:v>
                </c:pt>
                <c:pt idx="7278">
                  <c:v>-0.195186</c:v>
                </c:pt>
                <c:pt idx="7279">
                  <c:v>-0.19572899999999999</c:v>
                </c:pt>
                <c:pt idx="7280">
                  <c:v>-0.19629199999999999</c:v>
                </c:pt>
                <c:pt idx="7281">
                  <c:v>-0.19686999999999999</c:v>
                </c:pt>
                <c:pt idx="7282">
                  <c:v>-0.197466</c:v>
                </c:pt>
                <c:pt idx="7283">
                  <c:v>-0.19809099999999999</c:v>
                </c:pt>
                <c:pt idx="7284">
                  <c:v>-0.19874900000000001</c:v>
                </c:pt>
                <c:pt idx="7285">
                  <c:v>-0.19944100000000001</c:v>
                </c:pt>
                <c:pt idx="7286">
                  <c:v>-0.20017099999999999</c:v>
                </c:pt>
                <c:pt idx="7287">
                  <c:v>-0.20094200000000001</c:v>
                </c:pt>
                <c:pt idx="7288">
                  <c:v>-0.20175499999999999</c:v>
                </c:pt>
                <c:pt idx="7289">
                  <c:v>-0.20261000000000001</c:v>
                </c:pt>
                <c:pt idx="7290">
                  <c:v>-0.203511</c:v>
                </c:pt>
                <c:pt idx="7291">
                  <c:v>-0.20446</c:v>
                </c:pt>
                <c:pt idx="7292">
                  <c:v>-0.20544999999999999</c:v>
                </c:pt>
                <c:pt idx="7293">
                  <c:v>-0.20646800000000001</c:v>
                </c:pt>
                <c:pt idx="7294">
                  <c:v>-0.207511</c:v>
                </c:pt>
                <c:pt idx="7295">
                  <c:v>-0.20858499999999999</c:v>
                </c:pt>
                <c:pt idx="7296">
                  <c:v>-0.20969699999999999</c:v>
                </c:pt>
                <c:pt idx="7297">
                  <c:v>-0.210844</c:v>
                </c:pt>
                <c:pt idx="7298">
                  <c:v>-0.21201700000000001</c:v>
                </c:pt>
                <c:pt idx="7299">
                  <c:v>-0.21320800000000001</c:v>
                </c:pt>
                <c:pt idx="7300">
                  <c:v>-0.21441499999999999</c:v>
                </c:pt>
                <c:pt idx="7301">
                  <c:v>-0.215641</c:v>
                </c:pt>
                <c:pt idx="7302">
                  <c:v>-0.216886</c:v>
                </c:pt>
                <c:pt idx="7303">
                  <c:v>-0.21815499999999999</c:v>
                </c:pt>
                <c:pt idx="7304">
                  <c:v>-0.219443</c:v>
                </c:pt>
                <c:pt idx="7305">
                  <c:v>-0.220746</c:v>
                </c:pt>
                <c:pt idx="7306">
                  <c:v>-0.22206200000000001</c:v>
                </c:pt>
                <c:pt idx="7307">
                  <c:v>-0.22339200000000001</c:v>
                </c:pt>
                <c:pt idx="7308">
                  <c:v>-0.22473599999999999</c:v>
                </c:pt>
                <c:pt idx="7309">
                  <c:v>-0.22608700000000001</c:v>
                </c:pt>
                <c:pt idx="7310">
                  <c:v>-0.227437</c:v>
                </c:pt>
                <c:pt idx="7311">
                  <c:v>-0.22878999999999999</c:v>
                </c:pt>
                <c:pt idx="7312">
                  <c:v>-0.23014499999999999</c:v>
                </c:pt>
                <c:pt idx="7313">
                  <c:v>-0.231489</c:v>
                </c:pt>
                <c:pt idx="7314">
                  <c:v>-0.23281299999999999</c:v>
                </c:pt>
                <c:pt idx="7315">
                  <c:v>-0.23411499999999999</c:v>
                </c:pt>
                <c:pt idx="7316">
                  <c:v>-0.23538799999999999</c:v>
                </c:pt>
                <c:pt idx="7317">
                  <c:v>-0.236623</c:v>
                </c:pt>
                <c:pt idx="7318">
                  <c:v>-0.237817</c:v>
                </c:pt>
                <c:pt idx="7319">
                  <c:v>-0.23897199999999999</c:v>
                </c:pt>
                <c:pt idx="7320">
                  <c:v>-0.24008599999999999</c:v>
                </c:pt>
                <c:pt idx="7321">
                  <c:v>-0.24115300000000001</c:v>
                </c:pt>
                <c:pt idx="7322">
                  <c:v>-0.24217</c:v>
                </c:pt>
                <c:pt idx="7323">
                  <c:v>-0.24313799999999999</c:v>
                </c:pt>
                <c:pt idx="7324">
                  <c:v>-0.244057</c:v>
                </c:pt>
                <c:pt idx="7325">
                  <c:v>-0.24493000000000001</c:v>
                </c:pt>
                <c:pt idx="7326">
                  <c:v>-0.24576899999999999</c:v>
                </c:pt>
                <c:pt idx="7327">
                  <c:v>-0.246585</c:v>
                </c:pt>
                <c:pt idx="7328">
                  <c:v>-0.24738599999999999</c:v>
                </c:pt>
                <c:pt idx="7329">
                  <c:v>-0.24817500000000001</c:v>
                </c:pt>
                <c:pt idx="7330">
                  <c:v>-0.248947</c:v>
                </c:pt>
                <c:pt idx="7331">
                  <c:v>-0.24969</c:v>
                </c:pt>
                <c:pt idx="7332">
                  <c:v>-0.250386</c:v>
                </c:pt>
                <c:pt idx="7333">
                  <c:v>-0.25103300000000001</c:v>
                </c:pt>
                <c:pt idx="7334">
                  <c:v>-0.251637</c:v>
                </c:pt>
                <c:pt idx="7335">
                  <c:v>-0.25221300000000002</c:v>
                </c:pt>
                <c:pt idx="7336">
                  <c:v>-0.25275799999999998</c:v>
                </c:pt>
                <c:pt idx="7337">
                  <c:v>-0.25325700000000001</c:v>
                </c:pt>
                <c:pt idx="7338">
                  <c:v>-0.25368800000000002</c:v>
                </c:pt>
                <c:pt idx="7339">
                  <c:v>-0.25403799999999999</c:v>
                </c:pt>
                <c:pt idx="7340">
                  <c:v>-0.25430799999999998</c:v>
                </c:pt>
                <c:pt idx="7341">
                  <c:v>-0.25449699999999997</c:v>
                </c:pt>
                <c:pt idx="7342">
                  <c:v>-0.25460300000000002</c:v>
                </c:pt>
                <c:pt idx="7343">
                  <c:v>-0.254633</c:v>
                </c:pt>
                <c:pt idx="7344">
                  <c:v>-0.25459700000000002</c:v>
                </c:pt>
                <c:pt idx="7345">
                  <c:v>-0.25450200000000001</c:v>
                </c:pt>
                <c:pt idx="7346">
                  <c:v>-0.25434899999999999</c:v>
                </c:pt>
                <c:pt idx="7347">
                  <c:v>-0.254139</c:v>
                </c:pt>
                <c:pt idx="7348">
                  <c:v>-0.25387199999999999</c:v>
                </c:pt>
                <c:pt idx="7349">
                  <c:v>-0.253548</c:v>
                </c:pt>
                <c:pt idx="7350">
                  <c:v>-0.25316499999999997</c:v>
                </c:pt>
                <c:pt idx="7351">
                  <c:v>-0.25272600000000001</c:v>
                </c:pt>
                <c:pt idx="7352">
                  <c:v>-0.25223200000000001</c:v>
                </c:pt>
                <c:pt idx="7353">
                  <c:v>-0.25167800000000001</c:v>
                </c:pt>
                <c:pt idx="7354">
                  <c:v>-0.25106899999999999</c:v>
                </c:pt>
                <c:pt idx="7355">
                  <c:v>-0.250417</c:v>
                </c:pt>
                <c:pt idx="7356">
                  <c:v>-0.24972800000000001</c:v>
                </c:pt>
                <c:pt idx="7357">
                  <c:v>-0.248999</c:v>
                </c:pt>
                <c:pt idx="7358">
                  <c:v>-0.248224</c:v>
                </c:pt>
                <c:pt idx="7359">
                  <c:v>-0.24739800000000001</c:v>
                </c:pt>
                <c:pt idx="7360">
                  <c:v>-0.24651500000000001</c:v>
                </c:pt>
                <c:pt idx="7361">
                  <c:v>-0.24557200000000001</c:v>
                </c:pt>
                <c:pt idx="7362">
                  <c:v>-0.24457200000000001</c:v>
                </c:pt>
                <c:pt idx="7363">
                  <c:v>-0.24352499999999999</c:v>
                </c:pt>
                <c:pt idx="7364">
                  <c:v>-0.24243700000000001</c:v>
                </c:pt>
                <c:pt idx="7365">
                  <c:v>-0.24129800000000001</c:v>
                </c:pt>
                <c:pt idx="7366">
                  <c:v>-0.240093</c:v>
                </c:pt>
                <c:pt idx="7367">
                  <c:v>-0.23880699999999999</c:v>
                </c:pt>
                <c:pt idx="7368">
                  <c:v>-0.23744799999999999</c:v>
                </c:pt>
                <c:pt idx="7369">
                  <c:v>-0.23603399999999999</c:v>
                </c:pt>
                <c:pt idx="7370">
                  <c:v>-0.23458499999999999</c:v>
                </c:pt>
                <c:pt idx="7371">
                  <c:v>-0.23310900000000001</c:v>
                </c:pt>
                <c:pt idx="7372">
                  <c:v>-0.23161300000000001</c:v>
                </c:pt>
                <c:pt idx="7373">
                  <c:v>-0.2301</c:v>
                </c:pt>
                <c:pt idx="7374">
                  <c:v>-0.228576</c:v>
                </c:pt>
                <c:pt idx="7375">
                  <c:v>-0.22703799999999999</c:v>
                </c:pt>
                <c:pt idx="7376">
                  <c:v>-0.22548299999999999</c:v>
                </c:pt>
                <c:pt idx="7377">
                  <c:v>-0.223913</c:v>
                </c:pt>
                <c:pt idx="7378">
                  <c:v>-0.22233800000000001</c:v>
                </c:pt>
                <c:pt idx="7379">
                  <c:v>-0.22076599999999999</c:v>
                </c:pt>
                <c:pt idx="7380">
                  <c:v>-0.219197</c:v>
                </c:pt>
                <c:pt idx="7381">
                  <c:v>-0.217635</c:v>
                </c:pt>
                <c:pt idx="7382">
                  <c:v>-0.216081</c:v>
                </c:pt>
                <c:pt idx="7383">
                  <c:v>-0.21452599999999999</c:v>
                </c:pt>
                <c:pt idx="7384">
                  <c:v>-0.21296300000000001</c:v>
                </c:pt>
                <c:pt idx="7385">
                  <c:v>-0.21138899999999999</c:v>
                </c:pt>
                <c:pt idx="7386">
                  <c:v>-0.20980599999999999</c:v>
                </c:pt>
                <c:pt idx="7387">
                  <c:v>-0.20821799999999999</c:v>
                </c:pt>
                <c:pt idx="7388">
                  <c:v>-0.20663100000000001</c:v>
                </c:pt>
                <c:pt idx="7389">
                  <c:v>-0.20504800000000001</c:v>
                </c:pt>
                <c:pt idx="7390">
                  <c:v>-0.20346500000000001</c:v>
                </c:pt>
                <c:pt idx="7391">
                  <c:v>-0.20188800000000001</c:v>
                </c:pt>
                <c:pt idx="7392">
                  <c:v>-0.20033100000000001</c:v>
                </c:pt>
                <c:pt idx="7393">
                  <c:v>-0.19880300000000001</c:v>
                </c:pt>
                <c:pt idx="7394">
                  <c:v>-0.1973</c:v>
                </c:pt>
                <c:pt idx="7395">
                  <c:v>-0.19581699999999999</c:v>
                </c:pt>
                <c:pt idx="7396">
                  <c:v>-0.194358</c:v>
                </c:pt>
                <c:pt idx="7397">
                  <c:v>-0.19292500000000001</c:v>
                </c:pt>
                <c:pt idx="7398">
                  <c:v>-0.191523</c:v>
                </c:pt>
                <c:pt idx="7399">
                  <c:v>-0.190161</c:v>
                </c:pt>
                <c:pt idx="7400">
                  <c:v>-0.18884200000000001</c:v>
                </c:pt>
                <c:pt idx="7401">
                  <c:v>-0.18756300000000001</c:v>
                </c:pt>
                <c:pt idx="7402">
                  <c:v>-0.18632899999999999</c:v>
                </c:pt>
                <c:pt idx="7403">
                  <c:v>-0.18514600000000001</c:v>
                </c:pt>
                <c:pt idx="7404">
                  <c:v>-0.18401899999999999</c:v>
                </c:pt>
                <c:pt idx="7405">
                  <c:v>-0.182952</c:v>
                </c:pt>
                <c:pt idx="7406">
                  <c:v>-0.181954</c:v>
                </c:pt>
                <c:pt idx="7407">
                  <c:v>-0.181032</c:v>
                </c:pt>
                <c:pt idx="7408">
                  <c:v>-0.18018799999999999</c:v>
                </c:pt>
                <c:pt idx="7409">
                  <c:v>-0.179423</c:v>
                </c:pt>
                <c:pt idx="7410">
                  <c:v>-0.17874599999999999</c:v>
                </c:pt>
                <c:pt idx="7411">
                  <c:v>-0.17816199999999999</c:v>
                </c:pt>
                <c:pt idx="7412">
                  <c:v>-0.17766499999999999</c:v>
                </c:pt>
                <c:pt idx="7413">
                  <c:v>-0.17724400000000001</c:v>
                </c:pt>
                <c:pt idx="7414">
                  <c:v>-0.176901</c:v>
                </c:pt>
                <c:pt idx="7415">
                  <c:v>-0.176647</c:v>
                </c:pt>
                <c:pt idx="7416">
                  <c:v>-0.176481</c:v>
                </c:pt>
                <c:pt idx="7417">
                  <c:v>-0.176397</c:v>
                </c:pt>
                <c:pt idx="7418">
                  <c:v>-0.17638499999999999</c:v>
                </c:pt>
                <c:pt idx="7419">
                  <c:v>-0.17644099999999999</c:v>
                </c:pt>
                <c:pt idx="7420">
                  <c:v>-0.17655699999999999</c:v>
                </c:pt>
                <c:pt idx="7421">
                  <c:v>-0.176736</c:v>
                </c:pt>
                <c:pt idx="7422">
                  <c:v>-0.17699400000000001</c:v>
                </c:pt>
                <c:pt idx="7423">
                  <c:v>-0.17734900000000001</c:v>
                </c:pt>
                <c:pt idx="7424">
                  <c:v>-0.17780199999999999</c:v>
                </c:pt>
                <c:pt idx="7425">
                  <c:v>-0.178343</c:v>
                </c:pt>
                <c:pt idx="7426">
                  <c:v>-0.17895800000000001</c:v>
                </c:pt>
                <c:pt idx="7427">
                  <c:v>-0.179642</c:v>
                </c:pt>
                <c:pt idx="7428">
                  <c:v>-0.180398</c:v>
                </c:pt>
                <c:pt idx="7429">
                  <c:v>-0.181228</c:v>
                </c:pt>
                <c:pt idx="7430">
                  <c:v>-0.18212700000000001</c:v>
                </c:pt>
                <c:pt idx="7431">
                  <c:v>-0.18310100000000001</c:v>
                </c:pt>
                <c:pt idx="7432">
                  <c:v>-0.18416299999999999</c:v>
                </c:pt>
                <c:pt idx="7433">
                  <c:v>-0.18532100000000001</c:v>
                </c:pt>
                <c:pt idx="7434">
                  <c:v>-0.18657799999999999</c:v>
                </c:pt>
                <c:pt idx="7435">
                  <c:v>-0.18792700000000001</c:v>
                </c:pt>
                <c:pt idx="7436">
                  <c:v>-0.189359</c:v>
                </c:pt>
                <c:pt idx="7437">
                  <c:v>-0.19087100000000001</c:v>
                </c:pt>
                <c:pt idx="7438">
                  <c:v>-0.192466</c:v>
                </c:pt>
                <c:pt idx="7439">
                  <c:v>-0.19414699999999999</c:v>
                </c:pt>
                <c:pt idx="7440">
                  <c:v>-0.19591</c:v>
                </c:pt>
                <c:pt idx="7441">
                  <c:v>-0.19775300000000001</c:v>
                </c:pt>
                <c:pt idx="7442">
                  <c:v>-0.19967499999999999</c:v>
                </c:pt>
                <c:pt idx="7443">
                  <c:v>-0.20167099999999999</c:v>
                </c:pt>
                <c:pt idx="7444">
                  <c:v>-0.203733</c:v>
                </c:pt>
                <c:pt idx="7445">
                  <c:v>-0.20585400000000001</c:v>
                </c:pt>
                <c:pt idx="7446">
                  <c:v>-0.20802399999999999</c:v>
                </c:pt>
                <c:pt idx="7447">
                  <c:v>-0.210233</c:v>
                </c:pt>
                <c:pt idx="7448">
                  <c:v>-0.212476</c:v>
                </c:pt>
                <c:pt idx="7449">
                  <c:v>-0.21474699999999999</c:v>
                </c:pt>
                <c:pt idx="7450">
                  <c:v>-0.21705199999999999</c:v>
                </c:pt>
                <c:pt idx="7451">
                  <c:v>-0.21940200000000001</c:v>
                </c:pt>
                <c:pt idx="7452">
                  <c:v>-0.221801</c:v>
                </c:pt>
                <c:pt idx="7453">
                  <c:v>-0.22423799999999999</c:v>
                </c:pt>
                <c:pt idx="7454">
                  <c:v>-0.22669300000000001</c:v>
                </c:pt>
                <c:pt idx="7455">
                  <c:v>-0.22916</c:v>
                </c:pt>
                <c:pt idx="7456">
                  <c:v>-0.23163900000000001</c:v>
                </c:pt>
                <c:pt idx="7457">
                  <c:v>-0.23413200000000001</c:v>
                </c:pt>
                <c:pt idx="7458">
                  <c:v>-0.23663699999999999</c:v>
                </c:pt>
                <c:pt idx="7459">
                  <c:v>-0.239153</c:v>
                </c:pt>
                <c:pt idx="7460">
                  <c:v>-0.241676</c:v>
                </c:pt>
                <c:pt idx="7461">
                  <c:v>-0.244201</c:v>
                </c:pt>
                <c:pt idx="7462">
                  <c:v>-0.24673</c:v>
                </c:pt>
                <c:pt idx="7463">
                  <c:v>-0.24926000000000001</c:v>
                </c:pt>
                <c:pt idx="7464">
                  <c:v>-0.25178400000000001</c:v>
                </c:pt>
                <c:pt idx="7465">
                  <c:v>-0.254299</c:v>
                </c:pt>
                <c:pt idx="7466">
                  <c:v>-0.25680799999999998</c:v>
                </c:pt>
                <c:pt idx="7467">
                  <c:v>-0.25931300000000002</c:v>
                </c:pt>
                <c:pt idx="7468">
                  <c:v>-0.26180799999999999</c:v>
                </c:pt>
                <c:pt idx="7469">
                  <c:v>-0.26427899999999999</c:v>
                </c:pt>
                <c:pt idx="7470">
                  <c:v>-0.26671299999999998</c:v>
                </c:pt>
                <c:pt idx="7471">
                  <c:v>-0.26910299999999998</c:v>
                </c:pt>
                <c:pt idx="7472">
                  <c:v>-0.271449</c:v>
                </c:pt>
                <c:pt idx="7473">
                  <c:v>-0.27375500000000003</c:v>
                </c:pt>
                <c:pt idx="7474">
                  <c:v>-0.27601900000000001</c:v>
                </c:pt>
                <c:pt idx="7475">
                  <c:v>-0.27823799999999999</c:v>
                </c:pt>
                <c:pt idx="7476">
                  <c:v>-0.28040799999999999</c:v>
                </c:pt>
                <c:pt idx="7477">
                  <c:v>-0.282522</c:v>
                </c:pt>
                <c:pt idx="7478">
                  <c:v>-0.28456599999999999</c:v>
                </c:pt>
                <c:pt idx="7479">
                  <c:v>-0.28653499999999998</c:v>
                </c:pt>
                <c:pt idx="7480">
                  <c:v>-0.28842099999999998</c:v>
                </c:pt>
                <c:pt idx="7481">
                  <c:v>-0.290219</c:v>
                </c:pt>
                <c:pt idx="7482">
                  <c:v>-0.29192499999999999</c:v>
                </c:pt>
                <c:pt idx="7483">
                  <c:v>-0.293543</c:v>
                </c:pt>
                <c:pt idx="7484">
                  <c:v>-0.29508200000000001</c:v>
                </c:pt>
                <c:pt idx="7485">
                  <c:v>-0.29654399999999997</c:v>
                </c:pt>
                <c:pt idx="7486">
                  <c:v>-0.29792600000000002</c:v>
                </c:pt>
                <c:pt idx="7487">
                  <c:v>-0.29922500000000002</c:v>
                </c:pt>
                <c:pt idx="7488">
                  <c:v>-0.30043999999999998</c:v>
                </c:pt>
                <c:pt idx="7489">
                  <c:v>-0.301568</c:v>
                </c:pt>
                <c:pt idx="7490">
                  <c:v>-0.30260500000000001</c:v>
                </c:pt>
                <c:pt idx="7491">
                  <c:v>-0.30354900000000001</c:v>
                </c:pt>
                <c:pt idx="7492">
                  <c:v>-0.30440600000000001</c:v>
                </c:pt>
                <c:pt idx="7493">
                  <c:v>-0.30518400000000001</c:v>
                </c:pt>
                <c:pt idx="7494">
                  <c:v>-0.30587700000000001</c:v>
                </c:pt>
                <c:pt idx="7495">
                  <c:v>-0.30648300000000001</c:v>
                </c:pt>
                <c:pt idx="7496">
                  <c:v>-0.307</c:v>
                </c:pt>
                <c:pt idx="7497">
                  <c:v>-0.307425</c:v>
                </c:pt>
                <c:pt idx="7498">
                  <c:v>-0.30775400000000003</c:v>
                </c:pt>
                <c:pt idx="7499">
                  <c:v>-0.30798900000000001</c:v>
                </c:pt>
                <c:pt idx="7500">
                  <c:v>-0.30813400000000002</c:v>
                </c:pt>
                <c:pt idx="7501">
                  <c:v>-0.30818800000000002</c:v>
                </c:pt>
                <c:pt idx="7502">
                  <c:v>-0.30814599999999998</c:v>
                </c:pt>
                <c:pt idx="7503">
                  <c:v>-0.308006</c:v>
                </c:pt>
                <c:pt idx="7504">
                  <c:v>-0.30776999999999999</c:v>
                </c:pt>
                <c:pt idx="7505">
                  <c:v>-0.30743700000000002</c:v>
                </c:pt>
                <c:pt idx="7506">
                  <c:v>-0.30700499999999997</c:v>
                </c:pt>
                <c:pt idx="7507">
                  <c:v>-0.306477</c:v>
                </c:pt>
                <c:pt idx="7508">
                  <c:v>-0.30585600000000002</c:v>
                </c:pt>
                <c:pt idx="7509">
                  <c:v>-0.305143</c:v>
                </c:pt>
                <c:pt idx="7510">
                  <c:v>-0.304342</c:v>
                </c:pt>
                <c:pt idx="7511">
                  <c:v>-0.30344900000000002</c:v>
                </c:pt>
                <c:pt idx="7512">
                  <c:v>-0.30246099999999998</c:v>
                </c:pt>
                <c:pt idx="7513">
                  <c:v>-0.30137599999999998</c:v>
                </c:pt>
                <c:pt idx="7514">
                  <c:v>-0.30019699999999999</c:v>
                </c:pt>
                <c:pt idx="7515">
                  <c:v>-0.29893599999999998</c:v>
                </c:pt>
                <c:pt idx="7516">
                  <c:v>-0.29760300000000001</c:v>
                </c:pt>
                <c:pt idx="7517">
                  <c:v>-0.29620099999999999</c:v>
                </c:pt>
                <c:pt idx="7518">
                  <c:v>-0.29472799999999999</c:v>
                </c:pt>
                <c:pt idx="7519">
                  <c:v>-0.29318499999999997</c:v>
                </c:pt>
                <c:pt idx="7520">
                  <c:v>-0.29158899999999999</c:v>
                </c:pt>
                <c:pt idx="7521">
                  <c:v>-0.28991800000000001</c:v>
                </c:pt>
                <c:pt idx="7522">
                  <c:v>-0.288109</c:v>
                </c:pt>
                <c:pt idx="7523">
                  <c:v>-0.28616999999999998</c:v>
                </c:pt>
                <c:pt idx="7524">
                  <c:v>-0.28418900000000002</c:v>
                </c:pt>
                <c:pt idx="7525">
                  <c:v>-0.28217500000000001</c:v>
                </c:pt>
                <c:pt idx="7526">
                  <c:v>-0.28009299999999998</c:v>
                </c:pt>
                <c:pt idx="7527">
                  <c:v>-0.27795599999999998</c:v>
                </c:pt>
                <c:pt idx="7528">
                  <c:v>-0.27578399999999997</c:v>
                </c:pt>
                <c:pt idx="7529">
                  <c:v>-0.27357700000000001</c:v>
                </c:pt>
                <c:pt idx="7530">
                  <c:v>-0.27133299999999999</c:v>
                </c:pt>
                <c:pt idx="7531">
                  <c:v>-0.26905200000000001</c:v>
                </c:pt>
                <c:pt idx="7532">
                  <c:v>-0.26673400000000003</c:v>
                </c:pt>
                <c:pt idx="7533">
                  <c:v>-0.26438499999999998</c:v>
                </c:pt>
                <c:pt idx="7534">
                  <c:v>-0.26200800000000002</c:v>
                </c:pt>
                <c:pt idx="7535">
                  <c:v>-0.25961000000000001</c:v>
                </c:pt>
                <c:pt idx="7536">
                  <c:v>-0.257193</c:v>
                </c:pt>
                <c:pt idx="7537">
                  <c:v>-0.25475999999999999</c:v>
                </c:pt>
                <c:pt idx="7538">
                  <c:v>-0.25231100000000001</c:v>
                </c:pt>
                <c:pt idx="7539">
                  <c:v>-0.24984999999999999</c:v>
                </c:pt>
                <c:pt idx="7540">
                  <c:v>-0.24738599999999999</c:v>
                </c:pt>
                <c:pt idx="7541">
                  <c:v>-0.244925</c:v>
                </c:pt>
                <c:pt idx="7542">
                  <c:v>-0.24246699999999999</c:v>
                </c:pt>
                <c:pt idx="7543">
                  <c:v>-0.24001800000000001</c:v>
                </c:pt>
                <c:pt idx="7544">
                  <c:v>-0.23758399999999999</c:v>
                </c:pt>
                <c:pt idx="7545">
                  <c:v>-0.23516799999999999</c:v>
                </c:pt>
                <c:pt idx="7546">
                  <c:v>-0.232766</c:v>
                </c:pt>
                <c:pt idx="7547">
                  <c:v>-0.230377</c:v>
                </c:pt>
                <c:pt idx="7548">
                  <c:v>-0.22800699999999999</c:v>
                </c:pt>
                <c:pt idx="7549">
                  <c:v>-0.225662</c:v>
                </c:pt>
                <c:pt idx="7550">
                  <c:v>-0.22334300000000001</c:v>
                </c:pt>
                <c:pt idx="7551">
                  <c:v>-0.221051</c:v>
                </c:pt>
                <c:pt idx="7552">
                  <c:v>-0.21879399999999999</c:v>
                </c:pt>
                <c:pt idx="7553">
                  <c:v>-0.21657599999999999</c:v>
                </c:pt>
                <c:pt idx="7554">
                  <c:v>-0.21439900000000001</c:v>
                </c:pt>
                <c:pt idx="7555">
                  <c:v>-0.212259</c:v>
                </c:pt>
                <c:pt idx="7556">
                  <c:v>-0.21015</c:v>
                </c:pt>
                <c:pt idx="7557">
                  <c:v>-0.208067</c:v>
                </c:pt>
                <c:pt idx="7558">
                  <c:v>-0.206009</c:v>
                </c:pt>
                <c:pt idx="7559">
                  <c:v>-0.20399100000000001</c:v>
                </c:pt>
                <c:pt idx="7560">
                  <c:v>-0.20202600000000001</c:v>
                </c:pt>
                <c:pt idx="7561">
                  <c:v>-0.200125</c:v>
                </c:pt>
                <c:pt idx="7562">
                  <c:v>-0.19828200000000001</c:v>
                </c:pt>
                <c:pt idx="7563">
                  <c:v>-0.196488</c:v>
                </c:pt>
                <c:pt idx="7564">
                  <c:v>-0.19473099999999999</c:v>
                </c:pt>
                <c:pt idx="7565">
                  <c:v>-0.19300899999999999</c:v>
                </c:pt>
                <c:pt idx="7566">
                  <c:v>-0.19131999999999999</c:v>
                </c:pt>
                <c:pt idx="7567">
                  <c:v>-0.189665</c:v>
                </c:pt>
                <c:pt idx="7568">
                  <c:v>-0.18804599999999999</c:v>
                </c:pt>
                <c:pt idx="7569">
                  <c:v>-0.18646799999999999</c:v>
                </c:pt>
                <c:pt idx="7570">
                  <c:v>-0.18493599999999999</c:v>
                </c:pt>
                <c:pt idx="7571">
                  <c:v>-0.183451</c:v>
                </c:pt>
                <c:pt idx="7572">
                  <c:v>-0.18201500000000001</c:v>
                </c:pt>
                <c:pt idx="7573">
                  <c:v>-0.18063000000000001</c:v>
                </c:pt>
                <c:pt idx="7574">
                  <c:v>-0.17929800000000001</c:v>
                </c:pt>
                <c:pt idx="7575">
                  <c:v>-0.17802599999999999</c:v>
                </c:pt>
                <c:pt idx="7576">
                  <c:v>-0.17682200000000001</c:v>
                </c:pt>
                <c:pt idx="7577">
                  <c:v>-0.17568600000000001</c:v>
                </c:pt>
                <c:pt idx="7578">
                  <c:v>-0.17461699999999999</c:v>
                </c:pt>
                <c:pt idx="7579">
                  <c:v>-0.17361299999999999</c:v>
                </c:pt>
                <c:pt idx="7580">
                  <c:v>-0.172675</c:v>
                </c:pt>
                <c:pt idx="7581">
                  <c:v>-0.17179800000000001</c:v>
                </c:pt>
                <c:pt idx="7582">
                  <c:v>-0.17097000000000001</c:v>
                </c:pt>
                <c:pt idx="7583">
                  <c:v>-0.170183</c:v>
                </c:pt>
                <c:pt idx="7584">
                  <c:v>-0.16943</c:v>
                </c:pt>
                <c:pt idx="7585">
                  <c:v>-0.168708</c:v>
                </c:pt>
                <c:pt idx="7586">
                  <c:v>-0.168021</c:v>
                </c:pt>
                <c:pt idx="7587">
                  <c:v>-0.16737199999999999</c:v>
                </c:pt>
                <c:pt idx="7588">
                  <c:v>-0.16675799999999999</c:v>
                </c:pt>
                <c:pt idx="7589">
                  <c:v>-0.16617299999999999</c:v>
                </c:pt>
                <c:pt idx="7590">
                  <c:v>-0.16560800000000001</c:v>
                </c:pt>
                <c:pt idx="7591">
                  <c:v>-0.16505700000000001</c:v>
                </c:pt>
                <c:pt idx="7592">
                  <c:v>-0.164522</c:v>
                </c:pt>
                <c:pt idx="7593">
                  <c:v>-0.16401299999999999</c:v>
                </c:pt>
                <c:pt idx="7594">
                  <c:v>-0.163545</c:v>
                </c:pt>
                <c:pt idx="7595">
                  <c:v>-0.16312299999999999</c:v>
                </c:pt>
                <c:pt idx="7596">
                  <c:v>-0.162741</c:v>
                </c:pt>
                <c:pt idx="7597">
                  <c:v>-0.16239899999999999</c:v>
                </c:pt>
                <c:pt idx="7598">
                  <c:v>-0.162103</c:v>
                </c:pt>
                <c:pt idx="7599">
                  <c:v>-0.161855</c:v>
                </c:pt>
                <c:pt idx="7600">
                  <c:v>-0.16165099999999999</c:v>
                </c:pt>
                <c:pt idx="7601">
                  <c:v>-0.16148999999999999</c:v>
                </c:pt>
                <c:pt idx="7602">
                  <c:v>-0.16136900000000001</c:v>
                </c:pt>
                <c:pt idx="7603">
                  <c:v>-0.16128300000000001</c:v>
                </c:pt>
                <c:pt idx="7604">
                  <c:v>-0.16123199999999999</c:v>
                </c:pt>
                <c:pt idx="7605">
                  <c:v>-0.161213</c:v>
                </c:pt>
                <c:pt idx="7606">
                  <c:v>-0.161221</c:v>
                </c:pt>
                <c:pt idx="7607">
                  <c:v>-0.16125900000000001</c:v>
                </c:pt>
                <c:pt idx="7608">
                  <c:v>-0.16132199999999999</c:v>
                </c:pt>
                <c:pt idx="7609">
                  <c:v>-0.16137399999999999</c:v>
                </c:pt>
                <c:pt idx="7610">
                  <c:v>-0.161386</c:v>
                </c:pt>
                <c:pt idx="7611">
                  <c:v>-0.16140399999999999</c:v>
                </c:pt>
                <c:pt idx="7612">
                  <c:v>-0.16145899999999999</c:v>
                </c:pt>
                <c:pt idx="7613">
                  <c:v>-0.161523</c:v>
                </c:pt>
                <c:pt idx="7614">
                  <c:v>-0.16158900000000001</c:v>
                </c:pt>
                <c:pt idx="7615">
                  <c:v>-0.16167000000000001</c:v>
                </c:pt>
                <c:pt idx="7616">
                  <c:v>-0.16176599999999999</c:v>
                </c:pt>
                <c:pt idx="7617">
                  <c:v>-0.16187399999999999</c:v>
                </c:pt>
                <c:pt idx="7618">
                  <c:v>-0.16198799999999999</c:v>
                </c:pt>
                <c:pt idx="7619">
                  <c:v>-0.16209799999999999</c:v>
                </c:pt>
                <c:pt idx="7620">
                  <c:v>-0.16220100000000001</c:v>
                </c:pt>
                <c:pt idx="7621">
                  <c:v>-0.162304</c:v>
                </c:pt>
                <c:pt idx="7622">
                  <c:v>-0.16241</c:v>
                </c:pt>
                <c:pt idx="7623">
                  <c:v>-0.162521</c:v>
                </c:pt>
                <c:pt idx="7624">
                  <c:v>-0.162638</c:v>
                </c:pt>
                <c:pt idx="7625">
                  <c:v>-0.16276299999999999</c:v>
                </c:pt>
                <c:pt idx="7626">
                  <c:v>-0.16289699999999999</c:v>
                </c:pt>
                <c:pt idx="7627">
                  <c:v>-0.163045</c:v>
                </c:pt>
                <c:pt idx="7628">
                  <c:v>-0.16321099999999999</c:v>
                </c:pt>
                <c:pt idx="7629">
                  <c:v>-0.16340099999999999</c:v>
                </c:pt>
                <c:pt idx="7630">
                  <c:v>-0.16361300000000001</c:v>
                </c:pt>
                <c:pt idx="7631">
                  <c:v>-0.16384199999999999</c:v>
                </c:pt>
                <c:pt idx="7632">
                  <c:v>-0.16408200000000001</c:v>
                </c:pt>
                <c:pt idx="7633">
                  <c:v>-0.164329</c:v>
                </c:pt>
                <c:pt idx="7634">
                  <c:v>-0.16458500000000001</c:v>
                </c:pt>
                <c:pt idx="7635">
                  <c:v>-0.164851</c:v>
                </c:pt>
                <c:pt idx="7636">
                  <c:v>-0.16512499999999999</c:v>
                </c:pt>
                <c:pt idx="7637">
                  <c:v>-0.165405</c:v>
                </c:pt>
                <c:pt idx="7638">
                  <c:v>-0.165684</c:v>
                </c:pt>
                <c:pt idx="7639">
                  <c:v>-0.16595799999999999</c:v>
                </c:pt>
                <c:pt idx="7640">
                  <c:v>-0.16622400000000001</c:v>
                </c:pt>
                <c:pt idx="7641">
                  <c:v>-0.16647799999999999</c:v>
                </c:pt>
                <c:pt idx="7642">
                  <c:v>-0.166711</c:v>
                </c:pt>
                <c:pt idx="7643">
                  <c:v>-0.16692399999999999</c:v>
                </c:pt>
                <c:pt idx="7644">
                  <c:v>-0.16711500000000001</c:v>
                </c:pt>
                <c:pt idx="7645">
                  <c:v>-0.16728299999999999</c:v>
                </c:pt>
                <c:pt idx="7646">
                  <c:v>-0.16742499999999999</c:v>
                </c:pt>
                <c:pt idx="7647">
                  <c:v>-0.167544</c:v>
                </c:pt>
                <c:pt idx="7648">
                  <c:v>-0.16764000000000001</c:v>
                </c:pt>
                <c:pt idx="7649">
                  <c:v>-0.167714</c:v>
                </c:pt>
                <c:pt idx="7650">
                  <c:v>-0.167765</c:v>
                </c:pt>
                <c:pt idx="7651">
                  <c:v>-0.167791</c:v>
                </c:pt>
                <c:pt idx="7652">
                  <c:v>-0.167792</c:v>
                </c:pt>
                <c:pt idx="7653">
                  <c:v>-0.167771</c:v>
                </c:pt>
                <c:pt idx="7654">
                  <c:v>-0.16773099999999999</c:v>
                </c:pt>
                <c:pt idx="7655">
                  <c:v>-0.16767499999999999</c:v>
                </c:pt>
                <c:pt idx="7656">
                  <c:v>-0.1676</c:v>
                </c:pt>
                <c:pt idx="7657">
                  <c:v>-0.16750999999999999</c:v>
                </c:pt>
                <c:pt idx="7658">
                  <c:v>-0.167404</c:v>
                </c:pt>
                <c:pt idx="7659">
                  <c:v>-0.16728100000000001</c:v>
                </c:pt>
                <c:pt idx="7660">
                  <c:v>-0.16713700000000001</c:v>
                </c:pt>
                <c:pt idx="7661">
                  <c:v>-0.16697699999999999</c:v>
                </c:pt>
                <c:pt idx="7662">
                  <c:v>-0.16680600000000001</c:v>
                </c:pt>
                <c:pt idx="7663">
                  <c:v>-0.166631</c:v>
                </c:pt>
                <c:pt idx="7664">
                  <c:v>-0.16645199999999999</c:v>
                </c:pt>
                <c:pt idx="7665">
                  <c:v>-0.166269</c:v>
                </c:pt>
                <c:pt idx="7666">
                  <c:v>-0.16608200000000001</c:v>
                </c:pt>
                <c:pt idx="7667">
                  <c:v>-0.16588900000000001</c:v>
                </c:pt>
                <c:pt idx="7668">
                  <c:v>-0.165685</c:v>
                </c:pt>
                <c:pt idx="7669">
                  <c:v>-0.165466</c:v>
                </c:pt>
                <c:pt idx="7670">
                  <c:v>-0.16523399999999999</c:v>
                </c:pt>
                <c:pt idx="7671">
                  <c:v>-0.16498699999999999</c:v>
                </c:pt>
                <c:pt idx="7672">
                  <c:v>-0.16473199999999999</c:v>
                </c:pt>
                <c:pt idx="7673">
                  <c:v>-0.16447000000000001</c:v>
                </c:pt>
                <c:pt idx="7674">
                  <c:v>-0.16420199999999999</c:v>
                </c:pt>
                <c:pt idx="7675">
                  <c:v>-0.16392399999999999</c:v>
                </c:pt>
                <c:pt idx="7676">
                  <c:v>-0.16363</c:v>
                </c:pt>
                <c:pt idx="7677">
                  <c:v>-0.163323</c:v>
                </c:pt>
                <c:pt idx="7678">
                  <c:v>-0.16300799999999999</c:v>
                </c:pt>
                <c:pt idx="7679">
                  <c:v>-0.162691</c:v>
                </c:pt>
                <c:pt idx="7680">
                  <c:v>-0.16237599999999999</c:v>
                </c:pt>
                <c:pt idx="7681">
                  <c:v>-0.16206999999999999</c:v>
                </c:pt>
                <c:pt idx="7682">
                  <c:v>-0.16178000000000001</c:v>
                </c:pt>
                <c:pt idx="7683">
                  <c:v>-0.16150300000000001</c:v>
                </c:pt>
                <c:pt idx="7684">
                  <c:v>-0.16123100000000001</c:v>
                </c:pt>
                <c:pt idx="7685">
                  <c:v>-0.16095699999999999</c:v>
                </c:pt>
                <c:pt idx="7686">
                  <c:v>-0.16069</c:v>
                </c:pt>
                <c:pt idx="7687">
                  <c:v>-0.16044</c:v>
                </c:pt>
                <c:pt idx="7688">
                  <c:v>-0.16020799999999999</c:v>
                </c:pt>
                <c:pt idx="7689">
                  <c:v>-0.15999099999999999</c:v>
                </c:pt>
                <c:pt idx="7690">
                  <c:v>-0.15978500000000001</c:v>
                </c:pt>
                <c:pt idx="7691">
                  <c:v>-0.15959000000000001</c:v>
                </c:pt>
                <c:pt idx="7692">
                  <c:v>-0.15940799999999999</c:v>
                </c:pt>
                <c:pt idx="7693">
                  <c:v>-0.15923399999999999</c:v>
                </c:pt>
                <c:pt idx="7694">
                  <c:v>-0.15906400000000001</c:v>
                </c:pt>
                <c:pt idx="7695">
                  <c:v>-0.15889900000000001</c:v>
                </c:pt>
                <c:pt idx="7696">
                  <c:v>-0.15873999999999999</c:v>
                </c:pt>
                <c:pt idx="7697">
                  <c:v>-0.15859100000000001</c:v>
                </c:pt>
                <c:pt idx="7698">
                  <c:v>-0.15845400000000001</c:v>
                </c:pt>
                <c:pt idx="7699">
                  <c:v>-0.158333</c:v>
                </c:pt>
                <c:pt idx="7700">
                  <c:v>-0.15822900000000001</c:v>
                </c:pt>
                <c:pt idx="7701">
                  <c:v>-0.15814300000000001</c:v>
                </c:pt>
                <c:pt idx="7702">
                  <c:v>-0.15807299999999999</c:v>
                </c:pt>
                <c:pt idx="7703">
                  <c:v>-0.15801299999999999</c:v>
                </c:pt>
                <c:pt idx="7704">
                  <c:v>-0.15796099999999999</c:v>
                </c:pt>
                <c:pt idx="7705">
                  <c:v>-0.157914</c:v>
                </c:pt>
                <c:pt idx="7706">
                  <c:v>-0.15787100000000001</c:v>
                </c:pt>
                <c:pt idx="7707">
                  <c:v>-0.157835</c:v>
                </c:pt>
                <c:pt idx="7708">
                  <c:v>-0.157806</c:v>
                </c:pt>
                <c:pt idx="7709">
                  <c:v>-0.15778900000000001</c:v>
                </c:pt>
                <c:pt idx="7710">
                  <c:v>-0.15778600000000001</c:v>
                </c:pt>
                <c:pt idx="7711">
                  <c:v>-0.15779899999999999</c:v>
                </c:pt>
                <c:pt idx="7712">
                  <c:v>-0.157832</c:v>
                </c:pt>
                <c:pt idx="7713">
                  <c:v>-0.157885</c:v>
                </c:pt>
                <c:pt idx="7714">
                  <c:v>-0.15795999999999999</c:v>
                </c:pt>
                <c:pt idx="7715">
                  <c:v>-0.15805</c:v>
                </c:pt>
                <c:pt idx="7716">
                  <c:v>-0.15815399999999999</c:v>
                </c:pt>
                <c:pt idx="7717">
                  <c:v>-0.158272</c:v>
                </c:pt>
                <c:pt idx="7718">
                  <c:v>-0.15840399999999999</c:v>
                </c:pt>
                <c:pt idx="7719">
                  <c:v>-0.15854499999999999</c:v>
                </c:pt>
                <c:pt idx="7720">
                  <c:v>-0.158689</c:v>
                </c:pt>
                <c:pt idx="7721">
                  <c:v>-0.158832</c:v>
                </c:pt>
                <c:pt idx="7722">
                  <c:v>-0.158971</c:v>
                </c:pt>
                <c:pt idx="7723">
                  <c:v>-0.15910299999999999</c:v>
                </c:pt>
                <c:pt idx="7724">
                  <c:v>-0.15923100000000001</c:v>
                </c:pt>
                <c:pt idx="7725">
                  <c:v>-0.159355</c:v>
                </c:pt>
                <c:pt idx="7726">
                  <c:v>-0.159473</c:v>
                </c:pt>
                <c:pt idx="7727">
                  <c:v>-0.159582</c:v>
                </c:pt>
                <c:pt idx="7728">
                  <c:v>-0.15967999999999999</c:v>
                </c:pt>
                <c:pt idx="7729">
                  <c:v>-0.159772</c:v>
                </c:pt>
                <c:pt idx="7730">
                  <c:v>-0.159862</c:v>
                </c:pt>
                <c:pt idx="7731">
                  <c:v>-0.15995000000000001</c:v>
                </c:pt>
                <c:pt idx="7732">
                  <c:v>-0.16003500000000001</c:v>
                </c:pt>
                <c:pt idx="7733">
                  <c:v>-0.16011400000000001</c:v>
                </c:pt>
                <c:pt idx="7734">
                  <c:v>-0.160187</c:v>
                </c:pt>
                <c:pt idx="7735">
                  <c:v>-0.16025800000000001</c:v>
                </c:pt>
                <c:pt idx="7736">
                  <c:v>-0.16032399999999999</c:v>
                </c:pt>
                <c:pt idx="7737">
                  <c:v>-0.160382</c:v>
                </c:pt>
                <c:pt idx="7738">
                  <c:v>-0.16042899999999999</c:v>
                </c:pt>
                <c:pt idx="7739">
                  <c:v>-0.160468</c:v>
                </c:pt>
                <c:pt idx="7740">
                  <c:v>-0.160501</c:v>
                </c:pt>
                <c:pt idx="7741">
                  <c:v>-0.160527</c:v>
                </c:pt>
                <c:pt idx="7742">
                  <c:v>-0.16054399999999999</c:v>
                </c:pt>
                <c:pt idx="7743">
                  <c:v>-0.16055</c:v>
                </c:pt>
                <c:pt idx="7744">
                  <c:v>-0.16054299999999999</c:v>
                </c:pt>
                <c:pt idx="7745">
                  <c:v>-0.16053200000000001</c:v>
                </c:pt>
                <c:pt idx="7746">
                  <c:v>-0.160499</c:v>
                </c:pt>
                <c:pt idx="7747">
                  <c:v>-0.160381</c:v>
                </c:pt>
                <c:pt idx="7748">
                  <c:v>-0.16017999999999999</c:v>
                </c:pt>
                <c:pt idx="7749">
                  <c:v>-0.159966</c:v>
                </c:pt>
                <c:pt idx="7750">
                  <c:v>-0.15974099999999999</c:v>
                </c:pt>
                <c:pt idx="7751">
                  <c:v>-0.159473</c:v>
                </c:pt>
                <c:pt idx="7752">
                  <c:v>-0.159165</c:v>
                </c:pt>
                <c:pt idx="7753">
                  <c:v>-0.158832</c:v>
                </c:pt>
                <c:pt idx="7754">
                  <c:v>-0.158472</c:v>
                </c:pt>
                <c:pt idx="7755">
                  <c:v>-0.158081</c:v>
                </c:pt>
                <c:pt idx="7756">
                  <c:v>-0.15765199999999999</c:v>
                </c:pt>
                <c:pt idx="7757">
                  <c:v>-0.15718099999999999</c:v>
                </c:pt>
                <c:pt idx="7758">
                  <c:v>-0.156668</c:v>
                </c:pt>
                <c:pt idx="7759">
                  <c:v>-0.156115</c:v>
                </c:pt>
                <c:pt idx="7760">
                  <c:v>-0.15552299999999999</c:v>
                </c:pt>
                <c:pt idx="7761">
                  <c:v>-0.154893</c:v>
                </c:pt>
                <c:pt idx="7762">
                  <c:v>-0.154227</c:v>
                </c:pt>
                <c:pt idx="7763">
                  <c:v>-0.153527</c:v>
                </c:pt>
                <c:pt idx="7764">
                  <c:v>-0.15279499999999999</c:v>
                </c:pt>
                <c:pt idx="7765">
                  <c:v>-0.152036</c:v>
                </c:pt>
                <c:pt idx="7766">
                  <c:v>-0.151252</c:v>
                </c:pt>
                <c:pt idx="7767">
                  <c:v>-0.15044199999999999</c:v>
                </c:pt>
                <c:pt idx="7768">
                  <c:v>-0.14960399999999999</c:v>
                </c:pt>
                <c:pt idx="7769">
                  <c:v>-0.14873600000000001</c:v>
                </c:pt>
                <c:pt idx="7770">
                  <c:v>-0.14783499999999999</c:v>
                </c:pt>
                <c:pt idx="7771">
                  <c:v>-0.146902</c:v>
                </c:pt>
                <c:pt idx="7772">
                  <c:v>-0.14593400000000001</c:v>
                </c:pt>
                <c:pt idx="7773">
                  <c:v>-0.144927</c:v>
                </c:pt>
                <c:pt idx="7774">
                  <c:v>-0.14388200000000001</c:v>
                </c:pt>
                <c:pt idx="7775">
                  <c:v>-0.14279700000000001</c:v>
                </c:pt>
                <c:pt idx="7776">
                  <c:v>-0.14166899999999999</c:v>
                </c:pt>
                <c:pt idx="7777">
                  <c:v>-0.14049400000000001</c:v>
                </c:pt>
                <c:pt idx="7778">
                  <c:v>-0.13927400000000001</c:v>
                </c:pt>
                <c:pt idx="7779">
                  <c:v>-0.13800699999999999</c:v>
                </c:pt>
                <c:pt idx="7780">
                  <c:v>-0.13669400000000001</c:v>
                </c:pt>
                <c:pt idx="7781">
                  <c:v>-0.13533400000000001</c:v>
                </c:pt>
                <c:pt idx="7782">
                  <c:v>-0.13392799999999999</c:v>
                </c:pt>
                <c:pt idx="7783">
                  <c:v>-0.13248099999999999</c:v>
                </c:pt>
                <c:pt idx="7784">
                  <c:v>-0.130993</c:v>
                </c:pt>
                <c:pt idx="7785">
                  <c:v>-0.129466</c:v>
                </c:pt>
                <c:pt idx="7786">
                  <c:v>-0.12790000000000001</c:v>
                </c:pt>
                <c:pt idx="7787">
                  <c:v>-0.12629699999999999</c:v>
                </c:pt>
                <c:pt idx="7788">
                  <c:v>-0.124656</c:v>
                </c:pt>
                <c:pt idx="7789">
                  <c:v>-0.122978</c:v>
                </c:pt>
                <c:pt idx="7790">
                  <c:v>-0.121265</c:v>
                </c:pt>
                <c:pt idx="7791">
                  <c:v>-0.119514</c:v>
                </c:pt>
                <c:pt idx="7792">
                  <c:v>-0.117726</c:v>
                </c:pt>
                <c:pt idx="7793">
                  <c:v>-0.1159</c:v>
                </c:pt>
                <c:pt idx="7794">
                  <c:v>-0.114036</c:v>
                </c:pt>
                <c:pt idx="7795">
                  <c:v>-0.11213099999999999</c:v>
                </c:pt>
                <c:pt idx="7796">
                  <c:v>-0.110184</c:v>
                </c:pt>
                <c:pt idx="7797">
                  <c:v>-0.108195</c:v>
                </c:pt>
                <c:pt idx="7798">
                  <c:v>-0.10616200000000001</c:v>
                </c:pt>
                <c:pt idx="7799">
                  <c:v>-0.104091</c:v>
                </c:pt>
                <c:pt idx="7800">
                  <c:v>-0.10198599999999999</c:v>
                </c:pt>
                <c:pt idx="7801">
                  <c:v>-9.9850800000000003E-2</c:v>
                </c:pt>
                <c:pt idx="7802">
                  <c:v>-9.76881E-2</c:v>
                </c:pt>
                <c:pt idx="7803">
                  <c:v>-9.5499100000000003E-2</c:v>
                </c:pt>
                <c:pt idx="7804">
                  <c:v>-9.3285800000000002E-2</c:v>
                </c:pt>
                <c:pt idx="7805">
                  <c:v>-9.1049699999999997E-2</c:v>
                </c:pt>
                <c:pt idx="7806">
                  <c:v>-8.87902E-2</c:v>
                </c:pt>
                <c:pt idx="7807">
                  <c:v>-8.6506600000000003E-2</c:v>
                </c:pt>
                <c:pt idx="7808">
                  <c:v>-8.4199899999999994E-2</c:v>
                </c:pt>
                <c:pt idx="7809">
                  <c:v>-8.1873000000000001E-2</c:v>
                </c:pt>
                <c:pt idx="7810">
                  <c:v>-7.9529199999999994E-2</c:v>
                </c:pt>
                <c:pt idx="7811">
                  <c:v>-7.7172000000000004E-2</c:v>
                </c:pt>
                <c:pt idx="7812">
                  <c:v>-7.4803599999999998E-2</c:v>
                </c:pt>
                <c:pt idx="7813">
                  <c:v>-7.2422299999999995E-2</c:v>
                </c:pt>
                <c:pt idx="7814">
                  <c:v>-7.0024699999999995E-2</c:v>
                </c:pt>
                <c:pt idx="7815">
                  <c:v>-6.7610600000000007E-2</c:v>
                </c:pt>
                <c:pt idx="7816">
                  <c:v>-6.5182599999999993E-2</c:v>
                </c:pt>
                <c:pt idx="7817">
                  <c:v>-6.2743400000000005E-2</c:v>
                </c:pt>
                <c:pt idx="7818">
                  <c:v>-6.0295799999999997E-2</c:v>
                </c:pt>
                <c:pt idx="7819">
                  <c:v>-5.7845100000000003E-2</c:v>
                </c:pt>
                <c:pt idx="7820">
                  <c:v>-5.5393999999999999E-2</c:v>
                </c:pt>
                <c:pt idx="7821">
                  <c:v>-5.2938499999999999E-2</c:v>
                </c:pt>
                <c:pt idx="7822">
                  <c:v>-5.0475300000000001E-2</c:v>
                </c:pt>
                <c:pt idx="7823">
                  <c:v>-4.8009200000000002E-2</c:v>
                </c:pt>
                <c:pt idx="7824">
                  <c:v>-4.55488E-2</c:v>
                </c:pt>
                <c:pt idx="7825">
                  <c:v>-4.3100899999999998E-2</c:v>
                </c:pt>
                <c:pt idx="7826">
                  <c:v>-4.06703E-2</c:v>
                </c:pt>
                <c:pt idx="7827">
                  <c:v>-3.8257600000000003E-2</c:v>
                </c:pt>
                <c:pt idx="7828">
                  <c:v>-3.5859700000000001E-2</c:v>
                </c:pt>
                <c:pt idx="7829">
                  <c:v>-3.3474900000000002E-2</c:v>
                </c:pt>
                <c:pt idx="7830">
                  <c:v>-3.1104099999999999E-2</c:v>
                </c:pt>
                <c:pt idx="7831">
                  <c:v>-2.8749799999999999E-2</c:v>
                </c:pt>
                <c:pt idx="7832">
                  <c:v>-2.6415399999999999E-2</c:v>
                </c:pt>
                <c:pt idx="7833">
                  <c:v>-2.4104799999999999E-2</c:v>
                </c:pt>
                <c:pt idx="7834">
                  <c:v>-2.1823100000000002E-2</c:v>
                </c:pt>
                <c:pt idx="7835">
                  <c:v>-1.9575700000000001E-2</c:v>
                </c:pt>
                <c:pt idx="7836">
                  <c:v>-1.7364999999999998E-2</c:v>
                </c:pt>
                <c:pt idx="7837">
                  <c:v>-1.5190499999999999E-2</c:v>
                </c:pt>
                <c:pt idx="7838">
                  <c:v>-1.30527E-2</c:v>
                </c:pt>
                <c:pt idx="7839">
                  <c:v>-1.09544E-2</c:v>
                </c:pt>
                <c:pt idx="7840" formatCode="0.00E+00">
                  <c:v>-8.8961500000000002E-3</c:v>
                </c:pt>
                <c:pt idx="7841" formatCode="0.00E+00">
                  <c:v>-6.87588E-3</c:v>
                </c:pt>
                <c:pt idx="7842" formatCode="0.00E+00">
                  <c:v>-4.8937E-3</c:v>
                </c:pt>
                <c:pt idx="7843" formatCode="0.00E+00">
                  <c:v>-2.9518399999999998E-3</c:v>
                </c:pt>
                <c:pt idx="7844" formatCode="0.00E+00">
                  <c:v>-1.0535E-3</c:v>
                </c:pt>
                <c:pt idx="7845" formatCode="0.00E+00">
                  <c:v>7.9774499999999999E-4</c:v>
                </c:pt>
                <c:pt idx="7846" formatCode="0.00E+00">
                  <c:v>2.5995900000000001E-3</c:v>
                </c:pt>
                <c:pt idx="7847" formatCode="0.00E+00">
                  <c:v>4.3510099999999998E-3</c:v>
                </c:pt>
                <c:pt idx="7848" formatCode="0.00E+00">
                  <c:v>6.0503299999999996E-3</c:v>
                </c:pt>
                <c:pt idx="7849" formatCode="0.00E+00">
                  <c:v>7.6949699999999998E-3</c:v>
                </c:pt>
                <c:pt idx="7850" formatCode="0.00E+00">
                  <c:v>9.2839900000000006E-3</c:v>
                </c:pt>
                <c:pt idx="7851">
                  <c:v>1.0818400000000001E-2</c:v>
                </c:pt>
                <c:pt idx="7852">
                  <c:v>1.22985E-2</c:v>
                </c:pt>
                <c:pt idx="7853">
                  <c:v>1.37225E-2</c:v>
                </c:pt>
                <c:pt idx="7854">
                  <c:v>1.5087400000000001E-2</c:v>
                </c:pt>
                <c:pt idx="7855">
                  <c:v>1.6390700000000001E-2</c:v>
                </c:pt>
                <c:pt idx="7856">
                  <c:v>1.7631999999999998E-2</c:v>
                </c:pt>
                <c:pt idx="7857">
                  <c:v>1.8811899999999999E-2</c:v>
                </c:pt>
                <c:pt idx="7858">
                  <c:v>1.99312E-2</c:v>
                </c:pt>
                <c:pt idx="7859">
                  <c:v>2.09897E-2</c:v>
                </c:pt>
                <c:pt idx="7860">
                  <c:v>2.19857E-2</c:v>
                </c:pt>
                <c:pt idx="7861">
                  <c:v>2.29187E-2</c:v>
                </c:pt>
                <c:pt idx="7862">
                  <c:v>2.3789299999999999E-2</c:v>
                </c:pt>
                <c:pt idx="7863">
                  <c:v>2.45978E-2</c:v>
                </c:pt>
                <c:pt idx="7864">
                  <c:v>2.53438E-2</c:v>
                </c:pt>
                <c:pt idx="7865">
                  <c:v>2.60272E-2</c:v>
                </c:pt>
                <c:pt idx="7866">
                  <c:v>2.6648600000000001E-2</c:v>
                </c:pt>
                <c:pt idx="7867">
                  <c:v>2.7208699999999999E-2</c:v>
                </c:pt>
                <c:pt idx="7868">
                  <c:v>2.7707800000000001E-2</c:v>
                </c:pt>
                <c:pt idx="7869">
                  <c:v>2.8146500000000001E-2</c:v>
                </c:pt>
                <c:pt idx="7870">
                  <c:v>2.8525700000000001E-2</c:v>
                </c:pt>
                <c:pt idx="7871">
                  <c:v>2.8846699999999999E-2</c:v>
                </c:pt>
                <c:pt idx="7872">
                  <c:v>2.9109199999999998E-2</c:v>
                </c:pt>
                <c:pt idx="7873">
                  <c:v>2.93122E-2</c:v>
                </c:pt>
                <c:pt idx="7874">
                  <c:v>2.9454899999999999E-2</c:v>
                </c:pt>
                <c:pt idx="7875">
                  <c:v>2.95371E-2</c:v>
                </c:pt>
                <c:pt idx="7876">
                  <c:v>2.95588E-2</c:v>
                </c:pt>
                <c:pt idx="7877">
                  <c:v>2.9520500000000002E-2</c:v>
                </c:pt>
                <c:pt idx="7878">
                  <c:v>2.9422299999999998E-2</c:v>
                </c:pt>
                <c:pt idx="7879">
                  <c:v>2.9263999999999998E-2</c:v>
                </c:pt>
                <c:pt idx="7880">
                  <c:v>2.9046599999999999E-2</c:v>
                </c:pt>
                <c:pt idx="7881">
                  <c:v>2.8771999999999999E-2</c:v>
                </c:pt>
                <c:pt idx="7882">
                  <c:v>2.8441899999999999E-2</c:v>
                </c:pt>
                <c:pt idx="7883">
                  <c:v>2.80579E-2</c:v>
                </c:pt>
                <c:pt idx="7884">
                  <c:v>2.76204E-2</c:v>
                </c:pt>
                <c:pt idx="7885">
                  <c:v>2.71303E-2</c:v>
                </c:pt>
                <c:pt idx="7886">
                  <c:v>2.6588199999999999E-2</c:v>
                </c:pt>
                <c:pt idx="7887">
                  <c:v>2.5994699999999999E-2</c:v>
                </c:pt>
                <c:pt idx="7888">
                  <c:v>2.53501E-2</c:v>
                </c:pt>
                <c:pt idx="7889">
                  <c:v>2.4655799999999999E-2</c:v>
                </c:pt>
                <c:pt idx="7890">
                  <c:v>2.3912900000000001E-2</c:v>
                </c:pt>
                <c:pt idx="7891">
                  <c:v>2.3122299999999998E-2</c:v>
                </c:pt>
                <c:pt idx="7892">
                  <c:v>2.2286500000000001E-2</c:v>
                </c:pt>
                <c:pt idx="7893">
                  <c:v>2.1409000000000001E-2</c:v>
                </c:pt>
                <c:pt idx="7894">
                  <c:v>2.0492400000000001E-2</c:v>
                </c:pt>
                <c:pt idx="7895">
                  <c:v>1.9539000000000001E-2</c:v>
                </c:pt>
                <c:pt idx="7896">
                  <c:v>1.8552099999999998E-2</c:v>
                </c:pt>
                <c:pt idx="7897">
                  <c:v>1.75341E-2</c:v>
                </c:pt>
                <c:pt idx="7898">
                  <c:v>1.6485099999999999E-2</c:v>
                </c:pt>
                <c:pt idx="7899">
                  <c:v>1.54063E-2</c:v>
                </c:pt>
                <c:pt idx="7900">
                  <c:v>1.42995E-2</c:v>
                </c:pt>
                <c:pt idx="7901">
                  <c:v>1.31652E-2</c:v>
                </c:pt>
                <c:pt idx="7902">
                  <c:v>1.20033E-2</c:v>
                </c:pt>
                <c:pt idx="7903">
                  <c:v>1.0815699999999999E-2</c:v>
                </c:pt>
                <c:pt idx="7904" formatCode="0.00E+00">
                  <c:v>9.6047000000000007E-3</c:v>
                </c:pt>
                <c:pt idx="7905" formatCode="0.00E+00">
                  <c:v>8.37217E-3</c:v>
                </c:pt>
                <c:pt idx="7906" formatCode="0.00E+00">
                  <c:v>7.1196100000000002E-3</c:v>
                </c:pt>
                <c:pt idx="7907" formatCode="0.00E+00">
                  <c:v>5.8486900000000001E-3</c:v>
                </c:pt>
                <c:pt idx="7908" formatCode="0.00E+00">
                  <c:v>4.5619199999999997E-3</c:v>
                </c:pt>
                <c:pt idx="7909" formatCode="0.00E+00">
                  <c:v>3.2621199999999999E-3</c:v>
                </c:pt>
                <c:pt idx="7910" formatCode="0.00E+00">
                  <c:v>1.9518199999999999E-3</c:v>
                </c:pt>
                <c:pt idx="7911" formatCode="0.00E+00">
                  <c:v>6.3314600000000001E-4</c:v>
                </c:pt>
                <c:pt idx="7912" formatCode="0.00E+00">
                  <c:v>-6.9219400000000003E-4</c:v>
                </c:pt>
                <c:pt idx="7913" formatCode="0.00E+00">
                  <c:v>-2.0218200000000001E-3</c:v>
                </c:pt>
                <c:pt idx="7914" formatCode="0.00E+00">
                  <c:v>-3.3529100000000002E-3</c:v>
                </c:pt>
                <c:pt idx="7915" formatCode="0.00E+00">
                  <c:v>-4.6839400000000002E-3</c:v>
                </c:pt>
                <c:pt idx="7916" formatCode="0.00E+00">
                  <c:v>-6.0139199999999999E-3</c:v>
                </c:pt>
                <c:pt idx="7917" formatCode="0.00E+00">
                  <c:v>-7.3407100000000003E-3</c:v>
                </c:pt>
                <c:pt idx="7918" formatCode="0.00E+00">
                  <c:v>-8.6610899999999998E-3</c:v>
                </c:pt>
                <c:pt idx="7919" formatCode="0.00E+00">
                  <c:v>-9.9715700000000008E-3</c:v>
                </c:pt>
                <c:pt idx="7920">
                  <c:v>-1.1269400000000001E-2</c:v>
                </c:pt>
                <c:pt idx="7921">
                  <c:v>-1.25532E-2</c:v>
                </c:pt>
                <c:pt idx="7922">
                  <c:v>-1.38221E-2</c:v>
                </c:pt>
                <c:pt idx="7923">
                  <c:v>-1.5075099999999999E-2</c:v>
                </c:pt>
                <c:pt idx="7924">
                  <c:v>-1.6310600000000001E-2</c:v>
                </c:pt>
                <c:pt idx="7925">
                  <c:v>-1.7527899999999999E-2</c:v>
                </c:pt>
                <c:pt idx="7926">
                  <c:v>-1.8726400000000001E-2</c:v>
                </c:pt>
                <c:pt idx="7927">
                  <c:v>-1.99049E-2</c:v>
                </c:pt>
                <c:pt idx="7928">
                  <c:v>-2.1061900000000001E-2</c:v>
                </c:pt>
                <c:pt idx="7929">
                  <c:v>-2.2195699999999999E-2</c:v>
                </c:pt>
                <c:pt idx="7930">
                  <c:v>-2.3303600000000001E-2</c:v>
                </c:pt>
                <c:pt idx="7931">
                  <c:v>-2.4382000000000001E-2</c:v>
                </c:pt>
                <c:pt idx="7932">
                  <c:v>-2.5427499999999999E-2</c:v>
                </c:pt>
                <c:pt idx="7933">
                  <c:v>-2.6438400000000001E-2</c:v>
                </c:pt>
                <c:pt idx="7934">
                  <c:v>-2.74129E-2</c:v>
                </c:pt>
                <c:pt idx="7935">
                  <c:v>-2.8349900000000001E-2</c:v>
                </c:pt>
                <c:pt idx="7936">
                  <c:v>-2.9248400000000001E-2</c:v>
                </c:pt>
                <c:pt idx="7937">
                  <c:v>-3.0107700000000001E-2</c:v>
                </c:pt>
                <c:pt idx="7938">
                  <c:v>-3.0926700000000001E-2</c:v>
                </c:pt>
                <c:pt idx="7939">
                  <c:v>-3.1703700000000001E-2</c:v>
                </c:pt>
                <c:pt idx="7940">
                  <c:v>-3.2436899999999998E-2</c:v>
                </c:pt>
                <c:pt idx="7941">
                  <c:v>-3.3125799999999997E-2</c:v>
                </c:pt>
                <c:pt idx="7942">
                  <c:v>-3.3771099999999998E-2</c:v>
                </c:pt>
                <c:pt idx="7943">
                  <c:v>-3.4373800000000003E-2</c:v>
                </c:pt>
                <c:pt idx="7944">
                  <c:v>-3.49333E-2</c:v>
                </c:pt>
                <c:pt idx="7945">
                  <c:v>-3.54487E-2</c:v>
                </c:pt>
                <c:pt idx="7946">
                  <c:v>-3.5919300000000001E-2</c:v>
                </c:pt>
                <c:pt idx="7947">
                  <c:v>-3.6344000000000001E-2</c:v>
                </c:pt>
                <c:pt idx="7948">
                  <c:v>-3.67199E-2</c:v>
                </c:pt>
                <c:pt idx="7949">
                  <c:v>-3.7044300000000002E-2</c:v>
                </c:pt>
                <c:pt idx="7950">
                  <c:v>-3.7317299999999998E-2</c:v>
                </c:pt>
                <c:pt idx="7951">
                  <c:v>-3.7539799999999998E-2</c:v>
                </c:pt>
                <c:pt idx="7952">
                  <c:v>-3.7711599999999998E-2</c:v>
                </c:pt>
                <c:pt idx="7953">
                  <c:v>-3.7830900000000001E-2</c:v>
                </c:pt>
                <c:pt idx="7954">
                  <c:v>-3.78958E-2</c:v>
                </c:pt>
                <c:pt idx="7955">
                  <c:v>-3.7905300000000003E-2</c:v>
                </c:pt>
                <c:pt idx="7956">
                  <c:v>-3.7859400000000001E-2</c:v>
                </c:pt>
                <c:pt idx="7957">
                  <c:v>-3.7758199999999999E-2</c:v>
                </c:pt>
                <c:pt idx="7958">
                  <c:v>-3.76009E-2</c:v>
                </c:pt>
                <c:pt idx="7959">
                  <c:v>-3.7387499999999997E-2</c:v>
                </c:pt>
                <c:pt idx="7960">
                  <c:v>-3.71195E-2</c:v>
                </c:pt>
                <c:pt idx="7961">
                  <c:v>-3.6798200000000003E-2</c:v>
                </c:pt>
                <c:pt idx="7962">
                  <c:v>-3.6423700000000003E-2</c:v>
                </c:pt>
                <c:pt idx="7963">
                  <c:v>-3.5996E-2</c:v>
                </c:pt>
                <c:pt idx="7964">
                  <c:v>-3.5515900000000003E-2</c:v>
                </c:pt>
                <c:pt idx="7965">
                  <c:v>-3.4984099999999997E-2</c:v>
                </c:pt>
                <c:pt idx="7966">
                  <c:v>-3.4400899999999998E-2</c:v>
                </c:pt>
                <c:pt idx="7967">
                  <c:v>-3.3766400000000002E-2</c:v>
                </c:pt>
                <c:pt idx="7968">
                  <c:v>-3.3079699999999997E-2</c:v>
                </c:pt>
                <c:pt idx="7969">
                  <c:v>-3.2339699999999999E-2</c:v>
                </c:pt>
                <c:pt idx="7970">
                  <c:v>-3.1545900000000002E-2</c:v>
                </c:pt>
                <c:pt idx="7971">
                  <c:v>-3.0699400000000002E-2</c:v>
                </c:pt>
                <c:pt idx="7972">
                  <c:v>-2.9800699999999999E-2</c:v>
                </c:pt>
                <c:pt idx="7973">
                  <c:v>-2.8850600000000001E-2</c:v>
                </c:pt>
                <c:pt idx="7974">
                  <c:v>-2.7850099999999999E-2</c:v>
                </c:pt>
                <c:pt idx="7975">
                  <c:v>-2.68008E-2</c:v>
                </c:pt>
                <c:pt idx="7976">
                  <c:v>-2.5703799999999999E-2</c:v>
                </c:pt>
                <c:pt idx="7977">
                  <c:v>-2.4560200000000001E-2</c:v>
                </c:pt>
                <c:pt idx="7978">
                  <c:v>-2.3371099999999999E-2</c:v>
                </c:pt>
                <c:pt idx="7979">
                  <c:v>-2.2137899999999999E-2</c:v>
                </c:pt>
                <c:pt idx="7980">
                  <c:v>-2.08618E-2</c:v>
                </c:pt>
                <c:pt idx="7981">
                  <c:v>-1.9543999999999999E-2</c:v>
                </c:pt>
                <c:pt idx="7982">
                  <c:v>-1.8185400000000001E-2</c:v>
                </c:pt>
                <c:pt idx="7983">
                  <c:v>-1.67858E-2</c:v>
                </c:pt>
                <c:pt idx="7984">
                  <c:v>-1.5345299999999999E-2</c:v>
                </c:pt>
                <c:pt idx="7985">
                  <c:v>-1.3864700000000001E-2</c:v>
                </c:pt>
                <c:pt idx="7986">
                  <c:v>-1.23448E-2</c:v>
                </c:pt>
                <c:pt idx="7987">
                  <c:v>-1.0786499999999999E-2</c:v>
                </c:pt>
                <c:pt idx="7988" formatCode="0.00E+00">
                  <c:v>-9.19208E-3</c:v>
                </c:pt>
                <c:pt idx="7989" formatCode="0.00E+00">
                  <c:v>-7.5648900000000003E-3</c:v>
                </c:pt>
                <c:pt idx="7990" formatCode="0.00E+00">
                  <c:v>-5.9075899999999999E-3</c:v>
                </c:pt>
                <c:pt idx="7991" formatCode="0.00E+00">
                  <c:v>-4.2211799999999997E-3</c:v>
                </c:pt>
                <c:pt idx="7992" formatCode="0.00E+00">
                  <c:v>-2.50592E-3</c:v>
                </c:pt>
                <c:pt idx="7993" formatCode="0.00E+00">
                  <c:v>-7.6195899999999999E-4</c:v>
                </c:pt>
                <c:pt idx="7994" formatCode="0.00E+00">
                  <c:v>1.00983E-3</c:v>
                </c:pt>
                <c:pt idx="7995" formatCode="0.00E+00">
                  <c:v>2.8074699999999998E-3</c:v>
                </c:pt>
                <c:pt idx="7996" formatCode="0.00E+00">
                  <c:v>4.62876E-3</c:v>
                </c:pt>
                <c:pt idx="7997" formatCode="0.00E+00">
                  <c:v>6.4722900000000003E-3</c:v>
                </c:pt>
                <c:pt idx="7998" formatCode="0.00E+00">
                  <c:v>8.3380499999999996E-3</c:v>
                </c:pt>
                <c:pt idx="7999">
                  <c:v>1.02267E-2</c:v>
                </c:pt>
                <c:pt idx="8000">
                  <c:v>1.2137800000000001E-2</c:v>
                </c:pt>
                <c:pt idx="8001">
                  <c:v>1.4069699999999999E-2</c:v>
                </c:pt>
                <c:pt idx="8002">
                  <c:v>1.6019499999999999E-2</c:v>
                </c:pt>
                <c:pt idx="8003">
                  <c:v>1.79845E-2</c:v>
                </c:pt>
                <c:pt idx="8004">
                  <c:v>1.9962400000000002E-2</c:v>
                </c:pt>
                <c:pt idx="8005">
                  <c:v>2.19507E-2</c:v>
                </c:pt>
                <c:pt idx="8006">
                  <c:v>2.3947099999999999E-2</c:v>
                </c:pt>
                <c:pt idx="8007">
                  <c:v>2.5950299999999999E-2</c:v>
                </c:pt>
                <c:pt idx="8008">
                  <c:v>2.7959299999999999E-2</c:v>
                </c:pt>
                <c:pt idx="8009">
                  <c:v>2.99736E-2</c:v>
                </c:pt>
                <c:pt idx="8010">
                  <c:v>3.1991899999999997E-2</c:v>
                </c:pt>
                <c:pt idx="8011">
                  <c:v>3.4012000000000001E-2</c:v>
                </c:pt>
                <c:pt idx="8012">
                  <c:v>3.6031199999999999E-2</c:v>
                </c:pt>
                <c:pt idx="8013">
                  <c:v>3.8046999999999997E-2</c:v>
                </c:pt>
                <c:pt idx="8014">
                  <c:v>4.0056899999999999E-2</c:v>
                </c:pt>
                <c:pt idx="8015">
                  <c:v>4.2058400000000003E-2</c:v>
                </c:pt>
                <c:pt idx="8016">
                  <c:v>4.4049600000000001E-2</c:v>
                </c:pt>
                <c:pt idx="8017">
                  <c:v>4.6029300000000002E-2</c:v>
                </c:pt>
                <c:pt idx="8018">
                  <c:v>4.7996400000000002E-2</c:v>
                </c:pt>
                <c:pt idx="8019">
                  <c:v>4.9949399999999998E-2</c:v>
                </c:pt>
                <c:pt idx="8020">
                  <c:v>5.18869E-2</c:v>
                </c:pt>
                <c:pt idx="8021">
                  <c:v>5.38082E-2</c:v>
                </c:pt>
                <c:pt idx="8022">
                  <c:v>5.5712100000000001E-2</c:v>
                </c:pt>
                <c:pt idx="8023">
                  <c:v>5.7597599999999999E-2</c:v>
                </c:pt>
                <c:pt idx="8024">
                  <c:v>5.9463000000000002E-2</c:v>
                </c:pt>
                <c:pt idx="8025">
                  <c:v>6.1307199999999999E-2</c:v>
                </c:pt>
                <c:pt idx="8026">
                  <c:v>6.3129000000000005E-2</c:v>
                </c:pt>
                <c:pt idx="8027">
                  <c:v>6.4927200000000004E-2</c:v>
                </c:pt>
                <c:pt idx="8028">
                  <c:v>6.6700999999999996E-2</c:v>
                </c:pt>
                <c:pt idx="8029">
                  <c:v>6.8448599999999998E-2</c:v>
                </c:pt>
                <c:pt idx="8030">
                  <c:v>7.0167599999999997E-2</c:v>
                </c:pt>
                <c:pt idx="8031">
                  <c:v>7.1856000000000003E-2</c:v>
                </c:pt>
                <c:pt idx="8032">
                  <c:v>7.3512499999999995E-2</c:v>
                </c:pt>
                <c:pt idx="8033">
                  <c:v>7.5135999999999994E-2</c:v>
                </c:pt>
                <c:pt idx="8034">
                  <c:v>7.6725500000000002E-2</c:v>
                </c:pt>
                <c:pt idx="8035">
                  <c:v>7.8279899999999999E-2</c:v>
                </c:pt>
                <c:pt idx="8036">
                  <c:v>7.9799200000000001E-2</c:v>
                </c:pt>
                <c:pt idx="8037">
                  <c:v>8.1283499999999995E-2</c:v>
                </c:pt>
                <c:pt idx="8038">
                  <c:v>8.2732100000000003E-2</c:v>
                </c:pt>
                <c:pt idx="8039">
                  <c:v>8.4143599999999999E-2</c:v>
                </c:pt>
                <c:pt idx="8040">
                  <c:v>8.5517099999999999E-2</c:v>
                </c:pt>
                <c:pt idx="8041">
                  <c:v>8.6852899999999997E-2</c:v>
                </c:pt>
                <c:pt idx="8042">
                  <c:v>8.8151199999999999E-2</c:v>
                </c:pt>
                <c:pt idx="8043">
                  <c:v>8.94123E-2</c:v>
                </c:pt>
                <c:pt idx="8044">
                  <c:v>9.06362E-2</c:v>
                </c:pt>
                <c:pt idx="8045">
                  <c:v>9.1822799999999996E-2</c:v>
                </c:pt>
                <c:pt idx="8046">
                  <c:v>9.2970399999999995E-2</c:v>
                </c:pt>
                <c:pt idx="8047">
                  <c:v>9.4075400000000003E-2</c:v>
                </c:pt>
                <c:pt idx="8048">
                  <c:v>9.5135200000000003E-2</c:v>
                </c:pt>
                <c:pt idx="8049">
                  <c:v>9.6151200000000006E-2</c:v>
                </c:pt>
                <c:pt idx="8050">
                  <c:v>9.7126299999999999E-2</c:v>
                </c:pt>
                <c:pt idx="8051">
                  <c:v>9.8061700000000002E-2</c:v>
                </c:pt>
                <c:pt idx="8052">
                  <c:v>9.8957199999999995E-2</c:v>
                </c:pt>
                <c:pt idx="8053">
                  <c:v>9.9813399999999997E-2</c:v>
                </c:pt>
                <c:pt idx="8054">
                  <c:v>0.100631</c:v>
                </c:pt>
                <c:pt idx="8055">
                  <c:v>0.10141</c:v>
                </c:pt>
                <c:pt idx="8056">
                  <c:v>0.10215100000000001</c:v>
                </c:pt>
                <c:pt idx="8057">
                  <c:v>0.102854</c:v>
                </c:pt>
                <c:pt idx="8058">
                  <c:v>0.103519</c:v>
                </c:pt>
                <c:pt idx="8059">
                  <c:v>0.104147</c:v>
                </c:pt>
                <c:pt idx="8060">
                  <c:v>0.10473499999999999</c:v>
                </c:pt>
                <c:pt idx="8061">
                  <c:v>0.105285</c:v>
                </c:pt>
                <c:pt idx="8062">
                  <c:v>0.105795</c:v>
                </c:pt>
                <c:pt idx="8063">
                  <c:v>0.106268</c:v>
                </c:pt>
                <c:pt idx="8064">
                  <c:v>0.10670200000000001</c:v>
                </c:pt>
                <c:pt idx="8065">
                  <c:v>0.107097</c:v>
                </c:pt>
                <c:pt idx="8066">
                  <c:v>0.10745300000000001</c:v>
                </c:pt>
                <c:pt idx="8067">
                  <c:v>0.10777100000000001</c:v>
                </c:pt>
                <c:pt idx="8068">
                  <c:v>0.108052</c:v>
                </c:pt>
                <c:pt idx="8069">
                  <c:v>0.10829800000000001</c:v>
                </c:pt>
                <c:pt idx="8070">
                  <c:v>0.108511</c:v>
                </c:pt>
                <c:pt idx="8071">
                  <c:v>0.10868999999999999</c:v>
                </c:pt>
                <c:pt idx="8072">
                  <c:v>0.10883</c:v>
                </c:pt>
                <c:pt idx="8073">
                  <c:v>0.108932</c:v>
                </c:pt>
                <c:pt idx="8074">
                  <c:v>0.10899499999999999</c:v>
                </c:pt>
                <c:pt idx="8075">
                  <c:v>0.10902000000000001</c:v>
                </c:pt>
                <c:pt idx="8076">
                  <c:v>0.10900799999999999</c:v>
                </c:pt>
                <c:pt idx="8077">
                  <c:v>0.108963</c:v>
                </c:pt>
                <c:pt idx="8078">
                  <c:v>0.108885</c:v>
                </c:pt>
                <c:pt idx="8079">
                  <c:v>0.108777</c:v>
                </c:pt>
                <c:pt idx="8080">
                  <c:v>0.10864</c:v>
                </c:pt>
                <c:pt idx="8081">
                  <c:v>0.108471</c:v>
                </c:pt>
                <c:pt idx="8082">
                  <c:v>0.10827000000000001</c:v>
                </c:pt>
                <c:pt idx="8083">
                  <c:v>0.10803599999999999</c:v>
                </c:pt>
                <c:pt idx="8084">
                  <c:v>0.10777100000000001</c:v>
                </c:pt>
                <c:pt idx="8085">
                  <c:v>0.107473</c:v>
                </c:pt>
                <c:pt idx="8086">
                  <c:v>0.107144</c:v>
                </c:pt>
                <c:pt idx="8087">
                  <c:v>0.106785</c:v>
                </c:pt>
                <c:pt idx="8088">
                  <c:v>0.10639800000000001</c:v>
                </c:pt>
                <c:pt idx="8089">
                  <c:v>0.10598399999999999</c:v>
                </c:pt>
                <c:pt idx="8090">
                  <c:v>0.105544</c:v>
                </c:pt>
                <c:pt idx="8091">
                  <c:v>0.10507900000000001</c:v>
                </c:pt>
                <c:pt idx="8092">
                  <c:v>0.10459</c:v>
                </c:pt>
                <c:pt idx="8093">
                  <c:v>0.10408000000000001</c:v>
                </c:pt>
                <c:pt idx="8094">
                  <c:v>0.103549</c:v>
                </c:pt>
                <c:pt idx="8095">
                  <c:v>0.10299700000000001</c:v>
                </c:pt>
                <c:pt idx="8096">
                  <c:v>0.102425</c:v>
                </c:pt>
                <c:pt idx="8097">
                  <c:v>0.10183300000000001</c:v>
                </c:pt>
                <c:pt idx="8098">
                  <c:v>0.10122299999999999</c:v>
                </c:pt>
                <c:pt idx="8099">
                  <c:v>0.100596</c:v>
                </c:pt>
                <c:pt idx="8100">
                  <c:v>9.9953E-2</c:v>
                </c:pt>
                <c:pt idx="8101">
                  <c:v>9.9294499999999994E-2</c:v>
                </c:pt>
                <c:pt idx="8102">
                  <c:v>9.86181E-2</c:v>
                </c:pt>
                <c:pt idx="8103">
                  <c:v>9.7921800000000003E-2</c:v>
                </c:pt>
                <c:pt idx="8104">
                  <c:v>9.7206399999999998E-2</c:v>
                </c:pt>
                <c:pt idx="8105">
                  <c:v>9.6473600000000007E-2</c:v>
                </c:pt>
                <c:pt idx="8106">
                  <c:v>9.5721899999999999E-2</c:v>
                </c:pt>
                <c:pt idx="8107">
                  <c:v>9.4948599999999994E-2</c:v>
                </c:pt>
                <c:pt idx="8108">
                  <c:v>9.4151799999999994E-2</c:v>
                </c:pt>
                <c:pt idx="8109">
                  <c:v>9.3328800000000003E-2</c:v>
                </c:pt>
                <c:pt idx="8110">
                  <c:v>9.2476000000000003E-2</c:v>
                </c:pt>
                <c:pt idx="8111">
                  <c:v>9.1592499999999993E-2</c:v>
                </c:pt>
                <c:pt idx="8112">
                  <c:v>9.0679999999999997E-2</c:v>
                </c:pt>
                <c:pt idx="8113">
                  <c:v>8.9738999999999999E-2</c:v>
                </c:pt>
                <c:pt idx="8114">
                  <c:v>8.8768299999999994E-2</c:v>
                </c:pt>
                <c:pt idx="8115">
                  <c:v>8.7766399999999994E-2</c:v>
                </c:pt>
                <c:pt idx="8116">
                  <c:v>8.6734099999999995E-2</c:v>
                </c:pt>
                <c:pt idx="8117">
                  <c:v>8.5673200000000005E-2</c:v>
                </c:pt>
                <c:pt idx="8118">
                  <c:v>8.4584699999999999E-2</c:v>
                </c:pt>
                <c:pt idx="8119">
                  <c:v>8.3468299999999995E-2</c:v>
                </c:pt>
                <c:pt idx="8120">
                  <c:v>8.2323400000000005E-2</c:v>
                </c:pt>
                <c:pt idx="8121">
                  <c:v>8.1149600000000002E-2</c:v>
                </c:pt>
                <c:pt idx="8122">
                  <c:v>7.9946799999999998E-2</c:v>
                </c:pt>
                <c:pt idx="8123">
                  <c:v>7.8714500000000007E-2</c:v>
                </c:pt>
                <c:pt idx="8124">
                  <c:v>7.7453099999999997E-2</c:v>
                </c:pt>
                <c:pt idx="8125">
                  <c:v>7.61632E-2</c:v>
                </c:pt>
                <c:pt idx="8126">
                  <c:v>7.4845099999999998E-2</c:v>
                </c:pt>
                <c:pt idx="8127">
                  <c:v>7.3498300000000003E-2</c:v>
                </c:pt>
                <c:pt idx="8128">
                  <c:v>7.2122599999999995E-2</c:v>
                </c:pt>
                <c:pt idx="8129">
                  <c:v>7.0717699999999994E-2</c:v>
                </c:pt>
                <c:pt idx="8130">
                  <c:v>6.9284399999999996E-2</c:v>
                </c:pt>
                <c:pt idx="8131">
                  <c:v>6.7824200000000001E-2</c:v>
                </c:pt>
                <c:pt idx="8132">
                  <c:v>6.6337599999999997E-2</c:v>
                </c:pt>
                <c:pt idx="8133">
                  <c:v>6.4822900000000003E-2</c:v>
                </c:pt>
                <c:pt idx="8134">
                  <c:v>6.3277899999999998E-2</c:v>
                </c:pt>
                <c:pt idx="8135">
                  <c:v>6.1701400000000003E-2</c:v>
                </c:pt>
                <c:pt idx="8136">
                  <c:v>6.0092100000000002E-2</c:v>
                </c:pt>
                <c:pt idx="8137">
                  <c:v>5.8448800000000002E-2</c:v>
                </c:pt>
                <c:pt idx="8138">
                  <c:v>5.6768800000000001E-2</c:v>
                </c:pt>
                <c:pt idx="8139">
                  <c:v>5.5049800000000003E-2</c:v>
                </c:pt>
                <c:pt idx="8140">
                  <c:v>5.3290700000000003E-2</c:v>
                </c:pt>
                <c:pt idx="8141">
                  <c:v>5.1492599999999999E-2</c:v>
                </c:pt>
                <c:pt idx="8142">
                  <c:v>4.9657100000000003E-2</c:v>
                </c:pt>
                <c:pt idx="8143">
                  <c:v>4.77857E-2</c:v>
                </c:pt>
                <c:pt idx="8144">
                  <c:v>4.5879999999999997E-2</c:v>
                </c:pt>
                <c:pt idx="8145">
                  <c:v>4.3942500000000002E-2</c:v>
                </c:pt>
                <c:pt idx="8146">
                  <c:v>4.19741E-2</c:v>
                </c:pt>
                <c:pt idx="8147">
                  <c:v>3.9972800000000003E-2</c:v>
                </c:pt>
                <c:pt idx="8148">
                  <c:v>3.79356E-2</c:v>
                </c:pt>
                <c:pt idx="8149">
                  <c:v>3.5863399999999997E-2</c:v>
                </c:pt>
                <c:pt idx="8150">
                  <c:v>3.3760499999999999E-2</c:v>
                </c:pt>
                <c:pt idx="8151">
                  <c:v>3.1629900000000002E-2</c:v>
                </c:pt>
                <c:pt idx="8152">
                  <c:v>2.9471299999999999E-2</c:v>
                </c:pt>
                <c:pt idx="8153">
                  <c:v>2.7284800000000001E-2</c:v>
                </c:pt>
                <c:pt idx="8154">
                  <c:v>2.5070200000000001E-2</c:v>
                </c:pt>
                <c:pt idx="8155">
                  <c:v>2.2827E-2</c:v>
                </c:pt>
                <c:pt idx="8156">
                  <c:v>2.0555899999999998E-2</c:v>
                </c:pt>
                <c:pt idx="8157">
                  <c:v>1.82586E-2</c:v>
                </c:pt>
                <c:pt idx="8158">
                  <c:v>1.5936200000000001E-2</c:v>
                </c:pt>
                <c:pt idx="8159">
                  <c:v>1.35897E-2</c:v>
                </c:pt>
                <c:pt idx="8160">
                  <c:v>1.1221399999999999E-2</c:v>
                </c:pt>
                <c:pt idx="8161" formatCode="0.00E+00">
                  <c:v>8.8350300000000007E-3</c:v>
                </c:pt>
                <c:pt idx="8162" formatCode="0.00E+00">
                  <c:v>6.4341499999999996E-3</c:v>
                </c:pt>
                <c:pt idx="8163" formatCode="0.00E+00">
                  <c:v>4.0209499999999997E-3</c:v>
                </c:pt>
                <c:pt idx="8164" formatCode="0.00E+00">
                  <c:v>1.5952799999999999E-3</c:v>
                </c:pt>
                <c:pt idx="8165" formatCode="0.00E+00">
                  <c:v>-8.4441200000000001E-4</c:v>
                </c:pt>
                <c:pt idx="8166" formatCode="0.00E+00">
                  <c:v>-3.2988599999999998E-3</c:v>
                </c:pt>
                <c:pt idx="8167" formatCode="0.00E+00">
                  <c:v>-5.76794E-3</c:v>
                </c:pt>
                <c:pt idx="8168" formatCode="0.00E+00">
                  <c:v>-8.2516099999999995E-3</c:v>
                </c:pt>
                <c:pt idx="8169">
                  <c:v>-1.07493E-2</c:v>
                </c:pt>
                <c:pt idx="8170">
                  <c:v>-1.3259E-2</c:v>
                </c:pt>
                <c:pt idx="8171">
                  <c:v>-1.5777300000000001E-2</c:v>
                </c:pt>
                <c:pt idx="8172">
                  <c:v>-1.8300899999999998E-2</c:v>
                </c:pt>
                <c:pt idx="8173">
                  <c:v>-2.0824700000000002E-2</c:v>
                </c:pt>
                <c:pt idx="8174">
                  <c:v>-2.3342399999999999E-2</c:v>
                </c:pt>
                <c:pt idx="8175">
                  <c:v>-2.58502E-2</c:v>
                </c:pt>
                <c:pt idx="8176">
                  <c:v>-2.8347899999999999E-2</c:v>
                </c:pt>
                <c:pt idx="8177">
                  <c:v>-3.0837699999999999E-2</c:v>
                </c:pt>
                <c:pt idx="8178">
                  <c:v>-3.3321099999999999E-2</c:v>
                </c:pt>
                <c:pt idx="8179">
                  <c:v>-3.5796000000000001E-2</c:v>
                </c:pt>
                <c:pt idx="8180">
                  <c:v>-3.8258E-2</c:v>
                </c:pt>
                <c:pt idx="8181">
                  <c:v>-4.0703799999999998E-2</c:v>
                </c:pt>
                <c:pt idx="8182">
                  <c:v>-4.3130700000000001E-2</c:v>
                </c:pt>
                <c:pt idx="8183">
                  <c:v>-4.5535699999999998E-2</c:v>
                </c:pt>
                <c:pt idx="8184">
                  <c:v>-4.7917500000000002E-2</c:v>
                </c:pt>
                <c:pt idx="8185">
                  <c:v>-5.0272799999999999E-2</c:v>
                </c:pt>
                <c:pt idx="8186">
                  <c:v>-5.2595599999999999E-2</c:v>
                </c:pt>
                <c:pt idx="8187">
                  <c:v>-5.4880699999999998E-2</c:v>
                </c:pt>
                <c:pt idx="8188">
                  <c:v>-5.7126499999999997E-2</c:v>
                </c:pt>
                <c:pt idx="8189">
                  <c:v>-5.93336E-2</c:v>
                </c:pt>
                <c:pt idx="8190">
                  <c:v>-6.1502099999999997E-2</c:v>
                </c:pt>
                <c:pt idx="8191">
                  <c:v>-6.3631199999999999E-2</c:v>
                </c:pt>
                <c:pt idx="8192">
                  <c:v>-6.5719100000000003E-2</c:v>
                </c:pt>
                <c:pt idx="8193">
                  <c:v>-6.77595E-2</c:v>
                </c:pt>
                <c:pt idx="8194">
                  <c:v>-6.9740800000000006E-2</c:v>
                </c:pt>
                <c:pt idx="8195">
                  <c:v>-7.1653999999999995E-2</c:v>
                </c:pt>
                <c:pt idx="8196">
                  <c:v>-7.3497499999999993E-2</c:v>
                </c:pt>
                <c:pt idx="8197">
                  <c:v>-7.5272800000000001E-2</c:v>
                </c:pt>
                <c:pt idx="8198">
                  <c:v>-7.6979199999999998E-2</c:v>
                </c:pt>
                <c:pt idx="8199">
                  <c:v>-7.8615400000000002E-2</c:v>
                </c:pt>
                <c:pt idx="8200">
                  <c:v>-8.0182000000000003E-2</c:v>
                </c:pt>
                <c:pt idx="8201">
                  <c:v>-8.1678799999999996E-2</c:v>
                </c:pt>
                <c:pt idx="8202">
                  <c:v>-8.3102300000000004E-2</c:v>
                </c:pt>
                <c:pt idx="8203">
                  <c:v>-8.4447700000000001E-2</c:v>
                </c:pt>
                <c:pt idx="8204">
                  <c:v>-8.5711099999999998E-2</c:v>
                </c:pt>
                <c:pt idx="8205">
                  <c:v>-8.6890899999999993E-2</c:v>
                </c:pt>
                <c:pt idx="8206">
                  <c:v>-8.7986499999999995E-2</c:v>
                </c:pt>
                <c:pt idx="8207">
                  <c:v>-8.89963E-2</c:v>
                </c:pt>
                <c:pt idx="8208">
                  <c:v>-8.9919799999999994E-2</c:v>
                </c:pt>
                <c:pt idx="8209">
                  <c:v>-9.0758900000000003E-2</c:v>
                </c:pt>
                <c:pt idx="8210">
                  <c:v>-9.1516299999999995E-2</c:v>
                </c:pt>
                <c:pt idx="8211">
                  <c:v>-9.2193200000000003E-2</c:v>
                </c:pt>
                <c:pt idx="8212">
                  <c:v>-9.2787700000000001E-2</c:v>
                </c:pt>
                <c:pt idx="8213">
                  <c:v>-9.3296500000000004E-2</c:v>
                </c:pt>
                <c:pt idx="8214">
                  <c:v>-9.3715699999999999E-2</c:v>
                </c:pt>
                <c:pt idx="8215">
                  <c:v>-9.4042600000000004E-2</c:v>
                </c:pt>
                <c:pt idx="8216">
                  <c:v>-9.4275700000000004E-2</c:v>
                </c:pt>
                <c:pt idx="8217">
                  <c:v>-9.4412599999999999E-2</c:v>
                </c:pt>
                <c:pt idx="8218">
                  <c:v>-9.4450500000000007E-2</c:v>
                </c:pt>
                <c:pt idx="8219">
                  <c:v>-9.4387600000000002E-2</c:v>
                </c:pt>
                <c:pt idx="8220">
                  <c:v>-9.4224500000000003E-2</c:v>
                </c:pt>
                <c:pt idx="8221">
                  <c:v>-9.3965800000000002E-2</c:v>
                </c:pt>
                <c:pt idx="8222">
                  <c:v>-9.3616599999999994E-2</c:v>
                </c:pt>
                <c:pt idx="8223">
                  <c:v>-9.3178499999999997E-2</c:v>
                </c:pt>
                <c:pt idx="8224">
                  <c:v>-9.26506E-2</c:v>
                </c:pt>
                <c:pt idx="8225">
                  <c:v>-9.2030699999999993E-2</c:v>
                </c:pt>
                <c:pt idx="8226">
                  <c:v>-9.1317200000000001E-2</c:v>
                </c:pt>
                <c:pt idx="8227">
                  <c:v>-9.0510300000000002E-2</c:v>
                </c:pt>
                <c:pt idx="8228">
                  <c:v>-8.9612899999999995E-2</c:v>
                </c:pt>
                <c:pt idx="8229">
                  <c:v>-8.8629100000000002E-2</c:v>
                </c:pt>
                <c:pt idx="8230">
                  <c:v>-8.7562799999999996E-2</c:v>
                </c:pt>
                <c:pt idx="8231">
                  <c:v>-8.6419599999999999E-2</c:v>
                </c:pt>
                <c:pt idx="8232">
                  <c:v>-8.5206299999999999E-2</c:v>
                </c:pt>
                <c:pt idx="8233">
                  <c:v>-8.3925799999999995E-2</c:v>
                </c:pt>
                <c:pt idx="8234">
                  <c:v>-8.2577399999999995E-2</c:v>
                </c:pt>
                <c:pt idx="8235">
                  <c:v>-8.1161700000000003E-2</c:v>
                </c:pt>
                <c:pt idx="8236">
                  <c:v>-7.9682799999999998E-2</c:v>
                </c:pt>
                <c:pt idx="8237">
                  <c:v>-7.8145199999999998E-2</c:v>
                </c:pt>
                <c:pt idx="8238">
                  <c:v>-7.6549800000000001E-2</c:v>
                </c:pt>
                <c:pt idx="8239">
                  <c:v>-7.4897000000000005E-2</c:v>
                </c:pt>
                <c:pt idx="8240">
                  <c:v>-7.3191199999999998E-2</c:v>
                </c:pt>
                <c:pt idx="8241">
                  <c:v>-7.1439000000000002E-2</c:v>
                </c:pt>
                <c:pt idx="8242">
                  <c:v>-6.9641900000000007E-2</c:v>
                </c:pt>
                <c:pt idx="8243">
                  <c:v>-6.7797099999999999E-2</c:v>
                </c:pt>
                <c:pt idx="8244">
                  <c:v>-6.5902699999999995E-2</c:v>
                </c:pt>
                <c:pt idx="8245">
                  <c:v>-6.3959500000000002E-2</c:v>
                </c:pt>
                <c:pt idx="8246">
                  <c:v>-6.19689E-2</c:v>
                </c:pt>
                <c:pt idx="8247">
                  <c:v>-5.9929700000000002E-2</c:v>
                </c:pt>
                <c:pt idx="8248">
                  <c:v>-5.7841400000000001E-2</c:v>
                </c:pt>
                <c:pt idx="8249">
                  <c:v>-5.57092E-2</c:v>
                </c:pt>
                <c:pt idx="8250">
                  <c:v>-5.3540499999999998E-2</c:v>
                </c:pt>
                <c:pt idx="8251">
                  <c:v>-5.1341199999999997E-2</c:v>
                </c:pt>
                <c:pt idx="8252">
                  <c:v>-4.9117000000000001E-2</c:v>
                </c:pt>
                <c:pt idx="8253">
                  <c:v>-4.6873499999999998E-2</c:v>
                </c:pt>
                <c:pt idx="8254">
                  <c:v>-4.46142E-2</c:v>
                </c:pt>
                <c:pt idx="8255">
                  <c:v>-4.2340999999999997E-2</c:v>
                </c:pt>
                <c:pt idx="8256">
                  <c:v>-4.0057200000000001E-2</c:v>
                </c:pt>
                <c:pt idx="8257">
                  <c:v>-3.7768299999999998E-2</c:v>
                </c:pt>
                <c:pt idx="8258">
                  <c:v>-3.5480499999999998E-2</c:v>
                </c:pt>
                <c:pt idx="8259">
                  <c:v>-3.3199699999999999E-2</c:v>
                </c:pt>
                <c:pt idx="8260">
                  <c:v>-3.0929000000000002E-2</c:v>
                </c:pt>
                <c:pt idx="8261">
                  <c:v>-2.8670600000000001E-2</c:v>
                </c:pt>
                <c:pt idx="8262">
                  <c:v>-2.6429999999999999E-2</c:v>
                </c:pt>
                <c:pt idx="8263">
                  <c:v>-2.4215500000000001E-2</c:v>
                </c:pt>
                <c:pt idx="8264">
                  <c:v>-2.2032300000000001E-2</c:v>
                </c:pt>
                <c:pt idx="8265">
                  <c:v>-1.9879899999999999E-2</c:v>
                </c:pt>
                <c:pt idx="8266">
                  <c:v>-1.77539E-2</c:v>
                </c:pt>
                <c:pt idx="8267">
                  <c:v>-1.5650600000000001E-2</c:v>
                </c:pt>
                <c:pt idx="8268">
                  <c:v>-1.3570499999999999E-2</c:v>
                </c:pt>
                <c:pt idx="8269">
                  <c:v>-1.15164E-2</c:v>
                </c:pt>
                <c:pt idx="8270" formatCode="0.00E+00">
                  <c:v>-9.4912899999999994E-3</c:v>
                </c:pt>
                <c:pt idx="8271" formatCode="0.00E+00">
                  <c:v>-7.4973499999999998E-3</c:v>
                </c:pt>
                <c:pt idx="8272" formatCode="0.00E+00">
                  <c:v>-5.5407099999999999E-3</c:v>
                </c:pt>
                <c:pt idx="8273" formatCode="0.00E+00">
                  <c:v>-3.6328799999999998E-3</c:v>
                </c:pt>
                <c:pt idx="8274" formatCode="0.00E+00">
                  <c:v>-1.7831399999999999E-3</c:v>
                </c:pt>
                <c:pt idx="8275" formatCode="0.00E+00">
                  <c:v>6.9395899999999997E-6</c:v>
                </c:pt>
                <c:pt idx="8276" formatCode="0.00E+00">
                  <c:v>1.7394400000000001E-3</c:v>
                </c:pt>
                <c:pt idx="8277" formatCode="0.00E+00">
                  <c:v>3.41421E-3</c:v>
                </c:pt>
                <c:pt idx="8278" formatCode="0.00E+00">
                  <c:v>5.0301E-3</c:v>
                </c:pt>
                <c:pt idx="8279" formatCode="0.00E+00">
                  <c:v>6.5871100000000002E-3</c:v>
                </c:pt>
                <c:pt idx="8280" formatCode="0.00E+00">
                  <c:v>8.0821599999999997E-3</c:v>
                </c:pt>
                <c:pt idx="8281" formatCode="0.00E+00">
                  <c:v>9.5085099999999995E-3</c:v>
                </c:pt>
                <c:pt idx="8282">
                  <c:v>1.08599E-2</c:v>
                </c:pt>
                <c:pt idx="8283">
                  <c:v>1.21306E-2</c:v>
                </c:pt>
                <c:pt idx="8284">
                  <c:v>1.3314400000000001E-2</c:v>
                </c:pt>
                <c:pt idx="8285">
                  <c:v>1.4406499999999999E-2</c:v>
                </c:pt>
                <c:pt idx="8286">
                  <c:v>1.54054E-2</c:v>
                </c:pt>
                <c:pt idx="8287">
                  <c:v>1.63108E-2</c:v>
                </c:pt>
                <c:pt idx="8288">
                  <c:v>1.7121999999999998E-2</c:v>
                </c:pt>
                <c:pt idx="8289">
                  <c:v>1.7837599999999999E-2</c:v>
                </c:pt>
                <c:pt idx="8290">
                  <c:v>1.8455200000000001E-2</c:v>
                </c:pt>
                <c:pt idx="8291">
                  <c:v>1.89725E-2</c:v>
                </c:pt>
                <c:pt idx="8292">
                  <c:v>1.9388699999999998E-2</c:v>
                </c:pt>
                <c:pt idx="8293">
                  <c:v>1.9705E-2</c:v>
                </c:pt>
                <c:pt idx="8294">
                  <c:v>1.99235E-2</c:v>
                </c:pt>
                <c:pt idx="8295">
                  <c:v>2.0044200000000002E-2</c:v>
                </c:pt>
                <c:pt idx="8296">
                  <c:v>2.00655E-2</c:v>
                </c:pt>
                <c:pt idx="8297">
                  <c:v>1.9988100000000002E-2</c:v>
                </c:pt>
                <c:pt idx="8298">
                  <c:v>1.9814999999999999E-2</c:v>
                </c:pt>
                <c:pt idx="8299">
                  <c:v>1.95484E-2</c:v>
                </c:pt>
                <c:pt idx="8300">
                  <c:v>1.9188E-2</c:v>
                </c:pt>
                <c:pt idx="8301">
                  <c:v>1.8732700000000001E-2</c:v>
                </c:pt>
                <c:pt idx="8302">
                  <c:v>1.8178400000000001E-2</c:v>
                </c:pt>
                <c:pt idx="8303">
                  <c:v>1.7518800000000001E-2</c:v>
                </c:pt>
                <c:pt idx="8304">
                  <c:v>1.67495E-2</c:v>
                </c:pt>
                <c:pt idx="8305">
                  <c:v>1.5869000000000001E-2</c:v>
                </c:pt>
                <c:pt idx="8306">
                  <c:v>1.4875899999999999E-2</c:v>
                </c:pt>
                <c:pt idx="8307">
                  <c:v>1.3769999999999999E-2</c:v>
                </c:pt>
                <c:pt idx="8308">
                  <c:v>1.25533E-2</c:v>
                </c:pt>
                <c:pt idx="8309">
                  <c:v>1.1227900000000001E-2</c:v>
                </c:pt>
                <c:pt idx="8310" formatCode="0.00E+00">
                  <c:v>9.7982799999999995E-3</c:v>
                </c:pt>
                <c:pt idx="8311" formatCode="0.00E+00">
                  <c:v>8.2729599999999993E-3</c:v>
                </c:pt>
                <c:pt idx="8312" formatCode="0.00E+00">
                  <c:v>6.6583600000000003E-3</c:v>
                </c:pt>
                <c:pt idx="8313" formatCode="0.00E+00">
                  <c:v>4.9544200000000002E-3</c:v>
                </c:pt>
                <c:pt idx="8314" formatCode="0.00E+00">
                  <c:v>3.1573199999999999E-3</c:v>
                </c:pt>
                <c:pt idx="8315" formatCode="0.00E+00">
                  <c:v>1.2642700000000001E-3</c:v>
                </c:pt>
                <c:pt idx="8316" formatCode="0.00E+00">
                  <c:v>-7.22352E-4</c:v>
                </c:pt>
                <c:pt idx="8317" formatCode="0.00E+00">
                  <c:v>-2.7958800000000002E-3</c:v>
                </c:pt>
                <c:pt idx="8318" formatCode="0.00E+00">
                  <c:v>-4.9502399999999998E-3</c:v>
                </c:pt>
                <c:pt idx="8319" formatCode="0.00E+00">
                  <c:v>-7.1818400000000001E-3</c:v>
                </c:pt>
                <c:pt idx="8320" formatCode="0.00E+00">
                  <c:v>-9.4868000000000001E-3</c:v>
                </c:pt>
                <c:pt idx="8321">
                  <c:v>-1.1860600000000001E-2</c:v>
                </c:pt>
                <c:pt idx="8322">
                  <c:v>-1.43023E-2</c:v>
                </c:pt>
                <c:pt idx="8323">
                  <c:v>-1.6813700000000001E-2</c:v>
                </c:pt>
                <c:pt idx="8324">
                  <c:v>-1.9394100000000001E-2</c:v>
                </c:pt>
                <c:pt idx="8325">
                  <c:v>-2.2041700000000001E-2</c:v>
                </c:pt>
                <c:pt idx="8326">
                  <c:v>-2.47555E-2</c:v>
                </c:pt>
                <c:pt idx="8327">
                  <c:v>-2.7530900000000001E-2</c:v>
                </c:pt>
                <c:pt idx="8328">
                  <c:v>-3.0359500000000001E-2</c:v>
                </c:pt>
                <c:pt idx="8329">
                  <c:v>-3.3234399999999997E-2</c:v>
                </c:pt>
                <c:pt idx="8330">
                  <c:v>-3.61555E-2</c:v>
                </c:pt>
                <c:pt idx="8331">
                  <c:v>-3.9126800000000003E-2</c:v>
                </c:pt>
                <c:pt idx="8332">
                  <c:v>-4.2150899999999998E-2</c:v>
                </c:pt>
                <c:pt idx="8333">
                  <c:v>-4.5227200000000002E-2</c:v>
                </c:pt>
                <c:pt idx="8334">
                  <c:v>-4.8352800000000001E-2</c:v>
                </c:pt>
                <c:pt idx="8335">
                  <c:v>-5.1522800000000001E-2</c:v>
                </c:pt>
                <c:pt idx="8336">
                  <c:v>-5.4729699999999999E-2</c:v>
                </c:pt>
                <c:pt idx="8337">
                  <c:v>-5.7962899999999998E-2</c:v>
                </c:pt>
                <c:pt idx="8338">
                  <c:v>-6.12124E-2</c:v>
                </c:pt>
                <c:pt idx="8339">
                  <c:v>-6.4472399999999999E-2</c:v>
                </c:pt>
                <c:pt idx="8340">
                  <c:v>-6.7739400000000005E-2</c:v>
                </c:pt>
                <c:pt idx="8341">
                  <c:v>-7.1006100000000003E-2</c:v>
                </c:pt>
                <c:pt idx="8342">
                  <c:v>-7.4263700000000002E-2</c:v>
                </c:pt>
                <c:pt idx="8343">
                  <c:v>-7.7509400000000006E-2</c:v>
                </c:pt>
                <c:pt idx="8344">
                  <c:v>-8.0747399999999997E-2</c:v>
                </c:pt>
                <c:pt idx="8345">
                  <c:v>-8.3981799999999995E-2</c:v>
                </c:pt>
                <c:pt idx="8346">
                  <c:v>-8.7213899999999997E-2</c:v>
                </c:pt>
                <c:pt idx="8347">
                  <c:v>-9.0444499999999997E-2</c:v>
                </c:pt>
                <c:pt idx="8348">
                  <c:v>-9.36752E-2</c:v>
                </c:pt>
                <c:pt idx="8349">
                  <c:v>-9.6905400000000003E-2</c:v>
                </c:pt>
                <c:pt idx="8350">
                  <c:v>-0.10013</c:v>
                </c:pt>
                <c:pt idx="8351">
                  <c:v>-0.10334500000000001</c:v>
                </c:pt>
                <c:pt idx="8352">
                  <c:v>-0.106546</c:v>
                </c:pt>
                <c:pt idx="8353">
                  <c:v>-0.109731</c:v>
                </c:pt>
                <c:pt idx="8354">
                  <c:v>-0.1129</c:v>
                </c:pt>
                <c:pt idx="8355">
                  <c:v>-0.116049</c:v>
                </c:pt>
                <c:pt idx="8356">
                  <c:v>-0.119175</c:v>
                </c:pt>
                <c:pt idx="8357">
                  <c:v>-0.122276</c:v>
                </c:pt>
                <c:pt idx="8358">
                  <c:v>-0.12534999999999999</c:v>
                </c:pt>
                <c:pt idx="8359">
                  <c:v>-0.128386</c:v>
                </c:pt>
                <c:pt idx="8360">
                  <c:v>-0.13137399999999999</c:v>
                </c:pt>
                <c:pt idx="8361">
                  <c:v>-0.13430700000000001</c:v>
                </c:pt>
                <c:pt idx="8362">
                  <c:v>-0.137182</c:v>
                </c:pt>
                <c:pt idx="8363">
                  <c:v>-0.14000399999999999</c:v>
                </c:pt>
                <c:pt idx="8364">
                  <c:v>-0.14277100000000001</c:v>
                </c:pt>
                <c:pt idx="8365">
                  <c:v>-0.145481</c:v>
                </c:pt>
                <c:pt idx="8366">
                  <c:v>-0.14813200000000001</c:v>
                </c:pt>
                <c:pt idx="8367">
                  <c:v>-0.150723</c:v>
                </c:pt>
                <c:pt idx="8368">
                  <c:v>-0.153252</c:v>
                </c:pt>
                <c:pt idx="8369">
                  <c:v>-0.15571399999999999</c:v>
                </c:pt>
                <c:pt idx="8370">
                  <c:v>-0.158105</c:v>
                </c:pt>
                <c:pt idx="8371">
                  <c:v>-0.16041800000000001</c:v>
                </c:pt>
                <c:pt idx="8372">
                  <c:v>-0.16264799999999999</c:v>
                </c:pt>
                <c:pt idx="8373">
                  <c:v>-0.164796</c:v>
                </c:pt>
                <c:pt idx="8374">
                  <c:v>-0.16686599999999999</c:v>
                </c:pt>
                <c:pt idx="8375">
                  <c:v>-0.16886399999999999</c:v>
                </c:pt>
                <c:pt idx="8376">
                  <c:v>-0.170792</c:v>
                </c:pt>
                <c:pt idx="8377">
                  <c:v>-0.172653</c:v>
                </c:pt>
                <c:pt idx="8378">
                  <c:v>-0.17444699999999999</c:v>
                </c:pt>
                <c:pt idx="8379">
                  <c:v>-0.17617099999999999</c:v>
                </c:pt>
                <c:pt idx="8380">
                  <c:v>-0.17782500000000001</c:v>
                </c:pt>
                <c:pt idx="8381">
                  <c:v>-0.17941699999999999</c:v>
                </c:pt>
                <c:pt idx="8382">
                  <c:v>-0.180955</c:v>
                </c:pt>
                <c:pt idx="8383">
                  <c:v>-0.18243899999999999</c:v>
                </c:pt>
                <c:pt idx="8384">
                  <c:v>-0.183869</c:v>
                </c:pt>
                <c:pt idx="8385">
                  <c:v>-0.18524499999999999</c:v>
                </c:pt>
                <c:pt idx="8386">
                  <c:v>-0.18656</c:v>
                </c:pt>
                <c:pt idx="8387">
                  <c:v>-0.18781300000000001</c:v>
                </c:pt>
                <c:pt idx="8388">
                  <c:v>-0.18900600000000001</c:v>
                </c:pt>
                <c:pt idx="8389">
                  <c:v>-0.19014400000000001</c:v>
                </c:pt>
                <c:pt idx="8390">
                  <c:v>-0.19122800000000001</c:v>
                </c:pt>
                <c:pt idx="8391">
                  <c:v>-0.19225400000000001</c:v>
                </c:pt>
                <c:pt idx="8392">
                  <c:v>-0.193217</c:v>
                </c:pt>
                <c:pt idx="8393">
                  <c:v>-0.19411900000000001</c:v>
                </c:pt>
                <c:pt idx="8394">
                  <c:v>-0.19495799999999999</c:v>
                </c:pt>
                <c:pt idx="8395">
                  <c:v>-0.19573399999999999</c:v>
                </c:pt>
                <c:pt idx="8396">
                  <c:v>-0.19644900000000001</c:v>
                </c:pt>
                <c:pt idx="8397">
                  <c:v>-0.19711000000000001</c:v>
                </c:pt>
                <c:pt idx="8398">
                  <c:v>-0.19772400000000001</c:v>
                </c:pt>
                <c:pt idx="8399">
                  <c:v>-0.198295</c:v>
                </c:pt>
                <c:pt idx="8400">
                  <c:v>-0.198823</c:v>
                </c:pt>
                <c:pt idx="8401">
                  <c:v>-0.19930899999999999</c:v>
                </c:pt>
                <c:pt idx="8402">
                  <c:v>-0.19975100000000001</c:v>
                </c:pt>
                <c:pt idx="8403">
                  <c:v>-0.20014599999999999</c:v>
                </c:pt>
                <c:pt idx="8404">
                  <c:v>-0.20049700000000001</c:v>
                </c:pt>
                <c:pt idx="8405">
                  <c:v>-0.20080500000000001</c:v>
                </c:pt>
                <c:pt idx="8406">
                  <c:v>-0.201075</c:v>
                </c:pt>
                <c:pt idx="8407">
                  <c:v>-0.20131299999999999</c:v>
                </c:pt>
                <c:pt idx="8408">
                  <c:v>-0.20152500000000001</c:v>
                </c:pt>
                <c:pt idx="8409">
                  <c:v>-0.20171900000000001</c:v>
                </c:pt>
                <c:pt idx="8410">
                  <c:v>-0.20189599999999999</c:v>
                </c:pt>
                <c:pt idx="8411">
                  <c:v>-0.20205899999999999</c:v>
                </c:pt>
                <c:pt idx="8412">
                  <c:v>-0.20221</c:v>
                </c:pt>
                <c:pt idx="8413">
                  <c:v>-0.20235500000000001</c:v>
                </c:pt>
                <c:pt idx="8414">
                  <c:v>-0.20249900000000001</c:v>
                </c:pt>
                <c:pt idx="8415">
                  <c:v>-0.20264399999999999</c:v>
                </c:pt>
                <c:pt idx="8416">
                  <c:v>-0.202792</c:v>
                </c:pt>
                <c:pt idx="8417">
                  <c:v>-0.20294699999999999</c:v>
                </c:pt>
                <c:pt idx="8418">
                  <c:v>-0.20311100000000001</c:v>
                </c:pt>
                <c:pt idx="8419">
                  <c:v>-0.20327899999999999</c:v>
                </c:pt>
                <c:pt idx="8420">
                  <c:v>-0.20344599999999999</c:v>
                </c:pt>
                <c:pt idx="8421">
                  <c:v>-0.20361099999999999</c:v>
                </c:pt>
                <c:pt idx="8422">
                  <c:v>-0.20377500000000001</c:v>
                </c:pt>
                <c:pt idx="8423">
                  <c:v>-0.203933</c:v>
                </c:pt>
                <c:pt idx="8424">
                  <c:v>-0.20408999999999999</c:v>
                </c:pt>
                <c:pt idx="8425">
                  <c:v>-0.20425599999999999</c:v>
                </c:pt>
                <c:pt idx="8426">
                  <c:v>-0.20443600000000001</c:v>
                </c:pt>
                <c:pt idx="8427">
                  <c:v>-0.20463000000000001</c:v>
                </c:pt>
                <c:pt idx="8428">
                  <c:v>-0.204841</c:v>
                </c:pt>
                <c:pt idx="8429">
                  <c:v>-0.20507300000000001</c:v>
                </c:pt>
                <c:pt idx="8430">
                  <c:v>-0.20532900000000001</c:v>
                </c:pt>
                <c:pt idx="8431">
                  <c:v>-0.20560999999999999</c:v>
                </c:pt>
                <c:pt idx="8432">
                  <c:v>-0.20591499999999999</c:v>
                </c:pt>
                <c:pt idx="8433">
                  <c:v>-0.20625099999999999</c:v>
                </c:pt>
                <c:pt idx="8434">
                  <c:v>-0.206624</c:v>
                </c:pt>
                <c:pt idx="8435">
                  <c:v>-0.20703299999999999</c:v>
                </c:pt>
                <c:pt idx="8436">
                  <c:v>-0.20747399999999999</c:v>
                </c:pt>
                <c:pt idx="8437">
                  <c:v>-0.20794199999999999</c:v>
                </c:pt>
                <c:pt idx="8438">
                  <c:v>-0.20843700000000001</c:v>
                </c:pt>
                <c:pt idx="8439">
                  <c:v>-0.20896000000000001</c:v>
                </c:pt>
                <c:pt idx="8440">
                  <c:v>-0.20952100000000001</c:v>
                </c:pt>
                <c:pt idx="8441">
                  <c:v>-0.21013000000000001</c:v>
                </c:pt>
                <c:pt idx="8442">
                  <c:v>-0.21079300000000001</c:v>
                </c:pt>
                <c:pt idx="8443">
                  <c:v>-0.21150099999999999</c:v>
                </c:pt>
                <c:pt idx="8444">
                  <c:v>-0.21224399999999999</c:v>
                </c:pt>
                <c:pt idx="8445">
                  <c:v>-0.21301400000000001</c:v>
                </c:pt>
                <c:pt idx="8446">
                  <c:v>-0.213807</c:v>
                </c:pt>
                <c:pt idx="8447">
                  <c:v>-0.21462400000000001</c:v>
                </c:pt>
                <c:pt idx="8448">
                  <c:v>-0.21546599999999999</c:v>
                </c:pt>
                <c:pt idx="8449">
                  <c:v>-0.21632999999999999</c:v>
                </c:pt>
                <c:pt idx="8450">
                  <c:v>-0.21721699999999999</c:v>
                </c:pt>
                <c:pt idx="8451">
                  <c:v>-0.21812999999999999</c:v>
                </c:pt>
                <c:pt idx="8452">
                  <c:v>-0.21906600000000001</c:v>
                </c:pt>
                <c:pt idx="8453">
                  <c:v>-0.22001999999999999</c:v>
                </c:pt>
                <c:pt idx="8454">
                  <c:v>-0.22098499999999999</c:v>
                </c:pt>
                <c:pt idx="8455">
                  <c:v>-0.22195599999999999</c:v>
                </c:pt>
                <c:pt idx="8456">
                  <c:v>-0.22293399999999999</c:v>
                </c:pt>
                <c:pt idx="8457">
                  <c:v>-0.22392300000000001</c:v>
                </c:pt>
                <c:pt idx="8458">
                  <c:v>-0.22492599999999999</c:v>
                </c:pt>
                <c:pt idx="8459">
                  <c:v>-0.225942</c:v>
                </c:pt>
                <c:pt idx="8460">
                  <c:v>-0.226965</c:v>
                </c:pt>
                <c:pt idx="8461">
                  <c:v>-0.227989</c:v>
                </c:pt>
                <c:pt idx="8462">
                  <c:v>-0.22900599999999999</c:v>
                </c:pt>
                <c:pt idx="8463">
                  <c:v>-0.23000499999999999</c:v>
                </c:pt>
                <c:pt idx="8464">
                  <c:v>-0.23097599999999999</c:v>
                </c:pt>
                <c:pt idx="8465">
                  <c:v>-0.23191100000000001</c:v>
                </c:pt>
                <c:pt idx="8466">
                  <c:v>-0.23280600000000001</c:v>
                </c:pt>
                <c:pt idx="8467">
                  <c:v>-0.233656</c:v>
                </c:pt>
                <c:pt idx="8468">
                  <c:v>-0.234463</c:v>
                </c:pt>
                <c:pt idx="8469">
                  <c:v>-0.23522999999999999</c:v>
                </c:pt>
                <c:pt idx="8470">
                  <c:v>-0.23596</c:v>
                </c:pt>
                <c:pt idx="8471">
                  <c:v>-0.23665</c:v>
                </c:pt>
                <c:pt idx="8472">
                  <c:v>-0.237285</c:v>
                </c:pt>
                <c:pt idx="8473">
                  <c:v>-0.23785400000000001</c:v>
                </c:pt>
                <c:pt idx="8474">
                  <c:v>-0.23835799999999999</c:v>
                </c:pt>
                <c:pt idx="8475">
                  <c:v>-0.23880399999999999</c:v>
                </c:pt>
                <c:pt idx="8476">
                  <c:v>-0.23919399999999999</c:v>
                </c:pt>
                <c:pt idx="8477">
                  <c:v>-0.23952699999999999</c:v>
                </c:pt>
                <c:pt idx="8478">
                  <c:v>-0.23980199999999999</c:v>
                </c:pt>
                <c:pt idx="8479">
                  <c:v>-0.24001700000000001</c:v>
                </c:pt>
                <c:pt idx="8480">
                  <c:v>-0.24016799999999999</c:v>
                </c:pt>
                <c:pt idx="8481">
                  <c:v>-0.24024499999999999</c:v>
                </c:pt>
                <c:pt idx="8482">
                  <c:v>-0.24023900000000001</c:v>
                </c:pt>
                <c:pt idx="8483">
                  <c:v>-0.240147</c:v>
                </c:pt>
                <c:pt idx="8484">
                  <c:v>-0.23996500000000001</c:v>
                </c:pt>
                <c:pt idx="8485">
                  <c:v>-0.23968900000000001</c:v>
                </c:pt>
                <c:pt idx="8486">
                  <c:v>-0.239315</c:v>
                </c:pt>
                <c:pt idx="8487">
                  <c:v>-0.238841</c:v>
                </c:pt>
                <c:pt idx="8488">
                  <c:v>-0.238259</c:v>
                </c:pt>
                <c:pt idx="8489">
                  <c:v>-0.237565</c:v>
                </c:pt>
                <c:pt idx="8490">
                  <c:v>-0.236759</c:v>
                </c:pt>
                <c:pt idx="8491">
                  <c:v>-0.235846</c:v>
                </c:pt>
                <c:pt idx="8492">
                  <c:v>-0.23482900000000001</c:v>
                </c:pt>
                <c:pt idx="8493">
                  <c:v>-0.23370199999999999</c:v>
                </c:pt>
                <c:pt idx="8494">
                  <c:v>-0.23246700000000001</c:v>
                </c:pt>
                <c:pt idx="8495">
                  <c:v>-0.231123</c:v>
                </c:pt>
                <c:pt idx="8496">
                  <c:v>-0.22966600000000001</c:v>
                </c:pt>
                <c:pt idx="8497">
                  <c:v>-0.22808899999999999</c:v>
                </c:pt>
                <c:pt idx="8498">
                  <c:v>-0.22639699999999999</c:v>
                </c:pt>
                <c:pt idx="8499">
                  <c:v>-0.22459299999999999</c:v>
                </c:pt>
                <c:pt idx="8500">
                  <c:v>-0.22267400000000001</c:v>
                </c:pt>
                <c:pt idx="8501">
                  <c:v>-0.220637</c:v>
                </c:pt>
                <c:pt idx="8502">
                  <c:v>-0.21848600000000001</c:v>
                </c:pt>
                <c:pt idx="8503">
                  <c:v>-0.216227</c:v>
                </c:pt>
                <c:pt idx="8504">
                  <c:v>-0.21385899999999999</c:v>
                </c:pt>
                <c:pt idx="8505">
                  <c:v>-0.21138199999999999</c:v>
                </c:pt>
                <c:pt idx="8506">
                  <c:v>-0.20880099999999999</c:v>
                </c:pt>
                <c:pt idx="8507">
                  <c:v>-0.206121</c:v>
                </c:pt>
                <c:pt idx="8508">
                  <c:v>-0.203343</c:v>
                </c:pt>
                <c:pt idx="8509">
                  <c:v>-0.20047100000000001</c:v>
                </c:pt>
                <c:pt idx="8510">
                  <c:v>-0.19750899999999999</c:v>
                </c:pt>
                <c:pt idx="8511">
                  <c:v>-0.19445699999999999</c:v>
                </c:pt>
                <c:pt idx="8512">
                  <c:v>-0.19131500000000001</c:v>
                </c:pt>
                <c:pt idx="8513">
                  <c:v>-0.188084</c:v>
                </c:pt>
                <c:pt idx="8514">
                  <c:v>-0.18476600000000001</c:v>
                </c:pt>
                <c:pt idx="8515">
                  <c:v>-0.181365</c:v>
                </c:pt>
                <c:pt idx="8516">
                  <c:v>-0.17788699999999999</c:v>
                </c:pt>
                <c:pt idx="8517">
                  <c:v>-0.17433299999999999</c:v>
                </c:pt>
                <c:pt idx="8518">
                  <c:v>-0.170709</c:v>
                </c:pt>
                <c:pt idx="8519">
                  <c:v>-0.167018</c:v>
                </c:pt>
                <c:pt idx="8520">
                  <c:v>-0.16325899999999999</c:v>
                </c:pt>
                <c:pt idx="8521">
                  <c:v>-0.159437</c:v>
                </c:pt>
                <c:pt idx="8522">
                  <c:v>-0.155557</c:v>
                </c:pt>
                <c:pt idx="8523">
                  <c:v>-0.15162300000000001</c:v>
                </c:pt>
                <c:pt idx="8524">
                  <c:v>-0.14764099999999999</c:v>
                </c:pt>
                <c:pt idx="8525">
                  <c:v>-0.14361199999999999</c:v>
                </c:pt>
                <c:pt idx="8526">
                  <c:v>-0.139543</c:v>
                </c:pt>
                <c:pt idx="8527">
                  <c:v>-0.135436</c:v>
                </c:pt>
                <c:pt idx="8528">
                  <c:v>-0.131297</c:v>
                </c:pt>
                <c:pt idx="8529">
                  <c:v>-0.12712999999999999</c:v>
                </c:pt>
                <c:pt idx="8530">
                  <c:v>-0.12294099999999999</c:v>
                </c:pt>
                <c:pt idx="8531">
                  <c:v>-0.118729</c:v>
                </c:pt>
                <c:pt idx="8532">
                  <c:v>-0.114497</c:v>
                </c:pt>
                <c:pt idx="8533">
                  <c:v>-0.110247</c:v>
                </c:pt>
                <c:pt idx="8534">
                  <c:v>-0.105992</c:v>
                </c:pt>
                <c:pt idx="8535">
                  <c:v>-0.101747</c:v>
                </c:pt>
                <c:pt idx="8536">
                  <c:v>-9.7522499999999998E-2</c:v>
                </c:pt>
                <c:pt idx="8537">
                  <c:v>-9.3322799999999997E-2</c:v>
                </c:pt>
                <c:pt idx="8538">
                  <c:v>-8.9149400000000004E-2</c:v>
                </c:pt>
                <c:pt idx="8539">
                  <c:v>-8.5004800000000005E-2</c:v>
                </c:pt>
                <c:pt idx="8540">
                  <c:v>-8.0893699999999999E-2</c:v>
                </c:pt>
                <c:pt idx="8541">
                  <c:v>-7.6820700000000006E-2</c:v>
                </c:pt>
                <c:pt idx="8542">
                  <c:v>-7.2793399999999994E-2</c:v>
                </c:pt>
                <c:pt idx="8543">
                  <c:v>-6.8822700000000001E-2</c:v>
                </c:pt>
                <c:pt idx="8544">
                  <c:v>-6.4916799999999997E-2</c:v>
                </c:pt>
                <c:pt idx="8545">
                  <c:v>-6.1079399999999999E-2</c:v>
                </c:pt>
                <c:pt idx="8546">
                  <c:v>-5.7314700000000003E-2</c:v>
                </c:pt>
                <c:pt idx="8547">
                  <c:v>-5.3626699999999999E-2</c:v>
                </c:pt>
                <c:pt idx="8548">
                  <c:v>-5.0017800000000001E-2</c:v>
                </c:pt>
                <c:pt idx="8549">
                  <c:v>-4.6490499999999997E-2</c:v>
                </c:pt>
                <c:pt idx="8550">
                  <c:v>-4.30508E-2</c:v>
                </c:pt>
                <c:pt idx="8551">
                  <c:v>-3.9705699999999997E-2</c:v>
                </c:pt>
                <c:pt idx="8552">
                  <c:v>-3.6461199999999999E-2</c:v>
                </c:pt>
                <c:pt idx="8553">
                  <c:v>-3.3323699999999998E-2</c:v>
                </c:pt>
                <c:pt idx="8554">
                  <c:v>-3.0300500000000001E-2</c:v>
                </c:pt>
                <c:pt idx="8555">
                  <c:v>-2.7395599999999999E-2</c:v>
                </c:pt>
                <c:pt idx="8556">
                  <c:v>-2.4610900000000002E-2</c:v>
                </c:pt>
                <c:pt idx="8557">
                  <c:v>-2.1950000000000001E-2</c:v>
                </c:pt>
                <c:pt idx="8558">
                  <c:v>-1.9419700000000002E-2</c:v>
                </c:pt>
                <c:pt idx="8559">
                  <c:v>-1.70265E-2</c:v>
                </c:pt>
                <c:pt idx="8560">
                  <c:v>-1.4775399999999999E-2</c:v>
                </c:pt>
                <c:pt idx="8561">
                  <c:v>-1.26707E-2</c:v>
                </c:pt>
                <c:pt idx="8562">
                  <c:v>-1.07162E-2</c:v>
                </c:pt>
                <c:pt idx="8563" formatCode="0.00E+00">
                  <c:v>-8.9155899999999993E-3</c:v>
                </c:pt>
                <c:pt idx="8564" formatCode="0.00E+00">
                  <c:v>-7.2728699999999999E-3</c:v>
                </c:pt>
                <c:pt idx="8565" formatCode="0.00E+00">
                  <c:v>-5.7898300000000002E-3</c:v>
                </c:pt>
                <c:pt idx="8566" formatCode="0.00E+00">
                  <c:v>-4.4674600000000004E-3</c:v>
                </c:pt>
                <c:pt idx="8567" formatCode="0.00E+00">
                  <c:v>-3.3095099999999999E-3</c:v>
                </c:pt>
                <c:pt idx="8568" formatCode="0.00E+00">
                  <c:v>-2.32051E-3</c:v>
                </c:pt>
                <c:pt idx="8569" formatCode="0.00E+00">
                  <c:v>-1.50081E-3</c:v>
                </c:pt>
                <c:pt idx="8570" formatCode="0.00E+00">
                  <c:v>-8.4767700000000002E-4</c:v>
                </c:pt>
                <c:pt idx="8571" formatCode="0.00E+00">
                  <c:v>-3.6090999999999999E-4</c:v>
                </c:pt>
                <c:pt idx="8572" formatCode="0.00E+00">
                  <c:v>-4.41645E-5</c:v>
                </c:pt>
                <c:pt idx="8573" formatCode="0.00E+00">
                  <c:v>9.9168399999999997E-5</c:v>
                </c:pt>
                <c:pt idx="8574" formatCode="0.00E+00">
                  <c:v>6.8564699999999998E-5</c:v>
                </c:pt>
                <c:pt idx="8575" formatCode="0.00E+00">
                  <c:v>-1.34929E-4</c:v>
                </c:pt>
                <c:pt idx="8576" formatCode="0.00E+00">
                  <c:v>-5.0962999999999996E-4</c:v>
                </c:pt>
                <c:pt idx="8577" formatCode="0.00E+00">
                  <c:v>-1.05404E-3</c:v>
                </c:pt>
                <c:pt idx="8578" formatCode="0.00E+00">
                  <c:v>-1.76786E-3</c:v>
                </c:pt>
                <c:pt idx="8579" formatCode="0.00E+00">
                  <c:v>-2.65219E-3</c:v>
                </c:pt>
                <c:pt idx="8580" formatCode="0.00E+00">
                  <c:v>-3.7088899999999998E-3</c:v>
                </c:pt>
                <c:pt idx="8581" formatCode="0.00E+00">
                  <c:v>-4.93868E-3</c:v>
                </c:pt>
                <c:pt idx="8582" formatCode="0.00E+00">
                  <c:v>-6.3393499999999997E-3</c:v>
                </c:pt>
                <c:pt idx="8583" formatCode="0.00E+00">
                  <c:v>-7.9070900000000003E-3</c:v>
                </c:pt>
                <c:pt idx="8584" formatCode="0.00E+00">
                  <c:v>-9.6405099999999997E-3</c:v>
                </c:pt>
                <c:pt idx="8585">
                  <c:v>-1.1539300000000001E-2</c:v>
                </c:pt>
                <c:pt idx="8586">
                  <c:v>-1.36016E-2</c:v>
                </c:pt>
                <c:pt idx="8587">
                  <c:v>-1.5824700000000001E-2</c:v>
                </c:pt>
                <c:pt idx="8588">
                  <c:v>-1.8205900000000001E-2</c:v>
                </c:pt>
                <c:pt idx="8589">
                  <c:v>-2.07415E-2</c:v>
                </c:pt>
                <c:pt idx="8590">
                  <c:v>-2.3427699999999999E-2</c:v>
                </c:pt>
                <c:pt idx="8591">
                  <c:v>-2.6261900000000001E-2</c:v>
                </c:pt>
                <c:pt idx="8592">
                  <c:v>-2.9242199999999999E-2</c:v>
                </c:pt>
                <c:pt idx="8593">
                  <c:v>-3.2365400000000003E-2</c:v>
                </c:pt>
                <c:pt idx="8594">
                  <c:v>-3.5628600000000003E-2</c:v>
                </c:pt>
                <c:pt idx="8595">
                  <c:v>-3.9029399999999999E-2</c:v>
                </c:pt>
                <c:pt idx="8596">
                  <c:v>-4.2562900000000001E-2</c:v>
                </c:pt>
                <c:pt idx="8597">
                  <c:v>-4.6219000000000003E-2</c:v>
                </c:pt>
                <c:pt idx="8598">
                  <c:v>-4.99888E-2</c:v>
                </c:pt>
                <c:pt idx="8599">
                  <c:v>-5.3868699999999999E-2</c:v>
                </c:pt>
                <c:pt idx="8600">
                  <c:v>-5.7854999999999997E-2</c:v>
                </c:pt>
                <c:pt idx="8601">
                  <c:v>-6.1942200000000003E-2</c:v>
                </c:pt>
                <c:pt idx="8602">
                  <c:v>-6.6125900000000001E-2</c:v>
                </c:pt>
                <c:pt idx="8603">
                  <c:v>-7.0402800000000001E-2</c:v>
                </c:pt>
                <c:pt idx="8604">
                  <c:v>-7.4770500000000004E-2</c:v>
                </c:pt>
                <c:pt idx="8605">
                  <c:v>-7.9227099999999995E-2</c:v>
                </c:pt>
                <c:pt idx="8606">
                  <c:v>-8.3767800000000003E-2</c:v>
                </c:pt>
                <c:pt idx="8607">
                  <c:v>-8.8384199999999996E-2</c:v>
                </c:pt>
                <c:pt idx="8608">
                  <c:v>-9.3067800000000006E-2</c:v>
                </c:pt>
                <c:pt idx="8609">
                  <c:v>-9.7814300000000007E-2</c:v>
                </c:pt>
                <c:pt idx="8610">
                  <c:v>-0.10262400000000001</c:v>
                </c:pt>
                <c:pt idx="8611">
                  <c:v>-0.107499</c:v>
                </c:pt>
                <c:pt idx="8612">
                  <c:v>-0.112437</c:v>
                </c:pt>
                <c:pt idx="8613">
                  <c:v>-0.11742900000000001</c:v>
                </c:pt>
                <c:pt idx="8614">
                  <c:v>-0.12246600000000001</c:v>
                </c:pt>
                <c:pt idx="8615">
                  <c:v>-0.12754299999999999</c:v>
                </c:pt>
                <c:pt idx="8616">
                  <c:v>-0.13265399999999999</c:v>
                </c:pt>
                <c:pt idx="8617">
                  <c:v>-0.137795</c:v>
                </c:pt>
                <c:pt idx="8618">
                  <c:v>-0.142955</c:v>
                </c:pt>
                <c:pt idx="8619">
                  <c:v>-0.14812700000000001</c:v>
                </c:pt>
                <c:pt idx="8620">
                  <c:v>-0.153311</c:v>
                </c:pt>
                <c:pt idx="8621">
                  <c:v>-0.158499</c:v>
                </c:pt>
                <c:pt idx="8622">
                  <c:v>-0.163687</c:v>
                </c:pt>
                <c:pt idx="8623">
                  <c:v>-0.16886699999999999</c:v>
                </c:pt>
                <c:pt idx="8624">
                  <c:v>-0.17403099999999999</c:v>
                </c:pt>
                <c:pt idx="8625">
                  <c:v>-0.17917</c:v>
                </c:pt>
                <c:pt idx="8626">
                  <c:v>-0.184277</c:v>
                </c:pt>
                <c:pt idx="8627">
                  <c:v>-0.18934200000000001</c:v>
                </c:pt>
                <c:pt idx="8628">
                  <c:v>-0.194327</c:v>
                </c:pt>
                <c:pt idx="8629">
                  <c:v>-0.19921700000000001</c:v>
                </c:pt>
                <c:pt idx="8630">
                  <c:v>-0.20405000000000001</c:v>
                </c:pt>
                <c:pt idx="8631">
                  <c:v>-0.20883699999999999</c:v>
                </c:pt>
                <c:pt idx="8632">
                  <c:v>-0.21354899999999999</c:v>
                </c:pt>
                <c:pt idx="8633">
                  <c:v>-0.21818499999999999</c:v>
                </c:pt>
                <c:pt idx="8634">
                  <c:v>-0.22275500000000001</c:v>
                </c:pt>
                <c:pt idx="8635">
                  <c:v>-0.22725799999999999</c:v>
                </c:pt>
                <c:pt idx="8636">
                  <c:v>-0.23169000000000001</c:v>
                </c:pt>
                <c:pt idx="8637">
                  <c:v>-0.236045</c:v>
                </c:pt>
                <c:pt idx="8638">
                  <c:v>-0.240318</c:v>
                </c:pt>
                <c:pt idx="8639">
                  <c:v>-0.244504</c:v>
                </c:pt>
                <c:pt idx="8640">
                  <c:v>-0.24860499999999999</c:v>
                </c:pt>
                <c:pt idx="8641">
                  <c:v>-0.25261899999999998</c:v>
                </c:pt>
                <c:pt idx="8642">
                  <c:v>-0.256546</c:v>
                </c:pt>
                <c:pt idx="8643">
                  <c:v>-0.26038</c:v>
                </c:pt>
                <c:pt idx="8644">
                  <c:v>-0.26411899999999999</c:v>
                </c:pt>
                <c:pt idx="8645">
                  <c:v>-0.267762</c:v>
                </c:pt>
                <c:pt idx="8646">
                  <c:v>-0.27131100000000002</c:v>
                </c:pt>
                <c:pt idx="8647">
                  <c:v>-0.27476899999999999</c:v>
                </c:pt>
                <c:pt idx="8648">
                  <c:v>-0.27812999999999999</c:v>
                </c:pt>
                <c:pt idx="8649">
                  <c:v>-0.281385</c:v>
                </c:pt>
                <c:pt idx="8650">
                  <c:v>-0.28452499999999997</c:v>
                </c:pt>
                <c:pt idx="8651">
                  <c:v>-0.28754600000000002</c:v>
                </c:pt>
                <c:pt idx="8652">
                  <c:v>-0.29044599999999998</c:v>
                </c:pt>
                <c:pt idx="8653">
                  <c:v>-0.29322300000000001</c:v>
                </c:pt>
                <c:pt idx="8654">
                  <c:v>-0.29587599999999997</c:v>
                </c:pt>
                <c:pt idx="8655">
                  <c:v>-0.298402</c:v>
                </c:pt>
                <c:pt idx="8656">
                  <c:v>-0.30080200000000001</c:v>
                </c:pt>
                <c:pt idx="8657">
                  <c:v>-0.30307200000000001</c:v>
                </c:pt>
                <c:pt idx="8658">
                  <c:v>-0.30521199999999998</c:v>
                </c:pt>
                <c:pt idx="8659">
                  <c:v>-0.30721999999999999</c:v>
                </c:pt>
                <c:pt idx="8660">
                  <c:v>-0.30909599999999998</c:v>
                </c:pt>
                <c:pt idx="8661">
                  <c:v>-0.31084000000000001</c:v>
                </c:pt>
                <c:pt idx="8662">
                  <c:v>-0.31245499999999998</c:v>
                </c:pt>
                <c:pt idx="8663">
                  <c:v>-0.313944</c:v>
                </c:pt>
                <c:pt idx="8664">
                  <c:v>-0.31530999999999998</c:v>
                </c:pt>
                <c:pt idx="8665">
                  <c:v>-0.316554</c:v>
                </c:pt>
                <c:pt idx="8666">
                  <c:v>-0.31768099999999999</c:v>
                </c:pt>
                <c:pt idx="8667">
                  <c:v>-0.31868999999999997</c:v>
                </c:pt>
                <c:pt idx="8668">
                  <c:v>-0.31958199999999998</c:v>
                </c:pt>
                <c:pt idx="8669">
                  <c:v>-0.320355</c:v>
                </c:pt>
                <c:pt idx="8670">
                  <c:v>-0.32101000000000002</c:v>
                </c:pt>
                <c:pt idx="8671">
                  <c:v>-0.32154700000000003</c:v>
                </c:pt>
                <c:pt idx="8672">
                  <c:v>-0.32196900000000001</c:v>
                </c:pt>
                <c:pt idx="8673">
                  <c:v>-0.32228000000000001</c:v>
                </c:pt>
                <c:pt idx="8674">
                  <c:v>-0.32247999999999999</c:v>
                </c:pt>
                <c:pt idx="8675">
                  <c:v>-0.32257200000000003</c:v>
                </c:pt>
                <c:pt idx="8676">
                  <c:v>-0.32255400000000001</c:v>
                </c:pt>
                <c:pt idx="8677">
                  <c:v>-0.32242500000000002</c:v>
                </c:pt>
                <c:pt idx="8678">
                  <c:v>-0.322181</c:v>
                </c:pt>
                <c:pt idx="8679">
                  <c:v>-0.32182100000000002</c:v>
                </c:pt>
                <c:pt idx="8680">
                  <c:v>-0.32134800000000002</c:v>
                </c:pt>
                <c:pt idx="8681">
                  <c:v>-0.320766</c:v>
                </c:pt>
                <c:pt idx="8682">
                  <c:v>-0.32008199999999998</c:v>
                </c:pt>
                <c:pt idx="8683">
                  <c:v>-0.319299</c:v>
                </c:pt>
                <c:pt idx="8684">
                  <c:v>-0.31841999999999998</c:v>
                </c:pt>
                <c:pt idx="8685">
                  <c:v>-0.31745400000000001</c:v>
                </c:pt>
                <c:pt idx="8686">
                  <c:v>-0.31640699999999999</c:v>
                </c:pt>
                <c:pt idx="8687">
                  <c:v>-0.31528299999999998</c:v>
                </c:pt>
                <c:pt idx="8688">
                  <c:v>-0.31408599999999998</c:v>
                </c:pt>
                <c:pt idx="8689">
                  <c:v>-0.31281900000000001</c:v>
                </c:pt>
                <c:pt idx="8690">
                  <c:v>-0.31148100000000001</c:v>
                </c:pt>
                <c:pt idx="8691">
                  <c:v>-0.31007400000000002</c:v>
                </c:pt>
                <c:pt idx="8692">
                  <c:v>-0.30859999999999999</c:v>
                </c:pt>
                <c:pt idx="8693">
                  <c:v>-0.307062</c:v>
                </c:pt>
                <c:pt idx="8694">
                  <c:v>-0.30545800000000001</c:v>
                </c:pt>
                <c:pt idx="8695">
                  <c:v>-0.30378300000000003</c:v>
                </c:pt>
                <c:pt idx="8696">
                  <c:v>-0.302037</c:v>
                </c:pt>
                <c:pt idx="8697">
                  <c:v>-0.30022399999999999</c:v>
                </c:pt>
                <c:pt idx="8698">
                  <c:v>-0.29834899999999998</c:v>
                </c:pt>
                <c:pt idx="8699">
                  <c:v>-0.29641299999999998</c:v>
                </c:pt>
                <c:pt idx="8700">
                  <c:v>-0.29442000000000002</c:v>
                </c:pt>
                <c:pt idx="8701">
                  <c:v>-0.29237299999999999</c:v>
                </c:pt>
                <c:pt idx="8702">
                  <c:v>-0.290271</c:v>
                </c:pt>
                <c:pt idx="8703">
                  <c:v>-0.28810999999999998</c:v>
                </c:pt>
                <c:pt idx="8704">
                  <c:v>-0.28589700000000001</c:v>
                </c:pt>
                <c:pt idx="8705">
                  <c:v>-0.28364200000000001</c:v>
                </c:pt>
                <c:pt idx="8706">
                  <c:v>-0.281358</c:v>
                </c:pt>
                <c:pt idx="8707">
                  <c:v>-0.27905099999999999</c:v>
                </c:pt>
                <c:pt idx="8708">
                  <c:v>-0.276725</c:v>
                </c:pt>
                <c:pt idx="8709">
                  <c:v>-0.27438200000000001</c:v>
                </c:pt>
                <c:pt idx="8710">
                  <c:v>-0.27202700000000002</c:v>
                </c:pt>
                <c:pt idx="8711">
                  <c:v>-0.26966000000000001</c:v>
                </c:pt>
                <c:pt idx="8712">
                  <c:v>-0.26727800000000002</c:v>
                </c:pt>
                <c:pt idx="8713">
                  <c:v>-0.26488200000000001</c:v>
                </c:pt>
                <c:pt idx="8714">
                  <c:v>-0.26247799999999999</c:v>
                </c:pt>
                <c:pt idx="8715">
                  <c:v>-0.26007599999999997</c:v>
                </c:pt>
                <c:pt idx="8716">
                  <c:v>-0.25768200000000002</c:v>
                </c:pt>
                <c:pt idx="8717">
                  <c:v>-0.25529499999999999</c:v>
                </c:pt>
                <c:pt idx="8718">
                  <c:v>-0.252917</c:v>
                </c:pt>
                <c:pt idx="8719">
                  <c:v>-0.25054900000000002</c:v>
                </c:pt>
                <c:pt idx="8720">
                  <c:v>-0.24820300000000001</c:v>
                </c:pt>
                <c:pt idx="8721">
                  <c:v>-0.24587100000000001</c:v>
                </c:pt>
                <c:pt idx="8722">
                  <c:v>-0.24352599999999999</c:v>
                </c:pt>
                <c:pt idx="8723">
                  <c:v>-0.24116299999999999</c:v>
                </c:pt>
                <c:pt idx="8724">
                  <c:v>-0.238815</c:v>
                </c:pt>
                <c:pt idx="8725">
                  <c:v>-0.236489</c:v>
                </c:pt>
                <c:pt idx="8726">
                  <c:v>-0.23416699999999999</c:v>
                </c:pt>
                <c:pt idx="8727">
                  <c:v>-0.231854</c:v>
                </c:pt>
                <c:pt idx="8728">
                  <c:v>-0.22955500000000001</c:v>
                </c:pt>
                <c:pt idx="8729">
                  <c:v>-0.227272</c:v>
                </c:pt>
                <c:pt idx="8730">
                  <c:v>-0.22500600000000001</c:v>
                </c:pt>
                <c:pt idx="8731">
                  <c:v>-0.22275500000000001</c:v>
                </c:pt>
                <c:pt idx="8732">
                  <c:v>-0.22051599999999999</c:v>
                </c:pt>
                <c:pt idx="8733">
                  <c:v>-0.21829100000000001</c:v>
                </c:pt>
                <c:pt idx="8734">
                  <c:v>-0.216083</c:v>
                </c:pt>
                <c:pt idx="8735">
                  <c:v>-0.213898</c:v>
                </c:pt>
                <c:pt idx="8736">
                  <c:v>-0.21173900000000001</c:v>
                </c:pt>
                <c:pt idx="8737">
                  <c:v>-0.20961199999999999</c:v>
                </c:pt>
                <c:pt idx="8738">
                  <c:v>-0.20752200000000001</c:v>
                </c:pt>
                <c:pt idx="8739">
                  <c:v>-0.20547199999999999</c:v>
                </c:pt>
                <c:pt idx="8740">
                  <c:v>-0.20346600000000001</c:v>
                </c:pt>
                <c:pt idx="8741">
                  <c:v>-0.20150899999999999</c:v>
                </c:pt>
                <c:pt idx="8742">
                  <c:v>-0.199599</c:v>
                </c:pt>
                <c:pt idx="8743">
                  <c:v>-0.19773199999999999</c:v>
                </c:pt>
                <c:pt idx="8744">
                  <c:v>-0.195905</c:v>
                </c:pt>
                <c:pt idx="8745">
                  <c:v>-0.19411700000000001</c:v>
                </c:pt>
                <c:pt idx="8746">
                  <c:v>-0.19236800000000001</c:v>
                </c:pt>
                <c:pt idx="8747">
                  <c:v>-0.190661</c:v>
                </c:pt>
                <c:pt idx="8748">
                  <c:v>-0.188997</c:v>
                </c:pt>
                <c:pt idx="8749">
                  <c:v>-0.18737400000000001</c:v>
                </c:pt>
                <c:pt idx="8750">
                  <c:v>-0.18578700000000001</c:v>
                </c:pt>
                <c:pt idx="8751">
                  <c:v>-0.18423200000000001</c:v>
                </c:pt>
                <c:pt idx="8752">
                  <c:v>-0.18270600000000001</c:v>
                </c:pt>
                <c:pt idx="8753">
                  <c:v>-0.18118699999999999</c:v>
                </c:pt>
                <c:pt idx="8754">
                  <c:v>-0.17966699999999999</c:v>
                </c:pt>
                <c:pt idx="8755">
                  <c:v>-0.178171</c:v>
                </c:pt>
                <c:pt idx="8756">
                  <c:v>-0.176708</c:v>
                </c:pt>
                <c:pt idx="8757">
                  <c:v>-0.17526600000000001</c:v>
                </c:pt>
                <c:pt idx="8758">
                  <c:v>-0.173842</c:v>
                </c:pt>
                <c:pt idx="8759">
                  <c:v>-0.17244599999999999</c:v>
                </c:pt>
                <c:pt idx="8760">
                  <c:v>-0.17108000000000001</c:v>
                </c:pt>
                <c:pt idx="8761">
                  <c:v>-0.16974</c:v>
                </c:pt>
                <c:pt idx="8762">
                  <c:v>-0.16842099999999999</c:v>
                </c:pt>
                <c:pt idx="8763">
                  <c:v>-0.16711899999999999</c:v>
                </c:pt>
                <c:pt idx="8764">
                  <c:v>-0.16583600000000001</c:v>
                </c:pt>
                <c:pt idx="8765">
                  <c:v>-0.164573</c:v>
                </c:pt>
                <c:pt idx="8766">
                  <c:v>-0.16333300000000001</c:v>
                </c:pt>
                <c:pt idx="8767">
                  <c:v>-0.16211400000000001</c:v>
                </c:pt>
                <c:pt idx="8768">
                  <c:v>-0.160917</c:v>
                </c:pt>
                <c:pt idx="8769">
                  <c:v>-0.159743</c:v>
                </c:pt>
                <c:pt idx="8770">
                  <c:v>-0.15859100000000001</c:v>
                </c:pt>
                <c:pt idx="8771">
                  <c:v>-0.15746199999999999</c:v>
                </c:pt>
                <c:pt idx="8772">
                  <c:v>-0.15635399999999999</c:v>
                </c:pt>
                <c:pt idx="8773">
                  <c:v>-0.15526300000000001</c:v>
                </c:pt>
                <c:pt idx="8774">
                  <c:v>-0.15418599999999999</c:v>
                </c:pt>
                <c:pt idx="8775">
                  <c:v>-0.153118</c:v>
                </c:pt>
                <c:pt idx="8776">
                  <c:v>-0.152059</c:v>
                </c:pt>
                <c:pt idx="8777">
                  <c:v>-0.15101300000000001</c:v>
                </c:pt>
                <c:pt idx="8778">
                  <c:v>-0.149982</c:v>
                </c:pt>
                <c:pt idx="8779">
                  <c:v>-0.14896699999999999</c:v>
                </c:pt>
                <c:pt idx="8780">
                  <c:v>-0.14796699999999999</c:v>
                </c:pt>
                <c:pt idx="8781">
                  <c:v>-0.146979</c:v>
                </c:pt>
                <c:pt idx="8782">
                  <c:v>-0.14599899999999999</c:v>
                </c:pt>
                <c:pt idx="8783">
                  <c:v>-0.14502499999999999</c:v>
                </c:pt>
                <c:pt idx="8784">
                  <c:v>-0.14405799999999999</c:v>
                </c:pt>
                <c:pt idx="8785">
                  <c:v>-0.143097</c:v>
                </c:pt>
                <c:pt idx="8786">
                  <c:v>-0.14213799999999999</c:v>
                </c:pt>
                <c:pt idx="8787">
                  <c:v>-0.141178</c:v>
                </c:pt>
                <c:pt idx="8788">
                  <c:v>-0.14022000000000001</c:v>
                </c:pt>
                <c:pt idx="8789">
                  <c:v>-0.139263</c:v>
                </c:pt>
                <c:pt idx="8790">
                  <c:v>-0.13830999999999999</c:v>
                </c:pt>
                <c:pt idx="8791">
                  <c:v>-0.13736000000000001</c:v>
                </c:pt>
                <c:pt idx="8792">
                  <c:v>-0.13641500000000001</c:v>
                </c:pt>
                <c:pt idx="8793">
                  <c:v>-0.13547000000000001</c:v>
                </c:pt>
                <c:pt idx="8794">
                  <c:v>-0.134519</c:v>
                </c:pt>
                <c:pt idx="8795">
                  <c:v>-0.13355500000000001</c:v>
                </c:pt>
                <c:pt idx="8796">
                  <c:v>-0.132577</c:v>
                </c:pt>
                <c:pt idx="8797">
                  <c:v>-0.13158600000000001</c:v>
                </c:pt>
                <c:pt idx="8798">
                  <c:v>-0.13058700000000001</c:v>
                </c:pt>
                <c:pt idx="8799">
                  <c:v>-0.129583</c:v>
                </c:pt>
                <c:pt idx="8800">
                  <c:v>-0.128579</c:v>
                </c:pt>
                <c:pt idx="8801">
                  <c:v>-0.127578</c:v>
                </c:pt>
                <c:pt idx="8802">
                  <c:v>-0.126578</c:v>
                </c:pt>
                <c:pt idx="8803">
                  <c:v>-0.12557299999999999</c:v>
                </c:pt>
                <c:pt idx="8804">
                  <c:v>-0.12456100000000001</c:v>
                </c:pt>
                <c:pt idx="8805">
                  <c:v>-0.123544</c:v>
                </c:pt>
                <c:pt idx="8806">
                  <c:v>-0.12252399999999999</c:v>
                </c:pt>
                <c:pt idx="8807">
                  <c:v>-0.121506</c:v>
                </c:pt>
                <c:pt idx="8808">
                  <c:v>-0.120494</c:v>
                </c:pt>
                <c:pt idx="8809">
                  <c:v>-0.119493</c:v>
                </c:pt>
                <c:pt idx="8810">
                  <c:v>-0.11851</c:v>
                </c:pt>
                <c:pt idx="8811">
                  <c:v>-0.117549</c:v>
                </c:pt>
                <c:pt idx="8812">
                  <c:v>-0.116609</c:v>
                </c:pt>
                <c:pt idx="8813">
                  <c:v>-0.115686</c:v>
                </c:pt>
                <c:pt idx="8814">
                  <c:v>-0.11478099999999999</c:v>
                </c:pt>
                <c:pt idx="8815">
                  <c:v>-0.11389299999999999</c:v>
                </c:pt>
                <c:pt idx="8816">
                  <c:v>-0.113022</c:v>
                </c:pt>
                <c:pt idx="8817">
                  <c:v>-0.112169</c:v>
                </c:pt>
                <c:pt idx="8818">
                  <c:v>-0.111334</c:v>
                </c:pt>
                <c:pt idx="8819">
                  <c:v>-0.11051900000000001</c:v>
                </c:pt>
                <c:pt idx="8820">
                  <c:v>-0.109724</c:v>
                </c:pt>
                <c:pt idx="8821">
                  <c:v>-0.10895299999999999</c:v>
                </c:pt>
                <c:pt idx="8822">
                  <c:v>-0.108211</c:v>
                </c:pt>
                <c:pt idx="8823">
                  <c:v>-0.107505</c:v>
                </c:pt>
                <c:pt idx="8824">
                  <c:v>-0.106837</c:v>
                </c:pt>
                <c:pt idx="8825">
                  <c:v>-0.106208</c:v>
                </c:pt>
                <c:pt idx="8826">
                  <c:v>-0.105619</c:v>
                </c:pt>
                <c:pt idx="8827">
                  <c:v>-0.105069</c:v>
                </c:pt>
                <c:pt idx="8828">
                  <c:v>-0.104559</c:v>
                </c:pt>
                <c:pt idx="8829">
                  <c:v>-0.10409499999999999</c:v>
                </c:pt>
                <c:pt idx="8830">
                  <c:v>-0.103683</c:v>
                </c:pt>
                <c:pt idx="8831">
                  <c:v>-0.10333100000000001</c:v>
                </c:pt>
                <c:pt idx="8832">
                  <c:v>-0.103049</c:v>
                </c:pt>
                <c:pt idx="8833">
                  <c:v>-0.10284</c:v>
                </c:pt>
                <c:pt idx="8834">
                  <c:v>-0.102702</c:v>
                </c:pt>
                <c:pt idx="8835">
                  <c:v>-0.10263600000000001</c:v>
                </c:pt>
                <c:pt idx="8836">
                  <c:v>-0.102646</c:v>
                </c:pt>
                <c:pt idx="8837">
                  <c:v>-0.10273500000000001</c:v>
                </c:pt>
                <c:pt idx="8838">
                  <c:v>-0.102905</c:v>
                </c:pt>
                <c:pt idx="8839">
                  <c:v>-0.103155</c:v>
                </c:pt>
                <c:pt idx="8840">
                  <c:v>-0.103491</c:v>
                </c:pt>
                <c:pt idx="8841">
                  <c:v>-0.103921</c:v>
                </c:pt>
                <c:pt idx="8842">
                  <c:v>-0.104445</c:v>
                </c:pt>
                <c:pt idx="8843">
                  <c:v>-0.105059</c:v>
                </c:pt>
                <c:pt idx="8844">
                  <c:v>-0.10575900000000001</c:v>
                </c:pt>
                <c:pt idx="8845">
                  <c:v>-0.106544</c:v>
                </c:pt>
                <c:pt idx="8846">
                  <c:v>-0.10741199999999999</c:v>
                </c:pt>
                <c:pt idx="8847">
                  <c:v>-0.108359</c:v>
                </c:pt>
                <c:pt idx="8848">
                  <c:v>-0.10938100000000001</c:v>
                </c:pt>
                <c:pt idx="8849">
                  <c:v>-0.110482</c:v>
                </c:pt>
                <c:pt idx="8850">
                  <c:v>-0.111668</c:v>
                </c:pt>
                <c:pt idx="8851">
                  <c:v>-0.112943</c:v>
                </c:pt>
                <c:pt idx="8852">
                  <c:v>-0.114311</c:v>
                </c:pt>
                <c:pt idx="8853">
                  <c:v>-0.115773</c:v>
                </c:pt>
                <c:pt idx="8854">
                  <c:v>-0.117331</c:v>
                </c:pt>
                <c:pt idx="8855">
                  <c:v>-0.11898400000000001</c:v>
                </c:pt>
                <c:pt idx="8856">
                  <c:v>-0.120731</c:v>
                </c:pt>
                <c:pt idx="8857">
                  <c:v>-0.122573</c:v>
                </c:pt>
                <c:pt idx="8858">
                  <c:v>-0.124513</c:v>
                </c:pt>
                <c:pt idx="8859">
                  <c:v>-0.126551</c:v>
                </c:pt>
                <c:pt idx="8860">
                  <c:v>-0.128687</c:v>
                </c:pt>
                <c:pt idx="8861">
                  <c:v>-0.13091900000000001</c:v>
                </c:pt>
                <c:pt idx="8862">
                  <c:v>-0.13325000000000001</c:v>
                </c:pt>
                <c:pt idx="8863">
                  <c:v>-0.135682</c:v>
                </c:pt>
                <c:pt idx="8864">
                  <c:v>-0.13821700000000001</c:v>
                </c:pt>
                <c:pt idx="8865">
                  <c:v>-0.140848</c:v>
                </c:pt>
                <c:pt idx="8866">
                  <c:v>-0.143565</c:v>
                </c:pt>
                <c:pt idx="8867">
                  <c:v>-0.14635899999999999</c:v>
                </c:pt>
                <c:pt idx="8868">
                  <c:v>-0.149225</c:v>
                </c:pt>
                <c:pt idx="8869">
                  <c:v>-0.15215999999999999</c:v>
                </c:pt>
                <c:pt idx="8870">
                  <c:v>-0.15516099999999999</c:v>
                </c:pt>
                <c:pt idx="8871">
                  <c:v>-0.158223</c:v>
                </c:pt>
                <c:pt idx="8872">
                  <c:v>-0.16134899999999999</c:v>
                </c:pt>
                <c:pt idx="8873">
                  <c:v>-0.16454299999999999</c:v>
                </c:pt>
                <c:pt idx="8874">
                  <c:v>-0.16780900000000001</c:v>
                </c:pt>
                <c:pt idx="8875">
                  <c:v>-0.17114199999999999</c:v>
                </c:pt>
                <c:pt idx="8876">
                  <c:v>-0.17453299999999999</c:v>
                </c:pt>
                <c:pt idx="8877">
                  <c:v>-0.177978</c:v>
                </c:pt>
                <c:pt idx="8878">
                  <c:v>-0.18147199999999999</c:v>
                </c:pt>
                <c:pt idx="8879">
                  <c:v>-0.18501000000000001</c:v>
                </c:pt>
                <c:pt idx="8880">
                  <c:v>-0.18859200000000001</c:v>
                </c:pt>
                <c:pt idx="8881">
                  <c:v>-0.192217</c:v>
                </c:pt>
                <c:pt idx="8882">
                  <c:v>-0.19588700000000001</c:v>
                </c:pt>
                <c:pt idx="8883">
                  <c:v>-0.199601</c:v>
                </c:pt>
                <c:pt idx="8884">
                  <c:v>-0.20335900000000001</c:v>
                </c:pt>
                <c:pt idx="8885">
                  <c:v>-0.20716200000000001</c:v>
                </c:pt>
                <c:pt idx="8886">
                  <c:v>-0.211005</c:v>
                </c:pt>
                <c:pt idx="8887">
                  <c:v>-0.21488599999999999</c:v>
                </c:pt>
                <c:pt idx="8888">
                  <c:v>-0.21879699999999999</c:v>
                </c:pt>
                <c:pt idx="8889">
                  <c:v>-0.22273399999999999</c:v>
                </c:pt>
                <c:pt idx="8890">
                  <c:v>-0.22669400000000001</c:v>
                </c:pt>
                <c:pt idx="8891">
                  <c:v>-0.23067499999999999</c:v>
                </c:pt>
                <c:pt idx="8892">
                  <c:v>-0.23467299999999999</c:v>
                </c:pt>
                <c:pt idx="8893">
                  <c:v>-0.238679</c:v>
                </c:pt>
                <c:pt idx="8894">
                  <c:v>-0.24268700000000001</c:v>
                </c:pt>
                <c:pt idx="8895">
                  <c:v>-0.24669099999999999</c:v>
                </c:pt>
                <c:pt idx="8896">
                  <c:v>-0.25068800000000002</c:v>
                </c:pt>
                <c:pt idx="8897">
                  <c:v>-0.25467400000000001</c:v>
                </c:pt>
                <c:pt idx="8898">
                  <c:v>-0.25864100000000001</c:v>
                </c:pt>
                <c:pt idx="8899">
                  <c:v>-0.26258199999999998</c:v>
                </c:pt>
                <c:pt idx="8900">
                  <c:v>-0.26649200000000001</c:v>
                </c:pt>
                <c:pt idx="8901">
                  <c:v>-0.270366</c:v>
                </c:pt>
                <c:pt idx="8902">
                  <c:v>-0.27420499999999998</c:v>
                </c:pt>
                <c:pt idx="8903">
                  <c:v>-0.27800999999999998</c:v>
                </c:pt>
                <c:pt idx="8904">
                  <c:v>-0.28178300000000001</c:v>
                </c:pt>
                <c:pt idx="8905">
                  <c:v>-0.285524</c:v>
                </c:pt>
                <c:pt idx="8906">
                  <c:v>-0.28922900000000001</c:v>
                </c:pt>
                <c:pt idx="8907">
                  <c:v>-0.29289300000000001</c:v>
                </c:pt>
                <c:pt idx="8908">
                  <c:v>-0.296512</c:v>
                </c:pt>
                <c:pt idx="8909">
                  <c:v>-0.30008000000000001</c:v>
                </c:pt>
                <c:pt idx="8910">
                  <c:v>-0.303593</c:v>
                </c:pt>
                <c:pt idx="8911">
                  <c:v>-0.30703999999999998</c:v>
                </c:pt>
                <c:pt idx="8912">
                  <c:v>-0.31041299999999999</c:v>
                </c:pt>
                <c:pt idx="8913">
                  <c:v>-0.31371100000000002</c:v>
                </c:pt>
                <c:pt idx="8914">
                  <c:v>-0.31693700000000002</c:v>
                </c:pt>
                <c:pt idx="8915">
                  <c:v>-0.32009199999999999</c:v>
                </c:pt>
                <c:pt idx="8916">
                  <c:v>-0.32317299999999999</c:v>
                </c:pt>
                <c:pt idx="8917">
                  <c:v>-0.32617200000000002</c:v>
                </c:pt>
                <c:pt idx="8918">
                  <c:v>-0.32908100000000001</c:v>
                </c:pt>
                <c:pt idx="8919">
                  <c:v>-0.331895</c:v>
                </c:pt>
                <c:pt idx="8920">
                  <c:v>-0.33460899999999999</c:v>
                </c:pt>
                <c:pt idx="8921">
                  <c:v>-0.33721699999999999</c:v>
                </c:pt>
                <c:pt idx="8922">
                  <c:v>-0.33971800000000002</c:v>
                </c:pt>
                <c:pt idx="8923">
                  <c:v>-0.34211399999999997</c:v>
                </c:pt>
                <c:pt idx="8924">
                  <c:v>-0.34440399999999999</c:v>
                </c:pt>
                <c:pt idx="8925">
                  <c:v>-0.34658699999999998</c:v>
                </c:pt>
                <c:pt idx="8926">
                  <c:v>-0.348663</c:v>
                </c:pt>
                <c:pt idx="8927">
                  <c:v>-0.350628</c:v>
                </c:pt>
                <c:pt idx="8928">
                  <c:v>-0.35247400000000001</c:v>
                </c:pt>
                <c:pt idx="8929">
                  <c:v>-0.35419299999999998</c:v>
                </c:pt>
                <c:pt idx="8930">
                  <c:v>-0.35578700000000002</c:v>
                </c:pt>
                <c:pt idx="8931">
                  <c:v>-0.35726200000000002</c:v>
                </c:pt>
                <c:pt idx="8932">
                  <c:v>-0.35862100000000002</c:v>
                </c:pt>
                <c:pt idx="8933">
                  <c:v>-0.35986800000000002</c:v>
                </c:pt>
                <c:pt idx="8934">
                  <c:v>-0.36100100000000002</c:v>
                </c:pt>
                <c:pt idx="8935">
                  <c:v>-0.36201800000000001</c:v>
                </c:pt>
                <c:pt idx="8936">
                  <c:v>-0.36291200000000001</c:v>
                </c:pt>
                <c:pt idx="8937">
                  <c:v>-0.363676</c:v>
                </c:pt>
                <c:pt idx="8938">
                  <c:v>-0.36429899999999998</c:v>
                </c:pt>
                <c:pt idx="8939">
                  <c:v>-0.36477999999999999</c:v>
                </c:pt>
                <c:pt idx="8940">
                  <c:v>-0.36511700000000002</c:v>
                </c:pt>
                <c:pt idx="8941">
                  <c:v>-0.36530600000000002</c:v>
                </c:pt>
                <c:pt idx="8942">
                  <c:v>-0.36534299999999997</c:v>
                </c:pt>
                <c:pt idx="8943">
                  <c:v>-0.365228</c:v>
                </c:pt>
                <c:pt idx="8944">
                  <c:v>-0.36496899999999999</c:v>
                </c:pt>
                <c:pt idx="8945">
                  <c:v>-0.36457400000000001</c:v>
                </c:pt>
                <c:pt idx="8946">
                  <c:v>-0.36404799999999998</c:v>
                </c:pt>
                <c:pt idx="8947">
                  <c:v>-0.36339700000000003</c:v>
                </c:pt>
                <c:pt idx="8948">
                  <c:v>-0.362624</c:v>
                </c:pt>
                <c:pt idx="8949">
                  <c:v>-0.361734</c:v>
                </c:pt>
                <c:pt idx="8950">
                  <c:v>-0.36072599999999999</c:v>
                </c:pt>
                <c:pt idx="8951">
                  <c:v>-0.35959799999999997</c:v>
                </c:pt>
                <c:pt idx="8952">
                  <c:v>-0.358352</c:v>
                </c:pt>
                <c:pt idx="8953">
                  <c:v>-0.356993</c:v>
                </c:pt>
                <c:pt idx="8954">
                  <c:v>-0.35552400000000001</c:v>
                </c:pt>
                <c:pt idx="8955">
                  <c:v>-0.35394599999999998</c:v>
                </c:pt>
                <c:pt idx="8956">
                  <c:v>-0.35225899999999999</c:v>
                </c:pt>
                <c:pt idx="8957">
                  <c:v>-0.35046899999999997</c:v>
                </c:pt>
                <c:pt idx="8958">
                  <c:v>-0.34857500000000002</c:v>
                </c:pt>
                <c:pt idx="8959">
                  <c:v>-0.34657300000000002</c:v>
                </c:pt>
                <c:pt idx="8960">
                  <c:v>-0.34445399999999998</c:v>
                </c:pt>
                <c:pt idx="8961">
                  <c:v>-0.34221800000000002</c:v>
                </c:pt>
                <c:pt idx="8962">
                  <c:v>-0.33987099999999998</c:v>
                </c:pt>
                <c:pt idx="8963">
                  <c:v>-0.33741900000000002</c:v>
                </c:pt>
                <c:pt idx="8964">
                  <c:v>-0.33486700000000003</c:v>
                </c:pt>
                <c:pt idx="8965">
                  <c:v>-0.33221899999999999</c:v>
                </c:pt>
                <c:pt idx="8966">
                  <c:v>-0.32947799999999999</c:v>
                </c:pt>
                <c:pt idx="8967">
                  <c:v>-0.32664799999999999</c:v>
                </c:pt>
                <c:pt idx="8968">
                  <c:v>-0.32373200000000002</c:v>
                </c:pt>
                <c:pt idx="8969">
                  <c:v>-0.32073000000000002</c:v>
                </c:pt>
                <c:pt idx="8970">
                  <c:v>-0.31763999999999998</c:v>
                </c:pt>
                <c:pt idx="8971">
                  <c:v>-0.31446200000000002</c:v>
                </c:pt>
                <c:pt idx="8972">
                  <c:v>-0.311195</c:v>
                </c:pt>
                <c:pt idx="8973">
                  <c:v>-0.30784299999999998</c:v>
                </c:pt>
                <c:pt idx="8974">
                  <c:v>-0.30441600000000002</c:v>
                </c:pt>
                <c:pt idx="8975">
                  <c:v>-0.30092600000000003</c:v>
                </c:pt>
                <c:pt idx="8976">
                  <c:v>-0.29738100000000001</c:v>
                </c:pt>
                <c:pt idx="8977">
                  <c:v>-0.29378799999999999</c:v>
                </c:pt>
                <c:pt idx="8978">
                  <c:v>-0.29015099999999999</c:v>
                </c:pt>
                <c:pt idx="8979">
                  <c:v>-0.28647</c:v>
                </c:pt>
                <c:pt idx="8980">
                  <c:v>-0.28275</c:v>
                </c:pt>
                <c:pt idx="8981">
                  <c:v>-0.279001</c:v>
                </c:pt>
                <c:pt idx="8982">
                  <c:v>-0.27523599999999998</c:v>
                </c:pt>
                <c:pt idx="8983">
                  <c:v>-0.27146199999999998</c:v>
                </c:pt>
                <c:pt idx="8984">
                  <c:v>-0.267681</c:v>
                </c:pt>
                <c:pt idx="8985">
                  <c:v>-0.26389800000000002</c:v>
                </c:pt>
                <c:pt idx="8986">
                  <c:v>-0.26011099999999998</c:v>
                </c:pt>
                <c:pt idx="8987">
                  <c:v>-0.25631799999999999</c:v>
                </c:pt>
                <c:pt idx="8988">
                  <c:v>-0.252525</c:v>
                </c:pt>
                <c:pt idx="8989">
                  <c:v>-0.24874099999999999</c:v>
                </c:pt>
                <c:pt idx="8990">
                  <c:v>-0.24497099999999999</c:v>
                </c:pt>
                <c:pt idx="8991">
                  <c:v>-0.24121200000000001</c:v>
                </c:pt>
                <c:pt idx="8992">
                  <c:v>-0.23746600000000001</c:v>
                </c:pt>
                <c:pt idx="8993">
                  <c:v>-0.233737</c:v>
                </c:pt>
                <c:pt idx="8994">
                  <c:v>-0.23002800000000001</c:v>
                </c:pt>
                <c:pt idx="8995">
                  <c:v>-0.22634000000000001</c:v>
                </c:pt>
                <c:pt idx="8996">
                  <c:v>-0.22267799999999999</c:v>
                </c:pt>
                <c:pt idx="8997">
                  <c:v>-0.219052</c:v>
                </c:pt>
                <c:pt idx="8998">
                  <c:v>-0.215471</c:v>
                </c:pt>
                <c:pt idx="8999">
                  <c:v>-0.21194099999999999</c:v>
                </c:pt>
                <c:pt idx="9000">
                  <c:v>-0.20846799999999999</c:v>
                </c:pt>
                <c:pt idx="9001">
                  <c:v>-0.20505499999999999</c:v>
                </c:pt>
                <c:pt idx="9002">
                  <c:v>-0.20169799999999999</c:v>
                </c:pt>
                <c:pt idx="9003">
                  <c:v>-0.19839799999999999</c:v>
                </c:pt>
                <c:pt idx="9004">
                  <c:v>-0.19515299999999999</c:v>
                </c:pt>
                <c:pt idx="9005">
                  <c:v>-0.191966</c:v>
                </c:pt>
                <c:pt idx="9006">
                  <c:v>-0.18884300000000001</c:v>
                </c:pt>
                <c:pt idx="9007">
                  <c:v>-0.18579100000000001</c:v>
                </c:pt>
                <c:pt idx="9008">
                  <c:v>-0.18281900000000001</c:v>
                </c:pt>
                <c:pt idx="9009">
                  <c:v>-0.17993300000000001</c:v>
                </c:pt>
                <c:pt idx="9010">
                  <c:v>-0.17713699999999999</c:v>
                </c:pt>
                <c:pt idx="9011">
                  <c:v>-0.174431</c:v>
                </c:pt>
                <c:pt idx="9012">
                  <c:v>-0.171818</c:v>
                </c:pt>
                <c:pt idx="9013">
                  <c:v>-0.16930300000000001</c:v>
                </c:pt>
                <c:pt idx="9014">
                  <c:v>-0.16689100000000001</c:v>
                </c:pt>
                <c:pt idx="9015">
                  <c:v>-0.16458100000000001</c:v>
                </c:pt>
                <c:pt idx="9016">
                  <c:v>-0.16237499999999999</c:v>
                </c:pt>
                <c:pt idx="9017">
                  <c:v>-0.160277</c:v>
                </c:pt>
                <c:pt idx="9018">
                  <c:v>-0.15828800000000001</c:v>
                </c:pt>
                <c:pt idx="9019">
                  <c:v>-0.15640100000000001</c:v>
                </c:pt>
                <c:pt idx="9020">
                  <c:v>-0.154613</c:v>
                </c:pt>
                <c:pt idx="9021">
                  <c:v>-0.152921</c:v>
                </c:pt>
                <c:pt idx="9022">
                  <c:v>-0.15132499999999999</c:v>
                </c:pt>
                <c:pt idx="9023">
                  <c:v>-0.14982100000000001</c:v>
                </c:pt>
                <c:pt idx="9024">
                  <c:v>-0.14840900000000001</c:v>
                </c:pt>
                <c:pt idx="9025">
                  <c:v>-0.14709800000000001</c:v>
                </c:pt>
                <c:pt idx="9026">
                  <c:v>-0.14589099999999999</c:v>
                </c:pt>
                <c:pt idx="9027">
                  <c:v>-0.144788</c:v>
                </c:pt>
                <c:pt idx="9028">
                  <c:v>-0.143787</c:v>
                </c:pt>
                <c:pt idx="9029">
                  <c:v>-0.14289099999999999</c:v>
                </c:pt>
                <c:pt idx="9030">
                  <c:v>-0.14210200000000001</c:v>
                </c:pt>
                <c:pt idx="9031">
                  <c:v>-0.14141699999999999</c:v>
                </c:pt>
                <c:pt idx="9032">
                  <c:v>-0.14083499999999999</c:v>
                </c:pt>
                <c:pt idx="9033">
                  <c:v>-0.14035900000000001</c:v>
                </c:pt>
                <c:pt idx="9034">
                  <c:v>-0.13999500000000001</c:v>
                </c:pt>
                <c:pt idx="9035">
                  <c:v>-0.139741</c:v>
                </c:pt>
                <c:pt idx="9036">
                  <c:v>-0.13958799999999999</c:v>
                </c:pt>
                <c:pt idx="9037">
                  <c:v>-0.13952899999999999</c:v>
                </c:pt>
                <c:pt idx="9038">
                  <c:v>-0.13956199999999999</c:v>
                </c:pt>
                <c:pt idx="9039">
                  <c:v>-0.139685</c:v>
                </c:pt>
                <c:pt idx="9040">
                  <c:v>-0.139904</c:v>
                </c:pt>
                <c:pt idx="9041">
                  <c:v>-0.14022799999999999</c:v>
                </c:pt>
                <c:pt idx="9042">
                  <c:v>-0.14065800000000001</c:v>
                </c:pt>
                <c:pt idx="9043">
                  <c:v>-0.14118700000000001</c:v>
                </c:pt>
                <c:pt idx="9044">
                  <c:v>-0.14179900000000001</c:v>
                </c:pt>
                <c:pt idx="9045">
                  <c:v>-0.142485</c:v>
                </c:pt>
                <c:pt idx="9046">
                  <c:v>-0.143238</c:v>
                </c:pt>
                <c:pt idx="9047">
                  <c:v>-0.14405699999999999</c:v>
                </c:pt>
                <c:pt idx="9048">
                  <c:v>-0.14494000000000001</c:v>
                </c:pt>
                <c:pt idx="9049">
                  <c:v>-0.14588699999999999</c:v>
                </c:pt>
                <c:pt idx="9050">
                  <c:v>-0.146896</c:v>
                </c:pt>
                <c:pt idx="9051">
                  <c:v>-0.14796699999999999</c:v>
                </c:pt>
                <c:pt idx="9052">
                  <c:v>-0.14909600000000001</c:v>
                </c:pt>
                <c:pt idx="9053">
                  <c:v>-0.15027499999999999</c:v>
                </c:pt>
                <c:pt idx="9054">
                  <c:v>-0.15149599999999999</c:v>
                </c:pt>
                <c:pt idx="9055">
                  <c:v>-0.152751</c:v>
                </c:pt>
                <c:pt idx="9056">
                  <c:v>-0.15403900000000001</c:v>
                </c:pt>
                <c:pt idx="9057">
                  <c:v>-0.155364</c:v>
                </c:pt>
                <c:pt idx="9058">
                  <c:v>-0.15672700000000001</c:v>
                </c:pt>
                <c:pt idx="9059">
                  <c:v>-0.15812799999999999</c:v>
                </c:pt>
                <c:pt idx="9060">
                  <c:v>-0.15955800000000001</c:v>
                </c:pt>
                <c:pt idx="9061">
                  <c:v>-0.16100600000000001</c:v>
                </c:pt>
                <c:pt idx="9062">
                  <c:v>-0.162466</c:v>
                </c:pt>
                <c:pt idx="9063">
                  <c:v>-0.16392399999999999</c:v>
                </c:pt>
                <c:pt idx="9064">
                  <c:v>-0.16536999999999999</c:v>
                </c:pt>
                <c:pt idx="9065">
                  <c:v>-0.166796</c:v>
                </c:pt>
                <c:pt idx="9066">
                  <c:v>-0.16819500000000001</c:v>
                </c:pt>
                <c:pt idx="9067">
                  <c:v>-0.169567</c:v>
                </c:pt>
                <c:pt idx="9068">
                  <c:v>-0.17091000000000001</c:v>
                </c:pt>
                <c:pt idx="9069">
                  <c:v>-0.17222899999999999</c:v>
                </c:pt>
                <c:pt idx="9070">
                  <c:v>-0.17352500000000001</c:v>
                </c:pt>
                <c:pt idx="9071">
                  <c:v>-0.17479500000000001</c:v>
                </c:pt>
                <c:pt idx="9072">
                  <c:v>-0.17602799999999999</c:v>
                </c:pt>
                <c:pt idx="9073">
                  <c:v>-0.17721200000000001</c:v>
                </c:pt>
                <c:pt idx="9074">
                  <c:v>-0.17834700000000001</c:v>
                </c:pt>
                <c:pt idx="9075">
                  <c:v>-0.17943700000000001</c:v>
                </c:pt>
                <c:pt idx="9076">
                  <c:v>-0.18048400000000001</c:v>
                </c:pt>
                <c:pt idx="9077">
                  <c:v>-0.18148800000000001</c:v>
                </c:pt>
                <c:pt idx="9078">
                  <c:v>-0.182448</c:v>
                </c:pt>
                <c:pt idx="9079">
                  <c:v>-0.183365</c:v>
                </c:pt>
                <c:pt idx="9080">
                  <c:v>-0.18423100000000001</c:v>
                </c:pt>
                <c:pt idx="9081">
                  <c:v>-0.18503800000000001</c:v>
                </c:pt>
                <c:pt idx="9082">
                  <c:v>-0.185777</c:v>
                </c:pt>
                <c:pt idx="9083">
                  <c:v>-0.186445</c:v>
                </c:pt>
                <c:pt idx="9084">
                  <c:v>-0.18703800000000001</c:v>
                </c:pt>
                <c:pt idx="9085">
                  <c:v>-0.187554</c:v>
                </c:pt>
                <c:pt idx="9086">
                  <c:v>-0.18798899999999999</c:v>
                </c:pt>
                <c:pt idx="9087">
                  <c:v>-0.18834400000000001</c:v>
                </c:pt>
                <c:pt idx="9088">
                  <c:v>-0.18861700000000001</c:v>
                </c:pt>
                <c:pt idx="9089">
                  <c:v>-0.188801</c:v>
                </c:pt>
                <c:pt idx="9090">
                  <c:v>-0.18889800000000001</c:v>
                </c:pt>
                <c:pt idx="9091">
                  <c:v>-0.188913</c:v>
                </c:pt>
                <c:pt idx="9092">
                  <c:v>-0.18884699999999999</c:v>
                </c:pt>
                <c:pt idx="9093">
                  <c:v>-0.188697</c:v>
                </c:pt>
                <c:pt idx="9094">
                  <c:v>-0.18846199999999999</c:v>
                </c:pt>
                <c:pt idx="9095">
                  <c:v>-0.188143</c:v>
                </c:pt>
                <c:pt idx="9096">
                  <c:v>-0.18773400000000001</c:v>
                </c:pt>
                <c:pt idx="9097">
                  <c:v>-0.18723200000000001</c:v>
                </c:pt>
                <c:pt idx="9098">
                  <c:v>-0.18664</c:v>
                </c:pt>
                <c:pt idx="9099">
                  <c:v>-0.18595999999999999</c:v>
                </c:pt>
                <c:pt idx="9100">
                  <c:v>-0.18518999999999999</c:v>
                </c:pt>
                <c:pt idx="9101">
                  <c:v>-0.18432899999999999</c:v>
                </c:pt>
                <c:pt idx="9102">
                  <c:v>-0.18338099999999999</c:v>
                </c:pt>
                <c:pt idx="9103">
                  <c:v>-0.18235299999999999</c:v>
                </c:pt>
                <c:pt idx="9104">
                  <c:v>-0.18124199999999999</c:v>
                </c:pt>
                <c:pt idx="9105">
                  <c:v>-0.18004800000000001</c:v>
                </c:pt>
                <c:pt idx="9106">
                  <c:v>-0.17877499999999999</c:v>
                </c:pt>
                <c:pt idx="9107">
                  <c:v>-0.177429</c:v>
                </c:pt>
                <c:pt idx="9108">
                  <c:v>-0.176011</c:v>
                </c:pt>
                <c:pt idx="9109">
                  <c:v>-0.17452500000000001</c:v>
                </c:pt>
                <c:pt idx="9110">
                  <c:v>-0.17297599999999999</c:v>
                </c:pt>
                <c:pt idx="9111">
                  <c:v>-0.17136499999999999</c:v>
                </c:pt>
                <c:pt idx="9112">
                  <c:v>-0.16969300000000001</c:v>
                </c:pt>
                <c:pt idx="9113">
                  <c:v>-0.167958</c:v>
                </c:pt>
                <c:pt idx="9114">
                  <c:v>-0.16616400000000001</c:v>
                </c:pt>
                <c:pt idx="9115">
                  <c:v>-0.16431399999999999</c:v>
                </c:pt>
                <c:pt idx="9116">
                  <c:v>-0.16241</c:v>
                </c:pt>
                <c:pt idx="9117">
                  <c:v>-0.16045499999999999</c:v>
                </c:pt>
                <c:pt idx="9118">
                  <c:v>-0.15845400000000001</c:v>
                </c:pt>
                <c:pt idx="9119">
                  <c:v>-0.15640699999999999</c:v>
                </c:pt>
                <c:pt idx="9120">
                  <c:v>-0.15431500000000001</c:v>
                </c:pt>
                <c:pt idx="9121">
                  <c:v>-0.15218000000000001</c:v>
                </c:pt>
                <c:pt idx="9122">
                  <c:v>-0.150009</c:v>
                </c:pt>
                <c:pt idx="9123">
                  <c:v>-0.14780299999999999</c:v>
                </c:pt>
                <c:pt idx="9124">
                  <c:v>-0.145566</c:v>
                </c:pt>
                <c:pt idx="9125">
                  <c:v>-0.14330000000000001</c:v>
                </c:pt>
                <c:pt idx="9126">
                  <c:v>-0.14100699999999999</c:v>
                </c:pt>
                <c:pt idx="9127">
                  <c:v>-0.13869200000000001</c:v>
                </c:pt>
                <c:pt idx="9128">
                  <c:v>-0.13635700000000001</c:v>
                </c:pt>
                <c:pt idx="9129">
                  <c:v>-0.13400599999999999</c:v>
                </c:pt>
                <c:pt idx="9130">
                  <c:v>-0.13164100000000001</c:v>
                </c:pt>
                <c:pt idx="9131">
                  <c:v>-0.12926199999999999</c:v>
                </c:pt>
                <c:pt idx="9132">
                  <c:v>-0.12686800000000001</c:v>
                </c:pt>
                <c:pt idx="9133">
                  <c:v>-0.124463</c:v>
                </c:pt>
                <c:pt idx="9134">
                  <c:v>-0.122058</c:v>
                </c:pt>
                <c:pt idx="9135">
                  <c:v>-0.11966400000000001</c:v>
                </c:pt>
                <c:pt idx="9136">
                  <c:v>-0.11729000000000001</c:v>
                </c:pt>
                <c:pt idx="9137">
                  <c:v>-0.114939</c:v>
                </c:pt>
                <c:pt idx="9138">
                  <c:v>-0.112609</c:v>
                </c:pt>
                <c:pt idx="9139">
                  <c:v>-0.110303</c:v>
                </c:pt>
                <c:pt idx="9140">
                  <c:v>-0.10802200000000001</c:v>
                </c:pt>
                <c:pt idx="9141">
                  <c:v>-0.10577</c:v>
                </c:pt>
                <c:pt idx="9142">
                  <c:v>-0.10355399999999999</c:v>
                </c:pt>
                <c:pt idx="9143">
                  <c:v>-0.101381</c:v>
                </c:pt>
                <c:pt idx="9144">
                  <c:v>-9.9257100000000001E-2</c:v>
                </c:pt>
                <c:pt idx="9145">
                  <c:v>-9.7183599999999995E-2</c:v>
                </c:pt>
                <c:pt idx="9146">
                  <c:v>-9.5162499999999997E-2</c:v>
                </c:pt>
                <c:pt idx="9147">
                  <c:v>-9.3195500000000001E-2</c:v>
                </c:pt>
                <c:pt idx="9148">
                  <c:v>-9.1281899999999999E-2</c:v>
                </c:pt>
                <c:pt idx="9149">
                  <c:v>-8.9421799999999996E-2</c:v>
                </c:pt>
                <c:pt idx="9150">
                  <c:v>-8.7619100000000005E-2</c:v>
                </c:pt>
                <c:pt idx="9151">
                  <c:v>-8.5879300000000006E-2</c:v>
                </c:pt>
                <c:pt idx="9152">
                  <c:v>-8.4205799999999997E-2</c:v>
                </c:pt>
                <c:pt idx="9153">
                  <c:v>-8.2602200000000001E-2</c:v>
                </c:pt>
                <c:pt idx="9154">
                  <c:v>-8.10728E-2</c:v>
                </c:pt>
                <c:pt idx="9155">
                  <c:v>-7.9619599999999999E-2</c:v>
                </c:pt>
                <c:pt idx="9156">
                  <c:v>-7.8242699999999998E-2</c:v>
                </c:pt>
                <c:pt idx="9157">
                  <c:v>-7.6944200000000004E-2</c:v>
                </c:pt>
                <c:pt idx="9158">
                  <c:v>-7.5728699999999996E-2</c:v>
                </c:pt>
                <c:pt idx="9159">
                  <c:v>-7.4600399999999997E-2</c:v>
                </c:pt>
                <c:pt idx="9160">
                  <c:v>-7.3562199999999994E-2</c:v>
                </c:pt>
                <c:pt idx="9161">
                  <c:v>-7.2617000000000001E-2</c:v>
                </c:pt>
                <c:pt idx="9162">
                  <c:v>-7.1766200000000002E-2</c:v>
                </c:pt>
                <c:pt idx="9163">
                  <c:v>-7.1011099999999994E-2</c:v>
                </c:pt>
                <c:pt idx="9164">
                  <c:v>-7.0353499999999999E-2</c:v>
                </c:pt>
                <c:pt idx="9165">
                  <c:v>-6.9793499999999994E-2</c:v>
                </c:pt>
                <c:pt idx="9166">
                  <c:v>-6.93304E-2</c:v>
                </c:pt>
                <c:pt idx="9167">
                  <c:v>-6.8965399999999996E-2</c:v>
                </c:pt>
                <c:pt idx="9168">
                  <c:v>-6.8700600000000001E-2</c:v>
                </c:pt>
                <c:pt idx="9169">
                  <c:v>-6.8534399999999995E-2</c:v>
                </c:pt>
                <c:pt idx="9170">
                  <c:v>-6.8461499999999995E-2</c:v>
                </c:pt>
                <c:pt idx="9171">
                  <c:v>-6.8479799999999993E-2</c:v>
                </c:pt>
                <c:pt idx="9172">
                  <c:v>-6.8590999999999999E-2</c:v>
                </c:pt>
                <c:pt idx="9173">
                  <c:v>-6.8797200000000003E-2</c:v>
                </c:pt>
                <c:pt idx="9174">
                  <c:v>-6.9098000000000007E-2</c:v>
                </c:pt>
                <c:pt idx="9175">
                  <c:v>-6.94911E-2</c:v>
                </c:pt>
                <c:pt idx="9176">
                  <c:v>-6.9973900000000006E-2</c:v>
                </c:pt>
                <c:pt idx="9177">
                  <c:v>-7.0543900000000007E-2</c:v>
                </c:pt>
                <c:pt idx="9178">
                  <c:v>-7.1199600000000002E-2</c:v>
                </c:pt>
                <c:pt idx="9179">
                  <c:v>-7.1940500000000004E-2</c:v>
                </c:pt>
                <c:pt idx="9180">
                  <c:v>-7.2767700000000005E-2</c:v>
                </c:pt>
                <c:pt idx="9181">
                  <c:v>-7.3681300000000005E-2</c:v>
                </c:pt>
                <c:pt idx="9182">
                  <c:v>-7.4678700000000001E-2</c:v>
                </c:pt>
                <c:pt idx="9183">
                  <c:v>-7.5755799999999998E-2</c:v>
                </c:pt>
                <c:pt idx="9184">
                  <c:v>-7.6910900000000004E-2</c:v>
                </c:pt>
                <c:pt idx="9185">
                  <c:v>-7.8142799999999998E-2</c:v>
                </c:pt>
                <c:pt idx="9186">
                  <c:v>-7.9448900000000003E-2</c:v>
                </c:pt>
                <c:pt idx="9187">
                  <c:v>-8.0826700000000001E-2</c:v>
                </c:pt>
                <c:pt idx="9188">
                  <c:v>-8.2273899999999997E-2</c:v>
                </c:pt>
                <c:pt idx="9189">
                  <c:v>-8.3786399999999997E-2</c:v>
                </c:pt>
                <c:pt idx="9190">
                  <c:v>-8.5360500000000006E-2</c:v>
                </c:pt>
                <c:pt idx="9191">
                  <c:v>-8.6995100000000006E-2</c:v>
                </c:pt>
                <c:pt idx="9192">
                  <c:v>-8.8689500000000004E-2</c:v>
                </c:pt>
                <c:pt idx="9193">
                  <c:v>-9.0441099999999996E-2</c:v>
                </c:pt>
                <c:pt idx="9194">
                  <c:v>-9.2247399999999993E-2</c:v>
                </c:pt>
                <c:pt idx="9195">
                  <c:v>-9.4107399999999994E-2</c:v>
                </c:pt>
                <c:pt idx="9196">
                  <c:v>-9.6017900000000003E-2</c:v>
                </c:pt>
                <c:pt idx="9197">
                  <c:v>-9.7970299999999996E-2</c:v>
                </c:pt>
                <c:pt idx="9198">
                  <c:v>-9.9957400000000002E-2</c:v>
                </c:pt>
                <c:pt idx="9199">
                  <c:v>-0.101977</c:v>
                </c:pt>
                <c:pt idx="9200">
                  <c:v>-0.10402699999999999</c:v>
                </c:pt>
                <c:pt idx="9201">
                  <c:v>-0.106105</c:v>
                </c:pt>
                <c:pt idx="9202">
                  <c:v>-0.108207</c:v>
                </c:pt>
                <c:pt idx="9203">
                  <c:v>-0.110332</c:v>
                </c:pt>
                <c:pt idx="9204">
                  <c:v>-0.11247799999999999</c:v>
                </c:pt>
                <c:pt idx="9205">
                  <c:v>-0.114645</c:v>
                </c:pt>
                <c:pt idx="9206">
                  <c:v>-0.116831</c:v>
                </c:pt>
                <c:pt idx="9207">
                  <c:v>-0.11902699999999999</c:v>
                </c:pt>
                <c:pt idx="9208">
                  <c:v>-0.121227</c:v>
                </c:pt>
                <c:pt idx="9209">
                  <c:v>-0.123429</c:v>
                </c:pt>
                <c:pt idx="9210">
                  <c:v>-0.125636</c:v>
                </c:pt>
                <c:pt idx="9211">
                  <c:v>-0.12785199999999999</c:v>
                </c:pt>
                <c:pt idx="9212">
                  <c:v>-0.130077</c:v>
                </c:pt>
                <c:pt idx="9213">
                  <c:v>-0.13230600000000001</c:v>
                </c:pt>
                <c:pt idx="9214">
                  <c:v>-0.13453200000000001</c:v>
                </c:pt>
                <c:pt idx="9215">
                  <c:v>-0.13675300000000001</c:v>
                </c:pt>
                <c:pt idx="9216">
                  <c:v>-0.13896600000000001</c:v>
                </c:pt>
                <c:pt idx="9217">
                  <c:v>-0.14116799999999999</c:v>
                </c:pt>
                <c:pt idx="9218">
                  <c:v>-0.14335400000000001</c:v>
                </c:pt>
                <c:pt idx="9219">
                  <c:v>-0.14551900000000001</c:v>
                </c:pt>
                <c:pt idx="9220">
                  <c:v>-0.14766399999999999</c:v>
                </c:pt>
                <c:pt idx="9221">
                  <c:v>-0.149788</c:v>
                </c:pt>
                <c:pt idx="9222">
                  <c:v>-0.15188699999999999</c:v>
                </c:pt>
                <c:pt idx="9223">
                  <c:v>-0.15395900000000001</c:v>
                </c:pt>
                <c:pt idx="9224">
                  <c:v>-0.155998</c:v>
                </c:pt>
                <c:pt idx="9225">
                  <c:v>-0.157999</c:v>
                </c:pt>
                <c:pt idx="9226">
                  <c:v>-0.15995999999999999</c:v>
                </c:pt>
                <c:pt idx="9227">
                  <c:v>-0.16187699999999999</c:v>
                </c:pt>
                <c:pt idx="9228">
                  <c:v>-0.163712</c:v>
                </c:pt>
                <c:pt idx="9229">
                  <c:v>-0.16545299999999999</c:v>
                </c:pt>
                <c:pt idx="9230">
                  <c:v>-0.16714300000000001</c:v>
                </c:pt>
                <c:pt idx="9231">
                  <c:v>-0.168793</c:v>
                </c:pt>
                <c:pt idx="9232">
                  <c:v>-0.170379</c:v>
                </c:pt>
                <c:pt idx="9233">
                  <c:v>-0.1719</c:v>
                </c:pt>
                <c:pt idx="9234">
                  <c:v>-0.173371</c:v>
                </c:pt>
                <c:pt idx="9235">
                  <c:v>-0.174794</c:v>
                </c:pt>
                <c:pt idx="9236">
                  <c:v>-0.17616999999999999</c:v>
                </c:pt>
                <c:pt idx="9237">
                  <c:v>-0.17749400000000001</c:v>
                </c:pt>
                <c:pt idx="9238">
                  <c:v>-0.17876600000000001</c:v>
                </c:pt>
                <c:pt idx="9239">
                  <c:v>-0.179982</c:v>
                </c:pt>
                <c:pt idx="9240">
                  <c:v>-0.181147</c:v>
                </c:pt>
                <c:pt idx="9241">
                  <c:v>-0.18226300000000001</c:v>
                </c:pt>
                <c:pt idx="9242">
                  <c:v>-0.18332999999999999</c:v>
                </c:pt>
                <c:pt idx="9243">
                  <c:v>-0.18434700000000001</c:v>
                </c:pt>
                <c:pt idx="9244">
                  <c:v>-0.18531400000000001</c:v>
                </c:pt>
                <c:pt idx="9245">
                  <c:v>-0.18623400000000001</c:v>
                </c:pt>
                <c:pt idx="9246">
                  <c:v>-0.18711</c:v>
                </c:pt>
                <c:pt idx="9247">
                  <c:v>-0.187943</c:v>
                </c:pt>
                <c:pt idx="9248">
                  <c:v>-0.18873000000000001</c:v>
                </c:pt>
                <c:pt idx="9249">
                  <c:v>-0.189468</c:v>
                </c:pt>
                <c:pt idx="9250">
                  <c:v>-0.19015399999999999</c:v>
                </c:pt>
                <c:pt idx="9251">
                  <c:v>-0.19078400000000001</c:v>
                </c:pt>
                <c:pt idx="9252">
                  <c:v>-0.19136</c:v>
                </c:pt>
                <c:pt idx="9253">
                  <c:v>-0.191882</c:v>
                </c:pt>
                <c:pt idx="9254">
                  <c:v>-0.19234799999999999</c:v>
                </c:pt>
                <c:pt idx="9255">
                  <c:v>-0.19275999999999999</c:v>
                </c:pt>
                <c:pt idx="9256">
                  <c:v>-0.19311800000000001</c:v>
                </c:pt>
                <c:pt idx="9257">
                  <c:v>-0.19342200000000001</c:v>
                </c:pt>
                <c:pt idx="9258">
                  <c:v>-0.19367000000000001</c:v>
                </c:pt>
                <c:pt idx="9259">
                  <c:v>-0.19386300000000001</c:v>
                </c:pt>
                <c:pt idx="9260">
                  <c:v>-0.19400100000000001</c:v>
                </c:pt>
                <c:pt idx="9261">
                  <c:v>-0.194082</c:v>
                </c:pt>
                <c:pt idx="9262">
                  <c:v>-0.19411200000000001</c:v>
                </c:pt>
                <c:pt idx="9263">
                  <c:v>-0.19409100000000001</c:v>
                </c:pt>
                <c:pt idx="9264">
                  <c:v>-0.194023</c:v>
                </c:pt>
                <c:pt idx="9265">
                  <c:v>-0.19391</c:v>
                </c:pt>
                <c:pt idx="9266">
                  <c:v>-0.19375400000000001</c:v>
                </c:pt>
                <c:pt idx="9267">
                  <c:v>-0.19355700000000001</c:v>
                </c:pt>
                <c:pt idx="9268">
                  <c:v>-0.19331999999999999</c:v>
                </c:pt>
                <c:pt idx="9269">
                  <c:v>-0.19304299999999999</c:v>
                </c:pt>
                <c:pt idx="9270">
                  <c:v>-0.19272600000000001</c:v>
                </c:pt>
                <c:pt idx="9271">
                  <c:v>-0.19236900000000001</c:v>
                </c:pt>
                <c:pt idx="9272">
                  <c:v>-0.191971</c:v>
                </c:pt>
                <c:pt idx="9273">
                  <c:v>-0.19153100000000001</c:v>
                </c:pt>
                <c:pt idx="9274">
                  <c:v>-0.191051</c:v>
                </c:pt>
                <c:pt idx="9275">
                  <c:v>-0.19053</c:v>
                </c:pt>
                <c:pt idx="9276">
                  <c:v>-0.189969</c:v>
                </c:pt>
                <c:pt idx="9277">
                  <c:v>-0.18936500000000001</c:v>
                </c:pt>
                <c:pt idx="9278">
                  <c:v>-0.188718</c:v>
                </c:pt>
                <c:pt idx="9279">
                  <c:v>-0.188027</c:v>
                </c:pt>
                <c:pt idx="9280">
                  <c:v>-0.18729000000000001</c:v>
                </c:pt>
                <c:pt idx="9281">
                  <c:v>-0.18651000000000001</c:v>
                </c:pt>
                <c:pt idx="9282">
                  <c:v>-0.18568999999999999</c:v>
                </c:pt>
                <c:pt idx="9283">
                  <c:v>-0.184832</c:v>
                </c:pt>
                <c:pt idx="9284">
                  <c:v>-0.18393999999999999</c:v>
                </c:pt>
                <c:pt idx="9285">
                  <c:v>-0.18301799999999999</c:v>
                </c:pt>
                <c:pt idx="9286">
                  <c:v>-0.18206700000000001</c:v>
                </c:pt>
                <c:pt idx="9287">
                  <c:v>-0.181091</c:v>
                </c:pt>
                <c:pt idx="9288">
                  <c:v>-0.180089</c:v>
                </c:pt>
                <c:pt idx="9289">
                  <c:v>-0.179064</c:v>
                </c:pt>
                <c:pt idx="9290">
                  <c:v>-0.17801500000000001</c:v>
                </c:pt>
                <c:pt idx="9291">
                  <c:v>-0.17693999999999999</c:v>
                </c:pt>
                <c:pt idx="9292">
                  <c:v>-0.175841</c:v>
                </c:pt>
                <c:pt idx="9293">
                  <c:v>-0.17472099999999999</c:v>
                </c:pt>
                <c:pt idx="9294">
                  <c:v>-0.17357600000000001</c:v>
                </c:pt>
                <c:pt idx="9295">
                  <c:v>-0.172399</c:v>
                </c:pt>
                <c:pt idx="9296">
                  <c:v>-0.171186</c:v>
                </c:pt>
                <c:pt idx="9297">
                  <c:v>-0.169937</c:v>
                </c:pt>
                <c:pt idx="9298">
                  <c:v>-0.168654</c:v>
                </c:pt>
                <c:pt idx="9299">
                  <c:v>-0.16733500000000001</c:v>
                </c:pt>
                <c:pt idx="9300">
                  <c:v>-0.16598299999999999</c:v>
                </c:pt>
                <c:pt idx="9301">
                  <c:v>-0.16459599999999999</c:v>
                </c:pt>
                <c:pt idx="9302">
                  <c:v>-0.16316900000000001</c:v>
                </c:pt>
                <c:pt idx="9303">
                  <c:v>-0.16169600000000001</c:v>
                </c:pt>
                <c:pt idx="9304">
                  <c:v>-0.16017999999999999</c:v>
                </c:pt>
                <c:pt idx="9305">
                  <c:v>-0.15862799999999999</c:v>
                </c:pt>
                <c:pt idx="9306">
                  <c:v>-0.15704799999999999</c:v>
                </c:pt>
                <c:pt idx="9307">
                  <c:v>-0.155442</c:v>
                </c:pt>
                <c:pt idx="9308">
                  <c:v>-0.15381</c:v>
                </c:pt>
                <c:pt idx="9309">
                  <c:v>-0.152147</c:v>
                </c:pt>
                <c:pt idx="9310">
                  <c:v>-0.150452</c:v>
                </c:pt>
                <c:pt idx="9311">
                  <c:v>-0.14872199999999999</c:v>
                </c:pt>
                <c:pt idx="9312">
                  <c:v>-0.146953</c:v>
                </c:pt>
                <c:pt idx="9313">
                  <c:v>-0.145146</c:v>
                </c:pt>
                <c:pt idx="9314">
                  <c:v>-0.14330300000000001</c:v>
                </c:pt>
                <c:pt idx="9315">
                  <c:v>-0.141429</c:v>
                </c:pt>
                <c:pt idx="9316">
                  <c:v>-0.13952600000000001</c:v>
                </c:pt>
                <c:pt idx="9317">
                  <c:v>-0.137596</c:v>
                </c:pt>
                <c:pt idx="9318">
                  <c:v>-0.13563500000000001</c:v>
                </c:pt>
                <c:pt idx="9319">
                  <c:v>-0.13364500000000001</c:v>
                </c:pt>
                <c:pt idx="9320">
                  <c:v>-0.13163</c:v>
                </c:pt>
                <c:pt idx="9321">
                  <c:v>-0.129582</c:v>
                </c:pt>
                <c:pt idx="9322">
                  <c:v>-0.127469</c:v>
                </c:pt>
                <c:pt idx="9323">
                  <c:v>-0.12528700000000001</c:v>
                </c:pt>
                <c:pt idx="9324">
                  <c:v>-0.12306599999999999</c:v>
                </c:pt>
                <c:pt idx="9325">
                  <c:v>-0.120808</c:v>
                </c:pt>
                <c:pt idx="9326">
                  <c:v>-0.11849899999999999</c:v>
                </c:pt>
                <c:pt idx="9327">
                  <c:v>-0.11613900000000001</c:v>
                </c:pt>
                <c:pt idx="9328">
                  <c:v>-0.113732</c:v>
                </c:pt>
                <c:pt idx="9329">
                  <c:v>-0.111278</c:v>
                </c:pt>
                <c:pt idx="9330">
                  <c:v>-0.108775</c:v>
                </c:pt>
                <c:pt idx="9331">
                  <c:v>-0.106222</c:v>
                </c:pt>
                <c:pt idx="9332">
                  <c:v>-0.103616</c:v>
                </c:pt>
                <c:pt idx="9333">
                  <c:v>-0.100954</c:v>
                </c:pt>
                <c:pt idx="9334">
                  <c:v>-9.8237099999999994E-2</c:v>
                </c:pt>
                <c:pt idx="9335">
                  <c:v>-9.5469300000000007E-2</c:v>
                </c:pt>
                <c:pt idx="9336">
                  <c:v>-9.2654399999999998E-2</c:v>
                </c:pt>
                <c:pt idx="9337">
                  <c:v>-8.9795100000000003E-2</c:v>
                </c:pt>
                <c:pt idx="9338">
                  <c:v>-8.6893499999999999E-2</c:v>
                </c:pt>
                <c:pt idx="9339">
                  <c:v>-8.3950499999999997E-2</c:v>
                </c:pt>
                <c:pt idx="9340">
                  <c:v>-8.0967600000000001E-2</c:v>
                </c:pt>
                <c:pt idx="9341">
                  <c:v>-7.7947799999999998E-2</c:v>
                </c:pt>
                <c:pt idx="9342">
                  <c:v>-7.4892500000000001E-2</c:v>
                </c:pt>
                <c:pt idx="9343">
                  <c:v>-7.1799299999999996E-2</c:v>
                </c:pt>
                <c:pt idx="9344">
                  <c:v>-6.86668E-2</c:v>
                </c:pt>
                <c:pt idx="9345">
                  <c:v>-6.5497200000000005E-2</c:v>
                </c:pt>
                <c:pt idx="9346">
                  <c:v>-6.2292899999999998E-2</c:v>
                </c:pt>
                <c:pt idx="9347">
                  <c:v>-5.9054099999999998E-2</c:v>
                </c:pt>
                <c:pt idx="9348">
                  <c:v>-5.5779599999999999E-2</c:v>
                </c:pt>
                <c:pt idx="9349">
                  <c:v>-5.2468399999999998E-2</c:v>
                </c:pt>
                <c:pt idx="9350">
                  <c:v>-4.9120400000000002E-2</c:v>
                </c:pt>
                <c:pt idx="9351">
                  <c:v>-4.5737899999999998E-2</c:v>
                </c:pt>
                <c:pt idx="9352">
                  <c:v>-4.2318500000000002E-2</c:v>
                </c:pt>
                <c:pt idx="9353">
                  <c:v>-3.8841199999999999E-2</c:v>
                </c:pt>
                <c:pt idx="9354">
                  <c:v>-3.5298000000000003E-2</c:v>
                </c:pt>
                <c:pt idx="9355">
                  <c:v>-3.1714899999999997E-2</c:v>
                </c:pt>
                <c:pt idx="9356">
                  <c:v>-2.8103300000000001E-2</c:v>
                </c:pt>
                <c:pt idx="9357">
                  <c:v>-2.44517E-2</c:v>
                </c:pt>
                <c:pt idx="9358">
                  <c:v>-2.0761499999999999E-2</c:v>
                </c:pt>
                <c:pt idx="9359">
                  <c:v>-1.7042399999999999E-2</c:v>
                </c:pt>
                <c:pt idx="9360">
                  <c:v>-1.32993E-2</c:v>
                </c:pt>
                <c:pt idx="9361" formatCode="0.00E+00">
                  <c:v>-9.5343000000000008E-3</c:v>
                </c:pt>
                <c:pt idx="9362" formatCode="0.00E+00">
                  <c:v>-5.7478800000000004E-3</c:v>
                </c:pt>
                <c:pt idx="9363" formatCode="0.00E+00">
                  <c:v>-1.94067E-3</c:v>
                </c:pt>
                <c:pt idx="9364" formatCode="0.00E+00">
                  <c:v>1.88536E-3</c:v>
                </c:pt>
                <c:pt idx="9365" formatCode="0.00E+00">
                  <c:v>5.7267899999999998E-3</c:v>
                </c:pt>
                <c:pt idx="9366" formatCode="0.00E+00">
                  <c:v>9.5801600000000008E-3</c:v>
                </c:pt>
                <c:pt idx="9367">
                  <c:v>1.3442900000000001E-2</c:v>
                </c:pt>
                <c:pt idx="9368">
                  <c:v>1.73121E-2</c:v>
                </c:pt>
                <c:pt idx="9369">
                  <c:v>2.1183500000000001E-2</c:v>
                </c:pt>
                <c:pt idx="9370">
                  <c:v>2.5052499999999998E-2</c:v>
                </c:pt>
                <c:pt idx="9371">
                  <c:v>2.8915199999999999E-2</c:v>
                </c:pt>
                <c:pt idx="9372">
                  <c:v>3.27683E-2</c:v>
                </c:pt>
                <c:pt idx="9373">
                  <c:v>3.6609099999999999E-2</c:v>
                </c:pt>
                <c:pt idx="9374">
                  <c:v>4.0434999999999999E-2</c:v>
                </c:pt>
                <c:pt idx="9375">
                  <c:v>4.42431E-2</c:v>
                </c:pt>
                <c:pt idx="9376">
                  <c:v>4.80299E-2</c:v>
                </c:pt>
                <c:pt idx="9377">
                  <c:v>5.1791700000000003E-2</c:v>
                </c:pt>
                <c:pt idx="9378">
                  <c:v>5.5525100000000001E-2</c:v>
                </c:pt>
                <c:pt idx="9379">
                  <c:v>5.9226599999999997E-2</c:v>
                </c:pt>
                <c:pt idx="9380">
                  <c:v>6.2892400000000001E-2</c:v>
                </c:pt>
                <c:pt idx="9381">
                  <c:v>6.6519800000000004E-2</c:v>
                </c:pt>
                <c:pt idx="9382">
                  <c:v>7.0107600000000006E-2</c:v>
                </c:pt>
                <c:pt idx="9383">
                  <c:v>7.3653300000000005E-2</c:v>
                </c:pt>
                <c:pt idx="9384">
                  <c:v>7.7152399999999996E-2</c:v>
                </c:pt>
                <c:pt idx="9385">
                  <c:v>8.0600500000000005E-2</c:v>
                </c:pt>
                <c:pt idx="9386">
                  <c:v>8.3992999999999998E-2</c:v>
                </c:pt>
                <c:pt idx="9387">
                  <c:v>8.7324899999999997E-2</c:v>
                </c:pt>
                <c:pt idx="9388">
                  <c:v>9.0593000000000007E-2</c:v>
                </c:pt>
                <c:pt idx="9389">
                  <c:v>9.3795299999999998E-2</c:v>
                </c:pt>
                <c:pt idx="9390">
                  <c:v>9.6928600000000004E-2</c:v>
                </c:pt>
                <c:pt idx="9391">
                  <c:v>9.9989099999999997E-2</c:v>
                </c:pt>
                <c:pt idx="9392">
                  <c:v>0.102973</c:v>
                </c:pt>
                <c:pt idx="9393">
                  <c:v>0.105875</c:v>
                </c:pt>
                <c:pt idx="9394">
                  <c:v>0.108692</c:v>
                </c:pt>
                <c:pt idx="9395">
                  <c:v>0.11142000000000001</c:v>
                </c:pt>
                <c:pt idx="9396">
                  <c:v>0.114061</c:v>
                </c:pt>
                <c:pt idx="9397">
                  <c:v>0.11661000000000001</c:v>
                </c:pt>
                <c:pt idx="9398">
                  <c:v>0.119065</c:v>
                </c:pt>
                <c:pt idx="9399">
                  <c:v>0.121418</c:v>
                </c:pt>
                <c:pt idx="9400">
                  <c:v>0.123666</c:v>
                </c:pt>
                <c:pt idx="9401">
                  <c:v>0.125805</c:v>
                </c:pt>
                <c:pt idx="9402">
                  <c:v>0.127833</c:v>
                </c:pt>
                <c:pt idx="9403">
                  <c:v>0.12975</c:v>
                </c:pt>
                <c:pt idx="9404">
                  <c:v>0.13155700000000001</c:v>
                </c:pt>
                <c:pt idx="9405">
                  <c:v>0.13324800000000001</c:v>
                </c:pt>
                <c:pt idx="9406">
                  <c:v>0.13482</c:v>
                </c:pt>
                <c:pt idx="9407">
                  <c:v>0.136268</c:v>
                </c:pt>
                <c:pt idx="9408">
                  <c:v>0.13758699999999999</c:v>
                </c:pt>
                <c:pt idx="9409">
                  <c:v>0.13877400000000001</c:v>
                </c:pt>
                <c:pt idx="9410">
                  <c:v>0.13982600000000001</c:v>
                </c:pt>
                <c:pt idx="9411">
                  <c:v>0.14074</c:v>
                </c:pt>
                <c:pt idx="9412">
                  <c:v>0.141516</c:v>
                </c:pt>
                <c:pt idx="9413">
                  <c:v>0.142154</c:v>
                </c:pt>
                <c:pt idx="9414">
                  <c:v>0.142653</c:v>
                </c:pt>
                <c:pt idx="9415">
                  <c:v>0.143012</c:v>
                </c:pt>
                <c:pt idx="9416">
                  <c:v>0.14323</c:v>
                </c:pt>
                <c:pt idx="9417">
                  <c:v>0.14330499999999999</c:v>
                </c:pt>
                <c:pt idx="9418">
                  <c:v>0.143236</c:v>
                </c:pt>
                <c:pt idx="9419">
                  <c:v>0.14302200000000001</c:v>
                </c:pt>
                <c:pt idx="9420">
                  <c:v>0.14266400000000001</c:v>
                </c:pt>
                <c:pt idx="9421">
                  <c:v>0.14216300000000001</c:v>
                </c:pt>
                <c:pt idx="9422">
                  <c:v>0.14152000000000001</c:v>
                </c:pt>
                <c:pt idx="9423">
                  <c:v>0.140733</c:v>
                </c:pt>
                <c:pt idx="9424">
                  <c:v>0.13980300000000001</c:v>
                </c:pt>
                <c:pt idx="9425">
                  <c:v>0.13872699999999999</c:v>
                </c:pt>
                <c:pt idx="9426">
                  <c:v>0.13750499999999999</c:v>
                </c:pt>
                <c:pt idx="9427">
                  <c:v>0.13614100000000001</c:v>
                </c:pt>
                <c:pt idx="9428">
                  <c:v>0.13463800000000001</c:v>
                </c:pt>
                <c:pt idx="9429">
                  <c:v>0.132997</c:v>
                </c:pt>
                <c:pt idx="9430">
                  <c:v>0.131216</c:v>
                </c:pt>
                <c:pt idx="9431">
                  <c:v>0.12929499999999999</c:v>
                </c:pt>
                <c:pt idx="9432">
                  <c:v>0.12723200000000001</c:v>
                </c:pt>
                <c:pt idx="9433">
                  <c:v>0.125032</c:v>
                </c:pt>
                <c:pt idx="9434">
                  <c:v>0.122697</c:v>
                </c:pt>
                <c:pt idx="9435">
                  <c:v>0.120231</c:v>
                </c:pt>
                <c:pt idx="9436">
                  <c:v>0.11763700000000001</c:v>
                </c:pt>
                <c:pt idx="9437">
                  <c:v>0.11491700000000001</c:v>
                </c:pt>
                <c:pt idx="9438">
                  <c:v>0.11207499999999999</c:v>
                </c:pt>
                <c:pt idx="9439">
                  <c:v>0.109113</c:v>
                </c:pt>
                <c:pt idx="9440">
                  <c:v>0.106033</c:v>
                </c:pt>
                <c:pt idx="9441">
                  <c:v>0.102837</c:v>
                </c:pt>
                <c:pt idx="9442">
                  <c:v>9.9527699999999997E-2</c:v>
                </c:pt>
                <c:pt idx="9443">
                  <c:v>9.6109799999999995E-2</c:v>
                </c:pt>
                <c:pt idx="9444">
                  <c:v>9.2587900000000001E-2</c:v>
                </c:pt>
                <c:pt idx="9445">
                  <c:v>8.8965699999999995E-2</c:v>
                </c:pt>
                <c:pt idx="9446">
                  <c:v>8.5248099999999993E-2</c:v>
                </c:pt>
                <c:pt idx="9447">
                  <c:v>8.1441600000000003E-2</c:v>
                </c:pt>
                <c:pt idx="9448">
                  <c:v>7.7551300000000004E-2</c:v>
                </c:pt>
                <c:pt idx="9449">
                  <c:v>7.3580699999999999E-2</c:v>
                </c:pt>
                <c:pt idx="9450">
                  <c:v>6.95331E-2</c:v>
                </c:pt>
                <c:pt idx="9451">
                  <c:v>6.5412499999999998E-2</c:v>
                </c:pt>
                <c:pt idx="9452">
                  <c:v>6.1223100000000003E-2</c:v>
                </c:pt>
                <c:pt idx="9453">
                  <c:v>5.6970199999999999E-2</c:v>
                </c:pt>
                <c:pt idx="9454">
                  <c:v>5.26586E-2</c:v>
                </c:pt>
                <c:pt idx="9455">
                  <c:v>4.8292500000000002E-2</c:v>
                </c:pt>
                <c:pt idx="9456">
                  <c:v>4.3876699999999998E-2</c:v>
                </c:pt>
                <c:pt idx="9457">
                  <c:v>3.9417399999999998E-2</c:v>
                </c:pt>
                <c:pt idx="9458">
                  <c:v>3.4921000000000001E-2</c:v>
                </c:pt>
                <c:pt idx="9459">
                  <c:v>3.0393199999999999E-2</c:v>
                </c:pt>
                <c:pt idx="9460">
                  <c:v>2.5839000000000001E-2</c:v>
                </c:pt>
                <c:pt idx="9461">
                  <c:v>2.1263899999999999E-2</c:v>
                </c:pt>
                <c:pt idx="9462">
                  <c:v>1.66736E-2</c:v>
                </c:pt>
                <c:pt idx="9463">
                  <c:v>1.2074400000000001E-2</c:v>
                </c:pt>
                <c:pt idx="9464" formatCode="0.00E+00">
                  <c:v>7.4727700000000001E-3</c:v>
                </c:pt>
                <c:pt idx="9465" formatCode="0.00E+00">
                  <c:v>2.87513E-3</c:v>
                </c:pt>
                <c:pt idx="9466" formatCode="0.00E+00">
                  <c:v>-1.71287E-3</c:v>
                </c:pt>
                <c:pt idx="9467" formatCode="0.00E+00">
                  <c:v>-6.2849200000000003E-3</c:v>
                </c:pt>
                <c:pt idx="9468">
                  <c:v>-1.0833799999999999E-2</c:v>
                </c:pt>
                <c:pt idx="9469">
                  <c:v>-1.53527E-2</c:v>
                </c:pt>
                <c:pt idx="9470">
                  <c:v>-1.9835499999999999E-2</c:v>
                </c:pt>
                <c:pt idx="9471">
                  <c:v>-2.4275600000000001E-2</c:v>
                </c:pt>
                <c:pt idx="9472">
                  <c:v>-2.86667E-2</c:v>
                </c:pt>
                <c:pt idx="9473">
                  <c:v>-3.30026E-2</c:v>
                </c:pt>
                <c:pt idx="9474">
                  <c:v>-3.7277100000000001E-2</c:v>
                </c:pt>
                <c:pt idx="9475">
                  <c:v>-4.1483699999999998E-2</c:v>
                </c:pt>
                <c:pt idx="9476">
                  <c:v>-4.56154E-2</c:v>
                </c:pt>
                <c:pt idx="9477">
                  <c:v>-4.9665599999999997E-2</c:v>
                </c:pt>
                <c:pt idx="9478">
                  <c:v>-5.36289E-2</c:v>
                </c:pt>
                <c:pt idx="9479">
                  <c:v>-5.7500900000000001E-2</c:v>
                </c:pt>
                <c:pt idx="9480">
                  <c:v>-6.1276900000000002E-2</c:v>
                </c:pt>
                <c:pt idx="9481">
                  <c:v>-6.4951499999999995E-2</c:v>
                </c:pt>
                <c:pt idx="9482">
                  <c:v>-6.8519499999999997E-2</c:v>
                </c:pt>
                <c:pt idx="9483">
                  <c:v>-7.1975499999999998E-2</c:v>
                </c:pt>
                <c:pt idx="9484">
                  <c:v>-7.5314099999999995E-2</c:v>
                </c:pt>
                <c:pt idx="9485">
                  <c:v>-7.8530799999999998E-2</c:v>
                </c:pt>
                <c:pt idx="9486">
                  <c:v>-8.1621700000000005E-2</c:v>
                </c:pt>
                <c:pt idx="9487">
                  <c:v>-8.4582299999999999E-2</c:v>
                </c:pt>
                <c:pt idx="9488">
                  <c:v>-8.7407399999999996E-2</c:v>
                </c:pt>
                <c:pt idx="9489">
                  <c:v>-9.0091599999999994E-2</c:v>
                </c:pt>
                <c:pt idx="9490">
                  <c:v>-9.2630500000000005E-2</c:v>
                </c:pt>
                <c:pt idx="9491">
                  <c:v>-9.5020900000000005E-2</c:v>
                </c:pt>
                <c:pt idx="9492">
                  <c:v>-9.7258999999999998E-2</c:v>
                </c:pt>
                <c:pt idx="9493">
                  <c:v>-9.9341200000000004E-2</c:v>
                </c:pt>
                <c:pt idx="9494">
                  <c:v>-0.10126400000000001</c:v>
                </c:pt>
                <c:pt idx="9495">
                  <c:v>-0.103023</c:v>
                </c:pt>
                <c:pt idx="9496">
                  <c:v>-0.104615</c:v>
                </c:pt>
                <c:pt idx="9497">
                  <c:v>-0.10603799999999999</c:v>
                </c:pt>
                <c:pt idx="9498">
                  <c:v>-0.10728799999999999</c:v>
                </c:pt>
                <c:pt idx="9499">
                  <c:v>-0.108362</c:v>
                </c:pt>
                <c:pt idx="9500">
                  <c:v>-0.10925799999999999</c:v>
                </c:pt>
                <c:pt idx="9501">
                  <c:v>-0.109972</c:v>
                </c:pt>
                <c:pt idx="9502">
                  <c:v>-0.110504</c:v>
                </c:pt>
                <c:pt idx="9503">
                  <c:v>-0.11085200000000001</c:v>
                </c:pt>
                <c:pt idx="9504">
                  <c:v>-0.111015</c:v>
                </c:pt>
                <c:pt idx="9505">
                  <c:v>-0.11099100000000001</c:v>
                </c:pt>
                <c:pt idx="9506">
                  <c:v>-0.110777</c:v>
                </c:pt>
                <c:pt idx="9507">
                  <c:v>-0.110372</c:v>
                </c:pt>
                <c:pt idx="9508">
                  <c:v>-0.109773</c:v>
                </c:pt>
                <c:pt idx="9509">
                  <c:v>-0.108982</c:v>
                </c:pt>
                <c:pt idx="9510">
                  <c:v>-0.108001</c:v>
                </c:pt>
                <c:pt idx="9511">
                  <c:v>-0.106831</c:v>
                </c:pt>
                <c:pt idx="9512">
                  <c:v>-0.105473</c:v>
                </c:pt>
                <c:pt idx="9513">
                  <c:v>-0.10392700000000001</c:v>
                </c:pt>
                <c:pt idx="9514">
                  <c:v>-0.102197</c:v>
                </c:pt>
                <c:pt idx="9515">
                  <c:v>-0.100283</c:v>
                </c:pt>
                <c:pt idx="9516">
                  <c:v>-9.8186599999999999E-2</c:v>
                </c:pt>
                <c:pt idx="9517">
                  <c:v>-9.5909900000000006E-2</c:v>
                </c:pt>
                <c:pt idx="9518">
                  <c:v>-9.3455800000000006E-2</c:v>
                </c:pt>
                <c:pt idx="9519">
                  <c:v>-9.0826599999999993E-2</c:v>
                </c:pt>
                <c:pt idx="9520">
                  <c:v>-8.8024400000000003E-2</c:v>
                </c:pt>
                <c:pt idx="9521">
                  <c:v>-8.5052000000000003E-2</c:v>
                </c:pt>
                <c:pt idx="9522">
                  <c:v>-8.1913399999999997E-2</c:v>
                </c:pt>
                <c:pt idx="9523">
                  <c:v>-7.8612299999999996E-2</c:v>
                </c:pt>
                <c:pt idx="9524">
                  <c:v>-7.5151899999999994E-2</c:v>
                </c:pt>
                <c:pt idx="9525">
                  <c:v>-7.1535699999999994E-2</c:v>
                </c:pt>
                <c:pt idx="9526">
                  <c:v>-6.7768300000000004E-2</c:v>
                </c:pt>
                <c:pt idx="9527">
                  <c:v>-6.3853999999999994E-2</c:v>
                </c:pt>
                <c:pt idx="9528">
                  <c:v>-5.9797299999999998E-2</c:v>
                </c:pt>
                <c:pt idx="9529">
                  <c:v>-5.5602199999999997E-2</c:v>
                </c:pt>
                <c:pt idx="9530">
                  <c:v>-5.1273399999999997E-2</c:v>
                </c:pt>
                <c:pt idx="9531">
                  <c:v>-4.68166E-2</c:v>
                </c:pt>
                <c:pt idx="9532">
                  <c:v>-4.2237400000000001E-2</c:v>
                </c:pt>
                <c:pt idx="9533">
                  <c:v>-3.7541499999999998E-2</c:v>
                </c:pt>
                <c:pt idx="9534">
                  <c:v>-3.2734399999999997E-2</c:v>
                </c:pt>
                <c:pt idx="9535">
                  <c:v>-2.7821700000000001E-2</c:v>
                </c:pt>
                <c:pt idx="9536">
                  <c:v>-2.2809200000000002E-2</c:v>
                </c:pt>
                <c:pt idx="9537">
                  <c:v>-1.7702900000000001E-2</c:v>
                </c:pt>
                <c:pt idx="9538">
                  <c:v>-1.25088E-2</c:v>
                </c:pt>
                <c:pt idx="9539" formatCode="0.00E+00">
                  <c:v>-7.2331100000000001E-3</c:v>
                </c:pt>
                <c:pt idx="9540" formatCode="0.00E+00">
                  <c:v>-1.8824200000000001E-3</c:v>
                </c:pt>
                <c:pt idx="9541" formatCode="0.00E+00">
                  <c:v>3.53616E-3</c:v>
                </c:pt>
                <c:pt idx="9542" formatCode="0.00E+00">
                  <c:v>9.0152700000000006E-3</c:v>
                </c:pt>
                <c:pt idx="9543">
                  <c:v>1.45478E-2</c:v>
                </c:pt>
                <c:pt idx="9544">
                  <c:v>2.01269E-2</c:v>
                </c:pt>
                <c:pt idx="9545">
                  <c:v>2.57457E-2</c:v>
                </c:pt>
                <c:pt idx="9546">
                  <c:v>3.1396899999999998E-2</c:v>
                </c:pt>
                <c:pt idx="9547">
                  <c:v>3.7073000000000002E-2</c:v>
                </c:pt>
                <c:pt idx="9548">
                  <c:v>4.2767300000000001E-2</c:v>
                </c:pt>
                <c:pt idx="9549">
                  <c:v>4.8472899999999999E-2</c:v>
                </c:pt>
                <c:pt idx="9550">
                  <c:v>5.41827E-2</c:v>
                </c:pt>
                <c:pt idx="9551">
                  <c:v>5.9889299999999999E-2</c:v>
                </c:pt>
                <c:pt idx="9552">
                  <c:v>6.5585400000000002E-2</c:v>
                </c:pt>
                <c:pt idx="9553">
                  <c:v>7.1263499999999994E-2</c:v>
                </c:pt>
                <c:pt idx="9554">
                  <c:v>7.6916200000000004E-2</c:v>
                </c:pt>
                <c:pt idx="9555">
                  <c:v>8.2536100000000001E-2</c:v>
                </c:pt>
                <c:pt idx="9556">
                  <c:v>8.8116E-2</c:v>
                </c:pt>
                <c:pt idx="9557">
                  <c:v>9.3648899999999993E-2</c:v>
                </c:pt>
                <c:pt idx="9558">
                  <c:v>9.9127900000000005E-2</c:v>
                </c:pt>
                <c:pt idx="9559">
                  <c:v>0.104546</c:v>
                </c:pt>
                <c:pt idx="9560">
                  <c:v>0.10989599999999999</c:v>
                </c:pt>
                <c:pt idx="9561">
                  <c:v>0.115172</c:v>
                </c:pt>
                <c:pt idx="9562">
                  <c:v>0.120366</c:v>
                </c:pt>
                <c:pt idx="9563">
                  <c:v>0.125472</c:v>
                </c:pt>
                <c:pt idx="9564">
                  <c:v>0.13048499999999999</c:v>
                </c:pt>
                <c:pt idx="9565">
                  <c:v>0.13539799999999999</c:v>
                </c:pt>
                <c:pt idx="9566">
                  <c:v>0.140205</c:v>
                </c:pt>
                <c:pt idx="9567">
                  <c:v>0.144899</c:v>
                </c:pt>
                <c:pt idx="9568">
                  <c:v>0.149476</c:v>
                </c:pt>
                <c:pt idx="9569">
                  <c:v>0.15393000000000001</c:v>
                </c:pt>
                <c:pt idx="9570">
                  <c:v>0.15825700000000001</c:v>
                </c:pt>
                <c:pt idx="9571">
                  <c:v>0.16245200000000001</c:v>
                </c:pt>
                <c:pt idx="9572">
                  <c:v>0.16650899999999999</c:v>
                </c:pt>
                <c:pt idx="9573">
                  <c:v>0.17042499999999999</c:v>
                </c:pt>
                <c:pt idx="9574">
                  <c:v>0.17419399999999999</c:v>
                </c:pt>
                <c:pt idx="9575">
                  <c:v>0.177813</c:v>
                </c:pt>
                <c:pt idx="9576">
                  <c:v>0.18127599999999999</c:v>
                </c:pt>
                <c:pt idx="9577">
                  <c:v>0.184582</c:v>
                </c:pt>
                <c:pt idx="9578">
                  <c:v>0.187727</c:v>
                </c:pt>
                <c:pt idx="9579">
                  <c:v>0.19070899999999999</c:v>
                </c:pt>
                <c:pt idx="9580">
                  <c:v>0.193524</c:v>
                </c:pt>
                <c:pt idx="9581">
                  <c:v>0.19616900000000001</c:v>
                </c:pt>
                <c:pt idx="9582">
                  <c:v>0.19864100000000001</c:v>
                </c:pt>
                <c:pt idx="9583">
                  <c:v>0.200937</c:v>
                </c:pt>
                <c:pt idx="9584">
                  <c:v>0.20305599999999999</c:v>
                </c:pt>
                <c:pt idx="9585">
                  <c:v>0.20499600000000001</c:v>
                </c:pt>
                <c:pt idx="9586">
                  <c:v>0.20675499999999999</c:v>
                </c:pt>
                <c:pt idx="9587">
                  <c:v>0.20833399999999999</c:v>
                </c:pt>
                <c:pt idx="9588">
                  <c:v>0.20973</c:v>
                </c:pt>
                <c:pt idx="9589">
                  <c:v>0.21094499999999999</c:v>
                </c:pt>
                <c:pt idx="9590">
                  <c:v>0.211977</c:v>
                </c:pt>
                <c:pt idx="9591">
                  <c:v>0.21282599999999999</c:v>
                </c:pt>
                <c:pt idx="9592">
                  <c:v>0.21349299999999999</c:v>
                </c:pt>
                <c:pt idx="9593">
                  <c:v>0.213977</c:v>
                </c:pt>
                <c:pt idx="9594">
                  <c:v>0.21428</c:v>
                </c:pt>
                <c:pt idx="9595">
                  <c:v>0.21440200000000001</c:v>
                </c:pt>
                <c:pt idx="9596">
                  <c:v>0.21434400000000001</c:v>
                </c:pt>
                <c:pt idx="9597">
                  <c:v>0.21410799999999999</c:v>
                </c:pt>
                <c:pt idx="9598">
                  <c:v>0.213697</c:v>
                </c:pt>
                <c:pt idx="9599">
                  <c:v>0.213112</c:v>
                </c:pt>
                <c:pt idx="9600">
                  <c:v>0.21235799999999999</c:v>
                </c:pt>
                <c:pt idx="9601">
                  <c:v>0.21143700000000001</c:v>
                </c:pt>
                <c:pt idx="9602">
                  <c:v>0.21035300000000001</c:v>
                </c:pt>
                <c:pt idx="9603">
                  <c:v>0.20910999999999999</c:v>
                </c:pt>
                <c:pt idx="9604">
                  <c:v>0.207709</c:v>
                </c:pt>
                <c:pt idx="9605">
                  <c:v>0.20615600000000001</c:v>
                </c:pt>
                <c:pt idx="9606">
                  <c:v>0.204454</c:v>
                </c:pt>
                <c:pt idx="9607">
                  <c:v>0.20260400000000001</c:v>
                </c:pt>
                <c:pt idx="9608">
                  <c:v>0.20061000000000001</c:v>
                </c:pt>
                <c:pt idx="9609">
                  <c:v>0.19847600000000001</c:v>
                </c:pt>
                <c:pt idx="9610">
                  <c:v>0.19620599999999999</c:v>
                </c:pt>
                <c:pt idx="9611">
                  <c:v>0.19380600000000001</c:v>
                </c:pt>
                <c:pt idx="9612">
                  <c:v>0.19128100000000001</c:v>
                </c:pt>
                <c:pt idx="9613">
                  <c:v>0.188635</c:v>
                </c:pt>
                <c:pt idx="9614">
                  <c:v>0.18587500000000001</c:v>
                </c:pt>
                <c:pt idx="9615">
                  <c:v>0.183004</c:v>
                </c:pt>
                <c:pt idx="9616">
                  <c:v>0.18003</c:v>
                </c:pt>
                <c:pt idx="9617">
                  <c:v>0.176957</c:v>
                </c:pt>
                <c:pt idx="9618">
                  <c:v>0.173791</c:v>
                </c:pt>
                <c:pt idx="9619">
                  <c:v>0.17053699999999999</c:v>
                </c:pt>
                <c:pt idx="9620">
                  <c:v>0.16720099999999999</c:v>
                </c:pt>
                <c:pt idx="9621">
                  <c:v>0.16378699999999999</c:v>
                </c:pt>
                <c:pt idx="9622">
                  <c:v>0.160303</c:v>
                </c:pt>
                <c:pt idx="9623">
                  <c:v>0.15675500000000001</c:v>
                </c:pt>
                <c:pt idx="9624">
                  <c:v>0.15315000000000001</c:v>
                </c:pt>
                <c:pt idx="9625">
                  <c:v>0.14949399999999999</c:v>
                </c:pt>
                <c:pt idx="9626">
                  <c:v>0.14579400000000001</c:v>
                </c:pt>
                <c:pt idx="9627">
                  <c:v>0.14205699999999999</c:v>
                </c:pt>
                <c:pt idx="9628">
                  <c:v>0.13828699999999999</c:v>
                </c:pt>
                <c:pt idx="9629">
                  <c:v>0.134493</c:v>
                </c:pt>
                <c:pt idx="9630">
                  <c:v>0.13067999999999999</c:v>
                </c:pt>
                <c:pt idx="9631">
                  <c:v>0.126855</c:v>
                </c:pt>
                <c:pt idx="9632">
                  <c:v>0.12302399999999999</c:v>
                </c:pt>
                <c:pt idx="9633">
                  <c:v>0.11919399999999999</c:v>
                </c:pt>
                <c:pt idx="9634">
                  <c:v>0.115369</c:v>
                </c:pt>
                <c:pt idx="9635">
                  <c:v>0.111554</c:v>
                </c:pt>
                <c:pt idx="9636">
                  <c:v>0.107755</c:v>
                </c:pt>
                <c:pt idx="9637">
                  <c:v>0.103977</c:v>
                </c:pt>
                <c:pt idx="9638">
                  <c:v>0.100227</c:v>
                </c:pt>
                <c:pt idx="9639">
                  <c:v>9.6510700000000005E-2</c:v>
                </c:pt>
                <c:pt idx="9640">
                  <c:v>9.2833700000000005E-2</c:v>
                </c:pt>
                <c:pt idx="9641">
                  <c:v>8.9201500000000003E-2</c:v>
                </c:pt>
                <c:pt idx="9642">
                  <c:v>8.5619399999999998E-2</c:v>
                </c:pt>
                <c:pt idx="9643">
                  <c:v>8.2092700000000005E-2</c:v>
                </c:pt>
                <c:pt idx="9644">
                  <c:v>7.8626600000000005E-2</c:v>
                </c:pt>
                <c:pt idx="9645">
                  <c:v>7.5226100000000004E-2</c:v>
                </c:pt>
                <c:pt idx="9646">
                  <c:v>7.1896100000000004E-2</c:v>
                </c:pt>
                <c:pt idx="9647">
                  <c:v>6.8640599999999996E-2</c:v>
                </c:pt>
                <c:pt idx="9648">
                  <c:v>6.5462599999999996E-2</c:v>
                </c:pt>
                <c:pt idx="9649">
                  <c:v>6.2364900000000001E-2</c:v>
                </c:pt>
                <c:pt idx="9650">
                  <c:v>5.9351099999999997E-2</c:v>
                </c:pt>
                <c:pt idx="9651">
                  <c:v>5.6425099999999999E-2</c:v>
                </c:pt>
                <c:pt idx="9652">
                  <c:v>5.3590499999999999E-2</c:v>
                </c:pt>
                <c:pt idx="9653">
                  <c:v>5.0851300000000002E-2</c:v>
                </c:pt>
                <c:pt idx="9654">
                  <c:v>4.8211400000000001E-2</c:v>
                </c:pt>
                <c:pt idx="9655">
                  <c:v>4.5674699999999999E-2</c:v>
                </c:pt>
                <c:pt idx="9656">
                  <c:v>4.3243700000000003E-2</c:v>
                </c:pt>
                <c:pt idx="9657">
                  <c:v>4.09203E-2</c:v>
                </c:pt>
                <c:pt idx="9658">
                  <c:v>3.8706400000000002E-2</c:v>
                </c:pt>
                <c:pt idx="9659">
                  <c:v>3.6603700000000003E-2</c:v>
                </c:pt>
                <c:pt idx="9660">
                  <c:v>3.4615E-2</c:v>
                </c:pt>
                <c:pt idx="9661">
                  <c:v>3.2742899999999998E-2</c:v>
                </c:pt>
                <c:pt idx="9662">
                  <c:v>3.09895E-2</c:v>
                </c:pt>
                <c:pt idx="9663">
                  <c:v>2.9356199999999999E-2</c:v>
                </c:pt>
                <c:pt idx="9664">
                  <c:v>2.7844500000000001E-2</c:v>
                </c:pt>
                <c:pt idx="9665">
                  <c:v>2.64554E-2</c:v>
                </c:pt>
                <c:pt idx="9666">
                  <c:v>2.51883E-2</c:v>
                </c:pt>
                <c:pt idx="9667">
                  <c:v>2.40422E-2</c:v>
                </c:pt>
                <c:pt idx="9668">
                  <c:v>2.30169E-2</c:v>
                </c:pt>
                <c:pt idx="9669">
                  <c:v>2.21126E-2</c:v>
                </c:pt>
                <c:pt idx="9670">
                  <c:v>2.13291E-2</c:v>
                </c:pt>
                <c:pt idx="9671">
                  <c:v>2.0665599999999999E-2</c:v>
                </c:pt>
                <c:pt idx="9672">
                  <c:v>2.0121099999999999E-2</c:v>
                </c:pt>
                <c:pt idx="9673">
                  <c:v>1.96945E-2</c:v>
                </c:pt>
                <c:pt idx="9674">
                  <c:v>1.9385300000000001E-2</c:v>
                </c:pt>
                <c:pt idx="9675">
                  <c:v>1.91933E-2</c:v>
                </c:pt>
                <c:pt idx="9676">
                  <c:v>1.9117599999999998E-2</c:v>
                </c:pt>
                <c:pt idx="9677">
                  <c:v>1.9156300000000001E-2</c:v>
                </c:pt>
                <c:pt idx="9678">
                  <c:v>1.9307299999999999E-2</c:v>
                </c:pt>
                <c:pt idx="9679">
                  <c:v>1.9568800000000001E-2</c:v>
                </c:pt>
                <c:pt idx="9680">
                  <c:v>1.99388E-2</c:v>
                </c:pt>
                <c:pt idx="9681">
                  <c:v>2.0415800000000001E-2</c:v>
                </c:pt>
                <c:pt idx="9682">
                  <c:v>2.09978E-2</c:v>
                </c:pt>
                <c:pt idx="9683">
                  <c:v>2.1682400000000001E-2</c:v>
                </c:pt>
                <c:pt idx="9684">
                  <c:v>2.24665E-2</c:v>
                </c:pt>
                <c:pt idx="9685">
                  <c:v>2.3347E-2</c:v>
                </c:pt>
                <c:pt idx="9686">
                  <c:v>2.43202E-2</c:v>
                </c:pt>
                <c:pt idx="9687">
                  <c:v>2.5382100000000001E-2</c:v>
                </c:pt>
                <c:pt idx="9688">
                  <c:v>2.6529199999999999E-2</c:v>
                </c:pt>
                <c:pt idx="9689">
                  <c:v>2.7758600000000001E-2</c:v>
                </c:pt>
                <c:pt idx="9690">
                  <c:v>2.90663E-2</c:v>
                </c:pt>
                <c:pt idx="9691">
                  <c:v>3.0447999999999999E-2</c:v>
                </c:pt>
                <c:pt idx="9692">
                  <c:v>3.1900400000000002E-2</c:v>
                </c:pt>
                <c:pt idx="9693">
                  <c:v>3.3420600000000002E-2</c:v>
                </c:pt>
                <c:pt idx="9694">
                  <c:v>3.5005300000000003E-2</c:v>
                </c:pt>
                <c:pt idx="9695">
                  <c:v>3.6651000000000003E-2</c:v>
                </c:pt>
                <c:pt idx="9696">
                  <c:v>3.8353999999999999E-2</c:v>
                </c:pt>
                <c:pt idx="9697">
                  <c:v>4.01105E-2</c:v>
                </c:pt>
                <c:pt idx="9698">
                  <c:v>4.19169E-2</c:v>
                </c:pt>
                <c:pt idx="9699">
                  <c:v>4.3769599999999999E-2</c:v>
                </c:pt>
                <c:pt idx="9700">
                  <c:v>4.5664900000000001E-2</c:v>
                </c:pt>
                <c:pt idx="9701">
                  <c:v>4.7597199999999999E-2</c:v>
                </c:pt>
                <c:pt idx="9702">
                  <c:v>4.9561000000000001E-2</c:v>
                </c:pt>
                <c:pt idx="9703">
                  <c:v>5.1552300000000002E-2</c:v>
                </c:pt>
                <c:pt idx="9704">
                  <c:v>5.3568299999999999E-2</c:v>
                </c:pt>
                <c:pt idx="9705">
                  <c:v>5.5606500000000003E-2</c:v>
                </c:pt>
                <c:pt idx="9706">
                  <c:v>5.7663800000000001E-2</c:v>
                </c:pt>
                <c:pt idx="9707">
                  <c:v>5.9736400000000002E-2</c:v>
                </c:pt>
                <c:pt idx="9708">
                  <c:v>6.1820100000000003E-2</c:v>
                </c:pt>
                <c:pt idx="9709">
                  <c:v>6.3910999999999996E-2</c:v>
                </c:pt>
                <c:pt idx="9710">
                  <c:v>6.6005300000000003E-2</c:v>
                </c:pt>
                <c:pt idx="9711">
                  <c:v>6.8099199999999999E-2</c:v>
                </c:pt>
                <c:pt idx="9712">
                  <c:v>7.0189100000000004E-2</c:v>
                </c:pt>
                <c:pt idx="9713">
                  <c:v>7.2271299999999997E-2</c:v>
                </c:pt>
                <c:pt idx="9714">
                  <c:v>7.4342400000000003E-2</c:v>
                </c:pt>
                <c:pt idx="9715">
                  <c:v>7.6399900000000007E-2</c:v>
                </c:pt>
                <c:pt idx="9716">
                  <c:v>7.8441200000000003E-2</c:v>
                </c:pt>
                <c:pt idx="9717">
                  <c:v>8.0463099999999996E-2</c:v>
                </c:pt>
                <c:pt idx="9718">
                  <c:v>8.2462300000000002E-2</c:v>
                </c:pt>
                <c:pt idx="9719">
                  <c:v>8.4435999999999997E-2</c:v>
                </c:pt>
                <c:pt idx="9720">
                  <c:v>8.6381200000000005E-2</c:v>
                </c:pt>
                <c:pt idx="9721">
                  <c:v>8.8294600000000001E-2</c:v>
                </c:pt>
                <c:pt idx="9722">
                  <c:v>9.0173500000000004E-2</c:v>
                </c:pt>
                <c:pt idx="9723">
                  <c:v>9.2016000000000001E-2</c:v>
                </c:pt>
                <c:pt idx="9724">
                  <c:v>9.3820500000000001E-2</c:v>
                </c:pt>
                <c:pt idx="9725">
                  <c:v>9.5584299999999997E-2</c:v>
                </c:pt>
                <c:pt idx="9726">
                  <c:v>9.7304600000000005E-2</c:v>
                </c:pt>
                <c:pt idx="9727">
                  <c:v>9.8979600000000001E-2</c:v>
                </c:pt>
                <c:pt idx="9728">
                  <c:v>0.100608</c:v>
                </c:pt>
                <c:pt idx="9729">
                  <c:v>0.102187</c:v>
                </c:pt>
                <c:pt idx="9730">
                  <c:v>0.103716</c:v>
                </c:pt>
                <c:pt idx="9731">
                  <c:v>0.105194</c:v>
                </c:pt>
                <c:pt idx="9732">
                  <c:v>0.106618</c:v>
                </c:pt>
                <c:pt idx="9733">
                  <c:v>0.107987</c:v>
                </c:pt>
                <c:pt idx="9734">
                  <c:v>0.10929899999999999</c:v>
                </c:pt>
                <c:pt idx="9735">
                  <c:v>0.110554</c:v>
                </c:pt>
                <c:pt idx="9736">
                  <c:v>0.11175300000000001</c:v>
                </c:pt>
                <c:pt idx="9737">
                  <c:v>0.11289399999999999</c:v>
                </c:pt>
                <c:pt idx="9738">
                  <c:v>0.113979</c:v>
                </c:pt>
                <c:pt idx="9739">
                  <c:v>0.115006</c:v>
                </c:pt>
                <c:pt idx="9740">
                  <c:v>0.115976</c:v>
                </c:pt>
                <c:pt idx="9741">
                  <c:v>0.11688900000000001</c:v>
                </c:pt>
                <c:pt idx="9742">
                  <c:v>0.117744</c:v>
                </c:pt>
                <c:pt idx="9743">
                  <c:v>0.11854099999999999</c:v>
                </c:pt>
                <c:pt idx="9744">
                  <c:v>0.119281</c:v>
                </c:pt>
                <c:pt idx="9745">
                  <c:v>0.119964</c:v>
                </c:pt>
                <c:pt idx="9746">
                  <c:v>0.12059</c:v>
                </c:pt>
                <c:pt idx="9747">
                  <c:v>0.12116</c:v>
                </c:pt>
                <c:pt idx="9748">
                  <c:v>0.12167600000000001</c:v>
                </c:pt>
                <c:pt idx="9749">
                  <c:v>0.122139</c:v>
                </c:pt>
                <c:pt idx="9750">
                  <c:v>0.12255099999999999</c:v>
                </c:pt>
                <c:pt idx="9751">
                  <c:v>0.12291100000000001</c:v>
                </c:pt>
                <c:pt idx="9752">
                  <c:v>0.123222</c:v>
                </c:pt>
                <c:pt idx="9753">
                  <c:v>0.123484</c:v>
                </c:pt>
                <c:pt idx="9754">
                  <c:v>0.123699</c:v>
                </c:pt>
                <c:pt idx="9755">
                  <c:v>0.12386900000000001</c:v>
                </c:pt>
                <c:pt idx="9756">
                  <c:v>0.123996</c:v>
                </c:pt>
                <c:pt idx="9757">
                  <c:v>0.12408</c:v>
                </c:pt>
                <c:pt idx="9758">
                  <c:v>0.124124</c:v>
                </c:pt>
                <c:pt idx="9759">
                  <c:v>0.12413100000000001</c:v>
                </c:pt>
                <c:pt idx="9760">
                  <c:v>0.124103</c:v>
                </c:pt>
                <c:pt idx="9761">
                  <c:v>0.124039</c:v>
                </c:pt>
                <c:pt idx="9762">
                  <c:v>0.123943</c:v>
                </c:pt>
                <c:pt idx="9763">
                  <c:v>0.123816</c:v>
                </c:pt>
                <c:pt idx="9764">
                  <c:v>0.12365900000000001</c:v>
                </c:pt>
                <c:pt idx="9765">
                  <c:v>0.123474</c:v>
                </c:pt>
                <c:pt idx="9766">
                  <c:v>0.123264</c:v>
                </c:pt>
                <c:pt idx="9767">
                  <c:v>0.123031</c:v>
                </c:pt>
                <c:pt idx="9768">
                  <c:v>0.122777</c:v>
                </c:pt>
                <c:pt idx="9769">
                  <c:v>0.122505</c:v>
                </c:pt>
                <c:pt idx="9770">
                  <c:v>0.12221899999999999</c:v>
                </c:pt>
                <c:pt idx="9771">
                  <c:v>0.121919</c:v>
                </c:pt>
                <c:pt idx="9772">
                  <c:v>0.12161</c:v>
                </c:pt>
                <c:pt idx="9773">
                  <c:v>0.121292</c:v>
                </c:pt>
                <c:pt idx="9774">
                  <c:v>0.12096700000000001</c:v>
                </c:pt>
                <c:pt idx="9775">
                  <c:v>0.120638</c:v>
                </c:pt>
                <c:pt idx="9776">
                  <c:v>0.120306</c:v>
                </c:pt>
                <c:pt idx="9777">
                  <c:v>0.119972</c:v>
                </c:pt>
                <c:pt idx="9778">
                  <c:v>0.11964</c:v>
                </c:pt>
                <c:pt idx="9779">
                  <c:v>0.119312</c:v>
                </c:pt>
                <c:pt idx="9780">
                  <c:v>0.11899</c:v>
                </c:pt>
                <c:pt idx="9781">
                  <c:v>0.118676</c:v>
                </c:pt>
                <c:pt idx="9782">
                  <c:v>0.118371</c:v>
                </c:pt>
                <c:pt idx="9783">
                  <c:v>0.118077</c:v>
                </c:pt>
                <c:pt idx="9784">
                  <c:v>0.117795</c:v>
                </c:pt>
                <c:pt idx="9785">
                  <c:v>0.11752700000000001</c:v>
                </c:pt>
                <c:pt idx="9786">
                  <c:v>0.11727600000000001</c:v>
                </c:pt>
                <c:pt idx="9787">
                  <c:v>0.11704299999999999</c:v>
                </c:pt>
                <c:pt idx="9788">
                  <c:v>0.11683</c:v>
                </c:pt>
                <c:pt idx="9789">
                  <c:v>0.116637</c:v>
                </c:pt>
                <c:pt idx="9790">
                  <c:v>0.116467</c:v>
                </c:pt>
                <c:pt idx="9791">
                  <c:v>0.11631900000000001</c:v>
                </c:pt>
                <c:pt idx="9792">
                  <c:v>0.11619400000000001</c:v>
                </c:pt>
                <c:pt idx="9793">
                  <c:v>0.116094</c:v>
                </c:pt>
                <c:pt idx="9794">
                  <c:v>0.11602</c:v>
                </c:pt>
                <c:pt idx="9795">
                  <c:v>0.115971</c:v>
                </c:pt>
                <c:pt idx="9796">
                  <c:v>0.115948</c:v>
                </c:pt>
                <c:pt idx="9797">
                  <c:v>0.11595</c:v>
                </c:pt>
                <c:pt idx="9798">
                  <c:v>0.115979</c:v>
                </c:pt>
                <c:pt idx="9799">
                  <c:v>0.116034</c:v>
                </c:pt>
                <c:pt idx="9800">
                  <c:v>0.116117</c:v>
                </c:pt>
                <c:pt idx="9801">
                  <c:v>0.116228</c:v>
                </c:pt>
                <c:pt idx="9802">
                  <c:v>0.116367</c:v>
                </c:pt>
                <c:pt idx="9803">
                  <c:v>0.116533</c:v>
                </c:pt>
                <c:pt idx="9804">
                  <c:v>0.116728</c:v>
                </c:pt>
                <c:pt idx="9805">
                  <c:v>0.116949</c:v>
                </c:pt>
                <c:pt idx="9806">
                  <c:v>0.117197</c:v>
                </c:pt>
                <c:pt idx="9807">
                  <c:v>0.11747199999999999</c:v>
                </c:pt>
                <c:pt idx="9808">
                  <c:v>0.117772</c:v>
                </c:pt>
                <c:pt idx="9809">
                  <c:v>0.118099</c:v>
                </c:pt>
                <c:pt idx="9810">
                  <c:v>0.11845</c:v>
                </c:pt>
                <c:pt idx="9811">
                  <c:v>0.118824</c:v>
                </c:pt>
                <c:pt idx="9812">
                  <c:v>0.11922000000000001</c:v>
                </c:pt>
                <c:pt idx="9813">
                  <c:v>0.11963600000000001</c:v>
                </c:pt>
                <c:pt idx="9814">
                  <c:v>0.120071</c:v>
                </c:pt>
                <c:pt idx="9815">
                  <c:v>0.12052400000000001</c:v>
                </c:pt>
                <c:pt idx="9816">
                  <c:v>0.120992</c:v>
                </c:pt>
                <c:pt idx="9817">
                  <c:v>0.121476</c:v>
                </c:pt>
                <c:pt idx="9818">
                  <c:v>0.121972</c:v>
                </c:pt>
                <c:pt idx="9819">
                  <c:v>0.12248000000000001</c:v>
                </c:pt>
                <c:pt idx="9820">
                  <c:v>0.122997</c:v>
                </c:pt>
                <c:pt idx="9821">
                  <c:v>0.12352299999999999</c:v>
                </c:pt>
                <c:pt idx="9822">
                  <c:v>0.124054</c:v>
                </c:pt>
                <c:pt idx="9823">
                  <c:v>0.124588</c:v>
                </c:pt>
                <c:pt idx="9824">
                  <c:v>0.12512400000000001</c:v>
                </c:pt>
                <c:pt idx="9825">
                  <c:v>0.12566099999999999</c:v>
                </c:pt>
                <c:pt idx="9826">
                  <c:v>0.126196</c:v>
                </c:pt>
                <c:pt idx="9827">
                  <c:v>0.12672600000000001</c:v>
                </c:pt>
                <c:pt idx="9828">
                  <c:v>0.127248</c:v>
                </c:pt>
                <c:pt idx="9829">
                  <c:v>0.12776100000000001</c:v>
                </c:pt>
                <c:pt idx="9830">
                  <c:v>0.12826299999999999</c:v>
                </c:pt>
                <c:pt idx="9831">
                  <c:v>0.128751</c:v>
                </c:pt>
                <c:pt idx="9832">
                  <c:v>0.12922400000000001</c:v>
                </c:pt>
                <c:pt idx="9833">
                  <c:v>0.12967999999999999</c:v>
                </c:pt>
                <c:pt idx="9834">
                  <c:v>0.13011600000000001</c:v>
                </c:pt>
                <c:pt idx="9835">
                  <c:v>0.13053000000000001</c:v>
                </c:pt>
                <c:pt idx="9836">
                  <c:v>0.13091900000000001</c:v>
                </c:pt>
                <c:pt idx="9837">
                  <c:v>0.13128000000000001</c:v>
                </c:pt>
                <c:pt idx="9838">
                  <c:v>0.13161100000000001</c:v>
                </c:pt>
                <c:pt idx="9839">
                  <c:v>0.131912</c:v>
                </c:pt>
                <c:pt idx="9840">
                  <c:v>0.13217799999999999</c:v>
                </c:pt>
                <c:pt idx="9841">
                  <c:v>0.132409</c:v>
                </c:pt>
                <c:pt idx="9842">
                  <c:v>0.132603</c:v>
                </c:pt>
                <c:pt idx="9843">
                  <c:v>0.13275600000000001</c:v>
                </c:pt>
                <c:pt idx="9844">
                  <c:v>0.13286800000000001</c:v>
                </c:pt>
                <c:pt idx="9845">
                  <c:v>0.132935</c:v>
                </c:pt>
                <c:pt idx="9846">
                  <c:v>0.13295699999999999</c:v>
                </c:pt>
                <c:pt idx="9847">
                  <c:v>0.13293099999999999</c:v>
                </c:pt>
                <c:pt idx="9848">
                  <c:v>0.132855</c:v>
                </c:pt>
                <c:pt idx="9849">
                  <c:v>0.13272700000000001</c:v>
                </c:pt>
                <c:pt idx="9850">
                  <c:v>0.132546</c:v>
                </c:pt>
                <c:pt idx="9851">
                  <c:v>0.13231000000000001</c:v>
                </c:pt>
                <c:pt idx="9852">
                  <c:v>0.132018</c:v>
                </c:pt>
                <c:pt idx="9853">
                  <c:v>0.13166900000000001</c:v>
                </c:pt>
                <c:pt idx="9854">
                  <c:v>0.13126099999999999</c:v>
                </c:pt>
                <c:pt idx="9855">
                  <c:v>0.13079399999999999</c:v>
                </c:pt>
                <c:pt idx="9856">
                  <c:v>0.13026499999999999</c:v>
                </c:pt>
                <c:pt idx="9857">
                  <c:v>0.12967400000000001</c:v>
                </c:pt>
                <c:pt idx="9858">
                  <c:v>0.12901899999999999</c:v>
                </c:pt>
                <c:pt idx="9859">
                  <c:v>0.1283</c:v>
                </c:pt>
                <c:pt idx="9860">
                  <c:v>0.12751499999999999</c:v>
                </c:pt>
                <c:pt idx="9861">
                  <c:v>0.126666</c:v>
                </c:pt>
                <c:pt idx="9862">
                  <c:v>0.12575</c:v>
                </c:pt>
                <c:pt idx="9863">
                  <c:v>0.124769</c:v>
                </c:pt>
                <c:pt idx="9864">
                  <c:v>0.123722</c:v>
                </c:pt>
                <c:pt idx="9865">
                  <c:v>0.12260799999999999</c:v>
                </c:pt>
                <c:pt idx="9866">
                  <c:v>0.121429</c:v>
                </c:pt>
                <c:pt idx="9867">
                  <c:v>0.120183</c:v>
                </c:pt>
                <c:pt idx="9868">
                  <c:v>0.11887200000000001</c:v>
                </c:pt>
                <c:pt idx="9869">
                  <c:v>0.117496</c:v>
                </c:pt>
                <c:pt idx="9870">
                  <c:v>0.11605600000000001</c:v>
                </c:pt>
                <c:pt idx="9871">
                  <c:v>0.114552</c:v>
                </c:pt>
                <c:pt idx="9872">
                  <c:v>0.112986</c:v>
                </c:pt>
                <c:pt idx="9873">
                  <c:v>0.111359</c:v>
                </c:pt>
                <c:pt idx="9874">
                  <c:v>0.10967200000000001</c:v>
                </c:pt>
                <c:pt idx="9875">
                  <c:v>0.10792499999999999</c:v>
                </c:pt>
                <c:pt idx="9876">
                  <c:v>0.10612199999999999</c:v>
                </c:pt>
                <c:pt idx="9877">
                  <c:v>0.10426100000000001</c:v>
                </c:pt>
                <c:pt idx="9878">
                  <c:v>0.10234500000000001</c:v>
                </c:pt>
                <c:pt idx="9879">
                  <c:v>0.10037600000000001</c:v>
                </c:pt>
                <c:pt idx="9880">
                  <c:v>9.8355899999999996E-2</c:v>
                </c:pt>
                <c:pt idx="9881">
                  <c:v>9.6285999999999997E-2</c:v>
                </c:pt>
                <c:pt idx="9882">
                  <c:v>9.4168399999999999E-2</c:v>
                </c:pt>
                <c:pt idx="9883">
                  <c:v>9.2005600000000007E-2</c:v>
                </c:pt>
                <c:pt idx="9884">
                  <c:v>8.9800699999999997E-2</c:v>
                </c:pt>
                <c:pt idx="9885">
                  <c:v>8.7556599999999998E-2</c:v>
                </c:pt>
                <c:pt idx="9886">
                  <c:v>8.5276000000000005E-2</c:v>
                </c:pt>
                <c:pt idx="9887">
                  <c:v>8.2961400000000005E-2</c:v>
                </c:pt>
                <c:pt idx="9888">
                  <c:v>8.0615400000000004E-2</c:v>
                </c:pt>
                <c:pt idx="9889">
                  <c:v>7.8240699999999996E-2</c:v>
                </c:pt>
                <c:pt idx="9890">
                  <c:v>7.5840299999999999E-2</c:v>
                </c:pt>
                <c:pt idx="9891">
                  <c:v>7.3417399999999994E-2</c:v>
                </c:pt>
                <c:pt idx="9892">
                  <c:v>7.0975499999999997E-2</c:v>
                </c:pt>
                <c:pt idx="9893">
                  <c:v>6.8517999999999996E-2</c:v>
                </c:pt>
                <c:pt idx="9894">
                  <c:v>6.6048399999999993E-2</c:v>
                </c:pt>
                <c:pt idx="9895">
                  <c:v>6.3569899999999999E-2</c:v>
                </c:pt>
                <c:pt idx="9896">
                  <c:v>6.1086099999999997E-2</c:v>
                </c:pt>
                <c:pt idx="9897">
                  <c:v>5.8600899999999997E-2</c:v>
                </c:pt>
                <c:pt idx="9898">
                  <c:v>5.61182E-2</c:v>
                </c:pt>
                <c:pt idx="9899">
                  <c:v>5.3641899999999999E-2</c:v>
                </c:pt>
                <c:pt idx="9900">
                  <c:v>5.1175999999999999E-2</c:v>
                </c:pt>
                <c:pt idx="9901">
                  <c:v>4.8724200000000002E-2</c:v>
                </c:pt>
                <c:pt idx="9902">
                  <c:v>4.6290400000000002E-2</c:v>
                </c:pt>
                <c:pt idx="9903">
                  <c:v>4.3878399999999998E-2</c:v>
                </c:pt>
                <c:pt idx="9904">
                  <c:v>4.14922E-2</c:v>
                </c:pt>
                <c:pt idx="9905">
                  <c:v>3.91356E-2</c:v>
                </c:pt>
                <c:pt idx="9906">
                  <c:v>3.68128E-2</c:v>
                </c:pt>
                <c:pt idx="9907">
                  <c:v>3.4527700000000001E-2</c:v>
                </c:pt>
                <c:pt idx="9908">
                  <c:v>3.2283800000000001E-2</c:v>
                </c:pt>
                <c:pt idx="9909">
                  <c:v>3.0084699999999999E-2</c:v>
                </c:pt>
                <c:pt idx="9910">
                  <c:v>2.7934400000000002E-2</c:v>
                </c:pt>
                <c:pt idx="9911">
                  <c:v>2.58368E-2</c:v>
                </c:pt>
                <c:pt idx="9912">
                  <c:v>2.3795299999999998E-2</c:v>
                </c:pt>
                <c:pt idx="9913">
                  <c:v>2.1813200000000001E-2</c:v>
                </c:pt>
                <c:pt idx="9914">
                  <c:v>1.9893999999999998E-2</c:v>
                </c:pt>
                <c:pt idx="9915">
                  <c:v>1.8041600000000001E-2</c:v>
                </c:pt>
                <c:pt idx="9916">
                  <c:v>1.6259699999999998E-2</c:v>
                </c:pt>
                <c:pt idx="9917">
                  <c:v>1.45519E-2</c:v>
                </c:pt>
                <c:pt idx="9918">
                  <c:v>1.2921500000000001E-2</c:v>
                </c:pt>
                <c:pt idx="9919">
                  <c:v>1.13721E-2</c:v>
                </c:pt>
                <c:pt idx="9920" formatCode="0.00E+00">
                  <c:v>9.90686E-3</c:v>
                </c:pt>
                <c:pt idx="9921" formatCode="0.00E+00">
                  <c:v>8.5289800000000002E-3</c:v>
                </c:pt>
                <c:pt idx="9922" formatCode="0.00E+00">
                  <c:v>7.2411799999999998E-3</c:v>
                </c:pt>
                <c:pt idx="9923" formatCode="0.00E+00">
                  <c:v>6.0461200000000003E-3</c:v>
                </c:pt>
                <c:pt idx="9924" formatCode="0.00E+00">
                  <c:v>4.9466099999999997E-3</c:v>
                </c:pt>
                <c:pt idx="9925" formatCode="0.00E+00">
                  <c:v>3.94525E-3</c:v>
                </c:pt>
                <c:pt idx="9926" formatCode="0.00E+00">
                  <c:v>3.0443800000000002E-3</c:v>
                </c:pt>
                <c:pt idx="9927" formatCode="0.00E+00">
                  <c:v>2.2467099999999999E-3</c:v>
                </c:pt>
                <c:pt idx="9928" formatCode="0.00E+00">
                  <c:v>1.5554799999999999E-3</c:v>
                </c:pt>
                <c:pt idx="9929" formatCode="0.00E+00">
                  <c:v>9.7342499999999998E-4</c:v>
                </c:pt>
                <c:pt idx="9930" formatCode="0.00E+00">
                  <c:v>5.0217600000000001E-4</c:v>
                </c:pt>
                <c:pt idx="9931" formatCode="0.00E+00">
                  <c:v>1.43282E-4</c:v>
                </c:pt>
                <c:pt idx="9932" formatCode="0.00E+00">
                  <c:v>-1.0141000000000001E-4</c:v>
                </c:pt>
                <c:pt idx="9933" formatCode="0.00E+00">
                  <c:v>-2.30366E-4</c:v>
                </c:pt>
                <c:pt idx="9934" formatCode="0.00E+00">
                  <c:v>-2.4226099999999999E-4</c:v>
                </c:pt>
                <c:pt idx="9935" formatCode="0.00E+00">
                  <c:v>-1.35623E-4</c:v>
                </c:pt>
                <c:pt idx="9936" formatCode="0.00E+00">
                  <c:v>9.08628E-5</c:v>
                </c:pt>
                <c:pt idx="9937" formatCode="0.00E+00">
                  <c:v>4.3787900000000001E-4</c:v>
                </c:pt>
                <c:pt idx="9938" formatCode="0.00E+00">
                  <c:v>9.0534600000000002E-4</c:v>
                </c:pt>
                <c:pt idx="9939" formatCode="0.00E+00">
                  <c:v>1.4930399999999999E-3</c:v>
                </c:pt>
                <c:pt idx="9940" formatCode="0.00E+00">
                  <c:v>2.2014500000000002E-3</c:v>
                </c:pt>
                <c:pt idx="9941" formatCode="0.00E+00">
                  <c:v>3.0311600000000002E-3</c:v>
                </c:pt>
                <c:pt idx="9942" formatCode="0.00E+00">
                  <c:v>3.9820000000000003E-3</c:v>
                </c:pt>
                <c:pt idx="9943" formatCode="0.00E+00">
                  <c:v>5.0534899999999999E-3</c:v>
                </c:pt>
                <c:pt idx="9944" formatCode="0.00E+00">
                  <c:v>6.2451099999999999E-3</c:v>
                </c:pt>
                <c:pt idx="9945" formatCode="0.00E+00">
                  <c:v>7.5560999999999996E-3</c:v>
                </c:pt>
                <c:pt idx="9946" formatCode="0.00E+00">
                  <c:v>8.9857600000000006E-3</c:v>
                </c:pt>
                <c:pt idx="9947">
                  <c:v>1.0533300000000001E-2</c:v>
                </c:pt>
                <c:pt idx="9948">
                  <c:v>1.2197100000000001E-2</c:v>
                </c:pt>
                <c:pt idx="9949">
                  <c:v>1.3975899999999999E-2</c:v>
                </c:pt>
                <c:pt idx="9950">
                  <c:v>1.5869299999999999E-2</c:v>
                </c:pt>
                <c:pt idx="9951">
                  <c:v>1.7876199999999998E-2</c:v>
                </c:pt>
                <c:pt idx="9952">
                  <c:v>1.9992900000000001E-2</c:v>
                </c:pt>
                <c:pt idx="9953">
                  <c:v>2.2214299999999999E-2</c:v>
                </c:pt>
                <c:pt idx="9954">
                  <c:v>2.45364E-2</c:v>
                </c:pt>
                <c:pt idx="9955">
                  <c:v>2.6959E-2</c:v>
                </c:pt>
                <c:pt idx="9956">
                  <c:v>2.9483599999999999E-2</c:v>
                </c:pt>
                <c:pt idx="9957">
                  <c:v>3.2109199999999997E-2</c:v>
                </c:pt>
                <c:pt idx="9958">
                  <c:v>3.4833000000000003E-2</c:v>
                </c:pt>
                <c:pt idx="9959">
                  <c:v>3.7651299999999999E-2</c:v>
                </c:pt>
                <c:pt idx="9960">
                  <c:v>4.0561E-2</c:v>
                </c:pt>
                <c:pt idx="9961">
                  <c:v>4.35585E-2</c:v>
                </c:pt>
                <c:pt idx="9962">
                  <c:v>4.6639399999999998E-2</c:v>
                </c:pt>
                <c:pt idx="9963">
                  <c:v>4.9799499999999997E-2</c:v>
                </c:pt>
                <c:pt idx="9964">
                  <c:v>5.30348E-2</c:v>
                </c:pt>
                <c:pt idx="9965">
                  <c:v>5.6340800000000003E-2</c:v>
                </c:pt>
                <c:pt idx="9966">
                  <c:v>5.9712300000000003E-2</c:v>
                </c:pt>
                <c:pt idx="9967">
                  <c:v>6.3143500000000005E-2</c:v>
                </c:pt>
                <c:pt idx="9968">
                  <c:v>6.6628900000000005E-2</c:v>
                </c:pt>
                <c:pt idx="9969">
                  <c:v>7.0163299999999998E-2</c:v>
                </c:pt>
                <c:pt idx="9970">
                  <c:v>7.3742000000000002E-2</c:v>
                </c:pt>
                <c:pt idx="9971">
                  <c:v>7.7359600000000001E-2</c:v>
                </c:pt>
                <c:pt idx="9972">
                  <c:v>8.1010799999999994E-2</c:v>
                </c:pt>
                <c:pt idx="9973">
                  <c:v>8.4690699999999994E-2</c:v>
                </c:pt>
                <c:pt idx="9974">
                  <c:v>8.8395399999999999E-2</c:v>
                </c:pt>
                <c:pt idx="9975">
                  <c:v>9.2121800000000004E-2</c:v>
                </c:pt>
                <c:pt idx="9976">
                  <c:v>9.5865599999999995E-2</c:v>
                </c:pt>
                <c:pt idx="9977">
                  <c:v>9.9619799999999994E-2</c:v>
                </c:pt>
                <c:pt idx="9978">
                  <c:v>0.103376</c:v>
                </c:pt>
                <c:pt idx="9979">
                  <c:v>0.107126</c:v>
                </c:pt>
                <c:pt idx="9980">
                  <c:v>0.11086500000000001</c:v>
                </c:pt>
                <c:pt idx="9981">
                  <c:v>0.11458599999999999</c:v>
                </c:pt>
                <c:pt idx="9982">
                  <c:v>0.118286</c:v>
                </c:pt>
                <c:pt idx="9983">
                  <c:v>0.121961</c:v>
                </c:pt>
                <c:pt idx="9984">
                  <c:v>0.125609</c:v>
                </c:pt>
                <c:pt idx="9985">
                  <c:v>0.12922700000000001</c:v>
                </c:pt>
                <c:pt idx="9986">
                  <c:v>0.13281000000000001</c:v>
                </c:pt>
                <c:pt idx="9987">
                  <c:v>0.136349</c:v>
                </c:pt>
                <c:pt idx="9988">
                  <c:v>0.13983499999999999</c:v>
                </c:pt>
                <c:pt idx="9989">
                  <c:v>0.14326700000000001</c:v>
                </c:pt>
                <c:pt idx="9990">
                  <c:v>0.14664099999999999</c:v>
                </c:pt>
                <c:pt idx="9991">
                  <c:v>0.149951</c:v>
                </c:pt>
                <c:pt idx="9992">
                  <c:v>0.15318899999999999</c:v>
                </c:pt>
                <c:pt idx="9993">
                  <c:v>0.15635099999999999</c:v>
                </c:pt>
                <c:pt idx="9994">
                  <c:v>0.15943199999999999</c:v>
                </c:pt>
                <c:pt idx="9995">
                  <c:v>0.16243099999999999</c:v>
                </c:pt>
                <c:pt idx="9996">
                  <c:v>0.16534199999999999</c:v>
                </c:pt>
                <c:pt idx="9997">
                  <c:v>0.16816300000000001</c:v>
                </c:pt>
                <c:pt idx="9998">
                  <c:v>0.17088700000000001</c:v>
                </c:pt>
                <c:pt idx="9999">
                  <c:v>0.173513</c:v>
                </c:pt>
                <c:pt idx="10000">
                  <c:v>0.176035</c:v>
                </c:pt>
                <c:pt idx="10001">
                  <c:v>0.17845</c:v>
                </c:pt>
                <c:pt idx="10002">
                  <c:v>0.180751</c:v>
                </c:pt>
                <c:pt idx="10003">
                  <c:v>0.18293200000000001</c:v>
                </c:pt>
                <c:pt idx="10004">
                  <c:v>0.18498899999999999</c:v>
                </c:pt>
                <c:pt idx="10005">
                  <c:v>0.186922</c:v>
                </c:pt>
                <c:pt idx="10006">
                  <c:v>0.188726</c:v>
                </c:pt>
                <c:pt idx="10007">
                  <c:v>0.19039900000000001</c:v>
                </c:pt>
                <c:pt idx="10008">
                  <c:v>0.191936</c:v>
                </c:pt>
                <c:pt idx="10009">
                  <c:v>0.193332</c:v>
                </c:pt>
                <c:pt idx="10010">
                  <c:v>0.19458600000000001</c:v>
                </c:pt>
                <c:pt idx="10011">
                  <c:v>0.19569600000000001</c:v>
                </c:pt>
                <c:pt idx="10012">
                  <c:v>0.196658</c:v>
                </c:pt>
                <c:pt idx="10013">
                  <c:v>0.197467</c:v>
                </c:pt>
                <c:pt idx="10014">
                  <c:v>0.19811899999999999</c:v>
                </c:pt>
                <c:pt idx="10015">
                  <c:v>0.19861100000000001</c:v>
                </c:pt>
                <c:pt idx="10016">
                  <c:v>0.19894000000000001</c:v>
                </c:pt>
                <c:pt idx="10017">
                  <c:v>0.199103</c:v>
                </c:pt>
                <c:pt idx="10018">
                  <c:v>0.199102</c:v>
                </c:pt>
                <c:pt idx="10019">
                  <c:v>0.19894200000000001</c:v>
                </c:pt>
                <c:pt idx="10020">
                  <c:v>0.19861999999999999</c:v>
                </c:pt>
                <c:pt idx="10021">
                  <c:v>0.19813500000000001</c:v>
                </c:pt>
                <c:pt idx="10022">
                  <c:v>0.197488</c:v>
                </c:pt>
                <c:pt idx="10023">
                  <c:v>0.196683</c:v>
                </c:pt>
                <c:pt idx="10024">
                  <c:v>0.19572200000000001</c:v>
                </c:pt>
                <c:pt idx="10025">
                  <c:v>0.194606</c:v>
                </c:pt>
                <c:pt idx="10026">
                  <c:v>0.193333</c:v>
                </c:pt>
                <c:pt idx="10027">
                  <c:v>0.19190399999999999</c:v>
                </c:pt>
                <c:pt idx="10028">
                  <c:v>0.19031999999999999</c:v>
                </c:pt>
                <c:pt idx="10029">
                  <c:v>0.188584</c:v>
                </c:pt>
                <c:pt idx="10030">
                  <c:v>0.186696</c:v>
                </c:pt>
                <c:pt idx="10031">
                  <c:v>0.18465799999999999</c:v>
                </c:pt>
                <c:pt idx="10032">
                  <c:v>0.182475</c:v>
                </c:pt>
                <c:pt idx="10033">
                  <c:v>0.18015100000000001</c:v>
                </c:pt>
                <c:pt idx="10034">
                  <c:v>0.17768999999999999</c:v>
                </c:pt>
                <c:pt idx="10035">
                  <c:v>0.175092</c:v>
                </c:pt>
                <c:pt idx="10036">
                  <c:v>0.17236199999999999</c:v>
                </c:pt>
                <c:pt idx="10037">
                  <c:v>0.16950499999999999</c:v>
                </c:pt>
                <c:pt idx="10038">
                  <c:v>0.16653000000000001</c:v>
                </c:pt>
                <c:pt idx="10039">
                  <c:v>0.163439</c:v>
                </c:pt>
                <c:pt idx="10040">
                  <c:v>0.16022900000000001</c:v>
                </c:pt>
                <c:pt idx="10041">
                  <c:v>0.15690299999999999</c:v>
                </c:pt>
                <c:pt idx="10042">
                  <c:v>0.15346299999999999</c:v>
                </c:pt>
                <c:pt idx="10043">
                  <c:v>0.149919</c:v>
                </c:pt>
                <c:pt idx="10044">
                  <c:v>0.14627599999999999</c:v>
                </c:pt>
                <c:pt idx="10045">
                  <c:v>0.142537</c:v>
                </c:pt>
                <c:pt idx="10046">
                  <c:v>0.13870499999999999</c:v>
                </c:pt>
                <c:pt idx="10047">
                  <c:v>0.13478699999999999</c:v>
                </c:pt>
                <c:pt idx="10048">
                  <c:v>0.13079299999999999</c:v>
                </c:pt>
                <c:pt idx="10049">
                  <c:v>0.12672800000000001</c:v>
                </c:pt>
                <c:pt idx="10050">
                  <c:v>0.122599</c:v>
                </c:pt>
                <c:pt idx="10051">
                  <c:v>0.118413</c:v>
                </c:pt>
                <c:pt idx="10052">
                  <c:v>0.114178</c:v>
                </c:pt>
                <c:pt idx="10053">
                  <c:v>0.10989699999999999</c:v>
                </c:pt>
                <c:pt idx="10054">
                  <c:v>0.105569</c:v>
                </c:pt>
                <c:pt idx="10055">
                  <c:v>0.101198</c:v>
                </c:pt>
                <c:pt idx="10056">
                  <c:v>9.6793400000000002E-2</c:v>
                </c:pt>
                <c:pt idx="10057">
                  <c:v>9.2366100000000007E-2</c:v>
                </c:pt>
                <c:pt idx="10058">
                  <c:v>8.7921899999999997E-2</c:v>
                </c:pt>
                <c:pt idx="10059">
                  <c:v>8.3465399999999995E-2</c:v>
                </c:pt>
                <c:pt idx="10060">
                  <c:v>7.9000899999999999E-2</c:v>
                </c:pt>
                <c:pt idx="10061">
                  <c:v>7.4533000000000002E-2</c:v>
                </c:pt>
                <c:pt idx="10062">
                  <c:v>7.0069000000000006E-2</c:v>
                </c:pt>
                <c:pt idx="10063">
                  <c:v>6.5618300000000004E-2</c:v>
                </c:pt>
                <c:pt idx="10064">
                  <c:v>6.1187100000000001E-2</c:v>
                </c:pt>
                <c:pt idx="10065">
                  <c:v>5.6776800000000002E-2</c:v>
                </c:pt>
                <c:pt idx="10066">
                  <c:v>5.2388999999999998E-2</c:v>
                </c:pt>
                <c:pt idx="10067">
                  <c:v>4.80299E-2</c:v>
                </c:pt>
                <c:pt idx="10068">
                  <c:v>4.3707599999999999E-2</c:v>
                </c:pt>
                <c:pt idx="10069">
                  <c:v>3.9428100000000001E-2</c:v>
                </c:pt>
                <c:pt idx="10070">
                  <c:v>3.5195900000000002E-2</c:v>
                </c:pt>
                <c:pt idx="10071">
                  <c:v>3.1017099999999999E-2</c:v>
                </c:pt>
                <c:pt idx="10072">
                  <c:v>2.6900299999999999E-2</c:v>
                </c:pt>
                <c:pt idx="10073">
                  <c:v>2.2853100000000001E-2</c:v>
                </c:pt>
                <c:pt idx="10074">
                  <c:v>1.8877999999999999E-2</c:v>
                </c:pt>
                <c:pt idx="10075">
                  <c:v>1.4975499999999999E-2</c:v>
                </c:pt>
                <c:pt idx="10076">
                  <c:v>1.115E-2</c:v>
                </c:pt>
                <c:pt idx="10077" formatCode="0.00E+00">
                  <c:v>7.40926E-3</c:v>
                </c:pt>
                <c:pt idx="10078" formatCode="0.00E+00">
                  <c:v>3.75896E-3</c:v>
                </c:pt>
                <c:pt idx="10079" formatCode="0.00E+00">
                  <c:v>2.0240300000000001E-4</c:v>
                </c:pt>
                <c:pt idx="10080" formatCode="0.00E+00">
                  <c:v>-3.25597E-3</c:v>
                </c:pt>
                <c:pt idx="10081" formatCode="0.00E+00">
                  <c:v>-6.6101399999999996E-3</c:v>
                </c:pt>
                <c:pt idx="10082" formatCode="0.00E+00">
                  <c:v>-9.85632E-3</c:v>
                </c:pt>
                <c:pt idx="10083">
                  <c:v>-1.2994800000000001E-2</c:v>
                </c:pt>
                <c:pt idx="10084">
                  <c:v>-1.6026599999999998E-2</c:v>
                </c:pt>
                <c:pt idx="10085">
                  <c:v>-1.8949400000000002E-2</c:v>
                </c:pt>
                <c:pt idx="10086">
                  <c:v>-2.1756600000000001E-2</c:v>
                </c:pt>
                <c:pt idx="10087">
                  <c:v>-2.4440900000000002E-2</c:v>
                </c:pt>
                <c:pt idx="10088">
                  <c:v>-2.6997500000000001E-2</c:v>
                </c:pt>
                <c:pt idx="10089">
                  <c:v>-2.9425900000000001E-2</c:v>
                </c:pt>
                <c:pt idx="10090">
                  <c:v>-3.17278E-2</c:v>
                </c:pt>
                <c:pt idx="10091">
                  <c:v>-3.3900800000000002E-2</c:v>
                </c:pt>
                <c:pt idx="10092">
                  <c:v>-3.5936099999999999E-2</c:v>
                </c:pt>
                <c:pt idx="10093">
                  <c:v>-3.7826899999999997E-2</c:v>
                </c:pt>
                <c:pt idx="10094">
                  <c:v>-3.9572599999999999E-2</c:v>
                </c:pt>
                <c:pt idx="10095">
                  <c:v>-4.1175499999999997E-2</c:v>
                </c:pt>
                <c:pt idx="10096">
                  <c:v>-4.2637500000000002E-2</c:v>
                </c:pt>
                <c:pt idx="10097">
                  <c:v>-4.3957799999999998E-2</c:v>
                </c:pt>
                <c:pt idx="10098">
                  <c:v>-4.5134199999999999E-2</c:v>
                </c:pt>
                <c:pt idx="10099">
                  <c:v>-4.6164700000000003E-2</c:v>
                </c:pt>
                <c:pt idx="10100">
                  <c:v>-4.7045700000000003E-2</c:v>
                </c:pt>
                <c:pt idx="10101">
                  <c:v>-4.7772200000000001E-2</c:v>
                </c:pt>
                <c:pt idx="10102">
                  <c:v>-4.8344900000000003E-2</c:v>
                </c:pt>
                <c:pt idx="10103">
                  <c:v>-4.8773499999999997E-2</c:v>
                </c:pt>
                <c:pt idx="10104">
                  <c:v>-4.9065699999999997E-2</c:v>
                </c:pt>
                <c:pt idx="10105">
                  <c:v>-4.9221300000000003E-2</c:v>
                </c:pt>
                <c:pt idx="10106">
                  <c:v>-4.9238799999999999E-2</c:v>
                </c:pt>
                <c:pt idx="10107">
                  <c:v>-4.9119700000000002E-2</c:v>
                </c:pt>
                <c:pt idx="10108">
                  <c:v>-4.8866199999999999E-2</c:v>
                </c:pt>
                <c:pt idx="10109">
                  <c:v>-4.8479399999999999E-2</c:v>
                </c:pt>
                <c:pt idx="10110">
                  <c:v>-4.7958800000000003E-2</c:v>
                </c:pt>
                <c:pt idx="10111">
                  <c:v>-4.7304400000000003E-2</c:v>
                </c:pt>
                <c:pt idx="10112">
                  <c:v>-4.6519499999999998E-2</c:v>
                </c:pt>
                <c:pt idx="10113">
                  <c:v>-4.5608599999999999E-2</c:v>
                </c:pt>
                <c:pt idx="10114">
                  <c:v>-4.4578E-2</c:v>
                </c:pt>
                <c:pt idx="10115">
                  <c:v>-4.3435599999999998E-2</c:v>
                </c:pt>
                <c:pt idx="10116">
                  <c:v>-4.2189200000000003E-2</c:v>
                </c:pt>
                <c:pt idx="10117">
                  <c:v>-4.0845399999999997E-2</c:v>
                </c:pt>
                <c:pt idx="10118">
                  <c:v>-3.9408600000000002E-2</c:v>
                </c:pt>
                <c:pt idx="10119">
                  <c:v>-3.7879999999999997E-2</c:v>
                </c:pt>
                <c:pt idx="10120">
                  <c:v>-3.6258600000000002E-2</c:v>
                </c:pt>
                <c:pt idx="10121">
                  <c:v>-3.4544900000000003E-2</c:v>
                </c:pt>
                <c:pt idx="10122">
                  <c:v>-3.27432E-2</c:v>
                </c:pt>
                <c:pt idx="10123">
                  <c:v>-3.0857699999999998E-2</c:v>
                </c:pt>
                <c:pt idx="10124">
                  <c:v>-2.88898E-2</c:v>
                </c:pt>
                <c:pt idx="10125">
                  <c:v>-2.6840900000000001E-2</c:v>
                </c:pt>
                <c:pt idx="10126">
                  <c:v>-2.47163E-2</c:v>
                </c:pt>
                <c:pt idx="10127">
                  <c:v>-2.2527100000000001E-2</c:v>
                </c:pt>
                <c:pt idx="10128">
                  <c:v>-2.02845E-2</c:v>
                </c:pt>
                <c:pt idx="10129">
                  <c:v>-1.7997200000000001E-2</c:v>
                </c:pt>
                <c:pt idx="10130">
                  <c:v>-1.5672999999999999E-2</c:v>
                </c:pt>
                <c:pt idx="10131">
                  <c:v>-1.3319900000000001E-2</c:v>
                </c:pt>
                <c:pt idx="10132">
                  <c:v>-1.0944799999999999E-2</c:v>
                </c:pt>
                <c:pt idx="10133" formatCode="0.00E+00">
                  <c:v>-8.5528199999999992E-3</c:v>
                </c:pt>
                <c:pt idx="10134" formatCode="0.00E+00">
                  <c:v>-6.1492200000000004E-3</c:v>
                </c:pt>
                <c:pt idx="10135" formatCode="0.00E+00">
                  <c:v>-3.7405099999999998E-3</c:v>
                </c:pt>
                <c:pt idx="10136" formatCode="0.00E+00">
                  <c:v>-1.33394E-3</c:v>
                </c:pt>
                <c:pt idx="10137" formatCode="0.00E+00">
                  <c:v>1.06263E-3</c:v>
                </c:pt>
                <c:pt idx="10138" formatCode="0.00E+00">
                  <c:v>3.4426000000000001E-3</c:v>
                </c:pt>
                <c:pt idx="10139" formatCode="0.00E+00">
                  <c:v>5.8042700000000003E-3</c:v>
                </c:pt>
                <c:pt idx="10140" formatCode="0.00E+00">
                  <c:v>8.1461699999999995E-3</c:v>
                </c:pt>
                <c:pt idx="10141">
                  <c:v>1.04598E-2</c:v>
                </c:pt>
                <c:pt idx="10142">
                  <c:v>1.2733599999999999E-2</c:v>
                </c:pt>
                <c:pt idx="10143">
                  <c:v>1.4960599999999999E-2</c:v>
                </c:pt>
                <c:pt idx="10144">
                  <c:v>1.7140699999999998E-2</c:v>
                </c:pt>
                <c:pt idx="10145">
                  <c:v>1.9274699999999999E-2</c:v>
                </c:pt>
                <c:pt idx="10146">
                  <c:v>2.1357500000000001E-2</c:v>
                </c:pt>
                <c:pt idx="10147">
                  <c:v>2.33808E-2</c:v>
                </c:pt>
                <c:pt idx="10148">
                  <c:v>2.53391E-2</c:v>
                </c:pt>
                <c:pt idx="10149">
                  <c:v>2.72307E-2</c:v>
                </c:pt>
                <c:pt idx="10150">
                  <c:v>2.90552E-2</c:v>
                </c:pt>
                <c:pt idx="10151">
                  <c:v>3.0810799999999999E-2</c:v>
                </c:pt>
                <c:pt idx="10152">
                  <c:v>3.2494099999999998E-2</c:v>
                </c:pt>
                <c:pt idx="10153">
                  <c:v>3.4104599999999999E-2</c:v>
                </c:pt>
                <c:pt idx="10154">
                  <c:v>3.5645700000000002E-2</c:v>
                </c:pt>
                <c:pt idx="10155">
                  <c:v>3.7116900000000001E-2</c:v>
                </c:pt>
                <c:pt idx="10156">
                  <c:v>3.8510299999999997E-2</c:v>
                </c:pt>
                <c:pt idx="10157">
                  <c:v>3.9815200000000002E-2</c:v>
                </c:pt>
                <c:pt idx="10158">
                  <c:v>4.1021599999999998E-2</c:v>
                </c:pt>
                <c:pt idx="10159">
                  <c:v>4.2121800000000001E-2</c:v>
                </c:pt>
                <c:pt idx="10160">
                  <c:v>4.3111200000000002E-2</c:v>
                </c:pt>
                <c:pt idx="10161">
                  <c:v>4.3987400000000003E-2</c:v>
                </c:pt>
                <c:pt idx="10162">
                  <c:v>4.47462E-2</c:v>
                </c:pt>
                <c:pt idx="10163">
                  <c:v>4.5383399999999997E-2</c:v>
                </c:pt>
                <c:pt idx="10164">
                  <c:v>4.5895699999999998E-2</c:v>
                </c:pt>
                <c:pt idx="10165">
                  <c:v>4.62809E-2</c:v>
                </c:pt>
                <c:pt idx="10166">
                  <c:v>4.6540900000000003E-2</c:v>
                </c:pt>
                <c:pt idx="10167">
                  <c:v>4.6679900000000003E-2</c:v>
                </c:pt>
                <c:pt idx="10168">
                  <c:v>4.6698299999999998E-2</c:v>
                </c:pt>
                <c:pt idx="10169">
                  <c:v>4.6591300000000002E-2</c:v>
                </c:pt>
                <c:pt idx="10170">
                  <c:v>4.6353400000000003E-2</c:v>
                </c:pt>
                <c:pt idx="10171">
                  <c:v>4.5982000000000002E-2</c:v>
                </c:pt>
                <c:pt idx="10172">
                  <c:v>4.5479899999999997E-2</c:v>
                </c:pt>
                <c:pt idx="10173">
                  <c:v>4.4854600000000001E-2</c:v>
                </c:pt>
                <c:pt idx="10174">
                  <c:v>4.4111699999999997E-2</c:v>
                </c:pt>
                <c:pt idx="10175">
                  <c:v>4.3251699999999997E-2</c:v>
                </c:pt>
                <c:pt idx="10176">
                  <c:v>4.2275399999999998E-2</c:v>
                </c:pt>
                <c:pt idx="10177">
                  <c:v>4.1185600000000003E-2</c:v>
                </c:pt>
                <c:pt idx="10178">
                  <c:v>3.9983600000000001E-2</c:v>
                </c:pt>
                <c:pt idx="10179">
                  <c:v>3.8667800000000002E-2</c:v>
                </c:pt>
                <c:pt idx="10180">
                  <c:v>3.7236199999999997E-2</c:v>
                </c:pt>
                <c:pt idx="10181">
                  <c:v>3.56888E-2</c:v>
                </c:pt>
                <c:pt idx="10182">
                  <c:v>3.4027599999999998E-2</c:v>
                </c:pt>
                <c:pt idx="10183">
                  <c:v>3.2255199999999998E-2</c:v>
                </c:pt>
                <c:pt idx="10184">
                  <c:v>3.0375099999999999E-2</c:v>
                </c:pt>
                <c:pt idx="10185">
                  <c:v>2.8390700000000001E-2</c:v>
                </c:pt>
                <c:pt idx="10186">
                  <c:v>2.63012E-2</c:v>
                </c:pt>
                <c:pt idx="10187">
                  <c:v>2.41076E-2</c:v>
                </c:pt>
                <c:pt idx="10188">
                  <c:v>2.1817799999999998E-2</c:v>
                </c:pt>
                <c:pt idx="10189">
                  <c:v>1.94381E-2</c:v>
                </c:pt>
                <c:pt idx="10190">
                  <c:v>1.6966599999999998E-2</c:v>
                </c:pt>
                <c:pt idx="10191">
                  <c:v>1.4397800000000001E-2</c:v>
                </c:pt>
                <c:pt idx="10192">
                  <c:v>1.17327E-2</c:v>
                </c:pt>
                <c:pt idx="10193" formatCode="0.00E+00">
                  <c:v>8.9731900000000007E-3</c:v>
                </c:pt>
                <c:pt idx="10194" formatCode="0.00E+00">
                  <c:v>6.1165500000000001E-3</c:v>
                </c:pt>
                <c:pt idx="10195" formatCode="0.00E+00">
                  <c:v>3.1629900000000001E-3</c:v>
                </c:pt>
                <c:pt idx="10196" formatCode="0.00E+00">
                  <c:v>1.19367E-4</c:v>
                </c:pt>
                <c:pt idx="10197" formatCode="0.00E+00">
                  <c:v>-3.0044999999999998E-3</c:v>
                </c:pt>
                <c:pt idx="10198" formatCode="0.00E+00">
                  <c:v>-6.2000299999999996E-3</c:v>
                </c:pt>
                <c:pt idx="10199" formatCode="0.00E+00">
                  <c:v>-9.4600599999999993E-3</c:v>
                </c:pt>
                <c:pt idx="10200">
                  <c:v>-1.27749E-2</c:v>
                </c:pt>
                <c:pt idx="10201">
                  <c:v>-1.6137200000000001E-2</c:v>
                </c:pt>
                <c:pt idx="10202">
                  <c:v>-1.95479E-2</c:v>
                </c:pt>
                <c:pt idx="10203">
                  <c:v>-2.3010300000000001E-2</c:v>
                </c:pt>
                <c:pt idx="10204">
                  <c:v>-2.6523600000000001E-2</c:v>
                </c:pt>
                <c:pt idx="10205">
                  <c:v>-3.0083499999999999E-2</c:v>
                </c:pt>
                <c:pt idx="10206">
                  <c:v>-3.36843E-2</c:v>
                </c:pt>
                <c:pt idx="10207">
                  <c:v>-3.7318400000000002E-2</c:v>
                </c:pt>
                <c:pt idx="10208">
                  <c:v>-4.0977800000000002E-2</c:v>
                </c:pt>
                <c:pt idx="10209">
                  <c:v>-4.4656899999999999E-2</c:v>
                </c:pt>
                <c:pt idx="10210">
                  <c:v>-4.8352399999999997E-2</c:v>
                </c:pt>
                <c:pt idx="10211">
                  <c:v>-5.2061099999999999E-2</c:v>
                </c:pt>
                <c:pt idx="10212">
                  <c:v>-5.5779500000000003E-2</c:v>
                </c:pt>
                <c:pt idx="10213">
                  <c:v>-5.9504000000000001E-2</c:v>
                </c:pt>
                <c:pt idx="10214">
                  <c:v>-6.3231999999999997E-2</c:v>
                </c:pt>
                <c:pt idx="10215">
                  <c:v>-6.6963099999999998E-2</c:v>
                </c:pt>
                <c:pt idx="10216">
                  <c:v>-7.06957E-2</c:v>
                </c:pt>
                <c:pt idx="10217">
                  <c:v>-7.4423500000000004E-2</c:v>
                </c:pt>
                <c:pt idx="10218">
                  <c:v>-7.8139799999999995E-2</c:v>
                </c:pt>
                <c:pt idx="10219">
                  <c:v>-8.1840300000000005E-2</c:v>
                </c:pt>
                <c:pt idx="10220">
                  <c:v>-8.5522799999999996E-2</c:v>
                </c:pt>
                <c:pt idx="10221">
                  <c:v>-8.9185E-2</c:v>
                </c:pt>
                <c:pt idx="10222">
                  <c:v>-9.2822299999999996E-2</c:v>
                </c:pt>
                <c:pt idx="10223">
                  <c:v>-9.6426899999999996E-2</c:v>
                </c:pt>
                <c:pt idx="10224">
                  <c:v>-9.9991800000000006E-2</c:v>
                </c:pt>
                <c:pt idx="10225">
                  <c:v>-0.103515</c:v>
                </c:pt>
                <c:pt idx="10226">
                  <c:v>-0.106999</c:v>
                </c:pt>
                <c:pt idx="10227">
                  <c:v>-0.110439</c:v>
                </c:pt>
                <c:pt idx="10228">
                  <c:v>-0.113833</c:v>
                </c:pt>
                <c:pt idx="10229">
                  <c:v>-0.117178</c:v>
                </c:pt>
                <c:pt idx="10230">
                  <c:v>-0.120474</c:v>
                </c:pt>
                <c:pt idx="10231">
                  <c:v>-0.12371600000000001</c:v>
                </c:pt>
                <c:pt idx="10232">
                  <c:v>-0.12689700000000001</c:v>
                </c:pt>
                <c:pt idx="10233">
                  <c:v>-0.13001199999999999</c:v>
                </c:pt>
                <c:pt idx="10234">
                  <c:v>-0.13305700000000001</c:v>
                </c:pt>
                <c:pt idx="10235">
                  <c:v>-0.13602700000000001</c:v>
                </c:pt>
                <c:pt idx="10236">
                  <c:v>-0.13891899999999999</c:v>
                </c:pt>
                <c:pt idx="10237">
                  <c:v>-0.14172899999999999</c:v>
                </c:pt>
                <c:pt idx="10238">
                  <c:v>-0.144459</c:v>
                </c:pt>
                <c:pt idx="10239">
                  <c:v>-0.14710999999999999</c:v>
                </c:pt>
                <c:pt idx="10240">
                  <c:v>-0.149674</c:v>
                </c:pt>
                <c:pt idx="10241">
                  <c:v>-0.152138</c:v>
                </c:pt>
                <c:pt idx="10242">
                  <c:v>-0.15448999999999999</c:v>
                </c:pt>
                <c:pt idx="10243">
                  <c:v>-0.156725</c:v>
                </c:pt>
                <c:pt idx="10244">
                  <c:v>-0.15884300000000001</c:v>
                </c:pt>
                <c:pt idx="10245">
                  <c:v>-0.16084799999999999</c:v>
                </c:pt>
                <c:pt idx="10246">
                  <c:v>-0.162746</c:v>
                </c:pt>
                <c:pt idx="10247">
                  <c:v>-0.16454099999999999</c:v>
                </c:pt>
                <c:pt idx="10248">
                  <c:v>-0.16622999999999999</c:v>
                </c:pt>
                <c:pt idx="10249">
                  <c:v>-0.16780999999999999</c:v>
                </c:pt>
                <c:pt idx="10250">
                  <c:v>-0.16929</c:v>
                </c:pt>
                <c:pt idx="10251">
                  <c:v>-0.170679</c:v>
                </c:pt>
                <c:pt idx="10252">
                  <c:v>-0.171983</c:v>
                </c:pt>
                <c:pt idx="10253">
                  <c:v>-0.173206</c:v>
                </c:pt>
                <c:pt idx="10254">
                  <c:v>-0.17435400000000001</c:v>
                </c:pt>
                <c:pt idx="10255">
                  <c:v>-0.175426</c:v>
                </c:pt>
                <c:pt idx="10256">
                  <c:v>-0.176424</c:v>
                </c:pt>
                <c:pt idx="10257">
                  <c:v>-0.17735000000000001</c:v>
                </c:pt>
                <c:pt idx="10258">
                  <c:v>-0.178199</c:v>
                </c:pt>
                <c:pt idx="10259">
                  <c:v>-0.17896300000000001</c:v>
                </c:pt>
                <c:pt idx="10260">
                  <c:v>-0.17962900000000001</c:v>
                </c:pt>
                <c:pt idx="10261">
                  <c:v>-0.18019199999999999</c:v>
                </c:pt>
                <c:pt idx="10262">
                  <c:v>-0.180649</c:v>
                </c:pt>
                <c:pt idx="10263">
                  <c:v>-0.181004</c:v>
                </c:pt>
                <c:pt idx="10264">
                  <c:v>-0.181252</c:v>
                </c:pt>
                <c:pt idx="10265">
                  <c:v>-0.18138499999999999</c:v>
                </c:pt>
                <c:pt idx="10266">
                  <c:v>-0.18140400000000001</c:v>
                </c:pt>
                <c:pt idx="10267">
                  <c:v>-0.18132100000000001</c:v>
                </c:pt>
                <c:pt idx="10268">
                  <c:v>-0.181148</c:v>
                </c:pt>
                <c:pt idx="10269">
                  <c:v>-0.180894</c:v>
                </c:pt>
                <c:pt idx="10270">
                  <c:v>-0.180561</c:v>
                </c:pt>
                <c:pt idx="10271">
                  <c:v>-0.18015</c:v>
                </c:pt>
                <c:pt idx="10272">
                  <c:v>-0.17965999999999999</c:v>
                </c:pt>
                <c:pt idx="10273">
                  <c:v>-0.179088</c:v>
                </c:pt>
                <c:pt idx="10274">
                  <c:v>-0.17843700000000001</c:v>
                </c:pt>
                <c:pt idx="10275">
                  <c:v>-0.17771400000000001</c:v>
                </c:pt>
                <c:pt idx="10276">
                  <c:v>-0.176925</c:v>
                </c:pt>
                <c:pt idx="10277">
                  <c:v>-0.17607600000000001</c:v>
                </c:pt>
                <c:pt idx="10278">
                  <c:v>-0.175177</c:v>
                </c:pt>
                <c:pt idx="10279">
                  <c:v>-0.17424200000000001</c:v>
                </c:pt>
                <c:pt idx="10280">
                  <c:v>-0.17327899999999999</c:v>
                </c:pt>
                <c:pt idx="10281">
                  <c:v>-0.17229700000000001</c:v>
                </c:pt>
                <c:pt idx="10282">
                  <c:v>-0.17130400000000001</c:v>
                </c:pt>
                <c:pt idx="10283">
                  <c:v>-0.17030600000000001</c:v>
                </c:pt>
                <c:pt idx="10284">
                  <c:v>-0.16930799999999999</c:v>
                </c:pt>
                <c:pt idx="10285">
                  <c:v>-0.16830300000000001</c:v>
                </c:pt>
                <c:pt idx="10286">
                  <c:v>-0.167291</c:v>
                </c:pt>
                <c:pt idx="10287">
                  <c:v>-0.16627400000000001</c:v>
                </c:pt>
                <c:pt idx="10288">
                  <c:v>-0.16525999999999999</c:v>
                </c:pt>
                <c:pt idx="10289">
                  <c:v>-0.16425500000000001</c:v>
                </c:pt>
                <c:pt idx="10290">
                  <c:v>-0.163267</c:v>
                </c:pt>
                <c:pt idx="10291">
                  <c:v>-0.162305</c:v>
                </c:pt>
                <c:pt idx="10292">
                  <c:v>-0.16136800000000001</c:v>
                </c:pt>
                <c:pt idx="10293">
                  <c:v>-0.16044700000000001</c:v>
                </c:pt>
                <c:pt idx="10294">
                  <c:v>-0.15954299999999999</c:v>
                </c:pt>
                <c:pt idx="10295">
                  <c:v>-0.158667</c:v>
                </c:pt>
                <c:pt idx="10296">
                  <c:v>-0.157828</c:v>
                </c:pt>
                <c:pt idx="10297">
                  <c:v>-0.15703</c:v>
                </c:pt>
                <c:pt idx="10298">
                  <c:v>-0.156277</c:v>
                </c:pt>
                <c:pt idx="10299">
                  <c:v>-0.15557599999999999</c:v>
                </c:pt>
                <c:pt idx="10300">
                  <c:v>-0.15493199999999999</c:v>
                </c:pt>
                <c:pt idx="10301">
                  <c:v>-0.15435099999999999</c:v>
                </c:pt>
                <c:pt idx="10302">
                  <c:v>-0.153836</c:v>
                </c:pt>
                <c:pt idx="10303">
                  <c:v>-0.15339700000000001</c:v>
                </c:pt>
                <c:pt idx="10304">
                  <c:v>-0.15303600000000001</c:v>
                </c:pt>
                <c:pt idx="10305">
                  <c:v>-0.15274799999999999</c:v>
                </c:pt>
                <c:pt idx="10306">
                  <c:v>-0.152531</c:v>
                </c:pt>
                <c:pt idx="10307">
                  <c:v>-0.152388</c:v>
                </c:pt>
                <c:pt idx="10308">
                  <c:v>-0.15232200000000001</c:v>
                </c:pt>
                <c:pt idx="10309">
                  <c:v>-0.15233099999999999</c:v>
                </c:pt>
                <c:pt idx="10310">
                  <c:v>-0.15241199999999999</c:v>
                </c:pt>
                <c:pt idx="10311">
                  <c:v>-0.152557</c:v>
                </c:pt>
                <c:pt idx="10312">
                  <c:v>-0.15276100000000001</c:v>
                </c:pt>
                <c:pt idx="10313">
                  <c:v>-0.153026</c:v>
                </c:pt>
                <c:pt idx="10314">
                  <c:v>-0.15336</c:v>
                </c:pt>
                <c:pt idx="10315">
                  <c:v>-0.15376400000000001</c:v>
                </c:pt>
                <c:pt idx="10316">
                  <c:v>-0.15424199999999999</c:v>
                </c:pt>
                <c:pt idx="10317">
                  <c:v>-0.15479799999999999</c:v>
                </c:pt>
                <c:pt idx="10318">
                  <c:v>-0.15543299999999999</c:v>
                </c:pt>
                <c:pt idx="10319">
                  <c:v>-0.15614900000000001</c:v>
                </c:pt>
                <c:pt idx="10320">
                  <c:v>-0.15694900000000001</c:v>
                </c:pt>
                <c:pt idx="10321">
                  <c:v>-0.157831</c:v>
                </c:pt>
                <c:pt idx="10322">
                  <c:v>-0.15878500000000001</c:v>
                </c:pt>
                <c:pt idx="10323">
                  <c:v>-0.159805</c:v>
                </c:pt>
                <c:pt idx="10324">
                  <c:v>-0.16089500000000001</c:v>
                </c:pt>
                <c:pt idx="10325">
                  <c:v>-0.16205600000000001</c:v>
                </c:pt>
                <c:pt idx="10326">
                  <c:v>-0.16328200000000001</c:v>
                </c:pt>
                <c:pt idx="10327">
                  <c:v>-0.16456999999999999</c:v>
                </c:pt>
                <c:pt idx="10328">
                  <c:v>-0.165913</c:v>
                </c:pt>
                <c:pt idx="10329">
                  <c:v>-0.16730700000000001</c:v>
                </c:pt>
                <c:pt idx="10330">
                  <c:v>-0.16874400000000001</c:v>
                </c:pt>
                <c:pt idx="10331">
                  <c:v>-0.170214</c:v>
                </c:pt>
                <c:pt idx="10332">
                  <c:v>-0.171707</c:v>
                </c:pt>
                <c:pt idx="10333">
                  <c:v>-0.17321600000000001</c:v>
                </c:pt>
                <c:pt idx="10334">
                  <c:v>-0.17474300000000001</c:v>
                </c:pt>
                <c:pt idx="10335">
                  <c:v>-0.176288</c:v>
                </c:pt>
                <c:pt idx="10336">
                  <c:v>-0.17785300000000001</c:v>
                </c:pt>
                <c:pt idx="10337">
                  <c:v>-0.17943899999999999</c:v>
                </c:pt>
                <c:pt idx="10338">
                  <c:v>-0.18104899999999999</c:v>
                </c:pt>
                <c:pt idx="10339">
                  <c:v>-0.18269199999999999</c:v>
                </c:pt>
                <c:pt idx="10340">
                  <c:v>-0.18437000000000001</c:v>
                </c:pt>
                <c:pt idx="10341">
                  <c:v>-0.186084</c:v>
                </c:pt>
                <c:pt idx="10342">
                  <c:v>-0.18782799999999999</c:v>
                </c:pt>
                <c:pt idx="10343">
                  <c:v>-0.189586</c:v>
                </c:pt>
                <c:pt idx="10344">
                  <c:v>-0.19134499999999999</c:v>
                </c:pt>
                <c:pt idx="10345">
                  <c:v>-0.19309699999999999</c:v>
                </c:pt>
                <c:pt idx="10346">
                  <c:v>-0.19484699999999999</c:v>
                </c:pt>
                <c:pt idx="10347">
                  <c:v>-0.196605</c:v>
                </c:pt>
                <c:pt idx="10348">
                  <c:v>-0.198378</c:v>
                </c:pt>
                <c:pt idx="10349">
                  <c:v>-0.200154</c:v>
                </c:pt>
                <c:pt idx="10350">
                  <c:v>-0.20191100000000001</c:v>
                </c:pt>
                <c:pt idx="10351">
                  <c:v>-0.20363100000000001</c:v>
                </c:pt>
                <c:pt idx="10352">
                  <c:v>-0.20530300000000001</c:v>
                </c:pt>
                <c:pt idx="10353">
                  <c:v>-0.20691799999999999</c:v>
                </c:pt>
                <c:pt idx="10354">
                  <c:v>-0.20846500000000001</c:v>
                </c:pt>
                <c:pt idx="10355">
                  <c:v>-0.20993300000000001</c:v>
                </c:pt>
                <c:pt idx="10356">
                  <c:v>-0.21132699999999999</c:v>
                </c:pt>
                <c:pt idx="10357">
                  <c:v>-0.21265700000000001</c:v>
                </c:pt>
                <c:pt idx="10358">
                  <c:v>-0.21393100000000001</c:v>
                </c:pt>
                <c:pt idx="10359">
                  <c:v>-0.21515400000000001</c:v>
                </c:pt>
                <c:pt idx="10360">
                  <c:v>-0.21632299999999999</c:v>
                </c:pt>
                <c:pt idx="10361">
                  <c:v>-0.21742800000000001</c:v>
                </c:pt>
                <c:pt idx="10362">
                  <c:v>-0.21845800000000001</c:v>
                </c:pt>
                <c:pt idx="10363">
                  <c:v>-0.21940899999999999</c:v>
                </c:pt>
                <c:pt idx="10364">
                  <c:v>-0.220279</c:v>
                </c:pt>
                <c:pt idx="10365">
                  <c:v>-0.22106799999999999</c:v>
                </c:pt>
                <c:pt idx="10366">
                  <c:v>-0.221771</c:v>
                </c:pt>
                <c:pt idx="10367">
                  <c:v>-0.22239</c:v>
                </c:pt>
                <c:pt idx="10368">
                  <c:v>-0.22292500000000001</c:v>
                </c:pt>
                <c:pt idx="10369">
                  <c:v>-0.22337499999999999</c:v>
                </c:pt>
                <c:pt idx="10370">
                  <c:v>-0.22373699999999999</c:v>
                </c:pt>
                <c:pt idx="10371">
                  <c:v>-0.22400500000000001</c:v>
                </c:pt>
                <c:pt idx="10372">
                  <c:v>-0.22417000000000001</c:v>
                </c:pt>
                <c:pt idx="10373">
                  <c:v>-0.22422300000000001</c:v>
                </c:pt>
                <c:pt idx="10374">
                  <c:v>-0.224163</c:v>
                </c:pt>
                <c:pt idx="10375">
                  <c:v>-0.223995</c:v>
                </c:pt>
                <c:pt idx="10376">
                  <c:v>-0.223717</c:v>
                </c:pt>
                <c:pt idx="10377">
                  <c:v>-0.223326</c:v>
                </c:pt>
                <c:pt idx="10378">
                  <c:v>-0.22281400000000001</c:v>
                </c:pt>
                <c:pt idx="10379">
                  <c:v>-0.22217400000000001</c:v>
                </c:pt>
                <c:pt idx="10380">
                  <c:v>-0.22140199999999999</c:v>
                </c:pt>
                <c:pt idx="10381">
                  <c:v>-0.22050700000000001</c:v>
                </c:pt>
                <c:pt idx="10382">
                  <c:v>-0.219503</c:v>
                </c:pt>
                <c:pt idx="10383">
                  <c:v>-0.21839900000000001</c:v>
                </c:pt>
                <c:pt idx="10384">
                  <c:v>-0.217196</c:v>
                </c:pt>
                <c:pt idx="10385">
                  <c:v>-0.215893</c:v>
                </c:pt>
                <c:pt idx="10386">
                  <c:v>-0.21449299999999999</c:v>
                </c:pt>
                <c:pt idx="10387">
                  <c:v>-0.21299799999999999</c:v>
                </c:pt>
                <c:pt idx="10388">
                  <c:v>-0.21140200000000001</c:v>
                </c:pt>
                <c:pt idx="10389">
                  <c:v>-0.209705</c:v>
                </c:pt>
                <c:pt idx="10390">
                  <c:v>-0.20791799999999999</c:v>
                </c:pt>
                <c:pt idx="10391">
                  <c:v>-0.20605799999999999</c:v>
                </c:pt>
                <c:pt idx="10392">
                  <c:v>-0.20413400000000001</c:v>
                </c:pt>
                <c:pt idx="10393">
                  <c:v>-0.20214699999999999</c:v>
                </c:pt>
                <c:pt idx="10394">
                  <c:v>-0.20009299999999999</c:v>
                </c:pt>
                <c:pt idx="10395">
                  <c:v>-0.197965</c:v>
                </c:pt>
                <c:pt idx="10396">
                  <c:v>-0.19575799999999999</c:v>
                </c:pt>
                <c:pt idx="10397">
                  <c:v>-0.19347200000000001</c:v>
                </c:pt>
                <c:pt idx="10398">
                  <c:v>-0.19111500000000001</c:v>
                </c:pt>
                <c:pt idx="10399">
                  <c:v>-0.188693</c:v>
                </c:pt>
                <c:pt idx="10400">
                  <c:v>-0.18621099999999999</c:v>
                </c:pt>
                <c:pt idx="10401">
                  <c:v>-0.18367900000000001</c:v>
                </c:pt>
                <c:pt idx="10402">
                  <c:v>-0.18110200000000001</c:v>
                </c:pt>
                <c:pt idx="10403">
                  <c:v>-0.17849300000000001</c:v>
                </c:pt>
                <c:pt idx="10404">
                  <c:v>-0.17586299999999999</c:v>
                </c:pt>
                <c:pt idx="10405">
                  <c:v>-0.17321900000000001</c:v>
                </c:pt>
                <c:pt idx="10406">
                  <c:v>-0.17056499999999999</c:v>
                </c:pt>
                <c:pt idx="10407">
                  <c:v>-0.16790099999999999</c:v>
                </c:pt>
                <c:pt idx="10408">
                  <c:v>-0.16522700000000001</c:v>
                </c:pt>
                <c:pt idx="10409">
                  <c:v>-0.162553</c:v>
                </c:pt>
                <c:pt idx="10410">
                  <c:v>-0.15989100000000001</c:v>
                </c:pt>
                <c:pt idx="10411">
                  <c:v>-0.157254</c:v>
                </c:pt>
                <c:pt idx="10412">
                  <c:v>-0.15465100000000001</c:v>
                </c:pt>
                <c:pt idx="10413">
                  <c:v>-0.15208199999999999</c:v>
                </c:pt>
                <c:pt idx="10414">
                  <c:v>-0.14954899999999999</c:v>
                </c:pt>
                <c:pt idx="10415">
                  <c:v>-0.14705299999999999</c:v>
                </c:pt>
                <c:pt idx="10416">
                  <c:v>-0.144597</c:v>
                </c:pt>
                <c:pt idx="10417">
                  <c:v>-0.14218600000000001</c:v>
                </c:pt>
                <c:pt idx="10418">
                  <c:v>-0.13983499999999999</c:v>
                </c:pt>
                <c:pt idx="10419">
                  <c:v>-0.13755800000000001</c:v>
                </c:pt>
                <c:pt idx="10420">
                  <c:v>-0.13535800000000001</c:v>
                </c:pt>
                <c:pt idx="10421">
                  <c:v>-0.13323699999999999</c:v>
                </c:pt>
                <c:pt idx="10422">
                  <c:v>-0.13120799999999999</c:v>
                </c:pt>
                <c:pt idx="10423">
                  <c:v>-0.12928600000000001</c:v>
                </c:pt>
                <c:pt idx="10424">
                  <c:v>-0.127471</c:v>
                </c:pt>
                <c:pt idx="10425">
                  <c:v>-0.12575800000000001</c:v>
                </c:pt>
                <c:pt idx="10426">
                  <c:v>-0.124149</c:v>
                </c:pt>
                <c:pt idx="10427">
                  <c:v>-0.122652</c:v>
                </c:pt>
                <c:pt idx="10428">
                  <c:v>-0.121269</c:v>
                </c:pt>
                <c:pt idx="10429">
                  <c:v>-0.119991</c:v>
                </c:pt>
                <c:pt idx="10430">
                  <c:v>-0.118816</c:v>
                </c:pt>
                <c:pt idx="10431">
                  <c:v>-0.117744</c:v>
                </c:pt>
                <c:pt idx="10432">
                  <c:v>-0.11677800000000001</c:v>
                </c:pt>
                <c:pt idx="10433">
                  <c:v>-0.11592</c:v>
                </c:pt>
                <c:pt idx="10434">
                  <c:v>-0.115186</c:v>
                </c:pt>
                <c:pt idx="10435">
                  <c:v>-0.114597</c:v>
                </c:pt>
                <c:pt idx="10436">
                  <c:v>-0.114163</c:v>
                </c:pt>
                <c:pt idx="10437">
                  <c:v>-0.11387899999999999</c:v>
                </c:pt>
                <c:pt idx="10438">
                  <c:v>-0.113732</c:v>
                </c:pt>
                <c:pt idx="10439">
                  <c:v>-0.11371299999999999</c:v>
                </c:pt>
                <c:pt idx="10440">
                  <c:v>-0.113827</c:v>
                </c:pt>
                <c:pt idx="10441">
                  <c:v>-0.11408</c:v>
                </c:pt>
                <c:pt idx="10442">
                  <c:v>-0.11447</c:v>
                </c:pt>
                <c:pt idx="10443">
                  <c:v>-0.115008</c:v>
                </c:pt>
                <c:pt idx="10444">
                  <c:v>-0.11570800000000001</c:v>
                </c:pt>
                <c:pt idx="10445">
                  <c:v>-0.11658300000000001</c:v>
                </c:pt>
                <c:pt idx="10446">
                  <c:v>-0.117628</c:v>
                </c:pt>
                <c:pt idx="10447">
                  <c:v>-0.118836</c:v>
                </c:pt>
                <c:pt idx="10448">
                  <c:v>-0.120198</c:v>
                </c:pt>
                <c:pt idx="10449">
                  <c:v>-0.121709</c:v>
                </c:pt>
                <c:pt idx="10450">
                  <c:v>-0.12337099999999999</c:v>
                </c:pt>
                <c:pt idx="10451">
                  <c:v>-0.12518399999999999</c:v>
                </c:pt>
                <c:pt idx="10452">
                  <c:v>-0.12714600000000001</c:v>
                </c:pt>
                <c:pt idx="10453">
                  <c:v>-0.12925200000000001</c:v>
                </c:pt>
                <c:pt idx="10454">
                  <c:v>-0.13150500000000001</c:v>
                </c:pt>
                <c:pt idx="10455">
                  <c:v>-0.133911</c:v>
                </c:pt>
                <c:pt idx="10456">
                  <c:v>-0.13646900000000001</c:v>
                </c:pt>
                <c:pt idx="10457">
                  <c:v>-0.13916999999999999</c:v>
                </c:pt>
                <c:pt idx="10458">
                  <c:v>-0.14199999999999999</c:v>
                </c:pt>
                <c:pt idx="10459">
                  <c:v>-0.14494899999999999</c:v>
                </c:pt>
                <c:pt idx="10460">
                  <c:v>-0.148008</c:v>
                </c:pt>
                <c:pt idx="10461">
                  <c:v>-0.151174</c:v>
                </c:pt>
                <c:pt idx="10462">
                  <c:v>-0.154447</c:v>
                </c:pt>
                <c:pt idx="10463">
                  <c:v>-0.157832</c:v>
                </c:pt>
                <c:pt idx="10464">
                  <c:v>-0.16133700000000001</c:v>
                </c:pt>
                <c:pt idx="10465">
                  <c:v>-0.164961</c:v>
                </c:pt>
                <c:pt idx="10466">
                  <c:v>-0.16869500000000001</c:v>
                </c:pt>
                <c:pt idx="10467">
                  <c:v>-0.17252999999999999</c:v>
                </c:pt>
                <c:pt idx="10468">
                  <c:v>-0.17647299999999999</c:v>
                </c:pt>
                <c:pt idx="10469">
                  <c:v>-0.180533</c:v>
                </c:pt>
                <c:pt idx="10470">
                  <c:v>-0.18471699999999999</c:v>
                </c:pt>
                <c:pt idx="10471">
                  <c:v>-0.18901999999999999</c:v>
                </c:pt>
                <c:pt idx="10472">
                  <c:v>-0.19343299999999999</c:v>
                </c:pt>
                <c:pt idx="10473">
                  <c:v>-0.19795399999999999</c:v>
                </c:pt>
                <c:pt idx="10474">
                  <c:v>-0.20257500000000001</c:v>
                </c:pt>
                <c:pt idx="10475">
                  <c:v>-0.20727899999999999</c:v>
                </c:pt>
                <c:pt idx="10476">
                  <c:v>-0.21204899999999999</c:v>
                </c:pt>
                <c:pt idx="10477">
                  <c:v>-0.21687300000000001</c:v>
                </c:pt>
                <c:pt idx="10478">
                  <c:v>-0.221752</c:v>
                </c:pt>
                <c:pt idx="10479">
                  <c:v>-0.226684</c:v>
                </c:pt>
                <c:pt idx="10480">
                  <c:v>-0.23166200000000001</c:v>
                </c:pt>
                <c:pt idx="10481">
                  <c:v>-0.23667299999999999</c:v>
                </c:pt>
                <c:pt idx="10482">
                  <c:v>-0.241703</c:v>
                </c:pt>
                <c:pt idx="10483">
                  <c:v>-0.24673900000000001</c:v>
                </c:pt>
                <c:pt idx="10484">
                  <c:v>-0.25177500000000003</c:v>
                </c:pt>
                <c:pt idx="10485">
                  <c:v>-0.25681599999999999</c:v>
                </c:pt>
                <c:pt idx="10486">
                  <c:v>-0.26186399999999999</c:v>
                </c:pt>
                <c:pt idx="10487">
                  <c:v>-0.26692300000000002</c:v>
                </c:pt>
                <c:pt idx="10488">
                  <c:v>-0.27199200000000001</c:v>
                </c:pt>
                <c:pt idx="10489">
                  <c:v>-0.27706500000000001</c:v>
                </c:pt>
                <c:pt idx="10490">
                  <c:v>-0.28213100000000002</c:v>
                </c:pt>
                <c:pt idx="10491">
                  <c:v>-0.28718100000000002</c:v>
                </c:pt>
                <c:pt idx="10492">
                  <c:v>-0.29220499999999999</c:v>
                </c:pt>
                <c:pt idx="10493">
                  <c:v>-0.29718800000000001</c:v>
                </c:pt>
                <c:pt idx="10494">
                  <c:v>-0.30211500000000002</c:v>
                </c:pt>
                <c:pt idx="10495">
                  <c:v>-0.30698500000000001</c:v>
                </c:pt>
                <c:pt idx="10496">
                  <c:v>-0.311803</c:v>
                </c:pt>
                <c:pt idx="10497">
                  <c:v>-0.31656899999999999</c:v>
                </c:pt>
                <c:pt idx="10498">
                  <c:v>-0.32127299999999998</c:v>
                </c:pt>
                <c:pt idx="10499">
                  <c:v>-0.32590400000000003</c:v>
                </c:pt>
                <c:pt idx="10500">
                  <c:v>-0.33045600000000003</c:v>
                </c:pt>
                <c:pt idx="10501">
                  <c:v>-0.33493099999999998</c:v>
                </c:pt>
                <c:pt idx="10502">
                  <c:v>-0.33932299999999999</c:v>
                </c:pt>
                <c:pt idx="10503">
                  <c:v>-0.34362700000000002</c:v>
                </c:pt>
                <c:pt idx="10504">
                  <c:v>-0.34783799999999998</c:v>
                </c:pt>
                <c:pt idx="10505">
                  <c:v>-0.35195500000000002</c:v>
                </c:pt>
                <c:pt idx="10506">
                  <c:v>-0.35597099999999998</c:v>
                </c:pt>
                <c:pt idx="10507">
                  <c:v>-0.35987599999999997</c:v>
                </c:pt>
                <c:pt idx="10508">
                  <c:v>-0.36366100000000001</c:v>
                </c:pt>
                <c:pt idx="10509">
                  <c:v>-0.36732100000000001</c:v>
                </c:pt>
                <c:pt idx="10510">
                  <c:v>-0.37084899999999998</c:v>
                </c:pt>
                <c:pt idx="10511">
                  <c:v>-0.37424499999999999</c:v>
                </c:pt>
                <c:pt idx="10512">
                  <c:v>-0.37750800000000001</c:v>
                </c:pt>
                <c:pt idx="10513">
                  <c:v>-0.38063799999999998</c:v>
                </c:pt>
                <c:pt idx="10514">
                  <c:v>-0.38363000000000003</c:v>
                </c:pt>
                <c:pt idx="10515">
                  <c:v>-0.38647799999999999</c:v>
                </c:pt>
                <c:pt idx="10516">
                  <c:v>-0.38917400000000002</c:v>
                </c:pt>
                <c:pt idx="10517">
                  <c:v>-0.391708</c:v>
                </c:pt>
                <c:pt idx="10518">
                  <c:v>-0.39407500000000001</c:v>
                </c:pt>
                <c:pt idx="10519">
                  <c:v>-0.396262</c:v>
                </c:pt>
                <c:pt idx="10520">
                  <c:v>-0.39826299999999998</c:v>
                </c:pt>
                <c:pt idx="10521">
                  <c:v>-0.40007500000000001</c:v>
                </c:pt>
                <c:pt idx="10522">
                  <c:v>-0.40169899999999997</c:v>
                </c:pt>
                <c:pt idx="10523">
                  <c:v>-0.40312900000000002</c:v>
                </c:pt>
                <c:pt idx="10524">
                  <c:v>-0.404358</c:v>
                </c:pt>
                <c:pt idx="10525">
                  <c:v>-0.405387</c:v>
                </c:pt>
                <c:pt idx="10526">
                  <c:v>-0.40622399999999997</c:v>
                </c:pt>
                <c:pt idx="10527">
                  <c:v>-0.40687600000000002</c:v>
                </c:pt>
                <c:pt idx="10528">
                  <c:v>-0.40734799999999999</c:v>
                </c:pt>
                <c:pt idx="10529">
                  <c:v>-0.40764600000000001</c:v>
                </c:pt>
                <c:pt idx="10530">
                  <c:v>-0.40777099999999999</c:v>
                </c:pt>
                <c:pt idx="10531">
                  <c:v>-0.40771800000000002</c:v>
                </c:pt>
                <c:pt idx="10532">
                  <c:v>-0.40749299999999999</c:v>
                </c:pt>
                <c:pt idx="10533">
                  <c:v>-0.40710000000000002</c:v>
                </c:pt>
                <c:pt idx="10534">
                  <c:v>-0.406503</c:v>
                </c:pt>
                <c:pt idx="10535">
                  <c:v>-0.40567599999999998</c:v>
                </c:pt>
                <c:pt idx="10536">
                  <c:v>-0.40466299999999999</c:v>
                </c:pt>
                <c:pt idx="10537">
                  <c:v>-0.40349699999999999</c:v>
                </c:pt>
                <c:pt idx="10538">
                  <c:v>-0.40214899999999998</c:v>
                </c:pt>
                <c:pt idx="10539">
                  <c:v>-0.40061200000000002</c:v>
                </c:pt>
                <c:pt idx="10540">
                  <c:v>-0.39889999999999998</c:v>
                </c:pt>
                <c:pt idx="10541">
                  <c:v>-0.39701500000000001</c:v>
                </c:pt>
                <c:pt idx="10542">
                  <c:v>-0.39495000000000002</c:v>
                </c:pt>
                <c:pt idx="10543">
                  <c:v>-0.39269999999999999</c:v>
                </c:pt>
                <c:pt idx="10544">
                  <c:v>-0.39027000000000001</c:v>
                </c:pt>
                <c:pt idx="10545">
                  <c:v>-0.38766800000000001</c:v>
                </c:pt>
                <c:pt idx="10546">
                  <c:v>-0.38490400000000002</c:v>
                </c:pt>
                <c:pt idx="10547">
                  <c:v>-0.38198399999999999</c:v>
                </c:pt>
                <c:pt idx="10548">
                  <c:v>-0.378909</c:v>
                </c:pt>
                <c:pt idx="10549">
                  <c:v>-0.37567499999999998</c:v>
                </c:pt>
                <c:pt idx="10550">
                  <c:v>-0.37228600000000001</c:v>
                </c:pt>
                <c:pt idx="10551">
                  <c:v>-0.36875000000000002</c:v>
                </c:pt>
                <c:pt idx="10552">
                  <c:v>-0.36507699999999998</c:v>
                </c:pt>
                <c:pt idx="10553">
                  <c:v>-0.36127700000000001</c:v>
                </c:pt>
                <c:pt idx="10554">
                  <c:v>-0.35736200000000001</c:v>
                </c:pt>
                <c:pt idx="10555">
                  <c:v>-0.35334599999999999</c:v>
                </c:pt>
                <c:pt idx="10556">
                  <c:v>-0.34923700000000002</c:v>
                </c:pt>
                <c:pt idx="10557">
                  <c:v>-0.34503899999999998</c:v>
                </c:pt>
                <c:pt idx="10558">
                  <c:v>-0.34075899999999998</c:v>
                </c:pt>
                <c:pt idx="10559">
                  <c:v>-0.336395</c:v>
                </c:pt>
                <c:pt idx="10560">
                  <c:v>-0.33194000000000001</c:v>
                </c:pt>
                <c:pt idx="10561">
                  <c:v>-0.32739400000000002</c:v>
                </c:pt>
                <c:pt idx="10562">
                  <c:v>-0.32277</c:v>
                </c:pt>
                <c:pt idx="10563">
                  <c:v>-0.318079</c:v>
                </c:pt>
                <c:pt idx="10564">
                  <c:v>-0.31332399999999999</c:v>
                </c:pt>
                <c:pt idx="10565">
                  <c:v>-0.30850699999999998</c:v>
                </c:pt>
                <c:pt idx="10566">
                  <c:v>-0.30363400000000001</c:v>
                </c:pt>
                <c:pt idx="10567">
                  <c:v>-0.298705</c:v>
                </c:pt>
                <c:pt idx="10568">
                  <c:v>-0.29371799999999998</c:v>
                </c:pt>
                <c:pt idx="10569">
                  <c:v>-0.28867500000000001</c:v>
                </c:pt>
                <c:pt idx="10570">
                  <c:v>-0.28358699999999998</c:v>
                </c:pt>
                <c:pt idx="10571">
                  <c:v>-0.27846700000000002</c:v>
                </c:pt>
                <c:pt idx="10572">
                  <c:v>-0.273316</c:v>
                </c:pt>
                <c:pt idx="10573">
                  <c:v>-0.26813999999999999</c:v>
                </c:pt>
                <c:pt idx="10574">
                  <c:v>-0.26294899999999999</c:v>
                </c:pt>
                <c:pt idx="10575">
                  <c:v>-0.25775199999999998</c:v>
                </c:pt>
                <c:pt idx="10576">
                  <c:v>-0.25255300000000003</c:v>
                </c:pt>
                <c:pt idx="10577">
                  <c:v>-0.24735599999999999</c:v>
                </c:pt>
                <c:pt idx="10578">
                  <c:v>-0.242172</c:v>
                </c:pt>
                <c:pt idx="10579">
                  <c:v>-0.237008</c:v>
                </c:pt>
                <c:pt idx="10580">
                  <c:v>-0.23186399999999999</c:v>
                </c:pt>
                <c:pt idx="10581">
                  <c:v>-0.226743</c:v>
                </c:pt>
                <c:pt idx="10582">
                  <c:v>-0.22164700000000001</c:v>
                </c:pt>
                <c:pt idx="10583">
                  <c:v>-0.21657799999999999</c:v>
                </c:pt>
                <c:pt idx="10584">
                  <c:v>-0.211536</c:v>
                </c:pt>
                <c:pt idx="10585">
                  <c:v>-0.20652799999999999</c:v>
                </c:pt>
                <c:pt idx="10586">
                  <c:v>-0.20156299999999999</c:v>
                </c:pt>
                <c:pt idx="10587">
                  <c:v>-0.19665299999999999</c:v>
                </c:pt>
                <c:pt idx="10588">
                  <c:v>-0.19180900000000001</c:v>
                </c:pt>
                <c:pt idx="10589">
                  <c:v>-0.18703800000000001</c:v>
                </c:pt>
                <c:pt idx="10590">
                  <c:v>-0.182342</c:v>
                </c:pt>
                <c:pt idx="10591">
                  <c:v>-0.17772399999999999</c:v>
                </c:pt>
                <c:pt idx="10592">
                  <c:v>-0.17319000000000001</c:v>
                </c:pt>
                <c:pt idx="10593">
                  <c:v>-0.16874600000000001</c:v>
                </c:pt>
                <c:pt idx="10594">
                  <c:v>-0.16439000000000001</c:v>
                </c:pt>
                <c:pt idx="10595">
                  <c:v>-0.16012199999999999</c:v>
                </c:pt>
                <c:pt idx="10596">
                  <c:v>-0.155941</c:v>
                </c:pt>
                <c:pt idx="10597">
                  <c:v>-0.15184800000000001</c:v>
                </c:pt>
                <c:pt idx="10598">
                  <c:v>-0.14785100000000001</c:v>
                </c:pt>
                <c:pt idx="10599">
                  <c:v>-0.143958</c:v>
                </c:pt>
                <c:pt idx="10600">
                  <c:v>-0.14016799999999999</c:v>
                </c:pt>
                <c:pt idx="10601">
                  <c:v>-0.136466</c:v>
                </c:pt>
                <c:pt idx="10602">
                  <c:v>-0.13284399999999999</c:v>
                </c:pt>
                <c:pt idx="10603">
                  <c:v>-0.129304</c:v>
                </c:pt>
                <c:pt idx="10604">
                  <c:v>-0.12585299999999999</c:v>
                </c:pt>
                <c:pt idx="10605">
                  <c:v>-0.122501</c:v>
                </c:pt>
                <c:pt idx="10606">
                  <c:v>-0.11926200000000001</c:v>
                </c:pt>
                <c:pt idx="10607">
                  <c:v>-0.116147</c:v>
                </c:pt>
                <c:pt idx="10608">
                  <c:v>-0.11315</c:v>
                </c:pt>
                <c:pt idx="10609">
                  <c:v>-0.110267</c:v>
                </c:pt>
                <c:pt idx="10610">
                  <c:v>-0.107505</c:v>
                </c:pt>
                <c:pt idx="10611">
                  <c:v>-0.104876</c:v>
                </c:pt>
                <c:pt idx="10612">
                  <c:v>-0.10238</c:v>
                </c:pt>
                <c:pt idx="10613">
                  <c:v>-0.100024</c:v>
                </c:pt>
                <c:pt idx="10614">
                  <c:v>-9.7816100000000003E-2</c:v>
                </c:pt>
                <c:pt idx="10615">
                  <c:v>-9.5763200000000007E-2</c:v>
                </c:pt>
                <c:pt idx="10616">
                  <c:v>-9.3864299999999998E-2</c:v>
                </c:pt>
                <c:pt idx="10617">
                  <c:v>-9.2113E-2</c:v>
                </c:pt>
                <c:pt idx="10618">
                  <c:v>-9.0499700000000002E-2</c:v>
                </c:pt>
                <c:pt idx="10619">
                  <c:v>-8.9017399999999997E-2</c:v>
                </c:pt>
                <c:pt idx="10620">
                  <c:v>-8.76725E-2</c:v>
                </c:pt>
                <c:pt idx="10621">
                  <c:v>-8.6452799999999996E-2</c:v>
                </c:pt>
                <c:pt idx="10622">
                  <c:v>-8.5307300000000003E-2</c:v>
                </c:pt>
                <c:pt idx="10623">
                  <c:v>-8.4250599999999995E-2</c:v>
                </c:pt>
                <c:pt idx="10624">
                  <c:v>-8.3357399999999998E-2</c:v>
                </c:pt>
                <c:pt idx="10625">
                  <c:v>-8.2616099999999998E-2</c:v>
                </c:pt>
                <c:pt idx="10626">
                  <c:v>-8.1972799999999998E-2</c:v>
                </c:pt>
                <c:pt idx="10627">
                  <c:v>-8.1427100000000002E-2</c:v>
                </c:pt>
                <c:pt idx="10628">
                  <c:v>-8.0990699999999999E-2</c:v>
                </c:pt>
                <c:pt idx="10629">
                  <c:v>-8.0658599999999997E-2</c:v>
                </c:pt>
                <c:pt idx="10630">
                  <c:v>-8.0425800000000006E-2</c:v>
                </c:pt>
                <c:pt idx="10631">
                  <c:v>-8.0294900000000002E-2</c:v>
                </c:pt>
                <c:pt idx="10632">
                  <c:v>-8.0270800000000003E-2</c:v>
                </c:pt>
                <c:pt idx="10633">
                  <c:v>-8.0355099999999999E-2</c:v>
                </c:pt>
                <c:pt idx="10634">
                  <c:v>-8.05482E-2</c:v>
                </c:pt>
                <c:pt idx="10635">
                  <c:v>-8.0850000000000005E-2</c:v>
                </c:pt>
                <c:pt idx="10636">
                  <c:v>-8.1257300000000005E-2</c:v>
                </c:pt>
                <c:pt idx="10637">
                  <c:v>-8.1767199999999998E-2</c:v>
                </c:pt>
                <c:pt idx="10638">
                  <c:v>-8.2380400000000006E-2</c:v>
                </c:pt>
                <c:pt idx="10639">
                  <c:v>-8.3101499999999995E-2</c:v>
                </c:pt>
                <c:pt idx="10640">
                  <c:v>-8.3934700000000001E-2</c:v>
                </c:pt>
                <c:pt idx="10641">
                  <c:v>-8.4879999999999997E-2</c:v>
                </c:pt>
                <c:pt idx="10642">
                  <c:v>-8.5934700000000003E-2</c:v>
                </c:pt>
                <c:pt idx="10643">
                  <c:v>-8.7093299999999998E-2</c:v>
                </c:pt>
                <c:pt idx="10644">
                  <c:v>-8.8344599999999995E-2</c:v>
                </c:pt>
                <c:pt idx="10645">
                  <c:v>-8.9675199999999997E-2</c:v>
                </c:pt>
                <c:pt idx="10646">
                  <c:v>-9.1072799999999995E-2</c:v>
                </c:pt>
                <c:pt idx="10647">
                  <c:v>-9.2527600000000002E-2</c:v>
                </c:pt>
                <c:pt idx="10648">
                  <c:v>-9.4033000000000005E-2</c:v>
                </c:pt>
                <c:pt idx="10649">
                  <c:v>-9.5585900000000001E-2</c:v>
                </c:pt>
                <c:pt idx="10650">
                  <c:v>-9.7184699999999999E-2</c:v>
                </c:pt>
                <c:pt idx="10651">
                  <c:v>-9.8829100000000003E-2</c:v>
                </c:pt>
                <c:pt idx="10652">
                  <c:v>-0.10051499999999999</c:v>
                </c:pt>
                <c:pt idx="10653">
                  <c:v>-0.102228</c:v>
                </c:pt>
                <c:pt idx="10654">
                  <c:v>-0.103948</c:v>
                </c:pt>
                <c:pt idx="10655">
                  <c:v>-0.105671</c:v>
                </c:pt>
                <c:pt idx="10656">
                  <c:v>-0.107405</c:v>
                </c:pt>
                <c:pt idx="10657">
                  <c:v>-0.109157</c:v>
                </c:pt>
                <c:pt idx="10658">
                  <c:v>-0.110927</c:v>
                </c:pt>
                <c:pt idx="10659">
                  <c:v>-0.112715</c:v>
                </c:pt>
                <c:pt idx="10660">
                  <c:v>-0.114525</c:v>
                </c:pt>
                <c:pt idx="10661">
                  <c:v>-0.116357</c:v>
                </c:pt>
                <c:pt idx="10662">
                  <c:v>-0.11820600000000001</c:v>
                </c:pt>
                <c:pt idx="10663">
                  <c:v>-0.120063</c:v>
                </c:pt>
                <c:pt idx="10664">
                  <c:v>-0.121918</c:v>
                </c:pt>
                <c:pt idx="10665">
                  <c:v>-0.123768</c:v>
                </c:pt>
                <c:pt idx="10666">
                  <c:v>-0.125611</c:v>
                </c:pt>
                <c:pt idx="10667">
                  <c:v>-0.12744900000000001</c:v>
                </c:pt>
                <c:pt idx="10668">
                  <c:v>-0.129278</c:v>
                </c:pt>
                <c:pt idx="10669">
                  <c:v>-0.13109100000000001</c:v>
                </c:pt>
                <c:pt idx="10670">
                  <c:v>-0.132878</c:v>
                </c:pt>
                <c:pt idx="10671">
                  <c:v>-0.134628</c:v>
                </c:pt>
                <c:pt idx="10672">
                  <c:v>-0.13633899999999999</c:v>
                </c:pt>
                <c:pt idx="10673">
                  <c:v>-0.138013</c:v>
                </c:pt>
                <c:pt idx="10674">
                  <c:v>-0.139653</c:v>
                </c:pt>
                <c:pt idx="10675">
                  <c:v>-0.141262</c:v>
                </c:pt>
                <c:pt idx="10676">
                  <c:v>-0.142845</c:v>
                </c:pt>
                <c:pt idx="10677">
                  <c:v>-0.1444</c:v>
                </c:pt>
                <c:pt idx="10678">
                  <c:v>-0.145923</c:v>
                </c:pt>
                <c:pt idx="10679">
                  <c:v>-0.14741499999999999</c:v>
                </c:pt>
                <c:pt idx="10680">
                  <c:v>-0.14887300000000001</c:v>
                </c:pt>
                <c:pt idx="10681">
                  <c:v>-0.150286</c:v>
                </c:pt>
                <c:pt idx="10682">
                  <c:v>-0.151645</c:v>
                </c:pt>
                <c:pt idx="10683">
                  <c:v>-0.152947</c:v>
                </c:pt>
                <c:pt idx="10684">
                  <c:v>-0.1542</c:v>
                </c:pt>
                <c:pt idx="10685">
                  <c:v>-0.15540999999999999</c:v>
                </c:pt>
                <c:pt idx="10686">
                  <c:v>-0.156579</c:v>
                </c:pt>
                <c:pt idx="10687">
                  <c:v>-0.15770799999999999</c:v>
                </c:pt>
                <c:pt idx="10688">
                  <c:v>-0.15879099999999999</c:v>
                </c:pt>
                <c:pt idx="10689">
                  <c:v>-0.15982099999999999</c:v>
                </c:pt>
                <c:pt idx="10690">
                  <c:v>-0.1608</c:v>
                </c:pt>
                <c:pt idx="10691">
                  <c:v>-0.16173499999999999</c:v>
                </c:pt>
                <c:pt idx="10692">
                  <c:v>-0.162629</c:v>
                </c:pt>
                <c:pt idx="10693">
                  <c:v>-0.16348499999999999</c:v>
                </c:pt>
                <c:pt idx="10694">
                  <c:v>-0.16430700000000001</c:v>
                </c:pt>
                <c:pt idx="10695">
                  <c:v>-0.16509699999999999</c:v>
                </c:pt>
                <c:pt idx="10696">
                  <c:v>-0.165851</c:v>
                </c:pt>
                <c:pt idx="10697">
                  <c:v>-0.16656799999999999</c:v>
                </c:pt>
                <c:pt idx="10698">
                  <c:v>-0.16725400000000001</c:v>
                </c:pt>
                <c:pt idx="10699">
                  <c:v>-0.16791700000000001</c:v>
                </c:pt>
                <c:pt idx="10700">
                  <c:v>-0.16855899999999999</c:v>
                </c:pt>
                <c:pt idx="10701">
                  <c:v>-0.16917699999999999</c:v>
                </c:pt>
                <c:pt idx="10702">
                  <c:v>-0.169769</c:v>
                </c:pt>
                <c:pt idx="10703">
                  <c:v>-0.17033000000000001</c:v>
                </c:pt>
                <c:pt idx="10704">
                  <c:v>-0.17085600000000001</c:v>
                </c:pt>
                <c:pt idx="10705">
                  <c:v>-0.171345</c:v>
                </c:pt>
                <c:pt idx="10706">
                  <c:v>-0.17179700000000001</c:v>
                </c:pt>
                <c:pt idx="10707">
                  <c:v>-0.172212</c:v>
                </c:pt>
                <c:pt idx="10708">
                  <c:v>-0.17259099999999999</c:v>
                </c:pt>
                <c:pt idx="10709">
                  <c:v>-0.17293700000000001</c:v>
                </c:pt>
                <c:pt idx="10710">
                  <c:v>-0.17325699999999999</c:v>
                </c:pt>
                <c:pt idx="10711">
                  <c:v>-0.17355200000000001</c:v>
                </c:pt>
                <c:pt idx="10712">
                  <c:v>-0.173821</c:v>
                </c:pt>
                <c:pt idx="10713">
                  <c:v>-0.174064</c:v>
                </c:pt>
                <c:pt idx="10714">
                  <c:v>-0.17427999999999999</c:v>
                </c:pt>
                <c:pt idx="10715">
                  <c:v>-0.17447399999999999</c:v>
                </c:pt>
                <c:pt idx="10716">
                  <c:v>-0.174647</c:v>
                </c:pt>
                <c:pt idx="10717">
                  <c:v>-0.17480100000000001</c:v>
                </c:pt>
                <c:pt idx="10718">
                  <c:v>-0.17493900000000001</c:v>
                </c:pt>
                <c:pt idx="10719">
                  <c:v>-0.175066</c:v>
                </c:pt>
                <c:pt idx="10720">
                  <c:v>-0.17518900000000001</c:v>
                </c:pt>
                <c:pt idx="10721">
                  <c:v>-0.175314</c:v>
                </c:pt>
                <c:pt idx="10722">
                  <c:v>-0.17544199999999999</c:v>
                </c:pt>
                <c:pt idx="10723">
                  <c:v>-0.17557500000000001</c:v>
                </c:pt>
                <c:pt idx="10724">
                  <c:v>-0.17572099999999999</c:v>
                </c:pt>
                <c:pt idx="10725">
                  <c:v>-0.17588300000000001</c:v>
                </c:pt>
                <c:pt idx="10726">
                  <c:v>-0.176064</c:v>
                </c:pt>
                <c:pt idx="10727">
                  <c:v>-0.176262</c:v>
                </c:pt>
                <c:pt idx="10728">
                  <c:v>-0.176479</c:v>
                </c:pt>
                <c:pt idx="10729">
                  <c:v>-0.17671500000000001</c:v>
                </c:pt>
                <c:pt idx="10730">
                  <c:v>-0.17697199999999999</c:v>
                </c:pt>
                <c:pt idx="10731">
                  <c:v>-0.17724599999999999</c:v>
                </c:pt>
                <c:pt idx="10732">
                  <c:v>-0.177539</c:v>
                </c:pt>
                <c:pt idx="10733">
                  <c:v>-0.17785000000000001</c:v>
                </c:pt>
                <c:pt idx="10734">
                  <c:v>-0.17818000000000001</c:v>
                </c:pt>
                <c:pt idx="10735">
                  <c:v>-0.17852999999999999</c:v>
                </c:pt>
                <c:pt idx="10736">
                  <c:v>-0.178898</c:v>
                </c:pt>
                <c:pt idx="10737">
                  <c:v>-0.179282</c:v>
                </c:pt>
                <c:pt idx="10738">
                  <c:v>-0.17968300000000001</c:v>
                </c:pt>
                <c:pt idx="10739">
                  <c:v>-0.18010699999999999</c:v>
                </c:pt>
                <c:pt idx="10740">
                  <c:v>-0.180558</c:v>
                </c:pt>
                <c:pt idx="10741">
                  <c:v>-0.18104100000000001</c:v>
                </c:pt>
                <c:pt idx="10742">
                  <c:v>-0.18155499999999999</c:v>
                </c:pt>
                <c:pt idx="10743">
                  <c:v>-0.18210299999999999</c:v>
                </c:pt>
                <c:pt idx="10744">
                  <c:v>-0.18268599999999999</c:v>
                </c:pt>
                <c:pt idx="10745">
                  <c:v>-0.183305</c:v>
                </c:pt>
                <c:pt idx="10746">
                  <c:v>-0.18395600000000001</c:v>
                </c:pt>
                <c:pt idx="10747">
                  <c:v>-0.18463599999999999</c:v>
                </c:pt>
                <c:pt idx="10748">
                  <c:v>-0.18534400000000001</c:v>
                </c:pt>
                <c:pt idx="10749">
                  <c:v>-0.186084</c:v>
                </c:pt>
                <c:pt idx="10750">
                  <c:v>-0.186857</c:v>
                </c:pt>
                <c:pt idx="10751">
                  <c:v>-0.18765999999999999</c:v>
                </c:pt>
                <c:pt idx="10752">
                  <c:v>-0.18848799999999999</c:v>
                </c:pt>
                <c:pt idx="10753">
                  <c:v>-0.18934200000000001</c:v>
                </c:pt>
                <c:pt idx="10754">
                  <c:v>-0.190223</c:v>
                </c:pt>
                <c:pt idx="10755">
                  <c:v>-0.19112999999999999</c:v>
                </c:pt>
                <c:pt idx="10756">
                  <c:v>-0.19205700000000001</c:v>
                </c:pt>
                <c:pt idx="10757">
                  <c:v>-0.192998</c:v>
                </c:pt>
                <c:pt idx="10758">
                  <c:v>-0.19395000000000001</c:v>
                </c:pt>
                <c:pt idx="10759">
                  <c:v>-0.194909</c:v>
                </c:pt>
                <c:pt idx="10760">
                  <c:v>-0.19587299999999999</c:v>
                </c:pt>
                <c:pt idx="10761">
                  <c:v>-0.19684199999999999</c:v>
                </c:pt>
                <c:pt idx="10762">
                  <c:v>-0.19781699999999999</c:v>
                </c:pt>
                <c:pt idx="10763">
                  <c:v>-0.198799</c:v>
                </c:pt>
                <c:pt idx="10764">
                  <c:v>-0.19978199999999999</c:v>
                </c:pt>
                <c:pt idx="10765">
                  <c:v>-0.200762</c:v>
                </c:pt>
                <c:pt idx="10766">
                  <c:v>-0.201735</c:v>
                </c:pt>
                <c:pt idx="10767">
                  <c:v>-0.20269799999999999</c:v>
                </c:pt>
                <c:pt idx="10768">
                  <c:v>-0.20364299999999999</c:v>
                </c:pt>
                <c:pt idx="10769">
                  <c:v>-0.204566</c:v>
                </c:pt>
                <c:pt idx="10770">
                  <c:v>-0.20546400000000001</c:v>
                </c:pt>
                <c:pt idx="10771">
                  <c:v>-0.20633499999999999</c:v>
                </c:pt>
                <c:pt idx="10772">
                  <c:v>-0.20718300000000001</c:v>
                </c:pt>
                <c:pt idx="10773">
                  <c:v>-0.208006</c:v>
                </c:pt>
                <c:pt idx="10774">
                  <c:v>-0.20880499999999999</c:v>
                </c:pt>
                <c:pt idx="10775">
                  <c:v>-0.20957799999999999</c:v>
                </c:pt>
                <c:pt idx="10776">
                  <c:v>-0.21032500000000001</c:v>
                </c:pt>
                <c:pt idx="10777">
                  <c:v>-0.211039</c:v>
                </c:pt>
                <c:pt idx="10778">
                  <c:v>-0.21171300000000001</c:v>
                </c:pt>
                <c:pt idx="10779">
                  <c:v>-0.212344</c:v>
                </c:pt>
                <c:pt idx="10780">
                  <c:v>-0.21293000000000001</c:v>
                </c:pt>
                <c:pt idx="10781">
                  <c:v>-0.21346799999999999</c:v>
                </c:pt>
                <c:pt idx="10782">
                  <c:v>-0.21395</c:v>
                </c:pt>
                <c:pt idx="10783">
                  <c:v>-0.21437100000000001</c:v>
                </c:pt>
                <c:pt idx="10784">
                  <c:v>-0.214725</c:v>
                </c:pt>
                <c:pt idx="10785">
                  <c:v>-0.215007</c:v>
                </c:pt>
                <c:pt idx="10786">
                  <c:v>-0.21521499999999999</c:v>
                </c:pt>
                <c:pt idx="10787">
                  <c:v>-0.21534800000000001</c:v>
                </c:pt>
                <c:pt idx="10788">
                  <c:v>-0.21540000000000001</c:v>
                </c:pt>
                <c:pt idx="10789">
                  <c:v>-0.215365</c:v>
                </c:pt>
                <c:pt idx="10790">
                  <c:v>-0.21523600000000001</c:v>
                </c:pt>
                <c:pt idx="10791">
                  <c:v>-0.21501799999999999</c:v>
                </c:pt>
                <c:pt idx="10792">
                  <c:v>-0.21471499999999999</c:v>
                </c:pt>
                <c:pt idx="10793">
                  <c:v>-0.21432899999999999</c:v>
                </c:pt>
                <c:pt idx="10794">
                  <c:v>-0.21385899999999999</c:v>
                </c:pt>
                <c:pt idx="10795">
                  <c:v>-0.21330199999999999</c:v>
                </c:pt>
                <c:pt idx="10796">
                  <c:v>-0.21265600000000001</c:v>
                </c:pt>
                <c:pt idx="10797">
                  <c:v>-0.211922</c:v>
                </c:pt>
                <c:pt idx="10798">
                  <c:v>-0.21110000000000001</c:v>
                </c:pt>
                <c:pt idx="10799">
                  <c:v>-0.21018300000000001</c:v>
                </c:pt>
                <c:pt idx="10800">
                  <c:v>-0.20916599999999999</c:v>
                </c:pt>
                <c:pt idx="10801">
                  <c:v>-0.20805199999999999</c:v>
                </c:pt>
                <c:pt idx="10802">
                  <c:v>-0.206843</c:v>
                </c:pt>
                <c:pt idx="10803">
                  <c:v>-0.205538</c:v>
                </c:pt>
                <c:pt idx="10804">
                  <c:v>-0.20413500000000001</c:v>
                </c:pt>
                <c:pt idx="10805">
                  <c:v>-0.20263200000000001</c:v>
                </c:pt>
                <c:pt idx="10806">
                  <c:v>-0.20102300000000001</c:v>
                </c:pt>
                <c:pt idx="10807">
                  <c:v>-0.19931299999999999</c:v>
                </c:pt>
                <c:pt idx="10808">
                  <c:v>-0.19750400000000001</c:v>
                </c:pt>
                <c:pt idx="10809">
                  <c:v>-0.19555</c:v>
                </c:pt>
                <c:pt idx="10810">
                  <c:v>-0.193415</c:v>
                </c:pt>
                <c:pt idx="10811">
                  <c:v>-0.19114700000000001</c:v>
                </c:pt>
                <c:pt idx="10812">
                  <c:v>-0.18878200000000001</c:v>
                </c:pt>
                <c:pt idx="10813">
                  <c:v>-0.18629000000000001</c:v>
                </c:pt>
                <c:pt idx="10814">
                  <c:v>-0.18366399999999999</c:v>
                </c:pt>
                <c:pt idx="10815">
                  <c:v>-0.180923</c:v>
                </c:pt>
                <c:pt idx="10816">
                  <c:v>-0.17807600000000001</c:v>
                </c:pt>
                <c:pt idx="10817">
                  <c:v>-0.175121</c:v>
                </c:pt>
                <c:pt idx="10818">
                  <c:v>-0.17205599999999999</c:v>
                </c:pt>
                <c:pt idx="10819">
                  <c:v>-0.168876</c:v>
                </c:pt>
                <c:pt idx="10820">
                  <c:v>-0.16558300000000001</c:v>
                </c:pt>
                <c:pt idx="10821">
                  <c:v>-0.16218099999999999</c:v>
                </c:pt>
                <c:pt idx="10822">
                  <c:v>-0.15867500000000001</c:v>
                </c:pt>
                <c:pt idx="10823">
                  <c:v>-0.15506600000000001</c:v>
                </c:pt>
                <c:pt idx="10824">
                  <c:v>-0.15135799999999999</c:v>
                </c:pt>
                <c:pt idx="10825">
                  <c:v>-0.14755699999999999</c:v>
                </c:pt>
                <c:pt idx="10826">
                  <c:v>-0.14367199999999999</c:v>
                </c:pt>
                <c:pt idx="10827">
                  <c:v>-0.139709</c:v>
                </c:pt>
                <c:pt idx="10828">
                  <c:v>-0.13567499999999999</c:v>
                </c:pt>
                <c:pt idx="10829">
                  <c:v>-0.13157199999999999</c:v>
                </c:pt>
                <c:pt idx="10830">
                  <c:v>-0.12740199999999999</c:v>
                </c:pt>
                <c:pt idx="10831">
                  <c:v>-0.12316299999999999</c:v>
                </c:pt>
                <c:pt idx="10832">
                  <c:v>-0.118857</c:v>
                </c:pt>
                <c:pt idx="10833">
                  <c:v>-0.114486</c:v>
                </c:pt>
                <c:pt idx="10834">
                  <c:v>-0.110053</c:v>
                </c:pt>
                <c:pt idx="10835">
                  <c:v>-0.105558</c:v>
                </c:pt>
                <c:pt idx="10836">
                  <c:v>-0.101005</c:v>
                </c:pt>
                <c:pt idx="10837">
                  <c:v>-9.6394800000000003E-2</c:v>
                </c:pt>
                <c:pt idx="10838">
                  <c:v>-9.1731900000000005E-2</c:v>
                </c:pt>
                <c:pt idx="10839">
                  <c:v>-8.7018700000000004E-2</c:v>
                </c:pt>
                <c:pt idx="10840">
                  <c:v>-8.2258899999999996E-2</c:v>
                </c:pt>
                <c:pt idx="10841">
                  <c:v>-7.7452800000000002E-2</c:v>
                </c:pt>
                <c:pt idx="10842">
                  <c:v>-7.26025E-2</c:v>
                </c:pt>
                <c:pt idx="10843">
                  <c:v>-6.7714099999999999E-2</c:v>
                </c:pt>
                <c:pt idx="10844">
                  <c:v>-6.2794000000000003E-2</c:v>
                </c:pt>
                <c:pt idx="10845">
                  <c:v>-5.7848999999999998E-2</c:v>
                </c:pt>
                <c:pt idx="10846">
                  <c:v>-5.2886200000000001E-2</c:v>
                </c:pt>
                <c:pt idx="10847">
                  <c:v>-4.7911700000000002E-2</c:v>
                </c:pt>
                <c:pt idx="10848">
                  <c:v>-4.2930200000000002E-2</c:v>
                </c:pt>
                <c:pt idx="10849">
                  <c:v>-3.7946000000000001E-2</c:v>
                </c:pt>
                <c:pt idx="10850">
                  <c:v>-3.2964300000000002E-2</c:v>
                </c:pt>
                <c:pt idx="10851">
                  <c:v>-2.7990600000000001E-2</c:v>
                </c:pt>
                <c:pt idx="10852">
                  <c:v>-2.30298E-2</c:v>
                </c:pt>
                <c:pt idx="10853">
                  <c:v>-1.8085799999999999E-2</c:v>
                </c:pt>
                <c:pt idx="10854">
                  <c:v>-1.3162800000000001E-2</c:v>
                </c:pt>
                <c:pt idx="10855" formatCode="0.00E+00">
                  <c:v>-8.2644199999999998E-3</c:v>
                </c:pt>
                <c:pt idx="10856" formatCode="0.00E+00">
                  <c:v>-3.3945899999999998E-3</c:v>
                </c:pt>
                <c:pt idx="10857" formatCode="0.00E+00">
                  <c:v>1.44257E-3</c:v>
                </c:pt>
                <c:pt idx="10858" formatCode="0.00E+00">
                  <c:v>6.2441500000000004E-3</c:v>
                </c:pt>
                <c:pt idx="10859">
                  <c:v>1.1008499999999999E-2</c:v>
                </c:pt>
                <c:pt idx="10860">
                  <c:v>1.5732599999999999E-2</c:v>
                </c:pt>
                <c:pt idx="10861">
                  <c:v>2.0409900000000002E-2</c:v>
                </c:pt>
                <c:pt idx="10862">
                  <c:v>2.50318E-2</c:v>
                </c:pt>
                <c:pt idx="10863">
                  <c:v>2.9590200000000001E-2</c:v>
                </c:pt>
                <c:pt idx="10864">
                  <c:v>3.4079499999999999E-2</c:v>
                </c:pt>
                <c:pt idx="10865">
                  <c:v>3.8494899999999999E-2</c:v>
                </c:pt>
                <c:pt idx="10866">
                  <c:v>4.2830600000000003E-2</c:v>
                </c:pt>
                <c:pt idx="10867">
                  <c:v>4.7081400000000002E-2</c:v>
                </c:pt>
                <c:pt idx="10868">
                  <c:v>5.1243400000000001E-2</c:v>
                </c:pt>
                <c:pt idx="10869">
                  <c:v>5.5313899999999999E-2</c:v>
                </c:pt>
                <c:pt idx="10870">
                  <c:v>5.92899E-2</c:v>
                </c:pt>
                <c:pt idx="10871">
                  <c:v>6.3166E-2</c:v>
                </c:pt>
                <c:pt idx="10872">
                  <c:v>6.6935700000000001E-2</c:v>
                </c:pt>
                <c:pt idx="10873">
                  <c:v>7.0592299999999997E-2</c:v>
                </c:pt>
                <c:pt idx="10874">
                  <c:v>7.4130399999999999E-2</c:v>
                </c:pt>
                <c:pt idx="10875">
                  <c:v>7.7549400000000004E-2</c:v>
                </c:pt>
                <c:pt idx="10876">
                  <c:v>8.0852499999999994E-2</c:v>
                </c:pt>
                <c:pt idx="10877">
                  <c:v>8.4040199999999995E-2</c:v>
                </c:pt>
                <c:pt idx="10878">
                  <c:v>8.7108900000000003E-2</c:v>
                </c:pt>
                <c:pt idx="10879">
                  <c:v>9.0053400000000006E-2</c:v>
                </c:pt>
                <c:pt idx="10880">
                  <c:v>9.2869099999999996E-2</c:v>
                </c:pt>
                <c:pt idx="10881">
                  <c:v>9.5549899999999993E-2</c:v>
                </c:pt>
                <c:pt idx="10882">
                  <c:v>9.8088900000000007E-2</c:v>
                </c:pt>
                <c:pt idx="10883">
                  <c:v>0.100485</c:v>
                </c:pt>
                <c:pt idx="10884">
                  <c:v>0.102744</c:v>
                </c:pt>
                <c:pt idx="10885">
                  <c:v>0.104865</c:v>
                </c:pt>
                <c:pt idx="10886">
                  <c:v>0.106839</c:v>
                </c:pt>
                <c:pt idx="10887">
                  <c:v>0.108656</c:v>
                </c:pt>
                <c:pt idx="10888">
                  <c:v>0.11031100000000001</c:v>
                </c:pt>
                <c:pt idx="10889">
                  <c:v>0.1118</c:v>
                </c:pt>
                <c:pt idx="10890">
                  <c:v>0.113125</c:v>
                </c:pt>
                <c:pt idx="10891">
                  <c:v>0.114289</c:v>
                </c:pt>
                <c:pt idx="10892">
                  <c:v>0.11529200000000001</c:v>
                </c:pt>
                <c:pt idx="10893">
                  <c:v>0.116135</c:v>
                </c:pt>
                <c:pt idx="10894">
                  <c:v>0.116817</c:v>
                </c:pt>
                <c:pt idx="10895">
                  <c:v>0.11733499999999999</c:v>
                </c:pt>
                <c:pt idx="10896">
                  <c:v>0.117684</c:v>
                </c:pt>
                <c:pt idx="10897">
                  <c:v>0.11786199999999999</c:v>
                </c:pt>
                <c:pt idx="10898">
                  <c:v>0.117866</c:v>
                </c:pt>
                <c:pt idx="10899">
                  <c:v>0.11769499999999999</c:v>
                </c:pt>
                <c:pt idx="10900">
                  <c:v>0.117353</c:v>
                </c:pt>
                <c:pt idx="10901">
                  <c:v>0.116837</c:v>
                </c:pt>
                <c:pt idx="10902">
                  <c:v>0.116149</c:v>
                </c:pt>
                <c:pt idx="10903">
                  <c:v>0.11529300000000001</c:v>
                </c:pt>
                <c:pt idx="10904">
                  <c:v>0.114274</c:v>
                </c:pt>
                <c:pt idx="10905">
                  <c:v>0.113091</c:v>
                </c:pt>
                <c:pt idx="10906">
                  <c:v>0.111746</c:v>
                </c:pt>
                <c:pt idx="10907">
                  <c:v>0.110238</c:v>
                </c:pt>
                <c:pt idx="10908">
                  <c:v>0.108569</c:v>
                </c:pt>
                <c:pt idx="10909">
                  <c:v>0.10674</c:v>
                </c:pt>
                <c:pt idx="10910">
                  <c:v>0.104755</c:v>
                </c:pt>
                <c:pt idx="10911">
                  <c:v>0.102617</c:v>
                </c:pt>
                <c:pt idx="10912">
                  <c:v>0.100327</c:v>
                </c:pt>
                <c:pt idx="10913">
                  <c:v>9.7887699999999994E-2</c:v>
                </c:pt>
                <c:pt idx="10914">
                  <c:v>9.5300999999999997E-2</c:v>
                </c:pt>
                <c:pt idx="10915">
                  <c:v>9.2569499999999999E-2</c:v>
                </c:pt>
                <c:pt idx="10916">
                  <c:v>8.9696799999999993E-2</c:v>
                </c:pt>
                <c:pt idx="10917">
                  <c:v>8.6685999999999999E-2</c:v>
                </c:pt>
                <c:pt idx="10918">
                  <c:v>8.3541000000000004E-2</c:v>
                </c:pt>
                <c:pt idx="10919">
                  <c:v>8.0267199999999997E-2</c:v>
                </c:pt>
                <c:pt idx="10920">
                  <c:v>7.6871099999999998E-2</c:v>
                </c:pt>
                <c:pt idx="10921">
                  <c:v>7.3359900000000006E-2</c:v>
                </c:pt>
                <c:pt idx="10922">
                  <c:v>6.9738499999999995E-2</c:v>
                </c:pt>
                <c:pt idx="10923">
                  <c:v>6.6010399999999997E-2</c:v>
                </c:pt>
                <c:pt idx="10924">
                  <c:v>6.2180399999999997E-2</c:v>
                </c:pt>
                <c:pt idx="10925">
                  <c:v>5.8253199999999998E-2</c:v>
                </c:pt>
                <c:pt idx="10926">
                  <c:v>5.4232599999999999E-2</c:v>
                </c:pt>
                <c:pt idx="10927">
                  <c:v>5.01225E-2</c:v>
                </c:pt>
                <c:pt idx="10928">
                  <c:v>4.5928299999999998E-2</c:v>
                </c:pt>
                <c:pt idx="10929">
                  <c:v>4.1657300000000001E-2</c:v>
                </c:pt>
                <c:pt idx="10930">
                  <c:v>3.73164E-2</c:v>
                </c:pt>
                <c:pt idx="10931">
                  <c:v>3.2912400000000001E-2</c:v>
                </c:pt>
                <c:pt idx="10932">
                  <c:v>2.84528E-2</c:v>
                </c:pt>
                <c:pt idx="10933">
                  <c:v>2.3945000000000001E-2</c:v>
                </c:pt>
                <c:pt idx="10934">
                  <c:v>1.9394600000000001E-2</c:v>
                </c:pt>
                <c:pt idx="10935">
                  <c:v>1.48054E-2</c:v>
                </c:pt>
                <c:pt idx="10936">
                  <c:v>1.01808E-2</c:v>
                </c:pt>
                <c:pt idx="10937" formatCode="0.00E+00">
                  <c:v>5.5257600000000002E-3</c:v>
                </c:pt>
                <c:pt idx="10938" formatCode="0.00E+00">
                  <c:v>8.4558500000000004E-4</c:v>
                </c:pt>
                <c:pt idx="10939" formatCode="0.00E+00">
                  <c:v>-3.85419E-3</c:v>
                </c:pt>
                <c:pt idx="10940" formatCode="0.00E+00">
                  <c:v>-8.5679899999999993E-3</c:v>
                </c:pt>
                <c:pt idx="10941">
                  <c:v>-1.32911E-2</c:v>
                </c:pt>
                <c:pt idx="10942">
                  <c:v>-1.80185E-2</c:v>
                </c:pt>
                <c:pt idx="10943">
                  <c:v>-2.27435E-2</c:v>
                </c:pt>
                <c:pt idx="10944">
                  <c:v>-2.74586E-2</c:v>
                </c:pt>
                <c:pt idx="10945">
                  <c:v>-3.2156400000000002E-2</c:v>
                </c:pt>
                <c:pt idx="10946">
                  <c:v>-3.6830599999999998E-2</c:v>
                </c:pt>
                <c:pt idx="10947">
                  <c:v>-4.14753E-2</c:v>
                </c:pt>
                <c:pt idx="10948">
                  <c:v>-4.6084199999999999E-2</c:v>
                </c:pt>
                <c:pt idx="10949">
                  <c:v>-5.0651500000000002E-2</c:v>
                </c:pt>
                <c:pt idx="10950">
                  <c:v>-5.5171499999999998E-2</c:v>
                </c:pt>
                <c:pt idx="10951">
                  <c:v>-5.9637900000000001E-2</c:v>
                </c:pt>
                <c:pt idx="10952">
                  <c:v>-6.4044500000000004E-2</c:v>
                </c:pt>
                <c:pt idx="10953">
                  <c:v>-6.8385899999999999E-2</c:v>
                </c:pt>
                <c:pt idx="10954">
                  <c:v>-7.2657600000000003E-2</c:v>
                </c:pt>
                <c:pt idx="10955">
                  <c:v>-7.6854599999999995E-2</c:v>
                </c:pt>
                <c:pt idx="10956">
                  <c:v>-8.0971399999999999E-2</c:v>
                </c:pt>
                <c:pt idx="10957">
                  <c:v>-8.5001999999999994E-2</c:v>
                </c:pt>
                <c:pt idx="10958">
                  <c:v>-8.8940699999999998E-2</c:v>
                </c:pt>
                <c:pt idx="10959">
                  <c:v>-9.2782799999999999E-2</c:v>
                </c:pt>
                <c:pt idx="10960">
                  <c:v>-9.6523999999999999E-2</c:v>
                </c:pt>
                <c:pt idx="10961">
                  <c:v>-0.100159</c:v>
                </c:pt>
                <c:pt idx="10962">
                  <c:v>-0.103683</c:v>
                </c:pt>
                <c:pt idx="10963">
                  <c:v>-0.107089</c:v>
                </c:pt>
                <c:pt idx="10964">
                  <c:v>-0.110375</c:v>
                </c:pt>
                <c:pt idx="10965">
                  <c:v>-0.113534</c:v>
                </c:pt>
                <c:pt idx="10966">
                  <c:v>-0.116564</c:v>
                </c:pt>
                <c:pt idx="10967">
                  <c:v>-0.119461</c:v>
                </c:pt>
                <c:pt idx="10968">
                  <c:v>-0.122221</c:v>
                </c:pt>
                <c:pt idx="10969">
                  <c:v>-0.124844</c:v>
                </c:pt>
                <c:pt idx="10970">
                  <c:v>-0.12732499999999999</c:v>
                </c:pt>
                <c:pt idx="10971">
                  <c:v>-0.129662</c:v>
                </c:pt>
                <c:pt idx="10972">
                  <c:v>-0.131852</c:v>
                </c:pt>
                <c:pt idx="10973">
                  <c:v>-0.13389300000000001</c:v>
                </c:pt>
                <c:pt idx="10974">
                  <c:v>-0.13578299999999999</c:v>
                </c:pt>
                <c:pt idx="10975">
                  <c:v>-0.13752</c:v>
                </c:pt>
                <c:pt idx="10976">
                  <c:v>-0.139099</c:v>
                </c:pt>
                <c:pt idx="10977">
                  <c:v>-0.140518</c:v>
                </c:pt>
                <c:pt idx="10978">
                  <c:v>-0.14177699999999999</c:v>
                </c:pt>
                <c:pt idx="10979">
                  <c:v>-0.142878</c:v>
                </c:pt>
                <c:pt idx="10980">
                  <c:v>-0.143816</c:v>
                </c:pt>
                <c:pt idx="10981">
                  <c:v>-0.144589</c:v>
                </c:pt>
                <c:pt idx="10982">
                  <c:v>-0.14519299999999999</c:v>
                </c:pt>
                <c:pt idx="10983">
                  <c:v>-0.14562700000000001</c:v>
                </c:pt>
                <c:pt idx="10984">
                  <c:v>-0.14589099999999999</c:v>
                </c:pt>
                <c:pt idx="10985">
                  <c:v>-0.14598700000000001</c:v>
                </c:pt>
                <c:pt idx="10986">
                  <c:v>-0.14591399999999999</c:v>
                </c:pt>
                <c:pt idx="10987">
                  <c:v>-0.145674</c:v>
                </c:pt>
                <c:pt idx="10988">
                  <c:v>-0.14526900000000001</c:v>
                </c:pt>
                <c:pt idx="10989">
                  <c:v>-0.14469899999999999</c:v>
                </c:pt>
                <c:pt idx="10990">
                  <c:v>-0.14396700000000001</c:v>
                </c:pt>
                <c:pt idx="10991">
                  <c:v>-0.143072</c:v>
                </c:pt>
                <c:pt idx="10992">
                  <c:v>-0.142017</c:v>
                </c:pt>
                <c:pt idx="10993">
                  <c:v>-0.14080200000000001</c:v>
                </c:pt>
                <c:pt idx="10994">
                  <c:v>-0.139428</c:v>
                </c:pt>
                <c:pt idx="10995">
                  <c:v>-0.13789399999999999</c:v>
                </c:pt>
                <c:pt idx="10996">
                  <c:v>-0.13620299999999999</c:v>
                </c:pt>
                <c:pt idx="10997">
                  <c:v>-0.134355</c:v>
                </c:pt>
                <c:pt idx="10998">
                  <c:v>-0.132354</c:v>
                </c:pt>
                <c:pt idx="10999">
                  <c:v>-0.13020100000000001</c:v>
                </c:pt>
                <c:pt idx="11000">
                  <c:v>-0.12790000000000001</c:v>
                </c:pt>
                <c:pt idx="11001">
                  <c:v>-0.12545700000000001</c:v>
                </c:pt>
                <c:pt idx="11002">
                  <c:v>-0.122878</c:v>
                </c:pt>
                <c:pt idx="11003">
                  <c:v>-0.12016499999999999</c:v>
                </c:pt>
                <c:pt idx="11004">
                  <c:v>-0.11732099999999999</c:v>
                </c:pt>
                <c:pt idx="11005">
                  <c:v>-0.11434800000000001</c:v>
                </c:pt>
                <c:pt idx="11006">
                  <c:v>-0.11125</c:v>
                </c:pt>
                <c:pt idx="11007">
                  <c:v>-0.108029</c:v>
                </c:pt>
                <c:pt idx="11008">
                  <c:v>-0.10469000000000001</c:v>
                </c:pt>
                <c:pt idx="11009">
                  <c:v>-0.10123799999999999</c:v>
                </c:pt>
                <c:pt idx="11010">
                  <c:v>-9.7675700000000004E-2</c:v>
                </c:pt>
                <c:pt idx="11011">
                  <c:v>-9.4004699999999997E-2</c:v>
                </c:pt>
                <c:pt idx="11012">
                  <c:v>-9.0228900000000001E-2</c:v>
                </c:pt>
                <c:pt idx="11013">
                  <c:v>-8.6354E-2</c:v>
                </c:pt>
                <c:pt idx="11014">
                  <c:v>-8.2386200000000007E-2</c:v>
                </c:pt>
                <c:pt idx="11015">
                  <c:v>-7.8330800000000006E-2</c:v>
                </c:pt>
                <c:pt idx="11016">
                  <c:v>-7.4192300000000003E-2</c:v>
                </c:pt>
                <c:pt idx="11017">
                  <c:v>-6.9975399999999993E-2</c:v>
                </c:pt>
                <c:pt idx="11018">
                  <c:v>-6.5685300000000002E-2</c:v>
                </c:pt>
                <c:pt idx="11019">
                  <c:v>-6.1326600000000002E-2</c:v>
                </c:pt>
                <c:pt idx="11020">
                  <c:v>-5.6903000000000002E-2</c:v>
                </c:pt>
                <c:pt idx="11021">
                  <c:v>-5.2417900000000003E-2</c:v>
                </c:pt>
                <c:pt idx="11022">
                  <c:v>-4.7875599999999997E-2</c:v>
                </c:pt>
                <c:pt idx="11023">
                  <c:v>-4.3281199999999999E-2</c:v>
                </c:pt>
                <c:pt idx="11024">
                  <c:v>-3.8640300000000002E-2</c:v>
                </c:pt>
                <c:pt idx="11025">
                  <c:v>-3.39584E-2</c:v>
                </c:pt>
                <c:pt idx="11026">
                  <c:v>-2.92416E-2</c:v>
                </c:pt>
                <c:pt idx="11027">
                  <c:v>-2.4495900000000001E-2</c:v>
                </c:pt>
                <c:pt idx="11028">
                  <c:v>-1.9725900000000001E-2</c:v>
                </c:pt>
                <c:pt idx="11029">
                  <c:v>-1.49359E-2</c:v>
                </c:pt>
                <c:pt idx="11030">
                  <c:v>-1.0130500000000001E-2</c:v>
                </c:pt>
                <c:pt idx="11031" formatCode="0.00E+00">
                  <c:v>-5.3147400000000001E-3</c:v>
                </c:pt>
                <c:pt idx="11032" formatCode="0.00E+00">
                  <c:v>-4.9359800000000004E-4</c:v>
                </c:pt>
                <c:pt idx="11033" formatCode="0.00E+00">
                  <c:v>4.3287500000000001E-3</c:v>
                </c:pt>
                <c:pt idx="11034" formatCode="0.00E+00">
                  <c:v>9.1480199999999998E-3</c:v>
                </c:pt>
                <c:pt idx="11035">
                  <c:v>1.39597E-2</c:v>
                </c:pt>
                <c:pt idx="11036">
                  <c:v>1.87593E-2</c:v>
                </c:pt>
                <c:pt idx="11037">
                  <c:v>2.3542500000000001E-2</c:v>
                </c:pt>
                <c:pt idx="11038">
                  <c:v>2.8304699999999999E-2</c:v>
                </c:pt>
                <c:pt idx="11039">
                  <c:v>3.3041899999999999E-2</c:v>
                </c:pt>
                <c:pt idx="11040">
                  <c:v>3.7750300000000001E-2</c:v>
                </c:pt>
                <c:pt idx="11041">
                  <c:v>4.2425299999999999E-2</c:v>
                </c:pt>
                <c:pt idx="11042">
                  <c:v>4.7061100000000002E-2</c:v>
                </c:pt>
                <c:pt idx="11043">
                  <c:v>5.1651700000000002E-2</c:v>
                </c:pt>
                <c:pt idx="11044">
                  <c:v>5.6192699999999998E-2</c:v>
                </c:pt>
                <c:pt idx="11045">
                  <c:v>6.0680600000000001E-2</c:v>
                </c:pt>
                <c:pt idx="11046">
                  <c:v>6.5112000000000003E-2</c:v>
                </c:pt>
                <c:pt idx="11047">
                  <c:v>6.9483199999999995E-2</c:v>
                </c:pt>
                <c:pt idx="11048">
                  <c:v>7.3791399999999993E-2</c:v>
                </c:pt>
                <c:pt idx="11049">
                  <c:v>7.8034300000000001E-2</c:v>
                </c:pt>
                <c:pt idx="11050">
                  <c:v>8.2209199999999996E-2</c:v>
                </c:pt>
                <c:pt idx="11051">
                  <c:v>8.6312399999999997E-2</c:v>
                </c:pt>
                <c:pt idx="11052">
                  <c:v>9.0340199999999996E-2</c:v>
                </c:pt>
                <c:pt idx="11053">
                  <c:v>9.4290100000000002E-2</c:v>
                </c:pt>
                <c:pt idx="11054">
                  <c:v>9.8160499999999998E-2</c:v>
                </c:pt>
                <c:pt idx="11055">
                  <c:v>0.101949</c:v>
                </c:pt>
                <c:pt idx="11056">
                  <c:v>0.105654</c:v>
                </c:pt>
                <c:pt idx="11057">
                  <c:v>0.10927199999999999</c:v>
                </c:pt>
                <c:pt idx="11058">
                  <c:v>0.112801</c:v>
                </c:pt>
                <c:pt idx="11059">
                  <c:v>0.11624</c:v>
                </c:pt>
                <c:pt idx="11060">
                  <c:v>0.119584</c:v>
                </c:pt>
                <c:pt idx="11061">
                  <c:v>0.12282899999999999</c:v>
                </c:pt>
                <c:pt idx="11062">
                  <c:v>0.125974</c:v>
                </c:pt>
                <c:pt idx="11063">
                  <c:v>0.12901699999999999</c:v>
                </c:pt>
                <c:pt idx="11064">
                  <c:v>0.13195799999999999</c:v>
                </c:pt>
                <c:pt idx="11065">
                  <c:v>0.134795</c:v>
                </c:pt>
                <c:pt idx="11066">
                  <c:v>0.13752700000000001</c:v>
                </c:pt>
                <c:pt idx="11067">
                  <c:v>0.140152</c:v>
                </c:pt>
                <c:pt idx="11068">
                  <c:v>0.14267099999999999</c:v>
                </c:pt>
                <c:pt idx="11069">
                  <c:v>0.14508199999999999</c:v>
                </c:pt>
                <c:pt idx="11070">
                  <c:v>0.14738599999999999</c:v>
                </c:pt>
                <c:pt idx="11071">
                  <c:v>0.14958199999999999</c:v>
                </c:pt>
                <c:pt idx="11072">
                  <c:v>0.151668</c:v>
                </c:pt>
                <c:pt idx="11073">
                  <c:v>0.153646</c:v>
                </c:pt>
                <c:pt idx="11074">
                  <c:v>0.15551599999999999</c:v>
                </c:pt>
                <c:pt idx="11075">
                  <c:v>0.157278</c:v>
                </c:pt>
                <c:pt idx="11076">
                  <c:v>0.15893299999999999</c:v>
                </c:pt>
                <c:pt idx="11077">
                  <c:v>0.16048100000000001</c:v>
                </c:pt>
                <c:pt idx="11078">
                  <c:v>0.16192200000000001</c:v>
                </c:pt>
                <c:pt idx="11079">
                  <c:v>0.16325600000000001</c:v>
                </c:pt>
                <c:pt idx="11080">
                  <c:v>0.16448399999999999</c:v>
                </c:pt>
                <c:pt idx="11081">
                  <c:v>0.165607</c:v>
                </c:pt>
                <c:pt idx="11082">
                  <c:v>0.16662399999999999</c:v>
                </c:pt>
                <c:pt idx="11083">
                  <c:v>0.16753799999999999</c:v>
                </c:pt>
                <c:pt idx="11084">
                  <c:v>0.168349</c:v>
                </c:pt>
                <c:pt idx="11085">
                  <c:v>0.16905800000000001</c:v>
                </c:pt>
                <c:pt idx="11086">
                  <c:v>0.16966700000000001</c:v>
                </c:pt>
                <c:pt idx="11087">
                  <c:v>0.17017699999999999</c:v>
                </c:pt>
                <c:pt idx="11088">
                  <c:v>0.17059099999999999</c:v>
                </c:pt>
                <c:pt idx="11089">
                  <c:v>0.17090900000000001</c:v>
                </c:pt>
                <c:pt idx="11090">
                  <c:v>0.17113200000000001</c:v>
                </c:pt>
                <c:pt idx="11091">
                  <c:v>0.171261</c:v>
                </c:pt>
                <c:pt idx="11092">
                  <c:v>0.17129800000000001</c:v>
                </c:pt>
                <c:pt idx="11093">
                  <c:v>0.17124500000000001</c:v>
                </c:pt>
                <c:pt idx="11094">
                  <c:v>0.17110500000000001</c:v>
                </c:pt>
                <c:pt idx="11095">
                  <c:v>0.170878</c:v>
                </c:pt>
                <c:pt idx="11096">
                  <c:v>0.17056499999999999</c:v>
                </c:pt>
                <c:pt idx="11097">
                  <c:v>0.17016899999999999</c:v>
                </c:pt>
                <c:pt idx="11098">
                  <c:v>0.16969200000000001</c:v>
                </c:pt>
                <c:pt idx="11099">
                  <c:v>0.16913800000000001</c:v>
                </c:pt>
                <c:pt idx="11100">
                  <c:v>0.16850899999999999</c:v>
                </c:pt>
                <c:pt idx="11101">
                  <c:v>0.16780800000000001</c:v>
                </c:pt>
                <c:pt idx="11102">
                  <c:v>0.16703699999999999</c:v>
                </c:pt>
                <c:pt idx="11103">
                  <c:v>0.16619600000000001</c:v>
                </c:pt>
                <c:pt idx="11104">
                  <c:v>0.16528799999999999</c:v>
                </c:pt>
                <c:pt idx="11105">
                  <c:v>0.16431399999999999</c:v>
                </c:pt>
                <c:pt idx="11106">
                  <c:v>0.163276</c:v>
                </c:pt>
                <c:pt idx="11107">
                  <c:v>0.16217599999999999</c:v>
                </c:pt>
                <c:pt idx="11108">
                  <c:v>0.16101699999999999</c:v>
                </c:pt>
                <c:pt idx="11109">
                  <c:v>0.159804</c:v>
                </c:pt>
                <c:pt idx="11110">
                  <c:v>0.15854099999999999</c:v>
                </c:pt>
                <c:pt idx="11111">
                  <c:v>0.15722900000000001</c:v>
                </c:pt>
                <c:pt idx="11112">
                  <c:v>0.15587200000000001</c:v>
                </c:pt>
                <c:pt idx="11113">
                  <c:v>0.154472</c:v>
                </c:pt>
                <c:pt idx="11114">
                  <c:v>0.153031</c:v>
                </c:pt>
                <c:pt idx="11115">
                  <c:v>0.15154899999999999</c:v>
                </c:pt>
                <c:pt idx="11116">
                  <c:v>0.150029</c:v>
                </c:pt>
                <c:pt idx="11117">
                  <c:v>0.14847299999999999</c:v>
                </c:pt>
                <c:pt idx="11118">
                  <c:v>0.14688499999999999</c:v>
                </c:pt>
                <c:pt idx="11119">
                  <c:v>0.14526600000000001</c:v>
                </c:pt>
                <c:pt idx="11120">
                  <c:v>0.143618</c:v>
                </c:pt>
                <c:pt idx="11121">
                  <c:v>0.14194300000000001</c:v>
                </c:pt>
                <c:pt idx="11122">
                  <c:v>0.14024200000000001</c:v>
                </c:pt>
                <c:pt idx="11123">
                  <c:v>0.138516</c:v>
                </c:pt>
                <c:pt idx="11124">
                  <c:v>0.136766</c:v>
                </c:pt>
                <c:pt idx="11125">
                  <c:v>0.134996</c:v>
                </c:pt>
                <c:pt idx="11126">
                  <c:v>0.13320699999999999</c:v>
                </c:pt>
                <c:pt idx="11127">
                  <c:v>0.13140099999999999</c:v>
                </c:pt>
                <c:pt idx="11128">
                  <c:v>0.129578</c:v>
                </c:pt>
                <c:pt idx="11129">
                  <c:v>0.12774099999999999</c:v>
                </c:pt>
                <c:pt idx="11130">
                  <c:v>0.125891</c:v>
                </c:pt>
                <c:pt idx="11131">
                  <c:v>0.124032</c:v>
                </c:pt>
                <c:pt idx="11132">
                  <c:v>0.122166</c:v>
                </c:pt>
                <c:pt idx="11133">
                  <c:v>0.120293</c:v>
                </c:pt>
                <c:pt idx="11134">
                  <c:v>0.118413</c:v>
                </c:pt>
                <c:pt idx="11135">
                  <c:v>0.11652700000000001</c:v>
                </c:pt>
                <c:pt idx="11136">
                  <c:v>0.114635</c:v>
                </c:pt>
                <c:pt idx="11137">
                  <c:v>0.11273900000000001</c:v>
                </c:pt>
                <c:pt idx="11138">
                  <c:v>0.110842</c:v>
                </c:pt>
                <c:pt idx="11139">
                  <c:v>0.108945</c:v>
                </c:pt>
                <c:pt idx="11140">
                  <c:v>0.10705099999999999</c:v>
                </c:pt>
                <c:pt idx="11141">
                  <c:v>0.10516</c:v>
                </c:pt>
                <c:pt idx="11142">
                  <c:v>0.103272</c:v>
                </c:pt>
                <c:pt idx="11143">
                  <c:v>0.10138800000000001</c:v>
                </c:pt>
                <c:pt idx="11144">
                  <c:v>9.9507100000000001E-2</c:v>
                </c:pt>
                <c:pt idx="11145">
                  <c:v>9.7630800000000004E-2</c:v>
                </c:pt>
                <c:pt idx="11146">
                  <c:v>9.5758700000000002E-2</c:v>
                </c:pt>
                <c:pt idx="11147">
                  <c:v>9.3890500000000002E-2</c:v>
                </c:pt>
                <c:pt idx="11148">
                  <c:v>9.2026499999999997E-2</c:v>
                </c:pt>
                <c:pt idx="11149">
                  <c:v>9.0167300000000006E-2</c:v>
                </c:pt>
                <c:pt idx="11150">
                  <c:v>8.8314199999999995E-2</c:v>
                </c:pt>
                <c:pt idx="11151">
                  <c:v>8.6468699999999996E-2</c:v>
                </c:pt>
                <c:pt idx="11152">
                  <c:v>8.4632499999999999E-2</c:v>
                </c:pt>
                <c:pt idx="11153">
                  <c:v>8.2807699999999998E-2</c:v>
                </c:pt>
                <c:pt idx="11154">
                  <c:v>8.0995200000000003E-2</c:v>
                </c:pt>
                <c:pt idx="11155">
                  <c:v>7.9194600000000004E-2</c:v>
                </c:pt>
                <c:pt idx="11156">
                  <c:v>7.7404600000000004E-2</c:v>
                </c:pt>
                <c:pt idx="11157">
                  <c:v>7.5624300000000005E-2</c:v>
                </c:pt>
                <c:pt idx="11158">
                  <c:v>7.3853199999999994E-2</c:v>
                </c:pt>
                <c:pt idx="11159">
                  <c:v>7.2091699999999995E-2</c:v>
                </c:pt>
                <c:pt idx="11160">
                  <c:v>7.0340799999999995E-2</c:v>
                </c:pt>
                <c:pt idx="11161">
                  <c:v>6.8601899999999993E-2</c:v>
                </c:pt>
                <c:pt idx="11162">
                  <c:v>6.6875199999999996E-2</c:v>
                </c:pt>
                <c:pt idx="11163">
                  <c:v>6.5160499999999996E-2</c:v>
                </c:pt>
                <c:pt idx="11164">
                  <c:v>6.3457299999999994E-2</c:v>
                </c:pt>
                <c:pt idx="11165">
                  <c:v>6.1765300000000002E-2</c:v>
                </c:pt>
                <c:pt idx="11166">
                  <c:v>6.0084600000000002E-2</c:v>
                </c:pt>
                <c:pt idx="11167">
                  <c:v>5.84159E-2</c:v>
                </c:pt>
                <c:pt idx="11168">
                  <c:v>5.6760499999999998E-2</c:v>
                </c:pt>
                <c:pt idx="11169">
                  <c:v>5.5119300000000003E-2</c:v>
                </c:pt>
                <c:pt idx="11170">
                  <c:v>5.3492400000000002E-2</c:v>
                </c:pt>
                <c:pt idx="11171">
                  <c:v>5.1879399999999999E-2</c:v>
                </c:pt>
                <c:pt idx="11172">
                  <c:v>5.0280600000000002E-2</c:v>
                </c:pt>
                <c:pt idx="11173">
                  <c:v>4.8695799999999997E-2</c:v>
                </c:pt>
                <c:pt idx="11174">
                  <c:v>4.7123900000000003E-2</c:v>
                </c:pt>
                <c:pt idx="11175">
                  <c:v>4.5564100000000003E-2</c:v>
                </c:pt>
                <c:pt idx="11176">
                  <c:v>4.4015800000000001E-2</c:v>
                </c:pt>
                <c:pt idx="11177">
                  <c:v>4.2478399999999999E-2</c:v>
                </c:pt>
                <c:pt idx="11178">
                  <c:v>4.09512E-2</c:v>
                </c:pt>
                <c:pt idx="11179">
                  <c:v>3.9434799999999999E-2</c:v>
                </c:pt>
                <c:pt idx="11180">
                  <c:v>3.7930699999999998E-2</c:v>
                </c:pt>
                <c:pt idx="11181">
                  <c:v>3.6438900000000003E-2</c:v>
                </c:pt>
                <c:pt idx="11182">
                  <c:v>3.4958999999999997E-2</c:v>
                </c:pt>
                <c:pt idx="11183">
                  <c:v>3.3491899999999998E-2</c:v>
                </c:pt>
                <c:pt idx="11184">
                  <c:v>3.2039499999999999E-2</c:v>
                </c:pt>
                <c:pt idx="11185">
                  <c:v>3.06033E-2</c:v>
                </c:pt>
                <c:pt idx="11186">
                  <c:v>2.91842E-2</c:v>
                </c:pt>
                <c:pt idx="11187">
                  <c:v>2.77834E-2</c:v>
                </c:pt>
                <c:pt idx="11188">
                  <c:v>2.6399800000000001E-2</c:v>
                </c:pt>
                <c:pt idx="11189">
                  <c:v>2.5030899999999998E-2</c:v>
                </c:pt>
                <c:pt idx="11190">
                  <c:v>2.3676200000000001E-2</c:v>
                </c:pt>
                <c:pt idx="11191">
                  <c:v>2.2337599999999999E-2</c:v>
                </c:pt>
                <c:pt idx="11192">
                  <c:v>2.10171E-2</c:v>
                </c:pt>
                <c:pt idx="11193">
                  <c:v>1.9715799999999999E-2</c:v>
                </c:pt>
                <c:pt idx="11194">
                  <c:v>1.84344E-2</c:v>
                </c:pt>
                <c:pt idx="11195">
                  <c:v>1.7174100000000001E-2</c:v>
                </c:pt>
                <c:pt idx="11196">
                  <c:v>1.5935999999999999E-2</c:v>
                </c:pt>
                <c:pt idx="11197">
                  <c:v>1.4721100000000001E-2</c:v>
                </c:pt>
                <c:pt idx="11198">
                  <c:v>1.3530800000000001E-2</c:v>
                </c:pt>
                <c:pt idx="11199">
                  <c:v>1.23666E-2</c:v>
                </c:pt>
                <c:pt idx="11200">
                  <c:v>1.1229899999999999E-2</c:v>
                </c:pt>
                <c:pt idx="11201">
                  <c:v>1.0121399999999999E-2</c:v>
                </c:pt>
                <c:pt idx="11202" formatCode="0.00E+00">
                  <c:v>9.0413500000000001E-3</c:v>
                </c:pt>
                <c:pt idx="11203" formatCode="0.00E+00">
                  <c:v>7.98981E-3</c:v>
                </c:pt>
                <c:pt idx="11204" formatCode="0.00E+00">
                  <c:v>6.9679299999999998E-3</c:v>
                </c:pt>
                <c:pt idx="11205" formatCode="0.00E+00">
                  <c:v>5.9772200000000001E-3</c:v>
                </c:pt>
                <c:pt idx="11206" formatCode="0.00E+00">
                  <c:v>5.0188699999999999E-3</c:v>
                </c:pt>
                <c:pt idx="11207" formatCode="0.00E+00">
                  <c:v>4.0937300000000003E-3</c:v>
                </c:pt>
                <c:pt idx="11208" formatCode="0.00E+00">
                  <c:v>3.2027900000000001E-3</c:v>
                </c:pt>
                <c:pt idx="11209" formatCode="0.00E+00">
                  <c:v>2.3478100000000001E-3</c:v>
                </c:pt>
                <c:pt idx="11210" formatCode="0.00E+00">
                  <c:v>1.5307000000000001E-3</c:v>
                </c:pt>
                <c:pt idx="11211" formatCode="0.00E+00">
                  <c:v>7.5265599999999998E-4</c:v>
                </c:pt>
                <c:pt idx="11212" formatCode="0.00E+00">
                  <c:v>1.44762E-5</c:v>
                </c:pt>
                <c:pt idx="11213" formatCode="0.00E+00">
                  <c:v>-6.8285600000000002E-4</c:v>
                </c:pt>
                <c:pt idx="11214" formatCode="0.00E+00">
                  <c:v>-1.33811E-3</c:v>
                </c:pt>
                <c:pt idx="11215" formatCode="0.00E+00">
                  <c:v>-1.95017E-3</c:v>
                </c:pt>
                <c:pt idx="11216" formatCode="0.00E+00">
                  <c:v>-2.5181700000000001E-3</c:v>
                </c:pt>
                <c:pt idx="11217" formatCode="0.00E+00">
                  <c:v>-3.0409899999999999E-3</c:v>
                </c:pt>
                <c:pt idx="11218" formatCode="0.00E+00">
                  <c:v>-3.51667E-3</c:v>
                </c:pt>
                <c:pt idx="11219" formatCode="0.00E+00">
                  <c:v>-3.9428400000000004E-3</c:v>
                </c:pt>
                <c:pt idx="11220" formatCode="0.00E+00">
                  <c:v>-4.3172499999999999E-3</c:v>
                </c:pt>
                <c:pt idx="11221" formatCode="0.00E+00">
                  <c:v>-4.6377700000000003E-3</c:v>
                </c:pt>
                <c:pt idx="11222" formatCode="0.00E+00">
                  <c:v>-4.9024899999999998E-3</c:v>
                </c:pt>
                <c:pt idx="11223" formatCode="0.00E+00">
                  <c:v>-5.1100399999999997E-3</c:v>
                </c:pt>
                <c:pt idx="11224" formatCode="0.00E+00">
                  <c:v>-5.2594499999999997E-3</c:v>
                </c:pt>
                <c:pt idx="11225" formatCode="0.00E+00">
                  <c:v>-5.3495000000000001E-3</c:v>
                </c:pt>
                <c:pt idx="11226" formatCode="0.00E+00">
                  <c:v>-5.3783199999999998E-3</c:v>
                </c:pt>
                <c:pt idx="11227" formatCode="0.00E+00">
                  <c:v>-5.3439000000000004E-3</c:v>
                </c:pt>
                <c:pt idx="11228" formatCode="0.00E+00">
                  <c:v>-5.2450300000000004E-3</c:v>
                </c:pt>
                <c:pt idx="11229" formatCode="0.00E+00">
                  <c:v>-5.0817500000000003E-3</c:v>
                </c:pt>
                <c:pt idx="11230" formatCode="0.00E+00">
                  <c:v>-4.8545699999999999E-3</c:v>
                </c:pt>
                <c:pt idx="11231" formatCode="0.00E+00">
                  <c:v>-4.5633100000000001E-3</c:v>
                </c:pt>
                <c:pt idx="11232" formatCode="0.00E+00">
                  <c:v>-4.2070700000000003E-3</c:v>
                </c:pt>
                <c:pt idx="11233" formatCode="0.00E+00">
                  <c:v>-3.7847699999999998E-3</c:v>
                </c:pt>
                <c:pt idx="11234" formatCode="0.00E+00">
                  <c:v>-3.29547E-3</c:v>
                </c:pt>
                <c:pt idx="11235" formatCode="0.00E+00">
                  <c:v>-2.7376800000000001E-3</c:v>
                </c:pt>
                <c:pt idx="11236" formatCode="0.00E+00">
                  <c:v>-2.1094199999999999E-3</c:v>
                </c:pt>
                <c:pt idx="11237" formatCode="0.00E+00">
                  <c:v>-1.40968E-3</c:v>
                </c:pt>
                <c:pt idx="11238" formatCode="0.00E+00">
                  <c:v>-6.3867700000000004E-4</c:v>
                </c:pt>
                <c:pt idx="11239" formatCode="0.00E+00">
                  <c:v>2.0343100000000001E-4</c:v>
                </c:pt>
                <c:pt idx="11240" formatCode="0.00E+00">
                  <c:v>1.1172700000000001E-3</c:v>
                </c:pt>
                <c:pt idx="11241" formatCode="0.00E+00">
                  <c:v>2.1041200000000001E-3</c:v>
                </c:pt>
                <c:pt idx="11242" formatCode="0.00E+00">
                  <c:v>3.1654700000000001E-3</c:v>
                </c:pt>
                <c:pt idx="11243" formatCode="0.00E+00">
                  <c:v>4.3020000000000003E-3</c:v>
                </c:pt>
                <c:pt idx="11244" formatCode="0.00E+00">
                  <c:v>5.5136500000000001E-3</c:v>
                </c:pt>
                <c:pt idx="11245" formatCode="0.00E+00">
                  <c:v>6.8005499999999998E-3</c:v>
                </c:pt>
                <c:pt idx="11246" formatCode="0.00E+00">
                  <c:v>8.1625900000000008E-3</c:v>
                </c:pt>
                <c:pt idx="11247" formatCode="0.00E+00">
                  <c:v>9.5982499999999991E-3</c:v>
                </c:pt>
                <c:pt idx="11248">
                  <c:v>1.11053E-2</c:v>
                </c:pt>
                <c:pt idx="11249">
                  <c:v>1.2682499999999999E-2</c:v>
                </c:pt>
                <c:pt idx="11250">
                  <c:v>1.43299E-2</c:v>
                </c:pt>
                <c:pt idx="11251">
                  <c:v>1.60468E-2</c:v>
                </c:pt>
                <c:pt idx="11252">
                  <c:v>1.7832299999999999E-2</c:v>
                </c:pt>
                <c:pt idx="11253">
                  <c:v>1.9685000000000001E-2</c:v>
                </c:pt>
                <c:pt idx="11254">
                  <c:v>2.1603500000000001E-2</c:v>
                </c:pt>
                <c:pt idx="11255">
                  <c:v>2.3587E-2</c:v>
                </c:pt>
                <c:pt idx="11256">
                  <c:v>2.5635700000000001E-2</c:v>
                </c:pt>
                <c:pt idx="11257">
                  <c:v>2.7749599999999999E-2</c:v>
                </c:pt>
                <c:pt idx="11258">
                  <c:v>2.9928099999999999E-2</c:v>
                </c:pt>
                <c:pt idx="11259">
                  <c:v>3.2169499999999997E-2</c:v>
                </c:pt>
                <c:pt idx="11260">
                  <c:v>3.4472599999999999E-2</c:v>
                </c:pt>
                <c:pt idx="11261">
                  <c:v>3.6836199999999999E-2</c:v>
                </c:pt>
                <c:pt idx="11262">
                  <c:v>3.9259299999999997E-2</c:v>
                </c:pt>
                <c:pt idx="11263">
                  <c:v>4.1741199999999999E-2</c:v>
                </c:pt>
                <c:pt idx="11264">
                  <c:v>4.42805E-2</c:v>
                </c:pt>
                <c:pt idx="11265">
                  <c:v>4.6874499999999999E-2</c:v>
                </c:pt>
                <c:pt idx="11266">
                  <c:v>4.9521099999999998E-2</c:v>
                </c:pt>
                <c:pt idx="11267">
                  <c:v>5.2217600000000003E-2</c:v>
                </c:pt>
                <c:pt idx="11268">
                  <c:v>5.4960599999999998E-2</c:v>
                </c:pt>
                <c:pt idx="11269">
                  <c:v>5.7746600000000002E-2</c:v>
                </c:pt>
                <c:pt idx="11270">
                  <c:v>6.0573399999999999E-2</c:v>
                </c:pt>
                <c:pt idx="11271">
                  <c:v>6.3438700000000001E-2</c:v>
                </c:pt>
                <c:pt idx="11272">
                  <c:v>6.6339499999999996E-2</c:v>
                </c:pt>
                <c:pt idx="11273">
                  <c:v>6.9273199999999993E-2</c:v>
                </c:pt>
                <c:pt idx="11274">
                  <c:v>7.2237099999999999E-2</c:v>
                </c:pt>
                <c:pt idx="11275">
                  <c:v>7.5228299999999998E-2</c:v>
                </c:pt>
                <c:pt idx="11276">
                  <c:v>7.8243999999999994E-2</c:v>
                </c:pt>
                <c:pt idx="11277">
                  <c:v>8.1280500000000006E-2</c:v>
                </c:pt>
                <c:pt idx="11278">
                  <c:v>8.43333E-2</c:v>
                </c:pt>
                <c:pt idx="11279">
                  <c:v>8.7398799999999999E-2</c:v>
                </c:pt>
                <c:pt idx="11280">
                  <c:v>9.0474200000000005E-2</c:v>
                </c:pt>
                <c:pt idx="11281">
                  <c:v>9.3557000000000001E-2</c:v>
                </c:pt>
                <c:pt idx="11282">
                  <c:v>9.6643300000000001E-2</c:v>
                </c:pt>
                <c:pt idx="11283">
                  <c:v>9.9728700000000003E-2</c:v>
                </c:pt>
                <c:pt idx="11284">
                  <c:v>0.10281</c:v>
                </c:pt>
                <c:pt idx="11285">
                  <c:v>0.10588400000000001</c:v>
                </c:pt>
                <c:pt idx="11286">
                  <c:v>0.10895100000000001</c:v>
                </c:pt>
                <c:pt idx="11287">
                  <c:v>0.112007</c:v>
                </c:pt>
                <c:pt idx="11288">
                  <c:v>0.115051</c:v>
                </c:pt>
                <c:pt idx="11289">
                  <c:v>0.118078</c:v>
                </c:pt>
                <c:pt idx="11290">
                  <c:v>0.121083</c:v>
                </c:pt>
                <c:pt idx="11291">
                  <c:v>0.12406300000000001</c:v>
                </c:pt>
                <c:pt idx="11292">
                  <c:v>0.12701200000000001</c:v>
                </c:pt>
                <c:pt idx="11293">
                  <c:v>0.12992600000000001</c:v>
                </c:pt>
                <c:pt idx="11294">
                  <c:v>0.132801</c:v>
                </c:pt>
                <c:pt idx="11295">
                  <c:v>0.13563500000000001</c:v>
                </c:pt>
                <c:pt idx="11296">
                  <c:v>0.138428</c:v>
                </c:pt>
                <c:pt idx="11297">
                  <c:v>0.14117499999999999</c:v>
                </c:pt>
                <c:pt idx="11298">
                  <c:v>0.143876</c:v>
                </c:pt>
                <c:pt idx="11299">
                  <c:v>0.14652499999999999</c:v>
                </c:pt>
                <c:pt idx="11300">
                  <c:v>0.149121</c:v>
                </c:pt>
                <c:pt idx="11301">
                  <c:v>0.15165799999999999</c:v>
                </c:pt>
                <c:pt idx="11302">
                  <c:v>0.15413499999999999</c:v>
                </c:pt>
                <c:pt idx="11303">
                  <c:v>0.15654699999999999</c:v>
                </c:pt>
                <c:pt idx="11304">
                  <c:v>0.15889200000000001</c:v>
                </c:pt>
                <c:pt idx="11305">
                  <c:v>0.161167</c:v>
                </c:pt>
                <c:pt idx="11306">
                  <c:v>0.16336999999999999</c:v>
                </c:pt>
                <c:pt idx="11307">
                  <c:v>0.165496</c:v>
                </c:pt>
                <c:pt idx="11308">
                  <c:v>0.167544</c:v>
                </c:pt>
                <c:pt idx="11309">
                  <c:v>0.169512</c:v>
                </c:pt>
                <c:pt idx="11310">
                  <c:v>0.17139599999999999</c:v>
                </c:pt>
                <c:pt idx="11311">
                  <c:v>0.17319599999999999</c:v>
                </c:pt>
                <c:pt idx="11312">
                  <c:v>0.17490900000000001</c:v>
                </c:pt>
                <c:pt idx="11313">
                  <c:v>0.176534</c:v>
                </c:pt>
                <c:pt idx="11314">
                  <c:v>0.178068</c:v>
                </c:pt>
                <c:pt idx="11315">
                  <c:v>0.17951</c:v>
                </c:pt>
                <c:pt idx="11316">
                  <c:v>0.18085999999999999</c:v>
                </c:pt>
                <c:pt idx="11317">
                  <c:v>0.182115</c:v>
                </c:pt>
                <c:pt idx="11318">
                  <c:v>0.18327499999999999</c:v>
                </c:pt>
                <c:pt idx="11319">
                  <c:v>0.184338</c:v>
                </c:pt>
                <c:pt idx="11320">
                  <c:v>0.185303</c:v>
                </c:pt>
                <c:pt idx="11321">
                  <c:v>0.186168</c:v>
                </c:pt>
                <c:pt idx="11322">
                  <c:v>0.18693199999999999</c:v>
                </c:pt>
                <c:pt idx="11323">
                  <c:v>0.18759400000000001</c:v>
                </c:pt>
                <c:pt idx="11324">
                  <c:v>0.18815299999999999</c:v>
                </c:pt>
                <c:pt idx="11325">
                  <c:v>0.188609</c:v>
                </c:pt>
                <c:pt idx="11326">
                  <c:v>0.18896299999999999</c:v>
                </c:pt>
                <c:pt idx="11327">
                  <c:v>0.18921499999999999</c:v>
                </c:pt>
                <c:pt idx="11328">
                  <c:v>0.18936500000000001</c:v>
                </c:pt>
                <c:pt idx="11329">
                  <c:v>0.189414</c:v>
                </c:pt>
                <c:pt idx="11330">
                  <c:v>0.189362</c:v>
                </c:pt>
                <c:pt idx="11331">
                  <c:v>0.18920799999999999</c:v>
                </c:pt>
                <c:pt idx="11332">
                  <c:v>0.18895300000000001</c:v>
                </c:pt>
                <c:pt idx="11333">
                  <c:v>0.18859500000000001</c:v>
                </c:pt>
                <c:pt idx="11334">
                  <c:v>0.188136</c:v>
                </c:pt>
                <c:pt idx="11335">
                  <c:v>0.18757799999999999</c:v>
                </c:pt>
                <c:pt idx="11336">
                  <c:v>0.186921</c:v>
                </c:pt>
                <c:pt idx="11337">
                  <c:v>0.186167</c:v>
                </c:pt>
                <c:pt idx="11338">
                  <c:v>0.18531700000000001</c:v>
                </c:pt>
                <c:pt idx="11339">
                  <c:v>0.18437200000000001</c:v>
                </c:pt>
                <c:pt idx="11340">
                  <c:v>0.183335</c:v>
                </c:pt>
                <c:pt idx="11341">
                  <c:v>0.18220900000000001</c:v>
                </c:pt>
                <c:pt idx="11342">
                  <c:v>0.18099399999999999</c:v>
                </c:pt>
                <c:pt idx="11343">
                  <c:v>0.17969199999999999</c:v>
                </c:pt>
                <c:pt idx="11344">
                  <c:v>0.17830399999999999</c:v>
                </c:pt>
                <c:pt idx="11345">
                  <c:v>0.17683099999999999</c:v>
                </c:pt>
                <c:pt idx="11346">
                  <c:v>0.17527699999999999</c:v>
                </c:pt>
                <c:pt idx="11347">
                  <c:v>0.17364499999999999</c:v>
                </c:pt>
                <c:pt idx="11348">
                  <c:v>0.17193600000000001</c:v>
                </c:pt>
                <c:pt idx="11349">
                  <c:v>0.170153</c:v>
                </c:pt>
                <c:pt idx="11350">
                  <c:v>0.168298</c:v>
                </c:pt>
                <c:pt idx="11351">
                  <c:v>0.16637099999999999</c:v>
                </c:pt>
                <c:pt idx="11352">
                  <c:v>0.16437499999999999</c:v>
                </c:pt>
                <c:pt idx="11353">
                  <c:v>0.16231300000000001</c:v>
                </c:pt>
                <c:pt idx="11354">
                  <c:v>0.160188</c:v>
                </c:pt>
                <c:pt idx="11355">
                  <c:v>0.158003</c:v>
                </c:pt>
                <c:pt idx="11356">
                  <c:v>0.15576100000000001</c:v>
                </c:pt>
                <c:pt idx="11357">
                  <c:v>0.15346499999999999</c:v>
                </c:pt>
                <c:pt idx="11358">
                  <c:v>0.151116</c:v>
                </c:pt>
                <c:pt idx="11359">
                  <c:v>0.14871899999999999</c:v>
                </c:pt>
                <c:pt idx="11360">
                  <c:v>0.14627699999999999</c:v>
                </c:pt>
                <c:pt idx="11361">
                  <c:v>0.14379400000000001</c:v>
                </c:pt>
                <c:pt idx="11362">
                  <c:v>0.14127300000000001</c:v>
                </c:pt>
                <c:pt idx="11363">
                  <c:v>0.13871700000000001</c:v>
                </c:pt>
                <c:pt idx="11364">
                  <c:v>0.136128</c:v>
                </c:pt>
                <c:pt idx="11365">
                  <c:v>0.13350999999999999</c:v>
                </c:pt>
                <c:pt idx="11366">
                  <c:v>0.13086400000000001</c:v>
                </c:pt>
                <c:pt idx="11367">
                  <c:v>0.128196</c:v>
                </c:pt>
                <c:pt idx="11368">
                  <c:v>0.12550900000000001</c:v>
                </c:pt>
                <c:pt idx="11369">
                  <c:v>0.122805</c:v>
                </c:pt>
                <c:pt idx="11370">
                  <c:v>0.120087</c:v>
                </c:pt>
                <c:pt idx="11371">
                  <c:v>0.117358</c:v>
                </c:pt>
                <c:pt idx="11372">
                  <c:v>0.114622</c:v>
                </c:pt>
                <c:pt idx="11373">
                  <c:v>0.111883</c:v>
                </c:pt>
                <c:pt idx="11374">
                  <c:v>0.109144</c:v>
                </c:pt>
                <c:pt idx="11375">
                  <c:v>0.10641100000000001</c:v>
                </c:pt>
                <c:pt idx="11376">
                  <c:v>0.103685</c:v>
                </c:pt>
                <c:pt idx="11377">
                  <c:v>0.10097100000000001</c:v>
                </c:pt>
                <c:pt idx="11378">
                  <c:v>9.8270999999999997E-2</c:v>
                </c:pt>
                <c:pt idx="11379">
                  <c:v>9.5589599999999997E-2</c:v>
                </c:pt>
                <c:pt idx="11380">
                  <c:v>9.2930799999999994E-2</c:v>
                </c:pt>
                <c:pt idx="11381">
                  <c:v>9.0297299999999997E-2</c:v>
                </c:pt>
                <c:pt idx="11382">
                  <c:v>8.76913E-2</c:v>
                </c:pt>
                <c:pt idx="11383">
                  <c:v>8.5114999999999996E-2</c:v>
                </c:pt>
                <c:pt idx="11384">
                  <c:v>8.2571699999999998E-2</c:v>
                </c:pt>
                <c:pt idx="11385">
                  <c:v>8.00646E-2</c:v>
                </c:pt>
                <c:pt idx="11386">
                  <c:v>7.7597600000000003E-2</c:v>
                </c:pt>
                <c:pt idx="11387">
                  <c:v>7.51748E-2</c:v>
                </c:pt>
                <c:pt idx="11388">
                  <c:v>7.2799500000000003E-2</c:v>
                </c:pt>
                <c:pt idx="11389">
                  <c:v>7.0474999999999996E-2</c:v>
                </c:pt>
                <c:pt idx="11390">
                  <c:v>6.8203600000000003E-2</c:v>
                </c:pt>
                <c:pt idx="11391">
                  <c:v>6.5986699999999995E-2</c:v>
                </c:pt>
                <c:pt idx="11392">
                  <c:v>6.3824699999999998E-2</c:v>
                </c:pt>
                <c:pt idx="11393">
                  <c:v>6.1718500000000003E-2</c:v>
                </c:pt>
                <c:pt idx="11394">
                  <c:v>5.9669899999999998E-2</c:v>
                </c:pt>
                <c:pt idx="11395">
                  <c:v>5.7680299999999997E-2</c:v>
                </c:pt>
                <c:pt idx="11396">
                  <c:v>5.5752299999999998E-2</c:v>
                </c:pt>
                <c:pt idx="11397">
                  <c:v>5.3889300000000001E-2</c:v>
                </c:pt>
                <c:pt idx="11398">
                  <c:v>5.2094000000000001E-2</c:v>
                </c:pt>
                <c:pt idx="11399">
                  <c:v>5.0366800000000003E-2</c:v>
                </c:pt>
                <c:pt idx="11400">
                  <c:v>4.8706899999999997E-2</c:v>
                </c:pt>
                <c:pt idx="11401">
                  <c:v>4.7114799999999998E-2</c:v>
                </c:pt>
                <c:pt idx="11402">
                  <c:v>4.5592399999999998E-2</c:v>
                </c:pt>
                <c:pt idx="11403">
                  <c:v>4.4141899999999998E-2</c:v>
                </c:pt>
                <c:pt idx="11404">
                  <c:v>4.2765600000000001E-2</c:v>
                </c:pt>
                <c:pt idx="11405">
                  <c:v>4.1465599999999998E-2</c:v>
                </c:pt>
                <c:pt idx="11406">
                  <c:v>4.02444E-2</c:v>
                </c:pt>
                <c:pt idx="11407">
                  <c:v>3.9102999999999999E-2</c:v>
                </c:pt>
                <c:pt idx="11408">
                  <c:v>3.8041100000000001E-2</c:v>
                </c:pt>
                <c:pt idx="11409">
                  <c:v>3.7058500000000001E-2</c:v>
                </c:pt>
                <c:pt idx="11410">
                  <c:v>3.6156000000000001E-2</c:v>
                </c:pt>
                <c:pt idx="11411">
                  <c:v>3.53341E-2</c:v>
                </c:pt>
                <c:pt idx="11412">
                  <c:v>3.4593499999999999E-2</c:v>
                </c:pt>
                <c:pt idx="11413">
                  <c:v>3.3935800000000002E-2</c:v>
                </c:pt>
                <c:pt idx="11414">
                  <c:v>3.3362299999999998E-2</c:v>
                </c:pt>
                <c:pt idx="11415">
                  <c:v>3.2871699999999997E-2</c:v>
                </c:pt>
                <c:pt idx="11416">
                  <c:v>3.2461299999999998E-2</c:v>
                </c:pt>
                <c:pt idx="11417">
                  <c:v>3.2129699999999997E-2</c:v>
                </c:pt>
                <c:pt idx="11418">
                  <c:v>3.1876300000000003E-2</c:v>
                </c:pt>
                <c:pt idx="11419">
                  <c:v>3.1699999999999999E-2</c:v>
                </c:pt>
                <c:pt idx="11420">
                  <c:v>3.1599000000000002E-2</c:v>
                </c:pt>
                <c:pt idx="11421">
                  <c:v>3.1572200000000002E-2</c:v>
                </c:pt>
                <c:pt idx="11422">
                  <c:v>3.1618300000000002E-2</c:v>
                </c:pt>
                <c:pt idx="11423">
                  <c:v>3.1735199999999998E-2</c:v>
                </c:pt>
                <c:pt idx="11424">
                  <c:v>3.19213E-2</c:v>
                </c:pt>
                <c:pt idx="11425">
                  <c:v>3.2175200000000001E-2</c:v>
                </c:pt>
                <c:pt idx="11426">
                  <c:v>3.2495299999999998E-2</c:v>
                </c:pt>
                <c:pt idx="11427">
                  <c:v>3.2879400000000003E-2</c:v>
                </c:pt>
                <c:pt idx="11428">
                  <c:v>3.3325E-2</c:v>
                </c:pt>
                <c:pt idx="11429">
                  <c:v>3.3830100000000002E-2</c:v>
                </c:pt>
                <c:pt idx="11430">
                  <c:v>3.4392699999999998E-2</c:v>
                </c:pt>
                <c:pt idx="11431">
                  <c:v>3.5010300000000001E-2</c:v>
                </c:pt>
                <c:pt idx="11432">
                  <c:v>3.5680099999999999E-2</c:v>
                </c:pt>
                <c:pt idx="11433">
                  <c:v>3.6399500000000001E-2</c:v>
                </c:pt>
                <c:pt idx="11434">
                  <c:v>3.7166299999999999E-2</c:v>
                </c:pt>
                <c:pt idx="11435">
                  <c:v>3.7978100000000001E-2</c:v>
                </c:pt>
                <c:pt idx="11436">
                  <c:v>3.8832100000000001E-2</c:v>
                </c:pt>
                <c:pt idx="11437">
                  <c:v>3.9725299999999998E-2</c:v>
                </c:pt>
                <c:pt idx="11438">
                  <c:v>4.0654999999999997E-2</c:v>
                </c:pt>
                <c:pt idx="11439">
                  <c:v>4.1618700000000002E-2</c:v>
                </c:pt>
                <c:pt idx="11440">
                  <c:v>4.2613400000000003E-2</c:v>
                </c:pt>
                <c:pt idx="11441">
                  <c:v>4.3635800000000002E-2</c:v>
                </c:pt>
                <c:pt idx="11442">
                  <c:v>4.4682100000000002E-2</c:v>
                </c:pt>
                <c:pt idx="11443">
                  <c:v>4.5747999999999997E-2</c:v>
                </c:pt>
                <c:pt idx="11444">
                  <c:v>4.6829900000000001E-2</c:v>
                </c:pt>
                <c:pt idx="11445">
                  <c:v>4.7924300000000003E-2</c:v>
                </c:pt>
                <c:pt idx="11446">
                  <c:v>4.9028299999999997E-2</c:v>
                </c:pt>
                <c:pt idx="11447">
                  <c:v>5.01389E-2</c:v>
                </c:pt>
                <c:pt idx="11448">
                  <c:v>5.1252499999999999E-2</c:v>
                </c:pt>
                <c:pt idx="11449">
                  <c:v>5.2365099999999998E-2</c:v>
                </c:pt>
                <c:pt idx="11450">
                  <c:v>5.3472699999999998E-2</c:v>
                </c:pt>
                <c:pt idx="11451">
                  <c:v>5.4572200000000001E-2</c:v>
                </c:pt>
                <c:pt idx="11452">
                  <c:v>5.5659899999999998E-2</c:v>
                </c:pt>
                <c:pt idx="11453">
                  <c:v>5.6732200000000003E-2</c:v>
                </c:pt>
                <c:pt idx="11454">
                  <c:v>5.7786200000000003E-2</c:v>
                </c:pt>
                <c:pt idx="11455">
                  <c:v>5.8819999999999997E-2</c:v>
                </c:pt>
                <c:pt idx="11456">
                  <c:v>5.9831500000000003E-2</c:v>
                </c:pt>
                <c:pt idx="11457">
                  <c:v>6.0817900000000001E-2</c:v>
                </c:pt>
                <c:pt idx="11458">
                  <c:v>6.1775700000000003E-2</c:v>
                </c:pt>
                <c:pt idx="11459">
                  <c:v>6.2700900000000004E-2</c:v>
                </c:pt>
                <c:pt idx="11460">
                  <c:v>6.3589599999999996E-2</c:v>
                </c:pt>
                <c:pt idx="11461">
                  <c:v>6.44396E-2</c:v>
                </c:pt>
                <c:pt idx="11462">
                  <c:v>6.5249600000000005E-2</c:v>
                </c:pt>
                <c:pt idx="11463">
                  <c:v>6.6018499999999994E-2</c:v>
                </c:pt>
                <c:pt idx="11464">
                  <c:v>6.6744600000000001E-2</c:v>
                </c:pt>
                <c:pt idx="11465">
                  <c:v>6.7425600000000002E-2</c:v>
                </c:pt>
                <c:pt idx="11466">
                  <c:v>6.80592E-2</c:v>
                </c:pt>
                <c:pt idx="11467">
                  <c:v>6.8643499999999996E-2</c:v>
                </c:pt>
                <c:pt idx="11468">
                  <c:v>6.9176600000000005E-2</c:v>
                </c:pt>
                <c:pt idx="11469">
                  <c:v>6.9656599999999999E-2</c:v>
                </c:pt>
                <c:pt idx="11470">
                  <c:v>7.0082000000000005E-2</c:v>
                </c:pt>
                <c:pt idx="11471">
                  <c:v>7.0451899999999998E-2</c:v>
                </c:pt>
                <c:pt idx="11472">
                  <c:v>7.0764800000000003E-2</c:v>
                </c:pt>
                <c:pt idx="11473">
                  <c:v>7.1019499999999999E-2</c:v>
                </c:pt>
                <c:pt idx="11474">
                  <c:v>7.1215799999999996E-2</c:v>
                </c:pt>
                <c:pt idx="11475">
                  <c:v>7.13535E-2</c:v>
                </c:pt>
                <c:pt idx="11476">
                  <c:v>7.1432200000000001E-2</c:v>
                </c:pt>
                <c:pt idx="11477">
                  <c:v>7.1451600000000004E-2</c:v>
                </c:pt>
                <c:pt idx="11478">
                  <c:v>7.1411299999999997E-2</c:v>
                </c:pt>
                <c:pt idx="11479">
                  <c:v>7.1311299999999994E-2</c:v>
                </c:pt>
                <c:pt idx="11480">
                  <c:v>7.1151199999999998E-2</c:v>
                </c:pt>
                <c:pt idx="11481">
                  <c:v>7.0931099999999997E-2</c:v>
                </c:pt>
                <c:pt idx="11482">
                  <c:v>7.0652000000000006E-2</c:v>
                </c:pt>
                <c:pt idx="11483">
                  <c:v>7.0315199999999994E-2</c:v>
                </c:pt>
                <c:pt idx="11484">
                  <c:v>6.9922899999999996E-2</c:v>
                </c:pt>
                <c:pt idx="11485">
                  <c:v>6.9476700000000002E-2</c:v>
                </c:pt>
                <c:pt idx="11486">
                  <c:v>6.8977200000000002E-2</c:v>
                </c:pt>
                <c:pt idx="11487">
                  <c:v>6.8424799999999994E-2</c:v>
                </c:pt>
                <c:pt idx="11488">
                  <c:v>6.7820400000000003E-2</c:v>
                </c:pt>
                <c:pt idx="11489">
                  <c:v>6.7166000000000003E-2</c:v>
                </c:pt>
                <c:pt idx="11490">
                  <c:v>6.6464300000000004E-2</c:v>
                </c:pt>
                <c:pt idx="11491">
                  <c:v>6.5718399999999996E-2</c:v>
                </c:pt>
                <c:pt idx="11492">
                  <c:v>6.4930799999999997E-2</c:v>
                </c:pt>
                <c:pt idx="11493">
                  <c:v>6.4103300000000002E-2</c:v>
                </c:pt>
                <c:pt idx="11494">
                  <c:v>6.3237500000000002E-2</c:v>
                </c:pt>
                <c:pt idx="11495">
                  <c:v>6.2335399999999999E-2</c:v>
                </c:pt>
                <c:pt idx="11496">
                  <c:v>6.1399200000000001E-2</c:v>
                </c:pt>
                <c:pt idx="11497">
                  <c:v>6.0430699999999997E-2</c:v>
                </c:pt>
                <c:pt idx="11498">
                  <c:v>5.9431900000000003E-2</c:v>
                </c:pt>
                <c:pt idx="11499">
                  <c:v>5.8406600000000003E-2</c:v>
                </c:pt>
                <c:pt idx="11500">
                  <c:v>5.7360000000000001E-2</c:v>
                </c:pt>
                <c:pt idx="11501">
                  <c:v>5.6296899999999997E-2</c:v>
                </c:pt>
                <c:pt idx="11502">
                  <c:v>5.5219699999999997E-2</c:v>
                </c:pt>
                <c:pt idx="11503">
                  <c:v>5.4128500000000003E-2</c:v>
                </c:pt>
                <c:pt idx="11504">
                  <c:v>5.3025099999999999E-2</c:v>
                </c:pt>
                <c:pt idx="11505">
                  <c:v>5.19132E-2</c:v>
                </c:pt>
                <c:pt idx="11506">
                  <c:v>5.07967E-2</c:v>
                </c:pt>
                <c:pt idx="11507">
                  <c:v>4.9678899999999998E-2</c:v>
                </c:pt>
                <c:pt idx="11508">
                  <c:v>4.8563000000000002E-2</c:v>
                </c:pt>
                <c:pt idx="11509">
                  <c:v>4.7451500000000001E-2</c:v>
                </c:pt>
                <c:pt idx="11510">
                  <c:v>4.63463E-2</c:v>
                </c:pt>
                <c:pt idx="11511">
                  <c:v>4.5249900000000003E-2</c:v>
                </c:pt>
                <c:pt idx="11512">
                  <c:v>4.4165299999999998E-2</c:v>
                </c:pt>
                <c:pt idx="11513">
                  <c:v>4.3096099999999998E-2</c:v>
                </c:pt>
                <c:pt idx="11514">
                  <c:v>4.20455E-2</c:v>
                </c:pt>
                <c:pt idx="11515">
                  <c:v>4.1016200000000003E-2</c:v>
                </c:pt>
                <c:pt idx="11516">
                  <c:v>4.0011199999999997E-2</c:v>
                </c:pt>
                <c:pt idx="11517">
                  <c:v>3.9033400000000003E-2</c:v>
                </c:pt>
                <c:pt idx="11518">
                  <c:v>3.8086299999999997E-2</c:v>
                </c:pt>
                <c:pt idx="11519">
                  <c:v>3.7172499999999997E-2</c:v>
                </c:pt>
                <c:pt idx="11520">
                  <c:v>3.6294300000000002E-2</c:v>
                </c:pt>
                <c:pt idx="11521">
                  <c:v>3.5453899999999997E-2</c:v>
                </c:pt>
                <c:pt idx="11522">
                  <c:v>3.4654200000000003E-2</c:v>
                </c:pt>
                <c:pt idx="11523">
                  <c:v>3.3898400000000002E-2</c:v>
                </c:pt>
                <c:pt idx="11524">
                  <c:v>3.3189499999999997E-2</c:v>
                </c:pt>
                <c:pt idx="11525">
                  <c:v>3.25299E-2</c:v>
                </c:pt>
                <c:pt idx="11526">
                  <c:v>3.1921600000000001E-2</c:v>
                </c:pt>
                <c:pt idx="11527">
                  <c:v>3.1366499999999999E-2</c:v>
                </c:pt>
                <c:pt idx="11528">
                  <c:v>3.08667E-2</c:v>
                </c:pt>
                <c:pt idx="11529">
                  <c:v>3.0424300000000001E-2</c:v>
                </c:pt>
                <c:pt idx="11530">
                  <c:v>3.0041200000000001E-2</c:v>
                </c:pt>
                <c:pt idx="11531">
                  <c:v>2.9719200000000001E-2</c:v>
                </c:pt>
                <c:pt idx="11532">
                  <c:v>2.9460400000000001E-2</c:v>
                </c:pt>
                <c:pt idx="11533">
                  <c:v>2.92666E-2</c:v>
                </c:pt>
                <c:pt idx="11534">
                  <c:v>2.9139200000000001E-2</c:v>
                </c:pt>
                <c:pt idx="11535">
                  <c:v>2.9079500000000001E-2</c:v>
                </c:pt>
                <c:pt idx="11536">
                  <c:v>2.9088300000000001E-2</c:v>
                </c:pt>
                <c:pt idx="11537">
                  <c:v>2.9166600000000001E-2</c:v>
                </c:pt>
                <c:pt idx="11538">
                  <c:v>2.9315299999999999E-2</c:v>
                </c:pt>
                <c:pt idx="11539">
                  <c:v>2.95348E-2</c:v>
                </c:pt>
                <c:pt idx="11540">
                  <c:v>2.98257E-2</c:v>
                </c:pt>
                <c:pt idx="11541">
                  <c:v>3.0188900000000001E-2</c:v>
                </c:pt>
                <c:pt idx="11542">
                  <c:v>3.06249E-2</c:v>
                </c:pt>
                <c:pt idx="11543">
                  <c:v>3.11332E-2</c:v>
                </c:pt>
                <c:pt idx="11544">
                  <c:v>3.1712799999999999E-2</c:v>
                </c:pt>
                <c:pt idx="11545">
                  <c:v>3.2363299999999998E-2</c:v>
                </c:pt>
                <c:pt idx="11546">
                  <c:v>3.3084500000000003E-2</c:v>
                </c:pt>
                <c:pt idx="11547">
                  <c:v>3.3875599999999999E-2</c:v>
                </c:pt>
                <c:pt idx="11548">
                  <c:v>3.4735000000000002E-2</c:v>
                </c:pt>
                <c:pt idx="11549">
                  <c:v>3.56618E-2</c:v>
                </c:pt>
                <c:pt idx="11550">
                  <c:v>3.6655699999999999E-2</c:v>
                </c:pt>
                <c:pt idx="11551">
                  <c:v>3.7716699999999999E-2</c:v>
                </c:pt>
                <c:pt idx="11552">
                  <c:v>3.8843599999999999E-2</c:v>
                </c:pt>
                <c:pt idx="11553">
                  <c:v>4.0034399999999998E-2</c:v>
                </c:pt>
                <c:pt idx="11554">
                  <c:v>4.1286999999999997E-2</c:v>
                </c:pt>
                <c:pt idx="11555">
                  <c:v>4.2599199999999997E-2</c:v>
                </c:pt>
                <c:pt idx="11556">
                  <c:v>4.3969000000000001E-2</c:v>
                </c:pt>
                <c:pt idx="11557">
                  <c:v>4.53946E-2</c:v>
                </c:pt>
                <c:pt idx="11558">
                  <c:v>4.6873900000000003E-2</c:v>
                </c:pt>
                <c:pt idx="11559">
                  <c:v>4.84044E-2</c:v>
                </c:pt>
                <c:pt idx="11560">
                  <c:v>4.9983600000000003E-2</c:v>
                </c:pt>
                <c:pt idx="11561">
                  <c:v>5.1609099999999998E-2</c:v>
                </c:pt>
                <c:pt idx="11562">
                  <c:v>5.3278399999999997E-2</c:v>
                </c:pt>
                <c:pt idx="11563">
                  <c:v>5.4988700000000001E-2</c:v>
                </c:pt>
                <c:pt idx="11564">
                  <c:v>5.6737099999999999E-2</c:v>
                </c:pt>
                <c:pt idx="11565">
                  <c:v>5.8520799999999998E-2</c:v>
                </c:pt>
                <c:pt idx="11566">
                  <c:v>6.0336800000000003E-2</c:v>
                </c:pt>
                <c:pt idx="11567">
                  <c:v>6.21822E-2</c:v>
                </c:pt>
                <c:pt idx="11568">
                  <c:v>6.40545E-2</c:v>
                </c:pt>
                <c:pt idx="11569">
                  <c:v>6.5951200000000001E-2</c:v>
                </c:pt>
                <c:pt idx="11570">
                  <c:v>6.7869700000000005E-2</c:v>
                </c:pt>
                <c:pt idx="11571">
                  <c:v>6.9807300000000003E-2</c:v>
                </c:pt>
                <c:pt idx="11572">
                  <c:v>7.17608E-2</c:v>
                </c:pt>
                <c:pt idx="11573">
                  <c:v>7.3727100000000004E-2</c:v>
                </c:pt>
                <c:pt idx="11574">
                  <c:v>7.5702900000000004E-2</c:v>
                </c:pt>
                <c:pt idx="11575">
                  <c:v>7.7684799999999998E-2</c:v>
                </c:pt>
                <c:pt idx="11576">
                  <c:v>7.9669400000000001E-2</c:v>
                </c:pt>
                <c:pt idx="11577">
                  <c:v>8.1653000000000003E-2</c:v>
                </c:pt>
                <c:pt idx="11578">
                  <c:v>8.3631800000000006E-2</c:v>
                </c:pt>
                <c:pt idx="11579">
                  <c:v>8.56016E-2</c:v>
                </c:pt>
                <c:pt idx="11580">
                  <c:v>8.7558300000000006E-2</c:v>
                </c:pt>
                <c:pt idx="11581">
                  <c:v>8.9498400000000006E-2</c:v>
                </c:pt>
                <c:pt idx="11582">
                  <c:v>9.1418600000000003E-2</c:v>
                </c:pt>
                <c:pt idx="11583">
                  <c:v>9.3315700000000001E-2</c:v>
                </c:pt>
                <c:pt idx="11584">
                  <c:v>9.5186400000000004E-2</c:v>
                </c:pt>
                <c:pt idx="11585">
                  <c:v>9.7027699999999995E-2</c:v>
                </c:pt>
                <c:pt idx="11586">
                  <c:v>9.8835999999999993E-2</c:v>
                </c:pt>
                <c:pt idx="11587">
                  <c:v>0.100608</c:v>
                </c:pt>
                <c:pt idx="11588">
                  <c:v>0.10234</c:v>
                </c:pt>
                <c:pt idx="11589">
                  <c:v>0.10403</c:v>
                </c:pt>
                <c:pt idx="11590">
                  <c:v>0.10567500000000001</c:v>
                </c:pt>
                <c:pt idx="11591">
                  <c:v>0.10727200000000001</c:v>
                </c:pt>
                <c:pt idx="11592">
                  <c:v>0.108819</c:v>
                </c:pt>
                <c:pt idx="11593">
                  <c:v>0.11031299999999999</c:v>
                </c:pt>
                <c:pt idx="11594">
                  <c:v>0.111751</c:v>
                </c:pt>
                <c:pt idx="11595">
                  <c:v>0.113133</c:v>
                </c:pt>
                <c:pt idx="11596">
                  <c:v>0.114454</c:v>
                </c:pt>
                <c:pt idx="11597">
                  <c:v>0.115713</c:v>
                </c:pt>
                <c:pt idx="11598">
                  <c:v>0.116909</c:v>
                </c:pt>
                <c:pt idx="11599">
                  <c:v>0.118038</c:v>
                </c:pt>
                <c:pt idx="11600">
                  <c:v>0.119098</c:v>
                </c:pt>
                <c:pt idx="11601">
                  <c:v>0.120086</c:v>
                </c:pt>
                <c:pt idx="11602">
                  <c:v>0.121003</c:v>
                </c:pt>
                <c:pt idx="11603">
                  <c:v>0.12184499999999999</c:v>
                </c:pt>
                <c:pt idx="11604">
                  <c:v>0.122611</c:v>
                </c:pt>
                <c:pt idx="11605">
                  <c:v>0.12329900000000001</c:v>
                </c:pt>
                <c:pt idx="11606">
                  <c:v>0.123908</c:v>
                </c:pt>
                <c:pt idx="11607">
                  <c:v>0.124435</c:v>
                </c:pt>
                <c:pt idx="11608">
                  <c:v>0.124879</c:v>
                </c:pt>
                <c:pt idx="11609">
                  <c:v>0.12523899999999999</c:v>
                </c:pt>
                <c:pt idx="11610">
                  <c:v>0.12551200000000001</c:v>
                </c:pt>
                <c:pt idx="11611">
                  <c:v>0.12569900000000001</c:v>
                </c:pt>
                <c:pt idx="11612">
                  <c:v>0.12579799999999999</c:v>
                </c:pt>
                <c:pt idx="11613">
                  <c:v>0.125809</c:v>
                </c:pt>
                <c:pt idx="11614">
                  <c:v>0.12573000000000001</c:v>
                </c:pt>
                <c:pt idx="11615">
                  <c:v>0.12556</c:v>
                </c:pt>
                <c:pt idx="11616">
                  <c:v>0.12529999999999999</c:v>
                </c:pt>
                <c:pt idx="11617">
                  <c:v>0.12495000000000001</c:v>
                </c:pt>
                <c:pt idx="11618">
                  <c:v>0.124511</c:v>
                </c:pt>
                <c:pt idx="11619">
                  <c:v>0.12398199999999999</c:v>
                </c:pt>
                <c:pt idx="11620">
                  <c:v>0.123365</c:v>
                </c:pt>
                <c:pt idx="11621">
                  <c:v>0.12266000000000001</c:v>
                </c:pt>
                <c:pt idx="11622">
                  <c:v>0.121868</c:v>
                </c:pt>
                <c:pt idx="11623">
                  <c:v>0.12099</c:v>
                </c:pt>
                <c:pt idx="11624">
                  <c:v>0.12002500000000001</c:v>
                </c:pt>
                <c:pt idx="11625">
                  <c:v>0.118975</c:v>
                </c:pt>
                <c:pt idx="11626">
                  <c:v>0.11784</c:v>
                </c:pt>
                <c:pt idx="11627">
                  <c:v>0.116622</c:v>
                </c:pt>
                <c:pt idx="11628">
                  <c:v>0.11532000000000001</c:v>
                </c:pt>
                <c:pt idx="11629">
                  <c:v>0.11393499999999999</c:v>
                </c:pt>
                <c:pt idx="11630">
                  <c:v>0.112468</c:v>
                </c:pt>
                <c:pt idx="11631">
                  <c:v>0.110919</c:v>
                </c:pt>
                <c:pt idx="11632">
                  <c:v>0.109291</c:v>
                </c:pt>
                <c:pt idx="11633">
                  <c:v>0.107585</c:v>
                </c:pt>
                <c:pt idx="11634">
                  <c:v>0.10580299999999999</c:v>
                </c:pt>
                <c:pt idx="11635">
                  <c:v>0.103947</c:v>
                </c:pt>
                <c:pt idx="11636">
                  <c:v>0.102019</c:v>
                </c:pt>
                <c:pt idx="11637">
                  <c:v>0.100021</c:v>
                </c:pt>
                <c:pt idx="11638">
                  <c:v>9.7955399999999998E-2</c:v>
                </c:pt>
                <c:pt idx="11639">
                  <c:v>9.5824300000000001E-2</c:v>
                </c:pt>
                <c:pt idx="11640">
                  <c:v>9.3630500000000005E-2</c:v>
                </c:pt>
                <c:pt idx="11641">
                  <c:v>9.1376700000000005E-2</c:v>
                </c:pt>
                <c:pt idx="11642">
                  <c:v>8.9065400000000003E-2</c:v>
                </c:pt>
                <c:pt idx="11643">
                  <c:v>8.6699499999999999E-2</c:v>
                </c:pt>
                <c:pt idx="11644">
                  <c:v>8.4281700000000001E-2</c:v>
                </c:pt>
                <c:pt idx="11645">
                  <c:v>8.1813999999999998E-2</c:v>
                </c:pt>
                <c:pt idx="11646">
                  <c:v>7.9299900000000006E-2</c:v>
                </c:pt>
                <c:pt idx="11647">
                  <c:v>7.6746099999999998E-2</c:v>
                </c:pt>
                <c:pt idx="11648">
                  <c:v>7.4155100000000002E-2</c:v>
                </c:pt>
                <c:pt idx="11649">
                  <c:v>7.15258E-2</c:v>
                </c:pt>
                <c:pt idx="11650">
                  <c:v>6.8861199999999997E-2</c:v>
                </c:pt>
                <c:pt idx="11651">
                  <c:v>6.6166799999999998E-2</c:v>
                </c:pt>
                <c:pt idx="11652">
                  <c:v>6.3445600000000005E-2</c:v>
                </c:pt>
                <c:pt idx="11653">
                  <c:v>6.0700200000000003E-2</c:v>
                </c:pt>
                <c:pt idx="11654">
                  <c:v>5.7933900000000003E-2</c:v>
                </c:pt>
                <c:pt idx="11655">
                  <c:v>5.5150400000000002E-2</c:v>
                </c:pt>
                <c:pt idx="11656">
                  <c:v>5.2353299999999998E-2</c:v>
                </c:pt>
                <c:pt idx="11657">
                  <c:v>4.9545800000000001E-2</c:v>
                </c:pt>
                <c:pt idx="11658">
                  <c:v>4.6730899999999999E-2</c:v>
                </c:pt>
                <c:pt idx="11659">
                  <c:v>4.3911199999999997E-2</c:v>
                </c:pt>
                <c:pt idx="11660">
                  <c:v>4.1089300000000002E-2</c:v>
                </c:pt>
                <c:pt idx="11661">
                  <c:v>3.82686E-2</c:v>
                </c:pt>
                <c:pt idx="11662">
                  <c:v>3.5452499999999998E-2</c:v>
                </c:pt>
                <c:pt idx="11663">
                  <c:v>3.2644199999999998E-2</c:v>
                </c:pt>
                <c:pt idx="11664">
                  <c:v>2.98468E-2</c:v>
                </c:pt>
                <c:pt idx="11665">
                  <c:v>2.7063899999999998E-2</c:v>
                </c:pt>
                <c:pt idx="11666">
                  <c:v>2.4298799999999999E-2</c:v>
                </c:pt>
                <c:pt idx="11667">
                  <c:v>2.1554299999999998E-2</c:v>
                </c:pt>
                <c:pt idx="11668">
                  <c:v>1.8833599999999999E-2</c:v>
                </c:pt>
                <c:pt idx="11669">
                  <c:v>1.61402E-2</c:v>
                </c:pt>
                <c:pt idx="11670">
                  <c:v>1.34775E-2</c:v>
                </c:pt>
                <c:pt idx="11671">
                  <c:v>1.0848099999999999E-2</c:v>
                </c:pt>
                <c:pt idx="11672" formatCode="0.00E+00">
                  <c:v>8.2554700000000009E-3</c:v>
                </c:pt>
                <c:pt idx="11673" formatCode="0.00E+00">
                  <c:v>5.7031800000000004E-3</c:v>
                </c:pt>
                <c:pt idx="11674" formatCode="0.00E+00">
                  <c:v>3.1937900000000002E-3</c:v>
                </c:pt>
                <c:pt idx="11675" formatCode="0.00E+00">
                  <c:v>7.2937999999999996E-4</c:v>
                </c:pt>
                <c:pt idx="11676" formatCode="0.00E+00">
                  <c:v>-1.68732E-3</c:v>
                </c:pt>
                <c:pt idx="11677" formatCode="0.00E+00">
                  <c:v>-4.0530799999999997E-3</c:v>
                </c:pt>
                <c:pt idx="11678" formatCode="0.00E+00">
                  <c:v>-6.3648999999999997E-3</c:v>
                </c:pt>
                <c:pt idx="11679" formatCode="0.00E+00">
                  <c:v>-8.6203500000000006E-3</c:v>
                </c:pt>
                <c:pt idx="11680">
                  <c:v>-1.0817E-2</c:v>
                </c:pt>
                <c:pt idx="11681">
                  <c:v>-1.29523E-2</c:v>
                </c:pt>
                <c:pt idx="11682">
                  <c:v>-1.50241E-2</c:v>
                </c:pt>
                <c:pt idx="11683">
                  <c:v>-1.70305E-2</c:v>
                </c:pt>
                <c:pt idx="11684">
                  <c:v>-1.8969900000000001E-2</c:v>
                </c:pt>
                <c:pt idx="11685">
                  <c:v>-2.0840899999999999E-2</c:v>
                </c:pt>
                <c:pt idx="11686">
                  <c:v>-2.2640500000000001E-2</c:v>
                </c:pt>
                <c:pt idx="11687">
                  <c:v>-2.4365299999999999E-2</c:v>
                </c:pt>
                <c:pt idx="11688">
                  <c:v>-2.6011900000000001E-2</c:v>
                </c:pt>
                <c:pt idx="11689">
                  <c:v>-2.75778E-2</c:v>
                </c:pt>
                <c:pt idx="11690">
                  <c:v>-2.90633E-2</c:v>
                </c:pt>
                <c:pt idx="11691">
                  <c:v>-3.0469400000000001E-2</c:v>
                </c:pt>
                <c:pt idx="11692">
                  <c:v>-3.1795299999999999E-2</c:v>
                </c:pt>
                <c:pt idx="11693">
                  <c:v>-3.3039600000000002E-2</c:v>
                </c:pt>
                <c:pt idx="11694">
                  <c:v>-3.4201700000000002E-2</c:v>
                </c:pt>
                <c:pt idx="11695">
                  <c:v>-3.5281699999999999E-2</c:v>
                </c:pt>
                <c:pt idx="11696">
                  <c:v>-3.6277799999999999E-2</c:v>
                </c:pt>
                <c:pt idx="11697">
                  <c:v>-3.7185299999999998E-2</c:v>
                </c:pt>
                <c:pt idx="11698">
                  <c:v>-3.8004799999999998E-2</c:v>
                </c:pt>
                <c:pt idx="11699">
                  <c:v>-3.8741499999999998E-2</c:v>
                </c:pt>
                <c:pt idx="11700">
                  <c:v>-3.9395699999999999E-2</c:v>
                </c:pt>
                <c:pt idx="11701">
                  <c:v>-3.99657E-2</c:v>
                </c:pt>
                <c:pt idx="11702">
                  <c:v>-4.0452599999999998E-2</c:v>
                </c:pt>
                <c:pt idx="11703">
                  <c:v>-4.0858100000000001E-2</c:v>
                </c:pt>
                <c:pt idx="11704">
                  <c:v>-4.1182999999999997E-2</c:v>
                </c:pt>
                <c:pt idx="11705">
                  <c:v>-4.1427800000000001E-2</c:v>
                </c:pt>
                <c:pt idx="11706">
                  <c:v>-4.15926E-2</c:v>
                </c:pt>
                <c:pt idx="11707">
                  <c:v>-4.1678300000000001E-2</c:v>
                </c:pt>
                <c:pt idx="11708">
                  <c:v>-4.1686399999999998E-2</c:v>
                </c:pt>
                <c:pt idx="11709">
                  <c:v>-4.1618000000000002E-2</c:v>
                </c:pt>
                <c:pt idx="11710">
                  <c:v>-4.1474200000000003E-2</c:v>
                </c:pt>
                <c:pt idx="11711">
                  <c:v>-4.1256300000000003E-2</c:v>
                </c:pt>
                <c:pt idx="11712">
                  <c:v>-4.0966099999999998E-2</c:v>
                </c:pt>
                <c:pt idx="11713">
                  <c:v>-4.0604899999999999E-2</c:v>
                </c:pt>
                <c:pt idx="11714">
                  <c:v>-4.0174500000000002E-2</c:v>
                </c:pt>
                <c:pt idx="11715">
                  <c:v>-3.9676599999999999E-2</c:v>
                </c:pt>
                <c:pt idx="11716">
                  <c:v>-3.9113599999999998E-2</c:v>
                </c:pt>
                <c:pt idx="11717">
                  <c:v>-3.8487599999999997E-2</c:v>
                </c:pt>
                <c:pt idx="11718">
                  <c:v>-3.7801000000000001E-2</c:v>
                </c:pt>
                <c:pt idx="11719">
                  <c:v>-3.7056199999999997E-2</c:v>
                </c:pt>
                <c:pt idx="11720">
                  <c:v>-3.6255500000000003E-2</c:v>
                </c:pt>
                <c:pt idx="11721">
                  <c:v>-3.5400800000000003E-2</c:v>
                </c:pt>
                <c:pt idx="11722">
                  <c:v>-3.4494499999999997E-2</c:v>
                </c:pt>
                <c:pt idx="11723">
                  <c:v>-3.3539600000000003E-2</c:v>
                </c:pt>
                <c:pt idx="11724">
                  <c:v>-3.25393E-2</c:v>
                </c:pt>
                <c:pt idx="11725">
                  <c:v>-3.1496400000000001E-2</c:v>
                </c:pt>
                <c:pt idx="11726">
                  <c:v>-3.0413599999999999E-2</c:v>
                </c:pt>
                <c:pt idx="11727">
                  <c:v>-2.9293799999999998E-2</c:v>
                </c:pt>
                <c:pt idx="11728">
                  <c:v>-2.8139999999999998E-2</c:v>
                </c:pt>
                <c:pt idx="11729">
                  <c:v>-2.6954499999999999E-2</c:v>
                </c:pt>
                <c:pt idx="11730">
                  <c:v>-2.5739999999999999E-2</c:v>
                </c:pt>
                <c:pt idx="11731">
                  <c:v>-2.4499099999999999E-2</c:v>
                </c:pt>
                <c:pt idx="11732">
                  <c:v>-2.3234899999999999E-2</c:v>
                </c:pt>
                <c:pt idx="11733">
                  <c:v>-2.1950799999999999E-2</c:v>
                </c:pt>
                <c:pt idx="11734">
                  <c:v>-2.06502E-2</c:v>
                </c:pt>
                <c:pt idx="11735">
                  <c:v>-1.9336300000000001E-2</c:v>
                </c:pt>
                <c:pt idx="11736">
                  <c:v>-1.8012400000000001E-2</c:v>
                </c:pt>
                <c:pt idx="11737">
                  <c:v>-1.66812E-2</c:v>
                </c:pt>
                <c:pt idx="11738">
                  <c:v>-1.53454E-2</c:v>
                </c:pt>
                <c:pt idx="11739">
                  <c:v>-1.4007800000000001E-2</c:v>
                </c:pt>
                <c:pt idx="11740">
                  <c:v>-1.2671399999999999E-2</c:v>
                </c:pt>
                <c:pt idx="11741">
                  <c:v>-1.13388E-2</c:v>
                </c:pt>
                <c:pt idx="11742">
                  <c:v>-1.0012800000000001E-2</c:v>
                </c:pt>
                <c:pt idx="11743" formatCode="0.00E+00">
                  <c:v>-8.6961799999999995E-3</c:v>
                </c:pt>
                <c:pt idx="11744" formatCode="0.00E+00">
                  <c:v>-7.39158E-3</c:v>
                </c:pt>
                <c:pt idx="11745" formatCode="0.00E+00">
                  <c:v>-6.1016400000000002E-3</c:v>
                </c:pt>
                <c:pt idx="11746" formatCode="0.00E+00">
                  <c:v>-4.8288699999999999E-3</c:v>
                </c:pt>
                <c:pt idx="11747" formatCode="0.00E+00">
                  <c:v>-3.5756999999999998E-3</c:v>
                </c:pt>
                <c:pt idx="11748" formatCode="0.00E+00">
                  <c:v>-2.3445499999999999E-3</c:v>
                </c:pt>
                <c:pt idx="11749" formatCode="0.00E+00">
                  <c:v>-1.13784E-3</c:v>
                </c:pt>
                <c:pt idx="11750" formatCode="0.00E+00">
                  <c:v>4.1952200000000001E-5</c:v>
                </c:pt>
                <c:pt idx="11751" formatCode="0.00E+00">
                  <c:v>1.1925099999999999E-3</c:v>
                </c:pt>
                <c:pt idx="11752" formatCode="0.00E+00">
                  <c:v>2.3117200000000002E-3</c:v>
                </c:pt>
                <c:pt idx="11753" formatCode="0.00E+00">
                  <c:v>3.3975899999999998E-3</c:v>
                </c:pt>
                <c:pt idx="11754" formatCode="0.00E+00">
                  <c:v>4.4482599999999999E-3</c:v>
                </c:pt>
                <c:pt idx="11755" formatCode="0.00E+00">
                  <c:v>5.4618799999999997E-3</c:v>
                </c:pt>
                <c:pt idx="11756" formatCode="0.00E+00">
                  <c:v>6.4368000000000003E-3</c:v>
                </c:pt>
                <c:pt idx="11757" formatCode="0.00E+00">
                  <c:v>7.37187E-3</c:v>
                </c:pt>
                <c:pt idx="11758" formatCode="0.00E+00">
                  <c:v>8.2664599999999998E-3</c:v>
                </c:pt>
                <c:pt idx="11759" formatCode="0.00E+00">
                  <c:v>9.1198600000000005E-3</c:v>
                </c:pt>
                <c:pt idx="11760" formatCode="0.00E+00">
                  <c:v>9.9309399999999992E-3</c:v>
                </c:pt>
                <c:pt idx="11761">
                  <c:v>1.0698300000000001E-2</c:v>
                </c:pt>
                <c:pt idx="11762">
                  <c:v>1.14205E-2</c:v>
                </c:pt>
                <c:pt idx="11763">
                  <c:v>1.2096900000000001E-2</c:v>
                </c:pt>
                <c:pt idx="11764">
                  <c:v>1.27271E-2</c:v>
                </c:pt>
                <c:pt idx="11765">
                  <c:v>1.3311E-2</c:v>
                </c:pt>
                <c:pt idx="11766">
                  <c:v>1.38481E-2</c:v>
                </c:pt>
                <c:pt idx="11767">
                  <c:v>1.43377E-2</c:v>
                </c:pt>
                <c:pt idx="11768">
                  <c:v>1.47797E-2</c:v>
                </c:pt>
                <c:pt idx="11769">
                  <c:v>1.5173799999999999E-2</c:v>
                </c:pt>
                <c:pt idx="11770">
                  <c:v>1.55201E-2</c:v>
                </c:pt>
                <c:pt idx="11771">
                  <c:v>1.5819199999999999E-2</c:v>
                </c:pt>
                <c:pt idx="11772">
                  <c:v>1.6071599999999998E-2</c:v>
                </c:pt>
                <c:pt idx="11773">
                  <c:v>1.6277199999999999E-2</c:v>
                </c:pt>
                <c:pt idx="11774">
                  <c:v>1.6435999999999999E-2</c:v>
                </c:pt>
                <c:pt idx="11775">
                  <c:v>1.65487E-2</c:v>
                </c:pt>
                <c:pt idx="11776">
                  <c:v>1.6615999999999999E-2</c:v>
                </c:pt>
                <c:pt idx="11777">
                  <c:v>1.6638799999999999E-2</c:v>
                </c:pt>
                <c:pt idx="11778">
                  <c:v>1.6618000000000001E-2</c:v>
                </c:pt>
                <c:pt idx="11779">
                  <c:v>1.65551E-2</c:v>
                </c:pt>
                <c:pt idx="11780">
                  <c:v>1.6451400000000001E-2</c:v>
                </c:pt>
                <c:pt idx="11781">
                  <c:v>1.63085E-2</c:v>
                </c:pt>
                <c:pt idx="11782">
                  <c:v>1.6127800000000001E-2</c:v>
                </c:pt>
                <c:pt idx="11783">
                  <c:v>1.5910400000000002E-2</c:v>
                </c:pt>
                <c:pt idx="11784">
                  <c:v>1.5657600000000001E-2</c:v>
                </c:pt>
                <c:pt idx="11785">
                  <c:v>1.5371299999999999E-2</c:v>
                </c:pt>
                <c:pt idx="11786">
                  <c:v>1.50531E-2</c:v>
                </c:pt>
                <c:pt idx="11787">
                  <c:v>1.4704500000000001E-2</c:v>
                </c:pt>
                <c:pt idx="11788">
                  <c:v>1.43272E-2</c:v>
                </c:pt>
                <c:pt idx="11789">
                  <c:v>1.3922800000000001E-2</c:v>
                </c:pt>
                <c:pt idx="11790">
                  <c:v>1.3493099999999999E-2</c:v>
                </c:pt>
                <c:pt idx="11791">
                  <c:v>1.30405E-2</c:v>
                </c:pt>
                <c:pt idx="11792">
                  <c:v>1.2567699999999999E-2</c:v>
                </c:pt>
                <c:pt idx="11793">
                  <c:v>1.2076999999999999E-2</c:v>
                </c:pt>
                <c:pt idx="11794">
                  <c:v>1.1570499999999999E-2</c:v>
                </c:pt>
                <c:pt idx="11795">
                  <c:v>1.10504E-2</c:v>
                </c:pt>
                <c:pt idx="11796">
                  <c:v>1.0518899999999999E-2</c:v>
                </c:pt>
                <c:pt idx="11797" formatCode="0.00E+00">
                  <c:v>9.9784699999999997E-3</c:v>
                </c:pt>
                <c:pt idx="11798" formatCode="0.00E+00">
                  <c:v>9.4317299999999993E-3</c:v>
                </c:pt>
                <c:pt idx="11799" formatCode="0.00E+00">
                  <c:v>8.8812300000000004E-3</c:v>
                </c:pt>
                <c:pt idx="11800" formatCode="0.00E+00">
                  <c:v>8.3292000000000001E-3</c:v>
                </c:pt>
                <c:pt idx="11801" formatCode="0.00E+00">
                  <c:v>7.7777300000000001E-3</c:v>
                </c:pt>
                <c:pt idx="11802" formatCode="0.00E+00">
                  <c:v>7.2291300000000003E-3</c:v>
                </c:pt>
                <c:pt idx="11803" formatCode="0.00E+00">
                  <c:v>6.6858600000000001E-3</c:v>
                </c:pt>
                <c:pt idx="11804" formatCode="0.00E+00">
                  <c:v>6.1502600000000003E-3</c:v>
                </c:pt>
                <c:pt idx="11805" formatCode="0.00E+00">
                  <c:v>5.62482E-3</c:v>
                </c:pt>
                <c:pt idx="11806" formatCode="0.00E+00">
                  <c:v>5.1121999999999999E-3</c:v>
                </c:pt>
                <c:pt idx="11807" formatCode="0.00E+00">
                  <c:v>4.6146299999999998E-3</c:v>
                </c:pt>
                <c:pt idx="11808" formatCode="0.00E+00">
                  <c:v>4.1342599999999998E-3</c:v>
                </c:pt>
                <c:pt idx="11809" formatCode="0.00E+00">
                  <c:v>3.6734900000000002E-3</c:v>
                </c:pt>
                <c:pt idx="11810" formatCode="0.00E+00">
                  <c:v>3.2348400000000001E-3</c:v>
                </c:pt>
                <c:pt idx="11811" formatCode="0.00E+00">
                  <c:v>2.8207000000000002E-3</c:v>
                </c:pt>
                <c:pt idx="11812" formatCode="0.00E+00">
                  <c:v>2.43319E-3</c:v>
                </c:pt>
                <c:pt idx="11813" formatCode="0.00E+00">
                  <c:v>2.0743699999999999E-3</c:v>
                </c:pt>
                <c:pt idx="11814" formatCode="0.00E+00">
                  <c:v>1.7465499999999999E-3</c:v>
                </c:pt>
                <c:pt idx="11815" formatCode="0.00E+00">
                  <c:v>1.45184E-3</c:v>
                </c:pt>
                <c:pt idx="11816" formatCode="0.00E+00">
                  <c:v>1.1919599999999999E-3</c:v>
                </c:pt>
                <c:pt idx="11817" formatCode="0.00E+00">
                  <c:v>9.6849600000000001E-4</c:v>
                </c:pt>
                <c:pt idx="11818" formatCode="0.00E+00">
                  <c:v>7.8299900000000004E-4</c:v>
                </c:pt>
                <c:pt idx="11819" formatCode="0.00E+00">
                  <c:v>6.3711599999999996E-4</c:v>
                </c:pt>
                <c:pt idx="11820" formatCode="0.00E+00">
                  <c:v>5.3262600000000002E-4</c:v>
                </c:pt>
                <c:pt idx="11821" formatCode="0.00E+00">
                  <c:v>4.7112899999999998E-4</c:v>
                </c:pt>
                <c:pt idx="11822" formatCode="0.00E+00">
                  <c:v>4.5386999999999999E-4</c:v>
                </c:pt>
                <c:pt idx="11823" formatCode="0.00E+00">
                  <c:v>4.8191500000000002E-4</c:v>
                </c:pt>
                <c:pt idx="11824" formatCode="0.00E+00">
                  <c:v>5.5630800000000004E-4</c:v>
                </c:pt>
                <c:pt idx="11825" formatCode="0.00E+00">
                  <c:v>6.78117E-4</c:v>
                </c:pt>
                <c:pt idx="11826" formatCode="0.00E+00">
                  <c:v>8.4846699999999999E-4</c:v>
                </c:pt>
                <c:pt idx="11827" formatCode="0.00E+00">
                  <c:v>1.0684399999999999E-3</c:v>
                </c:pt>
                <c:pt idx="11828" formatCode="0.00E+00">
                  <c:v>1.33892E-3</c:v>
                </c:pt>
                <c:pt idx="11829" formatCode="0.00E+00">
                  <c:v>1.66059E-3</c:v>
                </c:pt>
                <c:pt idx="11830" formatCode="0.00E+00">
                  <c:v>2.0339999999999998E-3</c:v>
                </c:pt>
                <c:pt idx="11831" formatCode="0.00E+00">
                  <c:v>2.4595799999999998E-3</c:v>
                </c:pt>
                <c:pt idx="11832" formatCode="0.00E+00">
                  <c:v>2.9375299999999998E-3</c:v>
                </c:pt>
                <c:pt idx="11833" formatCode="0.00E+00">
                  <c:v>3.4678899999999999E-3</c:v>
                </c:pt>
                <c:pt idx="11834" formatCode="0.00E+00">
                  <c:v>4.0506700000000001E-3</c:v>
                </c:pt>
                <c:pt idx="11835" formatCode="0.00E+00">
                  <c:v>4.6858000000000004E-3</c:v>
                </c:pt>
                <c:pt idx="11836" formatCode="0.00E+00">
                  <c:v>5.3731899999999999E-3</c:v>
                </c:pt>
                <c:pt idx="11837" formatCode="0.00E+00">
                  <c:v>6.1125800000000003E-3</c:v>
                </c:pt>
                <c:pt idx="11838" formatCode="0.00E+00">
                  <c:v>6.9035700000000004E-3</c:v>
                </c:pt>
                <c:pt idx="11839" formatCode="0.00E+00">
                  <c:v>7.7456599999999997E-3</c:v>
                </c:pt>
                <c:pt idx="11840" formatCode="0.00E+00">
                  <c:v>8.6381500000000007E-3</c:v>
                </c:pt>
                <c:pt idx="11841" formatCode="0.00E+00">
                  <c:v>9.5801199999999993E-3</c:v>
                </c:pt>
                <c:pt idx="11842">
                  <c:v>1.0570599999999999E-2</c:v>
                </c:pt>
                <c:pt idx="11843">
                  <c:v>1.16087E-2</c:v>
                </c:pt>
                <c:pt idx="11844">
                  <c:v>1.2693400000000001E-2</c:v>
                </c:pt>
                <c:pt idx="11845">
                  <c:v>1.38233E-2</c:v>
                </c:pt>
                <c:pt idx="11846">
                  <c:v>1.4996799999999999E-2</c:v>
                </c:pt>
                <c:pt idx="11847">
                  <c:v>1.6212299999999999E-2</c:v>
                </c:pt>
                <c:pt idx="11848">
                  <c:v>1.7468299999999999E-2</c:v>
                </c:pt>
                <c:pt idx="11849">
                  <c:v>1.8762999999999998E-2</c:v>
                </c:pt>
                <c:pt idx="11850">
                  <c:v>2.0094399999999998E-2</c:v>
                </c:pt>
                <c:pt idx="11851">
                  <c:v>2.14605E-2</c:v>
                </c:pt>
                <c:pt idx="11852">
                  <c:v>2.28591E-2</c:v>
                </c:pt>
                <c:pt idx="11853">
                  <c:v>2.4287900000000001E-2</c:v>
                </c:pt>
                <c:pt idx="11854">
                  <c:v>2.5744699999999999E-2</c:v>
                </c:pt>
                <c:pt idx="11855">
                  <c:v>2.7226799999999999E-2</c:v>
                </c:pt>
                <c:pt idx="11856">
                  <c:v>2.8732000000000001E-2</c:v>
                </c:pt>
                <c:pt idx="11857">
                  <c:v>3.0257699999999998E-2</c:v>
                </c:pt>
                <c:pt idx="11858">
                  <c:v>3.18009E-2</c:v>
                </c:pt>
                <c:pt idx="11859">
                  <c:v>3.3358800000000001E-2</c:v>
                </c:pt>
                <c:pt idx="11860">
                  <c:v>3.4928599999999997E-2</c:v>
                </c:pt>
                <c:pt idx="11861">
                  <c:v>3.6507600000000001E-2</c:v>
                </c:pt>
                <c:pt idx="11862">
                  <c:v>3.8092800000000003E-2</c:v>
                </c:pt>
                <c:pt idx="11863">
                  <c:v>3.96812E-2</c:v>
                </c:pt>
                <c:pt idx="11864">
                  <c:v>4.1270099999999997E-2</c:v>
                </c:pt>
                <c:pt idx="11865">
                  <c:v>4.2856499999999999E-2</c:v>
                </c:pt>
                <c:pt idx="11866">
                  <c:v>4.44371E-2</c:v>
                </c:pt>
                <c:pt idx="11867">
                  <c:v>4.6008899999999998E-2</c:v>
                </c:pt>
                <c:pt idx="11868">
                  <c:v>4.7568600000000003E-2</c:v>
                </c:pt>
                <c:pt idx="11869">
                  <c:v>4.91131E-2</c:v>
                </c:pt>
                <c:pt idx="11870">
                  <c:v>5.0639099999999999E-2</c:v>
                </c:pt>
                <c:pt idx="11871">
                  <c:v>5.2143700000000001E-2</c:v>
                </c:pt>
                <c:pt idx="11872">
                  <c:v>5.3623400000000002E-2</c:v>
                </c:pt>
                <c:pt idx="11873">
                  <c:v>5.5075199999999998E-2</c:v>
                </c:pt>
                <c:pt idx="11874">
                  <c:v>5.6495999999999998E-2</c:v>
                </c:pt>
                <c:pt idx="11875">
                  <c:v>5.7882500000000003E-2</c:v>
                </c:pt>
                <c:pt idx="11876">
                  <c:v>5.9231600000000002E-2</c:v>
                </c:pt>
                <c:pt idx="11877">
                  <c:v>6.0540200000000002E-2</c:v>
                </c:pt>
                <c:pt idx="11878">
                  <c:v>6.1805100000000002E-2</c:v>
                </c:pt>
                <c:pt idx="11879">
                  <c:v>6.3023300000000004E-2</c:v>
                </c:pt>
                <c:pt idx="11880">
                  <c:v>6.4191899999999996E-2</c:v>
                </c:pt>
                <c:pt idx="11881">
                  <c:v>6.5307799999999999E-2</c:v>
                </c:pt>
                <c:pt idx="11882">
                  <c:v>6.6368499999999997E-2</c:v>
                </c:pt>
                <c:pt idx="11883">
                  <c:v>6.7370899999999997E-2</c:v>
                </c:pt>
                <c:pt idx="11884">
                  <c:v>6.8312499999999998E-2</c:v>
                </c:pt>
                <c:pt idx="11885">
                  <c:v>6.9190299999999996E-2</c:v>
                </c:pt>
                <c:pt idx="11886">
                  <c:v>7.0001599999999997E-2</c:v>
                </c:pt>
                <c:pt idx="11887">
                  <c:v>7.0744100000000004E-2</c:v>
                </c:pt>
                <c:pt idx="11888">
                  <c:v>7.1415300000000001E-2</c:v>
                </c:pt>
                <c:pt idx="11889">
                  <c:v>7.2012900000000005E-2</c:v>
                </c:pt>
                <c:pt idx="11890">
                  <c:v>7.2534600000000005E-2</c:v>
                </c:pt>
                <c:pt idx="11891">
                  <c:v>7.2978299999999996E-2</c:v>
                </c:pt>
                <c:pt idx="11892">
                  <c:v>7.3342099999999993E-2</c:v>
                </c:pt>
                <c:pt idx="11893">
                  <c:v>7.3624099999999998E-2</c:v>
                </c:pt>
                <c:pt idx="11894">
                  <c:v>7.3822399999999996E-2</c:v>
                </c:pt>
                <c:pt idx="11895">
                  <c:v>7.3935500000000001E-2</c:v>
                </c:pt>
                <c:pt idx="11896">
                  <c:v>7.3961700000000005E-2</c:v>
                </c:pt>
                <c:pt idx="11897">
                  <c:v>7.3899800000000002E-2</c:v>
                </c:pt>
                <c:pt idx="11898">
                  <c:v>7.3748499999999995E-2</c:v>
                </c:pt>
                <c:pt idx="11899">
                  <c:v>7.3506799999999997E-2</c:v>
                </c:pt>
                <c:pt idx="11900">
                  <c:v>7.3173500000000002E-2</c:v>
                </c:pt>
                <c:pt idx="11901">
                  <c:v>7.2747699999999998E-2</c:v>
                </c:pt>
                <c:pt idx="11902">
                  <c:v>7.2228700000000007E-2</c:v>
                </c:pt>
                <c:pt idx="11903">
                  <c:v>7.1615999999999999E-2</c:v>
                </c:pt>
                <c:pt idx="11904">
                  <c:v>7.0909100000000003E-2</c:v>
                </c:pt>
                <c:pt idx="11905">
                  <c:v>7.0108000000000004E-2</c:v>
                </c:pt>
                <c:pt idx="11906">
                  <c:v>6.9212300000000004E-2</c:v>
                </c:pt>
                <c:pt idx="11907">
                  <c:v>6.82223E-2</c:v>
                </c:pt>
                <c:pt idx="11908">
                  <c:v>6.7138199999999995E-2</c:v>
                </c:pt>
                <c:pt idx="11909">
                  <c:v>6.5960299999999999E-2</c:v>
                </c:pt>
                <c:pt idx="11910">
                  <c:v>6.4688999999999997E-2</c:v>
                </c:pt>
                <c:pt idx="11911">
                  <c:v>6.3325099999999995E-2</c:v>
                </c:pt>
                <c:pt idx="11912">
                  <c:v>6.1869399999999998E-2</c:v>
                </c:pt>
                <c:pt idx="11913">
                  <c:v>6.0322899999999999E-2</c:v>
                </c:pt>
                <c:pt idx="11914">
                  <c:v>5.8686700000000001E-2</c:v>
                </c:pt>
                <c:pt idx="11915">
                  <c:v>5.69623E-2</c:v>
                </c:pt>
                <c:pt idx="11916">
                  <c:v>5.5151199999999997E-2</c:v>
                </c:pt>
                <c:pt idx="11917">
                  <c:v>5.3254999999999997E-2</c:v>
                </c:pt>
                <c:pt idx="11918">
                  <c:v>5.1275399999999999E-2</c:v>
                </c:pt>
                <c:pt idx="11919">
                  <c:v>4.92142E-2</c:v>
                </c:pt>
                <c:pt idx="11920">
                  <c:v>4.7073700000000003E-2</c:v>
                </c:pt>
                <c:pt idx="11921">
                  <c:v>4.4855800000000001E-2</c:v>
                </c:pt>
                <c:pt idx="11922">
                  <c:v>4.2562900000000001E-2</c:v>
                </c:pt>
                <c:pt idx="11923">
                  <c:v>4.01976E-2</c:v>
                </c:pt>
                <c:pt idx="11924">
                  <c:v>3.7762299999999999E-2</c:v>
                </c:pt>
                <c:pt idx="11925">
                  <c:v>3.5259899999999997E-2</c:v>
                </c:pt>
                <c:pt idx="11926">
                  <c:v>3.2693E-2</c:v>
                </c:pt>
                <c:pt idx="11927">
                  <c:v>3.0064899999999999E-2</c:v>
                </c:pt>
                <c:pt idx="11928">
                  <c:v>2.7378300000000001E-2</c:v>
                </c:pt>
                <c:pt idx="11929">
                  <c:v>2.4636600000000002E-2</c:v>
                </c:pt>
                <c:pt idx="11930">
                  <c:v>2.1843100000000001E-2</c:v>
                </c:pt>
                <c:pt idx="11931">
                  <c:v>1.9001000000000001E-2</c:v>
                </c:pt>
                <c:pt idx="11932">
                  <c:v>1.61139E-2</c:v>
                </c:pt>
                <c:pt idx="11933">
                  <c:v>1.3185199999999999E-2</c:v>
                </c:pt>
                <c:pt idx="11934">
                  <c:v>1.02183E-2</c:v>
                </c:pt>
                <c:pt idx="11935" formatCode="0.00E+00">
                  <c:v>7.2169399999999998E-3</c:v>
                </c:pt>
                <c:pt idx="11936" formatCode="0.00E+00">
                  <c:v>4.1849299999999999E-3</c:v>
                </c:pt>
                <c:pt idx="11937" formatCode="0.00E+00">
                  <c:v>1.1261000000000001E-3</c:v>
                </c:pt>
                <c:pt idx="11938" formatCode="0.00E+00">
                  <c:v>-1.9556700000000001E-3</c:v>
                </c:pt>
                <c:pt idx="11939" formatCode="0.00E+00">
                  <c:v>-5.0563800000000001E-3</c:v>
                </c:pt>
                <c:pt idx="11940" formatCode="0.00E+00">
                  <c:v>-8.1720400000000002E-3</c:v>
                </c:pt>
                <c:pt idx="11941">
                  <c:v>-1.1298600000000001E-2</c:v>
                </c:pt>
                <c:pt idx="11942">
                  <c:v>-1.4431899999999999E-2</c:v>
                </c:pt>
                <c:pt idx="11943">
                  <c:v>-1.7567800000000001E-2</c:v>
                </c:pt>
                <c:pt idx="11944">
                  <c:v>-2.07022E-2</c:v>
                </c:pt>
                <c:pt idx="11945">
                  <c:v>-2.3830799999999999E-2</c:v>
                </c:pt>
                <c:pt idx="11946">
                  <c:v>-2.6949500000000001E-2</c:v>
                </c:pt>
                <c:pt idx="11947">
                  <c:v>-3.00541E-2</c:v>
                </c:pt>
                <c:pt idx="11948">
                  <c:v>-3.3140299999999998E-2</c:v>
                </c:pt>
                <c:pt idx="11949">
                  <c:v>-3.6203899999999997E-2</c:v>
                </c:pt>
                <c:pt idx="11950">
                  <c:v>-3.9240799999999999E-2</c:v>
                </c:pt>
                <c:pt idx="11951">
                  <c:v>-4.2246699999999998E-2</c:v>
                </c:pt>
                <c:pt idx="11952">
                  <c:v>-4.52177E-2</c:v>
                </c:pt>
                <c:pt idx="11953">
                  <c:v>-4.8149600000000001E-2</c:v>
                </c:pt>
                <c:pt idx="11954">
                  <c:v>-5.1038199999999999E-2</c:v>
                </c:pt>
                <c:pt idx="11955">
                  <c:v>-5.38796E-2</c:v>
                </c:pt>
                <c:pt idx="11956">
                  <c:v>-5.6669799999999999E-2</c:v>
                </c:pt>
                <c:pt idx="11957">
                  <c:v>-5.9404800000000001E-2</c:v>
                </c:pt>
                <c:pt idx="11958">
                  <c:v>-6.2080799999999998E-2</c:v>
                </c:pt>
                <c:pt idx="11959">
                  <c:v>-6.4694100000000004E-2</c:v>
                </c:pt>
                <c:pt idx="11960">
                  <c:v>-6.7240999999999995E-2</c:v>
                </c:pt>
                <c:pt idx="11961">
                  <c:v>-6.9718000000000002E-2</c:v>
                </c:pt>
                <c:pt idx="11962">
                  <c:v>-7.2121500000000005E-2</c:v>
                </c:pt>
                <c:pt idx="11963">
                  <c:v>-7.4448E-2</c:v>
                </c:pt>
                <c:pt idx="11964">
                  <c:v>-7.6694300000000007E-2</c:v>
                </c:pt>
                <c:pt idx="11965">
                  <c:v>-7.8856899999999994E-2</c:v>
                </c:pt>
                <c:pt idx="11966">
                  <c:v>-8.0933000000000005E-2</c:v>
                </c:pt>
                <c:pt idx="11967">
                  <c:v>-8.2919300000000001E-2</c:v>
                </c:pt>
                <c:pt idx="11968">
                  <c:v>-8.4813100000000002E-2</c:v>
                </c:pt>
                <c:pt idx="11969">
                  <c:v>-8.6611499999999994E-2</c:v>
                </c:pt>
                <c:pt idx="11970">
                  <c:v>-8.8311899999999999E-2</c:v>
                </c:pt>
                <c:pt idx="11971">
                  <c:v>-8.99118E-2</c:v>
                </c:pt>
                <c:pt idx="11972">
                  <c:v>-9.1408900000000001E-2</c:v>
                </c:pt>
                <c:pt idx="11973">
                  <c:v>-9.2801099999999997E-2</c:v>
                </c:pt>
                <c:pt idx="11974">
                  <c:v>-9.4086199999999995E-2</c:v>
                </c:pt>
                <c:pt idx="11975">
                  <c:v>-9.5262299999999994E-2</c:v>
                </c:pt>
                <c:pt idx="11976">
                  <c:v>-9.6327700000000002E-2</c:v>
                </c:pt>
                <c:pt idx="11977">
                  <c:v>-9.7280599999999995E-2</c:v>
                </c:pt>
                <c:pt idx="11978">
                  <c:v>-9.8119600000000001E-2</c:v>
                </c:pt>
                <c:pt idx="11979">
                  <c:v>-9.8843500000000001E-2</c:v>
                </c:pt>
                <c:pt idx="11980">
                  <c:v>-9.9451100000000001E-2</c:v>
                </c:pt>
                <c:pt idx="11981">
                  <c:v>-9.9941500000000003E-2</c:v>
                </c:pt>
                <c:pt idx="11982">
                  <c:v>-0.100314</c:v>
                </c:pt>
                <c:pt idx="11983">
                  <c:v>-0.100568</c:v>
                </c:pt>
                <c:pt idx="11984">
                  <c:v>-0.100702</c:v>
                </c:pt>
                <c:pt idx="11985">
                  <c:v>-0.100718</c:v>
                </c:pt>
                <c:pt idx="11986">
                  <c:v>-0.10061299999999999</c:v>
                </c:pt>
                <c:pt idx="11987">
                  <c:v>-0.10038999999999999</c:v>
                </c:pt>
                <c:pt idx="11988">
                  <c:v>-0.100047</c:v>
                </c:pt>
                <c:pt idx="11989">
                  <c:v>-9.9584800000000001E-2</c:v>
                </c:pt>
                <c:pt idx="11990">
                  <c:v>-9.9004400000000006E-2</c:v>
                </c:pt>
                <c:pt idx="11991">
                  <c:v>-9.8306199999999996E-2</c:v>
                </c:pt>
                <c:pt idx="11992">
                  <c:v>-9.74912E-2</c:v>
                </c:pt>
                <c:pt idx="11993">
                  <c:v>-9.6560400000000005E-2</c:v>
                </c:pt>
                <c:pt idx="11994">
                  <c:v>-9.55149E-2</c:v>
                </c:pt>
                <c:pt idx="11995">
                  <c:v>-9.4356300000000004E-2</c:v>
                </c:pt>
                <c:pt idx="11996">
                  <c:v>-9.3085899999999999E-2</c:v>
                </c:pt>
                <c:pt idx="11997">
                  <c:v>-9.1705499999999995E-2</c:v>
                </c:pt>
                <c:pt idx="11998">
                  <c:v>-9.0216900000000003E-2</c:v>
                </c:pt>
                <c:pt idx="11999">
                  <c:v>-8.8622000000000006E-2</c:v>
                </c:pt>
                <c:pt idx="12000">
                  <c:v>-8.6922899999999997E-2</c:v>
                </c:pt>
                <c:pt idx="12001">
                  <c:v>-8.5122199999999995E-2</c:v>
                </c:pt>
                <c:pt idx="12002">
                  <c:v>-8.3222099999999993E-2</c:v>
                </c:pt>
                <c:pt idx="12003">
                  <c:v>-8.1225400000000003E-2</c:v>
                </c:pt>
                <c:pt idx="12004">
                  <c:v>-7.9134599999999999E-2</c:v>
                </c:pt>
                <c:pt idx="12005">
                  <c:v>-7.6952599999999996E-2</c:v>
                </c:pt>
                <c:pt idx="12006">
                  <c:v>-7.4682100000000001E-2</c:v>
                </c:pt>
                <c:pt idx="12007">
                  <c:v>-7.2326399999999999E-2</c:v>
                </c:pt>
                <c:pt idx="12008">
                  <c:v>-6.9888500000000006E-2</c:v>
                </c:pt>
                <c:pt idx="12009">
                  <c:v>-6.7371899999999998E-2</c:v>
                </c:pt>
                <c:pt idx="12010">
                  <c:v>-6.4780000000000004E-2</c:v>
                </c:pt>
                <c:pt idx="12011">
                  <c:v>-6.2116400000000002E-2</c:v>
                </c:pt>
                <c:pt idx="12012">
                  <c:v>-5.9384699999999999E-2</c:v>
                </c:pt>
                <c:pt idx="12013">
                  <c:v>-5.6588800000000002E-2</c:v>
                </c:pt>
                <c:pt idx="12014">
                  <c:v>-5.3732200000000001E-2</c:v>
                </c:pt>
                <c:pt idx="12015">
                  <c:v>-5.0819000000000003E-2</c:v>
                </c:pt>
                <c:pt idx="12016">
                  <c:v>-4.7853100000000003E-2</c:v>
                </c:pt>
                <c:pt idx="12017">
                  <c:v>-4.4838299999999998E-2</c:v>
                </c:pt>
                <c:pt idx="12018">
                  <c:v>-4.1778799999999998E-2</c:v>
                </c:pt>
                <c:pt idx="12019">
                  <c:v>-3.8678700000000003E-2</c:v>
                </c:pt>
                <c:pt idx="12020">
                  <c:v>-3.5541900000000001E-2</c:v>
                </c:pt>
                <c:pt idx="12021">
                  <c:v>-3.23728E-2</c:v>
                </c:pt>
                <c:pt idx="12022">
                  <c:v>-2.91755E-2</c:v>
                </c:pt>
                <c:pt idx="12023">
                  <c:v>-2.59542E-2</c:v>
                </c:pt>
                <c:pt idx="12024">
                  <c:v>-2.2713299999999999E-2</c:v>
                </c:pt>
                <c:pt idx="12025">
                  <c:v>-1.9456999999999999E-2</c:v>
                </c:pt>
                <c:pt idx="12026">
                  <c:v>-1.6189700000000001E-2</c:v>
                </c:pt>
                <c:pt idx="12027">
                  <c:v>-1.2915899999999999E-2</c:v>
                </c:pt>
                <c:pt idx="12028" formatCode="0.00E+00">
                  <c:v>-9.6397800000000006E-3</c:v>
                </c:pt>
                <c:pt idx="12029" formatCode="0.00E+00">
                  <c:v>-6.3655500000000002E-3</c:v>
                </c:pt>
                <c:pt idx="12030" formatCode="0.00E+00">
                  <c:v>-3.0974700000000002E-3</c:v>
                </c:pt>
                <c:pt idx="12031" formatCode="0.00E+00">
                  <c:v>1.6022599999999999E-4</c:v>
                </c:pt>
                <c:pt idx="12032" formatCode="0.00E+00">
                  <c:v>3.4033599999999998E-3</c:v>
                </c:pt>
                <c:pt idx="12033" formatCode="0.00E+00">
                  <c:v>6.6277899999999997E-3</c:v>
                </c:pt>
                <c:pt idx="12034" formatCode="0.00E+00">
                  <c:v>9.8293500000000006E-3</c:v>
                </c:pt>
                <c:pt idx="12035">
                  <c:v>1.3004E-2</c:v>
                </c:pt>
                <c:pt idx="12036">
                  <c:v>1.6147700000000001E-2</c:v>
                </c:pt>
                <c:pt idx="12037">
                  <c:v>1.9256499999999999E-2</c:v>
                </c:pt>
                <c:pt idx="12038">
                  <c:v>2.2326700000000001E-2</c:v>
                </c:pt>
                <c:pt idx="12039">
                  <c:v>2.5354399999999999E-2</c:v>
                </c:pt>
                <c:pt idx="12040">
                  <c:v>2.8335800000000001E-2</c:v>
                </c:pt>
                <c:pt idx="12041">
                  <c:v>3.1267299999999998E-2</c:v>
                </c:pt>
                <c:pt idx="12042">
                  <c:v>3.4145399999999999E-2</c:v>
                </c:pt>
                <c:pt idx="12043">
                  <c:v>3.6966600000000002E-2</c:v>
                </c:pt>
                <c:pt idx="12044">
                  <c:v>3.9727499999999999E-2</c:v>
                </c:pt>
                <c:pt idx="12045">
                  <c:v>4.2424999999999997E-2</c:v>
                </c:pt>
                <c:pt idx="12046">
                  <c:v>4.5055900000000003E-2</c:v>
                </c:pt>
                <c:pt idx="12047">
                  <c:v>4.7617199999999998E-2</c:v>
                </c:pt>
                <c:pt idx="12048">
                  <c:v>5.0105999999999998E-2</c:v>
                </c:pt>
                <c:pt idx="12049">
                  <c:v>5.2519499999999997E-2</c:v>
                </c:pt>
                <c:pt idx="12050">
                  <c:v>5.4855099999999997E-2</c:v>
                </c:pt>
                <c:pt idx="12051">
                  <c:v>5.7110000000000001E-2</c:v>
                </c:pt>
                <c:pt idx="12052">
                  <c:v>5.9281800000000003E-2</c:v>
                </c:pt>
                <c:pt idx="12053">
                  <c:v>6.1368300000000001E-2</c:v>
                </c:pt>
                <c:pt idx="12054">
                  <c:v>6.3367300000000001E-2</c:v>
                </c:pt>
                <c:pt idx="12055">
                  <c:v>6.5277000000000002E-2</c:v>
                </c:pt>
                <c:pt idx="12056">
                  <c:v>6.7095500000000002E-2</c:v>
                </c:pt>
                <c:pt idx="12057">
                  <c:v>6.8821300000000002E-2</c:v>
                </c:pt>
                <c:pt idx="12058">
                  <c:v>7.0452699999999993E-2</c:v>
                </c:pt>
                <c:pt idx="12059">
                  <c:v>7.1988499999999997E-2</c:v>
                </c:pt>
                <c:pt idx="12060">
                  <c:v>7.3427500000000007E-2</c:v>
                </c:pt>
                <c:pt idx="12061">
                  <c:v>7.4768399999999999E-2</c:v>
                </c:pt>
                <c:pt idx="12062">
                  <c:v>7.60102E-2</c:v>
                </c:pt>
                <c:pt idx="12063">
                  <c:v>7.7152200000000004E-2</c:v>
                </c:pt>
                <c:pt idx="12064">
                  <c:v>7.8193799999999994E-2</c:v>
                </c:pt>
                <c:pt idx="12065">
                  <c:v>7.9134399999999994E-2</c:v>
                </c:pt>
                <c:pt idx="12066">
                  <c:v>7.9973699999999995E-2</c:v>
                </c:pt>
                <c:pt idx="12067">
                  <c:v>8.0711500000000005E-2</c:v>
                </c:pt>
                <c:pt idx="12068">
                  <c:v>8.1347600000000006E-2</c:v>
                </c:pt>
                <c:pt idx="12069">
                  <c:v>8.1882300000000005E-2</c:v>
                </c:pt>
                <c:pt idx="12070">
                  <c:v>8.2315700000000006E-2</c:v>
                </c:pt>
                <c:pt idx="12071">
                  <c:v>8.2648399999999997E-2</c:v>
                </c:pt>
                <c:pt idx="12072">
                  <c:v>8.2881099999999999E-2</c:v>
                </c:pt>
                <c:pt idx="12073">
                  <c:v>8.3014699999999997E-2</c:v>
                </c:pt>
                <c:pt idx="12074">
                  <c:v>8.3049899999999996E-2</c:v>
                </c:pt>
                <c:pt idx="12075">
                  <c:v>8.2987900000000003E-2</c:v>
                </c:pt>
                <c:pt idx="12076">
                  <c:v>8.2829399999999997E-2</c:v>
                </c:pt>
                <c:pt idx="12077">
                  <c:v>8.2575700000000002E-2</c:v>
                </c:pt>
                <c:pt idx="12078">
                  <c:v>8.2228200000000001E-2</c:v>
                </c:pt>
                <c:pt idx="12079">
                  <c:v>8.1788700000000006E-2</c:v>
                </c:pt>
                <c:pt idx="12080">
                  <c:v>8.1258800000000006E-2</c:v>
                </c:pt>
                <c:pt idx="12081">
                  <c:v>8.0640400000000001E-2</c:v>
                </c:pt>
                <c:pt idx="12082">
                  <c:v>7.9935300000000001E-2</c:v>
                </c:pt>
                <c:pt idx="12083">
                  <c:v>7.9145800000000002E-2</c:v>
                </c:pt>
                <c:pt idx="12084">
                  <c:v>7.8273899999999993E-2</c:v>
                </c:pt>
                <c:pt idx="12085">
                  <c:v>7.7321699999999993E-2</c:v>
                </c:pt>
                <c:pt idx="12086">
                  <c:v>7.6291399999999995E-2</c:v>
                </c:pt>
                <c:pt idx="12087">
                  <c:v>7.5185699999999994E-2</c:v>
                </c:pt>
                <c:pt idx="12088">
                  <c:v>7.4006799999999998E-2</c:v>
                </c:pt>
                <c:pt idx="12089">
                  <c:v>7.2757500000000003E-2</c:v>
                </c:pt>
                <c:pt idx="12090">
                  <c:v>7.1440299999999998E-2</c:v>
                </c:pt>
                <c:pt idx="12091">
                  <c:v>7.0057999999999995E-2</c:v>
                </c:pt>
                <c:pt idx="12092">
                  <c:v>6.8613300000000002E-2</c:v>
                </c:pt>
                <c:pt idx="12093">
                  <c:v>6.71094E-2</c:v>
                </c:pt>
                <c:pt idx="12094">
                  <c:v>6.5549200000000002E-2</c:v>
                </c:pt>
                <c:pt idx="12095">
                  <c:v>6.3935900000000004E-2</c:v>
                </c:pt>
                <c:pt idx="12096">
                  <c:v>6.2272599999999997E-2</c:v>
                </c:pt>
                <c:pt idx="12097">
                  <c:v>6.0562299999999999E-2</c:v>
                </c:pt>
                <c:pt idx="12098">
                  <c:v>5.8808300000000001E-2</c:v>
                </c:pt>
                <c:pt idx="12099">
                  <c:v>5.7013800000000003E-2</c:v>
                </c:pt>
                <c:pt idx="12100">
                  <c:v>5.5181899999999999E-2</c:v>
                </c:pt>
                <c:pt idx="12101">
                  <c:v>5.3315800000000003E-2</c:v>
                </c:pt>
                <c:pt idx="12102">
                  <c:v>5.1418699999999998E-2</c:v>
                </c:pt>
                <c:pt idx="12103">
                  <c:v>4.9494000000000003E-2</c:v>
                </c:pt>
                <c:pt idx="12104">
                  <c:v>4.7544799999999998E-2</c:v>
                </c:pt>
                <c:pt idx="12105">
                  <c:v>4.5574400000000001E-2</c:v>
                </c:pt>
                <c:pt idx="12106">
                  <c:v>4.3586100000000003E-2</c:v>
                </c:pt>
                <c:pt idx="12107">
                  <c:v>4.1583200000000001E-2</c:v>
                </c:pt>
                <c:pt idx="12108">
                  <c:v>3.9569E-2</c:v>
                </c:pt>
                <c:pt idx="12109">
                  <c:v>3.7546700000000002E-2</c:v>
                </c:pt>
                <c:pt idx="12110">
                  <c:v>3.5519599999999998E-2</c:v>
                </c:pt>
                <c:pt idx="12111">
                  <c:v>3.3490800000000001E-2</c:v>
                </c:pt>
                <c:pt idx="12112">
                  <c:v>3.1463499999999998E-2</c:v>
                </c:pt>
                <c:pt idx="12113">
                  <c:v>2.94407E-2</c:v>
                </c:pt>
                <c:pt idx="12114">
                  <c:v>2.7425399999999999E-2</c:v>
                </c:pt>
                <c:pt idx="12115">
                  <c:v>2.5420700000000001E-2</c:v>
                </c:pt>
                <c:pt idx="12116">
                  <c:v>2.34294E-2</c:v>
                </c:pt>
                <c:pt idx="12117">
                  <c:v>2.14542E-2</c:v>
                </c:pt>
                <c:pt idx="12118">
                  <c:v>1.9497799999999999E-2</c:v>
                </c:pt>
                <c:pt idx="12119">
                  <c:v>1.7563100000000002E-2</c:v>
                </c:pt>
                <c:pt idx="12120">
                  <c:v>1.56525E-2</c:v>
                </c:pt>
                <c:pt idx="12121">
                  <c:v>1.37687E-2</c:v>
                </c:pt>
                <c:pt idx="12122">
                  <c:v>1.1913999999999999E-2</c:v>
                </c:pt>
                <c:pt idx="12123">
                  <c:v>1.0090999999999999E-2</c:v>
                </c:pt>
                <c:pt idx="12124" formatCode="0.00E+00">
                  <c:v>8.3021799999999993E-3</c:v>
                </c:pt>
                <c:pt idx="12125" formatCode="0.00E+00">
                  <c:v>6.5497300000000001E-3</c:v>
                </c:pt>
                <c:pt idx="12126" formatCode="0.00E+00">
                  <c:v>4.8356700000000002E-3</c:v>
                </c:pt>
                <c:pt idx="12127" formatCode="0.00E+00">
                  <c:v>3.1619600000000001E-3</c:v>
                </c:pt>
                <c:pt idx="12128" formatCode="0.00E+00">
                  <c:v>1.5305E-3</c:v>
                </c:pt>
                <c:pt idx="12129" formatCode="0.00E+00">
                  <c:v>-5.6883099999999998E-5</c:v>
                </c:pt>
                <c:pt idx="12130" formatCode="0.00E+00">
                  <c:v>-1.5984899999999999E-3</c:v>
                </c:pt>
                <c:pt idx="12131" formatCode="0.00E+00">
                  <c:v>-3.09276E-3</c:v>
                </c:pt>
                <c:pt idx="12132" formatCode="0.00E+00">
                  <c:v>-4.5382499999999997E-3</c:v>
                </c:pt>
                <c:pt idx="12133" formatCode="0.00E+00">
                  <c:v>-5.9334899999999996E-3</c:v>
                </c:pt>
                <c:pt idx="12134" formatCode="0.00E+00">
                  <c:v>-7.2771700000000003E-3</c:v>
                </c:pt>
                <c:pt idx="12135" formatCode="0.00E+00">
                  <c:v>-8.5682099999999997E-3</c:v>
                </c:pt>
                <c:pt idx="12136" formatCode="0.00E+00">
                  <c:v>-9.8057000000000005E-3</c:v>
                </c:pt>
                <c:pt idx="12137">
                  <c:v>-1.0988700000000001E-2</c:v>
                </c:pt>
                <c:pt idx="12138">
                  <c:v>-1.2116500000000001E-2</c:v>
                </c:pt>
                <c:pt idx="12139">
                  <c:v>-1.3188399999999999E-2</c:v>
                </c:pt>
                <c:pt idx="12140">
                  <c:v>-1.4204E-2</c:v>
                </c:pt>
                <c:pt idx="12141">
                  <c:v>-1.5162699999999999E-2</c:v>
                </c:pt>
                <c:pt idx="12142">
                  <c:v>-1.60644E-2</c:v>
                </c:pt>
                <c:pt idx="12143">
                  <c:v>-1.6908800000000002E-2</c:v>
                </c:pt>
                <c:pt idx="12144">
                  <c:v>-1.7695599999999999E-2</c:v>
                </c:pt>
                <c:pt idx="12145">
                  <c:v>-1.8424900000000001E-2</c:v>
                </c:pt>
                <c:pt idx="12146">
                  <c:v>-1.9096999999999999E-2</c:v>
                </c:pt>
                <c:pt idx="12147">
                  <c:v>-1.9711900000000001E-2</c:v>
                </c:pt>
                <c:pt idx="12148">
                  <c:v>-2.0270199999999999E-2</c:v>
                </c:pt>
                <c:pt idx="12149">
                  <c:v>-2.0772200000000001E-2</c:v>
                </c:pt>
                <c:pt idx="12150">
                  <c:v>-2.1218399999999998E-2</c:v>
                </c:pt>
                <c:pt idx="12151">
                  <c:v>-2.1609699999999999E-2</c:v>
                </c:pt>
                <c:pt idx="12152">
                  <c:v>-2.1946799999999999E-2</c:v>
                </c:pt>
                <c:pt idx="12153">
                  <c:v>-2.22306E-2</c:v>
                </c:pt>
                <c:pt idx="12154">
                  <c:v>-2.2462099999999999E-2</c:v>
                </c:pt>
                <c:pt idx="12155">
                  <c:v>-2.26424E-2</c:v>
                </c:pt>
                <c:pt idx="12156">
                  <c:v>-2.27726E-2</c:v>
                </c:pt>
                <c:pt idx="12157">
                  <c:v>-2.2853999999999999E-2</c:v>
                </c:pt>
                <c:pt idx="12158">
                  <c:v>-2.2887899999999999E-2</c:v>
                </c:pt>
                <c:pt idx="12159">
                  <c:v>-2.2875800000000002E-2</c:v>
                </c:pt>
                <c:pt idx="12160">
                  <c:v>-2.2819099999999998E-2</c:v>
                </c:pt>
                <c:pt idx="12161">
                  <c:v>-2.27195E-2</c:v>
                </c:pt>
                <c:pt idx="12162">
                  <c:v>-2.2578500000000001E-2</c:v>
                </c:pt>
                <c:pt idx="12163">
                  <c:v>-2.2397799999999999E-2</c:v>
                </c:pt>
                <c:pt idx="12164">
                  <c:v>-2.2179000000000001E-2</c:v>
                </c:pt>
                <c:pt idx="12165">
                  <c:v>-2.1924099999999998E-2</c:v>
                </c:pt>
                <c:pt idx="12166">
                  <c:v>-2.1634899999999999E-2</c:v>
                </c:pt>
                <c:pt idx="12167">
                  <c:v>-2.13133E-2</c:v>
                </c:pt>
                <c:pt idx="12168">
                  <c:v>-2.0961199999999999E-2</c:v>
                </c:pt>
                <c:pt idx="12169">
                  <c:v>-2.0580600000000001E-2</c:v>
                </c:pt>
                <c:pt idx="12170">
                  <c:v>-2.0173699999999999E-2</c:v>
                </c:pt>
                <c:pt idx="12171">
                  <c:v>-1.97424E-2</c:v>
                </c:pt>
                <c:pt idx="12172">
                  <c:v>-1.9289000000000001E-2</c:v>
                </c:pt>
                <c:pt idx="12173">
                  <c:v>-1.8815399999999999E-2</c:v>
                </c:pt>
                <c:pt idx="12174">
                  <c:v>-1.8323699999999998E-2</c:v>
                </c:pt>
                <c:pt idx="12175">
                  <c:v>-1.7815899999999999E-2</c:v>
                </c:pt>
                <c:pt idx="12176">
                  <c:v>-1.7294199999999999E-2</c:v>
                </c:pt>
                <c:pt idx="12177">
                  <c:v>-1.67607E-2</c:v>
                </c:pt>
                <c:pt idx="12178">
                  <c:v>-1.62174E-2</c:v>
                </c:pt>
                <c:pt idx="12179">
                  <c:v>-1.56664E-2</c:v>
                </c:pt>
                <c:pt idx="12180">
                  <c:v>-1.5109900000000001E-2</c:v>
                </c:pt>
                <c:pt idx="12181">
                  <c:v>-1.45501E-2</c:v>
                </c:pt>
                <c:pt idx="12182">
                  <c:v>-1.3989E-2</c:v>
                </c:pt>
                <c:pt idx="12183">
                  <c:v>-1.34287E-2</c:v>
                </c:pt>
                <c:pt idx="12184">
                  <c:v>-1.28711E-2</c:v>
                </c:pt>
                <c:pt idx="12185">
                  <c:v>-1.2318000000000001E-2</c:v>
                </c:pt>
                <c:pt idx="12186">
                  <c:v>-1.17714E-2</c:v>
                </c:pt>
                <c:pt idx="12187">
                  <c:v>-1.1233099999999999E-2</c:v>
                </c:pt>
                <c:pt idx="12188">
                  <c:v>-1.0704999999999999E-2</c:v>
                </c:pt>
                <c:pt idx="12189">
                  <c:v>-1.0188900000000001E-2</c:v>
                </c:pt>
                <c:pt idx="12190" formatCode="0.00E+00">
                  <c:v>-9.6865900000000001E-3</c:v>
                </c:pt>
                <c:pt idx="12191" formatCode="0.00E+00">
                  <c:v>-9.1996200000000004E-3</c:v>
                </c:pt>
                <c:pt idx="12192" formatCode="0.00E+00">
                  <c:v>-8.7295900000000006E-3</c:v>
                </c:pt>
                <c:pt idx="12193" formatCode="0.00E+00">
                  <c:v>-8.2780200000000005E-3</c:v>
                </c:pt>
                <c:pt idx="12194" formatCode="0.00E+00">
                  <c:v>-7.8464299999999997E-3</c:v>
                </c:pt>
                <c:pt idx="12195" formatCode="0.00E+00">
                  <c:v>-7.4362600000000001E-3</c:v>
                </c:pt>
                <c:pt idx="12196" formatCode="0.00E+00">
                  <c:v>-7.0488499999999997E-3</c:v>
                </c:pt>
                <c:pt idx="12197" formatCode="0.00E+00">
                  <c:v>-6.6854599999999998E-3</c:v>
                </c:pt>
                <c:pt idx="12198" formatCode="0.00E+00">
                  <c:v>-6.3472499999999996E-3</c:v>
                </c:pt>
                <c:pt idx="12199" formatCode="0.00E+00">
                  <c:v>-6.0352899999999996E-3</c:v>
                </c:pt>
                <c:pt idx="12200" formatCode="0.00E+00">
                  <c:v>-5.7505799999999999E-3</c:v>
                </c:pt>
                <c:pt idx="12201" formatCode="0.00E+00">
                  <c:v>-5.4940800000000001E-3</c:v>
                </c:pt>
                <c:pt idx="12202" formatCode="0.00E+00">
                  <c:v>-5.2666700000000002E-3</c:v>
                </c:pt>
                <c:pt idx="12203" formatCode="0.00E+00">
                  <c:v>-5.0691099999999999E-3</c:v>
                </c:pt>
                <c:pt idx="12204" formatCode="0.00E+00">
                  <c:v>-4.9019900000000002E-3</c:v>
                </c:pt>
                <c:pt idx="12205" formatCode="0.00E+00">
                  <c:v>-4.7658600000000002E-3</c:v>
                </c:pt>
                <c:pt idx="12206" formatCode="0.00E+00">
                  <c:v>-4.6612099999999998E-3</c:v>
                </c:pt>
                <c:pt idx="12207" formatCode="0.00E+00">
                  <c:v>-4.58845E-3</c:v>
                </c:pt>
                <c:pt idx="12208" formatCode="0.00E+00">
                  <c:v>-4.5478599999999999E-3</c:v>
                </c:pt>
                <c:pt idx="12209" formatCode="0.00E+00">
                  <c:v>-4.5396400000000002E-3</c:v>
                </c:pt>
                <c:pt idx="12210" formatCode="0.00E+00">
                  <c:v>-4.56391E-3</c:v>
                </c:pt>
                <c:pt idx="12211" formatCode="0.00E+00">
                  <c:v>-4.6206700000000003E-3</c:v>
                </c:pt>
                <c:pt idx="12212" formatCode="0.00E+00">
                  <c:v>-4.7097399999999996E-3</c:v>
                </c:pt>
                <c:pt idx="12213" formatCode="0.00E+00">
                  <c:v>-4.8309E-3</c:v>
                </c:pt>
                <c:pt idx="12214" formatCode="0.00E+00">
                  <c:v>-4.9838699999999996E-3</c:v>
                </c:pt>
                <c:pt idx="12215" formatCode="0.00E+00">
                  <c:v>-5.1682999999999998E-3</c:v>
                </c:pt>
                <c:pt idx="12216" formatCode="0.00E+00">
                  <c:v>-5.3837199999999998E-3</c:v>
                </c:pt>
                <c:pt idx="12217" formatCode="0.00E+00">
                  <c:v>-5.6295700000000004E-3</c:v>
                </c:pt>
                <c:pt idx="12218" formatCode="0.00E+00">
                  <c:v>-5.9052000000000002E-3</c:v>
                </c:pt>
                <c:pt idx="12219" formatCode="0.00E+00">
                  <c:v>-6.2099099999999999E-3</c:v>
                </c:pt>
                <c:pt idx="12220" formatCode="0.00E+00">
                  <c:v>-6.5429299999999998E-3</c:v>
                </c:pt>
                <c:pt idx="12221" formatCode="0.00E+00">
                  <c:v>-6.90334E-3</c:v>
                </c:pt>
                <c:pt idx="12222" formatCode="0.00E+00">
                  <c:v>-7.2901399999999996E-3</c:v>
                </c:pt>
                <c:pt idx="12223" formatCode="0.00E+00">
                  <c:v>-7.7022799999999997E-3</c:v>
                </c:pt>
                <c:pt idx="12224" formatCode="0.00E+00">
                  <c:v>-8.1386300000000009E-3</c:v>
                </c:pt>
                <c:pt idx="12225" formatCode="0.00E+00">
                  <c:v>-8.59796E-3</c:v>
                </c:pt>
                <c:pt idx="12226" formatCode="0.00E+00">
                  <c:v>-9.0789300000000007E-3</c:v>
                </c:pt>
                <c:pt idx="12227" formatCode="0.00E+00">
                  <c:v>-9.5801199999999993E-3</c:v>
                </c:pt>
                <c:pt idx="12228">
                  <c:v>-1.0100100000000001E-2</c:v>
                </c:pt>
                <c:pt idx="12229">
                  <c:v>-1.0637300000000001E-2</c:v>
                </c:pt>
                <c:pt idx="12230">
                  <c:v>-1.11903E-2</c:v>
                </c:pt>
                <c:pt idx="12231">
                  <c:v>-1.17576E-2</c:v>
                </c:pt>
                <c:pt idx="12232">
                  <c:v>-1.23375E-2</c:v>
                </c:pt>
                <c:pt idx="12233">
                  <c:v>-1.29284E-2</c:v>
                </c:pt>
                <c:pt idx="12234">
                  <c:v>-1.3528500000000001E-2</c:v>
                </c:pt>
                <c:pt idx="12235">
                  <c:v>-1.41361E-2</c:v>
                </c:pt>
                <c:pt idx="12236">
                  <c:v>-1.4749099999999999E-2</c:v>
                </c:pt>
                <c:pt idx="12237">
                  <c:v>-1.53659E-2</c:v>
                </c:pt>
                <c:pt idx="12238">
                  <c:v>-1.5984399999999999E-2</c:v>
                </c:pt>
                <c:pt idx="12239">
                  <c:v>-1.6602800000000001E-2</c:v>
                </c:pt>
                <c:pt idx="12240">
                  <c:v>-1.7219100000000001E-2</c:v>
                </c:pt>
                <c:pt idx="12241">
                  <c:v>-1.7831300000000001E-2</c:v>
                </c:pt>
                <c:pt idx="12242">
                  <c:v>-1.84374E-2</c:v>
                </c:pt>
                <c:pt idx="12243">
                  <c:v>-1.9035400000000001E-2</c:v>
                </c:pt>
                <c:pt idx="12244">
                  <c:v>-1.9623399999999999E-2</c:v>
                </c:pt>
                <c:pt idx="12245">
                  <c:v>-2.01993E-2</c:v>
                </c:pt>
                <c:pt idx="12246">
                  <c:v>-2.07613E-2</c:v>
                </c:pt>
                <c:pt idx="12247">
                  <c:v>-2.1307300000000001E-2</c:v>
                </c:pt>
                <c:pt idx="12248">
                  <c:v>-2.1835400000000001E-2</c:v>
                </c:pt>
                <c:pt idx="12249">
                  <c:v>-2.2343600000000002E-2</c:v>
                </c:pt>
                <c:pt idx="12250">
                  <c:v>-2.283E-2</c:v>
                </c:pt>
                <c:pt idx="12251">
                  <c:v>-2.3292799999999999E-2</c:v>
                </c:pt>
                <c:pt idx="12252">
                  <c:v>-2.3730000000000001E-2</c:v>
                </c:pt>
                <c:pt idx="12253">
                  <c:v>-2.4139899999999999E-2</c:v>
                </c:pt>
                <c:pt idx="12254">
                  <c:v>-2.45206E-2</c:v>
                </c:pt>
                <c:pt idx="12255">
                  <c:v>-2.4870300000000001E-2</c:v>
                </c:pt>
                <c:pt idx="12256">
                  <c:v>-2.5187399999999999E-2</c:v>
                </c:pt>
                <c:pt idx="12257">
                  <c:v>-2.5470300000000001E-2</c:v>
                </c:pt>
                <c:pt idx="12258">
                  <c:v>-2.5717400000000001E-2</c:v>
                </c:pt>
                <c:pt idx="12259">
                  <c:v>-2.5927200000000001E-2</c:v>
                </c:pt>
                <c:pt idx="12260">
                  <c:v>-2.6098199999999998E-2</c:v>
                </c:pt>
                <c:pt idx="12261">
                  <c:v>-2.6228899999999999E-2</c:v>
                </c:pt>
                <c:pt idx="12262">
                  <c:v>-2.6318000000000001E-2</c:v>
                </c:pt>
                <c:pt idx="12263">
                  <c:v>-2.63643E-2</c:v>
                </c:pt>
                <c:pt idx="12264">
                  <c:v>-2.63666E-2</c:v>
                </c:pt>
                <c:pt idx="12265">
                  <c:v>-2.6323699999999998E-2</c:v>
                </c:pt>
                <c:pt idx="12266">
                  <c:v>-2.62346E-2</c:v>
                </c:pt>
                <c:pt idx="12267">
                  <c:v>-2.6098300000000001E-2</c:v>
                </c:pt>
                <c:pt idx="12268">
                  <c:v>-2.5914099999999999E-2</c:v>
                </c:pt>
                <c:pt idx="12269">
                  <c:v>-2.5680999999999999E-2</c:v>
                </c:pt>
                <c:pt idx="12270">
                  <c:v>-2.53986E-2</c:v>
                </c:pt>
                <c:pt idx="12271">
                  <c:v>-2.5066100000000001E-2</c:v>
                </c:pt>
                <c:pt idx="12272">
                  <c:v>-2.4683099999999999E-2</c:v>
                </c:pt>
                <c:pt idx="12273">
                  <c:v>-2.4249199999999999E-2</c:v>
                </c:pt>
                <c:pt idx="12274">
                  <c:v>-2.37641E-2</c:v>
                </c:pt>
                <c:pt idx="12275">
                  <c:v>-2.3227399999999999E-2</c:v>
                </c:pt>
                <c:pt idx="12276">
                  <c:v>-2.2639099999999999E-2</c:v>
                </c:pt>
                <c:pt idx="12277">
                  <c:v>-2.1999399999999999E-2</c:v>
                </c:pt>
                <c:pt idx="12278">
                  <c:v>-2.1308299999999999E-2</c:v>
                </c:pt>
                <c:pt idx="12279">
                  <c:v>-2.05661E-2</c:v>
                </c:pt>
                <c:pt idx="12280">
                  <c:v>-1.9772399999999999E-2</c:v>
                </c:pt>
                <c:pt idx="12281">
                  <c:v>-1.8927099999999999E-2</c:v>
                </c:pt>
                <c:pt idx="12282">
                  <c:v>-1.80302E-2</c:v>
                </c:pt>
                <c:pt idx="12283">
                  <c:v>-1.7082400000000001E-2</c:v>
                </c:pt>
                <c:pt idx="12284">
                  <c:v>-1.60848E-2</c:v>
                </c:pt>
                <c:pt idx="12285">
                  <c:v>-1.50388E-2</c:v>
                </c:pt>
                <c:pt idx="12286">
                  <c:v>-1.3946099999999999E-2</c:v>
                </c:pt>
                <c:pt idx="12287">
                  <c:v>-1.2808099999999999E-2</c:v>
                </c:pt>
                <c:pt idx="12288">
                  <c:v>-1.16264E-2</c:v>
                </c:pt>
                <c:pt idx="12289">
                  <c:v>-1.04028E-2</c:v>
                </c:pt>
                <c:pt idx="12290" formatCode="0.00E+00">
                  <c:v>-9.1388800000000003E-3</c:v>
                </c:pt>
                <c:pt idx="12291" formatCode="0.00E+00">
                  <c:v>-7.8365299999999995E-3</c:v>
                </c:pt>
                <c:pt idx="12292" formatCode="0.00E+00">
                  <c:v>-6.4977000000000004E-3</c:v>
                </c:pt>
                <c:pt idx="12293" formatCode="0.00E+00">
                  <c:v>-5.1245199999999996E-3</c:v>
                </c:pt>
                <c:pt idx="12294" formatCode="0.00E+00">
                  <c:v>-3.7191799999999999E-3</c:v>
                </c:pt>
                <c:pt idx="12295" formatCode="0.00E+00">
                  <c:v>-2.2836800000000002E-3</c:v>
                </c:pt>
                <c:pt idx="12296" formatCode="0.00E+00">
                  <c:v>-8.2018200000000003E-4</c:v>
                </c:pt>
                <c:pt idx="12297" formatCode="0.00E+00">
                  <c:v>6.6884699999999997E-4</c:v>
                </c:pt>
                <c:pt idx="12298" formatCode="0.00E+00">
                  <c:v>2.1808499999999998E-3</c:v>
                </c:pt>
                <c:pt idx="12299" formatCode="0.00E+00">
                  <c:v>3.7133999999999999E-3</c:v>
                </c:pt>
                <c:pt idx="12300" formatCode="0.00E+00">
                  <c:v>5.2640400000000002E-3</c:v>
                </c:pt>
                <c:pt idx="12301" formatCode="0.00E+00">
                  <c:v>6.8300899999999996E-3</c:v>
                </c:pt>
                <c:pt idx="12302" formatCode="0.00E+00">
                  <c:v>8.4090199999999997E-3</c:v>
                </c:pt>
                <c:pt idx="12303" formatCode="0.00E+00">
                  <c:v>9.9987800000000005E-3</c:v>
                </c:pt>
                <c:pt idx="12304">
                  <c:v>1.1597100000000001E-2</c:v>
                </c:pt>
                <c:pt idx="12305">
                  <c:v>1.32009E-2</c:v>
                </c:pt>
                <c:pt idx="12306">
                  <c:v>1.48072E-2</c:v>
                </c:pt>
                <c:pt idx="12307">
                  <c:v>1.6413199999999999E-2</c:v>
                </c:pt>
                <c:pt idx="12308">
                  <c:v>1.8016000000000001E-2</c:v>
                </c:pt>
                <c:pt idx="12309">
                  <c:v>1.9612999999999998E-2</c:v>
                </c:pt>
                <c:pt idx="12310">
                  <c:v>2.1201899999999999E-2</c:v>
                </c:pt>
                <c:pt idx="12311">
                  <c:v>2.27803E-2</c:v>
                </c:pt>
                <c:pt idx="12312">
                  <c:v>2.43454E-2</c:v>
                </c:pt>
                <c:pt idx="12313">
                  <c:v>2.58941E-2</c:v>
                </c:pt>
                <c:pt idx="12314">
                  <c:v>2.7423199999999998E-2</c:v>
                </c:pt>
                <c:pt idx="12315">
                  <c:v>2.89302E-2</c:v>
                </c:pt>
                <c:pt idx="12316">
                  <c:v>3.0412399999999999E-2</c:v>
                </c:pt>
                <c:pt idx="12317">
                  <c:v>3.1867100000000002E-2</c:v>
                </c:pt>
                <c:pt idx="12318">
                  <c:v>3.32917E-2</c:v>
                </c:pt>
                <c:pt idx="12319">
                  <c:v>3.4683499999999999E-2</c:v>
                </c:pt>
                <c:pt idx="12320">
                  <c:v>3.6039799999999997E-2</c:v>
                </c:pt>
                <c:pt idx="12321">
                  <c:v>3.7358200000000001E-2</c:v>
                </c:pt>
                <c:pt idx="12322">
                  <c:v>3.86361E-2</c:v>
                </c:pt>
                <c:pt idx="12323">
                  <c:v>3.9870799999999998E-2</c:v>
                </c:pt>
                <c:pt idx="12324">
                  <c:v>4.1059900000000003E-2</c:v>
                </c:pt>
                <c:pt idx="12325">
                  <c:v>4.2201599999999999E-2</c:v>
                </c:pt>
                <c:pt idx="12326">
                  <c:v>4.3294399999999997E-2</c:v>
                </c:pt>
                <c:pt idx="12327">
                  <c:v>4.4334699999999998E-2</c:v>
                </c:pt>
                <c:pt idx="12328">
                  <c:v>4.5317900000000001E-2</c:v>
                </c:pt>
                <c:pt idx="12329">
                  <c:v>4.6240400000000001E-2</c:v>
                </c:pt>
                <c:pt idx="12330">
                  <c:v>4.7102100000000001E-2</c:v>
                </c:pt>
                <c:pt idx="12331">
                  <c:v>4.7904200000000001E-2</c:v>
                </c:pt>
                <c:pt idx="12332">
                  <c:v>4.8646599999999998E-2</c:v>
                </c:pt>
                <c:pt idx="12333">
                  <c:v>4.93274E-2</c:v>
                </c:pt>
                <c:pt idx="12334">
                  <c:v>4.9945000000000003E-2</c:v>
                </c:pt>
                <c:pt idx="12335">
                  <c:v>5.0498099999999997E-2</c:v>
                </c:pt>
                <c:pt idx="12336">
                  <c:v>5.0985500000000003E-2</c:v>
                </c:pt>
                <c:pt idx="12337">
                  <c:v>5.1405800000000001E-2</c:v>
                </c:pt>
                <c:pt idx="12338">
                  <c:v>5.1757499999999998E-2</c:v>
                </c:pt>
                <c:pt idx="12339">
                  <c:v>5.2039700000000001E-2</c:v>
                </c:pt>
                <c:pt idx="12340">
                  <c:v>5.2251199999999998E-2</c:v>
                </c:pt>
                <c:pt idx="12341">
                  <c:v>5.2390699999999998E-2</c:v>
                </c:pt>
                <c:pt idx="12342">
                  <c:v>5.2456299999999997E-2</c:v>
                </c:pt>
                <c:pt idx="12343">
                  <c:v>5.2446800000000002E-2</c:v>
                </c:pt>
                <c:pt idx="12344">
                  <c:v>5.2360799999999999E-2</c:v>
                </c:pt>
                <c:pt idx="12345">
                  <c:v>5.2197899999999998E-2</c:v>
                </c:pt>
                <c:pt idx="12346">
                  <c:v>5.1957200000000002E-2</c:v>
                </c:pt>
                <c:pt idx="12347">
                  <c:v>5.1638099999999999E-2</c:v>
                </c:pt>
                <c:pt idx="12348">
                  <c:v>5.1240399999999998E-2</c:v>
                </c:pt>
                <c:pt idx="12349">
                  <c:v>5.0765100000000001E-2</c:v>
                </c:pt>
                <c:pt idx="12350">
                  <c:v>5.0214000000000002E-2</c:v>
                </c:pt>
                <c:pt idx="12351">
                  <c:v>4.9588500000000001E-2</c:v>
                </c:pt>
                <c:pt idx="12352">
                  <c:v>4.8887800000000002E-2</c:v>
                </c:pt>
                <c:pt idx="12353">
                  <c:v>4.811E-2</c:v>
                </c:pt>
                <c:pt idx="12354">
                  <c:v>4.7253499999999997E-2</c:v>
                </c:pt>
                <c:pt idx="12355">
                  <c:v>4.63183E-2</c:v>
                </c:pt>
                <c:pt idx="12356">
                  <c:v>4.5305100000000001E-2</c:v>
                </c:pt>
                <c:pt idx="12357">
                  <c:v>4.4215499999999998E-2</c:v>
                </c:pt>
                <c:pt idx="12358">
                  <c:v>4.3052199999999999E-2</c:v>
                </c:pt>
                <c:pt idx="12359">
                  <c:v>4.1819000000000002E-2</c:v>
                </c:pt>
                <c:pt idx="12360">
                  <c:v>4.05195E-2</c:v>
                </c:pt>
                <c:pt idx="12361">
                  <c:v>3.9154899999999999E-2</c:v>
                </c:pt>
                <c:pt idx="12362">
                  <c:v>3.7723899999999998E-2</c:v>
                </c:pt>
                <c:pt idx="12363">
                  <c:v>3.6226700000000001E-2</c:v>
                </c:pt>
                <c:pt idx="12364">
                  <c:v>3.46664E-2</c:v>
                </c:pt>
                <c:pt idx="12365">
                  <c:v>3.3046199999999998E-2</c:v>
                </c:pt>
                <c:pt idx="12366">
                  <c:v>3.1367399999999997E-2</c:v>
                </c:pt>
                <c:pt idx="12367">
                  <c:v>2.9629800000000001E-2</c:v>
                </c:pt>
                <c:pt idx="12368">
                  <c:v>2.7834299999999999E-2</c:v>
                </c:pt>
                <c:pt idx="12369">
                  <c:v>2.5983300000000001E-2</c:v>
                </c:pt>
                <c:pt idx="12370">
                  <c:v>2.40801E-2</c:v>
                </c:pt>
                <c:pt idx="12371">
                  <c:v>2.2127399999999998E-2</c:v>
                </c:pt>
                <c:pt idx="12372">
                  <c:v>2.0128299999999998E-2</c:v>
                </c:pt>
                <c:pt idx="12373">
                  <c:v>1.80868E-2</c:v>
                </c:pt>
                <c:pt idx="12374">
                  <c:v>1.6007299999999999E-2</c:v>
                </c:pt>
                <c:pt idx="12375">
                  <c:v>1.38943E-2</c:v>
                </c:pt>
                <c:pt idx="12376">
                  <c:v>1.1750999999999999E-2</c:v>
                </c:pt>
                <c:pt idx="12377" formatCode="0.00E+00">
                  <c:v>9.5786099999999996E-3</c:v>
                </c:pt>
                <c:pt idx="12378" formatCode="0.00E+00">
                  <c:v>7.3777299999999999E-3</c:v>
                </c:pt>
                <c:pt idx="12379" formatCode="0.00E+00">
                  <c:v>5.1506800000000004E-3</c:v>
                </c:pt>
                <c:pt idx="12380" formatCode="0.00E+00">
                  <c:v>2.9015500000000001E-3</c:v>
                </c:pt>
                <c:pt idx="12381" formatCode="0.00E+00">
                  <c:v>6.3426499999999996E-4</c:v>
                </c:pt>
                <c:pt idx="12382" formatCode="0.00E+00">
                  <c:v>-1.64847E-3</c:v>
                </c:pt>
                <c:pt idx="12383" formatCode="0.00E+00">
                  <c:v>-3.9451299999999998E-3</c:v>
                </c:pt>
                <c:pt idx="12384" formatCode="0.00E+00">
                  <c:v>-6.25429E-3</c:v>
                </c:pt>
                <c:pt idx="12385" formatCode="0.00E+00">
                  <c:v>-8.5730100000000007E-3</c:v>
                </c:pt>
                <c:pt idx="12386">
                  <c:v>-1.08977E-2</c:v>
                </c:pt>
                <c:pt idx="12387">
                  <c:v>-1.32269E-2</c:v>
                </c:pt>
                <c:pt idx="12388">
                  <c:v>-1.55601E-2</c:v>
                </c:pt>
                <c:pt idx="12389">
                  <c:v>-1.78963E-2</c:v>
                </c:pt>
                <c:pt idx="12390">
                  <c:v>-2.0235099999999999E-2</c:v>
                </c:pt>
                <c:pt idx="12391">
                  <c:v>-2.2577199999999999E-2</c:v>
                </c:pt>
                <c:pt idx="12392">
                  <c:v>-2.4920899999999999E-2</c:v>
                </c:pt>
                <c:pt idx="12393">
                  <c:v>-2.7261500000000001E-2</c:v>
                </c:pt>
                <c:pt idx="12394">
                  <c:v>-2.9593999999999999E-2</c:v>
                </c:pt>
                <c:pt idx="12395">
                  <c:v>-3.1916800000000002E-2</c:v>
                </c:pt>
                <c:pt idx="12396">
                  <c:v>-3.42289E-2</c:v>
                </c:pt>
                <c:pt idx="12397">
                  <c:v>-3.6527799999999999E-2</c:v>
                </c:pt>
                <c:pt idx="12398">
                  <c:v>-3.8809200000000002E-2</c:v>
                </c:pt>
                <c:pt idx="12399">
                  <c:v>-4.1069399999999999E-2</c:v>
                </c:pt>
                <c:pt idx="12400">
                  <c:v>-4.3306699999999997E-2</c:v>
                </c:pt>
                <c:pt idx="12401">
                  <c:v>-4.5519799999999999E-2</c:v>
                </c:pt>
                <c:pt idx="12402">
                  <c:v>-4.7707300000000001E-2</c:v>
                </c:pt>
                <c:pt idx="12403">
                  <c:v>-4.98672E-2</c:v>
                </c:pt>
                <c:pt idx="12404">
                  <c:v>-5.1997500000000002E-2</c:v>
                </c:pt>
                <c:pt idx="12405">
                  <c:v>-5.4096100000000001E-2</c:v>
                </c:pt>
                <c:pt idx="12406">
                  <c:v>-5.6161000000000003E-2</c:v>
                </c:pt>
                <c:pt idx="12407">
                  <c:v>-5.8188799999999999E-2</c:v>
                </c:pt>
                <c:pt idx="12408">
                  <c:v>-6.0176100000000003E-2</c:v>
                </c:pt>
                <c:pt idx="12409">
                  <c:v>-6.2121500000000003E-2</c:v>
                </c:pt>
                <c:pt idx="12410">
                  <c:v>-6.4025100000000001E-2</c:v>
                </c:pt>
                <c:pt idx="12411">
                  <c:v>-6.5885200000000005E-2</c:v>
                </c:pt>
                <c:pt idx="12412">
                  <c:v>-6.7698900000000006E-2</c:v>
                </c:pt>
                <c:pt idx="12413">
                  <c:v>-6.9463800000000006E-2</c:v>
                </c:pt>
                <c:pt idx="12414">
                  <c:v>-7.1180300000000002E-2</c:v>
                </c:pt>
                <c:pt idx="12415">
                  <c:v>-7.2849300000000006E-2</c:v>
                </c:pt>
                <c:pt idx="12416">
                  <c:v>-7.4470599999999998E-2</c:v>
                </c:pt>
                <c:pt idx="12417">
                  <c:v>-7.6043799999999995E-2</c:v>
                </c:pt>
                <c:pt idx="12418">
                  <c:v>-7.7568899999999996E-2</c:v>
                </c:pt>
                <c:pt idx="12419">
                  <c:v>-7.9047400000000004E-2</c:v>
                </c:pt>
                <c:pt idx="12420">
                  <c:v>-8.0481700000000003E-2</c:v>
                </c:pt>
                <c:pt idx="12421">
                  <c:v>-8.1873399999999999E-2</c:v>
                </c:pt>
                <c:pt idx="12422">
                  <c:v>-8.3222500000000005E-2</c:v>
                </c:pt>
                <c:pt idx="12423">
                  <c:v>-8.45278E-2</c:v>
                </c:pt>
                <c:pt idx="12424">
                  <c:v>-8.5787299999999997E-2</c:v>
                </c:pt>
                <c:pt idx="12425">
                  <c:v>-8.6999300000000002E-2</c:v>
                </c:pt>
                <c:pt idx="12426">
                  <c:v>-8.8161699999999996E-2</c:v>
                </c:pt>
                <c:pt idx="12427">
                  <c:v>-8.9272699999999997E-2</c:v>
                </c:pt>
                <c:pt idx="12428">
                  <c:v>-9.0334100000000001E-2</c:v>
                </c:pt>
                <c:pt idx="12429">
                  <c:v>-9.1350200000000006E-2</c:v>
                </c:pt>
                <c:pt idx="12430">
                  <c:v>-9.2322500000000002E-2</c:v>
                </c:pt>
                <c:pt idx="12431">
                  <c:v>-9.32476E-2</c:v>
                </c:pt>
                <c:pt idx="12432">
                  <c:v>-9.4122300000000006E-2</c:v>
                </c:pt>
                <c:pt idx="12433">
                  <c:v>-9.49464E-2</c:v>
                </c:pt>
                <c:pt idx="12434">
                  <c:v>-9.5721100000000003E-2</c:v>
                </c:pt>
                <c:pt idx="12435">
                  <c:v>-9.6447900000000003E-2</c:v>
                </c:pt>
                <c:pt idx="12436">
                  <c:v>-9.7129400000000005E-2</c:v>
                </c:pt>
                <c:pt idx="12437">
                  <c:v>-9.7767499999999993E-2</c:v>
                </c:pt>
                <c:pt idx="12438">
                  <c:v>-9.8362699999999997E-2</c:v>
                </c:pt>
                <c:pt idx="12439">
                  <c:v>-9.8916000000000004E-2</c:v>
                </c:pt>
                <c:pt idx="12440">
                  <c:v>-9.9429699999999996E-2</c:v>
                </c:pt>
                <c:pt idx="12441">
                  <c:v>-9.9905099999999997E-2</c:v>
                </c:pt>
                <c:pt idx="12442">
                  <c:v>-0.100342</c:v>
                </c:pt>
                <c:pt idx="12443">
                  <c:v>-0.10073799999999999</c:v>
                </c:pt>
                <c:pt idx="12444">
                  <c:v>-0.101094</c:v>
                </c:pt>
                <c:pt idx="12445">
                  <c:v>-0.101412</c:v>
                </c:pt>
                <c:pt idx="12446">
                  <c:v>-0.101697</c:v>
                </c:pt>
                <c:pt idx="12447">
                  <c:v>-0.101952</c:v>
                </c:pt>
                <c:pt idx="12448">
                  <c:v>-0.10218000000000001</c:v>
                </c:pt>
                <c:pt idx="12449">
                  <c:v>-0.102383</c:v>
                </c:pt>
                <c:pt idx="12450">
                  <c:v>-0.102561</c:v>
                </c:pt>
                <c:pt idx="12451">
                  <c:v>-0.102718</c:v>
                </c:pt>
                <c:pt idx="12452">
                  <c:v>-0.102853</c:v>
                </c:pt>
                <c:pt idx="12453">
                  <c:v>-0.102967</c:v>
                </c:pt>
                <c:pt idx="12454">
                  <c:v>-0.103062</c:v>
                </c:pt>
                <c:pt idx="12455">
                  <c:v>-0.103134</c:v>
                </c:pt>
                <c:pt idx="12456">
                  <c:v>-0.103185</c:v>
                </c:pt>
                <c:pt idx="12457">
                  <c:v>-0.103215</c:v>
                </c:pt>
                <c:pt idx="12458">
                  <c:v>-0.103229</c:v>
                </c:pt>
                <c:pt idx="12459">
                  <c:v>-0.10323300000000001</c:v>
                </c:pt>
                <c:pt idx="12460">
                  <c:v>-0.103231</c:v>
                </c:pt>
                <c:pt idx="12461">
                  <c:v>-0.103223</c:v>
                </c:pt>
                <c:pt idx="12462">
                  <c:v>-0.10321</c:v>
                </c:pt>
                <c:pt idx="12463">
                  <c:v>-0.10319300000000001</c:v>
                </c:pt>
                <c:pt idx="12464">
                  <c:v>-0.103174</c:v>
                </c:pt>
                <c:pt idx="12465">
                  <c:v>-0.103154</c:v>
                </c:pt>
                <c:pt idx="12466">
                  <c:v>-0.10313600000000001</c:v>
                </c:pt>
                <c:pt idx="12467">
                  <c:v>-0.103115</c:v>
                </c:pt>
                <c:pt idx="12468">
                  <c:v>-0.10309</c:v>
                </c:pt>
                <c:pt idx="12469">
                  <c:v>-0.103064</c:v>
                </c:pt>
                <c:pt idx="12470">
                  <c:v>-0.10304000000000001</c:v>
                </c:pt>
                <c:pt idx="12471">
                  <c:v>-0.103022</c:v>
                </c:pt>
                <c:pt idx="12472">
                  <c:v>-0.10301299999999999</c:v>
                </c:pt>
                <c:pt idx="12473">
                  <c:v>-0.10301200000000001</c:v>
                </c:pt>
                <c:pt idx="12474">
                  <c:v>-0.10302</c:v>
                </c:pt>
                <c:pt idx="12475">
                  <c:v>-0.10303</c:v>
                </c:pt>
                <c:pt idx="12476">
                  <c:v>-0.103037</c:v>
                </c:pt>
                <c:pt idx="12477">
                  <c:v>-0.10303900000000001</c:v>
                </c:pt>
                <c:pt idx="12478">
                  <c:v>-0.103043</c:v>
                </c:pt>
                <c:pt idx="12479">
                  <c:v>-0.103052</c:v>
                </c:pt>
                <c:pt idx="12480">
                  <c:v>-0.10306800000000001</c:v>
                </c:pt>
                <c:pt idx="12481">
                  <c:v>-0.10309400000000001</c:v>
                </c:pt>
                <c:pt idx="12482">
                  <c:v>-0.103133</c:v>
                </c:pt>
                <c:pt idx="12483">
                  <c:v>-0.103187</c:v>
                </c:pt>
                <c:pt idx="12484">
                  <c:v>-0.103251</c:v>
                </c:pt>
                <c:pt idx="12485">
                  <c:v>-0.103325</c:v>
                </c:pt>
                <c:pt idx="12486">
                  <c:v>-0.10341</c:v>
                </c:pt>
                <c:pt idx="12487">
                  <c:v>-0.103506</c:v>
                </c:pt>
                <c:pt idx="12488">
                  <c:v>-0.103614</c:v>
                </c:pt>
                <c:pt idx="12489">
                  <c:v>-0.103737</c:v>
                </c:pt>
                <c:pt idx="12490">
                  <c:v>-0.103877</c:v>
                </c:pt>
                <c:pt idx="12491">
                  <c:v>-0.104037</c:v>
                </c:pt>
                <c:pt idx="12492">
                  <c:v>-0.104222</c:v>
                </c:pt>
                <c:pt idx="12493">
                  <c:v>-0.10443</c:v>
                </c:pt>
                <c:pt idx="12494">
                  <c:v>-0.104661</c:v>
                </c:pt>
                <c:pt idx="12495">
                  <c:v>-0.10491200000000001</c:v>
                </c:pt>
                <c:pt idx="12496">
                  <c:v>-0.105182</c:v>
                </c:pt>
                <c:pt idx="12497">
                  <c:v>-0.10546700000000001</c:v>
                </c:pt>
                <c:pt idx="12498">
                  <c:v>-0.105768</c:v>
                </c:pt>
                <c:pt idx="12499">
                  <c:v>-0.106082</c:v>
                </c:pt>
                <c:pt idx="12500">
                  <c:v>-0.106407</c:v>
                </c:pt>
                <c:pt idx="12501">
                  <c:v>-0.106743</c:v>
                </c:pt>
                <c:pt idx="12502">
                  <c:v>-0.10709100000000001</c:v>
                </c:pt>
                <c:pt idx="12503">
                  <c:v>-0.107456</c:v>
                </c:pt>
                <c:pt idx="12504">
                  <c:v>-0.107839</c:v>
                </c:pt>
                <c:pt idx="12505">
                  <c:v>-0.108242</c:v>
                </c:pt>
                <c:pt idx="12506">
                  <c:v>-0.10866199999999999</c:v>
                </c:pt>
                <c:pt idx="12507">
                  <c:v>-0.109096</c:v>
                </c:pt>
                <c:pt idx="12508">
                  <c:v>-0.109543</c:v>
                </c:pt>
                <c:pt idx="12509">
                  <c:v>-0.110002</c:v>
                </c:pt>
                <c:pt idx="12510">
                  <c:v>-0.11047700000000001</c:v>
                </c:pt>
                <c:pt idx="12511">
                  <c:v>-0.110968</c:v>
                </c:pt>
                <c:pt idx="12512">
                  <c:v>-0.11147700000000001</c:v>
                </c:pt>
                <c:pt idx="12513">
                  <c:v>-0.11201</c:v>
                </c:pt>
                <c:pt idx="12514">
                  <c:v>-0.112567</c:v>
                </c:pt>
                <c:pt idx="12515">
                  <c:v>-0.113149</c:v>
                </c:pt>
                <c:pt idx="12516">
                  <c:v>-0.113751</c:v>
                </c:pt>
                <c:pt idx="12517">
                  <c:v>-0.11437600000000001</c:v>
                </c:pt>
                <c:pt idx="12518">
                  <c:v>-0.115024</c:v>
                </c:pt>
                <c:pt idx="12519">
                  <c:v>-0.11569500000000001</c:v>
                </c:pt>
                <c:pt idx="12520">
                  <c:v>-0.116385</c:v>
                </c:pt>
                <c:pt idx="12521">
                  <c:v>-0.117094</c:v>
                </c:pt>
                <c:pt idx="12522">
                  <c:v>-0.117824</c:v>
                </c:pt>
                <c:pt idx="12523">
                  <c:v>-0.118577</c:v>
                </c:pt>
                <c:pt idx="12524">
                  <c:v>-0.11934500000000001</c:v>
                </c:pt>
                <c:pt idx="12525">
                  <c:v>-0.12012299999999999</c:v>
                </c:pt>
                <c:pt idx="12526">
                  <c:v>-0.120906</c:v>
                </c:pt>
                <c:pt idx="12527">
                  <c:v>-0.12169199999999999</c:v>
                </c:pt>
                <c:pt idx="12528">
                  <c:v>-0.122477</c:v>
                </c:pt>
                <c:pt idx="12529">
                  <c:v>-0.123254</c:v>
                </c:pt>
                <c:pt idx="12530">
                  <c:v>-0.124024</c:v>
                </c:pt>
                <c:pt idx="12531">
                  <c:v>-0.124788</c:v>
                </c:pt>
                <c:pt idx="12532">
                  <c:v>-0.12554899999999999</c:v>
                </c:pt>
                <c:pt idx="12533">
                  <c:v>-0.126307</c:v>
                </c:pt>
                <c:pt idx="12534">
                  <c:v>-0.12706400000000001</c:v>
                </c:pt>
                <c:pt idx="12535">
                  <c:v>-0.12781899999999999</c:v>
                </c:pt>
                <c:pt idx="12536">
                  <c:v>-0.12856799999999999</c:v>
                </c:pt>
                <c:pt idx="12537">
                  <c:v>-0.12931200000000001</c:v>
                </c:pt>
                <c:pt idx="12538">
                  <c:v>-0.130047</c:v>
                </c:pt>
                <c:pt idx="12539">
                  <c:v>-0.130777</c:v>
                </c:pt>
                <c:pt idx="12540">
                  <c:v>-0.13150300000000001</c:v>
                </c:pt>
                <c:pt idx="12541">
                  <c:v>-0.13222300000000001</c:v>
                </c:pt>
                <c:pt idx="12542">
                  <c:v>-0.132933</c:v>
                </c:pt>
                <c:pt idx="12543">
                  <c:v>-0.133635</c:v>
                </c:pt>
                <c:pt idx="12544">
                  <c:v>-0.13433200000000001</c:v>
                </c:pt>
                <c:pt idx="12545">
                  <c:v>-0.13502800000000001</c:v>
                </c:pt>
                <c:pt idx="12546">
                  <c:v>-0.13571900000000001</c:v>
                </c:pt>
                <c:pt idx="12547">
                  <c:v>-0.13639399999999999</c:v>
                </c:pt>
                <c:pt idx="12548">
                  <c:v>-0.137046</c:v>
                </c:pt>
                <c:pt idx="12549">
                  <c:v>-0.13766900000000001</c:v>
                </c:pt>
                <c:pt idx="12550">
                  <c:v>-0.138262</c:v>
                </c:pt>
                <c:pt idx="12551">
                  <c:v>-0.138822</c:v>
                </c:pt>
                <c:pt idx="12552">
                  <c:v>-0.139348</c:v>
                </c:pt>
                <c:pt idx="12553">
                  <c:v>-0.13984099999999999</c:v>
                </c:pt>
                <c:pt idx="12554">
                  <c:v>-0.14030699999999999</c:v>
                </c:pt>
                <c:pt idx="12555">
                  <c:v>-0.14075299999999999</c:v>
                </c:pt>
                <c:pt idx="12556">
                  <c:v>-0.141179</c:v>
                </c:pt>
                <c:pt idx="12557">
                  <c:v>-0.14158000000000001</c:v>
                </c:pt>
                <c:pt idx="12558">
                  <c:v>-0.14195099999999999</c:v>
                </c:pt>
                <c:pt idx="12559">
                  <c:v>-0.142293</c:v>
                </c:pt>
                <c:pt idx="12560">
                  <c:v>-0.14260300000000001</c:v>
                </c:pt>
                <c:pt idx="12561">
                  <c:v>-0.14287900000000001</c:v>
                </c:pt>
                <c:pt idx="12562">
                  <c:v>-0.143126</c:v>
                </c:pt>
                <c:pt idx="12563">
                  <c:v>-0.143346</c:v>
                </c:pt>
                <c:pt idx="12564">
                  <c:v>-0.143542</c:v>
                </c:pt>
                <c:pt idx="12565">
                  <c:v>-0.14371999999999999</c:v>
                </c:pt>
                <c:pt idx="12566">
                  <c:v>-0.14388300000000001</c:v>
                </c:pt>
                <c:pt idx="12567">
                  <c:v>-0.14403199999999999</c:v>
                </c:pt>
                <c:pt idx="12568">
                  <c:v>-0.14416499999999999</c:v>
                </c:pt>
                <c:pt idx="12569">
                  <c:v>-0.14428199999999999</c:v>
                </c:pt>
                <c:pt idx="12570">
                  <c:v>-0.14438400000000001</c:v>
                </c:pt>
                <c:pt idx="12571">
                  <c:v>-0.14447099999999999</c:v>
                </c:pt>
                <c:pt idx="12572">
                  <c:v>-0.14454600000000001</c:v>
                </c:pt>
                <c:pt idx="12573">
                  <c:v>-0.14460899999999999</c:v>
                </c:pt>
                <c:pt idx="12574">
                  <c:v>-0.14465800000000001</c:v>
                </c:pt>
                <c:pt idx="12575">
                  <c:v>-0.14469299999999999</c:v>
                </c:pt>
                <c:pt idx="12576">
                  <c:v>-0.14471100000000001</c:v>
                </c:pt>
                <c:pt idx="12577">
                  <c:v>-0.14471400000000001</c:v>
                </c:pt>
                <c:pt idx="12578">
                  <c:v>-0.144703</c:v>
                </c:pt>
                <c:pt idx="12579">
                  <c:v>-0.144679</c:v>
                </c:pt>
                <c:pt idx="12580">
                  <c:v>-0.14463799999999999</c:v>
                </c:pt>
                <c:pt idx="12581">
                  <c:v>-0.14458199999999999</c:v>
                </c:pt>
                <c:pt idx="12582">
                  <c:v>-0.144511</c:v>
                </c:pt>
                <c:pt idx="12583">
                  <c:v>-0.14443</c:v>
                </c:pt>
                <c:pt idx="12584">
                  <c:v>-0.144347</c:v>
                </c:pt>
                <c:pt idx="12585">
                  <c:v>-0.14426900000000001</c:v>
                </c:pt>
                <c:pt idx="12586">
                  <c:v>-0.144202</c:v>
                </c:pt>
                <c:pt idx="12587">
                  <c:v>-0.144148</c:v>
                </c:pt>
                <c:pt idx="12588">
                  <c:v>-0.14411099999999999</c:v>
                </c:pt>
                <c:pt idx="12589">
                  <c:v>-0.144091</c:v>
                </c:pt>
                <c:pt idx="12590">
                  <c:v>-0.14409</c:v>
                </c:pt>
                <c:pt idx="12591">
                  <c:v>-0.14410700000000001</c:v>
                </c:pt>
                <c:pt idx="12592">
                  <c:v>-0.14413899999999999</c:v>
                </c:pt>
                <c:pt idx="12593">
                  <c:v>-0.144181</c:v>
                </c:pt>
                <c:pt idx="12594">
                  <c:v>-0.144236</c:v>
                </c:pt>
                <c:pt idx="12595">
                  <c:v>-0.14431099999999999</c:v>
                </c:pt>
                <c:pt idx="12596">
                  <c:v>-0.14441399999999999</c:v>
                </c:pt>
                <c:pt idx="12597">
                  <c:v>-0.14454700000000001</c:v>
                </c:pt>
                <c:pt idx="12598">
                  <c:v>-0.144708</c:v>
                </c:pt>
                <c:pt idx="12599">
                  <c:v>-0.144894</c:v>
                </c:pt>
                <c:pt idx="12600">
                  <c:v>-0.14510500000000001</c:v>
                </c:pt>
                <c:pt idx="12601">
                  <c:v>-0.14534</c:v>
                </c:pt>
                <c:pt idx="12602">
                  <c:v>-0.14560000000000001</c:v>
                </c:pt>
                <c:pt idx="12603">
                  <c:v>-0.14588599999999999</c:v>
                </c:pt>
                <c:pt idx="12604">
                  <c:v>-0.146205</c:v>
                </c:pt>
                <c:pt idx="12605">
                  <c:v>-0.146562</c:v>
                </c:pt>
                <c:pt idx="12606">
                  <c:v>-0.14695900000000001</c:v>
                </c:pt>
                <c:pt idx="12607">
                  <c:v>-0.147401</c:v>
                </c:pt>
                <c:pt idx="12608">
                  <c:v>-0.14788899999999999</c:v>
                </c:pt>
                <c:pt idx="12609">
                  <c:v>-0.14841699999999999</c:v>
                </c:pt>
                <c:pt idx="12610">
                  <c:v>-0.14898400000000001</c:v>
                </c:pt>
                <c:pt idx="12611">
                  <c:v>-0.14959</c:v>
                </c:pt>
                <c:pt idx="12612">
                  <c:v>-0.15024499999999999</c:v>
                </c:pt>
                <c:pt idx="12613">
                  <c:v>-0.15095500000000001</c:v>
                </c:pt>
                <c:pt idx="12614">
                  <c:v>-0.151725</c:v>
                </c:pt>
                <c:pt idx="12615">
                  <c:v>-0.152559</c:v>
                </c:pt>
                <c:pt idx="12616">
                  <c:v>-0.15345600000000001</c:v>
                </c:pt>
                <c:pt idx="12617">
                  <c:v>-0.154414</c:v>
                </c:pt>
                <c:pt idx="12618">
                  <c:v>-0.15542600000000001</c:v>
                </c:pt>
                <c:pt idx="12619">
                  <c:v>-0.15648699999999999</c:v>
                </c:pt>
                <c:pt idx="12620">
                  <c:v>-0.15759200000000001</c:v>
                </c:pt>
                <c:pt idx="12621">
                  <c:v>-0.158743</c:v>
                </c:pt>
                <c:pt idx="12622">
                  <c:v>-0.159937</c:v>
                </c:pt>
                <c:pt idx="12623">
                  <c:v>-0.16116900000000001</c:v>
                </c:pt>
                <c:pt idx="12624">
                  <c:v>-0.162436</c:v>
                </c:pt>
                <c:pt idx="12625">
                  <c:v>-0.163746</c:v>
                </c:pt>
                <c:pt idx="12626">
                  <c:v>-0.165108</c:v>
                </c:pt>
                <c:pt idx="12627">
                  <c:v>-0.16652600000000001</c:v>
                </c:pt>
                <c:pt idx="12628">
                  <c:v>-0.16800499999999999</c:v>
                </c:pt>
                <c:pt idx="12629">
                  <c:v>-0.16955000000000001</c:v>
                </c:pt>
                <c:pt idx="12630">
                  <c:v>-0.17116100000000001</c:v>
                </c:pt>
                <c:pt idx="12631">
                  <c:v>-0.17283899999999999</c:v>
                </c:pt>
                <c:pt idx="12632">
                  <c:v>-0.17458199999999999</c:v>
                </c:pt>
                <c:pt idx="12633">
                  <c:v>-0.17638799999999999</c:v>
                </c:pt>
                <c:pt idx="12634">
                  <c:v>-0.178258</c:v>
                </c:pt>
                <c:pt idx="12635">
                  <c:v>-0.18019399999999999</c:v>
                </c:pt>
                <c:pt idx="12636">
                  <c:v>-0.18219399999999999</c:v>
                </c:pt>
                <c:pt idx="12637">
                  <c:v>-0.184256</c:v>
                </c:pt>
                <c:pt idx="12638">
                  <c:v>-0.18638099999999999</c:v>
                </c:pt>
                <c:pt idx="12639">
                  <c:v>-0.18856700000000001</c:v>
                </c:pt>
                <c:pt idx="12640">
                  <c:v>-0.190807</c:v>
                </c:pt>
                <c:pt idx="12641">
                  <c:v>-0.19308900000000001</c:v>
                </c:pt>
                <c:pt idx="12642">
                  <c:v>-0.195408</c:v>
                </c:pt>
                <c:pt idx="12643">
                  <c:v>-0.19776099999999999</c:v>
                </c:pt>
                <c:pt idx="12644">
                  <c:v>-0.200153</c:v>
                </c:pt>
                <c:pt idx="12645">
                  <c:v>-0.20258399999999999</c:v>
                </c:pt>
                <c:pt idx="12646">
                  <c:v>-0.20505200000000001</c:v>
                </c:pt>
                <c:pt idx="12647">
                  <c:v>-0.20755499999999999</c:v>
                </c:pt>
                <c:pt idx="12648">
                  <c:v>-0.210092</c:v>
                </c:pt>
                <c:pt idx="12649">
                  <c:v>-0.21265999999999999</c:v>
                </c:pt>
                <c:pt idx="12650">
                  <c:v>-0.215256</c:v>
                </c:pt>
                <c:pt idx="12651">
                  <c:v>-0.21787400000000001</c:v>
                </c:pt>
                <c:pt idx="12652">
                  <c:v>-0.22050700000000001</c:v>
                </c:pt>
                <c:pt idx="12653">
                  <c:v>-0.22314800000000001</c:v>
                </c:pt>
                <c:pt idx="12654">
                  <c:v>-0.22579399999999999</c:v>
                </c:pt>
                <c:pt idx="12655">
                  <c:v>-0.22844900000000001</c:v>
                </c:pt>
                <c:pt idx="12656">
                  <c:v>-0.23111499999999999</c:v>
                </c:pt>
                <c:pt idx="12657">
                  <c:v>-0.233797</c:v>
                </c:pt>
                <c:pt idx="12658">
                  <c:v>-0.23649400000000001</c:v>
                </c:pt>
                <c:pt idx="12659">
                  <c:v>-0.239206</c:v>
                </c:pt>
                <c:pt idx="12660">
                  <c:v>-0.241927</c:v>
                </c:pt>
                <c:pt idx="12661">
                  <c:v>-0.24465300000000001</c:v>
                </c:pt>
                <c:pt idx="12662">
                  <c:v>-0.247387</c:v>
                </c:pt>
                <c:pt idx="12663">
                  <c:v>-0.250135</c:v>
                </c:pt>
                <c:pt idx="12664">
                  <c:v>-0.25289699999999998</c:v>
                </c:pt>
                <c:pt idx="12665">
                  <c:v>-0.25567000000000001</c:v>
                </c:pt>
                <c:pt idx="12666">
                  <c:v>-0.25845099999999999</c:v>
                </c:pt>
                <c:pt idx="12667">
                  <c:v>-0.26123299999999999</c:v>
                </c:pt>
                <c:pt idx="12668">
                  <c:v>-0.26400699999999999</c:v>
                </c:pt>
                <c:pt idx="12669">
                  <c:v>-0.26677099999999998</c:v>
                </c:pt>
                <c:pt idx="12670">
                  <c:v>-0.26952599999999999</c:v>
                </c:pt>
                <c:pt idx="12671">
                  <c:v>-0.27227200000000001</c:v>
                </c:pt>
                <c:pt idx="12672">
                  <c:v>-0.275001</c:v>
                </c:pt>
                <c:pt idx="12673">
                  <c:v>-0.27770699999999998</c:v>
                </c:pt>
                <c:pt idx="12674">
                  <c:v>-0.280385</c:v>
                </c:pt>
                <c:pt idx="12675">
                  <c:v>-0.28303200000000001</c:v>
                </c:pt>
                <c:pt idx="12676">
                  <c:v>-0.28564299999999998</c:v>
                </c:pt>
                <c:pt idx="12677">
                  <c:v>-0.288215</c:v>
                </c:pt>
                <c:pt idx="12678">
                  <c:v>-0.29074899999999998</c:v>
                </c:pt>
                <c:pt idx="12679">
                  <c:v>-0.29325099999999998</c:v>
                </c:pt>
                <c:pt idx="12680">
                  <c:v>-0.29571999999999998</c:v>
                </c:pt>
                <c:pt idx="12681">
                  <c:v>-0.29815700000000001</c:v>
                </c:pt>
                <c:pt idx="12682">
                  <c:v>-0.30055900000000002</c:v>
                </c:pt>
                <c:pt idx="12683">
                  <c:v>-0.30292000000000002</c:v>
                </c:pt>
                <c:pt idx="12684">
                  <c:v>-0.30523299999999998</c:v>
                </c:pt>
                <c:pt idx="12685">
                  <c:v>-0.30749300000000002</c:v>
                </c:pt>
                <c:pt idx="12686">
                  <c:v>-0.30969799999999997</c:v>
                </c:pt>
                <c:pt idx="12687">
                  <c:v>-0.31184499999999998</c:v>
                </c:pt>
                <c:pt idx="12688">
                  <c:v>-0.31393700000000002</c:v>
                </c:pt>
                <c:pt idx="12689">
                  <c:v>-0.31597599999999998</c:v>
                </c:pt>
                <c:pt idx="12690">
                  <c:v>-0.31796400000000002</c:v>
                </c:pt>
                <c:pt idx="12691">
                  <c:v>-0.31990200000000002</c:v>
                </c:pt>
                <c:pt idx="12692">
                  <c:v>-0.32178699999999999</c:v>
                </c:pt>
                <c:pt idx="12693">
                  <c:v>-0.32361699999999999</c:v>
                </c:pt>
                <c:pt idx="12694">
                  <c:v>-0.32539400000000002</c:v>
                </c:pt>
                <c:pt idx="12695">
                  <c:v>-0.32711899999999999</c:v>
                </c:pt>
                <c:pt idx="12696">
                  <c:v>-0.328791</c:v>
                </c:pt>
                <c:pt idx="12697">
                  <c:v>-0.330405</c:v>
                </c:pt>
                <c:pt idx="12698">
                  <c:v>-0.33196399999999998</c:v>
                </c:pt>
                <c:pt idx="12699">
                  <c:v>-0.33346799999999999</c:v>
                </c:pt>
                <c:pt idx="12700">
                  <c:v>-0.33490999999999999</c:v>
                </c:pt>
                <c:pt idx="12701">
                  <c:v>-0.33628000000000002</c:v>
                </c:pt>
                <c:pt idx="12702">
                  <c:v>-0.33757599999999999</c:v>
                </c:pt>
                <c:pt idx="12703">
                  <c:v>-0.33879399999999998</c:v>
                </c:pt>
                <c:pt idx="12704">
                  <c:v>-0.33993000000000001</c:v>
                </c:pt>
                <c:pt idx="12705">
                  <c:v>-0.34098200000000001</c:v>
                </c:pt>
                <c:pt idx="12706">
                  <c:v>-0.34195599999999998</c:v>
                </c:pt>
                <c:pt idx="12707">
                  <c:v>-0.34285900000000002</c:v>
                </c:pt>
                <c:pt idx="12708">
                  <c:v>-0.34368900000000002</c:v>
                </c:pt>
                <c:pt idx="12709">
                  <c:v>-0.344445</c:v>
                </c:pt>
                <c:pt idx="12710">
                  <c:v>-0.34512900000000002</c:v>
                </c:pt>
                <c:pt idx="12711">
                  <c:v>-0.345744</c:v>
                </c:pt>
                <c:pt idx="12712">
                  <c:v>-0.34628799999999998</c:v>
                </c:pt>
                <c:pt idx="12713">
                  <c:v>-0.34676000000000001</c:v>
                </c:pt>
                <c:pt idx="12714">
                  <c:v>-0.34716200000000003</c:v>
                </c:pt>
                <c:pt idx="12715">
                  <c:v>-0.34750199999999998</c:v>
                </c:pt>
                <c:pt idx="12716">
                  <c:v>-0.347779</c:v>
                </c:pt>
                <c:pt idx="12717">
                  <c:v>-0.34798899999999999</c:v>
                </c:pt>
                <c:pt idx="12718">
                  <c:v>-0.34812500000000002</c:v>
                </c:pt>
                <c:pt idx="12719">
                  <c:v>-0.348186</c:v>
                </c:pt>
                <c:pt idx="12720">
                  <c:v>-0.34817399999999998</c:v>
                </c:pt>
                <c:pt idx="12721">
                  <c:v>-0.34809600000000002</c:v>
                </c:pt>
                <c:pt idx="12722">
                  <c:v>-0.347964</c:v>
                </c:pt>
                <c:pt idx="12723">
                  <c:v>-0.34778399999999998</c:v>
                </c:pt>
                <c:pt idx="12724">
                  <c:v>-0.347555</c:v>
                </c:pt>
                <c:pt idx="12725">
                  <c:v>-0.34726499999999999</c:v>
                </c:pt>
                <c:pt idx="12726">
                  <c:v>-0.34690599999999999</c:v>
                </c:pt>
                <c:pt idx="12727">
                  <c:v>-0.346474</c:v>
                </c:pt>
                <c:pt idx="12728">
                  <c:v>-0.34597299999999997</c:v>
                </c:pt>
                <c:pt idx="12729">
                  <c:v>-0.34540300000000002</c:v>
                </c:pt>
                <c:pt idx="12730">
                  <c:v>-0.34476499999999999</c:v>
                </c:pt>
                <c:pt idx="12731">
                  <c:v>-0.34406199999999998</c:v>
                </c:pt>
                <c:pt idx="12732">
                  <c:v>-0.34329999999999999</c:v>
                </c:pt>
                <c:pt idx="12733">
                  <c:v>-0.34247899999999998</c:v>
                </c:pt>
                <c:pt idx="12734">
                  <c:v>-0.34159699999999998</c:v>
                </c:pt>
                <c:pt idx="12735">
                  <c:v>-0.34065099999999998</c:v>
                </c:pt>
                <c:pt idx="12736">
                  <c:v>-0.33963900000000002</c:v>
                </c:pt>
                <c:pt idx="12737">
                  <c:v>-0.338563</c:v>
                </c:pt>
                <c:pt idx="12738">
                  <c:v>-0.33742899999999998</c:v>
                </c:pt>
                <c:pt idx="12739">
                  <c:v>-0.33624399999999999</c:v>
                </c:pt>
                <c:pt idx="12740">
                  <c:v>-0.33501300000000001</c:v>
                </c:pt>
                <c:pt idx="12741">
                  <c:v>-0.33373399999999998</c:v>
                </c:pt>
                <c:pt idx="12742">
                  <c:v>-0.33240500000000001</c:v>
                </c:pt>
                <c:pt idx="12743">
                  <c:v>-0.33102100000000001</c:v>
                </c:pt>
                <c:pt idx="12744">
                  <c:v>-0.32957900000000001</c:v>
                </c:pt>
                <c:pt idx="12745">
                  <c:v>-0.328073</c:v>
                </c:pt>
                <c:pt idx="12746">
                  <c:v>-0.32649699999999998</c:v>
                </c:pt>
                <c:pt idx="12747">
                  <c:v>-0.324851</c:v>
                </c:pt>
                <c:pt idx="12748">
                  <c:v>-0.32313599999999998</c:v>
                </c:pt>
                <c:pt idx="12749">
                  <c:v>-0.321355</c:v>
                </c:pt>
                <c:pt idx="12750">
                  <c:v>-0.31951499999999999</c:v>
                </c:pt>
                <c:pt idx="12751">
                  <c:v>-0.31762600000000002</c:v>
                </c:pt>
                <c:pt idx="12752">
                  <c:v>-0.31569199999999997</c:v>
                </c:pt>
                <c:pt idx="12753">
                  <c:v>-0.31370599999999998</c:v>
                </c:pt>
                <c:pt idx="12754">
                  <c:v>-0.31165999999999999</c:v>
                </c:pt>
                <c:pt idx="12755">
                  <c:v>-0.30955500000000002</c:v>
                </c:pt>
                <c:pt idx="12756">
                  <c:v>-0.30740299999999998</c:v>
                </c:pt>
                <c:pt idx="12757">
                  <c:v>-0.30521199999999998</c:v>
                </c:pt>
                <c:pt idx="12758">
                  <c:v>-0.302985</c:v>
                </c:pt>
                <c:pt idx="12759">
                  <c:v>-0.30072700000000002</c:v>
                </c:pt>
                <c:pt idx="12760">
                  <c:v>-0.29844100000000001</c:v>
                </c:pt>
                <c:pt idx="12761">
                  <c:v>-0.29613</c:v>
                </c:pt>
                <c:pt idx="12762">
                  <c:v>-0.29378700000000002</c:v>
                </c:pt>
                <c:pt idx="12763">
                  <c:v>-0.29141</c:v>
                </c:pt>
                <c:pt idx="12764">
                  <c:v>-0.28899599999999998</c:v>
                </c:pt>
                <c:pt idx="12765">
                  <c:v>-0.28654800000000002</c:v>
                </c:pt>
                <c:pt idx="12766">
                  <c:v>-0.28406300000000001</c:v>
                </c:pt>
                <c:pt idx="12767">
                  <c:v>-0.28154400000000002</c:v>
                </c:pt>
                <c:pt idx="12768">
                  <c:v>-0.27899299999999999</c:v>
                </c:pt>
                <c:pt idx="12769">
                  <c:v>-0.27640999999999999</c:v>
                </c:pt>
                <c:pt idx="12770">
                  <c:v>-0.27379300000000001</c:v>
                </c:pt>
                <c:pt idx="12771">
                  <c:v>-0.271144</c:v>
                </c:pt>
                <c:pt idx="12772">
                  <c:v>-0.26846999999999999</c:v>
                </c:pt>
                <c:pt idx="12773">
                  <c:v>-0.26577499999999998</c:v>
                </c:pt>
                <c:pt idx="12774">
                  <c:v>-0.26306099999999999</c:v>
                </c:pt>
                <c:pt idx="12775">
                  <c:v>-0.260328</c:v>
                </c:pt>
                <c:pt idx="12776">
                  <c:v>-0.25757999999999998</c:v>
                </c:pt>
                <c:pt idx="12777">
                  <c:v>-0.25481399999999998</c:v>
                </c:pt>
                <c:pt idx="12778">
                  <c:v>-0.25202799999999997</c:v>
                </c:pt>
                <c:pt idx="12779">
                  <c:v>-0.249226</c:v>
                </c:pt>
                <c:pt idx="12780">
                  <c:v>-0.24641199999999999</c:v>
                </c:pt>
                <c:pt idx="12781">
                  <c:v>-0.243587</c:v>
                </c:pt>
                <c:pt idx="12782">
                  <c:v>-0.24074899999999999</c:v>
                </c:pt>
                <c:pt idx="12783">
                  <c:v>-0.237899</c:v>
                </c:pt>
                <c:pt idx="12784">
                  <c:v>-0.235045</c:v>
                </c:pt>
                <c:pt idx="12785">
                  <c:v>-0.232187</c:v>
                </c:pt>
                <c:pt idx="12786">
                  <c:v>-0.229327</c:v>
                </c:pt>
                <c:pt idx="12787">
                  <c:v>-0.226469</c:v>
                </c:pt>
                <c:pt idx="12788">
                  <c:v>-0.22361700000000001</c:v>
                </c:pt>
                <c:pt idx="12789">
                  <c:v>-0.220775</c:v>
                </c:pt>
                <c:pt idx="12790">
                  <c:v>-0.217946</c:v>
                </c:pt>
                <c:pt idx="12791">
                  <c:v>-0.21513399999999999</c:v>
                </c:pt>
                <c:pt idx="12792">
                  <c:v>-0.212339</c:v>
                </c:pt>
                <c:pt idx="12793">
                  <c:v>-0.209562</c:v>
                </c:pt>
                <c:pt idx="12794">
                  <c:v>-0.20680100000000001</c:v>
                </c:pt>
                <c:pt idx="12795">
                  <c:v>-0.20405699999999999</c:v>
                </c:pt>
                <c:pt idx="12796">
                  <c:v>-0.20133300000000001</c:v>
                </c:pt>
                <c:pt idx="12797">
                  <c:v>-0.19863</c:v>
                </c:pt>
                <c:pt idx="12798">
                  <c:v>-0.19595099999999999</c:v>
                </c:pt>
                <c:pt idx="12799">
                  <c:v>-0.193298</c:v>
                </c:pt>
                <c:pt idx="12800">
                  <c:v>-0.19067000000000001</c:v>
                </c:pt>
                <c:pt idx="12801">
                  <c:v>-0.18806600000000001</c:v>
                </c:pt>
                <c:pt idx="12802">
                  <c:v>-0.18548700000000001</c:v>
                </c:pt>
                <c:pt idx="12803">
                  <c:v>-0.18293400000000001</c:v>
                </c:pt>
                <c:pt idx="12804">
                  <c:v>-0.18040999999999999</c:v>
                </c:pt>
                <c:pt idx="12805">
                  <c:v>-0.17791599999999999</c:v>
                </c:pt>
                <c:pt idx="12806">
                  <c:v>-0.175452</c:v>
                </c:pt>
                <c:pt idx="12807">
                  <c:v>-0.173017</c:v>
                </c:pt>
                <c:pt idx="12808">
                  <c:v>-0.17061399999999999</c:v>
                </c:pt>
                <c:pt idx="12809">
                  <c:v>-0.168241</c:v>
                </c:pt>
                <c:pt idx="12810">
                  <c:v>-0.16590099999999999</c:v>
                </c:pt>
                <c:pt idx="12811">
                  <c:v>-0.16359299999999999</c:v>
                </c:pt>
                <c:pt idx="12812">
                  <c:v>-0.16131699999999999</c:v>
                </c:pt>
                <c:pt idx="12813">
                  <c:v>-0.15906799999999999</c:v>
                </c:pt>
                <c:pt idx="12814">
                  <c:v>-0.15684400000000001</c:v>
                </c:pt>
                <c:pt idx="12815">
                  <c:v>-0.15465100000000001</c:v>
                </c:pt>
                <c:pt idx="12816">
                  <c:v>-0.152501</c:v>
                </c:pt>
                <c:pt idx="12817">
                  <c:v>-0.15040100000000001</c:v>
                </c:pt>
                <c:pt idx="12818">
                  <c:v>-0.14835100000000001</c:v>
                </c:pt>
                <c:pt idx="12819">
                  <c:v>-0.14634900000000001</c:v>
                </c:pt>
                <c:pt idx="12820">
                  <c:v>-0.14439399999999999</c:v>
                </c:pt>
                <c:pt idx="12821">
                  <c:v>-0.142486</c:v>
                </c:pt>
                <c:pt idx="12822">
                  <c:v>-0.140624</c:v>
                </c:pt>
                <c:pt idx="12823">
                  <c:v>-0.13880999999999999</c:v>
                </c:pt>
                <c:pt idx="12824">
                  <c:v>-0.13705000000000001</c:v>
                </c:pt>
                <c:pt idx="12825">
                  <c:v>-0.135347</c:v>
                </c:pt>
                <c:pt idx="12826">
                  <c:v>-0.13370099999999999</c:v>
                </c:pt>
                <c:pt idx="12827">
                  <c:v>-0.13211200000000001</c:v>
                </c:pt>
                <c:pt idx="12828">
                  <c:v>-0.130579</c:v>
                </c:pt>
                <c:pt idx="12829">
                  <c:v>-0.12909899999999999</c:v>
                </c:pt>
                <c:pt idx="12830">
                  <c:v>-0.12767000000000001</c:v>
                </c:pt>
                <c:pt idx="12831">
                  <c:v>-0.12629299999999999</c:v>
                </c:pt>
                <c:pt idx="12832">
                  <c:v>-0.124971</c:v>
                </c:pt>
                <c:pt idx="12833">
                  <c:v>-0.123705</c:v>
                </c:pt>
                <c:pt idx="12834">
                  <c:v>-0.122498</c:v>
                </c:pt>
                <c:pt idx="12835">
                  <c:v>-0.121351</c:v>
                </c:pt>
                <c:pt idx="12836">
                  <c:v>-0.120265</c:v>
                </c:pt>
                <c:pt idx="12837">
                  <c:v>-0.11924</c:v>
                </c:pt>
                <c:pt idx="12838">
                  <c:v>-0.118273</c:v>
                </c:pt>
                <c:pt idx="12839">
                  <c:v>-0.117368</c:v>
                </c:pt>
                <c:pt idx="12840">
                  <c:v>-0.11652899999999999</c:v>
                </c:pt>
                <c:pt idx="12841">
                  <c:v>-0.115758</c:v>
                </c:pt>
                <c:pt idx="12842">
                  <c:v>-0.11505600000000001</c:v>
                </c:pt>
                <c:pt idx="12843">
                  <c:v>-0.114422</c:v>
                </c:pt>
                <c:pt idx="12844">
                  <c:v>-0.113857</c:v>
                </c:pt>
                <c:pt idx="12845">
                  <c:v>-0.113361</c:v>
                </c:pt>
                <c:pt idx="12846">
                  <c:v>-0.11293499999999999</c:v>
                </c:pt>
                <c:pt idx="12847">
                  <c:v>-0.11257499999999999</c:v>
                </c:pt>
                <c:pt idx="12848">
                  <c:v>-0.11228299999999999</c:v>
                </c:pt>
                <c:pt idx="12849">
                  <c:v>-0.11206000000000001</c:v>
                </c:pt>
                <c:pt idx="12850">
                  <c:v>-0.11190700000000001</c:v>
                </c:pt>
                <c:pt idx="12851">
                  <c:v>-0.111819</c:v>
                </c:pt>
                <c:pt idx="12852">
                  <c:v>-0.111792</c:v>
                </c:pt>
                <c:pt idx="12853">
                  <c:v>-0.111829</c:v>
                </c:pt>
                <c:pt idx="12854">
                  <c:v>-0.11193</c:v>
                </c:pt>
                <c:pt idx="12855">
                  <c:v>-0.112097</c:v>
                </c:pt>
                <c:pt idx="12856">
                  <c:v>-0.112328</c:v>
                </c:pt>
                <c:pt idx="12857">
                  <c:v>-0.11262</c:v>
                </c:pt>
                <c:pt idx="12858">
                  <c:v>-0.112971</c:v>
                </c:pt>
                <c:pt idx="12859">
                  <c:v>-0.11337899999999999</c:v>
                </c:pt>
                <c:pt idx="12860">
                  <c:v>-0.113846</c:v>
                </c:pt>
                <c:pt idx="12861">
                  <c:v>-0.114374</c:v>
                </c:pt>
                <c:pt idx="12862">
                  <c:v>-0.114964</c:v>
                </c:pt>
                <c:pt idx="12863">
                  <c:v>-0.115616</c:v>
                </c:pt>
                <c:pt idx="12864">
                  <c:v>-0.116325</c:v>
                </c:pt>
                <c:pt idx="12865">
                  <c:v>-0.117091</c:v>
                </c:pt>
                <c:pt idx="12866">
                  <c:v>-0.117914</c:v>
                </c:pt>
                <c:pt idx="12867">
                  <c:v>-0.118794</c:v>
                </c:pt>
                <c:pt idx="12868">
                  <c:v>-0.11973</c:v>
                </c:pt>
                <c:pt idx="12869">
                  <c:v>-0.120723</c:v>
                </c:pt>
                <c:pt idx="12870">
                  <c:v>-0.121769</c:v>
                </c:pt>
                <c:pt idx="12871">
                  <c:v>-0.122867</c:v>
                </c:pt>
                <c:pt idx="12872">
                  <c:v>-0.124016</c:v>
                </c:pt>
                <c:pt idx="12873">
                  <c:v>-0.12521699999999999</c:v>
                </c:pt>
                <c:pt idx="12874">
                  <c:v>-0.12647</c:v>
                </c:pt>
                <c:pt idx="12875">
                  <c:v>-0.127775</c:v>
                </c:pt>
                <c:pt idx="12876">
                  <c:v>-0.129133</c:v>
                </c:pt>
                <c:pt idx="12877">
                  <c:v>-0.13054199999999999</c:v>
                </c:pt>
                <c:pt idx="12878">
                  <c:v>-0.131996</c:v>
                </c:pt>
                <c:pt idx="12879">
                  <c:v>-0.13349</c:v>
                </c:pt>
                <c:pt idx="12880">
                  <c:v>-0.135023</c:v>
                </c:pt>
                <c:pt idx="12881">
                  <c:v>-0.136596</c:v>
                </c:pt>
                <c:pt idx="12882">
                  <c:v>-0.138209</c:v>
                </c:pt>
                <c:pt idx="12883">
                  <c:v>-0.13986199999999999</c:v>
                </c:pt>
                <c:pt idx="12884">
                  <c:v>-0.14155400000000001</c:v>
                </c:pt>
                <c:pt idx="12885">
                  <c:v>-0.143286</c:v>
                </c:pt>
                <c:pt idx="12886">
                  <c:v>-0.145061</c:v>
                </c:pt>
                <c:pt idx="12887">
                  <c:v>-0.14687900000000001</c:v>
                </c:pt>
                <c:pt idx="12888">
                  <c:v>-0.14873500000000001</c:v>
                </c:pt>
                <c:pt idx="12889">
                  <c:v>-0.15062400000000001</c:v>
                </c:pt>
                <c:pt idx="12890">
                  <c:v>-0.15254599999999999</c:v>
                </c:pt>
                <c:pt idx="12891">
                  <c:v>-0.154505</c:v>
                </c:pt>
                <c:pt idx="12892">
                  <c:v>-0.15650800000000001</c:v>
                </c:pt>
                <c:pt idx="12893">
                  <c:v>-0.158557</c:v>
                </c:pt>
                <c:pt idx="12894">
                  <c:v>-0.16064999999999999</c:v>
                </c:pt>
                <c:pt idx="12895">
                  <c:v>-0.16278200000000001</c:v>
                </c:pt>
                <c:pt idx="12896">
                  <c:v>-0.16495000000000001</c:v>
                </c:pt>
                <c:pt idx="12897">
                  <c:v>-0.167155</c:v>
                </c:pt>
                <c:pt idx="12898">
                  <c:v>-0.16939799999999999</c:v>
                </c:pt>
                <c:pt idx="12899">
                  <c:v>-0.17167199999999999</c:v>
                </c:pt>
                <c:pt idx="12900">
                  <c:v>-0.17397699999999999</c:v>
                </c:pt>
                <c:pt idx="12901">
                  <c:v>-0.176313</c:v>
                </c:pt>
                <c:pt idx="12902">
                  <c:v>-0.17868100000000001</c:v>
                </c:pt>
                <c:pt idx="12903">
                  <c:v>-0.18107799999999999</c:v>
                </c:pt>
                <c:pt idx="12904">
                  <c:v>-0.183504</c:v>
                </c:pt>
                <c:pt idx="12905">
                  <c:v>-0.18595700000000001</c:v>
                </c:pt>
                <c:pt idx="12906">
                  <c:v>-0.18842999999999999</c:v>
                </c:pt>
                <c:pt idx="12907">
                  <c:v>-0.19092400000000001</c:v>
                </c:pt>
                <c:pt idx="12908">
                  <c:v>-0.193436</c:v>
                </c:pt>
                <c:pt idx="12909">
                  <c:v>-0.19594</c:v>
                </c:pt>
                <c:pt idx="12910">
                  <c:v>-0.19841</c:v>
                </c:pt>
                <c:pt idx="12911">
                  <c:v>-0.20088</c:v>
                </c:pt>
                <c:pt idx="12912">
                  <c:v>-0.203373</c:v>
                </c:pt>
                <c:pt idx="12913">
                  <c:v>-0.205868</c:v>
                </c:pt>
                <c:pt idx="12914">
                  <c:v>-0.20835899999999999</c:v>
                </c:pt>
                <c:pt idx="12915">
                  <c:v>-0.21086099999999999</c:v>
                </c:pt>
                <c:pt idx="12916">
                  <c:v>-0.21337999999999999</c:v>
                </c:pt>
                <c:pt idx="12917">
                  <c:v>-0.21591399999999999</c:v>
                </c:pt>
                <c:pt idx="12918">
                  <c:v>-0.21846099999999999</c:v>
                </c:pt>
                <c:pt idx="12919">
                  <c:v>-0.22101899999999999</c:v>
                </c:pt>
                <c:pt idx="12920">
                  <c:v>-0.223584</c:v>
                </c:pt>
                <c:pt idx="12921">
                  <c:v>-0.226159</c:v>
                </c:pt>
                <c:pt idx="12922">
                  <c:v>-0.228746</c:v>
                </c:pt>
                <c:pt idx="12923">
                  <c:v>-0.231345</c:v>
                </c:pt>
                <c:pt idx="12924">
                  <c:v>-0.233955</c:v>
                </c:pt>
                <c:pt idx="12925">
                  <c:v>-0.23657300000000001</c:v>
                </c:pt>
                <c:pt idx="12926">
                  <c:v>-0.239202</c:v>
                </c:pt>
                <c:pt idx="12927">
                  <c:v>-0.241842</c:v>
                </c:pt>
                <c:pt idx="12928">
                  <c:v>-0.24449399999999999</c:v>
                </c:pt>
                <c:pt idx="12929">
                  <c:v>-0.24715599999999999</c:v>
                </c:pt>
                <c:pt idx="12930">
                  <c:v>-0.24982199999999999</c:v>
                </c:pt>
                <c:pt idx="12931">
                  <c:v>-0.25248599999999999</c:v>
                </c:pt>
                <c:pt idx="12932">
                  <c:v>-0.25514399999999998</c:v>
                </c:pt>
                <c:pt idx="12933">
                  <c:v>-0.25779400000000002</c:v>
                </c:pt>
                <c:pt idx="12934">
                  <c:v>-0.26043500000000003</c:v>
                </c:pt>
                <c:pt idx="12935">
                  <c:v>-0.26306499999999999</c:v>
                </c:pt>
                <c:pt idx="12936">
                  <c:v>-0.26568000000000003</c:v>
                </c:pt>
                <c:pt idx="12937">
                  <c:v>-0.26828000000000002</c:v>
                </c:pt>
                <c:pt idx="12938">
                  <c:v>-0.27086199999999999</c:v>
                </c:pt>
                <c:pt idx="12939">
                  <c:v>-0.27342100000000003</c:v>
                </c:pt>
                <c:pt idx="12940">
                  <c:v>-0.27595599999999998</c:v>
                </c:pt>
                <c:pt idx="12941">
                  <c:v>-0.27846300000000002</c:v>
                </c:pt>
                <c:pt idx="12942">
                  <c:v>-0.28093899999999999</c:v>
                </c:pt>
                <c:pt idx="12943">
                  <c:v>-0.283385</c:v>
                </c:pt>
                <c:pt idx="12944">
                  <c:v>-0.2858</c:v>
                </c:pt>
                <c:pt idx="12945">
                  <c:v>-0.28818500000000002</c:v>
                </c:pt>
                <c:pt idx="12946">
                  <c:v>-0.29053800000000002</c:v>
                </c:pt>
                <c:pt idx="12947">
                  <c:v>-0.29286000000000001</c:v>
                </c:pt>
                <c:pt idx="12948">
                  <c:v>-0.29514699999999999</c:v>
                </c:pt>
                <c:pt idx="12949">
                  <c:v>-0.2974</c:v>
                </c:pt>
                <c:pt idx="12950">
                  <c:v>-0.29961399999999999</c:v>
                </c:pt>
                <c:pt idx="12951">
                  <c:v>-0.301788</c:v>
                </c:pt>
                <c:pt idx="12952">
                  <c:v>-0.30391899999999999</c:v>
                </c:pt>
                <c:pt idx="12953">
                  <c:v>-0.30600300000000002</c:v>
                </c:pt>
                <c:pt idx="12954">
                  <c:v>-0.308035</c:v>
                </c:pt>
                <c:pt idx="12955">
                  <c:v>-0.31001200000000001</c:v>
                </c:pt>
                <c:pt idx="12956">
                  <c:v>-0.31193300000000002</c:v>
                </c:pt>
                <c:pt idx="12957">
                  <c:v>-0.31379499999999999</c:v>
                </c:pt>
                <c:pt idx="12958">
                  <c:v>-0.31559300000000001</c:v>
                </c:pt>
                <c:pt idx="12959">
                  <c:v>-0.31732100000000002</c:v>
                </c:pt>
                <c:pt idx="12960">
                  <c:v>-0.31897599999999998</c:v>
                </c:pt>
                <c:pt idx="12961">
                  <c:v>-0.32055400000000001</c:v>
                </c:pt>
                <c:pt idx="12962">
                  <c:v>-0.32205299999999998</c:v>
                </c:pt>
                <c:pt idx="12963">
                  <c:v>-0.32347199999999998</c:v>
                </c:pt>
                <c:pt idx="12964">
                  <c:v>-0.32481199999999999</c:v>
                </c:pt>
                <c:pt idx="12965">
                  <c:v>-0.32607399999999997</c:v>
                </c:pt>
                <c:pt idx="12966">
                  <c:v>-0.32725799999999999</c:v>
                </c:pt>
                <c:pt idx="12967">
                  <c:v>-0.32836599999999999</c:v>
                </c:pt>
                <c:pt idx="12968">
                  <c:v>-0.32939499999999999</c:v>
                </c:pt>
                <c:pt idx="12969">
                  <c:v>-0.33034599999999997</c:v>
                </c:pt>
                <c:pt idx="12970">
                  <c:v>-0.33121699999999998</c:v>
                </c:pt>
                <c:pt idx="12971">
                  <c:v>-0.33200400000000002</c:v>
                </c:pt>
                <c:pt idx="12972">
                  <c:v>-0.33270499999999997</c:v>
                </c:pt>
                <c:pt idx="12973">
                  <c:v>-0.33331699999999997</c:v>
                </c:pt>
                <c:pt idx="12974">
                  <c:v>-0.333843</c:v>
                </c:pt>
                <c:pt idx="12975">
                  <c:v>-0.33427699999999999</c:v>
                </c:pt>
                <c:pt idx="12976">
                  <c:v>-0.33461200000000002</c:v>
                </c:pt>
                <c:pt idx="12977">
                  <c:v>-0.33484000000000003</c:v>
                </c:pt>
                <c:pt idx="12978">
                  <c:v>-0.33495999999999998</c:v>
                </c:pt>
                <c:pt idx="12979">
                  <c:v>-0.33496999999999999</c:v>
                </c:pt>
                <c:pt idx="12980">
                  <c:v>-0.33487099999999997</c:v>
                </c:pt>
                <c:pt idx="12981">
                  <c:v>-0.33466000000000001</c:v>
                </c:pt>
                <c:pt idx="12982">
                  <c:v>-0.33433800000000002</c:v>
                </c:pt>
                <c:pt idx="12983">
                  <c:v>-0.333899</c:v>
                </c:pt>
                <c:pt idx="12984">
                  <c:v>-0.33333499999999999</c:v>
                </c:pt>
                <c:pt idx="12985">
                  <c:v>-0.33264500000000002</c:v>
                </c:pt>
                <c:pt idx="12986">
                  <c:v>-0.33183600000000002</c:v>
                </c:pt>
                <c:pt idx="12987">
                  <c:v>-0.33091500000000001</c:v>
                </c:pt>
                <c:pt idx="12988">
                  <c:v>-0.32988600000000001</c:v>
                </c:pt>
                <c:pt idx="12989">
                  <c:v>-0.32874799999999998</c:v>
                </c:pt>
                <c:pt idx="12990">
                  <c:v>-0.32749699999999998</c:v>
                </c:pt>
                <c:pt idx="12991">
                  <c:v>-0.32612999999999998</c:v>
                </c:pt>
                <c:pt idx="12992">
                  <c:v>-0.32464599999999999</c:v>
                </c:pt>
                <c:pt idx="12993">
                  <c:v>-0.32304100000000002</c:v>
                </c:pt>
                <c:pt idx="12994">
                  <c:v>-0.32131300000000002</c:v>
                </c:pt>
                <c:pt idx="12995">
                  <c:v>-0.319467</c:v>
                </c:pt>
                <c:pt idx="12996">
                  <c:v>-0.31750600000000001</c:v>
                </c:pt>
                <c:pt idx="12997">
                  <c:v>-0.31543500000000002</c:v>
                </c:pt>
                <c:pt idx="12998">
                  <c:v>-0.31325599999999998</c:v>
                </c:pt>
                <c:pt idx="12999">
                  <c:v>-0.310969</c:v>
                </c:pt>
                <c:pt idx="13000">
                  <c:v>-0.30857299999999999</c:v>
                </c:pt>
                <c:pt idx="13001">
                  <c:v>-0.30607499999999999</c:v>
                </c:pt>
                <c:pt idx="13002">
                  <c:v>-0.30347299999999999</c:v>
                </c:pt>
                <c:pt idx="13003">
                  <c:v>-0.30074099999999998</c:v>
                </c:pt>
                <c:pt idx="13004">
                  <c:v>-0.29786800000000002</c:v>
                </c:pt>
                <c:pt idx="13005">
                  <c:v>-0.294879</c:v>
                </c:pt>
                <c:pt idx="13006">
                  <c:v>-0.29178500000000002</c:v>
                </c:pt>
                <c:pt idx="13007">
                  <c:v>-0.288572</c:v>
                </c:pt>
                <c:pt idx="13008">
                  <c:v>-0.285242</c:v>
                </c:pt>
                <c:pt idx="13009">
                  <c:v>-0.281802</c:v>
                </c:pt>
                <c:pt idx="13010">
                  <c:v>-0.278254</c:v>
                </c:pt>
                <c:pt idx="13011">
                  <c:v>-0.27459800000000001</c:v>
                </c:pt>
                <c:pt idx="13012">
                  <c:v>-0.27083699999999999</c:v>
                </c:pt>
                <c:pt idx="13013">
                  <c:v>-0.26696999999999999</c:v>
                </c:pt>
                <c:pt idx="13014">
                  <c:v>-0.26299600000000001</c:v>
                </c:pt>
                <c:pt idx="13015">
                  <c:v>-0.25891700000000001</c:v>
                </c:pt>
                <c:pt idx="13016">
                  <c:v>-0.25474000000000002</c:v>
                </c:pt>
                <c:pt idx="13017">
                  <c:v>-0.25047000000000003</c:v>
                </c:pt>
                <c:pt idx="13018">
                  <c:v>-0.246114</c:v>
                </c:pt>
                <c:pt idx="13019">
                  <c:v>-0.241675</c:v>
                </c:pt>
                <c:pt idx="13020">
                  <c:v>-0.23715800000000001</c:v>
                </c:pt>
                <c:pt idx="13021">
                  <c:v>-0.23256599999999999</c:v>
                </c:pt>
                <c:pt idx="13022">
                  <c:v>-0.227904</c:v>
                </c:pt>
                <c:pt idx="13023">
                  <c:v>-0.22317899999999999</c:v>
                </c:pt>
                <c:pt idx="13024">
                  <c:v>-0.21839</c:v>
                </c:pt>
                <c:pt idx="13025">
                  <c:v>-0.21353900000000001</c:v>
                </c:pt>
                <c:pt idx="13026">
                  <c:v>-0.20862900000000001</c:v>
                </c:pt>
                <c:pt idx="13027">
                  <c:v>-0.20366699999999999</c:v>
                </c:pt>
                <c:pt idx="13028">
                  <c:v>-0.198655</c:v>
                </c:pt>
                <c:pt idx="13029">
                  <c:v>-0.19359699999999999</c:v>
                </c:pt>
                <c:pt idx="13030">
                  <c:v>-0.18849199999999999</c:v>
                </c:pt>
                <c:pt idx="13031">
                  <c:v>-0.18334500000000001</c:v>
                </c:pt>
                <c:pt idx="13032">
                  <c:v>-0.17815900000000001</c:v>
                </c:pt>
                <c:pt idx="13033">
                  <c:v>-0.17293800000000001</c:v>
                </c:pt>
                <c:pt idx="13034">
                  <c:v>-0.16766900000000001</c:v>
                </c:pt>
                <c:pt idx="13035">
                  <c:v>-0.16233800000000001</c:v>
                </c:pt>
                <c:pt idx="13036">
                  <c:v>-0.156967</c:v>
                </c:pt>
                <c:pt idx="13037">
                  <c:v>-0.15157699999999999</c:v>
                </c:pt>
                <c:pt idx="13038">
                  <c:v>-0.14615900000000001</c:v>
                </c:pt>
                <c:pt idx="13039">
                  <c:v>-0.14071500000000001</c:v>
                </c:pt>
                <c:pt idx="13040">
                  <c:v>-0.13525599999999999</c:v>
                </c:pt>
                <c:pt idx="13041">
                  <c:v>-0.12979299999999999</c:v>
                </c:pt>
                <c:pt idx="13042">
                  <c:v>-0.12432699999999999</c:v>
                </c:pt>
                <c:pt idx="13043">
                  <c:v>-0.118863</c:v>
                </c:pt>
                <c:pt idx="13044">
                  <c:v>-0.113403</c:v>
                </c:pt>
                <c:pt idx="13045">
                  <c:v>-0.107949</c:v>
                </c:pt>
                <c:pt idx="13046">
                  <c:v>-0.102508</c:v>
                </c:pt>
                <c:pt idx="13047">
                  <c:v>-9.7084000000000004E-2</c:v>
                </c:pt>
                <c:pt idx="13048">
                  <c:v>-9.1681399999999996E-2</c:v>
                </c:pt>
                <c:pt idx="13049">
                  <c:v>-8.6304000000000006E-2</c:v>
                </c:pt>
                <c:pt idx="13050">
                  <c:v>-8.0957399999999999E-2</c:v>
                </c:pt>
                <c:pt idx="13051">
                  <c:v>-7.5647900000000004E-2</c:v>
                </c:pt>
                <c:pt idx="13052">
                  <c:v>-7.0380499999999999E-2</c:v>
                </c:pt>
                <c:pt idx="13053">
                  <c:v>-6.5159800000000004E-2</c:v>
                </c:pt>
                <c:pt idx="13054">
                  <c:v>-5.9989599999999997E-2</c:v>
                </c:pt>
                <c:pt idx="13055">
                  <c:v>-5.4873600000000002E-2</c:v>
                </c:pt>
                <c:pt idx="13056">
                  <c:v>-4.9814999999999998E-2</c:v>
                </c:pt>
                <c:pt idx="13057">
                  <c:v>-4.4817700000000002E-2</c:v>
                </c:pt>
                <c:pt idx="13058">
                  <c:v>-3.98856E-2</c:v>
                </c:pt>
                <c:pt idx="13059">
                  <c:v>-3.5022600000000001E-2</c:v>
                </c:pt>
                <c:pt idx="13060">
                  <c:v>-3.0232499999999999E-2</c:v>
                </c:pt>
                <c:pt idx="13061">
                  <c:v>-2.5519099999999999E-2</c:v>
                </c:pt>
                <c:pt idx="13062">
                  <c:v>-2.08858E-2</c:v>
                </c:pt>
                <c:pt idx="13063">
                  <c:v>-1.6334000000000001E-2</c:v>
                </c:pt>
                <c:pt idx="13064">
                  <c:v>-1.18656E-2</c:v>
                </c:pt>
                <c:pt idx="13065" formatCode="0.00E+00">
                  <c:v>-7.4840200000000001E-3</c:v>
                </c:pt>
                <c:pt idx="13066" formatCode="0.00E+00">
                  <c:v>-3.1932699999999998E-3</c:v>
                </c:pt>
                <c:pt idx="13067" formatCode="0.00E+00">
                  <c:v>1.00241E-3</c:v>
                </c:pt>
                <c:pt idx="13068" formatCode="0.00E+00">
                  <c:v>5.09817E-3</c:v>
                </c:pt>
                <c:pt idx="13069" formatCode="0.00E+00">
                  <c:v>9.0911299999999994E-3</c:v>
                </c:pt>
                <c:pt idx="13070">
                  <c:v>1.29798E-2</c:v>
                </c:pt>
                <c:pt idx="13071">
                  <c:v>1.6762099999999999E-2</c:v>
                </c:pt>
                <c:pt idx="13072">
                  <c:v>2.04347E-2</c:v>
                </c:pt>
                <c:pt idx="13073">
                  <c:v>2.39948E-2</c:v>
                </c:pt>
                <c:pt idx="13074">
                  <c:v>2.74392E-2</c:v>
                </c:pt>
                <c:pt idx="13075">
                  <c:v>3.07645E-2</c:v>
                </c:pt>
                <c:pt idx="13076">
                  <c:v>3.3968100000000001E-2</c:v>
                </c:pt>
                <c:pt idx="13077">
                  <c:v>3.7050600000000003E-2</c:v>
                </c:pt>
                <c:pt idx="13078">
                  <c:v>4.0012199999999998E-2</c:v>
                </c:pt>
                <c:pt idx="13079">
                  <c:v>4.2850399999999997E-2</c:v>
                </c:pt>
                <c:pt idx="13080">
                  <c:v>4.5560900000000001E-2</c:v>
                </c:pt>
                <c:pt idx="13081">
                  <c:v>4.8140599999999999E-2</c:v>
                </c:pt>
                <c:pt idx="13082">
                  <c:v>5.0587100000000003E-2</c:v>
                </c:pt>
                <c:pt idx="13083">
                  <c:v>5.2899799999999997E-2</c:v>
                </c:pt>
                <c:pt idx="13084">
                  <c:v>5.5079900000000001E-2</c:v>
                </c:pt>
                <c:pt idx="13085">
                  <c:v>5.7128100000000001E-2</c:v>
                </c:pt>
                <c:pt idx="13086">
                  <c:v>5.9043400000000003E-2</c:v>
                </c:pt>
                <c:pt idx="13087">
                  <c:v>6.0823599999999998E-2</c:v>
                </c:pt>
                <c:pt idx="13088">
                  <c:v>6.2465699999999999E-2</c:v>
                </c:pt>
                <c:pt idx="13089">
                  <c:v>6.3966899999999993E-2</c:v>
                </c:pt>
                <c:pt idx="13090">
                  <c:v>6.53252E-2</c:v>
                </c:pt>
                <c:pt idx="13091">
                  <c:v>6.6538600000000003E-2</c:v>
                </c:pt>
                <c:pt idx="13092">
                  <c:v>6.7605899999999997E-2</c:v>
                </c:pt>
                <c:pt idx="13093">
                  <c:v>6.8528500000000006E-2</c:v>
                </c:pt>
                <c:pt idx="13094">
                  <c:v>6.9308499999999995E-2</c:v>
                </c:pt>
                <c:pt idx="13095">
                  <c:v>6.99457E-2</c:v>
                </c:pt>
                <c:pt idx="13096">
                  <c:v>7.0440000000000003E-2</c:v>
                </c:pt>
                <c:pt idx="13097">
                  <c:v>7.0792900000000006E-2</c:v>
                </c:pt>
                <c:pt idx="13098">
                  <c:v>7.1004399999999995E-2</c:v>
                </c:pt>
                <c:pt idx="13099">
                  <c:v>7.1073600000000001E-2</c:v>
                </c:pt>
                <c:pt idx="13100">
                  <c:v>7.10007E-2</c:v>
                </c:pt>
                <c:pt idx="13101">
                  <c:v>7.0787900000000001E-2</c:v>
                </c:pt>
                <c:pt idx="13102">
                  <c:v>7.0437299999999994E-2</c:v>
                </c:pt>
                <c:pt idx="13103">
                  <c:v>6.9950200000000004E-2</c:v>
                </c:pt>
                <c:pt idx="13104">
                  <c:v>6.9327200000000005E-2</c:v>
                </c:pt>
                <c:pt idx="13105">
                  <c:v>6.8569000000000005E-2</c:v>
                </c:pt>
                <c:pt idx="13106">
                  <c:v>6.7676E-2</c:v>
                </c:pt>
                <c:pt idx="13107">
                  <c:v>6.6648700000000005E-2</c:v>
                </c:pt>
                <c:pt idx="13108">
                  <c:v>6.5489900000000004E-2</c:v>
                </c:pt>
                <c:pt idx="13109">
                  <c:v>6.4204399999999995E-2</c:v>
                </c:pt>
                <c:pt idx="13110">
                  <c:v>6.2794900000000001E-2</c:v>
                </c:pt>
                <c:pt idx="13111">
                  <c:v>6.1261200000000002E-2</c:v>
                </c:pt>
                <c:pt idx="13112">
                  <c:v>5.96024E-2</c:v>
                </c:pt>
                <c:pt idx="13113">
                  <c:v>5.7818300000000003E-2</c:v>
                </c:pt>
                <c:pt idx="13114">
                  <c:v>5.5911200000000001E-2</c:v>
                </c:pt>
                <c:pt idx="13115">
                  <c:v>5.3885799999999998E-2</c:v>
                </c:pt>
                <c:pt idx="13116">
                  <c:v>5.1746500000000001E-2</c:v>
                </c:pt>
                <c:pt idx="13117">
                  <c:v>4.9496100000000001E-2</c:v>
                </c:pt>
                <c:pt idx="13118">
                  <c:v>4.7137699999999998E-2</c:v>
                </c:pt>
                <c:pt idx="13119">
                  <c:v>4.4673900000000002E-2</c:v>
                </c:pt>
                <c:pt idx="13120">
                  <c:v>4.2106900000000003E-2</c:v>
                </c:pt>
                <c:pt idx="13121">
                  <c:v>3.94387E-2</c:v>
                </c:pt>
                <c:pt idx="13122">
                  <c:v>3.6670800000000003E-2</c:v>
                </c:pt>
                <c:pt idx="13123">
                  <c:v>3.3805500000000002E-2</c:v>
                </c:pt>
                <c:pt idx="13124">
                  <c:v>3.0846599999999998E-2</c:v>
                </c:pt>
                <c:pt idx="13125">
                  <c:v>2.7798699999999999E-2</c:v>
                </c:pt>
                <c:pt idx="13126">
                  <c:v>2.46655E-2</c:v>
                </c:pt>
                <c:pt idx="13127">
                  <c:v>2.1450899999999998E-2</c:v>
                </c:pt>
                <c:pt idx="13128">
                  <c:v>1.8159999999999999E-2</c:v>
                </c:pt>
                <c:pt idx="13129">
                  <c:v>1.47977E-2</c:v>
                </c:pt>
                <c:pt idx="13130">
                  <c:v>1.1366899999999999E-2</c:v>
                </c:pt>
                <c:pt idx="13131" formatCode="0.00E+00">
                  <c:v>7.8701599999999993E-3</c:v>
                </c:pt>
                <c:pt idx="13132" formatCode="0.00E+00">
                  <c:v>4.3100300000000003E-3</c:v>
                </c:pt>
                <c:pt idx="13133" formatCode="0.00E+00">
                  <c:v>6.8962899999999998E-4</c:v>
                </c:pt>
                <c:pt idx="13134" formatCode="0.00E+00">
                  <c:v>-2.9872499999999999E-3</c:v>
                </c:pt>
                <c:pt idx="13135" formatCode="0.00E+00">
                  <c:v>-6.7170499999999996E-3</c:v>
                </c:pt>
                <c:pt idx="13136">
                  <c:v>-1.0496699999999999E-2</c:v>
                </c:pt>
                <c:pt idx="13137">
                  <c:v>-1.43226E-2</c:v>
                </c:pt>
                <c:pt idx="13138">
                  <c:v>-1.81902E-2</c:v>
                </c:pt>
                <c:pt idx="13139">
                  <c:v>-2.2094800000000001E-2</c:v>
                </c:pt>
                <c:pt idx="13140">
                  <c:v>-2.6032300000000001E-2</c:v>
                </c:pt>
                <c:pt idx="13141">
                  <c:v>-2.99993E-2</c:v>
                </c:pt>
                <c:pt idx="13142">
                  <c:v>-3.3992399999999999E-2</c:v>
                </c:pt>
                <c:pt idx="13143">
                  <c:v>-3.8007600000000002E-2</c:v>
                </c:pt>
                <c:pt idx="13144">
                  <c:v>-4.20407E-2</c:v>
                </c:pt>
                <c:pt idx="13145">
                  <c:v>-4.6087099999999999E-2</c:v>
                </c:pt>
                <c:pt idx="13146">
                  <c:v>-5.0141999999999999E-2</c:v>
                </c:pt>
                <c:pt idx="13147">
                  <c:v>-5.4201300000000001E-2</c:v>
                </c:pt>
                <c:pt idx="13148">
                  <c:v>-5.8261E-2</c:v>
                </c:pt>
                <c:pt idx="13149">
                  <c:v>-6.2316799999999999E-2</c:v>
                </c:pt>
                <c:pt idx="13150">
                  <c:v>-6.6364000000000006E-2</c:v>
                </c:pt>
                <c:pt idx="13151">
                  <c:v>-7.0398299999999997E-2</c:v>
                </c:pt>
                <c:pt idx="13152">
                  <c:v>-7.4415400000000007E-2</c:v>
                </c:pt>
                <c:pt idx="13153">
                  <c:v>-7.8411099999999997E-2</c:v>
                </c:pt>
                <c:pt idx="13154">
                  <c:v>-8.23821E-2</c:v>
                </c:pt>
                <c:pt idx="13155">
                  <c:v>-8.6324399999999996E-2</c:v>
                </c:pt>
                <c:pt idx="13156">
                  <c:v>-9.0233800000000003E-2</c:v>
                </c:pt>
                <c:pt idx="13157">
                  <c:v>-9.4105499999999995E-2</c:v>
                </c:pt>
                <c:pt idx="13158">
                  <c:v>-9.7934900000000005E-2</c:v>
                </c:pt>
                <c:pt idx="13159">
                  <c:v>-0.101718</c:v>
                </c:pt>
                <c:pt idx="13160">
                  <c:v>-0.10545300000000001</c:v>
                </c:pt>
                <c:pt idx="13161">
                  <c:v>-0.109136</c:v>
                </c:pt>
                <c:pt idx="13162">
                  <c:v>-0.11276600000000001</c:v>
                </c:pt>
                <c:pt idx="13163">
                  <c:v>-0.116339</c:v>
                </c:pt>
                <c:pt idx="13164">
                  <c:v>-0.119851</c:v>
                </c:pt>
                <c:pt idx="13165">
                  <c:v>-0.12330099999999999</c:v>
                </c:pt>
                <c:pt idx="13166">
                  <c:v>-0.12668499999999999</c:v>
                </c:pt>
                <c:pt idx="13167">
                  <c:v>-0.13</c:v>
                </c:pt>
                <c:pt idx="13168">
                  <c:v>-0.133244</c:v>
                </c:pt>
                <c:pt idx="13169">
                  <c:v>-0.13641400000000001</c:v>
                </c:pt>
                <c:pt idx="13170">
                  <c:v>-0.13950499999999999</c:v>
                </c:pt>
                <c:pt idx="13171">
                  <c:v>-0.142515</c:v>
                </c:pt>
                <c:pt idx="13172">
                  <c:v>-0.14544199999999999</c:v>
                </c:pt>
                <c:pt idx="13173">
                  <c:v>-0.148283</c:v>
                </c:pt>
                <c:pt idx="13174">
                  <c:v>-0.151037</c:v>
                </c:pt>
                <c:pt idx="13175">
                  <c:v>-0.1537</c:v>
                </c:pt>
                <c:pt idx="13176">
                  <c:v>-0.15626899999999999</c:v>
                </c:pt>
                <c:pt idx="13177">
                  <c:v>-0.158743</c:v>
                </c:pt>
                <c:pt idx="13178">
                  <c:v>-0.16111900000000001</c:v>
                </c:pt>
                <c:pt idx="13179">
                  <c:v>-0.16339600000000001</c:v>
                </c:pt>
                <c:pt idx="13180">
                  <c:v>-0.165572</c:v>
                </c:pt>
                <c:pt idx="13181">
                  <c:v>-0.16764299999999999</c:v>
                </c:pt>
                <c:pt idx="13182">
                  <c:v>-0.16960900000000001</c:v>
                </c:pt>
                <c:pt idx="13183">
                  <c:v>-0.17146700000000001</c:v>
                </c:pt>
                <c:pt idx="13184">
                  <c:v>-0.17321500000000001</c:v>
                </c:pt>
                <c:pt idx="13185">
                  <c:v>-0.17485400000000001</c:v>
                </c:pt>
                <c:pt idx="13186">
                  <c:v>-0.17638100000000001</c:v>
                </c:pt>
                <c:pt idx="13187">
                  <c:v>-0.17779500000000001</c:v>
                </c:pt>
                <c:pt idx="13188">
                  <c:v>-0.179094</c:v>
                </c:pt>
                <c:pt idx="13189">
                  <c:v>-0.18027599999999999</c:v>
                </c:pt>
                <c:pt idx="13190">
                  <c:v>-0.181341</c:v>
                </c:pt>
                <c:pt idx="13191">
                  <c:v>-0.18228900000000001</c:v>
                </c:pt>
                <c:pt idx="13192">
                  <c:v>-0.183119</c:v>
                </c:pt>
                <c:pt idx="13193">
                  <c:v>-0.18383099999999999</c:v>
                </c:pt>
                <c:pt idx="13194">
                  <c:v>-0.18442600000000001</c:v>
                </c:pt>
                <c:pt idx="13195">
                  <c:v>-0.18490200000000001</c:v>
                </c:pt>
                <c:pt idx="13196">
                  <c:v>-0.18526200000000001</c:v>
                </c:pt>
                <c:pt idx="13197">
                  <c:v>-0.185503</c:v>
                </c:pt>
                <c:pt idx="13198">
                  <c:v>-0.18562699999999999</c:v>
                </c:pt>
                <c:pt idx="13199">
                  <c:v>-0.18563299999999999</c:v>
                </c:pt>
                <c:pt idx="13200">
                  <c:v>-0.18552199999999999</c:v>
                </c:pt>
                <c:pt idx="13201">
                  <c:v>-0.18529300000000001</c:v>
                </c:pt>
                <c:pt idx="13202">
                  <c:v>-0.184946</c:v>
                </c:pt>
                <c:pt idx="13203">
                  <c:v>-0.18448100000000001</c:v>
                </c:pt>
                <c:pt idx="13204">
                  <c:v>-0.18390000000000001</c:v>
                </c:pt>
                <c:pt idx="13205">
                  <c:v>-0.183203</c:v>
                </c:pt>
                <c:pt idx="13206">
                  <c:v>-0.182389</c:v>
                </c:pt>
                <c:pt idx="13207">
                  <c:v>-0.18145900000000001</c:v>
                </c:pt>
                <c:pt idx="13208">
                  <c:v>-0.18041499999999999</c:v>
                </c:pt>
                <c:pt idx="13209">
                  <c:v>-0.179257</c:v>
                </c:pt>
                <c:pt idx="13210">
                  <c:v>-0.17798700000000001</c:v>
                </c:pt>
                <c:pt idx="13211">
                  <c:v>-0.17660400000000001</c:v>
                </c:pt>
                <c:pt idx="13212">
                  <c:v>-0.17510899999999999</c:v>
                </c:pt>
                <c:pt idx="13213">
                  <c:v>-0.17350599999999999</c:v>
                </c:pt>
                <c:pt idx="13214">
                  <c:v>-0.171795</c:v>
                </c:pt>
                <c:pt idx="13215">
                  <c:v>-0.16997799999999999</c:v>
                </c:pt>
                <c:pt idx="13216">
                  <c:v>-0.16805600000000001</c:v>
                </c:pt>
                <c:pt idx="13217">
                  <c:v>-0.16603000000000001</c:v>
                </c:pt>
                <c:pt idx="13218">
                  <c:v>-0.16390099999999999</c:v>
                </c:pt>
                <c:pt idx="13219">
                  <c:v>-0.16167100000000001</c:v>
                </c:pt>
                <c:pt idx="13220">
                  <c:v>-0.15934000000000001</c:v>
                </c:pt>
                <c:pt idx="13221">
                  <c:v>-0.15690899999999999</c:v>
                </c:pt>
                <c:pt idx="13222">
                  <c:v>-0.15438299999999999</c:v>
                </c:pt>
                <c:pt idx="13223">
                  <c:v>-0.15176100000000001</c:v>
                </c:pt>
                <c:pt idx="13224">
                  <c:v>-0.14904700000000001</c:v>
                </c:pt>
                <c:pt idx="13225">
                  <c:v>-0.14624300000000001</c:v>
                </c:pt>
                <c:pt idx="13226">
                  <c:v>-0.14335000000000001</c:v>
                </c:pt>
                <c:pt idx="13227">
                  <c:v>-0.140371</c:v>
                </c:pt>
                <c:pt idx="13228">
                  <c:v>-0.13730800000000001</c:v>
                </c:pt>
                <c:pt idx="13229">
                  <c:v>-0.134163</c:v>
                </c:pt>
                <c:pt idx="13230">
                  <c:v>-0.130939</c:v>
                </c:pt>
                <c:pt idx="13231">
                  <c:v>-0.127635</c:v>
                </c:pt>
                <c:pt idx="13232">
                  <c:v>-0.12425600000000001</c:v>
                </c:pt>
                <c:pt idx="13233">
                  <c:v>-0.12080299999999999</c:v>
                </c:pt>
                <c:pt idx="13234">
                  <c:v>-0.11727899999999999</c:v>
                </c:pt>
                <c:pt idx="13235">
                  <c:v>-0.113686</c:v>
                </c:pt>
                <c:pt idx="13236">
                  <c:v>-0.110027</c:v>
                </c:pt>
                <c:pt idx="13237">
                  <c:v>-0.10630299999999999</c:v>
                </c:pt>
                <c:pt idx="13238">
                  <c:v>-0.102519</c:v>
                </c:pt>
                <c:pt idx="13239">
                  <c:v>-9.8674499999999998E-2</c:v>
                </c:pt>
                <c:pt idx="13240">
                  <c:v>-9.4773399999999994E-2</c:v>
                </c:pt>
                <c:pt idx="13241">
                  <c:v>-9.0817400000000006E-2</c:v>
                </c:pt>
                <c:pt idx="13242">
                  <c:v>-8.6809300000000006E-2</c:v>
                </c:pt>
                <c:pt idx="13243">
                  <c:v>-8.27518E-2</c:v>
                </c:pt>
                <c:pt idx="13244">
                  <c:v>-7.8647400000000006E-2</c:v>
                </c:pt>
                <c:pt idx="13245">
                  <c:v>-7.4498700000000001E-2</c:v>
                </c:pt>
                <c:pt idx="13246">
                  <c:v>-7.0308300000000004E-2</c:v>
                </c:pt>
                <c:pt idx="13247">
                  <c:v>-6.6079700000000005E-2</c:v>
                </c:pt>
                <c:pt idx="13248">
                  <c:v>-6.18154E-2</c:v>
                </c:pt>
                <c:pt idx="13249">
                  <c:v>-5.7517400000000003E-2</c:v>
                </c:pt>
                <c:pt idx="13250">
                  <c:v>-5.3187400000000003E-2</c:v>
                </c:pt>
                <c:pt idx="13251">
                  <c:v>-4.8827799999999998E-2</c:v>
                </c:pt>
                <c:pt idx="13252">
                  <c:v>-4.4440899999999998E-2</c:v>
                </c:pt>
                <c:pt idx="13253">
                  <c:v>-4.0028800000000003E-2</c:v>
                </c:pt>
                <c:pt idx="13254">
                  <c:v>-3.5593800000000002E-2</c:v>
                </c:pt>
                <c:pt idx="13255">
                  <c:v>-3.1138300000000001E-2</c:v>
                </c:pt>
                <c:pt idx="13256">
                  <c:v>-2.6665500000000002E-2</c:v>
                </c:pt>
                <c:pt idx="13257">
                  <c:v>-2.2178199999999999E-2</c:v>
                </c:pt>
                <c:pt idx="13258">
                  <c:v>-1.7678800000000001E-2</c:v>
                </c:pt>
                <c:pt idx="13259">
                  <c:v>-1.3169699999999999E-2</c:v>
                </c:pt>
                <c:pt idx="13260" formatCode="0.00E+00">
                  <c:v>-8.6529299999999996E-3</c:v>
                </c:pt>
                <c:pt idx="13261" formatCode="0.00E+00">
                  <c:v>-4.1307100000000001E-3</c:v>
                </c:pt>
                <c:pt idx="13262" formatCode="0.00E+00">
                  <c:v>3.9435000000000002E-4</c:v>
                </c:pt>
                <c:pt idx="13263" formatCode="0.00E+00">
                  <c:v>4.9193800000000001E-3</c:v>
                </c:pt>
                <c:pt idx="13264" formatCode="0.00E+00">
                  <c:v>9.4415799999999998E-3</c:v>
                </c:pt>
                <c:pt idx="13265">
                  <c:v>1.39582E-2</c:v>
                </c:pt>
                <c:pt idx="13266">
                  <c:v>1.8466799999999998E-2</c:v>
                </c:pt>
                <c:pt idx="13267">
                  <c:v>2.2965200000000002E-2</c:v>
                </c:pt>
                <c:pt idx="13268">
                  <c:v>2.74515E-2</c:v>
                </c:pt>
                <c:pt idx="13269">
                  <c:v>3.1923800000000002E-2</c:v>
                </c:pt>
                <c:pt idx="13270">
                  <c:v>3.63799E-2</c:v>
                </c:pt>
                <c:pt idx="13271">
                  <c:v>4.0817300000000001E-2</c:v>
                </c:pt>
                <c:pt idx="13272">
                  <c:v>4.5233599999999999E-2</c:v>
                </c:pt>
                <c:pt idx="13273">
                  <c:v>4.9626099999999999E-2</c:v>
                </c:pt>
                <c:pt idx="13274">
                  <c:v>5.3991999999999998E-2</c:v>
                </c:pt>
                <c:pt idx="13275">
                  <c:v>5.83283E-2</c:v>
                </c:pt>
                <c:pt idx="13276">
                  <c:v>6.2632499999999994E-2</c:v>
                </c:pt>
                <c:pt idx="13277">
                  <c:v>6.6902500000000004E-2</c:v>
                </c:pt>
                <c:pt idx="13278">
                  <c:v>7.1135900000000002E-2</c:v>
                </c:pt>
                <c:pt idx="13279">
                  <c:v>7.53302E-2</c:v>
                </c:pt>
                <c:pt idx="13280">
                  <c:v>7.9483499999999999E-2</c:v>
                </c:pt>
                <c:pt idx="13281">
                  <c:v>8.3593600000000004E-2</c:v>
                </c:pt>
                <c:pt idx="13282">
                  <c:v>8.7658700000000006E-2</c:v>
                </c:pt>
                <c:pt idx="13283">
                  <c:v>9.1677099999999997E-2</c:v>
                </c:pt>
                <c:pt idx="13284">
                  <c:v>9.5647599999999999E-2</c:v>
                </c:pt>
                <c:pt idx="13285">
                  <c:v>9.9568599999999993E-2</c:v>
                </c:pt>
                <c:pt idx="13286">
                  <c:v>0.103438</c:v>
                </c:pt>
                <c:pt idx="13287">
                  <c:v>0.107254</c:v>
                </c:pt>
                <c:pt idx="13288">
                  <c:v>0.111014</c:v>
                </c:pt>
                <c:pt idx="13289">
                  <c:v>0.114714</c:v>
                </c:pt>
                <c:pt idx="13290">
                  <c:v>0.118351</c:v>
                </c:pt>
                <c:pt idx="13291">
                  <c:v>0.12192500000000001</c:v>
                </c:pt>
                <c:pt idx="13292">
                  <c:v>0.12543299999999999</c:v>
                </c:pt>
                <c:pt idx="13293">
                  <c:v>0.12887499999999999</c:v>
                </c:pt>
                <c:pt idx="13294">
                  <c:v>0.132248</c:v>
                </c:pt>
                <c:pt idx="13295">
                  <c:v>0.135551</c:v>
                </c:pt>
                <c:pt idx="13296">
                  <c:v>0.13878199999999999</c:v>
                </c:pt>
                <c:pt idx="13297">
                  <c:v>0.14194000000000001</c:v>
                </c:pt>
                <c:pt idx="13298">
                  <c:v>0.14502300000000001</c:v>
                </c:pt>
                <c:pt idx="13299">
                  <c:v>0.14802999999999999</c:v>
                </c:pt>
                <c:pt idx="13300">
                  <c:v>0.15095800000000001</c:v>
                </c:pt>
                <c:pt idx="13301">
                  <c:v>0.153806</c:v>
                </c:pt>
                <c:pt idx="13302">
                  <c:v>0.15657199999999999</c:v>
                </c:pt>
                <c:pt idx="13303">
                  <c:v>0.15925500000000001</c:v>
                </c:pt>
                <c:pt idx="13304">
                  <c:v>0.161852</c:v>
                </c:pt>
                <c:pt idx="13305">
                  <c:v>0.16436400000000001</c:v>
                </c:pt>
                <c:pt idx="13306">
                  <c:v>0.16678899999999999</c:v>
                </c:pt>
                <c:pt idx="13307">
                  <c:v>0.169126</c:v>
                </c:pt>
                <c:pt idx="13308">
                  <c:v>0.171374</c:v>
                </c:pt>
                <c:pt idx="13309">
                  <c:v>0.17353199999999999</c:v>
                </c:pt>
                <c:pt idx="13310">
                  <c:v>0.175598</c:v>
                </c:pt>
                <c:pt idx="13311">
                  <c:v>0.17757300000000001</c:v>
                </c:pt>
                <c:pt idx="13312">
                  <c:v>0.179454</c:v>
                </c:pt>
                <c:pt idx="13313">
                  <c:v>0.18123900000000001</c:v>
                </c:pt>
                <c:pt idx="13314">
                  <c:v>0.18292900000000001</c:v>
                </c:pt>
                <c:pt idx="13315">
                  <c:v>0.18452099999999999</c:v>
                </c:pt>
                <c:pt idx="13316">
                  <c:v>0.18601300000000001</c:v>
                </c:pt>
                <c:pt idx="13317">
                  <c:v>0.18740599999999999</c:v>
                </c:pt>
                <c:pt idx="13318">
                  <c:v>0.18869900000000001</c:v>
                </c:pt>
                <c:pt idx="13319">
                  <c:v>0.18989</c:v>
                </c:pt>
                <c:pt idx="13320">
                  <c:v>0.19098100000000001</c:v>
                </c:pt>
                <c:pt idx="13321">
                  <c:v>0.191971</c:v>
                </c:pt>
                <c:pt idx="13322">
                  <c:v>0.19286</c:v>
                </c:pt>
                <c:pt idx="13323">
                  <c:v>0.19364700000000001</c:v>
                </c:pt>
                <c:pt idx="13324">
                  <c:v>0.19433300000000001</c:v>
                </c:pt>
                <c:pt idx="13325">
                  <c:v>0.19491700000000001</c:v>
                </c:pt>
                <c:pt idx="13326">
                  <c:v>0.19539899999999999</c:v>
                </c:pt>
                <c:pt idx="13327">
                  <c:v>0.19577900000000001</c:v>
                </c:pt>
                <c:pt idx="13328">
                  <c:v>0.19605700000000001</c:v>
                </c:pt>
                <c:pt idx="13329">
                  <c:v>0.19623099999999999</c:v>
                </c:pt>
                <c:pt idx="13330">
                  <c:v>0.196302</c:v>
                </c:pt>
                <c:pt idx="13331">
                  <c:v>0.196267</c:v>
                </c:pt>
                <c:pt idx="13332">
                  <c:v>0.196127</c:v>
                </c:pt>
                <c:pt idx="13333">
                  <c:v>0.195883</c:v>
                </c:pt>
                <c:pt idx="13334">
                  <c:v>0.19553599999999999</c:v>
                </c:pt>
                <c:pt idx="13335">
                  <c:v>0.19508600000000001</c:v>
                </c:pt>
                <c:pt idx="13336">
                  <c:v>0.19453500000000001</c:v>
                </c:pt>
                <c:pt idx="13337">
                  <c:v>0.193883</c:v>
                </c:pt>
                <c:pt idx="13338">
                  <c:v>0.19313</c:v>
                </c:pt>
                <c:pt idx="13339">
                  <c:v>0.192276</c:v>
                </c:pt>
                <c:pt idx="13340">
                  <c:v>0.19131999999999999</c:v>
                </c:pt>
                <c:pt idx="13341">
                  <c:v>0.19026499999999999</c:v>
                </c:pt>
                <c:pt idx="13342">
                  <c:v>0.189112</c:v>
                </c:pt>
                <c:pt idx="13343">
                  <c:v>0.187862</c:v>
                </c:pt>
                <c:pt idx="13344">
                  <c:v>0.18651799999999999</c:v>
                </c:pt>
                <c:pt idx="13345">
                  <c:v>0.18507999999999999</c:v>
                </c:pt>
                <c:pt idx="13346">
                  <c:v>0.18354899999999999</c:v>
                </c:pt>
                <c:pt idx="13347">
                  <c:v>0.18192700000000001</c:v>
                </c:pt>
                <c:pt idx="13348">
                  <c:v>0.18021300000000001</c:v>
                </c:pt>
                <c:pt idx="13349">
                  <c:v>0.17840800000000001</c:v>
                </c:pt>
                <c:pt idx="13350">
                  <c:v>0.176513</c:v>
                </c:pt>
                <c:pt idx="13351">
                  <c:v>0.17452999999999999</c:v>
                </c:pt>
                <c:pt idx="13352">
                  <c:v>0.172459</c:v>
                </c:pt>
                <c:pt idx="13353">
                  <c:v>0.17030300000000001</c:v>
                </c:pt>
                <c:pt idx="13354">
                  <c:v>0.16806099999999999</c:v>
                </c:pt>
                <c:pt idx="13355">
                  <c:v>0.165737</c:v>
                </c:pt>
                <c:pt idx="13356">
                  <c:v>0.16333300000000001</c:v>
                </c:pt>
                <c:pt idx="13357">
                  <c:v>0.16085099999999999</c:v>
                </c:pt>
                <c:pt idx="13358">
                  <c:v>0.15829299999999999</c:v>
                </c:pt>
                <c:pt idx="13359">
                  <c:v>0.15566199999999999</c:v>
                </c:pt>
                <c:pt idx="13360">
                  <c:v>0.15295800000000001</c:v>
                </c:pt>
                <c:pt idx="13361">
                  <c:v>0.15018400000000001</c:v>
                </c:pt>
                <c:pt idx="13362">
                  <c:v>0.147344</c:v>
                </c:pt>
                <c:pt idx="13363">
                  <c:v>0.14443900000000001</c:v>
                </c:pt>
                <c:pt idx="13364">
                  <c:v>0.14147299999999999</c:v>
                </c:pt>
                <c:pt idx="13365">
                  <c:v>0.13844600000000001</c:v>
                </c:pt>
                <c:pt idx="13366">
                  <c:v>0.13536300000000001</c:v>
                </c:pt>
                <c:pt idx="13367">
                  <c:v>0.13222300000000001</c:v>
                </c:pt>
                <c:pt idx="13368">
                  <c:v>0.129029</c:v>
                </c:pt>
                <c:pt idx="13369">
                  <c:v>0.12578300000000001</c:v>
                </c:pt>
                <c:pt idx="13370">
                  <c:v>0.122487</c:v>
                </c:pt>
                <c:pt idx="13371">
                  <c:v>0.119144</c:v>
                </c:pt>
                <c:pt idx="13372">
                  <c:v>0.115756</c:v>
                </c:pt>
                <c:pt idx="13373">
                  <c:v>0.11232499999999999</c:v>
                </c:pt>
                <c:pt idx="13374">
                  <c:v>0.10885499999999999</c:v>
                </c:pt>
                <c:pt idx="13375">
                  <c:v>0.105348</c:v>
                </c:pt>
                <c:pt idx="13376">
                  <c:v>0.101808</c:v>
                </c:pt>
                <c:pt idx="13377">
                  <c:v>9.8237900000000003E-2</c:v>
                </c:pt>
                <c:pt idx="13378">
                  <c:v>9.46404E-2</c:v>
                </c:pt>
                <c:pt idx="13379">
                  <c:v>9.1018600000000005E-2</c:v>
                </c:pt>
                <c:pt idx="13380">
                  <c:v>8.7375999999999995E-2</c:v>
                </c:pt>
                <c:pt idx="13381">
                  <c:v>8.3715999999999999E-2</c:v>
                </c:pt>
                <c:pt idx="13382">
                  <c:v>8.0040500000000001E-2</c:v>
                </c:pt>
                <c:pt idx="13383">
                  <c:v>7.6350600000000005E-2</c:v>
                </c:pt>
                <c:pt idx="13384">
                  <c:v>7.2648500000000005E-2</c:v>
                </c:pt>
                <c:pt idx="13385">
                  <c:v>6.8938299999999994E-2</c:v>
                </c:pt>
                <c:pt idx="13386">
                  <c:v>6.5224299999999999E-2</c:v>
                </c:pt>
                <c:pt idx="13387">
                  <c:v>6.1510700000000001E-2</c:v>
                </c:pt>
                <c:pt idx="13388">
                  <c:v>5.7800600000000001E-2</c:v>
                </c:pt>
                <c:pt idx="13389">
                  <c:v>5.4096999999999999E-2</c:v>
                </c:pt>
                <c:pt idx="13390">
                  <c:v>5.0402700000000002E-2</c:v>
                </c:pt>
                <c:pt idx="13391">
                  <c:v>4.6720400000000002E-2</c:v>
                </c:pt>
                <c:pt idx="13392">
                  <c:v>4.3053099999999997E-2</c:v>
                </c:pt>
                <c:pt idx="13393">
                  <c:v>3.9403599999999997E-2</c:v>
                </c:pt>
                <c:pt idx="13394">
                  <c:v>3.5775000000000001E-2</c:v>
                </c:pt>
                <c:pt idx="13395">
                  <c:v>3.2170299999999999E-2</c:v>
                </c:pt>
                <c:pt idx="13396">
                  <c:v>2.8593400000000001E-2</c:v>
                </c:pt>
                <c:pt idx="13397">
                  <c:v>2.5048000000000001E-2</c:v>
                </c:pt>
                <c:pt idx="13398">
                  <c:v>2.1537299999999999E-2</c:v>
                </c:pt>
                <c:pt idx="13399">
                  <c:v>1.8063900000000001E-2</c:v>
                </c:pt>
                <c:pt idx="13400">
                  <c:v>1.4630499999999999E-2</c:v>
                </c:pt>
                <c:pt idx="13401">
                  <c:v>1.1240200000000001E-2</c:v>
                </c:pt>
                <c:pt idx="13402" formatCode="0.00E+00">
                  <c:v>7.8956200000000008E-3</c:v>
                </c:pt>
                <c:pt idx="13403" formatCode="0.00E+00">
                  <c:v>4.5993199999999996E-3</c:v>
                </c:pt>
                <c:pt idx="13404" formatCode="0.00E+00">
                  <c:v>1.35446E-3</c:v>
                </c:pt>
                <c:pt idx="13405" formatCode="0.00E+00">
                  <c:v>-1.83555E-3</c:v>
                </c:pt>
                <c:pt idx="13406" formatCode="0.00E+00">
                  <c:v>-4.9681600000000001E-3</c:v>
                </c:pt>
                <c:pt idx="13407" formatCode="0.00E+00">
                  <c:v>-8.0414200000000005E-3</c:v>
                </c:pt>
                <c:pt idx="13408">
                  <c:v>-1.10528E-2</c:v>
                </c:pt>
                <c:pt idx="13409">
                  <c:v>-1.3999299999999999E-2</c:v>
                </c:pt>
                <c:pt idx="13410">
                  <c:v>-1.6878500000000001E-2</c:v>
                </c:pt>
                <c:pt idx="13411">
                  <c:v>-1.96876E-2</c:v>
                </c:pt>
                <c:pt idx="13412">
                  <c:v>-2.24239E-2</c:v>
                </c:pt>
                <c:pt idx="13413">
                  <c:v>-2.5085099999999999E-2</c:v>
                </c:pt>
                <c:pt idx="13414">
                  <c:v>-2.7669900000000001E-2</c:v>
                </c:pt>
                <c:pt idx="13415">
                  <c:v>-3.0176100000000001E-2</c:v>
                </c:pt>
                <c:pt idx="13416">
                  <c:v>-3.2600499999999998E-2</c:v>
                </c:pt>
                <c:pt idx="13417">
                  <c:v>-3.4940499999999999E-2</c:v>
                </c:pt>
                <c:pt idx="13418">
                  <c:v>-3.7194100000000001E-2</c:v>
                </c:pt>
                <c:pt idx="13419">
                  <c:v>-3.9358900000000002E-2</c:v>
                </c:pt>
                <c:pt idx="13420">
                  <c:v>-4.1432400000000001E-2</c:v>
                </c:pt>
                <c:pt idx="13421">
                  <c:v>-4.3412199999999998E-2</c:v>
                </c:pt>
                <c:pt idx="13422">
                  <c:v>-4.5296900000000001E-2</c:v>
                </c:pt>
                <c:pt idx="13423">
                  <c:v>-4.7085799999999997E-2</c:v>
                </c:pt>
                <c:pt idx="13424">
                  <c:v>-4.8777599999999997E-2</c:v>
                </c:pt>
                <c:pt idx="13425">
                  <c:v>-5.0370400000000003E-2</c:v>
                </c:pt>
                <c:pt idx="13426">
                  <c:v>-5.1862499999999999E-2</c:v>
                </c:pt>
                <c:pt idx="13427">
                  <c:v>-5.3252899999999999E-2</c:v>
                </c:pt>
                <c:pt idx="13428">
                  <c:v>-5.45403E-2</c:v>
                </c:pt>
                <c:pt idx="13429">
                  <c:v>-5.5722899999999999E-2</c:v>
                </c:pt>
                <c:pt idx="13430">
                  <c:v>-5.6799000000000002E-2</c:v>
                </c:pt>
                <c:pt idx="13431">
                  <c:v>-5.7767600000000002E-2</c:v>
                </c:pt>
                <c:pt idx="13432">
                  <c:v>-5.8628100000000002E-2</c:v>
                </c:pt>
                <c:pt idx="13433">
                  <c:v>-5.9379899999999999E-2</c:v>
                </c:pt>
                <c:pt idx="13434">
                  <c:v>-6.0021999999999999E-2</c:v>
                </c:pt>
                <c:pt idx="13435">
                  <c:v>-6.0553599999999999E-2</c:v>
                </c:pt>
                <c:pt idx="13436">
                  <c:v>-6.0973800000000002E-2</c:v>
                </c:pt>
                <c:pt idx="13437">
                  <c:v>-6.1282700000000002E-2</c:v>
                </c:pt>
                <c:pt idx="13438">
                  <c:v>-6.1480100000000003E-2</c:v>
                </c:pt>
                <c:pt idx="13439">
                  <c:v>-6.1565599999999998E-2</c:v>
                </c:pt>
                <c:pt idx="13440">
                  <c:v>-6.1537799999999997E-2</c:v>
                </c:pt>
                <c:pt idx="13441">
                  <c:v>-6.1396600000000003E-2</c:v>
                </c:pt>
                <c:pt idx="13442">
                  <c:v>-6.1142700000000001E-2</c:v>
                </c:pt>
                <c:pt idx="13443">
                  <c:v>-6.0776999999999998E-2</c:v>
                </c:pt>
                <c:pt idx="13444">
                  <c:v>-6.0299800000000001E-2</c:v>
                </c:pt>
                <c:pt idx="13445">
                  <c:v>-5.9711699999999999E-2</c:v>
                </c:pt>
                <c:pt idx="13446">
                  <c:v>-5.9013299999999998E-2</c:v>
                </c:pt>
                <c:pt idx="13447">
                  <c:v>-5.8205300000000001E-2</c:v>
                </c:pt>
                <c:pt idx="13448">
                  <c:v>-5.7288100000000002E-2</c:v>
                </c:pt>
                <c:pt idx="13449">
                  <c:v>-5.6262100000000002E-2</c:v>
                </c:pt>
                <c:pt idx="13450">
                  <c:v>-5.51274E-2</c:v>
                </c:pt>
                <c:pt idx="13451">
                  <c:v>-5.3884500000000002E-2</c:v>
                </c:pt>
                <c:pt idx="13452">
                  <c:v>-5.2534299999999999E-2</c:v>
                </c:pt>
                <c:pt idx="13453">
                  <c:v>-5.1077499999999998E-2</c:v>
                </c:pt>
                <c:pt idx="13454">
                  <c:v>-4.9515400000000001E-2</c:v>
                </c:pt>
                <c:pt idx="13455">
                  <c:v>-4.7849700000000002E-2</c:v>
                </c:pt>
                <c:pt idx="13456">
                  <c:v>-4.6082100000000001E-2</c:v>
                </c:pt>
                <c:pt idx="13457">
                  <c:v>-4.4214299999999998E-2</c:v>
                </c:pt>
                <c:pt idx="13458">
                  <c:v>-4.2248000000000001E-2</c:v>
                </c:pt>
                <c:pt idx="13459">
                  <c:v>-4.01848E-2</c:v>
                </c:pt>
                <c:pt idx="13460">
                  <c:v>-3.8025999999999997E-2</c:v>
                </c:pt>
                <c:pt idx="13461">
                  <c:v>-3.5772699999999998E-2</c:v>
                </c:pt>
                <c:pt idx="13462">
                  <c:v>-3.3426999999999998E-2</c:v>
                </c:pt>
                <c:pt idx="13463">
                  <c:v>-3.09912E-2</c:v>
                </c:pt>
                <c:pt idx="13464">
                  <c:v>-2.8467900000000001E-2</c:v>
                </c:pt>
                <c:pt idx="13465">
                  <c:v>-2.58596E-2</c:v>
                </c:pt>
                <c:pt idx="13466">
                  <c:v>-2.31682E-2</c:v>
                </c:pt>
                <c:pt idx="13467">
                  <c:v>-2.0394900000000001E-2</c:v>
                </c:pt>
                <c:pt idx="13468">
                  <c:v>-1.7541899999999999E-2</c:v>
                </c:pt>
                <c:pt idx="13469">
                  <c:v>-1.4612099999999999E-2</c:v>
                </c:pt>
                <c:pt idx="13470">
                  <c:v>-1.1607900000000001E-2</c:v>
                </c:pt>
                <c:pt idx="13471" formatCode="0.00E+00">
                  <c:v>-8.5315400000000007E-3</c:v>
                </c:pt>
                <c:pt idx="13472" formatCode="0.00E+00">
                  <c:v>-5.38617E-3</c:v>
                </c:pt>
                <c:pt idx="13473" formatCode="0.00E+00">
                  <c:v>-2.1750799999999998E-3</c:v>
                </c:pt>
                <c:pt idx="13474" formatCode="0.00E+00">
                  <c:v>1.09925E-3</c:v>
                </c:pt>
                <c:pt idx="13475" formatCode="0.00E+00">
                  <c:v>4.4344500000000004E-3</c:v>
                </c:pt>
                <c:pt idx="13476" formatCode="0.00E+00">
                  <c:v>7.8272600000000008E-3</c:v>
                </c:pt>
                <c:pt idx="13477">
                  <c:v>1.12739E-2</c:v>
                </c:pt>
                <c:pt idx="13478">
                  <c:v>1.4770800000000001E-2</c:v>
                </c:pt>
                <c:pt idx="13479">
                  <c:v>1.83147E-2</c:v>
                </c:pt>
                <c:pt idx="13480">
                  <c:v>2.19034E-2</c:v>
                </c:pt>
                <c:pt idx="13481">
                  <c:v>2.5534600000000001E-2</c:v>
                </c:pt>
                <c:pt idx="13482">
                  <c:v>2.92053E-2</c:v>
                </c:pt>
                <c:pt idx="13483">
                  <c:v>3.2912400000000001E-2</c:v>
                </c:pt>
                <c:pt idx="13484">
                  <c:v>3.6652799999999999E-2</c:v>
                </c:pt>
                <c:pt idx="13485">
                  <c:v>4.0423099999999997E-2</c:v>
                </c:pt>
                <c:pt idx="13486">
                  <c:v>4.42204E-2</c:v>
                </c:pt>
                <c:pt idx="13487">
                  <c:v>4.8041399999999998E-2</c:v>
                </c:pt>
                <c:pt idx="13488">
                  <c:v>5.1883199999999997E-2</c:v>
                </c:pt>
                <c:pt idx="13489">
                  <c:v>5.5742800000000002E-2</c:v>
                </c:pt>
                <c:pt idx="13490">
                  <c:v>5.9617200000000002E-2</c:v>
                </c:pt>
                <c:pt idx="13491">
                  <c:v>6.3502900000000001E-2</c:v>
                </c:pt>
                <c:pt idx="13492">
                  <c:v>6.7396600000000001E-2</c:v>
                </c:pt>
                <c:pt idx="13493">
                  <c:v>7.1294200000000002E-2</c:v>
                </c:pt>
                <c:pt idx="13494">
                  <c:v>7.5192400000000006E-2</c:v>
                </c:pt>
                <c:pt idx="13495">
                  <c:v>7.9087599999999994E-2</c:v>
                </c:pt>
                <c:pt idx="13496">
                  <c:v>8.29767E-2</c:v>
                </c:pt>
                <c:pt idx="13497">
                  <c:v>8.6856299999999997E-2</c:v>
                </c:pt>
                <c:pt idx="13498">
                  <c:v>9.0723399999999996E-2</c:v>
                </c:pt>
                <c:pt idx="13499">
                  <c:v>9.4574699999999998E-2</c:v>
                </c:pt>
                <c:pt idx="13500">
                  <c:v>9.8407099999999997E-2</c:v>
                </c:pt>
                <c:pt idx="13501">
                  <c:v>0.102217</c:v>
                </c:pt>
                <c:pt idx="13502">
                  <c:v>0.106002</c:v>
                </c:pt>
                <c:pt idx="13503">
                  <c:v>0.10975799999999999</c:v>
                </c:pt>
                <c:pt idx="13504">
                  <c:v>0.113482</c:v>
                </c:pt>
                <c:pt idx="13505">
                  <c:v>0.117171</c:v>
                </c:pt>
                <c:pt idx="13506">
                  <c:v>0.120823</c:v>
                </c:pt>
                <c:pt idx="13507">
                  <c:v>0.124435</c:v>
                </c:pt>
                <c:pt idx="13508">
                  <c:v>0.128002</c:v>
                </c:pt>
                <c:pt idx="13509">
                  <c:v>0.131523</c:v>
                </c:pt>
                <c:pt idx="13510">
                  <c:v>0.134993</c:v>
                </c:pt>
                <c:pt idx="13511">
                  <c:v>0.13841000000000001</c:v>
                </c:pt>
                <c:pt idx="13512">
                  <c:v>0.14177200000000001</c:v>
                </c:pt>
                <c:pt idx="13513">
                  <c:v>0.14507700000000001</c:v>
                </c:pt>
                <c:pt idx="13514">
                  <c:v>0.14832200000000001</c:v>
                </c:pt>
                <c:pt idx="13515">
                  <c:v>0.151504</c:v>
                </c:pt>
                <c:pt idx="13516">
                  <c:v>0.15462200000000001</c:v>
                </c:pt>
                <c:pt idx="13517">
                  <c:v>0.15767100000000001</c:v>
                </c:pt>
                <c:pt idx="13518">
                  <c:v>0.16064899999999999</c:v>
                </c:pt>
                <c:pt idx="13519">
                  <c:v>0.16355500000000001</c:v>
                </c:pt>
                <c:pt idx="13520">
                  <c:v>0.16638500000000001</c:v>
                </c:pt>
                <c:pt idx="13521">
                  <c:v>0.16913900000000001</c:v>
                </c:pt>
                <c:pt idx="13522">
                  <c:v>0.17181399999999999</c:v>
                </c:pt>
                <c:pt idx="13523">
                  <c:v>0.17440800000000001</c:v>
                </c:pt>
                <c:pt idx="13524">
                  <c:v>0.17691899999999999</c:v>
                </c:pt>
                <c:pt idx="13525">
                  <c:v>0.17934600000000001</c:v>
                </c:pt>
                <c:pt idx="13526">
                  <c:v>0.18168599999999999</c:v>
                </c:pt>
                <c:pt idx="13527">
                  <c:v>0.18393899999999999</c:v>
                </c:pt>
                <c:pt idx="13528">
                  <c:v>0.18610099999999999</c:v>
                </c:pt>
                <c:pt idx="13529">
                  <c:v>0.18817300000000001</c:v>
                </c:pt>
                <c:pt idx="13530">
                  <c:v>0.19015199999999999</c:v>
                </c:pt>
                <c:pt idx="13531">
                  <c:v>0.19203700000000001</c:v>
                </c:pt>
                <c:pt idx="13532">
                  <c:v>0.193826</c:v>
                </c:pt>
                <c:pt idx="13533">
                  <c:v>0.195519</c:v>
                </c:pt>
                <c:pt idx="13534">
                  <c:v>0.19711500000000001</c:v>
                </c:pt>
                <c:pt idx="13535">
                  <c:v>0.19861300000000001</c:v>
                </c:pt>
                <c:pt idx="13536">
                  <c:v>0.200012</c:v>
                </c:pt>
                <c:pt idx="13537">
                  <c:v>0.20131099999999999</c:v>
                </c:pt>
                <c:pt idx="13538">
                  <c:v>0.20251</c:v>
                </c:pt>
                <c:pt idx="13539">
                  <c:v>0.20360600000000001</c:v>
                </c:pt>
                <c:pt idx="13540">
                  <c:v>0.20460100000000001</c:v>
                </c:pt>
                <c:pt idx="13541">
                  <c:v>0.20549200000000001</c:v>
                </c:pt>
                <c:pt idx="13542">
                  <c:v>0.20628099999999999</c:v>
                </c:pt>
                <c:pt idx="13543">
                  <c:v>0.20696700000000001</c:v>
                </c:pt>
                <c:pt idx="13544">
                  <c:v>0.20754900000000001</c:v>
                </c:pt>
                <c:pt idx="13545">
                  <c:v>0.20802899999999999</c:v>
                </c:pt>
                <c:pt idx="13546">
                  <c:v>0.20840600000000001</c:v>
                </c:pt>
                <c:pt idx="13547">
                  <c:v>0.208679</c:v>
                </c:pt>
                <c:pt idx="13548">
                  <c:v>0.20885000000000001</c:v>
                </c:pt>
                <c:pt idx="13549">
                  <c:v>0.20891899999999999</c:v>
                </c:pt>
                <c:pt idx="13550">
                  <c:v>0.20888499999999999</c:v>
                </c:pt>
                <c:pt idx="13551">
                  <c:v>0.20875099999999999</c:v>
                </c:pt>
                <c:pt idx="13552">
                  <c:v>0.20851600000000001</c:v>
                </c:pt>
                <c:pt idx="13553">
                  <c:v>0.20818200000000001</c:v>
                </c:pt>
                <c:pt idx="13554">
                  <c:v>0.20774899999999999</c:v>
                </c:pt>
                <c:pt idx="13555">
                  <c:v>0.20721800000000001</c:v>
                </c:pt>
                <c:pt idx="13556">
                  <c:v>0.20659</c:v>
                </c:pt>
                <c:pt idx="13557">
                  <c:v>0.20586599999999999</c:v>
                </c:pt>
                <c:pt idx="13558">
                  <c:v>0.20504700000000001</c:v>
                </c:pt>
                <c:pt idx="13559">
                  <c:v>0.20413400000000001</c:v>
                </c:pt>
                <c:pt idx="13560">
                  <c:v>0.203128</c:v>
                </c:pt>
                <c:pt idx="13561">
                  <c:v>0.20203199999999999</c:v>
                </c:pt>
                <c:pt idx="13562">
                  <c:v>0.200845</c:v>
                </c:pt>
                <c:pt idx="13563">
                  <c:v>0.19957</c:v>
                </c:pt>
                <c:pt idx="13564">
                  <c:v>0.198208</c:v>
                </c:pt>
                <c:pt idx="13565">
                  <c:v>0.19676099999999999</c:v>
                </c:pt>
                <c:pt idx="13566">
                  <c:v>0.19523199999999999</c:v>
                </c:pt>
                <c:pt idx="13567">
                  <c:v>0.19362299999999999</c:v>
                </c:pt>
                <c:pt idx="13568">
                  <c:v>0.191936</c:v>
                </c:pt>
                <c:pt idx="13569">
                  <c:v>0.19017200000000001</c:v>
                </c:pt>
                <c:pt idx="13570">
                  <c:v>0.188333</c:v>
                </c:pt>
                <c:pt idx="13571">
                  <c:v>0.186422</c:v>
                </c:pt>
                <c:pt idx="13572">
                  <c:v>0.18443999999999999</c:v>
                </c:pt>
                <c:pt idx="13573">
                  <c:v>0.182391</c:v>
                </c:pt>
                <c:pt idx="13574">
                  <c:v>0.18027699999999999</c:v>
                </c:pt>
                <c:pt idx="13575">
                  <c:v>0.17809900000000001</c:v>
                </c:pt>
                <c:pt idx="13576">
                  <c:v>0.17586199999999999</c:v>
                </c:pt>
                <c:pt idx="13577">
                  <c:v>0.173566</c:v>
                </c:pt>
                <c:pt idx="13578">
                  <c:v>0.17121600000000001</c:v>
                </c:pt>
                <c:pt idx="13579">
                  <c:v>0.16881299999999999</c:v>
                </c:pt>
                <c:pt idx="13580">
                  <c:v>0.16636100000000001</c:v>
                </c:pt>
                <c:pt idx="13581">
                  <c:v>0.16386300000000001</c:v>
                </c:pt>
                <c:pt idx="13582">
                  <c:v>0.16132099999999999</c:v>
                </c:pt>
                <c:pt idx="13583">
                  <c:v>0.15873899999999999</c:v>
                </c:pt>
                <c:pt idx="13584">
                  <c:v>0.15611900000000001</c:v>
                </c:pt>
                <c:pt idx="13585">
                  <c:v>0.15346399999999999</c:v>
                </c:pt>
                <c:pt idx="13586">
                  <c:v>0.15077699999999999</c:v>
                </c:pt>
                <c:pt idx="13587">
                  <c:v>0.148061</c:v>
                </c:pt>
                <c:pt idx="13588">
                  <c:v>0.145318</c:v>
                </c:pt>
                <c:pt idx="13589">
                  <c:v>0.14255200000000001</c:v>
                </c:pt>
                <c:pt idx="13590">
                  <c:v>0.139765</c:v>
                </c:pt>
                <c:pt idx="13591">
                  <c:v>0.136961</c:v>
                </c:pt>
                <c:pt idx="13592">
                  <c:v>0.13414200000000001</c:v>
                </c:pt>
                <c:pt idx="13593">
                  <c:v>0.13131200000000001</c:v>
                </c:pt>
                <c:pt idx="13594">
                  <c:v>0.128474</c:v>
                </c:pt>
                <c:pt idx="13595">
                  <c:v>0.12562899999999999</c:v>
                </c:pt>
                <c:pt idx="13596">
                  <c:v>0.122783</c:v>
                </c:pt>
                <c:pt idx="13597">
                  <c:v>0.119937</c:v>
                </c:pt>
                <c:pt idx="13598">
                  <c:v>0.117095</c:v>
                </c:pt>
                <c:pt idx="13599">
                  <c:v>0.114261</c:v>
                </c:pt>
                <c:pt idx="13600">
                  <c:v>0.11143599999999999</c:v>
                </c:pt>
                <c:pt idx="13601">
                  <c:v>0.108626</c:v>
                </c:pt>
                <c:pt idx="13602">
                  <c:v>0.10583099999999999</c:v>
                </c:pt>
                <c:pt idx="13603">
                  <c:v>0.10305499999999999</c:v>
                </c:pt>
                <c:pt idx="13604">
                  <c:v>0.100302</c:v>
                </c:pt>
                <c:pt idx="13605">
                  <c:v>9.7572699999999998E-2</c:v>
                </c:pt>
                <c:pt idx="13606">
                  <c:v>9.48711E-2</c:v>
                </c:pt>
                <c:pt idx="13607">
                  <c:v>9.2199600000000007E-2</c:v>
                </c:pt>
                <c:pt idx="13608">
                  <c:v>8.9561100000000005E-2</c:v>
                </c:pt>
                <c:pt idx="13609">
                  <c:v>8.6958499999999994E-2</c:v>
                </c:pt>
                <c:pt idx="13610">
                  <c:v>8.4394700000000003E-2</c:v>
                </c:pt>
                <c:pt idx="13611">
                  <c:v>8.1872200000000006E-2</c:v>
                </c:pt>
                <c:pt idx="13612">
                  <c:v>7.93938E-2</c:v>
                </c:pt>
                <c:pt idx="13613">
                  <c:v>7.6962000000000003E-2</c:v>
                </c:pt>
                <c:pt idx="13614">
                  <c:v>7.4579400000000004E-2</c:v>
                </c:pt>
                <c:pt idx="13615">
                  <c:v>7.2248000000000007E-2</c:v>
                </c:pt>
                <c:pt idx="13616">
                  <c:v>6.9969900000000002E-2</c:v>
                </c:pt>
                <c:pt idx="13617">
                  <c:v>6.7746899999999999E-2</c:v>
                </c:pt>
                <c:pt idx="13618">
                  <c:v>6.5581100000000003E-2</c:v>
                </c:pt>
                <c:pt idx="13619">
                  <c:v>6.3474199999999995E-2</c:v>
                </c:pt>
                <c:pt idx="13620">
                  <c:v>6.1428000000000003E-2</c:v>
                </c:pt>
                <c:pt idx="13621">
                  <c:v>5.9444299999999999E-2</c:v>
                </c:pt>
                <c:pt idx="13622">
                  <c:v>5.7525E-2</c:v>
                </c:pt>
                <c:pt idx="13623">
                  <c:v>5.5671999999999999E-2</c:v>
                </c:pt>
                <c:pt idx="13624">
                  <c:v>5.3886499999999997E-2</c:v>
                </c:pt>
                <c:pt idx="13625">
                  <c:v>5.2170000000000001E-2</c:v>
                </c:pt>
                <c:pt idx="13626">
                  <c:v>5.0523800000000001E-2</c:v>
                </c:pt>
                <c:pt idx="13627">
                  <c:v>4.8949300000000001E-2</c:v>
                </c:pt>
                <c:pt idx="13628">
                  <c:v>4.7447700000000002E-2</c:v>
                </c:pt>
                <c:pt idx="13629">
                  <c:v>4.60203E-2</c:v>
                </c:pt>
                <c:pt idx="13630">
                  <c:v>4.4668300000000001E-2</c:v>
                </c:pt>
                <c:pt idx="13631">
                  <c:v>4.3392600000000003E-2</c:v>
                </c:pt>
                <c:pt idx="13632">
                  <c:v>4.2194299999999997E-2</c:v>
                </c:pt>
                <c:pt idx="13633">
                  <c:v>4.1073999999999999E-2</c:v>
                </c:pt>
                <c:pt idx="13634">
                  <c:v>4.0032499999999999E-2</c:v>
                </c:pt>
                <c:pt idx="13635">
                  <c:v>3.9070000000000001E-2</c:v>
                </c:pt>
                <c:pt idx="13636">
                  <c:v>3.8187100000000002E-2</c:v>
                </c:pt>
                <c:pt idx="13637">
                  <c:v>3.7383699999999999E-2</c:v>
                </c:pt>
                <c:pt idx="13638">
                  <c:v>3.6660100000000001E-2</c:v>
                </c:pt>
                <c:pt idx="13639">
                  <c:v>3.60165E-2</c:v>
                </c:pt>
                <c:pt idx="13640">
                  <c:v>3.54533E-2</c:v>
                </c:pt>
                <c:pt idx="13641">
                  <c:v>3.49702E-2</c:v>
                </c:pt>
                <c:pt idx="13642">
                  <c:v>3.4566800000000002E-2</c:v>
                </c:pt>
                <c:pt idx="13643">
                  <c:v>3.4242500000000002E-2</c:v>
                </c:pt>
                <c:pt idx="13644">
                  <c:v>3.3996600000000002E-2</c:v>
                </c:pt>
                <c:pt idx="13645">
                  <c:v>3.3828700000000003E-2</c:v>
                </c:pt>
                <c:pt idx="13646">
                  <c:v>3.3737999999999997E-2</c:v>
                </c:pt>
                <c:pt idx="13647">
                  <c:v>3.3723599999999999E-2</c:v>
                </c:pt>
                <c:pt idx="13648">
                  <c:v>3.3784599999999998E-2</c:v>
                </c:pt>
                <c:pt idx="13649">
                  <c:v>3.39198E-2</c:v>
                </c:pt>
                <c:pt idx="13650">
                  <c:v>3.41283E-2</c:v>
                </c:pt>
                <c:pt idx="13651">
                  <c:v>3.4409000000000002E-2</c:v>
                </c:pt>
                <c:pt idx="13652">
                  <c:v>3.4760800000000001E-2</c:v>
                </c:pt>
                <c:pt idx="13653">
                  <c:v>3.5182100000000001E-2</c:v>
                </c:pt>
                <c:pt idx="13654">
                  <c:v>3.5671599999999998E-2</c:v>
                </c:pt>
                <c:pt idx="13655">
                  <c:v>3.6227599999999999E-2</c:v>
                </c:pt>
                <c:pt idx="13656">
                  <c:v>3.6848499999999999E-2</c:v>
                </c:pt>
                <c:pt idx="13657">
                  <c:v>3.7532200000000002E-2</c:v>
                </c:pt>
                <c:pt idx="13658">
                  <c:v>3.82768E-2</c:v>
                </c:pt>
                <c:pt idx="13659">
                  <c:v>3.9080400000000001E-2</c:v>
                </c:pt>
                <c:pt idx="13660">
                  <c:v>3.9940999999999997E-2</c:v>
                </c:pt>
                <c:pt idx="13661">
                  <c:v>4.08566E-2</c:v>
                </c:pt>
                <c:pt idx="13662">
                  <c:v>4.1825399999999999E-2</c:v>
                </c:pt>
                <c:pt idx="13663">
                  <c:v>4.2845000000000001E-2</c:v>
                </c:pt>
                <c:pt idx="13664">
                  <c:v>4.3913099999999997E-2</c:v>
                </c:pt>
                <c:pt idx="13665">
                  <c:v>4.5027200000000003E-2</c:v>
                </c:pt>
                <c:pt idx="13666">
                  <c:v>4.6184999999999997E-2</c:v>
                </c:pt>
                <c:pt idx="13667">
                  <c:v>4.7384000000000003E-2</c:v>
                </c:pt>
                <c:pt idx="13668">
                  <c:v>4.8621900000000003E-2</c:v>
                </c:pt>
                <c:pt idx="13669">
                  <c:v>4.9896299999999998E-2</c:v>
                </c:pt>
                <c:pt idx="13670">
                  <c:v>5.1205100000000003E-2</c:v>
                </c:pt>
                <c:pt idx="13671">
                  <c:v>5.2545799999999997E-2</c:v>
                </c:pt>
                <c:pt idx="13672">
                  <c:v>5.3915999999999999E-2</c:v>
                </c:pt>
                <c:pt idx="13673">
                  <c:v>5.53132E-2</c:v>
                </c:pt>
                <c:pt idx="13674">
                  <c:v>5.6734699999999999E-2</c:v>
                </c:pt>
                <c:pt idx="13675">
                  <c:v>5.8178199999999999E-2</c:v>
                </c:pt>
                <c:pt idx="13676">
                  <c:v>5.96415E-2</c:v>
                </c:pt>
                <c:pt idx="13677">
                  <c:v>6.11219E-2</c:v>
                </c:pt>
                <c:pt idx="13678">
                  <c:v>6.2616699999999997E-2</c:v>
                </c:pt>
                <c:pt idx="13679">
                  <c:v>6.4123200000000005E-2</c:v>
                </c:pt>
                <c:pt idx="13680">
                  <c:v>6.5638500000000002E-2</c:v>
                </c:pt>
                <c:pt idx="13681">
                  <c:v>6.7159899999999995E-2</c:v>
                </c:pt>
                <c:pt idx="13682">
                  <c:v>6.8684899999999993E-2</c:v>
                </c:pt>
                <c:pt idx="13683">
                  <c:v>7.0211200000000001E-2</c:v>
                </c:pt>
                <c:pt idx="13684">
                  <c:v>7.1736499999999995E-2</c:v>
                </c:pt>
                <c:pt idx="13685">
                  <c:v>7.3258699999999996E-2</c:v>
                </c:pt>
                <c:pt idx="13686">
                  <c:v>7.4775300000000003E-2</c:v>
                </c:pt>
                <c:pt idx="13687">
                  <c:v>7.6283500000000004E-2</c:v>
                </c:pt>
                <c:pt idx="13688">
                  <c:v>7.7780699999999994E-2</c:v>
                </c:pt>
                <c:pt idx="13689">
                  <c:v>7.9264600000000004E-2</c:v>
                </c:pt>
                <c:pt idx="13690">
                  <c:v>8.0732999999999999E-2</c:v>
                </c:pt>
                <c:pt idx="13691">
                  <c:v>8.2183900000000004E-2</c:v>
                </c:pt>
                <c:pt idx="13692">
                  <c:v>8.3615300000000004E-2</c:v>
                </c:pt>
                <c:pt idx="13693">
                  <c:v>8.5025000000000003E-2</c:v>
                </c:pt>
                <c:pt idx="13694">
                  <c:v>8.6411000000000002E-2</c:v>
                </c:pt>
                <c:pt idx="13695">
                  <c:v>8.7771600000000005E-2</c:v>
                </c:pt>
                <c:pt idx="13696">
                  <c:v>8.9105000000000004E-2</c:v>
                </c:pt>
                <c:pt idx="13697">
                  <c:v>9.0409799999999998E-2</c:v>
                </c:pt>
                <c:pt idx="13698">
                  <c:v>9.1684399999999999E-2</c:v>
                </c:pt>
                <c:pt idx="13699">
                  <c:v>9.2927300000000004E-2</c:v>
                </c:pt>
                <c:pt idx="13700">
                  <c:v>9.4137100000000001E-2</c:v>
                </c:pt>
                <c:pt idx="13701">
                  <c:v>9.53127E-2</c:v>
                </c:pt>
                <c:pt idx="13702">
                  <c:v>9.6452899999999994E-2</c:v>
                </c:pt>
                <c:pt idx="13703">
                  <c:v>9.7556900000000002E-2</c:v>
                </c:pt>
                <c:pt idx="13704">
                  <c:v>9.8623500000000003E-2</c:v>
                </c:pt>
                <c:pt idx="13705">
                  <c:v>9.9651400000000001E-2</c:v>
                </c:pt>
                <c:pt idx="13706">
                  <c:v>0.10063900000000001</c:v>
                </c:pt>
                <c:pt idx="13707">
                  <c:v>0.101586</c:v>
                </c:pt>
                <c:pt idx="13708">
                  <c:v>0.102491</c:v>
                </c:pt>
                <c:pt idx="13709">
                  <c:v>0.103353</c:v>
                </c:pt>
                <c:pt idx="13710">
                  <c:v>0.104171</c:v>
                </c:pt>
                <c:pt idx="13711">
                  <c:v>0.104946</c:v>
                </c:pt>
                <c:pt idx="13712">
                  <c:v>0.10567600000000001</c:v>
                </c:pt>
                <c:pt idx="13713">
                  <c:v>0.106361</c:v>
                </c:pt>
                <c:pt idx="13714">
                  <c:v>0.107001</c:v>
                </c:pt>
                <c:pt idx="13715">
                  <c:v>0.107595</c:v>
                </c:pt>
                <c:pt idx="13716">
                  <c:v>0.108143</c:v>
                </c:pt>
                <c:pt idx="13717">
                  <c:v>0.10864500000000001</c:v>
                </c:pt>
                <c:pt idx="13718">
                  <c:v>0.109101</c:v>
                </c:pt>
                <c:pt idx="13719">
                  <c:v>0.109511</c:v>
                </c:pt>
                <c:pt idx="13720">
                  <c:v>0.109876</c:v>
                </c:pt>
                <c:pt idx="13721">
                  <c:v>0.110196</c:v>
                </c:pt>
                <c:pt idx="13722">
                  <c:v>0.110471</c:v>
                </c:pt>
                <c:pt idx="13723">
                  <c:v>0.110703</c:v>
                </c:pt>
                <c:pt idx="13724">
                  <c:v>0.110891</c:v>
                </c:pt>
                <c:pt idx="13725">
                  <c:v>0.111036</c:v>
                </c:pt>
                <c:pt idx="13726">
                  <c:v>0.111138</c:v>
                </c:pt>
                <c:pt idx="13727">
                  <c:v>0.11119800000000001</c:v>
                </c:pt>
                <c:pt idx="13728">
                  <c:v>0.111217</c:v>
                </c:pt>
                <c:pt idx="13729">
                  <c:v>0.111195</c:v>
                </c:pt>
                <c:pt idx="13730">
                  <c:v>0.111134</c:v>
                </c:pt>
                <c:pt idx="13731">
                  <c:v>0.11103399999999999</c:v>
                </c:pt>
                <c:pt idx="13732">
                  <c:v>0.110897</c:v>
                </c:pt>
                <c:pt idx="13733">
                  <c:v>0.110723</c:v>
                </c:pt>
                <c:pt idx="13734">
                  <c:v>0.110513</c:v>
                </c:pt>
                <c:pt idx="13735">
                  <c:v>0.11027000000000001</c:v>
                </c:pt>
                <c:pt idx="13736">
                  <c:v>0.10999299999999999</c:v>
                </c:pt>
                <c:pt idx="13737">
                  <c:v>0.109685</c:v>
                </c:pt>
                <c:pt idx="13738">
                  <c:v>0.109345</c:v>
                </c:pt>
                <c:pt idx="13739">
                  <c:v>0.108976</c:v>
                </c:pt>
                <c:pt idx="13740">
                  <c:v>0.10858</c:v>
                </c:pt>
                <c:pt idx="13741">
                  <c:v>0.108157</c:v>
                </c:pt>
                <c:pt idx="13742">
                  <c:v>0.10771</c:v>
                </c:pt>
                <c:pt idx="13743">
                  <c:v>0.107239</c:v>
                </c:pt>
                <c:pt idx="13744">
                  <c:v>0.10674699999999999</c:v>
                </c:pt>
                <c:pt idx="13745">
                  <c:v>0.106234</c:v>
                </c:pt>
                <c:pt idx="13746">
                  <c:v>0.10570300000000001</c:v>
                </c:pt>
                <c:pt idx="13747">
                  <c:v>0.105155</c:v>
                </c:pt>
                <c:pt idx="13748">
                  <c:v>0.104591</c:v>
                </c:pt>
                <c:pt idx="13749">
                  <c:v>0.104014</c:v>
                </c:pt>
                <c:pt idx="13750">
                  <c:v>0.103425</c:v>
                </c:pt>
                <c:pt idx="13751">
                  <c:v>0.102826</c:v>
                </c:pt>
                <c:pt idx="13752">
                  <c:v>0.10222000000000001</c:v>
                </c:pt>
                <c:pt idx="13753">
                  <c:v>0.101607</c:v>
                </c:pt>
                <c:pt idx="13754">
                  <c:v>0.10099</c:v>
                </c:pt>
                <c:pt idx="13755">
                  <c:v>0.100371</c:v>
                </c:pt>
                <c:pt idx="13756">
                  <c:v>9.9751900000000004E-2</c:v>
                </c:pt>
                <c:pt idx="13757">
                  <c:v>9.9133799999999994E-2</c:v>
                </c:pt>
                <c:pt idx="13758">
                  <c:v>9.8518800000000004E-2</c:v>
                </c:pt>
                <c:pt idx="13759">
                  <c:v>9.7908300000000004E-2</c:v>
                </c:pt>
                <c:pt idx="13760">
                  <c:v>9.7303899999999999E-2</c:v>
                </c:pt>
                <c:pt idx="13761">
                  <c:v>9.6707299999999996E-2</c:v>
                </c:pt>
                <c:pt idx="13762">
                  <c:v>9.6120399999999995E-2</c:v>
                </c:pt>
                <c:pt idx="13763">
                  <c:v>9.5545199999999997E-2</c:v>
                </c:pt>
                <c:pt idx="13764">
                  <c:v>9.4983600000000001E-2</c:v>
                </c:pt>
                <c:pt idx="13765">
                  <c:v>9.4437300000000002E-2</c:v>
                </c:pt>
                <c:pt idx="13766">
                  <c:v>9.3908000000000005E-2</c:v>
                </c:pt>
                <c:pt idx="13767">
                  <c:v>9.3396800000000002E-2</c:v>
                </c:pt>
                <c:pt idx="13768">
                  <c:v>9.2904899999999999E-2</c:v>
                </c:pt>
                <c:pt idx="13769">
                  <c:v>9.2433799999999997E-2</c:v>
                </c:pt>
                <c:pt idx="13770">
                  <c:v>9.1984700000000003E-2</c:v>
                </c:pt>
                <c:pt idx="13771">
                  <c:v>9.1559199999999993E-2</c:v>
                </c:pt>
                <c:pt idx="13772">
                  <c:v>9.1158699999999995E-2</c:v>
                </c:pt>
                <c:pt idx="13773">
                  <c:v>9.0784400000000001E-2</c:v>
                </c:pt>
                <c:pt idx="13774">
                  <c:v>9.0437199999999995E-2</c:v>
                </c:pt>
                <c:pt idx="13775">
                  <c:v>9.0117900000000001E-2</c:v>
                </c:pt>
                <c:pt idx="13776">
                  <c:v>8.9827500000000005E-2</c:v>
                </c:pt>
                <c:pt idx="13777">
                  <c:v>8.9567300000000002E-2</c:v>
                </c:pt>
                <c:pt idx="13778">
                  <c:v>8.9338699999999993E-2</c:v>
                </c:pt>
                <c:pt idx="13779">
                  <c:v>8.9142600000000002E-2</c:v>
                </c:pt>
                <c:pt idx="13780">
                  <c:v>8.8980100000000006E-2</c:v>
                </c:pt>
                <c:pt idx="13781">
                  <c:v>8.8852E-2</c:v>
                </c:pt>
                <c:pt idx="13782">
                  <c:v>8.8758900000000002E-2</c:v>
                </c:pt>
                <c:pt idx="13783">
                  <c:v>8.8701199999999994E-2</c:v>
                </c:pt>
                <c:pt idx="13784">
                  <c:v>8.8678999999999994E-2</c:v>
                </c:pt>
                <c:pt idx="13785">
                  <c:v>8.8692900000000005E-2</c:v>
                </c:pt>
                <c:pt idx="13786">
                  <c:v>8.8743799999999998E-2</c:v>
                </c:pt>
                <c:pt idx="13787">
                  <c:v>8.8832999999999995E-2</c:v>
                </c:pt>
                <c:pt idx="13788">
                  <c:v>8.8961799999999994E-2</c:v>
                </c:pt>
                <c:pt idx="13789">
                  <c:v>8.9131199999999994E-2</c:v>
                </c:pt>
                <c:pt idx="13790">
                  <c:v>8.9340299999999997E-2</c:v>
                </c:pt>
                <c:pt idx="13791">
                  <c:v>8.95875E-2</c:v>
                </c:pt>
                <c:pt idx="13792">
                  <c:v>8.9872400000000005E-2</c:v>
                </c:pt>
                <c:pt idx="13793">
                  <c:v>9.01951E-2</c:v>
                </c:pt>
                <c:pt idx="13794">
                  <c:v>9.0555200000000002E-2</c:v>
                </c:pt>
                <c:pt idx="13795">
                  <c:v>9.09523E-2</c:v>
                </c:pt>
                <c:pt idx="13796">
                  <c:v>9.1386200000000001E-2</c:v>
                </c:pt>
                <c:pt idx="13797">
                  <c:v>9.1856400000000005E-2</c:v>
                </c:pt>
                <c:pt idx="13798">
                  <c:v>9.2362399999999997E-2</c:v>
                </c:pt>
                <c:pt idx="13799">
                  <c:v>9.2902999999999999E-2</c:v>
                </c:pt>
                <c:pt idx="13800">
                  <c:v>9.3477199999999996E-2</c:v>
                </c:pt>
                <c:pt idx="13801">
                  <c:v>9.4084000000000001E-2</c:v>
                </c:pt>
                <c:pt idx="13802">
                  <c:v>9.4722200000000006E-2</c:v>
                </c:pt>
                <c:pt idx="13803">
                  <c:v>9.5390199999999994E-2</c:v>
                </c:pt>
                <c:pt idx="13804">
                  <c:v>9.6086500000000005E-2</c:v>
                </c:pt>
                <c:pt idx="13805">
                  <c:v>9.6809699999999999E-2</c:v>
                </c:pt>
                <c:pt idx="13806">
                  <c:v>9.7558500000000006E-2</c:v>
                </c:pt>
                <c:pt idx="13807">
                  <c:v>9.8331299999999996E-2</c:v>
                </c:pt>
                <c:pt idx="13808">
                  <c:v>9.9126300000000001E-2</c:v>
                </c:pt>
                <c:pt idx="13809">
                  <c:v>9.9942000000000003E-2</c:v>
                </c:pt>
                <c:pt idx="13810">
                  <c:v>0.10077700000000001</c:v>
                </c:pt>
                <c:pt idx="13811">
                  <c:v>0.10163</c:v>
                </c:pt>
                <c:pt idx="13812">
                  <c:v>0.10249900000000001</c:v>
                </c:pt>
                <c:pt idx="13813">
                  <c:v>0.103381</c:v>
                </c:pt>
                <c:pt idx="13814">
                  <c:v>0.10427599999999999</c:v>
                </c:pt>
                <c:pt idx="13815">
                  <c:v>0.105181</c:v>
                </c:pt>
                <c:pt idx="13816">
                  <c:v>0.10609399999999999</c:v>
                </c:pt>
                <c:pt idx="13817">
                  <c:v>0.107013</c:v>
                </c:pt>
                <c:pt idx="13818">
                  <c:v>0.107936</c:v>
                </c:pt>
                <c:pt idx="13819">
                  <c:v>0.10886</c:v>
                </c:pt>
                <c:pt idx="13820">
                  <c:v>0.10978300000000001</c:v>
                </c:pt>
                <c:pt idx="13821">
                  <c:v>0.11070099999999999</c:v>
                </c:pt>
                <c:pt idx="13822">
                  <c:v>0.111614</c:v>
                </c:pt>
                <c:pt idx="13823">
                  <c:v>0.11251899999999999</c:v>
                </c:pt>
                <c:pt idx="13824">
                  <c:v>0.113412</c:v>
                </c:pt>
                <c:pt idx="13825">
                  <c:v>0.114292</c:v>
                </c:pt>
                <c:pt idx="13826">
                  <c:v>0.115157</c:v>
                </c:pt>
                <c:pt idx="13827">
                  <c:v>0.116004</c:v>
                </c:pt>
                <c:pt idx="13828">
                  <c:v>0.11683</c:v>
                </c:pt>
                <c:pt idx="13829">
                  <c:v>0.117633</c:v>
                </c:pt>
                <c:pt idx="13830">
                  <c:v>0.118412</c:v>
                </c:pt>
                <c:pt idx="13831">
                  <c:v>0.11916300000000001</c:v>
                </c:pt>
                <c:pt idx="13832">
                  <c:v>0.119883</c:v>
                </c:pt>
                <c:pt idx="13833">
                  <c:v>0.120571</c:v>
                </c:pt>
                <c:pt idx="13834">
                  <c:v>0.121225</c:v>
                </c:pt>
                <c:pt idx="13835">
                  <c:v>0.12184</c:v>
                </c:pt>
                <c:pt idx="13836">
                  <c:v>0.122416</c:v>
                </c:pt>
                <c:pt idx="13837">
                  <c:v>0.122949</c:v>
                </c:pt>
                <c:pt idx="13838">
                  <c:v>0.12343800000000001</c:v>
                </c:pt>
                <c:pt idx="13839">
                  <c:v>0.12388100000000001</c:v>
                </c:pt>
                <c:pt idx="13840">
                  <c:v>0.124274</c:v>
                </c:pt>
                <c:pt idx="13841">
                  <c:v>0.124615</c:v>
                </c:pt>
                <c:pt idx="13842">
                  <c:v>0.124903</c:v>
                </c:pt>
                <c:pt idx="13843">
                  <c:v>0.125136</c:v>
                </c:pt>
                <c:pt idx="13844">
                  <c:v>0.12531200000000001</c:v>
                </c:pt>
                <c:pt idx="13845">
                  <c:v>0.12543000000000001</c:v>
                </c:pt>
                <c:pt idx="13846">
                  <c:v>0.12548799999999999</c:v>
                </c:pt>
                <c:pt idx="13847">
                  <c:v>0.12548400000000001</c:v>
                </c:pt>
                <c:pt idx="13848">
                  <c:v>0.125418</c:v>
                </c:pt>
                <c:pt idx="13849">
                  <c:v>0.12528700000000001</c:v>
                </c:pt>
                <c:pt idx="13850">
                  <c:v>0.12509000000000001</c:v>
                </c:pt>
                <c:pt idx="13851">
                  <c:v>0.12482699999999999</c:v>
                </c:pt>
                <c:pt idx="13852">
                  <c:v>0.12449499999999999</c:v>
                </c:pt>
                <c:pt idx="13853">
                  <c:v>0.12409299999999999</c:v>
                </c:pt>
                <c:pt idx="13854">
                  <c:v>0.12362099999999999</c:v>
                </c:pt>
                <c:pt idx="13855">
                  <c:v>0.12307800000000001</c:v>
                </c:pt>
                <c:pt idx="13856">
                  <c:v>0.122463</c:v>
                </c:pt>
                <c:pt idx="13857">
                  <c:v>0.12177499999999999</c:v>
                </c:pt>
                <c:pt idx="13858">
                  <c:v>0.121015</c:v>
                </c:pt>
                <c:pt idx="13859">
                  <c:v>0.120183</c:v>
                </c:pt>
                <c:pt idx="13860">
                  <c:v>0.119279</c:v>
                </c:pt>
                <c:pt idx="13861">
                  <c:v>0.118302</c:v>
                </c:pt>
                <c:pt idx="13862">
                  <c:v>0.117253</c:v>
                </c:pt>
                <c:pt idx="13863">
                  <c:v>0.11613</c:v>
                </c:pt>
                <c:pt idx="13864">
                  <c:v>0.114935</c:v>
                </c:pt>
                <c:pt idx="13865">
                  <c:v>0.11366800000000001</c:v>
                </c:pt>
                <c:pt idx="13866">
                  <c:v>0.112329</c:v>
                </c:pt>
                <c:pt idx="13867">
                  <c:v>0.110919</c:v>
                </c:pt>
                <c:pt idx="13868">
                  <c:v>0.10944</c:v>
                </c:pt>
                <c:pt idx="13869">
                  <c:v>0.107891</c:v>
                </c:pt>
                <c:pt idx="13870">
                  <c:v>0.10627300000000001</c:v>
                </c:pt>
                <c:pt idx="13871">
                  <c:v>0.104588</c:v>
                </c:pt>
                <c:pt idx="13872">
                  <c:v>0.102838</c:v>
                </c:pt>
                <c:pt idx="13873">
                  <c:v>0.101022</c:v>
                </c:pt>
                <c:pt idx="13874">
                  <c:v>9.9143999999999996E-2</c:v>
                </c:pt>
                <c:pt idx="13875">
                  <c:v>9.72055E-2</c:v>
                </c:pt>
                <c:pt idx="13876">
                  <c:v>9.5208600000000004E-2</c:v>
                </c:pt>
                <c:pt idx="13877">
                  <c:v>9.3154899999999999E-2</c:v>
                </c:pt>
                <c:pt idx="13878">
                  <c:v>9.1046299999999997E-2</c:v>
                </c:pt>
                <c:pt idx="13879">
                  <c:v>8.8885000000000006E-2</c:v>
                </c:pt>
                <c:pt idx="13880">
                  <c:v>8.6673799999999995E-2</c:v>
                </c:pt>
                <c:pt idx="13881">
                  <c:v>8.4415900000000002E-2</c:v>
                </c:pt>
                <c:pt idx="13882">
                  <c:v>8.2114300000000001E-2</c:v>
                </c:pt>
                <c:pt idx="13883">
                  <c:v>7.9771700000000001E-2</c:v>
                </c:pt>
                <c:pt idx="13884">
                  <c:v>7.7390200000000006E-2</c:v>
                </c:pt>
                <c:pt idx="13885">
                  <c:v>7.4971599999999999E-2</c:v>
                </c:pt>
                <c:pt idx="13886">
                  <c:v>7.25185E-2</c:v>
                </c:pt>
                <c:pt idx="13887">
                  <c:v>7.0033600000000001E-2</c:v>
                </c:pt>
                <c:pt idx="13888">
                  <c:v>6.7519700000000002E-2</c:v>
                </c:pt>
                <c:pt idx="13889">
                  <c:v>6.4979499999999996E-2</c:v>
                </c:pt>
                <c:pt idx="13890">
                  <c:v>6.24158E-2</c:v>
                </c:pt>
                <c:pt idx="13891">
                  <c:v>5.9831799999999997E-2</c:v>
                </c:pt>
                <c:pt idx="13892">
                  <c:v>5.7230499999999997E-2</c:v>
                </c:pt>
                <c:pt idx="13893">
                  <c:v>5.4614900000000001E-2</c:v>
                </c:pt>
                <c:pt idx="13894">
                  <c:v>5.1987999999999999E-2</c:v>
                </c:pt>
                <c:pt idx="13895">
                  <c:v>4.9352800000000002E-2</c:v>
                </c:pt>
                <c:pt idx="13896">
                  <c:v>4.6712400000000001E-2</c:v>
                </c:pt>
                <c:pt idx="13897">
                  <c:v>4.4069799999999999E-2</c:v>
                </c:pt>
                <c:pt idx="13898">
                  <c:v>4.1428600000000003E-2</c:v>
                </c:pt>
                <c:pt idx="13899">
                  <c:v>3.8792100000000003E-2</c:v>
                </c:pt>
                <c:pt idx="13900">
                  <c:v>3.6163300000000002E-2</c:v>
                </c:pt>
                <c:pt idx="13901">
                  <c:v>3.3544600000000001E-2</c:v>
                </c:pt>
                <c:pt idx="13902">
                  <c:v>3.0939299999999999E-2</c:v>
                </c:pt>
                <c:pt idx="13903">
                  <c:v>2.8350899999999998E-2</c:v>
                </c:pt>
                <c:pt idx="13904">
                  <c:v>2.5782900000000001E-2</c:v>
                </c:pt>
                <c:pt idx="13905">
                  <c:v>2.32389E-2</c:v>
                </c:pt>
                <c:pt idx="13906">
                  <c:v>2.0722299999999999E-2</c:v>
                </c:pt>
                <c:pt idx="13907">
                  <c:v>1.82364E-2</c:v>
                </c:pt>
                <c:pt idx="13908">
                  <c:v>1.57839E-2</c:v>
                </c:pt>
                <c:pt idx="13909">
                  <c:v>1.3367800000000001E-2</c:v>
                </c:pt>
                <c:pt idx="13910">
                  <c:v>1.09911E-2</c:v>
                </c:pt>
                <c:pt idx="13911" formatCode="0.00E+00">
                  <c:v>8.6570999999999992E-3</c:v>
                </c:pt>
                <c:pt idx="13912" formatCode="0.00E+00">
                  <c:v>6.3689699999999998E-3</c:v>
                </c:pt>
                <c:pt idx="13913" formatCode="0.00E+00">
                  <c:v>4.1301300000000001E-3</c:v>
                </c:pt>
                <c:pt idx="13914" formatCode="0.00E+00">
                  <c:v>1.944E-3</c:v>
                </c:pt>
                <c:pt idx="13915" formatCode="0.00E+00">
                  <c:v>-1.8721800000000001E-4</c:v>
                </c:pt>
                <c:pt idx="13916" formatCode="0.00E+00">
                  <c:v>-2.26209E-3</c:v>
                </c:pt>
                <c:pt idx="13917" formatCode="0.00E+00">
                  <c:v>-4.2787199999999997E-3</c:v>
                </c:pt>
                <c:pt idx="13918" formatCode="0.00E+00">
                  <c:v>-6.2349199999999997E-3</c:v>
                </c:pt>
                <c:pt idx="13919" formatCode="0.00E+00">
                  <c:v>-8.1285799999999998E-3</c:v>
                </c:pt>
                <c:pt idx="13920" formatCode="0.00E+00">
                  <c:v>-9.9577599999999995E-3</c:v>
                </c:pt>
                <c:pt idx="13921">
                  <c:v>-1.1720599999999999E-2</c:v>
                </c:pt>
                <c:pt idx="13922">
                  <c:v>-1.3415399999999999E-2</c:v>
                </c:pt>
                <c:pt idx="13923">
                  <c:v>-1.50405E-2</c:v>
                </c:pt>
                <c:pt idx="13924">
                  <c:v>-1.6594299999999999E-2</c:v>
                </c:pt>
                <c:pt idx="13925">
                  <c:v>-1.8075299999999999E-2</c:v>
                </c:pt>
                <c:pt idx="13926">
                  <c:v>-1.9481999999999999E-2</c:v>
                </c:pt>
                <c:pt idx="13927">
                  <c:v>-2.08132E-2</c:v>
                </c:pt>
                <c:pt idx="13928">
                  <c:v>-2.2067900000000001E-2</c:v>
                </c:pt>
                <c:pt idx="13929">
                  <c:v>-2.32453E-2</c:v>
                </c:pt>
                <c:pt idx="13930">
                  <c:v>-2.4344600000000001E-2</c:v>
                </c:pt>
                <c:pt idx="13931">
                  <c:v>-2.5365100000000002E-2</c:v>
                </c:pt>
                <c:pt idx="13932">
                  <c:v>-2.6306400000000001E-2</c:v>
                </c:pt>
                <c:pt idx="13933">
                  <c:v>-2.7168100000000001E-2</c:v>
                </c:pt>
                <c:pt idx="13934">
                  <c:v>-2.7950099999999999E-2</c:v>
                </c:pt>
                <c:pt idx="13935">
                  <c:v>-2.8651900000000001E-2</c:v>
                </c:pt>
                <c:pt idx="13936">
                  <c:v>-2.9273500000000001E-2</c:v>
                </c:pt>
                <c:pt idx="13937">
                  <c:v>-2.98147E-2</c:v>
                </c:pt>
                <c:pt idx="13938">
                  <c:v>-3.0275699999999999E-2</c:v>
                </c:pt>
                <c:pt idx="13939">
                  <c:v>-3.06565E-2</c:v>
                </c:pt>
                <c:pt idx="13940">
                  <c:v>-3.0957499999999999E-2</c:v>
                </c:pt>
                <c:pt idx="13941">
                  <c:v>-3.1179399999999999E-2</c:v>
                </c:pt>
                <c:pt idx="13942">
                  <c:v>-3.1322999999999997E-2</c:v>
                </c:pt>
                <c:pt idx="13943">
                  <c:v>-3.1389100000000003E-2</c:v>
                </c:pt>
                <c:pt idx="13944">
                  <c:v>-3.1378700000000002E-2</c:v>
                </c:pt>
                <c:pt idx="13945">
                  <c:v>-3.1292800000000003E-2</c:v>
                </c:pt>
                <c:pt idx="13946">
                  <c:v>-3.1132900000000002E-2</c:v>
                </c:pt>
                <c:pt idx="13947">
                  <c:v>-3.0900299999999999E-2</c:v>
                </c:pt>
                <c:pt idx="13948">
                  <c:v>-3.05963E-2</c:v>
                </c:pt>
                <c:pt idx="13949">
                  <c:v>-3.0222700000000002E-2</c:v>
                </c:pt>
                <c:pt idx="13950">
                  <c:v>-2.9780899999999999E-2</c:v>
                </c:pt>
                <c:pt idx="13951">
                  <c:v>-2.9272599999999999E-2</c:v>
                </c:pt>
                <c:pt idx="13952">
                  <c:v>-2.8699599999999999E-2</c:v>
                </c:pt>
                <c:pt idx="13953">
                  <c:v>-2.80637E-2</c:v>
                </c:pt>
                <c:pt idx="13954">
                  <c:v>-2.73668E-2</c:v>
                </c:pt>
                <c:pt idx="13955">
                  <c:v>-2.66109E-2</c:v>
                </c:pt>
                <c:pt idx="13956">
                  <c:v>-2.5798000000000001E-2</c:v>
                </c:pt>
                <c:pt idx="13957">
                  <c:v>-2.4930399999999998E-2</c:v>
                </c:pt>
                <c:pt idx="13958">
                  <c:v>-2.4010400000000001E-2</c:v>
                </c:pt>
                <c:pt idx="13959">
                  <c:v>-2.3040600000000001E-2</c:v>
                </c:pt>
                <c:pt idx="13960">
                  <c:v>-2.2023299999999999E-2</c:v>
                </c:pt>
                <c:pt idx="13961">
                  <c:v>-2.09611E-2</c:v>
                </c:pt>
                <c:pt idx="13962">
                  <c:v>-1.98564E-2</c:v>
                </c:pt>
                <c:pt idx="13963">
                  <c:v>-1.87119E-2</c:v>
                </c:pt>
                <c:pt idx="13964">
                  <c:v>-1.7529800000000002E-2</c:v>
                </c:pt>
                <c:pt idx="13965">
                  <c:v>-1.6313000000000001E-2</c:v>
                </c:pt>
                <c:pt idx="13966">
                  <c:v>-1.50641E-2</c:v>
                </c:pt>
                <c:pt idx="13967">
                  <c:v>-1.3785800000000001E-2</c:v>
                </c:pt>
                <c:pt idx="13968">
                  <c:v>-1.24808E-2</c:v>
                </c:pt>
                <c:pt idx="13969">
                  <c:v>-1.1151599999999999E-2</c:v>
                </c:pt>
                <c:pt idx="13970" formatCode="0.00E+00">
                  <c:v>-9.80083E-3</c:v>
                </c:pt>
                <c:pt idx="13971" formatCode="0.00E+00">
                  <c:v>-8.4310800000000005E-3</c:v>
                </c:pt>
                <c:pt idx="13972" formatCode="0.00E+00">
                  <c:v>-7.04516E-3</c:v>
                </c:pt>
                <c:pt idx="13973" formatCode="0.00E+00">
                  <c:v>-5.6456099999999997E-3</c:v>
                </c:pt>
                <c:pt idx="13974" formatCode="0.00E+00">
                  <c:v>-4.2348100000000003E-3</c:v>
                </c:pt>
                <c:pt idx="13975" formatCode="0.00E+00">
                  <c:v>-2.8152099999999998E-3</c:v>
                </c:pt>
                <c:pt idx="13976" formatCode="0.00E+00">
                  <c:v>-1.38944E-3</c:v>
                </c:pt>
                <c:pt idx="13977" formatCode="0.00E+00">
                  <c:v>3.9889399999999998E-5</c:v>
                </c:pt>
                <c:pt idx="13978" formatCode="0.00E+00">
                  <c:v>1.47032E-3</c:v>
                </c:pt>
                <c:pt idx="13979" formatCode="0.00E+00">
                  <c:v>2.8994899999999998E-3</c:v>
                </c:pt>
                <c:pt idx="13980" formatCode="0.00E+00">
                  <c:v>4.3249200000000003E-3</c:v>
                </c:pt>
                <c:pt idx="13981" formatCode="0.00E+00">
                  <c:v>5.7440900000000003E-3</c:v>
                </c:pt>
                <c:pt idx="13982" formatCode="0.00E+00">
                  <c:v>7.1546600000000002E-3</c:v>
                </c:pt>
                <c:pt idx="13983" formatCode="0.00E+00">
                  <c:v>8.5545499999999993E-3</c:v>
                </c:pt>
                <c:pt idx="13984" formatCode="0.00E+00">
                  <c:v>9.9417599999999991E-3</c:v>
                </c:pt>
                <c:pt idx="13985">
                  <c:v>1.1314299999999999E-2</c:v>
                </c:pt>
                <c:pt idx="13986">
                  <c:v>1.26702E-2</c:v>
                </c:pt>
                <c:pt idx="13987">
                  <c:v>1.4007500000000001E-2</c:v>
                </c:pt>
                <c:pt idx="13988">
                  <c:v>1.53242E-2</c:v>
                </c:pt>
                <c:pt idx="13989">
                  <c:v>1.6618600000000001E-2</c:v>
                </c:pt>
                <c:pt idx="13990">
                  <c:v>1.7889100000000002E-2</c:v>
                </c:pt>
                <c:pt idx="13991">
                  <c:v>1.91343E-2</c:v>
                </c:pt>
                <c:pt idx="13992">
                  <c:v>2.0352599999999998E-2</c:v>
                </c:pt>
                <c:pt idx="13993">
                  <c:v>2.1542800000000001E-2</c:v>
                </c:pt>
                <c:pt idx="13994">
                  <c:v>2.2703399999999999E-2</c:v>
                </c:pt>
                <c:pt idx="13995">
                  <c:v>2.3833E-2</c:v>
                </c:pt>
                <c:pt idx="13996">
                  <c:v>2.4930600000000001E-2</c:v>
                </c:pt>
                <c:pt idx="13997">
                  <c:v>2.5995000000000001E-2</c:v>
                </c:pt>
                <c:pt idx="13998">
                  <c:v>2.7025400000000002E-2</c:v>
                </c:pt>
                <c:pt idx="13999">
                  <c:v>2.80211E-2</c:v>
                </c:pt>
                <c:pt idx="14000">
                  <c:v>2.8981699999999999E-2</c:v>
                </c:pt>
                <c:pt idx="14001">
                  <c:v>2.99064E-2</c:v>
                </c:pt>
                <c:pt idx="14002">
                  <c:v>3.0794599999999998E-2</c:v>
                </c:pt>
                <c:pt idx="14003">
                  <c:v>3.1645699999999999E-2</c:v>
                </c:pt>
                <c:pt idx="14004">
                  <c:v>3.2459599999999998E-2</c:v>
                </c:pt>
                <c:pt idx="14005">
                  <c:v>3.3236300000000003E-2</c:v>
                </c:pt>
                <c:pt idx="14006">
                  <c:v>3.3975499999999999E-2</c:v>
                </c:pt>
                <c:pt idx="14007">
                  <c:v>3.4677399999999997E-2</c:v>
                </c:pt>
                <c:pt idx="14008">
                  <c:v>3.5341900000000002E-2</c:v>
                </c:pt>
                <c:pt idx="14009">
                  <c:v>3.5969300000000003E-2</c:v>
                </c:pt>
                <c:pt idx="14010">
                  <c:v>3.6559899999999999E-2</c:v>
                </c:pt>
                <c:pt idx="14011">
                  <c:v>3.7113800000000002E-2</c:v>
                </c:pt>
                <c:pt idx="14012">
                  <c:v>3.7631199999999997E-2</c:v>
                </c:pt>
                <c:pt idx="14013">
                  <c:v>3.8112500000000001E-2</c:v>
                </c:pt>
                <c:pt idx="14014">
                  <c:v>3.8558200000000001E-2</c:v>
                </c:pt>
                <c:pt idx="14015">
                  <c:v>3.8968999999999997E-2</c:v>
                </c:pt>
                <c:pt idx="14016">
                  <c:v>3.9345499999999999E-2</c:v>
                </c:pt>
                <c:pt idx="14017">
                  <c:v>3.96887E-2</c:v>
                </c:pt>
                <c:pt idx="14018">
                  <c:v>3.9999600000000003E-2</c:v>
                </c:pt>
                <c:pt idx="14019">
                  <c:v>4.0279099999999998E-2</c:v>
                </c:pt>
                <c:pt idx="14020">
                  <c:v>4.0528399999999999E-2</c:v>
                </c:pt>
                <c:pt idx="14021">
                  <c:v>4.0748699999999999E-2</c:v>
                </c:pt>
                <c:pt idx="14022">
                  <c:v>4.09413E-2</c:v>
                </c:pt>
                <c:pt idx="14023">
                  <c:v>4.1107699999999997E-2</c:v>
                </c:pt>
                <c:pt idx="14024">
                  <c:v>4.12492E-2</c:v>
                </c:pt>
                <c:pt idx="14025">
                  <c:v>4.13672E-2</c:v>
                </c:pt>
                <c:pt idx="14026">
                  <c:v>4.1462600000000002E-2</c:v>
                </c:pt>
                <c:pt idx="14027">
                  <c:v>4.1536900000000002E-2</c:v>
                </c:pt>
                <c:pt idx="14028">
                  <c:v>4.1591599999999999E-2</c:v>
                </c:pt>
                <c:pt idx="14029">
                  <c:v>4.1628400000000003E-2</c:v>
                </c:pt>
                <c:pt idx="14030">
                  <c:v>4.1648900000000003E-2</c:v>
                </c:pt>
                <c:pt idx="14031">
                  <c:v>4.1654799999999999E-2</c:v>
                </c:pt>
                <c:pt idx="14032">
                  <c:v>4.1647700000000003E-2</c:v>
                </c:pt>
                <c:pt idx="14033">
                  <c:v>4.1628900000000003E-2</c:v>
                </c:pt>
                <c:pt idx="14034">
                  <c:v>4.1599900000000002E-2</c:v>
                </c:pt>
                <c:pt idx="14035">
                  <c:v>4.1562599999999998E-2</c:v>
                </c:pt>
                <c:pt idx="14036">
                  <c:v>4.15185E-2</c:v>
                </c:pt>
                <c:pt idx="14037">
                  <c:v>4.1469199999999998E-2</c:v>
                </c:pt>
                <c:pt idx="14038">
                  <c:v>4.1416500000000002E-2</c:v>
                </c:pt>
                <c:pt idx="14039">
                  <c:v>4.1361799999999997E-2</c:v>
                </c:pt>
                <c:pt idx="14040">
                  <c:v>4.1306799999999998E-2</c:v>
                </c:pt>
                <c:pt idx="14041">
                  <c:v>4.1252900000000002E-2</c:v>
                </c:pt>
                <c:pt idx="14042">
                  <c:v>4.1201599999999998E-2</c:v>
                </c:pt>
                <c:pt idx="14043">
                  <c:v>4.1154299999999998E-2</c:v>
                </c:pt>
                <c:pt idx="14044">
                  <c:v>4.1112500000000003E-2</c:v>
                </c:pt>
                <c:pt idx="14045">
                  <c:v>4.1077599999999999E-2</c:v>
                </c:pt>
                <c:pt idx="14046">
                  <c:v>4.1050799999999998E-2</c:v>
                </c:pt>
                <c:pt idx="14047">
                  <c:v>4.1032899999999997E-2</c:v>
                </c:pt>
                <c:pt idx="14048">
                  <c:v>4.1025199999999998E-2</c:v>
                </c:pt>
                <c:pt idx="14049">
                  <c:v>4.1029200000000002E-2</c:v>
                </c:pt>
                <c:pt idx="14050">
                  <c:v>4.1046600000000003E-2</c:v>
                </c:pt>
                <c:pt idx="14051">
                  <c:v>4.10786E-2</c:v>
                </c:pt>
                <c:pt idx="14052">
                  <c:v>4.1126299999999998E-2</c:v>
                </c:pt>
                <c:pt idx="14053">
                  <c:v>4.1190499999999998E-2</c:v>
                </c:pt>
                <c:pt idx="14054">
                  <c:v>4.1272200000000002E-2</c:v>
                </c:pt>
                <c:pt idx="14055">
                  <c:v>4.1372399999999997E-2</c:v>
                </c:pt>
                <c:pt idx="14056">
                  <c:v>4.1491699999999999E-2</c:v>
                </c:pt>
                <c:pt idx="14057">
                  <c:v>4.16307E-2</c:v>
                </c:pt>
                <c:pt idx="14058">
                  <c:v>4.1789800000000002E-2</c:v>
                </c:pt>
                <c:pt idx="14059">
                  <c:v>4.1969600000000003E-2</c:v>
                </c:pt>
                <c:pt idx="14060">
                  <c:v>4.2170399999999997E-2</c:v>
                </c:pt>
                <c:pt idx="14061">
                  <c:v>4.23925E-2</c:v>
                </c:pt>
                <c:pt idx="14062">
                  <c:v>4.2636100000000003E-2</c:v>
                </c:pt>
                <c:pt idx="14063">
                  <c:v>4.2901300000000003E-2</c:v>
                </c:pt>
                <c:pt idx="14064">
                  <c:v>4.3188400000000002E-2</c:v>
                </c:pt>
                <c:pt idx="14065">
                  <c:v>4.34972E-2</c:v>
                </c:pt>
                <c:pt idx="14066">
                  <c:v>4.3827600000000001E-2</c:v>
                </c:pt>
                <c:pt idx="14067">
                  <c:v>4.4179200000000002E-2</c:v>
                </c:pt>
                <c:pt idx="14068">
                  <c:v>4.4552099999999997E-2</c:v>
                </c:pt>
                <c:pt idx="14069">
                  <c:v>4.4946100000000003E-2</c:v>
                </c:pt>
                <c:pt idx="14070">
                  <c:v>4.53608E-2</c:v>
                </c:pt>
                <c:pt idx="14071">
                  <c:v>4.5795099999999998E-2</c:v>
                </c:pt>
                <c:pt idx="14072">
                  <c:v>4.62481E-2</c:v>
                </c:pt>
                <c:pt idx="14073">
                  <c:v>4.6718799999999998E-2</c:v>
                </c:pt>
                <c:pt idx="14074">
                  <c:v>4.7206199999999997E-2</c:v>
                </c:pt>
                <c:pt idx="14075">
                  <c:v>4.7709399999999999E-2</c:v>
                </c:pt>
                <c:pt idx="14076">
                  <c:v>4.82275E-2</c:v>
                </c:pt>
                <c:pt idx="14077">
                  <c:v>4.87596E-2</c:v>
                </c:pt>
                <c:pt idx="14078">
                  <c:v>4.9305000000000002E-2</c:v>
                </c:pt>
                <c:pt idx="14079">
                  <c:v>4.9862299999999998E-2</c:v>
                </c:pt>
                <c:pt idx="14080">
                  <c:v>5.0430000000000003E-2</c:v>
                </c:pt>
                <c:pt idx="14081">
                  <c:v>5.1006200000000002E-2</c:v>
                </c:pt>
                <c:pt idx="14082">
                  <c:v>5.1589400000000001E-2</c:v>
                </c:pt>
                <c:pt idx="14083">
                  <c:v>5.2178099999999998E-2</c:v>
                </c:pt>
                <c:pt idx="14084">
                  <c:v>5.2770600000000001E-2</c:v>
                </c:pt>
                <c:pt idx="14085">
                  <c:v>5.3365099999999999E-2</c:v>
                </c:pt>
                <c:pt idx="14086">
                  <c:v>5.3959600000000003E-2</c:v>
                </c:pt>
                <c:pt idx="14087">
                  <c:v>5.4551799999999998E-2</c:v>
                </c:pt>
                <c:pt idx="14088">
                  <c:v>5.5139899999999999E-2</c:v>
                </c:pt>
                <c:pt idx="14089">
                  <c:v>5.5722099999999997E-2</c:v>
                </c:pt>
                <c:pt idx="14090">
                  <c:v>5.6296400000000003E-2</c:v>
                </c:pt>
                <c:pt idx="14091">
                  <c:v>5.6860800000000003E-2</c:v>
                </c:pt>
                <c:pt idx="14092">
                  <c:v>5.7413600000000002E-2</c:v>
                </c:pt>
                <c:pt idx="14093">
                  <c:v>5.79526E-2</c:v>
                </c:pt>
                <c:pt idx="14094">
                  <c:v>5.8475800000000001E-2</c:v>
                </c:pt>
                <c:pt idx="14095">
                  <c:v>5.8980600000000001E-2</c:v>
                </c:pt>
                <c:pt idx="14096">
                  <c:v>5.9464599999999999E-2</c:v>
                </c:pt>
                <c:pt idx="14097">
                  <c:v>5.9925399999999997E-2</c:v>
                </c:pt>
                <c:pt idx="14098">
                  <c:v>6.0360799999999999E-2</c:v>
                </c:pt>
                <c:pt idx="14099">
                  <c:v>6.0768799999999998E-2</c:v>
                </c:pt>
                <c:pt idx="14100">
                  <c:v>6.1147399999999998E-2</c:v>
                </c:pt>
                <c:pt idx="14101">
                  <c:v>6.1494E-2</c:v>
                </c:pt>
                <c:pt idx="14102">
                  <c:v>6.1806399999999997E-2</c:v>
                </c:pt>
                <c:pt idx="14103">
                  <c:v>6.2082199999999997E-2</c:v>
                </c:pt>
                <c:pt idx="14104">
                  <c:v>6.2319100000000002E-2</c:v>
                </c:pt>
                <c:pt idx="14105">
                  <c:v>6.2514899999999998E-2</c:v>
                </c:pt>
                <c:pt idx="14106">
                  <c:v>6.2667399999999998E-2</c:v>
                </c:pt>
                <c:pt idx="14107">
                  <c:v>6.2774200000000002E-2</c:v>
                </c:pt>
                <c:pt idx="14108">
                  <c:v>6.2832899999999997E-2</c:v>
                </c:pt>
                <c:pt idx="14109">
                  <c:v>6.2840900000000005E-2</c:v>
                </c:pt>
                <c:pt idx="14110">
                  <c:v>6.2795199999999995E-2</c:v>
                </c:pt>
                <c:pt idx="14111">
                  <c:v>6.2694299999999994E-2</c:v>
                </c:pt>
                <c:pt idx="14112">
                  <c:v>6.2537099999999998E-2</c:v>
                </c:pt>
                <c:pt idx="14113">
                  <c:v>6.23224E-2</c:v>
                </c:pt>
                <c:pt idx="14114">
                  <c:v>6.2048300000000001E-2</c:v>
                </c:pt>
                <c:pt idx="14115">
                  <c:v>6.1712799999999998E-2</c:v>
                </c:pt>
                <c:pt idx="14116">
                  <c:v>6.1314300000000002E-2</c:v>
                </c:pt>
                <c:pt idx="14117">
                  <c:v>6.0851700000000002E-2</c:v>
                </c:pt>
                <c:pt idx="14118">
                  <c:v>6.0323500000000002E-2</c:v>
                </c:pt>
                <c:pt idx="14119">
                  <c:v>5.9728200000000002E-2</c:v>
                </c:pt>
                <c:pt idx="14120">
                  <c:v>5.9064499999999999E-2</c:v>
                </c:pt>
                <c:pt idx="14121">
                  <c:v>5.8331000000000001E-2</c:v>
                </c:pt>
                <c:pt idx="14122">
                  <c:v>5.7526500000000001E-2</c:v>
                </c:pt>
                <c:pt idx="14123">
                  <c:v>5.66498E-2</c:v>
                </c:pt>
                <c:pt idx="14124">
                  <c:v>5.5699899999999997E-2</c:v>
                </c:pt>
                <c:pt idx="14125">
                  <c:v>5.4675799999999997E-2</c:v>
                </c:pt>
                <c:pt idx="14126">
                  <c:v>5.3577100000000002E-2</c:v>
                </c:pt>
                <c:pt idx="14127">
                  <c:v>5.2403100000000001E-2</c:v>
                </c:pt>
                <c:pt idx="14128">
                  <c:v>5.1153200000000003E-2</c:v>
                </c:pt>
                <c:pt idx="14129">
                  <c:v>4.9827000000000003E-2</c:v>
                </c:pt>
                <c:pt idx="14130">
                  <c:v>4.8424500000000002E-2</c:v>
                </c:pt>
                <c:pt idx="14131">
                  <c:v>4.69462E-2</c:v>
                </c:pt>
                <c:pt idx="14132">
                  <c:v>4.5392399999999999E-2</c:v>
                </c:pt>
                <c:pt idx="14133">
                  <c:v>4.37629E-2</c:v>
                </c:pt>
                <c:pt idx="14134">
                  <c:v>4.2057400000000002E-2</c:v>
                </c:pt>
                <c:pt idx="14135">
                  <c:v>4.0275999999999999E-2</c:v>
                </c:pt>
                <c:pt idx="14136">
                  <c:v>3.8419200000000001E-2</c:v>
                </c:pt>
                <c:pt idx="14137">
                  <c:v>3.6487499999999999E-2</c:v>
                </c:pt>
                <c:pt idx="14138">
                  <c:v>3.4481600000000001E-2</c:v>
                </c:pt>
                <c:pt idx="14139">
                  <c:v>3.2402199999999999E-2</c:v>
                </c:pt>
                <c:pt idx="14140">
                  <c:v>3.0250900000000001E-2</c:v>
                </c:pt>
                <c:pt idx="14141">
                  <c:v>2.8029499999999999E-2</c:v>
                </c:pt>
                <c:pt idx="14142">
                  <c:v>2.57398E-2</c:v>
                </c:pt>
                <c:pt idx="14143">
                  <c:v>2.3382799999999999E-2</c:v>
                </c:pt>
                <c:pt idx="14144">
                  <c:v>2.0960199999999998E-2</c:v>
                </c:pt>
                <c:pt idx="14145">
                  <c:v>1.8474000000000001E-2</c:v>
                </c:pt>
                <c:pt idx="14146">
                  <c:v>1.5926599999999999E-2</c:v>
                </c:pt>
                <c:pt idx="14147">
                  <c:v>1.3319599999999999E-2</c:v>
                </c:pt>
                <c:pt idx="14148">
                  <c:v>1.0654200000000001E-2</c:v>
                </c:pt>
                <c:pt idx="14149" formatCode="0.00E+00">
                  <c:v>7.9326099999999997E-3</c:v>
                </c:pt>
                <c:pt idx="14150" formatCode="0.00E+00">
                  <c:v>5.1579800000000004E-3</c:v>
                </c:pt>
                <c:pt idx="14151" formatCode="0.00E+00">
                  <c:v>2.33344E-3</c:v>
                </c:pt>
                <c:pt idx="14152" formatCode="0.00E+00">
                  <c:v>-5.3833600000000004E-4</c:v>
                </c:pt>
                <c:pt idx="14153" formatCode="0.00E+00">
                  <c:v>-3.4546799999999999E-3</c:v>
                </c:pt>
                <c:pt idx="14154" formatCode="0.00E+00">
                  <c:v>-6.4127699999999999E-3</c:v>
                </c:pt>
                <c:pt idx="14155" formatCode="0.00E+00">
                  <c:v>-9.4096500000000003E-3</c:v>
                </c:pt>
                <c:pt idx="14156">
                  <c:v>-1.2442099999999999E-2</c:v>
                </c:pt>
                <c:pt idx="14157">
                  <c:v>-1.5506799999999999E-2</c:v>
                </c:pt>
                <c:pt idx="14158">
                  <c:v>-1.86009E-2</c:v>
                </c:pt>
                <c:pt idx="14159">
                  <c:v>-2.1721500000000001E-2</c:v>
                </c:pt>
                <c:pt idx="14160">
                  <c:v>-2.4865100000000001E-2</c:v>
                </c:pt>
                <c:pt idx="14161">
                  <c:v>-2.8027699999999999E-2</c:v>
                </c:pt>
                <c:pt idx="14162">
                  <c:v>-3.1205400000000001E-2</c:v>
                </c:pt>
                <c:pt idx="14163">
                  <c:v>-3.4394500000000001E-2</c:v>
                </c:pt>
                <c:pt idx="14164">
                  <c:v>-3.7591699999999999E-2</c:v>
                </c:pt>
                <c:pt idx="14165">
                  <c:v>-4.0793799999999998E-2</c:v>
                </c:pt>
                <c:pt idx="14166">
                  <c:v>-4.3997099999999997E-2</c:v>
                </c:pt>
                <c:pt idx="14167">
                  <c:v>-4.7197299999999998E-2</c:v>
                </c:pt>
                <c:pt idx="14168">
                  <c:v>-5.0390699999999997E-2</c:v>
                </c:pt>
                <c:pt idx="14169">
                  <c:v>-5.3573799999999998E-2</c:v>
                </c:pt>
                <c:pt idx="14170">
                  <c:v>-5.67427E-2</c:v>
                </c:pt>
                <c:pt idx="14171">
                  <c:v>-5.9893799999999997E-2</c:v>
                </c:pt>
                <c:pt idx="14172">
                  <c:v>-6.3023200000000001E-2</c:v>
                </c:pt>
                <c:pt idx="14173">
                  <c:v>-6.6127000000000005E-2</c:v>
                </c:pt>
                <c:pt idx="14174">
                  <c:v>-6.9200399999999995E-2</c:v>
                </c:pt>
                <c:pt idx="14175">
                  <c:v>-7.2238700000000003E-2</c:v>
                </c:pt>
                <c:pt idx="14176">
                  <c:v>-7.5238100000000002E-2</c:v>
                </c:pt>
                <c:pt idx="14177">
                  <c:v>-7.8195600000000004E-2</c:v>
                </c:pt>
                <c:pt idx="14178">
                  <c:v>-8.1107799999999994E-2</c:v>
                </c:pt>
                <c:pt idx="14179">
                  <c:v>-8.3970600000000006E-2</c:v>
                </c:pt>
                <c:pt idx="14180">
                  <c:v>-8.6779400000000007E-2</c:v>
                </c:pt>
                <c:pt idx="14181">
                  <c:v>-8.9530100000000001E-2</c:v>
                </c:pt>
                <c:pt idx="14182">
                  <c:v>-9.2218900000000006E-2</c:v>
                </c:pt>
                <c:pt idx="14183">
                  <c:v>-9.4842200000000002E-2</c:v>
                </c:pt>
                <c:pt idx="14184">
                  <c:v>-9.7396399999999994E-2</c:v>
                </c:pt>
                <c:pt idx="14185">
                  <c:v>-9.9877800000000003E-2</c:v>
                </c:pt>
                <c:pt idx="14186">
                  <c:v>-0.102282</c:v>
                </c:pt>
                <c:pt idx="14187">
                  <c:v>-0.104605</c:v>
                </c:pt>
                <c:pt idx="14188">
                  <c:v>-0.106845</c:v>
                </c:pt>
                <c:pt idx="14189">
                  <c:v>-0.108997</c:v>
                </c:pt>
                <c:pt idx="14190">
                  <c:v>-0.111058</c:v>
                </c:pt>
                <c:pt idx="14191">
                  <c:v>-0.113026</c:v>
                </c:pt>
                <c:pt idx="14192">
                  <c:v>-0.114897</c:v>
                </c:pt>
                <c:pt idx="14193">
                  <c:v>-0.11666799999999999</c:v>
                </c:pt>
                <c:pt idx="14194">
                  <c:v>-0.11833399999999999</c:v>
                </c:pt>
                <c:pt idx="14195">
                  <c:v>-0.119893</c:v>
                </c:pt>
                <c:pt idx="14196">
                  <c:v>-0.12134300000000001</c:v>
                </c:pt>
                <c:pt idx="14197">
                  <c:v>-0.122681</c:v>
                </c:pt>
                <c:pt idx="14198">
                  <c:v>-0.123904</c:v>
                </c:pt>
                <c:pt idx="14199">
                  <c:v>-0.12501300000000001</c:v>
                </c:pt>
                <c:pt idx="14200">
                  <c:v>-0.126003</c:v>
                </c:pt>
                <c:pt idx="14201">
                  <c:v>-0.12687599999999999</c:v>
                </c:pt>
                <c:pt idx="14202">
                  <c:v>-0.12762799999999999</c:v>
                </c:pt>
                <c:pt idx="14203">
                  <c:v>-0.12825700000000001</c:v>
                </c:pt>
                <c:pt idx="14204">
                  <c:v>-0.12876199999999999</c:v>
                </c:pt>
                <c:pt idx="14205">
                  <c:v>-0.12914100000000001</c:v>
                </c:pt>
                <c:pt idx="14206">
                  <c:v>-0.12939200000000001</c:v>
                </c:pt>
                <c:pt idx="14207">
                  <c:v>-0.12951599999999999</c:v>
                </c:pt>
                <c:pt idx="14208">
                  <c:v>-0.12951099999999999</c:v>
                </c:pt>
                <c:pt idx="14209">
                  <c:v>-0.12937699999999999</c:v>
                </c:pt>
                <c:pt idx="14210">
                  <c:v>-0.12911500000000001</c:v>
                </c:pt>
                <c:pt idx="14211">
                  <c:v>-0.12872500000000001</c:v>
                </c:pt>
                <c:pt idx="14212">
                  <c:v>-0.12820500000000001</c:v>
                </c:pt>
                <c:pt idx="14213">
                  <c:v>-0.127556</c:v>
                </c:pt>
                <c:pt idx="14214">
                  <c:v>-0.126777</c:v>
                </c:pt>
                <c:pt idx="14215">
                  <c:v>-0.12586800000000001</c:v>
                </c:pt>
                <c:pt idx="14216">
                  <c:v>-0.124829</c:v>
                </c:pt>
                <c:pt idx="14217">
                  <c:v>-0.12366199999999999</c:v>
                </c:pt>
                <c:pt idx="14218">
                  <c:v>-0.122367</c:v>
                </c:pt>
                <c:pt idx="14219">
                  <c:v>-0.120946</c:v>
                </c:pt>
                <c:pt idx="14220">
                  <c:v>-0.11939900000000001</c:v>
                </c:pt>
                <c:pt idx="14221">
                  <c:v>-0.117729</c:v>
                </c:pt>
                <c:pt idx="14222">
                  <c:v>-0.115938</c:v>
                </c:pt>
                <c:pt idx="14223">
                  <c:v>-0.114027</c:v>
                </c:pt>
                <c:pt idx="14224">
                  <c:v>-0.111999</c:v>
                </c:pt>
                <c:pt idx="14225">
                  <c:v>-0.109856</c:v>
                </c:pt>
                <c:pt idx="14226">
                  <c:v>-0.107599</c:v>
                </c:pt>
                <c:pt idx="14227">
                  <c:v>-0.10523100000000001</c:v>
                </c:pt>
                <c:pt idx="14228">
                  <c:v>-0.102756</c:v>
                </c:pt>
                <c:pt idx="14229">
                  <c:v>-0.100175</c:v>
                </c:pt>
                <c:pt idx="14230">
                  <c:v>-9.7492499999999996E-2</c:v>
                </c:pt>
                <c:pt idx="14231">
                  <c:v>-9.4711699999999996E-2</c:v>
                </c:pt>
                <c:pt idx="14232">
                  <c:v>-9.1835899999999998E-2</c:v>
                </c:pt>
                <c:pt idx="14233">
                  <c:v>-8.8868299999999997E-2</c:v>
                </c:pt>
                <c:pt idx="14234">
                  <c:v>-8.5811799999999994E-2</c:v>
                </c:pt>
                <c:pt idx="14235">
                  <c:v>-8.2669400000000004E-2</c:v>
                </c:pt>
                <c:pt idx="14236">
                  <c:v>-7.9444699999999993E-2</c:v>
                </c:pt>
                <c:pt idx="14237">
                  <c:v>-7.6141899999999998E-2</c:v>
                </c:pt>
                <c:pt idx="14238">
                  <c:v>-7.2764700000000002E-2</c:v>
                </c:pt>
                <c:pt idx="14239">
                  <c:v>-6.9317500000000004E-2</c:v>
                </c:pt>
                <c:pt idx="14240">
                  <c:v>-6.5805000000000002E-2</c:v>
                </c:pt>
                <c:pt idx="14241">
                  <c:v>-6.2232000000000003E-2</c:v>
                </c:pt>
                <c:pt idx="14242">
                  <c:v>-5.8602300000000003E-2</c:v>
                </c:pt>
                <c:pt idx="14243">
                  <c:v>-5.49194E-2</c:v>
                </c:pt>
                <c:pt idx="14244">
                  <c:v>-5.1187200000000002E-2</c:v>
                </c:pt>
                <c:pt idx="14245">
                  <c:v>-4.7410000000000001E-2</c:v>
                </c:pt>
                <c:pt idx="14246">
                  <c:v>-4.3592400000000003E-2</c:v>
                </c:pt>
                <c:pt idx="14247">
                  <c:v>-3.9738200000000001E-2</c:v>
                </c:pt>
                <c:pt idx="14248">
                  <c:v>-3.5851000000000001E-2</c:v>
                </c:pt>
                <c:pt idx="14249">
                  <c:v>-3.19353E-2</c:v>
                </c:pt>
                <c:pt idx="14250">
                  <c:v>-2.7996400000000001E-2</c:v>
                </c:pt>
                <c:pt idx="14251">
                  <c:v>-2.4040200000000001E-2</c:v>
                </c:pt>
                <c:pt idx="14252">
                  <c:v>-2.0071800000000001E-2</c:v>
                </c:pt>
                <c:pt idx="14253">
                  <c:v>-1.60964E-2</c:v>
                </c:pt>
                <c:pt idx="14254">
                  <c:v>-1.2118500000000001E-2</c:v>
                </c:pt>
                <c:pt idx="14255" formatCode="0.00E+00">
                  <c:v>-8.1431899999999998E-3</c:v>
                </c:pt>
                <c:pt idx="14256" formatCode="0.00E+00">
                  <c:v>-4.1747099999999999E-3</c:v>
                </c:pt>
                <c:pt idx="14257" formatCode="0.00E+00">
                  <c:v>-2.1714E-4</c:v>
                </c:pt>
                <c:pt idx="14258" formatCode="0.00E+00">
                  <c:v>3.7250999999999999E-3</c:v>
                </c:pt>
                <c:pt idx="14259" formatCode="0.00E+00">
                  <c:v>7.6469199999999998E-3</c:v>
                </c:pt>
                <c:pt idx="14260">
                  <c:v>1.1543400000000001E-2</c:v>
                </c:pt>
                <c:pt idx="14261">
                  <c:v>1.5410099999999999E-2</c:v>
                </c:pt>
                <c:pt idx="14262">
                  <c:v>1.92418E-2</c:v>
                </c:pt>
                <c:pt idx="14263">
                  <c:v>2.30332E-2</c:v>
                </c:pt>
                <c:pt idx="14264">
                  <c:v>2.6779899999999999E-2</c:v>
                </c:pt>
                <c:pt idx="14265">
                  <c:v>3.0478499999999999E-2</c:v>
                </c:pt>
                <c:pt idx="14266">
                  <c:v>3.4126200000000002E-2</c:v>
                </c:pt>
                <c:pt idx="14267">
                  <c:v>3.77194E-2</c:v>
                </c:pt>
                <c:pt idx="14268">
                  <c:v>4.1253999999999999E-2</c:v>
                </c:pt>
                <c:pt idx="14269">
                  <c:v>4.4725500000000001E-2</c:v>
                </c:pt>
                <c:pt idx="14270">
                  <c:v>4.81298E-2</c:v>
                </c:pt>
                <c:pt idx="14271">
                  <c:v>5.1463200000000001E-2</c:v>
                </c:pt>
                <c:pt idx="14272">
                  <c:v>5.47213E-2</c:v>
                </c:pt>
                <c:pt idx="14273">
                  <c:v>5.7899300000000001E-2</c:v>
                </c:pt>
                <c:pt idx="14274">
                  <c:v>6.0992600000000001E-2</c:v>
                </c:pt>
                <c:pt idx="14275">
                  <c:v>6.3997899999999996E-2</c:v>
                </c:pt>
                <c:pt idx="14276">
                  <c:v>6.6912600000000003E-2</c:v>
                </c:pt>
                <c:pt idx="14277">
                  <c:v>6.9734199999999996E-2</c:v>
                </c:pt>
                <c:pt idx="14278">
                  <c:v>7.2460200000000002E-2</c:v>
                </c:pt>
                <c:pt idx="14279">
                  <c:v>7.5088000000000002E-2</c:v>
                </c:pt>
                <c:pt idx="14280">
                  <c:v>7.7614699999999995E-2</c:v>
                </c:pt>
                <c:pt idx="14281">
                  <c:v>8.0036999999999997E-2</c:v>
                </c:pt>
                <c:pt idx="14282">
                  <c:v>8.2352300000000003E-2</c:v>
                </c:pt>
                <c:pt idx="14283">
                  <c:v>8.45577E-2</c:v>
                </c:pt>
                <c:pt idx="14284">
                  <c:v>8.6650099999999994E-2</c:v>
                </c:pt>
                <c:pt idx="14285">
                  <c:v>8.8626700000000003E-2</c:v>
                </c:pt>
                <c:pt idx="14286">
                  <c:v>9.0485300000000005E-2</c:v>
                </c:pt>
                <c:pt idx="14287">
                  <c:v>9.2224100000000003E-2</c:v>
                </c:pt>
                <c:pt idx="14288">
                  <c:v>9.3841499999999994E-2</c:v>
                </c:pt>
                <c:pt idx="14289">
                  <c:v>9.5336400000000002E-2</c:v>
                </c:pt>
                <c:pt idx="14290">
                  <c:v>9.6707699999999994E-2</c:v>
                </c:pt>
                <c:pt idx="14291">
                  <c:v>9.79545E-2</c:v>
                </c:pt>
                <c:pt idx="14292">
                  <c:v>9.9075700000000003E-2</c:v>
                </c:pt>
                <c:pt idx="14293">
                  <c:v>0.10007099999999999</c:v>
                </c:pt>
                <c:pt idx="14294">
                  <c:v>0.10094</c:v>
                </c:pt>
                <c:pt idx="14295">
                  <c:v>0.101683</c:v>
                </c:pt>
                <c:pt idx="14296">
                  <c:v>0.102299</c:v>
                </c:pt>
                <c:pt idx="14297">
                  <c:v>0.10278900000000001</c:v>
                </c:pt>
                <c:pt idx="14298">
                  <c:v>0.103154</c:v>
                </c:pt>
                <c:pt idx="14299">
                  <c:v>0.103392</c:v>
                </c:pt>
                <c:pt idx="14300">
                  <c:v>0.103505</c:v>
                </c:pt>
                <c:pt idx="14301">
                  <c:v>0.103493</c:v>
                </c:pt>
                <c:pt idx="14302">
                  <c:v>0.10335800000000001</c:v>
                </c:pt>
                <c:pt idx="14303">
                  <c:v>0.103099</c:v>
                </c:pt>
                <c:pt idx="14304">
                  <c:v>0.102718</c:v>
                </c:pt>
                <c:pt idx="14305">
                  <c:v>0.102216</c:v>
                </c:pt>
                <c:pt idx="14306">
                  <c:v>0.101594</c:v>
                </c:pt>
                <c:pt idx="14307">
                  <c:v>0.100855</c:v>
                </c:pt>
                <c:pt idx="14308">
                  <c:v>0.1</c:v>
                </c:pt>
                <c:pt idx="14309">
                  <c:v>9.9032499999999996E-2</c:v>
                </c:pt>
                <c:pt idx="14310">
                  <c:v>9.79545E-2</c:v>
                </c:pt>
                <c:pt idx="14311">
                  <c:v>9.6769300000000003E-2</c:v>
                </c:pt>
                <c:pt idx="14312">
                  <c:v>9.54792E-2</c:v>
                </c:pt>
                <c:pt idx="14313">
                  <c:v>9.4085600000000005E-2</c:v>
                </c:pt>
                <c:pt idx="14314">
                  <c:v>9.2590199999999998E-2</c:v>
                </c:pt>
                <c:pt idx="14315">
                  <c:v>9.0995000000000006E-2</c:v>
                </c:pt>
                <c:pt idx="14316">
                  <c:v>8.9303099999999996E-2</c:v>
                </c:pt>
                <c:pt idx="14317">
                  <c:v>8.7518299999999993E-2</c:v>
                </c:pt>
                <c:pt idx="14318">
                  <c:v>8.5644200000000004E-2</c:v>
                </c:pt>
                <c:pt idx="14319">
                  <c:v>8.3683300000000002E-2</c:v>
                </c:pt>
                <c:pt idx="14320">
                  <c:v>8.16384E-2</c:v>
                </c:pt>
                <c:pt idx="14321">
                  <c:v>7.9512799999999995E-2</c:v>
                </c:pt>
                <c:pt idx="14322">
                  <c:v>7.7310000000000004E-2</c:v>
                </c:pt>
                <c:pt idx="14323">
                  <c:v>7.50334E-2</c:v>
                </c:pt>
                <c:pt idx="14324">
                  <c:v>7.2686600000000004E-2</c:v>
                </c:pt>
                <c:pt idx="14325">
                  <c:v>7.0272799999999996E-2</c:v>
                </c:pt>
                <c:pt idx="14326">
                  <c:v>6.7795300000000003E-2</c:v>
                </c:pt>
                <c:pt idx="14327">
                  <c:v>6.5258399999999994E-2</c:v>
                </c:pt>
                <c:pt idx="14328">
                  <c:v>6.2667200000000006E-2</c:v>
                </c:pt>
                <c:pt idx="14329">
                  <c:v>6.0026700000000002E-2</c:v>
                </c:pt>
                <c:pt idx="14330">
                  <c:v>5.7341000000000003E-2</c:v>
                </c:pt>
                <c:pt idx="14331">
                  <c:v>5.4613000000000002E-2</c:v>
                </c:pt>
                <c:pt idx="14332">
                  <c:v>5.18459E-2</c:v>
                </c:pt>
                <c:pt idx="14333">
                  <c:v>4.9043499999999997E-2</c:v>
                </c:pt>
                <c:pt idx="14334">
                  <c:v>4.6210300000000003E-2</c:v>
                </c:pt>
                <c:pt idx="14335">
                  <c:v>4.3350399999999997E-2</c:v>
                </c:pt>
                <c:pt idx="14336">
                  <c:v>4.0467200000000002E-2</c:v>
                </c:pt>
                <c:pt idx="14337">
                  <c:v>3.7564699999999999E-2</c:v>
                </c:pt>
                <c:pt idx="14338">
                  <c:v>3.4647799999999999E-2</c:v>
                </c:pt>
                <c:pt idx="14339">
                  <c:v>3.1720499999999999E-2</c:v>
                </c:pt>
                <c:pt idx="14340">
                  <c:v>2.8786599999999999E-2</c:v>
                </c:pt>
                <c:pt idx="14341">
                  <c:v>2.5849799999999999E-2</c:v>
                </c:pt>
                <c:pt idx="14342">
                  <c:v>2.29141E-2</c:v>
                </c:pt>
                <c:pt idx="14343">
                  <c:v>1.99825E-2</c:v>
                </c:pt>
                <c:pt idx="14344">
                  <c:v>1.7057300000000001E-2</c:v>
                </c:pt>
                <c:pt idx="14345">
                  <c:v>1.4140700000000001E-2</c:v>
                </c:pt>
                <c:pt idx="14346">
                  <c:v>1.12359E-2</c:v>
                </c:pt>
                <c:pt idx="14347" formatCode="0.00E+00">
                  <c:v>8.3456199999999998E-3</c:v>
                </c:pt>
                <c:pt idx="14348" formatCode="0.00E+00">
                  <c:v>5.4727500000000002E-3</c:v>
                </c:pt>
                <c:pt idx="14349" formatCode="0.00E+00">
                  <c:v>2.6205600000000001E-3</c:v>
                </c:pt>
                <c:pt idx="14350" formatCode="0.00E+00">
                  <c:v>-2.0752800000000001E-4</c:v>
                </c:pt>
                <c:pt idx="14351" formatCode="0.00E+00">
                  <c:v>-3.0083900000000001E-3</c:v>
                </c:pt>
                <c:pt idx="14352" formatCode="0.00E+00">
                  <c:v>-5.7789900000000003E-3</c:v>
                </c:pt>
                <c:pt idx="14353" formatCode="0.00E+00">
                  <c:v>-8.5164100000000003E-3</c:v>
                </c:pt>
                <c:pt idx="14354">
                  <c:v>-1.1217700000000001E-2</c:v>
                </c:pt>
                <c:pt idx="14355">
                  <c:v>-1.3879499999999999E-2</c:v>
                </c:pt>
                <c:pt idx="14356">
                  <c:v>-1.6497899999999999E-2</c:v>
                </c:pt>
                <c:pt idx="14357">
                  <c:v>-1.90694E-2</c:v>
                </c:pt>
                <c:pt idx="14358">
                  <c:v>-2.1591800000000001E-2</c:v>
                </c:pt>
                <c:pt idx="14359">
                  <c:v>-2.4062699999999999E-2</c:v>
                </c:pt>
                <c:pt idx="14360">
                  <c:v>-2.6479300000000001E-2</c:v>
                </c:pt>
                <c:pt idx="14361">
                  <c:v>-2.8839199999999999E-2</c:v>
                </c:pt>
                <c:pt idx="14362">
                  <c:v>-3.1140500000000002E-2</c:v>
                </c:pt>
                <c:pt idx="14363">
                  <c:v>-3.3382200000000001E-2</c:v>
                </c:pt>
                <c:pt idx="14364">
                  <c:v>-3.5562999999999997E-2</c:v>
                </c:pt>
                <c:pt idx="14365">
                  <c:v>-3.7681699999999999E-2</c:v>
                </c:pt>
                <c:pt idx="14366">
                  <c:v>-3.9737099999999997E-2</c:v>
                </c:pt>
                <c:pt idx="14367">
                  <c:v>-4.1728000000000001E-2</c:v>
                </c:pt>
                <c:pt idx="14368">
                  <c:v>-4.3653299999999999E-2</c:v>
                </c:pt>
                <c:pt idx="14369">
                  <c:v>-4.55121E-2</c:v>
                </c:pt>
                <c:pt idx="14370">
                  <c:v>-4.73033E-2</c:v>
                </c:pt>
                <c:pt idx="14371">
                  <c:v>-4.9025800000000001E-2</c:v>
                </c:pt>
                <c:pt idx="14372">
                  <c:v>-5.0678899999999999E-2</c:v>
                </c:pt>
                <c:pt idx="14373">
                  <c:v>-5.2262299999999998E-2</c:v>
                </c:pt>
                <c:pt idx="14374">
                  <c:v>-5.3775799999999999E-2</c:v>
                </c:pt>
                <c:pt idx="14375">
                  <c:v>-5.5219400000000002E-2</c:v>
                </c:pt>
                <c:pt idx="14376">
                  <c:v>-5.6593299999999999E-2</c:v>
                </c:pt>
                <c:pt idx="14377">
                  <c:v>-5.78983E-2</c:v>
                </c:pt>
                <c:pt idx="14378">
                  <c:v>-5.9133999999999999E-2</c:v>
                </c:pt>
                <c:pt idx="14379">
                  <c:v>-6.0298900000000002E-2</c:v>
                </c:pt>
                <c:pt idx="14380">
                  <c:v>-6.1392500000000003E-2</c:v>
                </c:pt>
                <c:pt idx="14381">
                  <c:v>-6.2415699999999998E-2</c:v>
                </c:pt>
                <c:pt idx="14382">
                  <c:v>-6.3370200000000002E-2</c:v>
                </c:pt>
                <c:pt idx="14383">
                  <c:v>-6.42567E-2</c:v>
                </c:pt>
                <c:pt idx="14384">
                  <c:v>-6.50757E-2</c:v>
                </c:pt>
                <c:pt idx="14385">
                  <c:v>-6.5827999999999998E-2</c:v>
                </c:pt>
                <c:pt idx="14386">
                  <c:v>-6.6514400000000001E-2</c:v>
                </c:pt>
                <c:pt idx="14387">
                  <c:v>-6.7135200000000006E-2</c:v>
                </c:pt>
                <c:pt idx="14388">
                  <c:v>-6.7691600000000005E-2</c:v>
                </c:pt>
                <c:pt idx="14389">
                  <c:v>-6.8185800000000005E-2</c:v>
                </c:pt>
                <c:pt idx="14390">
                  <c:v>-6.8618799999999994E-2</c:v>
                </c:pt>
                <c:pt idx="14391">
                  <c:v>-6.8991499999999997E-2</c:v>
                </c:pt>
                <c:pt idx="14392">
                  <c:v>-6.9305199999999997E-2</c:v>
                </c:pt>
                <c:pt idx="14393">
                  <c:v>-6.9561999999999999E-2</c:v>
                </c:pt>
                <c:pt idx="14394">
                  <c:v>-6.9764099999999996E-2</c:v>
                </c:pt>
                <c:pt idx="14395">
                  <c:v>-6.9913699999999995E-2</c:v>
                </c:pt>
                <c:pt idx="14396">
                  <c:v>-7.0013099999999995E-2</c:v>
                </c:pt>
                <c:pt idx="14397">
                  <c:v>-7.0064299999999996E-2</c:v>
                </c:pt>
                <c:pt idx="14398">
                  <c:v>-7.0068400000000003E-2</c:v>
                </c:pt>
                <c:pt idx="14399">
                  <c:v>-7.0026099999999994E-2</c:v>
                </c:pt>
                <c:pt idx="14400">
                  <c:v>-6.9938700000000006E-2</c:v>
                </c:pt>
                <c:pt idx="14401">
                  <c:v>-6.9807800000000003E-2</c:v>
                </c:pt>
                <c:pt idx="14402">
                  <c:v>-6.9635100000000005E-2</c:v>
                </c:pt>
                <c:pt idx="14403">
                  <c:v>-6.9422600000000001E-2</c:v>
                </c:pt>
                <c:pt idx="14404">
                  <c:v>-6.9172200000000003E-2</c:v>
                </c:pt>
                <c:pt idx="14405">
                  <c:v>-6.8886000000000003E-2</c:v>
                </c:pt>
                <c:pt idx="14406">
                  <c:v>-6.8566799999999997E-2</c:v>
                </c:pt>
                <c:pt idx="14407">
                  <c:v>-6.8217700000000006E-2</c:v>
                </c:pt>
                <c:pt idx="14408">
                  <c:v>-6.7841499999999999E-2</c:v>
                </c:pt>
                <c:pt idx="14409">
                  <c:v>-6.74405E-2</c:v>
                </c:pt>
                <c:pt idx="14410">
                  <c:v>-6.7017199999999999E-2</c:v>
                </c:pt>
                <c:pt idx="14411">
                  <c:v>-6.6574099999999997E-2</c:v>
                </c:pt>
                <c:pt idx="14412">
                  <c:v>-6.6113000000000005E-2</c:v>
                </c:pt>
                <c:pt idx="14413">
                  <c:v>-6.5635799999999994E-2</c:v>
                </c:pt>
                <c:pt idx="14414">
                  <c:v>-6.5144300000000002E-2</c:v>
                </c:pt>
                <c:pt idx="14415">
                  <c:v>-6.4640400000000001E-2</c:v>
                </c:pt>
                <c:pt idx="14416">
                  <c:v>-6.4126100000000005E-2</c:v>
                </c:pt>
                <c:pt idx="14417">
                  <c:v>-6.3603300000000002E-2</c:v>
                </c:pt>
                <c:pt idx="14418">
                  <c:v>-6.3073500000000005E-2</c:v>
                </c:pt>
                <c:pt idx="14419">
                  <c:v>-6.2537599999999999E-2</c:v>
                </c:pt>
                <c:pt idx="14420">
                  <c:v>-6.1996299999999997E-2</c:v>
                </c:pt>
                <c:pt idx="14421">
                  <c:v>-6.1450999999999999E-2</c:v>
                </c:pt>
                <c:pt idx="14422">
                  <c:v>-6.0902600000000001E-2</c:v>
                </c:pt>
                <c:pt idx="14423">
                  <c:v>-6.0352000000000003E-2</c:v>
                </c:pt>
                <c:pt idx="14424">
                  <c:v>-5.9801E-2</c:v>
                </c:pt>
                <c:pt idx="14425">
                  <c:v>-5.9252300000000001E-2</c:v>
                </c:pt>
                <c:pt idx="14426">
                  <c:v>-5.8708299999999998E-2</c:v>
                </c:pt>
                <c:pt idx="14427">
                  <c:v>-5.8170300000000001E-2</c:v>
                </c:pt>
                <c:pt idx="14428">
                  <c:v>-5.7639500000000003E-2</c:v>
                </c:pt>
                <c:pt idx="14429">
                  <c:v>-5.7117599999999998E-2</c:v>
                </c:pt>
                <c:pt idx="14430">
                  <c:v>-5.6605799999999998E-2</c:v>
                </c:pt>
                <c:pt idx="14431">
                  <c:v>-5.6105000000000002E-2</c:v>
                </c:pt>
                <c:pt idx="14432">
                  <c:v>-5.56158E-2</c:v>
                </c:pt>
                <c:pt idx="14433">
                  <c:v>-5.5139800000000003E-2</c:v>
                </c:pt>
                <c:pt idx="14434">
                  <c:v>-5.4677999999999997E-2</c:v>
                </c:pt>
                <c:pt idx="14435">
                  <c:v>-5.4231500000000002E-2</c:v>
                </c:pt>
                <c:pt idx="14436">
                  <c:v>-5.3801099999999998E-2</c:v>
                </c:pt>
                <c:pt idx="14437">
                  <c:v>-5.3387200000000003E-2</c:v>
                </c:pt>
                <c:pt idx="14438">
                  <c:v>-5.2989599999999998E-2</c:v>
                </c:pt>
                <c:pt idx="14439">
                  <c:v>-5.2608299999999997E-2</c:v>
                </c:pt>
                <c:pt idx="14440">
                  <c:v>-5.22443E-2</c:v>
                </c:pt>
                <c:pt idx="14441">
                  <c:v>-5.18985E-2</c:v>
                </c:pt>
                <c:pt idx="14442">
                  <c:v>-5.15713E-2</c:v>
                </c:pt>
                <c:pt idx="14443">
                  <c:v>-5.12624E-2</c:v>
                </c:pt>
                <c:pt idx="14444">
                  <c:v>-5.0970700000000001E-2</c:v>
                </c:pt>
                <c:pt idx="14445">
                  <c:v>-5.0695200000000003E-2</c:v>
                </c:pt>
                <c:pt idx="14446">
                  <c:v>-5.0435000000000001E-2</c:v>
                </c:pt>
                <c:pt idx="14447">
                  <c:v>-5.0189900000000003E-2</c:v>
                </c:pt>
                <c:pt idx="14448">
                  <c:v>-4.9959000000000003E-2</c:v>
                </c:pt>
                <c:pt idx="14449">
                  <c:v>-4.9741300000000002E-2</c:v>
                </c:pt>
                <c:pt idx="14450">
                  <c:v>-4.9536799999999999E-2</c:v>
                </c:pt>
                <c:pt idx="14451">
                  <c:v>-4.9346099999999997E-2</c:v>
                </c:pt>
                <c:pt idx="14452">
                  <c:v>-4.9168799999999999E-2</c:v>
                </c:pt>
                <c:pt idx="14453">
                  <c:v>-4.9004199999999998E-2</c:v>
                </c:pt>
                <c:pt idx="14454">
                  <c:v>-4.8850999999999999E-2</c:v>
                </c:pt>
                <c:pt idx="14455">
                  <c:v>-4.8708099999999997E-2</c:v>
                </c:pt>
                <c:pt idx="14456">
                  <c:v>-4.8574300000000001E-2</c:v>
                </c:pt>
                <c:pt idx="14457">
                  <c:v>-4.8448199999999997E-2</c:v>
                </c:pt>
                <c:pt idx="14458">
                  <c:v>-4.8329299999999999E-2</c:v>
                </c:pt>
                <c:pt idx="14459">
                  <c:v>-4.8217000000000003E-2</c:v>
                </c:pt>
                <c:pt idx="14460">
                  <c:v>-4.8110399999999998E-2</c:v>
                </c:pt>
                <c:pt idx="14461">
                  <c:v>-4.8007899999999999E-2</c:v>
                </c:pt>
                <c:pt idx="14462">
                  <c:v>-4.7907600000000002E-2</c:v>
                </c:pt>
                <c:pt idx="14463">
                  <c:v>-4.7807700000000002E-2</c:v>
                </c:pt>
                <c:pt idx="14464">
                  <c:v>-4.7705699999999997E-2</c:v>
                </c:pt>
                <c:pt idx="14465">
                  <c:v>-4.7599000000000002E-2</c:v>
                </c:pt>
                <c:pt idx="14466">
                  <c:v>-4.74855E-2</c:v>
                </c:pt>
                <c:pt idx="14467">
                  <c:v>-4.7363700000000002E-2</c:v>
                </c:pt>
                <c:pt idx="14468">
                  <c:v>-4.7232299999999998E-2</c:v>
                </c:pt>
                <c:pt idx="14469">
                  <c:v>-4.7090199999999999E-2</c:v>
                </c:pt>
                <c:pt idx="14470">
                  <c:v>-4.6936199999999997E-2</c:v>
                </c:pt>
                <c:pt idx="14471">
                  <c:v>-4.67686E-2</c:v>
                </c:pt>
                <c:pt idx="14472">
                  <c:v>-4.6584899999999999E-2</c:v>
                </c:pt>
                <c:pt idx="14473">
                  <c:v>-4.6382600000000003E-2</c:v>
                </c:pt>
                <c:pt idx="14474">
                  <c:v>-4.6160399999999997E-2</c:v>
                </c:pt>
                <c:pt idx="14475">
                  <c:v>-4.5918199999999999E-2</c:v>
                </c:pt>
                <c:pt idx="14476">
                  <c:v>-4.5655000000000001E-2</c:v>
                </c:pt>
                <c:pt idx="14477">
                  <c:v>-4.5369300000000001E-2</c:v>
                </c:pt>
                <c:pt idx="14478">
                  <c:v>-4.5059200000000001E-2</c:v>
                </c:pt>
                <c:pt idx="14479">
                  <c:v>-4.4723800000000001E-2</c:v>
                </c:pt>
                <c:pt idx="14480">
                  <c:v>-4.4361900000000003E-2</c:v>
                </c:pt>
                <c:pt idx="14481">
                  <c:v>-4.3971299999999998E-2</c:v>
                </c:pt>
                <c:pt idx="14482">
                  <c:v>-4.3548900000000001E-2</c:v>
                </c:pt>
                <c:pt idx="14483">
                  <c:v>-4.30923E-2</c:v>
                </c:pt>
                <c:pt idx="14484">
                  <c:v>-4.2600100000000002E-2</c:v>
                </c:pt>
                <c:pt idx="14485">
                  <c:v>-4.2070999999999997E-2</c:v>
                </c:pt>
                <c:pt idx="14486">
                  <c:v>-4.1503900000000003E-2</c:v>
                </c:pt>
                <c:pt idx="14487">
                  <c:v>-4.0897999999999997E-2</c:v>
                </c:pt>
                <c:pt idx="14488">
                  <c:v>-4.0252400000000001E-2</c:v>
                </c:pt>
                <c:pt idx="14489">
                  <c:v>-3.9565200000000002E-2</c:v>
                </c:pt>
                <c:pt idx="14490">
                  <c:v>-3.8835000000000001E-2</c:v>
                </c:pt>
                <c:pt idx="14491">
                  <c:v>-3.8061699999999997E-2</c:v>
                </c:pt>
                <c:pt idx="14492">
                  <c:v>-3.7245399999999998E-2</c:v>
                </c:pt>
                <c:pt idx="14493">
                  <c:v>-3.63857E-2</c:v>
                </c:pt>
                <c:pt idx="14494">
                  <c:v>-3.5481899999999997E-2</c:v>
                </c:pt>
                <c:pt idx="14495">
                  <c:v>-3.4533899999999999E-2</c:v>
                </c:pt>
                <c:pt idx="14496">
                  <c:v>-3.3541599999999998E-2</c:v>
                </c:pt>
                <c:pt idx="14497">
                  <c:v>-3.2504699999999997E-2</c:v>
                </c:pt>
                <c:pt idx="14498">
                  <c:v>-3.1422600000000002E-2</c:v>
                </c:pt>
                <c:pt idx="14499">
                  <c:v>-3.02943E-2</c:v>
                </c:pt>
                <c:pt idx="14500">
                  <c:v>-2.9118100000000001E-2</c:v>
                </c:pt>
                <c:pt idx="14501">
                  <c:v>-2.7892799999999999E-2</c:v>
                </c:pt>
                <c:pt idx="14502">
                  <c:v>-2.66191E-2</c:v>
                </c:pt>
                <c:pt idx="14503">
                  <c:v>-2.52988E-2</c:v>
                </c:pt>
                <c:pt idx="14504">
                  <c:v>-2.3933800000000002E-2</c:v>
                </c:pt>
                <c:pt idx="14505">
                  <c:v>-2.2524499999999999E-2</c:v>
                </c:pt>
                <c:pt idx="14506">
                  <c:v>-2.1070100000000001E-2</c:v>
                </c:pt>
                <c:pt idx="14507">
                  <c:v>-1.95695E-2</c:v>
                </c:pt>
                <c:pt idx="14508">
                  <c:v>-1.8022699999999999E-2</c:v>
                </c:pt>
                <c:pt idx="14509">
                  <c:v>-1.6431100000000001E-2</c:v>
                </c:pt>
                <c:pt idx="14510">
                  <c:v>-1.4795600000000001E-2</c:v>
                </c:pt>
                <c:pt idx="14511">
                  <c:v>-1.31173E-2</c:v>
                </c:pt>
                <c:pt idx="14512">
                  <c:v>-1.13981E-2</c:v>
                </c:pt>
                <c:pt idx="14513" formatCode="0.00E+00">
                  <c:v>-9.6396499999999996E-3</c:v>
                </c:pt>
                <c:pt idx="14514" formatCode="0.00E+00">
                  <c:v>-7.8434799999999999E-3</c:v>
                </c:pt>
                <c:pt idx="14515" formatCode="0.00E+00">
                  <c:v>-6.01126E-3</c:v>
                </c:pt>
                <c:pt idx="14516" formatCode="0.00E+00">
                  <c:v>-4.1449700000000004E-3</c:v>
                </c:pt>
                <c:pt idx="14517" formatCode="0.00E+00">
                  <c:v>-2.2461899999999999E-3</c:v>
                </c:pt>
                <c:pt idx="14518" formatCode="0.00E+00">
                  <c:v>-3.1600999999999998E-4</c:v>
                </c:pt>
                <c:pt idx="14519" formatCode="0.00E+00">
                  <c:v>1.6443499999999999E-3</c:v>
                </c:pt>
                <c:pt idx="14520" formatCode="0.00E+00">
                  <c:v>3.63299E-3</c:v>
                </c:pt>
                <c:pt idx="14521" formatCode="0.00E+00">
                  <c:v>5.6477799999999998E-3</c:v>
                </c:pt>
                <c:pt idx="14522" formatCode="0.00E+00">
                  <c:v>7.6870000000000003E-3</c:v>
                </c:pt>
                <c:pt idx="14523" formatCode="0.00E+00">
                  <c:v>9.74883E-3</c:v>
                </c:pt>
                <c:pt idx="14524">
                  <c:v>1.1831100000000001E-2</c:v>
                </c:pt>
                <c:pt idx="14525">
                  <c:v>1.3931900000000001E-2</c:v>
                </c:pt>
                <c:pt idx="14526">
                  <c:v>1.6049500000000001E-2</c:v>
                </c:pt>
                <c:pt idx="14527">
                  <c:v>1.8182400000000001E-2</c:v>
                </c:pt>
                <c:pt idx="14528">
                  <c:v>2.0328499999999999E-2</c:v>
                </c:pt>
                <c:pt idx="14529">
                  <c:v>2.24852E-2</c:v>
                </c:pt>
                <c:pt idx="14530">
                  <c:v>2.4649600000000001E-2</c:v>
                </c:pt>
                <c:pt idx="14531">
                  <c:v>2.68188E-2</c:v>
                </c:pt>
                <c:pt idx="14532">
                  <c:v>2.89898E-2</c:v>
                </c:pt>
                <c:pt idx="14533">
                  <c:v>3.11594E-2</c:v>
                </c:pt>
                <c:pt idx="14534">
                  <c:v>3.3325199999999999E-2</c:v>
                </c:pt>
                <c:pt idx="14535">
                  <c:v>3.5485000000000003E-2</c:v>
                </c:pt>
                <c:pt idx="14536">
                  <c:v>3.7635700000000001E-2</c:v>
                </c:pt>
                <c:pt idx="14537">
                  <c:v>3.97734E-2</c:v>
                </c:pt>
                <c:pt idx="14538">
                  <c:v>4.1893600000000003E-2</c:v>
                </c:pt>
                <c:pt idx="14539">
                  <c:v>4.39926E-2</c:v>
                </c:pt>
                <c:pt idx="14540">
                  <c:v>4.6066999999999997E-2</c:v>
                </c:pt>
                <c:pt idx="14541">
                  <c:v>4.8113499999999997E-2</c:v>
                </c:pt>
                <c:pt idx="14542">
                  <c:v>5.0128399999999997E-2</c:v>
                </c:pt>
                <c:pt idx="14543">
                  <c:v>5.2108399999999999E-2</c:v>
                </c:pt>
                <c:pt idx="14544">
                  <c:v>5.4051099999999998E-2</c:v>
                </c:pt>
                <c:pt idx="14545">
                  <c:v>5.5953999999999997E-2</c:v>
                </c:pt>
                <c:pt idx="14546">
                  <c:v>5.7814400000000002E-2</c:v>
                </c:pt>
                <c:pt idx="14547">
                  <c:v>5.96292E-2</c:v>
                </c:pt>
                <c:pt idx="14548">
                  <c:v>6.1395100000000001E-2</c:v>
                </c:pt>
                <c:pt idx="14549">
                  <c:v>6.3109299999999993E-2</c:v>
                </c:pt>
                <c:pt idx="14550">
                  <c:v>6.4769300000000002E-2</c:v>
                </c:pt>
                <c:pt idx="14551">
                  <c:v>6.6372700000000007E-2</c:v>
                </c:pt>
                <c:pt idx="14552">
                  <c:v>6.7916699999999997E-2</c:v>
                </c:pt>
                <c:pt idx="14553">
                  <c:v>6.9398399999999999E-2</c:v>
                </c:pt>
                <c:pt idx="14554">
                  <c:v>7.0814299999999997E-2</c:v>
                </c:pt>
                <c:pt idx="14555">
                  <c:v>7.2161900000000001E-2</c:v>
                </c:pt>
                <c:pt idx="14556">
                  <c:v>7.3438600000000007E-2</c:v>
                </c:pt>
                <c:pt idx="14557">
                  <c:v>7.4641399999999997E-2</c:v>
                </c:pt>
                <c:pt idx="14558">
                  <c:v>7.5767299999999996E-2</c:v>
                </c:pt>
                <c:pt idx="14559">
                  <c:v>7.6813699999999999E-2</c:v>
                </c:pt>
                <c:pt idx="14560">
                  <c:v>7.7778E-2</c:v>
                </c:pt>
                <c:pt idx="14561">
                  <c:v>7.8657400000000002E-2</c:v>
                </c:pt>
                <c:pt idx="14562">
                  <c:v>7.9450400000000004E-2</c:v>
                </c:pt>
                <c:pt idx="14563">
                  <c:v>8.0155199999999996E-2</c:v>
                </c:pt>
                <c:pt idx="14564">
                  <c:v>8.0769999999999995E-2</c:v>
                </c:pt>
                <c:pt idx="14565">
                  <c:v>8.1292699999999996E-2</c:v>
                </c:pt>
                <c:pt idx="14566">
                  <c:v>8.1721600000000005E-2</c:v>
                </c:pt>
                <c:pt idx="14567">
                  <c:v>8.20549E-2</c:v>
                </c:pt>
                <c:pt idx="14568">
                  <c:v>8.2291000000000003E-2</c:v>
                </c:pt>
                <c:pt idx="14569">
                  <c:v>8.2428699999999994E-2</c:v>
                </c:pt>
                <c:pt idx="14570">
                  <c:v>8.2466800000000007E-2</c:v>
                </c:pt>
                <c:pt idx="14571">
                  <c:v>8.2404099999999994E-2</c:v>
                </c:pt>
                <c:pt idx="14572">
                  <c:v>8.2239300000000001E-2</c:v>
                </c:pt>
                <c:pt idx="14573">
                  <c:v>8.1971199999999994E-2</c:v>
                </c:pt>
                <c:pt idx="14574">
                  <c:v>8.15993E-2</c:v>
                </c:pt>
                <c:pt idx="14575">
                  <c:v>8.1123399999999998E-2</c:v>
                </c:pt>
                <c:pt idx="14576">
                  <c:v>8.0543699999999996E-2</c:v>
                </c:pt>
                <c:pt idx="14577">
                  <c:v>7.9859899999999998E-2</c:v>
                </c:pt>
                <c:pt idx="14578">
                  <c:v>7.9071500000000003E-2</c:v>
                </c:pt>
                <c:pt idx="14579">
                  <c:v>7.8178200000000003E-2</c:v>
                </c:pt>
                <c:pt idx="14580">
                  <c:v>7.7179700000000004E-2</c:v>
                </c:pt>
                <c:pt idx="14581">
                  <c:v>7.6076599999999994E-2</c:v>
                </c:pt>
                <c:pt idx="14582">
                  <c:v>7.4869599999999994E-2</c:v>
                </c:pt>
                <c:pt idx="14583">
                  <c:v>7.3559899999999998E-2</c:v>
                </c:pt>
                <c:pt idx="14584">
                  <c:v>7.2148599999999993E-2</c:v>
                </c:pt>
                <c:pt idx="14585">
                  <c:v>7.0636900000000002E-2</c:v>
                </c:pt>
                <c:pt idx="14586">
                  <c:v>6.9026199999999996E-2</c:v>
                </c:pt>
                <c:pt idx="14587">
                  <c:v>6.7318000000000003E-2</c:v>
                </c:pt>
                <c:pt idx="14588">
                  <c:v>6.5513600000000005E-2</c:v>
                </c:pt>
                <c:pt idx="14589">
                  <c:v>6.3614799999999999E-2</c:v>
                </c:pt>
                <c:pt idx="14590">
                  <c:v>6.1622900000000001E-2</c:v>
                </c:pt>
                <c:pt idx="14591">
                  <c:v>5.95392E-2</c:v>
                </c:pt>
                <c:pt idx="14592">
                  <c:v>5.7365399999999997E-2</c:v>
                </c:pt>
                <c:pt idx="14593">
                  <c:v>5.5103300000000001E-2</c:v>
                </c:pt>
                <c:pt idx="14594">
                  <c:v>5.2755099999999999E-2</c:v>
                </c:pt>
                <c:pt idx="14595">
                  <c:v>5.0323100000000003E-2</c:v>
                </c:pt>
                <c:pt idx="14596">
                  <c:v>4.7809900000000002E-2</c:v>
                </c:pt>
                <c:pt idx="14597">
                  <c:v>4.5218000000000001E-2</c:v>
                </c:pt>
                <c:pt idx="14598">
                  <c:v>4.2549900000000002E-2</c:v>
                </c:pt>
                <c:pt idx="14599">
                  <c:v>3.9808200000000002E-2</c:v>
                </c:pt>
                <c:pt idx="14600">
                  <c:v>3.6996000000000001E-2</c:v>
                </c:pt>
                <c:pt idx="14601">
                  <c:v>3.4116399999999998E-2</c:v>
                </c:pt>
                <c:pt idx="14602">
                  <c:v>3.1172399999999999E-2</c:v>
                </c:pt>
                <c:pt idx="14603">
                  <c:v>2.8167600000000001E-2</c:v>
                </c:pt>
                <c:pt idx="14604">
                  <c:v>2.5105200000000001E-2</c:v>
                </c:pt>
                <c:pt idx="14605">
                  <c:v>2.1988400000000002E-2</c:v>
                </c:pt>
                <c:pt idx="14606">
                  <c:v>1.8820199999999999E-2</c:v>
                </c:pt>
                <c:pt idx="14607">
                  <c:v>1.56042E-2</c:v>
                </c:pt>
                <c:pt idx="14608">
                  <c:v>1.23447E-2</c:v>
                </c:pt>
                <c:pt idx="14609" formatCode="0.00E+00">
                  <c:v>9.0456000000000009E-3</c:v>
                </c:pt>
                <c:pt idx="14610" formatCode="0.00E+00">
                  <c:v>5.7103600000000003E-3</c:v>
                </c:pt>
                <c:pt idx="14611" formatCode="0.00E+00">
                  <c:v>2.3424800000000001E-3</c:v>
                </c:pt>
                <c:pt idx="14612" formatCode="0.00E+00">
                  <c:v>-1.05422E-3</c:v>
                </c:pt>
                <c:pt idx="14613" formatCode="0.00E+00">
                  <c:v>-4.4757E-3</c:v>
                </c:pt>
                <c:pt idx="14614" formatCode="0.00E+00">
                  <c:v>-7.9178900000000003E-3</c:v>
                </c:pt>
                <c:pt idx="14615">
                  <c:v>-1.1376799999999999E-2</c:v>
                </c:pt>
                <c:pt idx="14616">
                  <c:v>-1.48486E-2</c:v>
                </c:pt>
                <c:pt idx="14617">
                  <c:v>-1.8328799999999999E-2</c:v>
                </c:pt>
                <c:pt idx="14618">
                  <c:v>-2.1812000000000002E-2</c:v>
                </c:pt>
                <c:pt idx="14619">
                  <c:v>-2.5293800000000002E-2</c:v>
                </c:pt>
                <c:pt idx="14620">
                  <c:v>-2.87707E-2</c:v>
                </c:pt>
                <c:pt idx="14621">
                  <c:v>-3.2239299999999999E-2</c:v>
                </c:pt>
                <c:pt idx="14622">
                  <c:v>-3.56958E-2</c:v>
                </c:pt>
                <c:pt idx="14623">
                  <c:v>-3.9135799999999998E-2</c:v>
                </c:pt>
                <c:pt idx="14624">
                  <c:v>-4.2555000000000003E-2</c:v>
                </c:pt>
                <c:pt idx="14625">
                  <c:v>-4.5949400000000001E-2</c:v>
                </c:pt>
                <c:pt idx="14626">
                  <c:v>-4.9315600000000001E-2</c:v>
                </c:pt>
                <c:pt idx="14627">
                  <c:v>-5.2648500000000001E-2</c:v>
                </c:pt>
                <c:pt idx="14628">
                  <c:v>-5.5938000000000002E-2</c:v>
                </c:pt>
                <c:pt idx="14629">
                  <c:v>-5.9178399999999999E-2</c:v>
                </c:pt>
                <c:pt idx="14630">
                  <c:v>-6.2372499999999997E-2</c:v>
                </c:pt>
                <c:pt idx="14631">
                  <c:v>-6.5518199999999999E-2</c:v>
                </c:pt>
                <c:pt idx="14632">
                  <c:v>-6.8607799999999997E-2</c:v>
                </c:pt>
                <c:pt idx="14633">
                  <c:v>-7.1637300000000001E-2</c:v>
                </c:pt>
                <c:pt idx="14634">
                  <c:v>-7.4604599999999993E-2</c:v>
                </c:pt>
                <c:pt idx="14635">
                  <c:v>-7.7506699999999998E-2</c:v>
                </c:pt>
                <c:pt idx="14636">
                  <c:v>-8.0339599999999997E-2</c:v>
                </c:pt>
                <c:pt idx="14637">
                  <c:v>-8.3098599999999995E-2</c:v>
                </c:pt>
                <c:pt idx="14638">
                  <c:v>-8.5779800000000003E-2</c:v>
                </c:pt>
                <c:pt idx="14639">
                  <c:v>-8.8379600000000003E-2</c:v>
                </c:pt>
                <c:pt idx="14640">
                  <c:v>-9.0894799999999998E-2</c:v>
                </c:pt>
                <c:pt idx="14641">
                  <c:v>-9.3322699999999995E-2</c:v>
                </c:pt>
                <c:pt idx="14642">
                  <c:v>-9.5660499999999996E-2</c:v>
                </c:pt>
                <c:pt idx="14643">
                  <c:v>-9.7905699999999998E-2</c:v>
                </c:pt>
                <c:pt idx="14644">
                  <c:v>-0.10005600000000001</c:v>
                </c:pt>
                <c:pt idx="14645">
                  <c:v>-0.10210900000000001</c:v>
                </c:pt>
                <c:pt idx="14646">
                  <c:v>-0.104063</c:v>
                </c:pt>
                <c:pt idx="14647">
                  <c:v>-0.10591399999999999</c:v>
                </c:pt>
                <c:pt idx="14648">
                  <c:v>-0.10766199999999999</c:v>
                </c:pt>
                <c:pt idx="14649">
                  <c:v>-0.109302</c:v>
                </c:pt>
                <c:pt idx="14650">
                  <c:v>-0.110832</c:v>
                </c:pt>
                <c:pt idx="14651">
                  <c:v>-0.112251</c:v>
                </c:pt>
                <c:pt idx="14652">
                  <c:v>-0.11355700000000001</c:v>
                </c:pt>
                <c:pt idx="14653">
                  <c:v>-0.114749</c:v>
                </c:pt>
                <c:pt idx="14654">
                  <c:v>-0.115825</c:v>
                </c:pt>
                <c:pt idx="14655">
                  <c:v>-0.116783</c:v>
                </c:pt>
                <c:pt idx="14656">
                  <c:v>-0.11762400000000001</c:v>
                </c:pt>
                <c:pt idx="14657">
                  <c:v>-0.11834600000000001</c:v>
                </c:pt>
                <c:pt idx="14658">
                  <c:v>-0.118949</c:v>
                </c:pt>
                <c:pt idx="14659">
                  <c:v>-0.11942999999999999</c:v>
                </c:pt>
                <c:pt idx="14660">
                  <c:v>-0.11978999999999999</c:v>
                </c:pt>
                <c:pt idx="14661">
                  <c:v>-0.12002699999999999</c:v>
                </c:pt>
                <c:pt idx="14662">
                  <c:v>-0.120142</c:v>
                </c:pt>
                <c:pt idx="14663">
                  <c:v>-0.12013500000000001</c:v>
                </c:pt>
                <c:pt idx="14664">
                  <c:v>-0.120006</c:v>
                </c:pt>
                <c:pt idx="14665">
                  <c:v>-0.119755</c:v>
                </c:pt>
                <c:pt idx="14666">
                  <c:v>-0.119382</c:v>
                </c:pt>
                <c:pt idx="14667">
                  <c:v>-0.11888899999999999</c:v>
                </c:pt>
                <c:pt idx="14668">
                  <c:v>-0.11827600000000001</c:v>
                </c:pt>
                <c:pt idx="14669">
                  <c:v>-0.117545</c:v>
                </c:pt>
                <c:pt idx="14670">
                  <c:v>-0.11669599999999999</c:v>
                </c:pt>
                <c:pt idx="14671">
                  <c:v>-0.115732</c:v>
                </c:pt>
                <c:pt idx="14672">
                  <c:v>-0.114652</c:v>
                </c:pt>
                <c:pt idx="14673">
                  <c:v>-0.11346000000000001</c:v>
                </c:pt>
                <c:pt idx="14674">
                  <c:v>-0.11215799999999999</c:v>
                </c:pt>
                <c:pt idx="14675">
                  <c:v>-0.110748</c:v>
                </c:pt>
                <c:pt idx="14676">
                  <c:v>-0.10923099999999999</c:v>
                </c:pt>
                <c:pt idx="14677">
                  <c:v>-0.107611</c:v>
                </c:pt>
                <c:pt idx="14678">
                  <c:v>-0.105888</c:v>
                </c:pt>
                <c:pt idx="14679">
                  <c:v>-0.10406600000000001</c:v>
                </c:pt>
                <c:pt idx="14680">
                  <c:v>-0.102147</c:v>
                </c:pt>
                <c:pt idx="14681">
                  <c:v>-0.100134</c:v>
                </c:pt>
                <c:pt idx="14682">
                  <c:v>-9.8029900000000003E-2</c:v>
                </c:pt>
                <c:pt idx="14683">
                  <c:v>-9.5838199999999998E-2</c:v>
                </c:pt>
                <c:pt idx="14684">
                  <c:v>-9.3562099999999995E-2</c:v>
                </c:pt>
                <c:pt idx="14685">
                  <c:v>-9.12047E-2</c:v>
                </c:pt>
                <c:pt idx="14686">
                  <c:v>-8.8769100000000004E-2</c:v>
                </c:pt>
                <c:pt idx="14687">
                  <c:v>-8.6258399999999999E-2</c:v>
                </c:pt>
                <c:pt idx="14688">
                  <c:v>-8.3676100000000003E-2</c:v>
                </c:pt>
                <c:pt idx="14689">
                  <c:v>-8.1026200000000007E-2</c:v>
                </c:pt>
                <c:pt idx="14690">
                  <c:v>-7.8309199999999995E-2</c:v>
                </c:pt>
                <c:pt idx="14691">
                  <c:v>-7.5523999999999994E-2</c:v>
                </c:pt>
                <c:pt idx="14692">
                  <c:v>-7.2677500000000006E-2</c:v>
                </c:pt>
                <c:pt idx="14693">
                  <c:v>-6.9779599999999997E-2</c:v>
                </c:pt>
                <c:pt idx="14694">
                  <c:v>-6.6832199999999994E-2</c:v>
                </c:pt>
                <c:pt idx="14695">
                  <c:v>-6.3836400000000001E-2</c:v>
                </c:pt>
                <c:pt idx="14696">
                  <c:v>-6.0797200000000003E-2</c:v>
                </c:pt>
                <c:pt idx="14697">
                  <c:v>-5.7720100000000003E-2</c:v>
                </c:pt>
                <c:pt idx="14698">
                  <c:v>-5.4608900000000002E-2</c:v>
                </c:pt>
                <c:pt idx="14699">
                  <c:v>-5.1467499999999999E-2</c:v>
                </c:pt>
                <c:pt idx="14700">
                  <c:v>-4.82999E-2</c:v>
                </c:pt>
                <c:pt idx="14701">
                  <c:v>-4.5110299999999999E-2</c:v>
                </c:pt>
                <c:pt idx="14702">
                  <c:v>-4.1902399999999999E-2</c:v>
                </c:pt>
                <c:pt idx="14703">
                  <c:v>-3.8679900000000003E-2</c:v>
                </c:pt>
                <c:pt idx="14704">
                  <c:v>-3.5447300000000001E-2</c:v>
                </c:pt>
                <c:pt idx="14705">
                  <c:v>-3.2209399999999999E-2</c:v>
                </c:pt>
                <c:pt idx="14706">
                  <c:v>-2.8971E-2</c:v>
                </c:pt>
                <c:pt idx="14707">
                  <c:v>-2.57369E-2</c:v>
                </c:pt>
                <c:pt idx="14708">
                  <c:v>-2.25115E-2</c:v>
                </c:pt>
                <c:pt idx="14709">
                  <c:v>-1.9298599999999999E-2</c:v>
                </c:pt>
                <c:pt idx="14710">
                  <c:v>-1.6102100000000001E-2</c:v>
                </c:pt>
                <c:pt idx="14711">
                  <c:v>-1.2925600000000001E-2</c:v>
                </c:pt>
                <c:pt idx="14712" formatCode="0.00E+00">
                  <c:v>-9.7719299999999999E-3</c:v>
                </c:pt>
                <c:pt idx="14713" formatCode="0.00E+00">
                  <c:v>-6.6444900000000003E-3</c:v>
                </c:pt>
                <c:pt idx="14714" formatCode="0.00E+00">
                  <c:v>-3.54704E-3</c:v>
                </c:pt>
                <c:pt idx="14715" formatCode="0.00E+00">
                  <c:v>-4.8353300000000002E-4</c:v>
                </c:pt>
                <c:pt idx="14716" formatCode="0.00E+00">
                  <c:v>2.5424699999999998E-3</c:v>
                </c:pt>
                <c:pt idx="14717" formatCode="0.00E+00">
                  <c:v>5.5276500000000003E-3</c:v>
                </c:pt>
                <c:pt idx="14718" formatCode="0.00E+00">
                  <c:v>8.4688200000000002E-3</c:v>
                </c:pt>
                <c:pt idx="14719">
                  <c:v>1.13629E-2</c:v>
                </c:pt>
                <c:pt idx="14720">
                  <c:v>1.42068E-2</c:v>
                </c:pt>
                <c:pt idx="14721">
                  <c:v>1.6997200000000001E-2</c:v>
                </c:pt>
                <c:pt idx="14722">
                  <c:v>1.97319E-2</c:v>
                </c:pt>
                <c:pt idx="14723">
                  <c:v>2.24082E-2</c:v>
                </c:pt>
                <c:pt idx="14724">
                  <c:v>2.5023E-2</c:v>
                </c:pt>
                <c:pt idx="14725">
                  <c:v>2.7573199999999999E-2</c:v>
                </c:pt>
                <c:pt idx="14726">
                  <c:v>3.0055700000000001E-2</c:v>
                </c:pt>
                <c:pt idx="14727">
                  <c:v>3.2467700000000002E-2</c:v>
                </c:pt>
                <c:pt idx="14728">
                  <c:v>3.4806799999999999E-2</c:v>
                </c:pt>
                <c:pt idx="14729">
                  <c:v>3.7070800000000001E-2</c:v>
                </c:pt>
                <c:pt idx="14730">
                  <c:v>3.9257800000000002E-2</c:v>
                </c:pt>
                <c:pt idx="14731">
                  <c:v>4.1365800000000001E-2</c:v>
                </c:pt>
                <c:pt idx="14732">
                  <c:v>4.33932E-2</c:v>
                </c:pt>
                <c:pt idx="14733">
                  <c:v>4.5338299999999998E-2</c:v>
                </c:pt>
                <c:pt idx="14734">
                  <c:v>4.7199600000000001E-2</c:v>
                </c:pt>
                <c:pt idx="14735">
                  <c:v>4.8975400000000002E-2</c:v>
                </c:pt>
                <c:pt idx="14736">
                  <c:v>5.0664300000000002E-2</c:v>
                </c:pt>
                <c:pt idx="14737">
                  <c:v>5.2265100000000002E-2</c:v>
                </c:pt>
                <c:pt idx="14738">
                  <c:v>5.3777100000000001E-2</c:v>
                </c:pt>
                <c:pt idx="14739">
                  <c:v>5.5199900000000003E-2</c:v>
                </c:pt>
                <c:pt idx="14740">
                  <c:v>5.65335E-2</c:v>
                </c:pt>
                <c:pt idx="14741">
                  <c:v>5.77779E-2</c:v>
                </c:pt>
                <c:pt idx="14742">
                  <c:v>5.89323E-2</c:v>
                </c:pt>
                <c:pt idx="14743">
                  <c:v>5.9996000000000001E-2</c:v>
                </c:pt>
                <c:pt idx="14744">
                  <c:v>6.0968000000000001E-2</c:v>
                </c:pt>
                <c:pt idx="14745">
                  <c:v>6.1848300000000002E-2</c:v>
                </c:pt>
                <c:pt idx="14746">
                  <c:v>6.2636899999999995E-2</c:v>
                </c:pt>
                <c:pt idx="14747">
                  <c:v>6.3334199999999993E-2</c:v>
                </c:pt>
                <c:pt idx="14748">
                  <c:v>6.3940300000000005E-2</c:v>
                </c:pt>
                <c:pt idx="14749">
                  <c:v>6.4455700000000005E-2</c:v>
                </c:pt>
                <c:pt idx="14750">
                  <c:v>6.4881499999999995E-2</c:v>
                </c:pt>
                <c:pt idx="14751">
                  <c:v>6.5218600000000002E-2</c:v>
                </c:pt>
                <c:pt idx="14752">
                  <c:v>6.5468200000000004E-2</c:v>
                </c:pt>
                <c:pt idx="14753">
                  <c:v>6.5631200000000001E-2</c:v>
                </c:pt>
                <c:pt idx="14754">
                  <c:v>6.5708100000000005E-2</c:v>
                </c:pt>
                <c:pt idx="14755">
                  <c:v>6.5699999999999995E-2</c:v>
                </c:pt>
                <c:pt idx="14756">
                  <c:v>6.56085E-2</c:v>
                </c:pt>
                <c:pt idx="14757">
                  <c:v>6.5435599999999997E-2</c:v>
                </c:pt>
                <c:pt idx="14758">
                  <c:v>6.51833E-2</c:v>
                </c:pt>
                <c:pt idx="14759">
                  <c:v>6.4852800000000002E-2</c:v>
                </c:pt>
                <c:pt idx="14760">
                  <c:v>6.44454E-2</c:v>
                </c:pt>
                <c:pt idx="14761">
                  <c:v>6.3962900000000003E-2</c:v>
                </c:pt>
                <c:pt idx="14762">
                  <c:v>6.3407500000000006E-2</c:v>
                </c:pt>
                <c:pt idx="14763">
                  <c:v>6.2781199999999995E-2</c:v>
                </c:pt>
                <c:pt idx="14764">
                  <c:v>6.2086099999999998E-2</c:v>
                </c:pt>
                <c:pt idx="14765">
                  <c:v>6.1324999999999998E-2</c:v>
                </c:pt>
                <c:pt idx="14766">
                  <c:v>6.0500499999999999E-2</c:v>
                </c:pt>
                <c:pt idx="14767">
                  <c:v>5.9614599999999997E-2</c:v>
                </c:pt>
                <c:pt idx="14768">
                  <c:v>5.8668900000000003E-2</c:v>
                </c:pt>
                <c:pt idx="14769">
                  <c:v>5.76652E-2</c:v>
                </c:pt>
                <c:pt idx="14770">
                  <c:v>5.6605700000000002E-2</c:v>
                </c:pt>
                <c:pt idx="14771">
                  <c:v>5.5493199999999999E-2</c:v>
                </c:pt>
                <c:pt idx="14772">
                  <c:v>5.4330299999999998E-2</c:v>
                </c:pt>
                <c:pt idx="14773">
                  <c:v>5.3119800000000002E-2</c:v>
                </c:pt>
                <c:pt idx="14774">
                  <c:v>5.18647E-2</c:v>
                </c:pt>
                <c:pt idx="14775">
                  <c:v>5.0568099999999998E-2</c:v>
                </c:pt>
                <c:pt idx="14776">
                  <c:v>4.9232600000000001E-2</c:v>
                </c:pt>
                <c:pt idx="14777">
                  <c:v>4.7860399999999997E-2</c:v>
                </c:pt>
                <c:pt idx="14778">
                  <c:v>4.6454099999999998E-2</c:v>
                </c:pt>
                <c:pt idx="14779">
                  <c:v>4.5016199999999999E-2</c:v>
                </c:pt>
                <c:pt idx="14780">
                  <c:v>4.3549699999999997E-2</c:v>
                </c:pt>
                <c:pt idx="14781">
                  <c:v>4.2057700000000003E-2</c:v>
                </c:pt>
                <c:pt idx="14782">
                  <c:v>4.0543299999999997E-2</c:v>
                </c:pt>
                <c:pt idx="14783">
                  <c:v>3.9009200000000001E-2</c:v>
                </c:pt>
                <c:pt idx="14784">
                  <c:v>3.7457900000000002E-2</c:v>
                </c:pt>
                <c:pt idx="14785">
                  <c:v>3.5892300000000002E-2</c:v>
                </c:pt>
                <c:pt idx="14786">
                  <c:v>3.4314900000000002E-2</c:v>
                </c:pt>
                <c:pt idx="14787">
                  <c:v>3.2728199999999999E-2</c:v>
                </c:pt>
                <c:pt idx="14788">
                  <c:v>3.1134499999999999E-2</c:v>
                </c:pt>
                <c:pt idx="14789">
                  <c:v>2.9536699999999999E-2</c:v>
                </c:pt>
                <c:pt idx="14790">
                  <c:v>2.79376E-2</c:v>
                </c:pt>
                <c:pt idx="14791">
                  <c:v>2.63398E-2</c:v>
                </c:pt>
                <c:pt idx="14792">
                  <c:v>2.47461E-2</c:v>
                </c:pt>
                <c:pt idx="14793">
                  <c:v>2.3158499999999999E-2</c:v>
                </c:pt>
                <c:pt idx="14794">
                  <c:v>2.1579600000000001E-2</c:v>
                </c:pt>
                <c:pt idx="14795">
                  <c:v>2.0011999999999999E-2</c:v>
                </c:pt>
                <c:pt idx="14796">
                  <c:v>1.8458200000000001E-2</c:v>
                </c:pt>
                <c:pt idx="14797">
                  <c:v>1.6919799999999999E-2</c:v>
                </c:pt>
                <c:pt idx="14798">
                  <c:v>1.5398500000000001E-2</c:v>
                </c:pt>
                <c:pt idx="14799">
                  <c:v>1.3896199999999999E-2</c:v>
                </c:pt>
                <c:pt idx="14800">
                  <c:v>1.24148E-2</c:v>
                </c:pt>
                <c:pt idx="14801">
                  <c:v>1.09564E-2</c:v>
                </c:pt>
                <c:pt idx="14802" formatCode="0.00E+00">
                  <c:v>9.5227200000000001E-3</c:v>
                </c:pt>
                <c:pt idx="14803" formatCode="0.00E+00">
                  <c:v>8.1156900000000001E-3</c:v>
                </c:pt>
                <c:pt idx="14804" formatCode="0.00E+00">
                  <c:v>6.7369800000000001E-3</c:v>
                </c:pt>
                <c:pt idx="14805" formatCode="0.00E+00">
                  <c:v>5.3881800000000002E-3</c:v>
                </c:pt>
                <c:pt idx="14806" formatCode="0.00E+00">
                  <c:v>4.0708200000000002E-3</c:v>
                </c:pt>
                <c:pt idx="14807" formatCode="0.00E+00">
                  <c:v>2.7863100000000002E-3</c:v>
                </c:pt>
                <c:pt idx="14808" formatCode="0.00E+00">
                  <c:v>1.5359200000000001E-3</c:v>
                </c:pt>
                <c:pt idx="14809" formatCode="0.00E+00">
                  <c:v>3.2051600000000002E-4</c:v>
                </c:pt>
                <c:pt idx="14810" formatCode="0.00E+00">
                  <c:v>-8.5922699999999995E-4</c:v>
                </c:pt>
                <c:pt idx="14811" formatCode="0.00E+00">
                  <c:v>-2.0022899999999999E-3</c:v>
                </c:pt>
                <c:pt idx="14812" formatCode="0.00E+00">
                  <c:v>-3.1071900000000001E-3</c:v>
                </c:pt>
                <c:pt idx="14813" formatCode="0.00E+00">
                  <c:v>-4.17265E-3</c:v>
                </c:pt>
                <c:pt idx="14814" formatCode="0.00E+00">
                  <c:v>-5.1978700000000003E-3</c:v>
                </c:pt>
                <c:pt idx="14815" formatCode="0.00E+00">
                  <c:v>-6.1824599999999999E-3</c:v>
                </c:pt>
                <c:pt idx="14816" formatCode="0.00E+00">
                  <c:v>-7.1262299999999999E-3</c:v>
                </c:pt>
                <c:pt idx="14817" formatCode="0.00E+00">
                  <c:v>-8.0291400000000006E-3</c:v>
                </c:pt>
                <c:pt idx="14818" formatCode="0.00E+00">
                  <c:v>-8.8912499999999998E-3</c:v>
                </c:pt>
                <c:pt idx="14819" formatCode="0.00E+00">
                  <c:v>-9.7126399999999998E-3</c:v>
                </c:pt>
                <c:pt idx="14820">
                  <c:v>-1.04934E-2</c:v>
                </c:pt>
                <c:pt idx="14821">
                  <c:v>-1.12338E-2</c:v>
                </c:pt>
                <c:pt idx="14822">
                  <c:v>-1.1934500000000001E-2</c:v>
                </c:pt>
                <c:pt idx="14823">
                  <c:v>-1.25956E-2</c:v>
                </c:pt>
                <c:pt idx="14824">
                  <c:v>-1.32173E-2</c:v>
                </c:pt>
                <c:pt idx="14825">
                  <c:v>-1.3799499999999999E-2</c:v>
                </c:pt>
                <c:pt idx="14826">
                  <c:v>-1.4343E-2</c:v>
                </c:pt>
                <c:pt idx="14827">
                  <c:v>-1.4848500000000001E-2</c:v>
                </c:pt>
                <c:pt idx="14828">
                  <c:v>-1.53168E-2</c:v>
                </c:pt>
                <c:pt idx="14829">
                  <c:v>-1.5748499999999999E-2</c:v>
                </c:pt>
                <c:pt idx="14830">
                  <c:v>-1.61443E-2</c:v>
                </c:pt>
                <c:pt idx="14831">
                  <c:v>-1.6504999999999999E-2</c:v>
                </c:pt>
                <c:pt idx="14832">
                  <c:v>-1.68319E-2</c:v>
                </c:pt>
                <c:pt idx="14833">
                  <c:v>-1.7126300000000001E-2</c:v>
                </c:pt>
                <c:pt idx="14834">
                  <c:v>-1.7389100000000001E-2</c:v>
                </c:pt>
                <c:pt idx="14835">
                  <c:v>-1.7621600000000001E-2</c:v>
                </c:pt>
                <c:pt idx="14836">
                  <c:v>-1.7824599999999999E-2</c:v>
                </c:pt>
                <c:pt idx="14837">
                  <c:v>-1.79992E-2</c:v>
                </c:pt>
                <c:pt idx="14838">
                  <c:v>-1.8146599999999999E-2</c:v>
                </c:pt>
                <c:pt idx="14839">
                  <c:v>-1.8268400000000001E-2</c:v>
                </c:pt>
                <c:pt idx="14840">
                  <c:v>-1.8366400000000001E-2</c:v>
                </c:pt>
                <c:pt idx="14841">
                  <c:v>-1.8442500000000001E-2</c:v>
                </c:pt>
                <c:pt idx="14842">
                  <c:v>-1.8498299999999999E-2</c:v>
                </c:pt>
                <c:pt idx="14843">
                  <c:v>-1.8535200000000002E-2</c:v>
                </c:pt>
                <c:pt idx="14844">
                  <c:v>-1.8554299999999999E-2</c:v>
                </c:pt>
                <c:pt idx="14845">
                  <c:v>-1.8557299999999999E-2</c:v>
                </c:pt>
                <c:pt idx="14846">
                  <c:v>-1.8546099999999999E-2</c:v>
                </c:pt>
                <c:pt idx="14847">
                  <c:v>-1.8522400000000001E-2</c:v>
                </c:pt>
                <c:pt idx="14848">
                  <c:v>-1.8487799999999999E-2</c:v>
                </c:pt>
                <c:pt idx="14849">
                  <c:v>-1.84438E-2</c:v>
                </c:pt>
                <c:pt idx="14850">
                  <c:v>-1.83924E-2</c:v>
                </c:pt>
                <c:pt idx="14851">
                  <c:v>-1.83357E-2</c:v>
                </c:pt>
                <c:pt idx="14852">
                  <c:v>-1.8275900000000001E-2</c:v>
                </c:pt>
                <c:pt idx="14853">
                  <c:v>-1.8214299999999999E-2</c:v>
                </c:pt>
                <c:pt idx="14854">
                  <c:v>-1.8152399999999999E-2</c:v>
                </c:pt>
                <c:pt idx="14855">
                  <c:v>-1.8091900000000001E-2</c:v>
                </c:pt>
                <c:pt idx="14856">
                  <c:v>-1.8033899999999999E-2</c:v>
                </c:pt>
                <c:pt idx="14857">
                  <c:v>-1.7979200000000001E-2</c:v>
                </c:pt>
                <c:pt idx="14858">
                  <c:v>-1.7928800000000002E-2</c:v>
                </c:pt>
                <c:pt idx="14859">
                  <c:v>-1.7884500000000001E-2</c:v>
                </c:pt>
                <c:pt idx="14860">
                  <c:v>-1.7848900000000001E-2</c:v>
                </c:pt>
                <c:pt idx="14861">
                  <c:v>-1.7823599999999998E-2</c:v>
                </c:pt>
                <c:pt idx="14862">
                  <c:v>-1.7809800000000001E-2</c:v>
                </c:pt>
                <c:pt idx="14863">
                  <c:v>-1.7808600000000001E-2</c:v>
                </c:pt>
                <c:pt idx="14864">
                  <c:v>-1.7821300000000002E-2</c:v>
                </c:pt>
                <c:pt idx="14865">
                  <c:v>-1.78491E-2</c:v>
                </c:pt>
                <c:pt idx="14866">
                  <c:v>-1.7893099999999999E-2</c:v>
                </c:pt>
                <c:pt idx="14867">
                  <c:v>-1.7954500000000002E-2</c:v>
                </c:pt>
                <c:pt idx="14868">
                  <c:v>-1.80348E-2</c:v>
                </c:pt>
                <c:pt idx="14869">
                  <c:v>-1.8134999999999998E-2</c:v>
                </c:pt>
                <c:pt idx="14870">
                  <c:v>-1.82562E-2</c:v>
                </c:pt>
                <c:pt idx="14871">
                  <c:v>-1.8399700000000001E-2</c:v>
                </c:pt>
                <c:pt idx="14872">
                  <c:v>-1.85665E-2</c:v>
                </c:pt>
                <c:pt idx="14873">
                  <c:v>-1.8757599999999999E-2</c:v>
                </c:pt>
                <c:pt idx="14874">
                  <c:v>-1.8973299999999998E-2</c:v>
                </c:pt>
                <c:pt idx="14875">
                  <c:v>-1.9213999999999998E-2</c:v>
                </c:pt>
                <c:pt idx="14876">
                  <c:v>-1.94801E-2</c:v>
                </c:pt>
                <c:pt idx="14877">
                  <c:v>-1.9772100000000001E-2</c:v>
                </c:pt>
                <c:pt idx="14878">
                  <c:v>-2.0090400000000001E-2</c:v>
                </c:pt>
                <c:pt idx="14879">
                  <c:v>-2.0435100000000001E-2</c:v>
                </c:pt>
                <c:pt idx="14880">
                  <c:v>-2.0806399999999999E-2</c:v>
                </c:pt>
                <c:pt idx="14881">
                  <c:v>-2.1204500000000001E-2</c:v>
                </c:pt>
                <c:pt idx="14882">
                  <c:v>-2.1629499999999999E-2</c:v>
                </c:pt>
                <c:pt idx="14883">
                  <c:v>-2.20816E-2</c:v>
                </c:pt>
                <c:pt idx="14884">
                  <c:v>-2.2560899999999998E-2</c:v>
                </c:pt>
                <c:pt idx="14885">
                  <c:v>-2.30672E-2</c:v>
                </c:pt>
                <c:pt idx="14886">
                  <c:v>-2.3600300000000001E-2</c:v>
                </c:pt>
                <c:pt idx="14887">
                  <c:v>-2.4159699999999999E-2</c:v>
                </c:pt>
                <c:pt idx="14888">
                  <c:v>-2.4744800000000001E-2</c:v>
                </c:pt>
                <c:pt idx="14889">
                  <c:v>-2.5355099999999998E-2</c:v>
                </c:pt>
                <c:pt idx="14890">
                  <c:v>-2.59904E-2</c:v>
                </c:pt>
                <c:pt idx="14891">
                  <c:v>-2.6650199999999999E-2</c:v>
                </c:pt>
                <c:pt idx="14892">
                  <c:v>-2.7333799999999998E-2</c:v>
                </c:pt>
                <c:pt idx="14893">
                  <c:v>-2.80404E-2</c:v>
                </c:pt>
                <c:pt idx="14894">
                  <c:v>-2.8769099999999999E-2</c:v>
                </c:pt>
                <c:pt idx="14895">
                  <c:v>-2.9518900000000001E-2</c:v>
                </c:pt>
                <c:pt idx="14896">
                  <c:v>-3.0288599999999999E-2</c:v>
                </c:pt>
                <c:pt idx="14897">
                  <c:v>-3.1076699999999999E-2</c:v>
                </c:pt>
                <c:pt idx="14898">
                  <c:v>-3.18815E-2</c:v>
                </c:pt>
                <c:pt idx="14899">
                  <c:v>-3.27017E-2</c:v>
                </c:pt>
                <c:pt idx="14900">
                  <c:v>-3.3536200000000002E-2</c:v>
                </c:pt>
                <c:pt idx="14901">
                  <c:v>-3.4383499999999997E-2</c:v>
                </c:pt>
                <c:pt idx="14902">
                  <c:v>-3.5242000000000002E-2</c:v>
                </c:pt>
                <c:pt idx="14903">
                  <c:v>-3.6110400000000001E-2</c:v>
                </c:pt>
                <c:pt idx="14904">
                  <c:v>-3.6986999999999999E-2</c:v>
                </c:pt>
                <c:pt idx="14905">
                  <c:v>-3.7869899999999998E-2</c:v>
                </c:pt>
                <c:pt idx="14906">
                  <c:v>-3.8756699999999998E-2</c:v>
                </c:pt>
                <c:pt idx="14907">
                  <c:v>-3.9644699999999998E-2</c:v>
                </c:pt>
                <c:pt idx="14908">
                  <c:v>-4.05318E-2</c:v>
                </c:pt>
                <c:pt idx="14909">
                  <c:v>-4.1415899999999999E-2</c:v>
                </c:pt>
                <c:pt idx="14910">
                  <c:v>-4.2294999999999999E-2</c:v>
                </c:pt>
                <c:pt idx="14911">
                  <c:v>-4.31671E-2</c:v>
                </c:pt>
                <c:pt idx="14912">
                  <c:v>-4.4030600000000003E-2</c:v>
                </c:pt>
                <c:pt idx="14913">
                  <c:v>-4.4884300000000002E-2</c:v>
                </c:pt>
                <c:pt idx="14914">
                  <c:v>-4.57264E-2</c:v>
                </c:pt>
                <c:pt idx="14915">
                  <c:v>-4.65548E-2</c:v>
                </c:pt>
                <c:pt idx="14916">
                  <c:v>-4.7367300000000001E-2</c:v>
                </c:pt>
                <c:pt idx="14917">
                  <c:v>-4.8161799999999998E-2</c:v>
                </c:pt>
                <c:pt idx="14918">
                  <c:v>-4.8936399999999998E-2</c:v>
                </c:pt>
                <c:pt idx="14919">
                  <c:v>-4.9689299999999999E-2</c:v>
                </c:pt>
                <c:pt idx="14920">
                  <c:v>-5.0418499999999998E-2</c:v>
                </c:pt>
                <c:pt idx="14921">
                  <c:v>-5.1122399999999998E-2</c:v>
                </c:pt>
                <c:pt idx="14922">
                  <c:v>-5.1799100000000001E-2</c:v>
                </c:pt>
                <c:pt idx="14923">
                  <c:v>-5.24465E-2</c:v>
                </c:pt>
                <c:pt idx="14924">
                  <c:v>-5.3062699999999997E-2</c:v>
                </c:pt>
                <c:pt idx="14925">
                  <c:v>-5.3645900000000003E-2</c:v>
                </c:pt>
                <c:pt idx="14926">
                  <c:v>-5.4193999999999999E-2</c:v>
                </c:pt>
                <c:pt idx="14927">
                  <c:v>-5.4704599999999999E-2</c:v>
                </c:pt>
                <c:pt idx="14928">
                  <c:v>-5.5175299999999997E-2</c:v>
                </c:pt>
                <c:pt idx="14929">
                  <c:v>-5.5603399999999997E-2</c:v>
                </c:pt>
                <c:pt idx="14930">
                  <c:v>-5.5987000000000002E-2</c:v>
                </c:pt>
                <c:pt idx="14931">
                  <c:v>-5.6324100000000002E-2</c:v>
                </c:pt>
                <c:pt idx="14932">
                  <c:v>-5.6613299999999998E-2</c:v>
                </c:pt>
                <c:pt idx="14933">
                  <c:v>-5.6853000000000001E-2</c:v>
                </c:pt>
                <c:pt idx="14934">
                  <c:v>-5.7041700000000001E-2</c:v>
                </c:pt>
                <c:pt idx="14935">
                  <c:v>-5.71785E-2</c:v>
                </c:pt>
                <c:pt idx="14936">
                  <c:v>-5.7262899999999999E-2</c:v>
                </c:pt>
                <c:pt idx="14937">
                  <c:v>-5.7293900000000002E-2</c:v>
                </c:pt>
                <c:pt idx="14938">
                  <c:v>-5.7269899999999999E-2</c:v>
                </c:pt>
                <c:pt idx="14939">
                  <c:v>-5.7189299999999998E-2</c:v>
                </c:pt>
                <c:pt idx="14940">
                  <c:v>-5.7050900000000002E-2</c:v>
                </c:pt>
                <c:pt idx="14941">
                  <c:v>-5.6853599999999997E-2</c:v>
                </c:pt>
                <c:pt idx="14942">
                  <c:v>-5.6596899999999999E-2</c:v>
                </c:pt>
                <c:pt idx="14943">
                  <c:v>-5.6280499999999997E-2</c:v>
                </c:pt>
                <c:pt idx="14944">
                  <c:v>-5.5904099999999998E-2</c:v>
                </c:pt>
                <c:pt idx="14945">
                  <c:v>-5.5467200000000001E-2</c:v>
                </c:pt>
                <c:pt idx="14946">
                  <c:v>-5.4969299999999999E-2</c:v>
                </c:pt>
                <c:pt idx="14947">
                  <c:v>-5.4409899999999997E-2</c:v>
                </c:pt>
                <c:pt idx="14948">
                  <c:v>-5.3788799999999998E-2</c:v>
                </c:pt>
                <c:pt idx="14949">
                  <c:v>-5.3106100000000003E-2</c:v>
                </c:pt>
                <c:pt idx="14950">
                  <c:v>-5.23618E-2</c:v>
                </c:pt>
                <c:pt idx="14951">
                  <c:v>-5.1556100000000001E-2</c:v>
                </c:pt>
                <c:pt idx="14952">
                  <c:v>-5.0688900000000002E-2</c:v>
                </c:pt>
                <c:pt idx="14953">
                  <c:v>-4.9760499999999999E-2</c:v>
                </c:pt>
                <c:pt idx="14954">
                  <c:v>-4.8771099999999998E-2</c:v>
                </c:pt>
                <c:pt idx="14955">
                  <c:v>-4.7720699999999998E-2</c:v>
                </c:pt>
                <c:pt idx="14956">
                  <c:v>-4.6608999999999998E-2</c:v>
                </c:pt>
                <c:pt idx="14957">
                  <c:v>-4.54361E-2</c:v>
                </c:pt>
                <c:pt idx="14958">
                  <c:v>-4.4202400000000003E-2</c:v>
                </c:pt>
                <c:pt idx="14959">
                  <c:v>-4.29089E-2</c:v>
                </c:pt>
                <c:pt idx="14960">
                  <c:v>-4.1556000000000003E-2</c:v>
                </c:pt>
                <c:pt idx="14961">
                  <c:v>-4.0144399999999997E-2</c:v>
                </c:pt>
                <c:pt idx="14962">
                  <c:v>-3.86757E-2</c:v>
                </c:pt>
                <c:pt idx="14963">
                  <c:v>-3.7151499999999997E-2</c:v>
                </c:pt>
                <c:pt idx="14964">
                  <c:v>-3.5573300000000002E-2</c:v>
                </c:pt>
                <c:pt idx="14965">
                  <c:v>-3.3942899999999998E-2</c:v>
                </c:pt>
                <c:pt idx="14966">
                  <c:v>-3.2262199999999998E-2</c:v>
                </c:pt>
                <c:pt idx="14967">
                  <c:v>-3.0533100000000001E-2</c:v>
                </c:pt>
                <c:pt idx="14968">
                  <c:v>-2.87573E-2</c:v>
                </c:pt>
                <c:pt idx="14969">
                  <c:v>-2.69368E-2</c:v>
                </c:pt>
                <c:pt idx="14970">
                  <c:v>-2.5073600000000001E-2</c:v>
                </c:pt>
                <c:pt idx="14971">
                  <c:v>-2.3169700000000001E-2</c:v>
                </c:pt>
                <c:pt idx="14972">
                  <c:v>-2.1226999999999999E-2</c:v>
                </c:pt>
                <c:pt idx="14973">
                  <c:v>-1.92471E-2</c:v>
                </c:pt>
                <c:pt idx="14974">
                  <c:v>-1.7231900000000001E-2</c:v>
                </c:pt>
                <c:pt idx="14975">
                  <c:v>-1.5184100000000001E-2</c:v>
                </c:pt>
                <c:pt idx="14976">
                  <c:v>-1.31065E-2</c:v>
                </c:pt>
                <c:pt idx="14977">
                  <c:v>-1.10016E-2</c:v>
                </c:pt>
                <c:pt idx="14978" formatCode="0.00E+00">
                  <c:v>-8.8714099999999997E-3</c:v>
                </c:pt>
                <c:pt idx="14979" formatCode="0.00E+00">
                  <c:v>-6.7172899999999999E-3</c:v>
                </c:pt>
                <c:pt idx="14980" formatCode="0.00E+00">
                  <c:v>-4.5411599999999998E-3</c:v>
                </c:pt>
                <c:pt idx="14981" formatCode="0.00E+00">
                  <c:v>-2.3456599999999998E-3</c:v>
                </c:pt>
                <c:pt idx="14982" formatCode="0.00E+00">
                  <c:v>-1.3390099999999999E-4</c:v>
                </c:pt>
                <c:pt idx="14983" formatCode="0.00E+00">
                  <c:v>2.0913199999999998E-3</c:v>
                </c:pt>
                <c:pt idx="14984" formatCode="0.00E+00">
                  <c:v>4.3274400000000001E-3</c:v>
                </c:pt>
                <c:pt idx="14985" formatCode="0.00E+00">
                  <c:v>6.5712699999999997E-3</c:v>
                </c:pt>
                <c:pt idx="14986" formatCode="0.00E+00">
                  <c:v>8.8191699999999994E-3</c:v>
                </c:pt>
                <c:pt idx="14987">
                  <c:v>1.1068E-2</c:v>
                </c:pt>
                <c:pt idx="14988">
                  <c:v>1.33151E-2</c:v>
                </c:pt>
                <c:pt idx="14989">
                  <c:v>1.55579E-2</c:v>
                </c:pt>
                <c:pt idx="14990">
                  <c:v>1.77936E-2</c:v>
                </c:pt>
                <c:pt idx="14991">
                  <c:v>2.0019800000000001E-2</c:v>
                </c:pt>
                <c:pt idx="14992">
                  <c:v>2.2233300000000001E-2</c:v>
                </c:pt>
                <c:pt idx="14993">
                  <c:v>2.44306E-2</c:v>
                </c:pt>
                <c:pt idx="14994">
                  <c:v>2.6607800000000001E-2</c:v>
                </c:pt>
                <c:pt idx="14995">
                  <c:v>2.8761399999999999E-2</c:v>
                </c:pt>
                <c:pt idx="14996">
                  <c:v>3.0887999999999999E-2</c:v>
                </c:pt>
                <c:pt idx="14997">
                  <c:v>3.2984899999999998E-2</c:v>
                </c:pt>
                <c:pt idx="14998">
                  <c:v>3.5049700000000003E-2</c:v>
                </c:pt>
                <c:pt idx="14999">
                  <c:v>3.7079899999999999E-2</c:v>
                </c:pt>
                <c:pt idx="15000">
                  <c:v>3.9072900000000001E-2</c:v>
                </c:pt>
                <c:pt idx="15001">
                  <c:v>4.1026E-2</c:v>
                </c:pt>
                <c:pt idx="15002">
                  <c:v>4.2936299999999997E-2</c:v>
                </c:pt>
                <c:pt idx="15003">
                  <c:v>4.4801100000000003E-2</c:v>
                </c:pt>
                <c:pt idx="15004">
                  <c:v>4.6617899999999997E-2</c:v>
                </c:pt>
                <c:pt idx="15005">
                  <c:v>4.8384499999999997E-2</c:v>
                </c:pt>
                <c:pt idx="15006">
                  <c:v>5.00981E-2</c:v>
                </c:pt>
                <c:pt idx="15007">
                  <c:v>5.1756099999999999E-2</c:v>
                </c:pt>
                <c:pt idx="15008">
                  <c:v>5.3355300000000001E-2</c:v>
                </c:pt>
                <c:pt idx="15009">
                  <c:v>5.48931E-2</c:v>
                </c:pt>
                <c:pt idx="15010">
                  <c:v>5.6367100000000003E-2</c:v>
                </c:pt>
                <c:pt idx="15011">
                  <c:v>5.7775300000000002E-2</c:v>
                </c:pt>
                <c:pt idx="15012">
                  <c:v>5.9115899999999999E-2</c:v>
                </c:pt>
                <c:pt idx="15013">
                  <c:v>6.0387099999999999E-2</c:v>
                </c:pt>
                <c:pt idx="15014">
                  <c:v>6.1587000000000003E-2</c:v>
                </c:pt>
                <c:pt idx="15015">
                  <c:v>6.27138E-2</c:v>
                </c:pt>
                <c:pt idx="15016">
                  <c:v>6.3765299999999997E-2</c:v>
                </c:pt>
                <c:pt idx="15017">
                  <c:v>6.4739599999999994E-2</c:v>
                </c:pt>
                <c:pt idx="15018">
                  <c:v>6.5635399999999997E-2</c:v>
                </c:pt>
                <c:pt idx="15019">
                  <c:v>6.6451300000000005E-2</c:v>
                </c:pt>
                <c:pt idx="15020">
                  <c:v>6.7186099999999999E-2</c:v>
                </c:pt>
                <c:pt idx="15021">
                  <c:v>6.7838700000000002E-2</c:v>
                </c:pt>
                <c:pt idx="15022">
                  <c:v>6.8408300000000005E-2</c:v>
                </c:pt>
                <c:pt idx="15023">
                  <c:v>6.8894700000000003E-2</c:v>
                </c:pt>
                <c:pt idx="15024">
                  <c:v>6.92971E-2</c:v>
                </c:pt>
                <c:pt idx="15025">
                  <c:v>6.9614700000000002E-2</c:v>
                </c:pt>
                <c:pt idx="15026">
                  <c:v>6.9846099999999994E-2</c:v>
                </c:pt>
                <c:pt idx="15027">
                  <c:v>6.99901E-2</c:v>
                </c:pt>
                <c:pt idx="15028">
                  <c:v>7.0046399999999995E-2</c:v>
                </c:pt>
                <c:pt idx="15029">
                  <c:v>7.00152E-2</c:v>
                </c:pt>
                <c:pt idx="15030">
                  <c:v>6.9897299999999996E-2</c:v>
                </c:pt>
                <c:pt idx="15031">
                  <c:v>6.9692699999999996E-2</c:v>
                </c:pt>
                <c:pt idx="15032">
                  <c:v>6.9401299999999999E-2</c:v>
                </c:pt>
                <c:pt idx="15033">
                  <c:v>6.9023299999999996E-2</c:v>
                </c:pt>
                <c:pt idx="15034">
                  <c:v>6.8559099999999998E-2</c:v>
                </c:pt>
                <c:pt idx="15035">
                  <c:v>6.8008899999999997E-2</c:v>
                </c:pt>
                <c:pt idx="15036">
                  <c:v>6.7372600000000005E-2</c:v>
                </c:pt>
                <c:pt idx="15037">
                  <c:v>6.6650699999999993E-2</c:v>
                </c:pt>
                <c:pt idx="15038">
                  <c:v>6.5843899999999997E-2</c:v>
                </c:pt>
                <c:pt idx="15039">
                  <c:v>6.4953300000000005E-2</c:v>
                </c:pt>
                <c:pt idx="15040">
                  <c:v>6.3980300000000004E-2</c:v>
                </c:pt>
                <c:pt idx="15041">
                  <c:v>6.2926800000000005E-2</c:v>
                </c:pt>
                <c:pt idx="15042">
                  <c:v>6.1794500000000002E-2</c:v>
                </c:pt>
                <c:pt idx="15043">
                  <c:v>6.0584300000000001E-2</c:v>
                </c:pt>
                <c:pt idx="15044">
                  <c:v>5.9296799999999997E-2</c:v>
                </c:pt>
                <c:pt idx="15045">
                  <c:v>5.7932999999999998E-2</c:v>
                </c:pt>
                <c:pt idx="15046">
                  <c:v>5.6494799999999998E-2</c:v>
                </c:pt>
                <c:pt idx="15047">
                  <c:v>5.49843E-2</c:v>
                </c:pt>
                <c:pt idx="15048">
                  <c:v>5.3404100000000003E-2</c:v>
                </c:pt>
                <c:pt idx="15049">
                  <c:v>5.1756999999999997E-2</c:v>
                </c:pt>
                <c:pt idx="15050">
                  <c:v>5.0045600000000003E-2</c:v>
                </c:pt>
                <c:pt idx="15051">
                  <c:v>4.8272099999999998E-2</c:v>
                </c:pt>
                <c:pt idx="15052">
                  <c:v>4.6438199999999999E-2</c:v>
                </c:pt>
                <c:pt idx="15053">
                  <c:v>4.4546200000000001E-2</c:v>
                </c:pt>
                <c:pt idx="15054">
                  <c:v>4.2598900000000002E-2</c:v>
                </c:pt>
                <c:pt idx="15055">
                  <c:v>4.05989E-2</c:v>
                </c:pt>
                <c:pt idx="15056">
                  <c:v>3.8548300000000001E-2</c:v>
                </c:pt>
                <c:pt idx="15057">
                  <c:v>3.6449099999999998E-2</c:v>
                </c:pt>
                <c:pt idx="15058">
                  <c:v>3.4303699999999999E-2</c:v>
                </c:pt>
                <c:pt idx="15059">
                  <c:v>3.2114499999999997E-2</c:v>
                </c:pt>
                <c:pt idx="15060">
                  <c:v>2.9884000000000001E-2</c:v>
                </c:pt>
                <c:pt idx="15061">
                  <c:v>2.7615299999999999E-2</c:v>
                </c:pt>
                <c:pt idx="15062">
                  <c:v>2.53116E-2</c:v>
                </c:pt>
                <c:pt idx="15063">
                  <c:v>2.2976400000000001E-2</c:v>
                </c:pt>
                <c:pt idx="15064">
                  <c:v>2.06129E-2</c:v>
                </c:pt>
                <c:pt idx="15065">
                  <c:v>1.8224500000000001E-2</c:v>
                </c:pt>
                <c:pt idx="15066">
                  <c:v>1.5814499999999999E-2</c:v>
                </c:pt>
                <c:pt idx="15067">
                  <c:v>1.3385899999999999E-2</c:v>
                </c:pt>
                <c:pt idx="15068">
                  <c:v>1.0942E-2</c:v>
                </c:pt>
                <c:pt idx="15069" formatCode="0.00E+00">
                  <c:v>8.4861299999999997E-3</c:v>
                </c:pt>
                <c:pt idx="15070" formatCode="0.00E+00">
                  <c:v>6.0213100000000002E-3</c:v>
                </c:pt>
                <c:pt idx="15071" formatCode="0.00E+00">
                  <c:v>3.5505799999999998E-3</c:v>
                </c:pt>
                <c:pt idx="15072" formatCode="0.00E+00">
                  <c:v>1.0773200000000001E-3</c:v>
                </c:pt>
                <c:pt idx="15073" formatCode="0.00E+00">
                  <c:v>-1.395E-3</c:v>
                </c:pt>
                <c:pt idx="15074" formatCode="0.00E+00">
                  <c:v>-3.8631300000000002E-3</c:v>
                </c:pt>
                <c:pt idx="15075" formatCode="0.00E+00">
                  <c:v>-6.3241599999999997E-3</c:v>
                </c:pt>
                <c:pt idx="15076" formatCode="0.00E+00">
                  <c:v>-8.7752400000000001E-3</c:v>
                </c:pt>
                <c:pt idx="15077">
                  <c:v>-1.1213300000000001E-2</c:v>
                </c:pt>
                <c:pt idx="15078">
                  <c:v>-1.3635E-2</c:v>
                </c:pt>
                <c:pt idx="15079">
                  <c:v>-1.60374E-2</c:v>
                </c:pt>
                <c:pt idx="15080">
                  <c:v>-1.84174E-2</c:v>
                </c:pt>
                <c:pt idx="15081">
                  <c:v>-2.0771700000000001E-2</c:v>
                </c:pt>
                <c:pt idx="15082">
                  <c:v>-2.3096800000000001E-2</c:v>
                </c:pt>
                <c:pt idx="15083">
                  <c:v>-2.5389499999999999E-2</c:v>
                </c:pt>
                <c:pt idx="15084">
                  <c:v>-2.7647100000000001E-2</c:v>
                </c:pt>
                <c:pt idx="15085">
                  <c:v>-2.9866699999999999E-2</c:v>
                </c:pt>
                <c:pt idx="15086">
                  <c:v>-3.2046100000000001E-2</c:v>
                </c:pt>
                <c:pt idx="15087">
                  <c:v>-3.4183499999999999E-2</c:v>
                </c:pt>
                <c:pt idx="15088">
                  <c:v>-3.6276700000000002E-2</c:v>
                </c:pt>
                <c:pt idx="15089">
                  <c:v>-3.8323099999999999E-2</c:v>
                </c:pt>
                <c:pt idx="15090">
                  <c:v>-4.0319899999999999E-2</c:v>
                </c:pt>
                <c:pt idx="15091">
                  <c:v>-4.2264900000000001E-2</c:v>
                </c:pt>
                <c:pt idx="15092">
                  <c:v>-4.4155699999999999E-2</c:v>
                </c:pt>
                <c:pt idx="15093">
                  <c:v>-4.5990499999999997E-2</c:v>
                </c:pt>
                <c:pt idx="15094">
                  <c:v>-4.7767799999999999E-2</c:v>
                </c:pt>
                <c:pt idx="15095">
                  <c:v>-4.9486000000000002E-2</c:v>
                </c:pt>
                <c:pt idx="15096">
                  <c:v>-5.11437E-2</c:v>
                </c:pt>
                <c:pt idx="15097">
                  <c:v>-5.2739099999999997E-2</c:v>
                </c:pt>
                <c:pt idx="15098">
                  <c:v>-5.4270400000000003E-2</c:v>
                </c:pt>
                <c:pt idx="15099">
                  <c:v>-5.5734899999999997E-2</c:v>
                </c:pt>
                <c:pt idx="15100">
                  <c:v>-5.7130500000000001E-2</c:v>
                </c:pt>
                <c:pt idx="15101">
                  <c:v>-5.8455800000000002E-2</c:v>
                </c:pt>
                <c:pt idx="15102">
                  <c:v>-5.9710100000000002E-2</c:v>
                </c:pt>
                <c:pt idx="15103">
                  <c:v>-6.0893000000000003E-2</c:v>
                </c:pt>
                <c:pt idx="15104">
                  <c:v>-6.2003999999999997E-2</c:v>
                </c:pt>
                <c:pt idx="15105">
                  <c:v>-6.3042200000000007E-2</c:v>
                </c:pt>
                <c:pt idx="15106">
                  <c:v>-6.4005900000000004E-2</c:v>
                </c:pt>
                <c:pt idx="15107">
                  <c:v>-6.4893300000000001E-2</c:v>
                </c:pt>
                <c:pt idx="15108">
                  <c:v>-6.5703399999999995E-2</c:v>
                </c:pt>
                <c:pt idx="15109">
                  <c:v>-6.6436300000000004E-2</c:v>
                </c:pt>
                <c:pt idx="15110">
                  <c:v>-6.7092100000000002E-2</c:v>
                </c:pt>
                <c:pt idx="15111">
                  <c:v>-6.76707E-2</c:v>
                </c:pt>
                <c:pt idx="15112">
                  <c:v>-6.8172399999999994E-2</c:v>
                </c:pt>
                <c:pt idx="15113">
                  <c:v>-6.8597500000000006E-2</c:v>
                </c:pt>
                <c:pt idx="15114">
                  <c:v>-6.8946199999999999E-2</c:v>
                </c:pt>
                <c:pt idx="15115">
                  <c:v>-6.9218000000000002E-2</c:v>
                </c:pt>
                <c:pt idx="15116">
                  <c:v>-6.9413199999999994E-2</c:v>
                </c:pt>
                <c:pt idx="15117">
                  <c:v>-6.9531999999999997E-2</c:v>
                </c:pt>
                <c:pt idx="15118">
                  <c:v>-6.9574899999999995E-2</c:v>
                </c:pt>
                <c:pt idx="15119">
                  <c:v>-6.9542499999999993E-2</c:v>
                </c:pt>
                <c:pt idx="15120">
                  <c:v>-6.9435999999999998E-2</c:v>
                </c:pt>
                <c:pt idx="15121">
                  <c:v>-6.9256499999999999E-2</c:v>
                </c:pt>
                <c:pt idx="15122">
                  <c:v>-6.90051E-2</c:v>
                </c:pt>
                <c:pt idx="15123">
                  <c:v>-6.8682900000000005E-2</c:v>
                </c:pt>
                <c:pt idx="15124">
                  <c:v>-6.8290699999999996E-2</c:v>
                </c:pt>
                <c:pt idx="15125">
                  <c:v>-6.7830000000000001E-2</c:v>
                </c:pt>
                <c:pt idx="15126">
                  <c:v>-6.7301600000000003E-2</c:v>
                </c:pt>
                <c:pt idx="15127">
                  <c:v>-6.6706600000000005E-2</c:v>
                </c:pt>
                <c:pt idx="15128">
                  <c:v>-6.6045999999999994E-2</c:v>
                </c:pt>
                <c:pt idx="15129">
                  <c:v>-6.5321799999999999E-2</c:v>
                </c:pt>
                <c:pt idx="15130">
                  <c:v>-6.4535899999999993E-2</c:v>
                </c:pt>
                <c:pt idx="15131">
                  <c:v>-6.3689999999999997E-2</c:v>
                </c:pt>
                <c:pt idx="15132">
                  <c:v>-6.27857E-2</c:v>
                </c:pt>
                <c:pt idx="15133">
                  <c:v>-6.1824900000000002E-2</c:v>
                </c:pt>
                <c:pt idx="15134">
                  <c:v>-6.0809000000000002E-2</c:v>
                </c:pt>
                <c:pt idx="15135">
                  <c:v>-5.9739100000000003E-2</c:v>
                </c:pt>
                <c:pt idx="15136">
                  <c:v>-5.8617299999999997E-2</c:v>
                </c:pt>
                <c:pt idx="15137">
                  <c:v>-5.74466E-2</c:v>
                </c:pt>
                <c:pt idx="15138">
                  <c:v>-5.6230000000000002E-2</c:v>
                </c:pt>
                <c:pt idx="15139">
                  <c:v>-5.4969799999999999E-2</c:v>
                </c:pt>
                <c:pt idx="15140">
                  <c:v>-5.3668199999999999E-2</c:v>
                </c:pt>
                <c:pt idx="15141">
                  <c:v>-5.2328199999999998E-2</c:v>
                </c:pt>
                <c:pt idx="15142">
                  <c:v>-5.0952600000000001E-2</c:v>
                </c:pt>
                <c:pt idx="15143">
                  <c:v>-4.9543700000000003E-2</c:v>
                </c:pt>
                <c:pt idx="15144">
                  <c:v>-4.8103300000000002E-2</c:v>
                </c:pt>
                <c:pt idx="15145">
                  <c:v>-4.6633599999999997E-2</c:v>
                </c:pt>
                <c:pt idx="15146">
                  <c:v>-4.5137400000000001E-2</c:v>
                </c:pt>
                <c:pt idx="15147">
                  <c:v>-4.3617700000000002E-2</c:v>
                </c:pt>
                <c:pt idx="15148">
                  <c:v>-4.20769E-2</c:v>
                </c:pt>
                <c:pt idx="15149">
                  <c:v>-4.0516999999999997E-2</c:v>
                </c:pt>
                <c:pt idx="15150">
                  <c:v>-3.8940200000000001E-2</c:v>
                </c:pt>
                <c:pt idx="15151">
                  <c:v>-3.7348100000000002E-2</c:v>
                </c:pt>
                <c:pt idx="15152">
                  <c:v>-3.5742999999999997E-2</c:v>
                </c:pt>
                <c:pt idx="15153">
                  <c:v>-3.4128400000000003E-2</c:v>
                </c:pt>
                <c:pt idx="15154">
                  <c:v>-3.2507899999999999E-2</c:v>
                </c:pt>
                <c:pt idx="15155">
                  <c:v>-3.0884100000000001E-2</c:v>
                </c:pt>
                <c:pt idx="15156">
                  <c:v>-2.9258900000000001E-2</c:v>
                </c:pt>
                <c:pt idx="15157">
                  <c:v>-2.76338E-2</c:v>
                </c:pt>
                <c:pt idx="15158">
                  <c:v>-2.6010499999999999E-2</c:v>
                </c:pt>
                <c:pt idx="15159">
                  <c:v>-2.4391099999999999E-2</c:v>
                </c:pt>
                <c:pt idx="15160">
                  <c:v>-2.2778099999999999E-2</c:v>
                </c:pt>
                <c:pt idx="15161">
                  <c:v>-2.11738E-2</c:v>
                </c:pt>
                <c:pt idx="15162">
                  <c:v>-1.9580400000000001E-2</c:v>
                </c:pt>
                <c:pt idx="15163">
                  <c:v>-1.8000100000000002E-2</c:v>
                </c:pt>
                <c:pt idx="15164">
                  <c:v>-1.6435399999999999E-2</c:v>
                </c:pt>
                <c:pt idx="15165">
                  <c:v>-1.48887E-2</c:v>
                </c:pt>
                <c:pt idx="15166">
                  <c:v>-1.3362499999999999E-2</c:v>
                </c:pt>
                <c:pt idx="15167">
                  <c:v>-1.1858199999999999E-2</c:v>
                </c:pt>
                <c:pt idx="15168">
                  <c:v>-1.03775E-2</c:v>
                </c:pt>
                <c:pt idx="15169" formatCode="0.00E+00">
                  <c:v>-8.9219E-3</c:v>
                </c:pt>
                <c:pt idx="15170" formatCode="0.00E+00">
                  <c:v>-7.49352E-3</c:v>
                </c:pt>
                <c:pt idx="15171" formatCode="0.00E+00">
                  <c:v>-6.0943400000000002E-3</c:v>
                </c:pt>
                <c:pt idx="15172" formatCode="0.00E+00">
                  <c:v>-4.7261300000000003E-3</c:v>
                </c:pt>
                <c:pt idx="15173" formatCode="0.00E+00">
                  <c:v>-3.3904999999999999E-3</c:v>
                </c:pt>
                <c:pt idx="15174" formatCode="0.00E+00">
                  <c:v>-2.0889900000000002E-3</c:v>
                </c:pt>
                <c:pt idx="15175" formatCode="0.00E+00">
                  <c:v>-8.2280199999999997E-4</c:v>
                </c:pt>
                <c:pt idx="15176" formatCode="0.00E+00">
                  <c:v>4.07277E-4</c:v>
                </c:pt>
                <c:pt idx="15177" formatCode="0.00E+00">
                  <c:v>1.6005399999999999E-3</c:v>
                </c:pt>
                <c:pt idx="15178" formatCode="0.00E+00">
                  <c:v>2.7561399999999998E-3</c:v>
                </c:pt>
                <c:pt idx="15179" formatCode="0.00E+00">
                  <c:v>3.87302E-3</c:v>
                </c:pt>
                <c:pt idx="15180" formatCode="0.00E+00">
                  <c:v>4.9501500000000004E-3</c:v>
                </c:pt>
                <c:pt idx="15181" formatCode="0.00E+00">
                  <c:v>5.9868200000000003E-3</c:v>
                </c:pt>
                <c:pt idx="15182" formatCode="0.00E+00">
                  <c:v>6.9822800000000004E-3</c:v>
                </c:pt>
                <c:pt idx="15183" formatCode="0.00E+00">
                  <c:v>7.9357000000000004E-3</c:v>
                </c:pt>
                <c:pt idx="15184" formatCode="0.00E+00">
                  <c:v>8.8470000000000007E-3</c:v>
                </c:pt>
                <c:pt idx="15185" formatCode="0.00E+00">
                  <c:v>9.7167399999999998E-3</c:v>
                </c:pt>
                <c:pt idx="15186">
                  <c:v>1.0544899999999999E-2</c:v>
                </c:pt>
                <c:pt idx="15187">
                  <c:v>1.13306E-2</c:v>
                </c:pt>
                <c:pt idx="15188">
                  <c:v>1.2073E-2</c:v>
                </c:pt>
                <c:pt idx="15189">
                  <c:v>1.27718E-2</c:v>
                </c:pt>
                <c:pt idx="15190">
                  <c:v>1.3426799999999999E-2</c:v>
                </c:pt>
                <c:pt idx="15191">
                  <c:v>1.4038E-2</c:v>
                </c:pt>
                <c:pt idx="15192">
                  <c:v>1.46052E-2</c:v>
                </c:pt>
                <c:pt idx="15193">
                  <c:v>1.51287E-2</c:v>
                </c:pt>
                <c:pt idx="15194">
                  <c:v>1.5609400000000001E-2</c:v>
                </c:pt>
                <c:pt idx="15195">
                  <c:v>1.6048E-2</c:v>
                </c:pt>
                <c:pt idx="15196">
                  <c:v>1.6445000000000001E-2</c:v>
                </c:pt>
                <c:pt idx="15197">
                  <c:v>1.6800499999999999E-2</c:v>
                </c:pt>
                <c:pt idx="15198">
                  <c:v>1.71147E-2</c:v>
                </c:pt>
                <c:pt idx="15199">
                  <c:v>1.73881E-2</c:v>
                </c:pt>
                <c:pt idx="15200">
                  <c:v>1.7621499999999998E-2</c:v>
                </c:pt>
                <c:pt idx="15201">
                  <c:v>1.78158E-2</c:v>
                </c:pt>
                <c:pt idx="15202">
                  <c:v>1.7971999999999998E-2</c:v>
                </c:pt>
                <c:pt idx="15203">
                  <c:v>1.8090800000000001E-2</c:v>
                </c:pt>
                <c:pt idx="15204">
                  <c:v>1.8172899999999999E-2</c:v>
                </c:pt>
                <c:pt idx="15205">
                  <c:v>1.8218999999999999E-2</c:v>
                </c:pt>
                <c:pt idx="15206">
                  <c:v>1.8230199999999998E-2</c:v>
                </c:pt>
                <c:pt idx="15207">
                  <c:v>1.8207299999999999E-2</c:v>
                </c:pt>
                <c:pt idx="15208">
                  <c:v>1.8151899999999999E-2</c:v>
                </c:pt>
                <c:pt idx="15209">
                  <c:v>1.8065299999999999E-2</c:v>
                </c:pt>
                <c:pt idx="15210">
                  <c:v>1.79489E-2</c:v>
                </c:pt>
                <c:pt idx="15211">
                  <c:v>1.7803900000000001E-2</c:v>
                </c:pt>
                <c:pt idx="15212">
                  <c:v>1.76323E-2</c:v>
                </c:pt>
                <c:pt idx="15213">
                  <c:v>1.7435900000000001E-2</c:v>
                </c:pt>
                <c:pt idx="15214">
                  <c:v>1.7215899999999999E-2</c:v>
                </c:pt>
                <c:pt idx="15215">
                  <c:v>1.6973599999999998E-2</c:v>
                </c:pt>
                <c:pt idx="15216">
                  <c:v>1.6709999999999999E-2</c:v>
                </c:pt>
                <c:pt idx="15217">
                  <c:v>1.6426799999999998E-2</c:v>
                </c:pt>
                <c:pt idx="15218">
                  <c:v>1.61257E-2</c:v>
                </c:pt>
                <c:pt idx="15219">
                  <c:v>1.5808300000000001E-2</c:v>
                </c:pt>
                <c:pt idx="15220">
                  <c:v>1.5476E-2</c:v>
                </c:pt>
                <c:pt idx="15221">
                  <c:v>1.51301E-2</c:v>
                </c:pt>
                <c:pt idx="15222">
                  <c:v>1.47717E-2</c:v>
                </c:pt>
                <c:pt idx="15223">
                  <c:v>1.4402399999999999E-2</c:v>
                </c:pt>
                <c:pt idx="15224">
                  <c:v>1.4023600000000001E-2</c:v>
                </c:pt>
                <c:pt idx="15225">
                  <c:v>1.36366E-2</c:v>
                </c:pt>
                <c:pt idx="15226">
                  <c:v>1.32429E-2</c:v>
                </c:pt>
                <c:pt idx="15227">
                  <c:v>1.2844299999999999E-2</c:v>
                </c:pt>
                <c:pt idx="15228">
                  <c:v>1.24422E-2</c:v>
                </c:pt>
                <c:pt idx="15229">
                  <c:v>1.2038E-2</c:v>
                </c:pt>
                <c:pt idx="15230">
                  <c:v>1.16334E-2</c:v>
                </c:pt>
                <c:pt idx="15231">
                  <c:v>1.12298E-2</c:v>
                </c:pt>
                <c:pt idx="15232">
                  <c:v>1.0829200000000001E-2</c:v>
                </c:pt>
                <c:pt idx="15233">
                  <c:v>1.04333E-2</c:v>
                </c:pt>
                <c:pt idx="15234">
                  <c:v>1.0043699999999999E-2</c:v>
                </c:pt>
                <c:pt idx="15235" formatCode="0.00E+00">
                  <c:v>9.6617999999999999E-3</c:v>
                </c:pt>
                <c:pt idx="15236" formatCode="0.00E+00">
                  <c:v>9.2891299999999996E-3</c:v>
                </c:pt>
                <c:pt idx="15237" formatCode="0.00E+00">
                  <c:v>8.9271999999999997E-3</c:v>
                </c:pt>
                <c:pt idx="15238" formatCode="0.00E+00">
                  <c:v>8.5774700000000002E-3</c:v>
                </c:pt>
                <c:pt idx="15239" formatCode="0.00E+00">
                  <c:v>8.2413399999999998E-3</c:v>
                </c:pt>
                <c:pt idx="15240" formatCode="0.00E+00">
                  <c:v>7.9200499999999997E-3</c:v>
                </c:pt>
                <c:pt idx="15241" formatCode="0.00E+00">
                  <c:v>7.61461E-3</c:v>
                </c:pt>
                <c:pt idx="15242" formatCode="0.00E+00">
                  <c:v>7.3258300000000002E-3</c:v>
                </c:pt>
                <c:pt idx="15243" formatCode="0.00E+00">
                  <c:v>7.0544600000000002E-3</c:v>
                </c:pt>
                <c:pt idx="15244" formatCode="0.00E+00">
                  <c:v>6.8013700000000002E-3</c:v>
                </c:pt>
                <c:pt idx="15245" formatCode="0.00E+00">
                  <c:v>6.56757E-3</c:v>
                </c:pt>
                <c:pt idx="15246" formatCode="0.00E+00">
                  <c:v>6.3538600000000002E-3</c:v>
                </c:pt>
                <c:pt idx="15247" formatCode="0.00E+00">
                  <c:v>6.1607199999999997E-3</c:v>
                </c:pt>
                <c:pt idx="15248" formatCode="0.00E+00">
                  <c:v>5.9887300000000003E-3</c:v>
                </c:pt>
                <c:pt idx="15249" formatCode="0.00E+00">
                  <c:v>5.8385099999999999E-3</c:v>
                </c:pt>
                <c:pt idx="15250" formatCode="0.00E+00">
                  <c:v>5.7104900000000004E-3</c:v>
                </c:pt>
                <c:pt idx="15251" formatCode="0.00E+00">
                  <c:v>5.6048199999999999E-3</c:v>
                </c:pt>
                <c:pt idx="15252" formatCode="0.00E+00">
                  <c:v>5.5215899999999998E-3</c:v>
                </c:pt>
                <c:pt idx="15253" formatCode="0.00E+00">
                  <c:v>5.4609000000000003E-3</c:v>
                </c:pt>
                <c:pt idx="15254" formatCode="0.00E+00">
                  <c:v>5.4228599999999998E-3</c:v>
                </c:pt>
                <c:pt idx="15255" formatCode="0.00E+00">
                  <c:v>5.4074199999999996E-3</c:v>
                </c:pt>
                <c:pt idx="15256" formatCode="0.00E+00">
                  <c:v>5.4143899999999998E-3</c:v>
                </c:pt>
                <c:pt idx="15257" formatCode="0.00E+00">
                  <c:v>5.4436199999999997E-3</c:v>
                </c:pt>
                <c:pt idx="15258" formatCode="0.00E+00">
                  <c:v>5.4952200000000003E-3</c:v>
                </c:pt>
                <c:pt idx="15259" formatCode="0.00E+00">
                  <c:v>5.5694799999999999E-3</c:v>
                </c:pt>
                <c:pt idx="15260" formatCode="0.00E+00">
                  <c:v>5.6665400000000003E-3</c:v>
                </c:pt>
                <c:pt idx="15261" formatCode="0.00E+00">
                  <c:v>5.7862900000000004E-3</c:v>
                </c:pt>
                <c:pt idx="15262" formatCode="0.00E+00">
                  <c:v>5.9285900000000001E-3</c:v>
                </c:pt>
                <c:pt idx="15263" formatCode="0.00E+00">
                  <c:v>6.0933000000000003E-3</c:v>
                </c:pt>
                <c:pt idx="15264" formatCode="0.00E+00">
                  <c:v>6.2800900000000003E-3</c:v>
                </c:pt>
                <c:pt idx="15265" formatCode="0.00E+00">
                  <c:v>6.4885300000000002E-3</c:v>
                </c:pt>
                <c:pt idx="15266" formatCode="0.00E+00">
                  <c:v>6.7181100000000002E-3</c:v>
                </c:pt>
                <c:pt idx="15267" formatCode="0.00E+00">
                  <c:v>6.9683000000000002E-3</c:v>
                </c:pt>
                <c:pt idx="15268" formatCode="0.00E+00">
                  <c:v>7.2385399999999999E-3</c:v>
                </c:pt>
                <c:pt idx="15269" formatCode="0.00E+00">
                  <c:v>7.5281300000000001E-3</c:v>
                </c:pt>
                <c:pt idx="15270" formatCode="0.00E+00">
                  <c:v>7.8362299999999996E-3</c:v>
                </c:pt>
                <c:pt idx="15271" formatCode="0.00E+00">
                  <c:v>8.1616999999999992E-3</c:v>
                </c:pt>
                <c:pt idx="15272" formatCode="0.00E+00">
                  <c:v>8.5031700000000009E-3</c:v>
                </c:pt>
                <c:pt idx="15273" formatCode="0.00E+00">
                  <c:v>8.85909E-3</c:v>
                </c:pt>
                <c:pt idx="15274" formatCode="0.00E+00">
                  <c:v>9.2279300000000005E-3</c:v>
                </c:pt>
                <c:pt idx="15275" formatCode="0.00E+00">
                  <c:v>9.6083399999999999E-3</c:v>
                </c:pt>
                <c:pt idx="15276" formatCode="0.00E+00">
                  <c:v>9.9990800000000005E-3</c:v>
                </c:pt>
                <c:pt idx="15277">
                  <c:v>1.0399200000000001E-2</c:v>
                </c:pt>
                <c:pt idx="15278">
                  <c:v>1.08077E-2</c:v>
                </c:pt>
                <c:pt idx="15279">
                  <c:v>1.12234E-2</c:v>
                </c:pt>
                <c:pt idx="15280">
                  <c:v>1.16451E-2</c:v>
                </c:pt>
                <c:pt idx="15281">
                  <c:v>1.2071800000000001E-2</c:v>
                </c:pt>
                <c:pt idx="15282">
                  <c:v>1.25021E-2</c:v>
                </c:pt>
                <c:pt idx="15283">
                  <c:v>1.2934599999999999E-2</c:v>
                </c:pt>
                <c:pt idx="15284">
                  <c:v>1.33679E-2</c:v>
                </c:pt>
                <c:pt idx="15285">
                  <c:v>1.38006E-2</c:v>
                </c:pt>
                <c:pt idx="15286">
                  <c:v>1.4231300000000001E-2</c:v>
                </c:pt>
                <c:pt idx="15287">
                  <c:v>1.4659E-2</c:v>
                </c:pt>
                <c:pt idx="15288">
                  <c:v>1.5082399999999999E-2</c:v>
                </c:pt>
                <c:pt idx="15289">
                  <c:v>1.54999E-2</c:v>
                </c:pt>
                <c:pt idx="15290">
                  <c:v>1.5911999999999999E-2</c:v>
                </c:pt>
                <c:pt idx="15291">
                  <c:v>1.63202E-2</c:v>
                </c:pt>
                <c:pt idx="15292">
                  <c:v>1.6721099999999999E-2</c:v>
                </c:pt>
                <c:pt idx="15293">
                  <c:v>1.71095E-2</c:v>
                </c:pt>
                <c:pt idx="15294">
                  <c:v>1.7484699999999999E-2</c:v>
                </c:pt>
                <c:pt idx="15295">
                  <c:v>1.7846899999999999E-2</c:v>
                </c:pt>
                <c:pt idx="15296">
                  <c:v>1.8193999999999998E-2</c:v>
                </c:pt>
                <c:pt idx="15297">
                  <c:v>1.8523899999999999E-2</c:v>
                </c:pt>
                <c:pt idx="15298">
                  <c:v>1.8835600000000001E-2</c:v>
                </c:pt>
                <c:pt idx="15299">
                  <c:v>1.9127999999999999E-2</c:v>
                </c:pt>
                <c:pt idx="15300">
                  <c:v>1.94001E-2</c:v>
                </c:pt>
                <c:pt idx="15301">
                  <c:v>1.96507E-2</c:v>
                </c:pt>
                <c:pt idx="15302">
                  <c:v>1.9878300000000002E-2</c:v>
                </c:pt>
                <c:pt idx="15303">
                  <c:v>2.00813E-2</c:v>
                </c:pt>
                <c:pt idx="15304">
                  <c:v>2.0258200000000001E-2</c:v>
                </c:pt>
                <c:pt idx="15305">
                  <c:v>2.0407700000000001E-2</c:v>
                </c:pt>
                <c:pt idx="15306">
                  <c:v>2.0528500000000002E-2</c:v>
                </c:pt>
                <c:pt idx="15307">
                  <c:v>2.0619200000000001E-2</c:v>
                </c:pt>
                <c:pt idx="15308">
                  <c:v>2.0678700000000001E-2</c:v>
                </c:pt>
                <c:pt idx="15309">
                  <c:v>2.0706100000000002E-2</c:v>
                </c:pt>
                <c:pt idx="15310">
                  <c:v>2.0700699999999999E-2</c:v>
                </c:pt>
                <c:pt idx="15311">
                  <c:v>2.06619E-2</c:v>
                </c:pt>
                <c:pt idx="15312">
                  <c:v>2.0589099999999999E-2</c:v>
                </c:pt>
                <c:pt idx="15313">
                  <c:v>2.04821E-2</c:v>
                </c:pt>
                <c:pt idx="15314">
                  <c:v>2.0340500000000001E-2</c:v>
                </c:pt>
                <c:pt idx="15315">
                  <c:v>2.0163899999999998E-2</c:v>
                </c:pt>
                <c:pt idx="15316">
                  <c:v>1.9951900000000002E-2</c:v>
                </c:pt>
                <c:pt idx="15317">
                  <c:v>1.9704300000000001E-2</c:v>
                </c:pt>
                <c:pt idx="15318">
                  <c:v>1.94206E-2</c:v>
                </c:pt>
                <c:pt idx="15319">
                  <c:v>1.91004E-2</c:v>
                </c:pt>
                <c:pt idx="15320">
                  <c:v>1.8743900000000001E-2</c:v>
                </c:pt>
                <c:pt idx="15321">
                  <c:v>1.83508E-2</c:v>
                </c:pt>
                <c:pt idx="15322">
                  <c:v>1.7921099999999999E-2</c:v>
                </c:pt>
                <c:pt idx="15323">
                  <c:v>1.7454500000000001E-2</c:v>
                </c:pt>
                <c:pt idx="15324">
                  <c:v>1.69505E-2</c:v>
                </c:pt>
                <c:pt idx="15325">
                  <c:v>1.6409099999999999E-2</c:v>
                </c:pt>
                <c:pt idx="15326">
                  <c:v>1.5830400000000001E-2</c:v>
                </c:pt>
                <c:pt idx="15327">
                  <c:v>1.5214399999999999E-2</c:v>
                </c:pt>
                <c:pt idx="15328">
                  <c:v>1.4561299999999999E-2</c:v>
                </c:pt>
                <c:pt idx="15329">
                  <c:v>1.38716E-2</c:v>
                </c:pt>
                <c:pt idx="15330">
                  <c:v>1.31466E-2</c:v>
                </c:pt>
                <c:pt idx="15331">
                  <c:v>1.23876E-2</c:v>
                </c:pt>
                <c:pt idx="15332">
                  <c:v>1.15958E-2</c:v>
                </c:pt>
                <c:pt idx="15333">
                  <c:v>1.07715E-2</c:v>
                </c:pt>
                <c:pt idx="15334" formatCode="0.00E+00">
                  <c:v>9.9150100000000001E-3</c:v>
                </c:pt>
                <c:pt idx="15335" formatCode="0.00E+00">
                  <c:v>9.0267400000000001E-3</c:v>
                </c:pt>
                <c:pt idx="15336" formatCode="0.00E+00">
                  <c:v>8.1071400000000005E-3</c:v>
                </c:pt>
                <c:pt idx="15337" formatCode="0.00E+00">
                  <c:v>7.1568100000000004E-3</c:v>
                </c:pt>
                <c:pt idx="15338" formatCode="0.00E+00">
                  <c:v>6.17615E-3</c:v>
                </c:pt>
                <c:pt idx="15339" formatCode="0.00E+00">
                  <c:v>5.1655499999999997E-3</c:v>
                </c:pt>
                <c:pt idx="15340" formatCode="0.00E+00">
                  <c:v>4.1279100000000003E-3</c:v>
                </c:pt>
                <c:pt idx="15341" formatCode="0.00E+00">
                  <c:v>3.0672500000000001E-3</c:v>
                </c:pt>
                <c:pt idx="15342" formatCode="0.00E+00">
                  <c:v>1.9824700000000001E-3</c:v>
                </c:pt>
                <c:pt idx="15343" formatCode="0.00E+00">
                  <c:v>8.7055499999999996E-4</c:v>
                </c:pt>
                <c:pt idx="15344" formatCode="0.00E+00">
                  <c:v>-2.66925E-4</c:v>
                </c:pt>
                <c:pt idx="15345" formatCode="0.00E+00">
                  <c:v>-1.4275100000000001E-3</c:v>
                </c:pt>
                <c:pt idx="15346" formatCode="0.00E+00">
                  <c:v>-2.6109200000000001E-3</c:v>
                </c:pt>
                <c:pt idx="15347" formatCode="0.00E+00">
                  <c:v>-3.8168899999999999E-3</c:v>
                </c:pt>
                <c:pt idx="15348" formatCode="0.00E+00">
                  <c:v>-5.0442500000000001E-3</c:v>
                </c:pt>
                <c:pt idx="15349" formatCode="0.00E+00">
                  <c:v>-6.2913700000000001E-3</c:v>
                </c:pt>
                <c:pt idx="15350" formatCode="0.00E+00">
                  <c:v>-7.5565700000000003E-3</c:v>
                </c:pt>
                <c:pt idx="15351" formatCode="0.00E+00">
                  <c:v>-8.8384199999999996E-3</c:v>
                </c:pt>
                <c:pt idx="15352">
                  <c:v>-1.01355E-2</c:v>
                </c:pt>
                <c:pt idx="15353">
                  <c:v>-1.14462E-2</c:v>
                </c:pt>
                <c:pt idx="15354">
                  <c:v>-1.27686E-2</c:v>
                </c:pt>
                <c:pt idx="15355">
                  <c:v>-1.4101900000000001E-2</c:v>
                </c:pt>
                <c:pt idx="15356">
                  <c:v>-1.54447E-2</c:v>
                </c:pt>
                <c:pt idx="15357">
                  <c:v>-1.6795600000000001E-2</c:v>
                </c:pt>
                <c:pt idx="15358">
                  <c:v>-1.8152600000000001E-2</c:v>
                </c:pt>
                <c:pt idx="15359">
                  <c:v>-1.95141E-2</c:v>
                </c:pt>
                <c:pt idx="15360">
                  <c:v>-2.0878299999999999E-2</c:v>
                </c:pt>
                <c:pt idx="15361">
                  <c:v>-2.22428E-2</c:v>
                </c:pt>
                <c:pt idx="15362">
                  <c:v>-2.36058E-2</c:v>
                </c:pt>
                <c:pt idx="15363">
                  <c:v>-2.49658E-2</c:v>
                </c:pt>
                <c:pt idx="15364">
                  <c:v>-2.6321299999999999E-2</c:v>
                </c:pt>
                <c:pt idx="15365">
                  <c:v>-2.7669900000000001E-2</c:v>
                </c:pt>
                <c:pt idx="15366">
                  <c:v>-2.9009199999999999E-2</c:v>
                </c:pt>
                <c:pt idx="15367">
                  <c:v>-3.0337599999999999E-2</c:v>
                </c:pt>
                <c:pt idx="15368">
                  <c:v>-3.1653500000000001E-2</c:v>
                </c:pt>
                <c:pt idx="15369">
                  <c:v>-3.2955400000000003E-2</c:v>
                </c:pt>
                <c:pt idx="15370">
                  <c:v>-3.4241500000000001E-2</c:v>
                </c:pt>
                <c:pt idx="15371">
                  <c:v>-3.5509499999999999E-2</c:v>
                </c:pt>
                <c:pt idx="15372">
                  <c:v>-3.67573E-2</c:v>
                </c:pt>
                <c:pt idx="15373">
                  <c:v>-3.7983200000000002E-2</c:v>
                </c:pt>
                <c:pt idx="15374">
                  <c:v>-3.9185400000000002E-2</c:v>
                </c:pt>
                <c:pt idx="15375">
                  <c:v>-4.0361500000000002E-2</c:v>
                </c:pt>
                <c:pt idx="15376">
                  <c:v>-4.1509600000000001E-2</c:v>
                </c:pt>
                <c:pt idx="15377">
                  <c:v>-4.2629399999999998E-2</c:v>
                </c:pt>
                <c:pt idx="15378">
                  <c:v>-4.37221E-2</c:v>
                </c:pt>
                <c:pt idx="15379">
                  <c:v>-4.4787399999999998E-2</c:v>
                </c:pt>
                <c:pt idx="15380">
                  <c:v>-4.5821899999999999E-2</c:v>
                </c:pt>
                <c:pt idx="15381">
                  <c:v>-4.6820800000000003E-2</c:v>
                </c:pt>
                <c:pt idx="15382">
                  <c:v>-4.7780799999999998E-2</c:v>
                </c:pt>
                <c:pt idx="15383">
                  <c:v>-4.8700500000000001E-2</c:v>
                </c:pt>
                <c:pt idx="15384">
                  <c:v>-4.95786E-2</c:v>
                </c:pt>
                <c:pt idx="15385">
                  <c:v>-5.0413100000000002E-2</c:v>
                </c:pt>
                <c:pt idx="15386">
                  <c:v>-5.1202200000000003E-2</c:v>
                </c:pt>
                <c:pt idx="15387">
                  <c:v>-5.1944799999999999E-2</c:v>
                </c:pt>
                <c:pt idx="15388">
                  <c:v>-5.2639999999999999E-2</c:v>
                </c:pt>
                <c:pt idx="15389">
                  <c:v>-5.3286600000000003E-2</c:v>
                </c:pt>
                <c:pt idx="15390">
                  <c:v>-5.3883300000000002E-2</c:v>
                </c:pt>
                <c:pt idx="15391">
                  <c:v>-5.4429499999999999E-2</c:v>
                </c:pt>
                <c:pt idx="15392">
                  <c:v>-5.49252E-2</c:v>
                </c:pt>
                <c:pt idx="15393">
                  <c:v>-5.5370500000000003E-2</c:v>
                </c:pt>
                <c:pt idx="15394">
                  <c:v>-5.5765299999999997E-2</c:v>
                </c:pt>
                <c:pt idx="15395">
                  <c:v>-5.6109300000000001E-2</c:v>
                </c:pt>
                <c:pt idx="15396">
                  <c:v>-5.6402000000000001E-2</c:v>
                </c:pt>
                <c:pt idx="15397">
                  <c:v>-5.6643699999999998E-2</c:v>
                </c:pt>
                <c:pt idx="15398">
                  <c:v>-5.68339E-2</c:v>
                </c:pt>
                <c:pt idx="15399">
                  <c:v>-5.6971399999999998E-2</c:v>
                </c:pt>
                <c:pt idx="15400">
                  <c:v>-5.7053899999999998E-2</c:v>
                </c:pt>
                <c:pt idx="15401">
                  <c:v>-5.7080100000000002E-2</c:v>
                </c:pt>
                <c:pt idx="15402">
                  <c:v>-5.7050700000000003E-2</c:v>
                </c:pt>
                <c:pt idx="15403">
                  <c:v>-5.6968100000000001E-2</c:v>
                </c:pt>
                <c:pt idx="15404">
                  <c:v>-5.6834700000000002E-2</c:v>
                </c:pt>
                <c:pt idx="15405">
                  <c:v>-5.6651699999999999E-2</c:v>
                </c:pt>
                <c:pt idx="15406">
                  <c:v>-5.6419299999999999E-2</c:v>
                </c:pt>
                <c:pt idx="15407">
                  <c:v>-5.6136800000000001E-2</c:v>
                </c:pt>
                <c:pt idx="15408">
                  <c:v>-5.5802900000000003E-2</c:v>
                </c:pt>
                <c:pt idx="15409">
                  <c:v>-5.5415100000000002E-2</c:v>
                </c:pt>
                <c:pt idx="15410">
                  <c:v>-5.4971899999999997E-2</c:v>
                </c:pt>
                <c:pt idx="15411">
                  <c:v>-5.44742E-2</c:v>
                </c:pt>
                <c:pt idx="15412">
                  <c:v>-5.3925399999999998E-2</c:v>
                </c:pt>
                <c:pt idx="15413">
                  <c:v>-5.3328100000000003E-2</c:v>
                </c:pt>
                <c:pt idx="15414">
                  <c:v>-5.2681699999999998E-2</c:v>
                </c:pt>
                <c:pt idx="15415">
                  <c:v>-5.1985200000000002E-2</c:v>
                </c:pt>
                <c:pt idx="15416">
                  <c:v>-5.1240099999999997E-2</c:v>
                </c:pt>
                <c:pt idx="15417">
                  <c:v>-5.0450200000000001E-2</c:v>
                </c:pt>
                <c:pt idx="15418">
                  <c:v>-4.96184E-2</c:v>
                </c:pt>
                <c:pt idx="15419">
                  <c:v>-4.8746100000000001E-2</c:v>
                </c:pt>
                <c:pt idx="15420">
                  <c:v>-4.78337E-2</c:v>
                </c:pt>
                <c:pt idx="15421">
                  <c:v>-4.6882E-2</c:v>
                </c:pt>
                <c:pt idx="15422">
                  <c:v>-4.5891399999999999E-2</c:v>
                </c:pt>
                <c:pt idx="15423">
                  <c:v>-4.4862300000000001E-2</c:v>
                </c:pt>
                <c:pt idx="15424">
                  <c:v>-4.3794300000000001E-2</c:v>
                </c:pt>
                <c:pt idx="15425">
                  <c:v>-4.2687299999999997E-2</c:v>
                </c:pt>
                <c:pt idx="15426">
                  <c:v>-4.1542599999999999E-2</c:v>
                </c:pt>
                <c:pt idx="15427">
                  <c:v>-4.0363799999999998E-2</c:v>
                </c:pt>
                <c:pt idx="15428">
                  <c:v>-3.9155000000000002E-2</c:v>
                </c:pt>
                <c:pt idx="15429">
                  <c:v>-3.7918800000000003E-2</c:v>
                </c:pt>
                <c:pt idx="15430">
                  <c:v>-3.6655800000000002E-2</c:v>
                </c:pt>
                <c:pt idx="15431">
                  <c:v>-3.5366799999999997E-2</c:v>
                </c:pt>
                <c:pt idx="15432">
                  <c:v>-3.4054099999999997E-2</c:v>
                </c:pt>
                <c:pt idx="15433">
                  <c:v>-3.2721300000000002E-2</c:v>
                </c:pt>
                <c:pt idx="15434">
                  <c:v>-3.1371999999999997E-2</c:v>
                </c:pt>
                <c:pt idx="15435">
                  <c:v>-3.0008199999999999E-2</c:v>
                </c:pt>
                <c:pt idx="15436">
                  <c:v>-2.8631400000000001E-2</c:v>
                </c:pt>
                <c:pt idx="15437">
                  <c:v>-2.72453E-2</c:v>
                </c:pt>
                <c:pt idx="15438">
                  <c:v>-2.5854800000000001E-2</c:v>
                </c:pt>
                <c:pt idx="15439">
                  <c:v>-2.4464199999999998E-2</c:v>
                </c:pt>
                <c:pt idx="15440">
                  <c:v>-2.30783E-2</c:v>
                </c:pt>
                <c:pt idx="15441">
                  <c:v>-2.1703099999999999E-2</c:v>
                </c:pt>
                <c:pt idx="15442">
                  <c:v>-2.0342300000000001E-2</c:v>
                </c:pt>
                <c:pt idx="15443">
                  <c:v>-1.8996300000000001E-2</c:v>
                </c:pt>
                <c:pt idx="15444">
                  <c:v>-1.7665500000000001E-2</c:v>
                </c:pt>
                <c:pt idx="15445">
                  <c:v>-1.6353099999999999E-2</c:v>
                </c:pt>
                <c:pt idx="15446">
                  <c:v>-1.5063399999999999E-2</c:v>
                </c:pt>
                <c:pt idx="15447">
                  <c:v>-1.3799000000000001E-2</c:v>
                </c:pt>
                <c:pt idx="15448">
                  <c:v>-1.25608E-2</c:v>
                </c:pt>
                <c:pt idx="15449">
                  <c:v>-1.13502E-2</c:v>
                </c:pt>
                <c:pt idx="15450">
                  <c:v>-1.0170200000000001E-2</c:v>
                </c:pt>
                <c:pt idx="15451" formatCode="0.00E+00">
                  <c:v>-9.0242900000000008E-3</c:v>
                </c:pt>
                <c:pt idx="15452" formatCode="0.00E+00">
                  <c:v>-7.9153599999999998E-3</c:v>
                </c:pt>
                <c:pt idx="15453" formatCode="0.00E+00">
                  <c:v>-6.8460600000000002E-3</c:v>
                </c:pt>
                <c:pt idx="15454" formatCode="0.00E+00">
                  <c:v>-5.8187100000000004E-3</c:v>
                </c:pt>
                <c:pt idx="15455" formatCode="0.00E+00">
                  <c:v>-4.83571E-3</c:v>
                </c:pt>
                <c:pt idx="15456" formatCode="0.00E+00">
                  <c:v>-3.8991799999999999E-3</c:v>
                </c:pt>
                <c:pt idx="15457" formatCode="0.00E+00">
                  <c:v>-3.0097499999999998E-3</c:v>
                </c:pt>
                <c:pt idx="15458" formatCode="0.00E+00">
                  <c:v>-2.16781E-3</c:v>
                </c:pt>
                <c:pt idx="15459" formatCode="0.00E+00">
                  <c:v>-1.37583E-3</c:v>
                </c:pt>
                <c:pt idx="15460" formatCode="0.00E+00">
                  <c:v>-6.3747200000000004E-4</c:v>
                </c:pt>
                <c:pt idx="15461" formatCode="0.00E+00">
                  <c:v>4.5220499999999998E-5</c:v>
                </c:pt>
                <c:pt idx="15462" formatCode="0.00E+00">
                  <c:v>6.7218099999999999E-4</c:v>
                </c:pt>
                <c:pt idx="15463" formatCode="0.00E+00">
                  <c:v>1.24256E-3</c:v>
                </c:pt>
                <c:pt idx="15464" formatCode="0.00E+00">
                  <c:v>1.75314E-3</c:v>
                </c:pt>
                <c:pt idx="15465" formatCode="0.00E+00">
                  <c:v>2.2002300000000001E-3</c:v>
                </c:pt>
                <c:pt idx="15466" formatCode="0.00E+00">
                  <c:v>2.58128E-3</c:v>
                </c:pt>
                <c:pt idx="15467" formatCode="0.00E+00">
                  <c:v>2.89427E-3</c:v>
                </c:pt>
                <c:pt idx="15468" formatCode="0.00E+00">
                  <c:v>3.1368500000000001E-3</c:v>
                </c:pt>
                <c:pt idx="15469" formatCode="0.00E+00">
                  <c:v>3.3054999999999998E-3</c:v>
                </c:pt>
                <c:pt idx="15470" formatCode="0.00E+00">
                  <c:v>3.39588E-3</c:v>
                </c:pt>
                <c:pt idx="15471" formatCode="0.00E+00">
                  <c:v>3.4046900000000001E-3</c:v>
                </c:pt>
                <c:pt idx="15472" formatCode="0.00E+00">
                  <c:v>3.3304599999999999E-3</c:v>
                </c:pt>
                <c:pt idx="15473" formatCode="0.00E+00">
                  <c:v>3.1733E-3</c:v>
                </c:pt>
                <c:pt idx="15474" formatCode="0.00E+00">
                  <c:v>2.93414E-3</c:v>
                </c:pt>
                <c:pt idx="15475" formatCode="0.00E+00">
                  <c:v>2.6139800000000001E-3</c:v>
                </c:pt>
                <c:pt idx="15476" formatCode="0.00E+00">
                  <c:v>2.2144600000000001E-3</c:v>
                </c:pt>
                <c:pt idx="15477" formatCode="0.00E+00">
                  <c:v>1.73693E-3</c:v>
                </c:pt>
                <c:pt idx="15478" formatCode="0.00E+00">
                  <c:v>1.17942E-3</c:v>
                </c:pt>
                <c:pt idx="15479" formatCode="0.00E+00">
                  <c:v>5.3759999999999995E-4</c:v>
                </c:pt>
                <c:pt idx="15480" formatCode="0.00E+00">
                  <c:v>-1.89715E-4</c:v>
                </c:pt>
                <c:pt idx="15481" formatCode="0.00E+00">
                  <c:v>-9.9870499999999991E-4</c:v>
                </c:pt>
                <c:pt idx="15482" formatCode="0.00E+00">
                  <c:v>-1.88543E-3</c:v>
                </c:pt>
                <c:pt idx="15483" formatCode="0.00E+00">
                  <c:v>-2.8489100000000001E-3</c:v>
                </c:pt>
                <c:pt idx="15484" formatCode="0.00E+00">
                  <c:v>-3.8892100000000001E-3</c:v>
                </c:pt>
                <c:pt idx="15485" formatCode="0.00E+00">
                  <c:v>-5.0066900000000003E-3</c:v>
                </c:pt>
                <c:pt idx="15486" formatCode="0.00E+00">
                  <c:v>-6.2024699999999999E-3</c:v>
                </c:pt>
                <c:pt idx="15487" formatCode="0.00E+00">
                  <c:v>-7.4767599999999998E-3</c:v>
                </c:pt>
                <c:pt idx="15488" formatCode="0.00E+00">
                  <c:v>-8.8282399999999994E-3</c:v>
                </c:pt>
                <c:pt idx="15489">
                  <c:v>-1.0255999999999999E-2</c:v>
                </c:pt>
                <c:pt idx="15490">
                  <c:v>-1.176E-2</c:v>
                </c:pt>
                <c:pt idx="15491">
                  <c:v>-1.33393E-2</c:v>
                </c:pt>
                <c:pt idx="15492">
                  <c:v>-1.49906E-2</c:v>
                </c:pt>
                <c:pt idx="15493">
                  <c:v>-1.67099E-2</c:v>
                </c:pt>
                <c:pt idx="15494">
                  <c:v>-1.8494400000000001E-2</c:v>
                </c:pt>
                <c:pt idx="15495">
                  <c:v>-2.03436E-2</c:v>
                </c:pt>
                <c:pt idx="15496">
                  <c:v>-2.2258400000000001E-2</c:v>
                </c:pt>
                <c:pt idx="15497">
                  <c:v>-2.4239400000000001E-2</c:v>
                </c:pt>
                <c:pt idx="15498">
                  <c:v>-2.62854E-2</c:v>
                </c:pt>
                <c:pt idx="15499">
                  <c:v>-2.8394699999999998E-2</c:v>
                </c:pt>
                <c:pt idx="15500">
                  <c:v>-3.0565200000000001E-2</c:v>
                </c:pt>
                <c:pt idx="15501">
                  <c:v>-3.2794200000000003E-2</c:v>
                </c:pt>
                <c:pt idx="15502">
                  <c:v>-3.5078699999999997E-2</c:v>
                </c:pt>
                <c:pt idx="15503">
                  <c:v>-3.7415700000000003E-2</c:v>
                </c:pt>
                <c:pt idx="15504">
                  <c:v>-3.9801000000000003E-2</c:v>
                </c:pt>
                <c:pt idx="15505">
                  <c:v>-4.2229099999999999E-2</c:v>
                </c:pt>
                <c:pt idx="15506">
                  <c:v>-4.4694900000000003E-2</c:v>
                </c:pt>
                <c:pt idx="15507">
                  <c:v>-4.7195500000000001E-2</c:v>
                </c:pt>
                <c:pt idx="15508">
                  <c:v>-4.9730900000000001E-2</c:v>
                </c:pt>
                <c:pt idx="15509">
                  <c:v>-5.2302000000000001E-2</c:v>
                </c:pt>
                <c:pt idx="15510">
                  <c:v>-5.4908499999999999E-2</c:v>
                </c:pt>
                <c:pt idx="15511">
                  <c:v>-5.7546899999999998E-2</c:v>
                </c:pt>
                <c:pt idx="15512">
                  <c:v>-6.0213000000000003E-2</c:v>
                </c:pt>
                <c:pt idx="15513">
                  <c:v>-6.2902700000000006E-2</c:v>
                </c:pt>
                <c:pt idx="15514">
                  <c:v>-6.5612699999999996E-2</c:v>
                </c:pt>
                <c:pt idx="15515">
                  <c:v>-6.8340999999999999E-2</c:v>
                </c:pt>
                <c:pt idx="15516">
                  <c:v>-7.1083599999999997E-2</c:v>
                </c:pt>
                <c:pt idx="15517">
                  <c:v>-7.3832800000000004E-2</c:v>
                </c:pt>
                <c:pt idx="15518">
                  <c:v>-7.65821E-2</c:v>
                </c:pt>
                <c:pt idx="15519">
                  <c:v>-7.9329300000000005E-2</c:v>
                </c:pt>
                <c:pt idx="15520">
                  <c:v>-8.2073900000000005E-2</c:v>
                </c:pt>
                <c:pt idx="15521">
                  <c:v>-8.4814899999999999E-2</c:v>
                </c:pt>
                <c:pt idx="15522">
                  <c:v>-8.7549600000000005E-2</c:v>
                </c:pt>
                <c:pt idx="15523">
                  <c:v>-9.0274599999999997E-2</c:v>
                </c:pt>
                <c:pt idx="15524">
                  <c:v>-9.2984399999999995E-2</c:v>
                </c:pt>
                <c:pt idx="15525">
                  <c:v>-9.5668799999999998E-2</c:v>
                </c:pt>
                <c:pt idx="15526">
                  <c:v>-9.8317199999999993E-2</c:v>
                </c:pt>
                <c:pt idx="15527">
                  <c:v>-0.100925</c:v>
                </c:pt>
                <c:pt idx="15528">
                  <c:v>-0.103494</c:v>
                </c:pt>
                <c:pt idx="15529">
                  <c:v>-0.10602399999999999</c:v>
                </c:pt>
                <c:pt idx="15530">
                  <c:v>-0.108512</c:v>
                </c:pt>
                <c:pt idx="15531">
                  <c:v>-0.110958</c:v>
                </c:pt>
                <c:pt idx="15532">
                  <c:v>-0.113362</c:v>
                </c:pt>
                <c:pt idx="15533">
                  <c:v>-0.11572</c:v>
                </c:pt>
                <c:pt idx="15534">
                  <c:v>-0.11802600000000001</c:v>
                </c:pt>
                <c:pt idx="15535">
                  <c:v>-0.12027599999999999</c:v>
                </c:pt>
                <c:pt idx="15536">
                  <c:v>-0.12246700000000001</c:v>
                </c:pt>
                <c:pt idx="15537">
                  <c:v>-0.124598</c:v>
                </c:pt>
                <c:pt idx="15538">
                  <c:v>-0.126666</c:v>
                </c:pt>
                <c:pt idx="15539">
                  <c:v>-0.12867100000000001</c:v>
                </c:pt>
                <c:pt idx="15540">
                  <c:v>-0.13061300000000001</c:v>
                </c:pt>
                <c:pt idx="15541">
                  <c:v>-0.132494</c:v>
                </c:pt>
                <c:pt idx="15542">
                  <c:v>-0.13431399999999999</c:v>
                </c:pt>
                <c:pt idx="15543">
                  <c:v>-0.136072</c:v>
                </c:pt>
                <c:pt idx="15544">
                  <c:v>-0.137764</c:v>
                </c:pt>
                <c:pt idx="15545">
                  <c:v>-0.13938700000000001</c:v>
                </c:pt>
                <c:pt idx="15546">
                  <c:v>-0.14093600000000001</c:v>
                </c:pt>
                <c:pt idx="15547">
                  <c:v>-0.14241000000000001</c:v>
                </c:pt>
                <c:pt idx="15548">
                  <c:v>-0.14380399999999999</c:v>
                </c:pt>
                <c:pt idx="15549">
                  <c:v>-0.145118</c:v>
                </c:pt>
                <c:pt idx="15550">
                  <c:v>-0.14634800000000001</c:v>
                </c:pt>
                <c:pt idx="15551">
                  <c:v>-0.14749300000000001</c:v>
                </c:pt>
                <c:pt idx="15552">
                  <c:v>-0.14855399999999999</c:v>
                </c:pt>
                <c:pt idx="15553">
                  <c:v>-0.149535</c:v>
                </c:pt>
                <c:pt idx="15554">
                  <c:v>-0.15043999999999999</c:v>
                </c:pt>
                <c:pt idx="15555">
                  <c:v>-0.15126800000000001</c:v>
                </c:pt>
                <c:pt idx="15556">
                  <c:v>-0.15201799999999999</c:v>
                </c:pt>
                <c:pt idx="15557">
                  <c:v>-0.15268699999999999</c:v>
                </c:pt>
                <c:pt idx="15558">
                  <c:v>-0.15327499999999999</c:v>
                </c:pt>
                <c:pt idx="15559">
                  <c:v>-0.153782</c:v>
                </c:pt>
                <c:pt idx="15560">
                  <c:v>-0.15421299999999999</c:v>
                </c:pt>
                <c:pt idx="15561">
                  <c:v>-0.15457000000000001</c:v>
                </c:pt>
                <c:pt idx="15562">
                  <c:v>-0.15485599999999999</c:v>
                </c:pt>
                <c:pt idx="15563">
                  <c:v>-0.15507699999999999</c:v>
                </c:pt>
                <c:pt idx="15564">
                  <c:v>-0.15523799999999999</c:v>
                </c:pt>
                <c:pt idx="15565">
                  <c:v>-0.155338</c:v>
                </c:pt>
                <c:pt idx="15566">
                  <c:v>-0.15537899999999999</c:v>
                </c:pt>
                <c:pt idx="15567">
                  <c:v>-0.155362</c:v>
                </c:pt>
                <c:pt idx="15568">
                  <c:v>-0.15529100000000001</c:v>
                </c:pt>
                <c:pt idx="15569">
                  <c:v>-0.155168</c:v>
                </c:pt>
                <c:pt idx="15570">
                  <c:v>-0.15499299999999999</c:v>
                </c:pt>
                <c:pt idx="15571">
                  <c:v>-0.15476699999999999</c:v>
                </c:pt>
                <c:pt idx="15572">
                  <c:v>-0.154497</c:v>
                </c:pt>
                <c:pt idx="15573">
                  <c:v>-0.15418499999999999</c:v>
                </c:pt>
                <c:pt idx="15574">
                  <c:v>-0.15382999999999999</c:v>
                </c:pt>
                <c:pt idx="15575">
                  <c:v>-0.15342800000000001</c:v>
                </c:pt>
                <c:pt idx="15576">
                  <c:v>-0.152979</c:v>
                </c:pt>
                <c:pt idx="15577">
                  <c:v>-0.15248300000000001</c:v>
                </c:pt>
                <c:pt idx="15578">
                  <c:v>-0.15193999999999999</c:v>
                </c:pt>
                <c:pt idx="15579">
                  <c:v>-0.15134700000000001</c:v>
                </c:pt>
                <c:pt idx="15580">
                  <c:v>-0.15070600000000001</c:v>
                </c:pt>
                <c:pt idx="15581">
                  <c:v>-0.15002599999999999</c:v>
                </c:pt>
                <c:pt idx="15582">
                  <c:v>-0.14931</c:v>
                </c:pt>
                <c:pt idx="15583">
                  <c:v>-0.148565</c:v>
                </c:pt>
                <c:pt idx="15584">
                  <c:v>-0.14779500000000001</c:v>
                </c:pt>
                <c:pt idx="15585">
                  <c:v>-0.14700199999999999</c:v>
                </c:pt>
                <c:pt idx="15586">
                  <c:v>-0.14618900000000001</c:v>
                </c:pt>
                <c:pt idx="15587">
                  <c:v>-0.14535699999999999</c:v>
                </c:pt>
                <c:pt idx="15588">
                  <c:v>-0.14451</c:v>
                </c:pt>
                <c:pt idx="15589">
                  <c:v>-0.143653</c:v>
                </c:pt>
                <c:pt idx="15590">
                  <c:v>-0.142792</c:v>
                </c:pt>
                <c:pt idx="15591">
                  <c:v>-0.141929</c:v>
                </c:pt>
                <c:pt idx="15592">
                  <c:v>-0.14106299999999999</c:v>
                </c:pt>
                <c:pt idx="15593">
                  <c:v>-0.14019999999999999</c:v>
                </c:pt>
                <c:pt idx="15594">
                  <c:v>-0.139348</c:v>
                </c:pt>
                <c:pt idx="15595">
                  <c:v>-0.138513</c:v>
                </c:pt>
                <c:pt idx="15596">
                  <c:v>-0.13769400000000001</c:v>
                </c:pt>
                <c:pt idx="15597">
                  <c:v>-0.13688700000000001</c:v>
                </c:pt>
                <c:pt idx="15598">
                  <c:v>-0.13608600000000001</c:v>
                </c:pt>
                <c:pt idx="15599">
                  <c:v>-0.13528899999999999</c:v>
                </c:pt>
                <c:pt idx="15600">
                  <c:v>-0.13449900000000001</c:v>
                </c:pt>
                <c:pt idx="15601">
                  <c:v>-0.133715</c:v>
                </c:pt>
                <c:pt idx="15602">
                  <c:v>-0.132941</c:v>
                </c:pt>
                <c:pt idx="15603">
                  <c:v>-0.13217899999999999</c:v>
                </c:pt>
                <c:pt idx="15604">
                  <c:v>-0.13144</c:v>
                </c:pt>
                <c:pt idx="15605">
                  <c:v>-0.13073299999999999</c:v>
                </c:pt>
                <c:pt idx="15606">
                  <c:v>-0.13006000000000001</c:v>
                </c:pt>
                <c:pt idx="15607">
                  <c:v>-0.12941900000000001</c:v>
                </c:pt>
                <c:pt idx="15608">
                  <c:v>-0.12880900000000001</c:v>
                </c:pt>
                <c:pt idx="15609">
                  <c:v>-0.12823100000000001</c:v>
                </c:pt>
                <c:pt idx="15610">
                  <c:v>-0.12768599999999999</c:v>
                </c:pt>
                <c:pt idx="15611">
                  <c:v>-0.12717400000000001</c:v>
                </c:pt>
                <c:pt idx="15612">
                  <c:v>-0.12669900000000001</c:v>
                </c:pt>
                <c:pt idx="15613">
                  <c:v>-0.12626799999999999</c:v>
                </c:pt>
                <c:pt idx="15614">
                  <c:v>-0.125884</c:v>
                </c:pt>
                <c:pt idx="15615">
                  <c:v>-0.125555</c:v>
                </c:pt>
                <c:pt idx="15616">
                  <c:v>-0.12528500000000001</c:v>
                </c:pt>
                <c:pt idx="15617">
                  <c:v>-0.12507499999999999</c:v>
                </c:pt>
                <c:pt idx="15618">
                  <c:v>-0.124927</c:v>
                </c:pt>
                <c:pt idx="15619">
                  <c:v>-0.12483900000000001</c:v>
                </c:pt>
                <c:pt idx="15620">
                  <c:v>-0.12481299999999999</c:v>
                </c:pt>
                <c:pt idx="15621">
                  <c:v>-0.12485</c:v>
                </c:pt>
                <c:pt idx="15622">
                  <c:v>-0.12495299999999999</c:v>
                </c:pt>
                <c:pt idx="15623">
                  <c:v>-0.12512100000000001</c:v>
                </c:pt>
                <c:pt idx="15624">
                  <c:v>-0.12535499999999999</c:v>
                </c:pt>
                <c:pt idx="15625">
                  <c:v>-0.12565100000000001</c:v>
                </c:pt>
                <c:pt idx="15626">
                  <c:v>-0.12600700000000001</c:v>
                </c:pt>
                <c:pt idx="15627">
                  <c:v>-0.12642500000000001</c:v>
                </c:pt>
                <c:pt idx="15628">
                  <c:v>-0.12690599999999999</c:v>
                </c:pt>
                <c:pt idx="15629">
                  <c:v>-0.12744800000000001</c:v>
                </c:pt>
                <c:pt idx="15630">
                  <c:v>-0.12804599999999999</c:v>
                </c:pt>
                <c:pt idx="15631">
                  <c:v>-0.12870100000000001</c:v>
                </c:pt>
                <c:pt idx="15632">
                  <c:v>-0.129412</c:v>
                </c:pt>
                <c:pt idx="15633">
                  <c:v>-0.13018199999999999</c:v>
                </c:pt>
                <c:pt idx="15634">
                  <c:v>-0.13101699999999999</c:v>
                </c:pt>
                <c:pt idx="15635">
                  <c:v>-0.13192100000000001</c:v>
                </c:pt>
                <c:pt idx="15636">
                  <c:v>-0.13289999999999999</c:v>
                </c:pt>
                <c:pt idx="15637">
                  <c:v>-0.13395299999999999</c:v>
                </c:pt>
                <c:pt idx="15638">
                  <c:v>-0.13508100000000001</c:v>
                </c:pt>
                <c:pt idx="15639">
                  <c:v>-0.13628199999999999</c:v>
                </c:pt>
                <c:pt idx="15640">
                  <c:v>-0.13755500000000001</c:v>
                </c:pt>
                <c:pt idx="15641">
                  <c:v>-0.13889699999999999</c:v>
                </c:pt>
                <c:pt idx="15642">
                  <c:v>-0.14030000000000001</c:v>
                </c:pt>
                <c:pt idx="15643">
                  <c:v>-0.141759</c:v>
                </c:pt>
                <c:pt idx="15644">
                  <c:v>-0.14327100000000001</c:v>
                </c:pt>
                <c:pt idx="15645">
                  <c:v>-0.144842</c:v>
                </c:pt>
                <c:pt idx="15646">
                  <c:v>-0.14647499999999999</c:v>
                </c:pt>
                <c:pt idx="15647">
                  <c:v>-0.148171</c:v>
                </c:pt>
                <c:pt idx="15648">
                  <c:v>-0.149922</c:v>
                </c:pt>
                <c:pt idx="15649">
                  <c:v>-0.151723</c:v>
                </c:pt>
                <c:pt idx="15650">
                  <c:v>-0.15357000000000001</c:v>
                </c:pt>
                <c:pt idx="15651">
                  <c:v>-0.15545800000000001</c:v>
                </c:pt>
                <c:pt idx="15652">
                  <c:v>-0.157384</c:v>
                </c:pt>
                <c:pt idx="15653">
                  <c:v>-0.15934699999999999</c:v>
                </c:pt>
                <c:pt idx="15654">
                  <c:v>-0.16134899999999999</c:v>
                </c:pt>
                <c:pt idx="15655">
                  <c:v>-0.16339100000000001</c:v>
                </c:pt>
                <c:pt idx="15656">
                  <c:v>-0.16547200000000001</c:v>
                </c:pt>
                <c:pt idx="15657">
                  <c:v>-0.16759299999999999</c:v>
                </c:pt>
                <c:pt idx="15658">
                  <c:v>-0.16975000000000001</c:v>
                </c:pt>
                <c:pt idx="15659">
                  <c:v>-0.17193600000000001</c:v>
                </c:pt>
                <c:pt idx="15660">
                  <c:v>-0.17414299999999999</c:v>
                </c:pt>
                <c:pt idx="15661">
                  <c:v>-0.176369</c:v>
                </c:pt>
                <c:pt idx="15662">
                  <c:v>-0.178619</c:v>
                </c:pt>
                <c:pt idx="15663">
                  <c:v>-0.180896</c:v>
                </c:pt>
                <c:pt idx="15664">
                  <c:v>-0.183201</c:v>
                </c:pt>
                <c:pt idx="15665">
                  <c:v>-0.18553500000000001</c:v>
                </c:pt>
                <c:pt idx="15666">
                  <c:v>-0.187893</c:v>
                </c:pt>
                <c:pt idx="15667">
                  <c:v>-0.19026899999999999</c:v>
                </c:pt>
                <c:pt idx="15668">
                  <c:v>-0.19265299999999999</c:v>
                </c:pt>
                <c:pt idx="15669">
                  <c:v>-0.19503699999999999</c:v>
                </c:pt>
                <c:pt idx="15670">
                  <c:v>-0.197412</c:v>
                </c:pt>
                <c:pt idx="15671">
                  <c:v>-0.19977800000000001</c:v>
                </c:pt>
                <c:pt idx="15672">
                  <c:v>-0.202129</c:v>
                </c:pt>
                <c:pt idx="15673">
                  <c:v>-0.204455</c:v>
                </c:pt>
                <c:pt idx="15674">
                  <c:v>-0.20675199999999999</c:v>
                </c:pt>
                <c:pt idx="15675">
                  <c:v>-0.20902399999999999</c:v>
                </c:pt>
                <c:pt idx="15676">
                  <c:v>-0.21127799999999999</c:v>
                </c:pt>
                <c:pt idx="15677">
                  <c:v>-0.21351600000000001</c:v>
                </c:pt>
                <c:pt idx="15678">
                  <c:v>-0.21573999999999999</c:v>
                </c:pt>
                <c:pt idx="15679">
                  <c:v>-0.21795200000000001</c:v>
                </c:pt>
                <c:pt idx="15680">
                  <c:v>-0.22015199999999999</c:v>
                </c:pt>
                <c:pt idx="15681">
                  <c:v>-0.22233700000000001</c:v>
                </c:pt>
                <c:pt idx="15682">
                  <c:v>-0.22450400000000001</c:v>
                </c:pt>
                <c:pt idx="15683">
                  <c:v>-0.22664899999999999</c:v>
                </c:pt>
                <c:pt idx="15684">
                  <c:v>-0.228773</c:v>
                </c:pt>
                <c:pt idx="15685">
                  <c:v>-0.230875</c:v>
                </c:pt>
                <c:pt idx="15686">
                  <c:v>-0.23295199999999999</c:v>
                </c:pt>
                <c:pt idx="15687">
                  <c:v>-0.23500199999999999</c:v>
                </c:pt>
                <c:pt idx="15688">
                  <c:v>-0.23702500000000001</c:v>
                </c:pt>
                <c:pt idx="15689">
                  <c:v>-0.23901700000000001</c:v>
                </c:pt>
                <c:pt idx="15690">
                  <c:v>-0.24097199999999999</c:v>
                </c:pt>
                <c:pt idx="15691">
                  <c:v>-0.24287900000000001</c:v>
                </c:pt>
                <c:pt idx="15692">
                  <c:v>-0.244729</c:v>
                </c:pt>
                <c:pt idx="15693">
                  <c:v>-0.24652199999999999</c:v>
                </c:pt>
                <c:pt idx="15694">
                  <c:v>-0.24826200000000001</c:v>
                </c:pt>
                <c:pt idx="15695">
                  <c:v>-0.24995100000000001</c:v>
                </c:pt>
                <c:pt idx="15696">
                  <c:v>-0.25158599999999998</c:v>
                </c:pt>
                <c:pt idx="15697">
                  <c:v>-0.25316699999999998</c:v>
                </c:pt>
                <c:pt idx="15698">
                  <c:v>-0.254693</c:v>
                </c:pt>
                <c:pt idx="15699">
                  <c:v>-0.25616299999999997</c:v>
                </c:pt>
                <c:pt idx="15700">
                  <c:v>-0.257575</c:v>
                </c:pt>
                <c:pt idx="15701">
                  <c:v>-0.25892399999999999</c:v>
                </c:pt>
                <c:pt idx="15702">
                  <c:v>-0.26020399999999999</c:v>
                </c:pt>
                <c:pt idx="15703">
                  <c:v>-0.26141199999999998</c:v>
                </c:pt>
                <c:pt idx="15704">
                  <c:v>-0.26254499999999997</c:v>
                </c:pt>
                <c:pt idx="15705">
                  <c:v>-0.26360800000000001</c:v>
                </c:pt>
                <c:pt idx="15706">
                  <c:v>-0.26460899999999998</c:v>
                </c:pt>
                <c:pt idx="15707">
                  <c:v>-0.26555299999999998</c:v>
                </c:pt>
                <c:pt idx="15708">
                  <c:v>-0.26644099999999998</c:v>
                </c:pt>
                <c:pt idx="15709">
                  <c:v>-0.26727699999999999</c:v>
                </c:pt>
                <c:pt idx="15710">
                  <c:v>-0.26805699999999999</c:v>
                </c:pt>
                <c:pt idx="15711">
                  <c:v>-0.26878200000000002</c:v>
                </c:pt>
                <c:pt idx="15712">
                  <c:v>-0.269455</c:v>
                </c:pt>
                <c:pt idx="15713">
                  <c:v>-0.27008700000000002</c:v>
                </c:pt>
                <c:pt idx="15714">
                  <c:v>-0.270681</c:v>
                </c:pt>
                <c:pt idx="15715">
                  <c:v>-0.27123700000000001</c:v>
                </c:pt>
                <c:pt idx="15716">
                  <c:v>-0.27175700000000003</c:v>
                </c:pt>
                <c:pt idx="15717">
                  <c:v>-0.272235</c:v>
                </c:pt>
                <c:pt idx="15718">
                  <c:v>-0.27266699999999999</c:v>
                </c:pt>
                <c:pt idx="15719">
                  <c:v>-0.27305499999999999</c:v>
                </c:pt>
                <c:pt idx="15720">
                  <c:v>-0.27340399999999998</c:v>
                </c:pt>
                <c:pt idx="15721">
                  <c:v>-0.27371699999999999</c:v>
                </c:pt>
                <c:pt idx="15722">
                  <c:v>-0.27399200000000001</c:v>
                </c:pt>
                <c:pt idx="15723">
                  <c:v>-0.27422400000000002</c:v>
                </c:pt>
                <c:pt idx="15724">
                  <c:v>-0.27441399999999999</c:v>
                </c:pt>
                <c:pt idx="15725">
                  <c:v>-0.27456199999999997</c:v>
                </c:pt>
                <c:pt idx="15726">
                  <c:v>-0.27466800000000002</c:v>
                </c:pt>
                <c:pt idx="15727">
                  <c:v>-0.27473199999999998</c:v>
                </c:pt>
                <c:pt idx="15728">
                  <c:v>-0.27476099999999998</c:v>
                </c:pt>
                <c:pt idx="15729">
                  <c:v>-0.27476299999999998</c:v>
                </c:pt>
                <c:pt idx="15730">
                  <c:v>-0.27474399999999999</c:v>
                </c:pt>
                <c:pt idx="15731">
                  <c:v>-0.27470600000000001</c:v>
                </c:pt>
                <c:pt idx="15732">
                  <c:v>-0.27465200000000001</c:v>
                </c:pt>
                <c:pt idx="15733">
                  <c:v>-0.27457900000000002</c:v>
                </c:pt>
                <c:pt idx="15734">
                  <c:v>-0.27448499999999998</c:v>
                </c:pt>
                <c:pt idx="15735">
                  <c:v>-0.27437</c:v>
                </c:pt>
                <c:pt idx="15736">
                  <c:v>-0.274233</c:v>
                </c:pt>
                <c:pt idx="15737">
                  <c:v>-0.27407900000000002</c:v>
                </c:pt>
                <c:pt idx="15738">
                  <c:v>-0.27391100000000002</c:v>
                </c:pt>
                <c:pt idx="15739">
                  <c:v>-0.27373599999999998</c:v>
                </c:pt>
                <c:pt idx="15740">
                  <c:v>-0.27356000000000003</c:v>
                </c:pt>
                <c:pt idx="15741">
                  <c:v>-0.27338800000000002</c:v>
                </c:pt>
                <c:pt idx="15742">
                  <c:v>-0.27322000000000002</c:v>
                </c:pt>
                <c:pt idx="15743">
                  <c:v>-0.27305600000000002</c:v>
                </c:pt>
                <c:pt idx="15744">
                  <c:v>-0.27290399999999998</c:v>
                </c:pt>
                <c:pt idx="15745">
                  <c:v>-0.27276699999999998</c:v>
                </c:pt>
                <c:pt idx="15746">
                  <c:v>-0.272646</c:v>
                </c:pt>
                <c:pt idx="15747">
                  <c:v>-0.27254200000000001</c:v>
                </c:pt>
                <c:pt idx="15748">
                  <c:v>-0.27245799999999998</c:v>
                </c:pt>
                <c:pt idx="15749">
                  <c:v>-0.27239799999999997</c:v>
                </c:pt>
                <c:pt idx="15750">
                  <c:v>-0.27235700000000002</c:v>
                </c:pt>
                <c:pt idx="15751">
                  <c:v>-0.27232800000000001</c:v>
                </c:pt>
                <c:pt idx="15752">
                  <c:v>-0.27231</c:v>
                </c:pt>
                <c:pt idx="15753">
                  <c:v>-0.27230300000000002</c:v>
                </c:pt>
                <c:pt idx="15754">
                  <c:v>-0.27230399999999999</c:v>
                </c:pt>
                <c:pt idx="15755">
                  <c:v>-0.27231300000000003</c:v>
                </c:pt>
                <c:pt idx="15756">
                  <c:v>-0.27233800000000002</c:v>
                </c:pt>
                <c:pt idx="15757">
                  <c:v>-0.27238600000000002</c:v>
                </c:pt>
                <c:pt idx="15758">
                  <c:v>-0.27245799999999998</c:v>
                </c:pt>
                <c:pt idx="15759">
                  <c:v>-0.27255299999999999</c:v>
                </c:pt>
                <c:pt idx="15760">
                  <c:v>-0.272675</c:v>
                </c:pt>
                <c:pt idx="15761">
                  <c:v>-0.27282699999999999</c:v>
                </c:pt>
                <c:pt idx="15762">
                  <c:v>-0.273009</c:v>
                </c:pt>
                <c:pt idx="15763">
                  <c:v>-0.27321899999999999</c:v>
                </c:pt>
                <c:pt idx="15764">
                  <c:v>-0.27345999999999998</c:v>
                </c:pt>
                <c:pt idx="15765">
                  <c:v>-0.27373999999999998</c:v>
                </c:pt>
                <c:pt idx="15766">
                  <c:v>-0.274059</c:v>
                </c:pt>
                <c:pt idx="15767">
                  <c:v>-0.27441100000000002</c:v>
                </c:pt>
                <c:pt idx="15768">
                  <c:v>-0.27478999999999998</c:v>
                </c:pt>
                <c:pt idx="15769">
                  <c:v>-0.27519399999999999</c:v>
                </c:pt>
                <c:pt idx="15770">
                  <c:v>-0.27562300000000001</c:v>
                </c:pt>
                <c:pt idx="15771">
                  <c:v>-0.27608500000000002</c:v>
                </c:pt>
                <c:pt idx="15772">
                  <c:v>-0.276588</c:v>
                </c:pt>
                <c:pt idx="15773">
                  <c:v>-0.27714100000000003</c:v>
                </c:pt>
                <c:pt idx="15774">
                  <c:v>-0.27773700000000001</c:v>
                </c:pt>
                <c:pt idx="15775">
                  <c:v>-0.27836699999999998</c:v>
                </c:pt>
                <c:pt idx="15776">
                  <c:v>-0.27901799999999999</c:v>
                </c:pt>
                <c:pt idx="15777">
                  <c:v>-0.27968500000000002</c:v>
                </c:pt>
                <c:pt idx="15778">
                  <c:v>-0.28037000000000001</c:v>
                </c:pt>
                <c:pt idx="15779">
                  <c:v>-0.28107100000000002</c:v>
                </c:pt>
                <c:pt idx="15780">
                  <c:v>-0.28178599999999998</c:v>
                </c:pt>
                <c:pt idx="15781">
                  <c:v>-0.28251599999999999</c:v>
                </c:pt>
                <c:pt idx="15782">
                  <c:v>-0.28326400000000002</c:v>
                </c:pt>
                <c:pt idx="15783">
                  <c:v>-0.28402899999999998</c:v>
                </c:pt>
                <c:pt idx="15784">
                  <c:v>-0.284804</c:v>
                </c:pt>
                <c:pt idx="15785">
                  <c:v>-0.285584</c:v>
                </c:pt>
                <c:pt idx="15786">
                  <c:v>-0.28636400000000001</c:v>
                </c:pt>
                <c:pt idx="15787">
                  <c:v>-0.28714200000000001</c:v>
                </c:pt>
                <c:pt idx="15788">
                  <c:v>-0.28792099999999998</c:v>
                </c:pt>
                <c:pt idx="15789">
                  <c:v>-0.28870600000000002</c:v>
                </c:pt>
                <c:pt idx="15790">
                  <c:v>-0.289497</c:v>
                </c:pt>
                <c:pt idx="15791">
                  <c:v>-0.29028799999999999</c:v>
                </c:pt>
                <c:pt idx="15792">
                  <c:v>-0.29107300000000003</c:v>
                </c:pt>
                <c:pt idx="15793">
                  <c:v>-0.29184599999999999</c:v>
                </c:pt>
                <c:pt idx="15794">
                  <c:v>-0.29259800000000002</c:v>
                </c:pt>
                <c:pt idx="15795">
                  <c:v>-0.29331800000000002</c:v>
                </c:pt>
                <c:pt idx="15796">
                  <c:v>-0.29399999999999998</c:v>
                </c:pt>
                <c:pt idx="15797">
                  <c:v>-0.29463699999999998</c:v>
                </c:pt>
                <c:pt idx="15798">
                  <c:v>-0.29522700000000002</c:v>
                </c:pt>
                <c:pt idx="15799">
                  <c:v>-0.295769</c:v>
                </c:pt>
                <c:pt idx="15800">
                  <c:v>-0.29626599999999997</c:v>
                </c:pt>
                <c:pt idx="15801">
                  <c:v>-0.29672399999999999</c:v>
                </c:pt>
                <c:pt idx="15802">
                  <c:v>-0.29714200000000002</c:v>
                </c:pt>
                <c:pt idx="15803">
                  <c:v>-0.29751100000000003</c:v>
                </c:pt>
                <c:pt idx="15804">
                  <c:v>-0.297817</c:v>
                </c:pt>
                <c:pt idx="15805">
                  <c:v>-0.29805999999999999</c:v>
                </c:pt>
                <c:pt idx="15806">
                  <c:v>-0.29824400000000001</c:v>
                </c:pt>
                <c:pt idx="15807">
                  <c:v>-0.29837599999999997</c:v>
                </c:pt>
                <c:pt idx="15808">
                  <c:v>-0.298454</c:v>
                </c:pt>
                <c:pt idx="15809">
                  <c:v>-0.29847899999999999</c:v>
                </c:pt>
                <c:pt idx="15810">
                  <c:v>-0.29845300000000002</c:v>
                </c:pt>
                <c:pt idx="15811">
                  <c:v>-0.29837000000000002</c:v>
                </c:pt>
                <c:pt idx="15812">
                  <c:v>-0.29822399999999999</c:v>
                </c:pt>
                <c:pt idx="15813">
                  <c:v>-0.29800700000000002</c:v>
                </c:pt>
                <c:pt idx="15814">
                  <c:v>-0.29771399999999998</c:v>
                </c:pt>
                <c:pt idx="15815">
                  <c:v>-0.297344</c:v>
                </c:pt>
                <c:pt idx="15816">
                  <c:v>-0.29689100000000002</c:v>
                </c:pt>
                <c:pt idx="15817">
                  <c:v>-0.29635400000000001</c:v>
                </c:pt>
                <c:pt idx="15818">
                  <c:v>-0.29573199999999999</c:v>
                </c:pt>
                <c:pt idx="15819">
                  <c:v>-0.29502200000000001</c:v>
                </c:pt>
                <c:pt idx="15820">
                  <c:v>-0.29421999999999998</c:v>
                </c:pt>
                <c:pt idx="15821">
                  <c:v>-0.293325</c:v>
                </c:pt>
                <c:pt idx="15822">
                  <c:v>-0.29233999999999999</c:v>
                </c:pt>
                <c:pt idx="15823">
                  <c:v>-0.29126800000000003</c:v>
                </c:pt>
                <c:pt idx="15824">
                  <c:v>-0.29010799999999998</c:v>
                </c:pt>
                <c:pt idx="15825">
                  <c:v>-0.28885899999999998</c:v>
                </c:pt>
                <c:pt idx="15826">
                  <c:v>-0.28752100000000003</c:v>
                </c:pt>
                <c:pt idx="15827">
                  <c:v>-0.28609000000000001</c:v>
                </c:pt>
                <c:pt idx="15828">
                  <c:v>-0.28456199999999998</c:v>
                </c:pt>
                <c:pt idx="15829">
                  <c:v>-0.282939</c:v>
                </c:pt>
                <c:pt idx="15830">
                  <c:v>-0.281225</c:v>
                </c:pt>
                <c:pt idx="15831">
                  <c:v>-0.27941700000000003</c:v>
                </c:pt>
                <c:pt idx="15832">
                  <c:v>-0.27751399999999998</c:v>
                </c:pt>
                <c:pt idx="15833">
                  <c:v>-0.27551599999999998</c:v>
                </c:pt>
                <c:pt idx="15834">
                  <c:v>-0.273428</c:v>
                </c:pt>
                <c:pt idx="15835">
                  <c:v>-0.27125199999999999</c:v>
                </c:pt>
                <c:pt idx="15836">
                  <c:v>-0.268988</c:v>
                </c:pt>
                <c:pt idx="15837">
                  <c:v>-0.26663900000000001</c:v>
                </c:pt>
                <c:pt idx="15838">
                  <c:v>-0.26421099999999997</c:v>
                </c:pt>
                <c:pt idx="15839">
                  <c:v>-0.26170599999999999</c:v>
                </c:pt>
                <c:pt idx="15840">
                  <c:v>-0.259127</c:v>
                </c:pt>
                <c:pt idx="15841">
                  <c:v>-0.25647900000000001</c:v>
                </c:pt>
                <c:pt idx="15842">
                  <c:v>-0.25376300000000002</c:v>
                </c:pt>
                <c:pt idx="15843">
                  <c:v>-0.25097999999999998</c:v>
                </c:pt>
                <c:pt idx="15844">
                  <c:v>-0.24812899999999999</c:v>
                </c:pt>
                <c:pt idx="15845">
                  <c:v>-0.24521100000000001</c:v>
                </c:pt>
                <c:pt idx="15846">
                  <c:v>-0.24223</c:v>
                </c:pt>
                <c:pt idx="15847">
                  <c:v>-0.23919099999999999</c:v>
                </c:pt>
                <c:pt idx="15848">
                  <c:v>-0.236095</c:v>
                </c:pt>
                <c:pt idx="15849">
                  <c:v>-0.23294599999999999</c:v>
                </c:pt>
                <c:pt idx="15850">
                  <c:v>-0.22974600000000001</c:v>
                </c:pt>
                <c:pt idx="15851">
                  <c:v>-0.226496</c:v>
                </c:pt>
                <c:pt idx="15852">
                  <c:v>-0.22319800000000001</c:v>
                </c:pt>
                <c:pt idx="15853">
                  <c:v>-0.21985499999999999</c:v>
                </c:pt>
                <c:pt idx="15854">
                  <c:v>-0.216472</c:v>
                </c:pt>
                <c:pt idx="15855">
                  <c:v>-0.21305299999999999</c:v>
                </c:pt>
                <c:pt idx="15856">
                  <c:v>-0.20959900000000001</c:v>
                </c:pt>
                <c:pt idx="15857">
                  <c:v>-0.20611399999999999</c:v>
                </c:pt>
                <c:pt idx="15858">
                  <c:v>-0.202601</c:v>
                </c:pt>
                <c:pt idx="15859">
                  <c:v>-0.19906299999999999</c:v>
                </c:pt>
                <c:pt idx="15860">
                  <c:v>-0.19550300000000001</c:v>
                </c:pt>
                <c:pt idx="15861">
                  <c:v>-0.19192600000000001</c:v>
                </c:pt>
                <c:pt idx="15862">
                  <c:v>-0.188333</c:v>
                </c:pt>
                <c:pt idx="15863">
                  <c:v>-0.184722</c:v>
                </c:pt>
                <c:pt idx="15864">
                  <c:v>-0.18109600000000001</c:v>
                </c:pt>
                <c:pt idx="15865">
                  <c:v>-0.17746300000000001</c:v>
                </c:pt>
                <c:pt idx="15866">
                  <c:v>-0.17383799999999999</c:v>
                </c:pt>
                <c:pt idx="15867">
                  <c:v>-0.17023099999999999</c:v>
                </c:pt>
                <c:pt idx="15868">
                  <c:v>-0.16664799999999999</c:v>
                </c:pt>
                <c:pt idx="15869">
                  <c:v>-0.16308700000000001</c:v>
                </c:pt>
                <c:pt idx="15870">
                  <c:v>-0.159552</c:v>
                </c:pt>
                <c:pt idx="15871">
                  <c:v>-0.15604599999999999</c:v>
                </c:pt>
                <c:pt idx="15872">
                  <c:v>-0.15257200000000001</c:v>
                </c:pt>
                <c:pt idx="15873">
                  <c:v>-0.14913599999999999</c:v>
                </c:pt>
                <c:pt idx="15874">
                  <c:v>-0.14574599999999999</c:v>
                </c:pt>
                <c:pt idx="15875">
                  <c:v>-0.14240900000000001</c:v>
                </c:pt>
                <c:pt idx="15876">
                  <c:v>-0.13913</c:v>
                </c:pt>
                <c:pt idx="15877">
                  <c:v>-0.13591200000000001</c:v>
                </c:pt>
                <c:pt idx="15878">
                  <c:v>-0.13275500000000001</c:v>
                </c:pt>
                <c:pt idx="15879">
                  <c:v>-0.129663</c:v>
                </c:pt>
                <c:pt idx="15880">
                  <c:v>-0.126635</c:v>
                </c:pt>
                <c:pt idx="15881">
                  <c:v>-0.12367599999999999</c:v>
                </c:pt>
                <c:pt idx="15882">
                  <c:v>-0.120793</c:v>
                </c:pt>
                <c:pt idx="15883">
                  <c:v>-0.11799</c:v>
                </c:pt>
                <c:pt idx="15884">
                  <c:v>-0.115272</c:v>
                </c:pt>
                <c:pt idx="15885">
                  <c:v>-0.112645</c:v>
                </c:pt>
                <c:pt idx="15886">
                  <c:v>-0.110113</c:v>
                </c:pt>
                <c:pt idx="15887">
                  <c:v>-0.10767599999999999</c:v>
                </c:pt>
                <c:pt idx="15888">
                  <c:v>-0.105338</c:v>
                </c:pt>
                <c:pt idx="15889">
                  <c:v>-0.103103</c:v>
                </c:pt>
                <c:pt idx="15890">
                  <c:v>-0.100979</c:v>
                </c:pt>
                <c:pt idx="15891">
                  <c:v>-9.8970900000000001E-2</c:v>
                </c:pt>
                <c:pt idx="15892">
                  <c:v>-9.7081100000000004E-2</c:v>
                </c:pt>
                <c:pt idx="15893">
                  <c:v>-9.5311999999999994E-2</c:v>
                </c:pt>
                <c:pt idx="15894">
                  <c:v>-9.3666200000000005E-2</c:v>
                </c:pt>
                <c:pt idx="15895">
                  <c:v>-9.2147300000000001E-2</c:v>
                </c:pt>
                <c:pt idx="15896">
                  <c:v>-9.0756500000000004E-2</c:v>
                </c:pt>
                <c:pt idx="15897">
                  <c:v>-8.9493699999999995E-2</c:v>
                </c:pt>
                <c:pt idx="15898">
                  <c:v>-8.8360900000000006E-2</c:v>
                </c:pt>
                <c:pt idx="15899">
                  <c:v>-8.7362200000000001E-2</c:v>
                </c:pt>
                <c:pt idx="15900">
                  <c:v>-8.6499400000000004E-2</c:v>
                </c:pt>
                <c:pt idx="15901">
                  <c:v>-8.5769600000000001E-2</c:v>
                </c:pt>
                <c:pt idx="15902">
                  <c:v>-8.5170399999999993E-2</c:v>
                </c:pt>
                <c:pt idx="15903">
                  <c:v>-8.4704100000000004E-2</c:v>
                </c:pt>
                <c:pt idx="15904">
                  <c:v>-8.4374500000000005E-2</c:v>
                </c:pt>
                <c:pt idx="15905">
                  <c:v>-8.4182400000000004E-2</c:v>
                </c:pt>
                <c:pt idx="15906">
                  <c:v>-8.4126699999999999E-2</c:v>
                </c:pt>
                <c:pt idx="15907">
                  <c:v>-8.42059E-2</c:v>
                </c:pt>
                <c:pt idx="15908">
                  <c:v>-8.4417800000000001E-2</c:v>
                </c:pt>
                <c:pt idx="15909">
                  <c:v>-8.4761600000000006E-2</c:v>
                </c:pt>
                <c:pt idx="15910">
                  <c:v>-8.5238599999999998E-2</c:v>
                </c:pt>
                <c:pt idx="15911">
                  <c:v>-8.5850800000000005E-2</c:v>
                </c:pt>
                <c:pt idx="15912">
                  <c:v>-8.6599499999999996E-2</c:v>
                </c:pt>
                <c:pt idx="15913">
                  <c:v>-8.7483199999999997E-2</c:v>
                </c:pt>
                <c:pt idx="15914">
                  <c:v>-8.84987E-2</c:v>
                </c:pt>
                <c:pt idx="15915">
                  <c:v>-8.9643500000000001E-2</c:v>
                </c:pt>
                <c:pt idx="15916">
                  <c:v>-9.0917200000000004E-2</c:v>
                </c:pt>
                <c:pt idx="15917">
                  <c:v>-9.2319700000000005E-2</c:v>
                </c:pt>
                <c:pt idx="15918">
                  <c:v>-9.3849399999999999E-2</c:v>
                </c:pt>
                <c:pt idx="15919">
                  <c:v>-9.5503699999999997E-2</c:v>
                </c:pt>
                <c:pt idx="15920">
                  <c:v>-9.7279599999999994E-2</c:v>
                </c:pt>
                <c:pt idx="15921">
                  <c:v>-9.9173700000000004E-2</c:v>
                </c:pt>
                <c:pt idx="15922">
                  <c:v>-0.101184</c:v>
                </c:pt>
                <c:pt idx="15923">
                  <c:v>-0.103309</c:v>
                </c:pt>
                <c:pt idx="15924">
                  <c:v>-0.105548</c:v>
                </c:pt>
                <c:pt idx="15925">
                  <c:v>-0.10789899999999999</c:v>
                </c:pt>
                <c:pt idx="15926">
                  <c:v>-0.110359</c:v>
                </c:pt>
                <c:pt idx="15927">
                  <c:v>-0.112927</c:v>
                </c:pt>
                <c:pt idx="15928">
                  <c:v>-0.115593</c:v>
                </c:pt>
                <c:pt idx="15929">
                  <c:v>-0.11834799999999999</c:v>
                </c:pt>
                <c:pt idx="15930">
                  <c:v>-0.12119099999999999</c:v>
                </c:pt>
                <c:pt idx="15931">
                  <c:v>-0.12411999999999999</c:v>
                </c:pt>
                <c:pt idx="15932">
                  <c:v>-0.127132</c:v>
                </c:pt>
                <c:pt idx="15933">
                  <c:v>-0.13022300000000001</c:v>
                </c:pt>
                <c:pt idx="15934">
                  <c:v>-0.13339100000000001</c:v>
                </c:pt>
                <c:pt idx="15935">
                  <c:v>-0.136633</c:v>
                </c:pt>
                <c:pt idx="15936">
                  <c:v>-0.13994999999999999</c:v>
                </c:pt>
                <c:pt idx="15937">
                  <c:v>-0.14333699999999999</c:v>
                </c:pt>
                <c:pt idx="15938">
                  <c:v>-0.146788</c:v>
                </c:pt>
                <c:pt idx="15939">
                  <c:v>-0.15029400000000001</c:v>
                </c:pt>
                <c:pt idx="15940">
                  <c:v>-0.15385199999999999</c:v>
                </c:pt>
                <c:pt idx="15941">
                  <c:v>-0.15746199999999999</c:v>
                </c:pt>
                <c:pt idx="15942">
                  <c:v>-0.16112699999999999</c:v>
                </c:pt>
                <c:pt idx="15943">
                  <c:v>-0.16484799999999999</c:v>
                </c:pt>
                <c:pt idx="15944">
                  <c:v>-0.16861799999999999</c:v>
                </c:pt>
                <c:pt idx="15945">
                  <c:v>-0.172429</c:v>
                </c:pt>
                <c:pt idx="15946">
                  <c:v>-0.17627599999999999</c:v>
                </c:pt>
                <c:pt idx="15947">
                  <c:v>-0.18015500000000001</c:v>
                </c:pt>
                <c:pt idx="15948">
                  <c:v>-0.184062</c:v>
                </c:pt>
                <c:pt idx="15949">
                  <c:v>-0.18798999999999999</c:v>
                </c:pt>
                <c:pt idx="15950">
                  <c:v>-0.19193399999999999</c:v>
                </c:pt>
                <c:pt idx="15951">
                  <c:v>-0.19589000000000001</c:v>
                </c:pt>
                <c:pt idx="15952">
                  <c:v>-0.19985600000000001</c:v>
                </c:pt>
                <c:pt idx="15953">
                  <c:v>-0.20382800000000001</c:v>
                </c:pt>
                <c:pt idx="15954">
                  <c:v>-0.20780000000000001</c:v>
                </c:pt>
                <c:pt idx="15955">
                  <c:v>-0.21176600000000001</c:v>
                </c:pt>
                <c:pt idx="15956">
                  <c:v>-0.21571899999999999</c:v>
                </c:pt>
                <c:pt idx="15957">
                  <c:v>-0.21965499999999999</c:v>
                </c:pt>
                <c:pt idx="15958">
                  <c:v>-0.22356899999999999</c:v>
                </c:pt>
                <c:pt idx="15959">
                  <c:v>-0.22742999999999999</c:v>
                </c:pt>
                <c:pt idx="15960">
                  <c:v>-0.231211</c:v>
                </c:pt>
                <c:pt idx="15961">
                  <c:v>-0.23494200000000001</c:v>
                </c:pt>
                <c:pt idx="15962">
                  <c:v>-0.238644</c:v>
                </c:pt>
                <c:pt idx="15963">
                  <c:v>-0.24229300000000001</c:v>
                </c:pt>
                <c:pt idx="15964">
                  <c:v>-0.24587999999999999</c:v>
                </c:pt>
                <c:pt idx="15965">
                  <c:v>-0.249418</c:v>
                </c:pt>
                <c:pt idx="15966">
                  <c:v>-0.252911</c:v>
                </c:pt>
                <c:pt idx="15967">
                  <c:v>-0.25635400000000003</c:v>
                </c:pt>
                <c:pt idx="15968">
                  <c:v>-0.259743</c:v>
                </c:pt>
                <c:pt idx="15969">
                  <c:v>-0.263073</c:v>
                </c:pt>
                <c:pt idx="15970">
                  <c:v>-0.26634000000000002</c:v>
                </c:pt>
                <c:pt idx="15971">
                  <c:v>-0.26954400000000001</c:v>
                </c:pt>
                <c:pt idx="15972">
                  <c:v>-0.27268599999999998</c:v>
                </c:pt>
                <c:pt idx="15973">
                  <c:v>-0.27576299999999998</c:v>
                </c:pt>
                <c:pt idx="15974">
                  <c:v>-0.27877299999999999</c:v>
                </c:pt>
                <c:pt idx="15975">
                  <c:v>-0.28171299999999999</c:v>
                </c:pt>
                <c:pt idx="15976">
                  <c:v>-0.284584</c:v>
                </c:pt>
                <c:pt idx="15977">
                  <c:v>-0.28738399999999997</c:v>
                </c:pt>
                <c:pt idx="15978">
                  <c:v>-0.29011500000000001</c:v>
                </c:pt>
                <c:pt idx="15979">
                  <c:v>-0.29277199999999998</c:v>
                </c:pt>
                <c:pt idx="15980">
                  <c:v>-0.29535</c:v>
                </c:pt>
                <c:pt idx="15981">
                  <c:v>-0.297842</c:v>
                </c:pt>
                <c:pt idx="15982">
                  <c:v>-0.30024400000000001</c:v>
                </c:pt>
                <c:pt idx="15983">
                  <c:v>-0.30255300000000002</c:v>
                </c:pt>
                <c:pt idx="15984">
                  <c:v>-0.30476900000000001</c:v>
                </c:pt>
                <c:pt idx="15985">
                  <c:v>-0.30688900000000002</c:v>
                </c:pt>
                <c:pt idx="15986">
                  <c:v>-0.30891099999999999</c:v>
                </c:pt>
                <c:pt idx="15987">
                  <c:v>-0.31083300000000003</c:v>
                </c:pt>
                <c:pt idx="15988">
                  <c:v>-0.31265300000000001</c:v>
                </c:pt>
                <c:pt idx="15989">
                  <c:v>-0.31436900000000001</c:v>
                </c:pt>
                <c:pt idx="15990">
                  <c:v>-0.31597799999999998</c:v>
                </c:pt>
                <c:pt idx="15991">
                  <c:v>-0.31747900000000001</c:v>
                </c:pt>
                <c:pt idx="15992">
                  <c:v>-0.31886900000000001</c:v>
                </c:pt>
                <c:pt idx="15993">
                  <c:v>-0.32014999999999999</c:v>
                </c:pt>
                <c:pt idx="15994">
                  <c:v>-0.32132300000000003</c:v>
                </c:pt>
                <c:pt idx="15995">
                  <c:v>-0.32239000000000001</c:v>
                </c:pt>
                <c:pt idx="15996">
                  <c:v>-0.323351</c:v>
                </c:pt>
                <c:pt idx="15997">
                  <c:v>-0.32420900000000002</c:v>
                </c:pt>
                <c:pt idx="15998">
                  <c:v>-0.32496199999999997</c:v>
                </c:pt>
                <c:pt idx="15999">
                  <c:v>-0.32561099999999998</c:v>
                </c:pt>
                <c:pt idx="16000">
                  <c:v>-0.32615699999999997</c:v>
                </c:pt>
                <c:pt idx="16001">
                  <c:v>-0.326598</c:v>
                </c:pt>
                <c:pt idx="16002">
                  <c:v>-0.326934</c:v>
                </c:pt>
                <c:pt idx="16003">
                  <c:v>-0.32716299999999998</c:v>
                </c:pt>
                <c:pt idx="16004">
                  <c:v>-0.32728499999999999</c:v>
                </c:pt>
                <c:pt idx="16005">
                  <c:v>-0.32729799999999998</c:v>
                </c:pt>
                <c:pt idx="16006">
                  <c:v>-0.32720300000000002</c:v>
                </c:pt>
                <c:pt idx="16007">
                  <c:v>-0.32700099999999999</c:v>
                </c:pt>
                <c:pt idx="16008">
                  <c:v>-0.32668900000000001</c:v>
                </c:pt>
                <c:pt idx="16009">
                  <c:v>-0.32626500000000003</c:v>
                </c:pt>
                <c:pt idx="16010">
                  <c:v>-0.32572800000000002</c:v>
                </c:pt>
                <c:pt idx="16011">
                  <c:v>-0.32507900000000001</c:v>
                </c:pt>
                <c:pt idx="16012">
                  <c:v>-0.32431700000000002</c:v>
                </c:pt>
                <c:pt idx="16013">
                  <c:v>-0.32344600000000001</c:v>
                </c:pt>
                <c:pt idx="16014">
                  <c:v>-0.32246999999999998</c:v>
                </c:pt>
                <c:pt idx="16015">
                  <c:v>-0.32139200000000001</c:v>
                </c:pt>
                <c:pt idx="16016">
                  <c:v>-0.320218</c:v>
                </c:pt>
                <c:pt idx="16017">
                  <c:v>-0.31895099999999998</c:v>
                </c:pt>
                <c:pt idx="16018">
                  <c:v>-0.31759300000000001</c:v>
                </c:pt>
                <c:pt idx="16019">
                  <c:v>-0.31614700000000001</c:v>
                </c:pt>
                <c:pt idx="16020">
                  <c:v>-0.31461600000000001</c:v>
                </c:pt>
                <c:pt idx="16021">
                  <c:v>-0.31300099999999997</c:v>
                </c:pt>
                <c:pt idx="16022">
                  <c:v>-0.31129899999999999</c:v>
                </c:pt>
                <c:pt idx="16023">
                  <c:v>-0.30951600000000001</c:v>
                </c:pt>
                <c:pt idx="16024">
                  <c:v>-0.30765399999999998</c:v>
                </c:pt>
                <c:pt idx="16025">
                  <c:v>-0.30571399999999999</c:v>
                </c:pt>
                <c:pt idx="16026">
                  <c:v>-0.30369000000000002</c:v>
                </c:pt>
                <c:pt idx="16027">
                  <c:v>-0.30158000000000001</c:v>
                </c:pt>
                <c:pt idx="16028">
                  <c:v>-0.29938399999999998</c:v>
                </c:pt>
                <c:pt idx="16029">
                  <c:v>-0.29710599999999998</c:v>
                </c:pt>
                <c:pt idx="16030">
                  <c:v>-0.29474800000000001</c:v>
                </c:pt>
                <c:pt idx="16031">
                  <c:v>-0.29231299999999999</c:v>
                </c:pt>
                <c:pt idx="16032">
                  <c:v>-0.28980299999999998</c:v>
                </c:pt>
                <c:pt idx="16033">
                  <c:v>-0.28721600000000003</c:v>
                </c:pt>
                <c:pt idx="16034">
                  <c:v>-0.28454800000000002</c:v>
                </c:pt>
                <c:pt idx="16035">
                  <c:v>-0.28179999999999999</c:v>
                </c:pt>
                <c:pt idx="16036">
                  <c:v>-0.27898400000000001</c:v>
                </c:pt>
                <c:pt idx="16037">
                  <c:v>-0.27611000000000002</c:v>
                </c:pt>
                <c:pt idx="16038">
                  <c:v>-0.27318300000000001</c:v>
                </c:pt>
                <c:pt idx="16039">
                  <c:v>-0.27020499999999997</c:v>
                </c:pt>
                <c:pt idx="16040">
                  <c:v>-0.26717600000000002</c:v>
                </c:pt>
                <c:pt idx="16041">
                  <c:v>-0.264096</c:v>
                </c:pt>
                <c:pt idx="16042">
                  <c:v>-0.26096599999999998</c:v>
                </c:pt>
                <c:pt idx="16043">
                  <c:v>-0.25778400000000001</c:v>
                </c:pt>
                <c:pt idx="16044">
                  <c:v>-0.254552</c:v>
                </c:pt>
                <c:pt idx="16045">
                  <c:v>-0.25127500000000003</c:v>
                </c:pt>
                <c:pt idx="16046">
                  <c:v>-0.24796000000000001</c:v>
                </c:pt>
                <c:pt idx="16047">
                  <c:v>-0.244614</c:v>
                </c:pt>
                <c:pt idx="16048">
                  <c:v>-0.24124000000000001</c:v>
                </c:pt>
                <c:pt idx="16049">
                  <c:v>-0.23784</c:v>
                </c:pt>
                <c:pt idx="16050">
                  <c:v>-0.23441699999999999</c:v>
                </c:pt>
                <c:pt idx="16051">
                  <c:v>-0.23097599999999999</c:v>
                </c:pt>
                <c:pt idx="16052">
                  <c:v>-0.227518</c:v>
                </c:pt>
                <c:pt idx="16053">
                  <c:v>-0.22402</c:v>
                </c:pt>
                <c:pt idx="16054">
                  <c:v>-0.220469</c:v>
                </c:pt>
                <c:pt idx="16055">
                  <c:v>-0.216894</c:v>
                </c:pt>
                <c:pt idx="16056">
                  <c:v>-0.21330499999999999</c:v>
                </c:pt>
                <c:pt idx="16057">
                  <c:v>-0.20968999999999999</c:v>
                </c:pt>
                <c:pt idx="16058">
                  <c:v>-0.20605100000000001</c:v>
                </c:pt>
                <c:pt idx="16059">
                  <c:v>-0.20239599999999999</c:v>
                </c:pt>
                <c:pt idx="16060">
                  <c:v>-0.19872600000000001</c:v>
                </c:pt>
                <c:pt idx="16061">
                  <c:v>-0.195044</c:v>
                </c:pt>
                <c:pt idx="16062">
                  <c:v>-0.19135099999999999</c:v>
                </c:pt>
                <c:pt idx="16063">
                  <c:v>-0.18764500000000001</c:v>
                </c:pt>
                <c:pt idx="16064">
                  <c:v>-0.18392700000000001</c:v>
                </c:pt>
                <c:pt idx="16065">
                  <c:v>-0.180199</c:v>
                </c:pt>
                <c:pt idx="16066">
                  <c:v>-0.17646500000000001</c:v>
                </c:pt>
                <c:pt idx="16067">
                  <c:v>-0.172732</c:v>
                </c:pt>
                <c:pt idx="16068">
                  <c:v>-0.16900399999999999</c:v>
                </c:pt>
                <c:pt idx="16069">
                  <c:v>-0.16528499999999999</c:v>
                </c:pt>
                <c:pt idx="16070">
                  <c:v>-0.161577</c:v>
                </c:pt>
                <c:pt idx="16071">
                  <c:v>-0.157884</c:v>
                </c:pt>
                <c:pt idx="16072">
                  <c:v>-0.15421000000000001</c:v>
                </c:pt>
                <c:pt idx="16073">
                  <c:v>-0.150558</c:v>
                </c:pt>
                <c:pt idx="16074">
                  <c:v>-0.146928</c:v>
                </c:pt>
                <c:pt idx="16075">
                  <c:v>-0.143319</c:v>
                </c:pt>
                <c:pt idx="16076">
                  <c:v>-0.139734</c:v>
                </c:pt>
                <c:pt idx="16077">
                  <c:v>-0.13617499999999999</c:v>
                </c:pt>
                <c:pt idx="16078">
                  <c:v>-0.13264500000000001</c:v>
                </c:pt>
                <c:pt idx="16079">
                  <c:v>-0.12914300000000001</c:v>
                </c:pt>
                <c:pt idx="16080">
                  <c:v>-0.12567</c:v>
                </c:pt>
                <c:pt idx="16081">
                  <c:v>-0.122224</c:v>
                </c:pt>
                <c:pt idx="16082">
                  <c:v>-0.118809</c:v>
                </c:pt>
                <c:pt idx="16083">
                  <c:v>-0.115425</c:v>
                </c:pt>
                <c:pt idx="16084">
                  <c:v>-0.112057</c:v>
                </c:pt>
                <c:pt idx="16085">
                  <c:v>-0.10868800000000001</c:v>
                </c:pt>
                <c:pt idx="16086">
                  <c:v>-0.105337</c:v>
                </c:pt>
                <c:pt idx="16087">
                  <c:v>-0.102022</c:v>
                </c:pt>
                <c:pt idx="16088">
                  <c:v>-9.8732899999999998E-2</c:v>
                </c:pt>
                <c:pt idx="16089">
                  <c:v>-9.5466899999999993E-2</c:v>
                </c:pt>
                <c:pt idx="16090">
                  <c:v>-9.2233700000000002E-2</c:v>
                </c:pt>
                <c:pt idx="16091">
                  <c:v>-8.9038500000000007E-2</c:v>
                </c:pt>
                <c:pt idx="16092">
                  <c:v>-8.5882399999999998E-2</c:v>
                </c:pt>
                <c:pt idx="16093">
                  <c:v>-8.2764799999999999E-2</c:v>
                </c:pt>
                <c:pt idx="16094">
                  <c:v>-7.96848E-2</c:v>
                </c:pt>
                <c:pt idx="16095">
                  <c:v>-7.6643000000000003E-2</c:v>
                </c:pt>
                <c:pt idx="16096">
                  <c:v>-7.3640899999999995E-2</c:v>
                </c:pt>
                <c:pt idx="16097">
                  <c:v>-7.0680499999999993E-2</c:v>
                </c:pt>
                <c:pt idx="16098">
                  <c:v>-6.77624E-2</c:v>
                </c:pt>
                <c:pt idx="16099">
                  <c:v>-6.4887299999999995E-2</c:v>
                </c:pt>
                <c:pt idx="16100">
                  <c:v>-6.2057300000000003E-2</c:v>
                </c:pt>
                <c:pt idx="16101">
                  <c:v>-5.92752E-2</c:v>
                </c:pt>
                <c:pt idx="16102">
                  <c:v>-5.6542700000000001E-2</c:v>
                </c:pt>
                <c:pt idx="16103">
                  <c:v>-5.3860900000000003E-2</c:v>
                </c:pt>
                <c:pt idx="16104">
                  <c:v>-5.1230400000000002E-2</c:v>
                </c:pt>
                <c:pt idx="16105">
                  <c:v>-4.86515E-2</c:v>
                </c:pt>
                <c:pt idx="16106">
                  <c:v>-4.6124199999999997E-2</c:v>
                </c:pt>
                <c:pt idx="16107">
                  <c:v>-4.3648800000000001E-2</c:v>
                </c:pt>
                <c:pt idx="16108">
                  <c:v>-4.1226199999999998E-2</c:v>
                </c:pt>
                <c:pt idx="16109">
                  <c:v>-3.8857099999999999E-2</c:v>
                </c:pt>
                <c:pt idx="16110">
                  <c:v>-3.6541900000000002E-2</c:v>
                </c:pt>
                <c:pt idx="16111">
                  <c:v>-3.4281600000000002E-2</c:v>
                </c:pt>
                <c:pt idx="16112">
                  <c:v>-3.2076100000000003E-2</c:v>
                </c:pt>
                <c:pt idx="16113">
                  <c:v>-2.9924099999999999E-2</c:v>
                </c:pt>
                <c:pt idx="16114">
                  <c:v>-2.78242E-2</c:v>
                </c:pt>
                <c:pt idx="16115">
                  <c:v>-2.5777100000000001E-2</c:v>
                </c:pt>
                <c:pt idx="16116">
                  <c:v>-2.3783800000000001E-2</c:v>
                </c:pt>
                <c:pt idx="16117">
                  <c:v>-2.1845799999999999E-2</c:v>
                </c:pt>
                <c:pt idx="16118">
                  <c:v>-1.9965199999999999E-2</c:v>
                </c:pt>
                <c:pt idx="16119">
                  <c:v>-1.81423E-2</c:v>
                </c:pt>
                <c:pt idx="16120">
                  <c:v>-1.6375899999999999E-2</c:v>
                </c:pt>
                <c:pt idx="16121">
                  <c:v>-1.4665900000000001E-2</c:v>
                </c:pt>
                <c:pt idx="16122">
                  <c:v>-1.3012900000000001E-2</c:v>
                </c:pt>
                <c:pt idx="16123">
                  <c:v>-1.14176E-2</c:v>
                </c:pt>
                <c:pt idx="16124" formatCode="0.00E+00">
                  <c:v>-9.8807200000000008E-3</c:v>
                </c:pt>
                <c:pt idx="16125" formatCode="0.00E+00">
                  <c:v>-8.4038399999999992E-3</c:v>
                </c:pt>
                <c:pt idx="16126" formatCode="0.00E+00">
                  <c:v>-6.9872900000000002E-3</c:v>
                </c:pt>
                <c:pt idx="16127" formatCode="0.00E+00">
                  <c:v>-5.62876E-3</c:v>
                </c:pt>
                <c:pt idx="16128" formatCode="0.00E+00">
                  <c:v>-4.3260900000000003E-3</c:v>
                </c:pt>
                <c:pt idx="16129" formatCode="0.00E+00">
                  <c:v>-3.0802E-3</c:v>
                </c:pt>
                <c:pt idx="16130" formatCode="0.00E+00">
                  <c:v>-1.89358E-3</c:v>
                </c:pt>
                <c:pt idx="16131" formatCode="0.00E+00">
                  <c:v>-7.6794400000000001E-4</c:v>
                </c:pt>
                <c:pt idx="16132" formatCode="0.00E+00">
                  <c:v>2.9571900000000001E-4</c:v>
                </c:pt>
                <c:pt idx="16133" formatCode="0.00E+00">
                  <c:v>1.2980999999999999E-3</c:v>
                </c:pt>
                <c:pt idx="16134" formatCode="0.00E+00">
                  <c:v>2.2416599999999999E-3</c:v>
                </c:pt>
                <c:pt idx="16135" formatCode="0.00E+00">
                  <c:v>3.12809E-3</c:v>
                </c:pt>
                <c:pt idx="16136" formatCode="0.00E+00">
                  <c:v>3.9573400000000002E-3</c:v>
                </c:pt>
                <c:pt idx="16137" formatCode="0.00E+00">
                  <c:v>4.72793E-3</c:v>
                </c:pt>
                <c:pt idx="16138" formatCode="0.00E+00">
                  <c:v>5.43743E-3</c:v>
                </c:pt>
                <c:pt idx="16139" formatCode="0.00E+00">
                  <c:v>6.0836900000000001E-3</c:v>
                </c:pt>
                <c:pt idx="16140" formatCode="0.00E+00">
                  <c:v>6.6651599999999998E-3</c:v>
                </c:pt>
                <c:pt idx="16141" formatCode="0.00E+00">
                  <c:v>7.1800900000000001E-3</c:v>
                </c:pt>
                <c:pt idx="16142" formatCode="0.00E+00">
                  <c:v>7.6274799999999999E-3</c:v>
                </c:pt>
                <c:pt idx="16143" formatCode="0.00E+00">
                  <c:v>8.0088399999999997E-3</c:v>
                </c:pt>
                <c:pt idx="16144" formatCode="0.00E+00">
                  <c:v>8.3262000000000006E-3</c:v>
                </c:pt>
                <c:pt idx="16145" formatCode="0.00E+00">
                  <c:v>8.5793999999999992E-3</c:v>
                </c:pt>
                <c:pt idx="16146" formatCode="0.00E+00">
                  <c:v>8.7680699999999993E-3</c:v>
                </c:pt>
                <c:pt idx="16147" formatCode="0.00E+00">
                  <c:v>8.8930999999999993E-3</c:v>
                </c:pt>
                <c:pt idx="16148" formatCode="0.00E+00">
                  <c:v>8.9541900000000008E-3</c:v>
                </c:pt>
                <c:pt idx="16149" formatCode="0.00E+00">
                  <c:v>8.9497499999999994E-3</c:v>
                </c:pt>
                <c:pt idx="16150" formatCode="0.00E+00">
                  <c:v>8.8794100000000008E-3</c:v>
                </c:pt>
                <c:pt idx="16151" formatCode="0.00E+00">
                  <c:v>8.7444299999999992E-3</c:v>
                </c:pt>
                <c:pt idx="16152" formatCode="0.00E+00">
                  <c:v>8.5460699999999994E-3</c:v>
                </c:pt>
                <c:pt idx="16153" formatCode="0.00E+00">
                  <c:v>8.2846199999999995E-3</c:v>
                </c:pt>
                <c:pt idx="16154" formatCode="0.00E+00">
                  <c:v>7.9596900000000002E-3</c:v>
                </c:pt>
                <c:pt idx="16155" formatCode="0.00E+00">
                  <c:v>7.5706699999999998E-3</c:v>
                </c:pt>
                <c:pt idx="16156" formatCode="0.00E+00">
                  <c:v>7.11658E-3</c:v>
                </c:pt>
                <c:pt idx="16157" formatCode="0.00E+00">
                  <c:v>6.5965199999999998E-3</c:v>
                </c:pt>
                <c:pt idx="16158" formatCode="0.00E+00">
                  <c:v>6.0118100000000002E-3</c:v>
                </c:pt>
                <c:pt idx="16159" formatCode="0.00E+00">
                  <c:v>5.3657000000000002E-3</c:v>
                </c:pt>
                <c:pt idx="16160" formatCode="0.00E+00">
                  <c:v>4.6593499999999996E-3</c:v>
                </c:pt>
                <c:pt idx="16161" formatCode="0.00E+00">
                  <c:v>3.89077E-3</c:v>
                </c:pt>
                <c:pt idx="16162" formatCode="0.00E+00">
                  <c:v>3.0572500000000001E-3</c:v>
                </c:pt>
                <c:pt idx="16163" formatCode="0.00E+00">
                  <c:v>2.1568300000000002E-3</c:v>
                </c:pt>
                <c:pt idx="16164" formatCode="0.00E+00">
                  <c:v>1.18983E-3</c:v>
                </c:pt>
                <c:pt idx="16165" formatCode="0.00E+00">
                  <c:v>1.58999E-4</c:v>
                </c:pt>
                <c:pt idx="16166" formatCode="0.00E+00">
                  <c:v>-9.3354799999999997E-4</c:v>
                </c:pt>
                <c:pt idx="16167" formatCode="0.00E+00">
                  <c:v>-2.0869E-3</c:v>
                </c:pt>
                <c:pt idx="16168" formatCode="0.00E+00">
                  <c:v>-3.3001300000000001E-3</c:v>
                </c:pt>
                <c:pt idx="16169" formatCode="0.00E+00">
                  <c:v>-4.5727600000000004E-3</c:v>
                </c:pt>
                <c:pt idx="16170" formatCode="0.00E+00">
                  <c:v>-5.9047800000000001E-3</c:v>
                </c:pt>
                <c:pt idx="16171" formatCode="0.00E+00">
                  <c:v>-7.2965499999999997E-3</c:v>
                </c:pt>
                <c:pt idx="16172" formatCode="0.00E+00">
                  <c:v>-8.74898E-3</c:v>
                </c:pt>
                <c:pt idx="16173">
                  <c:v>-1.02623E-2</c:v>
                </c:pt>
                <c:pt idx="16174">
                  <c:v>-1.1835E-2</c:v>
                </c:pt>
                <c:pt idx="16175">
                  <c:v>-1.34649E-2</c:v>
                </c:pt>
                <c:pt idx="16176">
                  <c:v>-1.5150800000000001E-2</c:v>
                </c:pt>
                <c:pt idx="16177">
                  <c:v>-1.6891400000000001E-2</c:v>
                </c:pt>
                <c:pt idx="16178">
                  <c:v>-1.86838E-2</c:v>
                </c:pt>
                <c:pt idx="16179">
                  <c:v>-2.0525700000000001E-2</c:v>
                </c:pt>
                <c:pt idx="16180">
                  <c:v>-2.2416700000000001E-2</c:v>
                </c:pt>
                <c:pt idx="16181">
                  <c:v>-2.43565E-2</c:v>
                </c:pt>
                <c:pt idx="16182">
                  <c:v>-2.6345199999999999E-2</c:v>
                </c:pt>
                <c:pt idx="16183">
                  <c:v>-2.8382000000000001E-2</c:v>
                </c:pt>
                <c:pt idx="16184">
                  <c:v>-3.0465599999999999E-2</c:v>
                </c:pt>
                <c:pt idx="16185">
                  <c:v>-3.25948E-2</c:v>
                </c:pt>
                <c:pt idx="16186">
                  <c:v>-3.4769000000000001E-2</c:v>
                </c:pt>
                <c:pt idx="16187">
                  <c:v>-3.69868E-2</c:v>
                </c:pt>
                <c:pt idx="16188">
                  <c:v>-3.9246099999999999E-2</c:v>
                </c:pt>
                <c:pt idx="16189">
                  <c:v>-4.1544400000000002E-2</c:v>
                </c:pt>
                <c:pt idx="16190">
                  <c:v>-4.3880000000000002E-2</c:v>
                </c:pt>
                <c:pt idx="16191">
                  <c:v>-4.6251599999999997E-2</c:v>
                </c:pt>
                <c:pt idx="16192">
                  <c:v>-4.8657899999999997E-2</c:v>
                </c:pt>
                <c:pt idx="16193">
                  <c:v>-5.1096999999999997E-2</c:v>
                </c:pt>
                <c:pt idx="16194">
                  <c:v>-5.3566900000000001E-2</c:v>
                </c:pt>
                <c:pt idx="16195">
                  <c:v>-5.6064799999999998E-2</c:v>
                </c:pt>
                <c:pt idx="16196">
                  <c:v>-5.8587800000000002E-2</c:v>
                </c:pt>
                <c:pt idx="16197">
                  <c:v>-6.1133699999999999E-2</c:v>
                </c:pt>
                <c:pt idx="16198">
                  <c:v>-6.3700599999999996E-2</c:v>
                </c:pt>
                <c:pt idx="16199">
                  <c:v>-6.6285700000000003E-2</c:v>
                </c:pt>
                <c:pt idx="16200">
                  <c:v>-6.8886000000000003E-2</c:v>
                </c:pt>
                <c:pt idx="16201">
                  <c:v>-7.1499099999999996E-2</c:v>
                </c:pt>
                <c:pt idx="16202">
                  <c:v>-7.4121900000000004E-2</c:v>
                </c:pt>
                <c:pt idx="16203">
                  <c:v>-7.6752000000000001E-2</c:v>
                </c:pt>
                <c:pt idx="16204">
                  <c:v>-7.9387200000000005E-2</c:v>
                </c:pt>
                <c:pt idx="16205">
                  <c:v>-8.2025000000000001E-2</c:v>
                </c:pt>
                <c:pt idx="16206">
                  <c:v>-8.4662299999999996E-2</c:v>
                </c:pt>
                <c:pt idx="16207">
                  <c:v>-8.7295600000000001E-2</c:v>
                </c:pt>
                <c:pt idx="16208">
                  <c:v>-8.9921299999999996E-2</c:v>
                </c:pt>
                <c:pt idx="16209">
                  <c:v>-9.2536599999999997E-2</c:v>
                </c:pt>
                <c:pt idx="16210">
                  <c:v>-9.5139799999999997E-2</c:v>
                </c:pt>
                <c:pt idx="16211">
                  <c:v>-9.7729200000000002E-2</c:v>
                </c:pt>
                <c:pt idx="16212">
                  <c:v>-0.100303</c:v>
                </c:pt>
                <c:pt idx="16213">
                  <c:v>-0.102858</c:v>
                </c:pt>
                <c:pt idx="16214">
                  <c:v>-0.105393</c:v>
                </c:pt>
                <c:pt idx="16215">
                  <c:v>-0.107904</c:v>
                </c:pt>
                <c:pt idx="16216">
                  <c:v>-0.110389</c:v>
                </c:pt>
                <c:pt idx="16217">
                  <c:v>-0.112847</c:v>
                </c:pt>
                <c:pt idx="16218">
                  <c:v>-0.115273</c:v>
                </c:pt>
                <c:pt idx="16219">
                  <c:v>-0.11766600000000001</c:v>
                </c:pt>
                <c:pt idx="16220">
                  <c:v>-0.120021</c:v>
                </c:pt>
                <c:pt idx="16221">
                  <c:v>-0.122335</c:v>
                </c:pt>
                <c:pt idx="16222">
                  <c:v>-0.12460599999999999</c:v>
                </c:pt>
                <c:pt idx="16223">
                  <c:v>-0.126833</c:v>
                </c:pt>
                <c:pt idx="16224">
                  <c:v>-0.12901199999999999</c:v>
                </c:pt>
                <c:pt idx="16225">
                  <c:v>-0.13114000000000001</c:v>
                </c:pt>
                <c:pt idx="16226">
                  <c:v>-0.133213</c:v>
                </c:pt>
                <c:pt idx="16227">
                  <c:v>-0.13523099999999999</c:v>
                </c:pt>
                <c:pt idx="16228">
                  <c:v>-0.13718900000000001</c:v>
                </c:pt>
                <c:pt idx="16229">
                  <c:v>-0.13908499999999999</c:v>
                </c:pt>
                <c:pt idx="16230">
                  <c:v>-0.14091699999999999</c:v>
                </c:pt>
                <c:pt idx="16231">
                  <c:v>-0.14268</c:v>
                </c:pt>
                <c:pt idx="16232">
                  <c:v>-0.144374</c:v>
                </c:pt>
                <c:pt idx="16233">
                  <c:v>-0.14599400000000001</c:v>
                </c:pt>
                <c:pt idx="16234">
                  <c:v>-0.147538</c:v>
                </c:pt>
                <c:pt idx="16235">
                  <c:v>-0.149004</c:v>
                </c:pt>
                <c:pt idx="16236">
                  <c:v>-0.15039</c:v>
                </c:pt>
                <c:pt idx="16237">
                  <c:v>-0.151694</c:v>
                </c:pt>
                <c:pt idx="16238">
                  <c:v>-0.15291199999999999</c:v>
                </c:pt>
                <c:pt idx="16239">
                  <c:v>-0.15404100000000001</c:v>
                </c:pt>
                <c:pt idx="16240">
                  <c:v>-0.15508</c:v>
                </c:pt>
                <c:pt idx="16241">
                  <c:v>-0.156026</c:v>
                </c:pt>
                <c:pt idx="16242">
                  <c:v>-0.15687799999999999</c:v>
                </c:pt>
                <c:pt idx="16243">
                  <c:v>-0.157635</c:v>
                </c:pt>
                <c:pt idx="16244">
                  <c:v>-0.15829599999999999</c:v>
                </c:pt>
                <c:pt idx="16245">
                  <c:v>-0.158859</c:v>
                </c:pt>
                <c:pt idx="16246">
                  <c:v>-0.15932299999999999</c:v>
                </c:pt>
                <c:pt idx="16247">
                  <c:v>-0.15968499999999999</c:v>
                </c:pt>
                <c:pt idx="16248">
                  <c:v>-0.159946</c:v>
                </c:pt>
                <c:pt idx="16249">
                  <c:v>-0.160104</c:v>
                </c:pt>
                <c:pt idx="16250">
                  <c:v>-0.16015599999999999</c:v>
                </c:pt>
                <c:pt idx="16251">
                  <c:v>-0.160103</c:v>
                </c:pt>
                <c:pt idx="16252">
                  <c:v>-0.15994</c:v>
                </c:pt>
                <c:pt idx="16253">
                  <c:v>-0.15966900000000001</c:v>
                </c:pt>
                <c:pt idx="16254">
                  <c:v>-0.15928800000000001</c:v>
                </c:pt>
                <c:pt idx="16255">
                  <c:v>-0.15879599999999999</c:v>
                </c:pt>
                <c:pt idx="16256">
                  <c:v>-0.158192</c:v>
                </c:pt>
                <c:pt idx="16257">
                  <c:v>-0.157475</c:v>
                </c:pt>
                <c:pt idx="16258">
                  <c:v>-0.15664400000000001</c:v>
                </c:pt>
                <c:pt idx="16259">
                  <c:v>-0.15570000000000001</c:v>
                </c:pt>
                <c:pt idx="16260">
                  <c:v>-0.154642</c:v>
                </c:pt>
                <c:pt idx="16261">
                  <c:v>-0.15346799999999999</c:v>
                </c:pt>
                <c:pt idx="16262">
                  <c:v>-0.15218000000000001</c:v>
                </c:pt>
                <c:pt idx="16263">
                  <c:v>-0.15077699999999999</c:v>
                </c:pt>
                <c:pt idx="16264">
                  <c:v>-0.14926</c:v>
                </c:pt>
                <c:pt idx="16265">
                  <c:v>-0.14762900000000001</c:v>
                </c:pt>
                <c:pt idx="16266">
                  <c:v>-0.14588499999999999</c:v>
                </c:pt>
                <c:pt idx="16267">
                  <c:v>-0.14402699999999999</c:v>
                </c:pt>
                <c:pt idx="16268">
                  <c:v>-0.14205599999999999</c:v>
                </c:pt>
                <c:pt idx="16269">
                  <c:v>-0.13997200000000001</c:v>
                </c:pt>
                <c:pt idx="16270">
                  <c:v>-0.13777400000000001</c:v>
                </c:pt>
                <c:pt idx="16271">
                  <c:v>-0.135464</c:v>
                </c:pt>
                <c:pt idx="16272">
                  <c:v>-0.133044</c:v>
                </c:pt>
                <c:pt idx="16273">
                  <c:v>-0.13051399999999999</c:v>
                </c:pt>
                <c:pt idx="16274">
                  <c:v>-0.12787699999999999</c:v>
                </c:pt>
                <c:pt idx="16275">
                  <c:v>-0.12513199999999999</c:v>
                </c:pt>
                <c:pt idx="16276">
                  <c:v>-0.122283</c:v>
                </c:pt>
                <c:pt idx="16277">
                  <c:v>-0.11933100000000001</c:v>
                </c:pt>
                <c:pt idx="16278">
                  <c:v>-0.11627700000000001</c:v>
                </c:pt>
                <c:pt idx="16279">
                  <c:v>-0.113124</c:v>
                </c:pt>
                <c:pt idx="16280">
                  <c:v>-0.109873</c:v>
                </c:pt>
                <c:pt idx="16281">
                  <c:v>-0.10652499999999999</c:v>
                </c:pt>
                <c:pt idx="16282">
                  <c:v>-0.10308199999999999</c:v>
                </c:pt>
                <c:pt idx="16283">
                  <c:v>-9.9548200000000003E-2</c:v>
                </c:pt>
                <c:pt idx="16284">
                  <c:v>-9.5924300000000004E-2</c:v>
                </c:pt>
                <c:pt idx="16285">
                  <c:v>-9.2213299999999998E-2</c:v>
                </c:pt>
                <c:pt idx="16286">
                  <c:v>-8.8417599999999999E-2</c:v>
                </c:pt>
                <c:pt idx="16287">
                  <c:v>-8.4540100000000007E-2</c:v>
                </c:pt>
                <c:pt idx="16288">
                  <c:v>-8.0583600000000005E-2</c:v>
                </c:pt>
                <c:pt idx="16289">
                  <c:v>-7.6550599999999996E-2</c:v>
                </c:pt>
                <c:pt idx="16290">
                  <c:v>-7.24437E-2</c:v>
                </c:pt>
                <c:pt idx="16291">
                  <c:v>-6.8265599999999996E-2</c:v>
                </c:pt>
                <c:pt idx="16292">
                  <c:v>-6.4019499999999993E-2</c:v>
                </c:pt>
                <c:pt idx="16293">
                  <c:v>-5.9708900000000002E-2</c:v>
                </c:pt>
                <c:pt idx="16294">
                  <c:v>-5.5336999999999997E-2</c:v>
                </c:pt>
                <c:pt idx="16295">
                  <c:v>-5.0907000000000001E-2</c:v>
                </c:pt>
                <c:pt idx="16296">
                  <c:v>-4.6422699999999997E-2</c:v>
                </c:pt>
                <c:pt idx="16297">
                  <c:v>-4.1888000000000002E-2</c:v>
                </c:pt>
                <c:pt idx="16298">
                  <c:v>-3.7306699999999998E-2</c:v>
                </c:pt>
                <c:pt idx="16299">
                  <c:v>-3.2681599999999998E-2</c:v>
                </c:pt>
                <c:pt idx="16300">
                  <c:v>-2.80158E-2</c:v>
                </c:pt>
                <c:pt idx="16301">
                  <c:v>-2.33124E-2</c:v>
                </c:pt>
                <c:pt idx="16302">
                  <c:v>-1.8575100000000001E-2</c:v>
                </c:pt>
                <c:pt idx="16303">
                  <c:v>-1.3807099999999999E-2</c:v>
                </c:pt>
                <c:pt idx="16304" formatCode="0.00E+00">
                  <c:v>-9.0119299999999996E-3</c:v>
                </c:pt>
                <c:pt idx="16305" formatCode="0.00E+00">
                  <c:v>-4.1935200000000001E-3</c:v>
                </c:pt>
                <c:pt idx="16306" formatCode="0.00E+00">
                  <c:v>6.4387799999999996E-4</c:v>
                </c:pt>
                <c:pt idx="16307" formatCode="0.00E+00">
                  <c:v>5.4961100000000002E-3</c:v>
                </c:pt>
                <c:pt idx="16308">
                  <c:v>1.0359200000000001E-2</c:v>
                </c:pt>
                <c:pt idx="16309">
                  <c:v>1.52295E-2</c:v>
                </c:pt>
                <c:pt idx="16310">
                  <c:v>2.0103300000000001E-2</c:v>
                </c:pt>
                <c:pt idx="16311">
                  <c:v>2.4977200000000001E-2</c:v>
                </c:pt>
                <c:pt idx="16312">
                  <c:v>2.9846899999999999E-2</c:v>
                </c:pt>
                <c:pt idx="16313">
                  <c:v>3.4708099999999999E-2</c:v>
                </c:pt>
                <c:pt idx="16314">
                  <c:v>3.9556399999999999E-2</c:v>
                </c:pt>
                <c:pt idx="16315">
                  <c:v>4.43874E-2</c:v>
                </c:pt>
                <c:pt idx="16316">
                  <c:v>4.9197299999999999E-2</c:v>
                </c:pt>
                <c:pt idx="16317">
                  <c:v>5.3982200000000001E-2</c:v>
                </c:pt>
                <c:pt idx="16318">
                  <c:v>5.8738800000000001E-2</c:v>
                </c:pt>
                <c:pt idx="16319">
                  <c:v>6.3463500000000006E-2</c:v>
                </c:pt>
                <c:pt idx="16320">
                  <c:v>6.8152500000000005E-2</c:v>
                </c:pt>
                <c:pt idx="16321">
                  <c:v>7.28018E-2</c:v>
                </c:pt>
                <c:pt idx="16322">
                  <c:v>7.7407400000000001E-2</c:v>
                </c:pt>
                <c:pt idx="16323">
                  <c:v>8.1965300000000005E-2</c:v>
                </c:pt>
                <c:pt idx="16324">
                  <c:v>8.6471000000000006E-2</c:v>
                </c:pt>
                <c:pt idx="16325">
                  <c:v>9.0920200000000007E-2</c:v>
                </c:pt>
                <c:pt idx="16326">
                  <c:v>9.5308799999999999E-2</c:v>
                </c:pt>
                <c:pt idx="16327">
                  <c:v>9.9633299999999994E-2</c:v>
                </c:pt>
                <c:pt idx="16328">
                  <c:v>0.10389</c:v>
                </c:pt>
                <c:pt idx="16329">
                  <c:v>0.108075</c:v>
                </c:pt>
                <c:pt idx="16330">
                  <c:v>0.11218500000000001</c:v>
                </c:pt>
                <c:pt idx="16331">
                  <c:v>0.116217</c:v>
                </c:pt>
                <c:pt idx="16332">
                  <c:v>0.120167</c:v>
                </c:pt>
                <c:pt idx="16333">
                  <c:v>0.12403400000000001</c:v>
                </c:pt>
                <c:pt idx="16334">
                  <c:v>0.12781300000000001</c:v>
                </c:pt>
                <c:pt idx="16335">
                  <c:v>0.13150400000000001</c:v>
                </c:pt>
                <c:pt idx="16336">
                  <c:v>0.135102</c:v>
                </c:pt>
                <c:pt idx="16337">
                  <c:v>0.13860500000000001</c:v>
                </c:pt>
                <c:pt idx="16338">
                  <c:v>0.142009</c:v>
                </c:pt>
                <c:pt idx="16339">
                  <c:v>0.14530999999999999</c:v>
                </c:pt>
                <c:pt idx="16340">
                  <c:v>0.148504</c:v>
                </c:pt>
                <c:pt idx="16341">
                  <c:v>0.15159</c:v>
                </c:pt>
                <c:pt idx="16342">
                  <c:v>0.15456500000000001</c:v>
                </c:pt>
                <c:pt idx="16343">
                  <c:v>0.15742800000000001</c:v>
                </c:pt>
                <c:pt idx="16344">
                  <c:v>0.16017500000000001</c:v>
                </c:pt>
                <c:pt idx="16345">
                  <c:v>0.16280600000000001</c:v>
                </c:pt>
                <c:pt idx="16346">
                  <c:v>0.16531799999999999</c:v>
                </c:pt>
                <c:pt idx="16347">
                  <c:v>0.167709</c:v>
                </c:pt>
                <c:pt idx="16348">
                  <c:v>0.16997899999999999</c:v>
                </c:pt>
                <c:pt idx="16349">
                  <c:v>0.172124</c:v>
                </c:pt>
                <c:pt idx="16350">
                  <c:v>0.17414399999999999</c:v>
                </c:pt>
                <c:pt idx="16351">
                  <c:v>0.176036</c:v>
                </c:pt>
                <c:pt idx="16352">
                  <c:v>0.17779900000000001</c:v>
                </c:pt>
                <c:pt idx="16353">
                  <c:v>0.17943200000000001</c:v>
                </c:pt>
                <c:pt idx="16354">
                  <c:v>0.18093300000000001</c:v>
                </c:pt>
                <c:pt idx="16355">
                  <c:v>0.18230299999999999</c:v>
                </c:pt>
                <c:pt idx="16356">
                  <c:v>0.18354100000000001</c:v>
                </c:pt>
                <c:pt idx="16357">
                  <c:v>0.184646</c:v>
                </c:pt>
                <c:pt idx="16358">
                  <c:v>0.18561800000000001</c:v>
                </c:pt>
                <c:pt idx="16359">
                  <c:v>0.18645700000000001</c:v>
                </c:pt>
                <c:pt idx="16360">
                  <c:v>0.187162</c:v>
                </c:pt>
                <c:pt idx="16361">
                  <c:v>0.18773400000000001</c:v>
                </c:pt>
                <c:pt idx="16362">
                  <c:v>0.18817200000000001</c:v>
                </c:pt>
                <c:pt idx="16363">
                  <c:v>0.18847700000000001</c:v>
                </c:pt>
                <c:pt idx="16364">
                  <c:v>0.18864700000000001</c:v>
                </c:pt>
                <c:pt idx="16365">
                  <c:v>0.18868399999999999</c:v>
                </c:pt>
                <c:pt idx="16366">
                  <c:v>0.188587</c:v>
                </c:pt>
                <c:pt idx="16367">
                  <c:v>0.188356</c:v>
                </c:pt>
                <c:pt idx="16368">
                  <c:v>0.18799299999999999</c:v>
                </c:pt>
                <c:pt idx="16369">
                  <c:v>0.187499</c:v>
                </c:pt>
                <c:pt idx="16370">
                  <c:v>0.18687599999999999</c:v>
                </c:pt>
                <c:pt idx="16371">
                  <c:v>0.18612500000000001</c:v>
                </c:pt>
                <c:pt idx="16372">
                  <c:v>0.185248</c:v>
                </c:pt>
                <c:pt idx="16373">
                  <c:v>0.18424699999999999</c:v>
                </c:pt>
                <c:pt idx="16374">
                  <c:v>0.18312400000000001</c:v>
                </c:pt>
                <c:pt idx="16375">
                  <c:v>0.18187900000000001</c:v>
                </c:pt>
                <c:pt idx="16376">
                  <c:v>0.18051600000000001</c:v>
                </c:pt>
                <c:pt idx="16377">
                  <c:v>0.179037</c:v>
                </c:pt>
                <c:pt idx="16378">
                  <c:v>0.17744299999999999</c:v>
                </c:pt>
                <c:pt idx="16379">
                  <c:v>0.175736</c:v>
                </c:pt>
                <c:pt idx="16380">
                  <c:v>0.17391699999999999</c:v>
                </c:pt>
                <c:pt idx="16381">
                  <c:v>0.171988</c:v>
                </c:pt>
                <c:pt idx="16382">
                  <c:v>0.16994999999999999</c:v>
                </c:pt>
                <c:pt idx="16383">
                  <c:v>0.16780800000000001</c:v>
                </c:pt>
                <c:pt idx="16384">
                  <c:v>0.16556399999999999</c:v>
                </c:pt>
                <c:pt idx="16385">
                  <c:v>0.16322200000000001</c:v>
                </c:pt>
                <c:pt idx="16386">
                  <c:v>0.16078600000000001</c:v>
                </c:pt>
                <c:pt idx="16387">
                  <c:v>0.15825800000000001</c:v>
                </c:pt>
                <c:pt idx="16388">
                  <c:v>0.155641</c:v>
                </c:pt>
                <c:pt idx="16389">
                  <c:v>0.15293699999999999</c:v>
                </c:pt>
                <c:pt idx="16390">
                  <c:v>0.15015000000000001</c:v>
                </c:pt>
                <c:pt idx="16391">
                  <c:v>0.147282</c:v>
                </c:pt>
                <c:pt idx="16392">
                  <c:v>0.144339</c:v>
                </c:pt>
                <c:pt idx="16393">
                  <c:v>0.14132400000000001</c:v>
                </c:pt>
                <c:pt idx="16394">
                  <c:v>0.138241</c:v>
                </c:pt>
                <c:pt idx="16395">
                  <c:v>0.13509499999999999</c:v>
                </c:pt>
                <c:pt idx="16396">
                  <c:v>0.13188900000000001</c:v>
                </c:pt>
                <c:pt idx="16397">
                  <c:v>0.12862699999999999</c:v>
                </c:pt>
                <c:pt idx="16398">
                  <c:v>0.12531</c:v>
                </c:pt>
                <c:pt idx="16399">
                  <c:v>0.12194199999999999</c:v>
                </c:pt>
                <c:pt idx="16400">
                  <c:v>0.11852600000000001</c:v>
                </c:pt>
                <c:pt idx="16401">
                  <c:v>0.115067</c:v>
                </c:pt>
                <c:pt idx="16402">
                  <c:v>0.111568</c:v>
                </c:pt>
                <c:pt idx="16403">
                  <c:v>0.108033</c:v>
                </c:pt>
                <c:pt idx="16404">
                  <c:v>0.104464</c:v>
                </c:pt>
                <c:pt idx="16405">
                  <c:v>0.100867</c:v>
                </c:pt>
                <c:pt idx="16406">
                  <c:v>9.7245600000000001E-2</c:v>
                </c:pt>
                <c:pt idx="16407">
                  <c:v>9.3604900000000005E-2</c:v>
                </c:pt>
                <c:pt idx="16408">
                  <c:v>8.9948899999999998E-2</c:v>
                </c:pt>
                <c:pt idx="16409">
                  <c:v>8.6281099999999999E-2</c:v>
                </c:pt>
                <c:pt idx="16410">
                  <c:v>8.2605300000000006E-2</c:v>
                </c:pt>
                <c:pt idx="16411">
                  <c:v>7.8925999999999996E-2</c:v>
                </c:pt>
                <c:pt idx="16412">
                  <c:v>7.5247300000000003E-2</c:v>
                </c:pt>
                <c:pt idx="16413">
                  <c:v>7.1573899999999996E-2</c:v>
                </c:pt>
                <c:pt idx="16414">
                  <c:v>6.7909600000000001E-2</c:v>
                </c:pt>
                <c:pt idx="16415">
                  <c:v>6.4258099999999999E-2</c:v>
                </c:pt>
                <c:pt idx="16416">
                  <c:v>6.06229E-2</c:v>
                </c:pt>
                <c:pt idx="16417">
                  <c:v>5.7007200000000001E-2</c:v>
                </c:pt>
                <c:pt idx="16418">
                  <c:v>5.3413799999999997E-2</c:v>
                </c:pt>
                <c:pt idx="16419">
                  <c:v>4.9845899999999999E-2</c:v>
                </c:pt>
                <c:pt idx="16420">
                  <c:v>4.6307099999999997E-2</c:v>
                </c:pt>
                <c:pt idx="16421">
                  <c:v>4.28008E-2</c:v>
                </c:pt>
                <c:pt idx="16422">
                  <c:v>3.9329700000000002E-2</c:v>
                </c:pt>
                <c:pt idx="16423">
                  <c:v>3.5897100000000001E-2</c:v>
                </c:pt>
                <c:pt idx="16424">
                  <c:v>3.2506699999999999E-2</c:v>
                </c:pt>
                <c:pt idx="16425">
                  <c:v>2.9162400000000002E-2</c:v>
                </c:pt>
                <c:pt idx="16426">
                  <c:v>2.58677E-2</c:v>
                </c:pt>
                <c:pt idx="16427">
                  <c:v>2.2625900000000001E-2</c:v>
                </c:pt>
                <c:pt idx="16428">
                  <c:v>1.9440200000000001E-2</c:v>
                </c:pt>
                <c:pt idx="16429">
                  <c:v>1.63137E-2</c:v>
                </c:pt>
                <c:pt idx="16430">
                  <c:v>1.3249800000000001E-2</c:v>
                </c:pt>
                <c:pt idx="16431">
                  <c:v>1.02518E-2</c:v>
                </c:pt>
                <c:pt idx="16432" formatCode="0.00E+00">
                  <c:v>7.3214100000000004E-3</c:v>
                </c:pt>
                <c:pt idx="16433" formatCode="0.00E+00">
                  <c:v>4.4592700000000004E-3</c:v>
                </c:pt>
                <c:pt idx="16434" formatCode="0.00E+00">
                  <c:v>1.6672E-3</c:v>
                </c:pt>
                <c:pt idx="16435" formatCode="0.00E+00">
                  <c:v>-1.0513499999999999E-3</c:v>
                </c:pt>
                <c:pt idx="16436" formatCode="0.00E+00">
                  <c:v>-3.6925500000000002E-3</c:v>
                </c:pt>
                <c:pt idx="16437" formatCode="0.00E+00">
                  <c:v>-6.2532300000000002E-3</c:v>
                </c:pt>
                <c:pt idx="16438" formatCode="0.00E+00">
                  <c:v>-8.7310600000000006E-3</c:v>
                </c:pt>
                <c:pt idx="16439">
                  <c:v>-1.11241E-2</c:v>
                </c:pt>
                <c:pt idx="16440">
                  <c:v>-1.34307E-2</c:v>
                </c:pt>
                <c:pt idx="16441">
                  <c:v>-1.5649300000000001E-2</c:v>
                </c:pt>
                <c:pt idx="16442">
                  <c:v>-1.77783E-2</c:v>
                </c:pt>
                <c:pt idx="16443">
                  <c:v>-1.9816199999999999E-2</c:v>
                </c:pt>
                <c:pt idx="16444">
                  <c:v>-2.1761599999999999E-2</c:v>
                </c:pt>
                <c:pt idx="16445">
                  <c:v>-2.3612899999999999E-2</c:v>
                </c:pt>
                <c:pt idx="16446">
                  <c:v>-2.53682E-2</c:v>
                </c:pt>
                <c:pt idx="16447">
                  <c:v>-2.7025500000000001E-2</c:v>
                </c:pt>
                <c:pt idx="16448">
                  <c:v>-2.8583500000000001E-2</c:v>
                </c:pt>
                <c:pt idx="16449">
                  <c:v>-3.0041600000000002E-2</c:v>
                </c:pt>
                <c:pt idx="16450">
                  <c:v>-3.1399200000000002E-2</c:v>
                </c:pt>
                <c:pt idx="16451">
                  <c:v>-3.2655499999999997E-2</c:v>
                </c:pt>
                <c:pt idx="16452">
                  <c:v>-3.381E-2</c:v>
                </c:pt>
                <c:pt idx="16453">
                  <c:v>-3.4862499999999998E-2</c:v>
                </c:pt>
                <c:pt idx="16454">
                  <c:v>-3.5812200000000002E-2</c:v>
                </c:pt>
                <c:pt idx="16455">
                  <c:v>-3.6658299999999998E-2</c:v>
                </c:pt>
                <c:pt idx="16456">
                  <c:v>-3.7400799999999998E-2</c:v>
                </c:pt>
                <c:pt idx="16457">
                  <c:v>-3.8040299999999999E-2</c:v>
                </c:pt>
                <c:pt idx="16458">
                  <c:v>-3.8577100000000003E-2</c:v>
                </c:pt>
                <c:pt idx="16459">
                  <c:v>-3.9010799999999998E-2</c:v>
                </c:pt>
                <c:pt idx="16460">
                  <c:v>-3.93417E-2</c:v>
                </c:pt>
                <c:pt idx="16461">
                  <c:v>-3.9570099999999997E-2</c:v>
                </c:pt>
                <c:pt idx="16462">
                  <c:v>-3.9696000000000002E-2</c:v>
                </c:pt>
                <c:pt idx="16463">
                  <c:v>-3.97203E-2</c:v>
                </c:pt>
                <c:pt idx="16464">
                  <c:v>-3.96443E-2</c:v>
                </c:pt>
                <c:pt idx="16465">
                  <c:v>-3.94691E-2</c:v>
                </c:pt>
                <c:pt idx="16466">
                  <c:v>-3.91945E-2</c:v>
                </c:pt>
                <c:pt idx="16467">
                  <c:v>-3.8821000000000001E-2</c:v>
                </c:pt>
                <c:pt idx="16468">
                  <c:v>-3.8349599999999998E-2</c:v>
                </c:pt>
                <c:pt idx="16469">
                  <c:v>-3.7781099999999998E-2</c:v>
                </c:pt>
                <c:pt idx="16470">
                  <c:v>-3.7116000000000003E-2</c:v>
                </c:pt>
                <c:pt idx="16471">
                  <c:v>-3.63553E-2</c:v>
                </c:pt>
                <c:pt idx="16472">
                  <c:v>-3.55006E-2</c:v>
                </c:pt>
                <c:pt idx="16473">
                  <c:v>-3.4554300000000003E-2</c:v>
                </c:pt>
                <c:pt idx="16474">
                  <c:v>-3.3518199999999998E-2</c:v>
                </c:pt>
                <c:pt idx="16475">
                  <c:v>-3.2393699999999997E-2</c:v>
                </c:pt>
                <c:pt idx="16476">
                  <c:v>-3.1182100000000001E-2</c:v>
                </c:pt>
                <c:pt idx="16477">
                  <c:v>-2.9885599999999998E-2</c:v>
                </c:pt>
                <c:pt idx="16478">
                  <c:v>-2.8505800000000001E-2</c:v>
                </c:pt>
                <c:pt idx="16479">
                  <c:v>-2.7044100000000001E-2</c:v>
                </c:pt>
                <c:pt idx="16480">
                  <c:v>-2.5502E-2</c:v>
                </c:pt>
                <c:pt idx="16481">
                  <c:v>-2.3881200000000002E-2</c:v>
                </c:pt>
                <c:pt idx="16482">
                  <c:v>-2.2184099999999998E-2</c:v>
                </c:pt>
                <c:pt idx="16483">
                  <c:v>-2.04131E-2</c:v>
                </c:pt>
                <c:pt idx="16484">
                  <c:v>-1.8570199999999999E-2</c:v>
                </c:pt>
                <c:pt idx="16485">
                  <c:v>-1.66572E-2</c:v>
                </c:pt>
                <c:pt idx="16486">
                  <c:v>-1.4676099999999999E-2</c:v>
                </c:pt>
                <c:pt idx="16487">
                  <c:v>-1.26296E-2</c:v>
                </c:pt>
                <c:pt idx="16488">
                  <c:v>-1.0520399999999999E-2</c:v>
                </c:pt>
                <c:pt idx="16489" formatCode="0.00E+00">
                  <c:v>-8.3502899999999998E-3</c:v>
                </c:pt>
                <c:pt idx="16490" formatCode="0.00E+00">
                  <c:v>-6.1208E-3</c:v>
                </c:pt>
                <c:pt idx="16491" formatCode="0.00E+00">
                  <c:v>-3.8340499999999999E-3</c:v>
                </c:pt>
                <c:pt idx="16492" formatCode="0.00E+00">
                  <c:v>-1.49317E-3</c:v>
                </c:pt>
                <c:pt idx="16493" formatCode="0.00E+00">
                  <c:v>8.9868599999999999E-4</c:v>
                </c:pt>
                <c:pt idx="16494" formatCode="0.00E+00">
                  <c:v>3.33884E-3</c:v>
                </c:pt>
                <c:pt idx="16495" formatCode="0.00E+00">
                  <c:v>5.8246900000000004E-3</c:v>
                </c:pt>
                <c:pt idx="16496" formatCode="0.00E+00">
                  <c:v>8.3535599999999995E-3</c:v>
                </c:pt>
                <c:pt idx="16497">
                  <c:v>1.09228E-2</c:v>
                </c:pt>
                <c:pt idx="16498">
                  <c:v>1.353E-2</c:v>
                </c:pt>
                <c:pt idx="16499">
                  <c:v>1.6173199999999999E-2</c:v>
                </c:pt>
                <c:pt idx="16500">
                  <c:v>1.88504E-2</c:v>
                </c:pt>
                <c:pt idx="16501">
                  <c:v>2.1559600000000002E-2</c:v>
                </c:pt>
                <c:pt idx="16502">
                  <c:v>2.4298400000000001E-2</c:v>
                </c:pt>
                <c:pt idx="16503">
                  <c:v>2.7064700000000001E-2</c:v>
                </c:pt>
                <c:pt idx="16504">
                  <c:v>2.9855900000000001E-2</c:v>
                </c:pt>
                <c:pt idx="16505">
                  <c:v>3.26691E-2</c:v>
                </c:pt>
                <c:pt idx="16506">
                  <c:v>3.5501600000000001E-2</c:v>
                </c:pt>
                <c:pt idx="16507">
                  <c:v>3.8350700000000001E-2</c:v>
                </c:pt>
                <c:pt idx="16508">
                  <c:v>4.1213600000000003E-2</c:v>
                </c:pt>
                <c:pt idx="16509">
                  <c:v>4.4088200000000001E-2</c:v>
                </c:pt>
                <c:pt idx="16510">
                  <c:v>4.69725E-2</c:v>
                </c:pt>
                <c:pt idx="16511">
                  <c:v>4.9864699999999998E-2</c:v>
                </c:pt>
                <c:pt idx="16512">
                  <c:v>5.2762400000000001E-2</c:v>
                </c:pt>
                <c:pt idx="16513">
                  <c:v>5.5662900000000001E-2</c:v>
                </c:pt>
                <c:pt idx="16514">
                  <c:v>5.8563499999999998E-2</c:v>
                </c:pt>
                <c:pt idx="16515">
                  <c:v>6.1461399999999999E-2</c:v>
                </c:pt>
                <c:pt idx="16516">
                  <c:v>6.4354800000000004E-2</c:v>
                </c:pt>
                <c:pt idx="16517">
                  <c:v>6.7242399999999994E-2</c:v>
                </c:pt>
                <c:pt idx="16518">
                  <c:v>7.0122500000000004E-2</c:v>
                </c:pt>
                <c:pt idx="16519">
                  <c:v>7.2992399999999999E-2</c:v>
                </c:pt>
                <c:pt idx="16520">
                  <c:v>7.5850100000000004E-2</c:v>
                </c:pt>
                <c:pt idx="16521">
                  <c:v>7.8693799999999994E-2</c:v>
                </c:pt>
                <c:pt idx="16522">
                  <c:v>8.1521099999999999E-2</c:v>
                </c:pt>
                <c:pt idx="16523">
                  <c:v>8.4329299999999996E-2</c:v>
                </c:pt>
                <c:pt idx="16524">
                  <c:v>8.7116799999999994E-2</c:v>
                </c:pt>
                <c:pt idx="16525">
                  <c:v>8.9882199999999995E-2</c:v>
                </c:pt>
                <c:pt idx="16526">
                  <c:v>9.2623200000000003E-2</c:v>
                </c:pt>
                <c:pt idx="16527">
                  <c:v>9.5337199999999997E-2</c:v>
                </c:pt>
                <c:pt idx="16528">
                  <c:v>9.8021700000000003E-2</c:v>
                </c:pt>
                <c:pt idx="16529">
                  <c:v>0.100675</c:v>
                </c:pt>
                <c:pt idx="16530">
                  <c:v>0.103296</c:v>
                </c:pt>
                <c:pt idx="16531">
                  <c:v>0.105883</c:v>
                </c:pt>
                <c:pt idx="16532">
                  <c:v>0.10843700000000001</c:v>
                </c:pt>
                <c:pt idx="16533">
                  <c:v>0.110954</c:v>
                </c:pt>
                <c:pt idx="16534">
                  <c:v>0.11343399999999999</c:v>
                </c:pt>
                <c:pt idx="16535">
                  <c:v>0.11587500000000001</c:v>
                </c:pt>
                <c:pt idx="16536">
                  <c:v>0.11827500000000001</c:v>
                </c:pt>
                <c:pt idx="16537">
                  <c:v>0.12063500000000001</c:v>
                </c:pt>
                <c:pt idx="16538">
                  <c:v>0.122951</c:v>
                </c:pt>
                <c:pt idx="16539">
                  <c:v>0.125225</c:v>
                </c:pt>
                <c:pt idx="16540">
                  <c:v>0.12745400000000001</c:v>
                </c:pt>
                <c:pt idx="16541">
                  <c:v>0.129638</c:v>
                </c:pt>
                <c:pt idx="16542">
                  <c:v>0.131775</c:v>
                </c:pt>
                <c:pt idx="16543">
                  <c:v>0.13386300000000001</c:v>
                </c:pt>
                <c:pt idx="16544">
                  <c:v>0.135902</c:v>
                </c:pt>
                <c:pt idx="16545">
                  <c:v>0.13789000000000001</c:v>
                </c:pt>
                <c:pt idx="16546">
                  <c:v>0.13982600000000001</c:v>
                </c:pt>
                <c:pt idx="16547">
                  <c:v>0.14171</c:v>
                </c:pt>
                <c:pt idx="16548">
                  <c:v>0.143541</c:v>
                </c:pt>
                <c:pt idx="16549">
                  <c:v>0.145318</c:v>
                </c:pt>
                <c:pt idx="16550">
                  <c:v>0.14704</c:v>
                </c:pt>
                <c:pt idx="16551">
                  <c:v>0.14870700000000001</c:v>
                </c:pt>
                <c:pt idx="16552">
                  <c:v>0.15031800000000001</c:v>
                </c:pt>
                <c:pt idx="16553">
                  <c:v>0.15187200000000001</c:v>
                </c:pt>
                <c:pt idx="16554">
                  <c:v>0.15336900000000001</c:v>
                </c:pt>
                <c:pt idx="16555">
                  <c:v>0.154808</c:v>
                </c:pt>
                <c:pt idx="16556">
                  <c:v>0.15618899999999999</c:v>
                </c:pt>
                <c:pt idx="16557">
                  <c:v>0.15751200000000001</c:v>
                </c:pt>
                <c:pt idx="16558">
                  <c:v>0.158776</c:v>
                </c:pt>
                <c:pt idx="16559">
                  <c:v>0.15997900000000001</c:v>
                </c:pt>
                <c:pt idx="16560">
                  <c:v>0.16112299999999999</c:v>
                </c:pt>
                <c:pt idx="16561">
                  <c:v>0.16220599999999999</c:v>
                </c:pt>
                <c:pt idx="16562">
                  <c:v>0.16322800000000001</c:v>
                </c:pt>
                <c:pt idx="16563">
                  <c:v>0.164191</c:v>
                </c:pt>
                <c:pt idx="16564">
                  <c:v>0.16509299999999999</c:v>
                </c:pt>
                <c:pt idx="16565">
                  <c:v>0.165935</c:v>
                </c:pt>
                <c:pt idx="16566">
                  <c:v>0.166716</c:v>
                </c:pt>
                <c:pt idx="16567">
                  <c:v>0.167437</c:v>
                </c:pt>
                <c:pt idx="16568">
                  <c:v>0.16809499999999999</c:v>
                </c:pt>
                <c:pt idx="16569">
                  <c:v>0.16869200000000001</c:v>
                </c:pt>
                <c:pt idx="16570">
                  <c:v>0.16922799999999999</c:v>
                </c:pt>
                <c:pt idx="16571">
                  <c:v>0.16970299999999999</c:v>
                </c:pt>
                <c:pt idx="16572">
                  <c:v>0.17011799999999999</c:v>
                </c:pt>
                <c:pt idx="16573">
                  <c:v>0.17047100000000001</c:v>
                </c:pt>
                <c:pt idx="16574">
                  <c:v>0.170765</c:v>
                </c:pt>
                <c:pt idx="16575">
                  <c:v>0.17099800000000001</c:v>
                </c:pt>
                <c:pt idx="16576">
                  <c:v>0.17117099999999999</c:v>
                </c:pt>
                <c:pt idx="16577">
                  <c:v>0.17128299999999999</c:v>
                </c:pt>
                <c:pt idx="16578">
                  <c:v>0.17133599999999999</c:v>
                </c:pt>
                <c:pt idx="16579">
                  <c:v>0.17133000000000001</c:v>
                </c:pt>
                <c:pt idx="16580">
                  <c:v>0.171264</c:v>
                </c:pt>
                <c:pt idx="16581">
                  <c:v>0.17113999999999999</c:v>
                </c:pt>
                <c:pt idx="16582">
                  <c:v>0.170956</c:v>
                </c:pt>
                <c:pt idx="16583">
                  <c:v>0.170714</c:v>
                </c:pt>
                <c:pt idx="16584">
                  <c:v>0.17041500000000001</c:v>
                </c:pt>
                <c:pt idx="16585">
                  <c:v>0.17005799999999999</c:v>
                </c:pt>
                <c:pt idx="16586">
                  <c:v>0.16964499999999999</c:v>
                </c:pt>
                <c:pt idx="16587">
                  <c:v>0.16917499999999999</c:v>
                </c:pt>
                <c:pt idx="16588">
                  <c:v>0.16864899999999999</c:v>
                </c:pt>
                <c:pt idx="16589">
                  <c:v>0.16806699999999999</c:v>
                </c:pt>
                <c:pt idx="16590">
                  <c:v>0.16743</c:v>
                </c:pt>
                <c:pt idx="16591">
                  <c:v>0.166737</c:v>
                </c:pt>
                <c:pt idx="16592">
                  <c:v>0.16599</c:v>
                </c:pt>
                <c:pt idx="16593">
                  <c:v>0.165189</c:v>
                </c:pt>
                <c:pt idx="16594">
                  <c:v>0.16433500000000001</c:v>
                </c:pt>
                <c:pt idx="16595">
                  <c:v>0.16342799999999999</c:v>
                </c:pt>
                <c:pt idx="16596">
                  <c:v>0.16247</c:v>
                </c:pt>
                <c:pt idx="16597">
                  <c:v>0.16146099999999999</c:v>
                </c:pt>
                <c:pt idx="16598">
                  <c:v>0.16040199999999999</c:v>
                </c:pt>
                <c:pt idx="16599">
                  <c:v>0.15929199999999999</c:v>
                </c:pt>
                <c:pt idx="16600">
                  <c:v>0.158134</c:v>
                </c:pt>
                <c:pt idx="16601">
                  <c:v>0.15692800000000001</c:v>
                </c:pt>
                <c:pt idx="16602">
                  <c:v>0.15567400000000001</c:v>
                </c:pt>
                <c:pt idx="16603">
                  <c:v>0.15437500000000001</c:v>
                </c:pt>
                <c:pt idx="16604">
                  <c:v>0.15303</c:v>
                </c:pt>
                <c:pt idx="16605">
                  <c:v>0.151641</c:v>
                </c:pt>
                <c:pt idx="16606">
                  <c:v>0.15020900000000001</c:v>
                </c:pt>
                <c:pt idx="16607">
                  <c:v>0.14873400000000001</c:v>
                </c:pt>
                <c:pt idx="16608">
                  <c:v>0.14721600000000001</c:v>
                </c:pt>
                <c:pt idx="16609">
                  <c:v>0.14565800000000001</c:v>
                </c:pt>
                <c:pt idx="16610">
                  <c:v>0.14405899999999999</c:v>
                </c:pt>
                <c:pt idx="16611">
                  <c:v>0.14242199999999999</c:v>
                </c:pt>
                <c:pt idx="16612">
                  <c:v>0.14074600000000001</c:v>
                </c:pt>
                <c:pt idx="16613">
                  <c:v>0.13903299999999999</c:v>
                </c:pt>
                <c:pt idx="16614">
                  <c:v>0.13728399999999999</c:v>
                </c:pt>
                <c:pt idx="16615">
                  <c:v>0.13550100000000001</c:v>
                </c:pt>
                <c:pt idx="16616">
                  <c:v>0.133685</c:v>
                </c:pt>
                <c:pt idx="16617">
                  <c:v>0.13183800000000001</c:v>
                </c:pt>
                <c:pt idx="16618">
                  <c:v>0.12996099999999999</c:v>
                </c:pt>
                <c:pt idx="16619">
                  <c:v>0.128055</c:v>
                </c:pt>
                <c:pt idx="16620">
                  <c:v>0.12612100000000001</c:v>
                </c:pt>
                <c:pt idx="16621">
                  <c:v>0.12416099999999999</c:v>
                </c:pt>
                <c:pt idx="16622">
                  <c:v>0.12217500000000001</c:v>
                </c:pt>
                <c:pt idx="16623">
                  <c:v>0.120166</c:v>
                </c:pt>
                <c:pt idx="16624">
                  <c:v>0.118136</c:v>
                </c:pt>
                <c:pt idx="16625">
                  <c:v>0.11608499999999999</c:v>
                </c:pt>
                <c:pt idx="16626">
                  <c:v>0.11401600000000001</c:v>
                </c:pt>
                <c:pt idx="16627">
                  <c:v>0.111929</c:v>
                </c:pt>
                <c:pt idx="16628">
                  <c:v>0.10982699999999999</c:v>
                </c:pt>
                <c:pt idx="16629">
                  <c:v>0.107712</c:v>
                </c:pt>
                <c:pt idx="16630">
                  <c:v>0.105585</c:v>
                </c:pt>
                <c:pt idx="16631">
                  <c:v>0.103449</c:v>
                </c:pt>
                <c:pt idx="16632">
                  <c:v>0.10130500000000001</c:v>
                </c:pt>
                <c:pt idx="16633">
                  <c:v>9.9155499999999994E-2</c:v>
                </c:pt>
                <c:pt idx="16634">
                  <c:v>9.7001900000000002E-2</c:v>
                </c:pt>
                <c:pt idx="16635">
                  <c:v>9.4846100000000003E-2</c:v>
                </c:pt>
                <c:pt idx="16636">
                  <c:v>9.2689900000000006E-2</c:v>
                </c:pt>
                <c:pt idx="16637">
                  <c:v>9.0535299999999999E-2</c:v>
                </c:pt>
                <c:pt idx="16638">
                  <c:v>8.8384099999999993E-2</c:v>
                </c:pt>
                <c:pt idx="16639">
                  <c:v>8.62377E-2</c:v>
                </c:pt>
                <c:pt idx="16640">
                  <c:v>8.4098099999999995E-2</c:v>
                </c:pt>
                <c:pt idx="16641">
                  <c:v>8.1967499999999999E-2</c:v>
                </c:pt>
                <c:pt idx="16642">
                  <c:v>7.9848299999999997E-2</c:v>
                </c:pt>
                <c:pt idx="16643">
                  <c:v>7.77423E-2</c:v>
                </c:pt>
                <c:pt idx="16644">
                  <c:v>7.5651300000000005E-2</c:v>
                </c:pt>
                <c:pt idx="16645">
                  <c:v>7.3577400000000001E-2</c:v>
                </c:pt>
                <c:pt idx="16646">
                  <c:v>7.1522699999999995E-2</c:v>
                </c:pt>
                <c:pt idx="16647">
                  <c:v>6.9489499999999996E-2</c:v>
                </c:pt>
                <c:pt idx="16648">
                  <c:v>6.7480100000000001E-2</c:v>
                </c:pt>
                <c:pt idx="16649">
                  <c:v>6.5496799999999994E-2</c:v>
                </c:pt>
                <c:pt idx="16650">
                  <c:v>6.3542000000000001E-2</c:v>
                </c:pt>
                <c:pt idx="16651">
                  <c:v>6.16178E-2</c:v>
                </c:pt>
                <c:pt idx="16652">
                  <c:v>5.9726000000000001E-2</c:v>
                </c:pt>
                <c:pt idx="16653">
                  <c:v>5.7868799999999998E-2</c:v>
                </c:pt>
                <c:pt idx="16654">
                  <c:v>5.6048199999999999E-2</c:v>
                </c:pt>
                <c:pt idx="16655">
                  <c:v>5.4266200000000001E-2</c:v>
                </c:pt>
                <c:pt idx="16656">
                  <c:v>5.2524899999999999E-2</c:v>
                </c:pt>
                <c:pt idx="16657">
                  <c:v>5.0826000000000003E-2</c:v>
                </c:pt>
                <c:pt idx="16658">
                  <c:v>4.9171899999999998E-2</c:v>
                </c:pt>
                <c:pt idx="16659">
                  <c:v>4.75649E-2</c:v>
                </c:pt>
                <c:pt idx="16660">
                  <c:v>4.6006900000000003E-2</c:v>
                </c:pt>
                <c:pt idx="16661">
                  <c:v>4.4500100000000001E-2</c:v>
                </c:pt>
                <c:pt idx="16662">
                  <c:v>4.3046500000000001E-2</c:v>
                </c:pt>
                <c:pt idx="16663">
                  <c:v>4.1648299999999999E-2</c:v>
                </c:pt>
                <c:pt idx="16664">
                  <c:v>4.0307200000000001E-2</c:v>
                </c:pt>
                <c:pt idx="16665">
                  <c:v>3.9024999999999997E-2</c:v>
                </c:pt>
                <c:pt idx="16666">
                  <c:v>3.7803000000000003E-2</c:v>
                </c:pt>
                <c:pt idx="16667">
                  <c:v>3.66427E-2</c:v>
                </c:pt>
                <c:pt idx="16668">
                  <c:v>3.55457E-2</c:v>
                </c:pt>
                <c:pt idx="16669">
                  <c:v>3.4513299999999997E-2</c:v>
                </c:pt>
                <c:pt idx="16670">
                  <c:v>3.3546800000000002E-2</c:v>
                </c:pt>
                <c:pt idx="16671">
                  <c:v>3.2647799999999998E-2</c:v>
                </c:pt>
                <c:pt idx="16672">
                  <c:v>3.1817699999999997E-2</c:v>
                </c:pt>
                <c:pt idx="16673">
                  <c:v>3.1057999999999999E-2</c:v>
                </c:pt>
                <c:pt idx="16674">
                  <c:v>3.0369799999999999E-2</c:v>
                </c:pt>
                <c:pt idx="16675">
                  <c:v>2.9753999999999999E-2</c:v>
                </c:pt>
                <c:pt idx="16676">
                  <c:v>2.9211899999999999E-2</c:v>
                </c:pt>
                <c:pt idx="16677">
                  <c:v>2.87444E-2</c:v>
                </c:pt>
                <c:pt idx="16678">
                  <c:v>2.8352700000000002E-2</c:v>
                </c:pt>
                <c:pt idx="16679">
                  <c:v>2.8037599999999999E-2</c:v>
                </c:pt>
                <c:pt idx="16680">
                  <c:v>2.7800200000000001E-2</c:v>
                </c:pt>
                <c:pt idx="16681">
                  <c:v>2.7641300000000001E-2</c:v>
                </c:pt>
                <c:pt idx="16682">
                  <c:v>2.7561700000000001E-2</c:v>
                </c:pt>
                <c:pt idx="16683">
                  <c:v>2.7561800000000001E-2</c:v>
                </c:pt>
                <c:pt idx="16684">
                  <c:v>2.7642199999999999E-2</c:v>
                </c:pt>
                <c:pt idx="16685">
                  <c:v>2.7803100000000001E-2</c:v>
                </c:pt>
                <c:pt idx="16686">
                  <c:v>2.8044699999999999E-2</c:v>
                </c:pt>
                <c:pt idx="16687">
                  <c:v>2.83669E-2</c:v>
                </c:pt>
                <c:pt idx="16688">
                  <c:v>2.8769900000000001E-2</c:v>
                </c:pt>
                <c:pt idx="16689">
                  <c:v>2.9253700000000001E-2</c:v>
                </c:pt>
                <c:pt idx="16690">
                  <c:v>2.9818500000000001E-2</c:v>
                </c:pt>
                <c:pt idx="16691">
                  <c:v>3.0463899999999999E-2</c:v>
                </c:pt>
                <c:pt idx="16692">
                  <c:v>3.1189499999999998E-2</c:v>
                </c:pt>
                <c:pt idx="16693">
                  <c:v>3.1994300000000003E-2</c:v>
                </c:pt>
                <c:pt idx="16694">
                  <c:v>3.2877700000000003E-2</c:v>
                </c:pt>
                <c:pt idx="16695">
                  <c:v>3.3838899999999998E-2</c:v>
                </c:pt>
                <c:pt idx="16696">
                  <c:v>3.4877100000000001E-2</c:v>
                </c:pt>
                <c:pt idx="16697">
                  <c:v>3.59914E-2</c:v>
                </c:pt>
                <c:pt idx="16698">
                  <c:v>3.7180400000000002E-2</c:v>
                </c:pt>
                <c:pt idx="16699">
                  <c:v>3.8442999999999998E-2</c:v>
                </c:pt>
                <c:pt idx="16700">
                  <c:v>3.9777899999999998E-2</c:v>
                </c:pt>
                <c:pt idx="16701">
                  <c:v>4.1183999999999998E-2</c:v>
                </c:pt>
                <c:pt idx="16702">
                  <c:v>4.2659799999999998E-2</c:v>
                </c:pt>
                <c:pt idx="16703">
                  <c:v>4.4203699999999999E-2</c:v>
                </c:pt>
                <c:pt idx="16704">
                  <c:v>4.5813899999999998E-2</c:v>
                </c:pt>
                <c:pt idx="16705">
                  <c:v>4.7488799999999998E-2</c:v>
                </c:pt>
                <c:pt idx="16706">
                  <c:v>4.9226100000000002E-2</c:v>
                </c:pt>
                <c:pt idx="16707">
                  <c:v>5.1023800000000001E-2</c:v>
                </c:pt>
                <c:pt idx="16708">
                  <c:v>5.2879500000000003E-2</c:v>
                </c:pt>
                <c:pt idx="16709">
                  <c:v>5.4790999999999999E-2</c:v>
                </c:pt>
                <c:pt idx="16710">
                  <c:v>5.6756000000000001E-2</c:v>
                </c:pt>
                <c:pt idx="16711">
                  <c:v>5.87723E-2</c:v>
                </c:pt>
                <c:pt idx="16712">
                  <c:v>6.08374E-2</c:v>
                </c:pt>
                <c:pt idx="16713">
                  <c:v>6.2948699999999996E-2</c:v>
                </c:pt>
                <c:pt idx="16714">
                  <c:v>6.5103499999999995E-2</c:v>
                </c:pt>
                <c:pt idx="16715">
                  <c:v>6.7298899999999995E-2</c:v>
                </c:pt>
                <c:pt idx="16716">
                  <c:v>6.9531899999999994E-2</c:v>
                </c:pt>
                <c:pt idx="16717">
                  <c:v>7.1799799999999997E-2</c:v>
                </c:pt>
                <c:pt idx="16718">
                  <c:v>7.4099700000000004E-2</c:v>
                </c:pt>
                <c:pt idx="16719">
                  <c:v>7.6428700000000002E-2</c:v>
                </c:pt>
                <c:pt idx="16720">
                  <c:v>7.8784000000000007E-2</c:v>
                </c:pt>
                <c:pt idx="16721">
                  <c:v>8.1162700000000004E-2</c:v>
                </c:pt>
                <c:pt idx="16722">
                  <c:v>8.3561800000000006E-2</c:v>
                </c:pt>
                <c:pt idx="16723">
                  <c:v>8.5978100000000002E-2</c:v>
                </c:pt>
                <c:pt idx="16724">
                  <c:v>8.8408500000000001E-2</c:v>
                </c:pt>
                <c:pt idx="16725">
                  <c:v>9.0849799999999994E-2</c:v>
                </c:pt>
                <c:pt idx="16726">
                  <c:v>9.3299199999999999E-2</c:v>
                </c:pt>
                <c:pt idx="16727">
                  <c:v>9.5753400000000002E-2</c:v>
                </c:pt>
                <c:pt idx="16728">
                  <c:v>9.8209000000000005E-2</c:v>
                </c:pt>
                <c:pt idx="16729">
                  <c:v>0.100662</c:v>
                </c:pt>
                <c:pt idx="16730">
                  <c:v>0.10310999999999999</c:v>
                </c:pt>
                <c:pt idx="16731">
                  <c:v>0.105549</c:v>
                </c:pt>
                <c:pt idx="16732">
                  <c:v>0.107975</c:v>
                </c:pt>
                <c:pt idx="16733">
                  <c:v>0.110385</c:v>
                </c:pt>
                <c:pt idx="16734">
                  <c:v>0.112777</c:v>
                </c:pt>
                <c:pt idx="16735">
                  <c:v>0.115148</c:v>
                </c:pt>
                <c:pt idx="16736">
                  <c:v>0.117493</c:v>
                </c:pt>
                <c:pt idx="16737">
                  <c:v>0.119811</c:v>
                </c:pt>
                <c:pt idx="16738">
                  <c:v>0.122096</c:v>
                </c:pt>
                <c:pt idx="16739">
                  <c:v>0.124346</c:v>
                </c:pt>
                <c:pt idx="16740">
                  <c:v>0.126558</c:v>
                </c:pt>
                <c:pt idx="16741">
                  <c:v>0.12872900000000001</c:v>
                </c:pt>
                <c:pt idx="16742">
                  <c:v>0.130856</c:v>
                </c:pt>
                <c:pt idx="16743">
                  <c:v>0.132936</c:v>
                </c:pt>
                <c:pt idx="16744">
                  <c:v>0.134967</c:v>
                </c:pt>
                <c:pt idx="16745">
                  <c:v>0.13694500000000001</c:v>
                </c:pt>
                <c:pt idx="16746">
                  <c:v>0.13886799999999999</c:v>
                </c:pt>
                <c:pt idx="16747">
                  <c:v>0.140734</c:v>
                </c:pt>
                <c:pt idx="16748">
                  <c:v>0.142541</c:v>
                </c:pt>
                <c:pt idx="16749">
                  <c:v>0.144285</c:v>
                </c:pt>
                <c:pt idx="16750">
                  <c:v>0.14596500000000001</c:v>
                </c:pt>
                <c:pt idx="16751">
                  <c:v>0.14757899999999999</c:v>
                </c:pt>
                <c:pt idx="16752">
                  <c:v>0.14912500000000001</c:v>
                </c:pt>
                <c:pt idx="16753">
                  <c:v>0.15060100000000001</c:v>
                </c:pt>
                <c:pt idx="16754">
                  <c:v>0.152005</c:v>
                </c:pt>
                <c:pt idx="16755">
                  <c:v>0.153336</c:v>
                </c:pt>
                <c:pt idx="16756">
                  <c:v>0.15459000000000001</c:v>
                </c:pt>
                <c:pt idx="16757">
                  <c:v>0.15576699999999999</c:v>
                </c:pt>
                <c:pt idx="16758">
                  <c:v>0.156865</c:v>
                </c:pt>
                <c:pt idx="16759">
                  <c:v>0.15788199999999999</c:v>
                </c:pt>
                <c:pt idx="16760">
                  <c:v>0.15881799999999999</c:v>
                </c:pt>
                <c:pt idx="16761">
                  <c:v>0.15967000000000001</c:v>
                </c:pt>
                <c:pt idx="16762">
                  <c:v>0.160437</c:v>
                </c:pt>
                <c:pt idx="16763">
                  <c:v>0.16112000000000001</c:v>
                </c:pt>
                <c:pt idx="16764">
                  <c:v>0.161717</c:v>
                </c:pt>
                <c:pt idx="16765">
                  <c:v>0.16222700000000001</c:v>
                </c:pt>
                <c:pt idx="16766">
                  <c:v>0.16264999999999999</c:v>
                </c:pt>
                <c:pt idx="16767">
                  <c:v>0.16298299999999999</c:v>
                </c:pt>
                <c:pt idx="16768">
                  <c:v>0.16322900000000001</c:v>
                </c:pt>
                <c:pt idx="16769">
                  <c:v>0.163386</c:v>
                </c:pt>
                <c:pt idx="16770">
                  <c:v>0.16345499999999999</c:v>
                </c:pt>
                <c:pt idx="16771">
                  <c:v>0.163435</c:v>
                </c:pt>
                <c:pt idx="16772">
                  <c:v>0.163328</c:v>
                </c:pt>
                <c:pt idx="16773">
                  <c:v>0.163134</c:v>
                </c:pt>
                <c:pt idx="16774">
                  <c:v>0.162852</c:v>
                </c:pt>
                <c:pt idx="16775">
                  <c:v>0.16248299999999999</c:v>
                </c:pt>
                <c:pt idx="16776">
                  <c:v>0.16202800000000001</c:v>
                </c:pt>
                <c:pt idx="16777">
                  <c:v>0.16148699999999999</c:v>
                </c:pt>
                <c:pt idx="16778">
                  <c:v>0.160861</c:v>
                </c:pt>
                <c:pt idx="16779">
                  <c:v>0.16015099999999999</c:v>
                </c:pt>
                <c:pt idx="16780">
                  <c:v>0.159359</c:v>
                </c:pt>
                <c:pt idx="16781">
                  <c:v>0.15848499999999999</c:v>
                </c:pt>
                <c:pt idx="16782">
                  <c:v>0.157531</c:v>
                </c:pt>
                <c:pt idx="16783">
                  <c:v>0.156498</c:v>
                </c:pt>
                <c:pt idx="16784">
                  <c:v>0.155388</c:v>
                </c:pt>
                <c:pt idx="16785">
                  <c:v>0.15420200000000001</c:v>
                </c:pt>
                <c:pt idx="16786">
                  <c:v>0.15294199999999999</c:v>
                </c:pt>
                <c:pt idx="16787">
                  <c:v>0.15160999999999999</c:v>
                </c:pt>
                <c:pt idx="16788">
                  <c:v>0.15020800000000001</c:v>
                </c:pt>
                <c:pt idx="16789">
                  <c:v>0.14873700000000001</c:v>
                </c:pt>
                <c:pt idx="16790">
                  <c:v>0.1472</c:v>
                </c:pt>
                <c:pt idx="16791">
                  <c:v>0.14559900000000001</c:v>
                </c:pt>
                <c:pt idx="16792">
                  <c:v>0.14393800000000001</c:v>
                </c:pt>
                <c:pt idx="16793">
                  <c:v>0.14221700000000001</c:v>
                </c:pt>
                <c:pt idx="16794">
                  <c:v>0.14044000000000001</c:v>
                </c:pt>
                <c:pt idx="16795">
                  <c:v>0.13860900000000001</c:v>
                </c:pt>
                <c:pt idx="16796">
                  <c:v>0.13672599999999999</c:v>
                </c:pt>
                <c:pt idx="16797">
                  <c:v>0.134795</c:v>
                </c:pt>
                <c:pt idx="16798">
                  <c:v>0.13281799999999999</c:v>
                </c:pt>
                <c:pt idx="16799">
                  <c:v>0.130798</c:v>
                </c:pt>
                <c:pt idx="16800">
                  <c:v>0.12873799999999999</c:v>
                </c:pt>
                <c:pt idx="16801">
                  <c:v>0.126642</c:v>
                </c:pt>
                <c:pt idx="16802">
                  <c:v>0.124512</c:v>
                </c:pt>
                <c:pt idx="16803">
                  <c:v>0.122352</c:v>
                </c:pt>
                <c:pt idx="16804">
                  <c:v>0.12016499999999999</c:v>
                </c:pt>
                <c:pt idx="16805">
                  <c:v>0.117955</c:v>
                </c:pt>
                <c:pt idx="16806">
                  <c:v>0.11572399999999999</c:v>
                </c:pt>
                <c:pt idx="16807">
                  <c:v>0.11347699999999999</c:v>
                </c:pt>
                <c:pt idx="16808">
                  <c:v>0.111216</c:v>
                </c:pt>
                <c:pt idx="16809">
                  <c:v>0.108944</c:v>
                </c:pt>
                <c:pt idx="16810">
                  <c:v>0.106665</c:v>
                </c:pt>
                <c:pt idx="16811">
                  <c:v>0.104382</c:v>
                </c:pt>
                <c:pt idx="16812">
                  <c:v>0.10209799999999999</c:v>
                </c:pt>
                <c:pt idx="16813">
                  <c:v>9.9817100000000006E-2</c:v>
                </c:pt>
                <c:pt idx="16814">
                  <c:v>9.7543099999999994E-2</c:v>
                </c:pt>
                <c:pt idx="16815">
                  <c:v>9.5279299999999997E-2</c:v>
                </c:pt>
                <c:pt idx="16816">
                  <c:v>9.3029000000000001E-2</c:v>
                </c:pt>
                <c:pt idx="16817">
                  <c:v>9.0795200000000006E-2</c:v>
                </c:pt>
                <c:pt idx="16818">
                  <c:v>8.8580800000000001E-2</c:v>
                </c:pt>
                <c:pt idx="16819">
                  <c:v>8.6388999999999994E-2</c:v>
                </c:pt>
                <c:pt idx="16820">
                  <c:v>8.4223000000000006E-2</c:v>
                </c:pt>
                <c:pt idx="16821">
                  <c:v>8.2086000000000006E-2</c:v>
                </c:pt>
                <c:pt idx="16822">
                  <c:v>7.9981200000000002E-2</c:v>
                </c:pt>
                <c:pt idx="16823">
                  <c:v>7.7911599999999998E-2</c:v>
                </c:pt>
                <c:pt idx="16824">
                  <c:v>7.5880100000000006E-2</c:v>
                </c:pt>
                <c:pt idx="16825">
                  <c:v>7.3888999999999996E-2</c:v>
                </c:pt>
                <c:pt idx="16826">
                  <c:v>7.1941099999999994E-2</c:v>
                </c:pt>
                <c:pt idx="16827">
                  <c:v>7.0039699999999996E-2</c:v>
                </c:pt>
                <c:pt idx="16828">
                  <c:v>6.8187600000000001E-2</c:v>
                </c:pt>
                <c:pt idx="16829">
                  <c:v>6.6387799999999997E-2</c:v>
                </c:pt>
                <c:pt idx="16830">
                  <c:v>6.4642900000000003E-2</c:v>
                </c:pt>
                <c:pt idx="16831">
                  <c:v>6.2955499999999998E-2</c:v>
                </c:pt>
                <c:pt idx="16832">
                  <c:v>6.1327800000000002E-2</c:v>
                </c:pt>
                <c:pt idx="16833">
                  <c:v>5.97619E-2</c:v>
                </c:pt>
                <c:pt idx="16834">
                  <c:v>5.8259499999999999E-2</c:v>
                </c:pt>
                <c:pt idx="16835">
                  <c:v>5.6822900000000003E-2</c:v>
                </c:pt>
                <c:pt idx="16836">
                  <c:v>5.5454400000000001E-2</c:v>
                </c:pt>
                <c:pt idx="16837">
                  <c:v>5.4156799999999998E-2</c:v>
                </c:pt>
                <c:pt idx="16838">
                  <c:v>5.2933099999999997E-2</c:v>
                </c:pt>
                <c:pt idx="16839">
                  <c:v>5.1785699999999997E-2</c:v>
                </c:pt>
                <c:pt idx="16840">
                  <c:v>5.0715099999999999E-2</c:v>
                </c:pt>
                <c:pt idx="16841">
                  <c:v>4.9721000000000001E-2</c:v>
                </c:pt>
                <c:pt idx="16842">
                  <c:v>4.8804399999999998E-2</c:v>
                </c:pt>
                <c:pt idx="16843">
                  <c:v>4.7966599999999998E-2</c:v>
                </c:pt>
                <c:pt idx="16844">
                  <c:v>4.7208600000000003E-2</c:v>
                </c:pt>
                <c:pt idx="16845">
                  <c:v>4.6531000000000003E-2</c:v>
                </c:pt>
                <c:pt idx="16846">
                  <c:v>4.5934799999999998E-2</c:v>
                </c:pt>
                <c:pt idx="16847">
                  <c:v>4.5420700000000001E-2</c:v>
                </c:pt>
                <c:pt idx="16848">
                  <c:v>4.4989000000000001E-2</c:v>
                </c:pt>
                <c:pt idx="16849">
                  <c:v>4.4639600000000002E-2</c:v>
                </c:pt>
                <c:pt idx="16850">
                  <c:v>4.4372500000000002E-2</c:v>
                </c:pt>
                <c:pt idx="16851">
                  <c:v>4.4187299999999999E-2</c:v>
                </c:pt>
                <c:pt idx="16852">
                  <c:v>4.4083700000000003E-2</c:v>
                </c:pt>
                <c:pt idx="16853">
                  <c:v>4.4061000000000003E-2</c:v>
                </c:pt>
                <c:pt idx="16854">
                  <c:v>4.4118200000000003E-2</c:v>
                </c:pt>
                <c:pt idx="16855">
                  <c:v>4.4254500000000002E-2</c:v>
                </c:pt>
                <c:pt idx="16856">
                  <c:v>4.4469000000000002E-2</c:v>
                </c:pt>
                <c:pt idx="16857">
                  <c:v>4.4760800000000003E-2</c:v>
                </c:pt>
                <c:pt idx="16858">
                  <c:v>4.5128500000000002E-2</c:v>
                </c:pt>
                <c:pt idx="16859">
                  <c:v>4.5570899999999998E-2</c:v>
                </c:pt>
                <c:pt idx="16860">
                  <c:v>4.6086799999999997E-2</c:v>
                </c:pt>
                <c:pt idx="16861">
                  <c:v>4.6674899999999998E-2</c:v>
                </c:pt>
                <c:pt idx="16862">
                  <c:v>4.7333399999999998E-2</c:v>
                </c:pt>
                <c:pt idx="16863">
                  <c:v>4.8060400000000003E-2</c:v>
                </c:pt>
                <c:pt idx="16864">
                  <c:v>4.8854099999999998E-2</c:v>
                </c:pt>
                <c:pt idx="16865">
                  <c:v>4.9712699999999999E-2</c:v>
                </c:pt>
                <c:pt idx="16866">
                  <c:v>5.0633999999999998E-2</c:v>
                </c:pt>
                <c:pt idx="16867">
                  <c:v>5.1615599999999998E-2</c:v>
                </c:pt>
                <c:pt idx="16868">
                  <c:v>5.2654600000000003E-2</c:v>
                </c:pt>
                <c:pt idx="16869">
                  <c:v>5.3748200000000003E-2</c:v>
                </c:pt>
                <c:pt idx="16870">
                  <c:v>5.48938E-2</c:v>
                </c:pt>
                <c:pt idx="16871">
                  <c:v>5.6088499999999999E-2</c:v>
                </c:pt>
                <c:pt idx="16872">
                  <c:v>5.73293E-2</c:v>
                </c:pt>
                <c:pt idx="16873">
                  <c:v>5.8613199999999997E-2</c:v>
                </c:pt>
                <c:pt idx="16874">
                  <c:v>5.9936900000000001E-2</c:v>
                </c:pt>
                <c:pt idx="16875">
                  <c:v>6.1297699999999997E-2</c:v>
                </c:pt>
                <c:pt idx="16876">
                  <c:v>6.2692300000000006E-2</c:v>
                </c:pt>
                <c:pt idx="16877">
                  <c:v>6.4117400000000005E-2</c:v>
                </c:pt>
                <c:pt idx="16878">
                  <c:v>6.5569799999999998E-2</c:v>
                </c:pt>
                <c:pt idx="16879">
                  <c:v>6.7046300000000003E-2</c:v>
                </c:pt>
                <c:pt idx="16880">
                  <c:v>6.8543300000000001E-2</c:v>
                </c:pt>
                <c:pt idx="16881">
                  <c:v>7.0057300000000003E-2</c:v>
                </c:pt>
                <c:pt idx="16882">
                  <c:v>7.1584700000000001E-2</c:v>
                </c:pt>
                <c:pt idx="16883">
                  <c:v>7.3121900000000004E-2</c:v>
                </c:pt>
                <c:pt idx="16884">
                  <c:v>7.4665200000000001E-2</c:v>
                </c:pt>
                <c:pt idx="16885">
                  <c:v>7.6210799999999995E-2</c:v>
                </c:pt>
                <c:pt idx="16886">
                  <c:v>7.7755000000000005E-2</c:v>
                </c:pt>
                <c:pt idx="16887">
                  <c:v>7.9294000000000003E-2</c:v>
                </c:pt>
                <c:pt idx="16888">
                  <c:v>8.0824400000000005E-2</c:v>
                </c:pt>
                <c:pt idx="16889">
                  <c:v>8.2342700000000005E-2</c:v>
                </c:pt>
                <c:pt idx="16890">
                  <c:v>8.3844699999999994E-2</c:v>
                </c:pt>
                <c:pt idx="16891">
                  <c:v>8.5326399999999997E-2</c:v>
                </c:pt>
                <c:pt idx="16892">
                  <c:v>8.6784299999999995E-2</c:v>
                </c:pt>
                <c:pt idx="16893">
                  <c:v>8.8215299999999996E-2</c:v>
                </c:pt>
                <c:pt idx="16894">
                  <c:v>8.9616299999999996E-2</c:v>
                </c:pt>
                <c:pt idx="16895">
                  <c:v>9.0984099999999998E-2</c:v>
                </c:pt>
                <c:pt idx="16896">
                  <c:v>9.2315499999999995E-2</c:v>
                </c:pt>
                <c:pt idx="16897">
                  <c:v>9.3607300000000004E-2</c:v>
                </c:pt>
                <c:pt idx="16898">
                  <c:v>9.4856399999999993E-2</c:v>
                </c:pt>
                <c:pt idx="16899">
                  <c:v>9.6059699999999998E-2</c:v>
                </c:pt>
                <c:pt idx="16900">
                  <c:v>9.7213999999999995E-2</c:v>
                </c:pt>
                <c:pt idx="16901">
                  <c:v>9.8316299999999995E-2</c:v>
                </c:pt>
                <c:pt idx="16902">
                  <c:v>9.9363499999999993E-2</c:v>
                </c:pt>
                <c:pt idx="16903">
                  <c:v>0.100353</c:v>
                </c:pt>
                <c:pt idx="16904">
                  <c:v>0.101281</c:v>
                </c:pt>
                <c:pt idx="16905">
                  <c:v>0.102147</c:v>
                </c:pt>
                <c:pt idx="16906">
                  <c:v>0.102948</c:v>
                </c:pt>
                <c:pt idx="16907">
                  <c:v>0.103681</c:v>
                </c:pt>
                <c:pt idx="16908">
                  <c:v>0.10434599999999999</c:v>
                </c:pt>
                <c:pt idx="16909">
                  <c:v>0.10494100000000001</c:v>
                </c:pt>
                <c:pt idx="16910">
                  <c:v>0.105463</c:v>
                </c:pt>
                <c:pt idx="16911">
                  <c:v>0.10591100000000001</c:v>
                </c:pt>
                <c:pt idx="16912">
                  <c:v>0.106283</c:v>
                </c:pt>
                <c:pt idx="16913">
                  <c:v>0.106575</c:v>
                </c:pt>
                <c:pt idx="16914">
                  <c:v>0.10678799999999999</c:v>
                </c:pt>
                <c:pt idx="16915">
                  <c:v>0.10692</c:v>
                </c:pt>
                <c:pt idx="16916">
                  <c:v>0.10696899999999999</c:v>
                </c:pt>
                <c:pt idx="16917">
                  <c:v>0.106936</c:v>
                </c:pt>
                <c:pt idx="16918">
                  <c:v>0.106819</c:v>
                </c:pt>
                <c:pt idx="16919">
                  <c:v>0.106617</c:v>
                </c:pt>
                <c:pt idx="16920">
                  <c:v>0.10632999999999999</c:v>
                </c:pt>
                <c:pt idx="16921">
                  <c:v>0.105958</c:v>
                </c:pt>
                <c:pt idx="16922">
                  <c:v>0.105499</c:v>
                </c:pt>
                <c:pt idx="16923">
                  <c:v>0.10495500000000001</c:v>
                </c:pt>
                <c:pt idx="16924">
                  <c:v>0.104325</c:v>
                </c:pt>
                <c:pt idx="16925">
                  <c:v>0.10361099999999999</c:v>
                </c:pt>
                <c:pt idx="16926">
                  <c:v>0.102814</c:v>
                </c:pt>
                <c:pt idx="16927">
                  <c:v>0.101933</c:v>
                </c:pt>
                <c:pt idx="16928">
                  <c:v>0.10097</c:v>
                </c:pt>
                <c:pt idx="16929">
                  <c:v>9.9928000000000003E-2</c:v>
                </c:pt>
                <c:pt idx="16930">
                  <c:v>9.88068E-2</c:v>
                </c:pt>
                <c:pt idx="16931">
                  <c:v>9.7608399999999998E-2</c:v>
                </c:pt>
                <c:pt idx="16932">
                  <c:v>9.6334900000000001E-2</c:v>
                </c:pt>
                <c:pt idx="16933">
                  <c:v>9.4988199999999995E-2</c:v>
                </c:pt>
                <c:pt idx="16934">
                  <c:v>9.3569600000000003E-2</c:v>
                </c:pt>
                <c:pt idx="16935">
                  <c:v>9.2080899999999993E-2</c:v>
                </c:pt>
                <c:pt idx="16936">
                  <c:v>9.0524400000000005E-2</c:v>
                </c:pt>
                <c:pt idx="16937">
                  <c:v>8.8902300000000004E-2</c:v>
                </c:pt>
                <c:pt idx="16938">
                  <c:v>8.7216000000000002E-2</c:v>
                </c:pt>
                <c:pt idx="16939">
                  <c:v>8.5467100000000004E-2</c:v>
                </c:pt>
                <c:pt idx="16940">
                  <c:v>8.3658099999999999E-2</c:v>
                </c:pt>
                <c:pt idx="16941">
                  <c:v>8.1792000000000004E-2</c:v>
                </c:pt>
                <c:pt idx="16942">
                  <c:v>7.9871399999999995E-2</c:v>
                </c:pt>
                <c:pt idx="16943">
                  <c:v>7.7898899999999993E-2</c:v>
                </c:pt>
                <c:pt idx="16944">
                  <c:v>7.5877299999999995E-2</c:v>
                </c:pt>
                <c:pt idx="16945">
                  <c:v>7.3809299999999994E-2</c:v>
                </c:pt>
                <c:pt idx="16946">
                  <c:v>7.1697700000000003E-2</c:v>
                </c:pt>
                <c:pt idx="16947">
                  <c:v>6.9545800000000005E-2</c:v>
                </c:pt>
                <c:pt idx="16948">
                  <c:v>6.7356600000000003E-2</c:v>
                </c:pt>
                <c:pt idx="16949">
                  <c:v>6.5133200000000002E-2</c:v>
                </c:pt>
                <c:pt idx="16950">
                  <c:v>6.2879900000000002E-2</c:v>
                </c:pt>
                <c:pt idx="16951">
                  <c:v>6.0599899999999998E-2</c:v>
                </c:pt>
                <c:pt idx="16952">
                  <c:v>5.8294899999999997E-2</c:v>
                </c:pt>
                <c:pt idx="16953">
                  <c:v>5.5965000000000001E-2</c:v>
                </c:pt>
                <c:pt idx="16954">
                  <c:v>5.3612300000000002E-2</c:v>
                </c:pt>
                <c:pt idx="16955">
                  <c:v>5.1243400000000001E-2</c:v>
                </c:pt>
                <c:pt idx="16956">
                  <c:v>4.8867099999999997E-2</c:v>
                </c:pt>
                <c:pt idx="16957">
                  <c:v>4.6489000000000003E-2</c:v>
                </c:pt>
                <c:pt idx="16958">
                  <c:v>4.4112100000000001E-2</c:v>
                </c:pt>
                <c:pt idx="16959">
                  <c:v>4.1739499999999999E-2</c:v>
                </c:pt>
                <c:pt idx="16960">
                  <c:v>3.9374800000000001E-2</c:v>
                </c:pt>
                <c:pt idx="16961">
                  <c:v>3.7022300000000001E-2</c:v>
                </c:pt>
                <c:pt idx="16962">
                  <c:v>3.4685300000000002E-2</c:v>
                </c:pt>
                <c:pt idx="16963">
                  <c:v>3.2367600000000003E-2</c:v>
                </c:pt>
                <c:pt idx="16964">
                  <c:v>3.0073099999999998E-2</c:v>
                </c:pt>
                <c:pt idx="16965">
                  <c:v>2.7804599999999999E-2</c:v>
                </c:pt>
                <c:pt idx="16966">
                  <c:v>2.5563300000000001E-2</c:v>
                </c:pt>
                <c:pt idx="16967">
                  <c:v>2.3350699999999999E-2</c:v>
                </c:pt>
                <c:pt idx="16968">
                  <c:v>2.1168599999999999E-2</c:v>
                </c:pt>
                <c:pt idx="16969">
                  <c:v>1.9019299999999999E-2</c:v>
                </c:pt>
                <c:pt idx="16970">
                  <c:v>1.69055E-2</c:v>
                </c:pt>
                <c:pt idx="16971">
                  <c:v>1.4829500000000001E-2</c:v>
                </c:pt>
                <c:pt idx="16972">
                  <c:v>1.2793300000000001E-2</c:v>
                </c:pt>
                <c:pt idx="16973">
                  <c:v>1.0799899999999999E-2</c:v>
                </c:pt>
                <c:pt idx="16974" formatCode="0.00E+00">
                  <c:v>8.8532999999999997E-3</c:v>
                </c:pt>
                <c:pt idx="16975" formatCode="0.00E+00">
                  <c:v>6.9584900000000003E-3</c:v>
                </c:pt>
                <c:pt idx="16976" formatCode="0.00E+00">
                  <c:v>5.1192199999999998E-3</c:v>
                </c:pt>
                <c:pt idx="16977" formatCode="0.00E+00">
                  <c:v>3.33615E-3</c:v>
                </c:pt>
                <c:pt idx="16978" formatCode="0.00E+00">
                  <c:v>1.6078799999999999E-3</c:v>
                </c:pt>
                <c:pt idx="16979" formatCode="0.00E+00">
                  <c:v>-6.65819E-5</c:v>
                </c:pt>
                <c:pt idx="16980" formatCode="0.00E+00">
                  <c:v>-1.6863099999999999E-3</c:v>
                </c:pt>
                <c:pt idx="16981" formatCode="0.00E+00">
                  <c:v>-3.2489699999999999E-3</c:v>
                </c:pt>
                <c:pt idx="16982" formatCode="0.00E+00">
                  <c:v>-4.7518899999999999E-3</c:v>
                </c:pt>
                <c:pt idx="16983" formatCode="0.00E+00">
                  <c:v>-6.1912599999999996E-3</c:v>
                </c:pt>
                <c:pt idx="16984" formatCode="0.00E+00">
                  <c:v>-7.5617200000000001E-3</c:v>
                </c:pt>
                <c:pt idx="16985" formatCode="0.00E+00">
                  <c:v>-8.8587200000000005E-3</c:v>
                </c:pt>
                <c:pt idx="16986">
                  <c:v>-1.00818E-2</c:v>
                </c:pt>
                <c:pt idx="16987">
                  <c:v>-1.12339E-2</c:v>
                </c:pt>
                <c:pt idx="16988">
                  <c:v>-1.2316000000000001E-2</c:v>
                </c:pt>
                <c:pt idx="16989">
                  <c:v>-1.3325200000000001E-2</c:v>
                </c:pt>
                <c:pt idx="16990">
                  <c:v>-1.42589E-2</c:v>
                </c:pt>
                <c:pt idx="16991">
                  <c:v>-1.51179E-2</c:v>
                </c:pt>
                <c:pt idx="16992">
                  <c:v>-1.5904499999999998E-2</c:v>
                </c:pt>
                <c:pt idx="16993">
                  <c:v>-1.6619600000000002E-2</c:v>
                </c:pt>
                <c:pt idx="16994">
                  <c:v>-1.72614E-2</c:v>
                </c:pt>
                <c:pt idx="16995">
                  <c:v>-1.7828500000000001E-2</c:v>
                </c:pt>
                <c:pt idx="16996">
                  <c:v>-1.8320599999999999E-2</c:v>
                </c:pt>
                <c:pt idx="16997">
                  <c:v>-1.8737899999999998E-2</c:v>
                </c:pt>
                <c:pt idx="16998">
                  <c:v>-1.9080300000000001E-2</c:v>
                </c:pt>
                <c:pt idx="16999">
                  <c:v>-1.93475E-2</c:v>
                </c:pt>
                <c:pt idx="17000">
                  <c:v>-1.9539399999999998E-2</c:v>
                </c:pt>
                <c:pt idx="17001">
                  <c:v>-1.96577E-2</c:v>
                </c:pt>
                <c:pt idx="17002">
                  <c:v>-1.9706399999999999E-2</c:v>
                </c:pt>
                <c:pt idx="17003">
                  <c:v>-1.9689499999999999E-2</c:v>
                </c:pt>
                <c:pt idx="17004">
                  <c:v>-1.9608500000000001E-2</c:v>
                </c:pt>
                <c:pt idx="17005">
                  <c:v>-1.9462799999999999E-2</c:v>
                </c:pt>
                <c:pt idx="17006">
                  <c:v>-1.9252600000000002E-2</c:v>
                </c:pt>
                <c:pt idx="17007">
                  <c:v>-1.89801E-2</c:v>
                </c:pt>
                <c:pt idx="17008">
                  <c:v>-1.8649099999999998E-2</c:v>
                </c:pt>
                <c:pt idx="17009">
                  <c:v>-1.82638E-2</c:v>
                </c:pt>
                <c:pt idx="17010">
                  <c:v>-1.7826399999999999E-2</c:v>
                </c:pt>
                <c:pt idx="17011">
                  <c:v>-1.7338300000000001E-2</c:v>
                </c:pt>
                <c:pt idx="17012">
                  <c:v>-1.6803499999999999E-2</c:v>
                </c:pt>
                <c:pt idx="17013">
                  <c:v>-1.62279E-2</c:v>
                </c:pt>
                <c:pt idx="17014">
                  <c:v>-1.56163E-2</c:v>
                </c:pt>
                <c:pt idx="17015">
                  <c:v>-1.4973999999999999E-2</c:v>
                </c:pt>
                <c:pt idx="17016">
                  <c:v>-1.43073E-2</c:v>
                </c:pt>
                <c:pt idx="17017">
                  <c:v>-1.3619600000000001E-2</c:v>
                </c:pt>
                <c:pt idx="17018">
                  <c:v>-1.2910400000000001E-2</c:v>
                </c:pt>
                <c:pt idx="17019">
                  <c:v>-1.21791E-2</c:v>
                </c:pt>
                <c:pt idx="17020">
                  <c:v>-1.14292E-2</c:v>
                </c:pt>
                <c:pt idx="17021">
                  <c:v>-1.0665900000000001E-2</c:v>
                </c:pt>
                <c:pt idx="17022" formatCode="0.00E+00">
                  <c:v>-9.8916899999999999E-3</c:v>
                </c:pt>
                <c:pt idx="17023" formatCode="0.00E+00">
                  <c:v>-9.1062000000000001E-3</c:v>
                </c:pt>
                <c:pt idx="17024" formatCode="0.00E+00">
                  <c:v>-8.3096999999999997E-3</c:v>
                </c:pt>
                <c:pt idx="17025" formatCode="0.00E+00">
                  <c:v>-7.5057400000000003E-3</c:v>
                </c:pt>
                <c:pt idx="17026" formatCode="0.00E+00">
                  <c:v>-6.6993900000000004E-3</c:v>
                </c:pt>
                <c:pt idx="17027" formatCode="0.00E+00">
                  <c:v>-5.89458E-3</c:v>
                </c:pt>
                <c:pt idx="17028" formatCode="0.00E+00">
                  <c:v>-5.0943000000000004E-3</c:v>
                </c:pt>
                <c:pt idx="17029" formatCode="0.00E+00">
                  <c:v>-4.3017000000000003E-3</c:v>
                </c:pt>
                <c:pt idx="17030" formatCode="0.00E+00">
                  <c:v>-3.5208700000000002E-3</c:v>
                </c:pt>
                <c:pt idx="17031" formatCode="0.00E+00">
                  <c:v>-2.7553999999999999E-3</c:v>
                </c:pt>
                <c:pt idx="17032" formatCode="0.00E+00">
                  <c:v>-2.0062399999999998E-3</c:v>
                </c:pt>
                <c:pt idx="17033" formatCode="0.00E+00">
                  <c:v>-1.2734199999999999E-3</c:v>
                </c:pt>
                <c:pt idx="17034" formatCode="0.00E+00">
                  <c:v>-5.5936199999999999E-4</c:v>
                </c:pt>
                <c:pt idx="17035" formatCode="0.00E+00">
                  <c:v>1.3177499999999999E-4</c:v>
                </c:pt>
                <c:pt idx="17036" formatCode="0.00E+00">
                  <c:v>7.9765800000000003E-4</c:v>
                </c:pt>
                <c:pt idx="17037" formatCode="0.00E+00">
                  <c:v>1.4393400000000001E-3</c:v>
                </c:pt>
                <c:pt idx="17038" formatCode="0.00E+00">
                  <c:v>2.0570900000000001E-3</c:v>
                </c:pt>
                <c:pt idx="17039" formatCode="0.00E+00">
                  <c:v>2.6464700000000002E-3</c:v>
                </c:pt>
                <c:pt idx="17040" formatCode="0.00E+00">
                  <c:v>3.2001099999999999E-3</c:v>
                </c:pt>
                <c:pt idx="17041" formatCode="0.00E+00">
                  <c:v>3.7118400000000001E-3</c:v>
                </c:pt>
                <c:pt idx="17042" formatCode="0.00E+00">
                  <c:v>4.1802000000000002E-3</c:v>
                </c:pt>
                <c:pt idx="17043" formatCode="0.00E+00">
                  <c:v>4.6065500000000001E-3</c:v>
                </c:pt>
                <c:pt idx="17044" formatCode="0.00E+00">
                  <c:v>4.9893000000000003E-3</c:v>
                </c:pt>
                <c:pt idx="17045" formatCode="0.00E+00">
                  <c:v>5.3235399999999999E-3</c:v>
                </c:pt>
                <c:pt idx="17046" formatCode="0.00E+00">
                  <c:v>5.6062000000000004E-3</c:v>
                </c:pt>
                <c:pt idx="17047" formatCode="0.00E+00">
                  <c:v>5.8383899999999997E-3</c:v>
                </c:pt>
                <c:pt idx="17048" formatCode="0.00E+00">
                  <c:v>6.02237E-3</c:v>
                </c:pt>
                <c:pt idx="17049" formatCode="0.00E+00">
                  <c:v>6.1581300000000004E-3</c:v>
                </c:pt>
                <c:pt idx="17050" formatCode="0.00E+00">
                  <c:v>6.2447099999999997E-3</c:v>
                </c:pt>
                <c:pt idx="17051" formatCode="0.00E+00">
                  <c:v>6.2835499999999997E-3</c:v>
                </c:pt>
                <c:pt idx="17052" formatCode="0.00E+00">
                  <c:v>6.2763799999999998E-3</c:v>
                </c:pt>
                <c:pt idx="17053" formatCode="0.00E+00">
                  <c:v>6.2192100000000002E-3</c:v>
                </c:pt>
                <c:pt idx="17054" formatCode="0.00E+00">
                  <c:v>6.1042600000000002E-3</c:v>
                </c:pt>
                <c:pt idx="17055" formatCode="0.00E+00">
                  <c:v>5.92918E-3</c:v>
                </c:pt>
                <c:pt idx="17056" formatCode="0.00E+00">
                  <c:v>5.6990499999999998E-3</c:v>
                </c:pt>
                <c:pt idx="17057" formatCode="0.00E+00">
                  <c:v>5.4185700000000002E-3</c:v>
                </c:pt>
                <c:pt idx="17058" formatCode="0.00E+00">
                  <c:v>5.0878399999999997E-3</c:v>
                </c:pt>
                <c:pt idx="17059" formatCode="0.00E+00">
                  <c:v>4.7053399999999997E-3</c:v>
                </c:pt>
                <c:pt idx="17060" formatCode="0.00E+00">
                  <c:v>4.2694300000000003E-3</c:v>
                </c:pt>
                <c:pt idx="17061" formatCode="0.00E+00">
                  <c:v>3.7785800000000001E-3</c:v>
                </c:pt>
                <c:pt idx="17062" formatCode="0.00E+00">
                  <c:v>3.2340300000000002E-3</c:v>
                </c:pt>
                <c:pt idx="17063" formatCode="0.00E+00">
                  <c:v>2.63942E-3</c:v>
                </c:pt>
                <c:pt idx="17064" formatCode="0.00E+00">
                  <c:v>1.9957600000000001E-3</c:v>
                </c:pt>
                <c:pt idx="17065" formatCode="0.00E+00">
                  <c:v>1.29981E-3</c:v>
                </c:pt>
                <c:pt idx="17066" formatCode="0.00E+00">
                  <c:v>5.4893200000000002E-4</c:v>
                </c:pt>
                <c:pt idx="17067" formatCode="0.00E+00">
                  <c:v>-2.5518200000000001E-4</c:v>
                </c:pt>
                <c:pt idx="17068" formatCode="0.00E+00">
                  <c:v>-1.10906E-3</c:v>
                </c:pt>
                <c:pt idx="17069" formatCode="0.00E+00">
                  <c:v>-2.0112300000000001E-3</c:v>
                </c:pt>
                <c:pt idx="17070" formatCode="0.00E+00">
                  <c:v>-2.9615900000000001E-3</c:v>
                </c:pt>
                <c:pt idx="17071" formatCode="0.00E+00">
                  <c:v>-3.9586500000000002E-3</c:v>
                </c:pt>
                <c:pt idx="17072" formatCode="0.00E+00">
                  <c:v>-4.9983600000000003E-3</c:v>
                </c:pt>
                <c:pt idx="17073" formatCode="0.00E+00">
                  <c:v>-6.0768699999999998E-3</c:v>
                </c:pt>
                <c:pt idx="17074" formatCode="0.00E+00">
                  <c:v>-7.1947900000000004E-3</c:v>
                </c:pt>
                <c:pt idx="17075" formatCode="0.00E+00">
                  <c:v>-8.3546799999999997E-3</c:v>
                </c:pt>
                <c:pt idx="17076" formatCode="0.00E+00">
                  <c:v>-9.5551000000000004E-3</c:v>
                </c:pt>
                <c:pt idx="17077">
                  <c:v>-1.07914E-2</c:v>
                </c:pt>
                <c:pt idx="17078">
                  <c:v>-1.2060100000000001E-2</c:v>
                </c:pt>
                <c:pt idx="17079">
                  <c:v>-1.33595E-2</c:v>
                </c:pt>
                <c:pt idx="17080">
                  <c:v>-1.46864E-2</c:v>
                </c:pt>
                <c:pt idx="17081">
                  <c:v>-1.6036399999999999E-2</c:v>
                </c:pt>
                <c:pt idx="17082">
                  <c:v>-1.7408E-2</c:v>
                </c:pt>
                <c:pt idx="17083">
                  <c:v>-1.8803899999999998E-2</c:v>
                </c:pt>
                <c:pt idx="17084">
                  <c:v>-2.02273E-2</c:v>
                </c:pt>
                <c:pt idx="17085">
                  <c:v>-2.1676600000000001E-2</c:v>
                </c:pt>
                <c:pt idx="17086">
                  <c:v>-2.3145499999999999E-2</c:v>
                </c:pt>
                <c:pt idx="17087">
                  <c:v>-2.4626800000000001E-2</c:v>
                </c:pt>
                <c:pt idx="17088">
                  <c:v>-2.6115900000000001E-2</c:v>
                </c:pt>
                <c:pt idx="17089">
                  <c:v>-2.7612000000000001E-2</c:v>
                </c:pt>
                <c:pt idx="17090">
                  <c:v>-2.9116699999999999E-2</c:v>
                </c:pt>
                <c:pt idx="17091">
                  <c:v>-3.0626799999999999E-2</c:v>
                </c:pt>
                <c:pt idx="17092">
                  <c:v>-3.2132399999999998E-2</c:v>
                </c:pt>
                <c:pt idx="17093">
                  <c:v>-3.3625299999999997E-2</c:v>
                </c:pt>
                <c:pt idx="17094">
                  <c:v>-3.5103599999999999E-2</c:v>
                </c:pt>
                <c:pt idx="17095">
                  <c:v>-3.65691E-2</c:v>
                </c:pt>
                <c:pt idx="17096">
                  <c:v>-3.8022199999999999E-2</c:v>
                </c:pt>
                <c:pt idx="17097">
                  <c:v>-3.9460599999999998E-2</c:v>
                </c:pt>
                <c:pt idx="17098">
                  <c:v>-4.0880300000000001E-2</c:v>
                </c:pt>
                <c:pt idx="17099">
                  <c:v>-4.2277599999999999E-2</c:v>
                </c:pt>
                <c:pt idx="17100">
                  <c:v>-4.3645099999999999E-2</c:v>
                </c:pt>
                <c:pt idx="17101">
                  <c:v>-4.4974100000000003E-2</c:v>
                </c:pt>
                <c:pt idx="17102">
                  <c:v>-4.6261700000000003E-2</c:v>
                </c:pt>
                <c:pt idx="17103">
                  <c:v>-4.7514500000000001E-2</c:v>
                </c:pt>
                <c:pt idx="17104">
                  <c:v>-4.87374E-2</c:v>
                </c:pt>
                <c:pt idx="17105">
                  <c:v>-4.99275E-2</c:v>
                </c:pt>
                <c:pt idx="17106">
                  <c:v>-5.1082000000000002E-2</c:v>
                </c:pt>
                <c:pt idx="17107">
                  <c:v>-5.2200499999999997E-2</c:v>
                </c:pt>
                <c:pt idx="17108">
                  <c:v>-5.3281599999999998E-2</c:v>
                </c:pt>
                <c:pt idx="17109">
                  <c:v>-5.4320800000000002E-2</c:v>
                </c:pt>
                <c:pt idx="17110">
                  <c:v>-5.5312100000000003E-2</c:v>
                </c:pt>
                <c:pt idx="17111">
                  <c:v>-5.6251799999999998E-2</c:v>
                </c:pt>
                <c:pt idx="17112">
                  <c:v>-5.71394E-2</c:v>
                </c:pt>
                <c:pt idx="17113">
                  <c:v>-5.79753E-2</c:v>
                </c:pt>
                <c:pt idx="17114">
                  <c:v>-5.87612E-2</c:v>
                </c:pt>
                <c:pt idx="17115">
                  <c:v>-5.95013E-2</c:v>
                </c:pt>
                <c:pt idx="17116">
                  <c:v>-6.0199700000000002E-2</c:v>
                </c:pt>
                <c:pt idx="17117">
                  <c:v>-6.0858200000000001E-2</c:v>
                </c:pt>
                <c:pt idx="17118">
                  <c:v>-6.1476200000000002E-2</c:v>
                </c:pt>
                <c:pt idx="17119">
                  <c:v>-6.2049699999999999E-2</c:v>
                </c:pt>
                <c:pt idx="17120">
                  <c:v>-6.2572500000000003E-2</c:v>
                </c:pt>
                <c:pt idx="17121">
                  <c:v>-6.3040100000000002E-2</c:v>
                </c:pt>
                <c:pt idx="17122">
                  <c:v>-6.3451099999999996E-2</c:v>
                </c:pt>
                <c:pt idx="17123">
                  <c:v>-6.38045E-2</c:v>
                </c:pt>
                <c:pt idx="17124">
                  <c:v>-6.4096600000000004E-2</c:v>
                </c:pt>
                <c:pt idx="17125">
                  <c:v>-6.4324099999999995E-2</c:v>
                </c:pt>
                <c:pt idx="17126">
                  <c:v>-6.4487699999999995E-2</c:v>
                </c:pt>
                <c:pt idx="17127">
                  <c:v>-6.4593499999999998E-2</c:v>
                </c:pt>
                <c:pt idx="17128">
                  <c:v>-6.4648800000000006E-2</c:v>
                </c:pt>
                <c:pt idx="17129">
                  <c:v>-6.4657500000000007E-2</c:v>
                </c:pt>
                <c:pt idx="17130">
                  <c:v>-6.4622600000000002E-2</c:v>
                </c:pt>
                <c:pt idx="17131">
                  <c:v>-6.4546400000000004E-2</c:v>
                </c:pt>
                <c:pt idx="17132">
                  <c:v>-6.4429399999999998E-2</c:v>
                </c:pt>
                <c:pt idx="17133">
                  <c:v>-6.4272099999999999E-2</c:v>
                </c:pt>
                <c:pt idx="17134">
                  <c:v>-6.4075800000000002E-2</c:v>
                </c:pt>
                <c:pt idx="17135">
                  <c:v>-6.3844100000000001E-2</c:v>
                </c:pt>
                <c:pt idx="17136">
                  <c:v>-6.3580800000000007E-2</c:v>
                </c:pt>
                <c:pt idx="17137">
                  <c:v>-6.3290299999999994E-2</c:v>
                </c:pt>
                <c:pt idx="17138">
                  <c:v>-6.2975699999999996E-2</c:v>
                </c:pt>
                <c:pt idx="17139">
                  <c:v>-6.2635700000000002E-2</c:v>
                </c:pt>
                <c:pt idx="17140">
                  <c:v>-6.2267900000000001E-2</c:v>
                </c:pt>
                <c:pt idx="17141">
                  <c:v>-6.1876399999999998E-2</c:v>
                </c:pt>
                <c:pt idx="17142">
                  <c:v>-6.1469299999999998E-2</c:v>
                </c:pt>
                <c:pt idx="17143">
                  <c:v>-6.1051399999999999E-2</c:v>
                </c:pt>
                <c:pt idx="17144">
                  <c:v>-6.06212E-2</c:v>
                </c:pt>
                <c:pt idx="17145">
                  <c:v>-6.0175300000000001E-2</c:v>
                </c:pt>
                <c:pt idx="17146">
                  <c:v>-5.9715799999999999E-2</c:v>
                </c:pt>
                <c:pt idx="17147">
                  <c:v>-5.9249099999999999E-2</c:v>
                </c:pt>
                <c:pt idx="17148">
                  <c:v>-5.8778499999999997E-2</c:v>
                </c:pt>
                <c:pt idx="17149">
                  <c:v>-5.8302699999999999E-2</c:v>
                </c:pt>
                <c:pt idx="17150">
                  <c:v>-5.7819700000000002E-2</c:v>
                </c:pt>
                <c:pt idx="17151">
                  <c:v>-5.7329400000000003E-2</c:v>
                </c:pt>
                <c:pt idx="17152">
                  <c:v>-5.6833399999999999E-2</c:v>
                </c:pt>
                <c:pt idx="17153">
                  <c:v>-5.63291E-2</c:v>
                </c:pt>
                <c:pt idx="17154">
                  <c:v>-5.5810600000000002E-2</c:v>
                </c:pt>
                <c:pt idx="17155">
                  <c:v>-5.5277899999999998E-2</c:v>
                </c:pt>
                <c:pt idx="17156">
                  <c:v>-5.4739500000000003E-2</c:v>
                </c:pt>
                <c:pt idx="17157">
                  <c:v>-5.4205999999999997E-2</c:v>
                </c:pt>
                <c:pt idx="17158">
                  <c:v>-5.3686900000000003E-2</c:v>
                </c:pt>
                <c:pt idx="17159">
                  <c:v>-5.3188899999999997E-2</c:v>
                </c:pt>
                <c:pt idx="17160">
                  <c:v>-5.2715400000000003E-2</c:v>
                </c:pt>
                <c:pt idx="17161">
                  <c:v>-5.2268599999999998E-2</c:v>
                </c:pt>
                <c:pt idx="17162">
                  <c:v>-5.1853000000000003E-2</c:v>
                </c:pt>
                <c:pt idx="17163">
                  <c:v>-5.1474300000000001E-2</c:v>
                </c:pt>
                <c:pt idx="17164">
                  <c:v>-5.1137099999999998E-2</c:v>
                </c:pt>
                <c:pt idx="17165">
                  <c:v>-5.0844300000000002E-2</c:v>
                </c:pt>
                <c:pt idx="17166">
                  <c:v>-5.0594399999999998E-2</c:v>
                </c:pt>
                <c:pt idx="17167">
                  <c:v>-5.0384499999999999E-2</c:v>
                </c:pt>
                <c:pt idx="17168">
                  <c:v>-5.0215999999999997E-2</c:v>
                </c:pt>
                <c:pt idx="17169">
                  <c:v>-5.0095399999999998E-2</c:v>
                </c:pt>
                <c:pt idx="17170">
                  <c:v>-5.0029499999999998E-2</c:v>
                </c:pt>
                <c:pt idx="17171">
                  <c:v>-5.0021099999999999E-2</c:v>
                </c:pt>
                <c:pt idx="17172">
                  <c:v>-5.0067199999999999E-2</c:v>
                </c:pt>
                <c:pt idx="17173">
                  <c:v>-5.0161799999999999E-2</c:v>
                </c:pt>
                <c:pt idx="17174">
                  <c:v>-5.0301800000000001E-2</c:v>
                </c:pt>
                <c:pt idx="17175">
                  <c:v>-5.0487999999999998E-2</c:v>
                </c:pt>
                <c:pt idx="17176">
                  <c:v>-5.07219E-2</c:v>
                </c:pt>
                <c:pt idx="17177">
                  <c:v>-5.1004800000000003E-2</c:v>
                </c:pt>
                <c:pt idx="17178">
                  <c:v>-5.1341699999999997E-2</c:v>
                </c:pt>
                <c:pt idx="17179">
                  <c:v>-5.17402E-2</c:v>
                </c:pt>
                <c:pt idx="17180">
                  <c:v>-5.2205000000000001E-2</c:v>
                </c:pt>
                <c:pt idx="17181">
                  <c:v>-5.2736199999999997E-2</c:v>
                </c:pt>
                <c:pt idx="17182">
                  <c:v>-5.3332499999999998E-2</c:v>
                </c:pt>
                <c:pt idx="17183">
                  <c:v>-5.3994300000000002E-2</c:v>
                </c:pt>
                <c:pt idx="17184">
                  <c:v>-5.47208E-2</c:v>
                </c:pt>
                <c:pt idx="17185">
                  <c:v>-5.5510900000000002E-2</c:v>
                </c:pt>
                <c:pt idx="17186">
                  <c:v>-5.6367599999999997E-2</c:v>
                </c:pt>
                <c:pt idx="17187">
                  <c:v>-5.7293799999999999E-2</c:v>
                </c:pt>
                <c:pt idx="17188">
                  <c:v>-5.8286299999999999E-2</c:v>
                </c:pt>
                <c:pt idx="17189">
                  <c:v>-5.9342499999999999E-2</c:v>
                </c:pt>
                <c:pt idx="17190">
                  <c:v>-6.0468099999999997E-2</c:v>
                </c:pt>
                <c:pt idx="17191">
                  <c:v>-6.1672400000000002E-2</c:v>
                </c:pt>
                <c:pt idx="17192">
                  <c:v>-6.2958899999999998E-2</c:v>
                </c:pt>
                <c:pt idx="17193">
                  <c:v>-6.4330200000000004E-2</c:v>
                </c:pt>
                <c:pt idx="17194">
                  <c:v>-6.5793199999999996E-2</c:v>
                </c:pt>
                <c:pt idx="17195">
                  <c:v>-6.73517E-2</c:v>
                </c:pt>
                <c:pt idx="17196">
                  <c:v>-6.9002499999999994E-2</c:v>
                </c:pt>
                <c:pt idx="17197">
                  <c:v>-7.0739499999999997E-2</c:v>
                </c:pt>
                <c:pt idx="17198">
                  <c:v>-7.25576E-2</c:v>
                </c:pt>
                <c:pt idx="17199">
                  <c:v>-7.4451799999999999E-2</c:v>
                </c:pt>
                <c:pt idx="17200">
                  <c:v>-7.6413200000000001E-2</c:v>
                </c:pt>
                <c:pt idx="17201">
                  <c:v>-7.8436199999999998E-2</c:v>
                </c:pt>
                <c:pt idx="17202">
                  <c:v>-8.0526100000000003E-2</c:v>
                </c:pt>
                <c:pt idx="17203">
                  <c:v>-8.2692299999999996E-2</c:v>
                </c:pt>
                <c:pt idx="17204">
                  <c:v>-8.4939500000000001E-2</c:v>
                </c:pt>
                <c:pt idx="17205">
                  <c:v>-8.7266399999999994E-2</c:v>
                </c:pt>
                <c:pt idx="17206">
                  <c:v>-8.9669399999999996E-2</c:v>
                </c:pt>
                <c:pt idx="17207">
                  <c:v>-9.2143299999999997E-2</c:v>
                </c:pt>
                <c:pt idx="17208">
                  <c:v>-9.4680700000000007E-2</c:v>
                </c:pt>
                <c:pt idx="17209">
                  <c:v>-9.7275799999999996E-2</c:v>
                </c:pt>
                <c:pt idx="17210">
                  <c:v>-9.9926399999999999E-2</c:v>
                </c:pt>
                <c:pt idx="17211">
                  <c:v>-0.102634</c:v>
                </c:pt>
                <c:pt idx="17212">
                  <c:v>-0.10539999999999999</c:v>
                </c:pt>
                <c:pt idx="17213">
                  <c:v>-0.108226</c:v>
                </c:pt>
                <c:pt idx="17214">
                  <c:v>-0.111108</c:v>
                </c:pt>
                <c:pt idx="17215">
                  <c:v>-0.11404599999999999</c:v>
                </c:pt>
                <c:pt idx="17216">
                  <c:v>-0.11704100000000001</c:v>
                </c:pt>
                <c:pt idx="17217">
                  <c:v>-0.120089</c:v>
                </c:pt>
                <c:pt idx="17218">
                  <c:v>-0.12318800000000001</c:v>
                </c:pt>
                <c:pt idx="17219">
                  <c:v>-0.126333</c:v>
                </c:pt>
                <c:pt idx="17220">
                  <c:v>-0.129523</c:v>
                </c:pt>
                <c:pt idx="17221">
                  <c:v>-0.13275700000000001</c:v>
                </c:pt>
                <c:pt idx="17222">
                  <c:v>-0.13603000000000001</c:v>
                </c:pt>
                <c:pt idx="17223">
                  <c:v>-0.13933300000000001</c:v>
                </c:pt>
                <c:pt idx="17224">
                  <c:v>-0.14265600000000001</c:v>
                </c:pt>
                <c:pt idx="17225">
                  <c:v>-0.14599899999999999</c:v>
                </c:pt>
                <c:pt idx="17226">
                  <c:v>-0.149365</c:v>
                </c:pt>
                <c:pt idx="17227">
                  <c:v>-0.152751</c:v>
                </c:pt>
                <c:pt idx="17228">
                  <c:v>-0.15615100000000001</c:v>
                </c:pt>
                <c:pt idx="17229">
                  <c:v>-0.15956300000000001</c:v>
                </c:pt>
                <c:pt idx="17230">
                  <c:v>-0.16298599999999999</c:v>
                </c:pt>
                <c:pt idx="17231">
                  <c:v>-0.16641700000000001</c:v>
                </c:pt>
                <c:pt idx="17232">
                  <c:v>-0.169853</c:v>
                </c:pt>
                <c:pt idx="17233">
                  <c:v>-0.173287</c:v>
                </c:pt>
                <c:pt idx="17234">
                  <c:v>-0.17671700000000001</c:v>
                </c:pt>
                <c:pt idx="17235">
                  <c:v>-0.18013499999999999</c:v>
                </c:pt>
                <c:pt idx="17236">
                  <c:v>-0.183534</c:v>
                </c:pt>
                <c:pt idx="17237">
                  <c:v>-0.18691199999999999</c:v>
                </c:pt>
                <c:pt idx="17238">
                  <c:v>-0.190275</c:v>
                </c:pt>
                <c:pt idx="17239">
                  <c:v>-0.19362199999999999</c:v>
                </c:pt>
                <c:pt idx="17240">
                  <c:v>-0.19694800000000001</c:v>
                </c:pt>
                <c:pt idx="17241">
                  <c:v>-0.20024</c:v>
                </c:pt>
                <c:pt idx="17242">
                  <c:v>-0.203484</c:v>
                </c:pt>
                <c:pt idx="17243">
                  <c:v>-0.20666799999999999</c:v>
                </c:pt>
                <c:pt idx="17244">
                  <c:v>-0.209785</c:v>
                </c:pt>
                <c:pt idx="17245">
                  <c:v>-0.212836</c:v>
                </c:pt>
                <c:pt idx="17246">
                  <c:v>-0.21582499999999999</c:v>
                </c:pt>
                <c:pt idx="17247">
                  <c:v>-0.218754</c:v>
                </c:pt>
                <c:pt idx="17248">
                  <c:v>-0.22161400000000001</c:v>
                </c:pt>
                <c:pt idx="17249">
                  <c:v>-0.22439899999999999</c:v>
                </c:pt>
                <c:pt idx="17250">
                  <c:v>-0.22711799999999999</c:v>
                </c:pt>
                <c:pt idx="17251">
                  <c:v>-0.22978000000000001</c:v>
                </c:pt>
                <c:pt idx="17252">
                  <c:v>-0.23238900000000001</c:v>
                </c:pt>
                <c:pt idx="17253">
                  <c:v>-0.23494100000000001</c:v>
                </c:pt>
                <c:pt idx="17254">
                  <c:v>-0.23743700000000001</c:v>
                </c:pt>
                <c:pt idx="17255">
                  <c:v>-0.239873</c:v>
                </c:pt>
                <c:pt idx="17256">
                  <c:v>-0.24224899999999999</c:v>
                </c:pt>
                <c:pt idx="17257">
                  <c:v>-0.24456</c:v>
                </c:pt>
                <c:pt idx="17258">
                  <c:v>-0.24679999999999999</c:v>
                </c:pt>
                <c:pt idx="17259">
                  <c:v>-0.24895999999999999</c:v>
                </c:pt>
                <c:pt idx="17260">
                  <c:v>-0.25103199999999998</c:v>
                </c:pt>
                <c:pt idx="17261">
                  <c:v>-0.25300400000000001</c:v>
                </c:pt>
                <c:pt idx="17262">
                  <c:v>-0.25486500000000001</c:v>
                </c:pt>
                <c:pt idx="17263">
                  <c:v>-0.25660899999999998</c:v>
                </c:pt>
                <c:pt idx="17264">
                  <c:v>-0.25823200000000002</c:v>
                </c:pt>
                <c:pt idx="17265">
                  <c:v>-0.25972800000000001</c:v>
                </c:pt>
                <c:pt idx="17266">
                  <c:v>-0.26109100000000002</c:v>
                </c:pt>
                <c:pt idx="17267">
                  <c:v>-0.262326</c:v>
                </c:pt>
                <c:pt idx="17268">
                  <c:v>-0.26344099999999998</c:v>
                </c:pt>
                <c:pt idx="17269">
                  <c:v>-0.26444299999999998</c:v>
                </c:pt>
                <c:pt idx="17270">
                  <c:v>-0.26533899999999999</c:v>
                </c:pt>
                <c:pt idx="17271">
                  <c:v>-0.26612999999999998</c:v>
                </c:pt>
                <c:pt idx="17272">
                  <c:v>-0.26680799999999999</c:v>
                </c:pt>
                <c:pt idx="17273">
                  <c:v>-0.26736900000000002</c:v>
                </c:pt>
                <c:pt idx="17274">
                  <c:v>-0.26781100000000002</c:v>
                </c:pt>
                <c:pt idx="17275">
                  <c:v>-0.26814100000000002</c:v>
                </c:pt>
                <c:pt idx="17276">
                  <c:v>-0.26835700000000001</c:v>
                </c:pt>
                <c:pt idx="17277">
                  <c:v>-0.26845799999999997</c:v>
                </c:pt>
                <c:pt idx="17278">
                  <c:v>-0.268451</c:v>
                </c:pt>
                <c:pt idx="17279">
                  <c:v>-0.26835300000000001</c:v>
                </c:pt>
                <c:pt idx="17280">
                  <c:v>-0.26817400000000002</c:v>
                </c:pt>
                <c:pt idx="17281">
                  <c:v>-0.26791799999999999</c:v>
                </c:pt>
                <c:pt idx="17282">
                  <c:v>-0.26758500000000002</c:v>
                </c:pt>
                <c:pt idx="17283">
                  <c:v>-0.267177</c:v>
                </c:pt>
                <c:pt idx="17284">
                  <c:v>-0.26669500000000002</c:v>
                </c:pt>
                <c:pt idx="17285">
                  <c:v>-0.26613300000000001</c:v>
                </c:pt>
                <c:pt idx="17286">
                  <c:v>-0.26549</c:v>
                </c:pt>
                <c:pt idx="17287">
                  <c:v>-0.264768</c:v>
                </c:pt>
                <c:pt idx="17288">
                  <c:v>-0.26397199999999998</c:v>
                </c:pt>
                <c:pt idx="17289">
                  <c:v>-0.26310299999999998</c:v>
                </c:pt>
                <c:pt idx="17290">
                  <c:v>-0.26216600000000001</c:v>
                </c:pt>
                <c:pt idx="17291">
                  <c:v>-0.26116400000000001</c:v>
                </c:pt>
                <c:pt idx="17292">
                  <c:v>-0.26009199999999999</c:v>
                </c:pt>
                <c:pt idx="17293">
                  <c:v>-0.25894099999999998</c:v>
                </c:pt>
                <c:pt idx="17294">
                  <c:v>-0.25771500000000003</c:v>
                </c:pt>
                <c:pt idx="17295">
                  <c:v>-0.25642599999999999</c:v>
                </c:pt>
                <c:pt idx="17296">
                  <c:v>-0.25508399999999998</c:v>
                </c:pt>
                <c:pt idx="17297">
                  <c:v>-0.253695</c:v>
                </c:pt>
                <c:pt idx="17298">
                  <c:v>-0.25226399999999999</c:v>
                </c:pt>
                <c:pt idx="17299">
                  <c:v>-0.25079899999999999</c:v>
                </c:pt>
                <c:pt idx="17300">
                  <c:v>-0.249307</c:v>
                </c:pt>
                <c:pt idx="17301">
                  <c:v>-0.24779200000000001</c:v>
                </c:pt>
                <c:pt idx="17302">
                  <c:v>-0.24625900000000001</c:v>
                </c:pt>
                <c:pt idx="17303">
                  <c:v>-0.24471799999999999</c:v>
                </c:pt>
                <c:pt idx="17304">
                  <c:v>-0.243169</c:v>
                </c:pt>
                <c:pt idx="17305">
                  <c:v>-0.24160799999999999</c:v>
                </c:pt>
                <c:pt idx="17306">
                  <c:v>-0.24002799999999999</c:v>
                </c:pt>
                <c:pt idx="17307">
                  <c:v>-0.23843900000000001</c:v>
                </c:pt>
                <c:pt idx="17308">
                  <c:v>-0.23685</c:v>
                </c:pt>
                <c:pt idx="17309">
                  <c:v>-0.23526900000000001</c:v>
                </c:pt>
                <c:pt idx="17310">
                  <c:v>-0.23369500000000001</c:v>
                </c:pt>
                <c:pt idx="17311">
                  <c:v>-0.232123</c:v>
                </c:pt>
                <c:pt idx="17312">
                  <c:v>-0.23055300000000001</c:v>
                </c:pt>
                <c:pt idx="17313">
                  <c:v>-0.22899</c:v>
                </c:pt>
                <c:pt idx="17314">
                  <c:v>-0.22744200000000001</c:v>
                </c:pt>
                <c:pt idx="17315">
                  <c:v>-0.225915</c:v>
                </c:pt>
                <c:pt idx="17316">
                  <c:v>-0.224413</c:v>
                </c:pt>
                <c:pt idx="17317">
                  <c:v>-0.222939</c:v>
                </c:pt>
                <c:pt idx="17318">
                  <c:v>-0.221493</c:v>
                </c:pt>
                <c:pt idx="17319">
                  <c:v>-0.220079</c:v>
                </c:pt>
                <c:pt idx="17320">
                  <c:v>-0.21870500000000001</c:v>
                </c:pt>
                <c:pt idx="17321">
                  <c:v>-0.21737000000000001</c:v>
                </c:pt>
                <c:pt idx="17322">
                  <c:v>-0.21607000000000001</c:v>
                </c:pt>
                <c:pt idx="17323">
                  <c:v>-0.214809</c:v>
                </c:pt>
                <c:pt idx="17324">
                  <c:v>-0.213592</c:v>
                </c:pt>
                <c:pt idx="17325">
                  <c:v>-0.212419</c:v>
                </c:pt>
                <c:pt idx="17326">
                  <c:v>-0.21128</c:v>
                </c:pt>
                <c:pt idx="17327">
                  <c:v>-0.210174</c:v>
                </c:pt>
                <c:pt idx="17328">
                  <c:v>-0.20910200000000001</c:v>
                </c:pt>
                <c:pt idx="17329">
                  <c:v>-0.208061</c:v>
                </c:pt>
                <c:pt idx="17330">
                  <c:v>-0.20704500000000001</c:v>
                </c:pt>
                <c:pt idx="17331">
                  <c:v>-0.20606099999999999</c:v>
                </c:pt>
                <c:pt idx="17332">
                  <c:v>-0.20510999999999999</c:v>
                </c:pt>
                <c:pt idx="17333">
                  <c:v>-0.20419100000000001</c:v>
                </c:pt>
                <c:pt idx="17334">
                  <c:v>-0.20330400000000001</c:v>
                </c:pt>
                <c:pt idx="17335">
                  <c:v>-0.20245099999999999</c:v>
                </c:pt>
                <c:pt idx="17336">
                  <c:v>-0.20163500000000001</c:v>
                </c:pt>
                <c:pt idx="17337">
                  <c:v>-0.20086300000000001</c:v>
                </c:pt>
                <c:pt idx="17338">
                  <c:v>-0.20014399999999999</c:v>
                </c:pt>
                <c:pt idx="17339">
                  <c:v>-0.199491</c:v>
                </c:pt>
                <c:pt idx="17340">
                  <c:v>-0.19891600000000001</c:v>
                </c:pt>
                <c:pt idx="17341">
                  <c:v>-0.19842599999999999</c:v>
                </c:pt>
                <c:pt idx="17342">
                  <c:v>-0.19802500000000001</c:v>
                </c:pt>
                <c:pt idx="17343">
                  <c:v>-0.19770499999999999</c:v>
                </c:pt>
                <c:pt idx="17344">
                  <c:v>-0.19744999999999999</c:v>
                </c:pt>
                <c:pt idx="17345">
                  <c:v>-0.19725300000000001</c:v>
                </c:pt>
                <c:pt idx="17346">
                  <c:v>-0.19711500000000001</c:v>
                </c:pt>
                <c:pt idx="17347">
                  <c:v>-0.197049</c:v>
                </c:pt>
                <c:pt idx="17348">
                  <c:v>-0.19706599999999999</c:v>
                </c:pt>
                <c:pt idx="17349">
                  <c:v>-0.197156</c:v>
                </c:pt>
                <c:pt idx="17350">
                  <c:v>-0.197298</c:v>
                </c:pt>
                <c:pt idx="17351">
                  <c:v>-0.19747400000000001</c:v>
                </c:pt>
                <c:pt idx="17352">
                  <c:v>-0.19767999999999999</c:v>
                </c:pt>
                <c:pt idx="17353">
                  <c:v>-0.19791500000000001</c:v>
                </c:pt>
                <c:pt idx="17354">
                  <c:v>-0.19817699999999999</c:v>
                </c:pt>
                <c:pt idx="17355">
                  <c:v>-0.198466</c:v>
                </c:pt>
                <c:pt idx="17356">
                  <c:v>-0.198791</c:v>
                </c:pt>
                <c:pt idx="17357">
                  <c:v>-0.19916400000000001</c:v>
                </c:pt>
                <c:pt idx="17358">
                  <c:v>-0.19958400000000001</c:v>
                </c:pt>
                <c:pt idx="17359">
                  <c:v>-0.20005100000000001</c:v>
                </c:pt>
                <c:pt idx="17360">
                  <c:v>-0.20056499999999999</c:v>
                </c:pt>
                <c:pt idx="17361">
                  <c:v>-0.201123</c:v>
                </c:pt>
                <c:pt idx="17362">
                  <c:v>-0.20172200000000001</c:v>
                </c:pt>
                <c:pt idx="17363">
                  <c:v>-0.20236199999999999</c:v>
                </c:pt>
                <c:pt idx="17364">
                  <c:v>-0.203041</c:v>
                </c:pt>
                <c:pt idx="17365">
                  <c:v>-0.20375599999999999</c:v>
                </c:pt>
                <c:pt idx="17366">
                  <c:v>-0.20450099999999999</c:v>
                </c:pt>
                <c:pt idx="17367">
                  <c:v>-0.20528399999999999</c:v>
                </c:pt>
                <c:pt idx="17368">
                  <c:v>-0.20611299999999999</c:v>
                </c:pt>
                <c:pt idx="17369">
                  <c:v>-0.206987</c:v>
                </c:pt>
                <c:pt idx="17370">
                  <c:v>-0.207895</c:v>
                </c:pt>
                <c:pt idx="17371">
                  <c:v>-0.20882999999999999</c:v>
                </c:pt>
                <c:pt idx="17372">
                  <c:v>-0.209784</c:v>
                </c:pt>
                <c:pt idx="17373">
                  <c:v>-0.21074599999999999</c:v>
                </c:pt>
                <c:pt idx="17374">
                  <c:v>-0.21171200000000001</c:v>
                </c:pt>
                <c:pt idx="17375">
                  <c:v>-0.21268699999999999</c:v>
                </c:pt>
                <c:pt idx="17376">
                  <c:v>-0.213676</c:v>
                </c:pt>
                <c:pt idx="17377">
                  <c:v>-0.214674</c:v>
                </c:pt>
                <c:pt idx="17378">
                  <c:v>-0.21566199999999999</c:v>
                </c:pt>
                <c:pt idx="17379">
                  <c:v>-0.216618</c:v>
                </c:pt>
                <c:pt idx="17380">
                  <c:v>-0.21753600000000001</c:v>
                </c:pt>
                <c:pt idx="17381">
                  <c:v>-0.21842500000000001</c:v>
                </c:pt>
                <c:pt idx="17382">
                  <c:v>-0.21929999999999999</c:v>
                </c:pt>
                <c:pt idx="17383">
                  <c:v>-0.22017200000000001</c:v>
                </c:pt>
                <c:pt idx="17384">
                  <c:v>-0.22104399999999999</c:v>
                </c:pt>
                <c:pt idx="17385">
                  <c:v>-0.221918</c:v>
                </c:pt>
                <c:pt idx="17386">
                  <c:v>-0.22279099999999999</c:v>
                </c:pt>
                <c:pt idx="17387">
                  <c:v>-0.223664</c:v>
                </c:pt>
                <c:pt idx="17388">
                  <c:v>-0.224525</c:v>
                </c:pt>
                <c:pt idx="17389">
                  <c:v>-0.22536999999999999</c:v>
                </c:pt>
                <c:pt idx="17390">
                  <c:v>-0.22620199999999999</c:v>
                </c:pt>
                <c:pt idx="17391">
                  <c:v>-0.227024</c:v>
                </c:pt>
                <c:pt idx="17392">
                  <c:v>-0.22783700000000001</c:v>
                </c:pt>
                <c:pt idx="17393">
                  <c:v>-0.22863800000000001</c:v>
                </c:pt>
                <c:pt idx="17394">
                  <c:v>-0.22942599999999999</c:v>
                </c:pt>
                <c:pt idx="17395">
                  <c:v>-0.23019300000000001</c:v>
                </c:pt>
                <c:pt idx="17396">
                  <c:v>-0.23092699999999999</c:v>
                </c:pt>
                <c:pt idx="17397">
                  <c:v>-0.23161499999999999</c:v>
                </c:pt>
                <c:pt idx="17398">
                  <c:v>-0.23225599999999999</c:v>
                </c:pt>
                <c:pt idx="17399">
                  <c:v>-0.232847</c:v>
                </c:pt>
                <c:pt idx="17400">
                  <c:v>-0.23339099999999999</c:v>
                </c:pt>
                <c:pt idx="17401">
                  <c:v>-0.23388800000000001</c:v>
                </c:pt>
                <c:pt idx="17402">
                  <c:v>-0.23433499999999999</c:v>
                </c:pt>
                <c:pt idx="17403">
                  <c:v>-0.23472799999999999</c:v>
                </c:pt>
                <c:pt idx="17404">
                  <c:v>-0.235073</c:v>
                </c:pt>
                <c:pt idx="17405">
                  <c:v>-0.23538100000000001</c:v>
                </c:pt>
                <c:pt idx="17406">
                  <c:v>-0.235648</c:v>
                </c:pt>
                <c:pt idx="17407">
                  <c:v>-0.23586799999999999</c:v>
                </c:pt>
                <c:pt idx="17408">
                  <c:v>-0.236036</c:v>
                </c:pt>
                <c:pt idx="17409">
                  <c:v>-0.236153</c:v>
                </c:pt>
                <c:pt idx="17410">
                  <c:v>-0.23622099999999999</c:v>
                </c:pt>
                <c:pt idx="17411">
                  <c:v>-0.23624300000000001</c:v>
                </c:pt>
                <c:pt idx="17412">
                  <c:v>-0.23622299999999999</c:v>
                </c:pt>
                <c:pt idx="17413">
                  <c:v>-0.23616000000000001</c:v>
                </c:pt>
                <c:pt idx="17414">
                  <c:v>-0.23605000000000001</c:v>
                </c:pt>
                <c:pt idx="17415">
                  <c:v>-0.235899</c:v>
                </c:pt>
                <c:pt idx="17416">
                  <c:v>-0.235712</c:v>
                </c:pt>
                <c:pt idx="17417">
                  <c:v>-0.23549100000000001</c:v>
                </c:pt>
                <c:pt idx="17418">
                  <c:v>-0.235238</c:v>
                </c:pt>
                <c:pt idx="17419">
                  <c:v>-0.23496500000000001</c:v>
                </c:pt>
                <c:pt idx="17420">
                  <c:v>-0.23467299999999999</c:v>
                </c:pt>
                <c:pt idx="17421">
                  <c:v>-0.23436100000000001</c:v>
                </c:pt>
                <c:pt idx="17422">
                  <c:v>-0.23403499999999999</c:v>
                </c:pt>
                <c:pt idx="17423">
                  <c:v>-0.23370299999999999</c:v>
                </c:pt>
                <c:pt idx="17424">
                  <c:v>-0.23336399999999999</c:v>
                </c:pt>
                <c:pt idx="17425">
                  <c:v>-0.23300599999999999</c:v>
                </c:pt>
                <c:pt idx="17426">
                  <c:v>-0.232626</c:v>
                </c:pt>
                <c:pt idx="17427">
                  <c:v>-0.23222999999999999</c:v>
                </c:pt>
                <c:pt idx="17428">
                  <c:v>-0.23182700000000001</c:v>
                </c:pt>
                <c:pt idx="17429">
                  <c:v>-0.23141200000000001</c:v>
                </c:pt>
                <c:pt idx="17430">
                  <c:v>-0.23097799999999999</c:v>
                </c:pt>
                <c:pt idx="17431">
                  <c:v>-0.23052</c:v>
                </c:pt>
                <c:pt idx="17432">
                  <c:v>-0.23003000000000001</c:v>
                </c:pt>
                <c:pt idx="17433">
                  <c:v>-0.22950699999999999</c:v>
                </c:pt>
                <c:pt idx="17434">
                  <c:v>-0.228963</c:v>
                </c:pt>
                <c:pt idx="17435">
                  <c:v>-0.22841900000000001</c:v>
                </c:pt>
                <c:pt idx="17436">
                  <c:v>-0.22788700000000001</c:v>
                </c:pt>
                <c:pt idx="17437">
                  <c:v>-0.22736300000000001</c:v>
                </c:pt>
                <c:pt idx="17438">
                  <c:v>-0.22683600000000001</c:v>
                </c:pt>
                <c:pt idx="17439">
                  <c:v>-0.226296</c:v>
                </c:pt>
                <c:pt idx="17440">
                  <c:v>-0.225747</c:v>
                </c:pt>
                <c:pt idx="17441">
                  <c:v>-0.22519600000000001</c:v>
                </c:pt>
                <c:pt idx="17442">
                  <c:v>-0.22464400000000001</c:v>
                </c:pt>
                <c:pt idx="17443">
                  <c:v>-0.22409100000000001</c:v>
                </c:pt>
                <c:pt idx="17444">
                  <c:v>-0.223551</c:v>
                </c:pt>
                <c:pt idx="17445">
                  <c:v>-0.22303799999999999</c:v>
                </c:pt>
                <c:pt idx="17446">
                  <c:v>-0.22256300000000001</c:v>
                </c:pt>
                <c:pt idx="17447">
                  <c:v>-0.22212499999999999</c:v>
                </c:pt>
                <c:pt idx="17448">
                  <c:v>-0.22172</c:v>
                </c:pt>
                <c:pt idx="17449">
                  <c:v>-0.22134400000000001</c:v>
                </c:pt>
                <c:pt idx="17450">
                  <c:v>-0.220999</c:v>
                </c:pt>
                <c:pt idx="17451">
                  <c:v>-0.220694</c:v>
                </c:pt>
                <c:pt idx="17452">
                  <c:v>-0.22043399999999999</c:v>
                </c:pt>
                <c:pt idx="17453">
                  <c:v>-0.220219</c:v>
                </c:pt>
                <c:pt idx="17454">
                  <c:v>-0.22004899999999999</c:v>
                </c:pt>
                <c:pt idx="17455">
                  <c:v>-0.21992700000000001</c:v>
                </c:pt>
                <c:pt idx="17456">
                  <c:v>-0.21984899999999999</c:v>
                </c:pt>
                <c:pt idx="17457">
                  <c:v>-0.21981300000000001</c:v>
                </c:pt>
                <c:pt idx="17458">
                  <c:v>-0.21981500000000001</c:v>
                </c:pt>
                <c:pt idx="17459">
                  <c:v>-0.21984699999999999</c:v>
                </c:pt>
                <c:pt idx="17460">
                  <c:v>-0.21990699999999999</c:v>
                </c:pt>
                <c:pt idx="17461">
                  <c:v>-0.21999199999999999</c:v>
                </c:pt>
                <c:pt idx="17462">
                  <c:v>-0.220106</c:v>
                </c:pt>
                <c:pt idx="17463">
                  <c:v>-0.22026299999999999</c:v>
                </c:pt>
                <c:pt idx="17464">
                  <c:v>-0.22047600000000001</c:v>
                </c:pt>
                <c:pt idx="17465">
                  <c:v>-0.220745</c:v>
                </c:pt>
                <c:pt idx="17466">
                  <c:v>-0.221058</c:v>
                </c:pt>
                <c:pt idx="17467">
                  <c:v>-0.22140299999999999</c:v>
                </c:pt>
                <c:pt idx="17468">
                  <c:v>-0.22178300000000001</c:v>
                </c:pt>
                <c:pt idx="17469">
                  <c:v>-0.22220400000000001</c:v>
                </c:pt>
                <c:pt idx="17470">
                  <c:v>-0.22267000000000001</c:v>
                </c:pt>
                <c:pt idx="17471">
                  <c:v>-0.22318399999999999</c:v>
                </c:pt>
                <c:pt idx="17472">
                  <c:v>-0.223745</c:v>
                </c:pt>
                <c:pt idx="17473">
                  <c:v>-0.224352</c:v>
                </c:pt>
                <c:pt idx="17474">
                  <c:v>-0.22500700000000001</c:v>
                </c:pt>
                <c:pt idx="17475">
                  <c:v>-0.225712</c:v>
                </c:pt>
                <c:pt idx="17476">
                  <c:v>-0.226467</c:v>
                </c:pt>
                <c:pt idx="17477">
                  <c:v>-0.227271</c:v>
                </c:pt>
                <c:pt idx="17478">
                  <c:v>-0.22812499999999999</c:v>
                </c:pt>
                <c:pt idx="17479">
                  <c:v>-0.22903699999999999</c:v>
                </c:pt>
                <c:pt idx="17480">
                  <c:v>-0.23000999999999999</c:v>
                </c:pt>
                <c:pt idx="17481">
                  <c:v>-0.23103199999999999</c:v>
                </c:pt>
                <c:pt idx="17482">
                  <c:v>-0.23209299999999999</c:v>
                </c:pt>
                <c:pt idx="17483">
                  <c:v>-0.233184</c:v>
                </c:pt>
                <c:pt idx="17484">
                  <c:v>-0.23430500000000001</c:v>
                </c:pt>
                <c:pt idx="17485">
                  <c:v>-0.235462</c:v>
                </c:pt>
                <c:pt idx="17486">
                  <c:v>-0.23665700000000001</c:v>
                </c:pt>
                <c:pt idx="17487">
                  <c:v>-0.23788999999999999</c:v>
                </c:pt>
                <c:pt idx="17488">
                  <c:v>-0.23915900000000001</c:v>
                </c:pt>
                <c:pt idx="17489">
                  <c:v>-0.24046000000000001</c:v>
                </c:pt>
                <c:pt idx="17490">
                  <c:v>-0.241784</c:v>
                </c:pt>
                <c:pt idx="17491">
                  <c:v>-0.24312300000000001</c:v>
                </c:pt>
                <c:pt idx="17492">
                  <c:v>-0.24447199999999999</c:v>
                </c:pt>
                <c:pt idx="17493">
                  <c:v>-0.24582399999999999</c:v>
                </c:pt>
                <c:pt idx="17494">
                  <c:v>-0.24717600000000001</c:v>
                </c:pt>
                <c:pt idx="17495">
                  <c:v>-0.248528</c:v>
                </c:pt>
                <c:pt idx="17496">
                  <c:v>-0.249889</c:v>
                </c:pt>
                <c:pt idx="17497">
                  <c:v>-0.25126300000000001</c:v>
                </c:pt>
                <c:pt idx="17498">
                  <c:v>-0.25264999999999999</c:v>
                </c:pt>
                <c:pt idx="17499">
                  <c:v>-0.25404700000000002</c:v>
                </c:pt>
                <c:pt idx="17500">
                  <c:v>-0.25545299999999999</c:v>
                </c:pt>
                <c:pt idx="17501">
                  <c:v>-0.25686399999999998</c:v>
                </c:pt>
                <c:pt idx="17502">
                  <c:v>-0.25827699999999998</c:v>
                </c:pt>
                <c:pt idx="17503">
                  <c:v>-0.259687</c:v>
                </c:pt>
                <c:pt idx="17504">
                  <c:v>-0.26109599999999999</c:v>
                </c:pt>
                <c:pt idx="17505">
                  <c:v>-0.26251200000000002</c:v>
                </c:pt>
                <c:pt idx="17506">
                  <c:v>-0.26393299999999997</c:v>
                </c:pt>
                <c:pt idx="17507">
                  <c:v>-0.26535399999999998</c:v>
                </c:pt>
                <c:pt idx="17508">
                  <c:v>-0.26677099999999998</c:v>
                </c:pt>
                <c:pt idx="17509">
                  <c:v>-0.268181</c:v>
                </c:pt>
                <c:pt idx="17510">
                  <c:v>-0.26957700000000001</c:v>
                </c:pt>
                <c:pt idx="17511">
                  <c:v>-0.270957</c:v>
                </c:pt>
                <c:pt idx="17512">
                  <c:v>-0.27232200000000001</c:v>
                </c:pt>
                <c:pt idx="17513">
                  <c:v>-0.27367200000000003</c:v>
                </c:pt>
                <c:pt idx="17514">
                  <c:v>-0.275001</c:v>
                </c:pt>
                <c:pt idx="17515">
                  <c:v>-0.27630300000000002</c:v>
                </c:pt>
                <c:pt idx="17516">
                  <c:v>-0.27757599999999999</c:v>
                </c:pt>
                <c:pt idx="17517">
                  <c:v>-0.27881800000000001</c:v>
                </c:pt>
                <c:pt idx="17518">
                  <c:v>-0.280024</c:v>
                </c:pt>
                <c:pt idx="17519">
                  <c:v>-0.281192</c:v>
                </c:pt>
                <c:pt idx="17520">
                  <c:v>-0.28232299999999999</c:v>
                </c:pt>
                <c:pt idx="17521">
                  <c:v>-0.283416</c:v>
                </c:pt>
                <c:pt idx="17522">
                  <c:v>-0.28446900000000003</c:v>
                </c:pt>
                <c:pt idx="17523">
                  <c:v>-0.28547800000000001</c:v>
                </c:pt>
                <c:pt idx="17524">
                  <c:v>-0.28643800000000003</c:v>
                </c:pt>
                <c:pt idx="17525">
                  <c:v>-0.28734199999999999</c:v>
                </c:pt>
                <c:pt idx="17526">
                  <c:v>-0.288186</c:v>
                </c:pt>
                <c:pt idx="17527">
                  <c:v>-0.28897499999999998</c:v>
                </c:pt>
                <c:pt idx="17528">
                  <c:v>-0.28971799999999998</c:v>
                </c:pt>
                <c:pt idx="17529">
                  <c:v>-0.29041699999999998</c:v>
                </c:pt>
                <c:pt idx="17530">
                  <c:v>-0.29107</c:v>
                </c:pt>
                <c:pt idx="17531">
                  <c:v>-0.29166999999999998</c:v>
                </c:pt>
                <c:pt idx="17532">
                  <c:v>-0.29222300000000001</c:v>
                </c:pt>
                <c:pt idx="17533">
                  <c:v>-0.29273100000000002</c:v>
                </c:pt>
                <c:pt idx="17534">
                  <c:v>-0.29314400000000002</c:v>
                </c:pt>
                <c:pt idx="17535">
                  <c:v>-0.29342600000000002</c:v>
                </c:pt>
                <c:pt idx="17536">
                  <c:v>-0.293628</c:v>
                </c:pt>
                <c:pt idx="17537">
                  <c:v>-0.293792</c:v>
                </c:pt>
                <c:pt idx="17538">
                  <c:v>-0.29388599999999998</c:v>
                </c:pt>
                <c:pt idx="17539">
                  <c:v>-0.29389999999999999</c:v>
                </c:pt>
                <c:pt idx="17540">
                  <c:v>-0.29385499999999998</c:v>
                </c:pt>
                <c:pt idx="17541">
                  <c:v>-0.29375800000000002</c:v>
                </c:pt>
                <c:pt idx="17542">
                  <c:v>-0.293605</c:v>
                </c:pt>
                <c:pt idx="17543">
                  <c:v>-0.29338999999999998</c:v>
                </c:pt>
                <c:pt idx="17544">
                  <c:v>-0.29310700000000001</c:v>
                </c:pt>
                <c:pt idx="17545">
                  <c:v>-0.29275800000000002</c:v>
                </c:pt>
                <c:pt idx="17546">
                  <c:v>-0.29234399999999999</c:v>
                </c:pt>
                <c:pt idx="17547">
                  <c:v>-0.29186600000000001</c:v>
                </c:pt>
                <c:pt idx="17548">
                  <c:v>-0.291327</c:v>
                </c:pt>
                <c:pt idx="17549">
                  <c:v>-0.29072500000000001</c:v>
                </c:pt>
                <c:pt idx="17550">
                  <c:v>-0.29005700000000001</c:v>
                </c:pt>
                <c:pt idx="17551">
                  <c:v>-0.289323</c:v>
                </c:pt>
                <c:pt idx="17552">
                  <c:v>-0.28852800000000001</c:v>
                </c:pt>
                <c:pt idx="17553">
                  <c:v>-0.28767599999999999</c:v>
                </c:pt>
                <c:pt idx="17554">
                  <c:v>-0.28676600000000002</c:v>
                </c:pt>
                <c:pt idx="17555">
                  <c:v>-0.285798</c:v>
                </c:pt>
                <c:pt idx="17556">
                  <c:v>-0.284777</c:v>
                </c:pt>
                <c:pt idx="17557">
                  <c:v>-0.28370699999999999</c:v>
                </c:pt>
                <c:pt idx="17558">
                  <c:v>-0.28258299999999997</c:v>
                </c:pt>
                <c:pt idx="17559">
                  <c:v>-0.28140100000000001</c:v>
                </c:pt>
                <c:pt idx="17560">
                  <c:v>-0.28016000000000002</c:v>
                </c:pt>
                <c:pt idx="17561">
                  <c:v>-0.27886499999999997</c:v>
                </c:pt>
                <c:pt idx="17562">
                  <c:v>-0.27751999999999999</c:v>
                </c:pt>
                <c:pt idx="17563">
                  <c:v>-0.27612300000000001</c:v>
                </c:pt>
                <c:pt idx="17564">
                  <c:v>-0.274675</c:v>
                </c:pt>
                <c:pt idx="17565">
                  <c:v>-0.27318199999999998</c:v>
                </c:pt>
                <c:pt idx="17566">
                  <c:v>-0.27164700000000003</c:v>
                </c:pt>
                <c:pt idx="17567">
                  <c:v>-0.270067</c:v>
                </c:pt>
                <c:pt idx="17568">
                  <c:v>-0.26843699999999998</c:v>
                </c:pt>
                <c:pt idx="17569">
                  <c:v>-0.26674900000000001</c:v>
                </c:pt>
                <c:pt idx="17570">
                  <c:v>-0.26499800000000001</c:v>
                </c:pt>
                <c:pt idx="17571">
                  <c:v>-0.26319199999999998</c:v>
                </c:pt>
                <c:pt idx="17572">
                  <c:v>-0.26134499999999999</c:v>
                </c:pt>
                <c:pt idx="17573">
                  <c:v>-0.25946999999999998</c:v>
                </c:pt>
                <c:pt idx="17574">
                  <c:v>-0.25757000000000002</c:v>
                </c:pt>
                <c:pt idx="17575">
                  <c:v>-0.255637</c:v>
                </c:pt>
                <c:pt idx="17576">
                  <c:v>-0.25366</c:v>
                </c:pt>
                <c:pt idx="17577">
                  <c:v>-0.25163200000000002</c:v>
                </c:pt>
                <c:pt idx="17578">
                  <c:v>-0.249553</c:v>
                </c:pt>
                <c:pt idx="17579">
                  <c:v>-0.247423</c:v>
                </c:pt>
                <c:pt idx="17580">
                  <c:v>-0.24524099999999999</c:v>
                </c:pt>
                <c:pt idx="17581">
                  <c:v>-0.24301400000000001</c:v>
                </c:pt>
                <c:pt idx="17582">
                  <c:v>-0.24075199999999999</c:v>
                </c:pt>
                <c:pt idx="17583">
                  <c:v>-0.238455</c:v>
                </c:pt>
                <c:pt idx="17584">
                  <c:v>-0.236126</c:v>
                </c:pt>
                <c:pt idx="17585">
                  <c:v>-0.23377000000000001</c:v>
                </c:pt>
                <c:pt idx="17586">
                  <c:v>-0.23139100000000001</c:v>
                </c:pt>
                <c:pt idx="17587">
                  <c:v>-0.228995</c:v>
                </c:pt>
                <c:pt idx="17588">
                  <c:v>-0.22659000000000001</c:v>
                </c:pt>
                <c:pt idx="17589">
                  <c:v>-0.224185</c:v>
                </c:pt>
                <c:pt idx="17590">
                  <c:v>-0.22178100000000001</c:v>
                </c:pt>
                <c:pt idx="17591">
                  <c:v>-0.21937599999999999</c:v>
                </c:pt>
                <c:pt idx="17592">
                  <c:v>-0.216973</c:v>
                </c:pt>
                <c:pt idx="17593">
                  <c:v>-0.21457399999999999</c:v>
                </c:pt>
                <c:pt idx="17594">
                  <c:v>-0.212174</c:v>
                </c:pt>
                <c:pt idx="17595">
                  <c:v>-0.20976300000000001</c:v>
                </c:pt>
                <c:pt idx="17596">
                  <c:v>-0.20733699999999999</c:v>
                </c:pt>
                <c:pt idx="17597">
                  <c:v>-0.20489399999999999</c:v>
                </c:pt>
                <c:pt idx="17598">
                  <c:v>-0.202436</c:v>
                </c:pt>
                <c:pt idx="17599">
                  <c:v>-0.19997200000000001</c:v>
                </c:pt>
                <c:pt idx="17600">
                  <c:v>-0.19750499999999999</c:v>
                </c:pt>
                <c:pt idx="17601">
                  <c:v>-0.19503200000000001</c:v>
                </c:pt>
                <c:pt idx="17602">
                  <c:v>-0.192551</c:v>
                </c:pt>
                <c:pt idx="17603">
                  <c:v>-0.190055</c:v>
                </c:pt>
                <c:pt idx="17604">
                  <c:v>-0.18754399999999999</c:v>
                </c:pt>
                <c:pt idx="17605">
                  <c:v>-0.185029</c:v>
                </c:pt>
                <c:pt idx="17606">
                  <c:v>-0.18252699999999999</c:v>
                </c:pt>
                <c:pt idx="17607">
                  <c:v>-0.18005199999999999</c:v>
                </c:pt>
                <c:pt idx="17608">
                  <c:v>-0.17760600000000001</c:v>
                </c:pt>
                <c:pt idx="17609">
                  <c:v>-0.17518900000000001</c:v>
                </c:pt>
                <c:pt idx="17610">
                  <c:v>-0.17280599999999999</c:v>
                </c:pt>
                <c:pt idx="17611">
                  <c:v>-0.17046700000000001</c:v>
                </c:pt>
                <c:pt idx="17612">
                  <c:v>-0.16817599999999999</c:v>
                </c:pt>
                <c:pt idx="17613">
                  <c:v>-0.16592999999999999</c:v>
                </c:pt>
                <c:pt idx="17614">
                  <c:v>-0.16373299999999999</c:v>
                </c:pt>
                <c:pt idx="17615">
                  <c:v>-0.161582</c:v>
                </c:pt>
                <c:pt idx="17616">
                  <c:v>-0.15948000000000001</c:v>
                </c:pt>
                <c:pt idx="17617">
                  <c:v>-0.15742700000000001</c:v>
                </c:pt>
                <c:pt idx="17618">
                  <c:v>-0.15542400000000001</c:v>
                </c:pt>
                <c:pt idx="17619">
                  <c:v>-0.153471</c:v>
                </c:pt>
                <c:pt idx="17620">
                  <c:v>-0.15157499999999999</c:v>
                </c:pt>
                <c:pt idx="17621">
                  <c:v>-0.14972099999999999</c:v>
                </c:pt>
                <c:pt idx="17622">
                  <c:v>-0.14785599999999999</c:v>
                </c:pt>
                <c:pt idx="17623">
                  <c:v>-0.14599000000000001</c:v>
                </c:pt>
                <c:pt idx="17624">
                  <c:v>-0.14419599999999999</c:v>
                </c:pt>
                <c:pt idx="17625">
                  <c:v>-0.14248</c:v>
                </c:pt>
                <c:pt idx="17626">
                  <c:v>-0.14081299999999999</c:v>
                </c:pt>
                <c:pt idx="17627">
                  <c:v>-0.13920099999999999</c:v>
                </c:pt>
                <c:pt idx="17628">
                  <c:v>-0.137655</c:v>
                </c:pt>
                <c:pt idx="17629">
                  <c:v>-0.13617299999999999</c:v>
                </c:pt>
                <c:pt idx="17630">
                  <c:v>-0.13475599999999999</c:v>
                </c:pt>
                <c:pt idx="17631">
                  <c:v>-0.13339500000000001</c:v>
                </c:pt>
                <c:pt idx="17632">
                  <c:v>-0.13208600000000001</c:v>
                </c:pt>
                <c:pt idx="17633">
                  <c:v>-0.130833</c:v>
                </c:pt>
                <c:pt idx="17634">
                  <c:v>-0.12964400000000001</c:v>
                </c:pt>
                <c:pt idx="17635">
                  <c:v>-0.128525</c:v>
                </c:pt>
                <c:pt idx="17636">
                  <c:v>-0.12747700000000001</c:v>
                </c:pt>
                <c:pt idx="17637">
                  <c:v>-0.126503</c:v>
                </c:pt>
                <c:pt idx="17638">
                  <c:v>-0.12560499999999999</c:v>
                </c:pt>
                <c:pt idx="17639">
                  <c:v>-0.124789</c:v>
                </c:pt>
                <c:pt idx="17640">
                  <c:v>-0.124061</c:v>
                </c:pt>
                <c:pt idx="17641">
                  <c:v>-0.123429</c:v>
                </c:pt>
                <c:pt idx="17642">
                  <c:v>-0.122893</c:v>
                </c:pt>
                <c:pt idx="17643">
                  <c:v>-0.12245</c:v>
                </c:pt>
                <c:pt idx="17644">
                  <c:v>-0.122097</c:v>
                </c:pt>
                <c:pt idx="17645">
                  <c:v>-0.12182900000000001</c:v>
                </c:pt>
                <c:pt idx="17646">
                  <c:v>-0.121644</c:v>
                </c:pt>
                <c:pt idx="17647">
                  <c:v>-0.121544</c:v>
                </c:pt>
                <c:pt idx="17648">
                  <c:v>-0.12153</c:v>
                </c:pt>
                <c:pt idx="17649">
                  <c:v>-0.121601</c:v>
                </c:pt>
                <c:pt idx="17650">
                  <c:v>-0.12175</c:v>
                </c:pt>
                <c:pt idx="17651">
                  <c:v>-0.121971</c:v>
                </c:pt>
                <c:pt idx="17652">
                  <c:v>-0.122263</c:v>
                </c:pt>
                <c:pt idx="17653">
                  <c:v>-0.12261900000000001</c:v>
                </c:pt>
                <c:pt idx="17654">
                  <c:v>-0.123033</c:v>
                </c:pt>
                <c:pt idx="17655">
                  <c:v>-0.1235</c:v>
                </c:pt>
                <c:pt idx="17656">
                  <c:v>-0.124019</c:v>
                </c:pt>
                <c:pt idx="17657">
                  <c:v>-0.124587</c:v>
                </c:pt>
                <c:pt idx="17658">
                  <c:v>-0.12520100000000001</c:v>
                </c:pt>
                <c:pt idx="17659">
                  <c:v>-0.125859</c:v>
                </c:pt>
                <c:pt idx="17660">
                  <c:v>-0.12656200000000001</c:v>
                </c:pt>
                <c:pt idx="17661">
                  <c:v>-0.12730900000000001</c:v>
                </c:pt>
                <c:pt idx="17662">
                  <c:v>-0.12809999999999999</c:v>
                </c:pt>
                <c:pt idx="17663">
                  <c:v>-0.12892899999999999</c:v>
                </c:pt>
                <c:pt idx="17664">
                  <c:v>-0.12979399999999999</c:v>
                </c:pt>
                <c:pt idx="17665">
                  <c:v>-0.130694</c:v>
                </c:pt>
                <c:pt idx="17666">
                  <c:v>-0.131632</c:v>
                </c:pt>
                <c:pt idx="17667">
                  <c:v>-0.132606</c:v>
                </c:pt>
                <c:pt idx="17668">
                  <c:v>-0.13361700000000001</c:v>
                </c:pt>
                <c:pt idx="17669">
                  <c:v>-0.134662</c:v>
                </c:pt>
                <c:pt idx="17670">
                  <c:v>-0.135739</c:v>
                </c:pt>
                <c:pt idx="17671">
                  <c:v>-0.136847</c:v>
                </c:pt>
                <c:pt idx="17672">
                  <c:v>-0.13797799999999999</c:v>
                </c:pt>
                <c:pt idx="17673">
                  <c:v>-0.139131</c:v>
                </c:pt>
                <c:pt idx="17674">
                  <c:v>-0.14030899999999999</c:v>
                </c:pt>
                <c:pt idx="17675">
                  <c:v>-0.141515</c:v>
                </c:pt>
                <c:pt idx="17676">
                  <c:v>-0.14274999999999999</c:v>
                </c:pt>
                <c:pt idx="17677">
                  <c:v>-0.144012</c:v>
                </c:pt>
                <c:pt idx="17678">
                  <c:v>-0.14529700000000001</c:v>
                </c:pt>
                <c:pt idx="17679">
                  <c:v>-0.14660200000000001</c:v>
                </c:pt>
                <c:pt idx="17680">
                  <c:v>-0.14792</c:v>
                </c:pt>
                <c:pt idx="17681">
                  <c:v>-0.14924399999999999</c:v>
                </c:pt>
                <c:pt idx="17682">
                  <c:v>-0.15056900000000001</c:v>
                </c:pt>
                <c:pt idx="17683">
                  <c:v>-0.151893</c:v>
                </c:pt>
                <c:pt idx="17684">
                  <c:v>-0.15321499999999999</c:v>
                </c:pt>
                <c:pt idx="17685">
                  <c:v>-0.15453600000000001</c:v>
                </c:pt>
                <c:pt idx="17686">
                  <c:v>-0.15585599999999999</c:v>
                </c:pt>
                <c:pt idx="17687">
                  <c:v>-0.157168</c:v>
                </c:pt>
                <c:pt idx="17688">
                  <c:v>-0.158466</c:v>
                </c:pt>
                <c:pt idx="17689">
                  <c:v>-0.159745</c:v>
                </c:pt>
                <c:pt idx="17690">
                  <c:v>-0.16100500000000001</c:v>
                </c:pt>
                <c:pt idx="17691">
                  <c:v>-0.162249</c:v>
                </c:pt>
                <c:pt idx="17692">
                  <c:v>-0.16348199999999999</c:v>
                </c:pt>
                <c:pt idx="17693">
                  <c:v>-0.16470299999999999</c:v>
                </c:pt>
                <c:pt idx="17694">
                  <c:v>-0.16591800000000001</c:v>
                </c:pt>
                <c:pt idx="17695">
                  <c:v>-0.167129</c:v>
                </c:pt>
                <c:pt idx="17696">
                  <c:v>-0.168325</c:v>
                </c:pt>
                <c:pt idx="17697">
                  <c:v>-0.16949400000000001</c:v>
                </c:pt>
                <c:pt idx="17698">
                  <c:v>-0.17063700000000001</c:v>
                </c:pt>
                <c:pt idx="17699">
                  <c:v>-0.17176</c:v>
                </c:pt>
                <c:pt idx="17700">
                  <c:v>-0.17286799999999999</c:v>
                </c:pt>
                <c:pt idx="17701">
                  <c:v>-0.173957</c:v>
                </c:pt>
                <c:pt idx="17702">
                  <c:v>-0.17502100000000001</c:v>
                </c:pt>
                <c:pt idx="17703">
                  <c:v>-0.17605399999999999</c:v>
                </c:pt>
                <c:pt idx="17704">
                  <c:v>-0.17705699999999999</c:v>
                </c:pt>
                <c:pt idx="17705">
                  <c:v>-0.17802599999999999</c:v>
                </c:pt>
                <c:pt idx="17706">
                  <c:v>-0.178956</c:v>
                </c:pt>
                <c:pt idx="17707">
                  <c:v>-0.179841</c:v>
                </c:pt>
                <c:pt idx="17708">
                  <c:v>-0.18068300000000001</c:v>
                </c:pt>
                <c:pt idx="17709">
                  <c:v>-0.181481</c:v>
                </c:pt>
                <c:pt idx="17710">
                  <c:v>-0.18223700000000001</c:v>
                </c:pt>
                <c:pt idx="17711">
                  <c:v>-0.18295400000000001</c:v>
                </c:pt>
                <c:pt idx="17712">
                  <c:v>-0.18363299999999999</c:v>
                </c:pt>
                <c:pt idx="17713">
                  <c:v>-0.18427199999999999</c:v>
                </c:pt>
                <c:pt idx="17714">
                  <c:v>-0.18487100000000001</c:v>
                </c:pt>
                <c:pt idx="17715">
                  <c:v>-0.18542600000000001</c:v>
                </c:pt>
                <c:pt idx="17716">
                  <c:v>-0.18593100000000001</c:v>
                </c:pt>
                <c:pt idx="17717">
                  <c:v>-0.18638199999999999</c:v>
                </c:pt>
                <c:pt idx="17718">
                  <c:v>-0.186778</c:v>
                </c:pt>
                <c:pt idx="17719">
                  <c:v>-0.18711700000000001</c:v>
                </c:pt>
                <c:pt idx="17720">
                  <c:v>-0.18740200000000001</c:v>
                </c:pt>
                <c:pt idx="17721">
                  <c:v>-0.187635</c:v>
                </c:pt>
                <c:pt idx="17722">
                  <c:v>-0.18782099999999999</c:v>
                </c:pt>
                <c:pt idx="17723">
                  <c:v>-0.18795999999999999</c:v>
                </c:pt>
                <c:pt idx="17724">
                  <c:v>-0.188055</c:v>
                </c:pt>
                <c:pt idx="17725">
                  <c:v>-0.18811</c:v>
                </c:pt>
                <c:pt idx="17726">
                  <c:v>-0.18812499999999999</c:v>
                </c:pt>
                <c:pt idx="17727">
                  <c:v>-0.18809899999999999</c:v>
                </c:pt>
                <c:pt idx="17728">
                  <c:v>-0.188027</c:v>
                </c:pt>
                <c:pt idx="17729">
                  <c:v>-0.18790999999999999</c:v>
                </c:pt>
                <c:pt idx="17730">
                  <c:v>-0.18775</c:v>
                </c:pt>
                <c:pt idx="17731">
                  <c:v>-0.18754499999999999</c:v>
                </c:pt>
                <c:pt idx="17732">
                  <c:v>-0.18729000000000001</c:v>
                </c:pt>
                <c:pt idx="17733">
                  <c:v>-0.18698100000000001</c:v>
                </c:pt>
                <c:pt idx="17734">
                  <c:v>-0.186615</c:v>
                </c:pt>
                <c:pt idx="17735">
                  <c:v>-0.186192</c:v>
                </c:pt>
                <c:pt idx="17736">
                  <c:v>-0.18571199999999999</c:v>
                </c:pt>
                <c:pt idx="17737">
                  <c:v>-0.18517900000000001</c:v>
                </c:pt>
                <c:pt idx="17738">
                  <c:v>-0.18459400000000001</c:v>
                </c:pt>
                <c:pt idx="17739">
                  <c:v>-0.18395400000000001</c:v>
                </c:pt>
                <c:pt idx="17740">
                  <c:v>-0.18326100000000001</c:v>
                </c:pt>
                <c:pt idx="17741">
                  <c:v>-0.18251600000000001</c:v>
                </c:pt>
                <c:pt idx="17742">
                  <c:v>-0.181727</c:v>
                </c:pt>
                <c:pt idx="17743">
                  <c:v>-0.180898</c:v>
                </c:pt>
                <c:pt idx="17744">
                  <c:v>-0.180032</c:v>
                </c:pt>
                <c:pt idx="17745">
                  <c:v>-0.17912700000000001</c:v>
                </c:pt>
                <c:pt idx="17746">
                  <c:v>-0.17818300000000001</c:v>
                </c:pt>
                <c:pt idx="17747">
                  <c:v>-0.177206</c:v>
                </c:pt>
                <c:pt idx="17748">
                  <c:v>-0.17619899999999999</c:v>
                </c:pt>
                <c:pt idx="17749">
                  <c:v>-0.17516100000000001</c:v>
                </c:pt>
                <c:pt idx="17750">
                  <c:v>-0.17408899999999999</c:v>
                </c:pt>
                <c:pt idx="17751">
                  <c:v>-0.172988</c:v>
                </c:pt>
                <c:pt idx="17752">
                  <c:v>-0.17186299999999999</c:v>
                </c:pt>
                <c:pt idx="17753">
                  <c:v>-0.17071600000000001</c:v>
                </c:pt>
                <c:pt idx="17754">
                  <c:v>-0.16954900000000001</c:v>
                </c:pt>
                <c:pt idx="17755">
                  <c:v>-0.16836200000000001</c:v>
                </c:pt>
                <c:pt idx="17756">
                  <c:v>-0.167155</c:v>
                </c:pt>
                <c:pt idx="17757">
                  <c:v>-0.165936</c:v>
                </c:pt>
                <c:pt idx="17758">
                  <c:v>-0.16470499999999999</c:v>
                </c:pt>
                <c:pt idx="17759">
                  <c:v>-0.16342599999999999</c:v>
                </c:pt>
                <c:pt idx="17760">
                  <c:v>-0.16206499999999999</c:v>
                </c:pt>
                <c:pt idx="17761">
                  <c:v>-0.16066800000000001</c:v>
                </c:pt>
                <c:pt idx="17762">
                  <c:v>-0.15926899999999999</c:v>
                </c:pt>
                <c:pt idx="17763">
                  <c:v>-0.15784200000000001</c:v>
                </c:pt>
                <c:pt idx="17764">
                  <c:v>-0.15637999999999999</c:v>
                </c:pt>
                <c:pt idx="17765">
                  <c:v>-0.15490300000000001</c:v>
                </c:pt>
                <c:pt idx="17766">
                  <c:v>-0.15342</c:v>
                </c:pt>
                <c:pt idx="17767">
                  <c:v>-0.15192800000000001</c:v>
                </c:pt>
                <c:pt idx="17768">
                  <c:v>-0.150424</c:v>
                </c:pt>
                <c:pt idx="17769">
                  <c:v>-0.14890400000000001</c:v>
                </c:pt>
                <c:pt idx="17770">
                  <c:v>-0.147369</c:v>
                </c:pt>
                <c:pt idx="17771">
                  <c:v>-0.14582100000000001</c:v>
                </c:pt>
                <c:pt idx="17772">
                  <c:v>-0.14426600000000001</c:v>
                </c:pt>
                <c:pt idx="17773">
                  <c:v>-0.142705</c:v>
                </c:pt>
                <c:pt idx="17774">
                  <c:v>-0.14114299999999999</c:v>
                </c:pt>
                <c:pt idx="17775">
                  <c:v>-0.13958300000000001</c:v>
                </c:pt>
                <c:pt idx="17776">
                  <c:v>-0.13802900000000001</c:v>
                </c:pt>
                <c:pt idx="17777">
                  <c:v>-0.136487</c:v>
                </c:pt>
                <c:pt idx="17778">
                  <c:v>-0.134961</c:v>
                </c:pt>
                <c:pt idx="17779">
                  <c:v>-0.13345299999999999</c:v>
                </c:pt>
                <c:pt idx="17780">
                  <c:v>-0.131965</c:v>
                </c:pt>
                <c:pt idx="17781">
                  <c:v>-0.130495</c:v>
                </c:pt>
                <c:pt idx="17782">
                  <c:v>-0.12904199999999999</c:v>
                </c:pt>
                <c:pt idx="17783">
                  <c:v>-0.127606</c:v>
                </c:pt>
                <c:pt idx="17784">
                  <c:v>-0.12618699999999999</c:v>
                </c:pt>
                <c:pt idx="17785">
                  <c:v>-0.12478400000000001</c:v>
                </c:pt>
                <c:pt idx="17786">
                  <c:v>-0.123394</c:v>
                </c:pt>
                <c:pt idx="17787">
                  <c:v>-0.122019</c:v>
                </c:pt>
                <c:pt idx="17788">
                  <c:v>-0.120657</c:v>
                </c:pt>
                <c:pt idx="17789">
                  <c:v>-0.11930399999999999</c:v>
                </c:pt>
                <c:pt idx="17790">
                  <c:v>-0.117962</c:v>
                </c:pt>
                <c:pt idx="17791">
                  <c:v>-0.116628</c:v>
                </c:pt>
                <c:pt idx="17792">
                  <c:v>-0.115304</c:v>
                </c:pt>
                <c:pt idx="17793">
                  <c:v>-0.11398999999999999</c:v>
                </c:pt>
                <c:pt idx="17794">
                  <c:v>-0.11268499999999999</c:v>
                </c:pt>
                <c:pt idx="17795">
                  <c:v>-0.11139300000000001</c:v>
                </c:pt>
                <c:pt idx="17796">
                  <c:v>-0.11011700000000001</c:v>
                </c:pt>
                <c:pt idx="17797">
                  <c:v>-0.10885599999999999</c:v>
                </c:pt>
                <c:pt idx="17798">
                  <c:v>-0.107612</c:v>
                </c:pt>
                <c:pt idx="17799">
                  <c:v>-0.10638300000000001</c:v>
                </c:pt>
                <c:pt idx="17800">
                  <c:v>-0.10517</c:v>
                </c:pt>
                <c:pt idx="17801">
                  <c:v>-0.103975</c:v>
                </c:pt>
                <c:pt idx="17802">
                  <c:v>-0.102796</c:v>
                </c:pt>
                <c:pt idx="17803">
                  <c:v>-0.101633</c:v>
                </c:pt>
                <c:pt idx="17804">
                  <c:v>-0.100484</c:v>
                </c:pt>
                <c:pt idx="17805">
                  <c:v>-9.9346500000000004E-2</c:v>
                </c:pt>
                <c:pt idx="17806">
                  <c:v>-9.8218600000000003E-2</c:v>
                </c:pt>
                <c:pt idx="17807">
                  <c:v>-9.7098299999999998E-2</c:v>
                </c:pt>
                <c:pt idx="17808">
                  <c:v>-9.5982899999999996E-2</c:v>
                </c:pt>
                <c:pt idx="17809">
                  <c:v>-9.4868900000000006E-2</c:v>
                </c:pt>
                <c:pt idx="17810">
                  <c:v>-9.3754000000000004E-2</c:v>
                </c:pt>
                <c:pt idx="17811">
                  <c:v>-9.2638899999999996E-2</c:v>
                </c:pt>
                <c:pt idx="17812">
                  <c:v>-9.1526499999999997E-2</c:v>
                </c:pt>
                <c:pt idx="17813">
                  <c:v>-9.0419600000000003E-2</c:v>
                </c:pt>
                <c:pt idx="17814">
                  <c:v>-8.9319300000000004E-2</c:v>
                </c:pt>
                <c:pt idx="17815">
                  <c:v>-8.8225100000000001E-2</c:v>
                </c:pt>
                <c:pt idx="17816">
                  <c:v>-8.7136900000000003E-2</c:v>
                </c:pt>
                <c:pt idx="17817">
                  <c:v>-8.6054000000000005E-2</c:v>
                </c:pt>
                <c:pt idx="17818">
                  <c:v>-8.49747E-2</c:v>
                </c:pt>
                <c:pt idx="17819">
                  <c:v>-8.3896200000000004E-2</c:v>
                </c:pt>
                <c:pt idx="17820">
                  <c:v>-8.2816600000000004E-2</c:v>
                </c:pt>
                <c:pt idx="17821">
                  <c:v>-8.17354E-2</c:v>
                </c:pt>
                <c:pt idx="17822">
                  <c:v>-8.0653100000000005E-2</c:v>
                </c:pt>
                <c:pt idx="17823">
                  <c:v>-7.95709E-2</c:v>
                </c:pt>
                <c:pt idx="17824">
                  <c:v>-7.8489500000000004E-2</c:v>
                </c:pt>
                <c:pt idx="17825">
                  <c:v>-7.7406699999999995E-2</c:v>
                </c:pt>
                <c:pt idx="17826">
                  <c:v>-7.6316499999999995E-2</c:v>
                </c:pt>
                <c:pt idx="17827">
                  <c:v>-7.5214299999999998E-2</c:v>
                </c:pt>
                <c:pt idx="17828">
                  <c:v>-7.4099100000000001E-2</c:v>
                </c:pt>
                <c:pt idx="17829">
                  <c:v>-7.2971400000000006E-2</c:v>
                </c:pt>
                <c:pt idx="17830">
                  <c:v>-7.1831099999999995E-2</c:v>
                </c:pt>
                <c:pt idx="17831">
                  <c:v>-7.0679599999999995E-2</c:v>
                </c:pt>
                <c:pt idx="17832">
                  <c:v>-6.95191E-2</c:v>
                </c:pt>
                <c:pt idx="17833">
                  <c:v>-6.8346299999999999E-2</c:v>
                </c:pt>
                <c:pt idx="17834">
                  <c:v>-6.7153699999999997E-2</c:v>
                </c:pt>
                <c:pt idx="17835">
                  <c:v>-6.59391E-2</c:v>
                </c:pt>
                <c:pt idx="17836">
                  <c:v>-6.4707600000000004E-2</c:v>
                </c:pt>
                <c:pt idx="17837">
                  <c:v>-6.3464900000000005E-2</c:v>
                </c:pt>
                <c:pt idx="17838">
                  <c:v>-6.2214699999999998E-2</c:v>
                </c:pt>
                <c:pt idx="17839">
                  <c:v>-6.0957200000000003E-2</c:v>
                </c:pt>
                <c:pt idx="17840">
                  <c:v>-5.9688199999999997E-2</c:v>
                </c:pt>
                <c:pt idx="17841">
                  <c:v>-5.8402799999999998E-2</c:v>
                </c:pt>
                <c:pt idx="17842">
                  <c:v>-5.7098200000000002E-2</c:v>
                </c:pt>
                <c:pt idx="17843">
                  <c:v>-5.5773700000000002E-2</c:v>
                </c:pt>
                <c:pt idx="17844">
                  <c:v>-5.4430300000000001E-2</c:v>
                </c:pt>
                <c:pt idx="17845">
                  <c:v>-5.3069499999999999E-2</c:v>
                </c:pt>
                <c:pt idx="17846">
                  <c:v>-5.1693599999999999E-2</c:v>
                </c:pt>
                <c:pt idx="17847">
                  <c:v>-5.0306299999999998E-2</c:v>
                </c:pt>
                <c:pt idx="17848">
                  <c:v>-4.8909599999999998E-2</c:v>
                </c:pt>
                <c:pt idx="17849">
                  <c:v>-4.7502599999999999E-2</c:v>
                </c:pt>
                <c:pt idx="17850">
                  <c:v>-4.6082900000000003E-2</c:v>
                </c:pt>
                <c:pt idx="17851">
                  <c:v>-4.46509E-2</c:v>
                </c:pt>
                <c:pt idx="17852">
                  <c:v>-4.3207099999999998E-2</c:v>
                </c:pt>
                <c:pt idx="17853">
                  <c:v>-4.1748500000000001E-2</c:v>
                </c:pt>
                <c:pt idx="17854">
                  <c:v>-4.0272599999999999E-2</c:v>
                </c:pt>
                <c:pt idx="17855">
                  <c:v>-3.8779500000000001E-2</c:v>
                </c:pt>
                <c:pt idx="17856">
                  <c:v>-3.7270600000000001E-2</c:v>
                </c:pt>
                <c:pt idx="17857">
                  <c:v>-3.5748200000000001E-2</c:v>
                </c:pt>
                <c:pt idx="17858">
                  <c:v>-3.4214599999999998E-2</c:v>
                </c:pt>
                <c:pt idx="17859">
                  <c:v>-3.2670400000000002E-2</c:v>
                </c:pt>
                <c:pt idx="17860">
                  <c:v>-3.1115899999999998E-2</c:v>
                </c:pt>
                <c:pt idx="17861">
                  <c:v>-2.9552599999999998E-2</c:v>
                </c:pt>
                <c:pt idx="17862">
                  <c:v>-2.7981900000000001E-2</c:v>
                </c:pt>
                <c:pt idx="17863">
                  <c:v>-2.6402999999999999E-2</c:v>
                </c:pt>
                <c:pt idx="17864">
                  <c:v>-2.4814800000000001E-2</c:v>
                </c:pt>
                <c:pt idx="17865">
                  <c:v>-2.3217600000000001E-2</c:v>
                </c:pt>
                <c:pt idx="17866">
                  <c:v>-2.1613899999999998E-2</c:v>
                </c:pt>
                <c:pt idx="17867">
                  <c:v>-2.0006400000000001E-2</c:v>
                </c:pt>
                <c:pt idx="17868">
                  <c:v>-1.8396599999999999E-2</c:v>
                </c:pt>
                <c:pt idx="17869">
                  <c:v>-1.6784899999999998E-2</c:v>
                </c:pt>
                <c:pt idx="17870">
                  <c:v>-1.51705E-2</c:v>
                </c:pt>
                <c:pt idx="17871">
                  <c:v>-1.3553300000000001E-2</c:v>
                </c:pt>
                <c:pt idx="17872">
                  <c:v>-1.1935100000000001E-2</c:v>
                </c:pt>
                <c:pt idx="17873">
                  <c:v>-1.03178E-2</c:v>
                </c:pt>
                <c:pt idx="17874" formatCode="0.00E+00">
                  <c:v>-8.7019799999999998E-3</c:v>
                </c:pt>
                <c:pt idx="17875" formatCode="0.00E+00">
                  <c:v>-7.0878699999999996E-3</c:v>
                </c:pt>
                <c:pt idx="17876" formatCode="0.00E+00">
                  <c:v>-5.4765400000000002E-3</c:v>
                </c:pt>
                <c:pt idx="17877" formatCode="0.00E+00">
                  <c:v>-3.8693400000000002E-3</c:v>
                </c:pt>
                <c:pt idx="17878" formatCode="0.00E+00">
                  <c:v>-2.26727E-3</c:v>
                </c:pt>
                <c:pt idx="17879" formatCode="0.00E+00">
                  <c:v>-6.7089199999999997E-4</c:v>
                </c:pt>
                <c:pt idx="17880" formatCode="0.00E+00">
                  <c:v>9.1898100000000003E-4</c:v>
                </c:pt>
                <c:pt idx="17881" formatCode="0.00E+00">
                  <c:v>2.5012200000000002E-3</c:v>
                </c:pt>
                <c:pt idx="17882" formatCode="0.00E+00">
                  <c:v>4.0750300000000003E-3</c:v>
                </c:pt>
                <c:pt idx="17883" formatCode="0.00E+00">
                  <c:v>5.6399299999999996E-3</c:v>
                </c:pt>
                <c:pt idx="17884" formatCode="0.00E+00">
                  <c:v>7.1947499999999998E-3</c:v>
                </c:pt>
                <c:pt idx="17885" formatCode="0.00E+00">
                  <c:v>8.7368500000000009E-3</c:v>
                </c:pt>
                <c:pt idx="17886">
                  <c:v>1.0263100000000001E-2</c:v>
                </c:pt>
                <c:pt idx="17887">
                  <c:v>1.1771200000000001E-2</c:v>
                </c:pt>
                <c:pt idx="17888">
                  <c:v>1.3258900000000001E-2</c:v>
                </c:pt>
                <c:pt idx="17889">
                  <c:v>1.47244E-2</c:v>
                </c:pt>
                <c:pt idx="17890">
                  <c:v>1.6165800000000001E-2</c:v>
                </c:pt>
                <c:pt idx="17891">
                  <c:v>1.7580399999999999E-2</c:v>
                </c:pt>
                <c:pt idx="17892">
                  <c:v>1.8966500000000001E-2</c:v>
                </c:pt>
                <c:pt idx="17893">
                  <c:v>2.0322900000000001E-2</c:v>
                </c:pt>
                <c:pt idx="17894">
                  <c:v>2.1649100000000001E-2</c:v>
                </c:pt>
                <c:pt idx="17895">
                  <c:v>2.2944200000000001E-2</c:v>
                </c:pt>
                <c:pt idx="17896">
                  <c:v>2.4206700000000001E-2</c:v>
                </c:pt>
                <c:pt idx="17897">
                  <c:v>2.54343E-2</c:v>
                </c:pt>
                <c:pt idx="17898">
                  <c:v>2.6625300000000001E-2</c:v>
                </c:pt>
                <c:pt idx="17899">
                  <c:v>2.7777699999999999E-2</c:v>
                </c:pt>
                <c:pt idx="17900">
                  <c:v>2.8889000000000001E-2</c:v>
                </c:pt>
                <c:pt idx="17901">
                  <c:v>2.99572E-2</c:v>
                </c:pt>
                <c:pt idx="17902">
                  <c:v>3.0980899999999999E-2</c:v>
                </c:pt>
                <c:pt idx="17903">
                  <c:v>3.1958300000000002E-2</c:v>
                </c:pt>
                <c:pt idx="17904">
                  <c:v>3.2888199999999999E-2</c:v>
                </c:pt>
                <c:pt idx="17905">
                  <c:v>3.3770799999999997E-2</c:v>
                </c:pt>
                <c:pt idx="17906">
                  <c:v>3.46063E-2</c:v>
                </c:pt>
                <c:pt idx="17907">
                  <c:v>3.5394399999999999E-2</c:v>
                </c:pt>
                <c:pt idx="17908">
                  <c:v>3.6135100000000003E-2</c:v>
                </c:pt>
                <c:pt idx="17909">
                  <c:v>3.6828899999999998E-2</c:v>
                </c:pt>
                <c:pt idx="17910">
                  <c:v>3.7473899999999997E-2</c:v>
                </c:pt>
                <c:pt idx="17911">
                  <c:v>3.8067700000000003E-2</c:v>
                </c:pt>
                <c:pt idx="17912">
                  <c:v>3.8609499999999998E-2</c:v>
                </c:pt>
                <c:pt idx="17913">
                  <c:v>3.9097699999999999E-2</c:v>
                </c:pt>
                <c:pt idx="17914">
                  <c:v>3.9529599999999998E-2</c:v>
                </c:pt>
                <c:pt idx="17915">
                  <c:v>3.9903399999999999E-2</c:v>
                </c:pt>
                <c:pt idx="17916">
                  <c:v>4.0218999999999998E-2</c:v>
                </c:pt>
                <c:pt idx="17917">
                  <c:v>4.0475900000000002E-2</c:v>
                </c:pt>
                <c:pt idx="17918">
                  <c:v>4.0673300000000003E-2</c:v>
                </c:pt>
                <c:pt idx="17919">
                  <c:v>4.0810300000000001E-2</c:v>
                </c:pt>
                <c:pt idx="17920">
                  <c:v>4.0886600000000002E-2</c:v>
                </c:pt>
                <c:pt idx="17921">
                  <c:v>4.09027E-2</c:v>
                </c:pt>
                <c:pt idx="17922">
                  <c:v>4.0859199999999998E-2</c:v>
                </c:pt>
                <c:pt idx="17923">
                  <c:v>4.0756100000000003E-2</c:v>
                </c:pt>
                <c:pt idx="17924">
                  <c:v>4.0593200000000003E-2</c:v>
                </c:pt>
                <c:pt idx="17925">
                  <c:v>4.0370700000000002E-2</c:v>
                </c:pt>
                <c:pt idx="17926">
                  <c:v>4.0089600000000003E-2</c:v>
                </c:pt>
                <c:pt idx="17927">
                  <c:v>3.9750199999999999E-2</c:v>
                </c:pt>
                <c:pt idx="17928">
                  <c:v>3.9351799999999999E-2</c:v>
                </c:pt>
                <c:pt idx="17929">
                  <c:v>3.8894199999999997E-2</c:v>
                </c:pt>
                <c:pt idx="17930">
                  <c:v>3.8379000000000003E-2</c:v>
                </c:pt>
                <c:pt idx="17931">
                  <c:v>3.7808300000000003E-2</c:v>
                </c:pt>
                <c:pt idx="17932">
                  <c:v>3.7184300000000003E-2</c:v>
                </c:pt>
                <c:pt idx="17933">
                  <c:v>3.6507900000000003E-2</c:v>
                </c:pt>
                <c:pt idx="17934">
                  <c:v>3.5778799999999999E-2</c:v>
                </c:pt>
                <c:pt idx="17935">
                  <c:v>3.4996600000000003E-2</c:v>
                </c:pt>
                <c:pt idx="17936">
                  <c:v>3.41616E-2</c:v>
                </c:pt>
                <c:pt idx="17937">
                  <c:v>3.3274100000000001E-2</c:v>
                </c:pt>
                <c:pt idx="17938">
                  <c:v>3.2333899999999999E-2</c:v>
                </c:pt>
                <c:pt idx="17939">
                  <c:v>3.1341099999999997E-2</c:v>
                </c:pt>
                <c:pt idx="17940">
                  <c:v>3.0296500000000001E-2</c:v>
                </c:pt>
                <c:pt idx="17941">
                  <c:v>2.9201499999999998E-2</c:v>
                </c:pt>
                <c:pt idx="17942">
                  <c:v>2.80579E-2</c:v>
                </c:pt>
                <c:pt idx="17943">
                  <c:v>2.6868599999999999E-2</c:v>
                </c:pt>
                <c:pt idx="17944">
                  <c:v>2.5637299999999998E-2</c:v>
                </c:pt>
                <c:pt idx="17945">
                  <c:v>2.4366700000000002E-2</c:v>
                </c:pt>
                <c:pt idx="17946">
                  <c:v>2.3058700000000001E-2</c:v>
                </c:pt>
                <c:pt idx="17947">
                  <c:v>2.1714899999999999E-2</c:v>
                </c:pt>
                <c:pt idx="17948">
                  <c:v>2.03365E-2</c:v>
                </c:pt>
                <c:pt idx="17949">
                  <c:v>1.89251E-2</c:v>
                </c:pt>
                <c:pt idx="17950">
                  <c:v>1.7482000000000001E-2</c:v>
                </c:pt>
                <c:pt idx="17951">
                  <c:v>1.6009499999999999E-2</c:v>
                </c:pt>
                <c:pt idx="17952">
                  <c:v>1.4510199999999999E-2</c:v>
                </c:pt>
                <c:pt idx="17953">
                  <c:v>1.29873E-2</c:v>
                </c:pt>
                <c:pt idx="17954">
                  <c:v>1.14421E-2</c:v>
                </c:pt>
                <c:pt idx="17955" formatCode="0.00E+00">
                  <c:v>9.8741999999999996E-3</c:v>
                </c:pt>
                <c:pt idx="17956" formatCode="0.00E+00">
                  <c:v>8.2842799999999998E-3</c:v>
                </c:pt>
                <c:pt idx="17957" formatCode="0.00E+00">
                  <c:v>6.6746000000000002E-3</c:v>
                </c:pt>
                <c:pt idx="17958" formatCode="0.00E+00">
                  <c:v>5.0474400000000003E-3</c:v>
                </c:pt>
                <c:pt idx="17959" formatCode="0.00E+00">
                  <c:v>3.40522E-3</c:v>
                </c:pt>
                <c:pt idx="17960" formatCode="0.00E+00">
                  <c:v>1.75235E-3</c:v>
                </c:pt>
                <c:pt idx="17961" formatCode="0.00E+00">
                  <c:v>9.4314400000000006E-5</c:v>
                </c:pt>
                <c:pt idx="17962" formatCode="0.00E+00">
                  <c:v>-1.5656000000000001E-3</c:v>
                </c:pt>
                <c:pt idx="17963" formatCode="0.00E+00">
                  <c:v>-3.22682E-3</c:v>
                </c:pt>
                <c:pt idx="17964" formatCode="0.00E+00">
                  <c:v>-4.8885300000000003E-3</c:v>
                </c:pt>
                <c:pt idx="17965" formatCode="0.00E+00">
                  <c:v>-6.5474399999999999E-3</c:v>
                </c:pt>
                <c:pt idx="17966" formatCode="0.00E+00">
                  <c:v>-8.19895E-3</c:v>
                </c:pt>
                <c:pt idx="17967" formatCode="0.00E+00">
                  <c:v>-9.8392700000000007E-3</c:v>
                </c:pt>
                <c:pt idx="17968">
                  <c:v>-1.1465899999999999E-2</c:v>
                </c:pt>
                <c:pt idx="17969">
                  <c:v>-1.30767E-2</c:v>
                </c:pt>
                <c:pt idx="17970">
                  <c:v>-1.4668799999999999E-2</c:v>
                </c:pt>
                <c:pt idx="17971">
                  <c:v>-1.6239099999999999E-2</c:v>
                </c:pt>
                <c:pt idx="17972">
                  <c:v>-1.7785700000000002E-2</c:v>
                </c:pt>
                <c:pt idx="17973">
                  <c:v>-1.9308200000000001E-2</c:v>
                </c:pt>
                <c:pt idx="17974">
                  <c:v>-2.0804599999999999E-2</c:v>
                </c:pt>
                <c:pt idx="17975">
                  <c:v>-2.2271200000000001E-2</c:v>
                </c:pt>
                <c:pt idx="17976">
                  <c:v>-2.3705E-2</c:v>
                </c:pt>
                <c:pt idx="17977">
                  <c:v>-2.5105800000000001E-2</c:v>
                </c:pt>
                <c:pt idx="17978">
                  <c:v>-2.6475100000000001E-2</c:v>
                </c:pt>
                <c:pt idx="17979">
                  <c:v>-2.7812300000000002E-2</c:v>
                </c:pt>
                <c:pt idx="17980">
                  <c:v>-2.9111100000000001E-2</c:v>
                </c:pt>
                <c:pt idx="17981">
                  <c:v>-3.03632E-2</c:v>
                </c:pt>
                <c:pt idx="17982">
                  <c:v>-3.1562699999999999E-2</c:v>
                </c:pt>
                <c:pt idx="17983">
                  <c:v>-3.2707100000000003E-2</c:v>
                </c:pt>
                <c:pt idx="17984">
                  <c:v>-3.37953E-2</c:v>
                </c:pt>
                <c:pt idx="17985">
                  <c:v>-3.4824899999999999E-2</c:v>
                </c:pt>
                <c:pt idx="17986">
                  <c:v>-3.5793800000000001E-2</c:v>
                </c:pt>
                <c:pt idx="17987">
                  <c:v>-3.67011E-2</c:v>
                </c:pt>
                <c:pt idx="17988">
                  <c:v>-3.75459E-2</c:v>
                </c:pt>
                <c:pt idx="17989">
                  <c:v>-3.8326699999999998E-2</c:v>
                </c:pt>
                <c:pt idx="17990">
                  <c:v>-3.9042199999999999E-2</c:v>
                </c:pt>
                <c:pt idx="17991">
                  <c:v>-3.9692100000000001E-2</c:v>
                </c:pt>
                <c:pt idx="17992">
                  <c:v>-4.0276399999999997E-2</c:v>
                </c:pt>
                <c:pt idx="17993">
                  <c:v>-4.0794900000000002E-2</c:v>
                </c:pt>
                <c:pt idx="17994">
                  <c:v>-4.1246999999999999E-2</c:v>
                </c:pt>
                <c:pt idx="17995">
                  <c:v>-4.1630899999999998E-2</c:v>
                </c:pt>
                <c:pt idx="17996">
                  <c:v>-4.1944299999999997E-2</c:v>
                </c:pt>
                <c:pt idx="17997">
                  <c:v>-4.2186099999999997E-2</c:v>
                </c:pt>
                <c:pt idx="17998">
                  <c:v>-4.2354799999999998E-2</c:v>
                </c:pt>
                <c:pt idx="17999">
                  <c:v>-4.2447499999999999E-2</c:v>
                </c:pt>
                <c:pt idx="18000">
                  <c:v>-4.2460900000000003E-2</c:v>
                </c:pt>
                <c:pt idx="18001">
                  <c:v>-4.2394800000000003E-2</c:v>
                </c:pt>
                <c:pt idx="18002">
                  <c:v>-4.2252199999999997E-2</c:v>
                </c:pt>
                <c:pt idx="18003">
                  <c:v>-4.20366E-2</c:v>
                </c:pt>
                <c:pt idx="18004">
                  <c:v>-4.1749500000000002E-2</c:v>
                </c:pt>
                <c:pt idx="18005">
                  <c:v>-4.1390200000000002E-2</c:v>
                </c:pt>
                <c:pt idx="18006">
                  <c:v>-4.0957100000000003E-2</c:v>
                </c:pt>
                <c:pt idx="18007">
                  <c:v>-4.0448699999999997E-2</c:v>
                </c:pt>
                <c:pt idx="18008">
                  <c:v>-3.9863200000000001E-2</c:v>
                </c:pt>
                <c:pt idx="18009">
                  <c:v>-3.91974E-2</c:v>
                </c:pt>
                <c:pt idx="18010">
                  <c:v>-3.8447700000000001E-2</c:v>
                </c:pt>
                <c:pt idx="18011">
                  <c:v>-3.7613800000000003E-2</c:v>
                </c:pt>
                <c:pt idx="18012">
                  <c:v>-3.6698799999999997E-2</c:v>
                </c:pt>
                <c:pt idx="18013">
                  <c:v>-3.5705300000000002E-2</c:v>
                </c:pt>
                <c:pt idx="18014">
                  <c:v>-3.4633200000000003E-2</c:v>
                </c:pt>
                <c:pt idx="18015">
                  <c:v>-3.34823E-2</c:v>
                </c:pt>
                <c:pt idx="18016">
                  <c:v>-3.2254699999999997E-2</c:v>
                </c:pt>
                <c:pt idx="18017">
                  <c:v>-3.09544E-2</c:v>
                </c:pt>
                <c:pt idx="18018">
                  <c:v>-2.9583600000000002E-2</c:v>
                </c:pt>
                <c:pt idx="18019">
                  <c:v>-2.8142E-2</c:v>
                </c:pt>
                <c:pt idx="18020">
                  <c:v>-2.6628200000000001E-2</c:v>
                </c:pt>
                <c:pt idx="18021">
                  <c:v>-2.5041600000000001E-2</c:v>
                </c:pt>
                <c:pt idx="18022">
                  <c:v>-2.3382300000000002E-2</c:v>
                </c:pt>
                <c:pt idx="18023">
                  <c:v>-2.1651E-2</c:v>
                </c:pt>
                <c:pt idx="18024">
                  <c:v>-1.98488E-2</c:v>
                </c:pt>
                <c:pt idx="18025">
                  <c:v>-1.7977E-2</c:v>
                </c:pt>
                <c:pt idx="18026">
                  <c:v>-1.6039299999999999E-2</c:v>
                </c:pt>
                <c:pt idx="18027">
                  <c:v>-1.40413E-2</c:v>
                </c:pt>
                <c:pt idx="18028">
                  <c:v>-1.1988199999999999E-2</c:v>
                </c:pt>
                <c:pt idx="18029" formatCode="0.00E+00">
                  <c:v>-9.8819900000000002E-3</c:v>
                </c:pt>
                <c:pt idx="18030" formatCode="0.00E+00">
                  <c:v>-7.7220800000000001E-3</c:v>
                </c:pt>
                <c:pt idx="18031" formatCode="0.00E+00">
                  <c:v>-5.5091300000000001E-3</c:v>
                </c:pt>
                <c:pt idx="18032" formatCode="0.00E+00">
                  <c:v>-3.2456999999999998E-3</c:v>
                </c:pt>
                <c:pt idx="18033" formatCode="0.00E+00">
                  <c:v>-9.3541299999999996E-4</c:v>
                </c:pt>
                <c:pt idx="18034" formatCode="0.00E+00">
                  <c:v>1.4174000000000001E-3</c:v>
                </c:pt>
                <c:pt idx="18035" formatCode="0.00E+00">
                  <c:v>3.80993E-3</c:v>
                </c:pt>
                <c:pt idx="18036" formatCode="0.00E+00">
                  <c:v>6.2407000000000001E-3</c:v>
                </c:pt>
                <c:pt idx="18037" formatCode="0.00E+00">
                  <c:v>8.7056900000000003E-3</c:v>
                </c:pt>
                <c:pt idx="18038">
                  <c:v>1.11988E-2</c:v>
                </c:pt>
                <c:pt idx="18039">
                  <c:v>1.3715E-2</c:v>
                </c:pt>
                <c:pt idx="18040">
                  <c:v>1.6249E-2</c:v>
                </c:pt>
                <c:pt idx="18041">
                  <c:v>1.8794100000000001E-2</c:v>
                </c:pt>
                <c:pt idx="18042">
                  <c:v>2.1345099999999999E-2</c:v>
                </c:pt>
                <c:pt idx="18043">
                  <c:v>2.3900600000000001E-2</c:v>
                </c:pt>
                <c:pt idx="18044">
                  <c:v>2.6460600000000001E-2</c:v>
                </c:pt>
                <c:pt idx="18045">
                  <c:v>2.90219E-2</c:v>
                </c:pt>
                <c:pt idx="18046">
                  <c:v>3.1579099999999999E-2</c:v>
                </c:pt>
                <c:pt idx="18047">
                  <c:v>3.4129100000000002E-2</c:v>
                </c:pt>
                <c:pt idx="18048">
                  <c:v>3.6672299999999998E-2</c:v>
                </c:pt>
                <c:pt idx="18049">
                  <c:v>3.9209000000000001E-2</c:v>
                </c:pt>
                <c:pt idx="18050">
                  <c:v>4.1735899999999999E-2</c:v>
                </c:pt>
                <c:pt idx="18051">
                  <c:v>4.4247500000000002E-2</c:v>
                </c:pt>
                <c:pt idx="18052">
                  <c:v>4.6739099999999999E-2</c:v>
                </c:pt>
                <c:pt idx="18053">
                  <c:v>4.92077E-2</c:v>
                </c:pt>
                <c:pt idx="18054">
                  <c:v>5.1651200000000001E-2</c:v>
                </c:pt>
                <c:pt idx="18055">
                  <c:v>5.4066400000000001E-2</c:v>
                </c:pt>
                <c:pt idx="18056">
                  <c:v>5.6449899999999997E-2</c:v>
                </c:pt>
                <c:pt idx="18057">
                  <c:v>5.8800199999999997E-2</c:v>
                </c:pt>
                <c:pt idx="18058">
                  <c:v>6.1117400000000002E-2</c:v>
                </c:pt>
                <c:pt idx="18059">
                  <c:v>6.3398800000000005E-2</c:v>
                </c:pt>
                <c:pt idx="18060">
                  <c:v>6.5638600000000005E-2</c:v>
                </c:pt>
                <c:pt idx="18061">
                  <c:v>6.7832900000000002E-2</c:v>
                </c:pt>
                <c:pt idx="18062">
                  <c:v>6.9982100000000005E-2</c:v>
                </c:pt>
                <c:pt idx="18063">
                  <c:v>7.2086399999999995E-2</c:v>
                </c:pt>
                <c:pt idx="18064">
                  <c:v>7.4141200000000004E-2</c:v>
                </c:pt>
                <c:pt idx="18065">
                  <c:v>7.6139600000000002E-2</c:v>
                </c:pt>
                <c:pt idx="18066">
                  <c:v>7.8075800000000001E-2</c:v>
                </c:pt>
                <c:pt idx="18067">
                  <c:v>7.9947699999999997E-2</c:v>
                </c:pt>
                <c:pt idx="18068">
                  <c:v>8.1756400000000007E-2</c:v>
                </c:pt>
                <c:pt idx="18069">
                  <c:v>8.3500699999999997E-2</c:v>
                </c:pt>
                <c:pt idx="18070">
                  <c:v>8.5175899999999999E-2</c:v>
                </c:pt>
                <c:pt idx="18071">
                  <c:v>8.6777900000000005E-2</c:v>
                </c:pt>
                <c:pt idx="18072">
                  <c:v>8.8307099999999999E-2</c:v>
                </c:pt>
                <c:pt idx="18073">
                  <c:v>8.9765499999999998E-2</c:v>
                </c:pt>
                <c:pt idx="18074">
                  <c:v>9.1153300000000007E-2</c:v>
                </c:pt>
                <c:pt idx="18075">
                  <c:v>9.2469599999999999E-2</c:v>
                </c:pt>
                <c:pt idx="18076">
                  <c:v>9.3715800000000002E-2</c:v>
                </c:pt>
                <c:pt idx="18077">
                  <c:v>9.4892900000000002E-2</c:v>
                </c:pt>
                <c:pt idx="18078">
                  <c:v>9.5996200000000004E-2</c:v>
                </c:pt>
                <c:pt idx="18079">
                  <c:v>9.7017199999999998E-2</c:v>
                </c:pt>
                <c:pt idx="18080">
                  <c:v>9.7953200000000004E-2</c:v>
                </c:pt>
                <c:pt idx="18081">
                  <c:v>9.8808699999999999E-2</c:v>
                </c:pt>
                <c:pt idx="18082">
                  <c:v>9.9587800000000004E-2</c:v>
                </c:pt>
                <c:pt idx="18083">
                  <c:v>0.10029</c:v>
                </c:pt>
                <c:pt idx="18084">
                  <c:v>0.100913</c:v>
                </c:pt>
                <c:pt idx="18085">
                  <c:v>0.101453</c:v>
                </c:pt>
                <c:pt idx="18086">
                  <c:v>0.101909</c:v>
                </c:pt>
                <c:pt idx="18087">
                  <c:v>0.102283</c:v>
                </c:pt>
                <c:pt idx="18088">
                  <c:v>0.102576</c:v>
                </c:pt>
                <c:pt idx="18089">
                  <c:v>0.10279000000000001</c:v>
                </c:pt>
                <c:pt idx="18090">
                  <c:v>0.102921</c:v>
                </c:pt>
                <c:pt idx="18091">
                  <c:v>0.102964</c:v>
                </c:pt>
                <c:pt idx="18092">
                  <c:v>0.102921</c:v>
                </c:pt>
                <c:pt idx="18093">
                  <c:v>0.102795</c:v>
                </c:pt>
                <c:pt idx="18094">
                  <c:v>0.102587</c:v>
                </c:pt>
                <c:pt idx="18095">
                  <c:v>0.102294</c:v>
                </c:pt>
                <c:pt idx="18096">
                  <c:v>0.10191500000000001</c:v>
                </c:pt>
                <c:pt idx="18097">
                  <c:v>0.101454</c:v>
                </c:pt>
                <c:pt idx="18098">
                  <c:v>0.100915</c:v>
                </c:pt>
                <c:pt idx="18099">
                  <c:v>0.100298</c:v>
                </c:pt>
                <c:pt idx="18100">
                  <c:v>9.9602999999999997E-2</c:v>
                </c:pt>
                <c:pt idx="18101">
                  <c:v>9.8830100000000004E-2</c:v>
                </c:pt>
                <c:pt idx="18102">
                  <c:v>9.7983299999999995E-2</c:v>
                </c:pt>
                <c:pt idx="18103">
                  <c:v>9.7064899999999996E-2</c:v>
                </c:pt>
                <c:pt idx="18104">
                  <c:v>9.6075900000000006E-2</c:v>
                </c:pt>
                <c:pt idx="18105">
                  <c:v>9.5018000000000005E-2</c:v>
                </c:pt>
                <c:pt idx="18106">
                  <c:v>9.3893900000000002E-2</c:v>
                </c:pt>
                <c:pt idx="18107">
                  <c:v>9.2703900000000006E-2</c:v>
                </c:pt>
                <c:pt idx="18108">
                  <c:v>9.1445600000000002E-2</c:v>
                </c:pt>
                <c:pt idx="18109">
                  <c:v>9.01174E-2</c:v>
                </c:pt>
                <c:pt idx="18110">
                  <c:v>8.8721599999999998E-2</c:v>
                </c:pt>
                <c:pt idx="18111">
                  <c:v>8.7264499999999995E-2</c:v>
                </c:pt>
                <c:pt idx="18112">
                  <c:v>8.5752800000000004E-2</c:v>
                </c:pt>
                <c:pt idx="18113">
                  <c:v>8.4190699999999993E-2</c:v>
                </c:pt>
                <c:pt idx="18114">
                  <c:v>8.2578299999999993E-2</c:v>
                </c:pt>
                <c:pt idx="18115">
                  <c:v>8.0912300000000006E-2</c:v>
                </c:pt>
                <c:pt idx="18116">
                  <c:v>7.9195199999999993E-2</c:v>
                </c:pt>
                <c:pt idx="18117">
                  <c:v>7.7437300000000001E-2</c:v>
                </c:pt>
                <c:pt idx="18118">
                  <c:v>7.5647800000000001E-2</c:v>
                </c:pt>
                <c:pt idx="18119">
                  <c:v>7.3827900000000002E-2</c:v>
                </c:pt>
                <c:pt idx="18120">
                  <c:v>7.1975499999999998E-2</c:v>
                </c:pt>
                <c:pt idx="18121">
                  <c:v>7.0089899999999997E-2</c:v>
                </c:pt>
                <c:pt idx="18122">
                  <c:v>6.8173300000000006E-2</c:v>
                </c:pt>
                <c:pt idx="18123">
                  <c:v>6.6229099999999999E-2</c:v>
                </c:pt>
                <c:pt idx="18124">
                  <c:v>6.4260200000000003E-2</c:v>
                </c:pt>
                <c:pt idx="18125">
                  <c:v>6.2273099999999998E-2</c:v>
                </c:pt>
                <c:pt idx="18126">
                  <c:v>6.0276400000000001E-2</c:v>
                </c:pt>
                <c:pt idx="18127">
                  <c:v>5.8272999999999998E-2</c:v>
                </c:pt>
                <c:pt idx="18128">
                  <c:v>5.62567E-2</c:v>
                </c:pt>
                <c:pt idx="18129">
                  <c:v>5.4223399999999998E-2</c:v>
                </c:pt>
                <c:pt idx="18130">
                  <c:v>5.2176399999999998E-2</c:v>
                </c:pt>
                <c:pt idx="18131">
                  <c:v>5.0119700000000003E-2</c:v>
                </c:pt>
                <c:pt idx="18132">
                  <c:v>4.8054199999999998E-2</c:v>
                </c:pt>
                <c:pt idx="18133">
                  <c:v>4.5982799999999997E-2</c:v>
                </c:pt>
                <c:pt idx="18134">
                  <c:v>4.3910900000000003E-2</c:v>
                </c:pt>
                <c:pt idx="18135">
                  <c:v>4.1845E-2</c:v>
                </c:pt>
                <c:pt idx="18136">
                  <c:v>3.9789100000000001E-2</c:v>
                </c:pt>
                <c:pt idx="18137">
                  <c:v>3.7745300000000002E-2</c:v>
                </c:pt>
                <c:pt idx="18138">
                  <c:v>3.5713700000000001E-2</c:v>
                </c:pt>
                <c:pt idx="18139">
                  <c:v>3.3691699999999998E-2</c:v>
                </c:pt>
                <c:pt idx="18140">
                  <c:v>3.1675399999999999E-2</c:v>
                </c:pt>
                <c:pt idx="18141">
                  <c:v>2.9662999999999998E-2</c:v>
                </c:pt>
                <c:pt idx="18142">
                  <c:v>2.76548E-2</c:v>
                </c:pt>
                <c:pt idx="18143">
                  <c:v>2.56522E-2</c:v>
                </c:pt>
                <c:pt idx="18144">
                  <c:v>2.3660500000000001E-2</c:v>
                </c:pt>
                <c:pt idx="18145">
                  <c:v>2.16873E-2</c:v>
                </c:pt>
                <c:pt idx="18146">
                  <c:v>1.9738499999999999E-2</c:v>
                </c:pt>
                <c:pt idx="18147">
                  <c:v>1.7816599999999998E-2</c:v>
                </c:pt>
                <c:pt idx="18148">
                  <c:v>1.5923699999999999E-2</c:v>
                </c:pt>
                <c:pt idx="18149">
                  <c:v>1.40641E-2</c:v>
                </c:pt>
                <c:pt idx="18150">
                  <c:v>1.22425E-2</c:v>
                </c:pt>
                <c:pt idx="18151">
                  <c:v>1.0459700000000001E-2</c:v>
                </c:pt>
                <c:pt idx="18152" formatCode="0.00E+00">
                  <c:v>8.7118100000000004E-3</c:v>
                </c:pt>
                <c:pt idx="18153" formatCode="0.00E+00">
                  <c:v>6.9946100000000001E-3</c:v>
                </c:pt>
                <c:pt idx="18154" formatCode="0.00E+00">
                  <c:v>5.3065300000000003E-3</c:v>
                </c:pt>
                <c:pt idx="18155" formatCode="0.00E+00">
                  <c:v>3.6462899999999999E-3</c:v>
                </c:pt>
                <c:pt idx="18156" formatCode="0.00E+00">
                  <c:v>2.01286E-3</c:v>
                </c:pt>
                <c:pt idx="18157" formatCode="0.00E+00">
                  <c:v>4.0706100000000001E-4</c:v>
                </c:pt>
                <c:pt idx="18158" formatCode="0.00E+00">
                  <c:v>-1.1695900000000001E-3</c:v>
                </c:pt>
                <c:pt idx="18159" formatCode="0.00E+00">
                  <c:v>-2.7167200000000002E-3</c:v>
                </c:pt>
                <c:pt idx="18160" formatCode="0.00E+00">
                  <c:v>-4.23545E-3</c:v>
                </c:pt>
                <c:pt idx="18161" formatCode="0.00E+00">
                  <c:v>-5.7273100000000002E-3</c:v>
                </c:pt>
                <c:pt idx="18162" formatCode="0.00E+00">
                  <c:v>-7.1947299999999999E-3</c:v>
                </c:pt>
                <c:pt idx="18163" formatCode="0.00E+00">
                  <c:v>-8.6398900000000008E-3</c:v>
                </c:pt>
                <c:pt idx="18164">
                  <c:v>-1.0060100000000001E-2</c:v>
                </c:pt>
                <c:pt idx="18165">
                  <c:v>-1.1451100000000001E-2</c:v>
                </c:pt>
                <c:pt idx="18166">
                  <c:v>-1.28144E-2</c:v>
                </c:pt>
                <c:pt idx="18167">
                  <c:v>-1.4156E-2</c:v>
                </c:pt>
                <c:pt idx="18168">
                  <c:v>-1.5478E-2</c:v>
                </c:pt>
                <c:pt idx="18169">
                  <c:v>-1.67765E-2</c:v>
                </c:pt>
                <c:pt idx="18170">
                  <c:v>-1.8045200000000001E-2</c:v>
                </c:pt>
                <c:pt idx="18171">
                  <c:v>-1.9283399999999999E-2</c:v>
                </c:pt>
                <c:pt idx="18172">
                  <c:v>-2.0494200000000001E-2</c:v>
                </c:pt>
                <c:pt idx="18173">
                  <c:v>-2.1678200000000002E-2</c:v>
                </c:pt>
                <c:pt idx="18174">
                  <c:v>-2.2832000000000002E-2</c:v>
                </c:pt>
                <c:pt idx="18175">
                  <c:v>-2.3950900000000001E-2</c:v>
                </c:pt>
                <c:pt idx="18176">
                  <c:v>-2.5032499999999999E-2</c:v>
                </c:pt>
                <c:pt idx="18177">
                  <c:v>-2.6076200000000001E-2</c:v>
                </c:pt>
                <c:pt idx="18178">
                  <c:v>-2.70776E-2</c:v>
                </c:pt>
                <c:pt idx="18179">
                  <c:v>-2.80287E-2</c:v>
                </c:pt>
                <c:pt idx="18180">
                  <c:v>-2.8928599999999999E-2</c:v>
                </c:pt>
                <c:pt idx="18181">
                  <c:v>-2.97848E-2</c:v>
                </c:pt>
                <c:pt idx="18182">
                  <c:v>-3.0606600000000001E-2</c:v>
                </c:pt>
                <c:pt idx="18183">
                  <c:v>-3.1400699999999997E-2</c:v>
                </c:pt>
                <c:pt idx="18184">
                  <c:v>-3.21713E-2</c:v>
                </c:pt>
                <c:pt idx="18185">
                  <c:v>-3.2918299999999998E-2</c:v>
                </c:pt>
                <c:pt idx="18186">
                  <c:v>-3.3640499999999997E-2</c:v>
                </c:pt>
                <c:pt idx="18187">
                  <c:v>-3.43399E-2</c:v>
                </c:pt>
                <c:pt idx="18188">
                  <c:v>-3.5021099999999999E-2</c:v>
                </c:pt>
                <c:pt idx="18189">
                  <c:v>-3.5687900000000002E-2</c:v>
                </c:pt>
                <c:pt idx="18190">
                  <c:v>-3.6341199999999997E-2</c:v>
                </c:pt>
                <c:pt idx="18191">
                  <c:v>-3.6977000000000003E-2</c:v>
                </c:pt>
                <c:pt idx="18192">
                  <c:v>-3.7589400000000002E-2</c:v>
                </c:pt>
                <c:pt idx="18193">
                  <c:v>-3.8177500000000003E-2</c:v>
                </c:pt>
                <c:pt idx="18194">
                  <c:v>-3.8746700000000002E-2</c:v>
                </c:pt>
                <c:pt idx="18195">
                  <c:v>-3.9302200000000002E-2</c:v>
                </c:pt>
                <c:pt idx="18196">
                  <c:v>-3.9844600000000001E-2</c:v>
                </c:pt>
                <c:pt idx="18197">
                  <c:v>-4.03699E-2</c:v>
                </c:pt>
                <c:pt idx="18198">
                  <c:v>-4.0871999999999999E-2</c:v>
                </c:pt>
                <c:pt idx="18199">
                  <c:v>-4.1346899999999999E-2</c:v>
                </c:pt>
                <c:pt idx="18200">
                  <c:v>-4.17936E-2</c:v>
                </c:pt>
                <c:pt idx="18201">
                  <c:v>-4.2211699999999998E-2</c:v>
                </c:pt>
                <c:pt idx="18202">
                  <c:v>-4.2602000000000001E-2</c:v>
                </c:pt>
                <c:pt idx="18203">
                  <c:v>-4.2969599999999997E-2</c:v>
                </c:pt>
                <c:pt idx="18204">
                  <c:v>-4.3322399999999997E-2</c:v>
                </c:pt>
                <c:pt idx="18205">
                  <c:v>-4.3664399999999999E-2</c:v>
                </c:pt>
                <c:pt idx="18206">
                  <c:v>-4.3994199999999997E-2</c:v>
                </c:pt>
                <c:pt idx="18207">
                  <c:v>-4.43092E-2</c:v>
                </c:pt>
                <c:pt idx="18208">
                  <c:v>-4.46089E-2</c:v>
                </c:pt>
                <c:pt idx="18209">
                  <c:v>-4.4891800000000003E-2</c:v>
                </c:pt>
                <c:pt idx="18210">
                  <c:v>-4.5156200000000001E-2</c:v>
                </c:pt>
                <c:pt idx="18211">
                  <c:v>-4.5404600000000003E-2</c:v>
                </c:pt>
                <c:pt idx="18212">
                  <c:v>-4.5639800000000001E-2</c:v>
                </c:pt>
                <c:pt idx="18213">
                  <c:v>-4.5858099999999999E-2</c:v>
                </c:pt>
                <c:pt idx="18214">
                  <c:v>-4.60572E-2</c:v>
                </c:pt>
                <c:pt idx="18215">
                  <c:v>-4.6243199999999998E-2</c:v>
                </c:pt>
                <c:pt idx="18216">
                  <c:v>-4.64257E-2</c:v>
                </c:pt>
                <c:pt idx="18217">
                  <c:v>-4.66086E-2</c:v>
                </c:pt>
                <c:pt idx="18218">
                  <c:v>-4.6795200000000002E-2</c:v>
                </c:pt>
                <c:pt idx="18219">
                  <c:v>-4.6993E-2</c:v>
                </c:pt>
                <c:pt idx="18220">
                  <c:v>-4.7205900000000002E-2</c:v>
                </c:pt>
                <c:pt idx="18221">
                  <c:v>-4.7431599999999997E-2</c:v>
                </c:pt>
                <c:pt idx="18222">
                  <c:v>-4.7665600000000002E-2</c:v>
                </c:pt>
                <c:pt idx="18223">
                  <c:v>-4.7904299999999997E-2</c:v>
                </c:pt>
                <c:pt idx="18224">
                  <c:v>-4.81438E-2</c:v>
                </c:pt>
                <c:pt idx="18225">
                  <c:v>-4.8376500000000003E-2</c:v>
                </c:pt>
                <c:pt idx="18226">
                  <c:v>-4.8597799999999997E-2</c:v>
                </c:pt>
                <c:pt idx="18227">
                  <c:v>-4.8814200000000002E-2</c:v>
                </c:pt>
                <c:pt idx="18228">
                  <c:v>-4.9037200000000003E-2</c:v>
                </c:pt>
                <c:pt idx="18229">
                  <c:v>-4.9273699999999997E-2</c:v>
                </c:pt>
                <c:pt idx="18230">
                  <c:v>-4.9523499999999998E-2</c:v>
                </c:pt>
                <c:pt idx="18231">
                  <c:v>-4.9784399999999999E-2</c:v>
                </c:pt>
                <c:pt idx="18232">
                  <c:v>-5.0053500000000001E-2</c:v>
                </c:pt>
                <c:pt idx="18233">
                  <c:v>-5.0326999999999997E-2</c:v>
                </c:pt>
                <c:pt idx="18234">
                  <c:v>-5.0602399999999999E-2</c:v>
                </c:pt>
                <c:pt idx="18235">
                  <c:v>-5.08797E-2</c:v>
                </c:pt>
                <c:pt idx="18236">
                  <c:v>-5.1161100000000001E-2</c:v>
                </c:pt>
                <c:pt idx="18237">
                  <c:v>-5.1450700000000002E-2</c:v>
                </c:pt>
                <c:pt idx="18238">
                  <c:v>-5.1750900000000002E-2</c:v>
                </c:pt>
                <c:pt idx="18239">
                  <c:v>-5.2061499999999997E-2</c:v>
                </c:pt>
                <c:pt idx="18240">
                  <c:v>-5.2384500000000001E-2</c:v>
                </c:pt>
                <c:pt idx="18241">
                  <c:v>-5.2723699999999998E-2</c:v>
                </c:pt>
                <c:pt idx="18242">
                  <c:v>-5.3080500000000003E-2</c:v>
                </c:pt>
                <c:pt idx="18243">
                  <c:v>-5.34542E-2</c:v>
                </c:pt>
                <c:pt idx="18244">
                  <c:v>-5.3844900000000001E-2</c:v>
                </c:pt>
                <c:pt idx="18245">
                  <c:v>-5.4253700000000002E-2</c:v>
                </c:pt>
                <c:pt idx="18246">
                  <c:v>-5.4681800000000003E-2</c:v>
                </c:pt>
                <c:pt idx="18247">
                  <c:v>-5.5126799999999997E-2</c:v>
                </c:pt>
                <c:pt idx="18248">
                  <c:v>-5.5582100000000002E-2</c:v>
                </c:pt>
                <c:pt idx="18249">
                  <c:v>-5.60422E-2</c:v>
                </c:pt>
                <c:pt idx="18250">
                  <c:v>-5.6509200000000002E-2</c:v>
                </c:pt>
                <c:pt idx="18251">
                  <c:v>-5.6988999999999998E-2</c:v>
                </c:pt>
                <c:pt idx="18252">
                  <c:v>-5.74835E-2</c:v>
                </c:pt>
                <c:pt idx="18253">
                  <c:v>-5.7990300000000002E-2</c:v>
                </c:pt>
                <c:pt idx="18254">
                  <c:v>-5.8509499999999999E-2</c:v>
                </c:pt>
                <c:pt idx="18255">
                  <c:v>-5.90433E-2</c:v>
                </c:pt>
                <c:pt idx="18256">
                  <c:v>-5.9592600000000003E-2</c:v>
                </c:pt>
                <c:pt idx="18257">
                  <c:v>-6.0156399999999999E-2</c:v>
                </c:pt>
                <c:pt idx="18258">
                  <c:v>-6.07334E-2</c:v>
                </c:pt>
                <c:pt idx="18259">
                  <c:v>-6.1322700000000001E-2</c:v>
                </c:pt>
                <c:pt idx="18260">
                  <c:v>-6.19216E-2</c:v>
                </c:pt>
                <c:pt idx="18261">
                  <c:v>-6.2526399999999996E-2</c:v>
                </c:pt>
                <c:pt idx="18262">
                  <c:v>-6.3138899999999998E-2</c:v>
                </c:pt>
                <c:pt idx="18263">
                  <c:v>-6.3766199999999995E-2</c:v>
                </c:pt>
                <c:pt idx="18264">
                  <c:v>-6.4412899999999995E-2</c:v>
                </c:pt>
                <c:pt idx="18265">
                  <c:v>-6.5076999999999996E-2</c:v>
                </c:pt>
                <c:pt idx="18266">
                  <c:v>-6.5749000000000002E-2</c:v>
                </c:pt>
                <c:pt idx="18267">
                  <c:v>-6.6417299999999999E-2</c:v>
                </c:pt>
                <c:pt idx="18268">
                  <c:v>-6.7074300000000003E-2</c:v>
                </c:pt>
                <c:pt idx="18269">
                  <c:v>-6.7716499999999999E-2</c:v>
                </c:pt>
                <c:pt idx="18270">
                  <c:v>-6.8346500000000004E-2</c:v>
                </c:pt>
                <c:pt idx="18271">
                  <c:v>-6.8973099999999996E-2</c:v>
                </c:pt>
                <c:pt idx="18272">
                  <c:v>-6.9600200000000001E-2</c:v>
                </c:pt>
                <c:pt idx="18273">
                  <c:v>-7.0222800000000002E-2</c:v>
                </c:pt>
                <c:pt idx="18274">
                  <c:v>-7.0838300000000007E-2</c:v>
                </c:pt>
                <c:pt idx="18275">
                  <c:v>-7.1455400000000002E-2</c:v>
                </c:pt>
                <c:pt idx="18276">
                  <c:v>-7.2086300000000006E-2</c:v>
                </c:pt>
                <c:pt idx="18277">
                  <c:v>-7.2736599999999998E-2</c:v>
                </c:pt>
                <c:pt idx="18278">
                  <c:v>-7.3407399999999998E-2</c:v>
                </c:pt>
                <c:pt idx="18279">
                  <c:v>-7.4099399999999996E-2</c:v>
                </c:pt>
                <c:pt idx="18280">
                  <c:v>-7.4813199999999996E-2</c:v>
                </c:pt>
                <c:pt idx="18281">
                  <c:v>-7.5549000000000005E-2</c:v>
                </c:pt>
                <c:pt idx="18282">
                  <c:v>-7.6305700000000004E-2</c:v>
                </c:pt>
                <c:pt idx="18283">
                  <c:v>-7.7078499999999994E-2</c:v>
                </c:pt>
                <c:pt idx="18284">
                  <c:v>-7.7861E-2</c:v>
                </c:pt>
                <c:pt idx="18285">
                  <c:v>-7.8645699999999999E-2</c:v>
                </c:pt>
                <c:pt idx="18286">
                  <c:v>-7.9423400000000005E-2</c:v>
                </c:pt>
                <c:pt idx="18287">
                  <c:v>-8.0184099999999994E-2</c:v>
                </c:pt>
                <c:pt idx="18288">
                  <c:v>-8.0922599999999997E-2</c:v>
                </c:pt>
                <c:pt idx="18289">
                  <c:v>-8.1636200000000006E-2</c:v>
                </c:pt>
                <c:pt idx="18290">
                  <c:v>-8.2317899999999999E-2</c:v>
                </c:pt>
                <c:pt idx="18291">
                  <c:v>-8.2963099999999998E-2</c:v>
                </c:pt>
                <c:pt idx="18292">
                  <c:v>-8.35761E-2</c:v>
                </c:pt>
                <c:pt idx="18293">
                  <c:v>-8.4166299999999999E-2</c:v>
                </c:pt>
                <c:pt idx="18294">
                  <c:v>-8.4742200000000004E-2</c:v>
                </c:pt>
                <c:pt idx="18295">
                  <c:v>-8.53101E-2</c:v>
                </c:pt>
                <c:pt idx="18296">
                  <c:v>-8.5871000000000003E-2</c:v>
                </c:pt>
                <c:pt idx="18297">
                  <c:v>-8.6418900000000007E-2</c:v>
                </c:pt>
                <c:pt idx="18298">
                  <c:v>-8.6946399999999993E-2</c:v>
                </c:pt>
                <c:pt idx="18299">
                  <c:v>-8.7453199999999995E-2</c:v>
                </c:pt>
                <c:pt idx="18300">
                  <c:v>-8.7942699999999999E-2</c:v>
                </c:pt>
                <c:pt idx="18301">
                  <c:v>-8.8414099999999995E-2</c:v>
                </c:pt>
                <c:pt idx="18302">
                  <c:v>-8.8865200000000005E-2</c:v>
                </c:pt>
                <c:pt idx="18303">
                  <c:v>-8.9301699999999998E-2</c:v>
                </c:pt>
                <c:pt idx="18304">
                  <c:v>-8.9738899999999996E-2</c:v>
                </c:pt>
                <c:pt idx="18305">
                  <c:v>-9.0187299999999998E-2</c:v>
                </c:pt>
                <c:pt idx="18306">
                  <c:v>-9.0647900000000003E-2</c:v>
                </c:pt>
                <c:pt idx="18307">
                  <c:v>-9.1120599999999996E-2</c:v>
                </c:pt>
                <c:pt idx="18308">
                  <c:v>-9.1606199999999999E-2</c:v>
                </c:pt>
                <c:pt idx="18309">
                  <c:v>-9.2101699999999995E-2</c:v>
                </c:pt>
                <c:pt idx="18310">
                  <c:v>-9.2599699999999993E-2</c:v>
                </c:pt>
                <c:pt idx="18311">
                  <c:v>-9.3096399999999996E-2</c:v>
                </c:pt>
                <c:pt idx="18312">
                  <c:v>-9.3593700000000002E-2</c:v>
                </c:pt>
                <c:pt idx="18313">
                  <c:v>-9.4092599999999998E-2</c:v>
                </c:pt>
                <c:pt idx="18314">
                  <c:v>-9.4592999999999997E-2</c:v>
                </c:pt>
                <c:pt idx="18315">
                  <c:v>-9.5098199999999994E-2</c:v>
                </c:pt>
                <c:pt idx="18316">
                  <c:v>-9.5608299999999993E-2</c:v>
                </c:pt>
                <c:pt idx="18317">
                  <c:v>-9.6113299999999999E-2</c:v>
                </c:pt>
                <c:pt idx="18318">
                  <c:v>-9.6602900000000005E-2</c:v>
                </c:pt>
                <c:pt idx="18319">
                  <c:v>-9.7078600000000001E-2</c:v>
                </c:pt>
                <c:pt idx="18320">
                  <c:v>-9.7548999999999997E-2</c:v>
                </c:pt>
                <c:pt idx="18321">
                  <c:v>-9.8020399999999994E-2</c:v>
                </c:pt>
                <c:pt idx="18322">
                  <c:v>-9.8494999999999999E-2</c:v>
                </c:pt>
                <c:pt idx="18323">
                  <c:v>-9.8974699999999999E-2</c:v>
                </c:pt>
                <c:pt idx="18324">
                  <c:v>-9.9463800000000005E-2</c:v>
                </c:pt>
                <c:pt idx="18325">
                  <c:v>-9.9965399999999996E-2</c:v>
                </c:pt>
                <c:pt idx="18326">
                  <c:v>-0.10048</c:v>
                </c:pt>
                <c:pt idx="18327">
                  <c:v>-0.101008</c:v>
                </c:pt>
                <c:pt idx="18328">
                  <c:v>-0.10155699999999999</c:v>
                </c:pt>
                <c:pt idx="18329">
                  <c:v>-0.10212300000000001</c:v>
                </c:pt>
                <c:pt idx="18330">
                  <c:v>-0.102697</c:v>
                </c:pt>
                <c:pt idx="18331">
                  <c:v>-0.103272</c:v>
                </c:pt>
                <c:pt idx="18332">
                  <c:v>-0.103852</c:v>
                </c:pt>
                <c:pt idx="18333">
                  <c:v>-0.104446</c:v>
                </c:pt>
                <c:pt idx="18334">
                  <c:v>-0.105056</c:v>
                </c:pt>
                <c:pt idx="18335">
                  <c:v>-0.10567799999999999</c:v>
                </c:pt>
                <c:pt idx="18336">
                  <c:v>-0.106304</c:v>
                </c:pt>
                <c:pt idx="18337">
                  <c:v>-0.106928</c:v>
                </c:pt>
                <c:pt idx="18338">
                  <c:v>-0.107554</c:v>
                </c:pt>
                <c:pt idx="18339">
                  <c:v>-0.108185</c:v>
                </c:pt>
                <c:pt idx="18340">
                  <c:v>-0.108824</c:v>
                </c:pt>
                <c:pt idx="18341">
                  <c:v>-0.109473</c:v>
                </c:pt>
                <c:pt idx="18342">
                  <c:v>-0.11013100000000001</c:v>
                </c:pt>
                <c:pt idx="18343">
                  <c:v>-0.11079700000000001</c:v>
                </c:pt>
                <c:pt idx="18344">
                  <c:v>-0.11147</c:v>
                </c:pt>
                <c:pt idx="18345">
                  <c:v>-0.112154</c:v>
                </c:pt>
                <c:pt idx="18346">
                  <c:v>-0.112847</c:v>
                </c:pt>
                <c:pt idx="18347">
                  <c:v>-0.11354</c:v>
                </c:pt>
                <c:pt idx="18348">
                  <c:v>-0.114234</c:v>
                </c:pt>
                <c:pt idx="18349">
                  <c:v>-0.114935</c:v>
                </c:pt>
                <c:pt idx="18350">
                  <c:v>-0.115636</c:v>
                </c:pt>
                <c:pt idx="18351">
                  <c:v>-0.116328</c:v>
                </c:pt>
                <c:pt idx="18352">
                  <c:v>-0.117007</c:v>
                </c:pt>
                <c:pt idx="18353">
                  <c:v>-0.117672</c:v>
                </c:pt>
                <c:pt idx="18354">
                  <c:v>-0.118316</c:v>
                </c:pt>
                <c:pt idx="18355">
                  <c:v>-0.118933</c:v>
                </c:pt>
                <c:pt idx="18356">
                  <c:v>-0.11952599999999999</c:v>
                </c:pt>
                <c:pt idx="18357">
                  <c:v>-0.12009599999999999</c:v>
                </c:pt>
                <c:pt idx="18358">
                  <c:v>-0.12064</c:v>
                </c:pt>
                <c:pt idx="18359">
                  <c:v>-0.121155</c:v>
                </c:pt>
                <c:pt idx="18360">
                  <c:v>-0.121641</c:v>
                </c:pt>
                <c:pt idx="18361">
                  <c:v>-0.122103</c:v>
                </c:pt>
                <c:pt idx="18362">
                  <c:v>-0.122544</c:v>
                </c:pt>
                <c:pt idx="18363">
                  <c:v>-0.122974</c:v>
                </c:pt>
                <c:pt idx="18364">
                  <c:v>-0.123403</c:v>
                </c:pt>
                <c:pt idx="18365">
                  <c:v>-0.12384100000000001</c:v>
                </c:pt>
                <c:pt idx="18366">
                  <c:v>-0.124297</c:v>
                </c:pt>
                <c:pt idx="18367">
                  <c:v>-0.12477100000000001</c:v>
                </c:pt>
                <c:pt idx="18368">
                  <c:v>-0.12525600000000001</c:v>
                </c:pt>
                <c:pt idx="18369">
                  <c:v>-0.12573699999999999</c:v>
                </c:pt>
                <c:pt idx="18370">
                  <c:v>-0.12620500000000001</c:v>
                </c:pt>
                <c:pt idx="18371">
                  <c:v>-0.126663</c:v>
                </c:pt>
                <c:pt idx="18372">
                  <c:v>-0.12712499999999999</c:v>
                </c:pt>
                <c:pt idx="18373">
                  <c:v>-0.12759999999999999</c:v>
                </c:pt>
                <c:pt idx="18374">
                  <c:v>-0.128079</c:v>
                </c:pt>
                <c:pt idx="18375">
                  <c:v>-0.12854099999999999</c:v>
                </c:pt>
                <c:pt idx="18376">
                  <c:v>-0.128968</c:v>
                </c:pt>
                <c:pt idx="18377">
                  <c:v>-0.129356</c:v>
                </c:pt>
                <c:pt idx="18378">
                  <c:v>-0.12970599999999999</c:v>
                </c:pt>
                <c:pt idx="18379">
                  <c:v>-0.13001599999999999</c:v>
                </c:pt>
                <c:pt idx="18380">
                  <c:v>-0.13028600000000001</c:v>
                </c:pt>
                <c:pt idx="18381">
                  <c:v>-0.13052900000000001</c:v>
                </c:pt>
                <c:pt idx="18382">
                  <c:v>-0.13075500000000001</c:v>
                </c:pt>
                <c:pt idx="18383">
                  <c:v>-0.130966</c:v>
                </c:pt>
                <c:pt idx="18384">
                  <c:v>-0.131164</c:v>
                </c:pt>
                <c:pt idx="18385">
                  <c:v>-0.13134999999999999</c:v>
                </c:pt>
                <c:pt idx="18386">
                  <c:v>-0.131523</c:v>
                </c:pt>
                <c:pt idx="18387">
                  <c:v>-0.13168199999999999</c:v>
                </c:pt>
                <c:pt idx="18388">
                  <c:v>-0.131826</c:v>
                </c:pt>
                <c:pt idx="18389">
                  <c:v>-0.13195699999999999</c:v>
                </c:pt>
                <c:pt idx="18390">
                  <c:v>-0.132073</c:v>
                </c:pt>
                <c:pt idx="18391">
                  <c:v>-0.13217100000000001</c:v>
                </c:pt>
                <c:pt idx="18392">
                  <c:v>-0.13225999999999999</c:v>
                </c:pt>
                <c:pt idx="18393">
                  <c:v>-0.132354</c:v>
                </c:pt>
                <c:pt idx="18394">
                  <c:v>-0.13245199999999999</c:v>
                </c:pt>
                <c:pt idx="18395">
                  <c:v>-0.132546</c:v>
                </c:pt>
                <c:pt idx="18396">
                  <c:v>-0.132632</c:v>
                </c:pt>
                <c:pt idx="18397">
                  <c:v>-0.13270199999999999</c:v>
                </c:pt>
                <c:pt idx="18398">
                  <c:v>-0.13274900000000001</c:v>
                </c:pt>
                <c:pt idx="18399">
                  <c:v>-0.132771</c:v>
                </c:pt>
                <c:pt idx="18400">
                  <c:v>-0.13277800000000001</c:v>
                </c:pt>
                <c:pt idx="18401">
                  <c:v>-0.13277700000000001</c:v>
                </c:pt>
                <c:pt idx="18402">
                  <c:v>-0.13276499999999999</c:v>
                </c:pt>
                <c:pt idx="18403">
                  <c:v>-0.13272700000000001</c:v>
                </c:pt>
                <c:pt idx="18404">
                  <c:v>-0.13264100000000001</c:v>
                </c:pt>
                <c:pt idx="18405">
                  <c:v>-0.13250400000000001</c:v>
                </c:pt>
                <c:pt idx="18406">
                  <c:v>-0.132329</c:v>
                </c:pt>
                <c:pt idx="18407">
                  <c:v>-0.132132</c:v>
                </c:pt>
                <c:pt idx="18408">
                  <c:v>-0.13192799999999999</c:v>
                </c:pt>
                <c:pt idx="18409">
                  <c:v>-0.13172300000000001</c:v>
                </c:pt>
                <c:pt idx="18410">
                  <c:v>-0.13152</c:v>
                </c:pt>
                <c:pt idx="18411">
                  <c:v>-0.13131999999999999</c:v>
                </c:pt>
                <c:pt idx="18412">
                  <c:v>-0.13112299999999999</c:v>
                </c:pt>
                <c:pt idx="18413">
                  <c:v>-0.13092100000000001</c:v>
                </c:pt>
                <c:pt idx="18414">
                  <c:v>-0.13070899999999999</c:v>
                </c:pt>
                <c:pt idx="18415">
                  <c:v>-0.130494</c:v>
                </c:pt>
                <c:pt idx="18416">
                  <c:v>-0.13028600000000001</c:v>
                </c:pt>
                <c:pt idx="18417">
                  <c:v>-0.13008600000000001</c:v>
                </c:pt>
                <c:pt idx="18418">
                  <c:v>-0.12989700000000001</c:v>
                </c:pt>
                <c:pt idx="18419">
                  <c:v>-0.129719</c:v>
                </c:pt>
                <c:pt idx="18420">
                  <c:v>-0.129549</c:v>
                </c:pt>
                <c:pt idx="18421">
                  <c:v>-0.12937599999999999</c:v>
                </c:pt>
                <c:pt idx="18422">
                  <c:v>-0.12919</c:v>
                </c:pt>
                <c:pt idx="18423">
                  <c:v>-0.12899099999999999</c:v>
                </c:pt>
                <c:pt idx="18424">
                  <c:v>-0.12878100000000001</c:v>
                </c:pt>
                <c:pt idx="18425">
                  <c:v>-0.12856400000000001</c:v>
                </c:pt>
                <c:pt idx="18426">
                  <c:v>-0.12834200000000001</c:v>
                </c:pt>
                <c:pt idx="18427">
                  <c:v>-0.12811500000000001</c:v>
                </c:pt>
                <c:pt idx="18428">
                  <c:v>-0.12788099999999999</c:v>
                </c:pt>
                <c:pt idx="18429">
                  <c:v>-0.12765000000000001</c:v>
                </c:pt>
                <c:pt idx="18430">
                  <c:v>-0.12743199999999999</c:v>
                </c:pt>
                <c:pt idx="18431">
                  <c:v>-0.12722700000000001</c:v>
                </c:pt>
                <c:pt idx="18432">
                  <c:v>-0.127028</c:v>
                </c:pt>
                <c:pt idx="18433">
                  <c:v>-0.126832</c:v>
                </c:pt>
                <c:pt idx="18434">
                  <c:v>-0.126642</c:v>
                </c:pt>
                <c:pt idx="18435">
                  <c:v>-0.12645999999999999</c:v>
                </c:pt>
                <c:pt idx="18436">
                  <c:v>-0.12629099999999999</c:v>
                </c:pt>
                <c:pt idx="18437">
                  <c:v>-0.12614</c:v>
                </c:pt>
                <c:pt idx="18438">
                  <c:v>-0.12600500000000001</c:v>
                </c:pt>
                <c:pt idx="18439">
                  <c:v>-0.125886</c:v>
                </c:pt>
                <c:pt idx="18440">
                  <c:v>-0.12578800000000001</c:v>
                </c:pt>
                <c:pt idx="18441">
                  <c:v>-0.125719</c:v>
                </c:pt>
                <c:pt idx="18442">
                  <c:v>-0.12567800000000001</c:v>
                </c:pt>
                <c:pt idx="18443">
                  <c:v>-0.12567</c:v>
                </c:pt>
                <c:pt idx="18444">
                  <c:v>-0.12570799999999999</c:v>
                </c:pt>
                <c:pt idx="18445">
                  <c:v>-0.12579199999999999</c:v>
                </c:pt>
                <c:pt idx="18446">
                  <c:v>-0.12592200000000001</c:v>
                </c:pt>
                <c:pt idx="18447">
                  <c:v>-0.12610199999999999</c:v>
                </c:pt>
                <c:pt idx="18448">
                  <c:v>-0.12634200000000001</c:v>
                </c:pt>
                <c:pt idx="18449">
                  <c:v>-0.12664</c:v>
                </c:pt>
                <c:pt idx="18450">
                  <c:v>-0.12698499999999999</c:v>
                </c:pt>
                <c:pt idx="18451">
                  <c:v>-0.12737100000000001</c:v>
                </c:pt>
                <c:pt idx="18452">
                  <c:v>-0.127806</c:v>
                </c:pt>
                <c:pt idx="18453">
                  <c:v>-0.12829599999999999</c:v>
                </c:pt>
                <c:pt idx="18454">
                  <c:v>-0.12883700000000001</c:v>
                </c:pt>
                <c:pt idx="18455">
                  <c:v>-0.12941900000000001</c:v>
                </c:pt>
                <c:pt idx="18456">
                  <c:v>-0.13003500000000001</c:v>
                </c:pt>
                <c:pt idx="18457">
                  <c:v>-0.13067799999999999</c:v>
                </c:pt>
                <c:pt idx="18458">
                  <c:v>-0.13134399999999999</c:v>
                </c:pt>
                <c:pt idx="18459">
                  <c:v>-0.13204299999999999</c:v>
                </c:pt>
                <c:pt idx="18460">
                  <c:v>-0.132797</c:v>
                </c:pt>
                <c:pt idx="18461">
                  <c:v>-0.13361400000000001</c:v>
                </c:pt>
                <c:pt idx="18462">
                  <c:v>-0.134489</c:v>
                </c:pt>
                <c:pt idx="18463">
                  <c:v>-0.135406</c:v>
                </c:pt>
                <c:pt idx="18464">
                  <c:v>-0.136354</c:v>
                </c:pt>
                <c:pt idx="18465">
                  <c:v>-0.13733600000000001</c:v>
                </c:pt>
                <c:pt idx="18466">
                  <c:v>-0.138354</c:v>
                </c:pt>
                <c:pt idx="18467">
                  <c:v>-0.139407</c:v>
                </c:pt>
                <c:pt idx="18468">
                  <c:v>-0.14049300000000001</c:v>
                </c:pt>
                <c:pt idx="18469">
                  <c:v>-0.141623</c:v>
                </c:pt>
                <c:pt idx="18470">
                  <c:v>-0.14280799999999999</c:v>
                </c:pt>
                <c:pt idx="18471">
                  <c:v>-0.14405499999999999</c:v>
                </c:pt>
                <c:pt idx="18472">
                  <c:v>-0.14536299999999999</c:v>
                </c:pt>
                <c:pt idx="18473">
                  <c:v>-0.14672199999999999</c:v>
                </c:pt>
                <c:pt idx="18474">
                  <c:v>-0.14812700000000001</c:v>
                </c:pt>
                <c:pt idx="18475">
                  <c:v>-0.14957500000000001</c:v>
                </c:pt>
                <c:pt idx="18476">
                  <c:v>-0.15107200000000001</c:v>
                </c:pt>
                <c:pt idx="18477">
                  <c:v>-0.152619</c:v>
                </c:pt>
                <c:pt idx="18478">
                  <c:v>-0.15421199999999999</c:v>
                </c:pt>
                <c:pt idx="18479">
                  <c:v>-0.15584899999999999</c:v>
                </c:pt>
                <c:pt idx="18480">
                  <c:v>-0.157527</c:v>
                </c:pt>
                <c:pt idx="18481">
                  <c:v>-0.15924199999999999</c:v>
                </c:pt>
                <c:pt idx="18482">
                  <c:v>-0.16098699999999999</c:v>
                </c:pt>
                <c:pt idx="18483">
                  <c:v>-0.16275400000000001</c:v>
                </c:pt>
                <c:pt idx="18484">
                  <c:v>-0.16453100000000001</c:v>
                </c:pt>
                <c:pt idx="18485">
                  <c:v>-0.16631000000000001</c:v>
                </c:pt>
                <c:pt idx="18486">
                  <c:v>-0.16808699999999999</c:v>
                </c:pt>
                <c:pt idx="18487">
                  <c:v>-0.16986299999999999</c:v>
                </c:pt>
                <c:pt idx="18488">
                  <c:v>-0.171648</c:v>
                </c:pt>
                <c:pt idx="18489">
                  <c:v>-0.173452</c:v>
                </c:pt>
                <c:pt idx="18490">
                  <c:v>-0.17527200000000001</c:v>
                </c:pt>
                <c:pt idx="18491">
                  <c:v>-0.177091</c:v>
                </c:pt>
                <c:pt idx="18492">
                  <c:v>-0.178896</c:v>
                </c:pt>
                <c:pt idx="18493">
                  <c:v>-0.18068500000000001</c:v>
                </c:pt>
                <c:pt idx="18494">
                  <c:v>-0.18246100000000001</c:v>
                </c:pt>
                <c:pt idx="18495">
                  <c:v>-0.184225</c:v>
                </c:pt>
                <c:pt idx="18496">
                  <c:v>-0.185977</c:v>
                </c:pt>
                <c:pt idx="18497">
                  <c:v>-0.18771499999999999</c:v>
                </c:pt>
                <c:pt idx="18498">
                  <c:v>-0.18943399999999999</c:v>
                </c:pt>
                <c:pt idx="18499">
                  <c:v>-0.191132</c:v>
                </c:pt>
                <c:pt idx="18500">
                  <c:v>-0.19280700000000001</c:v>
                </c:pt>
                <c:pt idx="18501">
                  <c:v>-0.19445599999999999</c:v>
                </c:pt>
                <c:pt idx="18502">
                  <c:v>-0.196074</c:v>
                </c:pt>
                <c:pt idx="18503">
                  <c:v>-0.19766400000000001</c:v>
                </c:pt>
                <c:pt idx="18504">
                  <c:v>-0.19923399999999999</c:v>
                </c:pt>
                <c:pt idx="18505">
                  <c:v>-0.20078199999999999</c:v>
                </c:pt>
                <c:pt idx="18506">
                  <c:v>-0.202296</c:v>
                </c:pt>
                <c:pt idx="18507">
                  <c:v>-0.203765</c:v>
                </c:pt>
                <c:pt idx="18508">
                  <c:v>-0.205179</c:v>
                </c:pt>
                <c:pt idx="18509">
                  <c:v>-0.206537</c:v>
                </c:pt>
                <c:pt idx="18510">
                  <c:v>-0.207844</c:v>
                </c:pt>
                <c:pt idx="18511">
                  <c:v>-0.20910000000000001</c:v>
                </c:pt>
                <c:pt idx="18512">
                  <c:v>-0.21030599999999999</c:v>
                </c:pt>
                <c:pt idx="18513">
                  <c:v>-0.21145900000000001</c:v>
                </c:pt>
                <c:pt idx="18514">
                  <c:v>-0.212557</c:v>
                </c:pt>
                <c:pt idx="18515">
                  <c:v>-0.213591</c:v>
                </c:pt>
                <c:pt idx="18516">
                  <c:v>-0.21455199999999999</c:v>
                </c:pt>
                <c:pt idx="18517">
                  <c:v>-0.21543599999999999</c:v>
                </c:pt>
                <c:pt idx="18518">
                  <c:v>-0.21623700000000001</c:v>
                </c:pt>
                <c:pt idx="18519">
                  <c:v>-0.21695</c:v>
                </c:pt>
                <c:pt idx="18520">
                  <c:v>-0.21757799999999999</c:v>
                </c:pt>
                <c:pt idx="18521">
                  <c:v>-0.21812999999999999</c:v>
                </c:pt>
                <c:pt idx="18522">
                  <c:v>-0.21861</c:v>
                </c:pt>
                <c:pt idx="18523">
                  <c:v>-0.21901999999999999</c:v>
                </c:pt>
                <c:pt idx="18524">
                  <c:v>-0.219356</c:v>
                </c:pt>
                <c:pt idx="18525">
                  <c:v>-0.21961900000000001</c:v>
                </c:pt>
                <c:pt idx="18526">
                  <c:v>-0.219809</c:v>
                </c:pt>
                <c:pt idx="18527">
                  <c:v>-0.21992300000000001</c:v>
                </c:pt>
                <c:pt idx="18528">
                  <c:v>-0.21995799999999999</c:v>
                </c:pt>
                <c:pt idx="18529">
                  <c:v>-0.219919</c:v>
                </c:pt>
                <c:pt idx="18530">
                  <c:v>-0.21981500000000001</c:v>
                </c:pt>
                <c:pt idx="18531">
                  <c:v>-0.21965000000000001</c:v>
                </c:pt>
                <c:pt idx="18532">
                  <c:v>-0.219419</c:v>
                </c:pt>
                <c:pt idx="18533">
                  <c:v>-0.21912200000000001</c:v>
                </c:pt>
                <c:pt idx="18534">
                  <c:v>-0.21875800000000001</c:v>
                </c:pt>
                <c:pt idx="18535">
                  <c:v>-0.21832499999999999</c:v>
                </c:pt>
                <c:pt idx="18536">
                  <c:v>-0.21782000000000001</c:v>
                </c:pt>
                <c:pt idx="18537">
                  <c:v>-0.217252</c:v>
                </c:pt>
                <c:pt idx="18538">
                  <c:v>-0.21662200000000001</c:v>
                </c:pt>
                <c:pt idx="18539">
                  <c:v>-0.21592800000000001</c:v>
                </c:pt>
                <c:pt idx="18540">
                  <c:v>-0.215169</c:v>
                </c:pt>
                <c:pt idx="18541">
                  <c:v>-0.21434600000000001</c:v>
                </c:pt>
                <c:pt idx="18542">
                  <c:v>-0.21346000000000001</c:v>
                </c:pt>
                <c:pt idx="18543">
                  <c:v>-0.21251</c:v>
                </c:pt>
                <c:pt idx="18544">
                  <c:v>-0.21149899999999999</c:v>
                </c:pt>
                <c:pt idx="18545">
                  <c:v>-0.21043000000000001</c:v>
                </c:pt>
                <c:pt idx="18546">
                  <c:v>-0.20930599999999999</c:v>
                </c:pt>
                <c:pt idx="18547">
                  <c:v>-0.20812900000000001</c:v>
                </c:pt>
                <c:pt idx="18548">
                  <c:v>-0.206901</c:v>
                </c:pt>
                <c:pt idx="18549">
                  <c:v>-0.205619</c:v>
                </c:pt>
                <c:pt idx="18550">
                  <c:v>-0.20427999999999999</c:v>
                </c:pt>
                <c:pt idx="18551">
                  <c:v>-0.20288300000000001</c:v>
                </c:pt>
                <c:pt idx="18552">
                  <c:v>-0.20143800000000001</c:v>
                </c:pt>
                <c:pt idx="18553">
                  <c:v>-0.199957</c:v>
                </c:pt>
                <c:pt idx="18554">
                  <c:v>-0.19844600000000001</c:v>
                </c:pt>
                <c:pt idx="18555">
                  <c:v>-0.196907</c:v>
                </c:pt>
                <c:pt idx="18556">
                  <c:v>-0.19533800000000001</c:v>
                </c:pt>
                <c:pt idx="18557">
                  <c:v>-0.19375000000000001</c:v>
                </c:pt>
                <c:pt idx="18558">
                  <c:v>-0.19214800000000001</c:v>
                </c:pt>
                <c:pt idx="18559">
                  <c:v>-0.19048599999999999</c:v>
                </c:pt>
                <c:pt idx="18560">
                  <c:v>-0.18873300000000001</c:v>
                </c:pt>
                <c:pt idx="18561">
                  <c:v>-0.186944</c:v>
                </c:pt>
                <c:pt idx="18562">
                  <c:v>-0.18516199999999999</c:v>
                </c:pt>
                <c:pt idx="18563">
                  <c:v>-0.183361</c:v>
                </c:pt>
                <c:pt idx="18564">
                  <c:v>-0.181535</c:v>
                </c:pt>
                <c:pt idx="18565">
                  <c:v>-0.17970700000000001</c:v>
                </c:pt>
                <c:pt idx="18566">
                  <c:v>-0.17788899999999999</c:v>
                </c:pt>
                <c:pt idx="18567">
                  <c:v>-0.17607999999999999</c:v>
                </c:pt>
                <c:pt idx="18568">
                  <c:v>-0.17427599999999999</c:v>
                </c:pt>
                <c:pt idx="18569">
                  <c:v>-0.17247799999999999</c:v>
                </c:pt>
                <c:pt idx="18570">
                  <c:v>-0.170686</c:v>
                </c:pt>
                <c:pt idx="18571">
                  <c:v>-0.168904</c:v>
                </c:pt>
                <c:pt idx="18572">
                  <c:v>-0.16713800000000001</c:v>
                </c:pt>
                <c:pt idx="18573">
                  <c:v>-0.16539200000000001</c:v>
                </c:pt>
                <c:pt idx="18574">
                  <c:v>-0.16366600000000001</c:v>
                </c:pt>
                <c:pt idx="18575">
                  <c:v>-0.161963</c:v>
                </c:pt>
                <c:pt idx="18576">
                  <c:v>-0.16028300000000001</c:v>
                </c:pt>
                <c:pt idx="18577">
                  <c:v>-0.158634</c:v>
                </c:pt>
                <c:pt idx="18578">
                  <c:v>-0.157023</c:v>
                </c:pt>
                <c:pt idx="18579">
                  <c:v>-0.15545</c:v>
                </c:pt>
                <c:pt idx="18580">
                  <c:v>-0.153918</c:v>
                </c:pt>
                <c:pt idx="18581">
                  <c:v>-0.15243300000000001</c:v>
                </c:pt>
                <c:pt idx="18582">
                  <c:v>-0.15099799999999999</c:v>
                </c:pt>
                <c:pt idx="18583">
                  <c:v>-0.149613</c:v>
                </c:pt>
                <c:pt idx="18584">
                  <c:v>-0.14827399999999999</c:v>
                </c:pt>
                <c:pt idx="18585">
                  <c:v>-0.146982</c:v>
                </c:pt>
                <c:pt idx="18586">
                  <c:v>-0.14574100000000001</c:v>
                </c:pt>
                <c:pt idx="18587">
                  <c:v>-0.14455599999999999</c:v>
                </c:pt>
                <c:pt idx="18588">
                  <c:v>-0.143426</c:v>
                </c:pt>
                <c:pt idx="18589">
                  <c:v>-0.14235200000000001</c:v>
                </c:pt>
                <c:pt idx="18590">
                  <c:v>-0.14133999999999999</c:v>
                </c:pt>
                <c:pt idx="18591">
                  <c:v>-0.14039299999999999</c:v>
                </c:pt>
                <c:pt idx="18592">
                  <c:v>-0.13950899999999999</c:v>
                </c:pt>
                <c:pt idx="18593">
                  <c:v>-0.13868</c:v>
                </c:pt>
                <c:pt idx="18594">
                  <c:v>-0.13789699999999999</c:v>
                </c:pt>
                <c:pt idx="18595">
                  <c:v>-0.137158</c:v>
                </c:pt>
                <c:pt idx="18596">
                  <c:v>-0.136467</c:v>
                </c:pt>
                <c:pt idx="18597">
                  <c:v>-0.13583899999999999</c:v>
                </c:pt>
                <c:pt idx="18598">
                  <c:v>-0.13528499999999999</c:v>
                </c:pt>
                <c:pt idx="18599">
                  <c:v>-0.13480500000000001</c:v>
                </c:pt>
                <c:pt idx="18600">
                  <c:v>-0.13439000000000001</c:v>
                </c:pt>
                <c:pt idx="18601">
                  <c:v>-0.13402800000000001</c:v>
                </c:pt>
                <c:pt idx="18602">
                  <c:v>-0.13371</c:v>
                </c:pt>
                <c:pt idx="18603">
                  <c:v>-0.133433</c:v>
                </c:pt>
                <c:pt idx="18604">
                  <c:v>-0.13319500000000001</c:v>
                </c:pt>
                <c:pt idx="18605">
                  <c:v>-0.132993</c:v>
                </c:pt>
                <c:pt idx="18606">
                  <c:v>-0.132831</c:v>
                </c:pt>
                <c:pt idx="18607">
                  <c:v>-0.132715</c:v>
                </c:pt>
                <c:pt idx="18608">
                  <c:v>-0.13264300000000001</c:v>
                </c:pt>
                <c:pt idx="18609">
                  <c:v>-0.13261700000000001</c:v>
                </c:pt>
                <c:pt idx="18610">
                  <c:v>-0.132636</c:v>
                </c:pt>
                <c:pt idx="18611">
                  <c:v>-0.13270299999999999</c:v>
                </c:pt>
                <c:pt idx="18612">
                  <c:v>-0.13281799999999999</c:v>
                </c:pt>
                <c:pt idx="18613">
                  <c:v>-0.132988</c:v>
                </c:pt>
                <c:pt idx="18614">
                  <c:v>-0.133216</c:v>
                </c:pt>
                <c:pt idx="18615">
                  <c:v>-0.13349900000000001</c:v>
                </c:pt>
                <c:pt idx="18616">
                  <c:v>-0.13383300000000001</c:v>
                </c:pt>
                <c:pt idx="18617">
                  <c:v>-0.134217</c:v>
                </c:pt>
                <c:pt idx="18618">
                  <c:v>-0.13464899999999999</c:v>
                </c:pt>
                <c:pt idx="18619">
                  <c:v>-0.13511899999999999</c:v>
                </c:pt>
                <c:pt idx="18620">
                  <c:v>-0.13561400000000001</c:v>
                </c:pt>
                <c:pt idx="18621">
                  <c:v>-0.136126</c:v>
                </c:pt>
                <c:pt idx="18622">
                  <c:v>-0.13664699999999999</c:v>
                </c:pt>
                <c:pt idx="18623">
                  <c:v>-0.13717699999999999</c:v>
                </c:pt>
                <c:pt idx="18624">
                  <c:v>-0.13771800000000001</c:v>
                </c:pt>
                <c:pt idx="18625">
                  <c:v>-0.13827</c:v>
                </c:pt>
                <c:pt idx="18626">
                  <c:v>-0.13882700000000001</c:v>
                </c:pt>
                <c:pt idx="18627">
                  <c:v>-0.139381</c:v>
                </c:pt>
                <c:pt idx="18628">
                  <c:v>-0.13992099999999999</c:v>
                </c:pt>
                <c:pt idx="18629">
                  <c:v>-0.14044200000000001</c:v>
                </c:pt>
                <c:pt idx="18630">
                  <c:v>-0.14094999999999999</c:v>
                </c:pt>
                <c:pt idx="18631">
                  <c:v>-0.141458</c:v>
                </c:pt>
                <c:pt idx="18632">
                  <c:v>-0.14197599999999999</c:v>
                </c:pt>
                <c:pt idx="18633">
                  <c:v>-0.14250099999999999</c:v>
                </c:pt>
                <c:pt idx="18634">
                  <c:v>-0.14302899999999999</c:v>
                </c:pt>
                <c:pt idx="18635">
                  <c:v>-0.14356099999999999</c:v>
                </c:pt>
                <c:pt idx="18636">
                  <c:v>-0.14410400000000001</c:v>
                </c:pt>
                <c:pt idx="18637">
                  <c:v>-0.144654</c:v>
                </c:pt>
                <c:pt idx="18638">
                  <c:v>-0.145204</c:v>
                </c:pt>
                <c:pt idx="18639">
                  <c:v>-0.14575199999999999</c:v>
                </c:pt>
                <c:pt idx="18640">
                  <c:v>-0.14629300000000001</c:v>
                </c:pt>
                <c:pt idx="18641">
                  <c:v>-0.14682700000000001</c:v>
                </c:pt>
                <c:pt idx="18642">
                  <c:v>-0.14735200000000001</c:v>
                </c:pt>
                <c:pt idx="18643">
                  <c:v>-0.147864</c:v>
                </c:pt>
                <c:pt idx="18644">
                  <c:v>-0.14835999999999999</c:v>
                </c:pt>
                <c:pt idx="18645">
                  <c:v>-0.14884600000000001</c:v>
                </c:pt>
                <c:pt idx="18646">
                  <c:v>-0.14930199999999999</c:v>
                </c:pt>
                <c:pt idx="18647">
                  <c:v>-0.149673</c:v>
                </c:pt>
                <c:pt idx="18648">
                  <c:v>-0.14996599999999999</c:v>
                </c:pt>
                <c:pt idx="18649">
                  <c:v>-0.150251</c:v>
                </c:pt>
                <c:pt idx="18650">
                  <c:v>-0.150533</c:v>
                </c:pt>
                <c:pt idx="18651">
                  <c:v>-0.150778</c:v>
                </c:pt>
                <c:pt idx="18652">
                  <c:v>-0.15099199999999999</c:v>
                </c:pt>
                <c:pt idx="18653">
                  <c:v>-0.15118300000000001</c:v>
                </c:pt>
                <c:pt idx="18654">
                  <c:v>-0.15135000000000001</c:v>
                </c:pt>
                <c:pt idx="18655">
                  <c:v>-0.15148800000000001</c:v>
                </c:pt>
                <c:pt idx="18656">
                  <c:v>-0.15159</c:v>
                </c:pt>
                <c:pt idx="18657">
                  <c:v>-0.15164900000000001</c:v>
                </c:pt>
                <c:pt idx="18658">
                  <c:v>-0.151668</c:v>
                </c:pt>
                <c:pt idx="18659">
                  <c:v>-0.15165600000000001</c:v>
                </c:pt>
                <c:pt idx="18660">
                  <c:v>-0.151615</c:v>
                </c:pt>
                <c:pt idx="18661">
                  <c:v>-0.15154699999999999</c:v>
                </c:pt>
                <c:pt idx="18662">
                  <c:v>-0.15145400000000001</c:v>
                </c:pt>
                <c:pt idx="18663">
                  <c:v>-0.151337</c:v>
                </c:pt>
                <c:pt idx="18664">
                  <c:v>-0.151203</c:v>
                </c:pt>
                <c:pt idx="18665">
                  <c:v>-0.151057</c:v>
                </c:pt>
                <c:pt idx="18666">
                  <c:v>-0.15090799999999999</c:v>
                </c:pt>
                <c:pt idx="18667">
                  <c:v>-0.150756</c:v>
                </c:pt>
                <c:pt idx="18668">
                  <c:v>-0.15060100000000001</c:v>
                </c:pt>
                <c:pt idx="18669">
                  <c:v>-0.15043799999999999</c:v>
                </c:pt>
                <c:pt idx="18670">
                  <c:v>-0.15026400000000001</c:v>
                </c:pt>
                <c:pt idx="18671">
                  <c:v>-0.15007999999999999</c:v>
                </c:pt>
                <c:pt idx="18672">
                  <c:v>-0.14988899999999999</c:v>
                </c:pt>
                <c:pt idx="18673">
                  <c:v>-0.14969399999999999</c:v>
                </c:pt>
                <c:pt idx="18674">
                  <c:v>-0.14949399999999999</c:v>
                </c:pt>
                <c:pt idx="18675">
                  <c:v>-0.149286</c:v>
                </c:pt>
                <c:pt idx="18676">
                  <c:v>-0.149065</c:v>
                </c:pt>
                <c:pt idx="18677">
                  <c:v>-0.14883099999999999</c:v>
                </c:pt>
                <c:pt idx="18678">
                  <c:v>-0.14858199999999999</c:v>
                </c:pt>
                <c:pt idx="18679">
                  <c:v>-0.148314</c:v>
                </c:pt>
                <c:pt idx="18680">
                  <c:v>-0.14802399999999999</c:v>
                </c:pt>
                <c:pt idx="18681">
                  <c:v>-0.14771300000000001</c:v>
                </c:pt>
                <c:pt idx="18682">
                  <c:v>-0.14738200000000001</c:v>
                </c:pt>
                <c:pt idx="18683">
                  <c:v>-0.14702999999999999</c:v>
                </c:pt>
                <c:pt idx="18684">
                  <c:v>-0.14665800000000001</c:v>
                </c:pt>
                <c:pt idx="18685">
                  <c:v>-0.14627100000000001</c:v>
                </c:pt>
                <c:pt idx="18686">
                  <c:v>-0.145871</c:v>
                </c:pt>
                <c:pt idx="18687">
                  <c:v>-0.14546100000000001</c:v>
                </c:pt>
                <c:pt idx="18688">
                  <c:v>-0.145041</c:v>
                </c:pt>
                <c:pt idx="18689">
                  <c:v>-0.14460799999999999</c:v>
                </c:pt>
                <c:pt idx="18690">
                  <c:v>-0.14416799999999999</c:v>
                </c:pt>
                <c:pt idx="18691">
                  <c:v>-0.14372599999999999</c:v>
                </c:pt>
                <c:pt idx="18692">
                  <c:v>-0.143286</c:v>
                </c:pt>
                <c:pt idx="18693">
                  <c:v>-0.14285100000000001</c:v>
                </c:pt>
                <c:pt idx="18694">
                  <c:v>-0.14242199999999999</c:v>
                </c:pt>
                <c:pt idx="18695">
                  <c:v>-0.14200099999999999</c:v>
                </c:pt>
                <c:pt idx="18696">
                  <c:v>-0.14158899999999999</c:v>
                </c:pt>
                <c:pt idx="18697">
                  <c:v>-0.141185</c:v>
                </c:pt>
                <c:pt idx="18698">
                  <c:v>-0.140789</c:v>
                </c:pt>
                <c:pt idx="18699">
                  <c:v>-0.14041000000000001</c:v>
                </c:pt>
                <c:pt idx="18700">
                  <c:v>-0.14005300000000001</c:v>
                </c:pt>
                <c:pt idx="18701">
                  <c:v>-0.13972399999999999</c:v>
                </c:pt>
                <c:pt idx="18702">
                  <c:v>-0.13942399999999999</c:v>
                </c:pt>
                <c:pt idx="18703">
                  <c:v>-0.139153</c:v>
                </c:pt>
                <c:pt idx="18704">
                  <c:v>-0.13891100000000001</c:v>
                </c:pt>
                <c:pt idx="18705">
                  <c:v>-0.13869500000000001</c:v>
                </c:pt>
                <c:pt idx="18706">
                  <c:v>-0.13850199999999999</c:v>
                </c:pt>
                <c:pt idx="18707">
                  <c:v>-0.13833100000000001</c:v>
                </c:pt>
                <c:pt idx="18708">
                  <c:v>-0.138181</c:v>
                </c:pt>
                <c:pt idx="18709">
                  <c:v>-0.13805500000000001</c:v>
                </c:pt>
                <c:pt idx="18710">
                  <c:v>-0.137957</c:v>
                </c:pt>
                <c:pt idx="18711">
                  <c:v>-0.13788900000000001</c:v>
                </c:pt>
                <c:pt idx="18712">
                  <c:v>-0.13785</c:v>
                </c:pt>
                <c:pt idx="18713">
                  <c:v>-0.13783400000000001</c:v>
                </c:pt>
                <c:pt idx="18714">
                  <c:v>-0.13784099999999999</c:v>
                </c:pt>
                <c:pt idx="18715">
                  <c:v>-0.137873</c:v>
                </c:pt>
                <c:pt idx="18716">
                  <c:v>-0.137937</c:v>
                </c:pt>
                <c:pt idx="18717">
                  <c:v>-0.13803699999999999</c:v>
                </c:pt>
                <c:pt idx="18718">
                  <c:v>-0.138178</c:v>
                </c:pt>
                <c:pt idx="18719">
                  <c:v>-0.13836599999999999</c:v>
                </c:pt>
                <c:pt idx="18720">
                  <c:v>-0.13860600000000001</c:v>
                </c:pt>
                <c:pt idx="18721">
                  <c:v>-0.13888900000000001</c:v>
                </c:pt>
                <c:pt idx="18722">
                  <c:v>-0.139205</c:v>
                </c:pt>
                <c:pt idx="18723">
                  <c:v>-0.13955600000000001</c:v>
                </c:pt>
                <c:pt idx="18724">
                  <c:v>-0.13994999999999999</c:v>
                </c:pt>
                <c:pt idx="18725">
                  <c:v>-0.14039299999999999</c:v>
                </c:pt>
                <c:pt idx="18726">
                  <c:v>-0.14088200000000001</c:v>
                </c:pt>
                <c:pt idx="18727">
                  <c:v>-0.14141200000000001</c:v>
                </c:pt>
                <c:pt idx="18728">
                  <c:v>-0.14198</c:v>
                </c:pt>
                <c:pt idx="18729">
                  <c:v>-0.14258499999999999</c:v>
                </c:pt>
                <c:pt idx="18730">
                  <c:v>-0.14322499999999999</c:v>
                </c:pt>
                <c:pt idx="18731">
                  <c:v>-0.14389399999999999</c:v>
                </c:pt>
                <c:pt idx="18732">
                  <c:v>-0.144589</c:v>
                </c:pt>
                <c:pt idx="18733">
                  <c:v>-0.14530799999999999</c:v>
                </c:pt>
                <c:pt idx="18734">
                  <c:v>-0.14605399999999999</c:v>
                </c:pt>
                <c:pt idx="18735">
                  <c:v>-0.14682700000000001</c:v>
                </c:pt>
                <c:pt idx="18736">
                  <c:v>-0.14762900000000001</c:v>
                </c:pt>
                <c:pt idx="18737">
                  <c:v>-0.14846200000000001</c:v>
                </c:pt>
                <c:pt idx="18738">
                  <c:v>-0.14932300000000001</c:v>
                </c:pt>
                <c:pt idx="18739">
                  <c:v>-0.15021200000000001</c:v>
                </c:pt>
                <c:pt idx="18740">
                  <c:v>-0.15112400000000001</c:v>
                </c:pt>
                <c:pt idx="18741">
                  <c:v>-0.15205199999999999</c:v>
                </c:pt>
                <c:pt idx="18742">
                  <c:v>-0.15299099999999999</c:v>
                </c:pt>
                <c:pt idx="18743">
                  <c:v>-0.15393699999999999</c:v>
                </c:pt>
                <c:pt idx="18744">
                  <c:v>-0.154888</c:v>
                </c:pt>
                <c:pt idx="18745">
                  <c:v>-0.15584500000000001</c:v>
                </c:pt>
                <c:pt idx="18746">
                  <c:v>-0.156809</c:v>
                </c:pt>
                <c:pt idx="18747">
                  <c:v>-0.15778200000000001</c:v>
                </c:pt>
                <c:pt idx="18748">
                  <c:v>-0.15876199999999999</c:v>
                </c:pt>
                <c:pt idx="18749">
                  <c:v>-0.15975</c:v>
                </c:pt>
                <c:pt idx="18750">
                  <c:v>-0.160748</c:v>
                </c:pt>
                <c:pt idx="18751">
                  <c:v>-0.16175400000000001</c:v>
                </c:pt>
                <c:pt idx="18752">
                  <c:v>-0.16276399999999999</c:v>
                </c:pt>
                <c:pt idx="18753">
                  <c:v>-0.163772</c:v>
                </c:pt>
                <c:pt idx="18754">
                  <c:v>-0.16477600000000001</c:v>
                </c:pt>
                <c:pt idx="18755">
                  <c:v>-0.165773</c:v>
                </c:pt>
                <c:pt idx="18756">
                  <c:v>-0.16675899999999999</c:v>
                </c:pt>
                <c:pt idx="18757">
                  <c:v>-0.16772699999999999</c:v>
                </c:pt>
                <c:pt idx="18758">
                  <c:v>-0.16866900000000001</c:v>
                </c:pt>
                <c:pt idx="18759">
                  <c:v>-0.16958100000000001</c:v>
                </c:pt>
                <c:pt idx="18760">
                  <c:v>-0.170458</c:v>
                </c:pt>
                <c:pt idx="18761">
                  <c:v>-0.171297</c:v>
                </c:pt>
                <c:pt idx="18762">
                  <c:v>-0.172099</c:v>
                </c:pt>
                <c:pt idx="18763">
                  <c:v>-0.17286000000000001</c:v>
                </c:pt>
                <c:pt idx="18764">
                  <c:v>-0.17357800000000001</c:v>
                </c:pt>
                <c:pt idx="18765">
                  <c:v>-0.17424700000000001</c:v>
                </c:pt>
                <c:pt idx="18766">
                  <c:v>-0.17486699999999999</c:v>
                </c:pt>
                <c:pt idx="18767">
                  <c:v>-0.17544199999999999</c:v>
                </c:pt>
                <c:pt idx="18768">
                  <c:v>-0.17597399999999999</c:v>
                </c:pt>
                <c:pt idx="18769">
                  <c:v>-0.17646100000000001</c:v>
                </c:pt>
                <c:pt idx="18770">
                  <c:v>-0.1769</c:v>
                </c:pt>
                <c:pt idx="18771">
                  <c:v>-0.177286</c:v>
                </c:pt>
                <c:pt idx="18772">
                  <c:v>-0.177621</c:v>
                </c:pt>
                <c:pt idx="18773">
                  <c:v>-0.17790600000000001</c:v>
                </c:pt>
                <c:pt idx="18774">
                  <c:v>-0.17813599999999999</c:v>
                </c:pt>
                <c:pt idx="18775">
                  <c:v>-0.17830499999999999</c:v>
                </c:pt>
                <c:pt idx="18776">
                  <c:v>-0.17841599999999999</c:v>
                </c:pt>
                <c:pt idx="18777">
                  <c:v>-0.17846899999999999</c:v>
                </c:pt>
                <c:pt idx="18778">
                  <c:v>-0.17846300000000001</c:v>
                </c:pt>
                <c:pt idx="18779">
                  <c:v>-0.178398</c:v>
                </c:pt>
                <c:pt idx="18780">
                  <c:v>-0.17826900000000001</c:v>
                </c:pt>
                <c:pt idx="18781">
                  <c:v>-0.17807500000000001</c:v>
                </c:pt>
                <c:pt idx="18782">
                  <c:v>-0.17782000000000001</c:v>
                </c:pt>
                <c:pt idx="18783">
                  <c:v>-0.177504</c:v>
                </c:pt>
                <c:pt idx="18784">
                  <c:v>-0.17708499999999999</c:v>
                </c:pt>
                <c:pt idx="18785">
                  <c:v>-0.17652899999999999</c:v>
                </c:pt>
                <c:pt idx="18786">
                  <c:v>-0.17587900000000001</c:v>
                </c:pt>
                <c:pt idx="18787">
                  <c:v>-0.17516499999999999</c:v>
                </c:pt>
                <c:pt idx="18788">
                  <c:v>-0.17436099999999999</c:v>
                </c:pt>
                <c:pt idx="18789">
                  <c:v>-0.173457</c:v>
                </c:pt>
                <c:pt idx="18790">
                  <c:v>-0.17247000000000001</c:v>
                </c:pt>
                <c:pt idx="18791">
                  <c:v>-0.171408</c:v>
                </c:pt>
                <c:pt idx="18792">
                  <c:v>-0.170267</c:v>
                </c:pt>
                <c:pt idx="18793">
                  <c:v>-0.169042</c:v>
                </c:pt>
                <c:pt idx="18794">
                  <c:v>-0.16772799999999999</c:v>
                </c:pt>
                <c:pt idx="18795">
                  <c:v>-0.166324</c:v>
                </c:pt>
                <c:pt idx="18796">
                  <c:v>-0.16483200000000001</c:v>
                </c:pt>
                <c:pt idx="18797">
                  <c:v>-0.16325600000000001</c:v>
                </c:pt>
                <c:pt idx="18798">
                  <c:v>-0.16159799999999999</c:v>
                </c:pt>
                <c:pt idx="18799">
                  <c:v>-0.159859</c:v>
                </c:pt>
                <c:pt idx="18800">
                  <c:v>-0.15804399999999999</c:v>
                </c:pt>
                <c:pt idx="18801">
                  <c:v>-0.15615799999999999</c:v>
                </c:pt>
                <c:pt idx="18802">
                  <c:v>-0.15420300000000001</c:v>
                </c:pt>
                <c:pt idx="18803">
                  <c:v>-0.15218599999999999</c:v>
                </c:pt>
                <c:pt idx="18804">
                  <c:v>-0.15010899999999999</c:v>
                </c:pt>
                <c:pt idx="18805">
                  <c:v>-0.14797399999999999</c:v>
                </c:pt>
                <c:pt idx="18806">
                  <c:v>-0.14577899999999999</c:v>
                </c:pt>
                <c:pt idx="18807">
                  <c:v>-0.14352300000000001</c:v>
                </c:pt>
                <c:pt idx="18808">
                  <c:v>-0.141208</c:v>
                </c:pt>
                <c:pt idx="18809">
                  <c:v>-0.13883599999999999</c:v>
                </c:pt>
                <c:pt idx="18810">
                  <c:v>-0.136405</c:v>
                </c:pt>
                <c:pt idx="18811">
                  <c:v>-0.13391500000000001</c:v>
                </c:pt>
                <c:pt idx="18812">
                  <c:v>-0.13136900000000001</c:v>
                </c:pt>
                <c:pt idx="18813">
                  <c:v>-0.12876599999999999</c:v>
                </c:pt>
                <c:pt idx="18814">
                  <c:v>-0.12610499999999999</c:v>
                </c:pt>
                <c:pt idx="18815">
                  <c:v>-0.123388</c:v>
                </c:pt>
                <c:pt idx="18816">
                  <c:v>-0.120616</c:v>
                </c:pt>
                <c:pt idx="18817">
                  <c:v>-0.11779199999999999</c:v>
                </c:pt>
                <c:pt idx="18818">
                  <c:v>-0.11491800000000001</c:v>
                </c:pt>
                <c:pt idx="18819">
                  <c:v>-0.111997</c:v>
                </c:pt>
                <c:pt idx="18820">
                  <c:v>-0.10903400000000001</c:v>
                </c:pt>
                <c:pt idx="18821">
                  <c:v>-0.106035</c:v>
                </c:pt>
                <c:pt idx="18822">
                  <c:v>-0.103003</c:v>
                </c:pt>
                <c:pt idx="18823">
                  <c:v>-9.9942100000000006E-2</c:v>
                </c:pt>
                <c:pt idx="18824">
                  <c:v>-9.6853300000000003E-2</c:v>
                </c:pt>
                <c:pt idx="18825">
                  <c:v>-9.3741099999999994E-2</c:v>
                </c:pt>
                <c:pt idx="18826">
                  <c:v>-9.0609499999999996E-2</c:v>
                </c:pt>
                <c:pt idx="18827">
                  <c:v>-8.7461499999999998E-2</c:v>
                </c:pt>
                <c:pt idx="18828">
                  <c:v>-8.4299399999999997E-2</c:v>
                </c:pt>
                <c:pt idx="18829">
                  <c:v>-8.1124799999999997E-2</c:v>
                </c:pt>
                <c:pt idx="18830">
                  <c:v>-7.7939700000000001E-2</c:v>
                </c:pt>
                <c:pt idx="18831">
                  <c:v>-7.4745400000000004E-2</c:v>
                </c:pt>
                <c:pt idx="18832">
                  <c:v>-7.1543499999999996E-2</c:v>
                </c:pt>
                <c:pt idx="18833">
                  <c:v>-6.8335199999999999E-2</c:v>
                </c:pt>
                <c:pt idx="18834">
                  <c:v>-6.5120800000000006E-2</c:v>
                </c:pt>
                <c:pt idx="18835">
                  <c:v>-6.1901999999999999E-2</c:v>
                </c:pt>
                <c:pt idx="18836">
                  <c:v>-5.8683600000000002E-2</c:v>
                </c:pt>
                <c:pt idx="18837">
                  <c:v>-5.5472300000000002E-2</c:v>
                </c:pt>
                <c:pt idx="18838">
                  <c:v>-5.2274800000000003E-2</c:v>
                </c:pt>
                <c:pt idx="18839">
                  <c:v>-4.90962E-2</c:v>
                </c:pt>
                <c:pt idx="18840">
                  <c:v>-4.5940099999999998E-2</c:v>
                </c:pt>
                <c:pt idx="18841">
                  <c:v>-4.28102E-2</c:v>
                </c:pt>
                <c:pt idx="18842">
                  <c:v>-3.9710200000000001E-2</c:v>
                </c:pt>
                <c:pt idx="18843">
                  <c:v>-3.6641899999999998E-2</c:v>
                </c:pt>
                <c:pt idx="18844">
                  <c:v>-3.3606799999999999E-2</c:v>
                </c:pt>
                <c:pt idx="18845">
                  <c:v>-3.06068E-2</c:v>
                </c:pt>
                <c:pt idx="18846">
                  <c:v>-2.7645400000000001E-2</c:v>
                </c:pt>
                <c:pt idx="18847">
                  <c:v>-2.4726999999999999E-2</c:v>
                </c:pt>
                <c:pt idx="18848">
                  <c:v>-2.1856400000000002E-2</c:v>
                </c:pt>
                <c:pt idx="18849">
                  <c:v>-1.9038300000000001E-2</c:v>
                </c:pt>
                <c:pt idx="18850">
                  <c:v>-1.6274E-2</c:v>
                </c:pt>
                <c:pt idx="18851">
                  <c:v>-1.3561399999999999E-2</c:v>
                </c:pt>
                <c:pt idx="18852">
                  <c:v>-1.0899300000000001E-2</c:v>
                </c:pt>
                <c:pt idx="18853" formatCode="0.00E+00">
                  <c:v>-8.2904399999999996E-3</c:v>
                </c:pt>
                <c:pt idx="18854" formatCode="0.00E+00">
                  <c:v>-5.7384200000000002E-3</c:v>
                </c:pt>
                <c:pt idx="18855" formatCode="0.00E+00">
                  <c:v>-3.2465100000000002E-3</c:v>
                </c:pt>
                <c:pt idx="18856" formatCode="0.00E+00">
                  <c:v>-8.1931199999999999E-4</c:v>
                </c:pt>
                <c:pt idx="18857" formatCode="0.00E+00">
                  <c:v>1.5378900000000001E-3</c:v>
                </c:pt>
                <c:pt idx="18858" formatCode="0.00E+00">
                  <c:v>3.8254600000000001E-3</c:v>
                </c:pt>
                <c:pt idx="18859" formatCode="0.00E+00">
                  <c:v>6.0481399999999996E-3</c:v>
                </c:pt>
                <c:pt idx="18860" formatCode="0.00E+00">
                  <c:v>8.2052099999999992E-3</c:v>
                </c:pt>
                <c:pt idx="18861">
                  <c:v>1.0289100000000001E-2</c:v>
                </c:pt>
                <c:pt idx="18862">
                  <c:v>1.2291699999999999E-2</c:v>
                </c:pt>
                <c:pt idx="18863">
                  <c:v>1.4206999999999999E-2</c:v>
                </c:pt>
                <c:pt idx="18864">
                  <c:v>1.6032399999999999E-2</c:v>
                </c:pt>
                <c:pt idx="18865">
                  <c:v>1.7770399999999999E-2</c:v>
                </c:pt>
                <c:pt idx="18866">
                  <c:v>1.9424E-2</c:v>
                </c:pt>
                <c:pt idx="18867">
                  <c:v>2.0994200000000001E-2</c:v>
                </c:pt>
                <c:pt idx="18868">
                  <c:v>2.2480099999999999E-2</c:v>
                </c:pt>
                <c:pt idx="18869">
                  <c:v>2.3879600000000001E-2</c:v>
                </c:pt>
                <c:pt idx="18870">
                  <c:v>2.5189699999999999E-2</c:v>
                </c:pt>
                <c:pt idx="18871">
                  <c:v>2.6407099999999999E-2</c:v>
                </c:pt>
                <c:pt idx="18872">
                  <c:v>2.7527300000000001E-2</c:v>
                </c:pt>
                <c:pt idx="18873">
                  <c:v>2.85475E-2</c:v>
                </c:pt>
                <c:pt idx="18874">
                  <c:v>2.94682E-2</c:v>
                </c:pt>
                <c:pt idx="18875">
                  <c:v>3.02913E-2</c:v>
                </c:pt>
                <c:pt idx="18876">
                  <c:v>3.10164E-2</c:v>
                </c:pt>
                <c:pt idx="18877">
                  <c:v>3.1642799999999999E-2</c:v>
                </c:pt>
                <c:pt idx="18878">
                  <c:v>3.2173800000000002E-2</c:v>
                </c:pt>
                <c:pt idx="18879">
                  <c:v>3.2612099999999998E-2</c:v>
                </c:pt>
                <c:pt idx="18880">
                  <c:v>3.2958399999999999E-2</c:v>
                </c:pt>
                <c:pt idx="18881">
                  <c:v>3.3211900000000003E-2</c:v>
                </c:pt>
                <c:pt idx="18882">
                  <c:v>3.3370999999999998E-2</c:v>
                </c:pt>
                <c:pt idx="18883">
                  <c:v>3.3434400000000003E-2</c:v>
                </c:pt>
                <c:pt idx="18884">
                  <c:v>3.3402800000000003E-2</c:v>
                </c:pt>
                <c:pt idx="18885">
                  <c:v>3.3277000000000001E-2</c:v>
                </c:pt>
                <c:pt idx="18886">
                  <c:v>3.3057299999999998E-2</c:v>
                </c:pt>
                <c:pt idx="18887">
                  <c:v>3.2743899999999999E-2</c:v>
                </c:pt>
                <c:pt idx="18888">
                  <c:v>3.23395E-2</c:v>
                </c:pt>
                <c:pt idx="18889">
                  <c:v>3.1847300000000002E-2</c:v>
                </c:pt>
                <c:pt idx="18890">
                  <c:v>3.12693E-2</c:v>
                </c:pt>
                <c:pt idx="18891">
                  <c:v>3.0605299999999998E-2</c:v>
                </c:pt>
                <c:pt idx="18892">
                  <c:v>2.9855199999999998E-2</c:v>
                </c:pt>
                <c:pt idx="18893">
                  <c:v>2.9020199999999999E-2</c:v>
                </c:pt>
                <c:pt idx="18894">
                  <c:v>2.8102800000000001E-2</c:v>
                </c:pt>
                <c:pt idx="18895">
                  <c:v>2.71068E-2</c:v>
                </c:pt>
                <c:pt idx="18896">
                  <c:v>2.60354E-2</c:v>
                </c:pt>
                <c:pt idx="18897">
                  <c:v>2.4890300000000001E-2</c:v>
                </c:pt>
                <c:pt idx="18898">
                  <c:v>2.3672700000000001E-2</c:v>
                </c:pt>
                <c:pt idx="18899">
                  <c:v>2.23859E-2</c:v>
                </c:pt>
                <c:pt idx="18900">
                  <c:v>2.1033099999999999E-2</c:v>
                </c:pt>
                <c:pt idx="18901">
                  <c:v>1.9617200000000001E-2</c:v>
                </c:pt>
                <c:pt idx="18902">
                  <c:v>1.81406E-2</c:v>
                </c:pt>
                <c:pt idx="18903">
                  <c:v>1.66065E-2</c:v>
                </c:pt>
                <c:pt idx="18904">
                  <c:v>1.50183E-2</c:v>
                </c:pt>
                <c:pt idx="18905">
                  <c:v>1.3379500000000001E-2</c:v>
                </c:pt>
                <c:pt idx="18906">
                  <c:v>1.1693200000000001E-2</c:v>
                </c:pt>
                <c:pt idx="18907" formatCode="0.00E+00">
                  <c:v>9.9630399999999994E-3</c:v>
                </c:pt>
                <c:pt idx="18908" formatCode="0.00E+00">
                  <c:v>8.1929199999999994E-3</c:v>
                </c:pt>
                <c:pt idx="18909" formatCode="0.00E+00">
                  <c:v>6.3861999999999999E-3</c:v>
                </c:pt>
                <c:pt idx="18910" formatCode="0.00E+00">
                  <c:v>4.5448199999999998E-3</c:v>
                </c:pt>
                <c:pt idx="18911" formatCode="0.00E+00">
                  <c:v>2.67031E-3</c:v>
                </c:pt>
                <c:pt idx="18912" formatCode="0.00E+00">
                  <c:v>7.6490900000000003E-4</c:v>
                </c:pt>
                <c:pt idx="18913" formatCode="0.00E+00">
                  <c:v>-1.1687100000000001E-3</c:v>
                </c:pt>
                <c:pt idx="18914" formatCode="0.00E+00">
                  <c:v>-3.1277499999999999E-3</c:v>
                </c:pt>
                <c:pt idx="18915" formatCode="0.00E+00">
                  <c:v>-5.1094399999999998E-3</c:v>
                </c:pt>
                <c:pt idx="18916" formatCode="0.00E+00">
                  <c:v>-7.1114400000000001E-3</c:v>
                </c:pt>
                <c:pt idx="18917" formatCode="0.00E+00">
                  <c:v>-9.1310000000000002E-3</c:v>
                </c:pt>
                <c:pt idx="18918">
                  <c:v>-1.11643E-2</c:v>
                </c:pt>
                <c:pt idx="18919">
                  <c:v>-1.3207099999999999E-2</c:v>
                </c:pt>
                <c:pt idx="18920">
                  <c:v>-1.52555E-2</c:v>
                </c:pt>
                <c:pt idx="18921">
                  <c:v>-1.7306499999999999E-2</c:v>
                </c:pt>
                <c:pt idx="18922">
                  <c:v>-1.93574E-2</c:v>
                </c:pt>
                <c:pt idx="18923">
                  <c:v>-2.1405500000000001E-2</c:v>
                </c:pt>
                <c:pt idx="18924">
                  <c:v>-2.3448E-2</c:v>
                </c:pt>
                <c:pt idx="18925">
                  <c:v>-2.5482899999999999E-2</c:v>
                </c:pt>
                <c:pt idx="18926">
                  <c:v>-2.75077E-2</c:v>
                </c:pt>
                <c:pt idx="18927">
                  <c:v>-2.9519299999999998E-2</c:v>
                </c:pt>
                <c:pt idx="18928">
                  <c:v>-3.15152E-2</c:v>
                </c:pt>
                <c:pt idx="18929">
                  <c:v>-3.3492300000000003E-2</c:v>
                </c:pt>
                <c:pt idx="18930">
                  <c:v>-3.5446199999999997E-2</c:v>
                </c:pt>
                <c:pt idx="18931">
                  <c:v>-3.7372599999999999E-2</c:v>
                </c:pt>
                <c:pt idx="18932">
                  <c:v>-3.9267900000000001E-2</c:v>
                </c:pt>
                <c:pt idx="18933">
                  <c:v>-4.1127900000000002E-2</c:v>
                </c:pt>
                <c:pt idx="18934">
                  <c:v>-4.2948800000000002E-2</c:v>
                </c:pt>
                <c:pt idx="18935">
                  <c:v>-4.4728499999999997E-2</c:v>
                </c:pt>
                <c:pt idx="18936">
                  <c:v>-4.6465800000000002E-2</c:v>
                </c:pt>
                <c:pt idx="18937">
                  <c:v>-4.8158399999999997E-2</c:v>
                </c:pt>
                <c:pt idx="18938">
                  <c:v>-4.9804500000000002E-2</c:v>
                </c:pt>
                <c:pt idx="18939">
                  <c:v>-5.1403699999999997E-2</c:v>
                </c:pt>
                <c:pt idx="18940">
                  <c:v>-5.2954800000000003E-2</c:v>
                </c:pt>
                <c:pt idx="18941">
                  <c:v>-5.4455099999999999E-2</c:v>
                </c:pt>
                <c:pt idx="18942">
                  <c:v>-5.5902300000000002E-2</c:v>
                </c:pt>
                <c:pt idx="18943">
                  <c:v>-5.7294999999999999E-2</c:v>
                </c:pt>
                <c:pt idx="18944">
                  <c:v>-5.8631599999999999E-2</c:v>
                </c:pt>
                <c:pt idx="18945">
                  <c:v>-5.9910199999999997E-2</c:v>
                </c:pt>
                <c:pt idx="18946">
                  <c:v>-6.1128299999999997E-2</c:v>
                </c:pt>
                <c:pt idx="18947">
                  <c:v>-6.2283600000000001E-2</c:v>
                </c:pt>
                <c:pt idx="18948">
                  <c:v>-6.3374299999999995E-2</c:v>
                </c:pt>
                <c:pt idx="18949">
                  <c:v>-6.4399200000000004E-2</c:v>
                </c:pt>
                <c:pt idx="18950">
                  <c:v>-6.5356899999999996E-2</c:v>
                </c:pt>
                <c:pt idx="18951">
                  <c:v>-6.6245200000000004E-2</c:v>
                </c:pt>
                <c:pt idx="18952">
                  <c:v>-6.7062800000000006E-2</c:v>
                </c:pt>
                <c:pt idx="18953">
                  <c:v>-6.7809900000000006E-2</c:v>
                </c:pt>
                <c:pt idx="18954">
                  <c:v>-6.8485900000000002E-2</c:v>
                </c:pt>
                <c:pt idx="18955">
                  <c:v>-6.9089399999999995E-2</c:v>
                </c:pt>
                <c:pt idx="18956">
                  <c:v>-6.9617999999999999E-2</c:v>
                </c:pt>
                <c:pt idx="18957">
                  <c:v>-7.0069800000000002E-2</c:v>
                </c:pt>
                <c:pt idx="18958">
                  <c:v>-7.0444300000000001E-2</c:v>
                </c:pt>
                <c:pt idx="18959">
                  <c:v>-7.0741799999999994E-2</c:v>
                </c:pt>
                <c:pt idx="18960">
                  <c:v>-7.0963200000000004E-2</c:v>
                </c:pt>
                <c:pt idx="18961">
                  <c:v>-7.11088E-2</c:v>
                </c:pt>
                <c:pt idx="18962">
                  <c:v>-7.1179099999999995E-2</c:v>
                </c:pt>
                <c:pt idx="18963">
                  <c:v>-7.1175299999999997E-2</c:v>
                </c:pt>
                <c:pt idx="18964">
                  <c:v>-7.1098599999999998E-2</c:v>
                </c:pt>
                <c:pt idx="18965">
                  <c:v>-7.0949399999999996E-2</c:v>
                </c:pt>
                <c:pt idx="18966">
                  <c:v>-7.0728100000000002E-2</c:v>
                </c:pt>
                <c:pt idx="18967">
                  <c:v>-7.0434800000000006E-2</c:v>
                </c:pt>
                <c:pt idx="18968">
                  <c:v>-7.0068099999999994E-2</c:v>
                </c:pt>
                <c:pt idx="18969">
                  <c:v>-6.9626599999999997E-2</c:v>
                </c:pt>
                <c:pt idx="18970">
                  <c:v>-6.9110000000000005E-2</c:v>
                </c:pt>
                <c:pt idx="18971">
                  <c:v>-6.8518899999999994E-2</c:v>
                </c:pt>
                <c:pt idx="18972">
                  <c:v>-6.7854200000000003E-2</c:v>
                </c:pt>
                <c:pt idx="18973">
                  <c:v>-6.7117200000000002E-2</c:v>
                </c:pt>
                <c:pt idx="18974">
                  <c:v>-6.6309300000000002E-2</c:v>
                </c:pt>
                <c:pt idx="18975">
                  <c:v>-6.5432199999999996E-2</c:v>
                </c:pt>
                <c:pt idx="18976">
                  <c:v>-6.4486799999999997E-2</c:v>
                </c:pt>
                <c:pt idx="18977">
                  <c:v>-6.3473699999999994E-2</c:v>
                </c:pt>
                <c:pt idx="18978">
                  <c:v>-6.2393999999999998E-2</c:v>
                </c:pt>
                <c:pt idx="18979">
                  <c:v>-6.1250600000000002E-2</c:v>
                </c:pt>
                <c:pt idx="18980">
                  <c:v>-6.00469E-2</c:v>
                </c:pt>
                <c:pt idx="18981">
                  <c:v>-5.87856E-2</c:v>
                </c:pt>
                <c:pt idx="18982">
                  <c:v>-5.7468199999999997E-2</c:v>
                </c:pt>
                <c:pt idx="18983">
                  <c:v>-5.6096500000000001E-2</c:v>
                </c:pt>
                <c:pt idx="18984">
                  <c:v>-5.46723E-2</c:v>
                </c:pt>
                <c:pt idx="18985">
                  <c:v>-5.3196E-2</c:v>
                </c:pt>
                <c:pt idx="18986">
                  <c:v>-5.1666900000000002E-2</c:v>
                </c:pt>
                <c:pt idx="18987">
                  <c:v>-5.0085900000000003E-2</c:v>
                </c:pt>
                <c:pt idx="18988">
                  <c:v>-4.8456399999999997E-2</c:v>
                </c:pt>
                <c:pt idx="18989">
                  <c:v>-4.6781200000000002E-2</c:v>
                </c:pt>
                <c:pt idx="18990">
                  <c:v>-4.5061700000000003E-2</c:v>
                </c:pt>
                <c:pt idx="18991">
                  <c:v>-4.3298099999999999E-2</c:v>
                </c:pt>
                <c:pt idx="18992">
                  <c:v>-4.1491199999999999E-2</c:v>
                </c:pt>
                <c:pt idx="18993">
                  <c:v>-3.9642700000000003E-2</c:v>
                </c:pt>
                <c:pt idx="18994">
                  <c:v>-3.7755400000000001E-2</c:v>
                </c:pt>
                <c:pt idx="18995">
                  <c:v>-3.5830800000000003E-2</c:v>
                </c:pt>
                <c:pt idx="18996">
                  <c:v>-3.3870400000000002E-2</c:v>
                </c:pt>
                <c:pt idx="18997">
                  <c:v>-3.1877000000000003E-2</c:v>
                </c:pt>
                <c:pt idx="18998">
                  <c:v>-2.98544E-2</c:v>
                </c:pt>
                <c:pt idx="18999">
                  <c:v>-2.7805199999999999E-2</c:v>
                </c:pt>
                <c:pt idx="19000">
                  <c:v>-2.5731E-2</c:v>
                </c:pt>
                <c:pt idx="19001">
                  <c:v>-2.3634200000000001E-2</c:v>
                </c:pt>
                <c:pt idx="19002">
                  <c:v>-2.1517399999999999E-2</c:v>
                </c:pt>
                <c:pt idx="19003">
                  <c:v>-1.9382900000000002E-2</c:v>
                </c:pt>
                <c:pt idx="19004">
                  <c:v>-1.7232500000000001E-2</c:v>
                </c:pt>
                <c:pt idx="19005">
                  <c:v>-1.50674E-2</c:v>
                </c:pt>
                <c:pt idx="19006">
                  <c:v>-1.2888E-2</c:v>
                </c:pt>
                <c:pt idx="19007">
                  <c:v>-1.06947E-2</c:v>
                </c:pt>
                <c:pt idx="19008" formatCode="0.00E+00">
                  <c:v>-8.4892000000000006E-3</c:v>
                </c:pt>
                <c:pt idx="19009" formatCode="0.00E+00">
                  <c:v>-6.2736399999999996E-3</c:v>
                </c:pt>
                <c:pt idx="19010" formatCode="0.00E+00">
                  <c:v>-4.0498799999999996E-3</c:v>
                </c:pt>
                <c:pt idx="19011" formatCode="0.00E+00">
                  <c:v>-1.81981E-3</c:v>
                </c:pt>
                <c:pt idx="19012" formatCode="0.00E+00">
                  <c:v>4.1404300000000001E-4</c:v>
                </c:pt>
                <c:pt idx="19013" formatCode="0.00E+00">
                  <c:v>2.6493900000000002E-3</c:v>
                </c:pt>
                <c:pt idx="19014" formatCode="0.00E+00">
                  <c:v>4.8844200000000004E-3</c:v>
                </c:pt>
                <c:pt idx="19015" formatCode="0.00E+00">
                  <c:v>7.11716E-3</c:v>
                </c:pt>
                <c:pt idx="19016" formatCode="0.00E+00">
                  <c:v>9.3455699999999992E-3</c:v>
                </c:pt>
                <c:pt idx="19017">
                  <c:v>1.1567900000000001E-2</c:v>
                </c:pt>
                <c:pt idx="19018">
                  <c:v>1.37824E-2</c:v>
                </c:pt>
                <c:pt idx="19019">
                  <c:v>1.5987299999999999E-2</c:v>
                </c:pt>
                <c:pt idx="19020">
                  <c:v>1.8182199999999999E-2</c:v>
                </c:pt>
                <c:pt idx="19021">
                  <c:v>2.03669E-2</c:v>
                </c:pt>
                <c:pt idx="19022">
                  <c:v>2.25407E-2</c:v>
                </c:pt>
                <c:pt idx="19023">
                  <c:v>2.4702600000000002E-2</c:v>
                </c:pt>
                <c:pt idx="19024">
                  <c:v>2.6851799999999999E-2</c:v>
                </c:pt>
                <c:pt idx="19025">
                  <c:v>2.8987099999999998E-2</c:v>
                </c:pt>
                <c:pt idx="19026">
                  <c:v>3.1105500000000001E-2</c:v>
                </c:pt>
                <c:pt idx="19027">
                  <c:v>3.3203900000000001E-2</c:v>
                </c:pt>
                <c:pt idx="19028">
                  <c:v>3.5280699999999998E-2</c:v>
                </c:pt>
                <c:pt idx="19029">
                  <c:v>3.7335800000000002E-2</c:v>
                </c:pt>
                <c:pt idx="19030">
                  <c:v>3.9369599999999998E-2</c:v>
                </c:pt>
                <c:pt idx="19031">
                  <c:v>4.1382099999999998E-2</c:v>
                </c:pt>
                <c:pt idx="19032">
                  <c:v>4.3372500000000001E-2</c:v>
                </c:pt>
                <c:pt idx="19033">
                  <c:v>4.5339600000000001E-2</c:v>
                </c:pt>
                <c:pt idx="19034">
                  <c:v>4.7281900000000002E-2</c:v>
                </c:pt>
                <c:pt idx="19035">
                  <c:v>4.9199199999999998E-2</c:v>
                </c:pt>
                <c:pt idx="19036">
                  <c:v>5.1092600000000002E-2</c:v>
                </c:pt>
                <c:pt idx="19037">
                  <c:v>5.2962799999999997E-2</c:v>
                </c:pt>
                <c:pt idx="19038">
                  <c:v>5.4808900000000001E-2</c:v>
                </c:pt>
                <c:pt idx="19039">
                  <c:v>5.6629499999999999E-2</c:v>
                </c:pt>
                <c:pt idx="19040">
                  <c:v>5.8423299999999997E-2</c:v>
                </c:pt>
                <c:pt idx="19041">
                  <c:v>6.01895E-2</c:v>
                </c:pt>
                <c:pt idx="19042">
                  <c:v>6.1927500000000003E-2</c:v>
                </c:pt>
                <c:pt idx="19043">
                  <c:v>6.3636600000000001E-2</c:v>
                </c:pt>
                <c:pt idx="19044">
                  <c:v>6.5316600000000002E-2</c:v>
                </c:pt>
                <c:pt idx="19045">
                  <c:v>6.6968299999999994E-2</c:v>
                </c:pt>
                <c:pt idx="19046">
                  <c:v>6.8592600000000004E-2</c:v>
                </c:pt>
                <c:pt idx="19047">
                  <c:v>7.0190699999999995E-2</c:v>
                </c:pt>
                <c:pt idx="19048">
                  <c:v>7.1762599999999996E-2</c:v>
                </c:pt>
                <c:pt idx="19049">
                  <c:v>7.3307899999999995E-2</c:v>
                </c:pt>
                <c:pt idx="19050">
                  <c:v>7.4826000000000004E-2</c:v>
                </c:pt>
                <c:pt idx="19051">
                  <c:v>7.6316200000000001E-2</c:v>
                </c:pt>
                <c:pt idx="19052">
                  <c:v>7.7777499999999999E-2</c:v>
                </c:pt>
                <c:pt idx="19053">
                  <c:v>7.9209799999999997E-2</c:v>
                </c:pt>
                <c:pt idx="19054">
                  <c:v>8.0613699999999996E-2</c:v>
                </c:pt>
                <c:pt idx="19055">
                  <c:v>8.1990199999999999E-2</c:v>
                </c:pt>
                <c:pt idx="19056">
                  <c:v>8.3339700000000003E-2</c:v>
                </c:pt>
                <c:pt idx="19057">
                  <c:v>8.4662600000000005E-2</c:v>
                </c:pt>
                <c:pt idx="19058">
                  <c:v>8.5959999999999995E-2</c:v>
                </c:pt>
                <c:pt idx="19059">
                  <c:v>8.7232400000000002E-2</c:v>
                </c:pt>
                <c:pt idx="19060">
                  <c:v>8.8480100000000006E-2</c:v>
                </c:pt>
                <c:pt idx="19061">
                  <c:v>8.9703599999999994E-2</c:v>
                </c:pt>
                <c:pt idx="19062">
                  <c:v>9.0903700000000004E-2</c:v>
                </c:pt>
                <c:pt idx="19063">
                  <c:v>9.2080999999999996E-2</c:v>
                </c:pt>
                <c:pt idx="19064">
                  <c:v>9.3236200000000005E-2</c:v>
                </c:pt>
                <c:pt idx="19065">
                  <c:v>9.4370099999999998E-2</c:v>
                </c:pt>
                <c:pt idx="19066">
                  <c:v>9.5482700000000004E-2</c:v>
                </c:pt>
                <c:pt idx="19067">
                  <c:v>9.6572699999999997E-2</c:v>
                </c:pt>
                <c:pt idx="19068">
                  <c:v>9.7639199999999995E-2</c:v>
                </c:pt>
                <c:pt idx="19069">
                  <c:v>9.8682199999999998E-2</c:v>
                </c:pt>
                <c:pt idx="19070">
                  <c:v>9.9702899999999997E-2</c:v>
                </c:pt>
                <c:pt idx="19071">
                  <c:v>0.100702</c:v>
                </c:pt>
                <c:pt idx="19072">
                  <c:v>0.101678</c:v>
                </c:pt>
                <c:pt idx="19073">
                  <c:v>0.102633</c:v>
                </c:pt>
                <c:pt idx="19074">
                  <c:v>0.10356799999999999</c:v>
                </c:pt>
                <c:pt idx="19075">
                  <c:v>0.10448399999999999</c:v>
                </c:pt>
                <c:pt idx="19076">
                  <c:v>0.10538</c:v>
                </c:pt>
                <c:pt idx="19077">
                  <c:v>0.106257</c:v>
                </c:pt>
                <c:pt idx="19078">
                  <c:v>0.107115</c:v>
                </c:pt>
                <c:pt idx="19079">
                  <c:v>0.107956</c:v>
                </c:pt>
                <c:pt idx="19080">
                  <c:v>0.10878</c:v>
                </c:pt>
                <c:pt idx="19081">
                  <c:v>0.10958900000000001</c:v>
                </c:pt>
                <c:pt idx="19082">
                  <c:v>0.11038100000000001</c:v>
                </c:pt>
                <c:pt idx="19083">
                  <c:v>0.11115800000000001</c:v>
                </c:pt>
                <c:pt idx="19084">
                  <c:v>0.11192000000000001</c:v>
                </c:pt>
                <c:pt idx="19085">
                  <c:v>0.112666</c:v>
                </c:pt>
                <c:pt idx="19086">
                  <c:v>0.11339399999999999</c:v>
                </c:pt>
                <c:pt idx="19087">
                  <c:v>0.114104</c:v>
                </c:pt>
                <c:pt idx="19088">
                  <c:v>0.114796</c:v>
                </c:pt>
                <c:pt idx="19089">
                  <c:v>0.11547</c:v>
                </c:pt>
                <c:pt idx="19090">
                  <c:v>0.11612699999999999</c:v>
                </c:pt>
                <c:pt idx="19091">
                  <c:v>0.116768</c:v>
                </c:pt>
                <c:pt idx="19092">
                  <c:v>0.117393</c:v>
                </c:pt>
                <c:pt idx="19093">
                  <c:v>0.11800099999999999</c:v>
                </c:pt>
                <c:pt idx="19094">
                  <c:v>0.118592</c:v>
                </c:pt>
                <c:pt idx="19095">
                  <c:v>0.119168</c:v>
                </c:pt>
                <c:pt idx="19096">
                  <c:v>0.119727</c:v>
                </c:pt>
                <c:pt idx="19097">
                  <c:v>0.120268</c:v>
                </c:pt>
                <c:pt idx="19098">
                  <c:v>0.120792</c:v>
                </c:pt>
                <c:pt idx="19099">
                  <c:v>0.121298</c:v>
                </c:pt>
                <c:pt idx="19100">
                  <c:v>0.12178799999999999</c:v>
                </c:pt>
                <c:pt idx="19101">
                  <c:v>0.12226099999999999</c:v>
                </c:pt>
                <c:pt idx="19102">
                  <c:v>0.12271700000000001</c:v>
                </c:pt>
                <c:pt idx="19103">
                  <c:v>0.123154</c:v>
                </c:pt>
                <c:pt idx="19104">
                  <c:v>0.123572</c:v>
                </c:pt>
                <c:pt idx="19105">
                  <c:v>0.123971</c:v>
                </c:pt>
                <c:pt idx="19106">
                  <c:v>0.124351</c:v>
                </c:pt>
                <c:pt idx="19107">
                  <c:v>0.12471</c:v>
                </c:pt>
                <c:pt idx="19108">
                  <c:v>0.12504899999999999</c:v>
                </c:pt>
                <c:pt idx="19109">
                  <c:v>0.12536600000000001</c:v>
                </c:pt>
                <c:pt idx="19110">
                  <c:v>0.12566099999999999</c:v>
                </c:pt>
                <c:pt idx="19111">
                  <c:v>0.12593199999999999</c:v>
                </c:pt>
                <c:pt idx="19112">
                  <c:v>0.12617999999999999</c:v>
                </c:pt>
                <c:pt idx="19113">
                  <c:v>0.12640399999999999</c:v>
                </c:pt>
                <c:pt idx="19114">
                  <c:v>0.12660199999999999</c:v>
                </c:pt>
                <c:pt idx="19115">
                  <c:v>0.126775</c:v>
                </c:pt>
                <c:pt idx="19116">
                  <c:v>0.12692000000000001</c:v>
                </c:pt>
                <c:pt idx="19117">
                  <c:v>0.12703800000000001</c:v>
                </c:pt>
                <c:pt idx="19118">
                  <c:v>0.12712799999999999</c:v>
                </c:pt>
                <c:pt idx="19119">
                  <c:v>0.127189</c:v>
                </c:pt>
                <c:pt idx="19120">
                  <c:v>0.127219</c:v>
                </c:pt>
                <c:pt idx="19121">
                  <c:v>0.12721499999999999</c:v>
                </c:pt>
                <c:pt idx="19122">
                  <c:v>0.12717700000000001</c:v>
                </c:pt>
                <c:pt idx="19123">
                  <c:v>0.12710399999999999</c:v>
                </c:pt>
                <c:pt idx="19124">
                  <c:v>0.127</c:v>
                </c:pt>
                <c:pt idx="19125">
                  <c:v>0.126864</c:v>
                </c:pt>
                <c:pt idx="19126">
                  <c:v>0.126696</c:v>
                </c:pt>
                <c:pt idx="19127">
                  <c:v>0.126494</c:v>
                </c:pt>
                <c:pt idx="19128">
                  <c:v>0.12625900000000001</c:v>
                </c:pt>
                <c:pt idx="19129">
                  <c:v>0.12598799999999999</c:v>
                </c:pt>
                <c:pt idx="19130">
                  <c:v>0.12568199999999999</c:v>
                </c:pt>
                <c:pt idx="19131">
                  <c:v>0.125337</c:v>
                </c:pt>
                <c:pt idx="19132">
                  <c:v>0.12495299999999999</c:v>
                </c:pt>
                <c:pt idx="19133">
                  <c:v>0.12453</c:v>
                </c:pt>
                <c:pt idx="19134">
                  <c:v>0.124069</c:v>
                </c:pt>
                <c:pt idx="19135">
                  <c:v>0.123571</c:v>
                </c:pt>
                <c:pt idx="19136">
                  <c:v>0.12303699999999999</c:v>
                </c:pt>
                <c:pt idx="19137">
                  <c:v>0.122465</c:v>
                </c:pt>
                <c:pt idx="19138">
                  <c:v>0.121855</c:v>
                </c:pt>
                <c:pt idx="19139">
                  <c:v>0.121207</c:v>
                </c:pt>
                <c:pt idx="19140">
                  <c:v>0.120519</c:v>
                </c:pt>
                <c:pt idx="19141">
                  <c:v>0.11978999999999999</c:v>
                </c:pt>
                <c:pt idx="19142">
                  <c:v>0.119021</c:v>
                </c:pt>
                <c:pt idx="19143">
                  <c:v>0.118211</c:v>
                </c:pt>
                <c:pt idx="19144">
                  <c:v>0.11736199999999999</c:v>
                </c:pt>
                <c:pt idx="19145">
                  <c:v>0.11647200000000001</c:v>
                </c:pt>
                <c:pt idx="19146">
                  <c:v>0.115541</c:v>
                </c:pt>
                <c:pt idx="19147">
                  <c:v>0.114569</c:v>
                </c:pt>
                <c:pt idx="19148">
                  <c:v>0.113555</c:v>
                </c:pt>
                <c:pt idx="19149">
                  <c:v>0.112499</c:v>
                </c:pt>
                <c:pt idx="19150">
                  <c:v>0.1114</c:v>
                </c:pt>
                <c:pt idx="19151">
                  <c:v>0.11025799999999999</c:v>
                </c:pt>
                <c:pt idx="19152">
                  <c:v>0.109072</c:v>
                </c:pt>
                <c:pt idx="19153">
                  <c:v>0.107844</c:v>
                </c:pt>
                <c:pt idx="19154">
                  <c:v>0.106574</c:v>
                </c:pt>
                <c:pt idx="19155">
                  <c:v>0.105263</c:v>
                </c:pt>
                <c:pt idx="19156">
                  <c:v>0.103912</c:v>
                </c:pt>
                <c:pt idx="19157">
                  <c:v>0.102522</c:v>
                </c:pt>
                <c:pt idx="19158">
                  <c:v>0.101093</c:v>
                </c:pt>
                <c:pt idx="19159">
                  <c:v>9.96282E-2</c:v>
                </c:pt>
                <c:pt idx="19160">
                  <c:v>9.8126699999999997E-2</c:v>
                </c:pt>
                <c:pt idx="19161">
                  <c:v>9.6589400000000006E-2</c:v>
                </c:pt>
                <c:pt idx="19162">
                  <c:v>9.5018000000000005E-2</c:v>
                </c:pt>
                <c:pt idx="19163">
                  <c:v>9.3413300000000005E-2</c:v>
                </c:pt>
                <c:pt idx="19164">
                  <c:v>9.1774300000000003E-2</c:v>
                </c:pt>
                <c:pt idx="19165">
                  <c:v>9.0101799999999996E-2</c:v>
                </c:pt>
                <c:pt idx="19166">
                  <c:v>8.8398099999999993E-2</c:v>
                </c:pt>
                <c:pt idx="19167">
                  <c:v>8.6665300000000001E-2</c:v>
                </c:pt>
                <c:pt idx="19168">
                  <c:v>8.49047E-2</c:v>
                </c:pt>
                <c:pt idx="19169">
                  <c:v>8.31176E-2</c:v>
                </c:pt>
                <c:pt idx="19170">
                  <c:v>8.1305500000000003E-2</c:v>
                </c:pt>
                <c:pt idx="19171">
                  <c:v>7.9469999999999999E-2</c:v>
                </c:pt>
                <c:pt idx="19172">
                  <c:v>7.7612399999999998E-2</c:v>
                </c:pt>
                <c:pt idx="19173">
                  <c:v>7.5733800000000004E-2</c:v>
                </c:pt>
                <c:pt idx="19174">
                  <c:v>7.3835200000000004E-2</c:v>
                </c:pt>
                <c:pt idx="19175">
                  <c:v>7.1917999999999996E-2</c:v>
                </c:pt>
                <c:pt idx="19176">
                  <c:v>6.9983900000000002E-2</c:v>
                </c:pt>
                <c:pt idx="19177">
                  <c:v>6.8035399999999996E-2</c:v>
                </c:pt>
                <c:pt idx="19178">
                  <c:v>6.6075300000000003E-2</c:v>
                </c:pt>
                <c:pt idx="19179">
                  <c:v>6.41066E-2</c:v>
                </c:pt>
                <c:pt idx="19180">
                  <c:v>6.21308E-2</c:v>
                </c:pt>
                <c:pt idx="19181">
                  <c:v>6.0149300000000003E-2</c:v>
                </c:pt>
                <c:pt idx="19182">
                  <c:v>5.8164E-2</c:v>
                </c:pt>
                <c:pt idx="19183">
                  <c:v>5.6176700000000003E-2</c:v>
                </c:pt>
                <c:pt idx="19184">
                  <c:v>5.41892E-2</c:v>
                </c:pt>
                <c:pt idx="19185">
                  <c:v>5.2204E-2</c:v>
                </c:pt>
                <c:pt idx="19186">
                  <c:v>5.0223900000000002E-2</c:v>
                </c:pt>
                <c:pt idx="19187">
                  <c:v>4.8250599999999998E-2</c:v>
                </c:pt>
                <c:pt idx="19188">
                  <c:v>4.62855E-2</c:v>
                </c:pt>
                <c:pt idx="19189">
                  <c:v>4.4329800000000003E-2</c:v>
                </c:pt>
                <c:pt idx="19190">
                  <c:v>4.2385699999999998E-2</c:v>
                </c:pt>
                <c:pt idx="19191">
                  <c:v>4.04558E-2</c:v>
                </c:pt>
                <c:pt idx="19192">
                  <c:v>3.85425E-2</c:v>
                </c:pt>
                <c:pt idx="19193">
                  <c:v>3.6648399999999998E-2</c:v>
                </c:pt>
                <c:pt idx="19194">
                  <c:v>3.4776000000000001E-2</c:v>
                </c:pt>
                <c:pt idx="19195">
                  <c:v>3.2928399999999997E-2</c:v>
                </c:pt>
                <c:pt idx="19196">
                  <c:v>3.1108400000000001E-2</c:v>
                </c:pt>
                <c:pt idx="19197">
                  <c:v>2.9319399999999999E-2</c:v>
                </c:pt>
                <c:pt idx="19198">
                  <c:v>2.7564200000000001E-2</c:v>
                </c:pt>
                <c:pt idx="19199">
                  <c:v>2.5845199999999999E-2</c:v>
                </c:pt>
                <c:pt idx="19200">
                  <c:v>2.41648E-2</c:v>
                </c:pt>
                <c:pt idx="19201">
                  <c:v>2.2525799999999999E-2</c:v>
                </c:pt>
                <c:pt idx="19202">
                  <c:v>2.09301E-2</c:v>
                </c:pt>
                <c:pt idx="19203">
                  <c:v>1.93797E-2</c:v>
                </c:pt>
                <c:pt idx="19204">
                  <c:v>1.7876599999999999E-2</c:v>
                </c:pt>
                <c:pt idx="19205">
                  <c:v>1.6422099999999999E-2</c:v>
                </c:pt>
                <c:pt idx="19206">
                  <c:v>1.50168E-2</c:v>
                </c:pt>
                <c:pt idx="19207">
                  <c:v>1.36624E-2</c:v>
                </c:pt>
                <c:pt idx="19208">
                  <c:v>1.23613E-2</c:v>
                </c:pt>
                <c:pt idx="19209">
                  <c:v>1.11164E-2</c:v>
                </c:pt>
                <c:pt idx="19210" formatCode="0.00E+00">
                  <c:v>9.9309199999999993E-3</c:v>
                </c:pt>
                <c:pt idx="19211" formatCode="0.00E+00">
                  <c:v>8.8083499999999995E-3</c:v>
                </c:pt>
                <c:pt idx="19212" formatCode="0.00E+00">
                  <c:v>7.7511899999999998E-3</c:v>
                </c:pt>
                <c:pt idx="19213" formatCode="0.00E+00">
                  <c:v>6.7604500000000003E-3</c:v>
                </c:pt>
                <c:pt idx="19214" formatCode="0.00E+00">
                  <c:v>5.83703E-3</c:v>
                </c:pt>
                <c:pt idx="19215" formatCode="0.00E+00">
                  <c:v>4.9827600000000001E-3</c:v>
                </c:pt>
                <c:pt idx="19216" formatCode="0.00E+00">
                  <c:v>4.20024E-3</c:v>
                </c:pt>
                <c:pt idx="19217" formatCode="0.00E+00">
                  <c:v>3.4923100000000002E-3</c:v>
                </c:pt>
                <c:pt idx="19218" formatCode="0.00E+00">
                  <c:v>2.8610699999999998E-3</c:v>
                </c:pt>
                <c:pt idx="19219" formatCode="0.00E+00">
                  <c:v>2.3077200000000001E-3</c:v>
                </c:pt>
                <c:pt idx="19220" formatCode="0.00E+00">
                  <c:v>1.8338199999999999E-3</c:v>
                </c:pt>
                <c:pt idx="19221" formatCode="0.00E+00">
                  <c:v>1.4413799999999999E-3</c:v>
                </c:pt>
                <c:pt idx="19222" formatCode="0.00E+00">
                  <c:v>1.1313E-3</c:v>
                </c:pt>
                <c:pt idx="19223" formatCode="0.00E+00">
                  <c:v>9.0357399999999998E-4</c:v>
                </c:pt>
                <c:pt idx="19224" formatCode="0.00E+00">
                  <c:v>7.5899799999999999E-4</c:v>
                </c:pt>
                <c:pt idx="19225" formatCode="0.00E+00">
                  <c:v>6.9930299999999997E-4</c:v>
                </c:pt>
                <c:pt idx="19226" formatCode="0.00E+00">
                  <c:v>7.2590899999999995E-4</c:v>
                </c:pt>
                <c:pt idx="19227" formatCode="0.00E+00">
                  <c:v>8.3930300000000001E-4</c:v>
                </c:pt>
                <c:pt idx="19228" formatCode="0.00E+00">
                  <c:v>1.0391E-3</c:v>
                </c:pt>
                <c:pt idx="19229" formatCode="0.00E+00">
                  <c:v>1.3248100000000001E-3</c:v>
                </c:pt>
                <c:pt idx="19230" formatCode="0.00E+00">
                  <c:v>1.6968700000000001E-3</c:v>
                </c:pt>
                <c:pt idx="19231" formatCode="0.00E+00">
                  <c:v>2.1565600000000001E-3</c:v>
                </c:pt>
                <c:pt idx="19232" formatCode="0.00E+00">
                  <c:v>2.7050799999999999E-3</c:v>
                </c:pt>
                <c:pt idx="19233" formatCode="0.00E+00">
                  <c:v>3.3430399999999998E-3</c:v>
                </c:pt>
                <c:pt idx="19234" formatCode="0.00E+00">
                  <c:v>4.0708899999999998E-3</c:v>
                </c:pt>
                <c:pt idx="19235" formatCode="0.00E+00">
                  <c:v>4.8890799999999996E-3</c:v>
                </c:pt>
                <c:pt idx="19236" formatCode="0.00E+00">
                  <c:v>5.79774E-3</c:v>
                </c:pt>
                <c:pt idx="19237" formatCode="0.00E+00">
                  <c:v>6.79687E-3</c:v>
                </c:pt>
                <c:pt idx="19238" formatCode="0.00E+00">
                  <c:v>7.8865500000000009E-3</c:v>
                </c:pt>
                <c:pt idx="19239" formatCode="0.00E+00">
                  <c:v>9.0663900000000006E-3</c:v>
                </c:pt>
                <c:pt idx="19240">
                  <c:v>1.03357E-2</c:v>
                </c:pt>
                <c:pt idx="19241">
                  <c:v>1.16939E-2</c:v>
                </c:pt>
                <c:pt idx="19242">
                  <c:v>1.3140300000000001E-2</c:v>
                </c:pt>
                <c:pt idx="19243">
                  <c:v>1.46739E-2</c:v>
                </c:pt>
                <c:pt idx="19244">
                  <c:v>1.62939E-2</c:v>
                </c:pt>
                <c:pt idx="19245">
                  <c:v>1.7999899999999999E-2</c:v>
                </c:pt>
                <c:pt idx="19246">
                  <c:v>1.9790700000000001E-2</c:v>
                </c:pt>
                <c:pt idx="19247">
                  <c:v>2.16644E-2</c:v>
                </c:pt>
                <c:pt idx="19248">
                  <c:v>2.36192E-2</c:v>
                </c:pt>
                <c:pt idx="19249">
                  <c:v>2.5653700000000002E-2</c:v>
                </c:pt>
                <c:pt idx="19250">
                  <c:v>2.7766200000000001E-2</c:v>
                </c:pt>
                <c:pt idx="19251">
                  <c:v>2.9955599999999999E-2</c:v>
                </c:pt>
                <c:pt idx="19252">
                  <c:v>3.2220400000000003E-2</c:v>
                </c:pt>
                <c:pt idx="19253">
                  <c:v>3.4557900000000003E-2</c:v>
                </c:pt>
                <c:pt idx="19254">
                  <c:v>3.6965699999999997E-2</c:v>
                </c:pt>
                <c:pt idx="19255">
                  <c:v>3.9442400000000002E-2</c:v>
                </c:pt>
                <c:pt idx="19256">
                  <c:v>4.19864E-2</c:v>
                </c:pt>
                <c:pt idx="19257">
                  <c:v>4.4594799999999997E-2</c:v>
                </c:pt>
                <c:pt idx="19258">
                  <c:v>4.7263699999999999E-2</c:v>
                </c:pt>
                <c:pt idx="19259">
                  <c:v>4.99893E-2</c:v>
                </c:pt>
                <c:pt idx="19260">
                  <c:v>5.2769099999999999E-2</c:v>
                </c:pt>
                <c:pt idx="19261">
                  <c:v>5.5601499999999998E-2</c:v>
                </c:pt>
                <c:pt idx="19262">
                  <c:v>5.8484899999999999E-2</c:v>
                </c:pt>
                <c:pt idx="19263">
                  <c:v>6.1416699999999998E-2</c:v>
                </c:pt>
                <c:pt idx="19264">
                  <c:v>6.4393599999999995E-2</c:v>
                </c:pt>
                <c:pt idx="19265">
                  <c:v>6.7412600000000003E-2</c:v>
                </c:pt>
                <c:pt idx="19266">
                  <c:v>7.0470099999999994E-2</c:v>
                </c:pt>
                <c:pt idx="19267">
                  <c:v>7.35624E-2</c:v>
                </c:pt>
                <c:pt idx="19268">
                  <c:v>7.6685400000000001E-2</c:v>
                </c:pt>
                <c:pt idx="19269">
                  <c:v>7.9835100000000006E-2</c:v>
                </c:pt>
                <c:pt idx="19270">
                  <c:v>8.3008399999999996E-2</c:v>
                </c:pt>
                <c:pt idx="19271">
                  <c:v>8.6202799999999996E-2</c:v>
                </c:pt>
                <c:pt idx="19272">
                  <c:v>8.9415900000000006E-2</c:v>
                </c:pt>
                <c:pt idx="19273">
                  <c:v>9.2644299999999999E-2</c:v>
                </c:pt>
                <c:pt idx="19274">
                  <c:v>9.58841E-2</c:v>
                </c:pt>
                <c:pt idx="19275">
                  <c:v>9.9131700000000003E-2</c:v>
                </c:pt>
                <c:pt idx="19276">
                  <c:v>0.102384</c:v>
                </c:pt>
                <c:pt idx="19277">
                  <c:v>0.10563599999999999</c:v>
                </c:pt>
                <c:pt idx="19278">
                  <c:v>0.10888399999999999</c:v>
                </c:pt>
                <c:pt idx="19279">
                  <c:v>0.112125</c:v>
                </c:pt>
                <c:pt idx="19280">
                  <c:v>0.115356</c:v>
                </c:pt>
                <c:pt idx="19281">
                  <c:v>0.118573</c:v>
                </c:pt>
                <c:pt idx="19282">
                  <c:v>0.12177200000000001</c:v>
                </c:pt>
                <c:pt idx="19283">
                  <c:v>0.12495000000000001</c:v>
                </c:pt>
                <c:pt idx="19284">
                  <c:v>0.12810299999999999</c:v>
                </c:pt>
                <c:pt idx="19285">
                  <c:v>0.13122600000000001</c:v>
                </c:pt>
                <c:pt idx="19286">
                  <c:v>0.13431599999999999</c:v>
                </c:pt>
                <c:pt idx="19287">
                  <c:v>0.13736899999999999</c:v>
                </c:pt>
                <c:pt idx="19288">
                  <c:v>0.14038100000000001</c:v>
                </c:pt>
                <c:pt idx="19289">
                  <c:v>0.143349</c:v>
                </c:pt>
                <c:pt idx="19290">
                  <c:v>0.14627000000000001</c:v>
                </c:pt>
                <c:pt idx="19291">
                  <c:v>0.14913899999999999</c:v>
                </c:pt>
                <c:pt idx="19292">
                  <c:v>0.151953</c:v>
                </c:pt>
                <c:pt idx="19293">
                  <c:v>0.15470700000000001</c:v>
                </c:pt>
                <c:pt idx="19294">
                  <c:v>0.15739900000000001</c:v>
                </c:pt>
                <c:pt idx="19295">
                  <c:v>0.160025</c:v>
                </c:pt>
                <c:pt idx="19296">
                  <c:v>0.162582</c:v>
                </c:pt>
                <c:pt idx="19297">
                  <c:v>0.16506699999999999</c:v>
                </c:pt>
                <c:pt idx="19298">
                  <c:v>0.16747500000000001</c:v>
                </c:pt>
                <c:pt idx="19299">
                  <c:v>0.16980400000000001</c:v>
                </c:pt>
                <c:pt idx="19300">
                  <c:v>0.17205200000000001</c:v>
                </c:pt>
                <c:pt idx="19301">
                  <c:v>0.17421700000000001</c:v>
                </c:pt>
                <c:pt idx="19302">
                  <c:v>0.17629600000000001</c:v>
                </c:pt>
                <c:pt idx="19303">
                  <c:v>0.178286</c:v>
                </c:pt>
                <c:pt idx="19304">
                  <c:v>0.18018400000000001</c:v>
                </c:pt>
                <c:pt idx="19305">
                  <c:v>0.18198900000000001</c:v>
                </c:pt>
                <c:pt idx="19306">
                  <c:v>0.183696</c:v>
                </c:pt>
                <c:pt idx="19307">
                  <c:v>0.185305</c:v>
                </c:pt>
                <c:pt idx="19308">
                  <c:v>0.18681200000000001</c:v>
                </c:pt>
                <c:pt idx="19309">
                  <c:v>0.18821599999999999</c:v>
                </c:pt>
                <c:pt idx="19310">
                  <c:v>0.18951499999999999</c:v>
                </c:pt>
                <c:pt idx="19311">
                  <c:v>0.19070699999999999</c:v>
                </c:pt>
                <c:pt idx="19312">
                  <c:v>0.19179099999999999</c:v>
                </c:pt>
                <c:pt idx="19313">
                  <c:v>0.19276499999999999</c:v>
                </c:pt>
                <c:pt idx="19314">
                  <c:v>0.19362799999999999</c:v>
                </c:pt>
                <c:pt idx="19315">
                  <c:v>0.194381</c:v>
                </c:pt>
                <c:pt idx="19316">
                  <c:v>0.195024</c:v>
                </c:pt>
                <c:pt idx="19317">
                  <c:v>0.19555500000000001</c:v>
                </c:pt>
                <c:pt idx="19318">
                  <c:v>0.19597300000000001</c:v>
                </c:pt>
                <c:pt idx="19319">
                  <c:v>0.19627900000000001</c:v>
                </c:pt>
                <c:pt idx="19320">
                  <c:v>0.19647000000000001</c:v>
                </c:pt>
                <c:pt idx="19321">
                  <c:v>0.196548</c:v>
                </c:pt>
                <c:pt idx="19322">
                  <c:v>0.19651199999999999</c:v>
                </c:pt>
                <c:pt idx="19323">
                  <c:v>0.19636300000000001</c:v>
                </c:pt>
                <c:pt idx="19324">
                  <c:v>0.196101</c:v>
                </c:pt>
                <c:pt idx="19325">
                  <c:v>0.19572800000000001</c:v>
                </c:pt>
                <c:pt idx="19326">
                  <c:v>0.195245</c:v>
                </c:pt>
                <c:pt idx="19327">
                  <c:v>0.19465199999999999</c:v>
                </c:pt>
                <c:pt idx="19328">
                  <c:v>0.19395100000000001</c:v>
                </c:pt>
                <c:pt idx="19329">
                  <c:v>0.19314200000000001</c:v>
                </c:pt>
                <c:pt idx="19330">
                  <c:v>0.19222700000000001</c:v>
                </c:pt>
                <c:pt idx="19331">
                  <c:v>0.19120599999999999</c:v>
                </c:pt>
                <c:pt idx="19332">
                  <c:v>0.190082</c:v>
                </c:pt>
                <c:pt idx="19333">
                  <c:v>0.188857</c:v>
                </c:pt>
                <c:pt idx="19334">
                  <c:v>0.187532</c:v>
                </c:pt>
                <c:pt idx="19335">
                  <c:v>0.18611</c:v>
                </c:pt>
                <c:pt idx="19336">
                  <c:v>0.18459400000000001</c:v>
                </c:pt>
                <c:pt idx="19337">
                  <c:v>0.18298600000000001</c:v>
                </c:pt>
                <c:pt idx="19338">
                  <c:v>0.181287</c:v>
                </c:pt>
                <c:pt idx="19339">
                  <c:v>0.17949899999999999</c:v>
                </c:pt>
                <c:pt idx="19340">
                  <c:v>0.17762600000000001</c:v>
                </c:pt>
                <c:pt idx="19341">
                  <c:v>0.17566999999999999</c:v>
                </c:pt>
                <c:pt idx="19342">
                  <c:v>0.17363500000000001</c:v>
                </c:pt>
                <c:pt idx="19343">
                  <c:v>0.17152400000000001</c:v>
                </c:pt>
                <c:pt idx="19344">
                  <c:v>0.16933999999999999</c:v>
                </c:pt>
                <c:pt idx="19345">
                  <c:v>0.16708600000000001</c:v>
                </c:pt>
                <c:pt idx="19346">
                  <c:v>0.164766</c:v>
                </c:pt>
                <c:pt idx="19347">
                  <c:v>0.162384</c:v>
                </c:pt>
                <c:pt idx="19348">
                  <c:v>0.159943</c:v>
                </c:pt>
                <c:pt idx="19349">
                  <c:v>0.15744900000000001</c:v>
                </c:pt>
                <c:pt idx="19350">
                  <c:v>0.15490399999999999</c:v>
                </c:pt>
                <c:pt idx="19351">
                  <c:v>0.152314</c:v>
                </c:pt>
                <c:pt idx="19352">
                  <c:v>0.14968100000000001</c:v>
                </c:pt>
                <c:pt idx="19353">
                  <c:v>0.147011</c:v>
                </c:pt>
                <c:pt idx="19354">
                  <c:v>0.14430799999999999</c:v>
                </c:pt>
                <c:pt idx="19355">
                  <c:v>0.14157400000000001</c:v>
                </c:pt>
                <c:pt idx="19356">
                  <c:v>0.13881499999999999</c:v>
                </c:pt>
                <c:pt idx="19357">
                  <c:v>0.13603100000000001</c:v>
                </c:pt>
                <c:pt idx="19358">
                  <c:v>0.13322899999999999</c:v>
                </c:pt>
                <c:pt idx="19359">
                  <c:v>0.130411</c:v>
                </c:pt>
                <c:pt idx="19360">
                  <c:v>0.127582</c:v>
                </c:pt>
                <c:pt idx="19361">
                  <c:v>0.124746</c:v>
                </c:pt>
                <c:pt idx="19362">
                  <c:v>0.121907</c:v>
                </c:pt>
                <c:pt idx="19363">
                  <c:v>0.119071</c:v>
                </c:pt>
                <c:pt idx="19364">
                  <c:v>0.11624</c:v>
                </c:pt>
                <c:pt idx="19365">
                  <c:v>0.11341900000000001</c:v>
                </c:pt>
                <c:pt idx="19366">
                  <c:v>0.11061</c:v>
                </c:pt>
                <c:pt idx="19367">
                  <c:v>0.107817</c:v>
                </c:pt>
                <c:pt idx="19368">
                  <c:v>0.105044</c:v>
                </c:pt>
                <c:pt idx="19369">
                  <c:v>0.102294</c:v>
                </c:pt>
                <c:pt idx="19370">
                  <c:v>9.9571499999999993E-2</c:v>
                </c:pt>
                <c:pt idx="19371">
                  <c:v>9.6880599999999997E-2</c:v>
                </c:pt>
                <c:pt idx="19372">
                  <c:v>9.4225000000000003E-2</c:v>
                </c:pt>
                <c:pt idx="19373">
                  <c:v>9.1608200000000001E-2</c:v>
                </c:pt>
                <c:pt idx="19374">
                  <c:v>8.9032799999999995E-2</c:v>
                </c:pt>
                <c:pt idx="19375">
                  <c:v>8.6501800000000004E-2</c:v>
                </c:pt>
                <c:pt idx="19376">
                  <c:v>8.4017900000000006E-2</c:v>
                </c:pt>
                <c:pt idx="19377">
                  <c:v>8.1584299999999998E-2</c:v>
                </c:pt>
                <c:pt idx="19378">
                  <c:v>7.92041E-2</c:v>
                </c:pt>
                <c:pt idx="19379">
                  <c:v>7.6880100000000007E-2</c:v>
                </c:pt>
                <c:pt idx="19380">
                  <c:v>7.4615000000000001E-2</c:v>
                </c:pt>
                <c:pt idx="19381">
                  <c:v>7.2411699999999996E-2</c:v>
                </c:pt>
                <c:pt idx="19382">
                  <c:v>7.0272399999999999E-2</c:v>
                </c:pt>
                <c:pt idx="19383">
                  <c:v>6.8199800000000005E-2</c:v>
                </c:pt>
                <c:pt idx="19384">
                  <c:v>6.6196199999999997E-2</c:v>
                </c:pt>
                <c:pt idx="19385">
                  <c:v>6.4263700000000007E-2</c:v>
                </c:pt>
                <c:pt idx="19386">
                  <c:v>6.2404099999999997E-2</c:v>
                </c:pt>
                <c:pt idx="19387">
                  <c:v>6.06188E-2</c:v>
                </c:pt>
                <c:pt idx="19388">
                  <c:v>5.8909700000000002E-2</c:v>
                </c:pt>
                <c:pt idx="19389">
                  <c:v>5.7279299999999998E-2</c:v>
                </c:pt>
                <c:pt idx="19390">
                  <c:v>5.57297E-2</c:v>
                </c:pt>
                <c:pt idx="19391">
                  <c:v>5.4262400000000002E-2</c:v>
                </c:pt>
                <c:pt idx="19392">
                  <c:v>5.2878300000000003E-2</c:v>
                </c:pt>
                <c:pt idx="19393">
                  <c:v>5.1578699999999998E-2</c:v>
                </c:pt>
                <c:pt idx="19394">
                  <c:v>5.0364199999999998E-2</c:v>
                </c:pt>
                <c:pt idx="19395">
                  <c:v>4.92352E-2</c:v>
                </c:pt>
                <c:pt idx="19396">
                  <c:v>4.8191699999999997E-2</c:v>
                </c:pt>
                <c:pt idx="19397">
                  <c:v>4.7233900000000002E-2</c:v>
                </c:pt>
                <c:pt idx="19398">
                  <c:v>4.6362300000000002E-2</c:v>
                </c:pt>
                <c:pt idx="19399">
                  <c:v>4.5578300000000002E-2</c:v>
                </c:pt>
                <c:pt idx="19400">
                  <c:v>4.4882199999999997E-2</c:v>
                </c:pt>
                <c:pt idx="19401">
                  <c:v>4.4273899999999998E-2</c:v>
                </c:pt>
                <c:pt idx="19402">
                  <c:v>4.3753399999999998E-2</c:v>
                </c:pt>
                <c:pt idx="19403">
                  <c:v>4.3320699999999997E-2</c:v>
                </c:pt>
                <c:pt idx="19404">
                  <c:v>4.29755E-2</c:v>
                </c:pt>
                <c:pt idx="19405">
                  <c:v>4.2717400000000003E-2</c:v>
                </c:pt>
                <c:pt idx="19406">
                  <c:v>4.25455E-2</c:v>
                </c:pt>
                <c:pt idx="19407">
                  <c:v>4.2458799999999998E-2</c:v>
                </c:pt>
                <c:pt idx="19408">
                  <c:v>4.2456500000000001E-2</c:v>
                </c:pt>
                <c:pt idx="19409">
                  <c:v>4.2537499999999999E-2</c:v>
                </c:pt>
                <c:pt idx="19410">
                  <c:v>4.2700099999999998E-2</c:v>
                </c:pt>
                <c:pt idx="19411">
                  <c:v>4.2942899999999999E-2</c:v>
                </c:pt>
                <c:pt idx="19412">
                  <c:v>4.3265100000000001E-2</c:v>
                </c:pt>
                <c:pt idx="19413">
                  <c:v>4.3665799999999998E-2</c:v>
                </c:pt>
                <c:pt idx="19414">
                  <c:v>4.4143700000000001E-2</c:v>
                </c:pt>
                <c:pt idx="19415">
                  <c:v>4.4697000000000001E-2</c:v>
                </c:pt>
                <c:pt idx="19416">
                  <c:v>4.53234E-2</c:v>
                </c:pt>
                <c:pt idx="19417">
                  <c:v>4.6020100000000001E-2</c:v>
                </c:pt>
                <c:pt idx="19418">
                  <c:v>4.6784399999999997E-2</c:v>
                </c:pt>
                <c:pt idx="19419">
                  <c:v>4.7614200000000002E-2</c:v>
                </c:pt>
                <c:pt idx="19420">
                  <c:v>4.8507300000000003E-2</c:v>
                </c:pt>
                <c:pt idx="19421">
                  <c:v>4.9461600000000001E-2</c:v>
                </c:pt>
                <c:pt idx="19422">
                  <c:v>5.0475300000000001E-2</c:v>
                </c:pt>
                <c:pt idx="19423">
                  <c:v>5.15462E-2</c:v>
                </c:pt>
                <c:pt idx="19424">
                  <c:v>5.2671000000000003E-2</c:v>
                </c:pt>
                <c:pt idx="19425">
                  <c:v>5.3845799999999999E-2</c:v>
                </c:pt>
                <c:pt idx="19426">
                  <c:v>5.5067699999999997E-2</c:v>
                </c:pt>
                <c:pt idx="19427">
                  <c:v>5.6334500000000003E-2</c:v>
                </c:pt>
                <c:pt idx="19428">
                  <c:v>5.7644000000000001E-2</c:v>
                </c:pt>
                <c:pt idx="19429">
                  <c:v>5.8993299999999999E-2</c:v>
                </c:pt>
                <c:pt idx="19430">
                  <c:v>6.0380000000000003E-2</c:v>
                </c:pt>
                <c:pt idx="19431">
                  <c:v>6.1801599999999998E-2</c:v>
                </c:pt>
                <c:pt idx="19432">
                  <c:v>6.3255199999999998E-2</c:v>
                </c:pt>
                <c:pt idx="19433">
                  <c:v>6.47374E-2</c:v>
                </c:pt>
                <c:pt idx="19434">
                  <c:v>6.6245200000000004E-2</c:v>
                </c:pt>
                <c:pt idx="19435">
                  <c:v>6.7775600000000005E-2</c:v>
                </c:pt>
                <c:pt idx="19436">
                  <c:v>6.9326399999999996E-2</c:v>
                </c:pt>
                <c:pt idx="19437">
                  <c:v>7.0895700000000006E-2</c:v>
                </c:pt>
                <c:pt idx="19438">
                  <c:v>7.24823E-2</c:v>
                </c:pt>
                <c:pt idx="19439">
                  <c:v>7.4084300000000006E-2</c:v>
                </c:pt>
                <c:pt idx="19440">
                  <c:v>7.5697500000000001E-2</c:v>
                </c:pt>
                <c:pt idx="19441">
                  <c:v>7.7316300000000004E-2</c:v>
                </c:pt>
                <c:pt idx="19442">
                  <c:v>7.8937099999999996E-2</c:v>
                </c:pt>
                <c:pt idx="19443">
                  <c:v>8.0556500000000003E-2</c:v>
                </c:pt>
                <c:pt idx="19444">
                  <c:v>8.2170699999999999E-2</c:v>
                </c:pt>
                <c:pt idx="19445">
                  <c:v>8.3776199999999995E-2</c:v>
                </c:pt>
                <c:pt idx="19446">
                  <c:v>8.5370000000000001E-2</c:v>
                </c:pt>
                <c:pt idx="19447">
                  <c:v>8.6948899999999996E-2</c:v>
                </c:pt>
                <c:pt idx="19448">
                  <c:v>8.8509900000000002E-2</c:v>
                </c:pt>
                <c:pt idx="19449">
                  <c:v>9.0049599999999994E-2</c:v>
                </c:pt>
                <c:pt idx="19450">
                  <c:v>9.1565199999999999E-2</c:v>
                </c:pt>
                <c:pt idx="19451">
                  <c:v>9.3053800000000006E-2</c:v>
                </c:pt>
                <c:pt idx="19452">
                  <c:v>9.4511999999999999E-2</c:v>
                </c:pt>
                <c:pt idx="19453">
                  <c:v>9.5936400000000005E-2</c:v>
                </c:pt>
                <c:pt idx="19454">
                  <c:v>9.7323900000000005E-2</c:v>
                </c:pt>
                <c:pt idx="19455">
                  <c:v>9.8672099999999999E-2</c:v>
                </c:pt>
                <c:pt idx="19456">
                  <c:v>9.9978999999999998E-2</c:v>
                </c:pt>
                <c:pt idx="19457">
                  <c:v>0.101243</c:v>
                </c:pt>
                <c:pt idx="19458">
                  <c:v>0.10246</c:v>
                </c:pt>
                <c:pt idx="19459">
                  <c:v>0.103631</c:v>
                </c:pt>
                <c:pt idx="19460">
                  <c:v>0.104751</c:v>
                </c:pt>
                <c:pt idx="19461">
                  <c:v>0.105821</c:v>
                </c:pt>
                <c:pt idx="19462">
                  <c:v>0.106837</c:v>
                </c:pt>
                <c:pt idx="19463">
                  <c:v>0.107797</c:v>
                </c:pt>
                <c:pt idx="19464">
                  <c:v>0.1087</c:v>
                </c:pt>
                <c:pt idx="19465">
                  <c:v>0.109543</c:v>
                </c:pt>
                <c:pt idx="19466">
                  <c:v>0.11032599999999999</c:v>
                </c:pt>
                <c:pt idx="19467">
                  <c:v>0.11104700000000001</c:v>
                </c:pt>
                <c:pt idx="19468">
                  <c:v>0.111703</c:v>
                </c:pt>
                <c:pt idx="19469">
                  <c:v>0.112294</c:v>
                </c:pt>
                <c:pt idx="19470">
                  <c:v>0.112817</c:v>
                </c:pt>
                <c:pt idx="19471">
                  <c:v>0.113274</c:v>
                </c:pt>
                <c:pt idx="19472">
                  <c:v>0.113662</c:v>
                </c:pt>
                <c:pt idx="19473">
                  <c:v>0.11398</c:v>
                </c:pt>
                <c:pt idx="19474">
                  <c:v>0.114228</c:v>
                </c:pt>
                <c:pt idx="19475">
                  <c:v>0.11440400000000001</c:v>
                </c:pt>
                <c:pt idx="19476">
                  <c:v>0.11451</c:v>
                </c:pt>
                <c:pt idx="19477">
                  <c:v>0.11454400000000001</c:v>
                </c:pt>
                <c:pt idx="19478">
                  <c:v>0.114505</c:v>
                </c:pt>
                <c:pt idx="19479">
                  <c:v>0.114395</c:v>
                </c:pt>
                <c:pt idx="19480">
                  <c:v>0.114214</c:v>
                </c:pt>
                <c:pt idx="19481">
                  <c:v>0.11396199999999999</c:v>
                </c:pt>
                <c:pt idx="19482">
                  <c:v>0.11364</c:v>
                </c:pt>
                <c:pt idx="19483">
                  <c:v>0.113249</c:v>
                </c:pt>
                <c:pt idx="19484">
                  <c:v>0.112788</c:v>
                </c:pt>
                <c:pt idx="19485">
                  <c:v>0.112258</c:v>
                </c:pt>
                <c:pt idx="19486">
                  <c:v>0.111661</c:v>
                </c:pt>
                <c:pt idx="19487">
                  <c:v>0.110998</c:v>
                </c:pt>
                <c:pt idx="19488">
                  <c:v>0.110272</c:v>
                </c:pt>
                <c:pt idx="19489">
                  <c:v>0.109483</c:v>
                </c:pt>
                <c:pt idx="19490">
                  <c:v>0.10863299999999999</c:v>
                </c:pt>
                <c:pt idx="19491">
                  <c:v>0.107725</c:v>
                </c:pt>
                <c:pt idx="19492">
                  <c:v>0.10675999999999999</c:v>
                </c:pt>
                <c:pt idx="19493">
                  <c:v>0.10574</c:v>
                </c:pt>
                <c:pt idx="19494">
                  <c:v>0.104668</c:v>
                </c:pt>
                <c:pt idx="19495">
                  <c:v>0.103545</c:v>
                </c:pt>
                <c:pt idx="19496">
                  <c:v>0.10237499999999999</c:v>
                </c:pt>
                <c:pt idx="19497">
                  <c:v>0.101158</c:v>
                </c:pt>
                <c:pt idx="19498">
                  <c:v>9.9898399999999998E-2</c:v>
                </c:pt>
                <c:pt idx="19499">
                  <c:v>9.8597799999999999E-2</c:v>
                </c:pt>
                <c:pt idx="19500">
                  <c:v>9.7259899999999996E-2</c:v>
                </c:pt>
                <c:pt idx="19501">
                  <c:v>9.5887899999999998E-2</c:v>
                </c:pt>
                <c:pt idx="19502">
                  <c:v>9.4485E-2</c:v>
                </c:pt>
                <c:pt idx="19503">
                  <c:v>9.3054200000000004E-2</c:v>
                </c:pt>
                <c:pt idx="19504">
                  <c:v>9.1598799999999994E-2</c:v>
                </c:pt>
                <c:pt idx="19505">
                  <c:v>9.0121599999999996E-2</c:v>
                </c:pt>
                <c:pt idx="19506">
                  <c:v>8.8625599999999999E-2</c:v>
                </c:pt>
                <c:pt idx="19507">
                  <c:v>8.7114300000000006E-2</c:v>
                </c:pt>
                <c:pt idx="19508">
                  <c:v>8.5591399999999998E-2</c:v>
                </c:pt>
                <c:pt idx="19509">
                  <c:v>8.4061300000000005E-2</c:v>
                </c:pt>
                <c:pt idx="19510">
                  <c:v>8.2527799999999998E-2</c:v>
                </c:pt>
                <c:pt idx="19511">
                  <c:v>8.0994300000000005E-2</c:v>
                </c:pt>
                <c:pt idx="19512">
                  <c:v>7.9463199999999998E-2</c:v>
                </c:pt>
                <c:pt idx="19513">
                  <c:v>7.7937199999999998E-2</c:v>
                </c:pt>
                <c:pt idx="19514">
                  <c:v>7.6419699999999993E-2</c:v>
                </c:pt>
                <c:pt idx="19515">
                  <c:v>7.4914800000000004E-2</c:v>
                </c:pt>
                <c:pt idx="19516">
                  <c:v>7.3425900000000002E-2</c:v>
                </c:pt>
                <c:pt idx="19517">
                  <c:v>7.1956699999999998E-2</c:v>
                </c:pt>
                <c:pt idx="19518">
                  <c:v>7.0511199999999996E-2</c:v>
                </c:pt>
                <c:pt idx="19519">
                  <c:v>6.9093500000000002E-2</c:v>
                </c:pt>
                <c:pt idx="19520">
                  <c:v>6.7707199999999995E-2</c:v>
                </c:pt>
                <c:pt idx="19521">
                  <c:v>6.6354800000000005E-2</c:v>
                </c:pt>
                <c:pt idx="19522">
                  <c:v>6.5038600000000002E-2</c:v>
                </c:pt>
                <c:pt idx="19523">
                  <c:v>6.3760899999999995E-2</c:v>
                </c:pt>
                <c:pt idx="19524">
                  <c:v>6.2525200000000003E-2</c:v>
                </c:pt>
                <c:pt idx="19525">
                  <c:v>6.13357E-2</c:v>
                </c:pt>
                <c:pt idx="19526">
                  <c:v>6.0196699999999999E-2</c:v>
                </c:pt>
                <c:pt idx="19527">
                  <c:v>5.9109799999999997E-2</c:v>
                </c:pt>
                <c:pt idx="19528">
                  <c:v>5.8074899999999999E-2</c:v>
                </c:pt>
                <c:pt idx="19529">
                  <c:v>5.70926E-2</c:v>
                </c:pt>
                <c:pt idx="19530">
                  <c:v>5.6165300000000001E-2</c:v>
                </c:pt>
                <c:pt idx="19531">
                  <c:v>5.5294700000000002E-2</c:v>
                </c:pt>
                <c:pt idx="19532">
                  <c:v>5.4481799999999997E-2</c:v>
                </c:pt>
                <c:pt idx="19533">
                  <c:v>5.3727900000000002E-2</c:v>
                </c:pt>
                <c:pt idx="19534">
                  <c:v>5.3034199999999997E-2</c:v>
                </c:pt>
                <c:pt idx="19535">
                  <c:v>5.24021E-2</c:v>
                </c:pt>
                <c:pt idx="19536">
                  <c:v>5.18326E-2</c:v>
                </c:pt>
                <c:pt idx="19537">
                  <c:v>5.1326200000000002E-2</c:v>
                </c:pt>
                <c:pt idx="19538">
                  <c:v>5.0883200000000003E-2</c:v>
                </c:pt>
                <c:pt idx="19539">
                  <c:v>5.0503300000000001E-2</c:v>
                </c:pt>
                <c:pt idx="19540">
                  <c:v>5.0186799999999997E-2</c:v>
                </c:pt>
                <c:pt idx="19541">
                  <c:v>4.9934199999999998E-2</c:v>
                </c:pt>
                <c:pt idx="19542">
                  <c:v>4.9746100000000001E-2</c:v>
                </c:pt>
                <c:pt idx="19543">
                  <c:v>4.9622699999999999E-2</c:v>
                </c:pt>
                <c:pt idx="19544">
                  <c:v>4.9563900000000001E-2</c:v>
                </c:pt>
                <c:pt idx="19545">
                  <c:v>4.9569299999999997E-2</c:v>
                </c:pt>
                <c:pt idx="19546">
                  <c:v>4.9638599999999998E-2</c:v>
                </c:pt>
                <c:pt idx="19547">
                  <c:v>4.9772200000000003E-2</c:v>
                </c:pt>
                <c:pt idx="19548">
                  <c:v>4.99707E-2</c:v>
                </c:pt>
                <c:pt idx="19549">
                  <c:v>5.02342E-2</c:v>
                </c:pt>
                <c:pt idx="19550">
                  <c:v>5.0561500000000002E-2</c:v>
                </c:pt>
                <c:pt idx="19551">
                  <c:v>5.09509E-2</c:v>
                </c:pt>
                <c:pt idx="19552">
                  <c:v>5.1401099999999998E-2</c:v>
                </c:pt>
                <c:pt idx="19553">
                  <c:v>5.1911199999999998E-2</c:v>
                </c:pt>
                <c:pt idx="19554">
                  <c:v>5.2479400000000002E-2</c:v>
                </c:pt>
                <c:pt idx="19555">
                  <c:v>5.3103699999999997E-2</c:v>
                </c:pt>
                <c:pt idx="19556">
                  <c:v>5.3782299999999998E-2</c:v>
                </c:pt>
                <c:pt idx="19557">
                  <c:v>5.4513100000000002E-2</c:v>
                </c:pt>
                <c:pt idx="19558">
                  <c:v>5.5294299999999998E-2</c:v>
                </c:pt>
                <c:pt idx="19559">
                  <c:v>5.6124100000000003E-2</c:v>
                </c:pt>
                <c:pt idx="19560">
                  <c:v>5.7000500000000003E-2</c:v>
                </c:pt>
                <c:pt idx="19561">
                  <c:v>5.7920399999999997E-2</c:v>
                </c:pt>
                <c:pt idx="19562">
                  <c:v>5.88814E-2</c:v>
                </c:pt>
                <c:pt idx="19563">
                  <c:v>5.9881499999999997E-2</c:v>
                </c:pt>
                <c:pt idx="19564">
                  <c:v>6.0917699999999998E-2</c:v>
                </c:pt>
                <c:pt idx="19565">
                  <c:v>6.1985499999999999E-2</c:v>
                </c:pt>
                <c:pt idx="19566">
                  <c:v>6.3079300000000005E-2</c:v>
                </c:pt>
                <c:pt idx="19567">
                  <c:v>6.4196199999999995E-2</c:v>
                </c:pt>
                <c:pt idx="19568">
                  <c:v>6.5336500000000006E-2</c:v>
                </c:pt>
                <c:pt idx="19569">
                  <c:v>6.6499799999999998E-2</c:v>
                </c:pt>
                <c:pt idx="19570">
                  <c:v>6.7684099999999997E-2</c:v>
                </c:pt>
                <c:pt idx="19571">
                  <c:v>6.8886000000000003E-2</c:v>
                </c:pt>
                <c:pt idx="19572">
                  <c:v>7.0102600000000001E-2</c:v>
                </c:pt>
                <c:pt idx="19573">
                  <c:v>7.1331000000000006E-2</c:v>
                </c:pt>
                <c:pt idx="19574">
                  <c:v>7.2567999999999994E-2</c:v>
                </c:pt>
                <c:pt idx="19575">
                  <c:v>7.3810200000000006E-2</c:v>
                </c:pt>
                <c:pt idx="19576">
                  <c:v>7.5055300000000005E-2</c:v>
                </c:pt>
                <c:pt idx="19577">
                  <c:v>7.6300499999999993E-2</c:v>
                </c:pt>
                <c:pt idx="19578">
                  <c:v>7.75425E-2</c:v>
                </c:pt>
                <c:pt idx="19579">
                  <c:v>7.8777200000000006E-2</c:v>
                </c:pt>
                <c:pt idx="19580">
                  <c:v>8.0000100000000005E-2</c:v>
                </c:pt>
                <c:pt idx="19581">
                  <c:v>8.1206600000000004E-2</c:v>
                </c:pt>
                <c:pt idx="19582">
                  <c:v>8.2392900000000005E-2</c:v>
                </c:pt>
                <c:pt idx="19583">
                  <c:v>8.3555099999999993E-2</c:v>
                </c:pt>
                <c:pt idx="19584">
                  <c:v>8.4689299999999995E-2</c:v>
                </c:pt>
                <c:pt idx="19585">
                  <c:v>8.5791699999999999E-2</c:v>
                </c:pt>
                <c:pt idx="19586">
                  <c:v>8.6859800000000001E-2</c:v>
                </c:pt>
                <c:pt idx="19587">
                  <c:v>8.7891999999999998E-2</c:v>
                </c:pt>
                <c:pt idx="19588">
                  <c:v>8.8886900000000005E-2</c:v>
                </c:pt>
                <c:pt idx="19589">
                  <c:v>8.9841400000000002E-2</c:v>
                </c:pt>
                <c:pt idx="19590">
                  <c:v>9.07501E-2</c:v>
                </c:pt>
                <c:pt idx="19591">
                  <c:v>9.1607099999999997E-2</c:v>
                </c:pt>
                <c:pt idx="19592">
                  <c:v>9.2407799999999998E-2</c:v>
                </c:pt>
                <c:pt idx="19593">
                  <c:v>9.3149399999999993E-2</c:v>
                </c:pt>
                <c:pt idx="19594">
                  <c:v>9.3829599999999999E-2</c:v>
                </c:pt>
                <c:pt idx="19595">
                  <c:v>9.4447299999999998E-2</c:v>
                </c:pt>
                <c:pt idx="19596">
                  <c:v>9.5002799999999998E-2</c:v>
                </c:pt>
                <c:pt idx="19597">
                  <c:v>9.5496999999999999E-2</c:v>
                </c:pt>
                <c:pt idx="19598">
                  <c:v>9.5928600000000003E-2</c:v>
                </c:pt>
                <c:pt idx="19599">
                  <c:v>9.6292799999999998E-2</c:v>
                </c:pt>
                <c:pt idx="19600">
                  <c:v>9.6584100000000006E-2</c:v>
                </c:pt>
                <c:pt idx="19601">
                  <c:v>9.68001E-2</c:v>
                </c:pt>
                <c:pt idx="19602">
                  <c:v>9.6940700000000005E-2</c:v>
                </c:pt>
                <c:pt idx="19603">
                  <c:v>9.7004699999999999E-2</c:v>
                </c:pt>
                <c:pt idx="19604">
                  <c:v>9.69883E-2</c:v>
                </c:pt>
                <c:pt idx="19605">
                  <c:v>9.6888000000000002E-2</c:v>
                </c:pt>
                <c:pt idx="19606">
                  <c:v>9.6701800000000004E-2</c:v>
                </c:pt>
                <c:pt idx="19607">
                  <c:v>9.6429500000000001E-2</c:v>
                </c:pt>
                <c:pt idx="19608">
                  <c:v>9.6070000000000003E-2</c:v>
                </c:pt>
                <c:pt idx="19609">
                  <c:v>9.5622499999999999E-2</c:v>
                </c:pt>
                <c:pt idx="19610">
                  <c:v>9.5087199999999997E-2</c:v>
                </c:pt>
                <c:pt idx="19611">
                  <c:v>9.4464999999999993E-2</c:v>
                </c:pt>
                <c:pt idx="19612">
                  <c:v>9.3757199999999999E-2</c:v>
                </c:pt>
                <c:pt idx="19613">
                  <c:v>9.2964699999999997E-2</c:v>
                </c:pt>
                <c:pt idx="19614">
                  <c:v>9.2086500000000002E-2</c:v>
                </c:pt>
                <c:pt idx="19615">
                  <c:v>9.1120499999999993E-2</c:v>
                </c:pt>
                <c:pt idx="19616">
                  <c:v>9.0065199999999998E-2</c:v>
                </c:pt>
                <c:pt idx="19617">
                  <c:v>8.8921700000000006E-2</c:v>
                </c:pt>
                <c:pt idx="19618">
                  <c:v>8.76913E-2</c:v>
                </c:pt>
                <c:pt idx="19619">
                  <c:v>8.6374800000000002E-2</c:v>
                </c:pt>
                <c:pt idx="19620">
                  <c:v>8.4972000000000006E-2</c:v>
                </c:pt>
                <c:pt idx="19621">
                  <c:v>8.3481600000000003E-2</c:v>
                </c:pt>
                <c:pt idx="19622">
                  <c:v>8.1903400000000001E-2</c:v>
                </c:pt>
                <c:pt idx="19623">
                  <c:v>8.0239500000000005E-2</c:v>
                </c:pt>
                <c:pt idx="19624">
                  <c:v>7.8491199999999997E-2</c:v>
                </c:pt>
                <c:pt idx="19625">
                  <c:v>7.6657500000000003E-2</c:v>
                </c:pt>
                <c:pt idx="19626">
                  <c:v>7.4737200000000004E-2</c:v>
                </c:pt>
                <c:pt idx="19627">
                  <c:v>7.2730199999999995E-2</c:v>
                </c:pt>
                <c:pt idx="19628">
                  <c:v>7.0634699999999995E-2</c:v>
                </c:pt>
                <c:pt idx="19629">
                  <c:v>6.8450200000000003E-2</c:v>
                </c:pt>
                <c:pt idx="19630">
                  <c:v>6.6179699999999994E-2</c:v>
                </c:pt>
                <c:pt idx="19631">
                  <c:v>6.3827900000000007E-2</c:v>
                </c:pt>
                <c:pt idx="19632">
                  <c:v>6.1397599999999997E-2</c:v>
                </c:pt>
                <c:pt idx="19633">
                  <c:v>5.8889299999999999E-2</c:v>
                </c:pt>
                <c:pt idx="19634">
                  <c:v>5.6304399999999998E-2</c:v>
                </c:pt>
                <c:pt idx="19635">
                  <c:v>5.3646100000000002E-2</c:v>
                </c:pt>
                <c:pt idx="19636">
                  <c:v>5.0918900000000003E-2</c:v>
                </c:pt>
                <c:pt idx="19637">
                  <c:v>4.8126500000000003E-2</c:v>
                </c:pt>
                <c:pt idx="19638">
                  <c:v>4.5271199999999998E-2</c:v>
                </c:pt>
                <c:pt idx="19639">
                  <c:v>4.2354900000000001E-2</c:v>
                </c:pt>
                <c:pt idx="19640">
                  <c:v>3.93798E-2</c:v>
                </c:pt>
                <c:pt idx="19641">
                  <c:v>3.6349199999999998E-2</c:v>
                </c:pt>
                <c:pt idx="19642">
                  <c:v>3.3266700000000003E-2</c:v>
                </c:pt>
                <c:pt idx="19643">
                  <c:v>3.0135700000000001E-2</c:v>
                </c:pt>
                <c:pt idx="19644">
                  <c:v>2.6960399999999999E-2</c:v>
                </c:pt>
                <c:pt idx="19645">
                  <c:v>2.37454E-2</c:v>
                </c:pt>
                <c:pt idx="19646">
                  <c:v>2.0494800000000001E-2</c:v>
                </c:pt>
                <c:pt idx="19647">
                  <c:v>1.7211500000000001E-2</c:v>
                </c:pt>
                <c:pt idx="19648">
                  <c:v>1.3898799999999999E-2</c:v>
                </c:pt>
                <c:pt idx="19649">
                  <c:v>1.05617E-2</c:v>
                </c:pt>
                <c:pt idx="19650" formatCode="0.00E+00">
                  <c:v>7.2046200000000001E-3</c:v>
                </c:pt>
                <c:pt idx="19651" formatCode="0.00E+00">
                  <c:v>3.83089E-3</c:v>
                </c:pt>
                <c:pt idx="19652" formatCode="0.00E+00">
                  <c:v>4.4291000000000003E-4</c:v>
                </c:pt>
                <c:pt idx="19653" formatCode="0.00E+00">
                  <c:v>-2.9566499999999999E-3</c:v>
                </c:pt>
                <c:pt idx="19654" formatCode="0.00E+00">
                  <c:v>-6.3644599999999997E-3</c:v>
                </c:pt>
                <c:pt idx="19655" formatCode="0.00E+00">
                  <c:v>-9.7771200000000003E-3</c:v>
                </c:pt>
                <c:pt idx="19656">
                  <c:v>-1.3191700000000001E-2</c:v>
                </c:pt>
                <c:pt idx="19657">
                  <c:v>-1.6606699999999999E-2</c:v>
                </c:pt>
                <c:pt idx="19658">
                  <c:v>-2.0020799999999998E-2</c:v>
                </c:pt>
                <c:pt idx="19659">
                  <c:v>-2.3432399999999999E-2</c:v>
                </c:pt>
                <c:pt idx="19660">
                  <c:v>-2.6837699999999999E-2</c:v>
                </c:pt>
                <c:pt idx="19661">
                  <c:v>-3.02311E-2</c:v>
                </c:pt>
                <c:pt idx="19662">
                  <c:v>-3.3605700000000002E-2</c:v>
                </c:pt>
                <c:pt idx="19663">
                  <c:v>-3.6953800000000002E-2</c:v>
                </c:pt>
                <c:pt idx="19664">
                  <c:v>-4.0267799999999999E-2</c:v>
                </c:pt>
                <c:pt idx="19665">
                  <c:v>-4.3545100000000003E-2</c:v>
                </c:pt>
                <c:pt idx="19666">
                  <c:v>-4.67879E-2</c:v>
                </c:pt>
                <c:pt idx="19667">
                  <c:v>-4.9995900000000003E-2</c:v>
                </c:pt>
                <c:pt idx="19668">
                  <c:v>-5.3163700000000001E-2</c:v>
                </c:pt>
                <c:pt idx="19669">
                  <c:v>-5.6284000000000001E-2</c:v>
                </c:pt>
                <c:pt idx="19670">
                  <c:v>-5.93517E-2</c:v>
                </c:pt>
                <c:pt idx="19671">
                  <c:v>-6.2363700000000001E-2</c:v>
                </c:pt>
                <c:pt idx="19672">
                  <c:v>-6.5317799999999995E-2</c:v>
                </c:pt>
                <c:pt idx="19673">
                  <c:v>-6.8212499999999995E-2</c:v>
                </c:pt>
                <c:pt idx="19674">
                  <c:v>-7.1046700000000004E-2</c:v>
                </c:pt>
                <c:pt idx="19675">
                  <c:v>-7.38177E-2</c:v>
                </c:pt>
                <c:pt idx="19676">
                  <c:v>-7.6522599999999996E-2</c:v>
                </c:pt>
                <c:pt idx="19677">
                  <c:v>-7.9159999999999994E-2</c:v>
                </c:pt>
                <c:pt idx="19678">
                  <c:v>-8.1728800000000004E-2</c:v>
                </c:pt>
                <c:pt idx="19679">
                  <c:v>-8.4226099999999998E-2</c:v>
                </c:pt>
                <c:pt idx="19680">
                  <c:v>-8.6647000000000002E-2</c:v>
                </c:pt>
                <c:pt idx="19681">
                  <c:v>-8.8987200000000002E-2</c:v>
                </c:pt>
                <c:pt idx="19682">
                  <c:v>-9.1245199999999999E-2</c:v>
                </c:pt>
                <c:pt idx="19683">
                  <c:v>-9.3421900000000002E-2</c:v>
                </c:pt>
                <c:pt idx="19684">
                  <c:v>-9.5517900000000003E-2</c:v>
                </c:pt>
                <c:pt idx="19685">
                  <c:v>-9.7533300000000003E-2</c:v>
                </c:pt>
                <c:pt idx="19686">
                  <c:v>-9.9467399999999997E-2</c:v>
                </c:pt>
                <c:pt idx="19687">
                  <c:v>-0.10131900000000001</c:v>
                </c:pt>
                <c:pt idx="19688">
                  <c:v>-0.103087</c:v>
                </c:pt>
                <c:pt idx="19689">
                  <c:v>-0.104771</c:v>
                </c:pt>
                <c:pt idx="19690">
                  <c:v>-0.106368</c:v>
                </c:pt>
                <c:pt idx="19691">
                  <c:v>-0.107878</c:v>
                </c:pt>
                <c:pt idx="19692">
                  <c:v>-0.10929800000000001</c:v>
                </c:pt>
                <c:pt idx="19693">
                  <c:v>-0.110625</c:v>
                </c:pt>
                <c:pt idx="19694">
                  <c:v>-0.111858</c:v>
                </c:pt>
                <c:pt idx="19695">
                  <c:v>-0.112999</c:v>
                </c:pt>
                <c:pt idx="19696">
                  <c:v>-0.114052</c:v>
                </c:pt>
                <c:pt idx="19697">
                  <c:v>-0.115022</c:v>
                </c:pt>
                <c:pt idx="19698">
                  <c:v>-0.115909</c:v>
                </c:pt>
                <c:pt idx="19699">
                  <c:v>-0.116715</c:v>
                </c:pt>
                <c:pt idx="19700">
                  <c:v>-0.117438</c:v>
                </c:pt>
                <c:pt idx="19701">
                  <c:v>-0.118079</c:v>
                </c:pt>
                <c:pt idx="19702">
                  <c:v>-0.11863899999999999</c:v>
                </c:pt>
                <c:pt idx="19703">
                  <c:v>-0.119121</c:v>
                </c:pt>
                <c:pt idx="19704">
                  <c:v>-0.11952500000000001</c:v>
                </c:pt>
                <c:pt idx="19705">
                  <c:v>-0.11984599999999999</c:v>
                </c:pt>
                <c:pt idx="19706">
                  <c:v>-0.120084</c:v>
                </c:pt>
                <c:pt idx="19707">
                  <c:v>-0.120244</c:v>
                </c:pt>
                <c:pt idx="19708">
                  <c:v>-0.12033000000000001</c:v>
                </c:pt>
                <c:pt idx="19709">
                  <c:v>-0.12034499999999999</c:v>
                </c:pt>
                <c:pt idx="19710">
                  <c:v>-0.120293</c:v>
                </c:pt>
                <c:pt idx="19711">
                  <c:v>-0.120174</c:v>
                </c:pt>
                <c:pt idx="19712">
                  <c:v>-0.119987</c:v>
                </c:pt>
                <c:pt idx="19713">
                  <c:v>-0.119725</c:v>
                </c:pt>
                <c:pt idx="19714">
                  <c:v>-0.11938699999999999</c:v>
                </c:pt>
                <c:pt idx="19715">
                  <c:v>-0.118976</c:v>
                </c:pt>
                <c:pt idx="19716">
                  <c:v>-0.118501</c:v>
                </c:pt>
                <c:pt idx="19717">
                  <c:v>-0.117964</c:v>
                </c:pt>
                <c:pt idx="19718">
                  <c:v>-0.117371</c:v>
                </c:pt>
                <c:pt idx="19719">
                  <c:v>-0.116727</c:v>
                </c:pt>
                <c:pt idx="19720">
                  <c:v>-0.116037</c:v>
                </c:pt>
                <c:pt idx="19721">
                  <c:v>-0.1153</c:v>
                </c:pt>
                <c:pt idx="19722">
                  <c:v>-0.11451799999999999</c:v>
                </c:pt>
                <c:pt idx="19723">
                  <c:v>-0.113692</c:v>
                </c:pt>
                <c:pt idx="19724">
                  <c:v>-0.11282499999999999</c:v>
                </c:pt>
                <c:pt idx="19725">
                  <c:v>-0.11192199999999999</c:v>
                </c:pt>
                <c:pt idx="19726">
                  <c:v>-0.110986</c:v>
                </c:pt>
                <c:pt idx="19727">
                  <c:v>-0.11002199999999999</c:v>
                </c:pt>
                <c:pt idx="19728">
                  <c:v>-0.109037</c:v>
                </c:pt>
                <c:pt idx="19729">
                  <c:v>-0.10803699999999999</c:v>
                </c:pt>
                <c:pt idx="19730">
                  <c:v>-0.107026</c:v>
                </c:pt>
                <c:pt idx="19731">
                  <c:v>-0.106007</c:v>
                </c:pt>
                <c:pt idx="19732">
                  <c:v>-0.104981</c:v>
                </c:pt>
                <c:pt idx="19733">
                  <c:v>-0.103947</c:v>
                </c:pt>
                <c:pt idx="19734">
                  <c:v>-0.102907</c:v>
                </c:pt>
                <c:pt idx="19735">
                  <c:v>-0.10186199999999999</c:v>
                </c:pt>
                <c:pt idx="19736">
                  <c:v>-0.100813</c:v>
                </c:pt>
                <c:pt idx="19737">
                  <c:v>-9.9762199999999995E-2</c:v>
                </c:pt>
                <c:pt idx="19738">
                  <c:v>-9.8711499999999994E-2</c:v>
                </c:pt>
                <c:pt idx="19739">
                  <c:v>-9.7663899999999998E-2</c:v>
                </c:pt>
                <c:pt idx="19740">
                  <c:v>-9.6626100000000006E-2</c:v>
                </c:pt>
                <c:pt idx="19741">
                  <c:v>-9.5604999999999996E-2</c:v>
                </c:pt>
                <c:pt idx="19742">
                  <c:v>-9.4605400000000006E-2</c:v>
                </c:pt>
                <c:pt idx="19743">
                  <c:v>-9.3628799999999998E-2</c:v>
                </c:pt>
                <c:pt idx="19744">
                  <c:v>-9.2675800000000003E-2</c:v>
                </c:pt>
                <c:pt idx="19745">
                  <c:v>-9.1746400000000006E-2</c:v>
                </c:pt>
                <c:pt idx="19746">
                  <c:v>-9.0843300000000002E-2</c:v>
                </c:pt>
                <c:pt idx="19747">
                  <c:v>-8.9970900000000006E-2</c:v>
                </c:pt>
                <c:pt idx="19748">
                  <c:v>-8.9134000000000005E-2</c:v>
                </c:pt>
                <c:pt idx="19749">
                  <c:v>-8.8336999999999999E-2</c:v>
                </c:pt>
                <c:pt idx="19750">
                  <c:v>-8.7585899999999994E-2</c:v>
                </c:pt>
                <c:pt idx="19751">
                  <c:v>-8.6886699999999997E-2</c:v>
                </c:pt>
                <c:pt idx="19752">
                  <c:v>-8.6242600000000003E-2</c:v>
                </c:pt>
                <c:pt idx="19753">
                  <c:v>-8.5653999999999994E-2</c:v>
                </c:pt>
                <c:pt idx="19754">
                  <c:v>-8.5122500000000004E-2</c:v>
                </c:pt>
                <c:pt idx="19755">
                  <c:v>-8.4651400000000002E-2</c:v>
                </c:pt>
                <c:pt idx="19756">
                  <c:v>-8.4243600000000002E-2</c:v>
                </c:pt>
                <c:pt idx="19757">
                  <c:v>-8.3898899999999998E-2</c:v>
                </c:pt>
                <c:pt idx="19758">
                  <c:v>-8.3616700000000002E-2</c:v>
                </c:pt>
                <c:pt idx="19759">
                  <c:v>-8.34004E-2</c:v>
                </c:pt>
                <c:pt idx="19760">
                  <c:v>-8.3254400000000006E-2</c:v>
                </c:pt>
                <c:pt idx="19761">
                  <c:v>-8.3178000000000002E-2</c:v>
                </c:pt>
                <c:pt idx="19762">
                  <c:v>-8.3166199999999996E-2</c:v>
                </c:pt>
                <c:pt idx="19763">
                  <c:v>-8.3215600000000001E-2</c:v>
                </c:pt>
                <c:pt idx="19764">
                  <c:v>-8.3324999999999996E-2</c:v>
                </c:pt>
                <c:pt idx="19765">
                  <c:v>-8.3492399999999994E-2</c:v>
                </c:pt>
                <c:pt idx="19766">
                  <c:v>-8.3713200000000001E-2</c:v>
                </c:pt>
                <c:pt idx="19767">
                  <c:v>-8.3984400000000001E-2</c:v>
                </c:pt>
                <c:pt idx="19768">
                  <c:v>-8.4308499999999995E-2</c:v>
                </c:pt>
                <c:pt idx="19769">
                  <c:v>-8.4689200000000006E-2</c:v>
                </c:pt>
                <c:pt idx="19770">
                  <c:v>-8.5128400000000007E-2</c:v>
                </c:pt>
                <c:pt idx="19771">
                  <c:v>-8.5627499999999995E-2</c:v>
                </c:pt>
                <c:pt idx="19772">
                  <c:v>-8.6187700000000006E-2</c:v>
                </c:pt>
                <c:pt idx="19773">
                  <c:v>-8.6807400000000007E-2</c:v>
                </c:pt>
                <c:pt idx="19774">
                  <c:v>-8.7483599999999995E-2</c:v>
                </c:pt>
                <c:pt idx="19775">
                  <c:v>-8.8215000000000002E-2</c:v>
                </c:pt>
                <c:pt idx="19776">
                  <c:v>-8.9002999999999999E-2</c:v>
                </c:pt>
                <c:pt idx="19777">
                  <c:v>-8.9849499999999999E-2</c:v>
                </c:pt>
                <c:pt idx="19778">
                  <c:v>-9.0754100000000004E-2</c:v>
                </c:pt>
                <c:pt idx="19779">
                  <c:v>-9.17134E-2</c:v>
                </c:pt>
                <c:pt idx="19780">
                  <c:v>-9.2724799999999996E-2</c:v>
                </c:pt>
                <c:pt idx="19781">
                  <c:v>-9.3790299999999993E-2</c:v>
                </c:pt>
                <c:pt idx="19782">
                  <c:v>-9.4913300000000006E-2</c:v>
                </c:pt>
                <c:pt idx="19783">
                  <c:v>-9.6092200000000003E-2</c:v>
                </c:pt>
                <c:pt idx="19784">
                  <c:v>-9.7319000000000003E-2</c:v>
                </c:pt>
                <c:pt idx="19785">
                  <c:v>-9.8583299999999999E-2</c:v>
                </c:pt>
                <c:pt idx="19786">
                  <c:v>-9.9876300000000001E-2</c:v>
                </c:pt>
                <c:pt idx="19787">
                  <c:v>-0.10119300000000001</c:v>
                </c:pt>
                <c:pt idx="19788">
                  <c:v>-0.102531</c:v>
                </c:pt>
                <c:pt idx="19789">
                  <c:v>-0.10388600000000001</c:v>
                </c:pt>
                <c:pt idx="19790">
                  <c:v>-0.105255</c:v>
                </c:pt>
                <c:pt idx="19791">
                  <c:v>-0.10664</c:v>
                </c:pt>
                <c:pt idx="19792">
                  <c:v>-0.10804800000000001</c:v>
                </c:pt>
                <c:pt idx="19793">
                  <c:v>-0.10947900000000001</c:v>
                </c:pt>
                <c:pt idx="19794">
                  <c:v>-0.110929</c:v>
                </c:pt>
                <c:pt idx="19795">
                  <c:v>-0.112391</c:v>
                </c:pt>
                <c:pt idx="19796">
                  <c:v>-0.11386</c:v>
                </c:pt>
                <c:pt idx="19797">
                  <c:v>-0.115332</c:v>
                </c:pt>
                <c:pt idx="19798">
                  <c:v>-0.116803</c:v>
                </c:pt>
                <c:pt idx="19799">
                  <c:v>-0.118272</c:v>
                </c:pt>
                <c:pt idx="19800">
                  <c:v>-0.11974</c:v>
                </c:pt>
                <c:pt idx="19801">
                  <c:v>-0.121207</c:v>
                </c:pt>
                <c:pt idx="19802">
                  <c:v>-0.12267500000000001</c:v>
                </c:pt>
                <c:pt idx="19803">
                  <c:v>-0.124144</c:v>
                </c:pt>
                <c:pt idx="19804">
                  <c:v>-0.125613</c:v>
                </c:pt>
                <c:pt idx="19805">
                  <c:v>-0.127081</c:v>
                </c:pt>
                <c:pt idx="19806">
                  <c:v>-0.12854399999999999</c:v>
                </c:pt>
                <c:pt idx="19807">
                  <c:v>-0.129998</c:v>
                </c:pt>
                <c:pt idx="19808">
                  <c:v>-0.131443</c:v>
                </c:pt>
                <c:pt idx="19809">
                  <c:v>-0.13287599999999999</c:v>
                </c:pt>
                <c:pt idx="19810">
                  <c:v>-0.134298</c:v>
                </c:pt>
                <c:pt idx="19811">
                  <c:v>-0.13570299999999999</c:v>
                </c:pt>
                <c:pt idx="19812">
                  <c:v>-0.13708799999999999</c:v>
                </c:pt>
                <c:pt idx="19813">
                  <c:v>-0.13844799999999999</c:v>
                </c:pt>
                <c:pt idx="19814">
                  <c:v>-0.13977899999999999</c:v>
                </c:pt>
                <c:pt idx="19815">
                  <c:v>-0.14108299999999999</c:v>
                </c:pt>
                <c:pt idx="19816">
                  <c:v>-0.14235500000000001</c:v>
                </c:pt>
                <c:pt idx="19817">
                  <c:v>-0.143592</c:v>
                </c:pt>
                <c:pt idx="19818">
                  <c:v>-0.14479</c:v>
                </c:pt>
                <c:pt idx="19819">
                  <c:v>-0.14594699999999999</c:v>
                </c:pt>
                <c:pt idx="19820">
                  <c:v>-0.147064</c:v>
                </c:pt>
                <c:pt idx="19821">
                  <c:v>-0.148145</c:v>
                </c:pt>
                <c:pt idx="19822">
                  <c:v>-0.14919399999999999</c:v>
                </c:pt>
                <c:pt idx="19823">
                  <c:v>-0.15021699999999999</c:v>
                </c:pt>
                <c:pt idx="19824">
                  <c:v>-0.15121499999999999</c:v>
                </c:pt>
                <c:pt idx="19825">
                  <c:v>-0.15218799999999999</c:v>
                </c:pt>
                <c:pt idx="19826">
                  <c:v>-0.153138</c:v>
                </c:pt>
                <c:pt idx="19827">
                  <c:v>-0.154062</c:v>
                </c:pt>
                <c:pt idx="19828">
                  <c:v>-0.15496099999999999</c:v>
                </c:pt>
                <c:pt idx="19829">
                  <c:v>-0.155829</c:v>
                </c:pt>
                <c:pt idx="19830">
                  <c:v>-0.156662</c:v>
                </c:pt>
                <c:pt idx="19831">
                  <c:v>-0.15745500000000001</c:v>
                </c:pt>
                <c:pt idx="19832">
                  <c:v>-0.15821299999999999</c:v>
                </c:pt>
                <c:pt idx="19833">
                  <c:v>-0.158942</c:v>
                </c:pt>
                <c:pt idx="19834">
                  <c:v>-0.15964700000000001</c:v>
                </c:pt>
                <c:pt idx="19835">
                  <c:v>-0.160326</c:v>
                </c:pt>
                <c:pt idx="19836">
                  <c:v>-0.16097600000000001</c:v>
                </c:pt>
                <c:pt idx="19837">
                  <c:v>-0.16159499999999999</c:v>
                </c:pt>
                <c:pt idx="19838">
                  <c:v>-0.16218099999999999</c:v>
                </c:pt>
                <c:pt idx="19839">
                  <c:v>-0.16273299999999999</c:v>
                </c:pt>
                <c:pt idx="19840">
                  <c:v>-0.16325200000000001</c:v>
                </c:pt>
                <c:pt idx="19841">
                  <c:v>-0.163741</c:v>
                </c:pt>
                <c:pt idx="19842">
                  <c:v>-0.16420599999999999</c:v>
                </c:pt>
                <c:pt idx="19843">
                  <c:v>-0.16465099999999999</c:v>
                </c:pt>
                <c:pt idx="19844">
                  <c:v>-0.165079</c:v>
                </c:pt>
                <c:pt idx="19845">
                  <c:v>-0.165493</c:v>
                </c:pt>
                <c:pt idx="19846">
                  <c:v>-0.16589200000000001</c:v>
                </c:pt>
                <c:pt idx="19847">
                  <c:v>-0.166272</c:v>
                </c:pt>
                <c:pt idx="19848">
                  <c:v>-0.166631</c:v>
                </c:pt>
                <c:pt idx="19849">
                  <c:v>-0.16697500000000001</c:v>
                </c:pt>
                <c:pt idx="19850">
                  <c:v>-0.16731399999999999</c:v>
                </c:pt>
                <c:pt idx="19851">
                  <c:v>-0.167655</c:v>
                </c:pt>
                <c:pt idx="19852">
                  <c:v>-0.16800399999999999</c:v>
                </c:pt>
                <c:pt idx="19853">
                  <c:v>-0.16836300000000001</c:v>
                </c:pt>
                <c:pt idx="19854">
                  <c:v>-0.16873099999999999</c:v>
                </c:pt>
                <c:pt idx="19855">
                  <c:v>-0.16910600000000001</c:v>
                </c:pt>
                <c:pt idx="19856">
                  <c:v>-0.16948199999999999</c:v>
                </c:pt>
                <c:pt idx="19857">
                  <c:v>-0.16985500000000001</c:v>
                </c:pt>
                <c:pt idx="19858">
                  <c:v>-0.17022499999999999</c:v>
                </c:pt>
                <c:pt idx="19859">
                  <c:v>-0.170595</c:v>
                </c:pt>
                <c:pt idx="19860">
                  <c:v>-0.170962</c:v>
                </c:pt>
                <c:pt idx="19861">
                  <c:v>-0.171324</c:v>
                </c:pt>
                <c:pt idx="19862">
                  <c:v>-0.17168600000000001</c:v>
                </c:pt>
                <c:pt idx="19863">
                  <c:v>-0.17205799999999999</c:v>
                </c:pt>
                <c:pt idx="19864">
                  <c:v>-0.17244999999999999</c:v>
                </c:pt>
                <c:pt idx="19865">
                  <c:v>-0.17286699999999999</c:v>
                </c:pt>
                <c:pt idx="19866">
                  <c:v>-0.173317</c:v>
                </c:pt>
                <c:pt idx="19867">
                  <c:v>-0.17380499999999999</c:v>
                </c:pt>
                <c:pt idx="19868">
                  <c:v>-0.17433499999999999</c:v>
                </c:pt>
                <c:pt idx="19869">
                  <c:v>-0.17490800000000001</c:v>
                </c:pt>
                <c:pt idx="19870">
                  <c:v>-0.17552400000000001</c:v>
                </c:pt>
                <c:pt idx="19871">
                  <c:v>-0.17618700000000001</c:v>
                </c:pt>
                <c:pt idx="19872">
                  <c:v>-0.176899</c:v>
                </c:pt>
                <c:pt idx="19873">
                  <c:v>-0.17766399999999999</c:v>
                </c:pt>
                <c:pt idx="19874">
                  <c:v>-0.178483</c:v>
                </c:pt>
                <c:pt idx="19875">
                  <c:v>-0.17935699999999999</c:v>
                </c:pt>
                <c:pt idx="19876">
                  <c:v>-0.18029000000000001</c:v>
                </c:pt>
                <c:pt idx="19877">
                  <c:v>-0.18128</c:v>
                </c:pt>
                <c:pt idx="19878">
                  <c:v>-0.18232000000000001</c:v>
                </c:pt>
                <c:pt idx="19879">
                  <c:v>-0.18340300000000001</c:v>
                </c:pt>
                <c:pt idx="19880">
                  <c:v>-0.184529</c:v>
                </c:pt>
                <c:pt idx="19881">
                  <c:v>-0.185701</c:v>
                </c:pt>
                <c:pt idx="19882">
                  <c:v>-0.18692600000000001</c:v>
                </c:pt>
                <c:pt idx="19883">
                  <c:v>-0.18820400000000001</c:v>
                </c:pt>
                <c:pt idx="19884">
                  <c:v>-0.18953700000000001</c:v>
                </c:pt>
                <c:pt idx="19885">
                  <c:v>-0.19092500000000001</c:v>
                </c:pt>
                <c:pt idx="19886">
                  <c:v>-0.19237199999999999</c:v>
                </c:pt>
                <c:pt idx="19887">
                  <c:v>-0.19387499999999999</c:v>
                </c:pt>
                <c:pt idx="19888">
                  <c:v>-0.19543199999999999</c:v>
                </c:pt>
                <c:pt idx="19889">
                  <c:v>-0.19703999999999999</c:v>
                </c:pt>
                <c:pt idx="19890">
                  <c:v>-0.19869300000000001</c:v>
                </c:pt>
                <c:pt idx="19891">
                  <c:v>-0.20038800000000001</c:v>
                </c:pt>
                <c:pt idx="19892">
                  <c:v>-0.202129</c:v>
                </c:pt>
                <c:pt idx="19893">
                  <c:v>-0.20392199999999999</c:v>
                </c:pt>
                <c:pt idx="19894">
                  <c:v>-0.20577200000000001</c:v>
                </c:pt>
                <c:pt idx="19895">
                  <c:v>-0.20768400000000001</c:v>
                </c:pt>
                <c:pt idx="19896">
                  <c:v>-0.20965800000000001</c:v>
                </c:pt>
                <c:pt idx="19897">
                  <c:v>-0.211696</c:v>
                </c:pt>
                <c:pt idx="19898">
                  <c:v>-0.21379100000000001</c:v>
                </c:pt>
                <c:pt idx="19899">
                  <c:v>-0.215946</c:v>
                </c:pt>
                <c:pt idx="19900">
                  <c:v>-0.218166</c:v>
                </c:pt>
                <c:pt idx="19901">
                  <c:v>-0.22045899999999999</c:v>
                </c:pt>
                <c:pt idx="19902">
                  <c:v>-0.22282199999999999</c:v>
                </c:pt>
                <c:pt idx="19903">
                  <c:v>-0.22525400000000001</c:v>
                </c:pt>
                <c:pt idx="19904">
                  <c:v>-0.22775200000000001</c:v>
                </c:pt>
                <c:pt idx="19905">
                  <c:v>-0.23030800000000001</c:v>
                </c:pt>
                <c:pt idx="19906">
                  <c:v>-0.23291799999999999</c:v>
                </c:pt>
                <c:pt idx="19907">
                  <c:v>-0.23558100000000001</c:v>
                </c:pt>
                <c:pt idx="19908">
                  <c:v>-0.23830000000000001</c:v>
                </c:pt>
                <c:pt idx="19909">
                  <c:v>-0.24107300000000001</c:v>
                </c:pt>
                <c:pt idx="19910">
                  <c:v>-0.243892</c:v>
                </c:pt>
                <c:pt idx="19911">
                  <c:v>-0.246752</c:v>
                </c:pt>
                <c:pt idx="19912">
                  <c:v>-0.24964900000000001</c:v>
                </c:pt>
                <c:pt idx="19913">
                  <c:v>-0.25258000000000003</c:v>
                </c:pt>
                <c:pt idx="19914">
                  <c:v>-0.25553999999999999</c:v>
                </c:pt>
                <c:pt idx="19915">
                  <c:v>-0.25852799999999998</c:v>
                </c:pt>
                <c:pt idx="19916">
                  <c:v>-0.26154899999999998</c:v>
                </c:pt>
                <c:pt idx="19917">
                  <c:v>-0.26460299999999998</c:v>
                </c:pt>
                <c:pt idx="19918">
                  <c:v>-0.26769199999999999</c:v>
                </c:pt>
                <c:pt idx="19919">
                  <c:v>-0.270812</c:v>
                </c:pt>
                <c:pt idx="19920">
                  <c:v>-0.27395999999999998</c:v>
                </c:pt>
                <c:pt idx="19921">
                  <c:v>-0.27712599999999998</c:v>
                </c:pt>
                <c:pt idx="19922">
                  <c:v>-0.28030500000000003</c:v>
                </c:pt>
                <c:pt idx="19923">
                  <c:v>-0.28349099999999999</c:v>
                </c:pt>
                <c:pt idx="19924">
                  <c:v>-0.28668100000000002</c:v>
                </c:pt>
                <c:pt idx="19925">
                  <c:v>-0.28987299999999999</c:v>
                </c:pt>
                <c:pt idx="19926">
                  <c:v>-0.293068</c:v>
                </c:pt>
                <c:pt idx="19927">
                  <c:v>-0.29626799999999998</c:v>
                </c:pt>
                <c:pt idx="19928">
                  <c:v>-0.29947299999999999</c:v>
                </c:pt>
                <c:pt idx="19929">
                  <c:v>-0.30267899999999998</c:v>
                </c:pt>
                <c:pt idx="19930">
                  <c:v>-0.30587999999999999</c:v>
                </c:pt>
                <c:pt idx="19931">
                  <c:v>-0.30907499999999999</c:v>
                </c:pt>
                <c:pt idx="19932">
                  <c:v>-0.31226399999999999</c:v>
                </c:pt>
                <c:pt idx="19933">
                  <c:v>-0.315444</c:v>
                </c:pt>
                <c:pt idx="19934">
                  <c:v>-0.31861099999999998</c:v>
                </c:pt>
                <c:pt idx="19935">
                  <c:v>-0.32175999999999999</c:v>
                </c:pt>
                <c:pt idx="19936">
                  <c:v>-0.32489200000000001</c:v>
                </c:pt>
                <c:pt idx="19937">
                  <c:v>-0.32799899999999999</c:v>
                </c:pt>
                <c:pt idx="19938">
                  <c:v>-0.331071</c:v>
                </c:pt>
                <c:pt idx="19939">
                  <c:v>-0.33409800000000001</c:v>
                </c:pt>
                <c:pt idx="19940">
                  <c:v>-0.33707500000000001</c:v>
                </c:pt>
                <c:pt idx="19941">
                  <c:v>-0.33999499999999999</c:v>
                </c:pt>
                <c:pt idx="19942">
                  <c:v>-0.34285199999999999</c:v>
                </c:pt>
                <c:pt idx="19943">
                  <c:v>-0.34564499999999998</c:v>
                </c:pt>
                <c:pt idx="19944">
                  <c:v>-0.34837899999999999</c:v>
                </c:pt>
                <c:pt idx="19945">
                  <c:v>-0.35105199999999998</c:v>
                </c:pt>
                <c:pt idx="19946">
                  <c:v>-0.35365799999999997</c:v>
                </c:pt>
                <c:pt idx="19947">
                  <c:v>-0.35619699999999999</c:v>
                </c:pt>
                <c:pt idx="19948">
                  <c:v>-0.35866700000000001</c:v>
                </c:pt>
                <c:pt idx="19949">
                  <c:v>-0.36106700000000003</c:v>
                </c:pt>
                <c:pt idx="19950">
                  <c:v>-0.36338900000000002</c:v>
                </c:pt>
                <c:pt idx="19951">
                  <c:v>-0.36563299999999999</c:v>
                </c:pt>
                <c:pt idx="19952">
                  <c:v>-0.36780000000000002</c:v>
                </c:pt>
                <c:pt idx="19953">
                  <c:v>-0.369892</c:v>
                </c:pt>
                <c:pt idx="19954">
                  <c:v>-0.37190299999999998</c:v>
                </c:pt>
                <c:pt idx="19955">
                  <c:v>-0.37382199999999999</c:v>
                </c:pt>
                <c:pt idx="19956">
                  <c:v>-0.375643</c:v>
                </c:pt>
                <c:pt idx="19957">
                  <c:v>-0.37736399999999998</c:v>
                </c:pt>
                <c:pt idx="19958">
                  <c:v>-0.37898500000000002</c:v>
                </c:pt>
                <c:pt idx="19959">
                  <c:v>-0.38051299999999999</c:v>
                </c:pt>
                <c:pt idx="19960">
                  <c:v>-0.38195600000000002</c:v>
                </c:pt>
                <c:pt idx="19961">
                  <c:v>-0.38331399999999999</c:v>
                </c:pt>
                <c:pt idx="19962">
                  <c:v>-0.384575</c:v>
                </c:pt>
                <c:pt idx="19963">
                  <c:v>-0.38572800000000002</c:v>
                </c:pt>
                <c:pt idx="19964">
                  <c:v>-0.38676300000000002</c:v>
                </c:pt>
                <c:pt idx="19965">
                  <c:v>-0.38767800000000002</c:v>
                </c:pt>
                <c:pt idx="19966">
                  <c:v>-0.38847100000000001</c:v>
                </c:pt>
                <c:pt idx="19967">
                  <c:v>-0.38914300000000002</c:v>
                </c:pt>
                <c:pt idx="19968">
                  <c:v>-0.38969100000000001</c:v>
                </c:pt>
                <c:pt idx="19969">
                  <c:v>-0.39011899999999999</c:v>
                </c:pt>
                <c:pt idx="19970">
                  <c:v>-0.390426</c:v>
                </c:pt>
                <c:pt idx="19971">
                  <c:v>-0.39061000000000001</c:v>
                </c:pt>
                <c:pt idx="19972">
                  <c:v>-0.39066699999999999</c:v>
                </c:pt>
                <c:pt idx="19973">
                  <c:v>-0.39059199999999999</c:v>
                </c:pt>
                <c:pt idx="19974">
                  <c:v>-0.39038099999999998</c:v>
                </c:pt>
                <c:pt idx="19975">
                  <c:v>-0.39003900000000002</c:v>
                </c:pt>
                <c:pt idx="19976">
                  <c:v>-0.38957000000000003</c:v>
                </c:pt>
                <c:pt idx="19977">
                  <c:v>-0.38897999999999999</c:v>
                </c:pt>
                <c:pt idx="19978">
                  <c:v>-0.38826899999999998</c:v>
                </c:pt>
                <c:pt idx="19979">
                  <c:v>-0.387432</c:v>
                </c:pt>
                <c:pt idx="19980">
                  <c:v>-0.38646599999999998</c:v>
                </c:pt>
                <c:pt idx="19981">
                  <c:v>-0.38536599999999999</c:v>
                </c:pt>
                <c:pt idx="19982">
                  <c:v>-0.38412400000000002</c:v>
                </c:pt>
                <c:pt idx="19983">
                  <c:v>-0.38273600000000002</c:v>
                </c:pt>
                <c:pt idx="19984">
                  <c:v>-0.38119799999999998</c:v>
                </c:pt>
                <c:pt idx="19985">
                  <c:v>-0.37950899999999999</c:v>
                </c:pt>
                <c:pt idx="19986">
                  <c:v>-0.37767099999999998</c:v>
                </c:pt>
                <c:pt idx="19987">
                  <c:v>-0.37569000000000002</c:v>
                </c:pt>
                <c:pt idx="19988">
                  <c:v>-0.37357499999999999</c:v>
                </c:pt>
                <c:pt idx="19989">
                  <c:v>-0.371332</c:v>
                </c:pt>
                <c:pt idx="19990">
                  <c:v>-0.36896099999999998</c:v>
                </c:pt>
                <c:pt idx="19991">
                  <c:v>-0.36645299999999997</c:v>
                </c:pt>
                <c:pt idx="19992">
                  <c:v>-0.36380499999999999</c:v>
                </c:pt>
                <c:pt idx="19993">
                  <c:v>-0.36102499999999998</c:v>
                </c:pt>
                <c:pt idx="19994">
                  <c:v>-0.358124</c:v>
                </c:pt>
                <c:pt idx="19995">
                  <c:v>-0.35510799999999998</c:v>
                </c:pt>
                <c:pt idx="19996">
                  <c:v>-0.35198400000000002</c:v>
                </c:pt>
                <c:pt idx="19997">
                  <c:v>-0.34875499999999998</c:v>
                </c:pt>
                <c:pt idx="19998">
                  <c:v>-0.34542699999999998</c:v>
                </c:pt>
                <c:pt idx="19999">
                  <c:v>-0.34199800000000002</c:v>
                </c:pt>
                <c:pt idx="20000">
                  <c:v>-0.33846500000000002</c:v>
                </c:pt>
                <c:pt idx="20001">
                  <c:v>-0.33482699999999999</c:v>
                </c:pt>
                <c:pt idx="20002">
                  <c:v>-0.33108599999999999</c:v>
                </c:pt>
                <c:pt idx="20003">
                  <c:v>-0.32724500000000001</c:v>
                </c:pt>
                <c:pt idx="20004">
                  <c:v>-0.32330500000000001</c:v>
                </c:pt>
                <c:pt idx="20005">
                  <c:v>-0.31927100000000003</c:v>
                </c:pt>
                <c:pt idx="20006">
                  <c:v>-0.31514500000000001</c:v>
                </c:pt>
                <c:pt idx="20007">
                  <c:v>-0.31092999999999998</c:v>
                </c:pt>
                <c:pt idx="20008">
                  <c:v>-0.30662800000000001</c:v>
                </c:pt>
                <c:pt idx="20009">
                  <c:v>-0.30224400000000001</c:v>
                </c:pt>
                <c:pt idx="20010">
                  <c:v>-0.29779</c:v>
                </c:pt>
                <c:pt idx="20011">
                  <c:v>-0.29326799999999997</c:v>
                </c:pt>
                <c:pt idx="20012">
                  <c:v>-0.288684</c:v>
                </c:pt>
                <c:pt idx="20013">
                  <c:v>-0.28404200000000002</c:v>
                </c:pt>
                <c:pt idx="20014">
                  <c:v>-0.27934500000000001</c:v>
                </c:pt>
                <c:pt idx="20015">
                  <c:v>-0.274594</c:v>
                </c:pt>
                <c:pt idx="20016">
                  <c:v>-0.26979199999999998</c:v>
                </c:pt>
                <c:pt idx="20017">
                  <c:v>-0.26494699999999999</c:v>
                </c:pt>
                <c:pt idx="20018">
                  <c:v>-0.26006499999999999</c:v>
                </c:pt>
                <c:pt idx="20019">
                  <c:v>-0.25514700000000001</c:v>
                </c:pt>
                <c:pt idx="20020">
                  <c:v>-0.25019599999999997</c:v>
                </c:pt>
                <c:pt idx="20021">
                  <c:v>-0.24522099999999999</c:v>
                </c:pt>
                <c:pt idx="20022">
                  <c:v>-0.240229</c:v>
                </c:pt>
                <c:pt idx="20023">
                  <c:v>-0.23522399999999999</c:v>
                </c:pt>
                <c:pt idx="20024">
                  <c:v>-0.230211</c:v>
                </c:pt>
                <c:pt idx="20025">
                  <c:v>-0.22519900000000001</c:v>
                </c:pt>
                <c:pt idx="20026">
                  <c:v>-0.220195</c:v>
                </c:pt>
                <c:pt idx="20027">
                  <c:v>-0.21520500000000001</c:v>
                </c:pt>
                <c:pt idx="20028">
                  <c:v>-0.21023500000000001</c:v>
                </c:pt>
                <c:pt idx="20029">
                  <c:v>-0.205291</c:v>
                </c:pt>
                <c:pt idx="20030">
                  <c:v>-0.200377</c:v>
                </c:pt>
                <c:pt idx="20031">
                  <c:v>-0.195496</c:v>
                </c:pt>
                <c:pt idx="20032">
                  <c:v>-0.19064900000000001</c:v>
                </c:pt>
                <c:pt idx="20033">
                  <c:v>-0.18584200000000001</c:v>
                </c:pt>
                <c:pt idx="20034">
                  <c:v>-0.18107999999999999</c:v>
                </c:pt>
                <c:pt idx="20035">
                  <c:v>-0.176369</c:v>
                </c:pt>
                <c:pt idx="20036">
                  <c:v>-0.171712</c:v>
                </c:pt>
                <c:pt idx="20037">
                  <c:v>-0.16711599999999999</c:v>
                </c:pt>
                <c:pt idx="20038">
                  <c:v>-0.162581</c:v>
                </c:pt>
                <c:pt idx="20039">
                  <c:v>-0.158109</c:v>
                </c:pt>
                <c:pt idx="20040">
                  <c:v>-0.15370400000000001</c:v>
                </c:pt>
                <c:pt idx="20041">
                  <c:v>-0.14937300000000001</c:v>
                </c:pt>
                <c:pt idx="20042">
                  <c:v>-0.145118</c:v>
                </c:pt>
                <c:pt idx="20043">
                  <c:v>-0.14094300000000001</c:v>
                </c:pt>
                <c:pt idx="20044">
                  <c:v>-0.13685</c:v>
                </c:pt>
                <c:pt idx="20045">
                  <c:v>-0.13284099999999999</c:v>
                </c:pt>
                <c:pt idx="20046">
                  <c:v>-0.12891900000000001</c:v>
                </c:pt>
                <c:pt idx="20047">
                  <c:v>-0.12508900000000001</c:v>
                </c:pt>
                <c:pt idx="20048">
                  <c:v>-0.121352</c:v>
                </c:pt>
                <c:pt idx="20049">
                  <c:v>-0.11770899999999999</c:v>
                </c:pt>
                <c:pt idx="20050">
                  <c:v>-0.114161</c:v>
                </c:pt>
                <c:pt idx="20051">
                  <c:v>-0.110704</c:v>
                </c:pt>
                <c:pt idx="20052">
                  <c:v>-0.10734299999999999</c:v>
                </c:pt>
                <c:pt idx="20053">
                  <c:v>-0.104089</c:v>
                </c:pt>
                <c:pt idx="20054">
                  <c:v>-0.100952</c:v>
                </c:pt>
                <c:pt idx="20055">
                  <c:v>-9.7938800000000006E-2</c:v>
                </c:pt>
                <c:pt idx="20056">
                  <c:v>-9.5047999999999994E-2</c:v>
                </c:pt>
                <c:pt idx="20057">
                  <c:v>-9.2278600000000002E-2</c:v>
                </c:pt>
                <c:pt idx="20058">
                  <c:v>-8.9631000000000002E-2</c:v>
                </c:pt>
                <c:pt idx="20059">
                  <c:v>-8.7106100000000006E-2</c:v>
                </c:pt>
                <c:pt idx="20060">
                  <c:v>-8.47049E-2</c:v>
                </c:pt>
                <c:pt idx="20061">
                  <c:v>-8.2431500000000005E-2</c:v>
                </c:pt>
                <c:pt idx="20062">
                  <c:v>-8.0291899999999999E-2</c:v>
                </c:pt>
                <c:pt idx="20063">
                  <c:v>-7.8288399999999994E-2</c:v>
                </c:pt>
                <c:pt idx="20064">
                  <c:v>-7.6419500000000001E-2</c:v>
                </c:pt>
                <c:pt idx="20065">
                  <c:v>-7.4684600000000004E-2</c:v>
                </c:pt>
                <c:pt idx="20066">
                  <c:v>-7.30827E-2</c:v>
                </c:pt>
                <c:pt idx="20067">
                  <c:v>-7.1611499999999995E-2</c:v>
                </c:pt>
                <c:pt idx="20068">
                  <c:v>-7.0269200000000004E-2</c:v>
                </c:pt>
                <c:pt idx="20069">
                  <c:v>-6.9057599999999997E-2</c:v>
                </c:pt>
                <c:pt idx="20070">
                  <c:v>-6.7978800000000006E-2</c:v>
                </c:pt>
                <c:pt idx="20071">
                  <c:v>-6.7032599999999998E-2</c:v>
                </c:pt>
                <c:pt idx="20072">
                  <c:v>-6.6220699999999993E-2</c:v>
                </c:pt>
                <c:pt idx="20073">
                  <c:v>-6.5545099999999995E-2</c:v>
                </c:pt>
                <c:pt idx="20074">
                  <c:v>-6.50038E-2</c:v>
                </c:pt>
                <c:pt idx="20075">
                  <c:v>-6.4593499999999998E-2</c:v>
                </c:pt>
                <c:pt idx="20076">
                  <c:v>-6.4313999999999996E-2</c:v>
                </c:pt>
                <c:pt idx="20077">
                  <c:v>-6.4168000000000003E-2</c:v>
                </c:pt>
                <c:pt idx="20078">
                  <c:v>-6.4157500000000006E-2</c:v>
                </c:pt>
                <c:pt idx="20079">
                  <c:v>-6.4282099999999995E-2</c:v>
                </c:pt>
                <c:pt idx="20080">
                  <c:v>-6.4540299999999995E-2</c:v>
                </c:pt>
                <c:pt idx="20081">
                  <c:v>-6.4930299999999996E-2</c:v>
                </c:pt>
                <c:pt idx="20082">
                  <c:v>-6.5450900000000006E-2</c:v>
                </c:pt>
                <c:pt idx="20083">
                  <c:v>-6.6100599999999995E-2</c:v>
                </c:pt>
                <c:pt idx="20084">
                  <c:v>-6.6875799999999999E-2</c:v>
                </c:pt>
                <c:pt idx="20085">
                  <c:v>-6.77735E-2</c:v>
                </c:pt>
                <c:pt idx="20086">
                  <c:v>-6.8793300000000002E-2</c:v>
                </c:pt>
                <c:pt idx="20087">
                  <c:v>-6.9934999999999997E-2</c:v>
                </c:pt>
                <c:pt idx="20088">
                  <c:v>-7.1193199999999998E-2</c:v>
                </c:pt>
                <c:pt idx="20089">
                  <c:v>-7.2560299999999994E-2</c:v>
                </c:pt>
                <c:pt idx="20090">
                  <c:v>-7.4033100000000004E-2</c:v>
                </c:pt>
                <c:pt idx="20091">
                  <c:v>-7.5612399999999996E-2</c:v>
                </c:pt>
                <c:pt idx="20092">
                  <c:v>-7.7297199999999996E-2</c:v>
                </c:pt>
                <c:pt idx="20093">
                  <c:v>-7.9083700000000007E-2</c:v>
                </c:pt>
                <c:pt idx="20094">
                  <c:v>-8.09666E-2</c:v>
                </c:pt>
                <c:pt idx="20095">
                  <c:v>-8.2940600000000003E-2</c:v>
                </c:pt>
                <c:pt idx="20096">
                  <c:v>-8.5001400000000005E-2</c:v>
                </c:pt>
                <c:pt idx="20097">
                  <c:v>-8.7146799999999996E-2</c:v>
                </c:pt>
                <c:pt idx="20098">
                  <c:v>-8.9375399999999994E-2</c:v>
                </c:pt>
                <c:pt idx="20099">
                  <c:v>-9.1686500000000004E-2</c:v>
                </c:pt>
                <c:pt idx="20100">
                  <c:v>-9.40777E-2</c:v>
                </c:pt>
                <c:pt idx="20101">
                  <c:v>-9.6544099999999994E-2</c:v>
                </c:pt>
                <c:pt idx="20102">
                  <c:v>-9.9079700000000007E-2</c:v>
                </c:pt>
                <c:pt idx="20103">
                  <c:v>-0.10168199999999999</c:v>
                </c:pt>
                <c:pt idx="20104">
                  <c:v>-0.104348</c:v>
                </c:pt>
                <c:pt idx="20105">
                  <c:v>-0.107075</c:v>
                </c:pt>
                <c:pt idx="20106">
                  <c:v>-0.109861</c:v>
                </c:pt>
                <c:pt idx="20107">
                  <c:v>-0.11269899999999999</c:v>
                </c:pt>
                <c:pt idx="20108">
                  <c:v>-0.115587</c:v>
                </c:pt>
                <c:pt idx="20109">
                  <c:v>-0.118519</c:v>
                </c:pt>
                <c:pt idx="20110">
                  <c:v>-0.121493</c:v>
                </c:pt>
                <c:pt idx="20111">
                  <c:v>-0.12450899999999999</c:v>
                </c:pt>
                <c:pt idx="20112">
                  <c:v>-0.12756300000000001</c:v>
                </c:pt>
                <c:pt idx="20113">
                  <c:v>-0.13065199999999999</c:v>
                </c:pt>
                <c:pt idx="20114">
                  <c:v>-0.133774</c:v>
                </c:pt>
                <c:pt idx="20115">
                  <c:v>-0.13692399999999999</c:v>
                </c:pt>
                <c:pt idx="20116">
                  <c:v>-0.14009199999999999</c:v>
                </c:pt>
                <c:pt idx="20117">
                  <c:v>-0.14327200000000001</c:v>
                </c:pt>
                <c:pt idx="20118">
                  <c:v>-0.14646400000000001</c:v>
                </c:pt>
                <c:pt idx="20119">
                  <c:v>-0.14966499999999999</c:v>
                </c:pt>
                <c:pt idx="20120">
                  <c:v>-0.15287400000000001</c:v>
                </c:pt>
                <c:pt idx="20121">
                  <c:v>-0.156087</c:v>
                </c:pt>
                <c:pt idx="20122">
                  <c:v>-0.159303</c:v>
                </c:pt>
                <c:pt idx="20123">
                  <c:v>-0.162522</c:v>
                </c:pt>
                <c:pt idx="20124">
                  <c:v>-0.165744</c:v>
                </c:pt>
                <c:pt idx="20125">
                  <c:v>-0.168965</c:v>
                </c:pt>
                <c:pt idx="20126">
                  <c:v>-0.172178</c:v>
                </c:pt>
                <c:pt idx="20127">
                  <c:v>-0.17537800000000001</c:v>
                </c:pt>
                <c:pt idx="20128">
                  <c:v>-0.178566</c:v>
                </c:pt>
                <c:pt idx="20129">
                  <c:v>-0.18174599999999999</c:v>
                </c:pt>
                <c:pt idx="20130">
                  <c:v>-0.184923</c:v>
                </c:pt>
                <c:pt idx="20131">
                  <c:v>-0.18809500000000001</c:v>
                </c:pt>
                <c:pt idx="20132">
                  <c:v>-0.19125600000000001</c:v>
                </c:pt>
                <c:pt idx="20133">
                  <c:v>-0.19440199999999999</c:v>
                </c:pt>
                <c:pt idx="20134">
                  <c:v>-0.19753100000000001</c:v>
                </c:pt>
                <c:pt idx="20135">
                  <c:v>-0.20064299999999999</c:v>
                </c:pt>
                <c:pt idx="20136">
                  <c:v>-0.203735</c:v>
                </c:pt>
                <c:pt idx="20137">
                  <c:v>-0.20680200000000001</c:v>
                </c:pt>
                <c:pt idx="20138">
                  <c:v>-0.209844</c:v>
                </c:pt>
                <c:pt idx="20139">
                  <c:v>-0.21285999999999999</c:v>
                </c:pt>
                <c:pt idx="20140">
                  <c:v>-0.21585099999999999</c:v>
                </c:pt>
                <c:pt idx="20141">
                  <c:v>-0.21881300000000001</c:v>
                </c:pt>
                <c:pt idx="20142">
                  <c:v>-0.221746</c:v>
                </c:pt>
                <c:pt idx="20143">
                  <c:v>-0.22464500000000001</c:v>
                </c:pt>
                <c:pt idx="20144">
                  <c:v>-0.22750600000000001</c:v>
                </c:pt>
                <c:pt idx="20145">
                  <c:v>-0.23033200000000001</c:v>
                </c:pt>
                <c:pt idx="20146">
                  <c:v>-0.23311100000000001</c:v>
                </c:pt>
                <c:pt idx="20147">
                  <c:v>-0.23579800000000001</c:v>
                </c:pt>
                <c:pt idx="20148">
                  <c:v>-0.238397</c:v>
                </c:pt>
                <c:pt idx="20149">
                  <c:v>-0.24096100000000001</c:v>
                </c:pt>
                <c:pt idx="20150">
                  <c:v>-0.24349299999999999</c:v>
                </c:pt>
                <c:pt idx="20151">
                  <c:v>-0.24596899999999999</c:v>
                </c:pt>
                <c:pt idx="20152">
                  <c:v>-0.24839600000000001</c:v>
                </c:pt>
                <c:pt idx="20153">
                  <c:v>-0.25078400000000001</c:v>
                </c:pt>
                <c:pt idx="20154">
                  <c:v>-0.253137</c:v>
                </c:pt>
                <c:pt idx="20155">
                  <c:v>-0.25545299999999999</c:v>
                </c:pt>
                <c:pt idx="20156">
                  <c:v>-0.25773099999999999</c:v>
                </c:pt>
                <c:pt idx="20157">
                  <c:v>-0.25996999999999998</c:v>
                </c:pt>
                <c:pt idx="20158">
                  <c:v>-0.26216899999999999</c:v>
                </c:pt>
                <c:pt idx="20159">
                  <c:v>-0.26433299999999998</c:v>
                </c:pt>
                <c:pt idx="20160">
                  <c:v>-0.26646500000000001</c:v>
                </c:pt>
                <c:pt idx="20161">
                  <c:v>-0.26856400000000002</c:v>
                </c:pt>
                <c:pt idx="20162">
                  <c:v>-0.27063100000000001</c:v>
                </c:pt>
                <c:pt idx="20163">
                  <c:v>-0.27266600000000002</c:v>
                </c:pt>
                <c:pt idx="20164">
                  <c:v>-0.27467399999999997</c:v>
                </c:pt>
                <c:pt idx="20165">
                  <c:v>-0.27665600000000001</c:v>
                </c:pt>
                <c:pt idx="20166">
                  <c:v>-0.27861399999999997</c:v>
                </c:pt>
                <c:pt idx="20167">
                  <c:v>-0.28054499999999999</c:v>
                </c:pt>
                <c:pt idx="20168">
                  <c:v>-0.28244399999999997</c:v>
                </c:pt>
                <c:pt idx="20169">
                  <c:v>-0.28430899999999998</c:v>
                </c:pt>
                <c:pt idx="20170">
                  <c:v>-0.28613699999999997</c:v>
                </c:pt>
                <c:pt idx="20171">
                  <c:v>-0.28792899999999999</c:v>
                </c:pt>
                <c:pt idx="20172">
                  <c:v>-0.289686</c:v>
                </c:pt>
                <c:pt idx="20173">
                  <c:v>-0.291406</c:v>
                </c:pt>
                <c:pt idx="20174">
                  <c:v>-0.29309000000000002</c:v>
                </c:pt>
                <c:pt idx="20175">
                  <c:v>-0.294736</c:v>
                </c:pt>
                <c:pt idx="20176">
                  <c:v>-0.29634500000000003</c:v>
                </c:pt>
                <c:pt idx="20177">
                  <c:v>-0.29791400000000001</c:v>
                </c:pt>
                <c:pt idx="20178">
                  <c:v>-0.29944199999999999</c:v>
                </c:pt>
                <c:pt idx="20179">
                  <c:v>-0.30092799999999997</c:v>
                </c:pt>
                <c:pt idx="20180">
                  <c:v>-0.302373</c:v>
                </c:pt>
                <c:pt idx="20181">
                  <c:v>-0.30377799999999999</c:v>
                </c:pt>
                <c:pt idx="20182">
                  <c:v>-0.30514599999999997</c:v>
                </c:pt>
                <c:pt idx="20183">
                  <c:v>-0.30647799999999997</c:v>
                </c:pt>
                <c:pt idx="20184">
                  <c:v>-0.30777399999999999</c:v>
                </c:pt>
                <c:pt idx="20185">
                  <c:v>-0.30903700000000001</c:v>
                </c:pt>
                <c:pt idx="20186">
                  <c:v>-0.31026599999999999</c:v>
                </c:pt>
                <c:pt idx="20187">
                  <c:v>-0.31146000000000001</c:v>
                </c:pt>
                <c:pt idx="20188">
                  <c:v>-0.31262000000000001</c:v>
                </c:pt>
                <c:pt idx="20189">
                  <c:v>-0.31374200000000002</c:v>
                </c:pt>
                <c:pt idx="20190">
                  <c:v>-0.31482500000000002</c:v>
                </c:pt>
                <c:pt idx="20191">
                  <c:v>-0.31586599999999998</c:v>
                </c:pt>
                <c:pt idx="20192">
                  <c:v>-0.31686500000000001</c:v>
                </c:pt>
                <c:pt idx="20193">
                  <c:v>-0.31781999999999999</c:v>
                </c:pt>
                <c:pt idx="20194">
                  <c:v>-0.31873099999999999</c:v>
                </c:pt>
                <c:pt idx="20195">
                  <c:v>-0.31959399999999999</c:v>
                </c:pt>
                <c:pt idx="20196">
                  <c:v>-0.32040600000000002</c:v>
                </c:pt>
                <c:pt idx="20197">
                  <c:v>-0.32116400000000001</c:v>
                </c:pt>
                <c:pt idx="20198">
                  <c:v>-0.32186500000000001</c:v>
                </c:pt>
                <c:pt idx="20199">
                  <c:v>-0.32250699999999999</c:v>
                </c:pt>
                <c:pt idx="20200">
                  <c:v>-0.32308999999999999</c:v>
                </c:pt>
                <c:pt idx="20201">
                  <c:v>-0.32361499999999999</c:v>
                </c:pt>
                <c:pt idx="20202">
                  <c:v>-0.32408399999999998</c:v>
                </c:pt>
                <c:pt idx="20203">
                  <c:v>-0.32450000000000001</c:v>
                </c:pt>
                <c:pt idx="20204">
                  <c:v>-0.32486199999999998</c:v>
                </c:pt>
                <c:pt idx="20205">
                  <c:v>-0.32517299999999999</c:v>
                </c:pt>
                <c:pt idx="20206">
                  <c:v>-0.325432</c:v>
                </c:pt>
                <c:pt idx="20207">
                  <c:v>-0.32563799999999998</c:v>
                </c:pt>
                <c:pt idx="20208">
                  <c:v>-0.32579000000000002</c:v>
                </c:pt>
                <c:pt idx="20209">
                  <c:v>-0.32588499999999998</c:v>
                </c:pt>
                <c:pt idx="20210">
                  <c:v>-0.32591999999999999</c:v>
                </c:pt>
                <c:pt idx="20211">
                  <c:v>-0.32589699999999999</c:v>
                </c:pt>
                <c:pt idx="20212">
                  <c:v>-0.32581500000000002</c:v>
                </c:pt>
                <c:pt idx="20213">
                  <c:v>-0.32566800000000001</c:v>
                </c:pt>
                <c:pt idx="20214">
                  <c:v>-0.32544699999999999</c:v>
                </c:pt>
                <c:pt idx="20215">
                  <c:v>-0.32514799999999999</c:v>
                </c:pt>
                <c:pt idx="20216">
                  <c:v>-0.32477099999999998</c:v>
                </c:pt>
                <c:pt idx="20217">
                  <c:v>-0.32431399999999999</c:v>
                </c:pt>
                <c:pt idx="20218">
                  <c:v>-0.32377699999999998</c:v>
                </c:pt>
                <c:pt idx="20219">
                  <c:v>-0.32315899999999997</c:v>
                </c:pt>
                <c:pt idx="20220">
                  <c:v>-0.32245800000000002</c:v>
                </c:pt>
                <c:pt idx="20221">
                  <c:v>-0.32166400000000001</c:v>
                </c:pt>
                <c:pt idx="20222">
                  <c:v>-0.320774</c:v>
                </c:pt>
                <c:pt idx="20223">
                  <c:v>-0.31979099999999999</c:v>
                </c:pt>
                <c:pt idx="20224">
                  <c:v>-0.31872099999999998</c:v>
                </c:pt>
                <c:pt idx="20225">
                  <c:v>-0.31757000000000002</c:v>
                </c:pt>
                <c:pt idx="20226">
                  <c:v>-0.31633899999999998</c:v>
                </c:pt>
                <c:pt idx="20227">
                  <c:v>-0.31502400000000003</c:v>
                </c:pt>
                <c:pt idx="20228">
                  <c:v>-0.31362000000000001</c:v>
                </c:pt>
                <c:pt idx="20229">
                  <c:v>-0.31212699999999999</c:v>
                </c:pt>
                <c:pt idx="20230">
                  <c:v>-0.31053900000000001</c:v>
                </c:pt>
                <c:pt idx="20231">
                  <c:v>-0.30885400000000002</c:v>
                </c:pt>
                <c:pt idx="20232">
                  <c:v>-0.30707299999999998</c:v>
                </c:pt>
                <c:pt idx="20233">
                  <c:v>-0.30519800000000002</c:v>
                </c:pt>
                <c:pt idx="20234">
                  <c:v>-0.30323299999999997</c:v>
                </c:pt>
                <c:pt idx="20235">
                  <c:v>-0.30118</c:v>
                </c:pt>
                <c:pt idx="20236">
                  <c:v>-0.299041</c:v>
                </c:pt>
                <c:pt idx="20237">
                  <c:v>-0.29681200000000002</c:v>
                </c:pt>
                <c:pt idx="20238">
                  <c:v>-0.29449599999999998</c:v>
                </c:pt>
                <c:pt idx="20239">
                  <c:v>-0.29209600000000002</c:v>
                </c:pt>
                <c:pt idx="20240">
                  <c:v>-0.289599</c:v>
                </c:pt>
                <c:pt idx="20241">
                  <c:v>-0.28697600000000001</c:v>
                </c:pt>
                <c:pt idx="20242">
                  <c:v>-0.28423599999999999</c:v>
                </c:pt>
                <c:pt idx="20243">
                  <c:v>-0.28140100000000001</c:v>
                </c:pt>
                <c:pt idx="20244">
                  <c:v>-0.27846900000000002</c:v>
                </c:pt>
                <c:pt idx="20245">
                  <c:v>-0.27542699999999998</c:v>
                </c:pt>
                <c:pt idx="20246">
                  <c:v>-0.27228200000000002</c:v>
                </c:pt>
                <c:pt idx="20247">
                  <c:v>-0.269038</c:v>
                </c:pt>
                <c:pt idx="20248">
                  <c:v>-0.26569300000000001</c:v>
                </c:pt>
                <c:pt idx="20249">
                  <c:v>-0.26224900000000001</c:v>
                </c:pt>
                <c:pt idx="20250">
                  <c:v>-0.25870399999999999</c:v>
                </c:pt>
                <c:pt idx="20251">
                  <c:v>-0.25505699999999998</c:v>
                </c:pt>
                <c:pt idx="20252">
                  <c:v>-0.25130799999999998</c:v>
                </c:pt>
                <c:pt idx="20253">
                  <c:v>-0.24745900000000001</c:v>
                </c:pt>
                <c:pt idx="20254">
                  <c:v>-0.24351500000000001</c:v>
                </c:pt>
                <c:pt idx="20255">
                  <c:v>-0.239482</c:v>
                </c:pt>
                <c:pt idx="20256">
                  <c:v>-0.23536399999999999</c:v>
                </c:pt>
                <c:pt idx="20257">
                  <c:v>-0.23116400000000001</c:v>
                </c:pt>
                <c:pt idx="20258">
                  <c:v>-0.226884</c:v>
                </c:pt>
                <c:pt idx="20259">
                  <c:v>-0.222528</c:v>
                </c:pt>
                <c:pt idx="20260">
                  <c:v>-0.21810199999999999</c:v>
                </c:pt>
                <c:pt idx="20261">
                  <c:v>-0.21360599999999999</c:v>
                </c:pt>
                <c:pt idx="20262">
                  <c:v>-0.209041</c:v>
                </c:pt>
                <c:pt idx="20263">
                  <c:v>-0.20440800000000001</c:v>
                </c:pt>
                <c:pt idx="20264">
                  <c:v>-0.199712</c:v>
                </c:pt>
                <c:pt idx="20265">
                  <c:v>-0.19495599999999999</c:v>
                </c:pt>
                <c:pt idx="20266">
                  <c:v>-0.19014200000000001</c:v>
                </c:pt>
                <c:pt idx="20267">
                  <c:v>-0.18527099999999999</c:v>
                </c:pt>
                <c:pt idx="20268">
                  <c:v>-0.18034500000000001</c:v>
                </c:pt>
                <c:pt idx="20269">
                  <c:v>-0.17536599999999999</c:v>
                </c:pt>
                <c:pt idx="20270">
                  <c:v>-0.17033899999999999</c:v>
                </c:pt>
                <c:pt idx="20271">
                  <c:v>-0.16525999999999999</c:v>
                </c:pt>
                <c:pt idx="20272">
                  <c:v>-0.160107</c:v>
                </c:pt>
                <c:pt idx="20273">
                  <c:v>-0.15487899999999999</c:v>
                </c:pt>
                <c:pt idx="20274">
                  <c:v>-0.14961199999999999</c:v>
                </c:pt>
                <c:pt idx="20275">
                  <c:v>-0.144313</c:v>
                </c:pt>
                <c:pt idx="20276">
                  <c:v>-0.13897300000000001</c:v>
                </c:pt>
                <c:pt idx="20277">
                  <c:v>-0.13359699999999999</c:v>
                </c:pt>
                <c:pt idx="20278">
                  <c:v>-0.12819800000000001</c:v>
                </c:pt>
                <c:pt idx="20279">
                  <c:v>-0.12278</c:v>
                </c:pt>
                <c:pt idx="20280">
                  <c:v>-0.11734600000000001</c:v>
                </c:pt>
                <c:pt idx="20281">
                  <c:v>-0.1119</c:v>
                </c:pt>
                <c:pt idx="20282">
                  <c:v>-0.106444</c:v>
                </c:pt>
                <c:pt idx="20283">
                  <c:v>-0.100983</c:v>
                </c:pt>
                <c:pt idx="20284">
                  <c:v>-9.5521099999999998E-2</c:v>
                </c:pt>
                <c:pt idx="20285">
                  <c:v>-9.0063900000000002E-2</c:v>
                </c:pt>
                <c:pt idx="20286">
                  <c:v>-8.4615499999999996E-2</c:v>
                </c:pt>
                <c:pt idx="20287">
                  <c:v>-7.9180799999999996E-2</c:v>
                </c:pt>
                <c:pt idx="20288">
                  <c:v>-7.3765999999999998E-2</c:v>
                </c:pt>
                <c:pt idx="20289">
                  <c:v>-6.8377300000000002E-2</c:v>
                </c:pt>
                <c:pt idx="20290">
                  <c:v>-6.3020400000000004E-2</c:v>
                </c:pt>
                <c:pt idx="20291">
                  <c:v>-5.7700399999999999E-2</c:v>
                </c:pt>
                <c:pt idx="20292">
                  <c:v>-5.2421099999999998E-2</c:v>
                </c:pt>
                <c:pt idx="20293">
                  <c:v>-4.7185600000000001E-2</c:v>
                </c:pt>
                <c:pt idx="20294">
                  <c:v>-4.1997899999999998E-2</c:v>
                </c:pt>
                <c:pt idx="20295">
                  <c:v>-3.6862699999999998E-2</c:v>
                </c:pt>
                <c:pt idx="20296">
                  <c:v>-3.1784399999999997E-2</c:v>
                </c:pt>
                <c:pt idx="20297">
                  <c:v>-2.67675E-2</c:v>
                </c:pt>
                <c:pt idx="20298">
                  <c:v>-2.1816700000000001E-2</c:v>
                </c:pt>
                <c:pt idx="20299">
                  <c:v>-1.69366E-2</c:v>
                </c:pt>
                <c:pt idx="20300">
                  <c:v>-1.21303E-2</c:v>
                </c:pt>
                <c:pt idx="20301" formatCode="0.00E+00">
                  <c:v>-7.3998700000000002E-3</c:v>
                </c:pt>
                <c:pt idx="20302" formatCode="0.00E+00">
                  <c:v>-2.74902E-3</c:v>
                </c:pt>
                <c:pt idx="20303" formatCode="0.00E+00">
                  <c:v>1.81744E-3</c:v>
                </c:pt>
                <c:pt idx="20304" formatCode="0.00E+00">
                  <c:v>6.29446E-3</c:v>
                </c:pt>
                <c:pt idx="20305">
                  <c:v>1.0676400000000001E-2</c:v>
                </c:pt>
                <c:pt idx="20306">
                  <c:v>1.49582E-2</c:v>
                </c:pt>
                <c:pt idx="20307">
                  <c:v>1.9136899999999998E-2</c:v>
                </c:pt>
                <c:pt idx="20308">
                  <c:v>2.32096E-2</c:v>
                </c:pt>
                <c:pt idx="20309">
                  <c:v>2.71728E-2</c:v>
                </c:pt>
                <c:pt idx="20310">
                  <c:v>3.10221E-2</c:v>
                </c:pt>
                <c:pt idx="20311">
                  <c:v>3.47535E-2</c:v>
                </c:pt>
                <c:pt idx="20312">
                  <c:v>3.8363000000000001E-2</c:v>
                </c:pt>
                <c:pt idx="20313">
                  <c:v>4.18462E-2</c:v>
                </c:pt>
                <c:pt idx="20314">
                  <c:v>4.52013E-2</c:v>
                </c:pt>
                <c:pt idx="20315">
                  <c:v>4.8427999999999999E-2</c:v>
                </c:pt>
                <c:pt idx="20316">
                  <c:v>5.1523699999999999E-2</c:v>
                </c:pt>
                <c:pt idx="20317">
                  <c:v>5.44836E-2</c:v>
                </c:pt>
                <c:pt idx="20318">
                  <c:v>5.7302499999999999E-2</c:v>
                </c:pt>
                <c:pt idx="20319">
                  <c:v>5.9976399999999999E-2</c:v>
                </c:pt>
                <c:pt idx="20320">
                  <c:v>6.2503199999999995E-2</c:v>
                </c:pt>
                <c:pt idx="20321">
                  <c:v>6.4882599999999999E-2</c:v>
                </c:pt>
                <c:pt idx="20322">
                  <c:v>6.7115400000000006E-2</c:v>
                </c:pt>
                <c:pt idx="20323">
                  <c:v>6.9200700000000004E-2</c:v>
                </c:pt>
                <c:pt idx="20324">
                  <c:v>7.1135500000000004E-2</c:v>
                </c:pt>
                <c:pt idx="20325">
                  <c:v>7.29157E-2</c:v>
                </c:pt>
                <c:pt idx="20326">
                  <c:v>7.4537199999999998E-2</c:v>
                </c:pt>
                <c:pt idx="20327">
                  <c:v>7.5997599999999998E-2</c:v>
                </c:pt>
                <c:pt idx="20328">
                  <c:v>7.7294000000000002E-2</c:v>
                </c:pt>
                <c:pt idx="20329">
                  <c:v>7.8423499999999993E-2</c:v>
                </c:pt>
                <c:pt idx="20330">
                  <c:v>7.9384800000000005E-2</c:v>
                </c:pt>
                <c:pt idx="20331">
                  <c:v>8.0179500000000001E-2</c:v>
                </c:pt>
                <c:pt idx="20332">
                  <c:v>8.08083E-2</c:v>
                </c:pt>
                <c:pt idx="20333">
                  <c:v>8.1270400000000007E-2</c:v>
                </c:pt>
                <c:pt idx="20334">
                  <c:v>8.1565600000000002E-2</c:v>
                </c:pt>
                <c:pt idx="20335">
                  <c:v>8.1694699999999995E-2</c:v>
                </c:pt>
                <c:pt idx="20336">
                  <c:v>8.1656699999999999E-2</c:v>
                </c:pt>
                <c:pt idx="20337">
                  <c:v>8.1450800000000004E-2</c:v>
                </c:pt>
                <c:pt idx="20338">
                  <c:v>8.1077999999999997E-2</c:v>
                </c:pt>
                <c:pt idx="20339">
                  <c:v>8.0539700000000006E-2</c:v>
                </c:pt>
                <c:pt idx="20340">
                  <c:v>7.98373E-2</c:v>
                </c:pt>
                <c:pt idx="20341">
                  <c:v>7.89715E-2</c:v>
                </c:pt>
                <c:pt idx="20342">
                  <c:v>7.7942899999999996E-2</c:v>
                </c:pt>
                <c:pt idx="20343">
                  <c:v>7.6752100000000004E-2</c:v>
                </c:pt>
                <c:pt idx="20344">
                  <c:v>7.5399300000000002E-2</c:v>
                </c:pt>
                <c:pt idx="20345">
                  <c:v>7.3885699999999999E-2</c:v>
                </c:pt>
                <c:pt idx="20346">
                  <c:v>7.2215500000000002E-2</c:v>
                </c:pt>
                <c:pt idx="20347">
                  <c:v>7.0392999999999997E-2</c:v>
                </c:pt>
                <c:pt idx="20348">
                  <c:v>6.8419400000000005E-2</c:v>
                </c:pt>
                <c:pt idx="20349">
                  <c:v>6.6293900000000003E-2</c:v>
                </c:pt>
                <c:pt idx="20350">
                  <c:v>6.4016000000000003E-2</c:v>
                </c:pt>
                <c:pt idx="20351">
                  <c:v>6.1587000000000003E-2</c:v>
                </c:pt>
                <c:pt idx="20352">
                  <c:v>5.9010399999999998E-2</c:v>
                </c:pt>
                <c:pt idx="20353">
                  <c:v>5.6291000000000001E-2</c:v>
                </c:pt>
                <c:pt idx="20354">
                  <c:v>5.3432100000000003E-2</c:v>
                </c:pt>
                <c:pt idx="20355">
                  <c:v>5.0437599999999999E-2</c:v>
                </c:pt>
                <c:pt idx="20356">
                  <c:v>4.7312E-2</c:v>
                </c:pt>
                <c:pt idx="20357">
                  <c:v>4.4058800000000002E-2</c:v>
                </c:pt>
                <c:pt idx="20358">
                  <c:v>4.0680599999999997E-2</c:v>
                </c:pt>
                <c:pt idx="20359">
                  <c:v>3.71796E-2</c:v>
                </c:pt>
                <c:pt idx="20360">
                  <c:v>3.3558600000000001E-2</c:v>
                </c:pt>
                <c:pt idx="20361">
                  <c:v>2.98217E-2</c:v>
                </c:pt>
                <c:pt idx="20362">
                  <c:v>2.5974400000000002E-2</c:v>
                </c:pt>
                <c:pt idx="20363">
                  <c:v>2.2021900000000001E-2</c:v>
                </c:pt>
                <c:pt idx="20364">
                  <c:v>1.79683E-2</c:v>
                </c:pt>
                <c:pt idx="20365">
                  <c:v>1.38193E-2</c:v>
                </c:pt>
                <c:pt idx="20366" formatCode="0.00E+00">
                  <c:v>9.5812199999999997E-3</c:v>
                </c:pt>
                <c:pt idx="20367" formatCode="0.00E+00">
                  <c:v>5.2589500000000001E-3</c:v>
                </c:pt>
                <c:pt idx="20368" formatCode="0.00E+00">
                  <c:v>8.5599999999999999E-4</c:v>
                </c:pt>
                <c:pt idx="20369" formatCode="0.00E+00">
                  <c:v>-3.6238799999999999E-3</c:v>
                </c:pt>
                <c:pt idx="20370" formatCode="0.00E+00">
                  <c:v>-8.1763900000000004E-3</c:v>
                </c:pt>
                <c:pt idx="20371">
                  <c:v>-1.27966E-2</c:v>
                </c:pt>
                <c:pt idx="20372">
                  <c:v>-1.7479600000000001E-2</c:v>
                </c:pt>
                <c:pt idx="20373">
                  <c:v>-2.2220699999999999E-2</c:v>
                </c:pt>
                <c:pt idx="20374">
                  <c:v>-2.7014799999999999E-2</c:v>
                </c:pt>
                <c:pt idx="20375">
                  <c:v>-3.1856299999999997E-2</c:v>
                </c:pt>
                <c:pt idx="20376">
                  <c:v>-3.6738600000000003E-2</c:v>
                </c:pt>
                <c:pt idx="20377">
                  <c:v>-4.1656199999999997E-2</c:v>
                </c:pt>
                <c:pt idx="20378">
                  <c:v>-4.66045E-2</c:v>
                </c:pt>
                <c:pt idx="20379">
                  <c:v>-5.1578800000000001E-2</c:v>
                </c:pt>
                <c:pt idx="20380">
                  <c:v>-5.6574199999999998E-2</c:v>
                </c:pt>
                <c:pt idx="20381">
                  <c:v>-6.1585000000000001E-2</c:v>
                </c:pt>
                <c:pt idx="20382">
                  <c:v>-6.6605600000000001E-2</c:v>
                </c:pt>
                <c:pt idx="20383">
                  <c:v>-7.1629700000000004E-2</c:v>
                </c:pt>
                <c:pt idx="20384">
                  <c:v>-7.6650599999999999E-2</c:v>
                </c:pt>
                <c:pt idx="20385">
                  <c:v>-8.1662399999999996E-2</c:v>
                </c:pt>
                <c:pt idx="20386">
                  <c:v>-8.6659299999999995E-2</c:v>
                </c:pt>
                <c:pt idx="20387">
                  <c:v>-9.1635300000000003E-2</c:v>
                </c:pt>
                <c:pt idx="20388">
                  <c:v>-9.6584600000000007E-2</c:v>
                </c:pt>
                <c:pt idx="20389">
                  <c:v>-0.10150099999999999</c:v>
                </c:pt>
                <c:pt idx="20390">
                  <c:v>-0.106378</c:v>
                </c:pt>
                <c:pt idx="20391">
                  <c:v>-0.111211</c:v>
                </c:pt>
                <c:pt idx="20392">
                  <c:v>-0.115996</c:v>
                </c:pt>
                <c:pt idx="20393">
                  <c:v>-0.120728</c:v>
                </c:pt>
                <c:pt idx="20394">
                  <c:v>-0.12539900000000001</c:v>
                </c:pt>
                <c:pt idx="20395">
                  <c:v>-0.13000300000000001</c:v>
                </c:pt>
                <c:pt idx="20396">
                  <c:v>-0.13453399999999999</c:v>
                </c:pt>
                <c:pt idx="20397">
                  <c:v>-0.138988</c:v>
                </c:pt>
                <c:pt idx="20398">
                  <c:v>-0.14335999999999999</c:v>
                </c:pt>
                <c:pt idx="20399">
                  <c:v>-0.147648</c:v>
                </c:pt>
                <c:pt idx="20400">
                  <c:v>-0.15184700000000001</c:v>
                </c:pt>
                <c:pt idx="20401">
                  <c:v>-0.15595200000000001</c:v>
                </c:pt>
                <c:pt idx="20402">
                  <c:v>-0.15995999999999999</c:v>
                </c:pt>
                <c:pt idx="20403">
                  <c:v>-0.16386600000000001</c:v>
                </c:pt>
                <c:pt idx="20404">
                  <c:v>-0.16766700000000001</c:v>
                </c:pt>
                <c:pt idx="20405">
                  <c:v>-0.17135900000000001</c:v>
                </c:pt>
                <c:pt idx="20406">
                  <c:v>-0.17493700000000001</c:v>
                </c:pt>
                <c:pt idx="20407">
                  <c:v>-0.178397</c:v>
                </c:pt>
                <c:pt idx="20408">
                  <c:v>-0.18173500000000001</c:v>
                </c:pt>
                <c:pt idx="20409">
                  <c:v>-0.184948</c:v>
                </c:pt>
                <c:pt idx="20410">
                  <c:v>-0.18803300000000001</c:v>
                </c:pt>
                <c:pt idx="20411">
                  <c:v>-0.19098799999999999</c:v>
                </c:pt>
                <c:pt idx="20412">
                  <c:v>-0.19380900000000001</c:v>
                </c:pt>
                <c:pt idx="20413">
                  <c:v>-0.196493</c:v>
                </c:pt>
                <c:pt idx="20414">
                  <c:v>-0.19903699999999999</c:v>
                </c:pt>
                <c:pt idx="20415">
                  <c:v>-0.20144000000000001</c:v>
                </c:pt>
                <c:pt idx="20416">
                  <c:v>-0.20369899999999999</c:v>
                </c:pt>
                <c:pt idx="20417">
                  <c:v>-0.20581099999999999</c:v>
                </c:pt>
                <c:pt idx="20418">
                  <c:v>-0.20777399999999999</c:v>
                </c:pt>
                <c:pt idx="20419">
                  <c:v>-0.20958499999999999</c:v>
                </c:pt>
                <c:pt idx="20420">
                  <c:v>-0.21124200000000001</c:v>
                </c:pt>
                <c:pt idx="20421">
                  <c:v>-0.21274399999999999</c:v>
                </c:pt>
                <c:pt idx="20422">
                  <c:v>-0.214091</c:v>
                </c:pt>
                <c:pt idx="20423">
                  <c:v>-0.215281</c:v>
                </c:pt>
                <c:pt idx="20424">
                  <c:v>-0.21631400000000001</c:v>
                </c:pt>
                <c:pt idx="20425">
                  <c:v>-0.21718599999999999</c:v>
                </c:pt>
                <c:pt idx="20426">
                  <c:v>-0.21789700000000001</c:v>
                </c:pt>
                <c:pt idx="20427">
                  <c:v>-0.218447</c:v>
                </c:pt>
                <c:pt idx="20428">
                  <c:v>-0.218834</c:v>
                </c:pt>
                <c:pt idx="20429">
                  <c:v>-0.21906100000000001</c:v>
                </c:pt>
                <c:pt idx="20430">
                  <c:v>-0.21912599999999999</c:v>
                </c:pt>
                <c:pt idx="20431">
                  <c:v>-0.21903</c:v>
                </c:pt>
                <c:pt idx="20432">
                  <c:v>-0.218774</c:v>
                </c:pt>
                <c:pt idx="20433">
                  <c:v>-0.21836</c:v>
                </c:pt>
                <c:pt idx="20434">
                  <c:v>-0.21778800000000001</c:v>
                </c:pt>
                <c:pt idx="20435">
                  <c:v>-0.217059</c:v>
                </c:pt>
                <c:pt idx="20436">
                  <c:v>-0.21617500000000001</c:v>
                </c:pt>
                <c:pt idx="20437">
                  <c:v>-0.21513499999999999</c:v>
                </c:pt>
                <c:pt idx="20438">
                  <c:v>-0.21394099999999999</c:v>
                </c:pt>
                <c:pt idx="20439">
                  <c:v>-0.212592</c:v>
                </c:pt>
                <c:pt idx="20440">
                  <c:v>-0.211091</c:v>
                </c:pt>
                <c:pt idx="20441">
                  <c:v>-0.20943899999999999</c:v>
                </c:pt>
                <c:pt idx="20442">
                  <c:v>-0.20763999999999999</c:v>
                </c:pt>
                <c:pt idx="20443">
                  <c:v>-0.20569499999999999</c:v>
                </c:pt>
                <c:pt idx="20444">
                  <c:v>-0.20360600000000001</c:v>
                </c:pt>
                <c:pt idx="20445">
                  <c:v>-0.201378</c:v>
                </c:pt>
                <c:pt idx="20446">
                  <c:v>-0.19901099999999999</c:v>
                </c:pt>
                <c:pt idx="20447">
                  <c:v>-0.19650799999999999</c:v>
                </c:pt>
                <c:pt idx="20448">
                  <c:v>-0.19387099999999999</c:v>
                </c:pt>
                <c:pt idx="20449">
                  <c:v>-0.191103</c:v>
                </c:pt>
                <c:pt idx="20450">
                  <c:v>-0.18820600000000001</c:v>
                </c:pt>
                <c:pt idx="20451">
                  <c:v>-0.18518499999999999</c:v>
                </c:pt>
                <c:pt idx="20452">
                  <c:v>-0.18204300000000001</c:v>
                </c:pt>
                <c:pt idx="20453">
                  <c:v>-0.178784</c:v>
                </c:pt>
                <c:pt idx="20454">
                  <c:v>-0.17541200000000001</c:v>
                </c:pt>
                <c:pt idx="20455">
                  <c:v>-0.171929</c:v>
                </c:pt>
                <c:pt idx="20456">
                  <c:v>-0.16833899999999999</c:v>
                </c:pt>
                <c:pt idx="20457">
                  <c:v>-0.16464400000000001</c:v>
                </c:pt>
                <c:pt idx="20458">
                  <c:v>-0.16084599999999999</c:v>
                </c:pt>
                <c:pt idx="20459">
                  <c:v>-0.15694900000000001</c:v>
                </c:pt>
                <c:pt idx="20460">
                  <c:v>-0.15295800000000001</c:v>
                </c:pt>
                <c:pt idx="20461">
                  <c:v>-0.14887600000000001</c:v>
                </c:pt>
                <c:pt idx="20462">
                  <c:v>-0.144708</c:v>
                </c:pt>
                <c:pt idx="20463">
                  <c:v>-0.140458</c:v>
                </c:pt>
                <c:pt idx="20464">
                  <c:v>-0.136129</c:v>
                </c:pt>
                <c:pt idx="20465">
                  <c:v>-0.13172800000000001</c:v>
                </c:pt>
                <c:pt idx="20466">
                  <c:v>-0.12725700000000001</c:v>
                </c:pt>
                <c:pt idx="20467">
                  <c:v>-0.122722</c:v>
                </c:pt>
                <c:pt idx="20468">
                  <c:v>-0.11812599999999999</c:v>
                </c:pt>
                <c:pt idx="20469">
                  <c:v>-0.113472</c:v>
                </c:pt>
                <c:pt idx="20470">
                  <c:v>-0.108766</c:v>
                </c:pt>
                <c:pt idx="20471">
                  <c:v>-0.10401000000000001</c:v>
                </c:pt>
                <c:pt idx="20472">
                  <c:v>-9.9210800000000002E-2</c:v>
                </c:pt>
                <c:pt idx="20473">
                  <c:v>-9.4371499999999997E-2</c:v>
                </c:pt>
                <c:pt idx="20474">
                  <c:v>-8.9496999999999993E-2</c:v>
                </c:pt>
                <c:pt idx="20475">
                  <c:v>-8.4591899999999998E-2</c:v>
                </c:pt>
                <c:pt idx="20476">
                  <c:v>-7.9660599999999998E-2</c:v>
                </c:pt>
                <c:pt idx="20477">
                  <c:v>-7.4706599999999998E-2</c:v>
                </c:pt>
                <c:pt idx="20478">
                  <c:v>-6.9733000000000003E-2</c:v>
                </c:pt>
                <c:pt idx="20479">
                  <c:v>-6.4743599999999998E-2</c:v>
                </c:pt>
                <c:pt idx="20480">
                  <c:v>-5.97426E-2</c:v>
                </c:pt>
                <c:pt idx="20481">
                  <c:v>-5.4734400000000002E-2</c:v>
                </c:pt>
                <c:pt idx="20482">
                  <c:v>-4.9722799999999998E-2</c:v>
                </c:pt>
                <c:pt idx="20483">
                  <c:v>-4.4712200000000001E-2</c:v>
                </c:pt>
                <c:pt idx="20484">
                  <c:v>-3.9707600000000003E-2</c:v>
                </c:pt>
                <c:pt idx="20485">
                  <c:v>-3.47137E-2</c:v>
                </c:pt>
                <c:pt idx="20486">
                  <c:v>-2.9733200000000001E-2</c:v>
                </c:pt>
                <c:pt idx="20487">
                  <c:v>-2.4768200000000001E-2</c:v>
                </c:pt>
                <c:pt idx="20488">
                  <c:v>-1.98213E-2</c:v>
                </c:pt>
                <c:pt idx="20489">
                  <c:v>-1.48956E-2</c:v>
                </c:pt>
                <c:pt idx="20490" formatCode="0.00E+00">
                  <c:v>-9.9941500000000003E-3</c:v>
                </c:pt>
                <c:pt idx="20491" formatCode="0.00E+00">
                  <c:v>-5.11891E-3</c:v>
                </c:pt>
                <c:pt idx="20492" formatCode="0.00E+00">
                  <c:v>-2.7204399999999999E-4</c:v>
                </c:pt>
                <c:pt idx="20493" formatCode="0.00E+00">
                  <c:v>4.5429199999999998E-3</c:v>
                </c:pt>
                <c:pt idx="20494" formatCode="0.00E+00">
                  <c:v>9.3216199999999992E-3</c:v>
                </c:pt>
                <c:pt idx="20495">
                  <c:v>1.4060100000000001E-2</c:v>
                </c:pt>
                <c:pt idx="20496">
                  <c:v>1.8754900000000001E-2</c:v>
                </c:pt>
                <c:pt idx="20497">
                  <c:v>2.34037E-2</c:v>
                </c:pt>
                <c:pt idx="20498">
                  <c:v>2.8003900000000002E-2</c:v>
                </c:pt>
                <c:pt idx="20499">
                  <c:v>3.25533E-2</c:v>
                </c:pt>
                <c:pt idx="20500">
                  <c:v>3.70493E-2</c:v>
                </c:pt>
                <c:pt idx="20501">
                  <c:v>4.1489900000000003E-2</c:v>
                </c:pt>
                <c:pt idx="20502">
                  <c:v>4.5872400000000001E-2</c:v>
                </c:pt>
                <c:pt idx="20503">
                  <c:v>5.0194000000000003E-2</c:v>
                </c:pt>
                <c:pt idx="20504">
                  <c:v>5.4452599999999997E-2</c:v>
                </c:pt>
                <c:pt idx="20505">
                  <c:v>5.8646400000000001E-2</c:v>
                </c:pt>
                <c:pt idx="20506">
                  <c:v>6.2773399999999993E-2</c:v>
                </c:pt>
                <c:pt idx="20507">
                  <c:v>6.6831100000000004E-2</c:v>
                </c:pt>
                <c:pt idx="20508">
                  <c:v>7.0818400000000004E-2</c:v>
                </c:pt>
                <c:pt idx="20509">
                  <c:v>7.4734400000000006E-2</c:v>
                </c:pt>
                <c:pt idx="20510">
                  <c:v>7.8578899999999993E-2</c:v>
                </c:pt>
                <c:pt idx="20511">
                  <c:v>8.2350300000000001E-2</c:v>
                </c:pt>
                <c:pt idx="20512">
                  <c:v>8.6046399999999995E-2</c:v>
                </c:pt>
                <c:pt idx="20513">
                  <c:v>8.9664999999999995E-2</c:v>
                </c:pt>
                <c:pt idx="20514">
                  <c:v>9.3204700000000001E-2</c:v>
                </c:pt>
                <c:pt idx="20515">
                  <c:v>9.66645E-2</c:v>
                </c:pt>
                <c:pt idx="20516">
                  <c:v>0.10004200000000001</c:v>
                </c:pt>
                <c:pt idx="20517">
                  <c:v>0.103336</c:v>
                </c:pt>
                <c:pt idx="20518">
                  <c:v>0.106543</c:v>
                </c:pt>
                <c:pt idx="20519">
                  <c:v>0.109664</c:v>
                </c:pt>
                <c:pt idx="20520">
                  <c:v>0.11269899999999999</c:v>
                </c:pt>
                <c:pt idx="20521">
                  <c:v>0.115649</c:v>
                </c:pt>
                <c:pt idx="20522">
                  <c:v>0.118515</c:v>
                </c:pt>
                <c:pt idx="20523">
                  <c:v>0.121295</c:v>
                </c:pt>
                <c:pt idx="20524">
                  <c:v>0.12399</c:v>
                </c:pt>
                <c:pt idx="20525">
                  <c:v>0.12659799999999999</c:v>
                </c:pt>
                <c:pt idx="20526">
                  <c:v>0.12911800000000001</c:v>
                </c:pt>
                <c:pt idx="20527">
                  <c:v>0.131546</c:v>
                </c:pt>
                <c:pt idx="20528">
                  <c:v>0.133882</c:v>
                </c:pt>
                <c:pt idx="20529">
                  <c:v>0.136125</c:v>
                </c:pt>
                <c:pt idx="20530">
                  <c:v>0.13827700000000001</c:v>
                </c:pt>
                <c:pt idx="20531">
                  <c:v>0.14033599999999999</c:v>
                </c:pt>
                <c:pt idx="20532">
                  <c:v>0.14230300000000001</c:v>
                </c:pt>
                <c:pt idx="20533">
                  <c:v>0.144178</c:v>
                </c:pt>
                <c:pt idx="20534">
                  <c:v>0.14596200000000001</c:v>
                </c:pt>
                <c:pt idx="20535">
                  <c:v>0.14765500000000001</c:v>
                </c:pt>
                <c:pt idx="20536">
                  <c:v>0.149257</c:v>
                </c:pt>
                <c:pt idx="20537">
                  <c:v>0.15076800000000001</c:v>
                </c:pt>
                <c:pt idx="20538">
                  <c:v>0.15218999999999999</c:v>
                </c:pt>
                <c:pt idx="20539">
                  <c:v>0.15352199999999999</c:v>
                </c:pt>
                <c:pt idx="20540">
                  <c:v>0.15476500000000001</c:v>
                </c:pt>
                <c:pt idx="20541">
                  <c:v>0.155919</c:v>
                </c:pt>
                <c:pt idx="20542">
                  <c:v>0.15698500000000001</c:v>
                </c:pt>
                <c:pt idx="20543">
                  <c:v>0.15796399999999999</c:v>
                </c:pt>
                <c:pt idx="20544">
                  <c:v>0.158856</c:v>
                </c:pt>
                <c:pt idx="20545">
                  <c:v>0.159662</c:v>
                </c:pt>
                <c:pt idx="20546">
                  <c:v>0.160384</c:v>
                </c:pt>
                <c:pt idx="20547">
                  <c:v>0.161021</c:v>
                </c:pt>
                <c:pt idx="20548">
                  <c:v>0.161574</c:v>
                </c:pt>
                <c:pt idx="20549">
                  <c:v>0.16204399999999999</c:v>
                </c:pt>
                <c:pt idx="20550">
                  <c:v>0.16243199999999999</c:v>
                </c:pt>
                <c:pt idx="20551">
                  <c:v>0.16273699999999999</c:v>
                </c:pt>
                <c:pt idx="20552">
                  <c:v>0.16296099999999999</c:v>
                </c:pt>
                <c:pt idx="20553">
                  <c:v>0.163105</c:v>
                </c:pt>
                <c:pt idx="20554">
                  <c:v>0.16317000000000001</c:v>
                </c:pt>
                <c:pt idx="20555">
                  <c:v>0.163158</c:v>
                </c:pt>
                <c:pt idx="20556">
                  <c:v>0.16306899999999999</c:v>
                </c:pt>
                <c:pt idx="20557">
                  <c:v>0.16290399999999999</c:v>
                </c:pt>
                <c:pt idx="20558">
                  <c:v>0.162663</c:v>
                </c:pt>
                <c:pt idx="20559">
                  <c:v>0.16234799999999999</c:v>
                </c:pt>
                <c:pt idx="20560">
                  <c:v>0.16195899999999999</c:v>
                </c:pt>
                <c:pt idx="20561">
                  <c:v>0.161499</c:v>
                </c:pt>
                <c:pt idx="20562">
                  <c:v>0.16097</c:v>
                </c:pt>
                <c:pt idx="20563">
                  <c:v>0.16037100000000001</c:v>
                </c:pt>
                <c:pt idx="20564">
                  <c:v>0.15970400000000001</c:v>
                </c:pt>
                <c:pt idx="20565">
                  <c:v>0.15897</c:v>
                </c:pt>
                <c:pt idx="20566">
                  <c:v>0.158169</c:v>
                </c:pt>
                <c:pt idx="20567">
                  <c:v>0.157301</c:v>
                </c:pt>
                <c:pt idx="20568">
                  <c:v>0.156365</c:v>
                </c:pt>
                <c:pt idx="20569">
                  <c:v>0.155363</c:v>
                </c:pt>
                <c:pt idx="20570">
                  <c:v>0.15429599999999999</c:v>
                </c:pt>
                <c:pt idx="20571">
                  <c:v>0.153165</c:v>
                </c:pt>
                <c:pt idx="20572">
                  <c:v>0.151974</c:v>
                </c:pt>
                <c:pt idx="20573">
                  <c:v>0.150725</c:v>
                </c:pt>
                <c:pt idx="20574">
                  <c:v>0.14942</c:v>
                </c:pt>
                <c:pt idx="20575">
                  <c:v>0.148059</c:v>
                </c:pt>
                <c:pt idx="20576">
                  <c:v>0.14664099999999999</c:v>
                </c:pt>
                <c:pt idx="20577">
                  <c:v>0.14516599999999999</c:v>
                </c:pt>
                <c:pt idx="20578">
                  <c:v>0.14363600000000001</c:v>
                </c:pt>
                <c:pt idx="20579">
                  <c:v>0.14205300000000001</c:v>
                </c:pt>
                <c:pt idx="20580">
                  <c:v>0.14041899999999999</c:v>
                </c:pt>
                <c:pt idx="20581">
                  <c:v>0.138736</c:v>
                </c:pt>
                <c:pt idx="20582">
                  <c:v>0.13700399999999999</c:v>
                </c:pt>
                <c:pt idx="20583">
                  <c:v>0.13522799999999999</c:v>
                </c:pt>
                <c:pt idx="20584">
                  <c:v>0.133406</c:v>
                </c:pt>
                <c:pt idx="20585">
                  <c:v>0.13153899999999999</c:v>
                </c:pt>
                <c:pt idx="20586">
                  <c:v>0.12962699999999999</c:v>
                </c:pt>
                <c:pt idx="20587">
                  <c:v>0.12767000000000001</c:v>
                </c:pt>
                <c:pt idx="20588">
                  <c:v>0.125668</c:v>
                </c:pt>
                <c:pt idx="20589">
                  <c:v>0.12361999999999999</c:v>
                </c:pt>
                <c:pt idx="20590">
                  <c:v>0.121526</c:v>
                </c:pt>
                <c:pt idx="20591">
                  <c:v>0.11938799999999999</c:v>
                </c:pt>
                <c:pt idx="20592">
                  <c:v>0.117204</c:v>
                </c:pt>
                <c:pt idx="20593">
                  <c:v>0.114977</c:v>
                </c:pt>
                <c:pt idx="20594">
                  <c:v>0.112709</c:v>
                </c:pt>
                <c:pt idx="20595">
                  <c:v>0.110402</c:v>
                </c:pt>
                <c:pt idx="20596">
                  <c:v>0.108056</c:v>
                </c:pt>
                <c:pt idx="20597">
                  <c:v>0.105672</c:v>
                </c:pt>
                <c:pt idx="20598">
                  <c:v>0.103251</c:v>
                </c:pt>
                <c:pt idx="20599">
                  <c:v>0.100797</c:v>
                </c:pt>
                <c:pt idx="20600">
                  <c:v>9.8311399999999993E-2</c:v>
                </c:pt>
                <c:pt idx="20601">
                  <c:v>9.5796999999999993E-2</c:v>
                </c:pt>
                <c:pt idx="20602">
                  <c:v>9.3254799999999999E-2</c:v>
                </c:pt>
                <c:pt idx="20603">
                  <c:v>9.0685799999999997E-2</c:v>
                </c:pt>
                <c:pt idx="20604">
                  <c:v>8.80914E-2</c:v>
                </c:pt>
                <c:pt idx="20605">
                  <c:v>8.5472500000000007E-2</c:v>
                </c:pt>
                <c:pt idx="20606">
                  <c:v>8.2829100000000003E-2</c:v>
                </c:pt>
                <c:pt idx="20607">
                  <c:v>8.0161499999999997E-2</c:v>
                </c:pt>
                <c:pt idx="20608">
                  <c:v>7.7470800000000006E-2</c:v>
                </c:pt>
                <c:pt idx="20609">
                  <c:v>7.4757299999999999E-2</c:v>
                </c:pt>
                <c:pt idx="20610">
                  <c:v>7.2021299999999996E-2</c:v>
                </c:pt>
                <c:pt idx="20611">
                  <c:v>6.9264500000000007E-2</c:v>
                </c:pt>
                <c:pt idx="20612">
                  <c:v>6.6488599999999995E-2</c:v>
                </c:pt>
                <c:pt idx="20613">
                  <c:v>6.3695299999999996E-2</c:v>
                </c:pt>
                <c:pt idx="20614">
                  <c:v>6.0886500000000003E-2</c:v>
                </c:pt>
                <c:pt idx="20615">
                  <c:v>5.80641E-2</c:v>
                </c:pt>
                <c:pt idx="20616">
                  <c:v>5.5229399999999998E-2</c:v>
                </c:pt>
                <c:pt idx="20617">
                  <c:v>5.2383899999999997E-2</c:v>
                </c:pt>
                <c:pt idx="20618">
                  <c:v>4.95296E-2</c:v>
                </c:pt>
                <c:pt idx="20619">
                  <c:v>4.6667599999999997E-2</c:v>
                </c:pt>
                <c:pt idx="20620">
                  <c:v>4.37969E-2</c:v>
                </c:pt>
                <c:pt idx="20621">
                  <c:v>4.0917299999999997E-2</c:v>
                </c:pt>
                <c:pt idx="20622">
                  <c:v>3.8031299999999997E-2</c:v>
                </c:pt>
                <c:pt idx="20623">
                  <c:v>3.51437E-2</c:v>
                </c:pt>
                <c:pt idx="20624">
                  <c:v>3.2257800000000003E-2</c:v>
                </c:pt>
                <c:pt idx="20625">
                  <c:v>2.9374899999999999E-2</c:v>
                </c:pt>
                <c:pt idx="20626">
                  <c:v>2.6496100000000002E-2</c:v>
                </c:pt>
                <c:pt idx="20627">
                  <c:v>2.3622799999999999E-2</c:v>
                </c:pt>
                <c:pt idx="20628">
                  <c:v>2.0756799999999999E-2</c:v>
                </c:pt>
                <c:pt idx="20629">
                  <c:v>1.7899700000000001E-2</c:v>
                </c:pt>
                <c:pt idx="20630">
                  <c:v>1.50537E-2</c:v>
                </c:pt>
                <c:pt idx="20631">
                  <c:v>1.22209E-2</c:v>
                </c:pt>
                <c:pt idx="20632" formatCode="0.00E+00">
                  <c:v>9.4029600000000001E-3</c:v>
                </c:pt>
                <c:pt idx="20633" formatCode="0.00E+00">
                  <c:v>6.6016099999999999E-3</c:v>
                </c:pt>
                <c:pt idx="20634" formatCode="0.00E+00">
                  <c:v>3.8197800000000001E-3</c:v>
                </c:pt>
                <c:pt idx="20635" formatCode="0.00E+00">
                  <c:v>1.0606599999999999E-3</c:v>
                </c:pt>
                <c:pt idx="20636" formatCode="0.00E+00">
                  <c:v>-1.6740100000000001E-3</c:v>
                </c:pt>
                <c:pt idx="20637" formatCode="0.00E+00">
                  <c:v>-4.3833300000000004E-3</c:v>
                </c:pt>
                <c:pt idx="20638" formatCode="0.00E+00">
                  <c:v>-7.0658099999999996E-3</c:v>
                </c:pt>
                <c:pt idx="20639" formatCode="0.00E+00">
                  <c:v>-9.7198300000000005E-3</c:v>
                </c:pt>
                <c:pt idx="20640">
                  <c:v>-1.23441E-2</c:v>
                </c:pt>
                <c:pt idx="20641">
                  <c:v>-1.49366E-2</c:v>
                </c:pt>
                <c:pt idx="20642">
                  <c:v>-1.74938E-2</c:v>
                </c:pt>
                <c:pt idx="20643">
                  <c:v>-2.00123E-2</c:v>
                </c:pt>
                <c:pt idx="20644">
                  <c:v>-2.2489800000000001E-2</c:v>
                </c:pt>
                <c:pt idx="20645">
                  <c:v>-2.4924399999999999E-2</c:v>
                </c:pt>
                <c:pt idx="20646">
                  <c:v>-2.73137E-2</c:v>
                </c:pt>
                <c:pt idx="20647">
                  <c:v>-2.9655399999999998E-2</c:v>
                </c:pt>
                <c:pt idx="20648">
                  <c:v>-3.1947000000000003E-2</c:v>
                </c:pt>
                <c:pt idx="20649">
                  <c:v>-3.4186099999999997E-2</c:v>
                </c:pt>
                <c:pt idx="20650">
                  <c:v>-3.6371500000000001E-2</c:v>
                </c:pt>
                <c:pt idx="20651">
                  <c:v>-3.8502700000000001E-2</c:v>
                </c:pt>
                <c:pt idx="20652">
                  <c:v>-4.0578900000000001E-2</c:v>
                </c:pt>
                <c:pt idx="20653">
                  <c:v>-4.2597799999999998E-2</c:v>
                </c:pt>
                <c:pt idx="20654">
                  <c:v>-4.4556900000000003E-2</c:v>
                </c:pt>
                <c:pt idx="20655">
                  <c:v>-4.6453899999999999E-2</c:v>
                </c:pt>
                <c:pt idx="20656">
                  <c:v>-4.8286500000000003E-2</c:v>
                </c:pt>
                <c:pt idx="20657">
                  <c:v>-5.00518E-2</c:v>
                </c:pt>
                <c:pt idx="20658">
                  <c:v>-5.1747099999999997E-2</c:v>
                </c:pt>
                <c:pt idx="20659">
                  <c:v>-5.3370500000000001E-2</c:v>
                </c:pt>
                <c:pt idx="20660">
                  <c:v>-5.4920700000000003E-2</c:v>
                </c:pt>
                <c:pt idx="20661">
                  <c:v>-5.6396500000000002E-2</c:v>
                </c:pt>
                <c:pt idx="20662">
                  <c:v>-5.7795399999999997E-2</c:v>
                </c:pt>
                <c:pt idx="20663">
                  <c:v>-5.9114100000000003E-2</c:v>
                </c:pt>
                <c:pt idx="20664">
                  <c:v>-6.0350000000000001E-2</c:v>
                </c:pt>
                <c:pt idx="20665">
                  <c:v>-6.1501199999999999E-2</c:v>
                </c:pt>
                <c:pt idx="20666">
                  <c:v>-6.2564900000000007E-2</c:v>
                </c:pt>
                <c:pt idx="20667">
                  <c:v>-6.3537999999999997E-2</c:v>
                </c:pt>
                <c:pt idx="20668">
                  <c:v>-6.4419400000000002E-2</c:v>
                </c:pt>
                <c:pt idx="20669">
                  <c:v>-6.52089E-2</c:v>
                </c:pt>
                <c:pt idx="20670">
                  <c:v>-6.5905900000000003E-2</c:v>
                </c:pt>
                <c:pt idx="20671">
                  <c:v>-6.6508999999999999E-2</c:v>
                </c:pt>
                <c:pt idx="20672">
                  <c:v>-6.7016500000000007E-2</c:v>
                </c:pt>
                <c:pt idx="20673">
                  <c:v>-6.7427500000000001E-2</c:v>
                </c:pt>
                <c:pt idx="20674">
                  <c:v>-6.7740599999999998E-2</c:v>
                </c:pt>
                <c:pt idx="20675">
                  <c:v>-6.7954799999999996E-2</c:v>
                </c:pt>
                <c:pt idx="20676">
                  <c:v>-6.8069000000000005E-2</c:v>
                </c:pt>
                <c:pt idx="20677">
                  <c:v>-6.8081900000000001E-2</c:v>
                </c:pt>
                <c:pt idx="20678">
                  <c:v>-6.7992399999999995E-2</c:v>
                </c:pt>
                <c:pt idx="20679">
                  <c:v>-6.7799999999999999E-2</c:v>
                </c:pt>
                <c:pt idx="20680">
                  <c:v>-6.7505300000000004E-2</c:v>
                </c:pt>
                <c:pt idx="20681">
                  <c:v>-6.71075E-2</c:v>
                </c:pt>
                <c:pt idx="20682">
                  <c:v>-6.6605499999999998E-2</c:v>
                </c:pt>
                <c:pt idx="20683">
                  <c:v>-6.5999000000000002E-2</c:v>
                </c:pt>
                <c:pt idx="20684">
                  <c:v>-6.5288499999999999E-2</c:v>
                </c:pt>
                <c:pt idx="20685">
                  <c:v>-6.4474400000000001E-2</c:v>
                </c:pt>
                <c:pt idx="20686">
                  <c:v>-6.3556399999999999E-2</c:v>
                </c:pt>
                <c:pt idx="20687">
                  <c:v>-6.2533199999999997E-2</c:v>
                </c:pt>
                <c:pt idx="20688">
                  <c:v>-6.1403399999999997E-2</c:v>
                </c:pt>
                <c:pt idx="20689">
                  <c:v>-6.0165799999999998E-2</c:v>
                </c:pt>
                <c:pt idx="20690">
                  <c:v>-5.8819999999999997E-2</c:v>
                </c:pt>
                <c:pt idx="20691">
                  <c:v>-5.7366199999999999E-2</c:v>
                </c:pt>
                <c:pt idx="20692">
                  <c:v>-5.5804600000000003E-2</c:v>
                </c:pt>
                <c:pt idx="20693">
                  <c:v>-5.4135799999999998E-2</c:v>
                </c:pt>
                <c:pt idx="20694">
                  <c:v>-5.2361499999999998E-2</c:v>
                </c:pt>
                <c:pt idx="20695">
                  <c:v>-5.0483800000000002E-2</c:v>
                </c:pt>
                <c:pt idx="20696">
                  <c:v>-4.8503900000000003E-2</c:v>
                </c:pt>
                <c:pt idx="20697">
                  <c:v>-4.64223E-2</c:v>
                </c:pt>
                <c:pt idx="20698">
                  <c:v>-4.4239199999999999E-2</c:v>
                </c:pt>
                <c:pt idx="20699">
                  <c:v>-4.1955300000000001E-2</c:v>
                </c:pt>
                <c:pt idx="20700">
                  <c:v>-3.95719E-2</c:v>
                </c:pt>
                <c:pt idx="20701">
                  <c:v>-3.70908E-2</c:v>
                </c:pt>
                <c:pt idx="20702">
                  <c:v>-3.4514599999999999E-2</c:v>
                </c:pt>
                <c:pt idx="20703">
                  <c:v>-3.1845699999999998E-2</c:v>
                </c:pt>
                <c:pt idx="20704">
                  <c:v>-2.9085400000000001E-2</c:v>
                </c:pt>
                <c:pt idx="20705">
                  <c:v>-2.6234199999999999E-2</c:v>
                </c:pt>
                <c:pt idx="20706">
                  <c:v>-2.32938E-2</c:v>
                </c:pt>
                <c:pt idx="20707">
                  <c:v>-2.0265999999999999E-2</c:v>
                </c:pt>
                <c:pt idx="20708">
                  <c:v>-1.7151699999999999E-2</c:v>
                </c:pt>
                <c:pt idx="20709">
                  <c:v>-1.3952000000000001E-2</c:v>
                </c:pt>
                <c:pt idx="20710">
                  <c:v>-1.06695E-2</c:v>
                </c:pt>
                <c:pt idx="20711" formatCode="0.00E+00">
                  <c:v>-7.3072500000000004E-3</c:v>
                </c:pt>
                <c:pt idx="20712" formatCode="0.00E+00">
                  <c:v>-3.8675300000000001E-3</c:v>
                </c:pt>
                <c:pt idx="20713" formatCode="0.00E+00">
                  <c:v>-3.5343700000000001E-4</c:v>
                </c:pt>
                <c:pt idx="20714" formatCode="0.00E+00">
                  <c:v>3.2311000000000002E-3</c:v>
                </c:pt>
                <c:pt idx="20715" formatCode="0.00E+00">
                  <c:v>6.8827999999999997E-3</c:v>
                </c:pt>
                <c:pt idx="20716">
                  <c:v>1.05994E-2</c:v>
                </c:pt>
                <c:pt idx="20717">
                  <c:v>1.4378500000000001E-2</c:v>
                </c:pt>
                <c:pt idx="20718">
                  <c:v>1.82171E-2</c:v>
                </c:pt>
                <c:pt idx="20719">
                  <c:v>2.21113E-2</c:v>
                </c:pt>
                <c:pt idx="20720">
                  <c:v>2.6057400000000001E-2</c:v>
                </c:pt>
                <c:pt idx="20721">
                  <c:v>3.0051899999999999E-2</c:v>
                </c:pt>
                <c:pt idx="20722">
                  <c:v>3.4091400000000001E-2</c:v>
                </c:pt>
                <c:pt idx="20723">
                  <c:v>3.81721E-2</c:v>
                </c:pt>
                <c:pt idx="20724">
                  <c:v>4.2290099999999997E-2</c:v>
                </c:pt>
                <c:pt idx="20725">
                  <c:v>4.6443199999999997E-2</c:v>
                </c:pt>
                <c:pt idx="20726">
                  <c:v>5.0629399999999998E-2</c:v>
                </c:pt>
                <c:pt idx="20727">
                  <c:v>5.4845900000000003E-2</c:v>
                </c:pt>
                <c:pt idx="20728">
                  <c:v>5.9089099999999999E-2</c:v>
                </c:pt>
                <c:pt idx="20729">
                  <c:v>6.3354900000000006E-2</c:v>
                </c:pt>
                <c:pt idx="20730">
                  <c:v>6.7638799999999999E-2</c:v>
                </c:pt>
                <c:pt idx="20731">
                  <c:v>7.1935899999999997E-2</c:v>
                </c:pt>
                <c:pt idx="20732">
                  <c:v>7.6242000000000004E-2</c:v>
                </c:pt>
                <c:pt idx="20733">
                  <c:v>8.0554100000000003E-2</c:v>
                </c:pt>
                <c:pt idx="20734">
                  <c:v>8.4868100000000002E-2</c:v>
                </c:pt>
                <c:pt idx="20735">
                  <c:v>8.9179099999999997E-2</c:v>
                </c:pt>
                <c:pt idx="20736">
                  <c:v>9.3482300000000004E-2</c:v>
                </c:pt>
                <c:pt idx="20737">
                  <c:v>9.7773299999999994E-2</c:v>
                </c:pt>
                <c:pt idx="20738">
                  <c:v>0.102048</c:v>
                </c:pt>
                <c:pt idx="20739">
                  <c:v>0.10630100000000001</c:v>
                </c:pt>
                <c:pt idx="20740">
                  <c:v>0.110529</c:v>
                </c:pt>
                <c:pt idx="20741">
                  <c:v>0.11472599999999999</c:v>
                </c:pt>
                <c:pt idx="20742">
                  <c:v>0.11889</c:v>
                </c:pt>
                <c:pt idx="20743">
                  <c:v>0.123017</c:v>
                </c:pt>
                <c:pt idx="20744">
                  <c:v>0.127105</c:v>
                </c:pt>
                <c:pt idx="20745">
                  <c:v>0.13115099999999999</c:v>
                </c:pt>
                <c:pt idx="20746">
                  <c:v>0.13514899999999999</c:v>
                </c:pt>
                <c:pt idx="20747">
                  <c:v>0.13909299999999999</c:v>
                </c:pt>
                <c:pt idx="20748">
                  <c:v>0.14297799999999999</c:v>
                </c:pt>
                <c:pt idx="20749">
                  <c:v>0.14680000000000001</c:v>
                </c:pt>
                <c:pt idx="20750">
                  <c:v>0.150557</c:v>
                </c:pt>
                <c:pt idx="20751">
                  <c:v>0.154249</c:v>
                </c:pt>
                <c:pt idx="20752">
                  <c:v>0.15787000000000001</c:v>
                </c:pt>
                <c:pt idx="20753">
                  <c:v>0.16141800000000001</c:v>
                </c:pt>
                <c:pt idx="20754">
                  <c:v>0.164886</c:v>
                </c:pt>
                <c:pt idx="20755">
                  <c:v>0.16827300000000001</c:v>
                </c:pt>
                <c:pt idx="20756">
                  <c:v>0.171573</c:v>
                </c:pt>
                <c:pt idx="20757">
                  <c:v>0.17478199999999999</c:v>
                </c:pt>
                <c:pt idx="20758">
                  <c:v>0.177897</c:v>
                </c:pt>
                <c:pt idx="20759">
                  <c:v>0.18091599999999999</c:v>
                </c:pt>
                <c:pt idx="20760">
                  <c:v>0.183834</c:v>
                </c:pt>
                <c:pt idx="20761">
                  <c:v>0.18664900000000001</c:v>
                </c:pt>
                <c:pt idx="20762">
                  <c:v>0.189358</c:v>
                </c:pt>
                <c:pt idx="20763">
                  <c:v>0.19195899999999999</c:v>
                </c:pt>
                <c:pt idx="20764">
                  <c:v>0.19445000000000001</c:v>
                </c:pt>
                <c:pt idx="20765">
                  <c:v>0.196826</c:v>
                </c:pt>
                <c:pt idx="20766">
                  <c:v>0.19908699999999999</c:v>
                </c:pt>
                <c:pt idx="20767">
                  <c:v>0.20122999999999999</c:v>
                </c:pt>
                <c:pt idx="20768">
                  <c:v>0.20325399999999999</c:v>
                </c:pt>
                <c:pt idx="20769">
                  <c:v>0.205155</c:v>
                </c:pt>
                <c:pt idx="20770">
                  <c:v>0.20693400000000001</c:v>
                </c:pt>
                <c:pt idx="20771">
                  <c:v>0.208589</c:v>
                </c:pt>
                <c:pt idx="20772">
                  <c:v>0.210119</c:v>
                </c:pt>
                <c:pt idx="20773">
                  <c:v>0.21152299999999999</c:v>
                </c:pt>
                <c:pt idx="20774">
                  <c:v>0.21279899999999999</c:v>
                </c:pt>
                <c:pt idx="20775">
                  <c:v>0.213945</c:v>
                </c:pt>
                <c:pt idx="20776">
                  <c:v>0.21495900000000001</c:v>
                </c:pt>
                <c:pt idx="20777">
                  <c:v>0.21584</c:v>
                </c:pt>
                <c:pt idx="20778">
                  <c:v>0.216587</c:v>
                </c:pt>
                <c:pt idx="20779">
                  <c:v>0.21720100000000001</c:v>
                </c:pt>
                <c:pt idx="20780">
                  <c:v>0.21768000000000001</c:v>
                </c:pt>
                <c:pt idx="20781">
                  <c:v>0.218024</c:v>
                </c:pt>
                <c:pt idx="20782">
                  <c:v>0.21823000000000001</c:v>
                </c:pt>
                <c:pt idx="20783">
                  <c:v>0.21829899999999999</c:v>
                </c:pt>
                <c:pt idx="20784">
                  <c:v>0.21822900000000001</c:v>
                </c:pt>
                <c:pt idx="20785">
                  <c:v>0.21801999999999999</c:v>
                </c:pt>
                <c:pt idx="20786">
                  <c:v>0.21767300000000001</c:v>
                </c:pt>
                <c:pt idx="20787">
                  <c:v>0.21718699999999999</c:v>
                </c:pt>
                <c:pt idx="20788">
                  <c:v>0.21656500000000001</c:v>
                </c:pt>
                <c:pt idx="20789">
                  <c:v>0.215808</c:v>
                </c:pt>
                <c:pt idx="20790">
                  <c:v>0.214916</c:v>
                </c:pt>
                <c:pt idx="20791">
                  <c:v>0.213891</c:v>
                </c:pt>
                <c:pt idx="20792">
                  <c:v>0.21273400000000001</c:v>
                </c:pt>
                <c:pt idx="20793">
                  <c:v>0.211447</c:v>
                </c:pt>
                <c:pt idx="20794">
                  <c:v>0.210032</c:v>
                </c:pt>
                <c:pt idx="20795">
                  <c:v>0.20849000000000001</c:v>
                </c:pt>
                <c:pt idx="20796">
                  <c:v>0.20682300000000001</c:v>
                </c:pt>
                <c:pt idx="20797">
                  <c:v>0.20503299999999999</c:v>
                </c:pt>
                <c:pt idx="20798">
                  <c:v>0.203122</c:v>
                </c:pt>
                <c:pt idx="20799">
                  <c:v>0.20109099999999999</c:v>
                </c:pt>
                <c:pt idx="20800">
                  <c:v>0.19894300000000001</c:v>
                </c:pt>
                <c:pt idx="20801">
                  <c:v>0.19667999999999999</c:v>
                </c:pt>
                <c:pt idx="20802">
                  <c:v>0.194304</c:v>
                </c:pt>
                <c:pt idx="20803">
                  <c:v>0.19181899999999999</c:v>
                </c:pt>
                <c:pt idx="20804">
                  <c:v>0.18922700000000001</c:v>
                </c:pt>
                <c:pt idx="20805">
                  <c:v>0.186531</c:v>
                </c:pt>
                <c:pt idx="20806">
                  <c:v>0.18373500000000001</c:v>
                </c:pt>
                <c:pt idx="20807">
                  <c:v>0.180842</c:v>
                </c:pt>
                <c:pt idx="20808">
                  <c:v>0.17785500000000001</c:v>
                </c:pt>
                <c:pt idx="20809">
                  <c:v>0.17477799999999999</c:v>
                </c:pt>
                <c:pt idx="20810">
                  <c:v>0.17161399999999999</c:v>
                </c:pt>
                <c:pt idx="20811">
                  <c:v>0.16836699999999999</c:v>
                </c:pt>
                <c:pt idx="20812">
                  <c:v>0.16504099999999999</c:v>
                </c:pt>
                <c:pt idx="20813">
                  <c:v>0.16164000000000001</c:v>
                </c:pt>
                <c:pt idx="20814">
                  <c:v>0.158168</c:v>
                </c:pt>
                <c:pt idx="20815">
                  <c:v>0.15462899999999999</c:v>
                </c:pt>
                <c:pt idx="20816">
                  <c:v>0.15102699999999999</c:v>
                </c:pt>
                <c:pt idx="20817">
                  <c:v>0.147366</c:v>
                </c:pt>
                <c:pt idx="20818">
                  <c:v>0.143651</c:v>
                </c:pt>
                <c:pt idx="20819">
                  <c:v>0.13988700000000001</c:v>
                </c:pt>
                <c:pt idx="20820">
                  <c:v>0.13608000000000001</c:v>
                </c:pt>
                <c:pt idx="20821">
                  <c:v>0.13223299999999999</c:v>
                </c:pt>
                <c:pt idx="20822">
                  <c:v>0.12835099999999999</c:v>
                </c:pt>
                <c:pt idx="20823">
                  <c:v>0.12443700000000001</c:v>
                </c:pt>
                <c:pt idx="20824">
                  <c:v>0.12049700000000001</c:v>
                </c:pt>
                <c:pt idx="20825">
                  <c:v>0.116535</c:v>
                </c:pt>
                <c:pt idx="20826">
                  <c:v>0.112556</c:v>
                </c:pt>
                <c:pt idx="20827">
                  <c:v>0.10856499999999999</c:v>
                </c:pt>
                <c:pt idx="20828">
                  <c:v>0.10456699999999999</c:v>
                </c:pt>
                <c:pt idx="20829">
                  <c:v>0.100567</c:v>
                </c:pt>
                <c:pt idx="20830">
                  <c:v>9.6570900000000001E-2</c:v>
                </c:pt>
                <c:pt idx="20831">
                  <c:v>9.2583200000000004E-2</c:v>
                </c:pt>
                <c:pt idx="20832">
                  <c:v>8.8608500000000007E-2</c:v>
                </c:pt>
                <c:pt idx="20833">
                  <c:v>8.4651699999999996E-2</c:v>
                </c:pt>
                <c:pt idx="20834">
                  <c:v>8.0717399999999995E-2</c:v>
                </c:pt>
                <c:pt idx="20835">
                  <c:v>7.6810000000000003E-2</c:v>
                </c:pt>
                <c:pt idx="20836">
                  <c:v>7.2933999999999999E-2</c:v>
                </c:pt>
                <c:pt idx="20837">
                  <c:v>6.9094199999999995E-2</c:v>
                </c:pt>
                <c:pt idx="20838">
                  <c:v>6.5295099999999995E-2</c:v>
                </c:pt>
                <c:pt idx="20839">
                  <c:v>6.15413E-2</c:v>
                </c:pt>
                <c:pt idx="20840">
                  <c:v>5.7837199999999998E-2</c:v>
                </c:pt>
                <c:pt idx="20841">
                  <c:v>5.4186999999999999E-2</c:v>
                </c:pt>
                <c:pt idx="20842">
                  <c:v>5.0594800000000002E-2</c:v>
                </c:pt>
                <c:pt idx="20843">
                  <c:v>4.7064500000000002E-2</c:v>
                </c:pt>
                <c:pt idx="20844">
                  <c:v>4.3600300000000002E-2</c:v>
                </c:pt>
                <c:pt idx="20845">
                  <c:v>4.0206400000000003E-2</c:v>
                </c:pt>
                <c:pt idx="20846">
                  <c:v>3.68869E-2</c:v>
                </c:pt>
                <c:pt idx="20847">
                  <c:v>3.3646000000000002E-2</c:v>
                </c:pt>
                <c:pt idx="20848">
                  <c:v>3.0487500000000001E-2</c:v>
                </c:pt>
                <c:pt idx="20849">
                  <c:v>2.7414600000000001E-2</c:v>
                </c:pt>
                <c:pt idx="20850">
                  <c:v>2.44307E-2</c:v>
                </c:pt>
                <c:pt idx="20851">
                  <c:v>2.1539599999999999E-2</c:v>
                </c:pt>
                <c:pt idx="20852">
                  <c:v>1.87447E-2</c:v>
                </c:pt>
                <c:pt idx="20853">
                  <c:v>1.6049000000000001E-2</c:v>
                </c:pt>
                <c:pt idx="20854">
                  <c:v>1.3454799999999999E-2</c:v>
                </c:pt>
                <c:pt idx="20855">
                  <c:v>1.0964399999999999E-2</c:v>
                </c:pt>
                <c:pt idx="20856" formatCode="0.00E+00">
                  <c:v>8.5802799999999992E-3</c:v>
                </c:pt>
                <c:pt idx="20857" formatCode="0.00E+00">
                  <c:v>6.3046400000000002E-3</c:v>
                </c:pt>
                <c:pt idx="20858" formatCode="0.00E+00">
                  <c:v>4.13978E-3</c:v>
                </c:pt>
                <c:pt idx="20859" formatCode="0.00E+00">
                  <c:v>2.0879100000000001E-3</c:v>
                </c:pt>
                <c:pt idx="20860" formatCode="0.00E+00">
                  <c:v>1.5102299999999999E-4</c:v>
                </c:pt>
                <c:pt idx="20861" formatCode="0.00E+00">
                  <c:v>-1.66851E-3</c:v>
                </c:pt>
                <c:pt idx="20862" formatCode="0.00E+00">
                  <c:v>-3.3681800000000001E-3</c:v>
                </c:pt>
                <c:pt idx="20863" formatCode="0.00E+00">
                  <c:v>-4.9465000000000004E-3</c:v>
                </c:pt>
                <c:pt idx="20864" formatCode="0.00E+00">
                  <c:v>-6.4028899999999996E-3</c:v>
                </c:pt>
                <c:pt idx="20865" formatCode="0.00E+00">
                  <c:v>-7.7367E-3</c:v>
                </c:pt>
                <c:pt idx="20866" formatCode="0.00E+00">
                  <c:v>-8.9469900000000002E-3</c:v>
                </c:pt>
                <c:pt idx="20867">
                  <c:v>-1.00328E-2</c:v>
                </c:pt>
                <c:pt idx="20868">
                  <c:v>-1.0992999999999999E-2</c:v>
                </c:pt>
                <c:pt idx="20869">
                  <c:v>-1.18272E-2</c:v>
                </c:pt>
                <c:pt idx="20870">
                  <c:v>-1.2536E-2</c:v>
                </c:pt>
                <c:pt idx="20871">
                  <c:v>-1.3116900000000001E-2</c:v>
                </c:pt>
                <c:pt idx="20872">
                  <c:v>-1.3562899999999999E-2</c:v>
                </c:pt>
                <c:pt idx="20873">
                  <c:v>-1.3874900000000001E-2</c:v>
                </c:pt>
                <c:pt idx="20874">
                  <c:v>-1.4061300000000001E-2</c:v>
                </c:pt>
                <c:pt idx="20875">
                  <c:v>-1.41231E-2</c:v>
                </c:pt>
                <c:pt idx="20876">
                  <c:v>-1.4056900000000001E-2</c:v>
                </c:pt>
                <c:pt idx="20877">
                  <c:v>-1.38637E-2</c:v>
                </c:pt>
                <c:pt idx="20878">
                  <c:v>-1.35459E-2</c:v>
                </c:pt>
                <c:pt idx="20879">
                  <c:v>-1.3105E-2</c:v>
                </c:pt>
                <c:pt idx="20880">
                  <c:v>-1.25421E-2</c:v>
                </c:pt>
                <c:pt idx="20881">
                  <c:v>-1.18581E-2</c:v>
                </c:pt>
                <c:pt idx="20882">
                  <c:v>-1.1054E-2</c:v>
                </c:pt>
                <c:pt idx="20883">
                  <c:v>-1.01317E-2</c:v>
                </c:pt>
                <c:pt idx="20884" formatCode="0.00E+00">
                  <c:v>-9.0932400000000007E-3</c:v>
                </c:pt>
                <c:pt idx="20885" formatCode="0.00E+00">
                  <c:v>-7.9413399999999999E-3</c:v>
                </c:pt>
                <c:pt idx="20886" formatCode="0.00E+00">
                  <c:v>-6.6787000000000001E-3</c:v>
                </c:pt>
                <c:pt idx="20887" formatCode="0.00E+00">
                  <c:v>-5.3082600000000004E-3</c:v>
                </c:pt>
                <c:pt idx="20888" formatCode="0.00E+00">
                  <c:v>-3.8330199999999999E-3</c:v>
                </c:pt>
                <c:pt idx="20889" formatCode="0.00E+00">
                  <c:v>-2.2557900000000001E-3</c:v>
                </c:pt>
                <c:pt idx="20890" formatCode="0.00E+00">
                  <c:v>-5.7956000000000001E-4</c:v>
                </c:pt>
                <c:pt idx="20891" formatCode="0.00E+00">
                  <c:v>1.19254E-3</c:v>
                </c:pt>
                <c:pt idx="20892" formatCode="0.00E+00">
                  <c:v>3.0576900000000001E-3</c:v>
                </c:pt>
                <c:pt idx="20893" formatCode="0.00E+00">
                  <c:v>5.0131100000000003E-3</c:v>
                </c:pt>
                <c:pt idx="20894" formatCode="0.00E+00">
                  <c:v>7.0556999999999998E-3</c:v>
                </c:pt>
                <c:pt idx="20895" formatCode="0.00E+00">
                  <c:v>9.1818999999999998E-3</c:v>
                </c:pt>
                <c:pt idx="20896">
                  <c:v>1.1387700000000001E-2</c:v>
                </c:pt>
                <c:pt idx="20897">
                  <c:v>1.36691E-2</c:v>
                </c:pt>
                <c:pt idx="20898">
                  <c:v>1.6022600000000001E-2</c:v>
                </c:pt>
                <c:pt idx="20899">
                  <c:v>1.84444E-2</c:v>
                </c:pt>
                <c:pt idx="20900">
                  <c:v>2.09301E-2</c:v>
                </c:pt>
                <c:pt idx="20901">
                  <c:v>2.3475900000000001E-2</c:v>
                </c:pt>
                <c:pt idx="20902">
                  <c:v>2.6077400000000001E-2</c:v>
                </c:pt>
                <c:pt idx="20903">
                  <c:v>2.8731099999999999E-2</c:v>
                </c:pt>
                <c:pt idx="20904">
                  <c:v>3.1433099999999999E-2</c:v>
                </c:pt>
                <c:pt idx="20905">
                  <c:v>3.4179000000000001E-2</c:v>
                </c:pt>
                <c:pt idx="20906">
                  <c:v>3.69646E-2</c:v>
                </c:pt>
                <c:pt idx="20907">
                  <c:v>3.9785899999999999E-2</c:v>
                </c:pt>
                <c:pt idx="20908">
                  <c:v>4.2638799999999998E-2</c:v>
                </c:pt>
                <c:pt idx="20909">
                  <c:v>4.5518999999999997E-2</c:v>
                </c:pt>
                <c:pt idx="20910">
                  <c:v>4.8422199999999999E-2</c:v>
                </c:pt>
                <c:pt idx="20911">
                  <c:v>5.1343899999999998E-2</c:v>
                </c:pt>
                <c:pt idx="20912">
                  <c:v>5.4279599999999997E-2</c:v>
                </c:pt>
                <c:pt idx="20913">
                  <c:v>5.7225199999999997E-2</c:v>
                </c:pt>
                <c:pt idx="20914">
                  <c:v>6.01767E-2</c:v>
                </c:pt>
                <c:pt idx="20915">
                  <c:v>6.3129900000000003E-2</c:v>
                </c:pt>
                <c:pt idx="20916">
                  <c:v>6.6079899999999997E-2</c:v>
                </c:pt>
                <c:pt idx="20917">
                  <c:v>6.9021600000000002E-2</c:v>
                </c:pt>
                <c:pt idx="20918">
                  <c:v>7.1950100000000003E-2</c:v>
                </c:pt>
                <c:pt idx="20919">
                  <c:v>7.4860899999999994E-2</c:v>
                </c:pt>
                <c:pt idx="20920">
                  <c:v>7.7750399999999997E-2</c:v>
                </c:pt>
                <c:pt idx="20921">
                  <c:v>8.0614900000000003E-2</c:v>
                </c:pt>
                <c:pt idx="20922">
                  <c:v>8.3450800000000006E-2</c:v>
                </c:pt>
                <c:pt idx="20923">
                  <c:v>8.6254300000000006E-2</c:v>
                </c:pt>
                <c:pt idx="20924">
                  <c:v>8.9021500000000003E-2</c:v>
                </c:pt>
                <c:pt idx="20925">
                  <c:v>9.1748200000000002E-2</c:v>
                </c:pt>
                <c:pt idx="20926">
                  <c:v>9.4429899999999997E-2</c:v>
                </c:pt>
                <c:pt idx="20927">
                  <c:v>9.7062499999999996E-2</c:v>
                </c:pt>
                <c:pt idx="20928">
                  <c:v>9.9642900000000006E-2</c:v>
                </c:pt>
                <c:pt idx="20929">
                  <c:v>0.10216799999999999</c:v>
                </c:pt>
                <c:pt idx="20930">
                  <c:v>0.104634</c:v>
                </c:pt>
                <c:pt idx="20931">
                  <c:v>0.107039</c:v>
                </c:pt>
                <c:pt idx="20932">
                  <c:v>0.109379</c:v>
                </c:pt>
                <c:pt idx="20933">
                  <c:v>0.111652</c:v>
                </c:pt>
                <c:pt idx="20934">
                  <c:v>0.11386</c:v>
                </c:pt>
                <c:pt idx="20935">
                  <c:v>0.11600199999999999</c:v>
                </c:pt>
                <c:pt idx="20936">
                  <c:v>0.118072</c:v>
                </c:pt>
                <c:pt idx="20937">
                  <c:v>0.120063</c:v>
                </c:pt>
                <c:pt idx="20938">
                  <c:v>0.121978</c:v>
                </c:pt>
                <c:pt idx="20939">
                  <c:v>0.123816</c:v>
                </c:pt>
                <c:pt idx="20940">
                  <c:v>0.12557299999999999</c:v>
                </c:pt>
                <c:pt idx="20941">
                  <c:v>0.127248</c:v>
                </c:pt>
                <c:pt idx="20942">
                  <c:v>0.12883900000000001</c:v>
                </c:pt>
                <c:pt idx="20943">
                  <c:v>0.13034299999999999</c:v>
                </c:pt>
                <c:pt idx="20944">
                  <c:v>0.13176099999999999</c:v>
                </c:pt>
                <c:pt idx="20945">
                  <c:v>0.13309000000000001</c:v>
                </c:pt>
                <c:pt idx="20946">
                  <c:v>0.13433</c:v>
                </c:pt>
                <c:pt idx="20947">
                  <c:v>0.13548099999999999</c:v>
                </c:pt>
                <c:pt idx="20948">
                  <c:v>0.136541</c:v>
                </c:pt>
                <c:pt idx="20949">
                  <c:v>0.13750899999999999</c:v>
                </c:pt>
                <c:pt idx="20950">
                  <c:v>0.13838400000000001</c:v>
                </c:pt>
                <c:pt idx="20951">
                  <c:v>0.13916500000000001</c:v>
                </c:pt>
                <c:pt idx="20952">
                  <c:v>0.13985300000000001</c:v>
                </c:pt>
                <c:pt idx="20953">
                  <c:v>0.14044599999999999</c:v>
                </c:pt>
                <c:pt idx="20954">
                  <c:v>0.14094499999999999</c:v>
                </c:pt>
                <c:pt idx="20955">
                  <c:v>0.14135200000000001</c:v>
                </c:pt>
                <c:pt idx="20956">
                  <c:v>0.14166699999999999</c:v>
                </c:pt>
                <c:pt idx="20957">
                  <c:v>0.14189099999999999</c:v>
                </c:pt>
                <c:pt idx="20958">
                  <c:v>0.14202600000000001</c:v>
                </c:pt>
                <c:pt idx="20959">
                  <c:v>0.142073</c:v>
                </c:pt>
                <c:pt idx="20960">
                  <c:v>0.14203199999999999</c:v>
                </c:pt>
                <c:pt idx="20961">
                  <c:v>0.141904</c:v>
                </c:pt>
                <c:pt idx="20962">
                  <c:v>0.14169300000000001</c:v>
                </c:pt>
                <c:pt idx="20963">
                  <c:v>0.141398</c:v>
                </c:pt>
                <c:pt idx="20964">
                  <c:v>0.14102200000000001</c:v>
                </c:pt>
                <c:pt idx="20965">
                  <c:v>0.140566</c:v>
                </c:pt>
                <c:pt idx="20966">
                  <c:v>0.14003299999999999</c:v>
                </c:pt>
                <c:pt idx="20967">
                  <c:v>0.13942599999999999</c:v>
                </c:pt>
                <c:pt idx="20968">
                  <c:v>0.13874500000000001</c:v>
                </c:pt>
                <c:pt idx="20969">
                  <c:v>0.137993</c:v>
                </c:pt>
                <c:pt idx="20970">
                  <c:v>0.13717199999999999</c:v>
                </c:pt>
                <c:pt idx="20971">
                  <c:v>0.13628299999999999</c:v>
                </c:pt>
                <c:pt idx="20972">
                  <c:v>0.13533000000000001</c:v>
                </c:pt>
                <c:pt idx="20973">
                  <c:v>0.13431399999999999</c:v>
                </c:pt>
                <c:pt idx="20974">
                  <c:v>0.133238</c:v>
                </c:pt>
                <c:pt idx="20975">
                  <c:v>0.132105</c:v>
                </c:pt>
                <c:pt idx="20976">
                  <c:v>0.13091700000000001</c:v>
                </c:pt>
                <c:pt idx="20977">
                  <c:v>0.12967699999999999</c:v>
                </c:pt>
                <c:pt idx="20978">
                  <c:v>0.128389</c:v>
                </c:pt>
                <c:pt idx="20979">
                  <c:v>0.127054</c:v>
                </c:pt>
                <c:pt idx="20980">
                  <c:v>0.12567800000000001</c:v>
                </c:pt>
                <c:pt idx="20981">
                  <c:v>0.124261</c:v>
                </c:pt>
                <c:pt idx="20982">
                  <c:v>0.122809</c:v>
                </c:pt>
                <c:pt idx="20983">
                  <c:v>0.121323</c:v>
                </c:pt>
                <c:pt idx="20984">
                  <c:v>0.119808</c:v>
                </c:pt>
                <c:pt idx="20985">
                  <c:v>0.118267</c:v>
                </c:pt>
                <c:pt idx="20986">
                  <c:v>0.116702</c:v>
                </c:pt>
                <c:pt idx="20987">
                  <c:v>0.115117</c:v>
                </c:pt>
                <c:pt idx="20988">
                  <c:v>0.113514</c:v>
                </c:pt>
                <c:pt idx="20989">
                  <c:v>0.111898</c:v>
                </c:pt>
                <c:pt idx="20990">
                  <c:v>0.11027000000000001</c:v>
                </c:pt>
                <c:pt idx="20991">
                  <c:v>0.108636</c:v>
                </c:pt>
                <c:pt idx="20992">
                  <c:v>0.10699699999999999</c:v>
                </c:pt>
                <c:pt idx="20993">
                  <c:v>0.10535700000000001</c:v>
                </c:pt>
                <c:pt idx="20994">
                  <c:v>0.10372099999999999</c:v>
                </c:pt>
                <c:pt idx="20995">
                  <c:v>0.102091</c:v>
                </c:pt>
                <c:pt idx="20996">
                  <c:v>0.100469</c:v>
                </c:pt>
                <c:pt idx="20997">
                  <c:v>9.8860199999999995E-2</c:v>
                </c:pt>
                <c:pt idx="20998">
                  <c:v>9.7265099999999993E-2</c:v>
                </c:pt>
                <c:pt idx="20999">
                  <c:v>9.5686999999999994E-2</c:v>
                </c:pt>
                <c:pt idx="21000">
                  <c:v>9.4129299999999999E-2</c:v>
                </c:pt>
                <c:pt idx="21001">
                  <c:v>9.2595999999999998E-2</c:v>
                </c:pt>
                <c:pt idx="21002">
                  <c:v>9.1090299999999999E-2</c:v>
                </c:pt>
                <c:pt idx="21003">
                  <c:v>8.9615E-2</c:v>
                </c:pt>
                <c:pt idx="21004">
                  <c:v>8.8172100000000003E-2</c:v>
                </c:pt>
                <c:pt idx="21005">
                  <c:v>8.6763699999999999E-2</c:v>
                </c:pt>
                <c:pt idx="21006">
                  <c:v>8.5391800000000004E-2</c:v>
                </c:pt>
                <c:pt idx="21007">
                  <c:v>8.40587E-2</c:v>
                </c:pt>
                <c:pt idx="21008">
                  <c:v>8.2766900000000004E-2</c:v>
                </c:pt>
                <c:pt idx="21009">
                  <c:v>8.1519499999999995E-2</c:v>
                </c:pt>
                <c:pt idx="21010">
                  <c:v>8.0318799999999996E-2</c:v>
                </c:pt>
                <c:pt idx="21011">
                  <c:v>7.9166200000000006E-2</c:v>
                </c:pt>
                <c:pt idx="21012">
                  <c:v>7.8062400000000004E-2</c:v>
                </c:pt>
                <c:pt idx="21013">
                  <c:v>7.7008599999999996E-2</c:v>
                </c:pt>
                <c:pt idx="21014">
                  <c:v>7.6006699999999996E-2</c:v>
                </c:pt>
                <c:pt idx="21015">
                  <c:v>7.5059000000000001E-2</c:v>
                </c:pt>
                <c:pt idx="21016">
                  <c:v>7.41676E-2</c:v>
                </c:pt>
                <c:pt idx="21017">
                  <c:v>7.3334300000000005E-2</c:v>
                </c:pt>
                <c:pt idx="21018">
                  <c:v>7.2560799999999995E-2</c:v>
                </c:pt>
                <c:pt idx="21019">
                  <c:v>7.1848200000000001E-2</c:v>
                </c:pt>
                <c:pt idx="21020">
                  <c:v>7.1197099999999999E-2</c:v>
                </c:pt>
                <c:pt idx="21021">
                  <c:v>7.0607900000000001E-2</c:v>
                </c:pt>
                <c:pt idx="21022">
                  <c:v>7.0080799999999999E-2</c:v>
                </c:pt>
                <c:pt idx="21023">
                  <c:v>6.9616600000000001E-2</c:v>
                </c:pt>
                <c:pt idx="21024">
                  <c:v>6.9216399999999997E-2</c:v>
                </c:pt>
                <c:pt idx="21025">
                  <c:v>6.8882200000000005E-2</c:v>
                </c:pt>
                <c:pt idx="21026">
                  <c:v>6.8615399999999993E-2</c:v>
                </c:pt>
                <c:pt idx="21027">
                  <c:v>6.8415900000000002E-2</c:v>
                </c:pt>
                <c:pt idx="21028">
                  <c:v>6.8282499999999996E-2</c:v>
                </c:pt>
                <c:pt idx="21029">
                  <c:v>6.8214499999999997E-2</c:v>
                </c:pt>
                <c:pt idx="21030">
                  <c:v>6.8211499999999994E-2</c:v>
                </c:pt>
                <c:pt idx="21031">
                  <c:v>6.8273E-2</c:v>
                </c:pt>
                <c:pt idx="21032">
                  <c:v>6.8398100000000003E-2</c:v>
                </c:pt>
                <c:pt idx="21033">
                  <c:v>6.8585999999999994E-2</c:v>
                </c:pt>
                <c:pt idx="21034">
                  <c:v>6.8836400000000006E-2</c:v>
                </c:pt>
                <c:pt idx="21035">
                  <c:v>6.9148500000000002E-2</c:v>
                </c:pt>
                <c:pt idx="21036">
                  <c:v>6.9520999999999999E-2</c:v>
                </c:pt>
                <c:pt idx="21037">
                  <c:v>6.9952399999999998E-2</c:v>
                </c:pt>
                <c:pt idx="21038">
                  <c:v>7.0441599999999993E-2</c:v>
                </c:pt>
                <c:pt idx="21039">
                  <c:v>7.0987099999999997E-2</c:v>
                </c:pt>
                <c:pt idx="21040">
                  <c:v>7.1587300000000006E-2</c:v>
                </c:pt>
                <c:pt idx="21041">
                  <c:v>7.2239700000000004E-2</c:v>
                </c:pt>
                <c:pt idx="21042">
                  <c:v>7.2942000000000007E-2</c:v>
                </c:pt>
                <c:pt idx="21043">
                  <c:v>7.3692499999999994E-2</c:v>
                </c:pt>
                <c:pt idx="21044">
                  <c:v>7.4489200000000005E-2</c:v>
                </c:pt>
                <c:pt idx="21045">
                  <c:v>7.5330099999999997E-2</c:v>
                </c:pt>
                <c:pt idx="21046">
                  <c:v>7.6213000000000003E-2</c:v>
                </c:pt>
                <c:pt idx="21047">
                  <c:v>7.7135700000000001E-2</c:v>
                </c:pt>
                <c:pt idx="21048">
                  <c:v>7.8095899999999996E-2</c:v>
                </c:pt>
                <c:pt idx="21049">
                  <c:v>7.9090999999999995E-2</c:v>
                </c:pt>
                <c:pt idx="21050">
                  <c:v>8.0118400000000006E-2</c:v>
                </c:pt>
                <c:pt idx="21051">
                  <c:v>8.1175200000000003E-2</c:v>
                </c:pt>
                <c:pt idx="21052">
                  <c:v>8.2259100000000002E-2</c:v>
                </c:pt>
                <c:pt idx="21053">
                  <c:v>8.3367200000000002E-2</c:v>
                </c:pt>
                <c:pt idx="21054">
                  <c:v>8.4496799999999997E-2</c:v>
                </c:pt>
                <c:pt idx="21055">
                  <c:v>8.5644799999999993E-2</c:v>
                </c:pt>
                <c:pt idx="21056">
                  <c:v>8.6808200000000002E-2</c:v>
                </c:pt>
                <c:pt idx="21057">
                  <c:v>8.7983800000000001E-2</c:v>
                </c:pt>
                <c:pt idx="21058">
                  <c:v>8.9168700000000004E-2</c:v>
                </c:pt>
                <c:pt idx="21059">
                  <c:v>9.0359700000000001E-2</c:v>
                </c:pt>
                <c:pt idx="21060">
                  <c:v>9.1553200000000001E-2</c:v>
                </c:pt>
                <c:pt idx="21061">
                  <c:v>9.2745499999999995E-2</c:v>
                </c:pt>
                <c:pt idx="21062">
                  <c:v>9.39334E-2</c:v>
                </c:pt>
                <c:pt idx="21063">
                  <c:v>9.5113600000000006E-2</c:v>
                </c:pt>
                <c:pt idx="21064">
                  <c:v>9.6282999999999994E-2</c:v>
                </c:pt>
                <c:pt idx="21065">
                  <c:v>9.7438200000000003E-2</c:v>
                </c:pt>
                <c:pt idx="21066">
                  <c:v>9.8575999999999997E-2</c:v>
                </c:pt>
                <c:pt idx="21067">
                  <c:v>9.9693000000000004E-2</c:v>
                </c:pt>
                <c:pt idx="21068">
                  <c:v>0.100786</c:v>
                </c:pt>
                <c:pt idx="21069">
                  <c:v>0.101852</c:v>
                </c:pt>
                <c:pt idx="21070">
                  <c:v>0.10288700000000001</c:v>
                </c:pt>
                <c:pt idx="21071">
                  <c:v>0.103889</c:v>
                </c:pt>
                <c:pt idx="21072">
                  <c:v>0.104855</c:v>
                </c:pt>
                <c:pt idx="21073">
                  <c:v>0.10578</c:v>
                </c:pt>
                <c:pt idx="21074">
                  <c:v>0.10666200000000001</c:v>
                </c:pt>
                <c:pt idx="21075">
                  <c:v>0.107499</c:v>
                </c:pt>
                <c:pt idx="21076">
                  <c:v>0.10828699999999999</c:v>
                </c:pt>
                <c:pt idx="21077">
                  <c:v>0.10902299999999999</c:v>
                </c:pt>
                <c:pt idx="21078">
                  <c:v>0.109705</c:v>
                </c:pt>
                <c:pt idx="21079">
                  <c:v>0.110329</c:v>
                </c:pt>
                <c:pt idx="21080">
                  <c:v>0.11089300000000001</c:v>
                </c:pt>
                <c:pt idx="21081">
                  <c:v>0.11139499999999999</c:v>
                </c:pt>
                <c:pt idx="21082">
                  <c:v>0.111834</c:v>
                </c:pt>
                <c:pt idx="21083">
                  <c:v>0.112207</c:v>
                </c:pt>
                <c:pt idx="21084">
                  <c:v>0.112513</c:v>
                </c:pt>
                <c:pt idx="21085">
                  <c:v>0.112749</c:v>
                </c:pt>
                <c:pt idx="21086">
                  <c:v>0.112914</c:v>
                </c:pt>
                <c:pt idx="21087">
                  <c:v>0.113006</c:v>
                </c:pt>
                <c:pt idx="21088">
                  <c:v>0.113023</c:v>
                </c:pt>
                <c:pt idx="21089">
                  <c:v>0.11296299999999999</c:v>
                </c:pt>
                <c:pt idx="21090">
                  <c:v>0.11282499999999999</c:v>
                </c:pt>
                <c:pt idx="21091">
                  <c:v>0.112609</c:v>
                </c:pt>
                <c:pt idx="21092">
                  <c:v>0.112312</c:v>
                </c:pt>
                <c:pt idx="21093">
                  <c:v>0.11193400000000001</c:v>
                </c:pt>
                <c:pt idx="21094">
                  <c:v>0.111474</c:v>
                </c:pt>
                <c:pt idx="21095">
                  <c:v>0.110932</c:v>
                </c:pt>
                <c:pt idx="21096">
                  <c:v>0.110308</c:v>
                </c:pt>
                <c:pt idx="21097">
                  <c:v>0.109602</c:v>
                </c:pt>
                <c:pt idx="21098">
                  <c:v>0.10881399999999999</c:v>
                </c:pt>
                <c:pt idx="21099">
                  <c:v>0.107944</c:v>
                </c:pt>
                <c:pt idx="21100">
                  <c:v>0.106991</c:v>
                </c:pt>
                <c:pt idx="21101">
                  <c:v>0.10595599999999999</c:v>
                </c:pt>
                <c:pt idx="21102">
                  <c:v>0.104839</c:v>
                </c:pt>
                <c:pt idx="21103">
                  <c:v>0.103642</c:v>
                </c:pt>
                <c:pt idx="21104">
                  <c:v>0.102365</c:v>
                </c:pt>
                <c:pt idx="21105">
                  <c:v>0.101008</c:v>
                </c:pt>
                <c:pt idx="21106">
                  <c:v>9.9573800000000004E-2</c:v>
                </c:pt>
                <c:pt idx="21107">
                  <c:v>9.8063200000000003E-2</c:v>
                </c:pt>
                <c:pt idx="21108">
                  <c:v>9.64777E-2</c:v>
                </c:pt>
                <c:pt idx="21109">
                  <c:v>9.4818700000000006E-2</c:v>
                </c:pt>
                <c:pt idx="21110">
                  <c:v>9.3087799999999998E-2</c:v>
                </c:pt>
                <c:pt idx="21111">
                  <c:v>9.1287199999999999E-2</c:v>
                </c:pt>
                <c:pt idx="21112">
                  <c:v>8.9419499999999999E-2</c:v>
                </c:pt>
                <c:pt idx="21113">
                  <c:v>8.7487099999999998E-2</c:v>
                </c:pt>
                <c:pt idx="21114">
                  <c:v>8.5492100000000001E-2</c:v>
                </c:pt>
                <c:pt idx="21115">
                  <c:v>8.3436899999999994E-2</c:v>
                </c:pt>
                <c:pt idx="21116">
                  <c:v>8.1323699999999999E-2</c:v>
                </c:pt>
                <c:pt idx="21117">
                  <c:v>7.9155600000000007E-2</c:v>
                </c:pt>
                <c:pt idx="21118">
                  <c:v>7.6936099999999993E-2</c:v>
                </c:pt>
                <c:pt idx="21119">
                  <c:v>7.4668999999999999E-2</c:v>
                </c:pt>
                <c:pt idx="21120">
                  <c:v>7.2357900000000003E-2</c:v>
                </c:pt>
                <c:pt idx="21121">
                  <c:v>7.0005300000000006E-2</c:v>
                </c:pt>
                <c:pt idx="21122">
                  <c:v>6.7613500000000007E-2</c:v>
                </c:pt>
                <c:pt idx="21123">
                  <c:v>6.5185199999999999E-2</c:v>
                </c:pt>
                <c:pt idx="21124">
                  <c:v>6.2723899999999999E-2</c:v>
                </c:pt>
                <c:pt idx="21125">
                  <c:v>6.0233000000000002E-2</c:v>
                </c:pt>
                <c:pt idx="21126">
                  <c:v>5.7715799999999998E-2</c:v>
                </c:pt>
                <c:pt idx="21127">
                  <c:v>5.5175399999999999E-2</c:v>
                </c:pt>
                <c:pt idx="21128">
                  <c:v>5.2615099999999998E-2</c:v>
                </c:pt>
                <c:pt idx="21129">
                  <c:v>5.0038100000000002E-2</c:v>
                </c:pt>
                <c:pt idx="21130">
                  <c:v>4.7447999999999997E-2</c:v>
                </c:pt>
                <c:pt idx="21131">
                  <c:v>4.4848300000000001E-2</c:v>
                </c:pt>
                <c:pt idx="21132">
                  <c:v>4.2242599999999998E-2</c:v>
                </c:pt>
                <c:pt idx="21133">
                  <c:v>3.9634599999999999E-2</c:v>
                </c:pt>
                <c:pt idx="21134">
                  <c:v>3.7028400000000003E-2</c:v>
                </c:pt>
                <c:pt idx="21135">
                  <c:v>3.4428E-2</c:v>
                </c:pt>
                <c:pt idx="21136">
                  <c:v>3.1837400000000002E-2</c:v>
                </c:pt>
                <c:pt idx="21137">
                  <c:v>2.92597E-2</c:v>
                </c:pt>
                <c:pt idx="21138">
                  <c:v>2.6697800000000001E-2</c:v>
                </c:pt>
                <c:pt idx="21139">
                  <c:v>2.4155099999999999E-2</c:v>
                </c:pt>
                <c:pt idx="21140">
                  <c:v>2.1635700000000001E-2</c:v>
                </c:pt>
                <c:pt idx="21141">
                  <c:v>1.9143500000000001E-2</c:v>
                </c:pt>
                <c:pt idx="21142">
                  <c:v>1.6682200000000001E-2</c:v>
                </c:pt>
                <c:pt idx="21143">
                  <c:v>1.4255500000000001E-2</c:v>
                </c:pt>
                <c:pt idx="21144">
                  <c:v>1.18671E-2</c:v>
                </c:pt>
                <c:pt idx="21145" formatCode="0.00E+00">
                  <c:v>9.5204399999999998E-3</c:v>
                </c:pt>
                <c:pt idx="21146" formatCode="0.00E+00">
                  <c:v>7.21881E-3</c:v>
                </c:pt>
                <c:pt idx="21147" formatCode="0.00E+00">
                  <c:v>4.9654800000000004E-3</c:v>
                </c:pt>
                <c:pt idx="21148" formatCode="0.00E+00">
                  <c:v>2.7640999999999998E-3</c:v>
                </c:pt>
                <c:pt idx="21149" formatCode="0.00E+00">
                  <c:v>6.1830000000000001E-4</c:v>
                </c:pt>
                <c:pt idx="21150" formatCode="0.00E+00">
                  <c:v>-1.4682899999999999E-3</c:v>
                </c:pt>
                <c:pt idx="21151" formatCode="0.00E+00">
                  <c:v>-3.49206E-3</c:v>
                </c:pt>
                <c:pt idx="21152" formatCode="0.00E+00">
                  <c:v>-5.4503099999999999E-3</c:v>
                </c:pt>
                <c:pt idx="21153" formatCode="0.00E+00">
                  <c:v>-7.3413599999999999E-3</c:v>
                </c:pt>
                <c:pt idx="21154" formatCode="0.00E+00">
                  <c:v>-9.1634400000000001E-3</c:v>
                </c:pt>
                <c:pt idx="21155">
                  <c:v>-1.0914200000000001E-2</c:v>
                </c:pt>
                <c:pt idx="21156">
                  <c:v>-1.25912E-2</c:v>
                </c:pt>
                <c:pt idx="21157">
                  <c:v>-1.4192400000000001E-2</c:v>
                </c:pt>
                <c:pt idx="21158">
                  <c:v>-1.5716299999999999E-2</c:v>
                </c:pt>
                <c:pt idx="21159">
                  <c:v>-1.7161099999999999E-2</c:v>
                </c:pt>
                <c:pt idx="21160">
                  <c:v>-1.8525400000000001E-2</c:v>
                </c:pt>
                <c:pt idx="21161">
                  <c:v>-1.9807499999999999E-2</c:v>
                </c:pt>
                <c:pt idx="21162">
                  <c:v>-2.10061E-2</c:v>
                </c:pt>
                <c:pt idx="21163">
                  <c:v>-2.2120000000000001E-2</c:v>
                </c:pt>
                <c:pt idx="21164">
                  <c:v>-2.31484E-2</c:v>
                </c:pt>
                <c:pt idx="21165">
                  <c:v>-2.4091000000000001E-2</c:v>
                </c:pt>
                <c:pt idx="21166">
                  <c:v>-2.4947899999999999E-2</c:v>
                </c:pt>
                <c:pt idx="21167">
                  <c:v>-2.5718499999999998E-2</c:v>
                </c:pt>
                <c:pt idx="21168">
                  <c:v>-2.6401600000000001E-2</c:v>
                </c:pt>
                <c:pt idx="21169">
                  <c:v>-2.6996099999999999E-2</c:v>
                </c:pt>
                <c:pt idx="21170">
                  <c:v>-2.7501999999999999E-2</c:v>
                </c:pt>
                <c:pt idx="21171">
                  <c:v>-2.7919900000000001E-2</c:v>
                </c:pt>
                <c:pt idx="21172">
                  <c:v>-2.8249799999999999E-2</c:v>
                </c:pt>
                <c:pt idx="21173">
                  <c:v>-2.84914E-2</c:v>
                </c:pt>
                <c:pt idx="21174">
                  <c:v>-2.86451E-2</c:v>
                </c:pt>
                <c:pt idx="21175">
                  <c:v>-2.8711299999999999E-2</c:v>
                </c:pt>
                <c:pt idx="21176">
                  <c:v>-2.8690899999999998E-2</c:v>
                </c:pt>
                <c:pt idx="21177">
                  <c:v>-2.85848E-2</c:v>
                </c:pt>
                <c:pt idx="21178">
                  <c:v>-2.8394099999999999E-2</c:v>
                </c:pt>
                <c:pt idx="21179">
                  <c:v>-2.8120300000000001E-2</c:v>
                </c:pt>
                <c:pt idx="21180">
                  <c:v>-2.7765100000000001E-2</c:v>
                </c:pt>
                <c:pt idx="21181">
                  <c:v>-2.73301E-2</c:v>
                </c:pt>
                <c:pt idx="21182">
                  <c:v>-2.6816799999999998E-2</c:v>
                </c:pt>
                <c:pt idx="21183">
                  <c:v>-2.6226800000000002E-2</c:v>
                </c:pt>
                <c:pt idx="21184">
                  <c:v>-2.55623E-2</c:v>
                </c:pt>
                <c:pt idx="21185">
                  <c:v>-2.4825699999999999E-2</c:v>
                </c:pt>
                <c:pt idx="21186">
                  <c:v>-2.4019100000000002E-2</c:v>
                </c:pt>
                <c:pt idx="21187">
                  <c:v>-2.3144100000000001E-2</c:v>
                </c:pt>
                <c:pt idx="21188">
                  <c:v>-2.2202800000000002E-2</c:v>
                </c:pt>
                <c:pt idx="21189">
                  <c:v>-2.1197799999999999E-2</c:v>
                </c:pt>
                <c:pt idx="21190">
                  <c:v>-2.01321E-2</c:v>
                </c:pt>
                <c:pt idx="21191">
                  <c:v>-1.9008799999999999E-2</c:v>
                </c:pt>
                <c:pt idx="21192">
                  <c:v>-1.7830800000000001E-2</c:v>
                </c:pt>
                <c:pt idx="21193">
                  <c:v>-1.6600799999999999E-2</c:v>
                </c:pt>
                <c:pt idx="21194">
                  <c:v>-1.5322000000000001E-2</c:v>
                </c:pt>
                <c:pt idx="21195">
                  <c:v>-1.3997600000000001E-2</c:v>
                </c:pt>
                <c:pt idx="21196">
                  <c:v>-1.2630799999999999E-2</c:v>
                </c:pt>
                <c:pt idx="21197">
                  <c:v>-1.1224E-2</c:v>
                </c:pt>
                <c:pt idx="21198" formatCode="0.00E+00">
                  <c:v>-9.7802199999999992E-3</c:v>
                </c:pt>
                <c:pt idx="21199" formatCode="0.00E+00">
                  <c:v>-8.3028700000000004E-3</c:v>
                </c:pt>
                <c:pt idx="21200" formatCode="0.00E+00">
                  <c:v>-6.7955100000000003E-3</c:v>
                </c:pt>
                <c:pt idx="21201" formatCode="0.00E+00">
                  <c:v>-5.2609700000000002E-3</c:v>
                </c:pt>
                <c:pt idx="21202" formatCode="0.00E+00">
                  <c:v>-3.7019399999999999E-3</c:v>
                </c:pt>
                <c:pt idx="21203" formatCode="0.00E+00">
                  <c:v>-2.12204E-3</c:v>
                </c:pt>
                <c:pt idx="21204" formatCode="0.00E+00">
                  <c:v>-5.2561199999999995E-4</c:v>
                </c:pt>
                <c:pt idx="21205" formatCode="0.00E+00">
                  <c:v>1.0835300000000001E-3</c:v>
                </c:pt>
                <c:pt idx="21206" formatCode="0.00E+00">
                  <c:v>2.7026799999999998E-3</c:v>
                </c:pt>
                <c:pt idx="21207" formatCode="0.00E+00">
                  <c:v>4.32935E-3</c:v>
                </c:pt>
                <c:pt idx="21208" formatCode="0.00E+00">
                  <c:v>5.96044E-3</c:v>
                </c:pt>
                <c:pt idx="21209" formatCode="0.00E+00">
                  <c:v>7.5924699999999996E-3</c:v>
                </c:pt>
                <c:pt idx="21210" formatCode="0.00E+00">
                  <c:v>9.2220800000000006E-3</c:v>
                </c:pt>
                <c:pt idx="21211">
                  <c:v>1.08463E-2</c:v>
                </c:pt>
                <c:pt idx="21212">
                  <c:v>1.2462300000000001E-2</c:v>
                </c:pt>
                <c:pt idx="21213">
                  <c:v>1.4067400000000001E-2</c:v>
                </c:pt>
                <c:pt idx="21214">
                  <c:v>1.56583E-2</c:v>
                </c:pt>
                <c:pt idx="21215">
                  <c:v>1.72316E-2</c:v>
                </c:pt>
                <c:pt idx="21216">
                  <c:v>1.87844E-2</c:v>
                </c:pt>
                <c:pt idx="21217">
                  <c:v>2.0314100000000002E-2</c:v>
                </c:pt>
                <c:pt idx="21218">
                  <c:v>2.1818400000000002E-2</c:v>
                </c:pt>
                <c:pt idx="21219">
                  <c:v>2.3294499999999999E-2</c:v>
                </c:pt>
                <c:pt idx="21220">
                  <c:v>2.47396E-2</c:v>
                </c:pt>
                <c:pt idx="21221">
                  <c:v>2.6150699999999999E-2</c:v>
                </c:pt>
                <c:pt idx="21222">
                  <c:v>2.7525399999999998E-2</c:v>
                </c:pt>
                <c:pt idx="21223">
                  <c:v>2.8861899999999999E-2</c:v>
                </c:pt>
                <c:pt idx="21224">
                  <c:v>3.0157799999999998E-2</c:v>
                </c:pt>
                <c:pt idx="21225">
                  <c:v>3.1410599999999997E-2</c:v>
                </c:pt>
                <c:pt idx="21226">
                  <c:v>3.2618099999999997E-2</c:v>
                </c:pt>
                <c:pt idx="21227">
                  <c:v>3.3778200000000001E-2</c:v>
                </c:pt>
                <c:pt idx="21228">
                  <c:v>3.48889E-2</c:v>
                </c:pt>
                <c:pt idx="21229">
                  <c:v>3.5948800000000003E-2</c:v>
                </c:pt>
                <c:pt idx="21230">
                  <c:v>3.6957200000000003E-2</c:v>
                </c:pt>
                <c:pt idx="21231">
                  <c:v>3.7913299999999997E-2</c:v>
                </c:pt>
                <c:pt idx="21232">
                  <c:v>3.8816000000000003E-2</c:v>
                </c:pt>
                <c:pt idx="21233">
                  <c:v>3.9663299999999999E-2</c:v>
                </c:pt>
                <c:pt idx="21234">
                  <c:v>4.04534E-2</c:v>
                </c:pt>
                <c:pt idx="21235">
                  <c:v>4.11855E-2</c:v>
                </c:pt>
                <c:pt idx="21236">
                  <c:v>4.1859500000000001E-2</c:v>
                </c:pt>
                <c:pt idx="21237">
                  <c:v>4.2475100000000002E-2</c:v>
                </c:pt>
                <c:pt idx="21238">
                  <c:v>4.30322E-2</c:v>
                </c:pt>
                <c:pt idx="21239">
                  <c:v>4.3529999999999999E-2</c:v>
                </c:pt>
                <c:pt idx="21240">
                  <c:v>4.3967899999999997E-2</c:v>
                </c:pt>
                <c:pt idx="21241">
                  <c:v>4.4346099999999999E-2</c:v>
                </c:pt>
                <c:pt idx="21242">
                  <c:v>4.4665799999999999E-2</c:v>
                </c:pt>
                <c:pt idx="21243">
                  <c:v>4.4927599999999998E-2</c:v>
                </c:pt>
                <c:pt idx="21244">
                  <c:v>4.5131699999999997E-2</c:v>
                </c:pt>
                <c:pt idx="21245">
                  <c:v>4.5278699999999998E-2</c:v>
                </c:pt>
                <c:pt idx="21246">
                  <c:v>4.5369300000000001E-2</c:v>
                </c:pt>
                <c:pt idx="21247">
                  <c:v>4.5404300000000002E-2</c:v>
                </c:pt>
                <c:pt idx="21248">
                  <c:v>4.5384500000000001E-2</c:v>
                </c:pt>
                <c:pt idx="21249">
                  <c:v>4.5310999999999997E-2</c:v>
                </c:pt>
                <c:pt idx="21250">
                  <c:v>4.5185900000000001E-2</c:v>
                </c:pt>
                <c:pt idx="21251">
                  <c:v>4.5010700000000001E-2</c:v>
                </c:pt>
                <c:pt idx="21252">
                  <c:v>4.4786699999999999E-2</c:v>
                </c:pt>
                <c:pt idx="21253">
                  <c:v>4.4514600000000001E-2</c:v>
                </c:pt>
                <c:pt idx="21254">
                  <c:v>4.41958E-2</c:v>
                </c:pt>
                <c:pt idx="21255">
                  <c:v>4.3832000000000003E-2</c:v>
                </c:pt>
                <c:pt idx="21256">
                  <c:v>4.3424499999999998E-2</c:v>
                </c:pt>
                <c:pt idx="21257">
                  <c:v>4.29748E-2</c:v>
                </c:pt>
                <c:pt idx="21258">
                  <c:v>4.2484599999999997E-2</c:v>
                </c:pt>
                <c:pt idx="21259">
                  <c:v>4.19567E-2</c:v>
                </c:pt>
                <c:pt idx="21260">
                  <c:v>4.1393600000000003E-2</c:v>
                </c:pt>
                <c:pt idx="21261">
                  <c:v>4.0798099999999997E-2</c:v>
                </c:pt>
                <c:pt idx="21262">
                  <c:v>4.0172100000000002E-2</c:v>
                </c:pt>
                <c:pt idx="21263">
                  <c:v>3.9517799999999999E-2</c:v>
                </c:pt>
                <c:pt idx="21264">
                  <c:v>3.8837499999999997E-2</c:v>
                </c:pt>
                <c:pt idx="21265">
                  <c:v>3.8133100000000003E-2</c:v>
                </c:pt>
                <c:pt idx="21266">
                  <c:v>3.7406099999999998E-2</c:v>
                </c:pt>
                <c:pt idx="21267">
                  <c:v>3.6658400000000001E-2</c:v>
                </c:pt>
                <c:pt idx="21268">
                  <c:v>3.5893000000000001E-2</c:v>
                </c:pt>
                <c:pt idx="21269">
                  <c:v>3.5113499999999999E-2</c:v>
                </c:pt>
                <c:pt idx="21270">
                  <c:v>3.4322999999999999E-2</c:v>
                </c:pt>
                <c:pt idx="21271">
                  <c:v>3.3524199999999997E-2</c:v>
                </c:pt>
                <c:pt idx="21272">
                  <c:v>3.2719499999999999E-2</c:v>
                </c:pt>
                <c:pt idx="21273">
                  <c:v>3.1911700000000001E-2</c:v>
                </c:pt>
                <c:pt idx="21274">
                  <c:v>3.11034E-2</c:v>
                </c:pt>
                <c:pt idx="21275">
                  <c:v>3.0297299999999999E-2</c:v>
                </c:pt>
                <c:pt idx="21276">
                  <c:v>2.9495799999999999E-2</c:v>
                </c:pt>
                <c:pt idx="21277">
                  <c:v>2.87011E-2</c:v>
                </c:pt>
                <c:pt idx="21278">
                  <c:v>2.7914999999999999E-2</c:v>
                </c:pt>
                <c:pt idx="21279">
                  <c:v>2.7139799999999999E-2</c:v>
                </c:pt>
                <c:pt idx="21280">
                  <c:v>2.6377899999999999E-2</c:v>
                </c:pt>
                <c:pt idx="21281">
                  <c:v>2.5631500000000002E-2</c:v>
                </c:pt>
                <c:pt idx="21282">
                  <c:v>2.4903000000000002E-2</c:v>
                </c:pt>
                <c:pt idx="21283">
                  <c:v>2.4194899999999998E-2</c:v>
                </c:pt>
                <c:pt idx="21284">
                  <c:v>2.35093E-2</c:v>
                </c:pt>
                <c:pt idx="21285">
                  <c:v>2.2847800000000001E-2</c:v>
                </c:pt>
                <c:pt idx="21286">
                  <c:v>2.2212300000000001E-2</c:v>
                </c:pt>
                <c:pt idx="21287">
                  <c:v>2.16043E-2</c:v>
                </c:pt>
                <c:pt idx="21288">
                  <c:v>2.1025499999999999E-2</c:v>
                </c:pt>
                <c:pt idx="21289">
                  <c:v>2.0477700000000001E-2</c:v>
                </c:pt>
                <c:pt idx="21290">
                  <c:v>1.9963000000000002E-2</c:v>
                </c:pt>
                <c:pt idx="21291">
                  <c:v>1.94836E-2</c:v>
                </c:pt>
                <c:pt idx="21292">
                  <c:v>1.9040999999999999E-2</c:v>
                </c:pt>
                <c:pt idx="21293">
                  <c:v>1.8636400000000001E-2</c:v>
                </c:pt>
                <c:pt idx="21294">
                  <c:v>1.8271099999999998E-2</c:v>
                </c:pt>
                <c:pt idx="21295">
                  <c:v>1.7946E-2</c:v>
                </c:pt>
                <c:pt idx="21296">
                  <c:v>1.76615E-2</c:v>
                </c:pt>
                <c:pt idx="21297">
                  <c:v>1.7417999999999999E-2</c:v>
                </c:pt>
                <c:pt idx="21298">
                  <c:v>1.7216599999999999E-2</c:v>
                </c:pt>
                <c:pt idx="21299">
                  <c:v>1.7059000000000001E-2</c:v>
                </c:pt>
                <c:pt idx="21300">
                  <c:v>1.6946300000000001E-2</c:v>
                </c:pt>
                <c:pt idx="21301">
                  <c:v>1.6879000000000002E-2</c:v>
                </c:pt>
                <c:pt idx="21302">
                  <c:v>1.68577E-2</c:v>
                </c:pt>
                <c:pt idx="21303">
                  <c:v>1.6883200000000001E-2</c:v>
                </c:pt>
                <c:pt idx="21304">
                  <c:v>1.6956599999999999E-2</c:v>
                </c:pt>
                <c:pt idx="21305">
                  <c:v>1.7078800000000002E-2</c:v>
                </c:pt>
                <c:pt idx="21306">
                  <c:v>1.72491E-2</c:v>
                </c:pt>
                <c:pt idx="21307">
                  <c:v>1.7466499999999999E-2</c:v>
                </c:pt>
                <c:pt idx="21308">
                  <c:v>1.7729700000000001E-2</c:v>
                </c:pt>
                <c:pt idx="21309">
                  <c:v>1.8038100000000001E-2</c:v>
                </c:pt>
                <c:pt idx="21310">
                  <c:v>1.8391100000000001E-2</c:v>
                </c:pt>
                <c:pt idx="21311">
                  <c:v>1.8787600000000002E-2</c:v>
                </c:pt>
                <c:pt idx="21312">
                  <c:v>1.92271E-2</c:v>
                </c:pt>
                <c:pt idx="21313">
                  <c:v>1.97091E-2</c:v>
                </c:pt>
                <c:pt idx="21314">
                  <c:v>2.0232799999999999E-2</c:v>
                </c:pt>
                <c:pt idx="21315">
                  <c:v>2.07964E-2</c:v>
                </c:pt>
                <c:pt idx="21316">
                  <c:v>2.1398400000000001E-2</c:v>
                </c:pt>
                <c:pt idx="21317">
                  <c:v>2.2037399999999999E-2</c:v>
                </c:pt>
                <c:pt idx="21318">
                  <c:v>2.2711599999999998E-2</c:v>
                </c:pt>
                <c:pt idx="21319">
                  <c:v>2.3418499999999998E-2</c:v>
                </c:pt>
                <c:pt idx="21320">
                  <c:v>2.4156299999999999E-2</c:v>
                </c:pt>
                <c:pt idx="21321">
                  <c:v>2.49237E-2</c:v>
                </c:pt>
                <c:pt idx="21322">
                  <c:v>2.5720199999999999E-2</c:v>
                </c:pt>
                <c:pt idx="21323">
                  <c:v>2.6544700000000001E-2</c:v>
                </c:pt>
                <c:pt idx="21324">
                  <c:v>2.7395200000000001E-2</c:v>
                </c:pt>
                <c:pt idx="21325">
                  <c:v>2.8269099999999998E-2</c:v>
                </c:pt>
                <c:pt idx="21326">
                  <c:v>2.9163600000000001E-2</c:v>
                </c:pt>
                <c:pt idx="21327">
                  <c:v>3.00763E-2</c:v>
                </c:pt>
                <c:pt idx="21328">
                  <c:v>3.1004199999999999E-2</c:v>
                </c:pt>
                <c:pt idx="21329">
                  <c:v>3.1943800000000001E-2</c:v>
                </c:pt>
                <c:pt idx="21330">
                  <c:v>3.28911E-2</c:v>
                </c:pt>
                <c:pt idx="21331">
                  <c:v>3.3843100000000001E-2</c:v>
                </c:pt>
                <c:pt idx="21332">
                  <c:v>3.4797700000000001E-2</c:v>
                </c:pt>
                <c:pt idx="21333">
                  <c:v>3.5753E-2</c:v>
                </c:pt>
                <c:pt idx="21334">
                  <c:v>3.6706599999999999E-2</c:v>
                </c:pt>
                <c:pt idx="21335">
                  <c:v>3.76557E-2</c:v>
                </c:pt>
                <c:pt idx="21336">
                  <c:v>3.85975E-2</c:v>
                </c:pt>
                <c:pt idx="21337">
                  <c:v>3.9528500000000001E-2</c:v>
                </c:pt>
                <c:pt idx="21338">
                  <c:v>4.0445299999999997E-2</c:v>
                </c:pt>
                <c:pt idx="21339">
                  <c:v>4.1344199999999998E-2</c:v>
                </c:pt>
                <c:pt idx="21340">
                  <c:v>4.2221300000000003E-2</c:v>
                </c:pt>
                <c:pt idx="21341">
                  <c:v>4.3072600000000003E-2</c:v>
                </c:pt>
                <c:pt idx="21342">
                  <c:v>4.3894700000000002E-2</c:v>
                </c:pt>
                <c:pt idx="21343">
                  <c:v>4.4684500000000002E-2</c:v>
                </c:pt>
                <c:pt idx="21344">
                  <c:v>4.5438899999999997E-2</c:v>
                </c:pt>
                <c:pt idx="21345">
                  <c:v>4.61552E-2</c:v>
                </c:pt>
                <c:pt idx="21346">
                  <c:v>4.6830700000000003E-2</c:v>
                </c:pt>
                <c:pt idx="21347">
                  <c:v>4.7462499999999998E-2</c:v>
                </c:pt>
                <c:pt idx="21348">
                  <c:v>4.8047600000000003E-2</c:v>
                </c:pt>
                <c:pt idx="21349">
                  <c:v>4.8583500000000002E-2</c:v>
                </c:pt>
                <c:pt idx="21350">
                  <c:v>4.9068000000000001E-2</c:v>
                </c:pt>
                <c:pt idx="21351">
                  <c:v>4.9498800000000003E-2</c:v>
                </c:pt>
                <c:pt idx="21352">
                  <c:v>4.9873300000000002E-2</c:v>
                </c:pt>
                <c:pt idx="21353">
                  <c:v>5.0188900000000002E-2</c:v>
                </c:pt>
                <c:pt idx="21354">
                  <c:v>5.0443300000000003E-2</c:v>
                </c:pt>
                <c:pt idx="21355">
                  <c:v>5.0633699999999997E-2</c:v>
                </c:pt>
                <c:pt idx="21356">
                  <c:v>5.0757299999999998E-2</c:v>
                </c:pt>
                <c:pt idx="21357">
                  <c:v>5.0812099999999999E-2</c:v>
                </c:pt>
                <c:pt idx="21358">
                  <c:v>5.0796500000000001E-2</c:v>
                </c:pt>
                <c:pt idx="21359">
                  <c:v>5.0708400000000001E-2</c:v>
                </c:pt>
                <c:pt idx="21360">
                  <c:v>5.0545300000000001E-2</c:v>
                </c:pt>
                <c:pt idx="21361">
                  <c:v>5.0305799999999998E-2</c:v>
                </c:pt>
                <c:pt idx="21362">
                  <c:v>4.9988600000000001E-2</c:v>
                </c:pt>
                <c:pt idx="21363">
                  <c:v>4.9591999999999997E-2</c:v>
                </c:pt>
                <c:pt idx="21364">
                  <c:v>4.91148E-2</c:v>
                </c:pt>
                <c:pt idx="21365">
                  <c:v>4.8555899999999999E-2</c:v>
                </c:pt>
                <c:pt idx="21366">
                  <c:v>4.7915399999999997E-2</c:v>
                </c:pt>
                <c:pt idx="21367">
                  <c:v>4.7193300000000001E-2</c:v>
                </c:pt>
                <c:pt idx="21368">
                  <c:v>4.6389100000000003E-2</c:v>
                </c:pt>
                <c:pt idx="21369">
                  <c:v>4.5501100000000003E-2</c:v>
                </c:pt>
                <c:pt idx="21370">
                  <c:v>4.4527900000000002E-2</c:v>
                </c:pt>
                <c:pt idx="21371">
                  <c:v>4.3468300000000001E-2</c:v>
                </c:pt>
                <c:pt idx="21372">
                  <c:v>4.2321999999999999E-2</c:v>
                </c:pt>
                <c:pt idx="21373">
                  <c:v>4.1089800000000003E-2</c:v>
                </c:pt>
                <c:pt idx="21374">
                  <c:v>3.9772299999999997E-2</c:v>
                </c:pt>
                <c:pt idx="21375">
                  <c:v>3.8369599999999997E-2</c:v>
                </c:pt>
                <c:pt idx="21376">
                  <c:v>3.68816E-2</c:v>
                </c:pt>
                <c:pt idx="21377">
                  <c:v>3.53085E-2</c:v>
                </c:pt>
                <c:pt idx="21378">
                  <c:v>3.3651300000000002E-2</c:v>
                </c:pt>
                <c:pt idx="21379">
                  <c:v>3.1910899999999999E-2</c:v>
                </c:pt>
                <c:pt idx="21380">
                  <c:v>3.0088400000000001E-2</c:v>
                </c:pt>
                <c:pt idx="21381">
                  <c:v>2.8184799999999999E-2</c:v>
                </c:pt>
                <c:pt idx="21382">
                  <c:v>2.6201200000000001E-2</c:v>
                </c:pt>
                <c:pt idx="21383">
                  <c:v>2.4139799999999999E-2</c:v>
                </c:pt>
                <c:pt idx="21384">
                  <c:v>2.20033E-2</c:v>
                </c:pt>
                <c:pt idx="21385">
                  <c:v>1.9794900000000001E-2</c:v>
                </c:pt>
                <c:pt idx="21386">
                  <c:v>1.7517100000000001E-2</c:v>
                </c:pt>
                <c:pt idx="21387">
                  <c:v>1.51716E-2</c:v>
                </c:pt>
                <c:pt idx="21388">
                  <c:v>1.27601E-2</c:v>
                </c:pt>
                <c:pt idx="21389">
                  <c:v>1.02846E-2</c:v>
                </c:pt>
                <c:pt idx="21390" formatCode="0.00E+00">
                  <c:v>7.7481700000000004E-3</c:v>
                </c:pt>
                <c:pt idx="21391" formatCode="0.00E+00">
                  <c:v>5.1539000000000003E-3</c:v>
                </c:pt>
                <c:pt idx="21392" formatCode="0.00E+00">
                  <c:v>2.5043499999999998E-3</c:v>
                </c:pt>
                <c:pt idx="21393" formatCode="0.00E+00">
                  <c:v>-1.9762E-4</c:v>
                </c:pt>
                <c:pt idx="21394" formatCode="0.00E+00">
                  <c:v>-2.9482900000000001E-3</c:v>
                </c:pt>
                <c:pt idx="21395" formatCode="0.00E+00">
                  <c:v>-5.7439300000000004E-3</c:v>
                </c:pt>
                <c:pt idx="21396" formatCode="0.00E+00">
                  <c:v>-8.5813699999999996E-3</c:v>
                </c:pt>
                <c:pt idx="21397">
                  <c:v>-1.1457200000000001E-2</c:v>
                </c:pt>
                <c:pt idx="21398">
                  <c:v>-1.4367599999999999E-2</c:v>
                </c:pt>
                <c:pt idx="21399">
                  <c:v>-1.73092E-2</c:v>
                </c:pt>
                <c:pt idx="21400">
                  <c:v>-2.02799E-2</c:v>
                </c:pt>
                <c:pt idx="21401">
                  <c:v>-2.32769E-2</c:v>
                </c:pt>
                <c:pt idx="21402">
                  <c:v>-2.6297000000000001E-2</c:v>
                </c:pt>
                <c:pt idx="21403">
                  <c:v>-2.9336600000000001E-2</c:v>
                </c:pt>
                <c:pt idx="21404">
                  <c:v>-3.2392299999999999E-2</c:v>
                </c:pt>
                <c:pt idx="21405">
                  <c:v>-3.5460199999999997E-2</c:v>
                </c:pt>
                <c:pt idx="21406">
                  <c:v>-3.8535800000000002E-2</c:v>
                </c:pt>
                <c:pt idx="21407">
                  <c:v>-4.1614999999999999E-2</c:v>
                </c:pt>
                <c:pt idx="21408">
                  <c:v>-4.4693799999999999E-2</c:v>
                </c:pt>
                <c:pt idx="21409">
                  <c:v>-4.7767900000000002E-2</c:v>
                </c:pt>
                <c:pt idx="21410">
                  <c:v>-5.0833000000000003E-2</c:v>
                </c:pt>
                <c:pt idx="21411">
                  <c:v>-5.3883899999999998E-2</c:v>
                </c:pt>
                <c:pt idx="21412">
                  <c:v>-5.6915E-2</c:v>
                </c:pt>
                <c:pt idx="21413">
                  <c:v>-5.9921000000000002E-2</c:v>
                </c:pt>
                <c:pt idx="21414">
                  <c:v>-6.28972E-2</c:v>
                </c:pt>
                <c:pt idx="21415">
                  <c:v>-6.5839599999999998E-2</c:v>
                </c:pt>
                <c:pt idx="21416">
                  <c:v>-6.8743299999999993E-2</c:v>
                </c:pt>
                <c:pt idx="21417">
                  <c:v>-7.1603399999999998E-2</c:v>
                </c:pt>
                <c:pt idx="21418">
                  <c:v>-7.4415800000000004E-2</c:v>
                </c:pt>
                <c:pt idx="21419">
                  <c:v>-7.7176999999999996E-2</c:v>
                </c:pt>
                <c:pt idx="21420">
                  <c:v>-7.9883200000000001E-2</c:v>
                </c:pt>
                <c:pt idx="21421">
                  <c:v>-8.2530500000000007E-2</c:v>
                </c:pt>
                <c:pt idx="21422">
                  <c:v>-8.5114999999999996E-2</c:v>
                </c:pt>
                <c:pt idx="21423">
                  <c:v>-8.7632600000000005E-2</c:v>
                </c:pt>
                <c:pt idx="21424">
                  <c:v>-9.0079500000000007E-2</c:v>
                </c:pt>
                <c:pt idx="21425">
                  <c:v>-9.2452000000000006E-2</c:v>
                </c:pt>
                <c:pt idx="21426">
                  <c:v>-9.4746300000000006E-2</c:v>
                </c:pt>
                <c:pt idx="21427">
                  <c:v>-9.6958500000000003E-2</c:v>
                </c:pt>
                <c:pt idx="21428">
                  <c:v>-9.9084900000000004E-2</c:v>
                </c:pt>
                <c:pt idx="21429">
                  <c:v>-0.101122</c:v>
                </c:pt>
                <c:pt idx="21430">
                  <c:v>-0.10306700000000001</c:v>
                </c:pt>
                <c:pt idx="21431">
                  <c:v>-0.104916</c:v>
                </c:pt>
                <c:pt idx="21432">
                  <c:v>-0.106667</c:v>
                </c:pt>
                <c:pt idx="21433">
                  <c:v>-0.108318</c:v>
                </c:pt>
                <c:pt idx="21434">
                  <c:v>-0.109865</c:v>
                </c:pt>
                <c:pt idx="21435">
                  <c:v>-0.111304</c:v>
                </c:pt>
                <c:pt idx="21436">
                  <c:v>-0.112633</c:v>
                </c:pt>
                <c:pt idx="21437">
                  <c:v>-0.113847</c:v>
                </c:pt>
                <c:pt idx="21438">
                  <c:v>-0.11494699999999999</c:v>
                </c:pt>
                <c:pt idx="21439">
                  <c:v>-0.115929</c:v>
                </c:pt>
                <c:pt idx="21440">
                  <c:v>-0.11679299999999999</c:v>
                </c:pt>
                <c:pt idx="21441">
                  <c:v>-0.117537</c:v>
                </c:pt>
                <c:pt idx="21442">
                  <c:v>-0.118157</c:v>
                </c:pt>
                <c:pt idx="21443">
                  <c:v>-0.11865299999999999</c:v>
                </c:pt>
                <c:pt idx="21444">
                  <c:v>-0.119022</c:v>
                </c:pt>
                <c:pt idx="21445">
                  <c:v>-0.119265</c:v>
                </c:pt>
                <c:pt idx="21446">
                  <c:v>-0.11938</c:v>
                </c:pt>
                <c:pt idx="21447">
                  <c:v>-0.119366</c:v>
                </c:pt>
                <c:pt idx="21448">
                  <c:v>-0.119223</c:v>
                </c:pt>
                <c:pt idx="21449">
                  <c:v>-0.11895</c:v>
                </c:pt>
                <c:pt idx="21450">
                  <c:v>-0.118547</c:v>
                </c:pt>
                <c:pt idx="21451">
                  <c:v>-0.118016</c:v>
                </c:pt>
                <c:pt idx="21452">
                  <c:v>-0.117356</c:v>
                </c:pt>
                <c:pt idx="21453">
                  <c:v>-0.116568</c:v>
                </c:pt>
                <c:pt idx="21454">
                  <c:v>-0.11565300000000001</c:v>
                </c:pt>
                <c:pt idx="21455">
                  <c:v>-0.11461</c:v>
                </c:pt>
                <c:pt idx="21456">
                  <c:v>-0.113439</c:v>
                </c:pt>
                <c:pt idx="21457">
                  <c:v>-0.112141</c:v>
                </c:pt>
                <c:pt idx="21458">
                  <c:v>-0.110717</c:v>
                </c:pt>
                <c:pt idx="21459">
                  <c:v>-0.109168</c:v>
                </c:pt>
                <c:pt idx="21460">
                  <c:v>-0.10749599999999999</c:v>
                </c:pt>
                <c:pt idx="21461">
                  <c:v>-0.10570300000000001</c:v>
                </c:pt>
                <c:pt idx="21462">
                  <c:v>-0.10378999999999999</c:v>
                </c:pt>
                <c:pt idx="21463">
                  <c:v>-0.10176200000000001</c:v>
                </c:pt>
                <c:pt idx="21464">
                  <c:v>-9.9621699999999994E-2</c:v>
                </c:pt>
                <c:pt idx="21465">
                  <c:v>-9.7370899999999996E-2</c:v>
                </c:pt>
                <c:pt idx="21466">
                  <c:v>-9.5013100000000003E-2</c:v>
                </c:pt>
                <c:pt idx="21467">
                  <c:v>-9.2551499999999995E-2</c:v>
                </c:pt>
                <c:pt idx="21468">
                  <c:v>-8.9989100000000002E-2</c:v>
                </c:pt>
                <c:pt idx="21469">
                  <c:v>-8.7328900000000001E-2</c:v>
                </c:pt>
                <c:pt idx="21470">
                  <c:v>-8.4573899999999994E-2</c:v>
                </c:pt>
                <c:pt idx="21471">
                  <c:v>-8.1727499999999995E-2</c:v>
                </c:pt>
                <c:pt idx="21472">
                  <c:v>-7.8793299999999997E-2</c:v>
                </c:pt>
                <c:pt idx="21473">
                  <c:v>-7.5775099999999998E-2</c:v>
                </c:pt>
                <c:pt idx="21474">
                  <c:v>-7.2676400000000002E-2</c:v>
                </c:pt>
                <c:pt idx="21475">
                  <c:v>-6.9500300000000001E-2</c:v>
                </c:pt>
                <c:pt idx="21476">
                  <c:v>-6.6249799999999998E-2</c:v>
                </c:pt>
                <c:pt idx="21477">
                  <c:v>-6.2928499999999998E-2</c:v>
                </c:pt>
                <c:pt idx="21478">
                  <c:v>-5.95399E-2</c:v>
                </c:pt>
                <c:pt idx="21479">
                  <c:v>-5.6087699999999997E-2</c:v>
                </c:pt>
                <c:pt idx="21480">
                  <c:v>-5.2576100000000001E-2</c:v>
                </c:pt>
                <c:pt idx="21481">
                  <c:v>-4.9010900000000003E-2</c:v>
                </c:pt>
                <c:pt idx="21482">
                  <c:v>-4.5397899999999998E-2</c:v>
                </c:pt>
                <c:pt idx="21483">
                  <c:v>-4.1742000000000001E-2</c:v>
                </c:pt>
                <c:pt idx="21484">
                  <c:v>-3.8047900000000003E-2</c:v>
                </c:pt>
                <c:pt idx="21485">
                  <c:v>-3.4320700000000003E-2</c:v>
                </c:pt>
                <c:pt idx="21486">
                  <c:v>-3.0565599999999998E-2</c:v>
                </c:pt>
                <c:pt idx="21487">
                  <c:v>-2.6787200000000001E-2</c:v>
                </c:pt>
                <c:pt idx="21488">
                  <c:v>-2.2990199999999999E-2</c:v>
                </c:pt>
                <c:pt idx="21489">
                  <c:v>-1.9179999999999999E-2</c:v>
                </c:pt>
                <c:pt idx="21490">
                  <c:v>-1.53619E-2</c:v>
                </c:pt>
                <c:pt idx="21491">
                  <c:v>-1.15414E-2</c:v>
                </c:pt>
                <c:pt idx="21492" formatCode="0.00E+00">
                  <c:v>-7.7234599999999997E-3</c:v>
                </c:pt>
                <c:pt idx="21493" formatCode="0.00E+00">
                  <c:v>-3.9132200000000002E-3</c:v>
                </c:pt>
                <c:pt idx="21494" formatCode="0.00E+00">
                  <c:v>-1.15071E-4</c:v>
                </c:pt>
                <c:pt idx="21495" formatCode="0.00E+00">
                  <c:v>3.66644E-3</c:v>
                </c:pt>
                <c:pt idx="21496" formatCode="0.00E+00">
                  <c:v>7.4259800000000004E-3</c:v>
                </c:pt>
                <c:pt idx="21497">
                  <c:v>1.1157800000000001E-2</c:v>
                </c:pt>
                <c:pt idx="21498">
                  <c:v>1.48567E-2</c:v>
                </c:pt>
                <c:pt idx="21499">
                  <c:v>1.8518099999999999E-2</c:v>
                </c:pt>
                <c:pt idx="21500">
                  <c:v>2.2137899999999999E-2</c:v>
                </c:pt>
                <c:pt idx="21501">
                  <c:v>2.5712499999999999E-2</c:v>
                </c:pt>
                <c:pt idx="21502">
                  <c:v>2.9238E-2</c:v>
                </c:pt>
                <c:pt idx="21503">
                  <c:v>3.27099E-2</c:v>
                </c:pt>
                <c:pt idx="21504">
                  <c:v>3.6124000000000003E-2</c:v>
                </c:pt>
                <c:pt idx="21505">
                  <c:v>3.9476600000000001E-2</c:v>
                </c:pt>
                <c:pt idx="21506">
                  <c:v>4.2763099999999998E-2</c:v>
                </c:pt>
                <c:pt idx="21507">
                  <c:v>4.5978199999999997E-2</c:v>
                </c:pt>
                <c:pt idx="21508">
                  <c:v>4.9117000000000001E-2</c:v>
                </c:pt>
                <c:pt idx="21509">
                  <c:v>5.2175699999999998E-2</c:v>
                </c:pt>
                <c:pt idx="21510">
                  <c:v>5.5150699999999997E-2</c:v>
                </c:pt>
                <c:pt idx="21511">
                  <c:v>5.8038600000000003E-2</c:v>
                </c:pt>
                <c:pt idx="21512">
                  <c:v>6.0836099999999997E-2</c:v>
                </c:pt>
                <c:pt idx="21513">
                  <c:v>6.3539999999999999E-2</c:v>
                </c:pt>
                <c:pt idx="21514">
                  <c:v>6.6146899999999995E-2</c:v>
                </c:pt>
                <c:pt idx="21515">
                  <c:v>6.8652900000000003E-2</c:v>
                </c:pt>
                <c:pt idx="21516">
                  <c:v>7.1054599999999996E-2</c:v>
                </c:pt>
                <c:pt idx="21517">
                  <c:v>7.33491E-2</c:v>
                </c:pt>
                <c:pt idx="21518">
                  <c:v>7.5534299999999999E-2</c:v>
                </c:pt>
                <c:pt idx="21519">
                  <c:v>7.7608200000000002E-2</c:v>
                </c:pt>
                <c:pt idx="21520">
                  <c:v>7.9569200000000007E-2</c:v>
                </c:pt>
                <c:pt idx="21521">
                  <c:v>8.1416600000000006E-2</c:v>
                </c:pt>
                <c:pt idx="21522">
                  <c:v>8.3149100000000004E-2</c:v>
                </c:pt>
                <c:pt idx="21523">
                  <c:v>8.4765099999999996E-2</c:v>
                </c:pt>
                <c:pt idx="21524">
                  <c:v>8.6262699999999998E-2</c:v>
                </c:pt>
                <c:pt idx="21525">
                  <c:v>8.7640099999999999E-2</c:v>
                </c:pt>
                <c:pt idx="21526">
                  <c:v>8.8895500000000002E-2</c:v>
                </c:pt>
                <c:pt idx="21527">
                  <c:v>9.0027800000000005E-2</c:v>
                </c:pt>
                <c:pt idx="21528">
                  <c:v>9.1037000000000007E-2</c:v>
                </c:pt>
                <c:pt idx="21529">
                  <c:v>9.1923400000000002E-2</c:v>
                </c:pt>
                <c:pt idx="21530">
                  <c:v>9.2686500000000005E-2</c:v>
                </c:pt>
                <c:pt idx="21531">
                  <c:v>9.3324699999999997E-2</c:v>
                </c:pt>
                <c:pt idx="21532">
                  <c:v>9.3837000000000004E-2</c:v>
                </c:pt>
                <c:pt idx="21533">
                  <c:v>9.4223399999999999E-2</c:v>
                </c:pt>
                <c:pt idx="21534">
                  <c:v>9.4484200000000004E-2</c:v>
                </c:pt>
                <c:pt idx="21535">
                  <c:v>9.4619599999999998E-2</c:v>
                </c:pt>
                <c:pt idx="21536">
                  <c:v>9.4629599999999994E-2</c:v>
                </c:pt>
                <c:pt idx="21537">
                  <c:v>9.4515500000000002E-2</c:v>
                </c:pt>
                <c:pt idx="21538">
                  <c:v>9.4279699999999994E-2</c:v>
                </c:pt>
                <c:pt idx="21539">
                  <c:v>9.3924800000000003E-2</c:v>
                </c:pt>
                <c:pt idx="21540">
                  <c:v>9.3452300000000002E-2</c:v>
                </c:pt>
                <c:pt idx="21541">
                  <c:v>9.2863699999999993E-2</c:v>
                </c:pt>
                <c:pt idx="21542">
                  <c:v>9.2160699999999998E-2</c:v>
                </c:pt>
                <c:pt idx="21543">
                  <c:v>9.1344499999999995E-2</c:v>
                </c:pt>
                <c:pt idx="21544">
                  <c:v>9.0416800000000005E-2</c:v>
                </c:pt>
                <c:pt idx="21545">
                  <c:v>8.9380500000000002E-2</c:v>
                </c:pt>
                <c:pt idx="21546">
                  <c:v>8.8238399999999995E-2</c:v>
                </c:pt>
                <c:pt idx="21547">
                  <c:v>8.6992299999999995E-2</c:v>
                </c:pt>
                <c:pt idx="21548">
                  <c:v>8.5643800000000006E-2</c:v>
                </c:pt>
                <c:pt idx="21549">
                  <c:v>8.4195099999999995E-2</c:v>
                </c:pt>
                <c:pt idx="21550">
                  <c:v>8.2649E-2</c:v>
                </c:pt>
                <c:pt idx="21551">
                  <c:v>8.1007999999999997E-2</c:v>
                </c:pt>
                <c:pt idx="21552">
                  <c:v>7.9274899999999995E-2</c:v>
                </c:pt>
                <c:pt idx="21553">
                  <c:v>7.7452599999999996E-2</c:v>
                </c:pt>
                <c:pt idx="21554">
                  <c:v>7.5544700000000006E-2</c:v>
                </c:pt>
                <c:pt idx="21555">
                  <c:v>7.3554999999999995E-2</c:v>
                </c:pt>
                <c:pt idx="21556">
                  <c:v>7.1488599999999999E-2</c:v>
                </c:pt>
                <c:pt idx="21557">
                  <c:v>6.9350400000000006E-2</c:v>
                </c:pt>
                <c:pt idx="21558">
                  <c:v>6.7143999999999995E-2</c:v>
                </c:pt>
                <c:pt idx="21559">
                  <c:v>6.4871499999999999E-2</c:v>
                </c:pt>
                <c:pt idx="21560">
                  <c:v>6.2534999999999993E-2</c:v>
                </c:pt>
                <c:pt idx="21561">
                  <c:v>6.0137900000000001E-2</c:v>
                </c:pt>
                <c:pt idx="21562">
                  <c:v>5.7685300000000002E-2</c:v>
                </c:pt>
                <c:pt idx="21563">
                  <c:v>5.5182799999999997E-2</c:v>
                </c:pt>
                <c:pt idx="21564">
                  <c:v>5.2635399999999999E-2</c:v>
                </c:pt>
                <c:pt idx="21565">
                  <c:v>5.0046899999999998E-2</c:v>
                </c:pt>
                <c:pt idx="21566">
                  <c:v>4.7420999999999998E-2</c:v>
                </c:pt>
                <c:pt idx="21567">
                  <c:v>4.4761799999999997E-2</c:v>
                </c:pt>
                <c:pt idx="21568">
                  <c:v>4.2073100000000002E-2</c:v>
                </c:pt>
                <c:pt idx="21569">
                  <c:v>3.9358200000000003E-2</c:v>
                </c:pt>
                <c:pt idx="21570">
                  <c:v>3.66212E-2</c:v>
                </c:pt>
                <c:pt idx="21571">
                  <c:v>3.3865800000000001E-2</c:v>
                </c:pt>
                <c:pt idx="21572">
                  <c:v>3.1095899999999999E-2</c:v>
                </c:pt>
                <c:pt idx="21573">
                  <c:v>2.83155E-2</c:v>
                </c:pt>
                <c:pt idx="21574">
                  <c:v>2.5529E-2</c:v>
                </c:pt>
                <c:pt idx="21575">
                  <c:v>2.27412E-2</c:v>
                </c:pt>
                <c:pt idx="21576">
                  <c:v>1.99563E-2</c:v>
                </c:pt>
                <c:pt idx="21577">
                  <c:v>1.7178200000000001E-2</c:v>
                </c:pt>
                <c:pt idx="21578">
                  <c:v>1.44108E-2</c:v>
                </c:pt>
                <c:pt idx="21579">
                  <c:v>1.1658399999999999E-2</c:v>
                </c:pt>
                <c:pt idx="21580" formatCode="0.00E+00">
                  <c:v>8.9252499999999992E-3</c:v>
                </c:pt>
                <c:pt idx="21581" formatCode="0.00E+00">
                  <c:v>6.2151000000000003E-3</c:v>
                </c:pt>
                <c:pt idx="21582" formatCode="0.00E+00">
                  <c:v>3.5322600000000002E-3</c:v>
                </c:pt>
                <c:pt idx="21583" formatCode="0.00E+00">
                  <c:v>8.8122999999999999E-4</c:v>
                </c:pt>
                <c:pt idx="21584" formatCode="0.00E+00">
                  <c:v>-1.7338099999999999E-3</c:v>
                </c:pt>
                <c:pt idx="21585" formatCode="0.00E+00">
                  <c:v>-4.3093899999999997E-3</c:v>
                </c:pt>
                <c:pt idx="21586" formatCode="0.00E+00">
                  <c:v>-6.84243E-3</c:v>
                </c:pt>
                <c:pt idx="21587" formatCode="0.00E+00">
                  <c:v>-9.3299100000000003E-3</c:v>
                </c:pt>
                <c:pt idx="21588">
                  <c:v>-1.1769E-2</c:v>
                </c:pt>
                <c:pt idx="21589">
                  <c:v>-1.41569E-2</c:v>
                </c:pt>
                <c:pt idx="21590">
                  <c:v>-1.64908E-2</c:v>
                </c:pt>
                <c:pt idx="21591">
                  <c:v>-1.87669E-2</c:v>
                </c:pt>
                <c:pt idx="21592">
                  <c:v>-2.0982600000000001E-2</c:v>
                </c:pt>
                <c:pt idx="21593">
                  <c:v>-2.3136199999999999E-2</c:v>
                </c:pt>
                <c:pt idx="21594">
                  <c:v>-2.5226599999999998E-2</c:v>
                </c:pt>
                <c:pt idx="21595">
                  <c:v>-2.7252499999999999E-2</c:v>
                </c:pt>
                <c:pt idx="21596">
                  <c:v>-2.9212200000000001E-2</c:v>
                </c:pt>
                <c:pt idx="21597">
                  <c:v>-3.1104E-2</c:v>
                </c:pt>
                <c:pt idx="21598">
                  <c:v>-3.29266E-2</c:v>
                </c:pt>
                <c:pt idx="21599">
                  <c:v>-3.4678599999999997E-2</c:v>
                </c:pt>
                <c:pt idx="21600">
                  <c:v>-3.6358099999999997E-2</c:v>
                </c:pt>
                <c:pt idx="21601">
                  <c:v>-3.79631E-2</c:v>
                </c:pt>
                <c:pt idx="21602">
                  <c:v>-3.9491999999999999E-2</c:v>
                </c:pt>
                <c:pt idx="21603">
                  <c:v>-4.0943800000000002E-2</c:v>
                </c:pt>
                <c:pt idx="21604">
                  <c:v>-4.2317599999999997E-2</c:v>
                </c:pt>
                <c:pt idx="21605">
                  <c:v>-4.3612699999999997E-2</c:v>
                </c:pt>
                <c:pt idx="21606">
                  <c:v>-4.4828199999999999E-2</c:v>
                </c:pt>
                <c:pt idx="21607">
                  <c:v>-4.5963200000000003E-2</c:v>
                </c:pt>
                <c:pt idx="21608">
                  <c:v>-4.7016799999999997E-2</c:v>
                </c:pt>
                <c:pt idx="21609">
                  <c:v>-4.79891E-2</c:v>
                </c:pt>
                <c:pt idx="21610">
                  <c:v>-4.8880800000000002E-2</c:v>
                </c:pt>
                <c:pt idx="21611">
                  <c:v>-4.9691899999999997E-2</c:v>
                </c:pt>
                <c:pt idx="21612">
                  <c:v>-5.0422700000000001E-2</c:v>
                </c:pt>
                <c:pt idx="21613">
                  <c:v>-5.1073800000000003E-2</c:v>
                </c:pt>
                <c:pt idx="21614">
                  <c:v>-5.1646299999999999E-2</c:v>
                </c:pt>
                <c:pt idx="21615">
                  <c:v>-5.2141300000000002E-2</c:v>
                </c:pt>
                <c:pt idx="21616">
                  <c:v>-5.2559799999999997E-2</c:v>
                </c:pt>
                <c:pt idx="21617">
                  <c:v>-5.2903100000000002E-2</c:v>
                </c:pt>
                <c:pt idx="21618">
                  <c:v>-5.3172299999999999E-2</c:v>
                </c:pt>
                <c:pt idx="21619">
                  <c:v>-5.3368199999999998E-2</c:v>
                </c:pt>
                <c:pt idx="21620">
                  <c:v>-5.3491900000000002E-2</c:v>
                </c:pt>
                <c:pt idx="21621">
                  <c:v>-5.3545099999999998E-2</c:v>
                </c:pt>
                <c:pt idx="21622">
                  <c:v>-5.3529500000000001E-2</c:v>
                </c:pt>
                <c:pt idx="21623">
                  <c:v>-5.3446800000000003E-2</c:v>
                </c:pt>
                <c:pt idx="21624">
                  <c:v>-5.3298900000000003E-2</c:v>
                </c:pt>
                <c:pt idx="21625">
                  <c:v>-5.3088000000000003E-2</c:v>
                </c:pt>
                <c:pt idx="21626">
                  <c:v>-5.28157E-2</c:v>
                </c:pt>
                <c:pt idx="21627">
                  <c:v>-5.2484200000000002E-2</c:v>
                </c:pt>
                <c:pt idx="21628">
                  <c:v>-5.2096099999999999E-2</c:v>
                </c:pt>
                <c:pt idx="21629">
                  <c:v>-5.1653999999999999E-2</c:v>
                </c:pt>
                <c:pt idx="21630">
                  <c:v>-5.1160299999999999E-2</c:v>
                </c:pt>
                <c:pt idx="21631">
                  <c:v>-5.0616899999999999E-2</c:v>
                </c:pt>
                <c:pt idx="21632">
                  <c:v>-5.0025800000000002E-2</c:v>
                </c:pt>
                <c:pt idx="21633">
                  <c:v>-4.93894E-2</c:v>
                </c:pt>
                <c:pt idx="21634">
                  <c:v>-4.8710499999999997E-2</c:v>
                </c:pt>
                <c:pt idx="21635">
                  <c:v>-4.7992100000000003E-2</c:v>
                </c:pt>
                <c:pt idx="21636">
                  <c:v>-4.7237300000000003E-2</c:v>
                </c:pt>
                <c:pt idx="21637">
                  <c:v>-4.6448900000000001E-2</c:v>
                </c:pt>
                <c:pt idx="21638">
                  <c:v>-4.5629200000000002E-2</c:v>
                </c:pt>
                <c:pt idx="21639">
                  <c:v>-4.4780399999999998E-2</c:v>
                </c:pt>
                <c:pt idx="21640">
                  <c:v>-4.3905199999999998E-2</c:v>
                </c:pt>
                <c:pt idx="21641">
                  <c:v>-4.3005799999999997E-2</c:v>
                </c:pt>
                <c:pt idx="21642">
                  <c:v>-4.2084900000000001E-2</c:v>
                </c:pt>
                <c:pt idx="21643">
                  <c:v>-4.1145000000000001E-2</c:v>
                </c:pt>
                <c:pt idx="21644">
                  <c:v>-4.0188700000000001E-2</c:v>
                </c:pt>
                <c:pt idx="21645">
                  <c:v>-3.9218799999999998E-2</c:v>
                </c:pt>
                <c:pt idx="21646">
                  <c:v>-3.8238300000000003E-2</c:v>
                </c:pt>
                <c:pt idx="21647">
                  <c:v>-3.7250199999999997E-2</c:v>
                </c:pt>
                <c:pt idx="21648">
                  <c:v>-3.6257600000000001E-2</c:v>
                </c:pt>
                <c:pt idx="21649">
                  <c:v>-3.5263500000000003E-2</c:v>
                </c:pt>
                <c:pt idx="21650">
                  <c:v>-3.4270700000000001E-2</c:v>
                </c:pt>
                <c:pt idx="21651">
                  <c:v>-3.3281900000000003E-2</c:v>
                </c:pt>
                <c:pt idx="21652">
                  <c:v>-3.2299500000000002E-2</c:v>
                </c:pt>
                <c:pt idx="21653">
                  <c:v>-3.1325899999999997E-2</c:v>
                </c:pt>
                <c:pt idx="21654">
                  <c:v>-3.0363899999999999E-2</c:v>
                </c:pt>
                <c:pt idx="21655">
                  <c:v>-2.9416000000000001E-2</c:v>
                </c:pt>
                <c:pt idx="21656">
                  <c:v>-2.8484499999999999E-2</c:v>
                </c:pt>
                <c:pt idx="21657">
                  <c:v>-2.7571499999999999E-2</c:v>
                </c:pt>
                <c:pt idx="21658">
                  <c:v>-2.6679399999999999E-2</c:v>
                </c:pt>
                <c:pt idx="21659">
                  <c:v>-2.5810099999999999E-2</c:v>
                </c:pt>
                <c:pt idx="21660">
                  <c:v>-2.4965399999999999E-2</c:v>
                </c:pt>
                <c:pt idx="21661">
                  <c:v>-2.4147499999999999E-2</c:v>
                </c:pt>
                <c:pt idx="21662">
                  <c:v>-2.3358899999999998E-2</c:v>
                </c:pt>
                <c:pt idx="21663">
                  <c:v>-2.2601400000000001E-2</c:v>
                </c:pt>
                <c:pt idx="21664">
                  <c:v>-2.1876099999999999E-2</c:v>
                </c:pt>
                <c:pt idx="21665">
                  <c:v>-2.11843E-2</c:v>
                </c:pt>
                <c:pt idx="21666">
                  <c:v>-2.05276E-2</c:v>
                </c:pt>
                <c:pt idx="21667">
                  <c:v>-1.9907999999999999E-2</c:v>
                </c:pt>
                <c:pt idx="21668">
                  <c:v>-1.9327E-2</c:v>
                </c:pt>
                <c:pt idx="21669">
                  <c:v>-1.8785799999999998E-2</c:v>
                </c:pt>
                <c:pt idx="21670">
                  <c:v>-1.8285300000000001E-2</c:v>
                </c:pt>
                <c:pt idx="21671">
                  <c:v>-1.7826499999999999E-2</c:v>
                </c:pt>
                <c:pt idx="21672">
                  <c:v>-1.7410499999999999E-2</c:v>
                </c:pt>
                <c:pt idx="21673">
                  <c:v>-1.7037900000000002E-2</c:v>
                </c:pt>
                <c:pt idx="21674">
                  <c:v>-1.67081E-2</c:v>
                </c:pt>
                <c:pt idx="21675">
                  <c:v>-1.6421100000000001E-2</c:v>
                </c:pt>
                <c:pt idx="21676">
                  <c:v>-1.61777E-2</c:v>
                </c:pt>
                <c:pt idx="21677">
                  <c:v>-1.5979E-2</c:v>
                </c:pt>
                <c:pt idx="21678">
                  <c:v>-1.5825499999999999E-2</c:v>
                </c:pt>
                <c:pt idx="21679">
                  <c:v>-1.5717200000000001E-2</c:v>
                </c:pt>
                <c:pt idx="21680">
                  <c:v>-1.5653899999999998E-2</c:v>
                </c:pt>
                <c:pt idx="21681">
                  <c:v>-1.5635300000000001E-2</c:v>
                </c:pt>
                <c:pt idx="21682">
                  <c:v>-1.5661600000000001E-2</c:v>
                </c:pt>
                <c:pt idx="21683">
                  <c:v>-1.5732099999999999E-2</c:v>
                </c:pt>
                <c:pt idx="21684">
                  <c:v>-1.5841600000000001E-2</c:v>
                </c:pt>
                <c:pt idx="21685">
                  <c:v>-1.59854E-2</c:v>
                </c:pt>
                <c:pt idx="21686">
                  <c:v>-1.6167899999999999E-2</c:v>
                </c:pt>
                <c:pt idx="21687">
                  <c:v>-1.6391599999999999E-2</c:v>
                </c:pt>
                <c:pt idx="21688">
                  <c:v>-1.6652299999999998E-2</c:v>
                </c:pt>
                <c:pt idx="21689">
                  <c:v>-1.69477E-2</c:v>
                </c:pt>
                <c:pt idx="21690">
                  <c:v>-1.72783E-2</c:v>
                </c:pt>
                <c:pt idx="21691">
                  <c:v>-1.7643699999999998E-2</c:v>
                </c:pt>
                <c:pt idx="21692">
                  <c:v>-1.8041999999999999E-2</c:v>
                </c:pt>
                <c:pt idx="21693">
                  <c:v>-1.8470799999999999E-2</c:v>
                </c:pt>
                <c:pt idx="21694">
                  <c:v>-1.89275E-2</c:v>
                </c:pt>
                <c:pt idx="21695">
                  <c:v>-1.941E-2</c:v>
                </c:pt>
                <c:pt idx="21696">
                  <c:v>-1.99165E-2</c:v>
                </c:pt>
                <c:pt idx="21697">
                  <c:v>-2.04452E-2</c:v>
                </c:pt>
                <c:pt idx="21698">
                  <c:v>-2.09944E-2</c:v>
                </c:pt>
                <c:pt idx="21699">
                  <c:v>-2.15623E-2</c:v>
                </c:pt>
                <c:pt idx="21700">
                  <c:v>-2.2147400000000001E-2</c:v>
                </c:pt>
                <c:pt idx="21701">
                  <c:v>-2.2747799999999999E-2</c:v>
                </c:pt>
                <c:pt idx="21702">
                  <c:v>-2.3361099999999999E-2</c:v>
                </c:pt>
                <c:pt idx="21703">
                  <c:v>-2.3985200000000002E-2</c:v>
                </c:pt>
                <c:pt idx="21704">
                  <c:v>-2.4617699999999999E-2</c:v>
                </c:pt>
                <c:pt idx="21705">
                  <c:v>-2.52556E-2</c:v>
                </c:pt>
                <c:pt idx="21706">
                  <c:v>-2.5896099999999998E-2</c:v>
                </c:pt>
                <c:pt idx="21707">
                  <c:v>-2.6536199999999999E-2</c:v>
                </c:pt>
                <c:pt idx="21708">
                  <c:v>-2.71735E-2</c:v>
                </c:pt>
                <c:pt idx="21709">
                  <c:v>-2.7805900000000001E-2</c:v>
                </c:pt>
                <c:pt idx="21710">
                  <c:v>-2.84307E-2</c:v>
                </c:pt>
                <c:pt idx="21711">
                  <c:v>-2.90452E-2</c:v>
                </c:pt>
                <c:pt idx="21712">
                  <c:v>-2.9647099999999999E-2</c:v>
                </c:pt>
                <c:pt idx="21713">
                  <c:v>-3.0233900000000001E-2</c:v>
                </c:pt>
                <c:pt idx="21714">
                  <c:v>-3.0803000000000001E-2</c:v>
                </c:pt>
                <c:pt idx="21715">
                  <c:v>-3.1351299999999999E-2</c:v>
                </c:pt>
                <c:pt idx="21716">
                  <c:v>-3.1875599999999997E-2</c:v>
                </c:pt>
                <c:pt idx="21717">
                  <c:v>-3.2373300000000001E-2</c:v>
                </c:pt>
                <c:pt idx="21718">
                  <c:v>-3.2842099999999999E-2</c:v>
                </c:pt>
                <c:pt idx="21719">
                  <c:v>-3.3279299999999998E-2</c:v>
                </c:pt>
                <c:pt idx="21720">
                  <c:v>-3.36826E-2</c:v>
                </c:pt>
                <c:pt idx="21721">
                  <c:v>-3.4049500000000003E-2</c:v>
                </c:pt>
                <c:pt idx="21722">
                  <c:v>-3.4377699999999997E-2</c:v>
                </c:pt>
                <c:pt idx="21723">
                  <c:v>-3.4664899999999998E-2</c:v>
                </c:pt>
                <c:pt idx="21724">
                  <c:v>-3.4909000000000003E-2</c:v>
                </c:pt>
                <c:pt idx="21725">
                  <c:v>-3.5108199999999999E-2</c:v>
                </c:pt>
                <c:pt idx="21726">
                  <c:v>-3.5260199999999998E-2</c:v>
                </c:pt>
                <c:pt idx="21727">
                  <c:v>-3.53628E-2</c:v>
                </c:pt>
                <c:pt idx="21728">
                  <c:v>-3.5414000000000001E-2</c:v>
                </c:pt>
                <c:pt idx="21729">
                  <c:v>-3.5412800000000001E-2</c:v>
                </c:pt>
                <c:pt idx="21730">
                  <c:v>-3.5358100000000003E-2</c:v>
                </c:pt>
                <c:pt idx="21731">
                  <c:v>-3.5248700000000001E-2</c:v>
                </c:pt>
                <c:pt idx="21732">
                  <c:v>-3.50829E-2</c:v>
                </c:pt>
                <c:pt idx="21733">
                  <c:v>-3.4859300000000003E-2</c:v>
                </c:pt>
                <c:pt idx="21734">
                  <c:v>-3.45764E-2</c:v>
                </c:pt>
                <c:pt idx="21735">
                  <c:v>-3.4233E-2</c:v>
                </c:pt>
                <c:pt idx="21736">
                  <c:v>-3.3827999999999997E-2</c:v>
                </c:pt>
                <c:pt idx="21737">
                  <c:v>-3.3360399999999998E-2</c:v>
                </c:pt>
                <c:pt idx="21738">
                  <c:v>-3.2829900000000002E-2</c:v>
                </c:pt>
                <c:pt idx="21739">
                  <c:v>-3.2236399999999998E-2</c:v>
                </c:pt>
                <c:pt idx="21740">
                  <c:v>-3.1579599999999999E-2</c:v>
                </c:pt>
                <c:pt idx="21741">
                  <c:v>-3.08591E-2</c:v>
                </c:pt>
                <c:pt idx="21742">
                  <c:v>-3.0074400000000001E-2</c:v>
                </c:pt>
                <c:pt idx="21743">
                  <c:v>-2.92251E-2</c:v>
                </c:pt>
                <c:pt idx="21744">
                  <c:v>-2.83109E-2</c:v>
                </c:pt>
                <c:pt idx="21745">
                  <c:v>-2.7332700000000001E-2</c:v>
                </c:pt>
                <c:pt idx="21746">
                  <c:v>-2.6289E-2</c:v>
                </c:pt>
                <c:pt idx="21747">
                  <c:v>-2.5173999999999998E-2</c:v>
                </c:pt>
                <c:pt idx="21748">
                  <c:v>-2.3989199999999999E-2</c:v>
                </c:pt>
                <c:pt idx="21749">
                  <c:v>-2.2743200000000002E-2</c:v>
                </c:pt>
                <c:pt idx="21750">
                  <c:v>-2.1437000000000001E-2</c:v>
                </c:pt>
                <c:pt idx="21751">
                  <c:v>-2.0066899999999999E-2</c:v>
                </c:pt>
                <c:pt idx="21752">
                  <c:v>-1.8634499999999998E-2</c:v>
                </c:pt>
                <c:pt idx="21753">
                  <c:v>-1.7142899999999999E-2</c:v>
                </c:pt>
                <c:pt idx="21754">
                  <c:v>-1.55938E-2</c:v>
                </c:pt>
                <c:pt idx="21755">
                  <c:v>-1.39886E-2</c:v>
                </c:pt>
                <c:pt idx="21756">
                  <c:v>-1.23286E-2</c:v>
                </c:pt>
                <c:pt idx="21757">
                  <c:v>-1.06157E-2</c:v>
                </c:pt>
                <c:pt idx="21758" formatCode="0.00E+00">
                  <c:v>-8.8516299999999992E-3</c:v>
                </c:pt>
                <c:pt idx="21759" formatCode="0.00E+00">
                  <c:v>-7.0380499999999997E-3</c:v>
                </c:pt>
                <c:pt idx="21760" formatCode="0.00E+00">
                  <c:v>-5.1771100000000004E-3</c:v>
                </c:pt>
                <c:pt idx="21761" formatCode="0.00E+00">
                  <c:v>-3.2717499999999999E-3</c:v>
                </c:pt>
                <c:pt idx="21762" formatCode="0.00E+00">
                  <c:v>-1.32526E-3</c:v>
                </c:pt>
                <c:pt idx="21763" formatCode="0.00E+00">
                  <c:v>6.5908299999999998E-4</c:v>
                </c:pt>
                <c:pt idx="21764" formatCode="0.00E+00">
                  <c:v>2.6783200000000001E-3</c:v>
                </c:pt>
                <c:pt idx="21765" formatCode="0.00E+00">
                  <c:v>4.72982E-3</c:v>
                </c:pt>
                <c:pt idx="21766" formatCode="0.00E+00">
                  <c:v>6.8110100000000002E-3</c:v>
                </c:pt>
                <c:pt idx="21767" formatCode="0.00E+00">
                  <c:v>8.9194200000000008E-3</c:v>
                </c:pt>
                <c:pt idx="21768">
                  <c:v>1.1052599999999999E-2</c:v>
                </c:pt>
                <c:pt idx="21769">
                  <c:v>1.32078E-2</c:v>
                </c:pt>
                <c:pt idx="21770">
                  <c:v>1.5381799999999999E-2</c:v>
                </c:pt>
                <c:pt idx="21771">
                  <c:v>1.7571199999999999E-2</c:v>
                </c:pt>
                <c:pt idx="21772">
                  <c:v>1.97728E-2</c:v>
                </c:pt>
                <c:pt idx="21773">
                  <c:v>2.19834E-2</c:v>
                </c:pt>
                <c:pt idx="21774">
                  <c:v>2.4199999999999999E-2</c:v>
                </c:pt>
                <c:pt idx="21775">
                  <c:v>2.6419499999999999E-2</c:v>
                </c:pt>
                <c:pt idx="21776">
                  <c:v>2.86386E-2</c:v>
                </c:pt>
                <c:pt idx="21777">
                  <c:v>3.0853800000000001E-2</c:v>
                </c:pt>
                <c:pt idx="21778">
                  <c:v>3.30622E-2</c:v>
                </c:pt>
                <c:pt idx="21779">
                  <c:v>3.5260699999999999E-2</c:v>
                </c:pt>
                <c:pt idx="21780">
                  <c:v>3.7445699999999998E-2</c:v>
                </c:pt>
                <c:pt idx="21781">
                  <c:v>3.9613299999999997E-2</c:v>
                </c:pt>
                <c:pt idx="21782">
                  <c:v>4.1759299999999999E-2</c:v>
                </c:pt>
                <c:pt idx="21783">
                  <c:v>4.3879899999999999E-2</c:v>
                </c:pt>
                <c:pt idx="21784">
                  <c:v>4.5971199999999997E-2</c:v>
                </c:pt>
                <c:pt idx="21785">
                  <c:v>4.8029799999999997E-2</c:v>
                </c:pt>
                <c:pt idx="21786">
                  <c:v>5.0051999999999999E-2</c:v>
                </c:pt>
                <c:pt idx="21787">
                  <c:v>5.2034400000000001E-2</c:v>
                </c:pt>
                <c:pt idx="21788">
                  <c:v>5.3973500000000001E-2</c:v>
                </c:pt>
                <c:pt idx="21789">
                  <c:v>5.5866199999999998E-2</c:v>
                </c:pt>
                <c:pt idx="21790">
                  <c:v>5.77089E-2</c:v>
                </c:pt>
                <c:pt idx="21791">
                  <c:v>5.94984E-2</c:v>
                </c:pt>
                <c:pt idx="21792">
                  <c:v>6.12312E-2</c:v>
                </c:pt>
                <c:pt idx="21793">
                  <c:v>6.2904100000000004E-2</c:v>
                </c:pt>
                <c:pt idx="21794">
                  <c:v>6.4514100000000005E-2</c:v>
                </c:pt>
                <c:pt idx="21795">
                  <c:v>6.6058500000000006E-2</c:v>
                </c:pt>
                <c:pt idx="21796">
                  <c:v>6.75346E-2</c:v>
                </c:pt>
                <c:pt idx="21797">
                  <c:v>6.8940000000000001E-2</c:v>
                </c:pt>
                <c:pt idx="21798">
                  <c:v>7.0271500000000001E-2</c:v>
                </c:pt>
                <c:pt idx="21799">
                  <c:v>7.1526199999999998E-2</c:v>
                </c:pt>
                <c:pt idx="21800">
                  <c:v>7.2700799999999996E-2</c:v>
                </c:pt>
                <c:pt idx="21801">
                  <c:v>7.3792499999999997E-2</c:v>
                </c:pt>
                <c:pt idx="21802">
                  <c:v>7.4799000000000004E-2</c:v>
                </c:pt>
                <c:pt idx="21803">
                  <c:v>7.5717800000000002E-2</c:v>
                </c:pt>
                <c:pt idx="21804">
                  <c:v>7.6546900000000001E-2</c:v>
                </c:pt>
                <c:pt idx="21805">
                  <c:v>7.72843E-2</c:v>
                </c:pt>
                <c:pt idx="21806">
                  <c:v>7.7928300000000006E-2</c:v>
                </c:pt>
                <c:pt idx="21807">
                  <c:v>7.8477500000000006E-2</c:v>
                </c:pt>
                <c:pt idx="21808">
                  <c:v>7.8930399999999998E-2</c:v>
                </c:pt>
                <c:pt idx="21809">
                  <c:v>7.9285300000000003E-2</c:v>
                </c:pt>
                <c:pt idx="21810">
                  <c:v>7.9540399999999997E-2</c:v>
                </c:pt>
                <c:pt idx="21811">
                  <c:v>7.9694000000000001E-2</c:v>
                </c:pt>
                <c:pt idx="21812">
                  <c:v>7.9745099999999999E-2</c:v>
                </c:pt>
                <c:pt idx="21813">
                  <c:v>7.9693299999999995E-2</c:v>
                </c:pt>
                <c:pt idx="21814">
                  <c:v>7.9538800000000007E-2</c:v>
                </c:pt>
                <c:pt idx="21815">
                  <c:v>7.9280600000000007E-2</c:v>
                </c:pt>
                <c:pt idx="21816">
                  <c:v>7.8917899999999999E-2</c:v>
                </c:pt>
                <c:pt idx="21817">
                  <c:v>7.8450000000000006E-2</c:v>
                </c:pt>
                <c:pt idx="21818">
                  <c:v>7.7876500000000001E-2</c:v>
                </c:pt>
                <c:pt idx="21819">
                  <c:v>7.7197299999999996E-2</c:v>
                </c:pt>
                <c:pt idx="21820">
                  <c:v>7.6412300000000002E-2</c:v>
                </c:pt>
                <c:pt idx="21821">
                  <c:v>7.5522699999999998E-2</c:v>
                </c:pt>
                <c:pt idx="21822">
                  <c:v>7.4529399999999996E-2</c:v>
                </c:pt>
                <c:pt idx="21823">
                  <c:v>7.3432899999999995E-2</c:v>
                </c:pt>
                <c:pt idx="21824">
                  <c:v>7.2233099999999995E-2</c:v>
                </c:pt>
                <c:pt idx="21825">
                  <c:v>7.0930400000000005E-2</c:v>
                </c:pt>
                <c:pt idx="21826">
                  <c:v>6.9525799999999999E-2</c:v>
                </c:pt>
                <c:pt idx="21827">
                  <c:v>6.8020600000000001E-2</c:v>
                </c:pt>
                <c:pt idx="21828">
                  <c:v>6.6416900000000001E-2</c:v>
                </c:pt>
                <c:pt idx="21829">
                  <c:v>6.4716499999999996E-2</c:v>
                </c:pt>
                <c:pt idx="21830">
                  <c:v>6.2921299999999999E-2</c:v>
                </c:pt>
                <c:pt idx="21831">
                  <c:v>6.1033499999999997E-2</c:v>
                </c:pt>
                <c:pt idx="21832">
                  <c:v>5.9055099999999999E-2</c:v>
                </c:pt>
                <c:pt idx="21833">
                  <c:v>5.6987900000000001E-2</c:v>
                </c:pt>
                <c:pt idx="21834">
                  <c:v>5.48342E-2</c:v>
                </c:pt>
                <c:pt idx="21835">
                  <c:v>5.25961E-2</c:v>
                </c:pt>
                <c:pt idx="21836">
                  <c:v>5.02762E-2</c:v>
                </c:pt>
                <c:pt idx="21837">
                  <c:v>4.7877400000000001E-2</c:v>
                </c:pt>
                <c:pt idx="21838">
                  <c:v>4.5402999999999999E-2</c:v>
                </c:pt>
                <c:pt idx="21839">
                  <c:v>4.2855900000000002E-2</c:v>
                </c:pt>
                <c:pt idx="21840">
                  <c:v>4.0239499999999997E-2</c:v>
                </c:pt>
                <c:pt idx="21841">
                  <c:v>3.7557199999999999E-2</c:v>
                </c:pt>
                <c:pt idx="21842">
                  <c:v>3.4812599999999999E-2</c:v>
                </c:pt>
                <c:pt idx="21843">
                  <c:v>3.20089E-2</c:v>
                </c:pt>
                <c:pt idx="21844">
                  <c:v>2.91493E-2</c:v>
                </c:pt>
                <c:pt idx="21845">
                  <c:v>2.6237300000000002E-2</c:v>
                </c:pt>
                <c:pt idx="21846">
                  <c:v>2.32768E-2</c:v>
                </c:pt>
                <c:pt idx="21847">
                  <c:v>2.0271600000000001E-2</c:v>
                </c:pt>
                <c:pt idx="21848">
                  <c:v>1.72257E-2</c:v>
                </c:pt>
                <c:pt idx="21849">
                  <c:v>1.4142999999999999E-2</c:v>
                </c:pt>
                <c:pt idx="21850">
                  <c:v>1.10276E-2</c:v>
                </c:pt>
                <c:pt idx="21851" formatCode="0.00E+00">
                  <c:v>7.8840999999999998E-3</c:v>
                </c:pt>
                <c:pt idx="21852" formatCode="0.00E+00">
                  <c:v>4.7168000000000002E-3</c:v>
                </c:pt>
                <c:pt idx="21853" formatCode="0.00E+00">
                  <c:v>1.52973E-3</c:v>
                </c:pt>
                <c:pt idx="21854" formatCode="0.00E+00">
                  <c:v>-1.67311E-3</c:v>
                </c:pt>
                <c:pt idx="21855" formatCode="0.00E+00">
                  <c:v>-4.8874000000000001E-3</c:v>
                </c:pt>
                <c:pt idx="21856" formatCode="0.00E+00">
                  <c:v>-8.1085500000000008E-3</c:v>
                </c:pt>
                <c:pt idx="21857">
                  <c:v>-1.1331900000000001E-2</c:v>
                </c:pt>
                <c:pt idx="21858">
                  <c:v>-1.4553E-2</c:v>
                </c:pt>
                <c:pt idx="21859">
                  <c:v>-1.77673E-2</c:v>
                </c:pt>
                <c:pt idx="21860">
                  <c:v>-2.0970599999999999E-2</c:v>
                </c:pt>
                <c:pt idx="21861">
                  <c:v>-2.4158499999999999E-2</c:v>
                </c:pt>
                <c:pt idx="21862">
                  <c:v>-2.7326699999999999E-2</c:v>
                </c:pt>
                <c:pt idx="21863">
                  <c:v>-3.0470899999999999E-2</c:v>
                </c:pt>
                <c:pt idx="21864">
                  <c:v>-3.35868E-2</c:v>
                </c:pt>
                <c:pt idx="21865">
                  <c:v>-3.66702E-2</c:v>
                </c:pt>
                <c:pt idx="21866">
                  <c:v>-3.9716700000000001E-2</c:v>
                </c:pt>
                <c:pt idx="21867">
                  <c:v>-4.2722000000000003E-2</c:v>
                </c:pt>
                <c:pt idx="21868">
                  <c:v>-4.5681600000000003E-2</c:v>
                </c:pt>
                <c:pt idx="21869">
                  <c:v>-4.85914E-2</c:v>
                </c:pt>
                <c:pt idx="21870">
                  <c:v>-5.1447100000000003E-2</c:v>
                </c:pt>
                <c:pt idx="21871">
                  <c:v>-5.4244599999999997E-2</c:v>
                </c:pt>
                <c:pt idx="21872">
                  <c:v>-5.6980299999999998E-2</c:v>
                </c:pt>
                <c:pt idx="21873">
                  <c:v>-5.9650599999999998E-2</c:v>
                </c:pt>
                <c:pt idx="21874">
                  <c:v>-6.2251800000000003E-2</c:v>
                </c:pt>
                <c:pt idx="21875">
                  <c:v>-6.4780500000000005E-2</c:v>
                </c:pt>
                <c:pt idx="21876">
                  <c:v>-6.7233100000000004E-2</c:v>
                </c:pt>
                <c:pt idx="21877">
                  <c:v>-6.9606399999999999E-2</c:v>
                </c:pt>
                <c:pt idx="21878">
                  <c:v>-7.1897100000000005E-2</c:v>
                </c:pt>
                <c:pt idx="21879">
                  <c:v>-7.4102000000000001E-2</c:v>
                </c:pt>
                <c:pt idx="21880">
                  <c:v>-7.62182E-2</c:v>
                </c:pt>
                <c:pt idx="21881">
                  <c:v>-7.8242900000000004E-2</c:v>
                </c:pt>
                <c:pt idx="21882">
                  <c:v>-8.0172999999999994E-2</c:v>
                </c:pt>
                <c:pt idx="21883">
                  <c:v>-8.2005999999999996E-2</c:v>
                </c:pt>
                <c:pt idx="21884">
                  <c:v>-8.3738999999999994E-2</c:v>
                </c:pt>
                <c:pt idx="21885">
                  <c:v>-8.5369799999999996E-2</c:v>
                </c:pt>
                <c:pt idx="21886">
                  <c:v>-8.6896000000000001E-2</c:v>
                </c:pt>
                <c:pt idx="21887">
                  <c:v>-8.8315599999999994E-2</c:v>
                </c:pt>
                <c:pt idx="21888">
                  <c:v>-8.9626800000000006E-2</c:v>
                </c:pt>
                <c:pt idx="21889">
                  <c:v>-9.0828000000000006E-2</c:v>
                </c:pt>
                <c:pt idx="21890">
                  <c:v>-9.1917499999999999E-2</c:v>
                </c:pt>
                <c:pt idx="21891">
                  <c:v>-9.2893799999999999E-2</c:v>
                </c:pt>
                <c:pt idx="21892">
                  <c:v>-9.3755500000000006E-2</c:v>
                </c:pt>
                <c:pt idx="21893">
                  <c:v>-9.4501500000000002E-2</c:v>
                </c:pt>
                <c:pt idx="21894">
                  <c:v>-9.5130699999999999E-2</c:v>
                </c:pt>
                <c:pt idx="21895">
                  <c:v>-9.5642400000000002E-2</c:v>
                </c:pt>
                <c:pt idx="21896">
                  <c:v>-9.6035899999999993E-2</c:v>
                </c:pt>
                <c:pt idx="21897">
                  <c:v>-9.6310900000000005E-2</c:v>
                </c:pt>
                <c:pt idx="21898">
                  <c:v>-9.6467300000000006E-2</c:v>
                </c:pt>
                <c:pt idx="21899">
                  <c:v>-9.6505300000000002E-2</c:v>
                </c:pt>
                <c:pt idx="21900">
                  <c:v>-9.6424700000000002E-2</c:v>
                </c:pt>
                <c:pt idx="21901">
                  <c:v>-9.62258E-2</c:v>
                </c:pt>
                <c:pt idx="21902">
                  <c:v>-9.5908999999999994E-2</c:v>
                </c:pt>
                <c:pt idx="21903">
                  <c:v>-9.5474900000000001E-2</c:v>
                </c:pt>
                <c:pt idx="21904">
                  <c:v>-9.4924499999999995E-2</c:v>
                </c:pt>
                <c:pt idx="21905">
                  <c:v>-9.4258800000000004E-2</c:v>
                </c:pt>
                <c:pt idx="21906">
                  <c:v>-9.3479000000000007E-2</c:v>
                </c:pt>
                <c:pt idx="21907">
                  <c:v>-9.2586600000000005E-2</c:v>
                </c:pt>
                <c:pt idx="21908">
                  <c:v>-9.1582999999999998E-2</c:v>
                </c:pt>
                <c:pt idx="21909">
                  <c:v>-9.0469999999999995E-2</c:v>
                </c:pt>
                <c:pt idx="21910">
                  <c:v>-8.9248999999999995E-2</c:v>
                </c:pt>
                <c:pt idx="21911">
                  <c:v>-8.7922200000000006E-2</c:v>
                </c:pt>
                <c:pt idx="21912">
                  <c:v>-8.6491700000000005E-2</c:v>
                </c:pt>
                <c:pt idx="21913">
                  <c:v>-8.4959599999999996E-2</c:v>
                </c:pt>
                <c:pt idx="21914">
                  <c:v>-8.3328100000000002E-2</c:v>
                </c:pt>
                <c:pt idx="21915">
                  <c:v>-8.15998E-2</c:v>
                </c:pt>
                <c:pt idx="21916">
                  <c:v>-7.9777500000000001E-2</c:v>
                </c:pt>
                <c:pt idx="21917">
                  <c:v>-7.7864100000000006E-2</c:v>
                </c:pt>
                <c:pt idx="21918">
                  <c:v>-7.5862399999999997E-2</c:v>
                </c:pt>
                <c:pt idx="21919">
                  <c:v>-7.3775300000000002E-2</c:v>
                </c:pt>
                <c:pt idx="21920">
                  <c:v>-7.1606000000000003E-2</c:v>
                </c:pt>
                <c:pt idx="21921">
                  <c:v>-6.93579E-2</c:v>
                </c:pt>
                <c:pt idx="21922">
                  <c:v>-6.7034300000000005E-2</c:v>
                </c:pt>
                <c:pt idx="21923">
                  <c:v>-6.4638699999999993E-2</c:v>
                </c:pt>
                <c:pt idx="21924">
                  <c:v>-6.2174800000000002E-2</c:v>
                </c:pt>
                <c:pt idx="21925">
                  <c:v>-5.9646200000000003E-2</c:v>
                </c:pt>
                <c:pt idx="21926">
                  <c:v>-5.7056799999999998E-2</c:v>
                </c:pt>
                <c:pt idx="21927">
                  <c:v>-5.4410500000000001E-2</c:v>
                </c:pt>
                <c:pt idx="21928">
                  <c:v>-5.1711E-2</c:v>
                </c:pt>
                <c:pt idx="21929">
                  <c:v>-4.8962400000000003E-2</c:v>
                </c:pt>
                <c:pt idx="21930">
                  <c:v>-4.61687E-2</c:v>
                </c:pt>
                <c:pt idx="21931">
                  <c:v>-4.3333700000000003E-2</c:v>
                </c:pt>
                <c:pt idx="21932">
                  <c:v>-4.0461400000000002E-2</c:v>
                </c:pt>
                <c:pt idx="21933">
                  <c:v>-3.7556199999999998E-2</c:v>
                </c:pt>
                <c:pt idx="21934">
                  <c:v>-3.4622300000000002E-2</c:v>
                </c:pt>
                <c:pt idx="21935">
                  <c:v>-3.1663700000000003E-2</c:v>
                </c:pt>
                <c:pt idx="21936">
                  <c:v>-2.8684899999999999E-2</c:v>
                </c:pt>
                <c:pt idx="21937">
                  <c:v>-2.56901E-2</c:v>
                </c:pt>
                <c:pt idx="21938">
                  <c:v>-2.2683499999999999E-2</c:v>
                </c:pt>
                <c:pt idx="21939">
                  <c:v>-1.9669599999999999E-2</c:v>
                </c:pt>
                <c:pt idx="21940">
                  <c:v>-1.6652400000000001E-2</c:v>
                </c:pt>
                <c:pt idx="21941">
                  <c:v>-1.3636300000000001E-2</c:v>
                </c:pt>
                <c:pt idx="21942">
                  <c:v>-1.06255E-2</c:v>
                </c:pt>
                <c:pt idx="21943" formatCode="0.00E+00">
                  <c:v>-7.62409E-3</c:v>
                </c:pt>
                <c:pt idx="21944" formatCode="0.00E+00">
                  <c:v>-4.6363100000000003E-3</c:v>
                </c:pt>
                <c:pt idx="21945" formatCode="0.00E+00">
                  <c:v>-1.66625E-3</c:v>
                </c:pt>
                <c:pt idx="21946" formatCode="0.00E+00">
                  <c:v>1.2820399999999999E-3</c:v>
                </c:pt>
                <c:pt idx="21947" formatCode="0.00E+00">
                  <c:v>4.2045800000000003E-3</c:v>
                </c:pt>
                <c:pt idx="21948" formatCode="0.00E+00">
                  <c:v>7.0974799999999998E-3</c:v>
                </c:pt>
                <c:pt idx="21949" formatCode="0.00E+00">
                  <c:v>9.9569299999999993E-3</c:v>
                </c:pt>
                <c:pt idx="21950">
                  <c:v>1.27791E-2</c:v>
                </c:pt>
                <c:pt idx="21951">
                  <c:v>1.55601E-2</c:v>
                </c:pt>
                <c:pt idx="21952">
                  <c:v>1.82965E-2</c:v>
                </c:pt>
                <c:pt idx="21953">
                  <c:v>2.0984699999999998E-2</c:v>
                </c:pt>
                <c:pt idx="21954">
                  <c:v>2.36215E-2</c:v>
                </c:pt>
                <c:pt idx="21955">
                  <c:v>2.6203299999999999E-2</c:v>
                </c:pt>
                <c:pt idx="21956">
                  <c:v>2.8727099999999998E-2</c:v>
                </c:pt>
                <c:pt idx="21957">
                  <c:v>3.1189600000000001E-2</c:v>
                </c:pt>
                <c:pt idx="21958">
                  <c:v>3.3587899999999997E-2</c:v>
                </c:pt>
                <c:pt idx="21959">
                  <c:v>3.5919100000000002E-2</c:v>
                </c:pt>
                <c:pt idx="21960">
                  <c:v>3.8180400000000003E-2</c:v>
                </c:pt>
                <c:pt idx="21961">
                  <c:v>4.0369000000000002E-2</c:v>
                </c:pt>
                <c:pt idx="21962">
                  <c:v>4.2482499999999999E-2</c:v>
                </c:pt>
                <c:pt idx="21963">
                  <c:v>4.4518599999999998E-2</c:v>
                </c:pt>
                <c:pt idx="21964">
                  <c:v>4.6475099999999998E-2</c:v>
                </c:pt>
                <c:pt idx="21965">
                  <c:v>4.8349799999999998E-2</c:v>
                </c:pt>
                <c:pt idx="21966">
                  <c:v>5.0140999999999998E-2</c:v>
                </c:pt>
                <c:pt idx="21967">
                  <c:v>5.1846700000000003E-2</c:v>
                </c:pt>
                <c:pt idx="21968">
                  <c:v>5.34653E-2</c:v>
                </c:pt>
                <c:pt idx="21969">
                  <c:v>5.4995200000000001E-2</c:v>
                </c:pt>
                <c:pt idx="21970">
                  <c:v>5.6435100000000002E-2</c:v>
                </c:pt>
                <c:pt idx="21971">
                  <c:v>5.77837E-2</c:v>
                </c:pt>
                <c:pt idx="21972">
                  <c:v>5.9039899999999999E-2</c:v>
                </c:pt>
                <c:pt idx="21973">
                  <c:v>6.0203E-2</c:v>
                </c:pt>
                <c:pt idx="21974">
                  <c:v>6.1272E-2</c:v>
                </c:pt>
                <c:pt idx="21975">
                  <c:v>6.22464E-2</c:v>
                </c:pt>
                <c:pt idx="21976">
                  <c:v>6.3125700000000007E-2</c:v>
                </c:pt>
                <c:pt idx="21977">
                  <c:v>6.3909800000000003E-2</c:v>
                </c:pt>
                <c:pt idx="21978">
                  <c:v>6.45984E-2</c:v>
                </c:pt>
                <c:pt idx="21979">
                  <c:v>6.5191600000000002E-2</c:v>
                </c:pt>
                <c:pt idx="21980">
                  <c:v>6.5689700000000004E-2</c:v>
                </c:pt>
                <c:pt idx="21981">
                  <c:v>6.6092999999999999E-2</c:v>
                </c:pt>
                <c:pt idx="21982">
                  <c:v>6.64019E-2</c:v>
                </c:pt>
                <c:pt idx="21983">
                  <c:v>6.6617200000000001E-2</c:v>
                </c:pt>
                <c:pt idx="21984">
                  <c:v>6.6739599999999996E-2</c:v>
                </c:pt>
                <c:pt idx="21985">
                  <c:v>6.6770099999999999E-2</c:v>
                </c:pt>
                <c:pt idx="21986">
                  <c:v>6.67098E-2</c:v>
                </c:pt>
                <c:pt idx="21987">
                  <c:v>6.6559999999999994E-2</c:v>
                </c:pt>
                <c:pt idx="21988">
                  <c:v>6.6321900000000003E-2</c:v>
                </c:pt>
                <c:pt idx="21989">
                  <c:v>6.5997E-2</c:v>
                </c:pt>
                <c:pt idx="21990">
                  <c:v>6.5586900000000004E-2</c:v>
                </c:pt>
                <c:pt idx="21991">
                  <c:v>6.5093499999999999E-2</c:v>
                </c:pt>
                <c:pt idx="21992">
                  <c:v>6.4518599999999995E-2</c:v>
                </c:pt>
                <c:pt idx="21993">
                  <c:v>6.3864199999999996E-2</c:v>
                </c:pt>
                <c:pt idx="21994">
                  <c:v>6.3132400000000005E-2</c:v>
                </c:pt>
                <c:pt idx="21995">
                  <c:v>6.2325600000000002E-2</c:v>
                </c:pt>
                <c:pt idx="21996">
                  <c:v>6.1445800000000002E-2</c:v>
                </c:pt>
                <c:pt idx="21997">
                  <c:v>6.0495599999999997E-2</c:v>
                </c:pt>
                <c:pt idx="21998">
                  <c:v>5.9477299999999997E-2</c:v>
                </c:pt>
                <c:pt idx="21999">
                  <c:v>5.8393599999999997E-2</c:v>
                </c:pt>
                <c:pt idx="22000">
                  <c:v>5.7247199999999998E-2</c:v>
                </c:pt>
                <c:pt idx="22001">
                  <c:v>5.6040899999999998E-2</c:v>
                </c:pt>
                <c:pt idx="22002">
                  <c:v>5.4777600000000003E-2</c:v>
                </c:pt>
                <c:pt idx="22003">
                  <c:v>5.3460199999999999E-2</c:v>
                </c:pt>
                <c:pt idx="22004">
                  <c:v>5.2091499999999999E-2</c:v>
                </c:pt>
                <c:pt idx="22005">
                  <c:v>5.0674799999999999E-2</c:v>
                </c:pt>
                <c:pt idx="22006">
                  <c:v>4.9213199999999999E-2</c:v>
                </c:pt>
                <c:pt idx="22007">
                  <c:v>4.7709700000000001E-2</c:v>
                </c:pt>
                <c:pt idx="22008">
                  <c:v>4.6167699999999999E-2</c:v>
                </c:pt>
                <c:pt idx="22009">
                  <c:v>4.4590200000000003E-2</c:v>
                </c:pt>
                <c:pt idx="22010">
                  <c:v>4.2980299999999999E-2</c:v>
                </c:pt>
                <c:pt idx="22011">
                  <c:v>4.13414E-2</c:v>
                </c:pt>
                <c:pt idx="22012">
                  <c:v>3.9676799999999998E-2</c:v>
                </c:pt>
                <c:pt idx="22013">
                  <c:v>3.7989700000000001E-2</c:v>
                </c:pt>
                <c:pt idx="22014">
                  <c:v>3.6283700000000002E-2</c:v>
                </c:pt>
                <c:pt idx="22015">
                  <c:v>3.4562000000000002E-2</c:v>
                </c:pt>
                <c:pt idx="22016">
                  <c:v>3.2828000000000003E-2</c:v>
                </c:pt>
                <c:pt idx="22017">
                  <c:v>3.1084799999999999E-2</c:v>
                </c:pt>
                <c:pt idx="22018">
                  <c:v>2.9335900000000002E-2</c:v>
                </c:pt>
                <c:pt idx="22019">
                  <c:v>2.7584299999999999E-2</c:v>
                </c:pt>
                <c:pt idx="22020">
                  <c:v>2.58333E-2</c:v>
                </c:pt>
                <c:pt idx="22021">
                  <c:v>2.4086099999999999E-2</c:v>
                </c:pt>
                <c:pt idx="22022">
                  <c:v>2.23456E-2</c:v>
                </c:pt>
                <c:pt idx="22023">
                  <c:v>2.0615100000000001E-2</c:v>
                </c:pt>
                <c:pt idx="22024">
                  <c:v>1.88977E-2</c:v>
                </c:pt>
                <c:pt idx="22025">
                  <c:v>1.7196400000000001E-2</c:v>
                </c:pt>
                <c:pt idx="22026">
                  <c:v>1.55143E-2</c:v>
                </c:pt>
                <c:pt idx="22027">
                  <c:v>1.3854200000000001E-2</c:v>
                </c:pt>
                <c:pt idx="22028">
                  <c:v>1.22189E-2</c:v>
                </c:pt>
                <c:pt idx="22029">
                  <c:v>1.0611199999999999E-2</c:v>
                </c:pt>
                <c:pt idx="22030" formatCode="0.00E+00">
                  <c:v>9.0334999999999999E-3</c:v>
                </c:pt>
                <c:pt idx="22031" formatCode="0.00E+00">
                  <c:v>7.4884799999999996E-3</c:v>
                </c:pt>
                <c:pt idx="22032" formatCode="0.00E+00">
                  <c:v>5.97855E-3</c:v>
                </c:pt>
                <c:pt idx="22033" formatCode="0.00E+00">
                  <c:v>4.50607E-3</c:v>
                </c:pt>
                <c:pt idx="22034" formatCode="0.00E+00">
                  <c:v>3.0732799999999998E-3</c:v>
                </c:pt>
                <c:pt idx="22035" formatCode="0.00E+00">
                  <c:v>1.68239E-3</c:v>
                </c:pt>
                <c:pt idx="22036" formatCode="0.00E+00">
                  <c:v>3.35464E-4</c:v>
                </c:pt>
                <c:pt idx="22037" formatCode="0.00E+00">
                  <c:v>-9.6557800000000003E-4</c:v>
                </c:pt>
                <c:pt idx="22038" formatCode="0.00E+00">
                  <c:v>-2.2189499999999999E-3</c:v>
                </c:pt>
                <c:pt idx="22039" formatCode="0.00E+00">
                  <c:v>-3.4229600000000001E-3</c:v>
                </c:pt>
                <c:pt idx="22040" formatCode="0.00E+00">
                  <c:v>-4.5760499999999999E-3</c:v>
                </c:pt>
                <c:pt idx="22041" formatCode="0.00E+00">
                  <c:v>-5.6766999999999998E-3</c:v>
                </c:pt>
                <c:pt idx="22042" formatCode="0.00E+00">
                  <c:v>-6.7234599999999997E-3</c:v>
                </c:pt>
                <c:pt idx="22043" formatCode="0.00E+00">
                  <c:v>-7.7149499999999999E-3</c:v>
                </c:pt>
                <c:pt idx="22044" formatCode="0.00E+00">
                  <c:v>-8.6500199999999996E-3</c:v>
                </c:pt>
                <c:pt idx="22045" formatCode="0.00E+00">
                  <c:v>-9.5276500000000004E-3</c:v>
                </c:pt>
                <c:pt idx="22046">
                  <c:v>-1.0347E-2</c:v>
                </c:pt>
                <c:pt idx="22047">
                  <c:v>-1.1107300000000001E-2</c:v>
                </c:pt>
                <c:pt idx="22048">
                  <c:v>-1.18079E-2</c:v>
                </c:pt>
                <c:pt idx="22049">
                  <c:v>-1.2448499999999999E-2</c:v>
                </c:pt>
                <c:pt idx="22050">
                  <c:v>-1.30288E-2</c:v>
                </c:pt>
                <c:pt idx="22051">
                  <c:v>-1.35487E-2</c:v>
                </c:pt>
                <c:pt idx="22052">
                  <c:v>-1.4008E-2</c:v>
                </c:pt>
                <c:pt idx="22053">
                  <c:v>-1.44069E-2</c:v>
                </c:pt>
                <c:pt idx="22054">
                  <c:v>-1.47452E-2</c:v>
                </c:pt>
                <c:pt idx="22055">
                  <c:v>-1.5023399999999999E-2</c:v>
                </c:pt>
                <c:pt idx="22056">
                  <c:v>-1.52418E-2</c:v>
                </c:pt>
                <c:pt idx="22057">
                  <c:v>-1.5400799999999999E-2</c:v>
                </c:pt>
                <c:pt idx="22058">
                  <c:v>-1.55011E-2</c:v>
                </c:pt>
                <c:pt idx="22059">
                  <c:v>-1.5543299999999999E-2</c:v>
                </c:pt>
                <c:pt idx="22060">
                  <c:v>-1.5528500000000001E-2</c:v>
                </c:pt>
                <c:pt idx="22061">
                  <c:v>-1.5457500000000001E-2</c:v>
                </c:pt>
                <c:pt idx="22062">
                  <c:v>-1.53315E-2</c:v>
                </c:pt>
                <c:pt idx="22063">
                  <c:v>-1.51518E-2</c:v>
                </c:pt>
                <c:pt idx="22064">
                  <c:v>-1.4919999999999999E-2</c:v>
                </c:pt>
                <c:pt idx="22065">
                  <c:v>-1.4637600000000001E-2</c:v>
                </c:pt>
                <c:pt idx="22066">
                  <c:v>-1.43061E-2</c:v>
                </c:pt>
                <c:pt idx="22067">
                  <c:v>-1.3926900000000001E-2</c:v>
                </c:pt>
                <c:pt idx="22068">
                  <c:v>-1.35017E-2</c:v>
                </c:pt>
                <c:pt idx="22069">
                  <c:v>-1.3032200000000001E-2</c:v>
                </c:pt>
                <c:pt idx="22070">
                  <c:v>-1.2520399999999999E-2</c:v>
                </c:pt>
                <c:pt idx="22071">
                  <c:v>-1.1968100000000001E-2</c:v>
                </c:pt>
                <c:pt idx="22072">
                  <c:v>-1.13775E-2</c:v>
                </c:pt>
                <c:pt idx="22073">
                  <c:v>-1.07507E-2</c:v>
                </c:pt>
                <c:pt idx="22074">
                  <c:v>-1.0089900000000001E-2</c:v>
                </c:pt>
                <c:pt idx="22075" formatCode="0.00E+00">
                  <c:v>-9.3975499999999993E-3</c:v>
                </c:pt>
                <c:pt idx="22076" formatCode="0.00E+00">
                  <c:v>-8.6757999999999991E-3</c:v>
                </c:pt>
                <c:pt idx="22077" formatCode="0.00E+00">
                  <c:v>-7.9270799999999995E-3</c:v>
                </c:pt>
                <c:pt idx="22078" formatCode="0.00E+00">
                  <c:v>-7.1538399999999999E-3</c:v>
                </c:pt>
                <c:pt idx="22079" formatCode="0.00E+00">
                  <c:v>-6.3585300000000003E-3</c:v>
                </c:pt>
                <c:pt idx="22080" formatCode="0.00E+00">
                  <c:v>-5.5436499999999998E-3</c:v>
                </c:pt>
                <c:pt idx="22081" formatCode="0.00E+00">
                  <c:v>-4.71172E-3</c:v>
                </c:pt>
                <c:pt idx="22082" formatCode="0.00E+00">
                  <c:v>-3.8652399999999998E-3</c:v>
                </c:pt>
                <c:pt idx="22083" formatCode="0.00E+00">
                  <c:v>-3.0068E-3</c:v>
                </c:pt>
                <c:pt idx="22084" formatCode="0.00E+00">
                  <c:v>-2.1391000000000001E-3</c:v>
                </c:pt>
                <c:pt idx="22085" formatCode="0.00E+00">
                  <c:v>-1.26472E-3</c:v>
                </c:pt>
                <c:pt idx="22086" formatCode="0.00E+00">
                  <c:v>-3.86206E-4</c:v>
                </c:pt>
                <c:pt idx="22087" formatCode="0.00E+00">
                  <c:v>4.9386700000000005E-4</c:v>
                </c:pt>
                <c:pt idx="22088" formatCode="0.00E+00">
                  <c:v>1.3728600000000001E-3</c:v>
                </c:pt>
                <c:pt idx="22089" formatCode="0.00E+00">
                  <c:v>2.2481200000000002E-3</c:v>
                </c:pt>
                <c:pt idx="22090" formatCode="0.00E+00">
                  <c:v>3.11707E-3</c:v>
                </c:pt>
                <c:pt idx="22091" formatCode="0.00E+00">
                  <c:v>3.9772000000000002E-3</c:v>
                </c:pt>
                <c:pt idx="22092" formatCode="0.00E+00">
                  <c:v>4.8259599999999998E-3</c:v>
                </c:pt>
                <c:pt idx="22093" formatCode="0.00E+00">
                  <c:v>5.6608600000000002E-3</c:v>
                </c:pt>
                <c:pt idx="22094" formatCode="0.00E+00">
                  <c:v>6.4794500000000003E-3</c:v>
                </c:pt>
                <c:pt idx="22095" formatCode="0.00E+00">
                  <c:v>7.2793900000000002E-3</c:v>
                </c:pt>
                <c:pt idx="22096" formatCode="0.00E+00">
                  <c:v>8.0583900000000003E-3</c:v>
                </c:pt>
                <c:pt idx="22097" formatCode="0.00E+00">
                  <c:v>8.8142399999999992E-3</c:v>
                </c:pt>
                <c:pt idx="22098" formatCode="0.00E+00">
                  <c:v>9.5447299999999995E-3</c:v>
                </c:pt>
                <c:pt idx="22099">
                  <c:v>1.02477E-2</c:v>
                </c:pt>
                <c:pt idx="22100">
                  <c:v>1.0920900000000001E-2</c:v>
                </c:pt>
                <c:pt idx="22101">
                  <c:v>1.15624E-2</c:v>
                </c:pt>
                <c:pt idx="22102">
                  <c:v>1.217E-2</c:v>
                </c:pt>
                <c:pt idx="22103">
                  <c:v>1.27419E-2</c:v>
                </c:pt>
                <c:pt idx="22104">
                  <c:v>1.3276100000000001E-2</c:v>
                </c:pt>
                <c:pt idx="22105">
                  <c:v>1.3770900000000001E-2</c:v>
                </c:pt>
                <c:pt idx="22106">
                  <c:v>1.4224499999999999E-2</c:v>
                </c:pt>
                <c:pt idx="22107">
                  <c:v>1.46354E-2</c:v>
                </c:pt>
                <c:pt idx="22108">
                  <c:v>1.50022E-2</c:v>
                </c:pt>
                <c:pt idx="22109">
                  <c:v>1.53235E-2</c:v>
                </c:pt>
                <c:pt idx="22110">
                  <c:v>1.55981E-2</c:v>
                </c:pt>
                <c:pt idx="22111">
                  <c:v>1.5824899999999999E-2</c:v>
                </c:pt>
                <c:pt idx="22112">
                  <c:v>1.6002700000000002E-2</c:v>
                </c:pt>
                <c:pt idx="22113">
                  <c:v>1.6130499999999999E-2</c:v>
                </c:pt>
                <c:pt idx="22114">
                  <c:v>1.6207200000000001E-2</c:v>
                </c:pt>
                <c:pt idx="22115">
                  <c:v>1.6232300000000002E-2</c:v>
                </c:pt>
                <c:pt idx="22116">
                  <c:v>1.6205199999999999E-2</c:v>
                </c:pt>
                <c:pt idx="22117">
                  <c:v>1.6125500000000001E-2</c:v>
                </c:pt>
                <c:pt idx="22118">
                  <c:v>1.5992900000000001E-2</c:v>
                </c:pt>
                <c:pt idx="22119">
                  <c:v>1.5807100000000001E-2</c:v>
                </c:pt>
                <c:pt idx="22120">
                  <c:v>1.55681E-2</c:v>
                </c:pt>
                <c:pt idx="22121">
                  <c:v>1.52759E-2</c:v>
                </c:pt>
                <c:pt idx="22122">
                  <c:v>1.49306E-2</c:v>
                </c:pt>
                <c:pt idx="22123">
                  <c:v>1.4532399999999999E-2</c:v>
                </c:pt>
                <c:pt idx="22124">
                  <c:v>1.40816E-2</c:v>
                </c:pt>
                <c:pt idx="22125">
                  <c:v>1.3578399999999999E-2</c:v>
                </c:pt>
                <c:pt idx="22126">
                  <c:v>1.3023399999999999E-2</c:v>
                </c:pt>
                <c:pt idx="22127">
                  <c:v>1.24169E-2</c:v>
                </c:pt>
                <c:pt idx="22128">
                  <c:v>1.17597E-2</c:v>
                </c:pt>
                <c:pt idx="22129">
                  <c:v>1.1052899999999999E-2</c:v>
                </c:pt>
                <c:pt idx="22130">
                  <c:v>1.02974E-2</c:v>
                </c:pt>
                <c:pt idx="22131" formatCode="0.00E+00">
                  <c:v>9.4946900000000001E-3</c:v>
                </c:pt>
                <c:pt idx="22132" formatCode="0.00E+00">
                  <c:v>8.6460900000000004E-3</c:v>
                </c:pt>
                <c:pt idx="22133" formatCode="0.00E+00">
                  <c:v>7.7530799999999999E-3</c:v>
                </c:pt>
                <c:pt idx="22134" formatCode="0.00E+00">
                  <c:v>6.8171000000000004E-3</c:v>
                </c:pt>
                <c:pt idx="22135" formatCode="0.00E+00">
                  <c:v>5.8397299999999996E-3</c:v>
                </c:pt>
                <c:pt idx="22136" formatCode="0.00E+00">
                  <c:v>4.8226600000000003E-3</c:v>
                </c:pt>
                <c:pt idx="22137" formatCode="0.00E+00">
                  <c:v>3.76765E-3</c:v>
                </c:pt>
                <c:pt idx="22138" formatCode="0.00E+00">
                  <c:v>2.6765299999999999E-3</c:v>
                </c:pt>
                <c:pt idx="22139" formatCode="0.00E+00">
                  <c:v>1.5511500000000001E-3</c:v>
                </c:pt>
                <c:pt idx="22140" formatCode="0.00E+00">
                  <c:v>3.9341300000000001E-4</c:v>
                </c:pt>
                <c:pt idx="22141" formatCode="0.00E+00">
                  <c:v>-7.9457099999999999E-4</c:v>
                </c:pt>
                <c:pt idx="22142" formatCode="0.00E+00">
                  <c:v>-2.0106199999999999E-3</c:v>
                </c:pt>
                <c:pt idx="22143" formatCode="0.00E+00">
                  <c:v>-3.2525000000000002E-3</c:v>
                </c:pt>
                <c:pt idx="22144" formatCode="0.00E+00">
                  <c:v>-4.5178400000000004E-3</c:v>
                </c:pt>
                <c:pt idx="22145" formatCode="0.00E+00">
                  <c:v>-5.80417E-3</c:v>
                </c:pt>
                <c:pt idx="22146" formatCode="0.00E+00">
                  <c:v>-7.1090299999999997E-3</c:v>
                </c:pt>
                <c:pt idx="22147" formatCode="0.00E+00">
                  <c:v>-8.4299400000000003E-3</c:v>
                </c:pt>
                <c:pt idx="22148" formatCode="0.00E+00">
                  <c:v>-9.7643699999999996E-3</c:v>
                </c:pt>
                <c:pt idx="22149">
                  <c:v>-1.11097E-2</c:v>
                </c:pt>
                <c:pt idx="22150">
                  <c:v>-1.24633E-2</c:v>
                </c:pt>
                <c:pt idx="22151">
                  <c:v>-1.38227E-2</c:v>
                </c:pt>
                <c:pt idx="22152">
                  <c:v>-1.5185199999999999E-2</c:v>
                </c:pt>
                <c:pt idx="22153">
                  <c:v>-1.65481E-2</c:v>
                </c:pt>
                <c:pt idx="22154">
                  <c:v>-1.79087E-2</c:v>
                </c:pt>
                <c:pt idx="22155">
                  <c:v>-1.9264099999999999E-2</c:v>
                </c:pt>
                <c:pt idx="22156">
                  <c:v>-2.0611399999999998E-2</c:v>
                </c:pt>
                <c:pt idx="22157">
                  <c:v>-2.1947899999999999E-2</c:v>
                </c:pt>
                <c:pt idx="22158">
                  <c:v>-2.3270699999999998E-2</c:v>
                </c:pt>
                <c:pt idx="22159">
                  <c:v>-2.4577100000000001E-2</c:v>
                </c:pt>
                <c:pt idx="22160">
                  <c:v>-2.58642E-2</c:v>
                </c:pt>
                <c:pt idx="22161">
                  <c:v>-2.71291E-2</c:v>
                </c:pt>
                <c:pt idx="22162">
                  <c:v>-2.8368899999999999E-2</c:v>
                </c:pt>
                <c:pt idx="22163">
                  <c:v>-2.95809E-2</c:v>
                </c:pt>
                <c:pt idx="22164">
                  <c:v>-3.0762399999999999E-2</c:v>
                </c:pt>
                <c:pt idx="22165">
                  <c:v>-3.1910800000000003E-2</c:v>
                </c:pt>
                <c:pt idx="22166">
                  <c:v>-3.30236E-2</c:v>
                </c:pt>
                <c:pt idx="22167">
                  <c:v>-3.4098400000000001E-2</c:v>
                </c:pt>
                <c:pt idx="22168">
                  <c:v>-3.5132900000000002E-2</c:v>
                </c:pt>
                <c:pt idx="22169">
                  <c:v>-3.6124799999999999E-2</c:v>
                </c:pt>
                <c:pt idx="22170">
                  <c:v>-3.7071600000000003E-2</c:v>
                </c:pt>
                <c:pt idx="22171">
                  <c:v>-3.7970700000000003E-2</c:v>
                </c:pt>
                <c:pt idx="22172">
                  <c:v>-3.8819800000000002E-2</c:v>
                </c:pt>
                <c:pt idx="22173">
                  <c:v>-3.9616499999999999E-2</c:v>
                </c:pt>
                <c:pt idx="22174">
                  <c:v>-4.0358600000000001E-2</c:v>
                </c:pt>
                <c:pt idx="22175">
                  <c:v>-4.1044299999999999E-2</c:v>
                </c:pt>
                <c:pt idx="22176">
                  <c:v>-4.1671600000000003E-2</c:v>
                </c:pt>
                <c:pt idx="22177">
                  <c:v>-4.2238900000000003E-2</c:v>
                </c:pt>
                <c:pt idx="22178">
                  <c:v>-4.2744299999999999E-2</c:v>
                </c:pt>
                <c:pt idx="22179">
                  <c:v>-4.3186099999999998E-2</c:v>
                </c:pt>
                <c:pt idx="22180">
                  <c:v>-4.35626E-2</c:v>
                </c:pt>
                <c:pt idx="22181">
                  <c:v>-4.3872399999999999E-2</c:v>
                </c:pt>
                <c:pt idx="22182">
                  <c:v>-4.4114100000000003E-2</c:v>
                </c:pt>
                <c:pt idx="22183">
                  <c:v>-4.4286600000000002E-2</c:v>
                </c:pt>
                <c:pt idx="22184">
                  <c:v>-4.4388900000000002E-2</c:v>
                </c:pt>
                <c:pt idx="22185">
                  <c:v>-4.4420000000000001E-2</c:v>
                </c:pt>
                <c:pt idx="22186">
                  <c:v>-4.4379299999999997E-2</c:v>
                </c:pt>
                <c:pt idx="22187">
                  <c:v>-4.4266E-2</c:v>
                </c:pt>
                <c:pt idx="22188">
                  <c:v>-4.4079500000000001E-2</c:v>
                </c:pt>
                <c:pt idx="22189">
                  <c:v>-4.3819200000000003E-2</c:v>
                </c:pt>
                <c:pt idx="22190">
                  <c:v>-4.3485000000000003E-2</c:v>
                </c:pt>
                <c:pt idx="22191">
                  <c:v>-4.3076499999999997E-2</c:v>
                </c:pt>
                <c:pt idx="22192">
                  <c:v>-4.2593699999999998E-2</c:v>
                </c:pt>
                <c:pt idx="22193">
                  <c:v>-4.20366E-2</c:v>
                </c:pt>
                <c:pt idx="22194">
                  <c:v>-4.14051E-2</c:v>
                </c:pt>
                <c:pt idx="22195">
                  <c:v>-4.0699399999999997E-2</c:v>
                </c:pt>
                <c:pt idx="22196">
                  <c:v>-3.9919900000000001E-2</c:v>
                </c:pt>
                <c:pt idx="22197">
                  <c:v>-3.9067299999999999E-2</c:v>
                </c:pt>
                <c:pt idx="22198">
                  <c:v>-3.8142099999999998E-2</c:v>
                </c:pt>
                <c:pt idx="22199">
                  <c:v>-3.7145200000000003E-2</c:v>
                </c:pt>
                <c:pt idx="22200">
                  <c:v>-3.6077199999999997E-2</c:v>
                </c:pt>
                <c:pt idx="22201">
                  <c:v>-3.49393E-2</c:v>
                </c:pt>
                <c:pt idx="22202">
                  <c:v>-3.3732499999999999E-2</c:v>
                </c:pt>
                <c:pt idx="22203">
                  <c:v>-3.24582E-2</c:v>
                </c:pt>
                <c:pt idx="22204">
                  <c:v>-3.11179E-2</c:v>
                </c:pt>
                <c:pt idx="22205">
                  <c:v>-2.9713099999999999E-2</c:v>
                </c:pt>
                <c:pt idx="22206">
                  <c:v>-2.82455E-2</c:v>
                </c:pt>
                <c:pt idx="22207">
                  <c:v>-2.6716799999999999E-2</c:v>
                </c:pt>
                <c:pt idx="22208">
                  <c:v>-2.5128899999999999E-2</c:v>
                </c:pt>
                <c:pt idx="22209">
                  <c:v>-2.3483799999999999E-2</c:v>
                </c:pt>
                <c:pt idx="22210">
                  <c:v>-2.17836E-2</c:v>
                </c:pt>
                <c:pt idx="22211">
                  <c:v>-2.00305E-2</c:v>
                </c:pt>
                <c:pt idx="22212">
                  <c:v>-1.8226900000000001E-2</c:v>
                </c:pt>
                <c:pt idx="22213">
                  <c:v>-1.63751E-2</c:v>
                </c:pt>
                <c:pt idx="22214">
                  <c:v>-1.44774E-2</c:v>
                </c:pt>
                <c:pt idx="22215">
                  <c:v>-1.25364E-2</c:v>
                </c:pt>
                <c:pt idx="22216">
                  <c:v>-1.0554600000000001E-2</c:v>
                </c:pt>
                <c:pt idx="22217" formatCode="0.00E+00">
                  <c:v>-8.5347600000000006E-3</c:v>
                </c:pt>
                <c:pt idx="22218" formatCode="0.00E+00">
                  <c:v>-6.4796899999999998E-3</c:v>
                </c:pt>
                <c:pt idx="22219" formatCode="0.00E+00">
                  <c:v>-4.3922800000000001E-3</c:v>
                </c:pt>
                <c:pt idx="22220" formatCode="0.00E+00">
                  <c:v>-2.2756199999999999E-3</c:v>
                </c:pt>
                <c:pt idx="22221" formatCode="0.00E+00">
                  <c:v>-1.3286799999999999E-4</c:v>
                </c:pt>
                <c:pt idx="22222" formatCode="0.00E+00">
                  <c:v>2.0329300000000001E-3</c:v>
                </c:pt>
                <c:pt idx="22223" formatCode="0.00E+00">
                  <c:v>4.2188499999999997E-3</c:v>
                </c:pt>
                <c:pt idx="22224" formatCode="0.00E+00">
                  <c:v>6.4219300000000002E-3</c:v>
                </c:pt>
                <c:pt idx="22225" formatCode="0.00E+00">
                  <c:v>8.6390600000000005E-3</c:v>
                </c:pt>
                <c:pt idx="22226">
                  <c:v>1.0867E-2</c:v>
                </c:pt>
                <c:pt idx="22227">
                  <c:v>1.31024E-2</c:v>
                </c:pt>
                <c:pt idx="22228">
                  <c:v>1.5342E-2</c:v>
                </c:pt>
                <c:pt idx="22229">
                  <c:v>1.7582500000000001E-2</c:v>
                </c:pt>
                <c:pt idx="22230">
                  <c:v>1.9820500000000001E-2</c:v>
                </c:pt>
                <c:pt idx="22231">
                  <c:v>2.2052499999999999E-2</c:v>
                </c:pt>
                <c:pt idx="22232">
                  <c:v>2.4275399999999999E-2</c:v>
                </c:pt>
                <c:pt idx="22233">
                  <c:v>2.64858E-2</c:v>
                </c:pt>
                <c:pt idx="22234">
                  <c:v>2.8680600000000001E-2</c:v>
                </c:pt>
                <c:pt idx="22235">
                  <c:v>3.0856499999999999E-2</c:v>
                </c:pt>
                <c:pt idx="22236">
                  <c:v>3.3010400000000002E-2</c:v>
                </c:pt>
                <c:pt idx="22237">
                  <c:v>3.5138900000000001E-2</c:v>
                </c:pt>
                <c:pt idx="22238">
                  <c:v>3.7238899999999998E-2</c:v>
                </c:pt>
                <c:pt idx="22239">
                  <c:v>3.9307000000000002E-2</c:v>
                </c:pt>
                <c:pt idx="22240">
                  <c:v>4.1340000000000002E-2</c:v>
                </c:pt>
                <c:pt idx="22241">
                  <c:v>4.33348E-2</c:v>
                </c:pt>
                <c:pt idx="22242">
                  <c:v>4.5288599999999998E-2</c:v>
                </c:pt>
                <c:pt idx="22243">
                  <c:v>4.7198400000000001E-2</c:v>
                </c:pt>
                <c:pt idx="22244">
                  <c:v>4.9061100000000003E-2</c:v>
                </c:pt>
                <c:pt idx="22245">
                  <c:v>5.0873799999999997E-2</c:v>
                </c:pt>
                <c:pt idx="22246">
                  <c:v>5.2633800000000001E-2</c:v>
                </c:pt>
                <c:pt idx="22247">
                  <c:v>5.4338299999999999E-2</c:v>
                </c:pt>
                <c:pt idx="22248">
                  <c:v>5.5984699999999998E-2</c:v>
                </c:pt>
                <c:pt idx="22249">
                  <c:v>5.75706E-2</c:v>
                </c:pt>
                <c:pt idx="22250">
                  <c:v>5.9093399999999997E-2</c:v>
                </c:pt>
                <c:pt idx="22251">
                  <c:v>6.0550699999999999E-2</c:v>
                </c:pt>
                <c:pt idx="22252">
                  <c:v>6.19404E-2</c:v>
                </c:pt>
                <c:pt idx="22253">
                  <c:v>6.32601E-2</c:v>
                </c:pt>
                <c:pt idx="22254">
                  <c:v>6.4507999999999996E-2</c:v>
                </c:pt>
                <c:pt idx="22255">
                  <c:v>6.5681900000000001E-2</c:v>
                </c:pt>
                <c:pt idx="22256">
                  <c:v>6.6780199999999998E-2</c:v>
                </c:pt>
                <c:pt idx="22257">
                  <c:v>6.7800899999999997E-2</c:v>
                </c:pt>
                <c:pt idx="22258">
                  <c:v>6.8742600000000001E-2</c:v>
                </c:pt>
                <c:pt idx="22259">
                  <c:v>6.9603700000000004E-2</c:v>
                </c:pt>
                <c:pt idx="22260">
                  <c:v>7.0382799999999995E-2</c:v>
                </c:pt>
                <c:pt idx="22261">
                  <c:v>7.1078600000000006E-2</c:v>
                </c:pt>
                <c:pt idx="22262">
                  <c:v>7.1690199999999996E-2</c:v>
                </c:pt>
                <c:pt idx="22263">
                  <c:v>7.2216699999999995E-2</c:v>
                </c:pt>
                <c:pt idx="22264">
                  <c:v>7.2657299999999994E-2</c:v>
                </c:pt>
                <c:pt idx="22265">
                  <c:v>7.3011099999999995E-2</c:v>
                </c:pt>
                <c:pt idx="22266">
                  <c:v>7.3277599999999998E-2</c:v>
                </c:pt>
                <c:pt idx="22267">
                  <c:v>7.3456199999999999E-2</c:v>
                </c:pt>
                <c:pt idx="22268">
                  <c:v>7.3546500000000001E-2</c:v>
                </c:pt>
                <c:pt idx="22269">
                  <c:v>7.35484E-2</c:v>
                </c:pt>
                <c:pt idx="22270">
                  <c:v>7.3461700000000005E-2</c:v>
                </c:pt>
                <c:pt idx="22271">
                  <c:v>7.3286500000000004E-2</c:v>
                </c:pt>
                <c:pt idx="22272">
                  <c:v>7.3023099999999994E-2</c:v>
                </c:pt>
                <c:pt idx="22273">
                  <c:v>7.2671700000000006E-2</c:v>
                </c:pt>
                <c:pt idx="22274">
                  <c:v>7.2232900000000003E-2</c:v>
                </c:pt>
                <c:pt idx="22275">
                  <c:v>7.1707099999999996E-2</c:v>
                </c:pt>
                <c:pt idx="22276">
                  <c:v>7.1095400000000003E-2</c:v>
                </c:pt>
                <c:pt idx="22277">
                  <c:v>7.0398500000000003E-2</c:v>
                </c:pt>
                <c:pt idx="22278">
                  <c:v>6.9617799999999994E-2</c:v>
                </c:pt>
                <c:pt idx="22279">
                  <c:v>6.8754399999999993E-2</c:v>
                </c:pt>
                <c:pt idx="22280">
                  <c:v>6.7809599999999998E-2</c:v>
                </c:pt>
                <c:pt idx="22281">
                  <c:v>6.67846E-2</c:v>
                </c:pt>
                <c:pt idx="22282">
                  <c:v>6.5681100000000006E-2</c:v>
                </c:pt>
                <c:pt idx="22283">
                  <c:v>6.4500500000000002E-2</c:v>
                </c:pt>
                <c:pt idx="22284">
                  <c:v>6.3244599999999998E-2</c:v>
                </c:pt>
                <c:pt idx="22285">
                  <c:v>6.19153E-2</c:v>
                </c:pt>
                <c:pt idx="22286">
                  <c:v>6.0514499999999999E-2</c:v>
                </c:pt>
                <c:pt idx="22287">
                  <c:v>5.90445E-2</c:v>
                </c:pt>
                <c:pt idx="22288">
                  <c:v>5.7507299999999997E-2</c:v>
                </c:pt>
                <c:pt idx="22289">
                  <c:v>5.5905299999999998E-2</c:v>
                </c:pt>
                <c:pt idx="22290">
                  <c:v>5.4240999999999998E-2</c:v>
                </c:pt>
                <c:pt idx="22291">
                  <c:v>5.2516899999999998E-2</c:v>
                </c:pt>
                <c:pt idx="22292">
                  <c:v>5.0735599999999999E-2</c:v>
                </c:pt>
                <c:pt idx="22293">
                  <c:v>4.8899699999999997E-2</c:v>
                </c:pt>
                <c:pt idx="22294">
                  <c:v>4.7011900000000002E-2</c:v>
                </c:pt>
                <c:pt idx="22295">
                  <c:v>4.5074999999999997E-2</c:v>
                </c:pt>
                <c:pt idx="22296">
                  <c:v>4.30918E-2</c:v>
                </c:pt>
                <c:pt idx="22297">
                  <c:v>4.1065299999999999E-2</c:v>
                </c:pt>
                <c:pt idx="22298">
                  <c:v>3.8998499999999998E-2</c:v>
                </c:pt>
                <c:pt idx="22299">
                  <c:v>3.6894400000000001E-2</c:v>
                </c:pt>
                <c:pt idx="22300">
                  <c:v>3.4756200000000001E-2</c:v>
                </c:pt>
                <c:pt idx="22301">
                  <c:v>3.2586999999999998E-2</c:v>
                </c:pt>
                <c:pt idx="22302">
                  <c:v>3.039E-2</c:v>
                </c:pt>
                <c:pt idx="22303">
                  <c:v>2.81684E-2</c:v>
                </c:pt>
                <c:pt idx="22304">
                  <c:v>2.5925500000000001E-2</c:v>
                </c:pt>
                <c:pt idx="22305">
                  <c:v>2.36647E-2</c:v>
                </c:pt>
                <c:pt idx="22306">
                  <c:v>2.1389200000000001E-2</c:v>
                </c:pt>
                <c:pt idx="22307">
                  <c:v>1.9102299999999999E-2</c:v>
                </c:pt>
                <c:pt idx="22308">
                  <c:v>1.6807300000000001E-2</c:v>
                </c:pt>
                <c:pt idx="22309">
                  <c:v>1.45075E-2</c:v>
                </c:pt>
                <c:pt idx="22310">
                  <c:v>1.22063E-2</c:v>
                </c:pt>
                <c:pt idx="22311" formatCode="0.00E+00">
                  <c:v>9.9069999999999991E-3</c:v>
                </c:pt>
                <c:pt idx="22312" formatCode="0.00E+00">
                  <c:v>7.61299E-3</c:v>
                </c:pt>
                <c:pt idx="22313" formatCode="0.00E+00">
                  <c:v>5.3275299999999996E-3</c:v>
                </c:pt>
                <c:pt idx="22314" formatCode="0.00E+00">
                  <c:v>3.0538599999999998E-3</c:v>
                </c:pt>
                <c:pt idx="22315" formatCode="0.00E+00">
                  <c:v>7.9519699999999998E-4</c:v>
                </c:pt>
                <c:pt idx="22316" formatCode="0.00E+00">
                  <c:v>-1.44527E-3</c:v>
                </c:pt>
                <c:pt idx="22317" formatCode="0.00E+00">
                  <c:v>-3.6643800000000001E-3</c:v>
                </c:pt>
                <c:pt idx="22318" formatCode="0.00E+00">
                  <c:v>-5.8589899999999997E-3</c:v>
                </c:pt>
                <c:pt idx="22319" formatCode="0.00E+00">
                  <c:v>-8.0260699999999997E-3</c:v>
                </c:pt>
                <c:pt idx="22320">
                  <c:v>-1.0162600000000001E-2</c:v>
                </c:pt>
                <c:pt idx="22321">
                  <c:v>-1.2265699999999999E-2</c:v>
                </c:pt>
                <c:pt idx="22322">
                  <c:v>-1.43324E-2</c:v>
                </c:pt>
                <c:pt idx="22323">
                  <c:v>-1.63599E-2</c:v>
                </c:pt>
                <c:pt idx="22324">
                  <c:v>-1.8345299999999998E-2</c:v>
                </c:pt>
                <c:pt idx="22325">
                  <c:v>-2.0286100000000001E-2</c:v>
                </c:pt>
                <c:pt idx="22326">
                  <c:v>-2.2179600000000001E-2</c:v>
                </c:pt>
                <c:pt idx="22327">
                  <c:v>-2.4023300000000001E-2</c:v>
                </c:pt>
                <c:pt idx="22328">
                  <c:v>-2.5814799999999999E-2</c:v>
                </c:pt>
                <c:pt idx="22329">
                  <c:v>-2.7551900000000001E-2</c:v>
                </c:pt>
                <c:pt idx="22330">
                  <c:v>-2.9232500000000002E-2</c:v>
                </c:pt>
                <c:pt idx="22331">
                  <c:v>-3.0854400000000001E-2</c:v>
                </c:pt>
                <c:pt idx="22332">
                  <c:v>-3.2415600000000003E-2</c:v>
                </c:pt>
                <c:pt idx="22333">
                  <c:v>-3.3914300000000001E-2</c:v>
                </c:pt>
                <c:pt idx="22334">
                  <c:v>-3.5348600000000001E-2</c:v>
                </c:pt>
                <c:pt idx="22335">
                  <c:v>-3.6716800000000001E-2</c:v>
                </c:pt>
                <c:pt idx="22336">
                  <c:v>-3.80174E-2</c:v>
                </c:pt>
                <c:pt idx="22337">
                  <c:v>-3.92488E-2</c:v>
                </c:pt>
                <c:pt idx="22338">
                  <c:v>-4.04097E-2</c:v>
                </c:pt>
                <c:pt idx="22339">
                  <c:v>-4.1498899999999998E-2</c:v>
                </c:pt>
                <c:pt idx="22340">
                  <c:v>-4.2515400000000002E-2</c:v>
                </c:pt>
                <c:pt idx="22341">
                  <c:v>-4.3457999999999997E-2</c:v>
                </c:pt>
                <c:pt idx="22342">
                  <c:v>-4.4325900000000001E-2</c:v>
                </c:pt>
                <c:pt idx="22343">
                  <c:v>-4.51183E-2</c:v>
                </c:pt>
                <c:pt idx="22344">
                  <c:v>-4.5834600000000003E-2</c:v>
                </c:pt>
                <c:pt idx="22345">
                  <c:v>-4.6474399999999999E-2</c:v>
                </c:pt>
                <c:pt idx="22346">
                  <c:v>-4.7037099999999998E-2</c:v>
                </c:pt>
                <c:pt idx="22347">
                  <c:v>-4.7522700000000001E-2</c:v>
                </c:pt>
                <c:pt idx="22348">
                  <c:v>-4.7931000000000001E-2</c:v>
                </c:pt>
                <c:pt idx="22349">
                  <c:v>-4.8262100000000002E-2</c:v>
                </c:pt>
                <c:pt idx="22350">
                  <c:v>-4.85161E-2</c:v>
                </c:pt>
                <c:pt idx="22351">
                  <c:v>-4.8693199999999999E-2</c:v>
                </c:pt>
                <c:pt idx="22352">
                  <c:v>-4.8793700000000002E-2</c:v>
                </c:pt>
                <c:pt idx="22353">
                  <c:v>-4.8818100000000003E-2</c:v>
                </c:pt>
                <c:pt idx="22354">
                  <c:v>-4.8766999999999998E-2</c:v>
                </c:pt>
                <c:pt idx="22355">
                  <c:v>-4.8641200000000002E-2</c:v>
                </c:pt>
                <c:pt idx="22356">
                  <c:v>-4.8441499999999998E-2</c:v>
                </c:pt>
                <c:pt idx="22357">
                  <c:v>-4.8168799999999998E-2</c:v>
                </c:pt>
                <c:pt idx="22358">
                  <c:v>-4.7824400000000003E-2</c:v>
                </c:pt>
                <c:pt idx="22359">
                  <c:v>-4.7409399999999997E-2</c:v>
                </c:pt>
                <c:pt idx="22360">
                  <c:v>-4.6925099999999997E-2</c:v>
                </c:pt>
                <c:pt idx="22361">
                  <c:v>-4.6372900000000002E-2</c:v>
                </c:pt>
                <c:pt idx="22362">
                  <c:v>-4.5754400000000001E-2</c:v>
                </c:pt>
                <c:pt idx="22363">
                  <c:v>-4.5071100000000003E-2</c:v>
                </c:pt>
                <c:pt idx="22364">
                  <c:v>-4.4324599999999999E-2</c:v>
                </c:pt>
                <c:pt idx="22365">
                  <c:v>-4.3516899999999997E-2</c:v>
                </c:pt>
                <c:pt idx="22366">
                  <c:v>-4.2649600000000003E-2</c:v>
                </c:pt>
                <c:pt idx="22367">
                  <c:v>-4.1724799999999999E-2</c:v>
                </c:pt>
                <c:pt idx="22368">
                  <c:v>-4.0744500000000003E-2</c:v>
                </c:pt>
                <c:pt idx="22369">
                  <c:v>-3.97109E-2</c:v>
                </c:pt>
                <c:pt idx="22370">
                  <c:v>-3.8626099999999997E-2</c:v>
                </c:pt>
                <c:pt idx="22371">
                  <c:v>-3.7492400000000002E-2</c:v>
                </c:pt>
                <c:pt idx="22372">
                  <c:v>-3.6312200000000003E-2</c:v>
                </c:pt>
                <c:pt idx="22373">
                  <c:v>-3.5087800000000002E-2</c:v>
                </c:pt>
                <c:pt idx="22374">
                  <c:v>-3.38216E-2</c:v>
                </c:pt>
                <c:pt idx="22375">
                  <c:v>-3.2516299999999998E-2</c:v>
                </c:pt>
                <c:pt idx="22376">
                  <c:v>-3.1174199999999999E-2</c:v>
                </c:pt>
                <c:pt idx="22377">
                  <c:v>-2.9798000000000002E-2</c:v>
                </c:pt>
                <c:pt idx="22378">
                  <c:v>-2.83903E-2</c:v>
                </c:pt>
                <c:pt idx="22379">
                  <c:v>-2.69538E-2</c:v>
                </c:pt>
                <c:pt idx="22380">
                  <c:v>-2.5491099999999999E-2</c:v>
                </c:pt>
                <c:pt idx="22381">
                  <c:v>-2.4004899999999999E-2</c:v>
                </c:pt>
                <c:pt idx="22382">
                  <c:v>-2.2498000000000001E-2</c:v>
                </c:pt>
                <c:pt idx="22383">
                  <c:v>-2.0972999999999999E-2</c:v>
                </c:pt>
                <c:pt idx="22384">
                  <c:v>-1.94328E-2</c:v>
                </c:pt>
                <c:pt idx="22385">
                  <c:v>-1.7879900000000001E-2</c:v>
                </c:pt>
                <c:pt idx="22386">
                  <c:v>-1.63173E-2</c:v>
                </c:pt>
                <c:pt idx="22387">
                  <c:v>-1.47476E-2</c:v>
                </c:pt>
                <c:pt idx="22388">
                  <c:v>-1.3173600000000001E-2</c:v>
                </c:pt>
                <c:pt idx="22389">
                  <c:v>-1.15978E-2</c:v>
                </c:pt>
                <c:pt idx="22390">
                  <c:v>-1.00231E-2</c:v>
                </c:pt>
                <c:pt idx="22391" formatCode="0.00E+00">
                  <c:v>-8.4521200000000005E-3</c:v>
                </c:pt>
                <c:pt idx="22392" formatCode="0.00E+00">
                  <c:v>-6.8874100000000001E-3</c:v>
                </c:pt>
                <c:pt idx="22393" formatCode="0.00E+00">
                  <c:v>-5.3316099999999996E-3</c:v>
                </c:pt>
                <c:pt idx="22394" formatCode="0.00E+00">
                  <c:v>-3.78729E-3</c:v>
                </c:pt>
                <c:pt idx="22395" formatCode="0.00E+00">
                  <c:v>-2.2569600000000001E-3</c:v>
                </c:pt>
                <c:pt idx="22396" formatCode="0.00E+00">
                  <c:v>-7.4310800000000003E-4</c:v>
                </c:pt>
                <c:pt idx="22397" formatCode="0.00E+00">
                  <c:v>7.5185300000000003E-4</c:v>
                </c:pt>
                <c:pt idx="22398" formatCode="0.00E+00">
                  <c:v>2.2255700000000001E-3</c:v>
                </c:pt>
                <c:pt idx="22399" formatCode="0.00E+00">
                  <c:v>3.6757600000000001E-3</c:v>
                </c:pt>
                <c:pt idx="22400" formatCode="0.00E+00">
                  <c:v>5.1001800000000002E-3</c:v>
                </c:pt>
                <c:pt idx="22401" formatCode="0.00E+00">
                  <c:v>6.4966599999999996E-3</c:v>
                </c:pt>
                <c:pt idx="22402" formatCode="0.00E+00">
                  <c:v>7.8630899999999997E-3</c:v>
                </c:pt>
                <c:pt idx="22403" formatCode="0.00E+00">
                  <c:v>9.1974599999999993E-3</c:v>
                </c:pt>
                <c:pt idx="22404">
                  <c:v>1.04978E-2</c:v>
                </c:pt>
                <c:pt idx="22405">
                  <c:v>1.17623E-2</c:v>
                </c:pt>
                <c:pt idx="22406">
                  <c:v>1.2989199999999999E-2</c:v>
                </c:pt>
                <c:pt idx="22407">
                  <c:v>1.41767E-2</c:v>
                </c:pt>
                <c:pt idx="22408">
                  <c:v>1.5323399999999999E-2</c:v>
                </c:pt>
                <c:pt idx="22409">
                  <c:v>1.6427600000000001E-2</c:v>
                </c:pt>
                <c:pt idx="22410">
                  <c:v>1.7488E-2</c:v>
                </c:pt>
                <c:pt idx="22411">
                  <c:v>1.8503200000000001E-2</c:v>
                </c:pt>
                <c:pt idx="22412">
                  <c:v>1.9472E-2</c:v>
                </c:pt>
                <c:pt idx="22413">
                  <c:v>2.03933E-2</c:v>
                </c:pt>
                <c:pt idx="22414">
                  <c:v>2.1266E-2</c:v>
                </c:pt>
                <c:pt idx="22415">
                  <c:v>2.20892E-2</c:v>
                </c:pt>
                <c:pt idx="22416">
                  <c:v>2.28621E-2</c:v>
                </c:pt>
                <c:pt idx="22417">
                  <c:v>2.3583799999999999E-2</c:v>
                </c:pt>
                <c:pt idx="22418">
                  <c:v>2.4253899999999998E-2</c:v>
                </c:pt>
                <c:pt idx="22419">
                  <c:v>2.4871600000000001E-2</c:v>
                </c:pt>
                <c:pt idx="22420">
                  <c:v>2.54367E-2</c:v>
                </c:pt>
                <c:pt idx="22421">
                  <c:v>2.59489E-2</c:v>
                </c:pt>
                <c:pt idx="22422">
                  <c:v>2.6407900000000002E-2</c:v>
                </c:pt>
                <c:pt idx="22423">
                  <c:v>2.68136E-2</c:v>
                </c:pt>
                <c:pt idx="22424">
                  <c:v>2.7166099999999999E-2</c:v>
                </c:pt>
                <c:pt idx="22425">
                  <c:v>2.74655E-2</c:v>
                </c:pt>
                <c:pt idx="22426">
                  <c:v>2.77121E-2</c:v>
                </c:pt>
                <c:pt idx="22427">
                  <c:v>2.79061E-2</c:v>
                </c:pt>
                <c:pt idx="22428">
                  <c:v>2.8047900000000001E-2</c:v>
                </c:pt>
                <c:pt idx="22429">
                  <c:v>2.8138099999999999E-2</c:v>
                </c:pt>
                <c:pt idx="22430">
                  <c:v>2.8177199999999999E-2</c:v>
                </c:pt>
                <c:pt idx="22431">
                  <c:v>2.8166099999999999E-2</c:v>
                </c:pt>
                <c:pt idx="22432">
                  <c:v>2.8105399999999999E-2</c:v>
                </c:pt>
                <c:pt idx="22433">
                  <c:v>2.7996E-2</c:v>
                </c:pt>
                <c:pt idx="22434">
                  <c:v>2.7838999999999999E-2</c:v>
                </c:pt>
                <c:pt idx="22435">
                  <c:v>2.7635400000000001E-2</c:v>
                </c:pt>
                <c:pt idx="22436">
                  <c:v>2.7386400000000002E-2</c:v>
                </c:pt>
                <c:pt idx="22437">
                  <c:v>2.7093200000000001E-2</c:v>
                </c:pt>
                <c:pt idx="22438">
                  <c:v>2.6757300000000001E-2</c:v>
                </c:pt>
                <c:pt idx="22439">
                  <c:v>2.6379799999999998E-2</c:v>
                </c:pt>
                <c:pt idx="22440">
                  <c:v>2.59624E-2</c:v>
                </c:pt>
                <c:pt idx="22441">
                  <c:v>2.5506399999999999E-2</c:v>
                </c:pt>
                <c:pt idx="22442">
                  <c:v>2.50136E-2</c:v>
                </c:pt>
                <c:pt idx="22443">
                  <c:v>2.44855E-2</c:v>
                </c:pt>
                <c:pt idx="22444">
                  <c:v>2.3924000000000001E-2</c:v>
                </c:pt>
                <c:pt idx="22445">
                  <c:v>2.3330799999999999E-2</c:v>
                </c:pt>
                <c:pt idx="22446">
                  <c:v>2.27078E-2</c:v>
                </c:pt>
                <c:pt idx="22447">
                  <c:v>2.2056900000000001E-2</c:v>
                </c:pt>
                <c:pt idx="22448">
                  <c:v>2.13799E-2</c:v>
                </c:pt>
                <c:pt idx="22449">
                  <c:v>2.0678999999999999E-2</c:v>
                </c:pt>
                <c:pt idx="22450">
                  <c:v>1.9956000000000002E-2</c:v>
                </c:pt>
                <c:pt idx="22451">
                  <c:v>1.92132E-2</c:v>
                </c:pt>
                <c:pt idx="22452">
                  <c:v>1.84525E-2</c:v>
                </c:pt>
                <c:pt idx="22453">
                  <c:v>1.7675900000000001E-2</c:v>
                </c:pt>
                <c:pt idx="22454">
                  <c:v>1.68857E-2</c:v>
                </c:pt>
                <c:pt idx="22455">
                  <c:v>1.6083900000000002E-2</c:v>
                </c:pt>
                <c:pt idx="22456">
                  <c:v>1.5272600000000001E-2</c:v>
                </c:pt>
                <c:pt idx="22457">
                  <c:v>1.44539E-2</c:v>
                </c:pt>
                <c:pt idx="22458">
                  <c:v>1.363E-2</c:v>
                </c:pt>
                <c:pt idx="22459">
                  <c:v>1.28031E-2</c:v>
                </c:pt>
                <c:pt idx="22460">
                  <c:v>1.1975299999999999E-2</c:v>
                </c:pt>
                <c:pt idx="22461">
                  <c:v>1.1148699999999999E-2</c:v>
                </c:pt>
                <c:pt idx="22462">
                  <c:v>1.03255E-2</c:v>
                </c:pt>
                <c:pt idx="22463" formatCode="0.00E+00">
                  <c:v>9.50755E-3</c:v>
                </c:pt>
                <c:pt idx="22464" formatCode="0.00E+00">
                  <c:v>8.6970699999999995E-3</c:v>
                </c:pt>
                <c:pt idx="22465" formatCode="0.00E+00">
                  <c:v>7.8960999999999996E-3</c:v>
                </c:pt>
                <c:pt idx="22466" formatCode="0.00E+00">
                  <c:v>7.1066799999999998E-3</c:v>
                </c:pt>
                <c:pt idx="22467" formatCode="0.00E+00">
                  <c:v>6.3308000000000001E-3</c:v>
                </c:pt>
                <c:pt idx="22468" formatCode="0.00E+00">
                  <c:v>5.5704099999999996E-3</c:v>
                </c:pt>
                <c:pt idx="22469" formatCode="0.00E+00">
                  <c:v>4.8274199999999998E-3</c:v>
                </c:pt>
                <c:pt idx="22470" formatCode="0.00E+00">
                  <c:v>4.1036800000000002E-3</c:v>
                </c:pt>
                <c:pt idx="22471" formatCode="0.00E+00">
                  <c:v>3.4010400000000001E-3</c:v>
                </c:pt>
                <c:pt idx="22472" formatCode="0.00E+00">
                  <c:v>2.72128E-3</c:v>
                </c:pt>
                <c:pt idx="22473" formatCode="0.00E+00">
                  <c:v>2.0661299999999998E-3</c:v>
                </c:pt>
                <c:pt idx="22474" formatCode="0.00E+00">
                  <c:v>1.4372E-3</c:v>
                </c:pt>
                <c:pt idx="22475" formatCode="0.00E+00">
                  <c:v>8.3605799999999998E-4</c:v>
                </c:pt>
                <c:pt idx="22476" formatCode="0.00E+00">
                  <c:v>2.6424199999999998E-4</c:v>
                </c:pt>
                <c:pt idx="22477" formatCode="0.00E+00">
                  <c:v>-2.7678799999999998E-4</c:v>
                </c:pt>
                <c:pt idx="22478" formatCode="0.00E+00">
                  <c:v>-7.8564800000000001E-4</c:v>
                </c:pt>
                <c:pt idx="22479" formatCode="0.00E+00">
                  <c:v>-1.26107E-3</c:v>
                </c:pt>
                <c:pt idx="22480" formatCode="0.00E+00">
                  <c:v>-1.7019299999999999E-3</c:v>
                </c:pt>
                <c:pt idx="22481" formatCode="0.00E+00">
                  <c:v>-2.1071800000000002E-3</c:v>
                </c:pt>
                <c:pt idx="22482" formatCode="0.00E+00">
                  <c:v>-2.4758200000000001E-3</c:v>
                </c:pt>
                <c:pt idx="22483" formatCode="0.00E+00">
                  <c:v>-2.8069000000000002E-3</c:v>
                </c:pt>
                <c:pt idx="22484" formatCode="0.00E+00">
                  <c:v>-3.0995200000000001E-3</c:v>
                </c:pt>
                <c:pt idx="22485" formatCode="0.00E+00">
                  <c:v>-3.3529200000000001E-3</c:v>
                </c:pt>
                <c:pt idx="22486" formatCode="0.00E+00">
                  <c:v>-3.5664300000000002E-3</c:v>
                </c:pt>
                <c:pt idx="22487" formatCode="0.00E+00">
                  <c:v>-3.7394099999999999E-3</c:v>
                </c:pt>
                <c:pt idx="22488" formatCode="0.00E+00">
                  <c:v>-3.87134E-3</c:v>
                </c:pt>
                <c:pt idx="22489" formatCode="0.00E+00">
                  <c:v>-3.9617899999999998E-3</c:v>
                </c:pt>
                <c:pt idx="22490" formatCode="0.00E+00">
                  <c:v>-4.0105000000000002E-3</c:v>
                </c:pt>
                <c:pt idx="22491" formatCode="0.00E+00">
                  <c:v>-4.0172799999999998E-3</c:v>
                </c:pt>
                <c:pt idx="22492" formatCode="0.00E+00">
                  <c:v>-3.9820200000000002E-3</c:v>
                </c:pt>
                <c:pt idx="22493" formatCode="0.00E+00">
                  <c:v>-3.90464E-3</c:v>
                </c:pt>
                <c:pt idx="22494" formatCode="0.00E+00">
                  <c:v>-3.78517E-3</c:v>
                </c:pt>
                <c:pt idx="22495" formatCode="0.00E+00">
                  <c:v>-3.6237399999999999E-3</c:v>
                </c:pt>
                <c:pt idx="22496" formatCode="0.00E+00">
                  <c:v>-3.4205799999999999E-3</c:v>
                </c:pt>
                <c:pt idx="22497" formatCode="0.00E+00">
                  <c:v>-3.1760299999999998E-3</c:v>
                </c:pt>
                <c:pt idx="22498" formatCode="0.00E+00">
                  <c:v>-2.8904999999999998E-3</c:v>
                </c:pt>
                <c:pt idx="22499" formatCode="0.00E+00">
                  <c:v>-2.5645099999999999E-3</c:v>
                </c:pt>
                <c:pt idx="22500" formatCode="0.00E+00">
                  <c:v>-2.1987E-3</c:v>
                </c:pt>
                <c:pt idx="22501" formatCode="0.00E+00">
                  <c:v>-1.79382E-3</c:v>
                </c:pt>
                <c:pt idx="22502" formatCode="0.00E+00">
                  <c:v>-1.3506900000000001E-3</c:v>
                </c:pt>
                <c:pt idx="22503" formatCode="0.00E+00">
                  <c:v>-8.7020900000000004E-4</c:v>
                </c:pt>
                <c:pt idx="22504" formatCode="0.00E+00">
                  <c:v>-3.5333000000000001E-4</c:v>
                </c:pt>
                <c:pt idx="22505" formatCode="0.00E+00">
                  <c:v>1.98913E-4</c:v>
                </c:pt>
                <c:pt idx="22506" formatCode="0.00E+00">
                  <c:v>7.8542E-4</c:v>
                </c:pt>
                <c:pt idx="22507" formatCode="0.00E+00">
                  <c:v>1.4050099999999999E-3</c:v>
                </c:pt>
                <c:pt idx="22508" formatCode="0.00E+00">
                  <c:v>2.0564200000000002E-3</c:v>
                </c:pt>
                <c:pt idx="22509" formatCode="0.00E+00">
                  <c:v>2.7383400000000001E-3</c:v>
                </c:pt>
                <c:pt idx="22510" formatCode="0.00E+00">
                  <c:v>3.4493800000000002E-3</c:v>
                </c:pt>
                <c:pt idx="22511" formatCode="0.00E+00">
                  <c:v>4.1880399999999996E-3</c:v>
                </c:pt>
                <c:pt idx="22512" formatCode="0.00E+00">
                  <c:v>4.9527800000000004E-3</c:v>
                </c:pt>
                <c:pt idx="22513" formatCode="0.00E+00">
                  <c:v>5.7419899999999998E-3</c:v>
                </c:pt>
                <c:pt idx="22514" formatCode="0.00E+00">
                  <c:v>6.5540499999999996E-3</c:v>
                </c:pt>
                <c:pt idx="22515" formatCode="0.00E+00">
                  <c:v>7.3872399999999998E-3</c:v>
                </c:pt>
                <c:pt idx="22516" formatCode="0.00E+00">
                  <c:v>8.2397800000000004E-3</c:v>
                </c:pt>
                <c:pt idx="22517" formatCode="0.00E+00">
                  <c:v>9.1098099999999994E-3</c:v>
                </c:pt>
                <c:pt idx="22518" formatCode="0.00E+00">
                  <c:v>9.9954499999999995E-3</c:v>
                </c:pt>
                <c:pt idx="22519">
                  <c:v>1.08948E-2</c:v>
                </c:pt>
                <c:pt idx="22520">
                  <c:v>1.1805899999999999E-2</c:v>
                </c:pt>
                <c:pt idx="22521">
                  <c:v>1.27268E-2</c:v>
                </c:pt>
                <c:pt idx="22522">
                  <c:v>1.3655499999999999E-2</c:v>
                </c:pt>
                <c:pt idx="22523">
                  <c:v>1.45901E-2</c:v>
                </c:pt>
                <c:pt idx="22524">
                  <c:v>1.5528500000000001E-2</c:v>
                </c:pt>
                <c:pt idx="22525">
                  <c:v>1.6468699999999999E-2</c:v>
                </c:pt>
                <c:pt idx="22526">
                  <c:v>1.74085E-2</c:v>
                </c:pt>
                <c:pt idx="22527">
                  <c:v>1.8345899999999998E-2</c:v>
                </c:pt>
                <c:pt idx="22528">
                  <c:v>1.9278900000000002E-2</c:v>
                </c:pt>
                <c:pt idx="22529">
                  <c:v>2.0205399999999998E-2</c:v>
                </c:pt>
                <c:pt idx="22530">
                  <c:v>2.1123400000000001E-2</c:v>
                </c:pt>
                <c:pt idx="22531">
                  <c:v>2.20308E-2</c:v>
                </c:pt>
                <c:pt idx="22532">
                  <c:v>2.2925500000000001E-2</c:v>
                </c:pt>
                <c:pt idx="22533">
                  <c:v>2.3805400000000001E-2</c:v>
                </c:pt>
                <c:pt idx="22534">
                  <c:v>2.4668699999999998E-2</c:v>
                </c:pt>
                <c:pt idx="22535">
                  <c:v>2.5513299999999999E-2</c:v>
                </c:pt>
                <c:pt idx="22536">
                  <c:v>2.6337200000000002E-2</c:v>
                </c:pt>
                <c:pt idx="22537">
                  <c:v>2.7138499999999999E-2</c:v>
                </c:pt>
                <c:pt idx="22538">
                  <c:v>2.79154E-2</c:v>
                </c:pt>
                <c:pt idx="22539">
                  <c:v>2.8666199999999999E-2</c:v>
                </c:pt>
                <c:pt idx="22540">
                  <c:v>2.9388899999999999E-2</c:v>
                </c:pt>
                <c:pt idx="22541">
                  <c:v>3.0082000000000001E-2</c:v>
                </c:pt>
                <c:pt idx="22542">
                  <c:v>3.07435E-2</c:v>
                </c:pt>
                <c:pt idx="22543">
                  <c:v>3.1371799999999998E-2</c:v>
                </c:pt>
                <c:pt idx="22544">
                  <c:v>3.1965100000000003E-2</c:v>
                </c:pt>
                <c:pt idx="22545">
                  <c:v>3.2521799999999997E-2</c:v>
                </c:pt>
                <c:pt idx="22546">
                  <c:v>3.3040600000000003E-2</c:v>
                </c:pt>
                <c:pt idx="22547">
                  <c:v>3.3519899999999998E-2</c:v>
                </c:pt>
                <c:pt idx="22548">
                  <c:v>3.39584E-2</c:v>
                </c:pt>
                <c:pt idx="22549">
                  <c:v>3.4354799999999998E-2</c:v>
                </c:pt>
                <c:pt idx="22550">
                  <c:v>3.4707799999999997E-2</c:v>
                </c:pt>
                <c:pt idx="22551">
                  <c:v>3.5016199999999997E-2</c:v>
                </c:pt>
                <c:pt idx="22552">
                  <c:v>3.5279100000000001E-2</c:v>
                </c:pt>
                <c:pt idx="22553">
                  <c:v>3.5495400000000003E-2</c:v>
                </c:pt>
                <c:pt idx="22554">
                  <c:v>3.56642E-2</c:v>
                </c:pt>
                <c:pt idx="22555">
                  <c:v>3.5784700000000003E-2</c:v>
                </c:pt>
                <c:pt idx="22556">
                  <c:v>3.5856300000000001E-2</c:v>
                </c:pt>
                <c:pt idx="22557">
                  <c:v>3.5878399999999998E-2</c:v>
                </c:pt>
                <c:pt idx="22558">
                  <c:v>3.5850300000000002E-2</c:v>
                </c:pt>
                <c:pt idx="22559">
                  <c:v>3.5771699999999997E-2</c:v>
                </c:pt>
                <c:pt idx="22560">
                  <c:v>3.5642E-2</c:v>
                </c:pt>
                <c:pt idx="22561">
                  <c:v>3.5461100000000002E-2</c:v>
                </c:pt>
                <c:pt idx="22562">
                  <c:v>3.5228799999999998E-2</c:v>
                </c:pt>
                <c:pt idx="22563">
                  <c:v>3.49451E-2</c:v>
                </c:pt>
                <c:pt idx="22564">
                  <c:v>3.4610099999999998E-2</c:v>
                </c:pt>
                <c:pt idx="22565">
                  <c:v>3.4223700000000003E-2</c:v>
                </c:pt>
                <c:pt idx="22566">
                  <c:v>3.3785900000000001E-2</c:v>
                </c:pt>
                <c:pt idx="22567">
                  <c:v>3.3296800000000001E-2</c:v>
                </c:pt>
                <c:pt idx="22568">
                  <c:v>3.2756899999999999E-2</c:v>
                </c:pt>
                <c:pt idx="22569">
                  <c:v>3.2166599999999997E-2</c:v>
                </c:pt>
                <c:pt idx="22570">
                  <c:v>3.1526400000000003E-2</c:v>
                </c:pt>
                <c:pt idx="22571">
                  <c:v>3.0837E-2</c:v>
                </c:pt>
                <c:pt idx="22572">
                  <c:v>3.00991E-2</c:v>
                </c:pt>
                <c:pt idx="22573">
                  <c:v>2.93133E-2</c:v>
                </c:pt>
                <c:pt idx="22574">
                  <c:v>2.8480599999999998E-2</c:v>
                </c:pt>
                <c:pt idx="22575">
                  <c:v>2.7601899999999999E-2</c:v>
                </c:pt>
                <c:pt idx="22576">
                  <c:v>2.66781E-2</c:v>
                </c:pt>
                <c:pt idx="22577">
                  <c:v>2.5710400000000001E-2</c:v>
                </c:pt>
                <c:pt idx="22578">
                  <c:v>2.47E-2</c:v>
                </c:pt>
                <c:pt idx="22579">
                  <c:v>2.3648099999999998E-2</c:v>
                </c:pt>
                <c:pt idx="22580">
                  <c:v>2.2556199999999998E-2</c:v>
                </c:pt>
                <c:pt idx="22581">
                  <c:v>2.1425699999999999E-2</c:v>
                </c:pt>
                <c:pt idx="22582">
                  <c:v>2.0258000000000002E-2</c:v>
                </c:pt>
                <c:pt idx="22583">
                  <c:v>1.9054700000000001E-2</c:v>
                </c:pt>
                <c:pt idx="22584">
                  <c:v>1.78175E-2</c:v>
                </c:pt>
                <c:pt idx="22585">
                  <c:v>1.6548E-2</c:v>
                </c:pt>
                <c:pt idx="22586">
                  <c:v>1.52482E-2</c:v>
                </c:pt>
                <c:pt idx="22587">
                  <c:v>1.392E-2</c:v>
                </c:pt>
                <c:pt idx="22588">
                  <c:v>1.25653E-2</c:v>
                </c:pt>
                <c:pt idx="22589">
                  <c:v>1.11859E-2</c:v>
                </c:pt>
                <c:pt idx="22590" formatCode="0.00E+00">
                  <c:v>9.7839999999999993E-3</c:v>
                </c:pt>
                <c:pt idx="22591" formatCode="0.00E+00">
                  <c:v>8.3616599999999999E-3</c:v>
                </c:pt>
                <c:pt idx="22592" formatCode="0.00E+00">
                  <c:v>6.9209600000000003E-3</c:v>
                </c:pt>
                <c:pt idx="22593" formatCode="0.00E+00">
                  <c:v>5.4639299999999997E-3</c:v>
                </c:pt>
                <c:pt idx="22594" formatCode="0.00E+00">
                  <c:v>3.9926900000000001E-3</c:v>
                </c:pt>
                <c:pt idx="22595" formatCode="0.00E+00">
                  <c:v>2.50943E-3</c:v>
                </c:pt>
                <c:pt idx="22596" formatCode="0.00E+00">
                  <c:v>1.0163500000000001E-3</c:v>
                </c:pt>
                <c:pt idx="22597" formatCode="0.00E+00">
                  <c:v>-4.84344E-4</c:v>
                </c:pt>
                <c:pt idx="22598" formatCode="0.00E+00">
                  <c:v>-1.9904100000000002E-3</c:v>
                </c:pt>
                <c:pt idx="22599" formatCode="0.00E+00">
                  <c:v>-3.4995299999999998E-3</c:v>
                </c:pt>
                <c:pt idx="22600" formatCode="0.00E+00">
                  <c:v>-5.0093799999999999E-3</c:v>
                </c:pt>
                <c:pt idx="22601" formatCode="0.00E+00">
                  <c:v>-6.5176499999999998E-3</c:v>
                </c:pt>
                <c:pt idx="22602" formatCode="0.00E+00">
                  <c:v>-8.0221000000000008E-3</c:v>
                </c:pt>
                <c:pt idx="22603" formatCode="0.00E+00">
                  <c:v>-9.52041E-3</c:v>
                </c:pt>
                <c:pt idx="22604">
                  <c:v>-1.1010300000000001E-2</c:v>
                </c:pt>
                <c:pt idx="22605">
                  <c:v>-1.2489500000000001E-2</c:v>
                </c:pt>
                <c:pt idx="22606">
                  <c:v>-1.39557E-2</c:v>
                </c:pt>
                <c:pt idx="22607">
                  <c:v>-1.5406700000000001E-2</c:v>
                </c:pt>
                <c:pt idx="22608">
                  <c:v>-1.68402E-2</c:v>
                </c:pt>
                <c:pt idx="22609">
                  <c:v>-1.8253999999999999E-2</c:v>
                </c:pt>
                <c:pt idx="22610">
                  <c:v>-1.9645900000000001E-2</c:v>
                </c:pt>
                <c:pt idx="22611">
                  <c:v>-2.1013799999999999E-2</c:v>
                </c:pt>
                <c:pt idx="22612">
                  <c:v>-2.23556E-2</c:v>
                </c:pt>
                <c:pt idx="22613">
                  <c:v>-2.3669099999999998E-2</c:v>
                </c:pt>
                <c:pt idx="22614">
                  <c:v>-2.49523E-2</c:v>
                </c:pt>
                <c:pt idx="22615">
                  <c:v>-2.6203299999999999E-2</c:v>
                </c:pt>
                <c:pt idx="22616">
                  <c:v>-2.7420400000000001E-2</c:v>
                </c:pt>
                <c:pt idx="22617">
                  <c:v>-2.8601700000000001E-2</c:v>
                </c:pt>
                <c:pt idx="22618">
                  <c:v>-2.9744799999999998E-2</c:v>
                </c:pt>
                <c:pt idx="22619">
                  <c:v>-3.0847800000000002E-2</c:v>
                </c:pt>
                <c:pt idx="22620">
                  <c:v>-3.1908800000000001E-2</c:v>
                </c:pt>
                <c:pt idx="22621">
                  <c:v>-3.2926299999999999E-2</c:v>
                </c:pt>
                <c:pt idx="22622">
                  <c:v>-3.38988E-2</c:v>
                </c:pt>
                <c:pt idx="22623">
                  <c:v>-3.48247E-2</c:v>
                </c:pt>
                <c:pt idx="22624">
                  <c:v>-3.5702600000000001E-2</c:v>
                </c:pt>
                <c:pt idx="22625">
                  <c:v>-3.6530899999999998E-2</c:v>
                </c:pt>
                <c:pt idx="22626">
                  <c:v>-3.7308300000000003E-2</c:v>
                </c:pt>
                <c:pt idx="22627">
                  <c:v>-3.8033600000000001E-2</c:v>
                </c:pt>
                <c:pt idx="22628">
                  <c:v>-3.8705999999999997E-2</c:v>
                </c:pt>
                <c:pt idx="22629">
                  <c:v>-3.93248E-2</c:v>
                </c:pt>
                <c:pt idx="22630">
                  <c:v>-3.9888899999999998E-2</c:v>
                </c:pt>
                <c:pt idx="22631">
                  <c:v>-4.0397700000000002E-2</c:v>
                </c:pt>
                <c:pt idx="22632">
                  <c:v>-4.0850499999999998E-2</c:v>
                </c:pt>
                <c:pt idx="22633">
                  <c:v>-4.1246499999999998E-2</c:v>
                </c:pt>
                <c:pt idx="22634">
                  <c:v>-4.1585299999999999E-2</c:v>
                </c:pt>
                <c:pt idx="22635">
                  <c:v>-4.1866199999999999E-2</c:v>
                </c:pt>
                <c:pt idx="22636">
                  <c:v>-4.2089000000000001E-2</c:v>
                </c:pt>
                <c:pt idx="22637">
                  <c:v>-4.2253300000000001E-2</c:v>
                </c:pt>
                <c:pt idx="22638">
                  <c:v>-4.2358800000000002E-2</c:v>
                </c:pt>
                <c:pt idx="22639">
                  <c:v>-4.2405499999999999E-2</c:v>
                </c:pt>
                <c:pt idx="22640">
                  <c:v>-4.2393399999999998E-2</c:v>
                </c:pt>
                <c:pt idx="22641">
                  <c:v>-4.2323E-2</c:v>
                </c:pt>
                <c:pt idx="22642">
                  <c:v>-4.2194599999999999E-2</c:v>
                </c:pt>
                <c:pt idx="22643">
                  <c:v>-4.2008400000000001E-2</c:v>
                </c:pt>
                <c:pt idx="22644">
                  <c:v>-4.1764799999999998E-2</c:v>
                </c:pt>
                <c:pt idx="22645">
                  <c:v>-4.1464300000000003E-2</c:v>
                </c:pt>
                <c:pt idx="22646">
                  <c:v>-4.1107100000000001E-2</c:v>
                </c:pt>
                <c:pt idx="22647">
                  <c:v>-4.0693699999999999E-2</c:v>
                </c:pt>
                <c:pt idx="22648">
                  <c:v>-4.0224599999999999E-2</c:v>
                </c:pt>
                <c:pt idx="22649">
                  <c:v>-3.9700899999999997E-2</c:v>
                </c:pt>
                <c:pt idx="22650">
                  <c:v>-3.9123699999999997E-2</c:v>
                </c:pt>
                <c:pt idx="22651">
                  <c:v>-3.8494100000000003E-2</c:v>
                </c:pt>
                <c:pt idx="22652">
                  <c:v>-3.7812999999999999E-2</c:v>
                </c:pt>
                <c:pt idx="22653">
                  <c:v>-3.7081599999999999E-2</c:v>
                </c:pt>
                <c:pt idx="22654">
                  <c:v>-3.6301199999999999E-2</c:v>
                </c:pt>
                <c:pt idx="22655">
                  <c:v>-3.5473499999999998E-2</c:v>
                </c:pt>
                <c:pt idx="22656">
                  <c:v>-3.45998E-2</c:v>
                </c:pt>
                <c:pt idx="22657">
                  <c:v>-3.3681599999999999E-2</c:v>
                </c:pt>
                <c:pt idx="22658">
                  <c:v>-3.2720399999999997E-2</c:v>
                </c:pt>
                <c:pt idx="22659">
                  <c:v>-3.1717799999999997E-2</c:v>
                </c:pt>
                <c:pt idx="22660">
                  <c:v>-3.0675399999999999E-2</c:v>
                </c:pt>
                <c:pt idx="22661">
                  <c:v>-2.9595099999999999E-2</c:v>
                </c:pt>
                <c:pt idx="22662">
                  <c:v>-2.8478400000000001E-2</c:v>
                </c:pt>
                <c:pt idx="22663">
                  <c:v>-2.7327299999999999E-2</c:v>
                </c:pt>
                <c:pt idx="22664">
                  <c:v>-2.6143599999999999E-2</c:v>
                </c:pt>
                <c:pt idx="22665">
                  <c:v>-2.4929900000000001E-2</c:v>
                </c:pt>
                <c:pt idx="22666">
                  <c:v>-2.3688399999999998E-2</c:v>
                </c:pt>
                <c:pt idx="22667">
                  <c:v>-2.2421E-2</c:v>
                </c:pt>
                <c:pt idx="22668">
                  <c:v>-2.11294E-2</c:v>
                </c:pt>
                <c:pt idx="22669">
                  <c:v>-1.9815300000000001E-2</c:v>
                </c:pt>
                <c:pt idx="22670">
                  <c:v>-1.8480900000000001E-2</c:v>
                </c:pt>
                <c:pt idx="22671">
                  <c:v>-1.7128500000000001E-2</c:v>
                </c:pt>
                <c:pt idx="22672">
                  <c:v>-1.57606E-2</c:v>
                </c:pt>
                <c:pt idx="22673">
                  <c:v>-1.4378999999999999E-2</c:v>
                </c:pt>
                <c:pt idx="22674">
                  <c:v>-1.29862E-2</c:v>
                </c:pt>
                <c:pt idx="22675">
                  <c:v>-1.1584499999999999E-2</c:v>
                </c:pt>
                <c:pt idx="22676">
                  <c:v>-1.01764E-2</c:v>
                </c:pt>
                <c:pt idx="22677" formatCode="0.00E+00">
                  <c:v>-8.7643100000000008E-3</c:v>
                </c:pt>
                <c:pt idx="22678" formatCode="0.00E+00">
                  <c:v>-7.3507700000000004E-3</c:v>
                </c:pt>
                <c:pt idx="22679" formatCode="0.00E+00">
                  <c:v>-5.9382899999999997E-3</c:v>
                </c:pt>
                <c:pt idx="22680" formatCode="0.00E+00">
                  <c:v>-4.52901E-3</c:v>
                </c:pt>
                <c:pt idx="22681" formatCode="0.00E+00">
                  <c:v>-3.1249300000000002E-3</c:v>
                </c:pt>
                <c:pt idx="22682" formatCode="0.00E+00">
                  <c:v>-1.7282E-3</c:v>
                </c:pt>
                <c:pt idx="22683" formatCode="0.00E+00">
                  <c:v>-3.4114799999999999E-4</c:v>
                </c:pt>
                <c:pt idx="22684" formatCode="0.00E+00">
                  <c:v>1.03392E-3</c:v>
                </c:pt>
                <c:pt idx="22685" formatCode="0.00E+00">
                  <c:v>2.3949599999999998E-3</c:v>
                </c:pt>
                <c:pt idx="22686" formatCode="0.00E+00">
                  <c:v>3.7401000000000001E-3</c:v>
                </c:pt>
                <c:pt idx="22687" formatCode="0.00E+00">
                  <c:v>5.0674800000000001E-3</c:v>
                </c:pt>
                <c:pt idx="22688" formatCode="0.00E+00">
                  <c:v>6.3751299999999997E-3</c:v>
                </c:pt>
                <c:pt idx="22689" formatCode="0.00E+00">
                  <c:v>7.6609800000000004E-3</c:v>
                </c:pt>
                <c:pt idx="22690" formatCode="0.00E+00">
                  <c:v>8.9228599999999995E-3</c:v>
                </c:pt>
                <c:pt idx="22691">
                  <c:v>1.01586E-2</c:v>
                </c:pt>
                <c:pt idx="22692">
                  <c:v>1.1366299999999999E-2</c:v>
                </c:pt>
                <c:pt idx="22693">
                  <c:v>1.2544E-2</c:v>
                </c:pt>
                <c:pt idx="22694">
                  <c:v>1.3690000000000001E-2</c:v>
                </c:pt>
                <c:pt idx="22695">
                  <c:v>1.4803E-2</c:v>
                </c:pt>
                <c:pt idx="22696">
                  <c:v>1.5881699999999999E-2</c:v>
                </c:pt>
                <c:pt idx="22697">
                  <c:v>1.69249E-2</c:v>
                </c:pt>
                <c:pt idx="22698">
                  <c:v>1.79309E-2</c:v>
                </c:pt>
                <c:pt idx="22699">
                  <c:v>1.8898499999999999E-2</c:v>
                </c:pt>
                <c:pt idx="22700">
                  <c:v>1.9826099999999999E-2</c:v>
                </c:pt>
                <c:pt idx="22701">
                  <c:v>2.0712399999999999E-2</c:v>
                </c:pt>
                <c:pt idx="22702">
                  <c:v>2.1556499999999999E-2</c:v>
                </c:pt>
                <c:pt idx="22703">
                  <c:v>2.2357100000000001E-2</c:v>
                </c:pt>
                <c:pt idx="22704">
                  <c:v>2.3113000000000002E-2</c:v>
                </c:pt>
                <c:pt idx="22705">
                  <c:v>2.38231E-2</c:v>
                </c:pt>
                <c:pt idx="22706">
                  <c:v>2.4486500000000001E-2</c:v>
                </c:pt>
                <c:pt idx="22707">
                  <c:v>2.5102300000000001E-2</c:v>
                </c:pt>
                <c:pt idx="22708">
                  <c:v>2.5669600000000001E-2</c:v>
                </c:pt>
                <c:pt idx="22709">
                  <c:v>2.61879E-2</c:v>
                </c:pt>
                <c:pt idx="22710">
                  <c:v>2.6657E-2</c:v>
                </c:pt>
                <c:pt idx="22711">
                  <c:v>2.7076599999999999E-2</c:v>
                </c:pt>
                <c:pt idx="22712">
                  <c:v>2.7446700000000001E-2</c:v>
                </c:pt>
                <c:pt idx="22713">
                  <c:v>2.7767199999999999E-2</c:v>
                </c:pt>
                <c:pt idx="22714">
                  <c:v>2.8038E-2</c:v>
                </c:pt>
                <c:pt idx="22715">
                  <c:v>2.82589E-2</c:v>
                </c:pt>
                <c:pt idx="22716">
                  <c:v>2.8429599999999999E-2</c:v>
                </c:pt>
                <c:pt idx="22717">
                  <c:v>2.85499E-2</c:v>
                </c:pt>
                <c:pt idx="22718">
                  <c:v>2.8620400000000001E-2</c:v>
                </c:pt>
                <c:pt idx="22719">
                  <c:v>2.8642000000000001E-2</c:v>
                </c:pt>
                <c:pt idx="22720">
                  <c:v>2.86152E-2</c:v>
                </c:pt>
                <c:pt idx="22721">
                  <c:v>2.8540099999999999E-2</c:v>
                </c:pt>
                <c:pt idx="22722">
                  <c:v>2.84173E-2</c:v>
                </c:pt>
                <c:pt idx="22723">
                  <c:v>2.8247399999999999E-2</c:v>
                </c:pt>
                <c:pt idx="22724">
                  <c:v>2.8031E-2</c:v>
                </c:pt>
                <c:pt idx="22725">
                  <c:v>2.7768600000000001E-2</c:v>
                </c:pt>
                <c:pt idx="22726">
                  <c:v>2.7460999999999999E-2</c:v>
                </c:pt>
                <c:pt idx="22727">
                  <c:v>2.7109000000000001E-2</c:v>
                </c:pt>
                <c:pt idx="22728">
                  <c:v>2.6713199999999999E-2</c:v>
                </c:pt>
                <c:pt idx="22729">
                  <c:v>2.6274700000000002E-2</c:v>
                </c:pt>
                <c:pt idx="22730">
                  <c:v>2.5795100000000001E-2</c:v>
                </c:pt>
                <c:pt idx="22731">
                  <c:v>2.52759E-2</c:v>
                </c:pt>
                <c:pt idx="22732">
                  <c:v>2.4718400000000001E-2</c:v>
                </c:pt>
                <c:pt idx="22733">
                  <c:v>2.4123599999999999E-2</c:v>
                </c:pt>
                <c:pt idx="22734">
                  <c:v>2.3492699999999998E-2</c:v>
                </c:pt>
                <c:pt idx="22735">
                  <c:v>2.2827299999999998E-2</c:v>
                </c:pt>
                <c:pt idx="22736">
                  <c:v>2.2129200000000002E-2</c:v>
                </c:pt>
                <c:pt idx="22737">
                  <c:v>2.13998E-2</c:v>
                </c:pt>
                <c:pt idx="22738">
                  <c:v>2.06409E-2</c:v>
                </c:pt>
                <c:pt idx="22739">
                  <c:v>1.9853800000000001E-2</c:v>
                </c:pt>
                <c:pt idx="22740">
                  <c:v>1.90403E-2</c:v>
                </c:pt>
                <c:pt idx="22741">
                  <c:v>1.8202200000000002E-2</c:v>
                </c:pt>
                <c:pt idx="22742">
                  <c:v>1.73414E-2</c:v>
                </c:pt>
                <c:pt idx="22743">
                  <c:v>1.64599E-2</c:v>
                </c:pt>
                <c:pt idx="22744">
                  <c:v>1.55596E-2</c:v>
                </c:pt>
                <c:pt idx="22745">
                  <c:v>1.46423E-2</c:v>
                </c:pt>
                <c:pt idx="22746">
                  <c:v>1.3709499999999999E-2</c:v>
                </c:pt>
                <c:pt idx="22747">
                  <c:v>1.2762600000000001E-2</c:v>
                </c:pt>
                <c:pt idx="22748">
                  <c:v>1.1803599999999999E-2</c:v>
                </c:pt>
                <c:pt idx="22749">
                  <c:v>1.08348E-2</c:v>
                </c:pt>
                <c:pt idx="22750" formatCode="0.00E+00">
                  <c:v>9.8584299999999996E-3</c:v>
                </c:pt>
                <c:pt idx="22751" formatCode="0.00E+00">
                  <c:v>8.87633E-3</c:v>
                </c:pt>
                <c:pt idx="22752" formatCode="0.00E+00">
                  <c:v>7.8902299999999998E-3</c:v>
                </c:pt>
                <c:pt idx="22753" formatCode="0.00E+00">
                  <c:v>6.9018300000000003E-3</c:v>
                </c:pt>
                <c:pt idx="22754" formatCode="0.00E+00">
                  <c:v>5.9132200000000003E-3</c:v>
                </c:pt>
                <c:pt idx="22755" formatCode="0.00E+00">
                  <c:v>4.9266099999999997E-3</c:v>
                </c:pt>
                <c:pt idx="22756" formatCode="0.00E+00">
                  <c:v>3.9438199999999998E-3</c:v>
                </c:pt>
                <c:pt idx="22757" formatCode="0.00E+00">
                  <c:v>2.9662600000000001E-3</c:v>
                </c:pt>
                <c:pt idx="22758" formatCode="0.00E+00">
                  <c:v>1.9954299999999999E-3</c:v>
                </c:pt>
                <c:pt idx="22759" formatCode="0.00E+00">
                  <c:v>1.03315E-3</c:v>
                </c:pt>
                <c:pt idx="22760" formatCode="0.00E+00">
                  <c:v>8.1349599999999998E-5</c:v>
                </c:pt>
                <c:pt idx="22761" formatCode="0.00E+00">
                  <c:v>-8.58156E-4</c:v>
                </c:pt>
                <c:pt idx="22762" formatCode="0.00E+00">
                  <c:v>-1.7833700000000001E-3</c:v>
                </c:pt>
                <c:pt idx="22763" formatCode="0.00E+00">
                  <c:v>-2.69192E-3</c:v>
                </c:pt>
                <c:pt idx="22764" formatCode="0.00E+00">
                  <c:v>-3.5815999999999999E-3</c:v>
                </c:pt>
                <c:pt idx="22765" formatCode="0.00E+00">
                  <c:v>-4.4509600000000003E-3</c:v>
                </c:pt>
                <c:pt idx="22766" formatCode="0.00E+00">
                  <c:v>-5.29913E-3</c:v>
                </c:pt>
                <c:pt idx="22767" formatCode="0.00E+00">
                  <c:v>-6.1249900000000003E-3</c:v>
                </c:pt>
                <c:pt idx="22768" formatCode="0.00E+00">
                  <c:v>-6.9270399999999998E-3</c:v>
                </c:pt>
                <c:pt idx="22769" formatCode="0.00E+00">
                  <c:v>-7.7037499999999997E-3</c:v>
                </c:pt>
                <c:pt idx="22770" formatCode="0.00E+00">
                  <c:v>-8.4537499999999995E-3</c:v>
                </c:pt>
                <c:pt idx="22771" formatCode="0.00E+00">
                  <c:v>-9.1756600000000004E-3</c:v>
                </c:pt>
                <c:pt idx="22772" formatCode="0.00E+00">
                  <c:v>-9.8681399999999992E-3</c:v>
                </c:pt>
                <c:pt idx="22773">
                  <c:v>-1.0529999999999999E-2</c:v>
                </c:pt>
                <c:pt idx="22774">
                  <c:v>-1.11605E-2</c:v>
                </c:pt>
                <c:pt idx="22775">
                  <c:v>-1.17587E-2</c:v>
                </c:pt>
                <c:pt idx="22776">
                  <c:v>-1.2323600000000001E-2</c:v>
                </c:pt>
                <c:pt idx="22777">
                  <c:v>-1.28548E-2</c:v>
                </c:pt>
                <c:pt idx="22778">
                  <c:v>-1.3351699999999999E-2</c:v>
                </c:pt>
                <c:pt idx="22779">
                  <c:v>-1.38139E-2</c:v>
                </c:pt>
                <c:pt idx="22780">
                  <c:v>-1.42407E-2</c:v>
                </c:pt>
                <c:pt idx="22781">
                  <c:v>-1.46312E-2</c:v>
                </c:pt>
                <c:pt idx="22782">
                  <c:v>-1.4985099999999999E-2</c:v>
                </c:pt>
                <c:pt idx="22783">
                  <c:v>-1.5301800000000001E-2</c:v>
                </c:pt>
                <c:pt idx="22784">
                  <c:v>-1.5580999999999999E-2</c:v>
                </c:pt>
                <c:pt idx="22785">
                  <c:v>-1.5822599999999999E-2</c:v>
                </c:pt>
                <c:pt idx="22786">
                  <c:v>-1.6026200000000001E-2</c:v>
                </c:pt>
                <c:pt idx="22787">
                  <c:v>-1.6191799999999999E-2</c:v>
                </c:pt>
                <c:pt idx="22788">
                  <c:v>-1.6319400000000001E-2</c:v>
                </c:pt>
                <c:pt idx="22789">
                  <c:v>-1.6409199999999999E-2</c:v>
                </c:pt>
                <c:pt idx="22790">
                  <c:v>-1.6461799999999999E-2</c:v>
                </c:pt>
                <c:pt idx="22791">
                  <c:v>-1.6477599999999998E-2</c:v>
                </c:pt>
                <c:pt idx="22792">
                  <c:v>-1.6456999999999999E-2</c:v>
                </c:pt>
                <c:pt idx="22793">
                  <c:v>-1.64003E-2</c:v>
                </c:pt>
                <c:pt idx="22794">
                  <c:v>-1.63079E-2</c:v>
                </c:pt>
                <c:pt idx="22795">
                  <c:v>-1.6180400000000001E-2</c:v>
                </c:pt>
                <c:pt idx="22796">
                  <c:v>-1.60187E-2</c:v>
                </c:pt>
                <c:pt idx="22797">
                  <c:v>-1.58242E-2</c:v>
                </c:pt>
                <c:pt idx="22798">
                  <c:v>-1.5597700000000001E-2</c:v>
                </c:pt>
                <c:pt idx="22799">
                  <c:v>-1.53402E-2</c:v>
                </c:pt>
                <c:pt idx="22800">
                  <c:v>-1.50525E-2</c:v>
                </c:pt>
                <c:pt idx="22801">
                  <c:v>-1.47359E-2</c:v>
                </c:pt>
                <c:pt idx="22802">
                  <c:v>-1.43912E-2</c:v>
                </c:pt>
                <c:pt idx="22803">
                  <c:v>-1.4019500000000001E-2</c:v>
                </c:pt>
                <c:pt idx="22804">
                  <c:v>-1.36215E-2</c:v>
                </c:pt>
                <c:pt idx="22805">
                  <c:v>-1.31985E-2</c:v>
                </c:pt>
                <c:pt idx="22806">
                  <c:v>-1.2751999999999999E-2</c:v>
                </c:pt>
                <c:pt idx="22807">
                  <c:v>-1.22834E-2</c:v>
                </c:pt>
                <c:pt idx="22808">
                  <c:v>-1.17941E-2</c:v>
                </c:pt>
                <c:pt idx="22809">
                  <c:v>-1.12858E-2</c:v>
                </c:pt>
                <c:pt idx="22810">
                  <c:v>-1.076E-2</c:v>
                </c:pt>
                <c:pt idx="22811">
                  <c:v>-1.0218E-2</c:v>
                </c:pt>
                <c:pt idx="22812" formatCode="0.00E+00">
                  <c:v>-9.6608100000000006E-3</c:v>
                </c:pt>
                <c:pt idx="22813" formatCode="0.00E+00">
                  <c:v>-9.08926E-3</c:v>
                </c:pt>
                <c:pt idx="22814" formatCode="0.00E+00">
                  <c:v>-8.5045099999999998E-3</c:v>
                </c:pt>
                <c:pt idx="22815" formatCode="0.00E+00">
                  <c:v>-7.9081399999999993E-3</c:v>
                </c:pt>
                <c:pt idx="22816" formatCode="0.00E+00">
                  <c:v>-7.3017000000000004E-3</c:v>
                </c:pt>
                <c:pt idx="22817" formatCode="0.00E+00">
                  <c:v>-6.68675E-3</c:v>
                </c:pt>
                <c:pt idx="22818" formatCode="0.00E+00">
                  <c:v>-6.0653599999999997E-3</c:v>
                </c:pt>
                <c:pt idx="22819" formatCode="0.00E+00">
                  <c:v>-5.4398800000000002E-3</c:v>
                </c:pt>
                <c:pt idx="22820" formatCode="0.00E+00">
                  <c:v>-4.8124200000000004E-3</c:v>
                </c:pt>
                <c:pt idx="22821" formatCode="0.00E+00">
                  <c:v>-4.18477E-3</c:v>
                </c:pt>
                <c:pt idx="22822" formatCode="0.00E+00">
                  <c:v>-3.5584900000000001E-3</c:v>
                </c:pt>
                <c:pt idx="22823" formatCode="0.00E+00">
                  <c:v>-2.9351899999999998E-3</c:v>
                </c:pt>
                <c:pt idx="22824" formatCode="0.00E+00">
                  <c:v>-2.3167299999999999E-3</c:v>
                </c:pt>
                <c:pt idx="22825" formatCode="0.00E+00">
                  <c:v>-1.70503E-3</c:v>
                </c:pt>
                <c:pt idx="22826" formatCode="0.00E+00">
                  <c:v>-1.1020100000000001E-3</c:v>
                </c:pt>
                <c:pt idx="22827" formatCode="0.00E+00">
                  <c:v>-5.0965500000000003E-4</c:v>
                </c:pt>
                <c:pt idx="22828" formatCode="0.00E+00">
                  <c:v>7.0136399999999995E-5</c:v>
                </c:pt>
                <c:pt idx="22829" formatCode="0.00E+00">
                  <c:v>6.3566800000000004E-4</c:v>
                </c:pt>
                <c:pt idx="22830" formatCode="0.00E+00">
                  <c:v>1.18531E-3</c:v>
                </c:pt>
                <c:pt idx="22831" formatCode="0.00E+00">
                  <c:v>1.71732E-3</c:v>
                </c:pt>
                <c:pt idx="22832" formatCode="0.00E+00">
                  <c:v>2.2300800000000002E-3</c:v>
                </c:pt>
                <c:pt idx="22833" formatCode="0.00E+00">
                  <c:v>2.72244E-3</c:v>
                </c:pt>
                <c:pt idx="22834" formatCode="0.00E+00">
                  <c:v>3.1936E-3</c:v>
                </c:pt>
                <c:pt idx="22835" formatCode="0.00E+00">
                  <c:v>3.64277E-3</c:v>
                </c:pt>
                <c:pt idx="22836" formatCode="0.00E+00">
                  <c:v>4.0689200000000002E-3</c:v>
                </c:pt>
                <c:pt idx="22837" formatCode="0.00E+00">
                  <c:v>4.4707899999999997E-3</c:v>
                </c:pt>
                <c:pt idx="22838" formatCode="0.00E+00">
                  <c:v>4.8470199999999996E-3</c:v>
                </c:pt>
                <c:pt idx="22839" formatCode="0.00E+00">
                  <c:v>5.1963199999999999E-3</c:v>
                </c:pt>
                <c:pt idx="22840" formatCode="0.00E+00">
                  <c:v>5.5173899999999996E-3</c:v>
                </c:pt>
                <c:pt idx="22841" formatCode="0.00E+00">
                  <c:v>5.8086400000000003E-3</c:v>
                </c:pt>
                <c:pt idx="22842" formatCode="0.00E+00">
                  <c:v>6.0681199999999998E-3</c:v>
                </c:pt>
                <c:pt idx="22843" formatCode="0.00E+00">
                  <c:v>6.2942500000000004E-3</c:v>
                </c:pt>
                <c:pt idx="22844" formatCode="0.00E+00">
                  <c:v>6.4861700000000003E-3</c:v>
                </c:pt>
                <c:pt idx="22845" formatCode="0.00E+00">
                  <c:v>6.6434700000000003E-3</c:v>
                </c:pt>
                <c:pt idx="22846" formatCode="0.00E+00">
                  <c:v>6.76561E-3</c:v>
                </c:pt>
                <c:pt idx="22847" formatCode="0.00E+00">
                  <c:v>6.8518600000000004E-3</c:v>
                </c:pt>
                <c:pt idx="22848" formatCode="0.00E+00">
                  <c:v>6.9013099999999999E-3</c:v>
                </c:pt>
                <c:pt idx="22849" formatCode="0.00E+00">
                  <c:v>6.9129100000000004E-3</c:v>
                </c:pt>
                <c:pt idx="22850" formatCode="0.00E+00">
                  <c:v>6.8855899999999996E-3</c:v>
                </c:pt>
                <c:pt idx="22851" formatCode="0.00E+00">
                  <c:v>6.8185499999999996E-3</c:v>
                </c:pt>
                <c:pt idx="22852" formatCode="0.00E+00">
                  <c:v>6.7114100000000001E-3</c:v>
                </c:pt>
                <c:pt idx="22853" formatCode="0.00E+00">
                  <c:v>6.5638900000000002E-3</c:v>
                </c:pt>
                <c:pt idx="22854" formatCode="0.00E+00">
                  <c:v>6.3756699999999999E-3</c:v>
                </c:pt>
                <c:pt idx="22855" formatCode="0.00E+00">
                  <c:v>6.1462799999999996E-3</c:v>
                </c:pt>
                <c:pt idx="22856" formatCode="0.00E+00">
                  <c:v>5.8753099999999999E-3</c:v>
                </c:pt>
                <c:pt idx="22857" formatCode="0.00E+00">
                  <c:v>5.5626499999999997E-3</c:v>
                </c:pt>
                <c:pt idx="22858" formatCode="0.00E+00">
                  <c:v>5.2084799999999997E-3</c:v>
                </c:pt>
                <c:pt idx="22859" formatCode="0.00E+00">
                  <c:v>4.8129899999999996E-3</c:v>
                </c:pt>
                <c:pt idx="22860" formatCode="0.00E+00">
                  <c:v>4.3764299999999997E-3</c:v>
                </c:pt>
                <c:pt idx="22861" formatCode="0.00E+00">
                  <c:v>3.8995499999999999E-3</c:v>
                </c:pt>
                <c:pt idx="22862" formatCode="0.00E+00">
                  <c:v>3.3834300000000002E-3</c:v>
                </c:pt>
                <c:pt idx="22863" formatCode="0.00E+00">
                  <c:v>2.82914E-3</c:v>
                </c:pt>
                <c:pt idx="22864" formatCode="0.00E+00">
                  <c:v>2.2374199999999999E-3</c:v>
                </c:pt>
                <c:pt idx="22865" formatCode="0.00E+00">
                  <c:v>1.6088700000000001E-3</c:v>
                </c:pt>
                <c:pt idx="22866" formatCode="0.00E+00">
                  <c:v>9.4458300000000003E-4</c:v>
                </c:pt>
                <c:pt idx="22867" formatCode="0.00E+00">
                  <c:v>2.4573999999999999E-4</c:v>
                </c:pt>
                <c:pt idx="22868" formatCode="0.00E+00">
                  <c:v>-4.8695100000000001E-4</c:v>
                </c:pt>
                <c:pt idx="22869" formatCode="0.00E+00">
                  <c:v>-1.2530099999999999E-3</c:v>
                </c:pt>
                <c:pt idx="22870" formatCode="0.00E+00">
                  <c:v>-2.0516599999999999E-3</c:v>
                </c:pt>
                <c:pt idx="22871" formatCode="0.00E+00">
                  <c:v>-2.88201E-3</c:v>
                </c:pt>
                <c:pt idx="22872" formatCode="0.00E+00">
                  <c:v>-3.74325E-3</c:v>
                </c:pt>
                <c:pt idx="22873" formatCode="0.00E+00">
                  <c:v>-4.6343799999999996E-3</c:v>
                </c:pt>
                <c:pt idx="22874" formatCode="0.00E+00">
                  <c:v>-5.5543199999999997E-3</c:v>
                </c:pt>
                <c:pt idx="22875" formatCode="0.00E+00">
                  <c:v>-6.502E-3</c:v>
                </c:pt>
                <c:pt idx="22876" formatCode="0.00E+00">
                  <c:v>-7.4761999999999997E-3</c:v>
                </c:pt>
                <c:pt idx="22877" formatCode="0.00E+00">
                  <c:v>-8.4754300000000008E-3</c:v>
                </c:pt>
                <c:pt idx="22878" formatCode="0.00E+00">
                  <c:v>-9.4980299999999993E-3</c:v>
                </c:pt>
                <c:pt idx="22879">
                  <c:v>-1.0541999999999999E-2</c:v>
                </c:pt>
                <c:pt idx="22880">
                  <c:v>-1.1605300000000001E-2</c:v>
                </c:pt>
                <c:pt idx="22881">
                  <c:v>-1.2686299999999999E-2</c:v>
                </c:pt>
                <c:pt idx="22882">
                  <c:v>-1.3783800000000001E-2</c:v>
                </c:pt>
                <c:pt idx="22883">
                  <c:v>-1.48962E-2</c:v>
                </c:pt>
                <c:pt idx="22884">
                  <c:v>-1.6021199999999999E-2</c:v>
                </c:pt>
                <c:pt idx="22885">
                  <c:v>-1.7156100000000001E-2</c:v>
                </c:pt>
                <c:pt idx="22886">
                  <c:v>-1.8298100000000001E-2</c:v>
                </c:pt>
                <c:pt idx="22887">
                  <c:v>-1.9444900000000001E-2</c:v>
                </c:pt>
                <c:pt idx="22888">
                  <c:v>-2.0595100000000002E-2</c:v>
                </c:pt>
                <c:pt idx="22889">
                  <c:v>-2.1746700000000001E-2</c:v>
                </c:pt>
                <c:pt idx="22890">
                  <c:v>-2.2897399999999998E-2</c:v>
                </c:pt>
                <c:pt idx="22891">
                  <c:v>-2.4045500000000001E-2</c:v>
                </c:pt>
                <c:pt idx="22892">
                  <c:v>-2.5189799999999998E-2</c:v>
                </c:pt>
                <c:pt idx="22893">
                  <c:v>-2.6328799999999999E-2</c:v>
                </c:pt>
                <c:pt idx="22894">
                  <c:v>-2.7460200000000001E-2</c:v>
                </c:pt>
                <c:pt idx="22895">
                  <c:v>-2.8581800000000001E-2</c:v>
                </c:pt>
                <c:pt idx="22896">
                  <c:v>-2.96913E-2</c:v>
                </c:pt>
                <c:pt idx="22897">
                  <c:v>-3.07862E-2</c:v>
                </c:pt>
                <c:pt idx="22898">
                  <c:v>-3.1864499999999997E-2</c:v>
                </c:pt>
                <c:pt idx="22899">
                  <c:v>-3.2924599999999998E-2</c:v>
                </c:pt>
                <c:pt idx="22900">
                  <c:v>-3.3965299999999997E-2</c:v>
                </c:pt>
                <c:pt idx="22901">
                  <c:v>-3.49854E-2</c:v>
                </c:pt>
                <c:pt idx="22902">
                  <c:v>-3.5983099999999997E-2</c:v>
                </c:pt>
                <c:pt idx="22903">
                  <c:v>-3.6956700000000002E-2</c:v>
                </c:pt>
                <c:pt idx="22904">
                  <c:v>-3.7903899999999997E-2</c:v>
                </c:pt>
                <c:pt idx="22905">
                  <c:v>-3.8822500000000003E-2</c:v>
                </c:pt>
                <c:pt idx="22906">
                  <c:v>-3.9710500000000003E-2</c:v>
                </c:pt>
                <c:pt idx="22907">
                  <c:v>-4.0565999999999998E-2</c:v>
                </c:pt>
                <c:pt idx="22908">
                  <c:v>-4.1387300000000002E-2</c:v>
                </c:pt>
                <c:pt idx="22909">
                  <c:v>-4.2173200000000001E-2</c:v>
                </c:pt>
                <c:pt idx="22910">
                  <c:v>-4.2921800000000003E-2</c:v>
                </c:pt>
                <c:pt idx="22911">
                  <c:v>-4.3631299999999998E-2</c:v>
                </c:pt>
                <c:pt idx="22912">
                  <c:v>-4.4300100000000002E-2</c:v>
                </c:pt>
                <c:pt idx="22913">
                  <c:v>-4.4927000000000002E-2</c:v>
                </c:pt>
                <c:pt idx="22914">
                  <c:v>-4.5511000000000003E-2</c:v>
                </c:pt>
                <c:pt idx="22915">
                  <c:v>-4.6051099999999998E-2</c:v>
                </c:pt>
                <c:pt idx="22916">
                  <c:v>-4.6546200000000003E-2</c:v>
                </c:pt>
                <c:pt idx="22917">
                  <c:v>-4.69954E-2</c:v>
                </c:pt>
                <c:pt idx="22918">
                  <c:v>-4.7397300000000003E-2</c:v>
                </c:pt>
                <c:pt idx="22919">
                  <c:v>-4.7750800000000003E-2</c:v>
                </c:pt>
                <c:pt idx="22920">
                  <c:v>-4.8054699999999999E-2</c:v>
                </c:pt>
                <c:pt idx="22921">
                  <c:v>-4.8308299999999998E-2</c:v>
                </c:pt>
                <c:pt idx="22922">
                  <c:v>-4.8511100000000001E-2</c:v>
                </c:pt>
                <c:pt idx="22923">
                  <c:v>-4.8662700000000003E-2</c:v>
                </c:pt>
                <c:pt idx="22924">
                  <c:v>-4.8762300000000001E-2</c:v>
                </c:pt>
                <c:pt idx="22925">
                  <c:v>-4.8809400000000003E-2</c:v>
                </c:pt>
                <c:pt idx="22926">
                  <c:v>-4.8803399999999997E-2</c:v>
                </c:pt>
                <c:pt idx="22927">
                  <c:v>-4.87439E-2</c:v>
                </c:pt>
                <c:pt idx="22928">
                  <c:v>-4.8630100000000002E-2</c:v>
                </c:pt>
                <c:pt idx="22929">
                  <c:v>-4.8461400000000002E-2</c:v>
                </c:pt>
                <c:pt idx="22930">
                  <c:v>-4.82374E-2</c:v>
                </c:pt>
                <c:pt idx="22931">
                  <c:v>-4.7958000000000001E-2</c:v>
                </c:pt>
                <c:pt idx="22932">
                  <c:v>-4.7624E-2</c:v>
                </c:pt>
                <c:pt idx="22933">
                  <c:v>-4.7236300000000002E-2</c:v>
                </c:pt>
                <c:pt idx="22934">
                  <c:v>-4.6795400000000001E-2</c:v>
                </c:pt>
                <c:pt idx="22935">
                  <c:v>-4.6301000000000002E-2</c:v>
                </c:pt>
                <c:pt idx="22936">
                  <c:v>-4.5752899999999999E-2</c:v>
                </c:pt>
                <c:pt idx="22937">
                  <c:v>-4.5151299999999998E-2</c:v>
                </c:pt>
                <c:pt idx="22938">
                  <c:v>-4.4497099999999998E-2</c:v>
                </c:pt>
                <c:pt idx="22939">
                  <c:v>-4.3790900000000001E-2</c:v>
                </c:pt>
                <c:pt idx="22940">
                  <c:v>-4.3033500000000002E-2</c:v>
                </c:pt>
                <c:pt idx="22941">
                  <c:v>-4.2225800000000001E-2</c:v>
                </c:pt>
                <c:pt idx="22942">
                  <c:v>-4.1369599999999999E-2</c:v>
                </c:pt>
                <c:pt idx="22943">
                  <c:v>-4.0466299999999997E-2</c:v>
                </c:pt>
                <c:pt idx="22944">
                  <c:v>-3.9516999999999997E-2</c:v>
                </c:pt>
                <c:pt idx="22945">
                  <c:v>-3.8523000000000002E-2</c:v>
                </c:pt>
                <c:pt idx="22946">
                  <c:v>-3.7485400000000002E-2</c:v>
                </c:pt>
                <c:pt idx="22947">
                  <c:v>-3.6405100000000003E-2</c:v>
                </c:pt>
                <c:pt idx="22948">
                  <c:v>-3.5282800000000003E-2</c:v>
                </c:pt>
                <c:pt idx="22949">
                  <c:v>-3.4120400000000002E-2</c:v>
                </c:pt>
                <c:pt idx="22950">
                  <c:v>-3.2920400000000002E-2</c:v>
                </c:pt>
                <c:pt idx="22951">
                  <c:v>-3.1685100000000001E-2</c:v>
                </c:pt>
                <c:pt idx="22952">
                  <c:v>-3.0416200000000001E-2</c:v>
                </c:pt>
                <c:pt idx="22953">
                  <c:v>-2.9115100000000001E-2</c:v>
                </c:pt>
                <c:pt idx="22954">
                  <c:v>-2.7782999999999999E-2</c:v>
                </c:pt>
                <c:pt idx="22955">
                  <c:v>-2.6421E-2</c:v>
                </c:pt>
                <c:pt idx="22956">
                  <c:v>-2.5030299999999998E-2</c:v>
                </c:pt>
                <c:pt idx="22957">
                  <c:v>-2.36128E-2</c:v>
                </c:pt>
                <c:pt idx="22958">
                  <c:v>-2.2171099999999999E-2</c:v>
                </c:pt>
                <c:pt idx="22959">
                  <c:v>-2.07075E-2</c:v>
                </c:pt>
                <c:pt idx="22960">
                  <c:v>-1.9223899999999999E-2</c:v>
                </c:pt>
                <c:pt idx="22961">
                  <c:v>-1.77223E-2</c:v>
                </c:pt>
                <c:pt idx="22962">
                  <c:v>-1.6205199999999999E-2</c:v>
                </c:pt>
                <c:pt idx="22963">
                  <c:v>-1.46753E-2</c:v>
                </c:pt>
                <c:pt idx="22964">
                  <c:v>-1.31352E-2</c:v>
                </c:pt>
                <c:pt idx="22965">
                  <c:v>-1.15873E-2</c:v>
                </c:pt>
                <c:pt idx="22966">
                  <c:v>-1.00345E-2</c:v>
                </c:pt>
                <c:pt idx="22967" formatCode="0.00E+00">
                  <c:v>-8.4792700000000006E-3</c:v>
                </c:pt>
                <c:pt idx="22968" formatCode="0.00E+00">
                  <c:v>-6.9234500000000003E-3</c:v>
                </c:pt>
                <c:pt idx="22969" formatCode="0.00E+00">
                  <c:v>-5.3689899999999997E-3</c:v>
                </c:pt>
                <c:pt idx="22970" formatCode="0.00E+00">
                  <c:v>-3.8180000000000002E-3</c:v>
                </c:pt>
                <c:pt idx="22971" formatCode="0.00E+00">
                  <c:v>-2.2724799999999999E-3</c:v>
                </c:pt>
                <c:pt idx="22972" formatCode="0.00E+00">
                  <c:v>-7.3453699999999995E-4</c:v>
                </c:pt>
                <c:pt idx="22973" formatCode="0.00E+00">
                  <c:v>7.9357099999999997E-4</c:v>
                </c:pt>
                <c:pt idx="22974" formatCode="0.00E+00">
                  <c:v>2.3097600000000001E-3</c:v>
                </c:pt>
                <c:pt idx="22975" formatCode="0.00E+00">
                  <c:v>3.8120699999999999E-3</c:v>
                </c:pt>
                <c:pt idx="22976" formatCode="0.00E+00">
                  <c:v>5.2984E-3</c:v>
                </c:pt>
                <c:pt idx="22977" formatCode="0.00E+00">
                  <c:v>6.7665900000000003E-3</c:v>
                </c:pt>
                <c:pt idx="22978" formatCode="0.00E+00">
                  <c:v>8.2146200000000006E-3</c:v>
                </c:pt>
                <c:pt idx="22979" formatCode="0.00E+00">
                  <c:v>9.6406500000000006E-3</c:v>
                </c:pt>
                <c:pt idx="22980">
                  <c:v>1.1042700000000001E-2</c:v>
                </c:pt>
                <c:pt idx="22981">
                  <c:v>1.24183E-2</c:v>
                </c:pt>
                <c:pt idx="22982">
                  <c:v>1.3765100000000001E-2</c:v>
                </c:pt>
                <c:pt idx="22983">
                  <c:v>1.50809E-2</c:v>
                </c:pt>
                <c:pt idx="22984">
                  <c:v>1.6363800000000001E-2</c:v>
                </c:pt>
                <c:pt idx="22985">
                  <c:v>1.7612099999999999E-2</c:v>
                </c:pt>
                <c:pt idx="22986">
                  <c:v>1.8824E-2</c:v>
                </c:pt>
                <c:pt idx="22987">
                  <c:v>1.9997999999999998E-2</c:v>
                </c:pt>
                <c:pt idx="22988">
                  <c:v>2.11328E-2</c:v>
                </c:pt>
                <c:pt idx="22989">
                  <c:v>2.2227400000000001E-2</c:v>
                </c:pt>
                <c:pt idx="22990">
                  <c:v>2.3280499999999999E-2</c:v>
                </c:pt>
                <c:pt idx="22991">
                  <c:v>2.42904E-2</c:v>
                </c:pt>
                <c:pt idx="22992">
                  <c:v>2.52555E-2</c:v>
                </c:pt>
                <c:pt idx="22993">
                  <c:v>2.6173600000000002E-2</c:v>
                </c:pt>
                <c:pt idx="22994">
                  <c:v>2.7043000000000001E-2</c:v>
                </c:pt>
                <c:pt idx="22995">
                  <c:v>2.7862399999999999E-2</c:v>
                </c:pt>
                <c:pt idx="22996">
                  <c:v>2.8631E-2</c:v>
                </c:pt>
                <c:pt idx="22997">
                  <c:v>2.93479E-2</c:v>
                </c:pt>
                <c:pt idx="22998">
                  <c:v>3.0012199999999999E-2</c:v>
                </c:pt>
                <c:pt idx="22999">
                  <c:v>3.0622699999999999E-2</c:v>
                </c:pt>
                <c:pt idx="23000">
                  <c:v>3.1178299999999999E-2</c:v>
                </c:pt>
                <c:pt idx="23001">
                  <c:v>3.1677900000000002E-2</c:v>
                </c:pt>
                <c:pt idx="23002">
                  <c:v>3.2120599999999999E-2</c:v>
                </c:pt>
                <c:pt idx="23003">
                  <c:v>3.2505699999999998E-2</c:v>
                </c:pt>
                <c:pt idx="23004">
                  <c:v>3.2833000000000001E-2</c:v>
                </c:pt>
                <c:pt idx="23005">
                  <c:v>3.3102899999999998E-2</c:v>
                </c:pt>
                <c:pt idx="23006">
                  <c:v>3.3315999999999998E-2</c:v>
                </c:pt>
                <c:pt idx="23007">
                  <c:v>3.3472099999999998E-2</c:v>
                </c:pt>
                <c:pt idx="23008">
                  <c:v>3.3570999999999997E-2</c:v>
                </c:pt>
                <c:pt idx="23009">
                  <c:v>3.3611799999999997E-2</c:v>
                </c:pt>
                <c:pt idx="23010">
                  <c:v>3.3593900000000003E-2</c:v>
                </c:pt>
                <c:pt idx="23011">
                  <c:v>3.3517199999999997E-2</c:v>
                </c:pt>
                <c:pt idx="23012">
                  <c:v>3.3382700000000001E-2</c:v>
                </c:pt>
                <c:pt idx="23013">
                  <c:v>3.3191699999999998E-2</c:v>
                </c:pt>
                <c:pt idx="23014">
                  <c:v>3.2945500000000003E-2</c:v>
                </c:pt>
                <c:pt idx="23015">
                  <c:v>3.2644100000000002E-2</c:v>
                </c:pt>
                <c:pt idx="23016">
                  <c:v>3.2287900000000001E-2</c:v>
                </c:pt>
                <c:pt idx="23017">
                  <c:v>3.1877500000000003E-2</c:v>
                </c:pt>
                <c:pt idx="23018">
                  <c:v>3.1413700000000003E-2</c:v>
                </c:pt>
                <c:pt idx="23019">
                  <c:v>3.0897000000000001E-2</c:v>
                </c:pt>
                <c:pt idx="23020">
                  <c:v>3.03282E-2</c:v>
                </c:pt>
                <c:pt idx="23021">
                  <c:v>2.9708499999999999E-2</c:v>
                </c:pt>
                <c:pt idx="23022">
                  <c:v>2.9039300000000001E-2</c:v>
                </c:pt>
                <c:pt idx="23023">
                  <c:v>2.8321800000000001E-2</c:v>
                </c:pt>
                <c:pt idx="23024">
                  <c:v>2.75573E-2</c:v>
                </c:pt>
                <c:pt idx="23025">
                  <c:v>2.6747199999999999E-2</c:v>
                </c:pt>
                <c:pt idx="23026">
                  <c:v>2.5892700000000001E-2</c:v>
                </c:pt>
                <c:pt idx="23027">
                  <c:v>2.49949E-2</c:v>
                </c:pt>
                <c:pt idx="23028">
                  <c:v>2.4055199999999999E-2</c:v>
                </c:pt>
                <c:pt idx="23029">
                  <c:v>2.30753E-2</c:v>
                </c:pt>
                <c:pt idx="23030">
                  <c:v>2.2056599999999999E-2</c:v>
                </c:pt>
                <c:pt idx="23031">
                  <c:v>2.1000899999999999E-2</c:v>
                </c:pt>
                <c:pt idx="23032">
                  <c:v>1.9910199999999999E-2</c:v>
                </c:pt>
                <c:pt idx="23033">
                  <c:v>1.8786799999999999E-2</c:v>
                </c:pt>
                <c:pt idx="23034">
                  <c:v>1.7632999999999999E-2</c:v>
                </c:pt>
                <c:pt idx="23035">
                  <c:v>1.6450900000000001E-2</c:v>
                </c:pt>
                <c:pt idx="23036">
                  <c:v>1.5242E-2</c:v>
                </c:pt>
                <c:pt idx="23037">
                  <c:v>1.40083E-2</c:v>
                </c:pt>
                <c:pt idx="23038">
                  <c:v>1.2751999999999999E-2</c:v>
                </c:pt>
                <c:pt idx="23039">
                  <c:v>1.14751E-2</c:v>
                </c:pt>
                <c:pt idx="23040">
                  <c:v>1.01802E-2</c:v>
                </c:pt>
                <c:pt idx="23041" formatCode="0.00E+00">
                  <c:v>8.87019E-3</c:v>
                </c:pt>
                <c:pt idx="23042" formatCode="0.00E+00">
                  <c:v>7.5475799999999999E-3</c:v>
                </c:pt>
                <c:pt idx="23043" formatCode="0.00E+00">
                  <c:v>6.21369E-3</c:v>
                </c:pt>
                <c:pt idx="23044" formatCode="0.00E+00">
                  <c:v>4.8694999999999997E-3</c:v>
                </c:pt>
                <c:pt idx="23045" formatCode="0.00E+00">
                  <c:v>3.5168199999999999E-3</c:v>
                </c:pt>
                <c:pt idx="23046" formatCode="0.00E+00">
                  <c:v>2.15789E-3</c:v>
                </c:pt>
                <c:pt idx="23047" formatCode="0.00E+00">
                  <c:v>7.94468E-4</c:v>
                </c:pt>
                <c:pt idx="23048" formatCode="0.00E+00">
                  <c:v>-5.7198999999999998E-4</c:v>
                </c:pt>
                <c:pt idx="23049" formatCode="0.00E+00">
                  <c:v>-1.9394900000000001E-3</c:v>
                </c:pt>
                <c:pt idx="23050" formatCode="0.00E+00">
                  <c:v>-3.3054899999999999E-3</c:v>
                </c:pt>
                <c:pt idx="23051" formatCode="0.00E+00">
                  <c:v>-4.6676599999999997E-3</c:v>
                </c:pt>
                <c:pt idx="23052" formatCode="0.00E+00">
                  <c:v>-6.0241899999999996E-3</c:v>
                </c:pt>
                <c:pt idx="23053" formatCode="0.00E+00">
                  <c:v>-7.3733999999999996E-3</c:v>
                </c:pt>
                <c:pt idx="23054" formatCode="0.00E+00">
                  <c:v>-8.7133499999999999E-3</c:v>
                </c:pt>
                <c:pt idx="23055">
                  <c:v>-1.00418E-2</c:v>
                </c:pt>
                <c:pt idx="23056">
                  <c:v>-1.1356399999999999E-2</c:v>
                </c:pt>
                <c:pt idx="23057">
                  <c:v>-1.2654200000000001E-2</c:v>
                </c:pt>
                <c:pt idx="23058">
                  <c:v>-1.3933299999999999E-2</c:v>
                </c:pt>
                <c:pt idx="23059">
                  <c:v>-1.5192300000000001E-2</c:v>
                </c:pt>
                <c:pt idx="23060">
                  <c:v>-1.6430799999999999E-2</c:v>
                </c:pt>
                <c:pt idx="23061">
                  <c:v>-1.76475E-2</c:v>
                </c:pt>
                <c:pt idx="23062">
                  <c:v>-1.8840300000000001E-2</c:v>
                </c:pt>
                <c:pt idx="23063">
                  <c:v>-2.0006599999999999E-2</c:v>
                </c:pt>
                <c:pt idx="23064">
                  <c:v>-2.1144300000000001E-2</c:v>
                </c:pt>
                <c:pt idx="23065">
                  <c:v>-2.2251799999999999E-2</c:v>
                </c:pt>
                <c:pt idx="23066">
                  <c:v>-2.3327500000000001E-2</c:v>
                </c:pt>
                <c:pt idx="23067">
                  <c:v>-2.4370300000000001E-2</c:v>
                </c:pt>
                <c:pt idx="23068">
                  <c:v>-2.5378899999999999E-2</c:v>
                </c:pt>
                <c:pt idx="23069">
                  <c:v>-2.6352E-2</c:v>
                </c:pt>
                <c:pt idx="23070">
                  <c:v>-2.72886E-2</c:v>
                </c:pt>
                <c:pt idx="23071">
                  <c:v>-2.8187899999999998E-2</c:v>
                </c:pt>
                <c:pt idx="23072">
                  <c:v>-2.9049200000000001E-2</c:v>
                </c:pt>
                <c:pt idx="23073">
                  <c:v>-2.9871499999999999E-2</c:v>
                </c:pt>
                <c:pt idx="23074">
                  <c:v>-3.0653799999999998E-2</c:v>
                </c:pt>
                <c:pt idx="23075">
                  <c:v>-3.1395100000000002E-2</c:v>
                </c:pt>
                <c:pt idx="23076">
                  <c:v>-3.2094900000000003E-2</c:v>
                </c:pt>
                <c:pt idx="23077">
                  <c:v>-3.2752799999999999E-2</c:v>
                </c:pt>
                <c:pt idx="23078">
                  <c:v>-3.3368500000000002E-2</c:v>
                </c:pt>
                <c:pt idx="23079">
                  <c:v>-3.3941600000000002E-2</c:v>
                </c:pt>
                <c:pt idx="23080">
                  <c:v>-3.4471599999999998E-2</c:v>
                </c:pt>
                <c:pt idx="23081">
                  <c:v>-3.4958099999999999E-2</c:v>
                </c:pt>
                <c:pt idx="23082">
                  <c:v>-3.5400399999999999E-2</c:v>
                </c:pt>
                <c:pt idx="23083">
                  <c:v>-3.5798000000000003E-2</c:v>
                </c:pt>
                <c:pt idx="23084">
                  <c:v>-3.6150399999999999E-2</c:v>
                </c:pt>
                <c:pt idx="23085">
                  <c:v>-3.6457900000000001E-2</c:v>
                </c:pt>
                <c:pt idx="23086">
                  <c:v>-3.6720599999999999E-2</c:v>
                </c:pt>
                <c:pt idx="23087">
                  <c:v>-3.6938499999999999E-2</c:v>
                </c:pt>
                <c:pt idx="23088">
                  <c:v>-3.71118E-2</c:v>
                </c:pt>
                <c:pt idx="23089">
                  <c:v>-3.72409E-2</c:v>
                </c:pt>
                <c:pt idx="23090">
                  <c:v>-3.7325700000000003E-2</c:v>
                </c:pt>
                <c:pt idx="23091">
                  <c:v>-3.7365799999999998E-2</c:v>
                </c:pt>
                <c:pt idx="23092">
                  <c:v>-3.7361100000000001E-2</c:v>
                </c:pt>
                <c:pt idx="23093">
                  <c:v>-3.7312699999999997E-2</c:v>
                </c:pt>
                <c:pt idx="23094">
                  <c:v>-3.7221900000000002E-2</c:v>
                </c:pt>
                <c:pt idx="23095">
                  <c:v>-3.7089499999999997E-2</c:v>
                </c:pt>
                <c:pt idx="23096">
                  <c:v>-3.6916499999999998E-2</c:v>
                </c:pt>
                <c:pt idx="23097">
                  <c:v>-3.6703899999999998E-2</c:v>
                </c:pt>
                <c:pt idx="23098">
                  <c:v>-3.64528E-2</c:v>
                </c:pt>
                <c:pt idx="23099">
                  <c:v>-3.6164300000000003E-2</c:v>
                </c:pt>
                <c:pt idx="23100">
                  <c:v>-3.5839099999999999E-2</c:v>
                </c:pt>
                <c:pt idx="23101">
                  <c:v>-3.5477599999999998E-2</c:v>
                </c:pt>
                <c:pt idx="23102">
                  <c:v>-3.5081000000000001E-2</c:v>
                </c:pt>
                <c:pt idx="23103">
                  <c:v>-3.4650899999999998E-2</c:v>
                </c:pt>
                <c:pt idx="23104">
                  <c:v>-3.4188999999999997E-2</c:v>
                </c:pt>
                <c:pt idx="23105">
                  <c:v>-3.3696799999999999E-2</c:v>
                </c:pt>
                <c:pt idx="23106">
                  <c:v>-3.31756E-2</c:v>
                </c:pt>
                <c:pt idx="23107">
                  <c:v>-3.2626799999999997E-2</c:v>
                </c:pt>
                <c:pt idx="23108">
                  <c:v>-3.2051799999999998E-2</c:v>
                </c:pt>
                <c:pt idx="23109">
                  <c:v>-3.1452000000000001E-2</c:v>
                </c:pt>
                <c:pt idx="23110">
                  <c:v>-3.08293E-2</c:v>
                </c:pt>
                <c:pt idx="23111">
                  <c:v>-3.01856E-2</c:v>
                </c:pt>
                <c:pt idx="23112">
                  <c:v>-2.9522799999999998E-2</c:v>
                </c:pt>
                <c:pt idx="23113">
                  <c:v>-2.8842799999999998E-2</c:v>
                </c:pt>
                <c:pt idx="23114">
                  <c:v>-2.8147200000000001E-2</c:v>
                </c:pt>
                <c:pt idx="23115">
                  <c:v>-2.7437300000000001E-2</c:v>
                </c:pt>
                <c:pt idx="23116">
                  <c:v>-2.6714700000000001E-2</c:v>
                </c:pt>
                <c:pt idx="23117">
                  <c:v>-2.59811E-2</c:v>
                </c:pt>
                <c:pt idx="23118">
                  <c:v>-2.5237699999999998E-2</c:v>
                </c:pt>
                <c:pt idx="23119">
                  <c:v>-2.4485799999999999E-2</c:v>
                </c:pt>
                <c:pt idx="23120">
                  <c:v>-2.3727000000000002E-2</c:v>
                </c:pt>
                <c:pt idx="23121">
                  <c:v>-2.2963299999999999E-2</c:v>
                </c:pt>
                <c:pt idx="23122">
                  <c:v>-2.21967E-2</c:v>
                </c:pt>
                <c:pt idx="23123">
                  <c:v>-2.1429E-2</c:v>
                </c:pt>
                <c:pt idx="23124">
                  <c:v>-2.0661599999999999E-2</c:v>
                </c:pt>
                <c:pt idx="23125">
                  <c:v>-1.9896E-2</c:v>
                </c:pt>
                <c:pt idx="23126">
                  <c:v>-1.9134100000000001E-2</c:v>
                </c:pt>
                <c:pt idx="23127">
                  <c:v>-1.83778E-2</c:v>
                </c:pt>
                <c:pt idx="23128">
                  <c:v>-1.7629200000000001E-2</c:v>
                </c:pt>
                <c:pt idx="23129">
                  <c:v>-1.6890200000000001E-2</c:v>
                </c:pt>
                <c:pt idx="23130">
                  <c:v>-1.6162300000000001E-2</c:v>
                </c:pt>
                <c:pt idx="23131">
                  <c:v>-1.5447300000000001E-2</c:v>
                </c:pt>
                <c:pt idx="23132">
                  <c:v>-1.4746499999999999E-2</c:v>
                </c:pt>
                <c:pt idx="23133">
                  <c:v>-1.40614E-2</c:v>
                </c:pt>
                <c:pt idx="23134">
                  <c:v>-1.3393199999999999E-2</c:v>
                </c:pt>
                <c:pt idx="23135">
                  <c:v>-1.27434E-2</c:v>
                </c:pt>
                <c:pt idx="23136">
                  <c:v>-1.2113199999999999E-2</c:v>
                </c:pt>
                <c:pt idx="23137">
                  <c:v>-1.15038E-2</c:v>
                </c:pt>
                <c:pt idx="23138">
                  <c:v>-1.09161E-2</c:v>
                </c:pt>
                <c:pt idx="23139">
                  <c:v>-1.0350699999999999E-2</c:v>
                </c:pt>
                <c:pt idx="23140" formatCode="0.00E+00">
                  <c:v>-9.8086300000000005E-3</c:v>
                </c:pt>
                <c:pt idx="23141" formatCode="0.00E+00">
                  <c:v>-9.2908399999999999E-3</c:v>
                </c:pt>
                <c:pt idx="23142" formatCode="0.00E+00">
                  <c:v>-8.7980999999999997E-3</c:v>
                </c:pt>
                <c:pt idx="23143" formatCode="0.00E+00">
                  <c:v>-8.3310299999999997E-3</c:v>
                </c:pt>
                <c:pt idx="23144" formatCode="0.00E+00">
                  <c:v>-7.8901900000000001E-3</c:v>
                </c:pt>
                <c:pt idx="23145" formatCode="0.00E+00">
                  <c:v>-7.4760599999999997E-3</c:v>
                </c:pt>
                <c:pt idx="23146" formatCode="0.00E+00">
                  <c:v>-7.0891499999999998E-3</c:v>
                </c:pt>
                <c:pt idx="23147" formatCode="0.00E+00">
                  <c:v>-6.7301000000000001E-3</c:v>
                </c:pt>
                <c:pt idx="23148" formatCode="0.00E+00">
                  <c:v>-6.3996000000000001E-3</c:v>
                </c:pt>
                <c:pt idx="23149" formatCode="0.00E+00">
                  <c:v>-6.0983900000000004E-3</c:v>
                </c:pt>
                <c:pt idx="23150" formatCode="0.00E+00">
                  <c:v>-5.8270099999999997E-3</c:v>
                </c:pt>
                <c:pt idx="23151" formatCode="0.00E+00">
                  <c:v>-5.5856200000000003E-3</c:v>
                </c:pt>
                <c:pt idx="23152" formatCode="0.00E+00">
                  <c:v>-5.37434E-3</c:v>
                </c:pt>
                <c:pt idx="23153" formatCode="0.00E+00">
                  <c:v>-5.1935799999999997E-3</c:v>
                </c:pt>
                <c:pt idx="23154" formatCode="0.00E+00">
                  <c:v>-5.0437199999999998E-3</c:v>
                </c:pt>
                <c:pt idx="23155" formatCode="0.00E+00">
                  <c:v>-4.9247700000000002E-3</c:v>
                </c:pt>
                <c:pt idx="23156" formatCode="0.00E+00">
                  <c:v>-4.83674E-3</c:v>
                </c:pt>
                <c:pt idx="23157" formatCode="0.00E+00">
                  <c:v>-4.7797200000000003E-3</c:v>
                </c:pt>
                <c:pt idx="23158" formatCode="0.00E+00">
                  <c:v>-4.7538299999999997E-3</c:v>
                </c:pt>
                <c:pt idx="23159" formatCode="0.00E+00">
                  <c:v>-4.7591100000000004E-3</c:v>
                </c:pt>
                <c:pt idx="23160" formatCode="0.00E+00">
                  <c:v>-4.7954299999999998E-3</c:v>
                </c:pt>
                <c:pt idx="23161" formatCode="0.00E+00">
                  <c:v>-4.8626299999999997E-3</c:v>
                </c:pt>
                <c:pt idx="23162" formatCode="0.00E+00">
                  <c:v>-4.9606299999999997E-3</c:v>
                </c:pt>
                <c:pt idx="23163" formatCode="0.00E+00">
                  <c:v>-5.08911E-3</c:v>
                </c:pt>
                <c:pt idx="23164" formatCode="0.00E+00">
                  <c:v>-5.2473700000000003E-3</c:v>
                </c:pt>
                <c:pt idx="23165" formatCode="0.00E+00">
                  <c:v>-5.4344299999999996E-3</c:v>
                </c:pt>
                <c:pt idx="23166" formatCode="0.00E+00">
                  <c:v>-5.6492199999999999E-3</c:v>
                </c:pt>
                <c:pt idx="23167" formatCode="0.00E+00">
                  <c:v>-5.8908500000000004E-3</c:v>
                </c:pt>
                <c:pt idx="23168" formatCode="0.00E+00">
                  <c:v>-6.1583200000000001E-3</c:v>
                </c:pt>
                <c:pt idx="23169" formatCode="0.00E+00">
                  <c:v>-6.45044E-3</c:v>
                </c:pt>
                <c:pt idx="23170" formatCode="0.00E+00">
                  <c:v>-6.7660799999999998E-3</c:v>
                </c:pt>
                <c:pt idx="23171" formatCode="0.00E+00">
                  <c:v>-7.1041899999999998E-3</c:v>
                </c:pt>
                <c:pt idx="23172" formatCode="0.00E+00">
                  <c:v>-7.4636900000000003E-3</c:v>
                </c:pt>
                <c:pt idx="23173" formatCode="0.00E+00">
                  <c:v>-7.8433500000000007E-3</c:v>
                </c:pt>
                <c:pt idx="23174" formatCode="0.00E+00">
                  <c:v>-8.2418999999999999E-3</c:v>
                </c:pt>
                <c:pt idx="23175" formatCode="0.00E+00">
                  <c:v>-8.6580800000000003E-3</c:v>
                </c:pt>
                <c:pt idx="23176" formatCode="0.00E+00">
                  <c:v>-9.0907000000000002E-3</c:v>
                </c:pt>
                <c:pt idx="23177" formatCode="0.00E+00">
                  <c:v>-9.5386099999999995E-3</c:v>
                </c:pt>
                <c:pt idx="23178">
                  <c:v>-1.0000800000000001E-2</c:v>
                </c:pt>
                <c:pt idx="23179">
                  <c:v>-1.0476299999999999E-2</c:v>
                </c:pt>
                <c:pt idx="23180">
                  <c:v>-1.0964399999999999E-2</c:v>
                </c:pt>
                <c:pt idx="23181">
                  <c:v>-1.14638E-2</c:v>
                </c:pt>
                <c:pt idx="23182">
                  <c:v>-1.19732E-2</c:v>
                </c:pt>
                <c:pt idx="23183">
                  <c:v>-1.2491E-2</c:v>
                </c:pt>
                <c:pt idx="23184">
                  <c:v>-1.30154E-2</c:v>
                </c:pt>
                <c:pt idx="23185">
                  <c:v>-1.3544799999999999E-2</c:v>
                </c:pt>
                <c:pt idx="23186">
                  <c:v>-1.40777E-2</c:v>
                </c:pt>
                <c:pt idx="23187">
                  <c:v>-1.4612099999999999E-2</c:v>
                </c:pt>
                <c:pt idx="23188">
                  <c:v>-1.5146400000000001E-2</c:v>
                </c:pt>
                <c:pt idx="23189">
                  <c:v>-1.5679100000000001E-2</c:v>
                </c:pt>
                <c:pt idx="23190">
                  <c:v>-1.62086E-2</c:v>
                </c:pt>
                <c:pt idx="23191">
                  <c:v>-1.6733499999999998E-2</c:v>
                </c:pt>
                <c:pt idx="23192">
                  <c:v>-1.7252099999999999E-2</c:v>
                </c:pt>
                <c:pt idx="23193">
                  <c:v>-1.7762500000000001E-2</c:v>
                </c:pt>
                <c:pt idx="23194">
                  <c:v>-1.8262799999999999E-2</c:v>
                </c:pt>
                <c:pt idx="23195">
                  <c:v>-1.8751899999999998E-2</c:v>
                </c:pt>
                <c:pt idx="23196">
                  <c:v>-1.9227000000000001E-2</c:v>
                </c:pt>
                <c:pt idx="23197">
                  <c:v>-1.9682700000000001E-2</c:v>
                </c:pt>
                <c:pt idx="23198">
                  <c:v>-2.0117900000000001E-2</c:v>
                </c:pt>
                <c:pt idx="23199">
                  <c:v>-2.0536200000000001E-2</c:v>
                </c:pt>
                <c:pt idx="23200">
                  <c:v>-2.09366E-2</c:v>
                </c:pt>
                <c:pt idx="23201">
                  <c:v>-2.1315299999999999E-2</c:v>
                </c:pt>
                <c:pt idx="23202">
                  <c:v>-2.1671099999999999E-2</c:v>
                </c:pt>
                <c:pt idx="23203">
                  <c:v>-2.2003700000000001E-2</c:v>
                </c:pt>
                <c:pt idx="23204">
                  <c:v>-2.2311600000000001E-2</c:v>
                </c:pt>
                <c:pt idx="23205">
                  <c:v>-2.25933E-2</c:v>
                </c:pt>
                <c:pt idx="23206">
                  <c:v>-2.2847200000000002E-2</c:v>
                </c:pt>
                <c:pt idx="23207">
                  <c:v>-2.3071899999999999E-2</c:v>
                </c:pt>
                <c:pt idx="23208">
                  <c:v>-2.3266499999999999E-2</c:v>
                </c:pt>
                <c:pt idx="23209">
                  <c:v>-2.3430400000000001E-2</c:v>
                </c:pt>
                <c:pt idx="23210">
                  <c:v>-2.3562799999999998E-2</c:v>
                </c:pt>
                <c:pt idx="23211">
                  <c:v>-2.3662900000000001E-2</c:v>
                </c:pt>
                <c:pt idx="23212">
                  <c:v>-2.3730000000000001E-2</c:v>
                </c:pt>
                <c:pt idx="23213">
                  <c:v>-2.3763699999999999E-2</c:v>
                </c:pt>
                <c:pt idx="23214">
                  <c:v>-2.37635E-2</c:v>
                </c:pt>
                <c:pt idx="23215">
                  <c:v>-2.37285E-2</c:v>
                </c:pt>
                <c:pt idx="23216">
                  <c:v>-2.3658100000000001E-2</c:v>
                </c:pt>
                <c:pt idx="23217">
                  <c:v>-2.35514E-2</c:v>
                </c:pt>
                <c:pt idx="23218">
                  <c:v>-2.3407899999999999E-2</c:v>
                </c:pt>
                <c:pt idx="23219">
                  <c:v>-2.32266E-2</c:v>
                </c:pt>
                <c:pt idx="23220">
                  <c:v>-2.3006700000000001E-2</c:v>
                </c:pt>
                <c:pt idx="23221">
                  <c:v>-2.2747900000000001E-2</c:v>
                </c:pt>
                <c:pt idx="23222">
                  <c:v>-2.2449799999999999E-2</c:v>
                </c:pt>
                <c:pt idx="23223">
                  <c:v>-2.2112E-2</c:v>
                </c:pt>
                <c:pt idx="23224">
                  <c:v>-2.17345E-2</c:v>
                </c:pt>
                <c:pt idx="23225">
                  <c:v>-2.13175E-2</c:v>
                </c:pt>
                <c:pt idx="23226">
                  <c:v>-2.0860799999999999E-2</c:v>
                </c:pt>
                <c:pt idx="23227">
                  <c:v>-2.0364500000000001E-2</c:v>
                </c:pt>
                <c:pt idx="23228">
                  <c:v>-1.9828599999999998E-2</c:v>
                </c:pt>
                <c:pt idx="23229">
                  <c:v>-1.9254E-2</c:v>
                </c:pt>
                <c:pt idx="23230">
                  <c:v>-1.86413E-2</c:v>
                </c:pt>
                <c:pt idx="23231">
                  <c:v>-1.7991400000000001E-2</c:v>
                </c:pt>
                <c:pt idx="23232">
                  <c:v>-1.7304900000000002E-2</c:v>
                </c:pt>
                <c:pt idx="23233">
                  <c:v>-1.6582599999999999E-2</c:v>
                </c:pt>
                <c:pt idx="23234">
                  <c:v>-1.58254E-2</c:v>
                </c:pt>
                <c:pt idx="23235">
                  <c:v>-1.50341E-2</c:v>
                </c:pt>
                <c:pt idx="23236">
                  <c:v>-1.42095E-2</c:v>
                </c:pt>
                <c:pt idx="23237">
                  <c:v>-1.3351999999999999E-2</c:v>
                </c:pt>
                <c:pt idx="23238">
                  <c:v>-1.2462900000000001E-2</c:v>
                </c:pt>
                <c:pt idx="23239">
                  <c:v>-1.1543299999999999E-2</c:v>
                </c:pt>
                <c:pt idx="23240">
                  <c:v>-1.0594599999999999E-2</c:v>
                </c:pt>
                <c:pt idx="23241" formatCode="0.00E+00">
                  <c:v>-9.6179100000000003E-3</c:v>
                </c:pt>
                <c:pt idx="23242" formatCode="0.00E+00">
                  <c:v>-8.6142300000000005E-3</c:v>
                </c:pt>
                <c:pt idx="23243" formatCode="0.00E+00">
                  <c:v>-7.5848E-3</c:v>
                </c:pt>
                <c:pt idx="23244" formatCode="0.00E+00">
                  <c:v>-6.5310000000000003E-3</c:v>
                </c:pt>
                <c:pt idx="23245" formatCode="0.00E+00">
                  <c:v>-5.4547900000000002E-3</c:v>
                </c:pt>
                <c:pt idx="23246" formatCode="0.00E+00">
                  <c:v>-4.3563300000000003E-3</c:v>
                </c:pt>
                <c:pt idx="23247" formatCode="0.00E+00">
                  <c:v>-3.2330499999999999E-3</c:v>
                </c:pt>
                <c:pt idx="23248" formatCode="0.00E+00">
                  <c:v>-2.0870300000000001E-3</c:v>
                </c:pt>
                <c:pt idx="23249" formatCode="0.00E+00">
                  <c:v>-9.24963E-4</c:v>
                </c:pt>
                <c:pt idx="23250" formatCode="0.00E+00">
                  <c:v>2.5101600000000001E-4</c:v>
                </c:pt>
                <c:pt idx="23251" formatCode="0.00E+00">
                  <c:v>1.44125E-3</c:v>
                </c:pt>
                <c:pt idx="23252" formatCode="0.00E+00">
                  <c:v>2.64343E-3</c:v>
                </c:pt>
                <c:pt idx="23253" formatCode="0.00E+00">
                  <c:v>3.8547500000000001E-3</c:v>
                </c:pt>
                <c:pt idx="23254" formatCode="0.00E+00">
                  <c:v>5.0733200000000001E-3</c:v>
                </c:pt>
                <c:pt idx="23255" formatCode="0.00E+00">
                  <c:v>6.2975100000000001E-3</c:v>
                </c:pt>
                <c:pt idx="23256" formatCode="0.00E+00">
                  <c:v>7.5257600000000003E-3</c:v>
                </c:pt>
                <c:pt idx="23257" formatCode="0.00E+00">
                  <c:v>8.7564099999999992E-3</c:v>
                </c:pt>
                <c:pt idx="23258" formatCode="0.00E+00">
                  <c:v>9.9874899999999999E-3</c:v>
                </c:pt>
                <c:pt idx="23259">
                  <c:v>1.12167E-2</c:v>
                </c:pt>
                <c:pt idx="23260">
                  <c:v>1.2441799999999999E-2</c:v>
                </c:pt>
                <c:pt idx="23261">
                  <c:v>1.3660500000000001E-2</c:v>
                </c:pt>
                <c:pt idx="23262">
                  <c:v>1.48708E-2</c:v>
                </c:pt>
                <c:pt idx="23263">
                  <c:v>1.60707E-2</c:v>
                </c:pt>
                <c:pt idx="23264">
                  <c:v>1.7258300000000001E-2</c:v>
                </c:pt>
                <c:pt idx="23265">
                  <c:v>1.8431400000000001E-2</c:v>
                </c:pt>
                <c:pt idx="23266">
                  <c:v>1.95877E-2</c:v>
                </c:pt>
                <c:pt idx="23267">
                  <c:v>2.0725299999999999E-2</c:v>
                </c:pt>
                <c:pt idx="23268">
                  <c:v>2.1842400000000001E-2</c:v>
                </c:pt>
                <c:pt idx="23269">
                  <c:v>2.29369E-2</c:v>
                </c:pt>
                <c:pt idx="23270">
                  <c:v>2.4007000000000001E-2</c:v>
                </c:pt>
                <c:pt idx="23271">
                  <c:v>2.50511E-2</c:v>
                </c:pt>
                <c:pt idx="23272">
                  <c:v>2.6067799999999999E-2</c:v>
                </c:pt>
                <c:pt idx="23273">
                  <c:v>2.7055099999999999E-2</c:v>
                </c:pt>
                <c:pt idx="23274">
                  <c:v>2.8010799999999999E-2</c:v>
                </c:pt>
                <c:pt idx="23275">
                  <c:v>2.8932900000000001E-2</c:v>
                </c:pt>
                <c:pt idx="23276">
                  <c:v>2.9819499999999999E-2</c:v>
                </c:pt>
                <c:pt idx="23277">
                  <c:v>3.0669100000000001E-2</c:v>
                </c:pt>
                <c:pt idx="23278">
                  <c:v>3.1480399999999999E-2</c:v>
                </c:pt>
                <c:pt idx="23279">
                  <c:v>3.2252000000000003E-2</c:v>
                </c:pt>
                <c:pt idx="23280">
                  <c:v>3.2982400000000002E-2</c:v>
                </c:pt>
                <c:pt idx="23281">
                  <c:v>3.3670100000000001E-2</c:v>
                </c:pt>
                <c:pt idx="23282">
                  <c:v>3.4313299999999998E-2</c:v>
                </c:pt>
                <c:pt idx="23283">
                  <c:v>3.4910400000000001E-2</c:v>
                </c:pt>
                <c:pt idx="23284">
                  <c:v>3.5459699999999997E-2</c:v>
                </c:pt>
                <c:pt idx="23285">
                  <c:v>3.5959900000000003E-2</c:v>
                </c:pt>
                <c:pt idx="23286">
                  <c:v>3.6409799999999999E-2</c:v>
                </c:pt>
                <c:pt idx="23287">
                  <c:v>3.6808500000000001E-2</c:v>
                </c:pt>
                <c:pt idx="23288">
                  <c:v>3.7154899999999998E-2</c:v>
                </c:pt>
                <c:pt idx="23289">
                  <c:v>3.7448099999999998E-2</c:v>
                </c:pt>
                <c:pt idx="23290">
                  <c:v>3.7687199999999997E-2</c:v>
                </c:pt>
                <c:pt idx="23291">
                  <c:v>3.78719E-2</c:v>
                </c:pt>
                <c:pt idx="23292">
                  <c:v>3.8001500000000001E-2</c:v>
                </c:pt>
                <c:pt idx="23293">
                  <c:v>3.8075299999999999E-2</c:v>
                </c:pt>
                <c:pt idx="23294">
                  <c:v>3.8092599999999997E-2</c:v>
                </c:pt>
                <c:pt idx="23295">
                  <c:v>3.8052999999999997E-2</c:v>
                </c:pt>
                <c:pt idx="23296">
                  <c:v>3.7956200000000002E-2</c:v>
                </c:pt>
                <c:pt idx="23297">
                  <c:v>3.7802200000000001E-2</c:v>
                </c:pt>
                <c:pt idx="23298">
                  <c:v>3.7590800000000001E-2</c:v>
                </c:pt>
                <c:pt idx="23299">
                  <c:v>3.7321500000000001E-2</c:v>
                </c:pt>
                <c:pt idx="23300">
                  <c:v>3.6994100000000002E-2</c:v>
                </c:pt>
                <c:pt idx="23301">
                  <c:v>3.6608700000000001E-2</c:v>
                </c:pt>
                <c:pt idx="23302">
                  <c:v>3.6165299999999997E-2</c:v>
                </c:pt>
                <c:pt idx="23303">
                  <c:v>3.5664300000000003E-2</c:v>
                </c:pt>
                <c:pt idx="23304">
                  <c:v>3.5105600000000001E-2</c:v>
                </c:pt>
                <c:pt idx="23305">
                  <c:v>3.4489800000000001E-2</c:v>
                </c:pt>
                <c:pt idx="23306">
                  <c:v>3.3817600000000003E-2</c:v>
                </c:pt>
                <c:pt idx="23307">
                  <c:v>3.3089599999999997E-2</c:v>
                </c:pt>
                <c:pt idx="23308">
                  <c:v>3.23069E-2</c:v>
                </c:pt>
                <c:pt idx="23309">
                  <c:v>3.1470100000000001E-2</c:v>
                </c:pt>
                <c:pt idx="23310">
                  <c:v>3.05799E-2</c:v>
                </c:pt>
                <c:pt idx="23311">
                  <c:v>2.9637E-2</c:v>
                </c:pt>
                <c:pt idx="23312">
                  <c:v>2.8642500000000001E-2</c:v>
                </c:pt>
                <c:pt idx="23313">
                  <c:v>2.7597799999999999E-2</c:v>
                </c:pt>
                <c:pt idx="23314">
                  <c:v>2.6504400000000001E-2</c:v>
                </c:pt>
                <c:pt idx="23315">
                  <c:v>2.5363699999999999E-2</c:v>
                </c:pt>
                <c:pt idx="23316">
                  <c:v>2.4176900000000001E-2</c:v>
                </c:pt>
                <c:pt idx="23317">
                  <c:v>2.2945400000000001E-2</c:v>
                </c:pt>
                <c:pt idx="23318">
                  <c:v>2.1670700000000001E-2</c:v>
                </c:pt>
                <c:pt idx="23319">
                  <c:v>2.03541E-2</c:v>
                </c:pt>
                <c:pt idx="23320">
                  <c:v>1.8997300000000002E-2</c:v>
                </c:pt>
                <c:pt idx="23321">
                  <c:v>1.7602300000000001E-2</c:v>
                </c:pt>
                <c:pt idx="23322">
                  <c:v>1.61713E-2</c:v>
                </c:pt>
                <c:pt idx="23323">
                  <c:v>1.47058E-2</c:v>
                </c:pt>
                <c:pt idx="23324">
                  <c:v>1.3207E-2</c:v>
                </c:pt>
                <c:pt idx="23325">
                  <c:v>1.1676600000000001E-2</c:v>
                </c:pt>
                <c:pt idx="23326">
                  <c:v>1.0116399999999999E-2</c:v>
                </c:pt>
                <c:pt idx="23327" formatCode="0.00E+00">
                  <c:v>8.5286100000000007E-3</c:v>
                </c:pt>
                <c:pt idx="23328" formatCode="0.00E+00">
                  <c:v>6.9156299999999999E-3</c:v>
                </c:pt>
                <c:pt idx="23329" formatCode="0.00E+00">
                  <c:v>5.2796500000000003E-3</c:v>
                </c:pt>
                <c:pt idx="23330" formatCode="0.00E+00">
                  <c:v>3.6228499999999999E-3</c:v>
                </c:pt>
                <c:pt idx="23331" formatCode="0.00E+00">
                  <c:v>1.94747E-3</c:v>
                </c:pt>
                <c:pt idx="23332" formatCode="0.00E+00">
                  <c:v>2.5571099999999999E-4</c:v>
                </c:pt>
                <c:pt idx="23333" formatCode="0.00E+00">
                  <c:v>-1.4502600000000001E-3</c:v>
                </c:pt>
                <c:pt idx="23334" formatCode="0.00E+00">
                  <c:v>-3.1683100000000001E-3</c:v>
                </c:pt>
                <c:pt idx="23335" formatCode="0.00E+00">
                  <c:v>-4.8962700000000003E-3</c:v>
                </c:pt>
                <c:pt idx="23336" formatCode="0.00E+00">
                  <c:v>-6.6317600000000004E-3</c:v>
                </c:pt>
                <c:pt idx="23337" formatCode="0.00E+00">
                  <c:v>-8.3722399999999995E-3</c:v>
                </c:pt>
                <c:pt idx="23338">
                  <c:v>-1.0115300000000001E-2</c:v>
                </c:pt>
                <c:pt idx="23339">
                  <c:v>-1.18586E-2</c:v>
                </c:pt>
                <c:pt idx="23340">
                  <c:v>-1.3599699999999999E-2</c:v>
                </c:pt>
                <c:pt idx="23341">
                  <c:v>-1.5336000000000001E-2</c:v>
                </c:pt>
                <c:pt idx="23342">
                  <c:v>-1.7064800000000001E-2</c:v>
                </c:pt>
                <c:pt idx="23343">
                  <c:v>-1.8783899999999999E-2</c:v>
                </c:pt>
                <c:pt idx="23344">
                  <c:v>-2.04908E-2</c:v>
                </c:pt>
                <c:pt idx="23345">
                  <c:v>-2.2183499999999998E-2</c:v>
                </c:pt>
                <c:pt idx="23346">
                  <c:v>-2.3859399999999999E-2</c:v>
                </c:pt>
                <c:pt idx="23347">
                  <c:v>-2.5516299999999999E-2</c:v>
                </c:pt>
                <c:pt idx="23348">
                  <c:v>-2.71519E-2</c:v>
                </c:pt>
                <c:pt idx="23349">
                  <c:v>-2.8764100000000001E-2</c:v>
                </c:pt>
                <c:pt idx="23350">
                  <c:v>-3.0350499999999999E-2</c:v>
                </c:pt>
                <c:pt idx="23351">
                  <c:v>-3.1908899999999997E-2</c:v>
                </c:pt>
                <c:pt idx="23352">
                  <c:v>-3.3437000000000001E-2</c:v>
                </c:pt>
                <c:pt idx="23353">
                  <c:v>-3.4932699999999997E-2</c:v>
                </c:pt>
                <c:pt idx="23354">
                  <c:v>-3.6394200000000002E-2</c:v>
                </c:pt>
                <c:pt idx="23355">
                  <c:v>-3.7819400000000003E-2</c:v>
                </c:pt>
                <c:pt idx="23356">
                  <c:v>-3.9206499999999998E-2</c:v>
                </c:pt>
                <c:pt idx="23357">
                  <c:v>-4.0553499999999999E-2</c:v>
                </c:pt>
                <c:pt idx="23358">
                  <c:v>-4.1858300000000001E-2</c:v>
                </c:pt>
                <c:pt idx="23359">
                  <c:v>-4.3118999999999998E-2</c:v>
                </c:pt>
                <c:pt idx="23360">
                  <c:v>-4.4333900000000002E-2</c:v>
                </c:pt>
                <c:pt idx="23361">
                  <c:v>-4.55015E-2</c:v>
                </c:pt>
                <c:pt idx="23362">
                  <c:v>-4.6620000000000002E-2</c:v>
                </c:pt>
                <c:pt idx="23363">
                  <c:v>-4.7687899999999998E-2</c:v>
                </c:pt>
                <c:pt idx="23364">
                  <c:v>-4.8703499999999997E-2</c:v>
                </c:pt>
                <c:pt idx="23365">
                  <c:v>-4.9665500000000001E-2</c:v>
                </c:pt>
                <c:pt idx="23366">
                  <c:v>-5.0572699999999998E-2</c:v>
                </c:pt>
                <c:pt idx="23367">
                  <c:v>-5.1423799999999999E-2</c:v>
                </c:pt>
                <c:pt idx="23368">
                  <c:v>-5.22175E-2</c:v>
                </c:pt>
                <c:pt idx="23369">
                  <c:v>-5.2952600000000002E-2</c:v>
                </c:pt>
                <c:pt idx="23370">
                  <c:v>-5.3628200000000001E-2</c:v>
                </c:pt>
                <c:pt idx="23371">
                  <c:v>-5.4243199999999998E-2</c:v>
                </c:pt>
                <c:pt idx="23372">
                  <c:v>-5.4796900000000003E-2</c:v>
                </c:pt>
                <c:pt idx="23373">
                  <c:v>-5.5288799999999999E-2</c:v>
                </c:pt>
                <c:pt idx="23374">
                  <c:v>-5.5718299999999998E-2</c:v>
                </c:pt>
                <c:pt idx="23375">
                  <c:v>-5.60849E-2</c:v>
                </c:pt>
                <c:pt idx="23376">
                  <c:v>-5.6388099999999997E-2</c:v>
                </c:pt>
                <c:pt idx="23377">
                  <c:v>-5.6627700000000003E-2</c:v>
                </c:pt>
                <c:pt idx="23378">
                  <c:v>-5.6803399999999997E-2</c:v>
                </c:pt>
                <c:pt idx="23379">
                  <c:v>-5.6915E-2</c:v>
                </c:pt>
                <c:pt idx="23380">
                  <c:v>-5.6962400000000003E-2</c:v>
                </c:pt>
                <c:pt idx="23381">
                  <c:v>-5.6945700000000002E-2</c:v>
                </c:pt>
                <c:pt idx="23382">
                  <c:v>-5.6864699999999997E-2</c:v>
                </c:pt>
                <c:pt idx="23383">
                  <c:v>-5.6719600000000002E-2</c:v>
                </c:pt>
                <c:pt idx="23384">
                  <c:v>-5.65108E-2</c:v>
                </c:pt>
                <c:pt idx="23385">
                  <c:v>-5.62386E-2</c:v>
                </c:pt>
                <c:pt idx="23386">
                  <c:v>-5.5903500000000002E-2</c:v>
                </c:pt>
                <c:pt idx="23387">
                  <c:v>-5.5506E-2</c:v>
                </c:pt>
                <c:pt idx="23388">
                  <c:v>-5.50468E-2</c:v>
                </c:pt>
                <c:pt idx="23389">
                  <c:v>-5.4526699999999997E-2</c:v>
                </c:pt>
                <c:pt idx="23390">
                  <c:v>-5.3946500000000001E-2</c:v>
                </c:pt>
                <c:pt idx="23391">
                  <c:v>-5.3307199999999999E-2</c:v>
                </c:pt>
                <c:pt idx="23392">
                  <c:v>-5.2609499999999997E-2</c:v>
                </c:pt>
                <c:pt idx="23393">
                  <c:v>-5.1854499999999998E-2</c:v>
                </c:pt>
                <c:pt idx="23394">
                  <c:v>-5.1043199999999997E-2</c:v>
                </c:pt>
                <c:pt idx="23395">
                  <c:v>-5.0176800000000001E-2</c:v>
                </c:pt>
                <c:pt idx="23396">
                  <c:v>-4.92567E-2</c:v>
                </c:pt>
                <c:pt idx="23397">
                  <c:v>-4.8284100000000003E-2</c:v>
                </c:pt>
                <c:pt idx="23398">
                  <c:v>-4.7260499999999997E-2</c:v>
                </c:pt>
                <c:pt idx="23399">
                  <c:v>-4.6187400000000003E-2</c:v>
                </c:pt>
                <c:pt idx="23400">
                  <c:v>-4.5066500000000002E-2</c:v>
                </c:pt>
                <c:pt idx="23401">
                  <c:v>-4.3899300000000002E-2</c:v>
                </c:pt>
                <c:pt idx="23402">
                  <c:v>-4.2687500000000003E-2</c:v>
                </c:pt>
                <c:pt idx="23403">
                  <c:v>-4.1432900000000002E-2</c:v>
                </c:pt>
                <c:pt idx="23404">
                  <c:v>-4.0137300000000001E-2</c:v>
                </c:pt>
                <c:pt idx="23405">
                  <c:v>-3.8802499999999997E-2</c:v>
                </c:pt>
                <c:pt idx="23406">
                  <c:v>-3.7430600000000001E-2</c:v>
                </c:pt>
                <c:pt idx="23407">
                  <c:v>-3.6023600000000003E-2</c:v>
                </c:pt>
                <c:pt idx="23408">
                  <c:v>-3.4583299999999997E-2</c:v>
                </c:pt>
                <c:pt idx="23409">
                  <c:v>-3.3111799999999997E-2</c:v>
                </c:pt>
                <c:pt idx="23410">
                  <c:v>-3.1611100000000003E-2</c:v>
                </c:pt>
                <c:pt idx="23411">
                  <c:v>-3.00833E-2</c:v>
                </c:pt>
                <c:pt idx="23412">
                  <c:v>-2.85306E-2</c:v>
                </c:pt>
                <c:pt idx="23413">
                  <c:v>-2.69549E-2</c:v>
                </c:pt>
                <c:pt idx="23414">
                  <c:v>-2.53584E-2</c:v>
                </c:pt>
                <c:pt idx="23415">
                  <c:v>-2.37431E-2</c:v>
                </c:pt>
                <c:pt idx="23416">
                  <c:v>-2.21114E-2</c:v>
                </c:pt>
                <c:pt idx="23417">
                  <c:v>-2.0465400000000002E-2</c:v>
                </c:pt>
                <c:pt idx="23418">
                  <c:v>-1.8807399999999998E-2</c:v>
                </c:pt>
                <c:pt idx="23419">
                  <c:v>-1.7139600000000001E-2</c:v>
                </c:pt>
                <c:pt idx="23420">
                  <c:v>-1.54641E-2</c:v>
                </c:pt>
                <c:pt idx="23421">
                  <c:v>-1.37831E-2</c:v>
                </c:pt>
                <c:pt idx="23422">
                  <c:v>-1.2099E-2</c:v>
                </c:pt>
                <c:pt idx="23423">
                  <c:v>-1.0414E-2</c:v>
                </c:pt>
                <c:pt idx="23424" formatCode="0.00E+00">
                  <c:v>-8.7302200000000003E-3</c:v>
                </c:pt>
                <c:pt idx="23425" formatCode="0.00E+00">
                  <c:v>-7.0498899999999996E-3</c:v>
                </c:pt>
                <c:pt idx="23426" formatCode="0.00E+00">
                  <c:v>-5.3752000000000001E-3</c:v>
                </c:pt>
                <c:pt idx="23427" formatCode="0.00E+00">
                  <c:v>-3.7082700000000001E-3</c:v>
                </c:pt>
                <c:pt idx="23428" formatCode="0.00E+00">
                  <c:v>-2.05119E-3</c:v>
                </c:pt>
                <c:pt idx="23429" formatCode="0.00E+00">
                  <c:v>-4.0604200000000001E-4</c:v>
                </c:pt>
                <c:pt idx="23430" formatCode="0.00E+00">
                  <c:v>1.2251600000000001E-3</c:v>
                </c:pt>
                <c:pt idx="23431" formatCode="0.00E+00">
                  <c:v>2.8404900000000002E-3</c:v>
                </c:pt>
                <c:pt idx="23432" formatCode="0.00E+00">
                  <c:v>4.4380299999999999E-3</c:v>
                </c:pt>
                <c:pt idx="23433" formatCode="0.00E+00">
                  <c:v>6.0158099999999999E-3</c:v>
                </c:pt>
                <c:pt idx="23434" formatCode="0.00E+00">
                  <c:v>7.57195E-3</c:v>
                </c:pt>
                <c:pt idx="23435" formatCode="0.00E+00">
                  <c:v>9.1045999999999992E-3</c:v>
                </c:pt>
                <c:pt idx="23436">
                  <c:v>1.06119E-2</c:v>
                </c:pt>
                <c:pt idx="23437">
                  <c:v>1.2092200000000001E-2</c:v>
                </c:pt>
                <c:pt idx="23438">
                  <c:v>1.3543700000000001E-2</c:v>
                </c:pt>
                <c:pt idx="23439">
                  <c:v>1.49648E-2</c:v>
                </c:pt>
                <c:pt idx="23440">
                  <c:v>1.6353800000000002E-2</c:v>
                </c:pt>
                <c:pt idx="23441">
                  <c:v>1.7709300000000001E-2</c:v>
                </c:pt>
                <c:pt idx="23442">
                  <c:v>1.9029899999999999E-2</c:v>
                </c:pt>
                <c:pt idx="23443">
                  <c:v>2.0314200000000001E-2</c:v>
                </c:pt>
                <c:pt idx="23444">
                  <c:v>2.1560800000000001E-2</c:v>
                </c:pt>
                <c:pt idx="23445">
                  <c:v>2.2768500000000001E-2</c:v>
                </c:pt>
                <c:pt idx="23446">
                  <c:v>2.3936099999999998E-2</c:v>
                </c:pt>
                <c:pt idx="23447">
                  <c:v>2.5062600000000001E-2</c:v>
                </c:pt>
                <c:pt idx="23448">
                  <c:v>2.6146900000000001E-2</c:v>
                </c:pt>
                <c:pt idx="23449">
                  <c:v>2.71881E-2</c:v>
                </c:pt>
                <c:pt idx="23450">
                  <c:v>2.8185399999999999E-2</c:v>
                </c:pt>
                <c:pt idx="23451">
                  <c:v>2.9137699999999999E-2</c:v>
                </c:pt>
                <c:pt idx="23452">
                  <c:v>3.0044399999999999E-2</c:v>
                </c:pt>
                <c:pt idx="23453">
                  <c:v>3.0904899999999999E-2</c:v>
                </c:pt>
                <c:pt idx="23454">
                  <c:v>3.1718499999999997E-2</c:v>
                </c:pt>
                <c:pt idx="23455">
                  <c:v>3.2484899999999997E-2</c:v>
                </c:pt>
                <c:pt idx="23456">
                  <c:v>3.3203499999999997E-2</c:v>
                </c:pt>
                <c:pt idx="23457">
                  <c:v>3.3874000000000001E-2</c:v>
                </c:pt>
                <c:pt idx="23458">
                  <c:v>3.4496199999999998E-2</c:v>
                </c:pt>
                <c:pt idx="23459">
                  <c:v>3.5069799999999998E-2</c:v>
                </c:pt>
                <c:pt idx="23460">
                  <c:v>3.55947E-2</c:v>
                </c:pt>
                <c:pt idx="23461">
                  <c:v>3.60708E-2</c:v>
                </c:pt>
                <c:pt idx="23462">
                  <c:v>3.6498099999999999E-2</c:v>
                </c:pt>
                <c:pt idx="23463">
                  <c:v>3.6876899999999997E-2</c:v>
                </c:pt>
                <c:pt idx="23464">
                  <c:v>3.7207400000000002E-2</c:v>
                </c:pt>
                <c:pt idx="23465">
                  <c:v>3.7489700000000001E-2</c:v>
                </c:pt>
                <c:pt idx="23466">
                  <c:v>3.7724300000000002E-2</c:v>
                </c:pt>
                <c:pt idx="23467">
                  <c:v>3.7911599999999997E-2</c:v>
                </c:pt>
                <c:pt idx="23468">
                  <c:v>3.8052099999999998E-2</c:v>
                </c:pt>
                <c:pt idx="23469">
                  <c:v>3.8146300000000001E-2</c:v>
                </c:pt>
                <c:pt idx="23470">
                  <c:v>3.8194699999999998E-2</c:v>
                </c:pt>
                <c:pt idx="23471">
                  <c:v>3.8198099999999999E-2</c:v>
                </c:pt>
                <c:pt idx="23472">
                  <c:v>3.8157299999999998E-2</c:v>
                </c:pt>
                <c:pt idx="23473">
                  <c:v>3.80729E-2</c:v>
                </c:pt>
                <c:pt idx="23474">
                  <c:v>3.7945899999999998E-2</c:v>
                </c:pt>
                <c:pt idx="23475">
                  <c:v>3.77773E-2</c:v>
                </c:pt>
                <c:pt idx="23476">
                  <c:v>3.7567900000000001E-2</c:v>
                </c:pt>
                <c:pt idx="23477">
                  <c:v>3.7318799999999999E-2</c:v>
                </c:pt>
                <c:pt idx="23478">
                  <c:v>3.70312E-2</c:v>
                </c:pt>
                <c:pt idx="23479">
                  <c:v>3.6706099999999998E-2</c:v>
                </c:pt>
                <c:pt idx="23480">
                  <c:v>3.6344599999999998E-2</c:v>
                </c:pt>
                <c:pt idx="23481">
                  <c:v>3.5948099999999997E-2</c:v>
                </c:pt>
                <c:pt idx="23482">
                  <c:v>3.5517699999999999E-2</c:v>
                </c:pt>
                <c:pt idx="23483">
                  <c:v>3.5054799999999997E-2</c:v>
                </c:pt>
                <c:pt idx="23484">
                  <c:v>3.45607E-2</c:v>
                </c:pt>
                <c:pt idx="23485">
                  <c:v>3.4036799999999999E-2</c:v>
                </c:pt>
                <c:pt idx="23486">
                  <c:v>3.3484300000000002E-2</c:v>
                </c:pt>
                <c:pt idx="23487">
                  <c:v>3.2904799999999998E-2</c:v>
                </c:pt>
                <c:pt idx="23488">
                  <c:v>3.2299799999999997E-2</c:v>
                </c:pt>
                <c:pt idx="23489">
                  <c:v>3.16706E-2</c:v>
                </c:pt>
                <c:pt idx="23490">
                  <c:v>3.10187E-2</c:v>
                </c:pt>
                <c:pt idx="23491">
                  <c:v>3.0345799999999999E-2</c:v>
                </c:pt>
                <c:pt idx="23492">
                  <c:v>2.9653200000000001E-2</c:v>
                </c:pt>
                <c:pt idx="23493">
                  <c:v>2.8942599999999999E-2</c:v>
                </c:pt>
                <c:pt idx="23494">
                  <c:v>2.8215500000000001E-2</c:v>
                </c:pt>
                <c:pt idx="23495">
                  <c:v>2.7473500000000001E-2</c:v>
                </c:pt>
                <c:pt idx="23496">
                  <c:v>2.67178E-2</c:v>
                </c:pt>
                <c:pt idx="23497">
                  <c:v>2.59501E-2</c:v>
                </c:pt>
                <c:pt idx="23498">
                  <c:v>2.5172300000000002E-2</c:v>
                </c:pt>
                <c:pt idx="23499">
                  <c:v>2.4386399999999999E-2</c:v>
                </c:pt>
                <c:pt idx="23500">
                  <c:v>2.3594500000000001E-2</c:v>
                </c:pt>
                <c:pt idx="23501">
                  <c:v>2.27984E-2</c:v>
                </c:pt>
                <c:pt idx="23502">
                  <c:v>2.1999600000000001E-2</c:v>
                </c:pt>
                <c:pt idx="23503">
                  <c:v>2.11989E-2</c:v>
                </c:pt>
                <c:pt idx="23504">
                  <c:v>2.0397200000000001E-2</c:v>
                </c:pt>
                <c:pt idx="23505">
                  <c:v>1.9595399999999999E-2</c:v>
                </c:pt>
                <c:pt idx="23506">
                  <c:v>1.87943E-2</c:v>
                </c:pt>
                <c:pt idx="23507">
                  <c:v>1.7994900000000001E-2</c:v>
                </c:pt>
                <c:pt idx="23508">
                  <c:v>1.7198000000000001E-2</c:v>
                </c:pt>
                <c:pt idx="23509">
                  <c:v>1.64044E-2</c:v>
                </c:pt>
                <c:pt idx="23510">
                  <c:v>1.5614899999999999E-2</c:v>
                </c:pt>
                <c:pt idx="23511">
                  <c:v>1.4830299999999999E-2</c:v>
                </c:pt>
                <c:pt idx="23512">
                  <c:v>1.40511E-2</c:v>
                </c:pt>
                <c:pt idx="23513">
                  <c:v>1.3278099999999999E-2</c:v>
                </c:pt>
                <c:pt idx="23514">
                  <c:v>1.25121E-2</c:v>
                </c:pt>
                <c:pt idx="23515">
                  <c:v>1.1753899999999999E-2</c:v>
                </c:pt>
                <c:pt idx="23516">
                  <c:v>1.1003799999999999E-2</c:v>
                </c:pt>
                <c:pt idx="23517">
                  <c:v>1.0262500000000001E-2</c:v>
                </c:pt>
                <c:pt idx="23518" formatCode="0.00E+00">
                  <c:v>9.5303599999999999E-3</c:v>
                </c:pt>
                <c:pt idx="23519" formatCode="0.00E+00">
                  <c:v>8.8080399999999996E-3</c:v>
                </c:pt>
                <c:pt idx="23520" formatCode="0.00E+00">
                  <c:v>8.09583E-3</c:v>
                </c:pt>
                <c:pt idx="23521" formatCode="0.00E+00">
                  <c:v>7.3943000000000004E-3</c:v>
                </c:pt>
                <c:pt idx="23522" formatCode="0.00E+00">
                  <c:v>6.7044000000000001E-3</c:v>
                </c:pt>
                <c:pt idx="23523" formatCode="0.00E+00">
                  <c:v>6.0266900000000003E-3</c:v>
                </c:pt>
                <c:pt idx="23524" formatCode="0.00E+00">
                  <c:v>5.36105E-3</c:v>
                </c:pt>
                <c:pt idx="23525" formatCode="0.00E+00">
                  <c:v>4.7074999999999999E-3</c:v>
                </c:pt>
                <c:pt idx="23526" formatCode="0.00E+00">
                  <c:v>4.0663599999999998E-3</c:v>
                </c:pt>
                <c:pt idx="23527" formatCode="0.00E+00">
                  <c:v>3.4378199999999999E-3</c:v>
                </c:pt>
                <c:pt idx="23528" formatCode="0.00E+00">
                  <c:v>2.8222400000000002E-3</c:v>
                </c:pt>
                <c:pt idx="23529" formatCode="0.00E+00">
                  <c:v>2.2202400000000001E-3</c:v>
                </c:pt>
                <c:pt idx="23530" formatCode="0.00E+00">
                  <c:v>1.6322400000000001E-3</c:v>
                </c:pt>
                <c:pt idx="23531" formatCode="0.00E+00">
                  <c:v>1.05816E-3</c:v>
                </c:pt>
                <c:pt idx="23532" formatCode="0.00E+00">
                  <c:v>4.9755399999999999E-4</c:v>
                </c:pt>
                <c:pt idx="23533" formatCode="0.00E+00">
                  <c:v>-4.98813E-5</c:v>
                </c:pt>
                <c:pt idx="23534" formatCode="0.00E+00">
                  <c:v>-5.8405200000000005E-4</c:v>
                </c:pt>
                <c:pt idx="23535" formatCode="0.00E+00">
                  <c:v>-1.1049E-3</c:v>
                </c:pt>
                <c:pt idx="23536" formatCode="0.00E+00">
                  <c:v>-1.61264E-3</c:v>
                </c:pt>
                <c:pt idx="23537" formatCode="0.00E+00">
                  <c:v>-2.10742E-3</c:v>
                </c:pt>
                <c:pt idx="23538" formatCode="0.00E+00">
                  <c:v>-2.5893399999999999E-3</c:v>
                </c:pt>
                <c:pt idx="23539" formatCode="0.00E+00">
                  <c:v>-3.05865E-3</c:v>
                </c:pt>
                <c:pt idx="23540" formatCode="0.00E+00">
                  <c:v>-3.5154800000000001E-3</c:v>
                </c:pt>
                <c:pt idx="23541" formatCode="0.00E+00">
                  <c:v>-3.96014E-3</c:v>
                </c:pt>
                <c:pt idx="23542" formatCode="0.00E+00">
                  <c:v>-4.3933699999999997E-3</c:v>
                </c:pt>
                <c:pt idx="23543" formatCode="0.00E+00">
                  <c:v>-4.8154000000000001E-3</c:v>
                </c:pt>
                <c:pt idx="23544" formatCode="0.00E+00">
                  <c:v>-5.2257299999999996E-3</c:v>
                </c:pt>
                <c:pt idx="23545" formatCode="0.00E+00">
                  <c:v>-5.6245899999999996E-3</c:v>
                </c:pt>
                <c:pt idx="23546" formatCode="0.00E+00">
                  <c:v>-6.0140599999999999E-3</c:v>
                </c:pt>
                <c:pt idx="23547" formatCode="0.00E+00">
                  <c:v>-6.3972500000000002E-3</c:v>
                </c:pt>
                <c:pt idx="23548" formatCode="0.00E+00">
                  <c:v>-6.7752699999999999E-3</c:v>
                </c:pt>
                <c:pt idx="23549" formatCode="0.00E+00">
                  <c:v>-7.14607E-3</c:v>
                </c:pt>
                <c:pt idx="23550" formatCode="0.00E+00">
                  <c:v>-7.5072100000000003E-3</c:v>
                </c:pt>
                <c:pt idx="23551" formatCode="0.00E+00">
                  <c:v>-7.8581699999999994E-3</c:v>
                </c:pt>
                <c:pt idx="23552" formatCode="0.00E+00">
                  <c:v>-8.1998399999999999E-3</c:v>
                </c:pt>
                <c:pt idx="23553" formatCode="0.00E+00">
                  <c:v>-8.5328999999999995E-3</c:v>
                </c:pt>
                <c:pt idx="23554" formatCode="0.00E+00">
                  <c:v>-8.8575100000000007E-3</c:v>
                </c:pt>
                <c:pt idx="23555" formatCode="0.00E+00">
                  <c:v>-9.1739899999999999E-3</c:v>
                </c:pt>
                <c:pt idx="23556" formatCode="0.00E+00">
                  <c:v>-9.4831199999999994E-3</c:v>
                </c:pt>
                <c:pt idx="23557" formatCode="0.00E+00">
                  <c:v>-9.7855900000000003E-3</c:v>
                </c:pt>
                <c:pt idx="23558">
                  <c:v>-1.0082000000000001E-2</c:v>
                </c:pt>
                <c:pt idx="23559">
                  <c:v>-1.0373200000000001E-2</c:v>
                </c:pt>
                <c:pt idx="23560">
                  <c:v>-1.0660599999999999E-2</c:v>
                </c:pt>
                <c:pt idx="23561">
                  <c:v>-1.09458E-2</c:v>
                </c:pt>
                <c:pt idx="23562">
                  <c:v>-1.1230199999999999E-2</c:v>
                </c:pt>
                <c:pt idx="23563">
                  <c:v>-1.1514999999999999E-2</c:v>
                </c:pt>
                <c:pt idx="23564">
                  <c:v>-1.1801000000000001E-2</c:v>
                </c:pt>
                <c:pt idx="23565">
                  <c:v>-1.20894E-2</c:v>
                </c:pt>
                <c:pt idx="23566">
                  <c:v>-1.2381400000000001E-2</c:v>
                </c:pt>
                <c:pt idx="23567">
                  <c:v>-1.26772E-2</c:v>
                </c:pt>
                <c:pt idx="23568">
                  <c:v>-1.2976400000000001E-2</c:v>
                </c:pt>
                <c:pt idx="23569">
                  <c:v>-1.3277799999999999E-2</c:v>
                </c:pt>
                <c:pt idx="23570">
                  <c:v>-1.35815E-2</c:v>
                </c:pt>
                <c:pt idx="23571">
                  <c:v>-1.38896E-2</c:v>
                </c:pt>
                <c:pt idx="23572">
                  <c:v>-1.42054E-2</c:v>
                </c:pt>
                <c:pt idx="23573">
                  <c:v>-1.45311E-2</c:v>
                </c:pt>
                <c:pt idx="23574">
                  <c:v>-1.4867999999999999E-2</c:v>
                </c:pt>
                <c:pt idx="23575">
                  <c:v>-1.5216500000000001E-2</c:v>
                </c:pt>
                <c:pt idx="23576">
                  <c:v>-1.5576400000000001E-2</c:v>
                </c:pt>
                <c:pt idx="23577">
                  <c:v>-1.5946399999999999E-2</c:v>
                </c:pt>
                <c:pt idx="23578">
                  <c:v>-1.6324100000000001E-2</c:v>
                </c:pt>
                <c:pt idx="23579">
                  <c:v>-1.67081E-2</c:v>
                </c:pt>
                <c:pt idx="23580">
                  <c:v>-1.7100199999999999E-2</c:v>
                </c:pt>
                <c:pt idx="23581">
                  <c:v>-1.7503299999999999E-2</c:v>
                </c:pt>
                <c:pt idx="23582">
                  <c:v>-1.79186E-2</c:v>
                </c:pt>
                <c:pt idx="23583">
                  <c:v>-1.8344599999999999E-2</c:v>
                </c:pt>
                <c:pt idx="23584">
                  <c:v>-1.87808E-2</c:v>
                </c:pt>
                <c:pt idx="23585">
                  <c:v>-1.9228599999999998E-2</c:v>
                </c:pt>
                <c:pt idx="23586">
                  <c:v>-1.96904E-2</c:v>
                </c:pt>
                <c:pt idx="23587">
                  <c:v>-2.01672E-2</c:v>
                </c:pt>
                <c:pt idx="23588">
                  <c:v>-2.0658599999999999E-2</c:v>
                </c:pt>
                <c:pt idx="23589">
                  <c:v>-2.1164100000000002E-2</c:v>
                </c:pt>
                <c:pt idx="23590">
                  <c:v>-2.1683399999999999E-2</c:v>
                </c:pt>
                <c:pt idx="23591">
                  <c:v>-2.2215700000000001E-2</c:v>
                </c:pt>
                <c:pt idx="23592">
                  <c:v>-2.27593E-2</c:v>
                </c:pt>
                <c:pt idx="23593">
                  <c:v>-2.3312200000000002E-2</c:v>
                </c:pt>
                <c:pt idx="23594">
                  <c:v>-2.38728E-2</c:v>
                </c:pt>
                <c:pt idx="23595">
                  <c:v>-2.44411E-2</c:v>
                </c:pt>
                <c:pt idx="23596">
                  <c:v>-2.50189E-2</c:v>
                </c:pt>
                <c:pt idx="23597">
                  <c:v>-2.56078E-2</c:v>
                </c:pt>
                <c:pt idx="23598">
                  <c:v>-2.6207500000000002E-2</c:v>
                </c:pt>
                <c:pt idx="23599">
                  <c:v>-2.6816699999999999E-2</c:v>
                </c:pt>
                <c:pt idx="23600">
                  <c:v>-2.7434400000000001E-2</c:v>
                </c:pt>
                <c:pt idx="23601">
                  <c:v>-2.80609E-2</c:v>
                </c:pt>
                <c:pt idx="23602">
                  <c:v>-2.8697500000000001E-2</c:v>
                </c:pt>
                <c:pt idx="23603">
                  <c:v>-2.9345199999999998E-2</c:v>
                </c:pt>
                <c:pt idx="23604">
                  <c:v>-3.0003200000000001E-2</c:v>
                </c:pt>
                <c:pt idx="23605">
                  <c:v>-3.0670900000000001E-2</c:v>
                </c:pt>
                <c:pt idx="23606">
                  <c:v>-3.1349599999999998E-2</c:v>
                </c:pt>
                <c:pt idx="23607">
                  <c:v>-3.2041300000000002E-2</c:v>
                </c:pt>
                <c:pt idx="23608">
                  <c:v>-3.27473E-2</c:v>
                </c:pt>
                <c:pt idx="23609">
                  <c:v>-3.3470100000000003E-2</c:v>
                </c:pt>
                <c:pt idx="23610">
                  <c:v>-3.4212600000000003E-2</c:v>
                </c:pt>
                <c:pt idx="23611">
                  <c:v>-3.4974400000000003E-2</c:v>
                </c:pt>
                <c:pt idx="23612">
                  <c:v>-3.5752699999999998E-2</c:v>
                </c:pt>
                <c:pt idx="23613">
                  <c:v>-3.6545599999999998E-2</c:v>
                </c:pt>
                <c:pt idx="23614">
                  <c:v>-3.73538E-2</c:v>
                </c:pt>
                <c:pt idx="23615">
                  <c:v>-3.8178499999999997E-2</c:v>
                </c:pt>
                <c:pt idx="23616">
                  <c:v>-3.9018499999999998E-2</c:v>
                </c:pt>
                <c:pt idx="23617">
                  <c:v>-3.9871700000000003E-2</c:v>
                </c:pt>
                <c:pt idx="23618">
                  <c:v>-4.0736899999999999E-2</c:v>
                </c:pt>
                <c:pt idx="23619">
                  <c:v>-4.1613999999999998E-2</c:v>
                </c:pt>
                <c:pt idx="23620">
                  <c:v>-4.25035E-2</c:v>
                </c:pt>
                <c:pt idx="23621">
                  <c:v>-4.3405600000000003E-2</c:v>
                </c:pt>
                <c:pt idx="23622">
                  <c:v>-4.4319799999999999E-2</c:v>
                </c:pt>
                <c:pt idx="23623">
                  <c:v>-4.5245E-2</c:v>
                </c:pt>
                <c:pt idx="23624">
                  <c:v>-4.6180499999999999E-2</c:v>
                </c:pt>
                <c:pt idx="23625">
                  <c:v>-4.7125399999999998E-2</c:v>
                </c:pt>
                <c:pt idx="23626">
                  <c:v>-4.8077700000000001E-2</c:v>
                </c:pt>
                <c:pt idx="23627">
                  <c:v>-4.9035599999999999E-2</c:v>
                </c:pt>
                <c:pt idx="23628">
                  <c:v>-4.9999099999999998E-2</c:v>
                </c:pt>
                <c:pt idx="23629">
                  <c:v>-5.0968600000000003E-2</c:v>
                </c:pt>
                <c:pt idx="23630">
                  <c:v>-5.19429E-2</c:v>
                </c:pt>
                <c:pt idx="23631">
                  <c:v>-5.2919800000000003E-2</c:v>
                </c:pt>
                <c:pt idx="23632">
                  <c:v>-5.38977E-2</c:v>
                </c:pt>
                <c:pt idx="23633">
                  <c:v>-5.48779E-2</c:v>
                </c:pt>
                <c:pt idx="23634">
                  <c:v>-5.58617E-2</c:v>
                </c:pt>
                <c:pt idx="23635">
                  <c:v>-5.6848999999999997E-2</c:v>
                </c:pt>
                <c:pt idx="23636">
                  <c:v>-5.78399E-2</c:v>
                </c:pt>
                <c:pt idx="23637">
                  <c:v>-5.8834600000000001E-2</c:v>
                </c:pt>
                <c:pt idx="23638">
                  <c:v>-5.9834699999999998E-2</c:v>
                </c:pt>
                <c:pt idx="23639">
                  <c:v>-6.0842399999999998E-2</c:v>
                </c:pt>
                <c:pt idx="23640">
                  <c:v>-6.1858900000000001E-2</c:v>
                </c:pt>
                <c:pt idx="23641">
                  <c:v>-6.2883900000000006E-2</c:v>
                </c:pt>
                <c:pt idx="23642">
                  <c:v>-6.39155E-2</c:v>
                </c:pt>
                <c:pt idx="23643">
                  <c:v>-6.4951099999999998E-2</c:v>
                </c:pt>
                <c:pt idx="23644">
                  <c:v>-6.5987900000000002E-2</c:v>
                </c:pt>
                <c:pt idx="23645">
                  <c:v>-6.7022799999999993E-2</c:v>
                </c:pt>
                <c:pt idx="23646">
                  <c:v>-6.8054100000000006E-2</c:v>
                </c:pt>
                <c:pt idx="23647">
                  <c:v>-6.9083599999999995E-2</c:v>
                </c:pt>
                <c:pt idx="23648">
                  <c:v>-7.0114499999999996E-2</c:v>
                </c:pt>
                <c:pt idx="23649">
                  <c:v>-7.1145700000000006E-2</c:v>
                </c:pt>
                <c:pt idx="23650">
                  <c:v>-7.2172200000000006E-2</c:v>
                </c:pt>
                <c:pt idx="23651">
                  <c:v>-7.3189799999999999E-2</c:v>
                </c:pt>
                <c:pt idx="23652">
                  <c:v>-7.4198200000000006E-2</c:v>
                </c:pt>
                <c:pt idx="23653">
                  <c:v>-7.5197600000000003E-2</c:v>
                </c:pt>
                <c:pt idx="23654">
                  <c:v>-7.6188199999999998E-2</c:v>
                </c:pt>
                <c:pt idx="23655">
                  <c:v>-7.7171000000000003E-2</c:v>
                </c:pt>
                <c:pt idx="23656">
                  <c:v>-7.8145999999999993E-2</c:v>
                </c:pt>
                <c:pt idx="23657">
                  <c:v>-7.9111799999999996E-2</c:v>
                </c:pt>
                <c:pt idx="23658">
                  <c:v>-8.0068100000000003E-2</c:v>
                </c:pt>
                <c:pt idx="23659">
                  <c:v>-8.1015500000000004E-2</c:v>
                </c:pt>
                <c:pt idx="23660">
                  <c:v>-8.1952800000000006E-2</c:v>
                </c:pt>
                <c:pt idx="23661">
                  <c:v>-8.2877000000000006E-2</c:v>
                </c:pt>
                <c:pt idx="23662">
                  <c:v>-8.3785200000000004E-2</c:v>
                </c:pt>
                <c:pt idx="23663">
                  <c:v>-8.4676100000000004E-2</c:v>
                </c:pt>
                <c:pt idx="23664">
                  <c:v>-8.5550799999999996E-2</c:v>
                </c:pt>
                <c:pt idx="23665">
                  <c:v>-8.6411299999999996E-2</c:v>
                </c:pt>
                <c:pt idx="23666">
                  <c:v>-8.7259299999999998E-2</c:v>
                </c:pt>
                <c:pt idx="23667">
                  <c:v>-8.8095099999999996E-2</c:v>
                </c:pt>
                <c:pt idx="23668">
                  <c:v>-8.8918300000000006E-2</c:v>
                </c:pt>
                <c:pt idx="23669">
                  <c:v>-8.9728500000000003E-2</c:v>
                </c:pt>
                <c:pt idx="23670">
                  <c:v>-9.0524900000000005E-2</c:v>
                </c:pt>
                <c:pt idx="23671">
                  <c:v>-9.1306300000000007E-2</c:v>
                </c:pt>
                <c:pt idx="23672">
                  <c:v>-9.2071500000000001E-2</c:v>
                </c:pt>
                <c:pt idx="23673">
                  <c:v>-9.2818100000000001E-2</c:v>
                </c:pt>
                <c:pt idx="23674">
                  <c:v>-9.3542600000000004E-2</c:v>
                </c:pt>
                <c:pt idx="23675">
                  <c:v>-9.4242300000000001E-2</c:v>
                </c:pt>
                <c:pt idx="23676">
                  <c:v>-9.4917699999999994E-2</c:v>
                </c:pt>
                <c:pt idx="23677">
                  <c:v>-9.5572400000000002E-2</c:v>
                </c:pt>
                <c:pt idx="23678">
                  <c:v>-9.6210100000000007E-2</c:v>
                </c:pt>
                <c:pt idx="23679">
                  <c:v>-9.6831600000000004E-2</c:v>
                </c:pt>
                <c:pt idx="23680">
                  <c:v>-9.7435599999999997E-2</c:v>
                </c:pt>
                <c:pt idx="23681">
                  <c:v>-9.8020800000000005E-2</c:v>
                </c:pt>
                <c:pt idx="23682">
                  <c:v>-9.8586199999999999E-2</c:v>
                </c:pt>
                <c:pt idx="23683">
                  <c:v>-9.9131399999999995E-2</c:v>
                </c:pt>
                <c:pt idx="23684">
                  <c:v>-9.9657300000000004E-2</c:v>
                </c:pt>
                <c:pt idx="23685">
                  <c:v>-0.100162</c:v>
                </c:pt>
                <c:pt idx="23686">
                  <c:v>-0.10064099999999999</c:v>
                </c:pt>
                <c:pt idx="23687">
                  <c:v>-0.101092</c:v>
                </c:pt>
                <c:pt idx="23688">
                  <c:v>-0.10151499999999999</c:v>
                </c:pt>
                <c:pt idx="23689">
                  <c:v>-0.10191500000000001</c:v>
                </c:pt>
                <c:pt idx="23690">
                  <c:v>-0.10229199999999999</c:v>
                </c:pt>
                <c:pt idx="23691">
                  <c:v>-0.102647</c:v>
                </c:pt>
                <c:pt idx="23692">
                  <c:v>-0.102981</c:v>
                </c:pt>
                <c:pt idx="23693">
                  <c:v>-0.10328900000000001</c:v>
                </c:pt>
                <c:pt idx="23694">
                  <c:v>-0.103564</c:v>
                </c:pt>
                <c:pt idx="23695">
                  <c:v>-0.103799</c:v>
                </c:pt>
                <c:pt idx="23696">
                  <c:v>-0.103995</c:v>
                </c:pt>
                <c:pt idx="23697">
                  <c:v>-0.104156</c:v>
                </c:pt>
                <c:pt idx="23698">
                  <c:v>-0.104286</c:v>
                </c:pt>
                <c:pt idx="23699">
                  <c:v>-0.10438500000000001</c:v>
                </c:pt>
                <c:pt idx="23700">
                  <c:v>-0.10445599999999999</c:v>
                </c:pt>
                <c:pt idx="23701">
                  <c:v>-0.104502</c:v>
                </c:pt>
                <c:pt idx="23702">
                  <c:v>-0.104521</c:v>
                </c:pt>
                <c:pt idx="23703">
                  <c:v>-0.10451199999999999</c:v>
                </c:pt>
                <c:pt idx="23704">
                  <c:v>-0.104472</c:v>
                </c:pt>
                <c:pt idx="23705">
                  <c:v>-0.104403</c:v>
                </c:pt>
                <c:pt idx="23706">
                  <c:v>-0.10430499999999999</c:v>
                </c:pt>
                <c:pt idx="23707">
                  <c:v>-0.104181</c:v>
                </c:pt>
                <c:pt idx="23708">
                  <c:v>-0.104031</c:v>
                </c:pt>
                <c:pt idx="23709">
                  <c:v>-0.10385999999999999</c:v>
                </c:pt>
                <c:pt idx="23710">
                  <c:v>-0.103672</c:v>
                </c:pt>
                <c:pt idx="23711">
                  <c:v>-0.10347000000000001</c:v>
                </c:pt>
                <c:pt idx="23712">
                  <c:v>-0.103253</c:v>
                </c:pt>
                <c:pt idx="23713">
                  <c:v>-0.103022</c:v>
                </c:pt>
                <c:pt idx="23714">
                  <c:v>-0.102773</c:v>
                </c:pt>
                <c:pt idx="23715">
                  <c:v>-0.102506</c:v>
                </c:pt>
                <c:pt idx="23716">
                  <c:v>-0.10222100000000001</c:v>
                </c:pt>
                <c:pt idx="23717">
                  <c:v>-0.10191600000000001</c:v>
                </c:pt>
                <c:pt idx="23718">
                  <c:v>-0.101591</c:v>
                </c:pt>
                <c:pt idx="23719">
                  <c:v>-0.101246</c:v>
                </c:pt>
                <c:pt idx="23720">
                  <c:v>-0.100882</c:v>
                </c:pt>
                <c:pt idx="23721">
                  <c:v>-0.10050199999999999</c:v>
                </c:pt>
                <c:pt idx="23722">
                  <c:v>-0.10011200000000001</c:v>
                </c:pt>
                <c:pt idx="23723">
                  <c:v>-9.9715899999999996E-2</c:v>
                </c:pt>
                <c:pt idx="23724">
                  <c:v>-9.9314299999999994E-2</c:v>
                </c:pt>
                <c:pt idx="23725">
                  <c:v>-9.8906499999999994E-2</c:v>
                </c:pt>
                <c:pt idx="23726">
                  <c:v>-9.8491300000000004E-2</c:v>
                </c:pt>
                <c:pt idx="23727">
                  <c:v>-9.8069100000000006E-2</c:v>
                </c:pt>
                <c:pt idx="23728">
                  <c:v>-9.7642999999999994E-2</c:v>
                </c:pt>
                <c:pt idx="23729">
                  <c:v>-9.72166E-2</c:v>
                </c:pt>
                <c:pt idx="23730">
                  <c:v>-9.6793500000000005E-2</c:v>
                </c:pt>
                <c:pt idx="23731">
                  <c:v>-9.6378400000000003E-2</c:v>
                </c:pt>
                <c:pt idx="23732">
                  <c:v>-9.5977599999999996E-2</c:v>
                </c:pt>
                <c:pt idx="23733">
                  <c:v>-9.5594399999999996E-2</c:v>
                </c:pt>
                <c:pt idx="23734">
                  <c:v>-9.5228800000000002E-2</c:v>
                </c:pt>
                <c:pt idx="23735">
                  <c:v>-9.4881199999999999E-2</c:v>
                </c:pt>
                <c:pt idx="23736">
                  <c:v>-9.4554799999999994E-2</c:v>
                </c:pt>
                <c:pt idx="23737">
                  <c:v>-9.4253199999999995E-2</c:v>
                </c:pt>
                <c:pt idx="23738">
                  <c:v>-9.3976400000000002E-2</c:v>
                </c:pt>
                <c:pt idx="23739">
                  <c:v>-9.3723500000000001E-2</c:v>
                </c:pt>
                <c:pt idx="23740">
                  <c:v>-9.3497399999999994E-2</c:v>
                </c:pt>
                <c:pt idx="23741">
                  <c:v>-9.3303200000000003E-2</c:v>
                </c:pt>
                <c:pt idx="23742">
                  <c:v>-9.3141600000000005E-2</c:v>
                </c:pt>
                <c:pt idx="23743">
                  <c:v>-9.3008599999999997E-2</c:v>
                </c:pt>
                <c:pt idx="23744">
                  <c:v>-9.2900399999999994E-2</c:v>
                </c:pt>
                <c:pt idx="23745">
                  <c:v>-9.2815900000000007E-2</c:v>
                </c:pt>
                <c:pt idx="23746">
                  <c:v>-9.2754400000000001E-2</c:v>
                </c:pt>
                <c:pt idx="23747">
                  <c:v>-9.2712799999999998E-2</c:v>
                </c:pt>
                <c:pt idx="23748">
                  <c:v>-9.2687900000000004E-2</c:v>
                </c:pt>
                <c:pt idx="23749">
                  <c:v>-9.2682500000000001E-2</c:v>
                </c:pt>
                <c:pt idx="23750">
                  <c:v>-9.2701699999999998E-2</c:v>
                </c:pt>
                <c:pt idx="23751">
                  <c:v>-9.2748700000000003E-2</c:v>
                </c:pt>
                <c:pt idx="23752">
                  <c:v>-9.2826500000000006E-2</c:v>
                </c:pt>
                <c:pt idx="23753">
                  <c:v>-9.2938000000000007E-2</c:v>
                </c:pt>
                <c:pt idx="23754">
                  <c:v>-9.3083600000000002E-2</c:v>
                </c:pt>
                <c:pt idx="23755">
                  <c:v>-9.3262100000000001E-2</c:v>
                </c:pt>
                <c:pt idx="23756">
                  <c:v>-9.3473500000000001E-2</c:v>
                </c:pt>
                <c:pt idx="23757">
                  <c:v>-9.3720200000000004E-2</c:v>
                </c:pt>
                <c:pt idx="23758">
                  <c:v>-9.4005400000000003E-2</c:v>
                </c:pt>
                <c:pt idx="23759">
                  <c:v>-9.4331499999999999E-2</c:v>
                </c:pt>
                <c:pt idx="23760">
                  <c:v>-9.4697799999999999E-2</c:v>
                </c:pt>
                <c:pt idx="23761">
                  <c:v>-9.5102900000000004E-2</c:v>
                </c:pt>
                <c:pt idx="23762">
                  <c:v>-9.5549800000000004E-2</c:v>
                </c:pt>
                <c:pt idx="23763">
                  <c:v>-9.6044199999999996E-2</c:v>
                </c:pt>
                <c:pt idx="23764">
                  <c:v>-9.6587999999999993E-2</c:v>
                </c:pt>
                <c:pt idx="23765">
                  <c:v>-9.7176799999999994E-2</c:v>
                </c:pt>
                <c:pt idx="23766">
                  <c:v>-9.7802399999999998E-2</c:v>
                </c:pt>
                <c:pt idx="23767">
                  <c:v>-9.8457799999999998E-2</c:v>
                </c:pt>
                <c:pt idx="23768">
                  <c:v>-9.9139400000000003E-2</c:v>
                </c:pt>
                <c:pt idx="23769">
                  <c:v>-9.9846299999999999E-2</c:v>
                </c:pt>
                <c:pt idx="23770">
                  <c:v>-0.100578</c:v>
                </c:pt>
                <c:pt idx="23771">
                  <c:v>-0.10133200000000001</c:v>
                </c:pt>
                <c:pt idx="23772">
                  <c:v>-0.10211199999999999</c:v>
                </c:pt>
                <c:pt idx="23773">
                  <c:v>-0.102925</c:v>
                </c:pt>
                <c:pt idx="23774">
                  <c:v>-0.10377699999999999</c:v>
                </c:pt>
                <c:pt idx="23775">
                  <c:v>-0.104666</c:v>
                </c:pt>
                <c:pt idx="23776">
                  <c:v>-0.105586</c:v>
                </c:pt>
                <c:pt idx="23777">
                  <c:v>-0.10653600000000001</c:v>
                </c:pt>
                <c:pt idx="23778">
                  <c:v>-0.107513</c:v>
                </c:pt>
                <c:pt idx="23779">
                  <c:v>-0.108516</c:v>
                </c:pt>
                <c:pt idx="23780">
                  <c:v>-0.109543</c:v>
                </c:pt>
                <c:pt idx="23781">
                  <c:v>-0.110597</c:v>
                </c:pt>
                <c:pt idx="23782">
                  <c:v>-0.111682</c:v>
                </c:pt>
                <c:pt idx="23783">
                  <c:v>-0.112801</c:v>
                </c:pt>
                <c:pt idx="23784">
                  <c:v>-0.113955</c:v>
                </c:pt>
                <c:pt idx="23785">
                  <c:v>-0.115149</c:v>
                </c:pt>
                <c:pt idx="23786">
                  <c:v>-0.11638</c:v>
                </c:pt>
                <c:pt idx="23787">
                  <c:v>-0.117647</c:v>
                </c:pt>
                <c:pt idx="23788">
                  <c:v>-0.118948</c:v>
                </c:pt>
                <c:pt idx="23789">
                  <c:v>-0.120283</c:v>
                </c:pt>
                <c:pt idx="23790">
                  <c:v>-0.121652</c:v>
                </c:pt>
                <c:pt idx="23791">
                  <c:v>-0.123053</c:v>
                </c:pt>
                <c:pt idx="23792">
                  <c:v>-0.124487</c:v>
                </c:pt>
                <c:pt idx="23793">
                  <c:v>-0.12595000000000001</c:v>
                </c:pt>
                <c:pt idx="23794">
                  <c:v>-0.12743699999999999</c:v>
                </c:pt>
                <c:pt idx="23795">
                  <c:v>-0.12894700000000001</c:v>
                </c:pt>
                <c:pt idx="23796">
                  <c:v>-0.13048000000000001</c:v>
                </c:pt>
                <c:pt idx="23797">
                  <c:v>-0.13203400000000001</c:v>
                </c:pt>
                <c:pt idx="23798">
                  <c:v>-0.133606</c:v>
                </c:pt>
                <c:pt idx="23799">
                  <c:v>-0.13519200000000001</c:v>
                </c:pt>
                <c:pt idx="23800">
                  <c:v>-0.13678999999999999</c:v>
                </c:pt>
                <c:pt idx="23801">
                  <c:v>-0.138402</c:v>
                </c:pt>
                <c:pt idx="23802">
                  <c:v>-0.14002800000000001</c:v>
                </c:pt>
                <c:pt idx="23803">
                  <c:v>-0.141675</c:v>
                </c:pt>
                <c:pt idx="23804">
                  <c:v>-0.143348</c:v>
                </c:pt>
                <c:pt idx="23805">
                  <c:v>-0.14504800000000001</c:v>
                </c:pt>
                <c:pt idx="23806">
                  <c:v>-0.14677699999999999</c:v>
                </c:pt>
                <c:pt idx="23807">
                  <c:v>-0.148533</c:v>
                </c:pt>
                <c:pt idx="23808">
                  <c:v>-0.15031600000000001</c:v>
                </c:pt>
                <c:pt idx="23809">
                  <c:v>-0.15212400000000001</c:v>
                </c:pt>
                <c:pt idx="23810">
                  <c:v>-0.15395300000000001</c:v>
                </c:pt>
                <c:pt idx="23811">
                  <c:v>-0.15579499999999999</c:v>
                </c:pt>
                <c:pt idx="23812">
                  <c:v>-0.15764600000000001</c:v>
                </c:pt>
                <c:pt idx="23813">
                  <c:v>-0.15950700000000001</c:v>
                </c:pt>
                <c:pt idx="23814">
                  <c:v>-0.161382</c:v>
                </c:pt>
                <c:pt idx="23815">
                  <c:v>-0.163275</c:v>
                </c:pt>
                <c:pt idx="23816">
                  <c:v>-0.165186</c:v>
                </c:pt>
                <c:pt idx="23817">
                  <c:v>-0.16710900000000001</c:v>
                </c:pt>
                <c:pt idx="23818">
                  <c:v>-0.16904</c:v>
                </c:pt>
                <c:pt idx="23819">
                  <c:v>-0.17097499999999999</c:v>
                </c:pt>
                <c:pt idx="23820">
                  <c:v>-0.17291100000000001</c:v>
                </c:pt>
                <c:pt idx="23821">
                  <c:v>-0.174845</c:v>
                </c:pt>
                <c:pt idx="23822">
                  <c:v>-0.17677899999999999</c:v>
                </c:pt>
                <c:pt idx="23823">
                  <c:v>-0.17871699999999999</c:v>
                </c:pt>
                <c:pt idx="23824">
                  <c:v>-0.18065899999999999</c:v>
                </c:pt>
                <c:pt idx="23825">
                  <c:v>-0.18260699999999999</c:v>
                </c:pt>
                <c:pt idx="23826">
                  <c:v>-0.184562</c:v>
                </c:pt>
                <c:pt idx="23827">
                  <c:v>-0.18652199999999999</c:v>
                </c:pt>
                <c:pt idx="23828">
                  <c:v>-0.18847900000000001</c:v>
                </c:pt>
                <c:pt idx="23829">
                  <c:v>-0.19042799999999999</c:v>
                </c:pt>
                <c:pt idx="23830">
                  <c:v>-0.19237199999999999</c:v>
                </c:pt>
                <c:pt idx="23831">
                  <c:v>-0.19431799999999999</c:v>
                </c:pt>
                <c:pt idx="23832">
                  <c:v>-0.196269</c:v>
                </c:pt>
                <c:pt idx="23833">
                  <c:v>-0.19822999999999999</c:v>
                </c:pt>
                <c:pt idx="23834">
                  <c:v>-0.20019899999999999</c:v>
                </c:pt>
                <c:pt idx="23835">
                  <c:v>-0.20217399999999999</c:v>
                </c:pt>
                <c:pt idx="23836">
                  <c:v>-0.204151</c:v>
                </c:pt>
                <c:pt idx="23837">
                  <c:v>-0.206121</c:v>
                </c:pt>
                <c:pt idx="23838">
                  <c:v>-0.20807600000000001</c:v>
                </c:pt>
                <c:pt idx="23839">
                  <c:v>-0.21001400000000001</c:v>
                </c:pt>
                <c:pt idx="23840">
                  <c:v>-0.21193200000000001</c:v>
                </c:pt>
                <c:pt idx="23841">
                  <c:v>-0.21382699999999999</c:v>
                </c:pt>
                <c:pt idx="23842">
                  <c:v>-0.215693</c:v>
                </c:pt>
                <c:pt idx="23843">
                  <c:v>-0.217529</c:v>
                </c:pt>
                <c:pt idx="23844">
                  <c:v>-0.21934200000000001</c:v>
                </c:pt>
                <c:pt idx="23845">
                  <c:v>-0.221139</c:v>
                </c:pt>
                <c:pt idx="23846">
                  <c:v>-0.22292500000000001</c:v>
                </c:pt>
                <c:pt idx="23847">
                  <c:v>-0.22470200000000001</c:v>
                </c:pt>
                <c:pt idx="23848">
                  <c:v>-0.22647500000000001</c:v>
                </c:pt>
                <c:pt idx="23849">
                  <c:v>-0.228246</c:v>
                </c:pt>
                <c:pt idx="23850">
                  <c:v>-0.23001099999999999</c:v>
                </c:pt>
                <c:pt idx="23851">
                  <c:v>-0.231769</c:v>
                </c:pt>
                <c:pt idx="23852">
                  <c:v>-0.233519</c:v>
                </c:pt>
                <c:pt idx="23853">
                  <c:v>-0.235263</c:v>
                </c:pt>
                <c:pt idx="23854">
                  <c:v>-0.23700199999999999</c:v>
                </c:pt>
                <c:pt idx="23855">
                  <c:v>-0.238735</c:v>
                </c:pt>
                <c:pt idx="23856">
                  <c:v>-0.24045900000000001</c:v>
                </c:pt>
                <c:pt idx="23857">
                  <c:v>-0.242177</c:v>
                </c:pt>
                <c:pt idx="23858">
                  <c:v>-0.24388699999999999</c:v>
                </c:pt>
                <c:pt idx="23859">
                  <c:v>-0.24557999999999999</c:v>
                </c:pt>
                <c:pt idx="23860">
                  <c:v>-0.24724599999999999</c:v>
                </c:pt>
                <c:pt idx="23861">
                  <c:v>-0.24888199999999999</c:v>
                </c:pt>
                <c:pt idx="23862">
                  <c:v>-0.25048799999999999</c:v>
                </c:pt>
                <c:pt idx="23863">
                  <c:v>-0.25207000000000002</c:v>
                </c:pt>
                <c:pt idx="23864">
                  <c:v>-0.25362800000000002</c:v>
                </c:pt>
                <c:pt idx="23865">
                  <c:v>-0.25516100000000003</c:v>
                </c:pt>
                <c:pt idx="23866">
                  <c:v>-0.25667000000000001</c:v>
                </c:pt>
                <c:pt idx="23867">
                  <c:v>-0.25815399999999999</c:v>
                </c:pt>
                <c:pt idx="23868">
                  <c:v>-0.25961299999999998</c:v>
                </c:pt>
                <c:pt idx="23869">
                  <c:v>-0.26104300000000003</c:v>
                </c:pt>
                <c:pt idx="23870">
                  <c:v>-0.26244099999999998</c:v>
                </c:pt>
                <c:pt idx="23871">
                  <c:v>-0.26380199999999998</c:v>
                </c:pt>
                <c:pt idx="23872">
                  <c:v>-0.26512000000000002</c:v>
                </c:pt>
                <c:pt idx="23873">
                  <c:v>-0.26639699999999999</c:v>
                </c:pt>
                <c:pt idx="23874">
                  <c:v>-0.26763799999999999</c:v>
                </c:pt>
                <c:pt idx="23875">
                  <c:v>-0.26884999999999998</c:v>
                </c:pt>
                <c:pt idx="23876">
                  <c:v>-0.27003700000000003</c:v>
                </c:pt>
                <c:pt idx="23877">
                  <c:v>-0.27120100000000003</c:v>
                </c:pt>
                <c:pt idx="23878">
                  <c:v>-0.272343</c:v>
                </c:pt>
                <c:pt idx="23879">
                  <c:v>-0.27345999999999998</c:v>
                </c:pt>
                <c:pt idx="23880">
                  <c:v>-0.27455000000000002</c:v>
                </c:pt>
                <c:pt idx="23881">
                  <c:v>-0.275621</c:v>
                </c:pt>
                <c:pt idx="23882">
                  <c:v>-0.27668100000000001</c:v>
                </c:pt>
                <c:pt idx="23883">
                  <c:v>-0.27772999999999998</c:v>
                </c:pt>
                <c:pt idx="23884">
                  <c:v>-0.27876899999999999</c:v>
                </c:pt>
                <c:pt idx="23885">
                  <c:v>-0.27979599999999999</c:v>
                </c:pt>
                <c:pt idx="23886">
                  <c:v>-0.28080500000000003</c:v>
                </c:pt>
                <c:pt idx="23887">
                  <c:v>-0.28179300000000002</c:v>
                </c:pt>
                <c:pt idx="23888">
                  <c:v>-0.28275899999999998</c:v>
                </c:pt>
                <c:pt idx="23889">
                  <c:v>-0.28370899999999999</c:v>
                </c:pt>
                <c:pt idx="23890">
                  <c:v>-0.28464400000000001</c:v>
                </c:pt>
                <c:pt idx="23891">
                  <c:v>-0.28555700000000001</c:v>
                </c:pt>
                <c:pt idx="23892">
                  <c:v>-0.28644399999999998</c:v>
                </c:pt>
                <c:pt idx="23893">
                  <c:v>-0.28730600000000001</c:v>
                </c:pt>
                <c:pt idx="23894">
                  <c:v>-0.28814000000000001</c:v>
                </c:pt>
                <c:pt idx="23895">
                  <c:v>-0.28894300000000001</c:v>
                </c:pt>
                <c:pt idx="23896">
                  <c:v>-0.28971799999999998</c:v>
                </c:pt>
                <c:pt idx="23897">
                  <c:v>-0.29046899999999998</c:v>
                </c:pt>
                <c:pt idx="23898">
                  <c:v>-0.29120200000000002</c:v>
                </c:pt>
                <c:pt idx="23899">
                  <c:v>-0.29192000000000001</c:v>
                </c:pt>
                <c:pt idx="23900">
                  <c:v>-0.292624</c:v>
                </c:pt>
                <c:pt idx="23901">
                  <c:v>-0.29331400000000002</c:v>
                </c:pt>
                <c:pt idx="23902">
                  <c:v>-0.293985</c:v>
                </c:pt>
                <c:pt idx="23903">
                  <c:v>-0.29463299999999998</c:v>
                </c:pt>
                <c:pt idx="23904">
                  <c:v>-0.29525499999999999</c:v>
                </c:pt>
                <c:pt idx="23905">
                  <c:v>-0.29585099999999998</c:v>
                </c:pt>
                <c:pt idx="23906">
                  <c:v>-0.29642299999999999</c:v>
                </c:pt>
                <c:pt idx="23907">
                  <c:v>-0.29697400000000002</c:v>
                </c:pt>
                <c:pt idx="23908">
                  <c:v>-0.29750900000000002</c:v>
                </c:pt>
                <c:pt idx="23909">
                  <c:v>-0.29803200000000002</c:v>
                </c:pt>
                <c:pt idx="23910">
                  <c:v>-0.298543</c:v>
                </c:pt>
                <c:pt idx="23911">
                  <c:v>-0.299041</c:v>
                </c:pt>
                <c:pt idx="23912">
                  <c:v>-0.29952699999999999</c:v>
                </c:pt>
                <c:pt idx="23913">
                  <c:v>-0.30000399999999999</c:v>
                </c:pt>
                <c:pt idx="23914">
                  <c:v>-0.30047499999999999</c:v>
                </c:pt>
                <c:pt idx="23915">
                  <c:v>-0.30093799999999998</c:v>
                </c:pt>
                <c:pt idx="23916">
                  <c:v>-0.30139300000000002</c:v>
                </c:pt>
                <c:pt idx="23917">
                  <c:v>-0.30184100000000003</c:v>
                </c:pt>
                <c:pt idx="23918">
                  <c:v>-0.30228300000000002</c:v>
                </c:pt>
                <c:pt idx="23919">
                  <c:v>-0.30271199999999998</c:v>
                </c:pt>
                <c:pt idx="23920">
                  <c:v>-0.30311900000000003</c:v>
                </c:pt>
                <c:pt idx="23921">
                  <c:v>-0.303504</c:v>
                </c:pt>
                <c:pt idx="23922">
                  <c:v>-0.30386299999999999</c:v>
                </c:pt>
                <c:pt idx="23923">
                  <c:v>-0.30419299999999999</c:v>
                </c:pt>
                <c:pt idx="23924">
                  <c:v>-0.30449399999999999</c:v>
                </c:pt>
                <c:pt idx="23925">
                  <c:v>-0.30477399999999999</c:v>
                </c:pt>
                <c:pt idx="23926">
                  <c:v>-0.30503599999999997</c:v>
                </c:pt>
                <c:pt idx="23927">
                  <c:v>-0.30528</c:v>
                </c:pt>
                <c:pt idx="23928">
                  <c:v>-0.305504</c:v>
                </c:pt>
                <c:pt idx="23929">
                  <c:v>-0.30571199999999998</c:v>
                </c:pt>
                <c:pt idx="23930">
                  <c:v>-0.30590600000000001</c:v>
                </c:pt>
                <c:pt idx="23931">
                  <c:v>-0.30608200000000002</c:v>
                </c:pt>
                <c:pt idx="23932">
                  <c:v>-0.30624000000000001</c:v>
                </c:pt>
                <c:pt idx="23933">
                  <c:v>-0.30638399999999999</c:v>
                </c:pt>
                <c:pt idx="23934">
                  <c:v>-0.30651899999999999</c:v>
                </c:pt>
                <c:pt idx="23935">
                  <c:v>-0.30664400000000003</c:v>
                </c:pt>
                <c:pt idx="23936">
                  <c:v>-0.306751</c:v>
                </c:pt>
                <c:pt idx="23937">
                  <c:v>-0.30683500000000002</c:v>
                </c:pt>
                <c:pt idx="23938">
                  <c:v>-0.306894</c:v>
                </c:pt>
                <c:pt idx="23939">
                  <c:v>-0.30692999999999998</c:v>
                </c:pt>
                <c:pt idx="23940">
                  <c:v>-0.30695099999999997</c:v>
                </c:pt>
                <c:pt idx="23941">
                  <c:v>-0.30696600000000002</c:v>
                </c:pt>
                <c:pt idx="23942">
                  <c:v>-0.30697999999999998</c:v>
                </c:pt>
                <c:pt idx="23943">
                  <c:v>-0.30698599999999998</c:v>
                </c:pt>
                <c:pt idx="23944">
                  <c:v>-0.306973</c:v>
                </c:pt>
                <c:pt idx="23945">
                  <c:v>-0.30693199999999998</c:v>
                </c:pt>
                <c:pt idx="23946">
                  <c:v>-0.30685899999999999</c:v>
                </c:pt>
                <c:pt idx="23947">
                  <c:v>-0.306755</c:v>
                </c:pt>
                <c:pt idx="23948">
                  <c:v>-0.30662099999999998</c:v>
                </c:pt>
                <c:pt idx="23949">
                  <c:v>-0.30645499999999998</c:v>
                </c:pt>
                <c:pt idx="23950">
                  <c:v>-0.306259</c:v>
                </c:pt>
                <c:pt idx="23951">
                  <c:v>-0.306037</c:v>
                </c:pt>
                <c:pt idx="23952">
                  <c:v>-0.30578699999999998</c:v>
                </c:pt>
                <c:pt idx="23953">
                  <c:v>-0.305504</c:v>
                </c:pt>
                <c:pt idx="23954">
                  <c:v>-0.30518299999999998</c:v>
                </c:pt>
                <c:pt idx="23955">
                  <c:v>-0.30482199999999998</c:v>
                </c:pt>
                <c:pt idx="23956">
                  <c:v>-0.304421</c:v>
                </c:pt>
                <c:pt idx="23957">
                  <c:v>-0.30398500000000001</c:v>
                </c:pt>
                <c:pt idx="23958">
                  <c:v>-0.30352099999999999</c:v>
                </c:pt>
                <c:pt idx="23959">
                  <c:v>-0.30302899999999999</c:v>
                </c:pt>
                <c:pt idx="23960">
                  <c:v>-0.302504</c:v>
                </c:pt>
                <c:pt idx="23961">
                  <c:v>-0.30194199999999999</c:v>
                </c:pt>
                <c:pt idx="23962">
                  <c:v>-0.30133599999999999</c:v>
                </c:pt>
                <c:pt idx="23963">
                  <c:v>-0.30068</c:v>
                </c:pt>
                <c:pt idx="23964">
                  <c:v>-0.29996600000000001</c:v>
                </c:pt>
                <c:pt idx="23965">
                  <c:v>-0.29918899999999998</c:v>
                </c:pt>
                <c:pt idx="23966">
                  <c:v>-0.298346</c:v>
                </c:pt>
                <c:pt idx="23967">
                  <c:v>-0.29743700000000001</c:v>
                </c:pt>
                <c:pt idx="23968">
                  <c:v>-0.29646499999999998</c:v>
                </c:pt>
                <c:pt idx="23969">
                  <c:v>-0.295435</c:v>
                </c:pt>
                <c:pt idx="23970">
                  <c:v>-0.29435499999999998</c:v>
                </c:pt>
                <c:pt idx="23971">
                  <c:v>-0.29322399999999998</c:v>
                </c:pt>
                <c:pt idx="23972">
                  <c:v>-0.29203200000000001</c:v>
                </c:pt>
                <c:pt idx="23973">
                  <c:v>-0.290771</c:v>
                </c:pt>
                <c:pt idx="23974">
                  <c:v>-0.28944399999999998</c:v>
                </c:pt>
                <c:pt idx="23975">
                  <c:v>-0.28806100000000001</c:v>
                </c:pt>
                <c:pt idx="23976">
                  <c:v>-0.28662799999999999</c:v>
                </c:pt>
                <c:pt idx="23977">
                  <c:v>-0.28514499999999998</c:v>
                </c:pt>
                <c:pt idx="23978">
                  <c:v>-0.28361599999999998</c:v>
                </c:pt>
                <c:pt idx="23979">
                  <c:v>-0.28204299999999999</c:v>
                </c:pt>
                <c:pt idx="23980">
                  <c:v>-0.28042400000000001</c:v>
                </c:pt>
                <c:pt idx="23981">
                  <c:v>-0.27875299999999997</c:v>
                </c:pt>
                <c:pt idx="23982">
                  <c:v>-0.27702500000000002</c:v>
                </c:pt>
                <c:pt idx="23983">
                  <c:v>-0.27523900000000001</c:v>
                </c:pt>
                <c:pt idx="23984">
                  <c:v>-0.27339400000000003</c:v>
                </c:pt>
                <c:pt idx="23985">
                  <c:v>-0.27149000000000001</c:v>
                </c:pt>
                <c:pt idx="23986">
                  <c:v>-0.26952500000000001</c:v>
                </c:pt>
                <c:pt idx="23987">
                  <c:v>-0.26750200000000002</c:v>
                </c:pt>
                <c:pt idx="23988">
                  <c:v>-0.26541999999999999</c:v>
                </c:pt>
                <c:pt idx="23989">
                  <c:v>-0.26327600000000001</c:v>
                </c:pt>
                <c:pt idx="23990">
                  <c:v>-0.261073</c:v>
                </c:pt>
                <c:pt idx="23991">
                  <c:v>-0.25881700000000002</c:v>
                </c:pt>
                <c:pt idx="23992">
                  <c:v>-0.25651200000000002</c:v>
                </c:pt>
                <c:pt idx="23993">
                  <c:v>-0.25415599999999999</c:v>
                </c:pt>
                <c:pt idx="23994">
                  <c:v>-0.251753</c:v>
                </c:pt>
                <c:pt idx="23995">
                  <c:v>-0.249304</c:v>
                </c:pt>
                <c:pt idx="23996">
                  <c:v>-0.246805</c:v>
                </c:pt>
                <c:pt idx="23997">
                  <c:v>-0.244255</c:v>
                </c:pt>
                <c:pt idx="23998">
                  <c:v>-0.24166000000000001</c:v>
                </c:pt>
                <c:pt idx="23999">
                  <c:v>-0.23902200000000001</c:v>
                </c:pt>
                <c:pt idx="24000">
                  <c:v>-0.236342</c:v>
                </c:pt>
                <c:pt idx="24001">
                  <c:v>-0.23361799999999999</c:v>
                </c:pt>
                <c:pt idx="24002">
                  <c:v>-0.230854</c:v>
                </c:pt>
                <c:pt idx="24003">
                  <c:v>-0.22805600000000001</c:v>
                </c:pt>
                <c:pt idx="24004">
                  <c:v>-0.22522600000000001</c:v>
                </c:pt>
                <c:pt idx="24005">
                  <c:v>-0.22236500000000001</c:v>
                </c:pt>
                <c:pt idx="24006">
                  <c:v>-0.21947900000000001</c:v>
                </c:pt>
                <c:pt idx="24007">
                  <c:v>-0.21657299999999999</c:v>
                </c:pt>
                <c:pt idx="24008">
                  <c:v>-0.21365000000000001</c:v>
                </c:pt>
                <c:pt idx="24009">
                  <c:v>-0.21071500000000001</c:v>
                </c:pt>
                <c:pt idx="24010">
                  <c:v>-0.20777000000000001</c:v>
                </c:pt>
                <c:pt idx="24011">
                  <c:v>-0.204819</c:v>
                </c:pt>
                <c:pt idx="24012">
                  <c:v>-0.20186100000000001</c:v>
                </c:pt>
                <c:pt idx="24013">
                  <c:v>-0.19889699999999999</c:v>
                </c:pt>
                <c:pt idx="24014">
                  <c:v>-0.19592899999999999</c:v>
                </c:pt>
                <c:pt idx="24015">
                  <c:v>-0.19296099999999999</c:v>
                </c:pt>
                <c:pt idx="24016">
                  <c:v>-0.189996</c:v>
                </c:pt>
                <c:pt idx="24017">
                  <c:v>-0.18703700000000001</c:v>
                </c:pt>
                <c:pt idx="24018">
                  <c:v>-0.184087</c:v>
                </c:pt>
                <c:pt idx="24019">
                  <c:v>-0.181148</c:v>
                </c:pt>
                <c:pt idx="24020">
                  <c:v>-0.17821899999999999</c:v>
                </c:pt>
                <c:pt idx="24021">
                  <c:v>-0.17530200000000001</c:v>
                </c:pt>
                <c:pt idx="24022">
                  <c:v>-0.172402</c:v>
                </c:pt>
                <c:pt idx="24023">
                  <c:v>-0.16952100000000001</c:v>
                </c:pt>
                <c:pt idx="24024">
                  <c:v>-0.166662</c:v>
                </c:pt>
                <c:pt idx="24025">
                  <c:v>-0.163827</c:v>
                </c:pt>
                <c:pt idx="24026">
                  <c:v>-0.16101599999999999</c:v>
                </c:pt>
                <c:pt idx="24027">
                  <c:v>-0.15823200000000001</c:v>
                </c:pt>
                <c:pt idx="24028">
                  <c:v>-0.15547800000000001</c:v>
                </c:pt>
                <c:pt idx="24029">
                  <c:v>-0.152756</c:v>
                </c:pt>
                <c:pt idx="24030">
                  <c:v>-0.15006800000000001</c:v>
                </c:pt>
                <c:pt idx="24031">
                  <c:v>-0.14741299999999999</c:v>
                </c:pt>
                <c:pt idx="24032">
                  <c:v>-0.144788</c:v>
                </c:pt>
                <c:pt idx="24033">
                  <c:v>-0.14219599999999999</c:v>
                </c:pt>
                <c:pt idx="24034">
                  <c:v>-0.13964499999999999</c:v>
                </c:pt>
                <c:pt idx="24035">
                  <c:v>-0.13714799999999999</c:v>
                </c:pt>
                <c:pt idx="24036">
                  <c:v>-0.134713</c:v>
                </c:pt>
                <c:pt idx="24037">
                  <c:v>-0.13233900000000001</c:v>
                </c:pt>
                <c:pt idx="24038">
                  <c:v>-0.130026</c:v>
                </c:pt>
                <c:pt idx="24039">
                  <c:v>-0.127773</c:v>
                </c:pt>
                <c:pt idx="24040">
                  <c:v>-0.125583</c:v>
                </c:pt>
                <c:pt idx="24041">
                  <c:v>-0.123457</c:v>
                </c:pt>
                <c:pt idx="24042">
                  <c:v>-0.12139999999999999</c:v>
                </c:pt>
                <c:pt idx="24043">
                  <c:v>-0.119419</c:v>
                </c:pt>
                <c:pt idx="24044">
                  <c:v>-0.117518</c:v>
                </c:pt>
                <c:pt idx="24045">
                  <c:v>-0.11569699999999999</c:v>
                </c:pt>
                <c:pt idx="24046">
                  <c:v>-0.113958</c:v>
                </c:pt>
                <c:pt idx="24047">
                  <c:v>-0.1123</c:v>
                </c:pt>
                <c:pt idx="24048">
                  <c:v>-0.110723</c:v>
                </c:pt>
                <c:pt idx="24049">
                  <c:v>-0.109225</c:v>
                </c:pt>
                <c:pt idx="24050">
                  <c:v>-0.107811</c:v>
                </c:pt>
                <c:pt idx="24051">
                  <c:v>-0.10648299999999999</c:v>
                </c:pt>
                <c:pt idx="24052">
                  <c:v>-0.105243</c:v>
                </c:pt>
                <c:pt idx="24053">
                  <c:v>-0.10409499999999999</c:v>
                </c:pt>
                <c:pt idx="24054">
                  <c:v>-0.10304199999999999</c:v>
                </c:pt>
                <c:pt idx="24055">
                  <c:v>-0.102085</c:v>
                </c:pt>
                <c:pt idx="24056">
                  <c:v>-0.10122299999999999</c:v>
                </c:pt>
                <c:pt idx="24057">
                  <c:v>-0.100456</c:v>
                </c:pt>
                <c:pt idx="24058">
                  <c:v>-9.9789100000000006E-2</c:v>
                </c:pt>
                <c:pt idx="24059">
                  <c:v>-9.92257E-2</c:v>
                </c:pt>
                <c:pt idx="24060">
                  <c:v>-9.8766999999999994E-2</c:v>
                </c:pt>
                <c:pt idx="24061">
                  <c:v>-9.8414500000000002E-2</c:v>
                </c:pt>
                <c:pt idx="24062">
                  <c:v>-9.8168699999999998E-2</c:v>
                </c:pt>
                <c:pt idx="24063">
                  <c:v>-9.8030099999999995E-2</c:v>
                </c:pt>
                <c:pt idx="24064">
                  <c:v>-9.7999500000000003E-2</c:v>
                </c:pt>
                <c:pt idx="24065">
                  <c:v>-9.8075999999999997E-2</c:v>
                </c:pt>
                <c:pt idx="24066">
                  <c:v>-9.8257700000000003E-2</c:v>
                </c:pt>
                <c:pt idx="24067">
                  <c:v>-9.8544599999999996E-2</c:v>
                </c:pt>
                <c:pt idx="24068">
                  <c:v>-9.8938899999999996E-2</c:v>
                </c:pt>
                <c:pt idx="24069">
                  <c:v>-9.9438899999999997E-2</c:v>
                </c:pt>
                <c:pt idx="24070">
                  <c:v>-0.10004</c:v>
                </c:pt>
                <c:pt idx="24071">
                  <c:v>-0.10074</c:v>
                </c:pt>
                <c:pt idx="24072">
                  <c:v>-0.10154100000000001</c:v>
                </c:pt>
                <c:pt idx="24073">
                  <c:v>-0.10244300000000001</c:v>
                </c:pt>
                <c:pt idx="24074">
                  <c:v>-0.103445</c:v>
                </c:pt>
                <c:pt idx="24075">
                  <c:v>-0.104545</c:v>
                </c:pt>
                <c:pt idx="24076">
                  <c:v>-0.105739</c:v>
                </c:pt>
                <c:pt idx="24077">
                  <c:v>-0.107025</c:v>
                </c:pt>
                <c:pt idx="24078">
                  <c:v>-0.1084</c:v>
                </c:pt>
                <c:pt idx="24079">
                  <c:v>-0.10986600000000001</c:v>
                </c:pt>
                <c:pt idx="24080">
                  <c:v>-0.111424</c:v>
                </c:pt>
                <c:pt idx="24081">
                  <c:v>-0.11307300000000001</c:v>
                </c:pt>
                <c:pt idx="24082">
                  <c:v>-0.11480899999999999</c:v>
                </c:pt>
                <c:pt idx="24083">
                  <c:v>-0.116629</c:v>
                </c:pt>
                <c:pt idx="24084">
                  <c:v>-0.118534</c:v>
                </c:pt>
                <c:pt idx="24085">
                  <c:v>-0.12052499999999999</c:v>
                </c:pt>
                <c:pt idx="24086">
                  <c:v>-0.1226</c:v>
                </c:pt>
                <c:pt idx="24087">
                  <c:v>-0.124752</c:v>
                </c:pt>
                <c:pt idx="24088">
                  <c:v>-0.126975</c:v>
                </c:pt>
                <c:pt idx="24089">
                  <c:v>-0.12926599999999999</c:v>
                </c:pt>
                <c:pt idx="24090">
                  <c:v>-0.13162299999999999</c:v>
                </c:pt>
                <c:pt idx="24091">
                  <c:v>-0.134043</c:v>
                </c:pt>
                <c:pt idx="24092">
                  <c:v>-0.13652500000000001</c:v>
                </c:pt>
                <c:pt idx="24093">
                  <c:v>-0.139069</c:v>
                </c:pt>
                <c:pt idx="24094">
                  <c:v>-0.14167099999999999</c:v>
                </c:pt>
                <c:pt idx="24095">
                  <c:v>-0.14433199999999999</c:v>
                </c:pt>
                <c:pt idx="24096">
                  <c:v>-0.14704800000000001</c:v>
                </c:pt>
                <c:pt idx="24097">
                  <c:v>-0.14981</c:v>
                </c:pt>
                <c:pt idx="24098">
                  <c:v>-0.152614</c:v>
                </c:pt>
                <c:pt idx="24099">
                  <c:v>-0.15545800000000001</c:v>
                </c:pt>
                <c:pt idx="24100">
                  <c:v>-0.15834400000000001</c:v>
                </c:pt>
                <c:pt idx="24101">
                  <c:v>-0.16126699999999999</c:v>
                </c:pt>
                <c:pt idx="24102">
                  <c:v>-0.16422700000000001</c:v>
                </c:pt>
                <c:pt idx="24103">
                  <c:v>-0.16722300000000001</c:v>
                </c:pt>
                <c:pt idx="24104">
                  <c:v>-0.17025299999999999</c:v>
                </c:pt>
                <c:pt idx="24105">
                  <c:v>-0.173317</c:v>
                </c:pt>
                <c:pt idx="24106">
                  <c:v>-0.17641000000000001</c:v>
                </c:pt>
                <c:pt idx="24107">
                  <c:v>-0.17952499999999999</c:v>
                </c:pt>
                <c:pt idx="24108">
                  <c:v>-0.18265400000000001</c:v>
                </c:pt>
                <c:pt idx="24109">
                  <c:v>-0.18580099999999999</c:v>
                </c:pt>
                <c:pt idx="24110">
                  <c:v>-0.18897</c:v>
                </c:pt>
                <c:pt idx="24111">
                  <c:v>-0.19216900000000001</c:v>
                </c:pt>
                <c:pt idx="24112">
                  <c:v>-0.19539599999999999</c:v>
                </c:pt>
                <c:pt idx="24113">
                  <c:v>-0.19864399999999999</c:v>
                </c:pt>
                <c:pt idx="24114">
                  <c:v>-0.201907</c:v>
                </c:pt>
                <c:pt idx="24115">
                  <c:v>-0.205177</c:v>
                </c:pt>
                <c:pt idx="24116">
                  <c:v>-0.208451</c:v>
                </c:pt>
                <c:pt idx="24117">
                  <c:v>-0.211724</c:v>
                </c:pt>
                <c:pt idx="24118">
                  <c:v>-0.21499499999999999</c:v>
                </c:pt>
                <c:pt idx="24119">
                  <c:v>-0.21826100000000001</c:v>
                </c:pt>
                <c:pt idx="24120">
                  <c:v>-0.221524</c:v>
                </c:pt>
                <c:pt idx="24121">
                  <c:v>-0.22477800000000001</c:v>
                </c:pt>
                <c:pt idx="24122">
                  <c:v>-0.228021</c:v>
                </c:pt>
                <c:pt idx="24123">
                  <c:v>-0.23125200000000001</c:v>
                </c:pt>
                <c:pt idx="24124">
                  <c:v>-0.23446900000000001</c:v>
                </c:pt>
                <c:pt idx="24125">
                  <c:v>-0.23766300000000001</c:v>
                </c:pt>
                <c:pt idx="24126">
                  <c:v>-0.24083199999999999</c:v>
                </c:pt>
                <c:pt idx="24127">
                  <c:v>-0.24396799999999999</c:v>
                </c:pt>
                <c:pt idx="24128">
                  <c:v>-0.247034</c:v>
                </c:pt>
                <c:pt idx="24129">
                  <c:v>-0.25001800000000002</c:v>
                </c:pt>
                <c:pt idx="24130">
                  <c:v>-0.25296200000000002</c:v>
                </c:pt>
                <c:pt idx="24131">
                  <c:v>-0.25587599999999999</c:v>
                </c:pt>
                <c:pt idx="24132">
                  <c:v>-0.25873699999999999</c:v>
                </c:pt>
                <c:pt idx="24133">
                  <c:v>-0.26154500000000003</c:v>
                </c:pt>
                <c:pt idx="24134">
                  <c:v>-0.26431900000000003</c:v>
                </c:pt>
                <c:pt idx="24135">
                  <c:v>-0.26706000000000002</c:v>
                </c:pt>
                <c:pt idx="24136">
                  <c:v>-0.26976600000000001</c:v>
                </c:pt>
                <c:pt idx="24137">
                  <c:v>-0.27243200000000001</c:v>
                </c:pt>
                <c:pt idx="24138">
                  <c:v>-0.27505600000000002</c:v>
                </c:pt>
                <c:pt idx="24139">
                  <c:v>-0.27763700000000002</c:v>
                </c:pt>
                <c:pt idx="24140">
                  <c:v>-0.28017999999999998</c:v>
                </c:pt>
                <c:pt idx="24141">
                  <c:v>-0.28268700000000002</c:v>
                </c:pt>
                <c:pt idx="24142">
                  <c:v>-0.28515800000000002</c:v>
                </c:pt>
                <c:pt idx="24143">
                  <c:v>-0.28759200000000001</c:v>
                </c:pt>
                <c:pt idx="24144">
                  <c:v>-0.28999000000000003</c:v>
                </c:pt>
                <c:pt idx="24145">
                  <c:v>-0.29235800000000001</c:v>
                </c:pt>
                <c:pt idx="24146">
                  <c:v>-0.29470000000000002</c:v>
                </c:pt>
                <c:pt idx="24147">
                  <c:v>-0.29701899999999998</c:v>
                </c:pt>
                <c:pt idx="24148">
                  <c:v>-0.29931400000000002</c:v>
                </c:pt>
                <c:pt idx="24149">
                  <c:v>-0.30157699999999998</c:v>
                </c:pt>
                <c:pt idx="24150">
                  <c:v>-0.30380000000000001</c:v>
                </c:pt>
                <c:pt idx="24151">
                  <c:v>-0.30598199999999998</c:v>
                </c:pt>
                <c:pt idx="24152">
                  <c:v>-0.30812200000000001</c:v>
                </c:pt>
                <c:pt idx="24153">
                  <c:v>-0.310222</c:v>
                </c:pt>
                <c:pt idx="24154">
                  <c:v>-0.312276</c:v>
                </c:pt>
                <c:pt idx="24155">
                  <c:v>-0.31428099999999998</c:v>
                </c:pt>
                <c:pt idx="24156">
                  <c:v>-0.31623800000000002</c:v>
                </c:pt>
                <c:pt idx="24157">
                  <c:v>-0.31814399999999998</c:v>
                </c:pt>
                <c:pt idx="24158">
                  <c:v>-0.32000099999999998</c:v>
                </c:pt>
                <c:pt idx="24159">
                  <c:v>-0.32180599999999998</c:v>
                </c:pt>
                <c:pt idx="24160">
                  <c:v>-0.32355800000000001</c:v>
                </c:pt>
                <c:pt idx="24161">
                  <c:v>-0.32525700000000002</c:v>
                </c:pt>
                <c:pt idx="24162">
                  <c:v>-0.326905</c:v>
                </c:pt>
                <c:pt idx="24163">
                  <c:v>-0.32850200000000002</c:v>
                </c:pt>
                <c:pt idx="24164">
                  <c:v>-0.33004899999999998</c:v>
                </c:pt>
                <c:pt idx="24165">
                  <c:v>-0.33154400000000001</c:v>
                </c:pt>
                <c:pt idx="24166">
                  <c:v>-0.33299099999999998</c:v>
                </c:pt>
                <c:pt idx="24167">
                  <c:v>-0.33439000000000002</c:v>
                </c:pt>
                <c:pt idx="24168">
                  <c:v>-0.33573700000000001</c:v>
                </c:pt>
                <c:pt idx="24169">
                  <c:v>-0.33702799999999999</c:v>
                </c:pt>
                <c:pt idx="24170">
                  <c:v>-0.33826400000000001</c:v>
                </c:pt>
                <c:pt idx="24171">
                  <c:v>-0.33944600000000003</c:v>
                </c:pt>
                <c:pt idx="24172">
                  <c:v>-0.34057700000000002</c:v>
                </c:pt>
                <c:pt idx="24173">
                  <c:v>-0.34165800000000002</c:v>
                </c:pt>
                <c:pt idx="24174">
                  <c:v>-0.34268199999999999</c:v>
                </c:pt>
                <c:pt idx="24175">
                  <c:v>-0.34364800000000001</c:v>
                </c:pt>
                <c:pt idx="24176">
                  <c:v>-0.344555</c:v>
                </c:pt>
                <c:pt idx="24177">
                  <c:v>-0.34540300000000002</c:v>
                </c:pt>
                <c:pt idx="24178">
                  <c:v>-0.34618599999999999</c:v>
                </c:pt>
                <c:pt idx="24179">
                  <c:v>-0.34689900000000001</c:v>
                </c:pt>
                <c:pt idx="24180">
                  <c:v>-0.34753899999999999</c:v>
                </c:pt>
                <c:pt idx="24181">
                  <c:v>-0.34810600000000003</c:v>
                </c:pt>
                <c:pt idx="24182">
                  <c:v>-0.34859899999999999</c:v>
                </c:pt>
                <c:pt idx="24183">
                  <c:v>-0.34901700000000002</c:v>
                </c:pt>
                <c:pt idx="24184">
                  <c:v>-0.34936400000000001</c:v>
                </c:pt>
                <c:pt idx="24185">
                  <c:v>-0.34964899999999999</c:v>
                </c:pt>
                <c:pt idx="24186">
                  <c:v>-0.34987800000000002</c:v>
                </c:pt>
                <c:pt idx="24187">
                  <c:v>-0.35004800000000003</c:v>
                </c:pt>
                <c:pt idx="24188">
                  <c:v>-0.35015400000000002</c:v>
                </c:pt>
                <c:pt idx="24189">
                  <c:v>-0.35019400000000001</c:v>
                </c:pt>
                <c:pt idx="24190">
                  <c:v>-0.35016900000000001</c:v>
                </c:pt>
                <c:pt idx="24191">
                  <c:v>-0.350076</c:v>
                </c:pt>
                <c:pt idx="24192">
                  <c:v>-0.34992000000000001</c:v>
                </c:pt>
                <c:pt idx="24193">
                  <c:v>-0.34970200000000001</c:v>
                </c:pt>
                <c:pt idx="24194">
                  <c:v>-0.34941299999999997</c:v>
                </c:pt>
                <c:pt idx="24195">
                  <c:v>-0.34904499999999999</c:v>
                </c:pt>
                <c:pt idx="24196">
                  <c:v>-0.34859600000000002</c:v>
                </c:pt>
                <c:pt idx="24197">
                  <c:v>-0.34807100000000002</c:v>
                </c:pt>
                <c:pt idx="24198">
                  <c:v>-0.34747</c:v>
                </c:pt>
                <c:pt idx="24199">
                  <c:v>-0.34679300000000002</c:v>
                </c:pt>
                <c:pt idx="24200">
                  <c:v>-0.34603800000000001</c:v>
                </c:pt>
                <c:pt idx="24201">
                  <c:v>-0.34520499999999998</c:v>
                </c:pt>
                <c:pt idx="24202">
                  <c:v>-0.34428999999999998</c:v>
                </c:pt>
                <c:pt idx="24203">
                  <c:v>-0.34328199999999998</c:v>
                </c:pt>
                <c:pt idx="24204">
                  <c:v>-0.34218100000000001</c:v>
                </c:pt>
                <c:pt idx="24205">
                  <c:v>-0.340999</c:v>
                </c:pt>
                <c:pt idx="24206">
                  <c:v>-0.33974500000000002</c:v>
                </c:pt>
                <c:pt idx="24207">
                  <c:v>-0.33842499999999998</c:v>
                </c:pt>
                <c:pt idx="24208">
                  <c:v>-0.33703300000000003</c:v>
                </c:pt>
                <c:pt idx="24209">
                  <c:v>-0.33556599999999998</c:v>
                </c:pt>
                <c:pt idx="24210">
                  <c:v>-0.33402100000000001</c:v>
                </c:pt>
                <c:pt idx="24211">
                  <c:v>-0.33239800000000003</c:v>
                </c:pt>
                <c:pt idx="24212">
                  <c:v>-0.33069199999999999</c:v>
                </c:pt>
                <c:pt idx="24213">
                  <c:v>-0.32890200000000003</c:v>
                </c:pt>
                <c:pt idx="24214">
                  <c:v>-0.32703599999999999</c:v>
                </c:pt>
                <c:pt idx="24215">
                  <c:v>-0.325104</c:v>
                </c:pt>
                <c:pt idx="24216">
                  <c:v>-0.32311200000000001</c:v>
                </c:pt>
                <c:pt idx="24217">
                  <c:v>-0.32105800000000001</c:v>
                </c:pt>
                <c:pt idx="24218">
                  <c:v>-0.31893700000000003</c:v>
                </c:pt>
                <c:pt idx="24219">
                  <c:v>-0.316747</c:v>
                </c:pt>
                <c:pt idx="24220">
                  <c:v>-0.31449500000000002</c:v>
                </c:pt>
                <c:pt idx="24221">
                  <c:v>-0.31217899999999998</c:v>
                </c:pt>
                <c:pt idx="24222">
                  <c:v>-0.30976900000000002</c:v>
                </c:pt>
                <c:pt idx="24223">
                  <c:v>-0.30725599999999997</c:v>
                </c:pt>
                <c:pt idx="24224">
                  <c:v>-0.30466500000000002</c:v>
                </c:pt>
                <c:pt idx="24225">
                  <c:v>-0.30199900000000002</c:v>
                </c:pt>
                <c:pt idx="24226">
                  <c:v>-0.29924699999999999</c:v>
                </c:pt>
                <c:pt idx="24227">
                  <c:v>-0.29641600000000001</c:v>
                </c:pt>
                <c:pt idx="24228">
                  <c:v>-0.29351100000000002</c:v>
                </c:pt>
                <c:pt idx="24229">
                  <c:v>-0.29053299999999999</c:v>
                </c:pt>
                <c:pt idx="24230">
                  <c:v>-0.28748099999999999</c:v>
                </c:pt>
                <c:pt idx="24231">
                  <c:v>-0.28435199999999999</c:v>
                </c:pt>
                <c:pt idx="24232">
                  <c:v>-0.28114</c:v>
                </c:pt>
                <c:pt idx="24233">
                  <c:v>-0.27784199999999998</c:v>
                </c:pt>
                <c:pt idx="24234">
                  <c:v>-0.27446700000000002</c:v>
                </c:pt>
                <c:pt idx="24235">
                  <c:v>-0.27102999999999999</c:v>
                </c:pt>
                <c:pt idx="24236">
                  <c:v>-0.267536</c:v>
                </c:pt>
                <c:pt idx="24237">
                  <c:v>-0.263988</c:v>
                </c:pt>
                <c:pt idx="24238">
                  <c:v>-0.26039000000000001</c:v>
                </c:pt>
                <c:pt idx="24239">
                  <c:v>-0.256745</c:v>
                </c:pt>
                <c:pt idx="24240">
                  <c:v>-0.25305699999999998</c:v>
                </c:pt>
                <c:pt idx="24241">
                  <c:v>-0.24932599999999999</c:v>
                </c:pt>
                <c:pt idx="24242">
                  <c:v>-0.24555199999999999</c:v>
                </c:pt>
                <c:pt idx="24243">
                  <c:v>-0.241734</c:v>
                </c:pt>
                <c:pt idx="24244">
                  <c:v>-0.237874</c:v>
                </c:pt>
                <c:pt idx="24245">
                  <c:v>-0.23397999999999999</c:v>
                </c:pt>
                <c:pt idx="24246">
                  <c:v>-0.23005900000000001</c:v>
                </c:pt>
                <c:pt idx="24247">
                  <c:v>-0.22611800000000001</c:v>
                </c:pt>
                <c:pt idx="24248">
                  <c:v>-0.222162</c:v>
                </c:pt>
                <c:pt idx="24249">
                  <c:v>-0.218192</c:v>
                </c:pt>
                <c:pt idx="24250">
                  <c:v>-0.21420800000000001</c:v>
                </c:pt>
                <c:pt idx="24251">
                  <c:v>-0.21021000000000001</c:v>
                </c:pt>
                <c:pt idx="24252">
                  <c:v>-0.20619100000000001</c:v>
                </c:pt>
                <c:pt idx="24253">
                  <c:v>-0.20213</c:v>
                </c:pt>
                <c:pt idx="24254">
                  <c:v>-0.198021</c:v>
                </c:pt>
                <c:pt idx="24255">
                  <c:v>-0.19388900000000001</c:v>
                </c:pt>
                <c:pt idx="24256">
                  <c:v>-0.18974299999999999</c:v>
                </c:pt>
                <c:pt idx="24257">
                  <c:v>-0.18557100000000001</c:v>
                </c:pt>
                <c:pt idx="24258">
                  <c:v>-0.18138000000000001</c:v>
                </c:pt>
                <c:pt idx="24259">
                  <c:v>-0.17718900000000001</c:v>
                </c:pt>
                <c:pt idx="24260">
                  <c:v>-0.173009</c:v>
                </c:pt>
                <c:pt idx="24261">
                  <c:v>-0.16884299999999999</c:v>
                </c:pt>
                <c:pt idx="24262">
                  <c:v>-0.16469700000000001</c:v>
                </c:pt>
                <c:pt idx="24263">
                  <c:v>-0.16057299999999999</c:v>
                </c:pt>
                <c:pt idx="24264">
                  <c:v>-0.156475</c:v>
                </c:pt>
                <c:pt idx="24265">
                  <c:v>-0.15240600000000001</c:v>
                </c:pt>
                <c:pt idx="24266">
                  <c:v>-0.14837</c:v>
                </c:pt>
                <c:pt idx="24267">
                  <c:v>-0.144372</c:v>
                </c:pt>
                <c:pt idx="24268">
                  <c:v>-0.14041699999999999</c:v>
                </c:pt>
                <c:pt idx="24269">
                  <c:v>-0.13651099999999999</c:v>
                </c:pt>
                <c:pt idx="24270">
                  <c:v>-0.132657</c:v>
                </c:pt>
                <c:pt idx="24271">
                  <c:v>-0.128854</c:v>
                </c:pt>
                <c:pt idx="24272">
                  <c:v>-0.12510599999999999</c:v>
                </c:pt>
                <c:pt idx="24273">
                  <c:v>-0.121421</c:v>
                </c:pt>
                <c:pt idx="24274">
                  <c:v>-0.11780599999999999</c:v>
                </c:pt>
                <c:pt idx="24275">
                  <c:v>-0.114258</c:v>
                </c:pt>
                <c:pt idx="24276">
                  <c:v>-0.110775</c:v>
                </c:pt>
                <c:pt idx="24277">
                  <c:v>-0.10735699999999999</c:v>
                </c:pt>
                <c:pt idx="24278">
                  <c:v>-0.10401100000000001</c:v>
                </c:pt>
                <c:pt idx="24279">
                  <c:v>-0.100741</c:v>
                </c:pt>
                <c:pt idx="24280">
                  <c:v>-9.7547599999999998E-2</c:v>
                </c:pt>
                <c:pt idx="24281">
                  <c:v>-9.4428799999999993E-2</c:v>
                </c:pt>
                <c:pt idx="24282">
                  <c:v>-9.1381199999999996E-2</c:v>
                </c:pt>
                <c:pt idx="24283">
                  <c:v>-8.8404399999999994E-2</c:v>
                </c:pt>
                <c:pt idx="24284">
                  <c:v>-8.5498900000000003E-2</c:v>
                </c:pt>
                <c:pt idx="24285">
                  <c:v>-8.2660499999999998E-2</c:v>
                </c:pt>
                <c:pt idx="24286">
                  <c:v>-7.9887600000000003E-2</c:v>
                </c:pt>
                <c:pt idx="24287">
                  <c:v>-7.7186599999999994E-2</c:v>
                </c:pt>
                <c:pt idx="24288">
                  <c:v>-7.4565900000000004E-2</c:v>
                </c:pt>
                <c:pt idx="24289">
                  <c:v>-7.2032700000000005E-2</c:v>
                </c:pt>
                <c:pt idx="24290">
                  <c:v>-6.95939E-2</c:v>
                </c:pt>
                <c:pt idx="24291">
                  <c:v>-6.72537E-2</c:v>
                </c:pt>
                <c:pt idx="24292">
                  <c:v>-6.5014000000000002E-2</c:v>
                </c:pt>
                <c:pt idx="24293">
                  <c:v>-6.2878500000000004E-2</c:v>
                </c:pt>
                <c:pt idx="24294">
                  <c:v>-6.0852299999999998E-2</c:v>
                </c:pt>
                <c:pt idx="24295">
                  <c:v>-5.8937700000000003E-2</c:v>
                </c:pt>
                <c:pt idx="24296">
                  <c:v>-5.71341E-2</c:v>
                </c:pt>
                <c:pt idx="24297">
                  <c:v>-5.5438899999999999E-2</c:v>
                </c:pt>
                <c:pt idx="24298">
                  <c:v>-5.38497E-2</c:v>
                </c:pt>
                <c:pt idx="24299">
                  <c:v>-5.2366799999999998E-2</c:v>
                </c:pt>
                <c:pt idx="24300">
                  <c:v>-5.0994600000000001E-2</c:v>
                </c:pt>
                <c:pt idx="24301">
                  <c:v>-4.9739100000000001E-2</c:v>
                </c:pt>
                <c:pt idx="24302">
                  <c:v>-4.8603399999999998E-2</c:v>
                </c:pt>
                <c:pt idx="24303">
                  <c:v>-4.7583599999999997E-2</c:v>
                </c:pt>
                <c:pt idx="24304">
                  <c:v>-4.6671799999999999E-2</c:v>
                </c:pt>
                <c:pt idx="24305">
                  <c:v>-4.5863000000000001E-2</c:v>
                </c:pt>
                <c:pt idx="24306">
                  <c:v>-4.5157700000000002E-2</c:v>
                </c:pt>
                <c:pt idx="24307">
                  <c:v>-4.4558899999999999E-2</c:v>
                </c:pt>
                <c:pt idx="24308">
                  <c:v>-4.40679E-2</c:v>
                </c:pt>
                <c:pt idx="24309">
                  <c:v>-4.3685500000000002E-2</c:v>
                </c:pt>
                <c:pt idx="24310">
                  <c:v>-4.3415799999999997E-2</c:v>
                </c:pt>
                <c:pt idx="24311">
                  <c:v>-4.3263000000000003E-2</c:v>
                </c:pt>
                <c:pt idx="24312">
                  <c:v>-4.3227099999999997E-2</c:v>
                </c:pt>
                <c:pt idx="24313">
                  <c:v>-4.3305700000000003E-2</c:v>
                </c:pt>
                <c:pt idx="24314">
                  <c:v>-4.3498599999999998E-2</c:v>
                </c:pt>
                <c:pt idx="24315">
                  <c:v>-4.3804999999999997E-2</c:v>
                </c:pt>
                <c:pt idx="24316">
                  <c:v>-4.4222900000000002E-2</c:v>
                </c:pt>
                <c:pt idx="24317">
                  <c:v>-4.4754799999999997E-2</c:v>
                </c:pt>
                <c:pt idx="24318">
                  <c:v>-4.5404100000000003E-2</c:v>
                </c:pt>
                <c:pt idx="24319">
                  <c:v>-4.6166800000000001E-2</c:v>
                </c:pt>
                <c:pt idx="24320">
                  <c:v>-4.70362E-2</c:v>
                </c:pt>
                <c:pt idx="24321">
                  <c:v>-4.8013199999999999E-2</c:v>
                </c:pt>
                <c:pt idx="24322">
                  <c:v>-4.9105500000000003E-2</c:v>
                </c:pt>
                <c:pt idx="24323">
                  <c:v>-5.0317800000000003E-2</c:v>
                </c:pt>
                <c:pt idx="24324">
                  <c:v>-5.1652000000000003E-2</c:v>
                </c:pt>
                <c:pt idx="24325">
                  <c:v>-5.3114500000000002E-2</c:v>
                </c:pt>
                <c:pt idx="24326">
                  <c:v>-5.4710399999999999E-2</c:v>
                </c:pt>
                <c:pt idx="24327">
                  <c:v>-5.64343E-2</c:v>
                </c:pt>
                <c:pt idx="24328">
                  <c:v>-5.8276700000000001E-2</c:v>
                </c:pt>
                <c:pt idx="24329">
                  <c:v>-6.0232099999999997E-2</c:v>
                </c:pt>
                <c:pt idx="24330">
                  <c:v>-6.2299899999999998E-2</c:v>
                </c:pt>
                <c:pt idx="24331">
                  <c:v>-6.4477499999999993E-2</c:v>
                </c:pt>
                <c:pt idx="24332">
                  <c:v>-6.6761100000000004E-2</c:v>
                </c:pt>
                <c:pt idx="24333">
                  <c:v>-6.9151900000000002E-2</c:v>
                </c:pt>
                <c:pt idx="24334">
                  <c:v>-7.1654099999999998E-2</c:v>
                </c:pt>
                <c:pt idx="24335">
                  <c:v>-7.4269199999999994E-2</c:v>
                </c:pt>
                <c:pt idx="24336">
                  <c:v>-7.6995900000000006E-2</c:v>
                </c:pt>
                <c:pt idx="24337">
                  <c:v>-7.9831299999999994E-2</c:v>
                </c:pt>
                <c:pt idx="24338">
                  <c:v>-8.2771499999999998E-2</c:v>
                </c:pt>
                <c:pt idx="24339">
                  <c:v>-8.5811100000000001E-2</c:v>
                </c:pt>
                <c:pt idx="24340">
                  <c:v>-8.8947300000000007E-2</c:v>
                </c:pt>
                <c:pt idx="24341">
                  <c:v>-9.2180899999999996E-2</c:v>
                </c:pt>
                <c:pt idx="24342">
                  <c:v>-9.5511600000000002E-2</c:v>
                </c:pt>
                <c:pt idx="24343">
                  <c:v>-9.89371E-2</c:v>
                </c:pt>
                <c:pt idx="24344">
                  <c:v>-0.102455</c:v>
                </c:pt>
                <c:pt idx="24345">
                  <c:v>-0.10606500000000001</c:v>
                </c:pt>
                <c:pt idx="24346">
                  <c:v>-0.109767</c:v>
                </c:pt>
                <c:pt idx="24347">
                  <c:v>-0.11355999999999999</c:v>
                </c:pt>
                <c:pt idx="24348">
                  <c:v>-0.117439</c:v>
                </c:pt>
                <c:pt idx="24349">
                  <c:v>-0.121401</c:v>
                </c:pt>
                <c:pt idx="24350">
                  <c:v>-0.125443</c:v>
                </c:pt>
                <c:pt idx="24351">
                  <c:v>-0.12956400000000001</c:v>
                </c:pt>
                <c:pt idx="24352">
                  <c:v>-0.133766</c:v>
                </c:pt>
                <c:pt idx="24353">
                  <c:v>-0.138044</c:v>
                </c:pt>
                <c:pt idx="24354">
                  <c:v>-0.14239199999999999</c:v>
                </c:pt>
                <c:pt idx="24355">
                  <c:v>-0.14680599999999999</c:v>
                </c:pt>
                <c:pt idx="24356">
                  <c:v>-0.151282</c:v>
                </c:pt>
                <c:pt idx="24357">
                  <c:v>-0.15582399999999999</c:v>
                </c:pt>
                <c:pt idx="24358">
                  <c:v>-0.16042799999999999</c:v>
                </c:pt>
                <c:pt idx="24359">
                  <c:v>-0.16508900000000001</c:v>
                </c:pt>
                <c:pt idx="24360">
                  <c:v>-0.16980700000000001</c:v>
                </c:pt>
                <c:pt idx="24361">
                  <c:v>-0.17458199999999999</c:v>
                </c:pt>
                <c:pt idx="24362">
                  <c:v>-0.17940999999999999</c:v>
                </c:pt>
                <c:pt idx="24363">
                  <c:v>-0.184283</c:v>
                </c:pt>
                <c:pt idx="24364">
                  <c:v>-0.189194</c:v>
                </c:pt>
                <c:pt idx="24365">
                  <c:v>-0.19413800000000001</c:v>
                </c:pt>
                <c:pt idx="24366">
                  <c:v>-0.19910800000000001</c:v>
                </c:pt>
                <c:pt idx="24367">
                  <c:v>-0.204098</c:v>
                </c:pt>
                <c:pt idx="24368">
                  <c:v>-0.20910200000000001</c:v>
                </c:pt>
                <c:pt idx="24369">
                  <c:v>-0.214116</c:v>
                </c:pt>
                <c:pt idx="24370">
                  <c:v>-0.219142</c:v>
                </c:pt>
                <c:pt idx="24371">
                  <c:v>-0.22417100000000001</c:v>
                </c:pt>
                <c:pt idx="24372">
                  <c:v>-0.229189</c:v>
                </c:pt>
                <c:pt idx="24373">
                  <c:v>-0.234178</c:v>
                </c:pt>
                <c:pt idx="24374">
                  <c:v>-0.23912900000000001</c:v>
                </c:pt>
                <c:pt idx="24375">
                  <c:v>-0.24404000000000001</c:v>
                </c:pt>
                <c:pt idx="24376">
                  <c:v>-0.24890499999999999</c:v>
                </c:pt>
                <c:pt idx="24377">
                  <c:v>-0.25372899999999998</c:v>
                </c:pt>
                <c:pt idx="24378">
                  <c:v>-0.25851200000000002</c:v>
                </c:pt>
                <c:pt idx="24379">
                  <c:v>-0.26324999999999998</c:v>
                </c:pt>
                <c:pt idx="24380">
                  <c:v>-0.26793600000000001</c:v>
                </c:pt>
                <c:pt idx="24381">
                  <c:v>-0.27257300000000001</c:v>
                </c:pt>
                <c:pt idx="24382">
                  <c:v>-0.27716600000000002</c:v>
                </c:pt>
                <c:pt idx="24383">
                  <c:v>-0.281717</c:v>
                </c:pt>
                <c:pt idx="24384">
                  <c:v>-0.28622700000000001</c:v>
                </c:pt>
                <c:pt idx="24385">
                  <c:v>-0.29069499999999998</c:v>
                </c:pt>
                <c:pt idx="24386">
                  <c:v>-0.29511900000000002</c:v>
                </c:pt>
                <c:pt idx="24387">
                  <c:v>-0.29949500000000001</c:v>
                </c:pt>
                <c:pt idx="24388">
                  <c:v>-0.30382100000000001</c:v>
                </c:pt>
                <c:pt idx="24389">
                  <c:v>-0.30808799999999997</c:v>
                </c:pt>
                <c:pt idx="24390">
                  <c:v>-0.31228299999999998</c:v>
                </c:pt>
                <c:pt idx="24391">
                  <c:v>-0.31638899999999998</c:v>
                </c:pt>
                <c:pt idx="24392">
                  <c:v>-0.32039200000000001</c:v>
                </c:pt>
                <c:pt idx="24393">
                  <c:v>-0.32428600000000002</c:v>
                </c:pt>
                <c:pt idx="24394">
                  <c:v>-0.328065</c:v>
                </c:pt>
                <c:pt idx="24395">
                  <c:v>-0.33172200000000002</c:v>
                </c:pt>
                <c:pt idx="24396">
                  <c:v>-0.33524300000000001</c:v>
                </c:pt>
                <c:pt idx="24397">
                  <c:v>-0.33861999999999998</c:v>
                </c:pt>
                <c:pt idx="24398">
                  <c:v>-0.34185599999999999</c:v>
                </c:pt>
                <c:pt idx="24399">
                  <c:v>-0.34495900000000002</c:v>
                </c:pt>
                <c:pt idx="24400">
                  <c:v>-0.34793400000000002</c:v>
                </c:pt>
                <c:pt idx="24401">
                  <c:v>-0.35077599999999998</c:v>
                </c:pt>
                <c:pt idx="24402">
                  <c:v>-0.35348099999999999</c:v>
                </c:pt>
                <c:pt idx="24403">
                  <c:v>-0.35604400000000003</c:v>
                </c:pt>
                <c:pt idx="24404">
                  <c:v>-0.358456</c:v>
                </c:pt>
                <c:pt idx="24405">
                  <c:v>-0.36071399999999998</c:v>
                </c:pt>
                <c:pt idx="24406">
                  <c:v>-0.36281799999999997</c:v>
                </c:pt>
                <c:pt idx="24407">
                  <c:v>-0.36476500000000001</c:v>
                </c:pt>
                <c:pt idx="24408">
                  <c:v>-0.36655799999999999</c:v>
                </c:pt>
                <c:pt idx="24409">
                  <c:v>-0.368201</c:v>
                </c:pt>
                <c:pt idx="24410">
                  <c:v>-0.369701</c:v>
                </c:pt>
                <c:pt idx="24411">
                  <c:v>-0.371064</c:v>
                </c:pt>
                <c:pt idx="24412">
                  <c:v>-0.37229299999999999</c:v>
                </c:pt>
                <c:pt idx="24413">
                  <c:v>-0.373392</c:v>
                </c:pt>
                <c:pt idx="24414">
                  <c:v>-0.37436599999999998</c:v>
                </c:pt>
                <c:pt idx="24415">
                  <c:v>-0.37521300000000002</c:v>
                </c:pt>
                <c:pt idx="24416">
                  <c:v>-0.37592700000000001</c:v>
                </c:pt>
                <c:pt idx="24417">
                  <c:v>-0.376498</c:v>
                </c:pt>
                <c:pt idx="24418">
                  <c:v>-0.37692599999999998</c:v>
                </c:pt>
                <c:pt idx="24419">
                  <c:v>-0.37721500000000002</c:v>
                </c:pt>
                <c:pt idx="24420">
                  <c:v>-0.37736399999999998</c:v>
                </c:pt>
                <c:pt idx="24421">
                  <c:v>-0.37737700000000002</c:v>
                </c:pt>
                <c:pt idx="24422">
                  <c:v>-0.37726300000000001</c:v>
                </c:pt>
                <c:pt idx="24423">
                  <c:v>-0.37701800000000002</c:v>
                </c:pt>
                <c:pt idx="24424">
                  <c:v>-0.376633</c:v>
                </c:pt>
                <c:pt idx="24425">
                  <c:v>-0.37610199999999999</c:v>
                </c:pt>
                <c:pt idx="24426">
                  <c:v>-0.37542999999999999</c:v>
                </c:pt>
                <c:pt idx="24427">
                  <c:v>-0.37462600000000001</c:v>
                </c:pt>
                <c:pt idx="24428">
                  <c:v>-0.373695</c:v>
                </c:pt>
                <c:pt idx="24429">
                  <c:v>-0.372637</c:v>
                </c:pt>
                <c:pt idx="24430">
                  <c:v>-0.37145699999999998</c:v>
                </c:pt>
                <c:pt idx="24431">
                  <c:v>-0.37015999999999999</c:v>
                </c:pt>
                <c:pt idx="24432">
                  <c:v>-0.36874899999999999</c:v>
                </c:pt>
                <c:pt idx="24433">
                  <c:v>-0.36722900000000003</c:v>
                </c:pt>
                <c:pt idx="24434">
                  <c:v>-0.36560799999999999</c:v>
                </c:pt>
                <c:pt idx="24435">
                  <c:v>-0.36388999999999999</c:v>
                </c:pt>
                <c:pt idx="24436">
                  <c:v>-0.36207</c:v>
                </c:pt>
                <c:pt idx="24437">
                  <c:v>-0.36014499999999999</c:v>
                </c:pt>
                <c:pt idx="24438">
                  <c:v>-0.35811700000000002</c:v>
                </c:pt>
                <c:pt idx="24439">
                  <c:v>-0.355989</c:v>
                </c:pt>
                <c:pt idx="24440">
                  <c:v>-0.35376200000000002</c:v>
                </c:pt>
                <c:pt idx="24441">
                  <c:v>-0.351437</c:v>
                </c:pt>
                <c:pt idx="24442">
                  <c:v>-0.34900700000000001</c:v>
                </c:pt>
                <c:pt idx="24443">
                  <c:v>-0.34646700000000002</c:v>
                </c:pt>
                <c:pt idx="24444">
                  <c:v>-0.34382099999999999</c:v>
                </c:pt>
                <c:pt idx="24445">
                  <c:v>-0.34107700000000002</c:v>
                </c:pt>
                <c:pt idx="24446">
                  <c:v>-0.33824199999999999</c:v>
                </c:pt>
                <c:pt idx="24447">
                  <c:v>-0.33532099999999998</c:v>
                </c:pt>
                <c:pt idx="24448">
                  <c:v>-0.33232200000000001</c:v>
                </c:pt>
                <c:pt idx="24449">
                  <c:v>-0.32924700000000001</c:v>
                </c:pt>
                <c:pt idx="24450">
                  <c:v>-0.32610299999999998</c:v>
                </c:pt>
                <c:pt idx="24451">
                  <c:v>-0.32289699999999999</c:v>
                </c:pt>
                <c:pt idx="24452">
                  <c:v>-0.319633</c:v>
                </c:pt>
                <c:pt idx="24453">
                  <c:v>-0.31630399999999997</c:v>
                </c:pt>
                <c:pt idx="24454">
                  <c:v>-0.31291000000000002</c:v>
                </c:pt>
                <c:pt idx="24455">
                  <c:v>-0.30945600000000001</c:v>
                </c:pt>
                <c:pt idx="24456">
                  <c:v>-0.30595099999999997</c:v>
                </c:pt>
                <c:pt idx="24457">
                  <c:v>-0.30239500000000002</c:v>
                </c:pt>
                <c:pt idx="24458">
                  <c:v>-0.29878700000000002</c:v>
                </c:pt>
                <c:pt idx="24459">
                  <c:v>-0.29512699999999997</c:v>
                </c:pt>
                <c:pt idx="24460">
                  <c:v>-0.29141699999999998</c:v>
                </c:pt>
                <c:pt idx="24461">
                  <c:v>-0.28765400000000002</c:v>
                </c:pt>
                <c:pt idx="24462">
                  <c:v>-0.28383599999999998</c:v>
                </c:pt>
                <c:pt idx="24463">
                  <c:v>-0.27995599999999998</c:v>
                </c:pt>
                <c:pt idx="24464">
                  <c:v>-0.27601399999999998</c:v>
                </c:pt>
                <c:pt idx="24465">
                  <c:v>-0.27201500000000001</c:v>
                </c:pt>
                <c:pt idx="24466">
                  <c:v>-0.26796700000000001</c:v>
                </c:pt>
                <c:pt idx="24467">
                  <c:v>-0.26387899999999997</c:v>
                </c:pt>
                <c:pt idx="24468">
                  <c:v>-0.25975599999999999</c:v>
                </c:pt>
                <c:pt idx="24469">
                  <c:v>-0.255606</c:v>
                </c:pt>
                <c:pt idx="24470">
                  <c:v>-0.25144300000000003</c:v>
                </c:pt>
                <c:pt idx="24471">
                  <c:v>-0.247279</c:v>
                </c:pt>
                <c:pt idx="24472">
                  <c:v>-0.243122</c:v>
                </c:pt>
                <c:pt idx="24473">
                  <c:v>-0.23897399999999999</c:v>
                </c:pt>
                <c:pt idx="24474">
                  <c:v>-0.23482900000000001</c:v>
                </c:pt>
                <c:pt idx="24475">
                  <c:v>-0.23067699999999999</c:v>
                </c:pt>
                <c:pt idx="24476">
                  <c:v>-0.226516</c:v>
                </c:pt>
                <c:pt idx="24477">
                  <c:v>-0.222354</c:v>
                </c:pt>
                <c:pt idx="24478">
                  <c:v>-0.21820600000000001</c:v>
                </c:pt>
                <c:pt idx="24479">
                  <c:v>-0.21409</c:v>
                </c:pt>
                <c:pt idx="24480">
                  <c:v>-0.210005</c:v>
                </c:pt>
                <c:pt idx="24481">
                  <c:v>-0.20593500000000001</c:v>
                </c:pt>
                <c:pt idx="24482">
                  <c:v>-0.20186799999999999</c:v>
                </c:pt>
                <c:pt idx="24483">
                  <c:v>-0.197799</c:v>
                </c:pt>
                <c:pt idx="24484">
                  <c:v>-0.19372400000000001</c:v>
                </c:pt>
                <c:pt idx="24485">
                  <c:v>-0.189639</c:v>
                </c:pt>
                <c:pt idx="24486">
                  <c:v>-0.18553800000000001</c:v>
                </c:pt>
                <c:pt idx="24487">
                  <c:v>-0.18142900000000001</c:v>
                </c:pt>
                <c:pt idx="24488">
                  <c:v>-0.17732500000000001</c:v>
                </c:pt>
                <c:pt idx="24489">
                  <c:v>-0.17324000000000001</c:v>
                </c:pt>
                <c:pt idx="24490">
                  <c:v>-0.169187</c:v>
                </c:pt>
                <c:pt idx="24491">
                  <c:v>-0.16516900000000001</c:v>
                </c:pt>
                <c:pt idx="24492">
                  <c:v>-0.161186</c:v>
                </c:pt>
                <c:pt idx="24493">
                  <c:v>-0.15723000000000001</c:v>
                </c:pt>
                <c:pt idx="24494">
                  <c:v>-0.15329999999999999</c:v>
                </c:pt>
                <c:pt idx="24495">
                  <c:v>-0.14940100000000001</c:v>
                </c:pt>
                <c:pt idx="24496">
                  <c:v>-0.145534</c:v>
                </c:pt>
                <c:pt idx="24497">
                  <c:v>-0.14170199999999999</c:v>
                </c:pt>
                <c:pt idx="24498">
                  <c:v>-0.13791</c:v>
                </c:pt>
                <c:pt idx="24499">
                  <c:v>-0.134162</c:v>
                </c:pt>
                <c:pt idx="24500">
                  <c:v>-0.13045999999999999</c:v>
                </c:pt>
                <c:pt idx="24501">
                  <c:v>-0.126806</c:v>
                </c:pt>
                <c:pt idx="24502">
                  <c:v>-0.123196</c:v>
                </c:pt>
                <c:pt idx="24503">
                  <c:v>-0.119625</c:v>
                </c:pt>
                <c:pt idx="24504">
                  <c:v>-0.11608499999999999</c:v>
                </c:pt>
                <c:pt idx="24505">
                  <c:v>-0.112578</c:v>
                </c:pt>
                <c:pt idx="24506">
                  <c:v>-0.109108</c:v>
                </c:pt>
                <c:pt idx="24507">
                  <c:v>-0.105679</c:v>
                </c:pt>
                <c:pt idx="24508">
                  <c:v>-0.10229199999999999</c:v>
                </c:pt>
                <c:pt idx="24509">
                  <c:v>-9.89424E-2</c:v>
                </c:pt>
                <c:pt idx="24510">
                  <c:v>-9.5623600000000003E-2</c:v>
                </c:pt>
                <c:pt idx="24511">
                  <c:v>-9.2330499999999996E-2</c:v>
                </c:pt>
                <c:pt idx="24512">
                  <c:v>-8.9069400000000007E-2</c:v>
                </c:pt>
                <c:pt idx="24513">
                  <c:v>-8.5855000000000001E-2</c:v>
                </c:pt>
                <c:pt idx="24514">
                  <c:v>-8.2699599999999998E-2</c:v>
                </c:pt>
                <c:pt idx="24515">
                  <c:v>-7.9605999999999996E-2</c:v>
                </c:pt>
                <c:pt idx="24516">
                  <c:v>-7.6571299999999995E-2</c:v>
                </c:pt>
                <c:pt idx="24517">
                  <c:v>-7.3597700000000002E-2</c:v>
                </c:pt>
                <c:pt idx="24518">
                  <c:v>-7.0688299999999996E-2</c:v>
                </c:pt>
                <c:pt idx="24519">
                  <c:v>-6.7837999999999996E-2</c:v>
                </c:pt>
                <c:pt idx="24520">
                  <c:v>-6.50424E-2</c:v>
                </c:pt>
                <c:pt idx="24521">
                  <c:v>-6.2310499999999998E-2</c:v>
                </c:pt>
                <c:pt idx="24522">
                  <c:v>-5.96579E-2</c:v>
                </c:pt>
                <c:pt idx="24523">
                  <c:v>-5.7093699999999997E-2</c:v>
                </c:pt>
                <c:pt idx="24524">
                  <c:v>-5.4617699999999998E-2</c:v>
                </c:pt>
                <c:pt idx="24525">
                  <c:v>-5.2224600000000003E-2</c:v>
                </c:pt>
                <c:pt idx="24526">
                  <c:v>-4.9906300000000001E-2</c:v>
                </c:pt>
                <c:pt idx="24527">
                  <c:v>-4.76532E-2</c:v>
                </c:pt>
                <c:pt idx="24528">
                  <c:v>-4.54619E-2</c:v>
                </c:pt>
                <c:pt idx="24529">
                  <c:v>-4.3335499999999999E-2</c:v>
                </c:pt>
                <c:pt idx="24530">
                  <c:v>-4.1277000000000001E-2</c:v>
                </c:pt>
                <c:pt idx="24531">
                  <c:v>-3.9289999999999999E-2</c:v>
                </c:pt>
                <c:pt idx="24532">
                  <c:v>-3.7378300000000003E-2</c:v>
                </c:pt>
                <c:pt idx="24533">
                  <c:v>-3.5546099999999997E-2</c:v>
                </c:pt>
                <c:pt idx="24534">
                  <c:v>-3.3799700000000002E-2</c:v>
                </c:pt>
                <c:pt idx="24535">
                  <c:v>-3.2147200000000001E-2</c:v>
                </c:pt>
                <c:pt idx="24536">
                  <c:v>-3.0595399999999998E-2</c:v>
                </c:pt>
                <c:pt idx="24537">
                  <c:v>-2.9144400000000001E-2</c:v>
                </c:pt>
                <c:pt idx="24538">
                  <c:v>-2.7787800000000001E-2</c:v>
                </c:pt>
                <c:pt idx="24539">
                  <c:v>-2.65209E-2</c:v>
                </c:pt>
                <c:pt idx="24540">
                  <c:v>-2.53467E-2</c:v>
                </c:pt>
                <c:pt idx="24541">
                  <c:v>-2.4271899999999999E-2</c:v>
                </c:pt>
                <c:pt idx="24542">
                  <c:v>-2.3304399999999999E-2</c:v>
                </c:pt>
                <c:pt idx="24543">
                  <c:v>-2.2449799999999999E-2</c:v>
                </c:pt>
                <c:pt idx="24544">
                  <c:v>-2.17059E-2</c:v>
                </c:pt>
                <c:pt idx="24545">
                  <c:v>-2.10668E-2</c:v>
                </c:pt>
                <c:pt idx="24546">
                  <c:v>-2.0529200000000001E-2</c:v>
                </c:pt>
                <c:pt idx="24547">
                  <c:v>-2.00906E-2</c:v>
                </c:pt>
                <c:pt idx="24548">
                  <c:v>-1.9750400000000001E-2</c:v>
                </c:pt>
                <c:pt idx="24549">
                  <c:v>-1.9518199999999999E-2</c:v>
                </c:pt>
                <c:pt idx="24550">
                  <c:v>-1.9404999999999999E-2</c:v>
                </c:pt>
                <c:pt idx="24551">
                  <c:v>-1.9409599999999999E-2</c:v>
                </c:pt>
                <c:pt idx="24552">
                  <c:v>-1.9527200000000002E-2</c:v>
                </c:pt>
                <c:pt idx="24553">
                  <c:v>-1.97634E-2</c:v>
                </c:pt>
                <c:pt idx="24554">
                  <c:v>-2.0127200000000001E-2</c:v>
                </c:pt>
                <c:pt idx="24555">
                  <c:v>-2.0617799999999999E-2</c:v>
                </c:pt>
                <c:pt idx="24556">
                  <c:v>-2.1225500000000001E-2</c:v>
                </c:pt>
                <c:pt idx="24557">
                  <c:v>-2.1945200000000002E-2</c:v>
                </c:pt>
                <c:pt idx="24558">
                  <c:v>-2.2780399999999999E-2</c:v>
                </c:pt>
                <c:pt idx="24559">
                  <c:v>-2.37301E-2</c:v>
                </c:pt>
                <c:pt idx="24560">
                  <c:v>-2.47824E-2</c:v>
                </c:pt>
                <c:pt idx="24561">
                  <c:v>-2.5925199999999999E-2</c:v>
                </c:pt>
                <c:pt idx="24562">
                  <c:v>-2.71548E-2</c:v>
                </c:pt>
                <c:pt idx="24563">
                  <c:v>-2.84675E-2</c:v>
                </c:pt>
                <c:pt idx="24564">
                  <c:v>-2.9859900000000002E-2</c:v>
                </c:pt>
                <c:pt idx="24565">
                  <c:v>-3.1340199999999999E-2</c:v>
                </c:pt>
                <c:pt idx="24566">
                  <c:v>-3.29261E-2</c:v>
                </c:pt>
                <c:pt idx="24567">
                  <c:v>-3.4627999999999999E-2</c:v>
                </c:pt>
                <c:pt idx="24568">
                  <c:v>-3.6441300000000003E-2</c:v>
                </c:pt>
                <c:pt idx="24569">
                  <c:v>-3.8349399999999999E-2</c:v>
                </c:pt>
                <c:pt idx="24570">
                  <c:v>-4.0337900000000003E-2</c:v>
                </c:pt>
                <c:pt idx="24571">
                  <c:v>-4.2405400000000003E-2</c:v>
                </c:pt>
                <c:pt idx="24572">
                  <c:v>-4.4554799999999999E-2</c:v>
                </c:pt>
                <c:pt idx="24573">
                  <c:v>-4.6784199999999998E-2</c:v>
                </c:pt>
                <c:pt idx="24574">
                  <c:v>-4.9094899999999997E-2</c:v>
                </c:pt>
                <c:pt idx="24575">
                  <c:v>-5.14984E-2</c:v>
                </c:pt>
                <c:pt idx="24576">
                  <c:v>-5.4005200000000003E-2</c:v>
                </c:pt>
                <c:pt idx="24577">
                  <c:v>-5.6613299999999998E-2</c:v>
                </c:pt>
                <c:pt idx="24578">
                  <c:v>-5.9311700000000002E-2</c:v>
                </c:pt>
                <c:pt idx="24579">
                  <c:v>-6.20888E-2</c:v>
                </c:pt>
                <c:pt idx="24580">
                  <c:v>-6.4937599999999998E-2</c:v>
                </c:pt>
                <c:pt idx="24581">
                  <c:v>-6.7854999999999999E-2</c:v>
                </c:pt>
                <c:pt idx="24582">
                  <c:v>-7.084E-2</c:v>
                </c:pt>
                <c:pt idx="24583">
                  <c:v>-7.3889700000000003E-2</c:v>
                </c:pt>
                <c:pt idx="24584">
                  <c:v>-7.69981E-2</c:v>
                </c:pt>
                <c:pt idx="24585">
                  <c:v>-8.0164299999999994E-2</c:v>
                </c:pt>
                <c:pt idx="24586">
                  <c:v>-8.3395800000000006E-2</c:v>
                </c:pt>
                <c:pt idx="24587">
                  <c:v>-8.6694599999999997E-2</c:v>
                </c:pt>
                <c:pt idx="24588">
                  <c:v>-9.0051099999999995E-2</c:v>
                </c:pt>
                <c:pt idx="24589">
                  <c:v>-9.3452099999999996E-2</c:v>
                </c:pt>
                <c:pt idx="24590">
                  <c:v>-9.6886700000000006E-2</c:v>
                </c:pt>
                <c:pt idx="24591">
                  <c:v>-0.10034700000000001</c:v>
                </c:pt>
                <c:pt idx="24592">
                  <c:v>-0.103829</c:v>
                </c:pt>
                <c:pt idx="24593">
                  <c:v>-0.10732999999999999</c:v>
                </c:pt>
                <c:pt idx="24594">
                  <c:v>-0.110856</c:v>
                </c:pt>
                <c:pt idx="24595">
                  <c:v>-0.114414</c:v>
                </c:pt>
                <c:pt idx="24596">
                  <c:v>-0.118009</c:v>
                </c:pt>
                <c:pt idx="24597">
                  <c:v>-0.121632</c:v>
                </c:pt>
                <c:pt idx="24598">
                  <c:v>-0.125275</c:v>
                </c:pt>
                <c:pt idx="24599">
                  <c:v>-0.12894</c:v>
                </c:pt>
                <c:pt idx="24600">
                  <c:v>-0.13264200000000001</c:v>
                </c:pt>
                <c:pt idx="24601">
                  <c:v>-0.13639100000000001</c:v>
                </c:pt>
                <c:pt idx="24602">
                  <c:v>-0.14018700000000001</c:v>
                </c:pt>
                <c:pt idx="24603">
                  <c:v>-0.14402599999999999</c:v>
                </c:pt>
                <c:pt idx="24604">
                  <c:v>-0.14790300000000001</c:v>
                </c:pt>
                <c:pt idx="24605">
                  <c:v>-0.15181700000000001</c:v>
                </c:pt>
                <c:pt idx="24606">
                  <c:v>-0.155753</c:v>
                </c:pt>
                <c:pt idx="24607">
                  <c:v>-0.159695</c:v>
                </c:pt>
                <c:pt idx="24608">
                  <c:v>-0.163632</c:v>
                </c:pt>
                <c:pt idx="24609">
                  <c:v>-0.16756699999999999</c:v>
                </c:pt>
                <c:pt idx="24610">
                  <c:v>-0.17150299999999999</c:v>
                </c:pt>
                <c:pt idx="24611">
                  <c:v>-0.17543700000000001</c:v>
                </c:pt>
                <c:pt idx="24612">
                  <c:v>-0.17935999999999999</c:v>
                </c:pt>
                <c:pt idx="24613">
                  <c:v>-0.18326300000000001</c:v>
                </c:pt>
                <c:pt idx="24614">
                  <c:v>-0.18713399999999999</c:v>
                </c:pt>
                <c:pt idx="24615">
                  <c:v>-0.190968</c:v>
                </c:pt>
                <c:pt idx="24616">
                  <c:v>-0.194771</c:v>
                </c:pt>
                <c:pt idx="24617">
                  <c:v>-0.19855100000000001</c:v>
                </c:pt>
                <c:pt idx="24618">
                  <c:v>-0.20231299999999999</c:v>
                </c:pt>
                <c:pt idx="24619">
                  <c:v>-0.206063</c:v>
                </c:pt>
                <c:pt idx="24620">
                  <c:v>-0.20980199999999999</c:v>
                </c:pt>
                <c:pt idx="24621">
                  <c:v>-0.21352099999999999</c:v>
                </c:pt>
                <c:pt idx="24622">
                  <c:v>-0.21721499999999999</c:v>
                </c:pt>
                <c:pt idx="24623">
                  <c:v>-0.22087799999999999</c:v>
                </c:pt>
                <c:pt idx="24624">
                  <c:v>-0.22450000000000001</c:v>
                </c:pt>
                <c:pt idx="24625">
                  <c:v>-0.22806899999999999</c:v>
                </c:pt>
                <c:pt idx="24626">
                  <c:v>-0.23158500000000001</c:v>
                </c:pt>
                <c:pt idx="24627">
                  <c:v>-0.23505599999999999</c:v>
                </c:pt>
                <c:pt idx="24628">
                  <c:v>-0.23848900000000001</c:v>
                </c:pt>
                <c:pt idx="24629">
                  <c:v>-0.24187800000000001</c:v>
                </c:pt>
                <c:pt idx="24630">
                  <c:v>-0.24521399999999999</c:v>
                </c:pt>
                <c:pt idx="24631">
                  <c:v>-0.24849599999999999</c:v>
                </c:pt>
                <c:pt idx="24632">
                  <c:v>-0.25172600000000001</c:v>
                </c:pt>
                <c:pt idx="24633">
                  <c:v>-0.25490699999999999</c:v>
                </c:pt>
                <c:pt idx="24634">
                  <c:v>-0.25803500000000001</c:v>
                </c:pt>
                <c:pt idx="24635">
                  <c:v>-0.26110699999999998</c:v>
                </c:pt>
                <c:pt idx="24636">
                  <c:v>-0.264125</c:v>
                </c:pt>
                <c:pt idx="24637">
                  <c:v>-0.26708700000000002</c:v>
                </c:pt>
                <c:pt idx="24638">
                  <c:v>-0.269984</c:v>
                </c:pt>
                <c:pt idx="24639">
                  <c:v>-0.27281100000000003</c:v>
                </c:pt>
                <c:pt idx="24640">
                  <c:v>-0.275565</c:v>
                </c:pt>
                <c:pt idx="24641">
                  <c:v>-0.27824199999999999</c:v>
                </c:pt>
                <c:pt idx="24642">
                  <c:v>-0.28084199999999998</c:v>
                </c:pt>
                <c:pt idx="24643">
                  <c:v>-0.28336899999999998</c:v>
                </c:pt>
                <c:pt idx="24644">
                  <c:v>-0.28582200000000002</c:v>
                </c:pt>
                <c:pt idx="24645">
                  <c:v>-0.28820299999999999</c:v>
                </c:pt>
                <c:pt idx="24646">
                  <c:v>-0.29050799999999999</c:v>
                </c:pt>
                <c:pt idx="24647">
                  <c:v>-0.29273100000000002</c:v>
                </c:pt>
                <c:pt idx="24648">
                  <c:v>-0.29486299999999999</c:v>
                </c:pt>
                <c:pt idx="24649">
                  <c:v>-0.29689700000000002</c:v>
                </c:pt>
                <c:pt idx="24650">
                  <c:v>-0.29882799999999998</c:v>
                </c:pt>
                <c:pt idx="24651">
                  <c:v>-0.300645</c:v>
                </c:pt>
                <c:pt idx="24652">
                  <c:v>-0.30234699999999998</c:v>
                </c:pt>
                <c:pt idx="24653">
                  <c:v>-0.30393399999999998</c:v>
                </c:pt>
                <c:pt idx="24654">
                  <c:v>-0.30540499999999998</c:v>
                </c:pt>
                <c:pt idx="24655">
                  <c:v>-0.30675200000000002</c:v>
                </c:pt>
                <c:pt idx="24656">
                  <c:v>-0.30797400000000003</c:v>
                </c:pt>
                <c:pt idx="24657">
                  <c:v>-0.30908000000000002</c:v>
                </c:pt>
                <c:pt idx="24658">
                  <c:v>-0.31007499999999999</c:v>
                </c:pt>
                <c:pt idx="24659">
                  <c:v>-0.31096400000000002</c:v>
                </c:pt>
                <c:pt idx="24660">
                  <c:v>-0.311751</c:v>
                </c:pt>
                <c:pt idx="24661">
                  <c:v>-0.31244100000000002</c:v>
                </c:pt>
                <c:pt idx="24662">
                  <c:v>-0.31302799999999997</c:v>
                </c:pt>
                <c:pt idx="24663">
                  <c:v>-0.31351600000000002</c:v>
                </c:pt>
                <c:pt idx="24664">
                  <c:v>-0.31391000000000002</c:v>
                </c:pt>
                <c:pt idx="24665">
                  <c:v>-0.31418600000000002</c:v>
                </c:pt>
                <c:pt idx="24666">
                  <c:v>-0.314299</c:v>
                </c:pt>
                <c:pt idx="24667">
                  <c:v>-0.314276</c:v>
                </c:pt>
                <c:pt idx="24668">
                  <c:v>-0.31416699999999997</c:v>
                </c:pt>
                <c:pt idx="24669">
                  <c:v>-0.31395699999999999</c:v>
                </c:pt>
                <c:pt idx="24670">
                  <c:v>-0.31362000000000001</c:v>
                </c:pt>
                <c:pt idx="24671">
                  <c:v>-0.31316699999999997</c:v>
                </c:pt>
                <c:pt idx="24672">
                  <c:v>-0.31260100000000002</c:v>
                </c:pt>
                <c:pt idx="24673">
                  <c:v>-0.31191200000000002</c:v>
                </c:pt>
                <c:pt idx="24674">
                  <c:v>-0.31109199999999998</c:v>
                </c:pt>
                <c:pt idx="24675">
                  <c:v>-0.31014199999999997</c:v>
                </c:pt>
                <c:pt idx="24676">
                  <c:v>-0.30906699999999998</c:v>
                </c:pt>
                <c:pt idx="24677">
                  <c:v>-0.30787399999999998</c:v>
                </c:pt>
                <c:pt idx="24678">
                  <c:v>-0.30656699999999998</c:v>
                </c:pt>
                <c:pt idx="24679">
                  <c:v>-0.30514400000000003</c:v>
                </c:pt>
                <c:pt idx="24680">
                  <c:v>-0.30359900000000001</c:v>
                </c:pt>
                <c:pt idx="24681">
                  <c:v>-0.301931</c:v>
                </c:pt>
                <c:pt idx="24682">
                  <c:v>-0.30014299999999999</c:v>
                </c:pt>
                <c:pt idx="24683">
                  <c:v>-0.29824200000000001</c:v>
                </c:pt>
                <c:pt idx="24684">
                  <c:v>-0.29623500000000003</c:v>
                </c:pt>
                <c:pt idx="24685">
                  <c:v>-0.29413</c:v>
                </c:pt>
                <c:pt idx="24686">
                  <c:v>-0.29193599999999997</c:v>
                </c:pt>
                <c:pt idx="24687">
                  <c:v>-0.289657</c:v>
                </c:pt>
                <c:pt idx="24688">
                  <c:v>-0.28729700000000002</c:v>
                </c:pt>
                <c:pt idx="24689">
                  <c:v>-0.28485700000000003</c:v>
                </c:pt>
                <c:pt idx="24690">
                  <c:v>-0.28233399999999997</c:v>
                </c:pt>
                <c:pt idx="24691">
                  <c:v>-0.27971800000000002</c:v>
                </c:pt>
                <c:pt idx="24692">
                  <c:v>-0.277003</c:v>
                </c:pt>
                <c:pt idx="24693">
                  <c:v>-0.27419399999999999</c:v>
                </c:pt>
                <c:pt idx="24694">
                  <c:v>-0.27130199999999999</c:v>
                </c:pt>
                <c:pt idx="24695">
                  <c:v>-0.26832600000000001</c:v>
                </c:pt>
                <c:pt idx="24696">
                  <c:v>-0.265266</c:v>
                </c:pt>
                <c:pt idx="24697">
                  <c:v>-0.26212299999999999</c:v>
                </c:pt>
                <c:pt idx="24698">
                  <c:v>-0.25889600000000002</c:v>
                </c:pt>
                <c:pt idx="24699">
                  <c:v>-0.25557800000000003</c:v>
                </c:pt>
                <c:pt idx="24700">
                  <c:v>-0.252164</c:v>
                </c:pt>
                <c:pt idx="24701">
                  <c:v>-0.24866199999999999</c:v>
                </c:pt>
                <c:pt idx="24702">
                  <c:v>-0.24507799999999999</c:v>
                </c:pt>
                <c:pt idx="24703">
                  <c:v>-0.24141599999999999</c:v>
                </c:pt>
                <c:pt idx="24704">
                  <c:v>-0.237675</c:v>
                </c:pt>
                <c:pt idx="24705">
                  <c:v>-0.23386100000000001</c:v>
                </c:pt>
                <c:pt idx="24706">
                  <c:v>-0.22997999999999999</c:v>
                </c:pt>
                <c:pt idx="24707">
                  <c:v>-0.22603400000000001</c:v>
                </c:pt>
                <c:pt idx="24708">
                  <c:v>-0.222022</c:v>
                </c:pt>
                <c:pt idx="24709">
                  <c:v>-0.21795100000000001</c:v>
                </c:pt>
                <c:pt idx="24710">
                  <c:v>-0.21382599999999999</c:v>
                </c:pt>
                <c:pt idx="24711">
                  <c:v>-0.209649</c:v>
                </c:pt>
                <c:pt idx="24712">
                  <c:v>-0.20541599999999999</c:v>
                </c:pt>
                <c:pt idx="24713">
                  <c:v>-0.20113</c:v>
                </c:pt>
                <c:pt idx="24714">
                  <c:v>-0.19678899999999999</c:v>
                </c:pt>
                <c:pt idx="24715">
                  <c:v>-0.19239300000000001</c:v>
                </c:pt>
                <c:pt idx="24716">
                  <c:v>-0.187943</c:v>
                </c:pt>
                <c:pt idx="24717">
                  <c:v>-0.183446</c:v>
                </c:pt>
                <c:pt idx="24718">
                  <c:v>-0.17891000000000001</c:v>
                </c:pt>
                <c:pt idx="24719">
                  <c:v>-0.174347</c:v>
                </c:pt>
                <c:pt idx="24720">
                  <c:v>-0.169763</c:v>
                </c:pt>
                <c:pt idx="24721">
                  <c:v>-0.165161</c:v>
                </c:pt>
                <c:pt idx="24722">
                  <c:v>-0.16054299999999999</c:v>
                </c:pt>
                <c:pt idx="24723">
                  <c:v>-0.155912</c:v>
                </c:pt>
                <c:pt idx="24724">
                  <c:v>-0.15127299999999999</c:v>
                </c:pt>
                <c:pt idx="24725">
                  <c:v>-0.146624</c:v>
                </c:pt>
                <c:pt idx="24726">
                  <c:v>-0.14196500000000001</c:v>
                </c:pt>
                <c:pt idx="24727">
                  <c:v>-0.137295</c:v>
                </c:pt>
                <c:pt idx="24728">
                  <c:v>-0.13261600000000001</c:v>
                </c:pt>
                <c:pt idx="24729">
                  <c:v>-0.12793199999999999</c:v>
                </c:pt>
                <c:pt idx="24730">
                  <c:v>-0.123254</c:v>
                </c:pt>
                <c:pt idx="24731">
                  <c:v>-0.11858299999999999</c:v>
                </c:pt>
                <c:pt idx="24732">
                  <c:v>-0.11390599999999999</c:v>
                </c:pt>
                <c:pt idx="24733">
                  <c:v>-0.109213</c:v>
                </c:pt>
                <c:pt idx="24734">
                  <c:v>-0.104506</c:v>
                </c:pt>
                <c:pt idx="24735">
                  <c:v>-9.9792199999999998E-2</c:v>
                </c:pt>
                <c:pt idx="24736">
                  <c:v>-9.5082200000000006E-2</c:v>
                </c:pt>
                <c:pt idx="24737">
                  <c:v>-9.0391399999999997E-2</c:v>
                </c:pt>
                <c:pt idx="24738">
                  <c:v>-8.5733699999999996E-2</c:v>
                </c:pt>
                <c:pt idx="24739">
                  <c:v>-8.1109700000000007E-2</c:v>
                </c:pt>
                <c:pt idx="24740">
                  <c:v>-7.6513700000000004E-2</c:v>
                </c:pt>
                <c:pt idx="24741">
                  <c:v>-7.19529E-2</c:v>
                </c:pt>
                <c:pt idx="24742">
                  <c:v>-6.7441299999999996E-2</c:v>
                </c:pt>
                <c:pt idx="24743">
                  <c:v>-6.2984299999999993E-2</c:v>
                </c:pt>
                <c:pt idx="24744">
                  <c:v>-5.85865E-2</c:v>
                </c:pt>
                <c:pt idx="24745">
                  <c:v>-5.42604E-2</c:v>
                </c:pt>
                <c:pt idx="24746">
                  <c:v>-5.0017699999999998E-2</c:v>
                </c:pt>
                <c:pt idx="24747">
                  <c:v>-4.5862600000000003E-2</c:v>
                </c:pt>
                <c:pt idx="24748">
                  <c:v>-4.1792599999999999E-2</c:v>
                </c:pt>
                <c:pt idx="24749">
                  <c:v>-3.7801500000000002E-2</c:v>
                </c:pt>
                <c:pt idx="24750">
                  <c:v>-3.3884699999999997E-2</c:v>
                </c:pt>
                <c:pt idx="24751">
                  <c:v>-3.0048999999999999E-2</c:v>
                </c:pt>
                <c:pt idx="24752">
                  <c:v>-2.6292900000000001E-2</c:v>
                </c:pt>
                <c:pt idx="24753">
                  <c:v>-2.2578600000000001E-2</c:v>
                </c:pt>
                <c:pt idx="24754">
                  <c:v>-1.8907199999999999E-2</c:v>
                </c:pt>
                <c:pt idx="24755">
                  <c:v>-1.5347299999999999E-2</c:v>
                </c:pt>
                <c:pt idx="24756">
                  <c:v>-1.1908200000000001E-2</c:v>
                </c:pt>
                <c:pt idx="24757" formatCode="0.00E+00">
                  <c:v>-8.54099E-3</c:v>
                </c:pt>
                <c:pt idx="24758" formatCode="0.00E+00">
                  <c:v>-5.2405400000000001E-3</c:v>
                </c:pt>
                <c:pt idx="24759" formatCode="0.00E+00">
                  <c:v>-2.0255099999999999E-3</c:v>
                </c:pt>
                <c:pt idx="24760" formatCode="0.00E+00">
                  <c:v>1.1012699999999999E-3</c:v>
                </c:pt>
                <c:pt idx="24761" formatCode="0.00E+00">
                  <c:v>4.1411900000000003E-3</c:v>
                </c:pt>
                <c:pt idx="24762" formatCode="0.00E+00">
                  <c:v>7.0895899999999998E-3</c:v>
                </c:pt>
                <c:pt idx="24763" formatCode="0.00E+00">
                  <c:v>9.9384999999999994E-3</c:v>
                </c:pt>
                <c:pt idx="24764">
                  <c:v>1.26813E-2</c:v>
                </c:pt>
                <c:pt idx="24765">
                  <c:v>1.53121E-2</c:v>
                </c:pt>
                <c:pt idx="24766">
                  <c:v>1.7825400000000002E-2</c:v>
                </c:pt>
                <c:pt idx="24767">
                  <c:v>2.0219600000000001E-2</c:v>
                </c:pt>
                <c:pt idx="24768">
                  <c:v>2.24946E-2</c:v>
                </c:pt>
                <c:pt idx="24769">
                  <c:v>2.4646399999999999E-2</c:v>
                </c:pt>
                <c:pt idx="24770">
                  <c:v>2.6666499999999999E-2</c:v>
                </c:pt>
                <c:pt idx="24771">
                  <c:v>2.85463E-2</c:v>
                </c:pt>
                <c:pt idx="24772">
                  <c:v>3.02808E-2</c:v>
                </c:pt>
                <c:pt idx="24773">
                  <c:v>3.1867300000000001E-2</c:v>
                </c:pt>
                <c:pt idx="24774">
                  <c:v>3.3305899999999999E-2</c:v>
                </c:pt>
                <c:pt idx="24775">
                  <c:v>3.46027E-2</c:v>
                </c:pt>
                <c:pt idx="24776">
                  <c:v>3.5767199999999999E-2</c:v>
                </c:pt>
                <c:pt idx="24777">
                  <c:v>3.6807100000000002E-2</c:v>
                </c:pt>
                <c:pt idx="24778">
                  <c:v>3.7728699999999997E-2</c:v>
                </c:pt>
                <c:pt idx="24779">
                  <c:v>3.8536099999999997E-2</c:v>
                </c:pt>
                <c:pt idx="24780">
                  <c:v>3.92295E-2</c:v>
                </c:pt>
                <c:pt idx="24781">
                  <c:v>3.9806899999999999E-2</c:v>
                </c:pt>
                <c:pt idx="24782">
                  <c:v>4.0265099999999998E-2</c:v>
                </c:pt>
                <c:pt idx="24783">
                  <c:v>4.0603199999999999E-2</c:v>
                </c:pt>
                <c:pt idx="24784">
                  <c:v>4.0830600000000002E-2</c:v>
                </c:pt>
                <c:pt idx="24785">
                  <c:v>4.0965099999999997E-2</c:v>
                </c:pt>
                <c:pt idx="24786">
                  <c:v>4.1012600000000003E-2</c:v>
                </c:pt>
                <c:pt idx="24787">
                  <c:v>4.0963300000000001E-2</c:v>
                </c:pt>
                <c:pt idx="24788">
                  <c:v>4.0807400000000001E-2</c:v>
                </c:pt>
                <c:pt idx="24789">
                  <c:v>4.0540399999999997E-2</c:v>
                </c:pt>
                <c:pt idx="24790">
                  <c:v>4.0158800000000001E-2</c:v>
                </c:pt>
                <c:pt idx="24791">
                  <c:v>3.9658899999999997E-2</c:v>
                </c:pt>
                <c:pt idx="24792">
                  <c:v>3.9037500000000003E-2</c:v>
                </c:pt>
                <c:pt idx="24793">
                  <c:v>3.8296400000000001E-2</c:v>
                </c:pt>
                <c:pt idx="24794">
                  <c:v>3.7442900000000001E-2</c:v>
                </c:pt>
                <c:pt idx="24795">
                  <c:v>3.6484599999999999E-2</c:v>
                </c:pt>
                <c:pt idx="24796">
                  <c:v>3.5425499999999999E-2</c:v>
                </c:pt>
                <c:pt idx="24797">
                  <c:v>3.4266499999999998E-2</c:v>
                </c:pt>
                <c:pt idx="24798">
                  <c:v>3.3006399999999998E-2</c:v>
                </c:pt>
                <c:pt idx="24799">
                  <c:v>3.1646500000000001E-2</c:v>
                </c:pt>
                <c:pt idx="24800">
                  <c:v>3.0192799999999999E-2</c:v>
                </c:pt>
                <c:pt idx="24801">
                  <c:v>2.8655900000000002E-2</c:v>
                </c:pt>
                <c:pt idx="24802">
                  <c:v>2.7045900000000001E-2</c:v>
                </c:pt>
                <c:pt idx="24803">
                  <c:v>2.5366900000000001E-2</c:v>
                </c:pt>
                <c:pt idx="24804">
                  <c:v>2.3618500000000001E-2</c:v>
                </c:pt>
                <c:pt idx="24805">
                  <c:v>2.1798999999999999E-2</c:v>
                </c:pt>
                <c:pt idx="24806">
                  <c:v>1.9904499999999999E-2</c:v>
                </c:pt>
                <c:pt idx="24807">
                  <c:v>1.7931300000000001E-2</c:v>
                </c:pt>
                <c:pt idx="24808">
                  <c:v>1.5881300000000001E-2</c:v>
                </c:pt>
                <c:pt idx="24809">
                  <c:v>1.37591E-2</c:v>
                </c:pt>
                <c:pt idx="24810">
                  <c:v>1.15666E-2</c:v>
                </c:pt>
                <c:pt idx="24811" formatCode="0.00E+00">
                  <c:v>9.3066799999999995E-3</c:v>
                </c:pt>
                <c:pt idx="24812" formatCode="0.00E+00">
                  <c:v>6.9904299999999997E-3</c:v>
                </c:pt>
                <c:pt idx="24813" formatCode="0.00E+00">
                  <c:v>4.6309699999999999E-3</c:v>
                </c:pt>
                <c:pt idx="24814" formatCode="0.00E+00">
                  <c:v>2.2338100000000001E-3</c:v>
                </c:pt>
                <c:pt idx="24815" formatCode="0.00E+00">
                  <c:v>-2.0343800000000001E-4</c:v>
                </c:pt>
                <c:pt idx="24816" formatCode="0.00E+00">
                  <c:v>-2.68418E-3</c:v>
                </c:pt>
                <c:pt idx="24817" formatCode="0.00E+00">
                  <c:v>-5.2099099999999999E-3</c:v>
                </c:pt>
                <c:pt idx="24818" formatCode="0.00E+00">
                  <c:v>-7.7790200000000002E-3</c:v>
                </c:pt>
                <c:pt idx="24819">
                  <c:v>-1.03829E-2</c:v>
                </c:pt>
                <c:pt idx="24820">
                  <c:v>-1.3011099999999999E-2</c:v>
                </c:pt>
                <c:pt idx="24821">
                  <c:v>-1.5660199999999999E-2</c:v>
                </c:pt>
                <c:pt idx="24822">
                  <c:v>-1.8332299999999999E-2</c:v>
                </c:pt>
                <c:pt idx="24823">
                  <c:v>-2.1028399999999999E-2</c:v>
                </c:pt>
                <c:pt idx="24824">
                  <c:v>-2.3747999999999998E-2</c:v>
                </c:pt>
                <c:pt idx="24825">
                  <c:v>-2.6491500000000001E-2</c:v>
                </c:pt>
                <c:pt idx="24826">
                  <c:v>-2.9257700000000001E-2</c:v>
                </c:pt>
                <c:pt idx="24827">
                  <c:v>-3.2038799999999999E-2</c:v>
                </c:pt>
                <c:pt idx="24828">
                  <c:v>-3.4827200000000003E-2</c:v>
                </c:pt>
                <c:pt idx="24829">
                  <c:v>-3.7623700000000003E-2</c:v>
                </c:pt>
                <c:pt idx="24830">
                  <c:v>-4.0432900000000001E-2</c:v>
                </c:pt>
                <c:pt idx="24831">
                  <c:v>-4.3253399999999997E-2</c:v>
                </c:pt>
                <c:pt idx="24832">
                  <c:v>-4.60787E-2</c:v>
                </c:pt>
                <c:pt idx="24833">
                  <c:v>-4.8901E-2</c:v>
                </c:pt>
                <c:pt idx="24834">
                  <c:v>-5.1711899999999998E-2</c:v>
                </c:pt>
                <c:pt idx="24835">
                  <c:v>-5.45034E-2</c:v>
                </c:pt>
                <c:pt idx="24836">
                  <c:v>-5.7268100000000002E-2</c:v>
                </c:pt>
                <c:pt idx="24837">
                  <c:v>-6.0000299999999999E-2</c:v>
                </c:pt>
                <c:pt idx="24838">
                  <c:v>-6.2696100000000005E-2</c:v>
                </c:pt>
                <c:pt idx="24839">
                  <c:v>-6.5351800000000002E-2</c:v>
                </c:pt>
                <c:pt idx="24840">
                  <c:v>-6.7965300000000006E-2</c:v>
                </c:pt>
                <c:pt idx="24841">
                  <c:v>-7.0537199999999994E-2</c:v>
                </c:pt>
                <c:pt idx="24842">
                  <c:v>-7.3066400000000004E-2</c:v>
                </c:pt>
                <c:pt idx="24843">
                  <c:v>-7.5547699999999995E-2</c:v>
                </c:pt>
                <c:pt idx="24844">
                  <c:v>-7.79749E-2</c:v>
                </c:pt>
                <c:pt idx="24845">
                  <c:v>-8.0344799999999994E-2</c:v>
                </c:pt>
                <c:pt idx="24846">
                  <c:v>-8.2655400000000004E-2</c:v>
                </c:pt>
                <c:pt idx="24847">
                  <c:v>-8.4903199999999998E-2</c:v>
                </c:pt>
                <c:pt idx="24848">
                  <c:v>-8.70866E-2</c:v>
                </c:pt>
                <c:pt idx="24849">
                  <c:v>-8.9204099999999995E-2</c:v>
                </c:pt>
                <c:pt idx="24850">
                  <c:v>-9.1255100000000006E-2</c:v>
                </c:pt>
                <c:pt idx="24851">
                  <c:v>-9.3242699999999998E-2</c:v>
                </c:pt>
                <c:pt idx="24852">
                  <c:v>-9.5169400000000001E-2</c:v>
                </c:pt>
                <c:pt idx="24853">
                  <c:v>-9.7033099999999997E-2</c:v>
                </c:pt>
                <c:pt idx="24854">
                  <c:v>-9.88319E-2</c:v>
                </c:pt>
                <c:pt idx="24855">
                  <c:v>-0.100568</c:v>
                </c:pt>
                <c:pt idx="24856">
                  <c:v>-0.102244</c:v>
                </c:pt>
                <c:pt idx="24857">
                  <c:v>-0.10385900000000001</c:v>
                </c:pt>
                <c:pt idx="24858">
                  <c:v>-0.105408</c:v>
                </c:pt>
                <c:pt idx="24859">
                  <c:v>-0.106889</c:v>
                </c:pt>
                <c:pt idx="24860">
                  <c:v>-0.10830099999999999</c:v>
                </c:pt>
                <c:pt idx="24861">
                  <c:v>-0.109641</c:v>
                </c:pt>
                <c:pt idx="24862">
                  <c:v>-0.11090700000000001</c:v>
                </c:pt>
                <c:pt idx="24863">
                  <c:v>-0.112094</c:v>
                </c:pt>
                <c:pt idx="24864">
                  <c:v>-0.113202</c:v>
                </c:pt>
                <c:pt idx="24865">
                  <c:v>-0.114228</c:v>
                </c:pt>
                <c:pt idx="24866">
                  <c:v>-0.115173</c:v>
                </c:pt>
                <c:pt idx="24867">
                  <c:v>-0.116035</c:v>
                </c:pt>
                <c:pt idx="24868">
                  <c:v>-0.116808</c:v>
                </c:pt>
                <c:pt idx="24869">
                  <c:v>-0.117491</c:v>
                </c:pt>
                <c:pt idx="24870">
                  <c:v>-0.118089</c:v>
                </c:pt>
                <c:pt idx="24871">
                  <c:v>-0.118607</c:v>
                </c:pt>
                <c:pt idx="24872">
                  <c:v>-0.119048</c:v>
                </c:pt>
                <c:pt idx="24873">
                  <c:v>-0.119412</c:v>
                </c:pt>
                <c:pt idx="24874">
                  <c:v>-0.119701</c:v>
                </c:pt>
                <c:pt idx="24875">
                  <c:v>-0.119917</c:v>
                </c:pt>
                <c:pt idx="24876">
                  <c:v>-0.120063</c:v>
                </c:pt>
                <c:pt idx="24877">
                  <c:v>-0.12013500000000001</c:v>
                </c:pt>
                <c:pt idx="24878">
                  <c:v>-0.12013</c:v>
                </c:pt>
                <c:pt idx="24879">
                  <c:v>-0.12005</c:v>
                </c:pt>
                <c:pt idx="24880">
                  <c:v>-0.119897</c:v>
                </c:pt>
                <c:pt idx="24881">
                  <c:v>-0.119676</c:v>
                </c:pt>
                <c:pt idx="24882">
                  <c:v>-0.119384</c:v>
                </c:pt>
                <c:pt idx="24883">
                  <c:v>-0.119021</c:v>
                </c:pt>
                <c:pt idx="24884">
                  <c:v>-0.118587</c:v>
                </c:pt>
                <c:pt idx="24885">
                  <c:v>-0.118086</c:v>
                </c:pt>
                <c:pt idx="24886">
                  <c:v>-0.117521</c:v>
                </c:pt>
                <c:pt idx="24887">
                  <c:v>-0.11688800000000001</c:v>
                </c:pt>
                <c:pt idx="24888">
                  <c:v>-0.116185</c:v>
                </c:pt>
                <c:pt idx="24889">
                  <c:v>-0.115409</c:v>
                </c:pt>
                <c:pt idx="24890">
                  <c:v>-0.114561</c:v>
                </c:pt>
                <c:pt idx="24891">
                  <c:v>-0.11364100000000001</c:v>
                </c:pt>
                <c:pt idx="24892">
                  <c:v>-0.112652</c:v>
                </c:pt>
                <c:pt idx="24893">
                  <c:v>-0.1116</c:v>
                </c:pt>
                <c:pt idx="24894">
                  <c:v>-0.110487</c:v>
                </c:pt>
                <c:pt idx="24895">
                  <c:v>-0.109315</c:v>
                </c:pt>
                <c:pt idx="24896">
                  <c:v>-0.108082</c:v>
                </c:pt>
                <c:pt idx="24897">
                  <c:v>-0.10678799999999999</c:v>
                </c:pt>
                <c:pt idx="24898">
                  <c:v>-0.105436</c:v>
                </c:pt>
                <c:pt idx="24899">
                  <c:v>-0.104022</c:v>
                </c:pt>
                <c:pt idx="24900">
                  <c:v>-0.102546</c:v>
                </c:pt>
                <c:pt idx="24901">
                  <c:v>-0.10101</c:v>
                </c:pt>
                <c:pt idx="24902">
                  <c:v>-9.9416000000000004E-2</c:v>
                </c:pt>
                <c:pt idx="24903">
                  <c:v>-9.7769999999999996E-2</c:v>
                </c:pt>
                <c:pt idx="24904">
                  <c:v>-9.6077599999999999E-2</c:v>
                </c:pt>
                <c:pt idx="24905">
                  <c:v>-9.4343800000000005E-2</c:v>
                </c:pt>
                <c:pt idx="24906">
                  <c:v>-9.2573199999999994E-2</c:v>
                </c:pt>
                <c:pt idx="24907">
                  <c:v>-9.0769900000000001E-2</c:v>
                </c:pt>
                <c:pt idx="24908">
                  <c:v>-8.8934399999999997E-2</c:v>
                </c:pt>
                <c:pt idx="24909">
                  <c:v>-8.7064000000000002E-2</c:v>
                </c:pt>
                <c:pt idx="24910">
                  <c:v>-8.5158600000000001E-2</c:v>
                </c:pt>
                <c:pt idx="24911">
                  <c:v>-8.3222000000000004E-2</c:v>
                </c:pt>
                <c:pt idx="24912">
                  <c:v>-8.1256599999999998E-2</c:v>
                </c:pt>
                <c:pt idx="24913">
                  <c:v>-7.9261399999999996E-2</c:v>
                </c:pt>
                <c:pt idx="24914">
                  <c:v>-7.7234800000000006E-2</c:v>
                </c:pt>
                <c:pt idx="24915">
                  <c:v>-7.5176199999999999E-2</c:v>
                </c:pt>
                <c:pt idx="24916">
                  <c:v>-7.3084499999999997E-2</c:v>
                </c:pt>
                <c:pt idx="24917">
                  <c:v>-7.0961499999999997E-2</c:v>
                </c:pt>
                <c:pt idx="24918">
                  <c:v>-6.8811600000000001E-2</c:v>
                </c:pt>
                <c:pt idx="24919">
                  <c:v>-6.6635799999999995E-2</c:v>
                </c:pt>
                <c:pt idx="24920">
                  <c:v>-6.4430299999999996E-2</c:v>
                </c:pt>
                <c:pt idx="24921">
                  <c:v>-6.2193499999999999E-2</c:v>
                </c:pt>
                <c:pt idx="24922">
                  <c:v>-5.9930799999999999E-2</c:v>
                </c:pt>
                <c:pt idx="24923">
                  <c:v>-5.7651899999999999E-2</c:v>
                </c:pt>
                <c:pt idx="24924">
                  <c:v>-5.5364900000000002E-2</c:v>
                </c:pt>
                <c:pt idx="24925">
                  <c:v>-5.3072899999999999E-2</c:v>
                </c:pt>
                <c:pt idx="24926">
                  <c:v>-5.0777299999999997E-2</c:v>
                </c:pt>
                <c:pt idx="24927">
                  <c:v>-4.8480000000000002E-2</c:v>
                </c:pt>
                <c:pt idx="24928">
                  <c:v>-4.6185400000000001E-2</c:v>
                </c:pt>
                <c:pt idx="24929">
                  <c:v>-4.3898100000000002E-2</c:v>
                </c:pt>
                <c:pt idx="24930">
                  <c:v>-4.1616500000000001E-2</c:v>
                </c:pt>
                <c:pt idx="24931">
                  <c:v>-3.9337799999999999E-2</c:v>
                </c:pt>
                <c:pt idx="24932">
                  <c:v>-3.70657E-2</c:v>
                </c:pt>
                <c:pt idx="24933">
                  <c:v>-3.4806799999999999E-2</c:v>
                </c:pt>
                <c:pt idx="24934">
                  <c:v>-3.25644E-2</c:v>
                </c:pt>
                <c:pt idx="24935">
                  <c:v>-3.0339700000000001E-2</c:v>
                </c:pt>
                <c:pt idx="24936">
                  <c:v>-2.8131900000000001E-2</c:v>
                </c:pt>
                <c:pt idx="24937">
                  <c:v>-2.59391E-2</c:v>
                </c:pt>
                <c:pt idx="24938">
                  <c:v>-2.3764500000000001E-2</c:v>
                </c:pt>
                <c:pt idx="24939">
                  <c:v>-2.16153E-2</c:v>
                </c:pt>
                <c:pt idx="24940">
                  <c:v>-1.9461099999999999E-2</c:v>
                </c:pt>
                <c:pt idx="24941">
                  <c:v>-1.7250100000000001E-2</c:v>
                </c:pt>
                <c:pt idx="24942">
                  <c:v>-1.5009700000000001E-2</c:v>
                </c:pt>
                <c:pt idx="24943">
                  <c:v>-1.28013E-2</c:v>
                </c:pt>
                <c:pt idx="24944">
                  <c:v>-1.0613300000000001E-2</c:v>
                </c:pt>
                <c:pt idx="24945" formatCode="0.00E+00">
                  <c:v>-8.4226800000000001E-3</c:v>
                </c:pt>
                <c:pt idx="24946" formatCode="0.00E+00">
                  <c:v>-6.24524E-3</c:v>
                </c:pt>
                <c:pt idx="24947" formatCode="0.00E+00">
                  <c:v>-4.0940899999999999E-3</c:v>
                </c:pt>
                <c:pt idx="24948" formatCode="0.00E+00">
                  <c:v>-1.96883E-3</c:v>
                </c:pt>
                <c:pt idx="24949" formatCode="0.00E+00">
                  <c:v>1.3397100000000001E-4</c:v>
                </c:pt>
                <c:pt idx="24950" formatCode="0.00E+00">
                  <c:v>2.21718E-3</c:v>
                </c:pt>
                <c:pt idx="24951" formatCode="0.00E+00">
                  <c:v>4.2815800000000001E-3</c:v>
                </c:pt>
                <c:pt idx="24952" formatCode="0.00E+00">
                  <c:v>6.3245799999999998E-3</c:v>
                </c:pt>
                <c:pt idx="24953" formatCode="0.00E+00">
                  <c:v>8.3421799999999994E-3</c:v>
                </c:pt>
                <c:pt idx="24954">
                  <c:v>1.03328E-2</c:v>
                </c:pt>
                <c:pt idx="24955">
                  <c:v>1.2295499999999999E-2</c:v>
                </c:pt>
                <c:pt idx="24956">
                  <c:v>1.42256E-2</c:v>
                </c:pt>
                <c:pt idx="24957">
                  <c:v>1.6115899999999999E-2</c:v>
                </c:pt>
                <c:pt idx="24958">
                  <c:v>1.7961600000000001E-2</c:v>
                </c:pt>
                <c:pt idx="24959">
                  <c:v>1.9758600000000001E-2</c:v>
                </c:pt>
                <c:pt idx="24960">
                  <c:v>2.1505099999999999E-2</c:v>
                </c:pt>
                <c:pt idx="24961">
                  <c:v>2.32027E-2</c:v>
                </c:pt>
                <c:pt idx="24962">
                  <c:v>2.4854299999999999E-2</c:v>
                </c:pt>
                <c:pt idx="24963">
                  <c:v>2.6463199999999999E-2</c:v>
                </c:pt>
                <c:pt idx="24964">
                  <c:v>2.80304E-2</c:v>
                </c:pt>
                <c:pt idx="24965">
                  <c:v>2.9555399999999999E-2</c:v>
                </c:pt>
                <c:pt idx="24966">
                  <c:v>3.10402E-2</c:v>
                </c:pt>
                <c:pt idx="24967">
                  <c:v>3.2487599999999998E-2</c:v>
                </c:pt>
                <c:pt idx="24968">
                  <c:v>3.3898499999999998E-2</c:v>
                </c:pt>
                <c:pt idx="24969">
                  <c:v>3.5274300000000001E-2</c:v>
                </c:pt>
                <c:pt idx="24970">
                  <c:v>3.6616500000000003E-2</c:v>
                </c:pt>
                <c:pt idx="24971">
                  <c:v>3.79257E-2</c:v>
                </c:pt>
                <c:pt idx="24972">
                  <c:v>3.9205400000000001E-2</c:v>
                </c:pt>
                <c:pt idx="24973">
                  <c:v>4.0459299999999997E-2</c:v>
                </c:pt>
                <c:pt idx="24974">
                  <c:v>4.1687099999999998E-2</c:v>
                </c:pt>
                <c:pt idx="24975">
                  <c:v>4.28872E-2</c:v>
                </c:pt>
                <c:pt idx="24976">
                  <c:v>4.4058E-2</c:v>
                </c:pt>
                <c:pt idx="24977">
                  <c:v>4.5197500000000002E-2</c:v>
                </c:pt>
                <c:pt idx="24978">
                  <c:v>4.6304499999999998E-2</c:v>
                </c:pt>
                <c:pt idx="24979">
                  <c:v>4.7378999999999998E-2</c:v>
                </c:pt>
                <c:pt idx="24980">
                  <c:v>4.8422199999999999E-2</c:v>
                </c:pt>
                <c:pt idx="24981">
                  <c:v>4.9434899999999997E-2</c:v>
                </c:pt>
                <c:pt idx="24982">
                  <c:v>5.0417799999999999E-2</c:v>
                </c:pt>
                <c:pt idx="24983">
                  <c:v>5.13722E-2</c:v>
                </c:pt>
                <c:pt idx="24984">
                  <c:v>5.2299600000000002E-2</c:v>
                </c:pt>
                <c:pt idx="24985">
                  <c:v>5.3201699999999998E-2</c:v>
                </c:pt>
                <c:pt idx="24986">
                  <c:v>5.4080400000000001E-2</c:v>
                </c:pt>
                <c:pt idx="24987">
                  <c:v>5.4936899999999997E-2</c:v>
                </c:pt>
                <c:pt idx="24988">
                  <c:v>5.5772799999999997E-2</c:v>
                </c:pt>
                <c:pt idx="24989">
                  <c:v>5.6590799999999997E-2</c:v>
                </c:pt>
                <c:pt idx="24990">
                  <c:v>5.73952E-2</c:v>
                </c:pt>
                <c:pt idx="24991">
                  <c:v>5.8189900000000003E-2</c:v>
                </c:pt>
                <c:pt idx="24992">
                  <c:v>5.8975300000000001E-2</c:v>
                </c:pt>
                <c:pt idx="24993">
                  <c:v>5.9748299999999997E-2</c:v>
                </c:pt>
                <c:pt idx="24994">
                  <c:v>6.0505900000000001E-2</c:v>
                </c:pt>
                <c:pt idx="24995">
                  <c:v>6.1247700000000002E-2</c:v>
                </c:pt>
                <c:pt idx="24996">
                  <c:v>6.1974799999999997E-2</c:v>
                </c:pt>
                <c:pt idx="24997">
                  <c:v>6.2687800000000002E-2</c:v>
                </c:pt>
                <c:pt idx="24998">
                  <c:v>6.3386799999999993E-2</c:v>
                </c:pt>
                <c:pt idx="24999">
                  <c:v>6.4073199999999997E-2</c:v>
                </c:pt>
                <c:pt idx="25000">
                  <c:v>6.4749699999999993E-2</c:v>
                </c:pt>
                <c:pt idx="25001">
                  <c:v>6.5418599999999993E-2</c:v>
                </c:pt>
                <c:pt idx="25002">
                  <c:v>6.6080299999999995E-2</c:v>
                </c:pt>
                <c:pt idx="25003">
                  <c:v>6.6733000000000001E-2</c:v>
                </c:pt>
                <c:pt idx="25004">
                  <c:v>6.7375099999999993E-2</c:v>
                </c:pt>
                <c:pt idx="25005">
                  <c:v>6.8006399999999995E-2</c:v>
                </c:pt>
                <c:pt idx="25006">
                  <c:v>6.8630200000000002E-2</c:v>
                </c:pt>
                <c:pt idx="25007">
                  <c:v>6.9254700000000002E-2</c:v>
                </c:pt>
                <c:pt idx="25008">
                  <c:v>6.9886599999999993E-2</c:v>
                </c:pt>
                <c:pt idx="25009">
                  <c:v>7.0526099999999994E-2</c:v>
                </c:pt>
                <c:pt idx="25010">
                  <c:v>7.1170700000000003E-2</c:v>
                </c:pt>
                <c:pt idx="25011">
                  <c:v>7.1819499999999994E-2</c:v>
                </c:pt>
                <c:pt idx="25012">
                  <c:v>7.2470999999999994E-2</c:v>
                </c:pt>
                <c:pt idx="25013">
                  <c:v>7.3121000000000005E-2</c:v>
                </c:pt>
                <c:pt idx="25014">
                  <c:v>7.3769699999999994E-2</c:v>
                </c:pt>
                <c:pt idx="25015">
                  <c:v>7.4425199999999997E-2</c:v>
                </c:pt>
                <c:pt idx="25016">
                  <c:v>7.5092000000000006E-2</c:v>
                </c:pt>
                <c:pt idx="25017">
                  <c:v>7.57655E-2</c:v>
                </c:pt>
                <c:pt idx="25018">
                  <c:v>7.64378E-2</c:v>
                </c:pt>
                <c:pt idx="25019">
                  <c:v>7.7103099999999994E-2</c:v>
                </c:pt>
                <c:pt idx="25020">
                  <c:v>7.7759400000000006E-2</c:v>
                </c:pt>
                <c:pt idx="25021">
                  <c:v>7.8409099999999995E-2</c:v>
                </c:pt>
                <c:pt idx="25022">
                  <c:v>7.9055799999999996E-2</c:v>
                </c:pt>
                <c:pt idx="25023">
                  <c:v>7.9701400000000006E-2</c:v>
                </c:pt>
                <c:pt idx="25024">
                  <c:v>8.0347299999999997E-2</c:v>
                </c:pt>
                <c:pt idx="25025">
                  <c:v>8.0992900000000007E-2</c:v>
                </c:pt>
                <c:pt idx="25026">
                  <c:v>8.1636200000000006E-2</c:v>
                </c:pt>
                <c:pt idx="25027">
                  <c:v>8.2273899999999997E-2</c:v>
                </c:pt>
                <c:pt idx="25028">
                  <c:v>8.2901799999999998E-2</c:v>
                </c:pt>
                <c:pt idx="25029">
                  <c:v>8.3516300000000002E-2</c:v>
                </c:pt>
                <c:pt idx="25030">
                  <c:v>8.41166E-2</c:v>
                </c:pt>
                <c:pt idx="25031">
                  <c:v>8.4703600000000004E-2</c:v>
                </c:pt>
                <c:pt idx="25032">
                  <c:v>8.5276199999999996E-2</c:v>
                </c:pt>
                <c:pt idx="25033">
                  <c:v>8.5832800000000001E-2</c:v>
                </c:pt>
                <c:pt idx="25034">
                  <c:v>8.6375099999999996E-2</c:v>
                </c:pt>
                <c:pt idx="25035">
                  <c:v>8.6905899999999994E-2</c:v>
                </c:pt>
                <c:pt idx="25036">
                  <c:v>8.7425000000000003E-2</c:v>
                </c:pt>
                <c:pt idx="25037">
                  <c:v>8.7929599999999997E-2</c:v>
                </c:pt>
                <c:pt idx="25038">
                  <c:v>8.8416499999999995E-2</c:v>
                </c:pt>
                <c:pt idx="25039">
                  <c:v>8.8883000000000004E-2</c:v>
                </c:pt>
                <c:pt idx="25040">
                  <c:v>8.9328900000000003E-2</c:v>
                </c:pt>
                <c:pt idx="25041">
                  <c:v>8.9754100000000003E-2</c:v>
                </c:pt>
                <c:pt idx="25042">
                  <c:v>9.0156799999999995E-2</c:v>
                </c:pt>
                <c:pt idx="25043">
                  <c:v>9.0535000000000004E-2</c:v>
                </c:pt>
                <c:pt idx="25044">
                  <c:v>9.0887499999999996E-2</c:v>
                </c:pt>
                <c:pt idx="25045">
                  <c:v>9.1212199999999993E-2</c:v>
                </c:pt>
                <c:pt idx="25046">
                  <c:v>9.1507099999999994E-2</c:v>
                </c:pt>
                <c:pt idx="25047">
                  <c:v>9.1770900000000002E-2</c:v>
                </c:pt>
                <c:pt idx="25048">
                  <c:v>9.2002100000000003E-2</c:v>
                </c:pt>
                <c:pt idx="25049">
                  <c:v>9.2199500000000004E-2</c:v>
                </c:pt>
                <c:pt idx="25050">
                  <c:v>9.2362899999999998E-2</c:v>
                </c:pt>
                <c:pt idx="25051">
                  <c:v>9.2493300000000001E-2</c:v>
                </c:pt>
                <c:pt idx="25052">
                  <c:v>9.2592599999999997E-2</c:v>
                </c:pt>
                <c:pt idx="25053">
                  <c:v>9.2660599999999996E-2</c:v>
                </c:pt>
                <c:pt idx="25054">
                  <c:v>9.2694899999999997E-2</c:v>
                </c:pt>
                <c:pt idx="25055">
                  <c:v>9.2694200000000004E-2</c:v>
                </c:pt>
                <c:pt idx="25056">
                  <c:v>9.2657500000000004E-2</c:v>
                </c:pt>
                <c:pt idx="25057">
                  <c:v>9.2582899999999996E-2</c:v>
                </c:pt>
                <c:pt idx="25058">
                  <c:v>9.24682E-2</c:v>
                </c:pt>
                <c:pt idx="25059">
                  <c:v>9.2311500000000005E-2</c:v>
                </c:pt>
                <c:pt idx="25060">
                  <c:v>9.2113200000000006E-2</c:v>
                </c:pt>
                <c:pt idx="25061">
                  <c:v>9.1874300000000006E-2</c:v>
                </c:pt>
                <c:pt idx="25062">
                  <c:v>9.1595700000000002E-2</c:v>
                </c:pt>
                <c:pt idx="25063">
                  <c:v>9.1278600000000001E-2</c:v>
                </c:pt>
                <c:pt idx="25064">
                  <c:v>9.0924400000000002E-2</c:v>
                </c:pt>
                <c:pt idx="25065">
                  <c:v>9.0533100000000005E-2</c:v>
                </c:pt>
                <c:pt idx="25066">
                  <c:v>9.0102500000000002E-2</c:v>
                </c:pt>
                <c:pt idx="25067">
                  <c:v>8.9629600000000004E-2</c:v>
                </c:pt>
                <c:pt idx="25068">
                  <c:v>8.9112700000000003E-2</c:v>
                </c:pt>
                <c:pt idx="25069">
                  <c:v>8.8550699999999996E-2</c:v>
                </c:pt>
                <c:pt idx="25070">
                  <c:v>8.7942599999999996E-2</c:v>
                </c:pt>
                <c:pt idx="25071">
                  <c:v>8.7287699999999996E-2</c:v>
                </c:pt>
                <c:pt idx="25072">
                  <c:v>8.6584800000000003E-2</c:v>
                </c:pt>
                <c:pt idx="25073">
                  <c:v>8.5832400000000003E-2</c:v>
                </c:pt>
                <c:pt idx="25074">
                  <c:v>8.5030800000000004E-2</c:v>
                </c:pt>
                <c:pt idx="25075">
                  <c:v>8.4181599999999995E-2</c:v>
                </c:pt>
                <c:pt idx="25076">
                  <c:v>8.3286700000000005E-2</c:v>
                </c:pt>
                <c:pt idx="25077">
                  <c:v>8.2347699999999996E-2</c:v>
                </c:pt>
                <c:pt idx="25078">
                  <c:v>8.1365499999999993E-2</c:v>
                </c:pt>
                <c:pt idx="25079">
                  <c:v>8.0340999999999996E-2</c:v>
                </c:pt>
                <c:pt idx="25080">
                  <c:v>7.9274300000000006E-2</c:v>
                </c:pt>
                <c:pt idx="25081">
                  <c:v>7.8165399999999996E-2</c:v>
                </c:pt>
                <c:pt idx="25082">
                  <c:v>7.7015299999999995E-2</c:v>
                </c:pt>
                <c:pt idx="25083">
                  <c:v>7.5825699999999996E-2</c:v>
                </c:pt>
                <c:pt idx="25084">
                  <c:v>7.45976E-2</c:v>
                </c:pt>
                <c:pt idx="25085">
                  <c:v>7.3331499999999994E-2</c:v>
                </c:pt>
                <c:pt idx="25086">
                  <c:v>7.2027599999999997E-2</c:v>
                </c:pt>
                <c:pt idx="25087">
                  <c:v>7.0687200000000006E-2</c:v>
                </c:pt>
                <c:pt idx="25088">
                  <c:v>6.9312100000000001E-2</c:v>
                </c:pt>
                <c:pt idx="25089">
                  <c:v>6.7904099999999995E-2</c:v>
                </c:pt>
                <c:pt idx="25090">
                  <c:v>6.6464800000000004E-2</c:v>
                </c:pt>
                <c:pt idx="25091">
                  <c:v>6.4995300000000006E-2</c:v>
                </c:pt>
                <c:pt idx="25092">
                  <c:v>6.3497200000000004E-2</c:v>
                </c:pt>
                <c:pt idx="25093">
                  <c:v>6.1973899999999998E-2</c:v>
                </c:pt>
                <c:pt idx="25094">
                  <c:v>6.0428599999999999E-2</c:v>
                </c:pt>
                <c:pt idx="25095">
                  <c:v>5.8863699999999998E-2</c:v>
                </c:pt>
                <c:pt idx="25096">
                  <c:v>5.7281199999999997E-2</c:v>
                </c:pt>
                <c:pt idx="25097">
                  <c:v>5.56829E-2</c:v>
                </c:pt>
                <c:pt idx="25098">
                  <c:v>5.4071300000000003E-2</c:v>
                </c:pt>
                <c:pt idx="25099">
                  <c:v>5.2448599999999998E-2</c:v>
                </c:pt>
                <c:pt idx="25100">
                  <c:v>5.0816500000000001E-2</c:v>
                </c:pt>
                <c:pt idx="25101">
                  <c:v>4.9176999999999998E-2</c:v>
                </c:pt>
                <c:pt idx="25102">
                  <c:v>4.75328E-2</c:v>
                </c:pt>
                <c:pt idx="25103">
                  <c:v>4.5886000000000003E-2</c:v>
                </c:pt>
                <c:pt idx="25104">
                  <c:v>4.4237499999999999E-2</c:v>
                </c:pt>
                <c:pt idx="25105">
                  <c:v>4.2588899999999999E-2</c:v>
                </c:pt>
                <c:pt idx="25106">
                  <c:v>4.0942600000000003E-2</c:v>
                </c:pt>
                <c:pt idx="25107">
                  <c:v>3.93026E-2</c:v>
                </c:pt>
                <c:pt idx="25108">
                  <c:v>3.7672499999999998E-2</c:v>
                </c:pt>
                <c:pt idx="25109">
                  <c:v>3.6053300000000003E-2</c:v>
                </c:pt>
                <c:pt idx="25110">
                  <c:v>3.4445400000000001E-2</c:v>
                </c:pt>
                <c:pt idx="25111">
                  <c:v>3.28518E-2</c:v>
                </c:pt>
                <c:pt idx="25112">
                  <c:v>3.1277899999999997E-2</c:v>
                </c:pt>
                <c:pt idx="25113">
                  <c:v>2.9728999999999998E-2</c:v>
                </c:pt>
                <c:pt idx="25114">
                  <c:v>2.8207900000000001E-2</c:v>
                </c:pt>
                <c:pt idx="25115">
                  <c:v>2.6716199999999999E-2</c:v>
                </c:pt>
                <c:pt idx="25116">
                  <c:v>2.5255799999999998E-2</c:v>
                </c:pt>
                <c:pt idx="25117">
                  <c:v>2.3829199999999998E-2</c:v>
                </c:pt>
                <c:pt idx="25118">
                  <c:v>2.2438E-2</c:v>
                </c:pt>
                <c:pt idx="25119">
                  <c:v>2.1083000000000001E-2</c:v>
                </c:pt>
                <c:pt idx="25120">
                  <c:v>1.97653E-2</c:v>
                </c:pt>
                <c:pt idx="25121">
                  <c:v>1.8486800000000001E-2</c:v>
                </c:pt>
                <c:pt idx="25122">
                  <c:v>1.7250100000000001E-2</c:v>
                </c:pt>
                <c:pt idx="25123">
                  <c:v>1.60579E-2</c:v>
                </c:pt>
                <c:pt idx="25124">
                  <c:v>1.49135E-2</c:v>
                </c:pt>
                <c:pt idx="25125">
                  <c:v>1.3820600000000001E-2</c:v>
                </c:pt>
                <c:pt idx="25126">
                  <c:v>1.2782200000000001E-2</c:v>
                </c:pt>
                <c:pt idx="25127">
                  <c:v>1.1801499999999999E-2</c:v>
                </c:pt>
                <c:pt idx="25128">
                  <c:v>1.0881200000000001E-2</c:v>
                </c:pt>
                <c:pt idx="25129">
                  <c:v>1.00234E-2</c:v>
                </c:pt>
                <c:pt idx="25130" formatCode="0.00E+00">
                  <c:v>9.2305000000000009E-3</c:v>
                </c:pt>
                <c:pt idx="25131" formatCode="0.00E+00">
                  <c:v>8.5044300000000003E-3</c:v>
                </c:pt>
                <c:pt idx="25132" formatCode="0.00E+00">
                  <c:v>7.8451900000000001E-3</c:v>
                </c:pt>
                <c:pt idx="25133" formatCode="0.00E+00">
                  <c:v>7.2519400000000001E-3</c:v>
                </c:pt>
                <c:pt idx="25134" formatCode="0.00E+00">
                  <c:v>6.7247599999999998E-3</c:v>
                </c:pt>
                <c:pt idx="25135" formatCode="0.00E+00">
                  <c:v>6.2650300000000004E-3</c:v>
                </c:pt>
                <c:pt idx="25136" formatCode="0.00E+00">
                  <c:v>5.875E-3</c:v>
                </c:pt>
                <c:pt idx="25137" formatCode="0.00E+00">
                  <c:v>5.5568700000000002E-3</c:v>
                </c:pt>
                <c:pt idx="25138" formatCode="0.00E+00">
                  <c:v>5.3117599999999996E-3</c:v>
                </c:pt>
                <c:pt idx="25139" formatCode="0.00E+00">
                  <c:v>5.1398499999999996E-3</c:v>
                </c:pt>
                <c:pt idx="25140" formatCode="0.00E+00">
                  <c:v>5.0413999999999997E-3</c:v>
                </c:pt>
                <c:pt idx="25141" formatCode="0.00E+00">
                  <c:v>5.0178799999999997E-3</c:v>
                </c:pt>
                <c:pt idx="25142" formatCode="0.00E+00">
                  <c:v>5.0719500000000004E-3</c:v>
                </c:pt>
                <c:pt idx="25143" formatCode="0.00E+00">
                  <c:v>5.2053899999999998E-3</c:v>
                </c:pt>
                <c:pt idx="25144" formatCode="0.00E+00">
                  <c:v>5.4177299999999999E-3</c:v>
                </c:pt>
                <c:pt idx="25145" formatCode="0.00E+00">
                  <c:v>5.7074200000000004E-3</c:v>
                </c:pt>
                <c:pt idx="25146" formatCode="0.00E+00">
                  <c:v>6.0734999999999999E-3</c:v>
                </c:pt>
                <c:pt idx="25147" formatCode="0.00E+00">
                  <c:v>6.5159399999999996E-3</c:v>
                </c:pt>
                <c:pt idx="25148" formatCode="0.00E+00">
                  <c:v>7.0345399999999997E-3</c:v>
                </c:pt>
                <c:pt idx="25149" formatCode="0.00E+00">
                  <c:v>7.6284999999999999E-3</c:v>
                </c:pt>
                <c:pt idx="25150" formatCode="0.00E+00">
                  <c:v>8.2974699999999995E-3</c:v>
                </c:pt>
                <c:pt idx="25151" formatCode="0.00E+00">
                  <c:v>9.0418700000000005E-3</c:v>
                </c:pt>
                <c:pt idx="25152" formatCode="0.00E+00">
                  <c:v>9.8623900000000004E-3</c:v>
                </c:pt>
                <c:pt idx="25153">
                  <c:v>1.07592E-2</c:v>
                </c:pt>
                <c:pt idx="25154">
                  <c:v>1.1731500000000001E-2</c:v>
                </c:pt>
                <c:pt idx="25155">
                  <c:v>1.2778100000000001E-2</c:v>
                </c:pt>
                <c:pt idx="25156">
                  <c:v>1.3897400000000001E-2</c:v>
                </c:pt>
                <c:pt idx="25157">
                  <c:v>1.5087400000000001E-2</c:v>
                </c:pt>
                <c:pt idx="25158">
                  <c:v>1.6346099999999999E-2</c:v>
                </c:pt>
                <c:pt idx="25159">
                  <c:v>1.7671900000000001E-2</c:v>
                </c:pt>
                <c:pt idx="25160">
                  <c:v>1.9063900000000002E-2</c:v>
                </c:pt>
                <c:pt idx="25161">
                  <c:v>2.0521000000000001E-2</c:v>
                </c:pt>
                <c:pt idx="25162">
                  <c:v>2.20413E-2</c:v>
                </c:pt>
                <c:pt idx="25163">
                  <c:v>2.3622799999999999E-2</c:v>
                </c:pt>
                <c:pt idx="25164">
                  <c:v>2.5264200000000001E-2</c:v>
                </c:pt>
                <c:pt idx="25165">
                  <c:v>2.6963600000000001E-2</c:v>
                </c:pt>
                <c:pt idx="25166">
                  <c:v>2.87193E-2</c:v>
                </c:pt>
                <c:pt idx="25167">
                  <c:v>3.0529000000000001E-2</c:v>
                </c:pt>
                <c:pt idx="25168">
                  <c:v>3.23909E-2</c:v>
                </c:pt>
                <c:pt idx="25169">
                  <c:v>3.43025E-2</c:v>
                </c:pt>
                <c:pt idx="25170">
                  <c:v>3.6261700000000001E-2</c:v>
                </c:pt>
                <c:pt idx="25171">
                  <c:v>3.8266799999999997E-2</c:v>
                </c:pt>
                <c:pt idx="25172">
                  <c:v>4.03151E-2</c:v>
                </c:pt>
                <c:pt idx="25173">
                  <c:v>4.2402700000000002E-2</c:v>
                </c:pt>
                <c:pt idx="25174">
                  <c:v>4.4525000000000002E-2</c:v>
                </c:pt>
                <c:pt idx="25175">
                  <c:v>4.6678400000000002E-2</c:v>
                </c:pt>
                <c:pt idx="25176">
                  <c:v>4.8860599999999997E-2</c:v>
                </c:pt>
                <c:pt idx="25177">
                  <c:v>5.1068799999999998E-2</c:v>
                </c:pt>
                <c:pt idx="25178">
                  <c:v>5.3299899999999997E-2</c:v>
                </c:pt>
                <c:pt idx="25179">
                  <c:v>5.5551499999999997E-2</c:v>
                </c:pt>
                <c:pt idx="25180">
                  <c:v>5.7821600000000001E-2</c:v>
                </c:pt>
                <c:pt idx="25181">
                  <c:v>6.0108200000000001E-2</c:v>
                </c:pt>
                <c:pt idx="25182">
                  <c:v>6.2407999999999998E-2</c:v>
                </c:pt>
                <c:pt idx="25183">
                  <c:v>6.4717499999999997E-2</c:v>
                </c:pt>
                <c:pt idx="25184">
                  <c:v>6.7033499999999996E-2</c:v>
                </c:pt>
                <c:pt idx="25185">
                  <c:v>6.9353899999999996E-2</c:v>
                </c:pt>
                <c:pt idx="25186">
                  <c:v>7.1676699999999996E-2</c:v>
                </c:pt>
                <c:pt idx="25187">
                  <c:v>7.3998800000000003E-2</c:v>
                </c:pt>
                <c:pt idx="25188">
                  <c:v>7.6316999999999996E-2</c:v>
                </c:pt>
                <c:pt idx="25189">
                  <c:v>7.8628699999999996E-2</c:v>
                </c:pt>
                <c:pt idx="25190">
                  <c:v>8.09309E-2</c:v>
                </c:pt>
                <c:pt idx="25191">
                  <c:v>8.3219299999999996E-2</c:v>
                </c:pt>
                <c:pt idx="25192">
                  <c:v>8.5488900000000007E-2</c:v>
                </c:pt>
                <c:pt idx="25193">
                  <c:v>8.7736300000000003E-2</c:v>
                </c:pt>
                <c:pt idx="25194">
                  <c:v>8.99591E-2</c:v>
                </c:pt>
                <c:pt idx="25195">
                  <c:v>9.2154799999999995E-2</c:v>
                </c:pt>
                <c:pt idx="25196">
                  <c:v>9.4321199999999994E-2</c:v>
                </c:pt>
                <c:pt idx="25197">
                  <c:v>9.6455799999999994E-2</c:v>
                </c:pt>
                <c:pt idx="25198">
                  <c:v>9.8555299999999998E-2</c:v>
                </c:pt>
                <c:pt idx="25199">
                  <c:v>0.100617</c:v>
                </c:pt>
                <c:pt idx="25200">
                  <c:v>0.10263799999999999</c:v>
                </c:pt>
                <c:pt idx="25201">
                  <c:v>0.104618</c:v>
                </c:pt>
                <c:pt idx="25202">
                  <c:v>0.10655199999999999</c:v>
                </c:pt>
                <c:pt idx="25203">
                  <c:v>0.10843899999999999</c:v>
                </c:pt>
                <c:pt idx="25204">
                  <c:v>0.110278</c:v>
                </c:pt>
                <c:pt idx="25205">
                  <c:v>0.112065</c:v>
                </c:pt>
                <c:pt idx="25206">
                  <c:v>0.113802</c:v>
                </c:pt>
                <c:pt idx="25207">
                  <c:v>0.115485</c:v>
                </c:pt>
                <c:pt idx="25208">
                  <c:v>0.11711199999999999</c:v>
                </c:pt>
                <c:pt idx="25209">
                  <c:v>0.118682</c:v>
                </c:pt>
                <c:pt idx="25210">
                  <c:v>0.120194</c:v>
                </c:pt>
                <c:pt idx="25211">
                  <c:v>0.121646</c:v>
                </c:pt>
                <c:pt idx="25212">
                  <c:v>0.12303500000000001</c:v>
                </c:pt>
                <c:pt idx="25213">
                  <c:v>0.124362</c:v>
                </c:pt>
                <c:pt idx="25214">
                  <c:v>0.12562400000000001</c:v>
                </c:pt>
                <c:pt idx="25215">
                  <c:v>0.12682099999999999</c:v>
                </c:pt>
                <c:pt idx="25216">
                  <c:v>0.12795200000000001</c:v>
                </c:pt>
                <c:pt idx="25217">
                  <c:v>0.12901499999999999</c:v>
                </c:pt>
                <c:pt idx="25218">
                  <c:v>0.13000999999999999</c:v>
                </c:pt>
                <c:pt idx="25219">
                  <c:v>0.130939</c:v>
                </c:pt>
                <c:pt idx="25220">
                  <c:v>0.1318</c:v>
                </c:pt>
                <c:pt idx="25221">
                  <c:v>0.13259099999999999</c:v>
                </c:pt>
                <c:pt idx="25222">
                  <c:v>0.13331100000000001</c:v>
                </c:pt>
                <c:pt idx="25223">
                  <c:v>0.133961</c:v>
                </c:pt>
                <c:pt idx="25224">
                  <c:v>0.13454199999999999</c:v>
                </c:pt>
                <c:pt idx="25225">
                  <c:v>0.13505500000000001</c:v>
                </c:pt>
                <c:pt idx="25226">
                  <c:v>0.13549800000000001</c:v>
                </c:pt>
                <c:pt idx="25227">
                  <c:v>0.13587099999999999</c:v>
                </c:pt>
                <c:pt idx="25228">
                  <c:v>0.13617399999999999</c:v>
                </c:pt>
                <c:pt idx="25229">
                  <c:v>0.136407</c:v>
                </c:pt>
                <c:pt idx="25230">
                  <c:v>0.136574</c:v>
                </c:pt>
                <c:pt idx="25231">
                  <c:v>0.13667499999999999</c:v>
                </c:pt>
                <c:pt idx="25232">
                  <c:v>0.136712</c:v>
                </c:pt>
                <c:pt idx="25233">
                  <c:v>0.136684</c:v>
                </c:pt>
                <c:pt idx="25234">
                  <c:v>0.13659299999999999</c:v>
                </c:pt>
                <c:pt idx="25235">
                  <c:v>0.136438</c:v>
                </c:pt>
                <c:pt idx="25236">
                  <c:v>0.13622100000000001</c:v>
                </c:pt>
                <c:pt idx="25237">
                  <c:v>0.13594300000000001</c:v>
                </c:pt>
                <c:pt idx="25238">
                  <c:v>0.135605</c:v>
                </c:pt>
                <c:pt idx="25239">
                  <c:v>0.135209</c:v>
                </c:pt>
                <c:pt idx="25240">
                  <c:v>0.13475799999999999</c:v>
                </c:pt>
                <c:pt idx="25241">
                  <c:v>0.13425599999999999</c:v>
                </c:pt>
                <c:pt idx="25242">
                  <c:v>0.13370499999999999</c:v>
                </c:pt>
                <c:pt idx="25243">
                  <c:v>0.133108</c:v>
                </c:pt>
                <c:pt idx="25244">
                  <c:v>0.132467</c:v>
                </c:pt>
                <c:pt idx="25245">
                  <c:v>0.13178200000000001</c:v>
                </c:pt>
                <c:pt idx="25246">
                  <c:v>0.131055</c:v>
                </c:pt>
                <c:pt idx="25247">
                  <c:v>0.13028699999999999</c:v>
                </c:pt>
                <c:pt idx="25248">
                  <c:v>0.12948200000000001</c:v>
                </c:pt>
                <c:pt idx="25249">
                  <c:v>0.12864200000000001</c:v>
                </c:pt>
                <c:pt idx="25250">
                  <c:v>0.12776999999999999</c:v>
                </c:pt>
                <c:pt idx="25251">
                  <c:v>0.12686600000000001</c:v>
                </c:pt>
                <c:pt idx="25252">
                  <c:v>0.12593399999999999</c:v>
                </c:pt>
                <c:pt idx="25253">
                  <c:v>0.124974</c:v>
                </c:pt>
                <c:pt idx="25254">
                  <c:v>0.123989</c:v>
                </c:pt>
                <c:pt idx="25255">
                  <c:v>0.122979</c:v>
                </c:pt>
                <c:pt idx="25256">
                  <c:v>0.121949</c:v>
                </c:pt>
                <c:pt idx="25257">
                  <c:v>0.12089999999999999</c:v>
                </c:pt>
                <c:pt idx="25258">
                  <c:v>0.119835</c:v>
                </c:pt>
                <c:pt idx="25259">
                  <c:v>0.118757</c:v>
                </c:pt>
                <c:pt idx="25260">
                  <c:v>0.11766699999999999</c:v>
                </c:pt>
                <c:pt idx="25261">
                  <c:v>0.116568</c:v>
                </c:pt>
                <c:pt idx="25262">
                  <c:v>0.115464</c:v>
                </c:pt>
                <c:pt idx="25263">
                  <c:v>0.114357</c:v>
                </c:pt>
                <c:pt idx="25264">
                  <c:v>0.11325</c:v>
                </c:pt>
                <c:pt idx="25265">
                  <c:v>0.11214300000000001</c:v>
                </c:pt>
                <c:pt idx="25266">
                  <c:v>0.111037</c:v>
                </c:pt>
                <c:pt idx="25267">
                  <c:v>0.109934</c:v>
                </c:pt>
                <c:pt idx="25268">
                  <c:v>0.108835</c:v>
                </c:pt>
                <c:pt idx="25269">
                  <c:v>0.10774400000000001</c:v>
                </c:pt>
                <c:pt idx="25270">
                  <c:v>0.106665</c:v>
                </c:pt>
                <c:pt idx="25271">
                  <c:v>0.1056</c:v>
                </c:pt>
                <c:pt idx="25272">
                  <c:v>0.10455</c:v>
                </c:pt>
                <c:pt idx="25273">
                  <c:v>0.103518</c:v>
                </c:pt>
                <c:pt idx="25274">
                  <c:v>0.102505</c:v>
                </c:pt>
                <c:pt idx="25275">
                  <c:v>0.101511</c:v>
                </c:pt>
                <c:pt idx="25276">
                  <c:v>0.100539</c:v>
                </c:pt>
                <c:pt idx="25277">
                  <c:v>9.9587400000000006E-2</c:v>
                </c:pt>
                <c:pt idx="25278">
                  <c:v>9.8657700000000001E-2</c:v>
                </c:pt>
                <c:pt idx="25279">
                  <c:v>9.7750500000000004E-2</c:v>
                </c:pt>
                <c:pt idx="25280">
                  <c:v>9.6867200000000001E-2</c:v>
                </c:pt>
                <c:pt idx="25281">
                  <c:v>9.6009700000000003E-2</c:v>
                </c:pt>
                <c:pt idx="25282">
                  <c:v>9.5180100000000004E-2</c:v>
                </c:pt>
                <c:pt idx="25283">
                  <c:v>9.4380699999999998E-2</c:v>
                </c:pt>
                <c:pt idx="25284">
                  <c:v>9.3614299999999998E-2</c:v>
                </c:pt>
                <c:pt idx="25285">
                  <c:v>9.2883099999999996E-2</c:v>
                </c:pt>
                <c:pt idx="25286">
                  <c:v>9.21873E-2</c:v>
                </c:pt>
                <c:pt idx="25287">
                  <c:v>9.1526499999999997E-2</c:v>
                </c:pt>
                <c:pt idx="25288">
                  <c:v>9.0900300000000003E-2</c:v>
                </c:pt>
                <c:pt idx="25289">
                  <c:v>9.0308200000000005E-2</c:v>
                </c:pt>
                <c:pt idx="25290">
                  <c:v>8.97506E-2</c:v>
                </c:pt>
                <c:pt idx="25291">
                  <c:v>8.9228500000000002E-2</c:v>
                </c:pt>
                <c:pt idx="25292">
                  <c:v>8.8743000000000002E-2</c:v>
                </c:pt>
                <c:pt idx="25293">
                  <c:v>8.8294700000000004E-2</c:v>
                </c:pt>
                <c:pt idx="25294">
                  <c:v>8.7883199999999995E-2</c:v>
                </c:pt>
                <c:pt idx="25295">
                  <c:v>8.7507600000000005E-2</c:v>
                </c:pt>
                <c:pt idx="25296">
                  <c:v>8.7167599999999998E-2</c:v>
                </c:pt>
                <c:pt idx="25297">
                  <c:v>8.6862999999999996E-2</c:v>
                </c:pt>
                <c:pt idx="25298">
                  <c:v>8.6594199999999996E-2</c:v>
                </c:pt>
                <c:pt idx="25299">
                  <c:v>8.6361900000000005E-2</c:v>
                </c:pt>
                <c:pt idx="25300">
                  <c:v>8.6166199999999998E-2</c:v>
                </c:pt>
                <c:pt idx="25301">
                  <c:v>8.6006399999999997E-2</c:v>
                </c:pt>
                <c:pt idx="25302">
                  <c:v>8.5881700000000005E-2</c:v>
                </c:pt>
                <c:pt idx="25303">
                  <c:v>8.5791300000000001E-2</c:v>
                </c:pt>
                <c:pt idx="25304">
                  <c:v>8.5734500000000005E-2</c:v>
                </c:pt>
                <c:pt idx="25305">
                  <c:v>8.5709499999999994E-2</c:v>
                </c:pt>
                <c:pt idx="25306">
                  <c:v>8.5714399999999996E-2</c:v>
                </c:pt>
                <c:pt idx="25307">
                  <c:v>8.5747500000000004E-2</c:v>
                </c:pt>
                <c:pt idx="25308">
                  <c:v>8.58072E-2</c:v>
                </c:pt>
                <c:pt idx="25309">
                  <c:v>8.5891599999999999E-2</c:v>
                </c:pt>
                <c:pt idx="25310">
                  <c:v>8.5999900000000004E-2</c:v>
                </c:pt>
                <c:pt idx="25311">
                  <c:v>8.6131799999999994E-2</c:v>
                </c:pt>
                <c:pt idx="25312">
                  <c:v>8.6285799999999996E-2</c:v>
                </c:pt>
                <c:pt idx="25313">
                  <c:v>8.6459599999999998E-2</c:v>
                </c:pt>
                <c:pt idx="25314">
                  <c:v>8.6652300000000002E-2</c:v>
                </c:pt>
                <c:pt idx="25315">
                  <c:v>8.68641E-2</c:v>
                </c:pt>
                <c:pt idx="25316">
                  <c:v>8.70948E-2</c:v>
                </c:pt>
                <c:pt idx="25317">
                  <c:v>8.7343500000000004E-2</c:v>
                </c:pt>
                <c:pt idx="25318">
                  <c:v>8.7609300000000001E-2</c:v>
                </c:pt>
                <c:pt idx="25319">
                  <c:v>8.7889900000000007E-2</c:v>
                </c:pt>
                <c:pt idx="25320">
                  <c:v>8.8180700000000001E-2</c:v>
                </c:pt>
                <c:pt idx="25321">
                  <c:v>8.8478500000000002E-2</c:v>
                </c:pt>
                <c:pt idx="25322">
                  <c:v>8.8782600000000003E-2</c:v>
                </c:pt>
                <c:pt idx="25323">
                  <c:v>8.9092599999999994E-2</c:v>
                </c:pt>
                <c:pt idx="25324">
                  <c:v>8.9407299999999995E-2</c:v>
                </c:pt>
                <c:pt idx="25325">
                  <c:v>8.9725299999999994E-2</c:v>
                </c:pt>
                <c:pt idx="25326">
                  <c:v>9.0045E-2</c:v>
                </c:pt>
                <c:pt idx="25327">
                  <c:v>9.0365699999999993E-2</c:v>
                </c:pt>
                <c:pt idx="25328">
                  <c:v>9.0686299999999997E-2</c:v>
                </c:pt>
                <c:pt idx="25329">
                  <c:v>9.1005600000000006E-2</c:v>
                </c:pt>
                <c:pt idx="25330">
                  <c:v>9.1322299999999995E-2</c:v>
                </c:pt>
                <c:pt idx="25331">
                  <c:v>9.1635099999999997E-2</c:v>
                </c:pt>
                <c:pt idx="25332">
                  <c:v>9.1942499999999996E-2</c:v>
                </c:pt>
                <c:pt idx="25333">
                  <c:v>9.2242299999999999E-2</c:v>
                </c:pt>
                <c:pt idx="25334">
                  <c:v>9.2532299999999998E-2</c:v>
                </c:pt>
                <c:pt idx="25335">
                  <c:v>9.2810799999999999E-2</c:v>
                </c:pt>
                <c:pt idx="25336">
                  <c:v>9.3076500000000006E-2</c:v>
                </c:pt>
                <c:pt idx="25337">
                  <c:v>9.3327900000000005E-2</c:v>
                </c:pt>
                <c:pt idx="25338">
                  <c:v>9.3563900000000005E-2</c:v>
                </c:pt>
                <c:pt idx="25339">
                  <c:v>9.37833E-2</c:v>
                </c:pt>
                <c:pt idx="25340">
                  <c:v>9.3985399999999997E-2</c:v>
                </c:pt>
                <c:pt idx="25341">
                  <c:v>9.41694E-2</c:v>
                </c:pt>
                <c:pt idx="25342">
                  <c:v>9.4334299999999996E-2</c:v>
                </c:pt>
                <c:pt idx="25343">
                  <c:v>9.4478500000000007E-2</c:v>
                </c:pt>
                <c:pt idx="25344">
                  <c:v>9.4599799999999998E-2</c:v>
                </c:pt>
                <c:pt idx="25345">
                  <c:v>9.4696500000000003E-2</c:v>
                </c:pt>
                <c:pt idx="25346">
                  <c:v>9.4767299999999999E-2</c:v>
                </c:pt>
                <c:pt idx="25347">
                  <c:v>9.4811699999999999E-2</c:v>
                </c:pt>
                <c:pt idx="25348">
                  <c:v>9.4828899999999994E-2</c:v>
                </c:pt>
                <c:pt idx="25349">
                  <c:v>9.4818899999999998E-2</c:v>
                </c:pt>
                <c:pt idx="25350">
                  <c:v>9.4781599999999994E-2</c:v>
                </c:pt>
                <c:pt idx="25351">
                  <c:v>9.4717499999999996E-2</c:v>
                </c:pt>
                <c:pt idx="25352">
                  <c:v>9.4626799999999997E-2</c:v>
                </c:pt>
                <c:pt idx="25353">
                  <c:v>9.4509700000000002E-2</c:v>
                </c:pt>
                <c:pt idx="25354">
                  <c:v>9.4366000000000005E-2</c:v>
                </c:pt>
                <c:pt idx="25355">
                  <c:v>9.4195600000000004E-2</c:v>
                </c:pt>
                <c:pt idx="25356">
                  <c:v>9.3997999999999998E-2</c:v>
                </c:pt>
                <c:pt idx="25357">
                  <c:v>9.3773800000000004E-2</c:v>
                </c:pt>
                <c:pt idx="25358">
                  <c:v>9.3523899999999993E-2</c:v>
                </c:pt>
                <c:pt idx="25359">
                  <c:v>9.3249200000000004E-2</c:v>
                </c:pt>
                <c:pt idx="25360">
                  <c:v>9.2949100000000007E-2</c:v>
                </c:pt>
                <c:pt idx="25361">
                  <c:v>9.2622300000000005E-2</c:v>
                </c:pt>
                <c:pt idx="25362">
                  <c:v>9.2267799999999997E-2</c:v>
                </c:pt>
                <c:pt idx="25363">
                  <c:v>9.1885499999999995E-2</c:v>
                </c:pt>
                <c:pt idx="25364">
                  <c:v>9.1476100000000005E-2</c:v>
                </c:pt>
                <c:pt idx="25365">
                  <c:v>9.1040200000000002E-2</c:v>
                </c:pt>
                <c:pt idx="25366">
                  <c:v>9.0578800000000001E-2</c:v>
                </c:pt>
                <c:pt idx="25367">
                  <c:v>9.0093699999999999E-2</c:v>
                </c:pt>
                <c:pt idx="25368">
                  <c:v>8.9586200000000005E-2</c:v>
                </c:pt>
                <c:pt idx="25369">
                  <c:v>8.9056399999999994E-2</c:v>
                </c:pt>
                <c:pt idx="25370">
                  <c:v>8.85045E-2</c:v>
                </c:pt>
                <c:pt idx="25371">
                  <c:v>8.7931599999999999E-2</c:v>
                </c:pt>
                <c:pt idx="25372">
                  <c:v>8.7339700000000006E-2</c:v>
                </c:pt>
                <c:pt idx="25373">
                  <c:v>8.6731000000000003E-2</c:v>
                </c:pt>
                <c:pt idx="25374">
                  <c:v>8.6107299999999998E-2</c:v>
                </c:pt>
                <c:pt idx="25375">
                  <c:v>8.5469600000000007E-2</c:v>
                </c:pt>
                <c:pt idx="25376">
                  <c:v>8.4818900000000003E-2</c:v>
                </c:pt>
                <c:pt idx="25377">
                  <c:v>8.4156599999999998E-2</c:v>
                </c:pt>
                <c:pt idx="25378">
                  <c:v>8.3483600000000005E-2</c:v>
                </c:pt>
                <c:pt idx="25379">
                  <c:v>8.27991E-2</c:v>
                </c:pt>
                <c:pt idx="25380">
                  <c:v>8.2103499999999996E-2</c:v>
                </c:pt>
                <c:pt idx="25381">
                  <c:v>8.1398300000000007E-2</c:v>
                </c:pt>
                <c:pt idx="25382">
                  <c:v>8.0685099999999996E-2</c:v>
                </c:pt>
                <c:pt idx="25383">
                  <c:v>7.9964999999999994E-2</c:v>
                </c:pt>
                <c:pt idx="25384">
                  <c:v>7.9238900000000001E-2</c:v>
                </c:pt>
                <c:pt idx="25385">
                  <c:v>7.8507099999999996E-2</c:v>
                </c:pt>
                <c:pt idx="25386">
                  <c:v>7.7771099999999996E-2</c:v>
                </c:pt>
                <c:pt idx="25387">
                  <c:v>7.7033500000000005E-2</c:v>
                </c:pt>
                <c:pt idx="25388">
                  <c:v>7.6297199999999996E-2</c:v>
                </c:pt>
                <c:pt idx="25389">
                  <c:v>7.5564599999999996E-2</c:v>
                </c:pt>
                <c:pt idx="25390">
                  <c:v>7.4837100000000004E-2</c:v>
                </c:pt>
                <c:pt idx="25391">
                  <c:v>7.4116600000000005E-2</c:v>
                </c:pt>
                <c:pt idx="25392">
                  <c:v>7.3404800000000006E-2</c:v>
                </c:pt>
                <c:pt idx="25393">
                  <c:v>7.2703299999999998E-2</c:v>
                </c:pt>
                <c:pt idx="25394">
                  <c:v>7.2013999999999995E-2</c:v>
                </c:pt>
                <c:pt idx="25395">
                  <c:v>7.1338399999999996E-2</c:v>
                </c:pt>
                <c:pt idx="25396">
                  <c:v>7.0677599999999993E-2</c:v>
                </c:pt>
                <c:pt idx="25397">
                  <c:v>7.00326E-2</c:v>
                </c:pt>
                <c:pt idx="25398">
                  <c:v>6.9404400000000005E-2</c:v>
                </c:pt>
                <c:pt idx="25399">
                  <c:v>6.8793699999999999E-2</c:v>
                </c:pt>
                <c:pt idx="25400">
                  <c:v>6.8201300000000006E-2</c:v>
                </c:pt>
                <c:pt idx="25401">
                  <c:v>6.7628900000000006E-2</c:v>
                </c:pt>
                <c:pt idx="25402">
                  <c:v>6.7078299999999993E-2</c:v>
                </c:pt>
                <c:pt idx="25403">
                  <c:v>6.6550499999999999E-2</c:v>
                </c:pt>
                <c:pt idx="25404">
                  <c:v>6.6046400000000005E-2</c:v>
                </c:pt>
                <c:pt idx="25405">
                  <c:v>6.5567600000000004E-2</c:v>
                </c:pt>
                <c:pt idx="25406">
                  <c:v>6.5115400000000004E-2</c:v>
                </c:pt>
                <c:pt idx="25407">
                  <c:v>6.4691200000000004E-2</c:v>
                </c:pt>
                <c:pt idx="25408">
                  <c:v>6.4295900000000003E-2</c:v>
                </c:pt>
                <c:pt idx="25409">
                  <c:v>6.3929700000000006E-2</c:v>
                </c:pt>
                <c:pt idx="25410">
                  <c:v>6.3592499999999996E-2</c:v>
                </c:pt>
                <c:pt idx="25411">
                  <c:v>6.3285800000000003E-2</c:v>
                </c:pt>
                <c:pt idx="25412">
                  <c:v>6.3011200000000003E-2</c:v>
                </c:pt>
                <c:pt idx="25413">
                  <c:v>6.27693E-2</c:v>
                </c:pt>
                <c:pt idx="25414">
                  <c:v>6.2559400000000001E-2</c:v>
                </c:pt>
                <c:pt idx="25415">
                  <c:v>6.2381199999999998E-2</c:v>
                </c:pt>
                <c:pt idx="25416">
                  <c:v>6.2235499999999999E-2</c:v>
                </c:pt>
                <c:pt idx="25417">
                  <c:v>6.2124400000000003E-2</c:v>
                </c:pt>
                <c:pt idx="25418">
                  <c:v>6.2050000000000001E-2</c:v>
                </c:pt>
                <c:pt idx="25419">
                  <c:v>6.2013400000000003E-2</c:v>
                </c:pt>
                <c:pt idx="25420">
                  <c:v>6.2014600000000003E-2</c:v>
                </c:pt>
                <c:pt idx="25421">
                  <c:v>6.2053200000000003E-2</c:v>
                </c:pt>
                <c:pt idx="25422">
                  <c:v>6.2128900000000001E-2</c:v>
                </c:pt>
                <c:pt idx="25423">
                  <c:v>6.2241299999999999E-2</c:v>
                </c:pt>
                <c:pt idx="25424">
                  <c:v>6.2389899999999998E-2</c:v>
                </c:pt>
                <c:pt idx="25425">
                  <c:v>6.2574500000000005E-2</c:v>
                </c:pt>
                <c:pt idx="25426">
                  <c:v>6.2795500000000004E-2</c:v>
                </c:pt>
                <c:pt idx="25427">
                  <c:v>6.3054299999999994E-2</c:v>
                </c:pt>
                <c:pt idx="25428">
                  <c:v>6.3352500000000006E-2</c:v>
                </c:pt>
                <c:pt idx="25429">
                  <c:v>6.3690300000000005E-2</c:v>
                </c:pt>
                <c:pt idx="25430">
                  <c:v>6.4067600000000002E-2</c:v>
                </c:pt>
                <c:pt idx="25431">
                  <c:v>6.4484200000000005E-2</c:v>
                </c:pt>
                <c:pt idx="25432">
                  <c:v>6.4940300000000006E-2</c:v>
                </c:pt>
                <c:pt idx="25433">
                  <c:v>6.5435199999999999E-2</c:v>
                </c:pt>
                <c:pt idx="25434">
                  <c:v>6.5967999999999999E-2</c:v>
                </c:pt>
                <c:pt idx="25435">
                  <c:v>6.6538200000000006E-2</c:v>
                </c:pt>
                <c:pt idx="25436">
                  <c:v>6.7145700000000003E-2</c:v>
                </c:pt>
                <c:pt idx="25437">
                  <c:v>6.77899E-2</c:v>
                </c:pt>
                <c:pt idx="25438">
                  <c:v>6.8469799999999997E-2</c:v>
                </c:pt>
                <c:pt idx="25439">
                  <c:v>6.9184899999999994E-2</c:v>
                </c:pt>
                <c:pt idx="25440">
                  <c:v>6.99346E-2</c:v>
                </c:pt>
                <c:pt idx="25441">
                  <c:v>7.07179E-2</c:v>
                </c:pt>
                <c:pt idx="25442">
                  <c:v>7.1534E-2</c:v>
                </c:pt>
                <c:pt idx="25443">
                  <c:v>7.2381799999999996E-2</c:v>
                </c:pt>
                <c:pt idx="25444">
                  <c:v>7.3260099999999995E-2</c:v>
                </c:pt>
                <c:pt idx="25445">
                  <c:v>7.4167399999999994E-2</c:v>
                </c:pt>
                <c:pt idx="25446">
                  <c:v>7.51029E-2</c:v>
                </c:pt>
                <c:pt idx="25447">
                  <c:v>7.6065900000000006E-2</c:v>
                </c:pt>
                <c:pt idx="25448">
                  <c:v>7.7055600000000002E-2</c:v>
                </c:pt>
                <c:pt idx="25449">
                  <c:v>7.8070700000000007E-2</c:v>
                </c:pt>
                <c:pt idx="25450">
                  <c:v>7.9110200000000006E-2</c:v>
                </c:pt>
                <c:pt idx="25451">
                  <c:v>8.0173099999999997E-2</c:v>
                </c:pt>
                <c:pt idx="25452">
                  <c:v>8.1258399999999995E-2</c:v>
                </c:pt>
                <c:pt idx="25453">
                  <c:v>8.2364400000000004E-2</c:v>
                </c:pt>
                <c:pt idx="25454">
                  <c:v>8.3489300000000002E-2</c:v>
                </c:pt>
                <c:pt idx="25455">
                  <c:v>8.4631899999999996E-2</c:v>
                </c:pt>
                <c:pt idx="25456">
                  <c:v>8.5791999999999993E-2</c:v>
                </c:pt>
                <c:pt idx="25457">
                  <c:v>8.6969400000000002E-2</c:v>
                </c:pt>
                <c:pt idx="25458">
                  <c:v>8.8163000000000005E-2</c:v>
                </c:pt>
                <c:pt idx="25459">
                  <c:v>8.9371599999999995E-2</c:v>
                </c:pt>
                <c:pt idx="25460">
                  <c:v>9.0593900000000005E-2</c:v>
                </c:pt>
                <c:pt idx="25461">
                  <c:v>9.1828300000000002E-2</c:v>
                </c:pt>
                <c:pt idx="25462">
                  <c:v>9.3072600000000005E-2</c:v>
                </c:pt>
                <c:pt idx="25463">
                  <c:v>9.43248E-2</c:v>
                </c:pt>
                <c:pt idx="25464">
                  <c:v>9.5582899999999998E-2</c:v>
                </c:pt>
                <c:pt idx="25465">
                  <c:v>9.6845200000000006E-2</c:v>
                </c:pt>
                <c:pt idx="25466">
                  <c:v>9.81099E-2</c:v>
                </c:pt>
                <c:pt idx="25467">
                  <c:v>9.9374900000000002E-2</c:v>
                </c:pt>
                <c:pt idx="25468">
                  <c:v>0.10063800000000001</c:v>
                </c:pt>
                <c:pt idx="25469">
                  <c:v>0.101898</c:v>
                </c:pt>
                <c:pt idx="25470">
                  <c:v>0.103154</c:v>
                </c:pt>
                <c:pt idx="25471">
                  <c:v>0.104405</c:v>
                </c:pt>
                <c:pt idx="25472">
                  <c:v>0.105652</c:v>
                </c:pt>
                <c:pt idx="25473">
                  <c:v>0.106891</c:v>
                </c:pt>
                <c:pt idx="25474">
                  <c:v>0.108122</c:v>
                </c:pt>
                <c:pt idx="25475">
                  <c:v>0.109343</c:v>
                </c:pt>
                <c:pt idx="25476">
                  <c:v>0.110552</c:v>
                </c:pt>
                <c:pt idx="25477">
                  <c:v>0.111747</c:v>
                </c:pt>
                <c:pt idx="25478">
                  <c:v>0.112927</c:v>
                </c:pt>
                <c:pt idx="25479">
                  <c:v>0.114091</c:v>
                </c:pt>
                <c:pt idx="25480">
                  <c:v>0.11523799999999999</c:v>
                </c:pt>
                <c:pt idx="25481">
                  <c:v>0.116366</c:v>
                </c:pt>
                <c:pt idx="25482">
                  <c:v>0.11747299999999999</c:v>
                </c:pt>
                <c:pt idx="25483">
                  <c:v>0.118558</c:v>
                </c:pt>
                <c:pt idx="25484">
                  <c:v>0.11962</c:v>
                </c:pt>
                <c:pt idx="25485">
                  <c:v>0.120657</c:v>
                </c:pt>
                <c:pt idx="25486">
                  <c:v>0.121668</c:v>
                </c:pt>
                <c:pt idx="25487">
                  <c:v>0.122652</c:v>
                </c:pt>
                <c:pt idx="25488">
                  <c:v>0.12360599999999999</c:v>
                </c:pt>
                <c:pt idx="25489">
                  <c:v>0.12453</c:v>
                </c:pt>
                <c:pt idx="25490">
                  <c:v>0.12542300000000001</c:v>
                </c:pt>
                <c:pt idx="25491">
                  <c:v>0.12628400000000001</c:v>
                </c:pt>
                <c:pt idx="25492">
                  <c:v>0.127113</c:v>
                </c:pt>
                <c:pt idx="25493">
                  <c:v>0.12790699999999999</c:v>
                </c:pt>
                <c:pt idx="25494">
                  <c:v>0.128668</c:v>
                </c:pt>
                <c:pt idx="25495">
                  <c:v>0.12939300000000001</c:v>
                </c:pt>
                <c:pt idx="25496">
                  <c:v>0.130081</c:v>
                </c:pt>
                <c:pt idx="25497">
                  <c:v>0.13073100000000001</c:v>
                </c:pt>
                <c:pt idx="25498">
                  <c:v>0.13134399999999999</c:v>
                </c:pt>
                <c:pt idx="25499">
                  <c:v>0.13191900000000001</c:v>
                </c:pt>
                <c:pt idx="25500">
                  <c:v>0.13245499999999999</c:v>
                </c:pt>
                <c:pt idx="25501">
                  <c:v>0.13295000000000001</c:v>
                </c:pt>
                <c:pt idx="25502">
                  <c:v>0.13340399999999999</c:v>
                </c:pt>
                <c:pt idx="25503">
                  <c:v>0.13381699999999999</c:v>
                </c:pt>
                <c:pt idx="25504">
                  <c:v>0.134189</c:v>
                </c:pt>
                <c:pt idx="25505">
                  <c:v>0.134521</c:v>
                </c:pt>
                <c:pt idx="25506">
                  <c:v>0.13481299999999999</c:v>
                </c:pt>
                <c:pt idx="25507">
                  <c:v>0.13506599999999999</c:v>
                </c:pt>
                <c:pt idx="25508">
                  <c:v>0.13527800000000001</c:v>
                </c:pt>
                <c:pt idx="25509">
                  <c:v>0.13545099999999999</c:v>
                </c:pt>
                <c:pt idx="25510">
                  <c:v>0.13558300000000001</c:v>
                </c:pt>
                <c:pt idx="25511">
                  <c:v>0.13567599999999999</c:v>
                </c:pt>
                <c:pt idx="25512">
                  <c:v>0.13572999999999999</c:v>
                </c:pt>
                <c:pt idx="25513">
                  <c:v>0.135745</c:v>
                </c:pt>
                <c:pt idx="25514">
                  <c:v>0.13572100000000001</c:v>
                </c:pt>
                <c:pt idx="25515">
                  <c:v>0.135659</c:v>
                </c:pt>
                <c:pt idx="25516">
                  <c:v>0.13556000000000001</c:v>
                </c:pt>
                <c:pt idx="25517">
                  <c:v>0.13542399999999999</c:v>
                </c:pt>
                <c:pt idx="25518">
                  <c:v>0.13525200000000001</c:v>
                </c:pt>
                <c:pt idx="25519">
                  <c:v>0.135047</c:v>
                </c:pt>
                <c:pt idx="25520">
                  <c:v>0.13481000000000001</c:v>
                </c:pt>
                <c:pt idx="25521">
                  <c:v>0.13454099999999999</c:v>
                </c:pt>
                <c:pt idx="25522">
                  <c:v>0.134241</c:v>
                </c:pt>
                <c:pt idx="25523">
                  <c:v>0.133909</c:v>
                </c:pt>
                <c:pt idx="25524">
                  <c:v>0.133545</c:v>
                </c:pt>
                <c:pt idx="25525">
                  <c:v>0.13314999999999999</c:v>
                </c:pt>
                <c:pt idx="25526">
                  <c:v>0.13272400000000001</c:v>
                </c:pt>
                <c:pt idx="25527">
                  <c:v>0.132269</c:v>
                </c:pt>
                <c:pt idx="25528">
                  <c:v>0.13178599999999999</c:v>
                </c:pt>
                <c:pt idx="25529">
                  <c:v>0.131277</c:v>
                </c:pt>
                <c:pt idx="25530">
                  <c:v>0.130743</c:v>
                </c:pt>
                <c:pt idx="25531">
                  <c:v>0.13018299999999999</c:v>
                </c:pt>
                <c:pt idx="25532">
                  <c:v>0.12959899999999999</c:v>
                </c:pt>
                <c:pt idx="25533">
                  <c:v>0.12899099999999999</c:v>
                </c:pt>
                <c:pt idx="25534">
                  <c:v>0.128363</c:v>
                </c:pt>
                <c:pt idx="25535">
                  <c:v>0.127715</c:v>
                </c:pt>
                <c:pt idx="25536">
                  <c:v>0.127049</c:v>
                </c:pt>
                <c:pt idx="25537">
                  <c:v>0.12636900000000001</c:v>
                </c:pt>
                <c:pt idx="25538">
                  <c:v>0.12567500000000001</c:v>
                </c:pt>
                <c:pt idx="25539">
                  <c:v>0.124968</c:v>
                </c:pt>
                <c:pt idx="25540">
                  <c:v>0.12425</c:v>
                </c:pt>
                <c:pt idx="25541">
                  <c:v>0.12352100000000001</c:v>
                </c:pt>
                <c:pt idx="25542">
                  <c:v>0.12278500000000001</c:v>
                </c:pt>
                <c:pt idx="25543">
                  <c:v>0.122042</c:v>
                </c:pt>
                <c:pt idx="25544">
                  <c:v>0.121295</c:v>
                </c:pt>
                <c:pt idx="25545">
                  <c:v>0.120549</c:v>
                </c:pt>
                <c:pt idx="25546">
                  <c:v>0.11980300000000001</c:v>
                </c:pt>
                <c:pt idx="25547">
                  <c:v>0.119059</c:v>
                </c:pt>
                <c:pt idx="25548">
                  <c:v>0.118316</c:v>
                </c:pt>
                <c:pt idx="25549">
                  <c:v>0.117574</c:v>
                </c:pt>
                <c:pt idx="25550">
                  <c:v>0.116836</c:v>
                </c:pt>
                <c:pt idx="25551">
                  <c:v>0.11609999999999999</c:v>
                </c:pt>
                <c:pt idx="25552">
                  <c:v>0.115367</c:v>
                </c:pt>
                <c:pt idx="25553">
                  <c:v>0.114639</c:v>
                </c:pt>
                <c:pt idx="25554">
                  <c:v>0.113915</c:v>
                </c:pt>
                <c:pt idx="25555">
                  <c:v>0.113196</c:v>
                </c:pt>
                <c:pt idx="25556">
                  <c:v>0.112483</c:v>
                </c:pt>
                <c:pt idx="25557">
                  <c:v>0.111776</c:v>
                </c:pt>
                <c:pt idx="25558">
                  <c:v>0.111077</c:v>
                </c:pt>
                <c:pt idx="25559">
                  <c:v>0.110384</c:v>
                </c:pt>
                <c:pt idx="25560">
                  <c:v>0.109698</c:v>
                </c:pt>
                <c:pt idx="25561">
                  <c:v>0.10902000000000001</c:v>
                </c:pt>
                <c:pt idx="25562">
                  <c:v>0.10835</c:v>
                </c:pt>
                <c:pt idx="25563">
                  <c:v>0.10768900000000001</c:v>
                </c:pt>
                <c:pt idx="25564">
                  <c:v>0.10703699999999999</c:v>
                </c:pt>
                <c:pt idx="25565">
                  <c:v>0.106394</c:v>
                </c:pt>
                <c:pt idx="25566">
                  <c:v>0.10576099999999999</c:v>
                </c:pt>
                <c:pt idx="25567">
                  <c:v>0.105139</c:v>
                </c:pt>
                <c:pt idx="25568">
                  <c:v>0.10452500000000001</c:v>
                </c:pt>
                <c:pt idx="25569">
                  <c:v>0.103921</c:v>
                </c:pt>
                <c:pt idx="25570">
                  <c:v>0.103326</c:v>
                </c:pt>
                <c:pt idx="25571">
                  <c:v>0.10274</c:v>
                </c:pt>
                <c:pt idx="25572">
                  <c:v>0.102161</c:v>
                </c:pt>
                <c:pt idx="25573">
                  <c:v>0.10159</c:v>
                </c:pt>
                <c:pt idx="25574">
                  <c:v>0.101025</c:v>
                </c:pt>
                <c:pt idx="25575">
                  <c:v>0.100467</c:v>
                </c:pt>
                <c:pt idx="25576">
                  <c:v>9.9914100000000006E-2</c:v>
                </c:pt>
                <c:pt idx="25577">
                  <c:v>9.9365999999999996E-2</c:v>
                </c:pt>
                <c:pt idx="25578">
                  <c:v>9.8822400000000005E-2</c:v>
                </c:pt>
                <c:pt idx="25579">
                  <c:v>9.8282099999999997E-2</c:v>
                </c:pt>
                <c:pt idx="25580">
                  <c:v>9.7743899999999995E-2</c:v>
                </c:pt>
                <c:pt idx="25581">
                  <c:v>9.7206600000000004E-2</c:v>
                </c:pt>
                <c:pt idx="25582">
                  <c:v>9.6669699999999997E-2</c:v>
                </c:pt>
                <c:pt idx="25583">
                  <c:v>9.6132300000000004E-2</c:v>
                </c:pt>
                <c:pt idx="25584">
                  <c:v>9.5593399999999995E-2</c:v>
                </c:pt>
                <c:pt idx="25585">
                  <c:v>9.5051800000000006E-2</c:v>
                </c:pt>
                <c:pt idx="25586">
                  <c:v>9.4506900000000005E-2</c:v>
                </c:pt>
                <c:pt idx="25587">
                  <c:v>9.3958E-2</c:v>
                </c:pt>
                <c:pt idx="25588">
                  <c:v>9.3404200000000007E-2</c:v>
                </c:pt>
                <c:pt idx="25589">
                  <c:v>9.2844200000000002E-2</c:v>
                </c:pt>
                <c:pt idx="25590">
                  <c:v>9.22766E-2</c:v>
                </c:pt>
                <c:pt idx="25591">
                  <c:v>9.1699900000000001E-2</c:v>
                </c:pt>
                <c:pt idx="25592">
                  <c:v>9.1113700000000006E-2</c:v>
                </c:pt>
                <c:pt idx="25593">
                  <c:v>9.0517600000000004E-2</c:v>
                </c:pt>
                <c:pt idx="25594">
                  <c:v>8.9911000000000005E-2</c:v>
                </c:pt>
                <c:pt idx="25595">
                  <c:v>8.9292999999999997E-2</c:v>
                </c:pt>
                <c:pt idx="25596">
                  <c:v>8.8662699999999997E-2</c:v>
                </c:pt>
                <c:pt idx="25597">
                  <c:v>8.8019500000000001E-2</c:v>
                </c:pt>
                <c:pt idx="25598">
                  <c:v>8.7362499999999996E-2</c:v>
                </c:pt>
                <c:pt idx="25599">
                  <c:v>8.6691099999999993E-2</c:v>
                </c:pt>
                <c:pt idx="25600">
                  <c:v>8.6004300000000006E-2</c:v>
                </c:pt>
                <c:pt idx="25601">
                  <c:v>8.5301799999999997E-2</c:v>
                </c:pt>
                <c:pt idx="25602">
                  <c:v>8.4583000000000005E-2</c:v>
                </c:pt>
                <c:pt idx="25603">
                  <c:v>8.3847000000000005E-2</c:v>
                </c:pt>
                <c:pt idx="25604">
                  <c:v>8.3093E-2</c:v>
                </c:pt>
                <c:pt idx="25605">
                  <c:v>8.23208E-2</c:v>
                </c:pt>
                <c:pt idx="25606">
                  <c:v>8.1530699999999998E-2</c:v>
                </c:pt>
                <c:pt idx="25607">
                  <c:v>8.0722600000000005E-2</c:v>
                </c:pt>
                <c:pt idx="25608">
                  <c:v>7.9896599999999998E-2</c:v>
                </c:pt>
                <c:pt idx="25609">
                  <c:v>7.9052600000000001E-2</c:v>
                </c:pt>
                <c:pt idx="25610">
                  <c:v>7.8190399999999993E-2</c:v>
                </c:pt>
                <c:pt idx="25611">
                  <c:v>7.7309799999999998E-2</c:v>
                </c:pt>
                <c:pt idx="25612">
                  <c:v>7.6410800000000001E-2</c:v>
                </c:pt>
                <c:pt idx="25613">
                  <c:v>7.5493699999999997E-2</c:v>
                </c:pt>
                <c:pt idx="25614">
                  <c:v>7.4559100000000003E-2</c:v>
                </c:pt>
                <c:pt idx="25615">
                  <c:v>7.3607800000000001E-2</c:v>
                </c:pt>
                <c:pt idx="25616">
                  <c:v>7.2640499999999997E-2</c:v>
                </c:pt>
                <c:pt idx="25617">
                  <c:v>7.1657600000000002E-2</c:v>
                </c:pt>
                <c:pt idx="25618">
                  <c:v>7.0658600000000002E-2</c:v>
                </c:pt>
                <c:pt idx="25619">
                  <c:v>6.9643099999999999E-2</c:v>
                </c:pt>
                <c:pt idx="25620">
                  <c:v>6.8611800000000001E-2</c:v>
                </c:pt>
                <c:pt idx="25621">
                  <c:v>6.7565700000000006E-2</c:v>
                </c:pt>
                <c:pt idx="25622">
                  <c:v>6.6506200000000001E-2</c:v>
                </c:pt>
                <c:pt idx="25623">
                  <c:v>6.5434199999999998E-2</c:v>
                </c:pt>
                <c:pt idx="25624">
                  <c:v>6.4350599999999994E-2</c:v>
                </c:pt>
                <c:pt idx="25625">
                  <c:v>6.3256800000000002E-2</c:v>
                </c:pt>
                <c:pt idx="25626">
                  <c:v>6.21542E-2</c:v>
                </c:pt>
                <c:pt idx="25627">
                  <c:v>6.1043600000000003E-2</c:v>
                </c:pt>
                <c:pt idx="25628">
                  <c:v>5.99255E-2</c:v>
                </c:pt>
                <c:pt idx="25629">
                  <c:v>5.8800699999999997E-2</c:v>
                </c:pt>
                <c:pt idx="25630">
                  <c:v>5.7671199999999999E-2</c:v>
                </c:pt>
                <c:pt idx="25631">
                  <c:v>5.6540100000000003E-2</c:v>
                </c:pt>
                <c:pt idx="25632">
                  <c:v>5.5410500000000001E-2</c:v>
                </c:pt>
                <c:pt idx="25633">
                  <c:v>5.4284300000000001E-2</c:v>
                </c:pt>
                <c:pt idx="25634">
                  <c:v>5.3161300000000002E-2</c:v>
                </c:pt>
                <c:pt idx="25635">
                  <c:v>5.2041700000000003E-2</c:v>
                </c:pt>
                <c:pt idx="25636">
                  <c:v>5.0926800000000001E-2</c:v>
                </c:pt>
                <c:pt idx="25637">
                  <c:v>4.9817899999999998E-2</c:v>
                </c:pt>
                <c:pt idx="25638">
                  <c:v>4.8715899999999999E-2</c:v>
                </c:pt>
                <c:pt idx="25639">
                  <c:v>4.7621700000000003E-2</c:v>
                </c:pt>
                <c:pt idx="25640">
                  <c:v>4.6537000000000002E-2</c:v>
                </c:pt>
                <c:pt idx="25641">
                  <c:v>4.5463900000000002E-2</c:v>
                </c:pt>
                <c:pt idx="25642">
                  <c:v>4.4404300000000001E-2</c:v>
                </c:pt>
                <c:pt idx="25643">
                  <c:v>4.3359399999999999E-2</c:v>
                </c:pt>
                <c:pt idx="25644">
                  <c:v>4.2329899999999997E-2</c:v>
                </c:pt>
                <c:pt idx="25645">
                  <c:v>4.1315999999999999E-2</c:v>
                </c:pt>
                <c:pt idx="25646">
                  <c:v>4.0318600000000003E-2</c:v>
                </c:pt>
                <c:pt idx="25647">
                  <c:v>3.9339499999999999E-2</c:v>
                </c:pt>
                <c:pt idx="25648">
                  <c:v>3.8380299999999999E-2</c:v>
                </c:pt>
                <c:pt idx="25649">
                  <c:v>3.7442700000000002E-2</c:v>
                </c:pt>
                <c:pt idx="25650">
                  <c:v>3.65283E-2</c:v>
                </c:pt>
                <c:pt idx="25651">
                  <c:v>3.5638099999999999E-2</c:v>
                </c:pt>
                <c:pt idx="25652">
                  <c:v>3.4773100000000001E-2</c:v>
                </c:pt>
                <c:pt idx="25653">
                  <c:v>3.3935399999999998E-2</c:v>
                </c:pt>
                <c:pt idx="25654">
                  <c:v>3.3126599999999999E-2</c:v>
                </c:pt>
                <c:pt idx="25655">
                  <c:v>3.2348099999999998E-2</c:v>
                </c:pt>
                <c:pt idx="25656">
                  <c:v>3.1601999999999998E-2</c:v>
                </c:pt>
                <c:pt idx="25657">
                  <c:v>3.08902E-2</c:v>
                </c:pt>
                <c:pt idx="25658">
                  <c:v>3.0213199999999999E-2</c:v>
                </c:pt>
                <c:pt idx="25659">
                  <c:v>2.9569000000000002E-2</c:v>
                </c:pt>
                <c:pt idx="25660">
                  <c:v>2.89559E-2</c:v>
                </c:pt>
                <c:pt idx="25661">
                  <c:v>2.8376599999999998E-2</c:v>
                </c:pt>
                <c:pt idx="25662">
                  <c:v>2.7837199999999999E-2</c:v>
                </c:pt>
                <c:pt idx="25663">
                  <c:v>2.7341600000000001E-2</c:v>
                </c:pt>
                <c:pt idx="25664">
                  <c:v>2.6890799999999999E-2</c:v>
                </c:pt>
                <c:pt idx="25665">
                  <c:v>2.6485000000000002E-2</c:v>
                </c:pt>
                <c:pt idx="25666">
                  <c:v>2.6124999999999999E-2</c:v>
                </c:pt>
                <c:pt idx="25667">
                  <c:v>2.5811799999999999E-2</c:v>
                </c:pt>
                <c:pt idx="25668">
                  <c:v>2.5545700000000001E-2</c:v>
                </c:pt>
                <c:pt idx="25669">
                  <c:v>2.5326700000000001E-2</c:v>
                </c:pt>
                <c:pt idx="25670">
                  <c:v>2.5155299999999998E-2</c:v>
                </c:pt>
                <c:pt idx="25671">
                  <c:v>2.5031399999999999E-2</c:v>
                </c:pt>
                <c:pt idx="25672">
                  <c:v>2.4954199999999999E-2</c:v>
                </c:pt>
                <c:pt idx="25673">
                  <c:v>2.4922400000000001E-2</c:v>
                </c:pt>
                <c:pt idx="25674">
                  <c:v>2.4934899999999999E-2</c:v>
                </c:pt>
                <c:pt idx="25675">
                  <c:v>2.4990999999999999E-2</c:v>
                </c:pt>
                <c:pt idx="25676">
                  <c:v>2.5090399999999999E-2</c:v>
                </c:pt>
                <c:pt idx="25677">
                  <c:v>2.5232899999999999E-2</c:v>
                </c:pt>
                <c:pt idx="25678">
                  <c:v>2.5417599999999999E-2</c:v>
                </c:pt>
                <c:pt idx="25679">
                  <c:v>2.5644E-2</c:v>
                </c:pt>
                <c:pt idx="25680">
                  <c:v>2.59128E-2</c:v>
                </c:pt>
                <c:pt idx="25681">
                  <c:v>2.62264E-2</c:v>
                </c:pt>
                <c:pt idx="25682">
                  <c:v>2.6586700000000001E-2</c:v>
                </c:pt>
                <c:pt idx="25683">
                  <c:v>2.69929E-2</c:v>
                </c:pt>
                <c:pt idx="25684">
                  <c:v>2.7440900000000001E-2</c:v>
                </c:pt>
                <c:pt idx="25685">
                  <c:v>2.79265E-2</c:v>
                </c:pt>
                <c:pt idx="25686">
                  <c:v>2.84476E-2</c:v>
                </c:pt>
                <c:pt idx="25687">
                  <c:v>2.9003500000000002E-2</c:v>
                </c:pt>
                <c:pt idx="25688">
                  <c:v>2.9594599999999999E-2</c:v>
                </c:pt>
                <c:pt idx="25689">
                  <c:v>3.02218E-2</c:v>
                </c:pt>
                <c:pt idx="25690">
                  <c:v>3.0887999999999999E-2</c:v>
                </c:pt>
                <c:pt idx="25691">
                  <c:v>3.15958E-2</c:v>
                </c:pt>
                <c:pt idx="25692">
                  <c:v>3.23448E-2</c:v>
                </c:pt>
                <c:pt idx="25693">
                  <c:v>3.3130899999999998E-2</c:v>
                </c:pt>
                <c:pt idx="25694">
                  <c:v>3.39502E-2</c:v>
                </c:pt>
                <c:pt idx="25695">
                  <c:v>3.4802399999999997E-2</c:v>
                </c:pt>
                <c:pt idx="25696">
                  <c:v>3.5688499999999998E-2</c:v>
                </c:pt>
                <c:pt idx="25697">
                  <c:v>3.6606600000000003E-2</c:v>
                </c:pt>
                <c:pt idx="25698">
                  <c:v>3.7553099999999999E-2</c:v>
                </c:pt>
                <c:pt idx="25699">
                  <c:v>3.85251E-2</c:v>
                </c:pt>
                <c:pt idx="25700">
                  <c:v>3.9522500000000002E-2</c:v>
                </c:pt>
                <c:pt idx="25701">
                  <c:v>4.0546199999999998E-2</c:v>
                </c:pt>
                <c:pt idx="25702">
                  <c:v>4.1596500000000002E-2</c:v>
                </c:pt>
                <c:pt idx="25703">
                  <c:v>4.2672799999999997E-2</c:v>
                </c:pt>
                <c:pt idx="25704">
                  <c:v>4.3774199999999999E-2</c:v>
                </c:pt>
                <c:pt idx="25705">
                  <c:v>4.48999E-2</c:v>
                </c:pt>
                <c:pt idx="25706">
                  <c:v>4.6049300000000001E-2</c:v>
                </c:pt>
                <c:pt idx="25707">
                  <c:v>4.7220900000000003E-2</c:v>
                </c:pt>
                <c:pt idx="25708">
                  <c:v>4.8410399999999999E-2</c:v>
                </c:pt>
                <c:pt idx="25709">
                  <c:v>4.96131E-2</c:v>
                </c:pt>
                <c:pt idx="25710">
                  <c:v>5.0826200000000002E-2</c:v>
                </c:pt>
                <c:pt idx="25711">
                  <c:v>5.2048999999999998E-2</c:v>
                </c:pt>
                <c:pt idx="25712">
                  <c:v>5.3281000000000002E-2</c:v>
                </c:pt>
                <c:pt idx="25713">
                  <c:v>5.4520699999999998E-2</c:v>
                </c:pt>
                <c:pt idx="25714">
                  <c:v>5.5764899999999999E-2</c:v>
                </c:pt>
                <c:pt idx="25715">
                  <c:v>5.7009700000000003E-2</c:v>
                </c:pt>
                <c:pt idx="25716">
                  <c:v>5.8252499999999999E-2</c:v>
                </c:pt>
                <c:pt idx="25717">
                  <c:v>5.9492700000000003E-2</c:v>
                </c:pt>
                <c:pt idx="25718">
                  <c:v>6.0727200000000002E-2</c:v>
                </c:pt>
                <c:pt idx="25719">
                  <c:v>6.1950199999999997E-2</c:v>
                </c:pt>
                <c:pt idx="25720">
                  <c:v>6.3157199999999997E-2</c:v>
                </c:pt>
                <c:pt idx="25721">
                  <c:v>6.4343999999999998E-2</c:v>
                </c:pt>
                <c:pt idx="25722">
                  <c:v>6.5504800000000002E-2</c:v>
                </c:pt>
                <c:pt idx="25723">
                  <c:v>6.6636299999999996E-2</c:v>
                </c:pt>
                <c:pt idx="25724">
                  <c:v>6.7739800000000003E-2</c:v>
                </c:pt>
                <c:pt idx="25725">
                  <c:v>6.8817500000000004E-2</c:v>
                </c:pt>
                <c:pt idx="25726">
                  <c:v>6.9867499999999999E-2</c:v>
                </c:pt>
                <c:pt idx="25727">
                  <c:v>7.0885599999999993E-2</c:v>
                </c:pt>
                <c:pt idx="25728">
                  <c:v>7.1870500000000004E-2</c:v>
                </c:pt>
                <c:pt idx="25729">
                  <c:v>7.2823600000000002E-2</c:v>
                </c:pt>
                <c:pt idx="25730">
                  <c:v>7.3745900000000003E-2</c:v>
                </c:pt>
                <c:pt idx="25731">
                  <c:v>7.4635400000000005E-2</c:v>
                </c:pt>
                <c:pt idx="25732">
                  <c:v>7.5489000000000001E-2</c:v>
                </c:pt>
                <c:pt idx="25733">
                  <c:v>7.6303800000000005E-2</c:v>
                </c:pt>
                <c:pt idx="25734">
                  <c:v>7.7078099999999997E-2</c:v>
                </c:pt>
                <c:pt idx="25735">
                  <c:v>7.7810400000000002E-2</c:v>
                </c:pt>
                <c:pt idx="25736">
                  <c:v>7.8498499999999999E-2</c:v>
                </c:pt>
                <c:pt idx="25737">
                  <c:v>7.9140000000000002E-2</c:v>
                </c:pt>
                <c:pt idx="25738">
                  <c:v>7.9734399999999997E-2</c:v>
                </c:pt>
                <c:pt idx="25739">
                  <c:v>8.0282400000000004E-2</c:v>
                </c:pt>
                <c:pt idx="25740">
                  <c:v>8.0783499999999994E-2</c:v>
                </c:pt>
                <c:pt idx="25741">
                  <c:v>8.1234799999999996E-2</c:v>
                </c:pt>
                <c:pt idx="25742">
                  <c:v>8.1634799999999993E-2</c:v>
                </c:pt>
                <c:pt idx="25743">
                  <c:v>8.1986199999999995E-2</c:v>
                </c:pt>
                <c:pt idx="25744">
                  <c:v>8.22909E-2</c:v>
                </c:pt>
                <c:pt idx="25745">
                  <c:v>8.25462E-2</c:v>
                </c:pt>
                <c:pt idx="25746">
                  <c:v>8.2746E-2</c:v>
                </c:pt>
                <c:pt idx="25747">
                  <c:v>8.28845E-2</c:v>
                </c:pt>
                <c:pt idx="25748">
                  <c:v>8.2960099999999995E-2</c:v>
                </c:pt>
                <c:pt idx="25749">
                  <c:v>8.2975400000000005E-2</c:v>
                </c:pt>
                <c:pt idx="25750">
                  <c:v>8.2931500000000005E-2</c:v>
                </c:pt>
                <c:pt idx="25751">
                  <c:v>8.2825599999999999E-2</c:v>
                </c:pt>
                <c:pt idx="25752">
                  <c:v>8.2654699999999998E-2</c:v>
                </c:pt>
                <c:pt idx="25753">
                  <c:v>8.2419999999999993E-2</c:v>
                </c:pt>
                <c:pt idx="25754">
                  <c:v>8.2124699999999995E-2</c:v>
                </c:pt>
                <c:pt idx="25755">
                  <c:v>8.1770099999999998E-2</c:v>
                </c:pt>
                <c:pt idx="25756">
                  <c:v>8.1355399999999994E-2</c:v>
                </c:pt>
                <c:pt idx="25757">
                  <c:v>8.0881999999999996E-2</c:v>
                </c:pt>
                <c:pt idx="25758">
                  <c:v>8.03532E-2</c:v>
                </c:pt>
                <c:pt idx="25759">
                  <c:v>7.9767000000000005E-2</c:v>
                </c:pt>
                <c:pt idx="25760">
                  <c:v>7.9115699999999997E-2</c:v>
                </c:pt>
                <c:pt idx="25761">
                  <c:v>7.8395099999999995E-2</c:v>
                </c:pt>
                <c:pt idx="25762">
                  <c:v>7.76091E-2</c:v>
                </c:pt>
                <c:pt idx="25763">
                  <c:v>7.6762999999999998E-2</c:v>
                </c:pt>
                <c:pt idx="25764">
                  <c:v>7.5858499999999995E-2</c:v>
                </c:pt>
                <c:pt idx="25765">
                  <c:v>7.4895199999999995E-2</c:v>
                </c:pt>
                <c:pt idx="25766">
                  <c:v>7.3871400000000004E-2</c:v>
                </c:pt>
                <c:pt idx="25767">
                  <c:v>7.2785199999999994E-2</c:v>
                </c:pt>
                <c:pt idx="25768">
                  <c:v>7.16368E-2</c:v>
                </c:pt>
                <c:pt idx="25769">
                  <c:v>7.0429599999999995E-2</c:v>
                </c:pt>
                <c:pt idx="25770">
                  <c:v>6.9166000000000005E-2</c:v>
                </c:pt>
                <c:pt idx="25771">
                  <c:v>6.7843899999999999E-2</c:v>
                </c:pt>
                <c:pt idx="25772">
                  <c:v>6.6459799999999999E-2</c:v>
                </c:pt>
                <c:pt idx="25773">
                  <c:v>6.5014500000000003E-2</c:v>
                </c:pt>
                <c:pt idx="25774">
                  <c:v>6.3510999999999998E-2</c:v>
                </c:pt>
                <c:pt idx="25775">
                  <c:v>6.1950900000000003E-2</c:v>
                </c:pt>
                <c:pt idx="25776">
                  <c:v>6.0333499999999998E-2</c:v>
                </c:pt>
                <c:pt idx="25777">
                  <c:v>5.8659099999999999E-2</c:v>
                </c:pt>
                <c:pt idx="25778">
                  <c:v>5.6930500000000002E-2</c:v>
                </c:pt>
                <c:pt idx="25779">
                  <c:v>5.5150900000000003E-2</c:v>
                </c:pt>
                <c:pt idx="25780">
                  <c:v>5.3321E-2</c:v>
                </c:pt>
                <c:pt idx="25781">
                  <c:v>5.1438600000000001E-2</c:v>
                </c:pt>
                <c:pt idx="25782">
                  <c:v>4.9503699999999998E-2</c:v>
                </c:pt>
                <c:pt idx="25783">
                  <c:v>4.7519899999999997E-2</c:v>
                </c:pt>
                <c:pt idx="25784">
                  <c:v>4.54911E-2</c:v>
                </c:pt>
                <c:pt idx="25785">
                  <c:v>4.3418900000000003E-2</c:v>
                </c:pt>
                <c:pt idx="25786">
                  <c:v>4.1305099999999997E-2</c:v>
                </c:pt>
                <c:pt idx="25787">
                  <c:v>3.9153100000000003E-2</c:v>
                </c:pt>
                <c:pt idx="25788">
                  <c:v>3.6964700000000003E-2</c:v>
                </c:pt>
                <c:pt idx="25789">
                  <c:v>3.47376E-2</c:v>
                </c:pt>
                <c:pt idx="25790">
                  <c:v>3.2467299999999998E-2</c:v>
                </c:pt>
                <c:pt idx="25791">
                  <c:v>3.01528E-2</c:v>
                </c:pt>
                <c:pt idx="25792">
                  <c:v>2.7798900000000001E-2</c:v>
                </c:pt>
                <c:pt idx="25793">
                  <c:v>2.5412799999999999E-2</c:v>
                </c:pt>
                <c:pt idx="25794">
                  <c:v>2.29993E-2</c:v>
                </c:pt>
                <c:pt idx="25795">
                  <c:v>2.05598E-2</c:v>
                </c:pt>
                <c:pt idx="25796">
                  <c:v>1.80927E-2</c:v>
                </c:pt>
                <c:pt idx="25797">
                  <c:v>1.55985E-2</c:v>
                </c:pt>
                <c:pt idx="25798">
                  <c:v>1.3084500000000001E-2</c:v>
                </c:pt>
                <c:pt idx="25799">
                  <c:v>1.0559799999999999E-2</c:v>
                </c:pt>
                <c:pt idx="25800" formatCode="0.00E+00">
                  <c:v>8.0275599999999996E-3</c:v>
                </c:pt>
                <c:pt idx="25801" formatCode="0.00E+00">
                  <c:v>5.4862599999999997E-3</c:v>
                </c:pt>
                <c:pt idx="25802" formatCode="0.00E+00">
                  <c:v>2.9338200000000002E-3</c:v>
                </c:pt>
                <c:pt idx="25803" formatCode="0.00E+00">
                  <c:v>3.7170699999999998E-4</c:v>
                </c:pt>
                <c:pt idx="25804" formatCode="0.00E+00">
                  <c:v>-2.1961300000000001E-3</c:v>
                </c:pt>
                <c:pt idx="25805" formatCode="0.00E+00">
                  <c:v>-4.7666799999999997E-3</c:v>
                </c:pt>
                <c:pt idx="25806" formatCode="0.00E+00">
                  <c:v>-7.3349000000000001E-3</c:v>
                </c:pt>
                <c:pt idx="25807" formatCode="0.00E+00">
                  <c:v>-9.8917599999999994E-3</c:v>
                </c:pt>
                <c:pt idx="25808">
                  <c:v>-1.24321E-2</c:v>
                </c:pt>
                <c:pt idx="25809">
                  <c:v>-1.49608E-2</c:v>
                </c:pt>
                <c:pt idx="25810">
                  <c:v>-1.7484E-2</c:v>
                </c:pt>
                <c:pt idx="25811">
                  <c:v>-1.9999900000000001E-2</c:v>
                </c:pt>
                <c:pt idx="25812">
                  <c:v>-2.2504300000000001E-2</c:v>
                </c:pt>
                <c:pt idx="25813">
                  <c:v>-2.4995799999999999E-2</c:v>
                </c:pt>
                <c:pt idx="25814">
                  <c:v>-2.7473600000000001E-2</c:v>
                </c:pt>
                <c:pt idx="25815">
                  <c:v>-2.9934800000000001E-2</c:v>
                </c:pt>
                <c:pt idx="25816">
                  <c:v>-3.2373100000000002E-2</c:v>
                </c:pt>
                <c:pt idx="25817">
                  <c:v>-3.4782500000000001E-2</c:v>
                </c:pt>
                <c:pt idx="25818">
                  <c:v>-3.7160199999999997E-2</c:v>
                </c:pt>
                <c:pt idx="25819">
                  <c:v>-3.9504200000000003E-2</c:v>
                </c:pt>
                <c:pt idx="25820">
                  <c:v>-4.1813999999999997E-2</c:v>
                </c:pt>
                <c:pt idx="25821">
                  <c:v>-4.4093800000000002E-2</c:v>
                </c:pt>
                <c:pt idx="25822">
                  <c:v>-4.63492E-2</c:v>
                </c:pt>
                <c:pt idx="25823">
                  <c:v>-4.8582899999999998E-2</c:v>
                </c:pt>
                <c:pt idx="25824">
                  <c:v>-5.0794100000000002E-2</c:v>
                </c:pt>
                <c:pt idx="25825">
                  <c:v>-5.2978900000000002E-2</c:v>
                </c:pt>
                <c:pt idx="25826">
                  <c:v>-5.5130800000000001E-2</c:v>
                </c:pt>
                <c:pt idx="25827">
                  <c:v>-5.7243700000000002E-2</c:v>
                </c:pt>
                <c:pt idx="25828">
                  <c:v>-5.9314400000000003E-2</c:v>
                </c:pt>
                <c:pt idx="25829">
                  <c:v>-6.1341199999999999E-2</c:v>
                </c:pt>
                <c:pt idx="25830">
                  <c:v>-6.3320600000000005E-2</c:v>
                </c:pt>
                <c:pt idx="25831">
                  <c:v>-6.5247700000000006E-2</c:v>
                </c:pt>
                <c:pt idx="25832">
                  <c:v>-6.7120399999999997E-2</c:v>
                </c:pt>
                <c:pt idx="25833">
                  <c:v>-6.8942799999999999E-2</c:v>
                </c:pt>
                <c:pt idx="25834">
                  <c:v>-7.0721900000000004E-2</c:v>
                </c:pt>
                <c:pt idx="25835">
                  <c:v>-7.2461600000000001E-2</c:v>
                </c:pt>
                <c:pt idx="25836">
                  <c:v>-7.4163099999999996E-2</c:v>
                </c:pt>
                <c:pt idx="25837">
                  <c:v>-7.5827199999999997E-2</c:v>
                </c:pt>
                <c:pt idx="25838">
                  <c:v>-7.7453599999999997E-2</c:v>
                </c:pt>
                <c:pt idx="25839">
                  <c:v>-7.9041500000000001E-2</c:v>
                </c:pt>
                <c:pt idx="25840">
                  <c:v>-8.0590099999999998E-2</c:v>
                </c:pt>
                <c:pt idx="25841">
                  <c:v>-8.2100400000000004E-2</c:v>
                </c:pt>
                <c:pt idx="25842">
                  <c:v>-8.3574200000000001E-2</c:v>
                </c:pt>
                <c:pt idx="25843">
                  <c:v>-8.5013900000000003E-2</c:v>
                </c:pt>
                <c:pt idx="25844">
                  <c:v>-8.6421700000000004E-2</c:v>
                </c:pt>
                <c:pt idx="25845">
                  <c:v>-8.7796100000000002E-2</c:v>
                </c:pt>
                <c:pt idx="25846">
                  <c:v>-8.9132199999999995E-2</c:v>
                </c:pt>
                <c:pt idx="25847">
                  <c:v>-9.0429999999999996E-2</c:v>
                </c:pt>
                <c:pt idx="25848">
                  <c:v>-9.1695499999999999E-2</c:v>
                </c:pt>
                <c:pt idx="25849">
                  <c:v>-9.2934299999999997E-2</c:v>
                </c:pt>
                <c:pt idx="25850">
                  <c:v>-9.41443E-2</c:v>
                </c:pt>
                <c:pt idx="25851">
                  <c:v>-9.5319200000000007E-2</c:v>
                </c:pt>
                <c:pt idx="25852">
                  <c:v>-9.6458600000000005E-2</c:v>
                </c:pt>
                <c:pt idx="25853">
                  <c:v>-9.7566799999999995E-2</c:v>
                </c:pt>
                <c:pt idx="25854">
                  <c:v>-9.8646499999999998E-2</c:v>
                </c:pt>
                <c:pt idx="25855">
                  <c:v>-9.9696000000000007E-2</c:v>
                </c:pt>
                <c:pt idx="25856">
                  <c:v>-0.10071099999999999</c:v>
                </c:pt>
                <c:pt idx="25857">
                  <c:v>-0.101689</c:v>
                </c:pt>
                <c:pt idx="25858">
                  <c:v>-0.10263</c:v>
                </c:pt>
                <c:pt idx="25859">
                  <c:v>-0.103531</c:v>
                </c:pt>
                <c:pt idx="25860">
                  <c:v>-0.104384</c:v>
                </c:pt>
                <c:pt idx="25861">
                  <c:v>-0.105187</c:v>
                </c:pt>
                <c:pt idx="25862">
                  <c:v>-0.10594199999999999</c:v>
                </c:pt>
                <c:pt idx="25863">
                  <c:v>-0.10666</c:v>
                </c:pt>
                <c:pt idx="25864">
                  <c:v>-0.107347</c:v>
                </c:pt>
                <c:pt idx="25865">
                  <c:v>-0.108011</c:v>
                </c:pt>
                <c:pt idx="25866">
                  <c:v>-0.108654</c:v>
                </c:pt>
                <c:pt idx="25867">
                  <c:v>-0.109277</c:v>
                </c:pt>
                <c:pt idx="25868">
                  <c:v>-0.10988100000000001</c:v>
                </c:pt>
                <c:pt idx="25869">
                  <c:v>-0.110471</c:v>
                </c:pt>
                <c:pt idx="25870">
                  <c:v>-0.11105</c:v>
                </c:pt>
                <c:pt idx="25871">
                  <c:v>-0.11162</c:v>
                </c:pt>
                <c:pt idx="25872">
                  <c:v>-0.11218</c:v>
                </c:pt>
                <c:pt idx="25873">
                  <c:v>-0.11272500000000001</c:v>
                </c:pt>
                <c:pt idx="25874">
                  <c:v>-0.11325399999999999</c:v>
                </c:pt>
                <c:pt idx="25875">
                  <c:v>-0.113771</c:v>
                </c:pt>
                <c:pt idx="25876">
                  <c:v>-0.11428099999999999</c:v>
                </c:pt>
                <c:pt idx="25877">
                  <c:v>-0.114788</c:v>
                </c:pt>
                <c:pt idx="25878">
                  <c:v>-0.115289</c:v>
                </c:pt>
                <c:pt idx="25879">
                  <c:v>-0.115777</c:v>
                </c:pt>
                <c:pt idx="25880">
                  <c:v>-0.116248</c:v>
                </c:pt>
                <c:pt idx="25881">
                  <c:v>-0.1167</c:v>
                </c:pt>
                <c:pt idx="25882">
                  <c:v>-0.117132</c:v>
                </c:pt>
                <c:pt idx="25883">
                  <c:v>-0.117547</c:v>
                </c:pt>
                <c:pt idx="25884">
                  <c:v>-0.11794499999999999</c:v>
                </c:pt>
                <c:pt idx="25885">
                  <c:v>-0.11833399999999999</c:v>
                </c:pt>
                <c:pt idx="25886">
                  <c:v>-0.11872099999999999</c:v>
                </c:pt>
                <c:pt idx="25887">
                  <c:v>-0.119104</c:v>
                </c:pt>
                <c:pt idx="25888">
                  <c:v>-0.119482</c:v>
                </c:pt>
                <c:pt idx="25889">
                  <c:v>-0.119853</c:v>
                </c:pt>
                <c:pt idx="25890">
                  <c:v>-0.120217</c:v>
                </c:pt>
                <c:pt idx="25891">
                  <c:v>-0.120572</c:v>
                </c:pt>
                <c:pt idx="25892">
                  <c:v>-0.120918</c:v>
                </c:pt>
                <c:pt idx="25893">
                  <c:v>-0.12126099999999999</c:v>
                </c:pt>
                <c:pt idx="25894">
                  <c:v>-0.121598</c:v>
                </c:pt>
                <c:pt idx="25895">
                  <c:v>-0.12192500000000001</c:v>
                </c:pt>
                <c:pt idx="25896">
                  <c:v>-0.12224599999999999</c:v>
                </c:pt>
                <c:pt idx="25897">
                  <c:v>-0.122569</c:v>
                </c:pt>
                <c:pt idx="25898">
                  <c:v>-0.1229</c:v>
                </c:pt>
                <c:pt idx="25899">
                  <c:v>-0.12324300000000001</c:v>
                </c:pt>
                <c:pt idx="25900">
                  <c:v>-0.123603</c:v>
                </c:pt>
                <c:pt idx="25901">
                  <c:v>-0.123987</c:v>
                </c:pt>
                <c:pt idx="25902">
                  <c:v>-0.124392</c:v>
                </c:pt>
                <c:pt idx="25903">
                  <c:v>-0.12481399999999999</c:v>
                </c:pt>
                <c:pt idx="25904">
                  <c:v>-0.125248</c:v>
                </c:pt>
                <c:pt idx="25905">
                  <c:v>-0.12569</c:v>
                </c:pt>
                <c:pt idx="25906">
                  <c:v>-0.126134</c:v>
                </c:pt>
                <c:pt idx="25907">
                  <c:v>-0.12657099999999999</c:v>
                </c:pt>
                <c:pt idx="25908">
                  <c:v>-0.12700600000000001</c:v>
                </c:pt>
                <c:pt idx="25909">
                  <c:v>-0.12745000000000001</c:v>
                </c:pt>
                <c:pt idx="25910">
                  <c:v>-0.12791</c:v>
                </c:pt>
                <c:pt idx="25911">
                  <c:v>-0.128388</c:v>
                </c:pt>
                <c:pt idx="25912">
                  <c:v>-0.12887999999999999</c:v>
                </c:pt>
                <c:pt idx="25913">
                  <c:v>-0.129385</c:v>
                </c:pt>
                <c:pt idx="25914">
                  <c:v>-0.12989700000000001</c:v>
                </c:pt>
                <c:pt idx="25915">
                  <c:v>-0.13041</c:v>
                </c:pt>
                <c:pt idx="25916">
                  <c:v>-0.13092200000000001</c:v>
                </c:pt>
                <c:pt idx="25917">
                  <c:v>-0.131437</c:v>
                </c:pt>
                <c:pt idx="25918">
                  <c:v>-0.13195699999999999</c:v>
                </c:pt>
                <c:pt idx="25919">
                  <c:v>-0.132489</c:v>
                </c:pt>
                <c:pt idx="25920">
                  <c:v>-0.13303000000000001</c:v>
                </c:pt>
                <c:pt idx="25921">
                  <c:v>-0.13358300000000001</c:v>
                </c:pt>
                <c:pt idx="25922">
                  <c:v>-0.13414799999999999</c:v>
                </c:pt>
                <c:pt idx="25923">
                  <c:v>-0.13472799999999999</c:v>
                </c:pt>
                <c:pt idx="25924">
                  <c:v>-0.13531899999999999</c:v>
                </c:pt>
                <c:pt idx="25925">
                  <c:v>-0.13592099999999999</c:v>
                </c:pt>
                <c:pt idx="25926">
                  <c:v>-0.13653399999999999</c:v>
                </c:pt>
                <c:pt idx="25927">
                  <c:v>-0.13716</c:v>
                </c:pt>
                <c:pt idx="25928">
                  <c:v>-0.137799</c:v>
                </c:pt>
                <c:pt idx="25929">
                  <c:v>-0.13844200000000001</c:v>
                </c:pt>
                <c:pt idx="25930">
                  <c:v>-0.13908300000000001</c:v>
                </c:pt>
                <c:pt idx="25931">
                  <c:v>-0.13972100000000001</c:v>
                </c:pt>
                <c:pt idx="25932">
                  <c:v>-0.14036199999999999</c:v>
                </c:pt>
                <c:pt idx="25933">
                  <c:v>-0.14101</c:v>
                </c:pt>
                <c:pt idx="25934">
                  <c:v>-0.14166000000000001</c:v>
                </c:pt>
                <c:pt idx="25935">
                  <c:v>-0.14231099999999999</c:v>
                </c:pt>
                <c:pt idx="25936">
                  <c:v>-0.14296500000000001</c:v>
                </c:pt>
                <c:pt idx="25937">
                  <c:v>-0.143624</c:v>
                </c:pt>
                <c:pt idx="25938">
                  <c:v>-0.144285</c:v>
                </c:pt>
                <c:pt idx="25939">
                  <c:v>-0.14494699999999999</c:v>
                </c:pt>
                <c:pt idx="25940">
                  <c:v>-0.14560899999999999</c:v>
                </c:pt>
                <c:pt idx="25941">
                  <c:v>-0.14626700000000001</c:v>
                </c:pt>
                <c:pt idx="25942">
                  <c:v>-0.14691599999999999</c:v>
                </c:pt>
                <c:pt idx="25943">
                  <c:v>-0.14755699999999999</c:v>
                </c:pt>
                <c:pt idx="25944">
                  <c:v>-0.14819299999999999</c:v>
                </c:pt>
                <c:pt idx="25945">
                  <c:v>-0.14883199999999999</c:v>
                </c:pt>
                <c:pt idx="25946">
                  <c:v>-0.14947299999999999</c:v>
                </c:pt>
                <c:pt idx="25947">
                  <c:v>-0.15010799999999999</c:v>
                </c:pt>
                <c:pt idx="25948">
                  <c:v>-0.150723</c:v>
                </c:pt>
                <c:pt idx="25949">
                  <c:v>-0.151311</c:v>
                </c:pt>
                <c:pt idx="25950">
                  <c:v>-0.151865</c:v>
                </c:pt>
                <c:pt idx="25951">
                  <c:v>-0.15238599999999999</c:v>
                </c:pt>
                <c:pt idx="25952">
                  <c:v>-0.15288199999999999</c:v>
                </c:pt>
                <c:pt idx="25953">
                  <c:v>-0.15335799999999999</c:v>
                </c:pt>
                <c:pt idx="25954">
                  <c:v>-0.15381</c:v>
                </c:pt>
                <c:pt idx="25955">
                  <c:v>-0.15423400000000001</c:v>
                </c:pt>
                <c:pt idx="25956">
                  <c:v>-0.154638</c:v>
                </c:pt>
                <c:pt idx="25957">
                  <c:v>-0.155033</c:v>
                </c:pt>
                <c:pt idx="25958">
                  <c:v>-0.15542700000000001</c:v>
                </c:pt>
                <c:pt idx="25959">
                  <c:v>-0.15581999999999999</c:v>
                </c:pt>
                <c:pt idx="25960">
                  <c:v>-0.15621399999999999</c:v>
                </c:pt>
                <c:pt idx="25961">
                  <c:v>-0.156608</c:v>
                </c:pt>
                <c:pt idx="25962">
                  <c:v>-0.157002</c:v>
                </c:pt>
                <c:pt idx="25963">
                  <c:v>-0.15739700000000001</c:v>
                </c:pt>
                <c:pt idx="25964">
                  <c:v>-0.15779000000000001</c:v>
                </c:pt>
                <c:pt idx="25965">
                  <c:v>-0.15817500000000001</c:v>
                </c:pt>
                <c:pt idx="25966">
                  <c:v>-0.15854299999999999</c:v>
                </c:pt>
                <c:pt idx="25967">
                  <c:v>-0.158887</c:v>
                </c:pt>
                <c:pt idx="25968">
                  <c:v>-0.159195</c:v>
                </c:pt>
                <c:pt idx="25969">
                  <c:v>-0.15946299999999999</c:v>
                </c:pt>
                <c:pt idx="25970">
                  <c:v>-0.159688</c:v>
                </c:pt>
                <c:pt idx="25971">
                  <c:v>-0.15986500000000001</c:v>
                </c:pt>
                <c:pt idx="25972">
                  <c:v>-0.15998899999999999</c:v>
                </c:pt>
                <c:pt idx="25973">
                  <c:v>-0.16006400000000001</c:v>
                </c:pt>
                <c:pt idx="25974">
                  <c:v>-0.16009899999999999</c:v>
                </c:pt>
                <c:pt idx="25975">
                  <c:v>-0.160103</c:v>
                </c:pt>
                <c:pt idx="25976">
                  <c:v>-0.160083</c:v>
                </c:pt>
                <c:pt idx="25977">
                  <c:v>-0.16004299999999999</c:v>
                </c:pt>
                <c:pt idx="25978">
                  <c:v>-0.15998000000000001</c:v>
                </c:pt>
                <c:pt idx="25979">
                  <c:v>-0.159887</c:v>
                </c:pt>
                <c:pt idx="25980">
                  <c:v>-0.15976299999999999</c:v>
                </c:pt>
                <c:pt idx="25981">
                  <c:v>-0.15961400000000001</c:v>
                </c:pt>
                <c:pt idx="25982">
                  <c:v>-0.159439</c:v>
                </c:pt>
                <c:pt idx="25983">
                  <c:v>-0.15923899999999999</c:v>
                </c:pt>
                <c:pt idx="25984">
                  <c:v>-0.15901699999999999</c:v>
                </c:pt>
                <c:pt idx="25985">
                  <c:v>-0.15878900000000001</c:v>
                </c:pt>
                <c:pt idx="25986">
                  <c:v>-0.15856799999999999</c:v>
                </c:pt>
                <c:pt idx="25987">
                  <c:v>-0.158359</c:v>
                </c:pt>
                <c:pt idx="25988">
                  <c:v>-0.158161</c:v>
                </c:pt>
                <c:pt idx="25989">
                  <c:v>-0.15797900000000001</c:v>
                </c:pt>
                <c:pt idx="25990">
                  <c:v>-0.15781000000000001</c:v>
                </c:pt>
                <c:pt idx="25991">
                  <c:v>-0.15765199999999999</c:v>
                </c:pt>
                <c:pt idx="25992">
                  <c:v>-0.1575</c:v>
                </c:pt>
                <c:pt idx="25993">
                  <c:v>-0.157356</c:v>
                </c:pt>
                <c:pt idx="25994">
                  <c:v>-0.157223</c:v>
                </c:pt>
                <c:pt idx="25995">
                  <c:v>-0.15710299999999999</c:v>
                </c:pt>
                <c:pt idx="25996">
                  <c:v>-0.156997</c:v>
                </c:pt>
                <c:pt idx="25997">
                  <c:v>-0.15690999999999999</c:v>
                </c:pt>
                <c:pt idx="25998">
                  <c:v>-0.156837</c:v>
                </c:pt>
                <c:pt idx="25999">
                  <c:v>-0.15676899999999999</c:v>
                </c:pt>
                <c:pt idx="26000">
                  <c:v>-0.15670300000000001</c:v>
                </c:pt>
                <c:pt idx="26001">
                  <c:v>-0.15665000000000001</c:v>
                </c:pt>
                <c:pt idx="26002">
                  <c:v>-0.15661800000000001</c:v>
                </c:pt>
                <c:pt idx="26003">
                  <c:v>-0.156613</c:v>
                </c:pt>
                <c:pt idx="26004">
                  <c:v>-0.156639</c:v>
                </c:pt>
                <c:pt idx="26005">
                  <c:v>-0.15670200000000001</c:v>
                </c:pt>
                <c:pt idx="26006">
                  <c:v>-0.156807</c:v>
                </c:pt>
                <c:pt idx="26007">
                  <c:v>-0.15695600000000001</c:v>
                </c:pt>
                <c:pt idx="26008">
                  <c:v>-0.15715199999999999</c:v>
                </c:pt>
                <c:pt idx="26009">
                  <c:v>-0.15740100000000001</c:v>
                </c:pt>
                <c:pt idx="26010">
                  <c:v>-0.15770799999999999</c:v>
                </c:pt>
                <c:pt idx="26011">
                  <c:v>-0.15806300000000001</c:v>
                </c:pt>
                <c:pt idx="26012">
                  <c:v>-0.15845899999999999</c:v>
                </c:pt>
                <c:pt idx="26013">
                  <c:v>-0.15889800000000001</c:v>
                </c:pt>
                <c:pt idx="26014">
                  <c:v>-0.159389</c:v>
                </c:pt>
                <c:pt idx="26015">
                  <c:v>-0.159937</c:v>
                </c:pt>
                <c:pt idx="26016">
                  <c:v>-0.16054299999999999</c:v>
                </c:pt>
                <c:pt idx="26017">
                  <c:v>-0.16119900000000001</c:v>
                </c:pt>
                <c:pt idx="26018">
                  <c:v>-0.16189999999999999</c:v>
                </c:pt>
                <c:pt idx="26019">
                  <c:v>-0.16264799999999999</c:v>
                </c:pt>
                <c:pt idx="26020">
                  <c:v>-0.16344900000000001</c:v>
                </c:pt>
                <c:pt idx="26021">
                  <c:v>-0.16430500000000001</c:v>
                </c:pt>
                <c:pt idx="26022">
                  <c:v>-0.16522100000000001</c:v>
                </c:pt>
                <c:pt idx="26023">
                  <c:v>-0.16619700000000001</c:v>
                </c:pt>
                <c:pt idx="26024">
                  <c:v>-0.16722899999999999</c:v>
                </c:pt>
                <c:pt idx="26025">
                  <c:v>-0.16831699999999999</c:v>
                </c:pt>
                <c:pt idx="26026">
                  <c:v>-0.16946700000000001</c:v>
                </c:pt>
                <c:pt idx="26027">
                  <c:v>-0.170678</c:v>
                </c:pt>
                <c:pt idx="26028">
                  <c:v>-0.17194300000000001</c:v>
                </c:pt>
                <c:pt idx="26029">
                  <c:v>-0.17326</c:v>
                </c:pt>
                <c:pt idx="26030">
                  <c:v>-0.17463400000000001</c:v>
                </c:pt>
                <c:pt idx="26031">
                  <c:v>-0.176064</c:v>
                </c:pt>
                <c:pt idx="26032">
                  <c:v>-0.177538</c:v>
                </c:pt>
                <c:pt idx="26033">
                  <c:v>-0.17905099999999999</c:v>
                </c:pt>
                <c:pt idx="26034">
                  <c:v>-0.18059900000000001</c:v>
                </c:pt>
                <c:pt idx="26035">
                  <c:v>-0.18218000000000001</c:v>
                </c:pt>
                <c:pt idx="26036">
                  <c:v>-0.183785</c:v>
                </c:pt>
                <c:pt idx="26037">
                  <c:v>-0.185414</c:v>
                </c:pt>
                <c:pt idx="26038">
                  <c:v>-0.18706900000000001</c:v>
                </c:pt>
                <c:pt idx="26039">
                  <c:v>-0.188747</c:v>
                </c:pt>
                <c:pt idx="26040">
                  <c:v>-0.190445</c:v>
                </c:pt>
                <c:pt idx="26041">
                  <c:v>-0.192162</c:v>
                </c:pt>
                <c:pt idx="26042">
                  <c:v>-0.19389899999999999</c:v>
                </c:pt>
                <c:pt idx="26043">
                  <c:v>-0.195657</c:v>
                </c:pt>
                <c:pt idx="26044">
                  <c:v>-0.19744400000000001</c:v>
                </c:pt>
                <c:pt idx="26045">
                  <c:v>-0.199269</c:v>
                </c:pt>
                <c:pt idx="26046">
                  <c:v>-0.20114399999999999</c:v>
                </c:pt>
                <c:pt idx="26047">
                  <c:v>-0.20307700000000001</c:v>
                </c:pt>
                <c:pt idx="26048">
                  <c:v>-0.205068</c:v>
                </c:pt>
                <c:pt idx="26049">
                  <c:v>-0.20711099999999999</c:v>
                </c:pt>
                <c:pt idx="26050">
                  <c:v>-0.20918900000000001</c:v>
                </c:pt>
                <c:pt idx="26051">
                  <c:v>-0.21129000000000001</c:v>
                </c:pt>
                <c:pt idx="26052">
                  <c:v>-0.21340999999999999</c:v>
                </c:pt>
                <c:pt idx="26053">
                  <c:v>-0.215561</c:v>
                </c:pt>
                <c:pt idx="26054">
                  <c:v>-0.217752</c:v>
                </c:pt>
                <c:pt idx="26055">
                  <c:v>-0.21997800000000001</c:v>
                </c:pt>
                <c:pt idx="26056">
                  <c:v>-0.222217</c:v>
                </c:pt>
                <c:pt idx="26057">
                  <c:v>-0.22445000000000001</c:v>
                </c:pt>
                <c:pt idx="26058">
                  <c:v>-0.22666500000000001</c:v>
                </c:pt>
                <c:pt idx="26059">
                  <c:v>-0.22886300000000001</c:v>
                </c:pt>
                <c:pt idx="26060">
                  <c:v>-0.23103799999999999</c:v>
                </c:pt>
                <c:pt idx="26061">
                  <c:v>-0.23319100000000001</c:v>
                </c:pt>
                <c:pt idx="26062">
                  <c:v>-0.23532700000000001</c:v>
                </c:pt>
                <c:pt idx="26063">
                  <c:v>-0.237455</c:v>
                </c:pt>
                <c:pt idx="26064">
                  <c:v>-0.23957800000000001</c:v>
                </c:pt>
                <c:pt idx="26065">
                  <c:v>-0.24169399999999999</c:v>
                </c:pt>
                <c:pt idx="26066">
                  <c:v>-0.24380399999999999</c:v>
                </c:pt>
                <c:pt idx="26067">
                  <c:v>-0.24590400000000001</c:v>
                </c:pt>
                <c:pt idx="26068">
                  <c:v>-0.24798999999999999</c:v>
                </c:pt>
                <c:pt idx="26069">
                  <c:v>-0.25006099999999998</c:v>
                </c:pt>
                <c:pt idx="26070">
                  <c:v>-0.25211699999999998</c:v>
                </c:pt>
                <c:pt idx="26071">
                  <c:v>-0.25415199999999999</c:v>
                </c:pt>
                <c:pt idx="26072">
                  <c:v>-0.25616100000000003</c:v>
                </c:pt>
                <c:pt idx="26073">
                  <c:v>-0.25814799999999999</c:v>
                </c:pt>
                <c:pt idx="26074">
                  <c:v>-0.26012400000000002</c:v>
                </c:pt>
                <c:pt idx="26075">
                  <c:v>-0.26208900000000002</c:v>
                </c:pt>
                <c:pt idx="26076">
                  <c:v>-0.26403500000000002</c:v>
                </c:pt>
                <c:pt idx="26077">
                  <c:v>-0.26595299999999999</c:v>
                </c:pt>
                <c:pt idx="26078">
                  <c:v>-0.26783400000000002</c:v>
                </c:pt>
                <c:pt idx="26079">
                  <c:v>-0.26967099999999999</c:v>
                </c:pt>
                <c:pt idx="26080">
                  <c:v>-0.27145599999999998</c:v>
                </c:pt>
                <c:pt idx="26081">
                  <c:v>-0.27319199999999999</c:v>
                </c:pt>
                <c:pt idx="26082">
                  <c:v>-0.27488699999999999</c:v>
                </c:pt>
                <c:pt idx="26083">
                  <c:v>-0.27653899999999998</c:v>
                </c:pt>
                <c:pt idx="26084">
                  <c:v>-0.27813199999999999</c:v>
                </c:pt>
                <c:pt idx="26085">
                  <c:v>-0.27964499999999998</c:v>
                </c:pt>
                <c:pt idx="26086">
                  <c:v>-0.28106700000000001</c:v>
                </c:pt>
                <c:pt idx="26087">
                  <c:v>-0.28240599999999999</c:v>
                </c:pt>
                <c:pt idx="26088">
                  <c:v>-0.28367599999999998</c:v>
                </c:pt>
                <c:pt idx="26089">
                  <c:v>-0.28489100000000001</c:v>
                </c:pt>
                <c:pt idx="26090">
                  <c:v>-0.28605700000000001</c:v>
                </c:pt>
                <c:pt idx="26091">
                  <c:v>-0.28717500000000001</c:v>
                </c:pt>
                <c:pt idx="26092">
                  <c:v>-0.28824699999999998</c:v>
                </c:pt>
                <c:pt idx="26093">
                  <c:v>-0.28927199999999997</c:v>
                </c:pt>
                <c:pt idx="26094">
                  <c:v>-0.29024299999999997</c:v>
                </c:pt>
                <c:pt idx="26095">
                  <c:v>-0.29115200000000002</c:v>
                </c:pt>
                <c:pt idx="26096">
                  <c:v>-0.29200300000000001</c:v>
                </c:pt>
                <c:pt idx="26097">
                  <c:v>-0.29280299999999998</c:v>
                </c:pt>
                <c:pt idx="26098">
                  <c:v>-0.29355199999999998</c:v>
                </c:pt>
                <c:pt idx="26099">
                  <c:v>-0.29425000000000001</c:v>
                </c:pt>
                <c:pt idx="26100">
                  <c:v>-0.29489599999999999</c:v>
                </c:pt>
                <c:pt idx="26101">
                  <c:v>-0.295487</c:v>
                </c:pt>
                <c:pt idx="26102">
                  <c:v>-0.29601</c:v>
                </c:pt>
                <c:pt idx="26103">
                  <c:v>-0.29645500000000002</c:v>
                </c:pt>
                <c:pt idx="26104">
                  <c:v>-0.29681800000000003</c:v>
                </c:pt>
                <c:pt idx="26105">
                  <c:v>-0.297099</c:v>
                </c:pt>
                <c:pt idx="26106">
                  <c:v>-0.29730000000000001</c:v>
                </c:pt>
                <c:pt idx="26107">
                  <c:v>-0.29742400000000002</c:v>
                </c:pt>
                <c:pt idx="26108">
                  <c:v>-0.29746899999999998</c:v>
                </c:pt>
                <c:pt idx="26109">
                  <c:v>-0.29743000000000003</c:v>
                </c:pt>
                <c:pt idx="26110">
                  <c:v>-0.29731400000000002</c:v>
                </c:pt>
                <c:pt idx="26111">
                  <c:v>-0.29713400000000001</c:v>
                </c:pt>
                <c:pt idx="26112">
                  <c:v>-0.29689100000000002</c:v>
                </c:pt>
                <c:pt idx="26113">
                  <c:v>-0.29657899999999998</c:v>
                </c:pt>
                <c:pt idx="26114">
                  <c:v>-0.29619299999999998</c:v>
                </c:pt>
                <c:pt idx="26115">
                  <c:v>-0.295734</c:v>
                </c:pt>
                <c:pt idx="26116">
                  <c:v>-0.29520600000000002</c:v>
                </c:pt>
                <c:pt idx="26117">
                  <c:v>-0.29461100000000001</c:v>
                </c:pt>
                <c:pt idx="26118">
                  <c:v>-0.293956</c:v>
                </c:pt>
                <c:pt idx="26119">
                  <c:v>-0.293242</c:v>
                </c:pt>
                <c:pt idx="26120">
                  <c:v>-0.292466</c:v>
                </c:pt>
                <c:pt idx="26121">
                  <c:v>-0.29163299999999998</c:v>
                </c:pt>
                <c:pt idx="26122">
                  <c:v>-0.29074800000000001</c:v>
                </c:pt>
                <c:pt idx="26123">
                  <c:v>-0.28981499999999999</c:v>
                </c:pt>
                <c:pt idx="26124">
                  <c:v>-0.28883700000000001</c:v>
                </c:pt>
                <c:pt idx="26125">
                  <c:v>-0.287825</c:v>
                </c:pt>
                <c:pt idx="26126">
                  <c:v>-0.28678399999999998</c:v>
                </c:pt>
                <c:pt idx="26127">
                  <c:v>-0.28571299999999999</c:v>
                </c:pt>
                <c:pt idx="26128">
                  <c:v>-0.28461700000000001</c:v>
                </c:pt>
                <c:pt idx="26129">
                  <c:v>-0.28350500000000001</c:v>
                </c:pt>
                <c:pt idx="26130">
                  <c:v>-0.28238099999999999</c:v>
                </c:pt>
                <c:pt idx="26131">
                  <c:v>-0.28123399999999998</c:v>
                </c:pt>
                <c:pt idx="26132">
                  <c:v>-0.28005799999999997</c:v>
                </c:pt>
                <c:pt idx="26133">
                  <c:v>-0.27886</c:v>
                </c:pt>
                <c:pt idx="26134">
                  <c:v>-0.27764800000000001</c:v>
                </c:pt>
                <c:pt idx="26135">
                  <c:v>-0.276422</c:v>
                </c:pt>
                <c:pt idx="26136">
                  <c:v>-0.27517399999999997</c:v>
                </c:pt>
                <c:pt idx="26137">
                  <c:v>-0.27389999999999998</c:v>
                </c:pt>
                <c:pt idx="26138">
                  <c:v>-0.27259299999999997</c:v>
                </c:pt>
                <c:pt idx="26139">
                  <c:v>-0.27124900000000002</c:v>
                </c:pt>
                <c:pt idx="26140">
                  <c:v>-0.26987699999999998</c:v>
                </c:pt>
                <c:pt idx="26141">
                  <c:v>-0.26849800000000001</c:v>
                </c:pt>
                <c:pt idx="26142">
                  <c:v>-0.26712599999999997</c:v>
                </c:pt>
                <c:pt idx="26143">
                  <c:v>-0.26576300000000003</c:v>
                </c:pt>
                <c:pt idx="26144">
                  <c:v>-0.26439699999999999</c:v>
                </c:pt>
                <c:pt idx="26145">
                  <c:v>-0.26301999999999998</c:v>
                </c:pt>
                <c:pt idx="26146">
                  <c:v>-0.26162999999999997</c:v>
                </c:pt>
                <c:pt idx="26147">
                  <c:v>-0.26023499999999999</c:v>
                </c:pt>
                <c:pt idx="26148">
                  <c:v>-0.25883800000000001</c:v>
                </c:pt>
                <c:pt idx="26149">
                  <c:v>-0.25743700000000003</c:v>
                </c:pt>
                <c:pt idx="26150">
                  <c:v>-0.25604300000000002</c:v>
                </c:pt>
                <c:pt idx="26151">
                  <c:v>-0.25467200000000001</c:v>
                </c:pt>
                <c:pt idx="26152">
                  <c:v>-0.25333699999999998</c:v>
                </c:pt>
                <c:pt idx="26153">
                  <c:v>-0.25203799999999998</c:v>
                </c:pt>
                <c:pt idx="26154">
                  <c:v>-0.25077100000000002</c:v>
                </c:pt>
                <c:pt idx="26155">
                  <c:v>-0.249531</c:v>
                </c:pt>
                <c:pt idx="26156">
                  <c:v>-0.24832000000000001</c:v>
                </c:pt>
                <c:pt idx="26157">
                  <c:v>-0.247144</c:v>
                </c:pt>
                <c:pt idx="26158">
                  <c:v>-0.24600900000000001</c:v>
                </c:pt>
                <c:pt idx="26159">
                  <c:v>-0.244918</c:v>
                </c:pt>
                <c:pt idx="26160">
                  <c:v>-0.243868</c:v>
                </c:pt>
                <c:pt idx="26161">
                  <c:v>-0.242863</c:v>
                </c:pt>
                <c:pt idx="26162">
                  <c:v>-0.2419</c:v>
                </c:pt>
                <c:pt idx="26163">
                  <c:v>-0.24097499999999999</c:v>
                </c:pt>
                <c:pt idx="26164">
                  <c:v>-0.24008499999999999</c:v>
                </c:pt>
                <c:pt idx="26165">
                  <c:v>-0.23922299999999999</c:v>
                </c:pt>
                <c:pt idx="26166">
                  <c:v>-0.23838500000000001</c:v>
                </c:pt>
                <c:pt idx="26167">
                  <c:v>-0.237567</c:v>
                </c:pt>
                <c:pt idx="26168">
                  <c:v>-0.23677100000000001</c:v>
                </c:pt>
                <c:pt idx="26169">
                  <c:v>-0.23600699999999999</c:v>
                </c:pt>
                <c:pt idx="26170">
                  <c:v>-0.23529</c:v>
                </c:pt>
                <c:pt idx="26171">
                  <c:v>-0.234626</c:v>
                </c:pt>
                <c:pt idx="26172">
                  <c:v>-0.23400299999999999</c:v>
                </c:pt>
                <c:pt idx="26173">
                  <c:v>-0.233408</c:v>
                </c:pt>
                <c:pt idx="26174">
                  <c:v>-0.23283799999999999</c:v>
                </c:pt>
                <c:pt idx="26175">
                  <c:v>-0.23230100000000001</c:v>
                </c:pt>
                <c:pt idx="26176">
                  <c:v>-0.23180100000000001</c:v>
                </c:pt>
                <c:pt idx="26177">
                  <c:v>-0.23133899999999999</c:v>
                </c:pt>
                <c:pt idx="26178">
                  <c:v>-0.23091700000000001</c:v>
                </c:pt>
                <c:pt idx="26179">
                  <c:v>-0.23053399999999999</c:v>
                </c:pt>
                <c:pt idx="26180">
                  <c:v>-0.230189</c:v>
                </c:pt>
                <c:pt idx="26181">
                  <c:v>-0.22988600000000001</c:v>
                </c:pt>
                <c:pt idx="26182">
                  <c:v>-0.229626</c:v>
                </c:pt>
                <c:pt idx="26183">
                  <c:v>-0.229405</c:v>
                </c:pt>
                <c:pt idx="26184">
                  <c:v>-0.22922400000000001</c:v>
                </c:pt>
                <c:pt idx="26185">
                  <c:v>-0.22909099999999999</c:v>
                </c:pt>
                <c:pt idx="26186">
                  <c:v>-0.22900899999999999</c:v>
                </c:pt>
                <c:pt idx="26187">
                  <c:v>-0.22897100000000001</c:v>
                </c:pt>
                <c:pt idx="26188">
                  <c:v>-0.228966</c:v>
                </c:pt>
                <c:pt idx="26189">
                  <c:v>-0.22898399999999999</c:v>
                </c:pt>
                <c:pt idx="26190">
                  <c:v>-0.229023</c:v>
                </c:pt>
                <c:pt idx="26191">
                  <c:v>-0.22908800000000001</c:v>
                </c:pt>
                <c:pt idx="26192">
                  <c:v>-0.229183</c:v>
                </c:pt>
                <c:pt idx="26193">
                  <c:v>-0.22930800000000001</c:v>
                </c:pt>
                <c:pt idx="26194">
                  <c:v>-0.229461</c:v>
                </c:pt>
                <c:pt idx="26195">
                  <c:v>-0.22964200000000001</c:v>
                </c:pt>
                <c:pt idx="26196">
                  <c:v>-0.22984099999999999</c:v>
                </c:pt>
                <c:pt idx="26197">
                  <c:v>-0.230049</c:v>
                </c:pt>
                <c:pt idx="26198">
                  <c:v>-0.23026099999999999</c:v>
                </c:pt>
                <c:pt idx="26199">
                  <c:v>-0.23047300000000001</c:v>
                </c:pt>
                <c:pt idx="26200">
                  <c:v>-0.230679</c:v>
                </c:pt>
                <c:pt idx="26201">
                  <c:v>-0.230881</c:v>
                </c:pt>
                <c:pt idx="26202">
                  <c:v>-0.23108300000000001</c:v>
                </c:pt>
                <c:pt idx="26203">
                  <c:v>-0.231295</c:v>
                </c:pt>
                <c:pt idx="26204">
                  <c:v>-0.231517</c:v>
                </c:pt>
                <c:pt idx="26205">
                  <c:v>-0.23174800000000001</c:v>
                </c:pt>
                <c:pt idx="26206">
                  <c:v>-0.231985</c:v>
                </c:pt>
                <c:pt idx="26207">
                  <c:v>-0.23222899999999999</c:v>
                </c:pt>
                <c:pt idx="26208">
                  <c:v>-0.23247499999999999</c:v>
                </c:pt>
                <c:pt idx="26209">
                  <c:v>-0.23271900000000001</c:v>
                </c:pt>
                <c:pt idx="26210">
                  <c:v>-0.232962</c:v>
                </c:pt>
                <c:pt idx="26211">
                  <c:v>-0.233212</c:v>
                </c:pt>
                <c:pt idx="26212">
                  <c:v>-0.23347200000000001</c:v>
                </c:pt>
                <c:pt idx="26213">
                  <c:v>-0.233737</c:v>
                </c:pt>
                <c:pt idx="26214">
                  <c:v>-0.23400399999999999</c:v>
                </c:pt>
                <c:pt idx="26215">
                  <c:v>-0.23427200000000001</c:v>
                </c:pt>
                <c:pt idx="26216">
                  <c:v>-0.23453499999999999</c:v>
                </c:pt>
                <c:pt idx="26217">
                  <c:v>-0.234789</c:v>
                </c:pt>
                <c:pt idx="26218">
                  <c:v>-0.235038</c:v>
                </c:pt>
                <c:pt idx="26219">
                  <c:v>-0.23528199999999999</c:v>
                </c:pt>
                <c:pt idx="26220">
                  <c:v>-0.23551900000000001</c:v>
                </c:pt>
                <c:pt idx="26221">
                  <c:v>-0.23574200000000001</c:v>
                </c:pt>
                <c:pt idx="26222">
                  <c:v>-0.23595099999999999</c:v>
                </c:pt>
                <c:pt idx="26223">
                  <c:v>-0.23614399999999999</c:v>
                </c:pt>
                <c:pt idx="26224">
                  <c:v>-0.236318</c:v>
                </c:pt>
                <c:pt idx="26225">
                  <c:v>-0.23647199999999999</c:v>
                </c:pt>
                <c:pt idx="26226">
                  <c:v>-0.23660700000000001</c:v>
                </c:pt>
                <c:pt idx="26227">
                  <c:v>-0.23672299999999999</c:v>
                </c:pt>
                <c:pt idx="26228">
                  <c:v>-0.23682</c:v>
                </c:pt>
                <c:pt idx="26229">
                  <c:v>-0.236897</c:v>
                </c:pt>
                <c:pt idx="26230">
                  <c:v>-0.23695099999999999</c:v>
                </c:pt>
                <c:pt idx="26231">
                  <c:v>-0.23697499999999999</c:v>
                </c:pt>
                <c:pt idx="26232">
                  <c:v>-0.23696600000000001</c:v>
                </c:pt>
                <c:pt idx="26233">
                  <c:v>-0.236928</c:v>
                </c:pt>
                <c:pt idx="26234">
                  <c:v>-0.236869</c:v>
                </c:pt>
                <c:pt idx="26235">
                  <c:v>-0.23679700000000001</c:v>
                </c:pt>
                <c:pt idx="26236">
                  <c:v>-0.23671</c:v>
                </c:pt>
                <c:pt idx="26237">
                  <c:v>-0.23660300000000001</c:v>
                </c:pt>
                <c:pt idx="26238">
                  <c:v>-0.236481</c:v>
                </c:pt>
                <c:pt idx="26239">
                  <c:v>-0.23635</c:v>
                </c:pt>
                <c:pt idx="26240">
                  <c:v>-0.236175</c:v>
                </c:pt>
                <c:pt idx="26241">
                  <c:v>-0.235902</c:v>
                </c:pt>
                <c:pt idx="26242">
                  <c:v>-0.235564</c:v>
                </c:pt>
                <c:pt idx="26243">
                  <c:v>-0.23522599999999999</c:v>
                </c:pt>
                <c:pt idx="26244">
                  <c:v>-0.234873</c:v>
                </c:pt>
                <c:pt idx="26245">
                  <c:v>-0.234483</c:v>
                </c:pt>
                <c:pt idx="26246">
                  <c:v>-0.234072</c:v>
                </c:pt>
                <c:pt idx="26247">
                  <c:v>-0.233652</c:v>
                </c:pt>
                <c:pt idx="26248">
                  <c:v>-0.23322100000000001</c:v>
                </c:pt>
                <c:pt idx="26249">
                  <c:v>-0.23277300000000001</c:v>
                </c:pt>
                <c:pt idx="26250">
                  <c:v>-0.23230400000000001</c:v>
                </c:pt>
                <c:pt idx="26251">
                  <c:v>-0.23181499999999999</c:v>
                </c:pt>
                <c:pt idx="26252">
                  <c:v>-0.23130700000000001</c:v>
                </c:pt>
                <c:pt idx="26253">
                  <c:v>-0.23078099999999999</c:v>
                </c:pt>
                <c:pt idx="26254">
                  <c:v>-0.230242</c:v>
                </c:pt>
                <c:pt idx="26255">
                  <c:v>-0.22969000000000001</c:v>
                </c:pt>
                <c:pt idx="26256">
                  <c:v>-0.22912199999999999</c:v>
                </c:pt>
                <c:pt idx="26257">
                  <c:v>-0.22853799999999999</c:v>
                </c:pt>
                <c:pt idx="26258">
                  <c:v>-0.22794</c:v>
                </c:pt>
                <c:pt idx="26259">
                  <c:v>-0.22733500000000001</c:v>
                </c:pt>
                <c:pt idx="26260">
                  <c:v>-0.22672400000000001</c:v>
                </c:pt>
                <c:pt idx="26261">
                  <c:v>-0.226107</c:v>
                </c:pt>
                <c:pt idx="26262">
                  <c:v>-0.22548599999999999</c:v>
                </c:pt>
                <c:pt idx="26263">
                  <c:v>-0.22486700000000001</c:v>
                </c:pt>
                <c:pt idx="26264">
                  <c:v>-0.224247</c:v>
                </c:pt>
                <c:pt idx="26265">
                  <c:v>-0.22362199999999999</c:v>
                </c:pt>
                <c:pt idx="26266">
                  <c:v>-0.22298899999999999</c:v>
                </c:pt>
                <c:pt idx="26267">
                  <c:v>-0.22235199999999999</c:v>
                </c:pt>
                <c:pt idx="26268">
                  <c:v>-0.221716</c:v>
                </c:pt>
                <c:pt idx="26269">
                  <c:v>-0.221078</c:v>
                </c:pt>
                <c:pt idx="26270">
                  <c:v>-0.22043699999999999</c:v>
                </c:pt>
                <c:pt idx="26271">
                  <c:v>-0.219801</c:v>
                </c:pt>
                <c:pt idx="26272">
                  <c:v>-0.21917300000000001</c:v>
                </c:pt>
                <c:pt idx="26273">
                  <c:v>-0.21854999999999999</c:v>
                </c:pt>
                <c:pt idx="26274">
                  <c:v>-0.21792800000000001</c:v>
                </c:pt>
                <c:pt idx="26275">
                  <c:v>-0.21729599999999999</c:v>
                </c:pt>
                <c:pt idx="26276">
                  <c:v>-0.21665100000000001</c:v>
                </c:pt>
                <c:pt idx="26277">
                  <c:v>-0.21599399999999999</c:v>
                </c:pt>
                <c:pt idx="26278">
                  <c:v>-0.215338</c:v>
                </c:pt>
                <c:pt idx="26279">
                  <c:v>-0.214696</c:v>
                </c:pt>
                <c:pt idx="26280">
                  <c:v>-0.21407399999999999</c:v>
                </c:pt>
                <c:pt idx="26281">
                  <c:v>-0.21346399999999999</c:v>
                </c:pt>
                <c:pt idx="26282">
                  <c:v>-0.21285499999999999</c:v>
                </c:pt>
                <c:pt idx="26283">
                  <c:v>-0.21223600000000001</c:v>
                </c:pt>
                <c:pt idx="26284">
                  <c:v>-0.21160499999999999</c:v>
                </c:pt>
                <c:pt idx="26285">
                  <c:v>-0.21096000000000001</c:v>
                </c:pt>
                <c:pt idx="26286">
                  <c:v>-0.21030199999999999</c:v>
                </c:pt>
                <c:pt idx="26287">
                  <c:v>-0.20963200000000001</c:v>
                </c:pt>
                <c:pt idx="26288">
                  <c:v>-0.20895900000000001</c:v>
                </c:pt>
                <c:pt idx="26289">
                  <c:v>-0.208283</c:v>
                </c:pt>
                <c:pt idx="26290">
                  <c:v>-0.20760700000000001</c:v>
                </c:pt>
                <c:pt idx="26291">
                  <c:v>-0.206932</c:v>
                </c:pt>
                <c:pt idx="26292">
                  <c:v>-0.20626</c:v>
                </c:pt>
                <c:pt idx="26293">
                  <c:v>-0.205595</c:v>
                </c:pt>
                <c:pt idx="26294">
                  <c:v>-0.20494399999999999</c:v>
                </c:pt>
                <c:pt idx="26295">
                  <c:v>-0.20431299999999999</c:v>
                </c:pt>
                <c:pt idx="26296">
                  <c:v>-0.203704</c:v>
                </c:pt>
                <c:pt idx="26297">
                  <c:v>-0.20311399999999999</c:v>
                </c:pt>
                <c:pt idx="26298">
                  <c:v>-0.202542</c:v>
                </c:pt>
                <c:pt idx="26299">
                  <c:v>-0.201991</c:v>
                </c:pt>
                <c:pt idx="26300">
                  <c:v>-0.20145299999999999</c:v>
                </c:pt>
                <c:pt idx="26301">
                  <c:v>-0.20091800000000001</c:v>
                </c:pt>
                <c:pt idx="26302">
                  <c:v>-0.200378</c:v>
                </c:pt>
                <c:pt idx="26303">
                  <c:v>-0.19982900000000001</c:v>
                </c:pt>
                <c:pt idx="26304">
                  <c:v>-0.19927</c:v>
                </c:pt>
                <c:pt idx="26305">
                  <c:v>-0.19870599999999999</c:v>
                </c:pt>
                <c:pt idx="26306">
                  <c:v>-0.19814000000000001</c:v>
                </c:pt>
                <c:pt idx="26307">
                  <c:v>-0.19756899999999999</c:v>
                </c:pt>
                <c:pt idx="26308">
                  <c:v>-0.196988</c:v>
                </c:pt>
                <c:pt idx="26309">
                  <c:v>-0.19639000000000001</c:v>
                </c:pt>
                <c:pt idx="26310">
                  <c:v>-0.195769</c:v>
                </c:pt>
                <c:pt idx="26311">
                  <c:v>-0.195132</c:v>
                </c:pt>
                <c:pt idx="26312">
                  <c:v>-0.194493</c:v>
                </c:pt>
                <c:pt idx="26313">
                  <c:v>-0.19386500000000001</c:v>
                </c:pt>
                <c:pt idx="26314">
                  <c:v>-0.19325300000000001</c:v>
                </c:pt>
                <c:pt idx="26315">
                  <c:v>-0.19265299999999999</c:v>
                </c:pt>
                <c:pt idx="26316">
                  <c:v>-0.19206599999999999</c:v>
                </c:pt>
                <c:pt idx="26317">
                  <c:v>-0.191501</c:v>
                </c:pt>
                <c:pt idx="26318">
                  <c:v>-0.19095999999999999</c:v>
                </c:pt>
                <c:pt idx="26319">
                  <c:v>-0.190441</c:v>
                </c:pt>
                <c:pt idx="26320">
                  <c:v>-0.189942</c:v>
                </c:pt>
                <c:pt idx="26321">
                  <c:v>-0.18946199999999999</c:v>
                </c:pt>
                <c:pt idx="26322">
                  <c:v>-0.189</c:v>
                </c:pt>
                <c:pt idx="26323">
                  <c:v>-0.188555</c:v>
                </c:pt>
                <c:pt idx="26324">
                  <c:v>-0.18812599999999999</c:v>
                </c:pt>
                <c:pt idx="26325">
                  <c:v>-0.18771099999999999</c:v>
                </c:pt>
                <c:pt idx="26326">
                  <c:v>-0.18731400000000001</c:v>
                </c:pt>
                <c:pt idx="26327">
                  <c:v>-0.18692600000000001</c:v>
                </c:pt>
                <c:pt idx="26328">
                  <c:v>-0.186502</c:v>
                </c:pt>
                <c:pt idx="26329">
                  <c:v>-0.186033</c:v>
                </c:pt>
                <c:pt idx="26330">
                  <c:v>-0.18557899999999999</c:v>
                </c:pt>
                <c:pt idx="26331">
                  <c:v>-0.18515599999999999</c:v>
                </c:pt>
                <c:pt idx="26332">
                  <c:v>-0.18473700000000001</c:v>
                </c:pt>
                <c:pt idx="26333">
                  <c:v>-0.18432000000000001</c:v>
                </c:pt>
                <c:pt idx="26334">
                  <c:v>-0.183918</c:v>
                </c:pt>
                <c:pt idx="26335">
                  <c:v>-0.183532</c:v>
                </c:pt>
                <c:pt idx="26336">
                  <c:v>-0.18315899999999999</c:v>
                </c:pt>
                <c:pt idx="26337">
                  <c:v>-0.18279200000000001</c:v>
                </c:pt>
                <c:pt idx="26338">
                  <c:v>-0.182424</c:v>
                </c:pt>
                <c:pt idx="26339">
                  <c:v>-0.182056</c:v>
                </c:pt>
                <c:pt idx="26340">
                  <c:v>-0.181695</c:v>
                </c:pt>
                <c:pt idx="26341">
                  <c:v>-0.18134600000000001</c:v>
                </c:pt>
                <c:pt idx="26342">
                  <c:v>-0.18101100000000001</c:v>
                </c:pt>
                <c:pt idx="26343">
                  <c:v>-0.18069199999999999</c:v>
                </c:pt>
                <c:pt idx="26344">
                  <c:v>-0.180391</c:v>
                </c:pt>
                <c:pt idx="26345">
                  <c:v>-0.18011099999999999</c:v>
                </c:pt>
                <c:pt idx="26346">
                  <c:v>-0.17985799999999999</c:v>
                </c:pt>
                <c:pt idx="26347">
                  <c:v>-0.17963899999999999</c:v>
                </c:pt>
                <c:pt idx="26348">
                  <c:v>-0.17945700000000001</c:v>
                </c:pt>
                <c:pt idx="26349">
                  <c:v>-0.179309</c:v>
                </c:pt>
                <c:pt idx="26350">
                  <c:v>-0.17919299999999999</c:v>
                </c:pt>
                <c:pt idx="26351">
                  <c:v>-0.17910100000000001</c:v>
                </c:pt>
                <c:pt idx="26352">
                  <c:v>-0.179032</c:v>
                </c:pt>
                <c:pt idx="26353">
                  <c:v>-0.17898900000000001</c:v>
                </c:pt>
                <c:pt idx="26354">
                  <c:v>-0.17897199999999999</c:v>
                </c:pt>
                <c:pt idx="26355">
                  <c:v>-0.17898</c:v>
                </c:pt>
                <c:pt idx="26356">
                  <c:v>-0.179009</c:v>
                </c:pt>
                <c:pt idx="26357">
                  <c:v>-0.17905299999999999</c:v>
                </c:pt>
                <c:pt idx="26358">
                  <c:v>-0.17910899999999999</c:v>
                </c:pt>
                <c:pt idx="26359">
                  <c:v>-0.179175</c:v>
                </c:pt>
                <c:pt idx="26360">
                  <c:v>-0.17924200000000001</c:v>
                </c:pt>
                <c:pt idx="26361">
                  <c:v>-0.17930699999999999</c:v>
                </c:pt>
                <c:pt idx="26362">
                  <c:v>-0.179367</c:v>
                </c:pt>
                <c:pt idx="26363">
                  <c:v>-0.179423</c:v>
                </c:pt>
                <c:pt idx="26364">
                  <c:v>-0.17947099999999999</c:v>
                </c:pt>
                <c:pt idx="26365">
                  <c:v>-0.179511</c:v>
                </c:pt>
                <c:pt idx="26366">
                  <c:v>-0.17954400000000001</c:v>
                </c:pt>
                <c:pt idx="26367">
                  <c:v>-0.17957000000000001</c:v>
                </c:pt>
                <c:pt idx="26368">
                  <c:v>-0.17959</c:v>
                </c:pt>
                <c:pt idx="26369">
                  <c:v>-0.17960100000000001</c:v>
                </c:pt>
                <c:pt idx="26370">
                  <c:v>-0.17960200000000001</c:v>
                </c:pt>
                <c:pt idx="26371">
                  <c:v>-0.179592</c:v>
                </c:pt>
                <c:pt idx="26372">
                  <c:v>-0.17957400000000001</c:v>
                </c:pt>
                <c:pt idx="26373">
                  <c:v>-0.17955099999999999</c:v>
                </c:pt>
                <c:pt idx="26374">
                  <c:v>-0.17952399999999999</c:v>
                </c:pt>
                <c:pt idx="26375">
                  <c:v>-0.17949000000000001</c:v>
                </c:pt>
                <c:pt idx="26376">
                  <c:v>-0.179452</c:v>
                </c:pt>
                <c:pt idx="26377">
                  <c:v>-0.17940700000000001</c:v>
                </c:pt>
                <c:pt idx="26378">
                  <c:v>-0.17935300000000001</c:v>
                </c:pt>
                <c:pt idx="26379">
                  <c:v>-0.179287</c:v>
                </c:pt>
                <c:pt idx="26380">
                  <c:v>-0.17921400000000001</c:v>
                </c:pt>
                <c:pt idx="26381">
                  <c:v>-0.17913899999999999</c:v>
                </c:pt>
                <c:pt idx="26382">
                  <c:v>-0.179065</c:v>
                </c:pt>
                <c:pt idx="26383">
                  <c:v>-0.17899300000000001</c:v>
                </c:pt>
                <c:pt idx="26384">
                  <c:v>-0.178921</c:v>
                </c:pt>
                <c:pt idx="26385">
                  <c:v>-0.17884700000000001</c:v>
                </c:pt>
                <c:pt idx="26386">
                  <c:v>-0.17876800000000001</c:v>
                </c:pt>
                <c:pt idx="26387">
                  <c:v>-0.178678</c:v>
                </c:pt>
                <c:pt idx="26388">
                  <c:v>-0.17857400000000001</c:v>
                </c:pt>
                <c:pt idx="26389">
                  <c:v>-0.178454</c:v>
                </c:pt>
                <c:pt idx="26390">
                  <c:v>-0.17832100000000001</c:v>
                </c:pt>
                <c:pt idx="26391">
                  <c:v>-0.178176</c:v>
                </c:pt>
                <c:pt idx="26392">
                  <c:v>-0.17802200000000001</c:v>
                </c:pt>
                <c:pt idx="26393">
                  <c:v>-0.17785599999999999</c:v>
                </c:pt>
                <c:pt idx="26394">
                  <c:v>-0.177672</c:v>
                </c:pt>
                <c:pt idx="26395">
                  <c:v>-0.17746700000000001</c:v>
                </c:pt>
                <c:pt idx="26396">
                  <c:v>-0.17724200000000001</c:v>
                </c:pt>
                <c:pt idx="26397">
                  <c:v>-0.17700199999999999</c:v>
                </c:pt>
                <c:pt idx="26398">
                  <c:v>-0.17675199999999999</c:v>
                </c:pt>
                <c:pt idx="26399">
                  <c:v>-0.17649599999999999</c:v>
                </c:pt>
                <c:pt idx="26400">
                  <c:v>-0.17623900000000001</c:v>
                </c:pt>
                <c:pt idx="26401">
                  <c:v>-0.17598800000000001</c:v>
                </c:pt>
                <c:pt idx="26402">
                  <c:v>-0.175735</c:v>
                </c:pt>
                <c:pt idx="26403">
                  <c:v>-0.17547099999999999</c:v>
                </c:pt>
                <c:pt idx="26404">
                  <c:v>-0.17519299999999999</c:v>
                </c:pt>
                <c:pt idx="26405">
                  <c:v>-0.17490900000000001</c:v>
                </c:pt>
                <c:pt idx="26406">
                  <c:v>-0.17462800000000001</c:v>
                </c:pt>
                <c:pt idx="26407">
                  <c:v>-0.174349</c:v>
                </c:pt>
                <c:pt idx="26408">
                  <c:v>-0.174066</c:v>
                </c:pt>
                <c:pt idx="26409">
                  <c:v>-0.17377600000000001</c:v>
                </c:pt>
                <c:pt idx="26410">
                  <c:v>-0.173481</c:v>
                </c:pt>
                <c:pt idx="26411">
                  <c:v>-0.173179</c:v>
                </c:pt>
                <c:pt idx="26412">
                  <c:v>-0.17286599999999999</c:v>
                </c:pt>
                <c:pt idx="26413">
                  <c:v>-0.172538</c:v>
                </c:pt>
                <c:pt idx="26414">
                  <c:v>-0.17219400000000001</c:v>
                </c:pt>
                <c:pt idx="26415">
                  <c:v>-0.17183799999999999</c:v>
                </c:pt>
                <c:pt idx="26416">
                  <c:v>-0.17147200000000001</c:v>
                </c:pt>
                <c:pt idx="26417">
                  <c:v>-0.1711</c:v>
                </c:pt>
                <c:pt idx="26418">
                  <c:v>-0.17072300000000001</c:v>
                </c:pt>
                <c:pt idx="26419">
                  <c:v>-0.17034199999999999</c:v>
                </c:pt>
                <c:pt idx="26420">
                  <c:v>-0.169959</c:v>
                </c:pt>
                <c:pt idx="26421">
                  <c:v>-0.16957</c:v>
                </c:pt>
                <c:pt idx="26422">
                  <c:v>-0.16916999999999999</c:v>
                </c:pt>
                <c:pt idx="26423">
                  <c:v>-0.16875599999999999</c:v>
                </c:pt>
                <c:pt idx="26424">
                  <c:v>-0.168327</c:v>
                </c:pt>
                <c:pt idx="26425">
                  <c:v>-0.167882</c:v>
                </c:pt>
                <c:pt idx="26426">
                  <c:v>-0.16742199999999999</c:v>
                </c:pt>
                <c:pt idx="26427">
                  <c:v>-0.16695199999999999</c:v>
                </c:pt>
                <c:pt idx="26428">
                  <c:v>-0.16647400000000001</c:v>
                </c:pt>
                <c:pt idx="26429">
                  <c:v>-0.165992</c:v>
                </c:pt>
                <c:pt idx="26430">
                  <c:v>-0.16550699999999999</c:v>
                </c:pt>
                <c:pt idx="26431">
                  <c:v>-0.165024</c:v>
                </c:pt>
                <c:pt idx="26432">
                  <c:v>-0.164545</c:v>
                </c:pt>
                <c:pt idx="26433">
                  <c:v>-0.16406799999999999</c:v>
                </c:pt>
                <c:pt idx="26434">
                  <c:v>-0.16359000000000001</c:v>
                </c:pt>
                <c:pt idx="26435">
                  <c:v>-0.163108</c:v>
                </c:pt>
                <c:pt idx="26436">
                  <c:v>-0.16262499999999999</c:v>
                </c:pt>
                <c:pt idx="26437">
                  <c:v>-0.16214100000000001</c:v>
                </c:pt>
                <c:pt idx="26438">
                  <c:v>-0.16164999999999999</c:v>
                </c:pt>
                <c:pt idx="26439">
                  <c:v>-0.16114800000000001</c:v>
                </c:pt>
                <c:pt idx="26440">
                  <c:v>-0.160632</c:v>
                </c:pt>
                <c:pt idx="26441">
                  <c:v>-0.16009899999999999</c:v>
                </c:pt>
                <c:pt idx="26442">
                  <c:v>-0.159549</c:v>
                </c:pt>
                <c:pt idx="26443">
                  <c:v>-0.15898599999999999</c:v>
                </c:pt>
                <c:pt idx="26444">
                  <c:v>-0.15840899999999999</c:v>
                </c:pt>
                <c:pt idx="26445">
                  <c:v>-0.15781800000000001</c:v>
                </c:pt>
                <c:pt idx="26446">
                  <c:v>-0.15720999999999999</c:v>
                </c:pt>
                <c:pt idx="26447">
                  <c:v>-0.156587</c:v>
                </c:pt>
                <c:pt idx="26448">
                  <c:v>-0.15595400000000001</c:v>
                </c:pt>
                <c:pt idx="26449">
                  <c:v>-0.15531600000000001</c:v>
                </c:pt>
                <c:pt idx="26450">
                  <c:v>-0.154673</c:v>
                </c:pt>
                <c:pt idx="26451">
                  <c:v>-0.154026</c:v>
                </c:pt>
                <c:pt idx="26452">
                  <c:v>-0.15337200000000001</c:v>
                </c:pt>
                <c:pt idx="26453">
                  <c:v>-0.15271299999999999</c:v>
                </c:pt>
                <c:pt idx="26454">
                  <c:v>-0.15205399999999999</c:v>
                </c:pt>
                <c:pt idx="26455">
                  <c:v>-0.151393</c:v>
                </c:pt>
                <c:pt idx="26456">
                  <c:v>-0.150726</c:v>
                </c:pt>
                <c:pt idx="26457">
                  <c:v>-0.15005599999999999</c:v>
                </c:pt>
                <c:pt idx="26458">
                  <c:v>-0.14938499999999999</c:v>
                </c:pt>
                <c:pt idx="26459">
                  <c:v>-0.14871599999999999</c:v>
                </c:pt>
                <c:pt idx="26460">
                  <c:v>-0.14804800000000001</c:v>
                </c:pt>
                <c:pt idx="26461">
                  <c:v>-0.14738100000000001</c:v>
                </c:pt>
                <c:pt idx="26462">
                  <c:v>-0.14671400000000001</c:v>
                </c:pt>
                <c:pt idx="26463">
                  <c:v>-0.14604900000000001</c:v>
                </c:pt>
                <c:pt idx="26464">
                  <c:v>-0.14539099999999999</c:v>
                </c:pt>
                <c:pt idx="26465">
                  <c:v>-0.14471200000000001</c:v>
                </c:pt>
                <c:pt idx="26466">
                  <c:v>-0.14396300000000001</c:v>
                </c:pt>
                <c:pt idx="26467">
                  <c:v>-0.14316699999999999</c:v>
                </c:pt>
                <c:pt idx="26468">
                  <c:v>-0.14238000000000001</c:v>
                </c:pt>
                <c:pt idx="26469">
                  <c:v>-0.14158699999999999</c:v>
                </c:pt>
                <c:pt idx="26470">
                  <c:v>-0.140768</c:v>
                </c:pt>
                <c:pt idx="26471">
                  <c:v>-0.139935</c:v>
                </c:pt>
                <c:pt idx="26472">
                  <c:v>-0.1391</c:v>
                </c:pt>
                <c:pt idx="26473">
                  <c:v>-0.13825999999999999</c:v>
                </c:pt>
                <c:pt idx="26474">
                  <c:v>-0.13741</c:v>
                </c:pt>
                <c:pt idx="26475">
                  <c:v>-0.136545</c:v>
                </c:pt>
                <c:pt idx="26476">
                  <c:v>-0.13566400000000001</c:v>
                </c:pt>
                <c:pt idx="26477">
                  <c:v>-0.134767</c:v>
                </c:pt>
                <c:pt idx="26478">
                  <c:v>-0.133856</c:v>
                </c:pt>
                <c:pt idx="26479">
                  <c:v>-0.132934</c:v>
                </c:pt>
                <c:pt idx="26480">
                  <c:v>-0.13200300000000001</c:v>
                </c:pt>
                <c:pt idx="26481">
                  <c:v>-0.13106400000000001</c:v>
                </c:pt>
                <c:pt idx="26482">
                  <c:v>-0.13012099999999999</c:v>
                </c:pt>
                <c:pt idx="26483">
                  <c:v>-0.12917699999999999</c:v>
                </c:pt>
                <c:pt idx="26484">
                  <c:v>-0.12823599999999999</c:v>
                </c:pt>
                <c:pt idx="26485">
                  <c:v>-0.127301</c:v>
                </c:pt>
                <c:pt idx="26486">
                  <c:v>-0.12637000000000001</c:v>
                </c:pt>
                <c:pt idx="26487">
                  <c:v>-0.125442</c:v>
                </c:pt>
                <c:pt idx="26488">
                  <c:v>-0.124514</c:v>
                </c:pt>
                <c:pt idx="26489">
                  <c:v>-0.123585</c:v>
                </c:pt>
                <c:pt idx="26490">
                  <c:v>-0.122655</c:v>
                </c:pt>
                <c:pt idx="26491">
                  <c:v>-0.121721</c:v>
                </c:pt>
                <c:pt idx="26492">
                  <c:v>-0.120779</c:v>
                </c:pt>
                <c:pt idx="26493">
                  <c:v>-0.11983099999999999</c:v>
                </c:pt>
                <c:pt idx="26494">
                  <c:v>-0.11887399999999999</c:v>
                </c:pt>
                <c:pt idx="26495">
                  <c:v>-0.11790299999999999</c:v>
                </c:pt>
                <c:pt idx="26496">
                  <c:v>-0.11691799999999999</c:v>
                </c:pt>
                <c:pt idx="26497">
                  <c:v>-0.11591700000000001</c:v>
                </c:pt>
                <c:pt idx="26498">
                  <c:v>-0.114901</c:v>
                </c:pt>
                <c:pt idx="26499">
                  <c:v>-0.113868</c:v>
                </c:pt>
                <c:pt idx="26500">
                  <c:v>-0.112819</c:v>
                </c:pt>
                <c:pt idx="26501">
                  <c:v>-0.11175499999999999</c:v>
                </c:pt>
                <c:pt idx="26502">
                  <c:v>-0.110679</c:v>
                </c:pt>
                <c:pt idx="26503">
                  <c:v>-0.10959099999999999</c:v>
                </c:pt>
                <c:pt idx="26504">
                  <c:v>-0.108491</c:v>
                </c:pt>
                <c:pt idx="26505">
                  <c:v>-0.10738</c:v>
                </c:pt>
                <c:pt idx="26506">
                  <c:v>-0.106257</c:v>
                </c:pt>
                <c:pt idx="26507">
                  <c:v>-0.10512299999999999</c:v>
                </c:pt>
                <c:pt idx="26508">
                  <c:v>-0.103977</c:v>
                </c:pt>
                <c:pt idx="26509">
                  <c:v>-0.10281899999999999</c:v>
                </c:pt>
                <c:pt idx="26510">
                  <c:v>-0.101647</c:v>
                </c:pt>
                <c:pt idx="26511">
                  <c:v>-0.10045999999999999</c:v>
                </c:pt>
                <c:pt idx="26512">
                  <c:v>-9.9254899999999993E-2</c:v>
                </c:pt>
                <c:pt idx="26513">
                  <c:v>-9.8031499999999994E-2</c:v>
                </c:pt>
                <c:pt idx="26514">
                  <c:v>-9.6787200000000004E-2</c:v>
                </c:pt>
                <c:pt idx="26515">
                  <c:v>-9.5518599999999995E-2</c:v>
                </c:pt>
                <c:pt idx="26516">
                  <c:v>-9.4223399999999999E-2</c:v>
                </c:pt>
                <c:pt idx="26517">
                  <c:v>-9.2901999999999998E-2</c:v>
                </c:pt>
                <c:pt idx="26518">
                  <c:v>-9.15575E-2</c:v>
                </c:pt>
                <c:pt idx="26519">
                  <c:v>-9.0193599999999999E-2</c:v>
                </c:pt>
                <c:pt idx="26520">
                  <c:v>-8.8812699999999994E-2</c:v>
                </c:pt>
                <c:pt idx="26521">
                  <c:v>-8.7415300000000001E-2</c:v>
                </c:pt>
                <c:pt idx="26522">
                  <c:v>-8.6001800000000003E-2</c:v>
                </c:pt>
                <c:pt idx="26523">
                  <c:v>-8.4572700000000001E-2</c:v>
                </c:pt>
                <c:pt idx="26524">
                  <c:v>-8.3127499999999993E-2</c:v>
                </c:pt>
                <c:pt idx="26525">
                  <c:v>-8.1664600000000004E-2</c:v>
                </c:pt>
                <c:pt idx="26526">
                  <c:v>-8.0182500000000004E-2</c:v>
                </c:pt>
                <c:pt idx="26527">
                  <c:v>-7.8681100000000004E-2</c:v>
                </c:pt>
                <c:pt idx="26528">
                  <c:v>-7.7162300000000003E-2</c:v>
                </c:pt>
                <c:pt idx="26529">
                  <c:v>-7.5627799999999995E-2</c:v>
                </c:pt>
                <c:pt idx="26530">
                  <c:v>-7.4079900000000004E-2</c:v>
                </c:pt>
                <c:pt idx="26531">
                  <c:v>-7.2518600000000003E-2</c:v>
                </c:pt>
                <c:pt idx="26532">
                  <c:v>-7.09399E-2</c:v>
                </c:pt>
                <c:pt idx="26533">
                  <c:v>-6.9339499999999998E-2</c:v>
                </c:pt>
                <c:pt idx="26534">
                  <c:v>-6.7716999999999999E-2</c:v>
                </c:pt>
                <c:pt idx="26535">
                  <c:v>-6.6073900000000005E-2</c:v>
                </c:pt>
                <c:pt idx="26536">
                  <c:v>-6.4411599999999999E-2</c:v>
                </c:pt>
                <c:pt idx="26537">
                  <c:v>-6.2731899999999993E-2</c:v>
                </c:pt>
                <c:pt idx="26538">
                  <c:v>-6.1039000000000003E-2</c:v>
                </c:pt>
                <c:pt idx="26539">
                  <c:v>-5.9332900000000001E-2</c:v>
                </c:pt>
                <c:pt idx="26540">
                  <c:v>-5.7607499999999999E-2</c:v>
                </c:pt>
                <c:pt idx="26541">
                  <c:v>-5.5859800000000001E-2</c:v>
                </c:pt>
                <c:pt idx="26542">
                  <c:v>-5.4095299999999999E-2</c:v>
                </c:pt>
                <c:pt idx="26543">
                  <c:v>-5.2321199999999998E-2</c:v>
                </c:pt>
                <c:pt idx="26544">
                  <c:v>-5.0543100000000001E-2</c:v>
                </c:pt>
                <c:pt idx="26545">
                  <c:v>-4.8763800000000003E-2</c:v>
                </c:pt>
                <c:pt idx="26546">
                  <c:v>-4.6981299999999997E-2</c:v>
                </c:pt>
                <c:pt idx="26547">
                  <c:v>-4.51919E-2</c:v>
                </c:pt>
                <c:pt idx="26548">
                  <c:v>-4.3393500000000002E-2</c:v>
                </c:pt>
                <c:pt idx="26549">
                  <c:v>-4.1586499999999998E-2</c:v>
                </c:pt>
                <c:pt idx="26550">
                  <c:v>-3.97729E-2</c:v>
                </c:pt>
                <c:pt idx="26551">
                  <c:v>-3.7955299999999997E-2</c:v>
                </c:pt>
                <c:pt idx="26552">
                  <c:v>-3.6137200000000001E-2</c:v>
                </c:pt>
                <c:pt idx="26553">
                  <c:v>-3.4323100000000002E-2</c:v>
                </c:pt>
                <c:pt idx="26554">
                  <c:v>-3.2517400000000002E-2</c:v>
                </c:pt>
                <c:pt idx="26555">
                  <c:v>-3.0720999999999998E-2</c:v>
                </c:pt>
                <c:pt idx="26556">
                  <c:v>-2.8932599999999999E-2</c:v>
                </c:pt>
                <c:pt idx="26557">
                  <c:v>-2.7152900000000001E-2</c:v>
                </c:pt>
                <c:pt idx="26558">
                  <c:v>-2.5384E-2</c:v>
                </c:pt>
                <c:pt idx="26559">
                  <c:v>-2.3625400000000001E-2</c:v>
                </c:pt>
                <c:pt idx="26560">
                  <c:v>-2.18747E-2</c:v>
                </c:pt>
                <c:pt idx="26561">
                  <c:v>-2.0132500000000001E-2</c:v>
                </c:pt>
                <c:pt idx="26562">
                  <c:v>-1.8401000000000001E-2</c:v>
                </c:pt>
                <c:pt idx="26563">
                  <c:v>-1.6683300000000002E-2</c:v>
                </c:pt>
                <c:pt idx="26564">
                  <c:v>-1.49829E-2</c:v>
                </c:pt>
                <c:pt idx="26565">
                  <c:v>-1.3301500000000001E-2</c:v>
                </c:pt>
                <c:pt idx="26566">
                  <c:v>-1.16401E-2</c:v>
                </c:pt>
                <c:pt idx="26567">
                  <c:v>-1.00007E-2</c:v>
                </c:pt>
                <c:pt idx="26568" formatCode="0.00E+00">
                  <c:v>-8.3858600000000002E-3</c:v>
                </c:pt>
                <c:pt idx="26569" formatCode="0.00E+00">
                  <c:v>-6.7959600000000002E-3</c:v>
                </c:pt>
                <c:pt idx="26570" formatCode="0.00E+00">
                  <c:v>-5.2302499999999997E-3</c:v>
                </c:pt>
                <c:pt idx="26571" formatCode="0.00E+00">
                  <c:v>-3.6892100000000001E-3</c:v>
                </c:pt>
                <c:pt idx="26572" formatCode="0.00E+00">
                  <c:v>-2.17534E-3</c:v>
                </c:pt>
                <c:pt idx="26573" formatCode="0.00E+00">
                  <c:v>-6.9201400000000002E-4</c:v>
                </c:pt>
                <c:pt idx="26574" formatCode="0.00E+00">
                  <c:v>7.5832099999999995E-4</c:v>
                </c:pt>
                <c:pt idx="26575" formatCode="0.00E+00">
                  <c:v>2.1749299999999998E-3</c:v>
                </c:pt>
                <c:pt idx="26576" formatCode="0.00E+00">
                  <c:v>3.55814E-3</c:v>
                </c:pt>
                <c:pt idx="26577" formatCode="0.00E+00">
                  <c:v>4.9081899999999998E-3</c:v>
                </c:pt>
                <c:pt idx="26578" formatCode="0.00E+00">
                  <c:v>6.2236100000000001E-3</c:v>
                </c:pt>
                <c:pt idx="26579" formatCode="0.00E+00">
                  <c:v>7.5020299999999998E-3</c:v>
                </c:pt>
                <c:pt idx="26580" formatCode="0.00E+00">
                  <c:v>8.7425799999999998E-3</c:v>
                </c:pt>
                <c:pt idx="26581" formatCode="0.00E+00">
                  <c:v>9.9451999999999995E-3</c:v>
                </c:pt>
                <c:pt idx="26582">
                  <c:v>1.11092E-2</c:v>
                </c:pt>
                <c:pt idx="26583">
                  <c:v>1.2233300000000001E-2</c:v>
                </c:pt>
                <c:pt idx="26584">
                  <c:v>1.33165E-2</c:v>
                </c:pt>
                <c:pt idx="26585">
                  <c:v>1.43587E-2</c:v>
                </c:pt>
                <c:pt idx="26586">
                  <c:v>1.53594E-2</c:v>
                </c:pt>
                <c:pt idx="26587">
                  <c:v>1.6317999999999999E-2</c:v>
                </c:pt>
                <c:pt idx="26588">
                  <c:v>1.7233999999999999E-2</c:v>
                </c:pt>
                <c:pt idx="26589">
                  <c:v>1.8107499999999999E-2</c:v>
                </c:pt>
                <c:pt idx="26590">
                  <c:v>1.8938099999999999E-2</c:v>
                </c:pt>
                <c:pt idx="26591">
                  <c:v>1.9724200000000001E-2</c:v>
                </c:pt>
                <c:pt idx="26592">
                  <c:v>2.0463499999999999E-2</c:v>
                </c:pt>
                <c:pt idx="26593">
                  <c:v>2.1154300000000001E-2</c:v>
                </c:pt>
                <c:pt idx="26594">
                  <c:v>2.1795200000000001E-2</c:v>
                </c:pt>
                <c:pt idx="26595">
                  <c:v>2.2384999999999999E-2</c:v>
                </c:pt>
                <c:pt idx="26596">
                  <c:v>2.29229E-2</c:v>
                </c:pt>
                <c:pt idx="26597">
                  <c:v>2.3407500000000001E-2</c:v>
                </c:pt>
                <c:pt idx="26598">
                  <c:v>2.38377E-2</c:v>
                </c:pt>
                <c:pt idx="26599">
                  <c:v>2.42134E-2</c:v>
                </c:pt>
                <c:pt idx="26600">
                  <c:v>2.4535100000000001E-2</c:v>
                </c:pt>
                <c:pt idx="26601">
                  <c:v>2.48034E-2</c:v>
                </c:pt>
                <c:pt idx="26602">
                  <c:v>2.5017899999999999E-2</c:v>
                </c:pt>
                <c:pt idx="26603">
                  <c:v>2.5177999999999999E-2</c:v>
                </c:pt>
                <c:pt idx="26604">
                  <c:v>2.5283199999999999E-2</c:v>
                </c:pt>
                <c:pt idx="26605">
                  <c:v>2.5332799999999999E-2</c:v>
                </c:pt>
                <c:pt idx="26606">
                  <c:v>2.5326000000000001E-2</c:v>
                </c:pt>
                <c:pt idx="26607">
                  <c:v>2.5262099999999999E-2</c:v>
                </c:pt>
                <c:pt idx="26608">
                  <c:v>2.5141E-2</c:v>
                </c:pt>
                <c:pt idx="26609">
                  <c:v>2.4962499999999999E-2</c:v>
                </c:pt>
                <c:pt idx="26610">
                  <c:v>2.4726600000000001E-2</c:v>
                </c:pt>
                <c:pt idx="26611">
                  <c:v>2.4435100000000001E-2</c:v>
                </c:pt>
                <c:pt idx="26612">
                  <c:v>2.4090199999999999E-2</c:v>
                </c:pt>
                <c:pt idx="26613">
                  <c:v>2.3693499999999999E-2</c:v>
                </c:pt>
                <c:pt idx="26614">
                  <c:v>2.32464E-2</c:v>
                </c:pt>
                <c:pt idx="26615">
                  <c:v>2.2750900000000001E-2</c:v>
                </c:pt>
                <c:pt idx="26616">
                  <c:v>2.2207399999999999E-2</c:v>
                </c:pt>
                <c:pt idx="26617">
                  <c:v>2.1614899999999999E-2</c:v>
                </c:pt>
                <c:pt idx="26618">
                  <c:v>2.0973499999999999E-2</c:v>
                </c:pt>
                <c:pt idx="26619">
                  <c:v>2.0283800000000001E-2</c:v>
                </c:pt>
                <c:pt idx="26620">
                  <c:v>1.9544700000000002E-2</c:v>
                </c:pt>
                <c:pt idx="26621">
                  <c:v>1.8755600000000001E-2</c:v>
                </c:pt>
                <c:pt idx="26622">
                  <c:v>1.7917800000000001E-2</c:v>
                </c:pt>
                <c:pt idx="26623">
                  <c:v>1.7032700000000001E-2</c:v>
                </c:pt>
                <c:pt idx="26624">
                  <c:v>1.6100799999999998E-2</c:v>
                </c:pt>
                <c:pt idx="26625">
                  <c:v>1.51228E-2</c:v>
                </c:pt>
                <c:pt idx="26626">
                  <c:v>1.41E-2</c:v>
                </c:pt>
                <c:pt idx="26627">
                  <c:v>1.30344E-2</c:v>
                </c:pt>
                <c:pt idx="26628">
                  <c:v>1.1927999999999999E-2</c:v>
                </c:pt>
                <c:pt idx="26629">
                  <c:v>1.07823E-2</c:v>
                </c:pt>
                <c:pt idx="26630" formatCode="0.00E+00">
                  <c:v>9.5988700000000007E-3</c:v>
                </c:pt>
                <c:pt idx="26631" formatCode="0.00E+00">
                  <c:v>8.3791100000000004E-3</c:v>
                </c:pt>
                <c:pt idx="26632" formatCode="0.00E+00">
                  <c:v>7.1251300000000004E-3</c:v>
                </c:pt>
                <c:pt idx="26633" formatCode="0.00E+00">
                  <c:v>5.83908E-3</c:v>
                </c:pt>
                <c:pt idx="26634" formatCode="0.00E+00">
                  <c:v>4.5224100000000001E-3</c:v>
                </c:pt>
                <c:pt idx="26635" formatCode="0.00E+00">
                  <c:v>3.1766099999999999E-3</c:v>
                </c:pt>
                <c:pt idx="26636" formatCode="0.00E+00">
                  <c:v>1.8037699999999999E-3</c:v>
                </c:pt>
                <c:pt idx="26637" formatCode="0.00E+00">
                  <c:v>4.0669799999999999E-4</c:v>
                </c:pt>
                <c:pt idx="26638" formatCode="0.00E+00">
                  <c:v>-1.0113500000000001E-3</c:v>
                </c:pt>
                <c:pt idx="26639" formatCode="0.00E+00">
                  <c:v>-2.4479699999999998E-3</c:v>
                </c:pt>
                <c:pt idx="26640" formatCode="0.00E+00">
                  <c:v>-3.9019300000000001E-3</c:v>
                </c:pt>
                <c:pt idx="26641" formatCode="0.00E+00">
                  <c:v>-5.3718699999999999E-3</c:v>
                </c:pt>
                <c:pt idx="26642" formatCode="0.00E+00">
                  <c:v>-6.8557499999999999E-3</c:v>
                </c:pt>
                <c:pt idx="26643" formatCode="0.00E+00">
                  <c:v>-8.3518299999999993E-3</c:v>
                </c:pt>
                <c:pt idx="26644" formatCode="0.00E+00">
                  <c:v>-9.8594700000000004E-3</c:v>
                </c:pt>
                <c:pt idx="26645">
                  <c:v>-1.1378299999999999E-2</c:v>
                </c:pt>
                <c:pt idx="26646">
                  <c:v>-1.29067E-2</c:v>
                </c:pt>
                <c:pt idx="26647">
                  <c:v>-1.44423E-2</c:v>
                </c:pt>
                <c:pt idx="26648">
                  <c:v>-1.5982400000000001E-2</c:v>
                </c:pt>
                <c:pt idx="26649">
                  <c:v>-1.7523799999999999E-2</c:v>
                </c:pt>
                <c:pt idx="26650">
                  <c:v>-1.90619E-2</c:v>
                </c:pt>
                <c:pt idx="26651">
                  <c:v>-2.0593299999999998E-2</c:v>
                </c:pt>
                <c:pt idx="26652">
                  <c:v>-2.21154E-2</c:v>
                </c:pt>
                <c:pt idx="26653">
                  <c:v>-2.36256E-2</c:v>
                </c:pt>
                <c:pt idx="26654">
                  <c:v>-2.5122100000000001E-2</c:v>
                </c:pt>
                <c:pt idx="26655">
                  <c:v>-2.6603499999999999E-2</c:v>
                </c:pt>
                <c:pt idx="26656">
                  <c:v>-2.8067499999999999E-2</c:v>
                </c:pt>
                <c:pt idx="26657">
                  <c:v>-2.95108E-2</c:v>
                </c:pt>
                <c:pt idx="26658">
                  <c:v>-3.0931299999999998E-2</c:v>
                </c:pt>
                <c:pt idx="26659">
                  <c:v>-3.2329400000000001E-2</c:v>
                </c:pt>
                <c:pt idx="26660">
                  <c:v>-3.37065E-2</c:v>
                </c:pt>
                <c:pt idx="26661">
                  <c:v>-3.5060899999999999E-2</c:v>
                </c:pt>
                <c:pt idx="26662">
                  <c:v>-3.63874E-2</c:v>
                </c:pt>
                <c:pt idx="26663">
                  <c:v>-3.7681300000000001E-2</c:v>
                </c:pt>
                <c:pt idx="26664">
                  <c:v>-3.8940299999999997E-2</c:v>
                </c:pt>
                <c:pt idx="26665">
                  <c:v>-4.01631E-2</c:v>
                </c:pt>
                <c:pt idx="26666">
                  <c:v>-4.1346800000000003E-2</c:v>
                </c:pt>
                <c:pt idx="26667">
                  <c:v>-4.2486500000000003E-2</c:v>
                </c:pt>
                <c:pt idx="26668">
                  <c:v>-4.3579100000000003E-2</c:v>
                </c:pt>
                <c:pt idx="26669">
                  <c:v>-4.46241E-2</c:v>
                </c:pt>
                <c:pt idx="26670">
                  <c:v>-4.5621000000000002E-2</c:v>
                </c:pt>
                <c:pt idx="26671">
                  <c:v>-4.6567799999999999E-2</c:v>
                </c:pt>
                <c:pt idx="26672">
                  <c:v>-4.7461900000000001E-2</c:v>
                </c:pt>
                <c:pt idx="26673">
                  <c:v>-4.83011E-2</c:v>
                </c:pt>
                <c:pt idx="26674">
                  <c:v>-4.90844E-2</c:v>
                </c:pt>
                <c:pt idx="26675">
                  <c:v>-4.9811300000000003E-2</c:v>
                </c:pt>
                <c:pt idx="26676">
                  <c:v>-5.0480200000000003E-2</c:v>
                </c:pt>
                <c:pt idx="26677">
                  <c:v>-5.10894E-2</c:v>
                </c:pt>
                <c:pt idx="26678">
                  <c:v>-5.1638200000000002E-2</c:v>
                </c:pt>
                <c:pt idx="26679">
                  <c:v>-5.2127199999999999E-2</c:v>
                </c:pt>
                <c:pt idx="26680">
                  <c:v>-5.2554799999999999E-2</c:v>
                </c:pt>
                <c:pt idx="26681">
                  <c:v>-5.2917199999999998E-2</c:v>
                </c:pt>
                <c:pt idx="26682">
                  <c:v>-5.3211599999999998E-2</c:v>
                </c:pt>
                <c:pt idx="26683">
                  <c:v>-5.3438199999999998E-2</c:v>
                </c:pt>
                <c:pt idx="26684">
                  <c:v>-5.35992E-2</c:v>
                </c:pt>
                <c:pt idx="26685">
                  <c:v>-5.3696599999999997E-2</c:v>
                </c:pt>
                <c:pt idx="26686">
                  <c:v>-5.3730199999999999E-2</c:v>
                </c:pt>
                <c:pt idx="26687">
                  <c:v>-5.3697300000000003E-2</c:v>
                </c:pt>
                <c:pt idx="26688">
                  <c:v>-5.3594700000000002E-2</c:v>
                </c:pt>
                <c:pt idx="26689">
                  <c:v>-5.3419300000000003E-2</c:v>
                </c:pt>
                <c:pt idx="26690">
                  <c:v>-5.3167399999999997E-2</c:v>
                </c:pt>
                <c:pt idx="26691">
                  <c:v>-5.2835399999999998E-2</c:v>
                </c:pt>
                <c:pt idx="26692">
                  <c:v>-5.24226E-2</c:v>
                </c:pt>
                <c:pt idx="26693">
                  <c:v>-5.1932199999999998E-2</c:v>
                </c:pt>
                <c:pt idx="26694">
                  <c:v>-5.1367500000000003E-2</c:v>
                </c:pt>
                <c:pt idx="26695">
                  <c:v>-5.0727399999999999E-2</c:v>
                </c:pt>
                <c:pt idx="26696">
                  <c:v>-5.0009999999999999E-2</c:v>
                </c:pt>
                <c:pt idx="26697">
                  <c:v>-4.9216000000000003E-2</c:v>
                </c:pt>
                <c:pt idx="26698">
                  <c:v>-4.8347899999999999E-2</c:v>
                </c:pt>
                <c:pt idx="26699">
                  <c:v>-4.7407400000000002E-2</c:v>
                </c:pt>
                <c:pt idx="26700">
                  <c:v>-4.6393799999999999E-2</c:v>
                </c:pt>
                <c:pt idx="26701">
                  <c:v>-4.5305100000000001E-2</c:v>
                </c:pt>
                <c:pt idx="26702">
                  <c:v>-4.4139499999999998E-2</c:v>
                </c:pt>
                <c:pt idx="26703">
                  <c:v>-4.2896700000000003E-2</c:v>
                </c:pt>
                <c:pt idx="26704">
                  <c:v>-4.1577299999999998E-2</c:v>
                </c:pt>
                <c:pt idx="26705">
                  <c:v>-4.01807E-2</c:v>
                </c:pt>
                <c:pt idx="26706">
                  <c:v>-3.87068E-2</c:v>
                </c:pt>
                <c:pt idx="26707">
                  <c:v>-3.7158099999999999E-2</c:v>
                </c:pt>
                <c:pt idx="26708">
                  <c:v>-3.5540500000000003E-2</c:v>
                </c:pt>
                <c:pt idx="26709">
                  <c:v>-3.3859E-2</c:v>
                </c:pt>
                <c:pt idx="26710">
                  <c:v>-3.2115200000000003E-2</c:v>
                </c:pt>
                <c:pt idx="26711">
                  <c:v>-3.0307899999999999E-2</c:v>
                </c:pt>
                <c:pt idx="26712">
                  <c:v>-2.8436199999999998E-2</c:v>
                </c:pt>
                <c:pt idx="26713">
                  <c:v>-2.6501500000000001E-2</c:v>
                </c:pt>
                <c:pt idx="26714">
                  <c:v>-2.4507600000000001E-2</c:v>
                </c:pt>
                <c:pt idx="26715">
                  <c:v>-2.2458800000000001E-2</c:v>
                </c:pt>
                <c:pt idx="26716">
                  <c:v>-2.03576E-2</c:v>
                </c:pt>
                <c:pt idx="26717">
                  <c:v>-1.82036E-2</c:v>
                </c:pt>
                <c:pt idx="26718">
                  <c:v>-1.59983E-2</c:v>
                </c:pt>
                <c:pt idx="26719">
                  <c:v>-1.37471E-2</c:v>
                </c:pt>
                <c:pt idx="26720">
                  <c:v>-1.14553E-2</c:v>
                </c:pt>
                <c:pt idx="26721" formatCode="0.00E+00">
                  <c:v>-9.1284299999999999E-3</c:v>
                </c:pt>
                <c:pt idx="26722" formatCode="0.00E+00">
                  <c:v>-6.77277E-3</c:v>
                </c:pt>
                <c:pt idx="26723" formatCode="0.00E+00">
                  <c:v>-4.3926499999999997E-3</c:v>
                </c:pt>
                <c:pt idx="26724" formatCode="0.00E+00">
                  <c:v>-1.9885599999999999E-3</c:v>
                </c:pt>
                <c:pt idx="26725" formatCode="0.00E+00">
                  <c:v>4.4022899999999999E-4</c:v>
                </c:pt>
                <c:pt idx="26726" formatCode="0.00E+00">
                  <c:v>2.8918500000000001E-3</c:v>
                </c:pt>
                <c:pt idx="26727" formatCode="0.00E+00">
                  <c:v>5.3626400000000001E-3</c:v>
                </c:pt>
                <c:pt idx="26728" formatCode="0.00E+00">
                  <c:v>7.8508199999999997E-3</c:v>
                </c:pt>
                <c:pt idx="26729">
                  <c:v>1.0356799999999999E-2</c:v>
                </c:pt>
                <c:pt idx="26730">
                  <c:v>1.28801E-2</c:v>
                </c:pt>
                <c:pt idx="26731">
                  <c:v>1.54171E-2</c:v>
                </c:pt>
                <c:pt idx="26732">
                  <c:v>1.7962599999999999E-2</c:v>
                </c:pt>
                <c:pt idx="26733">
                  <c:v>2.05118E-2</c:v>
                </c:pt>
                <c:pt idx="26734">
                  <c:v>2.3060799999999999E-2</c:v>
                </c:pt>
                <c:pt idx="26735">
                  <c:v>2.5606899999999998E-2</c:v>
                </c:pt>
                <c:pt idx="26736">
                  <c:v>2.81473E-2</c:v>
                </c:pt>
                <c:pt idx="26737">
                  <c:v>3.0679100000000001E-2</c:v>
                </c:pt>
                <c:pt idx="26738">
                  <c:v>3.3200500000000001E-2</c:v>
                </c:pt>
                <c:pt idx="26739">
                  <c:v>3.5711600000000003E-2</c:v>
                </c:pt>
                <c:pt idx="26740">
                  <c:v>3.8210599999999997E-2</c:v>
                </c:pt>
                <c:pt idx="26741">
                  <c:v>4.0693199999999999E-2</c:v>
                </c:pt>
                <c:pt idx="26742">
                  <c:v>4.3156300000000002E-2</c:v>
                </c:pt>
                <c:pt idx="26743">
                  <c:v>4.56009E-2</c:v>
                </c:pt>
                <c:pt idx="26744">
                  <c:v>4.8027599999999997E-2</c:v>
                </c:pt>
                <c:pt idx="26745">
                  <c:v>5.0432999999999999E-2</c:v>
                </c:pt>
                <c:pt idx="26746">
                  <c:v>5.28104E-2</c:v>
                </c:pt>
                <c:pt idx="26747">
                  <c:v>5.5152199999999998E-2</c:v>
                </c:pt>
                <c:pt idx="26748">
                  <c:v>5.7453499999999998E-2</c:v>
                </c:pt>
                <c:pt idx="26749">
                  <c:v>5.9713700000000001E-2</c:v>
                </c:pt>
                <c:pt idx="26750">
                  <c:v>6.1932099999999997E-2</c:v>
                </c:pt>
                <c:pt idx="26751">
                  <c:v>6.4104999999999995E-2</c:v>
                </c:pt>
                <c:pt idx="26752">
                  <c:v>6.6228099999999998E-2</c:v>
                </c:pt>
                <c:pt idx="26753">
                  <c:v>6.83E-2</c:v>
                </c:pt>
                <c:pt idx="26754">
                  <c:v>7.0321999999999996E-2</c:v>
                </c:pt>
                <c:pt idx="26755">
                  <c:v>7.2294300000000006E-2</c:v>
                </c:pt>
                <c:pt idx="26756">
                  <c:v>7.4215900000000001E-2</c:v>
                </c:pt>
                <c:pt idx="26757">
                  <c:v>7.6086500000000001E-2</c:v>
                </c:pt>
                <c:pt idx="26758">
                  <c:v>7.7906799999999998E-2</c:v>
                </c:pt>
                <c:pt idx="26759">
                  <c:v>7.9673300000000002E-2</c:v>
                </c:pt>
                <c:pt idx="26760">
                  <c:v>8.1378300000000001E-2</c:v>
                </c:pt>
                <c:pt idx="26761">
                  <c:v>8.3017900000000006E-2</c:v>
                </c:pt>
                <c:pt idx="26762">
                  <c:v>8.4594299999999997E-2</c:v>
                </c:pt>
                <c:pt idx="26763">
                  <c:v>8.6110099999999995E-2</c:v>
                </c:pt>
                <c:pt idx="26764">
                  <c:v>8.7565699999999996E-2</c:v>
                </c:pt>
                <c:pt idx="26765">
                  <c:v>8.8958999999999996E-2</c:v>
                </c:pt>
                <c:pt idx="26766">
                  <c:v>9.0286000000000005E-2</c:v>
                </c:pt>
                <c:pt idx="26767">
                  <c:v>9.1541999999999998E-2</c:v>
                </c:pt>
                <c:pt idx="26768">
                  <c:v>9.2725699999999994E-2</c:v>
                </c:pt>
                <c:pt idx="26769">
                  <c:v>9.3839599999999995E-2</c:v>
                </c:pt>
                <c:pt idx="26770">
                  <c:v>9.4884499999999997E-2</c:v>
                </c:pt>
                <c:pt idx="26771">
                  <c:v>9.5856800000000006E-2</c:v>
                </c:pt>
                <c:pt idx="26772">
                  <c:v>9.6751900000000002E-2</c:v>
                </c:pt>
                <c:pt idx="26773">
                  <c:v>9.7568699999999994E-2</c:v>
                </c:pt>
                <c:pt idx="26774">
                  <c:v>9.8308499999999993E-2</c:v>
                </c:pt>
                <c:pt idx="26775">
                  <c:v>9.8971900000000002E-2</c:v>
                </c:pt>
                <c:pt idx="26776">
                  <c:v>9.9558199999999999E-2</c:v>
                </c:pt>
                <c:pt idx="26777">
                  <c:v>0.100067</c:v>
                </c:pt>
                <c:pt idx="26778">
                  <c:v>0.10050099999999999</c:v>
                </c:pt>
                <c:pt idx="26779">
                  <c:v>0.10086100000000001</c:v>
                </c:pt>
                <c:pt idx="26780">
                  <c:v>0.101147</c:v>
                </c:pt>
                <c:pt idx="26781">
                  <c:v>0.101356</c:v>
                </c:pt>
                <c:pt idx="26782">
                  <c:v>0.10148600000000001</c:v>
                </c:pt>
                <c:pt idx="26783">
                  <c:v>0.10154000000000001</c:v>
                </c:pt>
                <c:pt idx="26784">
                  <c:v>0.10152</c:v>
                </c:pt>
                <c:pt idx="26785">
                  <c:v>0.101427</c:v>
                </c:pt>
                <c:pt idx="26786">
                  <c:v>0.101259</c:v>
                </c:pt>
                <c:pt idx="26787">
                  <c:v>0.10102</c:v>
                </c:pt>
                <c:pt idx="26788">
                  <c:v>0.10070999999999999</c:v>
                </c:pt>
                <c:pt idx="26789">
                  <c:v>0.100328</c:v>
                </c:pt>
                <c:pt idx="26790">
                  <c:v>9.9867300000000006E-2</c:v>
                </c:pt>
                <c:pt idx="26791">
                  <c:v>9.9327499999999999E-2</c:v>
                </c:pt>
                <c:pt idx="26792">
                  <c:v>9.8712300000000003E-2</c:v>
                </c:pt>
                <c:pt idx="26793">
                  <c:v>9.8027600000000006E-2</c:v>
                </c:pt>
                <c:pt idx="26794">
                  <c:v>9.7277500000000003E-2</c:v>
                </c:pt>
                <c:pt idx="26795">
                  <c:v>9.6462699999999998E-2</c:v>
                </c:pt>
                <c:pt idx="26796">
                  <c:v>9.5579899999999995E-2</c:v>
                </c:pt>
                <c:pt idx="26797">
                  <c:v>9.4627799999999998E-2</c:v>
                </c:pt>
                <c:pt idx="26798">
                  <c:v>9.3613500000000002E-2</c:v>
                </c:pt>
                <c:pt idx="26799">
                  <c:v>9.2546000000000003E-2</c:v>
                </c:pt>
                <c:pt idx="26800">
                  <c:v>9.1428099999999998E-2</c:v>
                </c:pt>
                <c:pt idx="26801">
                  <c:v>9.0256600000000006E-2</c:v>
                </c:pt>
                <c:pt idx="26802">
                  <c:v>8.9027999999999996E-2</c:v>
                </c:pt>
                <c:pt idx="26803">
                  <c:v>8.7742200000000006E-2</c:v>
                </c:pt>
                <c:pt idx="26804">
                  <c:v>8.6402900000000005E-2</c:v>
                </c:pt>
                <c:pt idx="26805">
                  <c:v>8.5015199999999999E-2</c:v>
                </c:pt>
                <c:pt idx="26806">
                  <c:v>8.3585800000000002E-2</c:v>
                </c:pt>
                <c:pt idx="26807">
                  <c:v>8.2122700000000007E-2</c:v>
                </c:pt>
                <c:pt idx="26808">
                  <c:v>8.0629099999999995E-2</c:v>
                </c:pt>
                <c:pt idx="26809">
                  <c:v>7.9099100000000006E-2</c:v>
                </c:pt>
                <c:pt idx="26810">
                  <c:v>7.7525999999999998E-2</c:v>
                </c:pt>
                <c:pt idx="26811">
                  <c:v>7.5910199999999997E-2</c:v>
                </c:pt>
                <c:pt idx="26812">
                  <c:v>7.4255000000000002E-2</c:v>
                </c:pt>
                <c:pt idx="26813">
                  <c:v>7.2561100000000003E-2</c:v>
                </c:pt>
                <c:pt idx="26814">
                  <c:v>7.0829299999999998E-2</c:v>
                </c:pt>
                <c:pt idx="26815">
                  <c:v>6.9064E-2</c:v>
                </c:pt>
                <c:pt idx="26816">
                  <c:v>6.7272899999999997E-2</c:v>
                </c:pt>
                <c:pt idx="26817">
                  <c:v>6.5462099999999995E-2</c:v>
                </c:pt>
                <c:pt idx="26818">
                  <c:v>6.3633800000000004E-2</c:v>
                </c:pt>
                <c:pt idx="26819">
                  <c:v>6.1788099999999999E-2</c:v>
                </c:pt>
                <c:pt idx="26820">
                  <c:v>5.9923700000000003E-2</c:v>
                </c:pt>
                <c:pt idx="26821">
                  <c:v>5.8036799999999999E-2</c:v>
                </c:pt>
                <c:pt idx="26822">
                  <c:v>5.6124E-2</c:v>
                </c:pt>
                <c:pt idx="26823">
                  <c:v>5.4184499999999997E-2</c:v>
                </c:pt>
                <c:pt idx="26824">
                  <c:v>5.22199E-2</c:v>
                </c:pt>
                <c:pt idx="26825">
                  <c:v>5.0233899999999998E-2</c:v>
                </c:pt>
                <c:pt idx="26826">
                  <c:v>4.8233199999999997E-2</c:v>
                </c:pt>
                <c:pt idx="26827">
                  <c:v>4.6223899999999998E-2</c:v>
                </c:pt>
                <c:pt idx="26828">
                  <c:v>4.42093E-2</c:v>
                </c:pt>
                <c:pt idx="26829">
                  <c:v>4.2190900000000003E-2</c:v>
                </c:pt>
                <c:pt idx="26830">
                  <c:v>4.0172100000000002E-2</c:v>
                </c:pt>
                <c:pt idx="26831">
                  <c:v>3.8157700000000003E-2</c:v>
                </c:pt>
                <c:pt idx="26832">
                  <c:v>3.61502E-2</c:v>
                </c:pt>
                <c:pt idx="26833">
                  <c:v>3.41464E-2</c:v>
                </c:pt>
                <c:pt idx="26834">
                  <c:v>3.21409E-2</c:v>
                </c:pt>
                <c:pt idx="26835">
                  <c:v>3.01313E-2</c:v>
                </c:pt>
                <c:pt idx="26836">
                  <c:v>2.8117199999999998E-2</c:v>
                </c:pt>
                <c:pt idx="26837">
                  <c:v>2.6098099999999999E-2</c:v>
                </c:pt>
                <c:pt idx="26838">
                  <c:v>2.4074000000000002E-2</c:v>
                </c:pt>
                <c:pt idx="26839">
                  <c:v>2.20466E-2</c:v>
                </c:pt>
                <c:pt idx="26840">
                  <c:v>2.0018299999999999E-2</c:v>
                </c:pt>
                <c:pt idx="26841">
                  <c:v>1.79898E-2</c:v>
                </c:pt>
                <c:pt idx="26842">
                  <c:v>1.5960700000000001E-2</c:v>
                </c:pt>
                <c:pt idx="26843">
                  <c:v>1.3931300000000001E-2</c:v>
                </c:pt>
                <c:pt idx="26844">
                  <c:v>1.1901399999999999E-2</c:v>
                </c:pt>
                <c:pt idx="26845" formatCode="0.00E+00">
                  <c:v>9.8731099999999992E-3</c:v>
                </c:pt>
                <c:pt idx="26846" formatCode="0.00E+00">
                  <c:v>7.8514299999999995E-3</c:v>
                </c:pt>
                <c:pt idx="26847" formatCode="0.00E+00">
                  <c:v>5.83819E-3</c:v>
                </c:pt>
                <c:pt idx="26848" formatCode="0.00E+00">
                  <c:v>3.8296599999999999E-3</c:v>
                </c:pt>
                <c:pt idx="26849" formatCode="0.00E+00">
                  <c:v>1.8232599999999999E-3</c:v>
                </c:pt>
                <c:pt idx="26850" formatCode="0.00E+00">
                  <c:v>-1.75873E-4</c:v>
                </c:pt>
                <c:pt idx="26851" formatCode="0.00E+00">
                  <c:v>-2.1596200000000001E-3</c:v>
                </c:pt>
                <c:pt idx="26852" formatCode="0.00E+00">
                  <c:v>-4.1258299999999996E-3</c:v>
                </c:pt>
                <c:pt idx="26853" formatCode="0.00E+00">
                  <c:v>-6.0767900000000003E-3</c:v>
                </c:pt>
                <c:pt idx="26854" formatCode="0.00E+00">
                  <c:v>-8.0133200000000009E-3</c:v>
                </c:pt>
                <c:pt idx="26855" formatCode="0.00E+00">
                  <c:v>-9.9330200000000007E-3</c:v>
                </c:pt>
                <c:pt idx="26856">
                  <c:v>-1.1831100000000001E-2</c:v>
                </c:pt>
                <c:pt idx="26857">
                  <c:v>-1.3703E-2</c:v>
                </c:pt>
                <c:pt idx="26858">
                  <c:v>-1.5546300000000001E-2</c:v>
                </c:pt>
                <c:pt idx="26859">
                  <c:v>-1.7356199999999999E-2</c:v>
                </c:pt>
                <c:pt idx="26860">
                  <c:v>-1.91238E-2</c:v>
                </c:pt>
                <c:pt idx="26861">
                  <c:v>-2.0843299999999999E-2</c:v>
                </c:pt>
                <c:pt idx="26862">
                  <c:v>-2.2517100000000002E-2</c:v>
                </c:pt>
                <c:pt idx="26863">
                  <c:v>-2.4151800000000001E-2</c:v>
                </c:pt>
                <c:pt idx="26864">
                  <c:v>-2.5753499999999999E-2</c:v>
                </c:pt>
                <c:pt idx="26865">
                  <c:v>-2.7326799999999998E-2</c:v>
                </c:pt>
                <c:pt idx="26866">
                  <c:v>-2.8873099999999999E-2</c:v>
                </c:pt>
                <c:pt idx="26867">
                  <c:v>-3.03907E-2</c:v>
                </c:pt>
                <c:pt idx="26868">
                  <c:v>-3.1880400000000003E-2</c:v>
                </c:pt>
                <c:pt idx="26869">
                  <c:v>-3.3345100000000003E-2</c:v>
                </c:pt>
                <c:pt idx="26870">
                  <c:v>-3.4786699999999997E-2</c:v>
                </c:pt>
                <c:pt idx="26871">
                  <c:v>-3.6205800000000003E-2</c:v>
                </c:pt>
                <c:pt idx="26872">
                  <c:v>-3.7599599999999997E-2</c:v>
                </c:pt>
                <c:pt idx="26873">
                  <c:v>-3.8962499999999997E-2</c:v>
                </c:pt>
                <c:pt idx="26874">
                  <c:v>-4.0290699999999999E-2</c:v>
                </c:pt>
                <c:pt idx="26875">
                  <c:v>-4.1585299999999999E-2</c:v>
                </c:pt>
                <c:pt idx="26876">
                  <c:v>-4.2850600000000003E-2</c:v>
                </c:pt>
                <c:pt idx="26877">
                  <c:v>-4.40889E-2</c:v>
                </c:pt>
                <c:pt idx="26878">
                  <c:v>-4.52971E-2</c:v>
                </c:pt>
                <c:pt idx="26879">
                  <c:v>-4.6467300000000003E-2</c:v>
                </c:pt>
                <c:pt idx="26880">
                  <c:v>-4.7593099999999999E-2</c:v>
                </c:pt>
                <c:pt idx="26881">
                  <c:v>-4.86725E-2</c:v>
                </c:pt>
                <c:pt idx="26882">
                  <c:v>-4.9705399999999997E-2</c:v>
                </c:pt>
                <c:pt idx="26883">
                  <c:v>-5.0691100000000003E-2</c:v>
                </c:pt>
                <c:pt idx="26884">
                  <c:v>-5.1628800000000002E-2</c:v>
                </c:pt>
                <c:pt idx="26885">
                  <c:v>-5.2521100000000001E-2</c:v>
                </c:pt>
                <c:pt idx="26886">
                  <c:v>-5.33724E-2</c:v>
                </c:pt>
                <c:pt idx="26887">
                  <c:v>-5.4186199999999997E-2</c:v>
                </c:pt>
                <c:pt idx="26888">
                  <c:v>-5.4962900000000002E-2</c:v>
                </c:pt>
                <c:pt idx="26889">
                  <c:v>-5.57022E-2</c:v>
                </c:pt>
                <c:pt idx="26890">
                  <c:v>-5.6402599999999997E-2</c:v>
                </c:pt>
                <c:pt idx="26891">
                  <c:v>-5.7062399999999999E-2</c:v>
                </c:pt>
                <c:pt idx="26892">
                  <c:v>-5.7682600000000001E-2</c:v>
                </c:pt>
                <c:pt idx="26893">
                  <c:v>-5.82651E-2</c:v>
                </c:pt>
                <c:pt idx="26894">
                  <c:v>-5.8806999999999998E-2</c:v>
                </c:pt>
                <c:pt idx="26895">
                  <c:v>-5.9305200000000002E-2</c:v>
                </c:pt>
                <c:pt idx="26896">
                  <c:v>-5.9762999999999997E-2</c:v>
                </c:pt>
                <c:pt idx="26897">
                  <c:v>-6.0188400000000003E-2</c:v>
                </c:pt>
                <c:pt idx="26898">
                  <c:v>-6.0585699999999999E-2</c:v>
                </c:pt>
                <c:pt idx="26899">
                  <c:v>-6.09566E-2</c:v>
                </c:pt>
                <c:pt idx="26900">
                  <c:v>-6.13077E-2</c:v>
                </c:pt>
                <c:pt idx="26901">
                  <c:v>-6.1645199999999997E-2</c:v>
                </c:pt>
                <c:pt idx="26902">
                  <c:v>-6.19667E-2</c:v>
                </c:pt>
                <c:pt idx="26903">
                  <c:v>-6.2267200000000002E-2</c:v>
                </c:pt>
                <c:pt idx="26904">
                  <c:v>-6.2544500000000003E-2</c:v>
                </c:pt>
                <c:pt idx="26905">
                  <c:v>-6.2797599999999995E-2</c:v>
                </c:pt>
                <c:pt idx="26906">
                  <c:v>-6.3022599999999998E-2</c:v>
                </c:pt>
                <c:pt idx="26907">
                  <c:v>-6.3215499999999994E-2</c:v>
                </c:pt>
                <c:pt idx="26908">
                  <c:v>-6.3380699999999998E-2</c:v>
                </c:pt>
                <c:pt idx="26909">
                  <c:v>-6.3527600000000004E-2</c:v>
                </c:pt>
                <c:pt idx="26910">
                  <c:v>-6.36631E-2</c:v>
                </c:pt>
                <c:pt idx="26911">
                  <c:v>-6.3789100000000001E-2</c:v>
                </c:pt>
                <c:pt idx="26912">
                  <c:v>-6.3904600000000006E-2</c:v>
                </c:pt>
                <c:pt idx="26913">
                  <c:v>-6.4007300000000003E-2</c:v>
                </c:pt>
                <c:pt idx="26914">
                  <c:v>-6.4093700000000003E-2</c:v>
                </c:pt>
                <c:pt idx="26915">
                  <c:v>-6.41621E-2</c:v>
                </c:pt>
                <c:pt idx="26916">
                  <c:v>-6.4214300000000002E-2</c:v>
                </c:pt>
                <c:pt idx="26917">
                  <c:v>-6.4252500000000004E-2</c:v>
                </c:pt>
                <c:pt idx="26918">
                  <c:v>-6.4277899999999999E-2</c:v>
                </c:pt>
                <c:pt idx="26919">
                  <c:v>-6.4292600000000005E-2</c:v>
                </c:pt>
                <c:pt idx="26920">
                  <c:v>-6.4299099999999998E-2</c:v>
                </c:pt>
                <c:pt idx="26921">
                  <c:v>-6.4301700000000003E-2</c:v>
                </c:pt>
                <c:pt idx="26922">
                  <c:v>-6.4304299999999995E-2</c:v>
                </c:pt>
                <c:pt idx="26923">
                  <c:v>-6.4307000000000003E-2</c:v>
                </c:pt>
                <c:pt idx="26924">
                  <c:v>-6.4308299999999999E-2</c:v>
                </c:pt>
                <c:pt idx="26925">
                  <c:v>-6.4308299999999999E-2</c:v>
                </c:pt>
                <c:pt idx="26926">
                  <c:v>-6.4308699999999996E-2</c:v>
                </c:pt>
                <c:pt idx="26927">
                  <c:v>-6.43122E-2</c:v>
                </c:pt>
                <c:pt idx="26928">
                  <c:v>-6.4320100000000005E-2</c:v>
                </c:pt>
                <c:pt idx="26929">
                  <c:v>-6.4330399999999996E-2</c:v>
                </c:pt>
                <c:pt idx="26930">
                  <c:v>-6.4340499999999995E-2</c:v>
                </c:pt>
                <c:pt idx="26931">
                  <c:v>-6.4352000000000006E-2</c:v>
                </c:pt>
                <c:pt idx="26932">
                  <c:v>-6.4370899999999995E-2</c:v>
                </c:pt>
                <c:pt idx="26933">
                  <c:v>-6.4399799999999993E-2</c:v>
                </c:pt>
                <c:pt idx="26934">
                  <c:v>-6.4436999999999994E-2</c:v>
                </c:pt>
                <c:pt idx="26935">
                  <c:v>-6.4485500000000001E-2</c:v>
                </c:pt>
                <c:pt idx="26936">
                  <c:v>-6.4549499999999996E-2</c:v>
                </c:pt>
                <c:pt idx="26937">
                  <c:v>-6.4627900000000002E-2</c:v>
                </c:pt>
                <c:pt idx="26938">
                  <c:v>-6.4717800000000006E-2</c:v>
                </c:pt>
                <c:pt idx="26939">
                  <c:v>-6.4818200000000006E-2</c:v>
                </c:pt>
                <c:pt idx="26940">
                  <c:v>-6.4929500000000001E-2</c:v>
                </c:pt>
                <c:pt idx="26941">
                  <c:v>-6.5050700000000003E-2</c:v>
                </c:pt>
                <c:pt idx="26942">
                  <c:v>-6.5177499999999999E-2</c:v>
                </c:pt>
                <c:pt idx="26943">
                  <c:v>-6.5307599999999993E-2</c:v>
                </c:pt>
                <c:pt idx="26944">
                  <c:v>-6.5443200000000007E-2</c:v>
                </c:pt>
                <c:pt idx="26945">
                  <c:v>-6.5587999999999994E-2</c:v>
                </c:pt>
                <c:pt idx="26946">
                  <c:v>-6.5740499999999993E-2</c:v>
                </c:pt>
                <c:pt idx="26947">
                  <c:v>-6.5889199999999995E-2</c:v>
                </c:pt>
                <c:pt idx="26948">
                  <c:v>-6.6021499999999997E-2</c:v>
                </c:pt>
                <c:pt idx="26949">
                  <c:v>-6.6134100000000001E-2</c:v>
                </c:pt>
                <c:pt idx="26950">
                  <c:v>-6.6228499999999996E-2</c:v>
                </c:pt>
                <c:pt idx="26951">
                  <c:v>-6.6307099999999994E-2</c:v>
                </c:pt>
                <c:pt idx="26952">
                  <c:v>-6.6376199999999996E-2</c:v>
                </c:pt>
                <c:pt idx="26953">
                  <c:v>-6.6440200000000005E-2</c:v>
                </c:pt>
                <c:pt idx="26954">
                  <c:v>-6.6496700000000006E-2</c:v>
                </c:pt>
                <c:pt idx="26955">
                  <c:v>-6.6543599999999994E-2</c:v>
                </c:pt>
                <c:pt idx="26956">
                  <c:v>-6.6586099999999995E-2</c:v>
                </c:pt>
                <c:pt idx="26957">
                  <c:v>-6.6633200000000004E-2</c:v>
                </c:pt>
                <c:pt idx="26958">
                  <c:v>-6.6691600000000004E-2</c:v>
                </c:pt>
                <c:pt idx="26959">
                  <c:v>-6.6765500000000005E-2</c:v>
                </c:pt>
                <c:pt idx="26960">
                  <c:v>-6.6858100000000004E-2</c:v>
                </c:pt>
                <c:pt idx="26961">
                  <c:v>-6.6969500000000001E-2</c:v>
                </c:pt>
                <c:pt idx="26962">
                  <c:v>-6.7099800000000001E-2</c:v>
                </c:pt>
                <c:pt idx="26963">
                  <c:v>-6.7250299999999999E-2</c:v>
                </c:pt>
                <c:pt idx="26964">
                  <c:v>-6.7418099999999995E-2</c:v>
                </c:pt>
                <c:pt idx="26965">
                  <c:v>-6.7592899999999997E-2</c:v>
                </c:pt>
                <c:pt idx="26966">
                  <c:v>-6.7760799999999996E-2</c:v>
                </c:pt>
                <c:pt idx="26967">
                  <c:v>-6.7911899999999997E-2</c:v>
                </c:pt>
                <c:pt idx="26968">
                  <c:v>-6.8042699999999998E-2</c:v>
                </c:pt>
                <c:pt idx="26969">
                  <c:v>-6.8152299999999999E-2</c:v>
                </c:pt>
                <c:pt idx="26970">
                  <c:v>-6.8236400000000003E-2</c:v>
                </c:pt>
                <c:pt idx="26971">
                  <c:v>-6.8284999999999998E-2</c:v>
                </c:pt>
                <c:pt idx="26972">
                  <c:v>-6.82923E-2</c:v>
                </c:pt>
                <c:pt idx="26973">
                  <c:v>-6.8265199999999998E-2</c:v>
                </c:pt>
                <c:pt idx="26974">
                  <c:v>-6.8215999999999999E-2</c:v>
                </c:pt>
                <c:pt idx="26975">
                  <c:v>-6.8151100000000006E-2</c:v>
                </c:pt>
                <c:pt idx="26976">
                  <c:v>-6.8071000000000007E-2</c:v>
                </c:pt>
                <c:pt idx="26977">
                  <c:v>-6.7973800000000001E-2</c:v>
                </c:pt>
                <c:pt idx="26978">
                  <c:v>-6.7856200000000005E-2</c:v>
                </c:pt>
                <c:pt idx="26979">
                  <c:v>-6.7713599999999999E-2</c:v>
                </c:pt>
                <c:pt idx="26980">
                  <c:v>-6.7544400000000004E-2</c:v>
                </c:pt>
                <c:pt idx="26981">
                  <c:v>-6.7349599999999996E-2</c:v>
                </c:pt>
                <c:pt idx="26982">
                  <c:v>-6.7130800000000004E-2</c:v>
                </c:pt>
                <c:pt idx="26983">
                  <c:v>-6.6891500000000007E-2</c:v>
                </c:pt>
                <c:pt idx="26984">
                  <c:v>-6.6638500000000003E-2</c:v>
                </c:pt>
                <c:pt idx="26985">
                  <c:v>-6.6380400000000006E-2</c:v>
                </c:pt>
                <c:pt idx="26986">
                  <c:v>-6.61244E-2</c:v>
                </c:pt>
                <c:pt idx="26987">
                  <c:v>-6.5875100000000006E-2</c:v>
                </c:pt>
                <c:pt idx="26988">
                  <c:v>-6.5638100000000005E-2</c:v>
                </c:pt>
                <c:pt idx="26989">
                  <c:v>-6.5417799999999998E-2</c:v>
                </c:pt>
                <c:pt idx="26990">
                  <c:v>-6.5215099999999998E-2</c:v>
                </c:pt>
                <c:pt idx="26991">
                  <c:v>-6.5023999999999998E-2</c:v>
                </c:pt>
                <c:pt idx="26992">
                  <c:v>-6.48368E-2</c:v>
                </c:pt>
                <c:pt idx="26993">
                  <c:v>-6.4653500000000003E-2</c:v>
                </c:pt>
                <c:pt idx="26994">
                  <c:v>-6.4477999999999994E-2</c:v>
                </c:pt>
                <c:pt idx="26995">
                  <c:v>-6.4311900000000005E-2</c:v>
                </c:pt>
                <c:pt idx="26996">
                  <c:v>-6.41592E-2</c:v>
                </c:pt>
                <c:pt idx="26997">
                  <c:v>-6.4026E-2</c:v>
                </c:pt>
                <c:pt idx="26998">
                  <c:v>-6.3910400000000006E-2</c:v>
                </c:pt>
                <c:pt idx="26999">
                  <c:v>-6.3802899999999996E-2</c:v>
                </c:pt>
                <c:pt idx="27000">
                  <c:v>-6.3699000000000006E-2</c:v>
                </c:pt>
                <c:pt idx="27001">
                  <c:v>-6.3603800000000002E-2</c:v>
                </c:pt>
                <c:pt idx="27002">
                  <c:v>-6.3525100000000001E-2</c:v>
                </c:pt>
                <c:pt idx="27003">
                  <c:v>-6.3467399999999993E-2</c:v>
                </c:pt>
                <c:pt idx="27004">
                  <c:v>-6.3431799999999997E-2</c:v>
                </c:pt>
                <c:pt idx="27005">
                  <c:v>-6.3420199999999996E-2</c:v>
                </c:pt>
                <c:pt idx="27006">
                  <c:v>-6.3436699999999999E-2</c:v>
                </c:pt>
                <c:pt idx="27007">
                  <c:v>-6.3483300000000006E-2</c:v>
                </c:pt>
                <c:pt idx="27008">
                  <c:v>-6.35627E-2</c:v>
                </c:pt>
                <c:pt idx="27009">
                  <c:v>-6.3681299999999996E-2</c:v>
                </c:pt>
                <c:pt idx="27010">
                  <c:v>-6.3842800000000005E-2</c:v>
                </c:pt>
                <c:pt idx="27011">
                  <c:v>-6.4041799999999996E-2</c:v>
                </c:pt>
                <c:pt idx="27012">
                  <c:v>-6.4272800000000005E-2</c:v>
                </c:pt>
                <c:pt idx="27013">
                  <c:v>-6.4536899999999994E-2</c:v>
                </c:pt>
                <c:pt idx="27014">
                  <c:v>-6.4836400000000002E-2</c:v>
                </c:pt>
                <c:pt idx="27015">
                  <c:v>-6.5170500000000006E-2</c:v>
                </c:pt>
                <c:pt idx="27016">
                  <c:v>-6.5534999999999996E-2</c:v>
                </c:pt>
                <c:pt idx="27017">
                  <c:v>-6.5921199999999999E-2</c:v>
                </c:pt>
                <c:pt idx="27018">
                  <c:v>-6.6321699999999997E-2</c:v>
                </c:pt>
                <c:pt idx="27019">
                  <c:v>-6.6738500000000006E-2</c:v>
                </c:pt>
                <c:pt idx="27020">
                  <c:v>-6.7177500000000001E-2</c:v>
                </c:pt>
                <c:pt idx="27021">
                  <c:v>-6.76427E-2</c:v>
                </c:pt>
                <c:pt idx="27022">
                  <c:v>-6.8137000000000003E-2</c:v>
                </c:pt>
                <c:pt idx="27023">
                  <c:v>-6.8663199999999994E-2</c:v>
                </c:pt>
                <c:pt idx="27024">
                  <c:v>-6.9222099999999995E-2</c:v>
                </c:pt>
                <c:pt idx="27025">
                  <c:v>-6.9817000000000004E-2</c:v>
                </c:pt>
                <c:pt idx="27026">
                  <c:v>-7.0453199999999994E-2</c:v>
                </c:pt>
                <c:pt idx="27027">
                  <c:v>-7.1129200000000004E-2</c:v>
                </c:pt>
                <c:pt idx="27028">
                  <c:v>-7.1835899999999994E-2</c:v>
                </c:pt>
                <c:pt idx="27029">
                  <c:v>-7.2567800000000002E-2</c:v>
                </c:pt>
                <c:pt idx="27030">
                  <c:v>-7.3327600000000007E-2</c:v>
                </c:pt>
                <c:pt idx="27031">
                  <c:v>-7.4118199999999995E-2</c:v>
                </c:pt>
                <c:pt idx="27032">
                  <c:v>-7.4937000000000004E-2</c:v>
                </c:pt>
                <c:pt idx="27033">
                  <c:v>-7.5778999999999999E-2</c:v>
                </c:pt>
                <c:pt idx="27034">
                  <c:v>-7.6640799999999995E-2</c:v>
                </c:pt>
                <c:pt idx="27035">
                  <c:v>-7.7519400000000002E-2</c:v>
                </c:pt>
                <c:pt idx="27036">
                  <c:v>-7.8409599999999996E-2</c:v>
                </c:pt>
                <c:pt idx="27037">
                  <c:v>-7.9303299999999993E-2</c:v>
                </c:pt>
                <c:pt idx="27038">
                  <c:v>-8.0192899999999998E-2</c:v>
                </c:pt>
                <c:pt idx="27039">
                  <c:v>-8.1073699999999999E-2</c:v>
                </c:pt>
                <c:pt idx="27040">
                  <c:v>-8.1946400000000003E-2</c:v>
                </c:pt>
                <c:pt idx="27041">
                  <c:v>-8.2815E-2</c:v>
                </c:pt>
                <c:pt idx="27042">
                  <c:v>-8.3683099999999996E-2</c:v>
                </c:pt>
                <c:pt idx="27043">
                  <c:v>-8.4552699999999995E-2</c:v>
                </c:pt>
                <c:pt idx="27044">
                  <c:v>-8.5428699999999996E-2</c:v>
                </c:pt>
                <c:pt idx="27045">
                  <c:v>-8.63202E-2</c:v>
                </c:pt>
                <c:pt idx="27046">
                  <c:v>-8.7236300000000003E-2</c:v>
                </c:pt>
                <c:pt idx="27047">
                  <c:v>-8.8182700000000003E-2</c:v>
                </c:pt>
                <c:pt idx="27048">
                  <c:v>-8.9157700000000006E-2</c:v>
                </c:pt>
                <c:pt idx="27049">
                  <c:v>-9.0151099999999998E-2</c:v>
                </c:pt>
                <c:pt idx="27050">
                  <c:v>-9.1149599999999997E-2</c:v>
                </c:pt>
                <c:pt idx="27051">
                  <c:v>-9.2145699999999997E-2</c:v>
                </c:pt>
                <c:pt idx="27052">
                  <c:v>-9.3143100000000006E-2</c:v>
                </c:pt>
                <c:pt idx="27053">
                  <c:v>-9.4155000000000003E-2</c:v>
                </c:pt>
                <c:pt idx="27054">
                  <c:v>-9.5193799999999995E-2</c:v>
                </c:pt>
                <c:pt idx="27055">
                  <c:v>-9.62557E-2</c:v>
                </c:pt>
                <c:pt idx="27056">
                  <c:v>-9.7323000000000007E-2</c:v>
                </c:pt>
                <c:pt idx="27057">
                  <c:v>-9.8378800000000002E-2</c:v>
                </c:pt>
                <c:pt idx="27058">
                  <c:v>-9.9414100000000005E-2</c:v>
                </c:pt>
                <c:pt idx="27059">
                  <c:v>-0.100422</c:v>
                </c:pt>
                <c:pt idx="27060">
                  <c:v>-0.101394</c:v>
                </c:pt>
                <c:pt idx="27061">
                  <c:v>-0.102323</c:v>
                </c:pt>
                <c:pt idx="27062">
                  <c:v>-0.103211</c:v>
                </c:pt>
                <c:pt idx="27063">
                  <c:v>-0.104071</c:v>
                </c:pt>
                <c:pt idx="27064">
                  <c:v>-0.10491399999999999</c:v>
                </c:pt>
                <c:pt idx="27065">
                  <c:v>-0.10574699999999999</c:v>
                </c:pt>
                <c:pt idx="27066">
                  <c:v>-0.106572</c:v>
                </c:pt>
                <c:pt idx="27067">
                  <c:v>-0.10738499999999999</c:v>
                </c:pt>
                <c:pt idx="27068">
                  <c:v>-0.10817499999999999</c:v>
                </c:pt>
                <c:pt idx="27069">
                  <c:v>-0.10893899999999999</c:v>
                </c:pt>
                <c:pt idx="27070">
                  <c:v>-0.10967499999999999</c:v>
                </c:pt>
                <c:pt idx="27071">
                  <c:v>-0.110385</c:v>
                </c:pt>
                <c:pt idx="27072">
                  <c:v>-0.111066</c:v>
                </c:pt>
                <c:pt idx="27073">
                  <c:v>-0.111722</c:v>
                </c:pt>
                <c:pt idx="27074">
                  <c:v>-0.11235299999999999</c:v>
                </c:pt>
                <c:pt idx="27075">
                  <c:v>-0.11296100000000001</c:v>
                </c:pt>
                <c:pt idx="27076">
                  <c:v>-0.11354400000000001</c:v>
                </c:pt>
                <c:pt idx="27077">
                  <c:v>-0.11409999999999999</c:v>
                </c:pt>
                <c:pt idx="27078">
                  <c:v>-0.114621</c:v>
                </c:pt>
                <c:pt idx="27079">
                  <c:v>-0.115097</c:v>
                </c:pt>
                <c:pt idx="27080">
                  <c:v>-0.11552800000000001</c:v>
                </c:pt>
                <c:pt idx="27081">
                  <c:v>-0.11591600000000001</c:v>
                </c:pt>
                <c:pt idx="27082">
                  <c:v>-0.11626300000000001</c:v>
                </c:pt>
                <c:pt idx="27083">
                  <c:v>-0.116564</c:v>
                </c:pt>
                <c:pt idx="27084">
                  <c:v>-0.116813</c:v>
                </c:pt>
                <c:pt idx="27085">
                  <c:v>-0.117003</c:v>
                </c:pt>
                <c:pt idx="27086">
                  <c:v>-0.117128</c:v>
                </c:pt>
                <c:pt idx="27087">
                  <c:v>-0.11719300000000001</c:v>
                </c:pt>
                <c:pt idx="27088">
                  <c:v>-0.117211</c:v>
                </c:pt>
                <c:pt idx="27089">
                  <c:v>-0.11719400000000001</c:v>
                </c:pt>
                <c:pt idx="27090">
                  <c:v>-0.117144</c:v>
                </c:pt>
                <c:pt idx="27091">
                  <c:v>-0.11705599999999999</c:v>
                </c:pt>
                <c:pt idx="27092">
                  <c:v>-0.116934</c:v>
                </c:pt>
                <c:pt idx="27093">
                  <c:v>-0.11677800000000001</c:v>
                </c:pt>
                <c:pt idx="27094">
                  <c:v>-0.116581</c:v>
                </c:pt>
                <c:pt idx="27095">
                  <c:v>-0.116339</c:v>
                </c:pt>
                <c:pt idx="27096">
                  <c:v>-0.11605799999999999</c:v>
                </c:pt>
                <c:pt idx="27097">
                  <c:v>-0.115755</c:v>
                </c:pt>
                <c:pt idx="27098">
                  <c:v>-0.115439</c:v>
                </c:pt>
                <c:pt idx="27099">
                  <c:v>-0.115111</c:v>
                </c:pt>
                <c:pt idx="27100">
                  <c:v>-0.11476500000000001</c:v>
                </c:pt>
                <c:pt idx="27101">
                  <c:v>-0.11439299999999999</c:v>
                </c:pt>
                <c:pt idx="27102">
                  <c:v>-0.113987</c:v>
                </c:pt>
                <c:pt idx="27103">
                  <c:v>-0.113541</c:v>
                </c:pt>
                <c:pt idx="27104">
                  <c:v>-0.11305800000000001</c:v>
                </c:pt>
                <c:pt idx="27105">
                  <c:v>-0.112543</c:v>
                </c:pt>
                <c:pt idx="27106">
                  <c:v>-0.112001</c:v>
                </c:pt>
                <c:pt idx="27107">
                  <c:v>-0.11143500000000001</c:v>
                </c:pt>
                <c:pt idx="27108">
                  <c:v>-0.110849</c:v>
                </c:pt>
                <c:pt idx="27109">
                  <c:v>-0.11025</c:v>
                </c:pt>
                <c:pt idx="27110">
                  <c:v>-0.10964400000000001</c:v>
                </c:pt>
                <c:pt idx="27111">
                  <c:v>-0.10904</c:v>
                </c:pt>
                <c:pt idx="27112">
                  <c:v>-0.10843700000000001</c:v>
                </c:pt>
                <c:pt idx="27113">
                  <c:v>-0.107831</c:v>
                </c:pt>
                <c:pt idx="27114">
                  <c:v>-0.10721899999999999</c:v>
                </c:pt>
                <c:pt idx="27115">
                  <c:v>-0.106604</c:v>
                </c:pt>
                <c:pt idx="27116">
                  <c:v>-0.10599500000000001</c:v>
                </c:pt>
                <c:pt idx="27117">
                  <c:v>-0.10540099999999999</c:v>
                </c:pt>
                <c:pt idx="27118">
                  <c:v>-0.104826</c:v>
                </c:pt>
                <c:pt idx="27119">
                  <c:v>-0.104269</c:v>
                </c:pt>
                <c:pt idx="27120">
                  <c:v>-0.103723</c:v>
                </c:pt>
                <c:pt idx="27121">
                  <c:v>-0.103188</c:v>
                </c:pt>
                <c:pt idx="27122">
                  <c:v>-0.10266500000000001</c:v>
                </c:pt>
                <c:pt idx="27123">
                  <c:v>-0.10215399999999999</c:v>
                </c:pt>
                <c:pt idx="27124">
                  <c:v>-0.10166500000000001</c:v>
                </c:pt>
                <c:pt idx="27125">
                  <c:v>-0.101211</c:v>
                </c:pt>
                <c:pt idx="27126">
                  <c:v>-0.10079299999999999</c:v>
                </c:pt>
                <c:pt idx="27127">
                  <c:v>-0.10041</c:v>
                </c:pt>
                <c:pt idx="27128">
                  <c:v>-0.100068</c:v>
                </c:pt>
                <c:pt idx="27129">
                  <c:v>-9.9779900000000005E-2</c:v>
                </c:pt>
                <c:pt idx="27130">
                  <c:v>-9.9546899999999994E-2</c:v>
                </c:pt>
                <c:pt idx="27131">
                  <c:v>-9.9361699999999997E-2</c:v>
                </c:pt>
                <c:pt idx="27132">
                  <c:v>-9.9220000000000003E-2</c:v>
                </c:pt>
                <c:pt idx="27133">
                  <c:v>-9.9126900000000004E-2</c:v>
                </c:pt>
                <c:pt idx="27134">
                  <c:v>-9.90843E-2</c:v>
                </c:pt>
                <c:pt idx="27135">
                  <c:v>-9.9083299999999999E-2</c:v>
                </c:pt>
                <c:pt idx="27136">
                  <c:v>-9.9115300000000003E-2</c:v>
                </c:pt>
                <c:pt idx="27137">
                  <c:v>-9.9178500000000003E-2</c:v>
                </c:pt>
                <c:pt idx="27138">
                  <c:v>-9.9271300000000007E-2</c:v>
                </c:pt>
                <c:pt idx="27139">
                  <c:v>-9.9392800000000003E-2</c:v>
                </c:pt>
                <c:pt idx="27140">
                  <c:v>-9.9553699999999995E-2</c:v>
                </c:pt>
                <c:pt idx="27141">
                  <c:v>-9.9771899999999997E-2</c:v>
                </c:pt>
                <c:pt idx="27142">
                  <c:v>-0.100059</c:v>
                </c:pt>
                <c:pt idx="27143">
                  <c:v>-0.100411</c:v>
                </c:pt>
                <c:pt idx="27144">
                  <c:v>-0.100816</c:v>
                </c:pt>
                <c:pt idx="27145">
                  <c:v>-0.101261</c:v>
                </c:pt>
                <c:pt idx="27146">
                  <c:v>-0.101746</c:v>
                </c:pt>
                <c:pt idx="27147">
                  <c:v>-0.10227600000000001</c:v>
                </c:pt>
                <c:pt idx="27148">
                  <c:v>-0.102851</c:v>
                </c:pt>
                <c:pt idx="27149">
                  <c:v>-0.103476</c:v>
                </c:pt>
                <c:pt idx="27150">
                  <c:v>-0.10416499999999999</c:v>
                </c:pt>
                <c:pt idx="27151">
                  <c:v>-0.104933</c:v>
                </c:pt>
                <c:pt idx="27152">
                  <c:v>-0.105778</c:v>
                </c:pt>
                <c:pt idx="27153">
                  <c:v>-0.10669099999999999</c:v>
                </c:pt>
                <c:pt idx="27154">
                  <c:v>-0.107665</c:v>
                </c:pt>
                <c:pt idx="27155">
                  <c:v>-0.108693</c:v>
                </c:pt>
                <c:pt idx="27156">
                  <c:v>-0.109777</c:v>
                </c:pt>
                <c:pt idx="27157">
                  <c:v>-0.110917</c:v>
                </c:pt>
                <c:pt idx="27158">
                  <c:v>-0.112113</c:v>
                </c:pt>
                <c:pt idx="27159">
                  <c:v>-0.11336</c:v>
                </c:pt>
                <c:pt idx="27160">
                  <c:v>-0.11466</c:v>
                </c:pt>
                <c:pt idx="27161">
                  <c:v>-0.116021</c:v>
                </c:pt>
                <c:pt idx="27162">
                  <c:v>-0.11744499999999999</c:v>
                </c:pt>
                <c:pt idx="27163">
                  <c:v>-0.118924</c:v>
                </c:pt>
                <c:pt idx="27164">
                  <c:v>-0.120447</c:v>
                </c:pt>
                <c:pt idx="27165">
                  <c:v>-0.122005</c:v>
                </c:pt>
                <c:pt idx="27166">
                  <c:v>-0.12359100000000001</c:v>
                </c:pt>
                <c:pt idx="27167">
                  <c:v>-0.12520200000000001</c:v>
                </c:pt>
                <c:pt idx="27168">
                  <c:v>-0.12683700000000001</c:v>
                </c:pt>
                <c:pt idx="27169">
                  <c:v>-0.12850300000000001</c:v>
                </c:pt>
                <c:pt idx="27170">
                  <c:v>-0.13020999999999999</c:v>
                </c:pt>
                <c:pt idx="27171">
                  <c:v>-0.131962</c:v>
                </c:pt>
                <c:pt idx="27172">
                  <c:v>-0.13375300000000001</c:v>
                </c:pt>
                <c:pt idx="27173">
                  <c:v>-0.135575</c:v>
                </c:pt>
                <c:pt idx="27174">
                  <c:v>-0.137433</c:v>
                </c:pt>
                <c:pt idx="27175">
                  <c:v>-0.13933999999999999</c:v>
                </c:pt>
                <c:pt idx="27176">
                  <c:v>-0.14130899999999999</c:v>
                </c:pt>
                <c:pt idx="27177">
                  <c:v>-0.14333699999999999</c:v>
                </c:pt>
                <c:pt idx="27178">
                  <c:v>-0.14541999999999999</c:v>
                </c:pt>
                <c:pt idx="27179">
                  <c:v>-0.14755799999999999</c:v>
                </c:pt>
                <c:pt idx="27180">
                  <c:v>-0.14974799999999999</c:v>
                </c:pt>
                <c:pt idx="27181">
                  <c:v>-0.15198</c:v>
                </c:pt>
                <c:pt idx="27182">
                  <c:v>-0.15423400000000001</c:v>
                </c:pt>
                <c:pt idx="27183">
                  <c:v>-0.156502</c:v>
                </c:pt>
                <c:pt idx="27184">
                  <c:v>-0.15878600000000001</c:v>
                </c:pt>
                <c:pt idx="27185">
                  <c:v>-0.16108700000000001</c:v>
                </c:pt>
                <c:pt idx="27186">
                  <c:v>-0.16340399999999999</c:v>
                </c:pt>
                <c:pt idx="27187">
                  <c:v>-0.16572899999999999</c:v>
                </c:pt>
                <c:pt idx="27188">
                  <c:v>-0.16805200000000001</c:v>
                </c:pt>
                <c:pt idx="27189">
                  <c:v>-0.17036100000000001</c:v>
                </c:pt>
                <c:pt idx="27190">
                  <c:v>-0.17265</c:v>
                </c:pt>
                <c:pt idx="27191">
                  <c:v>-0.174926</c:v>
                </c:pt>
                <c:pt idx="27192">
                  <c:v>-0.17719499999999999</c:v>
                </c:pt>
                <c:pt idx="27193">
                  <c:v>-0.17946400000000001</c:v>
                </c:pt>
                <c:pt idx="27194">
                  <c:v>-0.18174100000000001</c:v>
                </c:pt>
                <c:pt idx="27195">
                  <c:v>-0.18402299999999999</c:v>
                </c:pt>
                <c:pt idx="27196">
                  <c:v>-0.186304</c:v>
                </c:pt>
                <c:pt idx="27197">
                  <c:v>-0.18857499999999999</c:v>
                </c:pt>
                <c:pt idx="27198">
                  <c:v>-0.190832</c:v>
                </c:pt>
                <c:pt idx="27199">
                  <c:v>-0.19306400000000001</c:v>
                </c:pt>
                <c:pt idx="27200">
                  <c:v>-0.19525999999999999</c:v>
                </c:pt>
                <c:pt idx="27201">
                  <c:v>-0.19741600000000001</c:v>
                </c:pt>
                <c:pt idx="27202">
                  <c:v>-0.199543</c:v>
                </c:pt>
                <c:pt idx="27203">
                  <c:v>-0.20164599999999999</c:v>
                </c:pt>
                <c:pt idx="27204">
                  <c:v>-0.20372000000000001</c:v>
                </c:pt>
                <c:pt idx="27205">
                  <c:v>-0.20575599999999999</c:v>
                </c:pt>
                <c:pt idx="27206">
                  <c:v>-0.20774899999999999</c:v>
                </c:pt>
                <c:pt idx="27207">
                  <c:v>-0.2097</c:v>
                </c:pt>
                <c:pt idx="27208">
                  <c:v>-0.21161099999999999</c:v>
                </c:pt>
                <c:pt idx="27209">
                  <c:v>-0.213477</c:v>
                </c:pt>
                <c:pt idx="27210">
                  <c:v>-0.21530099999999999</c:v>
                </c:pt>
                <c:pt idx="27211">
                  <c:v>-0.217084</c:v>
                </c:pt>
                <c:pt idx="27212">
                  <c:v>-0.21882199999999999</c:v>
                </c:pt>
                <c:pt idx="27213">
                  <c:v>-0.22051000000000001</c:v>
                </c:pt>
                <c:pt idx="27214">
                  <c:v>-0.22214100000000001</c:v>
                </c:pt>
                <c:pt idx="27215">
                  <c:v>-0.223714</c:v>
                </c:pt>
                <c:pt idx="27216">
                  <c:v>-0.22522400000000001</c:v>
                </c:pt>
                <c:pt idx="27217">
                  <c:v>-0.22667100000000001</c:v>
                </c:pt>
                <c:pt idx="27218">
                  <c:v>-0.22805800000000001</c:v>
                </c:pt>
                <c:pt idx="27219">
                  <c:v>-0.22938700000000001</c:v>
                </c:pt>
                <c:pt idx="27220">
                  <c:v>-0.230659</c:v>
                </c:pt>
                <c:pt idx="27221">
                  <c:v>-0.23187199999999999</c:v>
                </c:pt>
                <c:pt idx="27222">
                  <c:v>-0.23302</c:v>
                </c:pt>
                <c:pt idx="27223">
                  <c:v>-0.234095</c:v>
                </c:pt>
                <c:pt idx="27224">
                  <c:v>-0.235093</c:v>
                </c:pt>
                <c:pt idx="27225">
                  <c:v>-0.23600499999999999</c:v>
                </c:pt>
                <c:pt idx="27226">
                  <c:v>-0.23682400000000001</c:v>
                </c:pt>
                <c:pt idx="27227">
                  <c:v>-0.23754800000000001</c:v>
                </c:pt>
                <c:pt idx="27228">
                  <c:v>-0.238178</c:v>
                </c:pt>
                <c:pt idx="27229">
                  <c:v>-0.23871200000000001</c:v>
                </c:pt>
                <c:pt idx="27230">
                  <c:v>-0.23914299999999999</c:v>
                </c:pt>
                <c:pt idx="27231">
                  <c:v>-0.23947199999999999</c:v>
                </c:pt>
                <c:pt idx="27232">
                  <c:v>-0.239707</c:v>
                </c:pt>
                <c:pt idx="27233">
                  <c:v>-0.23985500000000001</c:v>
                </c:pt>
                <c:pt idx="27234">
                  <c:v>-0.239922</c:v>
                </c:pt>
                <c:pt idx="27235">
                  <c:v>-0.23991499999999999</c:v>
                </c:pt>
                <c:pt idx="27236">
                  <c:v>-0.239838</c:v>
                </c:pt>
                <c:pt idx="27237">
                  <c:v>-0.23968700000000001</c:v>
                </c:pt>
                <c:pt idx="27238">
                  <c:v>-0.23946500000000001</c:v>
                </c:pt>
                <c:pt idx="27239">
                  <c:v>-0.239181</c:v>
                </c:pt>
                <c:pt idx="27240">
                  <c:v>-0.23880999999999999</c:v>
                </c:pt>
                <c:pt idx="27241">
                  <c:v>-0.23830799999999999</c:v>
                </c:pt>
                <c:pt idx="27242">
                  <c:v>-0.237704</c:v>
                </c:pt>
                <c:pt idx="27243">
                  <c:v>-0.23705100000000001</c:v>
                </c:pt>
                <c:pt idx="27244">
                  <c:v>-0.23633399999999999</c:v>
                </c:pt>
                <c:pt idx="27245">
                  <c:v>-0.23553299999999999</c:v>
                </c:pt>
                <c:pt idx="27246">
                  <c:v>-0.234656</c:v>
                </c:pt>
                <c:pt idx="27247">
                  <c:v>-0.23371</c:v>
                </c:pt>
                <c:pt idx="27248">
                  <c:v>-0.232686</c:v>
                </c:pt>
                <c:pt idx="27249">
                  <c:v>-0.23157800000000001</c:v>
                </c:pt>
                <c:pt idx="27250">
                  <c:v>-0.23038600000000001</c:v>
                </c:pt>
                <c:pt idx="27251">
                  <c:v>-0.22911699999999999</c:v>
                </c:pt>
                <c:pt idx="27252">
                  <c:v>-0.22777900000000001</c:v>
                </c:pt>
                <c:pt idx="27253">
                  <c:v>-0.22637699999999999</c:v>
                </c:pt>
                <c:pt idx="27254">
                  <c:v>-0.224913</c:v>
                </c:pt>
                <c:pt idx="27255">
                  <c:v>-0.22338</c:v>
                </c:pt>
                <c:pt idx="27256">
                  <c:v>-0.221779</c:v>
                </c:pt>
                <c:pt idx="27257">
                  <c:v>-0.220114</c:v>
                </c:pt>
                <c:pt idx="27258">
                  <c:v>-0.218392</c:v>
                </c:pt>
                <c:pt idx="27259">
                  <c:v>-0.21662000000000001</c:v>
                </c:pt>
                <c:pt idx="27260">
                  <c:v>-0.214807</c:v>
                </c:pt>
                <c:pt idx="27261">
                  <c:v>-0.21296499999999999</c:v>
                </c:pt>
                <c:pt idx="27262">
                  <c:v>-0.21110100000000001</c:v>
                </c:pt>
                <c:pt idx="27263">
                  <c:v>-0.20921799999999999</c:v>
                </c:pt>
                <c:pt idx="27264">
                  <c:v>-0.207319</c:v>
                </c:pt>
                <c:pt idx="27265">
                  <c:v>-0.205403</c:v>
                </c:pt>
                <c:pt idx="27266">
                  <c:v>-0.20346</c:v>
                </c:pt>
                <c:pt idx="27267">
                  <c:v>-0.201484</c:v>
                </c:pt>
                <c:pt idx="27268">
                  <c:v>-0.19948199999999999</c:v>
                </c:pt>
                <c:pt idx="27269">
                  <c:v>-0.197464</c:v>
                </c:pt>
                <c:pt idx="27270">
                  <c:v>-0.19543099999999999</c:v>
                </c:pt>
                <c:pt idx="27271">
                  <c:v>-0.193382</c:v>
                </c:pt>
                <c:pt idx="27272">
                  <c:v>-0.19131899999999999</c:v>
                </c:pt>
                <c:pt idx="27273">
                  <c:v>-0.18924099999999999</c:v>
                </c:pt>
                <c:pt idx="27274">
                  <c:v>-0.187143</c:v>
                </c:pt>
                <c:pt idx="27275">
                  <c:v>-0.18502099999999999</c:v>
                </c:pt>
                <c:pt idx="27276">
                  <c:v>-0.18287999999999999</c:v>
                </c:pt>
                <c:pt idx="27277">
                  <c:v>-0.18073</c:v>
                </c:pt>
                <c:pt idx="27278">
                  <c:v>-0.17857100000000001</c:v>
                </c:pt>
                <c:pt idx="27279">
                  <c:v>-0.17640400000000001</c:v>
                </c:pt>
                <c:pt idx="27280">
                  <c:v>-0.174233</c:v>
                </c:pt>
                <c:pt idx="27281">
                  <c:v>-0.172068</c:v>
                </c:pt>
                <c:pt idx="27282">
                  <c:v>-0.169909</c:v>
                </c:pt>
                <c:pt idx="27283">
                  <c:v>-0.16775699999999999</c:v>
                </c:pt>
                <c:pt idx="27284">
                  <c:v>-0.16561699999999999</c:v>
                </c:pt>
                <c:pt idx="27285">
                  <c:v>-0.163494</c:v>
                </c:pt>
                <c:pt idx="27286">
                  <c:v>-0.16139000000000001</c:v>
                </c:pt>
                <c:pt idx="27287">
                  <c:v>-0.1593</c:v>
                </c:pt>
                <c:pt idx="27288">
                  <c:v>-0.157224</c:v>
                </c:pt>
                <c:pt idx="27289">
                  <c:v>-0.15516099999999999</c:v>
                </c:pt>
                <c:pt idx="27290">
                  <c:v>-0.15311</c:v>
                </c:pt>
                <c:pt idx="27291">
                  <c:v>-0.15107100000000001</c:v>
                </c:pt>
                <c:pt idx="27292">
                  <c:v>-0.14904999999999999</c:v>
                </c:pt>
                <c:pt idx="27293">
                  <c:v>-0.14705399999999999</c:v>
                </c:pt>
                <c:pt idx="27294">
                  <c:v>-0.145093</c:v>
                </c:pt>
                <c:pt idx="27295">
                  <c:v>-0.14317199999999999</c:v>
                </c:pt>
                <c:pt idx="27296">
                  <c:v>-0.141292</c:v>
                </c:pt>
                <c:pt idx="27297">
                  <c:v>-0.13945399999999999</c:v>
                </c:pt>
                <c:pt idx="27298">
                  <c:v>-0.137658</c:v>
                </c:pt>
                <c:pt idx="27299">
                  <c:v>-0.135908</c:v>
                </c:pt>
                <c:pt idx="27300">
                  <c:v>-0.13420099999999999</c:v>
                </c:pt>
                <c:pt idx="27301">
                  <c:v>-0.13253400000000001</c:v>
                </c:pt>
                <c:pt idx="27302">
                  <c:v>-0.13090399999999999</c:v>
                </c:pt>
                <c:pt idx="27303">
                  <c:v>-0.12931000000000001</c:v>
                </c:pt>
                <c:pt idx="27304">
                  <c:v>-0.12775500000000001</c:v>
                </c:pt>
                <c:pt idx="27305">
                  <c:v>-0.126246</c:v>
                </c:pt>
                <c:pt idx="27306">
                  <c:v>-0.12478300000000001</c:v>
                </c:pt>
                <c:pt idx="27307">
                  <c:v>-0.12335</c:v>
                </c:pt>
                <c:pt idx="27308">
                  <c:v>-0.121936</c:v>
                </c:pt>
                <c:pt idx="27309">
                  <c:v>-0.12053899999999999</c:v>
                </c:pt>
                <c:pt idx="27310">
                  <c:v>-0.11916300000000001</c:v>
                </c:pt>
                <c:pt idx="27311">
                  <c:v>-0.117815</c:v>
                </c:pt>
                <c:pt idx="27312">
                  <c:v>-0.116508</c:v>
                </c:pt>
                <c:pt idx="27313">
                  <c:v>-0.11525199999999999</c:v>
                </c:pt>
                <c:pt idx="27314">
                  <c:v>-0.11404599999999999</c:v>
                </c:pt>
                <c:pt idx="27315">
                  <c:v>-0.11287999999999999</c:v>
                </c:pt>
                <c:pt idx="27316">
                  <c:v>-0.11176</c:v>
                </c:pt>
                <c:pt idx="27317">
                  <c:v>-0.110696</c:v>
                </c:pt>
                <c:pt idx="27318">
                  <c:v>-0.10968899999999999</c:v>
                </c:pt>
                <c:pt idx="27319">
                  <c:v>-0.108741</c:v>
                </c:pt>
                <c:pt idx="27320">
                  <c:v>-0.10786</c:v>
                </c:pt>
                <c:pt idx="27321">
                  <c:v>-0.107055</c:v>
                </c:pt>
                <c:pt idx="27322">
                  <c:v>-0.106327</c:v>
                </c:pt>
                <c:pt idx="27323">
                  <c:v>-0.10567</c:v>
                </c:pt>
                <c:pt idx="27324">
                  <c:v>-0.105073</c:v>
                </c:pt>
                <c:pt idx="27325">
                  <c:v>-0.10453</c:v>
                </c:pt>
                <c:pt idx="27326">
                  <c:v>-0.104042</c:v>
                </c:pt>
                <c:pt idx="27327">
                  <c:v>-0.103607</c:v>
                </c:pt>
                <c:pt idx="27328">
                  <c:v>-0.10318099999999999</c:v>
                </c:pt>
                <c:pt idx="27329">
                  <c:v>-0.10276399999999999</c:v>
                </c:pt>
                <c:pt idx="27330">
                  <c:v>-0.102418</c:v>
                </c:pt>
                <c:pt idx="27331">
                  <c:v>-0.10215100000000001</c:v>
                </c:pt>
                <c:pt idx="27332">
                  <c:v>-0.101911</c:v>
                </c:pt>
                <c:pt idx="27333">
                  <c:v>-0.101687</c:v>
                </c:pt>
                <c:pt idx="27334">
                  <c:v>-0.101495</c:v>
                </c:pt>
                <c:pt idx="27335">
                  <c:v>-0.10133399999999999</c:v>
                </c:pt>
                <c:pt idx="27336">
                  <c:v>-0.1012</c:v>
                </c:pt>
                <c:pt idx="27337">
                  <c:v>-0.101093</c:v>
                </c:pt>
                <c:pt idx="27338">
                  <c:v>-0.101019</c:v>
                </c:pt>
                <c:pt idx="27339">
                  <c:v>-0.10098</c:v>
                </c:pt>
                <c:pt idx="27340">
                  <c:v>-0.10098</c:v>
                </c:pt>
                <c:pt idx="27341">
                  <c:v>-0.101022</c:v>
                </c:pt>
                <c:pt idx="27342">
                  <c:v>-0.101103</c:v>
                </c:pt>
                <c:pt idx="27343">
                  <c:v>-0.10122</c:v>
                </c:pt>
                <c:pt idx="27344">
                  <c:v>-0.101373</c:v>
                </c:pt>
                <c:pt idx="27345">
                  <c:v>-0.101566</c:v>
                </c:pt>
                <c:pt idx="27346">
                  <c:v>-0.10180599999999999</c:v>
                </c:pt>
                <c:pt idx="27347">
                  <c:v>-0.10209799999999999</c:v>
                </c:pt>
                <c:pt idx="27348">
                  <c:v>-0.10244200000000001</c:v>
                </c:pt>
                <c:pt idx="27349">
                  <c:v>-0.102836</c:v>
                </c:pt>
                <c:pt idx="27350">
                  <c:v>-0.103272</c:v>
                </c:pt>
                <c:pt idx="27351">
                  <c:v>-0.103739</c:v>
                </c:pt>
                <c:pt idx="27352">
                  <c:v>-0.104228</c:v>
                </c:pt>
                <c:pt idx="27353">
                  <c:v>-0.104729</c:v>
                </c:pt>
                <c:pt idx="27354">
                  <c:v>-0.105239</c:v>
                </c:pt>
                <c:pt idx="27355">
                  <c:v>-0.105755</c:v>
                </c:pt>
                <c:pt idx="27356">
                  <c:v>-0.106277</c:v>
                </c:pt>
                <c:pt idx="27357">
                  <c:v>-0.106809</c:v>
                </c:pt>
                <c:pt idx="27358">
                  <c:v>-0.10735</c:v>
                </c:pt>
                <c:pt idx="27359">
                  <c:v>-0.107892</c:v>
                </c:pt>
                <c:pt idx="27360">
                  <c:v>-0.108416</c:v>
                </c:pt>
                <c:pt idx="27361">
                  <c:v>-0.108917</c:v>
                </c:pt>
                <c:pt idx="27362">
                  <c:v>-0.109403</c:v>
                </c:pt>
                <c:pt idx="27363">
                  <c:v>-0.109885</c:v>
                </c:pt>
                <c:pt idx="27364">
                  <c:v>-0.11036700000000001</c:v>
                </c:pt>
                <c:pt idx="27365">
                  <c:v>-0.11085299999999999</c:v>
                </c:pt>
                <c:pt idx="27366">
                  <c:v>-0.111347</c:v>
                </c:pt>
                <c:pt idx="27367">
                  <c:v>-0.11185199999999999</c:v>
                </c:pt>
                <c:pt idx="27368">
                  <c:v>-0.112369</c:v>
                </c:pt>
                <c:pt idx="27369">
                  <c:v>-0.112889</c:v>
                </c:pt>
                <c:pt idx="27370">
                  <c:v>-0.11340799999999999</c:v>
                </c:pt>
                <c:pt idx="27371">
                  <c:v>-0.113922</c:v>
                </c:pt>
                <c:pt idx="27372">
                  <c:v>-0.11443200000000001</c:v>
                </c:pt>
                <c:pt idx="27373">
                  <c:v>-0.114942</c:v>
                </c:pt>
                <c:pt idx="27374">
                  <c:v>-0.115452</c:v>
                </c:pt>
                <c:pt idx="27375">
                  <c:v>-0.11595999999999999</c:v>
                </c:pt>
                <c:pt idx="27376">
                  <c:v>-0.116456</c:v>
                </c:pt>
                <c:pt idx="27377">
                  <c:v>-0.116934</c:v>
                </c:pt>
                <c:pt idx="27378">
                  <c:v>-0.117391</c:v>
                </c:pt>
                <c:pt idx="27379">
                  <c:v>-0.11783200000000001</c:v>
                </c:pt>
                <c:pt idx="27380">
                  <c:v>-0.11826100000000001</c:v>
                </c:pt>
                <c:pt idx="27381">
                  <c:v>-0.118684</c:v>
                </c:pt>
                <c:pt idx="27382">
                  <c:v>-0.11910900000000001</c:v>
                </c:pt>
                <c:pt idx="27383">
                  <c:v>-0.119536</c:v>
                </c:pt>
                <c:pt idx="27384">
                  <c:v>-0.119965</c:v>
                </c:pt>
                <c:pt idx="27385">
                  <c:v>-0.120397</c:v>
                </c:pt>
                <c:pt idx="27386">
                  <c:v>-0.120833</c:v>
                </c:pt>
                <c:pt idx="27387">
                  <c:v>-0.121266</c:v>
                </c:pt>
                <c:pt idx="27388">
                  <c:v>-0.121685</c:v>
                </c:pt>
                <c:pt idx="27389">
                  <c:v>-0.12209</c:v>
                </c:pt>
                <c:pt idx="27390">
                  <c:v>-0.122486</c:v>
                </c:pt>
                <c:pt idx="27391">
                  <c:v>-0.12288200000000001</c:v>
                </c:pt>
                <c:pt idx="27392">
                  <c:v>-0.123284</c:v>
                </c:pt>
                <c:pt idx="27393">
                  <c:v>-0.123694</c:v>
                </c:pt>
                <c:pt idx="27394">
                  <c:v>-0.124108</c:v>
                </c:pt>
                <c:pt idx="27395">
                  <c:v>-0.12452000000000001</c:v>
                </c:pt>
                <c:pt idx="27396">
                  <c:v>-0.124931</c:v>
                </c:pt>
                <c:pt idx="27397">
                  <c:v>-0.12534799999999999</c:v>
                </c:pt>
                <c:pt idx="27398">
                  <c:v>-0.125775</c:v>
                </c:pt>
                <c:pt idx="27399">
                  <c:v>-0.126217</c:v>
                </c:pt>
                <c:pt idx="27400">
                  <c:v>-0.12667800000000001</c:v>
                </c:pt>
                <c:pt idx="27401">
                  <c:v>-0.127162</c:v>
                </c:pt>
                <c:pt idx="27402">
                  <c:v>-0.127666</c:v>
                </c:pt>
                <c:pt idx="27403">
                  <c:v>-0.12818499999999999</c:v>
                </c:pt>
                <c:pt idx="27404">
                  <c:v>-0.12872700000000001</c:v>
                </c:pt>
                <c:pt idx="27405">
                  <c:v>-0.129299</c:v>
                </c:pt>
                <c:pt idx="27406">
                  <c:v>-0.12990499999999999</c:v>
                </c:pt>
                <c:pt idx="27407">
                  <c:v>-0.13054299999999999</c:v>
                </c:pt>
                <c:pt idx="27408">
                  <c:v>-0.13120899999999999</c:v>
                </c:pt>
                <c:pt idx="27409">
                  <c:v>-0.13189899999999999</c:v>
                </c:pt>
                <c:pt idx="27410">
                  <c:v>-0.132607</c:v>
                </c:pt>
                <c:pt idx="27411">
                  <c:v>-0.13333200000000001</c:v>
                </c:pt>
                <c:pt idx="27412">
                  <c:v>-0.13406999999999999</c:v>
                </c:pt>
                <c:pt idx="27413">
                  <c:v>-0.134821</c:v>
                </c:pt>
                <c:pt idx="27414">
                  <c:v>-0.13558500000000001</c:v>
                </c:pt>
                <c:pt idx="27415">
                  <c:v>-0.13636300000000001</c:v>
                </c:pt>
                <c:pt idx="27416">
                  <c:v>-0.137158</c:v>
                </c:pt>
                <c:pt idx="27417">
                  <c:v>-0.13797300000000001</c:v>
                </c:pt>
                <c:pt idx="27418">
                  <c:v>-0.13880600000000001</c:v>
                </c:pt>
                <c:pt idx="27419">
                  <c:v>-0.139654</c:v>
                </c:pt>
                <c:pt idx="27420">
                  <c:v>-0.140516</c:v>
                </c:pt>
                <c:pt idx="27421">
                  <c:v>-0.14139399999999999</c:v>
                </c:pt>
                <c:pt idx="27422">
                  <c:v>-0.142286</c:v>
                </c:pt>
                <c:pt idx="27423">
                  <c:v>-0.14319399999999999</c:v>
                </c:pt>
                <c:pt idx="27424">
                  <c:v>-0.144118</c:v>
                </c:pt>
                <c:pt idx="27425">
                  <c:v>-0.145061</c:v>
                </c:pt>
                <c:pt idx="27426">
                  <c:v>-0.14602699999999999</c:v>
                </c:pt>
                <c:pt idx="27427">
                  <c:v>-0.14702100000000001</c:v>
                </c:pt>
                <c:pt idx="27428">
                  <c:v>-0.14804200000000001</c:v>
                </c:pt>
                <c:pt idx="27429">
                  <c:v>-0.14909</c:v>
                </c:pt>
                <c:pt idx="27430">
                  <c:v>-0.150169</c:v>
                </c:pt>
                <c:pt idx="27431">
                  <c:v>-0.151281</c:v>
                </c:pt>
                <c:pt idx="27432">
                  <c:v>-0.15242700000000001</c:v>
                </c:pt>
                <c:pt idx="27433">
                  <c:v>-0.15360299999999999</c:v>
                </c:pt>
                <c:pt idx="27434">
                  <c:v>-0.154808</c:v>
                </c:pt>
                <c:pt idx="27435">
                  <c:v>-0.15604100000000001</c:v>
                </c:pt>
                <c:pt idx="27436">
                  <c:v>-0.15729799999999999</c:v>
                </c:pt>
                <c:pt idx="27437">
                  <c:v>-0.158577</c:v>
                </c:pt>
                <c:pt idx="27438">
                  <c:v>-0.15987499999999999</c:v>
                </c:pt>
                <c:pt idx="27439">
                  <c:v>-0.161188</c:v>
                </c:pt>
                <c:pt idx="27440">
                  <c:v>-0.16251399999999999</c:v>
                </c:pt>
                <c:pt idx="27441">
                  <c:v>-0.163854</c:v>
                </c:pt>
                <c:pt idx="27442">
                  <c:v>-0.16520299999999999</c:v>
                </c:pt>
                <c:pt idx="27443">
                  <c:v>-0.16655600000000001</c:v>
                </c:pt>
                <c:pt idx="27444">
                  <c:v>-0.167911</c:v>
                </c:pt>
                <c:pt idx="27445">
                  <c:v>-0.16927</c:v>
                </c:pt>
                <c:pt idx="27446">
                  <c:v>-0.17063800000000001</c:v>
                </c:pt>
                <c:pt idx="27447">
                  <c:v>-0.172016</c:v>
                </c:pt>
                <c:pt idx="27448">
                  <c:v>-0.173402</c:v>
                </c:pt>
                <c:pt idx="27449">
                  <c:v>-0.17479600000000001</c:v>
                </c:pt>
                <c:pt idx="27450">
                  <c:v>-0.17619599999999999</c:v>
                </c:pt>
                <c:pt idx="27451">
                  <c:v>-0.17760300000000001</c:v>
                </c:pt>
                <c:pt idx="27452">
                  <c:v>-0.179011</c:v>
                </c:pt>
                <c:pt idx="27453">
                  <c:v>-0.18041399999999999</c:v>
                </c:pt>
                <c:pt idx="27454">
                  <c:v>-0.18181</c:v>
                </c:pt>
                <c:pt idx="27455">
                  <c:v>-0.183199</c:v>
                </c:pt>
                <c:pt idx="27456">
                  <c:v>-0.184582</c:v>
                </c:pt>
                <c:pt idx="27457">
                  <c:v>-0.18595400000000001</c:v>
                </c:pt>
                <c:pt idx="27458">
                  <c:v>-0.18731100000000001</c:v>
                </c:pt>
                <c:pt idx="27459">
                  <c:v>-0.18864800000000001</c:v>
                </c:pt>
                <c:pt idx="27460">
                  <c:v>-0.189967</c:v>
                </c:pt>
                <c:pt idx="27461">
                  <c:v>-0.19126599999999999</c:v>
                </c:pt>
                <c:pt idx="27462">
                  <c:v>-0.19253899999999999</c:v>
                </c:pt>
                <c:pt idx="27463">
                  <c:v>-0.193777</c:v>
                </c:pt>
                <c:pt idx="27464">
                  <c:v>-0.19497600000000001</c:v>
                </c:pt>
                <c:pt idx="27465">
                  <c:v>-0.196131</c:v>
                </c:pt>
                <c:pt idx="27466">
                  <c:v>-0.197239</c:v>
                </c:pt>
                <c:pt idx="27467">
                  <c:v>-0.198299</c:v>
                </c:pt>
                <c:pt idx="27468">
                  <c:v>-0.19931099999999999</c:v>
                </c:pt>
                <c:pt idx="27469">
                  <c:v>-0.20027600000000001</c:v>
                </c:pt>
                <c:pt idx="27470">
                  <c:v>-0.20118800000000001</c:v>
                </c:pt>
                <c:pt idx="27471">
                  <c:v>-0.202043</c:v>
                </c:pt>
                <c:pt idx="27472">
                  <c:v>-0.20283599999999999</c:v>
                </c:pt>
                <c:pt idx="27473">
                  <c:v>-0.20356399999999999</c:v>
                </c:pt>
                <c:pt idx="27474">
                  <c:v>-0.20422100000000001</c:v>
                </c:pt>
                <c:pt idx="27475">
                  <c:v>-0.20480300000000001</c:v>
                </c:pt>
                <c:pt idx="27476">
                  <c:v>-0.20530499999999999</c:v>
                </c:pt>
                <c:pt idx="27477">
                  <c:v>-0.20572599999999999</c:v>
                </c:pt>
                <c:pt idx="27478">
                  <c:v>-0.206068</c:v>
                </c:pt>
                <c:pt idx="27479">
                  <c:v>-0.20633299999999999</c:v>
                </c:pt>
                <c:pt idx="27480">
                  <c:v>-0.20652200000000001</c:v>
                </c:pt>
                <c:pt idx="27481">
                  <c:v>-0.20663300000000001</c:v>
                </c:pt>
                <c:pt idx="27482">
                  <c:v>-0.20666799999999999</c:v>
                </c:pt>
                <c:pt idx="27483">
                  <c:v>-0.206622</c:v>
                </c:pt>
                <c:pt idx="27484">
                  <c:v>-0.20648900000000001</c:v>
                </c:pt>
                <c:pt idx="27485">
                  <c:v>-0.206264</c:v>
                </c:pt>
                <c:pt idx="27486">
                  <c:v>-0.20594799999999999</c:v>
                </c:pt>
                <c:pt idx="27487">
                  <c:v>-0.20554</c:v>
                </c:pt>
                <c:pt idx="27488">
                  <c:v>-0.205035</c:v>
                </c:pt>
                <c:pt idx="27489">
                  <c:v>-0.204428</c:v>
                </c:pt>
                <c:pt idx="27490">
                  <c:v>-0.20371600000000001</c:v>
                </c:pt>
                <c:pt idx="27491">
                  <c:v>-0.20289499999999999</c:v>
                </c:pt>
                <c:pt idx="27492">
                  <c:v>-0.201963</c:v>
                </c:pt>
                <c:pt idx="27493">
                  <c:v>-0.20092299999999999</c:v>
                </c:pt>
                <c:pt idx="27494">
                  <c:v>-0.199771</c:v>
                </c:pt>
                <c:pt idx="27495">
                  <c:v>-0.19850300000000001</c:v>
                </c:pt>
                <c:pt idx="27496">
                  <c:v>-0.19711500000000001</c:v>
                </c:pt>
                <c:pt idx="27497">
                  <c:v>-0.19561000000000001</c:v>
                </c:pt>
                <c:pt idx="27498">
                  <c:v>-0.193995</c:v>
                </c:pt>
                <c:pt idx="27499">
                  <c:v>-0.192277</c:v>
                </c:pt>
                <c:pt idx="27500">
                  <c:v>-0.19045599999999999</c:v>
                </c:pt>
                <c:pt idx="27501">
                  <c:v>-0.18853300000000001</c:v>
                </c:pt>
                <c:pt idx="27502">
                  <c:v>-0.18650700000000001</c:v>
                </c:pt>
                <c:pt idx="27503">
                  <c:v>-0.18438299999999999</c:v>
                </c:pt>
                <c:pt idx="27504">
                  <c:v>-0.18216299999999999</c:v>
                </c:pt>
                <c:pt idx="27505">
                  <c:v>-0.179845</c:v>
                </c:pt>
                <c:pt idx="27506">
                  <c:v>-0.177425</c:v>
                </c:pt>
                <c:pt idx="27507">
                  <c:v>-0.17490800000000001</c:v>
                </c:pt>
                <c:pt idx="27508">
                  <c:v>-0.17229900000000001</c:v>
                </c:pt>
                <c:pt idx="27509">
                  <c:v>-0.169601</c:v>
                </c:pt>
                <c:pt idx="27510">
                  <c:v>-0.16681499999999999</c:v>
                </c:pt>
                <c:pt idx="27511">
                  <c:v>-0.163941</c:v>
                </c:pt>
                <c:pt idx="27512">
                  <c:v>-0.16097700000000001</c:v>
                </c:pt>
                <c:pt idx="27513">
                  <c:v>-0.15792700000000001</c:v>
                </c:pt>
                <c:pt idx="27514">
                  <c:v>-0.15479999999999999</c:v>
                </c:pt>
                <c:pt idx="27515">
                  <c:v>-0.15156700000000001</c:v>
                </c:pt>
                <c:pt idx="27516">
                  <c:v>-0.148177</c:v>
                </c:pt>
                <c:pt idx="27517">
                  <c:v>-0.14465900000000001</c:v>
                </c:pt>
                <c:pt idx="27518">
                  <c:v>-0.14107500000000001</c:v>
                </c:pt>
                <c:pt idx="27519">
                  <c:v>-0.13741600000000001</c:v>
                </c:pt>
                <c:pt idx="27520">
                  <c:v>-0.13366</c:v>
                </c:pt>
                <c:pt idx="27521">
                  <c:v>-0.129825</c:v>
                </c:pt>
                <c:pt idx="27522">
                  <c:v>-0.12592600000000001</c:v>
                </c:pt>
                <c:pt idx="27523">
                  <c:v>-0.121966</c:v>
                </c:pt>
                <c:pt idx="27524">
                  <c:v>-0.11794300000000001</c:v>
                </c:pt>
                <c:pt idx="27525">
                  <c:v>-0.113857</c:v>
                </c:pt>
                <c:pt idx="27526">
                  <c:v>-0.10971</c:v>
                </c:pt>
                <c:pt idx="27527">
                  <c:v>-0.105508</c:v>
                </c:pt>
                <c:pt idx="27528">
                  <c:v>-0.101257</c:v>
                </c:pt>
                <c:pt idx="27529">
                  <c:v>-9.6963400000000005E-2</c:v>
                </c:pt>
                <c:pt idx="27530">
                  <c:v>-9.2630199999999996E-2</c:v>
                </c:pt>
                <c:pt idx="27531">
                  <c:v>-8.8265499999999997E-2</c:v>
                </c:pt>
                <c:pt idx="27532">
                  <c:v>-8.3879700000000001E-2</c:v>
                </c:pt>
                <c:pt idx="27533">
                  <c:v>-7.9481800000000005E-2</c:v>
                </c:pt>
                <c:pt idx="27534">
                  <c:v>-7.5079800000000002E-2</c:v>
                </c:pt>
                <c:pt idx="27535">
                  <c:v>-7.0679400000000003E-2</c:v>
                </c:pt>
                <c:pt idx="27536">
                  <c:v>-6.6283300000000003E-2</c:v>
                </c:pt>
                <c:pt idx="27537">
                  <c:v>-6.1892500000000003E-2</c:v>
                </c:pt>
                <c:pt idx="27538">
                  <c:v>-5.7508099999999999E-2</c:v>
                </c:pt>
                <c:pt idx="27539">
                  <c:v>-5.3133100000000003E-2</c:v>
                </c:pt>
                <c:pt idx="27540">
                  <c:v>-4.87719E-2</c:v>
                </c:pt>
                <c:pt idx="27541">
                  <c:v>-4.4426899999999998E-2</c:v>
                </c:pt>
                <c:pt idx="27542">
                  <c:v>-4.01001E-2</c:v>
                </c:pt>
                <c:pt idx="27543">
                  <c:v>-3.5795599999999997E-2</c:v>
                </c:pt>
                <c:pt idx="27544">
                  <c:v>-3.1516500000000003E-2</c:v>
                </c:pt>
                <c:pt idx="27545">
                  <c:v>-2.7265899999999999E-2</c:v>
                </c:pt>
                <c:pt idx="27546">
                  <c:v>-2.30479E-2</c:v>
                </c:pt>
                <c:pt idx="27547">
                  <c:v>-1.8863899999999999E-2</c:v>
                </c:pt>
                <c:pt idx="27548">
                  <c:v>-1.4715000000000001E-2</c:v>
                </c:pt>
                <c:pt idx="27549">
                  <c:v>-1.06065E-2</c:v>
                </c:pt>
                <c:pt idx="27550" formatCode="0.00E+00">
                  <c:v>-6.5447099999999996E-3</c:v>
                </c:pt>
                <c:pt idx="27551" formatCode="0.00E+00">
                  <c:v>-2.5357399999999999E-3</c:v>
                </c:pt>
                <c:pt idx="27552" formatCode="0.00E+00">
                  <c:v>1.4138200000000001E-3</c:v>
                </c:pt>
                <c:pt idx="27553" formatCode="0.00E+00">
                  <c:v>5.2982100000000002E-3</c:v>
                </c:pt>
                <c:pt idx="27554" formatCode="0.00E+00">
                  <c:v>9.1131700000000003E-3</c:v>
                </c:pt>
                <c:pt idx="27555">
                  <c:v>1.28551E-2</c:v>
                </c:pt>
                <c:pt idx="27556">
                  <c:v>1.6519900000000001E-2</c:v>
                </c:pt>
                <c:pt idx="27557">
                  <c:v>2.0103599999999999E-2</c:v>
                </c:pt>
                <c:pt idx="27558">
                  <c:v>2.3602600000000001E-2</c:v>
                </c:pt>
                <c:pt idx="27559">
                  <c:v>2.7014E-2</c:v>
                </c:pt>
                <c:pt idx="27560">
                  <c:v>3.0335399999999998E-2</c:v>
                </c:pt>
                <c:pt idx="27561">
                  <c:v>3.3564700000000003E-2</c:v>
                </c:pt>
                <c:pt idx="27562">
                  <c:v>3.66994E-2</c:v>
                </c:pt>
                <c:pt idx="27563">
                  <c:v>3.9736800000000003E-2</c:v>
                </c:pt>
                <c:pt idx="27564">
                  <c:v>4.2675999999999999E-2</c:v>
                </c:pt>
                <c:pt idx="27565">
                  <c:v>4.55174E-2</c:v>
                </c:pt>
                <c:pt idx="27566">
                  <c:v>4.8261100000000001E-2</c:v>
                </c:pt>
                <c:pt idx="27567">
                  <c:v>5.0903799999999999E-2</c:v>
                </c:pt>
                <c:pt idx="27568">
                  <c:v>5.3439399999999998E-2</c:v>
                </c:pt>
                <c:pt idx="27569">
                  <c:v>5.5862200000000001E-2</c:v>
                </c:pt>
                <c:pt idx="27570">
                  <c:v>5.8168299999999999E-2</c:v>
                </c:pt>
                <c:pt idx="27571">
                  <c:v>6.0355499999999999E-2</c:v>
                </c:pt>
                <c:pt idx="27572">
                  <c:v>6.2421400000000002E-2</c:v>
                </c:pt>
                <c:pt idx="27573">
                  <c:v>6.4363299999999998E-2</c:v>
                </c:pt>
                <c:pt idx="27574">
                  <c:v>6.6179600000000005E-2</c:v>
                </c:pt>
                <c:pt idx="27575">
                  <c:v>6.7870700000000006E-2</c:v>
                </c:pt>
                <c:pt idx="27576">
                  <c:v>6.9436999999999999E-2</c:v>
                </c:pt>
                <c:pt idx="27577">
                  <c:v>7.0877099999999998E-2</c:v>
                </c:pt>
                <c:pt idx="27578">
                  <c:v>7.2187500000000002E-2</c:v>
                </c:pt>
                <c:pt idx="27579">
                  <c:v>7.3364799999999994E-2</c:v>
                </c:pt>
                <c:pt idx="27580">
                  <c:v>7.4406600000000003E-2</c:v>
                </c:pt>
                <c:pt idx="27581">
                  <c:v>7.5314099999999995E-2</c:v>
                </c:pt>
                <c:pt idx="27582">
                  <c:v>7.6092900000000005E-2</c:v>
                </c:pt>
                <c:pt idx="27583">
                  <c:v>7.6748499999999997E-2</c:v>
                </c:pt>
                <c:pt idx="27584">
                  <c:v>7.7281600000000006E-2</c:v>
                </c:pt>
                <c:pt idx="27585">
                  <c:v>7.7690499999999996E-2</c:v>
                </c:pt>
                <c:pt idx="27586">
                  <c:v>7.7973899999999999E-2</c:v>
                </c:pt>
                <c:pt idx="27587">
                  <c:v>7.8130099999999994E-2</c:v>
                </c:pt>
                <c:pt idx="27588">
                  <c:v>7.8155000000000002E-2</c:v>
                </c:pt>
                <c:pt idx="27589">
                  <c:v>7.8048800000000002E-2</c:v>
                </c:pt>
                <c:pt idx="27590">
                  <c:v>7.7819700000000006E-2</c:v>
                </c:pt>
                <c:pt idx="27591">
                  <c:v>7.7472899999999997E-2</c:v>
                </c:pt>
                <c:pt idx="27592">
                  <c:v>7.7004600000000006E-2</c:v>
                </c:pt>
                <c:pt idx="27593">
                  <c:v>7.6408299999999998E-2</c:v>
                </c:pt>
                <c:pt idx="27594">
                  <c:v>7.5679700000000003E-2</c:v>
                </c:pt>
                <c:pt idx="27595">
                  <c:v>7.4818399999999993E-2</c:v>
                </c:pt>
                <c:pt idx="27596">
                  <c:v>7.38288E-2</c:v>
                </c:pt>
                <c:pt idx="27597">
                  <c:v>7.2716600000000006E-2</c:v>
                </c:pt>
                <c:pt idx="27598">
                  <c:v>7.1486300000000003E-2</c:v>
                </c:pt>
                <c:pt idx="27599">
                  <c:v>7.0141499999999996E-2</c:v>
                </c:pt>
                <c:pt idx="27600">
                  <c:v>6.8684400000000007E-2</c:v>
                </c:pt>
                <c:pt idx="27601">
                  <c:v>6.7115499999999995E-2</c:v>
                </c:pt>
                <c:pt idx="27602">
                  <c:v>6.5434699999999998E-2</c:v>
                </c:pt>
                <c:pt idx="27603">
                  <c:v>6.3640699999999994E-2</c:v>
                </c:pt>
                <c:pt idx="27604">
                  <c:v>6.1732799999999997E-2</c:v>
                </c:pt>
                <c:pt idx="27605">
                  <c:v>5.9713700000000001E-2</c:v>
                </c:pt>
                <c:pt idx="27606">
                  <c:v>5.7587800000000001E-2</c:v>
                </c:pt>
                <c:pt idx="27607">
                  <c:v>5.5357999999999997E-2</c:v>
                </c:pt>
                <c:pt idx="27608">
                  <c:v>5.3026200000000002E-2</c:v>
                </c:pt>
                <c:pt idx="27609">
                  <c:v>5.0597900000000001E-2</c:v>
                </c:pt>
                <c:pt idx="27610">
                  <c:v>4.8080299999999999E-2</c:v>
                </c:pt>
                <c:pt idx="27611">
                  <c:v>4.5477499999999997E-2</c:v>
                </c:pt>
                <c:pt idx="27612">
                  <c:v>4.2791900000000001E-2</c:v>
                </c:pt>
                <c:pt idx="27613">
                  <c:v>4.0024799999999999E-2</c:v>
                </c:pt>
                <c:pt idx="27614">
                  <c:v>3.7178599999999999E-2</c:v>
                </c:pt>
                <c:pt idx="27615">
                  <c:v>3.4257700000000002E-2</c:v>
                </c:pt>
                <c:pt idx="27616">
                  <c:v>3.1267099999999999E-2</c:v>
                </c:pt>
                <c:pt idx="27617">
                  <c:v>2.8210300000000001E-2</c:v>
                </c:pt>
                <c:pt idx="27618">
                  <c:v>2.5090399999999999E-2</c:v>
                </c:pt>
                <c:pt idx="27619">
                  <c:v>2.1911199999999999E-2</c:v>
                </c:pt>
                <c:pt idx="27620">
                  <c:v>1.8675899999999999E-2</c:v>
                </c:pt>
                <c:pt idx="27621">
                  <c:v>1.5387700000000001E-2</c:v>
                </c:pt>
                <c:pt idx="27622">
                  <c:v>1.20508E-2</c:v>
                </c:pt>
                <c:pt idx="27623" formatCode="0.00E+00">
                  <c:v>8.6691100000000007E-3</c:v>
                </c:pt>
                <c:pt idx="27624" formatCode="0.00E+00">
                  <c:v>5.2466300000000004E-3</c:v>
                </c:pt>
                <c:pt idx="27625" formatCode="0.00E+00">
                  <c:v>1.78886E-3</c:v>
                </c:pt>
                <c:pt idx="27626" formatCode="0.00E+00">
                  <c:v>-1.69747E-3</c:v>
                </c:pt>
                <c:pt idx="27627" formatCode="0.00E+00">
                  <c:v>-5.2050100000000004E-3</c:v>
                </c:pt>
                <c:pt idx="27628" formatCode="0.00E+00">
                  <c:v>-8.7283199999999995E-3</c:v>
                </c:pt>
                <c:pt idx="27629">
                  <c:v>-1.2264000000000001E-2</c:v>
                </c:pt>
                <c:pt idx="27630">
                  <c:v>-1.58078E-2</c:v>
                </c:pt>
                <c:pt idx="27631">
                  <c:v>-1.9355199999999999E-2</c:v>
                </c:pt>
                <c:pt idx="27632">
                  <c:v>-2.29029E-2</c:v>
                </c:pt>
                <c:pt idx="27633">
                  <c:v>-2.6447700000000001E-2</c:v>
                </c:pt>
                <c:pt idx="27634">
                  <c:v>-2.9985399999999999E-2</c:v>
                </c:pt>
                <c:pt idx="27635">
                  <c:v>-3.3510199999999997E-2</c:v>
                </c:pt>
                <c:pt idx="27636">
                  <c:v>-3.7015899999999997E-2</c:v>
                </c:pt>
                <c:pt idx="27637">
                  <c:v>-4.0496900000000002E-2</c:v>
                </c:pt>
                <c:pt idx="27638">
                  <c:v>-4.3947399999999998E-2</c:v>
                </c:pt>
                <c:pt idx="27639">
                  <c:v>-4.7361199999999999E-2</c:v>
                </c:pt>
                <c:pt idx="27640">
                  <c:v>-5.0733599999999997E-2</c:v>
                </c:pt>
                <c:pt idx="27641">
                  <c:v>-5.4062399999999997E-2</c:v>
                </c:pt>
                <c:pt idx="27642">
                  <c:v>-5.7346000000000001E-2</c:v>
                </c:pt>
                <c:pt idx="27643">
                  <c:v>-6.0581700000000002E-2</c:v>
                </c:pt>
                <c:pt idx="27644">
                  <c:v>-6.3766199999999995E-2</c:v>
                </c:pt>
                <c:pt idx="27645">
                  <c:v>-6.68961E-2</c:v>
                </c:pt>
                <c:pt idx="27646">
                  <c:v>-6.9968199999999994E-2</c:v>
                </c:pt>
                <c:pt idx="27647">
                  <c:v>-7.2979799999999997E-2</c:v>
                </c:pt>
                <c:pt idx="27648">
                  <c:v>-7.5928499999999996E-2</c:v>
                </c:pt>
                <c:pt idx="27649">
                  <c:v>-7.8810699999999997E-2</c:v>
                </c:pt>
                <c:pt idx="27650">
                  <c:v>-8.1621700000000005E-2</c:v>
                </c:pt>
                <c:pt idx="27651">
                  <c:v>-8.4356600000000004E-2</c:v>
                </c:pt>
                <c:pt idx="27652">
                  <c:v>-8.7011599999999995E-2</c:v>
                </c:pt>
                <c:pt idx="27653">
                  <c:v>-8.9583499999999996E-2</c:v>
                </c:pt>
                <c:pt idx="27654">
                  <c:v>-9.2069200000000004E-2</c:v>
                </c:pt>
                <c:pt idx="27655">
                  <c:v>-9.4465599999999997E-2</c:v>
                </c:pt>
                <c:pt idx="27656">
                  <c:v>-9.6770200000000001E-2</c:v>
                </c:pt>
                <c:pt idx="27657">
                  <c:v>-9.8980100000000001E-2</c:v>
                </c:pt>
                <c:pt idx="27658">
                  <c:v>-0.101092</c:v>
                </c:pt>
                <c:pt idx="27659">
                  <c:v>-0.103103</c:v>
                </c:pt>
                <c:pt idx="27660">
                  <c:v>-0.105013</c:v>
                </c:pt>
                <c:pt idx="27661">
                  <c:v>-0.10682</c:v>
                </c:pt>
                <c:pt idx="27662">
                  <c:v>-0.10852100000000001</c:v>
                </c:pt>
                <c:pt idx="27663">
                  <c:v>-0.110114</c:v>
                </c:pt>
                <c:pt idx="27664">
                  <c:v>-0.111597</c:v>
                </c:pt>
                <c:pt idx="27665">
                  <c:v>-0.112968</c:v>
                </c:pt>
                <c:pt idx="27666">
                  <c:v>-0.11422599999999999</c:v>
                </c:pt>
                <c:pt idx="27667">
                  <c:v>-0.115369</c:v>
                </c:pt>
                <c:pt idx="27668">
                  <c:v>-0.116397</c:v>
                </c:pt>
                <c:pt idx="27669">
                  <c:v>-0.11730599999999999</c:v>
                </c:pt>
                <c:pt idx="27670">
                  <c:v>-0.11809500000000001</c:v>
                </c:pt>
                <c:pt idx="27671">
                  <c:v>-0.11876299999999999</c:v>
                </c:pt>
                <c:pt idx="27672">
                  <c:v>-0.119311</c:v>
                </c:pt>
                <c:pt idx="27673">
                  <c:v>-0.119736</c:v>
                </c:pt>
                <c:pt idx="27674">
                  <c:v>-0.12003999999999999</c:v>
                </c:pt>
                <c:pt idx="27675">
                  <c:v>-0.120223</c:v>
                </c:pt>
                <c:pt idx="27676">
                  <c:v>-0.12028700000000001</c:v>
                </c:pt>
                <c:pt idx="27677">
                  <c:v>-0.120231</c:v>
                </c:pt>
                <c:pt idx="27678">
                  <c:v>-0.120056</c:v>
                </c:pt>
                <c:pt idx="27679">
                  <c:v>-0.11976100000000001</c:v>
                </c:pt>
                <c:pt idx="27680">
                  <c:v>-0.119348</c:v>
                </c:pt>
                <c:pt idx="27681">
                  <c:v>-0.11881899999999999</c:v>
                </c:pt>
                <c:pt idx="27682">
                  <c:v>-0.118172</c:v>
                </c:pt>
                <c:pt idx="27683">
                  <c:v>-0.117408</c:v>
                </c:pt>
                <c:pt idx="27684">
                  <c:v>-0.11652700000000001</c:v>
                </c:pt>
                <c:pt idx="27685">
                  <c:v>-0.115534</c:v>
                </c:pt>
                <c:pt idx="27686">
                  <c:v>-0.11443</c:v>
                </c:pt>
                <c:pt idx="27687">
                  <c:v>-0.11321299999999999</c:v>
                </c:pt>
                <c:pt idx="27688">
                  <c:v>-0.11188099999999999</c:v>
                </c:pt>
                <c:pt idx="27689">
                  <c:v>-0.11043699999999999</c:v>
                </c:pt>
                <c:pt idx="27690">
                  <c:v>-0.10888200000000001</c:v>
                </c:pt>
                <c:pt idx="27691">
                  <c:v>-0.10721899999999999</c:v>
                </c:pt>
                <c:pt idx="27692">
                  <c:v>-0.10545</c:v>
                </c:pt>
                <c:pt idx="27693">
                  <c:v>-0.103578</c:v>
                </c:pt>
                <c:pt idx="27694">
                  <c:v>-0.101607</c:v>
                </c:pt>
                <c:pt idx="27695">
                  <c:v>-9.9539699999999995E-2</c:v>
                </c:pt>
                <c:pt idx="27696">
                  <c:v>-9.7378699999999999E-2</c:v>
                </c:pt>
                <c:pt idx="27697">
                  <c:v>-9.5126799999999997E-2</c:v>
                </c:pt>
                <c:pt idx="27698">
                  <c:v>-9.2786599999999997E-2</c:v>
                </c:pt>
                <c:pt idx="27699">
                  <c:v>-9.0359900000000007E-2</c:v>
                </c:pt>
                <c:pt idx="27700">
                  <c:v>-8.7848200000000001E-2</c:v>
                </c:pt>
                <c:pt idx="27701">
                  <c:v>-8.5253399999999993E-2</c:v>
                </c:pt>
                <c:pt idx="27702">
                  <c:v>-8.2576999999999998E-2</c:v>
                </c:pt>
                <c:pt idx="27703">
                  <c:v>-7.9821100000000006E-2</c:v>
                </c:pt>
                <c:pt idx="27704">
                  <c:v>-7.6988600000000004E-2</c:v>
                </c:pt>
                <c:pt idx="27705">
                  <c:v>-7.4082400000000007E-2</c:v>
                </c:pt>
                <c:pt idx="27706">
                  <c:v>-7.11059E-2</c:v>
                </c:pt>
                <c:pt idx="27707">
                  <c:v>-6.8064399999999997E-2</c:v>
                </c:pt>
                <c:pt idx="27708">
                  <c:v>-6.4964099999999997E-2</c:v>
                </c:pt>
                <c:pt idx="27709">
                  <c:v>-6.1809000000000003E-2</c:v>
                </c:pt>
                <c:pt idx="27710">
                  <c:v>-5.8601300000000002E-2</c:v>
                </c:pt>
                <c:pt idx="27711">
                  <c:v>-5.53429E-2</c:v>
                </c:pt>
                <c:pt idx="27712">
                  <c:v>-5.20358E-2</c:v>
                </c:pt>
                <c:pt idx="27713">
                  <c:v>-4.8683299999999999E-2</c:v>
                </c:pt>
                <c:pt idx="27714">
                  <c:v>-4.5289099999999999E-2</c:v>
                </c:pt>
                <c:pt idx="27715">
                  <c:v>-4.1856999999999998E-2</c:v>
                </c:pt>
                <c:pt idx="27716">
                  <c:v>-3.8389300000000001E-2</c:v>
                </c:pt>
                <c:pt idx="27717">
                  <c:v>-3.4887300000000003E-2</c:v>
                </c:pt>
                <c:pt idx="27718">
                  <c:v>-3.1352900000000003E-2</c:v>
                </c:pt>
                <c:pt idx="27719">
                  <c:v>-2.77903E-2</c:v>
                </c:pt>
                <c:pt idx="27720">
                  <c:v>-2.4204400000000001E-2</c:v>
                </c:pt>
                <c:pt idx="27721">
                  <c:v>-2.05995E-2</c:v>
                </c:pt>
                <c:pt idx="27722">
                  <c:v>-1.6978799999999999E-2</c:v>
                </c:pt>
                <c:pt idx="27723">
                  <c:v>-1.33452E-2</c:v>
                </c:pt>
                <c:pt idx="27724" formatCode="0.00E+00">
                  <c:v>-9.7025299999999991E-3</c:v>
                </c:pt>
                <c:pt idx="27725" formatCode="0.00E+00">
                  <c:v>-6.0537400000000002E-3</c:v>
                </c:pt>
                <c:pt idx="27726" formatCode="0.00E+00">
                  <c:v>-2.4008300000000001E-3</c:v>
                </c:pt>
                <c:pt idx="27727" formatCode="0.00E+00">
                  <c:v>1.25471E-3</c:v>
                </c:pt>
                <c:pt idx="27728" formatCode="0.00E+00">
                  <c:v>4.9107600000000001E-3</c:v>
                </c:pt>
                <c:pt idx="27729" formatCode="0.00E+00">
                  <c:v>8.56436E-3</c:v>
                </c:pt>
                <c:pt idx="27730">
                  <c:v>1.2212199999999999E-2</c:v>
                </c:pt>
                <c:pt idx="27731">
                  <c:v>1.5851000000000001E-2</c:v>
                </c:pt>
                <c:pt idx="27732">
                  <c:v>1.9476899999999998E-2</c:v>
                </c:pt>
                <c:pt idx="27733">
                  <c:v>2.3086300000000001E-2</c:v>
                </c:pt>
                <c:pt idx="27734">
                  <c:v>2.6676399999999999E-2</c:v>
                </c:pt>
                <c:pt idx="27735">
                  <c:v>3.0245399999999999E-2</c:v>
                </c:pt>
                <c:pt idx="27736">
                  <c:v>3.3791399999999999E-2</c:v>
                </c:pt>
                <c:pt idx="27737">
                  <c:v>3.73116E-2</c:v>
                </c:pt>
                <c:pt idx="27738">
                  <c:v>4.0803699999999998E-2</c:v>
                </c:pt>
                <c:pt idx="27739">
                  <c:v>4.4265899999999997E-2</c:v>
                </c:pt>
                <c:pt idx="27740">
                  <c:v>4.7696599999999999E-2</c:v>
                </c:pt>
                <c:pt idx="27741">
                  <c:v>5.1093699999999999E-2</c:v>
                </c:pt>
                <c:pt idx="27742">
                  <c:v>5.4455299999999998E-2</c:v>
                </c:pt>
                <c:pt idx="27743">
                  <c:v>5.7779700000000003E-2</c:v>
                </c:pt>
                <c:pt idx="27744">
                  <c:v>6.10652E-2</c:v>
                </c:pt>
                <c:pt idx="27745">
                  <c:v>6.4310099999999995E-2</c:v>
                </c:pt>
                <c:pt idx="27746">
                  <c:v>6.7513199999999995E-2</c:v>
                </c:pt>
                <c:pt idx="27747">
                  <c:v>7.0672799999999994E-2</c:v>
                </c:pt>
                <c:pt idx="27748">
                  <c:v>7.3785799999999999E-2</c:v>
                </c:pt>
                <c:pt idx="27749">
                  <c:v>7.6848899999999998E-2</c:v>
                </c:pt>
                <c:pt idx="27750">
                  <c:v>7.9859899999999998E-2</c:v>
                </c:pt>
                <c:pt idx="27751">
                  <c:v>8.2817500000000002E-2</c:v>
                </c:pt>
                <c:pt idx="27752">
                  <c:v>8.5721000000000006E-2</c:v>
                </c:pt>
                <c:pt idx="27753">
                  <c:v>8.8568800000000003E-2</c:v>
                </c:pt>
                <c:pt idx="27754">
                  <c:v>9.1360499999999997E-2</c:v>
                </c:pt>
                <c:pt idx="27755">
                  <c:v>9.4096200000000005E-2</c:v>
                </c:pt>
                <c:pt idx="27756">
                  <c:v>9.67755E-2</c:v>
                </c:pt>
                <c:pt idx="27757">
                  <c:v>9.9397399999999997E-2</c:v>
                </c:pt>
                <c:pt idx="27758">
                  <c:v>0.10196</c:v>
                </c:pt>
                <c:pt idx="27759">
                  <c:v>0.104464</c:v>
                </c:pt>
                <c:pt idx="27760">
                  <c:v>0.106908</c:v>
                </c:pt>
                <c:pt idx="27761">
                  <c:v>0.109293</c:v>
                </c:pt>
                <c:pt idx="27762">
                  <c:v>0.111619</c:v>
                </c:pt>
                <c:pt idx="27763">
                  <c:v>0.113884</c:v>
                </c:pt>
                <c:pt idx="27764">
                  <c:v>0.116088</c:v>
                </c:pt>
                <c:pt idx="27765">
                  <c:v>0.118232</c:v>
                </c:pt>
                <c:pt idx="27766">
                  <c:v>0.120314</c:v>
                </c:pt>
                <c:pt idx="27767">
                  <c:v>0.12232999999999999</c:v>
                </c:pt>
                <c:pt idx="27768">
                  <c:v>0.124281</c:v>
                </c:pt>
                <c:pt idx="27769">
                  <c:v>0.126166</c:v>
                </c:pt>
                <c:pt idx="27770">
                  <c:v>0.12798599999999999</c:v>
                </c:pt>
                <c:pt idx="27771">
                  <c:v>0.129741</c:v>
                </c:pt>
                <c:pt idx="27772">
                  <c:v>0.13143099999999999</c:v>
                </c:pt>
                <c:pt idx="27773">
                  <c:v>0.13305600000000001</c:v>
                </c:pt>
                <c:pt idx="27774">
                  <c:v>0.13461500000000001</c:v>
                </c:pt>
                <c:pt idx="27775">
                  <c:v>0.13611000000000001</c:v>
                </c:pt>
                <c:pt idx="27776">
                  <c:v>0.137541</c:v>
                </c:pt>
                <c:pt idx="27777">
                  <c:v>0.138907</c:v>
                </c:pt>
                <c:pt idx="27778">
                  <c:v>0.140209</c:v>
                </c:pt>
                <c:pt idx="27779">
                  <c:v>0.14144699999999999</c:v>
                </c:pt>
                <c:pt idx="27780">
                  <c:v>0.142622</c:v>
                </c:pt>
                <c:pt idx="27781">
                  <c:v>0.143735</c:v>
                </c:pt>
                <c:pt idx="27782">
                  <c:v>0.144787</c:v>
                </c:pt>
                <c:pt idx="27783">
                  <c:v>0.14577799999999999</c:v>
                </c:pt>
                <c:pt idx="27784">
                  <c:v>0.14670800000000001</c:v>
                </c:pt>
                <c:pt idx="27785">
                  <c:v>0.14757799999999999</c:v>
                </c:pt>
                <c:pt idx="27786">
                  <c:v>0.14838899999999999</c:v>
                </c:pt>
                <c:pt idx="27787">
                  <c:v>0.14913999999999999</c:v>
                </c:pt>
                <c:pt idx="27788">
                  <c:v>0.14983099999999999</c:v>
                </c:pt>
                <c:pt idx="27789">
                  <c:v>0.15046399999999999</c:v>
                </c:pt>
                <c:pt idx="27790">
                  <c:v>0.15103900000000001</c:v>
                </c:pt>
                <c:pt idx="27791">
                  <c:v>0.151556</c:v>
                </c:pt>
                <c:pt idx="27792">
                  <c:v>0.15201700000000001</c:v>
                </c:pt>
                <c:pt idx="27793">
                  <c:v>0.152421</c:v>
                </c:pt>
                <c:pt idx="27794">
                  <c:v>0.15277099999999999</c:v>
                </c:pt>
                <c:pt idx="27795">
                  <c:v>0.15306600000000001</c:v>
                </c:pt>
                <c:pt idx="27796">
                  <c:v>0.153306</c:v>
                </c:pt>
                <c:pt idx="27797">
                  <c:v>0.15349099999999999</c:v>
                </c:pt>
                <c:pt idx="27798">
                  <c:v>0.15362100000000001</c:v>
                </c:pt>
                <c:pt idx="27799">
                  <c:v>0.153699</c:v>
                </c:pt>
                <c:pt idx="27800">
                  <c:v>0.153725</c:v>
                </c:pt>
                <c:pt idx="27801">
                  <c:v>0.153699</c:v>
                </c:pt>
                <c:pt idx="27802">
                  <c:v>0.15361900000000001</c:v>
                </c:pt>
                <c:pt idx="27803">
                  <c:v>0.15348700000000001</c:v>
                </c:pt>
                <c:pt idx="27804">
                  <c:v>0.15330299999999999</c:v>
                </c:pt>
                <c:pt idx="27805">
                  <c:v>0.15306900000000001</c:v>
                </c:pt>
                <c:pt idx="27806">
                  <c:v>0.15278800000000001</c:v>
                </c:pt>
                <c:pt idx="27807">
                  <c:v>0.15245900000000001</c:v>
                </c:pt>
                <c:pt idx="27808">
                  <c:v>0.152083</c:v>
                </c:pt>
                <c:pt idx="27809">
                  <c:v>0.15165899999999999</c:v>
                </c:pt>
                <c:pt idx="27810">
                  <c:v>0.15118699999999999</c:v>
                </c:pt>
                <c:pt idx="27811">
                  <c:v>0.150669</c:v>
                </c:pt>
                <c:pt idx="27812">
                  <c:v>0.15010299999999999</c:v>
                </c:pt>
                <c:pt idx="27813">
                  <c:v>0.14948900000000001</c:v>
                </c:pt>
                <c:pt idx="27814">
                  <c:v>0.14882999999999999</c:v>
                </c:pt>
                <c:pt idx="27815">
                  <c:v>0.14812600000000001</c:v>
                </c:pt>
                <c:pt idx="27816">
                  <c:v>0.14738100000000001</c:v>
                </c:pt>
                <c:pt idx="27817">
                  <c:v>0.146595</c:v>
                </c:pt>
                <c:pt idx="27818">
                  <c:v>0.14576800000000001</c:v>
                </c:pt>
                <c:pt idx="27819">
                  <c:v>0.144902</c:v>
                </c:pt>
                <c:pt idx="27820">
                  <c:v>0.14399700000000001</c:v>
                </c:pt>
                <c:pt idx="27821">
                  <c:v>0.14305200000000001</c:v>
                </c:pt>
                <c:pt idx="27822">
                  <c:v>0.142066</c:v>
                </c:pt>
                <c:pt idx="27823">
                  <c:v>0.141042</c:v>
                </c:pt>
                <c:pt idx="27824">
                  <c:v>0.13997999999999999</c:v>
                </c:pt>
                <c:pt idx="27825">
                  <c:v>0.13888</c:v>
                </c:pt>
                <c:pt idx="27826">
                  <c:v>0.137743</c:v>
                </c:pt>
                <c:pt idx="27827">
                  <c:v>0.13656799999999999</c:v>
                </c:pt>
                <c:pt idx="27828">
                  <c:v>0.135355</c:v>
                </c:pt>
                <c:pt idx="27829">
                  <c:v>0.134104</c:v>
                </c:pt>
                <c:pt idx="27830">
                  <c:v>0.13281499999999999</c:v>
                </c:pt>
                <c:pt idx="27831">
                  <c:v>0.13148899999999999</c:v>
                </c:pt>
                <c:pt idx="27832">
                  <c:v>0.13012599999999999</c:v>
                </c:pt>
                <c:pt idx="27833">
                  <c:v>0.12872700000000001</c:v>
                </c:pt>
                <c:pt idx="27834">
                  <c:v>0.12729299999999999</c:v>
                </c:pt>
                <c:pt idx="27835">
                  <c:v>0.12582299999999999</c:v>
                </c:pt>
                <c:pt idx="27836">
                  <c:v>0.124319</c:v>
                </c:pt>
                <c:pt idx="27837">
                  <c:v>0.122782</c:v>
                </c:pt>
                <c:pt idx="27838">
                  <c:v>0.121213</c:v>
                </c:pt>
                <c:pt idx="27839">
                  <c:v>0.119612</c:v>
                </c:pt>
                <c:pt idx="27840">
                  <c:v>0.11798</c:v>
                </c:pt>
                <c:pt idx="27841">
                  <c:v>0.116314</c:v>
                </c:pt>
                <c:pt idx="27842">
                  <c:v>0.11461499999999999</c:v>
                </c:pt>
                <c:pt idx="27843">
                  <c:v>0.112884</c:v>
                </c:pt>
                <c:pt idx="27844">
                  <c:v>0.111121</c:v>
                </c:pt>
                <c:pt idx="27845">
                  <c:v>0.109329</c:v>
                </c:pt>
                <c:pt idx="27846">
                  <c:v>0.10750999999999999</c:v>
                </c:pt>
                <c:pt idx="27847">
                  <c:v>0.10566399999999999</c:v>
                </c:pt>
                <c:pt idx="27848">
                  <c:v>0.10379099999999999</c:v>
                </c:pt>
                <c:pt idx="27849">
                  <c:v>0.101891</c:v>
                </c:pt>
                <c:pt idx="27850">
                  <c:v>9.9965600000000002E-2</c:v>
                </c:pt>
                <c:pt idx="27851">
                  <c:v>9.8013500000000003E-2</c:v>
                </c:pt>
                <c:pt idx="27852">
                  <c:v>9.6034999999999995E-2</c:v>
                </c:pt>
                <c:pt idx="27853">
                  <c:v>9.4029699999999994E-2</c:v>
                </c:pt>
                <c:pt idx="27854">
                  <c:v>9.1997899999999994E-2</c:v>
                </c:pt>
                <c:pt idx="27855">
                  <c:v>8.9940400000000004E-2</c:v>
                </c:pt>
                <c:pt idx="27856">
                  <c:v>8.7858900000000004E-2</c:v>
                </c:pt>
                <c:pt idx="27857">
                  <c:v>8.5755200000000004E-2</c:v>
                </c:pt>
                <c:pt idx="27858">
                  <c:v>8.3631499999999998E-2</c:v>
                </c:pt>
                <c:pt idx="27859">
                  <c:v>8.1490499999999993E-2</c:v>
                </c:pt>
                <c:pt idx="27860">
                  <c:v>7.9334500000000002E-2</c:v>
                </c:pt>
                <c:pt idx="27861">
                  <c:v>7.7164200000000002E-2</c:v>
                </c:pt>
                <c:pt idx="27862">
                  <c:v>7.4979299999999999E-2</c:v>
                </c:pt>
                <c:pt idx="27863">
                  <c:v>7.2779999999999997E-2</c:v>
                </c:pt>
                <c:pt idx="27864">
                  <c:v>7.0566699999999996E-2</c:v>
                </c:pt>
                <c:pt idx="27865">
                  <c:v>6.8340499999999998E-2</c:v>
                </c:pt>
                <c:pt idx="27866">
                  <c:v>6.6103200000000001E-2</c:v>
                </c:pt>
                <c:pt idx="27867">
                  <c:v>6.3857300000000006E-2</c:v>
                </c:pt>
                <c:pt idx="27868">
                  <c:v>6.1604300000000001E-2</c:v>
                </c:pt>
                <c:pt idx="27869">
                  <c:v>5.9345200000000001E-2</c:v>
                </c:pt>
                <c:pt idx="27870">
                  <c:v>5.7080600000000002E-2</c:v>
                </c:pt>
                <c:pt idx="27871">
                  <c:v>5.4811899999999997E-2</c:v>
                </c:pt>
                <c:pt idx="27872">
                  <c:v>5.25406E-2</c:v>
                </c:pt>
                <c:pt idx="27873">
                  <c:v>5.0269099999999997E-2</c:v>
                </c:pt>
                <c:pt idx="27874">
                  <c:v>4.8000000000000001E-2</c:v>
                </c:pt>
                <c:pt idx="27875">
                  <c:v>4.5735499999999998E-2</c:v>
                </c:pt>
                <c:pt idx="27876">
                  <c:v>4.3477099999999998E-2</c:v>
                </c:pt>
                <c:pt idx="27877">
                  <c:v>4.1226400000000003E-2</c:v>
                </c:pt>
                <c:pt idx="27878">
                  <c:v>3.8985300000000001E-2</c:v>
                </c:pt>
                <c:pt idx="27879">
                  <c:v>3.6755500000000003E-2</c:v>
                </c:pt>
                <c:pt idx="27880">
                  <c:v>3.4537999999999999E-2</c:v>
                </c:pt>
                <c:pt idx="27881">
                  <c:v>3.23337E-2</c:v>
                </c:pt>
                <c:pt idx="27882">
                  <c:v>3.0143799999999998E-2</c:v>
                </c:pt>
                <c:pt idx="27883">
                  <c:v>2.79697E-2</c:v>
                </c:pt>
                <c:pt idx="27884">
                  <c:v>2.5812499999999999E-2</c:v>
                </c:pt>
                <c:pt idx="27885">
                  <c:v>2.36747E-2</c:v>
                </c:pt>
                <c:pt idx="27886">
                  <c:v>2.1559100000000001E-2</c:v>
                </c:pt>
                <c:pt idx="27887">
                  <c:v>1.9467700000000001E-2</c:v>
                </c:pt>
                <c:pt idx="27888">
                  <c:v>1.74016E-2</c:v>
                </c:pt>
                <c:pt idx="27889">
                  <c:v>1.53633E-2</c:v>
                </c:pt>
                <c:pt idx="27890">
                  <c:v>1.33568E-2</c:v>
                </c:pt>
                <c:pt idx="27891">
                  <c:v>1.13852E-2</c:v>
                </c:pt>
                <c:pt idx="27892" formatCode="0.00E+00">
                  <c:v>9.4513099999999992E-3</c:v>
                </c:pt>
                <c:pt idx="27893" formatCode="0.00E+00">
                  <c:v>7.5578700000000004E-3</c:v>
                </c:pt>
                <c:pt idx="27894" formatCode="0.00E+00">
                  <c:v>5.7062600000000003E-3</c:v>
                </c:pt>
                <c:pt idx="27895" formatCode="0.00E+00">
                  <c:v>3.8957200000000001E-3</c:v>
                </c:pt>
                <c:pt idx="27896" formatCode="0.00E+00">
                  <c:v>2.1266599999999998E-3</c:v>
                </c:pt>
                <c:pt idx="27897" formatCode="0.00E+00">
                  <c:v>4.0220000000000002E-4</c:v>
                </c:pt>
                <c:pt idx="27898" formatCode="0.00E+00">
                  <c:v>-1.2742000000000001E-3</c:v>
                </c:pt>
                <c:pt idx="27899" formatCode="0.00E+00">
                  <c:v>-2.8999500000000001E-3</c:v>
                </c:pt>
                <c:pt idx="27900" formatCode="0.00E+00">
                  <c:v>-4.4728199999999997E-3</c:v>
                </c:pt>
                <c:pt idx="27901" formatCode="0.00E+00">
                  <c:v>-5.9904499999999996E-3</c:v>
                </c:pt>
                <c:pt idx="27902" formatCode="0.00E+00">
                  <c:v>-7.4500199999999999E-3</c:v>
                </c:pt>
                <c:pt idx="27903" formatCode="0.00E+00">
                  <c:v>-8.8487700000000006E-3</c:v>
                </c:pt>
                <c:pt idx="27904">
                  <c:v>-1.01843E-2</c:v>
                </c:pt>
                <c:pt idx="27905">
                  <c:v>-1.1454199999999999E-2</c:v>
                </c:pt>
                <c:pt idx="27906">
                  <c:v>-1.2656199999999999E-2</c:v>
                </c:pt>
                <c:pt idx="27907">
                  <c:v>-1.37885E-2</c:v>
                </c:pt>
                <c:pt idx="27908">
                  <c:v>-1.48495E-2</c:v>
                </c:pt>
                <c:pt idx="27909">
                  <c:v>-1.58382E-2</c:v>
                </c:pt>
                <c:pt idx="27910">
                  <c:v>-1.6752900000000001E-2</c:v>
                </c:pt>
                <c:pt idx="27911">
                  <c:v>-1.7591900000000001E-2</c:v>
                </c:pt>
                <c:pt idx="27912">
                  <c:v>-1.83532E-2</c:v>
                </c:pt>
                <c:pt idx="27913">
                  <c:v>-1.9035099999999999E-2</c:v>
                </c:pt>
                <c:pt idx="27914">
                  <c:v>-1.9635699999999999E-2</c:v>
                </c:pt>
                <c:pt idx="27915">
                  <c:v>-2.01531E-2</c:v>
                </c:pt>
                <c:pt idx="27916">
                  <c:v>-2.0585099999999999E-2</c:v>
                </c:pt>
                <c:pt idx="27917">
                  <c:v>-2.0930199999999999E-2</c:v>
                </c:pt>
                <c:pt idx="27918">
                  <c:v>-2.11877E-2</c:v>
                </c:pt>
                <c:pt idx="27919">
                  <c:v>-2.13571E-2</c:v>
                </c:pt>
                <c:pt idx="27920">
                  <c:v>-2.1437999999999999E-2</c:v>
                </c:pt>
                <c:pt idx="27921">
                  <c:v>-2.1429400000000001E-2</c:v>
                </c:pt>
                <c:pt idx="27922">
                  <c:v>-2.1330100000000001E-2</c:v>
                </c:pt>
                <c:pt idx="27923">
                  <c:v>-2.11387E-2</c:v>
                </c:pt>
                <c:pt idx="27924">
                  <c:v>-2.08541E-2</c:v>
                </c:pt>
                <c:pt idx="27925">
                  <c:v>-2.04744E-2</c:v>
                </c:pt>
                <c:pt idx="27926">
                  <c:v>-1.99983E-2</c:v>
                </c:pt>
                <c:pt idx="27927">
                  <c:v>-1.94241E-2</c:v>
                </c:pt>
                <c:pt idx="27928">
                  <c:v>-1.8750800000000001E-2</c:v>
                </c:pt>
                <c:pt idx="27929">
                  <c:v>-1.7977799999999999E-2</c:v>
                </c:pt>
                <c:pt idx="27930">
                  <c:v>-1.71047E-2</c:v>
                </c:pt>
                <c:pt idx="27931">
                  <c:v>-1.61315E-2</c:v>
                </c:pt>
                <c:pt idx="27932">
                  <c:v>-1.50575E-2</c:v>
                </c:pt>
                <c:pt idx="27933">
                  <c:v>-1.38815E-2</c:v>
                </c:pt>
                <c:pt idx="27934">
                  <c:v>-1.2603100000000001E-2</c:v>
                </c:pt>
                <c:pt idx="27935">
                  <c:v>-1.1223E-2</c:v>
                </c:pt>
                <c:pt idx="27936" formatCode="0.00E+00">
                  <c:v>-9.7432300000000003E-3</c:v>
                </c:pt>
                <c:pt idx="27937" formatCode="0.00E+00">
                  <c:v>-8.1655300000000007E-3</c:v>
                </c:pt>
                <c:pt idx="27938" formatCode="0.00E+00">
                  <c:v>-6.4907699999999999E-3</c:v>
                </c:pt>
                <c:pt idx="27939" formatCode="0.00E+00">
                  <c:v>-4.7195199999999996E-3</c:v>
                </c:pt>
                <c:pt idx="27940" formatCode="0.00E+00">
                  <c:v>-2.8524900000000001E-3</c:v>
                </c:pt>
                <c:pt idx="27941" formatCode="0.00E+00">
                  <c:v>-8.90134E-4</c:v>
                </c:pt>
                <c:pt idx="27942" formatCode="0.00E+00">
                  <c:v>1.16759E-3</c:v>
                </c:pt>
                <c:pt idx="27943" formatCode="0.00E+00">
                  <c:v>3.3200600000000001E-3</c:v>
                </c:pt>
                <c:pt idx="27944" formatCode="0.00E+00">
                  <c:v>5.5653999999999999E-3</c:v>
                </c:pt>
                <c:pt idx="27945" formatCode="0.00E+00">
                  <c:v>7.9014600000000008E-3</c:v>
                </c:pt>
                <c:pt idx="27946">
                  <c:v>1.03269E-2</c:v>
                </c:pt>
                <c:pt idx="27947">
                  <c:v>1.2841E-2</c:v>
                </c:pt>
                <c:pt idx="27948">
                  <c:v>1.5443200000000001E-2</c:v>
                </c:pt>
                <c:pt idx="27949">
                  <c:v>1.8132300000000001E-2</c:v>
                </c:pt>
                <c:pt idx="27950">
                  <c:v>2.09062E-2</c:v>
                </c:pt>
                <c:pt idx="27951">
                  <c:v>2.3762499999999999E-2</c:v>
                </c:pt>
                <c:pt idx="27952">
                  <c:v>2.6699299999999999E-2</c:v>
                </c:pt>
                <c:pt idx="27953">
                  <c:v>2.9713799999999999E-2</c:v>
                </c:pt>
                <c:pt idx="27954">
                  <c:v>3.28016E-2</c:v>
                </c:pt>
                <c:pt idx="27955">
                  <c:v>3.5958900000000002E-2</c:v>
                </c:pt>
                <c:pt idx="27956">
                  <c:v>3.9183099999999998E-2</c:v>
                </c:pt>
                <c:pt idx="27957">
                  <c:v>4.24719E-2</c:v>
                </c:pt>
                <c:pt idx="27958">
                  <c:v>4.58217E-2</c:v>
                </c:pt>
                <c:pt idx="27959">
                  <c:v>4.9229000000000002E-2</c:v>
                </c:pt>
                <c:pt idx="27960">
                  <c:v>5.2689699999999999E-2</c:v>
                </c:pt>
                <c:pt idx="27961">
                  <c:v>5.6200199999999999E-2</c:v>
                </c:pt>
                <c:pt idx="27962">
                  <c:v>5.9758400000000003E-2</c:v>
                </c:pt>
                <c:pt idx="27963">
                  <c:v>6.3362299999999996E-2</c:v>
                </c:pt>
                <c:pt idx="27964">
                  <c:v>6.7009200000000005E-2</c:v>
                </c:pt>
                <c:pt idx="27965">
                  <c:v>7.0695400000000005E-2</c:v>
                </c:pt>
                <c:pt idx="27966">
                  <c:v>7.44176E-2</c:v>
                </c:pt>
                <c:pt idx="27967">
                  <c:v>7.8172199999999997E-2</c:v>
                </c:pt>
                <c:pt idx="27968">
                  <c:v>8.1955399999999998E-2</c:v>
                </c:pt>
                <c:pt idx="27969">
                  <c:v>8.5763699999999998E-2</c:v>
                </c:pt>
                <c:pt idx="27970">
                  <c:v>8.9593199999999998E-2</c:v>
                </c:pt>
                <c:pt idx="27971">
                  <c:v>9.3439499999999995E-2</c:v>
                </c:pt>
                <c:pt idx="27972">
                  <c:v>9.7297900000000007E-2</c:v>
                </c:pt>
                <c:pt idx="27973">
                  <c:v>0.101164</c:v>
                </c:pt>
                <c:pt idx="27974">
                  <c:v>0.105033</c:v>
                </c:pt>
                <c:pt idx="27975">
                  <c:v>0.1089</c:v>
                </c:pt>
                <c:pt idx="27976">
                  <c:v>0.112761</c:v>
                </c:pt>
                <c:pt idx="27977">
                  <c:v>0.11661199999999999</c:v>
                </c:pt>
                <c:pt idx="27978">
                  <c:v>0.120449</c:v>
                </c:pt>
                <c:pt idx="27979">
                  <c:v>0.124267</c:v>
                </c:pt>
                <c:pt idx="27980">
                  <c:v>0.12806300000000001</c:v>
                </c:pt>
                <c:pt idx="27981">
                  <c:v>0.131831</c:v>
                </c:pt>
                <c:pt idx="27982">
                  <c:v>0.135569</c:v>
                </c:pt>
                <c:pt idx="27983">
                  <c:v>0.13927100000000001</c:v>
                </c:pt>
                <c:pt idx="27984">
                  <c:v>0.142933</c:v>
                </c:pt>
                <c:pt idx="27985">
                  <c:v>0.14654900000000001</c:v>
                </c:pt>
                <c:pt idx="27986">
                  <c:v>0.150115</c:v>
                </c:pt>
                <c:pt idx="27987">
                  <c:v>0.15362899999999999</c:v>
                </c:pt>
                <c:pt idx="27988">
                  <c:v>0.157086</c:v>
                </c:pt>
                <c:pt idx="27989">
                  <c:v>0.16048000000000001</c:v>
                </c:pt>
                <c:pt idx="27990">
                  <c:v>0.16380600000000001</c:v>
                </c:pt>
                <c:pt idx="27991">
                  <c:v>0.16706199999999999</c:v>
                </c:pt>
                <c:pt idx="27992">
                  <c:v>0.17024300000000001</c:v>
                </c:pt>
                <c:pt idx="27993">
                  <c:v>0.173348</c:v>
                </c:pt>
                <c:pt idx="27994">
                  <c:v>0.176374</c:v>
                </c:pt>
                <c:pt idx="27995">
                  <c:v>0.17931800000000001</c:v>
                </c:pt>
                <c:pt idx="27996">
                  <c:v>0.182174</c:v>
                </c:pt>
                <c:pt idx="27997">
                  <c:v>0.18493799999999999</c:v>
                </c:pt>
                <c:pt idx="27998">
                  <c:v>0.187608</c:v>
                </c:pt>
                <c:pt idx="27999">
                  <c:v>0.19017800000000001</c:v>
                </c:pt>
                <c:pt idx="28000">
                  <c:v>0.19264600000000001</c:v>
                </c:pt>
                <c:pt idx="28001">
                  <c:v>0.19500899999999999</c:v>
                </c:pt>
                <c:pt idx="28002">
                  <c:v>0.197265</c:v>
                </c:pt>
                <c:pt idx="28003">
                  <c:v>0.19941400000000001</c:v>
                </c:pt>
                <c:pt idx="28004">
                  <c:v>0.20145299999999999</c:v>
                </c:pt>
                <c:pt idx="28005">
                  <c:v>0.20338000000000001</c:v>
                </c:pt>
                <c:pt idx="28006">
                  <c:v>0.20519299999999999</c:v>
                </c:pt>
                <c:pt idx="28007">
                  <c:v>0.20688999999999999</c:v>
                </c:pt>
                <c:pt idx="28008">
                  <c:v>0.20846999999999999</c:v>
                </c:pt>
                <c:pt idx="28009">
                  <c:v>0.209929</c:v>
                </c:pt>
                <c:pt idx="28010">
                  <c:v>0.21126500000000001</c:v>
                </c:pt>
                <c:pt idx="28011">
                  <c:v>0.212479</c:v>
                </c:pt>
                <c:pt idx="28012">
                  <c:v>0.21356900000000001</c:v>
                </c:pt>
                <c:pt idx="28013">
                  <c:v>0.214532</c:v>
                </c:pt>
                <c:pt idx="28014">
                  <c:v>0.21537000000000001</c:v>
                </c:pt>
                <c:pt idx="28015">
                  <c:v>0.21607899999999999</c:v>
                </c:pt>
                <c:pt idx="28016">
                  <c:v>0.21666099999999999</c:v>
                </c:pt>
                <c:pt idx="28017">
                  <c:v>0.217114</c:v>
                </c:pt>
                <c:pt idx="28018">
                  <c:v>0.21743799999999999</c:v>
                </c:pt>
                <c:pt idx="28019">
                  <c:v>0.21763299999999999</c:v>
                </c:pt>
                <c:pt idx="28020">
                  <c:v>0.217698</c:v>
                </c:pt>
                <c:pt idx="28021">
                  <c:v>0.21763399999999999</c:v>
                </c:pt>
                <c:pt idx="28022">
                  <c:v>0.217441</c:v>
                </c:pt>
                <c:pt idx="28023">
                  <c:v>0.21712000000000001</c:v>
                </c:pt>
                <c:pt idx="28024">
                  <c:v>0.216672</c:v>
                </c:pt>
                <c:pt idx="28025">
                  <c:v>0.21609900000000001</c:v>
                </c:pt>
                <c:pt idx="28026">
                  <c:v>0.21540000000000001</c:v>
                </c:pt>
                <c:pt idx="28027">
                  <c:v>0.21457799999999999</c:v>
                </c:pt>
                <c:pt idx="28028">
                  <c:v>0.21363499999999999</c:v>
                </c:pt>
                <c:pt idx="28029">
                  <c:v>0.21257000000000001</c:v>
                </c:pt>
                <c:pt idx="28030">
                  <c:v>0.21138599999999999</c:v>
                </c:pt>
                <c:pt idx="28031">
                  <c:v>0.21008499999999999</c:v>
                </c:pt>
                <c:pt idx="28032">
                  <c:v>0.208672</c:v>
                </c:pt>
                <c:pt idx="28033">
                  <c:v>0.207148</c:v>
                </c:pt>
                <c:pt idx="28034">
                  <c:v>0.20551700000000001</c:v>
                </c:pt>
                <c:pt idx="28035">
                  <c:v>0.20377999999999999</c:v>
                </c:pt>
                <c:pt idx="28036">
                  <c:v>0.20194100000000001</c:v>
                </c:pt>
                <c:pt idx="28037">
                  <c:v>0.20000100000000001</c:v>
                </c:pt>
                <c:pt idx="28038">
                  <c:v>0.197962</c:v>
                </c:pt>
                <c:pt idx="28039">
                  <c:v>0.195828</c:v>
                </c:pt>
                <c:pt idx="28040">
                  <c:v>0.193601</c:v>
                </c:pt>
                <c:pt idx="28041">
                  <c:v>0.19128400000000001</c:v>
                </c:pt>
                <c:pt idx="28042">
                  <c:v>0.18887999999999999</c:v>
                </c:pt>
                <c:pt idx="28043">
                  <c:v>0.186391</c:v>
                </c:pt>
                <c:pt idx="28044">
                  <c:v>0.18382200000000001</c:v>
                </c:pt>
                <c:pt idx="28045">
                  <c:v>0.181176</c:v>
                </c:pt>
                <c:pt idx="28046">
                  <c:v>0.17845900000000001</c:v>
                </c:pt>
                <c:pt idx="28047">
                  <c:v>0.175675</c:v>
                </c:pt>
                <c:pt idx="28048">
                  <c:v>0.17282700000000001</c:v>
                </c:pt>
                <c:pt idx="28049">
                  <c:v>0.16991999999999999</c:v>
                </c:pt>
                <c:pt idx="28050">
                  <c:v>0.166958</c:v>
                </c:pt>
                <c:pt idx="28051">
                  <c:v>0.16394300000000001</c:v>
                </c:pt>
                <c:pt idx="28052">
                  <c:v>0.16088</c:v>
                </c:pt>
                <c:pt idx="28053">
                  <c:v>0.157773</c:v>
                </c:pt>
                <c:pt idx="28054">
                  <c:v>0.15462699999999999</c:v>
                </c:pt>
                <c:pt idx="28055">
                  <c:v>0.151446</c:v>
                </c:pt>
                <c:pt idx="28056">
                  <c:v>0.148234</c:v>
                </c:pt>
                <c:pt idx="28057">
                  <c:v>0.14499400000000001</c:v>
                </c:pt>
                <c:pt idx="28058">
                  <c:v>0.141731</c:v>
                </c:pt>
                <c:pt idx="28059">
                  <c:v>0.13844899999999999</c:v>
                </c:pt>
                <c:pt idx="28060">
                  <c:v>0.13515199999999999</c:v>
                </c:pt>
                <c:pt idx="28061">
                  <c:v>0.13184399999999999</c:v>
                </c:pt>
                <c:pt idx="28062">
                  <c:v>0.12853000000000001</c:v>
                </c:pt>
                <c:pt idx="28063">
                  <c:v>0.12521299999999999</c:v>
                </c:pt>
                <c:pt idx="28064">
                  <c:v>0.121896</c:v>
                </c:pt>
                <c:pt idx="28065">
                  <c:v>0.118585</c:v>
                </c:pt>
                <c:pt idx="28066">
                  <c:v>0.115283</c:v>
                </c:pt>
                <c:pt idx="28067">
                  <c:v>0.111995</c:v>
                </c:pt>
                <c:pt idx="28068">
                  <c:v>0.108725</c:v>
                </c:pt>
                <c:pt idx="28069">
                  <c:v>0.105477</c:v>
                </c:pt>
                <c:pt idx="28070">
                  <c:v>0.102254</c:v>
                </c:pt>
                <c:pt idx="28071">
                  <c:v>9.9059499999999995E-2</c:v>
                </c:pt>
                <c:pt idx="28072">
                  <c:v>9.5897300000000005E-2</c:v>
                </c:pt>
                <c:pt idx="28073">
                  <c:v>9.2771900000000004E-2</c:v>
                </c:pt>
                <c:pt idx="28074">
                  <c:v>8.96869E-2</c:v>
                </c:pt>
                <c:pt idx="28075">
                  <c:v>8.6645200000000006E-2</c:v>
                </c:pt>
                <c:pt idx="28076">
                  <c:v>8.3649200000000007E-2</c:v>
                </c:pt>
                <c:pt idx="28077">
                  <c:v>8.0702300000000005E-2</c:v>
                </c:pt>
                <c:pt idx="28078">
                  <c:v>7.7807699999999994E-2</c:v>
                </c:pt>
                <c:pt idx="28079">
                  <c:v>7.4969099999999997E-2</c:v>
                </c:pt>
                <c:pt idx="28080">
                  <c:v>7.2190699999999997E-2</c:v>
                </c:pt>
                <c:pt idx="28081">
                  <c:v>6.9476200000000002E-2</c:v>
                </c:pt>
                <c:pt idx="28082">
                  <c:v>6.6828200000000004E-2</c:v>
                </c:pt>
                <c:pt idx="28083">
                  <c:v>6.4249100000000003E-2</c:v>
                </c:pt>
                <c:pt idx="28084">
                  <c:v>6.1741400000000002E-2</c:v>
                </c:pt>
                <c:pt idx="28085">
                  <c:v>5.9307800000000001E-2</c:v>
                </c:pt>
                <c:pt idx="28086">
                  <c:v>5.6950800000000003E-2</c:v>
                </c:pt>
                <c:pt idx="28087">
                  <c:v>5.4672900000000003E-2</c:v>
                </c:pt>
                <c:pt idx="28088">
                  <c:v>5.2475800000000003E-2</c:v>
                </c:pt>
                <c:pt idx="28089">
                  <c:v>5.0361400000000001E-2</c:v>
                </c:pt>
                <c:pt idx="28090">
                  <c:v>4.8331899999999997E-2</c:v>
                </c:pt>
                <c:pt idx="28091">
                  <c:v>4.6389E-2</c:v>
                </c:pt>
                <c:pt idx="28092">
                  <c:v>4.4534600000000001E-2</c:v>
                </c:pt>
                <c:pt idx="28093">
                  <c:v>4.2770799999999998E-2</c:v>
                </c:pt>
                <c:pt idx="28094">
                  <c:v>4.1100200000000003E-2</c:v>
                </c:pt>
                <c:pt idx="28095">
                  <c:v>3.95246E-2</c:v>
                </c:pt>
                <c:pt idx="28096">
                  <c:v>3.8045099999999998E-2</c:v>
                </c:pt>
                <c:pt idx="28097">
                  <c:v>3.6661600000000003E-2</c:v>
                </c:pt>
                <c:pt idx="28098">
                  <c:v>3.5373799999999997E-2</c:v>
                </c:pt>
                <c:pt idx="28099">
                  <c:v>3.4181400000000001E-2</c:v>
                </c:pt>
                <c:pt idx="28100">
                  <c:v>3.3084200000000001E-2</c:v>
                </c:pt>
                <c:pt idx="28101">
                  <c:v>3.2082100000000002E-2</c:v>
                </c:pt>
                <c:pt idx="28102">
                  <c:v>3.1175499999999998E-2</c:v>
                </c:pt>
                <c:pt idx="28103">
                  <c:v>3.0365400000000001E-2</c:v>
                </c:pt>
                <c:pt idx="28104">
                  <c:v>2.9652499999999998E-2</c:v>
                </c:pt>
                <c:pt idx="28105">
                  <c:v>2.90359E-2</c:v>
                </c:pt>
                <c:pt idx="28106">
                  <c:v>2.8513799999999999E-2</c:v>
                </c:pt>
                <c:pt idx="28107">
                  <c:v>2.8085100000000002E-2</c:v>
                </c:pt>
                <c:pt idx="28108">
                  <c:v>2.7749800000000002E-2</c:v>
                </c:pt>
                <c:pt idx="28109">
                  <c:v>2.75077E-2</c:v>
                </c:pt>
                <c:pt idx="28110">
                  <c:v>2.73587E-2</c:v>
                </c:pt>
                <c:pt idx="28111">
                  <c:v>2.7302099999999999E-2</c:v>
                </c:pt>
                <c:pt idx="28112">
                  <c:v>2.73377E-2</c:v>
                </c:pt>
                <c:pt idx="28113">
                  <c:v>2.7464499999999999E-2</c:v>
                </c:pt>
                <c:pt idx="28114">
                  <c:v>2.76811E-2</c:v>
                </c:pt>
                <c:pt idx="28115">
                  <c:v>2.7985699999999999E-2</c:v>
                </c:pt>
                <c:pt idx="28116">
                  <c:v>2.8376499999999999E-2</c:v>
                </c:pt>
                <c:pt idx="28117">
                  <c:v>2.8852200000000001E-2</c:v>
                </c:pt>
                <c:pt idx="28118">
                  <c:v>2.94116E-2</c:v>
                </c:pt>
                <c:pt idx="28119">
                  <c:v>3.0054600000000001E-2</c:v>
                </c:pt>
                <c:pt idx="28120">
                  <c:v>3.0781099999999999E-2</c:v>
                </c:pt>
                <c:pt idx="28121">
                  <c:v>3.1588900000000003E-2</c:v>
                </c:pt>
                <c:pt idx="28122">
                  <c:v>3.2474000000000003E-2</c:v>
                </c:pt>
                <c:pt idx="28123">
                  <c:v>3.3432999999999997E-2</c:v>
                </c:pt>
                <c:pt idx="28124">
                  <c:v>3.4463399999999998E-2</c:v>
                </c:pt>
                <c:pt idx="28125">
                  <c:v>3.5562000000000003E-2</c:v>
                </c:pt>
                <c:pt idx="28126">
                  <c:v>3.67252E-2</c:v>
                </c:pt>
                <c:pt idx="28127">
                  <c:v>3.7949700000000003E-2</c:v>
                </c:pt>
                <c:pt idx="28128">
                  <c:v>3.9232400000000001E-2</c:v>
                </c:pt>
                <c:pt idx="28129">
                  <c:v>4.05697E-2</c:v>
                </c:pt>
                <c:pt idx="28130">
                  <c:v>4.1958200000000001E-2</c:v>
                </c:pt>
                <c:pt idx="28131">
                  <c:v>4.3394799999999997E-2</c:v>
                </c:pt>
                <c:pt idx="28132">
                  <c:v>4.4876100000000002E-2</c:v>
                </c:pt>
                <c:pt idx="28133">
                  <c:v>4.6398700000000001E-2</c:v>
                </c:pt>
                <c:pt idx="28134">
                  <c:v>4.7958800000000003E-2</c:v>
                </c:pt>
                <c:pt idx="28135">
                  <c:v>4.9552400000000003E-2</c:v>
                </c:pt>
                <c:pt idx="28136">
                  <c:v>5.1176100000000002E-2</c:v>
                </c:pt>
                <c:pt idx="28137">
                  <c:v>5.2826900000000003E-2</c:v>
                </c:pt>
                <c:pt idx="28138">
                  <c:v>5.4501300000000003E-2</c:v>
                </c:pt>
                <c:pt idx="28139">
                  <c:v>5.6195500000000002E-2</c:v>
                </c:pt>
                <c:pt idx="28140">
                  <c:v>5.7906399999999997E-2</c:v>
                </c:pt>
                <c:pt idx="28141">
                  <c:v>5.9630599999999999E-2</c:v>
                </c:pt>
                <c:pt idx="28142">
                  <c:v>6.13644E-2</c:v>
                </c:pt>
                <c:pt idx="28143">
                  <c:v>6.3104099999999996E-2</c:v>
                </c:pt>
                <c:pt idx="28144">
                  <c:v>6.48455E-2</c:v>
                </c:pt>
                <c:pt idx="28145">
                  <c:v>6.6584900000000002E-2</c:v>
                </c:pt>
                <c:pt idx="28146">
                  <c:v>6.8318500000000004E-2</c:v>
                </c:pt>
                <c:pt idx="28147">
                  <c:v>7.0042499999999994E-2</c:v>
                </c:pt>
                <c:pt idx="28148">
                  <c:v>7.17531E-2</c:v>
                </c:pt>
                <c:pt idx="28149">
                  <c:v>7.3446300000000006E-2</c:v>
                </c:pt>
                <c:pt idx="28150">
                  <c:v>7.5118400000000002E-2</c:v>
                </c:pt>
                <c:pt idx="28151">
                  <c:v>7.6766000000000001E-2</c:v>
                </c:pt>
                <c:pt idx="28152">
                  <c:v>7.83856E-2</c:v>
                </c:pt>
                <c:pt idx="28153">
                  <c:v>7.9973900000000001E-2</c:v>
                </c:pt>
                <c:pt idx="28154">
                  <c:v>8.1527500000000003E-2</c:v>
                </c:pt>
                <c:pt idx="28155">
                  <c:v>8.3042400000000002E-2</c:v>
                </c:pt>
                <c:pt idx="28156">
                  <c:v>8.4515199999999999E-2</c:v>
                </c:pt>
                <c:pt idx="28157">
                  <c:v>8.5942900000000003E-2</c:v>
                </c:pt>
                <c:pt idx="28158">
                  <c:v>8.7322800000000006E-2</c:v>
                </c:pt>
                <c:pt idx="28159">
                  <c:v>8.8651599999999997E-2</c:v>
                </c:pt>
                <c:pt idx="28160">
                  <c:v>8.9926400000000004E-2</c:v>
                </c:pt>
                <c:pt idx="28161">
                  <c:v>9.1144799999999998E-2</c:v>
                </c:pt>
                <c:pt idx="28162">
                  <c:v>9.2304600000000001E-2</c:v>
                </c:pt>
                <c:pt idx="28163">
                  <c:v>9.3403299999999995E-2</c:v>
                </c:pt>
                <c:pt idx="28164">
                  <c:v>9.4438400000000006E-2</c:v>
                </c:pt>
                <c:pt idx="28165">
                  <c:v>9.5407099999999995E-2</c:v>
                </c:pt>
                <c:pt idx="28166">
                  <c:v>9.6307100000000007E-2</c:v>
                </c:pt>
                <c:pt idx="28167">
                  <c:v>9.7136799999999995E-2</c:v>
                </c:pt>
                <c:pt idx="28168">
                  <c:v>9.7895300000000005E-2</c:v>
                </c:pt>
                <c:pt idx="28169">
                  <c:v>9.8581299999999997E-2</c:v>
                </c:pt>
                <c:pt idx="28170">
                  <c:v>9.9193299999999998E-2</c:v>
                </c:pt>
                <c:pt idx="28171">
                  <c:v>9.9730100000000002E-2</c:v>
                </c:pt>
                <c:pt idx="28172">
                  <c:v>0.100191</c:v>
                </c:pt>
                <c:pt idx="28173">
                  <c:v>0.100575</c:v>
                </c:pt>
                <c:pt idx="28174">
                  <c:v>0.100881</c:v>
                </c:pt>
                <c:pt idx="28175">
                  <c:v>0.101109</c:v>
                </c:pt>
                <c:pt idx="28176">
                  <c:v>0.101258</c:v>
                </c:pt>
                <c:pt idx="28177">
                  <c:v>0.101329</c:v>
                </c:pt>
                <c:pt idx="28178">
                  <c:v>0.10132099999999999</c:v>
                </c:pt>
                <c:pt idx="28179">
                  <c:v>0.101233</c:v>
                </c:pt>
                <c:pt idx="28180">
                  <c:v>0.10106800000000001</c:v>
                </c:pt>
                <c:pt idx="28181">
                  <c:v>0.100825</c:v>
                </c:pt>
                <c:pt idx="28182">
                  <c:v>0.100506</c:v>
                </c:pt>
                <c:pt idx="28183">
                  <c:v>0.10011299999999999</c:v>
                </c:pt>
                <c:pt idx="28184">
                  <c:v>9.9645200000000003E-2</c:v>
                </c:pt>
                <c:pt idx="28185">
                  <c:v>9.9104999999999999E-2</c:v>
                </c:pt>
                <c:pt idx="28186">
                  <c:v>9.8493200000000003E-2</c:v>
                </c:pt>
                <c:pt idx="28187">
                  <c:v>9.7810999999999995E-2</c:v>
                </c:pt>
                <c:pt idx="28188">
                  <c:v>9.7060199999999999E-2</c:v>
                </c:pt>
                <c:pt idx="28189">
                  <c:v>9.6243099999999998E-2</c:v>
                </c:pt>
                <c:pt idx="28190">
                  <c:v>9.5362199999999994E-2</c:v>
                </c:pt>
                <c:pt idx="28191">
                  <c:v>9.4420400000000002E-2</c:v>
                </c:pt>
                <c:pt idx="28192">
                  <c:v>9.3420100000000006E-2</c:v>
                </c:pt>
                <c:pt idx="28193">
                  <c:v>9.2363100000000004E-2</c:v>
                </c:pt>
                <c:pt idx="28194">
                  <c:v>9.1250999999999999E-2</c:v>
                </c:pt>
                <c:pt idx="28195">
                  <c:v>9.0086799999999995E-2</c:v>
                </c:pt>
                <c:pt idx="28196">
                  <c:v>8.8873900000000006E-2</c:v>
                </c:pt>
                <c:pt idx="28197">
                  <c:v>8.7615700000000005E-2</c:v>
                </c:pt>
                <c:pt idx="28198">
                  <c:v>8.63154E-2</c:v>
                </c:pt>
                <c:pt idx="28199">
                  <c:v>8.4976499999999996E-2</c:v>
                </c:pt>
                <c:pt idx="28200">
                  <c:v>8.3602999999999997E-2</c:v>
                </c:pt>
                <c:pt idx="28201">
                  <c:v>8.2198300000000002E-2</c:v>
                </c:pt>
                <c:pt idx="28202">
                  <c:v>8.0765500000000004E-2</c:v>
                </c:pt>
                <c:pt idx="28203">
                  <c:v>7.9307799999999998E-2</c:v>
                </c:pt>
                <c:pt idx="28204">
                  <c:v>7.7828700000000001E-2</c:v>
                </c:pt>
                <c:pt idx="28205">
                  <c:v>7.63326E-2</c:v>
                </c:pt>
                <c:pt idx="28206">
                  <c:v>7.48249E-2</c:v>
                </c:pt>
                <c:pt idx="28207">
                  <c:v>7.3311200000000007E-2</c:v>
                </c:pt>
                <c:pt idx="28208">
                  <c:v>7.1795899999999996E-2</c:v>
                </c:pt>
                <c:pt idx="28209">
                  <c:v>7.0280599999999999E-2</c:v>
                </c:pt>
                <c:pt idx="28210">
                  <c:v>6.8767099999999998E-2</c:v>
                </c:pt>
                <c:pt idx="28211">
                  <c:v>6.72595E-2</c:v>
                </c:pt>
                <c:pt idx="28212">
                  <c:v>6.5761899999999998E-2</c:v>
                </c:pt>
                <c:pt idx="28213">
                  <c:v>6.4277600000000004E-2</c:v>
                </c:pt>
                <c:pt idx="28214">
                  <c:v>6.2809599999999993E-2</c:v>
                </c:pt>
                <c:pt idx="28215">
                  <c:v>6.1361499999999999E-2</c:v>
                </c:pt>
                <c:pt idx="28216">
                  <c:v>5.9937299999999999E-2</c:v>
                </c:pt>
                <c:pt idx="28217">
                  <c:v>5.8540200000000001E-2</c:v>
                </c:pt>
                <c:pt idx="28218">
                  <c:v>5.71732E-2</c:v>
                </c:pt>
                <c:pt idx="28219">
                  <c:v>5.5839300000000001E-2</c:v>
                </c:pt>
                <c:pt idx="28220">
                  <c:v>5.4541300000000001E-2</c:v>
                </c:pt>
                <c:pt idx="28221">
                  <c:v>5.3282200000000002E-2</c:v>
                </c:pt>
                <c:pt idx="28222">
                  <c:v>5.2064899999999997E-2</c:v>
                </c:pt>
                <c:pt idx="28223">
                  <c:v>5.08925E-2</c:v>
                </c:pt>
                <c:pt idx="28224">
                  <c:v>4.97685E-2</c:v>
                </c:pt>
                <c:pt idx="28225">
                  <c:v>4.86959E-2</c:v>
                </c:pt>
                <c:pt idx="28226">
                  <c:v>4.7677299999999999E-2</c:v>
                </c:pt>
                <c:pt idx="28227">
                  <c:v>4.6714699999999998E-2</c:v>
                </c:pt>
                <c:pt idx="28228">
                  <c:v>4.5810700000000003E-2</c:v>
                </c:pt>
                <c:pt idx="28229">
                  <c:v>4.4968300000000003E-2</c:v>
                </c:pt>
                <c:pt idx="28230">
                  <c:v>4.4190500000000001E-2</c:v>
                </c:pt>
                <c:pt idx="28231">
                  <c:v>4.3479900000000002E-2</c:v>
                </c:pt>
                <c:pt idx="28232">
                  <c:v>4.2838300000000003E-2</c:v>
                </c:pt>
                <c:pt idx="28233">
                  <c:v>4.2267800000000001E-2</c:v>
                </c:pt>
                <c:pt idx="28234">
                  <c:v>4.1770099999999998E-2</c:v>
                </c:pt>
                <c:pt idx="28235">
                  <c:v>4.1347099999999998E-2</c:v>
                </c:pt>
                <c:pt idx="28236">
                  <c:v>4.1000300000000003E-2</c:v>
                </c:pt>
                <c:pt idx="28237">
                  <c:v>4.07309E-2</c:v>
                </c:pt>
                <c:pt idx="28238">
                  <c:v>4.0539800000000001E-2</c:v>
                </c:pt>
                <c:pt idx="28239">
                  <c:v>4.0427900000000003E-2</c:v>
                </c:pt>
                <c:pt idx="28240">
                  <c:v>4.0395800000000003E-2</c:v>
                </c:pt>
                <c:pt idx="28241">
                  <c:v>4.0444099999999997E-2</c:v>
                </c:pt>
                <c:pt idx="28242">
                  <c:v>4.0572999999999998E-2</c:v>
                </c:pt>
                <c:pt idx="28243">
                  <c:v>4.0782600000000002E-2</c:v>
                </c:pt>
                <c:pt idx="28244">
                  <c:v>4.1072999999999998E-2</c:v>
                </c:pt>
                <c:pt idx="28245">
                  <c:v>4.1443800000000003E-2</c:v>
                </c:pt>
                <c:pt idx="28246">
                  <c:v>4.18947E-2</c:v>
                </c:pt>
                <c:pt idx="28247">
                  <c:v>4.2424400000000001E-2</c:v>
                </c:pt>
                <c:pt idx="28248">
                  <c:v>4.30322E-2</c:v>
                </c:pt>
                <c:pt idx="28249">
                  <c:v>4.3717199999999998E-2</c:v>
                </c:pt>
                <c:pt idx="28250">
                  <c:v>4.4478299999999998E-2</c:v>
                </c:pt>
                <c:pt idx="28251">
                  <c:v>4.5314699999999999E-2</c:v>
                </c:pt>
                <c:pt idx="28252">
                  <c:v>4.6224800000000003E-2</c:v>
                </c:pt>
                <c:pt idx="28253">
                  <c:v>4.7206900000000003E-2</c:v>
                </c:pt>
                <c:pt idx="28254">
                  <c:v>4.8258599999999999E-2</c:v>
                </c:pt>
                <c:pt idx="28255">
                  <c:v>4.9377699999999997E-2</c:v>
                </c:pt>
                <c:pt idx="28256">
                  <c:v>5.05624E-2</c:v>
                </c:pt>
                <c:pt idx="28257">
                  <c:v>5.1811500000000003E-2</c:v>
                </c:pt>
                <c:pt idx="28258">
                  <c:v>5.3122999999999997E-2</c:v>
                </c:pt>
                <c:pt idx="28259">
                  <c:v>5.44947E-2</c:v>
                </c:pt>
                <c:pt idx="28260">
                  <c:v>5.5924300000000003E-2</c:v>
                </c:pt>
                <c:pt idx="28261">
                  <c:v>5.7408800000000003E-2</c:v>
                </c:pt>
                <c:pt idx="28262">
                  <c:v>5.8944900000000001E-2</c:v>
                </c:pt>
                <c:pt idx="28263">
                  <c:v>6.0529300000000001E-2</c:v>
                </c:pt>
                <c:pt idx="28264">
                  <c:v>6.2159300000000001E-2</c:v>
                </c:pt>
                <c:pt idx="28265">
                  <c:v>6.3831600000000002E-2</c:v>
                </c:pt>
                <c:pt idx="28266">
                  <c:v>6.5543100000000007E-2</c:v>
                </c:pt>
                <c:pt idx="28267">
                  <c:v>6.7290600000000006E-2</c:v>
                </c:pt>
                <c:pt idx="28268">
                  <c:v>6.9070800000000002E-2</c:v>
                </c:pt>
                <c:pt idx="28269">
                  <c:v>7.0880399999999996E-2</c:v>
                </c:pt>
                <c:pt idx="28270">
                  <c:v>7.2716000000000003E-2</c:v>
                </c:pt>
                <c:pt idx="28271">
                  <c:v>7.4573600000000004E-2</c:v>
                </c:pt>
                <c:pt idx="28272">
                  <c:v>7.6449600000000006E-2</c:v>
                </c:pt>
                <c:pt idx="28273">
                  <c:v>7.8340699999999999E-2</c:v>
                </c:pt>
                <c:pt idx="28274">
                  <c:v>8.0243200000000001E-2</c:v>
                </c:pt>
                <c:pt idx="28275">
                  <c:v>8.2153799999999999E-2</c:v>
                </c:pt>
                <c:pt idx="28276">
                  <c:v>8.4068900000000002E-2</c:v>
                </c:pt>
                <c:pt idx="28277">
                  <c:v>8.5985099999999995E-2</c:v>
                </c:pt>
                <c:pt idx="28278">
                  <c:v>8.7899099999999994E-2</c:v>
                </c:pt>
                <c:pt idx="28279">
                  <c:v>8.9807499999999998E-2</c:v>
                </c:pt>
                <c:pt idx="28280">
                  <c:v>9.1706499999999996E-2</c:v>
                </c:pt>
                <c:pt idx="28281">
                  <c:v>9.3592400000000006E-2</c:v>
                </c:pt>
                <c:pt idx="28282">
                  <c:v>9.5461299999999999E-2</c:v>
                </c:pt>
                <c:pt idx="28283">
                  <c:v>9.7309699999999999E-2</c:v>
                </c:pt>
                <c:pt idx="28284">
                  <c:v>9.9133700000000005E-2</c:v>
                </c:pt>
                <c:pt idx="28285">
                  <c:v>0.100929</c:v>
                </c:pt>
                <c:pt idx="28286">
                  <c:v>0.10269200000000001</c:v>
                </c:pt>
                <c:pt idx="28287">
                  <c:v>0.104419</c:v>
                </c:pt>
                <c:pt idx="28288">
                  <c:v>0.10610600000000001</c:v>
                </c:pt>
                <c:pt idx="28289">
                  <c:v>0.10775</c:v>
                </c:pt>
                <c:pt idx="28290">
                  <c:v>0.109346</c:v>
                </c:pt>
                <c:pt idx="28291">
                  <c:v>0.110891</c:v>
                </c:pt>
                <c:pt idx="28292">
                  <c:v>0.11238099999999999</c:v>
                </c:pt>
                <c:pt idx="28293">
                  <c:v>0.113814</c:v>
                </c:pt>
                <c:pt idx="28294">
                  <c:v>0.115188</c:v>
                </c:pt>
                <c:pt idx="28295">
                  <c:v>0.11649900000000001</c:v>
                </c:pt>
                <c:pt idx="28296">
                  <c:v>0.117744</c:v>
                </c:pt>
                <c:pt idx="28297">
                  <c:v>0.11892</c:v>
                </c:pt>
                <c:pt idx="28298">
                  <c:v>0.12002699999999999</c:v>
                </c:pt>
                <c:pt idx="28299">
                  <c:v>0.121061</c:v>
                </c:pt>
                <c:pt idx="28300">
                  <c:v>0.12202</c:v>
                </c:pt>
                <c:pt idx="28301">
                  <c:v>0.122902</c:v>
                </c:pt>
                <c:pt idx="28302">
                  <c:v>0.123705</c:v>
                </c:pt>
                <c:pt idx="28303">
                  <c:v>0.124427</c:v>
                </c:pt>
                <c:pt idx="28304">
                  <c:v>0.12506700000000001</c:v>
                </c:pt>
                <c:pt idx="28305">
                  <c:v>0.12562200000000001</c:v>
                </c:pt>
                <c:pt idx="28306">
                  <c:v>0.12609100000000001</c:v>
                </c:pt>
                <c:pt idx="28307">
                  <c:v>0.126474</c:v>
                </c:pt>
                <c:pt idx="28308">
                  <c:v>0.12676699999999999</c:v>
                </c:pt>
                <c:pt idx="28309">
                  <c:v>0.126972</c:v>
                </c:pt>
                <c:pt idx="28310">
                  <c:v>0.12708700000000001</c:v>
                </c:pt>
                <c:pt idx="28311">
                  <c:v>0.127111</c:v>
                </c:pt>
                <c:pt idx="28312">
                  <c:v>0.12704499999999999</c:v>
                </c:pt>
                <c:pt idx="28313">
                  <c:v>0.126886</c:v>
                </c:pt>
                <c:pt idx="28314">
                  <c:v>0.126636</c:v>
                </c:pt>
                <c:pt idx="28315">
                  <c:v>0.12629199999999999</c:v>
                </c:pt>
                <c:pt idx="28316">
                  <c:v>0.12585499999999999</c:v>
                </c:pt>
                <c:pt idx="28317">
                  <c:v>0.12532499999999999</c:v>
                </c:pt>
                <c:pt idx="28318">
                  <c:v>0.12470100000000001</c:v>
                </c:pt>
                <c:pt idx="28319">
                  <c:v>0.123985</c:v>
                </c:pt>
                <c:pt idx="28320">
                  <c:v>0.12317500000000001</c:v>
                </c:pt>
                <c:pt idx="28321">
                  <c:v>0.12227200000000001</c:v>
                </c:pt>
                <c:pt idx="28322">
                  <c:v>0.121278</c:v>
                </c:pt>
                <c:pt idx="28323">
                  <c:v>0.12019299999999999</c:v>
                </c:pt>
                <c:pt idx="28324">
                  <c:v>0.119019</c:v>
                </c:pt>
                <c:pt idx="28325">
                  <c:v>0.117758</c:v>
                </c:pt>
                <c:pt idx="28326">
                  <c:v>0.116411</c:v>
                </c:pt>
                <c:pt idx="28327">
                  <c:v>0.11498</c:v>
                </c:pt>
                <c:pt idx="28328">
                  <c:v>0.113466</c:v>
                </c:pt>
                <c:pt idx="28329">
                  <c:v>0.111871</c:v>
                </c:pt>
                <c:pt idx="28330">
                  <c:v>0.110196</c:v>
                </c:pt>
                <c:pt idx="28331">
                  <c:v>0.108442</c:v>
                </c:pt>
                <c:pt idx="28332">
                  <c:v>0.106614</c:v>
                </c:pt>
                <c:pt idx="28333">
                  <c:v>0.104711</c:v>
                </c:pt>
                <c:pt idx="28334">
                  <c:v>0.10273699999999999</c:v>
                </c:pt>
                <c:pt idx="28335">
                  <c:v>0.10069500000000001</c:v>
                </c:pt>
                <c:pt idx="28336">
                  <c:v>9.8584400000000003E-2</c:v>
                </c:pt>
                <c:pt idx="28337">
                  <c:v>9.6409499999999995E-2</c:v>
                </c:pt>
                <c:pt idx="28338">
                  <c:v>9.4172500000000006E-2</c:v>
                </c:pt>
                <c:pt idx="28339">
                  <c:v>9.1875799999999994E-2</c:v>
                </c:pt>
                <c:pt idx="28340">
                  <c:v>8.9522099999999993E-2</c:v>
                </c:pt>
                <c:pt idx="28341">
                  <c:v>8.7113999999999997E-2</c:v>
                </c:pt>
                <c:pt idx="28342">
                  <c:v>8.4654900000000005E-2</c:v>
                </c:pt>
                <c:pt idx="28343">
                  <c:v>8.2147800000000007E-2</c:v>
                </c:pt>
                <c:pt idx="28344">
                  <c:v>7.9595700000000005E-2</c:v>
                </c:pt>
                <c:pt idx="28345">
                  <c:v>7.7001500000000001E-2</c:v>
                </c:pt>
                <c:pt idx="28346">
                  <c:v>7.4368500000000004E-2</c:v>
                </c:pt>
                <c:pt idx="28347">
                  <c:v>7.1699700000000005E-2</c:v>
                </c:pt>
                <c:pt idx="28348">
                  <c:v>6.8998699999999996E-2</c:v>
                </c:pt>
                <c:pt idx="28349">
                  <c:v>6.6268800000000003E-2</c:v>
                </c:pt>
                <c:pt idx="28350">
                  <c:v>6.3512799999999994E-2</c:v>
                </c:pt>
                <c:pt idx="28351">
                  <c:v>6.0733500000000003E-2</c:v>
                </c:pt>
                <c:pt idx="28352">
                  <c:v>5.7933600000000002E-2</c:v>
                </c:pt>
                <c:pt idx="28353">
                  <c:v>5.51158E-2</c:v>
                </c:pt>
                <c:pt idx="28354">
                  <c:v>5.2283499999999997E-2</c:v>
                </c:pt>
                <c:pt idx="28355">
                  <c:v>4.9441499999999999E-2</c:v>
                </c:pt>
                <c:pt idx="28356">
                  <c:v>4.6594499999999997E-2</c:v>
                </c:pt>
                <c:pt idx="28357">
                  <c:v>4.3745899999999997E-2</c:v>
                </c:pt>
                <c:pt idx="28358">
                  <c:v>4.08986E-2</c:v>
                </c:pt>
                <c:pt idx="28359">
                  <c:v>3.8055600000000002E-2</c:v>
                </c:pt>
                <c:pt idx="28360">
                  <c:v>3.5220300000000003E-2</c:v>
                </c:pt>
                <c:pt idx="28361">
                  <c:v>3.2396599999999998E-2</c:v>
                </c:pt>
                <c:pt idx="28362">
                  <c:v>2.9588300000000001E-2</c:v>
                </c:pt>
                <c:pt idx="28363">
                  <c:v>2.6798800000000001E-2</c:v>
                </c:pt>
                <c:pt idx="28364">
                  <c:v>2.4030900000000001E-2</c:v>
                </c:pt>
                <c:pt idx="28365">
                  <c:v>2.1287299999999999E-2</c:v>
                </c:pt>
                <c:pt idx="28366">
                  <c:v>1.8571000000000001E-2</c:v>
                </c:pt>
                <c:pt idx="28367">
                  <c:v>1.5885799999999999E-2</c:v>
                </c:pt>
                <c:pt idx="28368">
                  <c:v>1.32353E-2</c:v>
                </c:pt>
                <c:pt idx="28369">
                  <c:v>1.06228E-2</c:v>
                </c:pt>
                <c:pt idx="28370" formatCode="0.00E+00">
                  <c:v>8.0514699999999998E-3</c:v>
                </c:pt>
                <c:pt idx="28371" formatCode="0.00E+00">
                  <c:v>5.5241300000000004E-3</c:v>
                </c:pt>
                <c:pt idx="28372" formatCode="0.00E+00">
                  <c:v>3.0436500000000002E-3</c:v>
                </c:pt>
                <c:pt idx="28373" formatCode="0.00E+00">
                  <c:v>6.1240899999999996E-4</c:v>
                </c:pt>
                <c:pt idx="28374" formatCode="0.00E+00">
                  <c:v>-1.7669599999999999E-3</c:v>
                </c:pt>
                <c:pt idx="28375" formatCode="0.00E+00">
                  <c:v>-4.0909099999999997E-3</c:v>
                </c:pt>
                <c:pt idx="28376" formatCode="0.00E+00">
                  <c:v>-6.3561299999999998E-3</c:v>
                </c:pt>
                <c:pt idx="28377" formatCode="0.00E+00">
                  <c:v>-8.5606299999999996E-3</c:v>
                </c:pt>
                <c:pt idx="28378">
                  <c:v>-1.0702700000000001E-2</c:v>
                </c:pt>
                <c:pt idx="28379">
                  <c:v>-1.2780100000000001E-2</c:v>
                </c:pt>
                <c:pt idx="28380">
                  <c:v>-1.47907E-2</c:v>
                </c:pt>
                <c:pt idx="28381">
                  <c:v>-1.6733700000000001E-2</c:v>
                </c:pt>
                <c:pt idx="28382">
                  <c:v>-1.8608099999999999E-2</c:v>
                </c:pt>
                <c:pt idx="28383">
                  <c:v>-2.0412E-2</c:v>
                </c:pt>
                <c:pt idx="28384">
                  <c:v>-2.2142700000000001E-2</c:v>
                </c:pt>
                <c:pt idx="28385">
                  <c:v>-2.37979E-2</c:v>
                </c:pt>
                <c:pt idx="28386">
                  <c:v>-2.5375399999999999E-2</c:v>
                </c:pt>
                <c:pt idx="28387">
                  <c:v>-2.68737E-2</c:v>
                </c:pt>
                <c:pt idx="28388">
                  <c:v>-2.8291E-2</c:v>
                </c:pt>
                <c:pt idx="28389">
                  <c:v>-2.9626400000000001E-2</c:v>
                </c:pt>
                <c:pt idx="28390">
                  <c:v>-3.0879500000000001E-2</c:v>
                </c:pt>
                <c:pt idx="28391">
                  <c:v>-3.2050799999999997E-2</c:v>
                </c:pt>
                <c:pt idx="28392">
                  <c:v>-3.3139700000000001E-2</c:v>
                </c:pt>
                <c:pt idx="28393">
                  <c:v>-3.4144000000000001E-2</c:v>
                </c:pt>
                <c:pt idx="28394">
                  <c:v>-3.5060399999999999E-2</c:v>
                </c:pt>
                <c:pt idx="28395">
                  <c:v>-3.58862E-2</c:v>
                </c:pt>
                <c:pt idx="28396">
                  <c:v>-3.6622099999999998E-2</c:v>
                </c:pt>
                <c:pt idx="28397">
                  <c:v>-3.7270499999999998E-2</c:v>
                </c:pt>
                <c:pt idx="28398">
                  <c:v>-3.7832299999999999E-2</c:v>
                </c:pt>
                <c:pt idx="28399">
                  <c:v>-3.8307599999999997E-2</c:v>
                </c:pt>
                <c:pt idx="28400">
                  <c:v>-3.8696599999999998E-2</c:v>
                </c:pt>
                <c:pt idx="28401">
                  <c:v>-3.9E-2</c:v>
                </c:pt>
                <c:pt idx="28402">
                  <c:v>-3.92191E-2</c:v>
                </c:pt>
                <c:pt idx="28403">
                  <c:v>-3.93552E-2</c:v>
                </c:pt>
                <c:pt idx="28404">
                  <c:v>-3.9409699999999999E-2</c:v>
                </c:pt>
                <c:pt idx="28405">
                  <c:v>-3.9383700000000001E-2</c:v>
                </c:pt>
                <c:pt idx="28406">
                  <c:v>-3.9278599999999997E-2</c:v>
                </c:pt>
                <c:pt idx="28407">
                  <c:v>-3.9095499999999998E-2</c:v>
                </c:pt>
                <c:pt idx="28408">
                  <c:v>-3.8836200000000001E-2</c:v>
                </c:pt>
                <c:pt idx="28409">
                  <c:v>-3.8502799999999997E-2</c:v>
                </c:pt>
                <c:pt idx="28410">
                  <c:v>-3.8097600000000002E-2</c:v>
                </c:pt>
                <c:pt idx="28411">
                  <c:v>-3.7622700000000002E-2</c:v>
                </c:pt>
                <c:pt idx="28412">
                  <c:v>-3.7080099999999998E-2</c:v>
                </c:pt>
                <c:pt idx="28413">
                  <c:v>-3.6472299999999999E-2</c:v>
                </c:pt>
                <c:pt idx="28414">
                  <c:v>-3.5801699999999999E-2</c:v>
                </c:pt>
                <c:pt idx="28415">
                  <c:v>-3.5069900000000001E-2</c:v>
                </c:pt>
                <c:pt idx="28416">
                  <c:v>-3.4278200000000002E-2</c:v>
                </c:pt>
                <c:pt idx="28417">
                  <c:v>-3.3428600000000003E-2</c:v>
                </c:pt>
                <c:pt idx="28418">
                  <c:v>-3.25236E-2</c:v>
                </c:pt>
                <c:pt idx="28419">
                  <c:v>-3.1565900000000001E-2</c:v>
                </c:pt>
                <c:pt idx="28420">
                  <c:v>-3.0558100000000001E-2</c:v>
                </c:pt>
                <c:pt idx="28421">
                  <c:v>-2.9503499999999998E-2</c:v>
                </c:pt>
                <c:pt idx="28422">
                  <c:v>-2.8405799999999998E-2</c:v>
                </c:pt>
                <c:pt idx="28423">
                  <c:v>-2.7267400000000001E-2</c:v>
                </c:pt>
                <c:pt idx="28424">
                  <c:v>-2.60909E-2</c:v>
                </c:pt>
                <c:pt idx="28425">
                  <c:v>-2.48788E-2</c:v>
                </c:pt>
                <c:pt idx="28426">
                  <c:v>-2.36338E-2</c:v>
                </c:pt>
                <c:pt idx="28427">
                  <c:v>-2.2358800000000002E-2</c:v>
                </c:pt>
                <c:pt idx="28428">
                  <c:v>-2.1056600000000002E-2</c:v>
                </c:pt>
                <c:pt idx="28429">
                  <c:v>-1.9729900000000002E-2</c:v>
                </c:pt>
                <c:pt idx="28430">
                  <c:v>-1.83812E-2</c:v>
                </c:pt>
                <c:pt idx="28431">
                  <c:v>-1.7014100000000001E-2</c:v>
                </c:pt>
                <c:pt idx="28432">
                  <c:v>-1.5632500000000001E-2</c:v>
                </c:pt>
                <c:pt idx="28433">
                  <c:v>-1.42407E-2</c:v>
                </c:pt>
                <c:pt idx="28434">
                  <c:v>-1.2842299999999999E-2</c:v>
                </c:pt>
                <c:pt idx="28435">
                  <c:v>-1.14406E-2</c:v>
                </c:pt>
                <c:pt idx="28436">
                  <c:v>-1.0038399999999999E-2</c:v>
                </c:pt>
                <c:pt idx="28437" formatCode="0.00E+00">
                  <c:v>-8.6382000000000004E-3</c:v>
                </c:pt>
                <c:pt idx="28438" formatCode="0.00E+00">
                  <c:v>-7.2422500000000004E-3</c:v>
                </c:pt>
                <c:pt idx="28439" formatCode="0.00E+00">
                  <c:v>-5.8531299999999998E-3</c:v>
                </c:pt>
                <c:pt idx="28440" formatCode="0.00E+00">
                  <c:v>-4.4742100000000002E-3</c:v>
                </c:pt>
                <c:pt idx="28441" formatCode="0.00E+00">
                  <c:v>-3.1089199999999998E-3</c:v>
                </c:pt>
                <c:pt idx="28442" formatCode="0.00E+00">
                  <c:v>-1.7602399999999999E-3</c:v>
                </c:pt>
                <c:pt idx="28443" formatCode="0.00E+00">
                  <c:v>-4.3145800000000002E-4</c:v>
                </c:pt>
                <c:pt idx="28444" formatCode="0.00E+00">
                  <c:v>8.7390899999999997E-4</c:v>
                </c:pt>
                <c:pt idx="28445" formatCode="0.00E+00">
                  <c:v>2.1530899999999999E-3</c:v>
                </c:pt>
                <c:pt idx="28446" formatCode="0.00E+00">
                  <c:v>3.4042500000000002E-3</c:v>
                </c:pt>
                <c:pt idx="28447" formatCode="0.00E+00">
                  <c:v>4.6260700000000004E-3</c:v>
                </c:pt>
                <c:pt idx="28448" formatCode="0.00E+00">
                  <c:v>5.8170100000000001E-3</c:v>
                </c:pt>
                <c:pt idx="28449" formatCode="0.00E+00">
                  <c:v>6.9747400000000001E-3</c:v>
                </c:pt>
                <c:pt idx="28450" formatCode="0.00E+00">
                  <c:v>8.0968299999999993E-3</c:v>
                </c:pt>
                <c:pt idx="28451" formatCode="0.00E+00">
                  <c:v>9.1810899999999994E-3</c:v>
                </c:pt>
                <c:pt idx="28452">
                  <c:v>1.02253E-2</c:v>
                </c:pt>
                <c:pt idx="28453">
                  <c:v>1.1227000000000001E-2</c:v>
                </c:pt>
                <c:pt idx="28454">
                  <c:v>1.2183299999999999E-2</c:v>
                </c:pt>
                <c:pt idx="28455">
                  <c:v>1.3091200000000001E-2</c:v>
                </c:pt>
                <c:pt idx="28456">
                  <c:v>1.3949E-2</c:v>
                </c:pt>
                <c:pt idx="28457">
                  <c:v>1.4755900000000001E-2</c:v>
                </c:pt>
                <c:pt idx="28458">
                  <c:v>1.5511E-2</c:v>
                </c:pt>
                <c:pt idx="28459">
                  <c:v>1.62138E-2</c:v>
                </c:pt>
                <c:pt idx="28460">
                  <c:v>1.68635E-2</c:v>
                </c:pt>
                <c:pt idx="28461">
                  <c:v>1.7458999999999999E-2</c:v>
                </c:pt>
                <c:pt idx="28462">
                  <c:v>1.7998900000000002E-2</c:v>
                </c:pt>
                <c:pt idx="28463">
                  <c:v>1.8482200000000001E-2</c:v>
                </c:pt>
                <c:pt idx="28464">
                  <c:v>1.89082E-2</c:v>
                </c:pt>
                <c:pt idx="28465">
                  <c:v>1.92763E-2</c:v>
                </c:pt>
                <c:pt idx="28466">
                  <c:v>1.9585600000000002E-2</c:v>
                </c:pt>
                <c:pt idx="28467">
                  <c:v>1.9835599999999998E-2</c:v>
                </c:pt>
                <c:pt idx="28468">
                  <c:v>2.00257E-2</c:v>
                </c:pt>
                <c:pt idx="28469">
                  <c:v>2.01554E-2</c:v>
                </c:pt>
                <c:pt idx="28470">
                  <c:v>2.0225E-2</c:v>
                </c:pt>
                <c:pt idx="28471">
                  <c:v>2.0235699999999999E-2</c:v>
                </c:pt>
                <c:pt idx="28472">
                  <c:v>2.0187900000000002E-2</c:v>
                </c:pt>
                <c:pt idx="28473">
                  <c:v>2.00819E-2</c:v>
                </c:pt>
                <c:pt idx="28474">
                  <c:v>1.9918499999999999E-2</c:v>
                </c:pt>
                <c:pt idx="28475">
                  <c:v>1.9699000000000001E-2</c:v>
                </c:pt>
                <c:pt idx="28476">
                  <c:v>1.9424899999999998E-2</c:v>
                </c:pt>
                <c:pt idx="28477">
                  <c:v>1.9097200000000002E-2</c:v>
                </c:pt>
                <c:pt idx="28478">
                  <c:v>1.8717299999999999E-2</c:v>
                </c:pt>
                <c:pt idx="28479">
                  <c:v>1.8286699999999999E-2</c:v>
                </c:pt>
                <c:pt idx="28480">
                  <c:v>1.7806499999999999E-2</c:v>
                </c:pt>
                <c:pt idx="28481">
                  <c:v>1.72783E-2</c:v>
                </c:pt>
                <c:pt idx="28482">
                  <c:v>1.6704199999999999E-2</c:v>
                </c:pt>
                <c:pt idx="28483">
                  <c:v>1.6086199999999998E-2</c:v>
                </c:pt>
                <c:pt idx="28484">
                  <c:v>1.5425400000000001E-2</c:v>
                </c:pt>
                <c:pt idx="28485">
                  <c:v>1.4723399999999999E-2</c:v>
                </c:pt>
                <c:pt idx="28486">
                  <c:v>1.39825E-2</c:v>
                </c:pt>
                <c:pt idx="28487">
                  <c:v>1.32055E-2</c:v>
                </c:pt>
                <c:pt idx="28488">
                  <c:v>1.2394799999999999E-2</c:v>
                </c:pt>
                <c:pt idx="28489">
                  <c:v>1.15526E-2</c:v>
                </c:pt>
                <c:pt idx="28490">
                  <c:v>1.0681899999999999E-2</c:v>
                </c:pt>
                <c:pt idx="28491" formatCode="0.00E+00">
                  <c:v>9.7860399999999993E-3</c:v>
                </c:pt>
                <c:pt idx="28492" formatCode="0.00E+00">
                  <c:v>8.8685599999999993E-3</c:v>
                </c:pt>
                <c:pt idx="28493" formatCode="0.00E+00">
                  <c:v>7.9317999999999993E-3</c:v>
                </c:pt>
                <c:pt idx="28494" formatCode="0.00E+00">
                  <c:v>6.9772899999999997E-3</c:v>
                </c:pt>
                <c:pt idx="28495" formatCode="0.00E+00">
                  <c:v>6.0063099999999999E-3</c:v>
                </c:pt>
                <c:pt idx="28496" formatCode="0.00E+00">
                  <c:v>5.02047E-3</c:v>
                </c:pt>
                <c:pt idx="28497" formatCode="0.00E+00">
                  <c:v>4.0226799999999998E-3</c:v>
                </c:pt>
                <c:pt idx="28498" formatCode="0.00E+00">
                  <c:v>3.0168700000000001E-3</c:v>
                </c:pt>
                <c:pt idx="28499" formatCode="0.00E+00">
                  <c:v>2.0066900000000002E-3</c:v>
                </c:pt>
                <c:pt idx="28500" formatCode="0.00E+00">
                  <c:v>9.9469100000000002E-4</c:v>
                </c:pt>
                <c:pt idx="28501" formatCode="0.00E+00">
                  <c:v>-1.7013299999999999E-5</c:v>
                </c:pt>
                <c:pt idx="28502" formatCode="0.00E+00">
                  <c:v>-1.0258400000000001E-3</c:v>
                </c:pt>
                <c:pt idx="28503" formatCode="0.00E+00">
                  <c:v>-2.0287700000000001E-3</c:v>
                </c:pt>
                <c:pt idx="28504" formatCode="0.00E+00">
                  <c:v>-3.0226200000000002E-3</c:v>
                </c:pt>
                <c:pt idx="28505" formatCode="0.00E+00">
                  <c:v>-4.0042699999999999E-3</c:v>
                </c:pt>
                <c:pt idx="28506" formatCode="0.00E+00">
                  <c:v>-4.97139E-3</c:v>
                </c:pt>
                <c:pt idx="28507" formatCode="0.00E+00">
                  <c:v>-5.9220999999999996E-3</c:v>
                </c:pt>
                <c:pt idx="28508" formatCode="0.00E+00">
                  <c:v>-6.8535999999999996E-3</c:v>
                </c:pt>
                <c:pt idx="28509" formatCode="0.00E+00">
                  <c:v>-7.7618799999999996E-3</c:v>
                </c:pt>
                <c:pt idx="28510" formatCode="0.00E+00">
                  <c:v>-8.6428600000000005E-3</c:v>
                </c:pt>
                <c:pt idx="28511" formatCode="0.00E+00">
                  <c:v>-9.4932899999999997E-3</c:v>
                </c:pt>
                <c:pt idx="28512">
                  <c:v>-1.03109E-2</c:v>
                </c:pt>
                <c:pt idx="28513">
                  <c:v>-1.1094100000000001E-2</c:v>
                </c:pt>
                <c:pt idx="28514">
                  <c:v>-1.1841300000000001E-2</c:v>
                </c:pt>
                <c:pt idx="28515">
                  <c:v>-1.25495E-2</c:v>
                </c:pt>
                <c:pt idx="28516">
                  <c:v>-1.32161E-2</c:v>
                </c:pt>
                <c:pt idx="28517">
                  <c:v>-1.38388E-2</c:v>
                </c:pt>
                <c:pt idx="28518">
                  <c:v>-1.4415499999999999E-2</c:v>
                </c:pt>
                <c:pt idx="28519">
                  <c:v>-1.49438E-2</c:v>
                </c:pt>
                <c:pt idx="28520">
                  <c:v>-1.5421199999999999E-2</c:v>
                </c:pt>
                <c:pt idx="28521">
                  <c:v>-1.5845600000000001E-2</c:v>
                </c:pt>
                <c:pt idx="28522">
                  <c:v>-1.62156E-2</c:v>
                </c:pt>
                <c:pt idx="28523">
                  <c:v>-1.65294E-2</c:v>
                </c:pt>
                <c:pt idx="28524">
                  <c:v>-1.6786100000000002E-2</c:v>
                </c:pt>
                <c:pt idx="28525">
                  <c:v>-1.69862E-2</c:v>
                </c:pt>
                <c:pt idx="28526">
                  <c:v>-1.7129499999999999E-2</c:v>
                </c:pt>
                <c:pt idx="28527">
                  <c:v>-1.7215600000000001E-2</c:v>
                </c:pt>
                <c:pt idx="28528">
                  <c:v>-1.72439E-2</c:v>
                </c:pt>
                <c:pt idx="28529">
                  <c:v>-1.7214299999999998E-2</c:v>
                </c:pt>
                <c:pt idx="28530">
                  <c:v>-1.71264E-2</c:v>
                </c:pt>
                <c:pt idx="28531">
                  <c:v>-1.6979399999999999E-2</c:v>
                </c:pt>
                <c:pt idx="28532">
                  <c:v>-1.6772499999999999E-2</c:v>
                </c:pt>
                <c:pt idx="28533">
                  <c:v>-1.6505300000000001E-2</c:v>
                </c:pt>
                <c:pt idx="28534">
                  <c:v>-1.6177500000000001E-2</c:v>
                </c:pt>
                <c:pt idx="28535">
                  <c:v>-1.5788799999999999E-2</c:v>
                </c:pt>
                <c:pt idx="28536">
                  <c:v>-1.53388E-2</c:v>
                </c:pt>
                <c:pt idx="28537">
                  <c:v>-1.4826600000000001E-2</c:v>
                </c:pt>
                <c:pt idx="28538">
                  <c:v>-1.4251700000000001E-2</c:v>
                </c:pt>
                <c:pt idx="28539">
                  <c:v>-1.36147E-2</c:v>
                </c:pt>
                <c:pt idx="28540">
                  <c:v>-1.29163E-2</c:v>
                </c:pt>
                <c:pt idx="28541">
                  <c:v>-1.2156800000000001E-2</c:v>
                </c:pt>
                <c:pt idx="28542">
                  <c:v>-1.1336499999999999E-2</c:v>
                </c:pt>
                <c:pt idx="28543">
                  <c:v>-1.0456399999999999E-2</c:v>
                </c:pt>
                <c:pt idx="28544" formatCode="0.00E+00">
                  <c:v>-9.5181799999999993E-3</c:v>
                </c:pt>
                <c:pt idx="28545" formatCode="0.00E+00">
                  <c:v>-8.5236900000000004E-3</c:v>
                </c:pt>
                <c:pt idx="28546" formatCode="0.00E+00">
                  <c:v>-7.4745799999999998E-3</c:v>
                </c:pt>
                <c:pt idx="28547" formatCode="0.00E+00">
                  <c:v>-6.3728099999999996E-3</c:v>
                </c:pt>
                <c:pt idx="28548" formatCode="0.00E+00">
                  <c:v>-5.2203299999999996E-3</c:v>
                </c:pt>
                <c:pt idx="28549" formatCode="0.00E+00">
                  <c:v>-4.0190199999999999E-3</c:v>
                </c:pt>
                <c:pt idx="28550" formatCode="0.00E+00">
                  <c:v>-2.7708699999999999E-3</c:v>
                </c:pt>
                <c:pt idx="28551" formatCode="0.00E+00">
                  <c:v>-1.4779700000000001E-3</c:v>
                </c:pt>
                <c:pt idx="28552" formatCode="0.00E+00">
                  <c:v>-1.4239299999999999E-4</c:v>
                </c:pt>
                <c:pt idx="28553" formatCode="0.00E+00">
                  <c:v>1.23372E-3</c:v>
                </c:pt>
                <c:pt idx="28554" formatCode="0.00E+00">
                  <c:v>2.6478600000000001E-3</c:v>
                </c:pt>
                <c:pt idx="28555" formatCode="0.00E+00">
                  <c:v>4.09729E-3</c:v>
                </c:pt>
                <c:pt idx="28556" formatCode="0.00E+00">
                  <c:v>5.5792100000000002E-3</c:v>
                </c:pt>
                <c:pt idx="28557" formatCode="0.00E+00">
                  <c:v>7.0903900000000002E-3</c:v>
                </c:pt>
                <c:pt idx="28558" formatCode="0.00E+00">
                  <c:v>8.6272599999999994E-3</c:v>
                </c:pt>
                <c:pt idx="28559">
                  <c:v>1.0187099999999999E-2</c:v>
                </c:pt>
                <c:pt idx="28560">
                  <c:v>1.17681E-2</c:v>
                </c:pt>
                <c:pt idx="28561">
                  <c:v>1.3368700000000001E-2</c:v>
                </c:pt>
                <c:pt idx="28562">
                  <c:v>1.49856E-2</c:v>
                </c:pt>
                <c:pt idx="28563">
                  <c:v>1.6614500000000001E-2</c:v>
                </c:pt>
                <c:pt idx="28564">
                  <c:v>1.8251799999999999E-2</c:v>
                </c:pt>
                <c:pt idx="28565">
                  <c:v>1.9894100000000001E-2</c:v>
                </c:pt>
                <c:pt idx="28566">
                  <c:v>2.1538100000000001E-2</c:v>
                </c:pt>
                <c:pt idx="28567">
                  <c:v>2.3180800000000001E-2</c:v>
                </c:pt>
                <c:pt idx="28568">
                  <c:v>2.4819600000000001E-2</c:v>
                </c:pt>
                <c:pt idx="28569">
                  <c:v>2.6451100000000002E-2</c:v>
                </c:pt>
                <c:pt idx="28570">
                  <c:v>2.8071100000000002E-2</c:v>
                </c:pt>
                <c:pt idx="28571">
                  <c:v>2.96762E-2</c:v>
                </c:pt>
                <c:pt idx="28572">
                  <c:v>3.12635E-2</c:v>
                </c:pt>
                <c:pt idx="28573">
                  <c:v>3.2829900000000002E-2</c:v>
                </c:pt>
                <c:pt idx="28574">
                  <c:v>3.4371600000000002E-2</c:v>
                </c:pt>
                <c:pt idx="28575">
                  <c:v>3.5884300000000001E-2</c:v>
                </c:pt>
                <c:pt idx="28576">
                  <c:v>3.73642E-2</c:v>
                </c:pt>
                <c:pt idx="28577">
                  <c:v>3.8807399999999999E-2</c:v>
                </c:pt>
                <c:pt idx="28578">
                  <c:v>4.0210500000000003E-2</c:v>
                </c:pt>
                <c:pt idx="28579">
                  <c:v>4.1570599999999999E-2</c:v>
                </c:pt>
                <c:pt idx="28580">
                  <c:v>4.28855E-2</c:v>
                </c:pt>
                <c:pt idx="28581">
                  <c:v>4.4153100000000001E-2</c:v>
                </c:pt>
                <c:pt idx="28582">
                  <c:v>4.5370800000000003E-2</c:v>
                </c:pt>
                <c:pt idx="28583">
                  <c:v>4.6535800000000002E-2</c:v>
                </c:pt>
                <c:pt idx="28584">
                  <c:v>4.7644899999999997E-2</c:v>
                </c:pt>
                <c:pt idx="28585">
                  <c:v>4.8695500000000003E-2</c:v>
                </c:pt>
                <c:pt idx="28586">
                  <c:v>4.9684699999999998E-2</c:v>
                </c:pt>
                <c:pt idx="28587">
                  <c:v>5.06092E-2</c:v>
                </c:pt>
                <c:pt idx="28588">
                  <c:v>5.1465299999999999E-2</c:v>
                </c:pt>
                <c:pt idx="28589">
                  <c:v>5.2249999999999998E-2</c:v>
                </c:pt>
                <c:pt idx="28590">
                  <c:v>5.2960399999999998E-2</c:v>
                </c:pt>
                <c:pt idx="28591">
                  <c:v>5.3593700000000001E-2</c:v>
                </c:pt>
                <c:pt idx="28592">
                  <c:v>5.4147199999999999E-2</c:v>
                </c:pt>
                <c:pt idx="28593">
                  <c:v>5.4618699999999999E-2</c:v>
                </c:pt>
                <c:pt idx="28594">
                  <c:v>5.5006800000000002E-2</c:v>
                </c:pt>
                <c:pt idx="28595">
                  <c:v>5.5309700000000003E-2</c:v>
                </c:pt>
                <c:pt idx="28596">
                  <c:v>5.5525900000000003E-2</c:v>
                </c:pt>
                <c:pt idx="28597">
                  <c:v>5.5653800000000003E-2</c:v>
                </c:pt>
                <c:pt idx="28598">
                  <c:v>5.5691999999999998E-2</c:v>
                </c:pt>
                <c:pt idx="28599">
                  <c:v>5.56392E-2</c:v>
                </c:pt>
                <c:pt idx="28600">
                  <c:v>5.5495299999999997E-2</c:v>
                </c:pt>
                <c:pt idx="28601">
                  <c:v>5.5260200000000002E-2</c:v>
                </c:pt>
                <c:pt idx="28602">
                  <c:v>5.4933700000000002E-2</c:v>
                </c:pt>
                <c:pt idx="28603">
                  <c:v>5.4515800000000003E-2</c:v>
                </c:pt>
                <c:pt idx="28604">
                  <c:v>5.4006499999999999E-2</c:v>
                </c:pt>
                <c:pt idx="28605">
                  <c:v>5.34057E-2</c:v>
                </c:pt>
                <c:pt idx="28606">
                  <c:v>5.2712000000000002E-2</c:v>
                </c:pt>
                <c:pt idx="28607">
                  <c:v>5.1924100000000001E-2</c:v>
                </c:pt>
                <c:pt idx="28608">
                  <c:v>5.1041900000000001E-2</c:v>
                </c:pt>
                <c:pt idx="28609">
                  <c:v>5.0065600000000002E-2</c:v>
                </c:pt>
                <c:pt idx="28610">
                  <c:v>4.8995400000000001E-2</c:v>
                </c:pt>
                <c:pt idx="28611">
                  <c:v>4.7831499999999999E-2</c:v>
                </c:pt>
                <c:pt idx="28612">
                  <c:v>4.6574900000000002E-2</c:v>
                </c:pt>
                <c:pt idx="28613">
                  <c:v>4.5226799999999998E-2</c:v>
                </c:pt>
                <c:pt idx="28614">
                  <c:v>4.3787699999999999E-2</c:v>
                </c:pt>
                <c:pt idx="28615">
                  <c:v>4.22586E-2</c:v>
                </c:pt>
                <c:pt idx="28616">
                  <c:v>4.06404E-2</c:v>
                </c:pt>
                <c:pt idx="28617">
                  <c:v>3.8934299999999998E-2</c:v>
                </c:pt>
                <c:pt idx="28618">
                  <c:v>3.7142000000000001E-2</c:v>
                </c:pt>
                <c:pt idx="28619">
                  <c:v>3.5265900000000003E-2</c:v>
                </c:pt>
                <c:pt idx="28620">
                  <c:v>3.3308600000000001E-2</c:v>
                </c:pt>
                <c:pt idx="28621">
                  <c:v>3.1271500000000001E-2</c:v>
                </c:pt>
                <c:pt idx="28622">
                  <c:v>2.91562E-2</c:v>
                </c:pt>
                <c:pt idx="28623">
                  <c:v>2.6964700000000001E-2</c:v>
                </c:pt>
                <c:pt idx="28624">
                  <c:v>2.4699700000000002E-2</c:v>
                </c:pt>
                <c:pt idx="28625">
                  <c:v>2.2364499999999999E-2</c:v>
                </c:pt>
                <c:pt idx="28626">
                  <c:v>1.9962899999999999E-2</c:v>
                </c:pt>
                <c:pt idx="28627">
                  <c:v>1.74986E-2</c:v>
                </c:pt>
                <c:pt idx="28628">
                  <c:v>1.4974700000000001E-2</c:v>
                </c:pt>
                <c:pt idx="28629">
                  <c:v>1.2394499999999999E-2</c:v>
                </c:pt>
                <c:pt idx="28630" formatCode="0.00E+00">
                  <c:v>9.7618800000000006E-3</c:v>
                </c:pt>
                <c:pt idx="28631" formatCode="0.00E+00">
                  <c:v>7.0798199999999997E-3</c:v>
                </c:pt>
                <c:pt idx="28632" formatCode="0.00E+00">
                  <c:v>4.3507099999999998E-3</c:v>
                </c:pt>
                <c:pt idx="28633" formatCode="0.00E+00">
                  <c:v>1.5772799999999999E-3</c:v>
                </c:pt>
                <c:pt idx="28634" formatCode="0.00E+00">
                  <c:v>-1.2369099999999999E-3</c:v>
                </c:pt>
                <c:pt idx="28635" formatCode="0.00E+00">
                  <c:v>-4.0878900000000003E-3</c:v>
                </c:pt>
                <c:pt idx="28636" formatCode="0.00E+00">
                  <c:v>-6.9716400000000003E-3</c:v>
                </c:pt>
                <c:pt idx="28637" formatCode="0.00E+00">
                  <c:v>-9.8840799999999999E-3</c:v>
                </c:pt>
                <c:pt idx="28638">
                  <c:v>-1.28212E-2</c:v>
                </c:pt>
                <c:pt idx="28639">
                  <c:v>-1.5779399999999999E-2</c:v>
                </c:pt>
                <c:pt idx="28640">
                  <c:v>-1.8755500000000001E-2</c:v>
                </c:pt>
                <c:pt idx="28641">
                  <c:v>-2.1745899999999999E-2</c:v>
                </c:pt>
                <c:pt idx="28642">
                  <c:v>-2.4746500000000001E-2</c:v>
                </c:pt>
                <c:pt idx="28643">
                  <c:v>-2.7752800000000001E-2</c:v>
                </c:pt>
                <c:pt idx="28644">
                  <c:v>-3.0760099999999999E-2</c:v>
                </c:pt>
                <c:pt idx="28645">
                  <c:v>-3.3763300000000003E-2</c:v>
                </c:pt>
                <c:pt idx="28646">
                  <c:v>-3.67573E-2</c:v>
                </c:pt>
                <c:pt idx="28647">
                  <c:v>-3.9736899999999999E-2</c:v>
                </c:pt>
                <c:pt idx="28648">
                  <c:v>-4.2698100000000003E-2</c:v>
                </c:pt>
                <c:pt idx="28649">
                  <c:v>-4.5636900000000001E-2</c:v>
                </c:pt>
                <c:pt idx="28650">
                  <c:v>-4.8549599999999998E-2</c:v>
                </c:pt>
                <c:pt idx="28651">
                  <c:v>-5.1432499999999999E-2</c:v>
                </c:pt>
                <c:pt idx="28652">
                  <c:v>-5.4281700000000002E-2</c:v>
                </c:pt>
                <c:pt idx="28653">
                  <c:v>-5.7092400000000001E-2</c:v>
                </c:pt>
                <c:pt idx="28654">
                  <c:v>-5.98594E-2</c:v>
                </c:pt>
                <c:pt idx="28655">
                  <c:v>-6.2578999999999996E-2</c:v>
                </c:pt>
                <c:pt idx="28656">
                  <c:v>-6.5248500000000001E-2</c:v>
                </c:pt>
                <c:pt idx="28657">
                  <c:v>-6.7864900000000006E-2</c:v>
                </c:pt>
                <c:pt idx="28658">
                  <c:v>-7.0424600000000004E-2</c:v>
                </c:pt>
                <c:pt idx="28659">
                  <c:v>-7.2923799999999997E-2</c:v>
                </c:pt>
                <c:pt idx="28660">
                  <c:v>-7.5359200000000001E-2</c:v>
                </c:pt>
                <c:pt idx="28661">
                  <c:v>-7.7727599999999994E-2</c:v>
                </c:pt>
                <c:pt idx="28662">
                  <c:v>-8.0025200000000005E-2</c:v>
                </c:pt>
                <c:pt idx="28663">
                  <c:v>-8.2247299999999995E-2</c:v>
                </c:pt>
                <c:pt idx="28664">
                  <c:v>-8.4389199999999998E-2</c:v>
                </c:pt>
                <c:pt idx="28665">
                  <c:v>-8.6447599999999999E-2</c:v>
                </c:pt>
                <c:pt idx="28666">
                  <c:v>-8.8419499999999998E-2</c:v>
                </c:pt>
                <c:pt idx="28667">
                  <c:v>-9.0301999999999993E-2</c:v>
                </c:pt>
                <c:pt idx="28668">
                  <c:v>-9.2092900000000005E-2</c:v>
                </c:pt>
                <c:pt idx="28669">
                  <c:v>-9.3789899999999995E-2</c:v>
                </c:pt>
                <c:pt idx="28670">
                  <c:v>-9.5389600000000005E-2</c:v>
                </c:pt>
                <c:pt idx="28671">
                  <c:v>-9.6889100000000006E-2</c:v>
                </c:pt>
                <c:pt idx="28672">
                  <c:v>-9.8286799999999994E-2</c:v>
                </c:pt>
                <c:pt idx="28673">
                  <c:v>-9.9581600000000006E-2</c:v>
                </c:pt>
                <c:pt idx="28674">
                  <c:v>-0.100772</c:v>
                </c:pt>
                <c:pt idx="28675">
                  <c:v>-0.101856</c:v>
                </c:pt>
                <c:pt idx="28676">
                  <c:v>-0.10283299999999999</c:v>
                </c:pt>
                <c:pt idx="28677">
                  <c:v>-0.103702</c:v>
                </c:pt>
                <c:pt idx="28678">
                  <c:v>-0.104461</c:v>
                </c:pt>
                <c:pt idx="28679">
                  <c:v>-0.10510899999999999</c:v>
                </c:pt>
                <c:pt idx="28680">
                  <c:v>-0.105645</c:v>
                </c:pt>
                <c:pt idx="28681">
                  <c:v>-0.10606599999999999</c:v>
                </c:pt>
                <c:pt idx="28682">
                  <c:v>-0.10637099999999999</c:v>
                </c:pt>
                <c:pt idx="28683">
                  <c:v>-0.106559</c:v>
                </c:pt>
                <c:pt idx="28684">
                  <c:v>-0.106631</c:v>
                </c:pt>
                <c:pt idx="28685">
                  <c:v>-0.106589</c:v>
                </c:pt>
                <c:pt idx="28686">
                  <c:v>-0.106433</c:v>
                </c:pt>
                <c:pt idx="28687">
                  <c:v>-0.10616299999999999</c:v>
                </c:pt>
                <c:pt idx="28688">
                  <c:v>-0.105777</c:v>
                </c:pt>
                <c:pt idx="28689">
                  <c:v>-0.10527400000000001</c:v>
                </c:pt>
                <c:pt idx="28690">
                  <c:v>-0.104657</c:v>
                </c:pt>
                <c:pt idx="28691">
                  <c:v>-0.103925</c:v>
                </c:pt>
                <c:pt idx="28692">
                  <c:v>-0.10308100000000001</c:v>
                </c:pt>
                <c:pt idx="28693">
                  <c:v>-0.10212499999999999</c:v>
                </c:pt>
                <c:pt idx="28694">
                  <c:v>-0.10106</c:v>
                </c:pt>
                <c:pt idx="28695">
                  <c:v>-9.9887599999999993E-2</c:v>
                </c:pt>
                <c:pt idx="28696">
                  <c:v>-9.8609799999999997E-2</c:v>
                </c:pt>
                <c:pt idx="28697">
                  <c:v>-9.7228700000000001E-2</c:v>
                </c:pt>
                <c:pt idx="28698">
                  <c:v>-9.5746600000000001E-2</c:v>
                </c:pt>
                <c:pt idx="28699">
                  <c:v>-9.4164999999999999E-2</c:v>
                </c:pt>
                <c:pt idx="28700">
                  <c:v>-9.2485700000000004E-2</c:v>
                </c:pt>
                <c:pt idx="28701">
                  <c:v>-9.0710799999999994E-2</c:v>
                </c:pt>
                <c:pt idx="28702">
                  <c:v>-8.8843099999999994E-2</c:v>
                </c:pt>
                <c:pt idx="28703">
                  <c:v>-8.6885299999999999E-2</c:v>
                </c:pt>
                <c:pt idx="28704">
                  <c:v>-8.4839600000000001E-2</c:v>
                </c:pt>
                <c:pt idx="28705">
                  <c:v>-8.2708799999999999E-2</c:v>
                </c:pt>
                <c:pt idx="28706">
                  <c:v>-8.0495800000000006E-2</c:v>
                </c:pt>
                <c:pt idx="28707">
                  <c:v>-7.82032E-2</c:v>
                </c:pt>
                <c:pt idx="28708">
                  <c:v>-7.5833200000000003E-2</c:v>
                </c:pt>
                <c:pt idx="28709">
                  <c:v>-7.3388700000000001E-2</c:v>
                </c:pt>
                <c:pt idx="28710">
                  <c:v>-7.0873099999999994E-2</c:v>
                </c:pt>
                <c:pt idx="28711">
                  <c:v>-6.8290199999999995E-2</c:v>
                </c:pt>
                <c:pt idx="28712">
                  <c:v>-6.5643800000000002E-2</c:v>
                </c:pt>
                <c:pt idx="28713">
                  <c:v>-6.2937900000000005E-2</c:v>
                </c:pt>
                <c:pt idx="28714">
                  <c:v>-6.0176800000000003E-2</c:v>
                </c:pt>
                <c:pt idx="28715">
                  <c:v>-5.7364100000000001E-2</c:v>
                </c:pt>
                <c:pt idx="28716">
                  <c:v>-5.4503000000000003E-2</c:v>
                </c:pt>
                <c:pt idx="28717">
                  <c:v>-5.1597299999999999E-2</c:v>
                </c:pt>
                <c:pt idx="28718">
                  <c:v>-4.8652099999999997E-2</c:v>
                </c:pt>
                <c:pt idx="28719">
                  <c:v>-4.5672699999999997E-2</c:v>
                </c:pt>
                <c:pt idx="28720">
                  <c:v>-4.2664199999999999E-2</c:v>
                </c:pt>
                <c:pt idx="28721">
                  <c:v>-3.9631199999999998E-2</c:v>
                </c:pt>
                <c:pt idx="28722">
                  <c:v>-3.6578300000000001E-2</c:v>
                </c:pt>
                <c:pt idx="28723">
                  <c:v>-3.3509999999999998E-2</c:v>
                </c:pt>
                <c:pt idx="28724">
                  <c:v>-3.0431E-2</c:v>
                </c:pt>
                <c:pt idx="28725">
                  <c:v>-2.7345100000000001E-2</c:v>
                </c:pt>
                <c:pt idx="28726">
                  <c:v>-2.4256E-2</c:v>
                </c:pt>
                <c:pt idx="28727">
                  <c:v>-2.1167499999999999E-2</c:v>
                </c:pt>
                <c:pt idx="28728">
                  <c:v>-1.8083800000000001E-2</c:v>
                </c:pt>
                <c:pt idx="28729">
                  <c:v>-1.50092E-2</c:v>
                </c:pt>
                <c:pt idx="28730">
                  <c:v>-1.1947899999999999E-2</c:v>
                </c:pt>
                <c:pt idx="28731" formatCode="0.00E+00">
                  <c:v>-8.9037700000000001E-3</c:v>
                </c:pt>
                <c:pt idx="28732" formatCode="0.00E+00">
                  <c:v>-5.8803400000000004E-3</c:v>
                </c:pt>
                <c:pt idx="28733" formatCode="0.00E+00">
                  <c:v>-2.8812999999999998E-3</c:v>
                </c:pt>
                <c:pt idx="28734" formatCode="0.00E+00">
                  <c:v>8.9153799999999993E-5</c:v>
                </c:pt>
                <c:pt idx="28735" formatCode="0.00E+00">
                  <c:v>3.0265000000000001E-3</c:v>
                </c:pt>
                <c:pt idx="28736" formatCode="0.00E+00">
                  <c:v>5.9268100000000002E-3</c:v>
                </c:pt>
                <c:pt idx="28737" formatCode="0.00E+00">
                  <c:v>8.7864099999999997E-3</c:v>
                </c:pt>
                <c:pt idx="28738">
                  <c:v>1.1601200000000001E-2</c:v>
                </c:pt>
                <c:pt idx="28739">
                  <c:v>1.43672E-2</c:v>
                </c:pt>
                <c:pt idx="28740">
                  <c:v>1.70803E-2</c:v>
                </c:pt>
                <c:pt idx="28741">
                  <c:v>1.9737000000000001E-2</c:v>
                </c:pt>
                <c:pt idx="28742">
                  <c:v>2.2333499999999999E-2</c:v>
                </c:pt>
                <c:pt idx="28743">
                  <c:v>2.4866699999999999E-2</c:v>
                </c:pt>
                <c:pt idx="28744">
                  <c:v>2.7334000000000001E-2</c:v>
                </c:pt>
                <c:pt idx="28745">
                  <c:v>2.9732399999999999E-2</c:v>
                </c:pt>
                <c:pt idx="28746">
                  <c:v>3.2058799999999998E-2</c:v>
                </c:pt>
                <c:pt idx="28747">
                  <c:v>3.4310500000000001E-2</c:v>
                </c:pt>
                <c:pt idx="28748">
                  <c:v>3.6484700000000002E-2</c:v>
                </c:pt>
                <c:pt idx="28749">
                  <c:v>3.85787E-2</c:v>
                </c:pt>
                <c:pt idx="28750">
                  <c:v>4.0590099999999997E-2</c:v>
                </c:pt>
                <c:pt idx="28751">
                  <c:v>4.2516699999999998E-2</c:v>
                </c:pt>
                <c:pt idx="28752">
                  <c:v>4.4356600000000003E-2</c:v>
                </c:pt>
                <c:pt idx="28753">
                  <c:v>4.61074E-2</c:v>
                </c:pt>
                <c:pt idx="28754">
                  <c:v>4.7766799999999998E-2</c:v>
                </c:pt>
                <c:pt idx="28755">
                  <c:v>4.9333299999999997E-2</c:v>
                </c:pt>
                <c:pt idx="28756">
                  <c:v>5.0805799999999998E-2</c:v>
                </c:pt>
                <c:pt idx="28757">
                  <c:v>5.2183500000000001E-2</c:v>
                </c:pt>
                <c:pt idx="28758">
                  <c:v>5.3465100000000002E-2</c:v>
                </c:pt>
                <c:pt idx="28759">
                  <c:v>5.46496E-2</c:v>
                </c:pt>
                <c:pt idx="28760">
                  <c:v>5.5735600000000003E-2</c:v>
                </c:pt>
                <c:pt idx="28761">
                  <c:v>5.6721899999999999E-2</c:v>
                </c:pt>
                <c:pt idx="28762">
                  <c:v>5.7608100000000002E-2</c:v>
                </c:pt>
                <c:pt idx="28763">
                  <c:v>5.8394000000000001E-2</c:v>
                </c:pt>
                <c:pt idx="28764">
                  <c:v>5.9079899999999998E-2</c:v>
                </c:pt>
                <c:pt idx="28765">
                  <c:v>5.96661E-2</c:v>
                </c:pt>
                <c:pt idx="28766">
                  <c:v>6.0152799999999999E-2</c:v>
                </c:pt>
                <c:pt idx="28767">
                  <c:v>6.0540900000000002E-2</c:v>
                </c:pt>
                <c:pt idx="28768">
                  <c:v>6.0830799999999997E-2</c:v>
                </c:pt>
                <c:pt idx="28769">
                  <c:v>6.1023300000000003E-2</c:v>
                </c:pt>
                <c:pt idx="28770">
                  <c:v>6.1119100000000003E-2</c:v>
                </c:pt>
                <c:pt idx="28771">
                  <c:v>6.1119E-2</c:v>
                </c:pt>
                <c:pt idx="28772">
                  <c:v>6.1023399999999998E-2</c:v>
                </c:pt>
                <c:pt idx="28773">
                  <c:v>6.0833100000000001E-2</c:v>
                </c:pt>
                <c:pt idx="28774">
                  <c:v>6.0549400000000003E-2</c:v>
                </c:pt>
                <c:pt idx="28775">
                  <c:v>6.0173299999999999E-2</c:v>
                </c:pt>
                <c:pt idx="28776">
                  <c:v>5.9706500000000003E-2</c:v>
                </c:pt>
                <c:pt idx="28777">
                  <c:v>5.9150800000000003E-2</c:v>
                </c:pt>
                <c:pt idx="28778">
                  <c:v>5.8507900000000002E-2</c:v>
                </c:pt>
                <c:pt idx="28779">
                  <c:v>5.7779700000000003E-2</c:v>
                </c:pt>
                <c:pt idx="28780">
                  <c:v>5.6967799999999999E-2</c:v>
                </c:pt>
                <c:pt idx="28781">
                  <c:v>5.6074499999999999E-2</c:v>
                </c:pt>
                <c:pt idx="28782">
                  <c:v>5.5102199999999997E-2</c:v>
                </c:pt>
                <c:pt idx="28783">
                  <c:v>5.4053200000000003E-2</c:v>
                </c:pt>
                <c:pt idx="28784">
                  <c:v>5.2929999999999998E-2</c:v>
                </c:pt>
                <c:pt idx="28785">
                  <c:v>5.1735499999999997E-2</c:v>
                </c:pt>
                <c:pt idx="28786">
                  <c:v>5.04719E-2</c:v>
                </c:pt>
                <c:pt idx="28787">
                  <c:v>4.9141400000000002E-2</c:v>
                </c:pt>
                <c:pt idx="28788">
                  <c:v>4.7746799999999999E-2</c:v>
                </c:pt>
                <c:pt idx="28789">
                  <c:v>4.6291499999999999E-2</c:v>
                </c:pt>
                <c:pt idx="28790">
                  <c:v>4.4778699999999998E-2</c:v>
                </c:pt>
                <c:pt idx="28791">
                  <c:v>4.3211100000000002E-2</c:v>
                </c:pt>
                <c:pt idx="28792">
                  <c:v>4.1591500000000003E-2</c:v>
                </c:pt>
                <c:pt idx="28793">
                  <c:v>3.9922699999999998E-2</c:v>
                </c:pt>
                <c:pt idx="28794">
                  <c:v>3.8207999999999999E-2</c:v>
                </c:pt>
                <c:pt idx="28795">
                  <c:v>3.6450700000000003E-2</c:v>
                </c:pt>
                <c:pt idx="28796">
                  <c:v>3.4653900000000001E-2</c:v>
                </c:pt>
                <c:pt idx="28797">
                  <c:v>3.2820599999999998E-2</c:v>
                </c:pt>
                <c:pt idx="28798">
                  <c:v>3.09544E-2</c:v>
                </c:pt>
                <c:pt idx="28799">
                  <c:v>2.9059600000000001E-2</c:v>
                </c:pt>
                <c:pt idx="28800">
                  <c:v>2.7140000000000001E-2</c:v>
                </c:pt>
                <c:pt idx="28801">
                  <c:v>2.5198499999999999E-2</c:v>
                </c:pt>
                <c:pt idx="28802">
                  <c:v>2.3237600000000001E-2</c:v>
                </c:pt>
                <c:pt idx="28803">
                  <c:v>2.12602E-2</c:v>
                </c:pt>
                <c:pt idx="28804">
                  <c:v>1.9269700000000001E-2</c:v>
                </c:pt>
                <c:pt idx="28805">
                  <c:v>1.72695E-2</c:v>
                </c:pt>
                <c:pt idx="28806">
                  <c:v>1.52628E-2</c:v>
                </c:pt>
                <c:pt idx="28807">
                  <c:v>1.3252399999999999E-2</c:v>
                </c:pt>
                <c:pt idx="28808">
                  <c:v>1.12414E-2</c:v>
                </c:pt>
                <c:pt idx="28809" formatCode="0.00E+00">
                  <c:v>9.2379799999999998E-3</c:v>
                </c:pt>
                <c:pt idx="28810" formatCode="0.00E+00">
                  <c:v>7.2489099999999999E-3</c:v>
                </c:pt>
                <c:pt idx="28811" formatCode="0.00E+00">
                  <c:v>5.27226E-3</c:v>
                </c:pt>
                <c:pt idx="28812" formatCode="0.00E+00">
                  <c:v>3.30745E-3</c:v>
                </c:pt>
                <c:pt idx="28813" formatCode="0.00E+00">
                  <c:v>1.36074E-3</c:v>
                </c:pt>
                <c:pt idx="28814" formatCode="0.00E+00">
                  <c:v>-5.63735E-4</c:v>
                </c:pt>
                <c:pt idx="28815" formatCode="0.00E+00">
                  <c:v>-2.4649799999999999E-3</c:v>
                </c:pt>
                <c:pt idx="28816" formatCode="0.00E+00">
                  <c:v>-4.3410899999999997E-3</c:v>
                </c:pt>
                <c:pt idx="28817" formatCode="0.00E+00">
                  <c:v>-6.1890399999999998E-3</c:v>
                </c:pt>
                <c:pt idx="28818" formatCode="0.00E+00">
                  <c:v>-8.00528E-3</c:v>
                </c:pt>
                <c:pt idx="28819" formatCode="0.00E+00">
                  <c:v>-9.7864600000000003E-3</c:v>
                </c:pt>
                <c:pt idx="28820">
                  <c:v>-1.15297E-2</c:v>
                </c:pt>
                <c:pt idx="28821">
                  <c:v>-1.3232900000000001E-2</c:v>
                </c:pt>
                <c:pt idx="28822">
                  <c:v>-1.48938E-2</c:v>
                </c:pt>
                <c:pt idx="28823">
                  <c:v>-1.6510400000000001E-2</c:v>
                </c:pt>
                <c:pt idx="28824">
                  <c:v>-1.8081199999999999E-2</c:v>
                </c:pt>
                <c:pt idx="28825">
                  <c:v>-1.96046E-2</c:v>
                </c:pt>
                <c:pt idx="28826">
                  <c:v>-2.1079299999999999E-2</c:v>
                </c:pt>
                <c:pt idx="28827">
                  <c:v>-2.25034E-2</c:v>
                </c:pt>
                <c:pt idx="28828">
                  <c:v>-2.3875299999999999E-2</c:v>
                </c:pt>
                <c:pt idx="28829">
                  <c:v>-2.5193500000000001E-2</c:v>
                </c:pt>
                <c:pt idx="28830">
                  <c:v>-2.6456299999999999E-2</c:v>
                </c:pt>
                <c:pt idx="28831">
                  <c:v>-2.7661600000000001E-2</c:v>
                </c:pt>
                <c:pt idx="28832">
                  <c:v>-2.8808E-2</c:v>
                </c:pt>
                <c:pt idx="28833">
                  <c:v>-2.9894500000000001E-2</c:v>
                </c:pt>
                <c:pt idx="28834">
                  <c:v>-3.09205E-2</c:v>
                </c:pt>
                <c:pt idx="28835">
                  <c:v>-3.1885200000000002E-2</c:v>
                </c:pt>
                <c:pt idx="28836">
                  <c:v>-3.2787900000000002E-2</c:v>
                </c:pt>
                <c:pt idx="28837">
                  <c:v>-3.3628100000000001E-2</c:v>
                </c:pt>
                <c:pt idx="28838">
                  <c:v>-3.4405699999999997E-2</c:v>
                </c:pt>
                <c:pt idx="28839">
                  <c:v>-3.5120100000000001E-2</c:v>
                </c:pt>
                <c:pt idx="28840">
                  <c:v>-3.5770799999999998E-2</c:v>
                </c:pt>
                <c:pt idx="28841">
                  <c:v>-3.6356899999999998E-2</c:v>
                </c:pt>
                <c:pt idx="28842">
                  <c:v>-3.6878599999999997E-2</c:v>
                </c:pt>
                <c:pt idx="28843">
                  <c:v>-3.73362E-2</c:v>
                </c:pt>
                <c:pt idx="28844">
                  <c:v>-3.7729699999999998E-2</c:v>
                </c:pt>
                <c:pt idx="28845">
                  <c:v>-3.8059599999999999E-2</c:v>
                </c:pt>
                <c:pt idx="28846">
                  <c:v>-3.8326399999999997E-2</c:v>
                </c:pt>
                <c:pt idx="28847">
                  <c:v>-3.8530799999999997E-2</c:v>
                </c:pt>
                <c:pt idx="28848">
                  <c:v>-3.8673300000000001E-2</c:v>
                </c:pt>
                <c:pt idx="28849">
                  <c:v>-3.8755100000000001E-2</c:v>
                </c:pt>
                <c:pt idx="28850">
                  <c:v>-3.8777399999999997E-2</c:v>
                </c:pt>
                <c:pt idx="28851">
                  <c:v>-3.8741200000000003E-2</c:v>
                </c:pt>
                <c:pt idx="28852">
                  <c:v>-3.8647500000000001E-2</c:v>
                </c:pt>
                <c:pt idx="28853">
                  <c:v>-3.84976E-2</c:v>
                </c:pt>
                <c:pt idx="28854">
                  <c:v>-3.8293500000000001E-2</c:v>
                </c:pt>
                <c:pt idx="28855">
                  <c:v>-3.80372E-2</c:v>
                </c:pt>
                <c:pt idx="28856">
                  <c:v>-3.7730600000000003E-2</c:v>
                </c:pt>
                <c:pt idx="28857">
                  <c:v>-3.7375400000000003E-2</c:v>
                </c:pt>
                <c:pt idx="28858">
                  <c:v>-3.6972900000000003E-2</c:v>
                </c:pt>
                <c:pt idx="28859">
                  <c:v>-3.6524899999999999E-2</c:v>
                </c:pt>
                <c:pt idx="28860">
                  <c:v>-3.60334E-2</c:v>
                </c:pt>
                <c:pt idx="28861">
                  <c:v>-3.55001E-2</c:v>
                </c:pt>
                <c:pt idx="28862">
                  <c:v>-3.4927100000000003E-2</c:v>
                </c:pt>
                <c:pt idx="28863">
                  <c:v>-3.4316899999999997E-2</c:v>
                </c:pt>
                <c:pt idx="28864">
                  <c:v>-3.3672100000000003E-2</c:v>
                </c:pt>
                <c:pt idx="28865">
                  <c:v>-3.2995400000000001E-2</c:v>
                </c:pt>
                <c:pt idx="28866">
                  <c:v>-3.2288900000000002E-2</c:v>
                </c:pt>
                <c:pt idx="28867">
                  <c:v>-3.1554899999999997E-2</c:v>
                </c:pt>
                <c:pt idx="28868">
                  <c:v>-3.0795300000000001E-2</c:v>
                </c:pt>
                <c:pt idx="28869">
                  <c:v>-3.0012299999999999E-2</c:v>
                </c:pt>
                <c:pt idx="28870">
                  <c:v>-2.9209300000000001E-2</c:v>
                </c:pt>
                <c:pt idx="28871">
                  <c:v>-2.8386700000000001E-2</c:v>
                </c:pt>
                <c:pt idx="28872">
                  <c:v>-2.7540800000000001E-2</c:v>
                </c:pt>
                <c:pt idx="28873">
                  <c:v>-2.66751E-2</c:v>
                </c:pt>
                <c:pt idx="28874">
                  <c:v>-2.5800099999999999E-2</c:v>
                </c:pt>
                <c:pt idx="28875">
                  <c:v>-2.4918200000000001E-2</c:v>
                </c:pt>
                <c:pt idx="28876">
                  <c:v>-2.4027699999999999E-2</c:v>
                </c:pt>
                <c:pt idx="28877">
                  <c:v>-2.31313E-2</c:v>
                </c:pt>
                <c:pt idx="28878">
                  <c:v>-2.2233200000000002E-2</c:v>
                </c:pt>
                <c:pt idx="28879">
                  <c:v>-2.1336000000000001E-2</c:v>
                </c:pt>
                <c:pt idx="28880">
                  <c:v>-2.0441899999999999E-2</c:v>
                </c:pt>
                <c:pt idx="28881">
                  <c:v>-1.9553000000000001E-2</c:v>
                </c:pt>
                <c:pt idx="28882">
                  <c:v>-1.8671799999999999E-2</c:v>
                </c:pt>
                <c:pt idx="28883">
                  <c:v>-1.7800300000000002E-2</c:v>
                </c:pt>
                <c:pt idx="28884">
                  <c:v>-1.69406E-2</c:v>
                </c:pt>
                <c:pt idx="28885">
                  <c:v>-1.60947E-2</c:v>
                </c:pt>
                <c:pt idx="28886">
                  <c:v>-1.52657E-2</c:v>
                </c:pt>
                <c:pt idx="28887">
                  <c:v>-1.44563E-2</c:v>
                </c:pt>
                <c:pt idx="28888">
                  <c:v>-1.3669499999999999E-2</c:v>
                </c:pt>
                <c:pt idx="28889">
                  <c:v>-1.29076E-2</c:v>
                </c:pt>
                <c:pt idx="28890">
                  <c:v>-1.2172499999999999E-2</c:v>
                </c:pt>
                <c:pt idx="28891">
                  <c:v>-1.1465700000000001E-2</c:v>
                </c:pt>
                <c:pt idx="28892">
                  <c:v>-1.0788600000000001E-2</c:v>
                </c:pt>
                <c:pt idx="28893">
                  <c:v>-1.01425E-2</c:v>
                </c:pt>
                <c:pt idx="28894" formatCode="0.00E+00">
                  <c:v>-9.5285400000000003E-3</c:v>
                </c:pt>
                <c:pt idx="28895" formatCode="0.00E+00">
                  <c:v>-8.9483300000000009E-3</c:v>
                </c:pt>
                <c:pt idx="28896" formatCode="0.00E+00">
                  <c:v>-8.4034699999999997E-3</c:v>
                </c:pt>
                <c:pt idx="28897" formatCode="0.00E+00">
                  <c:v>-7.8953500000000006E-3</c:v>
                </c:pt>
                <c:pt idx="28898" formatCode="0.00E+00">
                  <c:v>-7.4250200000000001E-3</c:v>
                </c:pt>
                <c:pt idx="28899" formatCode="0.00E+00">
                  <c:v>-6.9933800000000004E-3</c:v>
                </c:pt>
                <c:pt idx="28900" formatCode="0.00E+00">
                  <c:v>-6.6011300000000002E-3</c:v>
                </c:pt>
                <c:pt idx="28901" formatCode="0.00E+00">
                  <c:v>-6.2490599999999999E-3</c:v>
                </c:pt>
                <c:pt idx="28902" formatCode="0.00E+00">
                  <c:v>-5.9379599999999999E-3</c:v>
                </c:pt>
                <c:pt idx="28903" formatCode="0.00E+00">
                  <c:v>-5.66805E-3</c:v>
                </c:pt>
                <c:pt idx="28904" formatCode="0.00E+00">
                  <c:v>-5.4393899999999997E-3</c:v>
                </c:pt>
                <c:pt idx="28905" formatCode="0.00E+00">
                  <c:v>-5.2525100000000002E-3</c:v>
                </c:pt>
                <c:pt idx="28906" formatCode="0.00E+00">
                  <c:v>-5.1081499999999997E-3</c:v>
                </c:pt>
                <c:pt idx="28907" formatCode="0.00E+00">
                  <c:v>-5.0070000000000002E-3</c:v>
                </c:pt>
                <c:pt idx="28908" formatCode="0.00E+00">
                  <c:v>-4.9496200000000001E-3</c:v>
                </c:pt>
                <c:pt idx="28909" formatCode="0.00E+00">
                  <c:v>-4.9361700000000001E-3</c:v>
                </c:pt>
                <c:pt idx="28910" formatCode="0.00E+00">
                  <c:v>-4.9665000000000004E-3</c:v>
                </c:pt>
                <c:pt idx="28911" formatCode="0.00E+00">
                  <c:v>-5.0404400000000002E-3</c:v>
                </c:pt>
                <c:pt idx="28912" formatCode="0.00E+00">
                  <c:v>-5.1577799999999998E-3</c:v>
                </c:pt>
                <c:pt idx="28913" formatCode="0.00E+00">
                  <c:v>-5.3180299999999996E-3</c:v>
                </c:pt>
                <c:pt idx="28914" formatCode="0.00E+00">
                  <c:v>-5.5205699999999998E-3</c:v>
                </c:pt>
                <c:pt idx="28915" formatCode="0.00E+00">
                  <c:v>-5.7647200000000001E-3</c:v>
                </c:pt>
                <c:pt idx="28916" formatCode="0.00E+00">
                  <c:v>-6.0498000000000001E-3</c:v>
                </c:pt>
                <c:pt idx="28917" formatCode="0.00E+00">
                  <c:v>-6.3750400000000002E-3</c:v>
                </c:pt>
                <c:pt idx="28918" formatCode="0.00E+00">
                  <c:v>-6.7395299999999997E-3</c:v>
                </c:pt>
                <c:pt idx="28919" formatCode="0.00E+00">
                  <c:v>-7.14213E-3</c:v>
                </c:pt>
                <c:pt idx="28920" formatCode="0.00E+00">
                  <c:v>-7.5813599999999997E-3</c:v>
                </c:pt>
                <c:pt idx="28921" formatCode="0.00E+00">
                  <c:v>-8.0555100000000001E-3</c:v>
                </c:pt>
                <c:pt idx="28922" formatCode="0.00E+00">
                  <c:v>-8.5630199999999993E-3</c:v>
                </c:pt>
                <c:pt idx="28923" formatCode="0.00E+00">
                  <c:v>-9.1026500000000003E-3</c:v>
                </c:pt>
                <c:pt idx="28924" formatCode="0.00E+00">
                  <c:v>-9.6732699999999994E-3</c:v>
                </c:pt>
                <c:pt idx="28925">
                  <c:v>-1.02737E-2</c:v>
                </c:pt>
                <c:pt idx="28926">
                  <c:v>-1.09027E-2</c:v>
                </c:pt>
                <c:pt idx="28927">
                  <c:v>-1.15586E-2</c:v>
                </c:pt>
                <c:pt idx="28928">
                  <c:v>-1.22396E-2</c:v>
                </c:pt>
                <c:pt idx="28929">
                  <c:v>-1.29439E-2</c:v>
                </c:pt>
                <c:pt idx="28930">
                  <c:v>-1.36694E-2</c:v>
                </c:pt>
                <c:pt idx="28931">
                  <c:v>-1.44139E-2</c:v>
                </c:pt>
                <c:pt idx="28932">
                  <c:v>-1.51752E-2</c:v>
                </c:pt>
                <c:pt idx="28933">
                  <c:v>-1.59509E-2</c:v>
                </c:pt>
                <c:pt idx="28934">
                  <c:v>-1.67391E-2</c:v>
                </c:pt>
                <c:pt idx="28935">
                  <c:v>-1.7538000000000002E-2</c:v>
                </c:pt>
                <c:pt idx="28936">
                  <c:v>-1.8345799999999999E-2</c:v>
                </c:pt>
                <c:pt idx="28937">
                  <c:v>-1.91605E-2</c:v>
                </c:pt>
                <c:pt idx="28938">
                  <c:v>-1.9979299999999998E-2</c:v>
                </c:pt>
                <c:pt idx="28939">
                  <c:v>-2.07992E-2</c:v>
                </c:pt>
                <c:pt idx="28940">
                  <c:v>-2.1617899999999999E-2</c:v>
                </c:pt>
                <c:pt idx="28941">
                  <c:v>-2.2433399999999999E-2</c:v>
                </c:pt>
                <c:pt idx="28942">
                  <c:v>-2.32436E-2</c:v>
                </c:pt>
                <c:pt idx="28943">
                  <c:v>-2.40463E-2</c:v>
                </c:pt>
                <c:pt idx="28944">
                  <c:v>-2.48395E-2</c:v>
                </c:pt>
                <c:pt idx="28945">
                  <c:v>-2.5620899999999999E-2</c:v>
                </c:pt>
                <c:pt idx="28946">
                  <c:v>-2.63877E-2</c:v>
                </c:pt>
                <c:pt idx="28947">
                  <c:v>-2.7136899999999999E-2</c:v>
                </c:pt>
                <c:pt idx="28948">
                  <c:v>-2.7866499999999999E-2</c:v>
                </c:pt>
                <c:pt idx="28949">
                  <c:v>-2.8575099999999999E-2</c:v>
                </c:pt>
                <c:pt idx="28950">
                  <c:v>-2.9260999999999999E-2</c:v>
                </c:pt>
                <c:pt idx="28951">
                  <c:v>-2.9922199999999999E-2</c:v>
                </c:pt>
                <c:pt idx="28952">
                  <c:v>-3.0556300000000002E-2</c:v>
                </c:pt>
                <c:pt idx="28953">
                  <c:v>-3.1160799999999999E-2</c:v>
                </c:pt>
                <c:pt idx="28954">
                  <c:v>-3.1733400000000002E-2</c:v>
                </c:pt>
                <c:pt idx="28955">
                  <c:v>-3.22717E-2</c:v>
                </c:pt>
                <c:pt idx="28956">
                  <c:v>-3.2773700000000003E-2</c:v>
                </c:pt>
                <c:pt idx="28957">
                  <c:v>-3.3237599999999999E-2</c:v>
                </c:pt>
                <c:pt idx="28958">
                  <c:v>-3.3661799999999999E-2</c:v>
                </c:pt>
                <c:pt idx="28959">
                  <c:v>-3.40448E-2</c:v>
                </c:pt>
                <c:pt idx="28960">
                  <c:v>-3.4385300000000001E-2</c:v>
                </c:pt>
                <c:pt idx="28961">
                  <c:v>-3.4681700000000003E-2</c:v>
                </c:pt>
                <c:pt idx="28962">
                  <c:v>-3.4932400000000002E-2</c:v>
                </c:pt>
                <c:pt idx="28963">
                  <c:v>-3.5135600000000003E-2</c:v>
                </c:pt>
                <c:pt idx="28964">
                  <c:v>-3.5290099999999998E-2</c:v>
                </c:pt>
                <c:pt idx="28965">
                  <c:v>-3.5394399999999999E-2</c:v>
                </c:pt>
                <c:pt idx="28966">
                  <c:v>-3.5446999999999999E-2</c:v>
                </c:pt>
                <c:pt idx="28967">
                  <c:v>-3.5446800000000001E-2</c:v>
                </c:pt>
                <c:pt idx="28968">
                  <c:v>-3.5393099999999997E-2</c:v>
                </c:pt>
                <c:pt idx="28969">
                  <c:v>-3.5285299999999999E-2</c:v>
                </c:pt>
                <c:pt idx="28970">
                  <c:v>-3.5122800000000003E-2</c:v>
                </c:pt>
                <c:pt idx="28971">
                  <c:v>-3.4904999999999999E-2</c:v>
                </c:pt>
                <c:pt idx="28972">
                  <c:v>-3.4631099999999998E-2</c:v>
                </c:pt>
                <c:pt idx="28973">
                  <c:v>-3.4300600000000001E-2</c:v>
                </c:pt>
                <c:pt idx="28974">
                  <c:v>-3.3913499999999999E-2</c:v>
                </c:pt>
                <c:pt idx="28975">
                  <c:v>-3.3469199999999998E-2</c:v>
                </c:pt>
                <c:pt idx="28976">
                  <c:v>-3.2967299999999998E-2</c:v>
                </c:pt>
                <c:pt idx="28977">
                  <c:v>-3.2407600000000002E-2</c:v>
                </c:pt>
                <c:pt idx="28978">
                  <c:v>-3.1790400000000003E-2</c:v>
                </c:pt>
                <c:pt idx="28979">
                  <c:v>-3.11162E-2</c:v>
                </c:pt>
                <c:pt idx="28980">
                  <c:v>-3.03854E-2</c:v>
                </c:pt>
                <c:pt idx="28981">
                  <c:v>-2.9598300000000001E-2</c:v>
                </c:pt>
                <c:pt idx="28982">
                  <c:v>-2.8755200000000002E-2</c:v>
                </c:pt>
                <c:pt idx="28983">
                  <c:v>-2.7856599999999999E-2</c:v>
                </c:pt>
                <c:pt idx="28984">
                  <c:v>-2.6903199999999999E-2</c:v>
                </c:pt>
                <c:pt idx="28985">
                  <c:v>-2.5895999999999999E-2</c:v>
                </c:pt>
                <c:pt idx="28986">
                  <c:v>-2.4836299999999999E-2</c:v>
                </c:pt>
                <c:pt idx="28987">
                  <c:v>-2.3725E-2</c:v>
                </c:pt>
                <c:pt idx="28988">
                  <c:v>-2.25635E-2</c:v>
                </c:pt>
                <c:pt idx="28989">
                  <c:v>-2.1353299999999999E-2</c:v>
                </c:pt>
                <c:pt idx="28990">
                  <c:v>-2.0095600000000002E-2</c:v>
                </c:pt>
                <c:pt idx="28991">
                  <c:v>-1.8792099999999999E-2</c:v>
                </c:pt>
                <c:pt idx="28992">
                  <c:v>-1.74442E-2</c:v>
                </c:pt>
                <c:pt idx="28993">
                  <c:v>-1.6053499999999998E-2</c:v>
                </c:pt>
                <c:pt idx="28994">
                  <c:v>-1.46216E-2</c:v>
                </c:pt>
                <c:pt idx="28995">
                  <c:v>-1.31504E-2</c:v>
                </c:pt>
                <c:pt idx="28996">
                  <c:v>-1.1641800000000001E-2</c:v>
                </c:pt>
                <c:pt idx="28997">
                  <c:v>-1.0097999999999999E-2</c:v>
                </c:pt>
                <c:pt idx="28998" formatCode="0.00E+00">
                  <c:v>-8.5213600000000004E-3</c:v>
                </c:pt>
                <c:pt idx="28999" formatCode="0.00E+00">
                  <c:v>-6.91444E-3</c:v>
                </c:pt>
                <c:pt idx="29000" formatCode="0.00E+00">
                  <c:v>-5.2796099999999997E-3</c:v>
                </c:pt>
                <c:pt idx="29001" formatCode="0.00E+00">
                  <c:v>-3.6193499999999999E-3</c:v>
                </c:pt>
                <c:pt idx="29002" formatCode="0.00E+00">
                  <c:v>-1.9361300000000001E-3</c:v>
                </c:pt>
                <c:pt idx="29003" formatCode="0.00E+00">
                  <c:v>-2.3251200000000001E-4</c:v>
                </c:pt>
                <c:pt idx="29004" formatCode="0.00E+00">
                  <c:v>1.48879E-3</c:v>
                </c:pt>
                <c:pt idx="29005" formatCode="0.00E+00">
                  <c:v>3.2250500000000001E-3</c:v>
                </c:pt>
                <c:pt idx="29006" formatCode="0.00E+00">
                  <c:v>4.9736600000000004E-3</c:v>
                </c:pt>
                <c:pt idx="29007" formatCode="0.00E+00">
                  <c:v>6.7319399999999996E-3</c:v>
                </c:pt>
                <c:pt idx="29008" formatCode="0.00E+00">
                  <c:v>8.4971600000000001E-3</c:v>
                </c:pt>
                <c:pt idx="29009">
                  <c:v>1.02665E-2</c:v>
                </c:pt>
                <c:pt idx="29010">
                  <c:v>1.2037300000000001E-2</c:v>
                </c:pt>
                <c:pt idx="29011">
                  <c:v>1.38067E-2</c:v>
                </c:pt>
                <c:pt idx="29012">
                  <c:v>1.55719E-2</c:v>
                </c:pt>
                <c:pt idx="29013">
                  <c:v>1.7329799999999999E-2</c:v>
                </c:pt>
                <c:pt idx="29014">
                  <c:v>1.9077500000000001E-2</c:v>
                </c:pt>
                <c:pt idx="29015">
                  <c:v>2.0812000000000001E-2</c:v>
                </c:pt>
                <c:pt idx="29016">
                  <c:v>2.2530499999999998E-2</c:v>
                </c:pt>
                <c:pt idx="29017">
                  <c:v>2.42302E-2</c:v>
                </c:pt>
                <c:pt idx="29018">
                  <c:v>2.5908400000000002E-2</c:v>
                </c:pt>
                <c:pt idx="29019">
                  <c:v>2.7562300000000001E-2</c:v>
                </c:pt>
                <c:pt idx="29020">
                  <c:v>2.9189199999999998E-2</c:v>
                </c:pt>
                <c:pt idx="29021">
                  <c:v>3.0786299999999999E-2</c:v>
                </c:pt>
                <c:pt idx="29022">
                  <c:v>3.2350700000000003E-2</c:v>
                </c:pt>
                <c:pt idx="29023">
                  <c:v>3.38795E-2</c:v>
                </c:pt>
                <c:pt idx="29024">
                  <c:v>3.5369900000000003E-2</c:v>
                </c:pt>
                <c:pt idx="29025">
                  <c:v>3.6819299999999999E-2</c:v>
                </c:pt>
                <c:pt idx="29026">
                  <c:v>3.82254E-2</c:v>
                </c:pt>
                <c:pt idx="29027">
                  <c:v>3.95854E-2</c:v>
                </c:pt>
                <c:pt idx="29028">
                  <c:v>4.0897099999999999E-2</c:v>
                </c:pt>
                <c:pt idx="29029">
                  <c:v>4.2157899999999998E-2</c:v>
                </c:pt>
                <c:pt idx="29030">
                  <c:v>4.3365300000000002E-2</c:v>
                </c:pt>
                <c:pt idx="29031">
                  <c:v>4.4517000000000001E-2</c:v>
                </c:pt>
                <c:pt idx="29032">
                  <c:v>4.5610699999999997E-2</c:v>
                </c:pt>
                <c:pt idx="29033">
                  <c:v>4.6644400000000003E-2</c:v>
                </c:pt>
                <c:pt idx="29034">
                  <c:v>4.7615999999999999E-2</c:v>
                </c:pt>
                <c:pt idx="29035">
                  <c:v>4.8523700000000003E-2</c:v>
                </c:pt>
                <c:pt idx="29036">
                  <c:v>4.9365800000000001E-2</c:v>
                </c:pt>
                <c:pt idx="29037">
                  <c:v>5.0140400000000002E-2</c:v>
                </c:pt>
                <c:pt idx="29038">
                  <c:v>5.0846200000000001E-2</c:v>
                </c:pt>
                <c:pt idx="29039">
                  <c:v>5.1481899999999997E-2</c:v>
                </c:pt>
                <c:pt idx="29040">
                  <c:v>5.2046000000000002E-2</c:v>
                </c:pt>
                <c:pt idx="29041">
                  <c:v>5.2537100000000003E-2</c:v>
                </c:pt>
                <c:pt idx="29042">
                  <c:v>5.2953899999999998E-2</c:v>
                </c:pt>
                <c:pt idx="29043">
                  <c:v>5.3295599999999999E-2</c:v>
                </c:pt>
                <c:pt idx="29044">
                  <c:v>5.3561299999999999E-2</c:v>
                </c:pt>
                <c:pt idx="29045">
                  <c:v>5.3750100000000002E-2</c:v>
                </c:pt>
                <c:pt idx="29046">
                  <c:v>5.38615E-2</c:v>
                </c:pt>
                <c:pt idx="29047">
                  <c:v>5.3894699999999997E-2</c:v>
                </c:pt>
                <c:pt idx="29048">
                  <c:v>5.3849399999999999E-2</c:v>
                </c:pt>
                <c:pt idx="29049">
                  <c:v>5.3725200000000001E-2</c:v>
                </c:pt>
                <c:pt idx="29050">
                  <c:v>5.3521899999999997E-2</c:v>
                </c:pt>
                <c:pt idx="29051">
                  <c:v>5.3239500000000002E-2</c:v>
                </c:pt>
                <c:pt idx="29052">
                  <c:v>5.2878000000000001E-2</c:v>
                </c:pt>
                <c:pt idx="29053">
                  <c:v>5.2437600000000001E-2</c:v>
                </c:pt>
                <c:pt idx="29054">
                  <c:v>5.1918800000000001E-2</c:v>
                </c:pt>
                <c:pt idx="29055">
                  <c:v>5.1321899999999997E-2</c:v>
                </c:pt>
                <c:pt idx="29056">
                  <c:v>5.0647900000000003E-2</c:v>
                </c:pt>
                <c:pt idx="29057">
                  <c:v>4.9897499999999997E-2</c:v>
                </c:pt>
                <c:pt idx="29058">
                  <c:v>4.9071499999999997E-2</c:v>
                </c:pt>
                <c:pt idx="29059">
                  <c:v>4.8170999999999999E-2</c:v>
                </c:pt>
                <c:pt idx="29060">
                  <c:v>4.71969E-2</c:v>
                </c:pt>
                <c:pt idx="29061">
                  <c:v>4.61506E-2</c:v>
                </c:pt>
                <c:pt idx="29062">
                  <c:v>4.5033299999999998E-2</c:v>
                </c:pt>
                <c:pt idx="29063">
                  <c:v>4.3846400000000001E-2</c:v>
                </c:pt>
                <c:pt idx="29064">
                  <c:v>4.25916E-2</c:v>
                </c:pt>
                <c:pt idx="29065">
                  <c:v>4.1270599999999998E-2</c:v>
                </c:pt>
                <c:pt idx="29066">
                  <c:v>3.98851E-2</c:v>
                </c:pt>
                <c:pt idx="29067">
                  <c:v>3.8437199999999998E-2</c:v>
                </c:pt>
                <c:pt idx="29068">
                  <c:v>3.6928999999999997E-2</c:v>
                </c:pt>
                <c:pt idx="29069">
                  <c:v>3.5362499999999998E-2</c:v>
                </c:pt>
                <c:pt idx="29070">
                  <c:v>3.3739999999999999E-2</c:v>
                </c:pt>
                <c:pt idx="29071">
                  <c:v>3.2063800000000003E-2</c:v>
                </c:pt>
                <c:pt idx="29072">
                  <c:v>3.0336399999999999E-2</c:v>
                </c:pt>
                <c:pt idx="29073">
                  <c:v>2.8560499999999999E-2</c:v>
                </c:pt>
                <c:pt idx="29074">
                  <c:v>2.6738600000000001E-2</c:v>
                </c:pt>
                <c:pt idx="29075">
                  <c:v>2.48734E-2</c:v>
                </c:pt>
                <c:pt idx="29076">
                  <c:v>2.2967600000000001E-2</c:v>
                </c:pt>
                <c:pt idx="29077">
                  <c:v>2.10241E-2</c:v>
                </c:pt>
                <c:pt idx="29078">
                  <c:v>1.9045900000000001E-2</c:v>
                </c:pt>
                <c:pt idx="29079">
                  <c:v>1.7035999999999999E-2</c:v>
                </c:pt>
                <c:pt idx="29080">
                  <c:v>1.4997399999999999E-2</c:v>
                </c:pt>
                <c:pt idx="29081">
                  <c:v>1.2933200000000001E-2</c:v>
                </c:pt>
                <c:pt idx="29082">
                  <c:v>1.0846700000000001E-2</c:v>
                </c:pt>
                <c:pt idx="29083" formatCode="0.00E+00">
                  <c:v>8.7409400000000009E-3</c:v>
                </c:pt>
                <c:pt idx="29084" formatCode="0.00E+00">
                  <c:v>6.6192500000000001E-3</c:v>
                </c:pt>
                <c:pt idx="29085" formatCode="0.00E+00">
                  <c:v>4.4847699999999999E-3</c:v>
                </c:pt>
                <c:pt idx="29086" formatCode="0.00E+00">
                  <c:v>2.3407699999999998E-3</c:v>
                </c:pt>
                <c:pt idx="29087" formatCode="0.00E+00">
                  <c:v>1.9057300000000001E-4</c:v>
                </c:pt>
                <c:pt idx="29088" formatCode="0.00E+00">
                  <c:v>-1.9624400000000002E-3</c:v>
                </c:pt>
                <c:pt idx="29089" formatCode="0.00E+00">
                  <c:v>-4.1149400000000001E-3</c:v>
                </c:pt>
                <c:pt idx="29090" formatCode="0.00E+00">
                  <c:v>-6.2635599999999996E-3</c:v>
                </c:pt>
                <c:pt idx="29091" formatCode="0.00E+00">
                  <c:v>-8.4049099999999998E-3</c:v>
                </c:pt>
                <c:pt idx="29092">
                  <c:v>-1.05357E-2</c:v>
                </c:pt>
                <c:pt idx="29093">
                  <c:v>-1.26526E-2</c:v>
                </c:pt>
                <c:pt idx="29094">
                  <c:v>-1.4752299999999999E-2</c:v>
                </c:pt>
                <c:pt idx="29095">
                  <c:v>-1.6831700000000002E-2</c:v>
                </c:pt>
                <c:pt idx="29096">
                  <c:v>-1.8887399999999999E-2</c:v>
                </c:pt>
                <c:pt idx="29097">
                  <c:v>-2.0916299999999999E-2</c:v>
                </c:pt>
                <c:pt idx="29098">
                  <c:v>-2.29152E-2</c:v>
                </c:pt>
                <c:pt idx="29099">
                  <c:v>-2.4881E-2</c:v>
                </c:pt>
                <c:pt idx="29100">
                  <c:v>-2.68107E-2</c:v>
                </c:pt>
                <c:pt idx="29101">
                  <c:v>-2.87011E-2</c:v>
                </c:pt>
                <c:pt idx="29102">
                  <c:v>-3.05495E-2</c:v>
                </c:pt>
                <c:pt idx="29103">
                  <c:v>-3.2352800000000001E-2</c:v>
                </c:pt>
                <c:pt idx="29104">
                  <c:v>-3.4108199999999998E-2</c:v>
                </c:pt>
                <c:pt idx="29105">
                  <c:v>-3.5812999999999998E-2</c:v>
                </c:pt>
                <c:pt idx="29106">
                  <c:v>-3.7464400000000002E-2</c:v>
                </c:pt>
                <c:pt idx="29107">
                  <c:v>-3.9059999999999997E-2</c:v>
                </c:pt>
                <c:pt idx="29108">
                  <c:v>-4.0597099999999997E-2</c:v>
                </c:pt>
                <c:pt idx="29109">
                  <c:v>-4.2073399999999997E-2</c:v>
                </c:pt>
                <c:pt idx="29110">
                  <c:v>-4.3486400000000001E-2</c:v>
                </c:pt>
                <c:pt idx="29111">
                  <c:v>-4.4834100000000002E-2</c:v>
                </c:pt>
                <c:pt idx="29112">
                  <c:v>-4.6114299999999997E-2</c:v>
                </c:pt>
                <c:pt idx="29113">
                  <c:v>-4.7324900000000003E-2</c:v>
                </c:pt>
                <c:pt idx="29114">
                  <c:v>-4.8464300000000002E-2</c:v>
                </c:pt>
                <c:pt idx="29115">
                  <c:v>-4.9530600000000001E-2</c:v>
                </c:pt>
                <c:pt idx="29116">
                  <c:v>-5.05221E-2</c:v>
                </c:pt>
                <c:pt idx="29117">
                  <c:v>-5.1437299999999998E-2</c:v>
                </c:pt>
                <c:pt idx="29118">
                  <c:v>-5.22747E-2</c:v>
                </c:pt>
                <c:pt idx="29119">
                  <c:v>-5.30331E-2</c:v>
                </c:pt>
                <c:pt idx="29120">
                  <c:v>-5.3711299999999997E-2</c:v>
                </c:pt>
                <c:pt idx="29121">
                  <c:v>-5.4308299999999997E-2</c:v>
                </c:pt>
                <c:pt idx="29122">
                  <c:v>-5.4823299999999998E-2</c:v>
                </c:pt>
                <c:pt idx="29123">
                  <c:v>-5.5255600000000002E-2</c:v>
                </c:pt>
                <c:pt idx="29124">
                  <c:v>-5.5604500000000001E-2</c:v>
                </c:pt>
                <c:pt idx="29125">
                  <c:v>-5.5869700000000001E-2</c:v>
                </c:pt>
                <c:pt idx="29126">
                  <c:v>-5.6050599999999999E-2</c:v>
                </c:pt>
                <c:pt idx="29127">
                  <c:v>-5.6147000000000002E-2</c:v>
                </c:pt>
                <c:pt idx="29128">
                  <c:v>-5.6159000000000001E-2</c:v>
                </c:pt>
                <c:pt idx="29129">
                  <c:v>-5.60866E-2</c:v>
                </c:pt>
                <c:pt idx="29130">
                  <c:v>-5.5929899999999998E-2</c:v>
                </c:pt>
                <c:pt idx="29131">
                  <c:v>-5.5689299999999997E-2</c:v>
                </c:pt>
                <c:pt idx="29132">
                  <c:v>-5.53651E-2</c:v>
                </c:pt>
                <c:pt idx="29133">
                  <c:v>-5.4958E-2</c:v>
                </c:pt>
                <c:pt idx="29134">
                  <c:v>-5.4468999999999997E-2</c:v>
                </c:pt>
                <c:pt idx="29135">
                  <c:v>-5.3898799999999997E-2</c:v>
                </c:pt>
                <c:pt idx="29136">
                  <c:v>-5.3248499999999997E-2</c:v>
                </c:pt>
                <c:pt idx="29137">
                  <c:v>-5.2519299999999998E-2</c:v>
                </c:pt>
                <c:pt idx="29138">
                  <c:v>-5.1712399999999999E-2</c:v>
                </c:pt>
                <c:pt idx="29139">
                  <c:v>-5.0828999999999999E-2</c:v>
                </c:pt>
                <c:pt idx="29140">
                  <c:v>-4.9870600000000001E-2</c:v>
                </c:pt>
                <c:pt idx="29141">
                  <c:v>-4.8838899999999998E-2</c:v>
                </c:pt>
                <c:pt idx="29142">
                  <c:v>-4.7735699999999999E-2</c:v>
                </c:pt>
                <c:pt idx="29143">
                  <c:v>-4.6562899999999997E-2</c:v>
                </c:pt>
                <c:pt idx="29144">
                  <c:v>-4.5322300000000003E-2</c:v>
                </c:pt>
                <c:pt idx="29145">
                  <c:v>-4.4016199999999998E-2</c:v>
                </c:pt>
                <c:pt idx="29146">
                  <c:v>-4.2646700000000003E-2</c:v>
                </c:pt>
                <c:pt idx="29147">
                  <c:v>-4.1216200000000001E-2</c:v>
                </c:pt>
                <c:pt idx="29148">
                  <c:v>-3.9727199999999997E-2</c:v>
                </c:pt>
                <c:pt idx="29149">
                  <c:v>-3.8181800000000002E-2</c:v>
                </c:pt>
                <c:pt idx="29150">
                  <c:v>-3.6582700000000003E-2</c:v>
                </c:pt>
                <c:pt idx="29151">
                  <c:v>-3.4932400000000002E-2</c:v>
                </c:pt>
                <c:pt idx="29152">
                  <c:v>-3.3233600000000002E-2</c:v>
                </c:pt>
                <c:pt idx="29153">
                  <c:v>-3.1489000000000003E-2</c:v>
                </c:pt>
                <c:pt idx="29154">
                  <c:v>-2.9701700000000001E-2</c:v>
                </c:pt>
                <c:pt idx="29155">
                  <c:v>-2.7874400000000001E-2</c:v>
                </c:pt>
                <c:pt idx="29156">
                  <c:v>-2.6010399999999999E-2</c:v>
                </c:pt>
                <c:pt idx="29157">
                  <c:v>-2.4112499999999999E-2</c:v>
                </c:pt>
                <c:pt idx="29158">
                  <c:v>-2.2183899999999999E-2</c:v>
                </c:pt>
                <c:pt idx="29159">
                  <c:v>-2.02279E-2</c:v>
                </c:pt>
                <c:pt idx="29160">
                  <c:v>-1.82474E-2</c:v>
                </c:pt>
                <c:pt idx="29161">
                  <c:v>-1.6245699999999998E-2</c:v>
                </c:pt>
                <c:pt idx="29162">
                  <c:v>-1.42261E-2</c:v>
                </c:pt>
                <c:pt idx="29163">
                  <c:v>-1.21919E-2</c:v>
                </c:pt>
                <c:pt idx="29164">
                  <c:v>-1.01464E-2</c:v>
                </c:pt>
                <c:pt idx="29165" formatCode="0.00E+00">
                  <c:v>-8.0929799999999996E-3</c:v>
                </c:pt>
                <c:pt idx="29166" formatCode="0.00E+00">
                  <c:v>-6.0348800000000003E-3</c:v>
                </c:pt>
                <c:pt idx="29167" formatCode="0.00E+00">
                  <c:v>-3.9753100000000001E-3</c:v>
                </c:pt>
                <c:pt idx="29168" formatCode="0.00E+00">
                  <c:v>-1.9174699999999999E-3</c:v>
                </c:pt>
                <c:pt idx="29169" formatCode="0.00E+00">
                  <c:v>1.3542400000000001E-4</c:v>
                </c:pt>
                <c:pt idx="29170" formatCode="0.00E+00">
                  <c:v>2.1801199999999998E-3</c:v>
                </c:pt>
                <c:pt idx="29171" formatCode="0.00E+00">
                  <c:v>4.2133600000000002E-3</c:v>
                </c:pt>
                <c:pt idx="29172" formatCode="0.00E+00">
                  <c:v>6.2319200000000002E-3</c:v>
                </c:pt>
                <c:pt idx="29173" formatCode="0.00E+00">
                  <c:v>8.2326099999999996E-3</c:v>
                </c:pt>
                <c:pt idx="29174">
                  <c:v>1.0212199999999999E-2</c:v>
                </c:pt>
                <c:pt idx="29175">
                  <c:v>1.2167600000000001E-2</c:v>
                </c:pt>
                <c:pt idx="29176">
                  <c:v>1.40955E-2</c:v>
                </c:pt>
                <c:pt idx="29177">
                  <c:v>1.5992900000000001E-2</c:v>
                </c:pt>
                <c:pt idx="29178">
                  <c:v>1.7857000000000001E-2</c:v>
                </c:pt>
                <c:pt idx="29179">
                  <c:v>1.9684900000000002E-2</c:v>
                </c:pt>
                <c:pt idx="29180">
                  <c:v>2.1474E-2</c:v>
                </c:pt>
                <c:pt idx="29181">
                  <c:v>2.32214E-2</c:v>
                </c:pt>
                <c:pt idx="29182">
                  <c:v>2.4924600000000002E-2</c:v>
                </c:pt>
                <c:pt idx="29183">
                  <c:v>2.6581E-2</c:v>
                </c:pt>
                <c:pt idx="29184">
                  <c:v>2.8188299999999999E-2</c:v>
                </c:pt>
                <c:pt idx="29185">
                  <c:v>2.9744099999999999E-2</c:v>
                </c:pt>
                <c:pt idx="29186">
                  <c:v>3.1245999999999999E-2</c:v>
                </c:pt>
                <c:pt idx="29187">
                  <c:v>3.26918E-2</c:v>
                </c:pt>
                <c:pt idx="29188">
                  <c:v>3.4079499999999999E-2</c:v>
                </c:pt>
                <c:pt idx="29189">
                  <c:v>3.5406600000000003E-2</c:v>
                </c:pt>
                <c:pt idx="29190">
                  <c:v>3.66714E-2</c:v>
                </c:pt>
                <c:pt idx="29191">
                  <c:v>3.7872000000000003E-2</c:v>
                </c:pt>
                <c:pt idx="29192">
                  <c:v>3.9007E-2</c:v>
                </c:pt>
                <c:pt idx="29193">
                  <c:v>4.0074899999999997E-2</c:v>
                </c:pt>
                <c:pt idx="29194">
                  <c:v>4.1074300000000001E-2</c:v>
                </c:pt>
                <c:pt idx="29195">
                  <c:v>4.2004E-2</c:v>
                </c:pt>
                <c:pt idx="29196">
                  <c:v>4.28628E-2</c:v>
                </c:pt>
                <c:pt idx="29197">
                  <c:v>4.3649599999999997E-2</c:v>
                </c:pt>
                <c:pt idx="29198">
                  <c:v>4.43635E-2</c:v>
                </c:pt>
                <c:pt idx="29199">
                  <c:v>4.5003599999999998E-2</c:v>
                </c:pt>
                <c:pt idx="29200">
                  <c:v>4.55693E-2</c:v>
                </c:pt>
                <c:pt idx="29201">
                  <c:v>4.6059900000000001E-2</c:v>
                </c:pt>
                <c:pt idx="29202">
                  <c:v>4.6475099999999998E-2</c:v>
                </c:pt>
                <c:pt idx="29203">
                  <c:v>4.6814599999999998E-2</c:v>
                </c:pt>
                <c:pt idx="29204">
                  <c:v>4.7078200000000001E-2</c:v>
                </c:pt>
                <c:pt idx="29205">
                  <c:v>4.72659E-2</c:v>
                </c:pt>
                <c:pt idx="29206">
                  <c:v>4.7377799999999998E-2</c:v>
                </c:pt>
                <c:pt idx="29207">
                  <c:v>4.7414199999999997E-2</c:v>
                </c:pt>
                <c:pt idx="29208">
                  <c:v>4.7375399999999998E-2</c:v>
                </c:pt>
                <c:pt idx="29209">
                  <c:v>4.7261999999999998E-2</c:v>
                </c:pt>
                <c:pt idx="29210">
                  <c:v>4.7074400000000002E-2</c:v>
                </c:pt>
                <c:pt idx="29211">
                  <c:v>4.6813500000000001E-2</c:v>
                </c:pt>
                <c:pt idx="29212">
                  <c:v>4.6480300000000002E-2</c:v>
                </c:pt>
                <c:pt idx="29213">
                  <c:v>4.6075600000000001E-2</c:v>
                </c:pt>
                <c:pt idx="29214">
                  <c:v>4.5600500000000002E-2</c:v>
                </c:pt>
                <c:pt idx="29215">
                  <c:v>4.5056400000000003E-2</c:v>
                </c:pt>
                <c:pt idx="29216">
                  <c:v>4.4444499999999998E-2</c:v>
                </c:pt>
                <c:pt idx="29217">
                  <c:v>4.3766300000000001E-2</c:v>
                </c:pt>
                <c:pt idx="29218">
                  <c:v>4.3023400000000003E-2</c:v>
                </c:pt>
                <c:pt idx="29219">
                  <c:v>4.2217499999999998E-2</c:v>
                </c:pt>
                <c:pt idx="29220">
                  <c:v>4.1350400000000002E-2</c:v>
                </c:pt>
                <c:pt idx="29221">
                  <c:v>4.0424099999999998E-2</c:v>
                </c:pt>
                <c:pt idx="29222">
                  <c:v>3.9440599999999999E-2</c:v>
                </c:pt>
                <c:pt idx="29223">
                  <c:v>3.8402199999999997E-2</c:v>
                </c:pt>
                <c:pt idx="29224">
                  <c:v>3.7310999999999997E-2</c:v>
                </c:pt>
                <c:pt idx="29225">
                  <c:v>3.6169199999999999E-2</c:v>
                </c:pt>
                <c:pt idx="29226">
                  <c:v>3.4979099999999999E-2</c:v>
                </c:pt>
                <c:pt idx="29227">
                  <c:v>3.3743099999999998E-2</c:v>
                </c:pt>
                <c:pt idx="29228">
                  <c:v>3.2463600000000002E-2</c:v>
                </c:pt>
                <c:pt idx="29229">
                  <c:v>3.1143199999999999E-2</c:v>
                </c:pt>
                <c:pt idx="29230">
                  <c:v>2.97843E-2</c:v>
                </c:pt>
                <c:pt idx="29231">
                  <c:v>2.8389500000000002E-2</c:v>
                </c:pt>
                <c:pt idx="29232">
                  <c:v>2.6961700000000002E-2</c:v>
                </c:pt>
                <c:pt idx="29233">
                  <c:v>2.5503600000000001E-2</c:v>
                </c:pt>
                <c:pt idx="29234">
                  <c:v>2.4018000000000001E-2</c:v>
                </c:pt>
                <c:pt idx="29235">
                  <c:v>2.2507900000000001E-2</c:v>
                </c:pt>
                <c:pt idx="29236">
                  <c:v>2.09762E-2</c:v>
                </c:pt>
                <c:pt idx="29237">
                  <c:v>1.9425600000000001E-2</c:v>
                </c:pt>
                <c:pt idx="29238">
                  <c:v>1.7859E-2</c:v>
                </c:pt>
                <c:pt idx="29239">
                  <c:v>1.6279200000000001E-2</c:v>
                </c:pt>
                <c:pt idx="29240">
                  <c:v>1.46891E-2</c:v>
                </c:pt>
                <c:pt idx="29241">
                  <c:v>1.3091999999999999E-2</c:v>
                </c:pt>
                <c:pt idx="29242">
                  <c:v>1.14907E-2</c:v>
                </c:pt>
                <c:pt idx="29243" formatCode="0.00E+00">
                  <c:v>9.8883800000000004E-3</c:v>
                </c:pt>
                <c:pt idx="29244" formatCode="0.00E+00">
                  <c:v>8.2879300000000006E-3</c:v>
                </c:pt>
                <c:pt idx="29245" formatCode="0.00E+00">
                  <c:v>6.6923399999999997E-3</c:v>
                </c:pt>
                <c:pt idx="29246" formatCode="0.00E+00">
                  <c:v>5.1046800000000003E-3</c:v>
                </c:pt>
                <c:pt idx="29247" formatCode="0.00E+00">
                  <c:v>3.5278499999999999E-3</c:v>
                </c:pt>
                <c:pt idx="29248" formatCode="0.00E+00">
                  <c:v>1.9645499999999998E-3</c:v>
                </c:pt>
                <c:pt idx="29249" formatCode="0.00E+00">
                  <c:v>4.1755500000000001E-4</c:v>
                </c:pt>
                <c:pt idx="29250" formatCode="0.00E+00">
                  <c:v>-1.11035E-3</c:v>
                </c:pt>
                <c:pt idx="29251" formatCode="0.00E+00">
                  <c:v>-2.6166700000000002E-3</c:v>
                </c:pt>
                <c:pt idx="29252" formatCode="0.00E+00">
                  <c:v>-4.0989299999999998E-3</c:v>
                </c:pt>
                <c:pt idx="29253" formatCode="0.00E+00">
                  <c:v>-5.5545300000000002E-3</c:v>
                </c:pt>
                <c:pt idx="29254" formatCode="0.00E+00">
                  <c:v>-6.9808099999999996E-3</c:v>
                </c:pt>
                <c:pt idx="29255" formatCode="0.00E+00">
                  <c:v>-8.3751999999999993E-3</c:v>
                </c:pt>
                <c:pt idx="29256" formatCode="0.00E+00">
                  <c:v>-9.7351E-3</c:v>
                </c:pt>
                <c:pt idx="29257">
                  <c:v>-1.1058E-2</c:v>
                </c:pt>
                <c:pt idx="29258">
                  <c:v>-1.2341400000000001E-2</c:v>
                </c:pt>
                <c:pt idx="29259">
                  <c:v>-1.3583100000000001E-2</c:v>
                </c:pt>
                <c:pt idx="29260">
                  <c:v>-1.47811E-2</c:v>
                </c:pt>
                <c:pt idx="29261">
                  <c:v>-1.5933200000000002E-2</c:v>
                </c:pt>
                <c:pt idx="29262">
                  <c:v>-1.7037500000000001E-2</c:v>
                </c:pt>
                <c:pt idx="29263">
                  <c:v>-1.80921E-2</c:v>
                </c:pt>
                <c:pt idx="29264">
                  <c:v>-1.9095399999999998E-2</c:v>
                </c:pt>
                <c:pt idx="29265">
                  <c:v>-2.0045799999999999E-2</c:v>
                </c:pt>
                <c:pt idx="29266">
                  <c:v>-2.0941700000000001E-2</c:v>
                </c:pt>
                <c:pt idx="29267">
                  <c:v>-2.1781600000000002E-2</c:v>
                </c:pt>
                <c:pt idx="29268">
                  <c:v>-2.2564399999999998E-2</c:v>
                </c:pt>
                <c:pt idx="29269">
                  <c:v>-2.32886E-2</c:v>
                </c:pt>
                <c:pt idx="29270">
                  <c:v>-2.3953100000000001E-2</c:v>
                </c:pt>
                <c:pt idx="29271">
                  <c:v>-2.45569E-2</c:v>
                </c:pt>
                <c:pt idx="29272">
                  <c:v>-2.5099E-2</c:v>
                </c:pt>
                <c:pt idx="29273">
                  <c:v>-2.5578699999999999E-2</c:v>
                </c:pt>
                <c:pt idx="29274">
                  <c:v>-2.5995500000000001E-2</c:v>
                </c:pt>
                <c:pt idx="29275">
                  <c:v>-2.6348699999999999E-2</c:v>
                </c:pt>
                <c:pt idx="29276">
                  <c:v>-2.6637999999999998E-2</c:v>
                </c:pt>
                <c:pt idx="29277">
                  <c:v>-2.68633E-2</c:v>
                </c:pt>
                <c:pt idx="29278">
                  <c:v>-2.7024300000000001E-2</c:v>
                </c:pt>
                <c:pt idx="29279">
                  <c:v>-2.7121200000000002E-2</c:v>
                </c:pt>
                <c:pt idx="29280">
                  <c:v>-2.7153900000000002E-2</c:v>
                </c:pt>
                <c:pt idx="29281">
                  <c:v>-2.7122299999999998E-2</c:v>
                </c:pt>
                <c:pt idx="29282">
                  <c:v>-2.70269E-2</c:v>
                </c:pt>
                <c:pt idx="29283">
                  <c:v>-2.6868E-2</c:v>
                </c:pt>
                <c:pt idx="29284">
                  <c:v>-2.6646199999999998E-2</c:v>
                </c:pt>
                <c:pt idx="29285">
                  <c:v>-2.6362099999999999E-2</c:v>
                </c:pt>
                <c:pt idx="29286">
                  <c:v>-2.6016299999999999E-2</c:v>
                </c:pt>
                <c:pt idx="29287">
                  <c:v>-2.56095E-2</c:v>
                </c:pt>
                <c:pt idx="29288">
                  <c:v>-2.5142600000000001E-2</c:v>
                </c:pt>
                <c:pt idx="29289">
                  <c:v>-2.4616900000000001E-2</c:v>
                </c:pt>
                <c:pt idx="29290">
                  <c:v>-2.4033499999999999E-2</c:v>
                </c:pt>
                <c:pt idx="29291">
                  <c:v>-2.33937E-2</c:v>
                </c:pt>
                <c:pt idx="29292">
                  <c:v>-2.2699400000000002E-2</c:v>
                </c:pt>
                <c:pt idx="29293">
                  <c:v>-2.1952099999999999E-2</c:v>
                </c:pt>
                <c:pt idx="29294">
                  <c:v>-2.1153600000000002E-2</c:v>
                </c:pt>
                <c:pt idx="29295">
                  <c:v>-2.0305400000000001E-2</c:v>
                </c:pt>
                <c:pt idx="29296">
                  <c:v>-1.9409099999999999E-2</c:v>
                </c:pt>
                <c:pt idx="29297">
                  <c:v>-1.84665E-2</c:v>
                </c:pt>
                <c:pt idx="29298">
                  <c:v>-1.74793E-2</c:v>
                </c:pt>
                <c:pt idx="29299">
                  <c:v>-1.6449499999999999E-2</c:v>
                </c:pt>
                <c:pt idx="29300">
                  <c:v>-1.53793E-2</c:v>
                </c:pt>
                <c:pt idx="29301">
                  <c:v>-1.4271000000000001E-2</c:v>
                </c:pt>
                <c:pt idx="29302">
                  <c:v>-1.31269E-2</c:v>
                </c:pt>
                <c:pt idx="29303">
                  <c:v>-1.19492E-2</c:v>
                </c:pt>
                <c:pt idx="29304">
                  <c:v>-1.07402E-2</c:v>
                </c:pt>
                <c:pt idx="29305" formatCode="0.00E+00">
                  <c:v>-9.5021800000000007E-3</c:v>
                </c:pt>
                <c:pt idx="29306" formatCode="0.00E+00">
                  <c:v>-8.2375399999999998E-3</c:v>
                </c:pt>
                <c:pt idx="29307" formatCode="0.00E+00">
                  <c:v>-6.9488800000000002E-3</c:v>
                </c:pt>
                <c:pt idx="29308" formatCode="0.00E+00">
                  <c:v>-5.6387199999999998E-3</c:v>
                </c:pt>
                <c:pt idx="29309" formatCode="0.00E+00">
                  <c:v>-4.3096899999999997E-3</c:v>
                </c:pt>
                <c:pt idx="29310" formatCode="0.00E+00">
                  <c:v>-2.9645800000000001E-3</c:v>
                </c:pt>
                <c:pt idx="29311" formatCode="0.00E+00">
                  <c:v>-1.60615E-3</c:v>
                </c:pt>
                <c:pt idx="29312" formatCode="0.00E+00">
                  <c:v>-2.3703299999999999E-4</c:v>
                </c:pt>
                <c:pt idx="29313" formatCode="0.00E+00">
                  <c:v>1.14013E-3</c:v>
                </c:pt>
                <c:pt idx="29314" formatCode="0.00E+00">
                  <c:v>2.5226300000000001E-3</c:v>
                </c:pt>
                <c:pt idx="29315" formatCode="0.00E+00">
                  <c:v>3.9077399999999998E-3</c:v>
                </c:pt>
                <c:pt idx="29316" formatCode="0.00E+00">
                  <c:v>5.2927099999999999E-3</c:v>
                </c:pt>
                <c:pt idx="29317" formatCode="0.00E+00">
                  <c:v>6.6748299999999997E-3</c:v>
                </c:pt>
                <c:pt idx="29318" formatCode="0.00E+00">
                  <c:v>8.0514899999999997E-3</c:v>
                </c:pt>
                <c:pt idx="29319" formatCode="0.00E+00">
                  <c:v>9.42021E-3</c:v>
                </c:pt>
                <c:pt idx="29320">
                  <c:v>1.07785E-2</c:v>
                </c:pt>
                <c:pt idx="29321">
                  <c:v>1.21236E-2</c:v>
                </c:pt>
                <c:pt idx="29322">
                  <c:v>1.34529E-2</c:v>
                </c:pt>
                <c:pt idx="29323">
                  <c:v>1.4763999999999999E-2</c:v>
                </c:pt>
                <c:pt idx="29324">
                  <c:v>1.6054200000000001E-2</c:v>
                </c:pt>
                <c:pt idx="29325">
                  <c:v>1.7321400000000001E-2</c:v>
                </c:pt>
                <c:pt idx="29326">
                  <c:v>1.8563099999999999E-2</c:v>
                </c:pt>
                <c:pt idx="29327">
                  <c:v>1.9776999999999999E-2</c:v>
                </c:pt>
                <c:pt idx="29328">
                  <c:v>2.0960599999999999E-2</c:v>
                </c:pt>
                <c:pt idx="29329">
                  <c:v>2.2111700000000001E-2</c:v>
                </c:pt>
                <c:pt idx="29330">
                  <c:v>2.3228200000000001E-2</c:v>
                </c:pt>
                <c:pt idx="29331">
                  <c:v>2.4307700000000002E-2</c:v>
                </c:pt>
                <c:pt idx="29332">
                  <c:v>2.53484E-2</c:v>
                </c:pt>
                <c:pt idx="29333">
                  <c:v>2.6348199999999999E-2</c:v>
                </c:pt>
                <c:pt idx="29334">
                  <c:v>2.7305300000000001E-2</c:v>
                </c:pt>
                <c:pt idx="29335">
                  <c:v>2.8217800000000001E-2</c:v>
                </c:pt>
                <c:pt idx="29336">
                  <c:v>2.9083999999999999E-2</c:v>
                </c:pt>
                <c:pt idx="29337">
                  <c:v>2.99022E-2</c:v>
                </c:pt>
                <c:pt idx="29338">
                  <c:v>3.0670900000000001E-2</c:v>
                </c:pt>
                <c:pt idx="29339">
                  <c:v>3.1388800000000001E-2</c:v>
                </c:pt>
                <c:pt idx="29340">
                  <c:v>3.2054600000000003E-2</c:v>
                </c:pt>
                <c:pt idx="29341">
                  <c:v>3.2667099999999998E-2</c:v>
                </c:pt>
                <c:pt idx="29342">
                  <c:v>3.3225200000000003E-2</c:v>
                </c:pt>
                <c:pt idx="29343">
                  <c:v>3.3727899999999998E-2</c:v>
                </c:pt>
                <c:pt idx="29344">
                  <c:v>3.4174200000000002E-2</c:v>
                </c:pt>
                <c:pt idx="29345">
                  <c:v>3.4563099999999999E-2</c:v>
                </c:pt>
                <c:pt idx="29346">
                  <c:v>3.48937E-2</c:v>
                </c:pt>
                <c:pt idx="29347">
                  <c:v>3.5165500000000002E-2</c:v>
                </c:pt>
                <c:pt idx="29348">
                  <c:v>3.5378199999999999E-2</c:v>
                </c:pt>
                <c:pt idx="29349">
                  <c:v>3.5531500000000001E-2</c:v>
                </c:pt>
                <c:pt idx="29350">
                  <c:v>3.5625299999999999E-2</c:v>
                </c:pt>
                <c:pt idx="29351">
                  <c:v>3.5659400000000001E-2</c:v>
                </c:pt>
                <c:pt idx="29352">
                  <c:v>3.5633600000000001E-2</c:v>
                </c:pt>
                <c:pt idx="29353">
                  <c:v>3.5548200000000002E-2</c:v>
                </c:pt>
                <c:pt idx="29354">
                  <c:v>3.5403200000000003E-2</c:v>
                </c:pt>
                <c:pt idx="29355">
                  <c:v>3.5198800000000002E-2</c:v>
                </c:pt>
                <c:pt idx="29356">
                  <c:v>3.4935500000000001E-2</c:v>
                </c:pt>
                <c:pt idx="29357">
                  <c:v>3.4613699999999997E-2</c:v>
                </c:pt>
                <c:pt idx="29358">
                  <c:v>3.4234100000000003E-2</c:v>
                </c:pt>
                <c:pt idx="29359">
                  <c:v>3.37977E-2</c:v>
                </c:pt>
                <c:pt idx="29360">
                  <c:v>3.3305300000000003E-2</c:v>
                </c:pt>
                <c:pt idx="29361">
                  <c:v>3.2758099999999998E-2</c:v>
                </c:pt>
                <c:pt idx="29362">
                  <c:v>3.2156900000000002E-2</c:v>
                </c:pt>
                <c:pt idx="29363">
                  <c:v>3.1503000000000003E-2</c:v>
                </c:pt>
                <c:pt idx="29364">
                  <c:v>3.0797600000000001E-2</c:v>
                </c:pt>
                <c:pt idx="29365">
                  <c:v>3.00418E-2</c:v>
                </c:pt>
                <c:pt idx="29366">
                  <c:v>2.9237200000000001E-2</c:v>
                </c:pt>
                <c:pt idx="29367">
                  <c:v>2.8385500000000001E-2</c:v>
                </c:pt>
                <c:pt idx="29368">
                  <c:v>2.74883E-2</c:v>
                </c:pt>
                <c:pt idx="29369">
                  <c:v>2.6547299999999999E-2</c:v>
                </c:pt>
                <c:pt idx="29370">
                  <c:v>2.5564099999999999E-2</c:v>
                </c:pt>
                <c:pt idx="29371">
                  <c:v>2.4540699999999999E-2</c:v>
                </c:pt>
                <c:pt idx="29372">
                  <c:v>2.3479099999999999E-2</c:v>
                </c:pt>
                <c:pt idx="29373">
                  <c:v>2.2381100000000001E-2</c:v>
                </c:pt>
                <c:pt idx="29374">
                  <c:v>2.12491E-2</c:v>
                </c:pt>
                <c:pt idx="29375">
                  <c:v>2.0085100000000002E-2</c:v>
                </c:pt>
                <c:pt idx="29376">
                  <c:v>1.8891399999999999E-2</c:v>
                </c:pt>
                <c:pt idx="29377">
                  <c:v>1.76702E-2</c:v>
                </c:pt>
                <c:pt idx="29378">
                  <c:v>1.6423799999999999E-2</c:v>
                </c:pt>
                <c:pt idx="29379">
                  <c:v>1.5154600000000001E-2</c:v>
                </c:pt>
                <c:pt idx="29380">
                  <c:v>1.38651E-2</c:v>
                </c:pt>
                <c:pt idx="29381">
                  <c:v>1.25576E-2</c:v>
                </c:pt>
                <c:pt idx="29382">
                  <c:v>1.1234600000000001E-2</c:v>
                </c:pt>
                <c:pt idx="29383" formatCode="0.00E+00">
                  <c:v>9.89868E-3</c:v>
                </c:pt>
                <c:pt idx="29384" formatCode="0.00E+00">
                  <c:v>8.5522700000000007E-3</c:v>
                </c:pt>
                <c:pt idx="29385" formatCode="0.00E+00">
                  <c:v>7.1979000000000001E-3</c:v>
                </c:pt>
                <c:pt idx="29386" formatCode="0.00E+00">
                  <c:v>5.8381500000000003E-3</c:v>
                </c:pt>
                <c:pt idx="29387" formatCode="0.00E+00">
                  <c:v>4.4757E-3</c:v>
                </c:pt>
                <c:pt idx="29388" formatCode="0.00E+00">
                  <c:v>3.1132600000000001E-3</c:v>
                </c:pt>
                <c:pt idx="29389" formatCode="0.00E+00">
                  <c:v>1.75343E-3</c:v>
                </c:pt>
                <c:pt idx="29390" formatCode="0.00E+00">
                  <c:v>3.9871399999999999E-4</c:v>
                </c:pt>
                <c:pt idx="29391" formatCode="0.00E+00">
                  <c:v>-9.4839000000000002E-4</c:v>
                </c:pt>
                <c:pt idx="29392" formatCode="0.00E+00">
                  <c:v>-2.2853600000000002E-3</c:v>
                </c:pt>
                <c:pt idx="29393" formatCode="0.00E+00">
                  <c:v>-3.6097E-3</c:v>
                </c:pt>
                <c:pt idx="29394" formatCode="0.00E+00">
                  <c:v>-4.9189799999999999E-3</c:v>
                </c:pt>
                <c:pt idx="29395" formatCode="0.00E+00">
                  <c:v>-6.2107999999999998E-3</c:v>
                </c:pt>
                <c:pt idx="29396" formatCode="0.00E+00">
                  <c:v>-7.4826700000000003E-3</c:v>
                </c:pt>
                <c:pt idx="29397" formatCode="0.00E+00">
                  <c:v>-8.7321499999999993E-3</c:v>
                </c:pt>
                <c:pt idx="29398" formatCode="0.00E+00">
                  <c:v>-9.9569299999999993E-3</c:v>
                </c:pt>
                <c:pt idx="29399">
                  <c:v>-1.1154799999999999E-2</c:v>
                </c:pt>
                <c:pt idx="29400">
                  <c:v>-1.23234E-2</c:v>
                </c:pt>
                <c:pt idx="29401">
                  <c:v>-1.34606E-2</c:v>
                </c:pt>
                <c:pt idx="29402">
                  <c:v>-1.4564000000000001E-2</c:v>
                </c:pt>
                <c:pt idx="29403">
                  <c:v>-1.56315E-2</c:v>
                </c:pt>
                <c:pt idx="29404">
                  <c:v>-1.6660899999999999E-2</c:v>
                </c:pt>
                <c:pt idx="29405">
                  <c:v>-1.7650300000000001E-2</c:v>
                </c:pt>
                <c:pt idx="29406">
                  <c:v>-1.8597900000000001E-2</c:v>
                </c:pt>
                <c:pt idx="29407">
                  <c:v>-1.9501999999999999E-2</c:v>
                </c:pt>
                <c:pt idx="29408">
                  <c:v>-2.0360799999999998E-2</c:v>
                </c:pt>
                <c:pt idx="29409">
                  <c:v>-2.1172900000000001E-2</c:v>
                </c:pt>
                <c:pt idx="29410">
                  <c:v>-2.1936500000000001E-2</c:v>
                </c:pt>
                <c:pt idx="29411">
                  <c:v>-2.2650400000000001E-2</c:v>
                </c:pt>
                <c:pt idx="29412">
                  <c:v>-2.3313E-2</c:v>
                </c:pt>
                <c:pt idx="29413">
                  <c:v>-2.3923099999999999E-2</c:v>
                </c:pt>
                <c:pt idx="29414">
                  <c:v>-2.4479500000000001E-2</c:v>
                </c:pt>
                <c:pt idx="29415">
                  <c:v>-2.4981099999999999E-2</c:v>
                </c:pt>
                <c:pt idx="29416">
                  <c:v>-2.5426799999999999E-2</c:v>
                </c:pt>
                <c:pt idx="29417">
                  <c:v>-2.58158E-2</c:v>
                </c:pt>
                <c:pt idx="29418">
                  <c:v>-2.6147400000000001E-2</c:v>
                </c:pt>
                <c:pt idx="29419">
                  <c:v>-2.6420800000000001E-2</c:v>
                </c:pt>
                <c:pt idx="29420">
                  <c:v>-2.6635599999999999E-2</c:v>
                </c:pt>
                <c:pt idx="29421">
                  <c:v>-2.6791499999999999E-2</c:v>
                </c:pt>
                <c:pt idx="29422">
                  <c:v>-2.6887999999999999E-2</c:v>
                </c:pt>
                <c:pt idx="29423">
                  <c:v>-2.6925000000000001E-2</c:v>
                </c:pt>
                <c:pt idx="29424">
                  <c:v>-2.6902300000000001E-2</c:v>
                </c:pt>
                <c:pt idx="29425">
                  <c:v>-2.6819900000000001E-2</c:v>
                </c:pt>
                <c:pt idx="29426">
                  <c:v>-2.6678E-2</c:v>
                </c:pt>
                <c:pt idx="29427">
                  <c:v>-2.6476800000000002E-2</c:v>
                </c:pt>
                <c:pt idx="29428">
                  <c:v>-2.6216699999999999E-2</c:v>
                </c:pt>
                <c:pt idx="29429">
                  <c:v>-2.58981E-2</c:v>
                </c:pt>
                <c:pt idx="29430">
                  <c:v>-2.55214E-2</c:v>
                </c:pt>
                <c:pt idx="29431">
                  <c:v>-2.50873E-2</c:v>
                </c:pt>
                <c:pt idx="29432">
                  <c:v>-2.4596900000000001E-2</c:v>
                </c:pt>
                <c:pt idx="29433">
                  <c:v>-2.4050800000000001E-2</c:v>
                </c:pt>
                <c:pt idx="29434">
                  <c:v>-2.3449999999999999E-2</c:v>
                </c:pt>
                <c:pt idx="29435">
                  <c:v>-2.2795699999999999E-2</c:v>
                </c:pt>
                <c:pt idx="29436">
                  <c:v>-2.2088900000000002E-2</c:v>
                </c:pt>
                <c:pt idx="29437">
                  <c:v>-2.1330999999999999E-2</c:v>
                </c:pt>
                <c:pt idx="29438">
                  <c:v>-2.0523300000000001E-2</c:v>
                </c:pt>
                <c:pt idx="29439">
                  <c:v>-1.9667199999999999E-2</c:v>
                </c:pt>
                <c:pt idx="29440">
                  <c:v>-1.8764400000000001E-2</c:v>
                </c:pt>
                <c:pt idx="29441">
                  <c:v>-1.7816499999999999E-2</c:v>
                </c:pt>
                <c:pt idx="29442">
                  <c:v>-1.6825300000000001E-2</c:v>
                </c:pt>
                <c:pt idx="29443">
                  <c:v>-1.5792500000000001E-2</c:v>
                </c:pt>
                <c:pt idx="29444">
                  <c:v>-1.472E-2</c:v>
                </c:pt>
                <c:pt idx="29445">
                  <c:v>-1.3609899999999999E-2</c:v>
                </c:pt>
                <c:pt idx="29446">
                  <c:v>-1.24642E-2</c:v>
                </c:pt>
                <c:pt idx="29447">
                  <c:v>-1.1284799999999999E-2</c:v>
                </c:pt>
                <c:pt idx="29448">
                  <c:v>-1.0074E-2</c:v>
                </c:pt>
                <c:pt idx="29449" formatCode="0.00E+00">
                  <c:v>-8.8340399999999996E-3</c:v>
                </c:pt>
                <c:pt idx="29450" formatCode="0.00E+00">
                  <c:v>-7.5670900000000003E-3</c:v>
                </c:pt>
                <c:pt idx="29451" formatCode="0.00E+00">
                  <c:v>-6.27547E-3</c:v>
                </c:pt>
                <c:pt idx="29452" formatCode="0.00E+00">
                  <c:v>-4.9615700000000002E-3</c:v>
                </c:pt>
                <c:pt idx="29453" formatCode="0.00E+00">
                  <c:v>-3.62788E-3</c:v>
                </c:pt>
                <c:pt idx="29454" formatCode="0.00E+00">
                  <c:v>-2.27692E-3</c:v>
                </c:pt>
                <c:pt idx="29455" formatCode="0.00E+00">
                  <c:v>-9.1121400000000003E-4</c:v>
                </c:pt>
                <c:pt idx="29456" formatCode="0.00E+00">
                  <c:v>4.6666900000000001E-4</c:v>
                </c:pt>
                <c:pt idx="29457" formatCode="0.00E+00">
                  <c:v>1.8541199999999999E-3</c:v>
                </c:pt>
                <c:pt idx="29458" formatCode="0.00E+00">
                  <c:v>3.24858E-3</c:v>
                </c:pt>
                <c:pt idx="29459" formatCode="0.00E+00">
                  <c:v>4.6474999999999997E-3</c:v>
                </c:pt>
                <c:pt idx="29460" formatCode="0.00E+00">
                  <c:v>6.0483300000000002E-3</c:v>
                </c:pt>
                <c:pt idx="29461" formatCode="0.00E+00">
                  <c:v>7.4484299999999998E-3</c:v>
                </c:pt>
                <c:pt idx="29462" formatCode="0.00E+00">
                  <c:v>8.8451899999999993E-3</c:v>
                </c:pt>
                <c:pt idx="29463">
                  <c:v>1.0236E-2</c:v>
                </c:pt>
                <c:pt idx="29464">
                  <c:v>1.16183E-2</c:v>
                </c:pt>
                <c:pt idx="29465">
                  <c:v>1.2989499999999999E-2</c:v>
                </c:pt>
                <c:pt idx="29466">
                  <c:v>1.43471E-2</c:v>
                </c:pt>
                <c:pt idx="29467">
                  <c:v>1.56886E-2</c:v>
                </c:pt>
                <c:pt idx="29468">
                  <c:v>1.7011399999999999E-2</c:v>
                </c:pt>
                <c:pt idx="29469">
                  <c:v>1.8313099999999999E-2</c:v>
                </c:pt>
                <c:pt idx="29470">
                  <c:v>1.9591399999999998E-2</c:v>
                </c:pt>
                <c:pt idx="29471">
                  <c:v>2.08437E-2</c:v>
                </c:pt>
                <c:pt idx="29472">
                  <c:v>2.2067799999999999E-2</c:v>
                </c:pt>
                <c:pt idx="29473">
                  <c:v>2.3261199999999999E-2</c:v>
                </c:pt>
                <c:pt idx="29474">
                  <c:v>2.44218E-2</c:v>
                </c:pt>
                <c:pt idx="29475">
                  <c:v>2.5547400000000001E-2</c:v>
                </c:pt>
                <c:pt idx="29476">
                  <c:v>2.6635900000000001E-2</c:v>
                </c:pt>
                <c:pt idx="29477">
                  <c:v>2.76852E-2</c:v>
                </c:pt>
                <c:pt idx="29478">
                  <c:v>2.8693400000000001E-2</c:v>
                </c:pt>
                <c:pt idx="29479">
                  <c:v>2.96587E-2</c:v>
                </c:pt>
                <c:pt idx="29480">
                  <c:v>3.0579100000000001E-2</c:v>
                </c:pt>
                <c:pt idx="29481">
                  <c:v>3.1453000000000002E-2</c:v>
                </c:pt>
                <c:pt idx="29482">
                  <c:v>3.2278599999999998E-2</c:v>
                </c:pt>
                <c:pt idx="29483">
                  <c:v>3.3054300000000002E-2</c:v>
                </c:pt>
                <c:pt idx="29484">
                  <c:v>3.3778700000000002E-2</c:v>
                </c:pt>
                <c:pt idx="29485">
                  <c:v>3.44502E-2</c:v>
                </c:pt>
                <c:pt idx="29486">
                  <c:v>3.50677E-2</c:v>
                </c:pt>
                <c:pt idx="29487">
                  <c:v>3.5629800000000003E-2</c:v>
                </c:pt>
                <c:pt idx="29488">
                  <c:v>3.6135500000000001E-2</c:v>
                </c:pt>
                <c:pt idx="29489">
                  <c:v>3.6583900000000003E-2</c:v>
                </c:pt>
                <c:pt idx="29490">
                  <c:v>3.6973899999999997E-2</c:v>
                </c:pt>
                <c:pt idx="29491">
                  <c:v>3.7304999999999998E-2</c:v>
                </c:pt>
                <c:pt idx="29492">
                  <c:v>3.75763E-2</c:v>
                </c:pt>
                <c:pt idx="29493">
                  <c:v>3.7787300000000003E-2</c:v>
                </c:pt>
                <c:pt idx="29494">
                  <c:v>3.7937600000000002E-2</c:v>
                </c:pt>
                <c:pt idx="29495">
                  <c:v>3.8026699999999997E-2</c:v>
                </c:pt>
                <c:pt idx="29496">
                  <c:v>3.8054400000000002E-2</c:v>
                </c:pt>
                <c:pt idx="29497">
                  <c:v>3.8020600000000002E-2</c:v>
                </c:pt>
                <c:pt idx="29498">
                  <c:v>3.7925300000000002E-2</c:v>
                </c:pt>
                <c:pt idx="29499">
                  <c:v>3.7768400000000001E-2</c:v>
                </c:pt>
                <c:pt idx="29500">
                  <c:v>3.7550300000000002E-2</c:v>
                </c:pt>
                <c:pt idx="29501">
                  <c:v>3.72713E-2</c:v>
                </c:pt>
                <c:pt idx="29502">
                  <c:v>3.6931699999999998E-2</c:v>
                </c:pt>
                <c:pt idx="29503">
                  <c:v>3.6532200000000001E-2</c:v>
                </c:pt>
                <c:pt idx="29504">
                  <c:v>3.6073300000000003E-2</c:v>
                </c:pt>
                <c:pt idx="29505">
                  <c:v>3.5555799999999999E-2</c:v>
                </c:pt>
                <c:pt idx="29506">
                  <c:v>3.4980499999999998E-2</c:v>
                </c:pt>
                <c:pt idx="29507">
                  <c:v>3.43486E-2</c:v>
                </c:pt>
                <c:pt idx="29508">
                  <c:v>3.3661000000000003E-2</c:v>
                </c:pt>
                <c:pt idx="29509">
                  <c:v>3.2918900000000001E-2</c:v>
                </c:pt>
                <c:pt idx="29510">
                  <c:v>3.2123600000000002E-2</c:v>
                </c:pt>
                <c:pt idx="29511">
                  <c:v>3.1276400000000003E-2</c:v>
                </c:pt>
                <c:pt idx="29512">
                  <c:v>3.03789E-2</c:v>
                </c:pt>
                <c:pt idx="29513">
                  <c:v>2.94326E-2</c:v>
                </c:pt>
                <c:pt idx="29514">
                  <c:v>2.8439200000000001E-2</c:v>
                </c:pt>
                <c:pt idx="29515">
                  <c:v>2.7400399999999998E-2</c:v>
                </c:pt>
                <c:pt idx="29516">
                  <c:v>2.6318100000000001E-2</c:v>
                </c:pt>
                <c:pt idx="29517">
                  <c:v>2.5194100000000001E-2</c:v>
                </c:pt>
                <c:pt idx="29518">
                  <c:v>2.40305E-2</c:v>
                </c:pt>
                <c:pt idx="29519">
                  <c:v>2.28293E-2</c:v>
                </c:pt>
                <c:pt idx="29520">
                  <c:v>2.1592699999999999E-2</c:v>
                </c:pt>
                <c:pt idx="29521">
                  <c:v>2.0322799999999999E-2</c:v>
                </c:pt>
                <c:pt idx="29522">
                  <c:v>1.9021799999999998E-2</c:v>
                </c:pt>
                <c:pt idx="29523">
                  <c:v>1.7692200000000002E-2</c:v>
                </c:pt>
                <c:pt idx="29524">
                  <c:v>1.6336300000000002E-2</c:v>
                </c:pt>
                <c:pt idx="29525">
                  <c:v>1.49566E-2</c:v>
                </c:pt>
                <c:pt idx="29526">
                  <c:v>1.35555E-2</c:v>
                </c:pt>
                <c:pt idx="29527">
                  <c:v>1.21355E-2</c:v>
                </c:pt>
                <c:pt idx="29528">
                  <c:v>1.06993E-2</c:v>
                </c:pt>
                <c:pt idx="29529" formatCode="0.00E+00">
                  <c:v>9.2493799999999998E-3</c:v>
                </c:pt>
                <c:pt idx="29530" formatCode="0.00E+00">
                  <c:v>7.7883900000000001E-3</c:v>
                </c:pt>
                <c:pt idx="29531" formatCode="0.00E+00">
                  <c:v>6.319E-3</c:v>
                </c:pt>
                <c:pt idx="29532" formatCode="0.00E+00">
                  <c:v>4.84389E-3</c:v>
                </c:pt>
                <c:pt idx="29533" formatCode="0.00E+00">
                  <c:v>3.3657399999999999E-3</c:v>
                </c:pt>
                <c:pt idx="29534" formatCode="0.00E+00">
                  <c:v>1.8872800000000001E-3</c:v>
                </c:pt>
                <c:pt idx="29535" formatCode="0.00E+00">
                  <c:v>4.1120499999999999E-4</c:v>
                </c:pt>
                <c:pt idx="29536" formatCode="0.00E+00">
                  <c:v>-1.05978E-3</c:v>
                </c:pt>
                <c:pt idx="29537" formatCode="0.00E+00">
                  <c:v>-2.5229900000000001E-3</c:v>
                </c:pt>
                <c:pt idx="29538" formatCode="0.00E+00">
                  <c:v>-3.9757500000000001E-3</c:v>
                </c:pt>
                <c:pt idx="29539" formatCode="0.00E+00">
                  <c:v>-5.41538E-3</c:v>
                </c:pt>
                <c:pt idx="29540" formatCode="0.00E+00">
                  <c:v>-6.8392399999999999E-3</c:v>
                </c:pt>
                <c:pt idx="29541" formatCode="0.00E+00">
                  <c:v>-8.2447200000000005E-3</c:v>
                </c:pt>
                <c:pt idx="29542" formatCode="0.00E+00">
                  <c:v>-9.6292300000000008E-3</c:v>
                </c:pt>
                <c:pt idx="29543">
                  <c:v>-1.09902E-2</c:v>
                </c:pt>
                <c:pt idx="29544">
                  <c:v>-1.23252E-2</c:v>
                </c:pt>
                <c:pt idx="29545">
                  <c:v>-1.36317E-2</c:v>
                </c:pt>
                <c:pt idx="29546">
                  <c:v>-1.4907200000000001E-2</c:v>
                </c:pt>
                <c:pt idx="29547">
                  <c:v>-1.6149299999999998E-2</c:v>
                </c:pt>
                <c:pt idx="29548">
                  <c:v>-1.7355700000000002E-2</c:v>
                </c:pt>
                <c:pt idx="29549">
                  <c:v>-1.8524100000000002E-2</c:v>
                </c:pt>
                <c:pt idx="29550">
                  <c:v>-1.9652300000000001E-2</c:v>
                </c:pt>
                <c:pt idx="29551">
                  <c:v>-2.0738099999999999E-2</c:v>
                </c:pt>
                <c:pt idx="29552">
                  <c:v>-2.17795E-2</c:v>
                </c:pt>
                <c:pt idx="29553">
                  <c:v>-2.27744E-2</c:v>
                </c:pt>
                <c:pt idx="29554">
                  <c:v>-2.3720999999999999E-2</c:v>
                </c:pt>
                <c:pt idx="29555">
                  <c:v>-2.46175E-2</c:v>
                </c:pt>
                <c:pt idx="29556">
                  <c:v>-2.5461999999999999E-2</c:v>
                </c:pt>
                <c:pt idx="29557">
                  <c:v>-2.6252899999999999E-2</c:v>
                </c:pt>
                <c:pt idx="29558">
                  <c:v>-2.6988700000000001E-2</c:v>
                </c:pt>
                <c:pt idx="29559">
                  <c:v>-2.7667899999999999E-2</c:v>
                </c:pt>
                <c:pt idx="29560">
                  <c:v>-2.82892E-2</c:v>
                </c:pt>
                <c:pt idx="29561">
                  <c:v>-2.8851100000000001E-2</c:v>
                </c:pt>
                <c:pt idx="29562">
                  <c:v>-2.93525E-2</c:v>
                </c:pt>
                <c:pt idx="29563">
                  <c:v>-2.97924E-2</c:v>
                </c:pt>
                <c:pt idx="29564">
                  <c:v>-3.01698E-2</c:v>
                </c:pt>
                <c:pt idx="29565">
                  <c:v>-3.0483900000000001E-2</c:v>
                </c:pt>
                <c:pt idx="29566">
                  <c:v>-3.0734000000000001E-2</c:v>
                </c:pt>
                <c:pt idx="29567">
                  <c:v>-3.09194E-2</c:v>
                </c:pt>
                <c:pt idx="29568">
                  <c:v>-3.1039500000000001E-2</c:v>
                </c:pt>
                <c:pt idx="29569">
                  <c:v>-3.10941E-2</c:v>
                </c:pt>
                <c:pt idx="29570">
                  <c:v>-3.1082599999999998E-2</c:v>
                </c:pt>
                <c:pt idx="29571">
                  <c:v>-3.1005000000000001E-2</c:v>
                </c:pt>
                <c:pt idx="29572">
                  <c:v>-3.0861199999999998E-2</c:v>
                </c:pt>
                <c:pt idx="29573">
                  <c:v>-3.06512E-2</c:v>
                </c:pt>
                <c:pt idx="29574">
                  <c:v>-3.0375300000000001E-2</c:v>
                </c:pt>
                <c:pt idx="29575">
                  <c:v>-3.0033500000000001E-2</c:v>
                </c:pt>
                <c:pt idx="29576">
                  <c:v>-2.9626400000000001E-2</c:v>
                </c:pt>
                <c:pt idx="29577">
                  <c:v>-2.91544E-2</c:v>
                </c:pt>
                <c:pt idx="29578">
                  <c:v>-2.86181E-2</c:v>
                </c:pt>
                <c:pt idx="29579">
                  <c:v>-2.8018399999999999E-2</c:v>
                </c:pt>
                <c:pt idx="29580">
                  <c:v>-2.7356100000000001E-2</c:v>
                </c:pt>
                <c:pt idx="29581">
                  <c:v>-2.6632099999999999E-2</c:v>
                </c:pt>
                <c:pt idx="29582">
                  <c:v>-2.5847700000000001E-2</c:v>
                </c:pt>
                <c:pt idx="29583">
                  <c:v>-2.50038E-2</c:v>
                </c:pt>
                <c:pt idx="29584">
                  <c:v>-2.41018E-2</c:v>
                </c:pt>
                <c:pt idx="29585">
                  <c:v>-2.3143E-2</c:v>
                </c:pt>
                <c:pt idx="29586">
                  <c:v>-2.21289E-2</c:v>
                </c:pt>
                <c:pt idx="29587">
                  <c:v>-2.1061099999999999E-2</c:v>
                </c:pt>
                <c:pt idx="29588">
                  <c:v>-1.9941500000000001E-2</c:v>
                </c:pt>
                <c:pt idx="29589">
                  <c:v>-1.8771599999999999E-2</c:v>
                </c:pt>
                <c:pt idx="29590">
                  <c:v>-1.75534E-2</c:v>
                </c:pt>
                <c:pt idx="29591">
                  <c:v>-1.62887E-2</c:v>
                </c:pt>
                <c:pt idx="29592">
                  <c:v>-1.4979599999999999E-2</c:v>
                </c:pt>
                <c:pt idx="29593">
                  <c:v>-1.3628100000000001E-2</c:v>
                </c:pt>
                <c:pt idx="29594">
                  <c:v>-1.2236500000000001E-2</c:v>
                </c:pt>
                <c:pt idx="29595">
                  <c:v>-1.0806899999999999E-2</c:v>
                </c:pt>
                <c:pt idx="29596" formatCode="0.00E+00">
                  <c:v>-9.34165E-3</c:v>
                </c:pt>
                <c:pt idx="29597" formatCode="0.00E+00">
                  <c:v>-7.8431100000000004E-3</c:v>
                </c:pt>
                <c:pt idx="29598" formatCode="0.00E+00">
                  <c:v>-6.3136900000000003E-3</c:v>
                </c:pt>
                <c:pt idx="29599" formatCode="0.00E+00">
                  <c:v>-4.7558899999999996E-3</c:v>
                </c:pt>
                <c:pt idx="29600" formatCode="0.00E+00">
                  <c:v>-3.17227E-3</c:v>
                </c:pt>
                <c:pt idx="29601" formatCode="0.00E+00">
                  <c:v>-1.5654099999999999E-3</c:v>
                </c:pt>
                <c:pt idx="29602" formatCode="0.00E+00">
                  <c:v>6.2087699999999998E-5</c:v>
                </c:pt>
                <c:pt idx="29603" formatCode="0.00E+00">
                  <c:v>1.70755E-3</c:v>
                </c:pt>
                <c:pt idx="29604" formatCode="0.00E+00">
                  <c:v>3.3682400000000002E-3</c:v>
                </c:pt>
                <c:pt idx="29605" formatCode="0.00E+00">
                  <c:v>5.0413200000000002E-3</c:v>
                </c:pt>
                <c:pt idx="29606" formatCode="0.00E+00">
                  <c:v>6.7239400000000003E-3</c:v>
                </c:pt>
                <c:pt idx="29607" formatCode="0.00E+00">
                  <c:v>8.4132400000000006E-3</c:v>
                </c:pt>
                <c:pt idx="29608">
                  <c:v>1.01064E-2</c:v>
                </c:pt>
                <c:pt idx="29609">
                  <c:v>1.18006E-2</c:v>
                </c:pt>
                <c:pt idx="29610">
                  <c:v>1.3493E-2</c:v>
                </c:pt>
                <c:pt idx="29611">
                  <c:v>1.51808E-2</c:v>
                </c:pt>
                <c:pt idx="29612">
                  <c:v>1.6861000000000001E-2</c:v>
                </c:pt>
                <c:pt idx="29613">
                  <c:v>1.8530999999999999E-2</c:v>
                </c:pt>
                <c:pt idx="29614">
                  <c:v>2.0187799999999999E-2</c:v>
                </c:pt>
                <c:pt idx="29615">
                  <c:v>2.1828699999999999E-2</c:v>
                </c:pt>
                <c:pt idx="29616">
                  <c:v>2.3450700000000001E-2</c:v>
                </c:pt>
                <c:pt idx="29617">
                  <c:v>2.5051199999999999E-2</c:v>
                </c:pt>
                <c:pt idx="29618">
                  <c:v>2.6627399999999999E-2</c:v>
                </c:pt>
                <c:pt idx="29619">
                  <c:v>2.81766E-2</c:v>
                </c:pt>
                <c:pt idx="29620">
                  <c:v>2.9696199999999999E-2</c:v>
                </c:pt>
                <c:pt idx="29621">
                  <c:v>3.1183700000000002E-2</c:v>
                </c:pt>
                <c:pt idx="29622">
                  <c:v>3.2636400000000003E-2</c:v>
                </c:pt>
                <c:pt idx="29623">
                  <c:v>3.40518E-2</c:v>
                </c:pt>
                <c:pt idx="29624">
                  <c:v>3.5427599999999997E-2</c:v>
                </c:pt>
                <c:pt idx="29625">
                  <c:v>3.6761299999999997E-2</c:v>
                </c:pt>
                <c:pt idx="29626">
                  <c:v>3.8050500000000001E-2</c:v>
                </c:pt>
                <c:pt idx="29627">
                  <c:v>3.9293000000000002E-2</c:v>
                </c:pt>
                <c:pt idx="29628">
                  <c:v>4.0486500000000002E-2</c:v>
                </c:pt>
                <c:pt idx="29629">
                  <c:v>4.1628999999999999E-2</c:v>
                </c:pt>
                <c:pt idx="29630">
                  <c:v>4.2718399999999997E-2</c:v>
                </c:pt>
                <c:pt idx="29631">
                  <c:v>4.3752899999999997E-2</c:v>
                </c:pt>
                <c:pt idx="29632">
                  <c:v>4.4730499999999999E-2</c:v>
                </c:pt>
                <c:pt idx="29633">
                  <c:v>4.5649700000000001E-2</c:v>
                </c:pt>
                <c:pt idx="29634">
                  <c:v>4.65087E-2</c:v>
                </c:pt>
                <c:pt idx="29635">
                  <c:v>4.7306000000000001E-2</c:v>
                </c:pt>
                <c:pt idx="29636">
                  <c:v>4.8040199999999998E-2</c:v>
                </c:pt>
                <c:pt idx="29637">
                  <c:v>4.8709799999999998E-2</c:v>
                </c:pt>
                <c:pt idx="29638">
                  <c:v>4.9313700000000002E-2</c:v>
                </c:pt>
                <c:pt idx="29639">
                  <c:v>4.9850699999999998E-2</c:v>
                </c:pt>
                <c:pt idx="29640">
                  <c:v>5.0319799999999998E-2</c:v>
                </c:pt>
                <c:pt idx="29641">
                  <c:v>5.07202E-2</c:v>
                </c:pt>
                <c:pt idx="29642">
                  <c:v>5.10508E-2</c:v>
                </c:pt>
                <c:pt idx="29643">
                  <c:v>5.1311099999999998E-2</c:v>
                </c:pt>
                <c:pt idx="29644">
                  <c:v>5.1500299999999999E-2</c:v>
                </c:pt>
                <c:pt idx="29645">
                  <c:v>5.1618200000000003E-2</c:v>
                </c:pt>
                <c:pt idx="29646">
                  <c:v>5.16642E-2</c:v>
                </c:pt>
                <c:pt idx="29647">
                  <c:v>5.1638299999999998E-2</c:v>
                </c:pt>
                <c:pt idx="29648">
                  <c:v>5.1540299999999997E-2</c:v>
                </c:pt>
                <c:pt idx="29649">
                  <c:v>5.1370399999999997E-2</c:v>
                </c:pt>
                <c:pt idx="29650">
                  <c:v>5.11285E-2</c:v>
                </c:pt>
                <c:pt idx="29651">
                  <c:v>5.0814900000000003E-2</c:v>
                </c:pt>
                <c:pt idx="29652">
                  <c:v>5.0430099999999999E-2</c:v>
                </c:pt>
                <c:pt idx="29653">
                  <c:v>4.9974499999999998E-2</c:v>
                </c:pt>
                <c:pt idx="29654">
                  <c:v>4.9448800000000001E-2</c:v>
                </c:pt>
                <c:pt idx="29655">
                  <c:v>4.88537E-2</c:v>
                </c:pt>
                <c:pt idx="29656">
                  <c:v>4.81901E-2</c:v>
                </c:pt>
                <c:pt idx="29657">
                  <c:v>4.7458899999999998E-2</c:v>
                </c:pt>
                <c:pt idx="29658">
                  <c:v>4.6661099999999997E-2</c:v>
                </c:pt>
                <c:pt idx="29659">
                  <c:v>4.5797900000000002E-2</c:v>
                </c:pt>
                <c:pt idx="29660">
                  <c:v>4.4870699999999999E-2</c:v>
                </c:pt>
                <c:pt idx="29661">
                  <c:v>4.3880700000000002E-2</c:v>
                </c:pt>
                <c:pt idx="29662">
                  <c:v>4.2829600000000002E-2</c:v>
                </c:pt>
                <c:pt idx="29663">
                  <c:v>4.1718900000000003E-2</c:v>
                </c:pt>
                <c:pt idx="29664">
                  <c:v>4.0550500000000003E-2</c:v>
                </c:pt>
                <c:pt idx="29665">
                  <c:v>3.9326100000000003E-2</c:v>
                </c:pt>
                <c:pt idx="29666">
                  <c:v>3.8047600000000001E-2</c:v>
                </c:pt>
                <c:pt idx="29667">
                  <c:v>3.6716899999999997E-2</c:v>
                </c:pt>
                <c:pt idx="29668">
                  <c:v>3.5335900000000003E-2</c:v>
                </c:pt>
                <c:pt idx="29669">
                  <c:v>3.3906800000000001E-2</c:v>
                </c:pt>
                <c:pt idx="29670">
                  <c:v>3.2431599999999998E-2</c:v>
                </c:pt>
                <c:pt idx="29671">
                  <c:v>3.0912700000000001E-2</c:v>
                </c:pt>
                <c:pt idx="29672">
                  <c:v>2.9352400000000001E-2</c:v>
                </c:pt>
                <c:pt idx="29673">
                  <c:v>2.7753099999999999E-2</c:v>
                </c:pt>
                <c:pt idx="29674">
                  <c:v>2.61173E-2</c:v>
                </c:pt>
                <c:pt idx="29675">
                  <c:v>2.4447300000000002E-2</c:v>
                </c:pt>
                <c:pt idx="29676">
                  <c:v>2.2745899999999999E-2</c:v>
                </c:pt>
                <c:pt idx="29677">
                  <c:v>2.1015599999999999E-2</c:v>
                </c:pt>
                <c:pt idx="29678">
                  <c:v>1.9259100000000001E-2</c:v>
                </c:pt>
                <c:pt idx="29679">
                  <c:v>1.7479100000000001E-2</c:v>
                </c:pt>
                <c:pt idx="29680">
                  <c:v>1.5678399999999999E-2</c:v>
                </c:pt>
                <c:pt idx="29681">
                  <c:v>1.3859700000000001E-2</c:v>
                </c:pt>
                <c:pt idx="29682">
                  <c:v>1.20261E-2</c:v>
                </c:pt>
                <c:pt idx="29683">
                  <c:v>1.01802E-2</c:v>
                </c:pt>
                <c:pt idx="29684" formatCode="0.00E+00">
                  <c:v>8.3249499999999994E-3</c:v>
                </c:pt>
                <c:pt idx="29685" formatCode="0.00E+00">
                  <c:v>6.4630599999999996E-3</c:v>
                </c:pt>
                <c:pt idx="29686" formatCode="0.00E+00">
                  <c:v>4.5974600000000003E-3</c:v>
                </c:pt>
                <c:pt idx="29687" formatCode="0.00E+00">
                  <c:v>2.7310899999999998E-3</c:v>
                </c:pt>
                <c:pt idx="29688" formatCode="0.00E+00">
                  <c:v>8.6692900000000001E-4</c:v>
                </c:pt>
                <c:pt idx="29689" formatCode="0.00E+00">
                  <c:v>-9.9210800000000001E-4</c:v>
                </c:pt>
                <c:pt idx="29690" formatCode="0.00E+00">
                  <c:v>-2.84337E-3</c:v>
                </c:pt>
                <c:pt idx="29691" formatCode="0.00E+00">
                  <c:v>-4.6842799999999999E-3</c:v>
                </c:pt>
                <c:pt idx="29692" formatCode="0.00E+00">
                  <c:v>-6.5121099999999998E-3</c:v>
                </c:pt>
                <c:pt idx="29693" formatCode="0.00E+00">
                  <c:v>-8.3240699999999994E-3</c:v>
                </c:pt>
                <c:pt idx="29694">
                  <c:v>-1.01175E-2</c:v>
                </c:pt>
                <c:pt idx="29695">
                  <c:v>-1.18896E-2</c:v>
                </c:pt>
                <c:pt idx="29696">
                  <c:v>-1.36379E-2</c:v>
                </c:pt>
                <c:pt idx="29697">
                  <c:v>-1.53597E-2</c:v>
                </c:pt>
                <c:pt idx="29698">
                  <c:v>-1.7052399999999999E-2</c:v>
                </c:pt>
                <c:pt idx="29699">
                  <c:v>-1.87136E-2</c:v>
                </c:pt>
                <c:pt idx="29700">
                  <c:v>-2.0340899999999999E-2</c:v>
                </c:pt>
                <c:pt idx="29701">
                  <c:v>-2.1931800000000001E-2</c:v>
                </c:pt>
                <c:pt idx="29702">
                  <c:v>-2.34842E-2</c:v>
                </c:pt>
                <c:pt idx="29703">
                  <c:v>-2.49956E-2</c:v>
                </c:pt>
                <c:pt idx="29704">
                  <c:v>-2.6464000000000001E-2</c:v>
                </c:pt>
                <c:pt idx="29705">
                  <c:v>-2.78873E-2</c:v>
                </c:pt>
                <c:pt idx="29706">
                  <c:v>-2.9263299999999999E-2</c:v>
                </c:pt>
                <c:pt idx="29707">
                  <c:v>-3.0590200000000001E-2</c:v>
                </c:pt>
                <c:pt idx="29708">
                  <c:v>-3.1865999999999998E-2</c:v>
                </c:pt>
                <c:pt idx="29709">
                  <c:v>-3.3089199999999999E-2</c:v>
                </c:pt>
                <c:pt idx="29710">
                  <c:v>-3.4257799999999998E-2</c:v>
                </c:pt>
                <c:pt idx="29711">
                  <c:v>-3.5370199999999997E-2</c:v>
                </c:pt>
                <c:pt idx="29712">
                  <c:v>-3.64248E-2</c:v>
                </c:pt>
                <c:pt idx="29713">
                  <c:v>-3.7420299999999997E-2</c:v>
                </c:pt>
                <c:pt idx="29714">
                  <c:v>-3.8355199999999999E-2</c:v>
                </c:pt>
                <c:pt idx="29715">
                  <c:v>-3.9228399999999997E-2</c:v>
                </c:pt>
                <c:pt idx="29716">
                  <c:v>-4.0038700000000003E-2</c:v>
                </c:pt>
                <c:pt idx="29717">
                  <c:v>-4.0785099999999998E-2</c:v>
                </c:pt>
                <c:pt idx="29718">
                  <c:v>-4.1466700000000002E-2</c:v>
                </c:pt>
                <c:pt idx="29719">
                  <c:v>-4.2082799999999997E-2</c:v>
                </c:pt>
                <c:pt idx="29720">
                  <c:v>-4.26326E-2</c:v>
                </c:pt>
                <c:pt idx="29721">
                  <c:v>-4.3115599999999997E-2</c:v>
                </c:pt>
                <c:pt idx="29722">
                  <c:v>-4.3531500000000001E-2</c:v>
                </c:pt>
                <c:pt idx="29723">
                  <c:v>-4.3879799999999997E-2</c:v>
                </c:pt>
                <c:pt idx="29724">
                  <c:v>-4.41603E-2</c:v>
                </c:pt>
                <c:pt idx="29725">
                  <c:v>-4.4372700000000001E-2</c:v>
                </c:pt>
                <c:pt idx="29726">
                  <c:v>-4.4517099999999997E-2</c:v>
                </c:pt>
                <c:pt idx="29727">
                  <c:v>-4.4593399999999998E-2</c:v>
                </c:pt>
                <c:pt idx="29728">
                  <c:v>-4.4602000000000003E-2</c:v>
                </c:pt>
                <c:pt idx="29729">
                  <c:v>-4.4542999999999999E-2</c:v>
                </c:pt>
                <c:pt idx="29730">
                  <c:v>-4.4416799999999999E-2</c:v>
                </c:pt>
                <c:pt idx="29731">
                  <c:v>-4.4224100000000002E-2</c:v>
                </c:pt>
                <c:pt idx="29732">
                  <c:v>-4.3965299999999999E-2</c:v>
                </c:pt>
                <c:pt idx="29733">
                  <c:v>-4.3641100000000002E-2</c:v>
                </c:pt>
                <c:pt idx="29734">
                  <c:v>-4.3252400000000003E-2</c:v>
                </c:pt>
                <c:pt idx="29735">
                  <c:v>-4.2800100000000001E-2</c:v>
                </c:pt>
                <c:pt idx="29736">
                  <c:v>-4.2285099999999999E-2</c:v>
                </c:pt>
                <c:pt idx="29737">
                  <c:v>-4.1708599999999998E-2</c:v>
                </c:pt>
                <c:pt idx="29738">
                  <c:v>-4.1071900000000001E-2</c:v>
                </c:pt>
                <c:pt idx="29739">
                  <c:v>-4.0376099999999998E-2</c:v>
                </c:pt>
                <c:pt idx="29740">
                  <c:v>-3.9622600000000001E-2</c:v>
                </c:pt>
                <c:pt idx="29741">
                  <c:v>-3.8812800000000001E-2</c:v>
                </c:pt>
                <c:pt idx="29742">
                  <c:v>-3.7948299999999997E-2</c:v>
                </c:pt>
                <c:pt idx="29743">
                  <c:v>-3.7030599999999997E-2</c:v>
                </c:pt>
                <c:pt idx="29744">
                  <c:v>-3.6061299999999998E-2</c:v>
                </c:pt>
                <c:pt idx="29745">
                  <c:v>-3.5042299999999998E-2</c:v>
                </c:pt>
                <c:pt idx="29746">
                  <c:v>-3.39753E-2</c:v>
                </c:pt>
                <c:pt idx="29747">
                  <c:v>-3.2862299999999997E-2</c:v>
                </c:pt>
                <c:pt idx="29748">
                  <c:v>-3.1705299999999999E-2</c:v>
                </c:pt>
                <c:pt idx="29749">
                  <c:v>-3.0506200000000001E-2</c:v>
                </c:pt>
                <c:pt idx="29750">
                  <c:v>-2.9266799999999999E-2</c:v>
                </c:pt>
                <c:pt idx="29751">
                  <c:v>-2.7989300000000002E-2</c:v>
                </c:pt>
                <c:pt idx="29752">
                  <c:v>-2.66758E-2</c:v>
                </c:pt>
                <c:pt idx="29753">
                  <c:v>-2.5328699999999999E-2</c:v>
                </c:pt>
                <c:pt idx="29754">
                  <c:v>-2.3950599999999999E-2</c:v>
                </c:pt>
                <c:pt idx="29755">
                  <c:v>-2.25436E-2</c:v>
                </c:pt>
                <c:pt idx="29756">
                  <c:v>-2.11101E-2</c:v>
                </c:pt>
                <c:pt idx="29757">
                  <c:v>-1.96525E-2</c:v>
                </c:pt>
                <c:pt idx="29758">
                  <c:v>-1.81732E-2</c:v>
                </c:pt>
                <c:pt idx="29759">
                  <c:v>-1.6674600000000001E-2</c:v>
                </c:pt>
                <c:pt idx="29760">
                  <c:v>-1.5159000000000001E-2</c:v>
                </c:pt>
                <c:pt idx="29761">
                  <c:v>-1.3628899999999999E-2</c:v>
                </c:pt>
                <c:pt idx="29762">
                  <c:v>-1.2086899999999999E-2</c:v>
                </c:pt>
                <c:pt idx="29763">
                  <c:v>-1.05355E-2</c:v>
                </c:pt>
                <c:pt idx="29764" formatCode="0.00E+00">
                  <c:v>-8.9770500000000003E-3</c:v>
                </c:pt>
                <c:pt idx="29765" formatCode="0.00E+00">
                  <c:v>-7.4141500000000004E-3</c:v>
                </c:pt>
                <c:pt idx="29766" formatCode="0.00E+00">
                  <c:v>-5.8492300000000004E-3</c:v>
                </c:pt>
                <c:pt idx="29767" formatCode="0.00E+00">
                  <c:v>-4.2847500000000004E-3</c:v>
                </c:pt>
                <c:pt idx="29768" formatCode="0.00E+00">
                  <c:v>-2.7231199999999999E-3</c:v>
                </c:pt>
                <c:pt idx="29769" formatCode="0.00E+00">
                  <c:v>-1.16672E-3</c:v>
                </c:pt>
                <c:pt idx="29770" formatCode="0.00E+00">
                  <c:v>3.8203299999999999E-4</c:v>
                </c:pt>
                <c:pt idx="29771" formatCode="0.00E+00">
                  <c:v>1.9207899999999999E-3</c:v>
                </c:pt>
                <c:pt idx="29772" formatCode="0.00E+00">
                  <c:v>3.4472600000000002E-3</c:v>
                </c:pt>
                <c:pt idx="29773" formatCode="0.00E+00">
                  <c:v>4.9592100000000004E-3</c:v>
                </c:pt>
                <c:pt idx="29774" formatCode="0.00E+00">
                  <c:v>6.45439E-3</c:v>
                </c:pt>
                <c:pt idx="29775" formatCode="0.00E+00">
                  <c:v>7.9306399999999992E-3</c:v>
                </c:pt>
                <c:pt idx="29776" formatCode="0.00E+00">
                  <c:v>9.3858299999999995E-3</c:v>
                </c:pt>
                <c:pt idx="29777">
                  <c:v>1.0817800000000001E-2</c:v>
                </c:pt>
                <c:pt idx="29778">
                  <c:v>1.22246E-2</c:v>
                </c:pt>
                <c:pt idx="29779">
                  <c:v>1.3604099999999999E-2</c:v>
                </c:pt>
                <c:pt idx="29780">
                  <c:v>1.4954500000000001E-2</c:v>
                </c:pt>
                <c:pt idx="29781">
                  <c:v>1.6273800000000001E-2</c:v>
                </c:pt>
                <c:pt idx="29782">
                  <c:v>1.7560200000000002E-2</c:v>
                </c:pt>
                <c:pt idx="29783">
                  <c:v>1.8811999999999999E-2</c:v>
                </c:pt>
                <c:pt idx="29784">
                  <c:v>2.00275E-2</c:v>
                </c:pt>
                <c:pt idx="29785">
                  <c:v>2.1205100000000001E-2</c:v>
                </c:pt>
                <c:pt idx="29786">
                  <c:v>2.2343100000000001E-2</c:v>
                </c:pt>
                <c:pt idx="29787">
                  <c:v>2.3440300000000001E-2</c:v>
                </c:pt>
                <c:pt idx="29788">
                  <c:v>2.4495099999999999E-2</c:v>
                </c:pt>
                <c:pt idx="29789">
                  <c:v>2.5506299999999999E-2</c:v>
                </c:pt>
                <c:pt idx="29790">
                  <c:v>2.64725E-2</c:v>
                </c:pt>
                <c:pt idx="29791">
                  <c:v>2.7392799999999998E-2</c:v>
                </c:pt>
                <c:pt idx="29792">
                  <c:v>2.8266099999999999E-2</c:v>
                </c:pt>
                <c:pt idx="29793">
                  <c:v>2.9091599999999999E-2</c:v>
                </c:pt>
                <c:pt idx="29794">
                  <c:v>2.98684E-2</c:v>
                </c:pt>
                <c:pt idx="29795">
                  <c:v>3.05957E-2</c:v>
                </c:pt>
                <c:pt idx="29796">
                  <c:v>3.1273000000000002E-2</c:v>
                </c:pt>
                <c:pt idx="29797">
                  <c:v>3.18996E-2</c:v>
                </c:pt>
                <c:pt idx="29798">
                  <c:v>3.2474999999999997E-2</c:v>
                </c:pt>
                <c:pt idx="29799">
                  <c:v>3.2998899999999998E-2</c:v>
                </c:pt>
                <c:pt idx="29800">
                  <c:v>3.3470899999999998E-2</c:v>
                </c:pt>
                <c:pt idx="29801">
                  <c:v>3.3890900000000002E-2</c:v>
                </c:pt>
                <c:pt idx="29802">
                  <c:v>3.4258799999999999E-2</c:v>
                </c:pt>
                <c:pt idx="29803">
                  <c:v>3.4574399999999998E-2</c:v>
                </c:pt>
                <c:pt idx="29804">
                  <c:v>3.4837899999999998E-2</c:v>
                </c:pt>
                <c:pt idx="29805">
                  <c:v>3.5049499999999997E-2</c:v>
                </c:pt>
                <c:pt idx="29806">
                  <c:v>3.5209400000000002E-2</c:v>
                </c:pt>
                <c:pt idx="29807">
                  <c:v>3.5318000000000002E-2</c:v>
                </c:pt>
                <c:pt idx="29808">
                  <c:v>3.5375799999999999E-2</c:v>
                </c:pt>
                <c:pt idx="29809">
                  <c:v>3.5383199999999997E-2</c:v>
                </c:pt>
                <c:pt idx="29810">
                  <c:v>3.5340900000000001E-2</c:v>
                </c:pt>
                <c:pt idx="29811">
                  <c:v>3.5249599999999999E-2</c:v>
                </c:pt>
                <c:pt idx="29812">
                  <c:v>3.5110099999999998E-2</c:v>
                </c:pt>
                <c:pt idx="29813">
                  <c:v>3.4923099999999999E-2</c:v>
                </c:pt>
                <c:pt idx="29814">
                  <c:v>3.46898E-2</c:v>
                </c:pt>
                <c:pt idx="29815">
                  <c:v>3.4410999999999997E-2</c:v>
                </c:pt>
                <c:pt idx="29816">
                  <c:v>3.4087800000000001E-2</c:v>
                </c:pt>
                <c:pt idx="29817">
                  <c:v>3.3721399999999999E-2</c:v>
                </c:pt>
                <c:pt idx="29818">
                  <c:v>3.3313000000000002E-2</c:v>
                </c:pt>
                <c:pt idx="29819">
                  <c:v>3.2863799999999999E-2</c:v>
                </c:pt>
                <c:pt idx="29820">
                  <c:v>3.23752E-2</c:v>
                </c:pt>
                <c:pt idx="29821">
                  <c:v>3.1848700000000001E-2</c:v>
                </c:pt>
                <c:pt idx="29822">
                  <c:v>3.1285800000000002E-2</c:v>
                </c:pt>
                <c:pt idx="29823">
                  <c:v>3.0688E-2</c:v>
                </c:pt>
                <c:pt idx="29824">
                  <c:v>3.0056800000000002E-2</c:v>
                </c:pt>
                <c:pt idx="29825">
                  <c:v>2.9393800000000001E-2</c:v>
                </c:pt>
                <c:pt idx="29826">
                  <c:v>2.8700699999999999E-2</c:v>
                </c:pt>
                <c:pt idx="29827">
                  <c:v>2.79791E-2</c:v>
                </c:pt>
                <c:pt idx="29828">
                  <c:v>2.7230899999999999E-2</c:v>
                </c:pt>
                <c:pt idx="29829">
                  <c:v>2.6457700000000001E-2</c:v>
                </c:pt>
                <c:pt idx="29830">
                  <c:v>2.56615E-2</c:v>
                </c:pt>
                <c:pt idx="29831">
                  <c:v>2.4843899999999999E-2</c:v>
                </c:pt>
                <c:pt idx="29832">
                  <c:v>2.4006799999999998E-2</c:v>
                </c:pt>
                <c:pt idx="29833">
                  <c:v>2.3152099999999998E-2</c:v>
                </c:pt>
                <c:pt idx="29834">
                  <c:v>2.2281599999999999E-2</c:v>
                </c:pt>
                <c:pt idx="29835">
                  <c:v>2.1397099999999999E-2</c:v>
                </c:pt>
                <c:pt idx="29836">
                  <c:v>2.0500600000000001E-2</c:v>
                </c:pt>
                <c:pt idx="29837">
                  <c:v>1.9594E-2</c:v>
                </c:pt>
                <c:pt idx="29838">
                  <c:v>1.86792E-2</c:v>
                </c:pt>
                <c:pt idx="29839">
                  <c:v>1.7758199999999998E-2</c:v>
                </c:pt>
                <c:pt idx="29840">
                  <c:v>1.68326E-2</c:v>
                </c:pt>
                <c:pt idx="29841">
                  <c:v>1.5904499999999998E-2</c:v>
                </c:pt>
                <c:pt idx="29842">
                  <c:v>1.49756E-2</c:v>
                </c:pt>
                <c:pt idx="29843">
                  <c:v>1.40479E-2</c:v>
                </c:pt>
                <c:pt idx="29844">
                  <c:v>1.31232E-2</c:v>
                </c:pt>
                <c:pt idx="29845">
                  <c:v>1.22031E-2</c:v>
                </c:pt>
                <c:pt idx="29846">
                  <c:v>1.1289499999999999E-2</c:v>
                </c:pt>
                <c:pt idx="29847">
                  <c:v>1.03841E-2</c:v>
                </c:pt>
                <c:pt idx="29848" formatCode="0.00E+00">
                  <c:v>9.4885500000000001E-3</c:v>
                </c:pt>
                <c:pt idx="29849" formatCode="0.00E+00">
                  <c:v>8.6045300000000009E-3</c:v>
                </c:pt>
                <c:pt idx="29850" formatCode="0.00E+00">
                  <c:v>7.7336000000000002E-3</c:v>
                </c:pt>
                <c:pt idx="29851" formatCode="0.00E+00">
                  <c:v>6.8772599999999996E-3</c:v>
                </c:pt>
                <c:pt idx="29852" formatCode="0.00E+00">
                  <c:v>6.0370099999999998E-3</c:v>
                </c:pt>
                <c:pt idx="29853" formatCode="0.00E+00">
                  <c:v>5.2143099999999998E-3</c:v>
                </c:pt>
                <c:pt idx="29854" formatCode="0.00E+00">
                  <c:v>4.4105999999999998E-3</c:v>
                </c:pt>
                <c:pt idx="29855" formatCode="0.00E+00">
                  <c:v>3.6272600000000002E-3</c:v>
                </c:pt>
                <c:pt idx="29856" formatCode="0.00E+00">
                  <c:v>2.8656200000000001E-3</c:v>
                </c:pt>
                <c:pt idx="29857" formatCode="0.00E+00">
                  <c:v>2.1269100000000001E-3</c:v>
                </c:pt>
                <c:pt idx="29858" formatCode="0.00E+00">
                  <c:v>1.4122799999999999E-3</c:v>
                </c:pt>
                <c:pt idx="29859" formatCode="0.00E+00">
                  <c:v>7.2282900000000003E-4</c:v>
                </c:pt>
                <c:pt idx="29860" formatCode="0.00E+00">
                  <c:v>5.9633799999999998E-5</c:v>
                </c:pt>
                <c:pt idx="29861" formatCode="0.00E+00">
                  <c:v>-5.7627500000000001E-4</c:v>
                </c:pt>
                <c:pt idx="29862" formatCode="0.00E+00">
                  <c:v>-1.18399E-3</c:v>
                </c:pt>
                <c:pt idx="29863" formatCode="0.00E+00">
                  <c:v>-1.7627000000000001E-3</c:v>
                </c:pt>
                <c:pt idx="29864" formatCode="0.00E+00">
                  <c:v>-2.3116899999999999E-3</c:v>
                </c:pt>
                <c:pt idx="29865" formatCode="0.00E+00">
                  <c:v>-2.8302499999999999E-3</c:v>
                </c:pt>
                <c:pt idx="29866" formatCode="0.00E+00">
                  <c:v>-3.3177200000000001E-3</c:v>
                </c:pt>
                <c:pt idx="29867" formatCode="0.00E+00">
                  <c:v>-3.7735500000000001E-3</c:v>
                </c:pt>
                <c:pt idx="29868" formatCode="0.00E+00">
                  <c:v>-4.1972399999999997E-3</c:v>
                </c:pt>
                <c:pt idx="29869" formatCode="0.00E+00">
                  <c:v>-4.5883900000000004E-3</c:v>
                </c:pt>
                <c:pt idx="29870" formatCode="0.00E+00">
                  <c:v>-4.9467299999999999E-3</c:v>
                </c:pt>
                <c:pt idx="29871" formatCode="0.00E+00">
                  <c:v>-5.2719999999999998E-3</c:v>
                </c:pt>
                <c:pt idx="29872" formatCode="0.00E+00">
                  <c:v>-5.5640300000000002E-3</c:v>
                </c:pt>
                <c:pt idx="29873" formatCode="0.00E+00">
                  <c:v>-5.8226900000000002E-3</c:v>
                </c:pt>
                <c:pt idx="29874" formatCode="0.00E+00">
                  <c:v>-6.0479699999999997E-3</c:v>
                </c:pt>
                <c:pt idx="29875" formatCode="0.00E+00">
                  <c:v>-6.2399300000000003E-3</c:v>
                </c:pt>
                <c:pt idx="29876" formatCode="0.00E+00">
                  <c:v>-6.3987100000000002E-3</c:v>
                </c:pt>
                <c:pt idx="29877" formatCode="0.00E+00">
                  <c:v>-6.5245199999999998E-3</c:v>
                </c:pt>
                <c:pt idx="29878" formatCode="0.00E+00">
                  <c:v>-6.61766E-3</c:v>
                </c:pt>
                <c:pt idx="29879" formatCode="0.00E+00">
                  <c:v>-6.6785100000000003E-3</c:v>
                </c:pt>
                <c:pt idx="29880" formatCode="0.00E+00">
                  <c:v>-6.7075499999999996E-3</c:v>
                </c:pt>
                <c:pt idx="29881" formatCode="0.00E+00">
                  <c:v>-6.7053E-3</c:v>
                </c:pt>
                <c:pt idx="29882" formatCode="0.00E+00">
                  <c:v>-6.6723399999999997E-3</c:v>
                </c:pt>
                <c:pt idx="29883" formatCode="0.00E+00">
                  <c:v>-6.6093000000000002E-3</c:v>
                </c:pt>
                <c:pt idx="29884" formatCode="0.00E+00">
                  <c:v>-6.51689E-3</c:v>
                </c:pt>
                <c:pt idx="29885" formatCode="0.00E+00">
                  <c:v>-6.3959200000000003E-3</c:v>
                </c:pt>
                <c:pt idx="29886" formatCode="0.00E+00">
                  <c:v>-6.2472500000000002E-3</c:v>
                </c:pt>
                <c:pt idx="29887" formatCode="0.00E+00">
                  <c:v>-6.0717699999999998E-3</c:v>
                </c:pt>
                <c:pt idx="29888" formatCode="0.00E+00">
                  <c:v>-5.8704200000000003E-3</c:v>
                </c:pt>
                <c:pt idx="29889" formatCode="0.00E+00">
                  <c:v>-5.6442100000000002E-3</c:v>
                </c:pt>
                <c:pt idx="29890" formatCode="0.00E+00">
                  <c:v>-5.3942E-3</c:v>
                </c:pt>
                <c:pt idx="29891" formatCode="0.00E+00">
                  <c:v>-5.1215100000000001E-3</c:v>
                </c:pt>
                <c:pt idx="29892" formatCode="0.00E+00">
                  <c:v>-4.8273099999999996E-3</c:v>
                </c:pt>
                <c:pt idx="29893" formatCode="0.00E+00">
                  <c:v>-4.5128299999999998E-3</c:v>
                </c:pt>
                <c:pt idx="29894" formatCode="0.00E+00">
                  <c:v>-4.1793500000000001E-3</c:v>
                </c:pt>
                <c:pt idx="29895" formatCode="0.00E+00">
                  <c:v>-3.8282099999999999E-3</c:v>
                </c:pt>
                <c:pt idx="29896" formatCode="0.00E+00">
                  <c:v>-3.4607700000000002E-3</c:v>
                </c:pt>
                <c:pt idx="29897" formatCode="0.00E+00">
                  <c:v>-3.0783999999999998E-3</c:v>
                </c:pt>
                <c:pt idx="29898" formatCode="0.00E+00">
                  <c:v>-2.6825199999999999E-3</c:v>
                </c:pt>
                <c:pt idx="29899" formatCode="0.00E+00">
                  <c:v>-2.2745600000000001E-3</c:v>
                </c:pt>
                <c:pt idx="29900" formatCode="0.00E+00">
                  <c:v>-1.856E-3</c:v>
                </c:pt>
                <c:pt idx="29901" formatCode="0.00E+00">
                  <c:v>-1.4283099999999999E-3</c:v>
                </c:pt>
                <c:pt idx="29902" formatCode="0.00E+00">
                  <c:v>-9.93023E-4</c:v>
                </c:pt>
                <c:pt idx="29903" formatCode="0.00E+00">
                  <c:v>-5.5166999999999998E-4</c:v>
                </c:pt>
                <c:pt idx="29904" formatCode="0.00E+00">
                  <c:v>-1.05808E-4</c:v>
                </c:pt>
                <c:pt idx="29905" formatCode="0.00E+00">
                  <c:v>3.4300800000000001E-4</c:v>
                </c:pt>
                <c:pt idx="29906" formatCode="0.00E+00">
                  <c:v>7.9322400000000003E-4</c:v>
                </c:pt>
                <c:pt idx="29907" formatCode="0.00E+00">
                  <c:v>1.2432700000000001E-3</c:v>
                </c:pt>
                <c:pt idx="29908" formatCode="0.00E+00">
                  <c:v>1.69158E-3</c:v>
                </c:pt>
                <c:pt idx="29909" formatCode="0.00E+00">
                  <c:v>2.13657E-3</c:v>
                </c:pt>
                <c:pt idx="29910" formatCode="0.00E+00">
                  <c:v>2.5766999999999999E-3</c:v>
                </c:pt>
                <c:pt idx="29911" formatCode="0.00E+00">
                  <c:v>3.0104200000000002E-3</c:v>
                </c:pt>
                <c:pt idx="29912" formatCode="0.00E+00">
                  <c:v>3.4362199999999998E-3</c:v>
                </c:pt>
                <c:pt idx="29913" formatCode="0.00E+00">
                  <c:v>3.8525600000000001E-3</c:v>
                </c:pt>
                <c:pt idx="29914" formatCode="0.00E+00">
                  <c:v>4.2579499999999999E-3</c:v>
                </c:pt>
                <c:pt idx="29915" formatCode="0.00E+00">
                  <c:v>4.6509100000000003E-3</c:v>
                </c:pt>
                <c:pt idx="29916" formatCode="0.00E+00">
                  <c:v>5.0300099999999997E-3</c:v>
                </c:pt>
                <c:pt idx="29917" formatCode="0.00E+00">
                  <c:v>5.3938199999999997E-3</c:v>
                </c:pt>
                <c:pt idx="29918" formatCode="0.00E+00">
                  <c:v>5.7409699999999998E-3</c:v>
                </c:pt>
                <c:pt idx="29919" formatCode="0.00E+00">
                  <c:v>6.07012E-3</c:v>
                </c:pt>
                <c:pt idx="29920" formatCode="0.00E+00">
                  <c:v>6.3799599999999996E-3</c:v>
                </c:pt>
                <c:pt idx="29921" formatCode="0.00E+00">
                  <c:v>6.6691900000000002E-3</c:v>
                </c:pt>
                <c:pt idx="29922" formatCode="0.00E+00">
                  <c:v>6.9365800000000003E-3</c:v>
                </c:pt>
                <c:pt idx="29923" formatCode="0.00E+00">
                  <c:v>7.1809700000000001E-3</c:v>
                </c:pt>
                <c:pt idx="29924" formatCode="0.00E+00">
                  <c:v>7.4012499999999998E-3</c:v>
                </c:pt>
                <c:pt idx="29925" formatCode="0.00E+00">
                  <c:v>7.59634E-3</c:v>
                </c:pt>
                <c:pt idx="29926" formatCode="0.00E+00">
                  <c:v>7.7652199999999998E-3</c:v>
                </c:pt>
                <c:pt idx="29927" formatCode="0.00E+00">
                  <c:v>7.9069299999999995E-3</c:v>
                </c:pt>
                <c:pt idx="29928" formatCode="0.00E+00">
                  <c:v>8.0205699999999994E-3</c:v>
                </c:pt>
                <c:pt idx="29929" formatCode="0.00E+00">
                  <c:v>8.1053199999999992E-3</c:v>
                </c:pt>
                <c:pt idx="29930" formatCode="0.00E+00">
                  <c:v>8.1603800000000001E-3</c:v>
                </c:pt>
                <c:pt idx="29931" formatCode="0.00E+00">
                  <c:v>8.1850499999999993E-3</c:v>
                </c:pt>
                <c:pt idx="29932" formatCode="0.00E+00">
                  <c:v>8.1786700000000007E-3</c:v>
                </c:pt>
                <c:pt idx="29933" formatCode="0.00E+00">
                  <c:v>8.1406499999999993E-3</c:v>
                </c:pt>
                <c:pt idx="29934" formatCode="0.00E+00">
                  <c:v>8.0704899999999996E-3</c:v>
                </c:pt>
                <c:pt idx="29935" formatCode="0.00E+00">
                  <c:v>7.9677499999999991E-3</c:v>
                </c:pt>
                <c:pt idx="29936" formatCode="0.00E+00">
                  <c:v>7.83207E-3</c:v>
                </c:pt>
                <c:pt idx="29937" formatCode="0.00E+00">
                  <c:v>7.6631599999999996E-3</c:v>
                </c:pt>
                <c:pt idx="29938" formatCode="0.00E+00">
                  <c:v>7.46081E-3</c:v>
                </c:pt>
                <c:pt idx="29939" formatCode="0.00E+00">
                  <c:v>7.2248599999999996E-3</c:v>
                </c:pt>
                <c:pt idx="29940" formatCode="0.00E+00">
                  <c:v>6.9552599999999996E-3</c:v>
                </c:pt>
                <c:pt idx="29941" formatCode="0.00E+00">
                  <c:v>6.65199E-3</c:v>
                </c:pt>
                <c:pt idx="29942" formatCode="0.00E+00">
                  <c:v>6.3151500000000003E-3</c:v>
                </c:pt>
                <c:pt idx="29943" formatCode="0.00E+00">
                  <c:v>5.9448900000000004E-3</c:v>
                </c:pt>
                <c:pt idx="29944" formatCode="0.00E+00">
                  <c:v>5.5414499999999998E-3</c:v>
                </c:pt>
                <c:pt idx="29945" formatCode="0.00E+00">
                  <c:v>5.1051500000000001E-3</c:v>
                </c:pt>
                <c:pt idx="29946" formatCode="0.00E+00">
                  <c:v>4.6363999999999997E-3</c:v>
                </c:pt>
                <c:pt idx="29947" formatCode="0.00E+00">
                  <c:v>4.1356300000000004E-3</c:v>
                </c:pt>
                <c:pt idx="29948" formatCode="0.00E+00">
                  <c:v>3.6033900000000002E-3</c:v>
                </c:pt>
                <c:pt idx="29949" formatCode="0.00E+00">
                  <c:v>3.0402799999999998E-3</c:v>
                </c:pt>
                <c:pt idx="29950" formatCode="0.00E+00">
                  <c:v>2.4470199999999998E-3</c:v>
                </c:pt>
                <c:pt idx="29951" formatCode="0.00E+00">
                  <c:v>1.8243599999999999E-3</c:v>
                </c:pt>
                <c:pt idx="29952" formatCode="0.00E+00">
                  <c:v>1.1731300000000001E-3</c:v>
                </c:pt>
                <c:pt idx="29953" formatCode="0.00E+00">
                  <c:v>4.9423399999999997E-4</c:v>
                </c:pt>
                <c:pt idx="29954" formatCode="0.00E+00">
                  <c:v>-2.1134800000000001E-4</c:v>
                </c:pt>
                <c:pt idx="29955" formatCode="0.00E+00">
                  <c:v>-9.4257800000000001E-4</c:v>
                </c:pt>
                <c:pt idx="29956" formatCode="0.00E+00">
                  <c:v>-1.6983600000000001E-3</c:v>
                </c:pt>
                <c:pt idx="29957" formatCode="0.00E+00">
                  <c:v>-2.47752E-3</c:v>
                </c:pt>
                <c:pt idx="29958" formatCode="0.00E+00">
                  <c:v>-3.2788399999999999E-3</c:v>
                </c:pt>
                <c:pt idx="29959" formatCode="0.00E+00">
                  <c:v>-4.1010200000000004E-3</c:v>
                </c:pt>
                <c:pt idx="29960" formatCode="0.00E+00">
                  <c:v>-4.9427200000000003E-3</c:v>
                </c:pt>
                <c:pt idx="29961" formatCode="0.00E+00">
                  <c:v>-5.8025400000000001E-3</c:v>
                </c:pt>
                <c:pt idx="29962" formatCode="0.00E+00">
                  <c:v>-6.6790299999999999E-3</c:v>
                </c:pt>
                <c:pt idx="29963" formatCode="0.00E+00">
                  <c:v>-7.5706899999999997E-3</c:v>
                </c:pt>
                <c:pt idx="29964" formatCode="0.00E+00">
                  <c:v>-8.4759699999999993E-3</c:v>
                </c:pt>
                <c:pt idx="29965" formatCode="0.00E+00">
                  <c:v>-9.3932900000000003E-3</c:v>
                </c:pt>
                <c:pt idx="29966">
                  <c:v>-1.0321E-2</c:v>
                </c:pt>
                <c:pt idx="29967">
                  <c:v>-1.12575E-2</c:v>
                </c:pt>
                <c:pt idx="29968">
                  <c:v>-1.2200900000000001E-2</c:v>
                </c:pt>
                <c:pt idx="29969">
                  <c:v>-1.3149599999999999E-2</c:v>
                </c:pt>
                <c:pt idx="29970">
                  <c:v>-1.4101900000000001E-2</c:v>
                </c:pt>
                <c:pt idx="29971">
                  <c:v>-1.5055799999999999E-2</c:v>
                </c:pt>
                <c:pt idx="29972">
                  <c:v>-1.6009700000000002E-2</c:v>
                </c:pt>
                <c:pt idx="29973">
                  <c:v>-1.6961500000000001E-2</c:v>
                </c:pt>
                <c:pt idx="29974">
                  <c:v>-1.7909600000000001E-2</c:v>
                </c:pt>
                <c:pt idx="29975">
                  <c:v>-1.8852000000000001E-2</c:v>
                </c:pt>
                <c:pt idx="29976">
                  <c:v>-1.97868E-2</c:v>
                </c:pt>
                <c:pt idx="29977">
                  <c:v>-2.0712299999999999E-2</c:v>
                </c:pt>
                <c:pt idx="29978">
                  <c:v>-2.1626300000000001E-2</c:v>
                </c:pt>
                <c:pt idx="29979">
                  <c:v>-2.2527200000000001E-2</c:v>
                </c:pt>
                <c:pt idx="29980">
                  <c:v>-2.3413099999999999E-2</c:v>
                </c:pt>
                <c:pt idx="29981">
                  <c:v>-2.4281899999999999E-2</c:v>
                </c:pt>
                <c:pt idx="29982">
                  <c:v>-2.5132000000000002E-2</c:v>
                </c:pt>
                <c:pt idx="29983">
                  <c:v>-2.5961399999999999E-2</c:v>
                </c:pt>
                <c:pt idx="29984">
                  <c:v>-2.6768400000000001E-2</c:v>
                </c:pt>
                <c:pt idx="29985">
                  <c:v>-2.7551099999999999E-2</c:v>
                </c:pt>
                <c:pt idx="29986">
                  <c:v>-2.8307700000000002E-2</c:v>
                </c:pt>
                <c:pt idx="29987">
                  <c:v>-2.9036599999999999E-2</c:v>
                </c:pt>
                <c:pt idx="29988">
                  <c:v>-2.9736100000000001E-2</c:v>
                </c:pt>
                <c:pt idx="29989">
                  <c:v>-3.0404299999999999E-2</c:v>
                </c:pt>
                <c:pt idx="29990">
                  <c:v>-3.1039799999999999E-2</c:v>
                </c:pt>
                <c:pt idx="29991">
                  <c:v>-3.16409E-2</c:v>
                </c:pt>
                <c:pt idx="29992">
                  <c:v>-3.2206100000000001E-2</c:v>
                </c:pt>
                <c:pt idx="29993">
                  <c:v>-3.2733900000000003E-2</c:v>
                </c:pt>
                <c:pt idx="29994">
                  <c:v>-3.32229E-2</c:v>
                </c:pt>
                <c:pt idx="29995">
                  <c:v>-3.3671600000000003E-2</c:v>
                </c:pt>
                <c:pt idx="29996">
                  <c:v>-3.4078799999999999E-2</c:v>
                </c:pt>
                <c:pt idx="29997">
                  <c:v>-3.44432E-2</c:v>
                </c:pt>
                <c:pt idx="29998">
                  <c:v>-3.4763599999999999E-2</c:v>
                </c:pt>
                <c:pt idx="29999">
                  <c:v>-3.5038899999999998E-2</c:v>
                </c:pt>
                <c:pt idx="30000">
                  <c:v>-3.5268000000000001E-2</c:v>
                </c:pt>
                <c:pt idx="30001">
                  <c:v>-3.5449799999999997E-2</c:v>
                </c:pt>
                <c:pt idx="30002">
                  <c:v>-3.55836E-2</c:v>
                </c:pt>
                <c:pt idx="30003">
                  <c:v>-3.56683E-2</c:v>
                </c:pt>
                <c:pt idx="30004">
                  <c:v>-3.5703400000000003E-2</c:v>
                </c:pt>
                <c:pt idx="30005">
                  <c:v>-3.5687999999999998E-2</c:v>
                </c:pt>
                <c:pt idx="30006">
                  <c:v>-3.56215E-2</c:v>
                </c:pt>
                <c:pt idx="30007">
                  <c:v>-3.55035E-2</c:v>
                </c:pt>
                <c:pt idx="30008">
                  <c:v>-3.5333400000000001E-2</c:v>
                </c:pt>
                <c:pt idx="30009">
                  <c:v>-3.5111000000000003E-2</c:v>
                </c:pt>
                <c:pt idx="30010">
                  <c:v>-3.48358E-2</c:v>
                </c:pt>
                <c:pt idx="30011">
                  <c:v>-3.4507900000000001E-2</c:v>
                </c:pt>
                <c:pt idx="30012">
                  <c:v>-3.4126900000000002E-2</c:v>
                </c:pt>
                <c:pt idx="30013">
                  <c:v>-3.3693000000000001E-2</c:v>
                </c:pt>
                <c:pt idx="30014">
                  <c:v>-3.3206100000000002E-2</c:v>
                </c:pt>
                <c:pt idx="30015">
                  <c:v>-3.2666500000000001E-2</c:v>
                </c:pt>
                <c:pt idx="30016">
                  <c:v>-3.2074400000000003E-2</c:v>
                </c:pt>
                <c:pt idx="30017">
                  <c:v>-3.1430199999999998E-2</c:v>
                </c:pt>
                <c:pt idx="30018">
                  <c:v>-3.07341E-2</c:v>
                </c:pt>
                <c:pt idx="30019">
                  <c:v>-2.99869E-2</c:v>
                </c:pt>
                <c:pt idx="30020">
                  <c:v>-2.9189E-2</c:v>
                </c:pt>
                <c:pt idx="30021">
                  <c:v>-2.83412E-2</c:v>
                </c:pt>
                <c:pt idx="30022">
                  <c:v>-2.7444199999999998E-2</c:v>
                </c:pt>
                <c:pt idx="30023">
                  <c:v>-2.6498899999999999E-2</c:v>
                </c:pt>
                <c:pt idx="30024">
                  <c:v>-2.5506299999999999E-2</c:v>
                </c:pt>
                <c:pt idx="30025">
                  <c:v>-2.4467300000000001E-2</c:v>
                </c:pt>
                <c:pt idx="30026">
                  <c:v>-2.33831E-2</c:v>
                </c:pt>
                <c:pt idx="30027">
                  <c:v>-2.2254900000000001E-2</c:v>
                </c:pt>
                <c:pt idx="30028">
                  <c:v>-2.1083899999999999E-2</c:v>
                </c:pt>
                <c:pt idx="30029">
                  <c:v>-1.98716E-2</c:v>
                </c:pt>
                <c:pt idx="30030">
                  <c:v>-1.8619199999999999E-2</c:v>
                </c:pt>
                <c:pt idx="30031">
                  <c:v>-1.7328400000000001E-2</c:v>
                </c:pt>
                <c:pt idx="30032">
                  <c:v>-1.60006E-2</c:v>
                </c:pt>
                <c:pt idx="30033">
                  <c:v>-1.4637499999999999E-2</c:v>
                </c:pt>
                <c:pt idx="30034">
                  <c:v>-1.32409E-2</c:v>
                </c:pt>
                <c:pt idx="30035">
                  <c:v>-1.1812599999999999E-2</c:v>
                </c:pt>
                <c:pt idx="30036">
                  <c:v>-1.03541E-2</c:v>
                </c:pt>
                <c:pt idx="30037" formatCode="0.00E+00">
                  <c:v>-8.8671700000000006E-3</c:v>
                </c:pt>
                <c:pt idx="30038" formatCode="0.00E+00">
                  <c:v>-7.3535900000000001E-3</c:v>
                </c:pt>
                <c:pt idx="30039" formatCode="0.00E+00">
                  <c:v>-5.81526E-3</c:v>
                </c:pt>
                <c:pt idx="30040" formatCode="0.00E+00">
                  <c:v>-4.2543700000000004E-3</c:v>
                </c:pt>
                <c:pt idx="30041" formatCode="0.00E+00">
                  <c:v>-2.6732700000000002E-3</c:v>
                </c:pt>
                <c:pt idx="30042" formatCode="0.00E+00">
                  <c:v>-1.0742499999999999E-3</c:v>
                </c:pt>
                <c:pt idx="30043" formatCode="0.00E+00">
                  <c:v>5.4035699999999999E-4</c:v>
                </c:pt>
                <c:pt idx="30044" formatCode="0.00E+00">
                  <c:v>2.16818E-3</c:v>
                </c:pt>
                <c:pt idx="30045" formatCode="0.00E+00">
                  <c:v>3.8068300000000002E-3</c:v>
                </c:pt>
                <c:pt idx="30046" formatCode="0.00E+00">
                  <c:v>5.4539300000000001E-3</c:v>
                </c:pt>
                <c:pt idx="30047" formatCode="0.00E+00">
                  <c:v>7.1072000000000001E-3</c:v>
                </c:pt>
                <c:pt idx="30048" formatCode="0.00E+00">
                  <c:v>8.7642199999999996E-3</c:v>
                </c:pt>
                <c:pt idx="30049">
                  <c:v>1.04224E-2</c:v>
                </c:pt>
                <c:pt idx="30050">
                  <c:v>1.20792E-2</c:v>
                </c:pt>
                <c:pt idx="30051">
                  <c:v>1.3732299999999999E-2</c:v>
                </c:pt>
                <c:pt idx="30052">
                  <c:v>1.5379500000000001E-2</c:v>
                </c:pt>
                <c:pt idx="30053">
                  <c:v>1.7018100000000001E-2</c:v>
                </c:pt>
                <c:pt idx="30054">
                  <c:v>1.8645499999999999E-2</c:v>
                </c:pt>
                <c:pt idx="30055">
                  <c:v>2.0259300000000001E-2</c:v>
                </c:pt>
                <c:pt idx="30056">
                  <c:v>2.1857000000000001E-2</c:v>
                </c:pt>
                <c:pt idx="30057">
                  <c:v>2.3436100000000001E-2</c:v>
                </c:pt>
                <c:pt idx="30058">
                  <c:v>2.4994200000000001E-2</c:v>
                </c:pt>
                <c:pt idx="30059">
                  <c:v>2.6529500000000001E-2</c:v>
                </c:pt>
                <c:pt idx="30060">
                  <c:v>2.80404E-2</c:v>
                </c:pt>
                <c:pt idx="30061">
                  <c:v>2.95242E-2</c:v>
                </c:pt>
                <c:pt idx="30062">
                  <c:v>3.0977999999999999E-2</c:v>
                </c:pt>
                <c:pt idx="30063">
                  <c:v>3.2399499999999998E-2</c:v>
                </c:pt>
                <c:pt idx="30064">
                  <c:v>3.3786400000000001E-2</c:v>
                </c:pt>
                <c:pt idx="30065">
                  <c:v>3.51367E-2</c:v>
                </c:pt>
                <c:pt idx="30066">
                  <c:v>3.6448700000000001E-2</c:v>
                </c:pt>
                <c:pt idx="30067">
                  <c:v>3.7720900000000002E-2</c:v>
                </c:pt>
                <c:pt idx="30068">
                  <c:v>3.89515E-2</c:v>
                </c:pt>
                <c:pt idx="30069">
                  <c:v>4.0138100000000003E-2</c:v>
                </c:pt>
                <c:pt idx="30070">
                  <c:v>4.1278000000000002E-2</c:v>
                </c:pt>
                <c:pt idx="30071">
                  <c:v>4.2369200000000003E-2</c:v>
                </c:pt>
                <c:pt idx="30072">
                  <c:v>4.3410299999999999E-2</c:v>
                </c:pt>
                <c:pt idx="30073">
                  <c:v>4.4399599999999997E-2</c:v>
                </c:pt>
                <c:pt idx="30074">
                  <c:v>4.5335399999999998E-2</c:v>
                </c:pt>
                <c:pt idx="30075">
                  <c:v>4.6216100000000003E-2</c:v>
                </c:pt>
                <c:pt idx="30076">
                  <c:v>4.7039999999999998E-2</c:v>
                </c:pt>
                <c:pt idx="30077">
                  <c:v>4.7805800000000002E-2</c:v>
                </c:pt>
                <c:pt idx="30078">
                  <c:v>4.8512399999999997E-2</c:v>
                </c:pt>
                <c:pt idx="30079">
                  <c:v>4.9158100000000003E-2</c:v>
                </c:pt>
                <c:pt idx="30080">
                  <c:v>4.9741300000000002E-2</c:v>
                </c:pt>
                <c:pt idx="30081">
                  <c:v>5.0261699999999999E-2</c:v>
                </c:pt>
                <c:pt idx="30082">
                  <c:v>5.0719399999999998E-2</c:v>
                </c:pt>
                <c:pt idx="30083">
                  <c:v>5.1112600000000001E-2</c:v>
                </c:pt>
                <c:pt idx="30084">
                  <c:v>5.1436999999999997E-2</c:v>
                </c:pt>
                <c:pt idx="30085">
                  <c:v>5.1688900000000003E-2</c:v>
                </c:pt>
                <c:pt idx="30086">
                  <c:v>5.1869400000000003E-2</c:v>
                </c:pt>
                <c:pt idx="30087">
                  <c:v>5.1982800000000003E-2</c:v>
                </c:pt>
                <c:pt idx="30088">
                  <c:v>5.20317E-2</c:v>
                </c:pt>
                <c:pt idx="30089">
                  <c:v>5.2015899999999997E-2</c:v>
                </c:pt>
                <c:pt idx="30090">
                  <c:v>5.1934599999999997E-2</c:v>
                </c:pt>
                <c:pt idx="30091">
                  <c:v>5.17875E-2</c:v>
                </c:pt>
                <c:pt idx="30092">
                  <c:v>5.1575000000000003E-2</c:v>
                </c:pt>
                <c:pt idx="30093">
                  <c:v>5.1296799999999997E-2</c:v>
                </c:pt>
                <c:pt idx="30094">
                  <c:v>5.0952600000000001E-2</c:v>
                </c:pt>
                <c:pt idx="30095">
                  <c:v>5.0542400000000001E-2</c:v>
                </c:pt>
                <c:pt idx="30096">
                  <c:v>5.0066399999999997E-2</c:v>
                </c:pt>
                <c:pt idx="30097">
                  <c:v>4.9524199999999997E-2</c:v>
                </c:pt>
                <c:pt idx="30098">
                  <c:v>4.8915100000000003E-2</c:v>
                </c:pt>
                <c:pt idx="30099">
                  <c:v>4.8238499999999997E-2</c:v>
                </c:pt>
                <c:pt idx="30100">
                  <c:v>4.7494399999999999E-2</c:v>
                </c:pt>
                <c:pt idx="30101">
                  <c:v>4.6683200000000001E-2</c:v>
                </c:pt>
                <c:pt idx="30102">
                  <c:v>4.5805400000000003E-2</c:v>
                </c:pt>
                <c:pt idx="30103">
                  <c:v>4.48613E-2</c:v>
                </c:pt>
                <c:pt idx="30104">
                  <c:v>4.3852099999999998E-2</c:v>
                </c:pt>
                <c:pt idx="30105">
                  <c:v>4.2779900000000003E-2</c:v>
                </c:pt>
                <c:pt idx="30106">
                  <c:v>4.1648600000000001E-2</c:v>
                </c:pt>
                <c:pt idx="30107">
                  <c:v>4.0461200000000003E-2</c:v>
                </c:pt>
                <c:pt idx="30108">
                  <c:v>3.9218500000000003E-2</c:v>
                </c:pt>
                <c:pt idx="30109">
                  <c:v>3.79187E-2</c:v>
                </c:pt>
                <c:pt idx="30110">
                  <c:v>3.6559899999999999E-2</c:v>
                </c:pt>
                <c:pt idx="30111">
                  <c:v>3.5142399999999997E-2</c:v>
                </c:pt>
                <c:pt idx="30112">
                  <c:v>3.3668299999999998E-2</c:v>
                </c:pt>
                <c:pt idx="30113">
                  <c:v>3.21404E-2</c:v>
                </c:pt>
                <c:pt idx="30114">
                  <c:v>3.0562599999999999E-2</c:v>
                </c:pt>
                <c:pt idx="30115">
                  <c:v>2.89407E-2</c:v>
                </c:pt>
                <c:pt idx="30116">
                  <c:v>2.72803E-2</c:v>
                </c:pt>
                <c:pt idx="30117">
                  <c:v>2.5583700000000001E-2</c:v>
                </c:pt>
                <c:pt idx="30118">
                  <c:v>2.3849700000000001E-2</c:v>
                </c:pt>
                <c:pt idx="30119">
                  <c:v>2.2077300000000001E-2</c:v>
                </c:pt>
                <c:pt idx="30120">
                  <c:v>2.02699E-2</c:v>
                </c:pt>
                <c:pt idx="30121">
                  <c:v>1.8432199999999999E-2</c:v>
                </c:pt>
                <c:pt idx="30122">
                  <c:v>1.6566299999999999E-2</c:v>
                </c:pt>
                <c:pt idx="30123">
                  <c:v>1.46719E-2</c:v>
                </c:pt>
                <c:pt idx="30124">
                  <c:v>1.27499E-2</c:v>
                </c:pt>
                <c:pt idx="30125">
                  <c:v>1.0803800000000001E-2</c:v>
                </c:pt>
                <c:pt idx="30126" formatCode="0.00E+00">
                  <c:v>8.8380999999999998E-3</c:v>
                </c:pt>
                <c:pt idx="30127" formatCode="0.00E+00">
                  <c:v>6.8562600000000003E-3</c:v>
                </c:pt>
                <c:pt idx="30128" formatCode="0.00E+00">
                  <c:v>4.8608599999999998E-3</c:v>
                </c:pt>
                <c:pt idx="30129" formatCode="0.00E+00">
                  <c:v>2.85477E-3</c:v>
                </c:pt>
                <c:pt idx="30130" formatCode="0.00E+00">
                  <c:v>8.4144799999999996E-4</c:v>
                </c:pt>
                <c:pt idx="30131" formatCode="0.00E+00">
                  <c:v>-1.17537E-3</c:v>
                </c:pt>
                <c:pt idx="30132" formatCode="0.00E+00">
                  <c:v>-3.1933500000000002E-3</c:v>
                </c:pt>
                <c:pt idx="30133" formatCode="0.00E+00">
                  <c:v>-5.2126500000000001E-3</c:v>
                </c:pt>
                <c:pt idx="30134" formatCode="0.00E+00">
                  <c:v>-7.2339700000000002E-3</c:v>
                </c:pt>
                <c:pt idx="30135" formatCode="0.00E+00">
                  <c:v>-9.2556800000000005E-3</c:v>
                </c:pt>
                <c:pt idx="30136">
                  <c:v>-1.1273699999999999E-2</c:v>
                </c:pt>
                <c:pt idx="30137">
                  <c:v>-1.3284199999999999E-2</c:v>
                </c:pt>
                <c:pt idx="30138">
                  <c:v>-1.5284799999999999E-2</c:v>
                </c:pt>
                <c:pt idx="30139">
                  <c:v>-1.7274600000000001E-2</c:v>
                </c:pt>
                <c:pt idx="30140">
                  <c:v>-1.92534E-2</c:v>
                </c:pt>
                <c:pt idx="30141">
                  <c:v>-2.12198E-2</c:v>
                </c:pt>
                <c:pt idx="30142">
                  <c:v>-2.31705E-2</c:v>
                </c:pt>
                <c:pt idx="30143">
                  <c:v>-2.51043E-2</c:v>
                </c:pt>
                <c:pt idx="30144">
                  <c:v>-2.70228E-2</c:v>
                </c:pt>
                <c:pt idx="30145">
                  <c:v>-2.8926500000000001E-2</c:v>
                </c:pt>
                <c:pt idx="30146">
                  <c:v>-3.0815700000000001E-2</c:v>
                </c:pt>
                <c:pt idx="30147">
                  <c:v>-3.2692400000000003E-2</c:v>
                </c:pt>
                <c:pt idx="30148">
                  <c:v>-3.45566E-2</c:v>
                </c:pt>
                <c:pt idx="30149">
                  <c:v>-3.6403699999999997E-2</c:v>
                </c:pt>
                <c:pt idx="30150">
                  <c:v>-3.8228100000000001E-2</c:v>
                </c:pt>
                <c:pt idx="30151">
                  <c:v>-4.0028000000000001E-2</c:v>
                </c:pt>
                <c:pt idx="30152">
                  <c:v>-4.1804300000000003E-2</c:v>
                </c:pt>
                <c:pt idx="30153">
                  <c:v>-4.3555799999999999E-2</c:v>
                </c:pt>
                <c:pt idx="30154">
                  <c:v>-4.5278100000000002E-2</c:v>
                </c:pt>
                <c:pt idx="30155">
                  <c:v>-4.6967000000000002E-2</c:v>
                </c:pt>
                <c:pt idx="30156">
                  <c:v>-4.8621299999999999E-2</c:v>
                </c:pt>
                <c:pt idx="30157">
                  <c:v>-5.0241399999999999E-2</c:v>
                </c:pt>
                <c:pt idx="30158">
                  <c:v>-5.1827499999999999E-2</c:v>
                </c:pt>
                <c:pt idx="30159">
                  <c:v>-5.33789E-2</c:v>
                </c:pt>
                <c:pt idx="30160">
                  <c:v>-5.4894699999999998E-2</c:v>
                </c:pt>
                <c:pt idx="30161">
                  <c:v>-5.63747E-2</c:v>
                </c:pt>
                <c:pt idx="30162">
                  <c:v>-5.7818700000000001E-2</c:v>
                </c:pt>
                <c:pt idx="30163">
                  <c:v>-5.9224600000000002E-2</c:v>
                </c:pt>
                <c:pt idx="30164">
                  <c:v>-6.0589200000000003E-2</c:v>
                </c:pt>
                <c:pt idx="30165">
                  <c:v>-6.19112E-2</c:v>
                </c:pt>
                <c:pt idx="30166">
                  <c:v>-6.3191700000000003E-2</c:v>
                </c:pt>
                <c:pt idx="30167">
                  <c:v>-6.4430200000000007E-2</c:v>
                </c:pt>
                <c:pt idx="30168">
                  <c:v>-6.5622899999999998E-2</c:v>
                </c:pt>
                <c:pt idx="30169">
                  <c:v>-6.6766199999999998E-2</c:v>
                </c:pt>
                <c:pt idx="30170">
                  <c:v>-6.7861099999999994E-2</c:v>
                </c:pt>
                <c:pt idx="30171">
                  <c:v>-6.8911799999999995E-2</c:v>
                </c:pt>
                <c:pt idx="30172">
                  <c:v>-6.9922700000000004E-2</c:v>
                </c:pt>
                <c:pt idx="30173">
                  <c:v>-7.0894499999999999E-2</c:v>
                </c:pt>
                <c:pt idx="30174">
                  <c:v>-7.1823999999999999E-2</c:v>
                </c:pt>
                <c:pt idx="30175">
                  <c:v>-7.2709800000000005E-2</c:v>
                </c:pt>
                <c:pt idx="30176">
                  <c:v>-7.3554400000000006E-2</c:v>
                </c:pt>
                <c:pt idx="30177">
                  <c:v>-7.4360099999999998E-2</c:v>
                </c:pt>
                <c:pt idx="30178">
                  <c:v>-7.5125600000000001E-2</c:v>
                </c:pt>
                <c:pt idx="30179">
                  <c:v>-7.5847499999999998E-2</c:v>
                </c:pt>
                <c:pt idx="30180">
                  <c:v>-7.6524499999999995E-2</c:v>
                </c:pt>
                <c:pt idx="30181">
                  <c:v>-7.71569E-2</c:v>
                </c:pt>
                <c:pt idx="30182">
                  <c:v>-7.7742699999999998E-2</c:v>
                </c:pt>
                <c:pt idx="30183">
                  <c:v>-7.8279100000000004E-2</c:v>
                </c:pt>
                <c:pt idx="30184">
                  <c:v>-7.8768099999999994E-2</c:v>
                </c:pt>
                <c:pt idx="30185">
                  <c:v>-7.9217899999999994E-2</c:v>
                </c:pt>
                <c:pt idx="30186">
                  <c:v>-7.9632900000000006E-2</c:v>
                </c:pt>
                <c:pt idx="30187">
                  <c:v>-8.0009399999999994E-2</c:v>
                </c:pt>
                <c:pt idx="30188">
                  <c:v>-8.0342899999999995E-2</c:v>
                </c:pt>
                <c:pt idx="30189">
                  <c:v>-8.0632599999999999E-2</c:v>
                </c:pt>
                <c:pt idx="30190">
                  <c:v>-8.0880099999999996E-2</c:v>
                </c:pt>
                <c:pt idx="30191">
                  <c:v>-8.1088199999999999E-2</c:v>
                </c:pt>
                <c:pt idx="30192">
                  <c:v>-8.1259999999999999E-2</c:v>
                </c:pt>
                <c:pt idx="30193">
                  <c:v>-8.1396099999999999E-2</c:v>
                </c:pt>
                <c:pt idx="30194">
                  <c:v>-8.1494499999999997E-2</c:v>
                </c:pt>
                <c:pt idx="30195">
                  <c:v>-8.1554399999999999E-2</c:v>
                </c:pt>
                <c:pt idx="30196">
                  <c:v>-8.1580299999999994E-2</c:v>
                </c:pt>
                <c:pt idx="30197">
                  <c:v>-8.1577200000000002E-2</c:v>
                </c:pt>
                <c:pt idx="30198">
                  <c:v>-8.1546499999999994E-2</c:v>
                </c:pt>
                <c:pt idx="30199">
                  <c:v>-8.1486900000000001E-2</c:v>
                </c:pt>
                <c:pt idx="30200">
                  <c:v>-8.1398799999999993E-2</c:v>
                </c:pt>
                <c:pt idx="30201">
                  <c:v>-8.1284499999999996E-2</c:v>
                </c:pt>
                <c:pt idx="30202">
                  <c:v>-8.1145599999999998E-2</c:v>
                </c:pt>
                <c:pt idx="30203">
                  <c:v>-8.09811E-2</c:v>
                </c:pt>
                <c:pt idx="30204">
                  <c:v>-8.0790000000000001E-2</c:v>
                </c:pt>
                <c:pt idx="30205">
                  <c:v>-8.0575099999999997E-2</c:v>
                </c:pt>
                <c:pt idx="30206">
                  <c:v>-8.0341599999999999E-2</c:v>
                </c:pt>
                <c:pt idx="30207">
                  <c:v>-8.0091800000000005E-2</c:v>
                </c:pt>
                <c:pt idx="30208">
                  <c:v>-7.9825099999999996E-2</c:v>
                </c:pt>
                <c:pt idx="30209">
                  <c:v>-7.9540600000000003E-2</c:v>
                </c:pt>
                <c:pt idx="30210">
                  <c:v>-7.9239400000000002E-2</c:v>
                </c:pt>
                <c:pt idx="30211">
                  <c:v>-7.8922599999999996E-2</c:v>
                </c:pt>
                <c:pt idx="30212">
                  <c:v>-7.8589599999999996E-2</c:v>
                </c:pt>
                <c:pt idx="30213">
                  <c:v>-7.8241500000000005E-2</c:v>
                </c:pt>
                <c:pt idx="30214">
                  <c:v>-7.7883099999999997E-2</c:v>
                </c:pt>
                <c:pt idx="30215">
                  <c:v>-7.7521599999999996E-2</c:v>
                </c:pt>
                <c:pt idx="30216">
                  <c:v>-7.7160900000000004E-2</c:v>
                </c:pt>
                <c:pt idx="30217">
                  <c:v>-7.67988E-2</c:v>
                </c:pt>
                <c:pt idx="30218">
                  <c:v>-7.6431700000000005E-2</c:v>
                </c:pt>
                <c:pt idx="30219">
                  <c:v>-7.6058100000000003E-2</c:v>
                </c:pt>
                <c:pt idx="30220">
                  <c:v>-7.5679899999999994E-2</c:v>
                </c:pt>
                <c:pt idx="30221">
                  <c:v>-7.5301800000000002E-2</c:v>
                </c:pt>
                <c:pt idx="30222">
                  <c:v>-7.4926499999999993E-2</c:v>
                </c:pt>
                <c:pt idx="30223">
                  <c:v>-7.4549299999999999E-2</c:v>
                </c:pt>
                <c:pt idx="30224">
                  <c:v>-7.4163900000000005E-2</c:v>
                </c:pt>
                <c:pt idx="30225">
                  <c:v>-7.3769899999999999E-2</c:v>
                </c:pt>
                <c:pt idx="30226">
                  <c:v>-7.3372099999999996E-2</c:v>
                </c:pt>
                <c:pt idx="30227">
                  <c:v>-7.2975100000000001E-2</c:v>
                </c:pt>
                <c:pt idx="30228">
                  <c:v>-7.2580400000000003E-2</c:v>
                </c:pt>
                <c:pt idx="30229">
                  <c:v>-7.2187500000000002E-2</c:v>
                </c:pt>
                <c:pt idx="30230">
                  <c:v>-7.1796499999999999E-2</c:v>
                </c:pt>
                <c:pt idx="30231">
                  <c:v>-7.1404499999999996E-2</c:v>
                </c:pt>
                <c:pt idx="30232">
                  <c:v>-7.1004999999999999E-2</c:v>
                </c:pt>
                <c:pt idx="30233">
                  <c:v>-7.0596099999999995E-2</c:v>
                </c:pt>
                <c:pt idx="30234">
                  <c:v>-7.0185800000000007E-2</c:v>
                </c:pt>
                <c:pt idx="30235">
                  <c:v>-6.9783100000000001E-2</c:v>
                </c:pt>
                <c:pt idx="30236">
                  <c:v>-6.9389699999999999E-2</c:v>
                </c:pt>
                <c:pt idx="30237">
                  <c:v>-6.9004300000000005E-2</c:v>
                </c:pt>
                <c:pt idx="30238">
                  <c:v>-6.8628300000000003E-2</c:v>
                </c:pt>
                <c:pt idx="30239">
                  <c:v>-6.8263599999999994E-2</c:v>
                </c:pt>
                <c:pt idx="30240">
                  <c:v>-6.7909200000000003E-2</c:v>
                </c:pt>
                <c:pt idx="30241">
                  <c:v>-6.7560999999999996E-2</c:v>
                </c:pt>
                <c:pt idx="30242">
                  <c:v>-6.7216100000000001E-2</c:v>
                </c:pt>
                <c:pt idx="30243">
                  <c:v>-6.6874900000000001E-2</c:v>
                </c:pt>
                <c:pt idx="30244">
                  <c:v>-6.6539799999999996E-2</c:v>
                </c:pt>
                <c:pt idx="30245">
                  <c:v>-6.6213800000000003E-2</c:v>
                </c:pt>
                <c:pt idx="30246">
                  <c:v>-6.5902100000000005E-2</c:v>
                </c:pt>
                <c:pt idx="30247">
                  <c:v>-6.5609600000000004E-2</c:v>
                </c:pt>
                <c:pt idx="30248">
                  <c:v>-6.5340099999999998E-2</c:v>
                </c:pt>
                <c:pt idx="30249">
                  <c:v>-6.5094899999999997E-2</c:v>
                </c:pt>
                <c:pt idx="30250">
                  <c:v>-6.4871799999999993E-2</c:v>
                </c:pt>
                <c:pt idx="30251">
                  <c:v>-6.4665399999999998E-2</c:v>
                </c:pt>
                <c:pt idx="30252">
                  <c:v>-6.4470700000000006E-2</c:v>
                </c:pt>
                <c:pt idx="30253">
                  <c:v>-6.4286099999999999E-2</c:v>
                </c:pt>
                <c:pt idx="30254">
                  <c:v>-6.4110899999999998E-2</c:v>
                </c:pt>
                <c:pt idx="30255">
                  <c:v>-6.3942399999999996E-2</c:v>
                </c:pt>
                <c:pt idx="30256">
                  <c:v>-6.3776700000000006E-2</c:v>
                </c:pt>
                <c:pt idx="30257">
                  <c:v>-6.36124E-2</c:v>
                </c:pt>
                <c:pt idx="30258">
                  <c:v>-6.3454200000000002E-2</c:v>
                </c:pt>
                <c:pt idx="30259">
                  <c:v>-6.3309400000000002E-2</c:v>
                </c:pt>
                <c:pt idx="30260">
                  <c:v>-6.3182100000000005E-2</c:v>
                </c:pt>
                <c:pt idx="30261">
                  <c:v>-6.30743E-2</c:v>
                </c:pt>
                <c:pt idx="30262">
                  <c:v>-6.2987100000000004E-2</c:v>
                </c:pt>
                <c:pt idx="30263">
                  <c:v>-6.2920500000000004E-2</c:v>
                </c:pt>
                <c:pt idx="30264">
                  <c:v>-6.2873399999999996E-2</c:v>
                </c:pt>
                <c:pt idx="30265">
                  <c:v>-6.2845499999999999E-2</c:v>
                </c:pt>
                <c:pt idx="30266">
                  <c:v>-6.2837900000000002E-2</c:v>
                </c:pt>
                <c:pt idx="30267">
                  <c:v>-6.2852900000000003E-2</c:v>
                </c:pt>
                <c:pt idx="30268">
                  <c:v>-6.2892699999999996E-2</c:v>
                </c:pt>
                <c:pt idx="30269">
                  <c:v>-6.2959399999999999E-2</c:v>
                </c:pt>
                <c:pt idx="30270">
                  <c:v>-6.3050899999999993E-2</c:v>
                </c:pt>
                <c:pt idx="30271">
                  <c:v>-6.3162200000000002E-2</c:v>
                </c:pt>
                <c:pt idx="30272">
                  <c:v>-6.3292500000000002E-2</c:v>
                </c:pt>
                <c:pt idx="30273">
                  <c:v>-6.3447299999999998E-2</c:v>
                </c:pt>
                <c:pt idx="30274">
                  <c:v>-6.3631099999999996E-2</c:v>
                </c:pt>
                <c:pt idx="30275">
                  <c:v>-6.3840599999999997E-2</c:v>
                </c:pt>
                <c:pt idx="30276">
                  <c:v>-6.4068899999999998E-2</c:v>
                </c:pt>
                <c:pt idx="30277">
                  <c:v>-6.43146E-2</c:v>
                </c:pt>
                <c:pt idx="30278">
                  <c:v>-6.4580799999999994E-2</c:v>
                </c:pt>
                <c:pt idx="30279">
                  <c:v>-6.4868700000000001E-2</c:v>
                </c:pt>
                <c:pt idx="30280">
                  <c:v>-6.5175300000000005E-2</c:v>
                </c:pt>
                <c:pt idx="30281">
                  <c:v>-6.5495499999999998E-2</c:v>
                </c:pt>
                <c:pt idx="30282">
                  <c:v>-6.5825300000000003E-2</c:v>
                </c:pt>
                <c:pt idx="30283">
                  <c:v>-6.6162899999999997E-2</c:v>
                </c:pt>
                <c:pt idx="30284">
                  <c:v>-6.6504099999999997E-2</c:v>
                </c:pt>
                <c:pt idx="30285">
                  <c:v>-6.68401E-2</c:v>
                </c:pt>
                <c:pt idx="30286">
                  <c:v>-6.7165799999999998E-2</c:v>
                </c:pt>
                <c:pt idx="30287">
                  <c:v>-6.7484799999999998E-2</c:v>
                </c:pt>
                <c:pt idx="30288">
                  <c:v>-6.7804500000000004E-2</c:v>
                </c:pt>
                <c:pt idx="30289">
                  <c:v>-6.8131200000000003E-2</c:v>
                </c:pt>
                <c:pt idx="30290">
                  <c:v>-6.8469600000000005E-2</c:v>
                </c:pt>
                <c:pt idx="30291">
                  <c:v>-6.8820900000000004E-2</c:v>
                </c:pt>
                <c:pt idx="30292">
                  <c:v>-6.9183700000000001E-2</c:v>
                </c:pt>
                <c:pt idx="30293">
                  <c:v>-6.9558900000000007E-2</c:v>
                </c:pt>
                <c:pt idx="30294">
                  <c:v>-6.9948800000000005E-2</c:v>
                </c:pt>
                <c:pt idx="30295">
                  <c:v>-7.0355299999999996E-2</c:v>
                </c:pt>
                <c:pt idx="30296">
                  <c:v>-7.07792E-2</c:v>
                </c:pt>
                <c:pt idx="30297">
                  <c:v>-7.1217199999999994E-2</c:v>
                </c:pt>
                <c:pt idx="30298">
                  <c:v>-7.16638E-2</c:v>
                </c:pt>
                <c:pt idx="30299">
                  <c:v>-7.2115799999999994E-2</c:v>
                </c:pt>
                <c:pt idx="30300">
                  <c:v>-7.2575600000000004E-2</c:v>
                </c:pt>
                <c:pt idx="30301">
                  <c:v>-7.3048000000000002E-2</c:v>
                </c:pt>
                <c:pt idx="30302">
                  <c:v>-7.3534600000000006E-2</c:v>
                </c:pt>
                <c:pt idx="30303">
                  <c:v>-7.4031399999999997E-2</c:v>
                </c:pt>
                <c:pt idx="30304">
                  <c:v>-7.4530299999999994E-2</c:v>
                </c:pt>
                <c:pt idx="30305">
                  <c:v>-7.50252E-2</c:v>
                </c:pt>
                <c:pt idx="30306">
                  <c:v>-7.5513499999999997E-2</c:v>
                </c:pt>
                <c:pt idx="30307">
                  <c:v>-7.5994400000000004E-2</c:v>
                </c:pt>
                <c:pt idx="30308">
                  <c:v>-7.6467300000000002E-2</c:v>
                </c:pt>
                <c:pt idx="30309">
                  <c:v>-7.6933699999999994E-2</c:v>
                </c:pt>
                <c:pt idx="30310">
                  <c:v>-7.7399499999999996E-2</c:v>
                </c:pt>
                <c:pt idx="30311">
                  <c:v>-7.7869800000000003E-2</c:v>
                </c:pt>
                <c:pt idx="30312">
                  <c:v>-7.8343899999999994E-2</c:v>
                </c:pt>
                <c:pt idx="30313">
                  <c:v>-7.8818799999999994E-2</c:v>
                </c:pt>
                <c:pt idx="30314">
                  <c:v>-7.9293199999999994E-2</c:v>
                </c:pt>
                <c:pt idx="30315">
                  <c:v>-7.9766299999999998E-2</c:v>
                </c:pt>
                <c:pt idx="30316">
                  <c:v>-8.0235899999999999E-2</c:v>
                </c:pt>
                <c:pt idx="30317">
                  <c:v>-8.07031E-2</c:v>
                </c:pt>
                <c:pt idx="30318">
                  <c:v>-8.1170800000000001E-2</c:v>
                </c:pt>
                <c:pt idx="30319">
                  <c:v>-8.1636799999999995E-2</c:v>
                </c:pt>
                <c:pt idx="30320">
                  <c:v>-8.2097400000000001E-2</c:v>
                </c:pt>
                <c:pt idx="30321">
                  <c:v>-8.2555600000000007E-2</c:v>
                </c:pt>
                <c:pt idx="30322">
                  <c:v>-8.3020399999999994E-2</c:v>
                </c:pt>
                <c:pt idx="30323">
                  <c:v>-8.3497500000000002E-2</c:v>
                </c:pt>
                <c:pt idx="30324">
                  <c:v>-8.3989900000000006E-2</c:v>
                </c:pt>
                <c:pt idx="30325">
                  <c:v>-8.4504099999999999E-2</c:v>
                </c:pt>
                <c:pt idx="30326">
                  <c:v>-8.5045999999999997E-2</c:v>
                </c:pt>
                <c:pt idx="30327">
                  <c:v>-8.5614399999999993E-2</c:v>
                </c:pt>
                <c:pt idx="30328">
                  <c:v>-8.6204600000000006E-2</c:v>
                </c:pt>
                <c:pt idx="30329">
                  <c:v>-8.6812600000000004E-2</c:v>
                </c:pt>
                <c:pt idx="30330">
                  <c:v>-8.7435200000000005E-2</c:v>
                </c:pt>
                <c:pt idx="30331">
                  <c:v>-8.8065500000000005E-2</c:v>
                </c:pt>
                <c:pt idx="30332">
                  <c:v>-8.8697200000000004E-2</c:v>
                </c:pt>
                <c:pt idx="30333">
                  <c:v>-8.9334300000000005E-2</c:v>
                </c:pt>
                <c:pt idx="30334">
                  <c:v>-8.9989E-2</c:v>
                </c:pt>
                <c:pt idx="30335">
                  <c:v>-9.0669799999999995E-2</c:v>
                </c:pt>
                <c:pt idx="30336">
                  <c:v>-9.1378699999999993E-2</c:v>
                </c:pt>
                <c:pt idx="30337">
                  <c:v>-9.2114699999999994E-2</c:v>
                </c:pt>
                <c:pt idx="30338">
                  <c:v>-9.2875399999999997E-2</c:v>
                </c:pt>
                <c:pt idx="30339">
                  <c:v>-9.3656199999999995E-2</c:v>
                </c:pt>
                <c:pt idx="30340">
                  <c:v>-9.4452599999999998E-2</c:v>
                </c:pt>
                <c:pt idx="30341">
                  <c:v>-9.5264600000000005E-2</c:v>
                </c:pt>
                <c:pt idx="30342">
                  <c:v>-9.6095E-2</c:v>
                </c:pt>
                <c:pt idx="30343">
                  <c:v>-9.6949199999999999E-2</c:v>
                </c:pt>
                <c:pt idx="30344">
                  <c:v>-9.7832199999999994E-2</c:v>
                </c:pt>
                <c:pt idx="30345">
                  <c:v>-9.8744700000000005E-2</c:v>
                </c:pt>
                <c:pt idx="30346">
                  <c:v>-9.9687899999999996E-2</c:v>
                </c:pt>
                <c:pt idx="30347">
                  <c:v>-0.100665</c:v>
                </c:pt>
                <c:pt idx="30348">
                  <c:v>-0.10167900000000001</c:v>
                </c:pt>
                <c:pt idx="30349">
                  <c:v>-0.102729</c:v>
                </c:pt>
                <c:pt idx="30350">
                  <c:v>-0.103815</c:v>
                </c:pt>
                <c:pt idx="30351">
                  <c:v>-0.104937</c:v>
                </c:pt>
                <c:pt idx="30352">
                  <c:v>-0.106101</c:v>
                </c:pt>
                <c:pt idx="30353">
                  <c:v>-0.107305</c:v>
                </c:pt>
                <c:pt idx="30354">
                  <c:v>-0.108544</c:v>
                </c:pt>
                <c:pt idx="30355">
                  <c:v>-0.10981200000000001</c:v>
                </c:pt>
                <c:pt idx="30356">
                  <c:v>-0.111109</c:v>
                </c:pt>
                <c:pt idx="30357">
                  <c:v>-0.112443</c:v>
                </c:pt>
                <c:pt idx="30358">
                  <c:v>-0.113817</c:v>
                </c:pt>
                <c:pt idx="30359">
                  <c:v>-0.115228</c:v>
                </c:pt>
                <c:pt idx="30360">
                  <c:v>-0.116676</c:v>
                </c:pt>
                <c:pt idx="30361">
                  <c:v>-0.11816500000000001</c:v>
                </c:pt>
                <c:pt idx="30362">
                  <c:v>-0.119696</c:v>
                </c:pt>
                <c:pt idx="30363">
                  <c:v>-0.121269</c:v>
                </c:pt>
                <c:pt idx="30364">
                  <c:v>-0.122881</c:v>
                </c:pt>
                <c:pt idx="30365">
                  <c:v>-0.12453400000000001</c:v>
                </c:pt>
                <c:pt idx="30366">
                  <c:v>-0.126224</c:v>
                </c:pt>
                <c:pt idx="30367">
                  <c:v>-0.12794800000000001</c:v>
                </c:pt>
                <c:pt idx="30368">
                  <c:v>-0.12970499999999999</c:v>
                </c:pt>
                <c:pt idx="30369">
                  <c:v>-0.13150100000000001</c:v>
                </c:pt>
                <c:pt idx="30370">
                  <c:v>-0.13334299999999999</c:v>
                </c:pt>
                <c:pt idx="30371">
                  <c:v>-0.13523099999999999</c:v>
                </c:pt>
                <c:pt idx="30372">
                  <c:v>-0.137156</c:v>
                </c:pt>
                <c:pt idx="30373">
                  <c:v>-0.13910600000000001</c:v>
                </c:pt>
                <c:pt idx="30374">
                  <c:v>-0.141072</c:v>
                </c:pt>
                <c:pt idx="30375">
                  <c:v>-0.14304900000000001</c:v>
                </c:pt>
                <c:pt idx="30376">
                  <c:v>-0.145035</c:v>
                </c:pt>
                <c:pt idx="30377">
                  <c:v>-0.14704100000000001</c:v>
                </c:pt>
                <c:pt idx="30378">
                  <c:v>-0.14906900000000001</c:v>
                </c:pt>
                <c:pt idx="30379">
                  <c:v>-0.151117</c:v>
                </c:pt>
                <c:pt idx="30380">
                  <c:v>-0.15317800000000001</c:v>
                </c:pt>
                <c:pt idx="30381">
                  <c:v>-0.15526100000000001</c:v>
                </c:pt>
                <c:pt idx="30382">
                  <c:v>-0.15737599999999999</c:v>
                </c:pt>
                <c:pt idx="30383">
                  <c:v>-0.15953100000000001</c:v>
                </c:pt>
                <c:pt idx="30384">
                  <c:v>-0.16172600000000001</c:v>
                </c:pt>
                <c:pt idx="30385">
                  <c:v>-0.16395999999999999</c:v>
                </c:pt>
                <c:pt idx="30386">
                  <c:v>-0.16623299999999999</c:v>
                </c:pt>
                <c:pt idx="30387">
                  <c:v>-0.168543</c:v>
                </c:pt>
                <c:pt idx="30388">
                  <c:v>-0.17088999999999999</c:v>
                </c:pt>
                <c:pt idx="30389">
                  <c:v>-0.17326800000000001</c:v>
                </c:pt>
                <c:pt idx="30390">
                  <c:v>-0.17567199999999999</c:v>
                </c:pt>
                <c:pt idx="30391">
                  <c:v>-0.17809</c:v>
                </c:pt>
                <c:pt idx="30392">
                  <c:v>-0.18051400000000001</c:v>
                </c:pt>
                <c:pt idx="30393">
                  <c:v>-0.18293100000000001</c:v>
                </c:pt>
                <c:pt idx="30394">
                  <c:v>-0.185333</c:v>
                </c:pt>
                <c:pt idx="30395">
                  <c:v>-0.187718</c:v>
                </c:pt>
                <c:pt idx="30396">
                  <c:v>-0.190078</c:v>
                </c:pt>
                <c:pt idx="30397">
                  <c:v>-0.19240599999999999</c:v>
                </c:pt>
                <c:pt idx="30398">
                  <c:v>-0.19470399999999999</c:v>
                </c:pt>
                <c:pt idx="30399">
                  <c:v>-0.19697799999999999</c:v>
                </c:pt>
                <c:pt idx="30400">
                  <c:v>-0.199236</c:v>
                </c:pt>
                <c:pt idx="30401">
                  <c:v>-0.201483</c:v>
                </c:pt>
                <c:pt idx="30402">
                  <c:v>-0.20371800000000001</c:v>
                </c:pt>
                <c:pt idx="30403">
                  <c:v>-0.20593800000000001</c:v>
                </c:pt>
                <c:pt idx="30404">
                  <c:v>-0.20813200000000001</c:v>
                </c:pt>
                <c:pt idx="30405">
                  <c:v>-0.21029800000000001</c:v>
                </c:pt>
                <c:pt idx="30406">
                  <c:v>-0.21243799999999999</c:v>
                </c:pt>
                <c:pt idx="30407">
                  <c:v>-0.21454899999999999</c:v>
                </c:pt>
                <c:pt idx="30408">
                  <c:v>-0.21662799999999999</c:v>
                </c:pt>
                <c:pt idx="30409">
                  <c:v>-0.21867600000000001</c:v>
                </c:pt>
                <c:pt idx="30410">
                  <c:v>-0.22070699999999999</c:v>
                </c:pt>
                <c:pt idx="30411">
                  <c:v>-0.22273000000000001</c:v>
                </c:pt>
                <c:pt idx="30412">
                  <c:v>-0.224747</c:v>
                </c:pt>
                <c:pt idx="30413">
                  <c:v>-0.22675600000000001</c:v>
                </c:pt>
                <c:pt idx="30414">
                  <c:v>-0.22875499999999999</c:v>
                </c:pt>
                <c:pt idx="30415">
                  <c:v>-0.230742</c:v>
                </c:pt>
                <c:pt idx="30416">
                  <c:v>-0.232709</c:v>
                </c:pt>
                <c:pt idx="30417">
                  <c:v>-0.23465</c:v>
                </c:pt>
                <c:pt idx="30418">
                  <c:v>-0.236564</c:v>
                </c:pt>
                <c:pt idx="30419">
                  <c:v>-0.23844899999999999</c:v>
                </c:pt>
                <c:pt idx="30420">
                  <c:v>-0.24030499999999999</c:v>
                </c:pt>
                <c:pt idx="30421">
                  <c:v>-0.24213100000000001</c:v>
                </c:pt>
                <c:pt idx="30422">
                  <c:v>-0.24392800000000001</c:v>
                </c:pt>
                <c:pt idx="30423">
                  <c:v>-0.24568799999999999</c:v>
                </c:pt>
                <c:pt idx="30424">
                  <c:v>-0.24739900000000001</c:v>
                </c:pt>
                <c:pt idx="30425">
                  <c:v>-0.249057</c:v>
                </c:pt>
                <c:pt idx="30426">
                  <c:v>-0.25066699999999997</c:v>
                </c:pt>
                <c:pt idx="30427">
                  <c:v>-0.25223699999999999</c:v>
                </c:pt>
                <c:pt idx="30428">
                  <c:v>-0.25376900000000002</c:v>
                </c:pt>
                <c:pt idx="30429">
                  <c:v>-0.25526399999999999</c:v>
                </c:pt>
                <c:pt idx="30430">
                  <c:v>-0.25672600000000001</c:v>
                </c:pt>
                <c:pt idx="30431">
                  <c:v>-0.25815700000000003</c:v>
                </c:pt>
                <c:pt idx="30432">
                  <c:v>-0.25955699999999998</c:v>
                </c:pt>
                <c:pt idx="30433">
                  <c:v>-0.26092599999999999</c:v>
                </c:pt>
                <c:pt idx="30434">
                  <c:v>-0.26226899999999997</c:v>
                </c:pt>
                <c:pt idx="30435">
                  <c:v>-0.26358700000000002</c:v>
                </c:pt>
                <c:pt idx="30436">
                  <c:v>-0.26486900000000002</c:v>
                </c:pt>
                <c:pt idx="30437">
                  <c:v>-0.26610400000000001</c:v>
                </c:pt>
                <c:pt idx="30438">
                  <c:v>-0.267295</c:v>
                </c:pt>
                <c:pt idx="30439">
                  <c:v>-0.26844600000000002</c:v>
                </c:pt>
                <c:pt idx="30440">
                  <c:v>-0.269563</c:v>
                </c:pt>
                <c:pt idx="30441">
                  <c:v>-0.270644</c:v>
                </c:pt>
                <c:pt idx="30442">
                  <c:v>-0.27167799999999998</c:v>
                </c:pt>
                <c:pt idx="30443">
                  <c:v>-0.27266000000000001</c:v>
                </c:pt>
                <c:pt idx="30444">
                  <c:v>-0.273592</c:v>
                </c:pt>
                <c:pt idx="30445">
                  <c:v>-0.274476</c:v>
                </c:pt>
                <c:pt idx="30446">
                  <c:v>-0.27531499999999998</c:v>
                </c:pt>
                <c:pt idx="30447">
                  <c:v>-0.27611200000000002</c:v>
                </c:pt>
                <c:pt idx="30448">
                  <c:v>-0.276866</c:v>
                </c:pt>
                <c:pt idx="30449">
                  <c:v>-0.27757300000000001</c:v>
                </c:pt>
                <c:pt idx="30450">
                  <c:v>-0.27823199999999998</c:v>
                </c:pt>
                <c:pt idx="30451">
                  <c:v>-0.27884900000000001</c:v>
                </c:pt>
                <c:pt idx="30452">
                  <c:v>-0.279422</c:v>
                </c:pt>
                <c:pt idx="30453">
                  <c:v>-0.27994400000000003</c:v>
                </c:pt>
                <c:pt idx="30454">
                  <c:v>-0.280414</c:v>
                </c:pt>
                <c:pt idx="30455">
                  <c:v>-0.28083599999999997</c:v>
                </c:pt>
                <c:pt idx="30456">
                  <c:v>-0.28120899999999999</c:v>
                </c:pt>
                <c:pt idx="30457">
                  <c:v>-0.28152199999999999</c:v>
                </c:pt>
                <c:pt idx="30458">
                  <c:v>-0.28177000000000002</c:v>
                </c:pt>
                <c:pt idx="30459">
                  <c:v>-0.28195100000000001</c:v>
                </c:pt>
                <c:pt idx="30460">
                  <c:v>-0.28206100000000001</c:v>
                </c:pt>
                <c:pt idx="30461">
                  <c:v>-0.28209499999999998</c:v>
                </c:pt>
                <c:pt idx="30462">
                  <c:v>-0.282053</c:v>
                </c:pt>
                <c:pt idx="30463">
                  <c:v>-0.28193800000000002</c:v>
                </c:pt>
                <c:pt idx="30464">
                  <c:v>-0.281748</c:v>
                </c:pt>
                <c:pt idx="30465">
                  <c:v>-0.28148200000000001</c:v>
                </c:pt>
                <c:pt idx="30466">
                  <c:v>-0.28114099999999997</c:v>
                </c:pt>
                <c:pt idx="30467">
                  <c:v>-0.28072799999999998</c:v>
                </c:pt>
                <c:pt idx="30468">
                  <c:v>-0.28024500000000002</c:v>
                </c:pt>
                <c:pt idx="30469">
                  <c:v>-0.27970200000000001</c:v>
                </c:pt>
                <c:pt idx="30470">
                  <c:v>-0.279111</c:v>
                </c:pt>
                <c:pt idx="30471">
                  <c:v>-0.27848600000000001</c:v>
                </c:pt>
                <c:pt idx="30472">
                  <c:v>-0.277837</c:v>
                </c:pt>
                <c:pt idx="30473">
                  <c:v>-0.277167</c:v>
                </c:pt>
                <c:pt idx="30474">
                  <c:v>-0.27647300000000002</c:v>
                </c:pt>
                <c:pt idx="30475">
                  <c:v>-0.27574100000000001</c:v>
                </c:pt>
                <c:pt idx="30476">
                  <c:v>-0.27495999999999998</c:v>
                </c:pt>
                <c:pt idx="30477">
                  <c:v>-0.27413100000000001</c:v>
                </c:pt>
                <c:pt idx="30478">
                  <c:v>-0.27326800000000001</c:v>
                </c:pt>
                <c:pt idx="30479">
                  <c:v>-0.27238400000000001</c:v>
                </c:pt>
                <c:pt idx="30480">
                  <c:v>-0.27147700000000002</c:v>
                </c:pt>
                <c:pt idx="30481">
                  <c:v>-0.27052799999999999</c:v>
                </c:pt>
                <c:pt idx="30482">
                  <c:v>-0.26952100000000001</c:v>
                </c:pt>
                <c:pt idx="30483">
                  <c:v>-0.26844899999999999</c:v>
                </c:pt>
                <c:pt idx="30484">
                  <c:v>-0.26731500000000002</c:v>
                </c:pt>
                <c:pt idx="30485">
                  <c:v>-0.26611899999999999</c:v>
                </c:pt>
                <c:pt idx="30486">
                  <c:v>-0.26486199999999999</c:v>
                </c:pt>
                <c:pt idx="30487">
                  <c:v>-0.26355600000000001</c:v>
                </c:pt>
                <c:pt idx="30488">
                  <c:v>-0.26221299999999997</c:v>
                </c:pt>
                <c:pt idx="30489">
                  <c:v>-0.26083899999999999</c:v>
                </c:pt>
                <c:pt idx="30490">
                  <c:v>-0.259436</c:v>
                </c:pt>
                <c:pt idx="30491">
                  <c:v>-0.25800899999999999</c:v>
                </c:pt>
                <c:pt idx="30492">
                  <c:v>-0.25655800000000001</c:v>
                </c:pt>
                <c:pt idx="30493">
                  <c:v>-0.25508399999999998</c:v>
                </c:pt>
                <c:pt idx="30494">
                  <c:v>-0.25358700000000001</c:v>
                </c:pt>
                <c:pt idx="30495">
                  <c:v>-0.25207400000000002</c:v>
                </c:pt>
                <c:pt idx="30496">
                  <c:v>-0.25054100000000001</c:v>
                </c:pt>
                <c:pt idx="30497">
                  <c:v>-0.24898899999999999</c:v>
                </c:pt>
                <c:pt idx="30498">
                  <c:v>-0.24742500000000001</c:v>
                </c:pt>
                <c:pt idx="30499">
                  <c:v>-0.245863</c:v>
                </c:pt>
                <c:pt idx="30500">
                  <c:v>-0.244308</c:v>
                </c:pt>
                <c:pt idx="30501">
                  <c:v>-0.242755</c:v>
                </c:pt>
                <c:pt idx="30502">
                  <c:v>-0.2412</c:v>
                </c:pt>
                <c:pt idx="30503">
                  <c:v>-0.23963799999999999</c:v>
                </c:pt>
                <c:pt idx="30504">
                  <c:v>-0.238064</c:v>
                </c:pt>
                <c:pt idx="30505">
                  <c:v>-0.23647599999999999</c:v>
                </c:pt>
                <c:pt idx="30506">
                  <c:v>-0.23488100000000001</c:v>
                </c:pt>
                <c:pt idx="30507">
                  <c:v>-0.233288</c:v>
                </c:pt>
                <c:pt idx="30508">
                  <c:v>-0.23169999999999999</c:v>
                </c:pt>
                <c:pt idx="30509">
                  <c:v>-0.230105</c:v>
                </c:pt>
                <c:pt idx="30510">
                  <c:v>-0.22848599999999999</c:v>
                </c:pt>
                <c:pt idx="30511">
                  <c:v>-0.22683400000000001</c:v>
                </c:pt>
                <c:pt idx="30512">
                  <c:v>-0.22516</c:v>
                </c:pt>
                <c:pt idx="30513">
                  <c:v>-0.22348299999999999</c:v>
                </c:pt>
                <c:pt idx="30514">
                  <c:v>-0.22181899999999999</c:v>
                </c:pt>
                <c:pt idx="30515">
                  <c:v>-0.22017800000000001</c:v>
                </c:pt>
                <c:pt idx="30516">
                  <c:v>-0.21856400000000001</c:v>
                </c:pt>
                <c:pt idx="30517">
                  <c:v>-0.21697900000000001</c:v>
                </c:pt>
                <c:pt idx="30518">
                  <c:v>-0.21542900000000001</c:v>
                </c:pt>
                <c:pt idx="30519">
                  <c:v>-0.21390700000000001</c:v>
                </c:pt>
                <c:pt idx="30520">
                  <c:v>-0.21240800000000001</c:v>
                </c:pt>
                <c:pt idx="30521">
                  <c:v>-0.21093899999999999</c:v>
                </c:pt>
                <c:pt idx="30522">
                  <c:v>-0.209508</c:v>
                </c:pt>
                <c:pt idx="30523">
                  <c:v>-0.20812</c:v>
                </c:pt>
                <c:pt idx="30524">
                  <c:v>-0.20677400000000001</c:v>
                </c:pt>
                <c:pt idx="30525">
                  <c:v>-0.20547199999999999</c:v>
                </c:pt>
                <c:pt idx="30526">
                  <c:v>-0.204212</c:v>
                </c:pt>
                <c:pt idx="30527">
                  <c:v>-0.202984</c:v>
                </c:pt>
                <c:pt idx="30528">
                  <c:v>-0.20177999999999999</c:v>
                </c:pt>
                <c:pt idx="30529">
                  <c:v>-0.200596</c:v>
                </c:pt>
                <c:pt idx="30530">
                  <c:v>-0.199433</c:v>
                </c:pt>
                <c:pt idx="30531">
                  <c:v>-0.198296</c:v>
                </c:pt>
                <c:pt idx="30532">
                  <c:v>-0.197187</c:v>
                </c:pt>
                <c:pt idx="30533">
                  <c:v>-0.196106</c:v>
                </c:pt>
                <c:pt idx="30534">
                  <c:v>-0.195049</c:v>
                </c:pt>
                <c:pt idx="30535">
                  <c:v>-0.194022</c:v>
                </c:pt>
                <c:pt idx="30536">
                  <c:v>-0.19303899999999999</c:v>
                </c:pt>
                <c:pt idx="30537">
                  <c:v>-0.19210199999999999</c:v>
                </c:pt>
                <c:pt idx="30538">
                  <c:v>-0.19120500000000001</c:v>
                </c:pt>
                <c:pt idx="30539">
                  <c:v>-0.19034200000000001</c:v>
                </c:pt>
                <c:pt idx="30540">
                  <c:v>-0.18951499999999999</c:v>
                </c:pt>
                <c:pt idx="30541">
                  <c:v>-0.18872700000000001</c:v>
                </c:pt>
                <c:pt idx="30542">
                  <c:v>-0.18798000000000001</c:v>
                </c:pt>
                <c:pt idx="30543">
                  <c:v>-0.18728</c:v>
                </c:pt>
                <c:pt idx="30544">
                  <c:v>-0.18662699999999999</c:v>
                </c:pt>
                <c:pt idx="30545">
                  <c:v>-0.18601899999999999</c:v>
                </c:pt>
                <c:pt idx="30546">
                  <c:v>-0.18545700000000001</c:v>
                </c:pt>
                <c:pt idx="30547">
                  <c:v>-0.184948</c:v>
                </c:pt>
                <c:pt idx="30548">
                  <c:v>-0.18449299999999999</c:v>
                </c:pt>
                <c:pt idx="30549">
                  <c:v>-0.18409400000000001</c:v>
                </c:pt>
                <c:pt idx="30550">
                  <c:v>-0.18376100000000001</c:v>
                </c:pt>
                <c:pt idx="30551">
                  <c:v>-0.18349599999999999</c:v>
                </c:pt>
                <c:pt idx="30552">
                  <c:v>-0.18329899999999999</c:v>
                </c:pt>
                <c:pt idx="30553">
                  <c:v>-0.18317</c:v>
                </c:pt>
                <c:pt idx="30554">
                  <c:v>-0.183118</c:v>
                </c:pt>
                <c:pt idx="30555">
                  <c:v>-0.183143</c:v>
                </c:pt>
                <c:pt idx="30556">
                  <c:v>-0.18323500000000001</c:v>
                </c:pt>
                <c:pt idx="30557">
                  <c:v>-0.18338399999999999</c:v>
                </c:pt>
                <c:pt idx="30558">
                  <c:v>-0.18359400000000001</c:v>
                </c:pt>
                <c:pt idx="30559">
                  <c:v>-0.18387200000000001</c:v>
                </c:pt>
                <c:pt idx="30560">
                  <c:v>-0.18421399999999999</c:v>
                </c:pt>
                <c:pt idx="30561">
                  <c:v>-0.184611</c:v>
                </c:pt>
                <c:pt idx="30562">
                  <c:v>-0.185055</c:v>
                </c:pt>
                <c:pt idx="30563">
                  <c:v>-0.18553800000000001</c:v>
                </c:pt>
                <c:pt idx="30564">
                  <c:v>-0.18605099999999999</c:v>
                </c:pt>
                <c:pt idx="30565">
                  <c:v>-0.18660099999999999</c:v>
                </c:pt>
                <c:pt idx="30566">
                  <c:v>-0.18720600000000001</c:v>
                </c:pt>
                <c:pt idx="30567">
                  <c:v>-0.18787799999999999</c:v>
                </c:pt>
                <c:pt idx="30568">
                  <c:v>-0.188615</c:v>
                </c:pt>
                <c:pt idx="30569">
                  <c:v>-0.18940299999999999</c:v>
                </c:pt>
                <c:pt idx="30570">
                  <c:v>-0.19022800000000001</c:v>
                </c:pt>
                <c:pt idx="30571">
                  <c:v>-0.19108900000000001</c:v>
                </c:pt>
                <c:pt idx="30572">
                  <c:v>-0.19198799999999999</c:v>
                </c:pt>
                <c:pt idx="30573">
                  <c:v>-0.19292500000000001</c:v>
                </c:pt>
                <c:pt idx="30574">
                  <c:v>-0.19389600000000001</c:v>
                </c:pt>
                <c:pt idx="30575">
                  <c:v>-0.194908</c:v>
                </c:pt>
                <c:pt idx="30576">
                  <c:v>-0.19597300000000001</c:v>
                </c:pt>
                <c:pt idx="30577">
                  <c:v>-0.197102</c:v>
                </c:pt>
                <c:pt idx="30578">
                  <c:v>-0.198292</c:v>
                </c:pt>
                <c:pt idx="30579">
                  <c:v>-0.19953399999999999</c:v>
                </c:pt>
                <c:pt idx="30580">
                  <c:v>-0.200822</c:v>
                </c:pt>
                <c:pt idx="30581">
                  <c:v>-0.202153</c:v>
                </c:pt>
                <c:pt idx="30582">
                  <c:v>-0.20352999999999999</c:v>
                </c:pt>
                <c:pt idx="30583">
                  <c:v>-0.204958</c:v>
                </c:pt>
                <c:pt idx="30584">
                  <c:v>-0.20643400000000001</c:v>
                </c:pt>
                <c:pt idx="30585">
                  <c:v>-0.207954</c:v>
                </c:pt>
                <c:pt idx="30586">
                  <c:v>-0.20951700000000001</c:v>
                </c:pt>
                <c:pt idx="30587">
                  <c:v>-0.211118</c:v>
                </c:pt>
                <c:pt idx="30588">
                  <c:v>-0.212751</c:v>
                </c:pt>
                <c:pt idx="30589">
                  <c:v>-0.21440799999999999</c:v>
                </c:pt>
                <c:pt idx="30590">
                  <c:v>-0.216082</c:v>
                </c:pt>
                <c:pt idx="30591">
                  <c:v>-0.21776200000000001</c:v>
                </c:pt>
                <c:pt idx="30592">
                  <c:v>-0.219446</c:v>
                </c:pt>
                <c:pt idx="30593">
                  <c:v>-0.22112999999999999</c:v>
                </c:pt>
                <c:pt idx="30594">
                  <c:v>-0.22282299999999999</c:v>
                </c:pt>
                <c:pt idx="30595">
                  <c:v>-0.22453600000000001</c:v>
                </c:pt>
                <c:pt idx="30596">
                  <c:v>-0.226274</c:v>
                </c:pt>
                <c:pt idx="30597">
                  <c:v>-0.228023</c:v>
                </c:pt>
                <c:pt idx="30598">
                  <c:v>-0.229765</c:v>
                </c:pt>
                <c:pt idx="30599">
                  <c:v>-0.23149800000000001</c:v>
                </c:pt>
                <c:pt idx="30600">
                  <c:v>-0.23322599999999999</c:v>
                </c:pt>
                <c:pt idx="30601">
                  <c:v>-0.23495099999999999</c:v>
                </c:pt>
                <c:pt idx="30602">
                  <c:v>-0.236674</c:v>
                </c:pt>
                <c:pt idx="30603">
                  <c:v>-0.23839199999999999</c:v>
                </c:pt>
                <c:pt idx="30604">
                  <c:v>-0.24010400000000001</c:v>
                </c:pt>
                <c:pt idx="30605">
                  <c:v>-0.241808</c:v>
                </c:pt>
                <c:pt idx="30606">
                  <c:v>-0.243505</c:v>
                </c:pt>
                <c:pt idx="30607">
                  <c:v>-0.245195</c:v>
                </c:pt>
                <c:pt idx="30608">
                  <c:v>-0.24687400000000001</c:v>
                </c:pt>
                <c:pt idx="30609">
                  <c:v>-0.24854000000000001</c:v>
                </c:pt>
                <c:pt idx="30610">
                  <c:v>-0.25019999999999998</c:v>
                </c:pt>
                <c:pt idx="30611">
                  <c:v>-0.25185600000000002</c:v>
                </c:pt>
                <c:pt idx="30612">
                  <c:v>-0.25350099999999998</c:v>
                </c:pt>
                <c:pt idx="30613">
                  <c:v>-0.25512200000000002</c:v>
                </c:pt>
                <c:pt idx="30614">
                  <c:v>-0.25670999999999999</c:v>
                </c:pt>
                <c:pt idx="30615">
                  <c:v>-0.25826100000000002</c:v>
                </c:pt>
                <c:pt idx="30616">
                  <c:v>-0.25977899999999998</c:v>
                </c:pt>
                <c:pt idx="30617">
                  <c:v>-0.261268</c:v>
                </c:pt>
                <c:pt idx="30618">
                  <c:v>-0.26272699999999999</c:v>
                </c:pt>
                <c:pt idx="30619">
                  <c:v>-0.264156</c:v>
                </c:pt>
                <c:pt idx="30620">
                  <c:v>-0.26555200000000001</c:v>
                </c:pt>
                <c:pt idx="30621">
                  <c:v>-0.26690700000000001</c:v>
                </c:pt>
                <c:pt idx="30622">
                  <c:v>-0.26821200000000001</c:v>
                </c:pt>
                <c:pt idx="30623">
                  <c:v>-0.26946100000000001</c:v>
                </c:pt>
                <c:pt idx="30624">
                  <c:v>-0.27065099999999997</c:v>
                </c:pt>
                <c:pt idx="30625">
                  <c:v>-0.27177600000000002</c:v>
                </c:pt>
                <c:pt idx="30626">
                  <c:v>-0.272837</c:v>
                </c:pt>
                <c:pt idx="30627">
                  <c:v>-0.27384199999999997</c:v>
                </c:pt>
                <c:pt idx="30628">
                  <c:v>-0.27479799999999999</c:v>
                </c:pt>
                <c:pt idx="30629">
                  <c:v>-0.27570800000000001</c:v>
                </c:pt>
                <c:pt idx="30630">
                  <c:v>-0.27656999999999998</c:v>
                </c:pt>
                <c:pt idx="30631">
                  <c:v>-0.27738400000000002</c:v>
                </c:pt>
                <c:pt idx="30632">
                  <c:v>-0.27814899999999998</c:v>
                </c:pt>
                <c:pt idx="30633">
                  <c:v>-0.278864</c:v>
                </c:pt>
                <c:pt idx="30634">
                  <c:v>-0.27952399999999999</c:v>
                </c:pt>
                <c:pt idx="30635">
                  <c:v>-0.28013199999999999</c:v>
                </c:pt>
                <c:pt idx="30636">
                  <c:v>-0.280696</c:v>
                </c:pt>
                <c:pt idx="30637">
                  <c:v>-0.281221</c:v>
                </c:pt>
                <c:pt idx="30638">
                  <c:v>-0.28170400000000001</c:v>
                </c:pt>
                <c:pt idx="30639">
                  <c:v>-0.282142</c:v>
                </c:pt>
                <c:pt idx="30640">
                  <c:v>-0.28253499999999998</c:v>
                </c:pt>
                <c:pt idx="30641">
                  <c:v>-0.28288000000000002</c:v>
                </c:pt>
                <c:pt idx="30642">
                  <c:v>-0.28317500000000001</c:v>
                </c:pt>
                <c:pt idx="30643">
                  <c:v>-0.28342200000000001</c:v>
                </c:pt>
                <c:pt idx="30644">
                  <c:v>-0.28362599999999999</c:v>
                </c:pt>
                <c:pt idx="30645">
                  <c:v>-0.28378399999999998</c:v>
                </c:pt>
                <c:pt idx="30646">
                  <c:v>-0.28389300000000001</c:v>
                </c:pt>
                <c:pt idx="30647">
                  <c:v>-0.28395300000000001</c:v>
                </c:pt>
                <c:pt idx="30648">
                  <c:v>-0.28396300000000002</c:v>
                </c:pt>
                <c:pt idx="30649">
                  <c:v>-0.28392400000000001</c:v>
                </c:pt>
                <c:pt idx="30650">
                  <c:v>-0.28383399999999998</c:v>
                </c:pt>
                <c:pt idx="30651">
                  <c:v>-0.28369699999999998</c:v>
                </c:pt>
                <c:pt idx="30652">
                  <c:v>-0.28351399999999999</c:v>
                </c:pt>
                <c:pt idx="30653">
                  <c:v>-0.28328700000000001</c:v>
                </c:pt>
                <c:pt idx="30654">
                  <c:v>-0.28301799999999999</c:v>
                </c:pt>
                <c:pt idx="30655">
                  <c:v>-0.28270299999999998</c:v>
                </c:pt>
                <c:pt idx="30656">
                  <c:v>-0.28233799999999998</c:v>
                </c:pt>
                <c:pt idx="30657">
                  <c:v>-0.28192200000000001</c:v>
                </c:pt>
                <c:pt idx="30658">
                  <c:v>-0.28145900000000001</c:v>
                </c:pt>
                <c:pt idx="30659">
                  <c:v>-0.28096100000000002</c:v>
                </c:pt>
                <c:pt idx="30660">
                  <c:v>-0.28043499999999999</c:v>
                </c:pt>
                <c:pt idx="30661">
                  <c:v>-0.27988200000000002</c:v>
                </c:pt>
                <c:pt idx="30662">
                  <c:v>-0.27929900000000002</c:v>
                </c:pt>
                <c:pt idx="30663">
                  <c:v>-0.27868999999999999</c:v>
                </c:pt>
                <c:pt idx="30664">
                  <c:v>-0.27806500000000001</c:v>
                </c:pt>
                <c:pt idx="30665">
                  <c:v>-0.27738800000000002</c:v>
                </c:pt>
                <c:pt idx="30666">
                  <c:v>-0.27661000000000002</c:v>
                </c:pt>
                <c:pt idx="30667">
                  <c:v>-0.27576200000000001</c:v>
                </c:pt>
                <c:pt idx="30668">
                  <c:v>-0.27490999999999999</c:v>
                </c:pt>
                <c:pt idx="30669">
                  <c:v>-0.27404299999999998</c:v>
                </c:pt>
                <c:pt idx="30670">
                  <c:v>-0.27313799999999999</c:v>
                </c:pt>
                <c:pt idx="30671">
                  <c:v>-0.27221200000000001</c:v>
                </c:pt>
                <c:pt idx="30672">
                  <c:v>-0.27128000000000002</c:v>
                </c:pt>
                <c:pt idx="30673">
                  <c:v>-0.270339</c:v>
                </c:pt>
                <c:pt idx="30674">
                  <c:v>-0.26938400000000001</c:v>
                </c:pt>
                <c:pt idx="30675">
                  <c:v>-0.26841399999999999</c:v>
                </c:pt>
                <c:pt idx="30676">
                  <c:v>-0.267428</c:v>
                </c:pt>
                <c:pt idx="30677">
                  <c:v>-0.26642900000000003</c:v>
                </c:pt>
                <c:pt idx="30678">
                  <c:v>-0.26541999999999999</c:v>
                </c:pt>
                <c:pt idx="30679">
                  <c:v>-0.264405</c:v>
                </c:pt>
                <c:pt idx="30680">
                  <c:v>-0.26338499999999998</c:v>
                </c:pt>
                <c:pt idx="30681">
                  <c:v>-0.26235700000000001</c:v>
                </c:pt>
                <c:pt idx="30682">
                  <c:v>-0.261322</c:v>
                </c:pt>
                <c:pt idx="30683">
                  <c:v>-0.26028299999999999</c:v>
                </c:pt>
                <c:pt idx="30684">
                  <c:v>-0.25924700000000001</c:v>
                </c:pt>
                <c:pt idx="30685">
                  <c:v>-0.258214</c:v>
                </c:pt>
                <c:pt idx="30686">
                  <c:v>-0.257185</c:v>
                </c:pt>
                <c:pt idx="30687">
                  <c:v>-0.256164</c:v>
                </c:pt>
                <c:pt idx="30688">
                  <c:v>-0.25515300000000002</c:v>
                </c:pt>
                <c:pt idx="30689">
                  <c:v>-0.25415300000000002</c:v>
                </c:pt>
                <c:pt idx="30690">
                  <c:v>-0.25315799999999999</c:v>
                </c:pt>
                <c:pt idx="30691">
                  <c:v>-0.25216499999999997</c:v>
                </c:pt>
                <c:pt idx="30692">
                  <c:v>-0.25117800000000001</c:v>
                </c:pt>
                <c:pt idx="30693">
                  <c:v>-0.25020199999999998</c:v>
                </c:pt>
                <c:pt idx="30694">
                  <c:v>-0.24923300000000001</c:v>
                </c:pt>
                <c:pt idx="30695">
                  <c:v>-0.24827099999999999</c:v>
                </c:pt>
                <c:pt idx="30696">
                  <c:v>-0.24732199999999999</c:v>
                </c:pt>
                <c:pt idx="30697">
                  <c:v>-0.24639</c:v>
                </c:pt>
                <c:pt idx="30698">
                  <c:v>-0.24547099999999999</c:v>
                </c:pt>
                <c:pt idx="30699">
                  <c:v>-0.244559</c:v>
                </c:pt>
                <c:pt idx="30700">
                  <c:v>-0.243645</c:v>
                </c:pt>
                <c:pt idx="30701">
                  <c:v>-0.24272299999999999</c:v>
                </c:pt>
                <c:pt idx="30702">
                  <c:v>-0.24179500000000001</c:v>
                </c:pt>
                <c:pt idx="30703">
                  <c:v>-0.240873</c:v>
                </c:pt>
                <c:pt idx="30704">
                  <c:v>-0.23996899999999999</c:v>
                </c:pt>
                <c:pt idx="30705">
                  <c:v>-0.23908799999999999</c:v>
                </c:pt>
                <c:pt idx="30706">
                  <c:v>-0.23822199999999999</c:v>
                </c:pt>
                <c:pt idx="30707">
                  <c:v>-0.23735700000000001</c:v>
                </c:pt>
                <c:pt idx="30708">
                  <c:v>-0.236484</c:v>
                </c:pt>
                <c:pt idx="30709">
                  <c:v>-0.235598</c:v>
                </c:pt>
                <c:pt idx="30710">
                  <c:v>-0.23469899999999999</c:v>
                </c:pt>
                <c:pt idx="30711">
                  <c:v>-0.23378199999999999</c:v>
                </c:pt>
                <c:pt idx="30712">
                  <c:v>-0.232852</c:v>
                </c:pt>
                <c:pt idx="30713">
                  <c:v>-0.23191400000000001</c:v>
                </c:pt>
                <c:pt idx="30714">
                  <c:v>-0.23096900000000001</c:v>
                </c:pt>
                <c:pt idx="30715">
                  <c:v>-0.230017</c:v>
                </c:pt>
                <c:pt idx="30716">
                  <c:v>-0.22906000000000001</c:v>
                </c:pt>
                <c:pt idx="30717">
                  <c:v>-0.228098</c:v>
                </c:pt>
                <c:pt idx="30718">
                  <c:v>-0.227135</c:v>
                </c:pt>
                <c:pt idx="30719">
                  <c:v>-0.22617499999999999</c:v>
                </c:pt>
                <c:pt idx="30720">
                  <c:v>-0.22522500000000001</c:v>
                </c:pt>
                <c:pt idx="30721">
                  <c:v>-0.22428400000000001</c:v>
                </c:pt>
                <c:pt idx="30722">
                  <c:v>-0.22334999999999999</c:v>
                </c:pt>
                <c:pt idx="30723">
                  <c:v>-0.22242100000000001</c:v>
                </c:pt>
                <c:pt idx="30724">
                  <c:v>-0.221498</c:v>
                </c:pt>
                <c:pt idx="30725">
                  <c:v>-0.22057299999999999</c:v>
                </c:pt>
                <c:pt idx="30726">
                  <c:v>-0.219635</c:v>
                </c:pt>
                <c:pt idx="30727">
                  <c:v>-0.21867500000000001</c:v>
                </c:pt>
                <c:pt idx="30728">
                  <c:v>-0.21768799999999999</c:v>
                </c:pt>
                <c:pt idx="30729">
                  <c:v>-0.216672</c:v>
                </c:pt>
                <c:pt idx="30730">
                  <c:v>-0.21563299999999999</c:v>
                </c:pt>
                <c:pt idx="30731">
                  <c:v>-0.21457100000000001</c:v>
                </c:pt>
                <c:pt idx="30732">
                  <c:v>-0.21348300000000001</c:v>
                </c:pt>
                <c:pt idx="30733">
                  <c:v>-0.212365</c:v>
                </c:pt>
                <c:pt idx="30734">
                  <c:v>-0.21120700000000001</c:v>
                </c:pt>
                <c:pt idx="30735">
                  <c:v>-0.210004</c:v>
                </c:pt>
                <c:pt idx="30736">
                  <c:v>-0.208762</c:v>
                </c:pt>
                <c:pt idx="30737">
                  <c:v>-0.20749600000000001</c:v>
                </c:pt>
                <c:pt idx="30738">
                  <c:v>-0.20621700000000001</c:v>
                </c:pt>
                <c:pt idx="30739">
                  <c:v>-0.20493</c:v>
                </c:pt>
                <c:pt idx="30740">
                  <c:v>-0.20363000000000001</c:v>
                </c:pt>
                <c:pt idx="30741">
                  <c:v>-0.20232</c:v>
                </c:pt>
                <c:pt idx="30742">
                  <c:v>-0.20100699999999999</c:v>
                </c:pt>
                <c:pt idx="30743">
                  <c:v>-0.19969400000000001</c:v>
                </c:pt>
                <c:pt idx="30744">
                  <c:v>-0.198377</c:v>
                </c:pt>
                <c:pt idx="30745">
                  <c:v>-0.19705700000000001</c:v>
                </c:pt>
                <c:pt idx="30746">
                  <c:v>-0.19573099999999999</c:v>
                </c:pt>
                <c:pt idx="30747">
                  <c:v>-0.19439899999999999</c:v>
                </c:pt>
                <c:pt idx="30748">
                  <c:v>-0.19306000000000001</c:v>
                </c:pt>
                <c:pt idx="30749">
                  <c:v>-0.19171299999999999</c:v>
                </c:pt>
                <c:pt idx="30750">
                  <c:v>-0.190357</c:v>
                </c:pt>
                <c:pt idx="30751">
                  <c:v>-0.188996</c:v>
                </c:pt>
                <c:pt idx="30752">
                  <c:v>-0.18762200000000001</c:v>
                </c:pt>
                <c:pt idx="30753">
                  <c:v>-0.18618999999999999</c:v>
                </c:pt>
                <c:pt idx="30754">
                  <c:v>-0.184692</c:v>
                </c:pt>
                <c:pt idx="30755">
                  <c:v>-0.18318799999999999</c:v>
                </c:pt>
                <c:pt idx="30756">
                  <c:v>-0.181696</c:v>
                </c:pt>
                <c:pt idx="30757">
                  <c:v>-0.18018700000000001</c:v>
                </c:pt>
                <c:pt idx="30758">
                  <c:v>-0.17866399999999999</c:v>
                </c:pt>
                <c:pt idx="30759">
                  <c:v>-0.17713799999999999</c:v>
                </c:pt>
                <c:pt idx="30760">
                  <c:v>-0.17561099999999999</c:v>
                </c:pt>
                <c:pt idx="30761">
                  <c:v>-0.17408299999999999</c:v>
                </c:pt>
                <c:pt idx="30762">
                  <c:v>-0.17254700000000001</c:v>
                </c:pt>
                <c:pt idx="30763">
                  <c:v>-0.17099600000000001</c:v>
                </c:pt>
                <c:pt idx="30764">
                  <c:v>-0.169433</c:v>
                </c:pt>
                <c:pt idx="30765">
                  <c:v>-0.16786699999999999</c:v>
                </c:pt>
                <c:pt idx="30766">
                  <c:v>-0.16630500000000001</c:v>
                </c:pt>
                <c:pt idx="30767">
                  <c:v>-0.16474800000000001</c:v>
                </c:pt>
                <c:pt idx="30768">
                  <c:v>-0.16320100000000001</c:v>
                </c:pt>
                <c:pt idx="30769">
                  <c:v>-0.161666</c:v>
                </c:pt>
                <c:pt idx="30770">
                  <c:v>-0.16014900000000001</c:v>
                </c:pt>
                <c:pt idx="30771">
                  <c:v>-0.15865799999999999</c:v>
                </c:pt>
                <c:pt idx="30772">
                  <c:v>-0.15720000000000001</c:v>
                </c:pt>
                <c:pt idx="30773">
                  <c:v>-0.155779</c:v>
                </c:pt>
                <c:pt idx="30774">
                  <c:v>-0.15439700000000001</c:v>
                </c:pt>
                <c:pt idx="30775">
                  <c:v>-0.15304899999999999</c:v>
                </c:pt>
                <c:pt idx="30776">
                  <c:v>-0.15173300000000001</c:v>
                </c:pt>
                <c:pt idx="30777">
                  <c:v>-0.150447</c:v>
                </c:pt>
                <c:pt idx="30778">
                  <c:v>-0.149196</c:v>
                </c:pt>
                <c:pt idx="30779">
                  <c:v>-0.147983</c:v>
                </c:pt>
                <c:pt idx="30780">
                  <c:v>-0.14680799999999999</c:v>
                </c:pt>
                <c:pt idx="30781">
                  <c:v>-0.14566899999999999</c:v>
                </c:pt>
                <c:pt idx="30782">
                  <c:v>-0.144561</c:v>
                </c:pt>
                <c:pt idx="30783">
                  <c:v>-0.143484</c:v>
                </c:pt>
                <c:pt idx="30784">
                  <c:v>-0.14243600000000001</c:v>
                </c:pt>
                <c:pt idx="30785">
                  <c:v>-0.14141100000000001</c:v>
                </c:pt>
                <c:pt idx="30786">
                  <c:v>-0.14040800000000001</c:v>
                </c:pt>
                <c:pt idx="30787">
                  <c:v>-0.13942599999999999</c:v>
                </c:pt>
                <c:pt idx="30788">
                  <c:v>-0.13846600000000001</c:v>
                </c:pt>
                <c:pt idx="30789">
                  <c:v>-0.13752700000000001</c:v>
                </c:pt>
                <c:pt idx="30790">
                  <c:v>-0.13661100000000001</c:v>
                </c:pt>
                <c:pt idx="30791">
                  <c:v>-0.13571900000000001</c:v>
                </c:pt>
                <c:pt idx="30792">
                  <c:v>-0.134855</c:v>
                </c:pt>
                <c:pt idx="30793">
                  <c:v>-0.13402</c:v>
                </c:pt>
                <c:pt idx="30794">
                  <c:v>-0.133214</c:v>
                </c:pt>
                <c:pt idx="30795">
                  <c:v>-0.132435</c:v>
                </c:pt>
                <c:pt idx="30796">
                  <c:v>-0.131686</c:v>
                </c:pt>
                <c:pt idx="30797">
                  <c:v>-0.130971</c:v>
                </c:pt>
                <c:pt idx="30798">
                  <c:v>-0.13029399999999999</c:v>
                </c:pt>
                <c:pt idx="30799">
                  <c:v>-0.12965599999999999</c:v>
                </c:pt>
                <c:pt idx="30800">
                  <c:v>-0.12905800000000001</c:v>
                </c:pt>
                <c:pt idx="30801">
                  <c:v>-0.12850300000000001</c:v>
                </c:pt>
                <c:pt idx="30802">
                  <c:v>-0.12798899999999999</c:v>
                </c:pt>
                <c:pt idx="30803">
                  <c:v>-0.12751599999999999</c:v>
                </c:pt>
                <c:pt idx="30804">
                  <c:v>-0.127082</c:v>
                </c:pt>
                <c:pt idx="30805">
                  <c:v>-0.126691</c:v>
                </c:pt>
                <c:pt idx="30806">
                  <c:v>-0.12635199999999999</c:v>
                </c:pt>
                <c:pt idx="30807">
                  <c:v>-0.12606700000000001</c:v>
                </c:pt>
                <c:pt idx="30808">
                  <c:v>-0.12583800000000001</c:v>
                </c:pt>
                <c:pt idx="30809">
                  <c:v>-0.125665</c:v>
                </c:pt>
                <c:pt idx="30810">
                  <c:v>-0.12554499999999999</c:v>
                </c:pt>
                <c:pt idx="30811">
                  <c:v>-0.12547700000000001</c:v>
                </c:pt>
                <c:pt idx="30812">
                  <c:v>-0.12545500000000001</c:v>
                </c:pt>
                <c:pt idx="30813">
                  <c:v>-0.125476</c:v>
                </c:pt>
                <c:pt idx="30814">
                  <c:v>-0.12554000000000001</c:v>
                </c:pt>
                <c:pt idx="30815">
                  <c:v>-0.12564800000000001</c:v>
                </c:pt>
                <c:pt idx="30816">
                  <c:v>-0.125803</c:v>
                </c:pt>
                <c:pt idx="30817">
                  <c:v>-0.12600700000000001</c:v>
                </c:pt>
                <c:pt idx="30818">
                  <c:v>-0.12625800000000001</c:v>
                </c:pt>
                <c:pt idx="30819">
                  <c:v>-0.12654899999999999</c:v>
                </c:pt>
                <c:pt idx="30820">
                  <c:v>-0.12687799999999999</c:v>
                </c:pt>
                <c:pt idx="30821">
                  <c:v>-0.127244</c:v>
                </c:pt>
                <c:pt idx="30822">
                  <c:v>-0.12765399999999999</c:v>
                </c:pt>
                <c:pt idx="30823">
                  <c:v>-0.128111</c:v>
                </c:pt>
                <c:pt idx="30824">
                  <c:v>-0.12861900000000001</c:v>
                </c:pt>
                <c:pt idx="30825">
                  <c:v>-0.12918299999999999</c:v>
                </c:pt>
                <c:pt idx="30826">
                  <c:v>-0.12980800000000001</c:v>
                </c:pt>
                <c:pt idx="30827">
                  <c:v>-0.13048699999999999</c:v>
                </c:pt>
                <c:pt idx="30828">
                  <c:v>-0.13120799999999999</c:v>
                </c:pt>
                <c:pt idx="30829">
                  <c:v>-0.131969</c:v>
                </c:pt>
                <c:pt idx="30830">
                  <c:v>-0.13277600000000001</c:v>
                </c:pt>
                <c:pt idx="30831">
                  <c:v>-0.13363800000000001</c:v>
                </c:pt>
                <c:pt idx="30832">
                  <c:v>-0.134551</c:v>
                </c:pt>
                <c:pt idx="30833">
                  <c:v>-0.13550899999999999</c:v>
                </c:pt>
                <c:pt idx="30834">
                  <c:v>-0.13650899999999999</c:v>
                </c:pt>
                <c:pt idx="30835">
                  <c:v>-0.137548</c:v>
                </c:pt>
                <c:pt idx="30836">
                  <c:v>-0.138627</c:v>
                </c:pt>
                <c:pt idx="30837">
                  <c:v>-0.139736</c:v>
                </c:pt>
                <c:pt idx="30838">
                  <c:v>-0.140872</c:v>
                </c:pt>
                <c:pt idx="30839">
                  <c:v>-0.14203199999999999</c:v>
                </c:pt>
                <c:pt idx="30840">
                  <c:v>-0.14321800000000001</c:v>
                </c:pt>
                <c:pt idx="30841">
                  <c:v>-0.14443</c:v>
                </c:pt>
                <c:pt idx="30842">
                  <c:v>-0.14567099999999999</c:v>
                </c:pt>
                <c:pt idx="30843">
                  <c:v>-0.14693899999999999</c:v>
                </c:pt>
                <c:pt idx="30844">
                  <c:v>-0.148233</c:v>
                </c:pt>
                <c:pt idx="30845">
                  <c:v>-0.14955399999999999</c:v>
                </c:pt>
                <c:pt idx="30846">
                  <c:v>-0.150895</c:v>
                </c:pt>
                <c:pt idx="30847">
                  <c:v>-0.152249</c:v>
                </c:pt>
                <c:pt idx="30848">
                  <c:v>-0.153611</c:v>
                </c:pt>
                <c:pt idx="30849">
                  <c:v>-0.154977</c:v>
                </c:pt>
                <c:pt idx="30850">
                  <c:v>-0.15634400000000001</c:v>
                </c:pt>
                <c:pt idx="30851">
                  <c:v>-0.15771199999999999</c:v>
                </c:pt>
                <c:pt idx="30852">
                  <c:v>-0.159082</c:v>
                </c:pt>
                <c:pt idx="30853">
                  <c:v>-0.16045499999999999</c:v>
                </c:pt>
                <c:pt idx="30854">
                  <c:v>-0.161831</c:v>
                </c:pt>
                <c:pt idx="30855">
                  <c:v>-0.16321099999999999</c:v>
                </c:pt>
                <c:pt idx="30856">
                  <c:v>-0.16459499999999999</c:v>
                </c:pt>
                <c:pt idx="30857">
                  <c:v>-0.16598299999999999</c:v>
                </c:pt>
                <c:pt idx="30858">
                  <c:v>-0.16737199999999999</c:v>
                </c:pt>
                <c:pt idx="30859">
                  <c:v>-0.16875499999999999</c:v>
                </c:pt>
                <c:pt idx="30860">
                  <c:v>-0.170128</c:v>
                </c:pt>
                <c:pt idx="30861">
                  <c:v>-0.17149</c:v>
                </c:pt>
                <c:pt idx="30862">
                  <c:v>-0.17283899999999999</c:v>
                </c:pt>
                <c:pt idx="30863">
                  <c:v>-0.17416699999999999</c:v>
                </c:pt>
                <c:pt idx="30864">
                  <c:v>-0.17546800000000001</c:v>
                </c:pt>
                <c:pt idx="30865">
                  <c:v>-0.176735</c:v>
                </c:pt>
                <c:pt idx="30866">
                  <c:v>-0.17796400000000001</c:v>
                </c:pt>
                <c:pt idx="30867">
                  <c:v>-0.17915200000000001</c:v>
                </c:pt>
                <c:pt idx="30868">
                  <c:v>-0.18030099999999999</c:v>
                </c:pt>
                <c:pt idx="30869">
                  <c:v>-0.18140700000000001</c:v>
                </c:pt>
                <c:pt idx="30870">
                  <c:v>-0.18246899999999999</c:v>
                </c:pt>
                <c:pt idx="30871">
                  <c:v>-0.18348100000000001</c:v>
                </c:pt>
                <c:pt idx="30872">
                  <c:v>-0.18444199999999999</c:v>
                </c:pt>
                <c:pt idx="30873">
                  <c:v>-0.18535599999999999</c:v>
                </c:pt>
                <c:pt idx="30874">
                  <c:v>-0.186225</c:v>
                </c:pt>
                <c:pt idx="30875">
                  <c:v>-0.18704899999999999</c:v>
                </c:pt>
                <c:pt idx="30876">
                  <c:v>-0.18782399999999999</c:v>
                </c:pt>
                <c:pt idx="30877">
                  <c:v>-0.18854699999999999</c:v>
                </c:pt>
                <c:pt idx="30878">
                  <c:v>-0.189218</c:v>
                </c:pt>
                <c:pt idx="30879">
                  <c:v>-0.18984000000000001</c:v>
                </c:pt>
                <c:pt idx="30880">
                  <c:v>-0.19040899999999999</c:v>
                </c:pt>
                <c:pt idx="30881">
                  <c:v>-0.19092100000000001</c:v>
                </c:pt>
                <c:pt idx="30882">
                  <c:v>-0.19137399999999999</c:v>
                </c:pt>
                <c:pt idx="30883">
                  <c:v>-0.191772</c:v>
                </c:pt>
                <c:pt idx="30884">
                  <c:v>-0.19211400000000001</c:v>
                </c:pt>
                <c:pt idx="30885">
                  <c:v>-0.19239899999999999</c:v>
                </c:pt>
                <c:pt idx="30886">
                  <c:v>-0.19262599999999999</c:v>
                </c:pt>
                <c:pt idx="30887">
                  <c:v>-0.19279199999999999</c:v>
                </c:pt>
                <c:pt idx="30888">
                  <c:v>-0.19289799999999999</c:v>
                </c:pt>
                <c:pt idx="30889">
                  <c:v>-0.19294900000000001</c:v>
                </c:pt>
                <c:pt idx="30890">
                  <c:v>-0.192914</c:v>
                </c:pt>
                <c:pt idx="30891">
                  <c:v>-0.192746</c:v>
                </c:pt>
                <c:pt idx="30892">
                  <c:v>-0.192467</c:v>
                </c:pt>
                <c:pt idx="30893">
                  <c:v>-0.19212899999999999</c:v>
                </c:pt>
                <c:pt idx="30894">
                  <c:v>-0.19172</c:v>
                </c:pt>
                <c:pt idx="30895">
                  <c:v>-0.191219</c:v>
                </c:pt>
                <c:pt idx="30896">
                  <c:v>-0.190636</c:v>
                </c:pt>
                <c:pt idx="30897">
                  <c:v>-0.18998399999999999</c:v>
                </c:pt>
                <c:pt idx="30898">
                  <c:v>-0.18926100000000001</c:v>
                </c:pt>
                <c:pt idx="30899">
                  <c:v>-0.18845999999999999</c:v>
                </c:pt>
                <c:pt idx="30900">
                  <c:v>-0.18757699999999999</c:v>
                </c:pt>
                <c:pt idx="30901">
                  <c:v>-0.186611</c:v>
                </c:pt>
                <c:pt idx="30902">
                  <c:v>-0.185562</c:v>
                </c:pt>
                <c:pt idx="30903">
                  <c:v>-0.18443300000000001</c:v>
                </c:pt>
                <c:pt idx="30904">
                  <c:v>-0.183228</c:v>
                </c:pt>
                <c:pt idx="30905">
                  <c:v>-0.181948</c:v>
                </c:pt>
                <c:pt idx="30906">
                  <c:v>-0.18059600000000001</c:v>
                </c:pt>
                <c:pt idx="30907">
                  <c:v>-0.179177</c:v>
                </c:pt>
                <c:pt idx="30908">
                  <c:v>-0.17769299999999999</c:v>
                </c:pt>
                <c:pt idx="30909">
                  <c:v>-0.176151</c:v>
                </c:pt>
                <c:pt idx="30910">
                  <c:v>-0.17455399999999999</c:v>
                </c:pt>
                <c:pt idx="30911">
                  <c:v>-0.172901</c:v>
                </c:pt>
                <c:pt idx="30912">
                  <c:v>-0.17119300000000001</c:v>
                </c:pt>
                <c:pt idx="30913">
                  <c:v>-0.169429</c:v>
                </c:pt>
                <c:pt idx="30914">
                  <c:v>-0.16760700000000001</c:v>
                </c:pt>
                <c:pt idx="30915">
                  <c:v>-0.16573099999999999</c:v>
                </c:pt>
                <c:pt idx="30916">
                  <c:v>-0.163798</c:v>
                </c:pt>
                <c:pt idx="30917">
                  <c:v>-0.16180600000000001</c:v>
                </c:pt>
                <c:pt idx="30918">
                  <c:v>-0.15975900000000001</c:v>
                </c:pt>
                <c:pt idx="30919">
                  <c:v>-0.15765599999999999</c:v>
                </c:pt>
                <c:pt idx="30920">
                  <c:v>-0.15549399999999999</c:v>
                </c:pt>
                <c:pt idx="30921">
                  <c:v>-0.15327399999999999</c:v>
                </c:pt>
                <c:pt idx="30922">
                  <c:v>-0.15099699999999999</c:v>
                </c:pt>
                <c:pt idx="30923">
                  <c:v>-0.14866499999999999</c:v>
                </c:pt>
                <c:pt idx="30924">
                  <c:v>-0.14627999999999999</c:v>
                </c:pt>
                <c:pt idx="30925">
                  <c:v>-0.143843</c:v>
                </c:pt>
                <c:pt idx="30926">
                  <c:v>-0.14135800000000001</c:v>
                </c:pt>
                <c:pt idx="30927">
                  <c:v>-0.13883000000000001</c:v>
                </c:pt>
                <c:pt idx="30928">
                  <c:v>-0.13626199999999999</c:v>
                </c:pt>
                <c:pt idx="30929">
                  <c:v>-0.133657</c:v>
                </c:pt>
                <c:pt idx="30930">
                  <c:v>-0.13101699999999999</c:v>
                </c:pt>
                <c:pt idx="30931">
                  <c:v>-0.12834300000000001</c:v>
                </c:pt>
                <c:pt idx="30932">
                  <c:v>-0.12564</c:v>
                </c:pt>
                <c:pt idx="30933">
                  <c:v>-0.12291000000000001</c:v>
                </c:pt>
                <c:pt idx="30934">
                  <c:v>-0.120153</c:v>
                </c:pt>
                <c:pt idx="30935">
                  <c:v>-0.117371</c:v>
                </c:pt>
                <c:pt idx="30936">
                  <c:v>-0.114565</c:v>
                </c:pt>
                <c:pt idx="30937">
                  <c:v>-0.111736</c:v>
                </c:pt>
                <c:pt idx="30938">
                  <c:v>-0.10888399999999999</c:v>
                </c:pt>
                <c:pt idx="30939">
                  <c:v>-0.10600999999999999</c:v>
                </c:pt>
                <c:pt idx="30940">
                  <c:v>-0.103113</c:v>
                </c:pt>
                <c:pt idx="30941">
                  <c:v>-0.10019400000000001</c:v>
                </c:pt>
                <c:pt idx="30942">
                  <c:v>-9.7254300000000002E-2</c:v>
                </c:pt>
                <c:pt idx="30943">
                  <c:v>-9.4300700000000001E-2</c:v>
                </c:pt>
                <c:pt idx="30944">
                  <c:v>-9.1339100000000006E-2</c:v>
                </c:pt>
                <c:pt idx="30945">
                  <c:v>-8.83742E-2</c:v>
                </c:pt>
                <c:pt idx="30946">
                  <c:v>-8.5408999999999999E-2</c:v>
                </c:pt>
                <c:pt idx="30947">
                  <c:v>-8.2446199999999997E-2</c:v>
                </c:pt>
                <c:pt idx="30948">
                  <c:v>-7.9488600000000006E-2</c:v>
                </c:pt>
                <c:pt idx="30949">
                  <c:v>-7.6538099999999998E-2</c:v>
                </c:pt>
                <c:pt idx="30950">
                  <c:v>-7.3595300000000002E-2</c:v>
                </c:pt>
                <c:pt idx="30951">
                  <c:v>-7.0660700000000007E-2</c:v>
                </c:pt>
                <c:pt idx="30952">
                  <c:v>-6.7736699999999997E-2</c:v>
                </c:pt>
                <c:pt idx="30953">
                  <c:v>-6.4826900000000007E-2</c:v>
                </c:pt>
                <c:pt idx="30954">
                  <c:v>-6.1935299999999999E-2</c:v>
                </c:pt>
                <c:pt idx="30955">
                  <c:v>-5.9066100000000003E-2</c:v>
                </c:pt>
                <c:pt idx="30956">
                  <c:v>-5.6221199999999999E-2</c:v>
                </c:pt>
                <c:pt idx="30957">
                  <c:v>-5.3398399999999999E-2</c:v>
                </c:pt>
                <c:pt idx="30958">
                  <c:v>-5.0595300000000003E-2</c:v>
                </c:pt>
                <c:pt idx="30959">
                  <c:v>-4.7812899999999998E-2</c:v>
                </c:pt>
                <c:pt idx="30960">
                  <c:v>-4.50546E-2</c:v>
                </c:pt>
                <c:pt idx="30961">
                  <c:v>-4.2323100000000002E-2</c:v>
                </c:pt>
                <c:pt idx="30962">
                  <c:v>-3.9621799999999999E-2</c:v>
                </c:pt>
                <c:pt idx="30963">
                  <c:v>-3.6956299999999997E-2</c:v>
                </c:pt>
                <c:pt idx="30964">
                  <c:v>-3.4327900000000001E-2</c:v>
                </c:pt>
                <c:pt idx="30965">
                  <c:v>-3.17314E-2</c:v>
                </c:pt>
                <c:pt idx="30966">
                  <c:v>-2.9165300000000002E-2</c:v>
                </c:pt>
                <c:pt idx="30967">
                  <c:v>-2.6635800000000001E-2</c:v>
                </c:pt>
                <c:pt idx="30968">
                  <c:v>-2.4151200000000001E-2</c:v>
                </c:pt>
                <c:pt idx="30969">
                  <c:v>-2.1718000000000001E-2</c:v>
                </c:pt>
                <c:pt idx="30970">
                  <c:v>-1.93394E-2</c:v>
                </c:pt>
                <c:pt idx="30971">
                  <c:v>-1.7014399999999999E-2</c:v>
                </c:pt>
                <c:pt idx="30972">
                  <c:v>-1.47396E-2</c:v>
                </c:pt>
                <c:pt idx="30973">
                  <c:v>-1.2513399999999999E-2</c:v>
                </c:pt>
                <c:pt idx="30974">
                  <c:v>-1.03365E-2</c:v>
                </c:pt>
                <c:pt idx="30975" formatCode="0.00E+00">
                  <c:v>-8.2112000000000001E-3</c:v>
                </c:pt>
                <c:pt idx="30976" formatCode="0.00E+00">
                  <c:v>-6.1403400000000002E-3</c:v>
                </c:pt>
                <c:pt idx="30977" formatCode="0.00E+00">
                  <c:v>-4.1272100000000001E-3</c:v>
                </c:pt>
                <c:pt idx="30978" formatCode="0.00E+00">
                  <c:v>-2.1764699999999998E-3</c:v>
                </c:pt>
                <c:pt idx="30979" formatCode="0.00E+00">
                  <c:v>-2.9224299999999997E-4</c:v>
                </c:pt>
                <c:pt idx="30980" formatCode="0.00E+00">
                  <c:v>1.5247500000000001E-3</c:v>
                </c:pt>
                <c:pt idx="30981" formatCode="0.00E+00">
                  <c:v>3.2761999999999999E-3</c:v>
                </c:pt>
                <c:pt idx="30982" formatCode="0.00E+00">
                  <c:v>4.9619399999999998E-3</c:v>
                </c:pt>
                <c:pt idx="30983" formatCode="0.00E+00">
                  <c:v>6.5802400000000002E-3</c:v>
                </c:pt>
                <c:pt idx="30984" formatCode="0.00E+00">
                  <c:v>8.1324799999999992E-3</c:v>
                </c:pt>
                <c:pt idx="30985" formatCode="0.00E+00">
                  <c:v>9.6215699999999994E-3</c:v>
                </c:pt>
                <c:pt idx="30986">
                  <c:v>1.1047899999999999E-2</c:v>
                </c:pt>
                <c:pt idx="30987">
                  <c:v>1.24101E-2</c:v>
                </c:pt>
                <c:pt idx="30988">
                  <c:v>1.3706100000000001E-2</c:v>
                </c:pt>
                <c:pt idx="30989">
                  <c:v>1.49336E-2</c:v>
                </c:pt>
                <c:pt idx="30990">
                  <c:v>1.6091999999999999E-2</c:v>
                </c:pt>
                <c:pt idx="30991">
                  <c:v>1.7181499999999999E-2</c:v>
                </c:pt>
                <c:pt idx="30992">
                  <c:v>1.8201499999999999E-2</c:v>
                </c:pt>
                <c:pt idx="30993">
                  <c:v>1.9150899999999998E-2</c:v>
                </c:pt>
                <c:pt idx="30994">
                  <c:v>2.0030800000000001E-2</c:v>
                </c:pt>
                <c:pt idx="30995">
                  <c:v>2.08436E-2</c:v>
                </c:pt>
                <c:pt idx="30996">
                  <c:v>2.15903E-2</c:v>
                </c:pt>
                <c:pt idx="30997">
                  <c:v>2.22703E-2</c:v>
                </c:pt>
                <c:pt idx="30998">
                  <c:v>2.2881800000000001E-2</c:v>
                </c:pt>
                <c:pt idx="30999">
                  <c:v>2.3424400000000001E-2</c:v>
                </c:pt>
                <c:pt idx="31000">
                  <c:v>2.38991E-2</c:v>
                </c:pt>
                <c:pt idx="31001">
                  <c:v>2.4308300000000001E-2</c:v>
                </c:pt>
                <c:pt idx="31002">
                  <c:v>2.4654100000000002E-2</c:v>
                </c:pt>
                <c:pt idx="31003">
                  <c:v>2.49372E-2</c:v>
                </c:pt>
                <c:pt idx="31004">
                  <c:v>2.51573E-2</c:v>
                </c:pt>
                <c:pt idx="31005">
                  <c:v>2.5315600000000001E-2</c:v>
                </c:pt>
                <c:pt idx="31006">
                  <c:v>2.5414300000000001E-2</c:v>
                </c:pt>
                <c:pt idx="31007">
                  <c:v>2.54548E-2</c:v>
                </c:pt>
                <c:pt idx="31008">
                  <c:v>2.5438100000000002E-2</c:v>
                </c:pt>
                <c:pt idx="31009">
                  <c:v>2.5365599999999999E-2</c:v>
                </c:pt>
                <c:pt idx="31010">
                  <c:v>2.52392E-2</c:v>
                </c:pt>
                <c:pt idx="31011">
                  <c:v>2.5060900000000001E-2</c:v>
                </c:pt>
                <c:pt idx="31012">
                  <c:v>2.4832300000000002E-2</c:v>
                </c:pt>
                <c:pt idx="31013">
                  <c:v>2.4555299999999999E-2</c:v>
                </c:pt>
                <c:pt idx="31014">
                  <c:v>2.4232099999999999E-2</c:v>
                </c:pt>
                <c:pt idx="31015">
                  <c:v>2.3864799999999999E-2</c:v>
                </c:pt>
                <c:pt idx="31016">
                  <c:v>2.3454200000000001E-2</c:v>
                </c:pt>
                <c:pt idx="31017">
                  <c:v>2.3000199999999998E-2</c:v>
                </c:pt>
                <c:pt idx="31018">
                  <c:v>2.2503200000000001E-2</c:v>
                </c:pt>
                <c:pt idx="31019">
                  <c:v>2.1964299999999999E-2</c:v>
                </c:pt>
                <c:pt idx="31020">
                  <c:v>2.13847E-2</c:v>
                </c:pt>
                <c:pt idx="31021">
                  <c:v>2.0765499999999999E-2</c:v>
                </c:pt>
                <c:pt idx="31022">
                  <c:v>2.01076E-2</c:v>
                </c:pt>
                <c:pt idx="31023">
                  <c:v>1.9412200000000001E-2</c:v>
                </c:pt>
                <c:pt idx="31024">
                  <c:v>1.8681199999999999E-2</c:v>
                </c:pt>
                <c:pt idx="31025">
                  <c:v>1.7917300000000001E-2</c:v>
                </c:pt>
                <c:pt idx="31026">
                  <c:v>1.7122999999999999E-2</c:v>
                </c:pt>
                <c:pt idx="31027">
                  <c:v>1.6300200000000001E-2</c:v>
                </c:pt>
                <c:pt idx="31028">
                  <c:v>1.545E-2</c:v>
                </c:pt>
                <c:pt idx="31029">
                  <c:v>1.45738E-2</c:v>
                </c:pt>
                <c:pt idx="31030">
                  <c:v>1.3672999999999999E-2</c:v>
                </c:pt>
                <c:pt idx="31031">
                  <c:v>1.2748199999999999E-2</c:v>
                </c:pt>
                <c:pt idx="31032">
                  <c:v>1.1800700000000001E-2</c:v>
                </c:pt>
                <c:pt idx="31033">
                  <c:v>1.0832100000000001E-2</c:v>
                </c:pt>
                <c:pt idx="31034" formatCode="0.00E+00">
                  <c:v>9.8437300000000002E-3</c:v>
                </c:pt>
                <c:pt idx="31035" formatCode="0.00E+00">
                  <c:v>8.8371000000000005E-3</c:v>
                </c:pt>
                <c:pt idx="31036" formatCode="0.00E+00">
                  <c:v>7.8152399999999993E-3</c:v>
                </c:pt>
                <c:pt idx="31037" formatCode="0.00E+00">
                  <c:v>6.7816500000000002E-3</c:v>
                </c:pt>
                <c:pt idx="31038" formatCode="0.00E+00">
                  <c:v>5.7388700000000001E-3</c:v>
                </c:pt>
                <c:pt idx="31039" formatCode="0.00E+00">
                  <c:v>4.6895599999999997E-3</c:v>
                </c:pt>
                <c:pt idx="31040" formatCode="0.00E+00">
                  <c:v>3.6369499999999999E-3</c:v>
                </c:pt>
                <c:pt idx="31041" formatCode="0.00E+00">
                  <c:v>2.58268E-3</c:v>
                </c:pt>
                <c:pt idx="31042" formatCode="0.00E+00">
                  <c:v>1.52691E-3</c:v>
                </c:pt>
                <c:pt idx="31043" formatCode="0.00E+00">
                  <c:v>4.7084999999999998E-4</c:v>
                </c:pt>
                <c:pt idx="31044" formatCode="0.00E+00">
                  <c:v>-5.84049E-4</c:v>
                </c:pt>
                <c:pt idx="31045" formatCode="0.00E+00">
                  <c:v>-1.6379999999999999E-3</c:v>
                </c:pt>
                <c:pt idx="31046" formatCode="0.00E+00">
                  <c:v>-2.69097E-3</c:v>
                </c:pt>
                <c:pt idx="31047" formatCode="0.00E+00">
                  <c:v>-3.7410999999999998E-3</c:v>
                </c:pt>
                <c:pt idx="31048" formatCode="0.00E+00">
                  <c:v>-4.7865299999999998E-3</c:v>
                </c:pt>
                <c:pt idx="31049" formatCode="0.00E+00">
                  <c:v>-5.82608E-3</c:v>
                </c:pt>
                <c:pt idx="31050" formatCode="0.00E+00">
                  <c:v>-6.8587600000000002E-3</c:v>
                </c:pt>
                <c:pt idx="31051" formatCode="0.00E+00">
                  <c:v>-7.8832399999999997E-3</c:v>
                </c:pt>
                <c:pt idx="31052" formatCode="0.00E+00">
                  <c:v>-8.8975200000000008E-3</c:v>
                </c:pt>
                <c:pt idx="31053" formatCode="0.00E+00">
                  <c:v>-9.8994700000000005E-3</c:v>
                </c:pt>
                <c:pt idx="31054">
                  <c:v>-1.08874E-2</c:v>
                </c:pt>
                <c:pt idx="31055">
                  <c:v>-1.1860000000000001E-2</c:v>
                </c:pt>
                <c:pt idx="31056">
                  <c:v>-1.2816299999999999E-2</c:v>
                </c:pt>
                <c:pt idx="31057">
                  <c:v>-1.3754300000000001E-2</c:v>
                </c:pt>
                <c:pt idx="31058">
                  <c:v>-1.46724E-2</c:v>
                </c:pt>
                <c:pt idx="31059">
                  <c:v>-1.5570199999999999E-2</c:v>
                </c:pt>
                <c:pt idx="31060">
                  <c:v>-1.64476E-2</c:v>
                </c:pt>
                <c:pt idx="31061">
                  <c:v>-1.73029E-2</c:v>
                </c:pt>
                <c:pt idx="31062">
                  <c:v>-1.8133699999999999E-2</c:v>
                </c:pt>
                <c:pt idx="31063">
                  <c:v>-1.8937599999999999E-2</c:v>
                </c:pt>
                <c:pt idx="31064">
                  <c:v>-1.97132E-2</c:v>
                </c:pt>
                <c:pt idx="31065">
                  <c:v>-2.04605E-2</c:v>
                </c:pt>
                <c:pt idx="31066">
                  <c:v>-2.11796E-2</c:v>
                </c:pt>
                <c:pt idx="31067">
                  <c:v>-2.18706E-2</c:v>
                </c:pt>
                <c:pt idx="31068">
                  <c:v>-2.2533000000000001E-2</c:v>
                </c:pt>
                <c:pt idx="31069">
                  <c:v>-2.3167400000000001E-2</c:v>
                </c:pt>
                <c:pt idx="31070">
                  <c:v>-2.3774199999999999E-2</c:v>
                </c:pt>
                <c:pt idx="31071">
                  <c:v>-2.4353300000000001E-2</c:v>
                </c:pt>
                <c:pt idx="31072">
                  <c:v>-2.4904099999999998E-2</c:v>
                </c:pt>
                <c:pt idx="31073">
                  <c:v>-2.5426000000000001E-2</c:v>
                </c:pt>
                <c:pt idx="31074">
                  <c:v>-2.5917200000000001E-2</c:v>
                </c:pt>
                <c:pt idx="31075">
                  <c:v>-2.6375099999999999E-2</c:v>
                </c:pt>
                <c:pt idx="31076">
                  <c:v>-2.6797999999999999E-2</c:v>
                </c:pt>
                <c:pt idx="31077">
                  <c:v>-2.7185399999999998E-2</c:v>
                </c:pt>
                <c:pt idx="31078">
                  <c:v>-2.75368E-2</c:v>
                </c:pt>
                <c:pt idx="31079">
                  <c:v>-2.7852100000000001E-2</c:v>
                </c:pt>
                <c:pt idx="31080">
                  <c:v>-2.8131699999999999E-2</c:v>
                </c:pt>
                <c:pt idx="31081">
                  <c:v>-2.8375899999999999E-2</c:v>
                </c:pt>
                <c:pt idx="31082">
                  <c:v>-2.85848E-2</c:v>
                </c:pt>
                <c:pt idx="31083">
                  <c:v>-2.8757499999999998E-2</c:v>
                </c:pt>
                <c:pt idx="31084">
                  <c:v>-2.8893499999999999E-2</c:v>
                </c:pt>
                <c:pt idx="31085">
                  <c:v>-2.89939E-2</c:v>
                </c:pt>
                <c:pt idx="31086">
                  <c:v>-2.9060599999999999E-2</c:v>
                </c:pt>
                <c:pt idx="31087">
                  <c:v>-2.9095200000000002E-2</c:v>
                </c:pt>
                <c:pt idx="31088">
                  <c:v>-2.9097999999999999E-2</c:v>
                </c:pt>
                <c:pt idx="31089">
                  <c:v>-2.9068900000000002E-2</c:v>
                </c:pt>
                <c:pt idx="31090">
                  <c:v>-2.90085E-2</c:v>
                </c:pt>
                <c:pt idx="31091">
                  <c:v>-2.8916000000000001E-2</c:v>
                </c:pt>
                <c:pt idx="31092">
                  <c:v>-2.87893E-2</c:v>
                </c:pt>
                <c:pt idx="31093">
                  <c:v>-2.8627099999999999E-2</c:v>
                </c:pt>
                <c:pt idx="31094">
                  <c:v>-2.84307E-2</c:v>
                </c:pt>
                <c:pt idx="31095">
                  <c:v>-2.8201799999999999E-2</c:v>
                </c:pt>
                <c:pt idx="31096">
                  <c:v>-2.79405E-2</c:v>
                </c:pt>
                <c:pt idx="31097">
                  <c:v>-2.7645400000000001E-2</c:v>
                </c:pt>
                <c:pt idx="31098">
                  <c:v>-2.7315599999999999E-2</c:v>
                </c:pt>
                <c:pt idx="31099">
                  <c:v>-2.69509E-2</c:v>
                </c:pt>
                <c:pt idx="31100">
                  <c:v>-2.6552300000000001E-2</c:v>
                </c:pt>
                <c:pt idx="31101">
                  <c:v>-2.61201E-2</c:v>
                </c:pt>
                <c:pt idx="31102">
                  <c:v>-2.56539E-2</c:v>
                </c:pt>
                <c:pt idx="31103">
                  <c:v>-2.51545E-2</c:v>
                </c:pt>
                <c:pt idx="31104">
                  <c:v>-2.4624400000000001E-2</c:v>
                </c:pt>
                <c:pt idx="31105">
                  <c:v>-2.4064800000000001E-2</c:v>
                </c:pt>
                <c:pt idx="31106">
                  <c:v>-2.3475800000000002E-2</c:v>
                </c:pt>
                <c:pt idx="31107">
                  <c:v>-2.2858099999999999E-2</c:v>
                </c:pt>
                <c:pt idx="31108">
                  <c:v>-2.2212699999999998E-2</c:v>
                </c:pt>
                <c:pt idx="31109">
                  <c:v>-2.1540500000000001E-2</c:v>
                </c:pt>
                <c:pt idx="31110">
                  <c:v>-2.0841999999999999E-2</c:v>
                </c:pt>
                <c:pt idx="31111">
                  <c:v>-2.0117099999999999E-2</c:v>
                </c:pt>
                <c:pt idx="31112">
                  <c:v>-1.9364900000000001E-2</c:v>
                </c:pt>
                <c:pt idx="31113">
                  <c:v>-1.8584300000000002E-2</c:v>
                </c:pt>
                <c:pt idx="31114">
                  <c:v>-1.7775200000000001E-2</c:v>
                </c:pt>
                <c:pt idx="31115">
                  <c:v>-1.6938499999999999E-2</c:v>
                </c:pt>
                <c:pt idx="31116">
                  <c:v>-1.60749E-2</c:v>
                </c:pt>
                <c:pt idx="31117">
                  <c:v>-1.5184700000000001E-2</c:v>
                </c:pt>
                <c:pt idx="31118">
                  <c:v>-1.4269199999999999E-2</c:v>
                </c:pt>
                <c:pt idx="31119">
                  <c:v>-1.33296E-2</c:v>
                </c:pt>
                <c:pt idx="31120">
                  <c:v>-1.2366500000000001E-2</c:v>
                </c:pt>
                <c:pt idx="31121">
                  <c:v>-1.13808E-2</c:v>
                </c:pt>
                <c:pt idx="31122">
                  <c:v>-1.03734E-2</c:v>
                </c:pt>
                <c:pt idx="31123" formatCode="0.00E+00">
                  <c:v>-9.3451100000000002E-3</c:v>
                </c:pt>
                <c:pt idx="31124" formatCode="0.00E+00">
                  <c:v>-8.2966399999999992E-3</c:v>
                </c:pt>
                <c:pt idx="31125" formatCode="0.00E+00">
                  <c:v>-7.2288400000000003E-3</c:v>
                </c:pt>
                <c:pt idx="31126" formatCode="0.00E+00">
                  <c:v>-6.1416800000000001E-3</c:v>
                </c:pt>
                <c:pt idx="31127" formatCode="0.00E+00">
                  <c:v>-5.0343000000000002E-3</c:v>
                </c:pt>
                <c:pt idx="31128" formatCode="0.00E+00">
                  <c:v>-3.9063700000000002E-3</c:v>
                </c:pt>
                <c:pt idx="31129" formatCode="0.00E+00">
                  <c:v>-2.75823E-3</c:v>
                </c:pt>
                <c:pt idx="31130" formatCode="0.00E+00">
                  <c:v>-1.58997E-3</c:v>
                </c:pt>
                <c:pt idx="31131" formatCode="0.00E+00">
                  <c:v>-4.0187300000000002E-4</c:v>
                </c:pt>
                <c:pt idx="31132" formatCode="0.00E+00">
                  <c:v>8.0414600000000005E-4</c:v>
                </c:pt>
                <c:pt idx="31133" formatCode="0.00E+00">
                  <c:v>2.0252899999999999E-3</c:v>
                </c:pt>
                <c:pt idx="31134" formatCode="0.00E+00">
                  <c:v>3.2601100000000001E-3</c:v>
                </c:pt>
                <c:pt idx="31135" formatCode="0.00E+00">
                  <c:v>4.5087699999999996E-3</c:v>
                </c:pt>
                <c:pt idx="31136" formatCode="0.00E+00">
                  <c:v>5.7719700000000004E-3</c:v>
                </c:pt>
                <c:pt idx="31137" formatCode="0.00E+00">
                  <c:v>7.0503199999999997E-3</c:v>
                </c:pt>
                <c:pt idx="31138" formatCode="0.00E+00">
                  <c:v>8.3435999999999996E-3</c:v>
                </c:pt>
                <c:pt idx="31139" formatCode="0.00E+00">
                  <c:v>9.6506500000000002E-3</c:v>
                </c:pt>
                <c:pt idx="31140">
                  <c:v>1.0970300000000001E-2</c:v>
                </c:pt>
                <c:pt idx="31141">
                  <c:v>1.2302199999999999E-2</c:v>
                </c:pt>
                <c:pt idx="31142">
                  <c:v>1.36475E-2</c:v>
                </c:pt>
                <c:pt idx="31143">
                  <c:v>1.5007100000000001E-2</c:v>
                </c:pt>
                <c:pt idx="31144">
                  <c:v>1.6380599999999999E-2</c:v>
                </c:pt>
                <c:pt idx="31145">
                  <c:v>1.77666E-2</c:v>
                </c:pt>
                <c:pt idx="31146">
                  <c:v>1.9163599999999999E-2</c:v>
                </c:pt>
                <c:pt idx="31147">
                  <c:v>2.0570600000000001E-2</c:v>
                </c:pt>
                <c:pt idx="31148">
                  <c:v>2.1986700000000001E-2</c:v>
                </c:pt>
                <c:pt idx="31149">
                  <c:v>2.34112E-2</c:v>
                </c:pt>
                <c:pt idx="31150">
                  <c:v>2.4843400000000002E-2</c:v>
                </c:pt>
                <c:pt idx="31151">
                  <c:v>2.6283600000000001E-2</c:v>
                </c:pt>
                <c:pt idx="31152">
                  <c:v>2.77326E-2</c:v>
                </c:pt>
                <c:pt idx="31153">
                  <c:v>2.9190899999999999E-2</c:v>
                </c:pt>
                <c:pt idx="31154">
                  <c:v>3.0658500000000002E-2</c:v>
                </c:pt>
                <c:pt idx="31155">
                  <c:v>3.2134700000000002E-2</c:v>
                </c:pt>
                <c:pt idx="31156">
                  <c:v>3.36184E-2</c:v>
                </c:pt>
                <c:pt idx="31157">
                  <c:v>3.5108300000000002E-2</c:v>
                </c:pt>
                <c:pt idx="31158">
                  <c:v>3.66031E-2</c:v>
                </c:pt>
                <c:pt idx="31159">
                  <c:v>3.8101799999999998E-2</c:v>
                </c:pt>
                <c:pt idx="31160">
                  <c:v>3.9604199999999999E-2</c:v>
                </c:pt>
                <c:pt idx="31161">
                  <c:v>4.1110599999999997E-2</c:v>
                </c:pt>
                <c:pt idx="31162">
                  <c:v>4.2620900000000003E-2</c:v>
                </c:pt>
                <c:pt idx="31163">
                  <c:v>4.4134699999999999E-2</c:v>
                </c:pt>
                <c:pt idx="31164">
                  <c:v>4.5652400000000003E-2</c:v>
                </c:pt>
                <c:pt idx="31165">
                  <c:v>4.7173899999999998E-2</c:v>
                </c:pt>
                <c:pt idx="31166">
                  <c:v>4.8698600000000002E-2</c:v>
                </c:pt>
                <c:pt idx="31167">
                  <c:v>5.0226100000000003E-2</c:v>
                </c:pt>
                <c:pt idx="31168">
                  <c:v>5.1756499999999997E-2</c:v>
                </c:pt>
                <c:pt idx="31169">
                  <c:v>5.3289700000000002E-2</c:v>
                </c:pt>
                <c:pt idx="31170">
                  <c:v>5.4825400000000003E-2</c:v>
                </c:pt>
                <c:pt idx="31171">
                  <c:v>5.6363700000000003E-2</c:v>
                </c:pt>
                <c:pt idx="31172">
                  <c:v>5.7903900000000001E-2</c:v>
                </c:pt>
                <c:pt idx="31173">
                  <c:v>5.94441E-2</c:v>
                </c:pt>
                <c:pt idx="31174">
                  <c:v>6.0982300000000003E-2</c:v>
                </c:pt>
                <c:pt idx="31175">
                  <c:v>6.2517500000000004E-2</c:v>
                </c:pt>
                <c:pt idx="31176">
                  <c:v>6.4049800000000004E-2</c:v>
                </c:pt>
                <c:pt idx="31177">
                  <c:v>6.5578600000000001E-2</c:v>
                </c:pt>
                <c:pt idx="31178">
                  <c:v>6.7103099999999999E-2</c:v>
                </c:pt>
                <c:pt idx="31179">
                  <c:v>6.8622799999999998E-2</c:v>
                </c:pt>
                <c:pt idx="31180">
                  <c:v>7.0138000000000006E-2</c:v>
                </c:pt>
                <c:pt idx="31181">
                  <c:v>7.1649099999999993E-2</c:v>
                </c:pt>
                <c:pt idx="31182">
                  <c:v>7.3155399999999995E-2</c:v>
                </c:pt>
                <c:pt idx="31183">
                  <c:v>7.4655600000000003E-2</c:v>
                </c:pt>
                <c:pt idx="31184">
                  <c:v>7.6149099999999997E-2</c:v>
                </c:pt>
                <c:pt idx="31185">
                  <c:v>7.7636399999999994E-2</c:v>
                </c:pt>
                <c:pt idx="31186">
                  <c:v>7.9118099999999997E-2</c:v>
                </c:pt>
                <c:pt idx="31187">
                  <c:v>8.0593899999999996E-2</c:v>
                </c:pt>
                <c:pt idx="31188">
                  <c:v>8.2062700000000002E-2</c:v>
                </c:pt>
                <c:pt idx="31189">
                  <c:v>8.3524299999999996E-2</c:v>
                </c:pt>
                <c:pt idx="31190">
                  <c:v>8.4978399999999996E-2</c:v>
                </c:pt>
                <c:pt idx="31191">
                  <c:v>8.6423200000000006E-2</c:v>
                </c:pt>
                <c:pt idx="31192">
                  <c:v>8.7856600000000007E-2</c:v>
                </c:pt>
                <c:pt idx="31193">
                  <c:v>8.9277200000000001E-2</c:v>
                </c:pt>
                <c:pt idx="31194">
                  <c:v>9.0684600000000004E-2</c:v>
                </c:pt>
                <c:pt idx="31195">
                  <c:v>9.2077999999999993E-2</c:v>
                </c:pt>
                <c:pt idx="31196">
                  <c:v>9.3457399999999996E-2</c:v>
                </c:pt>
                <c:pt idx="31197">
                  <c:v>9.4822799999999999E-2</c:v>
                </c:pt>
                <c:pt idx="31198">
                  <c:v>9.6173700000000001E-2</c:v>
                </c:pt>
                <c:pt idx="31199">
                  <c:v>9.7509100000000001E-2</c:v>
                </c:pt>
                <c:pt idx="31200">
                  <c:v>9.8828700000000005E-2</c:v>
                </c:pt>
                <c:pt idx="31201">
                  <c:v>0.100133</c:v>
                </c:pt>
                <c:pt idx="31202">
                  <c:v>0.10142</c:v>
                </c:pt>
                <c:pt idx="31203">
                  <c:v>0.102688</c:v>
                </c:pt>
                <c:pt idx="31204">
                  <c:v>0.103938</c:v>
                </c:pt>
                <c:pt idx="31205">
                  <c:v>0.105169</c:v>
                </c:pt>
                <c:pt idx="31206">
                  <c:v>0.10638</c:v>
                </c:pt>
                <c:pt idx="31207">
                  <c:v>0.107572</c:v>
                </c:pt>
                <c:pt idx="31208">
                  <c:v>0.10874399999999999</c:v>
                </c:pt>
                <c:pt idx="31209">
                  <c:v>0.10989400000000001</c:v>
                </c:pt>
                <c:pt idx="31210">
                  <c:v>0.11102099999999999</c:v>
                </c:pt>
                <c:pt idx="31211">
                  <c:v>0.112126</c:v>
                </c:pt>
                <c:pt idx="31212">
                  <c:v>0.113206</c:v>
                </c:pt>
                <c:pt idx="31213">
                  <c:v>0.114263</c:v>
                </c:pt>
                <c:pt idx="31214">
                  <c:v>0.11529399999999999</c:v>
                </c:pt>
                <c:pt idx="31215">
                  <c:v>0.116299</c:v>
                </c:pt>
                <c:pt idx="31216">
                  <c:v>0.11727700000000001</c:v>
                </c:pt>
                <c:pt idx="31217">
                  <c:v>0.118226</c:v>
                </c:pt>
                <c:pt idx="31218">
                  <c:v>0.119146</c:v>
                </c:pt>
                <c:pt idx="31219">
                  <c:v>0.120037</c:v>
                </c:pt>
                <c:pt idx="31220">
                  <c:v>0.120897</c:v>
                </c:pt>
                <c:pt idx="31221">
                  <c:v>0.121727</c:v>
                </c:pt>
                <c:pt idx="31222">
                  <c:v>0.12252399999999999</c:v>
                </c:pt>
                <c:pt idx="31223">
                  <c:v>0.12328799999999999</c:v>
                </c:pt>
                <c:pt idx="31224">
                  <c:v>0.124018</c:v>
                </c:pt>
                <c:pt idx="31225">
                  <c:v>0.12471500000000001</c:v>
                </c:pt>
                <c:pt idx="31226">
                  <c:v>0.12537499999999999</c:v>
                </c:pt>
                <c:pt idx="31227">
                  <c:v>0.125998</c:v>
                </c:pt>
                <c:pt idx="31228">
                  <c:v>0.12658</c:v>
                </c:pt>
                <c:pt idx="31229">
                  <c:v>0.12712300000000001</c:v>
                </c:pt>
                <c:pt idx="31230">
                  <c:v>0.12762799999999999</c:v>
                </c:pt>
                <c:pt idx="31231">
                  <c:v>0.12809699999999999</c:v>
                </c:pt>
                <c:pt idx="31232">
                  <c:v>0.12853000000000001</c:v>
                </c:pt>
                <c:pt idx="31233">
                  <c:v>0.12892400000000001</c:v>
                </c:pt>
                <c:pt idx="31234">
                  <c:v>0.12928100000000001</c:v>
                </c:pt>
                <c:pt idx="31235">
                  <c:v>0.12959799999999999</c:v>
                </c:pt>
                <c:pt idx="31236">
                  <c:v>0.12987599999999999</c:v>
                </c:pt>
                <c:pt idx="31237">
                  <c:v>0.130111</c:v>
                </c:pt>
                <c:pt idx="31238">
                  <c:v>0.130304</c:v>
                </c:pt>
                <c:pt idx="31239">
                  <c:v>0.13045399999999999</c:v>
                </c:pt>
                <c:pt idx="31240">
                  <c:v>0.13056300000000001</c:v>
                </c:pt>
                <c:pt idx="31241">
                  <c:v>0.130632</c:v>
                </c:pt>
                <c:pt idx="31242">
                  <c:v>0.13066</c:v>
                </c:pt>
                <c:pt idx="31243">
                  <c:v>0.13064899999999999</c:v>
                </c:pt>
                <c:pt idx="31244">
                  <c:v>0.13059799999999999</c:v>
                </c:pt>
                <c:pt idx="31245">
                  <c:v>0.13050600000000001</c:v>
                </c:pt>
                <c:pt idx="31246">
                  <c:v>0.13037199999999999</c:v>
                </c:pt>
                <c:pt idx="31247">
                  <c:v>0.13019500000000001</c:v>
                </c:pt>
                <c:pt idx="31248">
                  <c:v>0.12997600000000001</c:v>
                </c:pt>
                <c:pt idx="31249">
                  <c:v>0.129715</c:v>
                </c:pt>
                <c:pt idx="31250">
                  <c:v>0.129412</c:v>
                </c:pt>
                <c:pt idx="31251">
                  <c:v>0.12906699999999999</c:v>
                </c:pt>
                <c:pt idx="31252">
                  <c:v>0.12867999999999999</c:v>
                </c:pt>
                <c:pt idx="31253">
                  <c:v>0.128251</c:v>
                </c:pt>
                <c:pt idx="31254">
                  <c:v>0.127779</c:v>
                </c:pt>
                <c:pt idx="31255">
                  <c:v>0.12726399999999999</c:v>
                </c:pt>
                <c:pt idx="31256">
                  <c:v>0.12670400000000001</c:v>
                </c:pt>
                <c:pt idx="31257">
                  <c:v>0.12610099999999999</c:v>
                </c:pt>
                <c:pt idx="31258">
                  <c:v>0.12545300000000001</c:v>
                </c:pt>
                <c:pt idx="31259">
                  <c:v>0.124761</c:v>
                </c:pt>
                <c:pt idx="31260">
                  <c:v>0.124027</c:v>
                </c:pt>
                <c:pt idx="31261">
                  <c:v>0.12325</c:v>
                </c:pt>
                <c:pt idx="31262">
                  <c:v>0.122431</c:v>
                </c:pt>
                <c:pt idx="31263">
                  <c:v>0.121572</c:v>
                </c:pt>
                <c:pt idx="31264">
                  <c:v>0.120673</c:v>
                </c:pt>
                <c:pt idx="31265">
                  <c:v>0.119736</c:v>
                </c:pt>
                <c:pt idx="31266">
                  <c:v>0.11876100000000001</c:v>
                </c:pt>
                <c:pt idx="31267">
                  <c:v>0.11774800000000001</c:v>
                </c:pt>
                <c:pt idx="31268">
                  <c:v>0.116699</c:v>
                </c:pt>
                <c:pt idx="31269">
                  <c:v>0.11561399999999999</c:v>
                </c:pt>
                <c:pt idx="31270">
                  <c:v>0.114493</c:v>
                </c:pt>
                <c:pt idx="31271">
                  <c:v>0.11333500000000001</c:v>
                </c:pt>
                <c:pt idx="31272">
                  <c:v>0.11214200000000001</c:v>
                </c:pt>
                <c:pt idx="31273">
                  <c:v>0.110917</c:v>
                </c:pt>
                <c:pt idx="31274">
                  <c:v>0.10965999999999999</c:v>
                </c:pt>
                <c:pt idx="31275">
                  <c:v>0.108373</c:v>
                </c:pt>
                <c:pt idx="31276">
                  <c:v>0.107056</c:v>
                </c:pt>
                <c:pt idx="31277">
                  <c:v>0.10571</c:v>
                </c:pt>
                <c:pt idx="31278">
                  <c:v>0.104337</c:v>
                </c:pt>
                <c:pt idx="31279">
                  <c:v>0.102937</c:v>
                </c:pt>
                <c:pt idx="31280">
                  <c:v>0.101511</c:v>
                </c:pt>
                <c:pt idx="31281">
                  <c:v>0.100059</c:v>
                </c:pt>
                <c:pt idx="31282">
                  <c:v>9.8583599999999993E-2</c:v>
                </c:pt>
                <c:pt idx="31283">
                  <c:v>9.7085099999999994E-2</c:v>
                </c:pt>
                <c:pt idx="31284">
                  <c:v>9.5566300000000007E-2</c:v>
                </c:pt>
                <c:pt idx="31285">
                  <c:v>9.4029600000000005E-2</c:v>
                </c:pt>
                <c:pt idx="31286">
                  <c:v>9.2476500000000003E-2</c:v>
                </c:pt>
                <c:pt idx="31287">
                  <c:v>9.0907600000000005E-2</c:v>
                </c:pt>
                <c:pt idx="31288">
                  <c:v>8.9324100000000003E-2</c:v>
                </c:pt>
                <c:pt idx="31289">
                  <c:v>8.7727299999999994E-2</c:v>
                </c:pt>
                <c:pt idx="31290">
                  <c:v>8.6118100000000003E-2</c:v>
                </c:pt>
                <c:pt idx="31291">
                  <c:v>8.4498500000000004E-2</c:v>
                </c:pt>
                <c:pt idx="31292">
                  <c:v>8.28705E-2</c:v>
                </c:pt>
                <c:pt idx="31293">
                  <c:v>8.1235399999999999E-2</c:v>
                </c:pt>
                <c:pt idx="31294">
                  <c:v>7.9593999999999998E-2</c:v>
                </c:pt>
                <c:pt idx="31295">
                  <c:v>7.79469E-2</c:v>
                </c:pt>
                <c:pt idx="31296">
                  <c:v>7.6295399999999999E-2</c:v>
                </c:pt>
                <c:pt idx="31297">
                  <c:v>7.4641100000000002E-2</c:v>
                </c:pt>
                <c:pt idx="31298">
                  <c:v>7.2986099999999998E-2</c:v>
                </c:pt>
                <c:pt idx="31299">
                  <c:v>7.1331900000000004E-2</c:v>
                </c:pt>
                <c:pt idx="31300">
                  <c:v>6.9680699999999998E-2</c:v>
                </c:pt>
                <c:pt idx="31301">
                  <c:v>6.8034499999999998E-2</c:v>
                </c:pt>
                <c:pt idx="31302">
                  <c:v>6.6395700000000002E-2</c:v>
                </c:pt>
                <c:pt idx="31303">
                  <c:v>6.4766799999999999E-2</c:v>
                </c:pt>
                <c:pt idx="31304">
                  <c:v>6.3150300000000006E-2</c:v>
                </c:pt>
                <c:pt idx="31305">
                  <c:v>6.1547900000000003E-2</c:v>
                </c:pt>
                <c:pt idx="31306">
                  <c:v>5.9961199999999999E-2</c:v>
                </c:pt>
                <c:pt idx="31307">
                  <c:v>5.8392399999999997E-2</c:v>
                </c:pt>
                <c:pt idx="31308">
                  <c:v>5.6842900000000002E-2</c:v>
                </c:pt>
                <c:pt idx="31309">
                  <c:v>5.5314099999999998E-2</c:v>
                </c:pt>
                <c:pt idx="31310">
                  <c:v>5.3807500000000001E-2</c:v>
                </c:pt>
                <c:pt idx="31311">
                  <c:v>5.23239E-2</c:v>
                </c:pt>
                <c:pt idx="31312">
                  <c:v>5.0863600000000002E-2</c:v>
                </c:pt>
                <c:pt idx="31313">
                  <c:v>4.9427199999999998E-2</c:v>
                </c:pt>
                <c:pt idx="31314">
                  <c:v>4.8016700000000002E-2</c:v>
                </c:pt>
                <c:pt idx="31315">
                  <c:v>4.6634299999999997E-2</c:v>
                </c:pt>
                <c:pt idx="31316">
                  <c:v>4.5282700000000002E-2</c:v>
                </c:pt>
                <c:pt idx="31317">
                  <c:v>4.3964900000000001E-2</c:v>
                </c:pt>
                <c:pt idx="31318">
                  <c:v>4.26833E-2</c:v>
                </c:pt>
                <c:pt idx="31319">
                  <c:v>4.1438900000000001E-2</c:v>
                </c:pt>
                <c:pt idx="31320">
                  <c:v>4.0232200000000003E-2</c:v>
                </c:pt>
                <c:pt idx="31321">
                  <c:v>3.9064300000000003E-2</c:v>
                </c:pt>
                <c:pt idx="31322">
                  <c:v>3.79373E-2</c:v>
                </c:pt>
                <c:pt idx="31323">
                  <c:v>3.6853900000000002E-2</c:v>
                </c:pt>
                <c:pt idx="31324">
                  <c:v>3.5816199999999999E-2</c:v>
                </c:pt>
                <c:pt idx="31325">
                  <c:v>3.4825500000000002E-2</c:v>
                </c:pt>
                <c:pt idx="31326">
                  <c:v>3.3883000000000003E-2</c:v>
                </c:pt>
                <c:pt idx="31327">
                  <c:v>3.2990400000000003E-2</c:v>
                </c:pt>
                <c:pt idx="31328">
                  <c:v>3.21491E-2</c:v>
                </c:pt>
                <c:pt idx="31329">
                  <c:v>3.1358999999999998E-2</c:v>
                </c:pt>
                <c:pt idx="31330">
                  <c:v>3.0620600000000001E-2</c:v>
                </c:pt>
                <c:pt idx="31331">
                  <c:v>2.99356E-2</c:v>
                </c:pt>
                <c:pt idx="31332">
                  <c:v>2.9305600000000001E-2</c:v>
                </c:pt>
                <c:pt idx="31333">
                  <c:v>2.87315E-2</c:v>
                </c:pt>
                <c:pt idx="31334">
                  <c:v>2.82134E-2</c:v>
                </c:pt>
                <c:pt idx="31335">
                  <c:v>2.7750799999999999E-2</c:v>
                </c:pt>
                <c:pt idx="31336">
                  <c:v>2.7344199999999999E-2</c:v>
                </c:pt>
                <c:pt idx="31337">
                  <c:v>2.6995000000000002E-2</c:v>
                </c:pt>
                <c:pt idx="31338">
                  <c:v>2.67049E-2</c:v>
                </c:pt>
                <c:pt idx="31339">
                  <c:v>2.6474999999999999E-2</c:v>
                </c:pt>
                <c:pt idx="31340">
                  <c:v>2.6306099999999999E-2</c:v>
                </c:pt>
                <c:pt idx="31341">
                  <c:v>2.6199099999999999E-2</c:v>
                </c:pt>
                <c:pt idx="31342">
                  <c:v>2.6155000000000001E-2</c:v>
                </c:pt>
                <c:pt idx="31343">
                  <c:v>2.6174200000000002E-2</c:v>
                </c:pt>
                <c:pt idx="31344">
                  <c:v>2.62574E-2</c:v>
                </c:pt>
                <c:pt idx="31345">
                  <c:v>2.6405100000000001E-2</c:v>
                </c:pt>
                <c:pt idx="31346">
                  <c:v>2.66173E-2</c:v>
                </c:pt>
                <c:pt idx="31347">
                  <c:v>2.6894000000000001E-2</c:v>
                </c:pt>
                <c:pt idx="31348">
                  <c:v>2.7235599999999999E-2</c:v>
                </c:pt>
                <c:pt idx="31349">
                  <c:v>2.7641800000000001E-2</c:v>
                </c:pt>
                <c:pt idx="31350">
                  <c:v>2.81128E-2</c:v>
                </c:pt>
                <c:pt idx="31351">
                  <c:v>2.8648799999999999E-2</c:v>
                </c:pt>
                <c:pt idx="31352">
                  <c:v>2.9250000000000002E-2</c:v>
                </c:pt>
                <c:pt idx="31353">
                  <c:v>2.9915600000000001E-2</c:v>
                </c:pt>
                <c:pt idx="31354">
                  <c:v>3.0644600000000001E-2</c:v>
                </c:pt>
                <c:pt idx="31355">
                  <c:v>3.1436800000000001E-2</c:v>
                </c:pt>
                <c:pt idx="31356">
                  <c:v>3.2291500000000001E-2</c:v>
                </c:pt>
                <c:pt idx="31357">
                  <c:v>3.3208700000000001E-2</c:v>
                </c:pt>
                <c:pt idx="31358">
                  <c:v>3.4188099999999999E-2</c:v>
                </c:pt>
                <c:pt idx="31359">
                  <c:v>3.5228700000000002E-2</c:v>
                </c:pt>
                <c:pt idx="31360">
                  <c:v>3.6329100000000003E-2</c:v>
                </c:pt>
                <c:pt idx="31361">
                  <c:v>3.7488899999999999E-2</c:v>
                </c:pt>
                <c:pt idx="31362">
                  <c:v>3.8707900000000003E-2</c:v>
                </c:pt>
                <c:pt idx="31363">
                  <c:v>3.9985E-2</c:v>
                </c:pt>
                <c:pt idx="31364">
                  <c:v>4.1317600000000003E-2</c:v>
                </c:pt>
                <c:pt idx="31365">
                  <c:v>4.2703199999999997E-2</c:v>
                </c:pt>
                <c:pt idx="31366">
                  <c:v>4.4140499999999999E-2</c:v>
                </c:pt>
                <c:pt idx="31367">
                  <c:v>4.5629000000000003E-2</c:v>
                </c:pt>
                <c:pt idx="31368">
                  <c:v>4.7168599999999998E-2</c:v>
                </c:pt>
                <c:pt idx="31369">
                  <c:v>4.8758500000000003E-2</c:v>
                </c:pt>
                <c:pt idx="31370">
                  <c:v>5.03971E-2</c:v>
                </c:pt>
                <c:pt idx="31371">
                  <c:v>5.2082499999999997E-2</c:v>
                </c:pt>
                <c:pt idx="31372">
                  <c:v>5.3813E-2</c:v>
                </c:pt>
                <c:pt idx="31373">
                  <c:v>5.5586099999999999E-2</c:v>
                </c:pt>
                <c:pt idx="31374">
                  <c:v>5.7399400000000003E-2</c:v>
                </c:pt>
                <c:pt idx="31375">
                  <c:v>5.9250499999999998E-2</c:v>
                </c:pt>
                <c:pt idx="31376">
                  <c:v>6.1137299999999999E-2</c:v>
                </c:pt>
                <c:pt idx="31377">
                  <c:v>6.3058699999999995E-2</c:v>
                </c:pt>
                <c:pt idx="31378">
                  <c:v>6.5014000000000002E-2</c:v>
                </c:pt>
                <c:pt idx="31379">
                  <c:v>6.7001400000000003E-2</c:v>
                </c:pt>
                <c:pt idx="31380">
                  <c:v>6.9018499999999997E-2</c:v>
                </c:pt>
                <c:pt idx="31381">
                  <c:v>7.1063200000000007E-2</c:v>
                </c:pt>
                <c:pt idx="31382">
                  <c:v>7.3133299999999998E-2</c:v>
                </c:pt>
                <c:pt idx="31383">
                  <c:v>7.5226399999999999E-2</c:v>
                </c:pt>
                <c:pt idx="31384">
                  <c:v>7.73398E-2</c:v>
                </c:pt>
                <c:pt idx="31385">
                  <c:v>7.9471299999999995E-2</c:v>
                </c:pt>
                <c:pt idx="31386">
                  <c:v>8.1619399999999995E-2</c:v>
                </c:pt>
                <c:pt idx="31387">
                  <c:v>8.3781999999999995E-2</c:v>
                </c:pt>
                <c:pt idx="31388">
                  <c:v>8.5956299999999999E-2</c:v>
                </c:pt>
                <c:pt idx="31389">
                  <c:v>8.8139899999999993E-2</c:v>
                </c:pt>
                <c:pt idx="31390">
                  <c:v>9.0330300000000002E-2</c:v>
                </c:pt>
                <c:pt idx="31391">
                  <c:v>9.2524899999999993E-2</c:v>
                </c:pt>
                <c:pt idx="31392">
                  <c:v>9.4720899999999997E-2</c:v>
                </c:pt>
                <c:pt idx="31393">
                  <c:v>9.6915799999999996E-2</c:v>
                </c:pt>
                <c:pt idx="31394">
                  <c:v>9.9107000000000001E-2</c:v>
                </c:pt>
                <c:pt idx="31395">
                  <c:v>0.10129199999999999</c:v>
                </c:pt>
                <c:pt idx="31396">
                  <c:v>0.103468</c:v>
                </c:pt>
                <c:pt idx="31397">
                  <c:v>0.105633</c:v>
                </c:pt>
                <c:pt idx="31398">
                  <c:v>0.107784</c:v>
                </c:pt>
                <c:pt idx="31399">
                  <c:v>0.109917</c:v>
                </c:pt>
                <c:pt idx="31400">
                  <c:v>0.11203100000000001</c:v>
                </c:pt>
                <c:pt idx="31401">
                  <c:v>0.114122</c:v>
                </c:pt>
                <c:pt idx="31402">
                  <c:v>0.116189</c:v>
                </c:pt>
                <c:pt idx="31403">
                  <c:v>0.118228</c:v>
                </c:pt>
                <c:pt idx="31404">
                  <c:v>0.120237</c:v>
                </c:pt>
                <c:pt idx="31405">
                  <c:v>0.122213</c:v>
                </c:pt>
                <c:pt idx="31406">
                  <c:v>0.124154</c:v>
                </c:pt>
                <c:pt idx="31407">
                  <c:v>0.12606000000000001</c:v>
                </c:pt>
                <c:pt idx="31408">
                  <c:v>0.12792799999999999</c:v>
                </c:pt>
                <c:pt idx="31409">
                  <c:v>0.12975500000000001</c:v>
                </c:pt>
                <c:pt idx="31410">
                  <c:v>0.13153899999999999</c:v>
                </c:pt>
                <c:pt idx="31411">
                  <c:v>0.13327800000000001</c:v>
                </c:pt>
                <c:pt idx="31412">
                  <c:v>0.13496900000000001</c:v>
                </c:pt>
                <c:pt idx="31413">
                  <c:v>0.13661000000000001</c:v>
                </c:pt>
                <c:pt idx="31414">
                  <c:v>0.13819899999999999</c:v>
                </c:pt>
                <c:pt idx="31415">
                  <c:v>0.139734</c:v>
                </c:pt>
                <c:pt idx="31416">
                  <c:v>0.14121300000000001</c:v>
                </c:pt>
                <c:pt idx="31417">
                  <c:v>0.14263400000000001</c:v>
                </c:pt>
                <c:pt idx="31418">
                  <c:v>0.14399600000000001</c:v>
                </c:pt>
                <c:pt idx="31419">
                  <c:v>0.14529600000000001</c:v>
                </c:pt>
                <c:pt idx="31420">
                  <c:v>0.146534</c:v>
                </c:pt>
                <c:pt idx="31421">
                  <c:v>0.14770900000000001</c:v>
                </c:pt>
                <c:pt idx="31422">
                  <c:v>0.14882000000000001</c:v>
                </c:pt>
                <c:pt idx="31423">
                  <c:v>0.149867</c:v>
                </c:pt>
                <c:pt idx="31424">
                  <c:v>0.15084900000000001</c:v>
                </c:pt>
                <c:pt idx="31425">
                  <c:v>0.15176300000000001</c:v>
                </c:pt>
                <c:pt idx="31426">
                  <c:v>0.15260799999999999</c:v>
                </c:pt>
                <c:pt idx="31427">
                  <c:v>0.15338399999999999</c:v>
                </c:pt>
                <c:pt idx="31428">
                  <c:v>0.15409</c:v>
                </c:pt>
                <c:pt idx="31429">
                  <c:v>0.154725</c:v>
                </c:pt>
                <c:pt idx="31430">
                  <c:v>0.15529000000000001</c:v>
                </c:pt>
                <c:pt idx="31431">
                  <c:v>0.15578400000000001</c:v>
                </c:pt>
                <c:pt idx="31432">
                  <c:v>0.15620700000000001</c:v>
                </c:pt>
                <c:pt idx="31433">
                  <c:v>0.15656</c:v>
                </c:pt>
                <c:pt idx="31434">
                  <c:v>0.15684200000000001</c:v>
                </c:pt>
                <c:pt idx="31435">
                  <c:v>0.157053</c:v>
                </c:pt>
                <c:pt idx="31436">
                  <c:v>0.157193</c:v>
                </c:pt>
                <c:pt idx="31437">
                  <c:v>0.15726200000000001</c:v>
                </c:pt>
                <c:pt idx="31438">
                  <c:v>0.15726000000000001</c:v>
                </c:pt>
                <c:pt idx="31439">
                  <c:v>0.15718799999999999</c:v>
                </c:pt>
                <c:pt idx="31440">
                  <c:v>0.15704699999999999</c:v>
                </c:pt>
                <c:pt idx="31441">
                  <c:v>0.156837</c:v>
                </c:pt>
                <c:pt idx="31442">
                  <c:v>0.15656</c:v>
                </c:pt>
                <c:pt idx="31443">
                  <c:v>0.15621699999999999</c:v>
                </c:pt>
                <c:pt idx="31444">
                  <c:v>0.155808</c:v>
                </c:pt>
                <c:pt idx="31445">
                  <c:v>0.155333</c:v>
                </c:pt>
                <c:pt idx="31446">
                  <c:v>0.15479299999999999</c:v>
                </c:pt>
                <c:pt idx="31447">
                  <c:v>0.15418899999999999</c:v>
                </c:pt>
                <c:pt idx="31448">
                  <c:v>0.15352499999999999</c:v>
                </c:pt>
                <c:pt idx="31449">
                  <c:v>0.15280099999999999</c:v>
                </c:pt>
                <c:pt idx="31450">
                  <c:v>0.15201899999999999</c:v>
                </c:pt>
                <c:pt idx="31451">
                  <c:v>0.15117900000000001</c:v>
                </c:pt>
                <c:pt idx="31452">
                  <c:v>0.150284</c:v>
                </c:pt>
                <c:pt idx="31453">
                  <c:v>0.149337</c:v>
                </c:pt>
                <c:pt idx="31454">
                  <c:v>0.148339</c:v>
                </c:pt>
                <c:pt idx="31455">
                  <c:v>0.14729300000000001</c:v>
                </c:pt>
                <c:pt idx="31456">
                  <c:v>0.146201</c:v>
                </c:pt>
                <c:pt idx="31457">
                  <c:v>0.145066</c:v>
                </c:pt>
                <c:pt idx="31458">
                  <c:v>0.14388999999999999</c:v>
                </c:pt>
                <c:pt idx="31459">
                  <c:v>0.142675</c:v>
                </c:pt>
                <c:pt idx="31460">
                  <c:v>0.14142399999999999</c:v>
                </c:pt>
                <c:pt idx="31461">
                  <c:v>0.14013999999999999</c:v>
                </c:pt>
                <c:pt idx="31462">
                  <c:v>0.138823</c:v>
                </c:pt>
                <c:pt idx="31463">
                  <c:v>0.13747500000000001</c:v>
                </c:pt>
                <c:pt idx="31464">
                  <c:v>0.136099</c:v>
                </c:pt>
                <c:pt idx="31465">
                  <c:v>0.13469600000000001</c:v>
                </c:pt>
                <c:pt idx="31466">
                  <c:v>0.13327</c:v>
                </c:pt>
                <c:pt idx="31467">
                  <c:v>0.13182199999999999</c:v>
                </c:pt>
                <c:pt idx="31468">
                  <c:v>0.130356</c:v>
                </c:pt>
                <c:pt idx="31469">
                  <c:v>0.12887499999999999</c:v>
                </c:pt>
                <c:pt idx="31470">
                  <c:v>0.12738099999999999</c:v>
                </c:pt>
                <c:pt idx="31471">
                  <c:v>0.12587599999999999</c:v>
                </c:pt>
                <c:pt idx="31472">
                  <c:v>0.124362</c:v>
                </c:pt>
                <c:pt idx="31473">
                  <c:v>0.12284100000000001</c:v>
                </c:pt>
                <c:pt idx="31474">
                  <c:v>0.12131500000000001</c:v>
                </c:pt>
                <c:pt idx="31475">
                  <c:v>0.119786</c:v>
                </c:pt>
                <c:pt idx="31476">
                  <c:v>0.118258</c:v>
                </c:pt>
                <c:pt idx="31477">
                  <c:v>0.116732</c:v>
                </c:pt>
                <c:pt idx="31478">
                  <c:v>0.11521199999999999</c:v>
                </c:pt>
                <c:pt idx="31479">
                  <c:v>0.1137</c:v>
                </c:pt>
                <c:pt idx="31480">
                  <c:v>0.11219800000000001</c:v>
                </c:pt>
                <c:pt idx="31481">
                  <c:v>0.110706</c:v>
                </c:pt>
                <c:pt idx="31482">
                  <c:v>0.10922800000000001</c:v>
                </c:pt>
                <c:pt idx="31483">
                  <c:v>0.107765</c:v>
                </c:pt>
                <c:pt idx="31484">
                  <c:v>0.10632</c:v>
                </c:pt>
                <c:pt idx="31485">
                  <c:v>0.104893</c:v>
                </c:pt>
                <c:pt idx="31486">
                  <c:v>0.103488</c:v>
                </c:pt>
                <c:pt idx="31487">
                  <c:v>0.102106</c:v>
                </c:pt>
                <c:pt idx="31488">
                  <c:v>0.10074900000000001</c:v>
                </c:pt>
                <c:pt idx="31489">
                  <c:v>9.9418300000000001E-2</c:v>
                </c:pt>
                <c:pt idx="31490">
                  <c:v>9.8116400000000006E-2</c:v>
                </c:pt>
                <c:pt idx="31491">
                  <c:v>9.6844600000000003E-2</c:v>
                </c:pt>
                <c:pt idx="31492">
                  <c:v>9.5604300000000003E-2</c:v>
                </c:pt>
                <c:pt idx="31493">
                  <c:v>9.4396400000000005E-2</c:v>
                </c:pt>
                <c:pt idx="31494">
                  <c:v>9.3222299999999994E-2</c:v>
                </c:pt>
                <c:pt idx="31495">
                  <c:v>9.2084200000000005E-2</c:v>
                </c:pt>
                <c:pt idx="31496">
                  <c:v>9.0983900000000006E-2</c:v>
                </c:pt>
                <c:pt idx="31497">
                  <c:v>8.99229E-2</c:v>
                </c:pt>
                <c:pt idx="31498">
                  <c:v>8.8901999999999995E-2</c:v>
                </c:pt>
                <c:pt idx="31499">
                  <c:v>8.7922299999999995E-2</c:v>
                </c:pt>
                <c:pt idx="31500">
                  <c:v>8.6984699999999998E-2</c:v>
                </c:pt>
                <c:pt idx="31501">
                  <c:v>8.6089600000000002E-2</c:v>
                </c:pt>
                <c:pt idx="31502">
                  <c:v>8.5237300000000002E-2</c:v>
                </c:pt>
                <c:pt idx="31503">
                  <c:v>8.44279E-2</c:v>
                </c:pt>
                <c:pt idx="31504">
                  <c:v>8.3662E-2</c:v>
                </c:pt>
                <c:pt idx="31505">
                  <c:v>8.2941000000000001E-2</c:v>
                </c:pt>
                <c:pt idx="31506">
                  <c:v>8.2265900000000003E-2</c:v>
                </c:pt>
                <c:pt idx="31507">
                  <c:v>8.1637100000000004E-2</c:v>
                </c:pt>
                <c:pt idx="31508">
                  <c:v>8.1055000000000002E-2</c:v>
                </c:pt>
                <c:pt idx="31509">
                  <c:v>8.0519900000000005E-2</c:v>
                </c:pt>
                <c:pt idx="31510">
                  <c:v>8.0032400000000004E-2</c:v>
                </c:pt>
                <c:pt idx="31511">
                  <c:v>7.9592599999999999E-2</c:v>
                </c:pt>
                <c:pt idx="31512">
                  <c:v>7.9200300000000001E-2</c:v>
                </c:pt>
                <c:pt idx="31513">
                  <c:v>7.8855300000000003E-2</c:v>
                </c:pt>
                <c:pt idx="31514">
                  <c:v>7.8557199999999994E-2</c:v>
                </c:pt>
                <c:pt idx="31515">
                  <c:v>7.8306000000000001E-2</c:v>
                </c:pt>
                <c:pt idx="31516">
                  <c:v>7.8101000000000004E-2</c:v>
                </c:pt>
                <c:pt idx="31517">
                  <c:v>7.7941399999999994E-2</c:v>
                </c:pt>
                <c:pt idx="31518">
                  <c:v>7.7827599999999997E-2</c:v>
                </c:pt>
                <c:pt idx="31519">
                  <c:v>7.7759800000000004E-2</c:v>
                </c:pt>
                <c:pt idx="31520">
                  <c:v>7.7738100000000004E-2</c:v>
                </c:pt>
                <c:pt idx="31521">
                  <c:v>7.7761499999999997E-2</c:v>
                </c:pt>
                <c:pt idx="31522">
                  <c:v>7.7828800000000004E-2</c:v>
                </c:pt>
                <c:pt idx="31523">
                  <c:v>7.7938099999999996E-2</c:v>
                </c:pt>
                <c:pt idx="31524">
                  <c:v>7.8087699999999996E-2</c:v>
                </c:pt>
                <c:pt idx="31525">
                  <c:v>7.8276200000000004E-2</c:v>
                </c:pt>
                <c:pt idx="31526">
                  <c:v>7.8502500000000003E-2</c:v>
                </c:pt>
                <c:pt idx="31527">
                  <c:v>7.8765500000000002E-2</c:v>
                </c:pt>
                <c:pt idx="31528">
                  <c:v>7.9064499999999996E-2</c:v>
                </c:pt>
                <c:pt idx="31529">
                  <c:v>7.9398999999999997E-2</c:v>
                </c:pt>
                <c:pt idx="31530">
                  <c:v>7.9766699999999996E-2</c:v>
                </c:pt>
                <c:pt idx="31531">
                  <c:v>8.0164899999999997E-2</c:v>
                </c:pt>
                <c:pt idx="31532">
                  <c:v>8.0591499999999996E-2</c:v>
                </c:pt>
                <c:pt idx="31533">
                  <c:v>8.1045699999999998E-2</c:v>
                </c:pt>
                <c:pt idx="31534">
                  <c:v>8.1526500000000002E-2</c:v>
                </c:pt>
                <c:pt idx="31535">
                  <c:v>8.2032300000000002E-2</c:v>
                </c:pt>
                <c:pt idx="31536">
                  <c:v>8.2561700000000002E-2</c:v>
                </c:pt>
                <c:pt idx="31537">
                  <c:v>8.3113599999999996E-2</c:v>
                </c:pt>
                <c:pt idx="31538">
                  <c:v>8.3686200000000002E-2</c:v>
                </c:pt>
                <c:pt idx="31539">
                  <c:v>8.4277599999999994E-2</c:v>
                </c:pt>
                <c:pt idx="31540">
                  <c:v>8.4886100000000006E-2</c:v>
                </c:pt>
                <c:pt idx="31541">
                  <c:v>8.5510900000000001E-2</c:v>
                </c:pt>
                <c:pt idx="31542">
                  <c:v>8.61508E-2</c:v>
                </c:pt>
                <c:pt idx="31543">
                  <c:v>8.6804400000000004E-2</c:v>
                </c:pt>
                <c:pt idx="31544">
                  <c:v>8.7471499999999994E-2</c:v>
                </c:pt>
                <c:pt idx="31545">
                  <c:v>8.8151800000000002E-2</c:v>
                </c:pt>
                <c:pt idx="31546">
                  <c:v>8.8842400000000002E-2</c:v>
                </c:pt>
                <c:pt idx="31547">
                  <c:v>8.9539599999999997E-2</c:v>
                </c:pt>
                <c:pt idx="31548">
                  <c:v>9.0241000000000002E-2</c:v>
                </c:pt>
                <c:pt idx="31549">
                  <c:v>9.0944999999999998E-2</c:v>
                </c:pt>
                <c:pt idx="31550">
                  <c:v>9.1648599999999997E-2</c:v>
                </c:pt>
                <c:pt idx="31551">
                  <c:v>9.23485E-2</c:v>
                </c:pt>
                <c:pt idx="31552">
                  <c:v>9.30425E-2</c:v>
                </c:pt>
                <c:pt idx="31553">
                  <c:v>9.3729099999999996E-2</c:v>
                </c:pt>
                <c:pt idx="31554">
                  <c:v>9.4406199999999996E-2</c:v>
                </c:pt>
                <c:pt idx="31555">
                  <c:v>9.5071299999999997E-2</c:v>
                </c:pt>
                <c:pt idx="31556">
                  <c:v>9.5722500000000002E-2</c:v>
                </c:pt>
                <c:pt idx="31557">
                  <c:v>9.6357799999999993E-2</c:v>
                </c:pt>
                <c:pt idx="31558">
                  <c:v>9.6975000000000006E-2</c:v>
                </c:pt>
                <c:pt idx="31559">
                  <c:v>9.7571699999999997E-2</c:v>
                </c:pt>
                <c:pt idx="31560">
                  <c:v>9.8145300000000005E-2</c:v>
                </c:pt>
                <c:pt idx="31561">
                  <c:v>9.8693400000000001E-2</c:v>
                </c:pt>
                <c:pt idx="31562">
                  <c:v>9.9215200000000003E-2</c:v>
                </c:pt>
                <c:pt idx="31563">
                  <c:v>9.9710599999999996E-2</c:v>
                </c:pt>
                <c:pt idx="31564">
                  <c:v>0.100178</c:v>
                </c:pt>
                <c:pt idx="31565">
                  <c:v>0.10061199999999999</c:v>
                </c:pt>
                <c:pt idx="31566">
                  <c:v>0.10101</c:v>
                </c:pt>
                <c:pt idx="31567">
                  <c:v>0.101371</c:v>
                </c:pt>
                <c:pt idx="31568">
                  <c:v>0.10169599999999999</c:v>
                </c:pt>
                <c:pt idx="31569">
                  <c:v>0.101988</c:v>
                </c:pt>
                <c:pt idx="31570">
                  <c:v>0.102245</c:v>
                </c:pt>
                <c:pt idx="31571">
                  <c:v>0.102467</c:v>
                </c:pt>
                <c:pt idx="31572">
                  <c:v>0.10265100000000001</c:v>
                </c:pt>
                <c:pt idx="31573">
                  <c:v>0.102796</c:v>
                </c:pt>
                <c:pt idx="31574">
                  <c:v>0.10290000000000001</c:v>
                </c:pt>
                <c:pt idx="31575">
                  <c:v>0.102963</c:v>
                </c:pt>
                <c:pt idx="31576">
                  <c:v>0.10298300000000001</c:v>
                </c:pt>
                <c:pt idx="31577">
                  <c:v>0.10295899999999999</c:v>
                </c:pt>
                <c:pt idx="31578">
                  <c:v>0.10288899999999999</c:v>
                </c:pt>
                <c:pt idx="31579">
                  <c:v>0.102771</c:v>
                </c:pt>
                <c:pt idx="31580">
                  <c:v>0.102604</c:v>
                </c:pt>
                <c:pt idx="31581">
                  <c:v>0.102386</c:v>
                </c:pt>
                <c:pt idx="31582">
                  <c:v>0.102116</c:v>
                </c:pt>
                <c:pt idx="31583">
                  <c:v>0.101794</c:v>
                </c:pt>
                <c:pt idx="31584">
                  <c:v>0.10141699999999999</c:v>
                </c:pt>
                <c:pt idx="31585">
                  <c:v>0.10098600000000001</c:v>
                </c:pt>
                <c:pt idx="31586">
                  <c:v>0.10050199999999999</c:v>
                </c:pt>
                <c:pt idx="31587">
                  <c:v>9.9967799999999996E-2</c:v>
                </c:pt>
                <c:pt idx="31588">
                  <c:v>9.9384500000000001E-2</c:v>
                </c:pt>
                <c:pt idx="31589">
                  <c:v>9.8752499999999993E-2</c:v>
                </c:pt>
                <c:pt idx="31590">
                  <c:v>9.8069000000000003E-2</c:v>
                </c:pt>
                <c:pt idx="31591">
                  <c:v>9.7330899999999998E-2</c:v>
                </c:pt>
                <c:pt idx="31592">
                  <c:v>9.6537499999999998E-2</c:v>
                </c:pt>
                <c:pt idx="31593">
                  <c:v>9.5689899999999994E-2</c:v>
                </c:pt>
                <c:pt idx="31594">
                  <c:v>9.4789999999999999E-2</c:v>
                </c:pt>
                <c:pt idx="31595">
                  <c:v>9.3840300000000001E-2</c:v>
                </c:pt>
                <c:pt idx="31596">
                  <c:v>9.2845200000000003E-2</c:v>
                </c:pt>
                <c:pt idx="31597">
                  <c:v>9.1809600000000005E-2</c:v>
                </c:pt>
                <c:pt idx="31598">
                  <c:v>9.0735899999999994E-2</c:v>
                </c:pt>
                <c:pt idx="31599">
                  <c:v>8.9622900000000005E-2</c:v>
                </c:pt>
                <c:pt idx="31600">
                  <c:v>8.8468699999999997E-2</c:v>
                </c:pt>
                <c:pt idx="31601">
                  <c:v>8.7275099999999994E-2</c:v>
                </c:pt>
                <c:pt idx="31602">
                  <c:v>8.60461E-2</c:v>
                </c:pt>
                <c:pt idx="31603">
                  <c:v>8.4783399999999995E-2</c:v>
                </c:pt>
                <c:pt idx="31604">
                  <c:v>8.3486500000000005E-2</c:v>
                </c:pt>
                <c:pt idx="31605">
                  <c:v>8.2156000000000007E-2</c:v>
                </c:pt>
                <c:pt idx="31606">
                  <c:v>8.0795099999999995E-2</c:v>
                </c:pt>
                <c:pt idx="31607">
                  <c:v>7.9408099999999995E-2</c:v>
                </c:pt>
                <c:pt idx="31608">
                  <c:v>7.7998499999999998E-2</c:v>
                </c:pt>
                <c:pt idx="31609">
                  <c:v>7.6568800000000006E-2</c:v>
                </c:pt>
                <c:pt idx="31610">
                  <c:v>7.5121400000000005E-2</c:v>
                </c:pt>
                <c:pt idx="31611">
                  <c:v>7.3659199999999994E-2</c:v>
                </c:pt>
                <c:pt idx="31612">
                  <c:v>7.2185299999999994E-2</c:v>
                </c:pt>
                <c:pt idx="31613">
                  <c:v>7.0702299999999996E-2</c:v>
                </c:pt>
                <c:pt idx="31614">
                  <c:v>6.9210999999999995E-2</c:v>
                </c:pt>
                <c:pt idx="31615">
                  <c:v>6.77117E-2</c:v>
                </c:pt>
                <c:pt idx="31616">
                  <c:v>6.6206399999999999E-2</c:v>
                </c:pt>
                <c:pt idx="31617">
                  <c:v>6.4698800000000001E-2</c:v>
                </c:pt>
                <c:pt idx="31618">
                  <c:v>6.3191600000000001E-2</c:v>
                </c:pt>
                <c:pt idx="31619">
                  <c:v>6.16868E-2</c:v>
                </c:pt>
                <c:pt idx="31620">
                  <c:v>6.0186299999999998E-2</c:v>
                </c:pt>
                <c:pt idx="31621">
                  <c:v>5.8691100000000003E-2</c:v>
                </c:pt>
                <c:pt idx="31622">
                  <c:v>5.7202700000000002E-2</c:v>
                </c:pt>
                <c:pt idx="31623">
                  <c:v>5.57244E-2</c:v>
                </c:pt>
                <c:pt idx="31624">
                  <c:v>5.4258500000000001E-2</c:v>
                </c:pt>
                <c:pt idx="31625">
                  <c:v>5.28046E-2</c:v>
                </c:pt>
                <c:pt idx="31626">
                  <c:v>5.1362699999999997E-2</c:v>
                </c:pt>
                <c:pt idx="31627">
                  <c:v>4.9932900000000002E-2</c:v>
                </c:pt>
                <c:pt idx="31628">
                  <c:v>4.8514099999999998E-2</c:v>
                </c:pt>
                <c:pt idx="31629">
                  <c:v>4.71064E-2</c:v>
                </c:pt>
                <c:pt idx="31630">
                  <c:v>4.5713999999999998E-2</c:v>
                </c:pt>
                <c:pt idx="31631">
                  <c:v>4.4344000000000001E-2</c:v>
                </c:pt>
                <c:pt idx="31632">
                  <c:v>4.3001900000000003E-2</c:v>
                </c:pt>
                <c:pt idx="31633">
                  <c:v>4.1688500000000003E-2</c:v>
                </c:pt>
                <c:pt idx="31634">
                  <c:v>4.0402500000000001E-2</c:v>
                </c:pt>
                <c:pt idx="31635">
                  <c:v>3.9145800000000001E-2</c:v>
                </c:pt>
                <c:pt idx="31636">
                  <c:v>3.79233E-2</c:v>
                </c:pt>
                <c:pt idx="31637">
                  <c:v>3.6738E-2</c:v>
                </c:pt>
                <c:pt idx="31638">
                  <c:v>3.5589799999999998E-2</c:v>
                </c:pt>
                <c:pt idx="31639">
                  <c:v>3.4477899999999999E-2</c:v>
                </c:pt>
                <c:pt idx="31640">
                  <c:v>3.3402899999999999E-2</c:v>
                </c:pt>
                <c:pt idx="31641">
                  <c:v>3.2366399999999997E-2</c:v>
                </c:pt>
                <c:pt idx="31642">
                  <c:v>3.1369599999999997E-2</c:v>
                </c:pt>
                <c:pt idx="31643">
                  <c:v>3.0412499999999999E-2</c:v>
                </c:pt>
                <c:pt idx="31644">
                  <c:v>2.94962E-2</c:v>
                </c:pt>
                <c:pt idx="31645">
                  <c:v>2.86228E-2</c:v>
                </c:pt>
                <c:pt idx="31646">
                  <c:v>2.7793700000000001E-2</c:v>
                </c:pt>
                <c:pt idx="31647">
                  <c:v>2.7008299999999999E-2</c:v>
                </c:pt>
                <c:pt idx="31648">
                  <c:v>2.6266600000000001E-2</c:v>
                </c:pt>
                <c:pt idx="31649">
                  <c:v>2.5571699999999999E-2</c:v>
                </c:pt>
                <c:pt idx="31650">
                  <c:v>2.4927700000000001E-2</c:v>
                </c:pt>
                <c:pt idx="31651">
                  <c:v>2.4335300000000001E-2</c:v>
                </c:pt>
                <c:pt idx="31652">
                  <c:v>2.3790800000000001E-2</c:v>
                </c:pt>
                <c:pt idx="31653">
                  <c:v>2.3289399999999998E-2</c:v>
                </c:pt>
                <c:pt idx="31654">
                  <c:v>2.2829599999999999E-2</c:v>
                </c:pt>
                <c:pt idx="31655">
                  <c:v>2.24146E-2</c:v>
                </c:pt>
                <c:pt idx="31656">
                  <c:v>2.2047400000000002E-2</c:v>
                </c:pt>
                <c:pt idx="31657">
                  <c:v>2.1726700000000002E-2</c:v>
                </c:pt>
                <c:pt idx="31658">
                  <c:v>2.1449699999999999E-2</c:v>
                </c:pt>
                <c:pt idx="31659">
                  <c:v>2.12163E-2</c:v>
                </c:pt>
                <c:pt idx="31660">
                  <c:v>2.1028499999999999E-2</c:v>
                </c:pt>
                <c:pt idx="31661">
                  <c:v>2.0887699999999999E-2</c:v>
                </c:pt>
                <c:pt idx="31662">
                  <c:v>2.0793099999999998E-2</c:v>
                </c:pt>
                <c:pt idx="31663">
                  <c:v>2.0745199999999998E-2</c:v>
                </c:pt>
                <c:pt idx="31664">
                  <c:v>2.07461E-2</c:v>
                </c:pt>
                <c:pt idx="31665">
                  <c:v>2.0794799999999999E-2</c:v>
                </c:pt>
                <c:pt idx="31666">
                  <c:v>2.0884199999999999E-2</c:v>
                </c:pt>
                <c:pt idx="31667">
                  <c:v>2.1008200000000001E-2</c:v>
                </c:pt>
                <c:pt idx="31668">
                  <c:v>2.11668E-2</c:v>
                </c:pt>
                <c:pt idx="31669">
                  <c:v>2.1363099999999999E-2</c:v>
                </c:pt>
                <c:pt idx="31670">
                  <c:v>2.1597999999999999E-2</c:v>
                </c:pt>
                <c:pt idx="31671">
                  <c:v>2.18689E-2</c:v>
                </c:pt>
                <c:pt idx="31672">
                  <c:v>2.21721E-2</c:v>
                </c:pt>
                <c:pt idx="31673">
                  <c:v>2.2504099999999999E-2</c:v>
                </c:pt>
                <c:pt idx="31674">
                  <c:v>2.2862799999999999E-2</c:v>
                </c:pt>
                <c:pt idx="31675">
                  <c:v>2.3249300000000001E-2</c:v>
                </c:pt>
                <c:pt idx="31676">
                  <c:v>2.3664399999999999E-2</c:v>
                </c:pt>
                <c:pt idx="31677">
                  <c:v>2.41041E-2</c:v>
                </c:pt>
                <c:pt idx="31678">
                  <c:v>2.4561800000000002E-2</c:v>
                </c:pt>
                <c:pt idx="31679">
                  <c:v>2.5033799999999998E-2</c:v>
                </c:pt>
                <c:pt idx="31680">
                  <c:v>2.5519500000000001E-2</c:v>
                </c:pt>
                <c:pt idx="31681">
                  <c:v>2.6018099999999999E-2</c:v>
                </c:pt>
                <c:pt idx="31682">
                  <c:v>2.65273E-2</c:v>
                </c:pt>
                <c:pt idx="31683">
                  <c:v>2.7045199999999998E-2</c:v>
                </c:pt>
                <c:pt idx="31684">
                  <c:v>2.7572200000000002E-2</c:v>
                </c:pt>
                <c:pt idx="31685">
                  <c:v>2.8108999999999999E-2</c:v>
                </c:pt>
                <c:pt idx="31686">
                  <c:v>2.86527E-2</c:v>
                </c:pt>
                <c:pt idx="31687">
                  <c:v>2.9196400000000001E-2</c:v>
                </c:pt>
                <c:pt idx="31688">
                  <c:v>2.9735000000000001E-2</c:v>
                </c:pt>
                <c:pt idx="31689">
                  <c:v>3.0267599999999999E-2</c:v>
                </c:pt>
                <c:pt idx="31690">
                  <c:v>3.07944E-2</c:v>
                </c:pt>
                <c:pt idx="31691">
                  <c:v>3.1313199999999999E-2</c:v>
                </c:pt>
                <c:pt idx="31692">
                  <c:v>3.18207E-2</c:v>
                </c:pt>
                <c:pt idx="31693">
                  <c:v>3.2315999999999998E-2</c:v>
                </c:pt>
                <c:pt idx="31694">
                  <c:v>3.2798399999999998E-2</c:v>
                </c:pt>
                <c:pt idx="31695">
                  <c:v>3.3263500000000001E-2</c:v>
                </c:pt>
                <c:pt idx="31696">
                  <c:v>3.3702999999999997E-2</c:v>
                </c:pt>
                <c:pt idx="31697">
                  <c:v>3.4110500000000002E-2</c:v>
                </c:pt>
                <c:pt idx="31698">
                  <c:v>3.4486299999999998E-2</c:v>
                </c:pt>
                <c:pt idx="31699">
                  <c:v>3.4833299999999998E-2</c:v>
                </c:pt>
                <c:pt idx="31700">
                  <c:v>3.5152700000000002E-2</c:v>
                </c:pt>
                <c:pt idx="31701">
                  <c:v>3.54434E-2</c:v>
                </c:pt>
                <c:pt idx="31702">
                  <c:v>3.5700999999999997E-2</c:v>
                </c:pt>
                <c:pt idx="31703">
                  <c:v>3.5920300000000002E-2</c:v>
                </c:pt>
                <c:pt idx="31704">
                  <c:v>3.6103299999999998E-2</c:v>
                </c:pt>
                <c:pt idx="31705">
                  <c:v>3.6255500000000003E-2</c:v>
                </c:pt>
                <c:pt idx="31706">
                  <c:v>3.6377899999999998E-2</c:v>
                </c:pt>
                <c:pt idx="31707">
                  <c:v>3.6465499999999998E-2</c:v>
                </c:pt>
                <c:pt idx="31708">
                  <c:v>3.6512299999999998E-2</c:v>
                </c:pt>
                <c:pt idx="31709">
                  <c:v>3.6515199999999998E-2</c:v>
                </c:pt>
                <c:pt idx="31710">
                  <c:v>3.6473600000000002E-2</c:v>
                </c:pt>
                <c:pt idx="31711">
                  <c:v>3.6386799999999997E-2</c:v>
                </c:pt>
                <c:pt idx="31712">
                  <c:v>3.6256099999999999E-2</c:v>
                </c:pt>
                <c:pt idx="31713">
                  <c:v>3.6085800000000001E-2</c:v>
                </c:pt>
                <c:pt idx="31714">
                  <c:v>3.5877399999999997E-2</c:v>
                </c:pt>
                <c:pt idx="31715">
                  <c:v>3.5624700000000002E-2</c:v>
                </c:pt>
                <c:pt idx="31716">
                  <c:v>3.5317899999999999E-2</c:v>
                </c:pt>
                <c:pt idx="31717">
                  <c:v>3.4953400000000003E-2</c:v>
                </c:pt>
                <c:pt idx="31718">
                  <c:v>3.4532199999999999E-2</c:v>
                </c:pt>
                <c:pt idx="31719">
                  <c:v>3.4053899999999998E-2</c:v>
                </c:pt>
                <c:pt idx="31720">
                  <c:v>3.3515799999999998E-2</c:v>
                </c:pt>
                <c:pt idx="31721">
                  <c:v>3.2917399999999999E-2</c:v>
                </c:pt>
                <c:pt idx="31722">
                  <c:v>3.2261999999999999E-2</c:v>
                </c:pt>
                <c:pt idx="31723">
                  <c:v>3.15543E-2</c:v>
                </c:pt>
                <c:pt idx="31724">
                  <c:v>3.07949E-2</c:v>
                </c:pt>
                <c:pt idx="31725">
                  <c:v>2.9981799999999999E-2</c:v>
                </c:pt>
                <c:pt idx="31726">
                  <c:v>2.9112200000000001E-2</c:v>
                </c:pt>
                <c:pt idx="31727">
                  <c:v>2.8182100000000002E-2</c:v>
                </c:pt>
                <c:pt idx="31728">
                  <c:v>2.71869E-2</c:v>
                </c:pt>
                <c:pt idx="31729">
                  <c:v>2.61231E-2</c:v>
                </c:pt>
                <c:pt idx="31730">
                  <c:v>2.4989500000000001E-2</c:v>
                </c:pt>
                <c:pt idx="31731">
                  <c:v>2.3787800000000001E-2</c:v>
                </c:pt>
                <c:pt idx="31732">
                  <c:v>2.2523100000000001E-2</c:v>
                </c:pt>
                <c:pt idx="31733">
                  <c:v>2.1201399999999999E-2</c:v>
                </c:pt>
                <c:pt idx="31734">
                  <c:v>1.9826E-2</c:v>
                </c:pt>
                <c:pt idx="31735">
                  <c:v>1.8398299999999999E-2</c:v>
                </c:pt>
                <c:pt idx="31736">
                  <c:v>1.6921200000000001E-2</c:v>
                </c:pt>
                <c:pt idx="31737">
                  <c:v>1.54003E-2</c:v>
                </c:pt>
                <c:pt idx="31738">
                  <c:v>1.3838899999999999E-2</c:v>
                </c:pt>
                <c:pt idx="31739">
                  <c:v>1.22352E-2</c:v>
                </c:pt>
                <c:pt idx="31740">
                  <c:v>1.05836E-2</c:v>
                </c:pt>
                <c:pt idx="31741" formatCode="0.00E+00">
                  <c:v>8.8802499999999993E-3</c:v>
                </c:pt>
                <c:pt idx="31742" formatCode="0.00E+00">
                  <c:v>7.1244200000000002E-3</c:v>
                </c:pt>
                <c:pt idx="31743" formatCode="0.00E+00">
                  <c:v>5.3162799999999996E-3</c:v>
                </c:pt>
                <c:pt idx="31744" formatCode="0.00E+00">
                  <c:v>3.4557899999999998E-3</c:v>
                </c:pt>
                <c:pt idx="31745" formatCode="0.00E+00">
                  <c:v>1.5439500000000001E-3</c:v>
                </c:pt>
                <c:pt idx="31746" formatCode="0.00E+00">
                  <c:v>-4.1682699999999999E-4</c:v>
                </c:pt>
                <c:pt idx="31747" formatCode="0.00E+00">
                  <c:v>-2.4240199999999998E-3</c:v>
                </c:pt>
                <c:pt idx="31748" formatCode="0.00E+00">
                  <c:v>-4.47628E-3</c:v>
                </c:pt>
                <c:pt idx="31749" formatCode="0.00E+00">
                  <c:v>-6.57312E-3</c:v>
                </c:pt>
                <c:pt idx="31750" formatCode="0.00E+00">
                  <c:v>-8.7142499999999998E-3</c:v>
                </c:pt>
                <c:pt idx="31751">
                  <c:v>-1.0896400000000001E-2</c:v>
                </c:pt>
                <c:pt idx="31752">
                  <c:v>-1.31123E-2</c:v>
                </c:pt>
                <c:pt idx="31753">
                  <c:v>-1.53574E-2</c:v>
                </c:pt>
                <c:pt idx="31754">
                  <c:v>-1.7633599999999999E-2</c:v>
                </c:pt>
                <c:pt idx="31755">
                  <c:v>-1.9943300000000001E-2</c:v>
                </c:pt>
                <c:pt idx="31756">
                  <c:v>-2.2281800000000001E-2</c:v>
                </c:pt>
                <c:pt idx="31757">
                  <c:v>-2.46397E-2</c:v>
                </c:pt>
                <c:pt idx="31758">
                  <c:v>-2.7010900000000001E-2</c:v>
                </c:pt>
                <c:pt idx="31759">
                  <c:v>-2.9393900000000001E-2</c:v>
                </c:pt>
                <c:pt idx="31760">
                  <c:v>-3.1787999999999997E-2</c:v>
                </c:pt>
                <c:pt idx="31761">
                  <c:v>-3.4188999999999997E-2</c:v>
                </c:pt>
                <c:pt idx="31762">
                  <c:v>-3.6589499999999997E-2</c:v>
                </c:pt>
                <c:pt idx="31763">
                  <c:v>-3.8982099999999999E-2</c:v>
                </c:pt>
                <c:pt idx="31764">
                  <c:v>-4.1361799999999997E-2</c:v>
                </c:pt>
                <c:pt idx="31765">
                  <c:v>-4.3723900000000003E-2</c:v>
                </c:pt>
                <c:pt idx="31766">
                  <c:v>-4.6059700000000002E-2</c:v>
                </c:pt>
                <c:pt idx="31767">
                  <c:v>-4.8359300000000001E-2</c:v>
                </c:pt>
                <c:pt idx="31768">
                  <c:v>-5.06191E-2</c:v>
                </c:pt>
                <c:pt idx="31769">
                  <c:v>-5.2840600000000001E-2</c:v>
                </c:pt>
                <c:pt idx="31770">
                  <c:v>-5.50258E-2</c:v>
                </c:pt>
                <c:pt idx="31771">
                  <c:v>-5.71785E-2</c:v>
                </c:pt>
                <c:pt idx="31772">
                  <c:v>-5.9300800000000001E-2</c:v>
                </c:pt>
                <c:pt idx="31773">
                  <c:v>-6.1389800000000001E-2</c:v>
                </c:pt>
                <c:pt idx="31774">
                  <c:v>-6.3442799999999994E-2</c:v>
                </c:pt>
                <c:pt idx="31775">
                  <c:v>-6.5459799999999999E-2</c:v>
                </c:pt>
                <c:pt idx="31776">
                  <c:v>-6.7440799999999995E-2</c:v>
                </c:pt>
                <c:pt idx="31777">
                  <c:v>-6.9384600000000005E-2</c:v>
                </c:pt>
                <c:pt idx="31778">
                  <c:v>-7.1287299999999998E-2</c:v>
                </c:pt>
                <c:pt idx="31779">
                  <c:v>-7.3141899999999996E-2</c:v>
                </c:pt>
                <c:pt idx="31780">
                  <c:v>-7.4941400000000005E-2</c:v>
                </c:pt>
                <c:pt idx="31781">
                  <c:v>-7.6685000000000003E-2</c:v>
                </c:pt>
                <c:pt idx="31782">
                  <c:v>-7.8375500000000001E-2</c:v>
                </c:pt>
                <c:pt idx="31783">
                  <c:v>-8.0014399999999999E-2</c:v>
                </c:pt>
                <c:pt idx="31784">
                  <c:v>-8.1599099999999994E-2</c:v>
                </c:pt>
                <c:pt idx="31785">
                  <c:v>-8.3122299999999996E-2</c:v>
                </c:pt>
                <c:pt idx="31786">
                  <c:v>-8.4575899999999996E-2</c:v>
                </c:pt>
                <c:pt idx="31787">
                  <c:v>-8.5955400000000001E-2</c:v>
                </c:pt>
                <c:pt idx="31788">
                  <c:v>-8.7259299999999998E-2</c:v>
                </c:pt>
                <c:pt idx="31789">
                  <c:v>-8.8486899999999993E-2</c:v>
                </c:pt>
                <c:pt idx="31790">
                  <c:v>-8.9636300000000002E-2</c:v>
                </c:pt>
                <c:pt idx="31791">
                  <c:v>-9.0707200000000002E-2</c:v>
                </c:pt>
                <c:pt idx="31792">
                  <c:v>-9.1701699999999997E-2</c:v>
                </c:pt>
                <c:pt idx="31793">
                  <c:v>-9.2621599999999998E-2</c:v>
                </c:pt>
                <c:pt idx="31794">
                  <c:v>-9.3466999999999995E-2</c:v>
                </c:pt>
                <c:pt idx="31795">
                  <c:v>-9.4237399999999999E-2</c:v>
                </c:pt>
                <c:pt idx="31796">
                  <c:v>-9.4932199999999994E-2</c:v>
                </c:pt>
                <c:pt idx="31797">
                  <c:v>-9.5549899999999993E-2</c:v>
                </c:pt>
                <c:pt idx="31798">
                  <c:v>-9.6091499999999996E-2</c:v>
                </c:pt>
                <c:pt idx="31799">
                  <c:v>-9.65612E-2</c:v>
                </c:pt>
                <c:pt idx="31800">
                  <c:v>-9.6958699999999995E-2</c:v>
                </c:pt>
                <c:pt idx="31801">
                  <c:v>-9.7279099999999993E-2</c:v>
                </c:pt>
                <c:pt idx="31802">
                  <c:v>-9.7523299999999993E-2</c:v>
                </c:pt>
                <c:pt idx="31803">
                  <c:v>-9.7700700000000001E-2</c:v>
                </c:pt>
                <c:pt idx="31804">
                  <c:v>-9.7820000000000004E-2</c:v>
                </c:pt>
                <c:pt idx="31805">
                  <c:v>-9.7884600000000002E-2</c:v>
                </c:pt>
                <c:pt idx="31806">
                  <c:v>-9.7900799999999996E-2</c:v>
                </c:pt>
                <c:pt idx="31807">
                  <c:v>-9.7876500000000005E-2</c:v>
                </c:pt>
                <c:pt idx="31808">
                  <c:v>-9.78131E-2</c:v>
                </c:pt>
                <c:pt idx="31809">
                  <c:v>-9.7707600000000006E-2</c:v>
                </c:pt>
                <c:pt idx="31810">
                  <c:v>-9.7557599999999994E-2</c:v>
                </c:pt>
                <c:pt idx="31811">
                  <c:v>-9.7362799999999999E-2</c:v>
                </c:pt>
                <c:pt idx="31812">
                  <c:v>-9.7122E-2</c:v>
                </c:pt>
                <c:pt idx="31813">
                  <c:v>-9.6833199999999994E-2</c:v>
                </c:pt>
                <c:pt idx="31814">
                  <c:v>-9.6500299999999997E-2</c:v>
                </c:pt>
                <c:pt idx="31815">
                  <c:v>-9.6133899999999994E-2</c:v>
                </c:pt>
                <c:pt idx="31816">
                  <c:v>-9.5742400000000005E-2</c:v>
                </c:pt>
                <c:pt idx="31817">
                  <c:v>-9.5330300000000007E-2</c:v>
                </c:pt>
                <c:pt idx="31818">
                  <c:v>-9.4900399999999996E-2</c:v>
                </c:pt>
                <c:pt idx="31819">
                  <c:v>-9.4453899999999993E-2</c:v>
                </c:pt>
                <c:pt idx="31820">
                  <c:v>-9.3989900000000001E-2</c:v>
                </c:pt>
                <c:pt idx="31821">
                  <c:v>-9.3508800000000003E-2</c:v>
                </c:pt>
                <c:pt idx="31822">
                  <c:v>-9.3015299999999995E-2</c:v>
                </c:pt>
                <c:pt idx="31823">
                  <c:v>-9.2514399999999997E-2</c:v>
                </c:pt>
                <c:pt idx="31824">
                  <c:v>-9.2010099999999997E-2</c:v>
                </c:pt>
                <c:pt idx="31825">
                  <c:v>-9.1507699999999997E-2</c:v>
                </c:pt>
                <c:pt idx="31826">
                  <c:v>-9.1012099999999999E-2</c:v>
                </c:pt>
                <c:pt idx="31827">
                  <c:v>-9.0528999999999998E-2</c:v>
                </c:pt>
                <c:pt idx="31828">
                  <c:v>-9.0065400000000004E-2</c:v>
                </c:pt>
                <c:pt idx="31829">
                  <c:v>-8.9625499999999997E-2</c:v>
                </c:pt>
                <c:pt idx="31830">
                  <c:v>-8.9210700000000004E-2</c:v>
                </c:pt>
                <c:pt idx="31831">
                  <c:v>-8.8823299999999994E-2</c:v>
                </c:pt>
                <c:pt idx="31832">
                  <c:v>-8.8467400000000002E-2</c:v>
                </c:pt>
                <c:pt idx="31833">
                  <c:v>-8.8148000000000004E-2</c:v>
                </c:pt>
                <c:pt idx="31834">
                  <c:v>-8.7869199999999995E-2</c:v>
                </c:pt>
                <c:pt idx="31835">
                  <c:v>-8.7632500000000002E-2</c:v>
                </c:pt>
                <c:pt idx="31836">
                  <c:v>-8.7437500000000001E-2</c:v>
                </c:pt>
                <c:pt idx="31837">
                  <c:v>-8.7286699999999995E-2</c:v>
                </c:pt>
                <c:pt idx="31838">
                  <c:v>-8.7188699999999994E-2</c:v>
                </c:pt>
                <c:pt idx="31839">
                  <c:v>-8.7149299999999999E-2</c:v>
                </c:pt>
                <c:pt idx="31840">
                  <c:v>-8.7168099999999998E-2</c:v>
                </c:pt>
                <c:pt idx="31841">
                  <c:v>-8.7248199999999998E-2</c:v>
                </c:pt>
                <c:pt idx="31842">
                  <c:v>-8.7397000000000002E-2</c:v>
                </c:pt>
                <c:pt idx="31843">
                  <c:v>-8.7617899999999999E-2</c:v>
                </c:pt>
                <c:pt idx="31844">
                  <c:v>-8.7909799999999996E-2</c:v>
                </c:pt>
                <c:pt idx="31845">
                  <c:v>-8.8272000000000003E-2</c:v>
                </c:pt>
                <c:pt idx="31846">
                  <c:v>-8.8705300000000001E-2</c:v>
                </c:pt>
                <c:pt idx="31847">
                  <c:v>-8.9209800000000006E-2</c:v>
                </c:pt>
                <c:pt idx="31848">
                  <c:v>-8.9784500000000003E-2</c:v>
                </c:pt>
                <c:pt idx="31849">
                  <c:v>-9.0428499999999995E-2</c:v>
                </c:pt>
                <c:pt idx="31850">
                  <c:v>-9.1145199999999996E-2</c:v>
                </c:pt>
                <c:pt idx="31851">
                  <c:v>-9.1939999999999994E-2</c:v>
                </c:pt>
                <c:pt idx="31852">
                  <c:v>-9.2813400000000004E-2</c:v>
                </c:pt>
                <c:pt idx="31853">
                  <c:v>-9.3756500000000007E-2</c:v>
                </c:pt>
                <c:pt idx="31854">
                  <c:v>-9.4756499999999994E-2</c:v>
                </c:pt>
                <c:pt idx="31855">
                  <c:v>-9.5807900000000001E-2</c:v>
                </c:pt>
                <c:pt idx="31856">
                  <c:v>-9.6910499999999997E-2</c:v>
                </c:pt>
                <c:pt idx="31857">
                  <c:v>-9.8065799999999995E-2</c:v>
                </c:pt>
                <c:pt idx="31858">
                  <c:v>-9.9280300000000002E-2</c:v>
                </c:pt>
                <c:pt idx="31859">
                  <c:v>-0.100561</c:v>
                </c:pt>
                <c:pt idx="31860">
                  <c:v>-0.101908</c:v>
                </c:pt>
                <c:pt idx="31861">
                  <c:v>-0.10331799999999999</c:v>
                </c:pt>
                <c:pt idx="31862">
                  <c:v>-0.104794</c:v>
                </c:pt>
                <c:pt idx="31863">
                  <c:v>-0.10634299999999999</c:v>
                </c:pt>
                <c:pt idx="31864">
                  <c:v>-0.107971</c:v>
                </c:pt>
                <c:pt idx="31865">
                  <c:v>-0.109683</c:v>
                </c:pt>
                <c:pt idx="31866">
                  <c:v>-0.11147899999999999</c:v>
                </c:pt>
                <c:pt idx="31867">
                  <c:v>-0.113361</c:v>
                </c:pt>
                <c:pt idx="31868">
                  <c:v>-0.115328</c:v>
                </c:pt>
                <c:pt idx="31869">
                  <c:v>-0.11738</c:v>
                </c:pt>
                <c:pt idx="31870">
                  <c:v>-0.119514</c:v>
                </c:pt>
                <c:pt idx="31871">
                  <c:v>-0.12171999999999999</c:v>
                </c:pt>
                <c:pt idx="31872">
                  <c:v>-0.12398199999999999</c:v>
                </c:pt>
                <c:pt idx="31873">
                  <c:v>-0.12628600000000001</c:v>
                </c:pt>
                <c:pt idx="31874">
                  <c:v>-0.12862499999999999</c:v>
                </c:pt>
                <c:pt idx="31875">
                  <c:v>-0.130996</c:v>
                </c:pt>
                <c:pt idx="31876">
                  <c:v>-0.13339200000000001</c:v>
                </c:pt>
                <c:pt idx="31877">
                  <c:v>-0.13580400000000001</c:v>
                </c:pt>
                <c:pt idx="31878">
                  <c:v>-0.13821900000000001</c:v>
                </c:pt>
                <c:pt idx="31879">
                  <c:v>-0.14063999999999999</c:v>
                </c:pt>
                <c:pt idx="31880">
                  <c:v>-0.14307300000000001</c:v>
                </c:pt>
                <c:pt idx="31881">
                  <c:v>-0.14552399999999999</c:v>
                </c:pt>
                <c:pt idx="31882">
                  <c:v>-0.14799200000000001</c:v>
                </c:pt>
                <c:pt idx="31883">
                  <c:v>-0.150473</c:v>
                </c:pt>
                <c:pt idx="31884">
                  <c:v>-0.15296000000000001</c:v>
                </c:pt>
                <c:pt idx="31885">
                  <c:v>-0.155445</c:v>
                </c:pt>
                <c:pt idx="31886">
                  <c:v>-0.15792100000000001</c:v>
                </c:pt>
                <c:pt idx="31887">
                  <c:v>-0.160385</c:v>
                </c:pt>
                <c:pt idx="31888">
                  <c:v>-0.16283700000000001</c:v>
                </c:pt>
                <c:pt idx="31889">
                  <c:v>-0.16527600000000001</c:v>
                </c:pt>
                <c:pt idx="31890">
                  <c:v>-0.16770499999999999</c:v>
                </c:pt>
                <c:pt idx="31891">
                  <c:v>-0.170127</c:v>
                </c:pt>
                <c:pt idx="31892">
                  <c:v>-0.172546</c:v>
                </c:pt>
                <c:pt idx="31893">
                  <c:v>-0.17496300000000001</c:v>
                </c:pt>
                <c:pt idx="31894">
                  <c:v>-0.17737900000000001</c:v>
                </c:pt>
                <c:pt idx="31895">
                  <c:v>-0.17979500000000001</c:v>
                </c:pt>
                <c:pt idx="31896">
                  <c:v>-0.18220800000000001</c:v>
                </c:pt>
                <c:pt idx="31897">
                  <c:v>-0.184612</c:v>
                </c:pt>
                <c:pt idx="31898">
                  <c:v>-0.18699199999999999</c:v>
                </c:pt>
                <c:pt idx="31899">
                  <c:v>-0.18934400000000001</c:v>
                </c:pt>
                <c:pt idx="31900">
                  <c:v>-0.19166800000000001</c:v>
                </c:pt>
                <c:pt idx="31901">
                  <c:v>-0.193963</c:v>
                </c:pt>
                <c:pt idx="31902">
                  <c:v>-0.19622600000000001</c:v>
                </c:pt>
                <c:pt idx="31903">
                  <c:v>-0.198463</c:v>
                </c:pt>
                <c:pt idx="31904">
                  <c:v>-0.20067199999999999</c:v>
                </c:pt>
                <c:pt idx="31905">
                  <c:v>-0.20283899999999999</c:v>
                </c:pt>
                <c:pt idx="31906">
                  <c:v>-0.204953</c:v>
                </c:pt>
                <c:pt idx="31907">
                  <c:v>-0.207014</c:v>
                </c:pt>
                <c:pt idx="31908">
                  <c:v>-0.20902599999999999</c:v>
                </c:pt>
                <c:pt idx="31909">
                  <c:v>-0.21099200000000001</c:v>
                </c:pt>
                <c:pt idx="31910">
                  <c:v>-0.21290999999999999</c:v>
                </c:pt>
                <c:pt idx="31911">
                  <c:v>-0.214779</c:v>
                </c:pt>
                <c:pt idx="31912">
                  <c:v>-0.21660099999999999</c:v>
                </c:pt>
                <c:pt idx="31913">
                  <c:v>-0.21837400000000001</c:v>
                </c:pt>
                <c:pt idx="31914">
                  <c:v>-0.22009799999999999</c:v>
                </c:pt>
                <c:pt idx="31915">
                  <c:v>-0.221778</c:v>
                </c:pt>
                <c:pt idx="31916">
                  <c:v>-0.223415</c:v>
                </c:pt>
                <c:pt idx="31917">
                  <c:v>-0.22500400000000001</c:v>
                </c:pt>
                <c:pt idx="31918">
                  <c:v>-0.22653499999999999</c:v>
                </c:pt>
                <c:pt idx="31919">
                  <c:v>-0.22800599999999999</c:v>
                </c:pt>
                <c:pt idx="31920">
                  <c:v>-0.22941800000000001</c:v>
                </c:pt>
                <c:pt idx="31921">
                  <c:v>-0.230768</c:v>
                </c:pt>
                <c:pt idx="31922">
                  <c:v>-0.23205400000000001</c:v>
                </c:pt>
                <c:pt idx="31923">
                  <c:v>-0.233264</c:v>
                </c:pt>
                <c:pt idx="31924">
                  <c:v>-0.23438999999999999</c:v>
                </c:pt>
                <c:pt idx="31925">
                  <c:v>-0.23543</c:v>
                </c:pt>
                <c:pt idx="31926">
                  <c:v>-0.23638700000000001</c:v>
                </c:pt>
                <c:pt idx="31927">
                  <c:v>-0.237266</c:v>
                </c:pt>
                <c:pt idx="31928">
                  <c:v>-0.238069</c:v>
                </c:pt>
                <c:pt idx="31929">
                  <c:v>-0.23880000000000001</c:v>
                </c:pt>
                <c:pt idx="31930">
                  <c:v>-0.239458</c:v>
                </c:pt>
                <c:pt idx="31931">
                  <c:v>-0.24004700000000001</c:v>
                </c:pt>
                <c:pt idx="31932">
                  <c:v>-0.24057200000000001</c:v>
                </c:pt>
                <c:pt idx="31933">
                  <c:v>-0.241034</c:v>
                </c:pt>
                <c:pt idx="31934">
                  <c:v>-0.241427</c:v>
                </c:pt>
                <c:pt idx="31935">
                  <c:v>-0.24174499999999999</c:v>
                </c:pt>
                <c:pt idx="31936">
                  <c:v>-0.24198900000000001</c:v>
                </c:pt>
                <c:pt idx="31937">
                  <c:v>-0.24216399999999999</c:v>
                </c:pt>
                <c:pt idx="31938">
                  <c:v>-0.24227000000000001</c:v>
                </c:pt>
                <c:pt idx="31939">
                  <c:v>-0.24230499999999999</c:v>
                </c:pt>
                <c:pt idx="31940">
                  <c:v>-0.24226600000000001</c:v>
                </c:pt>
                <c:pt idx="31941">
                  <c:v>-0.24215400000000001</c:v>
                </c:pt>
                <c:pt idx="31942">
                  <c:v>-0.24196500000000001</c:v>
                </c:pt>
                <c:pt idx="31943">
                  <c:v>-0.24169299999999999</c:v>
                </c:pt>
                <c:pt idx="31944">
                  <c:v>-0.24133199999999999</c:v>
                </c:pt>
                <c:pt idx="31945">
                  <c:v>-0.24087800000000001</c:v>
                </c:pt>
                <c:pt idx="31946">
                  <c:v>-0.24033299999999999</c:v>
                </c:pt>
                <c:pt idx="31947">
                  <c:v>-0.239702</c:v>
                </c:pt>
                <c:pt idx="31948">
                  <c:v>-0.23899300000000001</c:v>
                </c:pt>
                <c:pt idx="31949">
                  <c:v>-0.238209</c:v>
                </c:pt>
                <c:pt idx="31950">
                  <c:v>-0.23735800000000001</c:v>
                </c:pt>
                <c:pt idx="31951">
                  <c:v>-0.236452</c:v>
                </c:pt>
                <c:pt idx="31952">
                  <c:v>-0.23550499999999999</c:v>
                </c:pt>
                <c:pt idx="31953">
                  <c:v>-0.23452600000000001</c:v>
                </c:pt>
                <c:pt idx="31954">
                  <c:v>-0.233516</c:v>
                </c:pt>
                <c:pt idx="31955">
                  <c:v>-0.23247000000000001</c:v>
                </c:pt>
                <c:pt idx="31956">
                  <c:v>-0.231379</c:v>
                </c:pt>
                <c:pt idx="31957">
                  <c:v>-0.230238</c:v>
                </c:pt>
                <c:pt idx="31958">
                  <c:v>-0.22905</c:v>
                </c:pt>
                <c:pt idx="31959">
                  <c:v>-0.22783100000000001</c:v>
                </c:pt>
                <c:pt idx="31960">
                  <c:v>-0.2266</c:v>
                </c:pt>
                <c:pt idx="31961">
                  <c:v>-0.22536</c:v>
                </c:pt>
                <c:pt idx="31962">
                  <c:v>-0.22409999999999999</c:v>
                </c:pt>
                <c:pt idx="31963">
                  <c:v>-0.222804</c:v>
                </c:pt>
                <c:pt idx="31964">
                  <c:v>-0.221465</c:v>
                </c:pt>
                <c:pt idx="31965">
                  <c:v>-0.220079</c:v>
                </c:pt>
                <c:pt idx="31966">
                  <c:v>-0.21864500000000001</c:v>
                </c:pt>
                <c:pt idx="31967">
                  <c:v>-0.21715699999999999</c:v>
                </c:pt>
                <c:pt idx="31968">
                  <c:v>-0.215618</c:v>
                </c:pt>
                <c:pt idx="31969">
                  <c:v>-0.21404300000000001</c:v>
                </c:pt>
                <c:pt idx="31970">
                  <c:v>-0.212448</c:v>
                </c:pt>
                <c:pt idx="31971">
                  <c:v>-0.210845</c:v>
                </c:pt>
                <c:pt idx="31972">
                  <c:v>-0.20924300000000001</c:v>
                </c:pt>
                <c:pt idx="31973">
                  <c:v>-0.20764099999999999</c:v>
                </c:pt>
                <c:pt idx="31974">
                  <c:v>-0.20603299999999999</c:v>
                </c:pt>
                <c:pt idx="31975">
                  <c:v>-0.20441799999999999</c:v>
                </c:pt>
                <c:pt idx="31976">
                  <c:v>-0.20279800000000001</c:v>
                </c:pt>
                <c:pt idx="31977">
                  <c:v>-0.20117699999999999</c:v>
                </c:pt>
                <c:pt idx="31978">
                  <c:v>-0.19955999999999999</c:v>
                </c:pt>
                <c:pt idx="31979">
                  <c:v>-0.19795099999999999</c:v>
                </c:pt>
                <c:pt idx="31980">
                  <c:v>-0.196354</c:v>
                </c:pt>
                <c:pt idx="31981">
                  <c:v>-0.194774</c:v>
                </c:pt>
                <c:pt idx="31982">
                  <c:v>-0.193213</c:v>
                </c:pt>
                <c:pt idx="31983">
                  <c:v>-0.19167300000000001</c:v>
                </c:pt>
                <c:pt idx="31984">
                  <c:v>-0.19014800000000001</c:v>
                </c:pt>
                <c:pt idx="31985">
                  <c:v>-0.188634</c:v>
                </c:pt>
                <c:pt idx="31986">
                  <c:v>-0.18712899999999999</c:v>
                </c:pt>
                <c:pt idx="31987">
                  <c:v>-0.185639</c:v>
                </c:pt>
                <c:pt idx="31988">
                  <c:v>-0.184169</c:v>
                </c:pt>
                <c:pt idx="31989">
                  <c:v>-0.18271899999999999</c:v>
                </c:pt>
                <c:pt idx="31990">
                  <c:v>-0.181286</c:v>
                </c:pt>
                <c:pt idx="31991">
                  <c:v>-0.179866</c:v>
                </c:pt>
                <c:pt idx="31992">
                  <c:v>-0.178453</c:v>
                </c:pt>
                <c:pt idx="31993">
                  <c:v>-0.17705000000000001</c:v>
                </c:pt>
                <c:pt idx="31994">
                  <c:v>-0.17567199999999999</c:v>
                </c:pt>
                <c:pt idx="31995">
                  <c:v>-0.17433499999999999</c:v>
                </c:pt>
                <c:pt idx="31996">
                  <c:v>-0.173044</c:v>
                </c:pt>
                <c:pt idx="31997">
                  <c:v>-0.171796</c:v>
                </c:pt>
                <c:pt idx="31998">
                  <c:v>-0.17059299999999999</c:v>
                </c:pt>
                <c:pt idx="31999">
                  <c:v>-0.16943900000000001</c:v>
                </c:pt>
                <c:pt idx="32000">
                  <c:v>-0.16833000000000001</c:v>
                </c:pt>
                <c:pt idx="32001">
                  <c:v>-0.16726199999999999</c:v>
                </c:pt>
                <c:pt idx="32002">
                  <c:v>-0.16624</c:v>
                </c:pt>
                <c:pt idx="32003">
                  <c:v>-0.16527700000000001</c:v>
                </c:pt>
                <c:pt idx="32004">
                  <c:v>-0.16438700000000001</c:v>
                </c:pt>
                <c:pt idx="32005">
                  <c:v>-0.16357099999999999</c:v>
                </c:pt>
                <c:pt idx="32006">
                  <c:v>-0.162825</c:v>
                </c:pt>
                <c:pt idx="32007">
                  <c:v>-0.16214100000000001</c:v>
                </c:pt>
                <c:pt idx="32008">
                  <c:v>-0.16151099999999999</c:v>
                </c:pt>
                <c:pt idx="32009">
                  <c:v>-0.16092699999999999</c:v>
                </c:pt>
                <c:pt idx="32010">
                  <c:v>-0.16039200000000001</c:v>
                </c:pt>
                <c:pt idx="32011">
                  <c:v>-0.159909</c:v>
                </c:pt>
                <c:pt idx="32012">
                  <c:v>-0.15948000000000001</c:v>
                </c:pt>
                <c:pt idx="32013">
                  <c:v>-0.159109</c:v>
                </c:pt>
                <c:pt idx="32014">
                  <c:v>-0.15879699999999999</c:v>
                </c:pt>
                <c:pt idx="32015">
                  <c:v>-0.158551</c:v>
                </c:pt>
                <c:pt idx="32016">
                  <c:v>-0.15837599999999999</c:v>
                </c:pt>
                <c:pt idx="32017">
                  <c:v>-0.158279</c:v>
                </c:pt>
                <c:pt idx="32018">
                  <c:v>-0.15826200000000001</c:v>
                </c:pt>
                <c:pt idx="32019">
                  <c:v>-0.15831799999999999</c:v>
                </c:pt>
                <c:pt idx="32020">
                  <c:v>-0.158442</c:v>
                </c:pt>
                <c:pt idx="32021">
                  <c:v>-0.158634</c:v>
                </c:pt>
                <c:pt idx="32022">
                  <c:v>-0.15889700000000001</c:v>
                </c:pt>
                <c:pt idx="32023">
                  <c:v>-0.15923999999999999</c:v>
                </c:pt>
                <c:pt idx="32024">
                  <c:v>-0.15967000000000001</c:v>
                </c:pt>
                <c:pt idx="32025">
                  <c:v>-0.16018299999999999</c:v>
                </c:pt>
                <c:pt idx="32026">
                  <c:v>-0.160772</c:v>
                </c:pt>
                <c:pt idx="32027">
                  <c:v>-0.16143399999999999</c:v>
                </c:pt>
                <c:pt idx="32028">
                  <c:v>-0.162163</c:v>
                </c:pt>
                <c:pt idx="32029">
                  <c:v>-0.16295599999999999</c:v>
                </c:pt>
                <c:pt idx="32030">
                  <c:v>-0.16381699999999999</c:v>
                </c:pt>
                <c:pt idx="32031">
                  <c:v>-0.16475500000000001</c:v>
                </c:pt>
                <c:pt idx="32032">
                  <c:v>-0.165771</c:v>
                </c:pt>
                <c:pt idx="32033">
                  <c:v>-0.16686000000000001</c:v>
                </c:pt>
                <c:pt idx="32034">
                  <c:v>-0.168021</c:v>
                </c:pt>
                <c:pt idx="32035">
                  <c:v>-0.169265</c:v>
                </c:pt>
                <c:pt idx="32036">
                  <c:v>-0.17059199999999999</c:v>
                </c:pt>
                <c:pt idx="32037">
                  <c:v>-0.17199300000000001</c:v>
                </c:pt>
                <c:pt idx="32038">
                  <c:v>-0.173457</c:v>
                </c:pt>
                <c:pt idx="32039">
                  <c:v>-0.174984</c:v>
                </c:pt>
                <c:pt idx="32040">
                  <c:v>-0.17657300000000001</c:v>
                </c:pt>
                <c:pt idx="32041">
                  <c:v>-0.17821500000000001</c:v>
                </c:pt>
                <c:pt idx="32042">
                  <c:v>-0.179894</c:v>
                </c:pt>
                <c:pt idx="32043">
                  <c:v>-0.18160399999999999</c:v>
                </c:pt>
                <c:pt idx="32044">
                  <c:v>-0.183342</c:v>
                </c:pt>
                <c:pt idx="32045">
                  <c:v>-0.18510199999999999</c:v>
                </c:pt>
                <c:pt idx="32046">
                  <c:v>-0.186887</c:v>
                </c:pt>
                <c:pt idx="32047">
                  <c:v>-0.18871099999999999</c:v>
                </c:pt>
                <c:pt idx="32048">
                  <c:v>-0.19058700000000001</c:v>
                </c:pt>
                <c:pt idx="32049">
                  <c:v>-0.19250900000000001</c:v>
                </c:pt>
                <c:pt idx="32050">
                  <c:v>-0.194464</c:v>
                </c:pt>
                <c:pt idx="32051">
                  <c:v>-0.196433</c:v>
                </c:pt>
                <c:pt idx="32052">
                  <c:v>-0.19841</c:v>
                </c:pt>
                <c:pt idx="32053">
                  <c:v>-0.20039799999999999</c:v>
                </c:pt>
                <c:pt idx="32054">
                  <c:v>-0.20239199999999999</c:v>
                </c:pt>
                <c:pt idx="32055">
                  <c:v>-0.20439299999999999</c:v>
                </c:pt>
                <c:pt idx="32056">
                  <c:v>-0.20640800000000001</c:v>
                </c:pt>
                <c:pt idx="32057">
                  <c:v>-0.208452</c:v>
                </c:pt>
                <c:pt idx="32058">
                  <c:v>-0.21052299999999999</c:v>
                </c:pt>
                <c:pt idx="32059">
                  <c:v>-0.21261099999999999</c:v>
                </c:pt>
                <c:pt idx="32060">
                  <c:v>-0.21470400000000001</c:v>
                </c:pt>
                <c:pt idx="32061">
                  <c:v>-0.21679200000000001</c:v>
                </c:pt>
                <c:pt idx="32062">
                  <c:v>-0.21887300000000001</c:v>
                </c:pt>
                <c:pt idx="32063">
                  <c:v>-0.220945</c:v>
                </c:pt>
                <c:pt idx="32064">
                  <c:v>-0.22300600000000001</c:v>
                </c:pt>
                <c:pt idx="32065">
                  <c:v>-0.225049</c:v>
                </c:pt>
                <c:pt idx="32066">
                  <c:v>-0.227071</c:v>
                </c:pt>
                <c:pt idx="32067">
                  <c:v>-0.229079</c:v>
                </c:pt>
                <c:pt idx="32068">
                  <c:v>-0.231076</c:v>
                </c:pt>
                <c:pt idx="32069">
                  <c:v>-0.23305400000000001</c:v>
                </c:pt>
                <c:pt idx="32070">
                  <c:v>-0.23500199999999999</c:v>
                </c:pt>
                <c:pt idx="32071">
                  <c:v>-0.23690700000000001</c:v>
                </c:pt>
                <c:pt idx="32072">
                  <c:v>-0.238761</c:v>
                </c:pt>
                <c:pt idx="32073">
                  <c:v>-0.240559</c:v>
                </c:pt>
                <c:pt idx="32074">
                  <c:v>-0.24229899999999999</c:v>
                </c:pt>
                <c:pt idx="32075">
                  <c:v>-0.24398600000000001</c:v>
                </c:pt>
                <c:pt idx="32076">
                  <c:v>-0.24562999999999999</c:v>
                </c:pt>
                <c:pt idx="32077">
                  <c:v>-0.24723800000000001</c:v>
                </c:pt>
                <c:pt idx="32078">
                  <c:v>-0.248804</c:v>
                </c:pt>
                <c:pt idx="32079">
                  <c:v>-0.25032199999999999</c:v>
                </c:pt>
                <c:pt idx="32080">
                  <c:v>-0.25179200000000002</c:v>
                </c:pt>
                <c:pt idx="32081">
                  <c:v>-0.25322899999999998</c:v>
                </c:pt>
                <c:pt idx="32082">
                  <c:v>-0.25464599999999998</c:v>
                </c:pt>
                <c:pt idx="32083">
                  <c:v>-0.25604500000000002</c:v>
                </c:pt>
                <c:pt idx="32084">
                  <c:v>-0.25742300000000001</c:v>
                </c:pt>
                <c:pt idx="32085">
                  <c:v>-0.25878000000000001</c:v>
                </c:pt>
                <c:pt idx="32086">
                  <c:v>-0.26011699999999999</c:v>
                </c:pt>
                <c:pt idx="32087">
                  <c:v>-0.26142599999999999</c:v>
                </c:pt>
                <c:pt idx="32088">
                  <c:v>-0.26269300000000001</c:v>
                </c:pt>
                <c:pt idx="32089">
                  <c:v>-0.263907</c:v>
                </c:pt>
                <c:pt idx="32090">
                  <c:v>-0.265069</c:v>
                </c:pt>
                <c:pt idx="32091">
                  <c:v>-0.26618700000000001</c:v>
                </c:pt>
                <c:pt idx="32092">
                  <c:v>-0.26726</c:v>
                </c:pt>
                <c:pt idx="32093">
                  <c:v>-0.268285</c:v>
                </c:pt>
                <c:pt idx="32094">
                  <c:v>-0.269256</c:v>
                </c:pt>
                <c:pt idx="32095">
                  <c:v>-0.27016400000000002</c:v>
                </c:pt>
                <c:pt idx="32096">
                  <c:v>-0.27100400000000002</c:v>
                </c:pt>
                <c:pt idx="32097">
                  <c:v>-0.27178400000000003</c:v>
                </c:pt>
                <c:pt idx="32098">
                  <c:v>-0.27251599999999998</c:v>
                </c:pt>
                <c:pt idx="32099">
                  <c:v>-0.27320699999999998</c:v>
                </c:pt>
                <c:pt idx="32100">
                  <c:v>-0.27386899999999997</c:v>
                </c:pt>
                <c:pt idx="32101">
                  <c:v>-0.27450600000000003</c:v>
                </c:pt>
                <c:pt idx="32102">
                  <c:v>-0.275115</c:v>
                </c:pt>
                <c:pt idx="32103">
                  <c:v>-0.27569199999999999</c:v>
                </c:pt>
                <c:pt idx="32104">
                  <c:v>-0.27623599999999998</c:v>
                </c:pt>
                <c:pt idx="32105">
                  <c:v>-0.27674199999999999</c:v>
                </c:pt>
                <c:pt idx="32106">
                  <c:v>-0.277202</c:v>
                </c:pt>
                <c:pt idx="32107">
                  <c:v>-0.27761400000000003</c:v>
                </c:pt>
                <c:pt idx="32108">
                  <c:v>-0.27798800000000001</c:v>
                </c:pt>
                <c:pt idx="32109">
                  <c:v>-0.278337</c:v>
                </c:pt>
                <c:pt idx="32110">
                  <c:v>-0.27866200000000002</c:v>
                </c:pt>
                <c:pt idx="32111">
                  <c:v>-0.27895900000000001</c:v>
                </c:pt>
                <c:pt idx="32112">
                  <c:v>-0.279225</c:v>
                </c:pt>
                <c:pt idx="32113">
                  <c:v>-0.27946700000000002</c:v>
                </c:pt>
                <c:pt idx="32114">
                  <c:v>-0.27969300000000002</c:v>
                </c:pt>
                <c:pt idx="32115">
                  <c:v>-0.27990100000000001</c:v>
                </c:pt>
                <c:pt idx="32116">
                  <c:v>-0.28009299999999998</c:v>
                </c:pt>
                <c:pt idx="32117">
                  <c:v>-0.28027400000000002</c:v>
                </c:pt>
                <c:pt idx="32118">
                  <c:v>-0.28044799999999998</c:v>
                </c:pt>
                <c:pt idx="32119">
                  <c:v>-0.28061000000000003</c:v>
                </c:pt>
                <c:pt idx="32120">
                  <c:v>-0.28075699999999998</c:v>
                </c:pt>
                <c:pt idx="32121">
                  <c:v>-0.28088999999999997</c:v>
                </c:pt>
                <c:pt idx="32122">
                  <c:v>-0.28100799999999998</c:v>
                </c:pt>
                <c:pt idx="32123">
                  <c:v>-0.281113</c:v>
                </c:pt>
                <c:pt idx="32124">
                  <c:v>-0.28121099999999999</c:v>
                </c:pt>
                <c:pt idx="32125">
                  <c:v>-0.28130699999999997</c:v>
                </c:pt>
                <c:pt idx="32126">
                  <c:v>-0.28140399999999999</c:v>
                </c:pt>
                <c:pt idx="32127">
                  <c:v>-0.28150399999999998</c:v>
                </c:pt>
                <c:pt idx="32128">
                  <c:v>-0.28160099999999999</c:v>
                </c:pt>
                <c:pt idx="32129">
                  <c:v>-0.281692</c:v>
                </c:pt>
                <c:pt idx="32130">
                  <c:v>-0.28177400000000002</c:v>
                </c:pt>
                <c:pt idx="32131">
                  <c:v>-0.28184199999999998</c:v>
                </c:pt>
                <c:pt idx="32132">
                  <c:v>-0.281889</c:v>
                </c:pt>
                <c:pt idx="32133">
                  <c:v>-0.281914</c:v>
                </c:pt>
                <c:pt idx="32134">
                  <c:v>-0.28191899999999998</c:v>
                </c:pt>
                <c:pt idx="32135">
                  <c:v>-0.28190700000000002</c:v>
                </c:pt>
                <c:pt idx="32136">
                  <c:v>-0.28187299999999998</c:v>
                </c:pt>
                <c:pt idx="32137">
                  <c:v>-0.28181699999999998</c:v>
                </c:pt>
                <c:pt idx="32138">
                  <c:v>-0.28174500000000002</c:v>
                </c:pt>
                <c:pt idx="32139">
                  <c:v>-0.281667</c:v>
                </c:pt>
                <c:pt idx="32140">
                  <c:v>-0.28159000000000001</c:v>
                </c:pt>
                <c:pt idx="32141">
                  <c:v>-0.28151900000000002</c:v>
                </c:pt>
                <c:pt idx="32142">
                  <c:v>-0.28146100000000002</c:v>
                </c:pt>
                <c:pt idx="32143">
                  <c:v>-0.281414</c:v>
                </c:pt>
                <c:pt idx="32144">
                  <c:v>-0.28137600000000001</c:v>
                </c:pt>
                <c:pt idx="32145">
                  <c:v>-0.281358</c:v>
                </c:pt>
                <c:pt idx="32146">
                  <c:v>-0.28134799999999999</c:v>
                </c:pt>
                <c:pt idx="32147">
                  <c:v>-0.28128900000000001</c:v>
                </c:pt>
                <c:pt idx="32148">
                  <c:v>-0.28118700000000002</c:v>
                </c:pt>
                <c:pt idx="32149">
                  <c:v>-0.281113</c:v>
                </c:pt>
                <c:pt idx="32150">
                  <c:v>-0.28106799999999998</c:v>
                </c:pt>
                <c:pt idx="32151">
                  <c:v>-0.28101599999999999</c:v>
                </c:pt>
                <c:pt idx="32152">
                  <c:v>-0.28095999999999999</c:v>
                </c:pt>
                <c:pt idx="32153">
                  <c:v>-0.28090900000000002</c:v>
                </c:pt>
                <c:pt idx="32154">
                  <c:v>-0.28085300000000002</c:v>
                </c:pt>
                <c:pt idx="32155">
                  <c:v>-0.280783</c:v>
                </c:pt>
                <c:pt idx="32156">
                  <c:v>-0.28069699999999997</c:v>
                </c:pt>
                <c:pt idx="32157">
                  <c:v>-0.28059699999999999</c:v>
                </c:pt>
                <c:pt idx="32158">
                  <c:v>-0.28048899999999999</c:v>
                </c:pt>
                <c:pt idx="32159">
                  <c:v>-0.28037699999999999</c:v>
                </c:pt>
                <c:pt idx="32160">
                  <c:v>-0.28026200000000001</c:v>
                </c:pt>
                <c:pt idx="32161">
                  <c:v>-0.28013700000000002</c:v>
                </c:pt>
                <c:pt idx="32162">
                  <c:v>-0.27999400000000002</c:v>
                </c:pt>
                <c:pt idx="32163">
                  <c:v>-0.27983599999999997</c:v>
                </c:pt>
                <c:pt idx="32164">
                  <c:v>-0.27966600000000003</c:v>
                </c:pt>
                <c:pt idx="32165">
                  <c:v>-0.27949099999999999</c:v>
                </c:pt>
                <c:pt idx="32166">
                  <c:v>-0.27931400000000001</c:v>
                </c:pt>
                <c:pt idx="32167">
                  <c:v>-0.279144</c:v>
                </c:pt>
                <c:pt idx="32168">
                  <c:v>-0.27898400000000001</c:v>
                </c:pt>
                <c:pt idx="32169">
                  <c:v>-0.278835</c:v>
                </c:pt>
                <c:pt idx="32170">
                  <c:v>-0.278696</c:v>
                </c:pt>
                <c:pt idx="32171">
                  <c:v>-0.27856500000000001</c:v>
                </c:pt>
                <c:pt idx="32172">
                  <c:v>-0.27842699999999998</c:v>
                </c:pt>
                <c:pt idx="32173">
                  <c:v>-0.27827099999999999</c:v>
                </c:pt>
                <c:pt idx="32174">
                  <c:v>-0.27809800000000001</c:v>
                </c:pt>
                <c:pt idx="32175">
                  <c:v>-0.27791500000000002</c:v>
                </c:pt>
                <c:pt idx="32176">
                  <c:v>-0.277721</c:v>
                </c:pt>
                <c:pt idx="32177">
                  <c:v>-0.27751100000000001</c:v>
                </c:pt>
                <c:pt idx="32178">
                  <c:v>-0.277281</c:v>
                </c:pt>
                <c:pt idx="32179">
                  <c:v>-0.277028</c:v>
                </c:pt>
                <c:pt idx="32180">
                  <c:v>-0.27674199999999999</c:v>
                </c:pt>
                <c:pt idx="32181">
                  <c:v>-0.276416</c:v>
                </c:pt>
                <c:pt idx="32182">
                  <c:v>-0.27604800000000002</c:v>
                </c:pt>
                <c:pt idx="32183">
                  <c:v>-0.275644</c:v>
                </c:pt>
                <c:pt idx="32184">
                  <c:v>-0.27520600000000001</c:v>
                </c:pt>
                <c:pt idx="32185">
                  <c:v>-0.274727</c:v>
                </c:pt>
                <c:pt idx="32186">
                  <c:v>-0.27420899999999998</c:v>
                </c:pt>
                <c:pt idx="32187">
                  <c:v>-0.27365499999999998</c:v>
                </c:pt>
                <c:pt idx="32188">
                  <c:v>-0.27306399999999997</c:v>
                </c:pt>
                <c:pt idx="32189">
                  <c:v>-0.27243000000000001</c:v>
                </c:pt>
                <c:pt idx="32190">
                  <c:v>-0.27175500000000002</c:v>
                </c:pt>
                <c:pt idx="32191">
                  <c:v>-0.27104200000000001</c:v>
                </c:pt>
                <c:pt idx="32192">
                  <c:v>-0.270289</c:v>
                </c:pt>
                <c:pt idx="32193">
                  <c:v>-0.26948800000000001</c:v>
                </c:pt>
                <c:pt idx="32194">
                  <c:v>-0.26863500000000001</c:v>
                </c:pt>
                <c:pt idx="32195">
                  <c:v>-0.26772699999999999</c:v>
                </c:pt>
                <c:pt idx="32196">
                  <c:v>-0.266758</c:v>
                </c:pt>
                <c:pt idx="32197">
                  <c:v>-0.26572499999999999</c:v>
                </c:pt>
                <c:pt idx="32198">
                  <c:v>-0.264629</c:v>
                </c:pt>
                <c:pt idx="32199">
                  <c:v>-0.26347500000000001</c:v>
                </c:pt>
                <c:pt idx="32200">
                  <c:v>-0.26226899999999997</c:v>
                </c:pt>
                <c:pt idx="32201">
                  <c:v>-0.26101600000000003</c:v>
                </c:pt>
                <c:pt idx="32202">
                  <c:v>-0.259716</c:v>
                </c:pt>
                <c:pt idx="32203">
                  <c:v>-0.25836500000000001</c:v>
                </c:pt>
                <c:pt idx="32204">
                  <c:v>-0.256963</c:v>
                </c:pt>
                <c:pt idx="32205">
                  <c:v>-0.25551000000000001</c:v>
                </c:pt>
                <c:pt idx="32206">
                  <c:v>-0.25400499999999998</c:v>
                </c:pt>
                <c:pt idx="32207">
                  <c:v>-0.252442</c:v>
                </c:pt>
                <c:pt idx="32208">
                  <c:v>-0.25081700000000001</c:v>
                </c:pt>
                <c:pt idx="32209">
                  <c:v>-0.24912599999999999</c:v>
                </c:pt>
                <c:pt idx="32210">
                  <c:v>-0.24737000000000001</c:v>
                </c:pt>
                <c:pt idx="32211">
                  <c:v>-0.245556</c:v>
                </c:pt>
                <c:pt idx="32212">
                  <c:v>-0.24368300000000001</c:v>
                </c:pt>
                <c:pt idx="32213">
                  <c:v>-0.24174300000000001</c:v>
                </c:pt>
                <c:pt idx="32214">
                  <c:v>-0.23971700000000001</c:v>
                </c:pt>
                <c:pt idx="32215">
                  <c:v>-0.23760300000000001</c:v>
                </c:pt>
                <c:pt idx="32216">
                  <c:v>-0.235404</c:v>
                </c:pt>
                <c:pt idx="32217">
                  <c:v>-0.233127</c:v>
                </c:pt>
                <c:pt idx="32218">
                  <c:v>-0.23078299999999999</c:v>
                </c:pt>
                <c:pt idx="32219">
                  <c:v>-0.22838600000000001</c:v>
                </c:pt>
                <c:pt idx="32220">
                  <c:v>-0.225938</c:v>
                </c:pt>
                <c:pt idx="32221">
                  <c:v>-0.22342899999999999</c:v>
                </c:pt>
                <c:pt idx="32222">
                  <c:v>-0.220863</c:v>
                </c:pt>
                <c:pt idx="32223">
                  <c:v>-0.21825</c:v>
                </c:pt>
                <c:pt idx="32224">
                  <c:v>-0.21559700000000001</c:v>
                </c:pt>
                <c:pt idx="32225">
                  <c:v>-0.21290700000000001</c:v>
                </c:pt>
                <c:pt idx="32226">
                  <c:v>-0.21018800000000001</c:v>
                </c:pt>
                <c:pt idx="32227">
                  <c:v>-0.207453</c:v>
                </c:pt>
                <c:pt idx="32228">
                  <c:v>-0.204705</c:v>
                </c:pt>
                <c:pt idx="32229">
                  <c:v>-0.20194200000000001</c:v>
                </c:pt>
                <c:pt idx="32230">
                  <c:v>-0.199158</c:v>
                </c:pt>
                <c:pt idx="32231">
                  <c:v>-0.19634699999999999</c:v>
                </c:pt>
                <c:pt idx="32232">
                  <c:v>-0.19351099999999999</c:v>
                </c:pt>
                <c:pt idx="32233">
                  <c:v>-0.19065599999999999</c:v>
                </c:pt>
                <c:pt idx="32234">
                  <c:v>-0.187752</c:v>
                </c:pt>
                <c:pt idx="32235">
                  <c:v>-0.184784</c:v>
                </c:pt>
                <c:pt idx="32236">
                  <c:v>-0.181806</c:v>
                </c:pt>
                <c:pt idx="32237">
                  <c:v>-0.17884800000000001</c:v>
                </c:pt>
                <c:pt idx="32238">
                  <c:v>-0.17586499999999999</c:v>
                </c:pt>
                <c:pt idx="32239">
                  <c:v>-0.17283999999999999</c:v>
                </c:pt>
                <c:pt idx="32240">
                  <c:v>-0.169793</c:v>
                </c:pt>
                <c:pt idx="32241">
                  <c:v>-0.16673099999999999</c:v>
                </c:pt>
                <c:pt idx="32242">
                  <c:v>-0.16365499999999999</c:v>
                </c:pt>
                <c:pt idx="32243">
                  <c:v>-0.16056599999999999</c:v>
                </c:pt>
                <c:pt idx="32244">
                  <c:v>-0.157474</c:v>
                </c:pt>
                <c:pt idx="32245">
                  <c:v>-0.154388</c:v>
                </c:pt>
                <c:pt idx="32246">
                  <c:v>-0.15131500000000001</c:v>
                </c:pt>
                <c:pt idx="32247">
                  <c:v>-0.148261</c:v>
                </c:pt>
                <c:pt idx="32248">
                  <c:v>-0.145231</c:v>
                </c:pt>
                <c:pt idx="32249">
                  <c:v>-0.14222599999999999</c:v>
                </c:pt>
                <c:pt idx="32250">
                  <c:v>-0.13925100000000001</c:v>
                </c:pt>
                <c:pt idx="32251">
                  <c:v>-0.13631599999999999</c:v>
                </c:pt>
                <c:pt idx="32252">
                  <c:v>-0.133433</c:v>
                </c:pt>
                <c:pt idx="32253">
                  <c:v>-0.130608</c:v>
                </c:pt>
                <c:pt idx="32254">
                  <c:v>-0.12784799999999999</c:v>
                </c:pt>
                <c:pt idx="32255">
                  <c:v>-0.12515599999999999</c:v>
                </c:pt>
                <c:pt idx="32256">
                  <c:v>-0.122529</c:v>
                </c:pt>
                <c:pt idx="32257">
                  <c:v>-0.119961</c:v>
                </c:pt>
                <c:pt idx="32258">
                  <c:v>-0.11744599999999999</c:v>
                </c:pt>
                <c:pt idx="32259">
                  <c:v>-0.114979</c:v>
                </c:pt>
                <c:pt idx="32260">
                  <c:v>-0.11255900000000001</c:v>
                </c:pt>
                <c:pt idx="32261">
                  <c:v>-0.11018699999999999</c:v>
                </c:pt>
                <c:pt idx="32262">
                  <c:v>-0.10786800000000001</c:v>
                </c:pt>
                <c:pt idx="32263">
                  <c:v>-0.10560799999999999</c:v>
                </c:pt>
                <c:pt idx="32264">
                  <c:v>-0.103411</c:v>
                </c:pt>
                <c:pt idx="32265">
                  <c:v>-0.101275</c:v>
                </c:pt>
                <c:pt idx="32266">
                  <c:v>-9.9187600000000001E-2</c:v>
                </c:pt>
                <c:pt idx="32267">
                  <c:v>-9.7140900000000002E-2</c:v>
                </c:pt>
                <c:pt idx="32268">
                  <c:v>-9.5145499999999994E-2</c:v>
                </c:pt>
                <c:pt idx="32269">
                  <c:v>-9.3215199999999998E-2</c:v>
                </c:pt>
                <c:pt idx="32270">
                  <c:v>-9.1359200000000002E-2</c:v>
                </c:pt>
                <c:pt idx="32271">
                  <c:v>-8.9583800000000005E-2</c:v>
                </c:pt>
                <c:pt idx="32272">
                  <c:v>-8.7895699999999993E-2</c:v>
                </c:pt>
                <c:pt idx="32273">
                  <c:v>-8.6302400000000001E-2</c:v>
                </c:pt>
                <c:pt idx="32274">
                  <c:v>-8.4807199999999999E-2</c:v>
                </c:pt>
                <c:pt idx="32275">
                  <c:v>-8.3407400000000007E-2</c:v>
                </c:pt>
                <c:pt idx="32276">
                  <c:v>-8.2099400000000003E-2</c:v>
                </c:pt>
                <c:pt idx="32277">
                  <c:v>-8.0881599999999998E-2</c:v>
                </c:pt>
                <c:pt idx="32278">
                  <c:v>-7.9755999999999994E-2</c:v>
                </c:pt>
                <c:pt idx="32279">
                  <c:v>-7.8727599999999995E-2</c:v>
                </c:pt>
                <c:pt idx="32280">
                  <c:v>-7.7799599999999997E-2</c:v>
                </c:pt>
                <c:pt idx="32281">
                  <c:v>-7.69706E-2</c:v>
                </c:pt>
                <c:pt idx="32282">
                  <c:v>-7.6234999999999997E-2</c:v>
                </c:pt>
                <c:pt idx="32283">
                  <c:v>-7.5585299999999994E-2</c:v>
                </c:pt>
                <c:pt idx="32284">
                  <c:v>-7.5019100000000005E-2</c:v>
                </c:pt>
                <c:pt idx="32285">
                  <c:v>-7.4539800000000003E-2</c:v>
                </c:pt>
                <c:pt idx="32286">
                  <c:v>-7.4152300000000004E-2</c:v>
                </c:pt>
                <c:pt idx="32287">
                  <c:v>-7.3862899999999995E-2</c:v>
                </c:pt>
                <c:pt idx="32288">
                  <c:v>-7.36787E-2</c:v>
                </c:pt>
                <c:pt idx="32289">
                  <c:v>-7.3603199999999994E-2</c:v>
                </c:pt>
                <c:pt idx="32290">
                  <c:v>-7.3634699999999997E-2</c:v>
                </c:pt>
                <c:pt idx="32291">
                  <c:v>-7.3773699999999998E-2</c:v>
                </c:pt>
                <c:pt idx="32292">
                  <c:v>-7.4021299999999998E-2</c:v>
                </c:pt>
                <c:pt idx="32293">
                  <c:v>-7.4371599999999996E-2</c:v>
                </c:pt>
                <c:pt idx="32294">
                  <c:v>-7.4814500000000006E-2</c:v>
                </c:pt>
                <c:pt idx="32295">
                  <c:v>-7.5344800000000003E-2</c:v>
                </c:pt>
                <c:pt idx="32296">
                  <c:v>-7.59658E-2</c:v>
                </c:pt>
                <c:pt idx="32297">
                  <c:v>-7.6684000000000002E-2</c:v>
                </c:pt>
                <c:pt idx="32298">
                  <c:v>-7.7504600000000007E-2</c:v>
                </c:pt>
                <c:pt idx="32299">
                  <c:v>-7.8430399999999997E-2</c:v>
                </c:pt>
                <c:pt idx="32300">
                  <c:v>-7.9456899999999997E-2</c:v>
                </c:pt>
                <c:pt idx="32301">
                  <c:v>-8.0575099999999997E-2</c:v>
                </c:pt>
                <c:pt idx="32302">
                  <c:v>-8.1781800000000002E-2</c:v>
                </c:pt>
                <c:pt idx="32303">
                  <c:v>-8.3080299999999996E-2</c:v>
                </c:pt>
                <c:pt idx="32304">
                  <c:v>-8.44747E-2</c:v>
                </c:pt>
                <c:pt idx="32305">
                  <c:v>-8.5966600000000004E-2</c:v>
                </c:pt>
                <c:pt idx="32306">
                  <c:v>-8.7557399999999994E-2</c:v>
                </c:pt>
                <c:pt idx="32307">
                  <c:v>-8.9248599999999997E-2</c:v>
                </c:pt>
                <c:pt idx="32308">
                  <c:v>-9.1035900000000003E-2</c:v>
                </c:pt>
                <c:pt idx="32309">
                  <c:v>-9.2912599999999998E-2</c:v>
                </c:pt>
                <c:pt idx="32310">
                  <c:v>-9.4878599999999993E-2</c:v>
                </c:pt>
                <c:pt idx="32311">
                  <c:v>-9.6939300000000006E-2</c:v>
                </c:pt>
                <c:pt idx="32312">
                  <c:v>-9.9096900000000002E-2</c:v>
                </c:pt>
                <c:pt idx="32313">
                  <c:v>-0.10134700000000001</c:v>
                </c:pt>
                <c:pt idx="32314">
                  <c:v>-0.103684</c:v>
                </c:pt>
                <c:pt idx="32315">
                  <c:v>-0.106098</c:v>
                </c:pt>
                <c:pt idx="32316">
                  <c:v>-0.108583</c:v>
                </c:pt>
                <c:pt idx="32317">
                  <c:v>-0.11113099999999999</c:v>
                </c:pt>
                <c:pt idx="32318">
                  <c:v>-0.113735</c:v>
                </c:pt>
                <c:pt idx="32319">
                  <c:v>-0.11639099999999999</c:v>
                </c:pt>
                <c:pt idx="32320">
                  <c:v>-0.11909699999999999</c:v>
                </c:pt>
                <c:pt idx="32321">
                  <c:v>-0.121848</c:v>
                </c:pt>
                <c:pt idx="32322">
                  <c:v>-0.12464500000000001</c:v>
                </c:pt>
                <c:pt idx="32323">
                  <c:v>-0.12748799999999999</c:v>
                </c:pt>
                <c:pt idx="32324">
                  <c:v>-0.13037099999999999</c:v>
                </c:pt>
                <c:pt idx="32325">
                  <c:v>-0.13328799999999999</c:v>
                </c:pt>
                <c:pt idx="32326">
                  <c:v>-0.13623299999999999</c:v>
                </c:pt>
                <c:pt idx="32327">
                  <c:v>-0.13920299999999999</c:v>
                </c:pt>
                <c:pt idx="32328">
                  <c:v>-0.14219499999999999</c:v>
                </c:pt>
                <c:pt idx="32329">
                  <c:v>-0.145206</c:v>
                </c:pt>
                <c:pt idx="32330">
                  <c:v>-0.148232</c:v>
                </c:pt>
                <c:pt idx="32331">
                  <c:v>-0.15127299999999999</c:v>
                </c:pt>
                <c:pt idx="32332">
                  <c:v>-0.15432699999999999</c:v>
                </c:pt>
                <c:pt idx="32333">
                  <c:v>-0.15739900000000001</c:v>
                </c:pt>
                <c:pt idx="32334">
                  <c:v>-0.16048299999999999</c:v>
                </c:pt>
                <c:pt idx="32335">
                  <c:v>-0.163576</c:v>
                </c:pt>
                <c:pt idx="32336">
                  <c:v>-0.16667699999999999</c:v>
                </c:pt>
                <c:pt idx="32337">
                  <c:v>-0.16978699999999999</c:v>
                </c:pt>
                <c:pt idx="32338">
                  <c:v>-0.172904</c:v>
                </c:pt>
                <c:pt idx="32339">
                  <c:v>-0.17602100000000001</c:v>
                </c:pt>
                <c:pt idx="32340">
                  <c:v>-0.17913399999999999</c:v>
                </c:pt>
                <c:pt idx="32341">
                  <c:v>-0.18223900000000001</c:v>
                </c:pt>
                <c:pt idx="32342">
                  <c:v>-0.18532999999999999</c:v>
                </c:pt>
                <c:pt idx="32343">
                  <c:v>-0.18840199999999999</c:v>
                </c:pt>
                <c:pt idx="32344">
                  <c:v>-0.19144900000000001</c:v>
                </c:pt>
                <c:pt idx="32345">
                  <c:v>-0.194466</c:v>
                </c:pt>
                <c:pt idx="32346">
                  <c:v>-0.19744800000000001</c:v>
                </c:pt>
                <c:pt idx="32347">
                  <c:v>-0.20039100000000001</c:v>
                </c:pt>
                <c:pt idx="32348">
                  <c:v>-0.203292</c:v>
                </c:pt>
                <c:pt idx="32349">
                  <c:v>-0.20614199999999999</c:v>
                </c:pt>
                <c:pt idx="32350">
                  <c:v>-0.20893600000000001</c:v>
                </c:pt>
                <c:pt idx="32351">
                  <c:v>-0.211674</c:v>
                </c:pt>
                <c:pt idx="32352">
                  <c:v>-0.21435699999999999</c:v>
                </c:pt>
                <c:pt idx="32353">
                  <c:v>-0.21698600000000001</c:v>
                </c:pt>
                <c:pt idx="32354">
                  <c:v>-0.219559</c:v>
                </c:pt>
                <c:pt idx="32355">
                  <c:v>-0.22207399999999999</c:v>
                </c:pt>
                <c:pt idx="32356">
                  <c:v>-0.22452900000000001</c:v>
                </c:pt>
                <c:pt idx="32357">
                  <c:v>-0.22692200000000001</c:v>
                </c:pt>
                <c:pt idx="32358">
                  <c:v>-0.22924800000000001</c:v>
                </c:pt>
                <c:pt idx="32359">
                  <c:v>-0.23150100000000001</c:v>
                </c:pt>
                <c:pt idx="32360">
                  <c:v>-0.23367599999999999</c:v>
                </c:pt>
                <c:pt idx="32361">
                  <c:v>-0.23577300000000001</c:v>
                </c:pt>
                <c:pt idx="32362">
                  <c:v>-0.237793</c:v>
                </c:pt>
                <c:pt idx="32363">
                  <c:v>-0.239733</c:v>
                </c:pt>
                <c:pt idx="32364">
                  <c:v>-0.24158499999999999</c:v>
                </c:pt>
                <c:pt idx="32365">
                  <c:v>-0.24334600000000001</c:v>
                </c:pt>
                <c:pt idx="32366">
                  <c:v>-0.24501600000000001</c:v>
                </c:pt>
                <c:pt idx="32367">
                  <c:v>-0.24659600000000001</c:v>
                </c:pt>
                <c:pt idx="32368">
                  <c:v>-0.24807999999999999</c:v>
                </c:pt>
                <c:pt idx="32369">
                  <c:v>-0.24946099999999999</c:v>
                </c:pt>
                <c:pt idx="32370">
                  <c:v>-0.25073400000000001</c:v>
                </c:pt>
                <c:pt idx="32371">
                  <c:v>-0.25189600000000001</c:v>
                </c:pt>
                <c:pt idx="32372">
                  <c:v>-0.25294299999999997</c:v>
                </c:pt>
                <c:pt idx="32373">
                  <c:v>-0.25387599999999999</c:v>
                </c:pt>
                <c:pt idx="32374">
                  <c:v>-0.25469399999999998</c:v>
                </c:pt>
                <c:pt idx="32375">
                  <c:v>-0.25540099999999999</c:v>
                </c:pt>
                <c:pt idx="32376">
                  <c:v>-0.25599499999999997</c:v>
                </c:pt>
                <c:pt idx="32377">
                  <c:v>-0.25646999999999998</c:v>
                </c:pt>
                <c:pt idx="32378">
                  <c:v>-0.25682500000000003</c:v>
                </c:pt>
                <c:pt idx="32379">
                  <c:v>-0.25705899999999998</c:v>
                </c:pt>
                <c:pt idx="32380">
                  <c:v>-0.25716499999999998</c:v>
                </c:pt>
                <c:pt idx="32381">
                  <c:v>-0.25714300000000001</c:v>
                </c:pt>
                <c:pt idx="32382">
                  <c:v>-0.25698900000000002</c:v>
                </c:pt>
                <c:pt idx="32383">
                  <c:v>-0.25670300000000001</c:v>
                </c:pt>
                <c:pt idx="32384">
                  <c:v>-0.25628899999999999</c:v>
                </c:pt>
                <c:pt idx="32385">
                  <c:v>-0.25575100000000001</c:v>
                </c:pt>
                <c:pt idx="32386">
                  <c:v>-0.25509300000000001</c:v>
                </c:pt>
                <c:pt idx="32387">
                  <c:v>-0.25431599999999999</c:v>
                </c:pt>
                <c:pt idx="32388">
                  <c:v>-0.25342199999999998</c:v>
                </c:pt>
                <c:pt idx="32389">
                  <c:v>-0.252413</c:v>
                </c:pt>
                <c:pt idx="32390">
                  <c:v>-0.25128400000000001</c:v>
                </c:pt>
                <c:pt idx="32391">
                  <c:v>-0.25003300000000001</c:v>
                </c:pt>
                <c:pt idx="32392">
                  <c:v>-0.24866199999999999</c:v>
                </c:pt>
                <c:pt idx="32393">
                  <c:v>-0.247173</c:v>
                </c:pt>
                <c:pt idx="32394">
                  <c:v>-0.24556600000000001</c:v>
                </c:pt>
                <c:pt idx="32395">
                  <c:v>-0.243836</c:v>
                </c:pt>
                <c:pt idx="32396">
                  <c:v>-0.241983</c:v>
                </c:pt>
                <c:pt idx="32397">
                  <c:v>-0.240007</c:v>
                </c:pt>
                <c:pt idx="32398">
                  <c:v>-0.23790700000000001</c:v>
                </c:pt>
                <c:pt idx="32399">
                  <c:v>-0.23568800000000001</c:v>
                </c:pt>
                <c:pt idx="32400">
                  <c:v>-0.233352</c:v>
                </c:pt>
                <c:pt idx="32401">
                  <c:v>-0.23089599999999999</c:v>
                </c:pt>
                <c:pt idx="32402">
                  <c:v>-0.22831899999999999</c:v>
                </c:pt>
                <c:pt idx="32403">
                  <c:v>-0.22562399999999999</c:v>
                </c:pt>
                <c:pt idx="32404">
                  <c:v>-0.22282099999999999</c:v>
                </c:pt>
                <c:pt idx="32405">
                  <c:v>-0.21992</c:v>
                </c:pt>
                <c:pt idx="32406">
                  <c:v>-0.21692400000000001</c:v>
                </c:pt>
                <c:pt idx="32407">
                  <c:v>-0.213838</c:v>
                </c:pt>
                <c:pt idx="32408">
                  <c:v>-0.21066199999999999</c:v>
                </c:pt>
                <c:pt idx="32409">
                  <c:v>-0.207402</c:v>
                </c:pt>
                <c:pt idx="32410">
                  <c:v>-0.204065</c:v>
                </c:pt>
                <c:pt idx="32411">
                  <c:v>-0.200652</c:v>
                </c:pt>
                <c:pt idx="32412">
                  <c:v>-0.19716</c:v>
                </c:pt>
                <c:pt idx="32413">
                  <c:v>-0.19359399999999999</c:v>
                </c:pt>
                <c:pt idx="32414">
                  <c:v>-0.18996099999999999</c:v>
                </c:pt>
                <c:pt idx="32415">
                  <c:v>-0.18626699999999999</c:v>
                </c:pt>
                <c:pt idx="32416">
                  <c:v>-0.18251600000000001</c:v>
                </c:pt>
                <c:pt idx="32417">
                  <c:v>-0.17871000000000001</c:v>
                </c:pt>
                <c:pt idx="32418">
                  <c:v>-0.174848</c:v>
                </c:pt>
                <c:pt idx="32419">
                  <c:v>-0.170934</c:v>
                </c:pt>
                <c:pt idx="32420">
                  <c:v>-0.16697999999999999</c:v>
                </c:pt>
                <c:pt idx="32421">
                  <c:v>-0.16297300000000001</c:v>
                </c:pt>
                <c:pt idx="32422">
                  <c:v>-0.15884999999999999</c:v>
                </c:pt>
                <c:pt idx="32423">
                  <c:v>-0.154616</c:v>
                </c:pt>
                <c:pt idx="32424">
                  <c:v>-0.15035399999999999</c:v>
                </c:pt>
                <c:pt idx="32425">
                  <c:v>-0.14607500000000001</c:v>
                </c:pt>
                <c:pt idx="32426">
                  <c:v>-0.14174400000000001</c:v>
                </c:pt>
                <c:pt idx="32427">
                  <c:v>-0.13737199999999999</c:v>
                </c:pt>
                <c:pt idx="32428">
                  <c:v>-0.13297999999999999</c:v>
                </c:pt>
                <c:pt idx="32429">
                  <c:v>-0.12857299999999999</c:v>
                </c:pt>
                <c:pt idx="32430">
                  <c:v>-0.12415</c:v>
                </c:pt>
                <c:pt idx="32431">
                  <c:v>-0.119711</c:v>
                </c:pt>
                <c:pt idx="32432">
                  <c:v>-0.115257</c:v>
                </c:pt>
                <c:pt idx="32433">
                  <c:v>-0.110794</c:v>
                </c:pt>
                <c:pt idx="32434">
                  <c:v>-0.10632800000000001</c:v>
                </c:pt>
                <c:pt idx="32435">
                  <c:v>-0.101864</c:v>
                </c:pt>
                <c:pt idx="32436">
                  <c:v>-9.7407800000000003E-2</c:v>
                </c:pt>
                <c:pt idx="32437">
                  <c:v>-9.2963900000000002E-2</c:v>
                </c:pt>
                <c:pt idx="32438">
                  <c:v>-8.8541999999999996E-2</c:v>
                </c:pt>
                <c:pt idx="32439">
                  <c:v>-8.4151299999999998E-2</c:v>
                </c:pt>
                <c:pt idx="32440">
                  <c:v>-7.9800099999999999E-2</c:v>
                </c:pt>
                <c:pt idx="32441">
                  <c:v>-7.5493599999999994E-2</c:v>
                </c:pt>
                <c:pt idx="32442">
                  <c:v>-7.12338E-2</c:v>
                </c:pt>
                <c:pt idx="32443">
                  <c:v>-6.7020800000000005E-2</c:v>
                </c:pt>
                <c:pt idx="32444">
                  <c:v>-6.2854800000000002E-2</c:v>
                </c:pt>
                <c:pt idx="32445">
                  <c:v>-5.8736900000000002E-2</c:v>
                </c:pt>
                <c:pt idx="32446">
                  <c:v>-5.4670000000000003E-2</c:v>
                </c:pt>
                <c:pt idx="32447">
                  <c:v>-5.0655800000000001E-2</c:v>
                </c:pt>
                <c:pt idx="32448">
                  <c:v>-4.6694399999999997E-2</c:v>
                </c:pt>
                <c:pt idx="32449">
                  <c:v>-4.2787899999999997E-2</c:v>
                </c:pt>
                <c:pt idx="32450">
                  <c:v>-3.8938100000000003E-2</c:v>
                </c:pt>
                <c:pt idx="32451">
                  <c:v>-3.5146299999999998E-2</c:v>
                </c:pt>
                <c:pt idx="32452">
                  <c:v>-3.14148E-2</c:v>
                </c:pt>
                <c:pt idx="32453">
                  <c:v>-2.7744100000000001E-2</c:v>
                </c:pt>
                <c:pt idx="32454">
                  <c:v>-2.4132600000000001E-2</c:v>
                </c:pt>
                <c:pt idx="32455">
                  <c:v>-2.0582400000000001E-2</c:v>
                </c:pt>
                <c:pt idx="32456">
                  <c:v>-1.7097600000000001E-2</c:v>
                </c:pt>
                <c:pt idx="32457">
                  <c:v>-1.36823E-2</c:v>
                </c:pt>
                <c:pt idx="32458">
                  <c:v>-1.0340800000000001E-2</c:v>
                </c:pt>
                <c:pt idx="32459" formatCode="0.00E+00">
                  <c:v>-7.0770800000000003E-3</c:v>
                </c:pt>
                <c:pt idx="32460" formatCode="0.00E+00">
                  <c:v>-3.8936000000000001E-3</c:v>
                </c:pt>
                <c:pt idx="32461" formatCode="0.00E+00">
                  <c:v>-7.9184700000000004E-4</c:v>
                </c:pt>
                <c:pt idx="32462" formatCode="0.00E+00">
                  <c:v>2.2267599999999999E-3</c:v>
                </c:pt>
                <c:pt idx="32463" formatCode="0.00E+00">
                  <c:v>5.1608399999999999E-3</c:v>
                </c:pt>
                <c:pt idx="32464" formatCode="0.00E+00">
                  <c:v>8.0092700000000006E-3</c:v>
                </c:pt>
                <c:pt idx="32465">
                  <c:v>1.07715E-2</c:v>
                </c:pt>
                <c:pt idx="32466">
                  <c:v>1.3447199999999999E-2</c:v>
                </c:pt>
                <c:pt idx="32467">
                  <c:v>1.6036700000000001E-2</c:v>
                </c:pt>
                <c:pt idx="32468">
                  <c:v>1.8539799999999999E-2</c:v>
                </c:pt>
                <c:pt idx="32469">
                  <c:v>2.0956499999999999E-2</c:v>
                </c:pt>
                <c:pt idx="32470">
                  <c:v>2.32879E-2</c:v>
                </c:pt>
                <c:pt idx="32471">
                  <c:v>2.55366E-2</c:v>
                </c:pt>
                <c:pt idx="32472">
                  <c:v>2.7705299999999999E-2</c:v>
                </c:pt>
                <c:pt idx="32473">
                  <c:v>2.9794000000000001E-2</c:v>
                </c:pt>
                <c:pt idx="32474">
                  <c:v>3.1799500000000001E-2</c:v>
                </c:pt>
                <c:pt idx="32475">
                  <c:v>3.3717900000000002E-2</c:v>
                </c:pt>
                <c:pt idx="32476">
                  <c:v>3.5547000000000002E-2</c:v>
                </c:pt>
                <c:pt idx="32477">
                  <c:v>3.7286899999999998E-2</c:v>
                </c:pt>
                <c:pt idx="32478">
                  <c:v>3.89375E-2</c:v>
                </c:pt>
                <c:pt idx="32479">
                  <c:v>4.0497999999999999E-2</c:v>
                </c:pt>
                <c:pt idx="32480">
                  <c:v>4.1968199999999997E-2</c:v>
                </c:pt>
                <c:pt idx="32481">
                  <c:v>4.3350399999999997E-2</c:v>
                </c:pt>
                <c:pt idx="32482">
                  <c:v>4.46475E-2</c:v>
                </c:pt>
                <c:pt idx="32483">
                  <c:v>4.5860400000000003E-2</c:v>
                </c:pt>
                <c:pt idx="32484">
                  <c:v>4.69877E-2</c:v>
                </c:pt>
                <c:pt idx="32485">
                  <c:v>4.8027500000000001E-2</c:v>
                </c:pt>
                <c:pt idx="32486">
                  <c:v>4.89787E-2</c:v>
                </c:pt>
                <c:pt idx="32487">
                  <c:v>4.9842600000000001E-2</c:v>
                </c:pt>
                <c:pt idx="32488">
                  <c:v>5.0625700000000003E-2</c:v>
                </c:pt>
                <c:pt idx="32489">
                  <c:v>5.13353E-2</c:v>
                </c:pt>
                <c:pt idx="32490">
                  <c:v>5.1974800000000002E-2</c:v>
                </c:pt>
                <c:pt idx="32491">
                  <c:v>5.2543800000000002E-2</c:v>
                </c:pt>
                <c:pt idx="32492">
                  <c:v>5.3041900000000003E-2</c:v>
                </c:pt>
                <c:pt idx="32493">
                  <c:v>5.3468700000000001E-2</c:v>
                </c:pt>
                <c:pt idx="32494">
                  <c:v>5.38212E-2</c:v>
                </c:pt>
                <c:pt idx="32495">
                  <c:v>5.40992E-2</c:v>
                </c:pt>
                <c:pt idx="32496">
                  <c:v>5.4309900000000001E-2</c:v>
                </c:pt>
                <c:pt idx="32497">
                  <c:v>5.44609E-2</c:v>
                </c:pt>
                <c:pt idx="32498">
                  <c:v>5.4550700000000001E-2</c:v>
                </c:pt>
                <c:pt idx="32499">
                  <c:v>5.4573299999999998E-2</c:v>
                </c:pt>
                <c:pt idx="32500">
                  <c:v>5.4524000000000003E-2</c:v>
                </c:pt>
                <c:pt idx="32501">
                  <c:v>5.44013E-2</c:v>
                </c:pt>
                <c:pt idx="32502">
                  <c:v>5.4208300000000001E-2</c:v>
                </c:pt>
                <c:pt idx="32503">
                  <c:v>5.3951100000000002E-2</c:v>
                </c:pt>
                <c:pt idx="32504">
                  <c:v>5.3634099999999997E-2</c:v>
                </c:pt>
                <c:pt idx="32505">
                  <c:v>5.3260700000000001E-2</c:v>
                </c:pt>
                <c:pt idx="32506">
                  <c:v>5.2832700000000003E-2</c:v>
                </c:pt>
                <c:pt idx="32507">
                  <c:v>5.2350599999999997E-2</c:v>
                </c:pt>
                <c:pt idx="32508">
                  <c:v>5.1813600000000001E-2</c:v>
                </c:pt>
                <c:pt idx="32509">
                  <c:v>5.12197E-2</c:v>
                </c:pt>
                <c:pt idx="32510">
                  <c:v>5.0566899999999998E-2</c:v>
                </c:pt>
                <c:pt idx="32511">
                  <c:v>4.9855900000000002E-2</c:v>
                </c:pt>
                <c:pt idx="32512">
                  <c:v>4.90897E-2</c:v>
                </c:pt>
                <c:pt idx="32513">
                  <c:v>4.8270300000000002E-2</c:v>
                </c:pt>
                <c:pt idx="32514">
                  <c:v>4.73979E-2</c:v>
                </c:pt>
                <c:pt idx="32515">
                  <c:v>4.64754E-2</c:v>
                </c:pt>
                <c:pt idx="32516">
                  <c:v>4.5508699999999999E-2</c:v>
                </c:pt>
                <c:pt idx="32517">
                  <c:v>4.4500900000000003E-2</c:v>
                </c:pt>
                <c:pt idx="32518">
                  <c:v>4.3452499999999998E-2</c:v>
                </c:pt>
                <c:pt idx="32519">
                  <c:v>4.2362999999999998E-2</c:v>
                </c:pt>
                <c:pt idx="32520">
                  <c:v>4.12323E-2</c:v>
                </c:pt>
                <c:pt idx="32521">
                  <c:v>4.0062199999999999E-2</c:v>
                </c:pt>
                <c:pt idx="32522">
                  <c:v>3.8855399999999998E-2</c:v>
                </c:pt>
                <c:pt idx="32523">
                  <c:v>3.7613300000000002E-2</c:v>
                </c:pt>
                <c:pt idx="32524">
                  <c:v>3.6336500000000001E-2</c:v>
                </c:pt>
                <c:pt idx="32525">
                  <c:v>3.5026000000000002E-2</c:v>
                </c:pt>
                <c:pt idx="32526">
                  <c:v>3.3682799999999999E-2</c:v>
                </c:pt>
                <c:pt idx="32527">
                  <c:v>3.2307099999999998E-2</c:v>
                </c:pt>
                <c:pt idx="32528">
                  <c:v>3.09001E-2</c:v>
                </c:pt>
                <c:pt idx="32529">
                  <c:v>2.9462800000000001E-2</c:v>
                </c:pt>
                <c:pt idx="32530">
                  <c:v>2.7996400000000001E-2</c:v>
                </c:pt>
                <c:pt idx="32531">
                  <c:v>2.6502899999999999E-2</c:v>
                </c:pt>
                <c:pt idx="32532">
                  <c:v>2.4985899999999998E-2</c:v>
                </c:pt>
                <c:pt idx="32533">
                  <c:v>2.3449399999999999E-2</c:v>
                </c:pt>
                <c:pt idx="32534">
                  <c:v>2.18964E-2</c:v>
                </c:pt>
                <c:pt idx="32535">
                  <c:v>2.0327700000000001E-2</c:v>
                </c:pt>
                <c:pt idx="32536">
                  <c:v>1.8743900000000001E-2</c:v>
                </c:pt>
                <c:pt idx="32537">
                  <c:v>1.71463E-2</c:v>
                </c:pt>
                <c:pt idx="32538">
                  <c:v>1.55354E-2</c:v>
                </c:pt>
                <c:pt idx="32539">
                  <c:v>1.3911E-2</c:v>
                </c:pt>
                <c:pt idx="32540">
                  <c:v>1.22735E-2</c:v>
                </c:pt>
                <c:pt idx="32541">
                  <c:v>1.0625300000000001E-2</c:v>
                </c:pt>
                <c:pt idx="32542" formatCode="0.00E+00">
                  <c:v>8.9695899999999995E-3</c:v>
                </c:pt>
                <c:pt idx="32543" formatCode="0.00E+00">
                  <c:v>7.3085600000000004E-3</c:v>
                </c:pt>
                <c:pt idx="32544" formatCode="0.00E+00">
                  <c:v>5.64468E-3</c:v>
                </c:pt>
                <c:pt idx="32545" formatCode="0.00E+00">
                  <c:v>3.9810699999999997E-3</c:v>
                </c:pt>
                <c:pt idx="32546" formatCode="0.00E+00">
                  <c:v>2.3197600000000001E-3</c:v>
                </c:pt>
                <c:pt idx="32547" formatCode="0.00E+00">
                  <c:v>6.6033900000000002E-4</c:v>
                </c:pt>
                <c:pt idx="32548" formatCode="0.00E+00">
                  <c:v>-9.9875799999999998E-4</c:v>
                </c:pt>
                <c:pt idx="32549" formatCode="0.00E+00">
                  <c:v>-2.6581999999999999E-3</c:v>
                </c:pt>
                <c:pt idx="32550" formatCode="0.00E+00">
                  <c:v>-4.3177199999999997E-3</c:v>
                </c:pt>
                <c:pt idx="32551" formatCode="0.00E+00">
                  <c:v>-5.97709E-3</c:v>
                </c:pt>
                <c:pt idx="32552" formatCode="0.00E+00">
                  <c:v>-7.6358499999999996E-3</c:v>
                </c:pt>
                <c:pt idx="32553" formatCode="0.00E+00">
                  <c:v>-9.2938900000000008E-3</c:v>
                </c:pt>
                <c:pt idx="32554">
                  <c:v>-1.0951799999999999E-2</c:v>
                </c:pt>
                <c:pt idx="32555">
                  <c:v>-1.26091E-2</c:v>
                </c:pt>
                <c:pt idx="32556">
                  <c:v>-1.42638E-2</c:v>
                </c:pt>
                <c:pt idx="32557">
                  <c:v>-1.5913299999999998E-2</c:v>
                </c:pt>
                <c:pt idx="32558">
                  <c:v>-1.7556100000000002E-2</c:v>
                </c:pt>
                <c:pt idx="32559">
                  <c:v>-1.9191199999999999E-2</c:v>
                </c:pt>
                <c:pt idx="32560">
                  <c:v>-2.0817800000000001E-2</c:v>
                </c:pt>
                <c:pt idx="32561">
                  <c:v>-2.2435199999999999E-2</c:v>
                </c:pt>
                <c:pt idx="32562">
                  <c:v>-2.40427E-2</c:v>
                </c:pt>
                <c:pt idx="32563">
                  <c:v>-2.56393E-2</c:v>
                </c:pt>
                <c:pt idx="32564">
                  <c:v>-2.7223600000000001E-2</c:v>
                </c:pt>
                <c:pt idx="32565">
                  <c:v>-2.87946E-2</c:v>
                </c:pt>
                <c:pt idx="32566">
                  <c:v>-3.0352400000000002E-2</c:v>
                </c:pt>
                <c:pt idx="32567">
                  <c:v>-3.1897200000000001E-2</c:v>
                </c:pt>
                <c:pt idx="32568">
                  <c:v>-3.3428100000000002E-2</c:v>
                </c:pt>
                <c:pt idx="32569">
                  <c:v>-3.4944000000000003E-2</c:v>
                </c:pt>
                <c:pt idx="32570">
                  <c:v>-3.6443499999999997E-2</c:v>
                </c:pt>
                <c:pt idx="32571">
                  <c:v>-3.7925500000000001E-2</c:v>
                </c:pt>
                <c:pt idx="32572">
                  <c:v>-3.9389800000000003E-2</c:v>
                </c:pt>
                <c:pt idx="32573">
                  <c:v>-4.0835999999999997E-2</c:v>
                </c:pt>
                <c:pt idx="32574">
                  <c:v>-4.2262599999999997E-2</c:v>
                </c:pt>
                <c:pt idx="32575">
                  <c:v>-4.3667699999999997E-2</c:v>
                </c:pt>
                <c:pt idx="32576">
                  <c:v>-4.5050300000000001E-2</c:v>
                </c:pt>
                <c:pt idx="32577">
                  <c:v>-4.6409199999999998E-2</c:v>
                </c:pt>
                <c:pt idx="32578">
                  <c:v>-4.7743599999999997E-2</c:v>
                </c:pt>
                <c:pt idx="32579">
                  <c:v>-4.9052900000000003E-2</c:v>
                </c:pt>
                <c:pt idx="32580">
                  <c:v>-5.0336800000000001E-2</c:v>
                </c:pt>
                <c:pt idx="32581">
                  <c:v>-5.1595599999999998E-2</c:v>
                </c:pt>
                <c:pt idx="32582">
                  <c:v>-5.2829899999999999E-2</c:v>
                </c:pt>
                <c:pt idx="32583">
                  <c:v>-5.4038900000000001E-2</c:v>
                </c:pt>
                <c:pt idx="32584">
                  <c:v>-5.5220999999999999E-2</c:v>
                </c:pt>
                <c:pt idx="32585">
                  <c:v>-5.63759E-2</c:v>
                </c:pt>
                <c:pt idx="32586">
                  <c:v>-5.7503899999999997E-2</c:v>
                </c:pt>
                <c:pt idx="32587">
                  <c:v>-5.8604499999999997E-2</c:v>
                </c:pt>
                <c:pt idx="32588">
                  <c:v>-5.9675899999999997E-2</c:v>
                </c:pt>
                <c:pt idx="32589">
                  <c:v>-6.0715400000000003E-2</c:v>
                </c:pt>
                <c:pt idx="32590">
                  <c:v>-6.1722899999999997E-2</c:v>
                </c:pt>
                <c:pt idx="32591">
                  <c:v>-6.2700000000000006E-2</c:v>
                </c:pt>
                <c:pt idx="32592">
                  <c:v>-6.3646400000000006E-2</c:v>
                </c:pt>
                <c:pt idx="32593">
                  <c:v>-6.4558599999999994E-2</c:v>
                </c:pt>
                <c:pt idx="32594">
                  <c:v>-6.5432799999999999E-2</c:v>
                </c:pt>
                <c:pt idx="32595">
                  <c:v>-6.6267000000000006E-2</c:v>
                </c:pt>
                <c:pt idx="32596">
                  <c:v>-6.7060900000000007E-2</c:v>
                </c:pt>
                <c:pt idx="32597">
                  <c:v>-6.78145E-2</c:v>
                </c:pt>
                <c:pt idx="32598">
                  <c:v>-6.8527199999999996E-2</c:v>
                </c:pt>
                <c:pt idx="32599">
                  <c:v>-6.9198599999999999E-2</c:v>
                </c:pt>
                <c:pt idx="32600">
                  <c:v>-6.98294E-2</c:v>
                </c:pt>
                <c:pt idx="32601">
                  <c:v>-7.0419599999999999E-2</c:v>
                </c:pt>
                <c:pt idx="32602">
                  <c:v>-7.0968699999999996E-2</c:v>
                </c:pt>
                <c:pt idx="32603">
                  <c:v>-7.1475999999999998E-2</c:v>
                </c:pt>
                <c:pt idx="32604">
                  <c:v>-7.1940900000000002E-2</c:v>
                </c:pt>
                <c:pt idx="32605">
                  <c:v>-7.2361999999999996E-2</c:v>
                </c:pt>
                <c:pt idx="32606">
                  <c:v>-7.2737200000000002E-2</c:v>
                </c:pt>
                <c:pt idx="32607">
                  <c:v>-7.3064599999999993E-2</c:v>
                </c:pt>
                <c:pt idx="32608">
                  <c:v>-7.3342199999999996E-2</c:v>
                </c:pt>
                <c:pt idx="32609">
                  <c:v>-7.3567999999999995E-2</c:v>
                </c:pt>
                <c:pt idx="32610">
                  <c:v>-7.3741200000000007E-2</c:v>
                </c:pt>
                <c:pt idx="32611">
                  <c:v>-7.3860700000000001E-2</c:v>
                </c:pt>
                <c:pt idx="32612">
                  <c:v>-7.3925599999999994E-2</c:v>
                </c:pt>
                <c:pt idx="32613">
                  <c:v>-7.3937000000000003E-2</c:v>
                </c:pt>
                <c:pt idx="32614">
                  <c:v>-7.3897099999999993E-2</c:v>
                </c:pt>
                <c:pt idx="32615">
                  <c:v>-7.3806499999999997E-2</c:v>
                </c:pt>
                <c:pt idx="32616">
                  <c:v>-7.3663500000000007E-2</c:v>
                </c:pt>
                <c:pt idx="32617">
                  <c:v>-7.3466100000000006E-2</c:v>
                </c:pt>
                <c:pt idx="32618">
                  <c:v>-7.3212399999999997E-2</c:v>
                </c:pt>
                <c:pt idx="32619">
                  <c:v>-7.2901099999999996E-2</c:v>
                </c:pt>
                <c:pt idx="32620">
                  <c:v>-7.2531999999999999E-2</c:v>
                </c:pt>
                <c:pt idx="32621">
                  <c:v>-7.2105000000000002E-2</c:v>
                </c:pt>
                <c:pt idx="32622">
                  <c:v>-7.1618600000000004E-2</c:v>
                </c:pt>
                <c:pt idx="32623">
                  <c:v>-7.10702E-2</c:v>
                </c:pt>
                <c:pt idx="32624">
                  <c:v>-7.0457400000000003E-2</c:v>
                </c:pt>
                <c:pt idx="32625">
                  <c:v>-6.9779999999999995E-2</c:v>
                </c:pt>
                <c:pt idx="32626">
                  <c:v>-6.9039199999999995E-2</c:v>
                </c:pt>
                <c:pt idx="32627">
                  <c:v>-6.8235699999999996E-2</c:v>
                </c:pt>
                <c:pt idx="32628">
                  <c:v>-6.7368899999999995E-2</c:v>
                </c:pt>
                <c:pt idx="32629">
                  <c:v>-6.6438200000000003E-2</c:v>
                </c:pt>
                <c:pt idx="32630">
                  <c:v>-6.5443200000000007E-2</c:v>
                </c:pt>
                <c:pt idx="32631">
                  <c:v>-6.4383899999999994E-2</c:v>
                </c:pt>
                <c:pt idx="32632">
                  <c:v>-6.3258999999999996E-2</c:v>
                </c:pt>
                <c:pt idx="32633">
                  <c:v>-6.2066499999999997E-2</c:v>
                </c:pt>
                <c:pt idx="32634">
                  <c:v>-6.0804900000000002E-2</c:v>
                </c:pt>
                <c:pt idx="32635">
                  <c:v>-5.94738E-2</c:v>
                </c:pt>
                <c:pt idx="32636">
                  <c:v>-5.8073199999999998E-2</c:v>
                </c:pt>
                <c:pt idx="32637">
                  <c:v>-5.6603599999999997E-2</c:v>
                </c:pt>
                <c:pt idx="32638">
                  <c:v>-5.5065500000000003E-2</c:v>
                </c:pt>
                <c:pt idx="32639">
                  <c:v>-5.3459899999999998E-2</c:v>
                </c:pt>
                <c:pt idx="32640">
                  <c:v>-5.1787199999999999E-2</c:v>
                </c:pt>
                <c:pt idx="32641">
                  <c:v>-5.0046500000000001E-2</c:v>
                </c:pt>
                <c:pt idx="32642">
                  <c:v>-4.8237299999999997E-2</c:v>
                </c:pt>
                <c:pt idx="32643">
                  <c:v>-4.6359600000000001E-2</c:v>
                </c:pt>
                <c:pt idx="32644">
                  <c:v>-4.4413899999999999E-2</c:v>
                </c:pt>
                <c:pt idx="32645">
                  <c:v>-4.2399800000000001E-2</c:v>
                </c:pt>
                <c:pt idx="32646">
                  <c:v>-4.0317199999999997E-2</c:v>
                </c:pt>
                <c:pt idx="32647">
                  <c:v>-3.8166100000000001E-2</c:v>
                </c:pt>
                <c:pt idx="32648">
                  <c:v>-3.5946600000000002E-2</c:v>
                </c:pt>
                <c:pt idx="32649">
                  <c:v>-3.3659000000000001E-2</c:v>
                </c:pt>
                <c:pt idx="32650">
                  <c:v>-3.1303600000000001E-2</c:v>
                </c:pt>
                <c:pt idx="32651">
                  <c:v>-2.88811E-2</c:v>
                </c:pt>
                <c:pt idx="32652">
                  <c:v>-2.6391499999999998E-2</c:v>
                </c:pt>
                <c:pt idx="32653">
                  <c:v>-2.3835499999999999E-2</c:v>
                </c:pt>
                <c:pt idx="32654">
                  <c:v>-2.1214799999999999E-2</c:v>
                </c:pt>
                <c:pt idx="32655">
                  <c:v>-1.8532199999999999E-2</c:v>
                </c:pt>
                <c:pt idx="32656">
                  <c:v>-1.57897E-2</c:v>
                </c:pt>
                <c:pt idx="32657">
                  <c:v>-1.29885E-2</c:v>
                </c:pt>
                <c:pt idx="32658">
                  <c:v>-1.0129300000000001E-2</c:v>
                </c:pt>
                <c:pt idx="32659" formatCode="0.00E+00">
                  <c:v>-7.2133400000000004E-3</c:v>
                </c:pt>
                <c:pt idx="32660" formatCode="0.00E+00">
                  <c:v>-4.2416399999999996E-3</c:v>
                </c:pt>
                <c:pt idx="32661" formatCode="0.00E+00">
                  <c:v>-1.2143500000000001E-3</c:v>
                </c:pt>
                <c:pt idx="32662" formatCode="0.00E+00">
                  <c:v>1.8680700000000001E-3</c:v>
                </c:pt>
                <c:pt idx="32663" formatCode="0.00E+00">
                  <c:v>5.0039799999999999E-3</c:v>
                </c:pt>
                <c:pt idx="32664" formatCode="0.00E+00">
                  <c:v>8.1911599999999994E-3</c:v>
                </c:pt>
                <c:pt idx="32665">
                  <c:v>1.14278E-2</c:v>
                </c:pt>
                <c:pt idx="32666">
                  <c:v>1.4712899999999999E-2</c:v>
                </c:pt>
                <c:pt idx="32667">
                  <c:v>1.8045800000000001E-2</c:v>
                </c:pt>
                <c:pt idx="32668">
                  <c:v>2.1424800000000001E-2</c:v>
                </c:pt>
                <c:pt idx="32669">
                  <c:v>2.4847500000000002E-2</c:v>
                </c:pt>
                <c:pt idx="32670">
                  <c:v>2.83121E-2</c:v>
                </c:pt>
                <c:pt idx="32671">
                  <c:v>3.1816499999999998E-2</c:v>
                </c:pt>
                <c:pt idx="32672">
                  <c:v>3.5357800000000002E-2</c:v>
                </c:pt>
                <c:pt idx="32673">
                  <c:v>3.8931300000000002E-2</c:v>
                </c:pt>
                <c:pt idx="32674">
                  <c:v>4.2533500000000002E-2</c:v>
                </c:pt>
                <c:pt idx="32675">
                  <c:v>4.6162300000000003E-2</c:v>
                </c:pt>
                <c:pt idx="32676">
                  <c:v>4.9815499999999999E-2</c:v>
                </c:pt>
                <c:pt idx="32677">
                  <c:v>5.34911E-2</c:v>
                </c:pt>
                <c:pt idx="32678">
                  <c:v>5.71867E-2</c:v>
                </c:pt>
                <c:pt idx="32679">
                  <c:v>6.0899099999999998E-2</c:v>
                </c:pt>
                <c:pt idx="32680">
                  <c:v>6.4625000000000002E-2</c:v>
                </c:pt>
                <c:pt idx="32681">
                  <c:v>6.8362099999999995E-2</c:v>
                </c:pt>
                <c:pt idx="32682">
                  <c:v>7.2108000000000005E-2</c:v>
                </c:pt>
                <c:pt idx="32683">
                  <c:v>7.5859700000000002E-2</c:v>
                </c:pt>
                <c:pt idx="32684">
                  <c:v>7.9613500000000004E-2</c:v>
                </c:pt>
                <c:pt idx="32685">
                  <c:v>8.3366700000000002E-2</c:v>
                </c:pt>
                <c:pt idx="32686">
                  <c:v>8.7116899999999997E-2</c:v>
                </c:pt>
                <c:pt idx="32687">
                  <c:v>9.0861600000000001E-2</c:v>
                </c:pt>
                <c:pt idx="32688">
                  <c:v>9.4598100000000004E-2</c:v>
                </c:pt>
                <c:pt idx="32689">
                  <c:v>9.8323099999999997E-2</c:v>
                </c:pt>
                <c:pt idx="32690">
                  <c:v>0.102033</c:v>
                </c:pt>
                <c:pt idx="32691">
                  <c:v>0.105725</c:v>
                </c:pt>
                <c:pt idx="32692">
                  <c:v>0.10939599999999999</c:v>
                </c:pt>
                <c:pt idx="32693">
                  <c:v>0.113041</c:v>
                </c:pt>
                <c:pt idx="32694">
                  <c:v>0.116658</c:v>
                </c:pt>
                <c:pt idx="32695">
                  <c:v>0.120244</c:v>
                </c:pt>
                <c:pt idx="32696">
                  <c:v>0.123794</c:v>
                </c:pt>
                <c:pt idx="32697">
                  <c:v>0.127307</c:v>
                </c:pt>
                <c:pt idx="32698">
                  <c:v>0.130777</c:v>
                </c:pt>
                <c:pt idx="32699">
                  <c:v>0.13420299999999999</c:v>
                </c:pt>
                <c:pt idx="32700">
                  <c:v>0.13758200000000001</c:v>
                </c:pt>
                <c:pt idx="32701">
                  <c:v>0.14091000000000001</c:v>
                </c:pt>
                <c:pt idx="32702">
                  <c:v>0.14418400000000001</c:v>
                </c:pt>
                <c:pt idx="32703">
                  <c:v>0.147398</c:v>
                </c:pt>
                <c:pt idx="32704">
                  <c:v>0.15054999999999999</c:v>
                </c:pt>
                <c:pt idx="32705">
                  <c:v>0.153638</c:v>
                </c:pt>
                <c:pt idx="32706">
                  <c:v>0.15665899999999999</c:v>
                </c:pt>
                <c:pt idx="32707">
                  <c:v>0.159609</c:v>
                </c:pt>
                <c:pt idx="32708">
                  <c:v>0.16248399999999999</c:v>
                </c:pt>
                <c:pt idx="32709">
                  <c:v>0.16528000000000001</c:v>
                </c:pt>
                <c:pt idx="32710">
                  <c:v>0.167994</c:v>
                </c:pt>
                <c:pt idx="32711">
                  <c:v>0.170625</c:v>
                </c:pt>
                <c:pt idx="32712">
                  <c:v>0.17317099999999999</c:v>
                </c:pt>
                <c:pt idx="32713">
                  <c:v>0.17563100000000001</c:v>
                </c:pt>
                <c:pt idx="32714">
                  <c:v>0.17799999999999999</c:v>
                </c:pt>
                <c:pt idx="32715">
                  <c:v>0.18027499999999999</c:v>
                </c:pt>
                <c:pt idx="32716">
                  <c:v>0.182453</c:v>
                </c:pt>
                <c:pt idx="32717">
                  <c:v>0.184532</c:v>
                </c:pt>
                <c:pt idx="32718">
                  <c:v>0.18650900000000001</c:v>
                </c:pt>
                <c:pt idx="32719">
                  <c:v>0.18837999999999999</c:v>
                </c:pt>
                <c:pt idx="32720">
                  <c:v>0.19014400000000001</c:v>
                </c:pt>
                <c:pt idx="32721">
                  <c:v>0.1918</c:v>
                </c:pt>
                <c:pt idx="32722">
                  <c:v>0.19334799999999999</c:v>
                </c:pt>
                <c:pt idx="32723">
                  <c:v>0.19478599999999999</c:v>
                </c:pt>
                <c:pt idx="32724">
                  <c:v>0.19611500000000001</c:v>
                </c:pt>
                <c:pt idx="32725">
                  <c:v>0.19733000000000001</c:v>
                </c:pt>
                <c:pt idx="32726">
                  <c:v>0.198432</c:v>
                </c:pt>
                <c:pt idx="32727">
                  <c:v>0.19941700000000001</c:v>
                </c:pt>
                <c:pt idx="32728">
                  <c:v>0.20028399999999999</c:v>
                </c:pt>
                <c:pt idx="32729">
                  <c:v>0.20103099999999999</c:v>
                </c:pt>
                <c:pt idx="32730">
                  <c:v>0.201659</c:v>
                </c:pt>
                <c:pt idx="32731">
                  <c:v>0.20216600000000001</c:v>
                </c:pt>
                <c:pt idx="32732">
                  <c:v>0.20255200000000001</c:v>
                </c:pt>
                <c:pt idx="32733">
                  <c:v>0.20281299999999999</c:v>
                </c:pt>
                <c:pt idx="32734">
                  <c:v>0.20295099999999999</c:v>
                </c:pt>
                <c:pt idx="32735">
                  <c:v>0.20296400000000001</c:v>
                </c:pt>
                <c:pt idx="32736">
                  <c:v>0.202849</c:v>
                </c:pt>
                <c:pt idx="32737">
                  <c:v>0.20260900000000001</c:v>
                </c:pt>
                <c:pt idx="32738">
                  <c:v>0.20224200000000001</c:v>
                </c:pt>
                <c:pt idx="32739">
                  <c:v>0.20174900000000001</c:v>
                </c:pt>
                <c:pt idx="32740">
                  <c:v>0.201131</c:v>
                </c:pt>
                <c:pt idx="32741">
                  <c:v>0.20038700000000001</c:v>
                </c:pt>
                <c:pt idx="32742">
                  <c:v>0.199519</c:v>
                </c:pt>
                <c:pt idx="32743">
                  <c:v>0.19852700000000001</c:v>
                </c:pt>
                <c:pt idx="32744">
                  <c:v>0.19741300000000001</c:v>
                </c:pt>
                <c:pt idx="32745">
                  <c:v>0.19617799999999999</c:v>
                </c:pt>
                <c:pt idx="32746">
                  <c:v>0.194822</c:v>
                </c:pt>
                <c:pt idx="32747">
                  <c:v>0.19334599999999999</c:v>
                </c:pt>
                <c:pt idx="32748">
                  <c:v>0.191748</c:v>
                </c:pt>
                <c:pt idx="32749">
                  <c:v>0.19003100000000001</c:v>
                </c:pt>
                <c:pt idx="32750">
                  <c:v>0.188197</c:v>
                </c:pt>
                <c:pt idx="32751">
                  <c:v>0.186249</c:v>
                </c:pt>
                <c:pt idx="32752">
                  <c:v>0.18418899999999999</c:v>
                </c:pt>
                <c:pt idx="32753">
                  <c:v>0.18202099999999999</c:v>
                </c:pt>
                <c:pt idx="32754">
                  <c:v>0.17974399999999999</c:v>
                </c:pt>
                <c:pt idx="32755">
                  <c:v>0.17736199999999999</c:v>
                </c:pt>
                <c:pt idx="32756">
                  <c:v>0.174876</c:v>
                </c:pt>
                <c:pt idx="32757">
                  <c:v>0.172288</c:v>
                </c:pt>
                <c:pt idx="32758">
                  <c:v>0.1696</c:v>
                </c:pt>
                <c:pt idx="32759">
                  <c:v>0.16681199999999999</c:v>
                </c:pt>
                <c:pt idx="32760">
                  <c:v>0.16392799999999999</c:v>
                </c:pt>
                <c:pt idx="32761">
                  <c:v>0.16094900000000001</c:v>
                </c:pt>
                <c:pt idx="32762">
                  <c:v>0.15787999999999999</c:v>
                </c:pt>
                <c:pt idx="32763">
                  <c:v>0.154724</c:v>
                </c:pt>
                <c:pt idx="32764">
                  <c:v>0.15148500000000001</c:v>
                </c:pt>
                <c:pt idx="32765">
                  <c:v>0.14817</c:v>
                </c:pt>
                <c:pt idx="32766">
                  <c:v>0.14478099999999999</c:v>
                </c:pt>
                <c:pt idx="32767">
                  <c:v>0.14132400000000001</c:v>
                </c:pt>
                <c:pt idx="32768">
                  <c:v>0.13780000000000001</c:v>
                </c:pt>
                <c:pt idx="32769">
                  <c:v>0.134211</c:v>
                </c:pt>
                <c:pt idx="32770">
                  <c:v>0.13056100000000001</c:v>
                </c:pt>
                <c:pt idx="32771">
                  <c:v>0.12685299999999999</c:v>
                </c:pt>
                <c:pt idx="32772">
                  <c:v>0.12309199999999999</c:v>
                </c:pt>
                <c:pt idx="32773">
                  <c:v>0.119282</c:v>
                </c:pt>
                <c:pt idx="32774">
                  <c:v>0.115427</c:v>
                </c:pt>
                <c:pt idx="32775">
                  <c:v>0.11153200000000001</c:v>
                </c:pt>
                <c:pt idx="32776">
                  <c:v>0.1076</c:v>
                </c:pt>
                <c:pt idx="32777">
                  <c:v>0.103635</c:v>
                </c:pt>
                <c:pt idx="32778">
                  <c:v>9.9639800000000001E-2</c:v>
                </c:pt>
                <c:pt idx="32779">
                  <c:v>9.5620700000000003E-2</c:v>
                </c:pt>
                <c:pt idx="32780">
                  <c:v>9.15826E-2</c:v>
                </c:pt>
                <c:pt idx="32781">
                  <c:v>8.7530399999999994E-2</c:v>
                </c:pt>
                <c:pt idx="32782">
                  <c:v>8.3468600000000004E-2</c:v>
                </c:pt>
                <c:pt idx="32783">
                  <c:v>7.9401100000000002E-2</c:v>
                </c:pt>
                <c:pt idx="32784">
                  <c:v>7.5332300000000005E-2</c:v>
                </c:pt>
                <c:pt idx="32785">
                  <c:v>7.1266700000000002E-2</c:v>
                </c:pt>
                <c:pt idx="32786">
                  <c:v>6.7208100000000007E-2</c:v>
                </c:pt>
                <c:pt idx="32787">
                  <c:v>6.3159699999999999E-2</c:v>
                </c:pt>
                <c:pt idx="32788">
                  <c:v>5.9124999999999997E-2</c:v>
                </c:pt>
                <c:pt idx="32789">
                  <c:v>5.5107999999999997E-2</c:v>
                </c:pt>
                <c:pt idx="32790">
                  <c:v>5.1112200000000003E-2</c:v>
                </c:pt>
                <c:pt idx="32791">
                  <c:v>4.71419E-2</c:v>
                </c:pt>
                <c:pt idx="32792">
                  <c:v>4.3202200000000003E-2</c:v>
                </c:pt>
                <c:pt idx="32793">
                  <c:v>3.9297800000000001E-2</c:v>
                </c:pt>
                <c:pt idx="32794">
                  <c:v>3.5431900000000002E-2</c:v>
                </c:pt>
                <c:pt idx="32795">
                  <c:v>3.1608600000000001E-2</c:v>
                </c:pt>
                <c:pt idx="32796">
                  <c:v>2.7833699999999999E-2</c:v>
                </c:pt>
                <c:pt idx="32797">
                  <c:v>2.4112700000000001E-2</c:v>
                </c:pt>
                <c:pt idx="32798">
                  <c:v>2.0450200000000002E-2</c:v>
                </c:pt>
                <c:pt idx="32799">
                  <c:v>1.6850799999999999E-2</c:v>
                </c:pt>
                <c:pt idx="32800">
                  <c:v>1.3318200000000001E-2</c:v>
                </c:pt>
                <c:pt idx="32801" formatCode="0.00E+00">
                  <c:v>9.85369E-3</c:v>
                </c:pt>
                <c:pt idx="32802" formatCode="0.00E+00">
                  <c:v>6.4586299999999999E-3</c:v>
                </c:pt>
                <c:pt idx="32803" formatCode="0.00E+00">
                  <c:v>3.1369700000000002E-3</c:v>
                </c:pt>
                <c:pt idx="32804" formatCode="0.00E+00">
                  <c:v>-1.0618100000000001E-4</c:v>
                </c:pt>
                <c:pt idx="32805" formatCode="0.00E+00">
                  <c:v>-3.2665900000000002E-3</c:v>
                </c:pt>
                <c:pt idx="32806" formatCode="0.00E+00">
                  <c:v>-6.3407899999999998E-3</c:v>
                </c:pt>
                <c:pt idx="32807" formatCode="0.00E+00">
                  <c:v>-9.3253199999999998E-3</c:v>
                </c:pt>
                <c:pt idx="32808">
                  <c:v>-1.2216299999999999E-2</c:v>
                </c:pt>
                <c:pt idx="32809">
                  <c:v>-1.50099E-2</c:v>
                </c:pt>
                <c:pt idx="32810">
                  <c:v>-1.7702800000000001E-2</c:v>
                </c:pt>
                <c:pt idx="32811">
                  <c:v>-2.0291799999999999E-2</c:v>
                </c:pt>
                <c:pt idx="32812">
                  <c:v>-2.27738E-2</c:v>
                </c:pt>
                <c:pt idx="32813">
                  <c:v>-2.5146100000000001E-2</c:v>
                </c:pt>
                <c:pt idx="32814">
                  <c:v>-2.7406400000000001E-2</c:v>
                </c:pt>
                <c:pt idx="32815">
                  <c:v>-2.9553300000000001E-2</c:v>
                </c:pt>
                <c:pt idx="32816">
                  <c:v>-3.1584800000000003E-2</c:v>
                </c:pt>
                <c:pt idx="32817">
                  <c:v>-3.3498899999999998E-2</c:v>
                </c:pt>
                <c:pt idx="32818">
                  <c:v>-3.5293499999999998E-2</c:v>
                </c:pt>
                <c:pt idx="32819">
                  <c:v>-3.6966499999999999E-2</c:v>
                </c:pt>
                <c:pt idx="32820">
                  <c:v>-3.8516099999999998E-2</c:v>
                </c:pt>
                <c:pt idx="32821">
                  <c:v>-3.9940400000000001E-2</c:v>
                </c:pt>
                <c:pt idx="32822">
                  <c:v>-4.1237200000000002E-2</c:v>
                </c:pt>
                <c:pt idx="32823">
                  <c:v>-4.2405199999999997E-2</c:v>
                </c:pt>
                <c:pt idx="32824">
                  <c:v>-4.3443599999999999E-2</c:v>
                </c:pt>
                <c:pt idx="32825">
                  <c:v>-4.4352099999999998E-2</c:v>
                </c:pt>
                <c:pt idx="32826">
                  <c:v>-4.5130799999999999E-2</c:v>
                </c:pt>
                <c:pt idx="32827">
                  <c:v>-4.5779399999999998E-2</c:v>
                </c:pt>
                <c:pt idx="32828">
                  <c:v>-4.6296999999999998E-2</c:v>
                </c:pt>
                <c:pt idx="32829">
                  <c:v>-4.6683099999999998E-2</c:v>
                </c:pt>
                <c:pt idx="32830">
                  <c:v>-4.6937E-2</c:v>
                </c:pt>
                <c:pt idx="32831">
                  <c:v>-4.70579E-2</c:v>
                </c:pt>
                <c:pt idx="32832">
                  <c:v>-4.7044900000000001E-2</c:v>
                </c:pt>
                <c:pt idx="32833">
                  <c:v>-4.6897300000000003E-2</c:v>
                </c:pt>
                <c:pt idx="32834">
                  <c:v>-4.6614799999999998E-2</c:v>
                </c:pt>
                <c:pt idx="32835">
                  <c:v>-4.6197500000000002E-2</c:v>
                </c:pt>
                <c:pt idx="32836">
                  <c:v>-4.5646199999999998E-2</c:v>
                </c:pt>
                <c:pt idx="32837">
                  <c:v>-4.4961599999999997E-2</c:v>
                </c:pt>
                <c:pt idx="32838">
                  <c:v>-4.4144500000000003E-2</c:v>
                </c:pt>
                <c:pt idx="32839">
                  <c:v>-4.3194700000000003E-2</c:v>
                </c:pt>
                <c:pt idx="32840">
                  <c:v>-4.21126E-2</c:v>
                </c:pt>
                <c:pt idx="32841">
                  <c:v>-4.0899600000000001E-2</c:v>
                </c:pt>
                <c:pt idx="32842">
                  <c:v>-3.9558999999999997E-2</c:v>
                </c:pt>
                <c:pt idx="32843">
                  <c:v>-3.80939E-2</c:v>
                </c:pt>
                <c:pt idx="32844">
                  <c:v>-3.6506499999999997E-2</c:v>
                </c:pt>
                <c:pt idx="32845">
                  <c:v>-3.4798500000000003E-2</c:v>
                </c:pt>
                <c:pt idx="32846">
                  <c:v>-3.2972000000000001E-2</c:v>
                </c:pt>
                <c:pt idx="32847">
                  <c:v>-3.1028799999999999E-2</c:v>
                </c:pt>
                <c:pt idx="32848">
                  <c:v>-2.8970200000000002E-2</c:v>
                </c:pt>
                <c:pt idx="32849">
                  <c:v>-2.67978E-2</c:v>
                </c:pt>
                <c:pt idx="32850">
                  <c:v>-2.4514500000000002E-2</c:v>
                </c:pt>
                <c:pt idx="32851">
                  <c:v>-2.2123899999999998E-2</c:v>
                </c:pt>
                <c:pt idx="32852">
                  <c:v>-1.9628799999999998E-2</c:v>
                </c:pt>
                <c:pt idx="32853">
                  <c:v>-1.7031399999999999E-2</c:v>
                </c:pt>
                <c:pt idx="32854">
                  <c:v>-1.4333200000000001E-2</c:v>
                </c:pt>
                <c:pt idx="32855">
                  <c:v>-1.15367E-2</c:v>
                </c:pt>
                <c:pt idx="32856" formatCode="0.00E+00">
                  <c:v>-8.6449300000000003E-3</c:v>
                </c:pt>
                <c:pt idx="32857" formatCode="0.00E+00">
                  <c:v>-5.66163E-3</c:v>
                </c:pt>
                <c:pt idx="32858" formatCode="0.00E+00">
                  <c:v>-2.5898599999999998E-3</c:v>
                </c:pt>
                <c:pt idx="32859" formatCode="0.00E+00">
                  <c:v>5.6671499999999997E-4</c:v>
                </c:pt>
                <c:pt idx="32860" formatCode="0.00E+00">
                  <c:v>3.8028799999999998E-3</c:v>
                </c:pt>
                <c:pt idx="32861" formatCode="0.00E+00">
                  <c:v>7.1134600000000003E-3</c:v>
                </c:pt>
                <c:pt idx="32862">
                  <c:v>1.04946E-2</c:v>
                </c:pt>
                <c:pt idx="32863">
                  <c:v>1.39428E-2</c:v>
                </c:pt>
                <c:pt idx="32864">
                  <c:v>1.7453900000000001E-2</c:v>
                </c:pt>
                <c:pt idx="32865">
                  <c:v>2.1023400000000001E-2</c:v>
                </c:pt>
                <c:pt idx="32866">
                  <c:v>2.4646399999999999E-2</c:v>
                </c:pt>
                <c:pt idx="32867">
                  <c:v>2.8318099999999999E-2</c:v>
                </c:pt>
                <c:pt idx="32868">
                  <c:v>3.2035300000000003E-2</c:v>
                </c:pt>
                <c:pt idx="32869">
                  <c:v>3.5795500000000001E-2</c:v>
                </c:pt>
                <c:pt idx="32870">
                  <c:v>3.9595199999999997E-2</c:v>
                </c:pt>
                <c:pt idx="32871">
                  <c:v>4.3430200000000002E-2</c:v>
                </c:pt>
                <c:pt idx="32872">
                  <c:v>4.7296400000000002E-2</c:v>
                </c:pt>
                <c:pt idx="32873">
                  <c:v>5.1189999999999999E-2</c:v>
                </c:pt>
                <c:pt idx="32874">
                  <c:v>5.5106500000000003E-2</c:v>
                </c:pt>
                <c:pt idx="32875">
                  <c:v>5.9041900000000001E-2</c:v>
                </c:pt>
                <c:pt idx="32876">
                  <c:v>6.2992000000000006E-2</c:v>
                </c:pt>
                <c:pt idx="32877">
                  <c:v>6.6952200000000003E-2</c:v>
                </c:pt>
                <c:pt idx="32878">
                  <c:v>7.0917400000000005E-2</c:v>
                </c:pt>
                <c:pt idx="32879">
                  <c:v>7.4883199999999997E-2</c:v>
                </c:pt>
                <c:pt idx="32880">
                  <c:v>7.8844399999999995E-2</c:v>
                </c:pt>
                <c:pt idx="32881">
                  <c:v>8.2795999999999995E-2</c:v>
                </c:pt>
                <c:pt idx="32882">
                  <c:v>8.6733699999999997E-2</c:v>
                </c:pt>
                <c:pt idx="32883">
                  <c:v>9.0653899999999996E-2</c:v>
                </c:pt>
                <c:pt idx="32884">
                  <c:v>9.4552200000000003E-2</c:v>
                </c:pt>
                <c:pt idx="32885">
                  <c:v>9.8424200000000003E-2</c:v>
                </c:pt>
                <c:pt idx="32886">
                  <c:v>0.102266</c:v>
                </c:pt>
                <c:pt idx="32887">
                  <c:v>0.106073</c:v>
                </c:pt>
                <c:pt idx="32888">
                  <c:v>0.109842</c:v>
                </c:pt>
                <c:pt idx="32889">
                  <c:v>0.11357</c:v>
                </c:pt>
                <c:pt idx="32890">
                  <c:v>0.11725099999999999</c:v>
                </c:pt>
                <c:pt idx="32891">
                  <c:v>0.12088</c:v>
                </c:pt>
                <c:pt idx="32892">
                  <c:v>0.124454</c:v>
                </c:pt>
                <c:pt idx="32893">
                  <c:v>0.12797</c:v>
                </c:pt>
                <c:pt idx="32894">
                  <c:v>0.13142499999999999</c:v>
                </c:pt>
                <c:pt idx="32895">
                  <c:v>0.13481399999999999</c:v>
                </c:pt>
                <c:pt idx="32896">
                  <c:v>0.138132</c:v>
                </c:pt>
                <c:pt idx="32897">
                  <c:v>0.141376</c:v>
                </c:pt>
                <c:pt idx="32898">
                  <c:v>0.14454400000000001</c:v>
                </c:pt>
                <c:pt idx="32899">
                  <c:v>0.14763499999999999</c:v>
                </c:pt>
                <c:pt idx="32900">
                  <c:v>0.150646</c:v>
                </c:pt>
                <c:pt idx="32901">
                  <c:v>0.15357499999999999</c:v>
                </c:pt>
                <c:pt idx="32902">
                  <c:v>0.156418</c:v>
                </c:pt>
                <c:pt idx="32903">
                  <c:v>0.15917200000000001</c:v>
                </c:pt>
                <c:pt idx="32904">
                  <c:v>0.16183400000000001</c:v>
                </c:pt>
                <c:pt idx="32905">
                  <c:v>0.16440099999999999</c:v>
                </c:pt>
                <c:pt idx="32906">
                  <c:v>0.16686999999999999</c:v>
                </c:pt>
                <c:pt idx="32907">
                  <c:v>0.16924</c:v>
                </c:pt>
                <c:pt idx="32908">
                  <c:v>0.17151</c:v>
                </c:pt>
                <c:pt idx="32909">
                  <c:v>0.17368</c:v>
                </c:pt>
                <c:pt idx="32910">
                  <c:v>0.17574899999999999</c:v>
                </c:pt>
                <c:pt idx="32911">
                  <c:v>0.17771600000000001</c:v>
                </c:pt>
                <c:pt idx="32912">
                  <c:v>0.17957899999999999</c:v>
                </c:pt>
                <c:pt idx="32913">
                  <c:v>0.181338</c:v>
                </c:pt>
                <c:pt idx="32914">
                  <c:v>0.18299099999999999</c:v>
                </c:pt>
                <c:pt idx="32915">
                  <c:v>0.18453800000000001</c:v>
                </c:pt>
                <c:pt idx="32916">
                  <c:v>0.185978</c:v>
                </c:pt>
                <c:pt idx="32917">
                  <c:v>0.18731</c:v>
                </c:pt>
                <c:pt idx="32918">
                  <c:v>0.18853400000000001</c:v>
                </c:pt>
                <c:pt idx="32919">
                  <c:v>0.18965000000000001</c:v>
                </c:pt>
                <c:pt idx="32920">
                  <c:v>0.19065799999999999</c:v>
                </c:pt>
                <c:pt idx="32921">
                  <c:v>0.19155700000000001</c:v>
                </c:pt>
                <c:pt idx="32922">
                  <c:v>0.19234899999999999</c:v>
                </c:pt>
                <c:pt idx="32923">
                  <c:v>0.19303300000000001</c:v>
                </c:pt>
                <c:pt idx="32924">
                  <c:v>0.19361</c:v>
                </c:pt>
                <c:pt idx="32925">
                  <c:v>0.19408</c:v>
                </c:pt>
                <c:pt idx="32926">
                  <c:v>0.19444400000000001</c:v>
                </c:pt>
                <c:pt idx="32927">
                  <c:v>0.19470199999999999</c:v>
                </c:pt>
                <c:pt idx="32928">
                  <c:v>0.194856</c:v>
                </c:pt>
                <c:pt idx="32929">
                  <c:v>0.194908</c:v>
                </c:pt>
                <c:pt idx="32930">
                  <c:v>0.194858</c:v>
                </c:pt>
                <c:pt idx="32931">
                  <c:v>0.19470899999999999</c:v>
                </c:pt>
                <c:pt idx="32932">
                  <c:v>0.194462</c:v>
                </c:pt>
                <c:pt idx="32933">
                  <c:v>0.19411900000000001</c:v>
                </c:pt>
                <c:pt idx="32934">
                  <c:v>0.19368199999999999</c:v>
                </c:pt>
                <c:pt idx="32935">
                  <c:v>0.19315199999999999</c:v>
                </c:pt>
                <c:pt idx="32936">
                  <c:v>0.19253100000000001</c:v>
                </c:pt>
                <c:pt idx="32937">
                  <c:v>0.19182199999999999</c:v>
                </c:pt>
                <c:pt idx="32938">
                  <c:v>0.191029</c:v>
                </c:pt>
                <c:pt idx="32939">
                  <c:v>0.19015399999999999</c:v>
                </c:pt>
                <c:pt idx="32940">
                  <c:v>0.18920100000000001</c:v>
                </c:pt>
                <c:pt idx="32941">
                  <c:v>0.188171</c:v>
                </c:pt>
                <c:pt idx="32942">
                  <c:v>0.18706700000000001</c:v>
                </c:pt>
                <c:pt idx="32943">
                  <c:v>0.185892</c:v>
                </c:pt>
                <c:pt idx="32944">
                  <c:v>0.18464800000000001</c:v>
                </c:pt>
                <c:pt idx="32945">
                  <c:v>0.183336</c:v>
                </c:pt>
                <c:pt idx="32946">
                  <c:v>0.18195900000000001</c:v>
                </c:pt>
                <c:pt idx="32947">
                  <c:v>0.18052099999999999</c:v>
                </c:pt>
                <c:pt idx="32948">
                  <c:v>0.17902199999999999</c:v>
                </c:pt>
                <c:pt idx="32949">
                  <c:v>0.17746700000000001</c:v>
                </c:pt>
                <c:pt idx="32950">
                  <c:v>0.17585700000000001</c:v>
                </c:pt>
                <c:pt idx="32951">
                  <c:v>0.17419599999999999</c:v>
                </c:pt>
                <c:pt idx="32952">
                  <c:v>0.172489</c:v>
                </c:pt>
                <c:pt idx="32953">
                  <c:v>0.170739</c:v>
                </c:pt>
                <c:pt idx="32954">
                  <c:v>0.16894899999999999</c:v>
                </c:pt>
                <c:pt idx="32955">
                  <c:v>0.16712299999999999</c:v>
                </c:pt>
                <c:pt idx="32956">
                  <c:v>0.16526199999999999</c:v>
                </c:pt>
                <c:pt idx="32957">
                  <c:v>0.16337099999999999</c:v>
                </c:pt>
                <c:pt idx="32958">
                  <c:v>0.16145200000000001</c:v>
                </c:pt>
                <c:pt idx="32959">
                  <c:v>0.15950700000000001</c:v>
                </c:pt>
                <c:pt idx="32960">
                  <c:v>0.15754099999999999</c:v>
                </c:pt>
                <c:pt idx="32961">
                  <c:v>0.155556</c:v>
                </c:pt>
                <c:pt idx="32962">
                  <c:v>0.153555</c:v>
                </c:pt>
                <c:pt idx="32963">
                  <c:v>0.15154100000000001</c:v>
                </c:pt>
                <c:pt idx="32964">
                  <c:v>0.14951700000000001</c:v>
                </c:pt>
                <c:pt idx="32965">
                  <c:v>0.147485</c:v>
                </c:pt>
                <c:pt idx="32966">
                  <c:v>0.14544799999999999</c:v>
                </c:pt>
                <c:pt idx="32967">
                  <c:v>0.14340900000000001</c:v>
                </c:pt>
                <c:pt idx="32968">
                  <c:v>0.14137</c:v>
                </c:pt>
                <c:pt idx="32969">
                  <c:v>0.13933400000000001</c:v>
                </c:pt>
                <c:pt idx="32970">
                  <c:v>0.13730300000000001</c:v>
                </c:pt>
                <c:pt idx="32971">
                  <c:v>0.13527900000000001</c:v>
                </c:pt>
                <c:pt idx="32972">
                  <c:v>0.13326499999999999</c:v>
                </c:pt>
                <c:pt idx="32973">
                  <c:v>0.13126499999999999</c:v>
                </c:pt>
                <c:pt idx="32974">
                  <c:v>0.12928000000000001</c:v>
                </c:pt>
                <c:pt idx="32975">
                  <c:v>0.12731200000000001</c:v>
                </c:pt>
                <c:pt idx="32976">
                  <c:v>0.125364</c:v>
                </c:pt>
                <c:pt idx="32977">
                  <c:v>0.12343800000000001</c:v>
                </c:pt>
                <c:pt idx="32978">
                  <c:v>0.121534</c:v>
                </c:pt>
                <c:pt idx="32979">
                  <c:v>0.119656</c:v>
                </c:pt>
                <c:pt idx="32980">
                  <c:v>0.11780500000000001</c:v>
                </c:pt>
                <c:pt idx="32981">
                  <c:v>0.115983</c:v>
                </c:pt>
                <c:pt idx="32982">
                  <c:v>0.114191</c:v>
                </c:pt>
                <c:pt idx="32983">
                  <c:v>0.112431</c:v>
                </c:pt>
                <c:pt idx="32984">
                  <c:v>0.110703</c:v>
                </c:pt>
                <c:pt idx="32985">
                  <c:v>0.10900899999999999</c:v>
                </c:pt>
                <c:pt idx="32986">
                  <c:v>0.107352</c:v>
                </c:pt>
                <c:pt idx="32987">
                  <c:v>0.10573399999999999</c:v>
                </c:pt>
                <c:pt idx="32988">
                  <c:v>0.104156</c:v>
                </c:pt>
                <c:pt idx="32989">
                  <c:v>0.10262</c:v>
                </c:pt>
                <c:pt idx="32990">
                  <c:v>0.10112400000000001</c:v>
                </c:pt>
                <c:pt idx="32991">
                  <c:v>9.9671999999999997E-2</c:v>
                </c:pt>
                <c:pt idx="32992">
                  <c:v>9.8263299999999998E-2</c:v>
                </c:pt>
                <c:pt idx="32993">
                  <c:v>9.6899399999999997E-2</c:v>
                </c:pt>
                <c:pt idx="32994">
                  <c:v>9.5580499999999999E-2</c:v>
                </c:pt>
                <c:pt idx="32995">
                  <c:v>9.4306799999999996E-2</c:v>
                </c:pt>
                <c:pt idx="32996">
                  <c:v>9.3079300000000004E-2</c:v>
                </c:pt>
                <c:pt idx="32997">
                  <c:v>9.1898199999999999E-2</c:v>
                </c:pt>
                <c:pt idx="32998">
                  <c:v>9.0763999999999997E-2</c:v>
                </c:pt>
                <c:pt idx="32999">
                  <c:v>8.9677599999999996E-2</c:v>
                </c:pt>
                <c:pt idx="33000">
                  <c:v>8.8639999999999997E-2</c:v>
                </c:pt>
                <c:pt idx="33001">
                  <c:v>8.7652300000000002E-2</c:v>
                </c:pt>
                <c:pt idx="33002">
                  <c:v>8.67145E-2</c:v>
                </c:pt>
                <c:pt idx="33003">
                  <c:v>8.5825700000000005E-2</c:v>
                </c:pt>
                <c:pt idx="33004">
                  <c:v>8.4984699999999996E-2</c:v>
                </c:pt>
                <c:pt idx="33005">
                  <c:v>8.4190200000000007E-2</c:v>
                </c:pt>
                <c:pt idx="33006">
                  <c:v>8.3440899999999998E-2</c:v>
                </c:pt>
                <c:pt idx="33007">
                  <c:v>8.2735900000000001E-2</c:v>
                </c:pt>
                <c:pt idx="33008">
                  <c:v>8.20747E-2</c:v>
                </c:pt>
                <c:pt idx="33009">
                  <c:v>8.1457500000000002E-2</c:v>
                </c:pt>
                <c:pt idx="33010">
                  <c:v>8.0884700000000004E-2</c:v>
                </c:pt>
                <c:pt idx="33011">
                  <c:v>8.0354999999999996E-2</c:v>
                </c:pt>
                <c:pt idx="33012">
                  <c:v>7.9866400000000004E-2</c:v>
                </c:pt>
                <c:pt idx="33013">
                  <c:v>7.9417199999999993E-2</c:v>
                </c:pt>
                <c:pt idx="33014">
                  <c:v>7.9006599999999996E-2</c:v>
                </c:pt>
                <c:pt idx="33015">
                  <c:v>7.8634599999999999E-2</c:v>
                </c:pt>
                <c:pt idx="33016">
                  <c:v>7.8300599999999998E-2</c:v>
                </c:pt>
                <c:pt idx="33017">
                  <c:v>7.8004100000000007E-2</c:v>
                </c:pt>
                <c:pt idx="33018">
                  <c:v>7.77447E-2</c:v>
                </c:pt>
                <c:pt idx="33019">
                  <c:v>7.7521900000000005E-2</c:v>
                </c:pt>
                <c:pt idx="33020">
                  <c:v>7.7334299999999995E-2</c:v>
                </c:pt>
                <c:pt idx="33021">
                  <c:v>7.7180399999999996E-2</c:v>
                </c:pt>
                <c:pt idx="33022">
                  <c:v>7.7058799999999997E-2</c:v>
                </c:pt>
                <c:pt idx="33023">
                  <c:v>7.6968300000000003E-2</c:v>
                </c:pt>
                <c:pt idx="33024">
                  <c:v>7.6908199999999996E-2</c:v>
                </c:pt>
                <c:pt idx="33025">
                  <c:v>7.6878600000000005E-2</c:v>
                </c:pt>
                <c:pt idx="33026">
                  <c:v>7.6880199999999996E-2</c:v>
                </c:pt>
                <c:pt idx="33027">
                  <c:v>7.6912099999999997E-2</c:v>
                </c:pt>
                <c:pt idx="33028">
                  <c:v>7.6971399999999995E-2</c:v>
                </c:pt>
                <c:pt idx="33029">
                  <c:v>7.7055499999999999E-2</c:v>
                </c:pt>
                <c:pt idx="33030">
                  <c:v>7.7162300000000003E-2</c:v>
                </c:pt>
                <c:pt idx="33031">
                  <c:v>7.7289999999999998E-2</c:v>
                </c:pt>
                <c:pt idx="33032">
                  <c:v>7.7436099999999994E-2</c:v>
                </c:pt>
                <c:pt idx="33033">
                  <c:v>7.7598200000000006E-2</c:v>
                </c:pt>
                <c:pt idx="33034">
                  <c:v>7.7774499999999996E-2</c:v>
                </c:pt>
                <c:pt idx="33035">
                  <c:v>7.7962799999999999E-2</c:v>
                </c:pt>
                <c:pt idx="33036">
                  <c:v>7.8160900000000005E-2</c:v>
                </c:pt>
                <c:pt idx="33037">
                  <c:v>7.8367000000000006E-2</c:v>
                </c:pt>
                <c:pt idx="33038">
                  <c:v>7.8579300000000005E-2</c:v>
                </c:pt>
                <c:pt idx="33039">
                  <c:v>7.8795900000000002E-2</c:v>
                </c:pt>
                <c:pt idx="33040">
                  <c:v>7.9014600000000004E-2</c:v>
                </c:pt>
                <c:pt idx="33041">
                  <c:v>7.9233100000000001E-2</c:v>
                </c:pt>
                <c:pt idx="33042">
                  <c:v>7.9449500000000006E-2</c:v>
                </c:pt>
                <c:pt idx="33043">
                  <c:v>7.9662399999999994E-2</c:v>
                </c:pt>
                <c:pt idx="33044">
                  <c:v>7.9870200000000002E-2</c:v>
                </c:pt>
                <c:pt idx="33045">
                  <c:v>8.0071100000000006E-2</c:v>
                </c:pt>
                <c:pt idx="33046">
                  <c:v>8.0263500000000002E-2</c:v>
                </c:pt>
                <c:pt idx="33047">
                  <c:v>8.0446100000000006E-2</c:v>
                </c:pt>
                <c:pt idx="33048">
                  <c:v>8.0617099999999997E-2</c:v>
                </c:pt>
                <c:pt idx="33049">
                  <c:v>8.0774799999999994E-2</c:v>
                </c:pt>
                <c:pt idx="33050">
                  <c:v>8.0917100000000006E-2</c:v>
                </c:pt>
                <c:pt idx="33051">
                  <c:v>8.1042100000000006E-2</c:v>
                </c:pt>
                <c:pt idx="33052">
                  <c:v>8.1148100000000001E-2</c:v>
                </c:pt>
                <c:pt idx="33053">
                  <c:v>8.1233399999999997E-2</c:v>
                </c:pt>
                <c:pt idx="33054">
                  <c:v>8.1296099999999996E-2</c:v>
                </c:pt>
                <c:pt idx="33055">
                  <c:v>8.1334500000000004E-2</c:v>
                </c:pt>
                <c:pt idx="33056">
                  <c:v>8.13469E-2</c:v>
                </c:pt>
                <c:pt idx="33057">
                  <c:v>8.1331899999999999E-2</c:v>
                </c:pt>
                <c:pt idx="33058">
                  <c:v>8.1287999999999999E-2</c:v>
                </c:pt>
                <c:pt idx="33059">
                  <c:v>8.1214099999999997E-2</c:v>
                </c:pt>
                <c:pt idx="33060">
                  <c:v>8.1108899999999998E-2</c:v>
                </c:pt>
                <c:pt idx="33061">
                  <c:v>8.0970399999999998E-2</c:v>
                </c:pt>
                <c:pt idx="33062">
                  <c:v>8.0797300000000002E-2</c:v>
                </c:pt>
                <c:pt idx="33063">
                  <c:v>8.0588499999999993E-2</c:v>
                </c:pt>
                <c:pt idx="33064">
                  <c:v>8.0343300000000006E-2</c:v>
                </c:pt>
                <c:pt idx="33065">
                  <c:v>8.0060699999999999E-2</c:v>
                </c:pt>
                <c:pt idx="33066">
                  <c:v>7.9739500000000005E-2</c:v>
                </c:pt>
                <c:pt idx="33067">
                  <c:v>7.9379400000000003E-2</c:v>
                </c:pt>
                <c:pt idx="33068">
                  <c:v>7.8979800000000003E-2</c:v>
                </c:pt>
                <c:pt idx="33069">
                  <c:v>7.8540399999999996E-2</c:v>
                </c:pt>
                <c:pt idx="33070">
                  <c:v>7.8060500000000005E-2</c:v>
                </c:pt>
                <c:pt idx="33071">
                  <c:v>7.7539300000000005E-2</c:v>
                </c:pt>
                <c:pt idx="33072">
                  <c:v>7.6976000000000003E-2</c:v>
                </c:pt>
                <c:pt idx="33073">
                  <c:v>7.63707E-2</c:v>
                </c:pt>
                <c:pt idx="33074">
                  <c:v>7.5724100000000003E-2</c:v>
                </c:pt>
                <c:pt idx="33075">
                  <c:v>7.5036599999999995E-2</c:v>
                </c:pt>
                <c:pt idx="33076">
                  <c:v>7.4308399999999997E-2</c:v>
                </c:pt>
                <c:pt idx="33077">
                  <c:v>7.35397E-2</c:v>
                </c:pt>
                <c:pt idx="33078">
                  <c:v>7.2731299999999999E-2</c:v>
                </c:pt>
                <c:pt idx="33079">
                  <c:v>7.1883600000000006E-2</c:v>
                </c:pt>
                <c:pt idx="33080">
                  <c:v>7.0997099999999994E-2</c:v>
                </c:pt>
                <c:pt idx="33081">
                  <c:v>7.0072700000000002E-2</c:v>
                </c:pt>
                <c:pt idx="33082">
                  <c:v>6.9111199999999998E-2</c:v>
                </c:pt>
                <c:pt idx="33083">
                  <c:v>6.8113900000000005E-2</c:v>
                </c:pt>
                <c:pt idx="33084">
                  <c:v>6.7081600000000005E-2</c:v>
                </c:pt>
                <c:pt idx="33085">
                  <c:v>6.6015099999999993E-2</c:v>
                </c:pt>
                <c:pt idx="33086">
                  <c:v>6.4915899999999999E-2</c:v>
                </c:pt>
                <c:pt idx="33087">
                  <c:v>6.3785900000000006E-2</c:v>
                </c:pt>
                <c:pt idx="33088">
                  <c:v>6.2627000000000002E-2</c:v>
                </c:pt>
                <c:pt idx="33089">
                  <c:v>6.1441299999999997E-2</c:v>
                </c:pt>
                <c:pt idx="33090">
                  <c:v>6.0230499999999999E-2</c:v>
                </c:pt>
                <c:pt idx="33091">
                  <c:v>5.89965E-2</c:v>
                </c:pt>
                <c:pt idx="33092">
                  <c:v>5.7741000000000001E-2</c:v>
                </c:pt>
                <c:pt idx="33093">
                  <c:v>5.6465700000000001E-2</c:v>
                </c:pt>
                <c:pt idx="33094">
                  <c:v>5.5172699999999998E-2</c:v>
                </c:pt>
                <c:pt idx="33095">
                  <c:v>5.38644E-2</c:v>
                </c:pt>
                <c:pt idx="33096">
                  <c:v>5.2543600000000003E-2</c:v>
                </c:pt>
                <c:pt idx="33097">
                  <c:v>5.1213399999999999E-2</c:v>
                </c:pt>
                <c:pt idx="33098">
                  <c:v>4.98766E-2</c:v>
                </c:pt>
                <c:pt idx="33099">
                  <c:v>4.8535099999999998E-2</c:v>
                </c:pt>
                <c:pt idx="33100">
                  <c:v>4.71904E-2</c:v>
                </c:pt>
                <c:pt idx="33101">
                  <c:v>4.58451E-2</c:v>
                </c:pt>
                <c:pt idx="33102">
                  <c:v>4.4502399999999998E-2</c:v>
                </c:pt>
                <c:pt idx="33103">
                  <c:v>4.31654E-2</c:v>
                </c:pt>
                <c:pt idx="33104">
                  <c:v>4.1837100000000002E-2</c:v>
                </c:pt>
                <c:pt idx="33105">
                  <c:v>4.0520500000000001E-2</c:v>
                </c:pt>
                <c:pt idx="33106">
                  <c:v>3.9218999999999997E-2</c:v>
                </c:pt>
                <c:pt idx="33107">
                  <c:v>3.7935799999999999E-2</c:v>
                </c:pt>
                <c:pt idx="33108">
                  <c:v>3.6673400000000002E-2</c:v>
                </c:pt>
                <c:pt idx="33109">
                  <c:v>3.5434199999999999E-2</c:v>
                </c:pt>
                <c:pt idx="33110">
                  <c:v>3.42207E-2</c:v>
                </c:pt>
                <c:pt idx="33111">
                  <c:v>3.30364E-2</c:v>
                </c:pt>
                <c:pt idx="33112">
                  <c:v>3.1885700000000003E-2</c:v>
                </c:pt>
                <c:pt idx="33113">
                  <c:v>3.07733E-2</c:v>
                </c:pt>
                <c:pt idx="33114">
                  <c:v>2.9703299999999998E-2</c:v>
                </c:pt>
                <c:pt idx="33115">
                  <c:v>2.86766E-2</c:v>
                </c:pt>
                <c:pt idx="33116">
                  <c:v>2.7693499999999999E-2</c:v>
                </c:pt>
                <c:pt idx="33117">
                  <c:v>2.67564E-2</c:v>
                </c:pt>
                <c:pt idx="33118">
                  <c:v>2.58683E-2</c:v>
                </c:pt>
                <c:pt idx="33119">
                  <c:v>2.50317E-2</c:v>
                </c:pt>
                <c:pt idx="33120">
                  <c:v>2.4248200000000001E-2</c:v>
                </c:pt>
                <c:pt idx="33121">
                  <c:v>2.3520200000000002E-2</c:v>
                </c:pt>
                <c:pt idx="33122">
                  <c:v>2.2849899999999999E-2</c:v>
                </c:pt>
                <c:pt idx="33123">
                  <c:v>2.2239600000000002E-2</c:v>
                </c:pt>
                <c:pt idx="33124">
                  <c:v>2.1690600000000001E-2</c:v>
                </c:pt>
                <c:pt idx="33125">
                  <c:v>2.1204600000000001E-2</c:v>
                </c:pt>
                <c:pt idx="33126">
                  <c:v>2.0782999999999999E-2</c:v>
                </c:pt>
                <c:pt idx="33127">
                  <c:v>2.0427000000000001E-2</c:v>
                </c:pt>
                <c:pt idx="33128">
                  <c:v>2.0138099999999999E-2</c:v>
                </c:pt>
                <c:pt idx="33129">
                  <c:v>1.9917899999999999E-2</c:v>
                </c:pt>
                <c:pt idx="33130">
                  <c:v>1.9767900000000001E-2</c:v>
                </c:pt>
                <c:pt idx="33131">
                  <c:v>1.96899E-2</c:v>
                </c:pt>
                <c:pt idx="33132">
                  <c:v>1.9684699999999999E-2</c:v>
                </c:pt>
                <c:pt idx="33133">
                  <c:v>1.97529E-2</c:v>
                </c:pt>
                <c:pt idx="33134">
                  <c:v>1.9895599999999999E-2</c:v>
                </c:pt>
                <c:pt idx="33135">
                  <c:v>2.0114300000000002E-2</c:v>
                </c:pt>
                <c:pt idx="33136">
                  <c:v>2.0410299999999999E-2</c:v>
                </c:pt>
                <c:pt idx="33137">
                  <c:v>2.07841E-2</c:v>
                </c:pt>
                <c:pt idx="33138">
                  <c:v>2.1235799999999999E-2</c:v>
                </c:pt>
                <c:pt idx="33139">
                  <c:v>2.1765699999999999E-2</c:v>
                </c:pt>
                <c:pt idx="33140">
                  <c:v>2.2374100000000001E-2</c:v>
                </c:pt>
                <c:pt idx="33141">
                  <c:v>2.3061100000000001E-2</c:v>
                </c:pt>
                <c:pt idx="33142">
                  <c:v>2.3826799999999999E-2</c:v>
                </c:pt>
                <c:pt idx="33143">
                  <c:v>2.46708E-2</c:v>
                </c:pt>
                <c:pt idx="33144">
                  <c:v>2.5592699999999999E-2</c:v>
                </c:pt>
                <c:pt idx="33145">
                  <c:v>2.65916E-2</c:v>
                </c:pt>
                <c:pt idx="33146">
                  <c:v>2.7666900000000001E-2</c:v>
                </c:pt>
                <c:pt idx="33147">
                  <c:v>2.8817599999999999E-2</c:v>
                </c:pt>
                <c:pt idx="33148">
                  <c:v>3.0042800000000001E-2</c:v>
                </c:pt>
                <c:pt idx="33149">
                  <c:v>3.1341099999999997E-2</c:v>
                </c:pt>
                <c:pt idx="33150">
                  <c:v>3.2711299999999999E-2</c:v>
                </c:pt>
                <c:pt idx="33151">
                  <c:v>3.4151899999999999E-2</c:v>
                </c:pt>
                <c:pt idx="33152">
                  <c:v>3.5661100000000001E-2</c:v>
                </c:pt>
                <c:pt idx="33153">
                  <c:v>3.7236699999999998E-2</c:v>
                </c:pt>
                <c:pt idx="33154">
                  <c:v>3.88767E-2</c:v>
                </c:pt>
                <c:pt idx="33155">
                  <c:v>4.0578900000000001E-2</c:v>
                </c:pt>
                <c:pt idx="33156">
                  <c:v>4.2340999999999997E-2</c:v>
                </c:pt>
                <c:pt idx="33157">
                  <c:v>4.41608E-2</c:v>
                </c:pt>
                <c:pt idx="33158">
                  <c:v>4.6035899999999998E-2</c:v>
                </c:pt>
                <c:pt idx="33159">
                  <c:v>4.7964199999999999E-2</c:v>
                </c:pt>
                <c:pt idx="33160">
                  <c:v>4.9942500000000001E-2</c:v>
                </c:pt>
                <c:pt idx="33161">
                  <c:v>5.1968E-2</c:v>
                </c:pt>
                <c:pt idx="33162">
                  <c:v>5.40379E-2</c:v>
                </c:pt>
                <c:pt idx="33163">
                  <c:v>5.6149900000000003E-2</c:v>
                </c:pt>
                <c:pt idx="33164">
                  <c:v>5.8301499999999999E-2</c:v>
                </c:pt>
                <c:pt idx="33165">
                  <c:v>6.0489500000000002E-2</c:v>
                </c:pt>
                <c:pt idx="33166">
                  <c:v>6.2710500000000002E-2</c:v>
                </c:pt>
                <c:pt idx="33167">
                  <c:v>6.4961199999999997E-2</c:v>
                </c:pt>
                <c:pt idx="33168">
                  <c:v>6.7238300000000001E-2</c:v>
                </c:pt>
                <c:pt idx="33169">
                  <c:v>6.9538299999999997E-2</c:v>
                </c:pt>
                <c:pt idx="33170">
                  <c:v>7.1857799999999999E-2</c:v>
                </c:pt>
                <c:pt idx="33171">
                  <c:v>7.4193099999999998E-2</c:v>
                </c:pt>
                <c:pt idx="33172">
                  <c:v>7.6540800000000006E-2</c:v>
                </c:pt>
                <c:pt idx="33173">
                  <c:v>7.8897599999999998E-2</c:v>
                </c:pt>
                <c:pt idx="33174">
                  <c:v>8.1260600000000002E-2</c:v>
                </c:pt>
                <c:pt idx="33175">
                  <c:v>8.3626199999999998E-2</c:v>
                </c:pt>
                <c:pt idx="33176">
                  <c:v>8.5990999999999998E-2</c:v>
                </c:pt>
                <c:pt idx="33177">
                  <c:v>8.8351100000000002E-2</c:v>
                </c:pt>
                <c:pt idx="33178">
                  <c:v>9.0702599999999994E-2</c:v>
                </c:pt>
                <c:pt idx="33179">
                  <c:v>9.3042100000000003E-2</c:v>
                </c:pt>
                <c:pt idx="33180">
                  <c:v>9.5366000000000006E-2</c:v>
                </c:pt>
                <c:pt idx="33181">
                  <c:v>9.7670800000000002E-2</c:v>
                </c:pt>
                <c:pt idx="33182">
                  <c:v>9.9953500000000001E-2</c:v>
                </c:pt>
                <c:pt idx="33183">
                  <c:v>0.102211</c:v>
                </c:pt>
                <c:pt idx="33184">
                  <c:v>0.10444100000000001</c:v>
                </c:pt>
                <c:pt idx="33185">
                  <c:v>0.10664</c:v>
                </c:pt>
                <c:pt idx="33186">
                  <c:v>0.108805</c:v>
                </c:pt>
                <c:pt idx="33187">
                  <c:v>0.110933</c:v>
                </c:pt>
                <c:pt idx="33188">
                  <c:v>0.11302</c:v>
                </c:pt>
                <c:pt idx="33189">
                  <c:v>0.115062</c:v>
                </c:pt>
                <c:pt idx="33190">
                  <c:v>0.117058</c:v>
                </c:pt>
                <c:pt idx="33191">
                  <c:v>0.119005</c:v>
                </c:pt>
                <c:pt idx="33192">
                  <c:v>0.120897</c:v>
                </c:pt>
                <c:pt idx="33193">
                  <c:v>0.12273299999999999</c:v>
                </c:pt>
                <c:pt idx="33194">
                  <c:v>0.12450899999999999</c:v>
                </c:pt>
                <c:pt idx="33195">
                  <c:v>0.126224</c:v>
                </c:pt>
                <c:pt idx="33196">
                  <c:v>0.12787399999999999</c:v>
                </c:pt>
                <c:pt idx="33197">
                  <c:v>0.12945699999999999</c:v>
                </c:pt>
                <c:pt idx="33198">
                  <c:v>0.130971</c:v>
                </c:pt>
                <c:pt idx="33199">
                  <c:v>0.132414</c:v>
                </c:pt>
                <c:pt idx="33200">
                  <c:v>0.13378300000000001</c:v>
                </c:pt>
                <c:pt idx="33201">
                  <c:v>0.135075</c:v>
                </c:pt>
                <c:pt idx="33202">
                  <c:v>0.13628899999999999</c:v>
                </c:pt>
                <c:pt idx="33203">
                  <c:v>0.13742399999999999</c:v>
                </c:pt>
                <c:pt idx="33204">
                  <c:v>0.13847699999999999</c:v>
                </c:pt>
                <c:pt idx="33205">
                  <c:v>0.13944699999999999</c:v>
                </c:pt>
                <c:pt idx="33206">
                  <c:v>0.14033399999999999</c:v>
                </c:pt>
                <c:pt idx="33207">
                  <c:v>0.14113600000000001</c:v>
                </c:pt>
                <c:pt idx="33208">
                  <c:v>0.14185200000000001</c:v>
                </c:pt>
                <c:pt idx="33209">
                  <c:v>0.142481</c:v>
                </c:pt>
                <c:pt idx="33210">
                  <c:v>0.14302300000000001</c:v>
                </c:pt>
                <c:pt idx="33211">
                  <c:v>0.14347699999999999</c:v>
                </c:pt>
                <c:pt idx="33212">
                  <c:v>0.143842</c:v>
                </c:pt>
                <c:pt idx="33213">
                  <c:v>0.144118</c:v>
                </c:pt>
                <c:pt idx="33214">
                  <c:v>0.14430499999999999</c:v>
                </c:pt>
                <c:pt idx="33215">
                  <c:v>0.144403</c:v>
                </c:pt>
                <c:pt idx="33216">
                  <c:v>0.14441200000000001</c:v>
                </c:pt>
                <c:pt idx="33217">
                  <c:v>0.14433199999999999</c:v>
                </c:pt>
                <c:pt idx="33218">
                  <c:v>0.14416300000000001</c:v>
                </c:pt>
                <c:pt idx="33219">
                  <c:v>0.143904</c:v>
                </c:pt>
                <c:pt idx="33220">
                  <c:v>0.14355699999999999</c:v>
                </c:pt>
                <c:pt idx="33221">
                  <c:v>0.143122</c:v>
                </c:pt>
                <c:pt idx="33222">
                  <c:v>0.142598</c:v>
                </c:pt>
                <c:pt idx="33223">
                  <c:v>0.141988</c:v>
                </c:pt>
                <c:pt idx="33224">
                  <c:v>0.141292</c:v>
                </c:pt>
                <c:pt idx="33225">
                  <c:v>0.140512</c:v>
                </c:pt>
                <c:pt idx="33226">
                  <c:v>0.13964699999999999</c:v>
                </c:pt>
                <c:pt idx="33227">
                  <c:v>0.13869899999999999</c:v>
                </c:pt>
                <c:pt idx="33228">
                  <c:v>0.13766900000000001</c:v>
                </c:pt>
                <c:pt idx="33229">
                  <c:v>0.13655700000000001</c:v>
                </c:pt>
                <c:pt idx="33230">
                  <c:v>0.13536699999999999</c:v>
                </c:pt>
                <c:pt idx="33231">
                  <c:v>0.134099</c:v>
                </c:pt>
                <c:pt idx="33232">
                  <c:v>0.13275600000000001</c:v>
                </c:pt>
                <c:pt idx="33233">
                  <c:v>0.13134000000000001</c:v>
                </c:pt>
                <c:pt idx="33234">
                  <c:v>0.129852</c:v>
                </c:pt>
                <c:pt idx="33235">
                  <c:v>0.12829499999999999</c:v>
                </c:pt>
                <c:pt idx="33236">
                  <c:v>0.12667100000000001</c:v>
                </c:pt>
                <c:pt idx="33237">
                  <c:v>0.12498099999999999</c:v>
                </c:pt>
                <c:pt idx="33238">
                  <c:v>0.123227</c:v>
                </c:pt>
                <c:pt idx="33239">
                  <c:v>0.12141100000000001</c:v>
                </c:pt>
                <c:pt idx="33240">
                  <c:v>0.119536</c:v>
                </c:pt>
                <c:pt idx="33241">
                  <c:v>0.117603</c:v>
                </c:pt>
                <c:pt idx="33242">
                  <c:v>0.11561399999999999</c:v>
                </c:pt>
                <c:pt idx="33243">
                  <c:v>0.11357299999999999</c:v>
                </c:pt>
                <c:pt idx="33244">
                  <c:v>0.11148</c:v>
                </c:pt>
                <c:pt idx="33245">
                  <c:v>0.109338</c:v>
                </c:pt>
                <c:pt idx="33246">
                  <c:v>0.10715</c:v>
                </c:pt>
                <c:pt idx="33247">
                  <c:v>0.104919</c:v>
                </c:pt>
                <c:pt idx="33248">
                  <c:v>0.102647</c:v>
                </c:pt>
                <c:pt idx="33249">
                  <c:v>0.10033599999999999</c:v>
                </c:pt>
                <c:pt idx="33250">
                  <c:v>9.7988900000000004E-2</c:v>
                </c:pt>
                <c:pt idx="33251">
                  <c:v>9.5608100000000001E-2</c:v>
                </c:pt>
                <c:pt idx="33252">
                  <c:v>9.3196899999999999E-2</c:v>
                </c:pt>
                <c:pt idx="33253">
                  <c:v>9.0758000000000005E-2</c:v>
                </c:pt>
                <c:pt idx="33254">
                  <c:v>8.8294200000000003E-2</c:v>
                </c:pt>
                <c:pt idx="33255">
                  <c:v>8.5808300000000004E-2</c:v>
                </c:pt>
                <c:pt idx="33256">
                  <c:v>8.3302699999999993E-2</c:v>
                </c:pt>
                <c:pt idx="33257">
                  <c:v>8.0779799999999999E-2</c:v>
                </c:pt>
                <c:pt idx="33258">
                  <c:v>7.8242099999999995E-2</c:v>
                </c:pt>
                <c:pt idx="33259">
                  <c:v>7.5691499999999995E-2</c:v>
                </c:pt>
                <c:pt idx="33260">
                  <c:v>7.3130600000000004E-2</c:v>
                </c:pt>
                <c:pt idx="33261">
                  <c:v>7.0562799999999995E-2</c:v>
                </c:pt>
                <c:pt idx="33262">
                  <c:v>6.7991399999999994E-2</c:v>
                </c:pt>
                <c:pt idx="33263">
                  <c:v>6.5419000000000005E-2</c:v>
                </c:pt>
                <c:pt idx="33264">
                  <c:v>6.2848399999999999E-2</c:v>
                </c:pt>
                <c:pt idx="33265">
                  <c:v>6.0282299999999997E-2</c:v>
                </c:pt>
                <c:pt idx="33266">
                  <c:v>5.7723400000000001E-2</c:v>
                </c:pt>
                <c:pt idx="33267">
                  <c:v>5.5174300000000003E-2</c:v>
                </c:pt>
                <c:pt idx="33268">
                  <c:v>5.2637400000000001E-2</c:v>
                </c:pt>
                <c:pt idx="33269">
                  <c:v>5.0115100000000003E-2</c:v>
                </c:pt>
                <c:pt idx="33270">
                  <c:v>4.7609600000000002E-2</c:v>
                </c:pt>
                <c:pt idx="33271">
                  <c:v>4.5122799999999998E-2</c:v>
                </c:pt>
                <c:pt idx="33272">
                  <c:v>4.2656699999999999E-2</c:v>
                </c:pt>
                <c:pt idx="33273">
                  <c:v>4.0213499999999999E-2</c:v>
                </c:pt>
                <c:pt idx="33274">
                  <c:v>3.77954E-2</c:v>
                </c:pt>
                <c:pt idx="33275">
                  <c:v>3.5405100000000002E-2</c:v>
                </c:pt>
                <c:pt idx="33276">
                  <c:v>3.3044799999999999E-2</c:v>
                </c:pt>
                <c:pt idx="33277">
                  <c:v>3.07167E-2</c:v>
                </c:pt>
                <c:pt idx="33278">
                  <c:v>2.8422599999999999E-2</c:v>
                </c:pt>
                <c:pt idx="33279">
                  <c:v>2.6164199999999999E-2</c:v>
                </c:pt>
                <c:pt idx="33280">
                  <c:v>2.39429E-2</c:v>
                </c:pt>
                <c:pt idx="33281">
                  <c:v>2.17602E-2</c:v>
                </c:pt>
                <c:pt idx="33282">
                  <c:v>1.9617900000000001E-2</c:v>
                </c:pt>
                <c:pt idx="33283">
                  <c:v>1.7517100000000001E-2</c:v>
                </c:pt>
                <c:pt idx="33284">
                  <c:v>1.54591E-2</c:v>
                </c:pt>
                <c:pt idx="33285">
                  <c:v>1.34459E-2</c:v>
                </c:pt>
                <c:pt idx="33286">
                  <c:v>1.14789E-2</c:v>
                </c:pt>
                <c:pt idx="33287" formatCode="0.00E+00">
                  <c:v>9.5589200000000003E-3</c:v>
                </c:pt>
                <c:pt idx="33288" formatCode="0.00E+00">
                  <c:v>7.68661E-3</c:v>
                </c:pt>
                <c:pt idx="33289" formatCode="0.00E+00">
                  <c:v>5.8633000000000001E-3</c:v>
                </c:pt>
                <c:pt idx="33290" formatCode="0.00E+00">
                  <c:v>4.0904499999999998E-3</c:v>
                </c:pt>
                <c:pt idx="33291" formatCode="0.00E+00">
                  <c:v>2.3693400000000002E-3</c:v>
                </c:pt>
                <c:pt idx="33292" formatCode="0.00E+00">
                  <c:v>7.0117699999999999E-4</c:v>
                </c:pt>
                <c:pt idx="33293" formatCode="0.00E+00">
                  <c:v>-9.1277299999999997E-4</c:v>
                </c:pt>
                <c:pt idx="33294" formatCode="0.00E+00">
                  <c:v>-2.4714099999999998E-3</c:v>
                </c:pt>
                <c:pt idx="33295" formatCode="0.00E+00">
                  <c:v>-3.9740599999999997E-3</c:v>
                </c:pt>
                <c:pt idx="33296" formatCode="0.00E+00">
                  <c:v>-5.4205399999999997E-3</c:v>
                </c:pt>
                <c:pt idx="33297" formatCode="0.00E+00">
                  <c:v>-6.8107000000000003E-3</c:v>
                </c:pt>
                <c:pt idx="33298" formatCode="0.00E+00">
                  <c:v>-8.1437699999999998E-3</c:v>
                </c:pt>
                <c:pt idx="33299" formatCode="0.00E+00">
                  <c:v>-9.4183900000000004E-3</c:v>
                </c:pt>
                <c:pt idx="33300">
                  <c:v>-1.0632600000000001E-2</c:v>
                </c:pt>
                <c:pt idx="33301">
                  <c:v>-1.17844E-2</c:v>
                </c:pt>
                <c:pt idx="33302">
                  <c:v>-1.2874099999999999E-2</c:v>
                </c:pt>
                <c:pt idx="33303">
                  <c:v>-1.39039E-2</c:v>
                </c:pt>
                <c:pt idx="33304">
                  <c:v>-1.48754E-2</c:v>
                </c:pt>
                <c:pt idx="33305">
                  <c:v>-1.57885E-2</c:v>
                </c:pt>
                <c:pt idx="33306">
                  <c:v>-1.6643499999999999E-2</c:v>
                </c:pt>
                <c:pt idx="33307">
                  <c:v>-1.7441100000000001E-2</c:v>
                </c:pt>
                <c:pt idx="33308">
                  <c:v>-1.8182E-2</c:v>
                </c:pt>
                <c:pt idx="33309">
                  <c:v>-1.88667E-2</c:v>
                </c:pt>
                <c:pt idx="33310">
                  <c:v>-1.9495800000000001E-2</c:v>
                </c:pt>
                <c:pt idx="33311">
                  <c:v>-2.0070399999999999E-2</c:v>
                </c:pt>
                <c:pt idx="33312">
                  <c:v>-2.0591499999999999E-2</c:v>
                </c:pt>
                <c:pt idx="33313">
                  <c:v>-2.1059899999999999E-2</c:v>
                </c:pt>
                <c:pt idx="33314">
                  <c:v>-2.1476800000000001E-2</c:v>
                </c:pt>
                <c:pt idx="33315">
                  <c:v>-2.1843600000000001E-2</c:v>
                </c:pt>
                <c:pt idx="33316">
                  <c:v>-2.2161799999999999E-2</c:v>
                </c:pt>
                <c:pt idx="33317">
                  <c:v>-2.2432400000000002E-2</c:v>
                </c:pt>
                <c:pt idx="33318">
                  <c:v>-2.26565E-2</c:v>
                </c:pt>
                <c:pt idx="33319">
                  <c:v>-2.2835299999999999E-2</c:v>
                </c:pt>
                <c:pt idx="33320">
                  <c:v>-2.2970600000000001E-2</c:v>
                </c:pt>
                <c:pt idx="33321">
                  <c:v>-2.30636E-2</c:v>
                </c:pt>
                <c:pt idx="33322">
                  <c:v>-2.3115500000000001E-2</c:v>
                </c:pt>
                <c:pt idx="33323">
                  <c:v>-2.3127100000000001E-2</c:v>
                </c:pt>
                <c:pt idx="33324">
                  <c:v>-2.30999E-2</c:v>
                </c:pt>
                <c:pt idx="33325">
                  <c:v>-2.3035400000000001E-2</c:v>
                </c:pt>
                <c:pt idx="33326">
                  <c:v>-2.29351E-2</c:v>
                </c:pt>
                <c:pt idx="33327">
                  <c:v>-2.2800500000000001E-2</c:v>
                </c:pt>
                <c:pt idx="33328">
                  <c:v>-2.2633199999999999E-2</c:v>
                </c:pt>
                <c:pt idx="33329">
                  <c:v>-2.2434900000000001E-2</c:v>
                </c:pt>
                <c:pt idx="33330">
                  <c:v>-2.2207600000000001E-2</c:v>
                </c:pt>
                <c:pt idx="33331">
                  <c:v>-2.1953299999999999E-2</c:v>
                </c:pt>
                <c:pt idx="33332">
                  <c:v>-2.1673600000000001E-2</c:v>
                </c:pt>
                <c:pt idx="33333">
                  <c:v>-2.1370299999999998E-2</c:v>
                </c:pt>
                <c:pt idx="33334">
                  <c:v>-2.10452E-2</c:v>
                </c:pt>
                <c:pt idx="33335">
                  <c:v>-2.07005E-2</c:v>
                </c:pt>
                <c:pt idx="33336">
                  <c:v>-2.0338200000000001E-2</c:v>
                </c:pt>
                <c:pt idx="33337">
                  <c:v>-1.9959899999999999E-2</c:v>
                </c:pt>
                <c:pt idx="33338">
                  <c:v>-1.9567299999999999E-2</c:v>
                </c:pt>
                <c:pt idx="33339">
                  <c:v>-1.9162200000000001E-2</c:v>
                </c:pt>
                <c:pt idx="33340">
                  <c:v>-1.8746700000000002E-2</c:v>
                </c:pt>
                <c:pt idx="33341">
                  <c:v>-1.8322700000000001E-2</c:v>
                </c:pt>
                <c:pt idx="33342">
                  <c:v>-1.7891500000000001E-2</c:v>
                </c:pt>
                <c:pt idx="33343">
                  <c:v>-1.7454500000000001E-2</c:v>
                </c:pt>
                <c:pt idx="33344">
                  <c:v>-1.7012900000000001E-2</c:v>
                </c:pt>
                <c:pt idx="33345">
                  <c:v>-1.65685E-2</c:v>
                </c:pt>
                <c:pt idx="33346">
                  <c:v>-1.6122899999999999E-2</c:v>
                </c:pt>
                <c:pt idx="33347">
                  <c:v>-1.56776E-2</c:v>
                </c:pt>
                <c:pt idx="33348">
                  <c:v>-1.52345E-2</c:v>
                </c:pt>
                <c:pt idx="33349">
                  <c:v>-1.4795000000000001E-2</c:v>
                </c:pt>
                <c:pt idx="33350">
                  <c:v>-1.43602E-2</c:v>
                </c:pt>
                <c:pt idx="33351">
                  <c:v>-1.39314E-2</c:v>
                </c:pt>
                <c:pt idx="33352">
                  <c:v>-1.3509699999999999E-2</c:v>
                </c:pt>
                <c:pt idx="33353">
                  <c:v>-1.3096500000000001E-2</c:v>
                </c:pt>
                <c:pt idx="33354">
                  <c:v>-1.2693100000000001E-2</c:v>
                </c:pt>
                <c:pt idx="33355">
                  <c:v>-1.2300500000000001E-2</c:v>
                </c:pt>
                <c:pt idx="33356">
                  <c:v>-1.19197E-2</c:v>
                </c:pt>
                <c:pt idx="33357">
                  <c:v>-1.15513E-2</c:v>
                </c:pt>
                <c:pt idx="33358">
                  <c:v>-1.1196299999999999E-2</c:v>
                </c:pt>
                <c:pt idx="33359">
                  <c:v>-1.0855500000000001E-2</c:v>
                </c:pt>
                <c:pt idx="33360">
                  <c:v>-1.0529699999999999E-2</c:v>
                </c:pt>
                <c:pt idx="33361">
                  <c:v>-1.0219499999999999E-2</c:v>
                </c:pt>
                <c:pt idx="33362" formatCode="0.00E+00">
                  <c:v>-9.9251500000000006E-3</c:v>
                </c:pt>
                <c:pt idx="33363" formatCode="0.00E+00">
                  <c:v>-9.64718E-3</c:v>
                </c:pt>
                <c:pt idx="33364" formatCode="0.00E+00">
                  <c:v>-9.3860000000000002E-3</c:v>
                </c:pt>
                <c:pt idx="33365" formatCode="0.00E+00">
                  <c:v>-9.1419199999999996E-3</c:v>
                </c:pt>
                <c:pt idx="33366" formatCode="0.00E+00">
                  <c:v>-8.9149899999999994E-3</c:v>
                </c:pt>
                <c:pt idx="33367" formatCode="0.00E+00">
                  <c:v>-8.7052099999999997E-3</c:v>
                </c:pt>
                <c:pt idx="33368" formatCode="0.00E+00">
                  <c:v>-8.5126999999999998E-3</c:v>
                </c:pt>
                <c:pt idx="33369" formatCode="0.00E+00">
                  <c:v>-8.3374399999999998E-3</c:v>
                </c:pt>
                <c:pt idx="33370" formatCode="0.00E+00">
                  <c:v>-8.1788499999999997E-3</c:v>
                </c:pt>
                <c:pt idx="33371" formatCode="0.00E+00">
                  <c:v>-8.0359799999999999E-3</c:v>
                </c:pt>
                <c:pt idx="33372" formatCode="0.00E+00">
                  <c:v>-7.90801E-3</c:v>
                </c:pt>
                <c:pt idx="33373" formatCode="0.00E+00">
                  <c:v>-7.7944700000000004E-3</c:v>
                </c:pt>
                <c:pt idx="33374" formatCode="0.00E+00">
                  <c:v>-7.6951900000000002E-3</c:v>
                </c:pt>
                <c:pt idx="33375" formatCode="0.00E+00">
                  <c:v>-7.6099999999999996E-3</c:v>
                </c:pt>
                <c:pt idx="33376" formatCode="0.00E+00">
                  <c:v>-7.5383000000000004E-3</c:v>
                </c:pt>
                <c:pt idx="33377" formatCode="0.00E+00">
                  <c:v>-7.4790899999999999E-3</c:v>
                </c:pt>
                <c:pt idx="33378" formatCode="0.00E+00">
                  <c:v>-7.4313799999999996E-3</c:v>
                </c:pt>
                <c:pt idx="33379" formatCode="0.00E+00">
                  <c:v>-7.3943999999999998E-3</c:v>
                </c:pt>
                <c:pt idx="33380" formatCode="0.00E+00">
                  <c:v>-7.3673799999999998E-3</c:v>
                </c:pt>
                <c:pt idx="33381" formatCode="0.00E+00">
                  <c:v>-7.3492599999999998E-3</c:v>
                </c:pt>
                <c:pt idx="33382" formatCode="0.00E+00">
                  <c:v>-7.3388999999999998E-3</c:v>
                </c:pt>
                <c:pt idx="33383" formatCode="0.00E+00">
                  <c:v>-7.3351500000000004E-3</c:v>
                </c:pt>
                <c:pt idx="33384" formatCode="0.00E+00">
                  <c:v>-7.3368799999999996E-3</c:v>
                </c:pt>
                <c:pt idx="33385" formatCode="0.00E+00">
                  <c:v>-7.3430300000000004E-3</c:v>
                </c:pt>
                <c:pt idx="33386" formatCode="0.00E+00">
                  <c:v>-7.3524000000000003E-3</c:v>
                </c:pt>
                <c:pt idx="33387" formatCode="0.00E+00">
                  <c:v>-7.3634099999999999E-3</c:v>
                </c:pt>
                <c:pt idx="33388" formatCode="0.00E+00">
                  <c:v>-7.3744500000000003E-3</c:v>
                </c:pt>
                <c:pt idx="33389" formatCode="0.00E+00">
                  <c:v>-7.3841100000000002E-3</c:v>
                </c:pt>
                <c:pt idx="33390" formatCode="0.00E+00">
                  <c:v>-7.3912600000000002E-3</c:v>
                </c:pt>
                <c:pt idx="33391" formatCode="0.00E+00">
                  <c:v>-7.3945399999999998E-3</c:v>
                </c:pt>
                <c:pt idx="33392" formatCode="0.00E+00">
                  <c:v>-7.3921500000000001E-3</c:v>
                </c:pt>
                <c:pt idx="33393" formatCode="0.00E+00">
                  <c:v>-7.3822799999999997E-3</c:v>
                </c:pt>
                <c:pt idx="33394" formatCode="0.00E+00">
                  <c:v>-7.3633800000000001E-3</c:v>
                </c:pt>
                <c:pt idx="33395" formatCode="0.00E+00">
                  <c:v>-7.33404E-3</c:v>
                </c:pt>
                <c:pt idx="33396" formatCode="0.00E+00">
                  <c:v>-7.2928200000000002E-3</c:v>
                </c:pt>
                <c:pt idx="33397" formatCode="0.00E+00">
                  <c:v>-7.2380099999999996E-3</c:v>
                </c:pt>
                <c:pt idx="33398" formatCode="0.00E+00">
                  <c:v>-7.1680199999999998E-3</c:v>
                </c:pt>
                <c:pt idx="33399" formatCode="0.00E+00">
                  <c:v>-7.0815899999999996E-3</c:v>
                </c:pt>
                <c:pt idx="33400" formatCode="0.00E+00">
                  <c:v>-6.9775100000000001E-3</c:v>
                </c:pt>
                <c:pt idx="33401" formatCode="0.00E+00">
                  <c:v>-6.8546400000000004E-3</c:v>
                </c:pt>
                <c:pt idx="33402" formatCode="0.00E+00">
                  <c:v>-6.7117799999999997E-3</c:v>
                </c:pt>
                <c:pt idx="33403" formatCode="0.00E+00">
                  <c:v>-6.5474799999999996E-3</c:v>
                </c:pt>
                <c:pt idx="33404" formatCode="0.00E+00">
                  <c:v>-6.3600899999999997E-3</c:v>
                </c:pt>
                <c:pt idx="33405" formatCode="0.00E+00">
                  <c:v>-6.1479300000000002E-3</c:v>
                </c:pt>
                <c:pt idx="33406" formatCode="0.00E+00">
                  <c:v>-5.9095500000000004E-3</c:v>
                </c:pt>
                <c:pt idx="33407" formatCode="0.00E+00">
                  <c:v>-5.6436699999999999E-3</c:v>
                </c:pt>
                <c:pt idx="33408" formatCode="0.00E+00">
                  <c:v>-5.3490200000000003E-3</c:v>
                </c:pt>
                <c:pt idx="33409" formatCode="0.00E+00">
                  <c:v>-5.0243099999999997E-3</c:v>
                </c:pt>
                <c:pt idx="33410" formatCode="0.00E+00">
                  <c:v>-4.6681099999999996E-3</c:v>
                </c:pt>
                <c:pt idx="33411" formatCode="0.00E+00">
                  <c:v>-4.2789000000000004E-3</c:v>
                </c:pt>
                <c:pt idx="33412" formatCode="0.00E+00">
                  <c:v>-3.8555099999999999E-3</c:v>
                </c:pt>
                <c:pt idx="33413" formatCode="0.00E+00">
                  <c:v>-3.3973100000000002E-3</c:v>
                </c:pt>
                <c:pt idx="33414" formatCode="0.00E+00">
                  <c:v>-2.9036999999999999E-3</c:v>
                </c:pt>
                <c:pt idx="33415" formatCode="0.00E+00">
                  <c:v>-2.37375E-3</c:v>
                </c:pt>
                <c:pt idx="33416" formatCode="0.00E+00">
                  <c:v>-1.8064400000000001E-3</c:v>
                </c:pt>
                <c:pt idx="33417" formatCode="0.00E+00">
                  <c:v>-1.2007700000000001E-3</c:v>
                </c:pt>
                <c:pt idx="33418" formatCode="0.00E+00">
                  <c:v>-5.5577199999999995E-4</c:v>
                </c:pt>
                <c:pt idx="33419" formatCode="0.00E+00">
                  <c:v>1.2922899999999999E-4</c:v>
                </c:pt>
                <c:pt idx="33420" formatCode="0.00E+00">
                  <c:v>8.5448800000000004E-4</c:v>
                </c:pt>
                <c:pt idx="33421" formatCode="0.00E+00">
                  <c:v>1.62031E-3</c:v>
                </c:pt>
                <c:pt idx="33422" formatCode="0.00E+00">
                  <c:v>2.42727E-3</c:v>
                </c:pt>
                <c:pt idx="33423" formatCode="0.00E+00">
                  <c:v>3.2759899999999999E-3</c:v>
                </c:pt>
                <c:pt idx="33424" formatCode="0.00E+00">
                  <c:v>4.1668E-3</c:v>
                </c:pt>
                <c:pt idx="33425" formatCode="0.00E+00">
                  <c:v>5.0996799999999997E-3</c:v>
                </c:pt>
                <c:pt idx="33426" formatCode="0.00E+00">
                  <c:v>6.0746799999999998E-3</c:v>
                </c:pt>
                <c:pt idx="33427" formatCode="0.00E+00">
                  <c:v>7.0919700000000004E-3</c:v>
                </c:pt>
                <c:pt idx="33428" formatCode="0.00E+00">
                  <c:v>8.1513899999999997E-3</c:v>
                </c:pt>
                <c:pt idx="33429" formatCode="0.00E+00">
                  <c:v>9.2524800000000004E-3</c:v>
                </c:pt>
                <c:pt idx="33430">
                  <c:v>1.03946E-2</c:v>
                </c:pt>
                <c:pt idx="33431">
                  <c:v>1.15771E-2</c:v>
                </c:pt>
                <c:pt idx="33432">
                  <c:v>1.2799400000000001E-2</c:v>
                </c:pt>
                <c:pt idx="33433">
                  <c:v>1.4061000000000001E-2</c:v>
                </c:pt>
                <c:pt idx="33434">
                  <c:v>1.53612E-2</c:v>
                </c:pt>
                <c:pt idx="33435">
                  <c:v>1.6698899999999999E-2</c:v>
                </c:pt>
                <c:pt idx="33436">
                  <c:v>1.80733E-2</c:v>
                </c:pt>
                <c:pt idx="33437">
                  <c:v>1.9483199999999999E-2</c:v>
                </c:pt>
                <c:pt idx="33438">
                  <c:v>2.0927600000000001E-2</c:v>
                </c:pt>
                <c:pt idx="33439">
                  <c:v>2.2405499999999998E-2</c:v>
                </c:pt>
                <c:pt idx="33440">
                  <c:v>2.3915800000000001E-2</c:v>
                </c:pt>
                <c:pt idx="33441">
                  <c:v>2.54571E-2</c:v>
                </c:pt>
                <c:pt idx="33442">
                  <c:v>2.7028E-2</c:v>
                </c:pt>
                <c:pt idx="33443">
                  <c:v>2.86269E-2</c:v>
                </c:pt>
                <c:pt idx="33444">
                  <c:v>3.0251900000000002E-2</c:v>
                </c:pt>
                <c:pt idx="33445">
                  <c:v>3.1901100000000002E-2</c:v>
                </c:pt>
                <c:pt idx="33446">
                  <c:v>3.3572499999999998E-2</c:v>
                </c:pt>
                <c:pt idx="33447">
                  <c:v>3.5264200000000002E-2</c:v>
                </c:pt>
                <c:pt idx="33448">
                  <c:v>3.6974199999999999E-2</c:v>
                </c:pt>
                <c:pt idx="33449">
                  <c:v>3.8700600000000002E-2</c:v>
                </c:pt>
                <c:pt idx="33450">
                  <c:v>4.0441100000000001E-2</c:v>
                </c:pt>
                <c:pt idx="33451">
                  <c:v>4.2193799999999997E-2</c:v>
                </c:pt>
                <c:pt idx="33452">
                  <c:v>4.39564E-2</c:v>
                </c:pt>
                <c:pt idx="33453">
                  <c:v>4.5726500000000003E-2</c:v>
                </c:pt>
                <c:pt idx="33454">
                  <c:v>4.7501399999999999E-2</c:v>
                </c:pt>
                <c:pt idx="33455">
                  <c:v>4.9278799999999998E-2</c:v>
                </c:pt>
                <c:pt idx="33456">
                  <c:v>5.1056200000000003E-2</c:v>
                </c:pt>
                <c:pt idx="33457">
                  <c:v>5.28309E-2</c:v>
                </c:pt>
                <c:pt idx="33458">
                  <c:v>5.4600099999999999E-2</c:v>
                </c:pt>
                <c:pt idx="33459">
                  <c:v>5.63612E-2</c:v>
                </c:pt>
                <c:pt idx="33460">
                  <c:v>5.8111299999999998E-2</c:v>
                </c:pt>
                <c:pt idx="33461">
                  <c:v>5.9847999999999998E-2</c:v>
                </c:pt>
                <c:pt idx="33462">
                  <c:v>6.1568400000000002E-2</c:v>
                </c:pt>
                <c:pt idx="33463">
                  <c:v>6.3269500000000006E-2</c:v>
                </c:pt>
                <c:pt idx="33464">
                  <c:v>6.4948500000000006E-2</c:v>
                </c:pt>
                <c:pt idx="33465">
                  <c:v>6.6602400000000006E-2</c:v>
                </c:pt>
                <c:pt idx="33466">
                  <c:v>6.8228399999999995E-2</c:v>
                </c:pt>
                <c:pt idx="33467">
                  <c:v>6.98236E-2</c:v>
                </c:pt>
                <c:pt idx="33468">
                  <c:v>7.1385500000000005E-2</c:v>
                </c:pt>
                <c:pt idx="33469">
                  <c:v>7.2911500000000004E-2</c:v>
                </c:pt>
                <c:pt idx="33470">
                  <c:v>7.4398599999999995E-2</c:v>
                </c:pt>
                <c:pt idx="33471">
                  <c:v>7.58437E-2</c:v>
                </c:pt>
                <c:pt idx="33472">
                  <c:v>7.7243599999999996E-2</c:v>
                </c:pt>
                <c:pt idx="33473">
                  <c:v>7.8595600000000002E-2</c:v>
                </c:pt>
                <c:pt idx="33474">
                  <c:v>7.9896700000000001E-2</c:v>
                </c:pt>
                <c:pt idx="33475">
                  <c:v>8.1144099999999997E-2</c:v>
                </c:pt>
                <c:pt idx="33476">
                  <c:v>8.2335000000000005E-2</c:v>
                </c:pt>
                <c:pt idx="33477">
                  <c:v>8.3466700000000005E-2</c:v>
                </c:pt>
                <c:pt idx="33478">
                  <c:v>8.4536500000000001E-2</c:v>
                </c:pt>
                <c:pt idx="33479">
                  <c:v>8.5541900000000004E-2</c:v>
                </c:pt>
                <c:pt idx="33480">
                  <c:v>8.6480299999999996E-2</c:v>
                </c:pt>
                <c:pt idx="33481">
                  <c:v>8.7349200000000002E-2</c:v>
                </c:pt>
                <c:pt idx="33482">
                  <c:v>8.8146199999999994E-2</c:v>
                </c:pt>
                <c:pt idx="33483">
                  <c:v>8.8869100000000006E-2</c:v>
                </c:pt>
                <c:pt idx="33484">
                  <c:v>8.9515800000000006E-2</c:v>
                </c:pt>
                <c:pt idx="33485">
                  <c:v>9.0083999999999997E-2</c:v>
                </c:pt>
                <c:pt idx="33486">
                  <c:v>9.0571899999999997E-2</c:v>
                </c:pt>
                <c:pt idx="33487">
                  <c:v>9.0977699999999995E-2</c:v>
                </c:pt>
                <c:pt idx="33488">
                  <c:v>9.1299500000000006E-2</c:v>
                </c:pt>
                <c:pt idx="33489">
                  <c:v>9.1535599999999995E-2</c:v>
                </c:pt>
                <c:pt idx="33490">
                  <c:v>9.1684399999999999E-2</c:v>
                </c:pt>
                <c:pt idx="33491">
                  <c:v>9.1744699999999998E-2</c:v>
                </c:pt>
                <c:pt idx="33492">
                  <c:v>9.1715199999999997E-2</c:v>
                </c:pt>
                <c:pt idx="33493">
                  <c:v>9.1594499999999995E-2</c:v>
                </c:pt>
                <c:pt idx="33494">
                  <c:v>9.1381599999999993E-2</c:v>
                </c:pt>
                <c:pt idx="33495">
                  <c:v>9.1075400000000001E-2</c:v>
                </c:pt>
                <c:pt idx="33496">
                  <c:v>9.0675099999999995E-2</c:v>
                </c:pt>
                <c:pt idx="33497">
                  <c:v>9.0180099999999999E-2</c:v>
                </c:pt>
                <c:pt idx="33498">
                  <c:v>8.9589799999999997E-2</c:v>
                </c:pt>
                <c:pt idx="33499">
                  <c:v>8.8903800000000005E-2</c:v>
                </c:pt>
                <c:pt idx="33500">
                  <c:v>8.8122000000000006E-2</c:v>
                </c:pt>
                <c:pt idx="33501">
                  <c:v>8.7244100000000005E-2</c:v>
                </c:pt>
                <c:pt idx="33502">
                  <c:v>8.6269799999999994E-2</c:v>
                </c:pt>
                <c:pt idx="33503">
                  <c:v>8.5199300000000006E-2</c:v>
                </c:pt>
                <c:pt idx="33504">
                  <c:v>8.4032999999999997E-2</c:v>
                </c:pt>
                <c:pt idx="33505">
                  <c:v>8.2770899999999994E-2</c:v>
                </c:pt>
                <c:pt idx="33506">
                  <c:v>8.1413700000000006E-2</c:v>
                </c:pt>
                <c:pt idx="33507">
                  <c:v>7.99618E-2</c:v>
                </c:pt>
                <c:pt idx="33508">
                  <c:v>7.8416E-2</c:v>
                </c:pt>
                <c:pt idx="33509">
                  <c:v>7.6777300000000007E-2</c:v>
                </c:pt>
                <c:pt idx="33510">
                  <c:v>7.5046500000000002E-2</c:v>
                </c:pt>
                <c:pt idx="33511">
                  <c:v>7.3224600000000001E-2</c:v>
                </c:pt>
                <c:pt idx="33512">
                  <c:v>7.1312799999999996E-2</c:v>
                </c:pt>
                <c:pt idx="33513">
                  <c:v>6.9312799999999994E-2</c:v>
                </c:pt>
                <c:pt idx="33514">
                  <c:v>6.7226099999999997E-2</c:v>
                </c:pt>
                <c:pt idx="33515">
                  <c:v>6.50535E-2</c:v>
                </c:pt>
                <c:pt idx="33516">
                  <c:v>6.2795500000000004E-2</c:v>
                </c:pt>
                <c:pt idx="33517">
                  <c:v>6.0453699999999999E-2</c:v>
                </c:pt>
                <c:pt idx="33518">
                  <c:v>5.8030999999999999E-2</c:v>
                </c:pt>
                <c:pt idx="33519">
                  <c:v>5.5530400000000001E-2</c:v>
                </c:pt>
                <c:pt idx="33520">
                  <c:v>5.2954599999999998E-2</c:v>
                </c:pt>
                <c:pt idx="33521">
                  <c:v>5.0305900000000001E-2</c:v>
                </c:pt>
                <c:pt idx="33522">
                  <c:v>4.7586799999999999E-2</c:v>
                </c:pt>
                <c:pt idx="33523">
                  <c:v>4.4800100000000002E-2</c:v>
                </c:pt>
                <c:pt idx="33524">
                  <c:v>4.1948600000000003E-2</c:v>
                </c:pt>
                <c:pt idx="33525">
                  <c:v>3.9035100000000003E-2</c:v>
                </c:pt>
                <c:pt idx="33526">
                  <c:v>3.6062299999999999E-2</c:v>
                </c:pt>
                <c:pt idx="33527">
                  <c:v>3.30335E-2</c:v>
                </c:pt>
                <c:pt idx="33528">
                  <c:v>2.99514E-2</c:v>
                </c:pt>
                <c:pt idx="33529">
                  <c:v>2.6819099999999998E-2</c:v>
                </c:pt>
                <c:pt idx="33530">
                  <c:v>2.3639199999999999E-2</c:v>
                </c:pt>
                <c:pt idx="33531">
                  <c:v>2.0414700000000001E-2</c:v>
                </c:pt>
                <c:pt idx="33532">
                  <c:v>1.7148699999999999E-2</c:v>
                </c:pt>
                <c:pt idx="33533">
                  <c:v>1.3844199999999999E-2</c:v>
                </c:pt>
                <c:pt idx="33534">
                  <c:v>1.0504299999999999E-2</c:v>
                </c:pt>
                <c:pt idx="33535" formatCode="0.00E+00">
                  <c:v>7.1321400000000004E-3</c:v>
                </c:pt>
                <c:pt idx="33536" formatCode="0.00E+00">
                  <c:v>3.7313300000000002E-3</c:v>
                </c:pt>
                <c:pt idx="33537" formatCode="0.00E+00">
                  <c:v>3.0584600000000003E-4</c:v>
                </c:pt>
                <c:pt idx="33538" formatCode="0.00E+00">
                  <c:v>-3.1401300000000001E-3</c:v>
                </c:pt>
                <c:pt idx="33539" formatCode="0.00E+00">
                  <c:v>-6.6027999999999998E-3</c:v>
                </c:pt>
                <c:pt idx="33540">
                  <c:v>-1.0079100000000001E-2</c:v>
                </c:pt>
                <c:pt idx="33541">
                  <c:v>-1.35665E-2</c:v>
                </c:pt>
                <c:pt idx="33542">
                  <c:v>-1.7061900000000001E-2</c:v>
                </c:pt>
                <c:pt idx="33543">
                  <c:v>-2.0562E-2</c:v>
                </c:pt>
                <c:pt idx="33544">
                  <c:v>-2.4063299999999999E-2</c:v>
                </c:pt>
                <c:pt idx="33545">
                  <c:v>-2.7562E-2</c:v>
                </c:pt>
                <c:pt idx="33546">
                  <c:v>-3.1053799999999999E-2</c:v>
                </c:pt>
                <c:pt idx="33547">
                  <c:v>-3.4533599999999998E-2</c:v>
                </c:pt>
                <c:pt idx="33548">
                  <c:v>-3.7997099999999999E-2</c:v>
                </c:pt>
                <c:pt idx="33549">
                  <c:v>-4.14408E-2</c:v>
                </c:pt>
                <c:pt idx="33550">
                  <c:v>-4.4861900000000003E-2</c:v>
                </c:pt>
                <c:pt idx="33551">
                  <c:v>-4.82567E-2</c:v>
                </c:pt>
                <c:pt idx="33552">
                  <c:v>-5.1621100000000003E-2</c:v>
                </c:pt>
                <c:pt idx="33553">
                  <c:v>-5.4950800000000001E-2</c:v>
                </c:pt>
                <c:pt idx="33554">
                  <c:v>-5.8242500000000003E-2</c:v>
                </c:pt>
                <c:pt idx="33555">
                  <c:v>-6.1492400000000003E-2</c:v>
                </c:pt>
                <c:pt idx="33556">
                  <c:v>-6.4695900000000001E-2</c:v>
                </c:pt>
                <c:pt idx="33557">
                  <c:v>-6.7848500000000006E-2</c:v>
                </c:pt>
                <c:pt idx="33558">
                  <c:v>-7.0946300000000004E-2</c:v>
                </c:pt>
                <c:pt idx="33559">
                  <c:v>-7.3986399999999994E-2</c:v>
                </c:pt>
                <c:pt idx="33560">
                  <c:v>-7.6966199999999999E-2</c:v>
                </c:pt>
                <c:pt idx="33561">
                  <c:v>-7.9882499999999995E-2</c:v>
                </c:pt>
                <c:pt idx="33562">
                  <c:v>-8.2732399999999998E-2</c:v>
                </c:pt>
                <c:pt idx="33563">
                  <c:v>-8.5512599999999994E-2</c:v>
                </c:pt>
                <c:pt idx="33564">
                  <c:v>-8.8220999999999994E-2</c:v>
                </c:pt>
                <c:pt idx="33565">
                  <c:v>-9.0855599999999995E-2</c:v>
                </c:pt>
                <c:pt idx="33566">
                  <c:v>-9.3414399999999995E-2</c:v>
                </c:pt>
                <c:pt idx="33567">
                  <c:v>-9.5894800000000002E-2</c:v>
                </c:pt>
                <c:pt idx="33568">
                  <c:v>-9.8294000000000006E-2</c:v>
                </c:pt>
                <c:pt idx="33569">
                  <c:v>-0.100609</c:v>
                </c:pt>
                <c:pt idx="33570">
                  <c:v>-0.102839</c:v>
                </c:pt>
                <c:pt idx="33571">
                  <c:v>-0.104981</c:v>
                </c:pt>
                <c:pt idx="33572">
                  <c:v>-0.107033</c:v>
                </c:pt>
                <c:pt idx="33573">
                  <c:v>-0.10899499999999999</c:v>
                </c:pt>
                <c:pt idx="33574">
                  <c:v>-0.110863</c:v>
                </c:pt>
                <c:pt idx="33575">
                  <c:v>-0.112636</c:v>
                </c:pt>
                <c:pt idx="33576">
                  <c:v>-0.114315</c:v>
                </c:pt>
                <c:pt idx="33577">
                  <c:v>-0.115898</c:v>
                </c:pt>
                <c:pt idx="33578">
                  <c:v>-0.117386</c:v>
                </c:pt>
                <c:pt idx="33579">
                  <c:v>-0.11877699999999999</c:v>
                </c:pt>
                <c:pt idx="33580">
                  <c:v>-0.120071</c:v>
                </c:pt>
                <c:pt idx="33581">
                  <c:v>-0.121267</c:v>
                </c:pt>
                <c:pt idx="33582">
                  <c:v>-0.122364</c:v>
                </c:pt>
                <c:pt idx="33583">
                  <c:v>-0.123361</c:v>
                </c:pt>
                <c:pt idx="33584">
                  <c:v>-0.12425799999999999</c:v>
                </c:pt>
                <c:pt idx="33585">
                  <c:v>-0.125055</c:v>
                </c:pt>
                <c:pt idx="33586">
                  <c:v>-0.125749</c:v>
                </c:pt>
                <c:pt idx="33587">
                  <c:v>-0.12634100000000001</c:v>
                </c:pt>
                <c:pt idx="33588">
                  <c:v>-0.12683</c:v>
                </c:pt>
                <c:pt idx="33589">
                  <c:v>-0.127217</c:v>
                </c:pt>
                <c:pt idx="33590">
                  <c:v>-0.127502</c:v>
                </c:pt>
                <c:pt idx="33591">
                  <c:v>-0.12768599999999999</c:v>
                </c:pt>
                <c:pt idx="33592">
                  <c:v>-0.12776799999999999</c:v>
                </c:pt>
                <c:pt idx="33593">
                  <c:v>-0.127749</c:v>
                </c:pt>
                <c:pt idx="33594">
                  <c:v>-0.12762999999999999</c:v>
                </c:pt>
                <c:pt idx="33595">
                  <c:v>-0.127411</c:v>
                </c:pt>
                <c:pt idx="33596">
                  <c:v>-0.12709300000000001</c:v>
                </c:pt>
                <c:pt idx="33597">
                  <c:v>-0.12667500000000001</c:v>
                </c:pt>
                <c:pt idx="33598">
                  <c:v>-0.12615999999999999</c:v>
                </c:pt>
                <c:pt idx="33599">
                  <c:v>-0.12554699999999999</c:v>
                </c:pt>
                <c:pt idx="33600">
                  <c:v>-0.124837</c:v>
                </c:pt>
                <c:pt idx="33601">
                  <c:v>-0.12403</c:v>
                </c:pt>
                <c:pt idx="33602">
                  <c:v>-0.123128</c:v>
                </c:pt>
                <c:pt idx="33603">
                  <c:v>-0.12213499999999999</c:v>
                </c:pt>
                <c:pt idx="33604">
                  <c:v>-0.121055</c:v>
                </c:pt>
                <c:pt idx="33605">
                  <c:v>-0.11988799999999999</c:v>
                </c:pt>
                <c:pt idx="33606">
                  <c:v>-0.118633</c:v>
                </c:pt>
                <c:pt idx="33607">
                  <c:v>-0.11729299999999999</c:v>
                </c:pt>
                <c:pt idx="33608">
                  <c:v>-0.115869</c:v>
                </c:pt>
                <c:pt idx="33609">
                  <c:v>-0.11436499999999999</c:v>
                </c:pt>
                <c:pt idx="33610">
                  <c:v>-0.11278100000000001</c:v>
                </c:pt>
                <c:pt idx="33611">
                  <c:v>-0.11112</c:v>
                </c:pt>
                <c:pt idx="33612">
                  <c:v>-0.10938299999999999</c:v>
                </c:pt>
                <c:pt idx="33613">
                  <c:v>-0.107572</c:v>
                </c:pt>
                <c:pt idx="33614">
                  <c:v>-0.10568900000000001</c:v>
                </c:pt>
                <c:pt idx="33615">
                  <c:v>-0.103737</c:v>
                </c:pt>
                <c:pt idx="33616">
                  <c:v>-0.101718</c:v>
                </c:pt>
                <c:pt idx="33617">
                  <c:v>-9.9638400000000002E-2</c:v>
                </c:pt>
                <c:pt idx="33618">
                  <c:v>-9.7501000000000004E-2</c:v>
                </c:pt>
                <c:pt idx="33619">
                  <c:v>-9.53074E-2</c:v>
                </c:pt>
                <c:pt idx="33620">
                  <c:v>-9.3059600000000006E-2</c:v>
                </c:pt>
                <c:pt idx="33621">
                  <c:v>-9.0760800000000003E-2</c:v>
                </c:pt>
                <c:pt idx="33622">
                  <c:v>-8.8414499999999993E-2</c:v>
                </c:pt>
                <c:pt idx="33623">
                  <c:v>-8.6024199999999995E-2</c:v>
                </c:pt>
                <c:pt idx="33624">
                  <c:v>-8.3592799999999995E-2</c:v>
                </c:pt>
                <c:pt idx="33625">
                  <c:v>-8.1122E-2</c:v>
                </c:pt>
                <c:pt idx="33626">
                  <c:v>-7.8613600000000006E-2</c:v>
                </c:pt>
                <c:pt idx="33627">
                  <c:v>-7.6071799999999995E-2</c:v>
                </c:pt>
                <c:pt idx="33628">
                  <c:v>-7.3502200000000004E-2</c:v>
                </c:pt>
                <c:pt idx="33629">
                  <c:v>-7.0909600000000003E-2</c:v>
                </c:pt>
                <c:pt idx="33630">
                  <c:v>-6.8297399999999994E-2</c:v>
                </c:pt>
                <c:pt idx="33631">
                  <c:v>-6.5668599999999994E-2</c:v>
                </c:pt>
                <c:pt idx="33632">
                  <c:v>-6.3026600000000002E-2</c:v>
                </c:pt>
                <c:pt idx="33633">
                  <c:v>-6.0374200000000003E-2</c:v>
                </c:pt>
                <c:pt idx="33634">
                  <c:v>-5.7713199999999999E-2</c:v>
                </c:pt>
                <c:pt idx="33635">
                  <c:v>-5.5044999999999997E-2</c:v>
                </c:pt>
                <c:pt idx="33636">
                  <c:v>-5.2373200000000002E-2</c:v>
                </c:pt>
                <c:pt idx="33637">
                  <c:v>-4.9703299999999999E-2</c:v>
                </c:pt>
                <c:pt idx="33638">
                  <c:v>-4.7040199999999997E-2</c:v>
                </c:pt>
                <c:pt idx="33639">
                  <c:v>-4.4386799999999997E-2</c:v>
                </c:pt>
                <c:pt idx="33640">
                  <c:v>-4.17451E-2</c:v>
                </c:pt>
                <c:pt idx="33641">
                  <c:v>-3.9118699999999999E-2</c:v>
                </c:pt>
                <c:pt idx="33642">
                  <c:v>-3.6511299999999997E-2</c:v>
                </c:pt>
                <c:pt idx="33643">
                  <c:v>-3.3925299999999999E-2</c:v>
                </c:pt>
                <c:pt idx="33644">
                  <c:v>-3.13622E-2</c:v>
                </c:pt>
                <c:pt idx="33645">
                  <c:v>-2.8824700000000002E-2</c:v>
                </c:pt>
                <c:pt idx="33646">
                  <c:v>-2.63176E-2</c:v>
                </c:pt>
                <c:pt idx="33647">
                  <c:v>-2.38465E-2</c:v>
                </c:pt>
                <c:pt idx="33648">
                  <c:v>-2.1414900000000001E-2</c:v>
                </c:pt>
                <c:pt idx="33649">
                  <c:v>-1.9025299999999998E-2</c:v>
                </c:pt>
                <c:pt idx="33650">
                  <c:v>-1.668E-2</c:v>
                </c:pt>
                <c:pt idx="33651">
                  <c:v>-1.4382499999999999E-2</c:v>
                </c:pt>
                <c:pt idx="33652">
                  <c:v>-1.2137800000000001E-2</c:v>
                </c:pt>
                <c:pt idx="33653" formatCode="0.00E+00">
                  <c:v>-9.9512699999999999E-3</c:v>
                </c:pt>
                <c:pt idx="33654" formatCode="0.00E+00">
                  <c:v>-7.8257799999999992E-3</c:v>
                </c:pt>
                <c:pt idx="33655" formatCode="0.00E+00">
                  <c:v>-5.7615100000000001E-3</c:v>
                </c:pt>
                <c:pt idx="33656" formatCode="0.00E+00">
                  <c:v>-3.7595699999999998E-3</c:v>
                </c:pt>
                <c:pt idx="33657" formatCode="0.00E+00">
                  <c:v>-1.82317E-3</c:v>
                </c:pt>
                <c:pt idx="33658" formatCode="0.00E+00">
                  <c:v>4.3535799999999997E-5</c:v>
                </c:pt>
                <c:pt idx="33659" formatCode="0.00E+00">
                  <c:v>1.8367699999999999E-3</c:v>
                </c:pt>
                <c:pt idx="33660" formatCode="0.00E+00">
                  <c:v>3.5540900000000002E-3</c:v>
                </c:pt>
                <c:pt idx="33661" formatCode="0.00E+00">
                  <c:v>5.1937299999999997E-3</c:v>
                </c:pt>
                <c:pt idx="33662" formatCode="0.00E+00">
                  <c:v>6.7537200000000004E-3</c:v>
                </c:pt>
                <c:pt idx="33663" formatCode="0.00E+00">
                  <c:v>8.2326799999999992E-3</c:v>
                </c:pt>
                <c:pt idx="33664" formatCode="0.00E+00">
                  <c:v>9.6296000000000003E-3</c:v>
                </c:pt>
                <c:pt idx="33665">
                  <c:v>1.09414E-2</c:v>
                </c:pt>
                <c:pt idx="33666">
                  <c:v>1.21634E-2</c:v>
                </c:pt>
                <c:pt idx="33667">
                  <c:v>1.32928E-2</c:v>
                </c:pt>
                <c:pt idx="33668">
                  <c:v>1.4329400000000001E-2</c:v>
                </c:pt>
                <c:pt idx="33669">
                  <c:v>1.52728E-2</c:v>
                </c:pt>
                <c:pt idx="33670">
                  <c:v>1.6121E-2</c:v>
                </c:pt>
                <c:pt idx="33671">
                  <c:v>1.6871899999999999E-2</c:v>
                </c:pt>
                <c:pt idx="33672">
                  <c:v>1.7526099999999999E-2</c:v>
                </c:pt>
                <c:pt idx="33673">
                  <c:v>1.8085500000000001E-2</c:v>
                </c:pt>
                <c:pt idx="33674">
                  <c:v>1.85513E-2</c:v>
                </c:pt>
                <c:pt idx="33675">
                  <c:v>1.8922600000000001E-2</c:v>
                </c:pt>
                <c:pt idx="33676">
                  <c:v>1.9198E-2</c:v>
                </c:pt>
                <c:pt idx="33677">
                  <c:v>1.9376000000000001E-2</c:v>
                </c:pt>
                <c:pt idx="33678">
                  <c:v>1.9455299999999998E-2</c:v>
                </c:pt>
                <c:pt idx="33679">
                  <c:v>1.9434300000000002E-2</c:v>
                </c:pt>
                <c:pt idx="33680">
                  <c:v>1.9311600000000002E-2</c:v>
                </c:pt>
                <c:pt idx="33681">
                  <c:v>1.90869E-2</c:v>
                </c:pt>
                <c:pt idx="33682">
                  <c:v>1.87622E-2</c:v>
                </c:pt>
                <c:pt idx="33683">
                  <c:v>1.8340200000000001E-2</c:v>
                </c:pt>
                <c:pt idx="33684">
                  <c:v>1.78228E-2</c:v>
                </c:pt>
                <c:pt idx="33685">
                  <c:v>1.7210699999999999E-2</c:v>
                </c:pt>
                <c:pt idx="33686">
                  <c:v>1.6505499999999999E-2</c:v>
                </c:pt>
                <c:pt idx="33687">
                  <c:v>1.5711200000000002E-2</c:v>
                </c:pt>
                <c:pt idx="33688">
                  <c:v>1.4831799999999999E-2</c:v>
                </c:pt>
                <c:pt idx="33689">
                  <c:v>1.38678E-2</c:v>
                </c:pt>
                <c:pt idx="33690">
                  <c:v>1.28171E-2</c:v>
                </c:pt>
                <c:pt idx="33691">
                  <c:v>1.16769E-2</c:v>
                </c:pt>
                <c:pt idx="33692">
                  <c:v>1.04478E-2</c:v>
                </c:pt>
                <c:pt idx="33693" formatCode="0.00E+00">
                  <c:v>9.1325999999999994E-3</c:v>
                </c:pt>
                <c:pt idx="33694" formatCode="0.00E+00">
                  <c:v>7.7333699999999998E-3</c:v>
                </c:pt>
                <c:pt idx="33695" formatCode="0.00E+00">
                  <c:v>6.2507600000000002E-3</c:v>
                </c:pt>
                <c:pt idx="33696" formatCode="0.00E+00">
                  <c:v>4.6859199999999997E-3</c:v>
                </c:pt>
                <c:pt idx="33697" formatCode="0.00E+00">
                  <c:v>3.0414000000000001E-3</c:v>
                </c:pt>
                <c:pt idx="33698" formatCode="0.00E+00">
                  <c:v>1.3200099999999999E-3</c:v>
                </c:pt>
                <c:pt idx="33699" formatCode="0.00E+00">
                  <c:v>-4.7648599999999998E-4</c:v>
                </c:pt>
                <c:pt idx="33700" formatCode="0.00E+00">
                  <c:v>-2.3470000000000001E-3</c:v>
                </c:pt>
                <c:pt idx="33701" formatCode="0.00E+00">
                  <c:v>-4.2888099999999997E-3</c:v>
                </c:pt>
                <c:pt idx="33702" formatCode="0.00E+00">
                  <c:v>-6.2976300000000002E-3</c:v>
                </c:pt>
                <c:pt idx="33703" formatCode="0.00E+00">
                  <c:v>-8.37158E-3</c:v>
                </c:pt>
                <c:pt idx="33704">
                  <c:v>-1.0512199999999999E-2</c:v>
                </c:pt>
                <c:pt idx="33705">
                  <c:v>-1.272E-2</c:v>
                </c:pt>
                <c:pt idx="33706">
                  <c:v>-1.4991300000000001E-2</c:v>
                </c:pt>
                <c:pt idx="33707">
                  <c:v>-1.7320700000000001E-2</c:v>
                </c:pt>
                <c:pt idx="33708">
                  <c:v>-1.9704699999999999E-2</c:v>
                </c:pt>
                <c:pt idx="33709">
                  <c:v>-2.2142100000000001E-2</c:v>
                </c:pt>
                <c:pt idx="33710">
                  <c:v>-2.46316E-2</c:v>
                </c:pt>
                <c:pt idx="33711">
                  <c:v>-2.7170900000000001E-2</c:v>
                </c:pt>
                <c:pt idx="33712">
                  <c:v>-2.9755E-2</c:v>
                </c:pt>
                <c:pt idx="33713">
                  <c:v>-3.23781E-2</c:v>
                </c:pt>
                <c:pt idx="33714">
                  <c:v>-3.5035700000000003E-2</c:v>
                </c:pt>
                <c:pt idx="33715">
                  <c:v>-3.77259E-2</c:v>
                </c:pt>
                <c:pt idx="33716">
                  <c:v>-4.0445500000000002E-2</c:v>
                </c:pt>
                <c:pt idx="33717">
                  <c:v>-4.3189199999999997E-2</c:v>
                </c:pt>
                <c:pt idx="33718">
                  <c:v>-4.5952399999999997E-2</c:v>
                </c:pt>
                <c:pt idx="33719">
                  <c:v>-4.8732699999999997E-2</c:v>
                </c:pt>
                <c:pt idx="33720">
                  <c:v>-5.1528499999999998E-2</c:v>
                </c:pt>
                <c:pt idx="33721">
                  <c:v>-5.43376E-2</c:v>
                </c:pt>
                <c:pt idx="33722">
                  <c:v>-5.7155699999999997E-2</c:v>
                </c:pt>
                <c:pt idx="33723">
                  <c:v>-5.9978700000000003E-2</c:v>
                </c:pt>
                <c:pt idx="33724">
                  <c:v>-6.2805200000000005E-2</c:v>
                </c:pt>
                <c:pt idx="33725">
                  <c:v>-6.5635799999999994E-2</c:v>
                </c:pt>
                <c:pt idx="33726">
                  <c:v>-6.8468899999999999E-2</c:v>
                </c:pt>
                <c:pt idx="33727">
                  <c:v>-7.13009E-2</c:v>
                </c:pt>
                <c:pt idx="33728">
                  <c:v>-7.41285E-2</c:v>
                </c:pt>
                <c:pt idx="33729">
                  <c:v>-7.6949000000000004E-2</c:v>
                </c:pt>
                <c:pt idx="33730">
                  <c:v>-7.9759300000000005E-2</c:v>
                </c:pt>
                <c:pt idx="33731">
                  <c:v>-8.2556599999999994E-2</c:v>
                </c:pt>
                <c:pt idx="33732">
                  <c:v>-8.5339999999999999E-2</c:v>
                </c:pt>
                <c:pt idx="33733">
                  <c:v>-8.8109800000000002E-2</c:v>
                </c:pt>
                <c:pt idx="33734">
                  <c:v>-9.0865199999999993E-2</c:v>
                </c:pt>
                <c:pt idx="33735">
                  <c:v>-9.3602599999999994E-2</c:v>
                </c:pt>
                <c:pt idx="33736">
                  <c:v>-9.6316100000000002E-2</c:v>
                </c:pt>
                <c:pt idx="33737">
                  <c:v>-9.8999799999999999E-2</c:v>
                </c:pt>
                <c:pt idx="33738">
                  <c:v>-0.10165</c:v>
                </c:pt>
                <c:pt idx="33739">
                  <c:v>-0.104265</c:v>
                </c:pt>
                <c:pt idx="33740">
                  <c:v>-0.10684299999999999</c:v>
                </c:pt>
                <c:pt idx="33741">
                  <c:v>-0.10938299999999999</c:v>
                </c:pt>
                <c:pt idx="33742">
                  <c:v>-0.11187999999999999</c:v>
                </c:pt>
                <c:pt idx="33743">
                  <c:v>-0.114332</c:v>
                </c:pt>
                <c:pt idx="33744">
                  <c:v>-0.11673699999999999</c:v>
                </c:pt>
                <c:pt idx="33745">
                  <c:v>-0.11909400000000001</c:v>
                </c:pt>
                <c:pt idx="33746">
                  <c:v>-0.121405</c:v>
                </c:pt>
                <c:pt idx="33747">
                  <c:v>-0.123667</c:v>
                </c:pt>
                <c:pt idx="33748">
                  <c:v>-0.12587699999999999</c:v>
                </c:pt>
                <c:pt idx="33749">
                  <c:v>-0.12803600000000001</c:v>
                </c:pt>
                <c:pt idx="33750">
                  <c:v>-0.13014100000000001</c:v>
                </c:pt>
                <c:pt idx="33751">
                  <c:v>-0.132189</c:v>
                </c:pt>
                <c:pt idx="33752">
                  <c:v>-0.13417999999999999</c:v>
                </c:pt>
                <c:pt idx="33753">
                  <c:v>-0.13611799999999999</c:v>
                </c:pt>
                <c:pt idx="33754">
                  <c:v>-0.13800999999999999</c:v>
                </c:pt>
                <c:pt idx="33755">
                  <c:v>-0.13985800000000001</c:v>
                </c:pt>
                <c:pt idx="33756">
                  <c:v>-0.14166000000000001</c:v>
                </c:pt>
                <c:pt idx="33757">
                  <c:v>-0.14342199999999999</c:v>
                </c:pt>
                <c:pt idx="33758">
                  <c:v>-0.145145</c:v>
                </c:pt>
                <c:pt idx="33759">
                  <c:v>-0.14682999999999999</c:v>
                </c:pt>
                <c:pt idx="33760">
                  <c:v>-0.148475</c:v>
                </c:pt>
                <c:pt idx="33761">
                  <c:v>-0.15007899999999999</c:v>
                </c:pt>
                <c:pt idx="33762">
                  <c:v>-0.151643</c:v>
                </c:pt>
                <c:pt idx="33763">
                  <c:v>-0.153167</c:v>
                </c:pt>
                <c:pt idx="33764">
                  <c:v>-0.15465200000000001</c:v>
                </c:pt>
                <c:pt idx="33765">
                  <c:v>-0.15610599999999999</c:v>
                </c:pt>
                <c:pt idx="33766">
                  <c:v>-0.15753200000000001</c:v>
                </c:pt>
                <c:pt idx="33767">
                  <c:v>-0.15893499999999999</c:v>
                </c:pt>
                <c:pt idx="33768">
                  <c:v>-0.16031699999999999</c:v>
                </c:pt>
                <c:pt idx="33769">
                  <c:v>-0.16167899999999999</c:v>
                </c:pt>
                <c:pt idx="33770">
                  <c:v>-0.16302</c:v>
                </c:pt>
                <c:pt idx="33771">
                  <c:v>-0.16433900000000001</c:v>
                </c:pt>
                <c:pt idx="33772">
                  <c:v>-0.16563700000000001</c:v>
                </c:pt>
                <c:pt idx="33773">
                  <c:v>-0.16691900000000001</c:v>
                </c:pt>
                <c:pt idx="33774">
                  <c:v>-0.168184</c:v>
                </c:pt>
                <c:pt idx="33775">
                  <c:v>-0.169433</c:v>
                </c:pt>
                <c:pt idx="33776">
                  <c:v>-0.17066999999999999</c:v>
                </c:pt>
                <c:pt idx="33777">
                  <c:v>-0.171898</c:v>
                </c:pt>
                <c:pt idx="33778">
                  <c:v>-0.173125</c:v>
                </c:pt>
                <c:pt idx="33779">
                  <c:v>-0.17435500000000001</c:v>
                </c:pt>
                <c:pt idx="33780">
                  <c:v>-0.175591</c:v>
                </c:pt>
                <c:pt idx="33781">
                  <c:v>-0.17683599999999999</c:v>
                </c:pt>
                <c:pt idx="33782">
                  <c:v>-0.178095</c:v>
                </c:pt>
                <c:pt idx="33783">
                  <c:v>-0.179373</c:v>
                </c:pt>
                <c:pt idx="33784">
                  <c:v>-0.180672</c:v>
                </c:pt>
                <c:pt idx="33785">
                  <c:v>-0.18199499999999999</c:v>
                </c:pt>
                <c:pt idx="33786">
                  <c:v>-0.18334300000000001</c:v>
                </c:pt>
                <c:pt idx="33787">
                  <c:v>-0.18471799999999999</c:v>
                </c:pt>
                <c:pt idx="33788">
                  <c:v>-0.18612600000000001</c:v>
                </c:pt>
                <c:pt idx="33789">
                  <c:v>-0.18756500000000001</c:v>
                </c:pt>
                <c:pt idx="33790">
                  <c:v>-0.18903700000000001</c:v>
                </c:pt>
                <c:pt idx="33791">
                  <c:v>-0.19054399999999999</c:v>
                </c:pt>
                <c:pt idx="33792">
                  <c:v>-0.19209100000000001</c:v>
                </c:pt>
                <c:pt idx="33793">
                  <c:v>-0.193684</c:v>
                </c:pt>
                <c:pt idx="33794">
                  <c:v>-0.19531999999999999</c:v>
                </c:pt>
                <c:pt idx="33795">
                  <c:v>-0.19699800000000001</c:v>
                </c:pt>
                <c:pt idx="33796">
                  <c:v>-0.19871800000000001</c:v>
                </c:pt>
                <c:pt idx="33797">
                  <c:v>-0.20048299999999999</c:v>
                </c:pt>
                <c:pt idx="33798">
                  <c:v>-0.202293</c:v>
                </c:pt>
                <c:pt idx="33799">
                  <c:v>-0.20414599999999999</c:v>
                </c:pt>
                <c:pt idx="33800">
                  <c:v>-0.206044</c:v>
                </c:pt>
                <c:pt idx="33801">
                  <c:v>-0.207984</c:v>
                </c:pt>
                <c:pt idx="33802">
                  <c:v>-0.20996899999999999</c:v>
                </c:pt>
                <c:pt idx="33803">
                  <c:v>-0.21199399999999999</c:v>
                </c:pt>
                <c:pt idx="33804">
                  <c:v>-0.21405099999999999</c:v>
                </c:pt>
                <c:pt idx="33805">
                  <c:v>-0.21613299999999999</c:v>
                </c:pt>
                <c:pt idx="33806">
                  <c:v>-0.21823899999999999</c:v>
                </c:pt>
                <c:pt idx="33807">
                  <c:v>-0.22037000000000001</c:v>
                </c:pt>
                <c:pt idx="33808">
                  <c:v>-0.222525</c:v>
                </c:pt>
                <c:pt idx="33809">
                  <c:v>-0.22470899999999999</c:v>
                </c:pt>
                <c:pt idx="33810">
                  <c:v>-0.22691800000000001</c:v>
                </c:pt>
                <c:pt idx="33811">
                  <c:v>-0.22914999999999999</c:v>
                </c:pt>
                <c:pt idx="33812">
                  <c:v>-0.231406</c:v>
                </c:pt>
                <c:pt idx="33813">
                  <c:v>-0.233686</c:v>
                </c:pt>
                <c:pt idx="33814">
                  <c:v>-0.23599400000000001</c:v>
                </c:pt>
                <c:pt idx="33815">
                  <c:v>-0.23832700000000001</c:v>
                </c:pt>
                <c:pt idx="33816">
                  <c:v>-0.24068400000000001</c:v>
                </c:pt>
                <c:pt idx="33817">
                  <c:v>-0.243061</c:v>
                </c:pt>
                <c:pt idx="33818">
                  <c:v>-0.24545400000000001</c:v>
                </c:pt>
                <c:pt idx="33819">
                  <c:v>-0.247863</c:v>
                </c:pt>
                <c:pt idx="33820">
                  <c:v>-0.25028800000000001</c:v>
                </c:pt>
                <c:pt idx="33821">
                  <c:v>-0.25272899999999998</c:v>
                </c:pt>
                <c:pt idx="33822">
                  <c:v>-0.25518000000000002</c:v>
                </c:pt>
                <c:pt idx="33823">
                  <c:v>-0.257635</c:v>
                </c:pt>
                <c:pt idx="33824">
                  <c:v>-0.26008399999999998</c:v>
                </c:pt>
                <c:pt idx="33825">
                  <c:v>-0.26252300000000001</c:v>
                </c:pt>
                <c:pt idx="33826">
                  <c:v>-0.26494600000000001</c:v>
                </c:pt>
                <c:pt idx="33827">
                  <c:v>-0.26734599999999997</c:v>
                </c:pt>
                <c:pt idx="33828">
                  <c:v>-0.26971699999999998</c:v>
                </c:pt>
                <c:pt idx="33829">
                  <c:v>-0.27205299999999999</c:v>
                </c:pt>
                <c:pt idx="33830">
                  <c:v>-0.27435300000000001</c:v>
                </c:pt>
                <c:pt idx="33831">
                  <c:v>-0.276613</c:v>
                </c:pt>
                <c:pt idx="33832">
                  <c:v>-0.27883200000000002</c:v>
                </c:pt>
                <c:pt idx="33833">
                  <c:v>-0.28100399999999998</c:v>
                </c:pt>
                <c:pt idx="33834">
                  <c:v>-0.28312700000000002</c:v>
                </c:pt>
                <c:pt idx="33835">
                  <c:v>-0.28519299999999997</c:v>
                </c:pt>
                <c:pt idx="33836">
                  <c:v>-0.28720000000000001</c:v>
                </c:pt>
                <c:pt idx="33837">
                  <c:v>-0.28914200000000001</c:v>
                </c:pt>
                <c:pt idx="33838">
                  <c:v>-0.29101300000000002</c:v>
                </c:pt>
                <c:pt idx="33839">
                  <c:v>-0.29280699999999998</c:v>
                </c:pt>
                <c:pt idx="33840">
                  <c:v>-0.29452</c:v>
                </c:pt>
                <c:pt idx="33841">
                  <c:v>-0.29615399999999997</c:v>
                </c:pt>
                <c:pt idx="33842">
                  <c:v>-0.29771199999999998</c:v>
                </c:pt>
                <c:pt idx="33843">
                  <c:v>-0.29919200000000001</c:v>
                </c:pt>
                <c:pt idx="33844">
                  <c:v>-0.30059799999999998</c:v>
                </c:pt>
                <c:pt idx="33845">
                  <c:v>-0.301931</c:v>
                </c:pt>
                <c:pt idx="33846">
                  <c:v>-0.30318899999999999</c:v>
                </c:pt>
                <c:pt idx="33847">
                  <c:v>-0.304367</c:v>
                </c:pt>
                <c:pt idx="33848">
                  <c:v>-0.30545699999999998</c:v>
                </c:pt>
                <c:pt idx="33849">
                  <c:v>-0.30645600000000001</c:v>
                </c:pt>
                <c:pt idx="33850">
                  <c:v>-0.30736200000000002</c:v>
                </c:pt>
                <c:pt idx="33851">
                  <c:v>-0.308172</c:v>
                </c:pt>
                <c:pt idx="33852">
                  <c:v>-0.30888700000000002</c:v>
                </c:pt>
                <c:pt idx="33853">
                  <c:v>-0.30951000000000001</c:v>
                </c:pt>
                <c:pt idx="33854">
                  <c:v>-0.31004199999999998</c:v>
                </c:pt>
                <c:pt idx="33855">
                  <c:v>-0.31048100000000001</c:v>
                </c:pt>
                <c:pt idx="33856">
                  <c:v>-0.31082300000000002</c:v>
                </c:pt>
                <c:pt idx="33857">
                  <c:v>-0.31106600000000001</c:v>
                </c:pt>
                <c:pt idx="33858">
                  <c:v>-0.31120999999999999</c:v>
                </c:pt>
                <c:pt idx="33859">
                  <c:v>-0.31125399999999998</c:v>
                </c:pt>
                <c:pt idx="33860">
                  <c:v>-0.31119799999999997</c:v>
                </c:pt>
                <c:pt idx="33861">
                  <c:v>-0.31104500000000002</c:v>
                </c:pt>
                <c:pt idx="33862">
                  <c:v>-0.31079699999999999</c:v>
                </c:pt>
                <c:pt idx="33863">
                  <c:v>-0.31045299999999998</c:v>
                </c:pt>
                <c:pt idx="33864">
                  <c:v>-0.31001699999999999</c:v>
                </c:pt>
                <c:pt idx="33865">
                  <c:v>-0.30949300000000002</c:v>
                </c:pt>
                <c:pt idx="33866">
                  <c:v>-0.30888599999999999</c:v>
                </c:pt>
                <c:pt idx="33867">
                  <c:v>-0.308199</c:v>
                </c:pt>
                <c:pt idx="33868">
                  <c:v>-0.30742999999999998</c:v>
                </c:pt>
                <c:pt idx="33869">
                  <c:v>-0.30658200000000002</c:v>
                </c:pt>
                <c:pt idx="33870">
                  <c:v>-0.30565799999999999</c:v>
                </c:pt>
                <c:pt idx="33871">
                  <c:v>-0.30465999999999999</c:v>
                </c:pt>
                <c:pt idx="33872">
                  <c:v>-0.30359000000000003</c:v>
                </c:pt>
                <c:pt idx="33873">
                  <c:v>-0.30244700000000002</c:v>
                </c:pt>
                <c:pt idx="33874">
                  <c:v>-0.301232</c:v>
                </c:pt>
                <c:pt idx="33875">
                  <c:v>-0.29994900000000002</c:v>
                </c:pt>
                <c:pt idx="33876">
                  <c:v>-0.29860399999999998</c:v>
                </c:pt>
                <c:pt idx="33877">
                  <c:v>-0.29720000000000002</c:v>
                </c:pt>
                <c:pt idx="33878">
                  <c:v>-0.295738</c:v>
                </c:pt>
                <c:pt idx="33879">
                  <c:v>-0.29421999999999998</c:v>
                </c:pt>
                <c:pt idx="33880">
                  <c:v>-0.29265400000000003</c:v>
                </c:pt>
                <c:pt idx="33881">
                  <c:v>-0.29104600000000003</c:v>
                </c:pt>
                <c:pt idx="33882">
                  <c:v>-0.28939900000000002</c:v>
                </c:pt>
                <c:pt idx="33883">
                  <c:v>-0.28771600000000003</c:v>
                </c:pt>
                <c:pt idx="33884">
                  <c:v>-0.285997</c:v>
                </c:pt>
                <c:pt idx="33885">
                  <c:v>-0.28424500000000003</c:v>
                </c:pt>
                <c:pt idx="33886">
                  <c:v>-0.28246199999999999</c:v>
                </c:pt>
                <c:pt idx="33887">
                  <c:v>-0.28065099999999998</c:v>
                </c:pt>
                <c:pt idx="33888">
                  <c:v>-0.27881699999999998</c:v>
                </c:pt>
                <c:pt idx="33889">
                  <c:v>-0.27696100000000001</c:v>
                </c:pt>
                <c:pt idx="33890">
                  <c:v>-0.27508500000000002</c:v>
                </c:pt>
                <c:pt idx="33891">
                  <c:v>-0.27318100000000001</c:v>
                </c:pt>
                <c:pt idx="33892">
                  <c:v>-0.27124399999999999</c:v>
                </c:pt>
                <c:pt idx="33893">
                  <c:v>-0.26927299999999998</c:v>
                </c:pt>
                <c:pt idx="33894">
                  <c:v>-0.26727000000000001</c:v>
                </c:pt>
                <c:pt idx="33895">
                  <c:v>-0.265237</c:v>
                </c:pt>
                <c:pt idx="33896">
                  <c:v>-0.26318000000000003</c:v>
                </c:pt>
                <c:pt idx="33897">
                  <c:v>-0.26110299999999997</c:v>
                </c:pt>
                <c:pt idx="33898">
                  <c:v>-0.25900699999999999</c:v>
                </c:pt>
                <c:pt idx="33899">
                  <c:v>-0.25689499999999998</c:v>
                </c:pt>
                <c:pt idx="33900">
                  <c:v>-0.25477499999999997</c:v>
                </c:pt>
                <c:pt idx="33901">
                  <c:v>-0.25265599999999999</c:v>
                </c:pt>
                <c:pt idx="33902">
                  <c:v>-0.25054900000000002</c:v>
                </c:pt>
                <c:pt idx="33903">
                  <c:v>-0.24845800000000001</c:v>
                </c:pt>
                <c:pt idx="33904">
                  <c:v>-0.24638699999999999</c:v>
                </c:pt>
                <c:pt idx="33905">
                  <c:v>-0.244341</c:v>
                </c:pt>
                <c:pt idx="33906">
                  <c:v>-0.24232000000000001</c:v>
                </c:pt>
                <c:pt idx="33907">
                  <c:v>-0.24032500000000001</c:v>
                </c:pt>
                <c:pt idx="33908">
                  <c:v>-0.23835899999999999</c:v>
                </c:pt>
                <c:pt idx="33909">
                  <c:v>-0.23642199999999999</c:v>
                </c:pt>
                <c:pt idx="33910">
                  <c:v>-0.234516</c:v>
                </c:pt>
                <c:pt idx="33911">
                  <c:v>-0.23263900000000001</c:v>
                </c:pt>
                <c:pt idx="33912">
                  <c:v>-0.23078699999999999</c:v>
                </c:pt>
                <c:pt idx="33913">
                  <c:v>-0.22895599999999999</c:v>
                </c:pt>
                <c:pt idx="33914">
                  <c:v>-0.22714000000000001</c:v>
                </c:pt>
                <c:pt idx="33915">
                  <c:v>-0.22533400000000001</c:v>
                </c:pt>
                <c:pt idx="33916">
                  <c:v>-0.22353300000000001</c:v>
                </c:pt>
                <c:pt idx="33917">
                  <c:v>-0.22173999999999999</c:v>
                </c:pt>
                <c:pt idx="33918">
                  <c:v>-0.21995899999999999</c:v>
                </c:pt>
                <c:pt idx="33919">
                  <c:v>-0.218196</c:v>
                </c:pt>
                <c:pt idx="33920">
                  <c:v>-0.21645300000000001</c:v>
                </c:pt>
                <c:pt idx="33921">
                  <c:v>-0.21473100000000001</c:v>
                </c:pt>
                <c:pt idx="33922">
                  <c:v>-0.213028</c:v>
                </c:pt>
                <c:pt idx="33923">
                  <c:v>-0.211343</c:v>
                </c:pt>
                <c:pt idx="33924">
                  <c:v>-0.209675</c:v>
                </c:pt>
                <c:pt idx="33925">
                  <c:v>-0.20802699999999999</c:v>
                </c:pt>
                <c:pt idx="33926">
                  <c:v>-0.2064</c:v>
                </c:pt>
                <c:pt idx="33927">
                  <c:v>-0.20479700000000001</c:v>
                </c:pt>
                <c:pt idx="33928">
                  <c:v>-0.20322000000000001</c:v>
                </c:pt>
                <c:pt idx="33929">
                  <c:v>-0.20167399999999999</c:v>
                </c:pt>
                <c:pt idx="33930">
                  <c:v>-0.20016800000000001</c:v>
                </c:pt>
                <c:pt idx="33931">
                  <c:v>-0.19870499999999999</c:v>
                </c:pt>
                <c:pt idx="33932">
                  <c:v>-0.19728999999999999</c:v>
                </c:pt>
                <c:pt idx="33933">
                  <c:v>-0.19592399999999999</c:v>
                </c:pt>
                <c:pt idx="33934">
                  <c:v>-0.194605</c:v>
                </c:pt>
                <c:pt idx="33935">
                  <c:v>-0.193328</c:v>
                </c:pt>
                <c:pt idx="33936">
                  <c:v>-0.19209000000000001</c:v>
                </c:pt>
                <c:pt idx="33937">
                  <c:v>-0.19089100000000001</c:v>
                </c:pt>
                <c:pt idx="33938">
                  <c:v>-0.18973400000000001</c:v>
                </c:pt>
                <c:pt idx="33939">
                  <c:v>-0.18861800000000001</c:v>
                </c:pt>
                <c:pt idx="33940">
                  <c:v>-0.18754599999999999</c:v>
                </c:pt>
                <c:pt idx="33941">
                  <c:v>-0.18651400000000001</c:v>
                </c:pt>
                <c:pt idx="33942">
                  <c:v>-0.18551699999999999</c:v>
                </c:pt>
                <c:pt idx="33943">
                  <c:v>-0.18454899999999999</c:v>
                </c:pt>
                <c:pt idx="33944">
                  <c:v>-0.183614</c:v>
                </c:pt>
                <c:pt idx="33945">
                  <c:v>-0.18271699999999999</c:v>
                </c:pt>
                <c:pt idx="33946">
                  <c:v>-0.18185999999999999</c:v>
                </c:pt>
                <c:pt idx="33947">
                  <c:v>-0.18104600000000001</c:v>
                </c:pt>
                <c:pt idx="33948">
                  <c:v>-0.18027899999999999</c:v>
                </c:pt>
                <c:pt idx="33949">
                  <c:v>-0.179563</c:v>
                </c:pt>
                <c:pt idx="33950">
                  <c:v>-0.178901</c:v>
                </c:pt>
                <c:pt idx="33951">
                  <c:v>-0.17829100000000001</c:v>
                </c:pt>
                <c:pt idx="33952">
                  <c:v>-0.177735</c:v>
                </c:pt>
                <c:pt idx="33953">
                  <c:v>-0.177236</c:v>
                </c:pt>
                <c:pt idx="33954">
                  <c:v>-0.17679900000000001</c:v>
                </c:pt>
                <c:pt idx="33955">
                  <c:v>-0.17641999999999999</c:v>
                </c:pt>
                <c:pt idx="33956">
                  <c:v>-0.176097</c:v>
                </c:pt>
                <c:pt idx="33957">
                  <c:v>-0.17582999999999999</c:v>
                </c:pt>
                <c:pt idx="33958">
                  <c:v>-0.17562</c:v>
                </c:pt>
                <c:pt idx="33959">
                  <c:v>-0.17546600000000001</c:v>
                </c:pt>
                <c:pt idx="33960">
                  <c:v>-0.17536599999999999</c:v>
                </c:pt>
                <c:pt idx="33961">
                  <c:v>-0.175315</c:v>
                </c:pt>
                <c:pt idx="33962">
                  <c:v>-0.17531099999999999</c:v>
                </c:pt>
                <c:pt idx="33963">
                  <c:v>-0.17535899999999999</c:v>
                </c:pt>
                <c:pt idx="33964">
                  <c:v>-0.17546</c:v>
                </c:pt>
                <c:pt idx="33965">
                  <c:v>-0.17561399999999999</c:v>
                </c:pt>
                <c:pt idx="33966">
                  <c:v>-0.17582200000000001</c:v>
                </c:pt>
                <c:pt idx="33967">
                  <c:v>-0.17608799999999999</c:v>
                </c:pt>
                <c:pt idx="33968">
                  <c:v>-0.17641299999999999</c:v>
                </c:pt>
                <c:pt idx="33969">
                  <c:v>-0.17679400000000001</c:v>
                </c:pt>
                <c:pt idx="33970">
                  <c:v>-0.17723</c:v>
                </c:pt>
                <c:pt idx="33971">
                  <c:v>-0.17772099999999999</c:v>
                </c:pt>
                <c:pt idx="33972">
                  <c:v>-0.178263</c:v>
                </c:pt>
                <c:pt idx="33973">
                  <c:v>-0.17885699999999999</c:v>
                </c:pt>
                <c:pt idx="33974">
                  <c:v>-0.179504</c:v>
                </c:pt>
                <c:pt idx="33975">
                  <c:v>-0.18020700000000001</c:v>
                </c:pt>
                <c:pt idx="33976">
                  <c:v>-0.18096499999999999</c:v>
                </c:pt>
                <c:pt idx="33977">
                  <c:v>-0.18177699999999999</c:v>
                </c:pt>
                <c:pt idx="33978">
                  <c:v>-0.18264</c:v>
                </c:pt>
                <c:pt idx="33979">
                  <c:v>-0.18354899999999999</c:v>
                </c:pt>
                <c:pt idx="33980">
                  <c:v>-0.184499</c:v>
                </c:pt>
                <c:pt idx="33981">
                  <c:v>-0.18548600000000001</c:v>
                </c:pt>
                <c:pt idx="33982">
                  <c:v>-0.18650900000000001</c:v>
                </c:pt>
                <c:pt idx="33983">
                  <c:v>-0.18756500000000001</c:v>
                </c:pt>
                <c:pt idx="33984">
                  <c:v>-0.18865399999999999</c:v>
                </c:pt>
                <c:pt idx="33985">
                  <c:v>-0.189777</c:v>
                </c:pt>
                <c:pt idx="33986">
                  <c:v>-0.19093599999999999</c:v>
                </c:pt>
                <c:pt idx="33987">
                  <c:v>-0.192131</c:v>
                </c:pt>
                <c:pt idx="33988">
                  <c:v>-0.19336500000000001</c:v>
                </c:pt>
                <c:pt idx="33989">
                  <c:v>-0.19464400000000001</c:v>
                </c:pt>
                <c:pt idx="33990">
                  <c:v>-0.19597100000000001</c:v>
                </c:pt>
                <c:pt idx="33991">
                  <c:v>-0.197348</c:v>
                </c:pt>
                <c:pt idx="33992">
                  <c:v>-0.19877400000000001</c:v>
                </c:pt>
                <c:pt idx="33993">
                  <c:v>-0.20024400000000001</c:v>
                </c:pt>
                <c:pt idx="33994">
                  <c:v>-0.20174900000000001</c:v>
                </c:pt>
                <c:pt idx="33995">
                  <c:v>-0.20328199999999999</c:v>
                </c:pt>
                <c:pt idx="33996">
                  <c:v>-0.204844</c:v>
                </c:pt>
                <c:pt idx="33997">
                  <c:v>-0.20644100000000001</c:v>
                </c:pt>
                <c:pt idx="33998">
                  <c:v>-0.20807899999999999</c:v>
                </c:pt>
                <c:pt idx="33999">
                  <c:v>-0.209754</c:v>
                </c:pt>
                <c:pt idx="34000">
                  <c:v>-0.211453</c:v>
                </c:pt>
                <c:pt idx="34001">
                  <c:v>-0.21316199999999999</c:v>
                </c:pt>
                <c:pt idx="34002">
                  <c:v>-0.21487400000000001</c:v>
                </c:pt>
                <c:pt idx="34003">
                  <c:v>-0.216583</c:v>
                </c:pt>
                <c:pt idx="34004">
                  <c:v>-0.218282</c:v>
                </c:pt>
                <c:pt idx="34005">
                  <c:v>-0.21996599999999999</c:v>
                </c:pt>
                <c:pt idx="34006">
                  <c:v>-0.221639</c:v>
                </c:pt>
                <c:pt idx="34007">
                  <c:v>-0.223305</c:v>
                </c:pt>
                <c:pt idx="34008">
                  <c:v>-0.224967</c:v>
                </c:pt>
                <c:pt idx="34009">
                  <c:v>-0.22662599999999999</c:v>
                </c:pt>
                <c:pt idx="34010">
                  <c:v>-0.22827700000000001</c:v>
                </c:pt>
                <c:pt idx="34011">
                  <c:v>-0.22991900000000001</c:v>
                </c:pt>
                <c:pt idx="34012">
                  <c:v>-0.231546</c:v>
                </c:pt>
                <c:pt idx="34013">
                  <c:v>-0.233156</c:v>
                </c:pt>
                <c:pt idx="34014">
                  <c:v>-0.23474900000000001</c:v>
                </c:pt>
                <c:pt idx="34015">
                  <c:v>-0.236321</c:v>
                </c:pt>
                <c:pt idx="34016">
                  <c:v>-0.237873</c:v>
                </c:pt>
                <c:pt idx="34017">
                  <c:v>-0.23940500000000001</c:v>
                </c:pt>
                <c:pt idx="34018">
                  <c:v>-0.24092</c:v>
                </c:pt>
                <c:pt idx="34019">
                  <c:v>-0.24241599999999999</c:v>
                </c:pt>
                <c:pt idx="34020">
                  <c:v>-0.24388799999999999</c:v>
                </c:pt>
                <c:pt idx="34021">
                  <c:v>-0.24533099999999999</c:v>
                </c:pt>
                <c:pt idx="34022">
                  <c:v>-0.24673900000000001</c:v>
                </c:pt>
                <c:pt idx="34023">
                  <c:v>-0.24810399999999999</c:v>
                </c:pt>
                <c:pt idx="34024">
                  <c:v>-0.249422</c:v>
                </c:pt>
                <c:pt idx="34025">
                  <c:v>-0.25069799999999998</c:v>
                </c:pt>
                <c:pt idx="34026">
                  <c:v>-0.25193599999999999</c:v>
                </c:pt>
                <c:pt idx="34027">
                  <c:v>-0.25313400000000003</c:v>
                </c:pt>
                <c:pt idx="34028">
                  <c:v>-0.25428699999999999</c:v>
                </c:pt>
                <c:pt idx="34029">
                  <c:v>-0.255386</c:v>
                </c:pt>
                <c:pt idx="34030">
                  <c:v>-0.25642599999999999</c:v>
                </c:pt>
                <c:pt idx="34031">
                  <c:v>-0.257409</c:v>
                </c:pt>
                <c:pt idx="34032">
                  <c:v>-0.25834200000000002</c:v>
                </c:pt>
                <c:pt idx="34033">
                  <c:v>-0.25922899999999999</c:v>
                </c:pt>
                <c:pt idx="34034">
                  <c:v>-0.26007200000000003</c:v>
                </c:pt>
                <c:pt idx="34035">
                  <c:v>-0.26087199999999999</c:v>
                </c:pt>
                <c:pt idx="34036">
                  <c:v>-0.26162999999999997</c:v>
                </c:pt>
                <c:pt idx="34037">
                  <c:v>-0.26234600000000002</c:v>
                </c:pt>
                <c:pt idx="34038">
                  <c:v>-0.26301600000000003</c:v>
                </c:pt>
                <c:pt idx="34039">
                  <c:v>-0.26363399999999998</c:v>
                </c:pt>
                <c:pt idx="34040">
                  <c:v>-0.26420300000000002</c:v>
                </c:pt>
                <c:pt idx="34041">
                  <c:v>-0.26472800000000002</c:v>
                </c:pt>
                <c:pt idx="34042">
                  <c:v>-0.265212</c:v>
                </c:pt>
                <c:pt idx="34043">
                  <c:v>-0.26565299999999997</c:v>
                </c:pt>
                <c:pt idx="34044">
                  <c:v>-0.26604899999999998</c:v>
                </c:pt>
                <c:pt idx="34045">
                  <c:v>-0.26639299999999999</c:v>
                </c:pt>
                <c:pt idx="34046">
                  <c:v>-0.26667999999999997</c:v>
                </c:pt>
                <c:pt idx="34047">
                  <c:v>-0.26690900000000001</c:v>
                </c:pt>
                <c:pt idx="34048">
                  <c:v>-0.26708300000000001</c:v>
                </c:pt>
                <c:pt idx="34049">
                  <c:v>-0.26720500000000003</c:v>
                </c:pt>
                <c:pt idx="34050">
                  <c:v>-0.26727699999999999</c:v>
                </c:pt>
                <c:pt idx="34051">
                  <c:v>-0.26730300000000001</c:v>
                </c:pt>
                <c:pt idx="34052">
                  <c:v>-0.26728200000000002</c:v>
                </c:pt>
                <c:pt idx="34053">
                  <c:v>-0.26721600000000001</c:v>
                </c:pt>
                <c:pt idx="34054">
                  <c:v>-0.26710600000000001</c:v>
                </c:pt>
                <c:pt idx="34055">
                  <c:v>-0.266955</c:v>
                </c:pt>
                <c:pt idx="34056">
                  <c:v>-0.26675900000000002</c:v>
                </c:pt>
                <c:pt idx="34057">
                  <c:v>-0.26651799999999998</c:v>
                </c:pt>
                <c:pt idx="34058">
                  <c:v>-0.266231</c:v>
                </c:pt>
                <c:pt idx="34059">
                  <c:v>-0.26590399999999997</c:v>
                </c:pt>
                <c:pt idx="34060">
                  <c:v>-0.26554100000000003</c:v>
                </c:pt>
                <c:pt idx="34061">
                  <c:v>-0.26514500000000002</c:v>
                </c:pt>
                <c:pt idx="34062">
                  <c:v>-0.26472000000000001</c:v>
                </c:pt>
                <c:pt idx="34063">
                  <c:v>-0.26426500000000003</c:v>
                </c:pt>
                <c:pt idx="34064">
                  <c:v>-0.26377699999999998</c:v>
                </c:pt>
                <c:pt idx="34065">
                  <c:v>-0.26325999999999999</c:v>
                </c:pt>
                <c:pt idx="34066">
                  <c:v>-0.26271299999999997</c:v>
                </c:pt>
                <c:pt idx="34067">
                  <c:v>-0.26213700000000001</c:v>
                </c:pt>
                <c:pt idx="34068">
                  <c:v>-0.26153700000000002</c:v>
                </c:pt>
                <c:pt idx="34069">
                  <c:v>-0.26091799999999998</c:v>
                </c:pt>
                <c:pt idx="34070">
                  <c:v>-0.26028000000000001</c:v>
                </c:pt>
                <c:pt idx="34071">
                  <c:v>-0.25962400000000002</c:v>
                </c:pt>
                <c:pt idx="34072">
                  <c:v>-0.25895299999999999</c:v>
                </c:pt>
                <c:pt idx="34073">
                  <c:v>-0.25827600000000001</c:v>
                </c:pt>
                <c:pt idx="34074">
                  <c:v>-0.25759700000000002</c:v>
                </c:pt>
                <c:pt idx="34075">
                  <c:v>-0.256913</c:v>
                </c:pt>
                <c:pt idx="34076">
                  <c:v>-0.25622699999999998</c:v>
                </c:pt>
                <c:pt idx="34077">
                  <c:v>-0.25554199999999999</c:v>
                </c:pt>
                <c:pt idx="34078">
                  <c:v>-0.25486399999999998</c:v>
                </c:pt>
                <c:pt idx="34079">
                  <c:v>-0.254195</c:v>
                </c:pt>
                <c:pt idx="34080">
                  <c:v>-0.25353500000000001</c:v>
                </c:pt>
                <c:pt idx="34081">
                  <c:v>-0.25288300000000002</c:v>
                </c:pt>
                <c:pt idx="34082">
                  <c:v>-0.25223699999999999</c:v>
                </c:pt>
                <c:pt idx="34083">
                  <c:v>-0.25159599999999999</c:v>
                </c:pt>
                <c:pt idx="34084">
                  <c:v>-0.250967</c:v>
                </c:pt>
                <c:pt idx="34085">
                  <c:v>-0.250363</c:v>
                </c:pt>
                <c:pt idx="34086">
                  <c:v>-0.24979100000000001</c:v>
                </c:pt>
                <c:pt idx="34087">
                  <c:v>-0.249247</c:v>
                </c:pt>
                <c:pt idx="34088">
                  <c:v>-0.248722</c:v>
                </c:pt>
                <c:pt idx="34089">
                  <c:v>-0.24821099999999999</c:v>
                </c:pt>
                <c:pt idx="34090">
                  <c:v>-0.24771599999999999</c:v>
                </c:pt>
                <c:pt idx="34091">
                  <c:v>-0.24724199999999999</c:v>
                </c:pt>
                <c:pt idx="34092">
                  <c:v>-0.24679100000000001</c:v>
                </c:pt>
                <c:pt idx="34093">
                  <c:v>-0.246367</c:v>
                </c:pt>
                <c:pt idx="34094">
                  <c:v>-0.245976</c:v>
                </c:pt>
                <c:pt idx="34095">
                  <c:v>-0.24562899999999999</c:v>
                </c:pt>
                <c:pt idx="34096">
                  <c:v>-0.24532499999999999</c:v>
                </c:pt>
                <c:pt idx="34097">
                  <c:v>-0.24504999999999999</c:v>
                </c:pt>
                <c:pt idx="34098">
                  <c:v>-0.24479899999999999</c:v>
                </c:pt>
                <c:pt idx="34099">
                  <c:v>-0.244593</c:v>
                </c:pt>
                <c:pt idx="34100">
                  <c:v>-0.24444099999999999</c:v>
                </c:pt>
                <c:pt idx="34101">
                  <c:v>-0.244335</c:v>
                </c:pt>
                <c:pt idx="34102">
                  <c:v>-0.244279</c:v>
                </c:pt>
                <c:pt idx="34103">
                  <c:v>-0.24428</c:v>
                </c:pt>
                <c:pt idx="34104">
                  <c:v>-0.244336</c:v>
                </c:pt>
                <c:pt idx="34105">
                  <c:v>-0.244448</c:v>
                </c:pt>
                <c:pt idx="34106">
                  <c:v>-0.244613</c:v>
                </c:pt>
                <c:pt idx="34107">
                  <c:v>-0.24482799999999999</c:v>
                </c:pt>
                <c:pt idx="34108">
                  <c:v>-0.245092</c:v>
                </c:pt>
                <c:pt idx="34109">
                  <c:v>-0.24540100000000001</c:v>
                </c:pt>
                <c:pt idx="34110">
                  <c:v>-0.245754</c:v>
                </c:pt>
                <c:pt idx="34111">
                  <c:v>-0.24614800000000001</c:v>
                </c:pt>
                <c:pt idx="34112">
                  <c:v>-0.246583</c:v>
                </c:pt>
                <c:pt idx="34113">
                  <c:v>-0.24706</c:v>
                </c:pt>
                <c:pt idx="34114">
                  <c:v>-0.247585</c:v>
                </c:pt>
                <c:pt idx="34115">
                  <c:v>-0.24815999999999999</c:v>
                </c:pt>
                <c:pt idx="34116">
                  <c:v>-0.248778</c:v>
                </c:pt>
                <c:pt idx="34117">
                  <c:v>-0.24943699999999999</c:v>
                </c:pt>
                <c:pt idx="34118">
                  <c:v>-0.250139</c:v>
                </c:pt>
                <c:pt idx="34119">
                  <c:v>-0.25089</c:v>
                </c:pt>
                <c:pt idx="34120">
                  <c:v>-0.251693</c:v>
                </c:pt>
                <c:pt idx="34121">
                  <c:v>-0.25254900000000002</c:v>
                </c:pt>
                <c:pt idx="34122">
                  <c:v>-0.25345800000000002</c:v>
                </c:pt>
                <c:pt idx="34123">
                  <c:v>-0.25441999999999998</c:v>
                </c:pt>
                <c:pt idx="34124">
                  <c:v>-0.25543399999999999</c:v>
                </c:pt>
                <c:pt idx="34125">
                  <c:v>-0.256492</c:v>
                </c:pt>
                <c:pt idx="34126">
                  <c:v>-0.25758599999999998</c:v>
                </c:pt>
                <c:pt idx="34127">
                  <c:v>-0.25870799999999999</c:v>
                </c:pt>
                <c:pt idx="34128">
                  <c:v>-0.25985799999999998</c:v>
                </c:pt>
                <c:pt idx="34129">
                  <c:v>-0.26103500000000002</c:v>
                </c:pt>
                <c:pt idx="34130">
                  <c:v>-0.262235</c:v>
                </c:pt>
                <c:pt idx="34131">
                  <c:v>-0.26345200000000002</c:v>
                </c:pt>
                <c:pt idx="34132">
                  <c:v>-0.26468000000000003</c:v>
                </c:pt>
                <c:pt idx="34133">
                  <c:v>-0.26590999999999998</c:v>
                </c:pt>
                <c:pt idx="34134">
                  <c:v>-0.26713700000000001</c:v>
                </c:pt>
                <c:pt idx="34135">
                  <c:v>-0.26836300000000002</c:v>
                </c:pt>
                <c:pt idx="34136">
                  <c:v>-0.26958500000000002</c:v>
                </c:pt>
                <c:pt idx="34137">
                  <c:v>-0.27080700000000002</c:v>
                </c:pt>
                <c:pt idx="34138">
                  <c:v>-0.27202599999999999</c:v>
                </c:pt>
                <c:pt idx="34139">
                  <c:v>-0.27323900000000001</c:v>
                </c:pt>
                <c:pt idx="34140">
                  <c:v>-0.27444200000000002</c:v>
                </c:pt>
                <c:pt idx="34141">
                  <c:v>-0.27562799999999998</c:v>
                </c:pt>
                <c:pt idx="34142">
                  <c:v>-0.27679500000000001</c:v>
                </c:pt>
                <c:pt idx="34143">
                  <c:v>-0.27793499999999999</c:v>
                </c:pt>
                <c:pt idx="34144">
                  <c:v>-0.27903699999999998</c:v>
                </c:pt>
                <c:pt idx="34145">
                  <c:v>-0.28009299999999998</c:v>
                </c:pt>
                <c:pt idx="34146">
                  <c:v>-0.28110499999999999</c:v>
                </c:pt>
                <c:pt idx="34147">
                  <c:v>-0.28207300000000002</c:v>
                </c:pt>
                <c:pt idx="34148">
                  <c:v>-0.28299999999999997</c:v>
                </c:pt>
                <c:pt idx="34149">
                  <c:v>-0.283883</c:v>
                </c:pt>
                <c:pt idx="34150">
                  <c:v>-0.284721</c:v>
                </c:pt>
                <c:pt idx="34151">
                  <c:v>-0.28551300000000002</c:v>
                </c:pt>
                <c:pt idx="34152">
                  <c:v>-0.28625499999999998</c:v>
                </c:pt>
                <c:pt idx="34153">
                  <c:v>-0.286941</c:v>
                </c:pt>
                <c:pt idx="34154">
                  <c:v>-0.28756700000000002</c:v>
                </c:pt>
                <c:pt idx="34155">
                  <c:v>-0.288132</c:v>
                </c:pt>
                <c:pt idx="34156">
                  <c:v>-0.28863499999999997</c:v>
                </c:pt>
                <c:pt idx="34157">
                  <c:v>-0.289072</c:v>
                </c:pt>
                <c:pt idx="34158">
                  <c:v>-0.289435</c:v>
                </c:pt>
                <c:pt idx="34159">
                  <c:v>-0.28972199999999998</c:v>
                </c:pt>
                <c:pt idx="34160">
                  <c:v>-0.28993400000000003</c:v>
                </c:pt>
                <c:pt idx="34161">
                  <c:v>-0.290072</c:v>
                </c:pt>
                <c:pt idx="34162">
                  <c:v>-0.29013600000000001</c:v>
                </c:pt>
                <c:pt idx="34163">
                  <c:v>-0.29011799999999999</c:v>
                </c:pt>
                <c:pt idx="34164">
                  <c:v>-0.29001100000000002</c:v>
                </c:pt>
                <c:pt idx="34165">
                  <c:v>-0.28980899999999998</c:v>
                </c:pt>
                <c:pt idx="34166">
                  <c:v>-0.28950999999999999</c:v>
                </c:pt>
                <c:pt idx="34167">
                  <c:v>-0.28911100000000001</c:v>
                </c:pt>
                <c:pt idx="34168">
                  <c:v>-0.28861300000000001</c:v>
                </c:pt>
                <c:pt idx="34169">
                  <c:v>-0.28801399999999999</c:v>
                </c:pt>
                <c:pt idx="34170">
                  <c:v>-0.28731000000000001</c:v>
                </c:pt>
                <c:pt idx="34171">
                  <c:v>-0.28650199999999998</c:v>
                </c:pt>
                <c:pt idx="34172">
                  <c:v>-0.28558800000000001</c:v>
                </c:pt>
                <c:pt idx="34173">
                  <c:v>-0.28456999999999999</c:v>
                </c:pt>
                <c:pt idx="34174">
                  <c:v>-0.28344399999999997</c:v>
                </c:pt>
                <c:pt idx="34175">
                  <c:v>-0.28220899999999999</c:v>
                </c:pt>
                <c:pt idx="34176">
                  <c:v>-0.28086499999999998</c:v>
                </c:pt>
                <c:pt idx="34177">
                  <c:v>-0.27941700000000003</c:v>
                </c:pt>
                <c:pt idx="34178">
                  <c:v>-0.27786699999999998</c:v>
                </c:pt>
                <c:pt idx="34179">
                  <c:v>-0.27621899999999999</c:v>
                </c:pt>
                <c:pt idx="34180">
                  <c:v>-0.27447199999999999</c:v>
                </c:pt>
                <c:pt idx="34181">
                  <c:v>-0.27262900000000001</c:v>
                </c:pt>
                <c:pt idx="34182">
                  <c:v>-0.27069900000000002</c:v>
                </c:pt>
                <c:pt idx="34183">
                  <c:v>-0.26868999999999998</c:v>
                </c:pt>
                <c:pt idx="34184">
                  <c:v>-0.26658399999999999</c:v>
                </c:pt>
                <c:pt idx="34185">
                  <c:v>-0.26436300000000001</c:v>
                </c:pt>
                <c:pt idx="34186">
                  <c:v>-0.26205400000000001</c:v>
                </c:pt>
                <c:pt idx="34187">
                  <c:v>-0.25968400000000003</c:v>
                </c:pt>
                <c:pt idx="34188">
                  <c:v>-0.25723600000000002</c:v>
                </c:pt>
                <c:pt idx="34189">
                  <c:v>-0.25470900000000002</c:v>
                </c:pt>
                <c:pt idx="34190">
                  <c:v>-0.25211800000000001</c:v>
                </c:pt>
                <c:pt idx="34191">
                  <c:v>-0.249469</c:v>
                </c:pt>
                <c:pt idx="34192">
                  <c:v>-0.24676000000000001</c:v>
                </c:pt>
                <c:pt idx="34193">
                  <c:v>-0.24399100000000001</c:v>
                </c:pt>
                <c:pt idx="34194">
                  <c:v>-0.24116399999999999</c:v>
                </c:pt>
                <c:pt idx="34195">
                  <c:v>-0.23828299999999999</c:v>
                </c:pt>
                <c:pt idx="34196">
                  <c:v>-0.23535500000000001</c:v>
                </c:pt>
                <c:pt idx="34197">
                  <c:v>-0.23238700000000001</c:v>
                </c:pt>
                <c:pt idx="34198">
                  <c:v>-0.229383</c:v>
                </c:pt>
                <c:pt idx="34199">
                  <c:v>-0.22634399999999999</c:v>
                </c:pt>
                <c:pt idx="34200">
                  <c:v>-0.223277</c:v>
                </c:pt>
                <c:pt idx="34201">
                  <c:v>-0.22018699999999999</c:v>
                </c:pt>
                <c:pt idx="34202">
                  <c:v>-0.217084</c:v>
                </c:pt>
                <c:pt idx="34203">
                  <c:v>-0.213978</c:v>
                </c:pt>
                <c:pt idx="34204">
                  <c:v>-0.21087800000000001</c:v>
                </c:pt>
                <c:pt idx="34205">
                  <c:v>-0.207791</c:v>
                </c:pt>
                <c:pt idx="34206">
                  <c:v>-0.20472000000000001</c:v>
                </c:pt>
                <c:pt idx="34207">
                  <c:v>-0.20166999999999999</c:v>
                </c:pt>
                <c:pt idx="34208">
                  <c:v>-0.19864599999999999</c:v>
                </c:pt>
                <c:pt idx="34209">
                  <c:v>-0.19565399999999999</c:v>
                </c:pt>
                <c:pt idx="34210">
                  <c:v>-0.19269600000000001</c:v>
                </c:pt>
                <c:pt idx="34211">
                  <c:v>-0.189777</c:v>
                </c:pt>
                <c:pt idx="34212">
                  <c:v>-0.18690300000000001</c:v>
                </c:pt>
                <c:pt idx="34213">
                  <c:v>-0.18407999999999999</c:v>
                </c:pt>
                <c:pt idx="34214">
                  <c:v>-0.181314</c:v>
                </c:pt>
                <c:pt idx="34215">
                  <c:v>-0.17860799999999999</c:v>
                </c:pt>
                <c:pt idx="34216">
                  <c:v>-0.17596700000000001</c:v>
                </c:pt>
                <c:pt idx="34217">
                  <c:v>-0.17339299999999999</c:v>
                </c:pt>
                <c:pt idx="34218">
                  <c:v>-0.17088700000000001</c:v>
                </c:pt>
                <c:pt idx="34219">
                  <c:v>-0.16844799999999999</c:v>
                </c:pt>
                <c:pt idx="34220">
                  <c:v>-0.166077</c:v>
                </c:pt>
                <c:pt idx="34221">
                  <c:v>-0.163776</c:v>
                </c:pt>
                <c:pt idx="34222">
                  <c:v>-0.161551</c:v>
                </c:pt>
                <c:pt idx="34223">
                  <c:v>-0.159409</c:v>
                </c:pt>
                <c:pt idx="34224">
                  <c:v>-0.15735499999999999</c:v>
                </c:pt>
                <c:pt idx="34225">
                  <c:v>-0.15539</c:v>
                </c:pt>
                <c:pt idx="34226">
                  <c:v>-0.15351400000000001</c:v>
                </c:pt>
                <c:pt idx="34227">
                  <c:v>-0.151728</c:v>
                </c:pt>
                <c:pt idx="34228">
                  <c:v>-0.150035</c:v>
                </c:pt>
                <c:pt idx="34229">
                  <c:v>-0.14843799999999999</c:v>
                </c:pt>
                <c:pt idx="34230">
                  <c:v>-0.14693800000000001</c:v>
                </c:pt>
                <c:pt idx="34231">
                  <c:v>-0.145537</c:v>
                </c:pt>
                <c:pt idx="34232">
                  <c:v>-0.144235</c:v>
                </c:pt>
                <c:pt idx="34233">
                  <c:v>-0.14303399999999999</c:v>
                </c:pt>
                <c:pt idx="34234">
                  <c:v>-0.14193500000000001</c:v>
                </c:pt>
                <c:pt idx="34235">
                  <c:v>-0.14094200000000001</c:v>
                </c:pt>
                <c:pt idx="34236">
                  <c:v>-0.14005300000000001</c:v>
                </c:pt>
                <c:pt idx="34237">
                  <c:v>-0.13927</c:v>
                </c:pt>
                <c:pt idx="34238">
                  <c:v>-0.138599</c:v>
                </c:pt>
                <c:pt idx="34239">
                  <c:v>-0.138044</c:v>
                </c:pt>
                <c:pt idx="34240">
                  <c:v>-0.13760700000000001</c:v>
                </c:pt>
                <c:pt idx="34241">
                  <c:v>-0.13728699999999999</c:v>
                </c:pt>
                <c:pt idx="34242">
                  <c:v>-0.13708799999999999</c:v>
                </c:pt>
                <c:pt idx="34243">
                  <c:v>-0.13700699999999999</c:v>
                </c:pt>
                <c:pt idx="34244">
                  <c:v>-0.137043</c:v>
                </c:pt>
                <c:pt idx="34245">
                  <c:v>-0.13718900000000001</c:v>
                </c:pt>
                <c:pt idx="34246">
                  <c:v>-0.13744400000000001</c:v>
                </c:pt>
                <c:pt idx="34247">
                  <c:v>-0.13780600000000001</c:v>
                </c:pt>
                <c:pt idx="34248">
                  <c:v>-0.13827200000000001</c:v>
                </c:pt>
                <c:pt idx="34249">
                  <c:v>-0.13884099999999999</c:v>
                </c:pt>
                <c:pt idx="34250">
                  <c:v>-0.13950799999999999</c:v>
                </c:pt>
                <c:pt idx="34251">
                  <c:v>-0.140269</c:v>
                </c:pt>
                <c:pt idx="34252">
                  <c:v>-0.14111899999999999</c:v>
                </c:pt>
                <c:pt idx="34253">
                  <c:v>-0.14206099999999999</c:v>
                </c:pt>
                <c:pt idx="34254">
                  <c:v>-0.1431</c:v>
                </c:pt>
                <c:pt idx="34255">
                  <c:v>-0.144236</c:v>
                </c:pt>
                <c:pt idx="34256">
                  <c:v>-0.14547099999999999</c:v>
                </c:pt>
                <c:pt idx="34257">
                  <c:v>-0.14680399999999999</c:v>
                </c:pt>
                <c:pt idx="34258">
                  <c:v>-0.148233</c:v>
                </c:pt>
                <c:pt idx="34259">
                  <c:v>-0.149752</c:v>
                </c:pt>
                <c:pt idx="34260">
                  <c:v>-0.15135999999999999</c:v>
                </c:pt>
                <c:pt idx="34261">
                  <c:v>-0.15304999999999999</c:v>
                </c:pt>
                <c:pt idx="34262">
                  <c:v>-0.15481900000000001</c:v>
                </c:pt>
                <c:pt idx="34263">
                  <c:v>-0.156669</c:v>
                </c:pt>
                <c:pt idx="34264">
                  <c:v>-0.15860199999999999</c:v>
                </c:pt>
                <c:pt idx="34265">
                  <c:v>-0.16061800000000001</c:v>
                </c:pt>
                <c:pt idx="34266">
                  <c:v>-0.162712</c:v>
                </c:pt>
                <c:pt idx="34267">
                  <c:v>-0.164881</c:v>
                </c:pt>
                <c:pt idx="34268">
                  <c:v>-0.16711599999999999</c:v>
                </c:pt>
                <c:pt idx="34269">
                  <c:v>-0.169405</c:v>
                </c:pt>
                <c:pt idx="34270">
                  <c:v>-0.17174700000000001</c:v>
                </c:pt>
                <c:pt idx="34271">
                  <c:v>-0.17413100000000001</c:v>
                </c:pt>
                <c:pt idx="34272">
                  <c:v>-0.17652100000000001</c:v>
                </c:pt>
                <c:pt idx="34273">
                  <c:v>-0.17891299999999999</c:v>
                </c:pt>
                <c:pt idx="34274">
                  <c:v>-0.18134700000000001</c:v>
                </c:pt>
                <c:pt idx="34275">
                  <c:v>-0.18382799999999999</c:v>
                </c:pt>
                <c:pt idx="34276">
                  <c:v>-0.186332</c:v>
                </c:pt>
                <c:pt idx="34277">
                  <c:v>-0.18886</c:v>
                </c:pt>
                <c:pt idx="34278">
                  <c:v>-0.19141</c:v>
                </c:pt>
                <c:pt idx="34279">
                  <c:v>-0.19397700000000001</c:v>
                </c:pt>
                <c:pt idx="34280">
                  <c:v>-0.19655500000000001</c:v>
                </c:pt>
                <c:pt idx="34281">
                  <c:v>-0.19914000000000001</c:v>
                </c:pt>
                <c:pt idx="34282">
                  <c:v>-0.20172899999999999</c:v>
                </c:pt>
                <c:pt idx="34283">
                  <c:v>-0.20432</c:v>
                </c:pt>
                <c:pt idx="34284">
                  <c:v>-0.20691399999999999</c:v>
                </c:pt>
                <c:pt idx="34285">
                  <c:v>-0.20951400000000001</c:v>
                </c:pt>
                <c:pt idx="34286">
                  <c:v>-0.212118</c:v>
                </c:pt>
                <c:pt idx="34287">
                  <c:v>-0.214725</c:v>
                </c:pt>
                <c:pt idx="34288">
                  <c:v>-0.217331</c:v>
                </c:pt>
                <c:pt idx="34289">
                  <c:v>-0.21993399999999999</c:v>
                </c:pt>
                <c:pt idx="34290">
                  <c:v>-0.22253200000000001</c:v>
                </c:pt>
                <c:pt idx="34291">
                  <c:v>-0.22512299999999999</c:v>
                </c:pt>
                <c:pt idx="34292">
                  <c:v>-0.22770299999999999</c:v>
                </c:pt>
                <c:pt idx="34293">
                  <c:v>-0.230267</c:v>
                </c:pt>
                <c:pt idx="34294">
                  <c:v>-0.23280999999999999</c:v>
                </c:pt>
                <c:pt idx="34295">
                  <c:v>-0.23532600000000001</c:v>
                </c:pt>
                <c:pt idx="34296">
                  <c:v>-0.237814</c:v>
                </c:pt>
                <c:pt idx="34297">
                  <c:v>-0.24027499999999999</c:v>
                </c:pt>
                <c:pt idx="34298">
                  <c:v>-0.24270700000000001</c:v>
                </c:pt>
                <c:pt idx="34299">
                  <c:v>-0.24510699999999999</c:v>
                </c:pt>
                <c:pt idx="34300">
                  <c:v>-0.24747</c:v>
                </c:pt>
                <c:pt idx="34301">
                  <c:v>-0.24979000000000001</c:v>
                </c:pt>
                <c:pt idx="34302">
                  <c:v>-0.25206400000000001</c:v>
                </c:pt>
                <c:pt idx="34303">
                  <c:v>-0.25429099999999999</c:v>
                </c:pt>
                <c:pt idx="34304">
                  <c:v>-0.256467</c:v>
                </c:pt>
                <c:pt idx="34305">
                  <c:v>-0.25859199999999999</c:v>
                </c:pt>
                <c:pt idx="34306">
                  <c:v>-0.26066800000000001</c:v>
                </c:pt>
                <c:pt idx="34307">
                  <c:v>-0.26269599999999999</c:v>
                </c:pt>
                <c:pt idx="34308">
                  <c:v>-0.264679</c:v>
                </c:pt>
                <c:pt idx="34309">
                  <c:v>-0.26661200000000002</c:v>
                </c:pt>
                <c:pt idx="34310">
                  <c:v>-0.26849600000000001</c:v>
                </c:pt>
                <c:pt idx="34311">
                  <c:v>-0.27033000000000001</c:v>
                </c:pt>
                <c:pt idx="34312">
                  <c:v>-0.272117</c:v>
                </c:pt>
                <c:pt idx="34313">
                  <c:v>-0.27385399999999999</c:v>
                </c:pt>
                <c:pt idx="34314">
                  <c:v>-0.27553800000000001</c:v>
                </c:pt>
                <c:pt idx="34315">
                  <c:v>-0.27716800000000003</c:v>
                </c:pt>
                <c:pt idx="34316">
                  <c:v>-0.27874900000000002</c:v>
                </c:pt>
                <c:pt idx="34317">
                  <c:v>-0.28027800000000003</c:v>
                </c:pt>
                <c:pt idx="34318">
                  <c:v>-0.28174900000000003</c:v>
                </c:pt>
                <c:pt idx="34319">
                  <c:v>-0.28315600000000002</c:v>
                </c:pt>
                <c:pt idx="34320">
                  <c:v>-0.28449600000000003</c:v>
                </c:pt>
                <c:pt idx="34321">
                  <c:v>-0.28576299999999999</c:v>
                </c:pt>
                <c:pt idx="34322">
                  <c:v>-0.28694999999999998</c:v>
                </c:pt>
                <c:pt idx="34323">
                  <c:v>-0.288053</c:v>
                </c:pt>
                <c:pt idx="34324">
                  <c:v>-0.289074</c:v>
                </c:pt>
                <c:pt idx="34325">
                  <c:v>-0.29001900000000003</c:v>
                </c:pt>
                <c:pt idx="34326">
                  <c:v>-0.29089199999999998</c:v>
                </c:pt>
                <c:pt idx="34327">
                  <c:v>-0.29169499999999998</c:v>
                </c:pt>
                <c:pt idx="34328">
                  <c:v>-0.29243200000000003</c:v>
                </c:pt>
                <c:pt idx="34329">
                  <c:v>-0.29310399999999998</c:v>
                </c:pt>
                <c:pt idx="34330">
                  <c:v>-0.29370600000000002</c:v>
                </c:pt>
                <c:pt idx="34331">
                  <c:v>-0.29423899999999997</c:v>
                </c:pt>
                <c:pt idx="34332">
                  <c:v>-0.29470099999999999</c:v>
                </c:pt>
                <c:pt idx="34333">
                  <c:v>-0.29509600000000002</c:v>
                </c:pt>
                <c:pt idx="34334">
                  <c:v>-0.29542600000000002</c:v>
                </c:pt>
                <c:pt idx="34335">
                  <c:v>-0.29569299999999998</c:v>
                </c:pt>
                <c:pt idx="34336">
                  <c:v>-0.29589799999999999</c:v>
                </c:pt>
                <c:pt idx="34337">
                  <c:v>-0.296045</c:v>
                </c:pt>
                <c:pt idx="34338">
                  <c:v>-0.29613800000000001</c:v>
                </c:pt>
                <c:pt idx="34339">
                  <c:v>-0.29617599999999999</c:v>
                </c:pt>
                <c:pt idx="34340">
                  <c:v>-0.29615200000000003</c:v>
                </c:pt>
                <c:pt idx="34341">
                  <c:v>-0.29606199999999999</c:v>
                </c:pt>
                <c:pt idx="34342">
                  <c:v>-0.29590100000000003</c:v>
                </c:pt>
                <c:pt idx="34343">
                  <c:v>-0.29566700000000001</c:v>
                </c:pt>
                <c:pt idx="34344">
                  <c:v>-0.29536499999999999</c:v>
                </c:pt>
                <c:pt idx="34345">
                  <c:v>-0.29499599999999998</c:v>
                </c:pt>
                <c:pt idx="34346">
                  <c:v>-0.29455700000000001</c:v>
                </c:pt>
                <c:pt idx="34347">
                  <c:v>-0.294049</c:v>
                </c:pt>
                <c:pt idx="34348">
                  <c:v>-0.29348299999999999</c:v>
                </c:pt>
                <c:pt idx="34349">
                  <c:v>-0.29287099999999999</c:v>
                </c:pt>
                <c:pt idx="34350">
                  <c:v>-0.292217</c:v>
                </c:pt>
                <c:pt idx="34351">
                  <c:v>-0.291518</c:v>
                </c:pt>
                <c:pt idx="34352">
                  <c:v>-0.290773</c:v>
                </c:pt>
                <c:pt idx="34353">
                  <c:v>-0.28998200000000002</c:v>
                </c:pt>
                <c:pt idx="34354">
                  <c:v>-0.28914299999999998</c:v>
                </c:pt>
                <c:pt idx="34355">
                  <c:v>-0.28825800000000001</c:v>
                </c:pt>
                <c:pt idx="34356">
                  <c:v>-0.28733199999999998</c:v>
                </c:pt>
                <c:pt idx="34357">
                  <c:v>-0.28637200000000002</c:v>
                </c:pt>
                <c:pt idx="34358">
                  <c:v>-0.285383</c:v>
                </c:pt>
                <c:pt idx="34359">
                  <c:v>-0.28437499999999999</c:v>
                </c:pt>
                <c:pt idx="34360">
                  <c:v>-0.28335500000000002</c:v>
                </c:pt>
                <c:pt idx="34361">
                  <c:v>-0.28232499999999999</c:v>
                </c:pt>
                <c:pt idx="34362">
                  <c:v>-0.28128700000000001</c:v>
                </c:pt>
                <c:pt idx="34363">
                  <c:v>-0.28024199999999999</c:v>
                </c:pt>
                <c:pt idx="34364">
                  <c:v>-0.279194</c:v>
                </c:pt>
                <c:pt idx="34365">
                  <c:v>-0.278144</c:v>
                </c:pt>
                <c:pt idx="34366">
                  <c:v>-0.27709299999999998</c:v>
                </c:pt>
                <c:pt idx="34367">
                  <c:v>-0.27604299999999998</c:v>
                </c:pt>
                <c:pt idx="34368">
                  <c:v>-0.27499200000000001</c:v>
                </c:pt>
                <c:pt idx="34369">
                  <c:v>-0.27394099999999999</c:v>
                </c:pt>
                <c:pt idx="34370">
                  <c:v>-0.27289099999999999</c:v>
                </c:pt>
                <c:pt idx="34371">
                  <c:v>-0.27184599999999998</c:v>
                </c:pt>
                <c:pt idx="34372">
                  <c:v>-0.27080700000000002</c:v>
                </c:pt>
                <c:pt idx="34373">
                  <c:v>-0.26977499999999999</c:v>
                </c:pt>
                <c:pt idx="34374">
                  <c:v>-0.26874799999999999</c:v>
                </c:pt>
                <c:pt idx="34375">
                  <c:v>-0.26772899999999999</c:v>
                </c:pt>
                <c:pt idx="34376">
                  <c:v>-0.26671899999999998</c:v>
                </c:pt>
                <c:pt idx="34377">
                  <c:v>-0.26572499999999999</c:v>
                </c:pt>
                <c:pt idx="34378">
                  <c:v>-0.26475399999999999</c:v>
                </c:pt>
                <c:pt idx="34379">
                  <c:v>-0.26381599999999999</c:v>
                </c:pt>
                <c:pt idx="34380">
                  <c:v>-0.26291500000000001</c:v>
                </c:pt>
                <c:pt idx="34381">
                  <c:v>-0.26205400000000001</c:v>
                </c:pt>
                <c:pt idx="34382">
                  <c:v>-0.26123499999999999</c:v>
                </c:pt>
                <c:pt idx="34383">
                  <c:v>-0.26045600000000002</c:v>
                </c:pt>
                <c:pt idx="34384">
                  <c:v>-0.25971899999999998</c:v>
                </c:pt>
                <c:pt idx="34385">
                  <c:v>-0.25902199999999997</c:v>
                </c:pt>
                <c:pt idx="34386">
                  <c:v>-0.25835799999999998</c:v>
                </c:pt>
                <c:pt idx="34387">
                  <c:v>-0.25772499999999998</c:v>
                </c:pt>
                <c:pt idx="34388">
                  <c:v>-0.25712600000000002</c:v>
                </c:pt>
                <c:pt idx="34389">
                  <c:v>-0.25656800000000002</c:v>
                </c:pt>
                <c:pt idx="34390">
                  <c:v>-0.25605800000000001</c:v>
                </c:pt>
                <c:pt idx="34391">
                  <c:v>-0.25559399999999999</c:v>
                </c:pt>
                <c:pt idx="34392">
                  <c:v>-0.25517200000000001</c:v>
                </c:pt>
                <c:pt idx="34393">
                  <c:v>-0.25478800000000001</c:v>
                </c:pt>
                <c:pt idx="34394">
                  <c:v>-0.25443900000000003</c:v>
                </c:pt>
                <c:pt idx="34395">
                  <c:v>-0.25412200000000001</c:v>
                </c:pt>
                <c:pt idx="34396">
                  <c:v>-0.253834</c:v>
                </c:pt>
                <c:pt idx="34397">
                  <c:v>-0.253577</c:v>
                </c:pt>
                <c:pt idx="34398">
                  <c:v>-0.25335800000000003</c:v>
                </c:pt>
                <c:pt idx="34399">
                  <c:v>-0.25317800000000001</c:v>
                </c:pt>
                <c:pt idx="34400">
                  <c:v>-0.25303900000000001</c:v>
                </c:pt>
                <c:pt idx="34401">
                  <c:v>-0.252942</c:v>
                </c:pt>
                <c:pt idx="34402">
                  <c:v>-0.252886</c:v>
                </c:pt>
                <c:pt idx="34403">
                  <c:v>-0.25286399999999998</c:v>
                </c:pt>
                <c:pt idx="34404">
                  <c:v>-0.25286999999999998</c:v>
                </c:pt>
                <c:pt idx="34405">
                  <c:v>-0.25290699999999999</c:v>
                </c:pt>
                <c:pt idx="34406">
                  <c:v>-0.25298199999999998</c:v>
                </c:pt>
                <c:pt idx="34407">
                  <c:v>-0.25309799999999999</c:v>
                </c:pt>
                <c:pt idx="34408">
                  <c:v>-0.25325900000000001</c:v>
                </c:pt>
                <c:pt idx="34409">
                  <c:v>-0.25346299999999999</c:v>
                </c:pt>
                <c:pt idx="34410">
                  <c:v>-0.25370700000000002</c:v>
                </c:pt>
                <c:pt idx="34411">
                  <c:v>-0.25398700000000002</c:v>
                </c:pt>
                <c:pt idx="34412">
                  <c:v>-0.25429200000000002</c:v>
                </c:pt>
                <c:pt idx="34413">
                  <c:v>-0.25461400000000001</c:v>
                </c:pt>
                <c:pt idx="34414">
                  <c:v>-0.25494899999999998</c:v>
                </c:pt>
                <c:pt idx="34415">
                  <c:v>-0.25529600000000002</c:v>
                </c:pt>
                <c:pt idx="34416">
                  <c:v>-0.25564799999999999</c:v>
                </c:pt>
                <c:pt idx="34417">
                  <c:v>-0.255998</c:v>
                </c:pt>
                <c:pt idx="34418">
                  <c:v>-0.25634299999999999</c:v>
                </c:pt>
                <c:pt idx="34419">
                  <c:v>-0.256689</c:v>
                </c:pt>
                <c:pt idx="34420">
                  <c:v>-0.25704100000000002</c:v>
                </c:pt>
                <c:pt idx="34421">
                  <c:v>-0.25739899999999999</c:v>
                </c:pt>
                <c:pt idx="34422">
                  <c:v>-0.257768</c:v>
                </c:pt>
                <c:pt idx="34423">
                  <c:v>-0.25814900000000002</c:v>
                </c:pt>
                <c:pt idx="34424">
                  <c:v>-0.258544</c:v>
                </c:pt>
                <c:pt idx="34425">
                  <c:v>-0.25894800000000001</c:v>
                </c:pt>
                <c:pt idx="34426">
                  <c:v>-0.259357</c:v>
                </c:pt>
                <c:pt idx="34427">
                  <c:v>-0.259768</c:v>
                </c:pt>
                <c:pt idx="34428">
                  <c:v>-0.260181</c:v>
                </c:pt>
                <c:pt idx="34429">
                  <c:v>-0.26059599999999999</c:v>
                </c:pt>
                <c:pt idx="34430">
                  <c:v>-0.26101200000000002</c:v>
                </c:pt>
                <c:pt idx="34431">
                  <c:v>-0.26142500000000002</c:v>
                </c:pt>
                <c:pt idx="34432">
                  <c:v>-0.26183600000000001</c:v>
                </c:pt>
                <c:pt idx="34433">
                  <c:v>-0.26224199999999998</c:v>
                </c:pt>
                <c:pt idx="34434">
                  <c:v>-0.26263300000000001</c:v>
                </c:pt>
                <c:pt idx="34435">
                  <c:v>-0.26299800000000001</c:v>
                </c:pt>
                <c:pt idx="34436">
                  <c:v>-0.26333000000000001</c:v>
                </c:pt>
                <c:pt idx="34437">
                  <c:v>-0.263631</c:v>
                </c:pt>
                <c:pt idx="34438">
                  <c:v>-0.26390200000000003</c:v>
                </c:pt>
                <c:pt idx="34439">
                  <c:v>-0.26414100000000001</c:v>
                </c:pt>
                <c:pt idx="34440">
                  <c:v>-0.26434600000000003</c:v>
                </c:pt>
                <c:pt idx="34441">
                  <c:v>-0.264517</c:v>
                </c:pt>
                <c:pt idx="34442">
                  <c:v>-0.26465100000000003</c:v>
                </c:pt>
                <c:pt idx="34443">
                  <c:v>-0.26474799999999998</c:v>
                </c:pt>
                <c:pt idx="34444">
                  <c:v>-0.26480100000000001</c:v>
                </c:pt>
                <c:pt idx="34445">
                  <c:v>-0.26480599999999999</c:v>
                </c:pt>
                <c:pt idx="34446">
                  <c:v>-0.26475599999999999</c:v>
                </c:pt>
                <c:pt idx="34447">
                  <c:v>-0.26464700000000002</c:v>
                </c:pt>
                <c:pt idx="34448">
                  <c:v>-0.26447799999999999</c:v>
                </c:pt>
                <c:pt idx="34449">
                  <c:v>-0.26425399999999999</c:v>
                </c:pt>
                <c:pt idx="34450">
                  <c:v>-0.26398100000000002</c:v>
                </c:pt>
                <c:pt idx="34451">
                  <c:v>-0.26366299999999998</c:v>
                </c:pt>
                <c:pt idx="34452">
                  <c:v>-0.26330199999999998</c:v>
                </c:pt>
                <c:pt idx="34453">
                  <c:v>-0.26289800000000002</c:v>
                </c:pt>
                <c:pt idx="34454">
                  <c:v>-0.26244699999999999</c:v>
                </c:pt>
                <c:pt idx="34455">
                  <c:v>-0.26194699999999999</c:v>
                </c:pt>
                <c:pt idx="34456">
                  <c:v>-0.261405</c:v>
                </c:pt>
                <c:pt idx="34457">
                  <c:v>-0.260826</c:v>
                </c:pt>
                <c:pt idx="34458">
                  <c:v>-0.260212</c:v>
                </c:pt>
                <c:pt idx="34459">
                  <c:v>-0.25956299999999999</c:v>
                </c:pt>
                <c:pt idx="34460">
                  <c:v>-0.25887700000000002</c:v>
                </c:pt>
                <c:pt idx="34461">
                  <c:v>-0.25814999999999999</c:v>
                </c:pt>
                <c:pt idx="34462">
                  <c:v>-0.25737700000000002</c:v>
                </c:pt>
                <c:pt idx="34463">
                  <c:v>-0.25656099999999998</c:v>
                </c:pt>
                <c:pt idx="34464">
                  <c:v>-0.25570700000000002</c:v>
                </c:pt>
                <c:pt idx="34465">
                  <c:v>-0.25481599999999999</c:v>
                </c:pt>
                <c:pt idx="34466">
                  <c:v>-0.25388500000000003</c:v>
                </c:pt>
                <c:pt idx="34467">
                  <c:v>-0.25290899999999999</c:v>
                </c:pt>
                <c:pt idx="34468">
                  <c:v>-0.251888</c:v>
                </c:pt>
                <c:pt idx="34469">
                  <c:v>-0.25082300000000002</c:v>
                </c:pt>
                <c:pt idx="34470">
                  <c:v>-0.24971099999999999</c:v>
                </c:pt>
                <c:pt idx="34471">
                  <c:v>-0.248556</c:v>
                </c:pt>
                <c:pt idx="34472">
                  <c:v>-0.247362</c:v>
                </c:pt>
                <c:pt idx="34473">
                  <c:v>-0.246138</c:v>
                </c:pt>
                <c:pt idx="34474">
                  <c:v>-0.24488599999999999</c:v>
                </c:pt>
                <c:pt idx="34475">
                  <c:v>-0.24360999999999999</c:v>
                </c:pt>
                <c:pt idx="34476">
                  <c:v>-0.242313</c:v>
                </c:pt>
                <c:pt idx="34477">
                  <c:v>-0.24099200000000001</c:v>
                </c:pt>
                <c:pt idx="34478">
                  <c:v>-0.239644</c:v>
                </c:pt>
                <c:pt idx="34479">
                  <c:v>-0.23826900000000001</c:v>
                </c:pt>
                <c:pt idx="34480">
                  <c:v>-0.23686699999999999</c:v>
                </c:pt>
                <c:pt idx="34481">
                  <c:v>-0.23544300000000001</c:v>
                </c:pt>
                <c:pt idx="34482">
                  <c:v>-0.23400099999999999</c:v>
                </c:pt>
                <c:pt idx="34483">
                  <c:v>-0.232547</c:v>
                </c:pt>
                <c:pt idx="34484">
                  <c:v>-0.23108799999999999</c:v>
                </c:pt>
                <c:pt idx="34485">
                  <c:v>-0.229626</c:v>
                </c:pt>
                <c:pt idx="34486">
                  <c:v>-0.228163</c:v>
                </c:pt>
                <c:pt idx="34487">
                  <c:v>-0.22670000000000001</c:v>
                </c:pt>
                <c:pt idx="34488">
                  <c:v>-0.225245</c:v>
                </c:pt>
                <c:pt idx="34489">
                  <c:v>-0.223801</c:v>
                </c:pt>
                <c:pt idx="34490">
                  <c:v>-0.22237000000000001</c:v>
                </c:pt>
                <c:pt idx="34491">
                  <c:v>-0.22095300000000001</c:v>
                </c:pt>
                <c:pt idx="34492">
                  <c:v>-0.219554</c:v>
                </c:pt>
                <c:pt idx="34493">
                  <c:v>-0.21817500000000001</c:v>
                </c:pt>
                <c:pt idx="34494">
                  <c:v>-0.216811</c:v>
                </c:pt>
                <c:pt idx="34495">
                  <c:v>-0.21545600000000001</c:v>
                </c:pt>
                <c:pt idx="34496">
                  <c:v>-0.214113</c:v>
                </c:pt>
                <c:pt idx="34497">
                  <c:v>-0.212779</c:v>
                </c:pt>
                <c:pt idx="34498">
                  <c:v>-0.211455</c:v>
                </c:pt>
                <c:pt idx="34499">
                  <c:v>-0.210143</c:v>
                </c:pt>
                <c:pt idx="34500">
                  <c:v>-0.20885300000000001</c:v>
                </c:pt>
                <c:pt idx="34501">
                  <c:v>-0.207592</c:v>
                </c:pt>
                <c:pt idx="34502">
                  <c:v>-0.20635899999999999</c:v>
                </c:pt>
                <c:pt idx="34503">
                  <c:v>-0.20515800000000001</c:v>
                </c:pt>
                <c:pt idx="34504">
                  <c:v>-0.20399400000000001</c:v>
                </c:pt>
                <c:pt idx="34505">
                  <c:v>-0.20286999999999999</c:v>
                </c:pt>
                <c:pt idx="34506">
                  <c:v>-0.20178599999999999</c:v>
                </c:pt>
                <c:pt idx="34507">
                  <c:v>-0.200742</c:v>
                </c:pt>
                <c:pt idx="34508">
                  <c:v>-0.19974500000000001</c:v>
                </c:pt>
                <c:pt idx="34509">
                  <c:v>-0.19880100000000001</c:v>
                </c:pt>
                <c:pt idx="34510">
                  <c:v>-0.197911</c:v>
                </c:pt>
                <c:pt idx="34511">
                  <c:v>-0.19707</c:v>
                </c:pt>
                <c:pt idx="34512">
                  <c:v>-0.196274</c:v>
                </c:pt>
                <c:pt idx="34513">
                  <c:v>-0.195523</c:v>
                </c:pt>
                <c:pt idx="34514">
                  <c:v>-0.19481899999999999</c:v>
                </c:pt>
                <c:pt idx="34515">
                  <c:v>-0.19417000000000001</c:v>
                </c:pt>
                <c:pt idx="34516">
                  <c:v>-0.19359000000000001</c:v>
                </c:pt>
                <c:pt idx="34517">
                  <c:v>-0.19308400000000001</c:v>
                </c:pt>
                <c:pt idx="34518">
                  <c:v>-0.19264700000000001</c:v>
                </c:pt>
                <c:pt idx="34519">
                  <c:v>-0.19226799999999999</c:v>
                </c:pt>
                <c:pt idx="34520">
                  <c:v>-0.191941</c:v>
                </c:pt>
                <c:pt idx="34521">
                  <c:v>-0.191665</c:v>
                </c:pt>
                <c:pt idx="34522">
                  <c:v>-0.191439</c:v>
                </c:pt>
                <c:pt idx="34523">
                  <c:v>-0.19126599999999999</c:v>
                </c:pt>
                <c:pt idx="34524">
                  <c:v>-0.19114400000000001</c:v>
                </c:pt>
                <c:pt idx="34525">
                  <c:v>-0.191076</c:v>
                </c:pt>
                <c:pt idx="34526">
                  <c:v>-0.19106400000000001</c:v>
                </c:pt>
                <c:pt idx="34527">
                  <c:v>-0.191109</c:v>
                </c:pt>
                <c:pt idx="34528">
                  <c:v>-0.19120500000000001</c:v>
                </c:pt>
                <c:pt idx="34529">
                  <c:v>-0.19134799999999999</c:v>
                </c:pt>
                <c:pt idx="34530">
                  <c:v>-0.19153200000000001</c:v>
                </c:pt>
                <c:pt idx="34531">
                  <c:v>-0.19176099999999999</c:v>
                </c:pt>
                <c:pt idx="34532">
                  <c:v>-0.19203899999999999</c:v>
                </c:pt>
                <c:pt idx="34533">
                  <c:v>-0.19237099999999999</c:v>
                </c:pt>
                <c:pt idx="34534">
                  <c:v>-0.19275700000000001</c:v>
                </c:pt>
                <c:pt idx="34535">
                  <c:v>-0.193193</c:v>
                </c:pt>
                <c:pt idx="34536">
                  <c:v>-0.19367300000000001</c:v>
                </c:pt>
                <c:pt idx="34537">
                  <c:v>-0.194191</c:v>
                </c:pt>
                <c:pt idx="34538">
                  <c:v>-0.194739</c:v>
                </c:pt>
                <c:pt idx="34539">
                  <c:v>-0.19530900000000001</c:v>
                </c:pt>
                <c:pt idx="34540">
                  <c:v>-0.19589500000000001</c:v>
                </c:pt>
                <c:pt idx="34541">
                  <c:v>-0.196492</c:v>
                </c:pt>
                <c:pt idx="34542">
                  <c:v>-0.1971</c:v>
                </c:pt>
                <c:pt idx="34543">
                  <c:v>-0.19772000000000001</c:v>
                </c:pt>
                <c:pt idx="34544">
                  <c:v>-0.198354</c:v>
                </c:pt>
                <c:pt idx="34545">
                  <c:v>-0.19900899999999999</c:v>
                </c:pt>
                <c:pt idx="34546">
                  <c:v>-0.19968</c:v>
                </c:pt>
                <c:pt idx="34547">
                  <c:v>-0.20035800000000001</c:v>
                </c:pt>
                <c:pt idx="34548">
                  <c:v>-0.20103199999999999</c:v>
                </c:pt>
                <c:pt idx="34549">
                  <c:v>-0.20170399999999999</c:v>
                </c:pt>
                <c:pt idx="34550">
                  <c:v>-0.20238</c:v>
                </c:pt>
                <c:pt idx="34551">
                  <c:v>-0.203065</c:v>
                </c:pt>
                <c:pt idx="34552">
                  <c:v>-0.203759</c:v>
                </c:pt>
                <c:pt idx="34553">
                  <c:v>-0.20446</c:v>
                </c:pt>
                <c:pt idx="34554">
                  <c:v>-0.20516999999999999</c:v>
                </c:pt>
                <c:pt idx="34555">
                  <c:v>-0.20588500000000001</c:v>
                </c:pt>
                <c:pt idx="34556">
                  <c:v>-0.206595</c:v>
                </c:pt>
                <c:pt idx="34557">
                  <c:v>-0.207292</c:v>
                </c:pt>
                <c:pt idx="34558">
                  <c:v>-0.20797299999999999</c:v>
                </c:pt>
                <c:pt idx="34559">
                  <c:v>-0.20863300000000001</c:v>
                </c:pt>
                <c:pt idx="34560">
                  <c:v>-0.20926800000000001</c:v>
                </c:pt>
                <c:pt idx="34561">
                  <c:v>-0.20987500000000001</c:v>
                </c:pt>
                <c:pt idx="34562">
                  <c:v>-0.210453</c:v>
                </c:pt>
                <c:pt idx="34563">
                  <c:v>-0.21099699999999999</c:v>
                </c:pt>
                <c:pt idx="34564">
                  <c:v>-0.211504</c:v>
                </c:pt>
                <c:pt idx="34565">
                  <c:v>-0.211975</c:v>
                </c:pt>
                <c:pt idx="34566">
                  <c:v>-0.21241199999999999</c:v>
                </c:pt>
                <c:pt idx="34567">
                  <c:v>-0.212815</c:v>
                </c:pt>
                <c:pt idx="34568">
                  <c:v>-0.21317900000000001</c:v>
                </c:pt>
                <c:pt idx="34569">
                  <c:v>-0.213503</c:v>
                </c:pt>
                <c:pt idx="34570">
                  <c:v>-0.213786</c:v>
                </c:pt>
                <c:pt idx="34571">
                  <c:v>-0.21401999999999999</c:v>
                </c:pt>
                <c:pt idx="34572">
                  <c:v>-0.214201</c:v>
                </c:pt>
                <c:pt idx="34573">
                  <c:v>-0.21432999999999999</c:v>
                </c:pt>
                <c:pt idx="34574">
                  <c:v>-0.21440699999999999</c:v>
                </c:pt>
                <c:pt idx="34575">
                  <c:v>-0.21442700000000001</c:v>
                </c:pt>
                <c:pt idx="34576">
                  <c:v>-0.21438699999999999</c:v>
                </c:pt>
                <c:pt idx="34577">
                  <c:v>-0.21428900000000001</c:v>
                </c:pt>
                <c:pt idx="34578">
                  <c:v>-0.21413399999999999</c:v>
                </c:pt>
                <c:pt idx="34579">
                  <c:v>-0.213921</c:v>
                </c:pt>
                <c:pt idx="34580">
                  <c:v>-0.213648</c:v>
                </c:pt>
                <c:pt idx="34581">
                  <c:v>-0.21331700000000001</c:v>
                </c:pt>
                <c:pt idx="34582">
                  <c:v>-0.21293000000000001</c:v>
                </c:pt>
                <c:pt idx="34583">
                  <c:v>-0.21248700000000001</c:v>
                </c:pt>
                <c:pt idx="34584">
                  <c:v>-0.21198800000000001</c:v>
                </c:pt>
                <c:pt idx="34585">
                  <c:v>-0.21143300000000001</c:v>
                </c:pt>
                <c:pt idx="34586">
                  <c:v>-0.21082300000000001</c:v>
                </c:pt>
                <c:pt idx="34587">
                  <c:v>-0.21015500000000001</c:v>
                </c:pt>
                <c:pt idx="34588">
                  <c:v>-0.209426</c:v>
                </c:pt>
                <c:pt idx="34589">
                  <c:v>-0.20863599999999999</c:v>
                </c:pt>
                <c:pt idx="34590">
                  <c:v>-0.207787</c:v>
                </c:pt>
                <c:pt idx="34591">
                  <c:v>-0.20687900000000001</c:v>
                </c:pt>
                <c:pt idx="34592">
                  <c:v>-0.20591300000000001</c:v>
                </c:pt>
                <c:pt idx="34593">
                  <c:v>-0.20488899999999999</c:v>
                </c:pt>
                <c:pt idx="34594">
                  <c:v>-0.20380499999999999</c:v>
                </c:pt>
                <c:pt idx="34595">
                  <c:v>-0.202657</c:v>
                </c:pt>
                <c:pt idx="34596">
                  <c:v>-0.20144599999999999</c:v>
                </c:pt>
                <c:pt idx="34597">
                  <c:v>-0.20017299999999999</c:v>
                </c:pt>
                <c:pt idx="34598">
                  <c:v>-0.19884099999999999</c:v>
                </c:pt>
                <c:pt idx="34599">
                  <c:v>-0.19744700000000001</c:v>
                </c:pt>
                <c:pt idx="34600">
                  <c:v>-0.195993</c:v>
                </c:pt>
                <c:pt idx="34601">
                  <c:v>-0.19447700000000001</c:v>
                </c:pt>
                <c:pt idx="34602">
                  <c:v>-0.19289899999999999</c:v>
                </c:pt>
                <c:pt idx="34603">
                  <c:v>-0.19126099999999999</c:v>
                </c:pt>
                <c:pt idx="34604">
                  <c:v>-0.18956300000000001</c:v>
                </c:pt>
                <c:pt idx="34605">
                  <c:v>-0.187807</c:v>
                </c:pt>
                <c:pt idx="34606">
                  <c:v>-0.18599299999999999</c:v>
                </c:pt>
                <c:pt idx="34607">
                  <c:v>-0.184115</c:v>
                </c:pt>
                <c:pt idx="34608">
                  <c:v>-0.182176</c:v>
                </c:pt>
                <c:pt idx="34609">
                  <c:v>-0.18018500000000001</c:v>
                </c:pt>
                <c:pt idx="34610">
                  <c:v>-0.178152</c:v>
                </c:pt>
                <c:pt idx="34611">
                  <c:v>-0.17608399999999999</c:v>
                </c:pt>
                <c:pt idx="34612">
                  <c:v>-0.17398</c:v>
                </c:pt>
                <c:pt idx="34613">
                  <c:v>-0.17183899999999999</c:v>
                </c:pt>
                <c:pt idx="34614">
                  <c:v>-0.16966100000000001</c:v>
                </c:pt>
                <c:pt idx="34615">
                  <c:v>-0.16744700000000001</c:v>
                </c:pt>
                <c:pt idx="34616">
                  <c:v>-0.16519700000000001</c:v>
                </c:pt>
                <c:pt idx="34617">
                  <c:v>-0.16291600000000001</c:v>
                </c:pt>
                <c:pt idx="34618">
                  <c:v>-0.16061</c:v>
                </c:pt>
                <c:pt idx="34619">
                  <c:v>-0.15828400000000001</c:v>
                </c:pt>
                <c:pt idx="34620">
                  <c:v>-0.15593799999999999</c:v>
                </c:pt>
                <c:pt idx="34621">
                  <c:v>-0.15357299999999999</c:v>
                </c:pt>
                <c:pt idx="34622">
                  <c:v>-0.15118999999999999</c:v>
                </c:pt>
                <c:pt idx="34623">
                  <c:v>-0.14879000000000001</c:v>
                </c:pt>
                <c:pt idx="34624">
                  <c:v>-0.146372</c:v>
                </c:pt>
                <c:pt idx="34625">
                  <c:v>-0.14394199999999999</c:v>
                </c:pt>
                <c:pt idx="34626">
                  <c:v>-0.14150299999999999</c:v>
                </c:pt>
                <c:pt idx="34627">
                  <c:v>-0.13905899999999999</c:v>
                </c:pt>
                <c:pt idx="34628">
                  <c:v>-0.13661499999999999</c:v>
                </c:pt>
                <c:pt idx="34629">
                  <c:v>-0.13417499999999999</c:v>
                </c:pt>
                <c:pt idx="34630">
                  <c:v>-0.131742</c:v>
                </c:pt>
                <c:pt idx="34631">
                  <c:v>-0.12931500000000001</c:v>
                </c:pt>
                <c:pt idx="34632">
                  <c:v>-0.12689500000000001</c:v>
                </c:pt>
                <c:pt idx="34633">
                  <c:v>-0.124488</c:v>
                </c:pt>
                <c:pt idx="34634">
                  <c:v>-0.122101</c:v>
                </c:pt>
                <c:pt idx="34635">
                  <c:v>-0.119737</c:v>
                </c:pt>
                <c:pt idx="34636">
                  <c:v>-0.117399</c:v>
                </c:pt>
                <c:pt idx="34637">
                  <c:v>-0.11509</c:v>
                </c:pt>
                <c:pt idx="34638">
                  <c:v>-0.112812</c:v>
                </c:pt>
                <c:pt idx="34639">
                  <c:v>-0.110569</c:v>
                </c:pt>
                <c:pt idx="34640">
                  <c:v>-0.108362</c:v>
                </c:pt>
                <c:pt idx="34641">
                  <c:v>-0.10619199999999999</c:v>
                </c:pt>
                <c:pt idx="34642">
                  <c:v>-0.104063</c:v>
                </c:pt>
                <c:pt idx="34643">
                  <c:v>-0.10198</c:v>
                </c:pt>
                <c:pt idx="34644">
                  <c:v>-9.9942500000000004E-2</c:v>
                </c:pt>
                <c:pt idx="34645">
                  <c:v>-9.7948900000000005E-2</c:v>
                </c:pt>
                <c:pt idx="34646">
                  <c:v>-9.5998100000000003E-2</c:v>
                </c:pt>
                <c:pt idx="34647">
                  <c:v>-9.4093899999999994E-2</c:v>
                </c:pt>
                <c:pt idx="34648">
                  <c:v>-9.2240500000000003E-2</c:v>
                </c:pt>
                <c:pt idx="34649">
                  <c:v>-9.0438900000000003E-2</c:v>
                </c:pt>
                <c:pt idx="34650">
                  <c:v>-8.8689100000000007E-2</c:v>
                </c:pt>
                <c:pt idx="34651">
                  <c:v>-8.6992100000000003E-2</c:v>
                </c:pt>
                <c:pt idx="34652">
                  <c:v>-8.5349599999999998E-2</c:v>
                </c:pt>
                <c:pt idx="34653">
                  <c:v>-8.3763599999999994E-2</c:v>
                </c:pt>
                <c:pt idx="34654">
                  <c:v>-8.2236600000000007E-2</c:v>
                </c:pt>
                <c:pt idx="34655">
                  <c:v>-8.0771899999999994E-2</c:v>
                </c:pt>
                <c:pt idx="34656">
                  <c:v>-7.9372200000000004E-2</c:v>
                </c:pt>
                <c:pt idx="34657">
                  <c:v>-7.8037499999999996E-2</c:v>
                </c:pt>
                <c:pt idx="34658">
                  <c:v>-7.6766699999999993E-2</c:v>
                </c:pt>
                <c:pt idx="34659">
                  <c:v>-7.5561000000000003E-2</c:v>
                </c:pt>
                <c:pt idx="34660">
                  <c:v>-7.4422699999999994E-2</c:v>
                </c:pt>
                <c:pt idx="34661">
                  <c:v>-7.3352399999999998E-2</c:v>
                </c:pt>
                <c:pt idx="34662">
                  <c:v>-7.2350100000000001E-2</c:v>
                </c:pt>
                <c:pt idx="34663">
                  <c:v>-7.1415800000000002E-2</c:v>
                </c:pt>
                <c:pt idx="34664">
                  <c:v>-7.0549600000000004E-2</c:v>
                </c:pt>
                <c:pt idx="34665">
                  <c:v>-6.9751499999999994E-2</c:v>
                </c:pt>
                <c:pt idx="34666">
                  <c:v>-6.9023500000000002E-2</c:v>
                </c:pt>
                <c:pt idx="34667">
                  <c:v>-6.8367700000000003E-2</c:v>
                </c:pt>
                <c:pt idx="34668">
                  <c:v>-6.7785399999999996E-2</c:v>
                </c:pt>
                <c:pt idx="34669">
                  <c:v>-6.7277500000000004E-2</c:v>
                </c:pt>
                <c:pt idx="34670">
                  <c:v>-6.6845299999999996E-2</c:v>
                </c:pt>
                <c:pt idx="34671">
                  <c:v>-6.6487000000000004E-2</c:v>
                </c:pt>
                <c:pt idx="34672">
                  <c:v>-6.6195799999999999E-2</c:v>
                </c:pt>
                <c:pt idx="34673">
                  <c:v>-6.5966700000000003E-2</c:v>
                </c:pt>
                <c:pt idx="34674">
                  <c:v>-6.5801700000000005E-2</c:v>
                </c:pt>
                <c:pt idx="34675">
                  <c:v>-6.5702800000000006E-2</c:v>
                </c:pt>
                <c:pt idx="34676">
                  <c:v>-6.5669900000000003E-2</c:v>
                </c:pt>
                <c:pt idx="34677">
                  <c:v>-6.5703600000000001E-2</c:v>
                </c:pt>
                <c:pt idx="34678">
                  <c:v>-6.58054E-2</c:v>
                </c:pt>
                <c:pt idx="34679">
                  <c:v>-6.5976999999999994E-2</c:v>
                </c:pt>
                <c:pt idx="34680">
                  <c:v>-6.6220200000000007E-2</c:v>
                </c:pt>
                <c:pt idx="34681">
                  <c:v>-6.6534700000000002E-2</c:v>
                </c:pt>
                <c:pt idx="34682">
                  <c:v>-6.6916199999999995E-2</c:v>
                </c:pt>
                <c:pt idx="34683">
                  <c:v>-6.7360000000000003E-2</c:v>
                </c:pt>
                <c:pt idx="34684">
                  <c:v>-6.7866099999999999E-2</c:v>
                </c:pt>
                <c:pt idx="34685">
                  <c:v>-6.8440000000000001E-2</c:v>
                </c:pt>
                <c:pt idx="34686">
                  <c:v>-6.9087599999999999E-2</c:v>
                </c:pt>
                <c:pt idx="34687">
                  <c:v>-6.9810200000000003E-2</c:v>
                </c:pt>
                <c:pt idx="34688">
                  <c:v>-7.0604E-2</c:v>
                </c:pt>
                <c:pt idx="34689">
                  <c:v>-7.1464200000000005E-2</c:v>
                </c:pt>
                <c:pt idx="34690">
                  <c:v>-7.23887E-2</c:v>
                </c:pt>
                <c:pt idx="34691">
                  <c:v>-7.3378399999999996E-2</c:v>
                </c:pt>
                <c:pt idx="34692">
                  <c:v>-7.4432399999999996E-2</c:v>
                </c:pt>
                <c:pt idx="34693">
                  <c:v>-7.5546299999999997E-2</c:v>
                </c:pt>
                <c:pt idx="34694">
                  <c:v>-7.6718400000000006E-2</c:v>
                </c:pt>
                <c:pt idx="34695">
                  <c:v>-7.7950199999999997E-2</c:v>
                </c:pt>
                <c:pt idx="34696">
                  <c:v>-7.9240699999999997E-2</c:v>
                </c:pt>
                <c:pt idx="34697">
                  <c:v>-8.0587699999999998E-2</c:v>
                </c:pt>
                <c:pt idx="34698">
                  <c:v>-8.1989400000000004E-2</c:v>
                </c:pt>
                <c:pt idx="34699">
                  <c:v>-8.3441399999999999E-2</c:v>
                </c:pt>
                <c:pt idx="34700">
                  <c:v>-8.4937600000000002E-2</c:v>
                </c:pt>
                <c:pt idx="34701">
                  <c:v>-8.64785E-2</c:v>
                </c:pt>
                <c:pt idx="34702">
                  <c:v>-8.8057300000000005E-2</c:v>
                </c:pt>
                <c:pt idx="34703">
                  <c:v>-8.96372E-2</c:v>
                </c:pt>
                <c:pt idx="34704">
                  <c:v>-9.1205300000000003E-2</c:v>
                </c:pt>
                <c:pt idx="34705">
                  <c:v>-9.2803399999999994E-2</c:v>
                </c:pt>
                <c:pt idx="34706">
                  <c:v>-9.4444E-2</c:v>
                </c:pt>
                <c:pt idx="34707">
                  <c:v>-9.6102099999999996E-2</c:v>
                </c:pt>
                <c:pt idx="34708">
                  <c:v>-9.7777199999999995E-2</c:v>
                </c:pt>
                <c:pt idx="34709">
                  <c:v>-9.9482399999999999E-2</c:v>
                </c:pt>
                <c:pt idx="34710">
                  <c:v>-0.10122100000000001</c:v>
                </c:pt>
                <c:pt idx="34711">
                  <c:v>-0.102992</c:v>
                </c:pt>
                <c:pt idx="34712">
                  <c:v>-0.104792</c:v>
                </c:pt>
                <c:pt idx="34713">
                  <c:v>-0.106618</c:v>
                </c:pt>
                <c:pt idx="34714">
                  <c:v>-0.10846799999999999</c:v>
                </c:pt>
                <c:pt idx="34715">
                  <c:v>-0.110342</c:v>
                </c:pt>
                <c:pt idx="34716">
                  <c:v>-0.11224199999999999</c:v>
                </c:pt>
                <c:pt idx="34717">
                  <c:v>-0.114167</c:v>
                </c:pt>
                <c:pt idx="34718">
                  <c:v>-0.11611399999999999</c:v>
                </c:pt>
                <c:pt idx="34719">
                  <c:v>-0.11808100000000001</c:v>
                </c:pt>
                <c:pt idx="34720">
                  <c:v>-0.12007</c:v>
                </c:pt>
                <c:pt idx="34721">
                  <c:v>-0.122081</c:v>
                </c:pt>
                <c:pt idx="34722">
                  <c:v>-0.124113</c:v>
                </c:pt>
                <c:pt idx="34723">
                  <c:v>-0.126163</c:v>
                </c:pt>
                <c:pt idx="34724">
                  <c:v>-0.128222</c:v>
                </c:pt>
                <c:pt idx="34725">
                  <c:v>-0.13028500000000001</c:v>
                </c:pt>
                <c:pt idx="34726">
                  <c:v>-0.13234699999999999</c:v>
                </c:pt>
                <c:pt idx="34727">
                  <c:v>-0.134407</c:v>
                </c:pt>
                <c:pt idx="34728">
                  <c:v>-0.136463</c:v>
                </c:pt>
                <c:pt idx="34729">
                  <c:v>-0.138511</c:v>
                </c:pt>
                <c:pt idx="34730">
                  <c:v>-0.14054800000000001</c:v>
                </c:pt>
                <c:pt idx="34731">
                  <c:v>-0.14257400000000001</c:v>
                </c:pt>
                <c:pt idx="34732">
                  <c:v>-0.14458399999999999</c:v>
                </c:pt>
                <c:pt idx="34733">
                  <c:v>-0.14657500000000001</c:v>
                </c:pt>
                <c:pt idx="34734">
                  <c:v>-0.14854300000000001</c:v>
                </c:pt>
                <c:pt idx="34735">
                  <c:v>-0.15048500000000001</c:v>
                </c:pt>
                <c:pt idx="34736">
                  <c:v>-0.15239900000000001</c:v>
                </c:pt>
                <c:pt idx="34737">
                  <c:v>-0.154284</c:v>
                </c:pt>
                <c:pt idx="34738">
                  <c:v>-0.15614</c:v>
                </c:pt>
                <c:pt idx="34739">
                  <c:v>-0.157966</c:v>
                </c:pt>
                <c:pt idx="34740">
                  <c:v>-0.15976299999999999</c:v>
                </c:pt>
                <c:pt idx="34741">
                  <c:v>-0.16153100000000001</c:v>
                </c:pt>
                <c:pt idx="34742">
                  <c:v>-0.163267</c:v>
                </c:pt>
                <c:pt idx="34743">
                  <c:v>-0.164968</c:v>
                </c:pt>
                <c:pt idx="34744">
                  <c:v>-0.166633</c:v>
                </c:pt>
                <c:pt idx="34745">
                  <c:v>-0.16825899999999999</c:v>
                </c:pt>
                <c:pt idx="34746">
                  <c:v>-0.16984299999999999</c:v>
                </c:pt>
                <c:pt idx="34747">
                  <c:v>-0.17138300000000001</c:v>
                </c:pt>
                <c:pt idx="34748">
                  <c:v>-0.172873</c:v>
                </c:pt>
                <c:pt idx="34749">
                  <c:v>-0.17431099999999999</c:v>
                </c:pt>
                <c:pt idx="34750">
                  <c:v>-0.17569299999999999</c:v>
                </c:pt>
                <c:pt idx="34751">
                  <c:v>-0.17701800000000001</c:v>
                </c:pt>
                <c:pt idx="34752">
                  <c:v>-0.17827899999999999</c:v>
                </c:pt>
                <c:pt idx="34753">
                  <c:v>-0.17947299999999999</c:v>
                </c:pt>
                <c:pt idx="34754">
                  <c:v>-0.18059700000000001</c:v>
                </c:pt>
                <c:pt idx="34755">
                  <c:v>-0.181647</c:v>
                </c:pt>
                <c:pt idx="34756">
                  <c:v>-0.18262400000000001</c:v>
                </c:pt>
                <c:pt idx="34757">
                  <c:v>-0.183528</c:v>
                </c:pt>
                <c:pt idx="34758">
                  <c:v>-0.184359</c:v>
                </c:pt>
                <c:pt idx="34759">
                  <c:v>-0.18511900000000001</c:v>
                </c:pt>
                <c:pt idx="34760">
                  <c:v>-0.185807</c:v>
                </c:pt>
                <c:pt idx="34761">
                  <c:v>-0.18642400000000001</c:v>
                </c:pt>
                <c:pt idx="34762">
                  <c:v>-0.186969</c:v>
                </c:pt>
                <c:pt idx="34763">
                  <c:v>-0.187442</c:v>
                </c:pt>
                <c:pt idx="34764">
                  <c:v>-0.18784200000000001</c:v>
                </c:pt>
                <c:pt idx="34765">
                  <c:v>-0.188165</c:v>
                </c:pt>
                <c:pt idx="34766">
                  <c:v>-0.18840999999999999</c:v>
                </c:pt>
                <c:pt idx="34767">
                  <c:v>-0.18857599999999999</c:v>
                </c:pt>
                <c:pt idx="34768">
                  <c:v>-0.188665</c:v>
                </c:pt>
                <c:pt idx="34769">
                  <c:v>-0.18867300000000001</c:v>
                </c:pt>
                <c:pt idx="34770">
                  <c:v>-0.18859100000000001</c:v>
                </c:pt>
                <c:pt idx="34771">
                  <c:v>-0.188414</c:v>
                </c:pt>
                <c:pt idx="34772">
                  <c:v>-0.188142</c:v>
                </c:pt>
                <c:pt idx="34773">
                  <c:v>-0.187775</c:v>
                </c:pt>
                <c:pt idx="34774">
                  <c:v>-0.18731400000000001</c:v>
                </c:pt>
                <c:pt idx="34775">
                  <c:v>-0.18675700000000001</c:v>
                </c:pt>
                <c:pt idx="34776">
                  <c:v>-0.18610499999999999</c:v>
                </c:pt>
                <c:pt idx="34777">
                  <c:v>-0.18535199999999999</c:v>
                </c:pt>
                <c:pt idx="34778">
                  <c:v>-0.18449099999999999</c:v>
                </c:pt>
                <c:pt idx="34779">
                  <c:v>-0.18352399999999999</c:v>
                </c:pt>
                <c:pt idx="34780">
                  <c:v>-0.18246000000000001</c:v>
                </c:pt>
                <c:pt idx="34781">
                  <c:v>-0.18130599999999999</c:v>
                </c:pt>
                <c:pt idx="34782">
                  <c:v>-0.180064</c:v>
                </c:pt>
                <c:pt idx="34783">
                  <c:v>-0.178733</c:v>
                </c:pt>
                <c:pt idx="34784">
                  <c:v>-0.17731</c:v>
                </c:pt>
                <c:pt idx="34785">
                  <c:v>-0.17579400000000001</c:v>
                </c:pt>
                <c:pt idx="34786">
                  <c:v>-0.17418600000000001</c:v>
                </c:pt>
                <c:pt idx="34787">
                  <c:v>-0.172481</c:v>
                </c:pt>
                <c:pt idx="34788">
                  <c:v>-0.17068</c:v>
                </c:pt>
                <c:pt idx="34789">
                  <c:v>-0.16878599999999999</c:v>
                </c:pt>
                <c:pt idx="34790">
                  <c:v>-0.16680600000000001</c:v>
                </c:pt>
                <c:pt idx="34791">
                  <c:v>-0.164742</c:v>
                </c:pt>
                <c:pt idx="34792">
                  <c:v>-0.16259899999999999</c:v>
                </c:pt>
                <c:pt idx="34793">
                  <c:v>-0.16037499999999999</c:v>
                </c:pt>
                <c:pt idx="34794">
                  <c:v>-0.15807199999999999</c:v>
                </c:pt>
                <c:pt idx="34795">
                  <c:v>-0.155698</c:v>
                </c:pt>
                <c:pt idx="34796">
                  <c:v>-0.15324699999999999</c:v>
                </c:pt>
                <c:pt idx="34797">
                  <c:v>-0.15068999999999999</c:v>
                </c:pt>
                <c:pt idx="34798">
                  <c:v>-0.14802299999999999</c:v>
                </c:pt>
                <c:pt idx="34799">
                  <c:v>-0.14527899999999999</c:v>
                </c:pt>
                <c:pt idx="34800">
                  <c:v>-0.14246600000000001</c:v>
                </c:pt>
                <c:pt idx="34801">
                  <c:v>-0.139568</c:v>
                </c:pt>
                <c:pt idx="34802">
                  <c:v>-0.13658899999999999</c:v>
                </c:pt>
                <c:pt idx="34803">
                  <c:v>-0.13353599999999999</c:v>
                </c:pt>
                <c:pt idx="34804">
                  <c:v>-0.130409</c:v>
                </c:pt>
                <c:pt idx="34805">
                  <c:v>-0.12720899999999999</c:v>
                </c:pt>
                <c:pt idx="34806">
                  <c:v>-0.12393999999999999</c:v>
                </c:pt>
                <c:pt idx="34807">
                  <c:v>-0.120601</c:v>
                </c:pt>
                <c:pt idx="34808">
                  <c:v>-0.11719400000000001</c:v>
                </c:pt>
                <c:pt idx="34809">
                  <c:v>-0.113721</c:v>
                </c:pt>
                <c:pt idx="34810">
                  <c:v>-0.11019</c:v>
                </c:pt>
                <c:pt idx="34811">
                  <c:v>-0.10660699999999999</c:v>
                </c:pt>
                <c:pt idx="34812">
                  <c:v>-0.102977</c:v>
                </c:pt>
                <c:pt idx="34813">
                  <c:v>-9.9304400000000001E-2</c:v>
                </c:pt>
                <c:pt idx="34814">
                  <c:v>-9.5594100000000001E-2</c:v>
                </c:pt>
                <c:pt idx="34815">
                  <c:v>-9.1850100000000004E-2</c:v>
                </c:pt>
                <c:pt idx="34816">
                  <c:v>-8.8078600000000007E-2</c:v>
                </c:pt>
                <c:pt idx="34817">
                  <c:v>-8.4283399999999994E-2</c:v>
                </c:pt>
                <c:pt idx="34818">
                  <c:v>-8.0464900000000006E-2</c:v>
                </c:pt>
                <c:pt idx="34819">
                  <c:v>-7.6624700000000004E-2</c:v>
                </c:pt>
                <c:pt idx="34820">
                  <c:v>-7.2767700000000005E-2</c:v>
                </c:pt>
                <c:pt idx="34821">
                  <c:v>-6.8899299999999997E-2</c:v>
                </c:pt>
                <c:pt idx="34822">
                  <c:v>-6.5022399999999994E-2</c:v>
                </c:pt>
                <c:pt idx="34823">
                  <c:v>-6.1138199999999997E-2</c:v>
                </c:pt>
                <c:pt idx="34824">
                  <c:v>-5.72487E-2</c:v>
                </c:pt>
                <c:pt idx="34825">
                  <c:v>-5.3356399999999998E-2</c:v>
                </c:pt>
                <c:pt idx="34826">
                  <c:v>-4.9466400000000001E-2</c:v>
                </c:pt>
                <c:pt idx="34827">
                  <c:v>-4.5578899999999999E-2</c:v>
                </c:pt>
                <c:pt idx="34828">
                  <c:v>-4.1675799999999999E-2</c:v>
                </c:pt>
                <c:pt idx="34829">
                  <c:v>-3.7750899999999997E-2</c:v>
                </c:pt>
                <c:pt idx="34830">
                  <c:v>-3.3832000000000001E-2</c:v>
                </c:pt>
                <c:pt idx="34831">
                  <c:v>-2.9933100000000001E-2</c:v>
                </c:pt>
                <c:pt idx="34832">
                  <c:v>-2.6045100000000002E-2</c:v>
                </c:pt>
                <c:pt idx="34833">
                  <c:v>-2.21716E-2</c:v>
                </c:pt>
                <c:pt idx="34834">
                  <c:v>-1.8324E-2</c:v>
                </c:pt>
                <c:pt idx="34835">
                  <c:v>-1.4508800000000001E-2</c:v>
                </c:pt>
                <c:pt idx="34836">
                  <c:v>-1.07292E-2</c:v>
                </c:pt>
                <c:pt idx="34837" formatCode="0.00E+00">
                  <c:v>-6.9864599999999999E-3</c:v>
                </c:pt>
                <c:pt idx="34838" formatCode="0.00E+00">
                  <c:v>-3.2825200000000001E-3</c:v>
                </c:pt>
                <c:pt idx="34839" formatCode="0.00E+00">
                  <c:v>3.7943599999999998E-4</c:v>
                </c:pt>
                <c:pt idx="34840" formatCode="0.00E+00">
                  <c:v>3.9948600000000003E-3</c:v>
                </c:pt>
                <c:pt idx="34841" formatCode="0.00E+00">
                  <c:v>7.55954E-3</c:v>
                </c:pt>
                <c:pt idx="34842">
                  <c:v>1.10705E-2</c:v>
                </c:pt>
                <c:pt idx="34843">
                  <c:v>1.4524199999999999E-2</c:v>
                </c:pt>
                <c:pt idx="34844">
                  <c:v>1.7915799999999999E-2</c:v>
                </c:pt>
                <c:pt idx="34845">
                  <c:v>2.1240100000000001E-2</c:v>
                </c:pt>
                <c:pt idx="34846">
                  <c:v>2.44931E-2</c:v>
                </c:pt>
                <c:pt idx="34847">
                  <c:v>2.76718E-2</c:v>
                </c:pt>
                <c:pt idx="34848">
                  <c:v>3.0773999999999999E-2</c:v>
                </c:pt>
                <c:pt idx="34849">
                  <c:v>3.3797899999999999E-2</c:v>
                </c:pt>
                <c:pt idx="34850">
                  <c:v>3.6741700000000002E-2</c:v>
                </c:pt>
                <c:pt idx="34851">
                  <c:v>3.9602999999999999E-2</c:v>
                </c:pt>
                <c:pt idx="34852">
                  <c:v>4.2379399999999998E-2</c:v>
                </c:pt>
                <c:pt idx="34853">
                  <c:v>4.50681E-2</c:v>
                </c:pt>
                <c:pt idx="34854">
                  <c:v>4.7666699999999999E-2</c:v>
                </c:pt>
                <c:pt idx="34855">
                  <c:v>5.0172500000000002E-2</c:v>
                </c:pt>
                <c:pt idx="34856">
                  <c:v>5.2584400000000003E-2</c:v>
                </c:pt>
                <c:pt idx="34857">
                  <c:v>5.49025E-2</c:v>
                </c:pt>
                <c:pt idx="34858">
                  <c:v>5.71266E-2</c:v>
                </c:pt>
                <c:pt idx="34859">
                  <c:v>5.92547E-2</c:v>
                </c:pt>
                <c:pt idx="34860">
                  <c:v>6.1284900000000003E-2</c:v>
                </c:pt>
                <c:pt idx="34861">
                  <c:v>6.3214900000000004E-2</c:v>
                </c:pt>
                <c:pt idx="34862">
                  <c:v>6.5042000000000003E-2</c:v>
                </c:pt>
                <c:pt idx="34863">
                  <c:v>6.6766000000000006E-2</c:v>
                </c:pt>
                <c:pt idx="34864">
                  <c:v>6.8387400000000001E-2</c:v>
                </c:pt>
                <c:pt idx="34865">
                  <c:v>6.9906200000000002E-2</c:v>
                </c:pt>
                <c:pt idx="34866">
                  <c:v>7.1321499999999996E-2</c:v>
                </c:pt>
                <c:pt idx="34867">
                  <c:v>7.2632699999999994E-2</c:v>
                </c:pt>
                <c:pt idx="34868">
                  <c:v>7.3839000000000002E-2</c:v>
                </c:pt>
                <c:pt idx="34869">
                  <c:v>7.4939599999999995E-2</c:v>
                </c:pt>
                <c:pt idx="34870">
                  <c:v>7.5935299999999997E-2</c:v>
                </c:pt>
                <c:pt idx="34871">
                  <c:v>7.6829499999999995E-2</c:v>
                </c:pt>
                <c:pt idx="34872">
                  <c:v>7.7624299999999993E-2</c:v>
                </c:pt>
                <c:pt idx="34873">
                  <c:v>7.8318899999999997E-2</c:v>
                </c:pt>
                <c:pt idx="34874">
                  <c:v>7.8911499999999996E-2</c:v>
                </c:pt>
                <c:pt idx="34875">
                  <c:v>7.94015E-2</c:v>
                </c:pt>
                <c:pt idx="34876">
                  <c:v>7.9789700000000005E-2</c:v>
                </c:pt>
                <c:pt idx="34877">
                  <c:v>8.0078999999999997E-2</c:v>
                </c:pt>
                <c:pt idx="34878">
                  <c:v>8.0273700000000003E-2</c:v>
                </c:pt>
                <c:pt idx="34879">
                  <c:v>8.0377100000000007E-2</c:v>
                </c:pt>
                <c:pt idx="34880">
                  <c:v>8.0390299999999998E-2</c:v>
                </c:pt>
                <c:pt idx="34881">
                  <c:v>8.0313300000000004E-2</c:v>
                </c:pt>
                <c:pt idx="34882">
                  <c:v>8.01457E-2</c:v>
                </c:pt>
                <c:pt idx="34883">
                  <c:v>7.9887899999999998E-2</c:v>
                </c:pt>
                <c:pt idx="34884">
                  <c:v>7.95405E-2</c:v>
                </c:pt>
                <c:pt idx="34885">
                  <c:v>7.9103900000000005E-2</c:v>
                </c:pt>
                <c:pt idx="34886">
                  <c:v>7.8580200000000003E-2</c:v>
                </c:pt>
                <c:pt idx="34887">
                  <c:v>7.7973700000000007E-2</c:v>
                </c:pt>
                <c:pt idx="34888">
                  <c:v>7.7289200000000002E-2</c:v>
                </c:pt>
                <c:pt idx="34889">
                  <c:v>7.6529299999999995E-2</c:v>
                </c:pt>
                <c:pt idx="34890">
                  <c:v>7.5697E-2</c:v>
                </c:pt>
                <c:pt idx="34891">
                  <c:v>7.4796199999999993E-2</c:v>
                </c:pt>
                <c:pt idx="34892">
                  <c:v>7.3829500000000006E-2</c:v>
                </c:pt>
                <c:pt idx="34893">
                  <c:v>7.2798199999999993E-2</c:v>
                </c:pt>
                <c:pt idx="34894">
                  <c:v>7.1705400000000002E-2</c:v>
                </c:pt>
                <c:pt idx="34895">
                  <c:v>7.0555499999999993E-2</c:v>
                </c:pt>
                <c:pt idx="34896">
                  <c:v>6.93526E-2</c:v>
                </c:pt>
                <c:pt idx="34897">
                  <c:v>6.8099999999999994E-2</c:v>
                </c:pt>
                <c:pt idx="34898">
                  <c:v>6.6800200000000004E-2</c:v>
                </c:pt>
                <c:pt idx="34899">
                  <c:v>6.5455899999999997E-2</c:v>
                </c:pt>
                <c:pt idx="34900">
                  <c:v>6.4069100000000004E-2</c:v>
                </c:pt>
                <c:pt idx="34901">
                  <c:v>6.2642500000000004E-2</c:v>
                </c:pt>
                <c:pt idx="34902">
                  <c:v>6.1181399999999997E-2</c:v>
                </c:pt>
                <c:pt idx="34903">
                  <c:v>5.9692099999999998E-2</c:v>
                </c:pt>
                <c:pt idx="34904">
                  <c:v>5.8177800000000002E-2</c:v>
                </c:pt>
                <c:pt idx="34905">
                  <c:v>5.6639099999999998E-2</c:v>
                </c:pt>
                <c:pt idx="34906">
                  <c:v>5.5076899999999998E-2</c:v>
                </c:pt>
                <c:pt idx="34907">
                  <c:v>5.34928E-2</c:v>
                </c:pt>
                <c:pt idx="34908">
                  <c:v>5.1891100000000003E-2</c:v>
                </c:pt>
                <c:pt idx="34909">
                  <c:v>5.0277700000000002E-2</c:v>
                </c:pt>
                <c:pt idx="34910">
                  <c:v>4.8657499999999999E-2</c:v>
                </c:pt>
                <c:pt idx="34911">
                  <c:v>4.7033800000000001E-2</c:v>
                </c:pt>
                <c:pt idx="34912">
                  <c:v>4.5409999999999999E-2</c:v>
                </c:pt>
                <c:pt idx="34913">
                  <c:v>4.3788899999999999E-2</c:v>
                </c:pt>
                <c:pt idx="34914">
                  <c:v>4.2172899999999999E-2</c:v>
                </c:pt>
                <c:pt idx="34915">
                  <c:v>4.0563799999999997E-2</c:v>
                </c:pt>
                <c:pt idx="34916">
                  <c:v>3.8962999999999998E-2</c:v>
                </c:pt>
                <c:pt idx="34917">
                  <c:v>3.7372700000000002E-2</c:v>
                </c:pt>
                <c:pt idx="34918">
                  <c:v>3.5796500000000002E-2</c:v>
                </c:pt>
                <c:pt idx="34919">
                  <c:v>3.4237999999999998E-2</c:v>
                </c:pt>
                <c:pt idx="34920">
                  <c:v>3.2699899999999997E-2</c:v>
                </c:pt>
                <c:pt idx="34921">
                  <c:v>3.1185500000000001E-2</c:v>
                </c:pt>
                <c:pt idx="34922">
                  <c:v>2.9699699999999999E-2</c:v>
                </c:pt>
                <c:pt idx="34923">
                  <c:v>2.82455E-2</c:v>
                </c:pt>
                <c:pt idx="34924">
                  <c:v>2.68241E-2</c:v>
                </c:pt>
                <c:pt idx="34925">
                  <c:v>2.54367E-2</c:v>
                </c:pt>
                <c:pt idx="34926">
                  <c:v>2.40842E-2</c:v>
                </c:pt>
                <c:pt idx="34927">
                  <c:v>2.2768400000000001E-2</c:v>
                </c:pt>
                <c:pt idx="34928">
                  <c:v>2.14909E-2</c:v>
                </c:pt>
                <c:pt idx="34929">
                  <c:v>2.0253199999999999E-2</c:v>
                </c:pt>
                <c:pt idx="34930">
                  <c:v>1.9056E-2</c:v>
                </c:pt>
                <c:pt idx="34931">
                  <c:v>1.7900800000000001E-2</c:v>
                </c:pt>
                <c:pt idx="34932">
                  <c:v>1.6789700000000001E-2</c:v>
                </c:pt>
                <c:pt idx="34933">
                  <c:v>1.5724700000000001E-2</c:v>
                </c:pt>
                <c:pt idx="34934">
                  <c:v>1.47069E-2</c:v>
                </c:pt>
                <c:pt idx="34935">
                  <c:v>1.37369E-2</c:v>
                </c:pt>
                <c:pt idx="34936">
                  <c:v>1.2815500000000001E-2</c:v>
                </c:pt>
                <c:pt idx="34937">
                  <c:v>1.1944099999999999E-2</c:v>
                </c:pt>
                <c:pt idx="34938">
                  <c:v>1.1124E-2</c:v>
                </c:pt>
                <c:pt idx="34939">
                  <c:v>1.0356499999999999E-2</c:v>
                </c:pt>
                <c:pt idx="34940" formatCode="0.00E+00">
                  <c:v>9.6431499999999996E-3</c:v>
                </c:pt>
                <c:pt idx="34941" formatCode="0.00E+00">
                  <c:v>8.9845199999999993E-3</c:v>
                </c:pt>
                <c:pt idx="34942" formatCode="0.00E+00">
                  <c:v>8.38121E-3</c:v>
                </c:pt>
                <c:pt idx="34943" formatCode="0.00E+00">
                  <c:v>7.8345299999999993E-3</c:v>
                </c:pt>
                <c:pt idx="34944" formatCode="0.00E+00">
                  <c:v>7.34558E-3</c:v>
                </c:pt>
                <c:pt idx="34945" formatCode="0.00E+00">
                  <c:v>6.9150599999999998E-3</c:v>
                </c:pt>
                <c:pt idx="34946" formatCode="0.00E+00">
                  <c:v>6.5437400000000001E-3</c:v>
                </c:pt>
                <c:pt idx="34947" formatCode="0.00E+00">
                  <c:v>6.2319300000000001E-3</c:v>
                </c:pt>
                <c:pt idx="34948" formatCode="0.00E+00">
                  <c:v>5.9794499999999999E-3</c:v>
                </c:pt>
                <c:pt idx="34949" formatCode="0.00E+00">
                  <c:v>5.7865199999999999E-3</c:v>
                </c:pt>
                <c:pt idx="34950" formatCode="0.00E+00">
                  <c:v>5.6540799999999997E-3</c:v>
                </c:pt>
                <c:pt idx="34951" formatCode="0.00E+00">
                  <c:v>5.5833999999999996E-3</c:v>
                </c:pt>
                <c:pt idx="34952" formatCode="0.00E+00">
                  <c:v>5.57531E-3</c:v>
                </c:pt>
                <c:pt idx="34953" formatCode="0.00E+00">
                  <c:v>5.6293999999999997E-3</c:v>
                </c:pt>
                <c:pt idx="34954" formatCode="0.00E+00">
                  <c:v>5.7440800000000004E-3</c:v>
                </c:pt>
                <c:pt idx="34955" formatCode="0.00E+00">
                  <c:v>5.9176799999999998E-3</c:v>
                </c:pt>
                <c:pt idx="34956" formatCode="0.00E+00">
                  <c:v>6.1490599999999996E-3</c:v>
                </c:pt>
                <c:pt idx="34957" formatCode="0.00E+00">
                  <c:v>6.4372300000000004E-3</c:v>
                </c:pt>
                <c:pt idx="34958" formatCode="0.00E+00">
                  <c:v>6.78153E-3</c:v>
                </c:pt>
                <c:pt idx="34959" formatCode="0.00E+00">
                  <c:v>7.1816500000000004E-3</c:v>
                </c:pt>
                <c:pt idx="34960" formatCode="0.00E+00">
                  <c:v>7.6367800000000001E-3</c:v>
                </c:pt>
                <c:pt idx="34961" formatCode="0.00E+00">
                  <c:v>8.1455899999999994E-3</c:v>
                </c:pt>
                <c:pt idx="34962" formatCode="0.00E+00">
                  <c:v>8.7066499999999998E-3</c:v>
                </c:pt>
                <c:pt idx="34963" formatCode="0.00E+00">
                  <c:v>9.3192899999999992E-3</c:v>
                </c:pt>
                <c:pt idx="34964" formatCode="0.00E+00">
                  <c:v>9.9834699999999995E-3</c:v>
                </c:pt>
                <c:pt idx="34965">
                  <c:v>1.06984E-2</c:v>
                </c:pt>
                <c:pt idx="34966">
                  <c:v>1.14625E-2</c:v>
                </c:pt>
                <c:pt idx="34967">
                  <c:v>1.22744E-2</c:v>
                </c:pt>
                <c:pt idx="34968">
                  <c:v>1.31337E-2</c:v>
                </c:pt>
                <c:pt idx="34969">
                  <c:v>1.4039899999999999E-2</c:v>
                </c:pt>
                <c:pt idx="34970">
                  <c:v>1.4992200000000001E-2</c:v>
                </c:pt>
                <c:pt idx="34971">
                  <c:v>1.5989199999999999E-2</c:v>
                </c:pt>
                <c:pt idx="34972">
                  <c:v>1.7029599999999999E-2</c:v>
                </c:pt>
                <c:pt idx="34973">
                  <c:v>1.81126E-2</c:v>
                </c:pt>
                <c:pt idx="34974">
                  <c:v>1.9238100000000001E-2</c:v>
                </c:pt>
                <c:pt idx="34975">
                  <c:v>2.0405599999999999E-2</c:v>
                </c:pt>
                <c:pt idx="34976">
                  <c:v>2.1614899999999999E-2</c:v>
                </c:pt>
                <c:pt idx="34977">
                  <c:v>2.28656E-2</c:v>
                </c:pt>
                <c:pt idx="34978">
                  <c:v>2.4156400000000001E-2</c:v>
                </c:pt>
                <c:pt idx="34979">
                  <c:v>2.54851E-2</c:v>
                </c:pt>
                <c:pt idx="34980">
                  <c:v>2.6849999999999999E-2</c:v>
                </c:pt>
                <c:pt idx="34981">
                  <c:v>2.8250399999999998E-2</c:v>
                </c:pt>
                <c:pt idx="34982">
                  <c:v>2.9685400000000001E-2</c:v>
                </c:pt>
                <c:pt idx="34983">
                  <c:v>3.1153799999999999E-2</c:v>
                </c:pt>
                <c:pt idx="34984">
                  <c:v>3.2653799999999997E-2</c:v>
                </c:pt>
                <c:pt idx="34985">
                  <c:v>3.4182999999999998E-2</c:v>
                </c:pt>
                <c:pt idx="34986">
                  <c:v>3.5739300000000002E-2</c:v>
                </c:pt>
                <c:pt idx="34987">
                  <c:v>3.7320399999999997E-2</c:v>
                </c:pt>
                <c:pt idx="34988">
                  <c:v>3.8924300000000002E-2</c:v>
                </c:pt>
                <c:pt idx="34989">
                  <c:v>4.05487E-2</c:v>
                </c:pt>
                <c:pt idx="34990">
                  <c:v>4.2191399999999997E-2</c:v>
                </c:pt>
                <c:pt idx="34991">
                  <c:v>4.3850399999999998E-2</c:v>
                </c:pt>
                <c:pt idx="34992">
                  <c:v>4.5523599999999997E-2</c:v>
                </c:pt>
                <c:pt idx="34993">
                  <c:v>4.7208899999999998E-2</c:v>
                </c:pt>
                <c:pt idx="34994">
                  <c:v>4.8905200000000003E-2</c:v>
                </c:pt>
                <c:pt idx="34995">
                  <c:v>5.0611499999999997E-2</c:v>
                </c:pt>
                <c:pt idx="34996">
                  <c:v>5.2326400000000002E-2</c:v>
                </c:pt>
                <c:pt idx="34997">
                  <c:v>5.40478E-2</c:v>
                </c:pt>
                <c:pt idx="34998">
                  <c:v>5.5773999999999997E-2</c:v>
                </c:pt>
                <c:pt idx="34999">
                  <c:v>5.7503600000000002E-2</c:v>
                </c:pt>
                <c:pt idx="35000">
                  <c:v>5.9234700000000001E-2</c:v>
                </c:pt>
                <c:pt idx="35001">
                  <c:v>6.0964999999999998E-2</c:v>
                </c:pt>
                <c:pt idx="35002">
                  <c:v>6.2692499999999998E-2</c:v>
                </c:pt>
                <c:pt idx="35003">
                  <c:v>6.4415399999999998E-2</c:v>
                </c:pt>
                <c:pt idx="35004">
                  <c:v>6.6131899999999993E-2</c:v>
                </c:pt>
                <c:pt idx="35005">
                  <c:v>6.7839899999999995E-2</c:v>
                </c:pt>
                <c:pt idx="35006">
                  <c:v>6.9537100000000004E-2</c:v>
                </c:pt>
                <c:pt idx="35007">
                  <c:v>7.1220699999999998E-2</c:v>
                </c:pt>
                <c:pt idx="35008">
                  <c:v>7.2888400000000006E-2</c:v>
                </c:pt>
                <c:pt idx="35009">
                  <c:v>7.4538400000000005E-2</c:v>
                </c:pt>
                <c:pt idx="35010">
                  <c:v>7.6169000000000001E-2</c:v>
                </c:pt>
                <c:pt idx="35011">
                  <c:v>7.7778399999999998E-2</c:v>
                </c:pt>
                <c:pt idx="35012">
                  <c:v>7.9365000000000005E-2</c:v>
                </c:pt>
                <c:pt idx="35013">
                  <c:v>8.0927600000000002E-2</c:v>
                </c:pt>
                <c:pt idx="35014">
                  <c:v>8.2464499999999996E-2</c:v>
                </c:pt>
                <c:pt idx="35015">
                  <c:v>8.3973800000000001E-2</c:v>
                </c:pt>
                <c:pt idx="35016">
                  <c:v>8.5453200000000007E-2</c:v>
                </c:pt>
                <c:pt idx="35017">
                  <c:v>8.6900500000000006E-2</c:v>
                </c:pt>
                <c:pt idx="35018">
                  <c:v>8.8313600000000006E-2</c:v>
                </c:pt>
                <c:pt idx="35019">
                  <c:v>8.9690900000000004E-2</c:v>
                </c:pt>
                <c:pt idx="35020">
                  <c:v>9.1030399999999997E-2</c:v>
                </c:pt>
                <c:pt idx="35021">
                  <c:v>9.2329999999999995E-2</c:v>
                </c:pt>
                <c:pt idx="35022">
                  <c:v>9.3587699999999996E-2</c:v>
                </c:pt>
                <c:pt idx="35023">
                  <c:v>9.4802200000000003E-2</c:v>
                </c:pt>
                <c:pt idx="35024">
                  <c:v>9.59729E-2</c:v>
                </c:pt>
                <c:pt idx="35025">
                  <c:v>9.7098900000000002E-2</c:v>
                </c:pt>
                <c:pt idx="35026">
                  <c:v>9.8179000000000002E-2</c:v>
                </c:pt>
                <c:pt idx="35027">
                  <c:v>9.9211599999999997E-2</c:v>
                </c:pt>
                <c:pt idx="35028">
                  <c:v>0.10019500000000001</c:v>
                </c:pt>
                <c:pt idx="35029">
                  <c:v>0.10113</c:v>
                </c:pt>
                <c:pt idx="35030">
                  <c:v>0.10201300000000001</c:v>
                </c:pt>
                <c:pt idx="35031">
                  <c:v>0.10284500000000001</c:v>
                </c:pt>
                <c:pt idx="35032">
                  <c:v>0.10362399999999999</c:v>
                </c:pt>
                <c:pt idx="35033">
                  <c:v>0.10435</c:v>
                </c:pt>
                <c:pt idx="35034">
                  <c:v>0.10502400000000001</c:v>
                </c:pt>
                <c:pt idx="35035">
                  <c:v>0.105643</c:v>
                </c:pt>
                <c:pt idx="35036">
                  <c:v>0.106209</c:v>
                </c:pt>
                <c:pt idx="35037">
                  <c:v>0.10672</c:v>
                </c:pt>
                <c:pt idx="35038">
                  <c:v>0.10717599999999999</c:v>
                </c:pt>
                <c:pt idx="35039">
                  <c:v>0.10757899999999999</c:v>
                </c:pt>
                <c:pt idx="35040">
                  <c:v>0.107928</c:v>
                </c:pt>
                <c:pt idx="35041">
                  <c:v>0.108222</c:v>
                </c:pt>
                <c:pt idx="35042">
                  <c:v>0.108461</c:v>
                </c:pt>
                <c:pt idx="35043">
                  <c:v>0.10864600000000001</c:v>
                </c:pt>
                <c:pt idx="35044">
                  <c:v>0.108778</c:v>
                </c:pt>
                <c:pt idx="35045">
                  <c:v>0.108858</c:v>
                </c:pt>
                <c:pt idx="35046">
                  <c:v>0.108887</c:v>
                </c:pt>
                <c:pt idx="35047">
                  <c:v>0.10886700000000001</c:v>
                </c:pt>
                <c:pt idx="35048">
                  <c:v>0.10879900000000001</c:v>
                </c:pt>
                <c:pt idx="35049">
                  <c:v>0.108684</c:v>
                </c:pt>
                <c:pt idx="35050">
                  <c:v>0.10852100000000001</c:v>
                </c:pt>
                <c:pt idx="35051">
                  <c:v>0.10831200000000001</c:v>
                </c:pt>
                <c:pt idx="35052">
                  <c:v>0.108058</c:v>
                </c:pt>
                <c:pt idx="35053">
                  <c:v>0.107762</c:v>
                </c:pt>
                <c:pt idx="35054">
                  <c:v>0.10742400000000001</c:v>
                </c:pt>
                <c:pt idx="35055">
                  <c:v>0.107048</c:v>
                </c:pt>
                <c:pt idx="35056">
                  <c:v>0.10663599999999999</c:v>
                </c:pt>
                <c:pt idx="35057">
                  <c:v>0.106187</c:v>
                </c:pt>
                <c:pt idx="35058">
                  <c:v>0.10570599999999999</c:v>
                </c:pt>
                <c:pt idx="35059">
                  <c:v>0.10519199999999999</c:v>
                </c:pt>
                <c:pt idx="35060">
                  <c:v>0.104648</c:v>
                </c:pt>
                <c:pt idx="35061">
                  <c:v>0.104076</c:v>
                </c:pt>
                <c:pt idx="35062">
                  <c:v>0.103482</c:v>
                </c:pt>
                <c:pt idx="35063">
                  <c:v>0.102868</c:v>
                </c:pt>
                <c:pt idx="35064">
                  <c:v>0.10223699999999999</c:v>
                </c:pt>
                <c:pt idx="35065">
                  <c:v>0.101593</c:v>
                </c:pt>
                <c:pt idx="35066">
                  <c:v>0.100936</c:v>
                </c:pt>
                <c:pt idx="35067">
                  <c:v>0.100267</c:v>
                </c:pt>
                <c:pt idx="35068">
                  <c:v>9.9588200000000002E-2</c:v>
                </c:pt>
                <c:pt idx="35069">
                  <c:v>9.8901299999999998E-2</c:v>
                </c:pt>
                <c:pt idx="35070">
                  <c:v>9.8208000000000004E-2</c:v>
                </c:pt>
                <c:pt idx="35071">
                  <c:v>9.75105E-2</c:v>
                </c:pt>
                <c:pt idx="35072">
                  <c:v>9.6810800000000002E-2</c:v>
                </c:pt>
                <c:pt idx="35073">
                  <c:v>9.6111000000000002E-2</c:v>
                </c:pt>
                <c:pt idx="35074">
                  <c:v>9.5412999999999998E-2</c:v>
                </c:pt>
                <c:pt idx="35075">
                  <c:v>9.4719100000000001E-2</c:v>
                </c:pt>
                <c:pt idx="35076">
                  <c:v>9.4031100000000006E-2</c:v>
                </c:pt>
                <c:pt idx="35077">
                  <c:v>9.3351500000000004E-2</c:v>
                </c:pt>
                <c:pt idx="35078">
                  <c:v>9.2682299999999995E-2</c:v>
                </c:pt>
                <c:pt idx="35079">
                  <c:v>9.2025399999999993E-2</c:v>
                </c:pt>
                <c:pt idx="35080">
                  <c:v>9.13828E-2</c:v>
                </c:pt>
                <c:pt idx="35081">
                  <c:v>9.0756299999999998E-2</c:v>
                </c:pt>
                <c:pt idx="35082">
                  <c:v>9.0146699999999996E-2</c:v>
                </c:pt>
                <c:pt idx="35083">
                  <c:v>8.9553499999999994E-2</c:v>
                </c:pt>
                <c:pt idx="35084">
                  <c:v>8.8978100000000004E-2</c:v>
                </c:pt>
                <c:pt idx="35085">
                  <c:v>8.8423100000000004E-2</c:v>
                </c:pt>
                <c:pt idx="35086">
                  <c:v>8.7890499999999996E-2</c:v>
                </c:pt>
                <c:pt idx="35087">
                  <c:v>8.7381299999999995E-2</c:v>
                </c:pt>
                <c:pt idx="35088">
                  <c:v>8.6896699999999993E-2</c:v>
                </c:pt>
                <c:pt idx="35089">
                  <c:v>8.6437799999999995E-2</c:v>
                </c:pt>
                <c:pt idx="35090">
                  <c:v>8.6005700000000004E-2</c:v>
                </c:pt>
                <c:pt idx="35091">
                  <c:v>8.5601099999999999E-2</c:v>
                </c:pt>
                <c:pt idx="35092">
                  <c:v>8.52247E-2</c:v>
                </c:pt>
                <c:pt idx="35093">
                  <c:v>8.4876999999999994E-2</c:v>
                </c:pt>
                <c:pt idx="35094">
                  <c:v>8.4558400000000006E-2</c:v>
                </c:pt>
                <c:pt idx="35095">
                  <c:v>8.4268499999999996E-2</c:v>
                </c:pt>
                <c:pt idx="35096">
                  <c:v>8.4007299999999993E-2</c:v>
                </c:pt>
                <c:pt idx="35097">
                  <c:v>8.3774899999999999E-2</c:v>
                </c:pt>
                <c:pt idx="35098">
                  <c:v>8.3571699999999999E-2</c:v>
                </c:pt>
                <c:pt idx="35099">
                  <c:v>8.3397799999999994E-2</c:v>
                </c:pt>
                <c:pt idx="35100">
                  <c:v>8.3253199999999999E-2</c:v>
                </c:pt>
                <c:pt idx="35101">
                  <c:v>8.3138000000000004E-2</c:v>
                </c:pt>
                <c:pt idx="35102">
                  <c:v>8.3051600000000003E-2</c:v>
                </c:pt>
                <c:pt idx="35103">
                  <c:v>8.2993600000000001E-2</c:v>
                </c:pt>
                <c:pt idx="35104">
                  <c:v>8.2963599999999998E-2</c:v>
                </c:pt>
                <c:pt idx="35105">
                  <c:v>8.2961499999999994E-2</c:v>
                </c:pt>
                <c:pt idx="35106">
                  <c:v>8.2986199999999996E-2</c:v>
                </c:pt>
                <c:pt idx="35107">
                  <c:v>8.3036499999999999E-2</c:v>
                </c:pt>
                <c:pt idx="35108">
                  <c:v>8.3111000000000004E-2</c:v>
                </c:pt>
                <c:pt idx="35109">
                  <c:v>8.3208099999999993E-2</c:v>
                </c:pt>
                <c:pt idx="35110">
                  <c:v>8.3326300000000006E-2</c:v>
                </c:pt>
                <c:pt idx="35111">
                  <c:v>8.3464300000000005E-2</c:v>
                </c:pt>
                <c:pt idx="35112">
                  <c:v>8.3621600000000004E-2</c:v>
                </c:pt>
                <c:pt idx="35113">
                  <c:v>8.37981E-2</c:v>
                </c:pt>
                <c:pt idx="35114">
                  <c:v>8.3993300000000007E-2</c:v>
                </c:pt>
                <c:pt idx="35115">
                  <c:v>8.4206500000000004E-2</c:v>
                </c:pt>
                <c:pt idx="35116">
                  <c:v>8.4436800000000006E-2</c:v>
                </c:pt>
                <c:pt idx="35117">
                  <c:v>8.4683099999999997E-2</c:v>
                </c:pt>
                <c:pt idx="35118">
                  <c:v>8.4944400000000003E-2</c:v>
                </c:pt>
                <c:pt idx="35119">
                  <c:v>8.5219799999999998E-2</c:v>
                </c:pt>
                <c:pt idx="35120">
                  <c:v>8.5508200000000006E-2</c:v>
                </c:pt>
                <c:pt idx="35121">
                  <c:v>8.5808499999999996E-2</c:v>
                </c:pt>
                <c:pt idx="35122">
                  <c:v>8.6118899999999998E-2</c:v>
                </c:pt>
                <c:pt idx="35123">
                  <c:v>8.6436899999999997E-2</c:v>
                </c:pt>
                <c:pt idx="35124">
                  <c:v>8.6760299999999999E-2</c:v>
                </c:pt>
                <c:pt idx="35125">
                  <c:v>8.7087800000000007E-2</c:v>
                </c:pt>
                <c:pt idx="35126">
                  <c:v>8.7418599999999999E-2</c:v>
                </c:pt>
                <c:pt idx="35127">
                  <c:v>8.7752399999999994E-2</c:v>
                </c:pt>
                <c:pt idx="35128">
                  <c:v>8.8088399999999997E-2</c:v>
                </c:pt>
                <c:pt idx="35129">
                  <c:v>8.8426199999999996E-2</c:v>
                </c:pt>
                <c:pt idx="35130">
                  <c:v>8.8765399999999994E-2</c:v>
                </c:pt>
                <c:pt idx="35131">
                  <c:v>8.9104500000000003E-2</c:v>
                </c:pt>
                <c:pt idx="35132">
                  <c:v>8.9441800000000002E-2</c:v>
                </c:pt>
                <c:pt idx="35133">
                  <c:v>8.97757E-2</c:v>
                </c:pt>
                <c:pt idx="35134">
                  <c:v>9.0105900000000003E-2</c:v>
                </c:pt>
                <c:pt idx="35135">
                  <c:v>9.0432600000000002E-2</c:v>
                </c:pt>
                <c:pt idx="35136">
                  <c:v>9.0756400000000001E-2</c:v>
                </c:pt>
                <c:pt idx="35137">
                  <c:v>9.1076699999999997E-2</c:v>
                </c:pt>
                <c:pt idx="35138">
                  <c:v>9.1392600000000004E-2</c:v>
                </c:pt>
                <c:pt idx="35139">
                  <c:v>9.1704400000000005E-2</c:v>
                </c:pt>
                <c:pt idx="35140">
                  <c:v>9.2011999999999997E-2</c:v>
                </c:pt>
                <c:pt idx="35141">
                  <c:v>9.2314300000000002E-2</c:v>
                </c:pt>
                <c:pt idx="35142">
                  <c:v>9.2609700000000003E-2</c:v>
                </c:pt>
                <c:pt idx="35143">
                  <c:v>9.2897900000000005E-2</c:v>
                </c:pt>
                <c:pt idx="35144">
                  <c:v>9.3179499999999998E-2</c:v>
                </c:pt>
                <c:pt idx="35145">
                  <c:v>9.3454300000000004E-2</c:v>
                </c:pt>
                <c:pt idx="35146">
                  <c:v>9.3721799999999994E-2</c:v>
                </c:pt>
                <c:pt idx="35147">
                  <c:v>9.3981200000000001E-2</c:v>
                </c:pt>
                <c:pt idx="35148">
                  <c:v>9.4232399999999994E-2</c:v>
                </c:pt>
                <c:pt idx="35149">
                  <c:v>9.4476900000000003E-2</c:v>
                </c:pt>
                <c:pt idx="35150">
                  <c:v>9.4716999999999996E-2</c:v>
                </c:pt>
                <c:pt idx="35151">
                  <c:v>9.4955100000000001E-2</c:v>
                </c:pt>
                <c:pt idx="35152">
                  <c:v>9.5191300000000006E-2</c:v>
                </c:pt>
                <c:pt idx="35153">
                  <c:v>9.5424599999999998E-2</c:v>
                </c:pt>
                <c:pt idx="35154">
                  <c:v>9.5655100000000007E-2</c:v>
                </c:pt>
                <c:pt idx="35155">
                  <c:v>9.5883999999999997E-2</c:v>
                </c:pt>
                <c:pt idx="35156">
                  <c:v>9.6112799999999998E-2</c:v>
                </c:pt>
                <c:pt idx="35157">
                  <c:v>9.6342200000000003E-2</c:v>
                </c:pt>
                <c:pt idx="35158">
                  <c:v>9.6573099999999995E-2</c:v>
                </c:pt>
                <c:pt idx="35159">
                  <c:v>9.6805799999999997E-2</c:v>
                </c:pt>
                <c:pt idx="35160">
                  <c:v>9.7041199999999994E-2</c:v>
                </c:pt>
                <c:pt idx="35161">
                  <c:v>9.7279400000000002E-2</c:v>
                </c:pt>
                <c:pt idx="35162">
                  <c:v>9.7519900000000007E-2</c:v>
                </c:pt>
                <c:pt idx="35163">
                  <c:v>9.7763100000000006E-2</c:v>
                </c:pt>
                <c:pt idx="35164">
                  <c:v>9.8009700000000005E-2</c:v>
                </c:pt>
                <c:pt idx="35165">
                  <c:v>9.8259700000000005E-2</c:v>
                </c:pt>
                <c:pt idx="35166">
                  <c:v>9.8513400000000001E-2</c:v>
                </c:pt>
                <c:pt idx="35167">
                  <c:v>9.8771600000000001E-2</c:v>
                </c:pt>
                <c:pt idx="35168">
                  <c:v>9.9036100000000002E-2</c:v>
                </c:pt>
                <c:pt idx="35169">
                  <c:v>9.9308400000000005E-2</c:v>
                </c:pt>
                <c:pt idx="35170">
                  <c:v>9.9589399999999995E-2</c:v>
                </c:pt>
                <c:pt idx="35171">
                  <c:v>9.9880200000000002E-2</c:v>
                </c:pt>
                <c:pt idx="35172">
                  <c:v>0.10018199999999999</c:v>
                </c:pt>
                <c:pt idx="35173">
                  <c:v>0.100497</c:v>
                </c:pt>
                <c:pt idx="35174">
                  <c:v>0.100826</c:v>
                </c:pt>
                <c:pt idx="35175">
                  <c:v>0.101171</c:v>
                </c:pt>
                <c:pt idx="35176">
                  <c:v>0.101531</c:v>
                </c:pt>
                <c:pt idx="35177">
                  <c:v>0.101905</c:v>
                </c:pt>
                <c:pt idx="35178">
                  <c:v>0.102294</c:v>
                </c:pt>
                <c:pt idx="35179">
                  <c:v>0.1027</c:v>
                </c:pt>
                <c:pt idx="35180">
                  <c:v>0.103126</c:v>
                </c:pt>
                <c:pt idx="35181">
                  <c:v>0.103572</c:v>
                </c:pt>
                <c:pt idx="35182">
                  <c:v>0.10403999999999999</c:v>
                </c:pt>
                <c:pt idx="35183">
                  <c:v>0.10453</c:v>
                </c:pt>
                <c:pt idx="35184">
                  <c:v>0.105042</c:v>
                </c:pt>
                <c:pt idx="35185">
                  <c:v>0.105577</c:v>
                </c:pt>
                <c:pt idx="35186">
                  <c:v>0.10613499999999999</c:v>
                </c:pt>
                <c:pt idx="35187">
                  <c:v>0.10671700000000001</c:v>
                </c:pt>
                <c:pt idx="35188">
                  <c:v>0.107322</c:v>
                </c:pt>
                <c:pt idx="35189">
                  <c:v>0.10795200000000001</c:v>
                </c:pt>
                <c:pt idx="35190">
                  <c:v>0.108607</c:v>
                </c:pt>
                <c:pt idx="35191">
                  <c:v>0.109288</c:v>
                </c:pt>
                <c:pt idx="35192">
                  <c:v>0.109996</c:v>
                </c:pt>
                <c:pt idx="35193">
                  <c:v>0.11072899999999999</c:v>
                </c:pt>
                <c:pt idx="35194">
                  <c:v>0.111488</c:v>
                </c:pt>
                <c:pt idx="35195">
                  <c:v>0.112274</c:v>
                </c:pt>
                <c:pt idx="35196">
                  <c:v>0.113084</c:v>
                </c:pt>
                <c:pt idx="35197">
                  <c:v>0.11391999999999999</c:v>
                </c:pt>
                <c:pt idx="35198">
                  <c:v>0.11478099999999999</c:v>
                </c:pt>
                <c:pt idx="35199">
                  <c:v>0.11566700000000001</c:v>
                </c:pt>
                <c:pt idx="35200">
                  <c:v>0.116577</c:v>
                </c:pt>
                <c:pt idx="35201">
                  <c:v>0.11751</c:v>
                </c:pt>
                <c:pt idx="35202">
                  <c:v>0.118466</c:v>
                </c:pt>
                <c:pt idx="35203">
                  <c:v>0.11944399999999999</c:v>
                </c:pt>
                <c:pt idx="35204">
                  <c:v>0.120444</c:v>
                </c:pt>
                <c:pt idx="35205">
                  <c:v>0.121465</c:v>
                </c:pt>
                <c:pt idx="35206">
                  <c:v>0.122506</c:v>
                </c:pt>
                <c:pt idx="35207">
                  <c:v>0.123566</c:v>
                </c:pt>
                <c:pt idx="35208">
                  <c:v>0.124643</c:v>
                </c:pt>
                <c:pt idx="35209">
                  <c:v>0.12573500000000001</c:v>
                </c:pt>
                <c:pt idx="35210">
                  <c:v>0.12684400000000001</c:v>
                </c:pt>
                <c:pt idx="35211">
                  <c:v>0.127967</c:v>
                </c:pt>
                <c:pt idx="35212">
                  <c:v>0.129104</c:v>
                </c:pt>
                <c:pt idx="35213">
                  <c:v>0.13025400000000001</c:v>
                </c:pt>
                <c:pt idx="35214">
                  <c:v>0.131415</c:v>
                </c:pt>
                <c:pt idx="35215">
                  <c:v>0.13258800000000001</c:v>
                </c:pt>
                <c:pt idx="35216">
                  <c:v>0.133769</c:v>
                </c:pt>
                <c:pt idx="35217">
                  <c:v>0.13495599999999999</c:v>
                </c:pt>
                <c:pt idx="35218">
                  <c:v>0.13614699999999999</c:v>
                </c:pt>
                <c:pt idx="35219">
                  <c:v>0.13734199999999999</c:v>
                </c:pt>
                <c:pt idx="35220">
                  <c:v>0.13853699999999999</c:v>
                </c:pt>
                <c:pt idx="35221">
                  <c:v>0.139733</c:v>
                </c:pt>
                <c:pt idx="35222">
                  <c:v>0.140926</c:v>
                </c:pt>
                <c:pt idx="35223">
                  <c:v>0.14211699999999999</c:v>
                </c:pt>
                <c:pt idx="35224">
                  <c:v>0.14330300000000001</c:v>
                </c:pt>
                <c:pt idx="35225">
                  <c:v>0.144482</c:v>
                </c:pt>
                <c:pt idx="35226">
                  <c:v>0.145653</c:v>
                </c:pt>
                <c:pt idx="35227">
                  <c:v>0.146812</c:v>
                </c:pt>
                <c:pt idx="35228">
                  <c:v>0.14795800000000001</c:v>
                </c:pt>
                <c:pt idx="35229">
                  <c:v>0.149089</c:v>
                </c:pt>
                <c:pt idx="35230">
                  <c:v>0.150203</c:v>
                </c:pt>
                <c:pt idx="35231">
                  <c:v>0.15129799999999999</c:v>
                </c:pt>
                <c:pt idx="35232">
                  <c:v>0.15237200000000001</c:v>
                </c:pt>
                <c:pt idx="35233">
                  <c:v>0.153422</c:v>
                </c:pt>
                <c:pt idx="35234">
                  <c:v>0.154448</c:v>
                </c:pt>
                <c:pt idx="35235">
                  <c:v>0.155447</c:v>
                </c:pt>
                <c:pt idx="35236">
                  <c:v>0.156417</c:v>
                </c:pt>
                <c:pt idx="35237">
                  <c:v>0.15735399999999999</c:v>
                </c:pt>
                <c:pt idx="35238">
                  <c:v>0.15825700000000001</c:v>
                </c:pt>
                <c:pt idx="35239">
                  <c:v>0.15912299999999999</c:v>
                </c:pt>
                <c:pt idx="35240">
                  <c:v>0.15995000000000001</c:v>
                </c:pt>
                <c:pt idx="35241">
                  <c:v>0.16073599999999999</c:v>
                </c:pt>
                <c:pt idx="35242">
                  <c:v>0.16148000000000001</c:v>
                </c:pt>
                <c:pt idx="35243">
                  <c:v>0.16217899999999999</c:v>
                </c:pt>
                <c:pt idx="35244">
                  <c:v>0.16283300000000001</c:v>
                </c:pt>
                <c:pt idx="35245">
                  <c:v>0.163441</c:v>
                </c:pt>
                <c:pt idx="35246">
                  <c:v>0.16400000000000001</c:v>
                </c:pt>
                <c:pt idx="35247">
                  <c:v>0.16450899999999999</c:v>
                </c:pt>
                <c:pt idx="35248">
                  <c:v>0.164966</c:v>
                </c:pt>
                <c:pt idx="35249">
                  <c:v>0.16536899999999999</c:v>
                </c:pt>
                <c:pt idx="35250">
                  <c:v>0.165717</c:v>
                </c:pt>
                <c:pt idx="35251">
                  <c:v>0.16600599999999999</c:v>
                </c:pt>
                <c:pt idx="35252">
                  <c:v>0.16623599999999999</c:v>
                </c:pt>
                <c:pt idx="35253">
                  <c:v>0.166405</c:v>
                </c:pt>
                <c:pt idx="35254">
                  <c:v>0.16651199999999999</c:v>
                </c:pt>
                <c:pt idx="35255">
                  <c:v>0.16655600000000001</c:v>
                </c:pt>
                <c:pt idx="35256">
                  <c:v>0.16653699999999999</c:v>
                </c:pt>
                <c:pt idx="35257">
                  <c:v>0.16645199999999999</c:v>
                </c:pt>
                <c:pt idx="35258">
                  <c:v>0.166301</c:v>
                </c:pt>
                <c:pt idx="35259">
                  <c:v>0.16608100000000001</c:v>
                </c:pt>
                <c:pt idx="35260">
                  <c:v>0.165793</c:v>
                </c:pt>
                <c:pt idx="35261">
                  <c:v>0.165437</c:v>
                </c:pt>
                <c:pt idx="35262">
                  <c:v>0.16501299999999999</c:v>
                </c:pt>
                <c:pt idx="35263">
                  <c:v>0.164519</c:v>
                </c:pt>
                <c:pt idx="35264">
                  <c:v>0.16395499999999999</c:v>
                </c:pt>
                <c:pt idx="35265">
                  <c:v>0.16331999999999999</c:v>
                </c:pt>
                <c:pt idx="35266">
                  <c:v>0.16261400000000001</c:v>
                </c:pt>
                <c:pt idx="35267">
                  <c:v>0.16183700000000001</c:v>
                </c:pt>
                <c:pt idx="35268">
                  <c:v>0.16098899999999999</c:v>
                </c:pt>
                <c:pt idx="35269">
                  <c:v>0.16006999999999999</c:v>
                </c:pt>
                <c:pt idx="35270">
                  <c:v>0.15908</c:v>
                </c:pt>
                <c:pt idx="35271">
                  <c:v>0.15801699999999999</c:v>
                </c:pt>
                <c:pt idx="35272">
                  <c:v>0.15688299999999999</c:v>
                </c:pt>
                <c:pt idx="35273">
                  <c:v>0.15567800000000001</c:v>
                </c:pt>
                <c:pt idx="35274">
                  <c:v>0.15440200000000001</c:v>
                </c:pt>
                <c:pt idx="35275">
                  <c:v>0.153059</c:v>
                </c:pt>
                <c:pt idx="35276">
                  <c:v>0.15164900000000001</c:v>
                </c:pt>
                <c:pt idx="35277">
                  <c:v>0.150173</c:v>
                </c:pt>
                <c:pt idx="35278">
                  <c:v>0.14863100000000001</c:v>
                </c:pt>
                <c:pt idx="35279">
                  <c:v>0.14702599999999999</c:v>
                </c:pt>
                <c:pt idx="35280">
                  <c:v>0.14535699999999999</c:v>
                </c:pt>
                <c:pt idx="35281">
                  <c:v>0.143626</c:v>
                </c:pt>
                <c:pt idx="35282">
                  <c:v>0.14183399999999999</c:v>
                </c:pt>
                <c:pt idx="35283">
                  <c:v>0.139983</c:v>
                </c:pt>
                <c:pt idx="35284">
                  <c:v>0.138076</c:v>
                </c:pt>
                <c:pt idx="35285">
                  <c:v>0.13611300000000001</c:v>
                </c:pt>
                <c:pt idx="35286">
                  <c:v>0.13409599999999999</c:v>
                </c:pt>
                <c:pt idx="35287">
                  <c:v>0.132026</c:v>
                </c:pt>
                <c:pt idx="35288">
                  <c:v>0.12990499999999999</c:v>
                </c:pt>
                <c:pt idx="35289">
                  <c:v>0.12773499999999999</c:v>
                </c:pt>
                <c:pt idx="35290">
                  <c:v>0.12551899999999999</c:v>
                </c:pt>
                <c:pt idx="35291">
                  <c:v>0.12325700000000001</c:v>
                </c:pt>
                <c:pt idx="35292">
                  <c:v>0.12095400000000001</c:v>
                </c:pt>
                <c:pt idx="35293">
                  <c:v>0.118612</c:v>
                </c:pt>
                <c:pt idx="35294">
                  <c:v>0.116231</c:v>
                </c:pt>
                <c:pt idx="35295">
                  <c:v>0.113816</c:v>
                </c:pt>
                <c:pt idx="35296">
                  <c:v>0.111369</c:v>
                </c:pt>
                <c:pt idx="35297">
                  <c:v>0.108892</c:v>
                </c:pt>
                <c:pt idx="35298">
                  <c:v>0.106389</c:v>
                </c:pt>
                <c:pt idx="35299">
                  <c:v>0.103862</c:v>
                </c:pt>
                <c:pt idx="35300">
                  <c:v>0.101315</c:v>
                </c:pt>
                <c:pt idx="35301">
                  <c:v>9.8749500000000004E-2</c:v>
                </c:pt>
                <c:pt idx="35302">
                  <c:v>9.6168199999999995E-2</c:v>
                </c:pt>
                <c:pt idx="35303">
                  <c:v>9.3573900000000002E-2</c:v>
                </c:pt>
                <c:pt idx="35304">
                  <c:v>9.0970200000000001E-2</c:v>
                </c:pt>
                <c:pt idx="35305">
                  <c:v>8.8360999999999995E-2</c:v>
                </c:pt>
                <c:pt idx="35306">
                  <c:v>8.5749400000000003E-2</c:v>
                </c:pt>
                <c:pt idx="35307">
                  <c:v>8.3137799999999998E-2</c:v>
                </c:pt>
                <c:pt idx="35308">
                  <c:v>8.0529000000000003E-2</c:v>
                </c:pt>
                <c:pt idx="35309">
                  <c:v>7.7925999999999995E-2</c:v>
                </c:pt>
                <c:pt idx="35310">
                  <c:v>7.5331400000000007E-2</c:v>
                </c:pt>
                <c:pt idx="35311">
                  <c:v>7.2747800000000001E-2</c:v>
                </c:pt>
                <c:pt idx="35312">
                  <c:v>7.0178000000000004E-2</c:v>
                </c:pt>
                <c:pt idx="35313">
                  <c:v>6.7625000000000005E-2</c:v>
                </c:pt>
                <c:pt idx="35314">
                  <c:v>6.5091899999999994E-2</c:v>
                </c:pt>
                <c:pt idx="35315">
                  <c:v>6.2581800000000007E-2</c:v>
                </c:pt>
                <c:pt idx="35316">
                  <c:v>6.0097999999999999E-2</c:v>
                </c:pt>
                <c:pt idx="35317">
                  <c:v>5.7642400000000003E-2</c:v>
                </c:pt>
                <c:pt idx="35318">
                  <c:v>5.5218099999999999E-2</c:v>
                </c:pt>
                <c:pt idx="35319">
                  <c:v>5.2829000000000001E-2</c:v>
                </c:pt>
                <c:pt idx="35320">
                  <c:v>5.0478200000000001E-2</c:v>
                </c:pt>
                <c:pt idx="35321">
                  <c:v>4.8165399999999997E-2</c:v>
                </c:pt>
                <c:pt idx="35322">
                  <c:v>4.5889699999999999E-2</c:v>
                </c:pt>
                <c:pt idx="35323">
                  <c:v>4.36531E-2</c:v>
                </c:pt>
                <c:pt idx="35324">
                  <c:v>4.1461999999999999E-2</c:v>
                </c:pt>
                <c:pt idx="35325">
                  <c:v>3.9322999999999997E-2</c:v>
                </c:pt>
                <c:pt idx="35326">
                  <c:v>3.7239500000000002E-2</c:v>
                </c:pt>
                <c:pt idx="35327">
                  <c:v>3.5213599999999998E-2</c:v>
                </c:pt>
                <c:pt idx="35328">
                  <c:v>3.3247499999999999E-2</c:v>
                </c:pt>
                <c:pt idx="35329">
                  <c:v>3.1343900000000001E-2</c:v>
                </c:pt>
                <c:pt idx="35330">
                  <c:v>2.9504599999999999E-2</c:v>
                </c:pt>
                <c:pt idx="35331">
                  <c:v>2.7730899999999999E-2</c:v>
                </c:pt>
                <c:pt idx="35332">
                  <c:v>2.6023999999999999E-2</c:v>
                </c:pt>
                <c:pt idx="35333">
                  <c:v>2.4385500000000001E-2</c:v>
                </c:pt>
                <c:pt idx="35334">
                  <c:v>2.2816300000000001E-2</c:v>
                </c:pt>
                <c:pt idx="35335">
                  <c:v>2.1317200000000001E-2</c:v>
                </c:pt>
                <c:pt idx="35336">
                  <c:v>1.9888599999999999E-2</c:v>
                </c:pt>
                <c:pt idx="35337">
                  <c:v>1.8530999999999999E-2</c:v>
                </c:pt>
                <c:pt idx="35338">
                  <c:v>1.7245300000000002E-2</c:v>
                </c:pt>
                <c:pt idx="35339">
                  <c:v>1.6032500000000002E-2</c:v>
                </c:pt>
                <c:pt idx="35340">
                  <c:v>1.4893099999999999E-2</c:v>
                </c:pt>
                <c:pt idx="35341">
                  <c:v>1.3827600000000001E-2</c:v>
                </c:pt>
                <c:pt idx="35342">
                  <c:v>1.28372E-2</c:v>
                </c:pt>
                <c:pt idx="35343">
                  <c:v>1.19244E-2</c:v>
                </c:pt>
                <c:pt idx="35344">
                  <c:v>1.1093E-2</c:v>
                </c:pt>
                <c:pt idx="35345">
                  <c:v>1.03442E-2</c:v>
                </c:pt>
                <c:pt idx="35346" formatCode="0.00E+00">
                  <c:v>9.6761499999999997E-3</c:v>
                </c:pt>
                <c:pt idx="35347" formatCode="0.00E+00">
                  <c:v>9.0855199999999997E-3</c:v>
                </c:pt>
                <c:pt idx="35348" formatCode="0.00E+00">
                  <c:v>8.5704500000000003E-3</c:v>
                </c:pt>
                <c:pt idx="35349" formatCode="0.00E+00">
                  <c:v>8.1307700000000007E-3</c:v>
                </c:pt>
                <c:pt idx="35350" formatCode="0.00E+00">
                  <c:v>7.7670899999999999E-3</c:v>
                </c:pt>
                <c:pt idx="35351" formatCode="0.00E+00">
                  <c:v>7.4806200000000003E-3</c:v>
                </c:pt>
                <c:pt idx="35352" formatCode="0.00E+00">
                  <c:v>7.2739399999999996E-3</c:v>
                </c:pt>
                <c:pt idx="35353" formatCode="0.00E+00">
                  <c:v>7.15074E-3</c:v>
                </c:pt>
                <c:pt idx="35354" formatCode="0.00E+00">
                  <c:v>7.1131299999999996E-3</c:v>
                </c:pt>
                <c:pt idx="35355" formatCode="0.00E+00">
                  <c:v>7.1587300000000003E-3</c:v>
                </c:pt>
                <c:pt idx="35356" formatCode="0.00E+00">
                  <c:v>7.2827400000000002E-3</c:v>
                </c:pt>
                <c:pt idx="35357" formatCode="0.00E+00">
                  <c:v>7.4833900000000004E-3</c:v>
                </c:pt>
                <c:pt idx="35358" formatCode="0.00E+00">
                  <c:v>7.7626300000000004E-3</c:v>
                </c:pt>
                <c:pt idx="35359" formatCode="0.00E+00">
                  <c:v>8.1215699999999998E-3</c:v>
                </c:pt>
                <c:pt idx="35360" formatCode="0.00E+00">
                  <c:v>8.5579999999999996E-3</c:v>
                </c:pt>
                <c:pt idx="35361" formatCode="0.00E+00">
                  <c:v>9.0685999999999996E-3</c:v>
                </c:pt>
                <c:pt idx="35362" formatCode="0.00E+00">
                  <c:v>9.6518799999999998E-3</c:v>
                </c:pt>
                <c:pt idx="35363">
                  <c:v>1.03082E-2</c:v>
                </c:pt>
                <c:pt idx="35364">
                  <c:v>1.10376E-2</c:v>
                </c:pt>
                <c:pt idx="35365">
                  <c:v>1.1838899999999999E-2</c:v>
                </c:pt>
                <c:pt idx="35366">
                  <c:v>1.2711200000000001E-2</c:v>
                </c:pt>
                <c:pt idx="35367">
                  <c:v>1.3654400000000001E-2</c:v>
                </c:pt>
                <c:pt idx="35368">
                  <c:v>1.46683E-2</c:v>
                </c:pt>
                <c:pt idx="35369">
                  <c:v>1.57517E-2</c:v>
                </c:pt>
                <c:pt idx="35370">
                  <c:v>1.6900999999999999E-2</c:v>
                </c:pt>
                <c:pt idx="35371">
                  <c:v>1.8111599999999999E-2</c:v>
                </c:pt>
                <c:pt idx="35372">
                  <c:v>1.93797E-2</c:v>
                </c:pt>
                <c:pt idx="35373">
                  <c:v>2.0704400000000001E-2</c:v>
                </c:pt>
                <c:pt idx="35374">
                  <c:v>2.2085400000000002E-2</c:v>
                </c:pt>
                <c:pt idx="35375">
                  <c:v>2.3521899999999998E-2</c:v>
                </c:pt>
                <c:pt idx="35376">
                  <c:v>2.50113E-2</c:v>
                </c:pt>
                <c:pt idx="35377">
                  <c:v>2.6549400000000001E-2</c:v>
                </c:pt>
                <c:pt idx="35378">
                  <c:v>2.8132299999999999E-2</c:v>
                </c:pt>
                <c:pt idx="35379">
                  <c:v>2.9758099999999999E-2</c:v>
                </c:pt>
                <c:pt idx="35380">
                  <c:v>3.1425000000000002E-2</c:v>
                </c:pt>
                <c:pt idx="35381">
                  <c:v>3.3128199999999997E-2</c:v>
                </c:pt>
                <c:pt idx="35382">
                  <c:v>3.4861799999999998E-2</c:v>
                </c:pt>
                <c:pt idx="35383">
                  <c:v>3.6620800000000002E-2</c:v>
                </c:pt>
                <c:pt idx="35384">
                  <c:v>3.8399500000000003E-2</c:v>
                </c:pt>
                <c:pt idx="35385">
                  <c:v>4.0192800000000001E-2</c:v>
                </c:pt>
                <c:pt idx="35386">
                  <c:v>4.1998800000000003E-2</c:v>
                </c:pt>
                <c:pt idx="35387">
                  <c:v>4.3818700000000002E-2</c:v>
                </c:pt>
                <c:pt idx="35388">
                  <c:v>4.5652199999999997E-2</c:v>
                </c:pt>
                <c:pt idx="35389">
                  <c:v>4.7495299999999997E-2</c:v>
                </c:pt>
                <c:pt idx="35390">
                  <c:v>4.93438E-2</c:v>
                </c:pt>
                <c:pt idx="35391">
                  <c:v>5.1196600000000002E-2</c:v>
                </c:pt>
                <c:pt idx="35392">
                  <c:v>5.3054799999999999E-2</c:v>
                </c:pt>
                <c:pt idx="35393">
                  <c:v>5.4918000000000002E-2</c:v>
                </c:pt>
                <c:pt idx="35394">
                  <c:v>5.6782899999999997E-2</c:v>
                </c:pt>
                <c:pt idx="35395">
                  <c:v>5.86449E-2</c:v>
                </c:pt>
                <c:pt idx="35396">
                  <c:v>6.0500400000000003E-2</c:v>
                </c:pt>
                <c:pt idx="35397">
                  <c:v>6.2346899999999997E-2</c:v>
                </c:pt>
                <c:pt idx="35398">
                  <c:v>6.41819E-2</c:v>
                </c:pt>
                <c:pt idx="35399">
                  <c:v>6.6002000000000005E-2</c:v>
                </c:pt>
                <c:pt idx="35400">
                  <c:v>6.7804600000000007E-2</c:v>
                </c:pt>
                <c:pt idx="35401">
                  <c:v>6.9589700000000004E-2</c:v>
                </c:pt>
                <c:pt idx="35402">
                  <c:v>7.1357400000000001E-2</c:v>
                </c:pt>
                <c:pt idx="35403">
                  <c:v>7.3105400000000001E-2</c:v>
                </c:pt>
                <c:pt idx="35404">
                  <c:v>7.4830300000000002E-2</c:v>
                </c:pt>
                <c:pt idx="35405">
                  <c:v>7.6531399999999999E-2</c:v>
                </c:pt>
                <c:pt idx="35406">
                  <c:v>7.8210699999999994E-2</c:v>
                </c:pt>
                <c:pt idx="35407">
                  <c:v>7.9868400000000006E-2</c:v>
                </c:pt>
                <c:pt idx="35408">
                  <c:v>8.1499699999999994E-2</c:v>
                </c:pt>
                <c:pt idx="35409">
                  <c:v>8.3096799999999998E-2</c:v>
                </c:pt>
                <c:pt idx="35410">
                  <c:v>8.4654400000000005E-2</c:v>
                </c:pt>
                <c:pt idx="35411">
                  <c:v>8.6172200000000004E-2</c:v>
                </c:pt>
                <c:pt idx="35412">
                  <c:v>8.7651800000000002E-2</c:v>
                </c:pt>
                <c:pt idx="35413">
                  <c:v>8.9091100000000006E-2</c:v>
                </c:pt>
                <c:pt idx="35414">
                  <c:v>9.0485399999999994E-2</c:v>
                </c:pt>
                <c:pt idx="35415">
                  <c:v>9.1832999999999998E-2</c:v>
                </c:pt>
                <c:pt idx="35416">
                  <c:v>9.3135499999999996E-2</c:v>
                </c:pt>
                <c:pt idx="35417">
                  <c:v>9.4395099999999996E-2</c:v>
                </c:pt>
                <c:pt idx="35418">
                  <c:v>9.5611000000000002E-2</c:v>
                </c:pt>
                <c:pt idx="35419">
                  <c:v>9.6782999999999994E-2</c:v>
                </c:pt>
                <c:pt idx="35420">
                  <c:v>9.7913100000000003E-2</c:v>
                </c:pt>
                <c:pt idx="35421">
                  <c:v>9.9002000000000007E-2</c:v>
                </c:pt>
                <c:pt idx="35422">
                  <c:v>0.10004399999999999</c:v>
                </c:pt>
                <c:pt idx="35423">
                  <c:v>0.101032</c:v>
                </c:pt>
                <c:pt idx="35424">
                  <c:v>0.101966</c:v>
                </c:pt>
                <c:pt idx="35425">
                  <c:v>0.102851</c:v>
                </c:pt>
                <c:pt idx="35426">
                  <c:v>0.10369200000000001</c:v>
                </c:pt>
                <c:pt idx="35427">
                  <c:v>0.104486</c:v>
                </c:pt>
                <c:pt idx="35428">
                  <c:v>0.10523100000000001</c:v>
                </c:pt>
                <c:pt idx="35429">
                  <c:v>0.10592600000000001</c:v>
                </c:pt>
                <c:pt idx="35430">
                  <c:v>0.106568</c:v>
                </c:pt>
                <c:pt idx="35431">
                  <c:v>0.10716000000000001</c:v>
                </c:pt>
                <c:pt idx="35432">
                  <c:v>0.10770399999999999</c:v>
                </c:pt>
                <c:pt idx="35433">
                  <c:v>0.1082</c:v>
                </c:pt>
                <c:pt idx="35434">
                  <c:v>0.10864500000000001</c:v>
                </c:pt>
                <c:pt idx="35435">
                  <c:v>0.10903400000000001</c:v>
                </c:pt>
                <c:pt idx="35436">
                  <c:v>0.109371</c:v>
                </c:pt>
                <c:pt idx="35437">
                  <c:v>0.109656</c:v>
                </c:pt>
                <c:pt idx="35438">
                  <c:v>0.109889</c:v>
                </c:pt>
                <c:pt idx="35439">
                  <c:v>0.11007</c:v>
                </c:pt>
                <c:pt idx="35440">
                  <c:v>0.11019900000000001</c:v>
                </c:pt>
                <c:pt idx="35441">
                  <c:v>0.11028</c:v>
                </c:pt>
                <c:pt idx="35442">
                  <c:v>0.110314</c:v>
                </c:pt>
                <c:pt idx="35443">
                  <c:v>0.11029799999999999</c:v>
                </c:pt>
                <c:pt idx="35444">
                  <c:v>0.11022800000000001</c:v>
                </c:pt>
                <c:pt idx="35445">
                  <c:v>0.110107</c:v>
                </c:pt>
                <c:pt idx="35446">
                  <c:v>0.10993799999999999</c:v>
                </c:pt>
                <c:pt idx="35447">
                  <c:v>0.109722</c:v>
                </c:pt>
                <c:pt idx="35448">
                  <c:v>0.109459</c:v>
                </c:pt>
                <c:pt idx="35449">
                  <c:v>0.109152</c:v>
                </c:pt>
                <c:pt idx="35450">
                  <c:v>0.108802</c:v>
                </c:pt>
                <c:pt idx="35451">
                  <c:v>0.108408</c:v>
                </c:pt>
                <c:pt idx="35452">
                  <c:v>0.10796600000000001</c:v>
                </c:pt>
                <c:pt idx="35453">
                  <c:v>0.10747</c:v>
                </c:pt>
                <c:pt idx="35454">
                  <c:v>0.106922</c:v>
                </c:pt>
                <c:pt idx="35455">
                  <c:v>0.10632800000000001</c:v>
                </c:pt>
                <c:pt idx="35456">
                  <c:v>0.10569099999999999</c:v>
                </c:pt>
                <c:pt idx="35457">
                  <c:v>0.105016</c:v>
                </c:pt>
                <c:pt idx="35458">
                  <c:v>0.104298</c:v>
                </c:pt>
                <c:pt idx="35459">
                  <c:v>0.103537</c:v>
                </c:pt>
                <c:pt idx="35460">
                  <c:v>0.102733</c:v>
                </c:pt>
                <c:pt idx="35461">
                  <c:v>0.101896</c:v>
                </c:pt>
                <c:pt idx="35462">
                  <c:v>0.101033</c:v>
                </c:pt>
                <c:pt idx="35463">
                  <c:v>0.10014099999999999</c:v>
                </c:pt>
                <c:pt idx="35464">
                  <c:v>9.9216700000000005E-2</c:v>
                </c:pt>
                <c:pt idx="35465">
                  <c:v>9.8259700000000005E-2</c:v>
                </c:pt>
                <c:pt idx="35466">
                  <c:v>9.7270999999999996E-2</c:v>
                </c:pt>
                <c:pt idx="35467">
                  <c:v>9.6252299999999999E-2</c:v>
                </c:pt>
                <c:pt idx="35468">
                  <c:v>9.5206899999999997E-2</c:v>
                </c:pt>
                <c:pt idx="35469">
                  <c:v>9.4142100000000006E-2</c:v>
                </c:pt>
                <c:pt idx="35470">
                  <c:v>9.30647E-2</c:v>
                </c:pt>
                <c:pt idx="35471">
                  <c:v>9.1973200000000005E-2</c:v>
                </c:pt>
                <c:pt idx="35472">
                  <c:v>9.0858900000000006E-2</c:v>
                </c:pt>
                <c:pt idx="35473">
                  <c:v>8.9717400000000003E-2</c:v>
                </c:pt>
                <c:pt idx="35474">
                  <c:v>8.8550599999999993E-2</c:v>
                </c:pt>
                <c:pt idx="35475">
                  <c:v>8.7359900000000004E-2</c:v>
                </c:pt>
                <c:pt idx="35476">
                  <c:v>8.6143999999999998E-2</c:v>
                </c:pt>
                <c:pt idx="35477">
                  <c:v>8.4903599999999996E-2</c:v>
                </c:pt>
                <c:pt idx="35478">
                  <c:v>8.3643499999999996E-2</c:v>
                </c:pt>
                <c:pt idx="35479">
                  <c:v>8.2369499999999998E-2</c:v>
                </c:pt>
                <c:pt idx="35480">
                  <c:v>8.10834E-2</c:v>
                </c:pt>
                <c:pt idx="35481">
                  <c:v>7.9783900000000005E-2</c:v>
                </c:pt>
                <c:pt idx="35482">
                  <c:v>7.8469300000000006E-2</c:v>
                </c:pt>
                <c:pt idx="35483">
                  <c:v>7.7136999999999997E-2</c:v>
                </c:pt>
                <c:pt idx="35484">
                  <c:v>7.5782600000000006E-2</c:v>
                </c:pt>
                <c:pt idx="35485">
                  <c:v>7.4401999999999996E-2</c:v>
                </c:pt>
                <c:pt idx="35486">
                  <c:v>7.2993299999999997E-2</c:v>
                </c:pt>
                <c:pt idx="35487">
                  <c:v>7.1557800000000005E-2</c:v>
                </c:pt>
                <c:pt idx="35488">
                  <c:v>7.0100300000000004E-2</c:v>
                </c:pt>
                <c:pt idx="35489">
                  <c:v>6.8627599999999997E-2</c:v>
                </c:pt>
                <c:pt idx="35490">
                  <c:v>6.7144099999999998E-2</c:v>
                </c:pt>
                <c:pt idx="35491">
                  <c:v>6.5651100000000004E-2</c:v>
                </c:pt>
                <c:pt idx="35492">
                  <c:v>6.4150600000000002E-2</c:v>
                </c:pt>
                <c:pt idx="35493">
                  <c:v>6.2647400000000006E-2</c:v>
                </c:pt>
                <c:pt idx="35494">
                  <c:v>6.1145199999999997E-2</c:v>
                </c:pt>
                <c:pt idx="35495">
                  <c:v>5.96427E-2</c:v>
                </c:pt>
                <c:pt idx="35496">
                  <c:v>5.8134199999999997E-2</c:v>
                </c:pt>
                <c:pt idx="35497">
                  <c:v>5.6614499999999998E-2</c:v>
                </c:pt>
                <c:pt idx="35498">
                  <c:v>5.5081600000000001E-2</c:v>
                </c:pt>
                <c:pt idx="35499">
                  <c:v>5.3533799999999999E-2</c:v>
                </c:pt>
                <c:pt idx="35500">
                  <c:v>5.1970299999999997E-2</c:v>
                </c:pt>
                <c:pt idx="35501">
                  <c:v>5.0391499999999999E-2</c:v>
                </c:pt>
                <c:pt idx="35502">
                  <c:v>4.8799099999999998E-2</c:v>
                </c:pt>
                <c:pt idx="35503">
                  <c:v>4.7192999999999999E-2</c:v>
                </c:pt>
                <c:pt idx="35504">
                  <c:v>4.5571500000000001E-2</c:v>
                </c:pt>
                <c:pt idx="35505">
                  <c:v>4.3932300000000001E-2</c:v>
                </c:pt>
                <c:pt idx="35506">
                  <c:v>4.2273499999999999E-2</c:v>
                </c:pt>
                <c:pt idx="35507">
                  <c:v>4.05943E-2</c:v>
                </c:pt>
                <c:pt idx="35508">
                  <c:v>3.8899200000000002E-2</c:v>
                </c:pt>
                <c:pt idx="35509">
                  <c:v>3.71919E-2</c:v>
                </c:pt>
                <c:pt idx="35510">
                  <c:v>3.5468699999999999E-2</c:v>
                </c:pt>
                <c:pt idx="35511">
                  <c:v>3.3723900000000001E-2</c:v>
                </c:pt>
                <c:pt idx="35512">
                  <c:v>3.1957399999999997E-2</c:v>
                </c:pt>
                <c:pt idx="35513">
                  <c:v>3.01751E-2</c:v>
                </c:pt>
                <c:pt idx="35514">
                  <c:v>2.83821E-2</c:v>
                </c:pt>
                <c:pt idx="35515">
                  <c:v>2.65781E-2</c:v>
                </c:pt>
                <c:pt idx="35516">
                  <c:v>2.47602E-2</c:v>
                </c:pt>
                <c:pt idx="35517">
                  <c:v>2.2928799999999999E-2</c:v>
                </c:pt>
                <c:pt idx="35518">
                  <c:v>2.10884E-2</c:v>
                </c:pt>
                <c:pt idx="35519">
                  <c:v>1.92436E-2</c:v>
                </c:pt>
                <c:pt idx="35520">
                  <c:v>1.73969E-2</c:v>
                </c:pt>
                <c:pt idx="35521">
                  <c:v>1.5550400000000001E-2</c:v>
                </c:pt>
                <c:pt idx="35522">
                  <c:v>1.37111E-2</c:v>
                </c:pt>
                <c:pt idx="35523">
                  <c:v>1.18873E-2</c:v>
                </c:pt>
                <c:pt idx="35524">
                  <c:v>1.00798E-2</c:v>
                </c:pt>
                <c:pt idx="35525" formatCode="0.00E+00">
                  <c:v>8.2824600000000002E-3</c:v>
                </c:pt>
                <c:pt idx="35526" formatCode="0.00E+00">
                  <c:v>6.48827E-3</c:v>
                </c:pt>
                <c:pt idx="35527" formatCode="0.00E+00">
                  <c:v>4.6910099999999998E-3</c:v>
                </c:pt>
                <c:pt idx="35528" formatCode="0.00E+00">
                  <c:v>2.8880400000000001E-3</c:v>
                </c:pt>
                <c:pt idx="35529" formatCode="0.00E+00">
                  <c:v>1.08066E-3</c:v>
                </c:pt>
                <c:pt idx="35530" formatCode="0.00E+00">
                  <c:v>-7.3039100000000005E-4</c:v>
                </c:pt>
                <c:pt idx="35531" formatCode="0.00E+00">
                  <c:v>-2.5475099999999998E-3</c:v>
                </c:pt>
                <c:pt idx="35532" formatCode="0.00E+00">
                  <c:v>-4.3736499999999998E-3</c:v>
                </c:pt>
                <c:pt idx="35533" formatCode="0.00E+00">
                  <c:v>-6.2098300000000004E-3</c:v>
                </c:pt>
                <c:pt idx="35534" formatCode="0.00E+00">
                  <c:v>-8.0541699999999994E-3</c:v>
                </c:pt>
                <c:pt idx="35535" formatCode="0.00E+00">
                  <c:v>-9.9013399999999998E-3</c:v>
                </c:pt>
                <c:pt idx="35536">
                  <c:v>-1.17456E-2</c:v>
                </c:pt>
                <c:pt idx="35537">
                  <c:v>-1.35867E-2</c:v>
                </c:pt>
                <c:pt idx="35538">
                  <c:v>-1.5428799999999999E-2</c:v>
                </c:pt>
                <c:pt idx="35539">
                  <c:v>-1.7274600000000001E-2</c:v>
                </c:pt>
                <c:pt idx="35540">
                  <c:v>-1.91221E-2</c:v>
                </c:pt>
                <c:pt idx="35541">
                  <c:v>-2.0964699999999999E-2</c:v>
                </c:pt>
                <c:pt idx="35542">
                  <c:v>-2.2794100000000001E-2</c:v>
                </c:pt>
                <c:pt idx="35543">
                  <c:v>-2.46048E-2</c:v>
                </c:pt>
                <c:pt idx="35544">
                  <c:v>-2.63948E-2</c:v>
                </c:pt>
                <c:pt idx="35545">
                  <c:v>-2.8163199999999999E-2</c:v>
                </c:pt>
                <c:pt idx="35546">
                  <c:v>-2.9909000000000002E-2</c:v>
                </c:pt>
                <c:pt idx="35547">
                  <c:v>-3.1634799999999998E-2</c:v>
                </c:pt>
                <c:pt idx="35548">
                  <c:v>-3.3345300000000001E-2</c:v>
                </c:pt>
                <c:pt idx="35549">
                  <c:v>-3.50414E-2</c:v>
                </c:pt>
                <c:pt idx="35550">
                  <c:v>-3.6720299999999997E-2</c:v>
                </c:pt>
                <c:pt idx="35551">
                  <c:v>-3.8379299999999998E-2</c:v>
                </c:pt>
                <c:pt idx="35552">
                  <c:v>-4.0016599999999999E-2</c:v>
                </c:pt>
                <c:pt idx="35553">
                  <c:v>-4.1629199999999998E-2</c:v>
                </c:pt>
                <c:pt idx="35554">
                  <c:v>-4.3214099999999998E-2</c:v>
                </c:pt>
                <c:pt idx="35555">
                  <c:v>-4.4773599999999997E-2</c:v>
                </c:pt>
                <c:pt idx="35556">
                  <c:v>-4.6308099999999998E-2</c:v>
                </c:pt>
                <c:pt idx="35557">
                  <c:v>-4.7811300000000001E-2</c:v>
                </c:pt>
                <c:pt idx="35558">
                  <c:v>-4.9279799999999999E-2</c:v>
                </c:pt>
                <c:pt idx="35559">
                  <c:v>-5.0719899999999998E-2</c:v>
                </c:pt>
                <c:pt idx="35560">
                  <c:v>-5.2139499999999998E-2</c:v>
                </c:pt>
                <c:pt idx="35561">
                  <c:v>-5.3540699999999997E-2</c:v>
                </c:pt>
                <c:pt idx="35562">
                  <c:v>-5.4926200000000001E-2</c:v>
                </c:pt>
                <c:pt idx="35563">
                  <c:v>-5.6301999999999998E-2</c:v>
                </c:pt>
                <c:pt idx="35564">
                  <c:v>-5.7668900000000002E-2</c:v>
                </c:pt>
                <c:pt idx="35565">
                  <c:v>-5.9022400000000003E-2</c:v>
                </c:pt>
                <c:pt idx="35566">
                  <c:v>-6.0356100000000003E-2</c:v>
                </c:pt>
                <c:pt idx="35567">
                  <c:v>-6.16651E-2</c:v>
                </c:pt>
                <c:pt idx="35568">
                  <c:v>-6.2944100000000003E-2</c:v>
                </c:pt>
                <c:pt idx="35569">
                  <c:v>-6.4183900000000002E-2</c:v>
                </c:pt>
                <c:pt idx="35570">
                  <c:v>-6.5381700000000001E-2</c:v>
                </c:pt>
                <c:pt idx="35571">
                  <c:v>-6.6545499999999994E-2</c:v>
                </c:pt>
                <c:pt idx="35572">
                  <c:v>-6.7684099999999997E-2</c:v>
                </c:pt>
                <c:pt idx="35573">
                  <c:v>-6.8800500000000001E-2</c:v>
                </c:pt>
                <c:pt idx="35574">
                  <c:v>-6.9893700000000003E-2</c:v>
                </c:pt>
                <c:pt idx="35575">
                  <c:v>-7.0960999999999996E-2</c:v>
                </c:pt>
                <c:pt idx="35576">
                  <c:v>-7.1997400000000003E-2</c:v>
                </c:pt>
                <c:pt idx="35577">
                  <c:v>-7.2997000000000006E-2</c:v>
                </c:pt>
                <c:pt idx="35578">
                  <c:v>-7.39567E-2</c:v>
                </c:pt>
                <c:pt idx="35579">
                  <c:v>-7.4876499999999999E-2</c:v>
                </c:pt>
                <c:pt idx="35580">
                  <c:v>-7.5759000000000007E-2</c:v>
                </c:pt>
                <c:pt idx="35581">
                  <c:v>-7.6607999999999996E-2</c:v>
                </c:pt>
                <c:pt idx="35582">
                  <c:v>-7.7423800000000001E-2</c:v>
                </c:pt>
                <c:pt idx="35583">
                  <c:v>-7.8204899999999994E-2</c:v>
                </c:pt>
                <c:pt idx="35584">
                  <c:v>-7.8954399999999994E-2</c:v>
                </c:pt>
                <c:pt idx="35585">
                  <c:v>-7.9676700000000003E-2</c:v>
                </c:pt>
                <c:pt idx="35586">
                  <c:v>-8.0371499999999998E-2</c:v>
                </c:pt>
                <c:pt idx="35587">
                  <c:v>-8.1037100000000001E-2</c:v>
                </c:pt>
                <c:pt idx="35588">
                  <c:v>-8.1673700000000002E-2</c:v>
                </c:pt>
                <c:pt idx="35589">
                  <c:v>-8.2282400000000006E-2</c:v>
                </c:pt>
                <c:pt idx="35590">
                  <c:v>-8.2864999999999994E-2</c:v>
                </c:pt>
                <c:pt idx="35591">
                  <c:v>-8.3419300000000002E-2</c:v>
                </c:pt>
                <c:pt idx="35592">
                  <c:v>-8.3938299999999993E-2</c:v>
                </c:pt>
                <c:pt idx="35593">
                  <c:v>-8.4418000000000007E-2</c:v>
                </c:pt>
                <c:pt idx="35594">
                  <c:v>-8.4863499999999994E-2</c:v>
                </c:pt>
                <c:pt idx="35595">
                  <c:v>-8.5281399999999993E-2</c:v>
                </c:pt>
                <c:pt idx="35596">
                  <c:v>-8.5670999999999997E-2</c:v>
                </c:pt>
                <c:pt idx="35597">
                  <c:v>-8.6030700000000002E-2</c:v>
                </c:pt>
                <c:pt idx="35598">
                  <c:v>-8.6363599999999999E-2</c:v>
                </c:pt>
                <c:pt idx="35599">
                  <c:v>-8.6673700000000006E-2</c:v>
                </c:pt>
                <c:pt idx="35600">
                  <c:v>-8.69616E-2</c:v>
                </c:pt>
                <c:pt idx="35601">
                  <c:v>-8.7226999999999999E-2</c:v>
                </c:pt>
                <c:pt idx="35602">
                  <c:v>-8.7470099999999995E-2</c:v>
                </c:pt>
                <c:pt idx="35603">
                  <c:v>-8.7690500000000005E-2</c:v>
                </c:pt>
                <c:pt idx="35604">
                  <c:v>-8.7885400000000002E-2</c:v>
                </c:pt>
                <c:pt idx="35605">
                  <c:v>-8.8052699999999998E-2</c:v>
                </c:pt>
                <c:pt idx="35606">
                  <c:v>-8.8198100000000001E-2</c:v>
                </c:pt>
                <c:pt idx="35607">
                  <c:v>-8.8330400000000003E-2</c:v>
                </c:pt>
                <c:pt idx="35608">
                  <c:v>-8.8453500000000004E-2</c:v>
                </c:pt>
                <c:pt idx="35609">
                  <c:v>-8.8563699999999995E-2</c:v>
                </c:pt>
                <c:pt idx="35610">
                  <c:v>-8.86522E-2</c:v>
                </c:pt>
                <c:pt idx="35611">
                  <c:v>-8.8709999999999997E-2</c:v>
                </c:pt>
                <c:pt idx="35612">
                  <c:v>-8.8731400000000002E-2</c:v>
                </c:pt>
                <c:pt idx="35613">
                  <c:v>-8.8715299999999997E-2</c:v>
                </c:pt>
                <c:pt idx="35614">
                  <c:v>-8.8668499999999997E-2</c:v>
                </c:pt>
                <c:pt idx="35615">
                  <c:v>-8.8601899999999997E-2</c:v>
                </c:pt>
                <c:pt idx="35616">
                  <c:v>-8.8518299999999994E-2</c:v>
                </c:pt>
                <c:pt idx="35617">
                  <c:v>-8.8414400000000004E-2</c:v>
                </c:pt>
                <c:pt idx="35618">
                  <c:v>-8.8293700000000003E-2</c:v>
                </c:pt>
                <c:pt idx="35619">
                  <c:v>-8.81686E-2</c:v>
                </c:pt>
                <c:pt idx="35620">
                  <c:v>-8.8051099999999993E-2</c:v>
                </c:pt>
                <c:pt idx="35621">
                  <c:v>-8.7947399999999995E-2</c:v>
                </c:pt>
                <c:pt idx="35622">
                  <c:v>-8.7859999999999994E-2</c:v>
                </c:pt>
                <c:pt idx="35623">
                  <c:v>-8.7791400000000006E-2</c:v>
                </c:pt>
                <c:pt idx="35624">
                  <c:v>-8.7744299999999997E-2</c:v>
                </c:pt>
                <c:pt idx="35625">
                  <c:v>-8.7720800000000002E-2</c:v>
                </c:pt>
                <c:pt idx="35626">
                  <c:v>-8.7720800000000002E-2</c:v>
                </c:pt>
                <c:pt idx="35627">
                  <c:v>-8.7740299999999993E-2</c:v>
                </c:pt>
                <c:pt idx="35628">
                  <c:v>-8.7775099999999995E-2</c:v>
                </c:pt>
                <c:pt idx="35629">
                  <c:v>-8.7820499999999996E-2</c:v>
                </c:pt>
                <c:pt idx="35630">
                  <c:v>-8.7868699999999994E-2</c:v>
                </c:pt>
                <c:pt idx="35631">
                  <c:v>-8.7911600000000006E-2</c:v>
                </c:pt>
                <c:pt idx="35632">
                  <c:v>-8.7947399999999995E-2</c:v>
                </c:pt>
                <c:pt idx="35633">
                  <c:v>-8.7975899999999996E-2</c:v>
                </c:pt>
                <c:pt idx="35634">
                  <c:v>-8.7992899999999999E-2</c:v>
                </c:pt>
                <c:pt idx="35635">
                  <c:v>-8.7998900000000005E-2</c:v>
                </c:pt>
                <c:pt idx="35636">
                  <c:v>-8.8002899999999995E-2</c:v>
                </c:pt>
                <c:pt idx="35637">
                  <c:v>-8.8015399999999994E-2</c:v>
                </c:pt>
                <c:pt idx="35638">
                  <c:v>-8.8044800000000006E-2</c:v>
                </c:pt>
                <c:pt idx="35639">
                  <c:v>-8.8097300000000003E-2</c:v>
                </c:pt>
                <c:pt idx="35640">
                  <c:v>-8.8174500000000003E-2</c:v>
                </c:pt>
                <c:pt idx="35641">
                  <c:v>-8.8271799999999997E-2</c:v>
                </c:pt>
                <c:pt idx="35642">
                  <c:v>-8.83858E-2</c:v>
                </c:pt>
                <c:pt idx="35643">
                  <c:v>-8.8519299999999995E-2</c:v>
                </c:pt>
                <c:pt idx="35644">
                  <c:v>-8.8676699999999997E-2</c:v>
                </c:pt>
                <c:pt idx="35645">
                  <c:v>-8.8858599999999996E-2</c:v>
                </c:pt>
                <c:pt idx="35646">
                  <c:v>-8.9066000000000006E-2</c:v>
                </c:pt>
                <c:pt idx="35647">
                  <c:v>-8.9309399999999997E-2</c:v>
                </c:pt>
                <c:pt idx="35648">
                  <c:v>-8.9604900000000001E-2</c:v>
                </c:pt>
                <c:pt idx="35649">
                  <c:v>-8.9962100000000003E-2</c:v>
                </c:pt>
                <c:pt idx="35650">
                  <c:v>-9.0381699999999995E-2</c:v>
                </c:pt>
                <c:pt idx="35651">
                  <c:v>-9.0864200000000006E-2</c:v>
                </c:pt>
                <c:pt idx="35652">
                  <c:v>-9.1411400000000004E-2</c:v>
                </c:pt>
                <c:pt idx="35653">
                  <c:v>-9.2020599999999994E-2</c:v>
                </c:pt>
                <c:pt idx="35654">
                  <c:v>-9.2685299999999998E-2</c:v>
                </c:pt>
                <c:pt idx="35655">
                  <c:v>-9.3404799999999996E-2</c:v>
                </c:pt>
                <c:pt idx="35656">
                  <c:v>-9.4182600000000005E-2</c:v>
                </c:pt>
                <c:pt idx="35657">
                  <c:v>-9.50188E-2</c:v>
                </c:pt>
                <c:pt idx="35658">
                  <c:v>-9.5913700000000005E-2</c:v>
                </c:pt>
                <c:pt idx="35659">
                  <c:v>-9.6871299999999994E-2</c:v>
                </c:pt>
                <c:pt idx="35660">
                  <c:v>-9.7890400000000002E-2</c:v>
                </c:pt>
                <c:pt idx="35661">
                  <c:v>-9.8960900000000004E-2</c:v>
                </c:pt>
                <c:pt idx="35662">
                  <c:v>-0.100075</c:v>
                </c:pt>
                <c:pt idx="35663">
                  <c:v>-0.10123600000000001</c:v>
                </c:pt>
                <c:pt idx="35664">
                  <c:v>-0.102453</c:v>
                </c:pt>
                <c:pt idx="35665">
                  <c:v>-0.103732</c:v>
                </c:pt>
                <c:pt idx="35666">
                  <c:v>-0.105077</c:v>
                </c:pt>
                <c:pt idx="35667">
                  <c:v>-0.106488</c:v>
                </c:pt>
                <c:pt idx="35668">
                  <c:v>-0.107969</c:v>
                </c:pt>
                <c:pt idx="35669">
                  <c:v>-0.109523</c:v>
                </c:pt>
                <c:pt idx="35670">
                  <c:v>-0.111147</c:v>
                </c:pt>
                <c:pt idx="35671">
                  <c:v>-0.112847</c:v>
                </c:pt>
                <c:pt idx="35672">
                  <c:v>-0.11462600000000001</c:v>
                </c:pt>
                <c:pt idx="35673">
                  <c:v>-0.116478</c:v>
                </c:pt>
                <c:pt idx="35674">
                  <c:v>-0.118391</c:v>
                </c:pt>
                <c:pt idx="35675">
                  <c:v>-0.12035800000000001</c:v>
                </c:pt>
                <c:pt idx="35676">
                  <c:v>-0.122381</c:v>
                </c:pt>
                <c:pt idx="35677">
                  <c:v>-0.12447</c:v>
                </c:pt>
                <c:pt idx="35678">
                  <c:v>-0.12662399999999999</c:v>
                </c:pt>
                <c:pt idx="35679">
                  <c:v>-0.12883500000000001</c:v>
                </c:pt>
                <c:pt idx="35680">
                  <c:v>-0.13109499999999999</c:v>
                </c:pt>
                <c:pt idx="35681">
                  <c:v>-0.13339799999999999</c:v>
                </c:pt>
                <c:pt idx="35682">
                  <c:v>-0.13574800000000001</c:v>
                </c:pt>
                <c:pt idx="35683">
                  <c:v>-0.13814599999999999</c:v>
                </c:pt>
                <c:pt idx="35684">
                  <c:v>-0.140593</c:v>
                </c:pt>
                <c:pt idx="35685">
                  <c:v>-0.14308699999999999</c:v>
                </c:pt>
                <c:pt idx="35686">
                  <c:v>-0.145623</c:v>
                </c:pt>
                <c:pt idx="35687">
                  <c:v>-0.1482</c:v>
                </c:pt>
                <c:pt idx="35688">
                  <c:v>-0.15081700000000001</c:v>
                </c:pt>
                <c:pt idx="35689">
                  <c:v>-0.153474</c:v>
                </c:pt>
                <c:pt idx="35690">
                  <c:v>-0.156164</c:v>
                </c:pt>
                <c:pt idx="35691">
                  <c:v>-0.15887999999999999</c:v>
                </c:pt>
                <c:pt idx="35692">
                  <c:v>-0.16162099999999999</c:v>
                </c:pt>
                <c:pt idx="35693">
                  <c:v>-0.16438700000000001</c:v>
                </c:pt>
                <c:pt idx="35694">
                  <c:v>-0.16716700000000001</c:v>
                </c:pt>
                <c:pt idx="35695">
                  <c:v>-0.16995099999999999</c:v>
                </c:pt>
                <c:pt idx="35696">
                  <c:v>-0.172733</c:v>
                </c:pt>
                <c:pt idx="35697">
                  <c:v>-0.175509</c:v>
                </c:pt>
                <c:pt idx="35698">
                  <c:v>-0.17826600000000001</c:v>
                </c:pt>
                <c:pt idx="35699">
                  <c:v>-0.18099999999999999</c:v>
                </c:pt>
                <c:pt idx="35700">
                  <c:v>-0.18371100000000001</c:v>
                </c:pt>
                <c:pt idx="35701">
                  <c:v>-0.18639500000000001</c:v>
                </c:pt>
                <c:pt idx="35702">
                  <c:v>-0.18904699999999999</c:v>
                </c:pt>
                <c:pt idx="35703">
                  <c:v>-0.191662</c:v>
                </c:pt>
                <c:pt idx="35704">
                  <c:v>-0.19423799999999999</c:v>
                </c:pt>
                <c:pt idx="35705">
                  <c:v>-0.19677500000000001</c:v>
                </c:pt>
                <c:pt idx="35706">
                  <c:v>-0.19927400000000001</c:v>
                </c:pt>
                <c:pt idx="35707">
                  <c:v>-0.20174400000000001</c:v>
                </c:pt>
                <c:pt idx="35708">
                  <c:v>-0.20419200000000001</c:v>
                </c:pt>
                <c:pt idx="35709">
                  <c:v>-0.20662800000000001</c:v>
                </c:pt>
                <c:pt idx="35710">
                  <c:v>-0.20905499999999999</c:v>
                </c:pt>
                <c:pt idx="35711">
                  <c:v>-0.21146999999999999</c:v>
                </c:pt>
                <c:pt idx="35712">
                  <c:v>-0.213862</c:v>
                </c:pt>
                <c:pt idx="35713">
                  <c:v>-0.21621299999999999</c:v>
                </c:pt>
                <c:pt idx="35714">
                  <c:v>-0.21851300000000001</c:v>
                </c:pt>
                <c:pt idx="35715">
                  <c:v>-0.22076799999999999</c:v>
                </c:pt>
                <c:pt idx="35716">
                  <c:v>-0.22298899999999999</c:v>
                </c:pt>
                <c:pt idx="35717">
                  <c:v>-0.22517899999999999</c:v>
                </c:pt>
                <c:pt idx="35718">
                  <c:v>-0.227323</c:v>
                </c:pt>
                <c:pt idx="35719">
                  <c:v>-0.22939799999999999</c:v>
                </c:pt>
                <c:pt idx="35720">
                  <c:v>-0.23138900000000001</c:v>
                </c:pt>
                <c:pt idx="35721">
                  <c:v>-0.233291</c:v>
                </c:pt>
                <c:pt idx="35722">
                  <c:v>-0.23510400000000001</c:v>
                </c:pt>
                <c:pt idx="35723">
                  <c:v>-0.23682400000000001</c:v>
                </c:pt>
                <c:pt idx="35724">
                  <c:v>-0.238454</c:v>
                </c:pt>
                <c:pt idx="35725">
                  <c:v>-0.240004</c:v>
                </c:pt>
                <c:pt idx="35726">
                  <c:v>-0.241482</c:v>
                </c:pt>
                <c:pt idx="35727">
                  <c:v>-0.24288899999999999</c:v>
                </c:pt>
                <c:pt idx="35728">
                  <c:v>-0.244223</c:v>
                </c:pt>
                <c:pt idx="35729">
                  <c:v>-0.24548500000000001</c:v>
                </c:pt>
                <c:pt idx="35730">
                  <c:v>-0.246674</c:v>
                </c:pt>
                <c:pt idx="35731">
                  <c:v>-0.24778500000000001</c:v>
                </c:pt>
                <c:pt idx="35732">
                  <c:v>-0.24882199999999999</c:v>
                </c:pt>
                <c:pt idx="35733">
                  <c:v>-0.24978400000000001</c:v>
                </c:pt>
                <c:pt idx="35734">
                  <c:v>-0.25066699999999997</c:v>
                </c:pt>
                <c:pt idx="35735">
                  <c:v>-0.25147000000000003</c:v>
                </c:pt>
                <c:pt idx="35736">
                  <c:v>-0.25220399999999998</c:v>
                </c:pt>
                <c:pt idx="35737">
                  <c:v>-0.25287799999999999</c:v>
                </c:pt>
                <c:pt idx="35738">
                  <c:v>-0.25348900000000002</c:v>
                </c:pt>
                <c:pt idx="35739">
                  <c:v>-0.25402999999999998</c:v>
                </c:pt>
                <c:pt idx="35740">
                  <c:v>-0.25449500000000003</c:v>
                </c:pt>
                <c:pt idx="35741">
                  <c:v>-0.25488</c:v>
                </c:pt>
                <c:pt idx="35742">
                  <c:v>-0.25517800000000002</c:v>
                </c:pt>
                <c:pt idx="35743">
                  <c:v>-0.25538899999999998</c:v>
                </c:pt>
                <c:pt idx="35744">
                  <c:v>-0.255523</c:v>
                </c:pt>
                <c:pt idx="35745">
                  <c:v>-0.25558599999999998</c:v>
                </c:pt>
                <c:pt idx="35746">
                  <c:v>-0.25557299999999999</c:v>
                </c:pt>
                <c:pt idx="35747">
                  <c:v>-0.255467</c:v>
                </c:pt>
                <c:pt idx="35748">
                  <c:v>-0.25525100000000001</c:v>
                </c:pt>
                <c:pt idx="35749">
                  <c:v>-0.25492599999999999</c:v>
                </c:pt>
                <c:pt idx="35750">
                  <c:v>-0.25450899999999999</c:v>
                </c:pt>
                <c:pt idx="35751">
                  <c:v>-0.25401800000000002</c:v>
                </c:pt>
                <c:pt idx="35752">
                  <c:v>-0.253467</c:v>
                </c:pt>
                <c:pt idx="35753">
                  <c:v>-0.252861</c:v>
                </c:pt>
                <c:pt idx="35754">
                  <c:v>-0.25220300000000001</c:v>
                </c:pt>
                <c:pt idx="35755">
                  <c:v>-0.25149899999999997</c:v>
                </c:pt>
                <c:pt idx="35756">
                  <c:v>-0.25074600000000002</c:v>
                </c:pt>
                <c:pt idx="35757">
                  <c:v>-0.249943</c:v>
                </c:pt>
                <c:pt idx="35758">
                  <c:v>-0.249088</c:v>
                </c:pt>
                <c:pt idx="35759">
                  <c:v>-0.24818899999999999</c:v>
                </c:pt>
                <c:pt idx="35760">
                  <c:v>-0.247256</c:v>
                </c:pt>
                <c:pt idx="35761">
                  <c:v>-0.24629000000000001</c:v>
                </c:pt>
                <c:pt idx="35762">
                  <c:v>-0.24529300000000001</c:v>
                </c:pt>
                <c:pt idx="35763">
                  <c:v>-0.24426800000000001</c:v>
                </c:pt>
                <c:pt idx="35764">
                  <c:v>-0.24320800000000001</c:v>
                </c:pt>
                <c:pt idx="35765">
                  <c:v>-0.24210400000000001</c:v>
                </c:pt>
                <c:pt idx="35766">
                  <c:v>-0.240951</c:v>
                </c:pt>
                <c:pt idx="35767">
                  <c:v>-0.23975099999999999</c:v>
                </c:pt>
                <c:pt idx="35768">
                  <c:v>-0.238506</c:v>
                </c:pt>
                <c:pt idx="35769">
                  <c:v>-0.23722299999999999</c:v>
                </c:pt>
                <c:pt idx="35770">
                  <c:v>-0.235906</c:v>
                </c:pt>
                <c:pt idx="35771">
                  <c:v>-0.23455200000000001</c:v>
                </c:pt>
                <c:pt idx="35772">
                  <c:v>-0.23316400000000001</c:v>
                </c:pt>
                <c:pt idx="35773">
                  <c:v>-0.23175299999999999</c:v>
                </c:pt>
                <c:pt idx="35774">
                  <c:v>-0.23033100000000001</c:v>
                </c:pt>
                <c:pt idx="35775">
                  <c:v>-0.22889599999999999</c:v>
                </c:pt>
                <c:pt idx="35776">
                  <c:v>-0.22744500000000001</c:v>
                </c:pt>
                <c:pt idx="35777">
                  <c:v>-0.22597700000000001</c:v>
                </c:pt>
                <c:pt idx="35778">
                  <c:v>-0.224495</c:v>
                </c:pt>
                <c:pt idx="35779">
                  <c:v>-0.22300500000000001</c:v>
                </c:pt>
                <c:pt idx="35780">
                  <c:v>-0.22151399999999999</c:v>
                </c:pt>
                <c:pt idx="35781">
                  <c:v>-0.220026</c:v>
                </c:pt>
                <c:pt idx="35782">
                  <c:v>-0.21854100000000001</c:v>
                </c:pt>
                <c:pt idx="35783">
                  <c:v>-0.217059</c:v>
                </c:pt>
                <c:pt idx="35784">
                  <c:v>-0.215589</c:v>
                </c:pt>
                <c:pt idx="35785">
                  <c:v>-0.21413599999999999</c:v>
                </c:pt>
                <c:pt idx="35786">
                  <c:v>-0.212702</c:v>
                </c:pt>
                <c:pt idx="35787">
                  <c:v>-0.21129600000000001</c:v>
                </c:pt>
                <c:pt idx="35788">
                  <c:v>-0.209928</c:v>
                </c:pt>
                <c:pt idx="35789">
                  <c:v>-0.20859900000000001</c:v>
                </c:pt>
                <c:pt idx="35790">
                  <c:v>-0.207311</c:v>
                </c:pt>
                <c:pt idx="35791">
                  <c:v>-0.206071</c:v>
                </c:pt>
                <c:pt idx="35792">
                  <c:v>-0.20488799999999999</c:v>
                </c:pt>
                <c:pt idx="35793">
                  <c:v>-0.20375599999999999</c:v>
                </c:pt>
                <c:pt idx="35794">
                  <c:v>-0.20266500000000001</c:v>
                </c:pt>
                <c:pt idx="35795">
                  <c:v>-0.20161399999999999</c:v>
                </c:pt>
                <c:pt idx="35796">
                  <c:v>-0.20061200000000001</c:v>
                </c:pt>
                <c:pt idx="35797">
                  <c:v>-0.19966500000000001</c:v>
                </c:pt>
                <c:pt idx="35798">
                  <c:v>-0.198765</c:v>
                </c:pt>
                <c:pt idx="35799">
                  <c:v>-0.197904</c:v>
                </c:pt>
                <c:pt idx="35800">
                  <c:v>-0.197078</c:v>
                </c:pt>
                <c:pt idx="35801">
                  <c:v>-0.19627800000000001</c:v>
                </c:pt>
                <c:pt idx="35802">
                  <c:v>-0.19550400000000001</c:v>
                </c:pt>
                <c:pt idx="35803">
                  <c:v>-0.194772</c:v>
                </c:pt>
                <c:pt idx="35804">
                  <c:v>-0.19409899999999999</c:v>
                </c:pt>
                <c:pt idx="35805">
                  <c:v>-0.193494</c:v>
                </c:pt>
                <c:pt idx="35806">
                  <c:v>-0.19294800000000001</c:v>
                </c:pt>
                <c:pt idx="35807">
                  <c:v>-0.19244700000000001</c:v>
                </c:pt>
                <c:pt idx="35808">
                  <c:v>-0.19198499999999999</c:v>
                </c:pt>
                <c:pt idx="35809">
                  <c:v>-0.19156400000000001</c:v>
                </c:pt>
                <c:pt idx="35810">
                  <c:v>-0.191189</c:v>
                </c:pt>
                <c:pt idx="35811">
                  <c:v>-0.190856</c:v>
                </c:pt>
                <c:pt idx="35812">
                  <c:v>-0.19056699999999999</c:v>
                </c:pt>
                <c:pt idx="35813">
                  <c:v>-0.19033600000000001</c:v>
                </c:pt>
                <c:pt idx="35814">
                  <c:v>-0.19017200000000001</c:v>
                </c:pt>
                <c:pt idx="35815">
                  <c:v>-0.190081</c:v>
                </c:pt>
                <c:pt idx="35816">
                  <c:v>-0.19006000000000001</c:v>
                </c:pt>
                <c:pt idx="35817">
                  <c:v>-0.19009999999999999</c:v>
                </c:pt>
                <c:pt idx="35818">
                  <c:v>-0.190197</c:v>
                </c:pt>
                <c:pt idx="35819">
                  <c:v>-0.19035199999999999</c:v>
                </c:pt>
                <c:pt idx="35820">
                  <c:v>-0.19057099999999999</c:v>
                </c:pt>
                <c:pt idx="35821">
                  <c:v>-0.19085299999999999</c:v>
                </c:pt>
                <c:pt idx="35822">
                  <c:v>-0.191196</c:v>
                </c:pt>
                <c:pt idx="35823">
                  <c:v>-0.19159999999999999</c:v>
                </c:pt>
                <c:pt idx="35824">
                  <c:v>-0.19206200000000001</c:v>
                </c:pt>
                <c:pt idx="35825">
                  <c:v>-0.192575</c:v>
                </c:pt>
                <c:pt idx="35826">
                  <c:v>-0.193133</c:v>
                </c:pt>
                <c:pt idx="35827">
                  <c:v>-0.19373000000000001</c:v>
                </c:pt>
                <c:pt idx="35828">
                  <c:v>-0.194355</c:v>
                </c:pt>
                <c:pt idx="35829">
                  <c:v>-0.19500200000000001</c:v>
                </c:pt>
                <c:pt idx="35830">
                  <c:v>-0.19566800000000001</c:v>
                </c:pt>
                <c:pt idx="35831">
                  <c:v>-0.196357</c:v>
                </c:pt>
                <c:pt idx="35832">
                  <c:v>-0.19708100000000001</c:v>
                </c:pt>
                <c:pt idx="35833">
                  <c:v>-0.197847</c:v>
                </c:pt>
                <c:pt idx="35834">
                  <c:v>-0.19864899999999999</c:v>
                </c:pt>
                <c:pt idx="35835">
                  <c:v>-0.19947000000000001</c:v>
                </c:pt>
                <c:pt idx="35836">
                  <c:v>-0.20030100000000001</c:v>
                </c:pt>
                <c:pt idx="35837">
                  <c:v>-0.20114299999999999</c:v>
                </c:pt>
                <c:pt idx="35838">
                  <c:v>-0.20199900000000001</c:v>
                </c:pt>
                <c:pt idx="35839">
                  <c:v>-0.20286899999999999</c:v>
                </c:pt>
                <c:pt idx="35840">
                  <c:v>-0.20375399999999999</c:v>
                </c:pt>
                <c:pt idx="35841">
                  <c:v>-0.204652</c:v>
                </c:pt>
                <c:pt idx="35842">
                  <c:v>-0.20556099999999999</c:v>
                </c:pt>
                <c:pt idx="35843">
                  <c:v>-0.20648</c:v>
                </c:pt>
                <c:pt idx="35844">
                  <c:v>-0.20741100000000001</c:v>
                </c:pt>
                <c:pt idx="35845">
                  <c:v>-0.20834800000000001</c:v>
                </c:pt>
                <c:pt idx="35846">
                  <c:v>-0.209289</c:v>
                </c:pt>
                <c:pt idx="35847">
                  <c:v>-0.21023700000000001</c:v>
                </c:pt>
                <c:pt idx="35848">
                  <c:v>-0.211197</c:v>
                </c:pt>
                <c:pt idx="35849">
                  <c:v>-0.212168</c:v>
                </c:pt>
                <c:pt idx="35850">
                  <c:v>-0.21313699999999999</c:v>
                </c:pt>
                <c:pt idx="35851">
                  <c:v>-0.21409</c:v>
                </c:pt>
                <c:pt idx="35852">
                  <c:v>-0.21502299999999999</c:v>
                </c:pt>
                <c:pt idx="35853">
                  <c:v>-0.21593599999999999</c:v>
                </c:pt>
                <c:pt idx="35854">
                  <c:v>-0.216832</c:v>
                </c:pt>
                <c:pt idx="35855">
                  <c:v>-0.21771299999999999</c:v>
                </c:pt>
                <c:pt idx="35856">
                  <c:v>-0.218579</c:v>
                </c:pt>
                <c:pt idx="35857">
                  <c:v>-0.21942600000000001</c:v>
                </c:pt>
                <c:pt idx="35858">
                  <c:v>-0.22025</c:v>
                </c:pt>
                <c:pt idx="35859">
                  <c:v>-0.22104099999999999</c:v>
                </c:pt>
                <c:pt idx="35860">
                  <c:v>-0.22179199999999999</c:v>
                </c:pt>
                <c:pt idx="35861">
                  <c:v>-0.222498</c:v>
                </c:pt>
                <c:pt idx="35862">
                  <c:v>-0.22315399999999999</c:v>
                </c:pt>
                <c:pt idx="35863">
                  <c:v>-0.22375800000000001</c:v>
                </c:pt>
                <c:pt idx="35864">
                  <c:v>-0.22431200000000001</c:v>
                </c:pt>
                <c:pt idx="35865">
                  <c:v>-0.224828</c:v>
                </c:pt>
                <c:pt idx="35866">
                  <c:v>-0.22530800000000001</c:v>
                </c:pt>
                <c:pt idx="35867">
                  <c:v>-0.22575400000000001</c:v>
                </c:pt>
                <c:pt idx="35868">
                  <c:v>-0.226162</c:v>
                </c:pt>
                <c:pt idx="35869">
                  <c:v>-0.22653400000000001</c:v>
                </c:pt>
                <c:pt idx="35870">
                  <c:v>-0.22686799999999999</c:v>
                </c:pt>
                <c:pt idx="35871">
                  <c:v>-0.227162</c:v>
                </c:pt>
                <c:pt idx="35872">
                  <c:v>-0.227413</c:v>
                </c:pt>
                <c:pt idx="35873">
                  <c:v>-0.227628</c:v>
                </c:pt>
                <c:pt idx="35874">
                  <c:v>-0.22781599999999999</c:v>
                </c:pt>
                <c:pt idx="35875">
                  <c:v>-0.22797700000000001</c:v>
                </c:pt>
                <c:pt idx="35876">
                  <c:v>-0.228105</c:v>
                </c:pt>
                <c:pt idx="35877">
                  <c:v>-0.22820099999999999</c:v>
                </c:pt>
                <c:pt idx="35878">
                  <c:v>-0.22826299999999999</c:v>
                </c:pt>
                <c:pt idx="35879">
                  <c:v>-0.22828899999999999</c:v>
                </c:pt>
                <c:pt idx="35880">
                  <c:v>-0.22827900000000001</c:v>
                </c:pt>
                <c:pt idx="35881">
                  <c:v>-0.228239</c:v>
                </c:pt>
                <c:pt idx="35882">
                  <c:v>-0.22816900000000001</c:v>
                </c:pt>
                <c:pt idx="35883">
                  <c:v>-0.22806599999999999</c:v>
                </c:pt>
                <c:pt idx="35884">
                  <c:v>-0.22792799999999999</c:v>
                </c:pt>
                <c:pt idx="35885">
                  <c:v>-0.22775599999999999</c:v>
                </c:pt>
                <c:pt idx="35886">
                  <c:v>-0.227551</c:v>
                </c:pt>
                <c:pt idx="35887">
                  <c:v>-0.22731199999999999</c:v>
                </c:pt>
                <c:pt idx="35888">
                  <c:v>-0.22704099999999999</c:v>
                </c:pt>
                <c:pt idx="35889">
                  <c:v>-0.226742</c:v>
                </c:pt>
                <c:pt idx="35890">
                  <c:v>-0.22641800000000001</c:v>
                </c:pt>
                <c:pt idx="35891">
                  <c:v>-0.22606899999999999</c:v>
                </c:pt>
                <c:pt idx="35892">
                  <c:v>-0.22569500000000001</c:v>
                </c:pt>
                <c:pt idx="35893">
                  <c:v>-0.22529299999999999</c:v>
                </c:pt>
                <c:pt idx="35894">
                  <c:v>-0.22486</c:v>
                </c:pt>
                <c:pt idx="35895">
                  <c:v>-0.22439600000000001</c:v>
                </c:pt>
                <c:pt idx="35896">
                  <c:v>-0.223912</c:v>
                </c:pt>
                <c:pt idx="35897">
                  <c:v>-0.22342100000000001</c:v>
                </c:pt>
                <c:pt idx="35898">
                  <c:v>-0.22292699999999999</c:v>
                </c:pt>
                <c:pt idx="35899">
                  <c:v>-0.22242700000000001</c:v>
                </c:pt>
                <c:pt idx="35900">
                  <c:v>-0.22192200000000001</c:v>
                </c:pt>
                <c:pt idx="35901">
                  <c:v>-0.22142300000000001</c:v>
                </c:pt>
                <c:pt idx="35902">
                  <c:v>-0.22092300000000001</c:v>
                </c:pt>
                <c:pt idx="35903">
                  <c:v>-0.22036500000000001</c:v>
                </c:pt>
                <c:pt idx="35904">
                  <c:v>-0.21973899999999999</c:v>
                </c:pt>
                <c:pt idx="35905">
                  <c:v>-0.219114</c:v>
                </c:pt>
                <c:pt idx="35906">
                  <c:v>-0.21851499999999999</c:v>
                </c:pt>
                <c:pt idx="35907">
                  <c:v>-0.21791099999999999</c:v>
                </c:pt>
                <c:pt idx="35908">
                  <c:v>-0.217304</c:v>
                </c:pt>
                <c:pt idx="35909">
                  <c:v>-0.21671399999999999</c:v>
                </c:pt>
                <c:pt idx="35910">
                  <c:v>-0.21614800000000001</c:v>
                </c:pt>
                <c:pt idx="35911">
                  <c:v>-0.21560199999999999</c:v>
                </c:pt>
                <c:pt idx="35912">
                  <c:v>-0.21507399999999999</c:v>
                </c:pt>
                <c:pt idx="35913">
                  <c:v>-0.214562</c:v>
                </c:pt>
                <c:pt idx="35914">
                  <c:v>-0.21406800000000001</c:v>
                </c:pt>
                <c:pt idx="35915">
                  <c:v>-0.21359700000000001</c:v>
                </c:pt>
                <c:pt idx="35916">
                  <c:v>-0.21315300000000001</c:v>
                </c:pt>
                <c:pt idx="35917">
                  <c:v>-0.21273800000000001</c:v>
                </c:pt>
                <c:pt idx="35918">
                  <c:v>-0.21235100000000001</c:v>
                </c:pt>
                <c:pt idx="35919">
                  <c:v>-0.21199200000000001</c:v>
                </c:pt>
                <c:pt idx="35920">
                  <c:v>-0.21166199999999999</c:v>
                </c:pt>
                <c:pt idx="35921">
                  <c:v>-0.211369</c:v>
                </c:pt>
                <c:pt idx="35922">
                  <c:v>-0.211117</c:v>
                </c:pt>
                <c:pt idx="35923">
                  <c:v>-0.21090500000000001</c:v>
                </c:pt>
                <c:pt idx="35924">
                  <c:v>-0.21073500000000001</c:v>
                </c:pt>
                <c:pt idx="35925">
                  <c:v>-0.21061199999999999</c:v>
                </c:pt>
                <c:pt idx="35926">
                  <c:v>-0.210538</c:v>
                </c:pt>
                <c:pt idx="35927">
                  <c:v>-0.210508</c:v>
                </c:pt>
                <c:pt idx="35928">
                  <c:v>-0.21051900000000001</c:v>
                </c:pt>
                <c:pt idx="35929">
                  <c:v>-0.21057200000000001</c:v>
                </c:pt>
                <c:pt idx="35930">
                  <c:v>-0.21067</c:v>
                </c:pt>
                <c:pt idx="35931">
                  <c:v>-0.210815</c:v>
                </c:pt>
                <c:pt idx="35932">
                  <c:v>-0.211006</c:v>
                </c:pt>
                <c:pt idx="35933">
                  <c:v>-0.21124399999999999</c:v>
                </c:pt>
                <c:pt idx="35934">
                  <c:v>-0.211534</c:v>
                </c:pt>
                <c:pt idx="35935">
                  <c:v>-0.21187700000000001</c:v>
                </c:pt>
                <c:pt idx="35936">
                  <c:v>-0.21226600000000001</c:v>
                </c:pt>
                <c:pt idx="35937">
                  <c:v>-0.21269299999999999</c:v>
                </c:pt>
                <c:pt idx="35938">
                  <c:v>-0.21315000000000001</c:v>
                </c:pt>
                <c:pt idx="35939">
                  <c:v>-0.21363099999999999</c:v>
                </c:pt>
                <c:pt idx="35940">
                  <c:v>-0.214146</c:v>
                </c:pt>
                <c:pt idx="35941">
                  <c:v>-0.21470700000000001</c:v>
                </c:pt>
                <c:pt idx="35942">
                  <c:v>-0.21532200000000001</c:v>
                </c:pt>
                <c:pt idx="35943">
                  <c:v>-0.21598899999999999</c:v>
                </c:pt>
                <c:pt idx="35944">
                  <c:v>-0.216695</c:v>
                </c:pt>
                <c:pt idx="35945">
                  <c:v>-0.21742600000000001</c:v>
                </c:pt>
                <c:pt idx="35946">
                  <c:v>-0.21817500000000001</c:v>
                </c:pt>
                <c:pt idx="35947">
                  <c:v>-0.21894</c:v>
                </c:pt>
                <c:pt idx="35948">
                  <c:v>-0.21971499999999999</c:v>
                </c:pt>
                <c:pt idx="35949">
                  <c:v>-0.220501</c:v>
                </c:pt>
                <c:pt idx="35950">
                  <c:v>-0.221299</c:v>
                </c:pt>
                <c:pt idx="35951">
                  <c:v>-0.22211400000000001</c:v>
                </c:pt>
                <c:pt idx="35952">
                  <c:v>-0.222944</c:v>
                </c:pt>
                <c:pt idx="35953">
                  <c:v>-0.22378799999999999</c:v>
                </c:pt>
                <c:pt idx="35954">
                  <c:v>-0.22464700000000001</c:v>
                </c:pt>
                <c:pt idx="35955">
                  <c:v>-0.22552</c:v>
                </c:pt>
                <c:pt idx="35956">
                  <c:v>-0.22641</c:v>
                </c:pt>
                <c:pt idx="35957">
                  <c:v>-0.227324</c:v>
                </c:pt>
                <c:pt idx="35958">
                  <c:v>-0.22826199999999999</c:v>
                </c:pt>
                <c:pt idx="35959">
                  <c:v>-0.22922000000000001</c:v>
                </c:pt>
                <c:pt idx="35960">
                  <c:v>-0.23019400000000001</c:v>
                </c:pt>
                <c:pt idx="35961">
                  <c:v>-0.231181</c:v>
                </c:pt>
                <c:pt idx="35962">
                  <c:v>-0.232178</c:v>
                </c:pt>
                <c:pt idx="35963">
                  <c:v>-0.23317199999999999</c:v>
                </c:pt>
                <c:pt idx="35964">
                  <c:v>-0.234153</c:v>
                </c:pt>
                <c:pt idx="35965">
                  <c:v>-0.23510900000000001</c:v>
                </c:pt>
                <c:pt idx="35966">
                  <c:v>-0.236037</c:v>
                </c:pt>
                <c:pt idx="35967">
                  <c:v>-0.23693600000000001</c:v>
                </c:pt>
                <c:pt idx="35968">
                  <c:v>-0.23780899999999999</c:v>
                </c:pt>
                <c:pt idx="35969">
                  <c:v>-0.238652</c:v>
                </c:pt>
                <c:pt idx="35970">
                  <c:v>-0.239458</c:v>
                </c:pt>
                <c:pt idx="35971">
                  <c:v>-0.24021899999999999</c:v>
                </c:pt>
                <c:pt idx="35972">
                  <c:v>-0.240926</c:v>
                </c:pt>
                <c:pt idx="35973">
                  <c:v>-0.24157400000000001</c:v>
                </c:pt>
                <c:pt idx="35974">
                  <c:v>-0.242174</c:v>
                </c:pt>
                <c:pt idx="35975">
                  <c:v>-0.24273700000000001</c:v>
                </c:pt>
                <c:pt idx="35976">
                  <c:v>-0.24327299999999999</c:v>
                </c:pt>
                <c:pt idx="35977">
                  <c:v>-0.24377499999999999</c:v>
                </c:pt>
                <c:pt idx="35978">
                  <c:v>-0.24423900000000001</c:v>
                </c:pt>
                <c:pt idx="35979">
                  <c:v>-0.244671</c:v>
                </c:pt>
                <c:pt idx="35980">
                  <c:v>-0.24507300000000001</c:v>
                </c:pt>
                <c:pt idx="35981">
                  <c:v>-0.245444</c:v>
                </c:pt>
                <c:pt idx="35982">
                  <c:v>-0.24578</c:v>
                </c:pt>
                <c:pt idx="35983">
                  <c:v>-0.24607699999999999</c:v>
                </c:pt>
                <c:pt idx="35984">
                  <c:v>-0.246332</c:v>
                </c:pt>
                <c:pt idx="35985">
                  <c:v>-0.24654200000000001</c:v>
                </c:pt>
                <c:pt idx="35986">
                  <c:v>-0.24670600000000001</c:v>
                </c:pt>
                <c:pt idx="35987">
                  <c:v>-0.24681900000000001</c:v>
                </c:pt>
                <c:pt idx="35988">
                  <c:v>-0.24687999999999999</c:v>
                </c:pt>
                <c:pt idx="35989">
                  <c:v>-0.246892</c:v>
                </c:pt>
                <c:pt idx="35990">
                  <c:v>-0.24682399999999999</c:v>
                </c:pt>
                <c:pt idx="35991">
                  <c:v>-0.24663499999999999</c:v>
                </c:pt>
                <c:pt idx="35992">
                  <c:v>-0.24635199999999999</c:v>
                </c:pt>
                <c:pt idx="35993">
                  <c:v>-0.246029</c:v>
                </c:pt>
                <c:pt idx="35994">
                  <c:v>-0.24565100000000001</c:v>
                </c:pt>
                <c:pt idx="35995">
                  <c:v>-0.245201</c:v>
                </c:pt>
                <c:pt idx="35996">
                  <c:v>-0.24468899999999999</c:v>
                </c:pt>
                <c:pt idx="35997">
                  <c:v>-0.244117</c:v>
                </c:pt>
                <c:pt idx="35998">
                  <c:v>-0.24348400000000001</c:v>
                </c:pt>
                <c:pt idx="35999">
                  <c:v>-0.242785</c:v>
                </c:pt>
                <c:pt idx="36000">
                  <c:v>-0.24201400000000001</c:v>
                </c:pt>
                <c:pt idx="36001">
                  <c:v>-0.24116499999999999</c:v>
                </c:pt>
                <c:pt idx="36002">
                  <c:v>-0.24024400000000001</c:v>
                </c:pt>
                <c:pt idx="36003">
                  <c:v>-0.239258</c:v>
                </c:pt>
                <c:pt idx="36004">
                  <c:v>-0.23821100000000001</c:v>
                </c:pt>
                <c:pt idx="36005">
                  <c:v>-0.23710400000000001</c:v>
                </c:pt>
                <c:pt idx="36006">
                  <c:v>-0.23594100000000001</c:v>
                </c:pt>
                <c:pt idx="36007">
                  <c:v>-0.23472499999999999</c:v>
                </c:pt>
                <c:pt idx="36008">
                  <c:v>-0.23346</c:v>
                </c:pt>
                <c:pt idx="36009">
                  <c:v>-0.232156</c:v>
                </c:pt>
                <c:pt idx="36010">
                  <c:v>-0.23081699999999999</c:v>
                </c:pt>
                <c:pt idx="36011">
                  <c:v>-0.22944700000000001</c:v>
                </c:pt>
                <c:pt idx="36012">
                  <c:v>-0.22804199999999999</c:v>
                </c:pt>
                <c:pt idx="36013">
                  <c:v>-0.22659899999999999</c:v>
                </c:pt>
                <c:pt idx="36014">
                  <c:v>-0.22511500000000001</c:v>
                </c:pt>
                <c:pt idx="36015">
                  <c:v>-0.22359399999999999</c:v>
                </c:pt>
                <c:pt idx="36016">
                  <c:v>-0.22203700000000001</c:v>
                </c:pt>
                <c:pt idx="36017">
                  <c:v>-0.220447</c:v>
                </c:pt>
                <c:pt idx="36018">
                  <c:v>-0.21882399999999999</c:v>
                </c:pt>
                <c:pt idx="36019">
                  <c:v>-0.217164</c:v>
                </c:pt>
                <c:pt idx="36020">
                  <c:v>-0.21546399999999999</c:v>
                </c:pt>
                <c:pt idx="36021">
                  <c:v>-0.213724</c:v>
                </c:pt>
                <c:pt idx="36022">
                  <c:v>-0.21194199999999999</c:v>
                </c:pt>
                <c:pt idx="36023">
                  <c:v>-0.21011299999999999</c:v>
                </c:pt>
                <c:pt idx="36024">
                  <c:v>-0.20823700000000001</c:v>
                </c:pt>
                <c:pt idx="36025">
                  <c:v>-0.206316</c:v>
                </c:pt>
                <c:pt idx="36026">
                  <c:v>-0.20435200000000001</c:v>
                </c:pt>
                <c:pt idx="36027">
                  <c:v>-0.202343</c:v>
                </c:pt>
                <c:pt idx="36028">
                  <c:v>-0.200294</c:v>
                </c:pt>
                <c:pt idx="36029">
                  <c:v>-0.19820699999999999</c:v>
                </c:pt>
                <c:pt idx="36030">
                  <c:v>-0.19608800000000001</c:v>
                </c:pt>
                <c:pt idx="36031">
                  <c:v>-0.193937</c:v>
                </c:pt>
                <c:pt idx="36032">
                  <c:v>-0.19175600000000001</c:v>
                </c:pt>
                <c:pt idx="36033">
                  <c:v>-0.18954499999999999</c:v>
                </c:pt>
                <c:pt idx="36034">
                  <c:v>-0.187309</c:v>
                </c:pt>
                <c:pt idx="36035">
                  <c:v>-0.185055</c:v>
                </c:pt>
                <c:pt idx="36036">
                  <c:v>-0.18278700000000001</c:v>
                </c:pt>
                <c:pt idx="36037">
                  <c:v>-0.180507</c:v>
                </c:pt>
                <c:pt idx="36038">
                  <c:v>-0.17821899999999999</c:v>
                </c:pt>
                <c:pt idx="36039">
                  <c:v>-0.175927</c:v>
                </c:pt>
                <c:pt idx="36040">
                  <c:v>-0.17363100000000001</c:v>
                </c:pt>
                <c:pt idx="36041">
                  <c:v>-0.17132900000000001</c:v>
                </c:pt>
                <c:pt idx="36042">
                  <c:v>-0.16902700000000001</c:v>
                </c:pt>
                <c:pt idx="36043">
                  <c:v>-0.16673299999999999</c:v>
                </c:pt>
                <c:pt idx="36044">
                  <c:v>-0.16445499999999999</c:v>
                </c:pt>
                <c:pt idx="36045">
                  <c:v>-0.16219700000000001</c:v>
                </c:pt>
                <c:pt idx="36046">
                  <c:v>-0.15996099999999999</c:v>
                </c:pt>
                <c:pt idx="36047">
                  <c:v>-0.15775</c:v>
                </c:pt>
                <c:pt idx="36048">
                  <c:v>-0.15556300000000001</c:v>
                </c:pt>
                <c:pt idx="36049">
                  <c:v>-0.15339900000000001</c:v>
                </c:pt>
                <c:pt idx="36050">
                  <c:v>-0.151255</c:v>
                </c:pt>
                <c:pt idx="36051">
                  <c:v>-0.14913399999999999</c:v>
                </c:pt>
                <c:pt idx="36052">
                  <c:v>-0.147036</c:v>
                </c:pt>
                <c:pt idx="36053">
                  <c:v>-0.14496600000000001</c:v>
                </c:pt>
                <c:pt idx="36054">
                  <c:v>-0.142931</c:v>
                </c:pt>
                <c:pt idx="36055">
                  <c:v>-0.140933</c:v>
                </c:pt>
                <c:pt idx="36056">
                  <c:v>-0.13897000000000001</c:v>
                </c:pt>
                <c:pt idx="36057">
                  <c:v>-0.13703899999999999</c:v>
                </c:pt>
                <c:pt idx="36058">
                  <c:v>-0.13514100000000001</c:v>
                </c:pt>
                <c:pt idx="36059">
                  <c:v>-0.13328100000000001</c:v>
                </c:pt>
                <c:pt idx="36060">
                  <c:v>-0.131468</c:v>
                </c:pt>
                <c:pt idx="36061">
                  <c:v>-0.12970799999999999</c:v>
                </c:pt>
                <c:pt idx="36062">
                  <c:v>-0.12800700000000001</c:v>
                </c:pt>
                <c:pt idx="36063">
                  <c:v>-0.12637300000000001</c:v>
                </c:pt>
                <c:pt idx="36064">
                  <c:v>-0.124809</c:v>
                </c:pt>
                <c:pt idx="36065">
                  <c:v>-0.123306</c:v>
                </c:pt>
                <c:pt idx="36066">
                  <c:v>-0.12185799999999999</c:v>
                </c:pt>
                <c:pt idx="36067">
                  <c:v>-0.120472</c:v>
                </c:pt>
                <c:pt idx="36068">
                  <c:v>-0.119157</c:v>
                </c:pt>
                <c:pt idx="36069">
                  <c:v>-0.117919</c:v>
                </c:pt>
                <c:pt idx="36070">
                  <c:v>-0.116755</c:v>
                </c:pt>
                <c:pt idx="36071">
                  <c:v>-0.11566</c:v>
                </c:pt>
                <c:pt idx="36072">
                  <c:v>-0.114636</c:v>
                </c:pt>
                <c:pt idx="36073">
                  <c:v>-0.11368399999999999</c:v>
                </c:pt>
                <c:pt idx="36074">
                  <c:v>-0.1128</c:v>
                </c:pt>
                <c:pt idx="36075">
                  <c:v>-0.111982</c:v>
                </c:pt>
                <c:pt idx="36076">
                  <c:v>-0.11122700000000001</c:v>
                </c:pt>
                <c:pt idx="36077">
                  <c:v>-0.110538</c:v>
                </c:pt>
                <c:pt idx="36078">
                  <c:v>-0.109917</c:v>
                </c:pt>
                <c:pt idx="36079">
                  <c:v>-0.10936700000000001</c:v>
                </c:pt>
                <c:pt idx="36080">
                  <c:v>-0.108891</c:v>
                </c:pt>
                <c:pt idx="36081">
                  <c:v>-0.10849</c:v>
                </c:pt>
                <c:pt idx="36082">
                  <c:v>-0.108165</c:v>
                </c:pt>
                <c:pt idx="36083">
                  <c:v>-0.107914</c:v>
                </c:pt>
                <c:pt idx="36084">
                  <c:v>-0.10773099999999999</c:v>
                </c:pt>
                <c:pt idx="36085">
                  <c:v>-0.107614</c:v>
                </c:pt>
                <c:pt idx="36086">
                  <c:v>-0.107557</c:v>
                </c:pt>
                <c:pt idx="36087">
                  <c:v>-0.10756</c:v>
                </c:pt>
                <c:pt idx="36088">
                  <c:v>-0.107622</c:v>
                </c:pt>
                <c:pt idx="36089">
                  <c:v>-0.10774400000000001</c:v>
                </c:pt>
                <c:pt idx="36090">
                  <c:v>-0.107928</c:v>
                </c:pt>
                <c:pt idx="36091">
                  <c:v>-0.108178</c:v>
                </c:pt>
                <c:pt idx="36092">
                  <c:v>-0.10849200000000001</c:v>
                </c:pt>
                <c:pt idx="36093">
                  <c:v>-0.108874</c:v>
                </c:pt>
                <c:pt idx="36094">
                  <c:v>-0.109323</c:v>
                </c:pt>
                <c:pt idx="36095">
                  <c:v>-0.10983999999999999</c:v>
                </c:pt>
                <c:pt idx="36096">
                  <c:v>-0.110419</c:v>
                </c:pt>
                <c:pt idx="36097">
                  <c:v>-0.111055</c:v>
                </c:pt>
                <c:pt idx="36098">
                  <c:v>-0.111747</c:v>
                </c:pt>
                <c:pt idx="36099">
                  <c:v>-0.112494</c:v>
                </c:pt>
                <c:pt idx="36100">
                  <c:v>-0.113291</c:v>
                </c:pt>
                <c:pt idx="36101">
                  <c:v>-0.114131</c:v>
                </c:pt>
                <c:pt idx="36102">
                  <c:v>-0.115005</c:v>
                </c:pt>
                <c:pt idx="36103">
                  <c:v>-0.115911</c:v>
                </c:pt>
                <c:pt idx="36104">
                  <c:v>-0.116844</c:v>
                </c:pt>
                <c:pt idx="36105">
                  <c:v>-0.117803</c:v>
                </c:pt>
                <c:pt idx="36106">
                  <c:v>-0.118788</c:v>
                </c:pt>
                <c:pt idx="36107">
                  <c:v>-0.119795</c:v>
                </c:pt>
                <c:pt idx="36108">
                  <c:v>-0.12082</c:v>
                </c:pt>
                <c:pt idx="36109">
                  <c:v>-0.12186</c:v>
                </c:pt>
                <c:pt idx="36110">
                  <c:v>-0.122915</c:v>
                </c:pt>
                <c:pt idx="36111">
                  <c:v>-0.123987</c:v>
                </c:pt>
                <c:pt idx="36112">
                  <c:v>-0.12507799999999999</c:v>
                </c:pt>
                <c:pt idx="36113">
                  <c:v>-0.12618399999999999</c:v>
                </c:pt>
                <c:pt idx="36114">
                  <c:v>-0.127302</c:v>
                </c:pt>
                <c:pt idx="36115">
                  <c:v>-0.12842700000000001</c:v>
                </c:pt>
                <c:pt idx="36116">
                  <c:v>-0.12956200000000001</c:v>
                </c:pt>
                <c:pt idx="36117">
                  <c:v>-0.13070499999999999</c:v>
                </c:pt>
                <c:pt idx="36118">
                  <c:v>-0.13184799999999999</c:v>
                </c:pt>
                <c:pt idx="36119">
                  <c:v>-0.132988</c:v>
                </c:pt>
                <c:pt idx="36120">
                  <c:v>-0.13412499999999999</c:v>
                </c:pt>
                <c:pt idx="36121">
                  <c:v>-0.13525999999999999</c:v>
                </c:pt>
                <c:pt idx="36122">
                  <c:v>-0.13639100000000001</c:v>
                </c:pt>
                <c:pt idx="36123">
                  <c:v>-0.137515</c:v>
                </c:pt>
                <c:pt idx="36124">
                  <c:v>-0.138627</c:v>
                </c:pt>
                <c:pt idx="36125">
                  <c:v>-0.13972399999999999</c:v>
                </c:pt>
                <c:pt idx="36126">
                  <c:v>-0.14081099999999999</c:v>
                </c:pt>
                <c:pt idx="36127">
                  <c:v>-0.141878</c:v>
                </c:pt>
                <c:pt idx="36128">
                  <c:v>-0.142872</c:v>
                </c:pt>
                <c:pt idx="36129">
                  <c:v>-0.14377499999999999</c:v>
                </c:pt>
                <c:pt idx="36130">
                  <c:v>-0.14463999999999999</c:v>
                </c:pt>
                <c:pt idx="36131">
                  <c:v>-0.145486</c:v>
                </c:pt>
                <c:pt idx="36132">
                  <c:v>-0.14627599999999999</c:v>
                </c:pt>
                <c:pt idx="36133">
                  <c:v>-0.14701</c:v>
                </c:pt>
                <c:pt idx="36134">
                  <c:v>-0.147701</c:v>
                </c:pt>
                <c:pt idx="36135">
                  <c:v>-0.14835100000000001</c:v>
                </c:pt>
                <c:pt idx="36136">
                  <c:v>-0.148955</c:v>
                </c:pt>
                <c:pt idx="36137">
                  <c:v>-0.149505</c:v>
                </c:pt>
                <c:pt idx="36138">
                  <c:v>-0.14999399999999999</c:v>
                </c:pt>
                <c:pt idx="36139">
                  <c:v>-0.150421</c:v>
                </c:pt>
                <c:pt idx="36140">
                  <c:v>-0.150786</c:v>
                </c:pt>
                <c:pt idx="36141">
                  <c:v>-0.151091</c:v>
                </c:pt>
                <c:pt idx="36142">
                  <c:v>-0.151336</c:v>
                </c:pt>
                <c:pt idx="36143">
                  <c:v>-0.15152099999999999</c:v>
                </c:pt>
                <c:pt idx="36144">
                  <c:v>-0.151647</c:v>
                </c:pt>
                <c:pt idx="36145">
                  <c:v>-0.15171699999999999</c:v>
                </c:pt>
                <c:pt idx="36146">
                  <c:v>-0.15173300000000001</c:v>
                </c:pt>
                <c:pt idx="36147">
                  <c:v>-0.151699</c:v>
                </c:pt>
                <c:pt idx="36148">
                  <c:v>-0.151612</c:v>
                </c:pt>
                <c:pt idx="36149">
                  <c:v>-0.151473</c:v>
                </c:pt>
                <c:pt idx="36150">
                  <c:v>-0.15127699999999999</c:v>
                </c:pt>
                <c:pt idx="36151">
                  <c:v>-0.15102099999999999</c:v>
                </c:pt>
                <c:pt idx="36152">
                  <c:v>-0.15070600000000001</c:v>
                </c:pt>
                <c:pt idx="36153">
                  <c:v>-0.15032999999999999</c:v>
                </c:pt>
                <c:pt idx="36154">
                  <c:v>-0.14989</c:v>
                </c:pt>
                <c:pt idx="36155">
                  <c:v>-0.14938199999999999</c:v>
                </c:pt>
                <c:pt idx="36156">
                  <c:v>-0.148809</c:v>
                </c:pt>
                <c:pt idx="36157">
                  <c:v>-0.14816499999999999</c:v>
                </c:pt>
                <c:pt idx="36158">
                  <c:v>-0.147449</c:v>
                </c:pt>
                <c:pt idx="36159">
                  <c:v>-0.14666000000000001</c:v>
                </c:pt>
                <c:pt idx="36160">
                  <c:v>-0.14579800000000001</c:v>
                </c:pt>
                <c:pt idx="36161">
                  <c:v>-0.14486299999999999</c:v>
                </c:pt>
                <c:pt idx="36162">
                  <c:v>-0.14385500000000001</c:v>
                </c:pt>
                <c:pt idx="36163">
                  <c:v>-0.14277500000000001</c:v>
                </c:pt>
                <c:pt idx="36164">
                  <c:v>-0.141626</c:v>
                </c:pt>
                <c:pt idx="36165">
                  <c:v>-0.14041300000000001</c:v>
                </c:pt>
                <c:pt idx="36166">
                  <c:v>-0.13913600000000001</c:v>
                </c:pt>
                <c:pt idx="36167">
                  <c:v>-0.137796</c:v>
                </c:pt>
                <c:pt idx="36168">
                  <c:v>-0.13639399999999999</c:v>
                </c:pt>
                <c:pt idx="36169">
                  <c:v>-0.134932</c:v>
                </c:pt>
                <c:pt idx="36170">
                  <c:v>-0.133413</c:v>
                </c:pt>
                <c:pt idx="36171">
                  <c:v>-0.13183600000000001</c:v>
                </c:pt>
                <c:pt idx="36172">
                  <c:v>-0.13020200000000001</c:v>
                </c:pt>
                <c:pt idx="36173">
                  <c:v>-0.12851099999999999</c:v>
                </c:pt>
                <c:pt idx="36174">
                  <c:v>-0.12676399999999999</c:v>
                </c:pt>
                <c:pt idx="36175">
                  <c:v>-0.12496</c:v>
                </c:pt>
                <c:pt idx="36176">
                  <c:v>-0.123099</c:v>
                </c:pt>
                <c:pt idx="36177">
                  <c:v>-0.121181</c:v>
                </c:pt>
                <c:pt idx="36178">
                  <c:v>-0.119204</c:v>
                </c:pt>
                <c:pt idx="36179">
                  <c:v>-0.11717</c:v>
                </c:pt>
                <c:pt idx="36180">
                  <c:v>-0.115083</c:v>
                </c:pt>
                <c:pt idx="36181">
                  <c:v>-0.11294800000000001</c:v>
                </c:pt>
                <c:pt idx="36182">
                  <c:v>-0.110772</c:v>
                </c:pt>
                <c:pt idx="36183">
                  <c:v>-0.108557</c:v>
                </c:pt>
                <c:pt idx="36184">
                  <c:v>-0.106306</c:v>
                </c:pt>
                <c:pt idx="36185">
                  <c:v>-0.104022</c:v>
                </c:pt>
                <c:pt idx="36186">
                  <c:v>-0.10170800000000001</c:v>
                </c:pt>
                <c:pt idx="36187">
                  <c:v>-9.93642E-2</c:v>
                </c:pt>
                <c:pt idx="36188">
                  <c:v>-9.6990999999999994E-2</c:v>
                </c:pt>
                <c:pt idx="36189">
                  <c:v>-9.4590300000000002E-2</c:v>
                </c:pt>
                <c:pt idx="36190">
                  <c:v>-9.21656E-2</c:v>
                </c:pt>
                <c:pt idx="36191">
                  <c:v>-8.9720999999999995E-2</c:v>
                </c:pt>
                <c:pt idx="36192">
                  <c:v>-8.7260900000000002E-2</c:v>
                </c:pt>
                <c:pt idx="36193">
                  <c:v>-8.4789500000000004E-2</c:v>
                </c:pt>
                <c:pt idx="36194">
                  <c:v>-8.2306699999999997E-2</c:v>
                </c:pt>
                <c:pt idx="36195">
                  <c:v>-7.9809699999999997E-2</c:v>
                </c:pt>
                <c:pt idx="36196">
                  <c:v>-7.7298500000000006E-2</c:v>
                </c:pt>
                <c:pt idx="36197">
                  <c:v>-7.4776200000000001E-2</c:v>
                </c:pt>
                <c:pt idx="36198">
                  <c:v>-7.2246599999999994E-2</c:v>
                </c:pt>
                <c:pt idx="36199">
                  <c:v>-6.9713200000000003E-2</c:v>
                </c:pt>
                <c:pt idx="36200">
                  <c:v>-6.7181500000000005E-2</c:v>
                </c:pt>
                <c:pt idx="36201">
                  <c:v>-6.4656599999999995E-2</c:v>
                </c:pt>
                <c:pt idx="36202">
                  <c:v>-6.2136400000000001E-2</c:v>
                </c:pt>
                <c:pt idx="36203">
                  <c:v>-5.9617200000000002E-2</c:v>
                </c:pt>
                <c:pt idx="36204">
                  <c:v>-5.7102600000000003E-2</c:v>
                </c:pt>
                <c:pt idx="36205">
                  <c:v>-5.4601400000000001E-2</c:v>
                </c:pt>
                <c:pt idx="36206">
                  <c:v>-5.2122000000000002E-2</c:v>
                </c:pt>
                <c:pt idx="36207">
                  <c:v>-4.9670400000000003E-2</c:v>
                </c:pt>
                <c:pt idx="36208">
                  <c:v>-4.7248699999999998E-2</c:v>
                </c:pt>
                <c:pt idx="36209">
                  <c:v>-4.4855100000000002E-2</c:v>
                </c:pt>
                <c:pt idx="36210">
                  <c:v>-4.2487999999999998E-2</c:v>
                </c:pt>
                <c:pt idx="36211">
                  <c:v>-4.01479E-2</c:v>
                </c:pt>
                <c:pt idx="36212">
                  <c:v>-3.7837299999999997E-2</c:v>
                </c:pt>
                <c:pt idx="36213">
                  <c:v>-3.5559800000000003E-2</c:v>
                </c:pt>
                <c:pt idx="36214">
                  <c:v>-3.3319700000000001E-2</c:v>
                </c:pt>
                <c:pt idx="36215">
                  <c:v>-3.1121900000000001E-2</c:v>
                </c:pt>
                <c:pt idx="36216">
                  <c:v>-2.89722E-2</c:v>
                </c:pt>
                <c:pt idx="36217">
                  <c:v>-2.68743E-2</c:v>
                </c:pt>
                <c:pt idx="36218">
                  <c:v>-2.4828099999999999E-2</c:v>
                </c:pt>
                <c:pt idx="36219">
                  <c:v>-2.28335E-2</c:v>
                </c:pt>
                <c:pt idx="36220">
                  <c:v>-2.0893700000000001E-2</c:v>
                </c:pt>
                <c:pt idx="36221">
                  <c:v>-1.90099E-2</c:v>
                </c:pt>
                <c:pt idx="36222">
                  <c:v>-1.7179699999999999E-2</c:v>
                </c:pt>
                <c:pt idx="36223">
                  <c:v>-1.54025E-2</c:v>
                </c:pt>
                <c:pt idx="36224">
                  <c:v>-1.36802E-2</c:v>
                </c:pt>
                <c:pt idx="36225">
                  <c:v>-1.20156E-2</c:v>
                </c:pt>
                <c:pt idx="36226">
                  <c:v>-1.0411999999999999E-2</c:v>
                </c:pt>
                <c:pt idx="36227" formatCode="0.00E+00">
                  <c:v>-8.8718900000000003E-3</c:v>
                </c:pt>
                <c:pt idx="36228" formatCode="0.00E+00">
                  <c:v>-7.3961799999999996E-3</c:v>
                </c:pt>
                <c:pt idx="36229" formatCode="0.00E+00">
                  <c:v>-5.9858400000000001E-3</c:v>
                </c:pt>
                <c:pt idx="36230" formatCode="0.00E+00">
                  <c:v>-4.6429000000000002E-3</c:v>
                </c:pt>
                <c:pt idx="36231" formatCode="0.00E+00">
                  <c:v>-3.36834E-3</c:v>
                </c:pt>
                <c:pt idx="36232" formatCode="0.00E+00">
                  <c:v>-2.1609799999999998E-3</c:v>
                </c:pt>
                <c:pt idx="36233" formatCode="0.00E+00">
                  <c:v>-1.0196599999999999E-3</c:v>
                </c:pt>
                <c:pt idx="36234" formatCode="0.00E+00">
                  <c:v>5.4951599999999997E-5</c:v>
                </c:pt>
                <c:pt idx="36235" formatCode="0.00E+00">
                  <c:v>1.06072E-3</c:v>
                </c:pt>
                <c:pt idx="36236" formatCode="0.00E+00">
                  <c:v>1.9958100000000002E-3</c:v>
                </c:pt>
                <c:pt idx="36237" formatCode="0.00E+00">
                  <c:v>2.8598600000000001E-3</c:v>
                </c:pt>
                <c:pt idx="36238" formatCode="0.00E+00">
                  <c:v>3.6538299999999998E-3</c:v>
                </c:pt>
                <c:pt idx="36239" formatCode="0.00E+00">
                  <c:v>4.3795199999999996E-3</c:v>
                </c:pt>
                <c:pt idx="36240" formatCode="0.00E+00">
                  <c:v>5.0381100000000002E-3</c:v>
                </c:pt>
                <c:pt idx="36241" formatCode="0.00E+00">
                  <c:v>5.6289799999999996E-3</c:v>
                </c:pt>
                <c:pt idx="36242" formatCode="0.00E+00">
                  <c:v>6.1518299999999996E-3</c:v>
                </c:pt>
                <c:pt idx="36243" formatCode="0.00E+00">
                  <c:v>6.6081500000000001E-3</c:v>
                </c:pt>
                <c:pt idx="36244" formatCode="0.00E+00">
                  <c:v>6.9994300000000001E-3</c:v>
                </c:pt>
                <c:pt idx="36245" formatCode="0.00E+00">
                  <c:v>7.3263199999999999E-3</c:v>
                </c:pt>
                <c:pt idx="36246" formatCode="0.00E+00">
                  <c:v>7.5895700000000003E-3</c:v>
                </c:pt>
                <c:pt idx="36247" formatCode="0.00E+00">
                  <c:v>7.7906399999999997E-3</c:v>
                </c:pt>
                <c:pt idx="36248" formatCode="0.00E+00">
                  <c:v>7.9313600000000001E-3</c:v>
                </c:pt>
                <c:pt idx="36249" formatCode="0.00E+00">
                  <c:v>8.0132499999999995E-3</c:v>
                </c:pt>
                <c:pt idx="36250" formatCode="0.00E+00">
                  <c:v>8.0377899999999995E-3</c:v>
                </c:pt>
                <c:pt idx="36251" formatCode="0.00E+00">
                  <c:v>8.0070000000000002E-3</c:v>
                </c:pt>
                <c:pt idx="36252" formatCode="0.00E+00">
                  <c:v>7.9231700000000002E-3</c:v>
                </c:pt>
                <c:pt idx="36253" formatCode="0.00E+00">
                  <c:v>7.7876500000000001E-3</c:v>
                </c:pt>
                <c:pt idx="36254" formatCode="0.00E+00">
                  <c:v>7.60059E-3</c:v>
                </c:pt>
                <c:pt idx="36255" formatCode="0.00E+00">
                  <c:v>7.3621099999999998E-3</c:v>
                </c:pt>
                <c:pt idx="36256" formatCode="0.00E+00">
                  <c:v>7.0730899999999998E-3</c:v>
                </c:pt>
                <c:pt idx="36257" formatCode="0.00E+00">
                  <c:v>6.7347300000000004E-3</c:v>
                </c:pt>
                <c:pt idx="36258" formatCode="0.00E+00">
                  <c:v>6.3485199999999999E-3</c:v>
                </c:pt>
                <c:pt idx="36259" formatCode="0.00E+00">
                  <c:v>5.9158199999999996E-3</c:v>
                </c:pt>
                <c:pt idx="36260" formatCode="0.00E+00">
                  <c:v>5.4374999999999996E-3</c:v>
                </c:pt>
                <c:pt idx="36261" formatCode="0.00E+00">
                  <c:v>4.9152299999999996E-3</c:v>
                </c:pt>
                <c:pt idx="36262" formatCode="0.00E+00">
                  <c:v>4.3518799999999998E-3</c:v>
                </c:pt>
                <c:pt idx="36263" formatCode="0.00E+00">
                  <c:v>3.7505699999999999E-3</c:v>
                </c:pt>
                <c:pt idx="36264" formatCode="0.00E+00">
                  <c:v>3.1138699999999999E-3</c:v>
                </c:pt>
                <c:pt idx="36265" formatCode="0.00E+00">
                  <c:v>2.4435500000000001E-3</c:v>
                </c:pt>
                <c:pt idx="36266" formatCode="0.00E+00">
                  <c:v>1.7412599999999999E-3</c:v>
                </c:pt>
                <c:pt idx="36267" formatCode="0.00E+00">
                  <c:v>1.0088600000000001E-3</c:v>
                </c:pt>
                <c:pt idx="36268" formatCode="0.00E+00">
                  <c:v>2.4786699999999998E-4</c:v>
                </c:pt>
                <c:pt idx="36269" formatCode="0.00E+00">
                  <c:v>-5.4035800000000001E-4</c:v>
                </c:pt>
                <c:pt idx="36270" formatCode="0.00E+00">
                  <c:v>-1.3538300000000001E-3</c:v>
                </c:pt>
                <c:pt idx="36271" formatCode="0.00E+00">
                  <c:v>-2.1904400000000001E-3</c:v>
                </c:pt>
                <c:pt idx="36272" formatCode="0.00E+00">
                  <c:v>-3.0483400000000001E-3</c:v>
                </c:pt>
                <c:pt idx="36273" formatCode="0.00E+00">
                  <c:v>-3.9246999999999997E-3</c:v>
                </c:pt>
                <c:pt idx="36274" formatCode="0.00E+00">
                  <c:v>-4.8154399999999998E-3</c:v>
                </c:pt>
                <c:pt idx="36275" formatCode="0.00E+00">
                  <c:v>-5.7169600000000001E-3</c:v>
                </c:pt>
                <c:pt idx="36276" formatCode="0.00E+00">
                  <c:v>-6.6262500000000002E-3</c:v>
                </c:pt>
                <c:pt idx="36277" formatCode="0.00E+00">
                  <c:v>-7.5393400000000003E-3</c:v>
                </c:pt>
                <c:pt idx="36278" formatCode="0.00E+00">
                  <c:v>-8.4528399999999997E-3</c:v>
                </c:pt>
                <c:pt idx="36279" formatCode="0.00E+00">
                  <c:v>-9.3656299999999998E-3</c:v>
                </c:pt>
                <c:pt idx="36280">
                  <c:v>-1.02766E-2</c:v>
                </c:pt>
                <c:pt idx="36281">
                  <c:v>-1.11833E-2</c:v>
                </c:pt>
                <c:pt idx="36282">
                  <c:v>-1.20844E-2</c:v>
                </c:pt>
                <c:pt idx="36283">
                  <c:v>-1.2979600000000001E-2</c:v>
                </c:pt>
                <c:pt idx="36284">
                  <c:v>-1.3867300000000001E-2</c:v>
                </c:pt>
                <c:pt idx="36285">
                  <c:v>-1.4744800000000001E-2</c:v>
                </c:pt>
                <c:pt idx="36286">
                  <c:v>-1.5609899999999999E-2</c:v>
                </c:pt>
                <c:pt idx="36287">
                  <c:v>-1.6460800000000001E-2</c:v>
                </c:pt>
                <c:pt idx="36288">
                  <c:v>-1.7295999999999999E-2</c:v>
                </c:pt>
                <c:pt idx="36289">
                  <c:v>-1.8112900000000001E-2</c:v>
                </c:pt>
                <c:pt idx="36290">
                  <c:v>-1.89088E-2</c:v>
                </c:pt>
                <c:pt idx="36291">
                  <c:v>-1.9681199999999999E-2</c:v>
                </c:pt>
                <c:pt idx="36292">
                  <c:v>-2.0427799999999999E-2</c:v>
                </c:pt>
                <c:pt idx="36293">
                  <c:v>-2.1147200000000001E-2</c:v>
                </c:pt>
                <c:pt idx="36294">
                  <c:v>-2.18374E-2</c:v>
                </c:pt>
                <c:pt idx="36295">
                  <c:v>-2.2495600000000001E-2</c:v>
                </c:pt>
                <c:pt idx="36296">
                  <c:v>-2.3120499999999999E-2</c:v>
                </c:pt>
                <c:pt idx="36297">
                  <c:v>-2.3711400000000001E-2</c:v>
                </c:pt>
                <c:pt idx="36298">
                  <c:v>-2.4267E-2</c:v>
                </c:pt>
                <c:pt idx="36299">
                  <c:v>-2.4785000000000001E-2</c:v>
                </c:pt>
                <c:pt idx="36300">
                  <c:v>-2.5262400000000001E-2</c:v>
                </c:pt>
                <c:pt idx="36301">
                  <c:v>-2.5696699999999999E-2</c:v>
                </c:pt>
                <c:pt idx="36302">
                  <c:v>-2.60868E-2</c:v>
                </c:pt>
                <c:pt idx="36303">
                  <c:v>-2.64327E-2</c:v>
                </c:pt>
                <c:pt idx="36304">
                  <c:v>-2.67342E-2</c:v>
                </c:pt>
                <c:pt idx="36305">
                  <c:v>-2.6990699999999999E-2</c:v>
                </c:pt>
                <c:pt idx="36306">
                  <c:v>-2.72021E-2</c:v>
                </c:pt>
                <c:pt idx="36307">
                  <c:v>-2.7368900000000002E-2</c:v>
                </c:pt>
                <c:pt idx="36308">
                  <c:v>-2.7491100000000001E-2</c:v>
                </c:pt>
                <c:pt idx="36309">
                  <c:v>-2.7568200000000001E-2</c:v>
                </c:pt>
                <c:pt idx="36310">
                  <c:v>-2.7599800000000001E-2</c:v>
                </c:pt>
                <c:pt idx="36311">
                  <c:v>-2.7584600000000001E-2</c:v>
                </c:pt>
                <c:pt idx="36312">
                  <c:v>-2.7520300000000001E-2</c:v>
                </c:pt>
                <c:pt idx="36313">
                  <c:v>-2.7404600000000001E-2</c:v>
                </c:pt>
                <c:pt idx="36314">
                  <c:v>-2.72366E-2</c:v>
                </c:pt>
                <c:pt idx="36315">
                  <c:v>-2.7016200000000001E-2</c:v>
                </c:pt>
                <c:pt idx="36316">
                  <c:v>-2.6743300000000001E-2</c:v>
                </c:pt>
                <c:pt idx="36317">
                  <c:v>-2.6418400000000002E-2</c:v>
                </c:pt>
                <c:pt idx="36318">
                  <c:v>-2.6042099999999999E-2</c:v>
                </c:pt>
                <c:pt idx="36319">
                  <c:v>-2.5615099999999998E-2</c:v>
                </c:pt>
                <c:pt idx="36320">
                  <c:v>-2.5137E-2</c:v>
                </c:pt>
                <c:pt idx="36321">
                  <c:v>-2.46076E-2</c:v>
                </c:pt>
                <c:pt idx="36322">
                  <c:v>-2.40275E-2</c:v>
                </c:pt>
                <c:pt idx="36323">
                  <c:v>-2.3399E-2</c:v>
                </c:pt>
                <c:pt idx="36324">
                  <c:v>-2.2724600000000001E-2</c:v>
                </c:pt>
                <c:pt idx="36325">
                  <c:v>-2.2005899999999998E-2</c:v>
                </c:pt>
                <c:pt idx="36326">
                  <c:v>-2.1243399999999999E-2</c:v>
                </c:pt>
                <c:pt idx="36327">
                  <c:v>-2.0438100000000001E-2</c:v>
                </c:pt>
                <c:pt idx="36328">
                  <c:v>-1.9590900000000001E-2</c:v>
                </c:pt>
                <c:pt idx="36329">
                  <c:v>-1.8700999999999999E-2</c:v>
                </c:pt>
                <c:pt idx="36330">
                  <c:v>-1.7767100000000001E-2</c:v>
                </c:pt>
                <c:pt idx="36331">
                  <c:v>-1.6789999999999999E-2</c:v>
                </c:pt>
                <c:pt idx="36332">
                  <c:v>-1.5772600000000001E-2</c:v>
                </c:pt>
                <c:pt idx="36333">
                  <c:v>-1.47166E-2</c:v>
                </c:pt>
                <c:pt idx="36334">
                  <c:v>-1.36224E-2</c:v>
                </c:pt>
                <c:pt idx="36335">
                  <c:v>-1.2489500000000001E-2</c:v>
                </c:pt>
                <c:pt idx="36336">
                  <c:v>-1.13182E-2</c:v>
                </c:pt>
                <c:pt idx="36337">
                  <c:v>-1.01102E-2</c:v>
                </c:pt>
                <c:pt idx="36338" formatCode="0.00E+00">
                  <c:v>-8.8675500000000001E-3</c:v>
                </c:pt>
                <c:pt idx="36339" formatCode="0.00E+00">
                  <c:v>-7.5909300000000001E-3</c:v>
                </c:pt>
                <c:pt idx="36340" formatCode="0.00E+00">
                  <c:v>-6.2815600000000003E-3</c:v>
                </c:pt>
                <c:pt idx="36341" formatCode="0.00E+00">
                  <c:v>-4.9423799999999997E-3</c:v>
                </c:pt>
                <c:pt idx="36342" formatCode="0.00E+00">
                  <c:v>-3.5764899999999999E-3</c:v>
                </c:pt>
                <c:pt idx="36343" formatCode="0.00E+00">
                  <c:v>-2.1856699999999998E-3</c:v>
                </c:pt>
                <c:pt idx="36344" formatCode="0.00E+00">
                  <c:v>-7.7140599999999998E-4</c:v>
                </c:pt>
                <c:pt idx="36345" formatCode="0.00E+00">
                  <c:v>6.6417699999999995E-4</c:v>
                </c:pt>
                <c:pt idx="36346" formatCode="0.00E+00">
                  <c:v>2.1188600000000002E-3</c:v>
                </c:pt>
                <c:pt idx="36347" formatCode="0.00E+00">
                  <c:v>3.5907999999999999E-3</c:v>
                </c:pt>
                <c:pt idx="36348" formatCode="0.00E+00">
                  <c:v>5.0785300000000004E-3</c:v>
                </c:pt>
                <c:pt idx="36349" formatCode="0.00E+00">
                  <c:v>6.5813099999999999E-3</c:v>
                </c:pt>
                <c:pt idx="36350" formatCode="0.00E+00">
                  <c:v>8.0990000000000003E-3</c:v>
                </c:pt>
                <c:pt idx="36351" formatCode="0.00E+00">
                  <c:v>9.6310200000000006E-3</c:v>
                </c:pt>
                <c:pt idx="36352">
                  <c:v>1.1175600000000001E-2</c:v>
                </c:pt>
                <c:pt idx="36353">
                  <c:v>1.27308E-2</c:v>
                </c:pt>
                <c:pt idx="36354">
                  <c:v>1.42948E-2</c:v>
                </c:pt>
                <c:pt idx="36355">
                  <c:v>1.5865600000000001E-2</c:v>
                </c:pt>
                <c:pt idx="36356">
                  <c:v>1.7440799999999999E-2</c:v>
                </c:pt>
                <c:pt idx="36357">
                  <c:v>1.9018199999999999E-2</c:v>
                </c:pt>
                <c:pt idx="36358">
                  <c:v>2.0596E-2</c:v>
                </c:pt>
                <c:pt idx="36359">
                  <c:v>2.2172000000000001E-2</c:v>
                </c:pt>
                <c:pt idx="36360">
                  <c:v>2.3744299999999999E-2</c:v>
                </c:pt>
                <c:pt idx="36361">
                  <c:v>2.5310900000000001E-2</c:v>
                </c:pt>
                <c:pt idx="36362">
                  <c:v>2.6870000000000002E-2</c:v>
                </c:pt>
                <c:pt idx="36363">
                  <c:v>2.8419900000000001E-2</c:v>
                </c:pt>
                <c:pt idx="36364">
                  <c:v>2.9960199999999999E-2</c:v>
                </c:pt>
                <c:pt idx="36365">
                  <c:v>3.1490600000000001E-2</c:v>
                </c:pt>
                <c:pt idx="36366">
                  <c:v>3.3009900000000002E-2</c:v>
                </c:pt>
                <c:pt idx="36367">
                  <c:v>3.4516999999999999E-2</c:v>
                </c:pt>
                <c:pt idx="36368">
                  <c:v>3.6011000000000001E-2</c:v>
                </c:pt>
                <c:pt idx="36369">
                  <c:v>3.74899E-2</c:v>
                </c:pt>
                <c:pt idx="36370">
                  <c:v>3.89503E-2</c:v>
                </c:pt>
                <c:pt idx="36371">
                  <c:v>4.03892E-2</c:v>
                </c:pt>
                <c:pt idx="36372">
                  <c:v>4.1805299999999997E-2</c:v>
                </c:pt>
                <c:pt idx="36373">
                  <c:v>4.3198399999999998E-2</c:v>
                </c:pt>
                <c:pt idx="36374">
                  <c:v>4.4568400000000001E-2</c:v>
                </c:pt>
                <c:pt idx="36375">
                  <c:v>4.59151E-2</c:v>
                </c:pt>
                <c:pt idx="36376">
                  <c:v>4.7237099999999997E-2</c:v>
                </c:pt>
                <c:pt idx="36377">
                  <c:v>4.8532899999999997E-2</c:v>
                </c:pt>
                <c:pt idx="36378">
                  <c:v>4.9800999999999998E-2</c:v>
                </c:pt>
                <c:pt idx="36379">
                  <c:v>5.1041400000000001E-2</c:v>
                </c:pt>
                <c:pt idx="36380">
                  <c:v>5.22549E-2</c:v>
                </c:pt>
                <c:pt idx="36381">
                  <c:v>5.3441700000000002E-2</c:v>
                </c:pt>
                <c:pt idx="36382">
                  <c:v>5.4600500000000003E-2</c:v>
                </c:pt>
                <c:pt idx="36383">
                  <c:v>5.5729399999999998E-2</c:v>
                </c:pt>
                <c:pt idx="36384">
                  <c:v>5.6827099999999998E-2</c:v>
                </c:pt>
                <c:pt idx="36385">
                  <c:v>5.7892699999999998E-2</c:v>
                </c:pt>
                <c:pt idx="36386">
                  <c:v>5.8925400000000003E-2</c:v>
                </c:pt>
                <c:pt idx="36387">
                  <c:v>5.9924400000000003E-2</c:v>
                </c:pt>
                <c:pt idx="36388">
                  <c:v>6.0889800000000001E-2</c:v>
                </c:pt>
                <c:pt idx="36389">
                  <c:v>6.1822200000000001E-2</c:v>
                </c:pt>
                <c:pt idx="36390">
                  <c:v>6.27225E-2</c:v>
                </c:pt>
                <c:pt idx="36391">
                  <c:v>6.3591499999999995E-2</c:v>
                </c:pt>
                <c:pt idx="36392">
                  <c:v>6.4429100000000003E-2</c:v>
                </c:pt>
                <c:pt idx="36393">
                  <c:v>6.5234700000000007E-2</c:v>
                </c:pt>
                <c:pt idx="36394">
                  <c:v>6.60076E-2</c:v>
                </c:pt>
                <c:pt idx="36395">
                  <c:v>6.6747100000000004E-2</c:v>
                </c:pt>
                <c:pt idx="36396">
                  <c:v>6.7452399999999996E-2</c:v>
                </c:pt>
                <c:pt idx="36397">
                  <c:v>6.8123699999999995E-2</c:v>
                </c:pt>
                <c:pt idx="36398">
                  <c:v>6.8761699999999995E-2</c:v>
                </c:pt>
                <c:pt idx="36399">
                  <c:v>6.9367499999999999E-2</c:v>
                </c:pt>
                <c:pt idx="36400">
                  <c:v>6.9941699999999996E-2</c:v>
                </c:pt>
                <c:pt idx="36401">
                  <c:v>7.0485000000000006E-2</c:v>
                </c:pt>
                <c:pt idx="36402">
                  <c:v>7.0998500000000006E-2</c:v>
                </c:pt>
                <c:pt idx="36403">
                  <c:v>7.1483000000000005E-2</c:v>
                </c:pt>
                <c:pt idx="36404">
                  <c:v>7.19389E-2</c:v>
                </c:pt>
                <c:pt idx="36405">
                  <c:v>7.2367399999999998E-2</c:v>
                </c:pt>
                <c:pt idx="36406">
                  <c:v>7.2769399999999998E-2</c:v>
                </c:pt>
                <c:pt idx="36407">
                  <c:v>7.31459E-2</c:v>
                </c:pt>
                <c:pt idx="36408">
                  <c:v>7.3497900000000005E-2</c:v>
                </c:pt>
                <c:pt idx="36409">
                  <c:v>7.3826500000000003E-2</c:v>
                </c:pt>
                <c:pt idx="36410">
                  <c:v>7.4132000000000003E-2</c:v>
                </c:pt>
                <c:pt idx="36411">
                  <c:v>7.4413699999999999E-2</c:v>
                </c:pt>
                <c:pt idx="36412">
                  <c:v>7.4671199999999993E-2</c:v>
                </c:pt>
                <c:pt idx="36413">
                  <c:v>7.4905600000000003E-2</c:v>
                </c:pt>
                <c:pt idx="36414">
                  <c:v>7.5118199999999996E-2</c:v>
                </c:pt>
                <c:pt idx="36415">
                  <c:v>7.5310000000000002E-2</c:v>
                </c:pt>
                <c:pt idx="36416">
                  <c:v>7.5481599999999996E-2</c:v>
                </c:pt>
                <c:pt idx="36417">
                  <c:v>7.5634599999999996E-2</c:v>
                </c:pt>
                <c:pt idx="36418">
                  <c:v>7.5771099999999994E-2</c:v>
                </c:pt>
                <c:pt idx="36419">
                  <c:v>7.5892600000000005E-2</c:v>
                </c:pt>
                <c:pt idx="36420">
                  <c:v>7.59996E-2</c:v>
                </c:pt>
                <c:pt idx="36421">
                  <c:v>7.6092599999999996E-2</c:v>
                </c:pt>
                <c:pt idx="36422">
                  <c:v>7.6173400000000002E-2</c:v>
                </c:pt>
                <c:pt idx="36423">
                  <c:v>7.6244300000000001E-2</c:v>
                </c:pt>
                <c:pt idx="36424">
                  <c:v>7.63075E-2</c:v>
                </c:pt>
                <c:pt idx="36425">
                  <c:v>7.6363700000000007E-2</c:v>
                </c:pt>
                <c:pt idx="36426">
                  <c:v>7.6413999999999996E-2</c:v>
                </c:pt>
                <c:pt idx="36427">
                  <c:v>7.6459899999999997E-2</c:v>
                </c:pt>
                <c:pt idx="36428">
                  <c:v>7.6502299999999995E-2</c:v>
                </c:pt>
                <c:pt idx="36429">
                  <c:v>7.6540700000000003E-2</c:v>
                </c:pt>
                <c:pt idx="36430">
                  <c:v>7.6574900000000001E-2</c:v>
                </c:pt>
                <c:pt idx="36431">
                  <c:v>7.6606099999999996E-2</c:v>
                </c:pt>
                <c:pt idx="36432">
                  <c:v>7.6635300000000003E-2</c:v>
                </c:pt>
                <c:pt idx="36433">
                  <c:v>7.6663700000000001E-2</c:v>
                </c:pt>
                <c:pt idx="36434">
                  <c:v>7.66931E-2</c:v>
                </c:pt>
                <c:pt idx="36435">
                  <c:v>7.6725100000000004E-2</c:v>
                </c:pt>
                <c:pt idx="36436">
                  <c:v>7.6760400000000006E-2</c:v>
                </c:pt>
                <c:pt idx="36437">
                  <c:v>7.6799999999999993E-2</c:v>
                </c:pt>
                <c:pt idx="36438">
                  <c:v>7.6845499999999997E-2</c:v>
                </c:pt>
                <c:pt idx="36439">
                  <c:v>7.68982E-2</c:v>
                </c:pt>
                <c:pt idx="36440">
                  <c:v>7.6957899999999996E-2</c:v>
                </c:pt>
                <c:pt idx="36441">
                  <c:v>7.7025200000000002E-2</c:v>
                </c:pt>
                <c:pt idx="36442">
                  <c:v>7.7101199999999995E-2</c:v>
                </c:pt>
                <c:pt idx="36443">
                  <c:v>7.71873E-2</c:v>
                </c:pt>
                <c:pt idx="36444">
                  <c:v>7.7285000000000006E-2</c:v>
                </c:pt>
                <c:pt idx="36445">
                  <c:v>7.7394900000000003E-2</c:v>
                </c:pt>
                <c:pt idx="36446">
                  <c:v>7.7517100000000005E-2</c:v>
                </c:pt>
                <c:pt idx="36447">
                  <c:v>7.7651999999999999E-2</c:v>
                </c:pt>
                <c:pt idx="36448">
                  <c:v>7.7800099999999997E-2</c:v>
                </c:pt>
                <c:pt idx="36449">
                  <c:v>7.7962100000000006E-2</c:v>
                </c:pt>
                <c:pt idx="36450">
                  <c:v>7.8138399999999997E-2</c:v>
                </c:pt>
                <c:pt idx="36451">
                  <c:v>7.8329300000000004E-2</c:v>
                </c:pt>
                <c:pt idx="36452">
                  <c:v>7.8534999999999994E-2</c:v>
                </c:pt>
                <c:pt idx="36453">
                  <c:v>7.87553E-2</c:v>
                </c:pt>
                <c:pt idx="36454">
                  <c:v>7.8990099999999994E-2</c:v>
                </c:pt>
                <c:pt idx="36455">
                  <c:v>7.9239400000000002E-2</c:v>
                </c:pt>
                <c:pt idx="36456">
                  <c:v>7.9503599999999994E-2</c:v>
                </c:pt>
                <c:pt idx="36457">
                  <c:v>7.9783199999999999E-2</c:v>
                </c:pt>
                <c:pt idx="36458">
                  <c:v>8.0077800000000005E-2</c:v>
                </c:pt>
                <c:pt idx="36459">
                  <c:v>8.03865E-2</c:v>
                </c:pt>
                <c:pt idx="36460">
                  <c:v>8.0708799999999997E-2</c:v>
                </c:pt>
                <c:pt idx="36461">
                  <c:v>8.1045400000000004E-2</c:v>
                </c:pt>
                <c:pt idx="36462">
                  <c:v>8.1396300000000005E-2</c:v>
                </c:pt>
                <c:pt idx="36463">
                  <c:v>8.1760299999999994E-2</c:v>
                </c:pt>
                <c:pt idx="36464">
                  <c:v>8.21355E-2</c:v>
                </c:pt>
                <c:pt idx="36465">
                  <c:v>8.2520200000000002E-2</c:v>
                </c:pt>
                <c:pt idx="36466">
                  <c:v>8.2913799999999996E-2</c:v>
                </c:pt>
                <c:pt idx="36467">
                  <c:v>8.3317600000000006E-2</c:v>
                </c:pt>
                <c:pt idx="36468">
                  <c:v>8.3733399999999999E-2</c:v>
                </c:pt>
                <c:pt idx="36469">
                  <c:v>8.4162000000000001E-2</c:v>
                </c:pt>
                <c:pt idx="36470">
                  <c:v>8.4602399999999994E-2</c:v>
                </c:pt>
                <c:pt idx="36471">
                  <c:v>8.5053500000000004E-2</c:v>
                </c:pt>
                <c:pt idx="36472">
                  <c:v>8.5514499999999993E-2</c:v>
                </c:pt>
                <c:pt idx="36473">
                  <c:v>8.5984000000000005E-2</c:v>
                </c:pt>
                <c:pt idx="36474">
                  <c:v>8.6460499999999996E-2</c:v>
                </c:pt>
                <c:pt idx="36475">
                  <c:v>8.6942199999999997E-2</c:v>
                </c:pt>
                <c:pt idx="36476">
                  <c:v>8.74278E-2</c:v>
                </c:pt>
                <c:pt idx="36477">
                  <c:v>8.7917400000000007E-2</c:v>
                </c:pt>
                <c:pt idx="36478">
                  <c:v>8.8412099999999993E-2</c:v>
                </c:pt>
                <c:pt idx="36479">
                  <c:v>8.8912000000000005E-2</c:v>
                </c:pt>
                <c:pt idx="36480">
                  <c:v>8.9416399999999993E-2</c:v>
                </c:pt>
                <c:pt idx="36481">
                  <c:v>8.9924199999999996E-2</c:v>
                </c:pt>
                <c:pt idx="36482">
                  <c:v>9.0434200000000006E-2</c:v>
                </c:pt>
                <c:pt idx="36483">
                  <c:v>9.0944800000000006E-2</c:v>
                </c:pt>
                <c:pt idx="36484">
                  <c:v>9.1453499999999993E-2</c:v>
                </c:pt>
                <c:pt idx="36485">
                  <c:v>9.1959100000000002E-2</c:v>
                </c:pt>
                <c:pt idx="36486">
                  <c:v>9.2461500000000002E-2</c:v>
                </c:pt>
                <c:pt idx="36487">
                  <c:v>9.2960000000000001E-2</c:v>
                </c:pt>
                <c:pt idx="36488">
                  <c:v>9.3452800000000003E-2</c:v>
                </c:pt>
                <c:pt idx="36489">
                  <c:v>9.3938599999999997E-2</c:v>
                </c:pt>
                <c:pt idx="36490">
                  <c:v>9.4416100000000003E-2</c:v>
                </c:pt>
                <c:pt idx="36491">
                  <c:v>9.4883700000000001E-2</c:v>
                </c:pt>
                <c:pt idx="36492">
                  <c:v>9.5339800000000002E-2</c:v>
                </c:pt>
                <c:pt idx="36493">
                  <c:v>9.5782000000000006E-2</c:v>
                </c:pt>
                <c:pt idx="36494">
                  <c:v>9.6208399999999999E-2</c:v>
                </c:pt>
                <c:pt idx="36495">
                  <c:v>9.6617599999999998E-2</c:v>
                </c:pt>
                <c:pt idx="36496">
                  <c:v>9.7008399999999995E-2</c:v>
                </c:pt>
                <c:pt idx="36497">
                  <c:v>9.7379900000000005E-2</c:v>
                </c:pt>
                <c:pt idx="36498">
                  <c:v>9.7731100000000001E-2</c:v>
                </c:pt>
                <c:pt idx="36499">
                  <c:v>9.8061499999999996E-2</c:v>
                </c:pt>
                <c:pt idx="36500">
                  <c:v>9.8370100000000002E-2</c:v>
                </c:pt>
                <c:pt idx="36501">
                  <c:v>9.8656099999999997E-2</c:v>
                </c:pt>
                <c:pt idx="36502">
                  <c:v>9.8919400000000005E-2</c:v>
                </c:pt>
                <c:pt idx="36503">
                  <c:v>9.9159200000000003E-2</c:v>
                </c:pt>
                <c:pt idx="36504">
                  <c:v>9.9373900000000001E-2</c:v>
                </c:pt>
                <c:pt idx="36505">
                  <c:v>9.9562700000000004E-2</c:v>
                </c:pt>
                <c:pt idx="36506">
                  <c:v>9.9725400000000006E-2</c:v>
                </c:pt>
                <c:pt idx="36507">
                  <c:v>9.9860400000000002E-2</c:v>
                </c:pt>
                <c:pt idx="36508">
                  <c:v>9.9965100000000001E-2</c:v>
                </c:pt>
                <c:pt idx="36509">
                  <c:v>0.100038</c:v>
                </c:pt>
                <c:pt idx="36510">
                  <c:v>0.100081</c:v>
                </c:pt>
                <c:pt idx="36511">
                  <c:v>0.100093</c:v>
                </c:pt>
                <c:pt idx="36512">
                  <c:v>0.100073</c:v>
                </c:pt>
                <c:pt idx="36513">
                  <c:v>0.100021</c:v>
                </c:pt>
                <c:pt idx="36514">
                  <c:v>9.9937200000000004E-2</c:v>
                </c:pt>
                <c:pt idx="36515">
                  <c:v>9.9819900000000003E-2</c:v>
                </c:pt>
                <c:pt idx="36516">
                  <c:v>9.9668900000000005E-2</c:v>
                </c:pt>
                <c:pt idx="36517">
                  <c:v>9.9483000000000002E-2</c:v>
                </c:pt>
                <c:pt idx="36518">
                  <c:v>9.92614E-2</c:v>
                </c:pt>
                <c:pt idx="36519">
                  <c:v>9.9003800000000003E-2</c:v>
                </c:pt>
                <c:pt idx="36520">
                  <c:v>9.87098E-2</c:v>
                </c:pt>
                <c:pt idx="36521">
                  <c:v>9.8380099999999998E-2</c:v>
                </c:pt>
                <c:pt idx="36522">
                  <c:v>9.80158E-2</c:v>
                </c:pt>
                <c:pt idx="36523">
                  <c:v>9.7617499999999996E-2</c:v>
                </c:pt>
                <c:pt idx="36524">
                  <c:v>9.7184699999999999E-2</c:v>
                </c:pt>
                <c:pt idx="36525">
                  <c:v>9.67171E-2</c:v>
                </c:pt>
                <c:pt idx="36526">
                  <c:v>9.6214499999999994E-2</c:v>
                </c:pt>
                <c:pt idx="36527">
                  <c:v>9.5677100000000001E-2</c:v>
                </c:pt>
                <c:pt idx="36528">
                  <c:v>9.5104900000000006E-2</c:v>
                </c:pt>
                <c:pt idx="36529">
                  <c:v>9.4498700000000005E-2</c:v>
                </c:pt>
                <c:pt idx="36530">
                  <c:v>9.3859399999999996E-2</c:v>
                </c:pt>
                <c:pt idx="36531">
                  <c:v>9.3187000000000006E-2</c:v>
                </c:pt>
                <c:pt idx="36532">
                  <c:v>9.2480999999999994E-2</c:v>
                </c:pt>
                <c:pt idx="36533">
                  <c:v>9.1741299999999998E-2</c:v>
                </c:pt>
                <c:pt idx="36534">
                  <c:v>9.09687E-2</c:v>
                </c:pt>
                <c:pt idx="36535">
                  <c:v>9.0163999999999994E-2</c:v>
                </c:pt>
                <c:pt idx="36536">
                  <c:v>8.9328400000000002E-2</c:v>
                </c:pt>
                <c:pt idx="36537">
                  <c:v>8.8463E-2</c:v>
                </c:pt>
                <c:pt idx="36538">
                  <c:v>8.75692E-2</c:v>
                </c:pt>
                <c:pt idx="36539">
                  <c:v>8.6648600000000006E-2</c:v>
                </c:pt>
                <c:pt idx="36540">
                  <c:v>8.5703000000000001E-2</c:v>
                </c:pt>
                <c:pt idx="36541">
                  <c:v>8.4734599999999993E-2</c:v>
                </c:pt>
                <c:pt idx="36542">
                  <c:v>8.3744799999999994E-2</c:v>
                </c:pt>
                <c:pt idx="36543">
                  <c:v>8.27349E-2</c:v>
                </c:pt>
                <c:pt idx="36544">
                  <c:v>8.1706500000000001E-2</c:v>
                </c:pt>
                <c:pt idx="36545">
                  <c:v>8.0661300000000005E-2</c:v>
                </c:pt>
                <c:pt idx="36546">
                  <c:v>7.9600500000000005E-2</c:v>
                </c:pt>
                <c:pt idx="36547">
                  <c:v>7.8525499999999998E-2</c:v>
                </c:pt>
                <c:pt idx="36548">
                  <c:v>7.7437099999999995E-2</c:v>
                </c:pt>
                <c:pt idx="36549">
                  <c:v>7.6335899999999998E-2</c:v>
                </c:pt>
                <c:pt idx="36550">
                  <c:v>7.5222200000000003E-2</c:v>
                </c:pt>
                <c:pt idx="36551">
                  <c:v>7.4097300000000005E-2</c:v>
                </c:pt>
                <c:pt idx="36552">
                  <c:v>7.2963700000000006E-2</c:v>
                </c:pt>
                <c:pt idx="36553">
                  <c:v>7.1823899999999996E-2</c:v>
                </c:pt>
                <c:pt idx="36554">
                  <c:v>7.0680999999999994E-2</c:v>
                </c:pt>
                <c:pt idx="36555">
                  <c:v>6.9538199999999994E-2</c:v>
                </c:pt>
                <c:pt idx="36556">
                  <c:v>6.8397600000000003E-2</c:v>
                </c:pt>
                <c:pt idx="36557">
                  <c:v>6.726E-2</c:v>
                </c:pt>
                <c:pt idx="36558">
                  <c:v>6.6126599999999994E-2</c:v>
                </c:pt>
                <c:pt idx="36559">
                  <c:v>6.4999699999999994E-2</c:v>
                </c:pt>
                <c:pt idx="36560">
                  <c:v>6.3882300000000003E-2</c:v>
                </c:pt>
                <c:pt idx="36561">
                  <c:v>6.27775E-2</c:v>
                </c:pt>
                <c:pt idx="36562">
                  <c:v>6.1687499999999999E-2</c:v>
                </c:pt>
                <c:pt idx="36563">
                  <c:v>6.0613899999999998E-2</c:v>
                </c:pt>
                <c:pt idx="36564">
                  <c:v>5.95592E-2</c:v>
                </c:pt>
                <c:pt idx="36565">
                  <c:v>5.8525899999999999E-2</c:v>
                </c:pt>
                <c:pt idx="36566">
                  <c:v>5.7515200000000002E-2</c:v>
                </c:pt>
                <c:pt idx="36567">
                  <c:v>5.6528200000000001E-2</c:v>
                </c:pt>
                <c:pt idx="36568">
                  <c:v>5.5566999999999998E-2</c:v>
                </c:pt>
                <c:pt idx="36569">
                  <c:v>5.4634500000000003E-2</c:v>
                </c:pt>
                <c:pt idx="36570">
                  <c:v>5.3733099999999999E-2</c:v>
                </c:pt>
                <c:pt idx="36571">
                  <c:v>5.28642E-2</c:v>
                </c:pt>
                <c:pt idx="36572">
                  <c:v>5.2028100000000001E-2</c:v>
                </c:pt>
                <c:pt idx="36573">
                  <c:v>5.1225600000000003E-2</c:v>
                </c:pt>
                <c:pt idx="36574">
                  <c:v>5.0458700000000002E-2</c:v>
                </c:pt>
                <c:pt idx="36575">
                  <c:v>4.9730000000000003E-2</c:v>
                </c:pt>
                <c:pt idx="36576">
                  <c:v>4.9041800000000003E-2</c:v>
                </c:pt>
                <c:pt idx="36577">
                  <c:v>4.8396000000000002E-2</c:v>
                </c:pt>
                <c:pt idx="36578">
                  <c:v>4.7794700000000002E-2</c:v>
                </c:pt>
                <c:pt idx="36579">
                  <c:v>4.7239799999999998E-2</c:v>
                </c:pt>
                <c:pt idx="36580">
                  <c:v>4.67331E-2</c:v>
                </c:pt>
                <c:pt idx="36581">
                  <c:v>4.6276200000000003E-2</c:v>
                </c:pt>
                <c:pt idx="36582">
                  <c:v>4.5870800000000003E-2</c:v>
                </c:pt>
                <c:pt idx="36583">
                  <c:v>4.5518500000000003E-2</c:v>
                </c:pt>
                <c:pt idx="36584">
                  <c:v>4.5220200000000002E-2</c:v>
                </c:pt>
                <c:pt idx="36585">
                  <c:v>4.4977400000000001E-2</c:v>
                </c:pt>
                <c:pt idx="36586">
                  <c:v>4.4791299999999999E-2</c:v>
                </c:pt>
                <c:pt idx="36587">
                  <c:v>4.46627E-2</c:v>
                </c:pt>
                <c:pt idx="36588">
                  <c:v>4.45932E-2</c:v>
                </c:pt>
                <c:pt idx="36589">
                  <c:v>4.4584100000000002E-2</c:v>
                </c:pt>
                <c:pt idx="36590">
                  <c:v>4.4636200000000001E-2</c:v>
                </c:pt>
                <c:pt idx="36591">
                  <c:v>4.4750199999999997E-2</c:v>
                </c:pt>
                <c:pt idx="36592">
                  <c:v>4.4926500000000001E-2</c:v>
                </c:pt>
                <c:pt idx="36593">
                  <c:v>4.5165700000000003E-2</c:v>
                </c:pt>
                <c:pt idx="36594">
                  <c:v>4.5468500000000002E-2</c:v>
                </c:pt>
                <c:pt idx="36595">
                  <c:v>4.5835899999999999E-2</c:v>
                </c:pt>
                <c:pt idx="36596">
                  <c:v>4.6268400000000001E-2</c:v>
                </c:pt>
                <c:pt idx="36597">
                  <c:v>4.67657E-2</c:v>
                </c:pt>
                <c:pt idx="36598">
                  <c:v>4.7328200000000001E-2</c:v>
                </c:pt>
                <c:pt idx="36599">
                  <c:v>4.7956699999999998E-2</c:v>
                </c:pt>
                <c:pt idx="36600">
                  <c:v>4.8651699999999999E-2</c:v>
                </c:pt>
                <c:pt idx="36601">
                  <c:v>4.94121E-2</c:v>
                </c:pt>
                <c:pt idx="36602">
                  <c:v>5.0236099999999999E-2</c:v>
                </c:pt>
                <c:pt idx="36603">
                  <c:v>5.1122500000000001E-2</c:v>
                </c:pt>
                <c:pt idx="36604">
                  <c:v>5.2071199999999998E-2</c:v>
                </c:pt>
                <c:pt idx="36605">
                  <c:v>5.3082999999999998E-2</c:v>
                </c:pt>
                <c:pt idx="36606">
                  <c:v>5.4158100000000001E-2</c:v>
                </c:pt>
                <c:pt idx="36607">
                  <c:v>5.5295799999999999E-2</c:v>
                </c:pt>
                <c:pt idx="36608">
                  <c:v>5.6494900000000001E-2</c:v>
                </c:pt>
                <c:pt idx="36609">
                  <c:v>5.7754300000000001E-2</c:v>
                </c:pt>
                <c:pt idx="36610">
                  <c:v>5.90725E-2</c:v>
                </c:pt>
                <c:pt idx="36611">
                  <c:v>6.0447099999999997E-2</c:v>
                </c:pt>
                <c:pt idx="36612">
                  <c:v>6.1876199999999999E-2</c:v>
                </c:pt>
                <c:pt idx="36613">
                  <c:v>6.3358100000000001E-2</c:v>
                </c:pt>
                <c:pt idx="36614">
                  <c:v>6.4891599999999994E-2</c:v>
                </c:pt>
                <c:pt idx="36615">
                  <c:v>6.6475400000000004E-2</c:v>
                </c:pt>
                <c:pt idx="36616">
                  <c:v>6.8107200000000007E-2</c:v>
                </c:pt>
                <c:pt idx="36617">
                  <c:v>6.9784799999999994E-2</c:v>
                </c:pt>
                <c:pt idx="36618">
                  <c:v>7.1506600000000003E-2</c:v>
                </c:pt>
                <c:pt idx="36619">
                  <c:v>7.3271699999999995E-2</c:v>
                </c:pt>
                <c:pt idx="36620">
                  <c:v>7.5078199999999998E-2</c:v>
                </c:pt>
                <c:pt idx="36621">
                  <c:v>7.6923199999999997E-2</c:v>
                </c:pt>
                <c:pt idx="36622">
                  <c:v>7.8804200000000005E-2</c:v>
                </c:pt>
                <c:pt idx="36623">
                  <c:v>8.07195E-2</c:v>
                </c:pt>
                <c:pt idx="36624">
                  <c:v>8.2667199999999996E-2</c:v>
                </c:pt>
                <c:pt idx="36625">
                  <c:v>8.4644800000000006E-2</c:v>
                </c:pt>
                <c:pt idx="36626">
                  <c:v>8.6649000000000004E-2</c:v>
                </c:pt>
                <c:pt idx="36627">
                  <c:v>8.8677099999999995E-2</c:v>
                </c:pt>
                <c:pt idx="36628">
                  <c:v>9.0726100000000004E-2</c:v>
                </c:pt>
                <c:pt idx="36629">
                  <c:v>9.2792399999999997E-2</c:v>
                </c:pt>
                <c:pt idx="36630">
                  <c:v>9.4872499999999998E-2</c:v>
                </c:pt>
                <c:pt idx="36631">
                  <c:v>9.6962900000000005E-2</c:v>
                </c:pt>
                <c:pt idx="36632">
                  <c:v>9.9059999999999995E-2</c:v>
                </c:pt>
                <c:pt idx="36633">
                  <c:v>0.10116</c:v>
                </c:pt>
                <c:pt idx="36634">
                  <c:v>0.10326</c:v>
                </c:pt>
                <c:pt idx="36635">
                  <c:v>0.10535600000000001</c:v>
                </c:pt>
                <c:pt idx="36636">
                  <c:v>0.107443</c:v>
                </c:pt>
                <c:pt idx="36637">
                  <c:v>0.10951900000000001</c:v>
                </c:pt>
                <c:pt idx="36638">
                  <c:v>0.111581</c:v>
                </c:pt>
                <c:pt idx="36639">
                  <c:v>0.113626</c:v>
                </c:pt>
                <c:pt idx="36640">
                  <c:v>0.115649</c:v>
                </c:pt>
                <c:pt idx="36641">
                  <c:v>0.117646</c:v>
                </c:pt>
                <c:pt idx="36642">
                  <c:v>0.119611</c:v>
                </c:pt>
                <c:pt idx="36643">
                  <c:v>0.121542</c:v>
                </c:pt>
                <c:pt idx="36644">
                  <c:v>0.123436</c:v>
                </c:pt>
                <c:pt idx="36645">
                  <c:v>0.12529000000000001</c:v>
                </c:pt>
                <c:pt idx="36646">
                  <c:v>0.12710199999999999</c:v>
                </c:pt>
                <c:pt idx="36647">
                  <c:v>0.12886800000000001</c:v>
                </c:pt>
                <c:pt idx="36648">
                  <c:v>0.13058700000000001</c:v>
                </c:pt>
                <c:pt idx="36649">
                  <c:v>0.13225400000000001</c:v>
                </c:pt>
                <c:pt idx="36650">
                  <c:v>0.13386600000000001</c:v>
                </c:pt>
                <c:pt idx="36651">
                  <c:v>0.13541900000000001</c:v>
                </c:pt>
                <c:pt idx="36652">
                  <c:v>0.13691</c:v>
                </c:pt>
                <c:pt idx="36653">
                  <c:v>0.13833699999999999</c:v>
                </c:pt>
                <c:pt idx="36654">
                  <c:v>0.13969699999999999</c:v>
                </c:pt>
                <c:pt idx="36655">
                  <c:v>0.140988</c:v>
                </c:pt>
                <c:pt idx="36656">
                  <c:v>0.142207</c:v>
                </c:pt>
                <c:pt idx="36657">
                  <c:v>0.14335400000000001</c:v>
                </c:pt>
                <c:pt idx="36658">
                  <c:v>0.144426</c:v>
                </c:pt>
                <c:pt idx="36659">
                  <c:v>0.145423</c:v>
                </c:pt>
                <c:pt idx="36660">
                  <c:v>0.146341</c:v>
                </c:pt>
                <c:pt idx="36661">
                  <c:v>0.14718000000000001</c:v>
                </c:pt>
                <c:pt idx="36662">
                  <c:v>0.14793600000000001</c:v>
                </c:pt>
                <c:pt idx="36663">
                  <c:v>0.14860699999999999</c:v>
                </c:pt>
                <c:pt idx="36664">
                  <c:v>0.14919099999999999</c:v>
                </c:pt>
                <c:pt idx="36665">
                  <c:v>0.14968500000000001</c:v>
                </c:pt>
                <c:pt idx="36666">
                  <c:v>0.150087</c:v>
                </c:pt>
                <c:pt idx="36667">
                  <c:v>0.150396</c:v>
                </c:pt>
                <c:pt idx="36668">
                  <c:v>0.150612</c:v>
                </c:pt>
                <c:pt idx="36669">
                  <c:v>0.15073500000000001</c:v>
                </c:pt>
                <c:pt idx="36670">
                  <c:v>0.15076300000000001</c:v>
                </c:pt>
                <c:pt idx="36671">
                  <c:v>0.150695</c:v>
                </c:pt>
                <c:pt idx="36672">
                  <c:v>0.15053</c:v>
                </c:pt>
                <c:pt idx="36673">
                  <c:v>0.15026900000000001</c:v>
                </c:pt>
                <c:pt idx="36674">
                  <c:v>0.14990999999999999</c:v>
                </c:pt>
                <c:pt idx="36675">
                  <c:v>0.149453</c:v>
                </c:pt>
                <c:pt idx="36676">
                  <c:v>0.148896</c:v>
                </c:pt>
                <c:pt idx="36677">
                  <c:v>0.14824000000000001</c:v>
                </c:pt>
                <c:pt idx="36678">
                  <c:v>0.147483</c:v>
                </c:pt>
                <c:pt idx="36679">
                  <c:v>0.14662700000000001</c:v>
                </c:pt>
                <c:pt idx="36680">
                  <c:v>0.145672</c:v>
                </c:pt>
                <c:pt idx="36681">
                  <c:v>0.144618</c:v>
                </c:pt>
                <c:pt idx="36682">
                  <c:v>0.14346700000000001</c:v>
                </c:pt>
                <c:pt idx="36683">
                  <c:v>0.14221700000000001</c:v>
                </c:pt>
                <c:pt idx="36684">
                  <c:v>0.140871</c:v>
                </c:pt>
                <c:pt idx="36685">
                  <c:v>0.139431</c:v>
                </c:pt>
                <c:pt idx="36686">
                  <c:v>0.13789999999999999</c:v>
                </c:pt>
                <c:pt idx="36687">
                  <c:v>0.13628100000000001</c:v>
                </c:pt>
                <c:pt idx="36688">
                  <c:v>0.134575</c:v>
                </c:pt>
                <c:pt idx="36689">
                  <c:v>0.13278300000000001</c:v>
                </c:pt>
                <c:pt idx="36690">
                  <c:v>0.130908</c:v>
                </c:pt>
                <c:pt idx="36691">
                  <c:v>0.12895400000000001</c:v>
                </c:pt>
                <c:pt idx="36692">
                  <c:v>0.12692400000000001</c:v>
                </c:pt>
                <c:pt idx="36693">
                  <c:v>0.12482</c:v>
                </c:pt>
                <c:pt idx="36694">
                  <c:v>0.12264700000000001</c:v>
                </c:pt>
                <c:pt idx="36695">
                  <c:v>0.120407</c:v>
                </c:pt>
                <c:pt idx="36696">
                  <c:v>0.118105</c:v>
                </c:pt>
                <c:pt idx="36697">
                  <c:v>0.115744</c:v>
                </c:pt>
                <c:pt idx="36698">
                  <c:v>0.113328</c:v>
                </c:pt>
                <c:pt idx="36699">
                  <c:v>0.110861</c:v>
                </c:pt>
                <c:pt idx="36700">
                  <c:v>0.108348</c:v>
                </c:pt>
                <c:pt idx="36701">
                  <c:v>0.105791</c:v>
                </c:pt>
                <c:pt idx="36702">
                  <c:v>0.103195</c:v>
                </c:pt>
                <c:pt idx="36703">
                  <c:v>0.100559</c:v>
                </c:pt>
                <c:pt idx="36704">
                  <c:v>9.7887299999999997E-2</c:v>
                </c:pt>
                <c:pt idx="36705">
                  <c:v>9.51848E-2</c:v>
                </c:pt>
                <c:pt idx="36706">
                  <c:v>9.2458399999999996E-2</c:v>
                </c:pt>
                <c:pt idx="36707">
                  <c:v>8.9712899999999998E-2</c:v>
                </c:pt>
                <c:pt idx="36708">
                  <c:v>8.6951600000000004E-2</c:v>
                </c:pt>
                <c:pt idx="36709">
                  <c:v>8.4177500000000002E-2</c:v>
                </c:pt>
                <c:pt idx="36710">
                  <c:v>8.1394900000000006E-2</c:v>
                </c:pt>
                <c:pt idx="36711">
                  <c:v>7.8608399999999995E-2</c:v>
                </c:pt>
                <c:pt idx="36712">
                  <c:v>7.5822500000000001E-2</c:v>
                </c:pt>
                <c:pt idx="36713">
                  <c:v>7.3041700000000001E-2</c:v>
                </c:pt>
                <c:pt idx="36714">
                  <c:v>7.0271500000000001E-2</c:v>
                </c:pt>
                <c:pt idx="36715">
                  <c:v>6.7516900000000005E-2</c:v>
                </c:pt>
                <c:pt idx="36716">
                  <c:v>6.4780699999999997E-2</c:v>
                </c:pt>
                <c:pt idx="36717">
                  <c:v>6.2064500000000002E-2</c:v>
                </c:pt>
                <c:pt idx="36718">
                  <c:v>5.9371500000000001E-2</c:v>
                </c:pt>
                <c:pt idx="36719">
                  <c:v>5.6706199999999998E-2</c:v>
                </c:pt>
                <c:pt idx="36720">
                  <c:v>5.4073200000000002E-2</c:v>
                </c:pt>
                <c:pt idx="36721">
                  <c:v>5.14762E-2</c:v>
                </c:pt>
                <c:pt idx="36722">
                  <c:v>4.8918299999999998E-2</c:v>
                </c:pt>
                <c:pt idx="36723">
                  <c:v>4.6402600000000002E-2</c:v>
                </c:pt>
                <c:pt idx="36724">
                  <c:v>4.3933100000000003E-2</c:v>
                </c:pt>
                <c:pt idx="36725">
                  <c:v>4.1514500000000003E-2</c:v>
                </c:pt>
                <c:pt idx="36726">
                  <c:v>3.91513E-2</c:v>
                </c:pt>
                <c:pt idx="36727">
                  <c:v>3.6845999999999997E-2</c:v>
                </c:pt>
                <c:pt idx="36728">
                  <c:v>3.4599699999999997E-2</c:v>
                </c:pt>
                <c:pt idx="36729">
                  <c:v>3.2413299999999999E-2</c:v>
                </c:pt>
                <c:pt idx="36730">
                  <c:v>3.0289300000000002E-2</c:v>
                </c:pt>
                <c:pt idx="36731">
                  <c:v>2.8230399999999999E-2</c:v>
                </c:pt>
                <c:pt idx="36732">
                  <c:v>2.62394E-2</c:v>
                </c:pt>
                <c:pt idx="36733">
                  <c:v>2.43202E-2</c:v>
                </c:pt>
                <c:pt idx="36734">
                  <c:v>2.2477E-2</c:v>
                </c:pt>
                <c:pt idx="36735">
                  <c:v>2.0713800000000001E-2</c:v>
                </c:pt>
                <c:pt idx="36736">
                  <c:v>1.9032199999999999E-2</c:v>
                </c:pt>
                <c:pt idx="36737">
                  <c:v>1.7432E-2</c:v>
                </c:pt>
                <c:pt idx="36738">
                  <c:v>1.5912900000000001E-2</c:v>
                </c:pt>
                <c:pt idx="36739">
                  <c:v>1.4476599999999999E-2</c:v>
                </c:pt>
                <c:pt idx="36740">
                  <c:v>1.31247E-2</c:v>
                </c:pt>
                <c:pt idx="36741">
                  <c:v>1.1858E-2</c:v>
                </c:pt>
                <c:pt idx="36742">
                  <c:v>1.06774E-2</c:v>
                </c:pt>
                <c:pt idx="36743" formatCode="0.00E+00">
                  <c:v>9.5856499999999994E-3</c:v>
                </c:pt>
                <c:pt idx="36744" formatCode="0.00E+00">
                  <c:v>8.5852199999999993E-3</c:v>
                </c:pt>
                <c:pt idx="36745" formatCode="0.00E+00">
                  <c:v>7.6770099999999997E-3</c:v>
                </c:pt>
                <c:pt idx="36746" formatCode="0.00E+00">
                  <c:v>6.8595899999999996E-3</c:v>
                </c:pt>
                <c:pt idx="36747" formatCode="0.00E+00">
                  <c:v>6.1311200000000003E-3</c:v>
                </c:pt>
                <c:pt idx="36748" formatCode="0.00E+00">
                  <c:v>5.4911600000000001E-3</c:v>
                </c:pt>
                <c:pt idx="36749" formatCode="0.00E+00">
                  <c:v>4.9402300000000003E-3</c:v>
                </c:pt>
                <c:pt idx="36750" formatCode="0.00E+00">
                  <c:v>4.4781899999999999E-3</c:v>
                </c:pt>
                <c:pt idx="36751" formatCode="0.00E+00">
                  <c:v>4.1037699999999996E-3</c:v>
                </c:pt>
                <c:pt idx="36752" formatCode="0.00E+00">
                  <c:v>3.8141999999999998E-3</c:v>
                </c:pt>
                <c:pt idx="36753" formatCode="0.00E+00">
                  <c:v>3.6057400000000001E-3</c:v>
                </c:pt>
                <c:pt idx="36754" formatCode="0.00E+00">
                  <c:v>3.4768500000000001E-3</c:v>
                </c:pt>
                <c:pt idx="36755" formatCode="0.00E+00">
                  <c:v>3.42881E-3</c:v>
                </c:pt>
                <c:pt idx="36756" formatCode="0.00E+00">
                  <c:v>3.4622899999999998E-3</c:v>
                </c:pt>
                <c:pt idx="36757" formatCode="0.00E+00">
                  <c:v>3.5756500000000001E-3</c:v>
                </c:pt>
                <c:pt idx="36758" formatCode="0.00E+00">
                  <c:v>3.76568E-3</c:v>
                </c:pt>
                <c:pt idx="36759" formatCode="0.00E+00">
                  <c:v>4.0288700000000004E-3</c:v>
                </c:pt>
                <c:pt idx="36760" formatCode="0.00E+00">
                  <c:v>4.3624400000000004E-3</c:v>
                </c:pt>
                <c:pt idx="36761" formatCode="0.00E+00">
                  <c:v>4.7637799999999996E-3</c:v>
                </c:pt>
                <c:pt idx="36762" formatCode="0.00E+00">
                  <c:v>5.2302599999999996E-3</c:v>
                </c:pt>
                <c:pt idx="36763" formatCode="0.00E+00">
                  <c:v>5.7600799999999999E-3</c:v>
                </c:pt>
                <c:pt idx="36764" formatCode="0.00E+00">
                  <c:v>6.3515000000000004E-3</c:v>
                </c:pt>
                <c:pt idx="36765" formatCode="0.00E+00">
                  <c:v>7.0008400000000004E-3</c:v>
                </c:pt>
                <c:pt idx="36766" formatCode="0.00E+00">
                  <c:v>7.7029899999999998E-3</c:v>
                </c:pt>
                <c:pt idx="36767" formatCode="0.00E+00">
                  <c:v>8.4538700000000005E-3</c:v>
                </c:pt>
                <c:pt idx="36768" formatCode="0.00E+00">
                  <c:v>9.2505499999999997E-3</c:v>
                </c:pt>
                <c:pt idx="36769">
                  <c:v>1.0089799999999999E-2</c:v>
                </c:pt>
                <c:pt idx="36770">
                  <c:v>1.09677E-2</c:v>
                </c:pt>
                <c:pt idx="36771">
                  <c:v>1.1880699999999999E-2</c:v>
                </c:pt>
                <c:pt idx="36772">
                  <c:v>1.28272E-2</c:v>
                </c:pt>
                <c:pt idx="36773">
                  <c:v>1.38067E-2</c:v>
                </c:pt>
                <c:pt idx="36774">
                  <c:v>1.4818100000000001E-2</c:v>
                </c:pt>
                <c:pt idx="36775">
                  <c:v>1.58581E-2</c:v>
                </c:pt>
                <c:pt idx="36776">
                  <c:v>1.6921800000000001E-2</c:v>
                </c:pt>
                <c:pt idx="36777">
                  <c:v>1.80045E-2</c:v>
                </c:pt>
                <c:pt idx="36778">
                  <c:v>1.9101E-2</c:v>
                </c:pt>
                <c:pt idx="36779">
                  <c:v>2.02068E-2</c:v>
                </c:pt>
                <c:pt idx="36780">
                  <c:v>2.13174E-2</c:v>
                </c:pt>
                <c:pt idx="36781">
                  <c:v>2.2430100000000001E-2</c:v>
                </c:pt>
                <c:pt idx="36782">
                  <c:v>2.3544599999999999E-2</c:v>
                </c:pt>
                <c:pt idx="36783">
                  <c:v>2.4660399999999999E-2</c:v>
                </c:pt>
                <c:pt idx="36784">
                  <c:v>2.5773399999999998E-2</c:v>
                </c:pt>
                <c:pt idx="36785">
                  <c:v>2.68778E-2</c:v>
                </c:pt>
                <c:pt idx="36786">
                  <c:v>2.7970399999999999E-2</c:v>
                </c:pt>
                <c:pt idx="36787">
                  <c:v>2.9050200000000002E-2</c:v>
                </c:pt>
                <c:pt idx="36788">
                  <c:v>3.0115800000000002E-2</c:v>
                </c:pt>
                <c:pt idx="36789">
                  <c:v>3.1162700000000002E-2</c:v>
                </c:pt>
                <c:pt idx="36790">
                  <c:v>3.2183700000000003E-2</c:v>
                </c:pt>
                <c:pt idx="36791">
                  <c:v>3.3171399999999997E-2</c:v>
                </c:pt>
                <c:pt idx="36792">
                  <c:v>3.4120999999999999E-2</c:v>
                </c:pt>
                <c:pt idx="36793">
                  <c:v>3.5030100000000002E-2</c:v>
                </c:pt>
                <c:pt idx="36794">
                  <c:v>3.5895799999999999E-2</c:v>
                </c:pt>
                <c:pt idx="36795">
                  <c:v>3.6713500000000003E-2</c:v>
                </c:pt>
                <c:pt idx="36796">
                  <c:v>3.7478699999999997E-2</c:v>
                </c:pt>
                <c:pt idx="36797">
                  <c:v>3.8188100000000003E-2</c:v>
                </c:pt>
                <c:pt idx="36798">
                  <c:v>3.88393E-2</c:v>
                </c:pt>
                <c:pt idx="36799">
                  <c:v>3.94293E-2</c:v>
                </c:pt>
                <c:pt idx="36800">
                  <c:v>3.9954799999999999E-2</c:v>
                </c:pt>
                <c:pt idx="36801">
                  <c:v>4.0413699999999997E-2</c:v>
                </c:pt>
                <c:pt idx="36802">
                  <c:v>4.0805300000000003E-2</c:v>
                </c:pt>
                <c:pt idx="36803">
                  <c:v>4.1127200000000003E-2</c:v>
                </c:pt>
                <c:pt idx="36804">
                  <c:v>4.1373500000000001E-2</c:v>
                </c:pt>
                <c:pt idx="36805">
                  <c:v>4.1538800000000001E-2</c:v>
                </c:pt>
                <c:pt idx="36806">
                  <c:v>4.1621999999999999E-2</c:v>
                </c:pt>
                <c:pt idx="36807">
                  <c:v>4.16237E-2</c:v>
                </c:pt>
                <c:pt idx="36808">
                  <c:v>4.1542799999999998E-2</c:v>
                </c:pt>
                <c:pt idx="36809">
                  <c:v>4.1376400000000001E-2</c:v>
                </c:pt>
                <c:pt idx="36810">
                  <c:v>4.1121199999999997E-2</c:v>
                </c:pt>
                <c:pt idx="36811">
                  <c:v>4.0775199999999998E-2</c:v>
                </c:pt>
                <c:pt idx="36812">
                  <c:v>4.0339100000000003E-2</c:v>
                </c:pt>
                <c:pt idx="36813">
                  <c:v>3.9814799999999997E-2</c:v>
                </c:pt>
                <c:pt idx="36814">
                  <c:v>3.9202800000000003E-2</c:v>
                </c:pt>
                <c:pt idx="36815">
                  <c:v>3.8501800000000003E-2</c:v>
                </c:pt>
                <c:pt idx="36816">
                  <c:v>3.7711099999999997E-2</c:v>
                </c:pt>
                <c:pt idx="36817">
                  <c:v>3.6832700000000003E-2</c:v>
                </c:pt>
                <c:pt idx="36818">
                  <c:v>3.5867799999999998E-2</c:v>
                </c:pt>
                <c:pt idx="36819">
                  <c:v>3.4815600000000002E-2</c:v>
                </c:pt>
                <c:pt idx="36820">
                  <c:v>3.3675299999999998E-2</c:v>
                </c:pt>
                <c:pt idx="36821">
                  <c:v>3.2446299999999997E-2</c:v>
                </c:pt>
                <c:pt idx="36822">
                  <c:v>3.11303E-2</c:v>
                </c:pt>
                <c:pt idx="36823">
                  <c:v>2.9729499999999999E-2</c:v>
                </c:pt>
                <c:pt idx="36824">
                  <c:v>2.82437E-2</c:v>
                </c:pt>
                <c:pt idx="36825">
                  <c:v>2.6670900000000001E-2</c:v>
                </c:pt>
                <c:pt idx="36826">
                  <c:v>2.5011200000000001E-2</c:v>
                </c:pt>
                <c:pt idx="36827">
                  <c:v>2.3266499999999999E-2</c:v>
                </c:pt>
                <c:pt idx="36828">
                  <c:v>2.14384E-2</c:v>
                </c:pt>
                <c:pt idx="36829">
                  <c:v>1.9528500000000001E-2</c:v>
                </c:pt>
                <c:pt idx="36830">
                  <c:v>1.7539900000000001E-2</c:v>
                </c:pt>
                <c:pt idx="36831">
                  <c:v>1.54755E-2</c:v>
                </c:pt>
                <c:pt idx="36832">
                  <c:v>1.33361E-2</c:v>
                </c:pt>
                <c:pt idx="36833">
                  <c:v>1.11217E-2</c:v>
                </c:pt>
                <c:pt idx="36834" formatCode="0.00E+00">
                  <c:v>8.8335800000000006E-3</c:v>
                </c:pt>
                <c:pt idx="36835" formatCode="0.00E+00">
                  <c:v>6.4758400000000001E-3</c:v>
                </c:pt>
                <c:pt idx="36836" formatCode="0.00E+00">
                  <c:v>4.0552000000000001E-3</c:v>
                </c:pt>
                <c:pt idx="36837" formatCode="0.00E+00">
                  <c:v>1.57833E-3</c:v>
                </c:pt>
                <c:pt idx="36838" formatCode="0.00E+00">
                  <c:v>-9.4968199999999998E-4</c:v>
                </c:pt>
                <c:pt idx="36839" formatCode="0.00E+00">
                  <c:v>-3.5255099999999999E-3</c:v>
                </c:pt>
                <c:pt idx="36840" formatCode="0.00E+00">
                  <c:v>-6.1469000000000003E-3</c:v>
                </c:pt>
                <c:pt idx="36841" formatCode="0.00E+00">
                  <c:v>-8.8105100000000006E-3</c:v>
                </c:pt>
                <c:pt idx="36842">
                  <c:v>-1.15107E-2</c:v>
                </c:pt>
                <c:pt idx="36843">
                  <c:v>-1.42414E-2</c:v>
                </c:pt>
                <c:pt idx="36844">
                  <c:v>-1.6998599999999999E-2</c:v>
                </c:pt>
                <c:pt idx="36845">
                  <c:v>-1.97793E-2</c:v>
                </c:pt>
                <c:pt idx="36846">
                  <c:v>-2.2580599999999999E-2</c:v>
                </c:pt>
                <c:pt idx="36847">
                  <c:v>-2.5397900000000001E-2</c:v>
                </c:pt>
                <c:pt idx="36848">
                  <c:v>-2.8225799999999999E-2</c:v>
                </c:pt>
                <c:pt idx="36849">
                  <c:v>-3.1060600000000001E-2</c:v>
                </c:pt>
                <c:pt idx="36850">
                  <c:v>-3.38976E-2</c:v>
                </c:pt>
                <c:pt idx="36851">
                  <c:v>-3.6729499999999998E-2</c:v>
                </c:pt>
                <c:pt idx="36852">
                  <c:v>-3.9551500000000003E-2</c:v>
                </c:pt>
                <c:pt idx="36853">
                  <c:v>-4.2364800000000001E-2</c:v>
                </c:pt>
                <c:pt idx="36854">
                  <c:v>-4.51709E-2</c:v>
                </c:pt>
                <c:pt idx="36855">
                  <c:v>-4.79674E-2</c:v>
                </c:pt>
                <c:pt idx="36856">
                  <c:v>-5.0751999999999999E-2</c:v>
                </c:pt>
                <c:pt idx="36857">
                  <c:v>-5.3524700000000001E-2</c:v>
                </c:pt>
                <c:pt idx="36858">
                  <c:v>-5.6283399999999997E-2</c:v>
                </c:pt>
                <c:pt idx="36859">
                  <c:v>-5.9023399999999997E-2</c:v>
                </c:pt>
                <c:pt idx="36860">
                  <c:v>-6.1739000000000002E-2</c:v>
                </c:pt>
                <c:pt idx="36861">
                  <c:v>-6.4425399999999994E-2</c:v>
                </c:pt>
                <c:pt idx="36862">
                  <c:v>-6.7078299999999993E-2</c:v>
                </c:pt>
                <c:pt idx="36863">
                  <c:v>-6.9693400000000003E-2</c:v>
                </c:pt>
                <c:pt idx="36864">
                  <c:v>-7.2268899999999997E-2</c:v>
                </c:pt>
                <c:pt idx="36865">
                  <c:v>-7.4806399999999995E-2</c:v>
                </c:pt>
                <c:pt idx="36866">
                  <c:v>-7.7307200000000006E-2</c:v>
                </c:pt>
                <c:pt idx="36867">
                  <c:v>-7.9770599999999997E-2</c:v>
                </c:pt>
                <c:pt idx="36868">
                  <c:v>-8.2193600000000006E-2</c:v>
                </c:pt>
                <c:pt idx="36869">
                  <c:v>-8.4570800000000002E-2</c:v>
                </c:pt>
                <c:pt idx="36870">
                  <c:v>-8.6895200000000006E-2</c:v>
                </c:pt>
                <c:pt idx="36871">
                  <c:v>-8.9163699999999999E-2</c:v>
                </c:pt>
                <c:pt idx="36872">
                  <c:v>-9.1377E-2</c:v>
                </c:pt>
                <c:pt idx="36873">
                  <c:v>-9.3534500000000007E-2</c:v>
                </c:pt>
                <c:pt idx="36874">
                  <c:v>-9.5632800000000004E-2</c:v>
                </c:pt>
                <c:pt idx="36875">
                  <c:v>-9.7669199999999998E-2</c:v>
                </c:pt>
                <c:pt idx="36876">
                  <c:v>-9.9643499999999996E-2</c:v>
                </c:pt>
                <c:pt idx="36877">
                  <c:v>-0.101558</c:v>
                </c:pt>
                <c:pt idx="36878">
                  <c:v>-0.10341599999999999</c:v>
                </c:pt>
                <c:pt idx="36879">
                  <c:v>-0.10521899999999999</c:v>
                </c:pt>
                <c:pt idx="36880">
                  <c:v>-0.10696700000000001</c:v>
                </c:pt>
                <c:pt idx="36881">
                  <c:v>-0.10866099999999999</c:v>
                </c:pt>
                <c:pt idx="36882">
                  <c:v>-0.110304</c:v>
                </c:pt>
                <c:pt idx="36883">
                  <c:v>-0.111899</c:v>
                </c:pt>
                <c:pt idx="36884">
                  <c:v>-0.11344700000000001</c:v>
                </c:pt>
                <c:pt idx="36885">
                  <c:v>-0.11495</c:v>
                </c:pt>
                <c:pt idx="36886">
                  <c:v>-0.11640499999999999</c:v>
                </c:pt>
                <c:pt idx="36887">
                  <c:v>-0.117814</c:v>
                </c:pt>
                <c:pt idx="36888">
                  <c:v>-0.11917999999999999</c:v>
                </c:pt>
                <c:pt idx="36889">
                  <c:v>-0.120501</c:v>
                </c:pt>
                <c:pt idx="36890">
                  <c:v>-0.121778</c:v>
                </c:pt>
                <c:pt idx="36891">
                  <c:v>-0.12300999999999999</c:v>
                </c:pt>
                <c:pt idx="36892">
                  <c:v>-0.12420299999999999</c:v>
                </c:pt>
                <c:pt idx="36893">
                  <c:v>-0.125361</c:v>
                </c:pt>
                <c:pt idx="36894">
                  <c:v>-0.12648100000000001</c:v>
                </c:pt>
                <c:pt idx="36895">
                  <c:v>-0.12756200000000001</c:v>
                </c:pt>
                <c:pt idx="36896">
                  <c:v>-0.128606</c:v>
                </c:pt>
                <c:pt idx="36897">
                  <c:v>-0.12961400000000001</c:v>
                </c:pt>
                <c:pt idx="36898">
                  <c:v>-0.13058800000000001</c:v>
                </c:pt>
                <c:pt idx="36899">
                  <c:v>-0.13152900000000001</c:v>
                </c:pt>
                <c:pt idx="36900">
                  <c:v>-0.132438</c:v>
                </c:pt>
                <c:pt idx="36901">
                  <c:v>-0.13331499999999999</c:v>
                </c:pt>
                <c:pt idx="36902">
                  <c:v>-0.134163</c:v>
                </c:pt>
                <c:pt idx="36903">
                  <c:v>-0.13497899999999999</c:v>
                </c:pt>
                <c:pt idx="36904">
                  <c:v>-0.13575799999999999</c:v>
                </c:pt>
                <c:pt idx="36905">
                  <c:v>-0.13649500000000001</c:v>
                </c:pt>
                <c:pt idx="36906">
                  <c:v>-0.13719100000000001</c:v>
                </c:pt>
                <c:pt idx="36907">
                  <c:v>-0.13785</c:v>
                </c:pt>
                <c:pt idx="36908">
                  <c:v>-0.13847599999999999</c:v>
                </c:pt>
                <c:pt idx="36909">
                  <c:v>-0.139072</c:v>
                </c:pt>
                <c:pt idx="36910">
                  <c:v>-0.13964199999999999</c:v>
                </c:pt>
                <c:pt idx="36911">
                  <c:v>-0.14018600000000001</c:v>
                </c:pt>
                <c:pt idx="36912">
                  <c:v>-0.140706</c:v>
                </c:pt>
                <c:pt idx="36913">
                  <c:v>-0.141208</c:v>
                </c:pt>
                <c:pt idx="36914">
                  <c:v>-0.14169799999999999</c:v>
                </c:pt>
                <c:pt idx="36915">
                  <c:v>-0.142178</c:v>
                </c:pt>
                <c:pt idx="36916">
                  <c:v>-0.142649</c:v>
                </c:pt>
                <c:pt idx="36917">
                  <c:v>-0.14311199999999999</c:v>
                </c:pt>
                <c:pt idx="36918">
                  <c:v>-0.143567</c:v>
                </c:pt>
                <c:pt idx="36919">
                  <c:v>-0.14401900000000001</c:v>
                </c:pt>
                <c:pt idx="36920">
                  <c:v>-0.14446999999999999</c:v>
                </c:pt>
                <c:pt idx="36921">
                  <c:v>-0.144924</c:v>
                </c:pt>
                <c:pt idx="36922">
                  <c:v>-0.14538100000000001</c:v>
                </c:pt>
                <c:pt idx="36923">
                  <c:v>-0.14583699999999999</c:v>
                </c:pt>
                <c:pt idx="36924">
                  <c:v>-0.146289</c:v>
                </c:pt>
                <c:pt idx="36925">
                  <c:v>-0.14673700000000001</c:v>
                </c:pt>
                <c:pt idx="36926">
                  <c:v>-0.14718000000000001</c:v>
                </c:pt>
                <c:pt idx="36927">
                  <c:v>-0.147616</c:v>
                </c:pt>
                <c:pt idx="36928">
                  <c:v>-0.14804500000000001</c:v>
                </c:pt>
                <c:pt idx="36929">
                  <c:v>-0.14846500000000001</c:v>
                </c:pt>
                <c:pt idx="36930">
                  <c:v>-0.14887800000000001</c:v>
                </c:pt>
                <c:pt idx="36931">
                  <c:v>-0.149287</c:v>
                </c:pt>
                <c:pt idx="36932">
                  <c:v>-0.14969399999999999</c:v>
                </c:pt>
                <c:pt idx="36933">
                  <c:v>-0.15009900000000001</c:v>
                </c:pt>
                <c:pt idx="36934">
                  <c:v>-0.150503</c:v>
                </c:pt>
                <c:pt idx="36935">
                  <c:v>-0.15090600000000001</c:v>
                </c:pt>
                <c:pt idx="36936">
                  <c:v>-0.151308</c:v>
                </c:pt>
                <c:pt idx="36937">
                  <c:v>-0.15170900000000001</c:v>
                </c:pt>
                <c:pt idx="36938">
                  <c:v>-0.15210599999999999</c:v>
                </c:pt>
                <c:pt idx="36939">
                  <c:v>-0.15249699999999999</c:v>
                </c:pt>
                <c:pt idx="36940">
                  <c:v>-0.15288099999999999</c:v>
                </c:pt>
                <c:pt idx="36941">
                  <c:v>-0.15326699999999999</c:v>
                </c:pt>
                <c:pt idx="36942">
                  <c:v>-0.15365699999999999</c:v>
                </c:pt>
                <c:pt idx="36943">
                  <c:v>-0.154058</c:v>
                </c:pt>
                <c:pt idx="36944">
                  <c:v>-0.154476</c:v>
                </c:pt>
                <c:pt idx="36945">
                  <c:v>-0.154917</c:v>
                </c:pt>
                <c:pt idx="36946">
                  <c:v>-0.15538299999999999</c:v>
                </c:pt>
                <c:pt idx="36947">
                  <c:v>-0.15587100000000001</c:v>
                </c:pt>
                <c:pt idx="36948">
                  <c:v>-0.15637699999999999</c:v>
                </c:pt>
                <c:pt idx="36949">
                  <c:v>-0.15690299999999999</c:v>
                </c:pt>
                <c:pt idx="36950">
                  <c:v>-0.157447</c:v>
                </c:pt>
                <c:pt idx="36951">
                  <c:v>-0.15801100000000001</c:v>
                </c:pt>
                <c:pt idx="36952">
                  <c:v>-0.15859699999999999</c:v>
                </c:pt>
                <c:pt idx="36953">
                  <c:v>-0.15921199999999999</c:v>
                </c:pt>
                <c:pt idx="36954">
                  <c:v>-0.159859</c:v>
                </c:pt>
                <c:pt idx="36955">
                  <c:v>-0.16053700000000001</c:v>
                </c:pt>
                <c:pt idx="36956">
                  <c:v>-0.161245</c:v>
                </c:pt>
                <c:pt idx="36957">
                  <c:v>-0.16198299999999999</c:v>
                </c:pt>
                <c:pt idx="36958">
                  <c:v>-0.16275000000000001</c:v>
                </c:pt>
                <c:pt idx="36959">
                  <c:v>-0.163548</c:v>
                </c:pt>
                <c:pt idx="36960">
                  <c:v>-0.164379</c:v>
                </c:pt>
                <c:pt idx="36961">
                  <c:v>-0.165244</c:v>
                </c:pt>
                <c:pt idx="36962">
                  <c:v>-0.16614599999999999</c:v>
                </c:pt>
                <c:pt idx="36963">
                  <c:v>-0.16708600000000001</c:v>
                </c:pt>
                <c:pt idx="36964">
                  <c:v>-0.16806499999999999</c:v>
                </c:pt>
                <c:pt idx="36965">
                  <c:v>-0.16908999999999999</c:v>
                </c:pt>
                <c:pt idx="36966">
                  <c:v>-0.17016600000000001</c:v>
                </c:pt>
                <c:pt idx="36967">
                  <c:v>-0.171292</c:v>
                </c:pt>
                <c:pt idx="36968">
                  <c:v>-0.17246700000000001</c:v>
                </c:pt>
                <c:pt idx="36969">
                  <c:v>-0.17369200000000001</c:v>
                </c:pt>
                <c:pt idx="36970">
                  <c:v>-0.17496900000000001</c:v>
                </c:pt>
                <c:pt idx="36971">
                  <c:v>-0.17629900000000001</c:v>
                </c:pt>
                <c:pt idx="36972">
                  <c:v>-0.17768100000000001</c:v>
                </c:pt>
                <c:pt idx="36973">
                  <c:v>-0.17911299999999999</c:v>
                </c:pt>
                <c:pt idx="36974">
                  <c:v>-0.180592</c:v>
                </c:pt>
                <c:pt idx="36975">
                  <c:v>-0.182119</c:v>
                </c:pt>
                <c:pt idx="36976">
                  <c:v>-0.183699</c:v>
                </c:pt>
                <c:pt idx="36977">
                  <c:v>-0.185331</c:v>
                </c:pt>
                <c:pt idx="36978">
                  <c:v>-0.18701300000000001</c:v>
                </c:pt>
                <c:pt idx="36979">
                  <c:v>-0.188745</c:v>
                </c:pt>
                <c:pt idx="36980">
                  <c:v>-0.190529</c:v>
                </c:pt>
                <c:pt idx="36981">
                  <c:v>-0.19236700000000001</c:v>
                </c:pt>
                <c:pt idx="36982">
                  <c:v>-0.19425999999999999</c:v>
                </c:pt>
                <c:pt idx="36983">
                  <c:v>-0.19620299999999999</c:v>
                </c:pt>
                <c:pt idx="36984">
                  <c:v>-0.19819600000000001</c:v>
                </c:pt>
                <c:pt idx="36985">
                  <c:v>-0.200234</c:v>
                </c:pt>
                <c:pt idx="36986">
                  <c:v>-0.202316</c:v>
                </c:pt>
                <c:pt idx="36987">
                  <c:v>-0.20443900000000001</c:v>
                </c:pt>
                <c:pt idx="36988">
                  <c:v>-0.20660300000000001</c:v>
                </c:pt>
                <c:pt idx="36989">
                  <c:v>-0.20880599999999999</c:v>
                </c:pt>
                <c:pt idx="36990">
                  <c:v>-0.21104200000000001</c:v>
                </c:pt>
                <c:pt idx="36991">
                  <c:v>-0.21329999999999999</c:v>
                </c:pt>
                <c:pt idx="36992">
                  <c:v>-0.21556700000000001</c:v>
                </c:pt>
                <c:pt idx="36993">
                  <c:v>-0.217836</c:v>
                </c:pt>
                <c:pt idx="36994">
                  <c:v>-0.220105</c:v>
                </c:pt>
                <c:pt idx="36995">
                  <c:v>-0.22237100000000001</c:v>
                </c:pt>
                <c:pt idx="36996">
                  <c:v>-0.224632</c:v>
                </c:pt>
                <c:pt idx="36997">
                  <c:v>-0.226885</c:v>
                </c:pt>
                <c:pt idx="36998">
                  <c:v>-0.229127</c:v>
                </c:pt>
                <c:pt idx="36999">
                  <c:v>-0.23135500000000001</c:v>
                </c:pt>
                <c:pt idx="37000">
                  <c:v>-0.233568</c:v>
                </c:pt>
                <c:pt idx="37001">
                  <c:v>-0.23577000000000001</c:v>
                </c:pt>
                <c:pt idx="37002">
                  <c:v>-0.23796600000000001</c:v>
                </c:pt>
                <c:pt idx="37003">
                  <c:v>-0.24015500000000001</c:v>
                </c:pt>
                <c:pt idx="37004">
                  <c:v>-0.24233499999999999</c:v>
                </c:pt>
                <c:pt idx="37005">
                  <c:v>-0.244502</c:v>
                </c:pt>
                <c:pt idx="37006">
                  <c:v>-0.24665100000000001</c:v>
                </c:pt>
                <c:pt idx="37007">
                  <c:v>-0.248775</c:v>
                </c:pt>
                <c:pt idx="37008">
                  <c:v>-0.25086799999999998</c:v>
                </c:pt>
                <c:pt idx="37009">
                  <c:v>-0.25292799999999999</c:v>
                </c:pt>
                <c:pt idx="37010">
                  <c:v>-0.25495099999999998</c:v>
                </c:pt>
                <c:pt idx="37011">
                  <c:v>-0.25693199999999999</c:v>
                </c:pt>
                <c:pt idx="37012">
                  <c:v>-0.25885900000000001</c:v>
                </c:pt>
                <c:pt idx="37013">
                  <c:v>-0.26072400000000001</c:v>
                </c:pt>
                <c:pt idx="37014">
                  <c:v>-0.26251600000000003</c:v>
                </c:pt>
                <c:pt idx="37015">
                  <c:v>-0.26422400000000001</c:v>
                </c:pt>
                <c:pt idx="37016">
                  <c:v>-0.26584000000000002</c:v>
                </c:pt>
                <c:pt idx="37017">
                  <c:v>-0.26735999999999999</c:v>
                </c:pt>
                <c:pt idx="37018">
                  <c:v>-0.268785</c:v>
                </c:pt>
                <c:pt idx="37019">
                  <c:v>-0.27011499999999999</c:v>
                </c:pt>
                <c:pt idx="37020">
                  <c:v>-0.27134900000000001</c:v>
                </c:pt>
                <c:pt idx="37021">
                  <c:v>-0.272484</c:v>
                </c:pt>
                <c:pt idx="37022">
                  <c:v>-0.27351500000000001</c:v>
                </c:pt>
                <c:pt idx="37023">
                  <c:v>-0.27443600000000001</c:v>
                </c:pt>
                <c:pt idx="37024">
                  <c:v>-0.27524399999999999</c:v>
                </c:pt>
                <c:pt idx="37025">
                  <c:v>-0.27593699999999999</c:v>
                </c:pt>
                <c:pt idx="37026">
                  <c:v>-0.27651500000000001</c:v>
                </c:pt>
                <c:pt idx="37027">
                  <c:v>-0.276976</c:v>
                </c:pt>
                <c:pt idx="37028">
                  <c:v>-0.27732200000000001</c:v>
                </c:pt>
                <c:pt idx="37029">
                  <c:v>-0.27755400000000002</c:v>
                </c:pt>
                <c:pt idx="37030">
                  <c:v>-0.27767700000000001</c:v>
                </c:pt>
                <c:pt idx="37031">
                  <c:v>-0.27769500000000003</c:v>
                </c:pt>
                <c:pt idx="37032">
                  <c:v>-0.27761000000000002</c:v>
                </c:pt>
                <c:pt idx="37033">
                  <c:v>-0.277422</c:v>
                </c:pt>
                <c:pt idx="37034">
                  <c:v>-0.27712700000000001</c:v>
                </c:pt>
                <c:pt idx="37035">
                  <c:v>-0.27672099999999999</c:v>
                </c:pt>
                <c:pt idx="37036">
                  <c:v>-0.27619899999999997</c:v>
                </c:pt>
                <c:pt idx="37037">
                  <c:v>-0.27556199999999997</c:v>
                </c:pt>
                <c:pt idx="37038">
                  <c:v>-0.274812</c:v>
                </c:pt>
                <c:pt idx="37039">
                  <c:v>-0.27395000000000003</c:v>
                </c:pt>
                <c:pt idx="37040">
                  <c:v>-0.27297700000000003</c:v>
                </c:pt>
                <c:pt idx="37041">
                  <c:v>-0.271893</c:v>
                </c:pt>
                <c:pt idx="37042">
                  <c:v>-0.27069300000000002</c:v>
                </c:pt>
                <c:pt idx="37043">
                  <c:v>-0.26937299999999997</c:v>
                </c:pt>
                <c:pt idx="37044">
                  <c:v>-0.26793699999999998</c:v>
                </c:pt>
                <c:pt idx="37045">
                  <c:v>-0.26639099999999999</c:v>
                </c:pt>
                <c:pt idx="37046">
                  <c:v>-0.26474300000000001</c:v>
                </c:pt>
                <c:pt idx="37047">
                  <c:v>-0.26299600000000001</c:v>
                </c:pt>
                <c:pt idx="37048">
                  <c:v>-0.261156</c:v>
                </c:pt>
                <c:pt idx="37049">
                  <c:v>-0.25923099999999999</c:v>
                </c:pt>
                <c:pt idx="37050">
                  <c:v>-0.25722499999999998</c:v>
                </c:pt>
                <c:pt idx="37051">
                  <c:v>-0.25513999999999998</c:v>
                </c:pt>
                <c:pt idx="37052">
                  <c:v>-0.25298100000000001</c:v>
                </c:pt>
                <c:pt idx="37053">
                  <c:v>-0.25075599999999998</c:v>
                </c:pt>
                <c:pt idx="37054">
                  <c:v>-0.248472</c:v>
                </c:pt>
                <c:pt idx="37055">
                  <c:v>-0.24612999999999999</c:v>
                </c:pt>
                <c:pt idx="37056">
                  <c:v>-0.243731</c:v>
                </c:pt>
                <c:pt idx="37057">
                  <c:v>-0.241281</c:v>
                </c:pt>
                <c:pt idx="37058">
                  <c:v>-0.238785</c:v>
                </c:pt>
                <c:pt idx="37059">
                  <c:v>-0.23624600000000001</c:v>
                </c:pt>
                <c:pt idx="37060">
                  <c:v>-0.23366500000000001</c:v>
                </c:pt>
                <c:pt idx="37061">
                  <c:v>-0.231045</c:v>
                </c:pt>
                <c:pt idx="37062">
                  <c:v>-0.22838900000000001</c:v>
                </c:pt>
                <c:pt idx="37063">
                  <c:v>-0.22570399999999999</c:v>
                </c:pt>
                <c:pt idx="37064">
                  <c:v>-0.222999</c:v>
                </c:pt>
                <c:pt idx="37065">
                  <c:v>-0.220277</c:v>
                </c:pt>
                <c:pt idx="37066">
                  <c:v>-0.21754599999999999</c:v>
                </c:pt>
                <c:pt idx="37067">
                  <c:v>-0.21481500000000001</c:v>
                </c:pt>
                <c:pt idx="37068">
                  <c:v>-0.21209</c:v>
                </c:pt>
                <c:pt idx="37069">
                  <c:v>-0.209374</c:v>
                </c:pt>
                <c:pt idx="37070">
                  <c:v>-0.20667199999999999</c:v>
                </c:pt>
                <c:pt idx="37071">
                  <c:v>-0.203988</c:v>
                </c:pt>
                <c:pt idx="37072">
                  <c:v>-0.201325</c:v>
                </c:pt>
                <c:pt idx="37073">
                  <c:v>-0.198688</c:v>
                </c:pt>
                <c:pt idx="37074">
                  <c:v>-0.19608600000000001</c:v>
                </c:pt>
                <c:pt idx="37075">
                  <c:v>-0.193526</c:v>
                </c:pt>
                <c:pt idx="37076">
                  <c:v>-0.19101199999999999</c:v>
                </c:pt>
                <c:pt idx="37077">
                  <c:v>-0.18854899999999999</c:v>
                </c:pt>
                <c:pt idx="37078">
                  <c:v>-0.186139</c:v>
                </c:pt>
                <c:pt idx="37079">
                  <c:v>-0.183782</c:v>
                </c:pt>
                <c:pt idx="37080">
                  <c:v>-0.181478</c:v>
                </c:pt>
                <c:pt idx="37081">
                  <c:v>-0.179231</c:v>
                </c:pt>
                <c:pt idx="37082">
                  <c:v>-0.177042</c:v>
                </c:pt>
                <c:pt idx="37083">
                  <c:v>-0.17491599999999999</c:v>
                </c:pt>
                <c:pt idx="37084">
                  <c:v>-0.17285600000000001</c:v>
                </c:pt>
                <c:pt idx="37085">
                  <c:v>-0.17086899999999999</c:v>
                </c:pt>
                <c:pt idx="37086">
                  <c:v>-0.168962</c:v>
                </c:pt>
                <c:pt idx="37087">
                  <c:v>-0.16713900000000001</c:v>
                </c:pt>
                <c:pt idx="37088">
                  <c:v>-0.165409</c:v>
                </c:pt>
                <c:pt idx="37089">
                  <c:v>-0.16378100000000001</c:v>
                </c:pt>
                <c:pt idx="37090">
                  <c:v>-0.16226299999999999</c:v>
                </c:pt>
                <c:pt idx="37091">
                  <c:v>-0.160861</c:v>
                </c:pt>
                <c:pt idx="37092">
                  <c:v>-0.159579</c:v>
                </c:pt>
                <c:pt idx="37093">
                  <c:v>-0.158414</c:v>
                </c:pt>
                <c:pt idx="37094">
                  <c:v>-0.157362</c:v>
                </c:pt>
                <c:pt idx="37095">
                  <c:v>-0.15642</c:v>
                </c:pt>
                <c:pt idx="37096">
                  <c:v>-0.15559000000000001</c:v>
                </c:pt>
                <c:pt idx="37097">
                  <c:v>-0.15488399999999999</c:v>
                </c:pt>
                <c:pt idx="37098">
                  <c:v>-0.154309</c:v>
                </c:pt>
                <c:pt idx="37099">
                  <c:v>-0.153865</c:v>
                </c:pt>
                <c:pt idx="37100">
                  <c:v>-0.15354100000000001</c:v>
                </c:pt>
                <c:pt idx="37101">
                  <c:v>-0.15332499999999999</c:v>
                </c:pt>
                <c:pt idx="37102">
                  <c:v>-0.15321299999999999</c:v>
                </c:pt>
                <c:pt idx="37103">
                  <c:v>-0.153199</c:v>
                </c:pt>
                <c:pt idx="37104">
                  <c:v>-0.153281</c:v>
                </c:pt>
                <c:pt idx="37105">
                  <c:v>-0.15345300000000001</c:v>
                </c:pt>
                <c:pt idx="37106">
                  <c:v>-0.153721</c:v>
                </c:pt>
                <c:pt idx="37107">
                  <c:v>-0.15409300000000001</c:v>
                </c:pt>
                <c:pt idx="37108">
                  <c:v>-0.15457099999999999</c:v>
                </c:pt>
                <c:pt idx="37109">
                  <c:v>-0.15515599999999999</c:v>
                </c:pt>
                <c:pt idx="37110">
                  <c:v>-0.15584700000000001</c:v>
                </c:pt>
                <c:pt idx="37111">
                  <c:v>-0.156639</c:v>
                </c:pt>
                <c:pt idx="37112">
                  <c:v>-0.157529</c:v>
                </c:pt>
                <c:pt idx="37113">
                  <c:v>-0.15851399999999999</c:v>
                </c:pt>
                <c:pt idx="37114">
                  <c:v>-0.15959300000000001</c:v>
                </c:pt>
                <c:pt idx="37115">
                  <c:v>-0.16076399999999999</c:v>
                </c:pt>
                <c:pt idx="37116">
                  <c:v>-0.162023</c:v>
                </c:pt>
                <c:pt idx="37117">
                  <c:v>-0.16337299999999999</c:v>
                </c:pt>
                <c:pt idx="37118">
                  <c:v>-0.16481499999999999</c:v>
                </c:pt>
                <c:pt idx="37119">
                  <c:v>-0.16634399999999999</c:v>
                </c:pt>
                <c:pt idx="37120">
                  <c:v>-0.167957</c:v>
                </c:pt>
                <c:pt idx="37121">
                  <c:v>-0.16964499999999999</c:v>
                </c:pt>
                <c:pt idx="37122">
                  <c:v>-0.171401</c:v>
                </c:pt>
                <c:pt idx="37123">
                  <c:v>-0.17321300000000001</c:v>
                </c:pt>
                <c:pt idx="37124">
                  <c:v>-0.17507800000000001</c:v>
                </c:pt>
                <c:pt idx="37125">
                  <c:v>-0.17699599999999999</c:v>
                </c:pt>
                <c:pt idx="37126">
                  <c:v>-0.17896899999999999</c:v>
                </c:pt>
                <c:pt idx="37127">
                  <c:v>-0.18099299999999999</c:v>
                </c:pt>
                <c:pt idx="37128">
                  <c:v>-0.183061</c:v>
                </c:pt>
                <c:pt idx="37129">
                  <c:v>-0.18515899999999999</c:v>
                </c:pt>
                <c:pt idx="37130">
                  <c:v>-0.187279</c:v>
                </c:pt>
                <c:pt idx="37131">
                  <c:v>-0.18942100000000001</c:v>
                </c:pt>
                <c:pt idx="37132">
                  <c:v>-0.19158700000000001</c:v>
                </c:pt>
                <c:pt idx="37133">
                  <c:v>-0.19377900000000001</c:v>
                </c:pt>
                <c:pt idx="37134">
                  <c:v>-0.195995</c:v>
                </c:pt>
                <c:pt idx="37135">
                  <c:v>-0.19823099999999999</c:v>
                </c:pt>
                <c:pt idx="37136">
                  <c:v>-0.200485</c:v>
                </c:pt>
                <c:pt idx="37137">
                  <c:v>-0.20275499999999999</c:v>
                </c:pt>
                <c:pt idx="37138">
                  <c:v>-0.20503099999999999</c:v>
                </c:pt>
                <c:pt idx="37139">
                  <c:v>-0.20730399999999999</c:v>
                </c:pt>
                <c:pt idx="37140">
                  <c:v>-0.20957200000000001</c:v>
                </c:pt>
                <c:pt idx="37141">
                  <c:v>-0.211837</c:v>
                </c:pt>
                <c:pt idx="37142">
                  <c:v>-0.21409700000000001</c:v>
                </c:pt>
                <c:pt idx="37143">
                  <c:v>-0.21634600000000001</c:v>
                </c:pt>
                <c:pt idx="37144">
                  <c:v>-0.21857599999999999</c:v>
                </c:pt>
                <c:pt idx="37145">
                  <c:v>-0.220779</c:v>
                </c:pt>
                <c:pt idx="37146">
                  <c:v>-0.222944</c:v>
                </c:pt>
                <c:pt idx="37147">
                  <c:v>-0.22506399999999999</c:v>
                </c:pt>
                <c:pt idx="37148">
                  <c:v>-0.22713900000000001</c:v>
                </c:pt>
                <c:pt idx="37149">
                  <c:v>-0.22916800000000001</c:v>
                </c:pt>
                <c:pt idx="37150">
                  <c:v>-0.23114799999999999</c:v>
                </c:pt>
                <c:pt idx="37151">
                  <c:v>-0.23307900000000001</c:v>
                </c:pt>
                <c:pt idx="37152">
                  <c:v>-0.234956</c:v>
                </c:pt>
                <c:pt idx="37153">
                  <c:v>-0.23677699999999999</c:v>
                </c:pt>
                <c:pt idx="37154">
                  <c:v>-0.238539</c:v>
                </c:pt>
                <c:pt idx="37155">
                  <c:v>-0.24023900000000001</c:v>
                </c:pt>
                <c:pt idx="37156">
                  <c:v>-0.241873</c:v>
                </c:pt>
                <c:pt idx="37157">
                  <c:v>-0.24343300000000001</c:v>
                </c:pt>
                <c:pt idx="37158">
                  <c:v>-0.24491599999999999</c:v>
                </c:pt>
                <c:pt idx="37159">
                  <c:v>-0.24632399999999999</c:v>
                </c:pt>
                <c:pt idx="37160">
                  <c:v>-0.24765699999999999</c:v>
                </c:pt>
                <c:pt idx="37161">
                  <c:v>-0.248916</c:v>
                </c:pt>
                <c:pt idx="37162">
                  <c:v>-0.25009900000000002</c:v>
                </c:pt>
                <c:pt idx="37163">
                  <c:v>-0.25120300000000001</c:v>
                </c:pt>
                <c:pt idx="37164">
                  <c:v>-0.252224</c:v>
                </c:pt>
                <c:pt idx="37165">
                  <c:v>-0.25315900000000002</c:v>
                </c:pt>
                <c:pt idx="37166">
                  <c:v>-0.25400800000000001</c:v>
                </c:pt>
                <c:pt idx="37167">
                  <c:v>-0.25476700000000002</c:v>
                </c:pt>
                <c:pt idx="37168">
                  <c:v>-0.255438</c:v>
                </c:pt>
                <c:pt idx="37169">
                  <c:v>-0.256025</c:v>
                </c:pt>
                <c:pt idx="37170">
                  <c:v>-0.25652599999999998</c:v>
                </c:pt>
                <c:pt idx="37171">
                  <c:v>-0.256938</c:v>
                </c:pt>
                <c:pt idx="37172">
                  <c:v>-0.25726500000000002</c:v>
                </c:pt>
                <c:pt idx="37173">
                  <c:v>-0.25751099999999999</c:v>
                </c:pt>
                <c:pt idx="37174">
                  <c:v>-0.25768099999999999</c:v>
                </c:pt>
                <c:pt idx="37175">
                  <c:v>-0.257772</c:v>
                </c:pt>
                <c:pt idx="37176">
                  <c:v>-0.25778400000000001</c:v>
                </c:pt>
                <c:pt idx="37177">
                  <c:v>-0.25772099999999998</c:v>
                </c:pt>
                <c:pt idx="37178">
                  <c:v>-0.25758599999999998</c:v>
                </c:pt>
                <c:pt idx="37179">
                  <c:v>-0.25738100000000003</c:v>
                </c:pt>
                <c:pt idx="37180">
                  <c:v>-0.257104</c:v>
                </c:pt>
                <c:pt idx="37181">
                  <c:v>-0.25675300000000001</c:v>
                </c:pt>
                <c:pt idx="37182">
                  <c:v>-0.25632700000000003</c:v>
                </c:pt>
                <c:pt idx="37183">
                  <c:v>-0.25582300000000002</c:v>
                </c:pt>
                <c:pt idx="37184">
                  <c:v>-0.25524799999999997</c:v>
                </c:pt>
                <c:pt idx="37185">
                  <c:v>-0.25461499999999998</c:v>
                </c:pt>
                <c:pt idx="37186">
                  <c:v>-0.25393199999999999</c:v>
                </c:pt>
                <c:pt idx="37187">
                  <c:v>-0.25319399999999997</c:v>
                </c:pt>
                <c:pt idx="37188">
                  <c:v>-0.25239299999999998</c:v>
                </c:pt>
                <c:pt idx="37189">
                  <c:v>-0.25152600000000003</c:v>
                </c:pt>
                <c:pt idx="37190">
                  <c:v>-0.25059500000000001</c:v>
                </c:pt>
                <c:pt idx="37191">
                  <c:v>-0.24960499999999999</c:v>
                </c:pt>
                <c:pt idx="37192">
                  <c:v>-0.24856</c:v>
                </c:pt>
                <c:pt idx="37193">
                  <c:v>-0.24746599999999999</c:v>
                </c:pt>
                <c:pt idx="37194">
                  <c:v>-0.24632999999999999</c:v>
                </c:pt>
                <c:pt idx="37195">
                  <c:v>-0.24516399999999999</c:v>
                </c:pt>
                <c:pt idx="37196">
                  <c:v>-0.24396999999999999</c:v>
                </c:pt>
                <c:pt idx="37197">
                  <c:v>-0.24273500000000001</c:v>
                </c:pt>
                <c:pt idx="37198">
                  <c:v>-0.24145900000000001</c:v>
                </c:pt>
                <c:pt idx="37199">
                  <c:v>-0.24016499999999999</c:v>
                </c:pt>
                <c:pt idx="37200">
                  <c:v>-0.23886199999999999</c:v>
                </c:pt>
                <c:pt idx="37201">
                  <c:v>-0.23754600000000001</c:v>
                </c:pt>
                <c:pt idx="37202">
                  <c:v>-0.23622499999999999</c:v>
                </c:pt>
                <c:pt idx="37203">
                  <c:v>-0.234906</c:v>
                </c:pt>
                <c:pt idx="37204">
                  <c:v>-0.233594</c:v>
                </c:pt>
                <c:pt idx="37205">
                  <c:v>-0.232292</c:v>
                </c:pt>
                <c:pt idx="37206">
                  <c:v>-0.23100000000000001</c:v>
                </c:pt>
                <c:pt idx="37207">
                  <c:v>-0.22971900000000001</c:v>
                </c:pt>
                <c:pt idx="37208">
                  <c:v>-0.22844999999999999</c:v>
                </c:pt>
                <c:pt idx="37209">
                  <c:v>-0.22719400000000001</c:v>
                </c:pt>
                <c:pt idx="37210">
                  <c:v>-0.22595199999999999</c:v>
                </c:pt>
                <c:pt idx="37211">
                  <c:v>-0.22472800000000001</c:v>
                </c:pt>
                <c:pt idx="37212">
                  <c:v>-0.223522</c:v>
                </c:pt>
                <c:pt idx="37213">
                  <c:v>-0.22234200000000001</c:v>
                </c:pt>
                <c:pt idx="37214">
                  <c:v>-0.221196</c:v>
                </c:pt>
                <c:pt idx="37215">
                  <c:v>-0.22009100000000001</c:v>
                </c:pt>
                <c:pt idx="37216">
                  <c:v>-0.219024</c:v>
                </c:pt>
                <c:pt idx="37217">
                  <c:v>-0.21799499999999999</c:v>
                </c:pt>
                <c:pt idx="37218">
                  <c:v>-0.21701400000000001</c:v>
                </c:pt>
                <c:pt idx="37219">
                  <c:v>-0.216088</c:v>
                </c:pt>
                <c:pt idx="37220">
                  <c:v>-0.215226</c:v>
                </c:pt>
                <c:pt idx="37221">
                  <c:v>-0.21443100000000001</c:v>
                </c:pt>
                <c:pt idx="37222">
                  <c:v>-0.21370500000000001</c:v>
                </c:pt>
                <c:pt idx="37223">
                  <c:v>-0.21305199999999999</c:v>
                </c:pt>
                <c:pt idx="37224">
                  <c:v>-0.212476</c:v>
                </c:pt>
                <c:pt idx="37225">
                  <c:v>-0.211976</c:v>
                </c:pt>
                <c:pt idx="37226">
                  <c:v>-0.21154899999999999</c:v>
                </c:pt>
                <c:pt idx="37227">
                  <c:v>-0.21119299999999999</c:v>
                </c:pt>
                <c:pt idx="37228">
                  <c:v>-0.21090800000000001</c:v>
                </c:pt>
                <c:pt idx="37229">
                  <c:v>-0.210699</c:v>
                </c:pt>
                <c:pt idx="37230">
                  <c:v>-0.210566</c:v>
                </c:pt>
                <c:pt idx="37231">
                  <c:v>-0.210507</c:v>
                </c:pt>
                <c:pt idx="37232">
                  <c:v>-0.21051700000000001</c:v>
                </c:pt>
                <c:pt idx="37233">
                  <c:v>-0.210592</c:v>
                </c:pt>
                <c:pt idx="37234">
                  <c:v>-0.21073</c:v>
                </c:pt>
                <c:pt idx="37235">
                  <c:v>-0.21093400000000001</c:v>
                </c:pt>
                <c:pt idx="37236">
                  <c:v>-0.211206</c:v>
                </c:pt>
                <c:pt idx="37237">
                  <c:v>-0.21154800000000001</c:v>
                </c:pt>
                <c:pt idx="37238">
                  <c:v>-0.21196300000000001</c:v>
                </c:pt>
                <c:pt idx="37239">
                  <c:v>-0.212449</c:v>
                </c:pt>
                <c:pt idx="37240">
                  <c:v>-0.213003</c:v>
                </c:pt>
                <c:pt idx="37241">
                  <c:v>-0.21362100000000001</c:v>
                </c:pt>
                <c:pt idx="37242">
                  <c:v>-0.21430299999999999</c:v>
                </c:pt>
                <c:pt idx="37243">
                  <c:v>-0.21504400000000001</c:v>
                </c:pt>
                <c:pt idx="37244">
                  <c:v>-0.215837</c:v>
                </c:pt>
                <c:pt idx="37245">
                  <c:v>-0.21667500000000001</c:v>
                </c:pt>
                <c:pt idx="37246">
                  <c:v>-0.21756</c:v>
                </c:pt>
                <c:pt idx="37247">
                  <c:v>-0.21849299999999999</c:v>
                </c:pt>
                <c:pt idx="37248">
                  <c:v>-0.219473</c:v>
                </c:pt>
                <c:pt idx="37249">
                  <c:v>-0.220499</c:v>
                </c:pt>
                <c:pt idx="37250">
                  <c:v>-0.22157199999999999</c:v>
                </c:pt>
                <c:pt idx="37251">
                  <c:v>-0.22269</c:v>
                </c:pt>
                <c:pt idx="37252">
                  <c:v>-0.223852</c:v>
                </c:pt>
                <c:pt idx="37253">
                  <c:v>-0.22505700000000001</c:v>
                </c:pt>
                <c:pt idx="37254">
                  <c:v>-0.2263</c:v>
                </c:pt>
                <c:pt idx="37255">
                  <c:v>-0.22758</c:v>
                </c:pt>
                <c:pt idx="37256">
                  <c:v>-0.22889399999999999</c:v>
                </c:pt>
                <c:pt idx="37257">
                  <c:v>-0.230235</c:v>
                </c:pt>
                <c:pt idx="37258">
                  <c:v>-0.231597</c:v>
                </c:pt>
                <c:pt idx="37259">
                  <c:v>-0.23297799999999999</c:v>
                </c:pt>
                <c:pt idx="37260">
                  <c:v>-0.234375</c:v>
                </c:pt>
                <c:pt idx="37261">
                  <c:v>-0.235789</c:v>
                </c:pt>
                <c:pt idx="37262">
                  <c:v>-0.23721400000000001</c:v>
                </c:pt>
                <c:pt idx="37263">
                  <c:v>-0.23864199999999999</c:v>
                </c:pt>
                <c:pt idx="37264">
                  <c:v>-0.240066</c:v>
                </c:pt>
                <c:pt idx="37265">
                  <c:v>-0.241478</c:v>
                </c:pt>
                <c:pt idx="37266">
                  <c:v>-0.24287300000000001</c:v>
                </c:pt>
                <c:pt idx="37267">
                  <c:v>-0.244251</c:v>
                </c:pt>
                <c:pt idx="37268">
                  <c:v>-0.24560799999999999</c:v>
                </c:pt>
                <c:pt idx="37269">
                  <c:v>-0.246943</c:v>
                </c:pt>
                <c:pt idx="37270">
                  <c:v>-0.248251</c:v>
                </c:pt>
                <c:pt idx="37271">
                  <c:v>-0.249524</c:v>
                </c:pt>
                <c:pt idx="37272">
                  <c:v>-0.25075799999999998</c:v>
                </c:pt>
                <c:pt idx="37273">
                  <c:v>-0.25195000000000001</c:v>
                </c:pt>
                <c:pt idx="37274">
                  <c:v>-0.25309599999999999</c:v>
                </c:pt>
                <c:pt idx="37275">
                  <c:v>-0.25419000000000003</c:v>
                </c:pt>
                <c:pt idx="37276">
                  <c:v>-0.25522800000000001</c:v>
                </c:pt>
                <c:pt idx="37277">
                  <c:v>-0.25621100000000002</c:v>
                </c:pt>
                <c:pt idx="37278">
                  <c:v>-0.25713599999999998</c:v>
                </c:pt>
                <c:pt idx="37279">
                  <c:v>-0.25800000000000001</c:v>
                </c:pt>
                <c:pt idx="37280">
                  <c:v>-0.25880199999999998</c:v>
                </c:pt>
                <c:pt idx="37281">
                  <c:v>-0.25953599999999999</c:v>
                </c:pt>
                <c:pt idx="37282">
                  <c:v>-0.26020500000000002</c:v>
                </c:pt>
                <c:pt idx="37283">
                  <c:v>-0.26081100000000002</c:v>
                </c:pt>
                <c:pt idx="37284">
                  <c:v>-0.26132899999999998</c:v>
                </c:pt>
                <c:pt idx="37285">
                  <c:v>-0.26173299999999999</c:v>
                </c:pt>
                <c:pt idx="37286">
                  <c:v>-0.262044</c:v>
                </c:pt>
                <c:pt idx="37287">
                  <c:v>-0.26228699999999999</c:v>
                </c:pt>
                <c:pt idx="37288">
                  <c:v>-0.26244299999999998</c:v>
                </c:pt>
                <c:pt idx="37289">
                  <c:v>-0.26250299999999999</c:v>
                </c:pt>
                <c:pt idx="37290">
                  <c:v>-0.26247599999999999</c:v>
                </c:pt>
                <c:pt idx="37291">
                  <c:v>-0.26236399999999999</c:v>
                </c:pt>
                <c:pt idx="37292">
                  <c:v>-0.26216200000000001</c:v>
                </c:pt>
                <c:pt idx="37293">
                  <c:v>-0.26186500000000001</c:v>
                </c:pt>
                <c:pt idx="37294">
                  <c:v>-0.26146999999999998</c:v>
                </c:pt>
                <c:pt idx="37295">
                  <c:v>-0.26097500000000001</c:v>
                </c:pt>
                <c:pt idx="37296">
                  <c:v>-0.26038099999999997</c:v>
                </c:pt>
                <c:pt idx="37297">
                  <c:v>-0.25968999999999998</c:v>
                </c:pt>
                <c:pt idx="37298">
                  <c:v>-0.25890200000000002</c:v>
                </c:pt>
                <c:pt idx="37299">
                  <c:v>-0.25801299999999999</c:v>
                </c:pt>
                <c:pt idx="37300">
                  <c:v>-0.257025</c:v>
                </c:pt>
                <c:pt idx="37301">
                  <c:v>-0.25594099999999997</c:v>
                </c:pt>
                <c:pt idx="37302">
                  <c:v>-0.25476700000000002</c:v>
                </c:pt>
                <c:pt idx="37303">
                  <c:v>-0.25350699999999998</c:v>
                </c:pt>
                <c:pt idx="37304">
                  <c:v>-0.25216699999999997</c:v>
                </c:pt>
                <c:pt idx="37305">
                  <c:v>-0.250747</c:v>
                </c:pt>
                <c:pt idx="37306">
                  <c:v>-0.24925</c:v>
                </c:pt>
                <c:pt idx="37307">
                  <c:v>-0.24767600000000001</c:v>
                </c:pt>
                <c:pt idx="37308">
                  <c:v>-0.24602599999999999</c:v>
                </c:pt>
                <c:pt idx="37309">
                  <c:v>-0.24429799999999999</c:v>
                </c:pt>
                <c:pt idx="37310">
                  <c:v>-0.24249200000000001</c:v>
                </c:pt>
                <c:pt idx="37311">
                  <c:v>-0.24060599999999999</c:v>
                </c:pt>
                <c:pt idx="37312">
                  <c:v>-0.238645</c:v>
                </c:pt>
                <c:pt idx="37313">
                  <c:v>-0.23660800000000001</c:v>
                </c:pt>
                <c:pt idx="37314">
                  <c:v>-0.23449500000000001</c:v>
                </c:pt>
                <c:pt idx="37315">
                  <c:v>-0.23230400000000001</c:v>
                </c:pt>
                <c:pt idx="37316">
                  <c:v>-0.23003899999999999</c:v>
                </c:pt>
                <c:pt idx="37317">
                  <c:v>-0.22770000000000001</c:v>
                </c:pt>
                <c:pt idx="37318">
                  <c:v>-0.22528599999999999</c:v>
                </c:pt>
                <c:pt idx="37319">
                  <c:v>-0.222798</c:v>
                </c:pt>
                <c:pt idx="37320">
                  <c:v>-0.22023599999999999</c:v>
                </c:pt>
                <c:pt idx="37321">
                  <c:v>-0.21760299999999999</c:v>
                </c:pt>
                <c:pt idx="37322">
                  <c:v>-0.21489900000000001</c:v>
                </c:pt>
                <c:pt idx="37323">
                  <c:v>-0.21212800000000001</c:v>
                </c:pt>
                <c:pt idx="37324">
                  <c:v>-0.20929300000000001</c:v>
                </c:pt>
                <c:pt idx="37325">
                  <c:v>-0.2064</c:v>
                </c:pt>
                <c:pt idx="37326">
                  <c:v>-0.20345199999999999</c:v>
                </c:pt>
                <c:pt idx="37327">
                  <c:v>-0.20044799999999999</c:v>
                </c:pt>
                <c:pt idx="37328">
                  <c:v>-0.19739100000000001</c:v>
                </c:pt>
                <c:pt idx="37329">
                  <c:v>-0.19428300000000001</c:v>
                </c:pt>
                <c:pt idx="37330">
                  <c:v>-0.19112399999999999</c:v>
                </c:pt>
                <c:pt idx="37331">
                  <c:v>-0.187917</c:v>
                </c:pt>
                <c:pt idx="37332">
                  <c:v>-0.18466199999999999</c:v>
                </c:pt>
                <c:pt idx="37333">
                  <c:v>-0.181363</c:v>
                </c:pt>
                <c:pt idx="37334">
                  <c:v>-0.17802100000000001</c:v>
                </c:pt>
                <c:pt idx="37335">
                  <c:v>-0.17463999999999999</c:v>
                </c:pt>
                <c:pt idx="37336">
                  <c:v>-0.17122499999999999</c:v>
                </c:pt>
                <c:pt idx="37337">
                  <c:v>-0.16778299999999999</c:v>
                </c:pt>
                <c:pt idx="37338">
                  <c:v>-0.16431899999999999</c:v>
                </c:pt>
                <c:pt idx="37339">
                  <c:v>-0.16084100000000001</c:v>
                </c:pt>
                <c:pt idx="37340">
                  <c:v>-0.15734999999999999</c:v>
                </c:pt>
                <c:pt idx="37341">
                  <c:v>-0.15384600000000001</c:v>
                </c:pt>
                <c:pt idx="37342">
                  <c:v>-0.150336</c:v>
                </c:pt>
                <c:pt idx="37343">
                  <c:v>-0.14681900000000001</c:v>
                </c:pt>
                <c:pt idx="37344">
                  <c:v>-0.14329800000000001</c:v>
                </c:pt>
                <c:pt idx="37345">
                  <c:v>-0.13977100000000001</c:v>
                </c:pt>
                <c:pt idx="37346">
                  <c:v>-0.136241</c:v>
                </c:pt>
                <c:pt idx="37347">
                  <c:v>-0.13270999999999999</c:v>
                </c:pt>
                <c:pt idx="37348">
                  <c:v>-0.12918199999999999</c:v>
                </c:pt>
                <c:pt idx="37349">
                  <c:v>-0.125663</c:v>
                </c:pt>
                <c:pt idx="37350">
                  <c:v>-0.122157</c:v>
                </c:pt>
                <c:pt idx="37351">
                  <c:v>-0.11866</c:v>
                </c:pt>
                <c:pt idx="37352">
                  <c:v>-0.115171</c:v>
                </c:pt>
                <c:pt idx="37353">
                  <c:v>-0.111694</c:v>
                </c:pt>
                <c:pt idx="37354">
                  <c:v>-0.108236</c:v>
                </c:pt>
                <c:pt idx="37355">
                  <c:v>-0.104805</c:v>
                </c:pt>
                <c:pt idx="37356">
                  <c:v>-0.101408</c:v>
                </c:pt>
                <c:pt idx="37357">
                  <c:v>-9.8052799999999996E-2</c:v>
                </c:pt>
                <c:pt idx="37358">
                  <c:v>-9.4741000000000006E-2</c:v>
                </c:pt>
                <c:pt idx="37359">
                  <c:v>-9.1472899999999996E-2</c:v>
                </c:pt>
                <c:pt idx="37360">
                  <c:v>-8.8252300000000006E-2</c:v>
                </c:pt>
                <c:pt idx="37361">
                  <c:v>-8.5085099999999997E-2</c:v>
                </c:pt>
                <c:pt idx="37362">
                  <c:v>-8.1976199999999999E-2</c:v>
                </c:pt>
                <c:pt idx="37363">
                  <c:v>-7.8931500000000002E-2</c:v>
                </c:pt>
                <c:pt idx="37364">
                  <c:v>-7.5956899999999994E-2</c:v>
                </c:pt>
                <c:pt idx="37365">
                  <c:v>-7.3055599999999998E-2</c:v>
                </c:pt>
                <c:pt idx="37366">
                  <c:v>-7.02295E-2</c:v>
                </c:pt>
                <c:pt idx="37367">
                  <c:v>-6.7480399999999996E-2</c:v>
                </c:pt>
                <c:pt idx="37368">
                  <c:v>-6.4809500000000006E-2</c:v>
                </c:pt>
                <c:pt idx="37369">
                  <c:v>-6.2219900000000002E-2</c:v>
                </c:pt>
                <c:pt idx="37370">
                  <c:v>-5.9721700000000003E-2</c:v>
                </c:pt>
                <c:pt idx="37371">
                  <c:v>-5.7309800000000001E-2</c:v>
                </c:pt>
                <c:pt idx="37372">
                  <c:v>-5.4949699999999997E-2</c:v>
                </c:pt>
                <c:pt idx="37373">
                  <c:v>-5.2640899999999997E-2</c:v>
                </c:pt>
                <c:pt idx="37374">
                  <c:v>-5.04287E-2</c:v>
                </c:pt>
                <c:pt idx="37375">
                  <c:v>-4.8320500000000002E-2</c:v>
                </c:pt>
                <c:pt idx="37376">
                  <c:v>-4.6297499999999998E-2</c:v>
                </c:pt>
                <c:pt idx="37377">
                  <c:v>-4.4365000000000002E-2</c:v>
                </c:pt>
                <c:pt idx="37378">
                  <c:v>-4.2532199999999999E-2</c:v>
                </c:pt>
                <c:pt idx="37379">
                  <c:v>-4.07999E-2</c:v>
                </c:pt>
                <c:pt idx="37380">
                  <c:v>-3.9167899999999999E-2</c:v>
                </c:pt>
                <c:pt idx="37381">
                  <c:v>-3.7635700000000001E-2</c:v>
                </c:pt>
                <c:pt idx="37382">
                  <c:v>-3.6204300000000002E-2</c:v>
                </c:pt>
                <c:pt idx="37383">
                  <c:v>-3.4876200000000003E-2</c:v>
                </c:pt>
                <c:pt idx="37384">
                  <c:v>-3.3654400000000001E-2</c:v>
                </c:pt>
                <c:pt idx="37385">
                  <c:v>-3.2541100000000003E-2</c:v>
                </c:pt>
                <c:pt idx="37386">
                  <c:v>-3.1538099999999999E-2</c:v>
                </c:pt>
                <c:pt idx="37387">
                  <c:v>-3.0647799999999999E-2</c:v>
                </c:pt>
                <c:pt idx="37388">
                  <c:v>-2.9873500000000001E-2</c:v>
                </c:pt>
                <c:pt idx="37389">
                  <c:v>-2.9218299999999999E-2</c:v>
                </c:pt>
                <c:pt idx="37390">
                  <c:v>-2.8686099999999999E-2</c:v>
                </c:pt>
                <c:pt idx="37391">
                  <c:v>-2.828E-2</c:v>
                </c:pt>
                <c:pt idx="37392">
                  <c:v>-2.80013E-2</c:v>
                </c:pt>
                <c:pt idx="37393">
                  <c:v>-2.7848999999999999E-2</c:v>
                </c:pt>
                <c:pt idx="37394">
                  <c:v>-2.7821200000000001E-2</c:v>
                </c:pt>
                <c:pt idx="37395">
                  <c:v>-2.7915800000000001E-2</c:v>
                </c:pt>
                <c:pt idx="37396">
                  <c:v>-2.8131E-2</c:v>
                </c:pt>
                <c:pt idx="37397">
                  <c:v>-2.8465000000000001E-2</c:v>
                </c:pt>
                <c:pt idx="37398">
                  <c:v>-2.8915699999999999E-2</c:v>
                </c:pt>
                <c:pt idx="37399">
                  <c:v>-2.9481500000000001E-2</c:v>
                </c:pt>
                <c:pt idx="37400">
                  <c:v>-3.0160599999999999E-2</c:v>
                </c:pt>
                <c:pt idx="37401">
                  <c:v>-3.0950700000000001E-2</c:v>
                </c:pt>
                <c:pt idx="37402">
                  <c:v>-3.18499E-2</c:v>
                </c:pt>
                <c:pt idx="37403">
                  <c:v>-3.2855299999999997E-2</c:v>
                </c:pt>
                <c:pt idx="37404">
                  <c:v>-3.3962800000000001E-2</c:v>
                </c:pt>
                <c:pt idx="37405">
                  <c:v>-3.5169100000000002E-2</c:v>
                </c:pt>
                <c:pt idx="37406">
                  <c:v>-3.6471999999999997E-2</c:v>
                </c:pt>
                <c:pt idx="37407">
                  <c:v>-3.7869199999999999E-2</c:v>
                </c:pt>
                <c:pt idx="37408">
                  <c:v>-3.9358400000000002E-2</c:v>
                </c:pt>
                <c:pt idx="37409">
                  <c:v>-4.0937500000000002E-2</c:v>
                </c:pt>
                <c:pt idx="37410">
                  <c:v>-4.2604599999999999E-2</c:v>
                </c:pt>
                <c:pt idx="37411">
                  <c:v>-4.4357899999999999E-2</c:v>
                </c:pt>
                <c:pt idx="37412">
                  <c:v>-4.6194899999999997E-2</c:v>
                </c:pt>
                <c:pt idx="37413">
                  <c:v>-4.8112599999999998E-2</c:v>
                </c:pt>
                <c:pt idx="37414">
                  <c:v>-5.0108199999999999E-2</c:v>
                </c:pt>
                <c:pt idx="37415">
                  <c:v>-5.2177800000000003E-2</c:v>
                </c:pt>
                <c:pt idx="37416">
                  <c:v>-5.4317900000000002E-2</c:v>
                </c:pt>
                <c:pt idx="37417">
                  <c:v>-5.6524999999999999E-2</c:v>
                </c:pt>
                <c:pt idx="37418">
                  <c:v>-5.8795500000000001E-2</c:v>
                </c:pt>
                <c:pt idx="37419">
                  <c:v>-6.11253E-2</c:v>
                </c:pt>
                <c:pt idx="37420">
                  <c:v>-6.3509200000000002E-2</c:v>
                </c:pt>
                <c:pt idx="37421">
                  <c:v>-6.5941200000000005E-2</c:v>
                </c:pt>
                <c:pt idx="37422">
                  <c:v>-6.8415000000000004E-2</c:v>
                </c:pt>
                <c:pt idx="37423">
                  <c:v>-7.0925799999999997E-2</c:v>
                </c:pt>
                <c:pt idx="37424">
                  <c:v>-7.3470400000000005E-2</c:v>
                </c:pt>
                <c:pt idx="37425">
                  <c:v>-7.6046799999999998E-2</c:v>
                </c:pt>
                <c:pt idx="37426">
                  <c:v>-7.8652600000000003E-2</c:v>
                </c:pt>
                <c:pt idx="37427">
                  <c:v>-8.1284499999999996E-2</c:v>
                </c:pt>
                <c:pt idx="37428">
                  <c:v>-8.3938299999999993E-2</c:v>
                </c:pt>
                <c:pt idx="37429">
                  <c:v>-8.6610500000000007E-2</c:v>
                </c:pt>
                <c:pt idx="37430">
                  <c:v>-8.9295899999999997E-2</c:v>
                </c:pt>
                <c:pt idx="37431">
                  <c:v>-9.1988600000000004E-2</c:v>
                </c:pt>
                <c:pt idx="37432">
                  <c:v>-9.4682500000000003E-2</c:v>
                </c:pt>
                <c:pt idx="37433">
                  <c:v>-9.7372200000000006E-2</c:v>
                </c:pt>
                <c:pt idx="37434">
                  <c:v>-0.100054</c:v>
                </c:pt>
                <c:pt idx="37435">
                  <c:v>-0.102725</c:v>
                </c:pt>
                <c:pt idx="37436">
                  <c:v>-0.10538400000000001</c:v>
                </c:pt>
                <c:pt idx="37437">
                  <c:v>-0.108027</c:v>
                </c:pt>
                <c:pt idx="37438">
                  <c:v>-0.11064599999999999</c:v>
                </c:pt>
                <c:pt idx="37439">
                  <c:v>-0.113234</c:v>
                </c:pt>
                <c:pt idx="37440">
                  <c:v>-0.115784</c:v>
                </c:pt>
                <c:pt idx="37441">
                  <c:v>-0.118294</c:v>
                </c:pt>
                <c:pt idx="37442">
                  <c:v>-0.12076199999999999</c:v>
                </c:pt>
                <c:pt idx="37443">
                  <c:v>-0.123183</c:v>
                </c:pt>
                <c:pt idx="37444">
                  <c:v>-0.125558</c:v>
                </c:pt>
                <c:pt idx="37445">
                  <c:v>-0.127885</c:v>
                </c:pt>
                <c:pt idx="37446">
                  <c:v>-0.13015499999999999</c:v>
                </c:pt>
                <c:pt idx="37447">
                  <c:v>-0.13236200000000001</c:v>
                </c:pt>
                <c:pt idx="37448">
                  <c:v>-0.13450400000000001</c:v>
                </c:pt>
                <c:pt idx="37449">
                  <c:v>-0.13658200000000001</c:v>
                </c:pt>
                <c:pt idx="37450">
                  <c:v>-0.138596</c:v>
                </c:pt>
                <c:pt idx="37451">
                  <c:v>-0.140544</c:v>
                </c:pt>
                <c:pt idx="37452">
                  <c:v>-0.14242099999999999</c:v>
                </c:pt>
                <c:pt idx="37453">
                  <c:v>-0.14422199999999999</c:v>
                </c:pt>
                <c:pt idx="37454">
                  <c:v>-0.14594599999999999</c:v>
                </c:pt>
                <c:pt idx="37455">
                  <c:v>-0.147588</c:v>
                </c:pt>
                <c:pt idx="37456">
                  <c:v>-0.149145</c:v>
                </c:pt>
                <c:pt idx="37457">
                  <c:v>-0.150615</c:v>
                </c:pt>
                <c:pt idx="37458">
                  <c:v>-0.15199799999999999</c:v>
                </c:pt>
                <c:pt idx="37459">
                  <c:v>-0.15329499999999999</c:v>
                </c:pt>
                <c:pt idx="37460">
                  <c:v>-0.154504</c:v>
                </c:pt>
                <c:pt idx="37461">
                  <c:v>-0.15562599999999999</c:v>
                </c:pt>
                <c:pt idx="37462">
                  <c:v>-0.15665799999999999</c:v>
                </c:pt>
                <c:pt idx="37463">
                  <c:v>-0.15759899999999999</c:v>
                </c:pt>
                <c:pt idx="37464">
                  <c:v>-0.15844900000000001</c:v>
                </c:pt>
                <c:pt idx="37465">
                  <c:v>-0.15920699999999999</c:v>
                </c:pt>
                <c:pt idx="37466">
                  <c:v>-0.15986700000000001</c:v>
                </c:pt>
                <c:pt idx="37467">
                  <c:v>-0.16042999999999999</c:v>
                </c:pt>
                <c:pt idx="37468">
                  <c:v>-0.16089300000000001</c:v>
                </c:pt>
                <c:pt idx="37469">
                  <c:v>-0.16125800000000001</c:v>
                </c:pt>
                <c:pt idx="37470">
                  <c:v>-0.161523</c:v>
                </c:pt>
                <c:pt idx="37471">
                  <c:v>-0.161691</c:v>
                </c:pt>
                <c:pt idx="37472">
                  <c:v>-0.16175999999999999</c:v>
                </c:pt>
                <c:pt idx="37473">
                  <c:v>-0.16173000000000001</c:v>
                </c:pt>
                <c:pt idx="37474">
                  <c:v>-0.161602</c:v>
                </c:pt>
                <c:pt idx="37475">
                  <c:v>-0.16137799999999999</c:v>
                </c:pt>
                <c:pt idx="37476">
                  <c:v>-0.16105700000000001</c:v>
                </c:pt>
                <c:pt idx="37477">
                  <c:v>-0.160638</c:v>
                </c:pt>
                <c:pt idx="37478">
                  <c:v>-0.16012399999999999</c:v>
                </c:pt>
                <c:pt idx="37479">
                  <c:v>-0.15951499999999999</c:v>
                </c:pt>
                <c:pt idx="37480">
                  <c:v>-0.15881400000000001</c:v>
                </c:pt>
                <c:pt idx="37481">
                  <c:v>-0.158022</c:v>
                </c:pt>
                <c:pt idx="37482">
                  <c:v>-0.157138</c:v>
                </c:pt>
                <c:pt idx="37483">
                  <c:v>-0.156163</c:v>
                </c:pt>
                <c:pt idx="37484">
                  <c:v>-0.15509700000000001</c:v>
                </c:pt>
                <c:pt idx="37485">
                  <c:v>-0.153942</c:v>
                </c:pt>
                <c:pt idx="37486">
                  <c:v>-0.152698</c:v>
                </c:pt>
                <c:pt idx="37487">
                  <c:v>-0.151369</c:v>
                </c:pt>
                <c:pt idx="37488">
                  <c:v>-0.149955</c:v>
                </c:pt>
                <c:pt idx="37489">
                  <c:v>-0.14846000000000001</c:v>
                </c:pt>
                <c:pt idx="37490">
                  <c:v>-0.14688599999999999</c:v>
                </c:pt>
                <c:pt idx="37491">
                  <c:v>-0.145233</c:v>
                </c:pt>
                <c:pt idx="37492">
                  <c:v>-0.14350199999999999</c:v>
                </c:pt>
                <c:pt idx="37493">
                  <c:v>-0.14169599999999999</c:v>
                </c:pt>
                <c:pt idx="37494">
                  <c:v>-0.139816</c:v>
                </c:pt>
                <c:pt idx="37495">
                  <c:v>-0.13786300000000001</c:v>
                </c:pt>
                <c:pt idx="37496">
                  <c:v>-0.13583899999999999</c:v>
                </c:pt>
                <c:pt idx="37497">
                  <c:v>-0.133745</c:v>
                </c:pt>
                <c:pt idx="37498">
                  <c:v>-0.13158500000000001</c:v>
                </c:pt>
                <c:pt idx="37499">
                  <c:v>-0.12936300000000001</c:v>
                </c:pt>
                <c:pt idx="37500">
                  <c:v>-0.127081</c:v>
                </c:pt>
                <c:pt idx="37501">
                  <c:v>-0.12474200000000001</c:v>
                </c:pt>
                <c:pt idx="37502">
                  <c:v>-0.122348</c:v>
                </c:pt>
                <c:pt idx="37503">
                  <c:v>-0.11990099999999999</c:v>
                </c:pt>
                <c:pt idx="37504">
                  <c:v>-0.117406</c:v>
                </c:pt>
                <c:pt idx="37505">
                  <c:v>-0.11486399999999999</c:v>
                </c:pt>
                <c:pt idx="37506">
                  <c:v>-0.112279</c:v>
                </c:pt>
                <c:pt idx="37507">
                  <c:v>-0.109653</c:v>
                </c:pt>
                <c:pt idx="37508">
                  <c:v>-0.106989</c:v>
                </c:pt>
                <c:pt idx="37509">
                  <c:v>-0.10428800000000001</c:v>
                </c:pt>
                <c:pt idx="37510">
                  <c:v>-0.10155500000000001</c:v>
                </c:pt>
                <c:pt idx="37511">
                  <c:v>-9.87923E-2</c:v>
                </c:pt>
                <c:pt idx="37512">
                  <c:v>-9.6001600000000006E-2</c:v>
                </c:pt>
                <c:pt idx="37513">
                  <c:v>-9.3186099999999994E-2</c:v>
                </c:pt>
                <c:pt idx="37514">
                  <c:v>-9.0348499999999998E-2</c:v>
                </c:pt>
                <c:pt idx="37515">
                  <c:v>-8.7491600000000003E-2</c:v>
                </c:pt>
                <c:pt idx="37516">
                  <c:v>-8.4618399999999996E-2</c:v>
                </c:pt>
                <c:pt idx="37517">
                  <c:v>-8.1730899999999995E-2</c:v>
                </c:pt>
                <c:pt idx="37518">
                  <c:v>-7.8830600000000001E-2</c:v>
                </c:pt>
                <c:pt idx="37519">
                  <c:v>-7.5919200000000006E-2</c:v>
                </c:pt>
                <c:pt idx="37520">
                  <c:v>-7.2998800000000003E-2</c:v>
                </c:pt>
                <c:pt idx="37521">
                  <c:v>-7.0071499999999995E-2</c:v>
                </c:pt>
                <c:pt idx="37522">
                  <c:v>-6.7139599999999994E-2</c:v>
                </c:pt>
                <c:pt idx="37523">
                  <c:v>-6.4206399999999997E-2</c:v>
                </c:pt>
                <c:pt idx="37524">
                  <c:v>-6.1274799999999997E-2</c:v>
                </c:pt>
                <c:pt idx="37525">
                  <c:v>-5.8346799999999997E-2</c:v>
                </c:pt>
                <c:pt idx="37526">
                  <c:v>-5.5423699999999999E-2</c:v>
                </c:pt>
                <c:pt idx="37527">
                  <c:v>-5.2507199999999997E-2</c:v>
                </c:pt>
                <c:pt idx="37528">
                  <c:v>-4.9599499999999998E-2</c:v>
                </c:pt>
                <c:pt idx="37529">
                  <c:v>-4.6703700000000001E-2</c:v>
                </c:pt>
                <c:pt idx="37530">
                  <c:v>-4.3822300000000002E-2</c:v>
                </c:pt>
                <c:pt idx="37531">
                  <c:v>-4.0957899999999998E-2</c:v>
                </c:pt>
                <c:pt idx="37532">
                  <c:v>-3.8113099999999997E-2</c:v>
                </c:pt>
                <c:pt idx="37533">
                  <c:v>-3.5290099999999998E-2</c:v>
                </c:pt>
                <c:pt idx="37534">
                  <c:v>-3.2490600000000001E-2</c:v>
                </c:pt>
                <c:pt idx="37535">
                  <c:v>-2.9716599999999999E-2</c:v>
                </c:pt>
                <c:pt idx="37536">
                  <c:v>-2.69696E-2</c:v>
                </c:pt>
                <c:pt idx="37537">
                  <c:v>-2.42513E-2</c:v>
                </c:pt>
                <c:pt idx="37538">
                  <c:v>-2.15622E-2</c:v>
                </c:pt>
                <c:pt idx="37539">
                  <c:v>-1.89024E-2</c:v>
                </c:pt>
                <c:pt idx="37540">
                  <c:v>-1.62729E-2</c:v>
                </c:pt>
                <c:pt idx="37541">
                  <c:v>-1.3675700000000001E-2</c:v>
                </c:pt>
                <c:pt idx="37542">
                  <c:v>-1.11124E-2</c:v>
                </c:pt>
                <c:pt idx="37543" formatCode="0.00E+00">
                  <c:v>-8.5835300000000007E-3</c:v>
                </c:pt>
                <c:pt idx="37544" formatCode="0.00E+00">
                  <c:v>-6.0895899999999998E-3</c:v>
                </c:pt>
                <c:pt idx="37545" formatCode="0.00E+00">
                  <c:v>-3.63138E-3</c:v>
                </c:pt>
                <c:pt idx="37546" formatCode="0.00E+00">
                  <c:v>-1.2100100000000001E-3</c:v>
                </c:pt>
                <c:pt idx="37547" formatCode="0.00E+00">
                  <c:v>1.17344E-3</c:v>
                </c:pt>
                <c:pt idx="37548" formatCode="0.00E+00">
                  <c:v>3.5182199999999999E-3</c:v>
                </c:pt>
                <c:pt idx="37549" formatCode="0.00E+00">
                  <c:v>5.8236499999999997E-3</c:v>
                </c:pt>
                <c:pt idx="37550" formatCode="0.00E+00">
                  <c:v>8.0888599999999998E-3</c:v>
                </c:pt>
                <c:pt idx="37551">
                  <c:v>1.0312999999999999E-2</c:v>
                </c:pt>
                <c:pt idx="37552">
                  <c:v>1.2495600000000001E-2</c:v>
                </c:pt>
                <c:pt idx="37553">
                  <c:v>1.46362E-2</c:v>
                </c:pt>
                <c:pt idx="37554">
                  <c:v>1.6734599999999999E-2</c:v>
                </c:pt>
                <c:pt idx="37555">
                  <c:v>1.87913E-2</c:v>
                </c:pt>
                <c:pt idx="37556">
                  <c:v>2.0807200000000001E-2</c:v>
                </c:pt>
                <c:pt idx="37557">
                  <c:v>2.2783000000000001E-2</c:v>
                </c:pt>
                <c:pt idx="37558">
                  <c:v>2.4718899999999999E-2</c:v>
                </c:pt>
                <c:pt idx="37559">
                  <c:v>2.6614800000000001E-2</c:v>
                </c:pt>
                <c:pt idx="37560">
                  <c:v>2.8470800000000001E-2</c:v>
                </c:pt>
                <c:pt idx="37561">
                  <c:v>3.0286799999999999E-2</c:v>
                </c:pt>
                <c:pt idx="37562">
                  <c:v>3.2062800000000002E-2</c:v>
                </c:pt>
                <c:pt idx="37563">
                  <c:v>3.3798399999999999E-2</c:v>
                </c:pt>
                <c:pt idx="37564">
                  <c:v>3.5493700000000003E-2</c:v>
                </c:pt>
                <c:pt idx="37565">
                  <c:v>3.7149000000000001E-2</c:v>
                </c:pt>
                <c:pt idx="37566">
                  <c:v>3.8764600000000003E-2</c:v>
                </c:pt>
                <c:pt idx="37567">
                  <c:v>4.0341000000000002E-2</c:v>
                </c:pt>
                <c:pt idx="37568">
                  <c:v>4.1879100000000002E-2</c:v>
                </c:pt>
                <c:pt idx="37569">
                  <c:v>4.33797E-2</c:v>
                </c:pt>
                <c:pt idx="37570">
                  <c:v>4.48437E-2</c:v>
                </c:pt>
                <c:pt idx="37571">
                  <c:v>4.6271600000000003E-2</c:v>
                </c:pt>
                <c:pt idx="37572">
                  <c:v>4.7664400000000003E-2</c:v>
                </c:pt>
                <c:pt idx="37573">
                  <c:v>4.9022999999999997E-2</c:v>
                </c:pt>
                <c:pt idx="37574">
                  <c:v>5.0348200000000003E-2</c:v>
                </c:pt>
                <c:pt idx="37575">
                  <c:v>5.1640199999999997E-2</c:v>
                </c:pt>
                <c:pt idx="37576">
                  <c:v>5.2898399999999998E-2</c:v>
                </c:pt>
                <c:pt idx="37577">
                  <c:v>5.41226E-2</c:v>
                </c:pt>
                <c:pt idx="37578">
                  <c:v>5.53137E-2</c:v>
                </c:pt>
                <c:pt idx="37579">
                  <c:v>5.6472899999999999E-2</c:v>
                </c:pt>
                <c:pt idx="37580">
                  <c:v>5.7601199999999998E-2</c:v>
                </c:pt>
                <c:pt idx="37581">
                  <c:v>5.8699300000000003E-2</c:v>
                </c:pt>
                <c:pt idx="37582">
                  <c:v>5.97682E-2</c:v>
                </c:pt>
                <c:pt idx="37583">
                  <c:v>6.0809099999999998E-2</c:v>
                </c:pt>
                <c:pt idx="37584">
                  <c:v>6.1823099999999999E-2</c:v>
                </c:pt>
                <c:pt idx="37585">
                  <c:v>6.2810500000000005E-2</c:v>
                </c:pt>
                <c:pt idx="37586">
                  <c:v>6.3772300000000004E-2</c:v>
                </c:pt>
                <c:pt idx="37587">
                  <c:v>6.4709500000000003E-2</c:v>
                </c:pt>
                <c:pt idx="37588">
                  <c:v>6.56225E-2</c:v>
                </c:pt>
                <c:pt idx="37589">
                  <c:v>6.6511600000000004E-2</c:v>
                </c:pt>
                <c:pt idx="37590">
                  <c:v>6.7377699999999999E-2</c:v>
                </c:pt>
                <c:pt idx="37591">
                  <c:v>6.82228E-2</c:v>
                </c:pt>
                <c:pt idx="37592">
                  <c:v>6.9048300000000007E-2</c:v>
                </c:pt>
                <c:pt idx="37593">
                  <c:v>6.9854299999999994E-2</c:v>
                </c:pt>
                <c:pt idx="37594">
                  <c:v>7.0641300000000004E-2</c:v>
                </c:pt>
                <c:pt idx="37595">
                  <c:v>7.1410500000000002E-2</c:v>
                </c:pt>
                <c:pt idx="37596">
                  <c:v>7.2162299999999999E-2</c:v>
                </c:pt>
                <c:pt idx="37597">
                  <c:v>7.2897400000000001E-2</c:v>
                </c:pt>
                <c:pt idx="37598">
                  <c:v>7.3616500000000001E-2</c:v>
                </c:pt>
                <c:pt idx="37599">
                  <c:v>7.4319999999999997E-2</c:v>
                </c:pt>
                <c:pt idx="37600">
                  <c:v>7.50083E-2</c:v>
                </c:pt>
                <c:pt idx="37601">
                  <c:v>7.5681399999999996E-2</c:v>
                </c:pt>
                <c:pt idx="37602">
                  <c:v>7.6339400000000002E-2</c:v>
                </c:pt>
                <c:pt idx="37603">
                  <c:v>7.6982700000000001E-2</c:v>
                </c:pt>
                <c:pt idx="37604">
                  <c:v>7.7611399999999997E-2</c:v>
                </c:pt>
                <c:pt idx="37605">
                  <c:v>7.8226000000000004E-2</c:v>
                </c:pt>
                <c:pt idx="37606">
                  <c:v>7.8826999999999994E-2</c:v>
                </c:pt>
                <c:pt idx="37607">
                  <c:v>7.9414899999999997E-2</c:v>
                </c:pt>
                <c:pt idx="37608">
                  <c:v>7.9990000000000006E-2</c:v>
                </c:pt>
                <c:pt idx="37609">
                  <c:v>8.0552600000000002E-2</c:v>
                </c:pt>
                <c:pt idx="37610">
                  <c:v>8.1102599999999997E-2</c:v>
                </c:pt>
                <c:pt idx="37611">
                  <c:v>8.1639600000000007E-2</c:v>
                </c:pt>
                <c:pt idx="37612">
                  <c:v>8.2163700000000006E-2</c:v>
                </c:pt>
                <c:pt idx="37613">
                  <c:v>8.2675999999999999E-2</c:v>
                </c:pt>
                <c:pt idx="37614">
                  <c:v>8.3176899999999998E-2</c:v>
                </c:pt>
                <c:pt idx="37615">
                  <c:v>8.36649E-2</c:v>
                </c:pt>
                <c:pt idx="37616">
                  <c:v>8.4137600000000007E-2</c:v>
                </c:pt>
                <c:pt idx="37617">
                  <c:v>8.45944E-2</c:v>
                </c:pt>
                <c:pt idx="37618">
                  <c:v>8.5037100000000004E-2</c:v>
                </c:pt>
                <c:pt idx="37619">
                  <c:v>8.5467100000000004E-2</c:v>
                </c:pt>
                <c:pt idx="37620">
                  <c:v>8.5884199999999994E-2</c:v>
                </c:pt>
                <c:pt idx="37621">
                  <c:v>8.6287100000000005E-2</c:v>
                </c:pt>
                <c:pt idx="37622">
                  <c:v>8.6674799999999996E-2</c:v>
                </c:pt>
                <c:pt idx="37623">
                  <c:v>8.7047200000000005E-2</c:v>
                </c:pt>
                <c:pt idx="37624">
                  <c:v>8.7404200000000001E-2</c:v>
                </c:pt>
                <c:pt idx="37625">
                  <c:v>8.7745299999999998E-2</c:v>
                </c:pt>
                <c:pt idx="37626">
                  <c:v>8.8069800000000004E-2</c:v>
                </c:pt>
                <c:pt idx="37627">
                  <c:v>8.8376700000000002E-2</c:v>
                </c:pt>
                <c:pt idx="37628">
                  <c:v>8.86652E-2</c:v>
                </c:pt>
                <c:pt idx="37629">
                  <c:v>8.8934399999999997E-2</c:v>
                </c:pt>
                <c:pt idx="37630">
                  <c:v>8.9182899999999996E-2</c:v>
                </c:pt>
                <c:pt idx="37631">
                  <c:v>8.9409299999999997E-2</c:v>
                </c:pt>
                <c:pt idx="37632">
                  <c:v>8.9612300000000006E-2</c:v>
                </c:pt>
                <c:pt idx="37633">
                  <c:v>8.9790800000000004E-2</c:v>
                </c:pt>
                <c:pt idx="37634">
                  <c:v>8.9943499999999996E-2</c:v>
                </c:pt>
                <c:pt idx="37635">
                  <c:v>9.0069099999999999E-2</c:v>
                </c:pt>
                <c:pt idx="37636">
                  <c:v>9.0166899999999994E-2</c:v>
                </c:pt>
                <c:pt idx="37637">
                  <c:v>9.0236899999999995E-2</c:v>
                </c:pt>
                <c:pt idx="37638">
                  <c:v>9.0279100000000001E-2</c:v>
                </c:pt>
                <c:pt idx="37639">
                  <c:v>9.02921E-2</c:v>
                </c:pt>
                <c:pt idx="37640">
                  <c:v>9.0272699999999997E-2</c:v>
                </c:pt>
                <c:pt idx="37641">
                  <c:v>9.0217599999999995E-2</c:v>
                </c:pt>
                <c:pt idx="37642">
                  <c:v>9.0124599999999999E-2</c:v>
                </c:pt>
                <c:pt idx="37643">
                  <c:v>8.9993400000000001E-2</c:v>
                </c:pt>
                <c:pt idx="37644">
                  <c:v>8.9823700000000006E-2</c:v>
                </c:pt>
                <c:pt idx="37645">
                  <c:v>8.9616100000000004E-2</c:v>
                </c:pt>
                <c:pt idx="37646">
                  <c:v>8.9371300000000001E-2</c:v>
                </c:pt>
                <c:pt idx="37647">
                  <c:v>8.9090500000000003E-2</c:v>
                </c:pt>
                <c:pt idx="37648">
                  <c:v>8.8773199999999997E-2</c:v>
                </c:pt>
                <c:pt idx="37649">
                  <c:v>8.8416300000000003E-2</c:v>
                </c:pt>
                <c:pt idx="37650">
                  <c:v>8.80161E-2</c:v>
                </c:pt>
                <c:pt idx="37651">
                  <c:v>8.7571800000000005E-2</c:v>
                </c:pt>
                <c:pt idx="37652">
                  <c:v>8.7083900000000006E-2</c:v>
                </c:pt>
                <c:pt idx="37653">
                  <c:v>8.6551600000000006E-2</c:v>
                </c:pt>
                <c:pt idx="37654">
                  <c:v>8.5972199999999999E-2</c:v>
                </c:pt>
                <c:pt idx="37655">
                  <c:v>8.5343199999999994E-2</c:v>
                </c:pt>
                <c:pt idx="37656">
                  <c:v>8.4663600000000006E-2</c:v>
                </c:pt>
                <c:pt idx="37657">
                  <c:v>8.3933599999999997E-2</c:v>
                </c:pt>
                <c:pt idx="37658">
                  <c:v>8.3153500000000005E-2</c:v>
                </c:pt>
                <c:pt idx="37659">
                  <c:v>8.2323599999999997E-2</c:v>
                </c:pt>
                <c:pt idx="37660">
                  <c:v>8.1444199999999994E-2</c:v>
                </c:pt>
                <c:pt idx="37661">
                  <c:v>8.0515900000000001E-2</c:v>
                </c:pt>
                <c:pt idx="37662">
                  <c:v>7.9539299999999993E-2</c:v>
                </c:pt>
                <c:pt idx="37663">
                  <c:v>7.8513700000000006E-2</c:v>
                </c:pt>
                <c:pt idx="37664">
                  <c:v>7.7436099999999994E-2</c:v>
                </c:pt>
                <c:pt idx="37665">
                  <c:v>7.6303800000000005E-2</c:v>
                </c:pt>
                <c:pt idx="37666">
                  <c:v>7.51164E-2</c:v>
                </c:pt>
                <c:pt idx="37667">
                  <c:v>7.3875700000000002E-2</c:v>
                </c:pt>
                <c:pt idx="37668">
                  <c:v>7.2583900000000007E-2</c:v>
                </c:pt>
                <c:pt idx="37669">
                  <c:v>7.1242700000000006E-2</c:v>
                </c:pt>
                <c:pt idx="37670">
                  <c:v>6.98521E-2</c:v>
                </c:pt>
                <c:pt idx="37671">
                  <c:v>6.8410899999999997E-2</c:v>
                </c:pt>
                <c:pt idx="37672">
                  <c:v>6.6918599999999995E-2</c:v>
                </c:pt>
                <c:pt idx="37673">
                  <c:v>6.5376199999999995E-2</c:v>
                </c:pt>
                <c:pt idx="37674">
                  <c:v>6.3784199999999999E-2</c:v>
                </c:pt>
                <c:pt idx="37675">
                  <c:v>6.2141200000000001E-2</c:v>
                </c:pt>
                <c:pt idx="37676">
                  <c:v>6.0445499999999999E-2</c:v>
                </c:pt>
                <c:pt idx="37677">
                  <c:v>5.8695400000000002E-2</c:v>
                </c:pt>
                <c:pt idx="37678">
                  <c:v>5.6888899999999999E-2</c:v>
                </c:pt>
                <c:pt idx="37679">
                  <c:v>5.5025299999999999E-2</c:v>
                </c:pt>
                <c:pt idx="37680">
                  <c:v>5.31067E-2</c:v>
                </c:pt>
                <c:pt idx="37681">
                  <c:v>5.1136399999999999E-2</c:v>
                </c:pt>
                <c:pt idx="37682">
                  <c:v>4.9116399999999998E-2</c:v>
                </c:pt>
                <c:pt idx="37683">
                  <c:v>4.7047199999999997E-2</c:v>
                </c:pt>
                <c:pt idx="37684">
                  <c:v>4.4929400000000001E-2</c:v>
                </c:pt>
                <c:pt idx="37685">
                  <c:v>4.2764900000000002E-2</c:v>
                </c:pt>
                <c:pt idx="37686">
                  <c:v>4.0556399999999999E-2</c:v>
                </c:pt>
                <c:pt idx="37687">
                  <c:v>3.8305699999999998E-2</c:v>
                </c:pt>
                <c:pt idx="37688">
                  <c:v>3.60136E-2</c:v>
                </c:pt>
                <c:pt idx="37689">
                  <c:v>3.3680700000000001E-2</c:v>
                </c:pt>
                <c:pt idx="37690">
                  <c:v>3.1307799999999997E-2</c:v>
                </c:pt>
                <c:pt idx="37691">
                  <c:v>2.8896700000000001E-2</c:v>
                </c:pt>
                <c:pt idx="37692">
                  <c:v>2.64497E-2</c:v>
                </c:pt>
                <c:pt idx="37693">
                  <c:v>2.3968699999999999E-2</c:v>
                </c:pt>
                <c:pt idx="37694">
                  <c:v>2.1456599999999999E-2</c:v>
                </c:pt>
                <c:pt idx="37695">
                  <c:v>1.8917400000000001E-2</c:v>
                </c:pt>
                <c:pt idx="37696">
                  <c:v>1.63546E-2</c:v>
                </c:pt>
                <c:pt idx="37697">
                  <c:v>1.37702E-2</c:v>
                </c:pt>
                <c:pt idx="37698">
                  <c:v>1.1167099999999999E-2</c:v>
                </c:pt>
                <c:pt idx="37699" formatCode="0.00E+00">
                  <c:v>8.5495399999999996E-3</c:v>
                </c:pt>
                <c:pt idx="37700" formatCode="0.00E+00">
                  <c:v>5.9219299999999997E-3</c:v>
                </c:pt>
                <c:pt idx="37701" formatCode="0.00E+00">
                  <c:v>3.2873500000000001E-3</c:v>
                </c:pt>
                <c:pt idx="37702" formatCode="0.00E+00">
                  <c:v>6.4784200000000004E-4</c:v>
                </c:pt>
                <c:pt idx="37703" formatCode="0.00E+00">
                  <c:v>-1.9942599999999999E-3</c:v>
                </c:pt>
                <c:pt idx="37704" formatCode="0.00E+00">
                  <c:v>-4.6361400000000004E-3</c:v>
                </c:pt>
                <c:pt idx="37705" formatCode="0.00E+00">
                  <c:v>-7.2752199999999998E-3</c:v>
                </c:pt>
                <c:pt idx="37706" formatCode="0.00E+00">
                  <c:v>-9.9093400000000009E-3</c:v>
                </c:pt>
                <c:pt idx="37707">
                  <c:v>-1.2536800000000001E-2</c:v>
                </c:pt>
                <c:pt idx="37708">
                  <c:v>-1.5155800000000001E-2</c:v>
                </c:pt>
                <c:pt idx="37709">
                  <c:v>-1.7763399999999999E-2</c:v>
                </c:pt>
                <c:pt idx="37710">
                  <c:v>-2.03552E-2</c:v>
                </c:pt>
                <c:pt idx="37711">
                  <c:v>-2.29264E-2</c:v>
                </c:pt>
                <c:pt idx="37712">
                  <c:v>-2.5472600000000001E-2</c:v>
                </c:pt>
                <c:pt idx="37713">
                  <c:v>-2.7988900000000001E-2</c:v>
                </c:pt>
                <c:pt idx="37714">
                  <c:v>-3.0470299999999999E-2</c:v>
                </c:pt>
                <c:pt idx="37715">
                  <c:v>-3.2914499999999999E-2</c:v>
                </c:pt>
                <c:pt idx="37716">
                  <c:v>-3.53225E-2</c:v>
                </c:pt>
                <c:pt idx="37717">
                  <c:v>-3.7692700000000003E-2</c:v>
                </c:pt>
                <c:pt idx="37718">
                  <c:v>-4.0018499999999999E-2</c:v>
                </c:pt>
                <c:pt idx="37719">
                  <c:v>-4.2291599999999999E-2</c:v>
                </c:pt>
                <c:pt idx="37720">
                  <c:v>-4.45061E-2</c:v>
                </c:pt>
                <c:pt idx="37721">
                  <c:v>-4.6658699999999997E-2</c:v>
                </c:pt>
                <c:pt idx="37722">
                  <c:v>-4.8746999999999999E-2</c:v>
                </c:pt>
                <c:pt idx="37723">
                  <c:v>-5.07692E-2</c:v>
                </c:pt>
                <c:pt idx="37724">
                  <c:v>-5.2723600000000002E-2</c:v>
                </c:pt>
                <c:pt idx="37725">
                  <c:v>-5.46069E-2</c:v>
                </c:pt>
                <c:pt idx="37726">
                  <c:v>-5.6415300000000002E-2</c:v>
                </c:pt>
                <c:pt idx="37727">
                  <c:v>-5.8146299999999998E-2</c:v>
                </c:pt>
                <c:pt idx="37728">
                  <c:v>-5.9797599999999999E-2</c:v>
                </c:pt>
                <c:pt idx="37729">
                  <c:v>-6.1365500000000003E-2</c:v>
                </c:pt>
                <c:pt idx="37730">
                  <c:v>-6.2845300000000007E-2</c:v>
                </c:pt>
                <c:pt idx="37731">
                  <c:v>-6.4233100000000001E-2</c:v>
                </c:pt>
                <c:pt idx="37732">
                  <c:v>-6.5526600000000004E-2</c:v>
                </c:pt>
                <c:pt idx="37733">
                  <c:v>-6.6724599999999995E-2</c:v>
                </c:pt>
                <c:pt idx="37734">
                  <c:v>-6.78261E-2</c:v>
                </c:pt>
                <c:pt idx="37735">
                  <c:v>-6.8829000000000001E-2</c:v>
                </c:pt>
                <c:pt idx="37736">
                  <c:v>-6.973E-2</c:v>
                </c:pt>
                <c:pt idx="37737">
                  <c:v>-7.0526400000000003E-2</c:v>
                </c:pt>
                <c:pt idx="37738">
                  <c:v>-7.1215799999999996E-2</c:v>
                </c:pt>
                <c:pt idx="37739">
                  <c:v>-7.1796600000000002E-2</c:v>
                </c:pt>
                <c:pt idx="37740">
                  <c:v>-7.2267399999999996E-2</c:v>
                </c:pt>
                <c:pt idx="37741">
                  <c:v>-7.2627200000000003E-2</c:v>
                </c:pt>
                <c:pt idx="37742">
                  <c:v>-7.28737E-2</c:v>
                </c:pt>
                <c:pt idx="37743">
                  <c:v>-7.3004100000000002E-2</c:v>
                </c:pt>
                <c:pt idx="37744">
                  <c:v>-7.3016700000000004E-2</c:v>
                </c:pt>
                <c:pt idx="37745">
                  <c:v>-7.2911699999999996E-2</c:v>
                </c:pt>
                <c:pt idx="37746">
                  <c:v>-7.2690299999999999E-2</c:v>
                </c:pt>
                <c:pt idx="37747">
                  <c:v>-7.2352399999999997E-2</c:v>
                </c:pt>
                <c:pt idx="37748">
                  <c:v>-7.1895700000000007E-2</c:v>
                </c:pt>
                <c:pt idx="37749">
                  <c:v>-7.1318000000000006E-2</c:v>
                </c:pt>
                <c:pt idx="37750">
                  <c:v>-7.0618899999999998E-2</c:v>
                </c:pt>
                <c:pt idx="37751">
                  <c:v>-6.9798799999999994E-2</c:v>
                </c:pt>
                <c:pt idx="37752">
                  <c:v>-6.8859400000000001E-2</c:v>
                </c:pt>
                <c:pt idx="37753">
                  <c:v>-6.7803100000000005E-2</c:v>
                </c:pt>
                <c:pt idx="37754">
                  <c:v>-6.6629499999999994E-2</c:v>
                </c:pt>
                <c:pt idx="37755">
                  <c:v>-6.5335299999999999E-2</c:v>
                </c:pt>
                <c:pt idx="37756">
                  <c:v>-6.3918600000000006E-2</c:v>
                </c:pt>
                <c:pt idx="37757">
                  <c:v>-6.2381199999999998E-2</c:v>
                </c:pt>
                <c:pt idx="37758">
                  <c:v>-6.0725700000000001E-2</c:v>
                </c:pt>
                <c:pt idx="37759">
                  <c:v>-5.8953600000000002E-2</c:v>
                </c:pt>
                <c:pt idx="37760">
                  <c:v>-5.7065100000000001E-2</c:v>
                </c:pt>
                <c:pt idx="37761">
                  <c:v>-5.50603E-2</c:v>
                </c:pt>
                <c:pt idx="37762">
                  <c:v>-5.29366E-2</c:v>
                </c:pt>
                <c:pt idx="37763">
                  <c:v>-5.0689900000000003E-2</c:v>
                </c:pt>
                <c:pt idx="37764">
                  <c:v>-4.83197E-2</c:v>
                </c:pt>
                <c:pt idx="37765">
                  <c:v>-4.5830900000000001E-2</c:v>
                </c:pt>
                <c:pt idx="37766">
                  <c:v>-4.32296E-2</c:v>
                </c:pt>
                <c:pt idx="37767">
                  <c:v>-4.05195E-2</c:v>
                </c:pt>
                <c:pt idx="37768">
                  <c:v>-3.7704399999999999E-2</c:v>
                </c:pt>
                <c:pt idx="37769">
                  <c:v>-3.4789100000000003E-2</c:v>
                </c:pt>
                <c:pt idx="37770">
                  <c:v>-3.1777399999999997E-2</c:v>
                </c:pt>
                <c:pt idx="37771">
                  <c:v>-2.86713E-2</c:v>
                </c:pt>
                <c:pt idx="37772">
                  <c:v>-2.5471400000000002E-2</c:v>
                </c:pt>
                <c:pt idx="37773">
                  <c:v>-2.21791E-2</c:v>
                </c:pt>
                <c:pt idx="37774">
                  <c:v>-1.8798599999999999E-2</c:v>
                </c:pt>
                <c:pt idx="37775">
                  <c:v>-1.53353E-2</c:v>
                </c:pt>
                <c:pt idx="37776">
                  <c:v>-1.1794900000000001E-2</c:v>
                </c:pt>
                <c:pt idx="37777" formatCode="0.00E+00">
                  <c:v>-8.1856800000000007E-3</c:v>
                </c:pt>
                <c:pt idx="37778" formatCode="0.00E+00">
                  <c:v>-4.5182E-3</c:v>
                </c:pt>
                <c:pt idx="37779" formatCode="0.00E+00">
                  <c:v>-8.0220499999999995E-4</c:v>
                </c:pt>
                <c:pt idx="37780" formatCode="0.00E+00">
                  <c:v>2.9564600000000002E-3</c:v>
                </c:pt>
                <c:pt idx="37781" formatCode="0.00E+00">
                  <c:v>6.7550700000000002E-3</c:v>
                </c:pt>
                <c:pt idx="37782">
                  <c:v>1.0591E-2</c:v>
                </c:pt>
                <c:pt idx="37783">
                  <c:v>1.4461E-2</c:v>
                </c:pt>
                <c:pt idx="37784">
                  <c:v>1.8362300000000002E-2</c:v>
                </c:pt>
                <c:pt idx="37785">
                  <c:v>2.22924E-2</c:v>
                </c:pt>
                <c:pt idx="37786">
                  <c:v>2.6247099999999999E-2</c:v>
                </c:pt>
                <c:pt idx="37787">
                  <c:v>3.02207E-2</c:v>
                </c:pt>
                <c:pt idx="37788">
                  <c:v>3.4206899999999998E-2</c:v>
                </c:pt>
                <c:pt idx="37789">
                  <c:v>3.8199400000000001E-2</c:v>
                </c:pt>
                <c:pt idx="37790">
                  <c:v>4.2190199999999997E-2</c:v>
                </c:pt>
                <c:pt idx="37791">
                  <c:v>4.6170000000000003E-2</c:v>
                </c:pt>
                <c:pt idx="37792">
                  <c:v>5.0129300000000002E-2</c:v>
                </c:pt>
                <c:pt idx="37793">
                  <c:v>5.40589E-2</c:v>
                </c:pt>
                <c:pt idx="37794">
                  <c:v>5.7953499999999998E-2</c:v>
                </c:pt>
                <c:pt idx="37795">
                  <c:v>6.18106E-2</c:v>
                </c:pt>
                <c:pt idx="37796">
                  <c:v>6.5626299999999999E-2</c:v>
                </c:pt>
                <c:pt idx="37797">
                  <c:v>6.9393200000000002E-2</c:v>
                </c:pt>
                <c:pt idx="37798">
                  <c:v>7.3103500000000002E-2</c:v>
                </c:pt>
                <c:pt idx="37799">
                  <c:v>7.6752100000000004E-2</c:v>
                </c:pt>
                <c:pt idx="37800">
                  <c:v>8.0334000000000003E-2</c:v>
                </c:pt>
                <c:pt idx="37801">
                  <c:v>8.3842799999999995E-2</c:v>
                </c:pt>
                <c:pt idx="37802">
                  <c:v>8.7272799999999998E-2</c:v>
                </c:pt>
                <c:pt idx="37803">
                  <c:v>9.0620099999999995E-2</c:v>
                </c:pt>
                <c:pt idx="37804">
                  <c:v>9.3880500000000006E-2</c:v>
                </c:pt>
                <c:pt idx="37805">
                  <c:v>9.7047800000000004E-2</c:v>
                </c:pt>
                <c:pt idx="37806">
                  <c:v>0.100115</c:v>
                </c:pt>
                <c:pt idx="37807">
                  <c:v>0.103077</c:v>
                </c:pt>
                <c:pt idx="37808">
                  <c:v>0.10592699999999999</c:v>
                </c:pt>
                <c:pt idx="37809">
                  <c:v>0.10866000000000001</c:v>
                </c:pt>
                <c:pt idx="37810">
                  <c:v>0.11126999999999999</c:v>
                </c:pt>
                <c:pt idx="37811">
                  <c:v>0.11375300000000001</c:v>
                </c:pt>
                <c:pt idx="37812">
                  <c:v>0.116109</c:v>
                </c:pt>
                <c:pt idx="37813">
                  <c:v>0.118335</c:v>
                </c:pt>
                <c:pt idx="37814">
                  <c:v>0.12042700000000001</c:v>
                </c:pt>
                <c:pt idx="37815">
                  <c:v>0.12238400000000001</c:v>
                </c:pt>
                <c:pt idx="37816">
                  <c:v>0.12420100000000001</c:v>
                </c:pt>
                <c:pt idx="37817">
                  <c:v>0.12587599999999999</c:v>
                </c:pt>
                <c:pt idx="37818">
                  <c:v>0.12740299999999999</c:v>
                </c:pt>
                <c:pt idx="37819">
                  <c:v>0.128779</c:v>
                </c:pt>
                <c:pt idx="37820">
                  <c:v>0.13000100000000001</c:v>
                </c:pt>
                <c:pt idx="37821">
                  <c:v>0.13106200000000001</c:v>
                </c:pt>
                <c:pt idx="37822">
                  <c:v>0.13195999999999999</c:v>
                </c:pt>
                <c:pt idx="37823">
                  <c:v>0.132692</c:v>
                </c:pt>
                <c:pt idx="37824">
                  <c:v>0.13325699999999999</c:v>
                </c:pt>
                <c:pt idx="37825">
                  <c:v>0.13365199999999999</c:v>
                </c:pt>
                <c:pt idx="37826">
                  <c:v>0.133876</c:v>
                </c:pt>
                <c:pt idx="37827">
                  <c:v>0.13392599999999999</c:v>
                </c:pt>
                <c:pt idx="37828">
                  <c:v>0.133801</c:v>
                </c:pt>
                <c:pt idx="37829">
                  <c:v>0.13350200000000001</c:v>
                </c:pt>
                <c:pt idx="37830">
                  <c:v>0.13303000000000001</c:v>
                </c:pt>
                <c:pt idx="37831">
                  <c:v>0.132384</c:v>
                </c:pt>
                <c:pt idx="37832">
                  <c:v>0.13156000000000001</c:v>
                </c:pt>
                <c:pt idx="37833">
                  <c:v>0.13056200000000001</c:v>
                </c:pt>
                <c:pt idx="37834">
                  <c:v>0.12939500000000001</c:v>
                </c:pt>
                <c:pt idx="37835">
                  <c:v>0.12806300000000001</c:v>
                </c:pt>
                <c:pt idx="37836">
                  <c:v>0.12657199999999999</c:v>
                </c:pt>
                <c:pt idx="37837">
                  <c:v>0.124926</c:v>
                </c:pt>
                <c:pt idx="37838">
                  <c:v>0.123124</c:v>
                </c:pt>
                <c:pt idx="37839">
                  <c:v>0.121171</c:v>
                </c:pt>
                <c:pt idx="37840">
                  <c:v>0.11906799999999999</c:v>
                </c:pt>
                <c:pt idx="37841">
                  <c:v>0.116817</c:v>
                </c:pt>
                <c:pt idx="37842">
                  <c:v>0.114416</c:v>
                </c:pt>
                <c:pt idx="37843">
                  <c:v>0.11186400000000001</c:v>
                </c:pt>
                <c:pt idx="37844">
                  <c:v>0.109166</c:v>
                </c:pt>
                <c:pt idx="37845">
                  <c:v>0.106323</c:v>
                </c:pt>
                <c:pt idx="37846">
                  <c:v>0.103337</c:v>
                </c:pt>
                <c:pt idx="37847">
                  <c:v>0.10020900000000001</c:v>
                </c:pt>
                <c:pt idx="37848">
                  <c:v>9.6948099999999995E-2</c:v>
                </c:pt>
                <c:pt idx="37849">
                  <c:v>9.3557199999999993E-2</c:v>
                </c:pt>
                <c:pt idx="37850">
                  <c:v>9.0039300000000003E-2</c:v>
                </c:pt>
                <c:pt idx="37851">
                  <c:v>8.63984E-2</c:v>
                </c:pt>
                <c:pt idx="37852">
                  <c:v>8.2638000000000003E-2</c:v>
                </c:pt>
                <c:pt idx="37853">
                  <c:v>7.8758599999999998E-2</c:v>
                </c:pt>
                <c:pt idx="37854">
                  <c:v>7.4761300000000003E-2</c:v>
                </c:pt>
                <c:pt idx="37855">
                  <c:v>7.0651599999999995E-2</c:v>
                </c:pt>
                <c:pt idx="37856">
                  <c:v>6.6435999999999995E-2</c:v>
                </c:pt>
                <c:pt idx="37857">
                  <c:v>6.2118399999999997E-2</c:v>
                </c:pt>
                <c:pt idx="37858">
                  <c:v>5.7704199999999997E-2</c:v>
                </c:pt>
                <c:pt idx="37859">
                  <c:v>5.3200499999999998E-2</c:v>
                </c:pt>
                <c:pt idx="37860">
                  <c:v>4.8614699999999997E-2</c:v>
                </c:pt>
                <c:pt idx="37861">
                  <c:v>4.3953300000000001E-2</c:v>
                </c:pt>
                <c:pt idx="37862">
                  <c:v>3.9226499999999997E-2</c:v>
                </c:pt>
                <c:pt idx="37863">
                  <c:v>3.4449199999999999E-2</c:v>
                </c:pt>
                <c:pt idx="37864">
                  <c:v>2.9631399999999999E-2</c:v>
                </c:pt>
                <c:pt idx="37865">
                  <c:v>2.4776699999999999E-2</c:v>
                </c:pt>
                <c:pt idx="37866">
                  <c:v>1.9889500000000001E-2</c:v>
                </c:pt>
                <c:pt idx="37867">
                  <c:v>1.49783E-2</c:v>
                </c:pt>
                <c:pt idx="37868">
                  <c:v>1.00514E-2</c:v>
                </c:pt>
                <c:pt idx="37869" formatCode="0.00E+00">
                  <c:v>5.11394E-3</c:v>
                </c:pt>
                <c:pt idx="37870" formatCode="0.00E+00">
                  <c:v>1.7124800000000001E-4</c:v>
                </c:pt>
                <c:pt idx="37871" formatCode="0.00E+00">
                  <c:v>-4.7702200000000004E-3</c:v>
                </c:pt>
                <c:pt idx="37872" formatCode="0.00E+00">
                  <c:v>-9.7044599999999998E-3</c:v>
                </c:pt>
                <c:pt idx="37873">
                  <c:v>-1.46255E-2</c:v>
                </c:pt>
                <c:pt idx="37874">
                  <c:v>-1.9528799999999999E-2</c:v>
                </c:pt>
                <c:pt idx="37875">
                  <c:v>-2.44102E-2</c:v>
                </c:pt>
                <c:pt idx="37876">
                  <c:v>-2.92643E-2</c:v>
                </c:pt>
                <c:pt idx="37877">
                  <c:v>-3.4084999999999997E-2</c:v>
                </c:pt>
                <c:pt idx="37878">
                  <c:v>-3.8866499999999998E-2</c:v>
                </c:pt>
                <c:pt idx="37879">
                  <c:v>-4.3600800000000002E-2</c:v>
                </c:pt>
                <c:pt idx="37880">
                  <c:v>-4.8277599999999997E-2</c:v>
                </c:pt>
                <c:pt idx="37881">
                  <c:v>-5.28876E-2</c:v>
                </c:pt>
                <c:pt idx="37882">
                  <c:v>-5.7426400000000002E-2</c:v>
                </c:pt>
                <c:pt idx="37883">
                  <c:v>-6.1892299999999997E-2</c:v>
                </c:pt>
                <c:pt idx="37884">
                  <c:v>-6.6281999999999994E-2</c:v>
                </c:pt>
                <c:pt idx="37885">
                  <c:v>-7.05871E-2</c:v>
                </c:pt>
                <c:pt idx="37886">
                  <c:v>-7.4795700000000007E-2</c:v>
                </c:pt>
                <c:pt idx="37887">
                  <c:v>-7.8898200000000002E-2</c:v>
                </c:pt>
                <c:pt idx="37888">
                  <c:v>-8.2889599999999994E-2</c:v>
                </c:pt>
                <c:pt idx="37889">
                  <c:v>-8.6766700000000002E-2</c:v>
                </c:pt>
                <c:pt idx="37890">
                  <c:v>-9.0526200000000001E-2</c:v>
                </c:pt>
                <c:pt idx="37891">
                  <c:v>-9.4166299999999994E-2</c:v>
                </c:pt>
                <c:pt idx="37892">
                  <c:v>-9.7684800000000002E-2</c:v>
                </c:pt>
                <c:pt idx="37893">
                  <c:v>-0.101077</c:v>
                </c:pt>
                <c:pt idx="37894">
                  <c:v>-0.104339</c:v>
                </c:pt>
                <c:pt idx="37895">
                  <c:v>-0.10746699999999999</c:v>
                </c:pt>
                <c:pt idx="37896">
                  <c:v>-0.11046</c:v>
                </c:pt>
                <c:pt idx="37897">
                  <c:v>-0.113312</c:v>
                </c:pt>
                <c:pt idx="37898">
                  <c:v>-0.116026</c:v>
                </c:pt>
                <c:pt idx="37899">
                  <c:v>-0.118599</c:v>
                </c:pt>
                <c:pt idx="37900">
                  <c:v>-0.121033</c:v>
                </c:pt>
                <c:pt idx="37901">
                  <c:v>-0.12332600000000001</c:v>
                </c:pt>
                <c:pt idx="37902">
                  <c:v>-0.125474</c:v>
                </c:pt>
                <c:pt idx="37903">
                  <c:v>-0.127474</c:v>
                </c:pt>
                <c:pt idx="37904">
                  <c:v>-0.12931799999999999</c:v>
                </c:pt>
                <c:pt idx="37905">
                  <c:v>-0.13100500000000001</c:v>
                </c:pt>
                <c:pt idx="37906">
                  <c:v>-0.13253300000000001</c:v>
                </c:pt>
                <c:pt idx="37907">
                  <c:v>-0.13389999999999999</c:v>
                </c:pt>
                <c:pt idx="37908">
                  <c:v>-0.135107</c:v>
                </c:pt>
                <c:pt idx="37909">
                  <c:v>-0.136156</c:v>
                </c:pt>
                <c:pt idx="37910">
                  <c:v>-0.137047</c:v>
                </c:pt>
                <c:pt idx="37911">
                  <c:v>-0.13777900000000001</c:v>
                </c:pt>
                <c:pt idx="37912">
                  <c:v>-0.138354</c:v>
                </c:pt>
                <c:pt idx="37913">
                  <c:v>-0.13877800000000001</c:v>
                </c:pt>
                <c:pt idx="37914">
                  <c:v>-0.13905600000000001</c:v>
                </c:pt>
                <c:pt idx="37915">
                  <c:v>-0.13919100000000001</c:v>
                </c:pt>
                <c:pt idx="37916">
                  <c:v>-0.139186</c:v>
                </c:pt>
                <c:pt idx="37917">
                  <c:v>-0.139041</c:v>
                </c:pt>
                <c:pt idx="37918">
                  <c:v>-0.13875999999999999</c:v>
                </c:pt>
                <c:pt idx="37919">
                  <c:v>-0.13834299999999999</c:v>
                </c:pt>
                <c:pt idx="37920">
                  <c:v>-0.137792</c:v>
                </c:pt>
                <c:pt idx="37921">
                  <c:v>-0.13711100000000001</c:v>
                </c:pt>
                <c:pt idx="37922">
                  <c:v>-0.13630600000000001</c:v>
                </c:pt>
                <c:pt idx="37923">
                  <c:v>-0.135381</c:v>
                </c:pt>
                <c:pt idx="37924">
                  <c:v>-0.13433600000000001</c:v>
                </c:pt>
                <c:pt idx="37925">
                  <c:v>-0.13317300000000001</c:v>
                </c:pt>
                <c:pt idx="37926">
                  <c:v>-0.13189600000000001</c:v>
                </c:pt>
                <c:pt idx="37927">
                  <c:v>-0.13050999999999999</c:v>
                </c:pt>
                <c:pt idx="37928">
                  <c:v>-0.12901699999999999</c:v>
                </c:pt>
                <c:pt idx="37929">
                  <c:v>-0.127419</c:v>
                </c:pt>
                <c:pt idx="37930">
                  <c:v>-0.12572</c:v>
                </c:pt>
                <c:pt idx="37931">
                  <c:v>-0.123933</c:v>
                </c:pt>
                <c:pt idx="37932">
                  <c:v>-0.122069</c:v>
                </c:pt>
                <c:pt idx="37933">
                  <c:v>-0.120133</c:v>
                </c:pt>
                <c:pt idx="37934">
                  <c:v>-0.11813</c:v>
                </c:pt>
                <c:pt idx="37935">
                  <c:v>-0.116064</c:v>
                </c:pt>
                <c:pt idx="37936">
                  <c:v>-0.113938</c:v>
                </c:pt>
                <c:pt idx="37937">
                  <c:v>-0.11175599999999999</c:v>
                </c:pt>
                <c:pt idx="37938">
                  <c:v>-0.109523</c:v>
                </c:pt>
                <c:pt idx="37939">
                  <c:v>-0.107243</c:v>
                </c:pt>
                <c:pt idx="37940">
                  <c:v>-0.104918</c:v>
                </c:pt>
                <c:pt idx="37941">
                  <c:v>-0.10255300000000001</c:v>
                </c:pt>
                <c:pt idx="37942">
                  <c:v>-0.100161</c:v>
                </c:pt>
                <c:pt idx="37943">
                  <c:v>-9.7757700000000003E-2</c:v>
                </c:pt>
                <c:pt idx="37944">
                  <c:v>-9.5349900000000001E-2</c:v>
                </c:pt>
                <c:pt idx="37945">
                  <c:v>-9.2942899999999995E-2</c:v>
                </c:pt>
                <c:pt idx="37946">
                  <c:v>-9.0542300000000006E-2</c:v>
                </c:pt>
                <c:pt idx="37947">
                  <c:v>-8.8151999999999994E-2</c:v>
                </c:pt>
                <c:pt idx="37948">
                  <c:v>-8.5773199999999994E-2</c:v>
                </c:pt>
                <c:pt idx="37949">
                  <c:v>-8.3411200000000005E-2</c:v>
                </c:pt>
                <c:pt idx="37950">
                  <c:v>-8.1076599999999999E-2</c:v>
                </c:pt>
                <c:pt idx="37951">
                  <c:v>-7.8778299999999996E-2</c:v>
                </c:pt>
                <c:pt idx="37952">
                  <c:v>-7.6521800000000001E-2</c:v>
                </c:pt>
                <c:pt idx="37953">
                  <c:v>-7.4312600000000006E-2</c:v>
                </c:pt>
                <c:pt idx="37954">
                  <c:v>-7.2153700000000001E-2</c:v>
                </c:pt>
                <c:pt idx="37955">
                  <c:v>-7.0046300000000006E-2</c:v>
                </c:pt>
                <c:pt idx="37956">
                  <c:v>-6.7995899999999998E-2</c:v>
                </c:pt>
                <c:pt idx="37957">
                  <c:v>-6.6014500000000004E-2</c:v>
                </c:pt>
                <c:pt idx="37958">
                  <c:v>-6.4114900000000002E-2</c:v>
                </c:pt>
                <c:pt idx="37959">
                  <c:v>-6.2306599999999997E-2</c:v>
                </c:pt>
                <c:pt idx="37960">
                  <c:v>-6.0596499999999998E-2</c:v>
                </c:pt>
                <c:pt idx="37961">
                  <c:v>-5.8990300000000002E-2</c:v>
                </c:pt>
                <c:pt idx="37962">
                  <c:v>-5.74917E-2</c:v>
                </c:pt>
                <c:pt idx="37963">
                  <c:v>-5.61013E-2</c:v>
                </c:pt>
                <c:pt idx="37964">
                  <c:v>-5.4823200000000002E-2</c:v>
                </c:pt>
                <c:pt idx="37965">
                  <c:v>-5.3665699999999997E-2</c:v>
                </c:pt>
                <c:pt idx="37966">
                  <c:v>-5.2634300000000002E-2</c:v>
                </c:pt>
                <c:pt idx="37967">
                  <c:v>-5.1728999999999997E-2</c:v>
                </c:pt>
                <c:pt idx="37968">
                  <c:v>-5.0951299999999998E-2</c:v>
                </c:pt>
                <c:pt idx="37969">
                  <c:v>-5.0306499999999997E-2</c:v>
                </c:pt>
                <c:pt idx="37970">
                  <c:v>-4.9797300000000003E-2</c:v>
                </c:pt>
                <c:pt idx="37971">
                  <c:v>-4.9420400000000003E-2</c:v>
                </c:pt>
                <c:pt idx="37972">
                  <c:v>-4.9173700000000001E-2</c:v>
                </c:pt>
                <c:pt idx="37973">
                  <c:v>-4.9058400000000002E-2</c:v>
                </c:pt>
                <c:pt idx="37974">
                  <c:v>-4.90781E-2</c:v>
                </c:pt>
                <c:pt idx="37975">
                  <c:v>-4.9236000000000002E-2</c:v>
                </c:pt>
                <c:pt idx="37976">
                  <c:v>-4.9532399999999997E-2</c:v>
                </c:pt>
                <c:pt idx="37977">
                  <c:v>-4.9965299999999997E-2</c:v>
                </c:pt>
                <c:pt idx="37978">
                  <c:v>-5.0534200000000001E-2</c:v>
                </c:pt>
                <c:pt idx="37979">
                  <c:v>-5.1240000000000001E-2</c:v>
                </c:pt>
                <c:pt idx="37980">
                  <c:v>-5.20826E-2</c:v>
                </c:pt>
                <c:pt idx="37981">
                  <c:v>-5.3060700000000002E-2</c:v>
                </c:pt>
                <c:pt idx="37982">
                  <c:v>-5.4172900000000003E-2</c:v>
                </c:pt>
                <c:pt idx="37983">
                  <c:v>-5.5418700000000001E-2</c:v>
                </c:pt>
                <c:pt idx="37984">
                  <c:v>-5.6796800000000001E-2</c:v>
                </c:pt>
                <c:pt idx="37985">
                  <c:v>-5.8302800000000002E-2</c:v>
                </c:pt>
                <c:pt idx="37986">
                  <c:v>-5.9931999999999999E-2</c:v>
                </c:pt>
                <c:pt idx="37987">
                  <c:v>-6.16803E-2</c:v>
                </c:pt>
                <c:pt idx="37988">
                  <c:v>-6.3544600000000007E-2</c:v>
                </c:pt>
                <c:pt idx="37989">
                  <c:v>-6.5521599999999999E-2</c:v>
                </c:pt>
                <c:pt idx="37990">
                  <c:v>-6.76089E-2</c:v>
                </c:pt>
                <c:pt idx="37991">
                  <c:v>-6.9803199999999996E-2</c:v>
                </c:pt>
                <c:pt idx="37992">
                  <c:v>-7.2100300000000006E-2</c:v>
                </c:pt>
                <c:pt idx="37993">
                  <c:v>-7.4499899999999994E-2</c:v>
                </c:pt>
                <c:pt idx="37994">
                  <c:v>-7.7004299999999998E-2</c:v>
                </c:pt>
                <c:pt idx="37995">
                  <c:v>-7.9610500000000001E-2</c:v>
                </c:pt>
                <c:pt idx="37996">
                  <c:v>-8.2312099999999999E-2</c:v>
                </c:pt>
                <c:pt idx="37997">
                  <c:v>-8.5107799999999997E-2</c:v>
                </c:pt>
                <c:pt idx="37998">
                  <c:v>-8.7999300000000003E-2</c:v>
                </c:pt>
                <c:pt idx="37999">
                  <c:v>-9.0982099999999996E-2</c:v>
                </c:pt>
                <c:pt idx="38000">
                  <c:v>-9.4046400000000002E-2</c:v>
                </c:pt>
                <c:pt idx="38001">
                  <c:v>-9.7187300000000004E-2</c:v>
                </c:pt>
                <c:pt idx="38002">
                  <c:v>-0.100406</c:v>
                </c:pt>
                <c:pt idx="38003">
                  <c:v>-0.103701</c:v>
                </c:pt>
                <c:pt idx="38004">
                  <c:v>-0.107061</c:v>
                </c:pt>
                <c:pt idx="38005">
                  <c:v>-0.110475</c:v>
                </c:pt>
                <c:pt idx="38006">
                  <c:v>-0.113927</c:v>
                </c:pt>
                <c:pt idx="38007">
                  <c:v>-0.11740399999999999</c:v>
                </c:pt>
                <c:pt idx="38008">
                  <c:v>-0.12089999999999999</c:v>
                </c:pt>
                <c:pt idx="38009">
                  <c:v>-0.124415</c:v>
                </c:pt>
                <c:pt idx="38010">
                  <c:v>-0.12795300000000001</c:v>
                </c:pt>
                <c:pt idx="38011">
                  <c:v>-0.13150899999999999</c:v>
                </c:pt>
                <c:pt idx="38012">
                  <c:v>-0.135074</c:v>
                </c:pt>
                <c:pt idx="38013">
                  <c:v>-0.13863600000000001</c:v>
                </c:pt>
                <c:pt idx="38014">
                  <c:v>-0.14218600000000001</c:v>
                </c:pt>
                <c:pt idx="38015">
                  <c:v>-0.14571999999999999</c:v>
                </c:pt>
                <c:pt idx="38016">
                  <c:v>-0.14923400000000001</c:v>
                </c:pt>
                <c:pt idx="38017">
                  <c:v>-0.152723</c:v>
                </c:pt>
                <c:pt idx="38018">
                  <c:v>-0.15618099999999999</c:v>
                </c:pt>
                <c:pt idx="38019">
                  <c:v>-0.159606</c:v>
                </c:pt>
                <c:pt idx="38020">
                  <c:v>-0.162996</c:v>
                </c:pt>
                <c:pt idx="38021">
                  <c:v>-0.16635</c:v>
                </c:pt>
                <c:pt idx="38022">
                  <c:v>-0.16966300000000001</c:v>
                </c:pt>
                <c:pt idx="38023">
                  <c:v>-0.172925</c:v>
                </c:pt>
                <c:pt idx="38024">
                  <c:v>-0.176124</c:v>
                </c:pt>
                <c:pt idx="38025">
                  <c:v>-0.17925099999999999</c:v>
                </c:pt>
                <c:pt idx="38026">
                  <c:v>-0.182306</c:v>
                </c:pt>
                <c:pt idx="38027">
                  <c:v>-0.18528600000000001</c:v>
                </c:pt>
                <c:pt idx="38028">
                  <c:v>-0.18819</c:v>
                </c:pt>
                <c:pt idx="38029">
                  <c:v>-0.19100800000000001</c:v>
                </c:pt>
                <c:pt idx="38030">
                  <c:v>-0.19373399999999999</c:v>
                </c:pt>
                <c:pt idx="38031">
                  <c:v>-0.19636300000000001</c:v>
                </c:pt>
                <c:pt idx="38032">
                  <c:v>-0.19888900000000001</c:v>
                </c:pt>
                <c:pt idx="38033">
                  <c:v>-0.20130400000000001</c:v>
                </c:pt>
                <c:pt idx="38034">
                  <c:v>-0.203601</c:v>
                </c:pt>
                <c:pt idx="38035">
                  <c:v>-0.20577500000000001</c:v>
                </c:pt>
                <c:pt idx="38036">
                  <c:v>-0.20782100000000001</c:v>
                </c:pt>
                <c:pt idx="38037">
                  <c:v>-0.209734</c:v>
                </c:pt>
                <c:pt idx="38038">
                  <c:v>-0.21151400000000001</c:v>
                </c:pt>
                <c:pt idx="38039">
                  <c:v>-0.21316199999999999</c:v>
                </c:pt>
                <c:pt idx="38040">
                  <c:v>-0.214672</c:v>
                </c:pt>
                <c:pt idx="38041">
                  <c:v>-0.216033</c:v>
                </c:pt>
                <c:pt idx="38042">
                  <c:v>-0.21723999999999999</c:v>
                </c:pt>
                <c:pt idx="38043">
                  <c:v>-0.21829499999999999</c:v>
                </c:pt>
                <c:pt idx="38044">
                  <c:v>-0.219198</c:v>
                </c:pt>
                <c:pt idx="38045">
                  <c:v>-0.219944</c:v>
                </c:pt>
                <c:pt idx="38046">
                  <c:v>-0.22053300000000001</c:v>
                </c:pt>
                <c:pt idx="38047">
                  <c:v>-0.220967</c:v>
                </c:pt>
                <c:pt idx="38048">
                  <c:v>-0.22124099999999999</c:v>
                </c:pt>
                <c:pt idx="38049">
                  <c:v>-0.22135299999999999</c:v>
                </c:pt>
                <c:pt idx="38050">
                  <c:v>-0.221303</c:v>
                </c:pt>
                <c:pt idx="38051">
                  <c:v>-0.22109599999999999</c:v>
                </c:pt>
                <c:pt idx="38052">
                  <c:v>-0.22073000000000001</c:v>
                </c:pt>
                <c:pt idx="38053">
                  <c:v>-0.22020799999999999</c:v>
                </c:pt>
                <c:pt idx="38054">
                  <c:v>-0.219531</c:v>
                </c:pt>
                <c:pt idx="38055">
                  <c:v>-0.21870100000000001</c:v>
                </c:pt>
                <c:pt idx="38056">
                  <c:v>-0.21771599999999999</c:v>
                </c:pt>
                <c:pt idx="38057">
                  <c:v>-0.21657399999999999</c:v>
                </c:pt>
                <c:pt idx="38058">
                  <c:v>-0.215279</c:v>
                </c:pt>
                <c:pt idx="38059">
                  <c:v>-0.213836</c:v>
                </c:pt>
                <c:pt idx="38060">
                  <c:v>-0.21224999999999999</c:v>
                </c:pt>
                <c:pt idx="38061">
                  <c:v>-0.21052599999999999</c:v>
                </c:pt>
                <c:pt idx="38062">
                  <c:v>-0.20866499999999999</c:v>
                </c:pt>
                <c:pt idx="38063">
                  <c:v>-0.20666899999999999</c:v>
                </c:pt>
                <c:pt idx="38064">
                  <c:v>-0.204542</c:v>
                </c:pt>
                <c:pt idx="38065">
                  <c:v>-0.20228599999999999</c:v>
                </c:pt>
                <c:pt idx="38066">
                  <c:v>-0.199906</c:v>
                </c:pt>
                <c:pt idx="38067">
                  <c:v>-0.197403</c:v>
                </c:pt>
                <c:pt idx="38068">
                  <c:v>-0.19477700000000001</c:v>
                </c:pt>
                <c:pt idx="38069">
                  <c:v>-0.192028</c:v>
                </c:pt>
                <c:pt idx="38070">
                  <c:v>-0.18915999999999999</c:v>
                </c:pt>
                <c:pt idx="38071">
                  <c:v>-0.18618199999999999</c:v>
                </c:pt>
                <c:pt idx="38072">
                  <c:v>-0.18310100000000001</c:v>
                </c:pt>
                <c:pt idx="38073">
                  <c:v>-0.17992</c:v>
                </c:pt>
                <c:pt idx="38074">
                  <c:v>-0.176645</c:v>
                </c:pt>
                <c:pt idx="38075">
                  <c:v>-0.17327799999999999</c:v>
                </c:pt>
                <c:pt idx="38076">
                  <c:v>-0.169823</c:v>
                </c:pt>
                <c:pt idx="38077">
                  <c:v>-0.16628399999999999</c:v>
                </c:pt>
                <c:pt idx="38078">
                  <c:v>-0.16267100000000001</c:v>
                </c:pt>
                <c:pt idx="38079">
                  <c:v>-0.158993</c:v>
                </c:pt>
                <c:pt idx="38080">
                  <c:v>-0.15526200000000001</c:v>
                </c:pt>
                <c:pt idx="38081">
                  <c:v>-0.15148500000000001</c:v>
                </c:pt>
                <c:pt idx="38082">
                  <c:v>-0.14766799999999999</c:v>
                </c:pt>
                <c:pt idx="38083">
                  <c:v>-0.143815</c:v>
                </c:pt>
                <c:pt idx="38084">
                  <c:v>-0.139931</c:v>
                </c:pt>
                <c:pt idx="38085">
                  <c:v>-0.13602300000000001</c:v>
                </c:pt>
                <c:pt idx="38086">
                  <c:v>-0.13209899999999999</c:v>
                </c:pt>
                <c:pt idx="38087">
                  <c:v>-0.128168</c:v>
                </c:pt>
                <c:pt idx="38088">
                  <c:v>-0.124235</c:v>
                </c:pt>
                <c:pt idx="38089">
                  <c:v>-0.12030200000000001</c:v>
                </c:pt>
                <c:pt idx="38090">
                  <c:v>-0.11637400000000001</c:v>
                </c:pt>
                <c:pt idx="38091">
                  <c:v>-0.112453</c:v>
                </c:pt>
                <c:pt idx="38092">
                  <c:v>-0.108541</c:v>
                </c:pt>
                <c:pt idx="38093">
                  <c:v>-0.10463799999999999</c:v>
                </c:pt>
                <c:pt idx="38094">
                  <c:v>-0.10075199999999999</c:v>
                </c:pt>
                <c:pt idx="38095">
                  <c:v>-9.6888500000000002E-2</c:v>
                </c:pt>
                <c:pt idx="38096">
                  <c:v>-9.3053399999999994E-2</c:v>
                </c:pt>
                <c:pt idx="38097">
                  <c:v>-8.9251499999999998E-2</c:v>
                </c:pt>
                <c:pt idx="38098">
                  <c:v>-8.5489899999999994E-2</c:v>
                </c:pt>
                <c:pt idx="38099">
                  <c:v>-8.1777000000000002E-2</c:v>
                </c:pt>
                <c:pt idx="38100">
                  <c:v>-7.8118900000000005E-2</c:v>
                </c:pt>
                <c:pt idx="38101">
                  <c:v>-7.4521599999999993E-2</c:v>
                </c:pt>
                <c:pt idx="38102">
                  <c:v>-7.0995600000000006E-2</c:v>
                </c:pt>
                <c:pt idx="38103">
                  <c:v>-6.7554199999999995E-2</c:v>
                </c:pt>
                <c:pt idx="38104">
                  <c:v>-6.4207200000000006E-2</c:v>
                </c:pt>
                <c:pt idx="38105">
                  <c:v>-6.0958699999999998E-2</c:v>
                </c:pt>
                <c:pt idx="38106">
                  <c:v>-5.7812099999999998E-2</c:v>
                </c:pt>
                <c:pt idx="38107">
                  <c:v>-5.4772500000000002E-2</c:v>
                </c:pt>
                <c:pt idx="38108">
                  <c:v>-5.18466E-2</c:v>
                </c:pt>
                <c:pt idx="38109">
                  <c:v>-4.9043200000000002E-2</c:v>
                </c:pt>
                <c:pt idx="38110">
                  <c:v>-4.6373200000000003E-2</c:v>
                </c:pt>
                <c:pt idx="38111">
                  <c:v>-4.3846700000000002E-2</c:v>
                </c:pt>
                <c:pt idx="38112">
                  <c:v>-4.1470600000000003E-2</c:v>
                </c:pt>
                <c:pt idx="38113">
                  <c:v>-3.9246299999999998E-2</c:v>
                </c:pt>
                <c:pt idx="38114">
                  <c:v>-3.71714E-2</c:v>
                </c:pt>
                <c:pt idx="38115">
                  <c:v>-3.5245800000000001E-2</c:v>
                </c:pt>
                <c:pt idx="38116">
                  <c:v>-3.3470199999999999E-2</c:v>
                </c:pt>
                <c:pt idx="38117">
                  <c:v>-3.1845400000000003E-2</c:v>
                </c:pt>
                <c:pt idx="38118">
                  <c:v>-3.0374399999999999E-2</c:v>
                </c:pt>
                <c:pt idx="38119">
                  <c:v>-2.90639E-2</c:v>
                </c:pt>
                <c:pt idx="38120">
                  <c:v>-2.79195E-2</c:v>
                </c:pt>
                <c:pt idx="38121">
                  <c:v>-2.6941799999999998E-2</c:v>
                </c:pt>
                <c:pt idx="38122">
                  <c:v>-2.6131100000000001E-2</c:v>
                </c:pt>
                <c:pt idx="38123">
                  <c:v>-2.5492000000000001E-2</c:v>
                </c:pt>
                <c:pt idx="38124">
                  <c:v>-2.5028999999999999E-2</c:v>
                </c:pt>
                <c:pt idx="38125">
                  <c:v>-2.47432E-2</c:v>
                </c:pt>
                <c:pt idx="38126">
                  <c:v>-2.4633599999999999E-2</c:v>
                </c:pt>
                <c:pt idx="38127">
                  <c:v>-2.4702100000000001E-2</c:v>
                </c:pt>
                <c:pt idx="38128">
                  <c:v>-2.4951000000000001E-2</c:v>
                </c:pt>
                <c:pt idx="38129">
                  <c:v>-2.5379700000000002E-2</c:v>
                </c:pt>
                <c:pt idx="38130">
                  <c:v>-2.59881E-2</c:v>
                </c:pt>
                <c:pt idx="38131">
                  <c:v>-2.67791E-2</c:v>
                </c:pt>
                <c:pt idx="38132">
                  <c:v>-2.77535E-2</c:v>
                </c:pt>
                <c:pt idx="38133">
                  <c:v>-2.8906299999999999E-2</c:v>
                </c:pt>
                <c:pt idx="38134">
                  <c:v>-3.0230099999999999E-2</c:v>
                </c:pt>
                <c:pt idx="38135">
                  <c:v>-3.1720699999999998E-2</c:v>
                </c:pt>
                <c:pt idx="38136">
                  <c:v>-3.3377700000000003E-2</c:v>
                </c:pt>
                <c:pt idx="38137">
                  <c:v>-3.5202499999999998E-2</c:v>
                </c:pt>
                <c:pt idx="38138">
                  <c:v>-3.7196800000000002E-2</c:v>
                </c:pt>
                <c:pt idx="38139">
                  <c:v>-3.9362099999999997E-2</c:v>
                </c:pt>
                <c:pt idx="38140">
                  <c:v>-4.1697699999999997E-2</c:v>
                </c:pt>
                <c:pt idx="38141">
                  <c:v>-4.4199200000000001E-2</c:v>
                </c:pt>
                <c:pt idx="38142">
                  <c:v>-4.6860100000000002E-2</c:v>
                </c:pt>
                <c:pt idx="38143">
                  <c:v>-4.9674200000000002E-2</c:v>
                </c:pt>
                <c:pt idx="38144">
                  <c:v>-5.2634800000000002E-2</c:v>
                </c:pt>
                <c:pt idx="38145">
                  <c:v>-5.5735600000000003E-2</c:v>
                </c:pt>
                <c:pt idx="38146">
                  <c:v>-5.8975800000000002E-2</c:v>
                </c:pt>
                <c:pt idx="38147">
                  <c:v>-6.2357500000000003E-2</c:v>
                </c:pt>
                <c:pt idx="38148">
                  <c:v>-6.5881999999999996E-2</c:v>
                </c:pt>
                <c:pt idx="38149">
                  <c:v>-6.9547800000000007E-2</c:v>
                </c:pt>
                <c:pt idx="38150">
                  <c:v>-7.33486E-2</c:v>
                </c:pt>
                <c:pt idx="38151">
                  <c:v>-7.7272400000000005E-2</c:v>
                </c:pt>
                <c:pt idx="38152">
                  <c:v>-8.1306400000000001E-2</c:v>
                </c:pt>
                <c:pt idx="38153">
                  <c:v>-8.5441299999999998E-2</c:v>
                </c:pt>
                <c:pt idx="38154">
                  <c:v>-8.9669600000000002E-2</c:v>
                </c:pt>
                <c:pt idx="38155">
                  <c:v>-9.3983800000000006E-2</c:v>
                </c:pt>
                <c:pt idx="38156">
                  <c:v>-9.83792E-2</c:v>
                </c:pt>
                <c:pt idx="38157">
                  <c:v>-0.102851</c:v>
                </c:pt>
                <c:pt idx="38158">
                  <c:v>-0.107392</c:v>
                </c:pt>
                <c:pt idx="38159">
                  <c:v>-0.111994</c:v>
                </c:pt>
                <c:pt idx="38160">
                  <c:v>-0.116656</c:v>
                </c:pt>
                <c:pt idx="38161">
                  <c:v>-0.121375</c:v>
                </c:pt>
                <c:pt idx="38162">
                  <c:v>-0.12614400000000001</c:v>
                </c:pt>
                <c:pt idx="38163">
                  <c:v>-0.13095899999999999</c:v>
                </c:pt>
                <c:pt idx="38164">
                  <c:v>-0.13581499999999999</c:v>
                </c:pt>
                <c:pt idx="38165">
                  <c:v>-0.14070299999999999</c:v>
                </c:pt>
                <c:pt idx="38166">
                  <c:v>-0.14561399999999999</c:v>
                </c:pt>
                <c:pt idx="38167">
                  <c:v>-0.15053900000000001</c:v>
                </c:pt>
                <c:pt idx="38168">
                  <c:v>-0.155471</c:v>
                </c:pt>
                <c:pt idx="38169">
                  <c:v>-0.16039999999999999</c:v>
                </c:pt>
                <c:pt idx="38170">
                  <c:v>-0.16531499999999999</c:v>
                </c:pt>
                <c:pt idx="38171">
                  <c:v>-0.170211</c:v>
                </c:pt>
                <c:pt idx="38172">
                  <c:v>-0.17508099999999999</c:v>
                </c:pt>
                <c:pt idx="38173">
                  <c:v>-0.179921</c:v>
                </c:pt>
                <c:pt idx="38174">
                  <c:v>-0.184729</c:v>
                </c:pt>
                <c:pt idx="38175">
                  <c:v>-0.189501</c:v>
                </c:pt>
                <c:pt idx="38176">
                  <c:v>-0.19423399999999999</c:v>
                </c:pt>
                <c:pt idx="38177">
                  <c:v>-0.19892499999999999</c:v>
                </c:pt>
                <c:pt idx="38178">
                  <c:v>-0.20356399999999999</c:v>
                </c:pt>
                <c:pt idx="38179">
                  <c:v>-0.208147</c:v>
                </c:pt>
                <c:pt idx="38180">
                  <c:v>-0.212672</c:v>
                </c:pt>
                <c:pt idx="38181">
                  <c:v>-0.217139</c:v>
                </c:pt>
                <c:pt idx="38182">
                  <c:v>-0.22154699999999999</c:v>
                </c:pt>
                <c:pt idx="38183">
                  <c:v>-0.22589600000000001</c:v>
                </c:pt>
                <c:pt idx="38184">
                  <c:v>-0.230185</c:v>
                </c:pt>
                <c:pt idx="38185">
                  <c:v>-0.23441300000000001</c:v>
                </c:pt>
                <c:pt idx="38186">
                  <c:v>-0.23857400000000001</c:v>
                </c:pt>
                <c:pt idx="38187">
                  <c:v>-0.24265600000000001</c:v>
                </c:pt>
                <c:pt idx="38188">
                  <c:v>-0.24665100000000001</c:v>
                </c:pt>
                <c:pt idx="38189">
                  <c:v>-0.25055300000000003</c:v>
                </c:pt>
                <c:pt idx="38190">
                  <c:v>-0.25436199999999998</c:v>
                </c:pt>
                <c:pt idx="38191">
                  <c:v>-0.25807400000000003</c:v>
                </c:pt>
                <c:pt idx="38192">
                  <c:v>-0.261687</c:v>
                </c:pt>
                <c:pt idx="38193">
                  <c:v>-0.26519700000000002</c:v>
                </c:pt>
                <c:pt idx="38194">
                  <c:v>-0.26860699999999998</c:v>
                </c:pt>
                <c:pt idx="38195">
                  <c:v>-0.27192</c:v>
                </c:pt>
                <c:pt idx="38196">
                  <c:v>-0.27512199999999998</c:v>
                </c:pt>
                <c:pt idx="38197">
                  <c:v>-0.27817700000000001</c:v>
                </c:pt>
                <c:pt idx="38198">
                  <c:v>-0.28109099999999998</c:v>
                </c:pt>
                <c:pt idx="38199">
                  <c:v>-0.28390700000000002</c:v>
                </c:pt>
                <c:pt idx="38200">
                  <c:v>-0.28662599999999999</c:v>
                </c:pt>
                <c:pt idx="38201">
                  <c:v>-0.28922599999999998</c:v>
                </c:pt>
                <c:pt idx="38202">
                  <c:v>-0.29171399999999997</c:v>
                </c:pt>
                <c:pt idx="38203">
                  <c:v>-0.294103</c:v>
                </c:pt>
                <c:pt idx="38204">
                  <c:v>-0.29639100000000002</c:v>
                </c:pt>
                <c:pt idx="38205">
                  <c:v>-0.29857400000000001</c:v>
                </c:pt>
                <c:pt idx="38206">
                  <c:v>-0.300645</c:v>
                </c:pt>
                <c:pt idx="38207">
                  <c:v>-0.30260100000000001</c:v>
                </c:pt>
                <c:pt idx="38208">
                  <c:v>-0.30444700000000002</c:v>
                </c:pt>
                <c:pt idx="38209">
                  <c:v>-0.30618400000000001</c:v>
                </c:pt>
                <c:pt idx="38210">
                  <c:v>-0.30781599999999998</c:v>
                </c:pt>
                <c:pt idx="38211">
                  <c:v>-0.30934299999999998</c:v>
                </c:pt>
                <c:pt idx="38212">
                  <c:v>-0.31076999999999999</c:v>
                </c:pt>
                <c:pt idx="38213">
                  <c:v>-0.31210199999999999</c:v>
                </c:pt>
                <c:pt idx="38214">
                  <c:v>-0.31334499999999998</c:v>
                </c:pt>
                <c:pt idx="38215">
                  <c:v>-0.31450499999999998</c:v>
                </c:pt>
                <c:pt idx="38216">
                  <c:v>-0.315583</c:v>
                </c:pt>
                <c:pt idx="38217">
                  <c:v>-0.316579</c:v>
                </c:pt>
                <c:pt idx="38218">
                  <c:v>-0.31749100000000002</c:v>
                </c:pt>
                <c:pt idx="38219">
                  <c:v>-0.31832100000000002</c:v>
                </c:pt>
                <c:pt idx="38220">
                  <c:v>-0.319073</c:v>
                </c:pt>
                <c:pt idx="38221">
                  <c:v>-0.31974900000000001</c:v>
                </c:pt>
                <c:pt idx="38222">
                  <c:v>-0.320351</c:v>
                </c:pt>
                <c:pt idx="38223">
                  <c:v>-0.32088</c:v>
                </c:pt>
                <c:pt idx="38224">
                  <c:v>-0.32133699999999998</c:v>
                </c:pt>
                <c:pt idx="38225">
                  <c:v>-0.32172000000000001</c:v>
                </c:pt>
                <c:pt idx="38226">
                  <c:v>-0.32202799999999998</c:v>
                </c:pt>
                <c:pt idx="38227">
                  <c:v>-0.32226300000000002</c:v>
                </c:pt>
                <c:pt idx="38228">
                  <c:v>-0.32242900000000002</c:v>
                </c:pt>
                <c:pt idx="38229">
                  <c:v>-0.322521</c:v>
                </c:pt>
                <c:pt idx="38230">
                  <c:v>-0.32253999999999999</c:v>
                </c:pt>
                <c:pt idx="38231">
                  <c:v>-0.32249299999999997</c:v>
                </c:pt>
                <c:pt idx="38232">
                  <c:v>-0.32239099999999998</c:v>
                </c:pt>
                <c:pt idx="38233">
                  <c:v>-0.322237</c:v>
                </c:pt>
                <c:pt idx="38234">
                  <c:v>-0.32203300000000001</c:v>
                </c:pt>
                <c:pt idx="38235">
                  <c:v>-0.32177899999999998</c:v>
                </c:pt>
                <c:pt idx="38236">
                  <c:v>-0.32147799999999999</c:v>
                </c:pt>
                <c:pt idx="38237">
                  <c:v>-0.32112800000000002</c:v>
                </c:pt>
                <c:pt idx="38238">
                  <c:v>-0.32073099999999999</c:v>
                </c:pt>
                <c:pt idx="38239">
                  <c:v>-0.32028699999999999</c:v>
                </c:pt>
                <c:pt idx="38240">
                  <c:v>-0.319799</c:v>
                </c:pt>
                <c:pt idx="38241">
                  <c:v>-0.31926900000000002</c:v>
                </c:pt>
                <c:pt idx="38242">
                  <c:v>-0.31869900000000001</c:v>
                </c:pt>
                <c:pt idx="38243">
                  <c:v>-0.31808799999999998</c:v>
                </c:pt>
                <c:pt idx="38244">
                  <c:v>-0.31743199999999999</c:v>
                </c:pt>
                <c:pt idx="38245">
                  <c:v>-0.31673000000000001</c:v>
                </c:pt>
                <c:pt idx="38246">
                  <c:v>-0.31598199999999999</c:v>
                </c:pt>
                <c:pt idx="38247">
                  <c:v>-0.31518699999999999</c:v>
                </c:pt>
                <c:pt idx="38248">
                  <c:v>-0.31434400000000001</c:v>
                </c:pt>
                <c:pt idx="38249">
                  <c:v>-0.31345600000000001</c:v>
                </c:pt>
                <c:pt idx="38250">
                  <c:v>-0.312527</c:v>
                </c:pt>
                <c:pt idx="38251">
                  <c:v>-0.31155899999999997</c:v>
                </c:pt>
                <c:pt idx="38252">
                  <c:v>-0.31055199999999999</c:v>
                </c:pt>
                <c:pt idx="38253">
                  <c:v>-0.30950299999999997</c:v>
                </c:pt>
                <c:pt idx="38254">
                  <c:v>-0.30841299999999999</c:v>
                </c:pt>
                <c:pt idx="38255">
                  <c:v>-0.30727700000000002</c:v>
                </c:pt>
                <c:pt idx="38256">
                  <c:v>-0.30609199999999998</c:v>
                </c:pt>
                <c:pt idx="38257">
                  <c:v>-0.30485400000000001</c:v>
                </c:pt>
                <c:pt idx="38258">
                  <c:v>-0.303564</c:v>
                </c:pt>
                <c:pt idx="38259">
                  <c:v>-0.30222100000000002</c:v>
                </c:pt>
                <c:pt idx="38260">
                  <c:v>-0.30082900000000001</c:v>
                </c:pt>
                <c:pt idx="38261">
                  <c:v>-0.29939399999999999</c:v>
                </c:pt>
                <c:pt idx="38262">
                  <c:v>-0.29791600000000001</c:v>
                </c:pt>
                <c:pt idx="38263">
                  <c:v>-0.29639500000000002</c:v>
                </c:pt>
                <c:pt idx="38264">
                  <c:v>-0.29483100000000001</c:v>
                </c:pt>
                <c:pt idx="38265">
                  <c:v>-0.29322199999999998</c:v>
                </c:pt>
                <c:pt idx="38266">
                  <c:v>-0.29156799999999999</c:v>
                </c:pt>
                <c:pt idx="38267">
                  <c:v>-0.28986699999999999</c:v>
                </c:pt>
                <c:pt idx="38268">
                  <c:v>-0.28812300000000002</c:v>
                </c:pt>
                <c:pt idx="38269">
                  <c:v>-0.28633799999999998</c:v>
                </c:pt>
                <c:pt idx="38270">
                  <c:v>-0.28451100000000001</c:v>
                </c:pt>
                <c:pt idx="38271">
                  <c:v>-0.282634</c:v>
                </c:pt>
                <c:pt idx="38272">
                  <c:v>-0.28070000000000001</c:v>
                </c:pt>
                <c:pt idx="38273">
                  <c:v>-0.27870400000000001</c:v>
                </c:pt>
                <c:pt idx="38274">
                  <c:v>-0.27665000000000001</c:v>
                </c:pt>
                <c:pt idx="38275">
                  <c:v>-0.27454200000000001</c:v>
                </c:pt>
                <c:pt idx="38276">
                  <c:v>-0.27238000000000001</c:v>
                </c:pt>
                <c:pt idx="38277">
                  <c:v>-0.27016099999999998</c:v>
                </c:pt>
                <c:pt idx="38278">
                  <c:v>-0.26788200000000001</c:v>
                </c:pt>
                <c:pt idx="38279">
                  <c:v>-0.265544</c:v>
                </c:pt>
                <c:pt idx="38280">
                  <c:v>-0.26315100000000002</c:v>
                </c:pt>
                <c:pt idx="38281">
                  <c:v>-0.26070300000000002</c:v>
                </c:pt>
                <c:pt idx="38282">
                  <c:v>-0.25819900000000001</c:v>
                </c:pt>
                <c:pt idx="38283">
                  <c:v>-0.25564199999999998</c:v>
                </c:pt>
                <c:pt idx="38284">
                  <c:v>-0.25303900000000001</c:v>
                </c:pt>
                <c:pt idx="38285">
                  <c:v>-0.25039600000000001</c:v>
                </c:pt>
                <c:pt idx="38286">
                  <c:v>-0.24771199999999999</c:v>
                </c:pt>
                <c:pt idx="38287">
                  <c:v>-0.244981</c:v>
                </c:pt>
                <c:pt idx="38288">
                  <c:v>-0.242201</c:v>
                </c:pt>
                <c:pt idx="38289">
                  <c:v>-0.239372</c:v>
                </c:pt>
                <c:pt idx="38290">
                  <c:v>-0.23649300000000001</c:v>
                </c:pt>
                <c:pt idx="38291">
                  <c:v>-0.233567</c:v>
                </c:pt>
                <c:pt idx="38292">
                  <c:v>-0.230599</c:v>
                </c:pt>
                <c:pt idx="38293">
                  <c:v>-0.22758500000000001</c:v>
                </c:pt>
                <c:pt idx="38294">
                  <c:v>-0.224524</c:v>
                </c:pt>
                <c:pt idx="38295">
                  <c:v>-0.221415</c:v>
                </c:pt>
                <c:pt idx="38296">
                  <c:v>-0.218255</c:v>
                </c:pt>
                <c:pt idx="38297">
                  <c:v>-0.21501899999999999</c:v>
                </c:pt>
                <c:pt idx="38298">
                  <c:v>-0.21170600000000001</c:v>
                </c:pt>
                <c:pt idx="38299">
                  <c:v>-0.208347</c:v>
                </c:pt>
                <c:pt idx="38300">
                  <c:v>-0.20495099999999999</c:v>
                </c:pt>
                <c:pt idx="38301">
                  <c:v>-0.20150899999999999</c:v>
                </c:pt>
                <c:pt idx="38302">
                  <c:v>-0.19802400000000001</c:v>
                </c:pt>
                <c:pt idx="38303">
                  <c:v>-0.19450100000000001</c:v>
                </c:pt>
                <c:pt idx="38304">
                  <c:v>-0.190944</c:v>
                </c:pt>
                <c:pt idx="38305">
                  <c:v>-0.18735599999999999</c:v>
                </c:pt>
                <c:pt idx="38306">
                  <c:v>-0.18373400000000001</c:v>
                </c:pt>
                <c:pt idx="38307">
                  <c:v>-0.18007600000000001</c:v>
                </c:pt>
                <c:pt idx="38308">
                  <c:v>-0.17637900000000001</c:v>
                </c:pt>
                <c:pt idx="38309">
                  <c:v>-0.17264699999999999</c:v>
                </c:pt>
                <c:pt idx="38310">
                  <c:v>-0.168879</c:v>
                </c:pt>
                <c:pt idx="38311">
                  <c:v>-0.165079</c:v>
                </c:pt>
                <c:pt idx="38312">
                  <c:v>-0.16125200000000001</c:v>
                </c:pt>
                <c:pt idx="38313">
                  <c:v>-0.15740199999999999</c:v>
                </c:pt>
                <c:pt idx="38314">
                  <c:v>-0.15353</c:v>
                </c:pt>
                <c:pt idx="38315">
                  <c:v>-0.14963699999999999</c:v>
                </c:pt>
                <c:pt idx="38316">
                  <c:v>-0.145727</c:v>
                </c:pt>
                <c:pt idx="38317">
                  <c:v>-0.14180699999999999</c:v>
                </c:pt>
                <c:pt idx="38318">
                  <c:v>-0.13788300000000001</c:v>
                </c:pt>
                <c:pt idx="38319">
                  <c:v>-0.13395799999999999</c:v>
                </c:pt>
                <c:pt idx="38320">
                  <c:v>-0.13003799999999999</c:v>
                </c:pt>
                <c:pt idx="38321">
                  <c:v>-0.12612799999999999</c:v>
                </c:pt>
                <c:pt idx="38322">
                  <c:v>-0.12223000000000001</c:v>
                </c:pt>
                <c:pt idx="38323">
                  <c:v>-0.11834500000000001</c:v>
                </c:pt>
                <c:pt idx="38324">
                  <c:v>-0.114472</c:v>
                </c:pt>
                <c:pt idx="38325">
                  <c:v>-0.11061799999999999</c:v>
                </c:pt>
                <c:pt idx="38326">
                  <c:v>-0.106785</c:v>
                </c:pt>
                <c:pt idx="38327">
                  <c:v>-0.10298</c:v>
                </c:pt>
                <c:pt idx="38328">
                  <c:v>-9.9211800000000003E-2</c:v>
                </c:pt>
                <c:pt idx="38329">
                  <c:v>-9.5492900000000006E-2</c:v>
                </c:pt>
                <c:pt idx="38330">
                  <c:v>-9.1829499999999994E-2</c:v>
                </c:pt>
                <c:pt idx="38331">
                  <c:v>-8.8220400000000004E-2</c:v>
                </c:pt>
                <c:pt idx="38332">
                  <c:v>-8.4664000000000003E-2</c:v>
                </c:pt>
                <c:pt idx="38333">
                  <c:v>-8.1160899999999994E-2</c:v>
                </c:pt>
                <c:pt idx="38334">
                  <c:v>-7.7699299999999999E-2</c:v>
                </c:pt>
                <c:pt idx="38335">
                  <c:v>-7.4267700000000006E-2</c:v>
                </c:pt>
                <c:pt idx="38336">
                  <c:v>-7.0884100000000005E-2</c:v>
                </c:pt>
                <c:pt idx="38337">
                  <c:v>-6.7568500000000004E-2</c:v>
                </c:pt>
                <c:pt idx="38338">
                  <c:v>-6.4315399999999995E-2</c:v>
                </c:pt>
                <c:pt idx="38339">
                  <c:v>-6.1123200000000003E-2</c:v>
                </c:pt>
                <c:pt idx="38340">
                  <c:v>-5.8001999999999998E-2</c:v>
                </c:pt>
                <c:pt idx="38341">
                  <c:v>-5.4960599999999998E-2</c:v>
                </c:pt>
                <c:pt idx="38342">
                  <c:v>-5.2002199999999998E-2</c:v>
                </c:pt>
                <c:pt idx="38343">
                  <c:v>-4.91276E-2</c:v>
                </c:pt>
                <c:pt idx="38344">
                  <c:v>-4.6339199999999997E-2</c:v>
                </c:pt>
                <c:pt idx="38345">
                  <c:v>-4.3642E-2</c:v>
                </c:pt>
                <c:pt idx="38346">
                  <c:v>-4.1039399999999997E-2</c:v>
                </c:pt>
                <c:pt idx="38347">
                  <c:v>-3.8534100000000002E-2</c:v>
                </c:pt>
                <c:pt idx="38348">
                  <c:v>-3.6131799999999999E-2</c:v>
                </c:pt>
                <c:pt idx="38349">
                  <c:v>-3.3837600000000002E-2</c:v>
                </c:pt>
                <c:pt idx="38350">
                  <c:v>-3.1654300000000003E-2</c:v>
                </c:pt>
                <c:pt idx="38351">
                  <c:v>-2.95838E-2</c:v>
                </c:pt>
                <c:pt idx="38352">
                  <c:v>-2.7629299999999999E-2</c:v>
                </c:pt>
                <c:pt idx="38353">
                  <c:v>-2.5795700000000001E-2</c:v>
                </c:pt>
                <c:pt idx="38354">
                  <c:v>-2.4087799999999999E-2</c:v>
                </c:pt>
                <c:pt idx="38355">
                  <c:v>-2.25087E-2</c:v>
                </c:pt>
                <c:pt idx="38356">
                  <c:v>-2.1060200000000001E-2</c:v>
                </c:pt>
                <c:pt idx="38357">
                  <c:v>-1.97447E-2</c:v>
                </c:pt>
                <c:pt idx="38358">
                  <c:v>-1.85658E-2</c:v>
                </c:pt>
                <c:pt idx="38359">
                  <c:v>-1.7524600000000001E-2</c:v>
                </c:pt>
                <c:pt idx="38360">
                  <c:v>-1.66187E-2</c:v>
                </c:pt>
                <c:pt idx="38361">
                  <c:v>-1.5848299999999999E-2</c:v>
                </c:pt>
                <c:pt idx="38362">
                  <c:v>-1.5218300000000001E-2</c:v>
                </c:pt>
                <c:pt idx="38363">
                  <c:v>-1.47309E-2</c:v>
                </c:pt>
                <c:pt idx="38364">
                  <c:v>-1.43848E-2</c:v>
                </c:pt>
                <c:pt idx="38365">
                  <c:v>-1.4182200000000001E-2</c:v>
                </c:pt>
                <c:pt idx="38366">
                  <c:v>-1.4127799999999999E-2</c:v>
                </c:pt>
                <c:pt idx="38367">
                  <c:v>-1.42253E-2</c:v>
                </c:pt>
                <c:pt idx="38368">
                  <c:v>-1.4475E-2</c:v>
                </c:pt>
                <c:pt idx="38369">
                  <c:v>-1.4874999999999999E-2</c:v>
                </c:pt>
                <c:pt idx="38370">
                  <c:v>-1.54235E-2</c:v>
                </c:pt>
                <c:pt idx="38371">
                  <c:v>-1.61186E-2</c:v>
                </c:pt>
                <c:pt idx="38372">
                  <c:v>-1.69576E-2</c:v>
                </c:pt>
                <c:pt idx="38373">
                  <c:v>-1.7940000000000001E-2</c:v>
                </c:pt>
                <c:pt idx="38374">
                  <c:v>-1.9067500000000001E-2</c:v>
                </c:pt>
                <c:pt idx="38375">
                  <c:v>-2.0341000000000001E-2</c:v>
                </c:pt>
                <c:pt idx="38376">
                  <c:v>-2.1758199999999998E-2</c:v>
                </c:pt>
                <c:pt idx="38377">
                  <c:v>-2.33143E-2</c:v>
                </c:pt>
                <c:pt idx="38378">
                  <c:v>-2.5005400000000001E-2</c:v>
                </c:pt>
                <c:pt idx="38379">
                  <c:v>-2.683E-2</c:v>
                </c:pt>
                <c:pt idx="38380">
                  <c:v>-2.8786099999999998E-2</c:v>
                </c:pt>
                <c:pt idx="38381">
                  <c:v>-3.0870999999999999E-2</c:v>
                </c:pt>
                <c:pt idx="38382">
                  <c:v>-3.3082199999999999E-2</c:v>
                </c:pt>
                <c:pt idx="38383">
                  <c:v>-3.5416700000000002E-2</c:v>
                </c:pt>
                <c:pt idx="38384">
                  <c:v>-3.7872099999999999E-2</c:v>
                </c:pt>
                <c:pt idx="38385">
                  <c:v>-4.04483E-2</c:v>
                </c:pt>
                <c:pt idx="38386">
                  <c:v>-4.3144299999999997E-2</c:v>
                </c:pt>
                <c:pt idx="38387">
                  <c:v>-4.5956999999999998E-2</c:v>
                </c:pt>
                <c:pt idx="38388">
                  <c:v>-4.8882700000000001E-2</c:v>
                </c:pt>
                <c:pt idx="38389">
                  <c:v>-5.1920599999999997E-2</c:v>
                </c:pt>
                <c:pt idx="38390">
                  <c:v>-5.5069699999999999E-2</c:v>
                </c:pt>
                <c:pt idx="38391">
                  <c:v>-5.8326700000000002E-2</c:v>
                </c:pt>
                <c:pt idx="38392">
                  <c:v>-6.1688899999999998E-2</c:v>
                </c:pt>
                <c:pt idx="38393">
                  <c:v>-6.5154500000000004E-2</c:v>
                </c:pt>
                <c:pt idx="38394">
                  <c:v>-6.8721099999999993E-2</c:v>
                </c:pt>
                <c:pt idx="38395">
                  <c:v>-7.2385900000000003E-2</c:v>
                </c:pt>
                <c:pt idx="38396">
                  <c:v>-7.6146500000000006E-2</c:v>
                </c:pt>
                <c:pt idx="38397">
                  <c:v>-8.0000299999999996E-2</c:v>
                </c:pt>
                <c:pt idx="38398">
                  <c:v>-8.3944099999999994E-2</c:v>
                </c:pt>
                <c:pt idx="38399">
                  <c:v>-8.79746E-2</c:v>
                </c:pt>
                <c:pt idx="38400">
                  <c:v>-9.2087199999999994E-2</c:v>
                </c:pt>
                <c:pt idx="38401">
                  <c:v>-9.6274999999999999E-2</c:v>
                </c:pt>
                <c:pt idx="38402">
                  <c:v>-0.100532</c:v>
                </c:pt>
                <c:pt idx="38403">
                  <c:v>-0.104855</c:v>
                </c:pt>
                <c:pt idx="38404">
                  <c:v>-0.10924200000000001</c:v>
                </c:pt>
                <c:pt idx="38405">
                  <c:v>-0.113689</c:v>
                </c:pt>
                <c:pt idx="38406">
                  <c:v>-0.11819</c:v>
                </c:pt>
                <c:pt idx="38407">
                  <c:v>-0.122737</c:v>
                </c:pt>
                <c:pt idx="38408">
                  <c:v>-0.127327</c:v>
                </c:pt>
                <c:pt idx="38409">
                  <c:v>-0.13195200000000001</c:v>
                </c:pt>
                <c:pt idx="38410">
                  <c:v>-0.13660600000000001</c:v>
                </c:pt>
                <c:pt idx="38411">
                  <c:v>-0.14128599999999999</c:v>
                </c:pt>
                <c:pt idx="38412">
                  <c:v>-0.14599000000000001</c:v>
                </c:pt>
                <c:pt idx="38413">
                  <c:v>-0.15071599999999999</c:v>
                </c:pt>
                <c:pt idx="38414">
                  <c:v>-0.15545700000000001</c:v>
                </c:pt>
                <c:pt idx="38415">
                  <c:v>-0.16020499999999999</c:v>
                </c:pt>
                <c:pt idx="38416">
                  <c:v>-0.16495299999999999</c:v>
                </c:pt>
                <c:pt idx="38417">
                  <c:v>-0.16969200000000001</c:v>
                </c:pt>
                <c:pt idx="38418">
                  <c:v>-0.17441799999999999</c:v>
                </c:pt>
                <c:pt idx="38419">
                  <c:v>-0.17912500000000001</c:v>
                </c:pt>
                <c:pt idx="38420">
                  <c:v>-0.183805</c:v>
                </c:pt>
                <c:pt idx="38421">
                  <c:v>-0.18845300000000001</c:v>
                </c:pt>
                <c:pt idx="38422">
                  <c:v>-0.19306599999999999</c:v>
                </c:pt>
                <c:pt idx="38423">
                  <c:v>-0.19764300000000001</c:v>
                </c:pt>
                <c:pt idx="38424">
                  <c:v>-0.202178</c:v>
                </c:pt>
                <c:pt idx="38425">
                  <c:v>-0.20666499999999999</c:v>
                </c:pt>
                <c:pt idx="38426">
                  <c:v>-0.21109800000000001</c:v>
                </c:pt>
                <c:pt idx="38427">
                  <c:v>-0.215475</c:v>
                </c:pt>
                <c:pt idx="38428">
                  <c:v>-0.21978800000000001</c:v>
                </c:pt>
                <c:pt idx="38429">
                  <c:v>-0.22403100000000001</c:v>
                </c:pt>
                <c:pt idx="38430">
                  <c:v>-0.22820199999999999</c:v>
                </c:pt>
                <c:pt idx="38431">
                  <c:v>-0.23230100000000001</c:v>
                </c:pt>
                <c:pt idx="38432">
                  <c:v>-0.23632400000000001</c:v>
                </c:pt>
                <c:pt idx="38433">
                  <c:v>-0.24026600000000001</c:v>
                </c:pt>
                <c:pt idx="38434">
                  <c:v>-0.244121</c:v>
                </c:pt>
                <c:pt idx="38435">
                  <c:v>-0.24788499999999999</c:v>
                </c:pt>
                <c:pt idx="38436">
                  <c:v>-0.251552</c:v>
                </c:pt>
                <c:pt idx="38437">
                  <c:v>-0.25511600000000001</c:v>
                </c:pt>
                <c:pt idx="38438">
                  <c:v>-0.258571</c:v>
                </c:pt>
                <c:pt idx="38439">
                  <c:v>-0.26191500000000001</c:v>
                </c:pt>
                <c:pt idx="38440">
                  <c:v>-0.26514500000000002</c:v>
                </c:pt>
                <c:pt idx="38441">
                  <c:v>-0.26825900000000003</c:v>
                </c:pt>
                <c:pt idx="38442">
                  <c:v>-0.271254</c:v>
                </c:pt>
                <c:pt idx="38443">
                  <c:v>-0.27412700000000001</c:v>
                </c:pt>
                <c:pt idx="38444">
                  <c:v>-0.27687200000000001</c:v>
                </c:pt>
                <c:pt idx="38445">
                  <c:v>-0.27948800000000001</c:v>
                </c:pt>
                <c:pt idx="38446">
                  <c:v>-0.28197299999999997</c:v>
                </c:pt>
                <c:pt idx="38447">
                  <c:v>-0.28432299999999999</c:v>
                </c:pt>
                <c:pt idx="38448">
                  <c:v>-0.28653699999999999</c:v>
                </c:pt>
                <c:pt idx="38449">
                  <c:v>-0.28861399999999998</c:v>
                </c:pt>
                <c:pt idx="38450">
                  <c:v>-0.29055300000000001</c:v>
                </c:pt>
                <c:pt idx="38451">
                  <c:v>-0.29234900000000003</c:v>
                </c:pt>
                <c:pt idx="38452">
                  <c:v>-0.29399999999999998</c:v>
                </c:pt>
                <c:pt idx="38453">
                  <c:v>-0.29550199999999999</c:v>
                </c:pt>
                <c:pt idx="38454">
                  <c:v>-0.29685099999999998</c:v>
                </c:pt>
                <c:pt idx="38455">
                  <c:v>-0.29804599999999998</c:v>
                </c:pt>
                <c:pt idx="38456">
                  <c:v>-0.29908800000000002</c:v>
                </c:pt>
                <c:pt idx="38457">
                  <c:v>-0.29997400000000002</c:v>
                </c:pt>
                <c:pt idx="38458">
                  <c:v>-0.30070000000000002</c:v>
                </c:pt>
                <c:pt idx="38459">
                  <c:v>-0.30126399999999998</c:v>
                </c:pt>
                <c:pt idx="38460">
                  <c:v>-0.30166799999999999</c:v>
                </c:pt>
                <c:pt idx="38461">
                  <c:v>-0.30191499999999999</c:v>
                </c:pt>
                <c:pt idx="38462">
                  <c:v>-0.30200500000000002</c:v>
                </c:pt>
                <c:pt idx="38463">
                  <c:v>-0.30193599999999998</c:v>
                </c:pt>
                <c:pt idx="38464">
                  <c:v>-0.30170799999999998</c:v>
                </c:pt>
                <c:pt idx="38465">
                  <c:v>-0.30131799999999997</c:v>
                </c:pt>
                <c:pt idx="38466">
                  <c:v>-0.30076999999999998</c:v>
                </c:pt>
                <c:pt idx="38467">
                  <c:v>-0.300066</c:v>
                </c:pt>
                <c:pt idx="38468">
                  <c:v>-0.29920400000000003</c:v>
                </c:pt>
                <c:pt idx="38469">
                  <c:v>-0.29818600000000001</c:v>
                </c:pt>
                <c:pt idx="38470">
                  <c:v>-0.297012</c:v>
                </c:pt>
                <c:pt idx="38471">
                  <c:v>-0.29568499999999998</c:v>
                </c:pt>
                <c:pt idx="38472">
                  <c:v>-0.29420600000000002</c:v>
                </c:pt>
                <c:pt idx="38473">
                  <c:v>-0.292576</c:v>
                </c:pt>
                <c:pt idx="38474">
                  <c:v>-0.290794</c:v>
                </c:pt>
                <c:pt idx="38475">
                  <c:v>-0.28886200000000001</c:v>
                </c:pt>
                <c:pt idx="38476">
                  <c:v>-0.28678500000000001</c:v>
                </c:pt>
                <c:pt idx="38477">
                  <c:v>-0.28456199999999998</c:v>
                </c:pt>
                <c:pt idx="38478">
                  <c:v>-0.28217799999999998</c:v>
                </c:pt>
                <c:pt idx="38479">
                  <c:v>-0.27962599999999999</c:v>
                </c:pt>
                <c:pt idx="38480">
                  <c:v>-0.27692800000000001</c:v>
                </c:pt>
                <c:pt idx="38481">
                  <c:v>-0.27409699999999998</c:v>
                </c:pt>
                <c:pt idx="38482">
                  <c:v>-0.27112399999999998</c:v>
                </c:pt>
                <c:pt idx="38483">
                  <c:v>-0.268009</c:v>
                </c:pt>
                <c:pt idx="38484">
                  <c:v>-0.26476</c:v>
                </c:pt>
                <c:pt idx="38485">
                  <c:v>-0.26138299999999998</c:v>
                </c:pt>
                <c:pt idx="38486">
                  <c:v>-0.25787900000000002</c:v>
                </c:pt>
                <c:pt idx="38487">
                  <c:v>-0.254251</c:v>
                </c:pt>
                <c:pt idx="38488">
                  <c:v>-0.2505</c:v>
                </c:pt>
                <c:pt idx="38489">
                  <c:v>-0.24662600000000001</c:v>
                </c:pt>
                <c:pt idx="38490">
                  <c:v>-0.24263399999999999</c:v>
                </c:pt>
                <c:pt idx="38491">
                  <c:v>-0.23852799999999999</c:v>
                </c:pt>
                <c:pt idx="38492">
                  <c:v>-0.23431099999999999</c:v>
                </c:pt>
                <c:pt idx="38493">
                  <c:v>-0.22999</c:v>
                </c:pt>
                <c:pt idx="38494">
                  <c:v>-0.22556799999999999</c:v>
                </c:pt>
                <c:pt idx="38495">
                  <c:v>-0.221053</c:v>
                </c:pt>
                <c:pt idx="38496">
                  <c:v>-0.21645</c:v>
                </c:pt>
                <c:pt idx="38497">
                  <c:v>-0.21176400000000001</c:v>
                </c:pt>
                <c:pt idx="38498">
                  <c:v>-0.20700199999999999</c:v>
                </c:pt>
                <c:pt idx="38499">
                  <c:v>-0.20217199999999999</c:v>
                </c:pt>
                <c:pt idx="38500">
                  <c:v>-0.19727700000000001</c:v>
                </c:pt>
                <c:pt idx="38501">
                  <c:v>-0.19232299999999999</c:v>
                </c:pt>
                <c:pt idx="38502">
                  <c:v>-0.18731300000000001</c:v>
                </c:pt>
                <c:pt idx="38503">
                  <c:v>-0.182254</c:v>
                </c:pt>
                <c:pt idx="38504">
                  <c:v>-0.177149</c:v>
                </c:pt>
                <c:pt idx="38505">
                  <c:v>-0.17200299999999999</c:v>
                </c:pt>
                <c:pt idx="38506">
                  <c:v>-0.16681699999999999</c:v>
                </c:pt>
                <c:pt idx="38507">
                  <c:v>-0.16159599999999999</c:v>
                </c:pt>
                <c:pt idx="38508">
                  <c:v>-0.15634500000000001</c:v>
                </c:pt>
                <c:pt idx="38509">
                  <c:v>-0.15107100000000001</c:v>
                </c:pt>
                <c:pt idx="38510">
                  <c:v>-0.14577699999999999</c:v>
                </c:pt>
                <c:pt idx="38511">
                  <c:v>-0.14046800000000001</c:v>
                </c:pt>
                <c:pt idx="38512">
                  <c:v>-0.13514699999999999</c:v>
                </c:pt>
                <c:pt idx="38513">
                  <c:v>-0.12982199999999999</c:v>
                </c:pt>
                <c:pt idx="38514">
                  <c:v>-0.124499</c:v>
                </c:pt>
                <c:pt idx="38515">
                  <c:v>-0.119173</c:v>
                </c:pt>
                <c:pt idx="38516">
                  <c:v>-0.113828</c:v>
                </c:pt>
                <c:pt idx="38517">
                  <c:v>-0.108474</c:v>
                </c:pt>
                <c:pt idx="38518">
                  <c:v>-0.103135</c:v>
                </c:pt>
                <c:pt idx="38519">
                  <c:v>-9.7811300000000004E-2</c:v>
                </c:pt>
                <c:pt idx="38520">
                  <c:v>-9.24986E-2</c:v>
                </c:pt>
                <c:pt idx="38521">
                  <c:v>-8.7205400000000002E-2</c:v>
                </c:pt>
                <c:pt idx="38522">
                  <c:v>-8.1940399999999997E-2</c:v>
                </c:pt>
                <c:pt idx="38523">
                  <c:v>-7.6707200000000003E-2</c:v>
                </c:pt>
                <c:pt idx="38524">
                  <c:v>-7.15084E-2</c:v>
                </c:pt>
                <c:pt idx="38525">
                  <c:v>-6.63464E-2</c:v>
                </c:pt>
                <c:pt idx="38526">
                  <c:v>-6.12235E-2</c:v>
                </c:pt>
                <c:pt idx="38527">
                  <c:v>-5.6142400000000002E-2</c:v>
                </c:pt>
                <c:pt idx="38528">
                  <c:v>-5.1106400000000003E-2</c:v>
                </c:pt>
                <c:pt idx="38529">
                  <c:v>-4.6119E-2</c:v>
                </c:pt>
                <c:pt idx="38530">
                  <c:v>-4.1184499999999999E-2</c:v>
                </c:pt>
                <c:pt idx="38531">
                  <c:v>-3.6308899999999998E-2</c:v>
                </c:pt>
                <c:pt idx="38532">
                  <c:v>-3.1498999999999999E-2</c:v>
                </c:pt>
                <c:pt idx="38533">
                  <c:v>-2.6760599999999999E-2</c:v>
                </c:pt>
                <c:pt idx="38534">
                  <c:v>-2.2099299999999999E-2</c:v>
                </c:pt>
                <c:pt idx="38535">
                  <c:v>-1.7519900000000001E-2</c:v>
                </c:pt>
                <c:pt idx="38536">
                  <c:v>-1.30247E-2</c:v>
                </c:pt>
                <c:pt idx="38537" formatCode="0.00E+00">
                  <c:v>-8.6149699999999996E-3</c:v>
                </c:pt>
                <c:pt idx="38538" formatCode="0.00E+00">
                  <c:v>-4.2916200000000003E-3</c:v>
                </c:pt>
                <c:pt idx="38539" formatCode="0.00E+00">
                  <c:v>-5.6703000000000002E-5</c:v>
                </c:pt>
                <c:pt idx="38540" formatCode="0.00E+00">
                  <c:v>4.0871299999999996E-3</c:v>
                </c:pt>
                <c:pt idx="38541" formatCode="0.00E+00">
                  <c:v>8.1379699999999996E-3</c:v>
                </c:pt>
                <c:pt idx="38542">
                  <c:v>1.2093599999999999E-2</c:v>
                </c:pt>
                <c:pt idx="38543">
                  <c:v>1.5951099999999999E-2</c:v>
                </c:pt>
                <c:pt idx="38544">
                  <c:v>1.9709999999999998E-2</c:v>
                </c:pt>
                <c:pt idx="38545">
                  <c:v>2.33721E-2</c:v>
                </c:pt>
                <c:pt idx="38546">
                  <c:v>2.69374E-2</c:v>
                </c:pt>
                <c:pt idx="38547">
                  <c:v>3.0405399999999999E-2</c:v>
                </c:pt>
                <c:pt idx="38548">
                  <c:v>3.3775399999999997E-2</c:v>
                </c:pt>
                <c:pt idx="38549">
                  <c:v>3.7045700000000001E-2</c:v>
                </c:pt>
                <c:pt idx="38550">
                  <c:v>4.0213800000000001E-2</c:v>
                </c:pt>
                <c:pt idx="38551">
                  <c:v>4.3276700000000001E-2</c:v>
                </c:pt>
                <c:pt idx="38552">
                  <c:v>4.6233700000000003E-2</c:v>
                </c:pt>
                <c:pt idx="38553">
                  <c:v>4.9086699999999997E-2</c:v>
                </c:pt>
                <c:pt idx="38554">
                  <c:v>5.1835699999999998E-2</c:v>
                </c:pt>
                <c:pt idx="38555">
                  <c:v>5.4478400000000003E-2</c:v>
                </c:pt>
                <c:pt idx="38556">
                  <c:v>5.7011699999999998E-2</c:v>
                </c:pt>
                <c:pt idx="38557">
                  <c:v>5.9433399999999997E-2</c:v>
                </c:pt>
                <c:pt idx="38558">
                  <c:v>6.1742900000000003E-2</c:v>
                </c:pt>
                <c:pt idx="38559">
                  <c:v>6.3941300000000006E-2</c:v>
                </c:pt>
                <c:pt idx="38560">
                  <c:v>6.60298E-2</c:v>
                </c:pt>
                <c:pt idx="38561">
                  <c:v>6.8008899999999997E-2</c:v>
                </c:pt>
                <c:pt idx="38562">
                  <c:v>6.9878499999999996E-2</c:v>
                </c:pt>
                <c:pt idx="38563">
                  <c:v>7.1638499999999994E-2</c:v>
                </c:pt>
                <c:pt idx="38564">
                  <c:v>7.3289099999999996E-2</c:v>
                </c:pt>
                <c:pt idx="38565">
                  <c:v>7.4831400000000006E-2</c:v>
                </c:pt>
                <c:pt idx="38566">
                  <c:v>7.6266E-2</c:v>
                </c:pt>
                <c:pt idx="38567">
                  <c:v>7.7592999999999995E-2</c:v>
                </c:pt>
                <c:pt idx="38568">
                  <c:v>7.8812999999999994E-2</c:v>
                </c:pt>
                <c:pt idx="38569">
                  <c:v>7.9925899999999994E-2</c:v>
                </c:pt>
                <c:pt idx="38570">
                  <c:v>8.0931299999999998E-2</c:v>
                </c:pt>
                <c:pt idx="38571">
                  <c:v>8.18305E-2</c:v>
                </c:pt>
                <c:pt idx="38572">
                  <c:v>8.2626699999999997E-2</c:v>
                </c:pt>
                <c:pt idx="38573">
                  <c:v>8.3321599999999996E-2</c:v>
                </c:pt>
                <c:pt idx="38574">
                  <c:v>8.3916599999999994E-2</c:v>
                </c:pt>
                <c:pt idx="38575">
                  <c:v>8.4412699999999993E-2</c:v>
                </c:pt>
                <c:pt idx="38576">
                  <c:v>8.4809899999999994E-2</c:v>
                </c:pt>
                <c:pt idx="38577">
                  <c:v>8.5108299999999998E-2</c:v>
                </c:pt>
                <c:pt idx="38578">
                  <c:v>8.5308999999999996E-2</c:v>
                </c:pt>
                <c:pt idx="38579">
                  <c:v>8.5413600000000006E-2</c:v>
                </c:pt>
                <c:pt idx="38580">
                  <c:v>8.5422499999999998E-2</c:v>
                </c:pt>
                <c:pt idx="38581">
                  <c:v>8.5337300000000005E-2</c:v>
                </c:pt>
                <c:pt idx="38582">
                  <c:v>8.5162600000000005E-2</c:v>
                </c:pt>
                <c:pt idx="38583">
                  <c:v>8.4902900000000003E-2</c:v>
                </c:pt>
                <c:pt idx="38584">
                  <c:v>8.45606E-2</c:v>
                </c:pt>
                <c:pt idx="38585">
                  <c:v>8.4136199999999994E-2</c:v>
                </c:pt>
                <c:pt idx="38586">
                  <c:v>8.3630800000000005E-2</c:v>
                </c:pt>
                <c:pt idx="38587">
                  <c:v>8.3045499999999994E-2</c:v>
                </c:pt>
                <c:pt idx="38588">
                  <c:v>8.2380700000000001E-2</c:v>
                </c:pt>
                <c:pt idx="38589">
                  <c:v>8.1638500000000003E-2</c:v>
                </c:pt>
                <c:pt idx="38590">
                  <c:v>8.0823999999999993E-2</c:v>
                </c:pt>
                <c:pt idx="38591">
                  <c:v>7.9941200000000004E-2</c:v>
                </c:pt>
                <c:pt idx="38592">
                  <c:v>7.8990299999999999E-2</c:v>
                </c:pt>
                <c:pt idx="38593">
                  <c:v>7.7970999999999999E-2</c:v>
                </c:pt>
                <c:pt idx="38594">
                  <c:v>7.6883400000000005E-2</c:v>
                </c:pt>
                <c:pt idx="38595">
                  <c:v>7.5728799999999999E-2</c:v>
                </c:pt>
                <c:pt idx="38596">
                  <c:v>7.4509800000000001E-2</c:v>
                </c:pt>
                <c:pt idx="38597">
                  <c:v>7.3229699999999995E-2</c:v>
                </c:pt>
                <c:pt idx="38598">
                  <c:v>7.1891899999999995E-2</c:v>
                </c:pt>
                <c:pt idx="38599">
                  <c:v>7.0499000000000006E-2</c:v>
                </c:pt>
                <c:pt idx="38600">
                  <c:v>6.90529E-2</c:v>
                </c:pt>
                <c:pt idx="38601">
                  <c:v>6.7554799999999998E-2</c:v>
                </c:pt>
                <c:pt idx="38602">
                  <c:v>6.6005900000000006E-2</c:v>
                </c:pt>
                <c:pt idx="38603">
                  <c:v>6.4407199999999998E-2</c:v>
                </c:pt>
                <c:pt idx="38604">
                  <c:v>6.2759099999999998E-2</c:v>
                </c:pt>
                <c:pt idx="38605">
                  <c:v>6.1063199999999998E-2</c:v>
                </c:pt>
                <c:pt idx="38606">
                  <c:v>5.9322100000000003E-2</c:v>
                </c:pt>
                <c:pt idx="38607">
                  <c:v>5.7538100000000002E-2</c:v>
                </c:pt>
                <c:pt idx="38608">
                  <c:v>5.5712999999999999E-2</c:v>
                </c:pt>
                <c:pt idx="38609">
                  <c:v>5.3849800000000003E-2</c:v>
                </c:pt>
                <c:pt idx="38610">
                  <c:v>5.1950999999999997E-2</c:v>
                </c:pt>
                <c:pt idx="38611">
                  <c:v>5.0018199999999999E-2</c:v>
                </c:pt>
                <c:pt idx="38612">
                  <c:v>4.8052900000000003E-2</c:v>
                </c:pt>
                <c:pt idx="38613">
                  <c:v>4.6056600000000003E-2</c:v>
                </c:pt>
                <c:pt idx="38614">
                  <c:v>4.4030699999999999E-2</c:v>
                </c:pt>
                <c:pt idx="38615">
                  <c:v>4.1976899999999998E-2</c:v>
                </c:pt>
                <c:pt idx="38616">
                  <c:v>3.9896599999999997E-2</c:v>
                </c:pt>
                <c:pt idx="38617">
                  <c:v>3.7790499999999998E-2</c:v>
                </c:pt>
                <c:pt idx="38618">
                  <c:v>3.5659499999999997E-2</c:v>
                </c:pt>
                <c:pt idx="38619">
                  <c:v>3.3505300000000002E-2</c:v>
                </c:pt>
                <c:pt idx="38620">
                  <c:v>3.1330200000000002E-2</c:v>
                </c:pt>
                <c:pt idx="38621">
                  <c:v>2.9135899999999999E-2</c:v>
                </c:pt>
                <c:pt idx="38622">
                  <c:v>2.6923800000000001E-2</c:v>
                </c:pt>
                <c:pt idx="38623">
                  <c:v>2.4695499999999999E-2</c:v>
                </c:pt>
                <c:pt idx="38624">
                  <c:v>2.2452799999999998E-2</c:v>
                </c:pt>
                <c:pt idx="38625">
                  <c:v>2.0197699999999999E-2</c:v>
                </c:pt>
                <c:pt idx="38626">
                  <c:v>1.7932199999999999E-2</c:v>
                </c:pt>
                <c:pt idx="38627">
                  <c:v>1.5659200000000002E-2</c:v>
                </c:pt>
                <c:pt idx="38628">
                  <c:v>1.3380899999999999E-2</c:v>
                </c:pt>
                <c:pt idx="38629">
                  <c:v>1.10986E-2</c:v>
                </c:pt>
                <c:pt idx="38630" formatCode="0.00E+00">
                  <c:v>8.8137000000000007E-3</c:v>
                </c:pt>
                <c:pt idx="38631" formatCode="0.00E+00">
                  <c:v>6.5277800000000004E-3</c:v>
                </c:pt>
                <c:pt idx="38632" formatCode="0.00E+00">
                  <c:v>4.2426499999999997E-3</c:v>
                </c:pt>
                <c:pt idx="38633" formatCode="0.00E+00">
                  <c:v>1.96014E-3</c:v>
                </c:pt>
                <c:pt idx="38634" formatCode="0.00E+00">
                  <c:v>-3.1881500000000002E-4</c:v>
                </c:pt>
                <c:pt idx="38635" formatCode="0.00E+00">
                  <c:v>-2.5940199999999998E-3</c:v>
                </c:pt>
                <c:pt idx="38636" formatCode="0.00E+00">
                  <c:v>-4.8645399999999997E-3</c:v>
                </c:pt>
                <c:pt idx="38637" formatCode="0.00E+00">
                  <c:v>-7.1285599999999999E-3</c:v>
                </c:pt>
                <c:pt idx="38638" formatCode="0.00E+00">
                  <c:v>-9.3843799999999995E-3</c:v>
                </c:pt>
                <c:pt idx="38639">
                  <c:v>-1.1630400000000001E-2</c:v>
                </c:pt>
                <c:pt idx="38640">
                  <c:v>-1.38651E-2</c:v>
                </c:pt>
                <c:pt idx="38641">
                  <c:v>-1.6087400000000002E-2</c:v>
                </c:pt>
                <c:pt idx="38642">
                  <c:v>-1.82966E-2</c:v>
                </c:pt>
                <c:pt idx="38643">
                  <c:v>-2.0491499999999999E-2</c:v>
                </c:pt>
                <c:pt idx="38644">
                  <c:v>-2.26698E-2</c:v>
                </c:pt>
                <c:pt idx="38645">
                  <c:v>-2.4829E-2</c:v>
                </c:pt>
                <c:pt idx="38646">
                  <c:v>-2.6967499999999998E-2</c:v>
                </c:pt>
                <c:pt idx="38647">
                  <c:v>-2.90849E-2</c:v>
                </c:pt>
                <c:pt idx="38648">
                  <c:v>-3.1180699999999999E-2</c:v>
                </c:pt>
                <c:pt idx="38649">
                  <c:v>-3.3253699999999997E-2</c:v>
                </c:pt>
                <c:pt idx="38650">
                  <c:v>-3.5302100000000003E-2</c:v>
                </c:pt>
                <c:pt idx="38651">
                  <c:v>-3.7324200000000002E-2</c:v>
                </c:pt>
                <c:pt idx="38652">
                  <c:v>-3.9319300000000001E-2</c:v>
                </c:pt>
                <c:pt idx="38653">
                  <c:v>-4.1286799999999999E-2</c:v>
                </c:pt>
                <c:pt idx="38654">
                  <c:v>-4.3225600000000003E-2</c:v>
                </c:pt>
                <c:pt idx="38655">
                  <c:v>-4.5134199999999999E-2</c:v>
                </c:pt>
                <c:pt idx="38656">
                  <c:v>-4.7011499999999998E-2</c:v>
                </c:pt>
                <c:pt idx="38657">
                  <c:v>-4.88561E-2</c:v>
                </c:pt>
                <c:pt idx="38658">
                  <c:v>-5.0666999999999997E-2</c:v>
                </c:pt>
                <c:pt idx="38659">
                  <c:v>-5.24436E-2</c:v>
                </c:pt>
                <c:pt idx="38660">
                  <c:v>-5.41851E-2</c:v>
                </c:pt>
                <c:pt idx="38661">
                  <c:v>-5.5890200000000001E-2</c:v>
                </c:pt>
                <c:pt idx="38662">
                  <c:v>-5.75571E-2</c:v>
                </c:pt>
                <c:pt idx="38663">
                  <c:v>-5.9184100000000003E-2</c:v>
                </c:pt>
                <c:pt idx="38664">
                  <c:v>-6.0769499999999997E-2</c:v>
                </c:pt>
                <c:pt idx="38665">
                  <c:v>-6.2312199999999998E-2</c:v>
                </c:pt>
                <c:pt idx="38666">
                  <c:v>-6.3811900000000005E-2</c:v>
                </c:pt>
                <c:pt idx="38667">
                  <c:v>-6.5268099999999996E-2</c:v>
                </c:pt>
                <c:pt idx="38668">
                  <c:v>-6.6679500000000003E-2</c:v>
                </c:pt>
                <c:pt idx="38669">
                  <c:v>-6.8044999999999994E-2</c:v>
                </c:pt>
                <c:pt idx="38670">
                  <c:v>-6.9363900000000006E-2</c:v>
                </c:pt>
                <c:pt idx="38671">
                  <c:v>-7.0635900000000001E-2</c:v>
                </c:pt>
                <c:pt idx="38672">
                  <c:v>-7.1859900000000004E-2</c:v>
                </c:pt>
                <c:pt idx="38673">
                  <c:v>-7.3034600000000005E-2</c:v>
                </c:pt>
                <c:pt idx="38674">
                  <c:v>-7.4158100000000005E-2</c:v>
                </c:pt>
                <c:pt idx="38675">
                  <c:v>-7.5229000000000004E-2</c:v>
                </c:pt>
                <c:pt idx="38676">
                  <c:v>-7.6247400000000007E-2</c:v>
                </c:pt>
                <c:pt idx="38677">
                  <c:v>-7.7213699999999996E-2</c:v>
                </c:pt>
                <c:pt idx="38678">
                  <c:v>-7.8126799999999996E-2</c:v>
                </c:pt>
                <c:pt idx="38679">
                  <c:v>-7.8985100000000003E-2</c:v>
                </c:pt>
                <c:pt idx="38680">
                  <c:v>-7.9787800000000006E-2</c:v>
                </c:pt>
                <c:pt idx="38681">
                  <c:v>-8.0534599999999998E-2</c:v>
                </c:pt>
                <c:pt idx="38682">
                  <c:v>-8.1223900000000002E-2</c:v>
                </c:pt>
                <c:pt idx="38683">
                  <c:v>-8.1853400000000007E-2</c:v>
                </c:pt>
                <c:pt idx="38684">
                  <c:v>-8.2420999999999994E-2</c:v>
                </c:pt>
                <c:pt idx="38685">
                  <c:v>-8.2925499999999999E-2</c:v>
                </c:pt>
                <c:pt idx="38686">
                  <c:v>-8.3365800000000004E-2</c:v>
                </c:pt>
                <c:pt idx="38687">
                  <c:v>-8.3740899999999993E-2</c:v>
                </c:pt>
                <c:pt idx="38688">
                  <c:v>-8.4049399999999996E-2</c:v>
                </c:pt>
                <c:pt idx="38689">
                  <c:v>-8.4290799999999999E-2</c:v>
                </c:pt>
                <c:pt idx="38690">
                  <c:v>-8.4464999999999998E-2</c:v>
                </c:pt>
                <c:pt idx="38691">
                  <c:v>-8.4571400000000005E-2</c:v>
                </c:pt>
                <c:pt idx="38692">
                  <c:v>-8.4608600000000006E-2</c:v>
                </c:pt>
                <c:pt idx="38693">
                  <c:v>-8.4575300000000006E-2</c:v>
                </c:pt>
                <c:pt idx="38694">
                  <c:v>-8.4470400000000001E-2</c:v>
                </c:pt>
                <c:pt idx="38695">
                  <c:v>-8.4293300000000002E-2</c:v>
                </c:pt>
                <c:pt idx="38696">
                  <c:v>-8.4043099999999996E-2</c:v>
                </c:pt>
                <c:pt idx="38697">
                  <c:v>-8.3719100000000005E-2</c:v>
                </c:pt>
                <c:pt idx="38698">
                  <c:v>-8.3320199999999997E-2</c:v>
                </c:pt>
                <c:pt idx="38699">
                  <c:v>-8.2845799999999997E-2</c:v>
                </c:pt>
                <c:pt idx="38700">
                  <c:v>-8.2295599999999997E-2</c:v>
                </c:pt>
                <c:pt idx="38701">
                  <c:v>-8.16693E-2</c:v>
                </c:pt>
                <c:pt idx="38702">
                  <c:v>-8.0966700000000003E-2</c:v>
                </c:pt>
                <c:pt idx="38703">
                  <c:v>-8.0187499999999995E-2</c:v>
                </c:pt>
                <c:pt idx="38704">
                  <c:v>-7.9331299999999993E-2</c:v>
                </c:pt>
                <c:pt idx="38705">
                  <c:v>-7.8397400000000006E-2</c:v>
                </c:pt>
                <c:pt idx="38706">
                  <c:v>-7.7385800000000005E-2</c:v>
                </c:pt>
                <c:pt idx="38707">
                  <c:v>-7.62959E-2</c:v>
                </c:pt>
                <c:pt idx="38708">
                  <c:v>-7.5126899999999996E-2</c:v>
                </c:pt>
                <c:pt idx="38709">
                  <c:v>-7.3877999999999999E-2</c:v>
                </c:pt>
                <c:pt idx="38710">
                  <c:v>-7.2548799999999997E-2</c:v>
                </c:pt>
                <c:pt idx="38711">
                  <c:v>-7.1138800000000002E-2</c:v>
                </c:pt>
                <c:pt idx="38712">
                  <c:v>-6.9647200000000006E-2</c:v>
                </c:pt>
                <c:pt idx="38713">
                  <c:v>-6.8073700000000001E-2</c:v>
                </c:pt>
                <c:pt idx="38714">
                  <c:v>-6.6419000000000006E-2</c:v>
                </c:pt>
                <c:pt idx="38715">
                  <c:v>-6.4683400000000002E-2</c:v>
                </c:pt>
                <c:pt idx="38716">
                  <c:v>-6.2866599999999995E-2</c:v>
                </c:pt>
                <c:pt idx="38717">
                  <c:v>-6.0968300000000003E-2</c:v>
                </c:pt>
                <c:pt idx="38718">
                  <c:v>-5.8989399999999997E-2</c:v>
                </c:pt>
                <c:pt idx="38719">
                  <c:v>-5.6930599999999998E-2</c:v>
                </c:pt>
                <c:pt idx="38720">
                  <c:v>-5.4792399999999998E-2</c:v>
                </c:pt>
                <c:pt idx="38721">
                  <c:v>-5.25751E-2</c:v>
                </c:pt>
                <c:pt idx="38722">
                  <c:v>-5.0278400000000001E-2</c:v>
                </c:pt>
                <c:pt idx="38723">
                  <c:v>-4.7902500000000001E-2</c:v>
                </c:pt>
                <c:pt idx="38724">
                  <c:v>-4.5447599999999998E-2</c:v>
                </c:pt>
                <c:pt idx="38725">
                  <c:v>-4.2914300000000002E-2</c:v>
                </c:pt>
                <c:pt idx="38726">
                  <c:v>-4.0303199999999997E-2</c:v>
                </c:pt>
                <c:pt idx="38727">
                  <c:v>-3.7614799999999997E-2</c:v>
                </c:pt>
                <c:pt idx="38728">
                  <c:v>-3.48498E-2</c:v>
                </c:pt>
                <c:pt idx="38729">
                  <c:v>-3.2008700000000001E-2</c:v>
                </c:pt>
                <c:pt idx="38730">
                  <c:v>-2.9092799999999999E-2</c:v>
                </c:pt>
                <c:pt idx="38731">
                  <c:v>-2.6103700000000001E-2</c:v>
                </c:pt>
                <c:pt idx="38732">
                  <c:v>-2.3042699999999999E-2</c:v>
                </c:pt>
                <c:pt idx="38733">
                  <c:v>-1.99112E-2</c:v>
                </c:pt>
                <c:pt idx="38734">
                  <c:v>-1.67104E-2</c:v>
                </c:pt>
                <c:pt idx="38735">
                  <c:v>-1.34421E-2</c:v>
                </c:pt>
                <c:pt idx="38736">
                  <c:v>-1.0107700000000001E-2</c:v>
                </c:pt>
                <c:pt idx="38737" formatCode="0.00E+00">
                  <c:v>-6.7096899999999999E-3</c:v>
                </c:pt>
                <c:pt idx="38738" formatCode="0.00E+00">
                  <c:v>-3.2503599999999999E-3</c:v>
                </c:pt>
                <c:pt idx="38739" formatCode="0.00E+00">
                  <c:v>2.6782800000000001E-4</c:v>
                </c:pt>
                <c:pt idx="38740" formatCode="0.00E+00">
                  <c:v>3.8425E-3</c:v>
                </c:pt>
                <c:pt idx="38741" formatCode="0.00E+00">
                  <c:v>7.4710200000000001E-3</c:v>
                </c:pt>
                <c:pt idx="38742">
                  <c:v>1.1150800000000001E-2</c:v>
                </c:pt>
                <c:pt idx="38743">
                  <c:v>1.48796E-2</c:v>
                </c:pt>
                <c:pt idx="38744">
                  <c:v>1.8655700000000001E-2</c:v>
                </c:pt>
                <c:pt idx="38745">
                  <c:v>2.2476900000000001E-2</c:v>
                </c:pt>
                <c:pt idx="38746">
                  <c:v>2.6341199999999999E-2</c:v>
                </c:pt>
                <c:pt idx="38747">
                  <c:v>3.0247099999999999E-2</c:v>
                </c:pt>
                <c:pt idx="38748">
                  <c:v>3.4192599999999997E-2</c:v>
                </c:pt>
                <c:pt idx="38749">
                  <c:v>3.8174899999999998E-2</c:v>
                </c:pt>
                <c:pt idx="38750">
                  <c:v>4.21915E-2</c:v>
                </c:pt>
                <c:pt idx="38751">
                  <c:v>4.6239500000000003E-2</c:v>
                </c:pt>
                <c:pt idx="38752">
                  <c:v>5.0315899999999997E-2</c:v>
                </c:pt>
                <c:pt idx="38753">
                  <c:v>5.4417699999999999E-2</c:v>
                </c:pt>
                <c:pt idx="38754">
                  <c:v>5.8542499999999997E-2</c:v>
                </c:pt>
                <c:pt idx="38755">
                  <c:v>6.2686900000000004E-2</c:v>
                </c:pt>
                <c:pt idx="38756">
                  <c:v>6.6846900000000001E-2</c:v>
                </c:pt>
                <c:pt idx="38757">
                  <c:v>7.1018600000000001E-2</c:v>
                </c:pt>
                <c:pt idx="38758">
                  <c:v>7.5198799999999996E-2</c:v>
                </c:pt>
                <c:pt idx="38759">
                  <c:v>7.9384800000000005E-2</c:v>
                </c:pt>
                <c:pt idx="38760">
                  <c:v>8.3573499999999995E-2</c:v>
                </c:pt>
                <c:pt idx="38761">
                  <c:v>8.7762000000000007E-2</c:v>
                </c:pt>
                <c:pt idx="38762">
                  <c:v>9.1947200000000007E-2</c:v>
                </c:pt>
                <c:pt idx="38763">
                  <c:v>9.6125600000000005E-2</c:v>
                </c:pt>
                <c:pt idx="38764">
                  <c:v>0.10029299999999999</c:v>
                </c:pt>
                <c:pt idx="38765">
                  <c:v>0.104446</c:v>
                </c:pt>
                <c:pt idx="38766">
                  <c:v>0.108581</c:v>
                </c:pt>
                <c:pt idx="38767">
                  <c:v>0.112694</c:v>
                </c:pt>
                <c:pt idx="38768">
                  <c:v>0.116782</c:v>
                </c:pt>
                <c:pt idx="38769">
                  <c:v>0.120842</c:v>
                </c:pt>
                <c:pt idx="38770">
                  <c:v>0.12486999999999999</c:v>
                </c:pt>
                <c:pt idx="38771">
                  <c:v>0.128861</c:v>
                </c:pt>
                <c:pt idx="38772">
                  <c:v>0.13280800000000001</c:v>
                </c:pt>
                <c:pt idx="38773">
                  <c:v>0.136708</c:v>
                </c:pt>
                <c:pt idx="38774">
                  <c:v>0.14055999999999999</c:v>
                </c:pt>
                <c:pt idx="38775">
                  <c:v>0.14436199999999999</c:v>
                </c:pt>
                <c:pt idx="38776">
                  <c:v>0.14811299999999999</c:v>
                </c:pt>
                <c:pt idx="38777">
                  <c:v>0.151806</c:v>
                </c:pt>
                <c:pt idx="38778">
                  <c:v>0.15543899999999999</c:v>
                </c:pt>
                <c:pt idx="38779">
                  <c:v>0.15900600000000001</c:v>
                </c:pt>
                <c:pt idx="38780">
                  <c:v>0.16250300000000001</c:v>
                </c:pt>
                <c:pt idx="38781">
                  <c:v>0.16592599999999999</c:v>
                </c:pt>
                <c:pt idx="38782">
                  <c:v>0.16927200000000001</c:v>
                </c:pt>
                <c:pt idx="38783">
                  <c:v>0.17253599999999999</c:v>
                </c:pt>
                <c:pt idx="38784">
                  <c:v>0.17571700000000001</c:v>
                </c:pt>
                <c:pt idx="38785">
                  <c:v>0.178811</c:v>
                </c:pt>
                <c:pt idx="38786">
                  <c:v>0.181814</c:v>
                </c:pt>
                <c:pt idx="38787">
                  <c:v>0.184722</c:v>
                </c:pt>
                <c:pt idx="38788">
                  <c:v>0.187532</c:v>
                </c:pt>
                <c:pt idx="38789">
                  <c:v>0.19024099999999999</c:v>
                </c:pt>
                <c:pt idx="38790">
                  <c:v>0.19284499999999999</c:v>
                </c:pt>
                <c:pt idx="38791">
                  <c:v>0.19534000000000001</c:v>
                </c:pt>
                <c:pt idx="38792">
                  <c:v>0.19772500000000001</c:v>
                </c:pt>
                <c:pt idx="38793">
                  <c:v>0.19999600000000001</c:v>
                </c:pt>
                <c:pt idx="38794">
                  <c:v>0.202154</c:v>
                </c:pt>
                <c:pt idx="38795">
                  <c:v>0.20419599999999999</c:v>
                </c:pt>
                <c:pt idx="38796">
                  <c:v>0.20611699999999999</c:v>
                </c:pt>
                <c:pt idx="38797">
                  <c:v>0.20791299999999999</c:v>
                </c:pt>
                <c:pt idx="38798">
                  <c:v>0.20957999999999999</c:v>
                </c:pt>
                <c:pt idx="38799">
                  <c:v>0.211115</c:v>
                </c:pt>
                <c:pt idx="38800">
                  <c:v>0.21251600000000001</c:v>
                </c:pt>
                <c:pt idx="38801">
                  <c:v>0.213783</c:v>
                </c:pt>
                <c:pt idx="38802">
                  <c:v>0.21491499999999999</c:v>
                </c:pt>
                <c:pt idx="38803">
                  <c:v>0.21591299999999999</c:v>
                </c:pt>
                <c:pt idx="38804">
                  <c:v>0.216775</c:v>
                </c:pt>
                <c:pt idx="38805">
                  <c:v>0.217499</c:v>
                </c:pt>
                <c:pt idx="38806">
                  <c:v>0.218081</c:v>
                </c:pt>
                <c:pt idx="38807">
                  <c:v>0.21851799999999999</c:v>
                </c:pt>
                <c:pt idx="38808">
                  <c:v>0.21881200000000001</c:v>
                </c:pt>
                <c:pt idx="38809">
                  <c:v>0.21895999999999999</c:v>
                </c:pt>
                <c:pt idx="38810">
                  <c:v>0.21896099999999999</c:v>
                </c:pt>
                <c:pt idx="38811">
                  <c:v>0.21881100000000001</c:v>
                </c:pt>
                <c:pt idx="38812">
                  <c:v>0.21851100000000001</c:v>
                </c:pt>
                <c:pt idx="38813">
                  <c:v>0.218061</c:v>
                </c:pt>
                <c:pt idx="38814">
                  <c:v>0.21746099999999999</c:v>
                </c:pt>
                <c:pt idx="38815">
                  <c:v>0.21671099999999999</c:v>
                </c:pt>
                <c:pt idx="38816">
                  <c:v>0.215811</c:v>
                </c:pt>
                <c:pt idx="38817">
                  <c:v>0.21476400000000001</c:v>
                </c:pt>
                <c:pt idx="38818">
                  <c:v>0.21356900000000001</c:v>
                </c:pt>
                <c:pt idx="38819">
                  <c:v>0.212228</c:v>
                </c:pt>
                <c:pt idx="38820">
                  <c:v>0.21074100000000001</c:v>
                </c:pt>
                <c:pt idx="38821">
                  <c:v>0.20910699999999999</c:v>
                </c:pt>
                <c:pt idx="38822">
                  <c:v>0.20732700000000001</c:v>
                </c:pt>
                <c:pt idx="38823">
                  <c:v>0.205403</c:v>
                </c:pt>
                <c:pt idx="38824">
                  <c:v>0.20333799999999999</c:v>
                </c:pt>
                <c:pt idx="38825">
                  <c:v>0.20113500000000001</c:v>
                </c:pt>
                <c:pt idx="38826">
                  <c:v>0.198797</c:v>
                </c:pt>
                <c:pt idx="38827">
                  <c:v>0.196323</c:v>
                </c:pt>
                <c:pt idx="38828">
                  <c:v>0.193715</c:v>
                </c:pt>
                <c:pt idx="38829">
                  <c:v>0.19097600000000001</c:v>
                </c:pt>
                <c:pt idx="38830">
                  <c:v>0.188107</c:v>
                </c:pt>
                <c:pt idx="38831">
                  <c:v>0.18511</c:v>
                </c:pt>
                <c:pt idx="38832">
                  <c:v>0.18198400000000001</c:v>
                </c:pt>
                <c:pt idx="38833">
                  <c:v>0.178731</c:v>
                </c:pt>
                <c:pt idx="38834">
                  <c:v>0.175349</c:v>
                </c:pt>
                <c:pt idx="38835">
                  <c:v>0.17184099999999999</c:v>
                </c:pt>
                <c:pt idx="38836">
                  <c:v>0.168209</c:v>
                </c:pt>
                <c:pt idx="38837">
                  <c:v>0.16446</c:v>
                </c:pt>
                <c:pt idx="38838">
                  <c:v>0.16059799999999999</c:v>
                </c:pt>
                <c:pt idx="38839">
                  <c:v>0.15662599999999999</c:v>
                </c:pt>
                <c:pt idx="38840">
                  <c:v>0.15254699999999999</c:v>
                </c:pt>
                <c:pt idx="38841">
                  <c:v>0.148364</c:v>
                </c:pt>
                <c:pt idx="38842">
                  <c:v>0.14408299999999999</c:v>
                </c:pt>
                <c:pt idx="38843">
                  <c:v>0.139706</c:v>
                </c:pt>
                <c:pt idx="38844">
                  <c:v>0.135239</c:v>
                </c:pt>
                <c:pt idx="38845">
                  <c:v>0.13068399999999999</c:v>
                </c:pt>
                <c:pt idx="38846">
                  <c:v>0.12604399999999999</c:v>
                </c:pt>
                <c:pt idx="38847">
                  <c:v>0.121325</c:v>
                </c:pt>
                <c:pt idx="38848">
                  <c:v>0.116531</c:v>
                </c:pt>
                <c:pt idx="38849">
                  <c:v>0.111664</c:v>
                </c:pt>
                <c:pt idx="38850">
                  <c:v>0.10673199999999999</c:v>
                </c:pt>
                <c:pt idx="38851">
                  <c:v>0.101739</c:v>
                </c:pt>
                <c:pt idx="38852">
                  <c:v>9.6690799999999993E-2</c:v>
                </c:pt>
                <c:pt idx="38853">
                  <c:v>9.1593300000000002E-2</c:v>
                </c:pt>
                <c:pt idx="38854">
                  <c:v>8.6451500000000001E-2</c:v>
                </c:pt>
                <c:pt idx="38855">
                  <c:v>8.1272300000000006E-2</c:v>
                </c:pt>
                <c:pt idx="38856">
                  <c:v>7.6063000000000006E-2</c:v>
                </c:pt>
                <c:pt idx="38857">
                  <c:v>7.08289E-2</c:v>
                </c:pt>
                <c:pt idx="38858">
                  <c:v>6.5572800000000001E-2</c:v>
                </c:pt>
                <c:pt idx="38859">
                  <c:v>6.0299199999999997E-2</c:v>
                </c:pt>
                <c:pt idx="38860">
                  <c:v>5.5014199999999999E-2</c:v>
                </c:pt>
                <c:pt idx="38861">
                  <c:v>4.9724600000000001E-2</c:v>
                </c:pt>
                <c:pt idx="38862">
                  <c:v>4.44359E-2</c:v>
                </c:pt>
                <c:pt idx="38863">
                  <c:v>3.9152800000000001E-2</c:v>
                </c:pt>
                <c:pt idx="38864">
                  <c:v>3.3879899999999998E-2</c:v>
                </c:pt>
                <c:pt idx="38865">
                  <c:v>2.86235E-2</c:v>
                </c:pt>
                <c:pt idx="38866">
                  <c:v>2.3391100000000001E-2</c:v>
                </c:pt>
                <c:pt idx="38867">
                  <c:v>1.8189899999999998E-2</c:v>
                </c:pt>
                <c:pt idx="38868">
                  <c:v>1.3025699999999999E-2</c:v>
                </c:pt>
                <c:pt idx="38869" formatCode="0.00E+00">
                  <c:v>7.90451E-3</c:v>
                </c:pt>
                <c:pt idx="38870" formatCode="0.00E+00">
                  <c:v>2.83308E-3</c:v>
                </c:pt>
                <c:pt idx="38871" formatCode="0.00E+00">
                  <c:v>-2.1836500000000001E-3</c:v>
                </c:pt>
                <c:pt idx="38872" formatCode="0.00E+00">
                  <c:v>-7.1441899999999999E-3</c:v>
                </c:pt>
                <c:pt idx="38873">
                  <c:v>-1.2046400000000001E-2</c:v>
                </c:pt>
                <c:pt idx="38874">
                  <c:v>-1.6882399999999999E-2</c:v>
                </c:pt>
                <c:pt idx="38875">
                  <c:v>-2.1640699999999999E-2</c:v>
                </c:pt>
                <c:pt idx="38876">
                  <c:v>-2.6312100000000001E-2</c:v>
                </c:pt>
                <c:pt idx="38877">
                  <c:v>-3.0891200000000001E-2</c:v>
                </c:pt>
                <c:pt idx="38878">
                  <c:v>-3.5374099999999999E-2</c:v>
                </c:pt>
                <c:pt idx="38879">
                  <c:v>-3.9755899999999997E-2</c:v>
                </c:pt>
                <c:pt idx="38880">
                  <c:v>-4.40329E-2</c:v>
                </c:pt>
                <c:pt idx="38881">
                  <c:v>-4.8201000000000001E-2</c:v>
                </c:pt>
                <c:pt idx="38882">
                  <c:v>-5.22554E-2</c:v>
                </c:pt>
                <c:pt idx="38883">
                  <c:v>-5.6191999999999999E-2</c:v>
                </c:pt>
                <c:pt idx="38884">
                  <c:v>-6.0006700000000003E-2</c:v>
                </c:pt>
                <c:pt idx="38885">
                  <c:v>-6.3694399999999998E-2</c:v>
                </c:pt>
                <c:pt idx="38886">
                  <c:v>-6.7249600000000007E-2</c:v>
                </c:pt>
                <c:pt idx="38887">
                  <c:v>-7.0667499999999994E-2</c:v>
                </c:pt>
                <c:pt idx="38888">
                  <c:v>-7.3944700000000002E-2</c:v>
                </c:pt>
                <c:pt idx="38889">
                  <c:v>-7.7078599999999997E-2</c:v>
                </c:pt>
                <c:pt idx="38890">
                  <c:v>-8.0066899999999996E-2</c:v>
                </c:pt>
                <c:pt idx="38891">
                  <c:v>-8.2905499999999993E-2</c:v>
                </c:pt>
                <c:pt idx="38892">
                  <c:v>-8.5589600000000002E-2</c:v>
                </c:pt>
                <c:pt idx="38893">
                  <c:v>-8.8114700000000004E-2</c:v>
                </c:pt>
                <c:pt idx="38894">
                  <c:v>-9.0477500000000002E-2</c:v>
                </c:pt>
                <c:pt idx="38895">
                  <c:v>-9.26757E-2</c:v>
                </c:pt>
                <c:pt idx="38896">
                  <c:v>-9.47075E-2</c:v>
                </c:pt>
                <c:pt idx="38897">
                  <c:v>-9.6570500000000004E-2</c:v>
                </c:pt>
                <c:pt idx="38898">
                  <c:v>-9.8262299999999997E-2</c:v>
                </c:pt>
                <c:pt idx="38899">
                  <c:v>-9.9779699999999999E-2</c:v>
                </c:pt>
                <c:pt idx="38900">
                  <c:v>-0.10112</c:v>
                </c:pt>
                <c:pt idx="38901">
                  <c:v>-0.102282</c:v>
                </c:pt>
                <c:pt idx="38902">
                  <c:v>-0.103267</c:v>
                </c:pt>
                <c:pt idx="38903">
                  <c:v>-0.104075</c:v>
                </c:pt>
                <c:pt idx="38904">
                  <c:v>-0.10470400000000001</c:v>
                </c:pt>
                <c:pt idx="38905">
                  <c:v>-0.10515099999999999</c:v>
                </c:pt>
                <c:pt idx="38906">
                  <c:v>-0.105416</c:v>
                </c:pt>
                <c:pt idx="38907">
                  <c:v>-0.10549699999999999</c:v>
                </c:pt>
                <c:pt idx="38908">
                  <c:v>-0.105395</c:v>
                </c:pt>
                <c:pt idx="38909">
                  <c:v>-0.105113</c:v>
                </c:pt>
                <c:pt idx="38910">
                  <c:v>-0.10465000000000001</c:v>
                </c:pt>
                <c:pt idx="38911">
                  <c:v>-0.104004</c:v>
                </c:pt>
                <c:pt idx="38912">
                  <c:v>-0.103173</c:v>
                </c:pt>
                <c:pt idx="38913">
                  <c:v>-0.102158</c:v>
                </c:pt>
                <c:pt idx="38914">
                  <c:v>-0.100961</c:v>
                </c:pt>
                <c:pt idx="38915">
                  <c:v>-9.95833E-2</c:v>
                </c:pt>
                <c:pt idx="38916">
                  <c:v>-9.8026799999999997E-2</c:v>
                </c:pt>
                <c:pt idx="38917">
                  <c:v>-9.6293199999999995E-2</c:v>
                </c:pt>
                <c:pt idx="38918">
                  <c:v>-9.43827E-2</c:v>
                </c:pt>
                <c:pt idx="38919">
                  <c:v>-9.22925E-2</c:v>
                </c:pt>
                <c:pt idx="38920">
                  <c:v>-9.0021699999999996E-2</c:v>
                </c:pt>
                <c:pt idx="38921">
                  <c:v>-8.7574600000000002E-2</c:v>
                </c:pt>
                <c:pt idx="38922">
                  <c:v>-8.4958199999999998E-2</c:v>
                </c:pt>
                <c:pt idx="38923">
                  <c:v>-8.2178299999999996E-2</c:v>
                </c:pt>
                <c:pt idx="38924">
                  <c:v>-7.9239299999999999E-2</c:v>
                </c:pt>
                <c:pt idx="38925">
                  <c:v>-7.6146099999999994E-2</c:v>
                </c:pt>
                <c:pt idx="38926">
                  <c:v>-7.2903800000000005E-2</c:v>
                </c:pt>
                <c:pt idx="38927">
                  <c:v>-6.9515900000000005E-2</c:v>
                </c:pt>
                <c:pt idx="38928">
                  <c:v>-6.5985100000000005E-2</c:v>
                </c:pt>
                <c:pt idx="38929">
                  <c:v>-6.23142E-2</c:v>
                </c:pt>
                <c:pt idx="38930">
                  <c:v>-5.8507799999999999E-2</c:v>
                </c:pt>
                <c:pt idx="38931">
                  <c:v>-5.4571799999999997E-2</c:v>
                </c:pt>
                <c:pt idx="38932">
                  <c:v>-5.0512399999999999E-2</c:v>
                </c:pt>
                <c:pt idx="38933">
                  <c:v>-4.6337400000000001E-2</c:v>
                </c:pt>
                <c:pt idx="38934">
                  <c:v>-4.2057700000000003E-2</c:v>
                </c:pt>
                <c:pt idx="38935">
                  <c:v>-3.7685400000000001E-2</c:v>
                </c:pt>
                <c:pt idx="38936">
                  <c:v>-3.3230299999999997E-2</c:v>
                </c:pt>
                <c:pt idx="38937">
                  <c:v>-2.86977E-2</c:v>
                </c:pt>
                <c:pt idx="38938">
                  <c:v>-2.4091600000000001E-2</c:v>
                </c:pt>
                <c:pt idx="38939">
                  <c:v>-1.9416099999999999E-2</c:v>
                </c:pt>
                <c:pt idx="38940">
                  <c:v>-1.4675799999999999E-2</c:v>
                </c:pt>
                <c:pt idx="38941" formatCode="0.00E+00">
                  <c:v>-9.8750699999999997E-3</c:v>
                </c:pt>
                <c:pt idx="38942" formatCode="0.00E+00">
                  <c:v>-5.0189400000000004E-3</c:v>
                </c:pt>
                <c:pt idx="38943" formatCode="0.00E+00">
                  <c:v>-1.14085E-4</c:v>
                </c:pt>
                <c:pt idx="38944" formatCode="0.00E+00">
                  <c:v>4.8312900000000002E-3</c:v>
                </c:pt>
                <c:pt idx="38945" formatCode="0.00E+00">
                  <c:v>9.8085399999999993E-3</c:v>
                </c:pt>
                <c:pt idx="38946">
                  <c:v>1.4807900000000001E-2</c:v>
                </c:pt>
                <c:pt idx="38947">
                  <c:v>1.9818800000000001E-2</c:v>
                </c:pt>
                <c:pt idx="38948">
                  <c:v>2.48308E-2</c:v>
                </c:pt>
                <c:pt idx="38949">
                  <c:v>2.98345E-2</c:v>
                </c:pt>
                <c:pt idx="38950">
                  <c:v>3.4822100000000002E-2</c:v>
                </c:pt>
                <c:pt idx="38951">
                  <c:v>3.9788900000000002E-2</c:v>
                </c:pt>
                <c:pt idx="38952">
                  <c:v>4.4729499999999998E-2</c:v>
                </c:pt>
                <c:pt idx="38953">
                  <c:v>4.9635600000000002E-2</c:v>
                </c:pt>
                <c:pt idx="38954">
                  <c:v>5.4496900000000001E-2</c:v>
                </c:pt>
                <c:pt idx="38955">
                  <c:v>5.9305200000000002E-2</c:v>
                </c:pt>
                <c:pt idx="38956">
                  <c:v>6.40545E-2</c:v>
                </c:pt>
                <c:pt idx="38957">
                  <c:v>6.8736900000000004E-2</c:v>
                </c:pt>
                <c:pt idx="38958">
                  <c:v>7.3344699999999999E-2</c:v>
                </c:pt>
                <c:pt idx="38959">
                  <c:v>7.7871599999999999E-2</c:v>
                </c:pt>
                <c:pt idx="38960">
                  <c:v>8.2310800000000003E-2</c:v>
                </c:pt>
                <c:pt idx="38961">
                  <c:v>8.6653999999999995E-2</c:v>
                </c:pt>
                <c:pt idx="38962">
                  <c:v>9.0892200000000006E-2</c:v>
                </c:pt>
                <c:pt idx="38963">
                  <c:v>9.5018500000000006E-2</c:v>
                </c:pt>
                <c:pt idx="38964">
                  <c:v>9.9026500000000003E-2</c:v>
                </c:pt>
                <c:pt idx="38965">
                  <c:v>0.102909</c:v>
                </c:pt>
                <c:pt idx="38966">
                  <c:v>0.106658</c:v>
                </c:pt>
                <c:pt idx="38967">
                  <c:v>0.110273</c:v>
                </c:pt>
                <c:pt idx="38968">
                  <c:v>0.113749</c:v>
                </c:pt>
                <c:pt idx="38969">
                  <c:v>0.11708399999999999</c:v>
                </c:pt>
                <c:pt idx="38970">
                  <c:v>0.120272</c:v>
                </c:pt>
                <c:pt idx="38971">
                  <c:v>0.123311</c:v>
                </c:pt>
                <c:pt idx="38972">
                  <c:v>0.126196</c:v>
                </c:pt>
                <c:pt idx="38973">
                  <c:v>0.12892200000000001</c:v>
                </c:pt>
                <c:pt idx="38974">
                  <c:v>0.13148399999999999</c:v>
                </c:pt>
                <c:pt idx="38975">
                  <c:v>0.133878</c:v>
                </c:pt>
                <c:pt idx="38976">
                  <c:v>0.136097</c:v>
                </c:pt>
                <c:pt idx="38977">
                  <c:v>0.13813600000000001</c:v>
                </c:pt>
                <c:pt idx="38978">
                  <c:v>0.13999</c:v>
                </c:pt>
                <c:pt idx="38979">
                  <c:v>0.141655</c:v>
                </c:pt>
                <c:pt idx="38980">
                  <c:v>0.14313000000000001</c:v>
                </c:pt>
                <c:pt idx="38981">
                  <c:v>0.14441200000000001</c:v>
                </c:pt>
                <c:pt idx="38982">
                  <c:v>0.14549599999999999</c:v>
                </c:pt>
                <c:pt idx="38983">
                  <c:v>0.14638000000000001</c:v>
                </c:pt>
                <c:pt idx="38984">
                  <c:v>0.147063</c:v>
                </c:pt>
                <c:pt idx="38985">
                  <c:v>0.14754300000000001</c:v>
                </c:pt>
                <c:pt idx="38986">
                  <c:v>0.14782500000000001</c:v>
                </c:pt>
                <c:pt idx="38987">
                  <c:v>0.14790400000000001</c:v>
                </c:pt>
                <c:pt idx="38988">
                  <c:v>0.14777999999999999</c:v>
                </c:pt>
                <c:pt idx="38989">
                  <c:v>0.147453</c:v>
                </c:pt>
                <c:pt idx="38990">
                  <c:v>0.146925</c:v>
                </c:pt>
                <c:pt idx="38991">
                  <c:v>0.146204</c:v>
                </c:pt>
                <c:pt idx="38992">
                  <c:v>0.14529300000000001</c:v>
                </c:pt>
                <c:pt idx="38993">
                  <c:v>0.14419599999999999</c:v>
                </c:pt>
                <c:pt idx="38994">
                  <c:v>0.14291599999999999</c:v>
                </c:pt>
                <c:pt idx="38995">
                  <c:v>0.141455</c:v>
                </c:pt>
                <c:pt idx="38996">
                  <c:v>0.13981499999999999</c:v>
                </c:pt>
                <c:pt idx="38997">
                  <c:v>0.13799900000000001</c:v>
                </c:pt>
                <c:pt idx="38998">
                  <c:v>0.13600599999999999</c:v>
                </c:pt>
                <c:pt idx="38999">
                  <c:v>0.13383400000000001</c:v>
                </c:pt>
                <c:pt idx="39000">
                  <c:v>0.13148599999999999</c:v>
                </c:pt>
                <c:pt idx="39001">
                  <c:v>0.128965</c:v>
                </c:pt>
                <c:pt idx="39002">
                  <c:v>0.126273</c:v>
                </c:pt>
                <c:pt idx="39003">
                  <c:v>0.123416</c:v>
                </c:pt>
                <c:pt idx="39004">
                  <c:v>0.120397</c:v>
                </c:pt>
                <c:pt idx="39005">
                  <c:v>0.11722200000000001</c:v>
                </c:pt>
                <c:pt idx="39006">
                  <c:v>0.11389299999999999</c:v>
                </c:pt>
                <c:pt idx="39007">
                  <c:v>0.110415</c:v>
                </c:pt>
                <c:pt idx="39008">
                  <c:v>0.106794</c:v>
                </c:pt>
                <c:pt idx="39009">
                  <c:v>0.103031</c:v>
                </c:pt>
                <c:pt idx="39010">
                  <c:v>9.9129400000000006E-2</c:v>
                </c:pt>
                <c:pt idx="39011">
                  <c:v>9.5093899999999995E-2</c:v>
                </c:pt>
                <c:pt idx="39012">
                  <c:v>9.0932700000000005E-2</c:v>
                </c:pt>
                <c:pt idx="39013">
                  <c:v>8.6650900000000003E-2</c:v>
                </c:pt>
                <c:pt idx="39014">
                  <c:v>8.2253499999999993E-2</c:v>
                </c:pt>
                <c:pt idx="39015">
                  <c:v>7.7747200000000002E-2</c:v>
                </c:pt>
                <c:pt idx="39016">
                  <c:v>7.3139499999999996E-2</c:v>
                </c:pt>
                <c:pt idx="39017">
                  <c:v>6.8437600000000001E-2</c:v>
                </c:pt>
                <c:pt idx="39018">
                  <c:v>6.3651700000000005E-2</c:v>
                </c:pt>
                <c:pt idx="39019">
                  <c:v>5.8796800000000003E-2</c:v>
                </c:pt>
                <c:pt idx="39020">
                  <c:v>5.3885599999999999E-2</c:v>
                </c:pt>
                <c:pt idx="39021">
                  <c:v>4.8924099999999998E-2</c:v>
                </c:pt>
                <c:pt idx="39022">
                  <c:v>4.3917699999999997E-2</c:v>
                </c:pt>
                <c:pt idx="39023">
                  <c:v>3.8875100000000003E-2</c:v>
                </c:pt>
                <c:pt idx="39024">
                  <c:v>3.3806099999999999E-2</c:v>
                </c:pt>
                <c:pt idx="39025">
                  <c:v>2.8717400000000001E-2</c:v>
                </c:pt>
                <c:pt idx="39026">
                  <c:v>2.36157E-2</c:v>
                </c:pt>
                <c:pt idx="39027">
                  <c:v>1.8508699999999999E-2</c:v>
                </c:pt>
                <c:pt idx="39028">
                  <c:v>1.34036E-2</c:v>
                </c:pt>
                <c:pt idx="39029" formatCode="0.00E+00">
                  <c:v>8.3072100000000006E-3</c:v>
                </c:pt>
                <c:pt idx="39030" formatCode="0.00E+00">
                  <c:v>3.2253999999999998E-3</c:v>
                </c:pt>
                <c:pt idx="39031" formatCode="0.00E+00">
                  <c:v>-1.83621E-3</c:v>
                </c:pt>
                <c:pt idx="39032" formatCode="0.00E+00">
                  <c:v>-6.87092E-3</c:v>
                </c:pt>
                <c:pt idx="39033">
                  <c:v>-1.1871899999999999E-2</c:v>
                </c:pt>
                <c:pt idx="39034">
                  <c:v>-1.6833000000000001E-2</c:v>
                </c:pt>
                <c:pt idx="39035">
                  <c:v>-2.1746100000000001E-2</c:v>
                </c:pt>
                <c:pt idx="39036">
                  <c:v>-2.65997E-2</c:v>
                </c:pt>
                <c:pt idx="39037">
                  <c:v>-3.1382699999999999E-2</c:v>
                </c:pt>
                <c:pt idx="39038">
                  <c:v>-3.6088700000000001E-2</c:v>
                </c:pt>
                <c:pt idx="39039">
                  <c:v>-4.0714800000000002E-2</c:v>
                </c:pt>
                <c:pt idx="39040">
                  <c:v>-4.5257100000000001E-2</c:v>
                </c:pt>
                <c:pt idx="39041">
                  <c:v>-4.9707399999999999E-2</c:v>
                </c:pt>
                <c:pt idx="39042">
                  <c:v>-5.4052799999999998E-2</c:v>
                </c:pt>
                <c:pt idx="39043">
                  <c:v>-5.8281699999999999E-2</c:v>
                </c:pt>
                <c:pt idx="39044">
                  <c:v>-6.2388100000000002E-2</c:v>
                </c:pt>
                <c:pt idx="39045">
                  <c:v>-6.6368200000000002E-2</c:v>
                </c:pt>
                <c:pt idx="39046">
                  <c:v>-7.0218000000000003E-2</c:v>
                </c:pt>
                <c:pt idx="39047">
                  <c:v>-7.39345E-2</c:v>
                </c:pt>
                <c:pt idx="39048">
                  <c:v>-7.7514700000000006E-2</c:v>
                </c:pt>
                <c:pt idx="39049">
                  <c:v>-8.0953700000000003E-2</c:v>
                </c:pt>
                <c:pt idx="39050">
                  <c:v>-8.4246299999999996E-2</c:v>
                </c:pt>
                <c:pt idx="39051">
                  <c:v>-8.7388900000000005E-2</c:v>
                </c:pt>
                <c:pt idx="39052">
                  <c:v>-9.0377700000000005E-2</c:v>
                </c:pt>
                <c:pt idx="39053">
                  <c:v>-9.3208600000000003E-2</c:v>
                </c:pt>
                <c:pt idx="39054">
                  <c:v>-9.5879500000000006E-2</c:v>
                </c:pt>
                <c:pt idx="39055">
                  <c:v>-9.8389900000000002E-2</c:v>
                </c:pt>
                <c:pt idx="39056">
                  <c:v>-0.100739</c:v>
                </c:pt>
                <c:pt idx="39057">
                  <c:v>-0.102925</c:v>
                </c:pt>
                <c:pt idx="39058">
                  <c:v>-0.104946</c:v>
                </c:pt>
                <c:pt idx="39059">
                  <c:v>-0.106797</c:v>
                </c:pt>
                <c:pt idx="39060">
                  <c:v>-0.108472</c:v>
                </c:pt>
                <c:pt idx="39061">
                  <c:v>-0.109967</c:v>
                </c:pt>
                <c:pt idx="39062">
                  <c:v>-0.111281</c:v>
                </c:pt>
                <c:pt idx="39063">
                  <c:v>-0.112412</c:v>
                </c:pt>
                <c:pt idx="39064">
                  <c:v>-0.113359</c:v>
                </c:pt>
                <c:pt idx="39065">
                  <c:v>-0.114124</c:v>
                </c:pt>
                <c:pt idx="39066">
                  <c:v>-0.114707</c:v>
                </c:pt>
                <c:pt idx="39067">
                  <c:v>-0.115107</c:v>
                </c:pt>
                <c:pt idx="39068">
                  <c:v>-0.115325</c:v>
                </c:pt>
                <c:pt idx="39069">
                  <c:v>-0.115367</c:v>
                </c:pt>
                <c:pt idx="39070">
                  <c:v>-0.11523899999999999</c:v>
                </c:pt>
                <c:pt idx="39071">
                  <c:v>-0.11494500000000001</c:v>
                </c:pt>
                <c:pt idx="39072">
                  <c:v>-0.11448700000000001</c:v>
                </c:pt>
                <c:pt idx="39073">
                  <c:v>-0.113868</c:v>
                </c:pt>
                <c:pt idx="39074">
                  <c:v>-0.11309</c:v>
                </c:pt>
                <c:pt idx="39075">
                  <c:v>-0.112152</c:v>
                </c:pt>
                <c:pt idx="39076">
                  <c:v>-0.111057</c:v>
                </c:pt>
                <c:pt idx="39077">
                  <c:v>-0.109808</c:v>
                </c:pt>
                <c:pt idx="39078">
                  <c:v>-0.108414</c:v>
                </c:pt>
                <c:pt idx="39079">
                  <c:v>-0.106881</c:v>
                </c:pt>
                <c:pt idx="39080">
                  <c:v>-0.10521</c:v>
                </c:pt>
                <c:pt idx="39081">
                  <c:v>-0.103404</c:v>
                </c:pt>
                <c:pt idx="39082">
                  <c:v>-0.101467</c:v>
                </c:pt>
                <c:pt idx="39083">
                  <c:v>-9.9404500000000007E-2</c:v>
                </c:pt>
                <c:pt idx="39084">
                  <c:v>-9.7219899999999998E-2</c:v>
                </c:pt>
                <c:pt idx="39085">
                  <c:v>-9.4915299999999994E-2</c:v>
                </c:pt>
                <c:pt idx="39086">
                  <c:v>-9.2495900000000006E-2</c:v>
                </c:pt>
                <c:pt idx="39087">
                  <c:v>-8.9972700000000003E-2</c:v>
                </c:pt>
                <c:pt idx="39088">
                  <c:v>-8.7358500000000006E-2</c:v>
                </c:pt>
                <c:pt idx="39089">
                  <c:v>-8.4661500000000001E-2</c:v>
                </c:pt>
                <c:pt idx="39090">
                  <c:v>-8.1887399999999999E-2</c:v>
                </c:pt>
                <c:pt idx="39091">
                  <c:v>-7.9041399999999998E-2</c:v>
                </c:pt>
                <c:pt idx="39092">
                  <c:v>-7.6128899999999999E-2</c:v>
                </c:pt>
                <c:pt idx="39093">
                  <c:v>-7.3154899999999995E-2</c:v>
                </c:pt>
                <c:pt idx="39094">
                  <c:v>-7.0125400000000004E-2</c:v>
                </c:pt>
                <c:pt idx="39095">
                  <c:v>-6.7046300000000003E-2</c:v>
                </c:pt>
                <c:pt idx="39096">
                  <c:v>-6.3920400000000002E-2</c:v>
                </c:pt>
                <c:pt idx="39097">
                  <c:v>-6.0752599999999997E-2</c:v>
                </c:pt>
                <c:pt idx="39098">
                  <c:v>-5.7556299999999998E-2</c:v>
                </c:pt>
                <c:pt idx="39099">
                  <c:v>-5.4348300000000002E-2</c:v>
                </c:pt>
                <c:pt idx="39100">
                  <c:v>-5.1139799999999999E-2</c:v>
                </c:pt>
                <c:pt idx="39101">
                  <c:v>-4.7937300000000002E-2</c:v>
                </c:pt>
                <c:pt idx="39102">
                  <c:v>-4.47479E-2</c:v>
                </c:pt>
                <c:pt idx="39103">
                  <c:v>-4.1578200000000003E-2</c:v>
                </c:pt>
                <c:pt idx="39104">
                  <c:v>-3.8431899999999998E-2</c:v>
                </c:pt>
                <c:pt idx="39105">
                  <c:v>-3.5315199999999998E-2</c:v>
                </c:pt>
                <c:pt idx="39106">
                  <c:v>-3.22403E-2</c:v>
                </c:pt>
                <c:pt idx="39107">
                  <c:v>-2.9218600000000001E-2</c:v>
                </c:pt>
                <c:pt idx="39108">
                  <c:v>-2.6258099999999999E-2</c:v>
                </c:pt>
                <c:pt idx="39109">
                  <c:v>-2.33662E-2</c:v>
                </c:pt>
                <c:pt idx="39110">
                  <c:v>-2.0548500000000001E-2</c:v>
                </c:pt>
                <c:pt idx="39111">
                  <c:v>-1.78076E-2</c:v>
                </c:pt>
                <c:pt idx="39112">
                  <c:v>-1.5149299999999999E-2</c:v>
                </c:pt>
                <c:pt idx="39113">
                  <c:v>-1.2586699999999999E-2</c:v>
                </c:pt>
                <c:pt idx="39114">
                  <c:v>-1.0135E-2</c:v>
                </c:pt>
                <c:pt idx="39115" formatCode="0.00E+00">
                  <c:v>-7.8064500000000004E-3</c:v>
                </c:pt>
                <c:pt idx="39116" formatCode="0.00E+00">
                  <c:v>-5.6104400000000004E-3</c:v>
                </c:pt>
                <c:pt idx="39117" formatCode="0.00E+00">
                  <c:v>-3.5554699999999998E-3</c:v>
                </c:pt>
                <c:pt idx="39118" formatCode="0.00E+00">
                  <c:v>-1.6479800000000001E-3</c:v>
                </c:pt>
                <c:pt idx="39119" formatCode="0.00E+00">
                  <c:v>1.09553E-4</c:v>
                </c:pt>
                <c:pt idx="39120" formatCode="0.00E+00">
                  <c:v>1.71276E-3</c:v>
                </c:pt>
                <c:pt idx="39121" formatCode="0.00E+00">
                  <c:v>3.1516399999999998E-3</c:v>
                </c:pt>
                <c:pt idx="39122" formatCode="0.00E+00">
                  <c:v>4.4173800000000003E-3</c:v>
                </c:pt>
                <c:pt idx="39123" formatCode="0.00E+00">
                  <c:v>5.5071499999999997E-3</c:v>
                </c:pt>
                <c:pt idx="39124" formatCode="0.00E+00">
                  <c:v>6.4185900000000001E-3</c:v>
                </c:pt>
                <c:pt idx="39125" formatCode="0.00E+00">
                  <c:v>7.14461E-3</c:v>
                </c:pt>
                <c:pt idx="39126" formatCode="0.00E+00">
                  <c:v>7.6796399999999997E-3</c:v>
                </c:pt>
                <c:pt idx="39127" formatCode="0.00E+00">
                  <c:v>8.0243899999999993E-3</c:v>
                </c:pt>
                <c:pt idx="39128" formatCode="0.00E+00">
                  <c:v>8.1800699999999994E-3</c:v>
                </c:pt>
                <c:pt idx="39129" formatCode="0.00E+00">
                  <c:v>8.1440699999999998E-3</c:v>
                </c:pt>
                <c:pt idx="39130" formatCode="0.00E+00">
                  <c:v>7.9114800000000002E-3</c:v>
                </c:pt>
                <c:pt idx="39131" formatCode="0.00E+00">
                  <c:v>7.4774400000000001E-3</c:v>
                </c:pt>
                <c:pt idx="39132" formatCode="0.00E+00">
                  <c:v>6.83951E-3</c:v>
                </c:pt>
                <c:pt idx="39133" formatCode="0.00E+00">
                  <c:v>5.9976300000000003E-3</c:v>
                </c:pt>
                <c:pt idx="39134" formatCode="0.00E+00">
                  <c:v>4.9512799999999997E-3</c:v>
                </c:pt>
                <c:pt idx="39135" formatCode="0.00E+00">
                  <c:v>3.6981200000000001E-3</c:v>
                </c:pt>
                <c:pt idx="39136" formatCode="0.00E+00">
                  <c:v>2.23595E-3</c:v>
                </c:pt>
                <c:pt idx="39137" formatCode="0.00E+00">
                  <c:v>5.6470800000000003E-4</c:v>
                </c:pt>
                <c:pt idx="39138" formatCode="0.00E+00">
                  <c:v>-1.31463E-3</c:v>
                </c:pt>
                <c:pt idx="39139" formatCode="0.00E+00">
                  <c:v>-3.4024300000000001E-3</c:v>
                </c:pt>
                <c:pt idx="39140" formatCode="0.00E+00">
                  <c:v>-5.6990599999999997E-3</c:v>
                </c:pt>
                <c:pt idx="39141" formatCode="0.00E+00">
                  <c:v>-8.2014500000000008E-3</c:v>
                </c:pt>
                <c:pt idx="39142">
                  <c:v>-1.09049E-2</c:v>
                </c:pt>
                <c:pt idx="39143">
                  <c:v>-1.3806300000000001E-2</c:v>
                </c:pt>
                <c:pt idx="39144">
                  <c:v>-1.69033E-2</c:v>
                </c:pt>
                <c:pt idx="39145">
                  <c:v>-2.0192499999999999E-2</c:v>
                </c:pt>
                <c:pt idx="39146">
                  <c:v>-2.36718E-2</c:v>
                </c:pt>
                <c:pt idx="39147">
                  <c:v>-2.7338299999999999E-2</c:v>
                </c:pt>
                <c:pt idx="39148">
                  <c:v>-3.11881E-2</c:v>
                </c:pt>
                <c:pt idx="39149">
                  <c:v>-3.5219599999999997E-2</c:v>
                </c:pt>
                <c:pt idx="39150">
                  <c:v>-3.9434999999999998E-2</c:v>
                </c:pt>
                <c:pt idx="39151">
                  <c:v>-4.3832999999999997E-2</c:v>
                </c:pt>
                <c:pt idx="39152">
                  <c:v>-4.8406600000000001E-2</c:v>
                </c:pt>
                <c:pt idx="39153">
                  <c:v>-5.3151900000000002E-2</c:v>
                </c:pt>
                <c:pt idx="39154">
                  <c:v>-5.8069599999999999E-2</c:v>
                </c:pt>
                <c:pt idx="39155">
                  <c:v>-6.3157000000000005E-2</c:v>
                </c:pt>
                <c:pt idx="39156">
                  <c:v>-6.8404499999999993E-2</c:v>
                </c:pt>
                <c:pt idx="39157">
                  <c:v>-7.3804400000000006E-2</c:v>
                </c:pt>
                <c:pt idx="39158">
                  <c:v>-7.9355499999999995E-2</c:v>
                </c:pt>
                <c:pt idx="39159">
                  <c:v>-8.50553E-2</c:v>
                </c:pt>
                <c:pt idx="39160">
                  <c:v>-9.0894100000000005E-2</c:v>
                </c:pt>
                <c:pt idx="39161">
                  <c:v>-9.6857600000000002E-2</c:v>
                </c:pt>
                <c:pt idx="39162">
                  <c:v>-0.10293099999999999</c:v>
                </c:pt>
                <c:pt idx="39163">
                  <c:v>-0.109097</c:v>
                </c:pt>
                <c:pt idx="39164">
                  <c:v>-0.115345</c:v>
                </c:pt>
                <c:pt idx="39165">
                  <c:v>-0.121673</c:v>
                </c:pt>
                <c:pt idx="39166">
                  <c:v>-0.128082</c:v>
                </c:pt>
                <c:pt idx="39167">
                  <c:v>-0.13456799999999999</c:v>
                </c:pt>
                <c:pt idx="39168">
                  <c:v>-0.14111699999999999</c:v>
                </c:pt>
                <c:pt idx="39169">
                  <c:v>-0.14771500000000001</c:v>
                </c:pt>
                <c:pt idx="39170">
                  <c:v>-0.15434899999999999</c:v>
                </c:pt>
                <c:pt idx="39171">
                  <c:v>-0.16101299999999999</c:v>
                </c:pt>
                <c:pt idx="39172">
                  <c:v>-0.16769800000000001</c:v>
                </c:pt>
                <c:pt idx="39173">
                  <c:v>-0.174397</c:v>
                </c:pt>
                <c:pt idx="39174">
                  <c:v>-0.18109900000000001</c:v>
                </c:pt>
                <c:pt idx="39175">
                  <c:v>-0.18779599999999999</c:v>
                </c:pt>
                <c:pt idx="39176">
                  <c:v>-0.19448199999999999</c:v>
                </c:pt>
                <c:pt idx="39177">
                  <c:v>-0.201153</c:v>
                </c:pt>
                <c:pt idx="39178">
                  <c:v>-0.20780000000000001</c:v>
                </c:pt>
                <c:pt idx="39179">
                  <c:v>-0.21441199999999999</c:v>
                </c:pt>
                <c:pt idx="39180">
                  <c:v>-0.220971</c:v>
                </c:pt>
                <c:pt idx="39181">
                  <c:v>-0.227464</c:v>
                </c:pt>
                <c:pt idx="39182">
                  <c:v>-0.23388400000000001</c:v>
                </c:pt>
                <c:pt idx="39183">
                  <c:v>-0.240226</c:v>
                </c:pt>
                <c:pt idx="39184">
                  <c:v>-0.24648200000000001</c:v>
                </c:pt>
                <c:pt idx="39185">
                  <c:v>-0.252641</c:v>
                </c:pt>
                <c:pt idx="39186">
                  <c:v>-0.25868999999999998</c:v>
                </c:pt>
                <c:pt idx="39187">
                  <c:v>-0.26462000000000002</c:v>
                </c:pt>
                <c:pt idx="39188">
                  <c:v>-0.27041999999999999</c:v>
                </c:pt>
                <c:pt idx="39189">
                  <c:v>-0.27607799999999999</c:v>
                </c:pt>
                <c:pt idx="39190">
                  <c:v>-0.28158300000000003</c:v>
                </c:pt>
                <c:pt idx="39191">
                  <c:v>-0.28692299999999998</c:v>
                </c:pt>
                <c:pt idx="39192">
                  <c:v>-0.29208899999999999</c:v>
                </c:pt>
                <c:pt idx="39193">
                  <c:v>-0.297072</c:v>
                </c:pt>
                <c:pt idx="39194">
                  <c:v>-0.30186499999999999</c:v>
                </c:pt>
                <c:pt idx="39195">
                  <c:v>-0.30646699999999999</c:v>
                </c:pt>
                <c:pt idx="39196">
                  <c:v>-0.31086900000000001</c:v>
                </c:pt>
                <c:pt idx="39197">
                  <c:v>-0.31505499999999997</c:v>
                </c:pt>
                <c:pt idx="39198">
                  <c:v>-0.31901400000000002</c:v>
                </c:pt>
                <c:pt idx="39199">
                  <c:v>-0.322743</c:v>
                </c:pt>
                <c:pt idx="39200">
                  <c:v>-0.326237</c:v>
                </c:pt>
                <c:pt idx="39201">
                  <c:v>-0.32949000000000001</c:v>
                </c:pt>
                <c:pt idx="39202">
                  <c:v>-0.33249699999999999</c:v>
                </c:pt>
                <c:pt idx="39203">
                  <c:v>-0.33525300000000002</c:v>
                </c:pt>
                <c:pt idx="39204">
                  <c:v>-0.33775300000000003</c:v>
                </c:pt>
                <c:pt idx="39205">
                  <c:v>-0.33999000000000001</c:v>
                </c:pt>
                <c:pt idx="39206">
                  <c:v>-0.34196199999999999</c:v>
                </c:pt>
                <c:pt idx="39207">
                  <c:v>-0.343667</c:v>
                </c:pt>
                <c:pt idx="39208">
                  <c:v>-0.34510400000000002</c:v>
                </c:pt>
                <c:pt idx="39209">
                  <c:v>-0.34627000000000002</c:v>
                </c:pt>
                <c:pt idx="39210">
                  <c:v>-0.34716599999999997</c:v>
                </c:pt>
                <c:pt idx="39211">
                  <c:v>-0.34778999999999999</c:v>
                </c:pt>
                <c:pt idx="39212">
                  <c:v>-0.34813699999999997</c:v>
                </c:pt>
                <c:pt idx="39213">
                  <c:v>-0.34820499999999999</c:v>
                </c:pt>
                <c:pt idx="39214">
                  <c:v>-0.34799099999999999</c:v>
                </c:pt>
                <c:pt idx="39215">
                  <c:v>-0.347499</c:v>
                </c:pt>
                <c:pt idx="39216">
                  <c:v>-0.34673500000000002</c:v>
                </c:pt>
                <c:pt idx="39217">
                  <c:v>-0.34570200000000001</c:v>
                </c:pt>
                <c:pt idx="39218">
                  <c:v>-0.34440100000000001</c:v>
                </c:pt>
                <c:pt idx="39219">
                  <c:v>-0.34283200000000003</c:v>
                </c:pt>
                <c:pt idx="39220">
                  <c:v>-0.34099600000000002</c:v>
                </c:pt>
                <c:pt idx="39221">
                  <c:v>-0.33889799999999998</c:v>
                </c:pt>
                <c:pt idx="39222">
                  <c:v>-0.33654000000000001</c:v>
                </c:pt>
                <c:pt idx="39223">
                  <c:v>-0.333928</c:v>
                </c:pt>
                <c:pt idx="39224">
                  <c:v>-0.33105899999999999</c:v>
                </c:pt>
                <c:pt idx="39225">
                  <c:v>-0.32793499999999998</c:v>
                </c:pt>
                <c:pt idx="39226">
                  <c:v>-0.32456000000000002</c:v>
                </c:pt>
                <c:pt idx="39227">
                  <c:v>-0.32094099999999998</c:v>
                </c:pt>
                <c:pt idx="39228">
                  <c:v>-0.31708999999999998</c:v>
                </c:pt>
                <c:pt idx="39229">
                  <c:v>-0.31301299999999999</c:v>
                </c:pt>
                <c:pt idx="39230">
                  <c:v>-0.30871500000000002</c:v>
                </c:pt>
                <c:pt idx="39231">
                  <c:v>-0.30420199999999997</c:v>
                </c:pt>
                <c:pt idx="39232">
                  <c:v>-0.29948000000000002</c:v>
                </c:pt>
                <c:pt idx="39233">
                  <c:v>-0.29455799999999999</c:v>
                </c:pt>
                <c:pt idx="39234">
                  <c:v>-0.28944399999999998</c:v>
                </c:pt>
                <c:pt idx="39235">
                  <c:v>-0.28415200000000002</c:v>
                </c:pt>
                <c:pt idx="39236">
                  <c:v>-0.27869500000000003</c:v>
                </c:pt>
                <c:pt idx="39237">
                  <c:v>-0.27308500000000002</c:v>
                </c:pt>
                <c:pt idx="39238">
                  <c:v>-0.26732899999999998</c:v>
                </c:pt>
                <c:pt idx="39239">
                  <c:v>-0.26143499999999997</c:v>
                </c:pt>
                <c:pt idx="39240">
                  <c:v>-0.25541199999999997</c:v>
                </c:pt>
                <c:pt idx="39241">
                  <c:v>-0.24926899999999999</c:v>
                </c:pt>
                <c:pt idx="39242">
                  <c:v>-0.24301700000000001</c:v>
                </c:pt>
                <c:pt idx="39243">
                  <c:v>-0.23666799999999999</c:v>
                </c:pt>
                <c:pt idx="39244">
                  <c:v>-0.23023199999999999</c:v>
                </c:pt>
                <c:pt idx="39245">
                  <c:v>-0.223717</c:v>
                </c:pt>
                <c:pt idx="39246">
                  <c:v>-0.21712899999999999</c:v>
                </c:pt>
                <c:pt idx="39247">
                  <c:v>-0.210476</c:v>
                </c:pt>
                <c:pt idx="39248">
                  <c:v>-0.203763</c:v>
                </c:pt>
                <c:pt idx="39249">
                  <c:v>-0.196994</c:v>
                </c:pt>
                <c:pt idx="39250">
                  <c:v>-0.19018199999999999</c:v>
                </c:pt>
                <c:pt idx="39251">
                  <c:v>-0.183336</c:v>
                </c:pt>
                <c:pt idx="39252">
                  <c:v>-0.17646700000000001</c:v>
                </c:pt>
                <c:pt idx="39253">
                  <c:v>-0.16958400000000001</c:v>
                </c:pt>
                <c:pt idx="39254">
                  <c:v>-0.16269800000000001</c:v>
                </c:pt>
                <c:pt idx="39255">
                  <c:v>-0.15582199999999999</c:v>
                </c:pt>
                <c:pt idx="39256">
                  <c:v>-0.14896799999999999</c:v>
                </c:pt>
                <c:pt idx="39257">
                  <c:v>-0.14214399999999999</c:v>
                </c:pt>
                <c:pt idx="39258">
                  <c:v>-0.13536500000000001</c:v>
                </c:pt>
                <c:pt idx="39259">
                  <c:v>-0.12864800000000001</c:v>
                </c:pt>
                <c:pt idx="39260">
                  <c:v>-0.12200800000000001</c:v>
                </c:pt>
                <c:pt idx="39261">
                  <c:v>-0.115455</c:v>
                </c:pt>
                <c:pt idx="39262">
                  <c:v>-0.108996</c:v>
                </c:pt>
                <c:pt idx="39263">
                  <c:v>-0.10263899999999999</c:v>
                </c:pt>
                <c:pt idx="39264">
                  <c:v>-9.6394800000000003E-2</c:v>
                </c:pt>
                <c:pt idx="39265">
                  <c:v>-9.0275099999999997E-2</c:v>
                </c:pt>
                <c:pt idx="39266">
                  <c:v>-8.4294599999999997E-2</c:v>
                </c:pt>
                <c:pt idx="39267">
                  <c:v>-7.8467400000000007E-2</c:v>
                </c:pt>
                <c:pt idx="39268">
                  <c:v>-7.28047E-2</c:v>
                </c:pt>
                <c:pt idx="39269">
                  <c:v>-6.73126E-2</c:v>
                </c:pt>
                <c:pt idx="39270">
                  <c:v>-6.1992999999999999E-2</c:v>
                </c:pt>
                <c:pt idx="39271">
                  <c:v>-5.6848599999999999E-2</c:v>
                </c:pt>
                <c:pt idx="39272">
                  <c:v>-5.18833E-2</c:v>
                </c:pt>
                <c:pt idx="39273">
                  <c:v>-4.7100400000000001E-2</c:v>
                </c:pt>
                <c:pt idx="39274">
                  <c:v>-4.2504899999999998E-2</c:v>
                </c:pt>
                <c:pt idx="39275">
                  <c:v>-3.8106099999999997E-2</c:v>
                </c:pt>
                <c:pt idx="39276">
                  <c:v>-3.3914100000000003E-2</c:v>
                </c:pt>
                <c:pt idx="39277">
                  <c:v>-2.9932899999999998E-2</c:v>
                </c:pt>
                <c:pt idx="39278">
                  <c:v>-2.6164199999999999E-2</c:v>
                </c:pt>
                <c:pt idx="39279">
                  <c:v>-2.2614200000000001E-2</c:v>
                </c:pt>
                <c:pt idx="39280">
                  <c:v>-1.92914E-2</c:v>
                </c:pt>
                <c:pt idx="39281">
                  <c:v>-1.61999E-2</c:v>
                </c:pt>
                <c:pt idx="39282">
                  <c:v>-1.3340599999999999E-2</c:v>
                </c:pt>
                <c:pt idx="39283">
                  <c:v>-1.07162E-2</c:v>
                </c:pt>
                <c:pt idx="39284" formatCode="0.00E+00">
                  <c:v>-8.3315500000000001E-3</c:v>
                </c:pt>
                <c:pt idx="39285" formatCode="0.00E+00">
                  <c:v>-6.1886900000000002E-3</c:v>
                </c:pt>
                <c:pt idx="39286" formatCode="0.00E+00">
                  <c:v>-4.28904E-3</c:v>
                </c:pt>
                <c:pt idx="39287" formatCode="0.00E+00">
                  <c:v>-2.6365300000000002E-3</c:v>
                </c:pt>
                <c:pt idx="39288" formatCode="0.00E+00">
                  <c:v>-1.2345399999999999E-3</c:v>
                </c:pt>
                <c:pt idx="39289" formatCode="0.00E+00">
                  <c:v>-8.1268399999999996E-5</c:v>
                </c:pt>
                <c:pt idx="39290" formatCode="0.00E+00">
                  <c:v>8.2936999999999996E-4</c:v>
                </c:pt>
                <c:pt idx="39291" formatCode="0.00E+00">
                  <c:v>1.5016700000000001E-3</c:v>
                </c:pt>
                <c:pt idx="39292" formatCode="0.00E+00">
                  <c:v>1.93596E-3</c:v>
                </c:pt>
                <c:pt idx="39293" formatCode="0.00E+00">
                  <c:v>2.1302399999999998E-3</c:v>
                </c:pt>
                <c:pt idx="39294" formatCode="0.00E+00">
                  <c:v>2.0811599999999999E-3</c:v>
                </c:pt>
                <c:pt idx="39295" formatCode="0.00E+00">
                  <c:v>1.7852600000000001E-3</c:v>
                </c:pt>
                <c:pt idx="39296" formatCode="0.00E+00">
                  <c:v>1.24132E-3</c:v>
                </c:pt>
                <c:pt idx="39297" formatCode="0.00E+00">
                  <c:v>4.5241299999999998E-4</c:v>
                </c:pt>
                <c:pt idx="39298" formatCode="0.00E+00">
                  <c:v>-5.7509100000000001E-4</c:v>
                </c:pt>
                <c:pt idx="39299" formatCode="0.00E+00">
                  <c:v>-1.8349200000000001E-3</c:v>
                </c:pt>
                <c:pt idx="39300" formatCode="0.00E+00">
                  <c:v>-3.3208600000000001E-3</c:v>
                </c:pt>
                <c:pt idx="39301" formatCode="0.00E+00">
                  <c:v>-5.0270200000000001E-3</c:v>
                </c:pt>
                <c:pt idx="39302" formatCode="0.00E+00">
                  <c:v>-6.9512300000000001E-3</c:v>
                </c:pt>
                <c:pt idx="39303" formatCode="0.00E+00">
                  <c:v>-9.0954199999999999E-3</c:v>
                </c:pt>
                <c:pt idx="39304">
                  <c:v>-1.1462E-2</c:v>
                </c:pt>
                <c:pt idx="39305">
                  <c:v>-1.4050200000000001E-2</c:v>
                </c:pt>
                <c:pt idx="39306">
                  <c:v>-1.6854000000000001E-2</c:v>
                </c:pt>
                <c:pt idx="39307">
                  <c:v>-1.9862100000000001E-2</c:v>
                </c:pt>
                <c:pt idx="39308">
                  <c:v>-2.3060899999999999E-2</c:v>
                </c:pt>
                <c:pt idx="39309">
                  <c:v>-2.6440100000000001E-2</c:v>
                </c:pt>
                <c:pt idx="39310">
                  <c:v>-2.9991799999999999E-2</c:v>
                </c:pt>
                <c:pt idx="39311">
                  <c:v>-3.3708099999999998E-2</c:v>
                </c:pt>
                <c:pt idx="39312">
                  <c:v>-3.7584199999999998E-2</c:v>
                </c:pt>
                <c:pt idx="39313">
                  <c:v>-4.1615100000000002E-2</c:v>
                </c:pt>
                <c:pt idx="39314">
                  <c:v>-4.5793E-2</c:v>
                </c:pt>
                <c:pt idx="39315">
                  <c:v>-5.0110599999999998E-2</c:v>
                </c:pt>
                <c:pt idx="39316">
                  <c:v>-5.4564500000000002E-2</c:v>
                </c:pt>
                <c:pt idx="39317">
                  <c:v>-5.9151000000000002E-2</c:v>
                </c:pt>
                <c:pt idx="39318">
                  <c:v>-6.3864199999999996E-2</c:v>
                </c:pt>
                <c:pt idx="39319">
                  <c:v>-6.8699300000000005E-2</c:v>
                </c:pt>
                <c:pt idx="39320">
                  <c:v>-7.3652599999999999E-2</c:v>
                </c:pt>
                <c:pt idx="39321">
                  <c:v>-7.8716599999999998E-2</c:v>
                </c:pt>
                <c:pt idx="39322">
                  <c:v>-8.3879099999999998E-2</c:v>
                </c:pt>
                <c:pt idx="39323">
                  <c:v>-8.9129399999999998E-2</c:v>
                </c:pt>
                <c:pt idx="39324">
                  <c:v>-9.4458600000000004E-2</c:v>
                </c:pt>
                <c:pt idx="39325">
                  <c:v>-9.9856E-2</c:v>
                </c:pt>
                <c:pt idx="39326">
                  <c:v>-0.10531</c:v>
                </c:pt>
                <c:pt idx="39327">
                  <c:v>-0.11081100000000001</c:v>
                </c:pt>
                <c:pt idx="39328">
                  <c:v>-0.116352</c:v>
                </c:pt>
                <c:pt idx="39329">
                  <c:v>-0.12192799999999999</c:v>
                </c:pt>
                <c:pt idx="39330">
                  <c:v>-0.12753200000000001</c:v>
                </c:pt>
                <c:pt idx="39331">
                  <c:v>-0.133161</c:v>
                </c:pt>
                <c:pt idx="39332">
                  <c:v>-0.13880999999999999</c:v>
                </c:pt>
                <c:pt idx="39333">
                  <c:v>-0.14447299999999999</c:v>
                </c:pt>
                <c:pt idx="39334">
                  <c:v>-0.150141</c:v>
                </c:pt>
                <c:pt idx="39335">
                  <c:v>-0.155805</c:v>
                </c:pt>
                <c:pt idx="39336">
                  <c:v>-0.16145899999999999</c:v>
                </c:pt>
                <c:pt idx="39337">
                  <c:v>-0.167103</c:v>
                </c:pt>
                <c:pt idx="39338">
                  <c:v>-0.172734</c:v>
                </c:pt>
                <c:pt idx="39339">
                  <c:v>-0.17834900000000001</c:v>
                </c:pt>
                <c:pt idx="39340">
                  <c:v>-0.183946</c:v>
                </c:pt>
                <c:pt idx="39341">
                  <c:v>-0.189523</c:v>
                </c:pt>
                <c:pt idx="39342">
                  <c:v>-0.195073</c:v>
                </c:pt>
                <c:pt idx="39343">
                  <c:v>-0.20058300000000001</c:v>
                </c:pt>
                <c:pt idx="39344">
                  <c:v>-0.206041</c:v>
                </c:pt>
                <c:pt idx="39345">
                  <c:v>-0.21143899999999999</c:v>
                </c:pt>
                <c:pt idx="39346">
                  <c:v>-0.21677199999999999</c:v>
                </c:pt>
                <c:pt idx="39347">
                  <c:v>-0.22203700000000001</c:v>
                </c:pt>
                <c:pt idx="39348">
                  <c:v>-0.22722600000000001</c:v>
                </c:pt>
                <c:pt idx="39349">
                  <c:v>-0.23233400000000001</c:v>
                </c:pt>
                <c:pt idx="39350">
                  <c:v>-0.23735899999999999</c:v>
                </c:pt>
                <c:pt idx="39351">
                  <c:v>-0.24230299999999999</c:v>
                </c:pt>
                <c:pt idx="39352">
                  <c:v>-0.24715400000000001</c:v>
                </c:pt>
                <c:pt idx="39353">
                  <c:v>-0.25187900000000002</c:v>
                </c:pt>
                <c:pt idx="39354">
                  <c:v>-0.256469</c:v>
                </c:pt>
                <c:pt idx="39355">
                  <c:v>-0.26095800000000002</c:v>
                </c:pt>
                <c:pt idx="39356">
                  <c:v>-0.26534999999999997</c:v>
                </c:pt>
                <c:pt idx="39357">
                  <c:v>-0.269623</c:v>
                </c:pt>
                <c:pt idx="39358">
                  <c:v>-0.27377499999999999</c:v>
                </c:pt>
                <c:pt idx="39359">
                  <c:v>-0.27781699999999998</c:v>
                </c:pt>
                <c:pt idx="39360">
                  <c:v>-0.28175099999999997</c:v>
                </c:pt>
                <c:pt idx="39361">
                  <c:v>-0.28556799999999999</c:v>
                </c:pt>
                <c:pt idx="39362">
                  <c:v>-0.28926099999999999</c:v>
                </c:pt>
                <c:pt idx="39363">
                  <c:v>-0.29282200000000003</c:v>
                </c:pt>
                <c:pt idx="39364">
                  <c:v>-0.29625099999999999</c:v>
                </c:pt>
                <c:pt idx="39365">
                  <c:v>-0.29954999999999998</c:v>
                </c:pt>
                <c:pt idx="39366">
                  <c:v>-0.30271700000000001</c:v>
                </c:pt>
                <c:pt idx="39367">
                  <c:v>-0.305753</c:v>
                </c:pt>
                <c:pt idx="39368">
                  <c:v>-0.30865799999999999</c:v>
                </c:pt>
                <c:pt idx="39369">
                  <c:v>-0.31143599999999999</c:v>
                </c:pt>
                <c:pt idx="39370">
                  <c:v>-0.31409100000000001</c:v>
                </c:pt>
                <c:pt idx="39371">
                  <c:v>-0.31662699999999999</c:v>
                </c:pt>
                <c:pt idx="39372">
                  <c:v>-0.31904399999999999</c:v>
                </c:pt>
                <c:pt idx="39373">
                  <c:v>-0.32134099999999999</c:v>
                </c:pt>
                <c:pt idx="39374">
                  <c:v>-0.32351600000000003</c:v>
                </c:pt>
                <c:pt idx="39375">
                  <c:v>-0.325567</c:v>
                </c:pt>
                <c:pt idx="39376">
                  <c:v>-0.32749699999999998</c:v>
                </c:pt>
                <c:pt idx="39377">
                  <c:v>-0.32930599999999999</c:v>
                </c:pt>
                <c:pt idx="39378">
                  <c:v>-0.33099699999999999</c:v>
                </c:pt>
                <c:pt idx="39379">
                  <c:v>-0.33256799999999997</c:v>
                </c:pt>
                <c:pt idx="39380">
                  <c:v>-0.33401999999999998</c:v>
                </c:pt>
                <c:pt idx="39381">
                  <c:v>-0.33534900000000001</c:v>
                </c:pt>
                <c:pt idx="39382">
                  <c:v>-0.33655499999999999</c:v>
                </c:pt>
                <c:pt idx="39383">
                  <c:v>-0.33763799999999999</c:v>
                </c:pt>
                <c:pt idx="39384">
                  <c:v>-0.33860099999999999</c:v>
                </c:pt>
                <c:pt idx="39385">
                  <c:v>-0.33944200000000002</c:v>
                </c:pt>
                <c:pt idx="39386">
                  <c:v>-0.34015800000000002</c:v>
                </c:pt>
                <c:pt idx="39387">
                  <c:v>-0.34075499999999997</c:v>
                </c:pt>
                <c:pt idx="39388">
                  <c:v>-0.34124300000000002</c:v>
                </c:pt>
                <c:pt idx="39389">
                  <c:v>-0.34162900000000002</c:v>
                </c:pt>
                <c:pt idx="39390">
                  <c:v>-0.34191300000000002</c:v>
                </c:pt>
                <c:pt idx="39391">
                  <c:v>-0.34209899999999999</c:v>
                </c:pt>
                <c:pt idx="39392">
                  <c:v>-0.34218799999999999</c:v>
                </c:pt>
                <c:pt idx="39393">
                  <c:v>-0.34217999999999998</c:v>
                </c:pt>
                <c:pt idx="39394">
                  <c:v>-0.34207599999999999</c:v>
                </c:pt>
                <c:pt idx="39395">
                  <c:v>-0.34187499999999998</c:v>
                </c:pt>
                <c:pt idx="39396">
                  <c:v>-0.34158300000000003</c:v>
                </c:pt>
                <c:pt idx="39397">
                  <c:v>-0.34120299999999998</c:v>
                </c:pt>
                <c:pt idx="39398">
                  <c:v>-0.34073900000000001</c:v>
                </c:pt>
                <c:pt idx="39399">
                  <c:v>-0.34019300000000002</c:v>
                </c:pt>
                <c:pt idx="39400">
                  <c:v>-0.339563</c:v>
                </c:pt>
                <c:pt idx="39401">
                  <c:v>-0.33884900000000001</c:v>
                </c:pt>
                <c:pt idx="39402">
                  <c:v>-0.33805200000000002</c:v>
                </c:pt>
                <c:pt idx="39403">
                  <c:v>-0.33717399999999997</c:v>
                </c:pt>
                <c:pt idx="39404">
                  <c:v>-0.33621499999999999</c:v>
                </c:pt>
                <c:pt idx="39405">
                  <c:v>-0.335179</c:v>
                </c:pt>
                <c:pt idx="39406">
                  <c:v>-0.33407500000000001</c:v>
                </c:pt>
                <c:pt idx="39407">
                  <c:v>-0.33290799999999998</c:v>
                </c:pt>
                <c:pt idx="39408">
                  <c:v>-0.33168199999999998</c:v>
                </c:pt>
                <c:pt idx="39409">
                  <c:v>-0.33039600000000002</c:v>
                </c:pt>
                <c:pt idx="39410">
                  <c:v>-0.32905200000000001</c:v>
                </c:pt>
                <c:pt idx="39411">
                  <c:v>-0.32764900000000002</c:v>
                </c:pt>
                <c:pt idx="39412">
                  <c:v>-0.32618599999999998</c:v>
                </c:pt>
                <c:pt idx="39413">
                  <c:v>-0.32466200000000001</c:v>
                </c:pt>
                <c:pt idx="39414">
                  <c:v>-0.32307799999999998</c:v>
                </c:pt>
                <c:pt idx="39415">
                  <c:v>-0.32143699999999997</c:v>
                </c:pt>
                <c:pt idx="39416">
                  <c:v>-0.31974599999999997</c:v>
                </c:pt>
                <c:pt idx="39417">
                  <c:v>-0.31801099999999999</c:v>
                </c:pt>
                <c:pt idx="39418">
                  <c:v>-0.31623600000000002</c:v>
                </c:pt>
                <c:pt idx="39419">
                  <c:v>-0.31442500000000001</c:v>
                </c:pt>
                <c:pt idx="39420">
                  <c:v>-0.31257800000000002</c:v>
                </c:pt>
                <c:pt idx="39421">
                  <c:v>-0.310697</c:v>
                </c:pt>
                <c:pt idx="39422">
                  <c:v>-0.308782</c:v>
                </c:pt>
                <c:pt idx="39423">
                  <c:v>-0.30683700000000003</c:v>
                </c:pt>
                <c:pt idx="39424">
                  <c:v>-0.304865</c:v>
                </c:pt>
                <c:pt idx="39425">
                  <c:v>-0.30287199999999997</c:v>
                </c:pt>
                <c:pt idx="39426">
                  <c:v>-0.30086099999999999</c:v>
                </c:pt>
                <c:pt idx="39427">
                  <c:v>-0.29882700000000001</c:v>
                </c:pt>
                <c:pt idx="39428">
                  <c:v>-0.29676200000000003</c:v>
                </c:pt>
                <c:pt idx="39429">
                  <c:v>-0.29466700000000001</c:v>
                </c:pt>
                <c:pt idx="39430">
                  <c:v>-0.29254400000000003</c:v>
                </c:pt>
                <c:pt idx="39431">
                  <c:v>-0.29039999999999999</c:v>
                </c:pt>
                <c:pt idx="39432">
                  <c:v>-0.28823900000000002</c:v>
                </c:pt>
                <c:pt idx="39433">
                  <c:v>-0.28605900000000001</c:v>
                </c:pt>
                <c:pt idx="39434">
                  <c:v>-0.28386</c:v>
                </c:pt>
                <c:pt idx="39435">
                  <c:v>-0.28164299999999998</c:v>
                </c:pt>
                <c:pt idx="39436">
                  <c:v>-0.279414</c:v>
                </c:pt>
                <c:pt idx="39437">
                  <c:v>-0.27717399999999998</c:v>
                </c:pt>
                <c:pt idx="39438">
                  <c:v>-0.27492499999999997</c:v>
                </c:pt>
                <c:pt idx="39439">
                  <c:v>-0.27266899999999999</c:v>
                </c:pt>
                <c:pt idx="39440">
                  <c:v>-0.27041199999999999</c:v>
                </c:pt>
                <c:pt idx="39441">
                  <c:v>-0.26816400000000001</c:v>
                </c:pt>
                <c:pt idx="39442">
                  <c:v>-0.26592500000000002</c:v>
                </c:pt>
                <c:pt idx="39443">
                  <c:v>-0.26369199999999998</c:v>
                </c:pt>
                <c:pt idx="39444">
                  <c:v>-0.261461</c:v>
                </c:pt>
                <c:pt idx="39445">
                  <c:v>-0.25923299999999999</c:v>
                </c:pt>
                <c:pt idx="39446">
                  <c:v>-0.25700699999999999</c:v>
                </c:pt>
                <c:pt idx="39447">
                  <c:v>-0.25478499999999998</c:v>
                </c:pt>
                <c:pt idx="39448">
                  <c:v>-0.25257099999999999</c:v>
                </c:pt>
                <c:pt idx="39449">
                  <c:v>-0.25036599999999998</c:v>
                </c:pt>
                <c:pt idx="39450">
                  <c:v>-0.248164</c:v>
                </c:pt>
                <c:pt idx="39451">
                  <c:v>-0.24596599999999999</c:v>
                </c:pt>
                <c:pt idx="39452">
                  <c:v>-0.24376800000000001</c:v>
                </c:pt>
                <c:pt idx="39453">
                  <c:v>-0.24155199999999999</c:v>
                </c:pt>
                <c:pt idx="39454">
                  <c:v>-0.23930799999999999</c:v>
                </c:pt>
                <c:pt idx="39455">
                  <c:v>-0.23705899999999999</c:v>
                </c:pt>
                <c:pt idx="39456">
                  <c:v>-0.234818</c:v>
                </c:pt>
                <c:pt idx="39457">
                  <c:v>-0.23257700000000001</c:v>
                </c:pt>
                <c:pt idx="39458">
                  <c:v>-0.23033500000000001</c:v>
                </c:pt>
                <c:pt idx="39459">
                  <c:v>-0.228098</c:v>
                </c:pt>
                <c:pt idx="39460">
                  <c:v>-0.22586800000000001</c:v>
                </c:pt>
                <c:pt idx="39461">
                  <c:v>-0.22364500000000001</c:v>
                </c:pt>
                <c:pt idx="39462">
                  <c:v>-0.22142899999999999</c:v>
                </c:pt>
                <c:pt idx="39463">
                  <c:v>-0.21921199999999999</c:v>
                </c:pt>
                <c:pt idx="39464">
                  <c:v>-0.21698999999999999</c:v>
                </c:pt>
                <c:pt idx="39465">
                  <c:v>-0.21476300000000001</c:v>
                </c:pt>
                <c:pt idx="39466">
                  <c:v>-0.212529</c:v>
                </c:pt>
                <c:pt idx="39467">
                  <c:v>-0.210288</c:v>
                </c:pt>
                <c:pt idx="39468">
                  <c:v>-0.208041</c:v>
                </c:pt>
                <c:pt idx="39469">
                  <c:v>-0.205793</c:v>
                </c:pt>
                <c:pt idx="39470">
                  <c:v>-0.203543</c:v>
                </c:pt>
                <c:pt idx="39471">
                  <c:v>-0.20128599999999999</c:v>
                </c:pt>
                <c:pt idx="39472">
                  <c:v>-0.19902400000000001</c:v>
                </c:pt>
                <c:pt idx="39473">
                  <c:v>-0.19675999999999999</c:v>
                </c:pt>
                <c:pt idx="39474">
                  <c:v>-0.194498</c:v>
                </c:pt>
                <c:pt idx="39475">
                  <c:v>-0.19223699999999999</c:v>
                </c:pt>
                <c:pt idx="39476">
                  <c:v>-0.18998100000000001</c:v>
                </c:pt>
                <c:pt idx="39477">
                  <c:v>-0.18773200000000001</c:v>
                </c:pt>
                <c:pt idx="39478">
                  <c:v>-0.18549099999999999</c:v>
                </c:pt>
                <c:pt idx="39479">
                  <c:v>-0.183254</c:v>
                </c:pt>
                <c:pt idx="39480">
                  <c:v>-0.18101800000000001</c:v>
                </c:pt>
                <c:pt idx="39481">
                  <c:v>-0.178785</c:v>
                </c:pt>
                <c:pt idx="39482">
                  <c:v>-0.17655399999999999</c:v>
                </c:pt>
                <c:pt idx="39483">
                  <c:v>-0.17432800000000001</c:v>
                </c:pt>
                <c:pt idx="39484">
                  <c:v>-0.17211199999999999</c:v>
                </c:pt>
                <c:pt idx="39485">
                  <c:v>-0.16991500000000001</c:v>
                </c:pt>
                <c:pt idx="39486">
                  <c:v>-0.167741</c:v>
                </c:pt>
                <c:pt idx="39487">
                  <c:v>-0.16558800000000001</c:v>
                </c:pt>
                <c:pt idx="39488">
                  <c:v>-0.16345000000000001</c:v>
                </c:pt>
                <c:pt idx="39489">
                  <c:v>-0.161325</c:v>
                </c:pt>
                <c:pt idx="39490">
                  <c:v>-0.15920100000000001</c:v>
                </c:pt>
                <c:pt idx="39491">
                  <c:v>-0.157059</c:v>
                </c:pt>
                <c:pt idx="39492">
                  <c:v>-0.15490499999999999</c:v>
                </c:pt>
                <c:pt idx="39493">
                  <c:v>-0.15276300000000001</c:v>
                </c:pt>
                <c:pt idx="39494">
                  <c:v>-0.15063199999999999</c:v>
                </c:pt>
                <c:pt idx="39495">
                  <c:v>-0.148503</c:v>
                </c:pt>
                <c:pt idx="39496">
                  <c:v>-0.14638200000000001</c:v>
                </c:pt>
                <c:pt idx="39497">
                  <c:v>-0.14427400000000001</c:v>
                </c:pt>
                <c:pt idx="39498">
                  <c:v>-0.142182</c:v>
                </c:pt>
                <c:pt idx="39499">
                  <c:v>-0.14010400000000001</c:v>
                </c:pt>
                <c:pt idx="39500">
                  <c:v>-0.13804</c:v>
                </c:pt>
                <c:pt idx="39501">
                  <c:v>-0.135992</c:v>
                </c:pt>
                <c:pt idx="39502">
                  <c:v>-0.133961</c:v>
                </c:pt>
                <c:pt idx="39503">
                  <c:v>-0.13194800000000001</c:v>
                </c:pt>
                <c:pt idx="39504">
                  <c:v>-0.12995699999999999</c:v>
                </c:pt>
                <c:pt idx="39505">
                  <c:v>-0.12798999999999999</c:v>
                </c:pt>
                <c:pt idx="39506">
                  <c:v>-0.12604899999999999</c:v>
                </c:pt>
                <c:pt idx="39507">
                  <c:v>-0.12413399999999999</c:v>
                </c:pt>
                <c:pt idx="39508">
                  <c:v>-0.12224500000000001</c:v>
                </c:pt>
                <c:pt idx="39509">
                  <c:v>-0.12038699999999999</c:v>
                </c:pt>
                <c:pt idx="39510">
                  <c:v>-0.118563</c:v>
                </c:pt>
                <c:pt idx="39511">
                  <c:v>-0.116775</c:v>
                </c:pt>
                <c:pt idx="39512">
                  <c:v>-0.115023</c:v>
                </c:pt>
                <c:pt idx="39513">
                  <c:v>-0.11330999999999999</c:v>
                </c:pt>
                <c:pt idx="39514">
                  <c:v>-0.111638</c:v>
                </c:pt>
                <c:pt idx="39515">
                  <c:v>-0.110009</c:v>
                </c:pt>
                <c:pt idx="39516">
                  <c:v>-0.10842</c:v>
                </c:pt>
                <c:pt idx="39517">
                  <c:v>-0.10687000000000001</c:v>
                </c:pt>
                <c:pt idx="39518">
                  <c:v>-0.105364</c:v>
                </c:pt>
                <c:pt idx="39519">
                  <c:v>-0.103903</c:v>
                </c:pt>
                <c:pt idx="39520">
                  <c:v>-0.102488</c:v>
                </c:pt>
                <c:pt idx="39521">
                  <c:v>-0.101119</c:v>
                </c:pt>
                <c:pt idx="39522">
                  <c:v>-9.98005E-2</c:v>
                </c:pt>
                <c:pt idx="39523">
                  <c:v>-9.8538500000000001E-2</c:v>
                </c:pt>
                <c:pt idx="39524">
                  <c:v>-9.7335000000000005E-2</c:v>
                </c:pt>
                <c:pt idx="39525">
                  <c:v>-9.6189399999999994E-2</c:v>
                </c:pt>
                <c:pt idx="39526">
                  <c:v>-9.5100799999999999E-2</c:v>
                </c:pt>
                <c:pt idx="39527">
                  <c:v>-9.4068299999999994E-2</c:v>
                </c:pt>
                <c:pt idx="39528">
                  <c:v>-9.3090699999999998E-2</c:v>
                </c:pt>
                <c:pt idx="39529">
                  <c:v>-9.2168600000000003E-2</c:v>
                </c:pt>
                <c:pt idx="39530">
                  <c:v>-9.1305300000000006E-2</c:v>
                </c:pt>
                <c:pt idx="39531">
                  <c:v>-9.0503600000000003E-2</c:v>
                </c:pt>
                <c:pt idx="39532">
                  <c:v>-8.9764200000000002E-2</c:v>
                </c:pt>
                <c:pt idx="39533">
                  <c:v>-8.9084200000000002E-2</c:v>
                </c:pt>
                <c:pt idx="39534">
                  <c:v>-8.8461300000000007E-2</c:v>
                </c:pt>
                <c:pt idx="39535">
                  <c:v>-8.7895799999999996E-2</c:v>
                </c:pt>
                <c:pt idx="39536">
                  <c:v>-8.7388400000000005E-2</c:v>
                </c:pt>
                <c:pt idx="39537">
                  <c:v>-8.6938799999999997E-2</c:v>
                </c:pt>
                <c:pt idx="39538">
                  <c:v>-8.6546999999999999E-2</c:v>
                </c:pt>
                <c:pt idx="39539">
                  <c:v>-8.6213399999999996E-2</c:v>
                </c:pt>
                <c:pt idx="39540">
                  <c:v>-8.5937899999999998E-2</c:v>
                </c:pt>
                <c:pt idx="39541">
                  <c:v>-8.5722400000000004E-2</c:v>
                </c:pt>
                <c:pt idx="39542">
                  <c:v>-8.5569400000000004E-2</c:v>
                </c:pt>
                <c:pt idx="39543">
                  <c:v>-8.5479399999999997E-2</c:v>
                </c:pt>
                <c:pt idx="39544">
                  <c:v>-8.5451700000000005E-2</c:v>
                </c:pt>
                <c:pt idx="39545">
                  <c:v>-8.5488400000000006E-2</c:v>
                </c:pt>
                <c:pt idx="39546">
                  <c:v>-8.5592100000000004E-2</c:v>
                </c:pt>
                <c:pt idx="39547">
                  <c:v>-8.5763400000000004E-2</c:v>
                </c:pt>
                <c:pt idx="39548">
                  <c:v>-8.6002899999999993E-2</c:v>
                </c:pt>
                <c:pt idx="39549">
                  <c:v>-8.6312399999999997E-2</c:v>
                </c:pt>
                <c:pt idx="39550">
                  <c:v>-8.6693300000000001E-2</c:v>
                </c:pt>
                <c:pt idx="39551">
                  <c:v>-8.7146100000000004E-2</c:v>
                </c:pt>
                <c:pt idx="39552">
                  <c:v>-8.7672100000000003E-2</c:v>
                </c:pt>
                <c:pt idx="39553">
                  <c:v>-8.8272600000000007E-2</c:v>
                </c:pt>
                <c:pt idx="39554">
                  <c:v>-8.8948399999999997E-2</c:v>
                </c:pt>
                <c:pt idx="39555">
                  <c:v>-8.9700000000000002E-2</c:v>
                </c:pt>
                <c:pt idx="39556">
                  <c:v>-9.0526999999999996E-2</c:v>
                </c:pt>
                <c:pt idx="39557">
                  <c:v>-9.1426999999999994E-2</c:v>
                </c:pt>
                <c:pt idx="39558">
                  <c:v>-9.2397499999999994E-2</c:v>
                </c:pt>
                <c:pt idx="39559">
                  <c:v>-9.3438599999999997E-2</c:v>
                </c:pt>
                <c:pt idx="39560">
                  <c:v>-9.4552300000000006E-2</c:v>
                </c:pt>
                <c:pt idx="39561">
                  <c:v>-9.5738599999999993E-2</c:v>
                </c:pt>
                <c:pt idx="39562">
                  <c:v>-9.69946E-2</c:v>
                </c:pt>
                <c:pt idx="39563">
                  <c:v>-9.8318600000000006E-2</c:v>
                </c:pt>
                <c:pt idx="39564">
                  <c:v>-9.9709099999999995E-2</c:v>
                </c:pt>
                <c:pt idx="39565">
                  <c:v>-0.101163</c:v>
                </c:pt>
                <c:pt idx="39566">
                  <c:v>-0.102676</c:v>
                </c:pt>
                <c:pt idx="39567">
                  <c:v>-0.104251</c:v>
                </c:pt>
                <c:pt idx="39568">
                  <c:v>-0.10588599999999999</c:v>
                </c:pt>
                <c:pt idx="39569">
                  <c:v>-0.107584</c:v>
                </c:pt>
                <c:pt idx="39570">
                  <c:v>-0.109344</c:v>
                </c:pt>
                <c:pt idx="39571">
                  <c:v>-0.111161</c:v>
                </c:pt>
                <c:pt idx="39572">
                  <c:v>-0.11303000000000001</c:v>
                </c:pt>
                <c:pt idx="39573">
                  <c:v>-0.11494500000000001</c:v>
                </c:pt>
                <c:pt idx="39574">
                  <c:v>-0.116906</c:v>
                </c:pt>
                <c:pt idx="39575">
                  <c:v>-0.118909</c:v>
                </c:pt>
                <c:pt idx="39576">
                  <c:v>-0.12095</c:v>
                </c:pt>
                <c:pt idx="39577">
                  <c:v>-0.123026</c:v>
                </c:pt>
                <c:pt idx="39578">
                  <c:v>-0.125136</c:v>
                </c:pt>
                <c:pt idx="39579">
                  <c:v>-0.12728200000000001</c:v>
                </c:pt>
                <c:pt idx="39580">
                  <c:v>-0.12946099999999999</c:v>
                </c:pt>
                <c:pt idx="39581">
                  <c:v>-0.13167000000000001</c:v>
                </c:pt>
                <c:pt idx="39582">
                  <c:v>-0.133904</c:v>
                </c:pt>
                <c:pt idx="39583">
                  <c:v>-0.13616400000000001</c:v>
                </c:pt>
                <c:pt idx="39584">
                  <c:v>-0.13844400000000001</c:v>
                </c:pt>
                <c:pt idx="39585">
                  <c:v>-0.140741</c:v>
                </c:pt>
                <c:pt idx="39586">
                  <c:v>-0.14305300000000001</c:v>
                </c:pt>
                <c:pt idx="39587">
                  <c:v>-0.14538100000000001</c:v>
                </c:pt>
                <c:pt idx="39588">
                  <c:v>-0.147725</c:v>
                </c:pt>
                <c:pt idx="39589">
                  <c:v>-0.15007999999999999</c:v>
                </c:pt>
                <c:pt idx="39590">
                  <c:v>-0.152444</c:v>
                </c:pt>
                <c:pt idx="39591">
                  <c:v>-0.15481200000000001</c:v>
                </c:pt>
                <c:pt idx="39592">
                  <c:v>-0.15717900000000001</c:v>
                </c:pt>
                <c:pt idx="39593">
                  <c:v>-0.15954199999999999</c:v>
                </c:pt>
                <c:pt idx="39594">
                  <c:v>-0.16189600000000001</c:v>
                </c:pt>
                <c:pt idx="39595">
                  <c:v>-0.16423699999999999</c:v>
                </c:pt>
                <c:pt idx="39596">
                  <c:v>-0.16656299999999999</c:v>
                </c:pt>
                <c:pt idx="39597">
                  <c:v>-0.168873</c:v>
                </c:pt>
                <c:pt idx="39598">
                  <c:v>-0.17116600000000001</c:v>
                </c:pt>
                <c:pt idx="39599">
                  <c:v>-0.17343700000000001</c:v>
                </c:pt>
                <c:pt idx="39600">
                  <c:v>-0.175682</c:v>
                </c:pt>
                <c:pt idx="39601">
                  <c:v>-0.177899</c:v>
                </c:pt>
                <c:pt idx="39602">
                  <c:v>-0.180085</c:v>
                </c:pt>
                <c:pt idx="39603">
                  <c:v>-0.18223800000000001</c:v>
                </c:pt>
                <c:pt idx="39604">
                  <c:v>-0.18435399999999999</c:v>
                </c:pt>
                <c:pt idx="39605">
                  <c:v>-0.18643399999999999</c:v>
                </c:pt>
                <c:pt idx="39606">
                  <c:v>-0.188475</c:v>
                </c:pt>
                <c:pt idx="39607">
                  <c:v>-0.190472</c:v>
                </c:pt>
                <c:pt idx="39608">
                  <c:v>-0.19242300000000001</c:v>
                </c:pt>
                <c:pt idx="39609">
                  <c:v>-0.19432199999999999</c:v>
                </c:pt>
                <c:pt idx="39610">
                  <c:v>-0.19616400000000001</c:v>
                </c:pt>
                <c:pt idx="39611">
                  <c:v>-0.19794800000000001</c:v>
                </c:pt>
                <c:pt idx="39612">
                  <c:v>-0.19967099999999999</c:v>
                </c:pt>
                <c:pt idx="39613">
                  <c:v>-0.20133200000000001</c:v>
                </c:pt>
                <c:pt idx="39614">
                  <c:v>-0.20292299999999999</c:v>
                </c:pt>
                <c:pt idx="39615">
                  <c:v>-0.20444200000000001</c:v>
                </c:pt>
                <c:pt idx="39616">
                  <c:v>-0.20588699999999999</c:v>
                </c:pt>
                <c:pt idx="39617">
                  <c:v>-0.20726</c:v>
                </c:pt>
                <c:pt idx="39618">
                  <c:v>-0.208561</c:v>
                </c:pt>
                <c:pt idx="39619">
                  <c:v>-0.209786</c:v>
                </c:pt>
                <c:pt idx="39620">
                  <c:v>-0.21093100000000001</c:v>
                </c:pt>
                <c:pt idx="39621">
                  <c:v>-0.21199299999999999</c:v>
                </c:pt>
                <c:pt idx="39622">
                  <c:v>-0.21297099999999999</c:v>
                </c:pt>
                <c:pt idx="39623">
                  <c:v>-0.213866</c:v>
                </c:pt>
                <c:pt idx="39624">
                  <c:v>-0.214675</c:v>
                </c:pt>
                <c:pt idx="39625">
                  <c:v>-0.21539700000000001</c:v>
                </c:pt>
                <c:pt idx="39626">
                  <c:v>-0.216029</c:v>
                </c:pt>
                <c:pt idx="39627">
                  <c:v>-0.21657199999999999</c:v>
                </c:pt>
                <c:pt idx="39628">
                  <c:v>-0.21702399999999999</c:v>
                </c:pt>
                <c:pt idx="39629">
                  <c:v>-0.21738499999999999</c:v>
                </c:pt>
                <c:pt idx="39630">
                  <c:v>-0.21765000000000001</c:v>
                </c:pt>
                <c:pt idx="39631">
                  <c:v>-0.21781900000000001</c:v>
                </c:pt>
                <c:pt idx="39632">
                  <c:v>-0.217892</c:v>
                </c:pt>
                <c:pt idx="39633">
                  <c:v>-0.21787100000000001</c:v>
                </c:pt>
                <c:pt idx="39634">
                  <c:v>-0.21773999999999999</c:v>
                </c:pt>
                <c:pt idx="39635">
                  <c:v>-0.21748400000000001</c:v>
                </c:pt>
                <c:pt idx="39636">
                  <c:v>-0.21711800000000001</c:v>
                </c:pt>
                <c:pt idx="39637">
                  <c:v>-0.21665499999999999</c:v>
                </c:pt>
                <c:pt idx="39638">
                  <c:v>-0.216086</c:v>
                </c:pt>
                <c:pt idx="39639">
                  <c:v>-0.21540599999999999</c:v>
                </c:pt>
                <c:pt idx="39640">
                  <c:v>-0.21462100000000001</c:v>
                </c:pt>
                <c:pt idx="39641">
                  <c:v>-0.21373300000000001</c:v>
                </c:pt>
                <c:pt idx="39642">
                  <c:v>-0.21274199999999999</c:v>
                </c:pt>
                <c:pt idx="39643">
                  <c:v>-0.211649</c:v>
                </c:pt>
                <c:pt idx="39644">
                  <c:v>-0.210452</c:v>
                </c:pt>
                <c:pt idx="39645">
                  <c:v>-0.209147</c:v>
                </c:pt>
                <c:pt idx="39646">
                  <c:v>-0.207737</c:v>
                </c:pt>
                <c:pt idx="39647">
                  <c:v>-0.20622299999999999</c:v>
                </c:pt>
                <c:pt idx="39648">
                  <c:v>-0.20460600000000001</c:v>
                </c:pt>
                <c:pt idx="39649">
                  <c:v>-0.20288700000000001</c:v>
                </c:pt>
                <c:pt idx="39650">
                  <c:v>-0.201071</c:v>
                </c:pt>
                <c:pt idx="39651">
                  <c:v>-0.199161</c:v>
                </c:pt>
                <c:pt idx="39652">
                  <c:v>-0.197159</c:v>
                </c:pt>
                <c:pt idx="39653">
                  <c:v>-0.19506799999999999</c:v>
                </c:pt>
                <c:pt idx="39654">
                  <c:v>-0.19289300000000001</c:v>
                </c:pt>
                <c:pt idx="39655">
                  <c:v>-0.190638</c:v>
                </c:pt>
                <c:pt idx="39656">
                  <c:v>-0.188306</c:v>
                </c:pt>
                <c:pt idx="39657">
                  <c:v>-0.18589900000000001</c:v>
                </c:pt>
                <c:pt idx="39658">
                  <c:v>-0.18342</c:v>
                </c:pt>
                <c:pt idx="39659">
                  <c:v>-0.180871</c:v>
                </c:pt>
                <c:pt idx="39660">
                  <c:v>-0.178256</c:v>
                </c:pt>
                <c:pt idx="39661">
                  <c:v>-0.17557600000000001</c:v>
                </c:pt>
                <c:pt idx="39662">
                  <c:v>-0.17283100000000001</c:v>
                </c:pt>
                <c:pt idx="39663">
                  <c:v>-0.17002300000000001</c:v>
                </c:pt>
                <c:pt idx="39664">
                  <c:v>-0.167155</c:v>
                </c:pt>
                <c:pt idx="39665">
                  <c:v>-0.16423199999999999</c:v>
                </c:pt>
                <c:pt idx="39666">
                  <c:v>-0.16125700000000001</c:v>
                </c:pt>
                <c:pt idx="39667">
                  <c:v>-0.15823200000000001</c:v>
                </c:pt>
                <c:pt idx="39668">
                  <c:v>-0.15515899999999999</c:v>
                </c:pt>
                <c:pt idx="39669">
                  <c:v>-0.15204200000000001</c:v>
                </c:pt>
                <c:pt idx="39670">
                  <c:v>-0.14888899999999999</c:v>
                </c:pt>
                <c:pt idx="39671">
                  <c:v>-0.14569799999999999</c:v>
                </c:pt>
                <c:pt idx="39672">
                  <c:v>-0.14244699999999999</c:v>
                </c:pt>
                <c:pt idx="39673">
                  <c:v>-0.13913500000000001</c:v>
                </c:pt>
                <c:pt idx="39674">
                  <c:v>-0.135791</c:v>
                </c:pt>
                <c:pt idx="39675">
                  <c:v>-0.13242300000000001</c:v>
                </c:pt>
                <c:pt idx="39676">
                  <c:v>-0.12902</c:v>
                </c:pt>
                <c:pt idx="39677">
                  <c:v>-0.12558800000000001</c:v>
                </c:pt>
                <c:pt idx="39678">
                  <c:v>-0.12213499999999999</c:v>
                </c:pt>
                <c:pt idx="39679">
                  <c:v>-0.11866400000000001</c:v>
                </c:pt>
                <c:pt idx="39680">
                  <c:v>-0.115179</c:v>
                </c:pt>
                <c:pt idx="39681">
                  <c:v>-0.11168</c:v>
                </c:pt>
                <c:pt idx="39682">
                  <c:v>-0.108169</c:v>
                </c:pt>
                <c:pt idx="39683">
                  <c:v>-0.10464900000000001</c:v>
                </c:pt>
                <c:pt idx="39684">
                  <c:v>-0.101121</c:v>
                </c:pt>
                <c:pt idx="39685">
                  <c:v>-9.7589999999999996E-2</c:v>
                </c:pt>
                <c:pt idx="39686">
                  <c:v>-9.4058600000000006E-2</c:v>
                </c:pt>
                <c:pt idx="39687">
                  <c:v>-9.0532299999999996E-2</c:v>
                </c:pt>
                <c:pt idx="39688">
                  <c:v>-8.7017200000000003E-2</c:v>
                </c:pt>
                <c:pt idx="39689">
                  <c:v>-8.3519300000000005E-2</c:v>
                </c:pt>
                <c:pt idx="39690">
                  <c:v>-8.0044699999999996E-2</c:v>
                </c:pt>
                <c:pt idx="39691">
                  <c:v>-7.6598299999999994E-2</c:v>
                </c:pt>
                <c:pt idx="39692">
                  <c:v>-7.3182700000000003E-2</c:v>
                </c:pt>
                <c:pt idx="39693">
                  <c:v>-6.9799399999999998E-2</c:v>
                </c:pt>
                <c:pt idx="39694">
                  <c:v>-6.64497E-2</c:v>
                </c:pt>
                <c:pt idx="39695">
                  <c:v>-6.3135399999999994E-2</c:v>
                </c:pt>
                <c:pt idx="39696">
                  <c:v>-5.9859099999999998E-2</c:v>
                </c:pt>
                <c:pt idx="39697">
                  <c:v>-5.6623399999999997E-2</c:v>
                </c:pt>
                <c:pt idx="39698">
                  <c:v>-5.3430600000000002E-2</c:v>
                </c:pt>
                <c:pt idx="39699">
                  <c:v>-5.0284000000000002E-2</c:v>
                </c:pt>
                <c:pt idx="39700">
                  <c:v>-4.7184999999999998E-2</c:v>
                </c:pt>
                <c:pt idx="39701">
                  <c:v>-4.4132900000000003E-2</c:v>
                </c:pt>
                <c:pt idx="39702">
                  <c:v>-4.1127299999999999E-2</c:v>
                </c:pt>
                <c:pt idx="39703">
                  <c:v>-3.8169399999999999E-2</c:v>
                </c:pt>
                <c:pt idx="39704">
                  <c:v>-3.5260399999999997E-2</c:v>
                </c:pt>
                <c:pt idx="39705">
                  <c:v>-3.2401899999999997E-2</c:v>
                </c:pt>
                <c:pt idx="39706">
                  <c:v>-2.9596999999999998E-2</c:v>
                </c:pt>
                <c:pt idx="39707">
                  <c:v>-2.6849399999999999E-2</c:v>
                </c:pt>
                <c:pt idx="39708">
                  <c:v>-2.4161100000000001E-2</c:v>
                </c:pt>
                <c:pt idx="39709">
                  <c:v>-2.1531399999999999E-2</c:v>
                </c:pt>
                <c:pt idx="39710">
                  <c:v>-1.89602E-2</c:v>
                </c:pt>
                <c:pt idx="39711">
                  <c:v>-1.6450200000000002E-2</c:v>
                </c:pt>
                <c:pt idx="39712">
                  <c:v>-1.4005200000000001E-2</c:v>
                </c:pt>
                <c:pt idx="39713">
                  <c:v>-1.1628299999999999E-2</c:v>
                </c:pt>
                <c:pt idx="39714" formatCode="0.00E+00">
                  <c:v>-9.3212499999999997E-3</c:v>
                </c:pt>
                <c:pt idx="39715" formatCode="0.00E+00">
                  <c:v>-7.0840900000000004E-3</c:v>
                </c:pt>
                <c:pt idx="39716" formatCode="0.00E+00">
                  <c:v>-4.9163200000000001E-3</c:v>
                </c:pt>
                <c:pt idx="39717" formatCode="0.00E+00">
                  <c:v>-2.8180800000000002E-3</c:v>
                </c:pt>
                <c:pt idx="39718" formatCode="0.00E+00">
                  <c:v>-7.90027E-4</c:v>
                </c:pt>
                <c:pt idx="39719" formatCode="0.00E+00">
                  <c:v>1.16675E-3</c:v>
                </c:pt>
                <c:pt idx="39720" formatCode="0.00E+00">
                  <c:v>3.0517399999999998E-3</c:v>
                </c:pt>
                <c:pt idx="39721" formatCode="0.00E+00">
                  <c:v>4.8651099999999997E-3</c:v>
                </c:pt>
                <c:pt idx="39722" formatCode="0.00E+00">
                  <c:v>6.60671E-3</c:v>
                </c:pt>
                <c:pt idx="39723" formatCode="0.00E+00">
                  <c:v>8.2760000000000004E-3</c:v>
                </c:pt>
                <c:pt idx="39724" formatCode="0.00E+00">
                  <c:v>9.8726400000000002E-3</c:v>
                </c:pt>
                <c:pt idx="39725">
                  <c:v>1.1396E-2</c:v>
                </c:pt>
                <c:pt idx="39726">
                  <c:v>1.2844700000000001E-2</c:v>
                </c:pt>
                <c:pt idx="39727">
                  <c:v>1.42192E-2</c:v>
                </c:pt>
                <c:pt idx="39728">
                  <c:v>1.5521399999999999E-2</c:v>
                </c:pt>
                <c:pt idx="39729">
                  <c:v>1.6752599999999999E-2</c:v>
                </c:pt>
                <c:pt idx="39730">
                  <c:v>1.7913599999999998E-2</c:v>
                </c:pt>
                <c:pt idx="39731">
                  <c:v>1.9004799999999999E-2</c:v>
                </c:pt>
                <c:pt idx="39732">
                  <c:v>2.0025999999999999E-2</c:v>
                </c:pt>
                <c:pt idx="39733">
                  <c:v>2.09762E-2</c:v>
                </c:pt>
                <c:pt idx="39734">
                  <c:v>2.1855699999999999E-2</c:v>
                </c:pt>
                <c:pt idx="39735">
                  <c:v>2.2665600000000001E-2</c:v>
                </c:pt>
                <c:pt idx="39736">
                  <c:v>2.3405700000000002E-2</c:v>
                </c:pt>
                <c:pt idx="39737">
                  <c:v>2.40766E-2</c:v>
                </c:pt>
                <c:pt idx="39738">
                  <c:v>2.4681499999999999E-2</c:v>
                </c:pt>
                <c:pt idx="39739">
                  <c:v>2.5224799999999999E-2</c:v>
                </c:pt>
                <c:pt idx="39740">
                  <c:v>2.57088E-2</c:v>
                </c:pt>
                <c:pt idx="39741">
                  <c:v>2.6134000000000001E-2</c:v>
                </c:pt>
                <c:pt idx="39742">
                  <c:v>2.6500699999999999E-2</c:v>
                </c:pt>
                <c:pt idx="39743">
                  <c:v>2.6809400000000001E-2</c:v>
                </c:pt>
                <c:pt idx="39744">
                  <c:v>2.7060299999999999E-2</c:v>
                </c:pt>
                <c:pt idx="39745">
                  <c:v>2.7254500000000001E-2</c:v>
                </c:pt>
                <c:pt idx="39746">
                  <c:v>2.7395800000000001E-2</c:v>
                </c:pt>
                <c:pt idx="39747">
                  <c:v>2.7488599999999998E-2</c:v>
                </c:pt>
                <c:pt idx="39748">
                  <c:v>2.7533499999999999E-2</c:v>
                </c:pt>
                <c:pt idx="39749">
                  <c:v>2.75298E-2</c:v>
                </c:pt>
                <c:pt idx="39750">
                  <c:v>2.7477100000000001E-2</c:v>
                </c:pt>
                <c:pt idx="39751">
                  <c:v>2.7376000000000001E-2</c:v>
                </c:pt>
                <c:pt idx="39752">
                  <c:v>2.72284E-2</c:v>
                </c:pt>
                <c:pt idx="39753">
                  <c:v>2.70374E-2</c:v>
                </c:pt>
                <c:pt idx="39754">
                  <c:v>2.6806E-2</c:v>
                </c:pt>
                <c:pt idx="39755">
                  <c:v>2.6536799999999999E-2</c:v>
                </c:pt>
                <c:pt idx="39756">
                  <c:v>2.6231600000000001E-2</c:v>
                </c:pt>
                <c:pt idx="39757">
                  <c:v>2.5891399999999998E-2</c:v>
                </c:pt>
                <c:pt idx="39758">
                  <c:v>2.55172E-2</c:v>
                </c:pt>
                <c:pt idx="39759">
                  <c:v>2.5109900000000001E-2</c:v>
                </c:pt>
                <c:pt idx="39760">
                  <c:v>2.4669699999999999E-2</c:v>
                </c:pt>
                <c:pt idx="39761">
                  <c:v>2.41976E-2</c:v>
                </c:pt>
                <c:pt idx="39762">
                  <c:v>2.36957E-2</c:v>
                </c:pt>
                <c:pt idx="39763">
                  <c:v>2.31665E-2</c:v>
                </c:pt>
                <c:pt idx="39764">
                  <c:v>2.2611599999999999E-2</c:v>
                </c:pt>
                <c:pt idx="39765">
                  <c:v>2.2033199999999999E-2</c:v>
                </c:pt>
                <c:pt idx="39766">
                  <c:v>2.1434100000000001E-2</c:v>
                </c:pt>
                <c:pt idx="39767">
                  <c:v>2.0816000000000001E-2</c:v>
                </c:pt>
                <c:pt idx="39768">
                  <c:v>2.018E-2</c:v>
                </c:pt>
                <c:pt idx="39769">
                  <c:v>1.95274E-2</c:v>
                </c:pt>
                <c:pt idx="39770">
                  <c:v>1.8859500000000001E-2</c:v>
                </c:pt>
                <c:pt idx="39771">
                  <c:v>1.8177800000000001E-2</c:v>
                </c:pt>
                <c:pt idx="39772">
                  <c:v>1.7483599999999998E-2</c:v>
                </c:pt>
                <c:pt idx="39773">
                  <c:v>1.67776E-2</c:v>
                </c:pt>
                <c:pt idx="39774">
                  <c:v>1.6060000000000001E-2</c:v>
                </c:pt>
                <c:pt idx="39775">
                  <c:v>1.53323E-2</c:v>
                </c:pt>
                <c:pt idx="39776">
                  <c:v>1.4596400000000001E-2</c:v>
                </c:pt>
                <c:pt idx="39777">
                  <c:v>1.3854099999999999E-2</c:v>
                </c:pt>
                <c:pt idx="39778">
                  <c:v>1.31065E-2</c:v>
                </c:pt>
                <c:pt idx="39779">
                  <c:v>1.2354499999999999E-2</c:v>
                </c:pt>
                <c:pt idx="39780">
                  <c:v>1.1599999999999999E-2</c:v>
                </c:pt>
                <c:pt idx="39781">
                  <c:v>1.0844400000000001E-2</c:v>
                </c:pt>
                <c:pt idx="39782">
                  <c:v>1.00895E-2</c:v>
                </c:pt>
                <c:pt idx="39783" formatCode="0.00E+00">
                  <c:v>9.3373799999999993E-3</c:v>
                </c:pt>
                <c:pt idx="39784" formatCode="0.00E+00">
                  <c:v>8.5902600000000006E-3</c:v>
                </c:pt>
                <c:pt idx="39785" formatCode="0.00E+00">
                  <c:v>7.8493399999999998E-3</c:v>
                </c:pt>
                <c:pt idx="39786" formatCode="0.00E+00">
                  <c:v>7.1154299999999998E-3</c:v>
                </c:pt>
                <c:pt idx="39787" formatCode="0.00E+00">
                  <c:v>6.3895599999999999E-3</c:v>
                </c:pt>
                <c:pt idx="39788" formatCode="0.00E+00">
                  <c:v>5.6729800000000002E-3</c:v>
                </c:pt>
                <c:pt idx="39789" formatCode="0.00E+00">
                  <c:v>4.9671100000000003E-3</c:v>
                </c:pt>
                <c:pt idx="39790" formatCode="0.00E+00">
                  <c:v>4.2725999999999997E-3</c:v>
                </c:pt>
                <c:pt idx="39791" formatCode="0.00E+00">
                  <c:v>3.5891500000000002E-3</c:v>
                </c:pt>
                <c:pt idx="39792" formatCode="0.00E+00">
                  <c:v>2.9168900000000001E-3</c:v>
                </c:pt>
                <c:pt idx="39793" formatCode="0.00E+00">
                  <c:v>2.25683E-3</c:v>
                </c:pt>
                <c:pt idx="39794" formatCode="0.00E+00">
                  <c:v>1.61009E-3</c:v>
                </c:pt>
                <c:pt idx="39795" formatCode="0.00E+00">
                  <c:v>9.7762200000000004E-4</c:v>
                </c:pt>
                <c:pt idx="39796" formatCode="0.00E+00">
                  <c:v>3.6032099999999998E-4</c:v>
                </c:pt>
                <c:pt idx="39797" formatCode="0.00E+00">
                  <c:v>-2.4138E-4</c:v>
                </c:pt>
                <c:pt idx="39798" formatCode="0.00E+00">
                  <c:v>-8.2755999999999997E-4</c:v>
                </c:pt>
                <c:pt idx="39799" formatCode="0.00E+00">
                  <c:v>-1.39803E-3</c:v>
                </c:pt>
                <c:pt idx="39800" formatCode="0.00E+00">
                  <c:v>-1.9516399999999999E-3</c:v>
                </c:pt>
                <c:pt idx="39801" formatCode="0.00E+00">
                  <c:v>-2.48658E-3</c:v>
                </c:pt>
                <c:pt idx="39802" formatCode="0.00E+00">
                  <c:v>-3.0017799999999999E-3</c:v>
                </c:pt>
                <c:pt idx="39803" formatCode="0.00E+00">
                  <c:v>-3.4975200000000001E-3</c:v>
                </c:pt>
                <c:pt idx="39804" formatCode="0.00E+00">
                  <c:v>-3.9746E-3</c:v>
                </c:pt>
                <c:pt idx="39805" formatCode="0.00E+00">
                  <c:v>-4.4330300000000001E-3</c:v>
                </c:pt>
                <c:pt idx="39806" formatCode="0.00E+00">
                  <c:v>-4.8719599999999998E-3</c:v>
                </c:pt>
                <c:pt idx="39807" formatCode="0.00E+00">
                  <c:v>-5.29065E-3</c:v>
                </c:pt>
                <c:pt idx="39808" formatCode="0.00E+00">
                  <c:v>-5.6892100000000001E-3</c:v>
                </c:pt>
                <c:pt idx="39809" formatCode="0.00E+00">
                  <c:v>-6.0682599999999998E-3</c:v>
                </c:pt>
                <c:pt idx="39810" formatCode="0.00E+00">
                  <c:v>-6.4280400000000003E-3</c:v>
                </c:pt>
                <c:pt idx="39811" formatCode="0.00E+00">
                  <c:v>-6.7683200000000004E-3</c:v>
                </c:pt>
                <c:pt idx="39812" formatCode="0.00E+00">
                  <c:v>-7.0889999999999998E-3</c:v>
                </c:pt>
                <c:pt idx="39813" formatCode="0.00E+00">
                  <c:v>-7.3900499999999996E-3</c:v>
                </c:pt>
                <c:pt idx="39814" formatCode="0.00E+00">
                  <c:v>-7.6715200000000002E-3</c:v>
                </c:pt>
                <c:pt idx="39815" formatCode="0.00E+00">
                  <c:v>-7.9339700000000003E-3</c:v>
                </c:pt>
                <c:pt idx="39816" formatCode="0.00E+00">
                  <c:v>-8.1780900000000007E-3</c:v>
                </c:pt>
                <c:pt idx="39817" formatCode="0.00E+00">
                  <c:v>-8.40401E-3</c:v>
                </c:pt>
                <c:pt idx="39818" formatCode="0.00E+00">
                  <c:v>-8.6113200000000004E-3</c:v>
                </c:pt>
                <c:pt idx="39819" formatCode="0.00E+00">
                  <c:v>-8.7995599999999997E-3</c:v>
                </c:pt>
                <c:pt idx="39820" formatCode="0.00E+00">
                  <c:v>-8.9684199999999995E-3</c:v>
                </c:pt>
                <c:pt idx="39821" formatCode="0.00E+00">
                  <c:v>-9.1179799999999995E-3</c:v>
                </c:pt>
                <c:pt idx="39822" formatCode="0.00E+00">
                  <c:v>-9.2492100000000008E-3</c:v>
                </c:pt>
                <c:pt idx="39823" formatCode="0.00E+00">
                  <c:v>-9.3631099999999991E-3</c:v>
                </c:pt>
                <c:pt idx="39824" formatCode="0.00E+00">
                  <c:v>-9.4600199999999995E-3</c:v>
                </c:pt>
                <c:pt idx="39825" formatCode="0.00E+00">
                  <c:v>-9.5401199999999992E-3</c:v>
                </c:pt>
                <c:pt idx="39826" formatCode="0.00E+00">
                  <c:v>-9.6041000000000008E-3</c:v>
                </c:pt>
                <c:pt idx="39827" formatCode="0.00E+00">
                  <c:v>-9.6528299999999994E-3</c:v>
                </c:pt>
                <c:pt idx="39828" formatCode="0.00E+00">
                  <c:v>-9.6870299999999993E-3</c:v>
                </c:pt>
                <c:pt idx="39829" formatCode="0.00E+00">
                  <c:v>-9.7069500000000006E-3</c:v>
                </c:pt>
                <c:pt idx="39830" formatCode="0.00E+00">
                  <c:v>-9.7120699999999997E-3</c:v>
                </c:pt>
                <c:pt idx="39831" formatCode="0.00E+00">
                  <c:v>-9.7021299999999998E-3</c:v>
                </c:pt>
                <c:pt idx="39832" formatCode="0.00E+00">
                  <c:v>-9.6784699999999998E-3</c:v>
                </c:pt>
                <c:pt idx="39833" formatCode="0.00E+00">
                  <c:v>-9.6429800000000006E-3</c:v>
                </c:pt>
                <c:pt idx="39834" formatCode="0.00E+00">
                  <c:v>-9.5962700000000005E-3</c:v>
                </c:pt>
                <c:pt idx="39835" formatCode="0.00E+00">
                  <c:v>-9.5381000000000007E-3</c:v>
                </c:pt>
                <c:pt idx="39836" formatCode="0.00E+00">
                  <c:v>-9.4687899999999995E-3</c:v>
                </c:pt>
                <c:pt idx="39837" formatCode="0.00E+00">
                  <c:v>-9.3893099999999997E-3</c:v>
                </c:pt>
                <c:pt idx="39838" formatCode="0.00E+00">
                  <c:v>-9.2999399999999996E-3</c:v>
                </c:pt>
                <c:pt idx="39839" formatCode="0.00E+00">
                  <c:v>-9.1997299999999997E-3</c:v>
                </c:pt>
                <c:pt idx="39840" formatCode="0.00E+00">
                  <c:v>-9.0876599999999991E-3</c:v>
                </c:pt>
                <c:pt idx="39841" formatCode="0.00E+00">
                  <c:v>-8.9635600000000006E-3</c:v>
                </c:pt>
                <c:pt idx="39842" formatCode="0.00E+00">
                  <c:v>-8.8276099999999996E-3</c:v>
                </c:pt>
                <c:pt idx="39843" formatCode="0.00E+00">
                  <c:v>-8.6798399999999994E-3</c:v>
                </c:pt>
                <c:pt idx="39844" formatCode="0.00E+00">
                  <c:v>-8.5201600000000006E-3</c:v>
                </c:pt>
                <c:pt idx="39845" formatCode="0.00E+00">
                  <c:v>-8.3489399999999991E-3</c:v>
                </c:pt>
                <c:pt idx="39846" formatCode="0.00E+00">
                  <c:v>-8.1670900000000001E-3</c:v>
                </c:pt>
                <c:pt idx="39847" formatCode="0.00E+00">
                  <c:v>-7.9752099999999999E-3</c:v>
                </c:pt>
                <c:pt idx="39848" formatCode="0.00E+00">
                  <c:v>-7.77307E-3</c:v>
                </c:pt>
                <c:pt idx="39849" formatCode="0.00E+00">
                  <c:v>-7.5600800000000003E-3</c:v>
                </c:pt>
                <c:pt idx="39850" formatCode="0.00E+00">
                  <c:v>-7.3360300000000003E-3</c:v>
                </c:pt>
                <c:pt idx="39851" formatCode="0.00E+00">
                  <c:v>-7.1009999999999997E-3</c:v>
                </c:pt>
                <c:pt idx="39852" formatCode="0.00E+00">
                  <c:v>-6.8550499999999997E-3</c:v>
                </c:pt>
                <c:pt idx="39853" formatCode="0.00E+00">
                  <c:v>-6.5980199999999996E-3</c:v>
                </c:pt>
                <c:pt idx="39854" formatCode="0.00E+00">
                  <c:v>-6.3297099999999997E-3</c:v>
                </c:pt>
                <c:pt idx="39855" formatCode="0.00E+00">
                  <c:v>-6.0499500000000001E-3</c:v>
                </c:pt>
                <c:pt idx="39856" formatCode="0.00E+00">
                  <c:v>-5.7587699999999999E-3</c:v>
                </c:pt>
                <c:pt idx="39857" formatCode="0.00E+00">
                  <c:v>-5.4564799999999997E-3</c:v>
                </c:pt>
                <c:pt idx="39858" formatCode="0.00E+00">
                  <c:v>-5.1433399999999997E-3</c:v>
                </c:pt>
                <c:pt idx="39859" formatCode="0.00E+00">
                  <c:v>-4.8192599999999997E-3</c:v>
                </c:pt>
                <c:pt idx="39860" formatCode="0.00E+00">
                  <c:v>-4.4840699999999997E-3</c:v>
                </c:pt>
                <c:pt idx="39861" formatCode="0.00E+00">
                  <c:v>-4.1375400000000003E-3</c:v>
                </c:pt>
                <c:pt idx="39862" formatCode="0.00E+00">
                  <c:v>-3.7794999999999999E-3</c:v>
                </c:pt>
                <c:pt idx="39863" formatCode="0.00E+00">
                  <c:v>-3.40968E-3</c:v>
                </c:pt>
                <c:pt idx="39864" formatCode="0.00E+00">
                  <c:v>-3.0272900000000002E-3</c:v>
                </c:pt>
                <c:pt idx="39865" formatCode="0.00E+00">
                  <c:v>-2.6313199999999999E-3</c:v>
                </c:pt>
                <c:pt idx="39866" formatCode="0.00E+00">
                  <c:v>-2.2211399999999999E-3</c:v>
                </c:pt>
                <c:pt idx="39867" formatCode="0.00E+00">
                  <c:v>-1.7961299999999999E-3</c:v>
                </c:pt>
                <c:pt idx="39868" formatCode="0.00E+00">
                  <c:v>-1.3550700000000001E-3</c:v>
                </c:pt>
                <c:pt idx="39869" formatCode="0.00E+00">
                  <c:v>-8.9691700000000001E-4</c:v>
                </c:pt>
                <c:pt idx="39870" formatCode="0.00E+00">
                  <c:v>-4.2173599999999998E-4</c:v>
                </c:pt>
                <c:pt idx="39871" formatCode="0.00E+00">
                  <c:v>7.0419800000000006E-5</c:v>
                </c:pt>
                <c:pt idx="39872" formatCode="0.00E+00">
                  <c:v>5.8049100000000004E-4</c:v>
                </c:pt>
                <c:pt idx="39873" formatCode="0.00E+00">
                  <c:v>1.1094E-3</c:v>
                </c:pt>
                <c:pt idx="39874" formatCode="0.00E+00">
                  <c:v>1.65727E-3</c:v>
                </c:pt>
                <c:pt idx="39875" formatCode="0.00E+00">
                  <c:v>2.22404E-3</c:v>
                </c:pt>
                <c:pt idx="39876" formatCode="0.00E+00">
                  <c:v>2.8100199999999999E-3</c:v>
                </c:pt>
                <c:pt idx="39877" formatCode="0.00E+00">
                  <c:v>3.4160699999999998E-3</c:v>
                </c:pt>
                <c:pt idx="39878" formatCode="0.00E+00">
                  <c:v>4.0432799999999998E-3</c:v>
                </c:pt>
                <c:pt idx="39879" formatCode="0.00E+00">
                  <c:v>4.6927000000000002E-3</c:v>
                </c:pt>
                <c:pt idx="39880" formatCode="0.00E+00">
                  <c:v>5.3651000000000003E-3</c:v>
                </c:pt>
                <c:pt idx="39881" formatCode="0.00E+00">
                  <c:v>6.0609799999999997E-3</c:v>
                </c:pt>
                <c:pt idx="39882" formatCode="0.00E+00">
                  <c:v>6.7808399999999998E-3</c:v>
                </c:pt>
                <c:pt idx="39883" formatCode="0.00E+00">
                  <c:v>7.5256000000000003E-3</c:v>
                </c:pt>
                <c:pt idx="39884" formatCode="0.00E+00">
                  <c:v>8.2965299999999999E-3</c:v>
                </c:pt>
                <c:pt idx="39885" formatCode="0.00E+00">
                  <c:v>9.09481E-3</c:v>
                </c:pt>
                <c:pt idx="39886" formatCode="0.00E+00">
                  <c:v>9.9212499999999995E-3</c:v>
                </c:pt>
                <c:pt idx="39887">
                  <c:v>1.07764E-2</c:v>
                </c:pt>
                <c:pt idx="39888">
                  <c:v>1.16607E-2</c:v>
                </c:pt>
                <c:pt idx="39889">
                  <c:v>1.25749E-2</c:v>
                </c:pt>
                <c:pt idx="39890">
                  <c:v>1.35198E-2</c:v>
                </c:pt>
                <c:pt idx="39891">
                  <c:v>1.4496500000000001E-2</c:v>
                </c:pt>
                <c:pt idx="39892">
                  <c:v>1.55055E-2</c:v>
                </c:pt>
                <c:pt idx="39893">
                  <c:v>1.6546999999999999E-2</c:v>
                </c:pt>
                <c:pt idx="39894">
                  <c:v>1.7620799999999999E-2</c:v>
                </c:pt>
                <c:pt idx="39895">
                  <c:v>1.8726799999999998E-2</c:v>
                </c:pt>
                <c:pt idx="39896">
                  <c:v>1.98651E-2</c:v>
                </c:pt>
                <c:pt idx="39897">
                  <c:v>2.1035700000000001E-2</c:v>
                </c:pt>
                <c:pt idx="39898">
                  <c:v>2.2238899999999999E-2</c:v>
                </c:pt>
                <c:pt idx="39899">
                  <c:v>2.3474999999999999E-2</c:v>
                </c:pt>
                <c:pt idx="39900">
                  <c:v>2.4744700000000001E-2</c:v>
                </c:pt>
                <c:pt idx="39901">
                  <c:v>2.6048399999999999E-2</c:v>
                </c:pt>
                <c:pt idx="39902">
                  <c:v>2.73867E-2</c:v>
                </c:pt>
                <c:pt idx="39903">
                  <c:v>2.8760299999999999E-2</c:v>
                </c:pt>
                <c:pt idx="39904">
                  <c:v>3.0169999999999999E-2</c:v>
                </c:pt>
                <c:pt idx="39905">
                  <c:v>3.1615999999999998E-2</c:v>
                </c:pt>
                <c:pt idx="39906">
                  <c:v>3.3098799999999998E-2</c:v>
                </c:pt>
                <c:pt idx="39907">
                  <c:v>3.4618500000000003E-2</c:v>
                </c:pt>
                <c:pt idx="39908">
                  <c:v>3.61748E-2</c:v>
                </c:pt>
                <c:pt idx="39909">
                  <c:v>3.7767500000000002E-2</c:v>
                </c:pt>
                <c:pt idx="39910">
                  <c:v>3.9396399999999998E-2</c:v>
                </c:pt>
                <c:pt idx="39911">
                  <c:v>4.1060899999999997E-2</c:v>
                </c:pt>
                <c:pt idx="39912">
                  <c:v>4.2759800000000001E-2</c:v>
                </c:pt>
                <c:pt idx="39913">
                  <c:v>4.4492799999999999E-2</c:v>
                </c:pt>
                <c:pt idx="39914">
                  <c:v>4.6259399999999999E-2</c:v>
                </c:pt>
                <c:pt idx="39915">
                  <c:v>4.8058799999999999E-2</c:v>
                </c:pt>
                <c:pt idx="39916">
                  <c:v>4.9889599999999999E-2</c:v>
                </c:pt>
                <c:pt idx="39917">
                  <c:v>5.1751600000000002E-2</c:v>
                </c:pt>
                <c:pt idx="39918">
                  <c:v>5.3645999999999999E-2</c:v>
                </c:pt>
                <c:pt idx="39919">
                  <c:v>5.5572900000000001E-2</c:v>
                </c:pt>
                <c:pt idx="39920">
                  <c:v>5.7531199999999998E-2</c:v>
                </c:pt>
                <c:pt idx="39921">
                  <c:v>5.9519500000000003E-2</c:v>
                </c:pt>
                <c:pt idx="39922">
                  <c:v>6.1536399999999998E-2</c:v>
                </c:pt>
                <c:pt idx="39923">
                  <c:v>6.3581200000000004E-2</c:v>
                </c:pt>
                <c:pt idx="39924">
                  <c:v>6.5653299999999998E-2</c:v>
                </c:pt>
                <c:pt idx="39925">
                  <c:v>6.77513E-2</c:v>
                </c:pt>
                <c:pt idx="39926">
                  <c:v>6.9873500000000005E-2</c:v>
                </c:pt>
                <c:pt idx="39927">
                  <c:v>7.2017999999999999E-2</c:v>
                </c:pt>
                <c:pt idx="39928">
                  <c:v>7.4182999999999999E-2</c:v>
                </c:pt>
                <c:pt idx="39929">
                  <c:v>7.6366400000000001E-2</c:v>
                </c:pt>
                <c:pt idx="39930">
                  <c:v>7.8566399999999995E-2</c:v>
                </c:pt>
                <c:pt idx="39931">
                  <c:v>8.0781800000000001E-2</c:v>
                </c:pt>
                <c:pt idx="39932">
                  <c:v>8.3010899999999999E-2</c:v>
                </c:pt>
                <c:pt idx="39933">
                  <c:v>8.5251499999999994E-2</c:v>
                </c:pt>
                <c:pt idx="39934">
                  <c:v>8.7500599999999998E-2</c:v>
                </c:pt>
                <c:pt idx="39935">
                  <c:v>8.9755299999999996E-2</c:v>
                </c:pt>
                <c:pt idx="39936">
                  <c:v>9.2013200000000003E-2</c:v>
                </c:pt>
                <c:pt idx="39937">
                  <c:v>9.4272499999999995E-2</c:v>
                </c:pt>
                <c:pt idx="39938">
                  <c:v>9.6531599999999995E-2</c:v>
                </c:pt>
                <c:pt idx="39939">
                  <c:v>9.8788399999999998E-2</c:v>
                </c:pt>
                <c:pt idx="39940">
                  <c:v>0.10104100000000001</c:v>
                </c:pt>
                <c:pt idx="39941">
                  <c:v>0.103286</c:v>
                </c:pt>
                <c:pt idx="39942">
                  <c:v>0.105521</c:v>
                </c:pt>
                <c:pt idx="39943">
                  <c:v>0.10774499999999999</c:v>
                </c:pt>
                <c:pt idx="39944">
                  <c:v>0.109954</c:v>
                </c:pt>
                <c:pt idx="39945">
                  <c:v>0.112149</c:v>
                </c:pt>
                <c:pt idx="39946">
                  <c:v>0.114326</c:v>
                </c:pt>
                <c:pt idx="39947">
                  <c:v>0.116484</c:v>
                </c:pt>
                <c:pt idx="39948">
                  <c:v>0.11862</c:v>
                </c:pt>
                <c:pt idx="39949">
                  <c:v>0.12073299999999999</c:v>
                </c:pt>
                <c:pt idx="39950">
                  <c:v>0.122817</c:v>
                </c:pt>
                <c:pt idx="39951">
                  <c:v>0.124871</c:v>
                </c:pt>
                <c:pt idx="39952">
                  <c:v>0.12689300000000001</c:v>
                </c:pt>
                <c:pt idx="39953">
                  <c:v>0.12887999999999999</c:v>
                </c:pt>
                <c:pt idx="39954">
                  <c:v>0.130828</c:v>
                </c:pt>
                <c:pt idx="39955">
                  <c:v>0.13273299999999999</c:v>
                </c:pt>
                <c:pt idx="39956">
                  <c:v>0.13459399999999999</c:v>
                </c:pt>
                <c:pt idx="39957">
                  <c:v>0.136409</c:v>
                </c:pt>
                <c:pt idx="39958">
                  <c:v>0.13817499999999999</c:v>
                </c:pt>
                <c:pt idx="39959">
                  <c:v>0.13988999999999999</c:v>
                </c:pt>
                <c:pt idx="39960">
                  <c:v>0.14155000000000001</c:v>
                </c:pt>
                <c:pt idx="39961">
                  <c:v>0.143154</c:v>
                </c:pt>
                <c:pt idx="39962">
                  <c:v>0.14469899999999999</c:v>
                </c:pt>
                <c:pt idx="39963">
                  <c:v>0.14618200000000001</c:v>
                </c:pt>
                <c:pt idx="39964">
                  <c:v>0.14760200000000001</c:v>
                </c:pt>
                <c:pt idx="39965">
                  <c:v>0.148953</c:v>
                </c:pt>
                <c:pt idx="39966">
                  <c:v>0.150232</c:v>
                </c:pt>
                <c:pt idx="39967">
                  <c:v>0.15143799999999999</c:v>
                </c:pt>
                <c:pt idx="39968">
                  <c:v>0.15256900000000001</c:v>
                </c:pt>
                <c:pt idx="39969">
                  <c:v>0.15362300000000001</c:v>
                </c:pt>
                <c:pt idx="39970">
                  <c:v>0.15459999999999999</c:v>
                </c:pt>
                <c:pt idx="39971">
                  <c:v>0.15549399999999999</c:v>
                </c:pt>
                <c:pt idx="39972">
                  <c:v>0.156305</c:v>
                </c:pt>
                <c:pt idx="39973">
                  <c:v>0.15703</c:v>
                </c:pt>
                <c:pt idx="39974">
                  <c:v>0.157668</c:v>
                </c:pt>
                <c:pt idx="39975">
                  <c:v>0.15821499999999999</c:v>
                </c:pt>
                <c:pt idx="39976">
                  <c:v>0.158669</c:v>
                </c:pt>
                <c:pt idx="39977">
                  <c:v>0.159028</c:v>
                </c:pt>
                <c:pt idx="39978">
                  <c:v>0.15929099999999999</c:v>
                </c:pt>
                <c:pt idx="39979">
                  <c:v>0.15945500000000001</c:v>
                </c:pt>
                <c:pt idx="39980">
                  <c:v>0.15952</c:v>
                </c:pt>
                <c:pt idx="39981">
                  <c:v>0.15948599999999999</c:v>
                </c:pt>
                <c:pt idx="39982">
                  <c:v>0.15935099999999999</c:v>
                </c:pt>
                <c:pt idx="39983">
                  <c:v>0.15911500000000001</c:v>
                </c:pt>
                <c:pt idx="39984">
                  <c:v>0.158778</c:v>
                </c:pt>
                <c:pt idx="39985">
                  <c:v>0.15833800000000001</c:v>
                </c:pt>
                <c:pt idx="39986">
                  <c:v>0.15779699999999999</c:v>
                </c:pt>
                <c:pt idx="39987">
                  <c:v>0.15715399999999999</c:v>
                </c:pt>
                <c:pt idx="39988">
                  <c:v>0.15640899999999999</c:v>
                </c:pt>
                <c:pt idx="39989">
                  <c:v>0.15556</c:v>
                </c:pt>
                <c:pt idx="39990">
                  <c:v>0.15460699999999999</c:v>
                </c:pt>
                <c:pt idx="39991">
                  <c:v>0.15354999999999999</c:v>
                </c:pt>
                <c:pt idx="39992">
                  <c:v>0.152389</c:v>
                </c:pt>
                <c:pt idx="39993">
                  <c:v>0.15112500000000001</c:v>
                </c:pt>
                <c:pt idx="39994">
                  <c:v>0.149759</c:v>
                </c:pt>
                <c:pt idx="39995">
                  <c:v>0.14829300000000001</c:v>
                </c:pt>
                <c:pt idx="39996">
                  <c:v>0.146727</c:v>
                </c:pt>
                <c:pt idx="39997">
                  <c:v>0.145062</c:v>
                </c:pt>
                <c:pt idx="39998">
                  <c:v>0.14329800000000001</c:v>
                </c:pt>
                <c:pt idx="39999">
                  <c:v>0.14143800000000001</c:v>
                </c:pt>
                <c:pt idx="40000">
                  <c:v>0.139483</c:v>
                </c:pt>
                <c:pt idx="40001">
                  <c:v>0.137434</c:v>
                </c:pt>
                <c:pt idx="40002">
                  <c:v>0.135292</c:v>
                </c:pt>
                <c:pt idx="40003">
                  <c:v>0.13305800000000001</c:v>
                </c:pt>
                <c:pt idx="40004">
                  <c:v>0.13073199999999999</c:v>
                </c:pt>
                <c:pt idx="40005">
                  <c:v>0.12831699999999999</c:v>
                </c:pt>
                <c:pt idx="40006">
                  <c:v>0.12581700000000001</c:v>
                </c:pt>
                <c:pt idx="40007">
                  <c:v>0.123233</c:v>
                </c:pt>
                <c:pt idx="40008">
                  <c:v>0.12056699999999999</c:v>
                </c:pt>
                <c:pt idx="40009">
                  <c:v>0.117822</c:v>
                </c:pt>
                <c:pt idx="40010">
                  <c:v>0.11500199999999999</c:v>
                </c:pt>
                <c:pt idx="40011">
                  <c:v>0.11211</c:v>
                </c:pt>
                <c:pt idx="40012">
                  <c:v>0.109151</c:v>
                </c:pt>
                <c:pt idx="40013">
                  <c:v>0.106126</c:v>
                </c:pt>
                <c:pt idx="40014">
                  <c:v>0.10304099999999999</c:v>
                </c:pt>
                <c:pt idx="40015">
                  <c:v>9.9897E-2</c:v>
                </c:pt>
                <c:pt idx="40016">
                  <c:v>9.6697199999999997E-2</c:v>
                </c:pt>
                <c:pt idx="40017">
                  <c:v>9.3443799999999994E-2</c:v>
                </c:pt>
                <c:pt idx="40018">
                  <c:v>9.0141200000000005E-2</c:v>
                </c:pt>
                <c:pt idx="40019">
                  <c:v>8.6794899999999994E-2</c:v>
                </c:pt>
                <c:pt idx="40020">
                  <c:v>8.3410100000000001E-2</c:v>
                </c:pt>
                <c:pt idx="40021">
                  <c:v>7.9991400000000004E-2</c:v>
                </c:pt>
                <c:pt idx="40022">
                  <c:v>7.6543299999999995E-2</c:v>
                </c:pt>
                <c:pt idx="40023">
                  <c:v>7.3069999999999996E-2</c:v>
                </c:pt>
                <c:pt idx="40024">
                  <c:v>6.9575999999999999E-2</c:v>
                </c:pt>
                <c:pt idx="40025">
                  <c:v>6.6066200000000005E-2</c:v>
                </c:pt>
                <c:pt idx="40026">
                  <c:v>6.2545000000000003E-2</c:v>
                </c:pt>
                <c:pt idx="40027">
                  <c:v>5.9015999999999999E-2</c:v>
                </c:pt>
                <c:pt idx="40028">
                  <c:v>5.5482200000000002E-2</c:v>
                </c:pt>
                <c:pt idx="40029">
                  <c:v>5.1948599999999998E-2</c:v>
                </c:pt>
                <c:pt idx="40030">
                  <c:v>4.84213E-2</c:v>
                </c:pt>
                <c:pt idx="40031">
                  <c:v>4.4906300000000003E-2</c:v>
                </c:pt>
                <c:pt idx="40032">
                  <c:v>4.14087E-2</c:v>
                </c:pt>
                <c:pt idx="40033">
                  <c:v>3.7933599999999998E-2</c:v>
                </c:pt>
                <c:pt idx="40034">
                  <c:v>3.4486500000000003E-2</c:v>
                </c:pt>
                <c:pt idx="40035">
                  <c:v>3.1072900000000001E-2</c:v>
                </c:pt>
                <c:pt idx="40036">
                  <c:v>2.7697599999999999E-2</c:v>
                </c:pt>
                <c:pt idx="40037">
                  <c:v>2.43635E-2</c:v>
                </c:pt>
                <c:pt idx="40038">
                  <c:v>2.10739E-2</c:v>
                </c:pt>
                <c:pt idx="40039">
                  <c:v>1.7833399999999999E-2</c:v>
                </c:pt>
                <c:pt idx="40040">
                  <c:v>1.46474E-2</c:v>
                </c:pt>
                <c:pt idx="40041">
                  <c:v>1.1520900000000001E-2</c:v>
                </c:pt>
                <c:pt idx="40042" formatCode="0.00E+00">
                  <c:v>8.4583000000000002E-3</c:v>
                </c:pt>
                <c:pt idx="40043" formatCode="0.00E+00">
                  <c:v>5.4648099999999996E-3</c:v>
                </c:pt>
                <c:pt idx="40044" formatCode="0.00E+00">
                  <c:v>2.5456400000000001E-3</c:v>
                </c:pt>
                <c:pt idx="40045" formatCode="0.00E+00">
                  <c:v>-2.9505200000000002E-4</c:v>
                </c:pt>
                <c:pt idx="40046" formatCode="0.00E+00">
                  <c:v>-3.0540599999999999E-3</c:v>
                </c:pt>
                <c:pt idx="40047" formatCode="0.00E+00">
                  <c:v>-5.7273799999999998E-3</c:v>
                </c:pt>
                <c:pt idx="40048" formatCode="0.00E+00">
                  <c:v>-8.3091699999999994E-3</c:v>
                </c:pt>
                <c:pt idx="40049">
                  <c:v>-1.0793199999999999E-2</c:v>
                </c:pt>
                <c:pt idx="40050">
                  <c:v>-1.31745E-2</c:v>
                </c:pt>
                <c:pt idx="40051">
                  <c:v>-1.5449900000000001E-2</c:v>
                </c:pt>
                <c:pt idx="40052">
                  <c:v>-1.76166E-2</c:v>
                </c:pt>
                <c:pt idx="40053">
                  <c:v>-1.9671899999999999E-2</c:v>
                </c:pt>
                <c:pt idx="40054">
                  <c:v>-2.16107E-2</c:v>
                </c:pt>
                <c:pt idx="40055">
                  <c:v>-2.34275E-2</c:v>
                </c:pt>
                <c:pt idx="40056">
                  <c:v>-2.51183E-2</c:v>
                </c:pt>
                <c:pt idx="40057">
                  <c:v>-2.6680499999999999E-2</c:v>
                </c:pt>
                <c:pt idx="40058">
                  <c:v>-2.81117E-2</c:v>
                </c:pt>
                <c:pt idx="40059">
                  <c:v>-2.9409000000000001E-2</c:v>
                </c:pt>
                <c:pt idx="40060">
                  <c:v>-3.05688E-2</c:v>
                </c:pt>
                <c:pt idx="40061">
                  <c:v>-3.1587700000000003E-2</c:v>
                </c:pt>
                <c:pt idx="40062">
                  <c:v>-3.2461900000000002E-2</c:v>
                </c:pt>
                <c:pt idx="40063">
                  <c:v>-3.3188099999999998E-2</c:v>
                </c:pt>
                <c:pt idx="40064">
                  <c:v>-3.3763799999999997E-2</c:v>
                </c:pt>
                <c:pt idx="40065">
                  <c:v>-3.41886E-2</c:v>
                </c:pt>
                <c:pt idx="40066">
                  <c:v>-3.4462899999999998E-2</c:v>
                </c:pt>
                <c:pt idx="40067">
                  <c:v>-3.4585200000000003E-2</c:v>
                </c:pt>
                <c:pt idx="40068">
                  <c:v>-3.4553E-2</c:v>
                </c:pt>
                <c:pt idx="40069">
                  <c:v>-3.4364800000000001E-2</c:v>
                </c:pt>
                <c:pt idx="40070">
                  <c:v>-3.4019500000000001E-2</c:v>
                </c:pt>
                <c:pt idx="40071">
                  <c:v>-3.3515999999999997E-2</c:v>
                </c:pt>
                <c:pt idx="40072">
                  <c:v>-3.2852600000000003E-2</c:v>
                </c:pt>
                <c:pt idx="40073">
                  <c:v>-3.2028300000000003E-2</c:v>
                </c:pt>
                <c:pt idx="40074">
                  <c:v>-3.1043299999999999E-2</c:v>
                </c:pt>
                <c:pt idx="40075">
                  <c:v>-2.9898600000000001E-2</c:v>
                </c:pt>
                <c:pt idx="40076">
                  <c:v>-2.8596099999999999E-2</c:v>
                </c:pt>
                <c:pt idx="40077">
                  <c:v>-2.7138099999999998E-2</c:v>
                </c:pt>
                <c:pt idx="40078">
                  <c:v>-2.5527000000000001E-2</c:v>
                </c:pt>
                <c:pt idx="40079">
                  <c:v>-2.3765399999999999E-2</c:v>
                </c:pt>
                <c:pt idx="40080">
                  <c:v>-2.1855599999999999E-2</c:v>
                </c:pt>
                <c:pt idx="40081">
                  <c:v>-1.97986E-2</c:v>
                </c:pt>
                <c:pt idx="40082">
                  <c:v>-1.7594100000000001E-2</c:v>
                </c:pt>
                <c:pt idx="40083">
                  <c:v>-1.5241899999999999E-2</c:v>
                </c:pt>
                <c:pt idx="40084">
                  <c:v>-1.2743300000000001E-2</c:v>
                </c:pt>
                <c:pt idx="40085">
                  <c:v>-1.01005E-2</c:v>
                </c:pt>
                <c:pt idx="40086" formatCode="0.00E+00">
                  <c:v>-7.3154400000000003E-3</c:v>
                </c:pt>
                <c:pt idx="40087" formatCode="0.00E+00">
                  <c:v>-4.3895999999999996E-3</c:v>
                </c:pt>
                <c:pt idx="40088" formatCode="0.00E+00">
                  <c:v>-1.3252100000000001E-3</c:v>
                </c:pt>
                <c:pt idx="40089" formatCode="0.00E+00">
                  <c:v>1.8737300000000001E-3</c:v>
                </c:pt>
                <c:pt idx="40090" formatCode="0.00E+00">
                  <c:v>5.2018899999999998E-3</c:v>
                </c:pt>
                <c:pt idx="40091" formatCode="0.00E+00">
                  <c:v>8.6538899999999992E-3</c:v>
                </c:pt>
                <c:pt idx="40092">
                  <c:v>1.2224199999999999E-2</c:v>
                </c:pt>
                <c:pt idx="40093">
                  <c:v>1.5907299999999999E-2</c:v>
                </c:pt>
                <c:pt idx="40094">
                  <c:v>1.96981E-2</c:v>
                </c:pt>
                <c:pt idx="40095">
                  <c:v>2.3592599999999998E-2</c:v>
                </c:pt>
                <c:pt idx="40096">
                  <c:v>2.7586900000000001E-2</c:v>
                </c:pt>
                <c:pt idx="40097">
                  <c:v>3.1676000000000003E-2</c:v>
                </c:pt>
                <c:pt idx="40098">
                  <c:v>3.5855199999999997E-2</c:v>
                </c:pt>
                <c:pt idx="40099">
                  <c:v>4.0119000000000002E-2</c:v>
                </c:pt>
                <c:pt idx="40100">
                  <c:v>4.4461500000000001E-2</c:v>
                </c:pt>
                <c:pt idx="40101">
                  <c:v>4.88771E-2</c:v>
                </c:pt>
                <c:pt idx="40102">
                  <c:v>5.3361100000000002E-2</c:v>
                </c:pt>
                <c:pt idx="40103">
                  <c:v>5.79082E-2</c:v>
                </c:pt>
                <c:pt idx="40104">
                  <c:v>6.2511300000000006E-2</c:v>
                </c:pt>
                <c:pt idx="40105">
                  <c:v>6.7163799999999996E-2</c:v>
                </c:pt>
                <c:pt idx="40106">
                  <c:v>7.18607E-2</c:v>
                </c:pt>
                <c:pt idx="40107">
                  <c:v>7.6597499999999999E-2</c:v>
                </c:pt>
                <c:pt idx="40108">
                  <c:v>8.1368300000000005E-2</c:v>
                </c:pt>
                <c:pt idx="40109">
                  <c:v>8.6165800000000001E-2</c:v>
                </c:pt>
                <c:pt idx="40110">
                  <c:v>9.0982400000000005E-2</c:v>
                </c:pt>
                <c:pt idx="40111">
                  <c:v>9.5811999999999994E-2</c:v>
                </c:pt>
                <c:pt idx="40112">
                  <c:v>0.10065</c:v>
                </c:pt>
                <c:pt idx="40113">
                  <c:v>0.105491</c:v>
                </c:pt>
                <c:pt idx="40114">
                  <c:v>0.110328</c:v>
                </c:pt>
                <c:pt idx="40115">
                  <c:v>0.115157</c:v>
                </c:pt>
                <c:pt idx="40116">
                  <c:v>0.11996999999999999</c:v>
                </c:pt>
                <c:pt idx="40117">
                  <c:v>0.124764</c:v>
                </c:pt>
                <c:pt idx="40118">
                  <c:v>0.12953100000000001</c:v>
                </c:pt>
                <c:pt idx="40119">
                  <c:v>0.13426299999999999</c:v>
                </c:pt>
                <c:pt idx="40120">
                  <c:v>0.13895099999999999</c:v>
                </c:pt>
                <c:pt idx="40121">
                  <c:v>0.14358899999999999</c:v>
                </c:pt>
                <c:pt idx="40122">
                  <c:v>0.148169</c:v>
                </c:pt>
                <c:pt idx="40123">
                  <c:v>0.15268499999999999</c:v>
                </c:pt>
                <c:pt idx="40124">
                  <c:v>0.15712999999999999</c:v>
                </c:pt>
                <c:pt idx="40125">
                  <c:v>0.161499</c:v>
                </c:pt>
                <c:pt idx="40126">
                  <c:v>0.16578399999999999</c:v>
                </c:pt>
                <c:pt idx="40127">
                  <c:v>0.16997999999999999</c:v>
                </c:pt>
                <c:pt idx="40128">
                  <c:v>0.17408100000000001</c:v>
                </c:pt>
                <c:pt idx="40129">
                  <c:v>0.17808199999999999</c:v>
                </c:pt>
                <c:pt idx="40130">
                  <c:v>0.18198</c:v>
                </c:pt>
                <c:pt idx="40131">
                  <c:v>0.18576799999999999</c:v>
                </c:pt>
                <c:pt idx="40132">
                  <c:v>0.189439</c:v>
                </c:pt>
                <c:pt idx="40133">
                  <c:v>0.19298599999999999</c:v>
                </c:pt>
                <c:pt idx="40134">
                  <c:v>0.196407</c:v>
                </c:pt>
                <c:pt idx="40135">
                  <c:v>0.19969799999999999</c:v>
                </c:pt>
                <c:pt idx="40136">
                  <c:v>0.20285600000000001</c:v>
                </c:pt>
                <c:pt idx="40137">
                  <c:v>0.205877</c:v>
                </c:pt>
                <c:pt idx="40138">
                  <c:v>0.208759</c:v>
                </c:pt>
                <c:pt idx="40139">
                  <c:v>0.21149599999999999</c:v>
                </c:pt>
                <c:pt idx="40140">
                  <c:v>0.214086</c:v>
                </c:pt>
                <c:pt idx="40141">
                  <c:v>0.21652399999999999</c:v>
                </c:pt>
                <c:pt idx="40142">
                  <c:v>0.218806</c:v>
                </c:pt>
                <c:pt idx="40143">
                  <c:v>0.22092800000000001</c:v>
                </c:pt>
                <c:pt idx="40144">
                  <c:v>0.222886</c:v>
                </c:pt>
                <c:pt idx="40145">
                  <c:v>0.22467699999999999</c:v>
                </c:pt>
                <c:pt idx="40146">
                  <c:v>0.2263</c:v>
                </c:pt>
                <c:pt idx="40147">
                  <c:v>0.22775200000000001</c:v>
                </c:pt>
                <c:pt idx="40148">
                  <c:v>0.22903200000000001</c:v>
                </c:pt>
                <c:pt idx="40149">
                  <c:v>0.23013600000000001</c:v>
                </c:pt>
                <c:pt idx="40150">
                  <c:v>0.23106399999999999</c:v>
                </c:pt>
                <c:pt idx="40151">
                  <c:v>0.231817</c:v>
                </c:pt>
                <c:pt idx="40152">
                  <c:v>0.23239199999999999</c:v>
                </c:pt>
                <c:pt idx="40153">
                  <c:v>0.23278599999999999</c:v>
                </c:pt>
                <c:pt idx="40154">
                  <c:v>0.23299700000000001</c:v>
                </c:pt>
                <c:pt idx="40155">
                  <c:v>0.23302400000000001</c:v>
                </c:pt>
                <c:pt idx="40156">
                  <c:v>0.23286499999999999</c:v>
                </c:pt>
                <c:pt idx="40157">
                  <c:v>0.232517</c:v>
                </c:pt>
                <c:pt idx="40158">
                  <c:v>0.231984</c:v>
                </c:pt>
                <c:pt idx="40159">
                  <c:v>0.231265</c:v>
                </c:pt>
                <c:pt idx="40160">
                  <c:v>0.23036499999999999</c:v>
                </c:pt>
                <c:pt idx="40161">
                  <c:v>0.22928499999999999</c:v>
                </c:pt>
                <c:pt idx="40162">
                  <c:v>0.22802800000000001</c:v>
                </c:pt>
                <c:pt idx="40163">
                  <c:v>0.22659599999999999</c:v>
                </c:pt>
                <c:pt idx="40164">
                  <c:v>0.224993</c:v>
                </c:pt>
                <c:pt idx="40165">
                  <c:v>0.223219</c:v>
                </c:pt>
                <c:pt idx="40166">
                  <c:v>0.221274</c:v>
                </c:pt>
                <c:pt idx="40167">
                  <c:v>0.219162</c:v>
                </c:pt>
                <c:pt idx="40168">
                  <c:v>0.216886</c:v>
                </c:pt>
                <c:pt idx="40169">
                  <c:v>0.21445</c:v>
                </c:pt>
                <c:pt idx="40170">
                  <c:v>0.21185699999999999</c:v>
                </c:pt>
                <c:pt idx="40171">
                  <c:v>0.20911199999999999</c:v>
                </c:pt>
                <c:pt idx="40172">
                  <c:v>0.20621900000000001</c:v>
                </c:pt>
                <c:pt idx="40173">
                  <c:v>0.203181</c:v>
                </c:pt>
                <c:pt idx="40174">
                  <c:v>0.20000100000000001</c:v>
                </c:pt>
                <c:pt idx="40175">
                  <c:v>0.196685</c:v>
                </c:pt>
                <c:pt idx="40176">
                  <c:v>0.19323499999999999</c:v>
                </c:pt>
                <c:pt idx="40177">
                  <c:v>0.18965799999999999</c:v>
                </c:pt>
                <c:pt idx="40178">
                  <c:v>0.18595600000000001</c:v>
                </c:pt>
                <c:pt idx="40179">
                  <c:v>0.18213599999999999</c:v>
                </c:pt>
                <c:pt idx="40180">
                  <c:v>0.178203</c:v>
                </c:pt>
                <c:pt idx="40181">
                  <c:v>0.17416499999999999</c:v>
                </c:pt>
                <c:pt idx="40182">
                  <c:v>0.17002600000000001</c:v>
                </c:pt>
                <c:pt idx="40183">
                  <c:v>0.16579099999999999</c:v>
                </c:pt>
                <c:pt idx="40184">
                  <c:v>0.161466</c:v>
                </c:pt>
                <c:pt idx="40185">
                  <c:v>0.157059</c:v>
                </c:pt>
                <c:pt idx="40186">
                  <c:v>0.15257599999999999</c:v>
                </c:pt>
                <c:pt idx="40187">
                  <c:v>0.14802399999999999</c:v>
                </c:pt>
                <c:pt idx="40188">
                  <c:v>0.14340900000000001</c:v>
                </c:pt>
                <c:pt idx="40189">
                  <c:v>0.138736</c:v>
                </c:pt>
                <c:pt idx="40190">
                  <c:v>0.13401199999999999</c:v>
                </c:pt>
                <c:pt idx="40191">
                  <c:v>0.129246</c:v>
                </c:pt>
                <c:pt idx="40192">
                  <c:v>0.124443</c:v>
                </c:pt>
                <c:pt idx="40193">
                  <c:v>0.11960899999999999</c:v>
                </c:pt>
                <c:pt idx="40194">
                  <c:v>0.11475200000000001</c:v>
                </c:pt>
                <c:pt idx="40195">
                  <c:v>0.109878</c:v>
                </c:pt>
                <c:pt idx="40196">
                  <c:v>0.104994</c:v>
                </c:pt>
                <c:pt idx="40197">
                  <c:v>0.10011</c:v>
                </c:pt>
                <c:pt idx="40198">
                  <c:v>9.5231700000000002E-2</c:v>
                </c:pt>
                <c:pt idx="40199">
                  <c:v>9.0367500000000003E-2</c:v>
                </c:pt>
                <c:pt idx="40200">
                  <c:v>8.5523199999999994E-2</c:v>
                </c:pt>
                <c:pt idx="40201">
                  <c:v>8.0703999999999998E-2</c:v>
                </c:pt>
                <c:pt idx="40202">
                  <c:v>7.5916899999999995E-2</c:v>
                </c:pt>
                <c:pt idx="40203">
                  <c:v>7.1171499999999999E-2</c:v>
                </c:pt>
                <c:pt idx="40204">
                  <c:v>6.6478899999999994E-2</c:v>
                </c:pt>
                <c:pt idx="40205">
                  <c:v>6.1847399999999997E-2</c:v>
                </c:pt>
                <c:pt idx="40206">
                  <c:v>5.7283800000000003E-2</c:v>
                </c:pt>
                <c:pt idx="40207">
                  <c:v>5.2794099999999997E-2</c:v>
                </c:pt>
                <c:pt idx="40208">
                  <c:v>4.8382500000000002E-2</c:v>
                </c:pt>
                <c:pt idx="40209">
                  <c:v>4.4053299999999997E-2</c:v>
                </c:pt>
                <c:pt idx="40210">
                  <c:v>3.9812500000000001E-2</c:v>
                </c:pt>
                <c:pt idx="40211">
                  <c:v>3.56666E-2</c:v>
                </c:pt>
                <c:pt idx="40212">
                  <c:v>3.1619800000000003E-2</c:v>
                </c:pt>
                <c:pt idx="40213">
                  <c:v>2.76747E-2</c:v>
                </c:pt>
                <c:pt idx="40214">
                  <c:v>2.38347E-2</c:v>
                </c:pt>
                <c:pt idx="40215">
                  <c:v>2.01046E-2</c:v>
                </c:pt>
                <c:pt idx="40216">
                  <c:v>1.6489799999999999E-2</c:v>
                </c:pt>
                <c:pt idx="40217">
                  <c:v>1.2995100000000001E-2</c:v>
                </c:pt>
                <c:pt idx="40218" formatCode="0.00E+00">
                  <c:v>9.6247499999999996E-3</c:v>
                </c:pt>
                <c:pt idx="40219" formatCode="0.00E+00">
                  <c:v>6.3822799999999997E-3</c:v>
                </c:pt>
                <c:pt idx="40220" formatCode="0.00E+00">
                  <c:v>3.2718199999999999E-3</c:v>
                </c:pt>
                <c:pt idx="40221" formatCode="0.00E+00">
                  <c:v>2.9904699999999998E-4</c:v>
                </c:pt>
                <c:pt idx="40222" formatCode="0.00E+00">
                  <c:v>-2.5294800000000002E-3</c:v>
                </c:pt>
                <c:pt idx="40223" formatCode="0.00E+00">
                  <c:v>-5.2079500000000003E-3</c:v>
                </c:pt>
                <c:pt idx="40224" formatCode="0.00E+00">
                  <c:v>-7.7313900000000003E-3</c:v>
                </c:pt>
                <c:pt idx="40225">
                  <c:v>-1.00956E-2</c:v>
                </c:pt>
                <c:pt idx="40226">
                  <c:v>-1.22974E-2</c:v>
                </c:pt>
                <c:pt idx="40227">
                  <c:v>-1.43336E-2</c:v>
                </c:pt>
                <c:pt idx="40228">
                  <c:v>-1.6200099999999999E-2</c:v>
                </c:pt>
                <c:pt idx="40229">
                  <c:v>-1.78952E-2</c:v>
                </c:pt>
                <c:pt idx="40230">
                  <c:v>-1.9419100000000002E-2</c:v>
                </c:pt>
                <c:pt idx="40231">
                  <c:v>-2.0772100000000002E-2</c:v>
                </c:pt>
                <c:pt idx="40232">
                  <c:v>-2.1953299999999999E-2</c:v>
                </c:pt>
                <c:pt idx="40233">
                  <c:v>-2.2961700000000002E-2</c:v>
                </c:pt>
                <c:pt idx="40234">
                  <c:v>-2.3797599999999999E-2</c:v>
                </c:pt>
                <c:pt idx="40235">
                  <c:v>-2.4460900000000001E-2</c:v>
                </c:pt>
                <c:pt idx="40236">
                  <c:v>-2.4951299999999999E-2</c:v>
                </c:pt>
                <c:pt idx="40237">
                  <c:v>-2.5269799999999999E-2</c:v>
                </c:pt>
                <c:pt idx="40238">
                  <c:v>-2.5418099999999999E-2</c:v>
                </c:pt>
                <c:pt idx="40239">
                  <c:v>-2.5397599999999999E-2</c:v>
                </c:pt>
                <c:pt idx="40240">
                  <c:v>-2.5209700000000002E-2</c:v>
                </c:pt>
                <c:pt idx="40241">
                  <c:v>-2.4857199999999999E-2</c:v>
                </c:pt>
                <c:pt idx="40242">
                  <c:v>-2.43441E-2</c:v>
                </c:pt>
                <c:pt idx="40243">
                  <c:v>-2.3674000000000001E-2</c:v>
                </c:pt>
                <c:pt idx="40244">
                  <c:v>-2.2850599999999999E-2</c:v>
                </c:pt>
                <c:pt idx="40245">
                  <c:v>-2.18771E-2</c:v>
                </c:pt>
                <c:pt idx="40246">
                  <c:v>-2.07561E-2</c:v>
                </c:pt>
                <c:pt idx="40247">
                  <c:v>-1.9488599999999998E-2</c:v>
                </c:pt>
                <c:pt idx="40248">
                  <c:v>-1.80752E-2</c:v>
                </c:pt>
                <c:pt idx="40249">
                  <c:v>-1.6518399999999999E-2</c:v>
                </c:pt>
                <c:pt idx="40250">
                  <c:v>-1.4822E-2</c:v>
                </c:pt>
                <c:pt idx="40251">
                  <c:v>-1.29897E-2</c:v>
                </c:pt>
                <c:pt idx="40252">
                  <c:v>-1.1025500000000001E-2</c:v>
                </c:pt>
                <c:pt idx="40253" formatCode="0.00E+00">
                  <c:v>-8.9340300000000008E-3</c:v>
                </c:pt>
                <c:pt idx="40254" formatCode="0.00E+00">
                  <c:v>-6.7187999999999996E-3</c:v>
                </c:pt>
                <c:pt idx="40255" formatCode="0.00E+00">
                  <c:v>-4.3820999999999999E-3</c:v>
                </c:pt>
                <c:pt idx="40256" formatCode="0.00E+00">
                  <c:v>-1.92756E-3</c:v>
                </c:pt>
                <c:pt idx="40257" formatCode="0.00E+00">
                  <c:v>6.3871200000000005E-4</c:v>
                </c:pt>
                <c:pt idx="40258" formatCode="0.00E+00">
                  <c:v>3.30979E-3</c:v>
                </c:pt>
                <c:pt idx="40259" formatCode="0.00E+00">
                  <c:v>6.0792499999999996E-3</c:v>
                </c:pt>
                <c:pt idx="40260" formatCode="0.00E+00">
                  <c:v>8.9408700000000001E-3</c:v>
                </c:pt>
                <c:pt idx="40261">
                  <c:v>1.18876E-2</c:v>
                </c:pt>
                <c:pt idx="40262">
                  <c:v>1.4912399999999999E-2</c:v>
                </c:pt>
                <c:pt idx="40263">
                  <c:v>1.8009299999999999E-2</c:v>
                </c:pt>
                <c:pt idx="40264">
                  <c:v>2.1172900000000001E-2</c:v>
                </c:pt>
                <c:pt idx="40265">
                  <c:v>2.4396000000000001E-2</c:v>
                </c:pt>
                <c:pt idx="40266">
                  <c:v>2.7671100000000001E-2</c:v>
                </c:pt>
                <c:pt idx="40267">
                  <c:v>3.09936E-2</c:v>
                </c:pt>
                <c:pt idx="40268">
                  <c:v>3.4359399999999998E-2</c:v>
                </c:pt>
                <c:pt idx="40269">
                  <c:v>3.7762200000000003E-2</c:v>
                </c:pt>
                <c:pt idx="40270">
                  <c:v>4.1194300000000003E-2</c:v>
                </c:pt>
                <c:pt idx="40271">
                  <c:v>4.4649000000000001E-2</c:v>
                </c:pt>
                <c:pt idx="40272">
                  <c:v>4.8121400000000002E-2</c:v>
                </c:pt>
                <c:pt idx="40273">
                  <c:v>5.1607399999999998E-2</c:v>
                </c:pt>
                <c:pt idx="40274">
                  <c:v>5.5101999999999998E-2</c:v>
                </c:pt>
                <c:pt idx="40275">
                  <c:v>5.8598299999999999E-2</c:v>
                </c:pt>
                <c:pt idx="40276">
                  <c:v>6.2088999999999998E-2</c:v>
                </c:pt>
                <c:pt idx="40277">
                  <c:v>6.5567200000000006E-2</c:v>
                </c:pt>
                <c:pt idx="40278">
                  <c:v>6.9026199999999996E-2</c:v>
                </c:pt>
                <c:pt idx="40279">
                  <c:v>7.2459099999999999E-2</c:v>
                </c:pt>
                <c:pt idx="40280">
                  <c:v>7.5859300000000005E-2</c:v>
                </c:pt>
                <c:pt idx="40281">
                  <c:v>7.9220299999999994E-2</c:v>
                </c:pt>
                <c:pt idx="40282">
                  <c:v>8.2536100000000001E-2</c:v>
                </c:pt>
                <c:pt idx="40283">
                  <c:v>8.5801699999999995E-2</c:v>
                </c:pt>
                <c:pt idx="40284">
                  <c:v>8.9013099999999998E-2</c:v>
                </c:pt>
                <c:pt idx="40285">
                  <c:v>9.21656E-2</c:v>
                </c:pt>
                <c:pt idx="40286">
                  <c:v>9.5252600000000007E-2</c:v>
                </c:pt>
                <c:pt idx="40287">
                  <c:v>9.8267199999999999E-2</c:v>
                </c:pt>
                <c:pt idx="40288">
                  <c:v>0.101204</c:v>
                </c:pt>
                <c:pt idx="40289">
                  <c:v>0.104059</c:v>
                </c:pt>
                <c:pt idx="40290">
                  <c:v>0.10682700000000001</c:v>
                </c:pt>
                <c:pt idx="40291">
                  <c:v>0.10950600000000001</c:v>
                </c:pt>
                <c:pt idx="40292">
                  <c:v>0.112095</c:v>
                </c:pt>
                <c:pt idx="40293">
                  <c:v>0.114589</c:v>
                </c:pt>
                <c:pt idx="40294">
                  <c:v>0.116984</c:v>
                </c:pt>
                <c:pt idx="40295">
                  <c:v>0.119278</c:v>
                </c:pt>
                <c:pt idx="40296">
                  <c:v>0.121465</c:v>
                </c:pt>
                <c:pt idx="40297">
                  <c:v>0.123541</c:v>
                </c:pt>
                <c:pt idx="40298">
                  <c:v>0.125502</c:v>
                </c:pt>
                <c:pt idx="40299">
                  <c:v>0.12734500000000001</c:v>
                </c:pt>
                <c:pt idx="40300">
                  <c:v>0.12906400000000001</c:v>
                </c:pt>
                <c:pt idx="40301">
                  <c:v>0.13065399999999999</c:v>
                </c:pt>
                <c:pt idx="40302">
                  <c:v>0.13211000000000001</c:v>
                </c:pt>
                <c:pt idx="40303">
                  <c:v>0.13342899999999999</c:v>
                </c:pt>
                <c:pt idx="40304">
                  <c:v>0.13460900000000001</c:v>
                </c:pt>
                <c:pt idx="40305">
                  <c:v>0.13564899999999999</c:v>
                </c:pt>
                <c:pt idx="40306">
                  <c:v>0.13655100000000001</c:v>
                </c:pt>
                <c:pt idx="40307">
                  <c:v>0.13731699999999999</c:v>
                </c:pt>
                <c:pt idx="40308">
                  <c:v>0.13794600000000001</c:v>
                </c:pt>
                <c:pt idx="40309">
                  <c:v>0.138434</c:v>
                </c:pt>
                <c:pt idx="40310">
                  <c:v>0.13877700000000001</c:v>
                </c:pt>
                <c:pt idx="40311">
                  <c:v>0.13897300000000001</c:v>
                </c:pt>
                <c:pt idx="40312">
                  <c:v>0.13902800000000001</c:v>
                </c:pt>
                <c:pt idx="40313">
                  <c:v>0.13894599999999999</c:v>
                </c:pt>
                <c:pt idx="40314">
                  <c:v>0.13873199999999999</c:v>
                </c:pt>
                <c:pt idx="40315">
                  <c:v>0.13838700000000001</c:v>
                </c:pt>
                <c:pt idx="40316">
                  <c:v>0.13791400000000001</c:v>
                </c:pt>
                <c:pt idx="40317">
                  <c:v>0.13731599999999999</c:v>
                </c:pt>
                <c:pt idx="40318">
                  <c:v>0.13659099999999999</c:v>
                </c:pt>
                <c:pt idx="40319">
                  <c:v>0.135738</c:v>
                </c:pt>
                <c:pt idx="40320">
                  <c:v>0.13475599999999999</c:v>
                </c:pt>
                <c:pt idx="40321">
                  <c:v>0.13364599999999999</c:v>
                </c:pt>
                <c:pt idx="40322">
                  <c:v>0.132411</c:v>
                </c:pt>
                <c:pt idx="40323">
                  <c:v>0.131055</c:v>
                </c:pt>
                <c:pt idx="40324">
                  <c:v>0.129583</c:v>
                </c:pt>
                <c:pt idx="40325">
                  <c:v>0.127998</c:v>
                </c:pt>
                <c:pt idx="40326">
                  <c:v>0.126304</c:v>
                </c:pt>
                <c:pt idx="40327">
                  <c:v>0.124503</c:v>
                </c:pt>
                <c:pt idx="40328">
                  <c:v>0.122598</c:v>
                </c:pt>
                <c:pt idx="40329">
                  <c:v>0.12059300000000001</c:v>
                </c:pt>
                <c:pt idx="40330">
                  <c:v>0.11849</c:v>
                </c:pt>
                <c:pt idx="40331">
                  <c:v>0.11629200000000001</c:v>
                </c:pt>
                <c:pt idx="40332">
                  <c:v>0.114005</c:v>
                </c:pt>
                <c:pt idx="40333">
                  <c:v>0.111636</c:v>
                </c:pt>
                <c:pt idx="40334">
                  <c:v>0.109192</c:v>
                </c:pt>
                <c:pt idx="40335">
                  <c:v>0.106679</c:v>
                </c:pt>
                <c:pt idx="40336">
                  <c:v>0.104103</c:v>
                </c:pt>
                <c:pt idx="40337">
                  <c:v>0.101467</c:v>
                </c:pt>
                <c:pt idx="40338">
                  <c:v>9.87735E-2</c:v>
                </c:pt>
                <c:pt idx="40339">
                  <c:v>9.6025200000000005E-2</c:v>
                </c:pt>
                <c:pt idx="40340">
                  <c:v>9.3229699999999999E-2</c:v>
                </c:pt>
                <c:pt idx="40341">
                  <c:v>9.0395799999999998E-2</c:v>
                </c:pt>
                <c:pt idx="40342">
                  <c:v>8.7531899999999996E-2</c:v>
                </c:pt>
                <c:pt idx="40343">
                  <c:v>8.4643200000000002E-2</c:v>
                </c:pt>
                <c:pt idx="40344">
                  <c:v>8.1731999999999999E-2</c:v>
                </c:pt>
                <c:pt idx="40345">
                  <c:v>7.8800200000000001E-2</c:v>
                </c:pt>
                <c:pt idx="40346">
                  <c:v>7.5851699999999994E-2</c:v>
                </c:pt>
                <c:pt idx="40347">
                  <c:v>7.2891700000000004E-2</c:v>
                </c:pt>
                <c:pt idx="40348">
                  <c:v>6.9925100000000004E-2</c:v>
                </c:pt>
                <c:pt idx="40349">
                  <c:v>6.6957100000000006E-2</c:v>
                </c:pt>
                <c:pt idx="40350">
                  <c:v>6.3995099999999999E-2</c:v>
                </c:pt>
                <c:pt idx="40351">
                  <c:v>6.1046599999999999E-2</c:v>
                </c:pt>
                <c:pt idx="40352">
                  <c:v>5.8117000000000002E-2</c:v>
                </c:pt>
                <c:pt idx="40353">
                  <c:v>5.5209599999999998E-2</c:v>
                </c:pt>
                <c:pt idx="40354">
                  <c:v>5.2328600000000003E-2</c:v>
                </c:pt>
                <c:pt idx="40355">
                  <c:v>4.9479700000000001E-2</c:v>
                </c:pt>
                <c:pt idx="40356">
                  <c:v>4.6669200000000001E-2</c:v>
                </c:pt>
                <c:pt idx="40357">
                  <c:v>4.3903699999999997E-2</c:v>
                </c:pt>
                <c:pt idx="40358">
                  <c:v>4.11908E-2</c:v>
                </c:pt>
                <c:pt idx="40359">
                  <c:v>3.8537000000000002E-2</c:v>
                </c:pt>
                <c:pt idx="40360">
                  <c:v>3.5945999999999999E-2</c:v>
                </c:pt>
                <c:pt idx="40361">
                  <c:v>3.3421300000000001E-2</c:v>
                </c:pt>
                <c:pt idx="40362">
                  <c:v>3.0966199999999999E-2</c:v>
                </c:pt>
                <c:pt idx="40363">
                  <c:v>2.8584499999999999E-2</c:v>
                </c:pt>
                <c:pt idx="40364">
                  <c:v>2.6280299999999999E-2</c:v>
                </c:pt>
                <c:pt idx="40365">
                  <c:v>2.4057599999999998E-2</c:v>
                </c:pt>
                <c:pt idx="40366">
                  <c:v>2.19198E-2</c:v>
                </c:pt>
                <c:pt idx="40367">
                  <c:v>1.9869999999999999E-2</c:v>
                </c:pt>
                <c:pt idx="40368">
                  <c:v>1.7912299999999999E-2</c:v>
                </c:pt>
                <c:pt idx="40369">
                  <c:v>1.60527E-2</c:v>
                </c:pt>
                <c:pt idx="40370">
                  <c:v>1.4296E-2</c:v>
                </c:pt>
                <c:pt idx="40371">
                  <c:v>1.26442E-2</c:v>
                </c:pt>
                <c:pt idx="40372">
                  <c:v>1.10987E-2</c:v>
                </c:pt>
                <c:pt idx="40373" formatCode="0.00E+00">
                  <c:v>9.6605800000000002E-3</c:v>
                </c:pt>
                <c:pt idx="40374" formatCode="0.00E+00">
                  <c:v>8.3317800000000004E-3</c:v>
                </c:pt>
                <c:pt idx="40375" formatCode="0.00E+00">
                  <c:v>7.1159700000000001E-3</c:v>
                </c:pt>
                <c:pt idx="40376" formatCode="0.00E+00">
                  <c:v>6.0172899999999998E-3</c:v>
                </c:pt>
                <c:pt idx="40377" formatCode="0.00E+00">
                  <c:v>5.0375999999999997E-3</c:v>
                </c:pt>
                <c:pt idx="40378" formatCode="0.00E+00">
                  <c:v>4.17775E-3</c:v>
                </c:pt>
                <c:pt idx="40379" formatCode="0.00E+00">
                  <c:v>3.4392200000000002E-3</c:v>
                </c:pt>
                <c:pt idx="40380" formatCode="0.00E+00">
                  <c:v>2.82242E-3</c:v>
                </c:pt>
                <c:pt idx="40381" formatCode="0.00E+00">
                  <c:v>2.3262399999999998E-3</c:v>
                </c:pt>
                <c:pt idx="40382" formatCode="0.00E+00">
                  <c:v>1.9504100000000001E-3</c:v>
                </c:pt>
                <c:pt idx="40383" formatCode="0.00E+00">
                  <c:v>1.6959E-3</c:v>
                </c:pt>
                <c:pt idx="40384" formatCode="0.00E+00">
                  <c:v>1.5620899999999999E-3</c:v>
                </c:pt>
                <c:pt idx="40385" formatCode="0.00E+00">
                  <c:v>1.54609E-3</c:v>
                </c:pt>
                <c:pt idx="40386" formatCode="0.00E+00">
                  <c:v>1.64572E-3</c:v>
                </c:pt>
                <c:pt idx="40387" formatCode="0.00E+00">
                  <c:v>1.8614899999999999E-3</c:v>
                </c:pt>
                <c:pt idx="40388" formatCode="0.00E+00">
                  <c:v>2.1941199999999999E-3</c:v>
                </c:pt>
                <c:pt idx="40389" formatCode="0.00E+00">
                  <c:v>2.6416E-3</c:v>
                </c:pt>
                <c:pt idx="40390" formatCode="0.00E+00">
                  <c:v>3.2011600000000002E-3</c:v>
                </c:pt>
                <c:pt idx="40391" formatCode="0.00E+00">
                  <c:v>3.87208E-3</c:v>
                </c:pt>
                <c:pt idx="40392" formatCode="0.00E+00">
                  <c:v>4.65491E-3</c:v>
                </c:pt>
                <c:pt idx="40393" formatCode="0.00E+00">
                  <c:v>5.55004E-3</c:v>
                </c:pt>
                <c:pt idx="40394" formatCode="0.00E+00">
                  <c:v>6.5577400000000003E-3</c:v>
                </c:pt>
                <c:pt idx="40395" formatCode="0.00E+00">
                  <c:v>7.6776800000000001E-3</c:v>
                </c:pt>
                <c:pt idx="40396" formatCode="0.00E+00">
                  <c:v>8.9066200000000005E-3</c:v>
                </c:pt>
                <c:pt idx="40397">
                  <c:v>1.02381E-2</c:v>
                </c:pt>
                <c:pt idx="40398">
                  <c:v>1.16661E-2</c:v>
                </c:pt>
                <c:pt idx="40399">
                  <c:v>1.3187900000000001E-2</c:v>
                </c:pt>
                <c:pt idx="40400">
                  <c:v>1.48047E-2</c:v>
                </c:pt>
                <c:pt idx="40401">
                  <c:v>1.6517899999999999E-2</c:v>
                </c:pt>
                <c:pt idx="40402">
                  <c:v>1.83252E-2</c:v>
                </c:pt>
                <c:pt idx="40403">
                  <c:v>2.0221300000000001E-2</c:v>
                </c:pt>
                <c:pt idx="40404">
                  <c:v>2.2200999999999999E-2</c:v>
                </c:pt>
                <c:pt idx="40405">
                  <c:v>2.42594E-2</c:v>
                </c:pt>
                <c:pt idx="40406">
                  <c:v>2.63895E-2</c:v>
                </c:pt>
                <c:pt idx="40407">
                  <c:v>2.8583899999999999E-2</c:v>
                </c:pt>
                <c:pt idx="40408">
                  <c:v>3.0837199999999999E-2</c:v>
                </c:pt>
                <c:pt idx="40409">
                  <c:v>3.3144800000000002E-2</c:v>
                </c:pt>
                <c:pt idx="40410">
                  <c:v>3.5502300000000001E-2</c:v>
                </c:pt>
                <c:pt idx="40411">
                  <c:v>3.7904899999999998E-2</c:v>
                </c:pt>
                <c:pt idx="40412">
                  <c:v>4.0347399999999999E-2</c:v>
                </c:pt>
                <c:pt idx="40413">
                  <c:v>4.28247E-2</c:v>
                </c:pt>
                <c:pt idx="40414">
                  <c:v>4.5331299999999998E-2</c:v>
                </c:pt>
                <c:pt idx="40415">
                  <c:v>4.7862300000000003E-2</c:v>
                </c:pt>
                <c:pt idx="40416">
                  <c:v>5.0413300000000001E-2</c:v>
                </c:pt>
                <c:pt idx="40417">
                  <c:v>5.2979400000000003E-2</c:v>
                </c:pt>
                <c:pt idx="40418">
                  <c:v>5.5556700000000001E-2</c:v>
                </c:pt>
                <c:pt idx="40419">
                  <c:v>5.8141400000000003E-2</c:v>
                </c:pt>
                <c:pt idx="40420">
                  <c:v>6.0730199999999998E-2</c:v>
                </c:pt>
                <c:pt idx="40421">
                  <c:v>6.3319299999999995E-2</c:v>
                </c:pt>
                <c:pt idx="40422">
                  <c:v>6.5904599999999994E-2</c:v>
                </c:pt>
                <c:pt idx="40423">
                  <c:v>6.8481500000000001E-2</c:v>
                </c:pt>
                <c:pt idx="40424">
                  <c:v>7.1046200000000004E-2</c:v>
                </c:pt>
                <c:pt idx="40425">
                  <c:v>7.3593599999999995E-2</c:v>
                </c:pt>
                <c:pt idx="40426">
                  <c:v>7.6116699999999995E-2</c:v>
                </c:pt>
                <c:pt idx="40427">
                  <c:v>7.8609499999999999E-2</c:v>
                </c:pt>
                <c:pt idx="40428">
                  <c:v>8.1069100000000005E-2</c:v>
                </c:pt>
                <c:pt idx="40429">
                  <c:v>8.3493200000000004E-2</c:v>
                </c:pt>
                <c:pt idx="40430">
                  <c:v>8.58762E-2</c:v>
                </c:pt>
                <c:pt idx="40431">
                  <c:v>8.8209800000000005E-2</c:v>
                </c:pt>
                <c:pt idx="40432">
                  <c:v>9.0486700000000003E-2</c:v>
                </c:pt>
                <c:pt idx="40433">
                  <c:v>9.2702000000000007E-2</c:v>
                </c:pt>
                <c:pt idx="40434">
                  <c:v>9.4852099999999995E-2</c:v>
                </c:pt>
                <c:pt idx="40435">
                  <c:v>9.6932900000000002E-2</c:v>
                </c:pt>
                <c:pt idx="40436">
                  <c:v>9.8939799999999994E-2</c:v>
                </c:pt>
                <c:pt idx="40437">
                  <c:v>0.100869</c:v>
                </c:pt>
                <c:pt idx="40438">
                  <c:v>0.10272000000000001</c:v>
                </c:pt>
                <c:pt idx="40439">
                  <c:v>0.104492</c:v>
                </c:pt>
                <c:pt idx="40440">
                  <c:v>0.106182</c:v>
                </c:pt>
                <c:pt idx="40441">
                  <c:v>0.10778500000000001</c:v>
                </c:pt>
                <c:pt idx="40442">
                  <c:v>0.10929800000000001</c:v>
                </c:pt>
                <c:pt idx="40443">
                  <c:v>0.110718</c:v>
                </c:pt>
                <c:pt idx="40444">
                  <c:v>0.11204500000000001</c:v>
                </c:pt>
                <c:pt idx="40445">
                  <c:v>0.113277</c:v>
                </c:pt>
                <c:pt idx="40446">
                  <c:v>0.114416</c:v>
                </c:pt>
                <c:pt idx="40447">
                  <c:v>0.115456</c:v>
                </c:pt>
                <c:pt idx="40448">
                  <c:v>0.116396</c:v>
                </c:pt>
                <c:pt idx="40449">
                  <c:v>0.11723</c:v>
                </c:pt>
                <c:pt idx="40450">
                  <c:v>0.11795700000000001</c:v>
                </c:pt>
                <c:pt idx="40451">
                  <c:v>0.118573</c:v>
                </c:pt>
                <c:pt idx="40452">
                  <c:v>0.119079</c:v>
                </c:pt>
                <c:pt idx="40453">
                  <c:v>0.119475</c:v>
                </c:pt>
                <c:pt idx="40454">
                  <c:v>0.119758</c:v>
                </c:pt>
                <c:pt idx="40455">
                  <c:v>0.11992999999999999</c:v>
                </c:pt>
                <c:pt idx="40456">
                  <c:v>0.119992</c:v>
                </c:pt>
                <c:pt idx="40457">
                  <c:v>0.119945</c:v>
                </c:pt>
                <c:pt idx="40458">
                  <c:v>0.11978800000000001</c:v>
                </c:pt>
                <c:pt idx="40459">
                  <c:v>0.119518</c:v>
                </c:pt>
                <c:pt idx="40460">
                  <c:v>0.119135</c:v>
                </c:pt>
                <c:pt idx="40461">
                  <c:v>0.11863799999999999</c:v>
                </c:pt>
                <c:pt idx="40462">
                  <c:v>0.11802700000000001</c:v>
                </c:pt>
                <c:pt idx="40463">
                  <c:v>0.117302</c:v>
                </c:pt>
                <c:pt idx="40464">
                  <c:v>0.116464</c:v>
                </c:pt>
                <c:pt idx="40465">
                  <c:v>0.11551500000000001</c:v>
                </c:pt>
                <c:pt idx="40466">
                  <c:v>0.114457</c:v>
                </c:pt>
                <c:pt idx="40467">
                  <c:v>0.113291</c:v>
                </c:pt>
                <c:pt idx="40468">
                  <c:v>0.11201899999999999</c:v>
                </c:pt>
                <c:pt idx="40469">
                  <c:v>0.110642</c:v>
                </c:pt>
                <c:pt idx="40470">
                  <c:v>0.109164</c:v>
                </c:pt>
                <c:pt idx="40471">
                  <c:v>0.107587</c:v>
                </c:pt>
                <c:pt idx="40472">
                  <c:v>0.10591299999999999</c:v>
                </c:pt>
                <c:pt idx="40473">
                  <c:v>0.104143</c:v>
                </c:pt>
                <c:pt idx="40474">
                  <c:v>0.10228</c:v>
                </c:pt>
                <c:pt idx="40475">
                  <c:v>0.100327</c:v>
                </c:pt>
                <c:pt idx="40476">
                  <c:v>9.8290000000000002E-2</c:v>
                </c:pt>
                <c:pt idx="40477">
                  <c:v>9.6171199999999998E-2</c:v>
                </c:pt>
                <c:pt idx="40478">
                  <c:v>9.39744E-2</c:v>
                </c:pt>
                <c:pt idx="40479">
                  <c:v>9.1701900000000003E-2</c:v>
                </c:pt>
                <c:pt idx="40480">
                  <c:v>8.9355799999999999E-2</c:v>
                </c:pt>
                <c:pt idx="40481">
                  <c:v>8.6938699999999994E-2</c:v>
                </c:pt>
                <c:pt idx="40482">
                  <c:v>8.4454500000000002E-2</c:v>
                </c:pt>
                <c:pt idx="40483">
                  <c:v>8.1907599999999997E-2</c:v>
                </c:pt>
                <c:pt idx="40484">
                  <c:v>7.93016E-2</c:v>
                </c:pt>
                <c:pt idx="40485">
                  <c:v>7.6638999999999999E-2</c:v>
                </c:pt>
                <c:pt idx="40486">
                  <c:v>7.3923799999999998E-2</c:v>
                </c:pt>
                <c:pt idx="40487">
                  <c:v>7.1161600000000005E-2</c:v>
                </c:pt>
                <c:pt idx="40488">
                  <c:v>6.8356799999999995E-2</c:v>
                </c:pt>
                <c:pt idx="40489">
                  <c:v>6.5512100000000004E-2</c:v>
                </c:pt>
                <c:pt idx="40490">
                  <c:v>6.2629900000000002E-2</c:v>
                </c:pt>
                <c:pt idx="40491">
                  <c:v>5.9712899999999999E-2</c:v>
                </c:pt>
                <c:pt idx="40492">
                  <c:v>5.6764799999999997E-2</c:v>
                </c:pt>
                <c:pt idx="40493">
                  <c:v>5.3789700000000003E-2</c:v>
                </c:pt>
                <c:pt idx="40494">
                  <c:v>5.07909E-2</c:v>
                </c:pt>
                <c:pt idx="40495">
                  <c:v>4.7768499999999998E-2</c:v>
                </c:pt>
                <c:pt idx="40496">
                  <c:v>4.4731E-2</c:v>
                </c:pt>
                <c:pt idx="40497">
                  <c:v>4.1700399999999999E-2</c:v>
                </c:pt>
                <c:pt idx="40498">
                  <c:v>3.8678400000000002E-2</c:v>
                </c:pt>
                <c:pt idx="40499">
                  <c:v>3.5646299999999999E-2</c:v>
                </c:pt>
                <c:pt idx="40500">
                  <c:v>3.2605799999999997E-2</c:v>
                </c:pt>
                <c:pt idx="40501">
                  <c:v>2.9570900000000001E-2</c:v>
                </c:pt>
                <c:pt idx="40502">
                  <c:v>2.65437E-2</c:v>
                </c:pt>
                <c:pt idx="40503">
                  <c:v>2.3524199999999999E-2</c:v>
                </c:pt>
                <c:pt idx="40504">
                  <c:v>2.0516699999999999E-2</c:v>
                </c:pt>
                <c:pt idx="40505">
                  <c:v>1.7526900000000002E-2</c:v>
                </c:pt>
                <c:pt idx="40506">
                  <c:v>1.45603E-2</c:v>
                </c:pt>
                <c:pt idx="40507">
                  <c:v>1.1620999999999999E-2</c:v>
                </c:pt>
                <c:pt idx="40508" formatCode="0.00E+00">
                  <c:v>8.71217E-3</c:v>
                </c:pt>
                <c:pt idx="40509" formatCode="0.00E+00">
                  <c:v>5.8356500000000004E-3</c:v>
                </c:pt>
                <c:pt idx="40510" formatCode="0.00E+00">
                  <c:v>2.9941199999999999E-3</c:v>
                </c:pt>
                <c:pt idx="40511" formatCode="0.00E+00">
                  <c:v>1.9207100000000001E-4</c:v>
                </c:pt>
                <c:pt idx="40512" formatCode="0.00E+00">
                  <c:v>-2.5660600000000002E-3</c:v>
                </c:pt>
                <c:pt idx="40513" formatCode="0.00E+00">
                  <c:v>-5.2775900000000004E-3</c:v>
                </c:pt>
                <c:pt idx="40514" formatCode="0.00E+00">
                  <c:v>-7.9412200000000006E-3</c:v>
                </c:pt>
                <c:pt idx="40515">
                  <c:v>-1.0556599999999999E-2</c:v>
                </c:pt>
                <c:pt idx="40516">
                  <c:v>-1.3122699999999999E-2</c:v>
                </c:pt>
                <c:pt idx="40517">
                  <c:v>-1.56367E-2</c:v>
                </c:pt>
                <c:pt idx="40518">
                  <c:v>-1.8095199999999999E-2</c:v>
                </c:pt>
                <c:pt idx="40519">
                  <c:v>-2.0495099999999999E-2</c:v>
                </c:pt>
                <c:pt idx="40520">
                  <c:v>-2.2834E-2</c:v>
                </c:pt>
                <c:pt idx="40521">
                  <c:v>-2.5108399999999999E-2</c:v>
                </c:pt>
                <c:pt idx="40522">
                  <c:v>-2.7314499999999999E-2</c:v>
                </c:pt>
                <c:pt idx="40523">
                  <c:v>-2.9448999999999999E-2</c:v>
                </c:pt>
                <c:pt idx="40524">
                  <c:v>-3.1510499999999997E-2</c:v>
                </c:pt>
                <c:pt idx="40525">
                  <c:v>-3.34968E-2</c:v>
                </c:pt>
                <c:pt idx="40526">
                  <c:v>-3.5404999999999999E-2</c:v>
                </c:pt>
                <c:pt idx="40527">
                  <c:v>-3.7232800000000003E-2</c:v>
                </c:pt>
                <c:pt idx="40528">
                  <c:v>-3.8978400000000003E-2</c:v>
                </c:pt>
                <c:pt idx="40529">
                  <c:v>-4.0640799999999998E-2</c:v>
                </c:pt>
                <c:pt idx="40530">
                  <c:v>-4.2218400000000003E-2</c:v>
                </c:pt>
                <c:pt idx="40531">
                  <c:v>-4.3709499999999998E-2</c:v>
                </c:pt>
                <c:pt idx="40532">
                  <c:v>-4.5112899999999997E-2</c:v>
                </c:pt>
                <c:pt idx="40533">
                  <c:v>-4.64281E-2</c:v>
                </c:pt>
                <c:pt idx="40534">
                  <c:v>-4.7654599999999998E-2</c:v>
                </c:pt>
                <c:pt idx="40535">
                  <c:v>-4.8791599999999997E-2</c:v>
                </c:pt>
                <c:pt idx="40536">
                  <c:v>-4.9838899999999998E-2</c:v>
                </c:pt>
                <c:pt idx="40537">
                  <c:v>-5.0797599999999998E-2</c:v>
                </c:pt>
                <c:pt idx="40538">
                  <c:v>-5.16678E-2</c:v>
                </c:pt>
                <c:pt idx="40539">
                  <c:v>-5.24489E-2</c:v>
                </c:pt>
                <c:pt idx="40540">
                  <c:v>-5.314E-2</c:v>
                </c:pt>
                <c:pt idx="40541">
                  <c:v>-5.3740599999999999E-2</c:v>
                </c:pt>
                <c:pt idx="40542">
                  <c:v>-5.4250399999999997E-2</c:v>
                </c:pt>
                <c:pt idx="40543">
                  <c:v>-5.4669299999999997E-2</c:v>
                </c:pt>
                <c:pt idx="40544">
                  <c:v>-5.4997299999999999E-2</c:v>
                </c:pt>
                <c:pt idx="40545">
                  <c:v>-5.5234699999999998E-2</c:v>
                </c:pt>
                <c:pt idx="40546">
                  <c:v>-5.5382500000000001E-2</c:v>
                </c:pt>
                <c:pt idx="40547">
                  <c:v>-5.5442199999999997E-2</c:v>
                </c:pt>
                <c:pt idx="40548">
                  <c:v>-5.5415100000000002E-2</c:v>
                </c:pt>
                <c:pt idx="40549">
                  <c:v>-5.5303499999999998E-2</c:v>
                </c:pt>
                <c:pt idx="40550">
                  <c:v>-5.5109600000000002E-2</c:v>
                </c:pt>
                <c:pt idx="40551">
                  <c:v>-5.4835299999999997E-2</c:v>
                </c:pt>
                <c:pt idx="40552">
                  <c:v>-5.4481500000000002E-2</c:v>
                </c:pt>
                <c:pt idx="40553">
                  <c:v>-5.4049199999999999E-2</c:v>
                </c:pt>
                <c:pt idx="40554">
                  <c:v>-5.3540200000000003E-2</c:v>
                </c:pt>
                <c:pt idx="40555">
                  <c:v>-5.2956200000000002E-2</c:v>
                </c:pt>
                <c:pt idx="40556">
                  <c:v>-5.2297700000000003E-2</c:v>
                </c:pt>
                <c:pt idx="40557">
                  <c:v>-5.1565100000000003E-2</c:v>
                </c:pt>
                <c:pt idx="40558">
                  <c:v>-5.0759699999999998E-2</c:v>
                </c:pt>
                <c:pt idx="40559">
                  <c:v>-4.9883499999999997E-2</c:v>
                </c:pt>
                <c:pt idx="40560">
                  <c:v>-4.8939000000000003E-2</c:v>
                </c:pt>
                <c:pt idx="40561">
                  <c:v>-4.7929800000000002E-2</c:v>
                </c:pt>
                <c:pt idx="40562">
                  <c:v>-4.6858799999999999E-2</c:v>
                </c:pt>
                <c:pt idx="40563">
                  <c:v>-4.57271E-2</c:v>
                </c:pt>
                <c:pt idx="40564">
                  <c:v>-4.4534700000000003E-2</c:v>
                </c:pt>
                <c:pt idx="40565">
                  <c:v>-4.3283700000000001E-2</c:v>
                </c:pt>
                <c:pt idx="40566">
                  <c:v>-4.1978599999999998E-2</c:v>
                </c:pt>
                <c:pt idx="40567">
                  <c:v>-4.06247E-2</c:v>
                </c:pt>
                <c:pt idx="40568">
                  <c:v>-3.9226400000000002E-2</c:v>
                </c:pt>
                <c:pt idx="40569">
                  <c:v>-3.77877E-2</c:v>
                </c:pt>
                <c:pt idx="40570">
                  <c:v>-3.6311400000000001E-2</c:v>
                </c:pt>
                <c:pt idx="40571">
                  <c:v>-3.4798700000000002E-2</c:v>
                </c:pt>
                <c:pt idx="40572">
                  <c:v>-3.32514E-2</c:v>
                </c:pt>
                <c:pt idx="40573">
                  <c:v>-3.1673100000000003E-2</c:v>
                </c:pt>
                <c:pt idx="40574">
                  <c:v>-3.0067E-2</c:v>
                </c:pt>
                <c:pt idx="40575">
                  <c:v>-2.8436699999999999E-2</c:v>
                </c:pt>
                <c:pt idx="40576">
                  <c:v>-2.67862E-2</c:v>
                </c:pt>
                <c:pt idx="40577">
                  <c:v>-2.5118999999999999E-2</c:v>
                </c:pt>
                <c:pt idx="40578">
                  <c:v>-2.3436599999999998E-2</c:v>
                </c:pt>
                <c:pt idx="40579">
                  <c:v>-2.1740700000000002E-2</c:v>
                </c:pt>
                <c:pt idx="40580">
                  <c:v>-2.0033200000000001E-2</c:v>
                </c:pt>
                <c:pt idx="40581">
                  <c:v>-1.8316300000000001E-2</c:v>
                </c:pt>
                <c:pt idx="40582">
                  <c:v>-1.65947E-2</c:v>
                </c:pt>
                <c:pt idx="40583">
                  <c:v>-1.4871499999999999E-2</c:v>
                </c:pt>
                <c:pt idx="40584">
                  <c:v>-1.31383E-2</c:v>
                </c:pt>
                <c:pt idx="40585">
                  <c:v>-1.1389700000000001E-2</c:v>
                </c:pt>
                <c:pt idx="40586" formatCode="0.00E+00">
                  <c:v>-9.6420499999999992E-3</c:v>
                </c:pt>
                <c:pt idx="40587" formatCode="0.00E+00">
                  <c:v>-7.9072299999999995E-3</c:v>
                </c:pt>
                <c:pt idx="40588" formatCode="0.00E+00">
                  <c:v>-6.1791299999999997E-3</c:v>
                </c:pt>
                <c:pt idx="40589" formatCode="0.00E+00">
                  <c:v>-4.4585199999999997E-3</c:v>
                </c:pt>
                <c:pt idx="40590" formatCode="0.00E+00">
                  <c:v>-2.75296E-3</c:v>
                </c:pt>
                <c:pt idx="40591" formatCode="0.00E+00">
                  <c:v>-1.0655899999999999E-3</c:v>
                </c:pt>
                <c:pt idx="40592" formatCode="0.00E+00">
                  <c:v>6.0244400000000005E-4</c:v>
                </c:pt>
                <c:pt idx="40593" formatCode="0.00E+00">
                  <c:v>2.2497699999999999E-3</c:v>
                </c:pt>
                <c:pt idx="40594" formatCode="0.00E+00">
                  <c:v>3.8746700000000002E-3</c:v>
                </c:pt>
                <c:pt idx="40595" formatCode="0.00E+00">
                  <c:v>5.4749300000000002E-3</c:v>
                </c:pt>
                <c:pt idx="40596" formatCode="0.00E+00">
                  <c:v>7.0479200000000001E-3</c:v>
                </c:pt>
                <c:pt idx="40597" formatCode="0.00E+00">
                  <c:v>8.5907799999999993E-3</c:v>
                </c:pt>
                <c:pt idx="40598">
                  <c:v>1.0101199999999999E-2</c:v>
                </c:pt>
                <c:pt idx="40599">
                  <c:v>1.1577E-2</c:v>
                </c:pt>
                <c:pt idx="40600">
                  <c:v>1.30159E-2</c:v>
                </c:pt>
                <c:pt idx="40601">
                  <c:v>1.4415600000000001E-2</c:v>
                </c:pt>
                <c:pt idx="40602">
                  <c:v>1.5773700000000002E-2</c:v>
                </c:pt>
                <c:pt idx="40603">
                  <c:v>1.7088900000000001E-2</c:v>
                </c:pt>
                <c:pt idx="40604">
                  <c:v>1.83597E-2</c:v>
                </c:pt>
                <c:pt idx="40605">
                  <c:v>1.9585200000000001E-2</c:v>
                </c:pt>
                <c:pt idx="40606">
                  <c:v>2.0764999999999999E-2</c:v>
                </c:pt>
                <c:pt idx="40607">
                  <c:v>2.1899700000000001E-2</c:v>
                </c:pt>
                <c:pt idx="40608">
                  <c:v>2.2989300000000001E-2</c:v>
                </c:pt>
                <c:pt idx="40609">
                  <c:v>2.40334E-2</c:v>
                </c:pt>
                <c:pt idx="40610">
                  <c:v>2.5032700000000001E-2</c:v>
                </c:pt>
                <c:pt idx="40611">
                  <c:v>2.5987699999999999E-2</c:v>
                </c:pt>
                <c:pt idx="40612">
                  <c:v>2.68977E-2</c:v>
                </c:pt>
                <c:pt idx="40613">
                  <c:v>2.7761899999999999E-2</c:v>
                </c:pt>
                <c:pt idx="40614">
                  <c:v>2.8579500000000001E-2</c:v>
                </c:pt>
                <c:pt idx="40615">
                  <c:v>2.9350299999999999E-2</c:v>
                </c:pt>
                <c:pt idx="40616">
                  <c:v>3.0075000000000001E-2</c:v>
                </c:pt>
                <c:pt idx="40617">
                  <c:v>3.0754500000000001E-2</c:v>
                </c:pt>
                <c:pt idx="40618">
                  <c:v>3.1388399999999997E-2</c:v>
                </c:pt>
                <c:pt idx="40619">
                  <c:v>3.1976600000000001E-2</c:v>
                </c:pt>
                <c:pt idx="40620">
                  <c:v>3.2518999999999999E-2</c:v>
                </c:pt>
                <c:pt idx="40621">
                  <c:v>3.3015900000000001E-2</c:v>
                </c:pt>
                <c:pt idx="40622">
                  <c:v>3.34676E-2</c:v>
                </c:pt>
                <c:pt idx="40623">
                  <c:v>3.3874000000000001E-2</c:v>
                </c:pt>
                <c:pt idx="40624">
                  <c:v>3.4235300000000003E-2</c:v>
                </c:pt>
                <c:pt idx="40625">
                  <c:v>3.4552899999999998E-2</c:v>
                </c:pt>
                <c:pt idx="40626">
                  <c:v>3.4827700000000003E-2</c:v>
                </c:pt>
                <c:pt idx="40627">
                  <c:v>3.5058800000000001E-2</c:v>
                </c:pt>
                <c:pt idx="40628">
                  <c:v>3.5243900000000002E-2</c:v>
                </c:pt>
                <c:pt idx="40629">
                  <c:v>3.53821E-2</c:v>
                </c:pt>
                <c:pt idx="40630">
                  <c:v>3.5477300000000003E-2</c:v>
                </c:pt>
                <c:pt idx="40631">
                  <c:v>3.5535600000000001E-2</c:v>
                </c:pt>
                <c:pt idx="40632">
                  <c:v>3.5560700000000001E-2</c:v>
                </c:pt>
                <c:pt idx="40633">
                  <c:v>3.5554200000000001E-2</c:v>
                </c:pt>
                <c:pt idx="40634">
                  <c:v>3.5517600000000003E-2</c:v>
                </c:pt>
                <c:pt idx="40635">
                  <c:v>3.54528E-2</c:v>
                </c:pt>
                <c:pt idx="40636">
                  <c:v>3.5361200000000002E-2</c:v>
                </c:pt>
                <c:pt idx="40637">
                  <c:v>3.5242700000000002E-2</c:v>
                </c:pt>
                <c:pt idx="40638">
                  <c:v>3.5097200000000002E-2</c:v>
                </c:pt>
                <c:pt idx="40639">
                  <c:v>3.4925600000000001E-2</c:v>
                </c:pt>
                <c:pt idx="40640">
                  <c:v>3.47289E-2</c:v>
                </c:pt>
                <c:pt idx="40641">
                  <c:v>3.4507299999999998E-2</c:v>
                </c:pt>
                <c:pt idx="40642">
                  <c:v>3.4261199999999999E-2</c:v>
                </c:pt>
                <c:pt idx="40643">
                  <c:v>3.39917E-2</c:v>
                </c:pt>
                <c:pt idx="40644">
                  <c:v>3.3700399999999998E-2</c:v>
                </c:pt>
                <c:pt idx="40645">
                  <c:v>3.3388800000000003E-2</c:v>
                </c:pt>
                <c:pt idx="40646">
                  <c:v>3.3057900000000001E-2</c:v>
                </c:pt>
                <c:pt idx="40647">
                  <c:v>3.27082E-2</c:v>
                </c:pt>
                <c:pt idx="40648">
                  <c:v>3.2340099999999997E-2</c:v>
                </c:pt>
                <c:pt idx="40649">
                  <c:v>3.1955600000000001E-2</c:v>
                </c:pt>
                <c:pt idx="40650">
                  <c:v>3.1559299999999998E-2</c:v>
                </c:pt>
                <c:pt idx="40651">
                  <c:v>3.11559E-2</c:v>
                </c:pt>
                <c:pt idx="40652">
                  <c:v>3.0746200000000001E-2</c:v>
                </c:pt>
                <c:pt idx="40653">
                  <c:v>3.0327699999999999E-2</c:v>
                </c:pt>
                <c:pt idx="40654">
                  <c:v>2.9897900000000002E-2</c:v>
                </c:pt>
                <c:pt idx="40655">
                  <c:v>2.9456699999999999E-2</c:v>
                </c:pt>
                <c:pt idx="40656">
                  <c:v>2.90049E-2</c:v>
                </c:pt>
                <c:pt idx="40657">
                  <c:v>2.8543599999999999E-2</c:v>
                </c:pt>
                <c:pt idx="40658">
                  <c:v>2.8077000000000001E-2</c:v>
                </c:pt>
                <c:pt idx="40659">
                  <c:v>2.7612399999999999E-2</c:v>
                </c:pt>
                <c:pt idx="40660">
                  <c:v>2.71547E-2</c:v>
                </c:pt>
                <c:pt idx="40661">
                  <c:v>2.6702300000000002E-2</c:v>
                </c:pt>
                <c:pt idx="40662">
                  <c:v>2.6250300000000001E-2</c:v>
                </c:pt>
                <c:pt idx="40663">
                  <c:v>2.5796900000000001E-2</c:v>
                </c:pt>
                <c:pt idx="40664">
                  <c:v>2.5345400000000001E-2</c:v>
                </c:pt>
                <c:pt idx="40665">
                  <c:v>2.4899600000000001E-2</c:v>
                </c:pt>
                <c:pt idx="40666">
                  <c:v>2.44599E-2</c:v>
                </c:pt>
                <c:pt idx="40667">
                  <c:v>2.4024500000000001E-2</c:v>
                </c:pt>
                <c:pt idx="40668">
                  <c:v>2.3593800000000002E-2</c:v>
                </c:pt>
                <c:pt idx="40669">
                  <c:v>2.31699E-2</c:v>
                </c:pt>
                <c:pt idx="40670">
                  <c:v>2.27546E-2</c:v>
                </c:pt>
                <c:pt idx="40671">
                  <c:v>2.23479E-2</c:v>
                </c:pt>
                <c:pt idx="40672">
                  <c:v>2.19496E-2</c:v>
                </c:pt>
                <c:pt idx="40673">
                  <c:v>2.1560300000000001E-2</c:v>
                </c:pt>
                <c:pt idx="40674">
                  <c:v>2.1181800000000001E-2</c:v>
                </c:pt>
                <c:pt idx="40675">
                  <c:v>2.0815699999999999E-2</c:v>
                </c:pt>
                <c:pt idx="40676">
                  <c:v>2.0460699999999998E-2</c:v>
                </c:pt>
                <c:pt idx="40677">
                  <c:v>2.0114199999999999E-2</c:v>
                </c:pt>
                <c:pt idx="40678">
                  <c:v>1.9774099999999999E-2</c:v>
                </c:pt>
                <c:pt idx="40679">
                  <c:v>1.9441099999999999E-2</c:v>
                </c:pt>
                <c:pt idx="40680">
                  <c:v>1.91167E-2</c:v>
                </c:pt>
                <c:pt idx="40681">
                  <c:v>1.88019E-2</c:v>
                </c:pt>
                <c:pt idx="40682">
                  <c:v>1.8495399999999999E-2</c:v>
                </c:pt>
                <c:pt idx="40683">
                  <c:v>1.8194499999999999E-2</c:v>
                </c:pt>
                <c:pt idx="40684">
                  <c:v>1.78964E-2</c:v>
                </c:pt>
                <c:pt idx="40685">
                  <c:v>1.7600399999999999E-2</c:v>
                </c:pt>
                <c:pt idx="40686">
                  <c:v>1.7306599999999998E-2</c:v>
                </c:pt>
                <c:pt idx="40687">
                  <c:v>1.70124E-2</c:v>
                </c:pt>
                <c:pt idx="40688">
                  <c:v>1.67134E-2</c:v>
                </c:pt>
                <c:pt idx="40689">
                  <c:v>1.64066E-2</c:v>
                </c:pt>
                <c:pt idx="40690">
                  <c:v>1.6088499999999999E-2</c:v>
                </c:pt>
                <c:pt idx="40691">
                  <c:v>1.5754299999999999E-2</c:v>
                </c:pt>
                <c:pt idx="40692">
                  <c:v>1.54021E-2</c:v>
                </c:pt>
                <c:pt idx="40693">
                  <c:v>1.50341E-2</c:v>
                </c:pt>
                <c:pt idx="40694">
                  <c:v>1.4652500000000001E-2</c:v>
                </c:pt>
                <c:pt idx="40695">
                  <c:v>1.4255800000000001E-2</c:v>
                </c:pt>
                <c:pt idx="40696">
                  <c:v>1.38412E-2</c:v>
                </c:pt>
                <c:pt idx="40697">
                  <c:v>1.3408099999999999E-2</c:v>
                </c:pt>
                <c:pt idx="40698">
                  <c:v>1.2958300000000001E-2</c:v>
                </c:pt>
                <c:pt idx="40699">
                  <c:v>1.2493199999999999E-2</c:v>
                </c:pt>
                <c:pt idx="40700">
                  <c:v>1.20105E-2</c:v>
                </c:pt>
                <c:pt idx="40701">
                  <c:v>1.1506600000000001E-2</c:v>
                </c:pt>
                <c:pt idx="40702">
                  <c:v>1.09794E-2</c:v>
                </c:pt>
                <c:pt idx="40703">
                  <c:v>1.04277E-2</c:v>
                </c:pt>
                <c:pt idx="40704" formatCode="0.00E+00">
                  <c:v>9.8500099999999993E-3</c:v>
                </c:pt>
                <c:pt idx="40705" formatCode="0.00E+00">
                  <c:v>9.2442600000000007E-3</c:v>
                </c:pt>
                <c:pt idx="40706" formatCode="0.00E+00">
                  <c:v>8.6087999999999998E-3</c:v>
                </c:pt>
                <c:pt idx="40707" formatCode="0.00E+00">
                  <c:v>7.9446499999999993E-3</c:v>
                </c:pt>
                <c:pt idx="40708" formatCode="0.00E+00">
                  <c:v>7.2535300000000002E-3</c:v>
                </c:pt>
                <c:pt idx="40709" formatCode="0.00E+00">
                  <c:v>6.5342899999999999E-3</c:v>
                </c:pt>
                <c:pt idx="40710" formatCode="0.00E+00">
                  <c:v>5.7835100000000004E-3</c:v>
                </c:pt>
                <c:pt idx="40711" formatCode="0.00E+00">
                  <c:v>4.9996399999999996E-3</c:v>
                </c:pt>
                <c:pt idx="40712" formatCode="0.00E+00">
                  <c:v>4.1850699999999999E-3</c:v>
                </c:pt>
                <c:pt idx="40713" formatCode="0.00E+00">
                  <c:v>3.3415200000000002E-3</c:v>
                </c:pt>
                <c:pt idx="40714" formatCode="0.00E+00">
                  <c:v>2.46583E-3</c:v>
                </c:pt>
                <c:pt idx="40715" formatCode="0.00E+00">
                  <c:v>1.55189E-3</c:v>
                </c:pt>
                <c:pt idx="40716" formatCode="0.00E+00">
                  <c:v>5.9462600000000001E-4</c:v>
                </c:pt>
                <c:pt idx="40717" formatCode="0.00E+00">
                  <c:v>-4.0661099999999997E-4</c:v>
                </c:pt>
                <c:pt idx="40718" formatCode="0.00E+00">
                  <c:v>-1.44947E-3</c:v>
                </c:pt>
                <c:pt idx="40719" formatCode="0.00E+00">
                  <c:v>-2.5342199999999998E-3</c:v>
                </c:pt>
                <c:pt idx="40720" formatCode="0.00E+00">
                  <c:v>-3.6643499999999998E-3</c:v>
                </c:pt>
                <c:pt idx="40721" formatCode="0.00E+00">
                  <c:v>-4.8419099999999996E-3</c:v>
                </c:pt>
                <c:pt idx="40722" formatCode="0.00E+00">
                  <c:v>-6.0648500000000001E-3</c:v>
                </c:pt>
                <c:pt idx="40723" formatCode="0.00E+00">
                  <c:v>-7.3297800000000001E-3</c:v>
                </c:pt>
                <c:pt idx="40724" formatCode="0.00E+00">
                  <c:v>-8.6357799999999992E-3</c:v>
                </c:pt>
                <c:pt idx="40725" formatCode="0.00E+00">
                  <c:v>-9.9831899999999994E-3</c:v>
                </c:pt>
                <c:pt idx="40726">
                  <c:v>-1.1369799999999999E-2</c:v>
                </c:pt>
                <c:pt idx="40727">
                  <c:v>-1.2792899999999999E-2</c:v>
                </c:pt>
                <c:pt idx="40728">
                  <c:v>-1.42557E-2</c:v>
                </c:pt>
                <c:pt idx="40729">
                  <c:v>-1.5765299999999999E-2</c:v>
                </c:pt>
                <c:pt idx="40730">
                  <c:v>-1.73232E-2</c:v>
                </c:pt>
                <c:pt idx="40731">
                  <c:v>-1.8923499999999999E-2</c:v>
                </c:pt>
                <c:pt idx="40732">
                  <c:v>-2.0560599999999998E-2</c:v>
                </c:pt>
                <c:pt idx="40733">
                  <c:v>-2.2233900000000001E-2</c:v>
                </c:pt>
                <c:pt idx="40734">
                  <c:v>-2.3944199999999999E-2</c:v>
                </c:pt>
                <c:pt idx="40735">
                  <c:v>-2.5693000000000001E-2</c:v>
                </c:pt>
                <c:pt idx="40736">
                  <c:v>-2.7481499999999999E-2</c:v>
                </c:pt>
                <c:pt idx="40737">
                  <c:v>-2.9307900000000001E-2</c:v>
                </c:pt>
                <c:pt idx="40738">
                  <c:v>-3.1167500000000001E-2</c:v>
                </c:pt>
                <c:pt idx="40739">
                  <c:v>-3.3058799999999999E-2</c:v>
                </c:pt>
                <c:pt idx="40740">
                  <c:v>-3.4984399999999999E-2</c:v>
                </c:pt>
                <c:pt idx="40741">
                  <c:v>-3.6947199999999999E-2</c:v>
                </c:pt>
                <c:pt idx="40742">
                  <c:v>-3.8945399999999998E-2</c:v>
                </c:pt>
                <c:pt idx="40743">
                  <c:v>-4.0975499999999998E-2</c:v>
                </c:pt>
                <c:pt idx="40744">
                  <c:v>-4.3036100000000001E-2</c:v>
                </c:pt>
                <c:pt idx="40745">
                  <c:v>-4.5126899999999998E-2</c:v>
                </c:pt>
                <c:pt idx="40746">
                  <c:v>-4.7246099999999999E-2</c:v>
                </c:pt>
                <c:pt idx="40747">
                  <c:v>-4.93894E-2</c:v>
                </c:pt>
                <c:pt idx="40748">
                  <c:v>-5.1553000000000002E-2</c:v>
                </c:pt>
                <c:pt idx="40749">
                  <c:v>-5.3737600000000003E-2</c:v>
                </c:pt>
                <c:pt idx="40750">
                  <c:v>-5.5945300000000003E-2</c:v>
                </c:pt>
                <c:pt idx="40751">
                  <c:v>-5.81734E-2</c:v>
                </c:pt>
                <c:pt idx="40752">
                  <c:v>-6.0416900000000003E-2</c:v>
                </c:pt>
                <c:pt idx="40753">
                  <c:v>-6.2672500000000006E-2</c:v>
                </c:pt>
                <c:pt idx="40754">
                  <c:v>-6.4938899999999994E-2</c:v>
                </c:pt>
                <c:pt idx="40755">
                  <c:v>-6.7212800000000003E-2</c:v>
                </c:pt>
                <c:pt idx="40756">
                  <c:v>-6.9489599999999999E-2</c:v>
                </c:pt>
                <c:pt idx="40757">
                  <c:v>-7.1767499999999998E-2</c:v>
                </c:pt>
                <c:pt idx="40758">
                  <c:v>-7.4049199999999996E-2</c:v>
                </c:pt>
                <c:pt idx="40759">
                  <c:v>-7.6338000000000003E-2</c:v>
                </c:pt>
                <c:pt idx="40760">
                  <c:v>-7.86327E-2</c:v>
                </c:pt>
                <c:pt idx="40761">
                  <c:v>-8.0926799999999993E-2</c:v>
                </c:pt>
                <c:pt idx="40762">
                  <c:v>-8.3213200000000001E-2</c:v>
                </c:pt>
                <c:pt idx="40763">
                  <c:v>-8.5487400000000005E-2</c:v>
                </c:pt>
                <c:pt idx="40764">
                  <c:v>-8.7748400000000004E-2</c:v>
                </c:pt>
                <c:pt idx="40765">
                  <c:v>-8.9997900000000006E-2</c:v>
                </c:pt>
                <c:pt idx="40766">
                  <c:v>-9.2232499999999995E-2</c:v>
                </c:pt>
                <c:pt idx="40767">
                  <c:v>-9.4442100000000001E-2</c:v>
                </c:pt>
                <c:pt idx="40768">
                  <c:v>-9.6617800000000004E-2</c:v>
                </c:pt>
                <c:pt idx="40769">
                  <c:v>-9.8757399999999995E-2</c:v>
                </c:pt>
                <c:pt idx="40770">
                  <c:v>-0.10086199999999999</c:v>
                </c:pt>
                <c:pt idx="40771">
                  <c:v>-0.102933</c:v>
                </c:pt>
                <c:pt idx="40772">
                  <c:v>-0.104967</c:v>
                </c:pt>
                <c:pt idx="40773">
                  <c:v>-0.10696</c:v>
                </c:pt>
                <c:pt idx="40774">
                  <c:v>-0.10890900000000001</c:v>
                </c:pt>
                <c:pt idx="40775">
                  <c:v>-0.110806</c:v>
                </c:pt>
                <c:pt idx="40776">
                  <c:v>-0.11264200000000001</c:v>
                </c:pt>
                <c:pt idx="40777">
                  <c:v>-0.114414</c:v>
                </c:pt>
                <c:pt idx="40778">
                  <c:v>-0.116128</c:v>
                </c:pt>
                <c:pt idx="40779">
                  <c:v>-0.11779000000000001</c:v>
                </c:pt>
                <c:pt idx="40780">
                  <c:v>-0.119396</c:v>
                </c:pt>
                <c:pt idx="40781">
                  <c:v>-0.12094299999999999</c:v>
                </c:pt>
                <c:pt idx="40782">
                  <c:v>-0.12243</c:v>
                </c:pt>
                <c:pt idx="40783">
                  <c:v>-0.12385500000000001</c:v>
                </c:pt>
                <c:pt idx="40784">
                  <c:v>-0.12521499999999999</c:v>
                </c:pt>
                <c:pt idx="40785">
                  <c:v>-0.126501</c:v>
                </c:pt>
                <c:pt idx="40786">
                  <c:v>-0.12770999999999999</c:v>
                </c:pt>
                <c:pt idx="40787">
                  <c:v>-0.12884200000000001</c:v>
                </c:pt>
                <c:pt idx="40788">
                  <c:v>-0.12989600000000001</c:v>
                </c:pt>
                <c:pt idx="40789">
                  <c:v>-0.13087399999999999</c:v>
                </c:pt>
                <c:pt idx="40790">
                  <c:v>-0.13178000000000001</c:v>
                </c:pt>
                <c:pt idx="40791">
                  <c:v>-0.13261800000000001</c:v>
                </c:pt>
                <c:pt idx="40792">
                  <c:v>-0.13338900000000001</c:v>
                </c:pt>
                <c:pt idx="40793">
                  <c:v>-0.13409099999999999</c:v>
                </c:pt>
                <c:pt idx="40794">
                  <c:v>-0.13472000000000001</c:v>
                </c:pt>
                <c:pt idx="40795">
                  <c:v>-0.135271</c:v>
                </c:pt>
                <c:pt idx="40796">
                  <c:v>-0.135737</c:v>
                </c:pt>
                <c:pt idx="40797">
                  <c:v>-0.13611699999999999</c:v>
                </c:pt>
                <c:pt idx="40798">
                  <c:v>-0.136409</c:v>
                </c:pt>
                <c:pt idx="40799">
                  <c:v>-0.13661100000000001</c:v>
                </c:pt>
                <c:pt idx="40800">
                  <c:v>-0.13671700000000001</c:v>
                </c:pt>
                <c:pt idx="40801">
                  <c:v>-0.13672799999999999</c:v>
                </c:pt>
                <c:pt idx="40802">
                  <c:v>-0.13664999999999999</c:v>
                </c:pt>
                <c:pt idx="40803">
                  <c:v>-0.136489</c:v>
                </c:pt>
                <c:pt idx="40804">
                  <c:v>-0.13625000000000001</c:v>
                </c:pt>
                <c:pt idx="40805">
                  <c:v>-0.135933</c:v>
                </c:pt>
                <c:pt idx="40806">
                  <c:v>-0.135542</c:v>
                </c:pt>
                <c:pt idx="40807">
                  <c:v>-0.135076</c:v>
                </c:pt>
                <c:pt idx="40808">
                  <c:v>-0.13453599999999999</c:v>
                </c:pt>
                <c:pt idx="40809">
                  <c:v>-0.13392299999999999</c:v>
                </c:pt>
                <c:pt idx="40810">
                  <c:v>-0.133239</c:v>
                </c:pt>
                <c:pt idx="40811">
                  <c:v>-0.132489</c:v>
                </c:pt>
                <c:pt idx="40812">
                  <c:v>-0.13167699999999999</c:v>
                </c:pt>
                <c:pt idx="40813">
                  <c:v>-0.130805</c:v>
                </c:pt>
                <c:pt idx="40814">
                  <c:v>-0.12987199999999999</c:v>
                </c:pt>
                <c:pt idx="40815">
                  <c:v>-0.12887399999999999</c:v>
                </c:pt>
                <c:pt idx="40816">
                  <c:v>-0.12781699999999999</c:v>
                </c:pt>
                <c:pt idx="40817">
                  <c:v>-0.12670799999999999</c:v>
                </c:pt>
                <c:pt idx="40818">
                  <c:v>-0.12554999999999999</c:v>
                </c:pt>
                <c:pt idx="40819">
                  <c:v>-0.124344</c:v>
                </c:pt>
                <c:pt idx="40820">
                  <c:v>-0.123084</c:v>
                </c:pt>
                <c:pt idx="40821">
                  <c:v>-0.12177399999999999</c:v>
                </c:pt>
                <c:pt idx="40822">
                  <c:v>-0.120419</c:v>
                </c:pt>
                <c:pt idx="40823">
                  <c:v>-0.119023</c:v>
                </c:pt>
                <c:pt idx="40824">
                  <c:v>-0.11758399999999999</c:v>
                </c:pt>
                <c:pt idx="40825">
                  <c:v>-0.116102</c:v>
                </c:pt>
                <c:pt idx="40826">
                  <c:v>-0.114575</c:v>
                </c:pt>
                <c:pt idx="40827">
                  <c:v>-0.11300499999999999</c:v>
                </c:pt>
                <c:pt idx="40828">
                  <c:v>-0.111389</c:v>
                </c:pt>
                <c:pt idx="40829">
                  <c:v>-0.109723</c:v>
                </c:pt>
                <c:pt idx="40830">
                  <c:v>-0.108006</c:v>
                </c:pt>
                <c:pt idx="40831">
                  <c:v>-0.106248</c:v>
                </c:pt>
                <c:pt idx="40832">
                  <c:v>-0.104458</c:v>
                </c:pt>
                <c:pt idx="40833">
                  <c:v>-0.102647</c:v>
                </c:pt>
                <c:pt idx="40834">
                  <c:v>-0.100824</c:v>
                </c:pt>
                <c:pt idx="40835">
                  <c:v>-9.8989900000000006E-2</c:v>
                </c:pt>
                <c:pt idx="40836">
                  <c:v>-9.7148999999999999E-2</c:v>
                </c:pt>
                <c:pt idx="40837">
                  <c:v>-9.5305699999999993E-2</c:v>
                </c:pt>
                <c:pt idx="40838">
                  <c:v>-9.3466099999999996E-2</c:v>
                </c:pt>
                <c:pt idx="40839">
                  <c:v>-9.1635400000000006E-2</c:v>
                </c:pt>
                <c:pt idx="40840">
                  <c:v>-8.98172E-2</c:v>
                </c:pt>
                <c:pt idx="40841">
                  <c:v>-8.8010599999999994E-2</c:v>
                </c:pt>
                <c:pt idx="40842">
                  <c:v>-8.6213399999999996E-2</c:v>
                </c:pt>
                <c:pt idx="40843">
                  <c:v>-8.44279E-2</c:v>
                </c:pt>
                <c:pt idx="40844">
                  <c:v>-8.2661600000000002E-2</c:v>
                </c:pt>
                <c:pt idx="40845">
                  <c:v>-8.0922400000000005E-2</c:v>
                </c:pt>
                <c:pt idx="40846">
                  <c:v>-7.9214000000000007E-2</c:v>
                </c:pt>
                <c:pt idx="40847">
                  <c:v>-7.7534199999999998E-2</c:v>
                </c:pt>
                <c:pt idx="40848">
                  <c:v>-7.5878100000000004E-2</c:v>
                </c:pt>
                <c:pt idx="40849">
                  <c:v>-7.4243500000000004E-2</c:v>
                </c:pt>
                <c:pt idx="40850">
                  <c:v>-7.2632600000000005E-2</c:v>
                </c:pt>
                <c:pt idx="40851">
                  <c:v>-7.1047700000000005E-2</c:v>
                </c:pt>
                <c:pt idx="40852">
                  <c:v>-6.9491600000000001E-2</c:v>
                </c:pt>
                <c:pt idx="40853">
                  <c:v>-6.7970299999999997E-2</c:v>
                </c:pt>
                <c:pt idx="40854">
                  <c:v>-6.6492599999999999E-2</c:v>
                </c:pt>
                <c:pt idx="40855">
                  <c:v>-6.5064200000000003E-2</c:v>
                </c:pt>
                <c:pt idx="40856">
                  <c:v>-6.3686300000000001E-2</c:v>
                </c:pt>
                <c:pt idx="40857">
                  <c:v>-6.2358999999999998E-2</c:v>
                </c:pt>
                <c:pt idx="40858">
                  <c:v>-6.1083899999999997E-2</c:v>
                </c:pt>
                <c:pt idx="40859">
                  <c:v>-5.9861900000000003E-2</c:v>
                </c:pt>
                <c:pt idx="40860">
                  <c:v>-5.8693299999999997E-2</c:v>
                </c:pt>
                <c:pt idx="40861">
                  <c:v>-5.7583000000000002E-2</c:v>
                </c:pt>
                <c:pt idx="40862">
                  <c:v>-5.6535500000000002E-2</c:v>
                </c:pt>
                <c:pt idx="40863">
                  <c:v>-5.55492E-2</c:v>
                </c:pt>
                <c:pt idx="40864">
                  <c:v>-5.46233E-2</c:v>
                </c:pt>
                <c:pt idx="40865">
                  <c:v>-5.3764899999999997E-2</c:v>
                </c:pt>
                <c:pt idx="40866">
                  <c:v>-5.2984999999999997E-2</c:v>
                </c:pt>
                <c:pt idx="40867">
                  <c:v>-5.2288800000000003E-2</c:v>
                </c:pt>
                <c:pt idx="40868">
                  <c:v>-5.1680299999999998E-2</c:v>
                </c:pt>
                <c:pt idx="40869">
                  <c:v>-5.1168199999999997E-2</c:v>
                </c:pt>
                <c:pt idx="40870">
                  <c:v>-5.0757799999999999E-2</c:v>
                </c:pt>
                <c:pt idx="40871">
                  <c:v>-5.0447199999999998E-2</c:v>
                </c:pt>
                <c:pt idx="40872">
                  <c:v>-5.0231900000000003E-2</c:v>
                </c:pt>
                <c:pt idx="40873">
                  <c:v>-5.01085E-2</c:v>
                </c:pt>
                <c:pt idx="40874">
                  <c:v>-5.0073600000000003E-2</c:v>
                </c:pt>
                <c:pt idx="40875">
                  <c:v>-5.0120199999999997E-2</c:v>
                </c:pt>
                <c:pt idx="40876">
                  <c:v>-5.0244999999999998E-2</c:v>
                </c:pt>
                <c:pt idx="40877">
                  <c:v>-5.0455600000000003E-2</c:v>
                </c:pt>
                <c:pt idx="40878">
                  <c:v>-5.0763000000000003E-2</c:v>
                </c:pt>
                <c:pt idx="40879">
                  <c:v>-5.11729E-2</c:v>
                </c:pt>
                <c:pt idx="40880">
                  <c:v>-5.1685700000000001E-2</c:v>
                </c:pt>
                <c:pt idx="40881">
                  <c:v>-5.22993E-2</c:v>
                </c:pt>
                <c:pt idx="40882">
                  <c:v>-5.3009800000000003E-2</c:v>
                </c:pt>
                <c:pt idx="40883">
                  <c:v>-5.3811299999999999E-2</c:v>
                </c:pt>
                <c:pt idx="40884">
                  <c:v>-5.4699299999999999E-2</c:v>
                </c:pt>
                <c:pt idx="40885">
                  <c:v>-5.5673300000000002E-2</c:v>
                </c:pt>
                <c:pt idx="40886">
                  <c:v>-5.6735500000000001E-2</c:v>
                </c:pt>
                <c:pt idx="40887">
                  <c:v>-5.7890299999999999E-2</c:v>
                </c:pt>
                <c:pt idx="40888">
                  <c:v>-5.9139700000000003E-2</c:v>
                </c:pt>
                <c:pt idx="40889">
                  <c:v>-6.0482399999999999E-2</c:v>
                </c:pt>
                <c:pt idx="40890">
                  <c:v>-6.1919099999999998E-2</c:v>
                </c:pt>
                <c:pt idx="40891">
                  <c:v>-6.3451900000000006E-2</c:v>
                </c:pt>
                <c:pt idx="40892">
                  <c:v>-6.5079499999999998E-2</c:v>
                </c:pt>
                <c:pt idx="40893">
                  <c:v>-6.6798899999999994E-2</c:v>
                </c:pt>
                <c:pt idx="40894">
                  <c:v>-6.8608000000000002E-2</c:v>
                </c:pt>
                <c:pt idx="40895">
                  <c:v>-7.0505700000000004E-2</c:v>
                </c:pt>
                <c:pt idx="40896">
                  <c:v>-7.2492600000000004E-2</c:v>
                </c:pt>
                <c:pt idx="40897">
                  <c:v>-7.4565500000000007E-2</c:v>
                </c:pt>
                <c:pt idx="40898">
                  <c:v>-7.6715900000000004E-2</c:v>
                </c:pt>
                <c:pt idx="40899">
                  <c:v>-7.8936199999999998E-2</c:v>
                </c:pt>
                <c:pt idx="40900">
                  <c:v>-8.1225800000000001E-2</c:v>
                </c:pt>
                <c:pt idx="40901">
                  <c:v>-8.35891E-2</c:v>
                </c:pt>
                <c:pt idx="40902">
                  <c:v>-8.6024900000000001E-2</c:v>
                </c:pt>
                <c:pt idx="40903">
                  <c:v>-8.8527999999999996E-2</c:v>
                </c:pt>
                <c:pt idx="40904">
                  <c:v>-9.1096499999999997E-2</c:v>
                </c:pt>
                <c:pt idx="40905">
                  <c:v>-9.3730400000000005E-2</c:v>
                </c:pt>
                <c:pt idx="40906">
                  <c:v>-9.6427700000000005E-2</c:v>
                </c:pt>
                <c:pt idx="40907">
                  <c:v>-9.9184099999999997E-2</c:v>
                </c:pt>
                <c:pt idx="40908">
                  <c:v>-0.101995</c:v>
                </c:pt>
                <c:pt idx="40909">
                  <c:v>-0.10485700000000001</c:v>
                </c:pt>
                <c:pt idx="40910">
                  <c:v>-0.107764</c:v>
                </c:pt>
                <c:pt idx="40911">
                  <c:v>-0.110708</c:v>
                </c:pt>
                <c:pt idx="40912">
                  <c:v>-0.113689</c:v>
                </c:pt>
                <c:pt idx="40913">
                  <c:v>-0.116711</c:v>
                </c:pt>
                <c:pt idx="40914">
                  <c:v>-0.11977400000000001</c:v>
                </c:pt>
                <c:pt idx="40915">
                  <c:v>-0.122874</c:v>
                </c:pt>
                <c:pt idx="40916">
                  <c:v>-0.125997</c:v>
                </c:pt>
                <c:pt idx="40917">
                  <c:v>-0.12912899999999999</c:v>
                </c:pt>
                <c:pt idx="40918">
                  <c:v>-0.13225899999999999</c:v>
                </c:pt>
                <c:pt idx="40919">
                  <c:v>-0.135381</c:v>
                </c:pt>
                <c:pt idx="40920">
                  <c:v>-0.138493</c:v>
                </c:pt>
                <c:pt idx="40921">
                  <c:v>-0.14160200000000001</c:v>
                </c:pt>
                <c:pt idx="40922">
                  <c:v>-0.144707</c:v>
                </c:pt>
                <c:pt idx="40923">
                  <c:v>-0.14779900000000001</c:v>
                </c:pt>
                <c:pt idx="40924">
                  <c:v>-0.15087300000000001</c:v>
                </c:pt>
                <c:pt idx="40925">
                  <c:v>-0.15393499999999999</c:v>
                </c:pt>
                <c:pt idx="40926">
                  <c:v>-0.15699399999999999</c:v>
                </c:pt>
                <c:pt idx="40927">
                  <c:v>-0.160053</c:v>
                </c:pt>
                <c:pt idx="40928">
                  <c:v>-0.163109</c:v>
                </c:pt>
                <c:pt idx="40929">
                  <c:v>-0.16616</c:v>
                </c:pt>
                <c:pt idx="40930">
                  <c:v>-0.16920299999999999</c:v>
                </c:pt>
                <c:pt idx="40931">
                  <c:v>-0.172234</c:v>
                </c:pt>
                <c:pt idx="40932">
                  <c:v>-0.17524999999999999</c:v>
                </c:pt>
                <c:pt idx="40933">
                  <c:v>-0.17824200000000001</c:v>
                </c:pt>
                <c:pt idx="40934">
                  <c:v>-0.181202</c:v>
                </c:pt>
                <c:pt idx="40935">
                  <c:v>-0.18412000000000001</c:v>
                </c:pt>
                <c:pt idx="40936">
                  <c:v>-0.18698300000000001</c:v>
                </c:pt>
                <c:pt idx="40937">
                  <c:v>-0.18978</c:v>
                </c:pt>
                <c:pt idx="40938">
                  <c:v>-0.19250200000000001</c:v>
                </c:pt>
                <c:pt idx="40939">
                  <c:v>-0.19514599999999999</c:v>
                </c:pt>
                <c:pt idx="40940">
                  <c:v>-0.19770299999999999</c:v>
                </c:pt>
                <c:pt idx="40941">
                  <c:v>-0.20016700000000001</c:v>
                </c:pt>
                <c:pt idx="40942">
                  <c:v>-0.202542</c:v>
                </c:pt>
                <c:pt idx="40943">
                  <c:v>-0.20483199999999999</c:v>
                </c:pt>
                <c:pt idx="40944">
                  <c:v>-0.20704500000000001</c:v>
                </c:pt>
                <c:pt idx="40945">
                  <c:v>-0.20918500000000001</c:v>
                </c:pt>
                <c:pt idx="40946">
                  <c:v>-0.21124899999999999</c:v>
                </c:pt>
                <c:pt idx="40947">
                  <c:v>-0.21323300000000001</c:v>
                </c:pt>
                <c:pt idx="40948">
                  <c:v>-0.21512700000000001</c:v>
                </c:pt>
                <c:pt idx="40949">
                  <c:v>-0.21693000000000001</c:v>
                </c:pt>
                <c:pt idx="40950">
                  <c:v>-0.21864600000000001</c:v>
                </c:pt>
                <c:pt idx="40951">
                  <c:v>-0.220272</c:v>
                </c:pt>
                <c:pt idx="40952">
                  <c:v>-0.221807</c:v>
                </c:pt>
                <c:pt idx="40953">
                  <c:v>-0.22325500000000001</c:v>
                </c:pt>
                <c:pt idx="40954">
                  <c:v>-0.224631</c:v>
                </c:pt>
                <c:pt idx="40955">
                  <c:v>-0.22594500000000001</c:v>
                </c:pt>
                <c:pt idx="40956">
                  <c:v>-0.22719800000000001</c:v>
                </c:pt>
                <c:pt idx="40957">
                  <c:v>-0.22838900000000001</c:v>
                </c:pt>
                <c:pt idx="40958">
                  <c:v>-0.229518</c:v>
                </c:pt>
                <c:pt idx="40959">
                  <c:v>-0.23058400000000001</c:v>
                </c:pt>
                <c:pt idx="40960">
                  <c:v>-0.23157900000000001</c:v>
                </c:pt>
                <c:pt idx="40961">
                  <c:v>-0.23250100000000001</c:v>
                </c:pt>
                <c:pt idx="40962">
                  <c:v>-0.233351</c:v>
                </c:pt>
                <c:pt idx="40963">
                  <c:v>-0.23413100000000001</c:v>
                </c:pt>
                <c:pt idx="40964">
                  <c:v>-0.23484099999999999</c:v>
                </c:pt>
                <c:pt idx="40965">
                  <c:v>-0.235486</c:v>
                </c:pt>
                <c:pt idx="40966">
                  <c:v>-0.236068</c:v>
                </c:pt>
                <c:pt idx="40967">
                  <c:v>-0.23657800000000001</c:v>
                </c:pt>
                <c:pt idx="40968">
                  <c:v>-0.237007</c:v>
                </c:pt>
                <c:pt idx="40969">
                  <c:v>-0.23735600000000001</c:v>
                </c:pt>
                <c:pt idx="40970">
                  <c:v>-0.23763799999999999</c:v>
                </c:pt>
                <c:pt idx="40971">
                  <c:v>-0.23785899999999999</c:v>
                </c:pt>
                <c:pt idx="40972">
                  <c:v>-0.23802400000000001</c:v>
                </c:pt>
                <c:pt idx="40973">
                  <c:v>-0.23813799999999999</c:v>
                </c:pt>
                <c:pt idx="40974">
                  <c:v>-0.238207</c:v>
                </c:pt>
                <c:pt idx="40975">
                  <c:v>-0.238235</c:v>
                </c:pt>
                <c:pt idx="40976">
                  <c:v>-0.23822599999999999</c:v>
                </c:pt>
                <c:pt idx="40977">
                  <c:v>-0.23818500000000001</c:v>
                </c:pt>
                <c:pt idx="40978">
                  <c:v>-0.23812</c:v>
                </c:pt>
                <c:pt idx="40979">
                  <c:v>-0.23802999999999999</c:v>
                </c:pt>
                <c:pt idx="40980">
                  <c:v>-0.23790900000000001</c:v>
                </c:pt>
                <c:pt idx="40981">
                  <c:v>-0.23775199999999999</c:v>
                </c:pt>
                <c:pt idx="40982">
                  <c:v>-0.237563</c:v>
                </c:pt>
                <c:pt idx="40983">
                  <c:v>-0.23735500000000001</c:v>
                </c:pt>
                <c:pt idx="40984">
                  <c:v>-0.23713200000000001</c:v>
                </c:pt>
                <c:pt idx="40985">
                  <c:v>-0.23689099999999999</c:v>
                </c:pt>
                <c:pt idx="40986">
                  <c:v>-0.236628</c:v>
                </c:pt>
                <c:pt idx="40987">
                  <c:v>-0.236341</c:v>
                </c:pt>
                <c:pt idx="40988">
                  <c:v>-0.236036</c:v>
                </c:pt>
                <c:pt idx="40989">
                  <c:v>-0.23572000000000001</c:v>
                </c:pt>
                <c:pt idx="40990">
                  <c:v>-0.235398</c:v>
                </c:pt>
                <c:pt idx="40991">
                  <c:v>-0.235073</c:v>
                </c:pt>
                <c:pt idx="40992">
                  <c:v>-0.23474900000000001</c:v>
                </c:pt>
                <c:pt idx="40993">
                  <c:v>-0.23442399999999999</c:v>
                </c:pt>
                <c:pt idx="40994">
                  <c:v>-0.234102</c:v>
                </c:pt>
                <c:pt idx="40995">
                  <c:v>-0.233789</c:v>
                </c:pt>
                <c:pt idx="40996">
                  <c:v>-0.233485</c:v>
                </c:pt>
                <c:pt idx="40997">
                  <c:v>-0.233186</c:v>
                </c:pt>
                <c:pt idx="40998">
                  <c:v>-0.23289399999999999</c:v>
                </c:pt>
                <c:pt idx="40999">
                  <c:v>-0.23261599999999999</c:v>
                </c:pt>
                <c:pt idx="41000">
                  <c:v>-0.232348</c:v>
                </c:pt>
                <c:pt idx="41001">
                  <c:v>-0.23208400000000001</c:v>
                </c:pt>
                <c:pt idx="41002">
                  <c:v>-0.231821</c:v>
                </c:pt>
                <c:pt idx="41003">
                  <c:v>-0.23155999999999999</c:v>
                </c:pt>
                <c:pt idx="41004">
                  <c:v>-0.231296</c:v>
                </c:pt>
                <c:pt idx="41005">
                  <c:v>-0.23102800000000001</c:v>
                </c:pt>
                <c:pt idx="41006">
                  <c:v>-0.23075899999999999</c:v>
                </c:pt>
                <c:pt idx="41007">
                  <c:v>-0.230493</c:v>
                </c:pt>
                <c:pt idx="41008">
                  <c:v>-0.23022799999999999</c:v>
                </c:pt>
                <c:pt idx="41009">
                  <c:v>-0.229964</c:v>
                </c:pt>
                <c:pt idx="41010">
                  <c:v>-0.22970299999999999</c:v>
                </c:pt>
                <c:pt idx="41011">
                  <c:v>-0.22944800000000001</c:v>
                </c:pt>
                <c:pt idx="41012">
                  <c:v>-0.22920499999999999</c:v>
                </c:pt>
                <c:pt idx="41013">
                  <c:v>-0.228986</c:v>
                </c:pt>
                <c:pt idx="41014">
                  <c:v>-0.22880200000000001</c:v>
                </c:pt>
                <c:pt idx="41015">
                  <c:v>-0.22866600000000001</c:v>
                </c:pt>
                <c:pt idx="41016">
                  <c:v>-0.22858700000000001</c:v>
                </c:pt>
                <c:pt idx="41017">
                  <c:v>-0.22856599999999999</c:v>
                </c:pt>
                <c:pt idx="41018">
                  <c:v>-0.22859599999999999</c:v>
                </c:pt>
                <c:pt idx="41019">
                  <c:v>-0.22866400000000001</c:v>
                </c:pt>
                <c:pt idx="41020">
                  <c:v>-0.22876099999999999</c:v>
                </c:pt>
                <c:pt idx="41021">
                  <c:v>-0.22888900000000001</c:v>
                </c:pt>
                <c:pt idx="41022">
                  <c:v>-0.22906399999999999</c:v>
                </c:pt>
                <c:pt idx="41023">
                  <c:v>-0.229294</c:v>
                </c:pt>
                <c:pt idx="41024">
                  <c:v>-0.229572</c:v>
                </c:pt>
                <c:pt idx="41025">
                  <c:v>-0.229878</c:v>
                </c:pt>
                <c:pt idx="41026">
                  <c:v>-0.23019400000000001</c:v>
                </c:pt>
                <c:pt idx="41027">
                  <c:v>-0.230515</c:v>
                </c:pt>
                <c:pt idx="41028">
                  <c:v>-0.23084299999999999</c:v>
                </c:pt>
                <c:pt idx="41029">
                  <c:v>-0.23117499999999999</c:v>
                </c:pt>
                <c:pt idx="41030">
                  <c:v>-0.23151099999999999</c:v>
                </c:pt>
                <c:pt idx="41031">
                  <c:v>-0.23186300000000001</c:v>
                </c:pt>
                <c:pt idx="41032">
                  <c:v>-0.23224</c:v>
                </c:pt>
                <c:pt idx="41033">
                  <c:v>-0.23264399999999999</c:v>
                </c:pt>
                <c:pt idx="41034">
                  <c:v>-0.233075</c:v>
                </c:pt>
                <c:pt idx="41035">
                  <c:v>-0.23353399999999999</c:v>
                </c:pt>
                <c:pt idx="41036">
                  <c:v>-0.234018</c:v>
                </c:pt>
                <c:pt idx="41037">
                  <c:v>-0.23452400000000001</c:v>
                </c:pt>
                <c:pt idx="41038">
                  <c:v>-0.23505200000000001</c:v>
                </c:pt>
                <c:pt idx="41039">
                  <c:v>-0.23560300000000001</c:v>
                </c:pt>
                <c:pt idx="41040">
                  <c:v>-0.23617199999999999</c:v>
                </c:pt>
                <c:pt idx="41041">
                  <c:v>-0.23675499999999999</c:v>
                </c:pt>
                <c:pt idx="41042">
                  <c:v>-0.23735999999999999</c:v>
                </c:pt>
                <c:pt idx="41043">
                  <c:v>-0.23799600000000001</c:v>
                </c:pt>
                <c:pt idx="41044">
                  <c:v>-0.23866200000000001</c:v>
                </c:pt>
                <c:pt idx="41045">
                  <c:v>-0.23934800000000001</c:v>
                </c:pt>
                <c:pt idx="41046">
                  <c:v>-0.24004800000000001</c:v>
                </c:pt>
                <c:pt idx="41047">
                  <c:v>-0.24075199999999999</c:v>
                </c:pt>
                <c:pt idx="41048">
                  <c:v>-0.241453</c:v>
                </c:pt>
                <c:pt idx="41049">
                  <c:v>-0.242145</c:v>
                </c:pt>
                <c:pt idx="41050">
                  <c:v>-0.24283299999999999</c:v>
                </c:pt>
                <c:pt idx="41051">
                  <c:v>-0.24352399999999999</c:v>
                </c:pt>
                <c:pt idx="41052">
                  <c:v>-0.24421300000000001</c:v>
                </c:pt>
                <c:pt idx="41053">
                  <c:v>-0.24488099999999999</c:v>
                </c:pt>
                <c:pt idx="41054">
                  <c:v>-0.245507</c:v>
                </c:pt>
                <c:pt idx="41055">
                  <c:v>-0.246084</c:v>
                </c:pt>
                <c:pt idx="41056">
                  <c:v>-0.24662300000000001</c:v>
                </c:pt>
                <c:pt idx="41057">
                  <c:v>-0.247138</c:v>
                </c:pt>
                <c:pt idx="41058">
                  <c:v>-0.247641</c:v>
                </c:pt>
                <c:pt idx="41059">
                  <c:v>-0.248136</c:v>
                </c:pt>
                <c:pt idx="41060">
                  <c:v>-0.24862200000000001</c:v>
                </c:pt>
                <c:pt idx="41061">
                  <c:v>-0.24910099999999999</c:v>
                </c:pt>
                <c:pt idx="41062">
                  <c:v>-0.24956800000000001</c:v>
                </c:pt>
                <c:pt idx="41063">
                  <c:v>-0.25001699999999999</c:v>
                </c:pt>
                <c:pt idx="41064">
                  <c:v>-0.25043900000000002</c:v>
                </c:pt>
                <c:pt idx="41065">
                  <c:v>-0.25083899999999998</c:v>
                </c:pt>
                <c:pt idx="41066">
                  <c:v>-0.251222</c:v>
                </c:pt>
                <c:pt idx="41067">
                  <c:v>-0.25158700000000001</c:v>
                </c:pt>
                <c:pt idx="41068">
                  <c:v>-0.25193199999999999</c:v>
                </c:pt>
                <c:pt idx="41069">
                  <c:v>-0.25225599999999998</c:v>
                </c:pt>
                <c:pt idx="41070">
                  <c:v>-0.25255300000000003</c:v>
                </c:pt>
                <c:pt idx="41071">
                  <c:v>-0.252807</c:v>
                </c:pt>
                <c:pt idx="41072">
                  <c:v>-0.25300699999999998</c:v>
                </c:pt>
                <c:pt idx="41073">
                  <c:v>-0.25314999999999999</c:v>
                </c:pt>
                <c:pt idx="41074">
                  <c:v>-0.25323600000000002</c:v>
                </c:pt>
                <c:pt idx="41075">
                  <c:v>-0.25326399999999999</c:v>
                </c:pt>
                <c:pt idx="41076">
                  <c:v>-0.25323800000000002</c:v>
                </c:pt>
                <c:pt idx="41077">
                  <c:v>-0.25315199999999999</c:v>
                </c:pt>
                <c:pt idx="41078">
                  <c:v>-0.253002</c:v>
                </c:pt>
                <c:pt idx="41079">
                  <c:v>-0.25279699999999999</c:v>
                </c:pt>
                <c:pt idx="41080">
                  <c:v>-0.25254399999999999</c:v>
                </c:pt>
                <c:pt idx="41081">
                  <c:v>-0.25224299999999999</c:v>
                </c:pt>
                <c:pt idx="41082">
                  <c:v>-0.251884</c:v>
                </c:pt>
                <c:pt idx="41083">
                  <c:v>-0.25146499999999999</c:v>
                </c:pt>
                <c:pt idx="41084">
                  <c:v>-0.25098599999999999</c:v>
                </c:pt>
                <c:pt idx="41085">
                  <c:v>-0.250448</c:v>
                </c:pt>
                <c:pt idx="41086">
                  <c:v>-0.24985399999999999</c:v>
                </c:pt>
                <c:pt idx="41087">
                  <c:v>-0.24920999999999999</c:v>
                </c:pt>
                <c:pt idx="41088">
                  <c:v>-0.24851200000000001</c:v>
                </c:pt>
                <c:pt idx="41089">
                  <c:v>-0.24775800000000001</c:v>
                </c:pt>
                <c:pt idx="41090">
                  <c:v>-0.24695300000000001</c:v>
                </c:pt>
                <c:pt idx="41091">
                  <c:v>-0.24610299999999999</c:v>
                </c:pt>
                <c:pt idx="41092">
                  <c:v>-0.24520700000000001</c:v>
                </c:pt>
                <c:pt idx="41093">
                  <c:v>-0.24426999999999999</c:v>
                </c:pt>
                <c:pt idx="41094">
                  <c:v>-0.24330199999999999</c:v>
                </c:pt>
                <c:pt idx="41095">
                  <c:v>-0.24230499999999999</c:v>
                </c:pt>
                <c:pt idx="41096">
                  <c:v>-0.24127699999999999</c:v>
                </c:pt>
                <c:pt idx="41097">
                  <c:v>-0.24022499999999999</c:v>
                </c:pt>
                <c:pt idx="41098">
                  <c:v>-0.23915600000000001</c:v>
                </c:pt>
                <c:pt idx="41099">
                  <c:v>-0.238071</c:v>
                </c:pt>
                <c:pt idx="41100">
                  <c:v>-0.236956</c:v>
                </c:pt>
                <c:pt idx="41101">
                  <c:v>-0.23580799999999999</c:v>
                </c:pt>
                <c:pt idx="41102">
                  <c:v>-0.23463500000000001</c:v>
                </c:pt>
                <c:pt idx="41103">
                  <c:v>-0.23344300000000001</c:v>
                </c:pt>
                <c:pt idx="41104">
                  <c:v>-0.23222899999999999</c:v>
                </c:pt>
                <c:pt idx="41105">
                  <c:v>-0.230986</c:v>
                </c:pt>
                <c:pt idx="41106">
                  <c:v>-0.229708</c:v>
                </c:pt>
                <c:pt idx="41107">
                  <c:v>-0.22838900000000001</c:v>
                </c:pt>
                <c:pt idx="41108">
                  <c:v>-0.22702700000000001</c:v>
                </c:pt>
                <c:pt idx="41109">
                  <c:v>-0.225635</c:v>
                </c:pt>
                <c:pt idx="41110">
                  <c:v>-0.22423399999999999</c:v>
                </c:pt>
                <c:pt idx="41111">
                  <c:v>-0.22283600000000001</c:v>
                </c:pt>
                <c:pt idx="41112">
                  <c:v>-0.22144</c:v>
                </c:pt>
                <c:pt idx="41113">
                  <c:v>-0.22003200000000001</c:v>
                </c:pt>
                <c:pt idx="41114">
                  <c:v>-0.21860299999999999</c:v>
                </c:pt>
                <c:pt idx="41115">
                  <c:v>-0.21715799999999999</c:v>
                </c:pt>
                <c:pt idx="41116">
                  <c:v>-0.21570400000000001</c:v>
                </c:pt>
                <c:pt idx="41117">
                  <c:v>-0.21424099999999999</c:v>
                </c:pt>
                <c:pt idx="41118">
                  <c:v>-0.21277199999999999</c:v>
                </c:pt>
                <c:pt idx="41119">
                  <c:v>-0.211309</c:v>
                </c:pt>
                <c:pt idx="41120">
                  <c:v>-0.209869</c:v>
                </c:pt>
                <c:pt idx="41121">
                  <c:v>-0.20846200000000001</c:v>
                </c:pt>
                <c:pt idx="41122">
                  <c:v>-0.20709</c:v>
                </c:pt>
                <c:pt idx="41123">
                  <c:v>-0.20574700000000001</c:v>
                </c:pt>
                <c:pt idx="41124">
                  <c:v>-0.20443</c:v>
                </c:pt>
                <c:pt idx="41125">
                  <c:v>-0.20314299999999999</c:v>
                </c:pt>
                <c:pt idx="41126">
                  <c:v>-0.20189499999999999</c:v>
                </c:pt>
                <c:pt idx="41127">
                  <c:v>-0.20069100000000001</c:v>
                </c:pt>
                <c:pt idx="41128">
                  <c:v>-0.19953299999999999</c:v>
                </c:pt>
                <c:pt idx="41129">
                  <c:v>-0.19842199999999999</c:v>
                </c:pt>
                <c:pt idx="41130">
                  <c:v>-0.19735900000000001</c:v>
                </c:pt>
                <c:pt idx="41131">
                  <c:v>-0.19634299999999999</c:v>
                </c:pt>
                <c:pt idx="41132">
                  <c:v>-0.19537399999999999</c:v>
                </c:pt>
                <c:pt idx="41133">
                  <c:v>-0.19444600000000001</c:v>
                </c:pt>
                <c:pt idx="41134">
                  <c:v>-0.193555</c:v>
                </c:pt>
                <c:pt idx="41135">
                  <c:v>-0.19269600000000001</c:v>
                </c:pt>
                <c:pt idx="41136">
                  <c:v>-0.19187100000000001</c:v>
                </c:pt>
                <c:pt idx="41137">
                  <c:v>-0.191083</c:v>
                </c:pt>
                <c:pt idx="41138">
                  <c:v>-0.19034699999999999</c:v>
                </c:pt>
                <c:pt idx="41139">
                  <c:v>-0.18967600000000001</c:v>
                </c:pt>
                <c:pt idx="41140">
                  <c:v>-0.18907399999999999</c:v>
                </c:pt>
                <c:pt idx="41141">
                  <c:v>-0.188526</c:v>
                </c:pt>
                <c:pt idx="41142">
                  <c:v>-0.188025</c:v>
                </c:pt>
                <c:pt idx="41143">
                  <c:v>-0.18757299999999999</c:v>
                </c:pt>
                <c:pt idx="41144">
                  <c:v>-0.18717600000000001</c:v>
                </c:pt>
                <c:pt idx="41145">
                  <c:v>-0.18684100000000001</c:v>
                </c:pt>
                <c:pt idx="41146">
                  <c:v>-0.18657099999999999</c:v>
                </c:pt>
                <c:pt idx="41147">
                  <c:v>-0.186367</c:v>
                </c:pt>
                <c:pt idx="41148">
                  <c:v>-0.186228</c:v>
                </c:pt>
                <c:pt idx="41149">
                  <c:v>-0.18615599999999999</c:v>
                </c:pt>
                <c:pt idx="41150">
                  <c:v>-0.18615599999999999</c:v>
                </c:pt>
                <c:pt idx="41151">
                  <c:v>-0.186228</c:v>
                </c:pt>
                <c:pt idx="41152">
                  <c:v>-0.18637200000000001</c:v>
                </c:pt>
                <c:pt idx="41153">
                  <c:v>-0.18659100000000001</c:v>
                </c:pt>
                <c:pt idx="41154">
                  <c:v>-0.186893</c:v>
                </c:pt>
                <c:pt idx="41155">
                  <c:v>-0.187281</c:v>
                </c:pt>
                <c:pt idx="41156">
                  <c:v>-0.187746</c:v>
                </c:pt>
                <c:pt idx="41157">
                  <c:v>-0.188277</c:v>
                </c:pt>
                <c:pt idx="41158">
                  <c:v>-0.18886700000000001</c:v>
                </c:pt>
                <c:pt idx="41159">
                  <c:v>-0.18951799999999999</c:v>
                </c:pt>
                <c:pt idx="41160">
                  <c:v>-0.19023499999999999</c:v>
                </c:pt>
                <c:pt idx="41161">
                  <c:v>-0.191021</c:v>
                </c:pt>
                <c:pt idx="41162">
                  <c:v>-0.19187599999999999</c:v>
                </c:pt>
                <c:pt idx="41163">
                  <c:v>-0.1928</c:v>
                </c:pt>
                <c:pt idx="41164">
                  <c:v>-0.19378999999999999</c:v>
                </c:pt>
                <c:pt idx="41165">
                  <c:v>-0.19483600000000001</c:v>
                </c:pt>
                <c:pt idx="41166">
                  <c:v>-0.195933</c:v>
                </c:pt>
                <c:pt idx="41167">
                  <c:v>-0.197075</c:v>
                </c:pt>
                <c:pt idx="41168">
                  <c:v>-0.19825599999999999</c:v>
                </c:pt>
                <c:pt idx="41169">
                  <c:v>-0.19947400000000001</c:v>
                </c:pt>
                <c:pt idx="41170">
                  <c:v>-0.20072999999999999</c:v>
                </c:pt>
                <c:pt idx="41171">
                  <c:v>-0.20203199999999999</c:v>
                </c:pt>
                <c:pt idx="41172">
                  <c:v>-0.20338600000000001</c:v>
                </c:pt>
                <c:pt idx="41173">
                  <c:v>-0.204791</c:v>
                </c:pt>
                <c:pt idx="41174">
                  <c:v>-0.20624500000000001</c:v>
                </c:pt>
                <c:pt idx="41175">
                  <c:v>-0.20774599999999999</c:v>
                </c:pt>
                <c:pt idx="41176">
                  <c:v>-0.20929300000000001</c:v>
                </c:pt>
                <c:pt idx="41177">
                  <c:v>-0.21088100000000001</c:v>
                </c:pt>
                <c:pt idx="41178">
                  <c:v>-0.212505</c:v>
                </c:pt>
                <c:pt idx="41179">
                  <c:v>-0.214168</c:v>
                </c:pt>
                <c:pt idx="41180">
                  <c:v>-0.21587600000000001</c:v>
                </c:pt>
                <c:pt idx="41181">
                  <c:v>-0.21762999999999999</c:v>
                </c:pt>
                <c:pt idx="41182">
                  <c:v>-0.21942300000000001</c:v>
                </c:pt>
                <c:pt idx="41183">
                  <c:v>-0.221251</c:v>
                </c:pt>
                <c:pt idx="41184">
                  <c:v>-0.22311</c:v>
                </c:pt>
                <c:pt idx="41185">
                  <c:v>-0.224995</c:v>
                </c:pt>
                <c:pt idx="41186">
                  <c:v>-0.22690199999999999</c:v>
                </c:pt>
                <c:pt idx="41187">
                  <c:v>-0.22883200000000001</c:v>
                </c:pt>
                <c:pt idx="41188">
                  <c:v>-0.23078499999999999</c:v>
                </c:pt>
                <c:pt idx="41189">
                  <c:v>-0.23275299999999999</c:v>
                </c:pt>
                <c:pt idx="41190">
                  <c:v>-0.234731</c:v>
                </c:pt>
                <c:pt idx="41191">
                  <c:v>-0.23671600000000001</c:v>
                </c:pt>
                <c:pt idx="41192">
                  <c:v>-0.238706</c:v>
                </c:pt>
                <c:pt idx="41193">
                  <c:v>-0.24069299999999999</c:v>
                </c:pt>
                <c:pt idx="41194">
                  <c:v>-0.242677</c:v>
                </c:pt>
                <c:pt idx="41195">
                  <c:v>-0.24465600000000001</c:v>
                </c:pt>
                <c:pt idx="41196">
                  <c:v>-0.24662899999999999</c:v>
                </c:pt>
                <c:pt idx="41197">
                  <c:v>-0.24859300000000001</c:v>
                </c:pt>
                <c:pt idx="41198">
                  <c:v>-0.25054500000000002</c:v>
                </c:pt>
                <c:pt idx="41199">
                  <c:v>-0.25247700000000001</c:v>
                </c:pt>
                <c:pt idx="41200">
                  <c:v>-0.25438100000000002</c:v>
                </c:pt>
                <c:pt idx="41201">
                  <c:v>-0.25625300000000001</c:v>
                </c:pt>
                <c:pt idx="41202">
                  <c:v>-0.25809500000000002</c:v>
                </c:pt>
                <c:pt idx="41203">
                  <c:v>-0.25991599999999998</c:v>
                </c:pt>
                <c:pt idx="41204">
                  <c:v>-0.26171699999999998</c:v>
                </c:pt>
                <c:pt idx="41205">
                  <c:v>-0.26349299999999998</c:v>
                </c:pt>
                <c:pt idx="41206">
                  <c:v>-0.265237</c:v>
                </c:pt>
                <c:pt idx="41207">
                  <c:v>-0.266955</c:v>
                </c:pt>
                <c:pt idx="41208">
                  <c:v>-0.26864500000000002</c:v>
                </c:pt>
                <c:pt idx="41209">
                  <c:v>-0.27025700000000002</c:v>
                </c:pt>
                <c:pt idx="41210">
                  <c:v>-0.27175300000000002</c:v>
                </c:pt>
                <c:pt idx="41211">
                  <c:v>-0.27318399999999998</c:v>
                </c:pt>
                <c:pt idx="41212">
                  <c:v>-0.274588</c:v>
                </c:pt>
                <c:pt idx="41213">
                  <c:v>-0.27593200000000001</c:v>
                </c:pt>
                <c:pt idx="41214">
                  <c:v>-0.27720699999999998</c:v>
                </c:pt>
                <c:pt idx="41215">
                  <c:v>-0.27842899999999998</c:v>
                </c:pt>
                <c:pt idx="41216">
                  <c:v>-0.27960600000000002</c:v>
                </c:pt>
                <c:pt idx="41217">
                  <c:v>-0.28072999999999998</c:v>
                </c:pt>
                <c:pt idx="41218">
                  <c:v>-0.28179399999999999</c:v>
                </c:pt>
                <c:pt idx="41219">
                  <c:v>-0.28279199999999999</c:v>
                </c:pt>
                <c:pt idx="41220">
                  <c:v>-0.28372199999999997</c:v>
                </c:pt>
                <c:pt idx="41221">
                  <c:v>-0.28458499999999998</c:v>
                </c:pt>
                <c:pt idx="41222">
                  <c:v>-0.28537899999999999</c:v>
                </c:pt>
                <c:pt idx="41223">
                  <c:v>-0.286105</c:v>
                </c:pt>
                <c:pt idx="41224">
                  <c:v>-0.28676099999999999</c:v>
                </c:pt>
                <c:pt idx="41225">
                  <c:v>-0.28734100000000001</c:v>
                </c:pt>
                <c:pt idx="41226">
                  <c:v>-0.28784399999999999</c:v>
                </c:pt>
                <c:pt idx="41227">
                  <c:v>-0.288273</c:v>
                </c:pt>
                <c:pt idx="41228">
                  <c:v>-0.28862900000000002</c:v>
                </c:pt>
                <c:pt idx="41229">
                  <c:v>-0.288912</c:v>
                </c:pt>
                <c:pt idx="41230">
                  <c:v>-0.28911900000000001</c:v>
                </c:pt>
                <c:pt idx="41231">
                  <c:v>-0.28925400000000001</c:v>
                </c:pt>
                <c:pt idx="41232">
                  <c:v>-0.28931699999999999</c:v>
                </c:pt>
                <c:pt idx="41233">
                  <c:v>-0.28930499999999998</c:v>
                </c:pt>
                <c:pt idx="41234">
                  <c:v>-0.28921000000000002</c:v>
                </c:pt>
                <c:pt idx="41235">
                  <c:v>-0.28903099999999998</c:v>
                </c:pt>
                <c:pt idx="41236">
                  <c:v>-0.28877000000000003</c:v>
                </c:pt>
                <c:pt idx="41237">
                  <c:v>-0.28843000000000002</c:v>
                </c:pt>
                <c:pt idx="41238">
                  <c:v>-0.28800700000000001</c:v>
                </c:pt>
                <c:pt idx="41239">
                  <c:v>-0.28750199999999998</c:v>
                </c:pt>
                <c:pt idx="41240">
                  <c:v>-0.28691800000000001</c:v>
                </c:pt>
                <c:pt idx="41241">
                  <c:v>-0.28625899999999999</c:v>
                </c:pt>
                <c:pt idx="41242">
                  <c:v>-0.28551900000000002</c:v>
                </c:pt>
                <c:pt idx="41243">
                  <c:v>-0.28469100000000003</c:v>
                </c:pt>
                <c:pt idx="41244">
                  <c:v>-0.28376699999999999</c:v>
                </c:pt>
                <c:pt idx="41245">
                  <c:v>-0.28274199999999999</c:v>
                </c:pt>
                <c:pt idx="41246">
                  <c:v>-0.28162100000000001</c:v>
                </c:pt>
                <c:pt idx="41247">
                  <c:v>-0.28041700000000003</c:v>
                </c:pt>
                <c:pt idx="41248">
                  <c:v>-0.279144</c:v>
                </c:pt>
                <c:pt idx="41249">
                  <c:v>-0.27780199999999999</c:v>
                </c:pt>
                <c:pt idx="41250">
                  <c:v>-0.27638200000000002</c:v>
                </c:pt>
                <c:pt idx="41251">
                  <c:v>-0.27487299999999998</c:v>
                </c:pt>
                <c:pt idx="41252">
                  <c:v>-0.27326800000000001</c:v>
                </c:pt>
                <c:pt idx="41253">
                  <c:v>-0.271565</c:v>
                </c:pt>
                <c:pt idx="41254">
                  <c:v>-0.269764</c:v>
                </c:pt>
                <c:pt idx="41255">
                  <c:v>-0.26786399999999999</c:v>
                </c:pt>
                <c:pt idx="41256">
                  <c:v>-0.26587100000000002</c:v>
                </c:pt>
                <c:pt idx="41257">
                  <c:v>-0.263793</c:v>
                </c:pt>
                <c:pt idx="41258">
                  <c:v>-0.261633</c:v>
                </c:pt>
                <c:pt idx="41259">
                  <c:v>-0.25939099999999998</c:v>
                </c:pt>
                <c:pt idx="41260">
                  <c:v>-0.25707200000000002</c:v>
                </c:pt>
                <c:pt idx="41261">
                  <c:v>-0.25468099999999999</c:v>
                </c:pt>
                <c:pt idx="41262">
                  <c:v>-0.25222299999999997</c:v>
                </c:pt>
                <c:pt idx="41263">
                  <c:v>-0.24970700000000001</c:v>
                </c:pt>
                <c:pt idx="41264">
                  <c:v>-0.247141</c:v>
                </c:pt>
                <c:pt idx="41265">
                  <c:v>-0.24452499999999999</c:v>
                </c:pt>
                <c:pt idx="41266">
                  <c:v>-0.24185999999999999</c:v>
                </c:pt>
                <c:pt idx="41267">
                  <c:v>-0.239148</c:v>
                </c:pt>
                <c:pt idx="41268">
                  <c:v>-0.23639199999999999</c:v>
                </c:pt>
                <c:pt idx="41269">
                  <c:v>-0.23358699999999999</c:v>
                </c:pt>
                <c:pt idx="41270">
                  <c:v>-0.23072400000000001</c:v>
                </c:pt>
                <c:pt idx="41271">
                  <c:v>-0.227798</c:v>
                </c:pt>
                <c:pt idx="41272">
                  <c:v>-0.22481000000000001</c:v>
                </c:pt>
                <c:pt idx="41273">
                  <c:v>-0.22176199999999999</c:v>
                </c:pt>
                <c:pt idx="41274">
                  <c:v>-0.218662</c:v>
                </c:pt>
                <c:pt idx="41275">
                  <c:v>-0.21551600000000001</c:v>
                </c:pt>
                <c:pt idx="41276">
                  <c:v>-0.21232200000000001</c:v>
                </c:pt>
                <c:pt idx="41277">
                  <c:v>-0.20907800000000001</c:v>
                </c:pt>
                <c:pt idx="41278">
                  <c:v>-0.20577899999999999</c:v>
                </c:pt>
                <c:pt idx="41279">
                  <c:v>-0.20242499999999999</c:v>
                </c:pt>
                <c:pt idx="41280">
                  <c:v>-0.19903000000000001</c:v>
                </c:pt>
                <c:pt idx="41281">
                  <c:v>-0.19561000000000001</c:v>
                </c:pt>
                <c:pt idx="41282">
                  <c:v>-0.19218299999999999</c:v>
                </c:pt>
                <c:pt idx="41283">
                  <c:v>-0.188751</c:v>
                </c:pt>
                <c:pt idx="41284">
                  <c:v>-0.18531400000000001</c:v>
                </c:pt>
                <c:pt idx="41285">
                  <c:v>-0.18188099999999999</c:v>
                </c:pt>
                <c:pt idx="41286">
                  <c:v>-0.17846300000000001</c:v>
                </c:pt>
                <c:pt idx="41287">
                  <c:v>-0.175063</c:v>
                </c:pt>
                <c:pt idx="41288">
                  <c:v>-0.171684</c:v>
                </c:pt>
                <c:pt idx="41289">
                  <c:v>-0.16832800000000001</c:v>
                </c:pt>
                <c:pt idx="41290">
                  <c:v>-0.164996</c:v>
                </c:pt>
                <c:pt idx="41291">
                  <c:v>-0.16169</c:v>
                </c:pt>
                <c:pt idx="41292">
                  <c:v>-0.158415</c:v>
                </c:pt>
                <c:pt idx="41293">
                  <c:v>-0.15517300000000001</c:v>
                </c:pt>
                <c:pt idx="41294">
                  <c:v>-0.15196499999999999</c:v>
                </c:pt>
                <c:pt idx="41295">
                  <c:v>-0.14880099999999999</c:v>
                </c:pt>
                <c:pt idx="41296">
                  <c:v>-0.14566799999999999</c:v>
                </c:pt>
                <c:pt idx="41297">
                  <c:v>-0.142515</c:v>
                </c:pt>
                <c:pt idx="41298">
                  <c:v>-0.13935500000000001</c:v>
                </c:pt>
                <c:pt idx="41299">
                  <c:v>-0.13626099999999999</c:v>
                </c:pt>
                <c:pt idx="41300">
                  <c:v>-0.133243</c:v>
                </c:pt>
                <c:pt idx="41301">
                  <c:v>-0.130274</c:v>
                </c:pt>
                <c:pt idx="41302">
                  <c:v>-0.127361</c:v>
                </c:pt>
                <c:pt idx="41303">
                  <c:v>-0.124517</c:v>
                </c:pt>
                <c:pt idx="41304">
                  <c:v>-0.12174500000000001</c:v>
                </c:pt>
                <c:pt idx="41305">
                  <c:v>-0.119044</c:v>
                </c:pt>
                <c:pt idx="41306">
                  <c:v>-0.116411</c:v>
                </c:pt>
                <c:pt idx="41307">
                  <c:v>-0.113841</c:v>
                </c:pt>
                <c:pt idx="41308">
                  <c:v>-0.111342</c:v>
                </c:pt>
                <c:pt idx="41309">
                  <c:v>-0.10892400000000001</c:v>
                </c:pt>
                <c:pt idx="41310">
                  <c:v>-0.10659399999999999</c:v>
                </c:pt>
                <c:pt idx="41311">
                  <c:v>-0.104355</c:v>
                </c:pt>
                <c:pt idx="41312">
                  <c:v>-0.102214</c:v>
                </c:pt>
                <c:pt idx="41313">
                  <c:v>-0.100174</c:v>
                </c:pt>
                <c:pt idx="41314">
                  <c:v>-9.8242599999999999E-2</c:v>
                </c:pt>
                <c:pt idx="41315">
                  <c:v>-9.6429200000000007E-2</c:v>
                </c:pt>
                <c:pt idx="41316">
                  <c:v>-9.4742400000000004E-2</c:v>
                </c:pt>
                <c:pt idx="41317">
                  <c:v>-9.3185100000000007E-2</c:v>
                </c:pt>
                <c:pt idx="41318">
                  <c:v>-9.1756599999999994E-2</c:v>
                </c:pt>
                <c:pt idx="41319">
                  <c:v>-9.0454599999999996E-2</c:v>
                </c:pt>
                <c:pt idx="41320">
                  <c:v>-8.9276499999999995E-2</c:v>
                </c:pt>
                <c:pt idx="41321">
                  <c:v>-8.8222599999999998E-2</c:v>
                </c:pt>
                <c:pt idx="41322">
                  <c:v>-8.7296499999999999E-2</c:v>
                </c:pt>
                <c:pt idx="41323">
                  <c:v>-8.6500199999999999E-2</c:v>
                </c:pt>
                <c:pt idx="41324">
                  <c:v>-8.5833900000000005E-2</c:v>
                </c:pt>
                <c:pt idx="41325">
                  <c:v>-8.5293300000000002E-2</c:v>
                </c:pt>
                <c:pt idx="41326">
                  <c:v>-8.4873699999999996E-2</c:v>
                </c:pt>
                <c:pt idx="41327">
                  <c:v>-8.4573700000000002E-2</c:v>
                </c:pt>
                <c:pt idx="41328">
                  <c:v>-8.4390300000000001E-2</c:v>
                </c:pt>
                <c:pt idx="41329">
                  <c:v>-8.4317100000000006E-2</c:v>
                </c:pt>
                <c:pt idx="41330">
                  <c:v>-8.4350700000000001E-2</c:v>
                </c:pt>
                <c:pt idx="41331">
                  <c:v>-8.4490899999999994E-2</c:v>
                </c:pt>
                <c:pt idx="41332">
                  <c:v>-8.4736300000000001E-2</c:v>
                </c:pt>
                <c:pt idx="41333">
                  <c:v>-8.5084400000000004E-2</c:v>
                </c:pt>
                <c:pt idx="41334">
                  <c:v>-8.5534499999999999E-2</c:v>
                </c:pt>
                <c:pt idx="41335">
                  <c:v>-8.6087700000000003E-2</c:v>
                </c:pt>
                <c:pt idx="41336">
                  <c:v>-8.6744699999999994E-2</c:v>
                </c:pt>
                <c:pt idx="41337">
                  <c:v>-8.7504100000000001E-2</c:v>
                </c:pt>
                <c:pt idx="41338">
                  <c:v>-8.8362499999999997E-2</c:v>
                </c:pt>
                <c:pt idx="41339">
                  <c:v>-8.9316599999999996E-2</c:v>
                </c:pt>
                <c:pt idx="41340">
                  <c:v>-9.03664E-2</c:v>
                </c:pt>
                <c:pt idx="41341">
                  <c:v>-9.1513999999999998E-2</c:v>
                </c:pt>
                <c:pt idx="41342">
                  <c:v>-9.2759999999999995E-2</c:v>
                </c:pt>
                <c:pt idx="41343">
                  <c:v>-9.4102599999999995E-2</c:v>
                </c:pt>
                <c:pt idx="41344">
                  <c:v>-9.5540100000000003E-2</c:v>
                </c:pt>
                <c:pt idx="41345">
                  <c:v>-9.7071000000000005E-2</c:v>
                </c:pt>
                <c:pt idx="41346">
                  <c:v>-9.8691500000000001E-2</c:v>
                </c:pt>
                <c:pt idx="41347">
                  <c:v>-0.100396</c:v>
                </c:pt>
                <c:pt idx="41348">
                  <c:v>-0.102182</c:v>
                </c:pt>
                <c:pt idx="41349">
                  <c:v>-0.10405</c:v>
                </c:pt>
                <c:pt idx="41350">
                  <c:v>-0.106005</c:v>
                </c:pt>
                <c:pt idx="41351">
                  <c:v>-0.108046</c:v>
                </c:pt>
                <c:pt idx="41352">
                  <c:v>-0.110169</c:v>
                </c:pt>
                <c:pt idx="41353">
                  <c:v>-0.112371</c:v>
                </c:pt>
                <c:pt idx="41354">
                  <c:v>-0.114647</c:v>
                </c:pt>
                <c:pt idx="41355">
                  <c:v>-0.116989</c:v>
                </c:pt>
                <c:pt idx="41356">
                  <c:v>-0.11938799999999999</c:v>
                </c:pt>
                <c:pt idx="41357">
                  <c:v>-0.12184</c:v>
                </c:pt>
                <c:pt idx="41358">
                  <c:v>-0.12433900000000001</c:v>
                </c:pt>
                <c:pt idx="41359">
                  <c:v>-0.126884</c:v>
                </c:pt>
                <c:pt idx="41360">
                  <c:v>-0.12947400000000001</c:v>
                </c:pt>
                <c:pt idx="41361">
                  <c:v>-0.132106</c:v>
                </c:pt>
                <c:pt idx="41362">
                  <c:v>-0.134774</c:v>
                </c:pt>
                <c:pt idx="41363">
                  <c:v>-0.13746800000000001</c:v>
                </c:pt>
                <c:pt idx="41364">
                  <c:v>-0.140181</c:v>
                </c:pt>
                <c:pt idx="41365">
                  <c:v>-0.14291300000000001</c:v>
                </c:pt>
                <c:pt idx="41366">
                  <c:v>-0.14566399999999999</c:v>
                </c:pt>
                <c:pt idx="41367">
                  <c:v>-0.14843500000000001</c:v>
                </c:pt>
                <c:pt idx="41368">
                  <c:v>-0.151225</c:v>
                </c:pt>
                <c:pt idx="41369">
                  <c:v>-0.15403600000000001</c:v>
                </c:pt>
                <c:pt idx="41370">
                  <c:v>-0.15686900000000001</c:v>
                </c:pt>
                <c:pt idx="41371">
                  <c:v>-0.15970899999999999</c:v>
                </c:pt>
                <c:pt idx="41372">
                  <c:v>-0.16254399999999999</c:v>
                </c:pt>
                <c:pt idx="41373">
                  <c:v>-0.16536899999999999</c:v>
                </c:pt>
                <c:pt idx="41374">
                  <c:v>-0.16819100000000001</c:v>
                </c:pt>
                <c:pt idx="41375">
                  <c:v>-0.17101</c:v>
                </c:pt>
                <c:pt idx="41376">
                  <c:v>-0.173818</c:v>
                </c:pt>
                <c:pt idx="41377">
                  <c:v>-0.17660799999999999</c:v>
                </c:pt>
                <c:pt idx="41378">
                  <c:v>-0.179372</c:v>
                </c:pt>
                <c:pt idx="41379">
                  <c:v>-0.18210799999999999</c:v>
                </c:pt>
                <c:pt idx="41380">
                  <c:v>-0.18481</c:v>
                </c:pt>
                <c:pt idx="41381">
                  <c:v>-0.187469</c:v>
                </c:pt>
                <c:pt idx="41382">
                  <c:v>-0.19008</c:v>
                </c:pt>
                <c:pt idx="41383">
                  <c:v>-0.192638</c:v>
                </c:pt>
                <c:pt idx="41384">
                  <c:v>-0.19514200000000001</c:v>
                </c:pt>
                <c:pt idx="41385">
                  <c:v>-0.19759099999999999</c:v>
                </c:pt>
                <c:pt idx="41386">
                  <c:v>-0.199986</c:v>
                </c:pt>
                <c:pt idx="41387">
                  <c:v>-0.202323</c:v>
                </c:pt>
                <c:pt idx="41388">
                  <c:v>-0.204599</c:v>
                </c:pt>
                <c:pt idx="41389">
                  <c:v>-0.206813</c:v>
                </c:pt>
                <c:pt idx="41390">
                  <c:v>-0.208956</c:v>
                </c:pt>
                <c:pt idx="41391">
                  <c:v>-0.21102000000000001</c:v>
                </c:pt>
                <c:pt idx="41392">
                  <c:v>-0.213001</c:v>
                </c:pt>
                <c:pt idx="41393">
                  <c:v>-0.214893</c:v>
                </c:pt>
                <c:pt idx="41394">
                  <c:v>-0.216692</c:v>
                </c:pt>
                <c:pt idx="41395">
                  <c:v>-0.21839900000000001</c:v>
                </c:pt>
                <c:pt idx="41396">
                  <c:v>-0.22001299999999999</c:v>
                </c:pt>
                <c:pt idx="41397">
                  <c:v>-0.22153600000000001</c:v>
                </c:pt>
                <c:pt idx="41398">
                  <c:v>-0.222968</c:v>
                </c:pt>
                <c:pt idx="41399">
                  <c:v>-0.22430800000000001</c:v>
                </c:pt>
                <c:pt idx="41400">
                  <c:v>-0.22555800000000001</c:v>
                </c:pt>
                <c:pt idx="41401">
                  <c:v>-0.226717</c:v>
                </c:pt>
                <c:pt idx="41402">
                  <c:v>-0.22778100000000001</c:v>
                </c:pt>
                <c:pt idx="41403">
                  <c:v>-0.228745</c:v>
                </c:pt>
                <c:pt idx="41404">
                  <c:v>-0.229606</c:v>
                </c:pt>
                <c:pt idx="41405">
                  <c:v>-0.23036499999999999</c:v>
                </c:pt>
                <c:pt idx="41406">
                  <c:v>-0.231018</c:v>
                </c:pt>
                <c:pt idx="41407">
                  <c:v>-0.23155999999999999</c:v>
                </c:pt>
                <c:pt idx="41408">
                  <c:v>-0.231984</c:v>
                </c:pt>
                <c:pt idx="41409">
                  <c:v>-0.23228599999999999</c:v>
                </c:pt>
                <c:pt idx="41410">
                  <c:v>-0.232465</c:v>
                </c:pt>
                <c:pt idx="41411">
                  <c:v>-0.23252</c:v>
                </c:pt>
                <c:pt idx="41412">
                  <c:v>-0.23245299999999999</c:v>
                </c:pt>
                <c:pt idx="41413">
                  <c:v>-0.232264</c:v>
                </c:pt>
                <c:pt idx="41414">
                  <c:v>-0.23195099999999999</c:v>
                </c:pt>
                <c:pt idx="41415">
                  <c:v>-0.231513</c:v>
                </c:pt>
                <c:pt idx="41416">
                  <c:v>-0.23095099999999999</c:v>
                </c:pt>
                <c:pt idx="41417">
                  <c:v>-0.23027300000000001</c:v>
                </c:pt>
                <c:pt idx="41418">
                  <c:v>-0.22948099999999999</c:v>
                </c:pt>
                <c:pt idx="41419">
                  <c:v>-0.228578</c:v>
                </c:pt>
                <c:pt idx="41420">
                  <c:v>-0.22756199999999999</c:v>
                </c:pt>
                <c:pt idx="41421">
                  <c:v>-0.226434</c:v>
                </c:pt>
                <c:pt idx="41422">
                  <c:v>-0.22519700000000001</c:v>
                </c:pt>
                <c:pt idx="41423">
                  <c:v>-0.223857</c:v>
                </c:pt>
                <c:pt idx="41424">
                  <c:v>-0.22241</c:v>
                </c:pt>
                <c:pt idx="41425">
                  <c:v>-0.220856</c:v>
                </c:pt>
                <c:pt idx="41426">
                  <c:v>-0.219199</c:v>
                </c:pt>
                <c:pt idx="41427">
                  <c:v>-0.217444</c:v>
                </c:pt>
                <c:pt idx="41428">
                  <c:v>-0.21559400000000001</c:v>
                </c:pt>
                <c:pt idx="41429">
                  <c:v>-0.21365000000000001</c:v>
                </c:pt>
                <c:pt idx="41430">
                  <c:v>-0.211615</c:v>
                </c:pt>
                <c:pt idx="41431">
                  <c:v>-0.20948800000000001</c:v>
                </c:pt>
                <c:pt idx="41432">
                  <c:v>-0.20727799999999999</c:v>
                </c:pt>
                <c:pt idx="41433">
                  <c:v>-0.204988</c:v>
                </c:pt>
                <c:pt idx="41434">
                  <c:v>-0.20258100000000001</c:v>
                </c:pt>
                <c:pt idx="41435">
                  <c:v>-0.20002600000000001</c:v>
                </c:pt>
                <c:pt idx="41436">
                  <c:v>-0.19736799999999999</c:v>
                </c:pt>
                <c:pt idx="41437">
                  <c:v>-0.19464400000000001</c:v>
                </c:pt>
                <c:pt idx="41438">
                  <c:v>-0.191829</c:v>
                </c:pt>
                <c:pt idx="41439">
                  <c:v>-0.188917</c:v>
                </c:pt>
                <c:pt idx="41440">
                  <c:v>-0.18593000000000001</c:v>
                </c:pt>
                <c:pt idx="41441">
                  <c:v>-0.18287800000000001</c:v>
                </c:pt>
                <c:pt idx="41442">
                  <c:v>-0.179761</c:v>
                </c:pt>
                <c:pt idx="41443">
                  <c:v>-0.17657700000000001</c:v>
                </c:pt>
                <c:pt idx="41444">
                  <c:v>-0.17332500000000001</c:v>
                </c:pt>
                <c:pt idx="41445">
                  <c:v>-0.17000799999999999</c:v>
                </c:pt>
                <c:pt idx="41446">
                  <c:v>-0.16663</c:v>
                </c:pt>
                <c:pt idx="41447">
                  <c:v>-0.16319700000000001</c:v>
                </c:pt>
                <c:pt idx="41448">
                  <c:v>-0.159715</c:v>
                </c:pt>
                <c:pt idx="41449">
                  <c:v>-0.15618899999999999</c:v>
                </c:pt>
                <c:pt idx="41450">
                  <c:v>-0.15262700000000001</c:v>
                </c:pt>
                <c:pt idx="41451">
                  <c:v>-0.149034</c:v>
                </c:pt>
                <c:pt idx="41452">
                  <c:v>-0.14541799999999999</c:v>
                </c:pt>
                <c:pt idx="41453">
                  <c:v>-0.141787</c:v>
                </c:pt>
                <c:pt idx="41454">
                  <c:v>-0.13814499999999999</c:v>
                </c:pt>
                <c:pt idx="41455">
                  <c:v>-0.134496</c:v>
                </c:pt>
                <c:pt idx="41456">
                  <c:v>-0.13084100000000001</c:v>
                </c:pt>
                <c:pt idx="41457">
                  <c:v>-0.12718099999999999</c:v>
                </c:pt>
                <c:pt idx="41458">
                  <c:v>-0.12352</c:v>
                </c:pt>
                <c:pt idx="41459">
                  <c:v>-0.119861</c:v>
                </c:pt>
                <c:pt idx="41460">
                  <c:v>-0.116205</c:v>
                </c:pt>
                <c:pt idx="41461">
                  <c:v>-0.112554</c:v>
                </c:pt>
                <c:pt idx="41462">
                  <c:v>-0.10890900000000001</c:v>
                </c:pt>
                <c:pt idx="41463">
                  <c:v>-0.105272</c:v>
                </c:pt>
                <c:pt idx="41464">
                  <c:v>-0.101644</c:v>
                </c:pt>
                <c:pt idx="41465">
                  <c:v>-9.8025899999999999E-2</c:v>
                </c:pt>
                <c:pt idx="41466">
                  <c:v>-9.4422800000000001E-2</c:v>
                </c:pt>
                <c:pt idx="41467">
                  <c:v>-9.0836799999999995E-2</c:v>
                </c:pt>
                <c:pt idx="41468">
                  <c:v>-8.7271299999999996E-2</c:v>
                </c:pt>
                <c:pt idx="41469">
                  <c:v>-8.3730100000000002E-2</c:v>
                </c:pt>
                <c:pt idx="41470">
                  <c:v>-8.0218499999999998E-2</c:v>
                </c:pt>
                <c:pt idx="41471">
                  <c:v>-7.6742000000000005E-2</c:v>
                </c:pt>
                <c:pt idx="41472">
                  <c:v>-7.3304999999999995E-2</c:v>
                </c:pt>
                <c:pt idx="41473">
                  <c:v>-6.9910100000000003E-2</c:v>
                </c:pt>
                <c:pt idx="41474">
                  <c:v>-6.6559699999999999E-2</c:v>
                </c:pt>
                <c:pt idx="41475">
                  <c:v>-6.32577E-2</c:v>
                </c:pt>
                <c:pt idx="41476">
                  <c:v>-6.0007999999999999E-2</c:v>
                </c:pt>
                <c:pt idx="41477">
                  <c:v>-5.6813099999999998E-2</c:v>
                </c:pt>
                <c:pt idx="41478">
                  <c:v>-5.3674399999999997E-2</c:v>
                </c:pt>
                <c:pt idx="41479">
                  <c:v>-5.0592999999999999E-2</c:v>
                </c:pt>
                <c:pt idx="41480">
                  <c:v>-4.7569699999999999E-2</c:v>
                </c:pt>
                <c:pt idx="41481">
                  <c:v>-4.4604699999999997E-2</c:v>
                </c:pt>
                <c:pt idx="41482">
                  <c:v>-4.1698499999999999E-2</c:v>
                </c:pt>
                <c:pt idx="41483">
                  <c:v>-3.8851200000000002E-2</c:v>
                </c:pt>
                <c:pt idx="41484">
                  <c:v>-3.6061599999999999E-2</c:v>
                </c:pt>
                <c:pt idx="41485">
                  <c:v>-3.3329400000000002E-2</c:v>
                </c:pt>
                <c:pt idx="41486">
                  <c:v>-3.06577E-2</c:v>
                </c:pt>
                <c:pt idx="41487">
                  <c:v>-2.80515E-2</c:v>
                </c:pt>
                <c:pt idx="41488">
                  <c:v>-2.5515900000000001E-2</c:v>
                </c:pt>
                <c:pt idx="41489">
                  <c:v>-2.3054100000000001E-2</c:v>
                </c:pt>
                <c:pt idx="41490">
                  <c:v>-2.0667600000000001E-2</c:v>
                </c:pt>
                <c:pt idx="41491">
                  <c:v>-1.8357999999999999E-2</c:v>
                </c:pt>
                <c:pt idx="41492">
                  <c:v>-1.6126700000000001E-2</c:v>
                </c:pt>
                <c:pt idx="41493">
                  <c:v>-1.39735E-2</c:v>
                </c:pt>
                <c:pt idx="41494">
                  <c:v>-1.1897400000000001E-2</c:v>
                </c:pt>
                <c:pt idx="41495" formatCode="0.00E+00">
                  <c:v>-9.8979800000000007E-3</c:v>
                </c:pt>
                <c:pt idx="41496" formatCode="0.00E+00">
                  <c:v>-7.9763899999999999E-3</c:v>
                </c:pt>
                <c:pt idx="41497" formatCode="0.00E+00">
                  <c:v>-6.1344800000000003E-3</c:v>
                </c:pt>
                <c:pt idx="41498" formatCode="0.00E+00">
                  <c:v>-4.3744700000000001E-3</c:v>
                </c:pt>
                <c:pt idx="41499" formatCode="0.00E+00">
                  <c:v>-2.69842E-3</c:v>
                </c:pt>
                <c:pt idx="41500" formatCode="0.00E+00">
                  <c:v>-1.10497E-3</c:v>
                </c:pt>
                <c:pt idx="41501" formatCode="0.00E+00">
                  <c:v>4.1094900000000003E-4</c:v>
                </c:pt>
                <c:pt idx="41502" formatCode="0.00E+00">
                  <c:v>1.8530899999999999E-3</c:v>
                </c:pt>
                <c:pt idx="41503" formatCode="0.00E+00">
                  <c:v>3.22164E-3</c:v>
                </c:pt>
                <c:pt idx="41504" formatCode="0.00E+00">
                  <c:v>4.5155899999999999E-3</c:v>
                </c:pt>
                <c:pt idx="41505" formatCode="0.00E+00">
                  <c:v>5.7345900000000003E-3</c:v>
                </c:pt>
                <c:pt idx="41506" formatCode="0.00E+00">
                  <c:v>6.8769399999999998E-3</c:v>
                </c:pt>
                <c:pt idx="41507" formatCode="0.00E+00">
                  <c:v>7.9402199999999996E-3</c:v>
                </c:pt>
                <c:pt idx="41508" formatCode="0.00E+00">
                  <c:v>8.9276500000000005E-3</c:v>
                </c:pt>
                <c:pt idx="41509" formatCode="0.00E+00">
                  <c:v>9.8467799999999994E-3</c:v>
                </c:pt>
                <c:pt idx="41510">
                  <c:v>1.0699699999999999E-2</c:v>
                </c:pt>
                <c:pt idx="41511">
                  <c:v>1.14816E-2</c:v>
                </c:pt>
                <c:pt idx="41512">
                  <c:v>1.21872E-2</c:v>
                </c:pt>
                <c:pt idx="41513">
                  <c:v>1.2813400000000001E-2</c:v>
                </c:pt>
                <c:pt idx="41514">
                  <c:v>1.3360500000000001E-2</c:v>
                </c:pt>
                <c:pt idx="41515">
                  <c:v>1.38336E-2</c:v>
                </c:pt>
                <c:pt idx="41516">
                  <c:v>1.42384E-2</c:v>
                </c:pt>
                <c:pt idx="41517">
                  <c:v>1.4578600000000001E-2</c:v>
                </c:pt>
                <c:pt idx="41518">
                  <c:v>1.48559E-2</c:v>
                </c:pt>
                <c:pt idx="41519">
                  <c:v>1.5070699999999999E-2</c:v>
                </c:pt>
                <c:pt idx="41520">
                  <c:v>1.5222599999999999E-2</c:v>
                </c:pt>
                <c:pt idx="41521">
                  <c:v>1.5310600000000001E-2</c:v>
                </c:pt>
                <c:pt idx="41522">
                  <c:v>1.5332800000000001E-2</c:v>
                </c:pt>
                <c:pt idx="41523">
                  <c:v>1.52885E-2</c:v>
                </c:pt>
                <c:pt idx="41524">
                  <c:v>1.51805E-2</c:v>
                </c:pt>
                <c:pt idx="41525">
                  <c:v>1.50131E-2</c:v>
                </c:pt>
                <c:pt idx="41526">
                  <c:v>1.47878E-2</c:v>
                </c:pt>
                <c:pt idx="41527">
                  <c:v>1.45062E-2</c:v>
                </c:pt>
                <c:pt idx="41528">
                  <c:v>1.4173099999999999E-2</c:v>
                </c:pt>
                <c:pt idx="41529">
                  <c:v>1.37935E-2</c:v>
                </c:pt>
                <c:pt idx="41530">
                  <c:v>1.33694E-2</c:v>
                </c:pt>
                <c:pt idx="41531">
                  <c:v>1.29018E-2</c:v>
                </c:pt>
                <c:pt idx="41532">
                  <c:v>1.23909E-2</c:v>
                </c:pt>
                <c:pt idx="41533">
                  <c:v>1.1836899999999999E-2</c:v>
                </c:pt>
                <c:pt idx="41534">
                  <c:v>1.12421E-2</c:v>
                </c:pt>
                <c:pt idx="41535">
                  <c:v>1.06088E-2</c:v>
                </c:pt>
                <c:pt idx="41536" formatCode="0.00E+00">
                  <c:v>9.9382800000000007E-3</c:v>
                </c:pt>
                <c:pt idx="41537" formatCode="0.00E+00">
                  <c:v>9.2316900000000007E-3</c:v>
                </c:pt>
                <c:pt idx="41538" formatCode="0.00E+00">
                  <c:v>8.4925599999999997E-3</c:v>
                </c:pt>
                <c:pt idx="41539" formatCode="0.00E+00">
                  <c:v>7.7250299999999999E-3</c:v>
                </c:pt>
                <c:pt idx="41540" formatCode="0.00E+00">
                  <c:v>6.9315699999999997E-3</c:v>
                </c:pt>
                <c:pt idx="41541" formatCode="0.00E+00">
                  <c:v>6.1127999999999998E-3</c:v>
                </c:pt>
                <c:pt idx="41542" formatCode="0.00E+00">
                  <c:v>5.2689599999999996E-3</c:v>
                </c:pt>
                <c:pt idx="41543" formatCode="0.00E+00">
                  <c:v>4.4015E-3</c:v>
                </c:pt>
                <c:pt idx="41544" formatCode="0.00E+00">
                  <c:v>3.5133E-3</c:v>
                </c:pt>
                <c:pt idx="41545" formatCode="0.00E+00">
                  <c:v>2.6081199999999998E-3</c:v>
                </c:pt>
                <c:pt idx="41546" formatCode="0.00E+00">
                  <c:v>1.68917E-3</c:v>
                </c:pt>
                <c:pt idx="41547" formatCode="0.00E+00">
                  <c:v>7.5783199999999995E-4</c:v>
                </c:pt>
                <c:pt idx="41548" formatCode="0.00E+00">
                  <c:v>-1.84828E-4</c:v>
                </c:pt>
                <c:pt idx="41549" formatCode="0.00E+00">
                  <c:v>-1.13608E-3</c:v>
                </c:pt>
                <c:pt idx="41550" formatCode="0.00E+00">
                  <c:v>-2.0929E-3</c:v>
                </c:pt>
                <c:pt idx="41551" formatCode="0.00E+00">
                  <c:v>-3.05318E-3</c:v>
                </c:pt>
                <c:pt idx="41552" formatCode="0.00E+00">
                  <c:v>-4.0151500000000003E-3</c:v>
                </c:pt>
                <c:pt idx="41553" formatCode="0.00E+00">
                  <c:v>-4.9766799999999998E-3</c:v>
                </c:pt>
                <c:pt idx="41554" formatCode="0.00E+00">
                  <c:v>-5.93517E-3</c:v>
                </c:pt>
                <c:pt idx="41555" formatCode="0.00E+00">
                  <c:v>-6.8881799999999998E-3</c:v>
                </c:pt>
                <c:pt idx="41556" formatCode="0.00E+00">
                  <c:v>-7.8337500000000004E-3</c:v>
                </c:pt>
                <c:pt idx="41557" formatCode="0.00E+00">
                  <c:v>-8.7696100000000006E-3</c:v>
                </c:pt>
                <c:pt idx="41558" formatCode="0.00E+00">
                  <c:v>-9.6932200000000007E-3</c:v>
                </c:pt>
                <c:pt idx="41559">
                  <c:v>-1.06027E-2</c:v>
                </c:pt>
                <c:pt idx="41560">
                  <c:v>-1.14977E-2</c:v>
                </c:pt>
                <c:pt idx="41561">
                  <c:v>-1.2378500000000001E-2</c:v>
                </c:pt>
                <c:pt idx="41562">
                  <c:v>-1.32446E-2</c:v>
                </c:pt>
                <c:pt idx="41563">
                  <c:v>-1.40953E-2</c:v>
                </c:pt>
                <c:pt idx="41564">
                  <c:v>-1.4929899999999999E-2</c:v>
                </c:pt>
                <c:pt idx="41565">
                  <c:v>-1.57476E-2</c:v>
                </c:pt>
                <c:pt idx="41566">
                  <c:v>-1.6548400000000001E-2</c:v>
                </c:pt>
                <c:pt idx="41567">
                  <c:v>-1.73314E-2</c:v>
                </c:pt>
                <c:pt idx="41568">
                  <c:v>-1.8095199999999999E-2</c:v>
                </c:pt>
                <c:pt idx="41569">
                  <c:v>-1.8837799999999998E-2</c:v>
                </c:pt>
                <c:pt idx="41570">
                  <c:v>-1.9557600000000001E-2</c:v>
                </c:pt>
                <c:pt idx="41571">
                  <c:v>-2.0254299999999999E-2</c:v>
                </c:pt>
                <c:pt idx="41572">
                  <c:v>-2.0927399999999999E-2</c:v>
                </c:pt>
                <c:pt idx="41573">
                  <c:v>-2.15769E-2</c:v>
                </c:pt>
                <c:pt idx="41574">
                  <c:v>-2.2202400000000001E-2</c:v>
                </c:pt>
                <c:pt idx="41575">
                  <c:v>-2.2804600000000001E-2</c:v>
                </c:pt>
                <c:pt idx="41576">
                  <c:v>-2.33837E-2</c:v>
                </c:pt>
                <c:pt idx="41577">
                  <c:v>-2.3939499999999999E-2</c:v>
                </c:pt>
                <c:pt idx="41578">
                  <c:v>-2.4472000000000001E-2</c:v>
                </c:pt>
                <c:pt idx="41579">
                  <c:v>-2.49809E-2</c:v>
                </c:pt>
                <c:pt idx="41580">
                  <c:v>-2.5464500000000001E-2</c:v>
                </c:pt>
                <c:pt idx="41581">
                  <c:v>-2.5921099999999999E-2</c:v>
                </c:pt>
                <c:pt idx="41582">
                  <c:v>-2.63498E-2</c:v>
                </c:pt>
                <c:pt idx="41583">
                  <c:v>-2.6749499999999999E-2</c:v>
                </c:pt>
                <c:pt idx="41584">
                  <c:v>-2.7118799999999998E-2</c:v>
                </c:pt>
                <c:pt idx="41585">
                  <c:v>-2.74585E-2</c:v>
                </c:pt>
                <c:pt idx="41586">
                  <c:v>-2.7770099999999999E-2</c:v>
                </c:pt>
                <c:pt idx="41587">
                  <c:v>-2.80538E-2</c:v>
                </c:pt>
                <c:pt idx="41588">
                  <c:v>-2.8310599999999998E-2</c:v>
                </c:pt>
                <c:pt idx="41589">
                  <c:v>-2.8542700000000001E-2</c:v>
                </c:pt>
                <c:pt idx="41590">
                  <c:v>-2.87514E-2</c:v>
                </c:pt>
                <c:pt idx="41591">
                  <c:v>-2.8936799999999999E-2</c:v>
                </c:pt>
                <c:pt idx="41592">
                  <c:v>-2.9099E-2</c:v>
                </c:pt>
                <c:pt idx="41593">
                  <c:v>-2.9239100000000001E-2</c:v>
                </c:pt>
                <c:pt idx="41594">
                  <c:v>-2.9357999999999999E-2</c:v>
                </c:pt>
                <c:pt idx="41595">
                  <c:v>-2.9456099999999999E-2</c:v>
                </c:pt>
                <c:pt idx="41596">
                  <c:v>-2.9533299999999998E-2</c:v>
                </c:pt>
                <c:pt idx="41597">
                  <c:v>-2.9589299999999999E-2</c:v>
                </c:pt>
                <c:pt idx="41598">
                  <c:v>-2.9624600000000001E-2</c:v>
                </c:pt>
                <c:pt idx="41599">
                  <c:v>-2.964E-2</c:v>
                </c:pt>
                <c:pt idx="41600">
                  <c:v>-2.9636200000000001E-2</c:v>
                </c:pt>
                <c:pt idx="41601">
                  <c:v>-2.9612800000000002E-2</c:v>
                </c:pt>
                <c:pt idx="41602">
                  <c:v>-2.9570200000000001E-2</c:v>
                </c:pt>
                <c:pt idx="41603">
                  <c:v>-2.9510399999999999E-2</c:v>
                </c:pt>
                <c:pt idx="41604">
                  <c:v>-2.9434399999999999E-2</c:v>
                </c:pt>
                <c:pt idx="41605">
                  <c:v>-2.9342199999999999E-2</c:v>
                </c:pt>
                <c:pt idx="41606">
                  <c:v>-2.9233100000000001E-2</c:v>
                </c:pt>
                <c:pt idx="41607">
                  <c:v>-2.91065E-2</c:v>
                </c:pt>
                <c:pt idx="41608">
                  <c:v>-2.8963200000000001E-2</c:v>
                </c:pt>
                <c:pt idx="41609">
                  <c:v>-2.8804699999999999E-2</c:v>
                </c:pt>
                <c:pt idx="41610">
                  <c:v>-2.86328E-2</c:v>
                </c:pt>
                <c:pt idx="41611">
                  <c:v>-2.8448899999999999E-2</c:v>
                </c:pt>
                <c:pt idx="41612">
                  <c:v>-2.8254100000000001E-2</c:v>
                </c:pt>
                <c:pt idx="41613">
                  <c:v>-2.8050499999999999E-2</c:v>
                </c:pt>
                <c:pt idx="41614">
                  <c:v>-2.7839800000000001E-2</c:v>
                </c:pt>
                <c:pt idx="41615">
                  <c:v>-2.7622799999999999E-2</c:v>
                </c:pt>
                <c:pt idx="41616">
                  <c:v>-2.7400500000000001E-2</c:v>
                </c:pt>
                <c:pt idx="41617">
                  <c:v>-2.7172999999999999E-2</c:v>
                </c:pt>
                <c:pt idx="41618">
                  <c:v>-2.6939399999999999E-2</c:v>
                </c:pt>
                <c:pt idx="41619">
                  <c:v>-2.6698E-2</c:v>
                </c:pt>
                <c:pt idx="41620">
                  <c:v>-2.6448599999999999E-2</c:v>
                </c:pt>
                <c:pt idx="41621">
                  <c:v>-2.6191699999999998E-2</c:v>
                </c:pt>
                <c:pt idx="41622">
                  <c:v>-2.59279E-2</c:v>
                </c:pt>
                <c:pt idx="41623">
                  <c:v>-2.5657900000000001E-2</c:v>
                </c:pt>
                <c:pt idx="41624">
                  <c:v>-2.5382800000000001E-2</c:v>
                </c:pt>
                <c:pt idx="41625">
                  <c:v>-2.5103500000000001E-2</c:v>
                </c:pt>
                <c:pt idx="41626">
                  <c:v>-2.4820200000000001E-2</c:v>
                </c:pt>
                <c:pt idx="41627">
                  <c:v>-2.4532700000000001E-2</c:v>
                </c:pt>
                <c:pt idx="41628">
                  <c:v>-2.4241200000000001E-2</c:v>
                </c:pt>
                <c:pt idx="41629">
                  <c:v>-2.3947400000000001E-2</c:v>
                </c:pt>
                <c:pt idx="41630">
                  <c:v>-2.36536E-2</c:v>
                </c:pt>
                <c:pt idx="41631">
                  <c:v>-2.3361099999999999E-2</c:v>
                </c:pt>
                <c:pt idx="41632">
                  <c:v>-2.3070199999999999E-2</c:v>
                </c:pt>
                <c:pt idx="41633">
                  <c:v>-2.2781099999999999E-2</c:v>
                </c:pt>
                <c:pt idx="41634">
                  <c:v>-2.2494199999999999E-2</c:v>
                </c:pt>
                <c:pt idx="41635">
                  <c:v>-2.2208200000000001E-2</c:v>
                </c:pt>
                <c:pt idx="41636">
                  <c:v>-2.1920599999999998E-2</c:v>
                </c:pt>
                <c:pt idx="41637">
                  <c:v>-2.16305E-2</c:v>
                </c:pt>
                <c:pt idx="41638">
                  <c:v>-2.1339299999999999E-2</c:v>
                </c:pt>
                <c:pt idx="41639">
                  <c:v>-2.1048000000000001E-2</c:v>
                </c:pt>
                <c:pt idx="41640">
                  <c:v>-2.0755699999999998E-2</c:v>
                </c:pt>
                <c:pt idx="41641">
                  <c:v>-2.04605E-2</c:v>
                </c:pt>
                <c:pt idx="41642">
                  <c:v>-2.0160899999999999E-2</c:v>
                </c:pt>
                <c:pt idx="41643">
                  <c:v>-1.9856599999999999E-2</c:v>
                </c:pt>
                <c:pt idx="41644">
                  <c:v>-1.9547700000000001E-2</c:v>
                </c:pt>
                <c:pt idx="41645">
                  <c:v>-1.92336E-2</c:v>
                </c:pt>
                <c:pt idx="41646">
                  <c:v>-1.8913200000000002E-2</c:v>
                </c:pt>
                <c:pt idx="41647">
                  <c:v>-1.8586800000000001E-2</c:v>
                </c:pt>
                <c:pt idx="41648">
                  <c:v>-1.82556E-2</c:v>
                </c:pt>
                <c:pt idx="41649">
                  <c:v>-1.79197E-2</c:v>
                </c:pt>
                <c:pt idx="41650">
                  <c:v>-1.75779E-2</c:v>
                </c:pt>
                <c:pt idx="41651">
                  <c:v>-1.7230200000000001E-2</c:v>
                </c:pt>
                <c:pt idx="41652">
                  <c:v>-1.6876200000000001E-2</c:v>
                </c:pt>
                <c:pt idx="41653">
                  <c:v>-1.6515700000000001E-2</c:v>
                </c:pt>
                <c:pt idx="41654">
                  <c:v>-1.6147700000000001E-2</c:v>
                </c:pt>
                <c:pt idx="41655">
                  <c:v>-1.5770800000000001E-2</c:v>
                </c:pt>
                <c:pt idx="41656">
                  <c:v>-1.53826E-2</c:v>
                </c:pt>
                <c:pt idx="41657">
                  <c:v>-1.49807E-2</c:v>
                </c:pt>
                <c:pt idx="41658">
                  <c:v>-1.4563899999999999E-2</c:v>
                </c:pt>
                <c:pt idx="41659">
                  <c:v>-1.41318E-2</c:v>
                </c:pt>
                <c:pt idx="41660">
                  <c:v>-1.3683600000000001E-2</c:v>
                </c:pt>
                <c:pt idx="41661">
                  <c:v>-1.3218300000000001E-2</c:v>
                </c:pt>
                <c:pt idx="41662">
                  <c:v>-1.27358E-2</c:v>
                </c:pt>
                <c:pt idx="41663">
                  <c:v>-1.2235599999999999E-2</c:v>
                </c:pt>
                <c:pt idx="41664">
                  <c:v>-1.1717E-2</c:v>
                </c:pt>
                <c:pt idx="41665">
                  <c:v>-1.11792E-2</c:v>
                </c:pt>
                <c:pt idx="41666">
                  <c:v>-1.0621800000000001E-2</c:v>
                </c:pt>
                <c:pt idx="41667">
                  <c:v>-1.00439E-2</c:v>
                </c:pt>
                <c:pt idx="41668" formatCode="0.00E+00">
                  <c:v>-9.4448899999999992E-3</c:v>
                </c:pt>
                <c:pt idx="41669" formatCode="0.00E+00">
                  <c:v>-8.8238399999999995E-3</c:v>
                </c:pt>
                <c:pt idx="41670" formatCode="0.00E+00">
                  <c:v>-8.1789800000000006E-3</c:v>
                </c:pt>
                <c:pt idx="41671" formatCode="0.00E+00">
                  <c:v>-7.5080499999999996E-3</c:v>
                </c:pt>
                <c:pt idx="41672" formatCode="0.00E+00">
                  <c:v>-6.8094699999999998E-3</c:v>
                </c:pt>
                <c:pt idx="41673" formatCode="0.00E+00">
                  <c:v>-6.0821E-3</c:v>
                </c:pt>
                <c:pt idx="41674" formatCode="0.00E+00">
                  <c:v>-5.3245100000000002E-3</c:v>
                </c:pt>
                <c:pt idx="41675" formatCode="0.00E+00">
                  <c:v>-4.5358899999999999E-3</c:v>
                </c:pt>
                <c:pt idx="41676" formatCode="0.00E+00">
                  <c:v>-3.7171600000000002E-3</c:v>
                </c:pt>
                <c:pt idx="41677" formatCode="0.00E+00">
                  <c:v>-2.86958E-3</c:v>
                </c:pt>
                <c:pt idx="41678" formatCode="0.00E+00">
                  <c:v>-1.9928400000000001E-3</c:v>
                </c:pt>
                <c:pt idx="41679" formatCode="0.00E+00">
                  <c:v>-1.08529E-3</c:v>
                </c:pt>
                <c:pt idx="41680" formatCode="0.00E+00">
                  <c:v>-1.44919E-4</c:v>
                </c:pt>
                <c:pt idx="41681" formatCode="0.00E+00">
                  <c:v>8.2995400000000004E-4</c:v>
                </c:pt>
                <c:pt idx="41682" formatCode="0.00E+00">
                  <c:v>1.8401100000000001E-3</c:v>
                </c:pt>
                <c:pt idx="41683" formatCode="0.00E+00">
                  <c:v>2.8855299999999999E-3</c:v>
                </c:pt>
                <c:pt idx="41684" formatCode="0.00E+00">
                  <c:v>3.9662100000000004E-3</c:v>
                </c:pt>
                <c:pt idx="41685" formatCode="0.00E+00">
                  <c:v>5.0831899999999996E-3</c:v>
                </c:pt>
                <c:pt idx="41686" formatCode="0.00E+00">
                  <c:v>6.2385699999999997E-3</c:v>
                </c:pt>
                <c:pt idx="41687" formatCode="0.00E+00">
                  <c:v>7.4340200000000004E-3</c:v>
                </c:pt>
                <c:pt idx="41688" formatCode="0.00E+00">
                  <c:v>8.6697700000000003E-3</c:v>
                </c:pt>
                <c:pt idx="41689" formatCode="0.00E+00">
                  <c:v>9.94512E-3</c:v>
                </c:pt>
                <c:pt idx="41690">
                  <c:v>1.1259399999999999E-2</c:v>
                </c:pt>
                <c:pt idx="41691">
                  <c:v>1.26126E-2</c:v>
                </c:pt>
                <c:pt idx="41692">
                  <c:v>1.40044E-2</c:v>
                </c:pt>
                <c:pt idx="41693">
                  <c:v>1.5434700000000001E-2</c:v>
                </c:pt>
                <c:pt idx="41694">
                  <c:v>1.6903499999999998E-2</c:v>
                </c:pt>
                <c:pt idx="41695">
                  <c:v>1.84117E-2</c:v>
                </c:pt>
                <c:pt idx="41696">
                  <c:v>1.9960499999999999E-2</c:v>
                </c:pt>
                <c:pt idx="41697">
                  <c:v>2.1550799999999998E-2</c:v>
                </c:pt>
                <c:pt idx="41698">
                  <c:v>2.3182700000000001E-2</c:v>
                </c:pt>
                <c:pt idx="41699">
                  <c:v>2.48554E-2</c:v>
                </c:pt>
                <c:pt idx="41700">
                  <c:v>2.6567899999999998E-2</c:v>
                </c:pt>
                <c:pt idx="41701">
                  <c:v>2.83191E-2</c:v>
                </c:pt>
                <c:pt idx="41702">
                  <c:v>3.0107600000000002E-2</c:v>
                </c:pt>
                <c:pt idx="41703">
                  <c:v>3.1932500000000003E-2</c:v>
                </c:pt>
                <c:pt idx="41704">
                  <c:v>3.3793700000000003E-2</c:v>
                </c:pt>
                <c:pt idx="41705">
                  <c:v>3.5691199999999999E-2</c:v>
                </c:pt>
                <c:pt idx="41706">
                  <c:v>3.7624600000000001E-2</c:v>
                </c:pt>
                <c:pt idx="41707">
                  <c:v>3.9593200000000002E-2</c:v>
                </c:pt>
                <c:pt idx="41708">
                  <c:v>4.1596899999999999E-2</c:v>
                </c:pt>
                <c:pt idx="41709">
                  <c:v>4.3635100000000003E-2</c:v>
                </c:pt>
                <c:pt idx="41710">
                  <c:v>4.57066E-2</c:v>
                </c:pt>
                <c:pt idx="41711">
                  <c:v>4.7810600000000002E-2</c:v>
                </c:pt>
                <c:pt idx="41712">
                  <c:v>4.9946299999999999E-2</c:v>
                </c:pt>
                <c:pt idx="41713">
                  <c:v>5.2112899999999997E-2</c:v>
                </c:pt>
                <c:pt idx="41714">
                  <c:v>5.4309299999999998E-2</c:v>
                </c:pt>
                <c:pt idx="41715">
                  <c:v>5.6534599999999997E-2</c:v>
                </c:pt>
                <c:pt idx="41716">
                  <c:v>5.8786999999999999E-2</c:v>
                </c:pt>
                <c:pt idx="41717">
                  <c:v>6.1063600000000003E-2</c:v>
                </c:pt>
                <c:pt idx="41718">
                  <c:v>6.3361200000000006E-2</c:v>
                </c:pt>
                <c:pt idx="41719">
                  <c:v>6.5678E-2</c:v>
                </c:pt>
                <c:pt idx="41720">
                  <c:v>6.8013199999999996E-2</c:v>
                </c:pt>
                <c:pt idx="41721">
                  <c:v>7.0364700000000002E-2</c:v>
                </c:pt>
                <c:pt idx="41722">
                  <c:v>7.2730600000000006E-2</c:v>
                </c:pt>
                <c:pt idx="41723">
                  <c:v>7.5109200000000001E-2</c:v>
                </c:pt>
                <c:pt idx="41724">
                  <c:v>7.7499600000000002E-2</c:v>
                </c:pt>
                <c:pt idx="41725">
                  <c:v>7.9900700000000005E-2</c:v>
                </c:pt>
                <c:pt idx="41726">
                  <c:v>8.2309900000000005E-2</c:v>
                </c:pt>
                <c:pt idx="41727">
                  <c:v>8.4724599999999997E-2</c:v>
                </c:pt>
                <c:pt idx="41728">
                  <c:v>8.7142999999999998E-2</c:v>
                </c:pt>
                <c:pt idx="41729">
                  <c:v>8.9564299999999999E-2</c:v>
                </c:pt>
                <c:pt idx="41730">
                  <c:v>9.1987299999999994E-2</c:v>
                </c:pt>
                <c:pt idx="41731">
                  <c:v>9.4409800000000002E-2</c:v>
                </c:pt>
                <c:pt idx="41732">
                  <c:v>9.6829499999999999E-2</c:v>
                </c:pt>
                <c:pt idx="41733">
                  <c:v>9.9244299999999994E-2</c:v>
                </c:pt>
                <c:pt idx="41734">
                  <c:v>0.10165200000000001</c:v>
                </c:pt>
                <c:pt idx="41735">
                  <c:v>0.104049</c:v>
                </c:pt>
                <c:pt idx="41736">
                  <c:v>0.106432</c:v>
                </c:pt>
                <c:pt idx="41737">
                  <c:v>0.10879800000000001</c:v>
                </c:pt>
                <c:pt idx="41738">
                  <c:v>0.11114400000000001</c:v>
                </c:pt>
                <c:pt idx="41739">
                  <c:v>0.113469</c:v>
                </c:pt>
                <c:pt idx="41740">
                  <c:v>0.115771</c:v>
                </c:pt>
                <c:pt idx="41741">
                  <c:v>0.118047</c:v>
                </c:pt>
                <c:pt idx="41742">
                  <c:v>0.120296</c:v>
                </c:pt>
                <c:pt idx="41743">
                  <c:v>0.122516</c:v>
                </c:pt>
                <c:pt idx="41744">
                  <c:v>0.12470299999999999</c:v>
                </c:pt>
                <c:pt idx="41745">
                  <c:v>0.126857</c:v>
                </c:pt>
                <c:pt idx="41746">
                  <c:v>0.12897500000000001</c:v>
                </c:pt>
                <c:pt idx="41747">
                  <c:v>0.131052</c:v>
                </c:pt>
                <c:pt idx="41748">
                  <c:v>0.13308900000000001</c:v>
                </c:pt>
                <c:pt idx="41749">
                  <c:v>0.13508200000000001</c:v>
                </c:pt>
                <c:pt idx="41750">
                  <c:v>0.13703000000000001</c:v>
                </c:pt>
                <c:pt idx="41751">
                  <c:v>0.138932</c:v>
                </c:pt>
                <c:pt idx="41752">
                  <c:v>0.14078399999999999</c:v>
                </c:pt>
                <c:pt idx="41753">
                  <c:v>0.14258499999999999</c:v>
                </c:pt>
                <c:pt idx="41754">
                  <c:v>0.14433099999999999</c:v>
                </c:pt>
                <c:pt idx="41755">
                  <c:v>0.14602100000000001</c:v>
                </c:pt>
                <c:pt idx="41756">
                  <c:v>0.14765400000000001</c:v>
                </c:pt>
                <c:pt idx="41757">
                  <c:v>0.149226</c:v>
                </c:pt>
                <c:pt idx="41758">
                  <c:v>0.15073600000000001</c:v>
                </c:pt>
                <c:pt idx="41759">
                  <c:v>0.15218200000000001</c:v>
                </c:pt>
                <c:pt idx="41760">
                  <c:v>0.153562</c:v>
                </c:pt>
                <c:pt idx="41761">
                  <c:v>0.15487200000000001</c:v>
                </c:pt>
                <c:pt idx="41762">
                  <c:v>0.156113</c:v>
                </c:pt>
                <c:pt idx="41763">
                  <c:v>0.15728200000000001</c:v>
                </c:pt>
                <c:pt idx="41764">
                  <c:v>0.15837799999999999</c:v>
                </c:pt>
                <c:pt idx="41765">
                  <c:v>0.15939900000000001</c:v>
                </c:pt>
                <c:pt idx="41766">
                  <c:v>0.16034300000000001</c:v>
                </c:pt>
                <c:pt idx="41767">
                  <c:v>0.16120799999999999</c:v>
                </c:pt>
                <c:pt idx="41768">
                  <c:v>0.161994</c:v>
                </c:pt>
                <c:pt idx="41769">
                  <c:v>0.16270000000000001</c:v>
                </c:pt>
                <c:pt idx="41770">
                  <c:v>0.16332199999999999</c:v>
                </c:pt>
                <c:pt idx="41771">
                  <c:v>0.163857</c:v>
                </c:pt>
                <c:pt idx="41772">
                  <c:v>0.16430600000000001</c:v>
                </c:pt>
                <c:pt idx="41773">
                  <c:v>0.16466700000000001</c:v>
                </c:pt>
                <c:pt idx="41774">
                  <c:v>0.16494300000000001</c:v>
                </c:pt>
                <c:pt idx="41775">
                  <c:v>0.165134</c:v>
                </c:pt>
                <c:pt idx="41776">
                  <c:v>0.16524</c:v>
                </c:pt>
                <c:pt idx="41777">
                  <c:v>0.16525999999999999</c:v>
                </c:pt>
                <c:pt idx="41778">
                  <c:v>0.16519300000000001</c:v>
                </c:pt>
                <c:pt idx="41779">
                  <c:v>0.16503799999999999</c:v>
                </c:pt>
                <c:pt idx="41780">
                  <c:v>0.164795</c:v>
                </c:pt>
                <c:pt idx="41781">
                  <c:v>0.164462</c:v>
                </c:pt>
                <c:pt idx="41782">
                  <c:v>0.16403999999999999</c:v>
                </c:pt>
                <c:pt idx="41783">
                  <c:v>0.16352700000000001</c:v>
                </c:pt>
                <c:pt idx="41784">
                  <c:v>0.16292699999999999</c:v>
                </c:pt>
                <c:pt idx="41785">
                  <c:v>0.162242</c:v>
                </c:pt>
                <c:pt idx="41786">
                  <c:v>0.161471</c:v>
                </c:pt>
                <c:pt idx="41787">
                  <c:v>0.16061600000000001</c:v>
                </c:pt>
                <c:pt idx="41788">
                  <c:v>0.15967700000000001</c:v>
                </c:pt>
                <c:pt idx="41789">
                  <c:v>0.15865399999999999</c:v>
                </c:pt>
                <c:pt idx="41790">
                  <c:v>0.15754699999999999</c:v>
                </c:pt>
                <c:pt idx="41791">
                  <c:v>0.15635599999999999</c:v>
                </c:pt>
                <c:pt idx="41792">
                  <c:v>0.155083</c:v>
                </c:pt>
                <c:pt idx="41793">
                  <c:v>0.153729</c:v>
                </c:pt>
                <c:pt idx="41794">
                  <c:v>0.15229599999999999</c:v>
                </c:pt>
                <c:pt idx="41795">
                  <c:v>0.150784</c:v>
                </c:pt>
                <c:pt idx="41796">
                  <c:v>0.14919399999999999</c:v>
                </c:pt>
                <c:pt idx="41797">
                  <c:v>0.14752899999999999</c:v>
                </c:pt>
                <c:pt idx="41798">
                  <c:v>0.145788</c:v>
                </c:pt>
                <c:pt idx="41799">
                  <c:v>0.14397299999999999</c:v>
                </c:pt>
                <c:pt idx="41800">
                  <c:v>0.14208299999999999</c:v>
                </c:pt>
                <c:pt idx="41801">
                  <c:v>0.140122</c:v>
                </c:pt>
                <c:pt idx="41802">
                  <c:v>0.13808899999999999</c:v>
                </c:pt>
                <c:pt idx="41803">
                  <c:v>0.135989</c:v>
                </c:pt>
                <c:pt idx="41804">
                  <c:v>0.133822</c:v>
                </c:pt>
                <c:pt idx="41805">
                  <c:v>0.13159100000000001</c:v>
                </c:pt>
                <c:pt idx="41806">
                  <c:v>0.129299</c:v>
                </c:pt>
                <c:pt idx="41807">
                  <c:v>0.12694900000000001</c:v>
                </c:pt>
                <c:pt idx="41808">
                  <c:v>0.124543</c:v>
                </c:pt>
                <c:pt idx="41809">
                  <c:v>0.122084</c:v>
                </c:pt>
                <c:pt idx="41810">
                  <c:v>0.119574</c:v>
                </c:pt>
                <c:pt idx="41811">
                  <c:v>0.117016</c:v>
                </c:pt>
                <c:pt idx="41812">
                  <c:v>0.114413</c:v>
                </c:pt>
                <c:pt idx="41813">
                  <c:v>0.11176800000000001</c:v>
                </c:pt>
                <c:pt idx="41814">
                  <c:v>0.10908</c:v>
                </c:pt>
                <c:pt idx="41815">
                  <c:v>0.106353</c:v>
                </c:pt>
                <c:pt idx="41816">
                  <c:v>0.103591</c:v>
                </c:pt>
                <c:pt idx="41817">
                  <c:v>0.100796</c:v>
                </c:pt>
                <c:pt idx="41818">
                  <c:v>9.7972699999999996E-2</c:v>
                </c:pt>
                <c:pt idx="41819">
                  <c:v>9.5123100000000002E-2</c:v>
                </c:pt>
                <c:pt idx="41820">
                  <c:v>9.2250499999999999E-2</c:v>
                </c:pt>
                <c:pt idx="41821">
                  <c:v>8.9357800000000001E-2</c:v>
                </c:pt>
                <c:pt idx="41822">
                  <c:v>8.6447999999999997E-2</c:v>
                </c:pt>
                <c:pt idx="41823">
                  <c:v>8.3523500000000001E-2</c:v>
                </c:pt>
                <c:pt idx="41824">
                  <c:v>8.0586699999999997E-2</c:v>
                </c:pt>
                <c:pt idx="41825">
                  <c:v>7.7640399999999998E-2</c:v>
                </c:pt>
                <c:pt idx="41826">
                  <c:v>7.4687799999999999E-2</c:v>
                </c:pt>
                <c:pt idx="41827">
                  <c:v>7.1732299999999999E-2</c:v>
                </c:pt>
                <c:pt idx="41828">
                  <c:v>6.8778400000000003E-2</c:v>
                </c:pt>
                <c:pt idx="41829">
                  <c:v>6.5829899999999997E-2</c:v>
                </c:pt>
                <c:pt idx="41830">
                  <c:v>6.2889600000000004E-2</c:v>
                </c:pt>
                <c:pt idx="41831">
                  <c:v>5.9960199999999998E-2</c:v>
                </c:pt>
                <c:pt idx="41832">
                  <c:v>5.7044400000000002E-2</c:v>
                </c:pt>
                <c:pt idx="41833">
                  <c:v>5.4144999999999999E-2</c:v>
                </c:pt>
                <c:pt idx="41834">
                  <c:v>5.1264900000000002E-2</c:v>
                </c:pt>
                <c:pt idx="41835">
                  <c:v>4.8407600000000002E-2</c:v>
                </c:pt>
                <c:pt idx="41836">
                  <c:v>4.5576400000000003E-2</c:v>
                </c:pt>
                <c:pt idx="41837">
                  <c:v>4.2774100000000002E-2</c:v>
                </c:pt>
                <c:pt idx="41838">
                  <c:v>4.0002500000000003E-2</c:v>
                </c:pt>
                <c:pt idx="41839">
                  <c:v>3.7263900000000003E-2</c:v>
                </c:pt>
                <c:pt idx="41840">
                  <c:v>3.4560899999999999E-2</c:v>
                </c:pt>
                <c:pt idx="41841">
                  <c:v>3.1896800000000003E-2</c:v>
                </c:pt>
                <c:pt idx="41842">
                  <c:v>2.92743E-2</c:v>
                </c:pt>
                <c:pt idx="41843">
                  <c:v>2.6696500000000001E-2</c:v>
                </c:pt>
                <c:pt idx="41844">
                  <c:v>2.41666E-2</c:v>
                </c:pt>
                <c:pt idx="41845">
                  <c:v>2.1687600000000001E-2</c:v>
                </c:pt>
                <c:pt idx="41846">
                  <c:v>1.9262999999999999E-2</c:v>
                </c:pt>
                <c:pt idx="41847">
                  <c:v>1.68962E-2</c:v>
                </c:pt>
                <c:pt idx="41848">
                  <c:v>1.4590199999999999E-2</c:v>
                </c:pt>
                <c:pt idx="41849">
                  <c:v>1.2347500000000001E-2</c:v>
                </c:pt>
                <c:pt idx="41850">
                  <c:v>1.0170800000000001E-2</c:v>
                </c:pt>
                <c:pt idx="41851" formatCode="0.00E+00">
                  <c:v>8.06253E-3</c:v>
                </c:pt>
                <c:pt idx="41852" formatCode="0.00E+00">
                  <c:v>6.0248799999999998E-3</c:v>
                </c:pt>
                <c:pt idx="41853" formatCode="0.00E+00">
                  <c:v>4.0597200000000002E-3</c:v>
                </c:pt>
                <c:pt idx="41854" formatCode="0.00E+00">
                  <c:v>2.1688599999999999E-3</c:v>
                </c:pt>
                <c:pt idx="41855" formatCode="0.00E+00">
                  <c:v>3.5334100000000002E-4</c:v>
                </c:pt>
                <c:pt idx="41856" formatCode="0.00E+00">
                  <c:v>-1.3863300000000001E-3</c:v>
                </c:pt>
                <c:pt idx="41857" formatCode="0.00E+00">
                  <c:v>-3.0488799999999999E-3</c:v>
                </c:pt>
                <c:pt idx="41858" formatCode="0.00E+00">
                  <c:v>-4.6320500000000004E-3</c:v>
                </c:pt>
                <c:pt idx="41859" formatCode="0.00E+00">
                  <c:v>-6.13337E-3</c:v>
                </c:pt>
                <c:pt idx="41860" formatCode="0.00E+00">
                  <c:v>-7.5500699999999999E-3</c:v>
                </c:pt>
                <c:pt idx="41861" formatCode="0.00E+00">
                  <c:v>-8.8790799999999993E-3</c:v>
                </c:pt>
                <c:pt idx="41862">
                  <c:v>-1.01184E-2</c:v>
                </c:pt>
                <c:pt idx="41863">
                  <c:v>-1.12675E-2</c:v>
                </c:pt>
                <c:pt idx="41864">
                  <c:v>-1.2326E-2</c:v>
                </c:pt>
                <c:pt idx="41865">
                  <c:v>-1.3292699999999999E-2</c:v>
                </c:pt>
                <c:pt idx="41866">
                  <c:v>-1.41657E-2</c:v>
                </c:pt>
                <c:pt idx="41867">
                  <c:v>-1.49426E-2</c:v>
                </c:pt>
                <c:pt idx="41868">
                  <c:v>-1.5622199999999999E-2</c:v>
                </c:pt>
                <c:pt idx="41869">
                  <c:v>-1.6203800000000001E-2</c:v>
                </c:pt>
                <c:pt idx="41870">
                  <c:v>-1.6686699999999999E-2</c:v>
                </c:pt>
                <c:pt idx="41871">
                  <c:v>-1.7069500000000001E-2</c:v>
                </c:pt>
                <c:pt idx="41872">
                  <c:v>-1.7352099999999999E-2</c:v>
                </c:pt>
                <c:pt idx="41873">
                  <c:v>-1.75353E-2</c:v>
                </c:pt>
                <c:pt idx="41874">
                  <c:v>-1.7619099999999999E-2</c:v>
                </c:pt>
                <c:pt idx="41875">
                  <c:v>-1.76025E-2</c:v>
                </c:pt>
                <c:pt idx="41876">
                  <c:v>-1.7485000000000001E-2</c:v>
                </c:pt>
                <c:pt idx="41877">
                  <c:v>-1.7266799999999999E-2</c:v>
                </c:pt>
                <c:pt idx="41878">
                  <c:v>-1.6949100000000002E-2</c:v>
                </c:pt>
                <c:pt idx="41879">
                  <c:v>-1.6533200000000001E-2</c:v>
                </c:pt>
                <c:pt idx="41880">
                  <c:v>-1.6019599999999998E-2</c:v>
                </c:pt>
                <c:pt idx="41881">
                  <c:v>-1.5407799999999999E-2</c:v>
                </c:pt>
                <c:pt idx="41882">
                  <c:v>-1.46973E-2</c:v>
                </c:pt>
                <c:pt idx="41883">
                  <c:v>-1.38884E-2</c:v>
                </c:pt>
                <c:pt idx="41884">
                  <c:v>-1.29815E-2</c:v>
                </c:pt>
                <c:pt idx="41885">
                  <c:v>-1.19767E-2</c:v>
                </c:pt>
                <c:pt idx="41886">
                  <c:v>-1.08749E-2</c:v>
                </c:pt>
                <c:pt idx="41887" formatCode="0.00E+00">
                  <c:v>-9.6767599999999995E-3</c:v>
                </c:pt>
                <c:pt idx="41888" formatCode="0.00E+00">
                  <c:v>-8.3829500000000001E-3</c:v>
                </c:pt>
                <c:pt idx="41889" formatCode="0.00E+00">
                  <c:v>-6.9945900000000002E-3</c:v>
                </c:pt>
                <c:pt idx="41890" formatCode="0.00E+00">
                  <c:v>-5.5131099999999999E-3</c:v>
                </c:pt>
                <c:pt idx="41891" formatCode="0.00E+00">
                  <c:v>-3.9397499999999997E-3</c:v>
                </c:pt>
                <c:pt idx="41892" formatCode="0.00E+00">
                  <c:v>-2.27589E-3</c:v>
                </c:pt>
                <c:pt idx="41893" formatCode="0.00E+00">
                  <c:v>-5.23129E-4</c:v>
                </c:pt>
                <c:pt idx="41894" formatCode="0.00E+00">
                  <c:v>1.31712E-3</c:v>
                </c:pt>
                <c:pt idx="41895" formatCode="0.00E+00">
                  <c:v>3.2437400000000002E-3</c:v>
                </c:pt>
                <c:pt idx="41896" formatCode="0.00E+00">
                  <c:v>5.2550499999999998E-3</c:v>
                </c:pt>
                <c:pt idx="41897" formatCode="0.00E+00">
                  <c:v>7.3486100000000002E-3</c:v>
                </c:pt>
                <c:pt idx="41898" formatCode="0.00E+00">
                  <c:v>9.5221400000000001E-3</c:v>
                </c:pt>
                <c:pt idx="41899">
                  <c:v>1.17737E-2</c:v>
                </c:pt>
                <c:pt idx="41900">
                  <c:v>1.4101199999999999E-2</c:v>
                </c:pt>
                <c:pt idx="41901">
                  <c:v>1.65031E-2</c:v>
                </c:pt>
                <c:pt idx="41902">
                  <c:v>1.8977399999999998E-2</c:v>
                </c:pt>
                <c:pt idx="41903">
                  <c:v>2.15213E-2</c:v>
                </c:pt>
                <c:pt idx="41904">
                  <c:v>2.4132000000000001E-2</c:v>
                </c:pt>
                <c:pt idx="41905">
                  <c:v>2.68077E-2</c:v>
                </c:pt>
                <c:pt idx="41906">
                  <c:v>2.9546699999999999E-2</c:v>
                </c:pt>
                <c:pt idx="41907">
                  <c:v>3.2345800000000001E-2</c:v>
                </c:pt>
                <c:pt idx="41908">
                  <c:v>3.52009E-2</c:v>
                </c:pt>
                <c:pt idx="41909">
                  <c:v>3.8108299999999998E-2</c:v>
                </c:pt>
                <c:pt idx="41910">
                  <c:v>4.1065200000000003E-2</c:v>
                </c:pt>
                <c:pt idx="41911">
                  <c:v>4.4069999999999998E-2</c:v>
                </c:pt>
                <c:pt idx="41912">
                  <c:v>4.7121000000000003E-2</c:v>
                </c:pt>
                <c:pt idx="41913">
                  <c:v>5.0215700000000002E-2</c:v>
                </c:pt>
                <c:pt idx="41914">
                  <c:v>5.33509E-2</c:v>
                </c:pt>
                <c:pt idx="41915">
                  <c:v>5.6523499999999997E-2</c:v>
                </c:pt>
                <c:pt idx="41916">
                  <c:v>5.9730100000000001E-2</c:v>
                </c:pt>
                <c:pt idx="41917">
                  <c:v>6.2967200000000001E-2</c:v>
                </c:pt>
                <c:pt idx="41918">
                  <c:v>6.6230800000000006E-2</c:v>
                </c:pt>
                <c:pt idx="41919">
                  <c:v>6.9517200000000001E-2</c:v>
                </c:pt>
                <c:pt idx="41920">
                  <c:v>7.2823399999999996E-2</c:v>
                </c:pt>
                <c:pt idx="41921">
                  <c:v>7.6147199999999998E-2</c:v>
                </c:pt>
                <c:pt idx="41922">
                  <c:v>7.9486600000000004E-2</c:v>
                </c:pt>
                <c:pt idx="41923">
                  <c:v>8.2838499999999995E-2</c:v>
                </c:pt>
                <c:pt idx="41924">
                  <c:v>8.6199300000000006E-2</c:v>
                </c:pt>
                <c:pt idx="41925">
                  <c:v>8.9565900000000004E-2</c:v>
                </c:pt>
                <c:pt idx="41926">
                  <c:v>9.2935100000000007E-2</c:v>
                </c:pt>
                <c:pt idx="41927">
                  <c:v>9.6303100000000003E-2</c:v>
                </c:pt>
                <c:pt idx="41928">
                  <c:v>9.9666400000000002E-2</c:v>
                </c:pt>
                <c:pt idx="41929">
                  <c:v>0.103022</c:v>
                </c:pt>
                <c:pt idx="41930">
                  <c:v>0.106368</c:v>
                </c:pt>
                <c:pt idx="41931">
                  <c:v>0.10970000000000001</c:v>
                </c:pt>
                <c:pt idx="41932">
                  <c:v>0.11301600000000001</c:v>
                </c:pt>
                <c:pt idx="41933">
                  <c:v>0.116312</c:v>
                </c:pt>
                <c:pt idx="41934">
                  <c:v>0.119585</c:v>
                </c:pt>
                <c:pt idx="41935">
                  <c:v>0.122831</c:v>
                </c:pt>
                <c:pt idx="41936">
                  <c:v>0.12604699999999999</c:v>
                </c:pt>
                <c:pt idx="41937">
                  <c:v>0.12923000000000001</c:v>
                </c:pt>
                <c:pt idx="41938">
                  <c:v>0.13237699999999999</c:v>
                </c:pt>
                <c:pt idx="41939">
                  <c:v>0.13548399999999999</c:v>
                </c:pt>
                <c:pt idx="41940">
                  <c:v>0.13854900000000001</c:v>
                </c:pt>
                <c:pt idx="41941">
                  <c:v>0.141569</c:v>
                </c:pt>
                <c:pt idx="41942">
                  <c:v>0.14454</c:v>
                </c:pt>
                <c:pt idx="41943">
                  <c:v>0.14745900000000001</c:v>
                </c:pt>
                <c:pt idx="41944">
                  <c:v>0.15032200000000001</c:v>
                </c:pt>
                <c:pt idx="41945">
                  <c:v>0.15312799999999999</c:v>
                </c:pt>
                <c:pt idx="41946">
                  <c:v>0.15587400000000001</c:v>
                </c:pt>
                <c:pt idx="41947">
                  <c:v>0.158556</c:v>
                </c:pt>
                <c:pt idx="41948">
                  <c:v>0.16117100000000001</c:v>
                </c:pt>
                <c:pt idx="41949">
                  <c:v>0.163717</c:v>
                </c:pt>
                <c:pt idx="41950">
                  <c:v>0.16619300000000001</c:v>
                </c:pt>
                <c:pt idx="41951">
                  <c:v>0.168597</c:v>
                </c:pt>
                <c:pt idx="41952">
                  <c:v>0.17092599999999999</c:v>
                </c:pt>
                <c:pt idx="41953">
                  <c:v>0.173178</c:v>
                </c:pt>
                <c:pt idx="41954">
                  <c:v>0.17535000000000001</c:v>
                </c:pt>
                <c:pt idx="41955">
                  <c:v>0.17743999999999999</c:v>
                </c:pt>
                <c:pt idx="41956">
                  <c:v>0.179447</c:v>
                </c:pt>
                <c:pt idx="41957">
                  <c:v>0.181367</c:v>
                </c:pt>
                <c:pt idx="41958">
                  <c:v>0.183199</c:v>
                </c:pt>
                <c:pt idx="41959">
                  <c:v>0.18494099999999999</c:v>
                </c:pt>
                <c:pt idx="41960">
                  <c:v>0.18659200000000001</c:v>
                </c:pt>
                <c:pt idx="41961">
                  <c:v>0.18815000000000001</c:v>
                </c:pt>
                <c:pt idx="41962">
                  <c:v>0.189612</c:v>
                </c:pt>
                <c:pt idx="41963">
                  <c:v>0.19097900000000001</c:v>
                </c:pt>
                <c:pt idx="41964">
                  <c:v>0.192249</c:v>
                </c:pt>
                <c:pt idx="41965">
                  <c:v>0.19342200000000001</c:v>
                </c:pt>
                <c:pt idx="41966">
                  <c:v>0.194498</c:v>
                </c:pt>
                <c:pt idx="41967">
                  <c:v>0.19547700000000001</c:v>
                </c:pt>
                <c:pt idx="41968">
                  <c:v>0.196357</c:v>
                </c:pt>
                <c:pt idx="41969">
                  <c:v>0.19713700000000001</c:v>
                </c:pt>
                <c:pt idx="41970">
                  <c:v>0.19781599999999999</c:v>
                </c:pt>
                <c:pt idx="41971">
                  <c:v>0.19839399999999999</c:v>
                </c:pt>
                <c:pt idx="41972">
                  <c:v>0.19887099999999999</c:v>
                </c:pt>
                <c:pt idx="41973">
                  <c:v>0.19924700000000001</c:v>
                </c:pt>
                <c:pt idx="41974">
                  <c:v>0.199522</c:v>
                </c:pt>
                <c:pt idx="41975">
                  <c:v>0.19969700000000001</c:v>
                </c:pt>
                <c:pt idx="41976">
                  <c:v>0.19977300000000001</c:v>
                </c:pt>
                <c:pt idx="41977">
                  <c:v>0.19975000000000001</c:v>
                </c:pt>
                <c:pt idx="41978">
                  <c:v>0.199627</c:v>
                </c:pt>
                <c:pt idx="41979">
                  <c:v>0.199407</c:v>
                </c:pt>
                <c:pt idx="41980">
                  <c:v>0.19908899999999999</c:v>
                </c:pt>
                <c:pt idx="41981">
                  <c:v>0.19867399999999999</c:v>
                </c:pt>
                <c:pt idx="41982">
                  <c:v>0.198162</c:v>
                </c:pt>
                <c:pt idx="41983">
                  <c:v>0.19755500000000001</c:v>
                </c:pt>
                <c:pt idx="41984">
                  <c:v>0.196855</c:v>
                </c:pt>
                <c:pt idx="41985">
                  <c:v>0.19606199999999999</c:v>
                </c:pt>
                <c:pt idx="41986">
                  <c:v>0.19517999999999999</c:v>
                </c:pt>
                <c:pt idx="41987">
                  <c:v>0.19420799999999999</c:v>
                </c:pt>
                <c:pt idx="41988">
                  <c:v>0.19314799999999999</c:v>
                </c:pt>
                <c:pt idx="41989">
                  <c:v>0.192001</c:v>
                </c:pt>
                <c:pt idx="41990">
                  <c:v>0.19076899999999999</c:v>
                </c:pt>
                <c:pt idx="41991">
                  <c:v>0.18945300000000001</c:v>
                </c:pt>
                <c:pt idx="41992">
                  <c:v>0.188057</c:v>
                </c:pt>
                <c:pt idx="41993">
                  <c:v>0.186582</c:v>
                </c:pt>
                <c:pt idx="41994">
                  <c:v>0.185031</c:v>
                </c:pt>
                <c:pt idx="41995">
                  <c:v>0.18340500000000001</c:v>
                </c:pt>
                <c:pt idx="41996">
                  <c:v>0.18170700000000001</c:v>
                </c:pt>
                <c:pt idx="41997">
                  <c:v>0.17993999999999999</c:v>
                </c:pt>
                <c:pt idx="41998">
                  <c:v>0.17810599999999999</c:v>
                </c:pt>
                <c:pt idx="41999">
                  <c:v>0.17621000000000001</c:v>
                </c:pt>
                <c:pt idx="42000">
                  <c:v>0.17425299999999999</c:v>
                </c:pt>
                <c:pt idx="42001">
                  <c:v>0.172239</c:v>
                </c:pt>
                <c:pt idx="42002">
                  <c:v>0.17017099999999999</c:v>
                </c:pt>
                <c:pt idx="42003">
                  <c:v>0.16805100000000001</c:v>
                </c:pt>
                <c:pt idx="42004">
                  <c:v>0.165883</c:v>
                </c:pt>
                <c:pt idx="42005">
                  <c:v>0.16366900000000001</c:v>
                </c:pt>
                <c:pt idx="42006">
                  <c:v>0.161411</c:v>
                </c:pt>
                <c:pt idx="42007">
                  <c:v>0.159113</c:v>
                </c:pt>
                <c:pt idx="42008">
                  <c:v>0.156775</c:v>
                </c:pt>
                <c:pt idx="42009">
                  <c:v>0.15440200000000001</c:v>
                </c:pt>
                <c:pt idx="42010">
                  <c:v>0.15199599999999999</c:v>
                </c:pt>
                <c:pt idx="42011">
                  <c:v>0.149561</c:v>
                </c:pt>
                <c:pt idx="42012">
                  <c:v>0.14709900000000001</c:v>
                </c:pt>
                <c:pt idx="42013">
                  <c:v>0.14461499999999999</c:v>
                </c:pt>
                <c:pt idx="42014">
                  <c:v>0.14211099999999999</c:v>
                </c:pt>
                <c:pt idx="42015">
                  <c:v>0.13958999999999999</c:v>
                </c:pt>
                <c:pt idx="42016">
                  <c:v>0.13705400000000001</c:v>
                </c:pt>
                <c:pt idx="42017">
                  <c:v>0.13450500000000001</c:v>
                </c:pt>
                <c:pt idx="42018">
                  <c:v>0.13194600000000001</c:v>
                </c:pt>
                <c:pt idx="42019">
                  <c:v>0.129382</c:v>
                </c:pt>
                <c:pt idx="42020">
                  <c:v>0.12681300000000001</c:v>
                </c:pt>
                <c:pt idx="42021">
                  <c:v>0.12424399999999999</c:v>
                </c:pt>
                <c:pt idx="42022">
                  <c:v>0.12167799999999999</c:v>
                </c:pt>
                <c:pt idx="42023">
                  <c:v>0.119118</c:v>
                </c:pt>
                <c:pt idx="42024">
                  <c:v>0.116565</c:v>
                </c:pt>
                <c:pt idx="42025">
                  <c:v>0.114022</c:v>
                </c:pt>
                <c:pt idx="42026">
                  <c:v>0.11149199999999999</c:v>
                </c:pt>
                <c:pt idx="42027">
                  <c:v>0.108976</c:v>
                </c:pt>
                <c:pt idx="42028">
                  <c:v>0.106478</c:v>
                </c:pt>
                <c:pt idx="42029">
                  <c:v>0.104</c:v>
                </c:pt>
                <c:pt idx="42030">
                  <c:v>0.101544</c:v>
                </c:pt>
                <c:pt idx="42031">
                  <c:v>9.9113099999999996E-2</c:v>
                </c:pt>
                <c:pt idx="42032">
                  <c:v>9.6709199999999995E-2</c:v>
                </c:pt>
                <c:pt idx="42033">
                  <c:v>9.4334699999999994E-2</c:v>
                </c:pt>
                <c:pt idx="42034">
                  <c:v>9.1991799999999999E-2</c:v>
                </c:pt>
                <c:pt idx="42035">
                  <c:v>8.9682799999999993E-2</c:v>
                </c:pt>
                <c:pt idx="42036">
                  <c:v>8.7409200000000006E-2</c:v>
                </c:pt>
                <c:pt idx="42037">
                  <c:v>8.5172600000000001E-2</c:v>
                </c:pt>
                <c:pt idx="42038">
                  <c:v>8.2975099999999996E-2</c:v>
                </c:pt>
                <c:pt idx="42039">
                  <c:v>8.08194E-2</c:v>
                </c:pt>
                <c:pt idx="42040">
                  <c:v>7.8707899999999997E-2</c:v>
                </c:pt>
                <c:pt idx="42041">
                  <c:v>7.6642199999999994E-2</c:v>
                </c:pt>
                <c:pt idx="42042">
                  <c:v>7.4623900000000007E-2</c:v>
                </c:pt>
                <c:pt idx="42043">
                  <c:v>7.2654499999999997E-2</c:v>
                </c:pt>
                <c:pt idx="42044">
                  <c:v>7.0735300000000001E-2</c:v>
                </c:pt>
                <c:pt idx="42045">
                  <c:v>6.8867200000000003E-2</c:v>
                </c:pt>
                <c:pt idx="42046">
                  <c:v>6.7050999999999999E-2</c:v>
                </c:pt>
                <c:pt idx="42047">
                  <c:v>6.5287300000000006E-2</c:v>
                </c:pt>
                <c:pt idx="42048">
                  <c:v>6.3577700000000001E-2</c:v>
                </c:pt>
                <c:pt idx="42049">
                  <c:v>6.1924100000000003E-2</c:v>
                </c:pt>
                <c:pt idx="42050">
                  <c:v>6.0328100000000003E-2</c:v>
                </c:pt>
                <c:pt idx="42051">
                  <c:v>5.8790200000000001E-2</c:v>
                </c:pt>
                <c:pt idx="42052">
                  <c:v>5.7311599999999997E-2</c:v>
                </c:pt>
                <c:pt idx="42053">
                  <c:v>5.5893199999999997E-2</c:v>
                </c:pt>
                <c:pt idx="42054">
                  <c:v>5.4536000000000001E-2</c:v>
                </c:pt>
                <c:pt idx="42055">
                  <c:v>5.3240599999999999E-2</c:v>
                </c:pt>
                <c:pt idx="42056">
                  <c:v>5.2007600000000001E-2</c:v>
                </c:pt>
                <c:pt idx="42057">
                  <c:v>5.0837E-2</c:v>
                </c:pt>
                <c:pt idx="42058">
                  <c:v>4.97294E-2</c:v>
                </c:pt>
                <c:pt idx="42059">
                  <c:v>4.8685100000000002E-2</c:v>
                </c:pt>
                <c:pt idx="42060">
                  <c:v>4.7704000000000003E-2</c:v>
                </c:pt>
                <c:pt idx="42061">
                  <c:v>4.6785899999999998E-2</c:v>
                </c:pt>
                <c:pt idx="42062">
                  <c:v>4.5931600000000003E-2</c:v>
                </c:pt>
                <c:pt idx="42063">
                  <c:v>4.51417E-2</c:v>
                </c:pt>
                <c:pt idx="42064">
                  <c:v>4.4416600000000001E-2</c:v>
                </c:pt>
                <c:pt idx="42065">
                  <c:v>4.3756000000000003E-2</c:v>
                </c:pt>
                <c:pt idx="42066">
                  <c:v>4.3159400000000001E-2</c:v>
                </c:pt>
                <c:pt idx="42067">
                  <c:v>4.2625499999999997E-2</c:v>
                </c:pt>
                <c:pt idx="42068">
                  <c:v>4.2153500000000003E-2</c:v>
                </c:pt>
                <c:pt idx="42069">
                  <c:v>4.1743000000000002E-2</c:v>
                </c:pt>
                <c:pt idx="42070">
                  <c:v>4.1393399999999997E-2</c:v>
                </c:pt>
                <c:pt idx="42071">
                  <c:v>4.1104399999999999E-2</c:v>
                </c:pt>
                <c:pt idx="42072">
                  <c:v>4.0876099999999999E-2</c:v>
                </c:pt>
                <c:pt idx="42073">
                  <c:v>4.07082E-2</c:v>
                </c:pt>
                <c:pt idx="42074">
                  <c:v>4.05989E-2</c:v>
                </c:pt>
                <c:pt idx="42075">
                  <c:v>4.0546400000000003E-2</c:v>
                </c:pt>
                <c:pt idx="42076">
                  <c:v>4.0549500000000002E-2</c:v>
                </c:pt>
                <c:pt idx="42077">
                  <c:v>4.0607999999999998E-2</c:v>
                </c:pt>
                <c:pt idx="42078">
                  <c:v>4.0721199999999999E-2</c:v>
                </c:pt>
                <c:pt idx="42079">
                  <c:v>4.0888300000000002E-2</c:v>
                </c:pt>
                <c:pt idx="42080">
                  <c:v>4.1108699999999998E-2</c:v>
                </c:pt>
                <c:pt idx="42081">
                  <c:v>4.1381500000000002E-2</c:v>
                </c:pt>
                <c:pt idx="42082">
                  <c:v>4.1705800000000001E-2</c:v>
                </c:pt>
                <c:pt idx="42083">
                  <c:v>4.2079999999999999E-2</c:v>
                </c:pt>
                <c:pt idx="42084">
                  <c:v>4.2502600000000001E-2</c:v>
                </c:pt>
                <c:pt idx="42085">
                  <c:v>4.29726E-2</c:v>
                </c:pt>
                <c:pt idx="42086">
                  <c:v>4.3489300000000002E-2</c:v>
                </c:pt>
                <c:pt idx="42087">
                  <c:v>4.40527E-2</c:v>
                </c:pt>
                <c:pt idx="42088">
                  <c:v>4.4663099999999997E-2</c:v>
                </c:pt>
                <c:pt idx="42089">
                  <c:v>4.5320300000000001E-2</c:v>
                </c:pt>
                <c:pt idx="42090">
                  <c:v>4.60215E-2</c:v>
                </c:pt>
                <c:pt idx="42091">
                  <c:v>4.6762900000000003E-2</c:v>
                </c:pt>
                <c:pt idx="42092">
                  <c:v>4.7542099999999997E-2</c:v>
                </c:pt>
                <c:pt idx="42093">
                  <c:v>4.8357400000000002E-2</c:v>
                </c:pt>
                <c:pt idx="42094">
                  <c:v>4.9206300000000001E-2</c:v>
                </c:pt>
                <c:pt idx="42095">
                  <c:v>5.0086600000000002E-2</c:v>
                </c:pt>
                <c:pt idx="42096">
                  <c:v>5.09965E-2</c:v>
                </c:pt>
                <c:pt idx="42097">
                  <c:v>5.1934399999999999E-2</c:v>
                </c:pt>
                <c:pt idx="42098">
                  <c:v>5.2898100000000003E-2</c:v>
                </c:pt>
                <c:pt idx="42099">
                  <c:v>5.3885599999999999E-2</c:v>
                </c:pt>
                <c:pt idx="42100">
                  <c:v>5.4894999999999999E-2</c:v>
                </c:pt>
                <c:pt idx="42101">
                  <c:v>5.5924399999999999E-2</c:v>
                </c:pt>
                <c:pt idx="42102">
                  <c:v>5.6971300000000002E-2</c:v>
                </c:pt>
                <c:pt idx="42103">
                  <c:v>5.80332E-2</c:v>
                </c:pt>
                <c:pt idx="42104">
                  <c:v>5.9107899999999998E-2</c:v>
                </c:pt>
                <c:pt idx="42105">
                  <c:v>6.0193499999999997E-2</c:v>
                </c:pt>
                <c:pt idx="42106">
                  <c:v>6.12889E-2</c:v>
                </c:pt>
                <c:pt idx="42107">
                  <c:v>6.2392299999999998E-2</c:v>
                </c:pt>
                <c:pt idx="42108">
                  <c:v>6.3502100000000006E-2</c:v>
                </c:pt>
                <c:pt idx="42109">
                  <c:v>6.4616499999999993E-2</c:v>
                </c:pt>
                <c:pt idx="42110">
                  <c:v>6.5734399999999998E-2</c:v>
                </c:pt>
                <c:pt idx="42111">
                  <c:v>6.6853999999999997E-2</c:v>
                </c:pt>
                <c:pt idx="42112">
                  <c:v>6.7973199999999998E-2</c:v>
                </c:pt>
                <c:pt idx="42113">
                  <c:v>6.9089999999999999E-2</c:v>
                </c:pt>
                <c:pt idx="42114">
                  <c:v>7.0202600000000004E-2</c:v>
                </c:pt>
                <c:pt idx="42115">
                  <c:v>7.1309300000000006E-2</c:v>
                </c:pt>
                <c:pt idx="42116">
                  <c:v>7.2408299999999995E-2</c:v>
                </c:pt>
                <c:pt idx="42117">
                  <c:v>7.3497599999999996E-2</c:v>
                </c:pt>
                <c:pt idx="42118">
                  <c:v>7.45754E-2</c:v>
                </c:pt>
                <c:pt idx="42119">
                  <c:v>7.5639700000000004E-2</c:v>
                </c:pt>
                <c:pt idx="42120">
                  <c:v>7.6688999999999993E-2</c:v>
                </c:pt>
                <c:pt idx="42121">
                  <c:v>7.7721700000000005E-2</c:v>
                </c:pt>
                <c:pt idx="42122">
                  <c:v>7.8736399999999998E-2</c:v>
                </c:pt>
                <c:pt idx="42123">
                  <c:v>7.9731300000000005E-2</c:v>
                </c:pt>
                <c:pt idx="42124">
                  <c:v>8.0704600000000001E-2</c:v>
                </c:pt>
                <c:pt idx="42125">
                  <c:v>8.1655099999999994E-2</c:v>
                </c:pt>
                <c:pt idx="42126">
                  <c:v>8.2581199999999993E-2</c:v>
                </c:pt>
                <c:pt idx="42127">
                  <c:v>8.3481799999999995E-2</c:v>
                </c:pt>
                <c:pt idx="42128">
                  <c:v>8.4355399999999997E-2</c:v>
                </c:pt>
                <c:pt idx="42129">
                  <c:v>8.5200899999999996E-2</c:v>
                </c:pt>
                <c:pt idx="42130">
                  <c:v>8.6017899999999994E-2</c:v>
                </c:pt>
                <c:pt idx="42131">
                  <c:v>8.68057E-2</c:v>
                </c:pt>
                <c:pt idx="42132">
                  <c:v>8.7563299999999997E-2</c:v>
                </c:pt>
                <c:pt idx="42133">
                  <c:v>8.8289699999999999E-2</c:v>
                </c:pt>
                <c:pt idx="42134">
                  <c:v>8.8983699999999999E-2</c:v>
                </c:pt>
                <c:pt idx="42135">
                  <c:v>8.9644100000000004E-2</c:v>
                </c:pt>
                <c:pt idx="42136">
                  <c:v>9.0271000000000004E-2</c:v>
                </c:pt>
                <c:pt idx="42137">
                  <c:v>9.0864200000000006E-2</c:v>
                </c:pt>
                <c:pt idx="42138">
                  <c:v>9.14238E-2</c:v>
                </c:pt>
                <c:pt idx="42139">
                  <c:v>9.1949600000000006E-2</c:v>
                </c:pt>
                <c:pt idx="42140">
                  <c:v>9.2441599999999999E-2</c:v>
                </c:pt>
                <c:pt idx="42141">
                  <c:v>9.2899700000000002E-2</c:v>
                </c:pt>
                <c:pt idx="42142">
                  <c:v>9.3323900000000001E-2</c:v>
                </c:pt>
                <c:pt idx="42143">
                  <c:v>9.3714400000000003E-2</c:v>
                </c:pt>
                <c:pt idx="42144">
                  <c:v>9.4071299999999997E-2</c:v>
                </c:pt>
                <c:pt idx="42145">
                  <c:v>9.4394900000000004E-2</c:v>
                </c:pt>
                <c:pt idx="42146">
                  <c:v>9.4685199999999997E-2</c:v>
                </c:pt>
                <c:pt idx="42147">
                  <c:v>9.4942299999999993E-2</c:v>
                </c:pt>
                <c:pt idx="42148">
                  <c:v>9.5166299999999995E-2</c:v>
                </c:pt>
                <c:pt idx="42149">
                  <c:v>9.5358299999999993E-2</c:v>
                </c:pt>
                <c:pt idx="42150">
                  <c:v>9.5519400000000004E-2</c:v>
                </c:pt>
                <c:pt idx="42151">
                  <c:v>9.5650499999999999E-2</c:v>
                </c:pt>
                <c:pt idx="42152">
                  <c:v>9.5752599999999993E-2</c:v>
                </c:pt>
                <c:pt idx="42153">
                  <c:v>9.5826700000000001E-2</c:v>
                </c:pt>
                <c:pt idx="42154">
                  <c:v>9.5873700000000006E-2</c:v>
                </c:pt>
                <c:pt idx="42155">
                  <c:v>9.5894300000000002E-2</c:v>
                </c:pt>
                <c:pt idx="42156">
                  <c:v>9.58894E-2</c:v>
                </c:pt>
                <c:pt idx="42157">
                  <c:v>9.5860200000000007E-2</c:v>
                </c:pt>
                <c:pt idx="42158">
                  <c:v>9.5808400000000002E-2</c:v>
                </c:pt>
                <c:pt idx="42159">
                  <c:v>9.5736000000000002E-2</c:v>
                </c:pt>
                <c:pt idx="42160">
                  <c:v>9.5644900000000005E-2</c:v>
                </c:pt>
                <c:pt idx="42161">
                  <c:v>9.5536200000000002E-2</c:v>
                </c:pt>
                <c:pt idx="42162">
                  <c:v>9.5410300000000003E-2</c:v>
                </c:pt>
                <c:pt idx="42163">
                  <c:v>9.5267699999999997E-2</c:v>
                </c:pt>
                <c:pt idx="42164">
                  <c:v>9.511E-2</c:v>
                </c:pt>
                <c:pt idx="42165">
                  <c:v>9.4939300000000004E-2</c:v>
                </c:pt>
                <c:pt idx="42166">
                  <c:v>9.4757099999999997E-2</c:v>
                </c:pt>
                <c:pt idx="42167">
                  <c:v>9.4564700000000002E-2</c:v>
                </c:pt>
                <c:pt idx="42168">
                  <c:v>9.4363699999999995E-2</c:v>
                </c:pt>
                <c:pt idx="42169">
                  <c:v>9.4155799999999998E-2</c:v>
                </c:pt>
                <c:pt idx="42170">
                  <c:v>9.3942399999999995E-2</c:v>
                </c:pt>
                <c:pt idx="42171">
                  <c:v>9.3724799999999997E-2</c:v>
                </c:pt>
                <c:pt idx="42172">
                  <c:v>9.3503900000000001E-2</c:v>
                </c:pt>
                <c:pt idx="42173">
                  <c:v>9.3281299999999998E-2</c:v>
                </c:pt>
                <c:pt idx="42174">
                  <c:v>9.30594E-2</c:v>
                </c:pt>
                <c:pt idx="42175">
                  <c:v>9.2841499999999993E-2</c:v>
                </c:pt>
                <c:pt idx="42176">
                  <c:v>9.2630699999999996E-2</c:v>
                </c:pt>
                <c:pt idx="42177">
                  <c:v>9.2427999999999996E-2</c:v>
                </c:pt>
                <c:pt idx="42178">
                  <c:v>9.22322E-2</c:v>
                </c:pt>
                <c:pt idx="42179">
                  <c:v>9.2043299999999995E-2</c:v>
                </c:pt>
                <c:pt idx="42180">
                  <c:v>9.1863E-2</c:v>
                </c:pt>
                <c:pt idx="42181">
                  <c:v>9.1692599999999999E-2</c:v>
                </c:pt>
                <c:pt idx="42182">
                  <c:v>9.1532500000000003E-2</c:v>
                </c:pt>
                <c:pt idx="42183">
                  <c:v>9.1383199999999998E-2</c:v>
                </c:pt>
                <c:pt idx="42184">
                  <c:v>9.1245699999999999E-2</c:v>
                </c:pt>
                <c:pt idx="42185">
                  <c:v>9.1121199999999999E-2</c:v>
                </c:pt>
                <c:pt idx="42186">
                  <c:v>9.1010400000000005E-2</c:v>
                </c:pt>
                <c:pt idx="42187">
                  <c:v>9.0913599999999997E-2</c:v>
                </c:pt>
                <c:pt idx="42188">
                  <c:v>9.0830999999999995E-2</c:v>
                </c:pt>
                <c:pt idx="42189">
                  <c:v>9.0762599999999999E-2</c:v>
                </c:pt>
                <c:pt idx="42190">
                  <c:v>9.07081E-2</c:v>
                </c:pt>
                <c:pt idx="42191">
                  <c:v>9.0667600000000001E-2</c:v>
                </c:pt>
                <c:pt idx="42192">
                  <c:v>9.0642E-2</c:v>
                </c:pt>
                <c:pt idx="42193">
                  <c:v>9.0632000000000004E-2</c:v>
                </c:pt>
                <c:pt idx="42194">
                  <c:v>9.0637899999999993E-2</c:v>
                </c:pt>
                <c:pt idx="42195">
                  <c:v>9.0659699999999996E-2</c:v>
                </c:pt>
                <c:pt idx="42196">
                  <c:v>9.0697600000000003E-2</c:v>
                </c:pt>
                <c:pt idx="42197">
                  <c:v>9.0752299999999994E-2</c:v>
                </c:pt>
                <c:pt idx="42198">
                  <c:v>9.0824299999999997E-2</c:v>
                </c:pt>
                <c:pt idx="42199">
                  <c:v>9.0914099999999998E-2</c:v>
                </c:pt>
                <c:pt idx="42200">
                  <c:v>9.1021400000000002E-2</c:v>
                </c:pt>
                <c:pt idx="42201">
                  <c:v>9.1145799999999999E-2</c:v>
                </c:pt>
                <c:pt idx="42202">
                  <c:v>9.1286999999999993E-2</c:v>
                </c:pt>
                <c:pt idx="42203">
                  <c:v>9.1444600000000001E-2</c:v>
                </c:pt>
                <c:pt idx="42204">
                  <c:v>9.1617799999999999E-2</c:v>
                </c:pt>
                <c:pt idx="42205">
                  <c:v>9.1805600000000001E-2</c:v>
                </c:pt>
                <c:pt idx="42206">
                  <c:v>9.20073E-2</c:v>
                </c:pt>
                <c:pt idx="42207">
                  <c:v>9.2221899999999996E-2</c:v>
                </c:pt>
                <c:pt idx="42208">
                  <c:v>9.2448699999999995E-2</c:v>
                </c:pt>
                <c:pt idx="42209">
                  <c:v>9.2687099999999994E-2</c:v>
                </c:pt>
                <c:pt idx="42210">
                  <c:v>9.2936199999999997E-2</c:v>
                </c:pt>
                <c:pt idx="42211">
                  <c:v>9.3195E-2</c:v>
                </c:pt>
                <c:pt idx="42212">
                  <c:v>9.3462000000000003E-2</c:v>
                </c:pt>
                <c:pt idx="42213">
                  <c:v>9.3735700000000005E-2</c:v>
                </c:pt>
                <c:pt idx="42214">
                  <c:v>9.4014700000000007E-2</c:v>
                </c:pt>
                <c:pt idx="42215">
                  <c:v>9.4298000000000007E-2</c:v>
                </c:pt>
                <c:pt idx="42216">
                  <c:v>9.4584199999999993E-2</c:v>
                </c:pt>
                <c:pt idx="42217">
                  <c:v>9.4871899999999995E-2</c:v>
                </c:pt>
                <c:pt idx="42218">
                  <c:v>9.5159900000000006E-2</c:v>
                </c:pt>
                <c:pt idx="42219">
                  <c:v>9.5446900000000001E-2</c:v>
                </c:pt>
                <c:pt idx="42220">
                  <c:v>9.5731700000000003E-2</c:v>
                </c:pt>
                <c:pt idx="42221">
                  <c:v>9.6013000000000001E-2</c:v>
                </c:pt>
                <c:pt idx="42222">
                  <c:v>9.6289600000000003E-2</c:v>
                </c:pt>
                <c:pt idx="42223">
                  <c:v>9.6559900000000004E-2</c:v>
                </c:pt>
                <c:pt idx="42224">
                  <c:v>9.68223E-2</c:v>
                </c:pt>
                <c:pt idx="42225">
                  <c:v>9.7075599999999998E-2</c:v>
                </c:pt>
                <c:pt idx="42226">
                  <c:v>9.7319000000000003E-2</c:v>
                </c:pt>
                <c:pt idx="42227">
                  <c:v>9.7551499999999999E-2</c:v>
                </c:pt>
                <c:pt idx="42228">
                  <c:v>9.7772100000000001E-2</c:v>
                </c:pt>
                <c:pt idx="42229">
                  <c:v>9.7978999999999997E-2</c:v>
                </c:pt>
                <c:pt idx="42230">
                  <c:v>9.8170499999999994E-2</c:v>
                </c:pt>
                <c:pt idx="42231">
                  <c:v>9.8344399999999998E-2</c:v>
                </c:pt>
                <c:pt idx="42232">
                  <c:v>9.8499000000000003E-2</c:v>
                </c:pt>
                <c:pt idx="42233">
                  <c:v>9.8632700000000004E-2</c:v>
                </c:pt>
                <c:pt idx="42234">
                  <c:v>9.8743700000000004E-2</c:v>
                </c:pt>
                <c:pt idx="42235">
                  <c:v>9.8830500000000002E-2</c:v>
                </c:pt>
                <c:pt idx="42236">
                  <c:v>9.8891599999999996E-2</c:v>
                </c:pt>
                <c:pt idx="42237">
                  <c:v>9.8925899999999997E-2</c:v>
                </c:pt>
                <c:pt idx="42238">
                  <c:v>9.8932099999999995E-2</c:v>
                </c:pt>
                <c:pt idx="42239">
                  <c:v>9.8908899999999994E-2</c:v>
                </c:pt>
                <c:pt idx="42240">
                  <c:v>9.8854200000000003E-2</c:v>
                </c:pt>
                <c:pt idx="42241">
                  <c:v>9.8766599999999996E-2</c:v>
                </c:pt>
                <c:pt idx="42242">
                  <c:v>9.8644499999999996E-2</c:v>
                </c:pt>
                <c:pt idx="42243">
                  <c:v>9.8487000000000005E-2</c:v>
                </c:pt>
                <c:pt idx="42244">
                  <c:v>9.8293099999999994E-2</c:v>
                </c:pt>
                <c:pt idx="42245">
                  <c:v>9.8062300000000005E-2</c:v>
                </c:pt>
                <c:pt idx="42246">
                  <c:v>9.7794000000000006E-2</c:v>
                </c:pt>
                <c:pt idx="42247">
                  <c:v>9.7487599999999994E-2</c:v>
                </c:pt>
                <c:pt idx="42248">
                  <c:v>9.7142199999999998E-2</c:v>
                </c:pt>
                <c:pt idx="42249">
                  <c:v>9.6756200000000001E-2</c:v>
                </c:pt>
                <c:pt idx="42250">
                  <c:v>9.6327899999999994E-2</c:v>
                </c:pt>
                <c:pt idx="42251">
                  <c:v>9.5856200000000003E-2</c:v>
                </c:pt>
                <c:pt idx="42252">
                  <c:v>9.5340099999999997E-2</c:v>
                </c:pt>
                <c:pt idx="42253">
                  <c:v>9.4779100000000005E-2</c:v>
                </c:pt>
                <c:pt idx="42254">
                  <c:v>9.4172400000000003E-2</c:v>
                </c:pt>
                <c:pt idx="42255">
                  <c:v>9.3519099999999994E-2</c:v>
                </c:pt>
                <c:pt idx="42256">
                  <c:v>9.2818800000000007E-2</c:v>
                </c:pt>
                <c:pt idx="42257">
                  <c:v>9.2071200000000006E-2</c:v>
                </c:pt>
                <c:pt idx="42258">
                  <c:v>9.1275499999999996E-2</c:v>
                </c:pt>
                <c:pt idx="42259">
                  <c:v>9.0431300000000006E-2</c:v>
                </c:pt>
                <c:pt idx="42260">
                  <c:v>8.9538400000000004E-2</c:v>
                </c:pt>
                <c:pt idx="42261">
                  <c:v>8.85967E-2</c:v>
                </c:pt>
                <c:pt idx="42262">
                  <c:v>8.7605799999999998E-2</c:v>
                </c:pt>
                <c:pt idx="42263">
                  <c:v>8.6566000000000004E-2</c:v>
                </c:pt>
                <c:pt idx="42264">
                  <c:v>8.5477300000000006E-2</c:v>
                </c:pt>
                <c:pt idx="42265">
                  <c:v>8.4340100000000001E-2</c:v>
                </c:pt>
                <c:pt idx="42266">
                  <c:v>8.3154599999999995E-2</c:v>
                </c:pt>
                <c:pt idx="42267">
                  <c:v>8.1921300000000002E-2</c:v>
                </c:pt>
                <c:pt idx="42268">
                  <c:v>8.0641000000000004E-2</c:v>
                </c:pt>
                <c:pt idx="42269">
                  <c:v>7.9314099999999998E-2</c:v>
                </c:pt>
                <c:pt idx="42270">
                  <c:v>7.7940999999999996E-2</c:v>
                </c:pt>
                <c:pt idx="42271">
                  <c:v>7.6522099999999996E-2</c:v>
                </c:pt>
                <c:pt idx="42272">
                  <c:v>7.5058200000000005E-2</c:v>
                </c:pt>
                <c:pt idx="42273">
                  <c:v>7.3550299999999999E-2</c:v>
                </c:pt>
                <c:pt idx="42274">
                  <c:v>7.2000099999999997E-2</c:v>
                </c:pt>
                <c:pt idx="42275">
                  <c:v>7.0408600000000002E-2</c:v>
                </c:pt>
                <c:pt idx="42276">
                  <c:v>6.8776599999999993E-2</c:v>
                </c:pt>
                <c:pt idx="42277">
                  <c:v>6.7105200000000004E-2</c:v>
                </c:pt>
                <c:pt idx="42278">
                  <c:v>6.5395900000000007E-2</c:v>
                </c:pt>
                <c:pt idx="42279">
                  <c:v>6.3650600000000002E-2</c:v>
                </c:pt>
                <c:pt idx="42280">
                  <c:v>6.1871099999999998E-2</c:v>
                </c:pt>
                <c:pt idx="42281">
                  <c:v>6.0058899999999998E-2</c:v>
                </c:pt>
                <c:pt idx="42282">
                  <c:v>5.8215599999999999E-2</c:v>
                </c:pt>
                <c:pt idx="42283">
                  <c:v>5.6342999999999997E-2</c:v>
                </c:pt>
                <c:pt idx="42284">
                  <c:v>5.4442699999999997E-2</c:v>
                </c:pt>
                <c:pt idx="42285">
                  <c:v>5.2516500000000001E-2</c:v>
                </c:pt>
                <c:pt idx="42286">
                  <c:v>5.0566600000000003E-2</c:v>
                </c:pt>
                <c:pt idx="42287">
                  <c:v>4.85955E-2</c:v>
                </c:pt>
                <c:pt idx="42288">
                  <c:v>4.6605399999999998E-2</c:v>
                </c:pt>
                <c:pt idx="42289">
                  <c:v>4.4598499999999999E-2</c:v>
                </c:pt>
                <c:pt idx="42290">
                  <c:v>4.25771E-2</c:v>
                </c:pt>
                <c:pt idx="42291">
                  <c:v>4.0543500000000003E-2</c:v>
                </c:pt>
                <c:pt idx="42292">
                  <c:v>3.8500100000000002E-2</c:v>
                </c:pt>
                <c:pt idx="42293">
                  <c:v>3.6449200000000001E-2</c:v>
                </c:pt>
                <c:pt idx="42294">
                  <c:v>3.4393199999999999E-2</c:v>
                </c:pt>
                <c:pt idx="42295">
                  <c:v>3.23342E-2</c:v>
                </c:pt>
                <c:pt idx="42296">
                  <c:v>3.0274499999999999E-2</c:v>
                </c:pt>
                <c:pt idx="42297">
                  <c:v>2.8217099999999998E-2</c:v>
                </c:pt>
                <c:pt idx="42298">
                  <c:v>2.61652E-2</c:v>
                </c:pt>
                <c:pt idx="42299">
                  <c:v>2.4121299999999998E-2</c:v>
                </c:pt>
                <c:pt idx="42300">
                  <c:v>2.2087200000000001E-2</c:v>
                </c:pt>
                <c:pt idx="42301">
                  <c:v>2.00655E-2</c:v>
                </c:pt>
                <c:pt idx="42302">
                  <c:v>1.8059200000000001E-2</c:v>
                </c:pt>
                <c:pt idx="42303">
                  <c:v>1.60713E-2</c:v>
                </c:pt>
                <c:pt idx="42304">
                  <c:v>1.41044E-2</c:v>
                </c:pt>
                <c:pt idx="42305">
                  <c:v>1.21615E-2</c:v>
                </c:pt>
                <c:pt idx="42306">
                  <c:v>1.0245199999999999E-2</c:v>
                </c:pt>
                <c:pt idx="42307" formatCode="0.00E+00">
                  <c:v>8.3585499999999993E-3</c:v>
                </c:pt>
                <c:pt idx="42308" formatCode="0.00E+00">
                  <c:v>6.5038700000000001E-3</c:v>
                </c:pt>
                <c:pt idx="42309" formatCode="0.00E+00">
                  <c:v>4.6833400000000002E-3</c:v>
                </c:pt>
                <c:pt idx="42310" formatCode="0.00E+00">
                  <c:v>2.8992599999999999E-3</c:v>
                </c:pt>
                <c:pt idx="42311" formatCode="0.00E+00">
                  <c:v>1.1547E-3</c:v>
                </c:pt>
                <c:pt idx="42312" formatCode="0.00E+00">
                  <c:v>-5.4677800000000004E-4</c:v>
                </c:pt>
                <c:pt idx="42313" formatCode="0.00E+00">
                  <c:v>-2.20098E-3</c:v>
                </c:pt>
                <c:pt idx="42314" formatCode="0.00E+00">
                  <c:v>-3.8042599999999998E-3</c:v>
                </c:pt>
                <c:pt idx="42315" formatCode="0.00E+00">
                  <c:v>-5.3555199999999999E-3</c:v>
                </c:pt>
                <c:pt idx="42316" formatCode="0.00E+00">
                  <c:v>-6.8545400000000001E-3</c:v>
                </c:pt>
                <c:pt idx="42317" formatCode="0.00E+00">
                  <c:v>-8.2995800000000008E-3</c:v>
                </c:pt>
                <c:pt idx="42318" formatCode="0.00E+00">
                  <c:v>-9.6882800000000005E-3</c:v>
                </c:pt>
                <c:pt idx="42319">
                  <c:v>-1.1018999999999999E-2</c:v>
                </c:pt>
                <c:pt idx="42320">
                  <c:v>-1.2290499999999999E-2</c:v>
                </c:pt>
                <c:pt idx="42321">
                  <c:v>-1.35011E-2</c:v>
                </c:pt>
                <c:pt idx="42322">
                  <c:v>-1.4648899999999999E-2</c:v>
                </c:pt>
                <c:pt idx="42323">
                  <c:v>-1.5732599999999999E-2</c:v>
                </c:pt>
                <c:pt idx="42324">
                  <c:v>-1.67507E-2</c:v>
                </c:pt>
                <c:pt idx="42325">
                  <c:v>-1.7701999999999999E-2</c:v>
                </c:pt>
                <c:pt idx="42326">
                  <c:v>-1.85852E-2</c:v>
                </c:pt>
                <c:pt idx="42327">
                  <c:v>-1.9399400000000001E-2</c:v>
                </c:pt>
                <c:pt idx="42328">
                  <c:v>-2.0143899999999999E-2</c:v>
                </c:pt>
                <c:pt idx="42329">
                  <c:v>-2.0818099999999999E-2</c:v>
                </c:pt>
                <c:pt idx="42330">
                  <c:v>-2.1421300000000001E-2</c:v>
                </c:pt>
                <c:pt idx="42331">
                  <c:v>-2.1952300000000001E-2</c:v>
                </c:pt>
                <c:pt idx="42332">
                  <c:v>-2.2410800000000002E-2</c:v>
                </c:pt>
                <c:pt idx="42333">
                  <c:v>-2.2797000000000001E-2</c:v>
                </c:pt>
                <c:pt idx="42334">
                  <c:v>-2.31103E-2</c:v>
                </c:pt>
                <c:pt idx="42335">
                  <c:v>-2.3350099999999999E-2</c:v>
                </c:pt>
                <c:pt idx="42336">
                  <c:v>-2.3515899999999999E-2</c:v>
                </c:pt>
                <c:pt idx="42337">
                  <c:v>-2.3607800000000002E-2</c:v>
                </c:pt>
                <c:pt idx="42338">
                  <c:v>-2.3626100000000001E-2</c:v>
                </c:pt>
                <c:pt idx="42339">
                  <c:v>-2.3571000000000002E-2</c:v>
                </c:pt>
                <c:pt idx="42340">
                  <c:v>-2.3442899999999999E-2</c:v>
                </c:pt>
                <c:pt idx="42341">
                  <c:v>-2.32423E-2</c:v>
                </c:pt>
                <c:pt idx="42342">
                  <c:v>-2.29702E-2</c:v>
                </c:pt>
                <c:pt idx="42343">
                  <c:v>-2.2627600000000001E-2</c:v>
                </c:pt>
                <c:pt idx="42344">
                  <c:v>-2.2215599999999999E-2</c:v>
                </c:pt>
                <c:pt idx="42345">
                  <c:v>-2.17352E-2</c:v>
                </c:pt>
                <c:pt idx="42346">
                  <c:v>-2.1187899999999999E-2</c:v>
                </c:pt>
                <c:pt idx="42347">
                  <c:v>-2.0575400000000001E-2</c:v>
                </c:pt>
                <c:pt idx="42348">
                  <c:v>-1.9899199999999999E-2</c:v>
                </c:pt>
                <c:pt idx="42349">
                  <c:v>-1.91611E-2</c:v>
                </c:pt>
                <c:pt idx="42350">
                  <c:v>-1.8362400000000001E-2</c:v>
                </c:pt>
                <c:pt idx="42351">
                  <c:v>-1.75049E-2</c:v>
                </c:pt>
                <c:pt idx="42352">
                  <c:v>-1.65907E-2</c:v>
                </c:pt>
                <c:pt idx="42353">
                  <c:v>-1.5622E-2</c:v>
                </c:pt>
                <c:pt idx="42354">
                  <c:v>-1.46009E-2</c:v>
                </c:pt>
                <c:pt idx="42355">
                  <c:v>-1.3528999999999999E-2</c:v>
                </c:pt>
                <c:pt idx="42356">
                  <c:v>-1.2408300000000001E-2</c:v>
                </c:pt>
                <c:pt idx="42357">
                  <c:v>-1.12411E-2</c:v>
                </c:pt>
                <c:pt idx="42358">
                  <c:v>-1.00298E-2</c:v>
                </c:pt>
                <c:pt idx="42359" formatCode="0.00E+00">
                  <c:v>-8.7767799999999997E-3</c:v>
                </c:pt>
                <c:pt idx="42360" formatCode="0.00E+00">
                  <c:v>-7.48476E-3</c:v>
                </c:pt>
                <c:pt idx="42361" formatCode="0.00E+00">
                  <c:v>-6.1564200000000001E-3</c:v>
                </c:pt>
                <c:pt idx="42362" formatCode="0.00E+00">
                  <c:v>-4.7942599999999998E-3</c:v>
                </c:pt>
                <c:pt idx="42363" formatCode="0.00E+00">
                  <c:v>-3.40069E-3</c:v>
                </c:pt>
                <c:pt idx="42364" formatCode="0.00E+00">
                  <c:v>-1.9783299999999999E-3</c:v>
                </c:pt>
                <c:pt idx="42365" formatCode="0.00E+00">
                  <c:v>-5.3002500000000005E-4</c:v>
                </c:pt>
                <c:pt idx="42366" formatCode="0.00E+00">
                  <c:v>9.4128300000000001E-4</c:v>
                </c:pt>
                <c:pt idx="42367" formatCode="0.00E+00">
                  <c:v>2.4326899999999999E-3</c:v>
                </c:pt>
                <c:pt idx="42368" formatCode="0.00E+00">
                  <c:v>3.9414000000000003E-3</c:v>
                </c:pt>
                <c:pt idx="42369" formatCode="0.00E+00">
                  <c:v>5.4648400000000003E-3</c:v>
                </c:pt>
                <c:pt idx="42370" formatCode="0.00E+00">
                  <c:v>7.0004400000000001E-3</c:v>
                </c:pt>
                <c:pt idx="42371" formatCode="0.00E+00">
                  <c:v>8.54538E-3</c:v>
                </c:pt>
                <c:pt idx="42372">
                  <c:v>1.00967E-2</c:v>
                </c:pt>
                <c:pt idx="42373">
                  <c:v>1.1651399999999999E-2</c:v>
                </c:pt>
                <c:pt idx="42374">
                  <c:v>1.3206900000000001E-2</c:v>
                </c:pt>
                <c:pt idx="42375">
                  <c:v>1.47607E-2</c:v>
                </c:pt>
                <c:pt idx="42376">
                  <c:v>1.6310000000000002E-2</c:v>
                </c:pt>
                <c:pt idx="42377">
                  <c:v>1.7852E-2</c:v>
                </c:pt>
                <c:pt idx="42378">
                  <c:v>1.9383999999999998E-2</c:v>
                </c:pt>
                <c:pt idx="42379">
                  <c:v>2.0903600000000001E-2</c:v>
                </c:pt>
                <c:pt idx="42380">
                  <c:v>2.24082E-2</c:v>
                </c:pt>
                <c:pt idx="42381">
                  <c:v>2.3895199999999998E-2</c:v>
                </c:pt>
                <c:pt idx="42382">
                  <c:v>2.5362099999999999E-2</c:v>
                </c:pt>
                <c:pt idx="42383">
                  <c:v>2.68072E-2</c:v>
                </c:pt>
                <c:pt idx="42384">
                  <c:v>2.82286E-2</c:v>
                </c:pt>
                <c:pt idx="42385">
                  <c:v>2.9624399999999999E-2</c:v>
                </c:pt>
                <c:pt idx="42386">
                  <c:v>3.0992200000000001E-2</c:v>
                </c:pt>
                <c:pt idx="42387">
                  <c:v>3.2329400000000001E-2</c:v>
                </c:pt>
                <c:pt idx="42388">
                  <c:v>3.3633700000000002E-2</c:v>
                </c:pt>
                <c:pt idx="42389">
                  <c:v>3.4903299999999998E-2</c:v>
                </c:pt>
                <c:pt idx="42390">
                  <c:v>3.6136300000000003E-2</c:v>
                </c:pt>
                <c:pt idx="42391">
                  <c:v>3.7331099999999999E-2</c:v>
                </c:pt>
                <c:pt idx="42392">
                  <c:v>3.8485800000000001E-2</c:v>
                </c:pt>
                <c:pt idx="42393">
                  <c:v>3.9598599999999998E-2</c:v>
                </c:pt>
                <c:pt idx="42394">
                  <c:v>4.0668200000000002E-2</c:v>
                </c:pt>
                <c:pt idx="42395">
                  <c:v>4.16932E-2</c:v>
                </c:pt>
                <c:pt idx="42396">
                  <c:v>4.26722E-2</c:v>
                </c:pt>
                <c:pt idx="42397">
                  <c:v>4.3603799999999998E-2</c:v>
                </c:pt>
                <c:pt idx="42398">
                  <c:v>4.44868E-2</c:v>
                </c:pt>
                <c:pt idx="42399">
                  <c:v>4.5320199999999998E-2</c:v>
                </c:pt>
                <c:pt idx="42400">
                  <c:v>4.6103400000000003E-2</c:v>
                </c:pt>
                <c:pt idx="42401">
                  <c:v>4.6835700000000001E-2</c:v>
                </c:pt>
                <c:pt idx="42402">
                  <c:v>4.7516099999999999E-2</c:v>
                </c:pt>
                <c:pt idx="42403">
                  <c:v>4.8143900000000003E-2</c:v>
                </c:pt>
                <c:pt idx="42404">
                  <c:v>4.8718699999999997E-2</c:v>
                </c:pt>
                <c:pt idx="42405">
                  <c:v>4.92405E-2</c:v>
                </c:pt>
                <c:pt idx="42406">
                  <c:v>4.9709000000000003E-2</c:v>
                </c:pt>
                <c:pt idx="42407">
                  <c:v>5.0124000000000002E-2</c:v>
                </c:pt>
                <c:pt idx="42408">
                  <c:v>5.04854E-2</c:v>
                </c:pt>
                <c:pt idx="42409">
                  <c:v>5.0793100000000001E-2</c:v>
                </c:pt>
                <c:pt idx="42410">
                  <c:v>5.10474E-2</c:v>
                </c:pt>
                <c:pt idx="42411">
                  <c:v>5.12484E-2</c:v>
                </c:pt>
                <c:pt idx="42412">
                  <c:v>5.13961E-2</c:v>
                </c:pt>
                <c:pt idx="42413">
                  <c:v>5.14907E-2</c:v>
                </c:pt>
                <c:pt idx="42414">
                  <c:v>5.1532399999999999E-2</c:v>
                </c:pt>
                <c:pt idx="42415">
                  <c:v>5.1521600000000001E-2</c:v>
                </c:pt>
                <c:pt idx="42416">
                  <c:v>5.1458999999999998E-2</c:v>
                </c:pt>
                <c:pt idx="42417">
                  <c:v>5.13459E-2</c:v>
                </c:pt>
                <c:pt idx="42418">
                  <c:v>5.1183100000000002E-2</c:v>
                </c:pt>
                <c:pt idx="42419">
                  <c:v>5.0971700000000002E-2</c:v>
                </c:pt>
                <c:pt idx="42420">
                  <c:v>5.0712399999999998E-2</c:v>
                </c:pt>
                <c:pt idx="42421">
                  <c:v>5.0406300000000001E-2</c:v>
                </c:pt>
                <c:pt idx="42422">
                  <c:v>5.0054700000000001E-2</c:v>
                </c:pt>
                <c:pt idx="42423">
                  <c:v>4.9659000000000002E-2</c:v>
                </c:pt>
                <c:pt idx="42424">
                  <c:v>4.9221000000000001E-2</c:v>
                </c:pt>
                <c:pt idx="42425">
                  <c:v>4.8741800000000002E-2</c:v>
                </c:pt>
                <c:pt idx="42426">
                  <c:v>4.8222500000000001E-2</c:v>
                </c:pt>
                <c:pt idx="42427">
                  <c:v>4.7664400000000003E-2</c:v>
                </c:pt>
                <c:pt idx="42428">
                  <c:v>4.7069300000000001E-2</c:v>
                </c:pt>
                <c:pt idx="42429">
                  <c:v>4.6439000000000001E-2</c:v>
                </c:pt>
                <c:pt idx="42430">
                  <c:v>4.5775400000000001E-2</c:v>
                </c:pt>
                <c:pt idx="42431">
                  <c:v>4.5080500000000003E-2</c:v>
                </c:pt>
                <c:pt idx="42432">
                  <c:v>4.4355899999999997E-2</c:v>
                </c:pt>
                <c:pt idx="42433">
                  <c:v>4.3603299999999998E-2</c:v>
                </c:pt>
                <c:pt idx="42434">
                  <c:v>4.2824599999999997E-2</c:v>
                </c:pt>
                <c:pt idx="42435">
                  <c:v>4.2021999999999997E-2</c:v>
                </c:pt>
                <c:pt idx="42436">
                  <c:v>4.1197600000000001E-2</c:v>
                </c:pt>
                <c:pt idx="42437">
                  <c:v>4.0353399999999998E-2</c:v>
                </c:pt>
                <c:pt idx="42438">
                  <c:v>3.9491400000000003E-2</c:v>
                </c:pt>
                <c:pt idx="42439">
                  <c:v>3.8613700000000001E-2</c:v>
                </c:pt>
                <c:pt idx="42440">
                  <c:v>3.7722400000000003E-2</c:v>
                </c:pt>
                <c:pt idx="42441">
                  <c:v>3.6819499999999998E-2</c:v>
                </c:pt>
                <c:pt idx="42442">
                  <c:v>3.5906899999999999E-2</c:v>
                </c:pt>
                <c:pt idx="42443">
                  <c:v>3.4986200000000002E-2</c:v>
                </c:pt>
                <c:pt idx="42444">
                  <c:v>3.4059499999999999E-2</c:v>
                </c:pt>
                <c:pt idx="42445">
                  <c:v>3.3128900000000003E-2</c:v>
                </c:pt>
                <c:pt idx="42446">
                  <c:v>3.2196500000000003E-2</c:v>
                </c:pt>
                <c:pt idx="42447">
                  <c:v>3.1264100000000003E-2</c:v>
                </c:pt>
                <c:pt idx="42448">
                  <c:v>3.0333800000000001E-2</c:v>
                </c:pt>
                <c:pt idx="42449">
                  <c:v>2.94074E-2</c:v>
                </c:pt>
                <c:pt idx="42450">
                  <c:v>2.84868E-2</c:v>
                </c:pt>
                <c:pt idx="42451">
                  <c:v>2.75742E-2</c:v>
                </c:pt>
                <c:pt idx="42452">
                  <c:v>2.6671400000000001E-2</c:v>
                </c:pt>
                <c:pt idx="42453">
                  <c:v>2.5780600000000001E-2</c:v>
                </c:pt>
                <c:pt idx="42454">
                  <c:v>2.4903399999999999E-2</c:v>
                </c:pt>
                <c:pt idx="42455">
                  <c:v>2.40416E-2</c:v>
                </c:pt>
                <c:pt idx="42456">
                  <c:v>2.3196899999999999E-2</c:v>
                </c:pt>
                <c:pt idx="42457">
                  <c:v>2.2370500000000001E-2</c:v>
                </c:pt>
                <c:pt idx="42458">
                  <c:v>2.1564E-2</c:v>
                </c:pt>
                <c:pt idx="42459">
                  <c:v>2.0778700000000001E-2</c:v>
                </c:pt>
                <c:pt idx="42460">
                  <c:v>2.0016099999999998E-2</c:v>
                </c:pt>
                <c:pt idx="42461">
                  <c:v>1.9277599999999999E-2</c:v>
                </c:pt>
                <c:pt idx="42462">
                  <c:v>1.8564600000000001E-2</c:v>
                </c:pt>
                <c:pt idx="42463">
                  <c:v>1.78782E-2</c:v>
                </c:pt>
                <c:pt idx="42464">
                  <c:v>1.72198E-2</c:v>
                </c:pt>
                <c:pt idx="42465">
                  <c:v>1.6590299999999999E-2</c:v>
                </c:pt>
                <c:pt idx="42466">
                  <c:v>1.5990600000000001E-2</c:v>
                </c:pt>
                <c:pt idx="42467">
                  <c:v>1.5421499999999999E-2</c:v>
                </c:pt>
                <c:pt idx="42468">
                  <c:v>1.48837E-2</c:v>
                </c:pt>
                <c:pt idx="42469">
                  <c:v>1.4378200000000001E-2</c:v>
                </c:pt>
                <c:pt idx="42470">
                  <c:v>1.39054E-2</c:v>
                </c:pt>
                <c:pt idx="42471">
                  <c:v>1.34655E-2</c:v>
                </c:pt>
                <c:pt idx="42472">
                  <c:v>1.3059100000000001E-2</c:v>
                </c:pt>
                <c:pt idx="42473">
                  <c:v>1.2686599999999999E-2</c:v>
                </c:pt>
                <c:pt idx="42474">
                  <c:v>1.2348100000000001E-2</c:v>
                </c:pt>
                <c:pt idx="42475">
                  <c:v>1.20438E-2</c:v>
                </c:pt>
                <c:pt idx="42476">
                  <c:v>1.17736E-2</c:v>
                </c:pt>
                <c:pt idx="42477">
                  <c:v>1.15374E-2</c:v>
                </c:pt>
                <c:pt idx="42478">
                  <c:v>1.13349E-2</c:v>
                </c:pt>
                <c:pt idx="42479">
                  <c:v>1.11661E-2</c:v>
                </c:pt>
                <c:pt idx="42480">
                  <c:v>1.1030399999999999E-2</c:v>
                </c:pt>
                <c:pt idx="42481">
                  <c:v>1.09275E-2</c:v>
                </c:pt>
                <c:pt idx="42482">
                  <c:v>1.0856899999999999E-2</c:v>
                </c:pt>
                <c:pt idx="42483">
                  <c:v>1.08179E-2</c:v>
                </c:pt>
                <c:pt idx="42484">
                  <c:v>1.08094E-2</c:v>
                </c:pt>
                <c:pt idx="42485">
                  <c:v>1.08307E-2</c:v>
                </c:pt>
                <c:pt idx="42486">
                  <c:v>1.0881E-2</c:v>
                </c:pt>
                <c:pt idx="42487">
                  <c:v>1.09593E-2</c:v>
                </c:pt>
                <c:pt idx="42488">
                  <c:v>1.10647E-2</c:v>
                </c:pt>
                <c:pt idx="42489">
                  <c:v>1.1195800000000001E-2</c:v>
                </c:pt>
                <c:pt idx="42490">
                  <c:v>1.1351699999999999E-2</c:v>
                </c:pt>
                <c:pt idx="42491">
                  <c:v>1.1531E-2</c:v>
                </c:pt>
                <c:pt idx="42492">
                  <c:v>1.17324E-2</c:v>
                </c:pt>
                <c:pt idx="42493">
                  <c:v>1.19545E-2</c:v>
                </c:pt>
                <c:pt idx="42494">
                  <c:v>1.21957E-2</c:v>
                </c:pt>
                <c:pt idx="42495">
                  <c:v>1.24546E-2</c:v>
                </c:pt>
                <c:pt idx="42496">
                  <c:v>1.2729600000000001E-2</c:v>
                </c:pt>
                <c:pt idx="42497">
                  <c:v>1.30192E-2</c:v>
                </c:pt>
                <c:pt idx="42498">
                  <c:v>1.3321599999999999E-2</c:v>
                </c:pt>
                <c:pt idx="42499">
                  <c:v>1.3635100000000001E-2</c:v>
                </c:pt>
                <c:pt idx="42500">
                  <c:v>1.39582E-2</c:v>
                </c:pt>
                <c:pt idx="42501">
                  <c:v>1.4289E-2</c:v>
                </c:pt>
                <c:pt idx="42502">
                  <c:v>1.4625600000000001E-2</c:v>
                </c:pt>
                <c:pt idx="42503">
                  <c:v>1.49661E-2</c:v>
                </c:pt>
                <c:pt idx="42504">
                  <c:v>1.53086E-2</c:v>
                </c:pt>
                <c:pt idx="42505">
                  <c:v>1.56513E-2</c:v>
                </c:pt>
                <c:pt idx="42506">
                  <c:v>1.5992099999999999E-2</c:v>
                </c:pt>
                <c:pt idx="42507">
                  <c:v>1.6329199999999999E-2</c:v>
                </c:pt>
                <c:pt idx="42508">
                  <c:v>1.6660700000000001E-2</c:v>
                </c:pt>
                <c:pt idx="42509">
                  <c:v>1.6984699999999998E-2</c:v>
                </c:pt>
                <c:pt idx="42510">
                  <c:v>1.7298999999999998E-2</c:v>
                </c:pt>
                <c:pt idx="42511">
                  <c:v>1.7601700000000001E-2</c:v>
                </c:pt>
                <c:pt idx="42512">
                  <c:v>1.7890900000000001E-2</c:v>
                </c:pt>
                <c:pt idx="42513">
                  <c:v>1.8164900000000001E-2</c:v>
                </c:pt>
                <c:pt idx="42514">
                  <c:v>1.8421699999999999E-2</c:v>
                </c:pt>
                <c:pt idx="42515">
                  <c:v>1.8659499999999999E-2</c:v>
                </c:pt>
                <c:pt idx="42516">
                  <c:v>1.8876299999999999E-2</c:v>
                </c:pt>
                <c:pt idx="42517">
                  <c:v>1.9070500000000001E-2</c:v>
                </c:pt>
                <c:pt idx="42518">
                  <c:v>1.9240400000000001E-2</c:v>
                </c:pt>
                <c:pt idx="42519">
                  <c:v>1.9383999999999998E-2</c:v>
                </c:pt>
                <c:pt idx="42520">
                  <c:v>1.9499800000000001E-2</c:v>
                </c:pt>
                <c:pt idx="42521">
                  <c:v>1.9586200000000002E-2</c:v>
                </c:pt>
                <c:pt idx="42522">
                  <c:v>1.9641599999999999E-2</c:v>
                </c:pt>
                <c:pt idx="42523">
                  <c:v>1.9664500000000001E-2</c:v>
                </c:pt>
                <c:pt idx="42524">
                  <c:v>1.9653400000000001E-2</c:v>
                </c:pt>
                <c:pt idx="42525">
                  <c:v>1.9606999999999999E-2</c:v>
                </c:pt>
                <c:pt idx="42526">
                  <c:v>1.95239E-2</c:v>
                </c:pt>
                <c:pt idx="42527">
                  <c:v>1.9402699999999998E-2</c:v>
                </c:pt>
                <c:pt idx="42528">
                  <c:v>1.92424E-2</c:v>
                </c:pt>
                <c:pt idx="42529">
                  <c:v>1.90419E-2</c:v>
                </c:pt>
                <c:pt idx="42530">
                  <c:v>1.88001E-2</c:v>
                </c:pt>
                <c:pt idx="42531">
                  <c:v>1.8516100000000001E-2</c:v>
                </c:pt>
                <c:pt idx="42532">
                  <c:v>1.8189199999999999E-2</c:v>
                </c:pt>
                <c:pt idx="42533">
                  <c:v>1.7818500000000001E-2</c:v>
                </c:pt>
                <c:pt idx="42534">
                  <c:v>1.7403499999999999E-2</c:v>
                </c:pt>
                <c:pt idx="42535">
                  <c:v>1.69435E-2</c:v>
                </c:pt>
                <c:pt idx="42536">
                  <c:v>1.64382E-2</c:v>
                </c:pt>
                <c:pt idx="42537">
                  <c:v>1.5886999999999998E-2</c:v>
                </c:pt>
                <c:pt idx="42538">
                  <c:v>1.52899E-2</c:v>
                </c:pt>
                <c:pt idx="42539">
                  <c:v>1.4646599999999999E-2</c:v>
                </c:pt>
                <c:pt idx="42540">
                  <c:v>1.39571E-2</c:v>
                </c:pt>
                <c:pt idx="42541">
                  <c:v>1.3221399999999999E-2</c:v>
                </c:pt>
                <c:pt idx="42542">
                  <c:v>1.2439800000000001E-2</c:v>
                </c:pt>
                <c:pt idx="42543">
                  <c:v>1.16124E-2</c:v>
                </c:pt>
                <c:pt idx="42544">
                  <c:v>1.07397E-2</c:v>
                </c:pt>
                <c:pt idx="42545" formatCode="0.00E+00">
                  <c:v>9.82214E-3</c:v>
                </c:pt>
                <c:pt idx="42546" formatCode="0.00E+00">
                  <c:v>8.8602100000000003E-3</c:v>
                </c:pt>
                <c:pt idx="42547" formatCode="0.00E+00">
                  <c:v>7.8546199999999997E-3</c:v>
                </c:pt>
                <c:pt idx="42548" formatCode="0.00E+00">
                  <c:v>6.8061500000000004E-3</c:v>
                </c:pt>
                <c:pt idx="42549" formatCode="0.00E+00">
                  <c:v>5.7156899999999998E-3</c:v>
                </c:pt>
                <c:pt idx="42550" formatCode="0.00E+00">
                  <c:v>4.58422E-3</c:v>
                </c:pt>
                <c:pt idx="42551" formatCode="0.00E+00">
                  <c:v>3.4128100000000001E-3</c:v>
                </c:pt>
                <c:pt idx="42552" formatCode="0.00E+00">
                  <c:v>2.2026400000000001E-3</c:v>
                </c:pt>
                <c:pt idx="42553" formatCode="0.00E+00">
                  <c:v>9.5500000000000001E-4</c:v>
                </c:pt>
                <c:pt idx="42554" formatCode="0.00E+00">
                  <c:v>-3.2875100000000001E-4</c:v>
                </c:pt>
                <c:pt idx="42555" formatCode="0.00E+00">
                  <c:v>-1.6471299999999999E-3</c:v>
                </c:pt>
                <c:pt idx="42556" formatCode="0.00E+00">
                  <c:v>-2.9985699999999999E-3</c:v>
                </c:pt>
                <c:pt idx="42557" formatCode="0.00E+00">
                  <c:v>-4.3815099999999999E-3</c:v>
                </c:pt>
                <c:pt idx="42558" formatCode="0.00E+00">
                  <c:v>-5.7943600000000001E-3</c:v>
                </c:pt>
                <c:pt idx="42559" formatCode="0.00E+00">
                  <c:v>-7.2354200000000002E-3</c:v>
                </c:pt>
                <c:pt idx="42560" formatCode="0.00E+00">
                  <c:v>-8.7028100000000001E-3</c:v>
                </c:pt>
                <c:pt idx="42561">
                  <c:v>-1.01946E-2</c:v>
                </c:pt>
                <c:pt idx="42562">
                  <c:v>-1.1708700000000001E-2</c:v>
                </c:pt>
                <c:pt idx="42563">
                  <c:v>-1.3243100000000001E-2</c:v>
                </c:pt>
                <c:pt idx="42564">
                  <c:v>-1.47957E-2</c:v>
                </c:pt>
                <c:pt idx="42565">
                  <c:v>-1.6364E-2</c:v>
                </c:pt>
                <c:pt idx="42566">
                  <c:v>-1.7946E-2</c:v>
                </c:pt>
                <c:pt idx="42567">
                  <c:v>-1.95391E-2</c:v>
                </c:pt>
                <c:pt idx="42568">
                  <c:v>-2.1141E-2</c:v>
                </c:pt>
                <c:pt idx="42569">
                  <c:v>-2.2749100000000001E-2</c:v>
                </c:pt>
                <c:pt idx="42570">
                  <c:v>-2.43611E-2</c:v>
                </c:pt>
                <c:pt idx="42571">
                  <c:v>-2.5974400000000002E-2</c:v>
                </c:pt>
                <c:pt idx="42572">
                  <c:v>-2.7586300000000001E-2</c:v>
                </c:pt>
                <c:pt idx="42573">
                  <c:v>-2.9194100000000001E-2</c:v>
                </c:pt>
                <c:pt idx="42574">
                  <c:v>-3.0795099999999999E-2</c:v>
                </c:pt>
                <c:pt idx="42575">
                  <c:v>-3.23863E-2</c:v>
                </c:pt>
                <c:pt idx="42576">
                  <c:v>-3.3964800000000003E-2</c:v>
                </c:pt>
                <c:pt idx="42577">
                  <c:v>-3.5527999999999997E-2</c:v>
                </c:pt>
                <c:pt idx="42578">
                  <c:v>-3.7073299999999997E-2</c:v>
                </c:pt>
                <c:pt idx="42579">
                  <c:v>-3.8598300000000002E-2</c:v>
                </c:pt>
                <c:pt idx="42580">
                  <c:v>-4.0100200000000003E-2</c:v>
                </c:pt>
                <c:pt idx="42581">
                  <c:v>-4.1576700000000001E-2</c:v>
                </c:pt>
                <c:pt idx="42582">
                  <c:v>-4.3024899999999998E-2</c:v>
                </c:pt>
                <c:pt idx="42583">
                  <c:v>-4.4442500000000003E-2</c:v>
                </c:pt>
                <c:pt idx="42584">
                  <c:v>-4.5826699999999998E-2</c:v>
                </c:pt>
                <c:pt idx="42585">
                  <c:v>-4.7174899999999999E-2</c:v>
                </c:pt>
                <c:pt idx="42586">
                  <c:v>-4.84845E-2</c:v>
                </c:pt>
                <c:pt idx="42587">
                  <c:v>-4.9753199999999997E-2</c:v>
                </c:pt>
                <c:pt idx="42588">
                  <c:v>-5.0978700000000002E-2</c:v>
                </c:pt>
                <c:pt idx="42589">
                  <c:v>-5.2158200000000002E-2</c:v>
                </c:pt>
                <c:pt idx="42590">
                  <c:v>-5.3289200000000002E-2</c:v>
                </c:pt>
                <c:pt idx="42591">
                  <c:v>-5.43697E-2</c:v>
                </c:pt>
                <c:pt idx="42592">
                  <c:v>-5.5397500000000002E-2</c:v>
                </c:pt>
                <c:pt idx="42593">
                  <c:v>-5.6370200000000002E-2</c:v>
                </c:pt>
                <c:pt idx="42594">
                  <c:v>-5.7285700000000002E-2</c:v>
                </c:pt>
                <c:pt idx="42595">
                  <c:v>-5.8142199999999998E-2</c:v>
                </c:pt>
                <c:pt idx="42596">
                  <c:v>-5.8937400000000001E-2</c:v>
                </c:pt>
                <c:pt idx="42597">
                  <c:v>-5.9668400000000003E-2</c:v>
                </c:pt>
                <c:pt idx="42598">
                  <c:v>-6.0333199999999997E-2</c:v>
                </c:pt>
                <c:pt idx="42599">
                  <c:v>-6.0930699999999997E-2</c:v>
                </c:pt>
                <c:pt idx="42600">
                  <c:v>-6.1459600000000003E-2</c:v>
                </c:pt>
                <c:pt idx="42601">
                  <c:v>-6.19182E-2</c:v>
                </c:pt>
                <c:pt idx="42602">
                  <c:v>-6.2305199999999998E-2</c:v>
                </c:pt>
                <c:pt idx="42603">
                  <c:v>-6.2618900000000005E-2</c:v>
                </c:pt>
                <c:pt idx="42604">
                  <c:v>-6.2857300000000005E-2</c:v>
                </c:pt>
                <c:pt idx="42605">
                  <c:v>-6.30188E-2</c:v>
                </c:pt>
                <c:pt idx="42606">
                  <c:v>-6.3102699999999998E-2</c:v>
                </c:pt>
                <c:pt idx="42607">
                  <c:v>-6.3108700000000004E-2</c:v>
                </c:pt>
                <c:pt idx="42608">
                  <c:v>-6.3036400000000006E-2</c:v>
                </c:pt>
                <c:pt idx="42609">
                  <c:v>-6.2884899999999994E-2</c:v>
                </c:pt>
                <c:pt idx="42610">
                  <c:v>-6.2653399999999998E-2</c:v>
                </c:pt>
                <c:pt idx="42611">
                  <c:v>-6.2341599999999997E-2</c:v>
                </c:pt>
                <c:pt idx="42612">
                  <c:v>-6.1949299999999999E-2</c:v>
                </c:pt>
                <c:pt idx="42613">
                  <c:v>-6.1476299999999998E-2</c:v>
                </c:pt>
                <c:pt idx="42614">
                  <c:v>-6.0922499999999997E-2</c:v>
                </c:pt>
                <c:pt idx="42615">
                  <c:v>-6.0287899999999998E-2</c:v>
                </c:pt>
                <c:pt idx="42616">
                  <c:v>-5.9572800000000002E-2</c:v>
                </c:pt>
                <c:pt idx="42617">
                  <c:v>-5.8778200000000003E-2</c:v>
                </c:pt>
                <c:pt idx="42618">
                  <c:v>-5.7904200000000003E-2</c:v>
                </c:pt>
                <c:pt idx="42619">
                  <c:v>-5.6950399999999998E-2</c:v>
                </c:pt>
                <c:pt idx="42620">
                  <c:v>-5.5917099999999997E-2</c:v>
                </c:pt>
                <c:pt idx="42621">
                  <c:v>-5.48079E-2</c:v>
                </c:pt>
                <c:pt idx="42622">
                  <c:v>-5.36272E-2</c:v>
                </c:pt>
                <c:pt idx="42623">
                  <c:v>-5.2376899999999997E-2</c:v>
                </c:pt>
                <c:pt idx="42624">
                  <c:v>-5.10544E-2</c:v>
                </c:pt>
                <c:pt idx="42625">
                  <c:v>-4.9656699999999998E-2</c:v>
                </c:pt>
                <c:pt idx="42626">
                  <c:v>-4.8183900000000002E-2</c:v>
                </c:pt>
                <c:pt idx="42627">
                  <c:v>-4.6638300000000001E-2</c:v>
                </c:pt>
                <c:pt idx="42628">
                  <c:v>-4.5022E-2</c:v>
                </c:pt>
                <c:pt idx="42629">
                  <c:v>-4.3336699999999999E-2</c:v>
                </c:pt>
                <c:pt idx="42630">
                  <c:v>-4.1584099999999999E-2</c:v>
                </c:pt>
                <c:pt idx="42631">
                  <c:v>-3.9766999999999997E-2</c:v>
                </c:pt>
                <c:pt idx="42632">
                  <c:v>-3.7887999999999998E-2</c:v>
                </c:pt>
                <c:pt idx="42633">
                  <c:v>-3.5949299999999997E-2</c:v>
                </c:pt>
                <c:pt idx="42634">
                  <c:v>-3.3953999999999998E-2</c:v>
                </c:pt>
                <c:pt idx="42635">
                  <c:v>-3.1905700000000002E-2</c:v>
                </c:pt>
                <c:pt idx="42636">
                  <c:v>-2.98082E-2</c:v>
                </c:pt>
                <c:pt idx="42637">
                  <c:v>-2.7665499999999999E-2</c:v>
                </c:pt>
                <c:pt idx="42638">
                  <c:v>-2.5480699999999998E-2</c:v>
                </c:pt>
                <c:pt idx="42639">
                  <c:v>-2.3257300000000002E-2</c:v>
                </c:pt>
                <c:pt idx="42640">
                  <c:v>-2.0998699999999999E-2</c:v>
                </c:pt>
                <c:pt idx="42641">
                  <c:v>-1.87084E-2</c:v>
                </c:pt>
                <c:pt idx="42642">
                  <c:v>-1.63891E-2</c:v>
                </c:pt>
                <c:pt idx="42643">
                  <c:v>-1.40421E-2</c:v>
                </c:pt>
                <c:pt idx="42644">
                  <c:v>-1.16683E-2</c:v>
                </c:pt>
                <c:pt idx="42645" formatCode="0.00E+00">
                  <c:v>-9.2704299999999996E-3</c:v>
                </c:pt>
                <c:pt idx="42646" formatCode="0.00E+00">
                  <c:v>-6.8542500000000001E-3</c:v>
                </c:pt>
                <c:pt idx="42647" formatCode="0.00E+00">
                  <c:v>-4.4268099999999998E-3</c:v>
                </c:pt>
                <c:pt idx="42648" formatCode="0.00E+00">
                  <c:v>-1.9938299999999998E-3</c:v>
                </c:pt>
                <c:pt idx="42649" formatCode="0.00E+00">
                  <c:v>4.4079200000000002E-4</c:v>
                </c:pt>
                <c:pt idx="42650" formatCode="0.00E+00">
                  <c:v>2.8740900000000002E-3</c:v>
                </c:pt>
                <c:pt idx="42651" formatCode="0.00E+00">
                  <c:v>5.30394E-3</c:v>
                </c:pt>
                <c:pt idx="42652" formatCode="0.00E+00">
                  <c:v>7.7298599999999999E-3</c:v>
                </c:pt>
                <c:pt idx="42653">
                  <c:v>1.01523E-2</c:v>
                </c:pt>
                <c:pt idx="42654">
                  <c:v>1.257E-2</c:v>
                </c:pt>
                <c:pt idx="42655">
                  <c:v>1.4977300000000001E-2</c:v>
                </c:pt>
                <c:pt idx="42656">
                  <c:v>1.7366699999999999E-2</c:v>
                </c:pt>
                <c:pt idx="42657">
                  <c:v>1.9733799999999999E-2</c:v>
                </c:pt>
                <c:pt idx="42658">
                  <c:v>2.20775E-2</c:v>
                </c:pt>
                <c:pt idx="42659">
                  <c:v>2.4395400000000001E-2</c:v>
                </c:pt>
                <c:pt idx="42660">
                  <c:v>2.6682399999999998E-2</c:v>
                </c:pt>
                <c:pt idx="42661">
                  <c:v>2.89325E-2</c:v>
                </c:pt>
                <c:pt idx="42662">
                  <c:v>3.1142199999999998E-2</c:v>
                </c:pt>
                <c:pt idx="42663">
                  <c:v>3.3309800000000001E-2</c:v>
                </c:pt>
                <c:pt idx="42664">
                  <c:v>3.5433600000000003E-2</c:v>
                </c:pt>
                <c:pt idx="42665">
                  <c:v>3.7510500000000002E-2</c:v>
                </c:pt>
                <c:pt idx="42666">
                  <c:v>3.9537700000000002E-2</c:v>
                </c:pt>
                <c:pt idx="42667">
                  <c:v>4.15132E-2</c:v>
                </c:pt>
                <c:pt idx="42668">
                  <c:v>4.3435000000000001E-2</c:v>
                </c:pt>
                <c:pt idx="42669">
                  <c:v>4.5300399999999998E-2</c:v>
                </c:pt>
                <c:pt idx="42670">
                  <c:v>4.7105099999999997E-2</c:v>
                </c:pt>
                <c:pt idx="42671">
                  <c:v>4.8842900000000002E-2</c:v>
                </c:pt>
                <c:pt idx="42672">
                  <c:v>5.0509199999999997E-2</c:v>
                </c:pt>
                <c:pt idx="42673">
                  <c:v>5.2101599999999998E-2</c:v>
                </c:pt>
                <c:pt idx="42674">
                  <c:v>5.3619199999999999E-2</c:v>
                </c:pt>
                <c:pt idx="42675">
                  <c:v>5.5060499999999998E-2</c:v>
                </c:pt>
                <c:pt idx="42676">
                  <c:v>5.6422399999999998E-2</c:v>
                </c:pt>
                <c:pt idx="42677">
                  <c:v>5.7700599999999998E-2</c:v>
                </c:pt>
                <c:pt idx="42678">
                  <c:v>5.8890999999999999E-2</c:v>
                </c:pt>
                <c:pt idx="42679">
                  <c:v>5.9991900000000001E-2</c:v>
                </c:pt>
                <c:pt idx="42680">
                  <c:v>6.1001800000000002E-2</c:v>
                </c:pt>
                <c:pt idx="42681">
                  <c:v>6.1916300000000001E-2</c:v>
                </c:pt>
                <c:pt idx="42682">
                  <c:v>6.2730300000000003E-2</c:v>
                </c:pt>
                <c:pt idx="42683">
                  <c:v>6.3439999999999996E-2</c:v>
                </c:pt>
                <c:pt idx="42684">
                  <c:v>6.4040399999999997E-2</c:v>
                </c:pt>
                <c:pt idx="42685">
                  <c:v>6.4527200000000007E-2</c:v>
                </c:pt>
                <c:pt idx="42686">
                  <c:v>6.4899499999999999E-2</c:v>
                </c:pt>
                <c:pt idx="42687">
                  <c:v>6.5159999999999996E-2</c:v>
                </c:pt>
                <c:pt idx="42688">
                  <c:v>6.5310000000000007E-2</c:v>
                </c:pt>
                <c:pt idx="42689">
                  <c:v>6.5347199999999994E-2</c:v>
                </c:pt>
                <c:pt idx="42690">
                  <c:v>6.5269099999999997E-2</c:v>
                </c:pt>
                <c:pt idx="42691">
                  <c:v>6.5076200000000001E-2</c:v>
                </c:pt>
                <c:pt idx="42692">
                  <c:v>6.4771499999999996E-2</c:v>
                </c:pt>
                <c:pt idx="42693">
                  <c:v>6.4356499999999997E-2</c:v>
                </c:pt>
                <c:pt idx="42694">
                  <c:v>6.3829999999999998E-2</c:v>
                </c:pt>
                <c:pt idx="42695">
                  <c:v>6.3190300000000005E-2</c:v>
                </c:pt>
                <c:pt idx="42696">
                  <c:v>6.2436400000000003E-2</c:v>
                </c:pt>
                <c:pt idx="42697">
                  <c:v>6.15688E-2</c:v>
                </c:pt>
                <c:pt idx="42698">
                  <c:v>6.0587700000000001E-2</c:v>
                </c:pt>
                <c:pt idx="42699">
                  <c:v>5.9492999999999997E-2</c:v>
                </c:pt>
                <c:pt idx="42700">
                  <c:v>5.8285099999999999E-2</c:v>
                </c:pt>
                <c:pt idx="42701">
                  <c:v>5.6967200000000003E-2</c:v>
                </c:pt>
                <c:pt idx="42702">
                  <c:v>5.55427E-2</c:v>
                </c:pt>
                <c:pt idx="42703">
                  <c:v>5.4012299999999999E-2</c:v>
                </c:pt>
                <c:pt idx="42704">
                  <c:v>5.2376199999999998E-2</c:v>
                </c:pt>
                <c:pt idx="42705">
                  <c:v>5.0637000000000001E-2</c:v>
                </c:pt>
                <c:pt idx="42706">
                  <c:v>4.8800400000000001E-2</c:v>
                </c:pt>
                <c:pt idx="42707">
                  <c:v>4.6870200000000001E-2</c:v>
                </c:pt>
                <c:pt idx="42708">
                  <c:v>4.4845400000000001E-2</c:v>
                </c:pt>
                <c:pt idx="42709">
                  <c:v>4.2722499999999997E-2</c:v>
                </c:pt>
                <c:pt idx="42710">
                  <c:v>4.0500399999999999E-2</c:v>
                </c:pt>
                <c:pt idx="42711">
                  <c:v>3.81832E-2</c:v>
                </c:pt>
                <c:pt idx="42712">
                  <c:v>3.5776799999999997E-2</c:v>
                </c:pt>
                <c:pt idx="42713">
                  <c:v>3.3283399999999998E-2</c:v>
                </c:pt>
                <c:pt idx="42714">
                  <c:v>3.0703000000000001E-2</c:v>
                </c:pt>
                <c:pt idx="42715">
                  <c:v>2.8037900000000001E-2</c:v>
                </c:pt>
                <c:pt idx="42716">
                  <c:v>2.5294199999999999E-2</c:v>
                </c:pt>
                <c:pt idx="42717">
                  <c:v>2.2478100000000001E-2</c:v>
                </c:pt>
                <c:pt idx="42718">
                  <c:v>1.9593900000000001E-2</c:v>
                </c:pt>
                <c:pt idx="42719">
                  <c:v>1.66456E-2</c:v>
                </c:pt>
                <c:pt idx="42720">
                  <c:v>1.36399E-2</c:v>
                </c:pt>
                <c:pt idx="42721">
                  <c:v>1.05819E-2</c:v>
                </c:pt>
                <c:pt idx="42722" formatCode="0.00E+00">
                  <c:v>7.4703599999999997E-3</c:v>
                </c:pt>
                <c:pt idx="42723" formatCode="0.00E+00">
                  <c:v>4.3026000000000002E-3</c:v>
                </c:pt>
                <c:pt idx="42724" formatCode="0.00E+00">
                  <c:v>1.0823600000000001E-3</c:v>
                </c:pt>
                <c:pt idx="42725" formatCode="0.00E+00">
                  <c:v>-2.18016E-3</c:v>
                </c:pt>
                <c:pt idx="42726" formatCode="0.00E+00">
                  <c:v>-5.4766299999999997E-3</c:v>
                </c:pt>
                <c:pt idx="42727" formatCode="0.00E+00">
                  <c:v>-8.8041300000000003E-3</c:v>
                </c:pt>
                <c:pt idx="42728">
                  <c:v>-1.2160799999999999E-2</c:v>
                </c:pt>
                <c:pt idx="42729">
                  <c:v>-1.5544199999999999E-2</c:v>
                </c:pt>
                <c:pt idx="42730">
                  <c:v>-1.8951099999999999E-2</c:v>
                </c:pt>
                <c:pt idx="42731">
                  <c:v>-2.23755E-2</c:v>
                </c:pt>
                <c:pt idx="42732">
                  <c:v>-2.58099E-2</c:v>
                </c:pt>
                <c:pt idx="42733">
                  <c:v>-2.9250999999999999E-2</c:v>
                </c:pt>
                <c:pt idx="42734">
                  <c:v>-3.26988E-2</c:v>
                </c:pt>
                <c:pt idx="42735">
                  <c:v>-3.6151799999999998E-2</c:v>
                </c:pt>
                <c:pt idx="42736">
                  <c:v>-3.9604100000000003E-2</c:v>
                </c:pt>
                <c:pt idx="42737">
                  <c:v>-4.3049700000000003E-2</c:v>
                </c:pt>
                <c:pt idx="42738">
                  <c:v>-4.6484699999999997E-2</c:v>
                </c:pt>
                <c:pt idx="42739">
                  <c:v>-4.9906199999999998E-2</c:v>
                </c:pt>
                <c:pt idx="42740">
                  <c:v>-5.3309200000000001E-2</c:v>
                </c:pt>
                <c:pt idx="42741">
                  <c:v>-5.66872E-2</c:v>
                </c:pt>
                <c:pt idx="42742">
                  <c:v>-6.0035100000000001E-2</c:v>
                </c:pt>
                <c:pt idx="42743">
                  <c:v>-6.3352000000000006E-2</c:v>
                </c:pt>
                <c:pt idx="42744">
                  <c:v>-6.6637299999999997E-2</c:v>
                </c:pt>
                <c:pt idx="42745">
                  <c:v>-6.9886799999999999E-2</c:v>
                </c:pt>
                <c:pt idx="42746">
                  <c:v>-7.3093599999999995E-2</c:v>
                </c:pt>
                <c:pt idx="42747">
                  <c:v>-7.6253600000000005E-2</c:v>
                </c:pt>
                <c:pt idx="42748">
                  <c:v>-7.9363500000000003E-2</c:v>
                </c:pt>
                <c:pt idx="42749">
                  <c:v>-8.2418599999999995E-2</c:v>
                </c:pt>
                <c:pt idx="42750">
                  <c:v>-8.5413100000000006E-2</c:v>
                </c:pt>
                <c:pt idx="42751">
                  <c:v>-8.8345099999999996E-2</c:v>
                </c:pt>
                <c:pt idx="42752">
                  <c:v>-9.1217900000000005E-2</c:v>
                </c:pt>
                <c:pt idx="42753">
                  <c:v>-9.4033699999999998E-2</c:v>
                </c:pt>
                <c:pt idx="42754">
                  <c:v>-9.67885E-2</c:v>
                </c:pt>
                <c:pt idx="42755">
                  <c:v>-9.9474800000000002E-2</c:v>
                </c:pt>
                <c:pt idx="42756">
                  <c:v>-0.102086</c:v>
                </c:pt>
                <c:pt idx="42757">
                  <c:v>-0.104618</c:v>
                </c:pt>
                <c:pt idx="42758">
                  <c:v>-0.10707</c:v>
                </c:pt>
                <c:pt idx="42759">
                  <c:v>-0.109445</c:v>
                </c:pt>
                <c:pt idx="42760">
                  <c:v>-0.111737</c:v>
                </c:pt>
                <c:pt idx="42761">
                  <c:v>-0.113937</c:v>
                </c:pt>
                <c:pt idx="42762">
                  <c:v>-0.116037</c:v>
                </c:pt>
                <c:pt idx="42763">
                  <c:v>-0.11803900000000001</c:v>
                </c:pt>
                <c:pt idx="42764">
                  <c:v>-0.119945</c:v>
                </c:pt>
                <c:pt idx="42765">
                  <c:v>-0.121756</c:v>
                </c:pt>
                <c:pt idx="42766">
                  <c:v>-0.12347</c:v>
                </c:pt>
                <c:pt idx="42767">
                  <c:v>-0.125085</c:v>
                </c:pt>
                <c:pt idx="42768">
                  <c:v>-0.12659699999999999</c:v>
                </c:pt>
                <c:pt idx="42769">
                  <c:v>-0.127999</c:v>
                </c:pt>
                <c:pt idx="42770">
                  <c:v>-0.12928600000000001</c:v>
                </c:pt>
                <c:pt idx="42771">
                  <c:v>-0.13045799999999999</c:v>
                </c:pt>
                <c:pt idx="42772">
                  <c:v>-0.131524</c:v>
                </c:pt>
                <c:pt idx="42773">
                  <c:v>-0.132491</c:v>
                </c:pt>
                <c:pt idx="42774">
                  <c:v>-0.133355</c:v>
                </c:pt>
                <c:pt idx="42775">
                  <c:v>-0.13411600000000001</c:v>
                </c:pt>
                <c:pt idx="42776">
                  <c:v>-0.13477800000000001</c:v>
                </c:pt>
                <c:pt idx="42777">
                  <c:v>-0.13533999999999999</c:v>
                </c:pt>
                <c:pt idx="42778">
                  <c:v>-0.1358</c:v>
                </c:pt>
                <c:pt idx="42779">
                  <c:v>-0.136152</c:v>
                </c:pt>
                <c:pt idx="42780">
                  <c:v>-0.13639799999999999</c:v>
                </c:pt>
                <c:pt idx="42781">
                  <c:v>-0.13653999999999999</c:v>
                </c:pt>
                <c:pt idx="42782">
                  <c:v>-0.13658000000000001</c:v>
                </c:pt>
                <c:pt idx="42783">
                  <c:v>-0.13652500000000001</c:v>
                </c:pt>
                <c:pt idx="42784">
                  <c:v>-0.136379</c:v>
                </c:pt>
                <c:pt idx="42785">
                  <c:v>-0.13615099999999999</c:v>
                </c:pt>
                <c:pt idx="42786">
                  <c:v>-0.13584499999999999</c:v>
                </c:pt>
                <c:pt idx="42787">
                  <c:v>-0.135461</c:v>
                </c:pt>
                <c:pt idx="42788">
                  <c:v>-0.13499700000000001</c:v>
                </c:pt>
                <c:pt idx="42789">
                  <c:v>-0.13445099999999999</c:v>
                </c:pt>
                <c:pt idx="42790">
                  <c:v>-0.13381899999999999</c:v>
                </c:pt>
                <c:pt idx="42791">
                  <c:v>-0.133106</c:v>
                </c:pt>
                <c:pt idx="42792">
                  <c:v>-0.13231100000000001</c:v>
                </c:pt>
                <c:pt idx="42793">
                  <c:v>-0.131434</c:v>
                </c:pt>
                <c:pt idx="42794">
                  <c:v>-0.13047400000000001</c:v>
                </c:pt>
                <c:pt idx="42795">
                  <c:v>-0.129436</c:v>
                </c:pt>
                <c:pt idx="42796">
                  <c:v>-0.12833</c:v>
                </c:pt>
                <c:pt idx="42797">
                  <c:v>-0.127165</c:v>
                </c:pt>
                <c:pt idx="42798">
                  <c:v>-0.125946</c:v>
                </c:pt>
                <c:pt idx="42799">
                  <c:v>-0.12468</c:v>
                </c:pt>
                <c:pt idx="42800">
                  <c:v>-0.12336900000000001</c:v>
                </c:pt>
                <c:pt idx="42801">
                  <c:v>-0.122018</c:v>
                </c:pt>
                <c:pt idx="42802">
                  <c:v>-0.120628</c:v>
                </c:pt>
                <c:pt idx="42803">
                  <c:v>-0.119204</c:v>
                </c:pt>
                <c:pt idx="42804">
                  <c:v>-0.117752</c:v>
                </c:pt>
                <c:pt idx="42805">
                  <c:v>-0.11627700000000001</c:v>
                </c:pt>
                <c:pt idx="42806">
                  <c:v>-0.114786</c:v>
                </c:pt>
                <c:pt idx="42807">
                  <c:v>-0.11328299999999999</c:v>
                </c:pt>
                <c:pt idx="42808">
                  <c:v>-0.11176800000000001</c:v>
                </c:pt>
                <c:pt idx="42809">
                  <c:v>-0.11024200000000001</c:v>
                </c:pt>
                <c:pt idx="42810">
                  <c:v>-0.108711</c:v>
                </c:pt>
                <c:pt idx="42811">
                  <c:v>-0.107185</c:v>
                </c:pt>
                <c:pt idx="42812">
                  <c:v>-0.105669</c:v>
                </c:pt>
                <c:pt idx="42813">
                  <c:v>-0.104161</c:v>
                </c:pt>
                <c:pt idx="42814">
                  <c:v>-0.10266</c:v>
                </c:pt>
                <c:pt idx="42815">
                  <c:v>-0.101171</c:v>
                </c:pt>
                <c:pt idx="42816">
                  <c:v>-9.97001E-2</c:v>
                </c:pt>
                <c:pt idx="42817">
                  <c:v>-9.82513E-2</c:v>
                </c:pt>
                <c:pt idx="42818">
                  <c:v>-9.6823699999999999E-2</c:v>
                </c:pt>
                <c:pt idx="42819">
                  <c:v>-9.5416200000000007E-2</c:v>
                </c:pt>
                <c:pt idx="42820">
                  <c:v>-9.4029799999999997E-2</c:v>
                </c:pt>
                <c:pt idx="42821">
                  <c:v>-9.2665899999999995E-2</c:v>
                </c:pt>
                <c:pt idx="42822">
                  <c:v>-9.1321399999999997E-2</c:v>
                </c:pt>
                <c:pt idx="42823">
                  <c:v>-8.9991199999999993E-2</c:v>
                </c:pt>
                <c:pt idx="42824">
                  <c:v>-8.8678199999999999E-2</c:v>
                </c:pt>
                <c:pt idx="42825">
                  <c:v>-8.73916E-2</c:v>
                </c:pt>
                <c:pt idx="42826">
                  <c:v>-8.6141599999999999E-2</c:v>
                </c:pt>
                <c:pt idx="42827">
                  <c:v>-8.4937700000000005E-2</c:v>
                </c:pt>
                <c:pt idx="42828">
                  <c:v>-8.3785700000000005E-2</c:v>
                </c:pt>
                <c:pt idx="42829">
                  <c:v>-8.2687300000000005E-2</c:v>
                </c:pt>
                <c:pt idx="42830">
                  <c:v>-8.1644400000000006E-2</c:v>
                </c:pt>
                <c:pt idx="42831">
                  <c:v>-8.0661700000000003E-2</c:v>
                </c:pt>
                <c:pt idx="42832">
                  <c:v>-7.9744700000000002E-2</c:v>
                </c:pt>
                <c:pt idx="42833">
                  <c:v>-7.8897300000000004E-2</c:v>
                </c:pt>
                <c:pt idx="42834">
                  <c:v>-7.8119999999999995E-2</c:v>
                </c:pt>
                <c:pt idx="42835">
                  <c:v>-7.7410000000000007E-2</c:v>
                </c:pt>
                <c:pt idx="42836">
                  <c:v>-7.6763700000000004E-2</c:v>
                </c:pt>
                <c:pt idx="42837">
                  <c:v>-7.6183000000000001E-2</c:v>
                </c:pt>
                <c:pt idx="42838">
                  <c:v>-7.5674000000000005E-2</c:v>
                </c:pt>
                <c:pt idx="42839">
                  <c:v>-7.5241199999999994E-2</c:v>
                </c:pt>
                <c:pt idx="42840">
                  <c:v>-7.4883900000000003E-2</c:v>
                </c:pt>
                <c:pt idx="42841">
                  <c:v>-7.4596800000000005E-2</c:v>
                </c:pt>
                <c:pt idx="42842">
                  <c:v>-7.4373499999999995E-2</c:v>
                </c:pt>
                <c:pt idx="42843">
                  <c:v>-7.4210200000000004E-2</c:v>
                </c:pt>
                <c:pt idx="42844">
                  <c:v>-7.4106500000000006E-2</c:v>
                </c:pt>
                <c:pt idx="42845">
                  <c:v>-7.4062199999999995E-2</c:v>
                </c:pt>
                <c:pt idx="42846">
                  <c:v>-7.4077400000000002E-2</c:v>
                </c:pt>
                <c:pt idx="42847">
                  <c:v>-7.4156E-2</c:v>
                </c:pt>
                <c:pt idx="42848">
                  <c:v>-7.4303599999999997E-2</c:v>
                </c:pt>
                <c:pt idx="42849">
                  <c:v>-7.4522000000000005E-2</c:v>
                </c:pt>
                <c:pt idx="42850">
                  <c:v>-7.4808799999999995E-2</c:v>
                </c:pt>
                <c:pt idx="42851">
                  <c:v>-7.5161500000000006E-2</c:v>
                </c:pt>
                <c:pt idx="42852">
                  <c:v>-7.5578500000000007E-2</c:v>
                </c:pt>
                <c:pt idx="42853">
                  <c:v>-7.6056899999999997E-2</c:v>
                </c:pt>
                <c:pt idx="42854">
                  <c:v>-7.6593400000000006E-2</c:v>
                </c:pt>
                <c:pt idx="42855">
                  <c:v>-7.7190400000000006E-2</c:v>
                </c:pt>
                <c:pt idx="42856">
                  <c:v>-7.7848200000000006E-2</c:v>
                </c:pt>
                <c:pt idx="42857">
                  <c:v>-7.8560599999999994E-2</c:v>
                </c:pt>
                <c:pt idx="42858">
                  <c:v>-7.9324099999999995E-2</c:v>
                </c:pt>
                <c:pt idx="42859">
                  <c:v>-8.0144400000000005E-2</c:v>
                </c:pt>
                <c:pt idx="42860">
                  <c:v>-8.1028799999999998E-2</c:v>
                </c:pt>
                <c:pt idx="42861">
                  <c:v>-8.1978099999999998E-2</c:v>
                </c:pt>
                <c:pt idx="42862">
                  <c:v>-8.2993899999999995E-2</c:v>
                </c:pt>
                <c:pt idx="42863">
                  <c:v>-8.4081299999999998E-2</c:v>
                </c:pt>
                <c:pt idx="42864">
                  <c:v>-8.5239999999999996E-2</c:v>
                </c:pt>
                <c:pt idx="42865">
                  <c:v>-8.6464299999999994E-2</c:v>
                </c:pt>
                <c:pt idx="42866">
                  <c:v>-8.7746599999999994E-2</c:v>
                </c:pt>
                <c:pt idx="42867">
                  <c:v>-8.9080800000000002E-2</c:v>
                </c:pt>
                <c:pt idx="42868">
                  <c:v>-9.0459499999999998E-2</c:v>
                </c:pt>
                <c:pt idx="42869">
                  <c:v>-9.1871700000000001E-2</c:v>
                </c:pt>
                <c:pt idx="42870">
                  <c:v>-9.3312999999999993E-2</c:v>
                </c:pt>
                <c:pt idx="42871">
                  <c:v>-9.4789999999999999E-2</c:v>
                </c:pt>
                <c:pt idx="42872">
                  <c:v>-9.6310199999999999E-2</c:v>
                </c:pt>
                <c:pt idx="42873">
                  <c:v>-9.7874600000000006E-2</c:v>
                </c:pt>
                <c:pt idx="42874">
                  <c:v>-9.9480600000000002E-2</c:v>
                </c:pt>
                <c:pt idx="42875">
                  <c:v>-0.10112400000000001</c:v>
                </c:pt>
                <c:pt idx="42876">
                  <c:v>-0.102796</c:v>
                </c:pt>
                <c:pt idx="42877">
                  <c:v>-0.10449</c:v>
                </c:pt>
                <c:pt idx="42878">
                  <c:v>-0.1062</c:v>
                </c:pt>
                <c:pt idx="42879">
                  <c:v>-0.10792300000000001</c:v>
                </c:pt>
                <c:pt idx="42880">
                  <c:v>-0.10966099999999999</c:v>
                </c:pt>
                <c:pt idx="42881">
                  <c:v>-0.111416</c:v>
                </c:pt>
                <c:pt idx="42882">
                  <c:v>-0.113187</c:v>
                </c:pt>
                <c:pt idx="42883">
                  <c:v>-0.114971</c:v>
                </c:pt>
                <c:pt idx="42884">
                  <c:v>-0.116768</c:v>
                </c:pt>
                <c:pt idx="42885">
                  <c:v>-0.118576</c:v>
                </c:pt>
                <c:pt idx="42886">
                  <c:v>-0.120395</c:v>
                </c:pt>
                <c:pt idx="42887">
                  <c:v>-0.12221899999999999</c:v>
                </c:pt>
                <c:pt idx="42888">
                  <c:v>-0.124047</c:v>
                </c:pt>
                <c:pt idx="42889">
                  <c:v>-0.12587699999999999</c:v>
                </c:pt>
                <c:pt idx="42890">
                  <c:v>-0.12770699999999999</c:v>
                </c:pt>
                <c:pt idx="42891">
                  <c:v>-0.12953500000000001</c:v>
                </c:pt>
                <c:pt idx="42892">
                  <c:v>-0.13134899999999999</c:v>
                </c:pt>
                <c:pt idx="42893">
                  <c:v>-0.13314300000000001</c:v>
                </c:pt>
                <c:pt idx="42894">
                  <c:v>-0.13491900000000001</c:v>
                </c:pt>
                <c:pt idx="42895">
                  <c:v>-0.136681</c:v>
                </c:pt>
                <c:pt idx="42896">
                  <c:v>-0.13842499999999999</c:v>
                </c:pt>
                <c:pt idx="42897">
                  <c:v>-0.14014699999999999</c:v>
                </c:pt>
                <c:pt idx="42898">
                  <c:v>-0.141846</c:v>
                </c:pt>
                <c:pt idx="42899">
                  <c:v>-0.14352500000000001</c:v>
                </c:pt>
                <c:pt idx="42900">
                  <c:v>-0.145181</c:v>
                </c:pt>
                <c:pt idx="42901">
                  <c:v>-0.146811</c:v>
                </c:pt>
                <c:pt idx="42902">
                  <c:v>-0.14841199999999999</c:v>
                </c:pt>
                <c:pt idx="42903">
                  <c:v>-0.149982</c:v>
                </c:pt>
                <c:pt idx="42904">
                  <c:v>-0.15151600000000001</c:v>
                </c:pt>
                <c:pt idx="42905">
                  <c:v>-0.15300800000000001</c:v>
                </c:pt>
                <c:pt idx="42906">
                  <c:v>-0.15446399999999999</c:v>
                </c:pt>
                <c:pt idx="42907">
                  <c:v>-0.155887</c:v>
                </c:pt>
                <c:pt idx="42908">
                  <c:v>-0.15728200000000001</c:v>
                </c:pt>
                <c:pt idx="42909">
                  <c:v>-0.158641</c:v>
                </c:pt>
                <c:pt idx="42910">
                  <c:v>-0.15995300000000001</c:v>
                </c:pt>
                <c:pt idx="42911">
                  <c:v>-0.16120799999999999</c:v>
                </c:pt>
                <c:pt idx="42912">
                  <c:v>-0.16239700000000001</c:v>
                </c:pt>
                <c:pt idx="42913">
                  <c:v>-0.163517</c:v>
                </c:pt>
                <c:pt idx="42914">
                  <c:v>-0.164572</c:v>
                </c:pt>
                <c:pt idx="42915">
                  <c:v>-0.165571</c:v>
                </c:pt>
                <c:pt idx="42916">
                  <c:v>-0.166516</c:v>
                </c:pt>
                <c:pt idx="42917">
                  <c:v>-0.16740099999999999</c:v>
                </c:pt>
                <c:pt idx="42918">
                  <c:v>-0.16822699999999999</c:v>
                </c:pt>
                <c:pt idx="42919">
                  <c:v>-0.16900599999999999</c:v>
                </c:pt>
                <c:pt idx="42920">
                  <c:v>-0.16974800000000001</c:v>
                </c:pt>
                <c:pt idx="42921">
                  <c:v>-0.170458</c:v>
                </c:pt>
                <c:pt idx="42922">
                  <c:v>-0.17113800000000001</c:v>
                </c:pt>
                <c:pt idx="42923">
                  <c:v>-0.171787</c:v>
                </c:pt>
                <c:pt idx="42924">
                  <c:v>-0.17240900000000001</c:v>
                </c:pt>
                <c:pt idx="42925">
                  <c:v>-0.17300299999999999</c:v>
                </c:pt>
                <c:pt idx="42926">
                  <c:v>-0.17357</c:v>
                </c:pt>
                <c:pt idx="42927">
                  <c:v>-0.17410200000000001</c:v>
                </c:pt>
                <c:pt idx="42928">
                  <c:v>-0.174597</c:v>
                </c:pt>
                <c:pt idx="42929">
                  <c:v>-0.17504700000000001</c:v>
                </c:pt>
                <c:pt idx="42930">
                  <c:v>-0.17544499999999999</c:v>
                </c:pt>
                <c:pt idx="42931">
                  <c:v>-0.17578199999999999</c:v>
                </c:pt>
                <c:pt idx="42932">
                  <c:v>-0.17605499999999999</c:v>
                </c:pt>
                <c:pt idx="42933">
                  <c:v>-0.17626500000000001</c:v>
                </c:pt>
                <c:pt idx="42934">
                  <c:v>-0.17640500000000001</c:v>
                </c:pt>
                <c:pt idx="42935">
                  <c:v>-0.17647699999999999</c:v>
                </c:pt>
                <c:pt idx="42936">
                  <c:v>-0.17649000000000001</c:v>
                </c:pt>
                <c:pt idx="42937">
                  <c:v>-0.176454</c:v>
                </c:pt>
                <c:pt idx="42938">
                  <c:v>-0.17637800000000001</c:v>
                </c:pt>
                <c:pt idx="42939">
                  <c:v>-0.17627000000000001</c:v>
                </c:pt>
                <c:pt idx="42940">
                  <c:v>-0.17613000000000001</c:v>
                </c:pt>
                <c:pt idx="42941">
                  <c:v>-0.175956</c:v>
                </c:pt>
                <c:pt idx="42942">
                  <c:v>-0.17574500000000001</c:v>
                </c:pt>
                <c:pt idx="42943">
                  <c:v>-0.17549899999999999</c:v>
                </c:pt>
                <c:pt idx="42944">
                  <c:v>-0.17522499999999999</c:v>
                </c:pt>
                <c:pt idx="42945">
                  <c:v>-0.174923</c:v>
                </c:pt>
                <c:pt idx="42946">
                  <c:v>-0.174596</c:v>
                </c:pt>
                <c:pt idx="42947">
                  <c:v>-0.17425499999999999</c:v>
                </c:pt>
                <c:pt idx="42948">
                  <c:v>-0.17391699999999999</c:v>
                </c:pt>
                <c:pt idx="42949">
                  <c:v>-0.173594</c:v>
                </c:pt>
                <c:pt idx="42950">
                  <c:v>-0.173287</c:v>
                </c:pt>
                <c:pt idx="42951">
                  <c:v>-0.17299900000000001</c:v>
                </c:pt>
                <c:pt idx="42952">
                  <c:v>-0.172734</c:v>
                </c:pt>
                <c:pt idx="42953">
                  <c:v>-0.17249</c:v>
                </c:pt>
                <c:pt idx="42954">
                  <c:v>-0.172265</c:v>
                </c:pt>
                <c:pt idx="42955">
                  <c:v>-0.17205799999999999</c:v>
                </c:pt>
                <c:pt idx="42956">
                  <c:v>-0.171873</c:v>
                </c:pt>
                <c:pt idx="42957">
                  <c:v>-0.17171400000000001</c:v>
                </c:pt>
                <c:pt idx="42958">
                  <c:v>-0.17158200000000001</c:v>
                </c:pt>
                <c:pt idx="42959">
                  <c:v>-0.171485</c:v>
                </c:pt>
                <c:pt idx="42960">
                  <c:v>-0.17142199999999999</c:v>
                </c:pt>
                <c:pt idx="42961">
                  <c:v>-0.17138600000000001</c:v>
                </c:pt>
                <c:pt idx="42962">
                  <c:v>-0.17136999999999999</c:v>
                </c:pt>
                <c:pt idx="42963">
                  <c:v>-0.17138200000000001</c:v>
                </c:pt>
                <c:pt idx="42964">
                  <c:v>-0.171432</c:v>
                </c:pt>
                <c:pt idx="42965">
                  <c:v>-0.17152899999999999</c:v>
                </c:pt>
                <c:pt idx="42966">
                  <c:v>-0.171677</c:v>
                </c:pt>
                <c:pt idx="42967">
                  <c:v>-0.17188000000000001</c:v>
                </c:pt>
                <c:pt idx="42968">
                  <c:v>-0.17214699999999999</c:v>
                </c:pt>
                <c:pt idx="42969">
                  <c:v>-0.172481</c:v>
                </c:pt>
                <c:pt idx="42970">
                  <c:v>-0.17288400000000001</c:v>
                </c:pt>
                <c:pt idx="42971">
                  <c:v>-0.17336199999999999</c:v>
                </c:pt>
                <c:pt idx="42972">
                  <c:v>-0.17392199999999999</c:v>
                </c:pt>
                <c:pt idx="42973">
                  <c:v>-0.17456099999999999</c:v>
                </c:pt>
                <c:pt idx="42974">
                  <c:v>-0.17526800000000001</c:v>
                </c:pt>
                <c:pt idx="42975">
                  <c:v>-0.176041</c:v>
                </c:pt>
                <c:pt idx="42976">
                  <c:v>-0.17688499999999999</c:v>
                </c:pt>
                <c:pt idx="42977">
                  <c:v>-0.177812</c:v>
                </c:pt>
                <c:pt idx="42978">
                  <c:v>-0.17882300000000001</c:v>
                </c:pt>
                <c:pt idx="42979">
                  <c:v>-0.17991299999999999</c:v>
                </c:pt>
                <c:pt idx="42980">
                  <c:v>-0.18107300000000001</c:v>
                </c:pt>
                <c:pt idx="42981">
                  <c:v>-0.18230199999999999</c:v>
                </c:pt>
                <c:pt idx="42982">
                  <c:v>-0.18360399999999999</c:v>
                </c:pt>
                <c:pt idx="42983">
                  <c:v>-0.18498400000000001</c:v>
                </c:pt>
                <c:pt idx="42984">
                  <c:v>-0.186444</c:v>
                </c:pt>
                <c:pt idx="42985">
                  <c:v>-0.18798500000000001</c:v>
                </c:pt>
                <c:pt idx="42986">
                  <c:v>-0.18960299999999999</c:v>
                </c:pt>
                <c:pt idx="42987">
                  <c:v>-0.191299</c:v>
                </c:pt>
                <c:pt idx="42988">
                  <c:v>-0.19307299999999999</c:v>
                </c:pt>
                <c:pt idx="42989">
                  <c:v>-0.19492699999999999</c:v>
                </c:pt>
                <c:pt idx="42990">
                  <c:v>-0.196857</c:v>
                </c:pt>
                <c:pt idx="42991">
                  <c:v>-0.198856</c:v>
                </c:pt>
                <c:pt idx="42992">
                  <c:v>-0.20092499999999999</c:v>
                </c:pt>
                <c:pt idx="42993">
                  <c:v>-0.20306399999999999</c:v>
                </c:pt>
                <c:pt idx="42994">
                  <c:v>-0.205266</c:v>
                </c:pt>
                <c:pt idx="42995">
                  <c:v>-0.20751800000000001</c:v>
                </c:pt>
                <c:pt idx="42996">
                  <c:v>-0.20981900000000001</c:v>
                </c:pt>
                <c:pt idx="42997">
                  <c:v>-0.21216299999999999</c:v>
                </c:pt>
                <c:pt idx="42998">
                  <c:v>-0.21454100000000001</c:v>
                </c:pt>
                <c:pt idx="42999">
                  <c:v>-0.216947</c:v>
                </c:pt>
                <c:pt idx="43000">
                  <c:v>-0.219384</c:v>
                </c:pt>
                <c:pt idx="43001">
                  <c:v>-0.22184799999999999</c:v>
                </c:pt>
                <c:pt idx="43002">
                  <c:v>-0.22433500000000001</c:v>
                </c:pt>
                <c:pt idx="43003">
                  <c:v>-0.22683900000000001</c:v>
                </c:pt>
                <c:pt idx="43004">
                  <c:v>-0.22935900000000001</c:v>
                </c:pt>
                <c:pt idx="43005">
                  <c:v>-0.23189499999999999</c:v>
                </c:pt>
                <c:pt idx="43006">
                  <c:v>-0.23444899999999999</c:v>
                </c:pt>
                <c:pt idx="43007">
                  <c:v>-0.23702899999999999</c:v>
                </c:pt>
                <c:pt idx="43008">
                  <c:v>-0.239645</c:v>
                </c:pt>
                <c:pt idx="43009">
                  <c:v>-0.24230199999999999</c:v>
                </c:pt>
                <c:pt idx="43010">
                  <c:v>-0.245005</c:v>
                </c:pt>
                <c:pt idx="43011">
                  <c:v>-0.247749</c:v>
                </c:pt>
                <c:pt idx="43012">
                  <c:v>-0.25052099999999999</c:v>
                </c:pt>
                <c:pt idx="43013">
                  <c:v>-0.25330200000000003</c:v>
                </c:pt>
                <c:pt idx="43014">
                  <c:v>-0.25608199999999998</c:v>
                </c:pt>
                <c:pt idx="43015">
                  <c:v>-0.25886500000000001</c:v>
                </c:pt>
                <c:pt idx="43016">
                  <c:v>-0.26166</c:v>
                </c:pt>
                <c:pt idx="43017">
                  <c:v>-0.26446799999999998</c:v>
                </c:pt>
                <c:pt idx="43018">
                  <c:v>-0.26727499999999998</c:v>
                </c:pt>
                <c:pt idx="43019">
                  <c:v>-0.27005400000000002</c:v>
                </c:pt>
                <c:pt idx="43020">
                  <c:v>-0.27278799999999997</c:v>
                </c:pt>
                <c:pt idx="43021">
                  <c:v>-0.27547199999999999</c:v>
                </c:pt>
                <c:pt idx="43022">
                  <c:v>-0.27810200000000002</c:v>
                </c:pt>
                <c:pt idx="43023">
                  <c:v>-0.28067399999999998</c:v>
                </c:pt>
                <c:pt idx="43024">
                  <c:v>-0.28318599999999999</c:v>
                </c:pt>
                <c:pt idx="43025">
                  <c:v>-0.28564699999999998</c:v>
                </c:pt>
                <c:pt idx="43026">
                  <c:v>-0.28806300000000001</c:v>
                </c:pt>
                <c:pt idx="43027">
                  <c:v>-0.29043099999999999</c:v>
                </c:pt>
                <c:pt idx="43028">
                  <c:v>-0.29274800000000001</c:v>
                </c:pt>
                <c:pt idx="43029">
                  <c:v>-0.295012</c:v>
                </c:pt>
                <c:pt idx="43030">
                  <c:v>-0.29721799999999998</c:v>
                </c:pt>
                <c:pt idx="43031">
                  <c:v>-0.29936099999999999</c:v>
                </c:pt>
                <c:pt idx="43032">
                  <c:v>-0.30143999999999999</c:v>
                </c:pt>
                <c:pt idx="43033">
                  <c:v>-0.303452</c:v>
                </c:pt>
                <c:pt idx="43034">
                  <c:v>-0.30539100000000002</c:v>
                </c:pt>
                <c:pt idx="43035">
                  <c:v>-0.307253</c:v>
                </c:pt>
                <c:pt idx="43036">
                  <c:v>-0.30904500000000001</c:v>
                </c:pt>
                <c:pt idx="43037">
                  <c:v>-0.31077399999999999</c:v>
                </c:pt>
                <c:pt idx="43038">
                  <c:v>-0.31243300000000002</c:v>
                </c:pt>
                <c:pt idx="43039">
                  <c:v>-0.31401299999999999</c:v>
                </c:pt>
                <c:pt idx="43040">
                  <c:v>-0.31550400000000001</c:v>
                </c:pt>
                <c:pt idx="43041">
                  <c:v>-0.31690000000000002</c:v>
                </c:pt>
                <c:pt idx="43042">
                  <c:v>-0.318189</c:v>
                </c:pt>
                <c:pt idx="43043">
                  <c:v>-0.31937100000000002</c:v>
                </c:pt>
                <c:pt idx="43044">
                  <c:v>-0.32045000000000001</c:v>
                </c:pt>
                <c:pt idx="43045">
                  <c:v>-0.32142999999999999</c:v>
                </c:pt>
                <c:pt idx="43046">
                  <c:v>-0.32230500000000001</c:v>
                </c:pt>
                <c:pt idx="43047">
                  <c:v>-0.32305299999999998</c:v>
                </c:pt>
                <c:pt idx="43048">
                  <c:v>-0.32365500000000003</c:v>
                </c:pt>
                <c:pt idx="43049">
                  <c:v>-0.32410899999999998</c:v>
                </c:pt>
                <c:pt idx="43050">
                  <c:v>-0.32443100000000002</c:v>
                </c:pt>
                <c:pt idx="43051">
                  <c:v>-0.32463500000000001</c:v>
                </c:pt>
                <c:pt idx="43052">
                  <c:v>-0.32473099999999999</c:v>
                </c:pt>
                <c:pt idx="43053">
                  <c:v>-0.32472299999999998</c:v>
                </c:pt>
                <c:pt idx="43054">
                  <c:v>-0.32461299999999998</c:v>
                </c:pt>
                <c:pt idx="43055">
                  <c:v>-0.32440000000000002</c:v>
                </c:pt>
                <c:pt idx="43056">
                  <c:v>-0.32408500000000001</c:v>
                </c:pt>
                <c:pt idx="43057">
                  <c:v>-0.32365899999999997</c:v>
                </c:pt>
                <c:pt idx="43058">
                  <c:v>-0.32312099999999999</c:v>
                </c:pt>
                <c:pt idx="43059">
                  <c:v>-0.32247700000000001</c:v>
                </c:pt>
                <c:pt idx="43060">
                  <c:v>-0.32173400000000002</c:v>
                </c:pt>
                <c:pt idx="43061">
                  <c:v>-0.32089299999999998</c:v>
                </c:pt>
                <c:pt idx="43062">
                  <c:v>-0.31995200000000001</c:v>
                </c:pt>
                <c:pt idx="43063">
                  <c:v>-0.31891399999999998</c:v>
                </c:pt>
                <c:pt idx="43064">
                  <c:v>-0.31777100000000003</c:v>
                </c:pt>
                <c:pt idx="43065">
                  <c:v>-0.31651200000000002</c:v>
                </c:pt>
                <c:pt idx="43066">
                  <c:v>-0.31513200000000002</c:v>
                </c:pt>
                <c:pt idx="43067">
                  <c:v>-0.31363099999999999</c:v>
                </c:pt>
                <c:pt idx="43068">
                  <c:v>-0.31201099999999998</c:v>
                </c:pt>
                <c:pt idx="43069">
                  <c:v>-0.31027900000000003</c:v>
                </c:pt>
                <c:pt idx="43070">
                  <c:v>-0.30843700000000002</c:v>
                </c:pt>
                <c:pt idx="43071">
                  <c:v>-0.30648300000000001</c:v>
                </c:pt>
                <c:pt idx="43072">
                  <c:v>-0.30441800000000002</c:v>
                </c:pt>
                <c:pt idx="43073">
                  <c:v>-0.302255</c:v>
                </c:pt>
                <c:pt idx="43074">
                  <c:v>-0.30000500000000002</c:v>
                </c:pt>
                <c:pt idx="43075">
                  <c:v>-0.29766700000000001</c:v>
                </c:pt>
                <c:pt idx="43076">
                  <c:v>-0.29523700000000003</c:v>
                </c:pt>
                <c:pt idx="43077">
                  <c:v>-0.292715</c:v>
                </c:pt>
                <c:pt idx="43078">
                  <c:v>-0.290107</c:v>
                </c:pt>
                <c:pt idx="43079">
                  <c:v>-0.287416</c:v>
                </c:pt>
                <c:pt idx="43080">
                  <c:v>-0.28465299999999999</c:v>
                </c:pt>
                <c:pt idx="43081">
                  <c:v>-0.28182400000000002</c:v>
                </c:pt>
                <c:pt idx="43082">
                  <c:v>-0.27892600000000001</c:v>
                </c:pt>
                <c:pt idx="43083">
                  <c:v>-0.27596500000000002</c:v>
                </c:pt>
                <c:pt idx="43084">
                  <c:v>-0.272949</c:v>
                </c:pt>
                <c:pt idx="43085">
                  <c:v>-0.26988600000000001</c:v>
                </c:pt>
                <c:pt idx="43086">
                  <c:v>-0.26678000000000002</c:v>
                </c:pt>
                <c:pt idx="43087">
                  <c:v>-0.26364199999999999</c:v>
                </c:pt>
                <c:pt idx="43088">
                  <c:v>-0.26048300000000002</c:v>
                </c:pt>
                <c:pt idx="43089">
                  <c:v>-0.25730700000000001</c:v>
                </c:pt>
                <c:pt idx="43090">
                  <c:v>-0.25411899999999998</c:v>
                </c:pt>
                <c:pt idx="43091">
                  <c:v>-0.25092799999999998</c:v>
                </c:pt>
                <c:pt idx="43092">
                  <c:v>-0.24774499999999999</c:v>
                </c:pt>
                <c:pt idx="43093">
                  <c:v>-0.24456800000000001</c:v>
                </c:pt>
                <c:pt idx="43094">
                  <c:v>-0.24138999999999999</c:v>
                </c:pt>
                <c:pt idx="43095">
                  <c:v>-0.23821100000000001</c:v>
                </c:pt>
                <c:pt idx="43096">
                  <c:v>-0.235046</c:v>
                </c:pt>
                <c:pt idx="43097">
                  <c:v>-0.231901</c:v>
                </c:pt>
                <c:pt idx="43098">
                  <c:v>-0.228773</c:v>
                </c:pt>
                <c:pt idx="43099">
                  <c:v>-0.225659</c:v>
                </c:pt>
                <c:pt idx="43100">
                  <c:v>-0.222556</c:v>
                </c:pt>
                <c:pt idx="43101">
                  <c:v>-0.21945999999999999</c:v>
                </c:pt>
                <c:pt idx="43102">
                  <c:v>-0.21637500000000001</c:v>
                </c:pt>
                <c:pt idx="43103">
                  <c:v>-0.21331800000000001</c:v>
                </c:pt>
                <c:pt idx="43104">
                  <c:v>-0.210312</c:v>
                </c:pt>
                <c:pt idx="43105">
                  <c:v>-0.207369</c:v>
                </c:pt>
                <c:pt idx="43106">
                  <c:v>-0.204483</c:v>
                </c:pt>
                <c:pt idx="43107">
                  <c:v>-0.20164499999999999</c:v>
                </c:pt>
                <c:pt idx="43108">
                  <c:v>-0.198851</c:v>
                </c:pt>
                <c:pt idx="43109">
                  <c:v>-0.196108</c:v>
                </c:pt>
                <c:pt idx="43110">
                  <c:v>-0.19342300000000001</c:v>
                </c:pt>
                <c:pt idx="43111">
                  <c:v>-0.190798</c:v>
                </c:pt>
                <c:pt idx="43112">
                  <c:v>-0.18823899999999999</c:v>
                </c:pt>
                <c:pt idx="43113">
                  <c:v>-0.18576100000000001</c:v>
                </c:pt>
                <c:pt idx="43114">
                  <c:v>-0.18337899999999999</c:v>
                </c:pt>
                <c:pt idx="43115">
                  <c:v>-0.18110299999999999</c:v>
                </c:pt>
                <c:pt idx="43116">
                  <c:v>-0.17893400000000001</c:v>
                </c:pt>
                <c:pt idx="43117">
                  <c:v>-0.17686499999999999</c:v>
                </c:pt>
                <c:pt idx="43118">
                  <c:v>-0.174896</c:v>
                </c:pt>
                <c:pt idx="43119">
                  <c:v>-0.17303399999999999</c:v>
                </c:pt>
                <c:pt idx="43120">
                  <c:v>-0.17128499999999999</c:v>
                </c:pt>
                <c:pt idx="43121">
                  <c:v>-0.169654</c:v>
                </c:pt>
                <c:pt idx="43122">
                  <c:v>-0.16814000000000001</c:v>
                </c:pt>
                <c:pt idx="43123">
                  <c:v>-0.16674800000000001</c:v>
                </c:pt>
                <c:pt idx="43124">
                  <c:v>-0.16547700000000001</c:v>
                </c:pt>
                <c:pt idx="43125">
                  <c:v>-0.164325</c:v>
                </c:pt>
                <c:pt idx="43126">
                  <c:v>-0.16328699999999999</c:v>
                </c:pt>
                <c:pt idx="43127">
                  <c:v>-0.16236100000000001</c:v>
                </c:pt>
                <c:pt idx="43128">
                  <c:v>-0.16153799999999999</c:v>
                </c:pt>
                <c:pt idx="43129">
                  <c:v>-0.16081599999999999</c:v>
                </c:pt>
                <c:pt idx="43130">
                  <c:v>-0.160193</c:v>
                </c:pt>
                <c:pt idx="43131">
                  <c:v>-0.15967600000000001</c:v>
                </c:pt>
                <c:pt idx="43132">
                  <c:v>-0.159279</c:v>
                </c:pt>
                <c:pt idx="43133">
                  <c:v>-0.15901199999999999</c:v>
                </c:pt>
                <c:pt idx="43134">
                  <c:v>-0.15887000000000001</c:v>
                </c:pt>
                <c:pt idx="43135">
                  <c:v>-0.15883700000000001</c:v>
                </c:pt>
                <c:pt idx="43136">
                  <c:v>-0.15890799999999999</c:v>
                </c:pt>
                <c:pt idx="43137">
                  <c:v>-0.159084</c:v>
                </c:pt>
                <c:pt idx="43138">
                  <c:v>-0.15936800000000001</c:v>
                </c:pt>
                <c:pt idx="43139">
                  <c:v>-0.15976299999999999</c:v>
                </c:pt>
                <c:pt idx="43140">
                  <c:v>-0.160272</c:v>
                </c:pt>
                <c:pt idx="43141">
                  <c:v>-0.16089100000000001</c:v>
                </c:pt>
                <c:pt idx="43142">
                  <c:v>-0.16162099999999999</c:v>
                </c:pt>
                <c:pt idx="43143">
                  <c:v>-0.16245999999999999</c:v>
                </c:pt>
                <c:pt idx="43144">
                  <c:v>-0.163411</c:v>
                </c:pt>
                <c:pt idx="43145">
                  <c:v>-0.164468</c:v>
                </c:pt>
                <c:pt idx="43146">
                  <c:v>-0.16563</c:v>
                </c:pt>
                <c:pt idx="43147">
                  <c:v>-0.16689799999999999</c:v>
                </c:pt>
                <c:pt idx="43148">
                  <c:v>-0.16827900000000001</c:v>
                </c:pt>
                <c:pt idx="43149">
                  <c:v>-0.169769</c:v>
                </c:pt>
                <c:pt idx="43150">
                  <c:v>-0.17135600000000001</c:v>
                </c:pt>
                <c:pt idx="43151">
                  <c:v>-0.17302600000000001</c:v>
                </c:pt>
                <c:pt idx="43152">
                  <c:v>-0.17477100000000001</c:v>
                </c:pt>
                <c:pt idx="43153">
                  <c:v>-0.176592</c:v>
                </c:pt>
                <c:pt idx="43154">
                  <c:v>-0.17849000000000001</c:v>
                </c:pt>
                <c:pt idx="43155">
                  <c:v>-0.18046599999999999</c:v>
                </c:pt>
                <c:pt idx="43156">
                  <c:v>-0.18251700000000001</c:v>
                </c:pt>
                <c:pt idx="43157">
                  <c:v>-0.18464</c:v>
                </c:pt>
                <c:pt idx="43158">
                  <c:v>-0.18682599999999999</c:v>
                </c:pt>
                <c:pt idx="43159">
                  <c:v>-0.18906400000000001</c:v>
                </c:pt>
                <c:pt idx="43160">
                  <c:v>-0.19134499999999999</c:v>
                </c:pt>
                <c:pt idx="43161">
                  <c:v>-0.193661</c:v>
                </c:pt>
                <c:pt idx="43162">
                  <c:v>-0.19600600000000001</c:v>
                </c:pt>
                <c:pt idx="43163">
                  <c:v>-0.19837299999999999</c:v>
                </c:pt>
                <c:pt idx="43164">
                  <c:v>-0.200763</c:v>
                </c:pt>
                <c:pt idx="43165">
                  <c:v>-0.203183</c:v>
                </c:pt>
                <c:pt idx="43166">
                  <c:v>-0.20563400000000001</c:v>
                </c:pt>
                <c:pt idx="43167">
                  <c:v>-0.20811299999999999</c:v>
                </c:pt>
                <c:pt idx="43168">
                  <c:v>-0.210615</c:v>
                </c:pt>
                <c:pt idx="43169">
                  <c:v>-0.21313599999999999</c:v>
                </c:pt>
                <c:pt idx="43170">
                  <c:v>-0.215672</c:v>
                </c:pt>
                <c:pt idx="43171">
                  <c:v>-0.21821599999999999</c:v>
                </c:pt>
                <c:pt idx="43172">
                  <c:v>-0.22076200000000001</c:v>
                </c:pt>
                <c:pt idx="43173">
                  <c:v>-0.22331400000000001</c:v>
                </c:pt>
                <c:pt idx="43174">
                  <c:v>-0.22587499999999999</c:v>
                </c:pt>
                <c:pt idx="43175">
                  <c:v>-0.22844</c:v>
                </c:pt>
                <c:pt idx="43176">
                  <c:v>-0.23100000000000001</c:v>
                </c:pt>
                <c:pt idx="43177">
                  <c:v>-0.23355100000000001</c:v>
                </c:pt>
                <c:pt idx="43178">
                  <c:v>-0.23608899999999999</c:v>
                </c:pt>
                <c:pt idx="43179">
                  <c:v>-0.23860600000000001</c:v>
                </c:pt>
                <c:pt idx="43180">
                  <c:v>-0.24109900000000001</c:v>
                </c:pt>
                <c:pt idx="43181">
                  <c:v>-0.24357100000000001</c:v>
                </c:pt>
                <c:pt idx="43182">
                  <c:v>-0.24601899999999999</c:v>
                </c:pt>
                <c:pt idx="43183">
                  <c:v>-0.24843299999999999</c:v>
                </c:pt>
                <c:pt idx="43184">
                  <c:v>-0.25080999999999998</c:v>
                </c:pt>
                <c:pt idx="43185">
                  <c:v>-0.25314599999999998</c:v>
                </c:pt>
                <c:pt idx="43186">
                  <c:v>-0.255438</c:v>
                </c:pt>
                <c:pt idx="43187">
                  <c:v>-0.25768200000000002</c:v>
                </c:pt>
                <c:pt idx="43188">
                  <c:v>-0.25987500000000002</c:v>
                </c:pt>
                <c:pt idx="43189">
                  <c:v>-0.262017</c:v>
                </c:pt>
                <c:pt idx="43190">
                  <c:v>-0.26410800000000001</c:v>
                </c:pt>
                <c:pt idx="43191">
                  <c:v>-0.26614399999999999</c:v>
                </c:pt>
                <c:pt idx="43192">
                  <c:v>-0.26812200000000003</c:v>
                </c:pt>
                <c:pt idx="43193">
                  <c:v>-0.270034</c:v>
                </c:pt>
                <c:pt idx="43194">
                  <c:v>-0.271874</c:v>
                </c:pt>
                <c:pt idx="43195">
                  <c:v>-0.27363900000000002</c:v>
                </c:pt>
                <c:pt idx="43196">
                  <c:v>-0.27533600000000003</c:v>
                </c:pt>
                <c:pt idx="43197">
                  <c:v>-0.27697300000000002</c:v>
                </c:pt>
                <c:pt idx="43198">
                  <c:v>-0.27855099999999999</c:v>
                </c:pt>
                <c:pt idx="43199">
                  <c:v>-0.28006500000000001</c:v>
                </c:pt>
                <c:pt idx="43200">
                  <c:v>-0.28151100000000001</c:v>
                </c:pt>
                <c:pt idx="43201">
                  <c:v>-0.28289799999999998</c:v>
                </c:pt>
                <c:pt idx="43202">
                  <c:v>-0.284217</c:v>
                </c:pt>
                <c:pt idx="43203">
                  <c:v>-0.28540599999999999</c:v>
                </c:pt>
                <c:pt idx="43204">
                  <c:v>-0.28645199999999998</c:v>
                </c:pt>
                <c:pt idx="43205">
                  <c:v>-0.28742200000000001</c:v>
                </c:pt>
                <c:pt idx="43206">
                  <c:v>-0.28833799999999998</c:v>
                </c:pt>
                <c:pt idx="43207">
                  <c:v>-0.28916700000000001</c:v>
                </c:pt>
                <c:pt idx="43208">
                  <c:v>-0.28990700000000003</c:v>
                </c:pt>
                <c:pt idx="43209">
                  <c:v>-0.29057899999999998</c:v>
                </c:pt>
                <c:pt idx="43210">
                  <c:v>-0.291184</c:v>
                </c:pt>
                <c:pt idx="43211">
                  <c:v>-0.29171999999999998</c:v>
                </c:pt>
                <c:pt idx="43212">
                  <c:v>-0.29217900000000002</c:v>
                </c:pt>
                <c:pt idx="43213">
                  <c:v>-0.29256100000000002</c:v>
                </c:pt>
                <c:pt idx="43214">
                  <c:v>-0.29286400000000001</c:v>
                </c:pt>
                <c:pt idx="43215">
                  <c:v>-0.29309299999999999</c:v>
                </c:pt>
                <c:pt idx="43216">
                  <c:v>-0.29324899999999998</c:v>
                </c:pt>
                <c:pt idx="43217">
                  <c:v>-0.29333500000000001</c:v>
                </c:pt>
                <c:pt idx="43218">
                  <c:v>-0.29334900000000003</c:v>
                </c:pt>
                <c:pt idx="43219">
                  <c:v>-0.29328900000000002</c:v>
                </c:pt>
                <c:pt idx="43220">
                  <c:v>-0.29315400000000003</c:v>
                </c:pt>
                <c:pt idx="43221">
                  <c:v>-0.29295399999999999</c:v>
                </c:pt>
                <c:pt idx="43222">
                  <c:v>-0.29269499999999998</c:v>
                </c:pt>
                <c:pt idx="43223">
                  <c:v>-0.292377</c:v>
                </c:pt>
                <c:pt idx="43224">
                  <c:v>-0.29199900000000001</c:v>
                </c:pt>
                <c:pt idx="43225">
                  <c:v>-0.29156399999999999</c:v>
                </c:pt>
                <c:pt idx="43226">
                  <c:v>-0.291072</c:v>
                </c:pt>
                <c:pt idx="43227">
                  <c:v>-0.29052</c:v>
                </c:pt>
                <c:pt idx="43228">
                  <c:v>-0.28990500000000002</c:v>
                </c:pt>
                <c:pt idx="43229">
                  <c:v>-0.28922799999999999</c:v>
                </c:pt>
                <c:pt idx="43230">
                  <c:v>-0.28849399999999997</c:v>
                </c:pt>
                <c:pt idx="43231">
                  <c:v>-0.28770600000000002</c:v>
                </c:pt>
                <c:pt idx="43232">
                  <c:v>-0.28686400000000001</c:v>
                </c:pt>
                <c:pt idx="43233">
                  <c:v>-0.28597099999999998</c:v>
                </c:pt>
                <c:pt idx="43234">
                  <c:v>-0.28503299999999998</c:v>
                </c:pt>
                <c:pt idx="43235">
                  <c:v>-0.28405399999999997</c:v>
                </c:pt>
                <c:pt idx="43236">
                  <c:v>-0.28303</c:v>
                </c:pt>
                <c:pt idx="43237">
                  <c:v>-0.28195599999999998</c:v>
                </c:pt>
                <c:pt idx="43238">
                  <c:v>-0.28082600000000002</c:v>
                </c:pt>
                <c:pt idx="43239">
                  <c:v>-0.279638</c:v>
                </c:pt>
                <c:pt idx="43240">
                  <c:v>-0.27840300000000001</c:v>
                </c:pt>
                <c:pt idx="43241">
                  <c:v>-0.27713700000000002</c:v>
                </c:pt>
                <c:pt idx="43242">
                  <c:v>-0.27585199999999999</c:v>
                </c:pt>
                <c:pt idx="43243">
                  <c:v>-0.27454499999999998</c:v>
                </c:pt>
                <c:pt idx="43244">
                  <c:v>-0.27320699999999998</c:v>
                </c:pt>
                <c:pt idx="43245">
                  <c:v>-0.27182499999999998</c:v>
                </c:pt>
                <c:pt idx="43246">
                  <c:v>-0.270397</c:v>
                </c:pt>
                <c:pt idx="43247">
                  <c:v>-0.26892700000000003</c:v>
                </c:pt>
                <c:pt idx="43248">
                  <c:v>-0.26741599999999999</c:v>
                </c:pt>
                <c:pt idx="43249">
                  <c:v>-0.26586700000000002</c:v>
                </c:pt>
                <c:pt idx="43250">
                  <c:v>-0.26428499999999999</c:v>
                </c:pt>
                <c:pt idx="43251">
                  <c:v>-0.262679</c:v>
                </c:pt>
                <c:pt idx="43252">
                  <c:v>-0.26104699999999997</c:v>
                </c:pt>
                <c:pt idx="43253">
                  <c:v>-0.25939099999999998</c:v>
                </c:pt>
                <c:pt idx="43254">
                  <c:v>-0.25771100000000002</c:v>
                </c:pt>
                <c:pt idx="43255">
                  <c:v>-0.25601499999999999</c:v>
                </c:pt>
                <c:pt idx="43256">
                  <c:v>-0.25431199999999998</c:v>
                </c:pt>
                <c:pt idx="43257">
                  <c:v>-0.25261099999999997</c:v>
                </c:pt>
                <c:pt idx="43258">
                  <c:v>-0.25091799999999997</c:v>
                </c:pt>
                <c:pt idx="43259">
                  <c:v>-0.24923000000000001</c:v>
                </c:pt>
                <c:pt idx="43260">
                  <c:v>-0.24754799999999999</c:v>
                </c:pt>
                <c:pt idx="43261">
                  <c:v>-0.24587700000000001</c:v>
                </c:pt>
                <c:pt idx="43262">
                  <c:v>-0.24421899999999999</c:v>
                </c:pt>
                <c:pt idx="43263">
                  <c:v>-0.242564</c:v>
                </c:pt>
                <c:pt idx="43264">
                  <c:v>-0.24090400000000001</c:v>
                </c:pt>
                <c:pt idx="43265">
                  <c:v>-0.239234</c:v>
                </c:pt>
                <c:pt idx="43266">
                  <c:v>-0.23755200000000001</c:v>
                </c:pt>
                <c:pt idx="43267">
                  <c:v>-0.23585999999999999</c:v>
                </c:pt>
                <c:pt idx="43268">
                  <c:v>-0.23416300000000001</c:v>
                </c:pt>
                <c:pt idx="43269">
                  <c:v>-0.23246</c:v>
                </c:pt>
                <c:pt idx="43270">
                  <c:v>-0.23074900000000001</c:v>
                </c:pt>
                <c:pt idx="43271">
                  <c:v>-0.22902700000000001</c:v>
                </c:pt>
                <c:pt idx="43272">
                  <c:v>-0.22728999999999999</c:v>
                </c:pt>
                <c:pt idx="43273">
                  <c:v>-0.22553899999999999</c:v>
                </c:pt>
                <c:pt idx="43274">
                  <c:v>-0.22378500000000001</c:v>
                </c:pt>
                <c:pt idx="43275">
                  <c:v>-0.22204499999999999</c:v>
                </c:pt>
                <c:pt idx="43276">
                  <c:v>-0.22033</c:v>
                </c:pt>
                <c:pt idx="43277">
                  <c:v>-0.218641</c:v>
                </c:pt>
                <c:pt idx="43278">
                  <c:v>-0.216977</c:v>
                </c:pt>
                <c:pt idx="43279">
                  <c:v>-0.21534700000000001</c:v>
                </c:pt>
                <c:pt idx="43280">
                  <c:v>-0.213759</c:v>
                </c:pt>
                <c:pt idx="43281">
                  <c:v>-0.21221400000000001</c:v>
                </c:pt>
                <c:pt idx="43282">
                  <c:v>-0.21071400000000001</c:v>
                </c:pt>
                <c:pt idx="43283">
                  <c:v>-0.209262</c:v>
                </c:pt>
                <c:pt idx="43284">
                  <c:v>-0.20785899999999999</c:v>
                </c:pt>
                <c:pt idx="43285">
                  <c:v>-0.206509</c:v>
                </c:pt>
                <c:pt idx="43286">
                  <c:v>-0.20521400000000001</c:v>
                </c:pt>
                <c:pt idx="43287">
                  <c:v>-0.20396800000000001</c:v>
                </c:pt>
                <c:pt idx="43288">
                  <c:v>-0.20277400000000001</c:v>
                </c:pt>
                <c:pt idx="43289">
                  <c:v>-0.20163400000000001</c:v>
                </c:pt>
                <c:pt idx="43290">
                  <c:v>-0.20052500000000001</c:v>
                </c:pt>
                <c:pt idx="43291">
                  <c:v>-0.199406</c:v>
                </c:pt>
                <c:pt idx="43292">
                  <c:v>-0.19830600000000001</c:v>
                </c:pt>
                <c:pt idx="43293">
                  <c:v>-0.19727600000000001</c:v>
                </c:pt>
                <c:pt idx="43294">
                  <c:v>-0.19630800000000001</c:v>
                </c:pt>
                <c:pt idx="43295">
                  <c:v>-0.195384</c:v>
                </c:pt>
                <c:pt idx="43296">
                  <c:v>-0.194518</c:v>
                </c:pt>
                <c:pt idx="43297">
                  <c:v>-0.193713</c:v>
                </c:pt>
                <c:pt idx="43298">
                  <c:v>-0.192969</c:v>
                </c:pt>
                <c:pt idx="43299">
                  <c:v>-0.19228300000000001</c:v>
                </c:pt>
                <c:pt idx="43300">
                  <c:v>-0.19164700000000001</c:v>
                </c:pt>
                <c:pt idx="43301">
                  <c:v>-0.191056</c:v>
                </c:pt>
                <c:pt idx="43302">
                  <c:v>-0.19051299999999999</c:v>
                </c:pt>
                <c:pt idx="43303">
                  <c:v>-0.190029</c:v>
                </c:pt>
                <c:pt idx="43304">
                  <c:v>-0.189606</c:v>
                </c:pt>
                <c:pt idx="43305">
                  <c:v>-0.189248</c:v>
                </c:pt>
                <c:pt idx="43306">
                  <c:v>-0.18895400000000001</c:v>
                </c:pt>
                <c:pt idx="43307">
                  <c:v>-0.18872700000000001</c:v>
                </c:pt>
                <c:pt idx="43308">
                  <c:v>-0.18857399999999999</c:v>
                </c:pt>
                <c:pt idx="43309">
                  <c:v>-0.188503</c:v>
                </c:pt>
                <c:pt idx="43310">
                  <c:v>-0.18852099999999999</c:v>
                </c:pt>
                <c:pt idx="43311">
                  <c:v>-0.18862899999999999</c:v>
                </c:pt>
                <c:pt idx="43312">
                  <c:v>-0.18882399999999999</c:v>
                </c:pt>
                <c:pt idx="43313">
                  <c:v>-0.18910299999999999</c:v>
                </c:pt>
                <c:pt idx="43314">
                  <c:v>-0.18946499999999999</c:v>
                </c:pt>
                <c:pt idx="43315">
                  <c:v>-0.189913</c:v>
                </c:pt>
                <c:pt idx="43316">
                  <c:v>-0.19044900000000001</c:v>
                </c:pt>
                <c:pt idx="43317">
                  <c:v>-0.19106999999999999</c:v>
                </c:pt>
                <c:pt idx="43318">
                  <c:v>-0.191773</c:v>
                </c:pt>
                <c:pt idx="43319">
                  <c:v>-0.192548</c:v>
                </c:pt>
                <c:pt idx="43320">
                  <c:v>-0.19339000000000001</c:v>
                </c:pt>
                <c:pt idx="43321">
                  <c:v>-0.19429399999999999</c:v>
                </c:pt>
                <c:pt idx="43322">
                  <c:v>-0.19525700000000001</c:v>
                </c:pt>
                <c:pt idx="43323">
                  <c:v>-0.19627600000000001</c:v>
                </c:pt>
                <c:pt idx="43324">
                  <c:v>-0.19734699999999999</c:v>
                </c:pt>
                <c:pt idx="43325">
                  <c:v>-0.198465</c:v>
                </c:pt>
                <c:pt idx="43326">
                  <c:v>-0.19962299999999999</c:v>
                </c:pt>
                <c:pt idx="43327">
                  <c:v>-0.20082</c:v>
                </c:pt>
                <c:pt idx="43328">
                  <c:v>-0.20205300000000001</c:v>
                </c:pt>
                <c:pt idx="43329">
                  <c:v>-0.20332600000000001</c:v>
                </c:pt>
                <c:pt idx="43330">
                  <c:v>-0.20463899999999999</c:v>
                </c:pt>
                <c:pt idx="43331">
                  <c:v>-0.20599200000000001</c:v>
                </c:pt>
                <c:pt idx="43332">
                  <c:v>-0.20738000000000001</c:v>
                </c:pt>
                <c:pt idx="43333">
                  <c:v>-0.20880000000000001</c:v>
                </c:pt>
                <c:pt idx="43334">
                  <c:v>-0.210254</c:v>
                </c:pt>
                <c:pt idx="43335">
                  <c:v>-0.21174399999999999</c:v>
                </c:pt>
                <c:pt idx="43336">
                  <c:v>-0.21326899999999999</c:v>
                </c:pt>
                <c:pt idx="43337">
                  <c:v>-0.21482200000000001</c:v>
                </c:pt>
                <c:pt idx="43338">
                  <c:v>-0.21640300000000001</c:v>
                </c:pt>
                <c:pt idx="43339">
                  <c:v>-0.21801300000000001</c:v>
                </c:pt>
                <c:pt idx="43340">
                  <c:v>-0.21964900000000001</c:v>
                </c:pt>
                <c:pt idx="43341">
                  <c:v>-0.22131000000000001</c:v>
                </c:pt>
                <c:pt idx="43342">
                  <c:v>-0.222993</c:v>
                </c:pt>
                <c:pt idx="43343">
                  <c:v>-0.22470599999999999</c:v>
                </c:pt>
                <c:pt idx="43344">
                  <c:v>-0.22645000000000001</c:v>
                </c:pt>
                <c:pt idx="43345">
                  <c:v>-0.22822400000000001</c:v>
                </c:pt>
                <c:pt idx="43346">
                  <c:v>-0.23002600000000001</c:v>
                </c:pt>
                <c:pt idx="43347">
                  <c:v>-0.231853</c:v>
                </c:pt>
                <c:pt idx="43348">
                  <c:v>-0.23369699999999999</c:v>
                </c:pt>
                <c:pt idx="43349">
                  <c:v>-0.23554900000000001</c:v>
                </c:pt>
                <c:pt idx="43350">
                  <c:v>-0.2374</c:v>
                </c:pt>
                <c:pt idx="43351">
                  <c:v>-0.23924799999999999</c:v>
                </c:pt>
                <c:pt idx="43352">
                  <c:v>-0.241095</c:v>
                </c:pt>
                <c:pt idx="43353">
                  <c:v>-0.24294299999999999</c:v>
                </c:pt>
                <c:pt idx="43354">
                  <c:v>-0.24479699999999999</c:v>
                </c:pt>
                <c:pt idx="43355">
                  <c:v>-0.24665300000000001</c:v>
                </c:pt>
                <c:pt idx="43356">
                  <c:v>-0.248503</c:v>
                </c:pt>
                <c:pt idx="43357">
                  <c:v>-0.25034000000000001</c:v>
                </c:pt>
                <c:pt idx="43358">
                  <c:v>-0.25216</c:v>
                </c:pt>
                <c:pt idx="43359">
                  <c:v>-0.25396600000000003</c:v>
                </c:pt>
                <c:pt idx="43360">
                  <c:v>-0.25575999999999999</c:v>
                </c:pt>
                <c:pt idx="43361">
                  <c:v>-0.25753999999999999</c:v>
                </c:pt>
                <c:pt idx="43362">
                  <c:v>-0.25930599999999998</c:v>
                </c:pt>
                <c:pt idx="43363">
                  <c:v>-0.26106299999999999</c:v>
                </c:pt>
                <c:pt idx="43364">
                  <c:v>-0.26281500000000002</c:v>
                </c:pt>
                <c:pt idx="43365">
                  <c:v>-0.26455000000000001</c:v>
                </c:pt>
                <c:pt idx="43366">
                  <c:v>-0.26626</c:v>
                </c:pt>
                <c:pt idx="43367">
                  <c:v>-0.26794600000000002</c:v>
                </c:pt>
                <c:pt idx="43368">
                  <c:v>-0.26961299999999999</c:v>
                </c:pt>
                <c:pt idx="43369">
                  <c:v>-0.271256</c:v>
                </c:pt>
                <c:pt idx="43370">
                  <c:v>-0.27286100000000002</c:v>
                </c:pt>
                <c:pt idx="43371">
                  <c:v>-0.274424</c:v>
                </c:pt>
                <c:pt idx="43372">
                  <c:v>-0.275945</c:v>
                </c:pt>
                <c:pt idx="43373">
                  <c:v>-0.27742699999999998</c:v>
                </c:pt>
                <c:pt idx="43374">
                  <c:v>-0.278866</c:v>
                </c:pt>
                <c:pt idx="43375">
                  <c:v>-0.28025699999999998</c:v>
                </c:pt>
                <c:pt idx="43376">
                  <c:v>-0.28160200000000002</c:v>
                </c:pt>
                <c:pt idx="43377">
                  <c:v>-0.28289700000000001</c:v>
                </c:pt>
                <c:pt idx="43378">
                  <c:v>-0.28414099999999998</c:v>
                </c:pt>
                <c:pt idx="43379">
                  <c:v>-0.28533399999999998</c:v>
                </c:pt>
                <c:pt idx="43380">
                  <c:v>-0.28647800000000001</c:v>
                </c:pt>
                <c:pt idx="43381">
                  <c:v>-0.287574</c:v>
                </c:pt>
                <c:pt idx="43382">
                  <c:v>-0.28862199999999999</c:v>
                </c:pt>
                <c:pt idx="43383">
                  <c:v>-0.28962100000000002</c:v>
                </c:pt>
                <c:pt idx="43384">
                  <c:v>-0.29056900000000002</c:v>
                </c:pt>
                <c:pt idx="43385">
                  <c:v>-0.29146499999999997</c:v>
                </c:pt>
                <c:pt idx="43386">
                  <c:v>-0.29230800000000001</c:v>
                </c:pt>
                <c:pt idx="43387">
                  <c:v>-0.29309600000000002</c:v>
                </c:pt>
                <c:pt idx="43388">
                  <c:v>-0.293825</c:v>
                </c:pt>
                <c:pt idx="43389">
                  <c:v>-0.29449700000000001</c:v>
                </c:pt>
                <c:pt idx="43390">
                  <c:v>-0.29511100000000001</c:v>
                </c:pt>
                <c:pt idx="43391">
                  <c:v>-0.29566999999999999</c:v>
                </c:pt>
                <c:pt idx="43392">
                  <c:v>-0.29617300000000002</c:v>
                </c:pt>
                <c:pt idx="43393">
                  <c:v>-0.296622</c:v>
                </c:pt>
                <c:pt idx="43394">
                  <c:v>-0.297018</c:v>
                </c:pt>
                <c:pt idx="43395">
                  <c:v>-0.29736099999999999</c:v>
                </c:pt>
                <c:pt idx="43396">
                  <c:v>-0.29765200000000003</c:v>
                </c:pt>
                <c:pt idx="43397">
                  <c:v>-0.29789100000000002</c:v>
                </c:pt>
                <c:pt idx="43398">
                  <c:v>-0.29808299999999999</c:v>
                </c:pt>
                <c:pt idx="43399">
                  <c:v>-0.29822700000000002</c:v>
                </c:pt>
                <c:pt idx="43400">
                  <c:v>-0.298321</c:v>
                </c:pt>
                <c:pt idx="43401">
                  <c:v>-0.29835499999999998</c:v>
                </c:pt>
                <c:pt idx="43402">
                  <c:v>-0.29832500000000001</c:v>
                </c:pt>
                <c:pt idx="43403">
                  <c:v>-0.298232</c:v>
                </c:pt>
                <c:pt idx="43404">
                  <c:v>-0.29807800000000001</c:v>
                </c:pt>
                <c:pt idx="43405">
                  <c:v>-0.29786600000000002</c:v>
                </c:pt>
                <c:pt idx="43406">
                  <c:v>-0.29760300000000001</c:v>
                </c:pt>
                <c:pt idx="43407">
                  <c:v>-0.297294</c:v>
                </c:pt>
                <c:pt idx="43408">
                  <c:v>-0.29693999999999998</c:v>
                </c:pt>
                <c:pt idx="43409">
                  <c:v>-0.29654000000000003</c:v>
                </c:pt>
                <c:pt idx="43410">
                  <c:v>-0.296097</c:v>
                </c:pt>
                <c:pt idx="43411">
                  <c:v>-0.29562100000000002</c:v>
                </c:pt>
                <c:pt idx="43412">
                  <c:v>-0.29511599999999999</c:v>
                </c:pt>
                <c:pt idx="43413">
                  <c:v>-0.29458499999999999</c:v>
                </c:pt>
                <c:pt idx="43414">
                  <c:v>-0.29402299999999998</c:v>
                </c:pt>
                <c:pt idx="43415">
                  <c:v>-0.29343399999999997</c:v>
                </c:pt>
                <c:pt idx="43416">
                  <c:v>-0.292827</c:v>
                </c:pt>
                <c:pt idx="43417">
                  <c:v>-0.29220400000000002</c:v>
                </c:pt>
                <c:pt idx="43418">
                  <c:v>-0.29155700000000001</c:v>
                </c:pt>
                <c:pt idx="43419">
                  <c:v>-0.290881</c:v>
                </c:pt>
                <c:pt idx="43420">
                  <c:v>-0.29017900000000002</c:v>
                </c:pt>
                <c:pt idx="43421">
                  <c:v>-0.28945399999999999</c:v>
                </c:pt>
                <c:pt idx="43422">
                  <c:v>-0.28870299999999999</c:v>
                </c:pt>
                <c:pt idx="43423">
                  <c:v>-0.28792400000000001</c:v>
                </c:pt>
                <c:pt idx="43424">
                  <c:v>-0.28711900000000001</c:v>
                </c:pt>
                <c:pt idx="43425">
                  <c:v>-0.28629300000000002</c:v>
                </c:pt>
                <c:pt idx="43426">
                  <c:v>-0.28545599999999999</c:v>
                </c:pt>
                <c:pt idx="43427">
                  <c:v>-0.28460600000000003</c:v>
                </c:pt>
                <c:pt idx="43428">
                  <c:v>-0.283694</c:v>
                </c:pt>
                <c:pt idx="43429">
                  <c:v>-0.28270800000000001</c:v>
                </c:pt>
                <c:pt idx="43430">
                  <c:v>-0.28170299999999998</c:v>
                </c:pt>
                <c:pt idx="43431">
                  <c:v>-0.28069899999999998</c:v>
                </c:pt>
                <c:pt idx="43432">
                  <c:v>-0.27966800000000003</c:v>
                </c:pt>
                <c:pt idx="43433">
                  <c:v>-0.278613</c:v>
                </c:pt>
                <c:pt idx="43434">
                  <c:v>-0.277555</c:v>
                </c:pt>
                <c:pt idx="43435">
                  <c:v>-0.27649800000000002</c:v>
                </c:pt>
                <c:pt idx="43436">
                  <c:v>-0.27543800000000002</c:v>
                </c:pt>
                <c:pt idx="43437">
                  <c:v>-0.274372</c:v>
                </c:pt>
                <c:pt idx="43438">
                  <c:v>-0.27330500000000002</c:v>
                </c:pt>
                <c:pt idx="43439">
                  <c:v>-0.27223900000000001</c:v>
                </c:pt>
                <c:pt idx="43440">
                  <c:v>-0.271173</c:v>
                </c:pt>
                <c:pt idx="43441">
                  <c:v>-0.27010200000000001</c:v>
                </c:pt>
                <c:pt idx="43442">
                  <c:v>-0.26902399999999999</c:v>
                </c:pt>
                <c:pt idx="43443">
                  <c:v>-0.26793699999999998</c:v>
                </c:pt>
                <c:pt idx="43444">
                  <c:v>-0.26684400000000003</c:v>
                </c:pt>
                <c:pt idx="43445">
                  <c:v>-0.26574999999999999</c:v>
                </c:pt>
                <c:pt idx="43446">
                  <c:v>-0.26465699999999998</c:v>
                </c:pt>
                <c:pt idx="43447">
                  <c:v>-0.26357399999999997</c:v>
                </c:pt>
                <c:pt idx="43448">
                  <c:v>-0.26251000000000002</c:v>
                </c:pt>
                <c:pt idx="43449">
                  <c:v>-0.26147100000000001</c:v>
                </c:pt>
                <c:pt idx="43450">
                  <c:v>-0.26045400000000002</c:v>
                </c:pt>
                <c:pt idx="43451">
                  <c:v>-0.25945299999999999</c:v>
                </c:pt>
                <c:pt idx="43452">
                  <c:v>-0.258467</c:v>
                </c:pt>
                <c:pt idx="43453">
                  <c:v>-0.25749499999999997</c:v>
                </c:pt>
                <c:pt idx="43454">
                  <c:v>-0.25653199999999998</c:v>
                </c:pt>
                <c:pt idx="43455">
                  <c:v>-0.25557800000000003</c:v>
                </c:pt>
                <c:pt idx="43456">
                  <c:v>-0.254637</c:v>
                </c:pt>
                <c:pt idx="43457">
                  <c:v>-0.25370900000000002</c:v>
                </c:pt>
                <c:pt idx="43458">
                  <c:v>-0.25279699999999999</c:v>
                </c:pt>
                <c:pt idx="43459">
                  <c:v>-0.25190400000000002</c:v>
                </c:pt>
                <c:pt idx="43460">
                  <c:v>-0.25103300000000001</c:v>
                </c:pt>
                <c:pt idx="43461">
                  <c:v>-0.25018400000000002</c:v>
                </c:pt>
                <c:pt idx="43462">
                  <c:v>-0.24935499999999999</c:v>
                </c:pt>
                <c:pt idx="43463">
                  <c:v>-0.24854899999999999</c:v>
                </c:pt>
                <c:pt idx="43464">
                  <c:v>-0.24776699999999999</c:v>
                </c:pt>
                <c:pt idx="43465">
                  <c:v>-0.24701200000000001</c:v>
                </c:pt>
                <c:pt idx="43466">
                  <c:v>-0.24628800000000001</c:v>
                </c:pt>
                <c:pt idx="43467">
                  <c:v>-0.24559400000000001</c:v>
                </c:pt>
                <c:pt idx="43468">
                  <c:v>-0.244926</c:v>
                </c:pt>
                <c:pt idx="43469">
                  <c:v>-0.244283</c:v>
                </c:pt>
                <c:pt idx="43470">
                  <c:v>-0.24366499999999999</c:v>
                </c:pt>
                <c:pt idx="43471">
                  <c:v>-0.24307300000000001</c:v>
                </c:pt>
                <c:pt idx="43472">
                  <c:v>-0.242504</c:v>
                </c:pt>
                <c:pt idx="43473">
                  <c:v>-0.241955</c:v>
                </c:pt>
                <c:pt idx="43474">
                  <c:v>-0.241421</c:v>
                </c:pt>
                <c:pt idx="43475">
                  <c:v>-0.240901</c:v>
                </c:pt>
                <c:pt idx="43476">
                  <c:v>-0.240393</c:v>
                </c:pt>
                <c:pt idx="43477">
                  <c:v>-0.239899</c:v>
                </c:pt>
                <c:pt idx="43478">
                  <c:v>-0.239422</c:v>
                </c:pt>
                <c:pt idx="43479">
                  <c:v>-0.23896600000000001</c:v>
                </c:pt>
                <c:pt idx="43480">
                  <c:v>-0.238537</c:v>
                </c:pt>
                <c:pt idx="43481">
                  <c:v>-0.23814099999999999</c:v>
                </c:pt>
                <c:pt idx="43482">
                  <c:v>-0.23777899999999999</c:v>
                </c:pt>
                <c:pt idx="43483">
                  <c:v>-0.237454</c:v>
                </c:pt>
                <c:pt idx="43484">
                  <c:v>-0.23716300000000001</c:v>
                </c:pt>
                <c:pt idx="43485">
                  <c:v>-0.23690600000000001</c:v>
                </c:pt>
                <c:pt idx="43486">
                  <c:v>-0.236676</c:v>
                </c:pt>
                <c:pt idx="43487">
                  <c:v>-0.23646600000000001</c:v>
                </c:pt>
                <c:pt idx="43488">
                  <c:v>-0.23627500000000001</c:v>
                </c:pt>
                <c:pt idx="43489">
                  <c:v>-0.23610900000000001</c:v>
                </c:pt>
                <c:pt idx="43490">
                  <c:v>-0.23597299999999999</c:v>
                </c:pt>
                <c:pt idx="43491">
                  <c:v>-0.235869</c:v>
                </c:pt>
                <c:pt idx="43492">
                  <c:v>-0.235793</c:v>
                </c:pt>
                <c:pt idx="43493">
                  <c:v>-0.23574300000000001</c:v>
                </c:pt>
                <c:pt idx="43494">
                  <c:v>-0.23571300000000001</c:v>
                </c:pt>
                <c:pt idx="43495">
                  <c:v>-0.23569499999999999</c:v>
                </c:pt>
                <c:pt idx="43496">
                  <c:v>-0.23568500000000001</c:v>
                </c:pt>
                <c:pt idx="43497">
                  <c:v>-0.235684</c:v>
                </c:pt>
                <c:pt idx="43498">
                  <c:v>-0.23569799999999999</c:v>
                </c:pt>
                <c:pt idx="43499">
                  <c:v>-0.23572899999999999</c:v>
                </c:pt>
                <c:pt idx="43500">
                  <c:v>-0.23578199999999999</c:v>
                </c:pt>
                <c:pt idx="43501">
                  <c:v>-0.23585999999999999</c:v>
                </c:pt>
                <c:pt idx="43502">
                  <c:v>-0.235958</c:v>
                </c:pt>
                <c:pt idx="43503">
                  <c:v>-0.23606099999999999</c:v>
                </c:pt>
                <c:pt idx="43504">
                  <c:v>-0.23616599999999999</c:v>
                </c:pt>
                <c:pt idx="43505">
                  <c:v>-0.23628199999999999</c:v>
                </c:pt>
                <c:pt idx="43506">
                  <c:v>-0.23642199999999999</c:v>
                </c:pt>
                <c:pt idx="43507">
                  <c:v>-0.236595</c:v>
                </c:pt>
                <c:pt idx="43508">
                  <c:v>-0.23680200000000001</c:v>
                </c:pt>
                <c:pt idx="43509">
                  <c:v>-0.23704</c:v>
                </c:pt>
                <c:pt idx="43510">
                  <c:v>-0.23730299999999999</c:v>
                </c:pt>
                <c:pt idx="43511">
                  <c:v>-0.23758399999999999</c:v>
                </c:pt>
                <c:pt idx="43512">
                  <c:v>-0.237876</c:v>
                </c:pt>
                <c:pt idx="43513">
                  <c:v>-0.23817199999999999</c:v>
                </c:pt>
                <c:pt idx="43514">
                  <c:v>-0.23847099999999999</c:v>
                </c:pt>
                <c:pt idx="43515">
                  <c:v>-0.23877699999999999</c:v>
                </c:pt>
                <c:pt idx="43516">
                  <c:v>-0.23908699999999999</c:v>
                </c:pt>
                <c:pt idx="43517">
                  <c:v>-0.239398</c:v>
                </c:pt>
                <c:pt idx="43518">
                  <c:v>-0.239708</c:v>
                </c:pt>
                <c:pt idx="43519">
                  <c:v>-0.24002299999999999</c:v>
                </c:pt>
                <c:pt idx="43520">
                  <c:v>-0.24035000000000001</c:v>
                </c:pt>
                <c:pt idx="43521">
                  <c:v>-0.24069299999999999</c:v>
                </c:pt>
                <c:pt idx="43522">
                  <c:v>-0.24105299999999999</c:v>
                </c:pt>
                <c:pt idx="43523">
                  <c:v>-0.24143100000000001</c:v>
                </c:pt>
                <c:pt idx="43524">
                  <c:v>-0.24182999999999999</c:v>
                </c:pt>
                <c:pt idx="43525">
                  <c:v>-0.24224899999999999</c:v>
                </c:pt>
                <c:pt idx="43526">
                  <c:v>-0.24268700000000001</c:v>
                </c:pt>
                <c:pt idx="43527">
                  <c:v>-0.243146</c:v>
                </c:pt>
                <c:pt idx="43528">
                  <c:v>-0.24362800000000001</c:v>
                </c:pt>
                <c:pt idx="43529">
                  <c:v>-0.24413399999999999</c:v>
                </c:pt>
                <c:pt idx="43530">
                  <c:v>-0.24466399999999999</c:v>
                </c:pt>
                <c:pt idx="43531">
                  <c:v>-0.24521599999999999</c:v>
                </c:pt>
                <c:pt idx="43532">
                  <c:v>-0.24579100000000001</c:v>
                </c:pt>
                <c:pt idx="43533">
                  <c:v>-0.24638499999999999</c:v>
                </c:pt>
                <c:pt idx="43534">
                  <c:v>-0.24698899999999999</c:v>
                </c:pt>
                <c:pt idx="43535">
                  <c:v>-0.24759800000000001</c:v>
                </c:pt>
                <c:pt idx="43536">
                  <c:v>-0.24820600000000001</c:v>
                </c:pt>
                <c:pt idx="43537">
                  <c:v>-0.24881700000000001</c:v>
                </c:pt>
                <c:pt idx="43538">
                  <c:v>-0.24943499999999999</c:v>
                </c:pt>
                <c:pt idx="43539">
                  <c:v>-0.25005699999999997</c:v>
                </c:pt>
                <c:pt idx="43540">
                  <c:v>-0.25068400000000002</c:v>
                </c:pt>
                <c:pt idx="43541">
                  <c:v>-0.25131599999999998</c:v>
                </c:pt>
                <c:pt idx="43542">
                  <c:v>-0.25195299999999998</c:v>
                </c:pt>
                <c:pt idx="43543">
                  <c:v>-0.25259399999999999</c:v>
                </c:pt>
                <c:pt idx="43544">
                  <c:v>-0.25323600000000002</c:v>
                </c:pt>
                <c:pt idx="43545">
                  <c:v>-0.25387300000000002</c:v>
                </c:pt>
                <c:pt idx="43546">
                  <c:v>-0.25450099999999998</c:v>
                </c:pt>
                <c:pt idx="43547">
                  <c:v>-0.25511499999999998</c:v>
                </c:pt>
                <c:pt idx="43548">
                  <c:v>-0.25571500000000003</c:v>
                </c:pt>
                <c:pt idx="43549">
                  <c:v>-0.25630700000000001</c:v>
                </c:pt>
                <c:pt idx="43550">
                  <c:v>-0.25689600000000001</c:v>
                </c:pt>
                <c:pt idx="43551">
                  <c:v>-0.25748599999999999</c:v>
                </c:pt>
                <c:pt idx="43552">
                  <c:v>-0.25807799999999997</c:v>
                </c:pt>
                <c:pt idx="43553">
                  <c:v>-0.25867299999999999</c:v>
                </c:pt>
                <c:pt idx="43554">
                  <c:v>-0.25927</c:v>
                </c:pt>
                <c:pt idx="43555">
                  <c:v>-0.25986700000000001</c:v>
                </c:pt>
                <c:pt idx="43556">
                  <c:v>-0.26047399999999998</c:v>
                </c:pt>
                <c:pt idx="43557">
                  <c:v>-0.26109900000000003</c:v>
                </c:pt>
                <c:pt idx="43558">
                  <c:v>-0.261743</c:v>
                </c:pt>
                <c:pt idx="43559">
                  <c:v>-0.262407</c:v>
                </c:pt>
                <c:pt idx="43560">
                  <c:v>-0.26308900000000002</c:v>
                </c:pt>
                <c:pt idx="43561">
                  <c:v>-0.26378499999999999</c:v>
                </c:pt>
                <c:pt idx="43562">
                  <c:v>-0.26448899999999997</c:v>
                </c:pt>
                <c:pt idx="43563">
                  <c:v>-0.26520100000000002</c:v>
                </c:pt>
                <c:pt idx="43564">
                  <c:v>-0.26592500000000002</c:v>
                </c:pt>
                <c:pt idx="43565">
                  <c:v>-0.26666200000000001</c:v>
                </c:pt>
                <c:pt idx="43566">
                  <c:v>-0.26740700000000001</c:v>
                </c:pt>
                <c:pt idx="43567">
                  <c:v>-0.26815600000000001</c:v>
                </c:pt>
                <c:pt idx="43568">
                  <c:v>-0.26890799999999998</c:v>
                </c:pt>
                <c:pt idx="43569">
                  <c:v>-0.26966400000000001</c:v>
                </c:pt>
                <c:pt idx="43570">
                  <c:v>-0.270422</c:v>
                </c:pt>
                <c:pt idx="43571">
                  <c:v>-0.27117999999999998</c:v>
                </c:pt>
                <c:pt idx="43572">
                  <c:v>-0.27194699999999999</c:v>
                </c:pt>
                <c:pt idx="43573">
                  <c:v>-0.27272600000000002</c:v>
                </c:pt>
                <c:pt idx="43574">
                  <c:v>-0.27351900000000001</c:v>
                </c:pt>
                <c:pt idx="43575">
                  <c:v>-0.27432499999999999</c:v>
                </c:pt>
                <c:pt idx="43576">
                  <c:v>-0.275144</c:v>
                </c:pt>
                <c:pt idx="43577">
                  <c:v>-0.27596799999999999</c:v>
                </c:pt>
                <c:pt idx="43578">
                  <c:v>-0.27679199999999998</c:v>
                </c:pt>
                <c:pt idx="43579">
                  <c:v>-0.277615</c:v>
                </c:pt>
                <c:pt idx="43580">
                  <c:v>-0.27843699999999999</c:v>
                </c:pt>
                <c:pt idx="43581">
                  <c:v>-0.27925899999999998</c:v>
                </c:pt>
                <c:pt idx="43582">
                  <c:v>-0.28008499999999997</c:v>
                </c:pt>
                <c:pt idx="43583">
                  <c:v>-0.28092200000000001</c:v>
                </c:pt>
                <c:pt idx="43584">
                  <c:v>-0.281773</c:v>
                </c:pt>
                <c:pt idx="43585">
                  <c:v>-0.28263899999999997</c:v>
                </c:pt>
                <c:pt idx="43586">
                  <c:v>-0.28351799999999999</c:v>
                </c:pt>
                <c:pt idx="43587">
                  <c:v>-0.28441</c:v>
                </c:pt>
                <c:pt idx="43588">
                  <c:v>-0.28531899999999999</c:v>
                </c:pt>
                <c:pt idx="43589">
                  <c:v>-0.28624699999999997</c:v>
                </c:pt>
                <c:pt idx="43590">
                  <c:v>-0.28719</c:v>
                </c:pt>
                <c:pt idx="43591">
                  <c:v>-0.28814600000000001</c:v>
                </c:pt>
                <c:pt idx="43592">
                  <c:v>-0.28911799999999999</c:v>
                </c:pt>
                <c:pt idx="43593">
                  <c:v>-0.29010399999999997</c:v>
                </c:pt>
                <c:pt idx="43594">
                  <c:v>-0.29109699999999999</c:v>
                </c:pt>
                <c:pt idx="43595">
                  <c:v>-0.29208800000000001</c:v>
                </c:pt>
                <c:pt idx="43596">
                  <c:v>-0.293074</c:v>
                </c:pt>
                <c:pt idx="43597">
                  <c:v>-0.29405300000000001</c:v>
                </c:pt>
                <c:pt idx="43598">
                  <c:v>-0.29502099999999998</c:v>
                </c:pt>
                <c:pt idx="43599">
                  <c:v>-0.29597600000000002</c:v>
                </c:pt>
                <c:pt idx="43600">
                  <c:v>-0.29692499999999999</c:v>
                </c:pt>
                <c:pt idx="43601">
                  <c:v>-0.29786800000000002</c:v>
                </c:pt>
                <c:pt idx="43602">
                  <c:v>-0.29880400000000001</c:v>
                </c:pt>
                <c:pt idx="43603">
                  <c:v>-0.299732</c:v>
                </c:pt>
                <c:pt idx="43604">
                  <c:v>-0.30065599999999998</c:v>
                </c:pt>
                <c:pt idx="43605">
                  <c:v>-0.30157600000000001</c:v>
                </c:pt>
                <c:pt idx="43606">
                  <c:v>-0.30249100000000001</c:v>
                </c:pt>
                <c:pt idx="43607">
                  <c:v>-0.303398</c:v>
                </c:pt>
                <c:pt idx="43608">
                  <c:v>-0.30430400000000002</c:v>
                </c:pt>
                <c:pt idx="43609">
                  <c:v>-0.30521100000000001</c:v>
                </c:pt>
                <c:pt idx="43610">
                  <c:v>-0.30611699999999997</c:v>
                </c:pt>
                <c:pt idx="43611">
                  <c:v>-0.30701400000000001</c:v>
                </c:pt>
                <c:pt idx="43612">
                  <c:v>-0.307894</c:v>
                </c:pt>
                <c:pt idx="43613">
                  <c:v>-0.30875000000000002</c:v>
                </c:pt>
                <c:pt idx="43614">
                  <c:v>-0.309585</c:v>
                </c:pt>
                <c:pt idx="43615">
                  <c:v>-0.31040299999999998</c:v>
                </c:pt>
                <c:pt idx="43616">
                  <c:v>-0.31121500000000002</c:v>
                </c:pt>
                <c:pt idx="43617">
                  <c:v>-0.31202299999999999</c:v>
                </c:pt>
                <c:pt idx="43618">
                  <c:v>-0.31282100000000002</c:v>
                </c:pt>
                <c:pt idx="43619">
                  <c:v>-0.31359700000000001</c:v>
                </c:pt>
                <c:pt idx="43620">
                  <c:v>-0.31433899999999998</c:v>
                </c:pt>
                <c:pt idx="43621">
                  <c:v>-0.31504300000000002</c:v>
                </c:pt>
                <c:pt idx="43622">
                  <c:v>-0.31570900000000002</c:v>
                </c:pt>
                <c:pt idx="43623">
                  <c:v>-0.31633800000000001</c:v>
                </c:pt>
                <c:pt idx="43624">
                  <c:v>-0.31692799999999999</c:v>
                </c:pt>
                <c:pt idx="43625">
                  <c:v>-0.31748399999999999</c:v>
                </c:pt>
                <c:pt idx="43626">
                  <c:v>-0.31800499999999998</c:v>
                </c:pt>
                <c:pt idx="43627">
                  <c:v>-0.31848900000000002</c:v>
                </c:pt>
                <c:pt idx="43628">
                  <c:v>-0.31893199999999999</c:v>
                </c:pt>
                <c:pt idx="43629">
                  <c:v>-0.319324</c:v>
                </c:pt>
                <c:pt idx="43630">
                  <c:v>-0.31966</c:v>
                </c:pt>
                <c:pt idx="43631">
                  <c:v>-0.31993899999999997</c:v>
                </c:pt>
                <c:pt idx="43632">
                  <c:v>-0.32016699999999998</c:v>
                </c:pt>
                <c:pt idx="43633">
                  <c:v>-0.32035000000000002</c:v>
                </c:pt>
                <c:pt idx="43634">
                  <c:v>-0.32048500000000002</c:v>
                </c:pt>
                <c:pt idx="43635">
                  <c:v>-0.32056600000000002</c:v>
                </c:pt>
                <c:pt idx="43636">
                  <c:v>-0.32058500000000001</c:v>
                </c:pt>
                <c:pt idx="43637">
                  <c:v>-0.32053700000000002</c:v>
                </c:pt>
                <c:pt idx="43638">
                  <c:v>-0.320413</c:v>
                </c:pt>
                <c:pt idx="43639">
                  <c:v>-0.32020500000000002</c:v>
                </c:pt>
                <c:pt idx="43640">
                  <c:v>-0.31990499999999999</c:v>
                </c:pt>
                <c:pt idx="43641">
                  <c:v>-0.31951099999999999</c:v>
                </c:pt>
                <c:pt idx="43642">
                  <c:v>-0.31902399999999997</c:v>
                </c:pt>
                <c:pt idx="43643">
                  <c:v>-0.31844600000000001</c:v>
                </c:pt>
                <c:pt idx="43644">
                  <c:v>-0.31778099999999998</c:v>
                </c:pt>
                <c:pt idx="43645">
                  <c:v>-0.31703599999999998</c:v>
                </c:pt>
                <c:pt idx="43646">
                  <c:v>-0.31620999999999999</c:v>
                </c:pt>
                <c:pt idx="43647">
                  <c:v>-0.31529299999999999</c:v>
                </c:pt>
                <c:pt idx="43648">
                  <c:v>-0.31427500000000003</c:v>
                </c:pt>
                <c:pt idx="43649">
                  <c:v>-0.31315799999999999</c:v>
                </c:pt>
                <c:pt idx="43650">
                  <c:v>-0.311948</c:v>
                </c:pt>
                <c:pt idx="43651">
                  <c:v>-0.31064999999999998</c:v>
                </c:pt>
                <c:pt idx="43652">
                  <c:v>-0.30926500000000001</c:v>
                </c:pt>
                <c:pt idx="43653">
                  <c:v>-0.30779299999999998</c:v>
                </c:pt>
                <c:pt idx="43654">
                  <c:v>-0.30623899999999998</c:v>
                </c:pt>
                <c:pt idx="43655">
                  <c:v>-0.30459900000000001</c:v>
                </c:pt>
                <c:pt idx="43656">
                  <c:v>-0.30286600000000002</c:v>
                </c:pt>
                <c:pt idx="43657">
                  <c:v>-0.301037</c:v>
                </c:pt>
                <c:pt idx="43658">
                  <c:v>-0.29910900000000001</c:v>
                </c:pt>
                <c:pt idx="43659">
                  <c:v>-0.29708200000000001</c:v>
                </c:pt>
                <c:pt idx="43660">
                  <c:v>-0.294956</c:v>
                </c:pt>
                <c:pt idx="43661">
                  <c:v>-0.29272900000000002</c:v>
                </c:pt>
                <c:pt idx="43662">
                  <c:v>-0.29040300000000002</c:v>
                </c:pt>
                <c:pt idx="43663">
                  <c:v>-0.28797699999999998</c:v>
                </c:pt>
                <c:pt idx="43664">
                  <c:v>-0.28544700000000001</c:v>
                </c:pt>
                <c:pt idx="43665">
                  <c:v>-0.28281499999999998</c:v>
                </c:pt>
                <c:pt idx="43666">
                  <c:v>-0.280086</c:v>
                </c:pt>
                <c:pt idx="43667">
                  <c:v>-0.27726299999999998</c:v>
                </c:pt>
                <c:pt idx="43668">
                  <c:v>-0.27434500000000001</c:v>
                </c:pt>
                <c:pt idx="43669">
                  <c:v>-0.27133499999999999</c:v>
                </c:pt>
                <c:pt idx="43670">
                  <c:v>-0.26823599999999997</c:v>
                </c:pt>
                <c:pt idx="43671">
                  <c:v>-0.26504800000000001</c:v>
                </c:pt>
                <c:pt idx="43672">
                  <c:v>-0.26176899999999997</c:v>
                </c:pt>
                <c:pt idx="43673">
                  <c:v>-0.25840200000000002</c:v>
                </c:pt>
                <c:pt idx="43674">
                  <c:v>-0.25495099999999998</c:v>
                </c:pt>
                <c:pt idx="43675">
                  <c:v>-0.251415</c:v>
                </c:pt>
                <c:pt idx="43676">
                  <c:v>-0.24779399999999999</c:v>
                </c:pt>
                <c:pt idx="43677">
                  <c:v>-0.244091</c:v>
                </c:pt>
                <c:pt idx="43678">
                  <c:v>-0.240315</c:v>
                </c:pt>
                <c:pt idx="43679">
                  <c:v>-0.23646600000000001</c:v>
                </c:pt>
                <c:pt idx="43680">
                  <c:v>-0.232544</c:v>
                </c:pt>
                <c:pt idx="43681">
                  <c:v>-0.22855500000000001</c:v>
                </c:pt>
                <c:pt idx="43682">
                  <c:v>-0.22450500000000001</c:v>
                </c:pt>
                <c:pt idx="43683">
                  <c:v>-0.22040000000000001</c:v>
                </c:pt>
                <c:pt idx="43684">
                  <c:v>-0.21624499999999999</c:v>
                </c:pt>
                <c:pt idx="43685">
                  <c:v>-0.21204400000000001</c:v>
                </c:pt>
                <c:pt idx="43686">
                  <c:v>-0.20780199999999999</c:v>
                </c:pt>
                <c:pt idx="43687">
                  <c:v>-0.20351900000000001</c:v>
                </c:pt>
                <c:pt idx="43688">
                  <c:v>-0.19919700000000001</c:v>
                </c:pt>
                <c:pt idx="43689">
                  <c:v>-0.19483600000000001</c:v>
                </c:pt>
                <c:pt idx="43690">
                  <c:v>-0.190442</c:v>
                </c:pt>
                <c:pt idx="43691">
                  <c:v>-0.18601799999999999</c:v>
                </c:pt>
                <c:pt idx="43692">
                  <c:v>-0.18156700000000001</c:v>
                </c:pt>
                <c:pt idx="43693">
                  <c:v>-0.177094</c:v>
                </c:pt>
                <c:pt idx="43694">
                  <c:v>-0.17260300000000001</c:v>
                </c:pt>
                <c:pt idx="43695">
                  <c:v>-0.16809399999999999</c:v>
                </c:pt>
                <c:pt idx="43696">
                  <c:v>-0.163572</c:v>
                </c:pt>
                <c:pt idx="43697">
                  <c:v>-0.15904299999999999</c:v>
                </c:pt>
                <c:pt idx="43698">
                  <c:v>-0.15451100000000001</c:v>
                </c:pt>
                <c:pt idx="43699">
                  <c:v>-0.149977</c:v>
                </c:pt>
                <c:pt idx="43700">
                  <c:v>-0.14544499999999999</c:v>
                </c:pt>
                <c:pt idx="43701">
                  <c:v>-0.14091600000000001</c:v>
                </c:pt>
                <c:pt idx="43702">
                  <c:v>-0.13639499999999999</c:v>
                </c:pt>
                <c:pt idx="43703">
                  <c:v>-0.131885</c:v>
                </c:pt>
                <c:pt idx="43704">
                  <c:v>-0.127389</c:v>
                </c:pt>
                <c:pt idx="43705">
                  <c:v>-0.12291100000000001</c:v>
                </c:pt>
                <c:pt idx="43706">
                  <c:v>-0.11845</c:v>
                </c:pt>
                <c:pt idx="43707">
                  <c:v>-0.114005</c:v>
                </c:pt>
                <c:pt idx="43708">
                  <c:v>-0.109579</c:v>
                </c:pt>
                <c:pt idx="43709">
                  <c:v>-0.105183</c:v>
                </c:pt>
                <c:pt idx="43710">
                  <c:v>-0.100831</c:v>
                </c:pt>
                <c:pt idx="43711">
                  <c:v>-9.6532699999999999E-2</c:v>
                </c:pt>
                <c:pt idx="43712">
                  <c:v>-9.22925E-2</c:v>
                </c:pt>
                <c:pt idx="43713">
                  <c:v>-8.8110599999999997E-2</c:v>
                </c:pt>
                <c:pt idx="43714">
                  <c:v>-8.3988099999999996E-2</c:v>
                </c:pt>
                <c:pt idx="43715">
                  <c:v>-7.99285E-2</c:v>
                </c:pt>
                <c:pt idx="43716">
                  <c:v>-7.59349E-2</c:v>
                </c:pt>
                <c:pt idx="43717">
                  <c:v>-7.2012300000000001E-2</c:v>
                </c:pt>
                <c:pt idx="43718">
                  <c:v>-6.8168099999999995E-2</c:v>
                </c:pt>
                <c:pt idx="43719">
                  <c:v>-6.4407699999999998E-2</c:v>
                </c:pt>
                <c:pt idx="43720">
                  <c:v>-6.0733200000000001E-2</c:v>
                </c:pt>
                <c:pt idx="43721">
                  <c:v>-5.7147000000000003E-2</c:v>
                </c:pt>
                <c:pt idx="43722">
                  <c:v>-5.3650400000000001E-2</c:v>
                </c:pt>
                <c:pt idx="43723">
                  <c:v>-5.0242200000000001E-2</c:v>
                </c:pt>
                <c:pt idx="43724">
                  <c:v>-4.6922199999999997E-2</c:v>
                </c:pt>
                <c:pt idx="43725">
                  <c:v>-4.3694499999999997E-2</c:v>
                </c:pt>
                <c:pt idx="43726">
                  <c:v>-4.05644E-2</c:v>
                </c:pt>
                <c:pt idx="43727">
                  <c:v>-3.7534900000000003E-2</c:v>
                </c:pt>
                <c:pt idx="43728">
                  <c:v>-3.4610000000000002E-2</c:v>
                </c:pt>
                <c:pt idx="43729">
                  <c:v>-3.1796199999999997E-2</c:v>
                </c:pt>
                <c:pt idx="43730">
                  <c:v>-2.9096799999999999E-2</c:v>
                </c:pt>
                <c:pt idx="43731">
                  <c:v>-2.6511699999999999E-2</c:v>
                </c:pt>
                <c:pt idx="43732">
                  <c:v>-2.4042600000000001E-2</c:v>
                </c:pt>
                <c:pt idx="43733">
                  <c:v>-2.16948E-2</c:v>
                </c:pt>
                <c:pt idx="43734">
                  <c:v>-1.94726E-2</c:v>
                </c:pt>
                <c:pt idx="43735">
                  <c:v>-1.7378600000000001E-2</c:v>
                </c:pt>
                <c:pt idx="43736">
                  <c:v>-1.5415099999999999E-2</c:v>
                </c:pt>
                <c:pt idx="43737">
                  <c:v>-1.3583100000000001E-2</c:v>
                </c:pt>
                <c:pt idx="43738">
                  <c:v>-1.18829E-2</c:v>
                </c:pt>
                <c:pt idx="43739">
                  <c:v>-1.03163E-2</c:v>
                </c:pt>
                <c:pt idx="43740" formatCode="0.00E+00">
                  <c:v>-8.8840499999999992E-3</c:v>
                </c:pt>
                <c:pt idx="43741" formatCode="0.00E+00">
                  <c:v>-7.5858200000000001E-3</c:v>
                </c:pt>
                <c:pt idx="43742" formatCode="0.00E+00">
                  <c:v>-6.4228599999999999E-3</c:v>
                </c:pt>
                <c:pt idx="43743" formatCode="0.00E+00">
                  <c:v>-5.3972899999999999E-3</c:v>
                </c:pt>
                <c:pt idx="43744" formatCode="0.00E+00">
                  <c:v>-4.5073999999999999E-3</c:v>
                </c:pt>
                <c:pt idx="43745" formatCode="0.00E+00">
                  <c:v>-3.7487100000000001E-3</c:v>
                </c:pt>
                <c:pt idx="43746" formatCode="0.00E+00">
                  <c:v>-3.1197199999999999E-3</c:v>
                </c:pt>
                <c:pt idx="43747" formatCode="0.00E+00">
                  <c:v>-2.6229399999999998E-3</c:v>
                </c:pt>
                <c:pt idx="43748" formatCode="0.00E+00">
                  <c:v>-2.26041E-3</c:v>
                </c:pt>
                <c:pt idx="43749" formatCode="0.00E+00">
                  <c:v>-2.03126E-3</c:v>
                </c:pt>
                <c:pt idx="43750" formatCode="0.00E+00">
                  <c:v>-1.9331999999999999E-3</c:v>
                </c:pt>
                <c:pt idx="43751" formatCode="0.00E+00">
                  <c:v>-1.9635199999999998E-3</c:v>
                </c:pt>
                <c:pt idx="43752" formatCode="0.00E+00">
                  <c:v>-2.12006E-3</c:v>
                </c:pt>
                <c:pt idx="43753" formatCode="0.00E+00">
                  <c:v>-2.4020600000000001E-3</c:v>
                </c:pt>
                <c:pt idx="43754" formatCode="0.00E+00">
                  <c:v>-2.8103500000000001E-3</c:v>
                </c:pt>
                <c:pt idx="43755" formatCode="0.00E+00">
                  <c:v>-3.3464800000000002E-3</c:v>
                </c:pt>
                <c:pt idx="43756" formatCode="0.00E+00">
                  <c:v>-4.0105100000000001E-3</c:v>
                </c:pt>
                <c:pt idx="43757" formatCode="0.00E+00">
                  <c:v>-4.7992499999999997E-3</c:v>
                </c:pt>
                <c:pt idx="43758" formatCode="0.00E+00">
                  <c:v>-5.7085699999999996E-3</c:v>
                </c:pt>
                <c:pt idx="43759" formatCode="0.00E+00">
                  <c:v>-6.7374699999999997E-3</c:v>
                </c:pt>
                <c:pt idx="43760" formatCode="0.00E+00">
                  <c:v>-7.8858599999999997E-3</c:v>
                </c:pt>
                <c:pt idx="43761" formatCode="0.00E+00">
                  <c:v>-9.1515099999999999E-3</c:v>
                </c:pt>
                <c:pt idx="43762">
                  <c:v>-1.0532E-2</c:v>
                </c:pt>
                <c:pt idx="43763">
                  <c:v>-1.2025599999999999E-2</c:v>
                </c:pt>
                <c:pt idx="43764">
                  <c:v>-1.363E-2</c:v>
                </c:pt>
                <c:pt idx="43765">
                  <c:v>-1.5343300000000001E-2</c:v>
                </c:pt>
                <c:pt idx="43766">
                  <c:v>-1.7164100000000002E-2</c:v>
                </c:pt>
                <c:pt idx="43767">
                  <c:v>-1.9089600000000002E-2</c:v>
                </c:pt>
                <c:pt idx="43768">
                  <c:v>-2.1115200000000001E-2</c:v>
                </c:pt>
                <c:pt idx="43769">
                  <c:v>-2.3237600000000001E-2</c:v>
                </c:pt>
                <c:pt idx="43770">
                  <c:v>-2.5455499999999999E-2</c:v>
                </c:pt>
                <c:pt idx="43771">
                  <c:v>-2.77653E-2</c:v>
                </c:pt>
                <c:pt idx="43772">
                  <c:v>-3.0158299999999999E-2</c:v>
                </c:pt>
                <c:pt idx="43773">
                  <c:v>-3.2627499999999997E-2</c:v>
                </c:pt>
                <c:pt idx="43774">
                  <c:v>-3.5172599999999998E-2</c:v>
                </c:pt>
                <c:pt idx="43775">
                  <c:v>-3.7793399999999998E-2</c:v>
                </c:pt>
                <c:pt idx="43776">
                  <c:v>-4.04867E-2</c:v>
                </c:pt>
                <c:pt idx="43777">
                  <c:v>-4.3248599999999998E-2</c:v>
                </c:pt>
                <c:pt idx="43778">
                  <c:v>-4.6075400000000002E-2</c:v>
                </c:pt>
                <c:pt idx="43779">
                  <c:v>-4.8964599999999997E-2</c:v>
                </c:pt>
                <c:pt idx="43780">
                  <c:v>-5.19154E-2</c:v>
                </c:pt>
                <c:pt idx="43781">
                  <c:v>-5.4924800000000003E-2</c:v>
                </c:pt>
                <c:pt idx="43782">
                  <c:v>-5.7985700000000001E-2</c:v>
                </c:pt>
                <c:pt idx="43783">
                  <c:v>-6.1091699999999999E-2</c:v>
                </c:pt>
                <c:pt idx="43784">
                  <c:v>-6.4241800000000002E-2</c:v>
                </c:pt>
                <c:pt idx="43785">
                  <c:v>-6.7439299999999994E-2</c:v>
                </c:pt>
                <c:pt idx="43786">
                  <c:v>-7.0686600000000002E-2</c:v>
                </c:pt>
                <c:pt idx="43787">
                  <c:v>-7.3982199999999998E-2</c:v>
                </c:pt>
                <c:pt idx="43788">
                  <c:v>-7.7320600000000003E-2</c:v>
                </c:pt>
                <c:pt idx="43789">
                  <c:v>-8.0695100000000006E-2</c:v>
                </c:pt>
                <c:pt idx="43790">
                  <c:v>-8.4101599999999999E-2</c:v>
                </c:pt>
                <c:pt idx="43791">
                  <c:v>-8.7539400000000003E-2</c:v>
                </c:pt>
                <c:pt idx="43792">
                  <c:v>-9.1005100000000005E-2</c:v>
                </c:pt>
                <c:pt idx="43793">
                  <c:v>-9.4492499999999993E-2</c:v>
                </c:pt>
                <c:pt idx="43794">
                  <c:v>-9.7998399999999999E-2</c:v>
                </c:pt>
                <c:pt idx="43795">
                  <c:v>-0.101523</c:v>
                </c:pt>
                <c:pt idx="43796">
                  <c:v>-0.105063</c:v>
                </c:pt>
                <c:pt idx="43797">
                  <c:v>-0.108615</c:v>
                </c:pt>
                <c:pt idx="43798">
                  <c:v>-0.112175</c:v>
                </c:pt>
                <c:pt idx="43799">
                  <c:v>-0.11573700000000001</c:v>
                </c:pt>
                <c:pt idx="43800">
                  <c:v>-0.119294</c:v>
                </c:pt>
                <c:pt idx="43801">
                  <c:v>-0.122845</c:v>
                </c:pt>
                <c:pt idx="43802">
                  <c:v>-0.12637999999999999</c:v>
                </c:pt>
                <c:pt idx="43803">
                  <c:v>-0.129861</c:v>
                </c:pt>
                <c:pt idx="43804">
                  <c:v>-0.13327600000000001</c:v>
                </c:pt>
                <c:pt idx="43805">
                  <c:v>-0.13666600000000001</c:v>
                </c:pt>
                <c:pt idx="43806">
                  <c:v>-0.140042</c:v>
                </c:pt>
                <c:pt idx="43807">
                  <c:v>-0.14337900000000001</c:v>
                </c:pt>
                <c:pt idx="43808">
                  <c:v>-0.146678</c:v>
                </c:pt>
                <c:pt idx="43809">
                  <c:v>-0.14995</c:v>
                </c:pt>
                <c:pt idx="43810">
                  <c:v>-0.153197</c:v>
                </c:pt>
                <c:pt idx="43811">
                  <c:v>-0.156415</c:v>
                </c:pt>
                <c:pt idx="43812">
                  <c:v>-0.15959899999999999</c:v>
                </c:pt>
                <c:pt idx="43813">
                  <c:v>-0.162748</c:v>
                </c:pt>
                <c:pt idx="43814">
                  <c:v>-0.165857</c:v>
                </c:pt>
                <c:pt idx="43815">
                  <c:v>-0.16892799999999999</c:v>
                </c:pt>
                <c:pt idx="43816">
                  <c:v>-0.171963</c:v>
                </c:pt>
                <c:pt idx="43817">
                  <c:v>-0.17496100000000001</c:v>
                </c:pt>
                <c:pt idx="43818">
                  <c:v>-0.177921</c:v>
                </c:pt>
                <c:pt idx="43819">
                  <c:v>-0.18084</c:v>
                </c:pt>
                <c:pt idx="43820">
                  <c:v>-0.18371999999999999</c:v>
                </c:pt>
                <c:pt idx="43821">
                  <c:v>-0.186561</c:v>
                </c:pt>
                <c:pt idx="43822">
                  <c:v>-0.189363</c:v>
                </c:pt>
                <c:pt idx="43823">
                  <c:v>-0.19211900000000001</c:v>
                </c:pt>
                <c:pt idx="43824">
                  <c:v>-0.194825</c:v>
                </c:pt>
                <c:pt idx="43825">
                  <c:v>-0.19747700000000001</c:v>
                </c:pt>
                <c:pt idx="43826">
                  <c:v>-0.200069</c:v>
                </c:pt>
                <c:pt idx="43827">
                  <c:v>-0.20260300000000001</c:v>
                </c:pt>
                <c:pt idx="43828">
                  <c:v>-0.20507600000000001</c:v>
                </c:pt>
                <c:pt idx="43829">
                  <c:v>-0.207486</c:v>
                </c:pt>
                <c:pt idx="43830">
                  <c:v>-0.20983099999999999</c:v>
                </c:pt>
                <c:pt idx="43831">
                  <c:v>-0.21210899999999999</c:v>
                </c:pt>
                <c:pt idx="43832">
                  <c:v>-0.21432100000000001</c:v>
                </c:pt>
                <c:pt idx="43833">
                  <c:v>-0.21646299999999999</c:v>
                </c:pt>
                <c:pt idx="43834">
                  <c:v>-0.21853300000000001</c:v>
                </c:pt>
                <c:pt idx="43835">
                  <c:v>-0.22053</c:v>
                </c:pt>
                <c:pt idx="43836">
                  <c:v>-0.22245100000000001</c:v>
                </c:pt>
                <c:pt idx="43837">
                  <c:v>-0.224299</c:v>
                </c:pt>
                <c:pt idx="43838">
                  <c:v>-0.226072</c:v>
                </c:pt>
                <c:pt idx="43839">
                  <c:v>-0.227772</c:v>
                </c:pt>
                <c:pt idx="43840">
                  <c:v>-0.22939899999999999</c:v>
                </c:pt>
                <c:pt idx="43841">
                  <c:v>-0.23095099999999999</c:v>
                </c:pt>
                <c:pt idx="43842">
                  <c:v>-0.232429</c:v>
                </c:pt>
                <c:pt idx="43843">
                  <c:v>-0.23383300000000001</c:v>
                </c:pt>
                <c:pt idx="43844">
                  <c:v>-0.23515900000000001</c:v>
                </c:pt>
                <c:pt idx="43845">
                  <c:v>-0.23640800000000001</c:v>
                </c:pt>
                <c:pt idx="43846">
                  <c:v>-0.23757700000000001</c:v>
                </c:pt>
                <c:pt idx="43847">
                  <c:v>-0.23866299999999999</c:v>
                </c:pt>
                <c:pt idx="43848">
                  <c:v>-0.23966699999999999</c:v>
                </c:pt>
                <c:pt idx="43849">
                  <c:v>-0.240587</c:v>
                </c:pt>
                <c:pt idx="43850">
                  <c:v>-0.241425</c:v>
                </c:pt>
                <c:pt idx="43851">
                  <c:v>-0.24217900000000001</c:v>
                </c:pt>
                <c:pt idx="43852">
                  <c:v>-0.24284600000000001</c:v>
                </c:pt>
                <c:pt idx="43853">
                  <c:v>-0.24342</c:v>
                </c:pt>
                <c:pt idx="43854">
                  <c:v>-0.243899</c:v>
                </c:pt>
                <c:pt idx="43855">
                  <c:v>-0.24428</c:v>
                </c:pt>
                <c:pt idx="43856">
                  <c:v>-0.244564</c:v>
                </c:pt>
                <c:pt idx="43857">
                  <c:v>-0.244752</c:v>
                </c:pt>
                <c:pt idx="43858">
                  <c:v>-0.24484800000000001</c:v>
                </c:pt>
                <c:pt idx="43859">
                  <c:v>-0.24485399999999999</c:v>
                </c:pt>
                <c:pt idx="43860">
                  <c:v>-0.24477199999999999</c:v>
                </c:pt>
                <c:pt idx="43861">
                  <c:v>-0.24460299999999999</c:v>
                </c:pt>
                <c:pt idx="43862">
                  <c:v>-0.24434700000000001</c:v>
                </c:pt>
                <c:pt idx="43863">
                  <c:v>-0.244006</c:v>
                </c:pt>
                <c:pt idx="43864">
                  <c:v>-0.24357899999999999</c:v>
                </c:pt>
                <c:pt idx="43865">
                  <c:v>-0.243064</c:v>
                </c:pt>
                <c:pt idx="43866">
                  <c:v>-0.24246000000000001</c:v>
                </c:pt>
                <c:pt idx="43867">
                  <c:v>-0.24177100000000001</c:v>
                </c:pt>
                <c:pt idx="43868">
                  <c:v>-0.24099699999999999</c:v>
                </c:pt>
                <c:pt idx="43869">
                  <c:v>-0.24013599999999999</c:v>
                </c:pt>
                <c:pt idx="43870">
                  <c:v>-0.239178</c:v>
                </c:pt>
                <c:pt idx="43871">
                  <c:v>-0.238121</c:v>
                </c:pt>
                <c:pt idx="43872">
                  <c:v>-0.23696500000000001</c:v>
                </c:pt>
                <c:pt idx="43873">
                  <c:v>-0.23571500000000001</c:v>
                </c:pt>
                <c:pt idx="43874">
                  <c:v>-0.23436799999999999</c:v>
                </c:pt>
                <c:pt idx="43875">
                  <c:v>-0.232927</c:v>
                </c:pt>
                <c:pt idx="43876">
                  <c:v>-0.23138900000000001</c:v>
                </c:pt>
                <c:pt idx="43877">
                  <c:v>-0.22975000000000001</c:v>
                </c:pt>
                <c:pt idx="43878">
                  <c:v>-0.22800400000000001</c:v>
                </c:pt>
                <c:pt idx="43879">
                  <c:v>-0.22615199999999999</c:v>
                </c:pt>
                <c:pt idx="43880">
                  <c:v>-0.22420399999999999</c:v>
                </c:pt>
                <c:pt idx="43881">
                  <c:v>-0.222167</c:v>
                </c:pt>
                <c:pt idx="43882">
                  <c:v>-0.22004499999999999</c:v>
                </c:pt>
                <c:pt idx="43883">
                  <c:v>-0.217836</c:v>
                </c:pt>
                <c:pt idx="43884">
                  <c:v>-0.21553800000000001</c:v>
                </c:pt>
                <c:pt idx="43885">
                  <c:v>-0.21315100000000001</c:v>
                </c:pt>
                <c:pt idx="43886">
                  <c:v>-0.210672</c:v>
                </c:pt>
                <c:pt idx="43887">
                  <c:v>-0.20810000000000001</c:v>
                </c:pt>
                <c:pt idx="43888">
                  <c:v>-0.20543600000000001</c:v>
                </c:pt>
                <c:pt idx="43889">
                  <c:v>-0.202682</c:v>
                </c:pt>
                <c:pt idx="43890">
                  <c:v>-0.19984499999999999</c:v>
                </c:pt>
                <c:pt idx="43891">
                  <c:v>-0.19693099999999999</c:v>
                </c:pt>
                <c:pt idx="43892">
                  <c:v>-0.193941</c:v>
                </c:pt>
                <c:pt idx="43893">
                  <c:v>-0.19087499999999999</c:v>
                </c:pt>
                <c:pt idx="43894">
                  <c:v>-0.18773599999999999</c:v>
                </c:pt>
                <c:pt idx="43895">
                  <c:v>-0.184529</c:v>
                </c:pt>
                <c:pt idx="43896">
                  <c:v>-0.18124799999999999</c:v>
                </c:pt>
                <c:pt idx="43897">
                  <c:v>-0.17786399999999999</c:v>
                </c:pt>
                <c:pt idx="43898">
                  <c:v>-0.174374</c:v>
                </c:pt>
                <c:pt idx="43899">
                  <c:v>-0.17080799999999999</c:v>
                </c:pt>
                <c:pt idx="43900">
                  <c:v>-0.16717299999999999</c:v>
                </c:pt>
                <c:pt idx="43901">
                  <c:v>-0.16345499999999999</c:v>
                </c:pt>
                <c:pt idx="43902">
                  <c:v>-0.159659</c:v>
                </c:pt>
                <c:pt idx="43903">
                  <c:v>-0.15579200000000001</c:v>
                </c:pt>
                <c:pt idx="43904">
                  <c:v>-0.15185599999999999</c:v>
                </c:pt>
                <c:pt idx="43905">
                  <c:v>-0.14785000000000001</c:v>
                </c:pt>
                <c:pt idx="43906">
                  <c:v>-0.14377499999999999</c:v>
                </c:pt>
                <c:pt idx="43907">
                  <c:v>-0.139629</c:v>
                </c:pt>
                <c:pt idx="43908">
                  <c:v>-0.135412</c:v>
                </c:pt>
                <c:pt idx="43909">
                  <c:v>-0.131129</c:v>
                </c:pt>
                <c:pt idx="43910">
                  <c:v>-0.12678500000000001</c:v>
                </c:pt>
                <c:pt idx="43911">
                  <c:v>-0.122387</c:v>
                </c:pt>
                <c:pt idx="43912">
                  <c:v>-0.11794</c:v>
                </c:pt>
                <c:pt idx="43913">
                  <c:v>-0.11345</c:v>
                </c:pt>
                <c:pt idx="43914">
                  <c:v>-0.108919</c:v>
                </c:pt>
                <c:pt idx="43915">
                  <c:v>-0.10435</c:v>
                </c:pt>
                <c:pt idx="43916">
                  <c:v>-9.9747199999999994E-2</c:v>
                </c:pt>
                <c:pt idx="43917">
                  <c:v>-9.5115000000000005E-2</c:v>
                </c:pt>
                <c:pt idx="43918">
                  <c:v>-9.0453099999999995E-2</c:v>
                </c:pt>
                <c:pt idx="43919">
                  <c:v>-8.5762599999999994E-2</c:v>
                </c:pt>
                <c:pt idx="43920">
                  <c:v>-8.1047499999999995E-2</c:v>
                </c:pt>
                <c:pt idx="43921">
                  <c:v>-7.6313400000000003E-2</c:v>
                </c:pt>
                <c:pt idx="43922">
                  <c:v>-7.1563000000000002E-2</c:v>
                </c:pt>
                <c:pt idx="43923">
                  <c:v>-6.6796800000000003E-2</c:v>
                </c:pt>
                <c:pt idx="43924">
                  <c:v>-6.2015599999999997E-2</c:v>
                </c:pt>
                <c:pt idx="43925">
                  <c:v>-5.7221300000000003E-2</c:v>
                </c:pt>
                <c:pt idx="43926">
                  <c:v>-5.2419100000000003E-2</c:v>
                </c:pt>
                <c:pt idx="43927">
                  <c:v>-4.7608400000000002E-2</c:v>
                </c:pt>
                <c:pt idx="43928">
                  <c:v>-4.2770500000000003E-2</c:v>
                </c:pt>
                <c:pt idx="43929">
                  <c:v>-3.7899299999999997E-2</c:v>
                </c:pt>
                <c:pt idx="43930">
                  <c:v>-3.3022900000000001E-2</c:v>
                </c:pt>
                <c:pt idx="43931">
                  <c:v>-2.81543E-2</c:v>
                </c:pt>
                <c:pt idx="43932">
                  <c:v>-2.3283999999999999E-2</c:v>
                </c:pt>
                <c:pt idx="43933">
                  <c:v>-1.8415399999999998E-2</c:v>
                </c:pt>
                <c:pt idx="43934">
                  <c:v>-1.35601E-2</c:v>
                </c:pt>
                <c:pt idx="43935" formatCode="0.00E+00">
                  <c:v>-8.7246200000000006E-3</c:v>
                </c:pt>
                <c:pt idx="43936" formatCode="0.00E+00">
                  <c:v>-3.9123700000000001E-3</c:v>
                </c:pt>
                <c:pt idx="43937" formatCode="0.00E+00">
                  <c:v>8.7446699999999997E-4</c:v>
                </c:pt>
                <c:pt idx="43938" formatCode="0.00E+00">
                  <c:v>5.6339299999999997E-3</c:v>
                </c:pt>
                <c:pt idx="43939">
                  <c:v>1.03631E-2</c:v>
                </c:pt>
                <c:pt idx="43940">
                  <c:v>1.50574E-2</c:v>
                </c:pt>
                <c:pt idx="43941">
                  <c:v>1.9711800000000002E-2</c:v>
                </c:pt>
                <c:pt idx="43942">
                  <c:v>2.43225E-2</c:v>
                </c:pt>
                <c:pt idx="43943">
                  <c:v>2.8886599999999998E-2</c:v>
                </c:pt>
                <c:pt idx="43944">
                  <c:v>3.3399900000000003E-2</c:v>
                </c:pt>
                <c:pt idx="43945">
                  <c:v>3.7857500000000002E-2</c:v>
                </c:pt>
                <c:pt idx="43946">
                  <c:v>4.2254600000000003E-2</c:v>
                </c:pt>
                <c:pt idx="43947">
                  <c:v>4.6587099999999999E-2</c:v>
                </c:pt>
                <c:pt idx="43948">
                  <c:v>5.08522E-2</c:v>
                </c:pt>
                <c:pt idx="43949">
                  <c:v>5.5046999999999999E-2</c:v>
                </c:pt>
                <c:pt idx="43950">
                  <c:v>5.91683E-2</c:v>
                </c:pt>
                <c:pt idx="43951">
                  <c:v>6.3212500000000005E-2</c:v>
                </c:pt>
                <c:pt idx="43952">
                  <c:v>6.7176100000000002E-2</c:v>
                </c:pt>
                <c:pt idx="43953">
                  <c:v>7.1056099999999997E-2</c:v>
                </c:pt>
                <c:pt idx="43954">
                  <c:v>7.4849299999999994E-2</c:v>
                </c:pt>
                <c:pt idx="43955">
                  <c:v>7.8551800000000005E-2</c:v>
                </c:pt>
                <c:pt idx="43956">
                  <c:v>8.2161700000000004E-2</c:v>
                </c:pt>
                <c:pt idx="43957">
                  <c:v>8.5678400000000002E-2</c:v>
                </c:pt>
                <c:pt idx="43958">
                  <c:v>8.9101299999999994E-2</c:v>
                </c:pt>
                <c:pt idx="43959">
                  <c:v>9.2427899999999993E-2</c:v>
                </c:pt>
                <c:pt idx="43960">
                  <c:v>9.5655599999999993E-2</c:v>
                </c:pt>
                <c:pt idx="43961">
                  <c:v>9.8780800000000002E-2</c:v>
                </c:pt>
                <c:pt idx="43962">
                  <c:v>0.101799</c:v>
                </c:pt>
                <c:pt idx="43963">
                  <c:v>0.104708</c:v>
                </c:pt>
                <c:pt idx="43964">
                  <c:v>0.10750700000000001</c:v>
                </c:pt>
                <c:pt idx="43965">
                  <c:v>0.110194</c:v>
                </c:pt>
                <c:pt idx="43966">
                  <c:v>0.11276700000000001</c:v>
                </c:pt>
                <c:pt idx="43967">
                  <c:v>0.11522300000000001</c:v>
                </c:pt>
                <c:pt idx="43968">
                  <c:v>0.117562</c:v>
                </c:pt>
                <c:pt idx="43969">
                  <c:v>0.11978</c:v>
                </c:pt>
                <c:pt idx="43970">
                  <c:v>0.121878</c:v>
                </c:pt>
                <c:pt idx="43971">
                  <c:v>0.12385500000000001</c:v>
                </c:pt>
                <c:pt idx="43972">
                  <c:v>0.12571399999999999</c:v>
                </c:pt>
                <c:pt idx="43973">
                  <c:v>0.12745200000000001</c:v>
                </c:pt>
                <c:pt idx="43974">
                  <c:v>0.12906400000000001</c:v>
                </c:pt>
                <c:pt idx="43975">
                  <c:v>0.130548</c:v>
                </c:pt>
                <c:pt idx="43976">
                  <c:v>0.13190399999999999</c:v>
                </c:pt>
                <c:pt idx="43977">
                  <c:v>0.133132</c:v>
                </c:pt>
                <c:pt idx="43978">
                  <c:v>0.13423499999999999</c:v>
                </c:pt>
                <c:pt idx="43979">
                  <c:v>0.135215</c:v>
                </c:pt>
                <c:pt idx="43980">
                  <c:v>0.136071</c:v>
                </c:pt>
                <c:pt idx="43981">
                  <c:v>0.13680100000000001</c:v>
                </c:pt>
                <c:pt idx="43982">
                  <c:v>0.137402</c:v>
                </c:pt>
                <c:pt idx="43983">
                  <c:v>0.13787199999999999</c:v>
                </c:pt>
                <c:pt idx="43984">
                  <c:v>0.13821</c:v>
                </c:pt>
                <c:pt idx="43985">
                  <c:v>0.13841600000000001</c:v>
                </c:pt>
                <c:pt idx="43986">
                  <c:v>0.13849</c:v>
                </c:pt>
                <c:pt idx="43987">
                  <c:v>0.138436</c:v>
                </c:pt>
                <c:pt idx="43988">
                  <c:v>0.13825399999999999</c:v>
                </c:pt>
                <c:pt idx="43989">
                  <c:v>0.13794699999999999</c:v>
                </c:pt>
                <c:pt idx="43990">
                  <c:v>0.137515</c:v>
                </c:pt>
                <c:pt idx="43991">
                  <c:v>0.136961</c:v>
                </c:pt>
                <c:pt idx="43992">
                  <c:v>0.13628699999999999</c:v>
                </c:pt>
                <c:pt idx="43993">
                  <c:v>0.135493</c:v>
                </c:pt>
                <c:pt idx="43994">
                  <c:v>0.13458100000000001</c:v>
                </c:pt>
                <c:pt idx="43995">
                  <c:v>0.13355400000000001</c:v>
                </c:pt>
                <c:pt idx="43996">
                  <c:v>0.13241700000000001</c:v>
                </c:pt>
                <c:pt idx="43997">
                  <c:v>0.13117000000000001</c:v>
                </c:pt>
                <c:pt idx="43998">
                  <c:v>0.12981599999999999</c:v>
                </c:pt>
                <c:pt idx="43999">
                  <c:v>0.128357</c:v>
                </c:pt>
                <c:pt idx="44000">
                  <c:v>0.12679199999999999</c:v>
                </c:pt>
                <c:pt idx="44001">
                  <c:v>0.12512200000000001</c:v>
                </c:pt>
                <c:pt idx="44002">
                  <c:v>0.123352</c:v>
                </c:pt>
                <c:pt idx="44003">
                  <c:v>0.121488</c:v>
                </c:pt>
                <c:pt idx="44004">
                  <c:v>0.119533</c:v>
                </c:pt>
                <c:pt idx="44005">
                  <c:v>0.11748599999999999</c:v>
                </c:pt>
                <c:pt idx="44006">
                  <c:v>0.11534899999999999</c:v>
                </c:pt>
                <c:pt idx="44007">
                  <c:v>0.113123</c:v>
                </c:pt>
                <c:pt idx="44008">
                  <c:v>0.11081100000000001</c:v>
                </c:pt>
                <c:pt idx="44009">
                  <c:v>0.108419</c:v>
                </c:pt>
                <c:pt idx="44010">
                  <c:v>0.105951</c:v>
                </c:pt>
                <c:pt idx="44011">
                  <c:v>0.103409</c:v>
                </c:pt>
                <c:pt idx="44012">
                  <c:v>0.100798</c:v>
                </c:pt>
                <c:pt idx="44013">
                  <c:v>9.8120299999999994E-2</c:v>
                </c:pt>
                <c:pt idx="44014">
                  <c:v>9.5379500000000006E-2</c:v>
                </c:pt>
                <c:pt idx="44015">
                  <c:v>9.2578300000000002E-2</c:v>
                </c:pt>
                <c:pt idx="44016">
                  <c:v>8.9719199999999999E-2</c:v>
                </c:pt>
                <c:pt idx="44017">
                  <c:v>8.6804999999999993E-2</c:v>
                </c:pt>
                <c:pt idx="44018">
                  <c:v>8.3839700000000003E-2</c:v>
                </c:pt>
                <c:pt idx="44019">
                  <c:v>8.0827999999999997E-2</c:v>
                </c:pt>
                <c:pt idx="44020">
                  <c:v>7.7773200000000001E-2</c:v>
                </c:pt>
                <c:pt idx="44021">
                  <c:v>7.4679999999999996E-2</c:v>
                </c:pt>
                <c:pt idx="44022">
                  <c:v>7.1554400000000004E-2</c:v>
                </c:pt>
                <c:pt idx="44023">
                  <c:v>6.8401100000000006E-2</c:v>
                </c:pt>
                <c:pt idx="44024">
                  <c:v>6.5222799999999997E-2</c:v>
                </c:pt>
                <c:pt idx="44025">
                  <c:v>6.2022300000000002E-2</c:v>
                </c:pt>
                <c:pt idx="44026">
                  <c:v>5.8802399999999998E-2</c:v>
                </c:pt>
                <c:pt idx="44027">
                  <c:v>5.5566600000000001E-2</c:v>
                </c:pt>
                <c:pt idx="44028">
                  <c:v>5.23191E-2</c:v>
                </c:pt>
                <c:pt idx="44029">
                  <c:v>4.9063099999999998E-2</c:v>
                </c:pt>
                <c:pt idx="44030">
                  <c:v>4.5801399999999999E-2</c:v>
                </c:pt>
                <c:pt idx="44031">
                  <c:v>4.2537400000000003E-2</c:v>
                </c:pt>
                <c:pt idx="44032">
                  <c:v>3.9276100000000001E-2</c:v>
                </c:pt>
                <c:pt idx="44033">
                  <c:v>3.6022800000000001E-2</c:v>
                </c:pt>
                <c:pt idx="44034">
                  <c:v>3.2781699999999997E-2</c:v>
                </c:pt>
                <c:pt idx="44035">
                  <c:v>2.9555999999999999E-2</c:v>
                </c:pt>
                <c:pt idx="44036">
                  <c:v>2.6348799999999999E-2</c:v>
                </c:pt>
                <c:pt idx="44037">
                  <c:v>2.3163900000000001E-2</c:v>
                </c:pt>
                <c:pt idx="44038">
                  <c:v>2.0004999999999998E-2</c:v>
                </c:pt>
                <c:pt idx="44039">
                  <c:v>1.6876200000000001E-2</c:v>
                </c:pt>
                <c:pt idx="44040">
                  <c:v>1.37809E-2</c:v>
                </c:pt>
                <c:pt idx="44041">
                  <c:v>1.0722499999999999E-2</c:v>
                </c:pt>
                <c:pt idx="44042" formatCode="0.00E+00">
                  <c:v>7.7049400000000004E-3</c:v>
                </c:pt>
                <c:pt idx="44043" formatCode="0.00E+00">
                  <c:v>4.7333000000000002E-3</c:v>
                </c:pt>
                <c:pt idx="44044" formatCode="0.00E+00">
                  <c:v>1.81182E-3</c:v>
                </c:pt>
                <c:pt idx="44045" formatCode="0.00E+00">
                  <c:v>-1.0560599999999999E-3</c:v>
                </c:pt>
                <c:pt idx="44046" formatCode="0.00E+00">
                  <c:v>-3.8665700000000002E-3</c:v>
                </c:pt>
                <c:pt idx="44047" formatCode="0.00E+00">
                  <c:v>-6.6160000000000004E-3</c:v>
                </c:pt>
                <c:pt idx="44048" formatCode="0.00E+00">
                  <c:v>-9.3012200000000007E-3</c:v>
                </c:pt>
                <c:pt idx="44049">
                  <c:v>-1.19191E-2</c:v>
                </c:pt>
                <c:pt idx="44050">
                  <c:v>-1.4466100000000001E-2</c:v>
                </c:pt>
                <c:pt idx="44051">
                  <c:v>-1.6938600000000002E-2</c:v>
                </c:pt>
                <c:pt idx="44052">
                  <c:v>-1.9332599999999998E-2</c:v>
                </c:pt>
                <c:pt idx="44053">
                  <c:v>-2.16458E-2</c:v>
                </c:pt>
                <c:pt idx="44054">
                  <c:v>-2.3877099999999998E-2</c:v>
                </c:pt>
                <c:pt idx="44055">
                  <c:v>-2.6024800000000001E-2</c:v>
                </c:pt>
                <c:pt idx="44056">
                  <c:v>-2.8086300000000002E-2</c:v>
                </c:pt>
                <c:pt idx="44057">
                  <c:v>-3.0059300000000001E-2</c:v>
                </c:pt>
                <c:pt idx="44058">
                  <c:v>-3.1941400000000002E-2</c:v>
                </c:pt>
                <c:pt idx="44059">
                  <c:v>-3.3730599999999999E-2</c:v>
                </c:pt>
                <c:pt idx="44060">
                  <c:v>-3.54258E-2</c:v>
                </c:pt>
                <c:pt idx="44061">
                  <c:v>-3.7026700000000003E-2</c:v>
                </c:pt>
                <c:pt idx="44062">
                  <c:v>-3.85321E-2</c:v>
                </c:pt>
                <c:pt idx="44063">
                  <c:v>-3.9939700000000002E-2</c:v>
                </c:pt>
                <c:pt idx="44064">
                  <c:v>-4.1246999999999999E-2</c:v>
                </c:pt>
                <c:pt idx="44065">
                  <c:v>-4.2452299999999998E-2</c:v>
                </c:pt>
                <c:pt idx="44066">
                  <c:v>-4.3554500000000003E-2</c:v>
                </c:pt>
                <c:pt idx="44067">
                  <c:v>-4.4552899999999999E-2</c:v>
                </c:pt>
                <c:pt idx="44068">
                  <c:v>-4.5447000000000001E-2</c:v>
                </c:pt>
                <c:pt idx="44069">
                  <c:v>-4.62365E-2</c:v>
                </c:pt>
                <c:pt idx="44070">
                  <c:v>-4.6920299999999998E-2</c:v>
                </c:pt>
                <c:pt idx="44071">
                  <c:v>-4.7497600000000001E-2</c:v>
                </c:pt>
                <c:pt idx="44072">
                  <c:v>-4.7967700000000002E-2</c:v>
                </c:pt>
                <c:pt idx="44073">
                  <c:v>-4.8329900000000002E-2</c:v>
                </c:pt>
                <c:pt idx="44074">
                  <c:v>-4.8582800000000002E-2</c:v>
                </c:pt>
                <c:pt idx="44075">
                  <c:v>-4.87258E-2</c:v>
                </c:pt>
                <c:pt idx="44076">
                  <c:v>-4.8758700000000002E-2</c:v>
                </c:pt>
                <c:pt idx="44077">
                  <c:v>-4.8681599999999998E-2</c:v>
                </c:pt>
                <c:pt idx="44078">
                  <c:v>-4.8495000000000003E-2</c:v>
                </c:pt>
                <c:pt idx="44079">
                  <c:v>-4.81993E-2</c:v>
                </c:pt>
                <c:pt idx="44080">
                  <c:v>-4.77946E-2</c:v>
                </c:pt>
                <c:pt idx="44081">
                  <c:v>-4.7279300000000003E-2</c:v>
                </c:pt>
                <c:pt idx="44082">
                  <c:v>-4.6651499999999999E-2</c:v>
                </c:pt>
                <c:pt idx="44083">
                  <c:v>-4.5910800000000002E-2</c:v>
                </c:pt>
                <c:pt idx="44084">
                  <c:v>-4.50604E-2</c:v>
                </c:pt>
                <c:pt idx="44085">
                  <c:v>-4.4103999999999997E-2</c:v>
                </c:pt>
                <c:pt idx="44086">
                  <c:v>-4.3043999999999999E-2</c:v>
                </c:pt>
                <c:pt idx="44087">
                  <c:v>-4.1882500000000003E-2</c:v>
                </c:pt>
                <c:pt idx="44088">
                  <c:v>-4.0622499999999999E-2</c:v>
                </c:pt>
                <c:pt idx="44089">
                  <c:v>-3.9266599999999999E-2</c:v>
                </c:pt>
                <c:pt idx="44090">
                  <c:v>-3.7816500000000003E-2</c:v>
                </c:pt>
                <c:pt idx="44091">
                  <c:v>-3.6274300000000002E-2</c:v>
                </c:pt>
                <c:pt idx="44092">
                  <c:v>-3.4642699999999998E-2</c:v>
                </c:pt>
                <c:pt idx="44093">
                  <c:v>-3.2924200000000001E-2</c:v>
                </c:pt>
                <c:pt idx="44094">
                  <c:v>-3.1120999999999999E-2</c:v>
                </c:pt>
                <c:pt idx="44095">
                  <c:v>-2.9234799999999998E-2</c:v>
                </c:pt>
                <c:pt idx="44096">
                  <c:v>-2.7268299999999999E-2</c:v>
                </c:pt>
                <c:pt idx="44097">
                  <c:v>-2.5225299999999999E-2</c:v>
                </c:pt>
                <c:pt idx="44098">
                  <c:v>-2.3108699999999999E-2</c:v>
                </c:pt>
                <c:pt idx="44099">
                  <c:v>-2.0920299999999999E-2</c:v>
                </c:pt>
                <c:pt idx="44100">
                  <c:v>-1.86622E-2</c:v>
                </c:pt>
                <c:pt idx="44101">
                  <c:v>-1.63372E-2</c:v>
                </c:pt>
                <c:pt idx="44102">
                  <c:v>-1.3948199999999999E-2</c:v>
                </c:pt>
                <c:pt idx="44103">
                  <c:v>-1.1497800000000001E-2</c:v>
                </c:pt>
                <c:pt idx="44104" formatCode="0.00E+00">
                  <c:v>-8.9881400000000004E-3</c:v>
                </c:pt>
                <c:pt idx="44105" formatCode="0.00E+00">
                  <c:v>-6.4222300000000001E-3</c:v>
                </c:pt>
                <c:pt idx="44106" formatCode="0.00E+00">
                  <c:v>-3.8037700000000002E-3</c:v>
                </c:pt>
                <c:pt idx="44107" formatCode="0.00E+00">
                  <c:v>-1.1366900000000001E-3</c:v>
                </c:pt>
                <c:pt idx="44108" formatCode="0.00E+00">
                  <c:v>1.57551E-3</c:v>
                </c:pt>
                <c:pt idx="44109" formatCode="0.00E+00">
                  <c:v>4.3295199999999999E-3</c:v>
                </c:pt>
                <c:pt idx="44110" formatCode="0.00E+00">
                  <c:v>7.1221599999999998E-3</c:v>
                </c:pt>
                <c:pt idx="44111" formatCode="0.00E+00">
                  <c:v>9.9502099999999993E-3</c:v>
                </c:pt>
                <c:pt idx="44112">
                  <c:v>1.28106E-2</c:v>
                </c:pt>
                <c:pt idx="44113">
                  <c:v>1.5700499999999999E-2</c:v>
                </c:pt>
                <c:pt idx="44114">
                  <c:v>1.86167E-2</c:v>
                </c:pt>
                <c:pt idx="44115">
                  <c:v>2.1555700000000001E-2</c:v>
                </c:pt>
                <c:pt idx="44116">
                  <c:v>2.4513900000000002E-2</c:v>
                </c:pt>
                <c:pt idx="44117">
                  <c:v>2.74871E-2</c:v>
                </c:pt>
                <c:pt idx="44118">
                  <c:v>3.0471600000000001E-2</c:v>
                </c:pt>
                <c:pt idx="44119">
                  <c:v>3.3463899999999998E-2</c:v>
                </c:pt>
                <c:pt idx="44120">
                  <c:v>3.6460699999999999E-2</c:v>
                </c:pt>
                <c:pt idx="44121">
                  <c:v>3.9458500000000001E-2</c:v>
                </c:pt>
                <c:pt idx="44122">
                  <c:v>4.2453600000000001E-2</c:v>
                </c:pt>
                <c:pt idx="44123">
                  <c:v>4.5443200000000003E-2</c:v>
                </c:pt>
                <c:pt idx="44124">
                  <c:v>4.8425000000000003E-2</c:v>
                </c:pt>
                <c:pt idx="44125">
                  <c:v>5.1396499999999998E-2</c:v>
                </c:pt>
                <c:pt idx="44126">
                  <c:v>5.4354600000000003E-2</c:v>
                </c:pt>
                <c:pt idx="44127">
                  <c:v>5.7295899999999997E-2</c:v>
                </c:pt>
                <c:pt idx="44128">
                  <c:v>6.0216899999999997E-2</c:v>
                </c:pt>
                <c:pt idx="44129">
                  <c:v>6.3114600000000007E-2</c:v>
                </c:pt>
                <c:pt idx="44130">
                  <c:v>6.5987000000000004E-2</c:v>
                </c:pt>
                <c:pt idx="44131">
                  <c:v>6.8831600000000007E-2</c:v>
                </c:pt>
                <c:pt idx="44132">
                  <c:v>7.1646299999999996E-2</c:v>
                </c:pt>
                <c:pt idx="44133">
                  <c:v>7.4428999999999995E-2</c:v>
                </c:pt>
                <c:pt idx="44134">
                  <c:v>7.7177999999999997E-2</c:v>
                </c:pt>
                <c:pt idx="44135">
                  <c:v>7.9891400000000001E-2</c:v>
                </c:pt>
                <c:pt idx="44136">
                  <c:v>8.2566899999999999E-2</c:v>
                </c:pt>
                <c:pt idx="44137">
                  <c:v>8.5202299999999995E-2</c:v>
                </c:pt>
                <c:pt idx="44138">
                  <c:v>8.7795799999999993E-2</c:v>
                </c:pt>
                <c:pt idx="44139">
                  <c:v>9.0345900000000007E-2</c:v>
                </c:pt>
                <c:pt idx="44140">
                  <c:v>9.2850199999999994E-2</c:v>
                </c:pt>
                <c:pt idx="44141">
                  <c:v>9.5306100000000005E-2</c:v>
                </c:pt>
                <c:pt idx="44142">
                  <c:v>9.7712400000000005E-2</c:v>
                </c:pt>
                <c:pt idx="44143">
                  <c:v>0.10006900000000001</c:v>
                </c:pt>
                <c:pt idx="44144">
                  <c:v>0.10237599999999999</c:v>
                </c:pt>
                <c:pt idx="44145">
                  <c:v>0.104632</c:v>
                </c:pt>
                <c:pt idx="44146">
                  <c:v>0.106838</c:v>
                </c:pt>
                <c:pt idx="44147">
                  <c:v>0.10899200000000001</c:v>
                </c:pt>
                <c:pt idx="44148">
                  <c:v>0.111096</c:v>
                </c:pt>
                <c:pt idx="44149">
                  <c:v>0.113147</c:v>
                </c:pt>
                <c:pt idx="44150">
                  <c:v>0.115145</c:v>
                </c:pt>
                <c:pt idx="44151">
                  <c:v>0.117089</c:v>
                </c:pt>
                <c:pt idx="44152">
                  <c:v>0.11898</c:v>
                </c:pt>
                <c:pt idx="44153">
                  <c:v>0.120819</c:v>
                </c:pt>
                <c:pt idx="44154">
                  <c:v>0.12260699999999999</c:v>
                </c:pt>
                <c:pt idx="44155">
                  <c:v>0.124344</c:v>
                </c:pt>
                <c:pt idx="44156">
                  <c:v>0.126028</c:v>
                </c:pt>
                <c:pt idx="44157">
                  <c:v>0.12766</c:v>
                </c:pt>
                <c:pt idx="44158">
                  <c:v>0.12923899999999999</c:v>
                </c:pt>
                <c:pt idx="44159">
                  <c:v>0.13076699999999999</c:v>
                </c:pt>
                <c:pt idx="44160">
                  <c:v>0.132244</c:v>
                </c:pt>
                <c:pt idx="44161">
                  <c:v>0.13367100000000001</c:v>
                </c:pt>
                <c:pt idx="44162">
                  <c:v>0.135049</c:v>
                </c:pt>
                <c:pt idx="44163">
                  <c:v>0.136381</c:v>
                </c:pt>
                <c:pt idx="44164">
                  <c:v>0.13766600000000001</c:v>
                </c:pt>
                <c:pt idx="44165">
                  <c:v>0.138905</c:v>
                </c:pt>
                <c:pt idx="44166">
                  <c:v>0.140099</c:v>
                </c:pt>
                <c:pt idx="44167">
                  <c:v>0.14124800000000001</c:v>
                </c:pt>
                <c:pt idx="44168">
                  <c:v>0.14235600000000001</c:v>
                </c:pt>
                <c:pt idx="44169">
                  <c:v>0.14342299999999999</c:v>
                </c:pt>
                <c:pt idx="44170">
                  <c:v>0.144452</c:v>
                </c:pt>
                <c:pt idx="44171">
                  <c:v>0.14544399999999999</c:v>
                </c:pt>
                <c:pt idx="44172">
                  <c:v>0.146397</c:v>
                </c:pt>
                <c:pt idx="44173">
                  <c:v>0.147312</c:v>
                </c:pt>
                <c:pt idx="44174">
                  <c:v>0.14818999999999999</c:v>
                </c:pt>
                <c:pt idx="44175">
                  <c:v>0.149033</c:v>
                </c:pt>
                <c:pt idx="44176">
                  <c:v>0.149841</c:v>
                </c:pt>
                <c:pt idx="44177">
                  <c:v>0.150616</c:v>
                </c:pt>
                <c:pt idx="44178">
                  <c:v>0.15135999999999999</c:v>
                </c:pt>
                <c:pt idx="44179">
                  <c:v>0.15207499999999999</c:v>
                </c:pt>
                <c:pt idx="44180">
                  <c:v>0.15276100000000001</c:v>
                </c:pt>
                <c:pt idx="44181">
                  <c:v>0.153421</c:v>
                </c:pt>
                <c:pt idx="44182">
                  <c:v>0.15405199999999999</c:v>
                </c:pt>
                <c:pt idx="44183">
                  <c:v>0.15465400000000001</c:v>
                </c:pt>
                <c:pt idx="44184">
                  <c:v>0.155226</c:v>
                </c:pt>
                <c:pt idx="44185">
                  <c:v>0.15577099999999999</c:v>
                </c:pt>
                <c:pt idx="44186">
                  <c:v>0.15629000000000001</c:v>
                </c:pt>
                <c:pt idx="44187">
                  <c:v>0.15678500000000001</c:v>
                </c:pt>
                <c:pt idx="44188">
                  <c:v>0.15725700000000001</c:v>
                </c:pt>
                <c:pt idx="44189">
                  <c:v>0.15770700000000001</c:v>
                </c:pt>
                <c:pt idx="44190">
                  <c:v>0.158136</c:v>
                </c:pt>
                <c:pt idx="44191">
                  <c:v>0.15854499999999999</c:v>
                </c:pt>
                <c:pt idx="44192">
                  <c:v>0.15893699999999999</c:v>
                </c:pt>
                <c:pt idx="44193">
                  <c:v>0.15931200000000001</c:v>
                </c:pt>
                <c:pt idx="44194">
                  <c:v>0.15967000000000001</c:v>
                </c:pt>
                <c:pt idx="44195">
                  <c:v>0.16001299999999999</c:v>
                </c:pt>
                <c:pt idx="44196">
                  <c:v>0.16034000000000001</c:v>
                </c:pt>
                <c:pt idx="44197">
                  <c:v>0.16065199999999999</c:v>
                </c:pt>
                <c:pt idx="44198">
                  <c:v>0.16094900000000001</c:v>
                </c:pt>
                <c:pt idx="44199">
                  <c:v>0.16123100000000001</c:v>
                </c:pt>
                <c:pt idx="44200">
                  <c:v>0.1615</c:v>
                </c:pt>
                <c:pt idx="44201">
                  <c:v>0.16175600000000001</c:v>
                </c:pt>
                <c:pt idx="44202">
                  <c:v>0.161999</c:v>
                </c:pt>
                <c:pt idx="44203">
                  <c:v>0.16222900000000001</c:v>
                </c:pt>
                <c:pt idx="44204">
                  <c:v>0.16244800000000001</c:v>
                </c:pt>
                <c:pt idx="44205">
                  <c:v>0.16265499999999999</c:v>
                </c:pt>
                <c:pt idx="44206">
                  <c:v>0.16284899999999999</c:v>
                </c:pt>
                <c:pt idx="44207">
                  <c:v>0.16303000000000001</c:v>
                </c:pt>
                <c:pt idx="44208">
                  <c:v>0.16319700000000001</c:v>
                </c:pt>
                <c:pt idx="44209">
                  <c:v>0.163351</c:v>
                </c:pt>
                <c:pt idx="44210">
                  <c:v>0.163489</c:v>
                </c:pt>
                <c:pt idx="44211">
                  <c:v>0.16361200000000001</c:v>
                </c:pt>
                <c:pt idx="44212">
                  <c:v>0.163719</c:v>
                </c:pt>
                <c:pt idx="44213">
                  <c:v>0.16381299999999999</c:v>
                </c:pt>
                <c:pt idx="44214">
                  <c:v>0.16389200000000001</c:v>
                </c:pt>
                <c:pt idx="44215">
                  <c:v>0.16395699999999999</c:v>
                </c:pt>
                <c:pt idx="44216">
                  <c:v>0.16400799999999999</c:v>
                </c:pt>
                <c:pt idx="44217">
                  <c:v>0.164045</c:v>
                </c:pt>
                <c:pt idx="44218">
                  <c:v>0.16406699999999999</c:v>
                </c:pt>
                <c:pt idx="44219">
                  <c:v>0.164074</c:v>
                </c:pt>
                <c:pt idx="44220">
                  <c:v>0.16406799999999999</c:v>
                </c:pt>
                <c:pt idx="44221">
                  <c:v>0.164048</c:v>
                </c:pt>
                <c:pt idx="44222">
                  <c:v>0.16401399999999999</c:v>
                </c:pt>
                <c:pt idx="44223">
                  <c:v>0.163963</c:v>
                </c:pt>
                <c:pt idx="44224">
                  <c:v>0.16389400000000001</c:v>
                </c:pt>
                <c:pt idx="44225">
                  <c:v>0.16380600000000001</c:v>
                </c:pt>
                <c:pt idx="44226">
                  <c:v>0.16369700000000001</c:v>
                </c:pt>
                <c:pt idx="44227">
                  <c:v>0.16356699999999999</c:v>
                </c:pt>
                <c:pt idx="44228">
                  <c:v>0.16341700000000001</c:v>
                </c:pt>
                <c:pt idx="44229">
                  <c:v>0.163245</c:v>
                </c:pt>
                <c:pt idx="44230">
                  <c:v>0.163052</c:v>
                </c:pt>
                <c:pt idx="44231">
                  <c:v>0.16283800000000001</c:v>
                </c:pt>
                <c:pt idx="44232">
                  <c:v>0.16259999999999999</c:v>
                </c:pt>
                <c:pt idx="44233">
                  <c:v>0.16233900000000001</c:v>
                </c:pt>
                <c:pt idx="44234">
                  <c:v>0.162051</c:v>
                </c:pt>
                <c:pt idx="44235">
                  <c:v>0.16173699999999999</c:v>
                </c:pt>
                <c:pt idx="44236">
                  <c:v>0.16139700000000001</c:v>
                </c:pt>
                <c:pt idx="44237">
                  <c:v>0.16103200000000001</c:v>
                </c:pt>
                <c:pt idx="44238">
                  <c:v>0.16064100000000001</c:v>
                </c:pt>
                <c:pt idx="44239">
                  <c:v>0.16022500000000001</c:v>
                </c:pt>
                <c:pt idx="44240">
                  <c:v>0.15978400000000001</c:v>
                </c:pt>
                <c:pt idx="44241">
                  <c:v>0.15931699999999999</c:v>
                </c:pt>
                <c:pt idx="44242">
                  <c:v>0.15882099999999999</c:v>
                </c:pt>
                <c:pt idx="44243">
                  <c:v>0.15829499999999999</c:v>
                </c:pt>
                <c:pt idx="44244">
                  <c:v>0.15773799999999999</c:v>
                </c:pt>
                <c:pt idx="44245">
                  <c:v>0.15714900000000001</c:v>
                </c:pt>
                <c:pt idx="44246">
                  <c:v>0.156527</c:v>
                </c:pt>
                <c:pt idx="44247">
                  <c:v>0.15587100000000001</c:v>
                </c:pt>
                <c:pt idx="44248">
                  <c:v>0.15518100000000001</c:v>
                </c:pt>
                <c:pt idx="44249">
                  <c:v>0.15445600000000001</c:v>
                </c:pt>
                <c:pt idx="44250">
                  <c:v>0.153697</c:v>
                </c:pt>
                <c:pt idx="44251">
                  <c:v>0.15290400000000001</c:v>
                </c:pt>
                <c:pt idx="44252">
                  <c:v>0.15207599999999999</c:v>
                </c:pt>
                <c:pt idx="44253">
                  <c:v>0.15121299999999999</c:v>
                </c:pt>
                <c:pt idx="44254">
                  <c:v>0.150315</c:v>
                </c:pt>
                <c:pt idx="44255">
                  <c:v>0.14938199999999999</c:v>
                </c:pt>
                <c:pt idx="44256">
                  <c:v>0.14841299999999999</c:v>
                </c:pt>
                <c:pt idx="44257">
                  <c:v>0.14741099999999999</c:v>
                </c:pt>
                <c:pt idx="44258">
                  <c:v>0.146374</c:v>
                </c:pt>
                <c:pt idx="44259">
                  <c:v>0.14530299999999999</c:v>
                </c:pt>
                <c:pt idx="44260">
                  <c:v>0.14419699999999999</c:v>
                </c:pt>
                <c:pt idx="44261">
                  <c:v>0.14305699999999999</c:v>
                </c:pt>
                <c:pt idx="44262">
                  <c:v>0.14188100000000001</c:v>
                </c:pt>
                <c:pt idx="44263">
                  <c:v>0.14067099999999999</c:v>
                </c:pt>
                <c:pt idx="44264">
                  <c:v>0.13942499999999999</c:v>
                </c:pt>
                <c:pt idx="44265">
                  <c:v>0.13814399999999999</c:v>
                </c:pt>
                <c:pt idx="44266">
                  <c:v>0.136827</c:v>
                </c:pt>
                <c:pt idx="44267">
                  <c:v>0.13547500000000001</c:v>
                </c:pt>
                <c:pt idx="44268">
                  <c:v>0.13409099999999999</c:v>
                </c:pt>
                <c:pt idx="44269">
                  <c:v>0.13267499999999999</c:v>
                </c:pt>
                <c:pt idx="44270">
                  <c:v>0.13122700000000001</c:v>
                </c:pt>
                <c:pt idx="44271">
                  <c:v>0.12975</c:v>
                </c:pt>
                <c:pt idx="44272">
                  <c:v>0.128243</c:v>
                </c:pt>
                <c:pt idx="44273">
                  <c:v>0.12670899999999999</c:v>
                </c:pt>
                <c:pt idx="44274">
                  <c:v>0.12515000000000001</c:v>
                </c:pt>
                <c:pt idx="44275">
                  <c:v>0.123566</c:v>
                </c:pt>
                <c:pt idx="44276">
                  <c:v>0.121958</c:v>
                </c:pt>
                <c:pt idx="44277">
                  <c:v>0.120325</c:v>
                </c:pt>
                <c:pt idx="44278">
                  <c:v>0.118668</c:v>
                </c:pt>
                <c:pt idx="44279">
                  <c:v>0.116989</c:v>
                </c:pt>
                <c:pt idx="44280">
                  <c:v>0.11529200000000001</c:v>
                </c:pt>
                <c:pt idx="44281">
                  <c:v>0.113579</c:v>
                </c:pt>
                <c:pt idx="44282">
                  <c:v>0.11185299999999999</c:v>
                </c:pt>
                <c:pt idx="44283">
                  <c:v>0.110114</c:v>
                </c:pt>
                <c:pt idx="44284">
                  <c:v>0.108365</c:v>
                </c:pt>
                <c:pt idx="44285">
                  <c:v>0.10660600000000001</c:v>
                </c:pt>
                <c:pt idx="44286">
                  <c:v>0.10484</c:v>
                </c:pt>
                <c:pt idx="44287">
                  <c:v>0.10306800000000001</c:v>
                </c:pt>
                <c:pt idx="44288">
                  <c:v>0.10129299999999999</c:v>
                </c:pt>
                <c:pt idx="44289">
                  <c:v>9.9514900000000003E-2</c:v>
                </c:pt>
                <c:pt idx="44290">
                  <c:v>9.7737900000000003E-2</c:v>
                </c:pt>
                <c:pt idx="44291">
                  <c:v>9.5965099999999998E-2</c:v>
                </c:pt>
                <c:pt idx="44292">
                  <c:v>9.4198900000000002E-2</c:v>
                </c:pt>
                <c:pt idx="44293">
                  <c:v>9.2440900000000006E-2</c:v>
                </c:pt>
                <c:pt idx="44294">
                  <c:v>9.0692599999999998E-2</c:v>
                </c:pt>
                <c:pt idx="44295">
                  <c:v>8.8956099999999996E-2</c:v>
                </c:pt>
                <c:pt idx="44296">
                  <c:v>8.7234000000000006E-2</c:v>
                </c:pt>
                <c:pt idx="44297">
                  <c:v>8.5528699999999999E-2</c:v>
                </c:pt>
                <c:pt idx="44298">
                  <c:v>8.3842799999999995E-2</c:v>
                </c:pt>
                <c:pt idx="44299">
                  <c:v>8.21794E-2</c:v>
                </c:pt>
                <c:pt idx="44300">
                  <c:v>8.0540600000000004E-2</c:v>
                </c:pt>
                <c:pt idx="44301">
                  <c:v>7.8928200000000004E-2</c:v>
                </c:pt>
                <c:pt idx="44302">
                  <c:v>7.7344200000000002E-2</c:v>
                </c:pt>
                <c:pt idx="44303">
                  <c:v>7.5790800000000005E-2</c:v>
                </c:pt>
                <c:pt idx="44304">
                  <c:v>7.4270199999999995E-2</c:v>
                </c:pt>
                <c:pt idx="44305">
                  <c:v>7.2785600000000006E-2</c:v>
                </c:pt>
                <c:pt idx="44306">
                  <c:v>7.1340799999999996E-2</c:v>
                </c:pt>
                <c:pt idx="44307">
                  <c:v>6.9939200000000007E-2</c:v>
                </c:pt>
                <c:pt idx="44308">
                  <c:v>6.8582900000000002E-2</c:v>
                </c:pt>
                <c:pt idx="44309">
                  <c:v>6.7272799999999994E-2</c:v>
                </c:pt>
                <c:pt idx="44310">
                  <c:v>6.6010100000000002E-2</c:v>
                </c:pt>
                <c:pt idx="44311">
                  <c:v>6.4797099999999996E-2</c:v>
                </c:pt>
                <c:pt idx="44312">
                  <c:v>6.3635999999999998E-2</c:v>
                </c:pt>
                <c:pt idx="44313">
                  <c:v>6.2528500000000001E-2</c:v>
                </c:pt>
                <c:pt idx="44314">
                  <c:v>6.1476500000000003E-2</c:v>
                </c:pt>
                <c:pt idx="44315">
                  <c:v>6.0482000000000001E-2</c:v>
                </c:pt>
                <c:pt idx="44316">
                  <c:v>5.9546200000000001E-2</c:v>
                </c:pt>
                <c:pt idx="44317">
                  <c:v>5.8669600000000002E-2</c:v>
                </c:pt>
                <c:pt idx="44318">
                  <c:v>5.7853599999999998E-2</c:v>
                </c:pt>
                <c:pt idx="44319">
                  <c:v>5.7099700000000003E-2</c:v>
                </c:pt>
                <c:pt idx="44320">
                  <c:v>5.6409399999999998E-2</c:v>
                </c:pt>
                <c:pt idx="44321">
                  <c:v>5.5783100000000002E-2</c:v>
                </c:pt>
                <c:pt idx="44322">
                  <c:v>5.5221800000000001E-2</c:v>
                </c:pt>
                <c:pt idx="44323">
                  <c:v>5.4727100000000001E-2</c:v>
                </c:pt>
                <c:pt idx="44324">
                  <c:v>5.43002E-2</c:v>
                </c:pt>
                <c:pt idx="44325">
                  <c:v>5.3942200000000003E-2</c:v>
                </c:pt>
                <c:pt idx="44326">
                  <c:v>5.3653199999999998E-2</c:v>
                </c:pt>
                <c:pt idx="44327">
                  <c:v>5.3433099999999997E-2</c:v>
                </c:pt>
                <c:pt idx="44328">
                  <c:v>5.3282999999999997E-2</c:v>
                </c:pt>
                <c:pt idx="44329">
                  <c:v>5.3204000000000001E-2</c:v>
                </c:pt>
                <c:pt idx="44330">
                  <c:v>5.31967E-2</c:v>
                </c:pt>
                <c:pt idx="44331">
                  <c:v>5.3260700000000001E-2</c:v>
                </c:pt>
                <c:pt idx="44332">
                  <c:v>5.3395999999999999E-2</c:v>
                </c:pt>
                <c:pt idx="44333">
                  <c:v>5.3603100000000001E-2</c:v>
                </c:pt>
                <c:pt idx="44334">
                  <c:v>5.3882600000000003E-2</c:v>
                </c:pt>
                <c:pt idx="44335">
                  <c:v>5.4234200000000003E-2</c:v>
                </c:pt>
                <c:pt idx="44336">
                  <c:v>5.4656400000000001E-2</c:v>
                </c:pt>
                <c:pt idx="44337">
                  <c:v>5.5147799999999997E-2</c:v>
                </c:pt>
                <c:pt idx="44338">
                  <c:v>5.5707699999999999E-2</c:v>
                </c:pt>
                <c:pt idx="44339">
                  <c:v>5.63349E-2</c:v>
                </c:pt>
                <c:pt idx="44340">
                  <c:v>5.7028000000000002E-2</c:v>
                </c:pt>
                <c:pt idx="44341">
                  <c:v>5.7785599999999999E-2</c:v>
                </c:pt>
                <c:pt idx="44342">
                  <c:v>5.8606600000000002E-2</c:v>
                </c:pt>
                <c:pt idx="44343">
                  <c:v>5.94902E-2</c:v>
                </c:pt>
                <c:pt idx="44344">
                  <c:v>6.0435900000000001E-2</c:v>
                </c:pt>
                <c:pt idx="44345">
                  <c:v>6.1442499999999997E-2</c:v>
                </c:pt>
                <c:pt idx="44346">
                  <c:v>6.2508300000000003E-2</c:v>
                </c:pt>
                <c:pt idx="44347">
                  <c:v>6.3631800000000002E-2</c:v>
                </c:pt>
                <c:pt idx="44348">
                  <c:v>6.4811099999999996E-2</c:v>
                </c:pt>
                <c:pt idx="44349">
                  <c:v>6.6044400000000003E-2</c:v>
                </c:pt>
                <c:pt idx="44350">
                  <c:v>6.73295E-2</c:v>
                </c:pt>
                <c:pt idx="44351">
                  <c:v>6.86644E-2</c:v>
                </c:pt>
                <c:pt idx="44352">
                  <c:v>7.0046700000000003E-2</c:v>
                </c:pt>
                <c:pt idx="44353">
                  <c:v>7.1474300000000004E-2</c:v>
                </c:pt>
                <c:pt idx="44354">
                  <c:v>7.2945399999999994E-2</c:v>
                </c:pt>
                <c:pt idx="44355">
                  <c:v>7.4457999999999996E-2</c:v>
                </c:pt>
                <c:pt idx="44356">
                  <c:v>7.6009800000000002E-2</c:v>
                </c:pt>
                <c:pt idx="44357">
                  <c:v>7.7598200000000006E-2</c:v>
                </c:pt>
                <c:pt idx="44358">
                  <c:v>7.9219899999999996E-2</c:v>
                </c:pt>
                <c:pt idx="44359">
                  <c:v>8.0872100000000002E-2</c:v>
                </c:pt>
                <c:pt idx="44360">
                  <c:v>8.2552700000000007E-2</c:v>
                </c:pt>
                <c:pt idx="44361">
                  <c:v>8.4259700000000007E-2</c:v>
                </c:pt>
                <c:pt idx="44362">
                  <c:v>8.5990700000000003E-2</c:v>
                </c:pt>
                <c:pt idx="44363">
                  <c:v>8.7742700000000007E-2</c:v>
                </c:pt>
                <c:pt idx="44364">
                  <c:v>8.9513300000000004E-2</c:v>
                </c:pt>
                <c:pt idx="44365">
                  <c:v>9.1300099999999995E-2</c:v>
                </c:pt>
                <c:pt idx="44366">
                  <c:v>9.3099299999999996E-2</c:v>
                </c:pt>
                <c:pt idx="44367">
                  <c:v>9.4907900000000003E-2</c:v>
                </c:pt>
                <c:pt idx="44368">
                  <c:v>9.6723600000000007E-2</c:v>
                </c:pt>
                <c:pt idx="44369">
                  <c:v>9.8544000000000007E-2</c:v>
                </c:pt>
                <c:pt idx="44370">
                  <c:v>0.100366</c:v>
                </c:pt>
                <c:pt idx="44371">
                  <c:v>0.102185</c:v>
                </c:pt>
                <c:pt idx="44372">
                  <c:v>0.10399899999999999</c:v>
                </c:pt>
                <c:pt idx="44373">
                  <c:v>0.105804</c:v>
                </c:pt>
                <c:pt idx="44374">
                  <c:v>0.1076</c:v>
                </c:pt>
                <c:pt idx="44375">
                  <c:v>0.10938299999999999</c:v>
                </c:pt>
                <c:pt idx="44376">
                  <c:v>0.111152</c:v>
                </c:pt>
                <c:pt idx="44377">
                  <c:v>0.11290500000000001</c:v>
                </c:pt>
                <c:pt idx="44378">
                  <c:v>0.114639</c:v>
                </c:pt>
                <c:pt idx="44379">
                  <c:v>0.116352</c:v>
                </c:pt>
                <c:pt idx="44380">
                  <c:v>0.11804199999999999</c:v>
                </c:pt>
                <c:pt idx="44381">
                  <c:v>0.11970500000000001</c:v>
                </c:pt>
                <c:pt idx="44382">
                  <c:v>0.12134</c:v>
                </c:pt>
                <c:pt idx="44383">
                  <c:v>0.122945</c:v>
                </c:pt>
                <c:pt idx="44384">
                  <c:v>0.124518</c:v>
                </c:pt>
                <c:pt idx="44385">
                  <c:v>0.126057</c:v>
                </c:pt>
                <c:pt idx="44386">
                  <c:v>0.127558</c:v>
                </c:pt>
                <c:pt idx="44387">
                  <c:v>0.12902</c:v>
                </c:pt>
                <c:pt idx="44388">
                  <c:v>0.130441</c:v>
                </c:pt>
                <c:pt idx="44389">
                  <c:v>0.13181699999999999</c:v>
                </c:pt>
                <c:pt idx="44390">
                  <c:v>0.13314899999999999</c:v>
                </c:pt>
                <c:pt idx="44391">
                  <c:v>0.134433</c:v>
                </c:pt>
                <c:pt idx="44392">
                  <c:v>0.13566900000000001</c:v>
                </c:pt>
                <c:pt idx="44393">
                  <c:v>0.136855</c:v>
                </c:pt>
                <c:pt idx="44394">
                  <c:v>0.137989</c:v>
                </c:pt>
                <c:pt idx="44395">
                  <c:v>0.139071</c:v>
                </c:pt>
                <c:pt idx="44396">
                  <c:v>0.140099</c:v>
                </c:pt>
                <c:pt idx="44397">
                  <c:v>0.141071</c:v>
                </c:pt>
                <c:pt idx="44398">
                  <c:v>0.141986</c:v>
                </c:pt>
                <c:pt idx="44399">
                  <c:v>0.142845</c:v>
                </c:pt>
                <c:pt idx="44400">
                  <c:v>0.143646</c:v>
                </c:pt>
                <c:pt idx="44401">
                  <c:v>0.14438899999999999</c:v>
                </c:pt>
                <c:pt idx="44402">
                  <c:v>0.14507200000000001</c:v>
                </c:pt>
                <c:pt idx="44403">
                  <c:v>0.14569399999999999</c:v>
                </c:pt>
                <c:pt idx="44404">
                  <c:v>0.146255</c:v>
                </c:pt>
                <c:pt idx="44405">
                  <c:v>0.146755</c:v>
                </c:pt>
                <c:pt idx="44406">
                  <c:v>0.14719399999999999</c:v>
                </c:pt>
                <c:pt idx="44407">
                  <c:v>0.14757000000000001</c:v>
                </c:pt>
                <c:pt idx="44408">
                  <c:v>0.14788499999999999</c:v>
                </c:pt>
                <c:pt idx="44409">
                  <c:v>0.14813799999999999</c:v>
                </c:pt>
                <c:pt idx="44410">
                  <c:v>0.14832899999999999</c:v>
                </c:pt>
                <c:pt idx="44411">
                  <c:v>0.14845700000000001</c:v>
                </c:pt>
                <c:pt idx="44412">
                  <c:v>0.14852299999999999</c:v>
                </c:pt>
                <c:pt idx="44413">
                  <c:v>0.14852799999999999</c:v>
                </c:pt>
                <c:pt idx="44414">
                  <c:v>0.14847199999999999</c:v>
                </c:pt>
                <c:pt idx="44415">
                  <c:v>0.14835499999999999</c:v>
                </c:pt>
                <c:pt idx="44416">
                  <c:v>0.14817900000000001</c:v>
                </c:pt>
                <c:pt idx="44417">
                  <c:v>0.14794499999999999</c:v>
                </c:pt>
                <c:pt idx="44418">
                  <c:v>0.14765200000000001</c:v>
                </c:pt>
                <c:pt idx="44419">
                  <c:v>0.14730299999999999</c:v>
                </c:pt>
                <c:pt idx="44420">
                  <c:v>0.146898</c:v>
                </c:pt>
                <c:pt idx="44421">
                  <c:v>0.14643700000000001</c:v>
                </c:pt>
                <c:pt idx="44422">
                  <c:v>0.145921</c:v>
                </c:pt>
                <c:pt idx="44423">
                  <c:v>0.14535300000000001</c:v>
                </c:pt>
                <c:pt idx="44424">
                  <c:v>0.144734</c:v>
                </c:pt>
                <c:pt idx="44425">
                  <c:v>0.144065</c:v>
                </c:pt>
                <c:pt idx="44426">
                  <c:v>0.143346</c:v>
                </c:pt>
                <c:pt idx="44427">
                  <c:v>0.14258000000000001</c:v>
                </c:pt>
                <c:pt idx="44428">
                  <c:v>0.14176900000000001</c:v>
                </c:pt>
                <c:pt idx="44429">
                  <c:v>0.14091400000000001</c:v>
                </c:pt>
                <c:pt idx="44430">
                  <c:v>0.140018</c:v>
                </c:pt>
                <c:pt idx="44431">
                  <c:v>0.13908100000000001</c:v>
                </c:pt>
                <c:pt idx="44432">
                  <c:v>0.13810600000000001</c:v>
                </c:pt>
                <c:pt idx="44433">
                  <c:v>0.13709299999999999</c:v>
                </c:pt>
                <c:pt idx="44434">
                  <c:v>0.136045</c:v>
                </c:pt>
                <c:pt idx="44435">
                  <c:v>0.134963</c:v>
                </c:pt>
                <c:pt idx="44436">
                  <c:v>0.133849</c:v>
                </c:pt>
                <c:pt idx="44437">
                  <c:v>0.13270599999999999</c:v>
                </c:pt>
                <c:pt idx="44438">
                  <c:v>0.13153500000000001</c:v>
                </c:pt>
                <c:pt idx="44439">
                  <c:v>0.13033800000000001</c:v>
                </c:pt>
                <c:pt idx="44440">
                  <c:v>0.12911800000000001</c:v>
                </c:pt>
                <c:pt idx="44441">
                  <c:v>0.12787499999999999</c:v>
                </c:pt>
                <c:pt idx="44442">
                  <c:v>0.126613</c:v>
                </c:pt>
                <c:pt idx="44443">
                  <c:v>0.125333</c:v>
                </c:pt>
                <c:pt idx="44444">
                  <c:v>0.124038</c:v>
                </c:pt>
                <c:pt idx="44445">
                  <c:v>0.12273000000000001</c:v>
                </c:pt>
                <c:pt idx="44446">
                  <c:v>0.12141100000000001</c:v>
                </c:pt>
                <c:pt idx="44447">
                  <c:v>0.120084</c:v>
                </c:pt>
                <c:pt idx="44448">
                  <c:v>0.118751</c:v>
                </c:pt>
                <c:pt idx="44449">
                  <c:v>0.117413</c:v>
                </c:pt>
                <c:pt idx="44450">
                  <c:v>0.116074</c:v>
                </c:pt>
                <c:pt idx="44451">
                  <c:v>0.114734</c:v>
                </c:pt>
                <c:pt idx="44452">
                  <c:v>0.113395</c:v>
                </c:pt>
                <c:pt idx="44453">
                  <c:v>0.11205900000000001</c:v>
                </c:pt>
                <c:pt idx="44454">
                  <c:v>0.11072799999999999</c:v>
                </c:pt>
                <c:pt idx="44455">
                  <c:v>0.109404</c:v>
                </c:pt>
                <c:pt idx="44456">
                  <c:v>0.10809000000000001</c:v>
                </c:pt>
                <c:pt idx="44457">
                  <c:v>0.10678600000000001</c:v>
                </c:pt>
                <c:pt idx="44458">
                  <c:v>0.10549500000000001</c:v>
                </c:pt>
                <c:pt idx="44459">
                  <c:v>0.10421900000000001</c:v>
                </c:pt>
                <c:pt idx="44460">
                  <c:v>0.10296</c:v>
                </c:pt>
                <c:pt idx="44461">
                  <c:v>0.10172100000000001</c:v>
                </c:pt>
                <c:pt idx="44462">
                  <c:v>0.100503</c:v>
                </c:pt>
                <c:pt idx="44463">
                  <c:v>9.9306500000000006E-2</c:v>
                </c:pt>
                <c:pt idx="44464">
                  <c:v>9.8133600000000001E-2</c:v>
                </c:pt>
                <c:pt idx="44465">
                  <c:v>9.6985500000000002E-2</c:v>
                </c:pt>
                <c:pt idx="44466">
                  <c:v>9.5863799999999999E-2</c:v>
                </c:pt>
                <c:pt idx="44467">
                  <c:v>9.4770300000000002E-2</c:v>
                </c:pt>
                <c:pt idx="44468">
                  <c:v>9.3706499999999998E-2</c:v>
                </c:pt>
                <c:pt idx="44469">
                  <c:v>9.2673699999999998E-2</c:v>
                </c:pt>
                <c:pt idx="44470">
                  <c:v>9.1672799999999999E-2</c:v>
                </c:pt>
                <c:pt idx="44471">
                  <c:v>9.0705099999999997E-2</c:v>
                </c:pt>
                <c:pt idx="44472">
                  <c:v>8.9772000000000005E-2</c:v>
                </c:pt>
                <c:pt idx="44473">
                  <c:v>8.8874700000000001E-2</c:v>
                </c:pt>
                <c:pt idx="44474">
                  <c:v>8.8014499999999996E-2</c:v>
                </c:pt>
                <c:pt idx="44475">
                  <c:v>8.7192500000000006E-2</c:v>
                </c:pt>
                <c:pt idx="44476">
                  <c:v>8.6409700000000006E-2</c:v>
                </c:pt>
                <c:pt idx="44477">
                  <c:v>8.5666699999999998E-2</c:v>
                </c:pt>
                <c:pt idx="44478">
                  <c:v>8.4963899999999995E-2</c:v>
                </c:pt>
                <c:pt idx="44479">
                  <c:v>8.4302000000000002E-2</c:v>
                </c:pt>
                <c:pt idx="44480">
                  <c:v>8.3681800000000001E-2</c:v>
                </c:pt>
                <c:pt idx="44481">
                  <c:v>8.3103700000000003E-2</c:v>
                </c:pt>
                <c:pt idx="44482">
                  <c:v>8.25679E-2</c:v>
                </c:pt>
                <c:pt idx="44483">
                  <c:v>8.2074300000000003E-2</c:v>
                </c:pt>
                <c:pt idx="44484">
                  <c:v>8.1623399999999999E-2</c:v>
                </c:pt>
                <c:pt idx="44485">
                  <c:v>8.1215700000000002E-2</c:v>
                </c:pt>
                <c:pt idx="44486">
                  <c:v>8.0851699999999999E-2</c:v>
                </c:pt>
                <c:pt idx="44487">
                  <c:v>8.0531099999999994E-2</c:v>
                </c:pt>
                <c:pt idx="44488">
                  <c:v>8.0253699999999997E-2</c:v>
                </c:pt>
                <c:pt idx="44489">
                  <c:v>8.0019599999999996E-2</c:v>
                </c:pt>
                <c:pt idx="44490">
                  <c:v>7.9828800000000005E-2</c:v>
                </c:pt>
                <c:pt idx="44491">
                  <c:v>7.9681500000000002E-2</c:v>
                </c:pt>
                <c:pt idx="44492">
                  <c:v>7.9577700000000001E-2</c:v>
                </c:pt>
                <c:pt idx="44493">
                  <c:v>7.9517400000000002E-2</c:v>
                </c:pt>
                <c:pt idx="44494">
                  <c:v>7.9500500000000002E-2</c:v>
                </c:pt>
                <c:pt idx="44495">
                  <c:v>7.95265E-2</c:v>
                </c:pt>
                <c:pt idx="44496">
                  <c:v>7.9594799999999993E-2</c:v>
                </c:pt>
                <c:pt idx="44497">
                  <c:v>7.9704899999999995E-2</c:v>
                </c:pt>
                <c:pt idx="44498">
                  <c:v>7.9856099999999999E-2</c:v>
                </c:pt>
                <c:pt idx="44499">
                  <c:v>8.0047699999999999E-2</c:v>
                </c:pt>
                <c:pt idx="44500">
                  <c:v>8.0279000000000003E-2</c:v>
                </c:pt>
                <c:pt idx="44501">
                  <c:v>8.0549200000000001E-2</c:v>
                </c:pt>
                <c:pt idx="44502">
                  <c:v>8.0857899999999996E-2</c:v>
                </c:pt>
                <c:pt idx="44503">
                  <c:v>8.1204399999999996E-2</c:v>
                </c:pt>
                <c:pt idx="44504">
                  <c:v>8.1587800000000002E-2</c:v>
                </c:pt>
                <c:pt idx="44505">
                  <c:v>8.2007300000000005E-2</c:v>
                </c:pt>
                <c:pt idx="44506">
                  <c:v>8.2462199999999999E-2</c:v>
                </c:pt>
                <c:pt idx="44507">
                  <c:v>8.2951700000000003E-2</c:v>
                </c:pt>
                <c:pt idx="44508">
                  <c:v>8.3474800000000002E-2</c:v>
                </c:pt>
                <c:pt idx="44509">
                  <c:v>8.4029999999999994E-2</c:v>
                </c:pt>
                <c:pt idx="44510">
                  <c:v>8.46161E-2</c:v>
                </c:pt>
                <c:pt idx="44511">
                  <c:v>8.5231799999999996E-2</c:v>
                </c:pt>
                <c:pt idx="44512">
                  <c:v>8.5875499999999994E-2</c:v>
                </c:pt>
                <c:pt idx="44513">
                  <c:v>8.6545899999999995E-2</c:v>
                </c:pt>
                <c:pt idx="44514">
                  <c:v>8.7241399999999997E-2</c:v>
                </c:pt>
                <c:pt idx="44515">
                  <c:v>8.7960999999999998E-2</c:v>
                </c:pt>
                <c:pt idx="44516">
                  <c:v>8.8703500000000005E-2</c:v>
                </c:pt>
                <c:pt idx="44517">
                  <c:v>8.9467400000000002E-2</c:v>
                </c:pt>
                <c:pt idx="44518">
                  <c:v>9.0251300000000007E-2</c:v>
                </c:pt>
                <c:pt idx="44519">
                  <c:v>9.1053599999999998E-2</c:v>
                </c:pt>
                <c:pt idx="44520">
                  <c:v>9.1872800000000004E-2</c:v>
                </c:pt>
                <c:pt idx="44521">
                  <c:v>9.2707600000000001E-2</c:v>
                </c:pt>
                <c:pt idx="44522">
                  <c:v>9.3556700000000007E-2</c:v>
                </c:pt>
                <c:pt idx="44523">
                  <c:v>9.4418600000000005E-2</c:v>
                </c:pt>
                <c:pt idx="44524">
                  <c:v>9.5292199999999994E-2</c:v>
                </c:pt>
                <c:pt idx="44525">
                  <c:v>9.6175999999999998E-2</c:v>
                </c:pt>
                <c:pt idx="44526">
                  <c:v>9.70689E-2</c:v>
                </c:pt>
                <c:pt idx="44527">
                  <c:v>9.7969200000000006E-2</c:v>
                </c:pt>
                <c:pt idx="44528">
                  <c:v>9.8875599999999994E-2</c:v>
                </c:pt>
                <c:pt idx="44529">
                  <c:v>9.9786600000000003E-2</c:v>
                </c:pt>
                <c:pt idx="44530">
                  <c:v>0.1007</c:v>
                </c:pt>
                <c:pt idx="44531">
                  <c:v>0.101616</c:v>
                </c:pt>
                <c:pt idx="44532">
                  <c:v>0.102531</c:v>
                </c:pt>
                <c:pt idx="44533">
                  <c:v>0.103445</c:v>
                </c:pt>
                <c:pt idx="44534">
                  <c:v>0.10435700000000001</c:v>
                </c:pt>
                <c:pt idx="44535">
                  <c:v>0.105265</c:v>
                </c:pt>
                <c:pt idx="44536">
                  <c:v>0.106167</c:v>
                </c:pt>
                <c:pt idx="44537">
                  <c:v>0.10706300000000001</c:v>
                </c:pt>
                <c:pt idx="44538">
                  <c:v>0.107949</c:v>
                </c:pt>
                <c:pt idx="44539">
                  <c:v>0.10882600000000001</c:v>
                </c:pt>
                <c:pt idx="44540">
                  <c:v>0.109691</c:v>
                </c:pt>
                <c:pt idx="44541">
                  <c:v>0.110544</c:v>
                </c:pt>
                <c:pt idx="44542">
                  <c:v>0.11138199999999999</c:v>
                </c:pt>
                <c:pt idx="44543">
                  <c:v>0.112205</c:v>
                </c:pt>
                <c:pt idx="44544">
                  <c:v>0.113011</c:v>
                </c:pt>
                <c:pt idx="44545">
                  <c:v>0.113799</c:v>
                </c:pt>
                <c:pt idx="44546">
                  <c:v>0.114569</c:v>
                </c:pt>
                <c:pt idx="44547">
                  <c:v>0.115317</c:v>
                </c:pt>
                <c:pt idx="44548">
                  <c:v>0.116045</c:v>
                </c:pt>
                <c:pt idx="44549">
                  <c:v>0.11675000000000001</c:v>
                </c:pt>
                <c:pt idx="44550">
                  <c:v>0.11743099999999999</c:v>
                </c:pt>
                <c:pt idx="44551">
                  <c:v>0.118086</c:v>
                </c:pt>
                <c:pt idx="44552">
                  <c:v>0.118715</c:v>
                </c:pt>
                <c:pt idx="44553">
                  <c:v>0.11931600000000001</c:v>
                </c:pt>
                <c:pt idx="44554">
                  <c:v>0.119889</c:v>
                </c:pt>
                <c:pt idx="44555">
                  <c:v>0.120431</c:v>
                </c:pt>
                <c:pt idx="44556">
                  <c:v>0.120944</c:v>
                </c:pt>
                <c:pt idx="44557">
                  <c:v>0.12142500000000001</c:v>
                </c:pt>
                <c:pt idx="44558">
                  <c:v>0.121873</c:v>
                </c:pt>
                <c:pt idx="44559">
                  <c:v>0.12228799999999999</c:v>
                </c:pt>
                <c:pt idx="44560">
                  <c:v>0.122669</c:v>
                </c:pt>
                <c:pt idx="44561">
                  <c:v>0.123015</c:v>
                </c:pt>
                <c:pt idx="44562">
                  <c:v>0.12332600000000001</c:v>
                </c:pt>
                <c:pt idx="44563">
                  <c:v>0.1236</c:v>
                </c:pt>
                <c:pt idx="44564">
                  <c:v>0.123839</c:v>
                </c:pt>
                <c:pt idx="44565">
                  <c:v>0.12404</c:v>
                </c:pt>
                <c:pt idx="44566">
                  <c:v>0.124205</c:v>
                </c:pt>
                <c:pt idx="44567">
                  <c:v>0.124333</c:v>
                </c:pt>
                <c:pt idx="44568">
                  <c:v>0.124422</c:v>
                </c:pt>
                <c:pt idx="44569">
                  <c:v>0.124474</c:v>
                </c:pt>
                <c:pt idx="44570">
                  <c:v>0.124489</c:v>
                </c:pt>
                <c:pt idx="44571">
                  <c:v>0.12446599999999999</c:v>
                </c:pt>
                <c:pt idx="44572">
                  <c:v>0.124404</c:v>
                </c:pt>
                <c:pt idx="44573">
                  <c:v>0.124305</c:v>
                </c:pt>
                <c:pt idx="44574">
                  <c:v>0.124167</c:v>
                </c:pt>
                <c:pt idx="44575">
                  <c:v>0.12399</c:v>
                </c:pt>
                <c:pt idx="44576">
                  <c:v>0.123775</c:v>
                </c:pt>
                <c:pt idx="44577">
                  <c:v>0.12352299999999999</c:v>
                </c:pt>
                <c:pt idx="44578">
                  <c:v>0.123233</c:v>
                </c:pt>
                <c:pt idx="44579">
                  <c:v>0.122906</c:v>
                </c:pt>
                <c:pt idx="44580">
                  <c:v>0.122542</c:v>
                </c:pt>
                <c:pt idx="44581">
                  <c:v>0.122142</c:v>
                </c:pt>
                <c:pt idx="44582">
                  <c:v>0.12170599999999999</c:v>
                </c:pt>
                <c:pt idx="44583">
                  <c:v>0.12123299999999999</c:v>
                </c:pt>
                <c:pt idx="44584">
                  <c:v>0.120726</c:v>
                </c:pt>
                <c:pt idx="44585">
                  <c:v>0.120185</c:v>
                </c:pt>
                <c:pt idx="44586">
                  <c:v>0.11960999999999999</c:v>
                </c:pt>
                <c:pt idx="44587">
                  <c:v>0.119002</c:v>
                </c:pt>
                <c:pt idx="44588">
                  <c:v>0.11836199999999999</c:v>
                </c:pt>
                <c:pt idx="44589">
                  <c:v>0.117692</c:v>
                </c:pt>
                <c:pt idx="44590">
                  <c:v>0.116991</c:v>
                </c:pt>
                <c:pt idx="44591">
                  <c:v>0.116262</c:v>
                </c:pt>
                <c:pt idx="44592">
                  <c:v>0.115505</c:v>
                </c:pt>
                <c:pt idx="44593">
                  <c:v>0.114722</c:v>
                </c:pt>
                <c:pt idx="44594">
                  <c:v>0.113914</c:v>
                </c:pt>
                <c:pt idx="44595">
                  <c:v>0.113083</c:v>
                </c:pt>
                <c:pt idx="44596">
                  <c:v>0.112229</c:v>
                </c:pt>
                <c:pt idx="44597">
                  <c:v>0.111355</c:v>
                </c:pt>
                <c:pt idx="44598">
                  <c:v>0.110461</c:v>
                </c:pt>
                <c:pt idx="44599">
                  <c:v>0.10954899999999999</c:v>
                </c:pt>
                <c:pt idx="44600">
                  <c:v>0.10861999999999999</c:v>
                </c:pt>
                <c:pt idx="44601">
                  <c:v>0.10767500000000001</c:v>
                </c:pt>
                <c:pt idx="44602">
                  <c:v>0.106714</c:v>
                </c:pt>
                <c:pt idx="44603">
                  <c:v>0.105741</c:v>
                </c:pt>
                <c:pt idx="44604">
                  <c:v>0.104755</c:v>
                </c:pt>
                <c:pt idx="44605">
                  <c:v>0.103759</c:v>
                </c:pt>
                <c:pt idx="44606">
                  <c:v>0.102754</c:v>
                </c:pt>
                <c:pt idx="44607">
                  <c:v>0.101741</c:v>
                </c:pt>
                <c:pt idx="44608">
                  <c:v>0.10072200000000001</c:v>
                </c:pt>
                <c:pt idx="44609">
                  <c:v>9.9697400000000005E-2</c:v>
                </c:pt>
                <c:pt idx="44610">
                  <c:v>9.8668800000000001E-2</c:v>
                </c:pt>
                <c:pt idx="44611">
                  <c:v>9.7637600000000005E-2</c:v>
                </c:pt>
                <c:pt idx="44612">
                  <c:v>9.6605300000000005E-2</c:v>
                </c:pt>
                <c:pt idx="44613">
                  <c:v>9.55738E-2</c:v>
                </c:pt>
                <c:pt idx="44614">
                  <c:v>9.4544600000000006E-2</c:v>
                </c:pt>
                <c:pt idx="44615">
                  <c:v>9.3519400000000003E-2</c:v>
                </c:pt>
                <c:pt idx="44616">
                  <c:v>9.2499399999999996E-2</c:v>
                </c:pt>
                <c:pt idx="44617">
                  <c:v>9.1486100000000001E-2</c:v>
                </c:pt>
                <c:pt idx="44618">
                  <c:v>9.0480699999999997E-2</c:v>
                </c:pt>
                <c:pt idx="44619">
                  <c:v>8.94842E-2</c:v>
                </c:pt>
                <c:pt idx="44620">
                  <c:v>8.8497699999999999E-2</c:v>
                </c:pt>
                <c:pt idx="44621">
                  <c:v>8.7522600000000006E-2</c:v>
                </c:pt>
                <c:pt idx="44622">
                  <c:v>8.6560100000000001E-2</c:v>
                </c:pt>
                <c:pt idx="44623">
                  <c:v>8.5611400000000004E-2</c:v>
                </c:pt>
                <c:pt idx="44624">
                  <c:v>8.4677699999999995E-2</c:v>
                </c:pt>
                <c:pt idx="44625">
                  <c:v>8.3760100000000004E-2</c:v>
                </c:pt>
                <c:pt idx="44626">
                  <c:v>8.2859600000000005E-2</c:v>
                </c:pt>
                <c:pt idx="44627">
                  <c:v>8.1977300000000003E-2</c:v>
                </c:pt>
                <c:pt idx="44628">
                  <c:v>8.1114400000000003E-2</c:v>
                </c:pt>
                <c:pt idx="44629">
                  <c:v>8.0271899999999993E-2</c:v>
                </c:pt>
                <c:pt idx="44630">
                  <c:v>7.9450699999999999E-2</c:v>
                </c:pt>
                <c:pt idx="44631">
                  <c:v>7.8651100000000002E-2</c:v>
                </c:pt>
                <c:pt idx="44632">
                  <c:v>7.7873999999999999E-2</c:v>
                </c:pt>
                <c:pt idx="44633">
                  <c:v>7.7120400000000006E-2</c:v>
                </c:pt>
                <c:pt idx="44634">
                  <c:v>7.6391399999999998E-2</c:v>
                </c:pt>
                <c:pt idx="44635">
                  <c:v>7.56878E-2</c:v>
                </c:pt>
                <c:pt idx="44636">
                  <c:v>7.5010199999999999E-2</c:v>
                </c:pt>
                <c:pt idx="44637">
                  <c:v>7.4359400000000006E-2</c:v>
                </c:pt>
                <c:pt idx="44638">
                  <c:v>7.3736099999999999E-2</c:v>
                </c:pt>
                <c:pt idx="44639">
                  <c:v>7.3140899999999995E-2</c:v>
                </c:pt>
                <c:pt idx="44640">
                  <c:v>7.2573799999999994E-2</c:v>
                </c:pt>
                <c:pt idx="44641">
                  <c:v>7.2035100000000005E-2</c:v>
                </c:pt>
                <c:pt idx="44642">
                  <c:v>7.15258E-2</c:v>
                </c:pt>
                <c:pt idx="44643">
                  <c:v>7.1046600000000001E-2</c:v>
                </c:pt>
                <c:pt idx="44644">
                  <c:v>7.05982E-2</c:v>
                </c:pt>
                <c:pt idx="44645">
                  <c:v>7.0180699999999999E-2</c:v>
                </c:pt>
                <c:pt idx="44646">
                  <c:v>6.9794599999999998E-2</c:v>
                </c:pt>
                <c:pt idx="44647">
                  <c:v>6.9440399999999999E-2</c:v>
                </c:pt>
                <c:pt idx="44648">
                  <c:v>6.9118799999999994E-2</c:v>
                </c:pt>
                <c:pt idx="44649">
                  <c:v>6.8830000000000002E-2</c:v>
                </c:pt>
                <c:pt idx="44650">
                  <c:v>6.8574200000000002E-2</c:v>
                </c:pt>
                <c:pt idx="44651">
                  <c:v>6.8351599999999998E-2</c:v>
                </c:pt>
                <c:pt idx="44652">
                  <c:v>6.8162100000000003E-2</c:v>
                </c:pt>
                <c:pt idx="44653">
                  <c:v>6.8005499999999997E-2</c:v>
                </c:pt>
                <c:pt idx="44654">
                  <c:v>6.7881899999999995E-2</c:v>
                </c:pt>
                <c:pt idx="44655">
                  <c:v>6.7791299999999999E-2</c:v>
                </c:pt>
                <c:pt idx="44656">
                  <c:v>6.77339E-2</c:v>
                </c:pt>
                <c:pt idx="44657">
                  <c:v>6.7710000000000006E-2</c:v>
                </c:pt>
                <c:pt idx="44658">
                  <c:v>6.7719699999999994E-2</c:v>
                </c:pt>
                <c:pt idx="44659">
                  <c:v>6.7763100000000007E-2</c:v>
                </c:pt>
                <c:pt idx="44660">
                  <c:v>6.7839800000000006E-2</c:v>
                </c:pt>
                <c:pt idx="44661">
                  <c:v>6.7949300000000004E-2</c:v>
                </c:pt>
                <c:pt idx="44662">
                  <c:v>6.8090999999999999E-2</c:v>
                </c:pt>
                <c:pt idx="44663">
                  <c:v>6.8264900000000003E-2</c:v>
                </c:pt>
                <c:pt idx="44664">
                  <c:v>6.8470400000000001E-2</c:v>
                </c:pt>
                <c:pt idx="44665">
                  <c:v>6.8707299999999999E-2</c:v>
                </c:pt>
                <c:pt idx="44666">
                  <c:v>6.8975400000000006E-2</c:v>
                </c:pt>
                <c:pt idx="44667">
                  <c:v>6.9274199999999994E-2</c:v>
                </c:pt>
                <c:pt idx="44668">
                  <c:v>6.9602800000000006E-2</c:v>
                </c:pt>
                <c:pt idx="44669">
                  <c:v>6.9960499999999995E-2</c:v>
                </c:pt>
                <c:pt idx="44670">
                  <c:v>7.0346800000000001E-2</c:v>
                </c:pt>
                <c:pt idx="44671">
                  <c:v>7.0761599999999994E-2</c:v>
                </c:pt>
                <c:pt idx="44672">
                  <c:v>7.1204400000000001E-2</c:v>
                </c:pt>
                <c:pt idx="44673">
                  <c:v>7.1675100000000005E-2</c:v>
                </c:pt>
                <c:pt idx="44674">
                  <c:v>7.2173000000000001E-2</c:v>
                </c:pt>
                <c:pt idx="44675">
                  <c:v>7.2697499999999998E-2</c:v>
                </c:pt>
                <c:pt idx="44676">
                  <c:v>7.3247999999999994E-2</c:v>
                </c:pt>
                <c:pt idx="44677">
                  <c:v>7.3823200000000005E-2</c:v>
                </c:pt>
                <c:pt idx="44678">
                  <c:v>7.4422299999999997E-2</c:v>
                </c:pt>
                <c:pt idx="44679">
                  <c:v>7.5044700000000006E-2</c:v>
                </c:pt>
                <c:pt idx="44680">
                  <c:v>7.5690300000000002E-2</c:v>
                </c:pt>
                <c:pt idx="44681">
                  <c:v>7.6359099999999999E-2</c:v>
                </c:pt>
                <c:pt idx="44682">
                  <c:v>7.7051700000000001E-2</c:v>
                </c:pt>
                <c:pt idx="44683">
                  <c:v>7.7767600000000006E-2</c:v>
                </c:pt>
                <c:pt idx="44684">
                  <c:v>7.8504699999999997E-2</c:v>
                </c:pt>
                <c:pt idx="44685">
                  <c:v>7.9260700000000003E-2</c:v>
                </c:pt>
                <c:pt idx="44686">
                  <c:v>8.0034800000000003E-2</c:v>
                </c:pt>
                <c:pt idx="44687">
                  <c:v>8.0826099999999998E-2</c:v>
                </c:pt>
                <c:pt idx="44688">
                  <c:v>8.1633499999999998E-2</c:v>
                </c:pt>
                <c:pt idx="44689">
                  <c:v>8.2456100000000004E-2</c:v>
                </c:pt>
                <c:pt idx="44690">
                  <c:v>8.3293099999999995E-2</c:v>
                </c:pt>
                <c:pt idx="44691">
                  <c:v>8.4143700000000002E-2</c:v>
                </c:pt>
                <c:pt idx="44692">
                  <c:v>8.5006499999999999E-2</c:v>
                </c:pt>
                <c:pt idx="44693">
                  <c:v>8.5880300000000007E-2</c:v>
                </c:pt>
                <c:pt idx="44694">
                  <c:v>8.6763699999999999E-2</c:v>
                </c:pt>
                <c:pt idx="44695">
                  <c:v>8.7655399999999994E-2</c:v>
                </c:pt>
                <c:pt idx="44696">
                  <c:v>8.8553999999999994E-2</c:v>
                </c:pt>
                <c:pt idx="44697">
                  <c:v>8.9457800000000004E-2</c:v>
                </c:pt>
                <c:pt idx="44698">
                  <c:v>9.0365399999999999E-2</c:v>
                </c:pt>
                <c:pt idx="44699">
                  <c:v>9.1275400000000007E-2</c:v>
                </c:pt>
                <c:pt idx="44700">
                  <c:v>9.2186599999999994E-2</c:v>
                </c:pt>
                <c:pt idx="44701">
                  <c:v>9.30975E-2</c:v>
                </c:pt>
                <c:pt idx="44702">
                  <c:v>9.4006599999999996E-2</c:v>
                </c:pt>
                <c:pt idx="44703">
                  <c:v>9.4912800000000005E-2</c:v>
                </c:pt>
                <c:pt idx="44704">
                  <c:v>9.5814999999999997E-2</c:v>
                </c:pt>
                <c:pt idx="44705">
                  <c:v>9.6711900000000003E-2</c:v>
                </c:pt>
                <c:pt idx="44706">
                  <c:v>9.7601999999999994E-2</c:v>
                </c:pt>
                <c:pt idx="44707">
                  <c:v>9.8484000000000002E-2</c:v>
                </c:pt>
                <c:pt idx="44708">
                  <c:v>9.9356700000000006E-2</c:v>
                </c:pt>
                <c:pt idx="44709">
                  <c:v>0.100219</c:v>
                </c:pt>
                <c:pt idx="44710">
                  <c:v>0.10106900000000001</c:v>
                </c:pt>
                <c:pt idx="44711">
                  <c:v>0.101906</c:v>
                </c:pt>
                <c:pt idx="44712">
                  <c:v>0.102727</c:v>
                </c:pt>
                <c:pt idx="44713">
                  <c:v>0.103532</c:v>
                </c:pt>
                <c:pt idx="44714">
                  <c:v>0.10431799999999999</c:v>
                </c:pt>
                <c:pt idx="44715">
                  <c:v>0.105084</c:v>
                </c:pt>
                <c:pt idx="44716">
                  <c:v>0.10582900000000001</c:v>
                </c:pt>
                <c:pt idx="44717">
                  <c:v>0.10655100000000001</c:v>
                </c:pt>
                <c:pt idx="44718">
                  <c:v>0.107248</c:v>
                </c:pt>
                <c:pt idx="44719">
                  <c:v>0.107921</c:v>
                </c:pt>
                <c:pt idx="44720">
                  <c:v>0.108566</c:v>
                </c:pt>
                <c:pt idx="44721">
                  <c:v>0.109183</c:v>
                </c:pt>
                <c:pt idx="44722">
                  <c:v>0.10977000000000001</c:v>
                </c:pt>
                <c:pt idx="44723">
                  <c:v>0.11032699999999999</c:v>
                </c:pt>
                <c:pt idx="44724">
                  <c:v>0.11085200000000001</c:v>
                </c:pt>
                <c:pt idx="44725">
                  <c:v>0.111344</c:v>
                </c:pt>
                <c:pt idx="44726">
                  <c:v>0.111801</c:v>
                </c:pt>
                <c:pt idx="44727">
                  <c:v>0.112222</c:v>
                </c:pt>
                <c:pt idx="44728">
                  <c:v>0.112605</c:v>
                </c:pt>
                <c:pt idx="44729">
                  <c:v>0.11294999999999999</c:v>
                </c:pt>
                <c:pt idx="44730">
                  <c:v>0.113256</c:v>
                </c:pt>
                <c:pt idx="44731">
                  <c:v>0.11352</c:v>
                </c:pt>
                <c:pt idx="44732">
                  <c:v>0.113742</c:v>
                </c:pt>
                <c:pt idx="44733">
                  <c:v>0.113922</c:v>
                </c:pt>
                <c:pt idx="44734">
                  <c:v>0.11405700000000001</c:v>
                </c:pt>
                <c:pt idx="44735">
                  <c:v>0.114146</c:v>
                </c:pt>
                <c:pt idx="44736">
                  <c:v>0.114189</c:v>
                </c:pt>
                <c:pt idx="44737">
                  <c:v>0.11418499999999999</c:v>
                </c:pt>
                <c:pt idx="44738">
                  <c:v>0.114134</c:v>
                </c:pt>
                <c:pt idx="44739">
                  <c:v>0.114034</c:v>
                </c:pt>
                <c:pt idx="44740">
                  <c:v>0.113887</c:v>
                </c:pt>
                <c:pt idx="44741">
                  <c:v>0.11369</c:v>
                </c:pt>
                <c:pt idx="44742">
                  <c:v>0.113445</c:v>
                </c:pt>
                <c:pt idx="44743">
                  <c:v>0.113149</c:v>
                </c:pt>
                <c:pt idx="44744">
                  <c:v>0.112803</c:v>
                </c:pt>
                <c:pt idx="44745">
                  <c:v>0.11240600000000001</c:v>
                </c:pt>
                <c:pt idx="44746">
                  <c:v>0.111958</c:v>
                </c:pt>
                <c:pt idx="44747">
                  <c:v>0.111458</c:v>
                </c:pt>
                <c:pt idx="44748">
                  <c:v>0.110906</c:v>
                </c:pt>
                <c:pt idx="44749">
                  <c:v>0.110303</c:v>
                </c:pt>
                <c:pt idx="44750">
                  <c:v>0.109648</c:v>
                </c:pt>
                <c:pt idx="44751">
                  <c:v>0.108941</c:v>
                </c:pt>
                <c:pt idx="44752">
                  <c:v>0.108184</c:v>
                </c:pt>
                <c:pt idx="44753">
                  <c:v>0.107377</c:v>
                </c:pt>
                <c:pt idx="44754">
                  <c:v>0.106521</c:v>
                </c:pt>
                <c:pt idx="44755">
                  <c:v>0.105614</c:v>
                </c:pt>
                <c:pt idx="44756">
                  <c:v>0.104658</c:v>
                </c:pt>
                <c:pt idx="44757">
                  <c:v>0.103653</c:v>
                </c:pt>
                <c:pt idx="44758">
                  <c:v>0.102599</c:v>
                </c:pt>
                <c:pt idx="44759">
                  <c:v>0.101497</c:v>
                </c:pt>
                <c:pt idx="44760">
                  <c:v>0.10034899999999999</c:v>
                </c:pt>
                <c:pt idx="44761">
                  <c:v>9.9153900000000003E-2</c:v>
                </c:pt>
                <c:pt idx="44762">
                  <c:v>9.7913600000000003E-2</c:v>
                </c:pt>
                <c:pt idx="44763">
                  <c:v>9.6628500000000006E-2</c:v>
                </c:pt>
                <c:pt idx="44764">
                  <c:v>9.5299700000000001E-2</c:v>
                </c:pt>
                <c:pt idx="44765">
                  <c:v>9.3928200000000003E-2</c:v>
                </c:pt>
                <c:pt idx="44766">
                  <c:v>9.2515E-2</c:v>
                </c:pt>
                <c:pt idx="44767">
                  <c:v>9.1061500000000004E-2</c:v>
                </c:pt>
                <c:pt idx="44768">
                  <c:v>8.9569599999999999E-2</c:v>
                </c:pt>
                <c:pt idx="44769">
                  <c:v>8.8041099999999997E-2</c:v>
                </c:pt>
                <c:pt idx="44770">
                  <c:v>8.6477499999999999E-2</c:v>
                </c:pt>
                <c:pt idx="44771">
                  <c:v>8.4879999999999997E-2</c:v>
                </c:pt>
                <c:pt idx="44772">
                  <c:v>8.3249900000000002E-2</c:v>
                </c:pt>
                <c:pt idx="44773">
                  <c:v>8.1589400000000006E-2</c:v>
                </c:pt>
                <c:pt idx="44774">
                  <c:v>7.9900600000000002E-2</c:v>
                </c:pt>
                <c:pt idx="44775">
                  <c:v>7.8186000000000005E-2</c:v>
                </c:pt>
                <c:pt idx="44776">
                  <c:v>7.6448000000000002E-2</c:v>
                </c:pt>
                <c:pt idx="44777">
                  <c:v>7.4688299999999999E-2</c:v>
                </c:pt>
                <c:pt idx="44778">
                  <c:v>7.2908000000000001E-2</c:v>
                </c:pt>
                <c:pt idx="44779">
                  <c:v>7.1108299999999999E-2</c:v>
                </c:pt>
                <c:pt idx="44780">
                  <c:v>6.9291099999999994E-2</c:v>
                </c:pt>
                <c:pt idx="44781">
                  <c:v>6.7458299999999999E-2</c:v>
                </c:pt>
                <c:pt idx="44782">
                  <c:v>6.5611600000000006E-2</c:v>
                </c:pt>
                <c:pt idx="44783">
                  <c:v>6.3752699999999995E-2</c:v>
                </c:pt>
                <c:pt idx="44784">
                  <c:v>6.1883599999999997E-2</c:v>
                </c:pt>
                <c:pt idx="44785">
                  <c:v>6.0006400000000001E-2</c:v>
                </c:pt>
                <c:pt idx="44786">
                  <c:v>5.8123000000000001E-2</c:v>
                </c:pt>
                <c:pt idx="44787">
                  <c:v>5.6235399999999998E-2</c:v>
                </c:pt>
                <c:pt idx="44788">
                  <c:v>5.4345400000000002E-2</c:v>
                </c:pt>
                <c:pt idx="44789">
                  <c:v>5.2454899999999999E-2</c:v>
                </c:pt>
                <c:pt idx="44790">
                  <c:v>5.0565600000000002E-2</c:v>
                </c:pt>
                <c:pt idx="44791">
                  <c:v>4.8679800000000002E-2</c:v>
                </c:pt>
                <c:pt idx="44792">
                  <c:v>4.67997E-2</c:v>
                </c:pt>
                <c:pt idx="44793">
                  <c:v>4.4927300000000003E-2</c:v>
                </c:pt>
                <c:pt idx="44794">
                  <c:v>4.3064199999999997E-2</c:v>
                </c:pt>
                <c:pt idx="44795">
                  <c:v>4.12118E-2</c:v>
                </c:pt>
                <c:pt idx="44796">
                  <c:v>3.9372200000000003E-2</c:v>
                </c:pt>
                <c:pt idx="44797">
                  <c:v>3.75476E-2</c:v>
                </c:pt>
                <c:pt idx="44798">
                  <c:v>3.5740399999999999E-2</c:v>
                </c:pt>
                <c:pt idx="44799">
                  <c:v>3.3952799999999998E-2</c:v>
                </c:pt>
                <c:pt idx="44800">
                  <c:v>3.2187100000000003E-2</c:v>
                </c:pt>
                <c:pt idx="44801">
                  <c:v>3.0445099999999999E-2</c:v>
                </c:pt>
                <c:pt idx="44802">
                  <c:v>2.8728299999999998E-2</c:v>
                </c:pt>
                <c:pt idx="44803">
                  <c:v>2.70385E-2</c:v>
                </c:pt>
                <c:pt idx="44804">
                  <c:v>2.5377500000000001E-2</c:v>
                </c:pt>
                <c:pt idx="44805">
                  <c:v>2.3747500000000001E-2</c:v>
                </c:pt>
                <c:pt idx="44806">
                  <c:v>2.2150400000000001E-2</c:v>
                </c:pt>
                <c:pt idx="44807">
                  <c:v>2.0588700000000001E-2</c:v>
                </c:pt>
                <c:pt idx="44808">
                  <c:v>1.90642E-2</c:v>
                </c:pt>
                <c:pt idx="44809">
                  <c:v>1.7578E-2</c:v>
                </c:pt>
                <c:pt idx="44810">
                  <c:v>1.61303E-2</c:v>
                </c:pt>
                <c:pt idx="44811">
                  <c:v>1.47221E-2</c:v>
                </c:pt>
                <c:pt idx="44812">
                  <c:v>1.3354700000000001E-2</c:v>
                </c:pt>
                <c:pt idx="44813">
                  <c:v>1.20289E-2</c:v>
                </c:pt>
                <c:pt idx="44814">
                  <c:v>1.0745899999999999E-2</c:v>
                </c:pt>
                <c:pt idx="44815" formatCode="0.00E+00">
                  <c:v>9.5064799999999994E-3</c:v>
                </c:pt>
                <c:pt idx="44816" formatCode="0.00E+00">
                  <c:v>8.3114599999999997E-3</c:v>
                </c:pt>
                <c:pt idx="44817" formatCode="0.00E+00">
                  <c:v>7.1616300000000004E-3</c:v>
                </c:pt>
                <c:pt idx="44818" formatCode="0.00E+00">
                  <c:v>6.0577900000000004E-3</c:v>
                </c:pt>
                <c:pt idx="44819" formatCode="0.00E+00">
                  <c:v>5.0007100000000002E-3</c:v>
                </c:pt>
                <c:pt idx="44820" formatCode="0.00E+00">
                  <c:v>3.9910299999999996E-3</c:v>
                </c:pt>
                <c:pt idx="44821" formatCode="0.00E+00">
                  <c:v>3.0292299999999999E-3</c:v>
                </c:pt>
                <c:pt idx="44822" formatCode="0.00E+00">
                  <c:v>2.1156500000000002E-3</c:v>
                </c:pt>
                <c:pt idx="44823" formatCode="0.00E+00">
                  <c:v>1.25051E-3</c:v>
                </c:pt>
                <c:pt idx="44824" formatCode="0.00E+00">
                  <c:v>4.3407100000000001E-4</c:v>
                </c:pt>
                <c:pt idx="44825" formatCode="0.00E+00">
                  <c:v>-3.3346299999999999E-4</c:v>
                </c:pt>
                <c:pt idx="44826" formatCode="0.00E+00">
                  <c:v>-1.05214E-3</c:v>
                </c:pt>
                <c:pt idx="44827" formatCode="0.00E+00">
                  <c:v>-1.7221300000000001E-3</c:v>
                </c:pt>
                <c:pt idx="44828" formatCode="0.00E+00">
                  <c:v>-2.3434200000000001E-3</c:v>
                </c:pt>
                <c:pt idx="44829" formatCode="0.00E+00">
                  <c:v>-2.91596E-3</c:v>
                </c:pt>
                <c:pt idx="44830" formatCode="0.00E+00">
                  <c:v>-3.4398499999999999E-3</c:v>
                </c:pt>
                <c:pt idx="44831" formatCode="0.00E+00">
                  <c:v>-3.9152700000000002E-3</c:v>
                </c:pt>
                <c:pt idx="44832" formatCode="0.00E+00">
                  <c:v>-4.3423300000000001E-3</c:v>
                </c:pt>
                <c:pt idx="44833" formatCode="0.00E+00">
                  <c:v>-4.7212199999999999E-3</c:v>
                </c:pt>
                <c:pt idx="44834" formatCode="0.00E+00">
                  <c:v>-5.0524400000000001E-3</c:v>
                </c:pt>
                <c:pt idx="44835" formatCode="0.00E+00">
                  <c:v>-5.33666E-3</c:v>
                </c:pt>
                <c:pt idx="44836" formatCode="0.00E+00">
                  <c:v>-5.5745500000000002E-3</c:v>
                </c:pt>
                <c:pt idx="44837" formatCode="0.00E+00">
                  <c:v>-5.7667899999999999E-3</c:v>
                </c:pt>
                <c:pt idx="44838" formatCode="0.00E+00">
                  <c:v>-5.9141300000000001E-3</c:v>
                </c:pt>
                <c:pt idx="44839" formatCode="0.00E+00">
                  <c:v>-6.0174599999999996E-3</c:v>
                </c:pt>
                <c:pt idx="44840" formatCode="0.00E+00">
                  <c:v>-6.0778200000000003E-3</c:v>
                </c:pt>
                <c:pt idx="44841" formatCode="0.00E+00">
                  <c:v>-6.0961599999999998E-3</c:v>
                </c:pt>
                <c:pt idx="44842" formatCode="0.00E+00">
                  <c:v>-6.0734999999999999E-3</c:v>
                </c:pt>
                <c:pt idx="44843" formatCode="0.00E+00">
                  <c:v>-6.01097E-3</c:v>
                </c:pt>
                <c:pt idx="44844" formatCode="0.00E+00">
                  <c:v>-5.90962E-3</c:v>
                </c:pt>
                <c:pt idx="44845" formatCode="0.00E+00">
                  <c:v>-5.7705500000000002E-3</c:v>
                </c:pt>
                <c:pt idx="44846" formatCode="0.00E+00">
                  <c:v>-5.5948999999999999E-3</c:v>
                </c:pt>
                <c:pt idx="44847" formatCode="0.00E+00">
                  <c:v>-5.3837700000000004E-3</c:v>
                </c:pt>
                <c:pt idx="44848" formatCode="0.00E+00">
                  <c:v>-5.1383599999999998E-3</c:v>
                </c:pt>
                <c:pt idx="44849" formatCode="0.00E+00">
                  <c:v>-4.85996E-3</c:v>
                </c:pt>
                <c:pt idx="44850" formatCode="0.00E+00">
                  <c:v>-4.5498500000000002E-3</c:v>
                </c:pt>
                <c:pt idx="44851" formatCode="0.00E+00">
                  <c:v>-4.2094000000000003E-3</c:v>
                </c:pt>
                <c:pt idx="44852" formatCode="0.00E+00">
                  <c:v>-3.8400999999999999E-3</c:v>
                </c:pt>
                <c:pt idx="44853" formatCode="0.00E+00">
                  <c:v>-3.4434800000000001E-3</c:v>
                </c:pt>
                <c:pt idx="44854" formatCode="0.00E+00">
                  <c:v>-3.02105E-3</c:v>
                </c:pt>
                <c:pt idx="44855" formatCode="0.00E+00">
                  <c:v>-2.5742899999999999E-3</c:v>
                </c:pt>
                <c:pt idx="44856" formatCode="0.00E+00">
                  <c:v>-2.1046699999999999E-3</c:v>
                </c:pt>
                <c:pt idx="44857" formatCode="0.00E+00">
                  <c:v>-1.61356E-3</c:v>
                </c:pt>
                <c:pt idx="44858" formatCode="0.00E+00">
                  <c:v>-1.1024299999999999E-3</c:v>
                </c:pt>
                <c:pt idx="44859" formatCode="0.00E+00">
                  <c:v>-5.7278699999999995E-4</c:v>
                </c:pt>
                <c:pt idx="44860" formatCode="0.00E+00">
                  <c:v>-2.62185E-5</c:v>
                </c:pt>
                <c:pt idx="44861" formatCode="0.00E+00">
                  <c:v>5.3572600000000004E-4</c:v>
                </c:pt>
                <c:pt idx="44862" formatCode="0.00E+00">
                  <c:v>1.1116100000000001E-3</c:v>
                </c:pt>
                <c:pt idx="44863" formatCode="0.00E+00">
                  <c:v>1.70013E-3</c:v>
                </c:pt>
                <c:pt idx="44864" formatCode="0.00E+00">
                  <c:v>2.2999700000000001E-3</c:v>
                </c:pt>
                <c:pt idx="44865" formatCode="0.00E+00">
                  <c:v>2.9096199999999999E-3</c:v>
                </c:pt>
                <c:pt idx="44866" formatCode="0.00E+00">
                  <c:v>3.5276000000000001E-3</c:v>
                </c:pt>
                <c:pt idx="44867" formatCode="0.00E+00">
                  <c:v>4.1526999999999996E-3</c:v>
                </c:pt>
                <c:pt idx="44868" formatCode="0.00E+00">
                  <c:v>4.7838300000000002E-3</c:v>
                </c:pt>
                <c:pt idx="44869" formatCode="0.00E+00">
                  <c:v>5.4197300000000002E-3</c:v>
                </c:pt>
                <c:pt idx="44870" formatCode="0.00E+00">
                  <c:v>6.0590499999999999E-3</c:v>
                </c:pt>
                <c:pt idx="44871" formatCode="0.00E+00">
                  <c:v>6.70047E-3</c:v>
                </c:pt>
                <c:pt idx="44872" formatCode="0.00E+00">
                  <c:v>7.3428499999999997E-3</c:v>
                </c:pt>
                <c:pt idx="44873" formatCode="0.00E+00">
                  <c:v>7.9851100000000001E-3</c:v>
                </c:pt>
                <c:pt idx="44874" formatCode="0.00E+00">
                  <c:v>8.6259800000000001E-3</c:v>
                </c:pt>
                <c:pt idx="44875" formatCode="0.00E+00">
                  <c:v>9.2642100000000002E-3</c:v>
                </c:pt>
                <c:pt idx="44876" formatCode="0.00E+00">
                  <c:v>9.8987799999999994E-3</c:v>
                </c:pt>
                <c:pt idx="44877">
                  <c:v>1.0528900000000001E-2</c:v>
                </c:pt>
                <c:pt idx="44878">
                  <c:v>1.1153700000000001E-2</c:v>
                </c:pt>
                <c:pt idx="44879">
                  <c:v>1.1772400000000001E-2</c:v>
                </c:pt>
                <c:pt idx="44880">
                  <c:v>1.2384300000000001E-2</c:v>
                </c:pt>
                <c:pt idx="44881">
                  <c:v>1.2988400000000001E-2</c:v>
                </c:pt>
                <c:pt idx="44882">
                  <c:v>1.35841E-2</c:v>
                </c:pt>
                <c:pt idx="44883">
                  <c:v>1.41706E-2</c:v>
                </c:pt>
                <c:pt idx="44884">
                  <c:v>1.47476E-2</c:v>
                </c:pt>
                <c:pt idx="44885">
                  <c:v>1.53145E-2</c:v>
                </c:pt>
                <c:pt idx="44886">
                  <c:v>1.58709E-2</c:v>
                </c:pt>
                <c:pt idx="44887">
                  <c:v>1.6416500000000001E-2</c:v>
                </c:pt>
                <c:pt idx="44888">
                  <c:v>1.6950799999999999E-2</c:v>
                </c:pt>
                <c:pt idx="44889">
                  <c:v>1.7473300000000001E-2</c:v>
                </c:pt>
                <c:pt idx="44890">
                  <c:v>1.7983699999999998E-2</c:v>
                </c:pt>
                <c:pt idx="44891">
                  <c:v>1.8481899999999999E-2</c:v>
                </c:pt>
                <c:pt idx="44892">
                  <c:v>1.89678E-2</c:v>
                </c:pt>
                <c:pt idx="44893">
                  <c:v>1.9441400000000001E-2</c:v>
                </c:pt>
                <c:pt idx="44894">
                  <c:v>1.9902799999999998E-2</c:v>
                </c:pt>
                <c:pt idx="44895">
                  <c:v>2.0352100000000001E-2</c:v>
                </c:pt>
                <c:pt idx="44896">
                  <c:v>2.0788899999999999E-2</c:v>
                </c:pt>
                <c:pt idx="44897">
                  <c:v>2.1213599999999999E-2</c:v>
                </c:pt>
                <c:pt idx="44898">
                  <c:v>2.1626599999999999E-2</c:v>
                </c:pt>
                <c:pt idx="44899">
                  <c:v>2.2028200000000001E-2</c:v>
                </c:pt>
                <c:pt idx="44900">
                  <c:v>2.24187E-2</c:v>
                </c:pt>
                <c:pt idx="44901">
                  <c:v>2.2798499999999999E-2</c:v>
                </c:pt>
                <c:pt idx="44902">
                  <c:v>2.31681E-2</c:v>
                </c:pt>
                <c:pt idx="44903">
                  <c:v>2.3527900000000001E-2</c:v>
                </c:pt>
                <c:pt idx="44904">
                  <c:v>2.3878400000000001E-2</c:v>
                </c:pt>
                <c:pt idx="44905">
                  <c:v>2.42198E-2</c:v>
                </c:pt>
                <c:pt idx="44906">
                  <c:v>2.4552600000000001E-2</c:v>
                </c:pt>
                <c:pt idx="44907">
                  <c:v>2.4877099999999999E-2</c:v>
                </c:pt>
                <c:pt idx="44908">
                  <c:v>2.5193900000000002E-2</c:v>
                </c:pt>
                <c:pt idx="44909">
                  <c:v>2.5503499999999998E-2</c:v>
                </c:pt>
                <c:pt idx="44910">
                  <c:v>2.5806599999999999E-2</c:v>
                </c:pt>
                <c:pt idx="44911">
                  <c:v>2.6103999999999999E-2</c:v>
                </c:pt>
                <c:pt idx="44912">
                  <c:v>2.63964E-2</c:v>
                </c:pt>
                <c:pt idx="44913">
                  <c:v>2.6684599999999999E-2</c:v>
                </c:pt>
                <c:pt idx="44914">
                  <c:v>2.6969400000000001E-2</c:v>
                </c:pt>
                <c:pt idx="44915">
                  <c:v>2.7251500000000001E-2</c:v>
                </c:pt>
                <c:pt idx="44916">
                  <c:v>2.7531900000000002E-2</c:v>
                </c:pt>
                <c:pt idx="44917">
                  <c:v>2.7811499999999999E-2</c:v>
                </c:pt>
                <c:pt idx="44918">
                  <c:v>2.80912E-2</c:v>
                </c:pt>
                <c:pt idx="44919">
                  <c:v>2.83716E-2</c:v>
                </c:pt>
                <c:pt idx="44920">
                  <c:v>2.86533E-2</c:v>
                </c:pt>
                <c:pt idx="44921">
                  <c:v>2.8936900000000002E-2</c:v>
                </c:pt>
                <c:pt idx="44922">
                  <c:v>2.9223300000000001E-2</c:v>
                </c:pt>
                <c:pt idx="44923">
                  <c:v>2.9513399999999999E-2</c:v>
                </c:pt>
                <c:pt idx="44924">
                  <c:v>2.9807899999999998E-2</c:v>
                </c:pt>
                <c:pt idx="44925">
                  <c:v>3.0107800000000001E-2</c:v>
                </c:pt>
                <c:pt idx="44926">
                  <c:v>3.0413599999999999E-2</c:v>
                </c:pt>
                <c:pt idx="44927">
                  <c:v>3.07259E-2</c:v>
                </c:pt>
                <c:pt idx="44928">
                  <c:v>3.1045400000000001E-2</c:v>
                </c:pt>
                <c:pt idx="44929">
                  <c:v>3.1372799999999999E-2</c:v>
                </c:pt>
                <c:pt idx="44930">
                  <c:v>3.1708699999999999E-2</c:v>
                </c:pt>
                <c:pt idx="44931">
                  <c:v>3.20538E-2</c:v>
                </c:pt>
                <c:pt idx="44932">
                  <c:v>3.24085E-2</c:v>
                </c:pt>
                <c:pt idx="44933">
                  <c:v>3.2773499999999997E-2</c:v>
                </c:pt>
                <c:pt idx="44934">
                  <c:v>3.3149100000000001E-2</c:v>
                </c:pt>
                <c:pt idx="44935">
                  <c:v>3.3535700000000002E-2</c:v>
                </c:pt>
                <c:pt idx="44936">
                  <c:v>3.39338E-2</c:v>
                </c:pt>
                <c:pt idx="44937">
                  <c:v>3.4343400000000003E-2</c:v>
                </c:pt>
                <c:pt idx="44938">
                  <c:v>3.4764799999999998E-2</c:v>
                </c:pt>
                <c:pt idx="44939">
                  <c:v>3.5198300000000002E-2</c:v>
                </c:pt>
                <c:pt idx="44940">
                  <c:v>3.5644099999999998E-2</c:v>
                </c:pt>
                <c:pt idx="44941">
                  <c:v>3.6102099999999998E-2</c:v>
                </c:pt>
                <c:pt idx="44942">
                  <c:v>3.6572500000000001E-2</c:v>
                </c:pt>
                <c:pt idx="44943">
                  <c:v>3.7055299999999999E-2</c:v>
                </c:pt>
                <c:pt idx="44944">
                  <c:v>3.7550399999999998E-2</c:v>
                </c:pt>
                <c:pt idx="44945">
                  <c:v>3.8057899999999999E-2</c:v>
                </c:pt>
                <c:pt idx="44946">
                  <c:v>3.8577599999999997E-2</c:v>
                </c:pt>
                <c:pt idx="44947">
                  <c:v>3.9109199999999997E-2</c:v>
                </c:pt>
                <c:pt idx="44948">
                  <c:v>3.9652600000000003E-2</c:v>
                </c:pt>
                <c:pt idx="44949">
                  <c:v>4.0207399999999997E-2</c:v>
                </c:pt>
                <c:pt idx="44950">
                  <c:v>4.0773299999999998E-2</c:v>
                </c:pt>
                <c:pt idx="44951">
                  <c:v>4.1349700000000003E-2</c:v>
                </c:pt>
                <c:pt idx="44952">
                  <c:v>4.1936000000000001E-2</c:v>
                </c:pt>
                <c:pt idx="44953">
                  <c:v>4.2531699999999999E-2</c:v>
                </c:pt>
                <c:pt idx="44954">
                  <c:v>4.3136300000000002E-2</c:v>
                </c:pt>
                <c:pt idx="44955">
                  <c:v>4.37489E-2</c:v>
                </c:pt>
                <c:pt idx="44956">
                  <c:v>4.4368999999999999E-2</c:v>
                </c:pt>
                <c:pt idx="44957">
                  <c:v>4.4995800000000002E-2</c:v>
                </c:pt>
                <c:pt idx="44958">
                  <c:v>4.56284E-2</c:v>
                </c:pt>
                <c:pt idx="44959">
                  <c:v>4.6265899999999999E-2</c:v>
                </c:pt>
                <c:pt idx="44960">
                  <c:v>4.6907499999999998E-2</c:v>
                </c:pt>
                <c:pt idx="44961">
                  <c:v>4.7551999999999997E-2</c:v>
                </c:pt>
                <c:pt idx="44962">
                  <c:v>4.8198400000000002E-2</c:v>
                </c:pt>
                <c:pt idx="44963">
                  <c:v>4.8845800000000002E-2</c:v>
                </c:pt>
                <c:pt idx="44964">
                  <c:v>4.9492800000000003E-2</c:v>
                </c:pt>
                <c:pt idx="44965">
                  <c:v>5.0138099999999998E-2</c:v>
                </c:pt>
                <c:pt idx="44966">
                  <c:v>5.0780600000000002E-2</c:v>
                </c:pt>
                <c:pt idx="44967">
                  <c:v>5.1418899999999997E-2</c:v>
                </c:pt>
                <c:pt idx="44968">
                  <c:v>5.2051600000000003E-2</c:v>
                </c:pt>
                <c:pt idx="44969">
                  <c:v>5.2677500000000002E-2</c:v>
                </c:pt>
                <c:pt idx="44970">
                  <c:v>5.3295000000000002E-2</c:v>
                </c:pt>
                <c:pt idx="44971">
                  <c:v>5.3902600000000002E-2</c:v>
                </c:pt>
                <c:pt idx="44972">
                  <c:v>5.44988E-2</c:v>
                </c:pt>
                <c:pt idx="44973">
                  <c:v>5.5082100000000002E-2</c:v>
                </c:pt>
                <c:pt idx="44974">
                  <c:v>5.56508E-2</c:v>
                </c:pt>
                <c:pt idx="44975">
                  <c:v>5.6203400000000001E-2</c:v>
                </c:pt>
                <c:pt idx="44976">
                  <c:v>5.6738499999999997E-2</c:v>
                </c:pt>
                <c:pt idx="44977">
                  <c:v>5.7254100000000002E-2</c:v>
                </c:pt>
                <c:pt idx="44978">
                  <c:v>5.77487E-2</c:v>
                </c:pt>
                <c:pt idx="44979">
                  <c:v>5.8220599999999997E-2</c:v>
                </c:pt>
                <c:pt idx="44980">
                  <c:v>5.8668100000000001E-2</c:v>
                </c:pt>
                <c:pt idx="44981">
                  <c:v>5.9089700000000002E-2</c:v>
                </c:pt>
                <c:pt idx="44982">
                  <c:v>5.9483599999999998E-2</c:v>
                </c:pt>
                <c:pt idx="44983">
                  <c:v>5.9848100000000001E-2</c:v>
                </c:pt>
                <c:pt idx="44984">
                  <c:v>6.0181699999999998E-2</c:v>
                </c:pt>
                <c:pt idx="44985">
                  <c:v>6.0482599999999997E-2</c:v>
                </c:pt>
                <c:pt idx="44986">
                  <c:v>6.0749299999999999E-2</c:v>
                </c:pt>
                <c:pt idx="44987">
                  <c:v>6.0980100000000002E-2</c:v>
                </c:pt>
                <c:pt idx="44988">
                  <c:v>6.1173400000000003E-2</c:v>
                </c:pt>
                <c:pt idx="44989">
                  <c:v>6.13275E-2</c:v>
                </c:pt>
                <c:pt idx="44990">
                  <c:v>6.1441099999999998E-2</c:v>
                </c:pt>
                <c:pt idx="44991">
                  <c:v>6.1512499999999998E-2</c:v>
                </c:pt>
                <c:pt idx="44992">
                  <c:v>6.1540299999999999E-2</c:v>
                </c:pt>
                <c:pt idx="44993">
                  <c:v>6.1523099999999997E-2</c:v>
                </c:pt>
                <c:pt idx="44994">
                  <c:v>6.14595E-2</c:v>
                </c:pt>
                <c:pt idx="44995">
                  <c:v>6.1348300000000001E-2</c:v>
                </c:pt>
                <c:pt idx="44996">
                  <c:v>6.1187900000000003E-2</c:v>
                </c:pt>
                <c:pt idx="44997">
                  <c:v>6.0977299999999998E-2</c:v>
                </c:pt>
                <c:pt idx="44998">
                  <c:v>6.0715199999999997E-2</c:v>
                </c:pt>
                <c:pt idx="44999">
                  <c:v>6.0400500000000003E-2</c:v>
                </c:pt>
                <c:pt idx="45000">
                  <c:v>6.0032099999999998E-2</c:v>
                </c:pt>
                <c:pt idx="45001">
                  <c:v>5.9609000000000002E-2</c:v>
                </c:pt>
                <c:pt idx="45002">
                  <c:v>5.9130299999999997E-2</c:v>
                </c:pt>
                <c:pt idx="45003">
                  <c:v>5.8595099999999997E-2</c:v>
                </c:pt>
                <c:pt idx="45004">
                  <c:v>5.8002600000000001E-2</c:v>
                </c:pt>
                <c:pt idx="45005">
                  <c:v>5.7352199999999999E-2</c:v>
                </c:pt>
                <c:pt idx="45006">
                  <c:v>5.6643100000000002E-2</c:v>
                </c:pt>
                <c:pt idx="45007">
                  <c:v>5.5874899999999998E-2</c:v>
                </c:pt>
                <c:pt idx="45008">
                  <c:v>5.5046999999999999E-2</c:v>
                </c:pt>
                <c:pt idx="45009">
                  <c:v>5.4159199999999998E-2</c:v>
                </c:pt>
                <c:pt idx="45010">
                  <c:v>5.3211000000000001E-2</c:v>
                </c:pt>
                <c:pt idx="45011">
                  <c:v>5.2202400000000003E-2</c:v>
                </c:pt>
                <c:pt idx="45012">
                  <c:v>5.1133199999999997E-2</c:v>
                </c:pt>
                <c:pt idx="45013">
                  <c:v>5.0003300000000001E-2</c:v>
                </c:pt>
                <c:pt idx="45014">
                  <c:v>4.8812800000000003E-2</c:v>
                </c:pt>
                <c:pt idx="45015">
                  <c:v>4.7562E-2</c:v>
                </c:pt>
                <c:pt idx="45016">
                  <c:v>4.6251100000000003E-2</c:v>
                </c:pt>
                <c:pt idx="45017">
                  <c:v>4.4880400000000001E-2</c:v>
                </c:pt>
                <c:pt idx="45018">
                  <c:v>4.3450299999999997E-2</c:v>
                </c:pt>
                <c:pt idx="45019">
                  <c:v>4.1961499999999999E-2</c:v>
                </c:pt>
                <c:pt idx="45020">
                  <c:v>4.0414400000000003E-2</c:v>
                </c:pt>
                <c:pt idx="45021">
                  <c:v>3.8809700000000003E-2</c:v>
                </c:pt>
                <c:pt idx="45022">
                  <c:v>3.7148300000000002E-2</c:v>
                </c:pt>
                <c:pt idx="45023">
                  <c:v>3.5430999999999997E-2</c:v>
                </c:pt>
                <c:pt idx="45024">
                  <c:v>3.3658800000000003E-2</c:v>
                </c:pt>
                <c:pt idx="45025">
                  <c:v>3.1833E-2</c:v>
                </c:pt>
                <c:pt idx="45026">
                  <c:v>2.9954700000000001E-2</c:v>
                </c:pt>
                <c:pt idx="45027">
                  <c:v>2.80253E-2</c:v>
                </c:pt>
                <c:pt idx="45028">
                  <c:v>2.6046199999999999E-2</c:v>
                </c:pt>
                <c:pt idx="45029">
                  <c:v>2.4018899999999999E-2</c:v>
                </c:pt>
                <c:pt idx="45030">
                  <c:v>2.1944999999999999E-2</c:v>
                </c:pt>
                <c:pt idx="45031">
                  <c:v>1.9826199999999999E-2</c:v>
                </c:pt>
                <c:pt idx="45032">
                  <c:v>1.7664300000000001E-2</c:v>
                </c:pt>
                <c:pt idx="45033">
                  <c:v>1.5461300000000001E-2</c:v>
                </c:pt>
                <c:pt idx="45034">
                  <c:v>1.3219099999999999E-2</c:v>
                </c:pt>
                <c:pt idx="45035">
                  <c:v>1.09398E-2</c:v>
                </c:pt>
                <c:pt idx="45036" formatCode="0.00E+00">
                  <c:v>8.6256000000000006E-3</c:v>
                </c:pt>
                <c:pt idx="45037" formatCode="0.00E+00">
                  <c:v>6.2786400000000003E-3</c:v>
                </c:pt>
                <c:pt idx="45038" formatCode="0.00E+00">
                  <c:v>3.90128E-3</c:v>
                </c:pt>
                <c:pt idx="45039" formatCode="0.00E+00">
                  <c:v>1.49591E-3</c:v>
                </c:pt>
                <c:pt idx="45040" formatCode="0.00E+00">
                  <c:v>-9.3501299999999995E-4</c:v>
                </c:pt>
                <c:pt idx="45041" formatCode="0.00E+00">
                  <c:v>-3.3889599999999999E-3</c:v>
                </c:pt>
                <c:pt idx="45042" formatCode="0.00E+00">
                  <c:v>-5.8633399999999999E-3</c:v>
                </c:pt>
                <c:pt idx="45043" formatCode="0.00E+00">
                  <c:v>-8.3554900000000001E-3</c:v>
                </c:pt>
                <c:pt idx="45044">
                  <c:v>-1.0862699999999999E-2</c:v>
                </c:pt>
                <c:pt idx="45045">
                  <c:v>-1.33822E-2</c:v>
                </c:pt>
                <c:pt idx="45046">
                  <c:v>-1.5911100000000001E-2</c:v>
                </c:pt>
                <c:pt idx="45047">
                  <c:v>-1.84466E-2</c:v>
                </c:pt>
                <c:pt idx="45048">
                  <c:v>-2.0985799999999999E-2</c:v>
                </c:pt>
                <c:pt idx="45049">
                  <c:v>-2.35257E-2</c:v>
                </c:pt>
                <c:pt idx="45050">
                  <c:v>-2.60634E-2</c:v>
                </c:pt>
              </c:numCache>
            </c:numRef>
          </c:yVal>
          <c:smooth val="1"/>
          <c:extLst>
            <c:ext xmlns:c16="http://schemas.microsoft.com/office/drawing/2014/chart" uri="{C3380CC4-5D6E-409C-BE32-E72D297353CC}">
              <c16:uniqueId val="{00000004-6069-4815-A46C-A86AEC3271D3}"/>
            </c:ext>
          </c:extLst>
        </c:ser>
        <c:ser>
          <c:idx val="3"/>
          <c:order val="5"/>
          <c:tx>
            <c:v>Traffic4</c:v>
          </c:tx>
          <c:spPr>
            <a:ln w="19050" cap="rnd">
              <a:solidFill>
                <a:schemeClr val="accent4"/>
              </a:solidFill>
              <a:round/>
            </a:ln>
            <a:effectLst/>
          </c:spPr>
          <c:marker>
            <c:symbol val="none"/>
          </c:marker>
          <c:xVal>
            <c:numRef>
              <c:f>plot_traffic!$D$5:$D$58236</c:f>
              <c:numCache>
                <c:formatCode>General</c:formatCode>
                <c:ptCount val="58232"/>
                <c:pt idx="0">
                  <c:v>-111.71250000000001</c:v>
                </c:pt>
                <c:pt idx="1">
                  <c:v>-111.71050000000001</c:v>
                </c:pt>
                <c:pt idx="2">
                  <c:v>-111.7085</c:v>
                </c:pt>
                <c:pt idx="3">
                  <c:v>-111.70650000000001</c:v>
                </c:pt>
                <c:pt idx="4">
                  <c:v>-111.70450000000001</c:v>
                </c:pt>
                <c:pt idx="5">
                  <c:v>-111.7025</c:v>
                </c:pt>
                <c:pt idx="6">
                  <c:v>-111.70050000000001</c:v>
                </c:pt>
                <c:pt idx="7">
                  <c:v>-111.69850000000001</c:v>
                </c:pt>
                <c:pt idx="8">
                  <c:v>-111.6965</c:v>
                </c:pt>
                <c:pt idx="9">
                  <c:v>-111.69450000000001</c:v>
                </c:pt>
                <c:pt idx="10">
                  <c:v>-111.69250000000001</c:v>
                </c:pt>
                <c:pt idx="11">
                  <c:v>-111.6905</c:v>
                </c:pt>
                <c:pt idx="12">
                  <c:v>-111.6885</c:v>
                </c:pt>
                <c:pt idx="13">
                  <c:v>-111.68650000000001</c:v>
                </c:pt>
                <c:pt idx="14">
                  <c:v>-111.6845</c:v>
                </c:pt>
                <c:pt idx="15">
                  <c:v>-111.6825</c:v>
                </c:pt>
                <c:pt idx="16">
                  <c:v>-111.68050000000001</c:v>
                </c:pt>
                <c:pt idx="17">
                  <c:v>-111.6785</c:v>
                </c:pt>
                <c:pt idx="18">
                  <c:v>-111.6765</c:v>
                </c:pt>
                <c:pt idx="19">
                  <c:v>-111.67450000000001</c:v>
                </c:pt>
                <c:pt idx="20">
                  <c:v>-111.6725</c:v>
                </c:pt>
                <c:pt idx="21">
                  <c:v>-111.6705</c:v>
                </c:pt>
                <c:pt idx="22">
                  <c:v>-111.66850000000001</c:v>
                </c:pt>
                <c:pt idx="23">
                  <c:v>-111.6665</c:v>
                </c:pt>
                <c:pt idx="24">
                  <c:v>-111.6645</c:v>
                </c:pt>
                <c:pt idx="25">
                  <c:v>-111.66250000000001</c:v>
                </c:pt>
                <c:pt idx="26">
                  <c:v>-111.6605</c:v>
                </c:pt>
                <c:pt idx="27">
                  <c:v>-111.6585</c:v>
                </c:pt>
                <c:pt idx="28">
                  <c:v>-111.65650000000001</c:v>
                </c:pt>
                <c:pt idx="29">
                  <c:v>-111.6545</c:v>
                </c:pt>
                <c:pt idx="30">
                  <c:v>-111.6525</c:v>
                </c:pt>
                <c:pt idx="31">
                  <c:v>-111.65050000000001</c:v>
                </c:pt>
                <c:pt idx="32">
                  <c:v>-111.64850000000001</c:v>
                </c:pt>
                <c:pt idx="33">
                  <c:v>-111.6465</c:v>
                </c:pt>
                <c:pt idx="34">
                  <c:v>-111.64450000000001</c:v>
                </c:pt>
                <c:pt idx="35">
                  <c:v>-111.64250000000001</c:v>
                </c:pt>
                <c:pt idx="36">
                  <c:v>-111.6405</c:v>
                </c:pt>
                <c:pt idx="37">
                  <c:v>-111.63850000000001</c:v>
                </c:pt>
                <c:pt idx="38">
                  <c:v>-111.63650000000001</c:v>
                </c:pt>
                <c:pt idx="39">
                  <c:v>-111.6345</c:v>
                </c:pt>
                <c:pt idx="40">
                  <c:v>-111.63250000000001</c:v>
                </c:pt>
                <c:pt idx="41">
                  <c:v>-111.63050000000001</c:v>
                </c:pt>
                <c:pt idx="42">
                  <c:v>-111.6285</c:v>
                </c:pt>
                <c:pt idx="43">
                  <c:v>-111.62650000000001</c:v>
                </c:pt>
                <c:pt idx="44">
                  <c:v>-111.62450000000001</c:v>
                </c:pt>
                <c:pt idx="45">
                  <c:v>-111.6225</c:v>
                </c:pt>
                <c:pt idx="46">
                  <c:v>-111.62050000000001</c:v>
                </c:pt>
                <c:pt idx="47">
                  <c:v>-111.61850000000001</c:v>
                </c:pt>
                <c:pt idx="48">
                  <c:v>-111.6165</c:v>
                </c:pt>
                <c:pt idx="49">
                  <c:v>-111.61450000000001</c:v>
                </c:pt>
                <c:pt idx="50">
                  <c:v>-111.61250000000001</c:v>
                </c:pt>
                <c:pt idx="51">
                  <c:v>-111.6105</c:v>
                </c:pt>
                <c:pt idx="52">
                  <c:v>-111.60850000000001</c:v>
                </c:pt>
                <c:pt idx="53">
                  <c:v>-111.60650000000001</c:v>
                </c:pt>
                <c:pt idx="54">
                  <c:v>-111.6045</c:v>
                </c:pt>
                <c:pt idx="55">
                  <c:v>-111.60250000000001</c:v>
                </c:pt>
                <c:pt idx="56">
                  <c:v>-111.60050000000001</c:v>
                </c:pt>
                <c:pt idx="57">
                  <c:v>-111.5985</c:v>
                </c:pt>
                <c:pt idx="58">
                  <c:v>-111.59650000000001</c:v>
                </c:pt>
                <c:pt idx="59">
                  <c:v>-111.59450000000001</c:v>
                </c:pt>
                <c:pt idx="60">
                  <c:v>-111.5925</c:v>
                </c:pt>
                <c:pt idx="61">
                  <c:v>-111.59050000000001</c:v>
                </c:pt>
                <c:pt idx="62">
                  <c:v>-111.58850000000001</c:v>
                </c:pt>
                <c:pt idx="63">
                  <c:v>-111.5865</c:v>
                </c:pt>
                <c:pt idx="64">
                  <c:v>-111.58450000000001</c:v>
                </c:pt>
                <c:pt idx="65">
                  <c:v>-111.58250000000001</c:v>
                </c:pt>
                <c:pt idx="66">
                  <c:v>-111.5805</c:v>
                </c:pt>
                <c:pt idx="67">
                  <c:v>-111.57850000000001</c:v>
                </c:pt>
                <c:pt idx="68">
                  <c:v>-111.57650000000001</c:v>
                </c:pt>
                <c:pt idx="69">
                  <c:v>-111.5745</c:v>
                </c:pt>
                <c:pt idx="70">
                  <c:v>-111.57250000000001</c:v>
                </c:pt>
                <c:pt idx="71">
                  <c:v>-111.57050000000001</c:v>
                </c:pt>
                <c:pt idx="72">
                  <c:v>-111.5685</c:v>
                </c:pt>
                <c:pt idx="73">
                  <c:v>-111.5665</c:v>
                </c:pt>
                <c:pt idx="74">
                  <c:v>-111.56450000000001</c:v>
                </c:pt>
                <c:pt idx="75">
                  <c:v>-111.5625</c:v>
                </c:pt>
                <c:pt idx="76">
                  <c:v>-111.5605</c:v>
                </c:pt>
                <c:pt idx="77">
                  <c:v>-111.55850000000001</c:v>
                </c:pt>
                <c:pt idx="78">
                  <c:v>-111.5565</c:v>
                </c:pt>
                <c:pt idx="79">
                  <c:v>-111.5545</c:v>
                </c:pt>
                <c:pt idx="80">
                  <c:v>-111.55250000000001</c:v>
                </c:pt>
                <c:pt idx="81">
                  <c:v>-111.5505</c:v>
                </c:pt>
                <c:pt idx="82">
                  <c:v>-111.5485</c:v>
                </c:pt>
                <c:pt idx="83">
                  <c:v>-111.54650000000001</c:v>
                </c:pt>
                <c:pt idx="84">
                  <c:v>-111.5445</c:v>
                </c:pt>
                <c:pt idx="85">
                  <c:v>-111.5425</c:v>
                </c:pt>
                <c:pt idx="86">
                  <c:v>-111.54050000000001</c:v>
                </c:pt>
                <c:pt idx="87">
                  <c:v>-111.5385</c:v>
                </c:pt>
                <c:pt idx="88">
                  <c:v>-111.5365</c:v>
                </c:pt>
                <c:pt idx="89">
                  <c:v>-111.53450000000001</c:v>
                </c:pt>
                <c:pt idx="90">
                  <c:v>-111.5325</c:v>
                </c:pt>
                <c:pt idx="91">
                  <c:v>-111.5305</c:v>
                </c:pt>
                <c:pt idx="92">
                  <c:v>-111.52850000000001</c:v>
                </c:pt>
                <c:pt idx="93">
                  <c:v>-111.5265</c:v>
                </c:pt>
                <c:pt idx="94">
                  <c:v>-111.5245</c:v>
                </c:pt>
                <c:pt idx="95">
                  <c:v>-111.52250000000001</c:v>
                </c:pt>
                <c:pt idx="96">
                  <c:v>-111.52050000000001</c:v>
                </c:pt>
                <c:pt idx="97">
                  <c:v>-111.5185</c:v>
                </c:pt>
                <c:pt idx="98">
                  <c:v>-111.51650000000001</c:v>
                </c:pt>
                <c:pt idx="99">
                  <c:v>-111.51450000000001</c:v>
                </c:pt>
                <c:pt idx="100">
                  <c:v>-111.5125</c:v>
                </c:pt>
                <c:pt idx="101">
                  <c:v>-111.51050000000001</c:v>
                </c:pt>
                <c:pt idx="102">
                  <c:v>-111.50850000000001</c:v>
                </c:pt>
                <c:pt idx="103">
                  <c:v>-111.5065</c:v>
                </c:pt>
                <c:pt idx="104">
                  <c:v>-111.50450000000001</c:v>
                </c:pt>
                <c:pt idx="105">
                  <c:v>-111.50250000000001</c:v>
                </c:pt>
                <c:pt idx="106">
                  <c:v>-111.5005</c:v>
                </c:pt>
                <c:pt idx="107">
                  <c:v>-111.49850000000001</c:v>
                </c:pt>
                <c:pt idx="108">
                  <c:v>-111.49650000000001</c:v>
                </c:pt>
                <c:pt idx="109">
                  <c:v>-111.4945</c:v>
                </c:pt>
                <c:pt idx="110">
                  <c:v>-111.49250000000001</c:v>
                </c:pt>
                <c:pt idx="111">
                  <c:v>-111.49050000000001</c:v>
                </c:pt>
                <c:pt idx="112">
                  <c:v>-111.4885</c:v>
                </c:pt>
                <c:pt idx="113">
                  <c:v>-111.48650000000001</c:v>
                </c:pt>
                <c:pt idx="114">
                  <c:v>-111.48450000000001</c:v>
                </c:pt>
                <c:pt idx="115">
                  <c:v>-111.4825</c:v>
                </c:pt>
                <c:pt idx="116">
                  <c:v>-111.48050000000001</c:v>
                </c:pt>
                <c:pt idx="117">
                  <c:v>-111.47850000000001</c:v>
                </c:pt>
                <c:pt idx="118">
                  <c:v>-111.4765</c:v>
                </c:pt>
                <c:pt idx="119">
                  <c:v>-111.47450000000001</c:v>
                </c:pt>
                <c:pt idx="120">
                  <c:v>-111.47250000000001</c:v>
                </c:pt>
                <c:pt idx="121">
                  <c:v>-111.4705</c:v>
                </c:pt>
                <c:pt idx="122">
                  <c:v>-111.46850000000001</c:v>
                </c:pt>
                <c:pt idx="123">
                  <c:v>-111.46650000000001</c:v>
                </c:pt>
                <c:pt idx="124">
                  <c:v>-111.4645</c:v>
                </c:pt>
                <c:pt idx="125">
                  <c:v>-111.46250000000001</c:v>
                </c:pt>
                <c:pt idx="126">
                  <c:v>-111.46050000000001</c:v>
                </c:pt>
                <c:pt idx="127">
                  <c:v>-111.4585</c:v>
                </c:pt>
                <c:pt idx="128">
                  <c:v>-111.45650000000001</c:v>
                </c:pt>
                <c:pt idx="129">
                  <c:v>-111.45450000000001</c:v>
                </c:pt>
                <c:pt idx="130">
                  <c:v>-111.4525</c:v>
                </c:pt>
                <c:pt idx="131">
                  <c:v>-111.45050000000001</c:v>
                </c:pt>
                <c:pt idx="132">
                  <c:v>-111.44850000000001</c:v>
                </c:pt>
                <c:pt idx="133">
                  <c:v>-111.4465</c:v>
                </c:pt>
                <c:pt idx="134">
                  <c:v>-111.44450000000001</c:v>
                </c:pt>
                <c:pt idx="135">
                  <c:v>-111.44250000000001</c:v>
                </c:pt>
                <c:pt idx="136">
                  <c:v>-111.4405</c:v>
                </c:pt>
                <c:pt idx="137">
                  <c:v>-111.4385</c:v>
                </c:pt>
                <c:pt idx="138">
                  <c:v>-111.43650000000001</c:v>
                </c:pt>
                <c:pt idx="139">
                  <c:v>-111.4345</c:v>
                </c:pt>
                <c:pt idx="140">
                  <c:v>-111.4325</c:v>
                </c:pt>
                <c:pt idx="141">
                  <c:v>-111.43050000000001</c:v>
                </c:pt>
                <c:pt idx="142">
                  <c:v>-111.4285</c:v>
                </c:pt>
                <c:pt idx="143">
                  <c:v>-111.4265</c:v>
                </c:pt>
                <c:pt idx="144">
                  <c:v>-111.42450000000001</c:v>
                </c:pt>
                <c:pt idx="145">
                  <c:v>-111.4225</c:v>
                </c:pt>
                <c:pt idx="146">
                  <c:v>-111.4205</c:v>
                </c:pt>
                <c:pt idx="147">
                  <c:v>-111.41850000000001</c:v>
                </c:pt>
                <c:pt idx="148">
                  <c:v>-111.4165</c:v>
                </c:pt>
                <c:pt idx="149">
                  <c:v>-111.4145</c:v>
                </c:pt>
                <c:pt idx="150">
                  <c:v>-111.41250000000001</c:v>
                </c:pt>
                <c:pt idx="151">
                  <c:v>-111.4105</c:v>
                </c:pt>
                <c:pt idx="152">
                  <c:v>-111.4085</c:v>
                </c:pt>
                <c:pt idx="153">
                  <c:v>-111.40650000000001</c:v>
                </c:pt>
                <c:pt idx="154">
                  <c:v>-111.4045</c:v>
                </c:pt>
                <c:pt idx="155">
                  <c:v>-111.4025</c:v>
                </c:pt>
                <c:pt idx="156">
                  <c:v>-111.40050000000001</c:v>
                </c:pt>
                <c:pt idx="157">
                  <c:v>-111.39850000000001</c:v>
                </c:pt>
                <c:pt idx="158">
                  <c:v>-111.3965</c:v>
                </c:pt>
                <c:pt idx="159">
                  <c:v>-111.39450000000001</c:v>
                </c:pt>
                <c:pt idx="160">
                  <c:v>-111.39250000000001</c:v>
                </c:pt>
                <c:pt idx="161">
                  <c:v>-111.3905</c:v>
                </c:pt>
                <c:pt idx="162">
                  <c:v>-111.38850000000001</c:v>
                </c:pt>
                <c:pt idx="163">
                  <c:v>-111.38650000000001</c:v>
                </c:pt>
                <c:pt idx="164">
                  <c:v>-111.3845</c:v>
                </c:pt>
                <c:pt idx="165">
                  <c:v>-111.38250000000001</c:v>
                </c:pt>
                <c:pt idx="166">
                  <c:v>-111.38050000000001</c:v>
                </c:pt>
                <c:pt idx="167">
                  <c:v>-111.3785</c:v>
                </c:pt>
                <c:pt idx="168">
                  <c:v>-111.37650000000001</c:v>
                </c:pt>
                <c:pt idx="169">
                  <c:v>-111.37450000000001</c:v>
                </c:pt>
                <c:pt idx="170">
                  <c:v>-111.3725</c:v>
                </c:pt>
                <c:pt idx="171">
                  <c:v>-111.37050000000001</c:v>
                </c:pt>
                <c:pt idx="172">
                  <c:v>-111.36850000000001</c:v>
                </c:pt>
                <c:pt idx="173">
                  <c:v>-111.3665</c:v>
                </c:pt>
                <c:pt idx="174">
                  <c:v>-111.36450000000001</c:v>
                </c:pt>
                <c:pt idx="175">
                  <c:v>-111.36250000000001</c:v>
                </c:pt>
                <c:pt idx="176">
                  <c:v>-111.3605</c:v>
                </c:pt>
                <c:pt idx="177">
                  <c:v>-111.35850000000001</c:v>
                </c:pt>
                <c:pt idx="178">
                  <c:v>-111.35650000000001</c:v>
                </c:pt>
                <c:pt idx="179">
                  <c:v>-111.3545</c:v>
                </c:pt>
                <c:pt idx="180">
                  <c:v>-111.35250000000001</c:v>
                </c:pt>
                <c:pt idx="181">
                  <c:v>-111.35050000000001</c:v>
                </c:pt>
                <c:pt idx="182">
                  <c:v>-111.3485</c:v>
                </c:pt>
                <c:pt idx="183">
                  <c:v>-111.34650000000001</c:v>
                </c:pt>
                <c:pt idx="184">
                  <c:v>-111.34450000000001</c:v>
                </c:pt>
                <c:pt idx="185">
                  <c:v>-111.3425</c:v>
                </c:pt>
                <c:pt idx="186">
                  <c:v>-111.34050000000001</c:v>
                </c:pt>
                <c:pt idx="187">
                  <c:v>-111.33850000000001</c:v>
                </c:pt>
                <c:pt idx="188">
                  <c:v>-111.3365</c:v>
                </c:pt>
                <c:pt idx="189">
                  <c:v>-111.33450000000001</c:v>
                </c:pt>
                <c:pt idx="190">
                  <c:v>-111.33250000000001</c:v>
                </c:pt>
                <c:pt idx="191">
                  <c:v>-111.3305</c:v>
                </c:pt>
                <c:pt idx="192">
                  <c:v>-111.32850000000001</c:v>
                </c:pt>
                <c:pt idx="193">
                  <c:v>-111.32650000000001</c:v>
                </c:pt>
                <c:pt idx="194">
                  <c:v>-111.3245</c:v>
                </c:pt>
                <c:pt idx="195">
                  <c:v>-111.32250000000001</c:v>
                </c:pt>
                <c:pt idx="196">
                  <c:v>-111.32050000000001</c:v>
                </c:pt>
                <c:pt idx="197">
                  <c:v>-111.3185</c:v>
                </c:pt>
                <c:pt idx="198">
                  <c:v>-111.3165</c:v>
                </c:pt>
                <c:pt idx="199">
                  <c:v>-111.31450000000001</c:v>
                </c:pt>
                <c:pt idx="200">
                  <c:v>-111.3125</c:v>
                </c:pt>
                <c:pt idx="201">
                  <c:v>-111.3105</c:v>
                </c:pt>
                <c:pt idx="202">
                  <c:v>-111.30850000000001</c:v>
                </c:pt>
                <c:pt idx="203">
                  <c:v>-111.3065</c:v>
                </c:pt>
                <c:pt idx="204">
                  <c:v>-111.3045</c:v>
                </c:pt>
                <c:pt idx="205">
                  <c:v>-111.30250000000001</c:v>
                </c:pt>
                <c:pt idx="206">
                  <c:v>-111.3005</c:v>
                </c:pt>
                <c:pt idx="207">
                  <c:v>-111.2985</c:v>
                </c:pt>
                <c:pt idx="208">
                  <c:v>-111.29650000000001</c:v>
                </c:pt>
                <c:pt idx="209">
                  <c:v>-111.2945</c:v>
                </c:pt>
                <c:pt idx="210">
                  <c:v>-111.2925</c:v>
                </c:pt>
                <c:pt idx="211">
                  <c:v>-111.29050000000001</c:v>
                </c:pt>
                <c:pt idx="212">
                  <c:v>-111.2885</c:v>
                </c:pt>
                <c:pt idx="213">
                  <c:v>-111.2865</c:v>
                </c:pt>
                <c:pt idx="214">
                  <c:v>-111.28450000000001</c:v>
                </c:pt>
                <c:pt idx="215">
                  <c:v>-111.2825</c:v>
                </c:pt>
                <c:pt idx="216">
                  <c:v>-111.2805</c:v>
                </c:pt>
                <c:pt idx="217">
                  <c:v>-111.27850000000001</c:v>
                </c:pt>
                <c:pt idx="218">
                  <c:v>-111.2765</c:v>
                </c:pt>
                <c:pt idx="219">
                  <c:v>-111.2745</c:v>
                </c:pt>
                <c:pt idx="220">
                  <c:v>-111.27250000000001</c:v>
                </c:pt>
                <c:pt idx="221">
                  <c:v>-111.27050000000001</c:v>
                </c:pt>
                <c:pt idx="222">
                  <c:v>-111.2685</c:v>
                </c:pt>
                <c:pt idx="223">
                  <c:v>-111.26650000000001</c:v>
                </c:pt>
                <c:pt idx="224">
                  <c:v>-111.26450000000001</c:v>
                </c:pt>
                <c:pt idx="225">
                  <c:v>-111.2625</c:v>
                </c:pt>
                <c:pt idx="226">
                  <c:v>-111.26050000000001</c:v>
                </c:pt>
                <c:pt idx="227">
                  <c:v>-111.25850000000001</c:v>
                </c:pt>
                <c:pt idx="228">
                  <c:v>-111.2565</c:v>
                </c:pt>
                <c:pt idx="229">
                  <c:v>-111.25450000000001</c:v>
                </c:pt>
                <c:pt idx="230">
                  <c:v>-111.25250000000001</c:v>
                </c:pt>
                <c:pt idx="231">
                  <c:v>-111.2505</c:v>
                </c:pt>
                <c:pt idx="232">
                  <c:v>-111.24850000000001</c:v>
                </c:pt>
                <c:pt idx="233">
                  <c:v>-111.24650000000001</c:v>
                </c:pt>
                <c:pt idx="234">
                  <c:v>-111.2445</c:v>
                </c:pt>
                <c:pt idx="235">
                  <c:v>-111.24250000000001</c:v>
                </c:pt>
                <c:pt idx="236">
                  <c:v>-111.24050000000001</c:v>
                </c:pt>
                <c:pt idx="237">
                  <c:v>-111.2385</c:v>
                </c:pt>
                <c:pt idx="238">
                  <c:v>-111.23650000000001</c:v>
                </c:pt>
                <c:pt idx="239">
                  <c:v>-111.23450000000001</c:v>
                </c:pt>
                <c:pt idx="240">
                  <c:v>-111.2325</c:v>
                </c:pt>
                <c:pt idx="241">
                  <c:v>-111.23050000000001</c:v>
                </c:pt>
                <c:pt idx="242">
                  <c:v>-111.22850000000001</c:v>
                </c:pt>
                <c:pt idx="243">
                  <c:v>-111.2265</c:v>
                </c:pt>
                <c:pt idx="244">
                  <c:v>-111.22450000000001</c:v>
                </c:pt>
                <c:pt idx="245">
                  <c:v>-111.22250000000001</c:v>
                </c:pt>
                <c:pt idx="246">
                  <c:v>-111.2205</c:v>
                </c:pt>
                <c:pt idx="247">
                  <c:v>-111.21850000000001</c:v>
                </c:pt>
                <c:pt idx="248">
                  <c:v>-111.21650000000001</c:v>
                </c:pt>
                <c:pt idx="249">
                  <c:v>-111.2145</c:v>
                </c:pt>
                <c:pt idx="250">
                  <c:v>-111.21250000000001</c:v>
                </c:pt>
                <c:pt idx="251">
                  <c:v>-111.21050000000001</c:v>
                </c:pt>
                <c:pt idx="252">
                  <c:v>-111.2085</c:v>
                </c:pt>
                <c:pt idx="253">
                  <c:v>-111.20650000000001</c:v>
                </c:pt>
                <c:pt idx="254">
                  <c:v>-111.20450000000001</c:v>
                </c:pt>
                <c:pt idx="255">
                  <c:v>-111.2025</c:v>
                </c:pt>
                <c:pt idx="256">
                  <c:v>-111.20050000000001</c:v>
                </c:pt>
                <c:pt idx="257">
                  <c:v>-111.19850000000001</c:v>
                </c:pt>
                <c:pt idx="258">
                  <c:v>-111.1965</c:v>
                </c:pt>
                <c:pt idx="259">
                  <c:v>-111.19450000000001</c:v>
                </c:pt>
                <c:pt idx="260">
                  <c:v>-111.19250000000001</c:v>
                </c:pt>
                <c:pt idx="261">
                  <c:v>-111.1905</c:v>
                </c:pt>
                <c:pt idx="262">
                  <c:v>-111.1885</c:v>
                </c:pt>
                <c:pt idx="263">
                  <c:v>-111.18650000000001</c:v>
                </c:pt>
                <c:pt idx="264">
                  <c:v>-111.1845</c:v>
                </c:pt>
                <c:pt idx="265">
                  <c:v>-111.1825</c:v>
                </c:pt>
                <c:pt idx="266">
                  <c:v>-111.18050000000001</c:v>
                </c:pt>
                <c:pt idx="267">
                  <c:v>-111.1785</c:v>
                </c:pt>
                <c:pt idx="268">
                  <c:v>-111.1765</c:v>
                </c:pt>
                <c:pt idx="269">
                  <c:v>-111.17450000000001</c:v>
                </c:pt>
                <c:pt idx="270">
                  <c:v>-111.1725</c:v>
                </c:pt>
                <c:pt idx="271">
                  <c:v>-111.1705</c:v>
                </c:pt>
                <c:pt idx="272">
                  <c:v>-111.16850000000001</c:v>
                </c:pt>
                <c:pt idx="273">
                  <c:v>-111.1665</c:v>
                </c:pt>
                <c:pt idx="274">
                  <c:v>-111.1645</c:v>
                </c:pt>
                <c:pt idx="275">
                  <c:v>-111.16250000000001</c:v>
                </c:pt>
                <c:pt idx="276">
                  <c:v>-111.1605</c:v>
                </c:pt>
                <c:pt idx="277">
                  <c:v>-111.1585</c:v>
                </c:pt>
                <c:pt idx="278">
                  <c:v>-111.15650000000001</c:v>
                </c:pt>
                <c:pt idx="279">
                  <c:v>-111.1545</c:v>
                </c:pt>
                <c:pt idx="280">
                  <c:v>-111.1525</c:v>
                </c:pt>
                <c:pt idx="281">
                  <c:v>-111.15050000000001</c:v>
                </c:pt>
                <c:pt idx="282">
                  <c:v>-111.14850000000001</c:v>
                </c:pt>
                <c:pt idx="283">
                  <c:v>-111.1465</c:v>
                </c:pt>
                <c:pt idx="284">
                  <c:v>-111.14450000000001</c:v>
                </c:pt>
                <c:pt idx="285">
                  <c:v>-111.14250000000001</c:v>
                </c:pt>
                <c:pt idx="286">
                  <c:v>-111.1405</c:v>
                </c:pt>
                <c:pt idx="287">
                  <c:v>-111.13850000000001</c:v>
                </c:pt>
                <c:pt idx="288">
                  <c:v>-111.13650000000001</c:v>
                </c:pt>
                <c:pt idx="289">
                  <c:v>-111.1345</c:v>
                </c:pt>
                <c:pt idx="290">
                  <c:v>-111.13250000000001</c:v>
                </c:pt>
                <c:pt idx="291">
                  <c:v>-111.13050000000001</c:v>
                </c:pt>
                <c:pt idx="292">
                  <c:v>-111.1285</c:v>
                </c:pt>
                <c:pt idx="293">
                  <c:v>-111.12650000000001</c:v>
                </c:pt>
                <c:pt idx="294">
                  <c:v>-111.12450000000001</c:v>
                </c:pt>
                <c:pt idx="295">
                  <c:v>-111.1225</c:v>
                </c:pt>
                <c:pt idx="296">
                  <c:v>-111.12050000000001</c:v>
                </c:pt>
                <c:pt idx="297">
                  <c:v>-111.11850000000001</c:v>
                </c:pt>
                <c:pt idx="298">
                  <c:v>-111.1165</c:v>
                </c:pt>
                <c:pt idx="299">
                  <c:v>-111.11450000000001</c:v>
                </c:pt>
                <c:pt idx="300">
                  <c:v>-111.11250000000001</c:v>
                </c:pt>
                <c:pt idx="301">
                  <c:v>-111.1105</c:v>
                </c:pt>
                <c:pt idx="302">
                  <c:v>-111.10850000000001</c:v>
                </c:pt>
                <c:pt idx="303">
                  <c:v>-111.10650000000001</c:v>
                </c:pt>
                <c:pt idx="304">
                  <c:v>-111.1045</c:v>
                </c:pt>
                <c:pt idx="305">
                  <c:v>-111.10250000000001</c:v>
                </c:pt>
                <c:pt idx="306">
                  <c:v>-111.10050000000001</c:v>
                </c:pt>
                <c:pt idx="307">
                  <c:v>-111.0985</c:v>
                </c:pt>
                <c:pt idx="308">
                  <c:v>-111.09650000000001</c:v>
                </c:pt>
                <c:pt idx="309">
                  <c:v>-111.09450000000001</c:v>
                </c:pt>
                <c:pt idx="310">
                  <c:v>-111.0925</c:v>
                </c:pt>
                <c:pt idx="311">
                  <c:v>-111.09050000000001</c:v>
                </c:pt>
                <c:pt idx="312">
                  <c:v>-111.08850000000001</c:v>
                </c:pt>
                <c:pt idx="313">
                  <c:v>-111.0865</c:v>
                </c:pt>
                <c:pt idx="314">
                  <c:v>-111.08450000000001</c:v>
                </c:pt>
                <c:pt idx="315">
                  <c:v>-111.08250000000001</c:v>
                </c:pt>
                <c:pt idx="316">
                  <c:v>-111.0805</c:v>
                </c:pt>
                <c:pt idx="317">
                  <c:v>-111.07850000000001</c:v>
                </c:pt>
                <c:pt idx="318">
                  <c:v>-111.07650000000001</c:v>
                </c:pt>
                <c:pt idx="319">
                  <c:v>-111.0745</c:v>
                </c:pt>
                <c:pt idx="320">
                  <c:v>-111.07250000000001</c:v>
                </c:pt>
                <c:pt idx="321">
                  <c:v>-111.07050000000001</c:v>
                </c:pt>
                <c:pt idx="322">
                  <c:v>-111.0685</c:v>
                </c:pt>
                <c:pt idx="323">
                  <c:v>-111.0665</c:v>
                </c:pt>
                <c:pt idx="324">
                  <c:v>-111.06450000000001</c:v>
                </c:pt>
                <c:pt idx="325">
                  <c:v>-111.0625</c:v>
                </c:pt>
                <c:pt idx="326">
                  <c:v>-111.0605</c:v>
                </c:pt>
                <c:pt idx="327">
                  <c:v>-111.05850000000001</c:v>
                </c:pt>
                <c:pt idx="328">
                  <c:v>-111.0565</c:v>
                </c:pt>
                <c:pt idx="329">
                  <c:v>-111.0545</c:v>
                </c:pt>
                <c:pt idx="330">
                  <c:v>-111.05250000000001</c:v>
                </c:pt>
                <c:pt idx="331">
                  <c:v>-111.0505</c:v>
                </c:pt>
                <c:pt idx="332">
                  <c:v>-111.0485</c:v>
                </c:pt>
                <c:pt idx="333">
                  <c:v>-111.04650000000001</c:v>
                </c:pt>
                <c:pt idx="334">
                  <c:v>-111.0445</c:v>
                </c:pt>
                <c:pt idx="335">
                  <c:v>-111.0425</c:v>
                </c:pt>
                <c:pt idx="336">
                  <c:v>-111.04050000000001</c:v>
                </c:pt>
                <c:pt idx="337">
                  <c:v>-111.0385</c:v>
                </c:pt>
                <c:pt idx="338">
                  <c:v>-111.0365</c:v>
                </c:pt>
                <c:pt idx="339">
                  <c:v>-111.03450000000001</c:v>
                </c:pt>
                <c:pt idx="340">
                  <c:v>-111.0325</c:v>
                </c:pt>
                <c:pt idx="341">
                  <c:v>-111.0305</c:v>
                </c:pt>
                <c:pt idx="342">
                  <c:v>-111.02850000000001</c:v>
                </c:pt>
                <c:pt idx="343">
                  <c:v>-111.0265</c:v>
                </c:pt>
                <c:pt idx="344">
                  <c:v>-111.0245</c:v>
                </c:pt>
                <c:pt idx="345">
                  <c:v>-111.02250000000001</c:v>
                </c:pt>
                <c:pt idx="346">
                  <c:v>-111.02050000000001</c:v>
                </c:pt>
                <c:pt idx="347">
                  <c:v>-111.0185</c:v>
                </c:pt>
                <c:pt idx="348">
                  <c:v>-111.01650000000001</c:v>
                </c:pt>
                <c:pt idx="349">
                  <c:v>-111.01450000000001</c:v>
                </c:pt>
                <c:pt idx="350">
                  <c:v>-111.0125</c:v>
                </c:pt>
                <c:pt idx="351">
                  <c:v>-111.01050000000001</c:v>
                </c:pt>
                <c:pt idx="352">
                  <c:v>-111.00850000000001</c:v>
                </c:pt>
                <c:pt idx="353">
                  <c:v>-111.0065</c:v>
                </c:pt>
                <c:pt idx="354">
                  <c:v>-111.00450000000001</c:v>
                </c:pt>
                <c:pt idx="355">
                  <c:v>-111.00250000000001</c:v>
                </c:pt>
                <c:pt idx="356">
                  <c:v>-111.0005</c:v>
                </c:pt>
                <c:pt idx="357">
                  <c:v>-110.99850000000001</c:v>
                </c:pt>
                <c:pt idx="358">
                  <c:v>-110.99650000000001</c:v>
                </c:pt>
                <c:pt idx="359">
                  <c:v>-110.9945</c:v>
                </c:pt>
                <c:pt idx="360">
                  <c:v>-110.99250000000001</c:v>
                </c:pt>
                <c:pt idx="361">
                  <c:v>-110.99050000000001</c:v>
                </c:pt>
                <c:pt idx="362">
                  <c:v>-110.9885</c:v>
                </c:pt>
                <c:pt idx="363">
                  <c:v>-110.98650000000001</c:v>
                </c:pt>
                <c:pt idx="364">
                  <c:v>-110.98450000000001</c:v>
                </c:pt>
                <c:pt idx="365">
                  <c:v>-110.9825</c:v>
                </c:pt>
                <c:pt idx="366">
                  <c:v>-110.98050000000001</c:v>
                </c:pt>
                <c:pt idx="367">
                  <c:v>-110.97850000000001</c:v>
                </c:pt>
                <c:pt idx="368">
                  <c:v>-110.9765</c:v>
                </c:pt>
                <c:pt idx="369">
                  <c:v>-110.97450000000001</c:v>
                </c:pt>
                <c:pt idx="370">
                  <c:v>-110.97250000000001</c:v>
                </c:pt>
                <c:pt idx="371">
                  <c:v>-110.9705</c:v>
                </c:pt>
                <c:pt idx="372">
                  <c:v>-110.96850000000001</c:v>
                </c:pt>
                <c:pt idx="373">
                  <c:v>-110.96650000000001</c:v>
                </c:pt>
                <c:pt idx="374">
                  <c:v>-110.9645</c:v>
                </c:pt>
                <c:pt idx="375">
                  <c:v>-110.96250000000001</c:v>
                </c:pt>
                <c:pt idx="376">
                  <c:v>-110.96050000000001</c:v>
                </c:pt>
                <c:pt idx="377">
                  <c:v>-110.9585</c:v>
                </c:pt>
                <c:pt idx="378">
                  <c:v>-110.95650000000001</c:v>
                </c:pt>
                <c:pt idx="379">
                  <c:v>-110.95450000000001</c:v>
                </c:pt>
                <c:pt idx="380">
                  <c:v>-110.9525</c:v>
                </c:pt>
                <c:pt idx="381">
                  <c:v>-110.95050000000001</c:v>
                </c:pt>
                <c:pt idx="382">
                  <c:v>-110.94850000000001</c:v>
                </c:pt>
                <c:pt idx="383">
                  <c:v>-110.9465</c:v>
                </c:pt>
                <c:pt idx="384">
                  <c:v>-110.94450000000001</c:v>
                </c:pt>
                <c:pt idx="385">
                  <c:v>-110.94250000000001</c:v>
                </c:pt>
                <c:pt idx="386">
                  <c:v>-110.9405</c:v>
                </c:pt>
                <c:pt idx="387">
                  <c:v>-110.9385</c:v>
                </c:pt>
                <c:pt idx="388">
                  <c:v>-110.93650000000001</c:v>
                </c:pt>
                <c:pt idx="389">
                  <c:v>-110.9345</c:v>
                </c:pt>
                <c:pt idx="390">
                  <c:v>-110.9325</c:v>
                </c:pt>
                <c:pt idx="391">
                  <c:v>-110.93050000000001</c:v>
                </c:pt>
                <c:pt idx="392">
                  <c:v>-110.9285</c:v>
                </c:pt>
                <c:pt idx="393">
                  <c:v>-110.9265</c:v>
                </c:pt>
                <c:pt idx="394">
                  <c:v>-110.92450000000001</c:v>
                </c:pt>
                <c:pt idx="395">
                  <c:v>-110.9225</c:v>
                </c:pt>
                <c:pt idx="396">
                  <c:v>-110.9205</c:v>
                </c:pt>
                <c:pt idx="397">
                  <c:v>-110.91850000000001</c:v>
                </c:pt>
                <c:pt idx="398">
                  <c:v>-110.9165</c:v>
                </c:pt>
                <c:pt idx="399">
                  <c:v>-110.9145</c:v>
                </c:pt>
                <c:pt idx="400">
                  <c:v>-110.91250000000001</c:v>
                </c:pt>
                <c:pt idx="401">
                  <c:v>-110.9105</c:v>
                </c:pt>
                <c:pt idx="402">
                  <c:v>-110.9085</c:v>
                </c:pt>
                <c:pt idx="403">
                  <c:v>-110.90650000000001</c:v>
                </c:pt>
                <c:pt idx="404">
                  <c:v>-110.9045</c:v>
                </c:pt>
                <c:pt idx="405">
                  <c:v>-110.9025</c:v>
                </c:pt>
                <c:pt idx="406">
                  <c:v>-110.90050000000001</c:v>
                </c:pt>
                <c:pt idx="407">
                  <c:v>-110.89850000000001</c:v>
                </c:pt>
                <c:pt idx="408">
                  <c:v>-110.8965</c:v>
                </c:pt>
                <c:pt idx="409">
                  <c:v>-110.89450000000001</c:v>
                </c:pt>
                <c:pt idx="410">
                  <c:v>-110.89250000000001</c:v>
                </c:pt>
                <c:pt idx="411">
                  <c:v>-110.8905</c:v>
                </c:pt>
                <c:pt idx="412">
                  <c:v>-110.88850000000001</c:v>
                </c:pt>
                <c:pt idx="413">
                  <c:v>-110.88650000000001</c:v>
                </c:pt>
                <c:pt idx="414">
                  <c:v>-110.8845</c:v>
                </c:pt>
                <c:pt idx="415">
                  <c:v>-110.88250000000001</c:v>
                </c:pt>
                <c:pt idx="416">
                  <c:v>-110.88050000000001</c:v>
                </c:pt>
                <c:pt idx="417">
                  <c:v>-110.8785</c:v>
                </c:pt>
                <c:pt idx="418">
                  <c:v>-110.87650000000001</c:v>
                </c:pt>
                <c:pt idx="419">
                  <c:v>-110.87450000000001</c:v>
                </c:pt>
                <c:pt idx="420">
                  <c:v>-110.8725</c:v>
                </c:pt>
                <c:pt idx="421">
                  <c:v>-110.87050000000001</c:v>
                </c:pt>
                <c:pt idx="422">
                  <c:v>-110.86850000000001</c:v>
                </c:pt>
                <c:pt idx="423">
                  <c:v>-110.8665</c:v>
                </c:pt>
                <c:pt idx="424">
                  <c:v>-110.86450000000001</c:v>
                </c:pt>
                <c:pt idx="425">
                  <c:v>-110.86250000000001</c:v>
                </c:pt>
                <c:pt idx="426">
                  <c:v>-110.8605</c:v>
                </c:pt>
                <c:pt idx="427">
                  <c:v>-110.85850000000001</c:v>
                </c:pt>
                <c:pt idx="428">
                  <c:v>-110.85650000000001</c:v>
                </c:pt>
                <c:pt idx="429">
                  <c:v>-110.8545</c:v>
                </c:pt>
                <c:pt idx="430">
                  <c:v>-110.85250000000001</c:v>
                </c:pt>
                <c:pt idx="431">
                  <c:v>-110.85050000000001</c:v>
                </c:pt>
                <c:pt idx="432">
                  <c:v>-110.8485</c:v>
                </c:pt>
                <c:pt idx="433">
                  <c:v>-110.84650000000001</c:v>
                </c:pt>
                <c:pt idx="434">
                  <c:v>-110.84450000000001</c:v>
                </c:pt>
                <c:pt idx="435">
                  <c:v>-110.8425</c:v>
                </c:pt>
                <c:pt idx="436">
                  <c:v>-110.84050000000001</c:v>
                </c:pt>
                <c:pt idx="437">
                  <c:v>-110.83850000000001</c:v>
                </c:pt>
                <c:pt idx="438">
                  <c:v>-110.8365</c:v>
                </c:pt>
                <c:pt idx="439">
                  <c:v>-110.83450000000001</c:v>
                </c:pt>
                <c:pt idx="440">
                  <c:v>-110.83250000000001</c:v>
                </c:pt>
                <c:pt idx="441">
                  <c:v>-110.8305</c:v>
                </c:pt>
                <c:pt idx="442">
                  <c:v>-110.82850000000001</c:v>
                </c:pt>
                <c:pt idx="443">
                  <c:v>-110.82650000000001</c:v>
                </c:pt>
                <c:pt idx="444">
                  <c:v>-110.8245</c:v>
                </c:pt>
                <c:pt idx="445">
                  <c:v>-110.82250000000001</c:v>
                </c:pt>
                <c:pt idx="446">
                  <c:v>-110.82050000000001</c:v>
                </c:pt>
                <c:pt idx="447">
                  <c:v>-110.8185</c:v>
                </c:pt>
                <c:pt idx="448">
                  <c:v>-110.8165</c:v>
                </c:pt>
                <c:pt idx="449">
                  <c:v>-110.81450000000001</c:v>
                </c:pt>
                <c:pt idx="450">
                  <c:v>-110.8125</c:v>
                </c:pt>
                <c:pt idx="451">
                  <c:v>-110.8105</c:v>
                </c:pt>
                <c:pt idx="452">
                  <c:v>-110.80850000000001</c:v>
                </c:pt>
                <c:pt idx="453">
                  <c:v>-110.8065</c:v>
                </c:pt>
                <c:pt idx="454">
                  <c:v>-110.8045</c:v>
                </c:pt>
                <c:pt idx="455">
                  <c:v>-110.80250000000001</c:v>
                </c:pt>
                <c:pt idx="456">
                  <c:v>-110.8005</c:v>
                </c:pt>
                <c:pt idx="457">
                  <c:v>-110.7985</c:v>
                </c:pt>
                <c:pt idx="458">
                  <c:v>-110.79650000000001</c:v>
                </c:pt>
                <c:pt idx="459">
                  <c:v>-110.7945</c:v>
                </c:pt>
                <c:pt idx="460">
                  <c:v>-110.7925</c:v>
                </c:pt>
                <c:pt idx="461">
                  <c:v>-110.79050000000001</c:v>
                </c:pt>
                <c:pt idx="462">
                  <c:v>-110.7885</c:v>
                </c:pt>
                <c:pt idx="463">
                  <c:v>-110.7865</c:v>
                </c:pt>
                <c:pt idx="464">
                  <c:v>-110.78450000000001</c:v>
                </c:pt>
                <c:pt idx="465">
                  <c:v>-110.7825</c:v>
                </c:pt>
                <c:pt idx="466">
                  <c:v>-110.7805</c:v>
                </c:pt>
                <c:pt idx="467">
                  <c:v>-110.77850000000001</c:v>
                </c:pt>
                <c:pt idx="468">
                  <c:v>-110.7765</c:v>
                </c:pt>
                <c:pt idx="469">
                  <c:v>-110.7745</c:v>
                </c:pt>
                <c:pt idx="470">
                  <c:v>-110.77250000000001</c:v>
                </c:pt>
                <c:pt idx="471">
                  <c:v>-110.77050000000001</c:v>
                </c:pt>
                <c:pt idx="472">
                  <c:v>-110.7685</c:v>
                </c:pt>
                <c:pt idx="473">
                  <c:v>-110.76650000000001</c:v>
                </c:pt>
                <c:pt idx="474">
                  <c:v>-110.76450000000001</c:v>
                </c:pt>
                <c:pt idx="475">
                  <c:v>-110.7625</c:v>
                </c:pt>
                <c:pt idx="476">
                  <c:v>-110.76050000000001</c:v>
                </c:pt>
                <c:pt idx="477">
                  <c:v>-110.75850000000001</c:v>
                </c:pt>
                <c:pt idx="478">
                  <c:v>-110.7565</c:v>
                </c:pt>
                <c:pt idx="479">
                  <c:v>-110.75450000000001</c:v>
                </c:pt>
                <c:pt idx="480">
                  <c:v>-110.75250000000001</c:v>
                </c:pt>
                <c:pt idx="481">
                  <c:v>-110.7505</c:v>
                </c:pt>
                <c:pt idx="482">
                  <c:v>-110.74850000000001</c:v>
                </c:pt>
                <c:pt idx="483">
                  <c:v>-110.74650000000001</c:v>
                </c:pt>
                <c:pt idx="484">
                  <c:v>-110.7445</c:v>
                </c:pt>
                <c:pt idx="485">
                  <c:v>-110.74250000000001</c:v>
                </c:pt>
                <c:pt idx="486">
                  <c:v>-110.74050000000001</c:v>
                </c:pt>
                <c:pt idx="487">
                  <c:v>-110.7385</c:v>
                </c:pt>
                <c:pt idx="488">
                  <c:v>-110.73650000000001</c:v>
                </c:pt>
                <c:pt idx="489">
                  <c:v>-110.73450000000001</c:v>
                </c:pt>
                <c:pt idx="490">
                  <c:v>-110.7325</c:v>
                </c:pt>
                <c:pt idx="491">
                  <c:v>-110.73050000000001</c:v>
                </c:pt>
                <c:pt idx="492">
                  <c:v>-110.72850000000001</c:v>
                </c:pt>
                <c:pt idx="493">
                  <c:v>-110.7265</c:v>
                </c:pt>
                <c:pt idx="494">
                  <c:v>-110.72450000000001</c:v>
                </c:pt>
                <c:pt idx="495">
                  <c:v>-110.72250000000001</c:v>
                </c:pt>
                <c:pt idx="496">
                  <c:v>-110.7205</c:v>
                </c:pt>
                <c:pt idx="497">
                  <c:v>-110.71850000000001</c:v>
                </c:pt>
                <c:pt idx="498">
                  <c:v>-110.71650000000001</c:v>
                </c:pt>
                <c:pt idx="499">
                  <c:v>-110.7145</c:v>
                </c:pt>
                <c:pt idx="500">
                  <c:v>-110.71250000000001</c:v>
                </c:pt>
                <c:pt idx="501">
                  <c:v>-110.71050000000001</c:v>
                </c:pt>
                <c:pt idx="502">
                  <c:v>-110.7085</c:v>
                </c:pt>
                <c:pt idx="503">
                  <c:v>-110.70650000000001</c:v>
                </c:pt>
                <c:pt idx="504">
                  <c:v>-110.70450000000001</c:v>
                </c:pt>
                <c:pt idx="505">
                  <c:v>-110.7025</c:v>
                </c:pt>
                <c:pt idx="506">
                  <c:v>-110.70050000000001</c:v>
                </c:pt>
                <c:pt idx="507">
                  <c:v>-110.69850000000001</c:v>
                </c:pt>
                <c:pt idx="508">
                  <c:v>-110.6965</c:v>
                </c:pt>
                <c:pt idx="509">
                  <c:v>-110.69450000000001</c:v>
                </c:pt>
                <c:pt idx="510">
                  <c:v>-110.69250000000001</c:v>
                </c:pt>
                <c:pt idx="511">
                  <c:v>-110.6905</c:v>
                </c:pt>
                <c:pt idx="512">
                  <c:v>-110.6885</c:v>
                </c:pt>
                <c:pt idx="513">
                  <c:v>-110.68650000000001</c:v>
                </c:pt>
                <c:pt idx="514">
                  <c:v>-110.6845</c:v>
                </c:pt>
                <c:pt idx="515">
                  <c:v>-110.6825</c:v>
                </c:pt>
                <c:pt idx="516">
                  <c:v>-110.68050000000001</c:v>
                </c:pt>
                <c:pt idx="517">
                  <c:v>-110.6785</c:v>
                </c:pt>
                <c:pt idx="518">
                  <c:v>-110.6765</c:v>
                </c:pt>
                <c:pt idx="519">
                  <c:v>-110.67450000000001</c:v>
                </c:pt>
                <c:pt idx="520">
                  <c:v>-110.6725</c:v>
                </c:pt>
                <c:pt idx="521">
                  <c:v>-110.6705</c:v>
                </c:pt>
                <c:pt idx="522">
                  <c:v>-110.66850000000001</c:v>
                </c:pt>
                <c:pt idx="523">
                  <c:v>-110.6665</c:v>
                </c:pt>
                <c:pt idx="524">
                  <c:v>-110.6645</c:v>
                </c:pt>
                <c:pt idx="525">
                  <c:v>-110.66250000000001</c:v>
                </c:pt>
                <c:pt idx="526">
                  <c:v>-110.6605</c:v>
                </c:pt>
                <c:pt idx="527">
                  <c:v>-110.6585</c:v>
                </c:pt>
                <c:pt idx="528">
                  <c:v>-110.65650000000001</c:v>
                </c:pt>
                <c:pt idx="529">
                  <c:v>-110.6545</c:v>
                </c:pt>
                <c:pt idx="530">
                  <c:v>-110.6525</c:v>
                </c:pt>
                <c:pt idx="531">
                  <c:v>-110.65050000000001</c:v>
                </c:pt>
                <c:pt idx="532">
                  <c:v>-110.64850000000001</c:v>
                </c:pt>
                <c:pt idx="533">
                  <c:v>-110.6465</c:v>
                </c:pt>
                <c:pt idx="534">
                  <c:v>-110.64450000000001</c:v>
                </c:pt>
                <c:pt idx="535">
                  <c:v>-110.64250000000001</c:v>
                </c:pt>
                <c:pt idx="536">
                  <c:v>-110.6405</c:v>
                </c:pt>
                <c:pt idx="537">
                  <c:v>-110.63850000000001</c:v>
                </c:pt>
                <c:pt idx="538">
                  <c:v>-110.63650000000001</c:v>
                </c:pt>
                <c:pt idx="539">
                  <c:v>-110.6345</c:v>
                </c:pt>
                <c:pt idx="540">
                  <c:v>-110.63250000000001</c:v>
                </c:pt>
                <c:pt idx="541">
                  <c:v>-110.63050000000001</c:v>
                </c:pt>
                <c:pt idx="542">
                  <c:v>-110.6285</c:v>
                </c:pt>
                <c:pt idx="543">
                  <c:v>-110.62650000000001</c:v>
                </c:pt>
                <c:pt idx="544">
                  <c:v>-110.62450000000001</c:v>
                </c:pt>
                <c:pt idx="545">
                  <c:v>-110.6225</c:v>
                </c:pt>
                <c:pt idx="546">
                  <c:v>-110.62050000000001</c:v>
                </c:pt>
                <c:pt idx="547">
                  <c:v>-110.61850000000001</c:v>
                </c:pt>
                <c:pt idx="548">
                  <c:v>-110.6165</c:v>
                </c:pt>
                <c:pt idx="549">
                  <c:v>-110.61450000000001</c:v>
                </c:pt>
                <c:pt idx="550">
                  <c:v>-110.61250000000001</c:v>
                </c:pt>
                <c:pt idx="551">
                  <c:v>-110.6105</c:v>
                </c:pt>
                <c:pt idx="552">
                  <c:v>-110.60850000000001</c:v>
                </c:pt>
                <c:pt idx="553">
                  <c:v>-110.60650000000001</c:v>
                </c:pt>
                <c:pt idx="554">
                  <c:v>-110.6045</c:v>
                </c:pt>
                <c:pt idx="555">
                  <c:v>-110.60250000000001</c:v>
                </c:pt>
                <c:pt idx="556">
                  <c:v>-110.60050000000001</c:v>
                </c:pt>
                <c:pt idx="557">
                  <c:v>-110.5985</c:v>
                </c:pt>
                <c:pt idx="558">
                  <c:v>-110.59650000000001</c:v>
                </c:pt>
                <c:pt idx="559">
                  <c:v>-110.59450000000001</c:v>
                </c:pt>
                <c:pt idx="560">
                  <c:v>-110.5925</c:v>
                </c:pt>
                <c:pt idx="561">
                  <c:v>-110.59050000000001</c:v>
                </c:pt>
                <c:pt idx="562">
                  <c:v>-110.58850000000001</c:v>
                </c:pt>
                <c:pt idx="563">
                  <c:v>-110.5865</c:v>
                </c:pt>
                <c:pt idx="564">
                  <c:v>-110.58450000000001</c:v>
                </c:pt>
                <c:pt idx="565">
                  <c:v>-110.58250000000001</c:v>
                </c:pt>
                <c:pt idx="566">
                  <c:v>-110.5805</c:v>
                </c:pt>
                <c:pt idx="567">
                  <c:v>-110.57850000000001</c:v>
                </c:pt>
                <c:pt idx="568">
                  <c:v>-110.57650000000001</c:v>
                </c:pt>
                <c:pt idx="569">
                  <c:v>-110.5745</c:v>
                </c:pt>
                <c:pt idx="570">
                  <c:v>-110.57250000000001</c:v>
                </c:pt>
                <c:pt idx="571">
                  <c:v>-110.57050000000001</c:v>
                </c:pt>
                <c:pt idx="572">
                  <c:v>-110.5685</c:v>
                </c:pt>
                <c:pt idx="573">
                  <c:v>-110.5665</c:v>
                </c:pt>
                <c:pt idx="574">
                  <c:v>-110.56450000000001</c:v>
                </c:pt>
                <c:pt idx="575">
                  <c:v>-110.5625</c:v>
                </c:pt>
                <c:pt idx="576">
                  <c:v>-110.5605</c:v>
                </c:pt>
                <c:pt idx="577">
                  <c:v>-110.55850000000001</c:v>
                </c:pt>
                <c:pt idx="578">
                  <c:v>-110.5565</c:v>
                </c:pt>
                <c:pt idx="579">
                  <c:v>-110.5545</c:v>
                </c:pt>
                <c:pt idx="580">
                  <c:v>-110.55250000000001</c:v>
                </c:pt>
                <c:pt idx="581">
                  <c:v>-110.5505</c:v>
                </c:pt>
                <c:pt idx="582">
                  <c:v>-110.5485</c:v>
                </c:pt>
                <c:pt idx="583">
                  <c:v>-110.54650000000001</c:v>
                </c:pt>
                <c:pt idx="584">
                  <c:v>-110.5445</c:v>
                </c:pt>
                <c:pt idx="585">
                  <c:v>-110.5425</c:v>
                </c:pt>
                <c:pt idx="586">
                  <c:v>-110.54050000000001</c:v>
                </c:pt>
                <c:pt idx="587">
                  <c:v>-110.5385</c:v>
                </c:pt>
                <c:pt idx="588">
                  <c:v>-110.5365</c:v>
                </c:pt>
                <c:pt idx="589">
                  <c:v>-110.53450000000001</c:v>
                </c:pt>
                <c:pt idx="590">
                  <c:v>-110.5325</c:v>
                </c:pt>
                <c:pt idx="591">
                  <c:v>-110.5305</c:v>
                </c:pt>
                <c:pt idx="592">
                  <c:v>-110.52850000000001</c:v>
                </c:pt>
                <c:pt idx="593">
                  <c:v>-110.5265</c:v>
                </c:pt>
                <c:pt idx="594">
                  <c:v>-110.5245</c:v>
                </c:pt>
                <c:pt idx="595">
                  <c:v>-110.52250000000001</c:v>
                </c:pt>
                <c:pt idx="596">
                  <c:v>-110.52050000000001</c:v>
                </c:pt>
                <c:pt idx="597">
                  <c:v>-110.5185</c:v>
                </c:pt>
                <c:pt idx="598">
                  <c:v>-110.51650000000001</c:v>
                </c:pt>
                <c:pt idx="599">
                  <c:v>-110.51450000000001</c:v>
                </c:pt>
                <c:pt idx="600">
                  <c:v>-110.5125</c:v>
                </c:pt>
                <c:pt idx="601">
                  <c:v>-110.51050000000001</c:v>
                </c:pt>
                <c:pt idx="602">
                  <c:v>-110.50850000000001</c:v>
                </c:pt>
                <c:pt idx="603">
                  <c:v>-110.5065</c:v>
                </c:pt>
                <c:pt idx="604">
                  <c:v>-110.50450000000001</c:v>
                </c:pt>
                <c:pt idx="605">
                  <c:v>-110.50250000000001</c:v>
                </c:pt>
                <c:pt idx="606">
                  <c:v>-110.5005</c:v>
                </c:pt>
                <c:pt idx="607">
                  <c:v>-110.49850000000001</c:v>
                </c:pt>
                <c:pt idx="608">
                  <c:v>-110.49650000000001</c:v>
                </c:pt>
                <c:pt idx="609">
                  <c:v>-110.4945</c:v>
                </c:pt>
                <c:pt idx="610">
                  <c:v>-110.49250000000001</c:v>
                </c:pt>
                <c:pt idx="611">
                  <c:v>-110.49050000000001</c:v>
                </c:pt>
                <c:pt idx="612">
                  <c:v>-110.4885</c:v>
                </c:pt>
                <c:pt idx="613">
                  <c:v>-110.48650000000001</c:v>
                </c:pt>
                <c:pt idx="614">
                  <c:v>-110.48450000000001</c:v>
                </c:pt>
                <c:pt idx="615">
                  <c:v>-110.4825</c:v>
                </c:pt>
                <c:pt idx="616">
                  <c:v>-110.48050000000001</c:v>
                </c:pt>
                <c:pt idx="617">
                  <c:v>-110.47850000000001</c:v>
                </c:pt>
                <c:pt idx="618">
                  <c:v>-110.4765</c:v>
                </c:pt>
                <c:pt idx="619">
                  <c:v>-110.47450000000001</c:v>
                </c:pt>
                <c:pt idx="620">
                  <c:v>-110.47250000000001</c:v>
                </c:pt>
                <c:pt idx="621">
                  <c:v>-110.4705</c:v>
                </c:pt>
                <c:pt idx="622">
                  <c:v>-110.46850000000001</c:v>
                </c:pt>
                <c:pt idx="623">
                  <c:v>-110.46650000000001</c:v>
                </c:pt>
                <c:pt idx="624">
                  <c:v>-110.4645</c:v>
                </c:pt>
                <c:pt idx="625">
                  <c:v>-110.46250000000001</c:v>
                </c:pt>
                <c:pt idx="626">
                  <c:v>-110.46050000000001</c:v>
                </c:pt>
                <c:pt idx="627">
                  <c:v>-110.4585</c:v>
                </c:pt>
                <c:pt idx="628">
                  <c:v>-110.45650000000001</c:v>
                </c:pt>
                <c:pt idx="629">
                  <c:v>-110.45450000000001</c:v>
                </c:pt>
                <c:pt idx="630">
                  <c:v>-110.4525</c:v>
                </c:pt>
                <c:pt idx="631">
                  <c:v>-110.45050000000001</c:v>
                </c:pt>
                <c:pt idx="632">
                  <c:v>-110.44850000000001</c:v>
                </c:pt>
                <c:pt idx="633">
                  <c:v>-110.4465</c:v>
                </c:pt>
                <c:pt idx="634">
                  <c:v>-110.44450000000001</c:v>
                </c:pt>
                <c:pt idx="635">
                  <c:v>-110.44250000000001</c:v>
                </c:pt>
                <c:pt idx="636">
                  <c:v>-110.4405</c:v>
                </c:pt>
                <c:pt idx="637">
                  <c:v>-110.4385</c:v>
                </c:pt>
                <c:pt idx="638">
                  <c:v>-110.43650000000001</c:v>
                </c:pt>
                <c:pt idx="639">
                  <c:v>-110.4345</c:v>
                </c:pt>
                <c:pt idx="640">
                  <c:v>-110.4325</c:v>
                </c:pt>
                <c:pt idx="641">
                  <c:v>-110.43050000000001</c:v>
                </c:pt>
                <c:pt idx="642">
                  <c:v>-110.4285</c:v>
                </c:pt>
                <c:pt idx="643">
                  <c:v>-110.4265</c:v>
                </c:pt>
                <c:pt idx="644">
                  <c:v>-110.42450000000001</c:v>
                </c:pt>
                <c:pt idx="645">
                  <c:v>-110.4225</c:v>
                </c:pt>
                <c:pt idx="646">
                  <c:v>-110.4205</c:v>
                </c:pt>
                <c:pt idx="647">
                  <c:v>-110.41850000000001</c:v>
                </c:pt>
                <c:pt idx="648">
                  <c:v>-110.4165</c:v>
                </c:pt>
                <c:pt idx="649">
                  <c:v>-110.4145</c:v>
                </c:pt>
                <c:pt idx="650">
                  <c:v>-110.41250000000001</c:v>
                </c:pt>
                <c:pt idx="651">
                  <c:v>-110.4105</c:v>
                </c:pt>
                <c:pt idx="652">
                  <c:v>-110.4085</c:v>
                </c:pt>
                <c:pt idx="653">
                  <c:v>-110.40650000000001</c:v>
                </c:pt>
                <c:pt idx="654">
                  <c:v>-110.4045</c:v>
                </c:pt>
                <c:pt idx="655">
                  <c:v>-110.4025</c:v>
                </c:pt>
                <c:pt idx="656">
                  <c:v>-110.40050000000001</c:v>
                </c:pt>
                <c:pt idx="657">
                  <c:v>-110.39850000000001</c:v>
                </c:pt>
                <c:pt idx="658">
                  <c:v>-110.3965</c:v>
                </c:pt>
                <c:pt idx="659">
                  <c:v>-110.39450000000001</c:v>
                </c:pt>
                <c:pt idx="660">
                  <c:v>-110.39250000000001</c:v>
                </c:pt>
                <c:pt idx="661">
                  <c:v>-110.3905</c:v>
                </c:pt>
                <c:pt idx="662">
                  <c:v>-110.38850000000001</c:v>
                </c:pt>
                <c:pt idx="663">
                  <c:v>-110.38650000000001</c:v>
                </c:pt>
                <c:pt idx="664">
                  <c:v>-110.3845</c:v>
                </c:pt>
                <c:pt idx="665">
                  <c:v>-110.38250000000001</c:v>
                </c:pt>
                <c:pt idx="666">
                  <c:v>-110.38050000000001</c:v>
                </c:pt>
                <c:pt idx="667">
                  <c:v>-110.3785</c:v>
                </c:pt>
                <c:pt idx="668">
                  <c:v>-110.37650000000001</c:v>
                </c:pt>
                <c:pt idx="669">
                  <c:v>-110.37450000000001</c:v>
                </c:pt>
                <c:pt idx="670">
                  <c:v>-110.3725</c:v>
                </c:pt>
                <c:pt idx="671">
                  <c:v>-110.37050000000001</c:v>
                </c:pt>
                <c:pt idx="672">
                  <c:v>-110.36850000000001</c:v>
                </c:pt>
                <c:pt idx="673">
                  <c:v>-110.3665</c:v>
                </c:pt>
                <c:pt idx="674">
                  <c:v>-110.36450000000001</c:v>
                </c:pt>
                <c:pt idx="675">
                  <c:v>-110.36250000000001</c:v>
                </c:pt>
                <c:pt idx="676">
                  <c:v>-110.3605</c:v>
                </c:pt>
                <c:pt idx="677">
                  <c:v>-110.35850000000001</c:v>
                </c:pt>
                <c:pt idx="678">
                  <c:v>-110.35650000000001</c:v>
                </c:pt>
                <c:pt idx="679">
                  <c:v>-110.3545</c:v>
                </c:pt>
                <c:pt idx="680">
                  <c:v>-110.35250000000001</c:v>
                </c:pt>
                <c:pt idx="681">
                  <c:v>-110.35050000000001</c:v>
                </c:pt>
                <c:pt idx="682">
                  <c:v>-110.3485</c:v>
                </c:pt>
                <c:pt idx="683">
                  <c:v>-110.34650000000001</c:v>
                </c:pt>
                <c:pt idx="684">
                  <c:v>-110.34450000000001</c:v>
                </c:pt>
                <c:pt idx="685">
                  <c:v>-110.3425</c:v>
                </c:pt>
                <c:pt idx="686">
                  <c:v>-110.34050000000001</c:v>
                </c:pt>
                <c:pt idx="687">
                  <c:v>-110.33850000000001</c:v>
                </c:pt>
                <c:pt idx="688">
                  <c:v>-110.3365</c:v>
                </c:pt>
                <c:pt idx="689">
                  <c:v>-110.33450000000001</c:v>
                </c:pt>
                <c:pt idx="690">
                  <c:v>-110.33250000000001</c:v>
                </c:pt>
                <c:pt idx="691">
                  <c:v>-110.3305</c:v>
                </c:pt>
                <c:pt idx="692">
                  <c:v>-110.32850000000001</c:v>
                </c:pt>
                <c:pt idx="693">
                  <c:v>-110.32650000000001</c:v>
                </c:pt>
                <c:pt idx="694">
                  <c:v>-110.3245</c:v>
                </c:pt>
                <c:pt idx="695">
                  <c:v>-110.32250000000001</c:v>
                </c:pt>
                <c:pt idx="696">
                  <c:v>-110.32050000000001</c:v>
                </c:pt>
                <c:pt idx="697">
                  <c:v>-110.3185</c:v>
                </c:pt>
                <c:pt idx="698">
                  <c:v>-110.3165</c:v>
                </c:pt>
                <c:pt idx="699">
                  <c:v>-110.31450000000001</c:v>
                </c:pt>
                <c:pt idx="700">
                  <c:v>-110.3125</c:v>
                </c:pt>
                <c:pt idx="701">
                  <c:v>-110.3105</c:v>
                </c:pt>
                <c:pt idx="702">
                  <c:v>-110.30850000000001</c:v>
                </c:pt>
                <c:pt idx="703">
                  <c:v>-110.3065</c:v>
                </c:pt>
                <c:pt idx="704">
                  <c:v>-110.3045</c:v>
                </c:pt>
                <c:pt idx="705">
                  <c:v>-110.30250000000001</c:v>
                </c:pt>
                <c:pt idx="706">
                  <c:v>-110.3005</c:v>
                </c:pt>
                <c:pt idx="707">
                  <c:v>-110.2985</c:v>
                </c:pt>
                <c:pt idx="708">
                  <c:v>-110.29650000000001</c:v>
                </c:pt>
                <c:pt idx="709">
                  <c:v>-110.2945</c:v>
                </c:pt>
                <c:pt idx="710">
                  <c:v>-110.2925</c:v>
                </c:pt>
                <c:pt idx="711">
                  <c:v>-110.29050000000001</c:v>
                </c:pt>
                <c:pt idx="712">
                  <c:v>-110.2885</c:v>
                </c:pt>
                <c:pt idx="713">
                  <c:v>-110.2865</c:v>
                </c:pt>
                <c:pt idx="714">
                  <c:v>-110.28450000000001</c:v>
                </c:pt>
                <c:pt idx="715">
                  <c:v>-110.2825</c:v>
                </c:pt>
                <c:pt idx="716">
                  <c:v>-110.2805</c:v>
                </c:pt>
                <c:pt idx="717">
                  <c:v>-110.27850000000001</c:v>
                </c:pt>
                <c:pt idx="718">
                  <c:v>-110.2765</c:v>
                </c:pt>
                <c:pt idx="719">
                  <c:v>-110.2745</c:v>
                </c:pt>
                <c:pt idx="720">
                  <c:v>-110.27250000000001</c:v>
                </c:pt>
                <c:pt idx="721">
                  <c:v>-110.27050000000001</c:v>
                </c:pt>
                <c:pt idx="722">
                  <c:v>-110.2685</c:v>
                </c:pt>
                <c:pt idx="723">
                  <c:v>-110.26650000000001</c:v>
                </c:pt>
                <c:pt idx="724">
                  <c:v>-110.26450000000001</c:v>
                </c:pt>
                <c:pt idx="725">
                  <c:v>-110.2625</c:v>
                </c:pt>
                <c:pt idx="726">
                  <c:v>-110.26050000000001</c:v>
                </c:pt>
                <c:pt idx="727">
                  <c:v>-110.25850000000001</c:v>
                </c:pt>
                <c:pt idx="728">
                  <c:v>-110.2565</c:v>
                </c:pt>
                <c:pt idx="729">
                  <c:v>-110.25450000000001</c:v>
                </c:pt>
                <c:pt idx="730">
                  <c:v>-110.25250000000001</c:v>
                </c:pt>
                <c:pt idx="731">
                  <c:v>-110.2505</c:v>
                </c:pt>
                <c:pt idx="732">
                  <c:v>-110.24850000000001</c:v>
                </c:pt>
                <c:pt idx="733">
                  <c:v>-110.24650000000001</c:v>
                </c:pt>
                <c:pt idx="734">
                  <c:v>-110.2445</c:v>
                </c:pt>
                <c:pt idx="735">
                  <c:v>-110.24250000000001</c:v>
                </c:pt>
                <c:pt idx="736">
                  <c:v>-110.24050000000001</c:v>
                </c:pt>
                <c:pt idx="737">
                  <c:v>-110.2385</c:v>
                </c:pt>
                <c:pt idx="738">
                  <c:v>-110.23650000000001</c:v>
                </c:pt>
                <c:pt idx="739">
                  <c:v>-110.23450000000001</c:v>
                </c:pt>
                <c:pt idx="740">
                  <c:v>-110.2325</c:v>
                </c:pt>
                <c:pt idx="741">
                  <c:v>-110.23050000000001</c:v>
                </c:pt>
                <c:pt idx="742">
                  <c:v>-110.22850000000001</c:v>
                </c:pt>
                <c:pt idx="743">
                  <c:v>-110.2265</c:v>
                </c:pt>
                <c:pt idx="744">
                  <c:v>-110.22450000000001</c:v>
                </c:pt>
                <c:pt idx="745">
                  <c:v>-110.22250000000001</c:v>
                </c:pt>
                <c:pt idx="746">
                  <c:v>-110.2205</c:v>
                </c:pt>
                <c:pt idx="747">
                  <c:v>-110.21850000000001</c:v>
                </c:pt>
                <c:pt idx="748">
                  <c:v>-110.21650000000001</c:v>
                </c:pt>
                <c:pt idx="749">
                  <c:v>-110.2145</c:v>
                </c:pt>
                <c:pt idx="750">
                  <c:v>-110.21250000000001</c:v>
                </c:pt>
                <c:pt idx="751">
                  <c:v>-110.21050000000001</c:v>
                </c:pt>
                <c:pt idx="752">
                  <c:v>-110.2085</c:v>
                </c:pt>
                <c:pt idx="753">
                  <c:v>-110.20650000000001</c:v>
                </c:pt>
                <c:pt idx="754">
                  <c:v>-110.20450000000001</c:v>
                </c:pt>
                <c:pt idx="755">
                  <c:v>-110.2025</c:v>
                </c:pt>
                <c:pt idx="756">
                  <c:v>-110.20050000000001</c:v>
                </c:pt>
                <c:pt idx="757">
                  <c:v>-110.19850000000001</c:v>
                </c:pt>
                <c:pt idx="758">
                  <c:v>-110.1965</c:v>
                </c:pt>
                <c:pt idx="759">
                  <c:v>-110.19450000000001</c:v>
                </c:pt>
                <c:pt idx="760">
                  <c:v>-110.19250000000001</c:v>
                </c:pt>
                <c:pt idx="761">
                  <c:v>-110.1905</c:v>
                </c:pt>
                <c:pt idx="762">
                  <c:v>-110.1885</c:v>
                </c:pt>
                <c:pt idx="763">
                  <c:v>-110.18650000000001</c:v>
                </c:pt>
                <c:pt idx="764">
                  <c:v>-110.1845</c:v>
                </c:pt>
                <c:pt idx="765">
                  <c:v>-110.1825</c:v>
                </c:pt>
                <c:pt idx="766">
                  <c:v>-110.18050000000001</c:v>
                </c:pt>
                <c:pt idx="767">
                  <c:v>-110.1785</c:v>
                </c:pt>
                <c:pt idx="768">
                  <c:v>-110.1765</c:v>
                </c:pt>
                <c:pt idx="769">
                  <c:v>-110.17450000000001</c:v>
                </c:pt>
                <c:pt idx="770">
                  <c:v>-110.1725</c:v>
                </c:pt>
                <c:pt idx="771">
                  <c:v>-110.1705</c:v>
                </c:pt>
                <c:pt idx="772">
                  <c:v>-110.16850000000001</c:v>
                </c:pt>
                <c:pt idx="773">
                  <c:v>-110.1665</c:v>
                </c:pt>
                <c:pt idx="774">
                  <c:v>-110.1645</c:v>
                </c:pt>
                <c:pt idx="775">
                  <c:v>-110.16250000000001</c:v>
                </c:pt>
                <c:pt idx="776">
                  <c:v>-110.1605</c:v>
                </c:pt>
                <c:pt idx="777">
                  <c:v>-110.1585</c:v>
                </c:pt>
                <c:pt idx="778">
                  <c:v>-110.15650000000001</c:v>
                </c:pt>
                <c:pt idx="779">
                  <c:v>-110.1545</c:v>
                </c:pt>
                <c:pt idx="780">
                  <c:v>-110.1525</c:v>
                </c:pt>
                <c:pt idx="781">
                  <c:v>-110.15050000000001</c:v>
                </c:pt>
                <c:pt idx="782">
                  <c:v>-110.14850000000001</c:v>
                </c:pt>
                <c:pt idx="783">
                  <c:v>-110.1465</c:v>
                </c:pt>
                <c:pt idx="784">
                  <c:v>-110.14450000000001</c:v>
                </c:pt>
                <c:pt idx="785">
                  <c:v>-110.14250000000001</c:v>
                </c:pt>
                <c:pt idx="786">
                  <c:v>-110.1405</c:v>
                </c:pt>
                <c:pt idx="787">
                  <c:v>-110.13850000000001</c:v>
                </c:pt>
                <c:pt idx="788">
                  <c:v>-110.13650000000001</c:v>
                </c:pt>
                <c:pt idx="789">
                  <c:v>-110.1345</c:v>
                </c:pt>
                <c:pt idx="790">
                  <c:v>-110.13250000000001</c:v>
                </c:pt>
                <c:pt idx="791">
                  <c:v>-110.13050000000001</c:v>
                </c:pt>
                <c:pt idx="792">
                  <c:v>-110.1285</c:v>
                </c:pt>
                <c:pt idx="793">
                  <c:v>-110.12650000000001</c:v>
                </c:pt>
                <c:pt idx="794">
                  <c:v>-110.12450000000001</c:v>
                </c:pt>
                <c:pt idx="795">
                  <c:v>-110.1225</c:v>
                </c:pt>
                <c:pt idx="796">
                  <c:v>-110.12050000000001</c:v>
                </c:pt>
                <c:pt idx="797">
                  <c:v>-110.11850000000001</c:v>
                </c:pt>
                <c:pt idx="798">
                  <c:v>-110.1165</c:v>
                </c:pt>
                <c:pt idx="799">
                  <c:v>-110.11450000000001</c:v>
                </c:pt>
                <c:pt idx="800">
                  <c:v>-110.11250000000001</c:v>
                </c:pt>
                <c:pt idx="801">
                  <c:v>-110.1105</c:v>
                </c:pt>
                <c:pt idx="802">
                  <c:v>-110.10850000000001</c:v>
                </c:pt>
                <c:pt idx="803">
                  <c:v>-110.10650000000001</c:v>
                </c:pt>
                <c:pt idx="804">
                  <c:v>-110.1045</c:v>
                </c:pt>
                <c:pt idx="805">
                  <c:v>-110.10250000000001</c:v>
                </c:pt>
                <c:pt idx="806">
                  <c:v>-110.10050000000001</c:v>
                </c:pt>
                <c:pt idx="807">
                  <c:v>-110.0985</c:v>
                </c:pt>
                <c:pt idx="808">
                  <c:v>-110.09650000000001</c:v>
                </c:pt>
                <c:pt idx="809">
                  <c:v>-110.09450000000001</c:v>
                </c:pt>
                <c:pt idx="810">
                  <c:v>-110.0925</c:v>
                </c:pt>
                <c:pt idx="811">
                  <c:v>-110.09050000000001</c:v>
                </c:pt>
                <c:pt idx="812">
                  <c:v>-110.08850000000001</c:v>
                </c:pt>
                <c:pt idx="813">
                  <c:v>-110.0865</c:v>
                </c:pt>
                <c:pt idx="814">
                  <c:v>-110.08450000000001</c:v>
                </c:pt>
                <c:pt idx="815">
                  <c:v>-110.08250000000001</c:v>
                </c:pt>
                <c:pt idx="816">
                  <c:v>-110.0805</c:v>
                </c:pt>
                <c:pt idx="817">
                  <c:v>-110.07850000000001</c:v>
                </c:pt>
                <c:pt idx="818">
                  <c:v>-110.07650000000001</c:v>
                </c:pt>
                <c:pt idx="819">
                  <c:v>-110.0745</c:v>
                </c:pt>
                <c:pt idx="820">
                  <c:v>-110.07250000000001</c:v>
                </c:pt>
                <c:pt idx="821">
                  <c:v>-110.07050000000001</c:v>
                </c:pt>
                <c:pt idx="822">
                  <c:v>-110.0685</c:v>
                </c:pt>
                <c:pt idx="823">
                  <c:v>-110.0665</c:v>
                </c:pt>
                <c:pt idx="824">
                  <c:v>-110.06450000000001</c:v>
                </c:pt>
                <c:pt idx="825">
                  <c:v>-110.0625</c:v>
                </c:pt>
                <c:pt idx="826">
                  <c:v>-110.0605</c:v>
                </c:pt>
                <c:pt idx="827">
                  <c:v>-110.05850000000001</c:v>
                </c:pt>
                <c:pt idx="828">
                  <c:v>-110.0565</c:v>
                </c:pt>
                <c:pt idx="829">
                  <c:v>-110.0545</c:v>
                </c:pt>
                <c:pt idx="830">
                  <c:v>-110.05250000000001</c:v>
                </c:pt>
                <c:pt idx="831">
                  <c:v>-110.0505</c:v>
                </c:pt>
                <c:pt idx="832">
                  <c:v>-110.0485</c:v>
                </c:pt>
                <c:pt idx="833">
                  <c:v>-110.04650000000001</c:v>
                </c:pt>
                <c:pt idx="834">
                  <c:v>-110.0445</c:v>
                </c:pt>
                <c:pt idx="835">
                  <c:v>-110.0425</c:v>
                </c:pt>
                <c:pt idx="836">
                  <c:v>-110.04050000000001</c:v>
                </c:pt>
                <c:pt idx="837">
                  <c:v>-110.0385</c:v>
                </c:pt>
                <c:pt idx="838">
                  <c:v>-110.0365</c:v>
                </c:pt>
                <c:pt idx="839">
                  <c:v>-110.03450000000001</c:v>
                </c:pt>
                <c:pt idx="840">
                  <c:v>-110.0325</c:v>
                </c:pt>
                <c:pt idx="841">
                  <c:v>-110.0305</c:v>
                </c:pt>
                <c:pt idx="842">
                  <c:v>-110.02850000000001</c:v>
                </c:pt>
                <c:pt idx="843">
                  <c:v>-110.0265</c:v>
                </c:pt>
                <c:pt idx="844">
                  <c:v>-110.0245</c:v>
                </c:pt>
                <c:pt idx="845">
                  <c:v>-110.02250000000001</c:v>
                </c:pt>
                <c:pt idx="846">
                  <c:v>-110.02050000000001</c:v>
                </c:pt>
                <c:pt idx="847">
                  <c:v>-110.0185</c:v>
                </c:pt>
                <c:pt idx="848">
                  <c:v>-110.01650000000001</c:v>
                </c:pt>
                <c:pt idx="849">
                  <c:v>-110.01450000000001</c:v>
                </c:pt>
                <c:pt idx="850">
                  <c:v>-110.0125</c:v>
                </c:pt>
                <c:pt idx="851">
                  <c:v>-110.01050000000001</c:v>
                </c:pt>
                <c:pt idx="852">
                  <c:v>-110.00850000000001</c:v>
                </c:pt>
                <c:pt idx="853">
                  <c:v>-110.0065</c:v>
                </c:pt>
                <c:pt idx="854">
                  <c:v>-110.00450000000001</c:v>
                </c:pt>
                <c:pt idx="855">
                  <c:v>-110.00250000000001</c:v>
                </c:pt>
                <c:pt idx="856">
                  <c:v>-110.0005</c:v>
                </c:pt>
                <c:pt idx="857">
                  <c:v>-109.99850000000001</c:v>
                </c:pt>
                <c:pt idx="858">
                  <c:v>-109.99650000000001</c:v>
                </c:pt>
                <c:pt idx="859">
                  <c:v>-109.9945</c:v>
                </c:pt>
                <c:pt idx="860">
                  <c:v>-109.99250000000001</c:v>
                </c:pt>
                <c:pt idx="861">
                  <c:v>-109.99050000000001</c:v>
                </c:pt>
                <c:pt idx="862">
                  <c:v>-109.9885</c:v>
                </c:pt>
                <c:pt idx="863">
                  <c:v>-109.98650000000001</c:v>
                </c:pt>
                <c:pt idx="864">
                  <c:v>-109.98450000000001</c:v>
                </c:pt>
                <c:pt idx="865">
                  <c:v>-109.9825</c:v>
                </c:pt>
                <c:pt idx="866">
                  <c:v>-109.98050000000001</c:v>
                </c:pt>
                <c:pt idx="867">
                  <c:v>-109.97850000000001</c:v>
                </c:pt>
                <c:pt idx="868">
                  <c:v>-109.9765</c:v>
                </c:pt>
                <c:pt idx="869">
                  <c:v>-109.97450000000001</c:v>
                </c:pt>
                <c:pt idx="870">
                  <c:v>-109.97250000000001</c:v>
                </c:pt>
                <c:pt idx="871">
                  <c:v>-109.9705</c:v>
                </c:pt>
                <c:pt idx="872">
                  <c:v>-109.96850000000001</c:v>
                </c:pt>
                <c:pt idx="873">
                  <c:v>-109.96650000000001</c:v>
                </c:pt>
                <c:pt idx="874">
                  <c:v>-109.9645</c:v>
                </c:pt>
                <c:pt idx="875">
                  <c:v>-109.96250000000001</c:v>
                </c:pt>
                <c:pt idx="876">
                  <c:v>-109.96050000000001</c:v>
                </c:pt>
                <c:pt idx="877">
                  <c:v>-109.9585</c:v>
                </c:pt>
                <c:pt idx="878">
                  <c:v>-109.95650000000001</c:v>
                </c:pt>
                <c:pt idx="879">
                  <c:v>-109.95450000000001</c:v>
                </c:pt>
                <c:pt idx="880">
                  <c:v>-109.9525</c:v>
                </c:pt>
                <c:pt idx="881">
                  <c:v>-109.95050000000001</c:v>
                </c:pt>
                <c:pt idx="882">
                  <c:v>-109.94850000000001</c:v>
                </c:pt>
                <c:pt idx="883">
                  <c:v>-109.9465</c:v>
                </c:pt>
                <c:pt idx="884">
                  <c:v>-109.94450000000001</c:v>
                </c:pt>
                <c:pt idx="885">
                  <c:v>-109.94250000000001</c:v>
                </c:pt>
                <c:pt idx="886">
                  <c:v>-109.9405</c:v>
                </c:pt>
                <c:pt idx="887">
                  <c:v>-109.9385</c:v>
                </c:pt>
                <c:pt idx="888">
                  <c:v>-109.93650000000001</c:v>
                </c:pt>
                <c:pt idx="889">
                  <c:v>-109.9345</c:v>
                </c:pt>
                <c:pt idx="890">
                  <c:v>-109.9325</c:v>
                </c:pt>
                <c:pt idx="891">
                  <c:v>-109.93050000000001</c:v>
                </c:pt>
                <c:pt idx="892">
                  <c:v>-109.9285</c:v>
                </c:pt>
                <c:pt idx="893">
                  <c:v>-109.9265</c:v>
                </c:pt>
                <c:pt idx="894">
                  <c:v>-109.92450000000001</c:v>
                </c:pt>
                <c:pt idx="895">
                  <c:v>-109.9225</c:v>
                </c:pt>
                <c:pt idx="896">
                  <c:v>-109.9205</c:v>
                </c:pt>
                <c:pt idx="897">
                  <c:v>-109.91850000000001</c:v>
                </c:pt>
                <c:pt idx="898">
                  <c:v>-109.9165</c:v>
                </c:pt>
                <c:pt idx="899">
                  <c:v>-109.9145</c:v>
                </c:pt>
                <c:pt idx="900">
                  <c:v>-109.91250000000001</c:v>
                </c:pt>
                <c:pt idx="901">
                  <c:v>-109.9105</c:v>
                </c:pt>
                <c:pt idx="902">
                  <c:v>-109.9085</c:v>
                </c:pt>
                <c:pt idx="903">
                  <c:v>-109.90650000000001</c:v>
                </c:pt>
                <c:pt idx="904">
                  <c:v>-109.9045</c:v>
                </c:pt>
                <c:pt idx="905">
                  <c:v>-109.9025</c:v>
                </c:pt>
                <c:pt idx="906">
                  <c:v>-109.90050000000001</c:v>
                </c:pt>
                <c:pt idx="907">
                  <c:v>-109.89850000000001</c:v>
                </c:pt>
                <c:pt idx="908">
                  <c:v>-109.8965</c:v>
                </c:pt>
                <c:pt idx="909">
                  <c:v>-109.89450000000001</c:v>
                </c:pt>
                <c:pt idx="910">
                  <c:v>-109.89250000000001</c:v>
                </c:pt>
                <c:pt idx="911">
                  <c:v>-109.8905</c:v>
                </c:pt>
                <c:pt idx="912">
                  <c:v>-109.88850000000001</c:v>
                </c:pt>
                <c:pt idx="913">
                  <c:v>-109.88650000000001</c:v>
                </c:pt>
                <c:pt idx="914">
                  <c:v>-109.8845</c:v>
                </c:pt>
                <c:pt idx="915">
                  <c:v>-109.88250000000001</c:v>
                </c:pt>
                <c:pt idx="916">
                  <c:v>-109.88050000000001</c:v>
                </c:pt>
                <c:pt idx="917">
                  <c:v>-109.8785</c:v>
                </c:pt>
                <c:pt idx="918">
                  <c:v>-109.87650000000001</c:v>
                </c:pt>
                <c:pt idx="919">
                  <c:v>-109.87450000000001</c:v>
                </c:pt>
                <c:pt idx="920">
                  <c:v>-109.8725</c:v>
                </c:pt>
                <c:pt idx="921">
                  <c:v>-109.87050000000001</c:v>
                </c:pt>
                <c:pt idx="922">
                  <c:v>-109.86850000000001</c:v>
                </c:pt>
                <c:pt idx="923">
                  <c:v>-109.8665</c:v>
                </c:pt>
                <c:pt idx="924">
                  <c:v>-109.86450000000001</c:v>
                </c:pt>
                <c:pt idx="925">
                  <c:v>-109.86250000000001</c:v>
                </c:pt>
                <c:pt idx="926">
                  <c:v>-109.8605</c:v>
                </c:pt>
                <c:pt idx="927">
                  <c:v>-109.85850000000001</c:v>
                </c:pt>
                <c:pt idx="928">
                  <c:v>-109.85650000000001</c:v>
                </c:pt>
                <c:pt idx="929">
                  <c:v>-109.8545</c:v>
                </c:pt>
                <c:pt idx="930">
                  <c:v>-109.85250000000001</c:v>
                </c:pt>
                <c:pt idx="931">
                  <c:v>-109.85050000000001</c:v>
                </c:pt>
                <c:pt idx="932">
                  <c:v>-109.8485</c:v>
                </c:pt>
                <c:pt idx="933">
                  <c:v>-109.84650000000001</c:v>
                </c:pt>
                <c:pt idx="934">
                  <c:v>-109.84450000000001</c:v>
                </c:pt>
                <c:pt idx="935">
                  <c:v>-109.8425</c:v>
                </c:pt>
                <c:pt idx="936">
                  <c:v>-109.84050000000001</c:v>
                </c:pt>
                <c:pt idx="937">
                  <c:v>-109.83850000000001</c:v>
                </c:pt>
                <c:pt idx="938">
                  <c:v>-109.8365</c:v>
                </c:pt>
                <c:pt idx="939">
                  <c:v>-109.83450000000001</c:v>
                </c:pt>
                <c:pt idx="940">
                  <c:v>-109.83250000000001</c:v>
                </c:pt>
                <c:pt idx="941">
                  <c:v>-109.8305</c:v>
                </c:pt>
                <c:pt idx="942">
                  <c:v>-109.82850000000001</c:v>
                </c:pt>
                <c:pt idx="943">
                  <c:v>-109.82650000000001</c:v>
                </c:pt>
                <c:pt idx="944">
                  <c:v>-109.8245</c:v>
                </c:pt>
                <c:pt idx="945">
                  <c:v>-109.82250000000001</c:v>
                </c:pt>
                <c:pt idx="946">
                  <c:v>-109.82050000000001</c:v>
                </c:pt>
                <c:pt idx="947">
                  <c:v>-109.8185</c:v>
                </c:pt>
                <c:pt idx="948">
                  <c:v>-109.8165</c:v>
                </c:pt>
                <c:pt idx="949">
                  <c:v>-109.81450000000001</c:v>
                </c:pt>
                <c:pt idx="950">
                  <c:v>-109.8125</c:v>
                </c:pt>
                <c:pt idx="951">
                  <c:v>-109.8105</c:v>
                </c:pt>
                <c:pt idx="952">
                  <c:v>-109.80850000000001</c:v>
                </c:pt>
                <c:pt idx="953">
                  <c:v>-109.8065</c:v>
                </c:pt>
                <c:pt idx="954">
                  <c:v>-109.8045</c:v>
                </c:pt>
                <c:pt idx="955">
                  <c:v>-109.80250000000001</c:v>
                </c:pt>
                <c:pt idx="956">
                  <c:v>-109.8005</c:v>
                </c:pt>
                <c:pt idx="957">
                  <c:v>-109.7985</c:v>
                </c:pt>
                <c:pt idx="958">
                  <c:v>-109.79650000000001</c:v>
                </c:pt>
                <c:pt idx="959">
                  <c:v>-109.7945</c:v>
                </c:pt>
                <c:pt idx="960">
                  <c:v>-109.7925</c:v>
                </c:pt>
                <c:pt idx="961">
                  <c:v>-109.79050000000001</c:v>
                </c:pt>
                <c:pt idx="962">
                  <c:v>-109.7885</c:v>
                </c:pt>
                <c:pt idx="963">
                  <c:v>-109.7865</c:v>
                </c:pt>
                <c:pt idx="964">
                  <c:v>-109.78450000000001</c:v>
                </c:pt>
                <c:pt idx="965">
                  <c:v>-109.7825</c:v>
                </c:pt>
                <c:pt idx="966">
                  <c:v>-109.7805</c:v>
                </c:pt>
                <c:pt idx="967">
                  <c:v>-109.77850000000001</c:v>
                </c:pt>
                <c:pt idx="968">
                  <c:v>-109.7765</c:v>
                </c:pt>
                <c:pt idx="969">
                  <c:v>-109.7745</c:v>
                </c:pt>
                <c:pt idx="970">
                  <c:v>-109.77250000000001</c:v>
                </c:pt>
                <c:pt idx="971">
                  <c:v>-109.77050000000001</c:v>
                </c:pt>
                <c:pt idx="972">
                  <c:v>-109.7685</c:v>
                </c:pt>
                <c:pt idx="973">
                  <c:v>-109.76650000000001</c:v>
                </c:pt>
                <c:pt idx="974">
                  <c:v>-109.76450000000001</c:v>
                </c:pt>
                <c:pt idx="975">
                  <c:v>-109.7625</c:v>
                </c:pt>
                <c:pt idx="976">
                  <c:v>-109.76050000000001</c:v>
                </c:pt>
                <c:pt idx="977">
                  <c:v>-109.75850000000001</c:v>
                </c:pt>
                <c:pt idx="978">
                  <c:v>-109.7565</c:v>
                </c:pt>
                <c:pt idx="979">
                  <c:v>-109.75450000000001</c:v>
                </c:pt>
                <c:pt idx="980">
                  <c:v>-109.75250000000001</c:v>
                </c:pt>
                <c:pt idx="981">
                  <c:v>-109.7505</c:v>
                </c:pt>
                <c:pt idx="982">
                  <c:v>-109.74850000000001</c:v>
                </c:pt>
                <c:pt idx="983">
                  <c:v>-109.74650000000001</c:v>
                </c:pt>
                <c:pt idx="984">
                  <c:v>-109.7445</c:v>
                </c:pt>
                <c:pt idx="985">
                  <c:v>-109.74250000000001</c:v>
                </c:pt>
                <c:pt idx="986">
                  <c:v>-109.74050000000001</c:v>
                </c:pt>
                <c:pt idx="987">
                  <c:v>-109.7385</c:v>
                </c:pt>
                <c:pt idx="988">
                  <c:v>-109.73650000000001</c:v>
                </c:pt>
                <c:pt idx="989">
                  <c:v>-109.73450000000001</c:v>
                </c:pt>
                <c:pt idx="990">
                  <c:v>-109.7325</c:v>
                </c:pt>
                <c:pt idx="991">
                  <c:v>-109.73050000000001</c:v>
                </c:pt>
                <c:pt idx="992">
                  <c:v>-109.72850000000001</c:v>
                </c:pt>
                <c:pt idx="993">
                  <c:v>-109.7265</c:v>
                </c:pt>
                <c:pt idx="994">
                  <c:v>-109.72450000000001</c:v>
                </c:pt>
                <c:pt idx="995">
                  <c:v>-109.72250000000001</c:v>
                </c:pt>
                <c:pt idx="996">
                  <c:v>-109.7205</c:v>
                </c:pt>
                <c:pt idx="997">
                  <c:v>-109.71850000000001</c:v>
                </c:pt>
                <c:pt idx="998">
                  <c:v>-109.71650000000001</c:v>
                </c:pt>
                <c:pt idx="999">
                  <c:v>-109.7145</c:v>
                </c:pt>
                <c:pt idx="1000">
                  <c:v>-109.71250000000001</c:v>
                </c:pt>
                <c:pt idx="1001">
                  <c:v>-109.71050000000001</c:v>
                </c:pt>
                <c:pt idx="1002">
                  <c:v>-109.7085</c:v>
                </c:pt>
                <c:pt idx="1003">
                  <c:v>-109.70650000000001</c:v>
                </c:pt>
                <c:pt idx="1004">
                  <c:v>-109.70450000000001</c:v>
                </c:pt>
                <c:pt idx="1005">
                  <c:v>-109.7025</c:v>
                </c:pt>
                <c:pt idx="1006">
                  <c:v>-109.70050000000001</c:v>
                </c:pt>
                <c:pt idx="1007">
                  <c:v>-109.69850000000001</c:v>
                </c:pt>
                <c:pt idx="1008">
                  <c:v>-109.6965</c:v>
                </c:pt>
                <c:pt idx="1009">
                  <c:v>-109.69450000000001</c:v>
                </c:pt>
                <c:pt idx="1010">
                  <c:v>-109.69250000000001</c:v>
                </c:pt>
                <c:pt idx="1011">
                  <c:v>-109.6905</c:v>
                </c:pt>
                <c:pt idx="1012">
                  <c:v>-109.6885</c:v>
                </c:pt>
                <c:pt idx="1013">
                  <c:v>-109.68650000000001</c:v>
                </c:pt>
                <c:pt idx="1014">
                  <c:v>-109.6845</c:v>
                </c:pt>
                <c:pt idx="1015">
                  <c:v>-109.6825</c:v>
                </c:pt>
                <c:pt idx="1016">
                  <c:v>-109.68050000000001</c:v>
                </c:pt>
                <c:pt idx="1017">
                  <c:v>-109.6785</c:v>
                </c:pt>
                <c:pt idx="1018">
                  <c:v>-109.6765</c:v>
                </c:pt>
                <c:pt idx="1019">
                  <c:v>-109.67450000000001</c:v>
                </c:pt>
                <c:pt idx="1020">
                  <c:v>-109.6725</c:v>
                </c:pt>
                <c:pt idx="1021">
                  <c:v>-109.6705</c:v>
                </c:pt>
                <c:pt idx="1022">
                  <c:v>-109.66850000000001</c:v>
                </c:pt>
                <c:pt idx="1023">
                  <c:v>-109.6665</c:v>
                </c:pt>
                <c:pt idx="1024">
                  <c:v>-109.6645</c:v>
                </c:pt>
                <c:pt idx="1025">
                  <c:v>-109.66250000000001</c:v>
                </c:pt>
                <c:pt idx="1026">
                  <c:v>-109.6605</c:v>
                </c:pt>
                <c:pt idx="1027">
                  <c:v>-109.6585</c:v>
                </c:pt>
                <c:pt idx="1028">
                  <c:v>-109.65650000000001</c:v>
                </c:pt>
                <c:pt idx="1029">
                  <c:v>-109.65450000000001</c:v>
                </c:pt>
                <c:pt idx="1030">
                  <c:v>-109.6525</c:v>
                </c:pt>
                <c:pt idx="1031">
                  <c:v>-109.65050000000001</c:v>
                </c:pt>
                <c:pt idx="1032">
                  <c:v>-109.64850000000001</c:v>
                </c:pt>
                <c:pt idx="1033">
                  <c:v>-109.6465</c:v>
                </c:pt>
                <c:pt idx="1034">
                  <c:v>-109.64450000000001</c:v>
                </c:pt>
                <c:pt idx="1035">
                  <c:v>-109.64250000000001</c:v>
                </c:pt>
                <c:pt idx="1036">
                  <c:v>-109.6405</c:v>
                </c:pt>
                <c:pt idx="1037">
                  <c:v>-109.63850000000001</c:v>
                </c:pt>
                <c:pt idx="1038">
                  <c:v>-109.63650000000001</c:v>
                </c:pt>
                <c:pt idx="1039">
                  <c:v>-109.6345</c:v>
                </c:pt>
                <c:pt idx="1040">
                  <c:v>-109.63250000000001</c:v>
                </c:pt>
                <c:pt idx="1041">
                  <c:v>-109.63050000000001</c:v>
                </c:pt>
                <c:pt idx="1042">
                  <c:v>-109.6285</c:v>
                </c:pt>
                <c:pt idx="1043">
                  <c:v>-109.62650000000001</c:v>
                </c:pt>
                <c:pt idx="1044">
                  <c:v>-109.62450000000001</c:v>
                </c:pt>
                <c:pt idx="1045">
                  <c:v>-109.6225</c:v>
                </c:pt>
                <c:pt idx="1046">
                  <c:v>-109.62050000000001</c:v>
                </c:pt>
                <c:pt idx="1047">
                  <c:v>-109.61850000000001</c:v>
                </c:pt>
                <c:pt idx="1048">
                  <c:v>-109.6165</c:v>
                </c:pt>
                <c:pt idx="1049">
                  <c:v>-109.61450000000001</c:v>
                </c:pt>
                <c:pt idx="1050">
                  <c:v>-109.61250000000001</c:v>
                </c:pt>
                <c:pt idx="1051">
                  <c:v>-109.6105</c:v>
                </c:pt>
                <c:pt idx="1052">
                  <c:v>-109.60850000000001</c:v>
                </c:pt>
                <c:pt idx="1053">
                  <c:v>-109.60650000000001</c:v>
                </c:pt>
                <c:pt idx="1054">
                  <c:v>-109.6045</c:v>
                </c:pt>
                <c:pt idx="1055">
                  <c:v>-109.60250000000001</c:v>
                </c:pt>
                <c:pt idx="1056">
                  <c:v>-109.60050000000001</c:v>
                </c:pt>
                <c:pt idx="1057">
                  <c:v>-109.5985</c:v>
                </c:pt>
                <c:pt idx="1058">
                  <c:v>-109.59650000000001</c:v>
                </c:pt>
                <c:pt idx="1059">
                  <c:v>-109.59450000000001</c:v>
                </c:pt>
                <c:pt idx="1060">
                  <c:v>-109.5925</c:v>
                </c:pt>
                <c:pt idx="1061">
                  <c:v>-109.59050000000001</c:v>
                </c:pt>
                <c:pt idx="1062">
                  <c:v>-109.58850000000001</c:v>
                </c:pt>
                <c:pt idx="1063">
                  <c:v>-109.5865</c:v>
                </c:pt>
                <c:pt idx="1064">
                  <c:v>-109.58450000000001</c:v>
                </c:pt>
                <c:pt idx="1065">
                  <c:v>-109.58250000000001</c:v>
                </c:pt>
                <c:pt idx="1066">
                  <c:v>-109.5805</c:v>
                </c:pt>
                <c:pt idx="1067">
                  <c:v>-109.57850000000001</c:v>
                </c:pt>
                <c:pt idx="1068">
                  <c:v>-109.57650000000001</c:v>
                </c:pt>
                <c:pt idx="1069">
                  <c:v>-109.5745</c:v>
                </c:pt>
                <c:pt idx="1070">
                  <c:v>-109.57250000000001</c:v>
                </c:pt>
                <c:pt idx="1071">
                  <c:v>-109.57050000000001</c:v>
                </c:pt>
                <c:pt idx="1072">
                  <c:v>-109.5685</c:v>
                </c:pt>
                <c:pt idx="1073">
                  <c:v>-109.5665</c:v>
                </c:pt>
                <c:pt idx="1074">
                  <c:v>-109.56450000000001</c:v>
                </c:pt>
                <c:pt idx="1075">
                  <c:v>-109.5625</c:v>
                </c:pt>
                <c:pt idx="1076">
                  <c:v>-109.5605</c:v>
                </c:pt>
                <c:pt idx="1077">
                  <c:v>-109.55850000000001</c:v>
                </c:pt>
                <c:pt idx="1078">
                  <c:v>-109.5565</c:v>
                </c:pt>
                <c:pt idx="1079">
                  <c:v>-109.5545</c:v>
                </c:pt>
                <c:pt idx="1080">
                  <c:v>-109.55250000000001</c:v>
                </c:pt>
                <c:pt idx="1081">
                  <c:v>-109.5505</c:v>
                </c:pt>
                <c:pt idx="1082">
                  <c:v>-109.5485</c:v>
                </c:pt>
                <c:pt idx="1083">
                  <c:v>-109.54650000000001</c:v>
                </c:pt>
                <c:pt idx="1084">
                  <c:v>-109.5445</c:v>
                </c:pt>
                <c:pt idx="1085">
                  <c:v>-109.5425</c:v>
                </c:pt>
                <c:pt idx="1086">
                  <c:v>-109.54050000000001</c:v>
                </c:pt>
                <c:pt idx="1087">
                  <c:v>-109.5385</c:v>
                </c:pt>
                <c:pt idx="1088">
                  <c:v>-109.5365</c:v>
                </c:pt>
                <c:pt idx="1089">
                  <c:v>-109.53450000000001</c:v>
                </c:pt>
                <c:pt idx="1090">
                  <c:v>-109.5325</c:v>
                </c:pt>
                <c:pt idx="1091">
                  <c:v>-109.5305</c:v>
                </c:pt>
                <c:pt idx="1092">
                  <c:v>-109.52850000000001</c:v>
                </c:pt>
                <c:pt idx="1093">
                  <c:v>-109.5265</c:v>
                </c:pt>
                <c:pt idx="1094">
                  <c:v>-109.5245</c:v>
                </c:pt>
                <c:pt idx="1095">
                  <c:v>-109.52250000000001</c:v>
                </c:pt>
                <c:pt idx="1096">
                  <c:v>-109.5205</c:v>
                </c:pt>
                <c:pt idx="1097">
                  <c:v>-109.5185</c:v>
                </c:pt>
                <c:pt idx="1098">
                  <c:v>-109.51650000000001</c:v>
                </c:pt>
                <c:pt idx="1099">
                  <c:v>-109.51450000000001</c:v>
                </c:pt>
                <c:pt idx="1100">
                  <c:v>-109.5125</c:v>
                </c:pt>
                <c:pt idx="1101">
                  <c:v>-109.51050000000001</c:v>
                </c:pt>
                <c:pt idx="1102">
                  <c:v>-109.50850000000001</c:v>
                </c:pt>
                <c:pt idx="1103">
                  <c:v>-109.5065</c:v>
                </c:pt>
                <c:pt idx="1104">
                  <c:v>-109.50450000000001</c:v>
                </c:pt>
                <c:pt idx="1105">
                  <c:v>-109.50250000000001</c:v>
                </c:pt>
                <c:pt idx="1106">
                  <c:v>-109.5005</c:v>
                </c:pt>
                <c:pt idx="1107">
                  <c:v>-109.49850000000001</c:v>
                </c:pt>
                <c:pt idx="1108">
                  <c:v>-109.49650000000001</c:v>
                </c:pt>
                <c:pt idx="1109">
                  <c:v>-109.4945</c:v>
                </c:pt>
                <c:pt idx="1110">
                  <c:v>-109.49250000000001</c:v>
                </c:pt>
                <c:pt idx="1111">
                  <c:v>-109.49050000000001</c:v>
                </c:pt>
                <c:pt idx="1112">
                  <c:v>-109.4885</c:v>
                </c:pt>
                <c:pt idx="1113">
                  <c:v>-109.48650000000001</c:v>
                </c:pt>
                <c:pt idx="1114">
                  <c:v>-109.48450000000001</c:v>
                </c:pt>
                <c:pt idx="1115">
                  <c:v>-109.4825</c:v>
                </c:pt>
                <c:pt idx="1116">
                  <c:v>-109.48050000000001</c:v>
                </c:pt>
                <c:pt idx="1117">
                  <c:v>-109.47850000000001</c:v>
                </c:pt>
                <c:pt idx="1118">
                  <c:v>-109.4765</c:v>
                </c:pt>
                <c:pt idx="1119">
                  <c:v>-109.47450000000001</c:v>
                </c:pt>
                <c:pt idx="1120">
                  <c:v>-109.47250000000001</c:v>
                </c:pt>
                <c:pt idx="1121">
                  <c:v>-109.4705</c:v>
                </c:pt>
                <c:pt idx="1122">
                  <c:v>-109.46850000000001</c:v>
                </c:pt>
                <c:pt idx="1123">
                  <c:v>-109.46650000000001</c:v>
                </c:pt>
                <c:pt idx="1124">
                  <c:v>-109.4645</c:v>
                </c:pt>
                <c:pt idx="1125">
                  <c:v>-109.46250000000001</c:v>
                </c:pt>
                <c:pt idx="1126">
                  <c:v>-109.46050000000001</c:v>
                </c:pt>
                <c:pt idx="1127">
                  <c:v>-109.4585</c:v>
                </c:pt>
                <c:pt idx="1128">
                  <c:v>-109.45650000000001</c:v>
                </c:pt>
                <c:pt idx="1129">
                  <c:v>-109.45450000000001</c:v>
                </c:pt>
                <c:pt idx="1130">
                  <c:v>-109.4525</c:v>
                </c:pt>
                <c:pt idx="1131">
                  <c:v>-109.45050000000001</c:v>
                </c:pt>
                <c:pt idx="1132">
                  <c:v>-109.44850000000001</c:v>
                </c:pt>
                <c:pt idx="1133">
                  <c:v>-109.4465</c:v>
                </c:pt>
                <c:pt idx="1134">
                  <c:v>-109.44450000000001</c:v>
                </c:pt>
                <c:pt idx="1135">
                  <c:v>-109.44250000000001</c:v>
                </c:pt>
                <c:pt idx="1136">
                  <c:v>-109.4405</c:v>
                </c:pt>
                <c:pt idx="1137">
                  <c:v>-109.4385</c:v>
                </c:pt>
                <c:pt idx="1138">
                  <c:v>-109.43650000000001</c:v>
                </c:pt>
                <c:pt idx="1139">
                  <c:v>-109.4345</c:v>
                </c:pt>
                <c:pt idx="1140">
                  <c:v>-109.4325</c:v>
                </c:pt>
                <c:pt idx="1141">
                  <c:v>-109.43050000000001</c:v>
                </c:pt>
                <c:pt idx="1142">
                  <c:v>-109.4285</c:v>
                </c:pt>
                <c:pt idx="1143">
                  <c:v>-109.4265</c:v>
                </c:pt>
                <c:pt idx="1144">
                  <c:v>-109.42450000000001</c:v>
                </c:pt>
                <c:pt idx="1145">
                  <c:v>-109.4225</c:v>
                </c:pt>
                <c:pt idx="1146">
                  <c:v>-109.4205</c:v>
                </c:pt>
                <c:pt idx="1147">
                  <c:v>-109.41850000000001</c:v>
                </c:pt>
                <c:pt idx="1148">
                  <c:v>-109.4165</c:v>
                </c:pt>
                <c:pt idx="1149">
                  <c:v>-109.4145</c:v>
                </c:pt>
                <c:pt idx="1150">
                  <c:v>-109.41250000000001</c:v>
                </c:pt>
                <c:pt idx="1151">
                  <c:v>-109.4105</c:v>
                </c:pt>
                <c:pt idx="1152">
                  <c:v>-109.4085</c:v>
                </c:pt>
                <c:pt idx="1153">
                  <c:v>-109.40650000000001</c:v>
                </c:pt>
                <c:pt idx="1154">
                  <c:v>-109.40450000000001</c:v>
                </c:pt>
                <c:pt idx="1155">
                  <c:v>-109.4025</c:v>
                </c:pt>
                <c:pt idx="1156">
                  <c:v>-109.40050000000001</c:v>
                </c:pt>
                <c:pt idx="1157">
                  <c:v>-109.39850000000001</c:v>
                </c:pt>
                <c:pt idx="1158">
                  <c:v>-109.3965</c:v>
                </c:pt>
                <c:pt idx="1159">
                  <c:v>-109.39450000000001</c:v>
                </c:pt>
                <c:pt idx="1160">
                  <c:v>-109.39250000000001</c:v>
                </c:pt>
                <c:pt idx="1161">
                  <c:v>-109.3905</c:v>
                </c:pt>
                <c:pt idx="1162">
                  <c:v>-109.38850000000001</c:v>
                </c:pt>
                <c:pt idx="1163">
                  <c:v>-109.38650000000001</c:v>
                </c:pt>
                <c:pt idx="1164">
                  <c:v>-109.3845</c:v>
                </c:pt>
                <c:pt idx="1165">
                  <c:v>-109.38250000000001</c:v>
                </c:pt>
                <c:pt idx="1166">
                  <c:v>-109.38050000000001</c:v>
                </c:pt>
                <c:pt idx="1167">
                  <c:v>-109.3785</c:v>
                </c:pt>
                <c:pt idx="1168">
                  <c:v>-109.37650000000001</c:v>
                </c:pt>
                <c:pt idx="1169">
                  <c:v>-109.37450000000001</c:v>
                </c:pt>
                <c:pt idx="1170">
                  <c:v>-109.3725</c:v>
                </c:pt>
                <c:pt idx="1171">
                  <c:v>-109.37050000000001</c:v>
                </c:pt>
                <c:pt idx="1172">
                  <c:v>-109.36850000000001</c:v>
                </c:pt>
                <c:pt idx="1173">
                  <c:v>-109.3665</c:v>
                </c:pt>
                <c:pt idx="1174">
                  <c:v>-109.36450000000001</c:v>
                </c:pt>
                <c:pt idx="1175">
                  <c:v>-109.36250000000001</c:v>
                </c:pt>
                <c:pt idx="1176">
                  <c:v>-109.3605</c:v>
                </c:pt>
                <c:pt idx="1177">
                  <c:v>-109.35850000000001</c:v>
                </c:pt>
                <c:pt idx="1178">
                  <c:v>-109.35650000000001</c:v>
                </c:pt>
                <c:pt idx="1179">
                  <c:v>-109.3545</c:v>
                </c:pt>
                <c:pt idx="1180">
                  <c:v>-109.35250000000001</c:v>
                </c:pt>
                <c:pt idx="1181">
                  <c:v>-109.35050000000001</c:v>
                </c:pt>
                <c:pt idx="1182">
                  <c:v>-109.3485</c:v>
                </c:pt>
                <c:pt idx="1183">
                  <c:v>-109.34650000000001</c:v>
                </c:pt>
                <c:pt idx="1184">
                  <c:v>-109.34450000000001</c:v>
                </c:pt>
                <c:pt idx="1185">
                  <c:v>-109.3425</c:v>
                </c:pt>
                <c:pt idx="1186">
                  <c:v>-109.34050000000001</c:v>
                </c:pt>
                <c:pt idx="1187">
                  <c:v>-109.33850000000001</c:v>
                </c:pt>
                <c:pt idx="1188">
                  <c:v>-109.3365</c:v>
                </c:pt>
                <c:pt idx="1189">
                  <c:v>-109.33450000000001</c:v>
                </c:pt>
                <c:pt idx="1190">
                  <c:v>-109.33250000000001</c:v>
                </c:pt>
                <c:pt idx="1191">
                  <c:v>-109.3305</c:v>
                </c:pt>
                <c:pt idx="1192">
                  <c:v>-109.32850000000001</c:v>
                </c:pt>
                <c:pt idx="1193">
                  <c:v>-109.32650000000001</c:v>
                </c:pt>
                <c:pt idx="1194">
                  <c:v>-109.3245</c:v>
                </c:pt>
                <c:pt idx="1195">
                  <c:v>-109.32250000000001</c:v>
                </c:pt>
                <c:pt idx="1196">
                  <c:v>-109.32050000000001</c:v>
                </c:pt>
                <c:pt idx="1197">
                  <c:v>-109.3185</c:v>
                </c:pt>
                <c:pt idx="1198">
                  <c:v>-109.3165</c:v>
                </c:pt>
                <c:pt idx="1199">
                  <c:v>-109.31450000000001</c:v>
                </c:pt>
                <c:pt idx="1200">
                  <c:v>-109.3125</c:v>
                </c:pt>
                <c:pt idx="1201">
                  <c:v>-109.3105</c:v>
                </c:pt>
                <c:pt idx="1202">
                  <c:v>-109.30850000000001</c:v>
                </c:pt>
                <c:pt idx="1203">
                  <c:v>-109.3065</c:v>
                </c:pt>
                <c:pt idx="1204">
                  <c:v>-109.3045</c:v>
                </c:pt>
                <c:pt idx="1205">
                  <c:v>-109.30250000000001</c:v>
                </c:pt>
                <c:pt idx="1206">
                  <c:v>-109.3005</c:v>
                </c:pt>
                <c:pt idx="1207">
                  <c:v>-109.2985</c:v>
                </c:pt>
                <c:pt idx="1208">
                  <c:v>-109.29650000000001</c:v>
                </c:pt>
                <c:pt idx="1209">
                  <c:v>-109.2945</c:v>
                </c:pt>
                <c:pt idx="1210">
                  <c:v>-109.2925</c:v>
                </c:pt>
                <c:pt idx="1211">
                  <c:v>-109.29050000000001</c:v>
                </c:pt>
                <c:pt idx="1212">
                  <c:v>-109.2885</c:v>
                </c:pt>
                <c:pt idx="1213">
                  <c:v>-109.2865</c:v>
                </c:pt>
                <c:pt idx="1214">
                  <c:v>-109.28450000000001</c:v>
                </c:pt>
                <c:pt idx="1215">
                  <c:v>-109.2825</c:v>
                </c:pt>
                <c:pt idx="1216">
                  <c:v>-109.2805</c:v>
                </c:pt>
                <c:pt idx="1217">
                  <c:v>-109.27850000000001</c:v>
                </c:pt>
                <c:pt idx="1218">
                  <c:v>-109.2765</c:v>
                </c:pt>
                <c:pt idx="1219">
                  <c:v>-109.2745</c:v>
                </c:pt>
                <c:pt idx="1220">
                  <c:v>-109.27250000000001</c:v>
                </c:pt>
                <c:pt idx="1221">
                  <c:v>-109.2705</c:v>
                </c:pt>
                <c:pt idx="1222">
                  <c:v>-109.2685</c:v>
                </c:pt>
                <c:pt idx="1223">
                  <c:v>-109.26650000000001</c:v>
                </c:pt>
                <c:pt idx="1224">
                  <c:v>-109.26450000000001</c:v>
                </c:pt>
                <c:pt idx="1225">
                  <c:v>-109.2625</c:v>
                </c:pt>
                <c:pt idx="1226">
                  <c:v>-109.26050000000001</c:v>
                </c:pt>
                <c:pt idx="1227">
                  <c:v>-109.25850000000001</c:v>
                </c:pt>
                <c:pt idx="1228">
                  <c:v>-109.2565</c:v>
                </c:pt>
                <c:pt idx="1229">
                  <c:v>-109.25450000000001</c:v>
                </c:pt>
                <c:pt idx="1230">
                  <c:v>-109.25250000000001</c:v>
                </c:pt>
                <c:pt idx="1231">
                  <c:v>-109.2505</c:v>
                </c:pt>
                <c:pt idx="1232">
                  <c:v>-109.24850000000001</c:v>
                </c:pt>
                <c:pt idx="1233">
                  <c:v>-109.24650000000001</c:v>
                </c:pt>
                <c:pt idx="1234">
                  <c:v>-109.2445</c:v>
                </c:pt>
                <c:pt idx="1235">
                  <c:v>-109.24250000000001</c:v>
                </c:pt>
                <c:pt idx="1236">
                  <c:v>-109.24050000000001</c:v>
                </c:pt>
                <c:pt idx="1237">
                  <c:v>-109.2385</c:v>
                </c:pt>
                <c:pt idx="1238">
                  <c:v>-109.23650000000001</c:v>
                </c:pt>
                <c:pt idx="1239">
                  <c:v>-109.23450000000001</c:v>
                </c:pt>
                <c:pt idx="1240">
                  <c:v>-109.2325</c:v>
                </c:pt>
                <c:pt idx="1241">
                  <c:v>-109.23050000000001</c:v>
                </c:pt>
                <c:pt idx="1242">
                  <c:v>-109.22850000000001</c:v>
                </c:pt>
                <c:pt idx="1243">
                  <c:v>-109.2265</c:v>
                </c:pt>
                <c:pt idx="1244">
                  <c:v>-109.22450000000001</c:v>
                </c:pt>
                <c:pt idx="1245">
                  <c:v>-109.22250000000001</c:v>
                </c:pt>
                <c:pt idx="1246">
                  <c:v>-109.2205</c:v>
                </c:pt>
                <c:pt idx="1247">
                  <c:v>-109.21850000000001</c:v>
                </c:pt>
                <c:pt idx="1248">
                  <c:v>-109.21650000000001</c:v>
                </c:pt>
                <c:pt idx="1249">
                  <c:v>-109.2145</c:v>
                </c:pt>
                <c:pt idx="1250">
                  <c:v>-109.21250000000001</c:v>
                </c:pt>
                <c:pt idx="1251">
                  <c:v>-109.21050000000001</c:v>
                </c:pt>
                <c:pt idx="1252">
                  <c:v>-109.2085</c:v>
                </c:pt>
                <c:pt idx="1253">
                  <c:v>-109.20650000000001</c:v>
                </c:pt>
                <c:pt idx="1254">
                  <c:v>-109.20450000000001</c:v>
                </c:pt>
                <c:pt idx="1255">
                  <c:v>-109.2025</c:v>
                </c:pt>
                <c:pt idx="1256">
                  <c:v>-109.20050000000001</c:v>
                </c:pt>
                <c:pt idx="1257">
                  <c:v>-109.19850000000001</c:v>
                </c:pt>
                <c:pt idx="1258">
                  <c:v>-109.1965</c:v>
                </c:pt>
                <c:pt idx="1259">
                  <c:v>-109.19450000000001</c:v>
                </c:pt>
                <c:pt idx="1260">
                  <c:v>-109.19250000000001</c:v>
                </c:pt>
                <c:pt idx="1261">
                  <c:v>-109.1905</c:v>
                </c:pt>
                <c:pt idx="1262">
                  <c:v>-109.1885</c:v>
                </c:pt>
                <c:pt idx="1263">
                  <c:v>-109.18650000000001</c:v>
                </c:pt>
                <c:pt idx="1264">
                  <c:v>-109.1845</c:v>
                </c:pt>
                <c:pt idx="1265">
                  <c:v>-109.1825</c:v>
                </c:pt>
                <c:pt idx="1266">
                  <c:v>-109.18050000000001</c:v>
                </c:pt>
                <c:pt idx="1267">
                  <c:v>-109.1785</c:v>
                </c:pt>
                <c:pt idx="1268">
                  <c:v>-109.1765</c:v>
                </c:pt>
                <c:pt idx="1269">
                  <c:v>-109.17450000000001</c:v>
                </c:pt>
                <c:pt idx="1270">
                  <c:v>-109.1725</c:v>
                </c:pt>
                <c:pt idx="1271">
                  <c:v>-109.1705</c:v>
                </c:pt>
                <c:pt idx="1272">
                  <c:v>-109.16850000000001</c:v>
                </c:pt>
                <c:pt idx="1273">
                  <c:v>-109.1665</c:v>
                </c:pt>
                <c:pt idx="1274">
                  <c:v>-109.1645</c:v>
                </c:pt>
                <c:pt idx="1275">
                  <c:v>-109.16250000000001</c:v>
                </c:pt>
                <c:pt idx="1276">
                  <c:v>-109.1605</c:v>
                </c:pt>
                <c:pt idx="1277">
                  <c:v>-109.1585</c:v>
                </c:pt>
                <c:pt idx="1278">
                  <c:v>-109.15650000000001</c:v>
                </c:pt>
                <c:pt idx="1279">
                  <c:v>-109.15450000000001</c:v>
                </c:pt>
                <c:pt idx="1280">
                  <c:v>-109.1525</c:v>
                </c:pt>
                <c:pt idx="1281">
                  <c:v>-109.15050000000001</c:v>
                </c:pt>
                <c:pt idx="1282">
                  <c:v>-109.14850000000001</c:v>
                </c:pt>
                <c:pt idx="1283">
                  <c:v>-109.1465</c:v>
                </c:pt>
                <c:pt idx="1284">
                  <c:v>-109.14450000000001</c:v>
                </c:pt>
                <c:pt idx="1285">
                  <c:v>-109.14250000000001</c:v>
                </c:pt>
                <c:pt idx="1286">
                  <c:v>-109.1405</c:v>
                </c:pt>
                <c:pt idx="1287">
                  <c:v>-109.13850000000001</c:v>
                </c:pt>
                <c:pt idx="1288">
                  <c:v>-109.13650000000001</c:v>
                </c:pt>
                <c:pt idx="1289">
                  <c:v>-109.1345</c:v>
                </c:pt>
                <c:pt idx="1290">
                  <c:v>-109.13250000000001</c:v>
                </c:pt>
                <c:pt idx="1291">
                  <c:v>-109.13050000000001</c:v>
                </c:pt>
                <c:pt idx="1292">
                  <c:v>-109.1285</c:v>
                </c:pt>
                <c:pt idx="1293">
                  <c:v>-109.12650000000001</c:v>
                </c:pt>
                <c:pt idx="1294">
                  <c:v>-109.12450000000001</c:v>
                </c:pt>
                <c:pt idx="1295">
                  <c:v>-109.1225</c:v>
                </c:pt>
                <c:pt idx="1296">
                  <c:v>-109.12050000000001</c:v>
                </c:pt>
                <c:pt idx="1297">
                  <c:v>-109.11850000000001</c:v>
                </c:pt>
                <c:pt idx="1298">
                  <c:v>-109.1165</c:v>
                </c:pt>
                <c:pt idx="1299">
                  <c:v>-109.11450000000001</c:v>
                </c:pt>
                <c:pt idx="1300">
                  <c:v>-109.11250000000001</c:v>
                </c:pt>
                <c:pt idx="1301">
                  <c:v>-109.1105</c:v>
                </c:pt>
                <c:pt idx="1302">
                  <c:v>-109.10850000000001</c:v>
                </c:pt>
                <c:pt idx="1303">
                  <c:v>-109.10650000000001</c:v>
                </c:pt>
                <c:pt idx="1304">
                  <c:v>-109.1045</c:v>
                </c:pt>
                <c:pt idx="1305">
                  <c:v>-109.10250000000001</c:v>
                </c:pt>
                <c:pt idx="1306">
                  <c:v>-109.10050000000001</c:v>
                </c:pt>
                <c:pt idx="1307">
                  <c:v>-109.0985</c:v>
                </c:pt>
                <c:pt idx="1308">
                  <c:v>-109.09650000000001</c:v>
                </c:pt>
                <c:pt idx="1309">
                  <c:v>-109.09450000000001</c:v>
                </c:pt>
                <c:pt idx="1310">
                  <c:v>-109.0925</c:v>
                </c:pt>
                <c:pt idx="1311">
                  <c:v>-109.09050000000001</c:v>
                </c:pt>
                <c:pt idx="1312">
                  <c:v>-109.08850000000001</c:v>
                </c:pt>
                <c:pt idx="1313">
                  <c:v>-109.0865</c:v>
                </c:pt>
                <c:pt idx="1314">
                  <c:v>-109.08450000000001</c:v>
                </c:pt>
                <c:pt idx="1315">
                  <c:v>-109.08250000000001</c:v>
                </c:pt>
                <c:pt idx="1316">
                  <c:v>-109.0805</c:v>
                </c:pt>
                <c:pt idx="1317">
                  <c:v>-109.07850000000001</c:v>
                </c:pt>
                <c:pt idx="1318">
                  <c:v>-109.07650000000001</c:v>
                </c:pt>
                <c:pt idx="1319">
                  <c:v>-109.0745</c:v>
                </c:pt>
                <c:pt idx="1320">
                  <c:v>-109.07250000000001</c:v>
                </c:pt>
                <c:pt idx="1321">
                  <c:v>-109.07050000000001</c:v>
                </c:pt>
                <c:pt idx="1322">
                  <c:v>-109.0685</c:v>
                </c:pt>
                <c:pt idx="1323">
                  <c:v>-109.0665</c:v>
                </c:pt>
                <c:pt idx="1324">
                  <c:v>-109.06450000000001</c:v>
                </c:pt>
                <c:pt idx="1325">
                  <c:v>-109.0625</c:v>
                </c:pt>
                <c:pt idx="1326">
                  <c:v>-109.0605</c:v>
                </c:pt>
                <c:pt idx="1327">
                  <c:v>-109.05850000000001</c:v>
                </c:pt>
                <c:pt idx="1328">
                  <c:v>-109.0565</c:v>
                </c:pt>
                <c:pt idx="1329">
                  <c:v>-109.0545</c:v>
                </c:pt>
                <c:pt idx="1330">
                  <c:v>-109.05250000000001</c:v>
                </c:pt>
                <c:pt idx="1331">
                  <c:v>-109.0505</c:v>
                </c:pt>
                <c:pt idx="1332">
                  <c:v>-109.0485</c:v>
                </c:pt>
                <c:pt idx="1333">
                  <c:v>-109.04650000000001</c:v>
                </c:pt>
                <c:pt idx="1334">
                  <c:v>-109.0445</c:v>
                </c:pt>
                <c:pt idx="1335">
                  <c:v>-109.0425</c:v>
                </c:pt>
                <c:pt idx="1336">
                  <c:v>-109.04050000000001</c:v>
                </c:pt>
                <c:pt idx="1337">
                  <c:v>-109.0385</c:v>
                </c:pt>
                <c:pt idx="1338">
                  <c:v>-109.0365</c:v>
                </c:pt>
                <c:pt idx="1339">
                  <c:v>-109.03450000000001</c:v>
                </c:pt>
                <c:pt idx="1340">
                  <c:v>-109.0325</c:v>
                </c:pt>
                <c:pt idx="1341">
                  <c:v>-109.0305</c:v>
                </c:pt>
                <c:pt idx="1342">
                  <c:v>-109.02850000000001</c:v>
                </c:pt>
                <c:pt idx="1343">
                  <c:v>-109.0265</c:v>
                </c:pt>
                <c:pt idx="1344">
                  <c:v>-109.0245</c:v>
                </c:pt>
                <c:pt idx="1345">
                  <c:v>-109.02250000000001</c:v>
                </c:pt>
                <c:pt idx="1346">
                  <c:v>-109.0205</c:v>
                </c:pt>
                <c:pt idx="1347">
                  <c:v>-109.0185</c:v>
                </c:pt>
                <c:pt idx="1348">
                  <c:v>-109.01650000000001</c:v>
                </c:pt>
                <c:pt idx="1349">
                  <c:v>-109.01450000000001</c:v>
                </c:pt>
                <c:pt idx="1350">
                  <c:v>-109.0125</c:v>
                </c:pt>
                <c:pt idx="1351">
                  <c:v>-109.01050000000001</c:v>
                </c:pt>
                <c:pt idx="1352">
                  <c:v>-109.00850000000001</c:v>
                </c:pt>
                <c:pt idx="1353">
                  <c:v>-109.0065</c:v>
                </c:pt>
                <c:pt idx="1354">
                  <c:v>-109.00450000000001</c:v>
                </c:pt>
                <c:pt idx="1355">
                  <c:v>-109.00250000000001</c:v>
                </c:pt>
                <c:pt idx="1356">
                  <c:v>-109.0005</c:v>
                </c:pt>
                <c:pt idx="1357">
                  <c:v>-108.99850000000001</c:v>
                </c:pt>
                <c:pt idx="1358">
                  <c:v>-108.99650000000001</c:v>
                </c:pt>
                <c:pt idx="1359">
                  <c:v>-108.9945</c:v>
                </c:pt>
                <c:pt idx="1360">
                  <c:v>-108.99250000000001</c:v>
                </c:pt>
                <c:pt idx="1361">
                  <c:v>-108.99050000000001</c:v>
                </c:pt>
                <c:pt idx="1362">
                  <c:v>-108.9885</c:v>
                </c:pt>
                <c:pt idx="1363">
                  <c:v>-108.98650000000001</c:v>
                </c:pt>
                <c:pt idx="1364">
                  <c:v>-108.98450000000001</c:v>
                </c:pt>
                <c:pt idx="1365">
                  <c:v>-108.9825</c:v>
                </c:pt>
                <c:pt idx="1366">
                  <c:v>-108.98050000000001</c:v>
                </c:pt>
                <c:pt idx="1367">
                  <c:v>-108.97850000000001</c:v>
                </c:pt>
                <c:pt idx="1368">
                  <c:v>-108.9765</c:v>
                </c:pt>
                <c:pt idx="1369">
                  <c:v>-108.97450000000001</c:v>
                </c:pt>
                <c:pt idx="1370">
                  <c:v>-108.97250000000001</c:v>
                </c:pt>
                <c:pt idx="1371">
                  <c:v>-108.9705</c:v>
                </c:pt>
                <c:pt idx="1372">
                  <c:v>-108.96850000000001</c:v>
                </c:pt>
                <c:pt idx="1373">
                  <c:v>-108.96650000000001</c:v>
                </c:pt>
                <c:pt idx="1374">
                  <c:v>-108.9645</c:v>
                </c:pt>
                <c:pt idx="1375">
                  <c:v>-108.96250000000001</c:v>
                </c:pt>
                <c:pt idx="1376">
                  <c:v>-108.96050000000001</c:v>
                </c:pt>
                <c:pt idx="1377">
                  <c:v>-108.9585</c:v>
                </c:pt>
                <c:pt idx="1378">
                  <c:v>-108.95650000000001</c:v>
                </c:pt>
                <c:pt idx="1379">
                  <c:v>-108.95450000000001</c:v>
                </c:pt>
                <c:pt idx="1380">
                  <c:v>-108.9525</c:v>
                </c:pt>
                <c:pt idx="1381">
                  <c:v>-108.95050000000001</c:v>
                </c:pt>
                <c:pt idx="1382">
                  <c:v>-108.94850000000001</c:v>
                </c:pt>
                <c:pt idx="1383">
                  <c:v>-108.9465</c:v>
                </c:pt>
                <c:pt idx="1384">
                  <c:v>-108.94450000000001</c:v>
                </c:pt>
                <c:pt idx="1385">
                  <c:v>-108.94250000000001</c:v>
                </c:pt>
                <c:pt idx="1386">
                  <c:v>-108.9405</c:v>
                </c:pt>
                <c:pt idx="1387">
                  <c:v>-108.9385</c:v>
                </c:pt>
                <c:pt idx="1388">
                  <c:v>-108.93650000000001</c:v>
                </c:pt>
                <c:pt idx="1389">
                  <c:v>-108.9345</c:v>
                </c:pt>
                <c:pt idx="1390">
                  <c:v>-108.9325</c:v>
                </c:pt>
                <c:pt idx="1391">
                  <c:v>-108.93050000000001</c:v>
                </c:pt>
                <c:pt idx="1392">
                  <c:v>-108.9285</c:v>
                </c:pt>
                <c:pt idx="1393">
                  <c:v>-108.9265</c:v>
                </c:pt>
                <c:pt idx="1394">
                  <c:v>-108.92450000000001</c:v>
                </c:pt>
                <c:pt idx="1395">
                  <c:v>-108.9225</c:v>
                </c:pt>
                <c:pt idx="1396">
                  <c:v>-108.9205</c:v>
                </c:pt>
                <c:pt idx="1397">
                  <c:v>-108.91850000000001</c:v>
                </c:pt>
                <c:pt idx="1398">
                  <c:v>-108.9165</c:v>
                </c:pt>
                <c:pt idx="1399">
                  <c:v>-108.9145</c:v>
                </c:pt>
                <c:pt idx="1400">
                  <c:v>-108.91250000000001</c:v>
                </c:pt>
                <c:pt idx="1401">
                  <c:v>-108.9105</c:v>
                </c:pt>
                <c:pt idx="1402">
                  <c:v>-108.9085</c:v>
                </c:pt>
                <c:pt idx="1403">
                  <c:v>-108.90650000000001</c:v>
                </c:pt>
                <c:pt idx="1404">
                  <c:v>-108.90450000000001</c:v>
                </c:pt>
                <c:pt idx="1405">
                  <c:v>-108.9025</c:v>
                </c:pt>
                <c:pt idx="1406">
                  <c:v>-108.90050000000001</c:v>
                </c:pt>
                <c:pt idx="1407">
                  <c:v>-108.89850000000001</c:v>
                </c:pt>
                <c:pt idx="1408">
                  <c:v>-108.8965</c:v>
                </c:pt>
                <c:pt idx="1409">
                  <c:v>-108.89450000000001</c:v>
                </c:pt>
                <c:pt idx="1410">
                  <c:v>-108.89250000000001</c:v>
                </c:pt>
                <c:pt idx="1411">
                  <c:v>-108.8905</c:v>
                </c:pt>
                <c:pt idx="1412">
                  <c:v>-108.88850000000001</c:v>
                </c:pt>
                <c:pt idx="1413">
                  <c:v>-108.88650000000001</c:v>
                </c:pt>
                <c:pt idx="1414">
                  <c:v>-108.8845</c:v>
                </c:pt>
                <c:pt idx="1415">
                  <c:v>-108.88250000000001</c:v>
                </c:pt>
                <c:pt idx="1416">
                  <c:v>-108.88050000000001</c:v>
                </c:pt>
                <c:pt idx="1417">
                  <c:v>-108.8785</c:v>
                </c:pt>
                <c:pt idx="1418">
                  <c:v>-108.87650000000001</c:v>
                </c:pt>
                <c:pt idx="1419">
                  <c:v>-108.87450000000001</c:v>
                </c:pt>
                <c:pt idx="1420">
                  <c:v>-108.8725</c:v>
                </c:pt>
                <c:pt idx="1421">
                  <c:v>-108.87050000000001</c:v>
                </c:pt>
                <c:pt idx="1422">
                  <c:v>-108.86850000000001</c:v>
                </c:pt>
                <c:pt idx="1423">
                  <c:v>-108.8665</c:v>
                </c:pt>
                <c:pt idx="1424">
                  <c:v>-108.86450000000001</c:v>
                </c:pt>
                <c:pt idx="1425">
                  <c:v>-108.86250000000001</c:v>
                </c:pt>
                <c:pt idx="1426">
                  <c:v>-108.8605</c:v>
                </c:pt>
                <c:pt idx="1427">
                  <c:v>-108.85850000000001</c:v>
                </c:pt>
                <c:pt idx="1428">
                  <c:v>-108.85650000000001</c:v>
                </c:pt>
                <c:pt idx="1429">
                  <c:v>-108.8545</c:v>
                </c:pt>
                <c:pt idx="1430">
                  <c:v>-108.85250000000001</c:v>
                </c:pt>
                <c:pt idx="1431">
                  <c:v>-108.85050000000001</c:v>
                </c:pt>
                <c:pt idx="1432">
                  <c:v>-108.8485</c:v>
                </c:pt>
                <c:pt idx="1433">
                  <c:v>-108.84650000000001</c:v>
                </c:pt>
                <c:pt idx="1434">
                  <c:v>-108.84450000000001</c:v>
                </c:pt>
                <c:pt idx="1435">
                  <c:v>-108.8425</c:v>
                </c:pt>
                <c:pt idx="1436">
                  <c:v>-108.84050000000001</c:v>
                </c:pt>
                <c:pt idx="1437">
                  <c:v>-108.83850000000001</c:v>
                </c:pt>
                <c:pt idx="1438">
                  <c:v>-108.8365</c:v>
                </c:pt>
                <c:pt idx="1439">
                  <c:v>-108.83450000000001</c:v>
                </c:pt>
                <c:pt idx="1440">
                  <c:v>-108.83250000000001</c:v>
                </c:pt>
                <c:pt idx="1441">
                  <c:v>-108.8305</c:v>
                </c:pt>
                <c:pt idx="1442">
                  <c:v>-108.82850000000001</c:v>
                </c:pt>
                <c:pt idx="1443">
                  <c:v>-108.82650000000001</c:v>
                </c:pt>
                <c:pt idx="1444">
                  <c:v>-108.8245</c:v>
                </c:pt>
                <c:pt idx="1445">
                  <c:v>-108.82250000000001</c:v>
                </c:pt>
                <c:pt idx="1446">
                  <c:v>-108.82050000000001</c:v>
                </c:pt>
                <c:pt idx="1447">
                  <c:v>-108.8185</c:v>
                </c:pt>
                <c:pt idx="1448">
                  <c:v>-108.8165</c:v>
                </c:pt>
                <c:pt idx="1449">
                  <c:v>-108.81450000000001</c:v>
                </c:pt>
                <c:pt idx="1450">
                  <c:v>-108.8125</c:v>
                </c:pt>
                <c:pt idx="1451">
                  <c:v>-108.8105</c:v>
                </c:pt>
                <c:pt idx="1452">
                  <c:v>-108.80850000000001</c:v>
                </c:pt>
                <c:pt idx="1453">
                  <c:v>-108.8065</c:v>
                </c:pt>
                <c:pt idx="1454">
                  <c:v>-108.8045</c:v>
                </c:pt>
                <c:pt idx="1455">
                  <c:v>-108.80250000000001</c:v>
                </c:pt>
                <c:pt idx="1456">
                  <c:v>-108.8005</c:v>
                </c:pt>
                <c:pt idx="1457">
                  <c:v>-108.7985</c:v>
                </c:pt>
                <c:pt idx="1458">
                  <c:v>-108.79650000000001</c:v>
                </c:pt>
                <c:pt idx="1459">
                  <c:v>-108.7945</c:v>
                </c:pt>
                <c:pt idx="1460">
                  <c:v>-108.7925</c:v>
                </c:pt>
                <c:pt idx="1461">
                  <c:v>-108.79050000000001</c:v>
                </c:pt>
                <c:pt idx="1462">
                  <c:v>-108.7885</c:v>
                </c:pt>
                <c:pt idx="1463">
                  <c:v>-108.7865</c:v>
                </c:pt>
                <c:pt idx="1464">
                  <c:v>-108.78450000000001</c:v>
                </c:pt>
                <c:pt idx="1465">
                  <c:v>-108.7825</c:v>
                </c:pt>
                <c:pt idx="1466">
                  <c:v>-108.7805</c:v>
                </c:pt>
                <c:pt idx="1467">
                  <c:v>-108.77850000000001</c:v>
                </c:pt>
                <c:pt idx="1468">
                  <c:v>-108.7765</c:v>
                </c:pt>
                <c:pt idx="1469">
                  <c:v>-108.7745</c:v>
                </c:pt>
                <c:pt idx="1470">
                  <c:v>-108.77250000000001</c:v>
                </c:pt>
                <c:pt idx="1471">
                  <c:v>-108.7705</c:v>
                </c:pt>
                <c:pt idx="1472">
                  <c:v>-108.7685</c:v>
                </c:pt>
                <c:pt idx="1473">
                  <c:v>-108.76650000000001</c:v>
                </c:pt>
                <c:pt idx="1474">
                  <c:v>-108.76450000000001</c:v>
                </c:pt>
                <c:pt idx="1475">
                  <c:v>-108.7625</c:v>
                </c:pt>
                <c:pt idx="1476">
                  <c:v>-108.76050000000001</c:v>
                </c:pt>
                <c:pt idx="1477">
                  <c:v>-108.75850000000001</c:v>
                </c:pt>
                <c:pt idx="1478">
                  <c:v>-108.7565</c:v>
                </c:pt>
                <c:pt idx="1479">
                  <c:v>-108.75450000000001</c:v>
                </c:pt>
                <c:pt idx="1480">
                  <c:v>-108.75250000000001</c:v>
                </c:pt>
                <c:pt idx="1481">
                  <c:v>-108.7505</c:v>
                </c:pt>
                <c:pt idx="1482">
                  <c:v>-108.74850000000001</c:v>
                </c:pt>
                <c:pt idx="1483">
                  <c:v>-108.74650000000001</c:v>
                </c:pt>
                <c:pt idx="1484">
                  <c:v>-108.7445</c:v>
                </c:pt>
                <c:pt idx="1485">
                  <c:v>-108.74250000000001</c:v>
                </c:pt>
                <c:pt idx="1486">
                  <c:v>-108.74050000000001</c:v>
                </c:pt>
                <c:pt idx="1487">
                  <c:v>-108.7385</c:v>
                </c:pt>
                <c:pt idx="1488">
                  <c:v>-108.73650000000001</c:v>
                </c:pt>
                <c:pt idx="1489">
                  <c:v>-108.73450000000001</c:v>
                </c:pt>
                <c:pt idx="1490">
                  <c:v>-108.7325</c:v>
                </c:pt>
                <c:pt idx="1491">
                  <c:v>-108.73050000000001</c:v>
                </c:pt>
                <c:pt idx="1492">
                  <c:v>-108.72850000000001</c:v>
                </c:pt>
                <c:pt idx="1493">
                  <c:v>-108.7265</c:v>
                </c:pt>
                <c:pt idx="1494">
                  <c:v>-108.72450000000001</c:v>
                </c:pt>
                <c:pt idx="1495">
                  <c:v>-108.72250000000001</c:v>
                </c:pt>
                <c:pt idx="1496">
                  <c:v>-108.7205</c:v>
                </c:pt>
                <c:pt idx="1497">
                  <c:v>-108.71850000000001</c:v>
                </c:pt>
                <c:pt idx="1498">
                  <c:v>-108.71650000000001</c:v>
                </c:pt>
                <c:pt idx="1499">
                  <c:v>-108.7145</c:v>
                </c:pt>
                <c:pt idx="1500">
                  <c:v>-108.71250000000001</c:v>
                </c:pt>
                <c:pt idx="1501">
                  <c:v>-108.71050000000001</c:v>
                </c:pt>
                <c:pt idx="1502">
                  <c:v>-108.7085</c:v>
                </c:pt>
                <c:pt idx="1503">
                  <c:v>-108.70650000000001</c:v>
                </c:pt>
                <c:pt idx="1504">
                  <c:v>-108.70450000000001</c:v>
                </c:pt>
                <c:pt idx="1505">
                  <c:v>-108.7025</c:v>
                </c:pt>
                <c:pt idx="1506">
                  <c:v>-108.70050000000001</c:v>
                </c:pt>
                <c:pt idx="1507">
                  <c:v>-108.69850000000001</c:v>
                </c:pt>
                <c:pt idx="1508">
                  <c:v>-108.6965</c:v>
                </c:pt>
                <c:pt idx="1509">
                  <c:v>-108.69450000000001</c:v>
                </c:pt>
                <c:pt idx="1510">
                  <c:v>-108.69250000000001</c:v>
                </c:pt>
                <c:pt idx="1511">
                  <c:v>-108.6905</c:v>
                </c:pt>
                <c:pt idx="1512">
                  <c:v>-108.6885</c:v>
                </c:pt>
                <c:pt idx="1513">
                  <c:v>-108.68650000000001</c:v>
                </c:pt>
                <c:pt idx="1514">
                  <c:v>-108.6845</c:v>
                </c:pt>
                <c:pt idx="1515">
                  <c:v>-108.6825</c:v>
                </c:pt>
                <c:pt idx="1516">
                  <c:v>-108.68050000000001</c:v>
                </c:pt>
                <c:pt idx="1517">
                  <c:v>-108.6785</c:v>
                </c:pt>
                <c:pt idx="1518">
                  <c:v>-108.6765</c:v>
                </c:pt>
                <c:pt idx="1519">
                  <c:v>-108.67450000000001</c:v>
                </c:pt>
                <c:pt idx="1520">
                  <c:v>-108.6725</c:v>
                </c:pt>
                <c:pt idx="1521">
                  <c:v>-108.6705</c:v>
                </c:pt>
                <c:pt idx="1522">
                  <c:v>-108.66850000000001</c:v>
                </c:pt>
                <c:pt idx="1523">
                  <c:v>-108.6665</c:v>
                </c:pt>
                <c:pt idx="1524">
                  <c:v>-108.6645</c:v>
                </c:pt>
                <c:pt idx="1525">
                  <c:v>-108.66250000000001</c:v>
                </c:pt>
                <c:pt idx="1526">
                  <c:v>-108.6605</c:v>
                </c:pt>
                <c:pt idx="1527">
                  <c:v>-108.6585</c:v>
                </c:pt>
                <c:pt idx="1528">
                  <c:v>-108.65650000000001</c:v>
                </c:pt>
                <c:pt idx="1529">
                  <c:v>-108.65450000000001</c:v>
                </c:pt>
                <c:pt idx="1530">
                  <c:v>-108.6525</c:v>
                </c:pt>
                <c:pt idx="1531">
                  <c:v>-108.65050000000001</c:v>
                </c:pt>
                <c:pt idx="1532">
                  <c:v>-108.64850000000001</c:v>
                </c:pt>
                <c:pt idx="1533">
                  <c:v>-108.6465</c:v>
                </c:pt>
                <c:pt idx="1534">
                  <c:v>-108.64450000000001</c:v>
                </c:pt>
                <c:pt idx="1535">
                  <c:v>-108.64250000000001</c:v>
                </c:pt>
                <c:pt idx="1536">
                  <c:v>-108.6405</c:v>
                </c:pt>
                <c:pt idx="1537">
                  <c:v>-108.63850000000001</c:v>
                </c:pt>
                <c:pt idx="1538">
                  <c:v>-108.63650000000001</c:v>
                </c:pt>
                <c:pt idx="1539">
                  <c:v>-108.6345</c:v>
                </c:pt>
                <c:pt idx="1540">
                  <c:v>-108.63250000000001</c:v>
                </c:pt>
                <c:pt idx="1541">
                  <c:v>-108.63050000000001</c:v>
                </c:pt>
                <c:pt idx="1542">
                  <c:v>-108.6285</c:v>
                </c:pt>
                <c:pt idx="1543">
                  <c:v>-108.62650000000001</c:v>
                </c:pt>
                <c:pt idx="1544">
                  <c:v>-108.62450000000001</c:v>
                </c:pt>
                <c:pt idx="1545">
                  <c:v>-108.6225</c:v>
                </c:pt>
                <c:pt idx="1546">
                  <c:v>-108.62050000000001</c:v>
                </c:pt>
                <c:pt idx="1547">
                  <c:v>-108.61850000000001</c:v>
                </c:pt>
                <c:pt idx="1548">
                  <c:v>-108.6165</c:v>
                </c:pt>
                <c:pt idx="1549">
                  <c:v>-108.61450000000001</c:v>
                </c:pt>
                <c:pt idx="1550">
                  <c:v>-108.61250000000001</c:v>
                </c:pt>
                <c:pt idx="1551">
                  <c:v>-108.6105</c:v>
                </c:pt>
                <c:pt idx="1552">
                  <c:v>-108.60850000000001</c:v>
                </c:pt>
                <c:pt idx="1553">
                  <c:v>-108.60650000000001</c:v>
                </c:pt>
                <c:pt idx="1554">
                  <c:v>-108.6045</c:v>
                </c:pt>
                <c:pt idx="1555">
                  <c:v>-108.60250000000001</c:v>
                </c:pt>
                <c:pt idx="1556">
                  <c:v>-108.60050000000001</c:v>
                </c:pt>
                <c:pt idx="1557">
                  <c:v>-108.5985</c:v>
                </c:pt>
                <c:pt idx="1558">
                  <c:v>-108.59650000000001</c:v>
                </c:pt>
                <c:pt idx="1559">
                  <c:v>-108.59450000000001</c:v>
                </c:pt>
                <c:pt idx="1560">
                  <c:v>-108.5925</c:v>
                </c:pt>
                <c:pt idx="1561">
                  <c:v>-108.59050000000001</c:v>
                </c:pt>
                <c:pt idx="1562">
                  <c:v>-108.58850000000001</c:v>
                </c:pt>
                <c:pt idx="1563">
                  <c:v>-108.5865</c:v>
                </c:pt>
                <c:pt idx="1564">
                  <c:v>-108.58450000000001</c:v>
                </c:pt>
                <c:pt idx="1565">
                  <c:v>-108.58250000000001</c:v>
                </c:pt>
                <c:pt idx="1566">
                  <c:v>-108.5805</c:v>
                </c:pt>
                <c:pt idx="1567">
                  <c:v>-108.57850000000001</c:v>
                </c:pt>
                <c:pt idx="1568">
                  <c:v>-108.57650000000001</c:v>
                </c:pt>
                <c:pt idx="1569">
                  <c:v>-108.5745</c:v>
                </c:pt>
                <c:pt idx="1570">
                  <c:v>-108.57250000000001</c:v>
                </c:pt>
                <c:pt idx="1571">
                  <c:v>-108.57050000000001</c:v>
                </c:pt>
                <c:pt idx="1572">
                  <c:v>-108.5685</c:v>
                </c:pt>
                <c:pt idx="1573">
                  <c:v>-108.5665</c:v>
                </c:pt>
                <c:pt idx="1574">
                  <c:v>-108.56450000000001</c:v>
                </c:pt>
                <c:pt idx="1575">
                  <c:v>-108.5625</c:v>
                </c:pt>
                <c:pt idx="1576">
                  <c:v>-108.5605</c:v>
                </c:pt>
                <c:pt idx="1577">
                  <c:v>-108.55850000000001</c:v>
                </c:pt>
                <c:pt idx="1578">
                  <c:v>-108.5565</c:v>
                </c:pt>
                <c:pt idx="1579">
                  <c:v>-108.5545</c:v>
                </c:pt>
                <c:pt idx="1580">
                  <c:v>-108.55250000000001</c:v>
                </c:pt>
                <c:pt idx="1581">
                  <c:v>-108.5505</c:v>
                </c:pt>
                <c:pt idx="1582">
                  <c:v>-108.5485</c:v>
                </c:pt>
                <c:pt idx="1583">
                  <c:v>-108.54650000000001</c:v>
                </c:pt>
                <c:pt idx="1584">
                  <c:v>-108.5445</c:v>
                </c:pt>
                <c:pt idx="1585">
                  <c:v>-108.5425</c:v>
                </c:pt>
                <c:pt idx="1586">
                  <c:v>-108.54050000000001</c:v>
                </c:pt>
                <c:pt idx="1587">
                  <c:v>-108.5385</c:v>
                </c:pt>
                <c:pt idx="1588">
                  <c:v>-108.5365</c:v>
                </c:pt>
                <c:pt idx="1589">
                  <c:v>-108.53450000000001</c:v>
                </c:pt>
                <c:pt idx="1590">
                  <c:v>-108.5325</c:v>
                </c:pt>
                <c:pt idx="1591">
                  <c:v>-108.5305</c:v>
                </c:pt>
                <c:pt idx="1592">
                  <c:v>-108.52850000000001</c:v>
                </c:pt>
                <c:pt idx="1593">
                  <c:v>-108.5265</c:v>
                </c:pt>
                <c:pt idx="1594">
                  <c:v>-108.5245</c:v>
                </c:pt>
                <c:pt idx="1595">
                  <c:v>-108.52250000000001</c:v>
                </c:pt>
                <c:pt idx="1596">
                  <c:v>-108.5205</c:v>
                </c:pt>
                <c:pt idx="1597">
                  <c:v>-108.5185</c:v>
                </c:pt>
                <c:pt idx="1598">
                  <c:v>-108.51650000000001</c:v>
                </c:pt>
                <c:pt idx="1599">
                  <c:v>-108.51450000000001</c:v>
                </c:pt>
                <c:pt idx="1600">
                  <c:v>-108.5125</c:v>
                </c:pt>
                <c:pt idx="1601">
                  <c:v>-108.51050000000001</c:v>
                </c:pt>
                <c:pt idx="1602">
                  <c:v>-108.50850000000001</c:v>
                </c:pt>
                <c:pt idx="1603">
                  <c:v>-108.5065</c:v>
                </c:pt>
                <c:pt idx="1604">
                  <c:v>-108.50450000000001</c:v>
                </c:pt>
                <c:pt idx="1605">
                  <c:v>-108.50250000000001</c:v>
                </c:pt>
                <c:pt idx="1606">
                  <c:v>-108.5005</c:v>
                </c:pt>
                <c:pt idx="1607">
                  <c:v>-108.49850000000001</c:v>
                </c:pt>
                <c:pt idx="1608">
                  <c:v>-108.49650000000001</c:v>
                </c:pt>
                <c:pt idx="1609">
                  <c:v>-108.4945</c:v>
                </c:pt>
                <c:pt idx="1610">
                  <c:v>-108.49250000000001</c:v>
                </c:pt>
                <c:pt idx="1611">
                  <c:v>-108.49050000000001</c:v>
                </c:pt>
                <c:pt idx="1612">
                  <c:v>-108.4885</c:v>
                </c:pt>
                <c:pt idx="1613">
                  <c:v>-108.48650000000001</c:v>
                </c:pt>
                <c:pt idx="1614">
                  <c:v>-108.48450000000001</c:v>
                </c:pt>
                <c:pt idx="1615">
                  <c:v>-108.4825</c:v>
                </c:pt>
                <c:pt idx="1616">
                  <c:v>-108.48050000000001</c:v>
                </c:pt>
                <c:pt idx="1617">
                  <c:v>-108.47850000000001</c:v>
                </c:pt>
                <c:pt idx="1618">
                  <c:v>-108.4765</c:v>
                </c:pt>
                <c:pt idx="1619">
                  <c:v>-108.47450000000001</c:v>
                </c:pt>
                <c:pt idx="1620">
                  <c:v>-108.47250000000001</c:v>
                </c:pt>
                <c:pt idx="1621">
                  <c:v>-108.4705</c:v>
                </c:pt>
                <c:pt idx="1622">
                  <c:v>-108.46850000000001</c:v>
                </c:pt>
                <c:pt idx="1623">
                  <c:v>-108.46650000000001</c:v>
                </c:pt>
                <c:pt idx="1624">
                  <c:v>-108.4645</c:v>
                </c:pt>
                <c:pt idx="1625">
                  <c:v>-108.46250000000001</c:v>
                </c:pt>
                <c:pt idx="1626">
                  <c:v>-108.46050000000001</c:v>
                </c:pt>
                <c:pt idx="1627">
                  <c:v>-108.4585</c:v>
                </c:pt>
                <c:pt idx="1628">
                  <c:v>-108.45650000000001</c:v>
                </c:pt>
                <c:pt idx="1629">
                  <c:v>-108.45450000000001</c:v>
                </c:pt>
                <c:pt idx="1630">
                  <c:v>-108.4525</c:v>
                </c:pt>
                <c:pt idx="1631">
                  <c:v>-108.45050000000001</c:v>
                </c:pt>
                <c:pt idx="1632">
                  <c:v>-108.44850000000001</c:v>
                </c:pt>
                <c:pt idx="1633">
                  <c:v>-108.4465</c:v>
                </c:pt>
                <c:pt idx="1634">
                  <c:v>-108.44450000000001</c:v>
                </c:pt>
                <c:pt idx="1635">
                  <c:v>-108.44250000000001</c:v>
                </c:pt>
                <c:pt idx="1636">
                  <c:v>-108.4405</c:v>
                </c:pt>
                <c:pt idx="1637">
                  <c:v>-108.4385</c:v>
                </c:pt>
                <c:pt idx="1638">
                  <c:v>-108.43650000000001</c:v>
                </c:pt>
                <c:pt idx="1639">
                  <c:v>-108.4345</c:v>
                </c:pt>
                <c:pt idx="1640">
                  <c:v>-108.4325</c:v>
                </c:pt>
                <c:pt idx="1641">
                  <c:v>-108.43050000000001</c:v>
                </c:pt>
                <c:pt idx="1642">
                  <c:v>-108.4285</c:v>
                </c:pt>
                <c:pt idx="1643">
                  <c:v>-108.4265</c:v>
                </c:pt>
                <c:pt idx="1644">
                  <c:v>-108.42450000000001</c:v>
                </c:pt>
                <c:pt idx="1645">
                  <c:v>-108.4225</c:v>
                </c:pt>
                <c:pt idx="1646">
                  <c:v>-108.4205</c:v>
                </c:pt>
                <c:pt idx="1647">
                  <c:v>-108.41850000000001</c:v>
                </c:pt>
                <c:pt idx="1648">
                  <c:v>-108.4165</c:v>
                </c:pt>
                <c:pt idx="1649">
                  <c:v>-108.4145</c:v>
                </c:pt>
                <c:pt idx="1650">
                  <c:v>-108.41250000000001</c:v>
                </c:pt>
                <c:pt idx="1651">
                  <c:v>-108.4105</c:v>
                </c:pt>
                <c:pt idx="1652">
                  <c:v>-108.4085</c:v>
                </c:pt>
                <c:pt idx="1653">
                  <c:v>-108.40650000000001</c:v>
                </c:pt>
                <c:pt idx="1654">
                  <c:v>-108.40450000000001</c:v>
                </c:pt>
                <c:pt idx="1655">
                  <c:v>-108.4025</c:v>
                </c:pt>
                <c:pt idx="1656">
                  <c:v>-108.40050000000001</c:v>
                </c:pt>
                <c:pt idx="1657">
                  <c:v>-108.39850000000001</c:v>
                </c:pt>
                <c:pt idx="1658">
                  <c:v>-108.3965</c:v>
                </c:pt>
                <c:pt idx="1659">
                  <c:v>-108.39450000000001</c:v>
                </c:pt>
                <c:pt idx="1660">
                  <c:v>-108.39250000000001</c:v>
                </c:pt>
                <c:pt idx="1661">
                  <c:v>-108.3905</c:v>
                </c:pt>
                <c:pt idx="1662">
                  <c:v>-108.38850000000001</c:v>
                </c:pt>
                <c:pt idx="1663">
                  <c:v>-108.38650000000001</c:v>
                </c:pt>
                <c:pt idx="1664">
                  <c:v>-108.3845</c:v>
                </c:pt>
                <c:pt idx="1665">
                  <c:v>-108.38250000000001</c:v>
                </c:pt>
                <c:pt idx="1666">
                  <c:v>-108.38050000000001</c:v>
                </c:pt>
                <c:pt idx="1667">
                  <c:v>-108.3785</c:v>
                </c:pt>
                <c:pt idx="1668">
                  <c:v>-108.37650000000001</c:v>
                </c:pt>
                <c:pt idx="1669">
                  <c:v>-108.37450000000001</c:v>
                </c:pt>
                <c:pt idx="1670">
                  <c:v>-108.3725</c:v>
                </c:pt>
                <c:pt idx="1671">
                  <c:v>-108.37050000000001</c:v>
                </c:pt>
                <c:pt idx="1672">
                  <c:v>-108.36850000000001</c:v>
                </c:pt>
                <c:pt idx="1673">
                  <c:v>-108.3665</c:v>
                </c:pt>
                <c:pt idx="1674">
                  <c:v>-108.36450000000001</c:v>
                </c:pt>
                <c:pt idx="1675">
                  <c:v>-108.36250000000001</c:v>
                </c:pt>
                <c:pt idx="1676">
                  <c:v>-108.3605</c:v>
                </c:pt>
                <c:pt idx="1677">
                  <c:v>-108.35850000000001</c:v>
                </c:pt>
                <c:pt idx="1678">
                  <c:v>-108.35650000000001</c:v>
                </c:pt>
                <c:pt idx="1679">
                  <c:v>-108.3545</c:v>
                </c:pt>
                <c:pt idx="1680">
                  <c:v>-108.35250000000001</c:v>
                </c:pt>
                <c:pt idx="1681">
                  <c:v>-108.35050000000001</c:v>
                </c:pt>
                <c:pt idx="1682">
                  <c:v>-108.3485</c:v>
                </c:pt>
                <c:pt idx="1683">
                  <c:v>-108.34650000000001</c:v>
                </c:pt>
                <c:pt idx="1684">
                  <c:v>-108.34450000000001</c:v>
                </c:pt>
                <c:pt idx="1685">
                  <c:v>-108.3425</c:v>
                </c:pt>
                <c:pt idx="1686">
                  <c:v>-108.34050000000001</c:v>
                </c:pt>
                <c:pt idx="1687">
                  <c:v>-108.33850000000001</c:v>
                </c:pt>
                <c:pt idx="1688">
                  <c:v>-108.3365</c:v>
                </c:pt>
                <c:pt idx="1689">
                  <c:v>-108.33450000000001</c:v>
                </c:pt>
                <c:pt idx="1690">
                  <c:v>-108.33250000000001</c:v>
                </c:pt>
                <c:pt idx="1691">
                  <c:v>-108.3305</c:v>
                </c:pt>
                <c:pt idx="1692">
                  <c:v>-108.32850000000001</c:v>
                </c:pt>
                <c:pt idx="1693">
                  <c:v>-108.32650000000001</c:v>
                </c:pt>
                <c:pt idx="1694">
                  <c:v>-108.3245</c:v>
                </c:pt>
                <c:pt idx="1695">
                  <c:v>-108.32250000000001</c:v>
                </c:pt>
                <c:pt idx="1696">
                  <c:v>-108.32050000000001</c:v>
                </c:pt>
                <c:pt idx="1697">
                  <c:v>-108.3185</c:v>
                </c:pt>
                <c:pt idx="1698">
                  <c:v>-108.3165</c:v>
                </c:pt>
                <c:pt idx="1699">
                  <c:v>-108.31450000000001</c:v>
                </c:pt>
                <c:pt idx="1700">
                  <c:v>-108.3125</c:v>
                </c:pt>
                <c:pt idx="1701">
                  <c:v>-108.3105</c:v>
                </c:pt>
                <c:pt idx="1702">
                  <c:v>-108.30850000000001</c:v>
                </c:pt>
                <c:pt idx="1703">
                  <c:v>-108.3065</c:v>
                </c:pt>
                <c:pt idx="1704">
                  <c:v>-108.3045</c:v>
                </c:pt>
                <c:pt idx="1705">
                  <c:v>-108.30250000000001</c:v>
                </c:pt>
                <c:pt idx="1706">
                  <c:v>-108.3005</c:v>
                </c:pt>
                <c:pt idx="1707">
                  <c:v>-108.2985</c:v>
                </c:pt>
                <c:pt idx="1708">
                  <c:v>-108.29650000000001</c:v>
                </c:pt>
                <c:pt idx="1709">
                  <c:v>-108.2945</c:v>
                </c:pt>
                <c:pt idx="1710">
                  <c:v>-108.2925</c:v>
                </c:pt>
                <c:pt idx="1711">
                  <c:v>-108.29050000000001</c:v>
                </c:pt>
                <c:pt idx="1712">
                  <c:v>-108.2885</c:v>
                </c:pt>
                <c:pt idx="1713">
                  <c:v>-108.2865</c:v>
                </c:pt>
                <c:pt idx="1714">
                  <c:v>-108.28450000000001</c:v>
                </c:pt>
                <c:pt idx="1715">
                  <c:v>-108.2825</c:v>
                </c:pt>
                <c:pt idx="1716">
                  <c:v>-108.2805</c:v>
                </c:pt>
                <c:pt idx="1717">
                  <c:v>-108.27850000000001</c:v>
                </c:pt>
                <c:pt idx="1718">
                  <c:v>-108.2765</c:v>
                </c:pt>
                <c:pt idx="1719">
                  <c:v>-108.2745</c:v>
                </c:pt>
                <c:pt idx="1720">
                  <c:v>-108.27250000000001</c:v>
                </c:pt>
                <c:pt idx="1721">
                  <c:v>-108.2705</c:v>
                </c:pt>
                <c:pt idx="1722">
                  <c:v>-108.2685</c:v>
                </c:pt>
                <c:pt idx="1723">
                  <c:v>-108.26650000000001</c:v>
                </c:pt>
                <c:pt idx="1724">
                  <c:v>-108.26450000000001</c:v>
                </c:pt>
                <c:pt idx="1725">
                  <c:v>-108.2625</c:v>
                </c:pt>
                <c:pt idx="1726">
                  <c:v>-108.26050000000001</c:v>
                </c:pt>
                <c:pt idx="1727">
                  <c:v>-108.25850000000001</c:v>
                </c:pt>
                <c:pt idx="1728">
                  <c:v>-108.2565</c:v>
                </c:pt>
                <c:pt idx="1729">
                  <c:v>-108.25450000000001</c:v>
                </c:pt>
                <c:pt idx="1730">
                  <c:v>-108.25250000000001</c:v>
                </c:pt>
                <c:pt idx="1731">
                  <c:v>-108.2505</c:v>
                </c:pt>
                <c:pt idx="1732">
                  <c:v>-108.24850000000001</c:v>
                </c:pt>
                <c:pt idx="1733">
                  <c:v>-108.24650000000001</c:v>
                </c:pt>
                <c:pt idx="1734">
                  <c:v>-108.2445</c:v>
                </c:pt>
                <c:pt idx="1735">
                  <c:v>-108.24250000000001</c:v>
                </c:pt>
                <c:pt idx="1736">
                  <c:v>-108.24050000000001</c:v>
                </c:pt>
                <c:pt idx="1737">
                  <c:v>-108.2385</c:v>
                </c:pt>
                <c:pt idx="1738">
                  <c:v>-108.23650000000001</c:v>
                </c:pt>
                <c:pt idx="1739">
                  <c:v>-108.23450000000001</c:v>
                </c:pt>
                <c:pt idx="1740">
                  <c:v>-108.2325</c:v>
                </c:pt>
                <c:pt idx="1741">
                  <c:v>-108.23050000000001</c:v>
                </c:pt>
                <c:pt idx="1742">
                  <c:v>-108.22850000000001</c:v>
                </c:pt>
                <c:pt idx="1743">
                  <c:v>-108.2265</c:v>
                </c:pt>
                <c:pt idx="1744">
                  <c:v>-108.22450000000001</c:v>
                </c:pt>
                <c:pt idx="1745">
                  <c:v>-108.22250000000001</c:v>
                </c:pt>
                <c:pt idx="1746">
                  <c:v>-108.2205</c:v>
                </c:pt>
                <c:pt idx="1747">
                  <c:v>-108.21850000000001</c:v>
                </c:pt>
                <c:pt idx="1748">
                  <c:v>-108.21650000000001</c:v>
                </c:pt>
                <c:pt idx="1749">
                  <c:v>-108.2145</c:v>
                </c:pt>
                <c:pt idx="1750">
                  <c:v>-108.21250000000001</c:v>
                </c:pt>
                <c:pt idx="1751">
                  <c:v>-108.21050000000001</c:v>
                </c:pt>
                <c:pt idx="1752">
                  <c:v>-108.2085</c:v>
                </c:pt>
                <c:pt idx="1753">
                  <c:v>-108.20650000000001</c:v>
                </c:pt>
                <c:pt idx="1754">
                  <c:v>-108.20450000000001</c:v>
                </c:pt>
                <c:pt idx="1755">
                  <c:v>-108.2025</c:v>
                </c:pt>
                <c:pt idx="1756">
                  <c:v>-108.20050000000001</c:v>
                </c:pt>
                <c:pt idx="1757">
                  <c:v>-108.19850000000001</c:v>
                </c:pt>
                <c:pt idx="1758">
                  <c:v>-108.1965</c:v>
                </c:pt>
                <c:pt idx="1759">
                  <c:v>-108.19450000000001</c:v>
                </c:pt>
                <c:pt idx="1760">
                  <c:v>-108.19250000000001</c:v>
                </c:pt>
                <c:pt idx="1761">
                  <c:v>-108.1905</c:v>
                </c:pt>
                <c:pt idx="1762">
                  <c:v>-108.1885</c:v>
                </c:pt>
                <c:pt idx="1763">
                  <c:v>-108.18650000000001</c:v>
                </c:pt>
                <c:pt idx="1764">
                  <c:v>-108.1845</c:v>
                </c:pt>
                <c:pt idx="1765">
                  <c:v>-108.1825</c:v>
                </c:pt>
                <c:pt idx="1766">
                  <c:v>-108.18050000000001</c:v>
                </c:pt>
                <c:pt idx="1767">
                  <c:v>-108.1785</c:v>
                </c:pt>
                <c:pt idx="1768">
                  <c:v>-108.1765</c:v>
                </c:pt>
                <c:pt idx="1769">
                  <c:v>-108.17450000000001</c:v>
                </c:pt>
                <c:pt idx="1770">
                  <c:v>-108.1725</c:v>
                </c:pt>
                <c:pt idx="1771">
                  <c:v>-108.1705</c:v>
                </c:pt>
                <c:pt idx="1772">
                  <c:v>-108.16850000000001</c:v>
                </c:pt>
                <c:pt idx="1773">
                  <c:v>-108.1665</c:v>
                </c:pt>
                <c:pt idx="1774">
                  <c:v>-108.1645</c:v>
                </c:pt>
                <c:pt idx="1775">
                  <c:v>-108.16250000000001</c:v>
                </c:pt>
                <c:pt idx="1776">
                  <c:v>-108.1605</c:v>
                </c:pt>
                <c:pt idx="1777">
                  <c:v>-108.1585</c:v>
                </c:pt>
                <c:pt idx="1778">
                  <c:v>-108.15650000000001</c:v>
                </c:pt>
                <c:pt idx="1779">
                  <c:v>-108.15450000000001</c:v>
                </c:pt>
                <c:pt idx="1780">
                  <c:v>-108.1525</c:v>
                </c:pt>
                <c:pt idx="1781">
                  <c:v>-108.15050000000001</c:v>
                </c:pt>
                <c:pt idx="1782">
                  <c:v>-108.14850000000001</c:v>
                </c:pt>
                <c:pt idx="1783">
                  <c:v>-108.1465</c:v>
                </c:pt>
                <c:pt idx="1784">
                  <c:v>-108.14450000000001</c:v>
                </c:pt>
                <c:pt idx="1785">
                  <c:v>-108.14250000000001</c:v>
                </c:pt>
                <c:pt idx="1786">
                  <c:v>-108.1405</c:v>
                </c:pt>
                <c:pt idx="1787">
                  <c:v>-108.13850000000001</c:v>
                </c:pt>
                <c:pt idx="1788">
                  <c:v>-108.13650000000001</c:v>
                </c:pt>
                <c:pt idx="1789">
                  <c:v>-108.1345</c:v>
                </c:pt>
                <c:pt idx="1790">
                  <c:v>-108.13250000000001</c:v>
                </c:pt>
                <c:pt idx="1791">
                  <c:v>-108.13050000000001</c:v>
                </c:pt>
                <c:pt idx="1792">
                  <c:v>-108.1285</c:v>
                </c:pt>
                <c:pt idx="1793">
                  <c:v>-108.12650000000001</c:v>
                </c:pt>
                <c:pt idx="1794">
                  <c:v>-108.12450000000001</c:v>
                </c:pt>
                <c:pt idx="1795">
                  <c:v>-108.1225</c:v>
                </c:pt>
                <c:pt idx="1796">
                  <c:v>-108.12050000000001</c:v>
                </c:pt>
                <c:pt idx="1797">
                  <c:v>-108.11850000000001</c:v>
                </c:pt>
                <c:pt idx="1798">
                  <c:v>-108.1165</c:v>
                </c:pt>
                <c:pt idx="1799">
                  <c:v>-108.11450000000001</c:v>
                </c:pt>
                <c:pt idx="1800">
                  <c:v>-108.11250000000001</c:v>
                </c:pt>
                <c:pt idx="1801">
                  <c:v>-108.1105</c:v>
                </c:pt>
                <c:pt idx="1802">
                  <c:v>-108.10850000000001</c:v>
                </c:pt>
                <c:pt idx="1803">
                  <c:v>-108.10650000000001</c:v>
                </c:pt>
                <c:pt idx="1804">
                  <c:v>-108.1045</c:v>
                </c:pt>
                <c:pt idx="1805">
                  <c:v>-108.10250000000001</c:v>
                </c:pt>
                <c:pt idx="1806">
                  <c:v>-108.10050000000001</c:v>
                </c:pt>
                <c:pt idx="1807">
                  <c:v>-108.0985</c:v>
                </c:pt>
                <c:pt idx="1808">
                  <c:v>-108.09650000000001</c:v>
                </c:pt>
                <c:pt idx="1809">
                  <c:v>-108.09450000000001</c:v>
                </c:pt>
                <c:pt idx="1810">
                  <c:v>-108.0925</c:v>
                </c:pt>
                <c:pt idx="1811">
                  <c:v>-108.09050000000001</c:v>
                </c:pt>
                <c:pt idx="1812">
                  <c:v>-108.08850000000001</c:v>
                </c:pt>
                <c:pt idx="1813">
                  <c:v>-108.0865</c:v>
                </c:pt>
                <c:pt idx="1814">
                  <c:v>-108.08450000000001</c:v>
                </c:pt>
                <c:pt idx="1815">
                  <c:v>-108.08250000000001</c:v>
                </c:pt>
                <c:pt idx="1816">
                  <c:v>-108.0805</c:v>
                </c:pt>
                <c:pt idx="1817">
                  <c:v>-108.07850000000001</c:v>
                </c:pt>
                <c:pt idx="1818">
                  <c:v>-108.07650000000001</c:v>
                </c:pt>
                <c:pt idx="1819">
                  <c:v>-108.0745</c:v>
                </c:pt>
                <c:pt idx="1820">
                  <c:v>-108.07250000000001</c:v>
                </c:pt>
                <c:pt idx="1821">
                  <c:v>-108.07050000000001</c:v>
                </c:pt>
                <c:pt idx="1822">
                  <c:v>-108.0685</c:v>
                </c:pt>
                <c:pt idx="1823">
                  <c:v>-108.0665</c:v>
                </c:pt>
                <c:pt idx="1824">
                  <c:v>-108.06450000000001</c:v>
                </c:pt>
                <c:pt idx="1825">
                  <c:v>-108.0625</c:v>
                </c:pt>
                <c:pt idx="1826">
                  <c:v>-108.0605</c:v>
                </c:pt>
                <c:pt idx="1827">
                  <c:v>-108.05850000000001</c:v>
                </c:pt>
                <c:pt idx="1828">
                  <c:v>-108.0565</c:v>
                </c:pt>
                <c:pt idx="1829">
                  <c:v>-108.0545</c:v>
                </c:pt>
                <c:pt idx="1830">
                  <c:v>-108.05250000000001</c:v>
                </c:pt>
                <c:pt idx="1831">
                  <c:v>-108.0505</c:v>
                </c:pt>
                <c:pt idx="1832">
                  <c:v>-108.0485</c:v>
                </c:pt>
                <c:pt idx="1833">
                  <c:v>-108.04650000000001</c:v>
                </c:pt>
                <c:pt idx="1834">
                  <c:v>-108.0445</c:v>
                </c:pt>
                <c:pt idx="1835">
                  <c:v>-108.0425</c:v>
                </c:pt>
                <c:pt idx="1836">
                  <c:v>-108.04050000000001</c:v>
                </c:pt>
                <c:pt idx="1837">
                  <c:v>-108.0385</c:v>
                </c:pt>
                <c:pt idx="1838">
                  <c:v>-108.0365</c:v>
                </c:pt>
                <c:pt idx="1839">
                  <c:v>-108.03450000000001</c:v>
                </c:pt>
                <c:pt idx="1840">
                  <c:v>-108.0325</c:v>
                </c:pt>
                <c:pt idx="1841">
                  <c:v>-108.0305</c:v>
                </c:pt>
                <c:pt idx="1842">
                  <c:v>-108.02850000000001</c:v>
                </c:pt>
                <c:pt idx="1843">
                  <c:v>-108.0265</c:v>
                </c:pt>
                <c:pt idx="1844">
                  <c:v>-108.0245</c:v>
                </c:pt>
                <c:pt idx="1845">
                  <c:v>-108.02250000000001</c:v>
                </c:pt>
                <c:pt idx="1846">
                  <c:v>-108.0205</c:v>
                </c:pt>
                <c:pt idx="1847">
                  <c:v>-108.0185</c:v>
                </c:pt>
                <c:pt idx="1848">
                  <c:v>-108.01650000000001</c:v>
                </c:pt>
                <c:pt idx="1849">
                  <c:v>-108.01450000000001</c:v>
                </c:pt>
                <c:pt idx="1850">
                  <c:v>-108.0125</c:v>
                </c:pt>
                <c:pt idx="1851">
                  <c:v>-108.01050000000001</c:v>
                </c:pt>
                <c:pt idx="1852">
                  <c:v>-108.00850000000001</c:v>
                </c:pt>
                <c:pt idx="1853">
                  <c:v>-108.0065</c:v>
                </c:pt>
                <c:pt idx="1854">
                  <c:v>-108.00450000000001</c:v>
                </c:pt>
                <c:pt idx="1855">
                  <c:v>-108.00250000000001</c:v>
                </c:pt>
                <c:pt idx="1856">
                  <c:v>-108.0005</c:v>
                </c:pt>
                <c:pt idx="1857">
                  <c:v>-107.99850000000001</c:v>
                </c:pt>
                <c:pt idx="1858">
                  <c:v>-107.99650000000001</c:v>
                </c:pt>
                <c:pt idx="1859">
                  <c:v>-107.9945</c:v>
                </c:pt>
                <c:pt idx="1860">
                  <c:v>-107.99250000000001</c:v>
                </c:pt>
                <c:pt idx="1861">
                  <c:v>-107.99050000000001</c:v>
                </c:pt>
                <c:pt idx="1862">
                  <c:v>-107.9885</c:v>
                </c:pt>
                <c:pt idx="1863">
                  <c:v>-107.98650000000001</c:v>
                </c:pt>
                <c:pt idx="1864">
                  <c:v>-107.98450000000001</c:v>
                </c:pt>
                <c:pt idx="1865">
                  <c:v>-107.9825</c:v>
                </c:pt>
                <c:pt idx="1866">
                  <c:v>-107.98050000000001</c:v>
                </c:pt>
                <c:pt idx="1867">
                  <c:v>-107.97850000000001</c:v>
                </c:pt>
                <c:pt idx="1868">
                  <c:v>-107.9765</c:v>
                </c:pt>
                <c:pt idx="1869">
                  <c:v>-107.97450000000001</c:v>
                </c:pt>
                <c:pt idx="1870">
                  <c:v>-107.97250000000001</c:v>
                </c:pt>
                <c:pt idx="1871">
                  <c:v>-107.9705</c:v>
                </c:pt>
                <c:pt idx="1872">
                  <c:v>-107.96850000000001</c:v>
                </c:pt>
                <c:pt idx="1873">
                  <c:v>-107.96650000000001</c:v>
                </c:pt>
                <c:pt idx="1874">
                  <c:v>-107.9645</c:v>
                </c:pt>
                <c:pt idx="1875">
                  <c:v>-107.96250000000001</c:v>
                </c:pt>
                <c:pt idx="1876">
                  <c:v>-107.96050000000001</c:v>
                </c:pt>
                <c:pt idx="1877">
                  <c:v>-107.9585</c:v>
                </c:pt>
                <c:pt idx="1878">
                  <c:v>-107.95650000000001</c:v>
                </c:pt>
                <c:pt idx="1879">
                  <c:v>-107.95450000000001</c:v>
                </c:pt>
                <c:pt idx="1880">
                  <c:v>-107.9525</c:v>
                </c:pt>
                <c:pt idx="1881">
                  <c:v>-107.95050000000001</c:v>
                </c:pt>
                <c:pt idx="1882">
                  <c:v>-107.94850000000001</c:v>
                </c:pt>
                <c:pt idx="1883">
                  <c:v>-107.9465</c:v>
                </c:pt>
                <c:pt idx="1884">
                  <c:v>-107.94450000000001</c:v>
                </c:pt>
                <c:pt idx="1885">
                  <c:v>-107.94250000000001</c:v>
                </c:pt>
                <c:pt idx="1886">
                  <c:v>-107.9405</c:v>
                </c:pt>
                <c:pt idx="1887">
                  <c:v>-107.9385</c:v>
                </c:pt>
                <c:pt idx="1888">
                  <c:v>-107.93650000000001</c:v>
                </c:pt>
                <c:pt idx="1889">
                  <c:v>-107.9345</c:v>
                </c:pt>
                <c:pt idx="1890">
                  <c:v>-107.9325</c:v>
                </c:pt>
                <c:pt idx="1891">
                  <c:v>-107.93050000000001</c:v>
                </c:pt>
                <c:pt idx="1892">
                  <c:v>-107.9285</c:v>
                </c:pt>
                <c:pt idx="1893">
                  <c:v>-107.9265</c:v>
                </c:pt>
                <c:pt idx="1894">
                  <c:v>-107.92450000000001</c:v>
                </c:pt>
                <c:pt idx="1895">
                  <c:v>-107.9225</c:v>
                </c:pt>
                <c:pt idx="1896">
                  <c:v>-107.9205</c:v>
                </c:pt>
                <c:pt idx="1897">
                  <c:v>-107.91850000000001</c:v>
                </c:pt>
                <c:pt idx="1898">
                  <c:v>-107.9165</c:v>
                </c:pt>
                <c:pt idx="1899">
                  <c:v>-107.9145</c:v>
                </c:pt>
                <c:pt idx="1900">
                  <c:v>-107.91250000000001</c:v>
                </c:pt>
                <c:pt idx="1901">
                  <c:v>-107.9105</c:v>
                </c:pt>
                <c:pt idx="1902">
                  <c:v>-107.9085</c:v>
                </c:pt>
                <c:pt idx="1903">
                  <c:v>-107.90650000000001</c:v>
                </c:pt>
                <c:pt idx="1904">
                  <c:v>-107.90450000000001</c:v>
                </c:pt>
                <c:pt idx="1905">
                  <c:v>-107.9025</c:v>
                </c:pt>
                <c:pt idx="1906">
                  <c:v>-107.90050000000001</c:v>
                </c:pt>
                <c:pt idx="1907">
                  <c:v>-107.89850000000001</c:v>
                </c:pt>
                <c:pt idx="1908">
                  <c:v>-107.8965</c:v>
                </c:pt>
                <c:pt idx="1909">
                  <c:v>-107.89450000000001</c:v>
                </c:pt>
                <c:pt idx="1910">
                  <c:v>-107.89250000000001</c:v>
                </c:pt>
                <c:pt idx="1911">
                  <c:v>-107.8905</c:v>
                </c:pt>
                <c:pt idx="1912">
                  <c:v>-107.88850000000001</c:v>
                </c:pt>
                <c:pt idx="1913">
                  <c:v>-107.88650000000001</c:v>
                </c:pt>
                <c:pt idx="1914">
                  <c:v>-107.8845</c:v>
                </c:pt>
                <c:pt idx="1915">
                  <c:v>-107.88250000000001</c:v>
                </c:pt>
                <c:pt idx="1916">
                  <c:v>-107.88050000000001</c:v>
                </c:pt>
                <c:pt idx="1917">
                  <c:v>-107.8785</c:v>
                </c:pt>
                <c:pt idx="1918">
                  <c:v>-107.87650000000001</c:v>
                </c:pt>
                <c:pt idx="1919">
                  <c:v>-107.87450000000001</c:v>
                </c:pt>
                <c:pt idx="1920">
                  <c:v>-107.8725</c:v>
                </c:pt>
                <c:pt idx="1921">
                  <c:v>-107.87050000000001</c:v>
                </c:pt>
                <c:pt idx="1922">
                  <c:v>-107.86850000000001</c:v>
                </c:pt>
                <c:pt idx="1923">
                  <c:v>-107.8665</c:v>
                </c:pt>
                <c:pt idx="1924">
                  <c:v>-107.86450000000001</c:v>
                </c:pt>
                <c:pt idx="1925">
                  <c:v>-107.86250000000001</c:v>
                </c:pt>
                <c:pt idx="1926">
                  <c:v>-107.8605</c:v>
                </c:pt>
                <c:pt idx="1927">
                  <c:v>-107.85850000000001</c:v>
                </c:pt>
                <c:pt idx="1928">
                  <c:v>-107.85650000000001</c:v>
                </c:pt>
                <c:pt idx="1929">
                  <c:v>-107.8545</c:v>
                </c:pt>
                <c:pt idx="1930">
                  <c:v>-107.85250000000001</c:v>
                </c:pt>
                <c:pt idx="1931">
                  <c:v>-107.85050000000001</c:v>
                </c:pt>
                <c:pt idx="1932">
                  <c:v>-107.8485</c:v>
                </c:pt>
                <c:pt idx="1933">
                  <c:v>-107.84650000000001</c:v>
                </c:pt>
                <c:pt idx="1934">
                  <c:v>-107.84450000000001</c:v>
                </c:pt>
                <c:pt idx="1935">
                  <c:v>-107.8425</c:v>
                </c:pt>
                <c:pt idx="1936">
                  <c:v>-107.84050000000001</c:v>
                </c:pt>
                <c:pt idx="1937">
                  <c:v>-107.83850000000001</c:v>
                </c:pt>
                <c:pt idx="1938">
                  <c:v>-107.8365</c:v>
                </c:pt>
                <c:pt idx="1939">
                  <c:v>-107.83450000000001</c:v>
                </c:pt>
                <c:pt idx="1940">
                  <c:v>-107.83250000000001</c:v>
                </c:pt>
                <c:pt idx="1941">
                  <c:v>-107.8305</c:v>
                </c:pt>
                <c:pt idx="1942">
                  <c:v>-107.82850000000001</c:v>
                </c:pt>
                <c:pt idx="1943">
                  <c:v>-107.82650000000001</c:v>
                </c:pt>
                <c:pt idx="1944">
                  <c:v>-107.8245</c:v>
                </c:pt>
                <c:pt idx="1945">
                  <c:v>-107.82250000000001</c:v>
                </c:pt>
                <c:pt idx="1946">
                  <c:v>-107.82050000000001</c:v>
                </c:pt>
                <c:pt idx="1947">
                  <c:v>-107.8185</c:v>
                </c:pt>
                <c:pt idx="1948">
                  <c:v>-107.8165</c:v>
                </c:pt>
                <c:pt idx="1949">
                  <c:v>-107.81450000000001</c:v>
                </c:pt>
                <c:pt idx="1950">
                  <c:v>-107.8125</c:v>
                </c:pt>
                <c:pt idx="1951">
                  <c:v>-107.8105</c:v>
                </c:pt>
                <c:pt idx="1952">
                  <c:v>-107.80850000000001</c:v>
                </c:pt>
                <c:pt idx="1953">
                  <c:v>-107.8065</c:v>
                </c:pt>
                <c:pt idx="1954">
                  <c:v>-107.8045</c:v>
                </c:pt>
                <c:pt idx="1955">
                  <c:v>-107.80250000000001</c:v>
                </c:pt>
                <c:pt idx="1956">
                  <c:v>-107.8005</c:v>
                </c:pt>
                <c:pt idx="1957">
                  <c:v>-107.7985</c:v>
                </c:pt>
                <c:pt idx="1958">
                  <c:v>-107.79650000000001</c:v>
                </c:pt>
                <c:pt idx="1959">
                  <c:v>-107.7945</c:v>
                </c:pt>
                <c:pt idx="1960">
                  <c:v>-107.7925</c:v>
                </c:pt>
                <c:pt idx="1961">
                  <c:v>-107.79050000000001</c:v>
                </c:pt>
                <c:pt idx="1962">
                  <c:v>-107.7885</c:v>
                </c:pt>
                <c:pt idx="1963">
                  <c:v>-107.7865</c:v>
                </c:pt>
                <c:pt idx="1964">
                  <c:v>-107.78450000000001</c:v>
                </c:pt>
                <c:pt idx="1965">
                  <c:v>-107.7825</c:v>
                </c:pt>
                <c:pt idx="1966">
                  <c:v>-107.7805</c:v>
                </c:pt>
                <c:pt idx="1967">
                  <c:v>-107.77850000000001</c:v>
                </c:pt>
                <c:pt idx="1968">
                  <c:v>-107.7765</c:v>
                </c:pt>
                <c:pt idx="1969">
                  <c:v>-107.7745</c:v>
                </c:pt>
                <c:pt idx="1970">
                  <c:v>-107.77250000000001</c:v>
                </c:pt>
                <c:pt idx="1971">
                  <c:v>-107.7705</c:v>
                </c:pt>
                <c:pt idx="1972">
                  <c:v>-107.7685</c:v>
                </c:pt>
                <c:pt idx="1973">
                  <c:v>-107.76650000000001</c:v>
                </c:pt>
                <c:pt idx="1974">
                  <c:v>-107.76450000000001</c:v>
                </c:pt>
                <c:pt idx="1975">
                  <c:v>-107.7625</c:v>
                </c:pt>
                <c:pt idx="1976">
                  <c:v>-107.76050000000001</c:v>
                </c:pt>
                <c:pt idx="1977">
                  <c:v>-107.75850000000001</c:v>
                </c:pt>
                <c:pt idx="1978">
                  <c:v>-107.7565</c:v>
                </c:pt>
                <c:pt idx="1979">
                  <c:v>-107.75450000000001</c:v>
                </c:pt>
                <c:pt idx="1980">
                  <c:v>-107.75250000000001</c:v>
                </c:pt>
                <c:pt idx="1981">
                  <c:v>-107.7505</c:v>
                </c:pt>
                <c:pt idx="1982">
                  <c:v>-107.74850000000001</c:v>
                </c:pt>
                <c:pt idx="1983">
                  <c:v>-107.74650000000001</c:v>
                </c:pt>
                <c:pt idx="1984">
                  <c:v>-107.7445</c:v>
                </c:pt>
                <c:pt idx="1985">
                  <c:v>-107.74250000000001</c:v>
                </c:pt>
                <c:pt idx="1986">
                  <c:v>-107.74050000000001</c:v>
                </c:pt>
                <c:pt idx="1987">
                  <c:v>-107.7385</c:v>
                </c:pt>
                <c:pt idx="1988">
                  <c:v>-107.73650000000001</c:v>
                </c:pt>
                <c:pt idx="1989">
                  <c:v>-107.73450000000001</c:v>
                </c:pt>
                <c:pt idx="1990">
                  <c:v>-107.7325</c:v>
                </c:pt>
                <c:pt idx="1991">
                  <c:v>-107.73050000000001</c:v>
                </c:pt>
                <c:pt idx="1992">
                  <c:v>-107.72850000000001</c:v>
                </c:pt>
                <c:pt idx="1993">
                  <c:v>-107.7265</c:v>
                </c:pt>
                <c:pt idx="1994">
                  <c:v>-107.72450000000001</c:v>
                </c:pt>
                <c:pt idx="1995">
                  <c:v>-107.72250000000001</c:v>
                </c:pt>
                <c:pt idx="1996">
                  <c:v>-107.7205</c:v>
                </c:pt>
                <c:pt idx="1997">
                  <c:v>-107.71850000000001</c:v>
                </c:pt>
                <c:pt idx="1998">
                  <c:v>-107.71650000000001</c:v>
                </c:pt>
                <c:pt idx="1999">
                  <c:v>-107.7145</c:v>
                </c:pt>
                <c:pt idx="2000">
                  <c:v>-107.71250000000001</c:v>
                </c:pt>
                <c:pt idx="2001">
                  <c:v>-107.71050000000001</c:v>
                </c:pt>
                <c:pt idx="2002">
                  <c:v>-107.7085</c:v>
                </c:pt>
                <c:pt idx="2003">
                  <c:v>-107.70650000000001</c:v>
                </c:pt>
                <c:pt idx="2004">
                  <c:v>-107.70450000000001</c:v>
                </c:pt>
                <c:pt idx="2005">
                  <c:v>-107.7025</c:v>
                </c:pt>
                <c:pt idx="2006">
                  <c:v>-107.70050000000001</c:v>
                </c:pt>
                <c:pt idx="2007">
                  <c:v>-107.69850000000001</c:v>
                </c:pt>
                <c:pt idx="2008">
                  <c:v>-107.6965</c:v>
                </c:pt>
                <c:pt idx="2009">
                  <c:v>-107.69450000000001</c:v>
                </c:pt>
                <c:pt idx="2010">
                  <c:v>-107.69250000000001</c:v>
                </c:pt>
                <c:pt idx="2011">
                  <c:v>-107.6905</c:v>
                </c:pt>
                <c:pt idx="2012">
                  <c:v>-107.6885</c:v>
                </c:pt>
                <c:pt idx="2013">
                  <c:v>-107.68650000000001</c:v>
                </c:pt>
                <c:pt idx="2014">
                  <c:v>-107.6845</c:v>
                </c:pt>
                <c:pt idx="2015">
                  <c:v>-107.6825</c:v>
                </c:pt>
                <c:pt idx="2016">
                  <c:v>-107.68050000000001</c:v>
                </c:pt>
                <c:pt idx="2017">
                  <c:v>-107.6785</c:v>
                </c:pt>
                <c:pt idx="2018">
                  <c:v>-107.6765</c:v>
                </c:pt>
                <c:pt idx="2019">
                  <c:v>-107.67450000000001</c:v>
                </c:pt>
                <c:pt idx="2020">
                  <c:v>-107.6725</c:v>
                </c:pt>
                <c:pt idx="2021">
                  <c:v>-107.6705</c:v>
                </c:pt>
                <c:pt idx="2022">
                  <c:v>-107.66850000000001</c:v>
                </c:pt>
                <c:pt idx="2023">
                  <c:v>-107.6665</c:v>
                </c:pt>
                <c:pt idx="2024">
                  <c:v>-107.6645</c:v>
                </c:pt>
                <c:pt idx="2025">
                  <c:v>-107.66250000000001</c:v>
                </c:pt>
                <c:pt idx="2026">
                  <c:v>-107.66050000000001</c:v>
                </c:pt>
                <c:pt idx="2027">
                  <c:v>-107.6585</c:v>
                </c:pt>
                <c:pt idx="2028">
                  <c:v>-107.65650000000001</c:v>
                </c:pt>
                <c:pt idx="2029">
                  <c:v>-107.65450000000001</c:v>
                </c:pt>
                <c:pt idx="2030">
                  <c:v>-107.6525</c:v>
                </c:pt>
                <c:pt idx="2031">
                  <c:v>-107.65050000000001</c:v>
                </c:pt>
                <c:pt idx="2032">
                  <c:v>-107.64850000000001</c:v>
                </c:pt>
                <c:pt idx="2033">
                  <c:v>-107.6465</c:v>
                </c:pt>
                <c:pt idx="2034">
                  <c:v>-107.64450000000001</c:v>
                </c:pt>
                <c:pt idx="2035">
                  <c:v>-107.64250000000001</c:v>
                </c:pt>
                <c:pt idx="2036">
                  <c:v>-107.6405</c:v>
                </c:pt>
                <c:pt idx="2037">
                  <c:v>-107.63850000000001</c:v>
                </c:pt>
                <c:pt idx="2038">
                  <c:v>-107.63650000000001</c:v>
                </c:pt>
                <c:pt idx="2039">
                  <c:v>-107.6345</c:v>
                </c:pt>
                <c:pt idx="2040">
                  <c:v>-107.63250000000001</c:v>
                </c:pt>
                <c:pt idx="2041">
                  <c:v>-107.63050000000001</c:v>
                </c:pt>
                <c:pt idx="2042">
                  <c:v>-107.6285</c:v>
                </c:pt>
                <c:pt idx="2043">
                  <c:v>-107.62650000000001</c:v>
                </c:pt>
                <c:pt idx="2044">
                  <c:v>-107.62450000000001</c:v>
                </c:pt>
                <c:pt idx="2045">
                  <c:v>-107.6225</c:v>
                </c:pt>
                <c:pt idx="2046">
                  <c:v>-107.62050000000001</c:v>
                </c:pt>
                <c:pt idx="2047">
                  <c:v>-107.61850000000001</c:v>
                </c:pt>
                <c:pt idx="2048">
                  <c:v>-107.6165</c:v>
                </c:pt>
                <c:pt idx="2049">
                  <c:v>-107.61450000000001</c:v>
                </c:pt>
                <c:pt idx="2050">
                  <c:v>-107.61250000000001</c:v>
                </c:pt>
                <c:pt idx="2051">
                  <c:v>-107.6105</c:v>
                </c:pt>
                <c:pt idx="2052">
                  <c:v>-107.60850000000001</c:v>
                </c:pt>
                <c:pt idx="2053">
                  <c:v>-107.60650000000001</c:v>
                </c:pt>
                <c:pt idx="2054">
                  <c:v>-107.6045</c:v>
                </c:pt>
                <c:pt idx="2055">
                  <c:v>-107.60250000000001</c:v>
                </c:pt>
                <c:pt idx="2056">
                  <c:v>-107.60050000000001</c:v>
                </c:pt>
                <c:pt idx="2057">
                  <c:v>-107.5985</c:v>
                </c:pt>
                <c:pt idx="2058">
                  <c:v>-107.59650000000001</c:v>
                </c:pt>
                <c:pt idx="2059">
                  <c:v>-107.59450000000001</c:v>
                </c:pt>
                <c:pt idx="2060">
                  <c:v>-107.5925</c:v>
                </c:pt>
                <c:pt idx="2061">
                  <c:v>-107.59050000000001</c:v>
                </c:pt>
                <c:pt idx="2062">
                  <c:v>-107.58850000000001</c:v>
                </c:pt>
                <c:pt idx="2063">
                  <c:v>-107.5865</c:v>
                </c:pt>
                <c:pt idx="2064">
                  <c:v>-107.58450000000001</c:v>
                </c:pt>
                <c:pt idx="2065">
                  <c:v>-107.58250000000001</c:v>
                </c:pt>
                <c:pt idx="2066">
                  <c:v>-107.5805</c:v>
                </c:pt>
                <c:pt idx="2067">
                  <c:v>-107.57850000000001</c:v>
                </c:pt>
                <c:pt idx="2068">
                  <c:v>-107.57650000000001</c:v>
                </c:pt>
                <c:pt idx="2069">
                  <c:v>-107.5745</c:v>
                </c:pt>
                <c:pt idx="2070">
                  <c:v>-107.57250000000001</c:v>
                </c:pt>
                <c:pt idx="2071">
                  <c:v>-107.57050000000001</c:v>
                </c:pt>
                <c:pt idx="2072">
                  <c:v>-107.5685</c:v>
                </c:pt>
                <c:pt idx="2073">
                  <c:v>-107.5665</c:v>
                </c:pt>
                <c:pt idx="2074">
                  <c:v>-107.56450000000001</c:v>
                </c:pt>
                <c:pt idx="2075">
                  <c:v>-107.5625</c:v>
                </c:pt>
                <c:pt idx="2076">
                  <c:v>-107.5605</c:v>
                </c:pt>
                <c:pt idx="2077">
                  <c:v>-107.55850000000001</c:v>
                </c:pt>
                <c:pt idx="2078">
                  <c:v>-107.5565</c:v>
                </c:pt>
                <c:pt idx="2079">
                  <c:v>-107.5545</c:v>
                </c:pt>
                <c:pt idx="2080">
                  <c:v>-107.55250000000001</c:v>
                </c:pt>
                <c:pt idx="2081">
                  <c:v>-107.5505</c:v>
                </c:pt>
                <c:pt idx="2082">
                  <c:v>-107.5485</c:v>
                </c:pt>
                <c:pt idx="2083">
                  <c:v>-107.54650000000001</c:v>
                </c:pt>
                <c:pt idx="2084">
                  <c:v>-107.5445</c:v>
                </c:pt>
                <c:pt idx="2085">
                  <c:v>-107.5425</c:v>
                </c:pt>
                <c:pt idx="2086">
                  <c:v>-107.54050000000001</c:v>
                </c:pt>
                <c:pt idx="2087">
                  <c:v>-107.5385</c:v>
                </c:pt>
                <c:pt idx="2088">
                  <c:v>-107.5365</c:v>
                </c:pt>
                <c:pt idx="2089">
                  <c:v>-107.53450000000001</c:v>
                </c:pt>
                <c:pt idx="2090">
                  <c:v>-107.5325</c:v>
                </c:pt>
                <c:pt idx="2091">
                  <c:v>-107.5305</c:v>
                </c:pt>
                <c:pt idx="2092">
                  <c:v>-107.52850000000001</c:v>
                </c:pt>
                <c:pt idx="2093">
                  <c:v>-107.5265</c:v>
                </c:pt>
                <c:pt idx="2094">
                  <c:v>-107.5245</c:v>
                </c:pt>
                <c:pt idx="2095">
                  <c:v>-107.52250000000001</c:v>
                </c:pt>
                <c:pt idx="2096">
                  <c:v>-107.5205</c:v>
                </c:pt>
                <c:pt idx="2097">
                  <c:v>-107.5185</c:v>
                </c:pt>
                <c:pt idx="2098">
                  <c:v>-107.51650000000001</c:v>
                </c:pt>
                <c:pt idx="2099">
                  <c:v>-107.5145</c:v>
                </c:pt>
                <c:pt idx="2100">
                  <c:v>-107.5125</c:v>
                </c:pt>
                <c:pt idx="2101">
                  <c:v>-107.51050000000001</c:v>
                </c:pt>
                <c:pt idx="2102">
                  <c:v>-107.50850000000001</c:v>
                </c:pt>
                <c:pt idx="2103">
                  <c:v>-107.5065</c:v>
                </c:pt>
                <c:pt idx="2104">
                  <c:v>-107.50450000000001</c:v>
                </c:pt>
                <c:pt idx="2105">
                  <c:v>-107.50250000000001</c:v>
                </c:pt>
                <c:pt idx="2106">
                  <c:v>-107.5005</c:v>
                </c:pt>
                <c:pt idx="2107">
                  <c:v>-107.49850000000001</c:v>
                </c:pt>
                <c:pt idx="2108">
                  <c:v>-107.49650000000001</c:v>
                </c:pt>
                <c:pt idx="2109">
                  <c:v>-107.4945</c:v>
                </c:pt>
                <c:pt idx="2110">
                  <c:v>-107.49250000000001</c:v>
                </c:pt>
                <c:pt idx="2111">
                  <c:v>-107.49050000000001</c:v>
                </c:pt>
                <c:pt idx="2112">
                  <c:v>-107.4885</c:v>
                </c:pt>
                <c:pt idx="2113">
                  <c:v>-107.48650000000001</c:v>
                </c:pt>
                <c:pt idx="2114">
                  <c:v>-107.48450000000001</c:v>
                </c:pt>
                <c:pt idx="2115">
                  <c:v>-107.4825</c:v>
                </c:pt>
                <c:pt idx="2116">
                  <c:v>-107.48050000000001</c:v>
                </c:pt>
                <c:pt idx="2117">
                  <c:v>-107.47850000000001</c:v>
                </c:pt>
                <c:pt idx="2118">
                  <c:v>-107.4765</c:v>
                </c:pt>
                <c:pt idx="2119">
                  <c:v>-107.47450000000001</c:v>
                </c:pt>
                <c:pt idx="2120">
                  <c:v>-107.47250000000001</c:v>
                </c:pt>
                <c:pt idx="2121">
                  <c:v>-107.4705</c:v>
                </c:pt>
                <c:pt idx="2122">
                  <c:v>-107.46850000000001</c:v>
                </c:pt>
                <c:pt idx="2123">
                  <c:v>-107.46650000000001</c:v>
                </c:pt>
                <c:pt idx="2124">
                  <c:v>-107.4645</c:v>
                </c:pt>
                <c:pt idx="2125">
                  <c:v>-107.46250000000001</c:v>
                </c:pt>
                <c:pt idx="2126">
                  <c:v>-107.46050000000001</c:v>
                </c:pt>
                <c:pt idx="2127">
                  <c:v>-107.4585</c:v>
                </c:pt>
                <c:pt idx="2128">
                  <c:v>-107.45650000000001</c:v>
                </c:pt>
                <c:pt idx="2129">
                  <c:v>-107.45450000000001</c:v>
                </c:pt>
                <c:pt idx="2130">
                  <c:v>-107.4525</c:v>
                </c:pt>
                <c:pt idx="2131">
                  <c:v>-107.45050000000001</c:v>
                </c:pt>
                <c:pt idx="2132">
                  <c:v>-107.44850000000001</c:v>
                </c:pt>
                <c:pt idx="2133">
                  <c:v>-107.4465</c:v>
                </c:pt>
                <c:pt idx="2134">
                  <c:v>-107.44450000000001</c:v>
                </c:pt>
                <c:pt idx="2135">
                  <c:v>-107.44250000000001</c:v>
                </c:pt>
                <c:pt idx="2136">
                  <c:v>-107.4405</c:v>
                </c:pt>
                <c:pt idx="2137">
                  <c:v>-107.4385</c:v>
                </c:pt>
                <c:pt idx="2138">
                  <c:v>-107.43650000000001</c:v>
                </c:pt>
                <c:pt idx="2139">
                  <c:v>-107.4345</c:v>
                </c:pt>
                <c:pt idx="2140">
                  <c:v>-107.4325</c:v>
                </c:pt>
                <c:pt idx="2141">
                  <c:v>-107.43050000000001</c:v>
                </c:pt>
                <c:pt idx="2142">
                  <c:v>-107.4285</c:v>
                </c:pt>
                <c:pt idx="2143">
                  <c:v>-107.4265</c:v>
                </c:pt>
                <c:pt idx="2144">
                  <c:v>-107.42450000000001</c:v>
                </c:pt>
                <c:pt idx="2145">
                  <c:v>-107.4225</c:v>
                </c:pt>
                <c:pt idx="2146">
                  <c:v>-107.4205</c:v>
                </c:pt>
                <c:pt idx="2147">
                  <c:v>-107.41850000000001</c:v>
                </c:pt>
                <c:pt idx="2148">
                  <c:v>-107.4165</c:v>
                </c:pt>
                <c:pt idx="2149">
                  <c:v>-107.4145</c:v>
                </c:pt>
                <c:pt idx="2150">
                  <c:v>-107.41250000000001</c:v>
                </c:pt>
                <c:pt idx="2151">
                  <c:v>-107.41050000000001</c:v>
                </c:pt>
                <c:pt idx="2152">
                  <c:v>-107.4085</c:v>
                </c:pt>
                <c:pt idx="2153">
                  <c:v>-107.40650000000001</c:v>
                </c:pt>
                <c:pt idx="2154">
                  <c:v>-107.40450000000001</c:v>
                </c:pt>
                <c:pt idx="2155">
                  <c:v>-107.4025</c:v>
                </c:pt>
                <c:pt idx="2156">
                  <c:v>-107.40050000000001</c:v>
                </c:pt>
                <c:pt idx="2157">
                  <c:v>-107.39850000000001</c:v>
                </c:pt>
                <c:pt idx="2158">
                  <c:v>-107.3965</c:v>
                </c:pt>
                <c:pt idx="2159">
                  <c:v>-107.39450000000001</c:v>
                </c:pt>
                <c:pt idx="2160">
                  <c:v>-107.39250000000001</c:v>
                </c:pt>
                <c:pt idx="2161">
                  <c:v>-107.3905</c:v>
                </c:pt>
                <c:pt idx="2162">
                  <c:v>-107.38850000000001</c:v>
                </c:pt>
                <c:pt idx="2163">
                  <c:v>-107.38650000000001</c:v>
                </c:pt>
                <c:pt idx="2164">
                  <c:v>-107.3845</c:v>
                </c:pt>
                <c:pt idx="2165">
                  <c:v>-107.38250000000001</c:v>
                </c:pt>
                <c:pt idx="2166">
                  <c:v>-107.38050000000001</c:v>
                </c:pt>
                <c:pt idx="2167">
                  <c:v>-107.3785</c:v>
                </c:pt>
                <c:pt idx="2168">
                  <c:v>-107.37650000000001</c:v>
                </c:pt>
                <c:pt idx="2169">
                  <c:v>-107.37450000000001</c:v>
                </c:pt>
                <c:pt idx="2170">
                  <c:v>-107.3725</c:v>
                </c:pt>
                <c:pt idx="2171">
                  <c:v>-107.37050000000001</c:v>
                </c:pt>
                <c:pt idx="2172">
                  <c:v>-107.36850000000001</c:v>
                </c:pt>
                <c:pt idx="2173">
                  <c:v>-107.3665</c:v>
                </c:pt>
                <c:pt idx="2174">
                  <c:v>-107.36450000000001</c:v>
                </c:pt>
                <c:pt idx="2175">
                  <c:v>-107.36250000000001</c:v>
                </c:pt>
                <c:pt idx="2176">
                  <c:v>-107.3605</c:v>
                </c:pt>
                <c:pt idx="2177">
                  <c:v>-107.35850000000001</c:v>
                </c:pt>
                <c:pt idx="2178">
                  <c:v>-107.35650000000001</c:v>
                </c:pt>
                <c:pt idx="2179">
                  <c:v>-107.3545</c:v>
                </c:pt>
                <c:pt idx="2180">
                  <c:v>-107.35250000000001</c:v>
                </c:pt>
                <c:pt idx="2181">
                  <c:v>-107.35050000000001</c:v>
                </c:pt>
                <c:pt idx="2182">
                  <c:v>-107.3485</c:v>
                </c:pt>
                <c:pt idx="2183">
                  <c:v>-107.34650000000001</c:v>
                </c:pt>
                <c:pt idx="2184">
                  <c:v>-107.34450000000001</c:v>
                </c:pt>
                <c:pt idx="2185">
                  <c:v>-107.3425</c:v>
                </c:pt>
                <c:pt idx="2186">
                  <c:v>-107.34050000000001</c:v>
                </c:pt>
                <c:pt idx="2187">
                  <c:v>-107.33850000000001</c:v>
                </c:pt>
                <c:pt idx="2188">
                  <c:v>-107.3365</c:v>
                </c:pt>
                <c:pt idx="2189">
                  <c:v>-107.33450000000001</c:v>
                </c:pt>
                <c:pt idx="2190">
                  <c:v>-107.33250000000001</c:v>
                </c:pt>
                <c:pt idx="2191">
                  <c:v>-107.3305</c:v>
                </c:pt>
                <c:pt idx="2192">
                  <c:v>-107.32850000000001</c:v>
                </c:pt>
                <c:pt idx="2193">
                  <c:v>-107.32650000000001</c:v>
                </c:pt>
                <c:pt idx="2194">
                  <c:v>-107.3245</c:v>
                </c:pt>
                <c:pt idx="2195">
                  <c:v>-107.32250000000001</c:v>
                </c:pt>
                <c:pt idx="2196">
                  <c:v>-107.32050000000001</c:v>
                </c:pt>
                <c:pt idx="2197">
                  <c:v>-107.3185</c:v>
                </c:pt>
                <c:pt idx="2198">
                  <c:v>-107.3165</c:v>
                </c:pt>
                <c:pt idx="2199">
                  <c:v>-107.31450000000001</c:v>
                </c:pt>
                <c:pt idx="2200">
                  <c:v>-107.3125</c:v>
                </c:pt>
                <c:pt idx="2201">
                  <c:v>-107.3105</c:v>
                </c:pt>
                <c:pt idx="2202">
                  <c:v>-107.30850000000001</c:v>
                </c:pt>
                <c:pt idx="2203">
                  <c:v>-107.3065</c:v>
                </c:pt>
                <c:pt idx="2204">
                  <c:v>-107.3045</c:v>
                </c:pt>
                <c:pt idx="2205">
                  <c:v>-107.30250000000001</c:v>
                </c:pt>
                <c:pt idx="2206">
                  <c:v>-107.3005</c:v>
                </c:pt>
                <c:pt idx="2207">
                  <c:v>-107.2985</c:v>
                </c:pt>
                <c:pt idx="2208">
                  <c:v>-107.29650000000001</c:v>
                </c:pt>
                <c:pt idx="2209">
                  <c:v>-107.2945</c:v>
                </c:pt>
                <c:pt idx="2210">
                  <c:v>-107.2925</c:v>
                </c:pt>
                <c:pt idx="2211">
                  <c:v>-107.29050000000001</c:v>
                </c:pt>
                <c:pt idx="2212">
                  <c:v>-107.2885</c:v>
                </c:pt>
                <c:pt idx="2213">
                  <c:v>-107.2865</c:v>
                </c:pt>
                <c:pt idx="2214">
                  <c:v>-107.28450000000001</c:v>
                </c:pt>
                <c:pt idx="2215">
                  <c:v>-107.2825</c:v>
                </c:pt>
                <c:pt idx="2216">
                  <c:v>-107.2805</c:v>
                </c:pt>
                <c:pt idx="2217">
                  <c:v>-107.27850000000001</c:v>
                </c:pt>
                <c:pt idx="2218">
                  <c:v>-107.2765</c:v>
                </c:pt>
                <c:pt idx="2219">
                  <c:v>-107.2745</c:v>
                </c:pt>
                <c:pt idx="2220">
                  <c:v>-107.27250000000001</c:v>
                </c:pt>
                <c:pt idx="2221">
                  <c:v>-107.2705</c:v>
                </c:pt>
                <c:pt idx="2222">
                  <c:v>-107.2685</c:v>
                </c:pt>
                <c:pt idx="2223">
                  <c:v>-107.26650000000001</c:v>
                </c:pt>
                <c:pt idx="2224">
                  <c:v>-107.2645</c:v>
                </c:pt>
                <c:pt idx="2225">
                  <c:v>-107.2625</c:v>
                </c:pt>
                <c:pt idx="2226">
                  <c:v>-107.26050000000001</c:v>
                </c:pt>
                <c:pt idx="2227">
                  <c:v>-107.25850000000001</c:v>
                </c:pt>
                <c:pt idx="2228">
                  <c:v>-107.2565</c:v>
                </c:pt>
                <c:pt idx="2229">
                  <c:v>-107.25450000000001</c:v>
                </c:pt>
                <c:pt idx="2230">
                  <c:v>-107.25250000000001</c:v>
                </c:pt>
                <c:pt idx="2231">
                  <c:v>-107.2505</c:v>
                </c:pt>
                <c:pt idx="2232">
                  <c:v>-107.24850000000001</c:v>
                </c:pt>
                <c:pt idx="2233">
                  <c:v>-107.24650000000001</c:v>
                </c:pt>
                <c:pt idx="2234">
                  <c:v>-107.2445</c:v>
                </c:pt>
                <c:pt idx="2235">
                  <c:v>-107.24250000000001</c:v>
                </c:pt>
                <c:pt idx="2236">
                  <c:v>-107.24050000000001</c:v>
                </c:pt>
                <c:pt idx="2237">
                  <c:v>-107.2385</c:v>
                </c:pt>
                <c:pt idx="2238">
                  <c:v>-107.23650000000001</c:v>
                </c:pt>
                <c:pt idx="2239">
                  <c:v>-107.23450000000001</c:v>
                </c:pt>
                <c:pt idx="2240">
                  <c:v>-107.2325</c:v>
                </c:pt>
                <c:pt idx="2241">
                  <c:v>-107.23050000000001</c:v>
                </c:pt>
                <c:pt idx="2242">
                  <c:v>-107.22850000000001</c:v>
                </c:pt>
                <c:pt idx="2243">
                  <c:v>-107.2265</c:v>
                </c:pt>
                <c:pt idx="2244">
                  <c:v>-107.22450000000001</c:v>
                </c:pt>
                <c:pt idx="2245">
                  <c:v>-107.22250000000001</c:v>
                </c:pt>
                <c:pt idx="2246">
                  <c:v>-107.2205</c:v>
                </c:pt>
                <c:pt idx="2247">
                  <c:v>-107.21850000000001</c:v>
                </c:pt>
                <c:pt idx="2248">
                  <c:v>-107.21650000000001</c:v>
                </c:pt>
                <c:pt idx="2249">
                  <c:v>-107.2145</c:v>
                </c:pt>
                <c:pt idx="2250">
                  <c:v>-107.21250000000001</c:v>
                </c:pt>
                <c:pt idx="2251">
                  <c:v>-107.21050000000001</c:v>
                </c:pt>
                <c:pt idx="2252">
                  <c:v>-107.2085</c:v>
                </c:pt>
                <c:pt idx="2253">
                  <c:v>-107.20650000000001</c:v>
                </c:pt>
                <c:pt idx="2254">
                  <c:v>-107.20450000000001</c:v>
                </c:pt>
                <c:pt idx="2255">
                  <c:v>-107.2025</c:v>
                </c:pt>
                <c:pt idx="2256">
                  <c:v>-107.20050000000001</c:v>
                </c:pt>
                <c:pt idx="2257">
                  <c:v>-107.19850000000001</c:v>
                </c:pt>
                <c:pt idx="2258">
                  <c:v>-107.1965</c:v>
                </c:pt>
                <c:pt idx="2259">
                  <c:v>-107.19450000000001</c:v>
                </c:pt>
                <c:pt idx="2260">
                  <c:v>-107.19250000000001</c:v>
                </c:pt>
                <c:pt idx="2261">
                  <c:v>-107.1905</c:v>
                </c:pt>
                <c:pt idx="2262">
                  <c:v>-107.1885</c:v>
                </c:pt>
                <c:pt idx="2263">
                  <c:v>-107.18650000000001</c:v>
                </c:pt>
                <c:pt idx="2264">
                  <c:v>-107.1845</c:v>
                </c:pt>
                <c:pt idx="2265">
                  <c:v>-107.1825</c:v>
                </c:pt>
                <c:pt idx="2266">
                  <c:v>-107.18050000000001</c:v>
                </c:pt>
                <c:pt idx="2267">
                  <c:v>-107.1785</c:v>
                </c:pt>
                <c:pt idx="2268">
                  <c:v>-107.1765</c:v>
                </c:pt>
                <c:pt idx="2269">
                  <c:v>-107.17450000000001</c:v>
                </c:pt>
                <c:pt idx="2270">
                  <c:v>-107.1725</c:v>
                </c:pt>
                <c:pt idx="2271">
                  <c:v>-107.1705</c:v>
                </c:pt>
                <c:pt idx="2272">
                  <c:v>-107.16850000000001</c:v>
                </c:pt>
                <c:pt idx="2273">
                  <c:v>-107.1665</c:v>
                </c:pt>
                <c:pt idx="2274">
                  <c:v>-107.1645</c:v>
                </c:pt>
                <c:pt idx="2275">
                  <c:v>-107.16250000000001</c:v>
                </c:pt>
                <c:pt idx="2276">
                  <c:v>-107.16050000000001</c:v>
                </c:pt>
                <c:pt idx="2277">
                  <c:v>-107.1585</c:v>
                </c:pt>
                <c:pt idx="2278">
                  <c:v>-107.15650000000001</c:v>
                </c:pt>
                <c:pt idx="2279">
                  <c:v>-107.15450000000001</c:v>
                </c:pt>
                <c:pt idx="2280">
                  <c:v>-107.1525</c:v>
                </c:pt>
                <c:pt idx="2281">
                  <c:v>-107.15050000000001</c:v>
                </c:pt>
                <c:pt idx="2282">
                  <c:v>-107.14850000000001</c:v>
                </c:pt>
                <c:pt idx="2283">
                  <c:v>-107.1465</c:v>
                </c:pt>
                <c:pt idx="2284">
                  <c:v>-107.14450000000001</c:v>
                </c:pt>
                <c:pt idx="2285">
                  <c:v>-107.14250000000001</c:v>
                </c:pt>
                <c:pt idx="2286">
                  <c:v>-107.1405</c:v>
                </c:pt>
                <c:pt idx="2287">
                  <c:v>-107.13850000000001</c:v>
                </c:pt>
                <c:pt idx="2288">
                  <c:v>-107.13650000000001</c:v>
                </c:pt>
                <c:pt idx="2289">
                  <c:v>-107.1345</c:v>
                </c:pt>
                <c:pt idx="2290">
                  <c:v>-107.13250000000001</c:v>
                </c:pt>
                <c:pt idx="2291">
                  <c:v>-107.13050000000001</c:v>
                </c:pt>
                <c:pt idx="2292">
                  <c:v>-107.1285</c:v>
                </c:pt>
                <c:pt idx="2293">
                  <c:v>-107.12650000000001</c:v>
                </c:pt>
                <c:pt idx="2294">
                  <c:v>-107.12450000000001</c:v>
                </c:pt>
                <c:pt idx="2295">
                  <c:v>-107.1225</c:v>
                </c:pt>
                <c:pt idx="2296">
                  <c:v>-107.12050000000001</c:v>
                </c:pt>
                <c:pt idx="2297">
                  <c:v>-107.11850000000001</c:v>
                </c:pt>
                <c:pt idx="2298">
                  <c:v>-107.1165</c:v>
                </c:pt>
                <c:pt idx="2299">
                  <c:v>-107.11450000000001</c:v>
                </c:pt>
                <c:pt idx="2300">
                  <c:v>-107.11250000000001</c:v>
                </c:pt>
                <c:pt idx="2301">
                  <c:v>-107.1105</c:v>
                </c:pt>
                <c:pt idx="2302">
                  <c:v>-107.10850000000001</c:v>
                </c:pt>
                <c:pt idx="2303">
                  <c:v>-107.10650000000001</c:v>
                </c:pt>
                <c:pt idx="2304">
                  <c:v>-107.1045</c:v>
                </c:pt>
                <c:pt idx="2305">
                  <c:v>-107.10250000000001</c:v>
                </c:pt>
                <c:pt idx="2306">
                  <c:v>-107.10050000000001</c:v>
                </c:pt>
                <c:pt idx="2307">
                  <c:v>-107.0985</c:v>
                </c:pt>
                <c:pt idx="2308">
                  <c:v>-107.09650000000001</c:v>
                </c:pt>
                <c:pt idx="2309">
                  <c:v>-107.09450000000001</c:v>
                </c:pt>
                <c:pt idx="2310">
                  <c:v>-107.0925</c:v>
                </c:pt>
                <c:pt idx="2311">
                  <c:v>-107.09050000000001</c:v>
                </c:pt>
                <c:pt idx="2312">
                  <c:v>-107.08850000000001</c:v>
                </c:pt>
                <c:pt idx="2313">
                  <c:v>-107.0865</c:v>
                </c:pt>
                <c:pt idx="2314">
                  <c:v>-107.08450000000001</c:v>
                </c:pt>
                <c:pt idx="2315">
                  <c:v>-107.08250000000001</c:v>
                </c:pt>
                <c:pt idx="2316">
                  <c:v>-107.0805</c:v>
                </c:pt>
                <c:pt idx="2317">
                  <c:v>-107.07850000000001</c:v>
                </c:pt>
                <c:pt idx="2318">
                  <c:v>-107.07650000000001</c:v>
                </c:pt>
                <c:pt idx="2319">
                  <c:v>-107.0745</c:v>
                </c:pt>
                <c:pt idx="2320">
                  <c:v>-107.07250000000001</c:v>
                </c:pt>
                <c:pt idx="2321">
                  <c:v>-107.07050000000001</c:v>
                </c:pt>
                <c:pt idx="2322">
                  <c:v>-107.0685</c:v>
                </c:pt>
                <c:pt idx="2323">
                  <c:v>-107.0665</c:v>
                </c:pt>
                <c:pt idx="2324">
                  <c:v>-107.06450000000001</c:v>
                </c:pt>
                <c:pt idx="2325">
                  <c:v>-107.0625</c:v>
                </c:pt>
                <c:pt idx="2326">
                  <c:v>-107.0605</c:v>
                </c:pt>
                <c:pt idx="2327">
                  <c:v>-107.05850000000001</c:v>
                </c:pt>
                <c:pt idx="2328">
                  <c:v>-107.0565</c:v>
                </c:pt>
                <c:pt idx="2329">
                  <c:v>-107.0545</c:v>
                </c:pt>
                <c:pt idx="2330">
                  <c:v>-107.05250000000001</c:v>
                </c:pt>
                <c:pt idx="2331">
                  <c:v>-107.0505</c:v>
                </c:pt>
                <c:pt idx="2332">
                  <c:v>-107.0485</c:v>
                </c:pt>
                <c:pt idx="2333">
                  <c:v>-107.04650000000001</c:v>
                </c:pt>
                <c:pt idx="2334">
                  <c:v>-107.0445</c:v>
                </c:pt>
                <c:pt idx="2335">
                  <c:v>-107.0425</c:v>
                </c:pt>
                <c:pt idx="2336">
                  <c:v>-107.04050000000001</c:v>
                </c:pt>
                <c:pt idx="2337">
                  <c:v>-107.0385</c:v>
                </c:pt>
                <c:pt idx="2338">
                  <c:v>-107.0365</c:v>
                </c:pt>
                <c:pt idx="2339">
                  <c:v>-107.03450000000001</c:v>
                </c:pt>
                <c:pt idx="2340">
                  <c:v>-107.0325</c:v>
                </c:pt>
                <c:pt idx="2341">
                  <c:v>-107.0305</c:v>
                </c:pt>
                <c:pt idx="2342">
                  <c:v>-107.02850000000001</c:v>
                </c:pt>
                <c:pt idx="2343">
                  <c:v>-107.0265</c:v>
                </c:pt>
                <c:pt idx="2344">
                  <c:v>-107.0245</c:v>
                </c:pt>
                <c:pt idx="2345">
                  <c:v>-107.02250000000001</c:v>
                </c:pt>
                <c:pt idx="2346">
                  <c:v>-107.0205</c:v>
                </c:pt>
                <c:pt idx="2347">
                  <c:v>-107.0185</c:v>
                </c:pt>
                <c:pt idx="2348">
                  <c:v>-107.01650000000001</c:v>
                </c:pt>
                <c:pt idx="2349">
                  <c:v>-107.0145</c:v>
                </c:pt>
                <c:pt idx="2350">
                  <c:v>-107.0125</c:v>
                </c:pt>
                <c:pt idx="2351">
                  <c:v>-107.01050000000001</c:v>
                </c:pt>
                <c:pt idx="2352">
                  <c:v>-107.00850000000001</c:v>
                </c:pt>
                <c:pt idx="2353">
                  <c:v>-107.0065</c:v>
                </c:pt>
                <c:pt idx="2354">
                  <c:v>-107.00450000000001</c:v>
                </c:pt>
                <c:pt idx="2355">
                  <c:v>-107.00250000000001</c:v>
                </c:pt>
                <c:pt idx="2356">
                  <c:v>-107.0005</c:v>
                </c:pt>
                <c:pt idx="2357">
                  <c:v>-106.99850000000001</c:v>
                </c:pt>
                <c:pt idx="2358">
                  <c:v>-106.99650000000001</c:v>
                </c:pt>
                <c:pt idx="2359">
                  <c:v>-106.9945</c:v>
                </c:pt>
                <c:pt idx="2360">
                  <c:v>-106.99250000000001</c:v>
                </c:pt>
                <c:pt idx="2361">
                  <c:v>-106.99050000000001</c:v>
                </c:pt>
                <c:pt idx="2362">
                  <c:v>-106.9885</c:v>
                </c:pt>
                <c:pt idx="2363">
                  <c:v>-106.98650000000001</c:v>
                </c:pt>
                <c:pt idx="2364">
                  <c:v>-106.98450000000001</c:v>
                </c:pt>
                <c:pt idx="2365">
                  <c:v>-106.9825</c:v>
                </c:pt>
                <c:pt idx="2366">
                  <c:v>-106.98050000000001</c:v>
                </c:pt>
                <c:pt idx="2367">
                  <c:v>-106.97850000000001</c:v>
                </c:pt>
                <c:pt idx="2368">
                  <c:v>-106.9765</c:v>
                </c:pt>
                <c:pt idx="2369">
                  <c:v>-106.97450000000001</c:v>
                </c:pt>
                <c:pt idx="2370">
                  <c:v>-106.97250000000001</c:v>
                </c:pt>
                <c:pt idx="2371">
                  <c:v>-106.9705</c:v>
                </c:pt>
                <c:pt idx="2372">
                  <c:v>-106.96850000000001</c:v>
                </c:pt>
                <c:pt idx="2373">
                  <c:v>-106.96650000000001</c:v>
                </c:pt>
                <c:pt idx="2374">
                  <c:v>-106.9645</c:v>
                </c:pt>
                <c:pt idx="2375">
                  <c:v>-106.96250000000001</c:v>
                </c:pt>
                <c:pt idx="2376">
                  <c:v>-106.96050000000001</c:v>
                </c:pt>
                <c:pt idx="2377">
                  <c:v>-106.9585</c:v>
                </c:pt>
                <c:pt idx="2378">
                  <c:v>-106.95650000000001</c:v>
                </c:pt>
                <c:pt idx="2379">
                  <c:v>-106.95450000000001</c:v>
                </c:pt>
                <c:pt idx="2380">
                  <c:v>-106.9525</c:v>
                </c:pt>
                <c:pt idx="2381">
                  <c:v>-106.95050000000001</c:v>
                </c:pt>
                <c:pt idx="2382">
                  <c:v>-106.94850000000001</c:v>
                </c:pt>
                <c:pt idx="2383">
                  <c:v>-106.9465</c:v>
                </c:pt>
                <c:pt idx="2384">
                  <c:v>-106.94450000000001</c:v>
                </c:pt>
                <c:pt idx="2385">
                  <c:v>-106.94250000000001</c:v>
                </c:pt>
                <c:pt idx="2386">
                  <c:v>-106.9405</c:v>
                </c:pt>
                <c:pt idx="2387">
                  <c:v>-106.9385</c:v>
                </c:pt>
                <c:pt idx="2388">
                  <c:v>-106.93650000000001</c:v>
                </c:pt>
                <c:pt idx="2389">
                  <c:v>-106.9345</c:v>
                </c:pt>
                <c:pt idx="2390">
                  <c:v>-106.9325</c:v>
                </c:pt>
                <c:pt idx="2391">
                  <c:v>-106.93050000000001</c:v>
                </c:pt>
                <c:pt idx="2392">
                  <c:v>-106.9285</c:v>
                </c:pt>
                <c:pt idx="2393">
                  <c:v>-106.9265</c:v>
                </c:pt>
                <c:pt idx="2394">
                  <c:v>-106.92450000000001</c:v>
                </c:pt>
                <c:pt idx="2395">
                  <c:v>-106.9225</c:v>
                </c:pt>
                <c:pt idx="2396">
                  <c:v>-106.9205</c:v>
                </c:pt>
                <c:pt idx="2397">
                  <c:v>-106.91850000000001</c:v>
                </c:pt>
                <c:pt idx="2398">
                  <c:v>-106.9165</c:v>
                </c:pt>
                <c:pt idx="2399">
                  <c:v>-106.9145</c:v>
                </c:pt>
                <c:pt idx="2400">
                  <c:v>-106.91250000000001</c:v>
                </c:pt>
                <c:pt idx="2401">
                  <c:v>-106.91050000000001</c:v>
                </c:pt>
                <c:pt idx="2402">
                  <c:v>-106.9085</c:v>
                </c:pt>
                <c:pt idx="2403">
                  <c:v>-106.90650000000001</c:v>
                </c:pt>
                <c:pt idx="2404">
                  <c:v>-106.90450000000001</c:v>
                </c:pt>
                <c:pt idx="2405">
                  <c:v>-106.9025</c:v>
                </c:pt>
                <c:pt idx="2406">
                  <c:v>-106.90050000000001</c:v>
                </c:pt>
                <c:pt idx="2407">
                  <c:v>-106.89850000000001</c:v>
                </c:pt>
                <c:pt idx="2408">
                  <c:v>-106.8965</c:v>
                </c:pt>
                <c:pt idx="2409">
                  <c:v>-106.89450000000001</c:v>
                </c:pt>
                <c:pt idx="2410">
                  <c:v>-106.89250000000001</c:v>
                </c:pt>
                <c:pt idx="2411">
                  <c:v>-106.8905</c:v>
                </c:pt>
                <c:pt idx="2412">
                  <c:v>-106.88850000000001</c:v>
                </c:pt>
                <c:pt idx="2413">
                  <c:v>-106.88650000000001</c:v>
                </c:pt>
                <c:pt idx="2414">
                  <c:v>-106.8845</c:v>
                </c:pt>
                <c:pt idx="2415">
                  <c:v>-106.88250000000001</c:v>
                </c:pt>
                <c:pt idx="2416">
                  <c:v>-106.88050000000001</c:v>
                </c:pt>
                <c:pt idx="2417">
                  <c:v>-106.8785</c:v>
                </c:pt>
                <c:pt idx="2418">
                  <c:v>-106.87650000000001</c:v>
                </c:pt>
                <c:pt idx="2419">
                  <c:v>-106.87450000000001</c:v>
                </c:pt>
                <c:pt idx="2420">
                  <c:v>-106.8725</c:v>
                </c:pt>
                <c:pt idx="2421">
                  <c:v>-106.87050000000001</c:v>
                </c:pt>
                <c:pt idx="2422">
                  <c:v>-106.86850000000001</c:v>
                </c:pt>
                <c:pt idx="2423">
                  <c:v>-106.8665</c:v>
                </c:pt>
                <c:pt idx="2424">
                  <c:v>-106.86450000000001</c:v>
                </c:pt>
                <c:pt idx="2425">
                  <c:v>-106.86250000000001</c:v>
                </c:pt>
                <c:pt idx="2426">
                  <c:v>-106.8605</c:v>
                </c:pt>
                <c:pt idx="2427">
                  <c:v>-106.85850000000001</c:v>
                </c:pt>
                <c:pt idx="2428">
                  <c:v>-106.85650000000001</c:v>
                </c:pt>
                <c:pt idx="2429">
                  <c:v>-106.8545</c:v>
                </c:pt>
                <c:pt idx="2430">
                  <c:v>-106.85250000000001</c:v>
                </c:pt>
                <c:pt idx="2431">
                  <c:v>-106.85050000000001</c:v>
                </c:pt>
                <c:pt idx="2432">
                  <c:v>-106.8485</c:v>
                </c:pt>
                <c:pt idx="2433">
                  <c:v>-106.84650000000001</c:v>
                </c:pt>
                <c:pt idx="2434">
                  <c:v>-106.84450000000001</c:v>
                </c:pt>
                <c:pt idx="2435">
                  <c:v>-106.8425</c:v>
                </c:pt>
                <c:pt idx="2436">
                  <c:v>-106.84050000000001</c:v>
                </c:pt>
                <c:pt idx="2437">
                  <c:v>-106.83850000000001</c:v>
                </c:pt>
                <c:pt idx="2438">
                  <c:v>-106.8365</c:v>
                </c:pt>
                <c:pt idx="2439">
                  <c:v>-106.83450000000001</c:v>
                </c:pt>
                <c:pt idx="2440">
                  <c:v>-106.83250000000001</c:v>
                </c:pt>
                <c:pt idx="2441">
                  <c:v>-106.8305</c:v>
                </c:pt>
                <c:pt idx="2442">
                  <c:v>-106.82850000000001</c:v>
                </c:pt>
                <c:pt idx="2443">
                  <c:v>-106.82650000000001</c:v>
                </c:pt>
                <c:pt idx="2444">
                  <c:v>-106.8245</c:v>
                </c:pt>
                <c:pt idx="2445">
                  <c:v>-106.82250000000001</c:v>
                </c:pt>
                <c:pt idx="2446">
                  <c:v>-106.82050000000001</c:v>
                </c:pt>
                <c:pt idx="2447">
                  <c:v>-106.8185</c:v>
                </c:pt>
                <c:pt idx="2448">
                  <c:v>-106.8165</c:v>
                </c:pt>
                <c:pt idx="2449">
                  <c:v>-106.81450000000001</c:v>
                </c:pt>
                <c:pt idx="2450">
                  <c:v>-106.8125</c:v>
                </c:pt>
                <c:pt idx="2451">
                  <c:v>-106.8105</c:v>
                </c:pt>
                <c:pt idx="2452">
                  <c:v>-106.80850000000001</c:v>
                </c:pt>
                <c:pt idx="2453">
                  <c:v>-106.8065</c:v>
                </c:pt>
                <c:pt idx="2454">
                  <c:v>-106.8045</c:v>
                </c:pt>
                <c:pt idx="2455">
                  <c:v>-106.80250000000001</c:v>
                </c:pt>
                <c:pt idx="2456">
                  <c:v>-106.8005</c:v>
                </c:pt>
                <c:pt idx="2457">
                  <c:v>-106.7985</c:v>
                </c:pt>
                <c:pt idx="2458">
                  <c:v>-106.79650000000001</c:v>
                </c:pt>
                <c:pt idx="2459">
                  <c:v>-106.7945</c:v>
                </c:pt>
                <c:pt idx="2460">
                  <c:v>-106.7925</c:v>
                </c:pt>
                <c:pt idx="2461">
                  <c:v>-106.79050000000001</c:v>
                </c:pt>
                <c:pt idx="2462">
                  <c:v>-106.7885</c:v>
                </c:pt>
                <c:pt idx="2463">
                  <c:v>-106.7865</c:v>
                </c:pt>
                <c:pt idx="2464">
                  <c:v>-106.78450000000001</c:v>
                </c:pt>
                <c:pt idx="2465">
                  <c:v>-106.7825</c:v>
                </c:pt>
                <c:pt idx="2466">
                  <c:v>-106.7805</c:v>
                </c:pt>
                <c:pt idx="2467">
                  <c:v>-106.77850000000001</c:v>
                </c:pt>
                <c:pt idx="2468">
                  <c:v>-106.7765</c:v>
                </c:pt>
                <c:pt idx="2469">
                  <c:v>-106.7745</c:v>
                </c:pt>
                <c:pt idx="2470">
                  <c:v>-106.77250000000001</c:v>
                </c:pt>
                <c:pt idx="2471">
                  <c:v>-106.7705</c:v>
                </c:pt>
                <c:pt idx="2472">
                  <c:v>-106.7685</c:v>
                </c:pt>
                <c:pt idx="2473">
                  <c:v>-106.76650000000001</c:v>
                </c:pt>
                <c:pt idx="2474">
                  <c:v>-106.7645</c:v>
                </c:pt>
                <c:pt idx="2475">
                  <c:v>-106.7625</c:v>
                </c:pt>
                <c:pt idx="2476">
                  <c:v>-106.76050000000001</c:v>
                </c:pt>
                <c:pt idx="2477">
                  <c:v>-106.75850000000001</c:v>
                </c:pt>
                <c:pt idx="2478">
                  <c:v>-106.7565</c:v>
                </c:pt>
                <c:pt idx="2479">
                  <c:v>-106.75450000000001</c:v>
                </c:pt>
                <c:pt idx="2480">
                  <c:v>-106.75250000000001</c:v>
                </c:pt>
                <c:pt idx="2481">
                  <c:v>-106.7505</c:v>
                </c:pt>
                <c:pt idx="2482">
                  <c:v>-106.74850000000001</c:v>
                </c:pt>
                <c:pt idx="2483">
                  <c:v>-106.74650000000001</c:v>
                </c:pt>
                <c:pt idx="2484">
                  <c:v>-106.7445</c:v>
                </c:pt>
                <c:pt idx="2485">
                  <c:v>-106.74250000000001</c:v>
                </c:pt>
                <c:pt idx="2486">
                  <c:v>-106.74050000000001</c:v>
                </c:pt>
                <c:pt idx="2487">
                  <c:v>-106.7385</c:v>
                </c:pt>
                <c:pt idx="2488">
                  <c:v>-106.73650000000001</c:v>
                </c:pt>
                <c:pt idx="2489">
                  <c:v>-106.73450000000001</c:v>
                </c:pt>
                <c:pt idx="2490">
                  <c:v>-106.7325</c:v>
                </c:pt>
                <c:pt idx="2491">
                  <c:v>-106.73050000000001</c:v>
                </c:pt>
                <c:pt idx="2492">
                  <c:v>-106.72850000000001</c:v>
                </c:pt>
                <c:pt idx="2493">
                  <c:v>-106.7265</c:v>
                </c:pt>
                <c:pt idx="2494">
                  <c:v>-106.72450000000001</c:v>
                </c:pt>
                <c:pt idx="2495">
                  <c:v>-106.72250000000001</c:v>
                </c:pt>
                <c:pt idx="2496">
                  <c:v>-106.7205</c:v>
                </c:pt>
                <c:pt idx="2497">
                  <c:v>-106.71850000000001</c:v>
                </c:pt>
                <c:pt idx="2498">
                  <c:v>-106.71650000000001</c:v>
                </c:pt>
                <c:pt idx="2499">
                  <c:v>-106.7145</c:v>
                </c:pt>
                <c:pt idx="2500">
                  <c:v>-106.71250000000001</c:v>
                </c:pt>
                <c:pt idx="2501">
                  <c:v>-106.71050000000001</c:v>
                </c:pt>
                <c:pt idx="2502">
                  <c:v>-106.7085</c:v>
                </c:pt>
                <c:pt idx="2503">
                  <c:v>-106.70650000000001</c:v>
                </c:pt>
                <c:pt idx="2504">
                  <c:v>-106.70450000000001</c:v>
                </c:pt>
                <c:pt idx="2505">
                  <c:v>-106.7025</c:v>
                </c:pt>
                <c:pt idx="2506">
                  <c:v>-106.70050000000001</c:v>
                </c:pt>
                <c:pt idx="2507">
                  <c:v>-106.69850000000001</c:v>
                </c:pt>
                <c:pt idx="2508">
                  <c:v>-106.6965</c:v>
                </c:pt>
                <c:pt idx="2509">
                  <c:v>-106.69450000000001</c:v>
                </c:pt>
                <c:pt idx="2510">
                  <c:v>-106.69250000000001</c:v>
                </c:pt>
                <c:pt idx="2511">
                  <c:v>-106.6905</c:v>
                </c:pt>
                <c:pt idx="2512">
                  <c:v>-106.6885</c:v>
                </c:pt>
                <c:pt idx="2513">
                  <c:v>-106.68650000000001</c:v>
                </c:pt>
                <c:pt idx="2514">
                  <c:v>-106.6845</c:v>
                </c:pt>
                <c:pt idx="2515">
                  <c:v>-106.6825</c:v>
                </c:pt>
                <c:pt idx="2516">
                  <c:v>-106.68050000000001</c:v>
                </c:pt>
                <c:pt idx="2517">
                  <c:v>-106.6785</c:v>
                </c:pt>
                <c:pt idx="2518">
                  <c:v>-106.6765</c:v>
                </c:pt>
                <c:pt idx="2519">
                  <c:v>-106.67450000000001</c:v>
                </c:pt>
                <c:pt idx="2520">
                  <c:v>-106.6725</c:v>
                </c:pt>
                <c:pt idx="2521">
                  <c:v>-106.6705</c:v>
                </c:pt>
                <c:pt idx="2522">
                  <c:v>-106.66850000000001</c:v>
                </c:pt>
                <c:pt idx="2523">
                  <c:v>-106.6665</c:v>
                </c:pt>
                <c:pt idx="2524">
                  <c:v>-106.6645</c:v>
                </c:pt>
                <c:pt idx="2525">
                  <c:v>-106.66250000000001</c:v>
                </c:pt>
                <c:pt idx="2526">
                  <c:v>-106.66050000000001</c:v>
                </c:pt>
                <c:pt idx="2527">
                  <c:v>-106.6585</c:v>
                </c:pt>
                <c:pt idx="2528">
                  <c:v>-106.65650000000001</c:v>
                </c:pt>
                <c:pt idx="2529">
                  <c:v>-106.65450000000001</c:v>
                </c:pt>
                <c:pt idx="2530">
                  <c:v>-106.6525</c:v>
                </c:pt>
                <c:pt idx="2531">
                  <c:v>-106.65050000000001</c:v>
                </c:pt>
                <c:pt idx="2532">
                  <c:v>-106.64850000000001</c:v>
                </c:pt>
                <c:pt idx="2533">
                  <c:v>-106.6465</c:v>
                </c:pt>
                <c:pt idx="2534">
                  <c:v>-106.64450000000001</c:v>
                </c:pt>
                <c:pt idx="2535">
                  <c:v>-106.64250000000001</c:v>
                </c:pt>
                <c:pt idx="2536">
                  <c:v>-106.6405</c:v>
                </c:pt>
                <c:pt idx="2537">
                  <c:v>-106.63850000000001</c:v>
                </c:pt>
                <c:pt idx="2538">
                  <c:v>-106.63650000000001</c:v>
                </c:pt>
                <c:pt idx="2539">
                  <c:v>-106.6345</c:v>
                </c:pt>
                <c:pt idx="2540">
                  <c:v>-106.63250000000001</c:v>
                </c:pt>
                <c:pt idx="2541">
                  <c:v>-106.63050000000001</c:v>
                </c:pt>
                <c:pt idx="2542">
                  <c:v>-106.6285</c:v>
                </c:pt>
                <c:pt idx="2543">
                  <c:v>-106.62650000000001</c:v>
                </c:pt>
                <c:pt idx="2544">
                  <c:v>-106.62450000000001</c:v>
                </c:pt>
                <c:pt idx="2545">
                  <c:v>-106.6225</c:v>
                </c:pt>
                <c:pt idx="2546">
                  <c:v>-106.62050000000001</c:v>
                </c:pt>
                <c:pt idx="2547">
                  <c:v>-106.61850000000001</c:v>
                </c:pt>
                <c:pt idx="2548">
                  <c:v>-106.6165</c:v>
                </c:pt>
                <c:pt idx="2549">
                  <c:v>-106.61450000000001</c:v>
                </c:pt>
                <c:pt idx="2550">
                  <c:v>-106.61250000000001</c:v>
                </c:pt>
                <c:pt idx="2551">
                  <c:v>-106.6105</c:v>
                </c:pt>
                <c:pt idx="2552">
                  <c:v>-106.60850000000001</c:v>
                </c:pt>
                <c:pt idx="2553">
                  <c:v>-106.60650000000001</c:v>
                </c:pt>
                <c:pt idx="2554">
                  <c:v>-106.6045</c:v>
                </c:pt>
                <c:pt idx="2555">
                  <c:v>-106.60250000000001</c:v>
                </c:pt>
                <c:pt idx="2556">
                  <c:v>-106.60050000000001</c:v>
                </c:pt>
                <c:pt idx="2557">
                  <c:v>-106.5985</c:v>
                </c:pt>
                <c:pt idx="2558">
                  <c:v>-106.59650000000001</c:v>
                </c:pt>
                <c:pt idx="2559">
                  <c:v>-106.59450000000001</c:v>
                </c:pt>
                <c:pt idx="2560">
                  <c:v>-106.5925</c:v>
                </c:pt>
                <c:pt idx="2561">
                  <c:v>-106.59050000000001</c:v>
                </c:pt>
                <c:pt idx="2562">
                  <c:v>-106.58850000000001</c:v>
                </c:pt>
                <c:pt idx="2563">
                  <c:v>-106.5865</c:v>
                </c:pt>
                <c:pt idx="2564">
                  <c:v>-106.58450000000001</c:v>
                </c:pt>
                <c:pt idx="2565">
                  <c:v>-106.58250000000001</c:v>
                </c:pt>
                <c:pt idx="2566">
                  <c:v>-106.5805</c:v>
                </c:pt>
                <c:pt idx="2567">
                  <c:v>-106.57850000000001</c:v>
                </c:pt>
                <c:pt idx="2568">
                  <c:v>-106.57650000000001</c:v>
                </c:pt>
                <c:pt idx="2569">
                  <c:v>-106.5745</c:v>
                </c:pt>
                <c:pt idx="2570">
                  <c:v>-106.57250000000001</c:v>
                </c:pt>
                <c:pt idx="2571">
                  <c:v>-106.57050000000001</c:v>
                </c:pt>
                <c:pt idx="2572">
                  <c:v>-106.5685</c:v>
                </c:pt>
                <c:pt idx="2573">
                  <c:v>-106.5665</c:v>
                </c:pt>
                <c:pt idx="2574">
                  <c:v>-106.56450000000001</c:v>
                </c:pt>
                <c:pt idx="2575">
                  <c:v>-106.5625</c:v>
                </c:pt>
                <c:pt idx="2576">
                  <c:v>-106.5605</c:v>
                </c:pt>
                <c:pt idx="2577">
                  <c:v>-106.55850000000001</c:v>
                </c:pt>
                <c:pt idx="2578">
                  <c:v>-106.5565</c:v>
                </c:pt>
                <c:pt idx="2579">
                  <c:v>-106.5545</c:v>
                </c:pt>
                <c:pt idx="2580">
                  <c:v>-106.55250000000001</c:v>
                </c:pt>
                <c:pt idx="2581">
                  <c:v>-106.5505</c:v>
                </c:pt>
                <c:pt idx="2582">
                  <c:v>-106.5485</c:v>
                </c:pt>
                <c:pt idx="2583">
                  <c:v>-106.54650000000001</c:v>
                </c:pt>
                <c:pt idx="2584">
                  <c:v>-106.5445</c:v>
                </c:pt>
                <c:pt idx="2585">
                  <c:v>-106.5425</c:v>
                </c:pt>
                <c:pt idx="2586">
                  <c:v>-106.54050000000001</c:v>
                </c:pt>
                <c:pt idx="2587">
                  <c:v>-106.5385</c:v>
                </c:pt>
                <c:pt idx="2588">
                  <c:v>-106.5365</c:v>
                </c:pt>
                <c:pt idx="2589">
                  <c:v>-106.53450000000001</c:v>
                </c:pt>
                <c:pt idx="2590">
                  <c:v>-106.5325</c:v>
                </c:pt>
                <c:pt idx="2591">
                  <c:v>-106.5305</c:v>
                </c:pt>
                <c:pt idx="2592">
                  <c:v>-106.52850000000001</c:v>
                </c:pt>
                <c:pt idx="2593">
                  <c:v>-106.5265</c:v>
                </c:pt>
                <c:pt idx="2594">
                  <c:v>-106.5245</c:v>
                </c:pt>
                <c:pt idx="2595">
                  <c:v>-106.52250000000001</c:v>
                </c:pt>
                <c:pt idx="2596">
                  <c:v>-106.5205</c:v>
                </c:pt>
                <c:pt idx="2597">
                  <c:v>-106.5185</c:v>
                </c:pt>
                <c:pt idx="2598">
                  <c:v>-106.51650000000001</c:v>
                </c:pt>
                <c:pt idx="2599">
                  <c:v>-106.5145</c:v>
                </c:pt>
                <c:pt idx="2600">
                  <c:v>-106.5125</c:v>
                </c:pt>
                <c:pt idx="2601">
                  <c:v>-106.51050000000001</c:v>
                </c:pt>
                <c:pt idx="2602">
                  <c:v>-106.50850000000001</c:v>
                </c:pt>
                <c:pt idx="2603">
                  <c:v>-106.5065</c:v>
                </c:pt>
                <c:pt idx="2604">
                  <c:v>-106.50450000000001</c:v>
                </c:pt>
                <c:pt idx="2605">
                  <c:v>-106.50250000000001</c:v>
                </c:pt>
                <c:pt idx="2606">
                  <c:v>-106.5005</c:v>
                </c:pt>
                <c:pt idx="2607">
                  <c:v>-106.49850000000001</c:v>
                </c:pt>
                <c:pt idx="2608">
                  <c:v>-106.49650000000001</c:v>
                </c:pt>
                <c:pt idx="2609">
                  <c:v>-106.4945</c:v>
                </c:pt>
                <c:pt idx="2610">
                  <c:v>-106.49250000000001</c:v>
                </c:pt>
                <c:pt idx="2611">
                  <c:v>-106.49050000000001</c:v>
                </c:pt>
                <c:pt idx="2612">
                  <c:v>-106.4885</c:v>
                </c:pt>
                <c:pt idx="2613">
                  <c:v>-106.48650000000001</c:v>
                </c:pt>
                <c:pt idx="2614">
                  <c:v>-106.48450000000001</c:v>
                </c:pt>
                <c:pt idx="2615">
                  <c:v>-106.4825</c:v>
                </c:pt>
                <c:pt idx="2616">
                  <c:v>-106.48050000000001</c:v>
                </c:pt>
                <c:pt idx="2617">
                  <c:v>-106.47850000000001</c:v>
                </c:pt>
                <c:pt idx="2618">
                  <c:v>-106.4765</c:v>
                </c:pt>
                <c:pt idx="2619">
                  <c:v>-106.47450000000001</c:v>
                </c:pt>
                <c:pt idx="2620">
                  <c:v>-106.47250000000001</c:v>
                </c:pt>
                <c:pt idx="2621">
                  <c:v>-106.4705</c:v>
                </c:pt>
                <c:pt idx="2622">
                  <c:v>-106.46850000000001</c:v>
                </c:pt>
                <c:pt idx="2623">
                  <c:v>-106.46650000000001</c:v>
                </c:pt>
                <c:pt idx="2624">
                  <c:v>-106.4645</c:v>
                </c:pt>
                <c:pt idx="2625">
                  <c:v>-106.46250000000001</c:v>
                </c:pt>
                <c:pt idx="2626">
                  <c:v>-106.46050000000001</c:v>
                </c:pt>
                <c:pt idx="2627">
                  <c:v>-106.4585</c:v>
                </c:pt>
                <c:pt idx="2628">
                  <c:v>-106.45650000000001</c:v>
                </c:pt>
                <c:pt idx="2629">
                  <c:v>-106.45450000000001</c:v>
                </c:pt>
                <c:pt idx="2630">
                  <c:v>-106.4525</c:v>
                </c:pt>
                <c:pt idx="2631">
                  <c:v>-106.45050000000001</c:v>
                </c:pt>
                <c:pt idx="2632">
                  <c:v>-106.44850000000001</c:v>
                </c:pt>
                <c:pt idx="2633">
                  <c:v>-106.4465</c:v>
                </c:pt>
                <c:pt idx="2634">
                  <c:v>-106.44450000000001</c:v>
                </c:pt>
                <c:pt idx="2635">
                  <c:v>-106.44250000000001</c:v>
                </c:pt>
                <c:pt idx="2636">
                  <c:v>-106.4405</c:v>
                </c:pt>
                <c:pt idx="2637">
                  <c:v>-106.4385</c:v>
                </c:pt>
                <c:pt idx="2638">
                  <c:v>-106.43650000000001</c:v>
                </c:pt>
                <c:pt idx="2639">
                  <c:v>-106.4345</c:v>
                </c:pt>
                <c:pt idx="2640">
                  <c:v>-106.4325</c:v>
                </c:pt>
                <c:pt idx="2641">
                  <c:v>-106.43050000000001</c:v>
                </c:pt>
                <c:pt idx="2642">
                  <c:v>-106.4285</c:v>
                </c:pt>
                <c:pt idx="2643">
                  <c:v>-106.4265</c:v>
                </c:pt>
                <c:pt idx="2644">
                  <c:v>-106.42450000000001</c:v>
                </c:pt>
                <c:pt idx="2645">
                  <c:v>-106.4225</c:v>
                </c:pt>
                <c:pt idx="2646">
                  <c:v>-106.4205</c:v>
                </c:pt>
                <c:pt idx="2647">
                  <c:v>-106.41850000000001</c:v>
                </c:pt>
                <c:pt idx="2648">
                  <c:v>-106.4165</c:v>
                </c:pt>
                <c:pt idx="2649">
                  <c:v>-106.4145</c:v>
                </c:pt>
                <c:pt idx="2650">
                  <c:v>-106.41250000000001</c:v>
                </c:pt>
                <c:pt idx="2651">
                  <c:v>-106.41050000000001</c:v>
                </c:pt>
                <c:pt idx="2652">
                  <c:v>-106.4085</c:v>
                </c:pt>
                <c:pt idx="2653">
                  <c:v>-106.40650000000001</c:v>
                </c:pt>
                <c:pt idx="2654">
                  <c:v>-106.40450000000001</c:v>
                </c:pt>
                <c:pt idx="2655">
                  <c:v>-106.4025</c:v>
                </c:pt>
                <c:pt idx="2656">
                  <c:v>-106.40050000000001</c:v>
                </c:pt>
                <c:pt idx="2657">
                  <c:v>-106.39850000000001</c:v>
                </c:pt>
                <c:pt idx="2658">
                  <c:v>-106.3965</c:v>
                </c:pt>
                <c:pt idx="2659">
                  <c:v>-106.39450000000001</c:v>
                </c:pt>
                <c:pt idx="2660">
                  <c:v>-106.39250000000001</c:v>
                </c:pt>
                <c:pt idx="2661">
                  <c:v>-106.3905</c:v>
                </c:pt>
                <c:pt idx="2662">
                  <c:v>-106.38850000000001</c:v>
                </c:pt>
                <c:pt idx="2663">
                  <c:v>-106.38650000000001</c:v>
                </c:pt>
                <c:pt idx="2664">
                  <c:v>-106.3845</c:v>
                </c:pt>
                <c:pt idx="2665">
                  <c:v>-106.38250000000001</c:v>
                </c:pt>
                <c:pt idx="2666">
                  <c:v>-106.38050000000001</c:v>
                </c:pt>
                <c:pt idx="2667">
                  <c:v>-106.3785</c:v>
                </c:pt>
                <c:pt idx="2668">
                  <c:v>-106.37650000000001</c:v>
                </c:pt>
                <c:pt idx="2669">
                  <c:v>-106.37450000000001</c:v>
                </c:pt>
                <c:pt idx="2670">
                  <c:v>-106.3725</c:v>
                </c:pt>
                <c:pt idx="2671">
                  <c:v>-106.37050000000001</c:v>
                </c:pt>
                <c:pt idx="2672">
                  <c:v>-106.36850000000001</c:v>
                </c:pt>
                <c:pt idx="2673">
                  <c:v>-106.3665</c:v>
                </c:pt>
                <c:pt idx="2674">
                  <c:v>-106.36450000000001</c:v>
                </c:pt>
                <c:pt idx="2675">
                  <c:v>-106.36250000000001</c:v>
                </c:pt>
                <c:pt idx="2676">
                  <c:v>-106.3605</c:v>
                </c:pt>
                <c:pt idx="2677">
                  <c:v>-106.35850000000001</c:v>
                </c:pt>
                <c:pt idx="2678">
                  <c:v>-106.35650000000001</c:v>
                </c:pt>
                <c:pt idx="2679">
                  <c:v>-106.3545</c:v>
                </c:pt>
                <c:pt idx="2680">
                  <c:v>-106.35250000000001</c:v>
                </c:pt>
                <c:pt idx="2681">
                  <c:v>-106.35050000000001</c:v>
                </c:pt>
                <c:pt idx="2682">
                  <c:v>-106.3485</c:v>
                </c:pt>
                <c:pt idx="2683">
                  <c:v>-106.34650000000001</c:v>
                </c:pt>
                <c:pt idx="2684">
                  <c:v>-106.34450000000001</c:v>
                </c:pt>
                <c:pt idx="2685">
                  <c:v>-106.3425</c:v>
                </c:pt>
                <c:pt idx="2686">
                  <c:v>-106.34050000000001</c:v>
                </c:pt>
                <c:pt idx="2687">
                  <c:v>-106.33850000000001</c:v>
                </c:pt>
                <c:pt idx="2688">
                  <c:v>-106.3365</c:v>
                </c:pt>
                <c:pt idx="2689">
                  <c:v>-106.33450000000001</c:v>
                </c:pt>
                <c:pt idx="2690">
                  <c:v>-106.33250000000001</c:v>
                </c:pt>
                <c:pt idx="2691">
                  <c:v>-106.3305</c:v>
                </c:pt>
                <c:pt idx="2692">
                  <c:v>-106.32850000000001</c:v>
                </c:pt>
                <c:pt idx="2693">
                  <c:v>-106.32650000000001</c:v>
                </c:pt>
                <c:pt idx="2694">
                  <c:v>-106.3245</c:v>
                </c:pt>
                <c:pt idx="2695">
                  <c:v>-106.32250000000001</c:v>
                </c:pt>
                <c:pt idx="2696">
                  <c:v>-106.32050000000001</c:v>
                </c:pt>
                <c:pt idx="2697">
                  <c:v>-106.3185</c:v>
                </c:pt>
                <c:pt idx="2698">
                  <c:v>-106.3165</c:v>
                </c:pt>
                <c:pt idx="2699">
                  <c:v>-106.31450000000001</c:v>
                </c:pt>
                <c:pt idx="2700">
                  <c:v>-106.3125</c:v>
                </c:pt>
                <c:pt idx="2701">
                  <c:v>-106.3105</c:v>
                </c:pt>
                <c:pt idx="2702">
                  <c:v>-106.30850000000001</c:v>
                </c:pt>
                <c:pt idx="2703">
                  <c:v>-106.3065</c:v>
                </c:pt>
                <c:pt idx="2704">
                  <c:v>-106.3045</c:v>
                </c:pt>
                <c:pt idx="2705">
                  <c:v>-106.30250000000001</c:v>
                </c:pt>
                <c:pt idx="2706">
                  <c:v>-106.3005</c:v>
                </c:pt>
                <c:pt idx="2707">
                  <c:v>-106.2985</c:v>
                </c:pt>
                <c:pt idx="2708">
                  <c:v>-106.29650000000001</c:v>
                </c:pt>
                <c:pt idx="2709">
                  <c:v>-106.2945</c:v>
                </c:pt>
                <c:pt idx="2710">
                  <c:v>-106.2925</c:v>
                </c:pt>
                <c:pt idx="2711">
                  <c:v>-106.29050000000001</c:v>
                </c:pt>
                <c:pt idx="2712">
                  <c:v>-106.2885</c:v>
                </c:pt>
                <c:pt idx="2713">
                  <c:v>-106.2865</c:v>
                </c:pt>
                <c:pt idx="2714">
                  <c:v>-106.28450000000001</c:v>
                </c:pt>
                <c:pt idx="2715">
                  <c:v>-106.2825</c:v>
                </c:pt>
                <c:pt idx="2716">
                  <c:v>-106.2805</c:v>
                </c:pt>
                <c:pt idx="2717">
                  <c:v>-106.27850000000001</c:v>
                </c:pt>
                <c:pt idx="2718">
                  <c:v>-106.2765</c:v>
                </c:pt>
                <c:pt idx="2719">
                  <c:v>-106.2745</c:v>
                </c:pt>
                <c:pt idx="2720">
                  <c:v>-106.27250000000001</c:v>
                </c:pt>
                <c:pt idx="2721">
                  <c:v>-106.2705</c:v>
                </c:pt>
                <c:pt idx="2722">
                  <c:v>-106.2685</c:v>
                </c:pt>
                <c:pt idx="2723">
                  <c:v>-106.26650000000001</c:v>
                </c:pt>
                <c:pt idx="2724">
                  <c:v>-106.2645</c:v>
                </c:pt>
                <c:pt idx="2725">
                  <c:v>-106.2625</c:v>
                </c:pt>
                <c:pt idx="2726">
                  <c:v>-106.26050000000001</c:v>
                </c:pt>
                <c:pt idx="2727">
                  <c:v>-106.25850000000001</c:v>
                </c:pt>
                <c:pt idx="2728">
                  <c:v>-106.2565</c:v>
                </c:pt>
                <c:pt idx="2729">
                  <c:v>-106.25450000000001</c:v>
                </c:pt>
                <c:pt idx="2730">
                  <c:v>-106.25250000000001</c:v>
                </c:pt>
                <c:pt idx="2731">
                  <c:v>-106.2505</c:v>
                </c:pt>
                <c:pt idx="2732">
                  <c:v>-106.24850000000001</c:v>
                </c:pt>
                <c:pt idx="2733">
                  <c:v>-106.24650000000001</c:v>
                </c:pt>
                <c:pt idx="2734">
                  <c:v>-106.2445</c:v>
                </c:pt>
                <c:pt idx="2735">
                  <c:v>-106.24250000000001</c:v>
                </c:pt>
                <c:pt idx="2736">
                  <c:v>-106.24050000000001</c:v>
                </c:pt>
                <c:pt idx="2737">
                  <c:v>-106.2385</c:v>
                </c:pt>
                <c:pt idx="2738">
                  <c:v>-106.23650000000001</c:v>
                </c:pt>
                <c:pt idx="2739">
                  <c:v>-106.23450000000001</c:v>
                </c:pt>
                <c:pt idx="2740">
                  <c:v>-106.2325</c:v>
                </c:pt>
                <c:pt idx="2741">
                  <c:v>-106.23050000000001</c:v>
                </c:pt>
                <c:pt idx="2742">
                  <c:v>-106.22850000000001</c:v>
                </c:pt>
                <c:pt idx="2743">
                  <c:v>-106.2265</c:v>
                </c:pt>
                <c:pt idx="2744">
                  <c:v>-106.22450000000001</c:v>
                </c:pt>
                <c:pt idx="2745">
                  <c:v>-106.22250000000001</c:v>
                </c:pt>
                <c:pt idx="2746">
                  <c:v>-106.2205</c:v>
                </c:pt>
                <c:pt idx="2747">
                  <c:v>-106.21850000000001</c:v>
                </c:pt>
                <c:pt idx="2748">
                  <c:v>-106.21650000000001</c:v>
                </c:pt>
                <c:pt idx="2749">
                  <c:v>-106.2145</c:v>
                </c:pt>
                <c:pt idx="2750">
                  <c:v>-106.21250000000001</c:v>
                </c:pt>
                <c:pt idx="2751">
                  <c:v>-106.21050000000001</c:v>
                </c:pt>
                <c:pt idx="2752">
                  <c:v>-106.2085</c:v>
                </c:pt>
                <c:pt idx="2753">
                  <c:v>-106.20650000000001</c:v>
                </c:pt>
                <c:pt idx="2754">
                  <c:v>-106.20450000000001</c:v>
                </c:pt>
                <c:pt idx="2755">
                  <c:v>-106.2025</c:v>
                </c:pt>
                <c:pt idx="2756">
                  <c:v>-106.20050000000001</c:v>
                </c:pt>
                <c:pt idx="2757">
                  <c:v>-106.19850000000001</c:v>
                </c:pt>
                <c:pt idx="2758">
                  <c:v>-106.1965</c:v>
                </c:pt>
                <c:pt idx="2759">
                  <c:v>-106.19450000000001</c:v>
                </c:pt>
                <c:pt idx="2760">
                  <c:v>-106.19250000000001</c:v>
                </c:pt>
                <c:pt idx="2761">
                  <c:v>-106.1905</c:v>
                </c:pt>
                <c:pt idx="2762">
                  <c:v>-106.1885</c:v>
                </c:pt>
                <c:pt idx="2763">
                  <c:v>-106.18650000000001</c:v>
                </c:pt>
                <c:pt idx="2764">
                  <c:v>-106.1845</c:v>
                </c:pt>
                <c:pt idx="2765">
                  <c:v>-106.1825</c:v>
                </c:pt>
                <c:pt idx="2766">
                  <c:v>-106.18050000000001</c:v>
                </c:pt>
                <c:pt idx="2767">
                  <c:v>-106.1785</c:v>
                </c:pt>
                <c:pt idx="2768">
                  <c:v>-106.1765</c:v>
                </c:pt>
                <c:pt idx="2769">
                  <c:v>-106.17450000000001</c:v>
                </c:pt>
                <c:pt idx="2770">
                  <c:v>-106.1725</c:v>
                </c:pt>
                <c:pt idx="2771">
                  <c:v>-106.1705</c:v>
                </c:pt>
                <c:pt idx="2772">
                  <c:v>-106.16850000000001</c:v>
                </c:pt>
                <c:pt idx="2773">
                  <c:v>-106.1665</c:v>
                </c:pt>
                <c:pt idx="2774">
                  <c:v>-106.1645</c:v>
                </c:pt>
                <c:pt idx="2775">
                  <c:v>-106.16250000000001</c:v>
                </c:pt>
                <c:pt idx="2776">
                  <c:v>-106.16050000000001</c:v>
                </c:pt>
                <c:pt idx="2777">
                  <c:v>-106.1585</c:v>
                </c:pt>
                <c:pt idx="2778">
                  <c:v>-106.15650000000001</c:v>
                </c:pt>
                <c:pt idx="2779">
                  <c:v>-106.15450000000001</c:v>
                </c:pt>
                <c:pt idx="2780">
                  <c:v>-106.1525</c:v>
                </c:pt>
                <c:pt idx="2781">
                  <c:v>-106.15050000000001</c:v>
                </c:pt>
                <c:pt idx="2782">
                  <c:v>-106.14850000000001</c:v>
                </c:pt>
                <c:pt idx="2783">
                  <c:v>-106.1465</c:v>
                </c:pt>
                <c:pt idx="2784">
                  <c:v>-106.14450000000001</c:v>
                </c:pt>
                <c:pt idx="2785">
                  <c:v>-106.14250000000001</c:v>
                </c:pt>
                <c:pt idx="2786">
                  <c:v>-106.1405</c:v>
                </c:pt>
                <c:pt idx="2787">
                  <c:v>-106.13850000000001</c:v>
                </c:pt>
                <c:pt idx="2788">
                  <c:v>-106.13650000000001</c:v>
                </c:pt>
                <c:pt idx="2789">
                  <c:v>-106.1345</c:v>
                </c:pt>
                <c:pt idx="2790">
                  <c:v>-106.13250000000001</c:v>
                </c:pt>
                <c:pt idx="2791">
                  <c:v>-106.13050000000001</c:v>
                </c:pt>
                <c:pt idx="2792">
                  <c:v>-106.1285</c:v>
                </c:pt>
                <c:pt idx="2793">
                  <c:v>-106.12650000000001</c:v>
                </c:pt>
                <c:pt idx="2794">
                  <c:v>-106.12450000000001</c:v>
                </c:pt>
                <c:pt idx="2795">
                  <c:v>-106.1225</c:v>
                </c:pt>
                <c:pt idx="2796">
                  <c:v>-106.12050000000001</c:v>
                </c:pt>
                <c:pt idx="2797">
                  <c:v>-106.11850000000001</c:v>
                </c:pt>
                <c:pt idx="2798">
                  <c:v>-106.1165</c:v>
                </c:pt>
                <c:pt idx="2799">
                  <c:v>-106.11450000000001</c:v>
                </c:pt>
                <c:pt idx="2800">
                  <c:v>-106.11250000000001</c:v>
                </c:pt>
                <c:pt idx="2801">
                  <c:v>-106.1105</c:v>
                </c:pt>
                <c:pt idx="2802">
                  <c:v>-106.10850000000001</c:v>
                </c:pt>
                <c:pt idx="2803">
                  <c:v>-106.10650000000001</c:v>
                </c:pt>
                <c:pt idx="2804">
                  <c:v>-106.1045</c:v>
                </c:pt>
                <c:pt idx="2805">
                  <c:v>-106.10250000000001</c:v>
                </c:pt>
                <c:pt idx="2806">
                  <c:v>-106.10050000000001</c:v>
                </c:pt>
                <c:pt idx="2807">
                  <c:v>-106.0985</c:v>
                </c:pt>
                <c:pt idx="2808">
                  <c:v>-106.09650000000001</c:v>
                </c:pt>
                <c:pt idx="2809">
                  <c:v>-106.09450000000001</c:v>
                </c:pt>
                <c:pt idx="2810">
                  <c:v>-106.0925</c:v>
                </c:pt>
                <c:pt idx="2811">
                  <c:v>-106.09050000000001</c:v>
                </c:pt>
                <c:pt idx="2812">
                  <c:v>-106.08850000000001</c:v>
                </c:pt>
                <c:pt idx="2813">
                  <c:v>-106.0865</c:v>
                </c:pt>
                <c:pt idx="2814">
                  <c:v>-106.08450000000001</c:v>
                </c:pt>
                <c:pt idx="2815">
                  <c:v>-106.08250000000001</c:v>
                </c:pt>
                <c:pt idx="2816">
                  <c:v>-106.0805</c:v>
                </c:pt>
                <c:pt idx="2817">
                  <c:v>-106.07850000000001</c:v>
                </c:pt>
                <c:pt idx="2818">
                  <c:v>-106.07650000000001</c:v>
                </c:pt>
                <c:pt idx="2819">
                  <c:v>-106.0745</c:v>
                </c:pt>
                <c:pt idx="2820">
                  <c:v>-106.07250000000001</c:v>
                </c:pt>
                <c:pt idx="2821">
                  <c:v>-106.07050000000001</c:v>
                </c:pt>
                <c:pt idx="2822">
                  <c:v>-106.0685</c:v>
                </c:pt>
                <c:pt idx="2823">
                  <c:v>-106.0665</c:v>
                </c:pt>
                <c:pt idx="2824">
                  <c:v>-106.06450000000001</c:v>
                </c:pt>
                <c:pt idx="2825">
                  <c:v>-106.0625</c:v>
                </c:pt>
                <c:pt idx="2826">
                  <c:v>-106.0605</c:v>
                </c:pt>
                <c:pt idx="2827">
                  <c:v>-106.05850000000001</c:v>
                </c:pt>
                <c:pt idx="2828">
                  <c:v>-106.0565</c:v>
                </c:pt>
                <c:pt idx="2829">
                  <c:v>-106.0545</c:v>
                </c:pt>
                <c:pt idx="2830">
                  <c:v>-106.05250000000001</c:v>
                </c:pt>
                <c:pt idx="2831">
                  <c:v>-106.0505</c:v>
                </c:pt>
                <c:pt idx="2832">
                  <c:v>-106.0485</c:v>
                </c:pt>
                <c:pt idx="2833">
                  <c:v>-106.04650000000001</c:v>
                </c:pt>
                <c:pt idx="2834">
                  <c:v>-106.0445</c:v>
                </c:pt>
                <c:pt idx="2835">
                  <c:v>-106.0425</c:v>
                </c:pt>
                <c:pt idx="2836">
                  <c:v>-106.04050000000001</c:v>
                </c:pt>
                <c:pt idx="2837">
                  <c:v>-106.0385</c:v>
                </c:pt>
                <c:pt idx="2838">
                  <c:v>-106.0365</c:v>
                </c:pt>
                <c:pt idx="2839">
                  <c:v>-106.03450000000001</c:v>
                </c:pt>
                <c:pt idx="2840">
                  <c:v>-106.0325</c:v>
                </c:pt>
                <c:pt idx="2841">
                  <c:v>-106.0305</c:v>
                </c:pt>
                <c:pt idx="2842">
                  <c:v>-106.02850000000001</c:v>
                </c:pt>
                <c:pt idx="2843">
                  <c:v>-106.0265</c:v>
                </c:pt>
                <c:pt idx="2844">
                  <c:v>-106.0245</c:v>
                </c:pt>
                <c:pt idx="2845">
                  <c:v>-106.02250000000001</c:v>
                </c:pt>
                <c:pt idx="2846">
                  <c:v>-106.0205</c:v>
                </c:pt>
                <c:pt idx="2847">
                  <c:v>-106.0185</c:v>
                </c:pt>
                <c:pt idx="2848">
                  <c:v>-106.01650000000001</c:v>
                </c:pt>
                <c:pt idx="2849">
                  <c:v>-106.0145</c:v>
                </c:pt>
                <c:pt idx="2850">
                  <c:v>-106.0125</c:v>
                </c:pt>
                <c:pt idx="2851">
                  <c:v>-106.01050000000001</c:v>
                </c:pt>
                <c:pt idx="2852">
                  <c:v>-106.00850000000001</c:v>
                </c:pt>
                <c:pt idx="2853">
                  <c:v>-106.0065</c:v>
                </c:pt>
                <c:pt idx="2854">
                  <c:v>-106.00450000000001</c:v>
                </c:pt>
                <c:pt idx="2855">
                  <c:v>-106.00250000000001</c:v>
                </c:pt>
                <c:pt idx="2856">
                  <c:v>-106.0005</c:v>
                </c:pt>
                <c:pt idx="2857">
                  <c:v>-105.99850000000001</c:v>
                </c:pt>
                <c:pt idx="2858">
                  <c:v>-105.99650000000001</c:v>
                </c:pt>
                <c:pt idx="2859">
                  <c:v>-105.9945</c:v>
                </c:pt>
                <c:pt idx="2860">
                  <c:v>-105.99250000000001</c:v>
                </c:pt>
                <c:pt idx="2861">
                  <c:v>-105.99050000000001</c:v>
                </c:pt>
                <c:pt idx="2862">
                  <c:v>-105.9885</c:v>
                </c:pt>
                <c:pt idx="2863">
                  <c:v>-105.98650000000001</c:v>
                </c:pt>
                <c:pt idx="2864">
                  <c:v>-105.98450000000001</c:v>
                </c:pt>
                <c:pt idx="2865">
                  <c:v>-105.9825</c:v>
                </c:pt>
                <c:pt idx="2866">
                  <c:v>-105.98050000000001</c:v>
                </c:pt>
                <c:pt idx="2867">
                  <c:v>-105.97850000000001</c:v>
                </c:pt>
                <c:pt idx="2868">
                  <c:v>-105.9765</c:v>
                </c:pt>
                <c:pt idx="2869">
                  <c:v>-105.97450000000001</c:v>
                </c:pt>
                <c:pt idx="2870">
                  <c:v>-105.97250000000001</c:v>
                </c:pt>
                <c:pt idx="2871">
                  <c:v>-105.9705</c:v>
                </c:pt>
                <c:pt idx="2872">
                  <c:v>-105.96850000000001</c:v>
                </c:pt>
                <c:pt idx="2873">
                  <c:v>-105.96650000000001</c:v>
                </c:pt>
                <c:pt idx="2874">
                  <c:v>-105.9645</c:v>
                </c:pt>
                <c:pt idx="2875">
                  <c:v>-105.96250000000001</c:v>
                </c:pt>
                <c:pt idx="2876">
                  <c:v>-105.96050000000001</c:v>
                </c:pt>
                <c:pt idx="2877">
                  <c:v>-105.9585</c:v>
                </c:pt>
                <c:pt idx="2878">
                  <c:v>-105.95650000000001</c:v>
                </c:pt>
                <c:pt idx="2879">
                  <c:v>-105.95450000000001</c:v>
                </c:pt>
                <c:pt idx="2880">
                  <c:v>-105.9525</c:v>
                </c:pt>
                <c:pt idx="2881">
                  <c:v>-105.95050000000001</c:v>
                </c:pt>
                <c:pt idx="2882">
                  <c:v>-105.94850000000001</c:v>
                </c:pt>
                <c:pt idx="2883">
                  <c:v>-105.9465</c:v>
                </c:pt>
                <c:pt idx="2884">
                  <c:v>-105.94450000000001</c:v>
                </c:pt>
                <c:pt idx="2885">
                  <c:v>-105.94250000000001</c:v>
                </c:pt>
                <c:pt idx="2886">
                  <c:v>-105.9405</c:v>
                </c:pt>
                <c:pt idx="2887">
                  <c:v>-105.9385</c:v>
                </c:pt>
                <c:pt idx="2888">
                  <c:v>-105.93650000000001</c:v>
                </c:pt>
                <c:pt idx="2889">
                  <c:v>-105.9345</c:v>
                </c:pt>
                <c:pt idx="2890">
                  <c:v>-105.9325</c:v>
                </c:pt>
                <c:pt idx="2891">
                  <c:v>-105.93050000000001</c:v>
                </c:pt>
                <c:pt idx="2892">
                  <c:v>-105.9285</c:v>
                </c:pt>
                <c:pt idx="2893">
                  <c:v>-105.9265</c:v>
                </c:pt>
                <c:pt idx="2894">
                  <c:v>-105.92450000000001</c:v>
                </c:pt>
                <c:pt idx="2895">
                  <c:v>-105.9225</c:v>
                </c:pt>
                <c:pt idx="2896">
                  <c:v>-105.9205</c:v>
                </c:pt>
                <c:pt idx="2897">
                  <c:v>-105.91850000000001</c:v>
                </c:pt>
                <c:pt idx="2898">
                  <c:v>-105.9165</c:v>
                </c:pt>
                <c:pt idx="2899">
                  <c:v>-105.9145</c:v>
                </c:pt>
                <c:pt idx="2900">
                  <c:v>-105.91250000000001</c:v>
                </c:pt>
                <c:pt idx="2901">
                  <c:v>-105.91050000000001</c:v>
                </c:pt>
                <c:pt idx="2902">
                  <c:v>-105.9085</c:v>
                </c:pt>
                <c:pt idx="2903">
                  <c:v>-105.90650000000001</c:v>
                </c:pt>
                <c:pt idx="2904">
                  <c:v>-105.90450000000001</c:v>
                </c:pt>
                <c:pt idx="2905">
                  <c:v>-105.9025</c:v>
                </c:pt>
                <c:pt idx="2906">
                  <c:v>-105.90050000000001</c:v>
                </c:pt>
                <c:pt idx="2907">
                  <c:v>-105.89850000000001</c:v>
                </c:pt>
                <c:pt idx="2908">
                  <c:v>-105.8965</c:v>
                </c:pt>
                <c:pt idx="2909">
                  <c:v>-105.89450000000001</c:v>
                </c:pt>
                <c:pt idx="2910">
                  <c:v>-105.89250000000001</c:v>
                </c:pt>
                <c:pt idx="2911">
                  <c:v>-105.8905</c:v>
                </c:pt>
                <c:pt idx="2912">
                  <c:v>-105.88850000000001</c:v>
                </c:pt>
                <c:pt idx="2913">
                  <c:v>-105.88650000000001</c:v>
                </c:pt>
                <c:pt idx="2914">
                  <c:v>-105.8845</c:v>
                </c:pt>
                <c:pt idx="2915">
                  <c:v>-105.88250000000001</c:v>
                </c:pt>
                <c:pt idx="2916">
                  <c:v>-105.88050000000001</c:v>
                </c:pt>
                <c:pt idx="2917">
                  <c:v>-105.8785</c:v>
                </c:pt>
                <c:pt idx="2918">
                  <c:v>-105.87650000000001</c:v>
                </c:pt>
                <c:pt idx="2919">
                  <c:v>-105.87450000000001</c:v>
                </c:pt>
                <c:pt idx="2920">
                  <c:v>-105.8725</c:v>
                </c:pt>
                <c:pt idx="2921">
                  <c:v>-105.87050000000001</c:v>
                </c:pt>
                <c:pt idx="2922">
                  <c:v>-105.86850000000001</c:v>
                </c:pt>
                <c:pt idx="2923">
                  <c:v>-105.8665</c:v>
                </c:pt>
                <c:pt idx="2924">
                  <c:v>-105.86450000000001</c:v>
                </c:pt>
                <c:pt idx="2925">
                  <c:v>-105.86250000000001</c:v>
                </c:pt>
                <c:pt idx="2926">
                  <c:v>-105.8605</c:v>
                </c:pt>
                <c:pt idx="2927">
                  <c:v>-105.85850000000001</c:v>
                </c:pt>
                <c:pt idx="2928">
                  <c:v>-105.85650000000001</c:v>
                </c:pt>
                <c:pt idx="2929">
                  <c:v>-105.8545</c:v>
                </c:pt>
                <c:pt idx="2930">
                  <c:v>-105.85250000000001</c:v>
                </c:pt>
                <c:pt idx="2931">
                  <c:v>-105.85050000000001</c:v>
                </c:pt>
                <c:pt idx="2932">
                  <c:v>-105.8485</c:v>
                </c:pt>
                <c:pt idx="2933">
                  <c:v>-105.84650000000001</c:v>
                </c:pt>
                <c:pt idx="2934">
                  <c:v>-105.84450000000001</c:v>
                </c:pt>
                <c:pt idx="2935">
                  <c:v>-105.8425</c:v>
                </c:pt>
                <c:pt idx="2936">
                  <c:v>-105.84050000000001</c:v>
                </c:pt>
                <c:pt idx="2937">
                  <c:v>-105.83850000000001</c:v>
                </c:pt>
                <c:pt idx="2938">
                  <c:v>-105.8365</c:v>
                </c:pt>
                <c:pt idx="2939">
                  <c:v>-105.83450000000001</c:v>
                </c:pt>
                <c:pt idx="2940">
                  <c:v>-105.83250000000001</c:v>
                </c:pt>
                <c:pt idx="2941">
                  <c:v>-105.8305</c:v>
                </c:pt>
                <c:pt idx="2942">
                  <c:v>-105.82850000000001</c:v>
                </c:pt>
                <c:pt idx="2943">
                  <c:v>-105.82650000000001</c:v>
                </c:pt>
                <c:pt idx="2944">
                  <c:v>-105.8245</c:v>
                </c:pt>
                <c:pt idx="2945">
                  <c:v>-105.82250000000001</c:v>
                </c:pt>
                <c:pt idx="2946">
                  <c:v>-105.82050000000001</c:v>
                </c:pt>
                <c:pt idx="2947">
                  <c:v>-105.8185</c:v>
                </c:pt>
                <c:pt idx="2948">
                  <c:v>-105.8165</c:v>
                </c:pt>
                <c:pt idx="2949">
                  <c:v>-105.81450000000001</c:v>
                </c:pt>
                <c:pt idx="2950">
                  <c:v>-105.8125</c:v>
                </c:pt>
                <c:pt idx="2951">
                  <c:v>-105.8105</c:v>
                </c:pt>
                <c:pt idx="2952">
                  <c:v>-105.80850000000001</c:v>
                </c:pt>
                <c:pt idx="2953">
                  <c:v>-105.8065</c:v>
                </c:pt>
                <c:pt idx="2954">
                  <c:v>-105.8045</c:v>
                </c:pt>
                <c:pt idx="2955">
                  <c:v>-105.80250000000001</c:v>
                </c:pt>
                <c:pt idx="2956">
                  <c:v>-105.8005</c:v>
                </c:pt>
                <c:pt idx="2957">
                  <c:v>-105.7985</c:v>
                </c:pt>
                <c:pt idx="2958">
                  <c:v>-105.79650000000001</c:v>
                </c:pt>
                <c:pt idx="2959">
                  <c:v>-105.7945</c:v>
                </c:pt>
                <c:pt idx="2960">
                  <c:v>-105.7925</c:v>
                </c:pt>
                <c:pt idx="2961">
                  <c:v>-105.79050000000001</c:v>
                </c:pt>
                <c:pt idx="2962">
                  <c:v>-105.7885</c:v>
                </c:pt>
                <c:pt idx="2963">
                  <c:v>-105.7865</c:v>
                </c:pt>
                <c:pt idx="2964">
                  <c:v>-105.78450000000001</c:v>
                </c:pt>
                <c:pt idx="2965">
                  <c:v>-105.7825</c:v>
                </c:pt>
                <c:pt idx="2966">
                  <c:v>-105.7805</c:v>
                </c:pt>
                <c:pt idx="2967">
                  <c:v>-105.77850000000001</c:v>
                </c:pt>
                <c:pt idx="2968">
                  <c:v>-105.7765</c:v>
                </c:pt>
                <c:pt idx="2969">
                  <c:v>-105.7745</c:v>
                </c:pt>
                <c:pt idx="2970">
                  <c:v>-105.77250000000001</c:v>
                </c:pt>
                <c:pt idx="2971">
                  <c:v>-105.7705</c:v>
                </c:pt>
                <c:pt idx="2972">
                  <c:v>-105.7685</c:v>
                </c:pt>
                <c:pt idx="2973">
                  <c:v>-105.76650000000001</c:v>
                </c:pt>
                <c:pt idx="2974">
                  <c:v>-105.7645</c:v>
                </c:pt>
                <c:pt idx="2975">
                  <c:v>-105.7625</c:v>
                </c:pt>
                <c:pt idx="2976">
                  <c:v>-105.76050000000001</c:v>
                </c:pt>
                <c:pt idx="2977">
                  <c:v>-105.75850000000001</c:v>
                </c:pt>
                <c:pt idx="2978">
                  <c:v>-105.7565</c:v>
                </c:pt>
                <c:pt idx="2979">
                  <c:v>-105.75450000000001</c:v>
                </c:pt>
                <c:pt idx="2980">
                  <c:v>-105.75250000000001</c:v>
                </c:pt>
                <c:pt idx="2981">
                  <c:v>-105.7505</c:v>
                </c:pt>
                <c:pt idx="2982">
                  <c:v>-105.74850000000001</c:v>
                </c:pt>
                <c:pt idx="2983">
                  <c:v>-105.74650000000001</c:v>
                </c:pt>
                <c:pt idx="2984">
                  <c:v>-105.7445</c:v>
                </c:pt>
                <c:pt idx="2985">
                  <c:v>-105.74250000000001</c:v>
                </c:pt>
                <c:pt idx="2986">
                  <c:v>-105.74050000000001</c:v>
                </c:pt>
                <c:pt idx="2987">
                  <c:v>-105.7385</c:v>
                </c:pt>
                <c:pt idx="2988">
                  <c:v>-105.73650000000001</c:v>
                </c:pt>
                <c:pt idx="2989">
                  <c:v>-105.73450000000001</c:v>
                </c:pt>
                <c:pt idx="2990">
                  <c:v>-105.7325</c:v>
                </c:pt>
                <c:pt idx="2991">
                  <c:v>-105.73050000000001</c:v>
                </c:pt>
                <c:pt idx="2992">
                  <c:v>-105.72850000000001</c:v>
                </c:pt>
                <c:pt idx="2993">
                  <c:v>-105.7265</c:v>
                </c:pt>
                <c:pt idx="2994">
                  <c:v>-105.72450000000001</c:v>
                </c:pt>
                <c:pt idx="2995">
                  <c:v>-105.72250000000001</c:v>
                </c:pt>
                <c:pt idx="2996">
                  <c:v>-105.7205</c:v>
                </c:pt>
                <c:pt idx="2997">
                  <c:v>-105.71850000000001</c:v>
                </c:pt>
                <c:pt idx="2998">
                  <c:v>-105.71650000000001</c:v>
                </c:pt>
                <c:pt idx="2999">
                  <c:v>-105.7145</c:v>
                </c:pt>
                <c:pt idx="3000">
                  <c:v>-105.71250000000001</c:v>
                </c:pt>
                <c:pt idx="3001">
                  <c:v>-105.71050000000001</c:v>
                </c:pt>
                <c:pt idx="3002">
                  <c:v>-105.7085</c:v>
                </c:pt>
                <c:pt idx="3003">
                  <c:v>-105.70650000000001</c:v>
                </c:pt>
                <c:pt idx="3004">
                  <c:v>-105.70450000000001</c:v>
                </c:pt>
                <c:pt idx="3005">
                  <c:v>-105.7025</c:v>
                </c:pt>
                <c:pt idx="3006">
                  <c:v>-105.70050000000001</c:v>
                </c:pt>
                <c:pt idx="3007">
                  <c:v>-105.69850000000001</c:v>
                </c:pt>
                <c:pt idx="3008">
                  <c:v>-105.6965</c:v>
                </c:pt>
                <c:pt idx="3009">
                  <c:v>-105.69450000000001</c:v>
                </c:pt>
                <c:pt idx="3010">
                  <c:v>-105.69250000000001</c:v>
                </c:pt>
                <c:pt idx="3011">
                  <c:v>-105.6905</c:v>
                </c:pt>
                <c:pt idx="3012">
                  <c:v>-105.6885</c:v>
                </c:pt>
                <c:pt idx="3013">
                  <c:v>-105.68650000000001</c:v>
                </c:pt>
                <c:pt idx="3014">
                  <c:v>-105.6845</c:v>
                </c:pt>
                <c:pt idx="3015">
                  <c:v>-105.6825</c:v>
                </c:pt>
                <c:pt idx="3016">
                  <c:v>-105.68050000000001</c:v>
                </c:pt>
                <c:pt idx="3017">
                  <c:v>-105.6785</c:v>
                </c:pt>
                <c:pt idx="3018">
                  <c:v>-105.6765</c:v>
                </c:pt>
                <c:pt idx="3019">
                  <c:v>-105.67450000000001</c:v>
                </c:pt>
                <c:pt idx="3020">
                  <c:v>-105.6725</c:v>
                </c:pt>
                <c:pt idx="3021">
                  <c:v>-105.6705</c:v>
                </c:pt>
                <c:pt idx="3022">
                  <c:v>-105.66850000000001</c:v>
                </c:pt>
                <c:pt idx="3023">
                  <c:v>-105.6665</c:v>
                </c:pt>
                <c:pt idx="3024">
                  <c:v>-105.6645</c:v>
                </c:pt>
                <c:pt idx="3025">
                  <c:v>-105.66250000000001</c:v>
                </c:pt>
                <c:pt idx="3026">
                  <c:v>-105.66050000000001</c:v>
                </c:pt>
                <c:pt idx="3027">
                  <c:v>-105.6585</c:v>
                </c:pt>
                <c:pt idx="3028">
                  <c:v>-105.65650000000001</c:v>
                </c:pt>
                <c:pt idx="3029">
                  <c:v>-105.65450000000001</c:v>
                </c:pt>
                <c:pt idx="3030">
                  <c:v>-105.6525</c:v>
                </c:pt>
                <c:pt idx="3031">
                  <c:v>-105.65050000000001</c:v>
                </c:pt>
                <c:pt idx="3032">
                  <c:v>-105.64850000000001</c:v>
                </c:pt>
                <c:pt idx="3033">
                  <c:v>-105.6465</c:v>
                </c:pt>
                <c:pt idx="3034">
                  <c:v>-105.64450000000001</c:v>
                </c:pt>
                <c:pt idx="3035">
                  <c:v>-105.64250000000001</c:v>
                </c:pt>
                <c:pt idx="3036">
                  <c:v>-105.6405</c:v>
                </c:pt>
                <c:pt idx="3037">
                  <c:v>-105.63850000000001</c:v>
                </c:pt>
                <c:pt idx="3038">
                  <c:v>-105.63650000000001</c:v>
                </c:pt>
                <c:pt idx="3039">
                  <c:v>-105.6345</c:v>
                </c:pt>
                <c:pt idx="3040">
                  <c:v>-105.63250000000001</c:v>
                </c:pt>
                <c:pt idx="3041">
                  <c:v>-105.63050000000001</c:v>
                </c:pt>
                <c:pt idx="3042">
                  <c:v>-105.6285</c:v>
                </c:pt>
                <c:pt idx="3043">
                  <c:v>-105.62650000000001</c:v>
                </c:pt>
                <c:pt idx="3044">
                  <c:v>-105.62450000000001</c:v>
                </c:pt>
                <c:pt idx="3045">
                  <c:v>-105.6225</c:v>
                </c:pt>
                <c:pt idx="3046">
                  <c:v>-105.62050000000001</c:v>
                </c:pt>
                <c:pt idx="3047">
                  <c:v>-105.61850000000001</c:v>
                </c:pt>
                <c:pt idx="3048">
                  <c:v>-105.6165</c:v>
                </c:pt>
                <c:pt idx="3049">
                  <c:v>-105.61450000000001</c:v>
                </c:pt>
                <c:pt idx="3050">
                  <c:v>-105.61250000000001</c:v>
                </c:pt>
                <c:pt idx="3051">
                  <c:v>-105.6105</c:v>
                </c:pt>
                <c:pt idx="3052">
                  <c:v>-105.60850000000001</c:v>
                </c:pt>
                <c:pt idx="3053">
                  <c:v>-105.60650000000001</c:v>
                </c:pt>
                <c:pt idx="3054">
                  <c:v>-105.6045</c:v>
                </c:pt>
                <c:pt idx="3055">
                  <c:v>-105.60250000000001</c:v>
                </c:pt>
                <c:pt idx="3056">
                  <c:v>-105.60050000000001</c:v>
                </c:pt>
                <c:pt idx="3057">
                  <c:v>-105.5985</c:v>
                </c:pt>
                <c:pt idx="3058">
                  <c:v>-105.59650000000001</c:v>
                </c:pt>
                <c:pt idx="3059">
                  <c:v>-105.59450000000001</c:v>
                </c:pt>
                <c:pt idx="3060">
                  <c:v>-105.5925</c:v>
                </c:pt>
                <c:pt idx="3061">
                  <c:v>-105.59050000000001</c:v>
                </c:pt>
                <c:pt idx="3062">
                  <c:v>-105.58850000000001</c:v>
                </c:pt>
                <c:pt idx="3063">
                  <c:v>-105.5865</c:v>
                </c:pt>
                <c:pt idx="3064">
                  <c:v>-105.58450000000001</c:v>
                </c:pt>
                <c:pt idx="3065">
                  <c:v>-105.58250000000001</c:v>
                </c:pt>
                <c:pt idx="3066">
                  <c:v>-105.5805</c:v>
                </c:pt>
                <c:pt idx="3067">
                  <c:v>-105.57850000000001</c:v>
                </c:pt>
                <c:pt idx="3068">
                  <c:v>-105.57650000000001</c:v>
                </c:pt>
                <c:pt idx="3069">
                  <c:v>-105.5745</c:v>
                </c:pt>
                <c:pt idx="3070">
                  <c:v>-105.57250000000001</c:v>
                </c:pt>
                <c:pt idx="3071">
                  <c:v>-105.57050000000001</c:v>
                </c:pt>
                <c:pt idx="3072">
                  <c:v>-105.5685</c:v>
                </c:pt>
                <c:pt idx="3073">
                  <c:v>-105.5665</c:v>
                </c:pt>
                <c:pt idx="3074">
                  <c:v>-105.56450000000001</c:v>
                </c:pt>
                <c:pt idx="3075">
                  <c:v>-105.5625</c:v>
                </c:pt>
                <c:pt idx="3076">
                  <c:v>-105.5605</c:v>
                </c:pt>
                <c:pt idx="3077">
                  <c:v>-105.55850000000001</c:v>
                </c:pt>
                <c:pt idx="3078">
                  <c:v>-105.5565</c:v>
                </c:pt>
                <c:pt idx="3079">
                  <c:v>-105.5545</c:v>
                </c:pt>
                <c:pt idx="3080">
                  <c:v>-105.55250000000001</c:v>
                </c:pt>
                <c:pt idx="3081">
                  <c:v>-105.5505</c:v>
                </c:pt>
                <c:pt idx="3082">
                  <c:v>-105.5485</c:v>
                </c:pt>
                <c:pt idx="3083">
                  <c:v>-105.54650000000001</c:v>
                </c:pt>
                <c:pt idx="3084">
                  <c:v>-105.5445</c:v>
                </c:pt>
                <c:pt idx="3085">
                  <c:v>-105.5425</c:v>
                </c:pt>
                <c:pt idx="3086">
                  <c:v>-105.54050000000001</c:v>
                </c:pt>
                <c:pt idx="3087">
                  <c:v>-105.5385</c:v>
                </c:pt>
                <c:pt idx="3088">
                  <c:v>-105.5365</c:v>
                </c:pt>
                <c:pt idx="3089">
                  <c:v>-105.53450000000001</c:v>
                </c:pt>
                <c:pt idx="3090">
                  <c:v>-105.5325</c:v>
                </c:pt>
                <c:pt idx="3091">
                  <c:v>-105.5305</c:v>
                </c:pt>
                <c:pt idx="3092">
                  <c:v>-105.52850000000001</c:v>
                </c:pt>
                <c:pt idx="3093">
                  <c:v>-105.5265</c:v>
                </c:pt>
                <c:pt idx="3094">
                  <c:v>-105.5245</c:v>
                </c:pt>
                <c:pt idx="3095">
                  <c:v>-105.52250000000001</c:v>
                </c:pt>
                <c:pt idx="3096">
                  <c:v>-105.5205</c:v>
                </c:pt>
                <c:pt idx="3097">
                  <c:v>-105.5185</c:v>
                </c:pt>
                <c:pt idx="3098">
                  <c:v>-105.51650000000001</c:v>
                </c:pt>
                <c:pt idx="3099">
                  <c:v>-105.5145</c:v>
                </c:pt>
                <c:pt idx="3100">
                  <c:v>-105.5125</c:v>
                </c:pt>
                <c:pt idx="3101">
                  <c:v>-105.51050000000001</c:v>
                </c:pt>
                <c:pt idx="3102">
                  <c:v>-105.50850000000001</c:v>
                </c:pt>
                <c:pt idx="3103">
                  <c:v>-105.5065</c:v>
                </c:pt>
                <c:pt idx="3104">
                  <c:v>-105.50450000000001</c:v>
                </c:pt>
                <c:pt idx="3105">
                  <c:v>-105.50250000000001</c:v>
                </c:pt>
                <c:pt idx="3106">
                  <c:v>-105.5005</c:v>
                </c:pt>
                <c:pt idx="3107">
                  <c:v>-105.49850000000001</c:v>
                </c:pt>
                <c:pt idx="3108">
                  <c:v>-105.49650000000001</c:v>
                </c:pt>
                <c:pt idx="3109">
                  <c:v>-105.4945</c:v>
                </c:pt>
                <c:pt idx="3110">
                  <c:v>-105.49250000000001</c:v>
                </c:pt>
                <c:pt idx="3111">
                  <c:v>-105.49050000000001</c:v>
                </c:pt>
                <c:pt idx="3112">
                  <c:v>-105.4885</c:v>
                </c:pt>
                <c:pt idx="3113">
                  <c:v>-105.48650000000001</c:v>
                </c:pt>
                <c:pt idx="3114">
                  <c:v>-105.48450000000001</c:v>
                </c:pt>
                <c:pt idx="3115">
                  <c:v>-105.4825</c:v>
                </c:pt>
                <c:pt idx="3116">
                  <c:v>-105.48050000000001</c:v>
                </c:pt>
                <c:pt idx="3117">
                  <c:v>-105.47850000000001</c:v>
                </c:pt>
                <c:pt idx="3118">
                  <c:v>-105.4765</c:v>
                </c:pt>
                <c:pt idx="3119">
                  <c:v>-105.47450000000001</c:v>
                </c:pt>
                <c:pt idx="3120">
                  <c:v>-105.47250000000001</c:v>
                </c:pt>
                <c:pt idx="3121">
                  <c:v>-105.4705</c:v>
                </c:pt>
                <c:pt idx="3122">
                  <c:v>-105.46850000000001</c:v>
                </c:pt>
                <c:pt idx="3123">
                  <c:v>-105.46650000000001</c:v>
                </c:pt>
                <c:pt idx="3124">
                  <c:v>-105.4645</c:v>
                </c:pt>
                <c:pt idx="3125">
                  <c:v>-105.46250000000001</c:v>
                </c:pt>
                <c:pt idx="3126">
                  <c:v>-105.46050000000001</c:v>
                </c:pt>
                <c:pt idx="3127">
                  <c:v>-105.4585</c:v>
                </c:pt>
                <c:pt idx="3128">
                  <c:v>-105.45650000000001</c:v>
                </c:pt>
                <c:pt idx="3129">
                  <c:v>-105.45450000000001</c:v>
                </c:pt>
                <c:pt idx="3130">
                  <c:v>-105.4525</c:v>
                </c:pt>
                <c:pt idx="3131">
                  <c:v>-105.45050000000001</c:v>
                </c:pt>
                <c:pt idx="3132">
                  <c:v>-105.44850000000001</c:v>
                </c:pt>
                <c:pt idx="3133">
                  <c:v>-105.4465</c:v>
                </c:pt>
                <c:pt idx="3134">
                  <c:v>-105.44450000000001</c:v>
                </c:pt>
                <c:pt idx="3135">
                  <c:v>-105.44250000000001</c:v>
                </c:pt>
                <c:pt idx="3136">
                  <c:v>-105.4405</c:v>
                </c:pt>
                <c:pt idx="3137">
                  <c:v>-105.4385</c:v>
                </c:pt>
                <c:pt idx="3138">
                  <c:v>-105.43650000000001</c:v>
                </c:pt>
                <c:pt idx="3139">
                  <c:v>-105.4345</c:v>
                </c:pt>
                <c:pt idx="3140">
                  <c:v>-105.4325</c:v>
                </c:pt>
                <c:pt idx="3141">
                  <c:v>-105.43050000000001</c:v>
                </c:pt>
                <c:pt idx="3142">
                  <c:v>-105.4285</c:v>
                </c:pt>
                <c:pt idx="3143">
                  <c:v>-105.4265</c:v>
                </c:pt>
                <c:pt idx="3144">
                  <c:v>-105.42450000000001</c:v>
                </c:pt>
                <c:pt idx="3145">
                  <c:v>-105.4225</c:v>
                </c:pt>
                <c:pt idx="3146">
                  <c:v>-105.4205</c:v>
                </c:pt>
                <c:pt idx="3147">
                  <c:v>-105.41850000000001</c:v>
                </c:pt>
                <c:pt idx="3148">
                  <c:v>-105.4165</c:v>
                </c:pt>
                <c:pt idx="3149">
                  <c:v>-105.4145</c:v>
                </c:pt>
                <c:pt idx="3150">
                  <c:v>-105.41250000000001</c:v>
                </c:pt>
                <c:pt idx="3151">
                  <c:v>-105.41050000000001</c:v>
                </c:pt>
                <c:pt idx="3152">
                  <c:v>-105.4085</c:v>
                </c:pt>
                <c:pt idx="3153">
                  <c:v>-105.40650000000001</c:v>
                </c:pt>
                <c:pt idx="3154">
                  <c:v>-105.40450000000001</c:v>
                </c:pt>
                <c:pt idx="3155">
                  <c:v>-105.4025</c:v>
                </c:pt>
                <c:pt idx="3156">
                  <c:v>-105.40050000000001</c:v>
                </c:pt>
                <c:pt idx="3157">
                  <c:v>-105.39850000000001</c:v>
                </c:pt>
                <c:pt idx="3158">
                  <c:v>-105.3965</c:v>
                </c:pt>
                <c:pt idx="3159">
                  <c:v>-105.39450000000001</c:v>
                </c:pt>
                <c:pt idx="3160">
                  <c:v>-105.39250000000001</c:v>
                </c:pt>
                <c:pt idx="3161">
                  <c:v>-105.3905</c:v>
                </c:pt>
                <c:pt idx="3162">
                  <c:v>-105.38850000000001</c:v>
                </c:pt>
                <c:pt idx="3163">
                  <c:v>-105.38650000000001</c:v>
                </c:pt>
                <c:pt idx="3164">
                  <c:v>-105.3845</c:v>
                </c:pt>
                <c:pt idx="3165">
                  <c:v>-105.38250000000001</c:v>
                </c:pt>
                <c:pt idx="3166">
                  <c:v>-105.38050000000001</c:v>
                </c:pt>
                <c:pt idx="3167">
                  <c:v>-105.3785</c:v>
                </c:pt>
                <c:pt idx="3168">
                  <c:v>-105.37650000000001</c:v>
                </c:pt>
                <c:pt idx="3169">
                  <c:v>-105.37450000000001</c:v>
                </c:pt>
                <c:pt idx="3170">
                  <c:v>-105.3725</c:v>
                </c:pt>
                <c:pt idx="3171">
                  <c:v>-105.37050000000001</c:v>
                </c:pt>
                <c:pt idx="3172">
                  <c:v>-105.36850000000001</c:v>
                </c:pt>
                <c:pt idx="3173">
                  <c:v>-105.3665</c:v>
                </c:pt>
                <c:pt idx="3174">
                  <c:v>-105.36450000000001</c:v>
                </c:pt>
                <c:pt idx="3175">
                  <c:v>-105.36250000000001</c:v>
                </c:pt>
                <c:pt idx="3176">
                  <c:v>-105.3605</c:v>
                </c:pt>
                <c:pt idx="3177">
                  <c:v>-105.35850000000001</c:v>
                </c:pt>
                <c:pt idx="3178">
                  <c:v>-105.35650000000001</c:v>
                </c:pt>
                <c:pt idx="3179">
                  <c:v>-105.3545</c:v>
                </c:pt>
                <c:pt idx="3180">
                  <c:v>-105.35250000000001</c:v>
                </c:pt>
                <c:pt idx="3181">
                  <c:v>-105.35050000000001</c:v>
                </c:pt>
                <c:pt idx="3182">
                  <c:v>-105.3485</c:v>
                </c:pt>
                <c:pt idx="3183">
                  <c:v>-105.34650000000001</c:v>
                </c:pt>
                <c:pt idx="3184">
                  <c:v>-105.34450000000001</c:v>
                </c:pt>
                <c:pt idx="3185">
                  <c:v>-105.3425</c:v>
                </c:pt>
                <c:pt idx="3186">
                  <c:v>-105.34050000000001</c:v>
                </c:pt>
                <c:pt idx="3187">
                  <c:v>-105.33850000000001</c:v>
                </c:pt>
                <c:pt idx="3188">
                  <c:v>-105.3365</c:v>
                </c:pt>
                <c:pt idx="3189">
                  <c:v>-105.33450000000001</c:v>
                </c:pt>
                <c:pt idx="3190">
                  <c:v>-105.33250000000001</c:v>
                </c:pt>
                <c:pt idx="3191">
                  <c:v>-105.3305</c:v>
                </c:pt>
                <c:pt idx="3192">
                  <c:v>-105.32850000000001</c:v>
                </c:pt>
                <c:pt idx="3193">
                  <c:v>-105.32650000000001</c:v>
                </c:pt>
                <c:pt idx="3194">
                  <c:v>-105.3245</c:v>
                </c:pt>
                <c:pt idx="3195">
                  <c:v>-105.32250000000001</c:v>
                </c:pt>
                <c:pt idx="3196">
                  <c:v>-105.32050000000001</c:v>
                </c:pt>
                <c:pt idx="3197">
                  <c:v>-105.3185</c:v>
                </c:pt>
                <c:pt idx="3198">
                  <c:v>-105.3165</c:v>
                </c:pt>
                <c:pt idx="3199">
                  <c:v>-105.31450000000001</c:v>
                </c:pt>
                <c:pt idx="3200">
                  <c:v>-105.3125</c:v>
                </c:pt>
                <c:pt idx="3201">
                  <c:v>-105.3105</c:v>
                </c:pt>
                <c:pt idx="3202">
                  <c:v>-105.30850000000001</c:v>
                </c:pt>
                <c:pt idx="3203">
                  <c:v>-105.3065</c:v>
                </c:pt>
                <c:pt idx="3204">
                  <c:v>-105.3045</c:v>
                </c:pt>
                <c:pt idx="3205">
                  <c:v>-105.30250000000001</c:v>
                </c:pt>
                <c:pt idx="3206">
                  <c:v>-105.3005</c:v>
                </c:pt>
                <c:pt idx="3207">
                  <c:v>-105.2985</c:v>
                </c:pt>
                <c:pt idx="3208">
                  <c:v>-105.29650000000001</c:v>
                </c:pt>
                <c:pt idx="3209">
                  <c:v>-105.2945</c:v>
                </c:pt>
                <c:pt idx="3210">
                  <c:v>-105.2925</c:v>
                </c:pt>
                <c:pt idx="3211">
                  <c:v>-105.29050000000001</c:v>
                </c:pt>
                <c:pt idx="3212">
                  <c:v>-105.2885</c:v>
                </c:pt>
                <c:pt idx="3213">
                  <c:v>-105.2865</c:v>
                </c:pt>
                <c:pt idx="3214">
                  <c:v>-105.28450000000001</c:v>
                </c:pt>
                <c:pt idx="3215">
                  <c:v>-105.2825</c:v>
                </c:pt>
                <c:pt idx="3216">
                  <c:v>-105.2805</c:v>
                </c:pt>
                <c:pt idx="3217">
                  <c:v>-105.27850000000001</c:v>
                </c:pt>
                <c:pt idx="3218">
                  <c:v>-105.2765</c:v>
                </c:pt>
                <c:pt idx="3219">
                  <c:v>-105.2745</c:v>
                </c:pt>
                <c:pt idx="3220">
                  <c:v>-105.27250000000001</c:v>
                </c:pt>
                <c:pt idx="3221">
                  <c:v>-105.2705</c:v>
                </c:pt>
                <c:pt idx="3222">
                  <c:v>-105.2685</c:v>
                </c:pt>
                <c:pt idx="3223">
                  <c:v>-105.26650000000001</c:v>
                </c:pt>
                <c:pt idx="3224">
                  <c:v>-105.2645</c:v>
                </c:pt>
                <c:pt idx="3225">
                  <c:v>-105.2625</c:v>
                </c:pt>
                <c:pt idx="3226">
                  <c:v>-105.26050000000001</c:v>
                </c:pt>
                <c:pt idx="3227">
                  <c:v>-105.25850000000001</c:v>
                </c:pt>
                <c:pt idx="3228">
                  <c:v>-105.2565</c:v>
                </c:pt>
                <c:pt idx="3229">
                  <c:v>-105.25450000000001</c:v>
                </c:pt>
                <c:pt idx="3230">
                  <c:v>-105.25250000000001</c:v>
                </c:pt>
                <c:pt idx="3231">
                  <c:v>-105.2505</c:v>
                </c:pt>
                <c:pt idx="3232">
                  <c:v>-105.24850000000001</c:v>
                </c:pt>
                <c:pt idx="3233">
                  <c:v>-105.24650000000001</c:v>
                </c:pt>
                <c:pt idx="3234">
                  <c:v>-105.2445</c:v>
                </c:pt>
                <c:pt idx="3235">
                  <c:v>-105.24250000000001</c:v>
                </c:pt>
                <c:pt idx="3236">
                  <c:v>-105.24050000000001</c:v>
                </c:pt>
                <c:pt idx="3237">
                  <c:v>-105.2385</c:v>
                </c:pt>
                <c:pt idx="3238">
                  <c:v>-105.23650000000001</c:v>
                </c:pt>
                <c:pt idx="3239">
                  <c:v>-105.23450000000001</c:v>
                </c:pt>
                <c:pt idx="3240">
                  <c:v>-105.2325</c:v>
                </c:pt>
                <c:pt idx="3241">
                  <c:v>-105.23050000000001</c:v>
                </c:pt>
                <c:pt idx="3242">
                  <c:v>-105.22850000000001</c:v>
                </c:pt>
                <c:pt idx="3243">
                  <c:v>-105.2265</c:v>
                </c:pt>
                <c:pt idx="3244">
                  <c:v>-105.22450000000001</c:v>
                </c:pt>
                <c:pt idx="3245">
                  <c:v>-105.22250000000001</c:v>
                </c:pt>
                <c:pt idx="3246">
                  <c:v>-105.2205</c:v>
                </c:pt>
                <c:pt idx="3247">
                  <c:v>-105.21850000000001</c:v>
                </c:pt>
                <c:pt idx="3248">
                  <c:v>-105.21650000000001</c:v>
                </c:pt>
                <c:pt idx="3249">
                  <c:v>-105.2145</c:v>
                </c:pt>
                <c:pt idx="3250">
                  <c:v>-105.21250000000001</c:v>
                </c:pt>
                <c:pt idx="3251">
                  <c:v>-105.21050000000001</c:v>
                </c:pt>
                <c:pt idx="3252">
                  <c:v>-105.2085</c:v>
                </c:pt>
                <c:pt idx="3253">
                  <c:v>-105.20650000000001</c:v>
                </c:pt>
                <c:pt idx="3254">
                  <c:v>-105.20450000000001</c:v>
                </c:pt>
                <c:pt idx="3255">
                  <c:v>-105.2025</c:v>
                </c:pt>
                <c:pt idx="3256">
                  <c:v>-105.20050000000001</c:v>
                </c:pt>
                <c:pt idx="3257">
                  <c:v>-105.19850000000001</c:v>
                </c:pt>
                <c:pt idx="3258">
                  <c:v>-105.1965</c:v>
                </c:pt>
                <c:pt idx="3259">
                  <c:v>-105.19450000000001</c:v>
                </c:pt>
                <c:pt idx="3260">
                  <c:v>-105.19250000000001</c:v>
                </c:pt>
                <c:pt idx="3261">
                  <c:v>-105.1905</c:v>
                </c:pt>
                <c:pt idx="3262">
                  <c:v>-105.1885</c:v>
                </c:pt>
                <c:pt idx="3263">
                  <c:v>-105.18650000000001</c:v>
                </c:pt>
                <c:pt idx="3264">
                  <c:v>-105.1845</c:v>
                </c:pt>
                <c:pt idx="3265">
                  <c:v>-105.1825</c:v>
                </c:pt>
                <c:pt idx="3266">
                  <c:v>-105.18050000000001</c:v>
                </c:pt>
                <c:pt idx="3267">
                  <c:v>-105.1785</c:v>
                </c:pt>
                <c:pt idx="3268">
                  <c:v>-105.1765</c:v>
                </c:pt>
                <c:pt idx="3269">
                  <c:v>-105.17450000000001</c:v>
                </c:pt>
                <c:pt idx="3270">
                  <c:v>-105.1725</c:v>
                </c:pt>
                <c:pt idx="3271">
                  <c:v>-105.1705</c:v>
                </c:pt>
                <c:pt idx="3272">
                  <c:v>-105.16850000000001</c:v>
                </c:pt>
                <c:pt idx="3273">
                  <c:v>-105.1665</c:v>
                </c:pt>
                <c:pt idx="3274">
                  <c:v>-105.1645</c:v>
                </c:pt>
                <c:pt idx="3275">
                  <c:v>-105.16250000000001</c:v>
                </c:pt>
                <c:pt idx="3276">
                  <c:v>-105.16050000000001</c:v>
                </c:pt>
                <c:pt idx="3277">
                  <c:v>-105.1585</c:v>
                </c:pt>
                <c:pt idx="3278">
                  <c:v>-105.15650000000001</c:v>
                </c:pt>
                <c:pt idx="3279">
                  <c:v>-105.15450000000001</c:v>
                </c:pt>
                <c:pt idx="3280">
                  <c:v>-105.1525</c:v>
                </c:pt>
                <c:pt idx="3281">
                  <c:v>-105.15050000000001</c:v>
                </c:pt>
                <c:pt idx="3282">
                  <c:v>-105.14850000000001</c:v>
                </c:pt>
                <c:pt idx="3283">
                  <c:v>-105.1465</c:v>
                </c:pt>
                <c:pt idx="3284">
                  <c:v>-105.14450000000001</c:v>
                </c:pt>
                <c:pt idx="3285">
                  <c:v>-105.14250000000001</c:v>
                </c:pt>
                <c:pt idx="3286">
                  <c:v>-105.1405</c:v>
                </c:pt>
                <c:pt idx="3287">
                  <c:v>-105.13850000000001</c:v>
                </c:pt>
                <c:pt idx="3288">
                  <c:v>-105.13650000000001</c:v>
                </c:pt>
                <c:pt idx="3289">
                  <c:v>-105.1345</c:v>
                </c:pt>
                <c:pt idx="3290">
                  <c:v>-105.13250000000001</c:v>
                </c:pt>
                <c:pt idx="3291">
                  <c:v>-105.13050000000001</c:v>
                </c:pt>
                <c:pt idx="3292">
                  <c:v>-105.1285</c:v>
                </c:pt>
                <c:pt idx="3293">
                  <c:v>-105.12650000000001</c:v>
                </c:pt>
                <c:pt idx="3294">
                  <c:v>-105.12450000000001</c:v>
                </c:pt>
                <c:pt idx="3295">
                  <c:v>-105.1225</c:v>
                </c:pt>
                <c:pt idx="3296">
                  <c:v>-105.12050000000001</c:v>
                </c:pt>
                <c:pt idx="3297">
                  <c:v>-105.11850000000001</c:v>
                </c:pt>
                <c:pt idx="3298">
                  <c:v>-105.1165</c:v>
                </c:pt>
                <c:pt idx="3299">
                  <c:v>-105.11450000000001</c:v>
                </c:pt>
                <c:pt idx="3300">
                  <c:v>-105.11250000000001</c:v>
                </c:pt>
                <c:pt idx="3301">
                  <c:v>-105.1105</c:v>
                </c:pt>
                <c:pt idx="3302">
                  <c:v>-105.10850000000001</c:v>
                </c:pt>
                <c:pt idx="3303">
                  <c:v>-105.10650000000001</c:v>
                </c:pt>
                <c:pt idx="3304">
                  <c:v>-105.1045</c:v>
                </c:pt>
                <c:pt idx="3305">
                  <c:v>-105.10250000000001</c:v>
                </c:pt>
                <c:pt idx="3306">
                  <c:v>-105.10050000000001</c:v>
                </c:pt>
                <c:pt idx="3307">
                  <c:v>-105.0985</c:v>
                </c:pt>
                <c:pt idx="3308">
                  <c:v>-105.09650000000001</c:v>
                </c:pt>
                <c:pt idx="3309">
                  <c:v>-105.09450000000001</c:v>
                </c:pt>
                <c:pt idx="3310">
                  <c:v>-105.0925</c:v>
                </c:pt>
                <c:pt idx="3311">
                  <c:v>-105.09050000000001</c:v>
                </c:pt>
                <c:pt idx="3312">
                  <c:v>-105.08850000000001</c:v>
                </c:pt>
                <c:pt idx="3313">
                  <c:v>-105.0865</c:v>
                </c:pt>
                <c:pt idx="3314">
                  <c:v>-105.08450000000001</c:v>
                </c:pt>
                <c:pt idx="3315">
                  <c:v>-105.08250000000001</c:v>
                </c:pt>
                <c:pt idx="3316">
                  <c:v>-105.0805</c:v>
                </c:pt>
                <c:pt idx="3317">
                  <c:v>-105.07850000000001</c:v>
                </c:pt>
                <c:pt idx="3318">
                  <c:v>-105.07650000000001</c:v>
                </c:pt>
                <c:pt idx="3319">
                  <c:v>-105.0745</c:v>
                </c:pt>
                <c:pt idx="3320">
                  <c:v>-105.07250000000001</c:v>
                </c:pt>
                <c:pt idx="3321">
                  <c:v>-105.07050000000001</c:v>
                </c:pt>
                <c:pt idx="3322">
                  <c:v>-105.0685</c:v>
                </c:pt>
                <c:pt idx="3323">
                  <c:v>-105.0665</c:v>
                </c:pt>
                <c:pt idx="3324">
                  <c:v>-105.06450000000001</c:v>
                </c:pt>
                <c:pt idx="3325">
                  <c:v>-105.0625</c:v>
                </c:pt>
                <c:pt idx="3326">
                  <c:v>-105.0605</c:v>
                </c:pt>
                <c:pt idx="3327">
                  <c:v>-105.05850000000001</c:v>
                </c:pt>
                <c:pt idx="3328">
                  <c:v>-105.0565</c:v>
                </c:pt>
                <c:pt idx="3329">
                  <c:v>-105.0545</c:v>
                </c:pt>
                <c:pt idx="3330">
                  <c:v>-105.05250000000001</c:v>
                </c:pt>
                <c:pt idx="3331">
                  <c:v>-105.0505</c:v>
                </c:pt>
                <c:pt idx="3332">
                  <c:v>-105.0485</c:v>
                </c:pt>
                <c:pt idx="3333">
                  <c:v>-105.04650000000001</c:v>
                </c:pt>
                <c:pt idx="3334">
                  <c:v>-105.0445</c:v>
                </c:pt>
                <c:pt idx="3335">
                  <c:v>-105.0425</c:v>
                </c:pt>
                <c:pt idx="3336">
                  <c:v>-105.04050000000001</c:v>
                </c:pt>
                <c:pt idx="3337">
                  <c:v>-105.0385</c:v>
                </c:pt>
                <c:pt idx="3338">
                  <c:v>-105.0365</c:v>
                </c:pt>
                <c:pt idx="3339">
                  <c:v>-105.03450000000001</c:v>
                </c:pt>
                <c:pt idx="3340">
                  <c:v>-105.0325</c:v>
                </c:pt>
                <c:pt idx="3341">
                  <c:v>-105.0305</c:v>
                </c:pt>
                <c:pt idx="3342">
                  <c:v>-105.02850000000001</c:v>
                </c:pt>
                <c:pt idx="3343">
                  <c:v>-105.0265</c:v>
                </c:pt>
                <c:pt idx="3344">
                  <c:v>-105.0245</c:v>
                </c:pt>
                <c:pt idx="3345">
                  <c:v>-105.02250000000001</c:v>
                </c:pt>
                <c:pt idx="3346">
                  <c:v>-105.0205</c:v>
                </c:pt>
                <c:pt idx="3347">
                  <c:v>-105.0185</c:v>
                </c:pt>
                <c:pt idx="3348">
                  <c:v>-105.01650000000001</c:v>
                </c:pt>
                <c:pt idx="3349">
                  <c:v>-105.0145</c:v>
                </c:pt>
                <c:pt idx="3350">
                  <c:v>-105.0125</c:v>
                </c:pt>
                <c:pt idx="3351">
                  <c:v>-105.01050000000001</c:v>
                </c:pt>
                <c:pt idx="3352">
                  <c:v>-105.00850000000001</c:v>
                </c:pt>
                <c:pt idx="3353">
                  <c:v>-105.0065</c:v>
                </c:pt>
                <c:pt idx="3354">
                  <c:v>-105.00450000000001</c:v>
                </c:pt>
                <c:pt idx="3355">
                  <c:v>-105.00250000000001</c:v>
                </c:pt>
                <c:pt idx="3356">
                  <c:v>-105.0005</c:v>
                </c:pt>
                <c:pt idx="3357">
                  <c:v>-104.99850000000001</c:v>
                </c:pt>
                <c:pt idx="3358">
                  <c:v>-104.99650000000001</c:v>
                </c:pt>
                <c:pt idx="3359">
                  <c:v>-104.9945</c:v>
                </c:pt>
                <c:pt idx="3360">
                  <c:v>-104.99250000000001</c:v>
                </c:pt>
                <c:pt idx="3361">
                  <c:v>-104.99050000000001</c:v>
                </c:pt>
                <c:pt idx="3362">
                  <c:v>-104.9885</c:v>
                </c:pt>
                <c:pt idx="3363">
                  <c:v>-104.98650000000001</c:v>
                </c:pt>
                <c:pt idx="3364">
                  <c:v>-104.98450000000001</c:v>
                </c:pt>
                <c:pt idx="3365">
                  <c:v>-104.9825</c:v>
                </c:pt>
                <c:pt idx="3366">
                  <c:v>-104.98050000000001</c:v>
                </c:pt>
                <c:pt idx="3367">
                  <c:v>-104.97850000000001</c:v>
                </c:pt>
                <c:pt idx="3368">
                  <c:v>-104.9765</c:v>
                </c:pt>
                <c:pt idx="3369">
                  <c:v>-104.97450000000001</c:v>
                </c:pt>
                <c:pt idx="3370">
                  <c:v>-104.97250000000001</c:v>
                </c:pt>
                <c:pt idx="3371">
                  <c:v>-104.9705</c:v>
                </c:pt>
                <c:pt idx="3372">
                  <c:v>-104.96850000000001</c:v>
                </c:pt>
                <c:pt idx="3373">
                  <c:v>-104.96650000000001</c:v>
                </c:pt>
                <c:pt idx="3374">
                  <c:v>-104.9645</c:v>
                </c:pt>
                <c:pt idx="3375">
                  <c:v>-104.96250000000001</c:v>
                </c:pt>
                <c:pt idx="3376">
                  <c:v>-104.96050000000001</c:v>
                </c:pt>
                <c:pt idx="3377">
                  <c:v>-104.9585</c:v>
                </c:pt>
                <c:pt idx="3378">
                  <c:v>-104.95650000000001</c:v>
                </c:pt>
                <c:pt idx="3379">
                  <c:v>-104.95450000000001</c:v>
                </c:pt>
                <c:pt idx="3380">
                  <c:v>-104.9525</c:v>
                </c:pt>
                <c:pt idx="3381">
                  <c:v>-104.95050000000001</c:v>
                </c:pt>
                <c:pt idx="3382">
                  <c:v>-104.94850000000001</c:v>
                </c:pt>
                <c:pt idx="3383">
                  <c:v>-104.9465</c:v>
                </c:pt>
                <c:pt idx="3384">
                  <c:v>-104.94450000000001</c:v>
                </c:pt>
                <c:pt idx="3385">
                  <c:v>-104.94250000000001</c:v>
                </c:pt>
                <c:pt idx="3386">
                  <c:v>-104.9405</c:v>
                </c:pt>
                <c:pt idx="3387">
                  <c:v>-104.9385</c:v>
                </c:pt>
                <c:pt idx="3388">
                  <c:v>-104.93650000000001</c:v>
                </c:pt>
                <c:pt idx="3389">
                  <c:v>-104.9345</c:v>
                </c:pt>
                <c:pt idx="3390">
                  <c:v>-104.9325</c:v>
                </c:pt>
                <c:pt idx="3391">
                  <c:v>-104.93050000000001</c:v>
                </c:pt>
                <c:pt idx="3392">
                  <c:v>-104.9285</c:v>
                </c:pt>
                <c:pt idx="3393">
                  <c:v>-104.9265</c:v>
                </c:pt>
                <c:pt idx="3394">
                  <c:v>-104.92450000000001</c:v>
                </c:pt>
                <c:pt idx="3395">
                  <c:v>-104.9225</c:v>
                </c:pt>
                <c:pt idx="3396">
                  <c:v>-104.9205</c:v>
                </c:pt>
                <c:pt idx="3397">
                  <c:v>-104.91850000000001</c:v>
                </c:pt>
                <c:pt idx="3398">
                  <c:v>-104.9165</c:v>
                </c:pt>
                <c:pt idx="3399">
                  <c:v>-104.9145</c:v>
                </c:pt>
                <c:pt idx="3400">
                  <c:v>-104.91250000000001</c:v>
                </c:pt>
                <c:pt idx="3401">
                  <c:v>-104.91050000000001</c:v>
                </c:pt>
                <c:pt idx="3402">
                  <c:v>-104.9085</c:v>
                </c:pt>
                <c:pt idx="3403">
                  <c:v>-104.90650000000001</c:v>
                </c:pt>
                <c:pt idx="3404">
                  <c:v>-104.90450000000001</c:v>
                </c:pt>
                <c:pt idx="3405">
                  <c:v>-104.9025</c:v>
                </c:pt>
                <c:pt idx="3406">
                  <c:v>-104.90050000000001</c:v>
                </c:pt>
                <c:pt idx="3407">
                  <c:v>-104.89850000000001</c:v>
                </c:pt>
                <c:pt idx="3408">
                  <c:v>-104.8965</c:v>
                </c:pt>
                <c:pt idx="3409">
                  <c:v>-104.89450000000001</c:v>
                </c:pt>
                <c:pt idx="3410">
                  <c:v>-104.89250000000001</c:v>
                </c:pt>
                <c:pt idx="3411">
                  <c:v>-104.8905</c:v>
                </c:pt>
                <c:pt idx="3412">
                  <c:v>-104.88850000000001</c:v>
                </c:pt>
                <c:pt idx="3413">
                  <c:v>-104.88650000000001</c:v>
                </c:pt>
                <c:pt idx="3414">
                  <c:v>-104.8845</c:v>
                </c:pt>
                <c:pt idx="3415">
                  <c:v>-104.88250000000001</c:v>
                </c:pt>
                <c:pt idx="3416">
                  <c:v>-104.88050000000001</c:v>
                </c:pt>
                <c:pt idx="3417">
                  <c:v>-104.8785</c:v>
                </c:pt>
                <c:pt idx="3418">
                  <c:v>-104.87650000000001</c:v>
                </c:pt>
                <c:pt idx="3419">
                  <c:v>-104.87450000000001</c:v>
                </c:pt>
                <c:pt idx="3420">
                  <c:v>-104.8725</c:v>
                </c:pt>
                <c:pt idx="3421">
                  <c:v>-104.87050000000001</c:v>
                </c:pt>
                <c:pt idx="3422">
                  <c:v>-104.86850000000001</c:v>
                </c:pt>
                <c:pt idx="3423">
                  <c:v>-104.8665</c:v>
                </c:pt>
                <c:pt idx="3424">
                  <c:v>-104.86450000000001</c:v>
                </c:pt>
                <c:pt idx="3425">
                  <c:v>-104.86250000000001</c:v>
                </c:pt>
                <c:pt idx="3426">
                  <c:v>-104.8605</c:v>
                </c:pt>
                <c:pt idx="3427">
                  <c:v>-104.85850000000001</c:v>
                </c:pt>
                <c:pt idx="3428">
                  <c:v>-104.85650000000001</c:v>
                </c:pt>
                <c:pt idx="3429">
                  <c:v>-104.8545</c:v>
                </c:pt>
                <c:pt idx="3430">
                  <c:v>-104.85250000000001</c:v>
                </c:pt>
                <c:pt idx="3431">
                  <c:v>-104.85050000000001</c:v>
                </c:pt>
                <c:pt idx="3432">
                  <c:v>-104.8485</c:v>
                </c:pt>
                <c:pt idx="3433">
                  <c:v>-104.84650000000001</c:v>
                </c:pt>
                <c:pt idx="3434">
                  <c:v>-104.84450000000001</c:v>
                </c:pt>
                <c:pt idx="3435">
                  <c:v>-104.8425</c:v>
                </c:pt>
                <c:pt idx="3436">
                  <c:v>-104.84050000000001</c:v>
                </c:pt>
                <c:pt idx="3437">
                  <c:v>-104.83850000000001</c:v>
                </c:pt>
                <c:pt idx="3438">
                  <c:v>-104.8365</c:v>
                </c:pt>
                <c:pt idx="3439">
                  <c:v>-104.83450000000001</c:v>
                </c:pt>
                <c:pt idx="3440">
                  <c:v>-104.83250000000001</c:v>
                </c:pt>
                <c:pt idx="3441">
                  <c:v>-104.8305</c:v>
                </c:pt>
                <c:pt idx="3442">
                  <c:v>-104.82850000000001</c:v>
                </c:pt>
                <c:pt idx="3443">
                  <c:v>-104.82650000000001</c:v>
                </c:pt>
                <c:pt idx="3444">
                  <c:v>-104.8245</c:v>
                </c:pt>
                <c:pt idx="3445">
                  <c:v>-104.82250000000001</c:v>
                </c:pt>
                <c:pt idx="3446">
                  <c:v>-104.82050000000001</c:v>
                </c:pt>
                <c:pt idx="3447">
                  <c:v>-104.8185</c:v>
                </c:pt>
                <c:pt idx="3448">
                  <c:v>-104.8165</c:v>
                </c:pt>
                <c:pt idx="3449">
                  <c:v>-104.81450000000001</c:v>
                </c:pt>
                <c:pt idx="3450">
                  <c:v>-104.8125</c:v>
                </c:pt>
                <c:pt idx="3451">
                  <c:v>-104.8105</c:v>
                </c:pt>
                <c:pt idx="3452">
                  <c:v>-104.80850000000001</c:v>
                </c:pt>
                <c:pt idx="3453">
                  <c:v>-104.8065</c:v>
                </c:pt>
                <c:pt idx="3454">
                  <c:v>-104.8045</c:v>
                </c:pt>
                <c:pt idx="3455">
                  <c:v>-104.80250000000001</c:v>
                </c:pt>
                <c:pt idx="3456">
                  <c:v>-104.8005</c:v>
                </c:pt>
                <c:pt idx="3457">
                  <c:v>-104.7985</c:v>
                </c:pt>
                <c:pt idx="3458">
                  <c:v>-104.79650000000001</c:v>
                </c:pt>
                <c:pt idx="3459">
                  <c:v>-104.7945</c:v>
                </c:pt>
                <c:pt idx="3460">
                  <c:v>-104.7925</c:v>
                </c:pt>
                <c:pt idx="3461">
                  <c:v>-104.79050000000001</c:v>
                </c:pt>
                <c:pt idx="3462">
                  <c:v>-104.7885</c:v>
                </c:pt>
                <c:pt idx="3463">
                  <c:v>-104.7865</c:v>
                </c:pt>
                <c:pt idx="3464">
                  <c:v>-104.78450000000001</c:v>
                </c:pt>
                <c:pt idx="3465">
                  <c:v>-104.7825</c:v>
                </c:pt>
                <c:pt idx="3466">
                  <c:v>-104.7805</c:v>
                </c:pt>
                <c:pt idx="3467">
                  <c:v>-104.77850000000001</c:v>
                </c:pt>
                <c:pt idx="3468">
                  <c:v>-104.7765</c:v>
                </c:pt>
                <c:pt idx="3469">
                  <c:v>-104.7745</c:v>
                </c:pt>
                <c:pt idx="3470">
                  <c:v>-104.77250000000001</c:v>
                </c:pt>
                <c:pt idx="3471">
                  <c:v>-104.7705</c:v>
                </c:pt>
                <c:pt idx="3472">
                  <c:v>-104.7685</c:v>
                </c:pt>
                <c:pt idx="3473">
                  <c:v>-104.76650000000001</c:v>
                </c:pt>
                <c:pt idx="3474">
                  <c:v>-104.7645</c:v>
                </c:pt>
                <c:pt idx="3475">
                  <c:v>-104.7625</c:v>
                </c:pt>
                <c:pt idx="3476">
                  <c:v>-104.76050000000001</c:v>
                </c:pt>
                <c:pt idx="3477">
                  <c:v>-104.75850000000001</c:v>
                </c:pt>
                <c:pt idx="3478">
                  <c:v>-104.7565</c:v>
                </c:pt>
                <c:pt idx="3479">
                  <c:v>-104.75450000000001</c:v>
                </c:pt>
                <c:pt idx="3480">
                  <c:v>-104.75250000000001</c:v>
                </c:pt>
                <c:pt idx="3481">
                  <c:v>-104.7505</c:v>
                </c:pt>
                <c:pt idx="3482">
                  <c:v>-104.74850000000001</c:v>
                </c:pt>
                <c:pt idx="3483">
                  <c:v>-104.74650000000001</c:v>
                </c:pt>
                <c:pt idx="3484">
                  <c:v>-104.7445</c:v>
                </c:pt>
                <c:pt idx="3485">
                  <c:v>-104.74250000000001</c:v>
                </c:pt>
                <c:pt idx="3486">
                  <c:v>-104.74050000000001</c:v>
                </c:pt>
                <c:pt idx="3487">
                  <c:v>-104.7385</c:v>
                </c:pt>
                <c:pt idx="3488">
                  <c:v>-104.73650000000001</c:v>
                </c:pt>
                <c:pt idx="3489">
                  <c:v>-104.73450000000001</c:v>
                </c:pt>
                <c:pt idx="3490">
                  <c:v>-104.7325</c:v>
                </c:pt>
                <c:pt idx="3491">
                  <c:v>-104.73050000000001</c:v>
                </c:pt>
                <c:pt idx="3492">
                  <c:v>-104.72850000000001</c:v>
                </c:pt>
                <c:pt idx="3493">
                  <c:v>-104.7265</c:v>
                </c:pt>
                <c:pt idx="3494">
                  <c:v>-104.72450000000001</c:v>
                </c:pt>
                <c:pt idx="3495">
                  <c:v>-104.72250000000001</c:v>
                </c:pt>
                <c:pt idx="3496">
                  <c:v>-104.7205</c:v>
                </c:pt>
                <c:pt idx="3497">
                  <c:v>-104.71850000000001</c:v>
                </c:pt>
                <c:pt idx="3498">
                  <c:v>-104.71650000000001</c:v>
                </c:pt>
                <c:pt idx="3499">
                  <c:v>-104.7145</c:v>
                </c:pt>
                <c:pt idx="3500">
                  <c:v>-104.71250000000001</c:v>
                </c:pt>
                <c:pt idx="3501">
                  <c:v>-104.71050000000001</c:v>
                </c:pt>
                <c:pt idx="3502">
                  <c:v>-104.7085</c:v>
                </c:pt>
                <c:pt idx="3503">
                  <c:v>-104.70650000000001</c:v>
                </c:pt>
                <c:pt idx="3504">
                  <c:v>-104.70450000000001</c:v>
                </c:pt>
                <c:pt idx="3505">
                  <c:v>-104.7025</c:v>
                </c:pt>
                <c:pt idx="3506">
                  <c:v>-104.70050000000001</c:v>
                </c:pt>
                <c:pt idx="3507">
                  <c:v>-104.69850000000001</c:v>
                </c:pt>
                <c:pt idx="3508">
                  <c:v>-104.6965</c:v>
                </c:pt>
                <c:pt idx="3509">
                  <c:v>-104.69450000000001</c:v>
                </c:pt>
                <c:pt idx="3510">
                  <c:v>-104.69250000000001</c:v>
                </c:pt>
                <c:pt idx="3511">
                  <c:v>-104.6905</c:v>
                </c:pt>
                <c:pt idx="3512">
                  <c:v>-104.6885</c:v>
                </c:pt>
                <c:pt idx="3513">
                  <c:v>-104.68650000000001</c:v>
                </c:pt>
                <c:pt idx="3514">
                  <c:v>-104.6845</c:v>
                </c:pt>
                <c:pt idx="3515">
                  <c:v>-104.6825</c:v>
                </c:pt>
                <c:pt idx="3516">
                  <c:v>-104.68050000000001</c:v>
                </c:pt>
                <c:pt idx="3517">
                  <c:v>-104.6785</c:v>
                </c:pt>
                <c:pt idx="3518">
                  <c:v>-104.6765</c:v>
                </c:pt>
                <c:pt idx="3519">
                  <c:v>-104.67450000000001</c:v>
                </c:pt>
                <c:pt idx="3520">
                  <c:v>-104.6725</c:v>
                </c:pt>
                <c:pt idx="3521">
                  <c:v>-104.6705</c:v>
                </c:pt>
                <c:pt idx="3522">
                  <c:v>-104.66850000000001</c:v>
                </c:pt>
                <c:pt idx="3523">
                  <c:v>-104.6665</c:v>
                </c:pt>
                <c:pt idx="3524">
                  <c:v>-104.6645</c:v>
                </c:pt>
                <c:pt idx="3525">
                  <c:v>-104.66250000000001</c:v>
                </c:pt>
                <c:pt idx="3526">
                  <c:v>-104.66050000000001</c:v>
                </c:pt>
                <c:pt idx="3527">
                  <c:v>-104.6585</c:v>
                </c:pt>
                <c:pt idx="3528">
                  <c:v>-104.65650000000001</c:v>
                </c:pt>
                <c:pt idx="3529">
                  <c:v>-104.65450000000001</c:v>
                </c:pt>
                <c:pt idx="3530">
                  <c:v>-104.6525</c:v>
                </c:pt>
                <c:pt idx="3531">
                  <c:v>-104.65050000000001</c:v>
                </c:pt>
                <c:pt idx="3532">
                  <c:v>-104.64850000000001</c:v>
                </c:pt>
                <c:pt idx="3533">
                  <c:v>-104.6465</c:v>
                </c:pt>
                <c:pt idx="3534">
                  <c:v>-104.64450000000001</c:v>
                </c:pt>
                <c:pt idx="3535">
                  <c:v>-104.64250000000001</c:v>
                </c:pt>
                <c:pt idx="3536">
                  <c:v>-104.6405</c:v>
                </c:pt>
                <c:pt idx="3537">
                  <c:v>-104.63850000000001</c:v>
                </c:pt>
                <c:pt idx="3538">
                  <c:v>-104.63650000000001</c:v>
                </c:pt>
                <c:pt idx="3539">
                  <c:v>-104.6345</c:v>
                </c:pt>
                <c:pt idx="3540">
                  <c:v>-104.63250000000001</c:v>
                </c:pt>
                <c:pt idx="3541">
                  <c:v>-104.63050000000001</c:v>
                </c:pt>
                <c:pt idx="3542">
                  <c:v>-104.6285</c:v>
                </c:pt>
                <c:pt idx="3543">
                  <c:v>-104.62650000000001</c:v>
                </c:pt>
                <c:pt idx="3544">
                  <c:v>-104.62450000000001</c:v>
                </c:pt>
                <c:pt idx="3545">
                  <c:v>-104.6225</c:v>
                </c:pt>
                <c:pt idx="3546">
                  <c:v>-104.62050000000001</c:v>
                </c:pt>
                <c:pt idx="3547">
                  <c:v>-104.61850000000001</c:v>
                </c:pt>
                <c:pt idx="3548">
                  <c:v>-104.6165</c:v>
                </c:pt>
                <c:pt idx="3549">
                  <c:v>-104.61450000000001</c:v>
                </c:pt>
                <c:pt idx="3550">
                  <c:v>-104.61250000000001</c:v>
                </c:pt>
                <c:pt idx="3551">
                  <c:v>-104.6105</c:v>
                </c:pt>
                <c:pt idx="3552">
                  <c:v>-104.60850000000001</c:v>
                </c:pt>
                <c:pt idx="3553">
                  <c:v>-104.60650000000001</c:v>
                </c:pt>
                <c:pt idx="3554">
                  <c:v>-104.6045</c:v>
                </c:pt>
                <c:pt idx="3555">
                  <c:v>-104.60250000000001</c:v>
                </c:pt>
                <c:pt idx="3556">
                  <c:v>-104.60050000000001</c:v>
                </c:pt>
                <c:pt idx="3557">
                  <c:v>-104.5985</c:v>
                </c:pt>
                <c:pt idx="3558">
                  <c:v>-104.59650000000001</c:v>
                </c:pt>
                <c:pt idx="3559">
                  <c:v>-104.59450000000001</c:v>
                </c:pt>
                <c:pt idx="3560">
                  <c:v>-104.5925</c:v>
                </c:pt>
                <c:pt idx="3561">
                  <c:v>-104.59050000000001</c:v>
                </c:pt>
                <c:pt idx="3562">
                  <c:v>-104.58850000000001</c:v>
                </c:pt>
                <c:pt idx="3563">
                  <c:v>-104.5865</c:v>
                </c:pt>
                <c:pt idx="3564">
                  <c:v>-104.58450000000001</c:v>
                </c:pt>
                <c:pt idx="3565">
                  <c:v>-104.58250000000001</c:v>
                </c:pt>
                <c:pt idx="3566">
                  <c:v>-104.5805</c:v>
                </c:pt>
                <c:pt idx="3567">
                  <c:v>-104.57850000000001</c:v>
                </c:pt>
                <c:pt idx="3568">
                  <c:v>-104.57650000000001</c:v>
                </c:pt>
                <c:pt idx="3569">
                  <c:v>-104.5745</c:v>
                </c:pt>
                <c:pt idx="3570">
                  <c:v>-104.57250000000001</c:v>
                </c:pt>
                <c:pt idx="3571">
                  <c:v>-104.57050000000001</c:v>
                </c:pt>
                <c:pt idx="3572">
                  <c:v>-104.5685</c:v>
                </c:pt>
                <c:pt idx="3573">
                  <c:v>-104.5665</c:v>
                </c:pt>
                <c:pt idx="3574">
                  <c:v>-104.56450000000001</c:v>
                </c:pt>
                <c:pt idx="3575">
                  <c:v>-104.5625</c:v>
                </c:pt>
                <c:pt idx="3576">
                  <c:v>-104.5605</c:v>
                </c:pt>
                <c:pt idx="3577">
                  <c:v>-104.55850000000001</c:v>
                </c:pt>
                <c:pt idx="3578">
                  <c:v>-104.5565</c:v>
                </c:pt>
                <c:pt idx="3579">
                  <c:v>-104.5545</c:v>
                </c:pt>
                <c:pt idx="3580">
                  <c:v>-104.55250000000001</c:v>
                </c:pt>
                <c:pt idx="3581">
                  <c:v>-104.5505</c:v>
                </c:pt>
                <c:pt idx="3582">
                  <c:v>-104.5485</c:v>
                </c:pt>
                <c:pt idx="3583">
                  <c:v>-104.54650000000001</c:v>
                </c:pt>
                <c:pt idx="3584">
                  <c:v>-104.5445</c:v>
                </c:pt>
                <c:pt idx="3585">
                  <c:v>-104.5425</c:v>
                </c:pt>
                <c:pt idx="3586">
                  <c:v>-104.54050000000001</c:v>
                </c:pt>
                <c:pt idx="3587">
                  <c:v>-104.5385</c:v>
                </c:pt>
                <c:pt idx="3588">
                  <c:v>-104.5365</c:v>
                </c:pt>
                <c:pt idx="3589">
                  <c:v>-104.53450000000001</c:v>
                </c:pt>
                <c:pt idx="3590">
                  <c:v>-104.5325</c:v>
                </c:pt>
                <c:pt idx="3591">
                  <c:v>-104.5305</c:v>
                </c:pt>
                <c:pt idx="3592">
                  <c:v>-104.52850000000001</c:v>
                </c:pt>
                <c:pt idx="3593">
                  <c:v>-104.5265</c:v>
                </c:pt>
                <c:pt idx="3594">
                  <c:v>-104.5245</c:v>
                </c:pt>
                <c:pt idx="3595">
                  <c:v>-104.52250000000001</c:v>
                </c:pt>
                <c:pt idx="3596">
                  <c:v>-104.5205</c:v>
                </c:pt>
                <c:pt idx="3597">
                  <c:v>-104.5185</c:v>
                </c:pt>
                <c:pt idx="3598">
                  <c:v>-104.51650000000001</c:v>
                </c:pt>
                <c:pt idx="3599">
                  <c:v>-104.5145</c:v>
                </c:pt>
                <c:pt idx="3600">
                  <c:v>-104.5125</c:v>
                </c:pt>
                <c:pt idx="3601">
                  <c:v>-104.51050000000001</c:v>
                </c:pt>
                <c:pt idx="3602">
                  <c:v>-104.50850000000001</c:v>
                </c:pt>
                <c:pt idx="3603">
                  <c:v>-104.5065</c:v>
                </c:pt>
                <c:pt idx="3604">
                  <c:v>-104.50450000000001</c:v>
                </c:pt>
                <c:pt idx="3605">
                  <c:v>-104.50250000000001</c:v>
                </c:pt>
                <c:pt idx="3606">
                  <c:v>-104.5005</c:v>
                </c:pt>
                <c:pt idx="3607">
                  <c:v>-104.49850000000001</c:v>
                </c:pt>
                <c:pt idx="3608">
                  <c:v>-104.49650000000001</c:v>
                </c:pt>
                <c:pt idx="3609">
                  <c:v>-104.4945</c:v>
                </c:pt>
                <c:pt idx="3610">
                  <c:v>-104.49250000000001</c:v>
                </c:pt>
                <c:pt idx="3611">
                  <c:v>-104.49050000000001</c:v>
                </c:pt>
                <c:pt idx="3612">
                  <c:v>-104.4885</c:v>
                </c:pt>
                <c:pt idx="3613">
                  <c:v>-104.48650000000001</c:v>
                </c:pt>
                <c:pt idx="3614">
                  <c:v>-104.48450000000001</c:v>
                </c:pt>
                <c:pt idx="3615">
                  <c:v>-104.4825</c:v>
                </c:pt>
                <c:pt idx="3616">
                  <c:v>-104.48050000000001</c:v>
                </c:pt>
                <c:pt idx="3617">
                  <c:v>-104.47850000000001</c:v>
                </c:pt>
                <c:pt idx="3618">
                  <c:v>-104.4765</c:v>
                </c:pt>
                <c:pt idx="3619">
                  <c:v>-104.47450000000001</c:v>
                </c:pt>
                <c:pt idx="3620">
                  <c:v>-104.47250000000001</c:v>
                </c:pt>
                <c:pt idx="3621">
                  <c:v>-104.4705</c:v>
                </c:pt>
                <c:pt idx="3622">
                  <c:v>-104.46850000000001</c:v>
                </c:pt>
                <c:pt idx="3623">
                  <c:v>-104.46650000000001</c:v>
                </c:pt>
                <c:pt idx="3624">
                  <c:v>-104.4645</c:v>
                </c:pt>
                <c:pt idx="3625">
                  <c:v>-104.46250000000001</c:v>
                </c:pt>
                <c:pt idx="3626">
                  <c:v>-104.46050000000001</c:v>
                </c:pt>
                <c:pt idx="3627">
                  <c:v>-104.4585</c:v>
                </c:pt>
                <c:pt idx="3628">
                  <c:v>-104.45650000000001</c:v>
                </c:pt>
                <c:pt idx="3629">
                  <c:v>-104.45450000000001</c:v>
                </c:pt>
                <c:pt idx="3630">
                  <c:v>-104.4525</c:v>
                </c:pt>
                <c:pt idx="3631">
                  <c:v>-104.45050000000001</c:v>
                </c:pt>
                <c:pt idx="3632">
                  <c:v>-104.44850000000001</c:v>
                </c:pt>
                <c:pt idx="3633">
                  <c:v>-104.4465</c:v>
                </c:pt>
                <c:pt idx="3634">
                  <c:v>-104.44450000000001</c:v>
                </c:pt>
                <c:pt idx="3635">
                  <c:v>-104.44250000000001</c:v>
                </c:pt>
                <c:pt idx="3636">
                  <c:v>-104.4405</c:v>
                </c:pt>
                <c:pt idx="3637">
                  <c:v>-104.4385</c:v>
                </c:pt>
                <c:pt idx="3638">
                  <c:v>-104.43650000000001</c:v>
                </c:pt>
                <c:pt idx="3639">
                  <c:v>-104.4345</c:v>
                </c:pt>
                <c:pt idx="3640">
                  <c:v>-104.4325</c:v>
                </c:pt>
                <c:pt idx="3641">
                  <c:v>-104.43050000000001</c:v>
                </c:pt>
                <c:pt idx="3642">
                  <c:v>-104.4285</c:v>
                </c:pt>
                <c:pt idx="3643">
                  <c:v>-104.4265</c:v>
                </c:pt>
                <c:pt idx="3644">
                  <c:v>-104.42450000000001</c:v>
                </c:pt>
                <c:pt idx="3645">
                  <c:v>-104.4225</c:v>
                </c:pt>
                <c:pt idx="3646">
                  <c:v>-104.4205</c:v>
                </c:pt>
                <c:pt idx="3647">
                  <c:v>-104.41850000000001</c:v>
                </c:pt>
                <c:pt idx="3648">
                  <c:v>-104.4165</c:v>
                </c:pt>
                <c:pt idx="3649">
                  <c:v>-104.4145</c:v>
                </c:pt>
                <c:pt idx="3650">
                  <c:v>-104.41250000000001</c:v>
                </c:pt>
                <c:pt idx="3651">
                  <c:v>-104.41050000000001</c:v>
                </c:pt>
                <c:pt idx="3652">
                  <c:v>-104.4085</c:v>
                </c:pt>
                <c:pt idx="3653">
                  <c:v>-104.40650000000001</c:v>
                </c:pt>
                <c:pt idx="3654">
                  <c:v>-104.40450000000001</c:v>
                </c:pt>
                <c:pt idx="3655">
                  <c:v>-104.4025</c:v>
                </c:pt>
                <c:pt idx="3656">
                  <c:v>-104.40050000000001</c:v>
                </c:pt>
                <c:pt idx="3657">
                  <c:v>-104.39850000000001</c:v>
                </c:pt>
                <c:pt idx="3658">
                  <c:v>-104.3965</c:v>
                </c:pt>
                <c:pt idx="3659">
                  <c:v>-104.39450000000001</c:v>
                </c:pt>
                <c:pt idx="3660">
                  <c:v>-104.39250000000001</c:v>
                </c:pt>
                <c:pt idx="3661">
                  <c:v>-104.3905</c:v>
                </c:pt>
                <c:pt idx="3662">
                  <c:v>-104.38850000000001</c:v>
                </c:pt>
                <c:pt idx="3663">
                  <c:v>-104.38650000000001</c:v>
                </c:pt>
                <c:pt idx="3664">
                  <c:v>-104.3845</c:v>
                </c:pt>
                <c:pt idx="3665">
                  <c:v>-104.38250000000001</c:v>
                </c:pt>
                <c:pt idx="3666">
                  <c:v>-104.38050000000001</c:v>
                </c:pt>
                <c:pt idx="3667">
                  <c:v>-104.3785</c:v>
                </c:pt>
                <c:pt idx="3668">
                  <c:v>-104.37650000000001</c:v>
                </c:pt>
                <c:pt idx="3669">
                  <c:v>-104.37450000000001</c:v>
                </c:pt>
                <c:pt idx="3670">
                  <c:v>-104.3725</c:v>
                </c:pt>
                <c:pt idx="3671">
                  <c:v>-104.37050000000001</c:v>
                </c:pt>
                <c:pt idx="3672">
                  <c:v>-104.36850000000001</c:v>
                </c:pt>
                <c:pt idx="3673">
                  <c:v>-104.3665</c:v>
                </c:pt>
                <c:pt idx="3674">
                  <c:v>-104.36450000000001</c:v>
                </c:pt>
                <c:pt idx="3675">
                  <c:v>-104.36250000000001</c:v>
                </c:pt>
                <c:pt idx="3676">
                  <c:v>-104.3605</c:v>
                </c:pt>
                <c:pt idx="3677">
                  <c:v>-104.35850000000001</c:v>
                </c:pt>
                <c:pt idx="3678">
                  <c:v>-104.35650000000001</c:v>
                </c:pt>
                <c:pt idx="3679">
                  <c:v>-104.3545</c:v>
                </c:pt>
                <c:pt idx="3680">
                  <c:v>-104.35250000000001</c:v>
                </c:pt>
                <c:pt idx="3681">
                  <c:v>-104.35050000000001</c:v>
                </c:pt>
                <c:pt idx="3682">
                  <c:v>-104.3485</c:v>
                </c:pt>
                <c:pt idx="3683">
                  <c:v>-104.34650000000001</c:v>
                </c:pt>
                <c:pt idx="3684">
                  <c:v>-104.34450000000001</c:v>
                </c:pt>
                <c:pt idx="3685">
                  <c:v>-104.3425</c:v>
                </c:pt>
                <c:pt idx="3686">
                  <c:v>-104.34050000000001</c:v>
                </c:pt>
                <c:pt idx="3687">
                  <c:v>-104.33850000000001</c:v>
                </c:pt>
                <c:pt idx="3688">
                  <c:v>-104.3365</c:v>
                </c:pt>
                <c:pt idx="3689">
                  <c:v>-104.33450000000001</c:v>
                </c:pt>
                <c:pt idx="3690">
                  <c:v>-104.33250000000001</c:v>
                </c:pt>
                <c:pt idx="3691">
                  <c:v>-104.3305</c:v>
                </c:pt>
                <c:pt idx="3692">
                  <c:v>-104.32850000000001</c:v>
                </c:pt>
                <c:pt idx="3693">
                  <c:v>-104.32650000000001</c:v>
                </c:pt>
                <c:pt idx="3694">
                  <c:v>-104.3245</c:v>
                </c:pt>
                <c:pt idx="3695">
                  <c:v>-104.32250000000001</c:v>
                </c:pt>
                <c:pt idx="3696">
                  <c:v>-104.32050000000001</c:v>
                </c:pt>
                <c:pt idx="3697">
                  <c:v>-104.3185</c:v>
                </c:pt>
                <c:pt idx="3698">
                  <c:v>-104.3165</c:v>
                </c:pt>
                <c:pt idx="3699">
                  <c:v>-104.31450000000001</c:v>
                </c:pt>
                <c:pt idx="3700">
                  <c:v>-104.3125</c:v>
                </c:pt>
                <c:pt idx="3701">
                  <c:v>-104.3105</c:v>
                </c:pt>
                <c:pt idx="3702">
                  <c:v>-104.30850000000001</c:v>
                </c:pt>
                <c:pt idx="3703">
                  <c:v>-104.3065</c:v>
                </c:pt>
                <c:pt idx="3704">
                  <c:v>-104.3045</c:v>
                </c:pt>
                <c:pt idx="3705">
                  <c:v>-104.30250000000001</c:v>
                </c:pt>
                <c:pt idx="3706">
                  <c:v>-104.3005</c:v>
                </c:pt>
                <c:pt idx="3707">
                  <c:v>-104.2985</c:v>
                </c:pt>
                <c:pt idx="3708">
                  <c:v>-104.29650000000001</c:v>
                </c:pt>
                <c:pt idx="3709">
                  <c:v>-104.2945</c:v>
                </c:pt>
                <c:pt idx="3710">
                  <c:v>-104.2925</c:v>
                </c:pt>
                <c:pt idx="3711">
                  <c:v>-104.29050000000001</c:v>
                </c:pt>
                <c:pt idx="3712">
                  <c:v>-104.2885</c:v>
                </c:pt>
                <c:pt idx="3713">
                  <c:v>-104.2865</c:v>
                </c:pt>
                <c:pt idx="3714">
                  <c:v>-104.28450000000001</c:v>
                </c:pt>
                <c:pt idx="3715">
                  <c:v>-104.2825</c:v>
                </c:pt>
                <c:pt idx="3716">
                  <c:v>-104.2805</c:v>
                </c:pt>
                <c:pt idx="3717">
                  <c:v>-104.27850000000001</c:v>
                </c:pt>
                <c:pt idx="3718">
                  <c:v>-104.2765</c:v>
                </c:pt>
                <c:pt idx="3719">
                  <c:v>-104.2745</c:v>
                </c:pt>
                <c:pt idx="3720">
                  <c:v>-104.27250000000001</c:v>
                </c:pt>
                <c:pt idx="3721">
                  <c:v>-104.2705</c:v>
                </c:pt>
                <c:pt idx="3722">
                  <c:v>-104.2685</c:v>
                </c:pt>
                <c:pt idx="3723">
                  <c:v>-104.26650000000001</c:v>
                </c:pt>
                <c:pt idx="3724">
                  <c:v>-104.2645</c:v>
                </c:pt>
                <c:pt idx="3725">
                  <c:v>-104.2625</c:v>
                </c:pt>
                <c:pt idx="3726">
                  <c:v>-104.26050000000001</c:v>
                </c:pt>
                <c:pt idx="3727">
                  <c:v>-104.25850000000001</c:v>
                </c:pt>
                <c:pt idx="3728">
                  <c:v>-104.2565</c:v>
                </c:pt>
                <c:pt idx="3729">
                  <c:v>-104.25450000000001</c:v>
                </c:pt>
                <c:pt idx="3730">
                  <c:v>-104.25250000000001</c:v>
                </c:pt>
                <c:pt idx="3731">
                  <c:v>-104.2505</c:v>
                </c:pt>
                <c:pt idx="3732">
                  <c:v>-104.24850000000001</c:v>
                </c:pt>
                <c:pt idx="3733">
                  <c:v>-104.24650000000001</c:v>
                </c:pt>
                <c:pt idx="3734">
                  <c:v>-104.2445</c:v>
                </c:pt>
                <c:pt idx="3735">
                  <c:v>-104.24250000000001</c:v>
                </c:pt>
                <c:pt idx="3736">
                  <c:v>-104.24050000000001</c:v>
                </c:pt>
                <c:pt idx="3737">
                  <c:v>-104.2385</c:v>
                </c:pt>
                <c:pt idx="3738">
                  <c:v>-104.23650000000001</c:v>
                </c:pt>
                <c:pt idx="3739">
                  <c:v>-104.23450000000001</c:v>
                </c:pt>
                <c:pt idx="3740">
                  <c:v>-104.2325</c:v>
                </c:pt>
                <c:pt idx="3741">
                  <c:v>-104.23050000000001</c:v>
                </c:pt>
                <c:pt idx="3742">
                  <c:v>-104.22850000000001</c:v>
                </c:pt>
                <c:pt idx="3743">
                  <c:v>-104.2265</c:v>
                </c:pt>
                <c:pt idx="3744">
                  <c:v>-104.22450000000001</c:v>
                </c:pt>
                <c:pt idx="3745">
                  <c:v>-104.22250000000001</c:v>
                </c:pt>
                <c:pt idx="3746">
                  <c:v>-104.2205</c:v>
                </c:pt>
                <c:pt idx="3747">
                  <c:v>-104.21850000000001</c:v>
                </c:pt>
                <c:pt idx="3748">
                  <c:v>-104.21650000000001</c:v>
                </c:pt>
                <c:pt idx="3749">
                  <c:v>-104.2145</c:v>
                </c:pt>
                <c:pt idx="3750">
                  <c:v>-104.21250000000001</c:v>
                </c:pt>
                <c:pt idx="3751">
                  <c:v>-104.21050000000001</c:v>
                </c:pt>
                <c:pt idx="3752">
                  <c:v>-104.2085</c:v>
                </c:pt>
                <c:pt idx="3753">
                  <c:v>-104.20650000000001</c:v>
                </c:pt>
                <c:pt idx="3754">
                  <c:v>-104.20450000000001</c:v>
                </c:pt>
                <c:pt idx="3755">
                  <c:v>-104.2025</c:v>
                </c:pt>
                <c:pt idx="3756">
                  <c:v>-104.20050000000001</c:v>
                </c:pt>
                <c:pt idx="3757">
                  <c:v>-104.19850000000001</c:v>
                </c:pt>
                <c:pt idx="3758">
                  <c:v>-104.1965</c:v>
                </c:pt>
                <c:pt idx="3759">
                  <c:v>-104.19450000000001</c:v>
                </c:pt>
                <c:pt idx="3760">
                  <c:v>-104.19250000000001</c:v>
                </c:pt>
                <c:pt idx="3761">
                  <c:v>-104.1905</c:v>
                </c:pt>
                <c:pt idx="3762">
                  <c:v>-104.1885</c:v>
                </c:pt>
                <c:pt idx="3763">
                  <c:v>-104.18650000000001</c:v>
                </c:pt>
                <c:pt idx="3764">
                  <c:v>-104.1845</c:v>
                </c:pt>
                <c:pt idx="3765">
                  <c:v>-104.1825</c:v>
                </c:pt>
                <c:pt idx="3766">
                  <c:v>-104.18050000000001</c:v>
                </c:pt>
                <c:pt idx="3767">
                  <c:v>-104.1785</c:v>
                </c:pt>
                <c:pt idx="3768">
                  <c:v>-104.1765</c:v>
                </c:pt>
                <c:pt idx="3769">
                  <c:v>-104.17450000000001</c:v>
                </c:pt>
                <c:pt idx="3770">
                  <c:v>-104.1725</c:v>
                </c:pt>
                <c:pt idx="3771">
                  <c:v>-104.1705</c:v>
                </c:pt>
                <c:pt idx="3772">
                  <c:v>-104.16850000000001</c:v>
                </c:pt>
                <c:pt idx="3773">
                  <c:v>-104.1665</c:v>
                </c:pt>
                <c:pt idx="3774">
                  <c:v>-104.1645</c:v>
                </c:pt>
                <c:pt idx="3775">
                  <c:v>-104.16250000000001</c:v>
                </c:pt>
                <c:pt idx="3776">
                  <c:v>-104.16050000000001</c:v>
                </c:pt>
                <c:pt idx="3777">
                  <c:v>-104.1585</c:v>
                </c:pt>
                <c:pt idx="3778">
                  <c:v>-104.15650000000001</c:v>
                </c:pt>
                <c:pt idx="3779">
                  <c:v>-104.15450000000001</c:v>
                </c:pt>
                <c:pt idx="3780">
                  <c:v>-104.1525</c:v>
                </c:pt>
                <c:pt idx="3781">
                  <c:v>-104.15050000000001</c:v>
                </c:pt>
                <c:pt idx="3782">
                  <c:v>-104.14850000000001</c:v>
                </c:pt>
                <c:pt idx="3783">
                  <c:v>-104.1465</c:v>
                </c:pt>
                <c:pt idx="3784">
                  <c:v>-104.14450000000001</c:v>
                </c:pt>
                <c:pt idx="3785">
                  <c:v>-104.14250000000001</c:v>
                </c:pt>
                <c:pt idx="3786">
                  <c:v>-104.1405</c:v>
                </c:pt>
                <c:pt idx="3787">
                  <c:v>-104.13850000000001</c:v>
                </c:pt>
                <c:pt idx="3788">
                  <c:v>-104.13650000000001</c:v>
                </c:pt>
                <c:pt idx="3789">
                  <c:v>-104.1345</c:v>
                </c:pt>
                <c:pt idx="3790">
                  <c:v>-104.13250000000001</c:v>
                </c:pt>
                <c:pt idx="3791">
                  <c:v>-104.13050000000001</c:v>
                </c:pt>
                <c:pt idx="3792">
                  <c:v>-104.1285</c:v>
                </c:pt>
                <c:pt idx="3793">
                  <c:v>-104.12650000000001</c:v>
                </c:pt>
                <c:pt idx="3794">
                  <c:v>-104.12450000000001</c:v>
                </c:pt>
                <c:pt idx="3795">
                  <c:v>-104.1225</c:v>
                </c:pt>
                <c:pt idx="3796">
                  <c:v>-104.12050000000001</c:v>
                </c:pt>
                <c:pt idx="3797">
                  <c:v>-104.11850000000001</c:v>
                </c:pt>
                <c:pt idx="3798">
                  <c:v>-104.1165</c:v>
                </c:pt>
                <c:pt idx="3799">
                  <c:v>-104.11450000000001</c:v>
                </c:pt>
                <c:pt idx="3800">
                  <c:v>-104.11250000000001</c:v>
                </c:pt>
                <c:pt idx="3801">
                  <c:v>-104.1105</c:v>
                </c:pt>
                <c:pt idx="3802">
                  <c:v>-104.10850000000001</c:v>
                </c:pt>
                <c:pt idx="3803">
                  <c:v>-104.10650000000001</c:v>
                </c:pt>
                <c:pt idx="3804">
                  <c:v>-104.1045</c:v>
                </c:pt>
                <c:pt idx="3805">
                  <c:v>-104.10250000000001</c:v>
                </c:pt>
                <c:pt idx="3806">
                  <c:v>-104.10050000000001</c:v>
                </c:pt>
                <c:pt idx="3807">
                  <c:v>-104.0985</c:v>
                </c:pt>
                <c:pt idx="3808">
                  <c:v>-104.09650000000001</c:v>
                </c:pt>
                <c:pt idx="3809">
                  <c:v>-104.09450000000001</c:v>
                </c:pt>
                <c:pt idx="3810">
                  <c:v>-104.0925</c:v>
                </c:pt>
                <c:pt idx="3811">
                  <c:v>-104.09050000000001</c:v>
                </c:pt>
                <c:pt idx="3812">
                  <c:v>-104.08850000000001</c:v>
                </c:pt>
                <c:pt idx="3813">
                  <c:v>-104.0865</c:v>
                </c:pt>
                <c:pt idx="3814">
                  <c:v>-104.08450000000001</c:v>
                </c:pt>
                <c:pt idx="3815">
                  <c:v>-104.08250000000001</c:v>
                </c:pt>
                <c:pt idx="3816">
                  <c:v>-104.0805</c:v>
                </c:pt>
                <c:pt idx="3817">
                  <c:v>-104.07850000000001</c:v>
                </c:pt>
                <c:pt idx="3818">
                  <c:v>-104.07650000000001</c:v>
                </c:pt>
                <c:pt idx="3819">
                  <c:v>-104.0745</c:v>
                </c:pt>
                <c:pt idx="3820">
                  <c:v>-104.07250000000001</c:v>
                </c:pt>
                <c:pt idx="3821">
                  <c:v>-104.07050000000001</c:v>
                </c:pt>
                <c:pt idx="3822">
                  <c:v>-104.0685</c:v>
                </c:pt>
                <c:pt idx="3823">
                  <c:v>-104.0665</c:v>
                </c:pt>
                <c:pt idx="3824">
                  <c:v>-104.06450000000001</c:v>
                </c:pt>
                <c:pt idx="3825">
                  <c:v>-104.0625</c:v>
                </c:pt>
                <c:pt idx="3826">
                  <c:v>-104.0605</c:v>
                </c:pt>
                <c:pt idx="3827">
                  <c:v>-104.05850000000001</c:v>
                </c:pt>
                <c:pt idx="3828">
                  <c:v>-104.0565</c:v>
                </c:pt>
                <c:pt idx="3829">
                  <c:v>-104.0545</c:v>
                </c:pt>
                <c:pt idx="3830">
                  <c:v>-104.05250000000001</c:v>
                </c:pt>
                <c:pt idx="3831">
                  <c:v>-104.0505</c:v>
                </c:pt>
                <c:pt idx="3832">
                  <c:v>-104.0485</c:v>
                </c:pt>
                <c:pt idx="3833">
                  <c:v>-104.04650000000001</c:v>
                </c:pt>
                <c:pt idx="3834">
                  <c:v>-104.0445</c:v>
                </c:pt>
                <c:pt idx="3835">
                  <c:v>-104.0425</c:v>
                </c:pt>
                <c:pt idx="3836">
                  <c:v>-104.04050000000001</c:v>
                </c:pt>
                <c:pt idx="3837">
                  <c:v>-104.0385</c:v>
                </c:pt>
                <c:pt idx="3838">
                  <c:v>-104.0365</c:v>
                </c:pt>
                <c:pt idx="3839">
                  <c:v>-104.03450000000001</c:v>
                </c:pt>
                <c:pt idx="3840">
                  <c:v>-104.0325</c:v>
                </c:pt>
                <c:pt idx="3841">
                  <c:v>-104.0305</c:v>
                </c:pt>
                <c:pt idx="3842">
                  <c:v>-104.02850000000001</c:v>
                </c:pt>
                <c:pt idx="3843">
                  <c:v>-104.0265</c:v>
                </c:pt>
                <c:pt idx="3844">
                  <c:v>-104.0245</c:v>
                </c:pt>
                <c:pt idx="3845">
                  <c:v>-104.02250000000001</c:v>
                </c:pt>
                <c:pt idx="3846">
                  <c:v>-104.0205</c:v>
                </c:pt>
                <c:pt idx="3847">
                  <c:v>-104.0185</c:v>
                </c:pt>
                <c:pt idx="3848">
                  <c:v>-104.01650000000001</c:v>
                </c:pt>
                <c:pt idx="3849">
                  <c:v>-104.0145</c:v>
                </c:pt>
                <c:pt idx="3850">
                  <c:v>-104.0125</c:v>
                </c:pt>
                <c:pt idx="3851">
                  <c:v>-104.01050000000001</c:v>
                </c:pt>
                <c:pt idx="3852">
                  <c:v>-104.00850000000001</c:v>
                </c:pt>
                <c:pt idx="3853">
                  <c:v>-104.0065</c:v>
                </c:pt>
                <c:pt idx="3854">
                  <c:v>-104.00450000000001</c:v>
                </c:pt>
                <c:pt idx="3855">
                  <c:v>-104.00250000000001</c:v>
                </c:pt>
                <c:pt idx="3856">
                  <c:v>-104.0005</c:v>
                </c:pt>
                <c:pt idx="3857">
                  <c:v>-103.99850000000001</c:v>
                </c:pt>
                <c:pt idx="3858">
                  <c:v>-103.99650000000001</c:v>
                </c:pt>
                <c:pt idx="3859">
                  <c:v>-103.9945</c:v>
                </c:pt>
                <c:pt idx="3860">
                  <c:v>-103.99250000000001</c:v>
                </c:pt>
                <c:pt idx="3861">
                  <c:v>-103.99050000000001</c:v>
                </c:pt>
                <c:pt idx="3862">
                  <c:v>-103.9885</c:v>
                </c:pt>
                <c:pt idx="3863">
                  <c:v>-103.98650000000001</c:v>
                </c:pt>
                <c:pt idx="3864">
                  <c:v>-103.98450000000001</c:v>
                </c:pt>
                <c:pt idx="3865">
                  <c:v>-103.9825</c:v>
                </c:pt>
                <c:pt idx="3866">
                  <c:v>-103.98050000000001</c:v>
                </c:pt>
                <c:pt idx="3867">
                  <c:v>-103.97850000000001</c:v>
                </c:pt>
                <c:pt idx="3868">
                  <c:v>-103.9765</c:v>
                </c:pt>
                <c:pt idx="3869">
                  <c:v>-103.97450000000001</c:v>
                </c:pt>
                <c:pt idx="3870">
                  <c:v>-103.97250000000001</c:v>
                </c:pt>
                <c:pt idx="3871">
                  <c:v>-103.9705</c:v>
                </c:pt>
                <c:pt idx="3872">
                  <c:v>-103.96850000000001</c:v>
                </c:pt>
                <c:pt idx="3873">
                  <c:v>-103.96650000000001</c:v>
                </c:pt>
                <c:pt idx="3874">
                  <c:v>-103.9645</c:v>
                </c:pt>
                <c:pt idx="3875">
                  <c:v>-103.96250000000001</c:v>
                </c:pt>
                <c:pt idx="3876">
                  <c:v>-103.96050000000001</c:v>
                </c:pt>
                <c:pt idx="3877">
                  <c:v>-103.9585</c:v>
                </c:pt>
                <c:pt idx="3878">
                  <c:v>-103.95650000000001</c:v>
                </c:pt>
                <c:pt idx="3879">
                  <c:v>-103.95450000000001</c:v>
                </c:pt>
                <c:pt idx="3880">
                  <c:v>-103.9525</c:v>
                </c:pt>
                <c:pt idx="3881">
                  <c:v>-103.95050000000001</c:v>
                </c:pt>
                <c:pt idx="3882">
                  <c:v>-103.94850000000001</c:v>
                </c:pt>
                <c:pt idx="3883">
                  <c:v>-103.9465</c:v>
                </c:pt>
                <c:pt idx="3884">
                  <c:v>-103.94450000000001</c:v>
                </c:pt>
                <c:pt idx="3885">
                  <c:v>-103.94250000000001</c:v>
                </c:pt>
                <c:pt idx="3886">
                  <c:v>-103.9405</c:v>
                </c:pt>
                <c:pt idx="3887">
                  <c:v>-103.9385</c:v>
                </c:pt>
                <c:pt idx="3888">
                  <c:v>-103.93650000000001</c:v>
                </c:pt>
                <c:pt idx="3889">
                  <c:v>-103.9345</c:v>
                </c:pt>
                <c:pt idx="3890">
                  <c:v>-103.9325</c:v>
                </c:pt>
                <c:pt idx="3891">
                  <c:v>-103.93050000000001</c:v>
                </c:pt>
                <c:pt idx="3892">
                  <c:v>-103.9285</c:v>
                </c:pt>
                <c:pt idx="3893">
                  <c:v>-103.9265</c:v>
                </c:pt>
                <c:pt idx="3894">
                  <c:v>-103.92450000000001</c:v>
                </c:pt>
                <c:pt idx="3895">
                  <c:v>-103.9225</c:v>
                </c:pt>
                <c:pt idx="3896">
                  <c:v>-103.9205</c:v>
                </c:pt>
                <c:pt idx="3897">
                  <c:v>-103.91850000000001</c:v>
                </c:pt>
                <c:pt idx="3898">
                  <c:v>-103.9165</c:v>
                </c:pt>
                <c:pt idx="3899">
                  <c:v>-103.9145</c:v>
                </c:pt>
                <c:pt idx="3900">
                  <c:v>-103.91250000000001</c:v>
                </c:pt>
                <c:pt idx="3901">
                  <c:v>-103.91050000000001</c:v>
                </c:pt>
                <c:pt idx="3902">
                  <c:v>-103.9085</c:v>
                </c:pt>
                <c:pt idx="3903">
                  <c:v>-103.90650000000001</c:v>
                </c:pt>
                <c:pt idx="3904">
                  <c:v>-103.90450000000001</c:v>
                </c:pt>
                <c:pt idx="3905">
                  <c:v>-103.9025</c:v>
                </c:pt>
                <c:pt idx="3906">
                  <c:v>-103.90050000000001</c:v>
                </c:pt>
                <c:pt idx="3907">
                  <c:v>-103.89850000000001</c:v>
                </c:pt>
                <c:pt idx="3908">
                  <c:v>-103.8965</c:v>
                </c:pt>
                <c:pt idx="3909">
                  <c:v>-103.89450000000001</c:v>
                </c:pt>
                <c:pt idx="3910">
                  <c:v>-103.89250000000001</c:v>
                </c:pt>
                <c:pt idx="3911">
                  <c:v>-103.8905</c:v>
                </c:pt>
                <c:pt idx="3912">
                  <c:v>-103.88850000000001</c:v>
                </c:pt>
                <c:pt idx="3913">
                  <c:v>-103.88650000000001</c:v>
                </c:pt>
                <c:pt idx="3914">
                  <c:v>-103.8845</c:v>
                </c:pt>
                <c:pt idx="3915">
                  <c:v>-103.88250000000001</c:v>
                </c:pt>
                <c:pt idx="3916">
                  <c:v>-103.88050000000001</c:v>
                </c:pt>
                <c:pt idx="3917">
                  <c:v>-103.8785</c:v>
                </c:pt>
                <c:pt idx="3918">
                  <c:v>-103.87650000000001</c:v>
                </c:pt>
                <c:pt idx="3919">
                  <c:v>-103.87450000000001</c:v>
                </c:pt>
                <c:pt idx="3920">
                  <c:v>-103.8725</c:v>
                </c:pt>
                <c:pt idx="3921">
                  <c:v>-103.87050000000001</c:v>
                </c:pt>
                <c:pt idx="3922">
                  <c:v>-103.86850000000001</c:v>
                </c:pt>
                <c:pt idx="3923">
                  <c:v>-103.8665</c:v>
                </c:pt>
                <c:pt idx="3924">
                  <c:v>-103.86450000000001</c:v>
                </c:pt>
                <c:pt idx="3925">
                  <c:v>-103.86250000000001</c:v>
                </c:pt>
                <c:pt idx="3926">
                  <c:v>-103.8605</c:v>
                </c:pt>
                <c:pt idx="3927">
                  <c:v>-103.85850000000001</c:v>
                </c:pt>
                <c:pt idx="3928">
                  <c:v>-103.85650000000001</c:v>
                </c:pt>
                <c:pt idx="3929">
                  <c:v>-103.8545</c:v>
                </c:pt>
                <c:pt idx="3930">
                  <c:v>-103.85250000000001</c:v>
                </c:pt>
                <c:pt idx="3931">
                  <c:v>-103.85050000000001</c:v>
                </c:pt>
                <c:pt idx="3932">
                  <c:v>-103.8485</c:v>
                </c:pt>
                <c:pt idx="3933">
                  <c:v>-103.84650000000001</c:v>
                </c:pt>
                <c:pt idx="3934">
                  <c:v>-103.84450000000001</c:v>
                </c:pt>
                <c:pt idx="3935">
                  <c:v>-103.8425</c:v>
                </c:pt>
                <c:pt idx="3936">
                  <c:v>-103.84050000000001</c:v>
                </c:pt>
                <c:pt idx="3937">
                  <c:v>-103.83850000000001</c:v>
                </c:pt>
                <c:pt idx="3938">
                  <c:v>-103.8365</c:v>
                </c:pt>
                <c:pt idx="3939">
                  <c:v>-103.83450000000001</c:v>
                </c:pt>
                <c:pt idx="3940">
                  <c:v>-103.83250000000001</c:v>
                </c:pt>
                <c:pt idx="3941">
                  <c:v>-103.8305</c:v>
                </c:pt>
                <c:pt idx="3942">
                  <c:v>-103.82850000000001</c:v>
                </c:pt>
                <c:pt idx="3943">
                  <c:v>-103.82650000000001</c:v>
                </c:pt>
                <c:pt idx="3944">
                  <c:v>-103.8245</c:v>
                </c:pt>
                <c:pt idx="3945">
                  <c:v>-103.82250000000001</c:v>
                </c:pt>
                <c:pt idx="3946">
                  <c:v>-103.82050000000001</c:v>
                </c:pt>
                <c:pt idx="3947">
                  <c:v>-103.8185</c:v>
                </c:pt>
                <c:pt idx="3948">
                  <c:v>-103.8165</c:v>
                </c:pt>
                <c:pt idx="3949">
                  <c:v>-103.81450000000001</c:v>
                </c:pt>
                <c:pt idx="3950">
                  <c:v>-103.8125</c:v>
                </c:pt>
                <c:pt idx="3951">
                  <c:v>-103.8105</c:v>
                </c:pt>
                <c:pt idx="3952">
                  <c:v>-103.80850000000001</c:v>
                </c:pt>
                <c:pt idx="3953">
                  <c:v>-103.8065</c:v>
                </c:pt>
                <c:pt idx="3954">
                  <c:v>-103.8045</c:v>
                </c:pt>
                <c:pt idx="3955">
                  <c:v>-103.80250000000001</c:v>
                </c:pt>
                <c:pt idx="3956">
                  <c:v>-103.8005</c:v>
                </c:pt>
                <c:pt idx="3957">
                  <c:v>-103.7985</c:v>
                </c:pt>
                <c:pt idx="3958">
                  <c:v>-103.79650000000001</c:v>
                </c:pt>
                <c:pt idx="3959">
                  <c:v>-103.7945</c:v>
                </c:pt>
                <c:pt idx="3960">
                  <c:v>-103.7925</c:v>
                </c:pt>
                <c:pt idx="3961">
                  <c:v>-103.79050000000001</c:v>
                </c:pt>
                <c:pt idx="3962">
                  <c:v>-103.7885</c:v>
                </c:pt>
                <c:pt idx="3963">
                  <c:v>-103.7865</c:v>
                </c:pt>
                <c:pt idx="3964">
                  <c:v>-103.78450000000001</c:v>
                </c:pt>
                <c:pt idx="3965">
                  <c:v>-103.7825</c:v>
                </c:pt>
                <c:pt idx="3966">
                  <c:v>-103.7805</c:v>
                </c:pt>
                <c:pt idx="3967">
                  <c:v>-103.77850000000001</c:v>
                </c:pt>
                <c:pt idx="3968">
                  <c:v>-103.7765</c:v>
                </c:pt>
                <c:pt idx="3969">
                  <c:v>-103.7745</c:v>
                </c:pt>
                <c:pt idx="3970">
                  <c:v>-103.77250000000001</c:v>
                </c:pt>
                <c:pt idx="3971">
                  <c:v>-103.7705</c:v>
                </c:pt>
                <c:pt idx="3972">
                  <c:v>-103.7685</c:v>
                </c:pt>
                <c:pt idx="3973">
                  <c:v>-103.76650000000001</c:v>
                </c:pt>
                <c:pt idx="3974">
                  <c:v>-103.7645</c:v>
                </c:pt>
                <c:pt idx="3975">
                  <c:v>-103.7625</c:v>
                </c:pt>
                <c:pt idx="3976">
                  <c:v>-103.76050000000001</c:v>
                </c:pt>
                <c:pt idx="3977">
                  <c:v>-103.75850000000001</c:v>
                </c:pt>
                <c:pt idx="3978">
                  <c:v>-103.7565</c:v>
                </c:pt>
                <c:pt idx="3979">
                  <c:v>-103.75450000000001</c:v>
                </c:pt>
                <c:pt idx="3980">
                  <c:v>-103.75250000000001</c:v>
                </c:pt>
                <c:pt idx="3981">
                  <c:v>-103.7505</c:v>
                </c:pt>
                <c:pt idx="3982">
                  <c:v>-103.74850000000001</c:v>
                </c:pt>
                <c:pt idx="3983">
                  <c:v>-103.74650000000001</c:v>
                </c:pt>
                <c:pt idx="3984">
                  <c:v>-103.7445</c:v>
                </c:pt>
                <c:pt idx="3985">
                  <c:v>-103.74250000000001</c:v>
                </c:pt>
                <c:pt idx="3986">
                  <c:v>-103.74050000000001</c:v>
                </c:pt>
                <c:pt idx="3987">
                  <c:v>-103.7385</c:v>
                </c:pt>
                <c:pt idx="3988">
                  <c:v>-103.73650000000001</c:v>
                </c:pt>
                <c:pt idx="3989">
                  <c:v>-103.73450000000001</c:v>
                </c:pt>
                <c:pt idx="3990">
                  <c:v>-103.7325</c:v>
                </c:pt>
                <c:pt idx="3991">
                  <c:v>-103.73050000000001</c:v>
                </c:pt>
                <c:pt idx="3992">
                  <c:v>-103.72850000000001</c:v>
                </c:pt>
                <c:pt idx="3993">
                  <c:v>-103.7265</c:v>
                </c:pt>
                <c:pt idx="3994">
                  <c:v>-103.72450000000001</c:v>
                </c:pt>
                <c:pt idx="3995">
                  <c:v>-103.72250000000001</c:v>
                </c:pt>
                <c:pt idx="3996">
                  <c:v>-103.7205</c:v>
                </c:pt>
                <c:pt idx="3997">
                  <c:v>-103.71850000000001</c:v>
                </c:pt>
                <c:pt idx="3998">
                  <c:v>-103.71650000000001</c:v>
                </c:pt>
                <c:pt idx="3999">
                  <c:v>-103.7145</c:v>
                </c:pt>
                <c:pt idx="4000">
                  <c:v>-103.71250000000001</c:v>
                </c:pt>
                <c:pt idx="4001">
                  <c:v>-103.71050000000001</c:v>
                </c:pt>
                <c:pt idx="4002">
                  <c:v>-103.7085</c:v>
                </c:pt>
                <c:pt idx="4003">
                  <c:v>-103.70650000000001</c:v>
                </c:pt>
                <c:pt idx="4004">
                  <c:v>-103.70450000000001</c:v>
                </c:pt>
                <c:pt idx="4005">
                  <c:v>-103.7025</c:v>
                </c:pt>
                <c:pt idx="4006">
                  <c:v>-103.70050000000001</c:v>
                </c:pt>
                <c:pt idx="4007">
                  <c:v>-103.69850000000001</c:v>
                </c:pt>
                <c:pt idx="4008">
                  <c:v>-103.6965</c:v>
                </c:pt>
                <c:pt idx="4009">
                  <c:v>-103.69450000000001</c:v>
                </c:pt>
                <c:pt idx="4010">
                  <c:v>-103.69250000000001</c:v>
                </c:pt>
                <c:pt idx="4011">
                  <c:v>-103.6905</c:v>
                </c:pt>
                <c:pt idx="4012">
                  <c:v>-103.6885</c:v>
                </c:pt>
                <c:pt idx="4013">
                  <c:v>-103.68650000000001</c:v>
                </c:pt>
                <c:pt idx="4014">
                  <c:v>-103.6845</c:v>
                </c:pt>
                <c:pt idx="4015">
                  <c:v>-103.6825</c:v>
                </c:pt>
                <c:pt idx="4016">
                  <c:v>-103.68050000000001</c:v>
                </c:pt>
                <c:pt idx="4017">
                  <c:v>-103.6785</c:v>
                </c:pt>
                <c:pt idx="4018">
                  <c:v>-103.6765</c:v>
                </c:pt>
                <c:pt idx="4019">
                  <c:v>-103.67450000000001</c:v>
                </c:pt>
                <c:pt idx="4020">
                  <c:v>-103.67250000000001</c:v>
                </c:pt>
                <c:pt idx="4021">
                  <c:v>-103.6705</c:v>
                </c:pt>
                <c:pt idx="4022">
                  <c:v>-103.66850000000001</c:v>
                </c:pt>
                <c:pt idx="4023">
                  <c:v>-103.66650000000001</c:v>
                </c:pt>
                <c:pt idx="4024">
                  <c:v>-103.6645</c:v>
                </c:pt>
                <c:pt idx="4025">
                  <c:v>-103.66250000000001</c:v>
                </c:pt>
                <c:pt idx="4026">
                  <c:v>-103.66050000000001</c:v>
                </c:pt>
                <c:pt idx="4027">
                  <c:v>-103.6585</c:v>
                </c:pt>
                <c:pt idx="4028">
                  <c:v>-103.65650000000001</c:v>
                </c:pt>
                <c:pt idx="4029">
                  <c:v>-103.65450000000001</c:v>
                </c:pt>
                <c:pt idx="4030">
                  <c:v>-103.6525</c:v>
                </c:pt>
                <c:pt idx="4031">
                  <c:v>-103.65050000000001</c:v>
                </c:pt>
                <c:pt idx="4032">
                  <c:v>-103.64850000000001</c:v>
                </c:pt>
                <c:pt idx="4033">
                  <c:v>-103.6465</c:v>
                </c:pt>
                <c:pt idx="4034">
                  <c:v>-103.64450000000001</c:v>
                </c:pt>
                <c:pt idx="4035">
                  <c:v>-103.64250000000001</c:v>
                </c:pt>
                <c:pt idx="4036">
                  <c:v>-103.6405</c:v>
                </c:pt>
                <c:pt idx="4037">
                  <c:v>-103.63850000000001</c:v>
                </c:pt>
                <c:pt idx="4038">
                  <c:v>-103.63650000000001</c:v>
                </c:pt>
                <c:pt idx="4039">
                  <c:v>-103.6345</c:v>
                </c:pt>
                <c:pt idx="4040">
                  <c:v>-103.63250000000001</c:v>
                </c:pt>
                <c:pt idx="4041">
                  <c:v>-103.63050000000001</c:v>
                </c:pt>
                <c:pt idx="4042">
                  <c:v>-103.6285</c:v>
                </c:pt>
                <c:pt idx="4043">
                  <c:v>-103.62650000000001</c:v>
                </c:pt>
                <c:pt idx="4044">
                  <c:v>-103.62450000000001</c:v>
                </c:pt>
                <c:pt idx="4045">
                  <c:v>-103.6225</c:v>
                </c:pt>
                <c:pt idx="4046">
                  <c:v>-103.62050000000001</c:v>
                </c:pt>
                <c:pt idx="4047">
                  <c:v>-103.61850000000001</c:v>
                </c:pt>
                <c:pt idx="4048">
                  <c:v>-103.6165</c:v>
                </c:pt>
                <c:pt idx="4049">
                  <c:v>-103.61450000000001</c:v>
                </c:pt>
                <c:pt idx="4050">
                  <c:v>-103.61250000000001</c:v>
                </c:pt>
                <c:pt idx="4051">
                  <c:v>-103.6105</c:v>
                </c:pt>
                <c:pt idx="4052">
                  <c:v>-103.60850000000001</c:v>
                </c:pt>
                <c:pt idx="4053">
                  <c:v>-103.60650000000001</c:v>
                </c:pt>
                <c:pt idx="4054">
                  <c:v>-103.6045</c:v>
                </c:pt>
                <c:pt idx="4055">
                  <c:v>-103.60250000000001</c:v>
                </c:pt>
                <c:pt idx="4056">
                  <c:v>-103.60050000000001</c:v>
                </c:pt>
                <c:pt idx="4057">
                  <c:v>-103.5985</c:v>
                </c:pt>
                <c:pt idx="4058">
                  <c:v>-103.59650000000001</c:v>
                </c:pt>
                <c:pt idx="4059">
                  <c:v>-103.59450000000001</c:v>
                </c:pt>
                <c:pt idx="4060">
                  <c:v>-103.5925</c:v>
                </c:pt>
                <c:pt idx="4061">
                  <c:v>-103.59050000000001</c:v>
                </c:pt>
                <c:pt idx="4062">
                  <c:v>-103.58850000000001</c:v>
                </c:pt>
                <c:pt idx="4063">
                  <c:v>-103.5865</c:v>
                </c:pt>
                <c:pt idx="4064">
                  <c:v>-103.58450000000001</c:v>
                </c:pt>
                <c:pt idx="4065">
                  <c:v>-103.58250000000001</c:v>
                </c:pt>
                <c:pt idx="4066">
                  <c:v>-103.5805</c:v>
                </c:pt>
                <c:pt idx="4067">
                  <c:v>-103.57850000000001</c:v>
                </c:pt>
                <c:pt idx="4068">
                  <c:v>-103.57650000000001</c:v>
                </c:pt>
                <c:pt idx="4069">
                  <c:v>-103.5745</c:v>
                </c:pt>
                <c:pt idx="4070">
                  <c:v>-103.57250000000001</c:v>
                </c:pt>
                <c:pt idx="4071">
                  <c:v>-103.57050000000001</c:v>
                </c:pt>
                <c:pt idx="4072">
                  <c:v>-103.5685</c:v>
                </c:pt>
                <c:pt idx="4073">
                  <c:v>-103.5665</c:v>
                </c:pt>
                <c:pt idx="4074">
                  <c:v>-103.56450000000001</c:v>
                </c:pt>
                <c:pt idx="4075">
                  <c:v>-103.5625</c:v>
                </c:pt>
                <c:pt idx="4076">
                  <c:v>-103.5605</c:v>
                </c:pt>
                <c:pt idx="4077">
                  <c:v>-103.55850000000001</c:v>
                </c:pt>
                <c:pt idx="4078">
                  <c:v>-103.5565</c:v>
                </c:pt>
                <c:pt idx="4079">
                  <c:v>-103.5545</c:v>
                </c:pt>
                <c:pt idx="4080">
                  <c:v>-103.55250000000001</c:v>
                </c:pt>
                <c:pt idx="4081">
                  <c:v>-103.5505</c:v>
                </c:pt>
                <c:pt idx="4082">
                  <c:v>-103.5485</c:v>
                </c:pt>
                <c:pt idx="4083">
                  <c:v>-103.54650000000001</c:v>
                </c:pt>
                <c:pt idx="4084">
                  <c:v>-103.5445</c:v>
                </c:pt>
                <c:pt idx="4085">
                  <c:v>-103.5425</c:v>
                </c:pt>
                <c:pt idx="4086">
                  <c:v>-103.54050000000001</c:v>
                </c:pt>
                <c:pt idx="4087">
                  <c:v>-103.5385</c:v>
                </c:pt>
                <c:pt idx="4088">
                  <c:v>-103.5365</c:v>
                </c:pt>
                <c:pt idx="4089">
                  <c:v>-103.53450000000001</c:v>
                </c:pt>
                <c:pt idx="4090">
                  <c:v>-103.5325</c:v>
                </c:pt>
                <c:pt idx="4091">
                  <c:v>-103.5305</c:v>
                </c:pt>
                <c:pt idx="4092">
                  <c:v>-103.52850000000001</c:v>
                </c:pt>
                <c:pt idx="4093">
                  <c:v>-103.5265</c:v>
                </c:pt>
                <c:pt idx="4094">
                  <c:v>-103.5245</c:v>
                </c:pt>
                <c:pt idx="4095">
                  <c:v>-103.52250000000001</c:v>
                </c:pt>
                <c:pt idx="4096">
                  <c:v>-103.5205</c:v>
                </c:pt>
                <c:pt idx="4097">
                  <c:v>-103.5185</c:v>
                </c:pt>
                <c:pt idx="4098">
                  <c:v>-103.51650000000001</c:v>
                </c:pt>
                <c:pt idx="4099">
                  <c:v>-103.5145</c:v>
                </c:pt>
                <c:pt idx="4100">
                  <c:v>-103.5125</c:v>
                </c:pt>
                <c:pt idx="4101">
                  <c:v>-103.51050000000001</c:v>
                </c:pt>
                <c:pt idx="4102">
                  <c:v>-103.5085</c:v>
                </c:pt>
                <c:pt idx="4103">
                  <c:v>-103.5065</c:v>
                </c:pt>
                <c:pt idx="4104">
                  <c:v>-103.50450000000001</c:v>
                </c:pt>
                <c:pt idx="4105">
                  <c:v>-103.5025</c:v>
                </c:pt>
                <c:pt idx="4106">
                  <c:v>-103.5005</c:v>
                </c:pt>
                <c:pt idx="4107">
                  <c:v>-103.49850000000001</c:v>
                </c:pt>
                <c:pt idx="4108">
                  <c:v>-103.49650000000001</c:v>
                </c:pt>
                <c:pt idx="4109">
                  <c:v>-103.4945</c:v>
                </c:pt>
                <c:pt idx="4110">
                  <c:v>-103.49250000000001</c:v>
                </c:pt>
                <c:pt idx="4111">
                  <c:v>-103.49050000000001</c:v>
                </c:pt>
                <c:pt idx="4112">
                  <c:v>-103.4885</c:v>
                </c:pt>
                <c:pt idx="4113">
                  <c:v>-103.48650000000001</c:v>
                </c:pt>
                <c:pt idx="4114">
                  <c:v>-103.48450000000001</c:v>
                </c:pt>
                <c:pt idx="4115">
                  <c:v>-103.4825</c:v>
                </c:pt>
                <c:pt idx="4116">
                  <c:v>-103.48050000000001</c:v>
                </c:pt>
                <c:pt idx="4117">
                  <c:v>-103.47850000000001</c:v>
                </c:pt>
                <c:pt idx="4118">
                  <c:v>-103.4765</c:v>
                </c:pt>
                <c:pt idx="4119">
                  <c:v>-103.47450000000001</c:v>
                </c:pt>
                <c:pt idx="4120">
                  <c:v>-103.47250000000001</c:v>
                </c:pt>
                <c:pt idx="4121">
                  <c:v>-103.4705</c:v>
                </c:pt>
                <c:pt idx="4122">
                  <c:v>-103.46850000000001</c:v>
                </c:pt>
                <c:pt idx="4123">
                  <c:v>-103.46650000000001</c:v>
                </c:pt>
                <c:pt idx="4124">
                  <c:v>-103.4645</c:v>
                </c:pt>
                <c:pt idx="4125">
                  <c:v>-103.46250000000001</c:v>
                </c:pt>
                <c:pt idx="4126">
                  <c:v>-103.46050000000001</c:v>
                </c:pt>
                <c:pt idx="4127">
                  <c:v>-103.4585</c:v>
                </c:pt>
                <c:pt idx="4128">
                  <c:v>-103.45650000000001</c:v>
                </c:pt>
                <c:pt idx="4129">
                  <c:v>-103.45450000000001</c:v>
                </c:pt>
                <c:pt idx="4130">
                  <c:v>-103.4525</c:v>
                </c:pt>
                <c:pt idx="4131">
                  <c:v>-103.45050000000001</c:v>
                </c:pt>
                <c:pt idx="4132">
                  <c:v>-103.44850000000001</c:v>
                </c:pt>
                <c:pt idx="4133">
                  <c:v>-103.4465</c:v>
                </c:pt>
                <c:pt idx="4134">
                  <c:v>-103.44450000000001</c:v>
                </c:pt>
                <c:pt idx="4135">
                  <c:v>-103.44250000000001</c:v>
                </c:pt>
                <c:pt idx="4136">
                  <c:v>-103.4405</c:v>
                </c:pt>
                <c:pt idx="4137">
                  <c:v>-103.4385</c:v>
                </c:pt>
                <c:pt idx="4138">
                  <c:v>-103.43650000000001</c:v>
                </c:pt>
                <c:pt idx="4139">
                  <c:v>-103.4345</c:v>
                </c:pt>
                <c:pt idx="4140">
                  <c:v>-103.4325</c:v>
                </c:pt>
                <c:pt idx="4141">
                  <c:v>-103.43050000000001</c:v>
                </c:pt>
                <c:pt idx="4142">
                  <c:v>-103.4285</c:v>
                </c:pt>
                <c:pt idx="4143">
                  <c:v>-103.4265</c:v>
                </c:pt>
                <c:pt idx="4144">
                  <c:v>-103.42450000000001</c:v>
                </c:pt>
                <c:pt idx="4145">
                  <c:v>-103.42250000000001</c:v>
                </c:pt>
                <c:pt idx="4146">
                  <c:v>-103.4205</c:v>
                </c:pt>
                <c:pt idx="4147">
                  <c:v>-103.41850000000001</c:v>
                </c:pt>
                <c:pt idx="4148">
                  <c:v>-103.41650000000001</c:v>
                </c:pt>
                <c:pt idx="4149">
                  <c:v>-103.4145</c:v>
                </c:pt>
                <c:pt idx="4150">
                  <c:v>-103.41250000000001</c:v>
                </c:pt>
                <c:pt idx="4151">
                  <c:v>-103.41050000000001</c:v>
                </c:pt>
                <c:pt idx="4152">
                  <c:v>-103.4085</c:v>
                </c:pt>
                <c:pt idx="4153">
                  <c:v>-103.40650000000001</c:v>
                </c:pt>
                <c:pt idx="4154">
                  <c:v>-103.40450000000001</c:v>
                </c:pt>
                <c:pt idx="4155">
                  <c:v>-103.4025</c:v>
                </c:pt>
                <c:pt idx="4156">
                  <c:v>-103.40050000000001</c:v>
                </c:pt>
                <c:pt idx="4157">
                  <c:v>-103.39850000000001</c:v>
                </c:pt>
                <c:pt idx="4158">
                  <c:v>-103.3965</c:v>
                </c:pt>
                <c:pt idx="4159">
                  <c:v>-103.39450000000001</c:v>
                </c:pt>
                <c:pt idx="4160">
                  <c:v>-103.39250000000001</c:v>
                </c:pt>
                <c:pt idx="4161">
                  <c:v>-103.3905</c:v>
                </c:pt>
                <c:pt idx="4162">
                  <c:v>-103.38850000000001</c:v>
                </c:pt>
                <c:pt idx="4163">
                  <c:v>-103.38650000000001</c:v>
                </c:pt>
                <c:pt idx="4164">
                  <c:v>-103.3845</c:v>
                </c:pt>
                <c:pt idx="4165">
                  <c:v>-103.38250000000001</c:v>
                </c:pt>
                <c:pt idx="4166">
                  <c:v>-103.38050000000001</c:v>
                </c:pt>
                <c:pt idx="4167">
                  <c:v>-103.3785</c:v>
                </c:pt>
                <c:pt idx="4168">
                  <c:v>-103.37650000000001</c:v>
                </c:pt>
                <c:pt idx="4169">
                  <c:v>-103.37450000000001</c:v>
                </c:pt>
                <c:pt idx="4170">
                  <c:v>-103.3725</c:v>
                </c:pt>
                <c:pt idx="4171">
                  <c:v>-103.37050000000001</c:v>
                </c:pt>
                <c:pt idx="4172">
                  <c:v>-103.36850000000001</c:v>
                </c:pt>
                <c:pt idx="4173">
                  <c:v>-103.3665</c:v>
                </c:pt>
                <c:pt idx="4174">
                  <c:v>-103.36450000000001</c:v>
                </c:pt>
                <c:pt idx="4175">
                  <c:v>-103.36250000000001</c:v>
                </c:pt>
                <c:pt idx="4176">
                  <c:v>-103.3605</c:v>
                </c:pt>
                <c:pt idx="4177">
                  <c:v>-103.35850000000001</c:v>
                </c:pt>
                <c:pt idx="4178">
                  <c:v>-103.35650000000001</c:v>
                </c:pt>
                <c:pt idx="4179">
                  <c:v>-103.3545</c:v>
                </c:pt>
                <c:pt idx="4180">
                  <c:v>-103.35250000000001</c:v>
                </c:pt>
                <c:pt idx="4181">
                  <c:v>-103.35050000000001</c:v>
                </c:pt>
                <c:pt idx="4182">
                  <c:v>-103.3485</c:v>
                </c:pt>
                <c:pt idx="4183">
                  <c:v>-103.34650000000001</c:v>
                </c:pt>
                <c:pt idx="4184">
                  <c:v>-103.34450000000001</c:v>
                </c:pt>
                <c:pt idx="4185">
                  <c:v>-103.3425</c:v>
                </c:pt>
                <c:pt idx="4186">
                  <c:v>-103.34050000000001</c:v>
                </c:pt>
                <c:pt idx="4187">
                  <c:v>-103.33850000000001</c:v>
                </c:pt>
                <c:pt idx="4188">
                  <c:v>-103.3365</c:v>
                </c:pt>
                <c:pt idx="4189">
                  <c:v>-103.33450000000001</c:v>
                </c:pt>
                <c:pt idx="4190">
                  <c:v>-103.33250000000001</c:v>
                </c:pt>
                <c:pt idx="4191">
                  <c:v>-103.3305</c:v>
                </c:pt>
                <c:pt idx="4192">
                  <c:v>-103.32850000000001</c:v>
                </c:pt>
                <c:pt idx="4193">
                  <c:v>-103.32650000000001</c:v>
                </c:pt>
                <c:pt idx="4194">
                  <c:v>-103.3245</c:v>
                </c:pt>
                <c:pt idx="4195">
                  <c:v>-103.32250000000001</c:v>
                </c:pt>
                <c:pt idx="4196">
                  <c:v>-103.32050000000001</c:v>
                </c:pt>
                <c:pt idx="4197">
                  <c:v>-103.3185</c:v>
                </c:pt>
                <c:pt idx="4198">
                  <c:v>-103.3165</c:v>
                </c:pt>
                <c:pt idx="4199">
                  <c:v>-103.31450000000001</c:v>
                </c:pt>
                <c:pt idx="4200">
                  <c:v>-103.3125</c:v>
                </c:pt>
                <c:pt idx="4201">
                  <c:v>-103.3105</c:v>
                </c:pt>
                <c:pt idx="4202">
                  <c:v>-103.30850000000001</c:v>
                </c:pt>
                <c:pt idx="4203">
                  <c:v>-103.3065</c:v>
                </c:pt>
                <c:pt idx="4204">
                  <c:v>-103.3045</c:v>
                </c:pt>
                <c:pt idx="4205">
                  <c:v>-103.30250000000001</c:v>
                </c:pt>
                <c:pt idx="4206">
                  <c:v>-103.3005</c:v>
                </c:pt>
                <c:pt idx="4207">
                  <c:v>-103.2985</c:v>
                </c:pt>
                <c:pt idx="4208">
                  <c:v>-103.29650000000001</c:v>
                </c:pt>
                <c:pt idx="4209">
                  <c:v>-103.2945</c:v>
                </c:pt>
                <c:pt idx="4210">
                  <c:v>-103.2925</c:v>
                </c:pt>
                <c:pt idx="4211">
                  <c:v>-103.29050000000001</c:v>
                </c:pt>
                <c:pt idx="4212">
                  <c:v>-103.2885</c:v>
                </c:pt>
                <c:pt idx="4213">
                  <c:v>-103.2865</c:v>
                </c:pt>
                <c:pt idx="4214">
                  <c:v>-103.28450000000001</c:v>
                </c:pt>
                <c:pt idx="4215">
                  <c:v>-103.2825</c:v>
                </c:pt>
                <c:pt idx="4216">
                  <c:v>-103.2805</c:v>
                </c:pt>
                <c:pt idx="4217">
                  <c:v>-103.27850000000001</c:v>
                </c:pt>
                <c:pt idx="4218">
                  <c:v>-103.2765</c:v>
                </c:pt>
                <c:pt idx="4219">
                  <c:v>-103.2745</c:v>
                </c:pt>
                <c:pt idx="4220">
                  <c:v>-103.27250000000001</c:v>
                </c:pt>
                <c:pt idx="4221">
                  <c:v>-103.2705</c:v>
                </c:pt>
                <c:pt idx="4222">
                  <c:v>-103.2685</c:v>
                </c:pt>
                <c:pt idx="4223">
                  <c:v>-103.26650000000001</c:v>
                </c:pt>
                <c:pt idx="4224">
                  <c:v>-103.2645</c:v>
                </c:pt>
                <c:pt idx="4225">
                  <c:v>-103.2625</c:v>
                </c:pt>
                <c:pt idx="4226">
                  <c:v>-103.26050000000001</c:v>
                </c:pt>
                <c:pt idx="4227">
                  <c:v>-103.2585</c:v>
                </c:pt>
                <c:pt idx="4228">
                  <c:v>-103.2565</c:v>
                </c:pt>
                <c:pt idx="4229">
                  <c:v>-103.25450000000001</c:v>
                </c:pt>
                <c:pt idx="4230">
                  <c:v>-103.2525</c:v>
                </c:pt>
                <c:pt idx="4231">
                  <c:v>-103.2505</c:v>
                </c:pt>
                <c:pt idx="4232">
                  <c:v>-103.24850000000001</c:v>
                </c:pt>
                <c:pt idx="4233">
                  <c:v>-103.24650000000001</c:v>
                </c:pt>
                <c:pt idx="4234">
                  <c:v>-103.2445</c:v>
                </c:pt>
                <c:pt idx="4235">
                  <c:v>-103.24250000000001</c:v>
                </c:pt>
                <c:pt idx="4236">
                  <c:v>-103.24050000000001</c:v>
                </c:pt>
                <c:pt idx="4237">
                  <c:v>-103.2385</c:v>
                </c:pt>
                <c:pt idx="4238">
                  <c:v>-103.23650000000001</c:v>
                </c:pt>
                <c:pt idx="4239">
                  <c:v>-103.23450000000001</c:v>
                </c:pt>
                <c:pt idx="4240">
                  <c:v>-103.2325</c:v>
                </c:pt>
                <c:pt idx="4241">
                  <c:v>-103.23050000000001</c:v>
                </c:pt>
                <c:pt idx="4242">
                  <c:v>-103.22850000000001</c:v>
                </c:pt>
                <c:pt idx="4243">
                  <c:v>-103.2265</c:v>
                </c:pt>
                <c:pt idx="4244">
                  <c:v>-103.22450000000001</c:v>
                </c:pt>
                <c:pt idx="4245">
                  <c:v>-103.22250000000001</c:v>
                </c:pt>
                <c:pt idx="4246">
                  <c:v>-103.2205</c:v>
                </c:pt>
                <c:pt idx="4247">
                  <c:v>-103.21850000000001</c:v>
                </c:pt>
                <c:pt idx="4248">
                  <c:v>-103.21650000000001</c:v>
                </c:pt>
                <c:pt idx="4249">
                  <c:v>-103.2145</c:v>
                </c:pt>
                <c:pt idx="4250">
                  <c:v>-103.21250000000001</c:v>
                </c:pt>
                <c:pt idx="4251">
                  <c:v>-103.21050000000001</c:v>
                </c:pt>
                <c:pt idx="4252">
                  <c:v>-103.2085</c:v>
                </c:pt>
                <c:pt idx="4253">
                  <c:v>-103.20650000000001</c:v>
                </c:pt>
                <c:pt idx="4254">
                  <c:v>-103.20450000000001</c:v>
                </c:pt>
                <c:pt idx="4255">
                  <c:v>-103.2025</c:v>
                </c:pt>
                <c:pt idx="4256">
                  <c:v>-103.20050000000001</c:v>
                </c:pt>
                <c:pt idx="4257">
                  <c:v>-103.19850000000001</c:v>
                </c:pt>
                <c:pt idx="4258">
                  <c:v>-103.1965</c:v>
                </c:pt>
                <c:pt idx="4259">
                  <c:v>-103.19450000000001</c:v>
                </c:pt>
                <c:pt idx="4260">
                  <c:v>-103.19250000000001</c:v>
                </c:pt>
                <c:pt idx="4261">
                  <c:v>-103.1905</c:v>
                </c:pt>
                <c:pt idx="4262">
                  <c:v>-103.1885</c:v>
                </c:pt>
                <c:pt idx="4263">
                  <c:v>-103.18650000000001</c:v>
                </c:pt>
                <c:pt idx="4264">
                  <c:v>-103.1845</c:v>
                </c:pt>
                <c:pt idx="4265">
                  <c:v>-103.1825</c:v>
                </c:pt>
                <c:pt idx="4266">
                  <c:v>-103.18050000000001</c:v>
                </c:pt>
                <c:pt idx="4267">
                  <c:v>-103.1785</c:v>
                </c:pt>
                <c:pt idx="4268">
                  <c:v>-103.1765</c:v>
                </c:pt>
                <c:pt idx="4269">
                  <c:v>-103.17450000000001</c:v>
                </c:pt>
                <c:pt idx="4270">
                  <c:v>-103.17250000000001</c:v>
                </c:pt>
                <c:pt idx="4271">
                  <c:v>-103.1705</c:v>
                </c:pt>
                <c:pt idx="4272">
                  <c:v>-103.16850000000001</c:v>
                </c:pt>
                <c:pt idx="4273">
                  <c:v>-103.16650000000001</c:v>
                </c:pt>
                <c:pt idx="4274">
                  <c:v>-103.1645</c:v>
                </c:pt>
                <c:pt idx="4275">
                  <c:v>-103.16250000000001</c:v>
                </c:pt>
                <c:pt idx="4276">
                  <c:v>-103.16050000000001</c:v>
                </c:pt>
                <c:pt idx="4277">
                  <c:v>-103.1585</c:v>
                </c:pt>
                <c:pt idx="4278">
                  <c:v>-103.15650000000001</c:v>
                </c:pt>
                <c:pt idx="4279">
                  <c:v>-103.15450000000001</c:v>
                </c:pt>
                <c:pt idx="4280">
                  <c:v>-103.1525</c:v>
                </c:pt>
                <c:pt idx="4281">
                  <c:v>-103.15050000000001</c:v>
                </c:pt>
                <c:pt idx="4282">
                  <c:v>-103.14850000000001</c:v>
                </c:pt>
                <c:pt idx="4283">
                  <c:v>-103.1465</c:v>
                </c:pt>
                <c:pt idx="4284">
                  <c:v>-103.14450000000001</c:v>
                </c:pt>
                <c:pt idx="4285">
                  <c:v>-103.14250000000001</c:v>
                </c:pt>
                <c:pt idx="4286">
                  <c:v>-103.1405</c:v>
                </c:pt>
                <c:pt idx="4287">
                  <c:v>-103.13850000000001</c:v>
                </c:pt>
                <c:pt idx="4288">
                  <c:v>-103.13650000000001</c:v>
                </c:pt>
                <c:pt idx="4289">
                  <c:v>-103.1345</c:v>
                </c:pt>
                <c:pt idx="4290">
                  <c:v>-103.13250000000001</c:v>
                </c:pt>
                <c:pt idx="4291">
                  <c:v>-103.13050000000001</c:v>
                </c:pt>
                <c:pt idx="4292">
                  <c:v>-103.1285</c:v>
                </c:pt>
                <c:pt idx="4293">
                  <c:v>-103.12650000000001</c:v>
                </c:pt>
                <c:pt idx="4294">
                  <c:v>-103.12450000000001</c:v>
                </c:pt>
                <c:pt idx="4295">
                  <c:v>-103.1225</c:v>
                </c:pt>
                <c:pt idx="4296">
                  <c:v>-103.12050000000001</c:v>
                </c:pt>
                <c:pt idx="4297">
                  <c:v>-103.11850000000001</c:v>
                </c:pt>
                <c:pt idx="4298">
                  <c:v>-103.1165</c:v>
                </c:pt>
                <c:pt idx="4299">
                  <c:v>-103.11450000000001</c:v>
                </c:pt>
                <c:pt idx="4300">
                  <c:v>-103.11250000000001</c:v>
                </c:pt>
                <c:pt idx="4301">
                  <c:v>-103.1105</c:v>
                </c:pt>
                <c:pt idx="4302">
                  <c:v>-103.10850000000001</c:v>
                </c:pt>
                <c:pt idx="4303">
                  <c:v>-103.10650000000001</c:v>
                </c:pt>
                <c:pt idx="4304">
                  <c:v>-103.1045</c:v>
                </c:pt>
                <c:pt idx="4305">
                  <c:v>-103.10250000000001</c:v>
                </c:pt>
                <c:pt idx="4306">
                  <c:v>-103.10050000000001</c:v>
                </c:pt>
                <c:pt idx="4307">
                  <c:v>-103.0985</c:v>
                </c:pt>
                <c:pt idx="4308">
                  <c:v>-103.09650000000001</c:v>
                </c:pt>
                <c:pt idx="4309">
                  <c:v>-103.09450000000001</c:v>
                </c:pt>
                <c:pt idx="4310">
                  <c:v>-103.0925</c:v>
                </c:pt>
                <c:pt idx="4311">
                  <c:v>-103.09050000000001</c:v>
                </c:pt>
                <c:pt idx="4312">
                  <c:v>-103.08850000000001</c:v>
                </c:pt>
                <c:pt idx="4313">
                  <c:v>-103.0865</c:v>
                </c:pt>
                <c:pt idx="4314">
                  <c:v>-103.08450000000001</c:v>
                </c:pt>
                <c:pt idx="4315">
                  <c:v>-103.08250000000001</c:v>
                </c:pt>
                <c:pt idx="4316">
                  <c:v>-103.0805</c:v>
                </c:pt>
                <c:pt idx="4317">
                  <c:v>-103.07850000000001</c:v>
                </c:pt>
                <c:pt idx="4318">
                  <c:v>-103.07650000000001</c:v>
                </c:pt>
                <c:pt idx="4319">
                  <c:v>-103.0745</c:v>
                </c:pt>
                <c:pt idx="4320">
                  <c:v>-103.07250000000001</c:v>
                </c:pt>
                <c:pt idx="4321">
                  <c:v>-103.07050000000001</c:v>
                </c:pt>
                <c:pt idx="4322">
                  <c:v>-103.0685</c:v>
                </c:pt>
                <c:pt idx="4323">
                  <c:v>-103.0665</c:v>
                </c:pt>
                <c:pt idx="4324">
                  <c:v>-103.06450000000001</c:v>
                </c:pt>
                <c:pt idx="4325">
                  <c:v>-103.0625</c:v>
                </c:pt>
                <c:pt idx="4326">
                  <c:v>-103.0605</c:v>
                </c:pt>
                <c:pt idx="4327">
                  <c:v>-103.05850000000001</c:v>
                </c:pt>
                <c:pt idx="4328">
                  <c:v>-103.0565</c:v>
                </c:pt>
                <c:pt idx="4329">
                  <c:v>-103.0545</c:v>
                </c:pt>
                <c:pt idx="4330">
                  <c:v>-103.05250000000001</c:v>
                </c:pt>
                <c:pt idx="4331">
                  <c:v>-103.0505</c:v>
                </c:pt>
                <c:pt idx="4332">
                  <c:v>-103.0485</c:v>
                </c:pt>
                <c:pt idx="4333">
                  <c:v>-103.04650000000001</c:v>
                </c:pt>
                <c:pt idx="4334">
                  <c:v>-103.0445</c:v>
                </c:pt>
                <c:pt idx="4335">
                  <c:v>-103.0425</c:v>
                </c:pt>
                <c:pt idx="4336">
                  <c:v>-103.04050000000001</c:v>
                </c:pt>
                <c:pt idx="4337">
                  <c:v>-103.0385</c:v>
                </c:pt>
                <c:pt idx="4338">
                  <c:v>-103.0365</c:v>
                </c:pt>
                <c:pt idx="4339">
                  <c:v>-103.03450000000001</c:v>
                </c:pt>
                <c:pt idx="4340">
                  <c:v>-103.0325</c:v>
                </c:pt>
                <c:pt idx="4341">
                  <c:v>-103.0305</c:v>
                </c:pt>
                <c:pt idx="4342">
                  <c:v>-103.02850000000001</c:v>
                </c:pt>
                <c:pt idx="4343">
                  <c:v>-103.0265</c:v>
                </c:pt>
                <c:pt idx="4344">
                  <c:v>-103.0245</c:v>
                </c:pt>
                <c:pt idx="4345">
                  <c:v>-103.02250000000001</c:v>
                </c:pt>
                <c:pt idx="4346">
                  <c:v>-103.0205</c:v>
                </c:pt>
                <c:pt idx="4347">
                  <c:v>-103.0185</c:v>
                </c:pt>
                <c:pt idx="4348">
                  <c:v>-103.01650000000001</c:v>
                </c:pt>
                <c:pt idx="4349">
                  <c:v>-103.0145</c:v>
                </c:pt>
                <c:pt idx="4350">
                  <c:v>-103.0125</c:v>
                </c:pt>
                <c:pt idx="4351">
                  <c:v>-103.01050000000001</c:v>
                </c:pt>
                <c:pt idx="4352">
                  <c:v>-103.0085</c:v>
                </c:pt>
                <c:pt idx="4353">
                  <c:v>-103.0065</c:v>
                </c:pt>
                <c:pt idx="4354">
                  <c:v>-103.00450000000001</c:v>
                </c:pt>
                <c:pt idx="4355">
                  <c:v>-103.0025</c:v>
                </c:pt>
                <c:pt idx="4356">
                  <c:v>-103.0005</c:v>
                </c:pt>
                <c:pt idx="4357">
                  <c:v>-102.99850000000001</c:v>
                </c:pt>
                <c:pt idx="4358">
                  <c:v>-102.99650000000001</c:v>
                </c:pt>
                <c:pt idx="4359">
                  <c:v>-102.9945</c:v>
                </c:pt>
                <c:pt idx="4360">
                  <c:v>-102.99250000000001</c:v>
                </c:pt>
                <c:pt idx="4361">
                  <c:v>-102.99050000000001</c:v>
                </c:pt>
                <c:pt idx="4362">
                  <c:v>-102.9885</c:v>
                </c:pt>
                <c:pt idx="4363">
                  <c:v>-102.98650000000001</c:v>
                </c:pt>
                <c:pt idx="4364">
                  <c:v>-102.98450000000001</c:v>
                </c:pt>
                <c:pt idx="4365">
                  <c:v>-102.9825</c:v>
                </c:pt>
                <c:pt idx="4366">
                  <c:v>-102.98050000000001</c:v>
                </c:pt>
                <c:pt idx="4367">
                  <c:v>-102.97850000000001</c:v>
                </c:pt>
                <c:pt idx="4368">
                  <c:v>-102.9765</c:v>
                </c:pt>
                <c:pt idx="4369">
                  <c:v>-102.97450000000001</c:v>
                </c:pt>
                <c:pt idx="4370">
                  <c:v>-102.97250000000001</c:v>
                </c:pt>
                <c:pt idx="4371">
                  <c:v>-102.9705</c:v>
                </c:pt>
                <c:pt idx="4372">
                  <c:v>-102.96850000000001</c:v>
                </c:pt>
                <c:pt idx="4373">
                  <c:v>-102.96650000000001</c:v>
                </c:pt>
                <c:pt idx="4374">
                  <c:v>-102.9645</c:v>
                </c:pt>
                <c:pt idx="4375">
                  <c:v>-102.96250000000001</c:v>
                </c:pt>
                <c:pt idx="4376">
                  <c:v>-102.96050000000001</c:v>
                </c:pt>
                <c:pt idx="4377">
                  <c:v>-102.9585</c:v>
                </c:pt>
                <c:pt idx="4378">
                  <c:v>-102.95650000000001</c:v>
                </c:pt>
                <c:pt idx="4379">
                  <c:v>-102.95450000000001</c:v>
                </c:pt>
                <c:pt idx="4380">
                  <c:v>-102.9525</c:v>
                </c:pt>
                <c:pt idx="4381">
                  <c:v>-102.95050000000001</c:v>
                </c:pt>
                <c:pt idx="4382">
                  <c:v>-102.94850000000001</c:v>
                </c:pt>
                <c:pt idx="4383">
                  <c:v>-102.9465</c:v>
                </c:pt>
                <c:pt idx="4384">
                  <c:v>-102.94450000000001</c:v>
                </c:pt>
                <c:pt idx="4385">
                  <c:v>-102.94250000000001</c:v>
                </c:pt>
                <c:pt idx="4386">
                  <c:v>-102.9405</c:v>
                </c:pt>
                <c:pt idx="4387">
                  <c:v>-102.9385</c:v>
                </c:pt>
                <c:pt idx="4388">
                  <c:v>-102.93650000000001</c:v>
                </c:pt>
                <c:pt idx="4389">
                  <c:v>-102.9345</c:v>
                </c:pt>
                <c:pt idx="4390">
                  <c:v>-102.9325</c:v>
                </c:pt>
                <c:pt idx="4391">
                  <c:v>-102.93050000000001</c:v>
                </c:pt>
                <c:pt idx="4392">
                  <c:v>-102.9285</c:v>
                </c:pt>
                <c:pt idx="4393">
                  <c:v>-102.9265</c:v>
                </c:pt>
                <c:pt idx="4394">
                  <c:v>-102.92450000000001</c:v>
                </c:pt>
                <c:pt idx="4395">
                  <c:v>-102.92250000000001</c:v>
                </c:pt>
                <c:pt idx="4396">
                  <c:v>-102.9205</c:v>
                </c:pt>
                <c:pt idx="4397">
                  <c:v>-102.91850000000001</c:v>
                </c:pt>
                <c:pt idx="4398">
                  <c:v>-102.91650000000001</c:v>
                </c:pt>
                <c:pt idx="4399">
                  <c:v>-102.9145</c:v>
                </c:pt>
                <c:pt idx="4400">
                  <c:v>-102.91250000000001</c:v>
                </c:pt>
                <c:pt idx="4401">
                  <c:v>-102.91050000000001</c:v>
                </c:pt>
                <c:pt idx="4402">
                  <c:v>-102.9085</c:v>
                </c:pt>
                <c:pt idx="4403">
                  <c:v>-102.90650000000001</c:v>
                </c:pt>
                <c:pt idx="4404">
                  <c:v>-102.90450000000001</c:v>
                </c:pt>
                <c:pt idx="4405">
                  <c:v>-102.9025</c:v>
                </c:pt>
                <c:pt idx="4406">
                  <c:v>-102.90050000000001</c:v>
                </c:pt>
                <c:pt idx="4407">
                  <c:v>-102.89850000000001</c:v>
                </c:pt>
                <c:pt idx="4408">
                  <c:v>-102.8965</c:v>
                </c:pt>
                <c:pt idx="4409">
                  <c:v>-102.89450000000001</c:v>
                </c:pt>
                <c:pt idx="4410">
                  <c:v>-102.89250000000001</c:v>
                </c:pt>
                <c:pt idx="4411">
                  <c:v>-102.8905</c:v>
                </c:pt>
                <c:pt idx="4412">
                  <c:v>-102.88850000000001</c:v>
                </c:pt>
                <c:pt idx="4413">
                  <c:v>-102.88650000000001</c:v>
                </c:pt>
                <c:pt idx="4414">
                  <c:v>-102.8845</c:v>
                </c:pt>
                <c:pt idx="4415">
                  <c:v>-102.88250000000001</c:v>
                </c:pt>
                <c:pt idx="4416">
                  <c:v>-102.88050000000001</c:v>
                </c:pt>
                <c:pt idx="4417">
                  <c:v>-102.8785</c:v>
                </c:pt>
                <c:pt idx="4418">
                  <c:v>-102.87650000000001</c:v>
                </c:pt>
                <c:pt idx="4419">
                  <c:v>-102.87450000000001</c:v>
                </c:pt>
                <c:pt idx="4420">
                  <c:v>-102.8725</c:v>
                </c:pt>
                <c:pt idx="4421">
                  <c:v>-102.87050000000001</c:v>
                </c:pt>
                <c:pt idx="4422">
                  <c:v>-102.86850000000001</c:v>
                </c:pt>
                <c:pt idx="4423">
                  <c:v>-102.8665</c:v>
                </c:pt>
                <c:pt idx="4424">
                  <c:v>-102.86450000000001</c:v>
                </c:pt>
                <c:pt idx="4425">
                  <c:v>-102.86250000000001</c:v>
                </c:pt>
                <c:pt idx="4426">
                  <c:v>-102.8605</c:v>
                </c:pt>
                <c:pt idx="4427">
                  <c:v>-102.85850000000001</c:v>
                </c:pt>
                <c:pt idx="4428">
                  <c:v>-102.85650000000001</c:v>
                </c:pt>
                <c:pt idx="4429">
                  <c:v>-102.8545</c:v>
                </c:pt>
                <c:pt idx="4430">
                  <c:v>-102.85250000000001</c:v>
                </c:pt>
                <c:pt idx="4431">
                  <c:v>-102.85050000000001</c:v>
                </c:pt>
                <c:pt idx="4432">
                  <c:v>-102.8485</c:v>
                </c:pt>
                <c:pt idx="4433">
                  <c:v>-102.84650000000001</c:v>
                </c:pt>
                <c:pt idx="4434">
                  <c:v>-102.84450000000001</c:v>
                </c:pt>
                <c:pt idx="4435">
                  <c:v>-102.8425</c:v>
                </c:pt>
                <c:pt idx="4436">
                  <c:v>-102.84050000000001</c:v>
                </c:pt>
                <c:pt idx="4437">
                  <c:v>-102.83850000000001</c:v>
                </c:pt>
                <c:pt idx="4438">
                  <c:v>-102.8365</c:v>
                </c:pt>
                <c:pt idx="4439">
                  <c:v>-102.83450000000001</c:v>
                </c:pt>
                <c:pt idx="4440">
                  <c:v>-102.83250000000001</c:v>
                </c:pt>
                <c:pt idx="4441">
                  <c:v>-102.8305</c:v>
                </c:pt>
                <c:pt idx="4442">
                  <c:v>-102.82850000000001</c:v>
                </c:pt>
                <c:pt idx="4443">
                  <c:v>-102.82650000000001</c:v>
                </c:pt>
                <c:pt idx="4444">
                  <c:v>-102.8245</c:v>
                </c:pt>
                <c:pt idx="4445">
                  <c:v>-102.82250000000001</c:v>
                </c:pt>
                <c:pt idx="4446">
                  <c:v>-102.82050000000001</c:v>
                </c:pt>
                <c:pt idx="4447">
                  <c:v>-102.8185</c:v>
                </c:pt>
                <c:pt idx="4448">
                  <c:v>-102.8165</c:v>
                </c:pt>
                <c:pt idx="4449">
                  <c:v>-102.81450000000001</c:v>
                </c:pt>
                <c:pt idx="4450">
                  <c:v>-102.8125</c:v>
                </c:pt>
                <c:pt idx="4451">
                  <c:v>-102.8105</c:v>
                </c:pt>
                <c:pt idx="4452">
                  <c:v>-102.80850000000001</c:v>
                </c:pt>
                <c:pt idx="4453">
                  <c:v>-102.8065</c:v>
                </c:pt>
                <c:pt idx="4454">
                  <c:v>-102.8045</c:v>
                </c:pt>
                <c:pt idx="4455">
                  <c:v>-102.80250000000001</c:v>
                </c:pt>
                <c:pt idx="4456">
                  <c:v>-102.8005</c:v>
                </c:pt>
                <c:pt idx="4457">
                  <c:v>-102.7985</c:v>
                </c:pt>
                <c:pt idx="4458">
                  <c:v>-102.79650000000001</c:v>
                </c:pt>
                <c:pt idx="4459">
                  <c:v>-102.7945</c:v>
                </c:pt>
                <c:pt idx="4460">
                  <c:v>-102.7925</c:v>
                </c:pt>
                <c:pt idx="4461">
                  <c:v>-102.79050000000001</c:v>
                </c:pt>
                <c:pt idx="4462">
                  <c:v>-102.7885</c:v>
                </c:pt>
                <c:pt idx="4463">
                  <c:v>-102.7865</c:v>
                </c:pt>
                <c:pt idx="4464">
                  <c:v>-102.78450000000001</c:v>
                </c:pt>
                <c:pt idx="4465">
                  <c:v>-102.7825</c:v>
                </c:pt>
                <c:pt idx="4466">
                  <c:v>-102.7805</c:v>
                </c:pt>
                <c:pt idx="4467">
                  <c:v>-102.77850000000001</c:v>
                </c:pt>
                <c:pt idx="4468">
                  <c:v>-102.7765</c:v>
                </c:pt>
                <c:pt idx="4469">
                  <c:v>-102.7745</c:v>
                </c:pt>
                <c:pt idx="4470">
                  <c:v>-102.77250000000001</c:v>
                </c:pt>
                <c:pt idx="4471">
                  <c:v>-102.7705</c:v>
                </c:pt>
                <c:pt idx="4472">
                  <c:v>-102.7685</c:v>
                </c:pt>
                <c:pt idx="4473">
                  <c:v>-102.76650000000001</c:v>
                </c:pt>
                <c:pt idx="4474">
                  <c:v>-102.7645</c:v>
                </c:pt>
                <c:pt idx="4475">
                  <c:v>-102.7625</c:v>
                </c:pt>
                <c:pt idx="4476">
                  <c:v>-102.76050000000001</c:v>
                </c:pt>
                <c:pt idx="4477">
                  <c:v>-102.7585</c:v>
                </c:pt>
                <c:pt idx="4478">
                  <c:v>-102.7565</c:v>
                </c:pt>
                <c:pt idx="4479">
                  <c:v>-102.75450000000001</c:v>
                </c:pt>
                <c:pt idx="4480">
                  <c:v>-102.7525</c:v>
                </c:pt>
                <c:pt idx="4481">
                  <c:v>-102.7505</c:v>
                </c:pt>
                <c:pt idx="4482">
                  <c:v>-102.74850000000001</c:v>
                </c:pt>
                <c:pt idx="4483">
                  <c:v>-102.74650000000001</c:v>
                </c:pt>
                <c:pt idx="4484">
                  <c:v>-102.7445</c:v>
                </c:pt>
                <c:pt idx="4485">
                  <c:v>-102.74250000000001</c:v>
                </c:pt>
                <c:pt idx="4486">
                  <c:v>-102.74050000000001</c:v>
                </c:pt>
                <c:pt idx="4487">
                  <c:v>-102.7385</c:v>
                </c:pt>
                <c:pt idx="4488">
                  <c:v>-102.73650000000001</c:v>
                </c:pt>
                <c:pt idx="4489">
                  <c:v>-102.73450000000001</c:v>
                </c:pt>
                <c:pt idx="4490">
                  <c:v>-102.7325</c:v>
                </c:pt>
                <c:pt idx="4491">
                  <c:v>-102.73050000000001</c:v>
                </c:pt>
                <c:pt idx="4492">
                  <c:v>-102.72850000000001</c:v>
                </c:pt>
                <c:pt idx="4493">
                  <c:v>-102.7265</c:v>
                </c:pt>
                <c:pt idx="4494">
                  <c:v>-102.72450000000001</c:v>
                </c:pt>
                <c:pt idx="4495">
                  <c:v>-102.72250000000001</c:v>
                </c:pt>
                <c:pt idx="4496">
                  <c:v>-102.7205</c:v>
                </c:pt>
                <c:pt idx="4497">
                  <c:v>-102.71850000000001</c:v>
                </c:pt>
                <c:pt idx="4498">
                  <c:v>-102.71650000000001</c:v>
                </c:pt>
                <c:pt idx="4499">
                  <c:v>-102.7145</c:v>
                </c:pt>
                <c:pt idx="4500">
                  <c:v>-102.71250000000001</c:v>
                </c:pt>
                <c:pt idx="4501">
                  <c:v>-102.71050000000001</c:v>
                </c:pt>
                <c:pt idx="4502">
                  <c:v>-102.7085</c:v>
                </c:pt>
                <c:pt idx="4503">
                  <c:v>-102.70650000000001</c:v>
                </c:pt>
                <c:pt idx="4504">
                  <c:v>-102.70450000000001</c:v>
                </c:pt>
                <c:pt idx="4505">
                  <c:v>-102.7025</c:v>
                </c:pt>
                <c:pt idx="4506">
                  <c:v>-102.70050000000001</c:v>
                </c:pt>
                <c:pt idx="4507">
                  <c:v>-102.69850000000001</c:v>
                </c:pt>
                <c:pt idx="4508">
                  <c:v>-102.6965</c:v>
                </c:pt>
                <c:pt idx="4509">
                  <c:v>-102.69450000000001</c:v>
                </c:pt>
                <c:pt idx="4510">
                  <c:v>-102.69250000000001</c:v>
                </c:pt>
                <c:pt idx="4511">
                  <c:v>-102.6905</c:v>
                </c:pt>
                <c:pt idx="4512">
                  <c:v>-102.6885</c:v>
                </c:pt>
                <c:pt idx="4513">
                  <c:v>-102.68650000000001</c:v>
                </c:pt>
                <c:pt idx="4514">
                  <c:v>-102.6845</c:v>
                </c:pt>
                <c:pt idx="4515">
                  <c:v>-102.6825</c:v>
                </c:pt>
                <c:pt idx="4516">
                  <c:v>-102.68050000000001</c:v>
                </c:pt>
                <c:pt idx="4517">
                  <c:v>-102.6785</c:v>
                </c:pt>
                <c:pt idx="4518">
                  <c:v>-102.6765</c:v>
                </c:pt>
                <c:pt idx="4519">
                  <c:v>-102.67450000000001</c:v>
                </c:pt>
                <c:pt idx="4520">
                  <c:v>-102.67250000000001</c:v>
                </c:pt>
                <c:pt idx="4521">
                  <c:v>-102.6705</c:v>
                </c:pt>
                <c:pt idx="4522">
                  <c:v>-102.66850000000001</c:v>
                </c:pt>
                <c:pt idx="4523">
                  <c:v>-102.66650000000001</c:v>
                </c:pt>
                <c:pt idx="4524">
                  <c:v>-102.6645</c:v>
                </c:pt>
                <c:pt idx="4525">
                  <c:v>-102.66250000000001</c:v>
                </c:pt>
                <c:pt idx="4526">
                  <c:v>-102.66050000000001</c:v>
                </c:pt>
                <c:pt idx="4527">
                  <c:v>-102.6585</c:v>
                </c:pt>
                <c:pt idx="4528">
                  <c:v>-102.65650000000001</c:v>
                </c:pt>
                <c:pt idx="4529">
                  <c:v>-102.65450000000001</c:v>
                </c:pt>
                <c:pt idx="4530">
                  <c:v>-102.6525</c:v>
                </c:pt>
                <c:pt idx="4531">
                  <c:v>-102.65050000000001</c:v>
                </c:pt>
                <c:pt idx="4532">
                  <c:v>-102.64850000000001</c:v>
                </c:pt>
                <c:pt idx="4533">
                  <c:v>-102.6465</c:v>
                </c:pt>
                <c:pt idx="4534">
                  <c:v>-102.64450000000001</c:v>
                </c:pt>
                <c:pt idx="4535">
                  <c:v>-102.64250000000001</c:v>
                </c:pt>
                <c:pt idx="4536">
                  <c:v>-102.6405</c:v>
                </c:pt>
                <c:pt idx="4537">
                  <c:v>-102.63850000000001</c:v>
                </c:pt>
                <c:pt idx="4538">
                  <c:v>-102.63650000000001</c:v>
                </c:pt>
                <c:pt idx="4539">
                  <c:v>-102.6345</c:v>
                </c:pt>
                <c:pt idx="4540">
                  <c:v>-102.63250000000001</c:v>
                </c:pt>
                <c:pt idx="4541">
                  <c:v>-102.63050000000001</c:v>
                </c:pt>
                <c:pt idx="4542">
                  <c:v>-102.6285</c:v>
                </c:pt>
                <c:pt idx="4543">
                  <c:v>-102.62650000000001</c:v>
                </c:pt>
                <c:pt idx="4544">
                  <c:v>-102.62450000000001</c:v>
                </c:pt>
                <c:pt idx="4545">
                  <c:v>-102.6225</c:v>
                </c:pt>
                <c:pt idx="4546">
                  <c:v>-102.62050000000001</c:v>
                </c:pt>
                <c:pt idx="4547">
                  <c:v>-102.61850000000001</c:v>
                </c:pt>
                <c:pt idx="4548">
                  <c:v>-102.6165</c:v>
                </c:pt>
                <c:pt idx="4549">
                  <c:v>-102.61450000000001</c:v>
                </c:pt>
                <c:pt idx="4550">
                  <c:v>-102.61250000000001</c:v>
                </c:pt>
                <c:pt idx="4551">
                  <c:v>-102.6105</c:v>
                </c:pt>
                <c:pt idx="4552">
                  <c:v>-102.60850000000001</c:v>
                </c:pt>
                <c:pt idx="4553">
                  <c:v>-102.60650000000001</c:v>
                </c:pt>
                <c:pt idx="4554">
                  <c:v>-102.6045</c:v>
                </c:pt>
                <c:pt idx="4555">
                  <c:v>-102.60250000000001</c:v>
                </c:pt>
                <c:pt idx="4556">
                  <c:v>-102.60050000000001</c:v>
                </c:pt>
                <c:pt idx="4557">
                  <c:v>-102.5985</c:v>
                </c:pt>
                <c:pt idx="4558">
                  <c:v>-102.59650000000001</c:v>
                </c:pt>
                <c:pt idx="4559">
                  <c:v>-102.59450000000001</c:v>
                </c:pt>
                <c:pt idx="4560">
                  <c:v>-102.5925</c:v>
                </c:pt>
                <c:pt idx="4561">
                  <c:v>-102.59050000000001</c:v>
                </c:pt>
                <c:pt idx="4562">
                  <c:v>-102.58850000000001</c:v>
                </c:pt>
                <c:pt idx="4563">
                  <c:v>-102.5865</c:v>
                </c:pt>
                <c:pt idx="4564">
                  <c:v>-102.58450000000001</c:v>
                </c:pt>
                <c:pt idx="4565">
                  <c:v>-102.58250000000001</c:v>
                </c:pt>
                <c:pt idx="4566">
                  <c:v>-102.5805</c:v>
                </c:pt>
                <c:pt idx="4567">
                  <c:v>-102.57850000000001</c:v>
                </c:pt>
                <c:pt idx="4568">
                  <c:v>-102.57650000000001</c:v>
                </c:pt>
                <c:pt idx="4569">
                  <c:v>-102.5745</c:v>
                </c:pt>
                <c:pt idx="4570">
                  <c:v>-102.57250000000001</c:v>
                </c:pt>
                <c:pt idx="4571">
                  <c:v>-102.57050000000001</c:v>
                </c:pt>
                <c:pt idx="4572">
                  <c:v>-102.5685</c:v>
                </c:pt>
                <c:pt idx="4573">
                  <c:v>-102.5665</c:v>
                </c:pt>
                <c:pt idx="4574">
                  <c:v>-102.56450000000001</c:v>
                </c:pt>
                <c:pt idx="4575">
                  <c:v>-102.5625</c:v>
                </c:pt>
                <c:pt idx="4576">
                  <c:v>-102.5605</c:v>
                </c:pt>
                <c:pt idx="4577">
                  <c:v>-102.55850000000001</c:v>
                </c:pt>
                <c:pt idx="4578">
                  <c:v>-102.5565</c:v>
                </c:pt>
                <c:pt idx="4579">
                  <c:v>-102.5545</c:v>
                </c:pt>
                <c:pt idx="4580">
                  <c:v>-102.55250000000001</c:v>
                </c:pt>
                <c:pt idx="4581">
                  <c:v>-102.5505</c:v>
                </c:pt>
                <c:pt idx="4582">
                  <c:v>-102.5485</c:v>
                </c:pt>
                <c:pt idx="4583">
                  <c:v>-102.54650000000001</c:v>
                </c:pt>
                <c:pt idx="4584">
                  <c:v>-102.5445</c:v>
                </c:pt>
                <c:pt idx="4585">
                  <c:v>-102.5425</c:v>
                </c:pt>
                <c:pt idx="4586">
                  <c:v>-102.54050000000001</c:v>
                </c:pt>
                <c:pt idx="4587">
                  <c:v>-102.5385</c:v>
                </c:pt>
                <c:pt idx="4588">
                  <c:v>-102.5365</c:v>
                </c:pt>
                <c:pt idx="4589">
                  <c:v>-102.53450000000001</c:v>
                </c:pt>
                <c:pt idx="4590">
                  <c:v>-102.5325</c:v>
                </c:pt>
                <c:pt idx="4591">
                  <c:v>-102.5305</c:v>
                </c:pt>
                <c:pt idx="4592">
                  <c:v>-102.52850000000001</c:v>
                </c:pt>
                <c:pt idx="4593">
                  <c:v>-102.5265</c:v>
                </c:pt>
                <c:pt idx="4594">
                  <c:v>-102.5245</c:v>
                </c:pt>
                <c:pt idx="4595">
                  <c:v>-102.52250000000001</c:v>
                </c:pt>
                <c:pt idx="4596">
                  <c:v>-102.5205</c:v>
                </c:pt>
                <c:pt idx="4597">
                  <c:v>-102.5185</c:v>
                </c:pt>
                <c:pt idx="4598">
                  <c:v>-102.51650000000001</c:v>
                </c:pt>
                <c:pt idx="4599">
                  <c:v>-102.5145</c:v>
                </c:pt>
                <c:pt idx="4600">
                  <c:v>-102.5125</c:v>
                </c:pt>
                <c:pt idx="4601">
                  <c:v>-102.51050000000001</c:v>
                </c:pt>
                <c:pt idx="4602">
                  <c:v>-102.5085</c:v>
                </c:pt>
                <c:pt idx="4603">
                  <c:v>-102.5065</c:v>
                </c:pt>
                <c:pt idx="4604">
                  <c:v>-102.50450000000001</c:v>
                </c:pt>
                <c:pt idx="4605">
                  <c:v>-102.5025</c:v>
                </c:pt>
                <c:pt idx="4606">
                  <c:v>-102.5005</c:v>
                </c:pt>
                <c:pt idx="4607">
                  <c:v>-102.49850000000001</c:v>
                </c:pt>
                <c:pt idx="4608">
                  <c:v>-102.49650000000001</c:v>
                </c:pt>
                <c:pt idx="4609">
                  <c:v>-102.4945</c:v>
                </c:pt>
                <c:pt idx="4610">
                  <c:v>-102.49250000000001</c:v>
                </c:pt>
                <c:pt idx="4611">
                  <c:v>-102.49050000000001</c:v>
                </c:pt>
                <c:pt idx="4612">
                  <c:v>-102.4885</c:v>
                </c:pt>
                <c:pt idx="4613">
                  <c:v>-102.48650000000001</c:v>
                </c:pt>
                <c:pt idx="4614">
                  <c:v>-102.48450000000001</c:v>
                </c:pt>
                <c:pt idx="4615">
                  <c:v>-102.4825</c:v>
                </c:pt>
                <c:pt idx="4616">
                  <c:v>-102.48050000000001</c:v>
                </c:pt>
                <c:pt idx="4617">
                  <c:v>-102.47850000000001</c:v>
                </c:pt>
                <c:pt idx="4618">
                  <c:v>-102.4765</c:v>
                </c:pt>
                <c:pt idx="4619">
                  <c:v>-102.47450000000001</c:v>
                </c:pt>
                <c:pt idx="4620">
                  <c:v>-102.47250000000001</c:v>
                </c:pt>
                <c:pt idx="4621">
                  <c:v>-102.4705</c:v>
                </c:pt>
                <c:pt idx="4622">
                  <c:v>-102.46850000000001</c:v>
                </c:pt>
                <c:pt idx="4623">
                  <c:v>-102.46650000000001</c:v>
                </c:pt>
                <c:pt idx="4624">
                  <c:v>-102.4645</c:v>
                </c:pt>
                <c:pt idx="4625">
                  <c:v>-102.46250000000001</c:v>
                </c:pt>
                <c:pt idx="4626">
                  <c:v>-102.46050000000001</c:v>
                </c:pt>
                <c:pt idx="4627">
                  <c:v>-102.4585</c:v>
                </c:pt>
                <c:pt idx="4628">
                  <c:v>-102.45650000000001</c:v>
                </c:pt>
                <c:pt idx="4629">
                  <c:v>-102.45450000000001</c:v>
                </c:pt>
                <c:pt idx="4630">
                  <c:v>-102.4525</c:v>
                </c:pt>
                <c:pt idx="4631">
                  <c:v>-102.45050000000001</c:v>
                </c:pt>
                <c:pt idx="4632">
                  <c:v>-102.44850000000001</c:v>
                </c:pt>
                <c:pt idx="4633">
                  <c:v>-102.4465</c:v>
                </c:pt>
                <c:pt idx="4634">
                  <c:v>-102.44450000000001</c:v>
                </c:pt>
                <c:pt idx="4635">
                  <c:v>-102.44250000000001</c:v>
                </c:pt>
                <c:pt idx="4636">
                  <c:v>-102.4405</c:v>
                </c:pt>
                <c:pt idx="4637">
                  <c:v>-102.4385</c:v>
                </c:pt>
                <c:pt idx="4638">
                  <c:v>-102.43650000000001</c:v>
                </c:pt>
                <c:pt idx="4639">
                  <c:v>-102.4345</c:v>
                </c:pt>
                <c:pt idx="4640">
                  <c:v>-102.4325</c:v>
                </c:pt>
                <c:pt idx="4641">
                  <c:v>-102.43050000000001</c:v>
                </c:pt>
                <c:pt idx="4642">
                  <c:v>-102.4285</c:v>
                </c:pt>
                <c:pt idx="4643">
                  <c:v>-102.4265</c:v>
                </c:pt>
                <c:pt idx="4644">
                  <c:v>-102.42450000000001</c:v>
                </c:pt>
                <c:pt idx="4645">
                  <c:v>-102.42250000000001</c:v>
                </c:pt>
                <c:pt idx="4646">
                  <c:v>-102.4205</c:v>
                </c:pt>
                <c:pt idx="4647">
                  <c:v>-102.41850000000001</c:v>
                </c:pt>
                <c:pt idx="4648">
                  <c:v>-102.41650000000001</c:v>
                </c:pt>
                <c:pt idx="4649">
                  <c:v>-102.4145</c:v>
                </c:pt>
                <c:pt idx="4650">
                  <c:v>-102.41250000000001</c:v>
                </c:pt>
                <c:pt idx="4651">
                  <c:v>-102.41050000000001</c:v>
                </c:pt>
                <c:pt idx="4652">
                  <c:v>-102.4085</c:v>
                </c:pt>
                <c:pt idx="4653">
                  <c:v>-102.40650000000001</c:v>
                </c:pt>
                <c:pt idx="4654">
                  <c:v>-102.40450000000001</c:v>
                </c:pt>
                <c:pt idx="4655">
                  <c:v>-102.4025</c:v>
                </c:pt>
                <c:pt idx="4656">
                  <c:v>-102.40050000000001</c:v>
                </c:pt>
                <c:pt idx="4657">
                  <c:v>-102.39850000000001</c:v>
                </c:pt>
                <c:pt idx="4658">
                  <c:v>-102.3965</c:v>
                </c:pt>
                <c:pt idx="4659">
                  <c:v>-102.39450000000001</c:v>
                </c:pt>
                <c:pt idx="4660">
                  <c:v>-102.39250000000001</c:v>
                </c:pt>
                <c:pt idx="4661">
                  <c:v>-102.3905</c:v>
                </c:pt>
                <c:pt idx="4662">
                  <c:v>-102.38850000000001</c:v>
                </c:pt>
                <c:pt idx="4663">
                  <c:v>-102.38650000000001</c:v>
                </c:pt>
                <c:pt idx="4664">
                  <c:v>-102.3845</c:v>
                </c:pt>
                <c:pt idx="4665">
                  <c:v>-102.38250000000001</c:v>
                </c:pt>
                <c:pt idx="4666">
                  <c:v>-102.38050000000001</c:v>
                </c:pt>
                <c:pt idx="4667">
                  <c:v>-102.3785</c:v>
                </c:pt>
                <c:pt idx="4668">
                  <c:v>-102.37650000000001</c:v>
                </c:pt>
                <c:pt idx="4669">
                  <c:v>-102.37450000000001</c:v>
                </c:pt>
                <c:pt idx="4670">
                  <c:v>-102.3725</c:v>
                </c:pt>
                <c:pt idx="4671">
                  <c:v>-102.37050000000001</c:v>
                </c:pt>
                <c:pt idx="4672">
                  <c:v>-102.36850000000001</c:v>
                </c:pt>
                <c:pt idx="4673">
                  <c:v>-102.3665</c:v>
                </c:pt>
                <c:pt idx="4674">
                  <c:v>-102.36450000000001</c:v>
                </c:pt>
                <c:pt idx="4675">
                  <c:v>-102.36250000000001</c:v>
                </c:pt>
                <c:pt idx="4676">
                  <c:v>-102.3605</c:v>
                </c:pt>
                <c:pt idx="4677">
                  <c:v>-102.35850000000001</c:v>
                </c:pt>
                <c:pt idx="4678">
                  <c:v>-102.35650000000001</c:v>
                </c:pt>
                <c:pt idx="4679">
                  <c:v>-102.3545</c:v>
                </c:pt>
                <c:pt idx="4680">
                  <c:v>-102.35250000000001</c:v>
                </c:pt>
                <c:pt idx="4681">
                  <c:v>-102.35050000000001</c:v>
                </c:pt>
                <c:pt idx="4682">
                  <c:v>-102.3485</c:v>
                </c:pt>
                <c:pt idx="4683">
                  <c:v>-102.34650000000001</c:v>
                </c:pt>
                <c:pt idx="4684">
                  <c:v>-102.34450000000001</c:v>
                </c:pt>
                <c:pt idx="4685">
                  <c:v>-102.3425</c:v>
                </c:pt>
                <c:pt idx="4686">
                  <c:v>-102.34050000000001</c:v>
                </c:pt>
                <c:pt idx="4687">
                  <c:v>-102.33850000000001</c:v>
                </c:pt>
                <c:pt idx="4688">
                  <c:v>-102.3365</c:v>
                </c:pt>
                <c:pt idx="4689">
                  <c:v>-102.33450000000001</c:v>
                </c:pt>
                <c:pt idx="4690">
                  <c:v>-102.33250000000001</c:v>
                </c:pt>
                <c:pt idx="4691">
                  <c:v>-102.3305</c:v>
                </c:pt>
                <c:pt idx="4692">
                  <c:v>-102.32850000000001</c:v>
                </c:pt>
                <c:pt idx="4693">
                  <c:v>-102.32650000000001</c:v>
                </c:pt>
                <c:pt idx="4694">
                  <c:v>-102.3245</c:v>
                </c:pt>
                <c:pt idx="4695">
                  <c:v>-102.32250000000001</c:v>
                </c:pt>
                <c:pt idx="4696">
                  <c:v>-102.32050000000001</c:v>
                </c:pt>
                <c:pt idx="4697">
                  <c:v>-102.3185</c:v>
                </c:pt>
                <c:pt idx="4698">
                  <c:v>-102.3165</c:v>
                </c:pt>
                <c:pt idx="4699">
                  <c:v>-102.31450000000001</c:v>
                </c:pt>
                <c:pt idx="4700">
                  <c:v>-102.3125</c:v>
                </c:pt>
                <c:pt idx="4701">
                  <c:v>-102.3105</c:v>
                </c:pt>
                <c:pt idx="4702">
                  <c:v>-102.30850000000001</c:v>
                </c:pt>
                <c:pt idx="4703">
                  <c:v>-102.3065</c:v>
                </c:pt>
                <c:pt idx="4704">
                  <c:v>-102.3045</c:v>
                </c:pt>
                <c:pt idx="4705">
                  <c:v>-102.30250000000001</c:v>
                </c:pt>
                <c:pt idx="4706">
                  <c:v>-102.3005</c:v>
                </c:pt>
                <c:pt idx="4707">
                  <c:v>-102.2985</c:v>
                </c:pt>
                <c:pt idx="4708">
                  <c:v>-102.29650000000001</c:v>
                </c:pt>
                <c:pt idx="4709">
                  <c:v>-102.2945</c:v>
                </c:pt>
                <c:pt idx="4710">
                  <c:v>-102.2925</c:v>
                </c:pt>
                <c:pt idx="4711">
                  <c:v>-102.29050000000001</c:v>
                </c:pt>
                <c:pt idx="4712">
                  <c:v>-102.2885</c:v>
                </c:pt>
                <c:pt idx="4713">
                  <c:v>-102.2865</c:v>
                </c:pt>
                <c:pt idx="4714">
                  <c:v>-102.28450000000001</c:v>
                </c:pt>
                <c:pt idx="4715">
                  <c:v>-102.2825</c:v>
                </c:pt>
                <c:pt idx="4716">
                  <c:v>-102.2805</c:v>
                </c:pt>
                <c:pt idx="4717">
                  <c:v>-102.27850000000001</c:v>
                </c:pt>
                <c:pt idx="4718">
                  <c:v>-102.2765</c:v>
                </c:pt>
                <c:pt idx="4719">
                  <c:v>-102.2745</c:v>
                </c:pt>
                <c:pt idx="4720">
                  <c:v>-102.27250000000001</c:v>
                </c:pt>
                <c:pt idx="4721">
                  <c:v>-102.2705</c:v>
                </c:pt>
                <c:pt idx="4722">
                  <c:v>-102.2685</c:v>
                </c:pt>
                <c:pt idx="4723">
                  <c:v>-102.26650000000001</c:v>
                </c:pt>
                <c:pt idx="4724">
                  <c:v>-102.2645</c:v>
                </c:pt>
                <c:pt idx="4725">
                  <c:v>-102.2625</c:v>
                </c:pt>
                <c:pt idx="4726">
                  <c:v>-102.26050000000001</c:v>
                </c:pt>
                <c:pt idx="4727">
                  <c:v>-102.2585</c:v>
                </c:pt>
                <c:pt idx="4728">
                  <c:v>-102.2565</c:v>
                </c:pt>
                <c:pt idx="4729">
                  <c:v>-102.25450000000001</c:v>
                </c:pt>
                <c:pt idx="4730">
                  <c:v>-102.2525</c:v>
                </c:pt>
                <c:pt idx="4731">
                  <c:v>-102.2505</c:v>
                </c:pt>
                <c:pt idx="4732">
                  <c:v>-102.24850000000001</c:v>
                </c:pt>
                <c:pt idx="4733">
                  <c:v>-102.24650000000001</c:v>
                </c:pt>
                <c:pt idx="4734">
                  <c:v>-102.2445</c:v>
                </c:pt>
                <c:pt idx="4735">
                  <c:v>-102.24250000000001</c:v>
                </c:pt>
                <c:pt idx="4736">
                  <c:v>-102.24050000000001</c:v>
                </c:pt>
                <c:pt idx="4737">
                  <c:v>-102.2385</c:v>
                </c:pt>
                <c:pt idx="4738">
                  <c:v>-102.23650000000001</c:v>
                </c:pt>
                <c:pt idx="4739">
                  <c:v>-102.23450000000001</c:v>
                </c:pt>
                <c:pt idx="4740">
                  <c:v>-102.2325</c:v>
                </c:pt>
                <c:pt idx="4741">
                  <c:v>-102.23050000000001</c:v>
                </c:pt>
                <c:pt idx="4742">
                  <c:v>-102.22850000000001</c:v>
                </c:pt>
                <c:pt idx="4743">
                  <c:v>-102.2265</c:v>
                </c:pt>
                <c:pt idx="4744">
                  <c:v>-102.22450000000001</c:v>
                </c:pt>
                <c:pt idx="4745">
                  <c:v>-102.22250000000001</c:v>
                </c:pt>
                <c:pt idx="4746">
                  <c:v>-102.2205</c:v>
                </c:pt>
                <c:pt idx="4747">
                  <c:v>-102.21850000000001</c:v>
                </c:pt>
                <c:pt idx="4748">
                  <c:v>-102.21650000000001</c:v>
                </c:pt>
                <c:pt idx="4749">
                  <c:v>-102.2145</c:v>
                </c:pt>
                <c:pt idx="4750">
                  <c:v>-102.21250000000001</c:v>
                </c:pt>
                <c:pt idx="4751">
                  <c:v>-102.21050000000001</c:v>
                </c:pt>
                <c:pt idx="4752">
                  <c:v>-102.2085</c:v>
                </c:pt>
                <c:pt idx="4753">
                  <c:v>-102.20650000000001</c:v>
                </c:pt>
                <c:pt idx="4754">
                  <c:v>-102.20450000000001</c:v>
                </c:pt>
                <c:pt idx="4755">
                  <c:v>-102.2025</c:v>
                </c:pt>
                <c:pt idx="4756">
                  <c:v>-102.20050000000001</c:v>
                </c:pt>
                <c:pt idx="4757">
                  <c:v>-102.19850000000001</c:v>
                </c:pt>
                <c:pt idx="4758">
                  <c:v>-102.1965</c:v>
                </c:pt>
                <c:pt idx="4759">
                  <c:v>-102.19450000000001</c:v>
                </c:pt>
                <c:pt idx="4760">
                  <c:v>-102.19250000000001</c:v>
                </c:pt>
                <c:pt idx="4761">
                  <c:v>-102.1905</c:v>
                </c:pt>
                <c:pt idx="4762">
                  <c:v>-102.1885</c:v>
                </c:pt>
                <c:pt idx="4763">
                  <c:v>-102.18650000000001</c:v>
                </c:pt>
                <c:pt idx="4764">
                  <c:v>-102.1845</c:v>
                </c:pt>
                <c:pt idx="4765">
                  <c:v>-102.1825</c:v>
                </c:pt>
                <c:pt idx="4766">
                  <c:v>-102.18050000000001</c:v>
                </c:pt>
                <c:pt idx="4767">
                  <c:v>-102.1785</c:v>
                </c:pt>
                <c:pt idx="4768">
                  <c:v>-102.1765</c:v>
                </c:pt>
                <c:pt idx="4769">
                  <c:v>-102.17450000000001</c:v>
                </c:pt>
                <c:pt idx="4770">
                  <c:v>-102.17250000000001</c:v>
                </c:pt>
                <c:pt idx="4771">
                  <c:v>-102.1705</c:v>
                </c:pt>
                <c:pt idx="4772">
                  <c:v>-102.16850000000001</c:v>
                </c:pt>
                <c:pt idx="4773">
                  <c:v>-102.16650000000001</c:v>
                </c:pt>
                <c:pt idx="4774">
                  <c:v>-102.1645</c:v>
                </c:pt>
                <c:pt idx="4775">
                  <c:v>-102.16250000000001</c:v>
                </c:pt>
                <c:pt idx="4776">
                  <c:v>-102.16050000000001</c:v>
                </c:pt>
                <c:pt idx="4777">
                  <c:v>-102.1585</c:v>
                </c:pt>
                <c:pt idx="4778">
                  <c:v>-102.15650000000001</c:v>
                </c:pt>
                <c:pt idx="4779">
                  <c:v>-102.15450000000001</c:v>
                </c:pt>
                <c:pt idx="4780">
                  <c:v>-102.1525</c:v>
                </c:pt>
                <c:pt idx="4781">
                  <c:v>-102.15050000000001</c:v>
                </c:pt>
                <c:pt idx="4782">
                  <c:v>-102.14850000000001</c:v>
                </c:pt>
                <c:pt idx="4783">
                  <c:v>-102.1465</c:v>
                </c:pt>
                <c:pt idx="4784">
                  <c:v>-102.14450000000001</c:v>
                </c:pt>
                <c:pt idx="4785">
                  <c:v>-102.14250000000001</c:v>
                </c:pt>
                <c:pt idx="4786">
                  <c:v>-102.1405</c:v>
                </c:pt>
                <c:pt idx="4787">
                  <c:v>-102.13850000000001</c:v>
                </c:pt>
                <c:pt idx="4788">
                  <c:v>-102.13650000000001</c:v>
                </c:pt>
                <c:pt idx="4789">
                  <c:v>-102.1345</c:v>
                </c:pt>
                <c:pt idx="4790">
                  <c:v>-102.13250000000001</c:v>
                </c:pt>
                <c:pt idx="4791">
                  <c:v>-102.13050000000001</c:v>
                </c:pt>
                <c:pt idx="4792">
                  <c:v>-102.1285</c:v>
                </c:pt>
                <c:pt idx="4793">
                  <c:v>-102.12650000000001</c:v>
                </c:pt>
                <c:pt idx="4794">
                  <c:v>-102.12450000000001</c:v>
                </c:pt>
                <c:pt idx="4795">
                  <c:v>-102.1225</c:v>
                </c:pt>
                <c:pt idx="4796">
                  <c:v>-102.12050000000001</c:v>
                </c:pt>
                <c:pt idx="4797">
                  <c:v>-102.11850000000001</c:v>
                </c:pt>
                <c:pt idx="4798">
                  <c:v>-102.1165</c:v>
                </c:pt>
                <c:pt idx="4799">
                  <c:v>-102.11450000000001</c:v>
                </c:pt>
                <c:pt idx="4800">
                  <c:v>-102.11250000000001</c:v>
                </c:pt>
                <c:pt idx="4801">
                  <c:v>-102.1105</c:v>
                </c:pt>
                <c:pt idx="4802">
                  <c:v>-102.10850000000001</c:v>
                </c:pt>
                <c:pt idx="4803">
                  <c:v>-102.10650000000001</c:v>
                </c:pt>
                <c:pt idx="4804">
                  <c:v>-102.1045</c:v>
                </c:pt>
                <c:pt idx="4805">
                  <c:v>-102.10250000000001</c:v>
                </c:pt>
                <c:pt idx="4806">
                  <c:v>-102.10050000000001</c:v>
                </c:pt>
                <c:pt idx="4807">
                  <c:v>-102.0985</c:v>
                </c:pt>
                <c:pt idx="4808">
                  <c:v>-102.09650000000001</c:v>
                </c:pt>
                <c:pt idx="4809">
                  <c:v>-102.09450000000001</c:v>
                </c:pt>
                <c:pt idx="4810">
                  <c:v>-102.0925</c:v>
                </c:pt>
                <c:pt idx="4811">
                  <c:v>-102.09050000000001</c:v>
                </c:pt>
                <c:pt idx="4812">
                  <c:v>-102.08850000000001</c:v>
                </c:pt>
                <c:pt idx="4813">
                  <c:v>-102.0865</c:v>
                </c:pt>
                <c:pt idx="4814">
                  <c:v>-102.08450000000001</c:v>
                </c:pt>
                <c:pt idx="4815">
                  <c:v>-102.08250000000001</c:v>
                </c:pt>
                <c:pt idx="4816">
                  <c:v>-102.0805</c:v>
                </c:pt>
                <c:pt idx="4817">
                  <c:v>-102.07850000000001</c:v>
                </c:pt>
                <c:pt idx="4818">
                  <c:v>-102.07650000000001</c:v>
                </c:pt>
                <c:pt idx="4819">
                  <c:v>-102.0745</c:v>
                </c:pt>
                <c:pt idx="4820">
                  <c:v>-102.07250000000001</c:v>
                </c:pt>
                <c:pt idx="4821">
                  <c:v>-102.07050000000001</c:v>
                </c:pt>
                <c:pt idx="4822">
                  <c:v>-102.0685</c:v>
                </c:pt>
                <c:pt idx="4823">
                  <c:v>-102.0665</c:v>
                </c:pt>
                <c:pt idx="4824">
                  <c:v>-102.06450000000001</c:v>
                </c:pt>
                <c:pt idx="4825">
                  <c:v>-102.0625</c:v>
                </c:pt>
                <c:pt idx="4826">
                  <c:v>-102.0605</c:v>
                </c:pt>
                <c:pt idx="4827">
                  <c:v>-102.05850000000001</c:v>
                </c:pt>
                <c:pt idx="4828">
                  <c:v>-102.0565</c:v>
                </c:pt>
                <c:pt idx="4829">
                  <c:v>-102.0545</c:v>
                </c:pt>
                <c:pt idx="4830">
                  <c:v>-102.05250000000001</c:v>
                </c:pt>
                <c:pt idx="4831">
                  <c:v>-102.0505</c:v>
                </c:pt>
                <c:pt idx="4832">
                  <c:v>-102.0485</c:v>
                </c:pt>
                <c:pt idx="4833">
                  <c:v>-102.04650000000001</c:v>
                </c:pt>
                <c:pt idx="4834">
                  <c:v>-102.0445</c:v>
                </c:pt>
                <c:pt idx="4835">
                  <c:v>-102.0425</c:v>
                </c:pt>
                <c:pt idx="4836">
                  <c:v>-102.04050000000001</c:v>
                </c:pt>
                <c:pt idx="4837">
                  <c:v>-102.0385</c:v>
                </c:pt>
                <c:pt idx="4838">
                  <c:v>-102.0365</c:v>
                </c:pt>
                <c:pt idx="4839">
                  <c:v>-102.03450000000001</c:v>
                </c:pt>
                <c:pt idx="4840">
                  <c:v>-102.0325</c:v>
                </c:pt>
                <c:pt idx="4841">
                  <c:v>-102.0305</c:v>
                </c:pt>
                <c:pt idx="4842">
                  <c:v>-102.02850000000001</c:v>
                </c:pt>
                <c:pt idx="4843">
                  <c:v>-102.0265</c:v>
                </c:pt>
                <c:pt idx="4844">
                  <c:v>-102.0245</c:v>
                </c:pt>
                <c:pt idx="4845">
                  <c:v>-102.02250000000001</c:v>
                </c:pt>
                <c:pt idx="4846">
                  <c:v>-102.0205</c:v>
                </c:pt>
                <c:pt idx="4847">
                  <c:v>-102.0185</c:v>
                </c:pt>
                <c:pt idx="4848">
                  <c:v>-102.01650000000001</c:v>
                </c:pt>
                <c:pt idx="4849">
                  <c:v>-102.0145</c:v>
                </c:pt>
                <c:pt idx="4850">
                  <c:v>-102.0125</c:v>
                </c:pt>
                <c:pt idx="4851">
                  <c:v>-102.01050000000001</c:v>
                </c:pt>
                <c:pt idx="4852">
                  <c:v>-102.0085</c:v>
                </c:pt>
                <c:pt idx="4853">
                  <c:v>-102.0065</c:v>
                </c:pt>
                <c:pt idx="4854">
                  <c:v>-102.00450000000001</c:v>
                </c:pt>
                <c:pt idx="4855">
                  <c:v>-102.0025</c:v>
                </c:pt>
                <c:pt idx="4856">
                  <c:v>-102.0005</c:v>
                </c:pt>
                <c:pt idx="4857">
                  <c:v>-101.99850000000001</c:v>
                </c:pt>
                <c:pt idx="4858">
                  <c:v>-101.99650000000001</c:v>
                </c:pt>
                <c:pt idx="4859">
                  <c:v>-101.9945</c:v>
                </c:pt>
                <c:pt idx="4860">
                  <c:v>-101.99250000000001</c:v>
                </c:pt>
                <c:pt idx="4861">
                  <c:v>-101.99050000000001</c:v>
                </c:pt>
                <c:pt idx="4862">
                  <c:v>-101.9885</c:v>
                </c:pt>
                <c:pt idx="4863">
                  <c:v>-101.98650000000001</c:v>
                </c:pt>
                <c:pt idx="4864">
                  <c:v>-101.98450000000001</c:v>
                </c:pt>
                <c:pt idx="4865">
                  <c:v>-101.9825</c:v>
                </c:pt>
                <c:pt idx="4866">
                  <c:v>-101.98050000000001</c:v>
                </c:pt>
                <c:pt idx="4867">
                  <c:v>-101.97850000000001</c:v>
                </c:pt>
                <c:pt idx="4868">
                  <c:v>-101.9765</c:v>
                </c:pt>
                <c:pt idx="4869">
                  <c:v>-101.97450000000001</c:v>
                </c:pt>
                <c:pt idx="4870">
                  <c:v>-101.97250000000001</c:v>
                </c:pt>
                <c:pt idx="4871">
                  <c:v>-101.9705</c:v>
                </c:pt>
                <c:pt idx="4872">
                  <c:v>-101.96850000000001</c:v>
                </c:pt>
                <c:pt idx="4873">
                  <c:v>-101.96650000000001</c:v>
                </c:pt>
                <c:pt idx="4874">
                  <c:v>-101.9645</c:v>
                </c:pt>
                <c:pt idx="4875">
                  <c:v>-101.96250000000001</c:v>
                </c:pt>
                <c:pt idx="4876">
                  <c:v>-101.96050000000001</c:v>
                </c:pt>
                <c:pt idx="4877">
                  <c:v>-101.9585</c:v>
                </c:pt>
                <c:pt idx="4878">
                  <c:v>-101.95650000000001</c:v>
                </c:pt>
                <c:pt idx="4879">
                  <c:v>-101.95450000000001</c:v>
                </c:pt>
                <c:pt idx="4880">
                  <c:v>-101.9525</c:v>
                </c:pt>
                <c:pt idx="4881">
                  <c:v>-101.95050000000001</c:v>
                </c:pt>
                <c:pt idx="4882">
                  <c:v>-101.94850000000001</c:v>
                </c:pt>
                <c:pt idx="4883">
                  <c:v>-101.9465</c:v>
                </c:pt>
                <c:pt idx="4884">
                  <c:v>-101.94450000000001</c:v>
                </c:pt>
                <c:pt idx="4885">
                  <c:v>-101.94250000000001</c:v>
                </c:pt>
                <c:pt idx="4886">
                  <c:v>-101.9405</c:v>
                </c:pt>
                <c:pt idx="4887">
                  <c:v>-101.9385</c:v>
                </c:pt>
                <c:pt idx="4888">
                  <c:v>-101.93650000000001</c:v>
                </c:pt>
                <c:pt idx="4889">
                  <c:v>-101.9345</c:v>
                </c:pt>
                <c:pt idx="4890">
                  <c:v>-101.9325</c:v>
                </c:pt>
                <c:pt idx="4891">
                  <c:v>-101.93050000000001</c:v>
                </c:pt>
                <c:pt idx="4892">
                  <c:v>-101.9285</c:v>
                </c:pt>
                <c:pt idx="4893">
                  <c:v>-101.9265</c:v>
                </c:pt>
                <c:pt idx="4894">
                  <c:v>-101.92450000000001</c:v>
                </c:pt>
                <c:pt idx="4895">
                  <c:v>-101.92250000000001</c:v>
                </c:pt>
                <c:pt idx="4896">
                  <c:v>-101.9205</c:v>
                </c:pt>
                <c:pt idx="4897">
                  <c:v>-101.91850000000001</c:v>
                </c:pt>
                <c:pt idx="4898">
                  <c:v>-101.91650000000001</c:v>
                </c:pt>
                <c:pt idx="4899">
                  <c:v>-101.9145</c:v>
                </c:pt>
                <c:pt idx="4900">
                  <c:v>-101.91250000000001</c:v>
                </c:pt>
                <c:pt idx="4901">
                  <c:v>-101.91050000000001</c:v>
                </c:pt>
                <c:pt idx="4902">
                  <c:v>-101.9085</c:v>
                </c:pt>
                <c:pt idx="4903">
                  <c:v>-101.90650000000001</c:v>
                </c:pt>
                <c:pt idx="4904">
                  <c:v>-101.90450000000001</c:v>
                </c:pt>
                <c:pt idx="4905">
                  <c:v>-101.9025</c:v>
                </c:pt>
                <c:pt idx="4906">
                  <c:v>-101.90050000000001</c:v>
                </c:pt>
                <c:pt idx="4907">
                  <c:v>-101.89850000000001</c:v>
                </c:pt>
                <c:pt idx="4908">
                  <c:v>-101.8965</c:v>
                </c:pt>
                <c:pt idx="4909">
                  <c:v>-101.89450000000001</c:v>
                </c:pt>
                <c:pt idx="4910">
                  <c:v>-101.89250000000001</c:v>
                </c:pt>
                <c:pt idx="4911">
                  <c:v>-101.8905</c:v>
                </c:pt>
                <c:pt idx="4912">
                  <c:v>-101.88850000000001</c:v>
                </c:pt>
                <c:pt idx="4913">
                  <c:v>-101.88650000000001</c:v>
                </c:pt>
                <c:pt idx="4914">
                  <c:v>-101.8845</c:v>
                </c:pt>
                <c:pt idx="4915">
                  <c:v>-101.88250000000001</c:v>
                </c:pt>
                <c:pt idx="4916">
                  <c:v>-101.88050000000001</c:v>
                </c:pt>
                <c:pt idx="4917">
                  <c:v>-101.8785</c:v>
                </c:pt>
                <c:pt idx="4918">
                  <c:v>-101.87650000000001</c:v>
                </c:pt>
                <c:pt idx="4919">
                  <c:v>-101.87450000000001</c:v>
                </c:pt>
                <c:pt idx="4920">
                  <c:v>-101.8725</c:v>
                </c:pt>
                <c:pt idx="4921">
                  <c:v>-101.87050000000001</c:v>
                </c:pt>
                <c:pt idx="4922">
                  <c:v>-101.86850000000001</c:v>
                </c:pt>
                <c:pt idx="4923">
                  <c:v>-101.8665</c:v>
                </c:pt>
                <c:pt idx="4924">
                  <c:v>-101.86450000000001</c:v>
                </c:pt>
                <c:pt idx="4925">
                  <c:v>-101.86250000000001</c:v>
                </c:pt>
                <c:pt idx="4926">
                  <c:v>-101.8605</c:v>
                </c:pt>
                <c:pt idx="4927">
                  <c:v>-101.85850000000001</c:v>
                </c:pt>
                <c:pt idx="4928">
                  <c:v>-101.85650000000001</c:v>
                </c:pt>
                <c:pt idx="4929">
                  <c:v>-101.8545</c:v>
                </c:pt>
                <c:pt idx="4930">
                  <c:v>-101.85250000000001</c:v>
                </c:pt>
                <c:pt idx="4931">
                  <c:v>-101.85050000000001</c:v>
                </c:pt>
                <c:pt idx="4932">
                  <c:v>-101.8485</c:v>
                </c:pt>
                <c:pt idx="4933">
                  <c:v>-101.84650000000001</c:v>
                </c:pt>
                <c:pt idx="4934">
                  <c:v>-101.84450000000001</c:v>
                </c:pt>
                <c:pt idx="4935">
                  <c:v>-101.8425</c:v>
                </c:pt>
                <c:pt idx="4936">
                  <c:v>-101.84050000000001</c:v>
                </c:pt>
                <c:pt idx="4937">
                  <c:v>-101.83850000000001</c:v>
                </c:pt>
                <c:pt idx="4938">
                  <c:v>-101.8365</c:v>
                </c:pt>
                <c:pt idx="4939">
                  <c:v>-101.83450000000001</c:v>
                </c:pt>
                <c:pt idx="4940">
                  <c:v>-101.83250000000001</c:v>
                </c:pt>
                <c:pt idx="4941">
                  <c:v>-101.8305</c:v>
                </c:pt>
                <c:pt idx="4942">
                  <c:v>-101.82850000000001</c:v>
                </c:pt>
                <c:pt idx="4943">
                  <c:v>-101.82650000000001</c:v>
                </c:pt>
                <c:pt idx="4944">
                  <c:v>-101.8245</c:v>
                </c:pt>
                <c:pt idx="4945">
                  <c:v>-101.82250000000001</c:v>
                </c:pt>
                <c:pt idx="4946">
                  <c:v>-101.82050000000001</c:v>
                </c:pt>
                <c:pt idx="4947">
                  <c:v>-101.8185</c:v>
                </c:pt>
                <c:pt idx="4948">
                  <c:v>-101.8165</c:v>
                </c:pt>
                <c:pt idx="4949">
                  <c:v>-101.81450000000001</c:v>
                </c:pt>
                <c:pt idx="4950">
                  <c:v>-101.8125</c:v>
                </c:pt>
                <c:pt idx="4951">
                  <c:v>-101.8105</c:v>
                </c:pt>
                <c:pt idx="4952">
                  <c:v>-101.80850000000001</c:v>
                </c:pt>
                <c:pt idx="4953">
                  <c:v>-101.8065</c:v>
                </c:pt>
                <c:pt idx="4954">
                  <c:v>-101.8045</c:v>
                </c:pt>
                <c:pt idx="4955">
                  <c:v>-101.80250000000001</c:v>
                </c:pt>
                <c:pt idx="4956">
                  <c:v>-101.8005</c:v>
                </c:pt>
                <c:pt idx="4957">
                  <c:v>-101.7985</c:v>
                </c:pt>
                <c:pt idx="4958">
                  <c:v>-101.79650000000001</c:v>
                </c:pt>
                <c:pt idx="4959">
                  <c:v>-101.7945</c:v>
                </c:pt>
                <c:pt idx="4960">
                  <c:v>-101.7925</c:v>
                </c:pt>
                <c:pt idx="4961">
                  <c:v>-101.79050000000001</c:v>
                </c:pt>
                <c:pt idx="4962">
                  <c:v>-101.7885</c:v>
                </c:pt>
                <c:pt idx="4963">
                  <c:v>-101.7865</c:v>
                </c:pt>
                <c:pt idx="4964">
                  <c:v>-101.78450000000001</c:v>
                </c:pt>
                <c:pt idx="4965">
                  <c:v>-101.7825</c:v>
                </c:pt>
                <c:pt idx="4966">
                  <c:v>-101.7805</c:v>
                </c:pt>
                <c:pt idx="4967">
                  <c:v>-101.77850000000001</c:v>
                </c:pt>
                <c:pt idx="4968">
                  <c:v>-101.7765</c:v>
                </c:pt>
                <c:pt idx="4969">
                  <c:v>-101.7745</c:v>
                </c:pt>
                <c:pt idx="4970">
                  <c:v>-101.77250000000001</c:v>
                </c:pt>
                <c:pt idx="4971">
                  <c:v>-101.7705</c:v>
                </c:pt>
                <c:pt idx="4972">
                  <c:v>-101.7685</c:v>
                </c:pt>
                <c:pt idx="4973">
                  <c:v>-101.76650000000001</c:v>
                </c:pt>
                <c:pt idx="4974">
                  <c:v>-101.7645</c:v>
                </c:pt>
                <c:pt idx="4975">
                  <c:v>-101.7625</c:v>
                </c:pt>
                <c:pt idx="4976">
                  <c:v>-101.76050000000001</c:v>
                </c:pt>
                <c:pt idx="4977">
                  <c:v>-101.7585</c:v>
                </c:pt>
                <c:pt idx="4978">
                  <c:v>-101.7565</c:v>
                </c:pt>
                <c:pt idx="4979">
                  <c:v>-101.75450000000001</c:v>
                </c:pt>
                <c:pt idx="4980">
                  <c:v>-101.7525</c:v>
                </c:pt>
                <c:pt idx="4981">
                  <c:v>-101.7505</c:v>
                </c:pt>
                <c:pt idx="4982">
                  <c:v>-101.74850000000001</c:v>
                </c:pt>
                <c:pt idx="4983">
                  <c:v>-101.74650000000001</c:v>
                </c:pt>
                <c:pt idx="4984">
                  <c:v>-101.7445</c:v>
                </c:pt>
                <c:pt idx="4985">
                  <c:v>-101.74250000000001</c:v>
                </c:pt>
                <c:pt idx="4986">
                  <c:v>-101.74050000000001</c:v>
                </c:pt>
                <c:pt idx="4987">
                  <c:v>-101.7385</c:v>
                </c:pt>
                <c:pt idx="4988">
                  <c:v>-101.73650000000001</c:v>
                </c:pt>
                <c:pt idx="4989">
                  <c:v>-101.73450000000001</c:v>
                </c:pt>
                <c:pt idx="4990">
                  <c:v>-101.7325</c:v>
                </c:pt>
                <c:pt idx="4991">
                  <c:v>-101.73050000000001</c:v>
                </c:pt>
                <c:pt idx="4992">
                  <c:v>-101.72850000000001</c:v>
                </c:pt>
                <c:pt idx="4993">
                  <c:v>-101.7265</c:v>
                </c:pt>
                <c:pt idx="4994">
                  <c:v>-101.72450000000001</c:v>
                </c:pt>
                <c:pt idx="4995">
                  <c:v>-101.72250000000001</c:v>
                </c:pt>
                <c:pt idx="4996">
                  <c:v>-101.7205</c:v>
                </c:pt>
                <c:pt idx="4997">
                  <c:v>-101.71850000000001</c:v>
                </c:pt>
                <c:pt idx="4998">
                  <c:v>-101.71650000000001</c:v>
                </c:pt>
                <c:pt idx="4999">
                  <c:v>-101.7145</c:v>
                </c:pt>
                <c:pt idx="5000">
                  <c:v>-101.71250000000001</c:v>
                </c:pt>
                <c:pt idx="5001">
                  <c:v>-101.71050000000001</c:v>
                </c:pt>
                <c:pt idx="5002">
                  <c:v>-101.7085</c:v>
                </c:pt>
                <c:pt idx="5003">
                  <c:v>-101.70650000000001</c:v>
                </c:pt>
                <c:pt idx="5004">
                  <c:v>-101.70450000000001</c:v>
                </c:pt>
                <c:pt idx="5005">
                  <c:v>-101.7025</c:v>
                </c:pt>
                <c:pt idx="5006">
                  <c:v>-101.70050000000001</c:v>
                </c:pt>
                <c:pt idx="5007">
                  <c:v>-101.69850000000001</c:v>
                </c:pt>
                <c:pt idx="5008">
                  <c:v>-101.6965</c:v>
                </c:pt>
                <c:pt idx="5009">
                  <c:v>-101.69450000000001</c:v>
                </c:pt>
                <c:pt idx="5010">
                  <c:v>-101.69250000000001</c:v>
                </c:pt>
                <c:pt idx="5011">
                  <c:v>-101.6905</c:v>
                </c:pt>
                <c:pt idx="5012">
                  <c:v>-101.6885</c:v>
                </c:pt>
                <c:pt idx="5013">
                  <c:v>-101.68650000000001</c:v>
                </c:pt>
                <c:pt idx="5014">
                  <c:v>-101.6845</c:v>
                </c:pt>
                <c:pt idx="5015">
                  <c:v>-101.6825</c:v>
                </c:pt>
                <c:pt idx="5016">
                  <c:v>-101.68050000000001</c:v>
                </c:pt>
                <c:pt idx="5017">
                  <c:v>-101.6785</c:v>
                </c:pt>
                <c:pt idx="5018">
                  <c:v>-101.6765</c:v>
                </c:pt>
                <c:pt idx="5019">
                  <c:v>-101.67450000000001</c:v>
                </c:pt>
                <c:pt idx="5020">
                  <c:v>-101.67250000000001</c:v>
                </c:pt>
                <c:pt idx="5021">
                  <c:v>-101.6705</c:v>
                </c:pt>
                <c:pt idx="5022">
                  <c:v>-101.66850000000001</c:v>
                </c:pt>
                <c:pt idx="5023">
                  <c:v>-101.66650000000001</c:v>
                </c:pt>
                <c:pt idx="5024">
                  <c:v>-101.6645</c:v>
                </c:pt>
                <c:pt idx="5025">
                  <c:v>-101.66250000000001</c:v>
                </c:pt>
                <c:pt idx="5026">
                  <c:v>-101.66050000000001</c:v>
                </c:pt>
                <c:pt idx="5027">
                  <c:v>-101.6585</c:v>
                </c:pt>
                <c:pt idx="5028">
                  <c:v>-101.65650000000001</c:v>
                </c:pt>
                <c:pt idx="5029">
                  <c:v>-101.65450000000001</c:v>
                </c:pt>
                <c:pt idx="5030">
                  <c:v>-101.6525</c:v>
                </c:pt>
                <c:pt idx="5031">
                  <c:v>-101.65050000000001</c:v>
                </c:pt>
                <c:pt idx="5032">
                  <c:v>-101.64850000000001</c:v>
                </c:pt>
                <c:pt idx="5033">
                  <c:v>-101.6465</c:v>
                </c:pt>
                <c:pt idx="5034">
                  <c:v>-101.64450000000001</c:v>
                </c:pt>
                <c:pt idx="5035">
                  <c:v>-101.64250000000001</c:v>
                </c:pt>
                <c:pt idx="5036">
                  <c:v>-101.6405</c:v>
                </c:pt>
                <c:pt idx="5037">
                  <c:v>-101.63850000000001</c:v>
                </c:pt>
                <c:pt idx="5038">
                  <c:v>-101.63650000000001</c:v>
                </c:pt>
                <c:pt idx="5039">
                  <c:v>-101.6345</c:v>
                </c:pt>
                <c:pt idx="5040">
                  <c:v>-101.63250000000001</c:v>
                </c:pt>
                <c:pt idx="5041">
                  <c:v>-101.63050000000001</c:v>
                </c:pt>
                <c:pt idx="5042">
                  <c:v>-101.6285</c:v>
                </c:pt>
                <c:pt idx="5043">
                  <c:v>-101.62650000000001</c:v>
                </c:pt>
                <c:pt idx="5044">
                  <c:v>-101.62450000000001</c:v>
                </c:pt>
                <c:pt idx="5045">
                  <c:v>-101.6225</c:v>
                </c:pt>
                <c:pt idx="5046">
                  <c:v>-101.62050000000001</c:v>
                </c:pt>
                <c:pt idx="5047">
                  <c:v>-101.61850000000001</c:v>
                </c:pt>
                <c:pt idx="5048">
                  <c:v>-101.6165</c:v>
                </c:pt>
                <c:pt idx="5049">
                  <c:v>-101.61450000000001</c:v>
                </c:pt>
                <c:pt idx="5050">
                  <c:v>-101.61250000000001</c:v>
                </c:pt>
                <c:pt idx="5051">
                  <c:v>-101.6105</c:v>
                </c:pt>
                <c:pt idx="5052">
                  <c:v>-101.60850000000001</c:v>
                </c:pt>
                <c:pt idx="5053">
                  <c:v>-101.60650000000001</c:v>
                </c:pt>
                <c:pt idx="5054">
                  <c:v>-101.6045</c:v>
                </c:pt>
                <c:pt idx="5055">
                  <c:v>-101.60250000000001</c:v>
                </c:pt>
                <c:pt idx="5056">
                  <c:v>-101.60050000000001</c:v>
                </c:pt>
                <c:pt idx="5057">
                  <c:v>-101.5985</c:v>
                </c:pt>
                <c:pt idx="5058">
                  <c:v>-101.59650000000001</c:v>
                </c:pt>
                <c:pt idx="5059">
                  <c:v>-101.59450000000001</c:v>
                </c:pt>
                <c:pt idx="5060">
                  <c:v>-101.5925</c:v>
                </c:pt>
                <c:pt idx="5061">
                  <c:v>-101.59050000000001</c:v>
                </c:pt>
                <c:pt idx="5062">
                  <c:v>-101.58850000000001</c:v>
                </c:pt>
                <c:pt idx="5063">
                  <c:v>-101.5865</c:v>
                </c:pt>
                <c:pt idx="5064">
                  <c:v>-101.58450000000001</c:v>
                </c:pt>
                <c:pt idx="5065">
                  <c:v>-101.58250000000001</c:v>
                </c:pt>
                <c:pt idx="5066">
                  <c:v>-101.5805</c:v>
                </c:pt>
                <c:pt idx="5067">
                  <c:v>-101.57850000000001</c:v>
                </c:pt>
                <c:pt idx="5068">
                  <c:v>-101.57650000000001</c:v>
                </c:pt>
                <c:pt idx="5069">
                  <c:v>-101.5745</c:v>
                </c:pt>
                <c:pt idx="5070">
                  <c:v>-101.57250000000001</c:v>
                </c:pt>
                <c:pt idx="5071">
                  <c:v>-101.57050000000001</c:v>
                </c:pt>
                <c:pt idx="5072">
                  <c:v>-101.5685</c:v>
                </c:pt>
                <c:pt idx="5073">
                  <c:v>-101.5665</c:v>
                </c:pt>
                <c:pt idx="5074">
                  <c:v>-101.56450000000001</c:v>
                </c:pt>
                <c:pt idx="5075">
                  <c:v>-101.5625</c:v>
                </c:pt>
                <c:pt idx="5076">
                  <c:v>-101.5605</c:v>
                </c:pt>
                <c:pt idx="5077">
                  <c:v>-101.55850000000001</c:v>
                </c:pt>
                <c:pt idx="5078">
                  <c:v>-101.5565</c:v>
                </c:pt>
                <c:pt idx="5079">
                  <c:v>-101.5545</c:v>
                </c:pt>
                <c:pt idx="5080">
                  <c:v>-101.55250000000001</c:v>
                </c:pt>
                <c:pt idx="5081">
                  <c:v>-101.5505</c:v>
                </c:pt>
                <c:pt idx="5082">
                  <c:v>-101.5485</c:v>
                </c:pt>
                <c:pt idx="5083">
                  <c:v>-101.54650000000001</c:v>
                </c:pt>
                <c:pt idx="5084">
                  <c:v>-101.5445</c:v>
                </c:pt>
                <c:pt idx="5085">
                  <c:v>-101.5425</c:v>
                </c:pt>
                <c:pt idx="5086">
                  <c:v>-101.54050000000001</c:v>
                </c:pt>
                <c:pt idx="5087">
                  <c:v>-101.5385</c:v>
                </c:pt>
                <c:pt idx="5088">
                  <c:v>-101.5365</c:v>
                </c:pt>
                <c:pt idx="5089">
                  <c:v>-101.53450000000001</c:v>
                </c:pt>
                <c:pt idx="5090">
                  <c:v>-101.5325</c:v>
                </c:pt>
                <c:pt idx="5091">
                  <c:v>-101.5305</c:v>
                </c:pt>
                <c:pt idx="5092">
                  <c:v>-101.52850000000001</c:v>
                </c:pt>
                <c:pt idx="5093">
                  <c:v>-101.5265</c:v>
                </c:pt>
                <c:pt idx="5094">
                  <c:v>-101.5245</c:v>
                </c:pt>
                <c:pt idx="5095">
                  <c:v>-101.52250000000001</c:v>
                </c:pt>
                <c:pt idx="5096">
                  <c:v>-101.5205</c:v>
                </c:pt>
                <c:pt idx="5097">
                  <c:v>-101.5185</c:v>
                </c:pt>
                <c:pt idx="5098">
                  <c:v>-101.51650000000001</c:v>
                </c:pt>
                <c:pt idx="5099">
                  <c:v>-101.5145</c:v>
                </c:pt>
                <c:pt idx="5100">
                  <c:v>-101.5125</c:v>
                </c:pt>
                <c:pt idx="5101">
                  <c:v>-101.51050000000001</c:v>
                </c:pt>
                <c:pt idx="5102">
                  <c:v>-101.5085</c:v>
                </c:pt>
                <c:pt idx="5103">
                  <c:v>-101.5065</c:v>
                </c:pt>
                <c:pt idx="5104">
                  <c:v>-101.50450000000001</c:v>
                </c:pt>
                <c:pt idx="5105">
                  <c:v>-101.5025</c:v>
                </c:pt>
                <c:pt idx="5106">
                  <c:v>-101.5005</c:v>
                </c:pt>
                <c:pt idx="5107">
                  <c:v>-101.49850000000001</c:v>
                </c:pt>
                <c:pt idx="5108">
                  <c:v>-101.49650000000001</c:v>
                </c:pt>
                <c:pt idx="5109">
                  <c:v>-101.4945</c:v>
                </c:pt>
                <c:pt idx="5110">
                  <c:v>-101.49250000000001</c:v>
                </c:pt>
                <c:pt idx="5111">
                  <c:v>-101.49050000000001</c:v>
                </c:pt>
                <c:pt idx="5112">
                  <c:v>-101.4885</c:v>
                </c:pt>
                <c:pt idx="5113">
                  <c:v>-101.48650000000001</c:v>
                </c:pt>
                <c:pt idx="5114">
                  <c:v>-101.48450000000001</c:v>
                </c:pt>
                <c:pt idx="5115">
                  <c:v>-101.4825</c:v>
                </c:pt>
                <c:pt idx="5116">
                  <c:v>-101.48050000000001</c:v>
                </c:pt>
                <c:pt idx="5117">
                  <c:v>-101.47850000000001</c:v>
                </c:pt>
                <c:pt idx="5118">
                  <c:v>-101.4765</c:v>
                </c:pt>
                <c:pt idx="5119">
                  <c:v>-101.47450000000001</c:v>
                </c:pt>
                <c:pt idx="5120">
                  <c:v>-101.47250000000001</c:v>
                </c:pt>
                <c:pt idx="5121">
                  <c:v>-101.4705</c:v>
                </c:pt>
                <c:pt idx="5122">
                  <c:v>-101.46850000000001</c:v>
                </c:pt>
                <c:pt idx="5123">
                  <c:v>-101.46650000000001</c:v>
                </c:pt>
                <c:pt idx="5124">
                  <c:v>-101.4645</c:v>
                </c:pt>
                <c:pt idx="5125">
                  <c:v>-101.46250000000001</c:v>
                </c:pt>
                <c:pt idx="5126">
                  <c:v>-101.46050000000001</c:v>
                </c:pt>
                <c:pt idx="5127">
                  <c:v>-101.4585</c:v>
                </c:pt>
                <c:pt idx="5128">
                  <c:v>-101.45650000000001</c:v>
                </c:pt>
                <c:pt idx="5129">
                  <c:v>-101.45450000000001</c:v>
                </c:pt>
                <c:pt idx="5130">
                  <c:v>-101.4525</c:v>
                </c:pt>
                <c:pt idx="5131">
                  <c:v>-101.45050000000001</c:v>
                </c:pt>
                <c:pt idx="5132">
                  <c:v>-101.44850000000001</c:v>
                </c:pt>
                <c:pt idx="5133">
                  <c:v>-101.4465</c:v>
                </c:pt>
                <c:pt idx="5134">
                  <c:v>-101.44450000000001</c:v>
                </c:pt>
                <c:pt idx="5135">
                  <c:v>-101.44250000000001</c:v>
                </c:pt>
                <c:pt idx="5136">
                  <c:v>-101.4405</c:v>
                </c:pt>
                <c:pt idx="5137">
                  <c:v>-101.4385</c:v>
                </c:pt>
                <c:pt idx="5138">
                  <c:v>-101.43650000000001</c:v>
                </c:pt>
                <c:pt idx="5139">
                  <c:v>-101.4345</c:v>
                </c:pt>
                <c:pt idx="5140">
                  <c:v>-101.4325</c:v>
                </c:pt>
                <c:pt idx="5141">
                  <c:v>-101.43050000000001</c:v>
                </c:pt>
                <c:pt idx="5142">
                  <c:v>-101.4285</c:v>
                </c:pt>
                <c:pt idx="5143">
                  <c:v>-101.4265</c:v>
                </c:pt>
                <c:pt idx="5144">
                  <c:v>-101.42450000000001</c:v>
                </c:pt>
                <c:pt idx="5145">
                  <c:v>-101.42250000000001</c:v>
                </c:pt>
                <c:pt idx="5146">
                  <c:v>-101.4205</c:v>
                </c:pt>
                <c:pt idx="5147">
                  <c:v>-101.41850000000001</c:v>
                </c:pt>
                <c:pt idx="5148">
                  <c:v>-101.41650000000001</c:v>
                </c:pt>
                <c:pt idx="5149">
                  <c:v>-101.4145</c:v>
                </c:pt>
                <c:pt idx="5150">
                  <c:v>-101.41250000000001</c:v>
                </c:pt>
                <c:pt idx="5151">
                  <c:v>-101.41050000000001</c:v>
                </c:pt>
                <c:pt idx="5152">
                  <c:v>-101.4085</c:v>
                </c:pt>
                <c:pt idx="5153">
                  <c:v>-101.40650000000001</c:v>
                </c:pt>
                <c:pt idx="5154">
                  <c:v>-101.40450000000001</c:v>
                </c:pt>
                <c:pt idx="5155">
                  <c:v>-101.4025</c:v>
                </c:pt>
                <c:pt idx="5156">
                  <c:v>-101.40050000000001</c:v>
                </c:pt>
                <c:pt idx="5157">
                  <c:v>-101.39850000000001</c:v>
                </c:pt>
                <c:pt idx="5158">
                  <c:v>-101.3965</c:v>
                </c:pt>
                <c:pt idx="5159">
                  <c:v>-101.39450000000001</c:v>
                </c:pt>
                <c:pt idx="5160">
                  <c:v>-101.39250000000001</c:v>
                </c:pt>
                <c:pt idx="5161">
                  <c:v>-101.3905</c:v>
                </c:pt>
                <c:pt idx="5162">
                  <c:v>-101.38850000000001</c:v>
                </c:pt>
                <c:pt idx="5163">
                  <c:v>-101.38650000000001</c:v>
                </c:pt>
                <c:pt idx="5164">
                  <c:v>-101.3845</c:v>
                </c:pt>
                <c:pt idx="5165">
                  <c:v>-101.38250000000001</c:v>
                </c:pt>
                <c:pt idx="5166">
                  <c:v>-101.38050000000001</c:v>
                </c:pt>
                <c:pt idx="5167">
                  <c:v>-101.3785</c:v>
                </c:pt>
                <c:pt idx="5168">
                  <c:v>-101.37650000000001</c:v>
                </c:pt>
                <c:pt idx="5169">
                  <c:v>-101.37450000000001</c:v>
                </c:pt>
                <c:pt idx="5170">
                  <c:v>-101.3725</c:v>
                </c:pt>
                <c:pt idx="5171">
                  <c:v>-101.37050000000001</c:v>
                </c:pt>
                <c:pt idx="5172">
                  <c:v>-101.36850000000001</c:v>
                </c:pt>
                <c:pt idx="5173">
                  <c:v>-101.3665</c:v>
                </c:pt>
                <c:pt idx="5174">
                  <c:v>-101.36450000000001</c:v>
                </c:pt>
                <c:pt idx="5175">
                  <c:v>-101.36250000000001</c:v>
                </c:pt>
                <c:pt idx="5176">
                  <c:v>-101.3605</c:v>
                </c:pt>
                <c:pt idx="5177">
                  <c:v>-101.35850000000001</c:v>
                </c:pt>
                <c:pt idx="5178">
                  <c:v>-101.35650000000001</c:v>
                </c:pt>
                <c:pt idx="5179">
                  <c:v>-101.3545</c:v>
                </c:pt>
                <c:pt idx="5180">
                  <c:v>-101.35250000000001</c:v>
                </c:pt>
                <c:pt idx="5181">
                  <c:v>-101.35050000000001</c:v>
                </c:pt>
                <c:pt idx="5182">
                  <c:v>-101.3485</c:v>
                </c:pt>
                <c:pt idx="5183">
                  <c:v>-101.34650000000001</c:v>
                </c:pt>
                <c:pt idx="5184">
                  <c:v>-101.34450000000001</c:v>
                </c:pt>
                <c:pt idx="5185">
                  <c:v>-101.3425</c:v>
                </c:pt>
                <c:pt idx="5186">
                  <c:v>-101.34050000000001</c:v>
                </c:pt>
                <c:pt idx="5187">
                  <c:v>-101.33850000000001</c:v>
                </c:pt>
                <c:pt idx="5188">
                  <c:v>-101.3365</c:v>
                </c:pt>
                <c:pt idx="5189">
                  <c:v>-101.33450000000001</c:v>
                </c:pt>
                <c:pt idx="5190">
                  <c:v>-101.33250000000001</c:v>
                </c:pt>
                <c:pt idx="5191">
                  <c:v>-101.3305</c:v>
                </c:pt>
                <c:pt idx="5192">
                  <c:v>-101.32850000000001</c:v>
                </c:pt>
                <c:pt idx="5193">
                  <c:v>-101.32650000000001</c:v>
                </c:pt>
                <c:pt idx="5194">
                  <c:v>-101.3245</c:v>
                </c:pt>
                <c:pt idx="5195">
                  <c:v>-101.32250000000001</c:v>
                </c:pt>
                <c:pt idx="5196">
                  <c:v>-101.32050000000001</c:v>
                </c:pt>
                <c:pt idx="5197">
                  <c:v>-101.3185</c:v>
                </c:pt>
                <c:pt idx="5198">
                  <c:v>-101.3165</c:v>
                </c:pt>
                <c:pt idx="5199">
                  <c:v>-101.31450000000001</c:v>
                </c:pt>
                <c:pt idx="5200">
                  <c:v>-101.3125</c:v>
                </c:pt>
                <c:pt idx="5201">
                  <c:v>-101.3105</c:v>
                </c:pt>
                <c:pt idx="5202">
                  <c:v>-101.30850000000001</c:v>
                </c:pt>
                <c:pt idx="5203">
                  <c:v>-101.3065</c:v>
                </c:pt>
                <c:pt idx="5204">
                  <c:v>-101.3045</c:v>
                </c:pt>
                <c:pt idx="5205">
                  <c:v>-101.30250000000001</c:v>
                </c:pt>
                <c:pt idx="5206">
                  <c:v>-101.3005</c:v>
                </c:pt>
                <c:pt idx="5207">
                  <c:v>-101.2985</c:v>
                </c:pt>
                <c:pt idx="5208">
                  <c:v>-101.29650000000001</c:v>
                </c:pt>
                <c:pt idx="5209">
                  <c:v>-101.2945</c:v>
                </c:pt>
                <c:pt idx="5210">
                  <c:v>-101.2925</c:v>
                </c:pt>
                <c:pt idx="5211">
                  <c:v>-101.29050000000001</c:v>
                </c:pt>
                <c:pt idx="5212">
                  <c:v>-101.2885</c:v>
                </c:pt>
                <c:pt idx="5213">
                  <c:v>-101.2865</c:v>
                </c:pt>
                <c:pt idx="5214">
                  <c:v>-101.28450000000001</c:v>
                </c:pt>
                <c:pt idx="5215">
                  <c:v>-101.2825</c:v>
                </c:pt>
                <c:pt idx="5216">
                  <c:v>-101.2805</c:v>
                </c:pt>
                <c:pt idx="5217">
                  <c:v>-101.27850000000001</c:v>
                </c:pt>
                <c:pt idx="5218">
                  <c:v>-101.2765</c:v>
                </c:pt>
                <c:pt idx="5219">
                  <c:v>-101.2745</c:v>
                </c:pt>
                <c:pt idx="5220">
                  <c:v>-101.27250000000001</c:v>
                </c:pt>
                <c:pt idx="5221">
                  <c:v>-101.2705</c:v>
                </c:pt>
                <c:pt idx="5222">
                  <c:v>-101.2685</c:v>
                </c:pt>
                <c:pt idx="5223">
                  <c:v>-101.26650000000001</c:v>
                </c:pt>
                <c:pt idx="5224">
                  <c:v>-101.2645</c:v>
                </c:pt>
                <c:pt idx="5225">
                  <c:v>-101.2625</c:v>
                </c:pt>
                <c:pt idx="5226">
                  <c:v>-101.26050000000001</c:v>
                </c:pt>
                <c:pt idx="5227">
                  <c:v>-101.2585</c:v>
                </c:pt>
                <c:pt idx="5228">
                  <c:v>-101.2565</c:v>
                </c:pt>
                <c:pt idx="5229">
                  <c:v>-101.25450000000001</c:v>
                </c:pt>
                <c:pt idx="5230">
                  <c:v>-101.2525</c:v>
                </c:pt>
                <c:pt idx="5231">
                  <c:v>-101.2505</c:v>
                </c:pt>
                <c:pt idx="5232">
                  <c:v>-101.24850000000001</c:v>
                </c:pt>
                <c:pt idx="5233">
                  <c:v>-101.24650000000001</c:v>
                </c:pt>
                <c:pt idx="5234">
                  <c:v>-101.2445</c:v>
                </c:pt>
                <c:pt idx="5235">
                  <c:v>-101.24250000000001</c:v>
                </c:pt>
                <c:pt idx="5236">
                  <c:v>-101.24050000000001</c:v>
                </c:pt>
                <c:pt idx="5237">
                  <c:v>-101.2385</c:v>
                </c:pt>
                <c:pt idx="5238">
                  <c:v>-101.23650000000001</c:v>
                </c:pt>
                <c:pt idx="5239">
                  <c:v>-101.23450000000001</c:v>
                </c:pt>
                <c:pt idx="5240">
                  <c:v>-101.2325</c:v>
                </c:pt>
                <c:pt idx="5241">
                  <c:v>-101.23050000000001</c:v>
                </c:pt>
                <c:pt idx="5242">
                  <c:v>-101.22850000000001</c:v>
                </c:pt>
                <c:pt idx="5243">
                  <c:v>-101.2265</c:v>
                </c:pt>
                <c:pt idx="5244">
                  <c:v>-101.22450000000001</c:v>
                </c:pt>
                <c:pt idx="5245">
                  <c:v>-101.22250000000001</c:v>
                </c:pt>
                <c:pt idx="5246">
                  <c:v>-101.2205</c:v>
                </c:pt>
                <c:pt idx="5247">
                  <c:v>-101.21850000000001</c:v>
                </c:pt>
                <c:pt idx="5248">
                  <c:v>-101.21650000000001</c:v>
                </c:pt>
                <c:pt idx="5249">
                  <c:v>-101.2145</c:v>
                </c:pt>
                <c:pt idx="5250">
                  <c:v>-101.21250000000001</c:v>
                </c:pt>
                <c:pt idx="5251">
                  <c:v>-101.21050000000001</c:v>
                </c:pt>
                <c:pt idx="5252">
                  <c:v>-101.2085</c:v>
                </c:pt>
                <c:pt idx="5253">
                  <c:v>-101.20650000000001</c:v>
                </c:pt>
                <c:pt idx="5254">
                  <c:v>-101.20450000000001</c:v>
                </c:pt>
                <c:pt idx="5255">
                  <c:v>-101.2025</c:v>
                </c:pt>
                <c:pt idx="5256">
                  <c:v>-101.20050000000001</c:v>
                </c:pt>
                <c:pt idx="5257">
                  <c:v>-101.19850000000001</c:v>
                </c:pt>
                <c:pt idx="5258">
                  <c:v>-101.1965</c:v>
                </c:pt>
                <c:pt idx="5259">
                  <c:v>-101.19450000000001</c:v>
                </c:pt>
                <c:pt idx="5260">
                  <c:v>-101.19250000000001</c:v>
                </c:pt>
                <c:pt idx="5261">
                  <c:v>-101.1905</c:v>
                </c:pt>
                <c:pt idx="5262">
                  <c:v>-101.1885</c:v>
                </c:pt>
                <c:pt idx="5263">
                  <c:v>-101.18650000000001</c:v>
                </c:pt>
                <c:pt idx="5264">
                  <c:v>-101.1845</c:v>
                </c:pt>
                <c:pt idx="5265">
                  <c:v>-101.1825</c:v>
                </c:pt>
                <c:pt idx="5266">
                  <c:v>-101.18050000000001</c:v>
                </c:pt>
                <c:pt idx="5267">
                  <c:v>-101.1785</c:v>
                </c:pt>
                <c:pt idx="5268">
                  <c:v>-101.1765</c:v>
                </c:pt>
                <c:pt idx="5269">
                  <c:v>-101.17450000000001</c:v>
                </c:pt>
                <c:pt idx="5270">
                  <c:v>-101.17250000000001</c:v>
                </c:pt>
                <c:pt idx="5271">
                  <c:v>-101.1705</c:v>
                </c:pt>
                <c:pt idx="5272">
                  <c:v>-101.16850000000001</c:v>
                </c:pt>
                <c:pt idx="5273">
                  <c:v>-101.16650000000001</c:v>
                </c:pt>
                <c:pt idx="5274">
                  <c:v>-101.1645</c:v>
                </c:pt>
                <c:pt idx="5275">
                  <c:v>-101.16250000000001</c:v>
                </c:pt>
                <c:pt idx="5276">
                  <c:v>-101.16050000000001</c:v>
                </c:pt>
                <c:pt idx="5277">
                  <c:v>-101.1585</c:v>
                </c:pt>
                <c:pt idx="5278">
                  <c:v>-101.15650000000001</c:v>
                </c:pt>
                <c:pt idx="5279">
                  <c:v>-101.15450000000001</c:v>
                </c:pt>
                <c:pt idx="5280">
                  <c:v>-101.1525</c:v>
                </c:pt>
                <c:pt idx="5281">
                  <c:v>-101.15050000000001</c:v>
                </c:pt>
                <c:pt idx="5282">
                  <c:v>-101.14850000000001</c:v>
                </c:pt>
                <c:pt idx="5283">
                  <c:v>-101.1465</c:v>
                </c:pt>
                <c:pt idx="5284">
                  <c:v>-101.14450000000001</c:v>
                </c:pt>
                <c:pt idx="5285">
                  <c:v>-101.14250000000001</c:v>
                </c:pt>
                <c:pt idx="5286">
                  <c:v>-101.1405</c:v>
                </c:pt>
                <c:pt idx="5287">
                  <c:v>-101.13850000000001</c:v>
                </c:pt>
                <c:pt idx="5288">
                  <c:v>-101.13650000000001</c:v>
                </c:pt>
                <c:pt idx="5289">
                  <c:v>-101.1345</c:v>
                </c:pt>
                <c:pt idx="5290">
                  <c:v>-101.13250000000001</c:v>
                </c:pt>
                <c:pt idx="5291">
                  <c:v>-101.13050000000001</c:v>
                </c:pt>
                <c:pt idx="5292">
                  <c:v>-101.1285</c:v>
                </c:pt>
                <c:pt idx="5293">
                  <c:v>-101.12650000000001</c:v>
                </c:pt>
                <c:pt idx="5294">
                  <c:v>-101.12450000000001</c:v>
                </c:pt>
                <c:pt idx="5295">
                  <c:v>-101.1225</c:v>
                </c:pt>
                <c:pt idx="5296">
                  <c:v>-101.12050000000001</c:v>
                </c:pt>
                <c:pt idx="5297">
                  <c:v>-101.11850000000001</c:v>
                </c:pt>
                <c:pt idx="5298">
                  <c:v>-101.1165</c:v>
                </c:pt>
                <c:pt idx="5299">
                  <c:v>-101.11450000000001</c:v>
                </c:pt>
                <c:pt idx="5300">
                  <c:v>-101.11250000000001</c:v>
                </c:pt>
                <c:pt idx="5301">
                  <c:v>-101.1105</c:v>
                </c:pt>
                <c:pt idx="5302">
                  <c:v>-101.10850000000001</c:v>
                </c:pt>
                <c:pt idx="5303">
                  <c:v>-101.10650000000001</c:v>
                </c:pt>
                <c:pt idx="5304">
                  <c:v>-101.1045</c:v>
                </c:pt>
                <c:pt idx="5305">
                  <c:v>-101.10250000000001</c:v>
                </c:pt>
                <c:pt idx="5306">
                  <c:v>-101.10050000000001</c:v>
                </c:pt>
                <c:pt idx="5307">
                  <c:v>-101.0985</c:v>
                </c:pt>
                <c:pt idx="5308">
                  <c:v>-101.09650000000001</c:v>
                </c:pt>
                <c:pt idx="5309">
                  <c:v>-101.09450000000001</c:v>
                </c:pt>
                <c:pt idx="5310">
                  <c:v>-101.0925</c:v>
                </c:pt>
                <c:pt idx="5311">
                  <c:v>-101.09050000000001</c:v>
                </c:pt>
                <c:pt idx="5312">
                  <c:v>-101.08850000000001</c:v>
                </c:pt>
                <c:pt idx="5313">
                  <c:v>-101.0865</c:v>
                </c:pt>
                <c:pt idx="5314">
                  <c:v>-101.08450000000001</c:v>
                </c:pt>
                <c:pt idx="5315">
                  <c:v>-101.08250000000001</c:v>
                </c:pt>
                <c:pt idx="5316">
                  <c:v>-101.0805</c:v>
                </c:pt>
                <c:pt idx="5317">
                  <c:v>-101.07850000000001</c:v>
                </c:pt>
                <c:pt idx="5318">
                  <c:v>-101.07650000000001</c:v>
                </c:pt>
                <c:pt idx="5319">
                  <c:v>-101.0745</c:v>
                </c:pt>
                <c:pt idx="5320">
                  <c:v>-101.07250000000001</c:v>
                </c:pt>
                <c:pt idx="5321">
                  <c:v>-101.07050000000001</c:v>
                </c:pt>
                <c:pt idx="5322">
                  <c:v>-101.0685</c:v>
                </c:pt>
                <c:pt idx="5323">
                  <c:v>-101.0665</c:v>
                </c:pt>
                <c:pt idx="5324">
                  <c:v>-101.06450000000001</c:v>
                </c:pt>
                <c:pt idx="5325">
                  <c:v>-101.0625</c:v>
                </c:pt>
                <c:pt idx="5326">
                  <c:v>-101.0605</c:v>
                </c:pt>
                <c:pt idx="5327">
                  <c:v>-101.05850000000001</c:v>
                </c:pt>
                <c:pt idx="5328">
                  <c:v>-101.0565</c:v>
                </c:pt>
                <c:pt idx="5329">
                  <c:v>-101.0545</c:v>
                </c:pt>
                <c:pt idx="5330">
                  <c:v>-101.05250000000001</c:v>
                </c:pt>
                <c:pt idx="5331">
                  <c:v>-101.0505</c:v>
                </c:pt>
                <c:pt idx="5332">
                  <c:v>-101.0485</c:v>
                </c:pt>
                <c:pt idx="5333">
                  <c:v>-101.04650000000001</c:v>
                </c:pt>
                <c:pt idx="5334">
                  <c:v>-101.0445</c:v>
                </c:pt>
                <c:pt idx="5335">
                  <c:v>-101.0425</c:v>
                </c:pt>
                <c:pt idx="5336">
                  <c:v>-101.04050000000001</c:v>
                </c:pt>
                <c:pt idx="5337">
                  <c:v>-101.0385</c:v>
                </c:pt>
                <c:pt idx="5338">
                  <c:v>-101.0365</c:v>
                </c:pt>
                <c:pt idx="5339">
                  <c:v>-101.03450000000001</c:v>
                </c:pt>
                <c:pt idx="5340">
                  <c:v>-101.0325</c:v>
                </c:pt>
                <c:pt idx="5341">
                  <c:v>-101.0305</c:v>
                </c:pt>
                <c:pt idx="5342">
                  <c:v>-101.02850000000001</c:v>
                </c:pt>
                <c:pt idx="5343">
                  <c:v>-101.0265</c:v>
                </c:pt>
                <c:pt idx="5344">
                  <c:v>-101.0245</c:v>
                </c:pt>
                <c:pt idx="5345">
                  <c:v>-101.02250000000001</c:v>
                </c:pt>
                <c:pt idx="5346">
                  <c:v>-101.0205</c:v>
                </c:pt>
                <c:pt idx="5347">
                  <c:v>-101.0185</c:v>
                </c:pt>
                <c:pt idx="5348">
                  <c:v>-101.01650000000001</c:v>
                </c:pt>
                <c:pt idx="5349">
                  <c:v>-101.0145</c:v>
                </c:pt>
                <c:pt idx="5350">
                  <c:v>-101.0125</c:v>
                </c:pt>
                <c:pt idx="5351">
                  <c:v>-101.01050000000001</c:v>
                </c:pt>
                <c:pt idx="5352">
                  <c:v>-101.0085</c:v>
                </c:pt>
                <c:pt idx="5353">
                  <c:v>-101.0065</c:v>
                </c:pt>
                <c:pt idx="5354">
                  <c:v>-101.00450000000001</c:v>
                </c:pt>
                <c:pt idx="5355">
                  <c:v>-101.0025</c:v>
                </c:pt>
                <c:pt idx="5356">
                  <c:v>-101.0005</c:v>
                </c:pt>
                <c:pt idx="5357">
                  <c:v>-100.99850000000001</c:v>
                </c:pt>
                <c:pt idx="5358">
                  <c:v>-100.99650000000001</c:v>
                </c:pt>
                <c:pt idx="5359">
                  <c:v>-100.9945</c:v>
                </c:pt>
                <c:pt idx="5360">
                  <c:v>-100.99250000000001</c:v>
                </c:pt>
                <c:pt idx="5361">
                  <c:v>-100.99050000000001</c:v>
                </c:pt>
                <c:pt idx="5362">
                  <c:v>-100.9885</c:v>
                </c:pt>
                <c:pt idx="5363">
                  <c:v>-100.98650000000001</c:v>
                </c:pt>
                <c:pt idx="5364">
                  <c:v>-100.98450000000001</c:v>
                </c:pt>
                <c:pt idx="5365">
                  <c:v>-100.9825</c:v>
                </c:pt>
                <c:pt idx="5366">
                  <c:v>-100.98050000000001</c:v>
                </c:pt>
                <c:pt idx="5367">
                  <c:v>-100.97850000000001</c:v>
                </c:pt>
                <c:pt idx="5368">
                  <c:v>-100.9765</c:v>
                </c:pt>
                <c:pt idx="5369">
                  <c:v>-100.97450000000001</c:v>
                </c:pt>
                <c:pt idx="5370">
                  <c:v>-100.97250000000001</c:v>
                </c:pt>
                <c:pt idx="5371">
                  <c:v>-100.9705</c:v>
                </c:pt>
                <c:pt idx="5372">
                  <c:v>-100.96850000000001</c:v>
                </c:pt>
                <c:pt idx="5373">
                  <c:v>-100.96650000000001</c:v>
                </c:pt>
                <c:pt idx="5374">
                  <c:v>-100.9645</c:v>
                </c:pt>
                <c:pt idx="5375">
                  <c:v>-100.96250000000001</c:v>
                </c:pt>
                <c:pt idx="5376">
                  <c:v>-100.96050000000001</c:v>
                </c:pt>
                <c:pt idx="5377">
                  <c:v>-100.9585</c:v>
                </c:pt>
                <c:pt idx="5378">
                  <c:v>-100.95650000000001</c:v>
                </c:pt>
                <c:pt idx="5379">
                  <c:v>-100.95450000000001</c:v>
                </c:pt>
                <c:pt idx="5380">
                  <c:v>-100.9525</c:v>
                </c:pt>
                <c:pt idx="5381">
                  <c:v>-100.95050000000001</c:v>
                </c:pt>
                <c:pt idx="5382">
                  <c:v>-100.94850000000001</c:v>
                </c:pt>
                <c:pt idx="5383">
                  <c:v>-100.9465</c:v>
                </c:pt>
                <c:pt idx="5384">
                  <c:v>-100.94450000000001</c:v>
                </c:pt>
                <c:pt idx="5385">
                  <c:v>-100.94250000000001</c:v>
                </c:pt>
                <c:pt idx="5386">
                  <c:v>-100.9405</c:v>
                </c:pt>
                <c:pt idx="5387">
                  <c:v>-100.9385</c:v>
                </c:pt>
                <c:pt idx="5388">
                  <c:v>-100.93650000000001</c:v>
                </c:pt>
                <c:pt idx="5389">
                  <c:v>-100.9345</c:v>
                </c:pt>
                <c:pt idx="5390">
                  <c:v>-100.9325</c:v>
                </c:pt>
                <c:pt idx="5391">
                  <c:v>-100.93050000000001</c:v>
                </c:pt>
                <c:pt idx="5392">
                  <c:v>-100.9285</c:v>
                </c:pt>
                <c:pt idx="5393">
                  <c:v>-100.9265</c:v>
                </c:pt>
                <c:pt idx="5394">
                  <c:v>-100.92450000000001</c:v>
                </c:pt>
                <c:pt idx="5395">
                  <c:v>-100.92250000000001</c:v>
                </c:pt>
                <c:pt idx="5396">
                  <c:v>-100.9205</c:v>
                </c:pt>
                <c:pt idx="5397">
                  <c:v>-100.91850000000001</c:v>
                </c:pt>
                <c:pt idx="5398">
                  <c:v>-100.91650000000001</c:v>
                </c:pt>
                <c:pt idx="5399">
                  <c:v>-100.9145</c:v>
                </c:pt>
                <c:pt idx="5400">
                  <c:v>-100.91250000000001</c:v>
                </c:pt>
                <c:pt idx="5401">
                  <c:v>-100.91050000000001</c:v>
                </c:pt>
                <c:pt idx="5402">
                  <c:v>-100.9085</c:v>
                </c:pt>
                <c:pt idx="5403">
                  <c:v>-100.90650000000001</c:v>
                </c:pt>
                <c:pt idx="5404">
                  <c:v>-100.90450000000001</c:v>
                </c:pt>
                <c:pt idx="5405">
                  <c:v>-100.9025</c:v>
                </c:pt>
                <c:pt idx="5406">
                  <c:v>-100.90050000000001</c:v>
                </c:pt>
                <c:pt idx="5407">
                  <c:v>-100.89850000000001</c:v>
                </c:pt>
                <c:pt idx="5408">
                  <c:v>-100.8965</c:v>
                </c:pt>
                <c:pt idx="5409">
                  <c:v>-100.89450000000001</c:v>
                </c:pt>
                <c:pt idx="5410">
                  <c:v>-100.89250000000001</c:v>
                </c:pt>
                <c:pt idx="5411">
                  <c:v>-100.8905</c:v>
                </c:pt>
                <c:pt idx="5412">
                  <c:v>-100.88850000000001</c:v>
                </c:pt>
                <c:pt idx="5413">
                  <c:v>-100.88650000000001</c:v>
                </c:pt>
                <c:pt idx="5414">
                  <c:v>-100.8845</c:v>
                </c:pt>
                <c:pt idx="5415">
                  <c:v>-100.88250000000001</c:v>
                </c:pt>
                <c:pt idx="5416">
                  <c:v>-100.88050000000001</c:v>
                </c:pt>
                <c:pt idx="5417">
                  <c:v>-100.8785</c:v>
                </c:pt>
                <c:pt idx="5418">
                  <c:v>-100.87650000000001</c:v>
                </c:pt>
                <c:pt idx="5419">
                  <c:v>-100.87450000000001</c:v>
                </c:pt>
                <c:pt idx="5420">
                  <c:v>-100.8725</c:v>
                </c:pt>
                <c:pt idx="5421">
                  <c:v>-100.87050000000001</c:v>
                </c:pt>
                <c:pt idx="5422">
                  <c:v>-100.86850000000001</c:v>
                </c:pt>
                <c:pt idx="5423">
                  <c:v>-100.8665</c:v>
                </c:pt>
                <c:pt idx="5424">
                  <c:v>-100.86450000000001</c:v>
                </c:pt>
                <c:pt idx="5425">
                  <c:v>-100.86250000000001</c:v>
                </c:pt>
                <c:pt idx="5426">
                  <c:v>-100.8605</c:v>
                </c:pt>
                <c:pt idx="5427">
                  <c:v>-100.85850000000001</c:v>
                </c:pt>
                <c:pt idx="5428">
                  <c:v>-100.85650000000001</c:v>
                </c:pt>
                <c:pt idx="5429">
                  <c:v>-100.8545</c:v>
                </c:pt>
                <c:pt idx="5430">
                  <c:v>-100.85250000000001</c:v>
                </c:pt>
                <c:pt idx="5431">
                  <c:v>-100.85050000000001</c:v>
                </c:pt>
                <c:pt idx="5432">
                  <c:v>-100.8485</c:v>
                </c:pt>
                <c:pt idx="5433">
                  <c:v>-100.84650000000001</c:v>
                </c:pt>
                <c:pt idx="5434">
                  <c:v>-100.84450000000001</c:v>
                </c:pt>
                <c:pt idx="5435">
                  <c:v>-100.8425</c:v>
                </c:pt>
                <c:pt idx="5436">
                  <c:v>-100.84050000000001</c:v>
                </c:pt>
                <c:pt idx="5437">
                  <c:v>-100.83850000000001</c:v>
                </c:pt>
                <c:pt idx="5438">
                  <c:v>-100.8365</c:v>
                </c:pt>
                <c:pt idx="5439">
                  <c:v>-100.83450000000001</c:v>
                </c:pt>
                <c:pt idx="5440">
                  <c:v>-100.83250000000001</c:v>
                </c:pt>
                <c:pt idx="5441">
                  <c:v>-100.8305</c:v>
                </c:pt>
                <c:pt idx="5442">
                  <c:v>-100.82850000000001</c:v>
                </c:pt>
                <c:pt idx="5443">
                  <c:v>-100.82650000000001</c:v>
                </c:pt>
                <c:pt idx="5444">
                  <c:v>-100.8245</c:v>
                </c:pt>
                <c:pt idx="5445">
                  <c:v>-100.82250000000001</c:v>
                </c:pt>
                <c:pt idx="5446">
                  <c:v>-100.82050000000001</c:v>
                </c:pt>
                <c:pt idx="5447">
                  <c:v>-100.8185</c:v>
                </c:pt>
                <c:pt idx="5448">
                  <c:v>-100.8165</c:v>
                </c:pt>
                <c:pt idx="5449">
                  <c:v>-100.81450000000001</c:v>
                </c:pt>
                <c:pt idx="5450">
                  <c:v>-100.8125</c:v>
                </c:pt>
                <c:pt idx="5451">
                  <c:v>-100.8105</c:v>
                </c:pt>
                <c:pt idx="5452">
                  <c:v>-100.80850000000001</c:v>
                </c:pt>
                <c:pt idx="5453">
                  <c:v>-100.8065</c:v>
                </c:pt>
                <c:pt idx="5454">
                  <c:v>-100.8045</c:v>
                </c:pt>
                <c:pt idx="5455">
                  <c:v>-100.80250000000001</c:v>
                </c:pt>
                <c:pt idx="5456">
                  <c:v>-100.8005</c:v>
                </c:pt>
                <c:pt idx="5457">
                  <c:v>-100.7985</c:v>
                </c:pt>
                <c:pt idx="5458">
                  <c:v>-100.79650000000001</c:v>
                </c:pt>
                <c:pt idx="5459">
                  <c:v>-100.7945</c:v>
                </c:pt>
                <c:pt idx="5460">
                  <c:v>-100.7925</c:v>
                </c:pt>
                <c:pt idx="5461">
                  <c:v>-100.79050000000001</c:v>
                </c:pt>
                <c:pt idx="5462">
                  <c:v>-100.7885</c:v>
                </c:pt>
                <c:pt idx="5463">
                  <c:v>-100.7865</c:v>
                </c:pt>
                <c:pt idx="5464">
                  <c:v>-100.78450000000001</c:v>
                </c:pt>
                <c:pt idx="5465">
                  <c:v>-100.7825</c:v>
                </c:pt>
                <c:pt idx="5466">
                  <c:v>-100.7805</c:v>
                </c:pt>
                <c:pt idx="5467">
                  <c:v>-100.77850000000001</c:v>
                </c:pt>
                <c:pt idx="5468">
                  <c:v>-100.7765</c:v>
                </c:pt>
                <c:pt idx="5469">
                  <c:v>-100.7745</c:v>
                </c:pt>
                <c:pt idx="5470">
                  <c:v>-100.77250000000001</c:v>
                </c:pt>
                <c:pt idx="5471">
                  <c:v>-100.7705</c:v>
                </c:pt>
                <c:pt idx="5472">
                  <c:v>-100.7685</c:v>
                </c:pt>
                <c:pt idx="5473">
                  <c:v>-100.76650000000001</c:v>
                </c:pt>
                <c:pt idx="5474">
                  <c:v>-100.7645</c:v>
                </c:pt>
                <c:pt idx="5475">
                  <c:v>-100.7625</c:v>
                </c:pt>
                <c:pt idx="5476">
                  <c:v>-100.76050000000001</c:v>
                </c:pt>
                <c:pt idx="5477">
                  <c:v>-100.7585</c:v>
                </c:pt>
                <c:pt idx="5478">
                  <c:v>-100.7565</c:v>
                </c:pt>
                <c:pt idx="5479">
                  <c:v>-100.75450000000001</c:v>
                </c:pt>
                <c:pt idx="5480">
                  <c:v>-100.7525</c:v>
                </c:pt>
                <c:pt idx="5481">
                  <c:v>-100.7505</c:v>
                </c:pt>
                <c:pt idx="5482">
                  <c:v>-100.74850000000001</c:v>
                </c:pt>
                <c:pt idx="5483">
                  <c:v>-100.74650000000001</c:v>
                </c:pt>
                <c:pt idx="5484">
                  <c:v>-100.7445</c:v>
                </c:pt>
                <c:pt idx="5485">
                  <c:v>-100.74250000000001</c:v>
                </c:pt>
                <c:pt idx="5486">
                  <c:v>-100.74050000000001</c:v>
                </c:pt>
                <c:pt idx="5487">
                  <c:v>-100.7385</c:v>
                </c:pt>
                <c:pt idx="5488">
                  <c:v>-100.73650000000001</c:v>
                </c:pt>
                <c:pt idx="5489">
                  <c:v>-100.73450000000001</c:v>
                </c:pt>
                <c:pt idx="5490">
                  <c:v>-100.7325</c:v>
                </c:pt>
                <c:pt idx="5491">
                  <c:v>-100.73050000000001</c:v>
                </c:pt>
                <c:pt idx="5492">
                  <c:v>-100.72850000000001</c:v>
                </c:pt>
                <c:pt idx="5493">
                  <c:v>-100.7265</c:v>
                </c:pt>
                <c:pt idx="5494">
                  <c:v>-100.72450000000001</c:v>
                </c:pt>
                <c:pt idx="5495">
                  <c:v>-100.72250000000001</c:v>
                </c:pt>
                <c:pt idx="5496">
                  <c:v>-100.7205</c:v>
                </c:pt>
                <c:pt idx="5497">
                  <c:v>-100.71850000000001</c:v>
                </c:pt>
                <c:pt idx="5498">
                  <c:v>-100.71650000000001</c:v>
                </c:pt>
                <c:pt idx="5499">
                  <c:v>-100.7145</c:v>
                </c:pt>
                <c:pt idx="5500">
                  <c:v>-100.71250000000001</c:v>
                </c:pt>
                <c:pt idx="5501">
                  <c:v>-100.71050000000001</c:v>
                </c:pt>
                <c:pt idx="5502">
                  <c:v>-100.7085</c:v>
                </c:pt>
                <c:pt idx="5503">
                  <c:v>-100.70650000000001</c:v>
                </c:pt>
                <c:pt idx="5504">
                  <c:v>-100.70450000000001</c:v>
                </c:pt>
                <c:pt idx="5505">
                  <c:v>-100.7025</c:v>
                </c:pt>
                <c:pt idx="5506">
                  <c:v>-100.70050000000001</c:v>
                </c:pt>
                <c:pt idx="5507">
                  <c:v>-100.69850000000001</c:v>
                </c:pt>
                <c:pt idx="5508">
                  <c:v>-100.6965</c:v>
                </c:pt>
                <c:pt idx="5509">
                  <c:v>-100.69450000000001</c:v>
                </c:pt>
                <c:pt idx="5510">
                  <c:v>-100.69250000000001</c:v>
                </c:pt>
                <c:pt idx="5511">
                  <c:v>-100.6905</c:v>
                </c:pt>
                <c:pt idx="5512">
                  <c:v>-100.6885</c:v>
                </c:pt>
                <c:pt idx="5513">
                  <c:v>-100.68650000000001</c:v>
                </c:pt>
                <c:pt idx="5514">
                  <c:v>-100.6845</c:v>
                </c:pt>
                <c:pt idx="5515">
                  <c:v>-100.6825</c:v>
                </c:pt>
                <c:pt idx="5516">
                  <c:v>-100.68050000000001</c:v>
                </c:pt>
                <c:pt idx="5517">
                  <c:v>-100.6785</c:v>
                </c:pt>
                <c:pt idx="5518">
                  <c:v>-100.6765</c:v>
                </c:pt>
                <c:pt idx="5519">
                  <c:v>-100.67450000000001</c:v>
                </c:pt>
                <c:pt idx="5520">
                  <c:v>-100.67250000000001</c:v>
                </c:pt>
                <c:pt idx="5521">
                  <c:v>-100.6705</c:v>
                </c:pt>
                <c:pt idx="5522">
                  <c:v>-100.66850000000001</c:v>
                </c:pt>
                <c:pt idx="5523">
                  <c:v>-100.66650000000001</c:v>
                </c:pt>
                <c:pt idx="5524">
                  <c:v>-100.6645</c:v>
                </c:pt>
                <c:pt idx="5525">
                  <c:v>-100.66250000000001</c:v>
                </c:pt>
                <c:pt idx="5526">
                  <c:v>-100.66050000000001</c:v>
                </c:pt>
                <c:pt idx="5527">
                  <c:v>-100.6585</c:v>
                </c:pt>
                <c:pt idx="5528">
                  <c:v>-100.65650000000001</c:v>
                </c:pt>
                <c:pt idx="5529">
                  <c:v>-100.65450000000001</c:v>
                </c:pt>
                <c:pt idx="5530">
                  <c:v>-100.6525</c:v>
                </c:pt>
                <c:pt idx="5531">
                  <c:v>-100.65050000000001</c:v>
                </c:pt>
                <c:pt idx="5532">
                  <c:v>-100.64850000000001</c:v>
                </c:pt>
                <c:pt idx="5533">
                  <c:v>-100.6465</c:v>
                </c:pt>
                <c:pt idx="5534">
                  <c:v>-100.64450000000001</c:v>
                </c:pt>
                <c:pt idx="5535">
                  <c:v>-100.64250000000001</c:v>
                </c:pt>
                <c:pt idx="5536">
                  <c:v>-100.6405</c:v>
                </c:pt>
                <c:pt idx="5537">
                  <c:v>-100.63850000000001</c:v>
                </c:pt>
                <c:pt idx="5538">
                  <c:v>-100.63650000000001</c:v>
                </c:pt>
                <c:pt idx="5539">
                  <c:v>-100.6345</c:v>
                </c:pt>
                <c:pt idx="5540">
                  <c:v>-100.63250000000001</c:v>
                </c:pt>
                <c:pt idx="5541">
                  <c:v>-100.63050000000001</c:v>
                </c:pt>
                <c:pt idx="5542">
                  <c:v>-100.6285</c:v>
                </c:pt>
                <c:pt idx="5543">
                  <c:v>-100.62650000000001</c:v>
                </c:pt>
                <c:pt idx="5544">
                  <c:v>-100.62450000000001</c:v>
                </c:pt>
                <c:pt idx="5545">
                  <c:v>-100.6225</c:v>
                </c:pt>
                <c:pt idx="5546">
                  <c:v>-100.62050000000001</c:v>
                </c:pt>
                <c:pt idx="5547">
                  <c:v>-100.61850000000001</c:v>
                </c:pt>
                <c:pt idx="5548">
                  <c:v>-100.6165</c:v>
                </c:pt>
                <c:pt idx="5549">
                  <c:v>-100.61450000000001</c:v>
                </c:pt>
                <c:pt idx="5550">
                  <c:v>-100.61250000000001</c:v>
                </c:pt>
                <c:pt idx="5551">
                  <c:v>-100.6105</c:v>
                </c:pt>
                <c:pt idx="5552">
                  <c:v>-100.60850000000001</c:v>
                </c:pt>
                <c:pt idx="5553">
                  <c:v>-100.60650000000001</c:v>
                </c:pt>
                <c:pt idx="5554">
                  <c:v>-100.6045</c:v>
                </c:pt>
                <c:pt idx="5555">
                  <c:v>-100.60250000000001</c:v>
                </c:pt>
                <c:pt idx="5556">
                  <c:v>-100.60050000000001</c:v>
                </c:pt>
                <c:pt idx="5557">
                  <c:v>-100.5985</c:v>
                </c:pt>
                <c:pt idx="5558">
                  <c:v>-100.59650000000001</c:v>
                </c:pt>
                <c:pt idx="5559">
                  <c:v>-100.59450000000001</c:v>
                </c:pt>
                <c:pt idx="5560">
                  <c:v>-100.5925</c:v>
                </c:pt>
                <c:pt idx="5561">
                  <c:v>-100.59050000000001</c:v>
                </c:pt>
                <c:pt idx="5562">
                  <c:v>-100.58850000000001</c:v>
                </c:pt>
                <c:pt idx="5563">
                  <c:v>-100.5865</c:v>
                </c:pt>
                <c:pt idx="5564">
                  <c:v>-100.58450000000001</c:v>
                </c:pt>
                <c:pt idx="5565">
                  <c:v>-100.58250000000001</c:v>
                </c:pt>
                <c:pt idx="5566">
                  <c:v>-100.5805</c:v>
                </c:pt>
                <c:pt idx="5567">
                  <c:v>-100.57850000000001</c:v>
                </c:pt>
                <c:pt idx="5568">
                  <c:v>-100.57650000000001</c:v>
                </c:pt>
                <c:pt idx="5569">
                  <c:v>-100.5745</c:v>
                </c:pt>
                <c:pt idx="5570">
                  <c:v>-100.57250000000001</c:v>
                </c:pt>
                <c:pt idx="5571">
                  <c:v>-100.57050000000001</c:v>
                </c:pt>
                <c:pt idx="5572">
                  <c:v>-100.5685</c:v>
                </c:pt>
                <c:pt idx="5573">
                  <c:v>-100.5665</c:v>
                </c:pt>
                <c:pt idx="5574">
                  <c:v>-100.56450000000001</c:v>
                </c:pt>
                <c:pt idx="5575">
                  <c:v>-100.5625</c:v>
                </c:pt>
                <c:pt idx="5576">
                  <c:v>-100.5605</c:v>
                </c:pt>
                <c:pt idx="5577">
                  <c:v>-100.55850000000001</c:v>
                </c:pt>
                <c:pt idx="5578">
                  <c:v>-100.5565</c:v>
                </c:pt>
                <c:pt idx="5579">
                  <c:v>-100.5545</c:v>
                </c:pt>
                <c:pt idx="5580">
                  <c:v>-100.55250000000001</c:v>
                </c:pt>
                <c:pt idx="5581">
                  <c:v>-100.5505</c:v>
                </c:pt>
                <c:pt idx="5582">
                  <c:v>-100.5485</c:v>
                </c:pt>
                <c:pt idx="5583">
                  <c:v>-100.54650000000001</c:v>
                </c:pt>
                <c:pt idx="5584">
                  <c:v>-100.5445</c:v>
                </c:pt>
                <c:pt idx="5585">
                  <c:v>-100.5425</c:v>
                </c:pt>
                <c:pt idx="5586">
                  <c:v>-100.54050000000001</c:v>
                </c:pt>
                <c:pt idx="5587">
                  <c:v>-100.5385</c:v>
                </c:pt>
                <c:pt idx="5588">
                  <c:v>-100.5365</c:v>
                </c:pt>
                <c:pt idx="5589">
                  <c:v>-100.53450000000001</c:v>
                </c:pt>
                <c:pt idx="5590">
                  <c:v>-100.5325</c:v>
                </c:pt>
                <c:pt idx="5591">
                  <c:v>-100.5305</c:v>
                </c:pt>
                <c:pt idx="5592">
                  <c:v>-100.52850000000001</c:v>
                </c:pt>
                <c:pt idx="5593">
                  <c:v>-100.5265</c:v>
                </c:pt>
                <c:pt idx="5594">
                  <c:v>-100.5245</c:v>
                </c:pt>
                <c:pt idx="5595">
                  <c:v>-100.52250000000001</c:v>
                </c:pt>
                <c:pt idx="5596">
                  <c:v>-100.5205</c:v>
                </c:pt>
                <c:pt idx="5597">
                  <c:v>-100.5185</c:v>
                </c:pt>
                <c:pt idx="5598">
                  <c:v>-100.51650000000001</c:v>
                </c:pt>
                <c:pt idx="5599">
                  <c:v>-100.5145</c:v>
                </c:pt>
                <c:pt idx="5600">
                  <c:v>-100.5125</c:v>
                </c:pt>
                <c:pt idx="5601">
                  <c:v>-100.51050000000001</c:v>
                </c:pt>
                <c:pt idx="5602">
                  <c:v>-100.5085</c:v>
                </c:pt>
                <c:pt idx="5603">
                  <c:v>-100.5065</c:v>
                </c:pt>
                <c:pt idx="5604">
                  <c:v>-100.50450000000001</c:v>
                </c:pt>
                <c:pt idx="5605">
                  <c:v>-100.5025</c:v>
                </c:pt>
                <c:pt idx="5606">
                  <c:v>-100.5005</c:v>
                </c:pt>
                <c:pt idx="5607">
                  <c:v>-100.49850000000001</c:v>
                </c:pt>
                <c:pt idx="5608">
                  <c:v>-100.49650000000001</c:v>
                </c:pt>
                <c:pt idx="5609">
                  <c:v>-100.4945</c:v>
                </c:pt>
                <c:pt idx="5610">
                  <c:v>-100.49250000000001</c:v>
                </c:pt>
                <c:pt idx="5611">
                  <c:v>-100.49050000000001</c:v>
                </c:pt>
                <c:pt idx="5612">
                  <c:v>-100.4885</c:v>
                </c:pt>
                <c:pt idx="5613">
                  <c:v>-100.48650000000001</c:v>
                </c:pt>
                <c:pt idx="5614">
                  <c:v>-100.48450000000001</c:v>
                </c:pt>
                <c:pt idx="5615">
                  <c:v>-100.4825</c:v>
                </c:pt>
                <c:pt idx="5616">
                  <c:v>-100.48050000000001</c:v>
                </c:pt>
                <c:pt idx="5617">
                  <c:v>-100.47850000000001</c:v>
                </c:pt>
                <c:pt idx="5618">
                  <c:v>-100.4765</c:v>
                </c:pt>
                <c:pt idx="5619">
                  <c:v>-100.47450000000001</c:v>
                </c:pt>
                <c:pt idx="5620">
                  <c:v>-100.47250000000001</c:v>
                </c:pt>
                <c:pt idx="5621">
                  <c:v>-100.4705</c:v>
                </c:pt>
                <c:pt idx="5622">
                  <c:v>-100.46850000000001</c:v>
                </c:pt>
                <c:pt idx="5623">
                  <c:v>-100.46650000000001</c:v>
                </c:pt>
                <c:pt idx="5624">
                  <c:v>-100.4645</c:v>
                </c:pt>
                <c:pt idx="5625">
                  <c:v>-100.46250000000001</c:v>
                </c:pt>
                <c:pt idx="5626">
                  <c:v>-100.46050000000001</c:v>
                </c:pt>
                <c:pt idx="5627">
                  <c:v>-100.4585</c:v>
                </c:pt>
                <c:pt idx="5628">
                  <c:v>-100.45650000000001</c:v>
                </c:pt>
                <c:pt idx="5629">
                  <c:v>-100.45450000000001</c:v>
                </c:pt>
                <c:pt idx="5630">
                  <c:v>-100.4525</c:v>
                </c:pt>
                <c:pt idx="5631">
                  <c:v>-100.45050000000001</c:v>
                </c:pt>
                <c:pt idx="5632">
                  <c:v>-100.44850000000001</c:v>
                </c:pt>
                <c:pt idx="5633">
                  <c:v>-100.4465</c:v>
                </c:pt>
                <c:pt idx="5634">
                  <c:v>-100.44450000000001</c:v>
                </c:pt>
                <c:pt idx="5635">
                  <c:v>-100.44250000000001</c:v>
                </c:pt>
                <c:pt idx="5636">
                  <c:v>-100.4405</c:v>
                </c:pt>
                <c:pt idx="5637">
                  <c:v>-100.4385</c:v>
                </c:pt>
                <c:pt idx="5638">
                  <c:v>-100.43650000000001</c:v>
                </c:pt>
                <c:pt idx="5639">
                  <c:v>-100.4345</c:v>
                </c:pt>
                <c:pt idx="5640">
                  <c:v>-100.4325</c:v>
                </c:pt>
                <c:pt idx="5641">
                  <c:v>-100.43050000000001</c:v>
                </c:pt>
                <c:pt idx="5642">
                  <c:v>-100.4285</c:v>
                </c:pt>
                <c:pt idx="5643">
                  <c:v>-100.4265</c:v>
                </c:pt>
                <c:pt idx="5644">
                  <c:v>-100.42450000000001</c:v>
                </c:pt>
                <c:pt idx="5645">
                  <c:v>-100.42250000000001</c:v>
                </c:pt>
                <c:pt idx="5646">
                  <c:v>-100.4205</c:v>
                </c:pt>
                <c:pt idx="5647">
                  <c:v>-100.41850000000001</c:v>
                </c:pt>
                <c:pt idx="5648">
                  <c:v>-100.41650000000001</c:v>
                </c:pt>
                <c:pt idx="5649">
                  <c:v>-100.4145</c:v>
                </c:pt>
                <c:pt idx="5650">
                  <c:v>-100.41250000000001</c:v>
                </c:pt>
                <c:pt idx="5651">
                  <c:v>-100.41050000000001</c:v>
                </c:pt>
                <c:pt idx="5652">
                  <c:v>-100.4085</c:v>
                </c:pt>
                <c:pt idx="5653">
                  <c:v>-100.40650000000001</c:v>
                </c:pt>
                <c:pt idx="5654">
                  <c:v>-100.40450000000001</c:v>
                </c:pt>
                <c:pt idx="5655">
                  <c:v>-100.4025</c:v>
                </c:pt>
                <c:pt idx="5656">
                  <c:v>-100.40050000000001</c:v>
                </c:pt>
                <c:pt idx="5657">
                  <c:v>-100.39850000000001</c:v>
                </c:pt>
                <c:pt idx="5658">
                  <c:v>-100.3965</c:v>
                </c:pt>
                <c:pt idx="5659">
                  <c:v>-100.39450000000001</c:v>
                </c:pt>
                <c:pt idx="5660">
                  <c:v>-100.39250000000001</c:v>
                </c:pt>
                <c:pt idx="5661">
                  <c:v>-100.3905</c:v>
                </c:pt>
                <c:pt idx="5662">
                  <c:v>-100.38850000000001</c:v>
                </c:pt>
                <c:pt idx="5663">
                  <c:v>-100.38650000000001</c:v>
                </c:pt>
                <c:pt idx="5664">
                  <c:v>-100.3845</c:v>
                </c:pt>
                <c:pt idx="5665">
                  <c:v>-100.38250000000001</c:v>
                </c:pt>
                <c:pt idx="5666">
                  <c:v>-100.38050000000001</c:v>
                </c:pt>
                <c:pt idx="5667">
                  <c:v>-100.3785</c:v>
                </c:pt>
                <c:pt idx="5668">
                  <c:v>-100.37650000000001</c:v>
                </c:pt>
                <c:pt idx="5669">
                  <c:v>-100.37450000000001</c:v>
                </c:pt>
                <c:pt idx="5670">
                  <c:v>-100.3725</c:v>
                </c:pt>
                <c:pt idx="5671">
                  <c:v>-100.37050000000001</c:v>
                </c:pt>
                <c:pt idx="5672">
                  <c:v>-100.36850000000001</c:v>
                </c:pt>
                <c:pt idx="5673">
                  <c:v>-100.3665</c:v>
                </c:pt>
                <c:pt idx="5674">
                  <c:v>-100.36450000000001</c:v>
                </c:pt>
                <c:pt idx="5675">
                  <c:v>-100.36250000000001</c:v>
                </c:pt>
                <c:pt idx="5676">
                  <c:v>-100.3605</c:v>
                </c:pt>
                <c:pt idx="5677">
                  <c:v>-100.35850000000001</c:v>
                </c:pt>
                <c:pt idx="5678">
                  <c:v>-100.35650000000001</c:v>
                </c:pt>
                <c:pt idx="5679">
                  <c:v>-100.3545</c:v>
                </c:pt>
                <c:pt idx="5680">
                  <c:v>-100.35250000000001</c:v>
                </c:pt>
                <c:pt idx="5681">
                  <c:v>-100.35050000000001</c:v>
                </c:pt>
                <c:pt idx="5682">
                  <c:v>-100.3485</c:v>
                </c:pt>
                <c:pt idx="5683">
                  <c:v>-100.34650000000001</c:v>
                </c:pt>
                <c:pt idx="5684">
                  <c:v>-100.34450000000001</c:v>
                </c:pt>
                <c:pt idx="5685">
                  <c:v>-100.3425</c:v>
                </c:pt>
                <c:pt idx="5686">
                  <c:v>-100.34050000000001</c:v>
                </c:pt>
                <c:pt idx="5687">
                  <c:v>-100.33850000000001</c:v>
                </c:pt>
                <c:pt idx="5688">
                  <c:v>-100.3365</c:v>
                </c:pt>
                <c:pt idx="5689">
                  <c:v>-100.33450000000001</c:v>
                </c:pt>
                <c:pt idx="5690">
                  <c:v>-100.33250000000001</c:v>
                </c:pt>
                <c:pt idx="5691">
                  <c:v>-100.3305</c:v>
                </c:pt>
                <c:pt idx="5692">
                  <c:v>-100.32850000000001</c:v>
                </c:pt>
                <c:pt idx="5693">
                  <c:v>-100.32650000000001</c:v>
                </c:pt>
                <c:pt idx="5694">
                  <c:v>-100.3245</c:v>
                </c:pt>
                <c:pt idx="5695">
                  <c:v>-100.32250000000001</c:v>
                </c:pt>
                <c:pt idx="5696">
                  <c:v>-100.32050000000001</c:v>
                </c:pt>
                <c:pt idx="5697">
                  <c:v>-100.3185</c:v>
                </c:pt>
                <c:pt idx="5698">
                  <c:v>-100.3165</c:v>
                </c:pt>
                <c:pt idx="5699">
                  <c:v>-100.31450000000001</c:v>
                </c:pt>
                <c:pt idx="5700">
                  <c:v>-100.3125</c:v>
                </c:pt>
                <c:pt idx="5701">
                  <c:v>-100.3105</c:v>
                </c:pt>
                <c:pt idx="5702">
                  <c:v>-100.30850000000001</c:v>
                </c:pt>
                <c:pt idx="5703">
                  <c:v>-100.3065</c:v>
                </c:pt>
                <c:pt idx="5704">
                  <c:v>-100.3045</c:v>
                </c:pt>
                <c:pt idx="5705">
                  <c:v>-100.30250000000001</c:v>
                </c:pt>
                <c:pt idx="5706">
                  <c:v>-100.3005</c:v>
                </c:pt>
                <c:pt idx="5707">
                  <c:v>-100.2985</c:v>
                </c:pt>
                <c:pt idx="5708">
                  <c:v>-100.29650000000001</c:v>
                </c:pt>
                <c:pt idx="5709">
                  <c:v>-100.2945</c:v>
                </c:pt>
                <c:pt idx="5710">
                  <c:v>-100.2925</c:v>
                </c:pt>
                <c:pt idx="5711">
                  <c:v>-100.29050000000001</c:v>
                </c:pt>
                <c:pt idx="5712">
                  <c:v>-100.2885</c:v>
                </c:pt>
                <c:pt idx="5713">
                  <c:v>-100.2865</c:v>
                </c:pt>
                <c:pt idx="5714">
                  <c:v>-100.28450000000001</c:v>
                </c:pt>
                <c:pt idx="5715">
                  <c:v>-100.2825</c:v>
                </c:pt>
                <c:pt idx="5716">
                  <c:v>-100.2805</c:v>
                </c:pt>
                <c:pt idx="5717">
                  <c:v>-100.27850000000001</c:v>
                </c:pt>
                <c:pt idx="5718">
                  <c:v>-100.2765</c:v>
                </c:pt>
                <c:pt idx="5719">
                  <c:v>-100.2745</c:v>
                </c:pt>
                <c:pt idx="5720">
                  <c:v>-100.27250000000001</c:v>
                </c:pt>
                <c:pt idx="5721">
                  <c:v>-100.2705</c:v>
                </c:pt>
                <c:pt idx="5722">
                  <c:v>-100.2685</c:v>
                </c:pt>
                <c:pt idx="5723">
                  <c:v>-100.26650000000001</c:v>
                </c:pt>
                <c:pt idx="5724">
                  <c:v>-100.2645</c:v>
                </c:pt>
                <c:pt idx="5725">
                  <c:v>-100.2625</c:v>
                </c:pt>
                <c:pt idx="5726">
                  <c:v>-100.26050000000001</c:v>
                </c:pt>
                <c:pt idx="5727">
                  <c:v>-100.2585</c:v>
                </c:pt>
                <c:pt idx="5728">
                  <c:v>-100.2565</c:v>
                </c:pt>
                <c:pt idx="5729">
                  <c:v>-100.25450000000001</c:v>
                </c:pt>
                <c:pt idx="5730">
                  <c:v>-100.2525</c:v>
                </c:pt>
                <c:pt idx="5731">
                  <c:v>-100.2505</c:v>
                </c:pt>
                <c:pt idx="5732">
                  <c:v>-100.24850000000001</c:v>
                </c:pt>
                <c:pt idx="5733">
                  <c:v>-100.24650000000001</c:v>
                </c:pt>
                <c:pt idx="5734">
                  <c:v>-100.2445</c:v>
                </c:pt>
                <c:pt idx="5735">
                  <c:v>-100.24250000000001</c:v>
                </c:pt>
                <c:pt idx="5736">
                  <c:v>-100.24050000000001</c:v>
                </c:pt>
                <c:pt idx="5737">
                  <c:v>-100.2385</c:v>
                </c:pt>
                <c:pt idx="5738">
                  <c:v>-100.23650000000001</c:v>
                </c:pt>
                <c:pt idx="5739">
                  <c:v>-100.23450000000001</c:v>
                </c:pt>
                <c:pt idx="5740">
                  <c:v>-100.2325</c:v>
                </c:pt>
                <c:pt idx="5741">
                  <c:v>-100.23050000000001</c:v>
                </c:pt>
                <c:pt idx="5742">
                  <c:v>-100.22850000000001</c:v>
                </c:pt>
                <c:pt idx="5743">
                  <c:v>-100.2265</c:v>
                </c:pt>
                <c:pt idx="5744">
                  <c:v>-100.22450000000001</c:v>
                </c:pt>
                <c:pt idx="5745">
                  <c:v>-100.22250000000001</c:v>
                </c:pt>
                <c:pt idx="5746">
                  <c:v>-100.2205</c:v>
                </c:pt>
                <c:pt idx="5747">
                  <c:v>-100.21850000000001</c:v>
                </c:pt>
                <c:pt idx="5748">
                  <c:v>-100.21650000000001</c:v>
                </c:pt>
                <c:pt idx="5749">
                  <c:v>-100.2145</c:v>
                </c:pt>
                <c:pt idx="5750">
                  <c:v>-100.21250000000001</c:v>
                </c:pt>
                <c:pt idx="5751">
                  <c:v>-100.21050000000001</c:v>
                </c:pt>
                <c:pt idx="5752">
                  <c:v>-100.2085</c:v>
                </c:pt>
                <c:pt idx="5753">
                  <c:v>-100.20650000000001</c:v>
                </c:pt>
                <c:pt idx="5754">
                  <c:v>-100.20450000000001</c:v>
                </c:pt>
                <c:pt idx="5755">
                  <c:v>-100.2025</c:v>
                </c:pt>
                <c:pt idx="5756">
                  <c:v>-100.20050000000001</c:v>
                </c:pt>
                <c:pt idx="5757">
                  <c:v>-100.19850000000001</c:v>
                </c:pt>
                <c:pt idx="5758">
                  <c:v>-100.1965</c:v>
                </c:pt>
                <c:pt idx="5759">
                  <c:v>-100.19450000000001</c:v>
                </c:pt>
                <c:pt idx="5760">
                  <c:v>-100.19250000000001</c:v>
                </c:pt>
                <c:pt idx="5761">
                  <c:v>-100.1905</c:v>
                </c:pt>
                <c:pt idx="5762">
                  <c:v>-100.1885</c:v>
                </c:pt>
                <c:pt idx="5763">
                  <c:v>-100.18650000000001</c:v>
                </c:pt>
                <c:pt idx="5764">
                  <c:v>-100.1845</c:v>
                </c:pt>
                <c:pt idx="5765">
                  <c:v>-100.1825</c:v>
                </c:pt>
                <c:pt idx="5766">
                  <c:v>-100.18050000000001</c:v>
                </c:pt>
                <c:pt idx="5767">
                  <c:v>-100.1785</c:v>
                </c:pt>
                <c:pt idx="5768">
                  <c:v>-100.1765</c:v>
                </c:pt>
                <c:pt idx="5769">
                  <c:v>-100.17450000000001</c:v>
                </c:pt>
                <c:pt idx="5770">
                  <c:v>-100.17250000000001</c:v>
                </c:pt>
                <c:pt idx="5771">
                  <c:v>-100.1705</c:v>
                </c:pt>
                <c:pt idx="5772">
                  <c:v>-100.16850000000001</c:v>
                </c:pt>
                <c:pt idx="5773">
                  <c:v>-100.16650000000001</c:v>
                </c:pt>
                <c:pt idx="5774">
                  <c:v>-100.1645</c:v>
                </c:pt>
                <c:pt idx="5775">
                  <c:v>-100.16250000000001</c:v>
                </c:pt>
                <c:pt idx="5776">
                  <c:v>-100.16050000000001</c:v>
                </c:pt>
                <c:pt idx="5777">
                  <c:v>-100.1585</c:v>
                </c:pt>
                <c:pt idx="5778">
                  <c:v>-100.15650000000001</c:v>
                </c:pt>
                <c:pt idx="5779">
                  <c:v>-100.15450000000001</c:v>
                </c:pt>
                <c:pt idx="5780">
                  <c:v>-100.1525</c:v>
                </c:pt>
                <c:pt idx="5781">
                  <c:v>-100.15050000000001</c:v>
                </c:pt>
                <c:pt idx="5782">
                  <c:v>-100.14850000000001</c:v>
                </c:pt>
                <c:pt idx="5783">
                  <c:v>-100.1465</c:v>
                </c:pt>
                <c:pt idx="5784">
                  <c:v>-100.14450000000001</c:v>
                </c:pt>
                <c:pt idx="5785">
                  <c:v>-100.14250000000001</c:v>
                </c:pt>
                <c:pt idx="5786">
                  <c:v>-100.1405</c:v>
                </c:pt>
                <c:pt idx="5787">
                  <c:v>-100.13850000000001</c:v>
                </c:pt>
                <c:pt idx="5788">
                  <c:v>-100.13650000000001</c:v>
                </c:pt>
                <c:pt idx="5789">
                  <c:v>-100.1345</c:v>
                </c:pt>
                <c:pt idx="5790">
                  <c:v>-100.13250000000001</c:v>
                </c:pt>
                <c:pt idx="5791">
                  <c:v>-100.13050000000001</c:v>
                </c:pt>
                <c:pt idx="5792">
                  <c:v>-100.1285</c:v>
                </c:pt>
                <c:pt idx="5793">
                  <c:v>-100.12650000000001</c:v>
                </c:pt>
                <c:pt idx="5794">
                  <c:v>-100.12450000000001</c:v>
                </c:pt>
                <c:pt idx="5795">
                  <c:v>-100.1225</c:v>
                </c:pt>
                <c:pt idx="5796">
                  <c:v>-100.12050000000001</c:v>
                </c:pt>
                <c:pt idx="5797">
                  <c:v>-100.11850000000001</c:v>
                </c:pt>
                <c:pt idx="5798">
                  <c:v>-100.1165</c:v>
                </c:pt>
                <c:pt idx="5799">
                  <c:v>-100.11450000000001</c:v>
                </c:pt>
                <c:pt idx="5800">
                  <c:v>-100.11250000000001</c:v>
                </c:pt>
                <c:pt idx="5801">
                  <c:v>-100.1105</c:v>
                </c:pt>
                <c:pt idx="5802">
                  <c:v>-100.10850000000001</c:v>
                </c:pt>
                <c:pt idx="5803">
                  <c:v>-100.10650000000001</c:v>
                </c:pt>
                <c:pt idx="5804">
                  <c:v>-100.1045</c:v>
                </c:pt>
                <c:pt idx="5805">
                  <c:v>-100.10250000000001</c:v>
                </c:pt>
                <c:pt idx="5806">
                  <c:v>-100.10050000000001</c:v>
                </c:pt>
                <c:pt idx="5807">
                  <c:v>-100.0985</c:v>
                </c:pt>
                <c:pt idx="5808">
                  <c:v>-100.09650000000001</c:v>
                </c:pt>
                <c:pt idx="5809">
                  <c:v>-100.09450000000001</c:v>
                </c:pt>
                <c:pt idx="5810">
                  <c:v>-100.0925</c:v>
                </c:pt>
                <c:pt idx="5811">
                  <c:v>-100.09050000000001</c:v>
                </c:pt>
                <c:pt idx="5812">
                  <c:v>-100.08850000000001</c:v>
                </c:pt>
                <c:pt idx="5813">
                  <c:v>-100.0865</c:v>
                </c:pt>
                <c:pt idx="5814">
                  <c:v>-100.08450000000001</c:v>
                </c:pt>
                <c:pt idx="5815">
                  <c:v>-100.08250000000001</c:v>
                </c:pt>
                <c:pt idx="5816">
                  <c:v>-100.0805</c:v>
                </c:pt>
                <c:pt idx="5817">
                  <c:v>-100.07850000000001</c:v>
                </c:pt>
                <c:pt idx="5818">
                  <c:v>-100.07650000000001</c:v>
                </c:pt>
                <c:pt idx="5819">
                  <c:v>-100.0745</c:v>
                </c:pt>
                <c:pt idx="5820">
                  <c:v>-100.07250000000001</c:v>
                </c:pt>
                <c:pt idx="5821">
                  <c:v>-100.07050000000001</c:v>
                </c:pt>
                <c:pt idx="5822">
                  <c:v>-100.0685</c:v>
                </c:pt>
                <c:pt idx="5823">
                  <c:v>-100.0665</c:v>
                </c:pt>
                <c:pt idx="5824">
                  <c:v>-100.06450000000001</c:v>
                </c:pt>
                <c:pt idx="5825">
                  <c:v>-100.0625</c:v>
                </c:pt>
                <c:pt idx="5826">
                  <c:v>-100.0605</c:v>
                </c:pt>
                <c:pt idx="5827">
                  <c:v>-100.05850000000001</c:v>
                </c:pt>
                <c:pt idx="5828">
                  <c:v>-100.0565</c:v>
                </c:pt>
                <c:pt idx="5829">
                  <c:v>-100.0545</c:v>
                </c:pt>
                <c:pt idx="5830">
                  <c:v>-100.05250000000001</c:v>
                </c:pt>
                <c:pt idx="5831">
                  <c:v>-100.0505</c:v>
                </c:pt>
                <c:pt idx="5832">
                  <c:v>-100.0485</c:v>
                </c:pt>
                <c:pt idx="5833">
                  <c:v>-100.04650000000001</c:v>
                </c:pt>
                <c:pt idx="5834">
                  <c:v>-100.0445</c:v>
                </c:pt>
                <c:pt idx="5835">
                  <c:v>-100.0425</c:v>
                </c:pt>
                <c:pt idx="5836">
                  <c:v>-100.04050000000001</c:v>
                </c:pt>
                <c:pt idx="5837">
                  <c:v>-100.0385</c:v>
                </c:pt>
                <c:pt idx="5838">
                  <c:v>-100.0365</c:v>
                </c:pt>
                <c:pt idx="5839">
                  <c:v>-100.03450000000001</c:v>
                </c:pt>
                <c:pt idx="5840">
                  <c:v>-100.0325</c:v>
                </c:pt>
                <c:pt idx="5841">
                  <c:v>-100.0305</c:v>
                </c:pt>
                <c:pt idx="5842">
                  <c:v>-100.02850000000001</c:v>
                </c:pt>
                <c:pt idx="5843">
                  <c:v>-100.0265</c:v>
                </c:pt>
                <c:pt idx="5844">
                  <c:v>-100.0245</c:v>
                </c:pt>
                <c:pt idx="5845">
                  <c:v>-100.02250000000001</c:v>
                </c:pt>
                <c:pt idx="5846">
                  <c:v>-100.0205</c:v>
                </c:pt>
                <c:pt idx="5847">
                  <c:v>-100.0185</c:v>
                </c:pt>
                <c:pt idx="5848">
                  <c:v>-100.01650000000001</c:v>
                </c:pt>
                <c:pt idx="5849">
                  <c:v>-100.0145</c:v>
                </c:pt>
                <c:pt idx="5850">
                  <c:v>-100.0125</c:v>
                </c:pt>
                <c:pt idx="5851">
                  <c:v>-100.01050000000001</c:v>
                </c:pt>
                <c:pt idx="5852">
                  <c:v>-100.0085</c:v>
                </c:pt>
                <c:pt idx="5853">
                  <c:v>-100.0065</c:v>
                </c:pt>
                <c:pt idx="5854">
                  <c:v>-100.00450000000001</c:v>
                </c:pt>
                <c:pt idx="5855">
                  <c:v>-100.0025</c:v>
                </c:pt>
                <c:pt idx="5856">
                  <c:v>-100.0005</c:v>
                </c:pt>
                <c:pt idx="5857">
                  <c:v>-99.998500000000007</c:v>
                </c:pt>
                <c:pt idx="5858">
                  <c:v>-99.996500000000012</c:v>
                </c:pt>
                <c:pt idx="5859">
                  <c:v>-99.994500000000002</c:v>
                </c:pt>
                <c:pt idx="5860">
                  <c:v>-99.992500000000007</c:v>
                </c:pt>
                <c:pt idx="5861">
                  <c:v>-99.990500000000011</c:v>
                </c:pt>
                <c:pt idx="5862">
                  <c:v>-99.988500000000002</c:v>
                </c:pt>
                <c:pt idx="5863">
                  <c:v>-99.986500000000007</c:v>
                </c:pt>
                <c:pt idx="5864">
                  <c:v>-99.984500000000011</c:v>
                </c:pt>
                <c:pt idx="5865">
                  <c:v>-99.982500000000002</c:v>
                </c:pt>
                <c:pt idx="5866">
                  <c:v>-99.980500000000006</c:v>
                </c:pt>
                <c:pt idx="5867">
                  <c:v>-99.978500000000011</c:v>
                </c:pt>
                <c:pt idx="5868">
                  <c:v>-99.976500000000001</c:v>
                </c:pt>
                <c:pt idx="5869">
                  <c:v>-99.974500000000006</c:v>
                </c:pt>
                <c:pt idx="5870">
                  <c:v>-99.972500000000011</c:v>
                </c:pt>
                <c:pt idx="5871">
                  <c:v>-99.970500000000001</c:v>
                </c:pt>
                <c:pt idx="5872">
                  <c:v>-99.968500000000006</c:v>
                </c:pt>
                <c:pt idx="5873">
                  <c:v>-99.966500000000011</c:v>
                </c:pt>
                <c:pt idx="5874">
                  <c:v>-99.964500000000001</c:v>
                </c:pt>
                <c:pt idx="5875">
                  <c:v>-99.962500000000006</c:v>
                </c:pt>
                <c:pt idx="5876">
                  <c:v>-99.96050000000001</c:v>
                </c:pt>
                <c:pt idx="5877">
                  <c:v>-99.958500000000001</c:v>
                </c:pt>
                <c:pt idx="5878">
                  <c:v>-99.956500000000005</c:v>
                </c:pt>
                <c:pt idx="5879">
                  <c:v>-99.95450000000001</c:v>
                </c:pt>
                <c:pt idx="5880">
                  <c:v>-99.952500000000001</c:v>
                </c:pt>
                <c:pt idx="5881">
                  <c:v>-99.950500000000005</c:v>
                </c:pt>
                <c:pt idx="5882">
                  <c:v>-99.94850000000001</c:v>
                </c:pt>
                <c:pt idx="5883">
                  <c:v>-99.9465</c:v>
                </c:pt>
                <c:pt idx="5884">
                  <c:v>-99.944500000000005</c:v>
                </c:pt>
                <c:pt idx="5885">
                  <c:v>-99.94250000000001</c:v>
                </c:pt>
                <c:pt idx="5886">
                  <c:v>-99.9405</c:v>
                </c:pt>
                <c:pt idx="5887">
                  <c:v>-99.938500000000005</c:v>
                </c:pt>
                <c:pt idx="5888">
                  <c:v>-99.936500000000009</c:v>
                </c:pt>
                <c:pt idx="5889">
                  <c:v>-99.9345</c:v>
                </c:pt>
                <c:pt idx="5890">
                  <c:v>-99.932500000000005</c:v>
                </c:pt>
                <c:pt idx="5891">
                  <c:v>-99.930500000000009</c:v>
                </c:pt>
                <c:pt idx="5892">
                  <c:v>-99.9285</c:v>
                </c:pt>
                <c:pt idx="5893">
                  <c:v>-99.926500000000004</c:v>
                </c:pt>
                <c:pt idx="5894">
                  <c:v>-99.924500000000009</c:v>
                </c:pt>
                <c:pt idx="5895">
                  <c:v>-99.922500000000014</c:v>
                </c:pt>
                <c:pt idx="5896">
                  <c:v>-99.920500000000004</c:v>
                </c:pt>
                <c:pt idx="5897">
                  <c:v>-99.918500000000009</c:v>
                </c:pt>
                <c:pt idx="5898">
                  <c:v>-99.916500000000013</c:v>
                </c:pt>
                <c:pt idx="5899">
                  <c:v>-99.914500000000004</c:v>
                </c:pt>
                <c:pt idx="5900">
                  <c:v>-99.912500000000009</c:v>
                </c:pt>
                <c:pt idx="5901">
                  <c:v>-99.910500000000013</c:v>
                </c:pt>
                <c:pt idx="5902">
                  <c:v>-99.908500000000004</c:v>
                </c:pt>
                <c:pt idx="5903">
                  <c:v>-99.906500000000008</c:v>
                </c:pt>
                <c:pt idx="5904">
                  <c:v>-99.904500000000013</c:v>
                </c:pt>
                <c:pt idx="5905">
                  <c:v>-99.902500000000003</c:v>
                </c:pt>
                <c:pt idx="5906">
                  <c:v>-99.900500000000008</c:v>
                </c:pt>
                <c:pt idx="5907">
                  <c:v>-99.898500000000013</c:v>
                </c:pt>
                <c:pt idx="5908">
                  <c:v>-99.896500000000003</c:v>
                </c:pt>
                <c:pt idx="5909">
                  <c:v>-99.894500000000008</c:v>
                </c:pt>
                <c:pt idx="5910">
                  <c:v>-99.892500000000013</c:v>
                </c:pt>
                <c:pt idx="5911">
                  <c:v>-99.890500000000003</c:v>
                </c:pt>
                <c:pt idx="5912">
                  <c:v>-99.888500000000008</c:v>
                </c:pt>
                <c:pt idx="5913">
                  <c:v>-99.886500000000012</c:v>
                </c:pt>
                <c:pt idx="5914">
                  <c:v>-99.884500000000003</c:v>
                </c:pt>
                <c:pt idx="5915">
                  <c:v>-99.882500000000007</c:v>
                </c:pt>
                <c:pt idx="5916">
                  <c:v>-99.880500000000012</c:v>
                </c:pt>
                <c:pt idx="5917">
                  <c:v>-99.878500000000003</c:v>
                </c:pt>
                <c:pt idx="5918">
                  <c:v>-99.876500000000007</c:v>
                </c:pt>
                <c:pt idx="5919">
                  <c:v>-99.874500000000012</c:v>
                </c:pt>
                <c:pt idx="5920">
                  <c:v>-99.872500000000002</c:v>
                </c:pt>
                <c:pt idx="5921">
                  <c:v>-99.870500000000007</c:v>
                </c:pt>
                <c:pt idx="5922">
                  <c:v>-99.868500000000012</c:v>
                </c:pt>
                <c:pt idx="5923">
                  <c:v>-99.866500000000002</c:v>
                </c:pt>
                <c:pt idx="5924">
                  <c:v>-99.864500000000007</c:v>
                </c:pt>
                <c:pt idx="5925">
                  <c:v>-99.862500000000011</c:v>
                </c:pt>
                <c:pt idx="5926">
                  <c:v>-99.860500000000002</c:v>
                </c:pt>
                <c:pt idx="5927">
                  <c:v>-99.858500000000006</c:v>
                </c:pt>
                <c:pt idx="5928">
                  <c:v>-99.856500000000011</c:v>
                </c:pt>
                <c:pt idx="5929">
                  <c:v>-99.854500000000002</c:v>
                </c:pt>
                <c:pt idx="5930">
                  <c:v>-99.852500000000006</c:v>
                </c:pt>
                <c:pt idx="5931">
                  <c:v>-99.850500000000011</c:v>
                </c:pt>
                <c:pt idx="5932">
                  <c:v>-99.848500000000001</c:v>
                </c:pt>
                <c:pt idx="5933">
                  <c:v>-99.846500000000006</c:v>
                </c:pt>
                <c:pt idx="5934">
                  <c:v>-99.844500000000011</c:v>
                </c:pt>
                <c:pt idx="5935">
                  <c:v>-99.842500000000001</c:v>
                </c:pt>
                <c:pt idx="5936">
                  <c:v>-99.840500000000006</c:v>
                </c:pt>
                <c:pt idx="5937">
                  <c:v>-99.83850000000001</c:v>
                </c:pt>
                <c:pt idx="5938">
                  <c:v>-99.836500000000001</c:v>
                </c:pt>
                <c:pt idx="5939">
                  <c:v>-99.834500000000006</c:v>
                </c:pt>
                <c:pt idx="5940">
                  <c:v>-99.83250000000001</c:v>
                </c:pt>
                <c:pt idx="5941">
                  <c:v>-99.830500000000001</c:v>
                </c:pt>
                <c:pt idx="5942">
                  <c:v>-99.828500000000005</c:v>
                </c:pt>
                <c:pt idx="5943">
                  <c:v>-99.82650000000001</c:v>
                </c:pt>
                <c:pt idx="5944">
                  <c:v>-99.8245</c:v>
                </c:pt>
                <c:pt idx="5945">
                  <c:v>-99.822500000000005</c:v>
                </c:pt>
                <c:pt idx="5946">
                  <c:v>-99.82050000000001</c:v>
                </c:pt>
                <c:pt idx="5947">
                  <c:v>-99.8185</c:v>
                </c:pt>
                <c:pt idx="5948">
                  <c:v>-99.816500000000005</c:v>
                </c:pt>
                <c:pt idx="5949">
                  <c:v>-99.81450000000001</c:v>
                </c:pt>
                <c:pt idx="5950">
                  <c:v>-99.8125</c:v>
                </c:pt>
                <c:pt idx="5951">
                  <c:v>-99.810500000000005</c:v>
                </c:pt>
                <c:pt idx="5952">
                  <c:v>-99.808500000000009</c:v>
                </c:pt>
                <c:pt idx="5953">
                  <c:v>-99.8065</c:v>
                </c:pt>
                <c:pt idx="5954">
                  <c:v>-99.804500000000004</c:v>
                </c:pt>
                <c:pt idx="5955">
                  <c:v>-99.802500000000009</c:v>
                </c:pt>
                <c:pt idx="5956">
                  <c:v>-99.8005</c:v>
                </c:pt>
                <c:pt idx="5957">
                  <c:v>-99.798500000000004</c:v>
                </c:pt>
                <c:pt idx="5958">
                  <c:v>-99.796500000000009</c:v>
                </c:pt>
                <c:pt idx="5959">
                  <c:v>-99.794499999999999</c:v>
                </c:pt>
                <c:pt idx="5960">
                  <c:v>-99.792500000000004</c:v>
                </c:pt>
                <c:pt idx="5961">
                  <c:v>-99.790500000000009</c:v>
                </c:pt>
                <c:pt idx="5962">
                  <c:v>-99.788499999999999</c:v>
                </c:pt>
                <c:pt idx="5963">
                  <c:v>-99.786500000000004</c:v>
                </c:pt>
                <c:pt idx="5964">
                  <c:v>-99.784500000000008</c:v>
                </c:pt>
                <c:pt idx="5965">
                  <c:v>-99.782499999999999</c:v>
                </c:pt>
                <c:pt idx="5966">
                  <c:v>-99.780500000000004</c:v>
                </c:pt>
                <c:pt idx="5967">
                  <c:v>-99.778500000000008</c:v>
                </c:pt>
                <c:pt idx="5968">
                  <c:v>-99.776499999999999</c:v>
                </c:pt>
                <c:pt idx="5969">
                  <c:v>-99.774500000000003</c:v>
                </c:pt>
                <c:pt idx="5970">
                  <c:v>-99.772500000000008</c:v>
                </c:pt>
                <c:pt idx="5971">
                  <c:v>-99.770499999999998</c:v>
                </c:pt>
                <c:pt idx="5972">
                  <c:v>-99.768500000000003</c:v>
                </c:pt>
                <c:pt idx="5973">
                  <c:v>-99.766500000000008</c:v>
                </c:pt>
                <c:pt idx="5974">
                  <c:v>-99.764499999999998</c:v>
                </c:pt>
                <c:pt idx="5975">
                  <c:v>-99.762500000000003</c:v>
                </c:pt>
                <c:pt idx="5976">
                  <c:v>-99.760500000000008</c:v>
                </c:pt>
                <c:pt idx="5977">
                  <c:v>-99.758499999999998</c:v>
                </c:pt>
                <c:pt idx="5978">
                  <c:v>-99.756500000000003</c:v>
                </c:pt>
                <c:pt idx="5979">
                  <c:v>-99.754500000000007</c:v>
                </c:pt>
                <c:pt idx="5980">
                  <c:v>-99.752499999999998</c:v>
                </c:pt>
                <c:pt idx="5981">
                  <c:v>-99.750500000000002</c:v>
                </c:pt>
                <c:pt idx="5982">
                  <c:v>-99.748500000000007</c:v>
                </c:pt>
                <c:pt idx="5983">
                  <c:v>-99.746500000000012</c:v>
                </c:pt>
                <c:pt idx="5984">
                  <c:v>-99.744500000000002</c:v>
                </c:pt>
                <c:pt idx="5985">
                  <c:v>-99.742500000000007</c:v>
                </c:pt>
                <c:pt idx="5986">
                  <c:v>-99.740500000000011</c:v>
                </c:pt>
                <c:pt idx="5987">
                  <c:v>-99.738500000000002</c:v>
                </c:pt>
                <c:pt idx="5988">
                  <c:v>-99.736500000000007</c:v>
                </c:pt>
                <c:pt idx="5989">
                  <c:v>-99.734500000000011</c:v>
                </c:pt>
                <c:pt idx="5990">
                  <c:v>-99.732500000000002</c:v>
                </c:pt>
                <c:pt idx="5991">
                  <c:v>-99.730500000000006</c:v>
                </c:pt>
                <c:pt idx="5992">
                  <c:v>-99.728500000000011</c:v>
                </c:pt>
                <c:pt idx="5993">
                  <c:v>-99.726500000000001</c:v>
                </c:pt>
                <c:pt idx="5994">
                  <c:v>-99.724500000000006</c:v>
                </c:pt>
                <c:pt idx="5995">
                  <c:v>-99.722500000000011</c:v>
                </c:pt>
                <c:pt idx="5996">
                  <c:v>-99.720500000000001</c:v>
                </c:pt>
                <c:pt idx="5997">
                  <c:v>-99.718500000000006</c:v>
                </c:pt>
                <c:pt idx="5998">
                  <c:v>-99.716500000000011</c:v>
                </c:pt>
                <c:pt idx="5999">
                  <c:v>-99.714500000000001</c:v>
                </c:pt>
                <c:pt idx="6000">
                  <c:v>-99.712500000000006</c:v>
                </c:pt>
                <c:pt idx="6001">
                  <c:v>-99.71050000000001</c:v>
                </c:pt>
                <c:pt idx="6002">
                  <c:v>-99.708500000000001</c:v>
                </c:pt>
                <c:pt idx="6003">
                  <c:v>-99.706500000000005</c:v>
                </c:pt>
                <c:pt idx="6004">
                  <c:v>-99.70450000000001</c:v>
                </c:pt>
                <c:pt idx="6005">
                  <c:v>-99.702500000000001</c:v>
                </c:pt>
                <c:pt idx="6006">
                  <c:v>-99.700500000000005</c:v>
                </c:pt>
                <c:pt idx="6007">
                  <c:v>-99.69850000000001</c:v>
                </c:pt>
                <c:pt idx="6008">
                  <c:v>-99.6965</c:v>
                </c:pt>
                <c:pt idx="6009">
                  <c:v>-99.694500000000005</c:v>
                </c:pt>
                <c:pt idx="6010">
                  <c:v>-99.69250000000001</c:v>
                </c:pt>
                <c:pt idx="6011">
                  <c:v>-99.6905</c:v>
                </c:pt>
                <c:pt idx="6012">
                  <c:v>-99.688500000000005</c:v>
                </c:pt>
                <c:pt idx="6013">
                  <c:v>-99.686500000000009</c:v>
                </c:pt>
                <c:pt idx="6014">
                  <c:v>-99.6845</c:v>
                </c:pt>
                <c:pt idx="6015">
                  <c:v>-99.682500000000005</c:v>
                </c:pt>
                <c:pt idx="6016">
                  <c:v>-99.680500000000009</c:v>
                </c:pt>
                <c:pt idx="6017">
                  <c:v>-99.6785</c:v>
                </c:pt>
                <c:pt idx="6018">
                  <c:v>-99.676500000000004</c:v>
                </c:pt>
                <c:pt idx="6019">
                  <c:v>-99.674500000000009</c:v>
                </c:pt>
                <c:pt idx="6020">
                  <c:v>-99.672500000000014</c:v>
                </c:pt>
                <c:pt idx="6021">
                  <c:v>-99.670500000000004</c:v>
                </c:pt>
                <c:pt idx="6022">
                  <c:v>-99.668500000000009</c:v>
                </c:pt>
                <c:pt idx="6023">
                  <c:v>-99.666500000000013</c:v>
                </c:pt>
                <c:pt idx="6024">
                  <c:v>-99.664500000000004</c:v>
                </c:pt>
                <c:pt idx="6025">
                  <c:v>-99.662500000000009</c:v>
                </c:pt>
                <c:pt idx="6026">
                  <c:v>-99.660500000000013</c:v>
                </c:pt>
                <c:pt idx="6027">
                  <c:v>-99.658500000000004</c:v>
                </c:pt>
                <c:pt idx="6028">
                  <c:v>-99.656500000000008</c:v>
                </c:pt>
                <c:pt idx="6029">
                  <c:v>-99.654500000000013</c:v>
                </c:pt>
                <c:pt idx="6030">
                  <c:v>-99.652500000000003</c:v>
                </c:pt>
                <c:pt idx="6031">
                  <c:v>-99.650500000000008</c:v>
                </c:pt>
                <c:pt idx="6032">
                  <c:v>-99.648500000000013</c:v>
                </c:pt>
                <c:pt idx="6033">
                  <c:v>-99.646500000000003</c:v>
                </c:pt>
                <c:pt idx="6034">
                  <c:v>-99.644500000000008</c:v>
                </c:pt>
                <c:pt idx="6035">
                  <c:v>-99.642500000000013</c:v>
                </c:pt>
                <c:pt idx="6036">
                  <c:v>-99.640500000000003</c:v>
                </c:pt>
                <c:pt idx="6037">
                  <c:v>-99.638500000000008</c:v>
                </c:pt>
                <c:pt idx="6038">
                  <c:v>-99.636500000000012</c:v>
                </c:pt>
                <c:pt idx="6039">
                  <c:v>-99.634500000000003</c:v>
                </c:pt>
                <c:pt idx="6040">
                  <c:v>-99.632500000000007</c:v>
                </c:pt>
                <c:pt idx="6041">
                  <c:v>-99.630500000000012</c:v>
                </c:pt>
                <c:pt idx="6042">
                  <c:v>-99.628500000000003</c:v>
                </c:pt>
                <c:pt idx="6043">
                  <c:v>-99.626500000000007</c:v>
                </c:pt>
                <c:pt idx="6044">
                  <c:v>-99.624500000000012</c:v>
                </c:pt>
                <c:pt idx="6045">
                  <c:v>-99.622500000000002</c:v>
                </c:pt>
                <c:pt idx="6046">
                  <c:v>-99.620500000000007</c:v>
                </c:pt>
                <c:pt idx="6047">
                  <c:v>-99.618500000000012</c:v>
                </c:pt>
                <c:pt idx="6048">
                  <c:v>-99.616500000000002</c:v>
                </c:pt>
                <c:pt idx="6049">
                  <c:v>-99.614500000000007</c:v>
                </c:pt>
                <c:pt idx="6050">
                  <c:v>-99.612500000000011</c:v>
                </c:pt>
                <c:pt idx="6051">
                  <c:v>-99.610500000000002</c:v>
                </c:pt>
                <c:pt idx="6052">
                  <c:v>-99.608500000000006</c:v>
                </c:pt>
                <c:pt idx="6053">
                  <c:v>-99.606500000000011</c:v>
                </c:pt>
                <c:pt idx="6054">
                  <c:v>-99.604500000000002</c:v>
                </c:pt>
                <c:pt idx="6055">
                  <c:v>-99.602500000000006</c:v>
                </c:pt>
                <c:pt idx="6056">
                  <c:v>-99.600500000000011</c:v>
                </c:pt>
                <c:pt idx="6057">
                  <c:v>-99.598500000000001</c:v>
                </c:pt>
                <c:pt idx="6058">
                  <c:v>-99.596500000000006</c:v>
                </c:pt>
                <c:pt idx="6059">
                  <c:v>-99.594500000000011</c:v>
                </c:pt>
                <c:pt idx="6060">
                  <c:v>-99.592500000000001</c:v>
                </c:pt>
                <c:pt idx="6061">
                  <c:v>-99.590500000000006</c:v>
                </c:pt>
                <c:pt idx="6062">
                  <c:v>-99.58850000000001</c:v>
                </c:pt>
                <c:pt idx="6063">
                  <c:v>-99.586500000000001</c:v>
                </c:pt>
                <c:pt idx="6064">
                  <c:v>-99.584500000000006</c:v>
                </c:pt>
                <c:pt idx="6065">
                  <c:v>-99.58250000000001</c:v>
                </c:pt>
                <c:pt idx="6066">
                  <c:v>-99.580500000000001</c:v>
                </c:pt>
                <c:pt idx="6067">
                  <c:v>-99.578500000000005</c:v>
                </c:pt>
                <c:pt idx="6068">
                  <c:v>-99.57650000000001</c:v>
                </c:pt>
                <c:pt idx="6069">
                  <c:v>-99.5745</c:v>
                </c:pt>
                <c:pt idx="6070">
                  <c:v>-99.572500000000005</c:v>
                </c:pt>
                <c:pt idx="6071">
                  <c:v>-99.57050000000001</c:v>
                </c:pt>
                <c:pt idx="6072">
                  <c:v>-99.5685</c:v>
                </c:pt>
                <c:pt idx="6073">
                  <c:v>-99.566500000000005</c:v>
                </c:pt>
                <c:pt idx="6074">
                  <c:v>-99.56450000000001</c:v>
                </c:pt>
                <c:pt idx="6075">
                  <c:v>-99.5625</c:v>
                </c:pt>
                <c:pt idx="6076">
                  <c:v>-99.560500000000005</c:v>
                </c:pt>
                <c:pt idx="6077">
                  <c:v>-99.558500000000009</c:v>
                </c:pt>
                <c:pt idx="6078">
                  <c:v>-99.5565</c:v>
                </c:pt>
                <c:pt idx="6079">
                  <c:v>-99.554500000000004</c:v>
                </c:pt>
                <c:pt idx="6080">
                  <c:v>-99.552500000000009</c:v>
                </c:pt>
                <c:pt idx="6081">
                  <c:v>-99.5505</c:v>
                </c:pt>
                <c:pt idx="6082">
                  <c:v>-99.548500000000004</c:v>
                </c:pt>
                <c:pt idx="6083">
                  <c:v>-99.546500000000009</c:v>
                </c:pt>
                <c:pt idx="6084">
                  <c:v>-99.544499999999999</c:v>
                </c:pt>
                <c:pt idx="6085">
                  <c:v>-99.542500000000004</c:v>
                </c:pt>
                <c:pt idx="6086">
                  <c:v>-99.540500000000009</c:v>
                </c:pt>
                <c:pt idx="6087">
                  <c:v>-99.538499999999999</c:v>
                </c:pt>
                <c:pt idx="6088">
                  <c:v>-99.536500000000004</c:v>
                </c:pt>
                <c:pt idx="6089">
                  <c:v>-99.534500000000008</c:v>
                </c:pt>
                <c:pt idx="6090">
                  <c:v>-99.532499999999999</c:v>
                </c:pt>
                <c:pt idx="6091">
                  <c:v>-99.530500000000004</c:v>
                </c:pt>
                <c:pt idx="6092">
                  <c:v>-99.528500000000008</c:v>
                </c:pt>
                <c:pt idx="6093">
                  <c:v>-99.526499999999999</c:v>
                </c:pt>
                <c:pt idx="6094">
                  <c:v>-99.524500000000003</c:v>
                </c:pt>
                <c:pt idx="6095">
                  <c:v>-99.522500000000008</c:v>
                </c:pt>
                <c:pt idx="6096">
                  <c:v>-99.520499999999998</c:v>
                </c:pt>
                <c:pt idx="6097">
                  <c:v>-99.518500000000003</c:v>
                </c:pt>
                <c:pt idx="6098">
                  <c:v>-99.516500000000008</c:v>
                </c:pt>
                <c:pt idx="6099">
                  <c:v>-99.514499999999998</c:v>
                </c:pt>
                <c:pt idx="6100">
                  <c:v>-99.512500000000003</c:v>
                </c:pt>
                <c:pt idx="6101">
                  <c:v>-99.510500000000008</c:v>
                </c:pt>
                <c:pt idx="6102">
                  <c:v>-99.508499999999998</c:v>
                </c:pt>
                <c:pt idx="6103">
                  <c:v>-99.506500000000003</c:v>
                </c:pt>
                <c:pt idx="6104">
                  <c:v>-99.504500000000007</c:v>
                </c:pt>
                <c:pt idx="6105">
                  <c:v>-99.502499999999998</c:v>
                </c:pt>
                <c:pt idx="6106">
                  <c:v>-99.500500000000002</c:v>
                </c:pt>
                <c:pt idx="6107">
                  <c:v>-99.498500000000007</c:v>
                </c:pt>
                <c:pt idx="6108">
                  <c:v>-99.496500000000012</c:v>
                </c:pt>
                <c:pt idx="6109">
                  <c:v>-99.494500000000002</c:v>
                </c:pt>
                <c:pt idx="6110">
                  <c:v>-99.492500000000007</c:v>
                </c:pt>
                <c:pt idx="6111">
                  <c:v>-99.490500000000011</c:v>
                </c:pt>
                <c:pt idx="6112">
                  <c:v>-99.488500000000002</c:v>
                </c:pt>
                <c:pt idx="6113">
                  <c:v>-99.486500000000007</c:v>
                </c:pt>
                <c:pt idx="6114">
                  <c:v>-99.484500000000011</c:v>
                </c:pt>
                <c:pt idx="6115">
                  <c:v>-99.482500000000002</c:v>
                </c:pt>
                <c:pt idx="6116">
                  <c:v>-99.480500000000006</c:v>
                </c:pt>
                <c:pt idx="6117">
                  <c:v>-99.478500000000011</c:v>
                </c:pt>
                <c:pt idx="6118">
                  <c:v>-99.476500000000001</c:v>
                </c:pt>
                <c:pt idx="6119">
                  <c:v>-99.474500000000006</c:v>
                </c:pt>
                <c:pt idx="6120">
                  <c:v>-99.472500000000011</c:v>
                </c:pt>
                <c:pt idx="6121">
                  <c:v>-99.470500000000001</c:v>
                </c:pt>
                <c:pt idx="6122">
                  <c:v>-99.468500000000006</c:v>
                </c:pt>
                <c:pt idx="6123">
                  <c:v>-99.466500000000011</c:v>
                </c:pt>
                <c:pt idx="6124">
                  <c:v>-99.464500000000001</c:v>
                </c:pt>
                <c:pt idx="6125">
                  <c:v>-99.462500000000006</c:v>
                </c:pt>
                <c:pt idx="6126">
                  <c:v>-99.46050000000001</c:v>
                </c:pt>
                <c:pt idx="6127">
                  <c:v>-99.458500000000001</c:v>
                </c:pt>
                <c:pt idx="6128">
                  <c:v>-99.456500000000005</c:v>
                </c:pt>
                <c:pt idx="6129">
                  <c:v>-99.45450000000001</c:v>
                </c:pt>
                <c:pt idx="6130">
                  <c:v>-99.452500000000001</c:v>
                </c:pt>
                <c:pt idx="6131">
                  <c:v>-99.450500000000005</c:v>
                </c:pt>
                <c:pt idx="6132">
                  <c:v>-99.44850000000001</c:v>
                </c:pt>
                <c:pt idx="6133">
                  <c:v>-99.4465</c:v>
                </c:pt>
                <c:pt idx="6134">
                  <c:v>-99.444500000000005</c:v>
                </c:pt>
                <c:pt idx="6135">
                  <c:v>-99.44250000000001</c:v>
                </c:pt>
                <c:pt idx="6136">
                  <c:v>-99.4405</c:v>
                </c:pt>
                <c:pt idx="6137">
                  <c:v>-99.438500000000005</c:v>
                </c:pt>
                <c:pt idx="6138">
                  <c:v>-99.436500000000009</c:v>
                </c:pt>
                <c:pt idx="6139">
                  <c:v>-99.4345</c:v>
                </c:pt>
                <c:pt idx="6140">
                  <c:v>-99.432500000000005</c:v>
                </c:pt>
                <c:pt idx="6141">
                  <c:v>-99.430500000000009</c:v>
                </c:pt>
                <c:pt idx="6142">
                  <c:v>-99.4285</c:v>
                </c:pt>
                <c:pt idx="6143">
                  <c:v>-99.426500000000004</c:v>
                </c:pt>
                <c:pt idx="6144">
                  <c:v>-99.424500000000009</c:v>
                </c:pt>
                <c:pt idx="6145">
                  <c:v>-99.422500000000014</c:v>
                </c:pt>
                <c:pt idx="6146">
                  <c:v>-99.420500000000004</c:v>
                </c:pt>
                <c:pt idx="6147">
                  <c:v>-99.418500000000009</c:v>
                </c:pt>
                <c:pt idx="6148">
                  <c:v>-99.416500000000013</c:v>
                </c:pt>
                <c:pt idx="6149">
                  <c:v>-99.414500000000004</c:v>
                </c:pt>
                <c:pt idx="6150">
                  <c:v>-99.412500000000009</c:v>
                </c:pt>
                <c:pt idx="6151">
                  <c:v>-99.410500000000013</c:v>
                </c:pt>
                <c:pt idx="6152">
                  <c:v>-99.408500000000004</c:v>
                </c:pt>
                <c:pt idx="6153">
                  <c:v>-99.406500000000008</c:v>
                </c:pt>
                <c:pt idx="6154">
                  <c:v>-99.404500000000013</c:v>
                </c:pt>
                <c:pt idx="6155">
                  <c:v>-99.402500000000003</c:v>
                </c:pt>
                <c:pt idx="6156">
                  <c:v>-99.400500000000008</c:v>
                </c:pt>
                <c:pt idx="6157">
                  <c:v>-99.398500000000013</c:v>
                </c:pt>
                <c:pt idx="6158">
                  <c:v>-99.396500000000003</c:v>
                </c:pt>
                <c:pt idx="6159">
                  <c:v>-99.394500000000008</c:v>
                </c:pt>
                <c:pt idx="6160">
                  <c:v>-99.392500000000013</c:v>
                </c:pt>
                <c:pt idx="6161">
                  <c:v>-99.390500000000003</c:v>
                </c:pt>
                <c:pt idx="6162">
                  <c:v>-99.388500000000008</c:v>
                </c:pt>
                <c:pt idx="6163">
                  <c:v>-99.386500000000012</c:v>
                </c:pt>
                <c:pt idx="6164">
                  <c:v>-99.384500000000003</c:v>
                </c:pt>
                <c:pt idx="6165">
                  <c:v>-99.382500000000007</c:v>
                </c:pt>
                <c:pt idx="6166">
                  <c:v>-99.380500000000012</c:v>
                </c:pt>
                <c:pt idx="6167">
                  <c:v>-99.378500000000003</c:v>
                </c:pt>
                <c:pt idx="6168">
                  <c:v>-99.376500000000007</c:v>
                </c:pt>
                <c:pt idx="6169">
                  <c:v>-99.374500000000012</c:v>
                </c:pt>
                <c:pt idx="6170">
                  <c:v>-99.372500000000002</c:v>
                </c:pt>
                <c:pt idx="6171">
                  <c:v>-99.370500000000007</c:v>
                </c:pt>
                <c:pt idx="6172">
                  <c:v>-99.368500000000012</c:v>
                </c:pt>
                <c:pt idx="6173">
                  <c:v>-99.366500000000002</c:v>
                </c:pt>
                <c:pt idx="6174">
                  <c:v>-99.364500000000007</c:v>
                </c:pt>
                <c:pt idx="6175">
                  <c:v>-99.362500000000011</c:v>
                </c:pt>
                <c:pt idx="6176">
                  <c:v>-99.360500000000002</c:v>
                </c:pt>
                <c:pt idx="6177">
                  <c:v>-99.358500000000006</c:v>
                </c:pt>
                <c:pt idx="6178">
                  <c:v>-99.356500000000011</c:v>
                </c:pt>
                <c:pt idx="6179">
                  <c:v>-99.354500000000002</c:v>
                </c:pt>
                <c:pt idx="6180">
                  <c:v>-99.352500000000006</c:v>
                </c:pt>
                <c:pt idx="6181">
                  <c:v>-99.350500000000011</c:v>
                </c:pt>
                <c:pt idx="6182">
                  <c:v>-99.348500000000001</c:v>
                </c:pt>
                <c:pt idx="6183">
                  <c:v>-99.346500000000006</c:v>
                </c:pt>
                <c:pt idx="6184">
                  <c:v>-99.344500000000011</c:v>
                </c:pt>
                <c:pt idx="6185">
                  <c:v>-99.342500000000001</c:v>
                </c:pt>
                <c:pt idx="6186">
                  <c:v>-99.340500000000006</c:v>
                </c:pt>
                <c:pt idx="6187">
                  <c:v>-99.33850000000001</c:v>
                </c:pt>
                <c:pt idx="6188">
                  <c:v>-99.336500000000001</c:v>
                </c:pt>
                <c:pt idx="6189">
                  <c:v>-99.334500000000006</c:v>
                </c:pt>
                <c:pt idx="6190">
                  <c:v>-99.33250000000001</c:v>
                </c:pt>
                <c:pt idx="6191">
                  <c:v>-99.330500000000001</c:v>
                </c:pt>
                <c:pt idx="6192">
                  <c:v>-99.328500000000005</c:v>
                </c:pt>
                <c:pt idx="6193">
                  <c:v>-99.32650000000001</c:v>
                </c:pt>
                <c:pt idx="6194">
                  <c:v>-99.3245</c:v>
                </c:pt>
                <c:pt idx="6195">
                  <c:v>-99.322500000000005</c:v>
                </c:pt>
                <c:pt idx="6196">
                  <c:v>-99.32050000000001</c:v>
                </c:pt>
                <c:pt idx="6197">
                  <c:v>-99.3185</c:v>
                </c:pt>
                <c:pt idx="6198">
                  <c:v>-99.316500000000005</c:v>
                </c:pt>
                <c:pt idx="6199">
                  <c:v>-99.31450000000001</c:v>
                </c:pt>
                <c:pt idx="6200">
                  <c:v>-99.3125</c:v>
                </c:pt>
                <c:pt idx="6201">
                  <c:v>-99.310500000000005</c:v>
                </c:pt>
                <c:pt idx="6202">
                  <c:v>-99.308500000000009</c:v>
                </c:pt>
                <c:pt idx="6203">
                  <c:v>-99.3065</c:v>
                </c:pt>
                <c:pt idx="6204">
                  <c:v>-99.304500000000004</c:v>
                </c:pt>
                <c:pt idx="6205">
                  <c:v>-99.302500000000009</c:v>
                </c:pt>
                <c:pt idx="6206">
                  <c:v>-99.3005</c:v>
                </c:pt>
                <c:pt idx="6207">
                  <c:v>-99.298500000000004</c:v>
                </c:pt>
                <c:pt idx="6208">
                  <c:v>-99.296500000000009</c:v>
                </c:pt>
                <c:pt idx="6209">
                  <c:v>-99.294499999999999</c:v>
                </c:pt>
                <c:pt idx="6210">
                  <c:v>-99.292500000000004</c:v>
                </c:pt>
                <c:pt idx="6211">
                  <c:v>-99.290500000000009</c:v>
                </c:pt>
                <c:pt idx="6212">
                  <c:v>-99.288499999999999</c:v>
                </c:pt>
                <c:pt idx="6213">
                  <c:v>-99.286500000000004</c:v>
                </c:pt>
                <c:pt idx="6214">
                  <c:v>-99.284500000000008</c:v>
                </c:pt>
                <c:pt idx="6215">
                  <c:v>-99.282499999999999</c:v>
                </c:pt>
                <c:pt idx="6216">
                  <c:v>-99.280500000000004</c:v>
                </c:pt>
                <c:pt idx="6217">
                  <c:v>-99.278500000000008</c:v>
                </c:pt>
                <c:pt idx="6218">
                  <c:v>-99.276499999999999</c:v>
                </c:pt>
                <c:pt idx="6219">
                  <c:v>-99.274500000000003</c:v>
                </c:pt>
                <c:pt idx="6220">
                  <c:v>-99.272500000000008</c:v>
                </c:pt>
                <c:pt idx="6221">
                  <c:v>-99.270499999999998</c:v>
                </c:pt>
                <c:pt idx="6222">
                  <c:v>-99.268500000000003</c:v>
                </c:pt>
                <c:pt idx="6223">
                  <c:v>-99.266500000000008</c:v>
                </c:pt>
                <c:pt idx="6224">
                  <c:v>-99.264499999999998</c:v>
                </c:pt>
                <c:pt idx="6225">
                  <c:v>-99.262500000000003</c:v>
                </c:pt>
                <c:pt idx="6226">
                  <c:v>-99.260500000000008</c:v>
                </c:pt>
                <c:pt idx="6227">
                  <c:v>-99.258499999999998</c:v>
                </c:pt>
                <c:pt idx="6228">
                  <c:v>-99.256500000000003</c:v>
                </c:pt>
                <c:pt idx="6229">
                  <c:v>-99.254500000000007</c:v>
                </c:pt>
                <c:pt idx="6230">
                  <c:v>-99.252499999999998</c:v>
                </c:pt>
                <c:pt idx="6231">
                  <c:v>-99.250500000000002</c:v>
                </c:pt>
                <c:pt idx="6232">
                  <c:v>-99.248500000000007</c:v>
                </c:pt>
                <c:pt idx="6233">
                  <c:v>-99.246500000000012</c:v>
                </c:pt>
                <c:pt idx="6234">
                  <c:v>-99.244500000000002</c:v>
                </c:pt>
                <c:pt idx="6235">
                  <c:v>-99.242500000000007</c:v>
                </c:pt>
                <c:pt idx="6236">
                  <c:v>-99.240500000000011</c:v>
                </c:pt>
                <c:pt idx="6237">
                  <c:v>-99.238500000000002</c:v>
                </c:pt>
                <c:pt idx="6238">
                  <c:v>-99.236500000000007</c:v>
                </c:pt>
                <c:pt idx="6239">
                  <c:v>-99.234500000000011</c:v>
                </c:pt>
                <c:pt idx="6240">
                  <c:v>-99.232500000000002</c:v>
                </c:pt>
                <c:pt idx="6241">
                  <c:v>-99.230500000000006</c:v>
                </c:pt>
                <c:pt idx="6242">
                  <c:v>-99.228500000000011</c:v>
                </c:pt>
                <c:pt idx="6243">
                  <c:v>-99.226500000000001</c:v>
                </c:pt>
                <c:pt idx="6244">
                  <c:v>-99.224500000000006</c:v>
                </c:pt>
                <c:pt idx="6245">
                  <c:v>-99.222500000000011</c:v>
                </c:pt>
                <c:pt idx="6246">
                  <c:v>-99.220500000000001</c:v>
                </c:pt>
                <c:pt idx="6247">
                  <c:v>-99.218500000000006</c:v>
                </c:pt>
                <c:pt idx="6248">
                  <c:v>-99.216500000000011</c:v>
                </c:pt>
                <c:pt idx="6249">
                  <c:v>-99.214500000000001</c:v>
                </c:pt>
                <c:pt idx="6250">
                  <c:v>-99.212500000000006</c:v>
                </c:pt>
                <c:pt idx="6251">
                  <c:v>-99.21050000000001</c:v>
                </c:pt>
                <c:pt idx="6252">
                  <c:v>-99.208500000000001</c:v>
                </c:pt>
                <c:pt idx="6253">
                  <c:v>-99.206500000000005</c:v>
                </c:pt>
                <c:pt idx="6254">
                  <c:v>-99.20450000000001</c:v>
                </c:pt>
                <c:pt idx="6255">
                  <c:v>-99.202500000000001</c:v>
                </c:pt>
                <c:pt idx="6256">
                  <c:v>-99.200500000000005</c:v>
                </c:pt>
                <c:pt idx="6257">
                  <c:v>-99.19850000000001</c:v>
                </c:pt>
                <c:pt idx="6258">
                  <c:v>-99.1965</c:v>
                </c:pt>
                <c:pt idx="6259">
                  <c:v>-99.194500000000005</c:v>
                </c:pt>
                <c:pt idx="6260">
                  <c:v>-99.19250000000001</c:v>
                </c:pt>
                <c:pt idx="6261">
                  <c:v>-99.1905</c:v>
                </c:pt>
                <c:pt idx="6262">
                  <c:v>-99.188500000000005</c:v>
                </c:pt>
                <c:pt idx="6263">
                  <c:v>-99.186500000000009</c:v>
                </c:pt>
                <c:pt idx="6264">
                  <c:v>-99.1845</c:v>
                </c:pt>
                <c:pt idx="6265">
                  <c:v>-99.182500000000005</c:v>
                </c:pt>
                <c:pt idx="6266">
                  <c:v>-99.180500000000009</c:v>
                </c:pt>
                <c:pt idx="6267">
                  <c:v>-99.1785</c:v>
                </c:pt>
                <c:pt idx="6268">
                  <c:v>-99.176500000000004</c:v>
                </c:pt>
                <c:pt idx="6269">
                  <c:v>-99.174500000000009</c:v>
                </c:pt>
                <c:pt idx="6270">
                  <c:v>-99.172500000000014</c:v>
                </c:pt>
                <c:pt idx="6271">
                  <c:v>-99.170500000000004</c:v>
                </c:pt>
                <c:pt idx="6272">
                  <c:v>-99.168500000000009</c:v>
                </c:pt>
                <c:pt idx="6273">
                  <c:v>-99.166500000000013</c:v>
                </c:pt>
                <c:pt idx="6274">
                  <c:v>-99.164500000000004</c:v>
                </c:pt>
                <c:pt idx="6275">
                  <c:v>-99.162500000000009</c:v>
                </c:pt>
                <c:pt idx="6276">
                  <c:v>-99.160500000000013</c:v>
                </c:pt>
                <c:pt idx="6277">
                  <c:v>-99.158500000000004</c:v>
                </c:pt>
                <c:pt idx="6278">
                  <c:v>-99.156500000000008</c:v>
                </c:pt>
                <c:pt idx="6279">
                  <c:v>-99.154500000000013</c:v>
                </c:pt>
                <c:pt idx="6280">
                  <c:v>-99.152500000000003</c:v>
                </c:pt>
                <c:pt idx="6281">
                  <c:v>-99.150500000000008</c:v>
                </c:pt>
                <c:pt idx="6282">
                  <c:v>-99.148500000000013</c:v>
                </c:pt>
                <c:pt idx="6283">
                  <c:v>-99.146500000000003</c:v>
                </c:pt>
                <c:pt idx="6284">
                  <c:v>-99.144500000000008</c:v>
                </c:pt>
                <c:pt idx="6285">
                  <c:v>-99.142500000000013</c:v>
                </c:pt>
                <c:pt idx="6286">
                  <c:v>-99.140500000000003</c:v>
                </c:pt>
                <c:pt idx="6287">
                  <c:v>-99.138500000000008</c:v>
                </c:pt>
                <c:pt idx="6288">
                  <c:v>-99.136500000000012</c:v>
                </c:pt>
                <c:pt idx="6289">
                  <c:v>-99.134500000000003</c:v>
                </c:pt>
                <c:pt idx="6290">
                  <c:v>-99.132500000000007</c:v>
                </c:pt>
                <c:pt idx="6291">
                  <c:v>-99.130500000000012</c:v>
                </c:pt>
                <c:pt idx="6292">
                  <c:v>-99.128500000000003</c:v>
                </c:pt>
                <c:pt idx="6293">
                  <c:v>-99.126500000000007</c:v>
                </c:pt>
                <c:pt idx="6294">
                  <c:v>-99.124500000000012</c:v>
                </c:pt>
                <c:pt idx="6295">
                  <c:v>-99.122500000000002</c:v>
                </c:pt>
                <c:pt idx="6296">
                  <c:v>-99.120500000000007</c:v>
                </c:pt>
                <c:pt idx="6297">
                  <c:v>-99.118500000000012</c:v>
                </c:pt>
                <c:pt idx="6298">
                  <c:v>-99.116500000000002</c:v>
                </c:pt>
                <c:pt idx="6299">
                  <c:v>-99.114500000000007</c:v>
                </c:pt>
                <c:pt idx="6300">
                  <c:v>-99.112500000000011</c:v>
                </c:pt>
                <c:pt idx="6301">
                  <c:v>-99.110500000000002</c:v>
                </c:pt>
                <c:pt idx="6302">
                  <c:v>-99.108500000000006</c:v>
                </c:pt>
                <c:pt idx="6303">
                  <c:v>-99.106500000000011</c:v>
                </c:pt>
                <c:pt idx="6304">
                  <c:v>-99.104500000000002</c:v>
                </c:pt>
                <c:pt idx="6305">
                  <c:v>-99.102500000000006</c:v>
                </c:pt>
                <c:pt idx="6306">
                  <c:v>-99.100500000000011</c:v>
                </c:pt>
                <c:pt idx="6307">
                  <c:v>-99.098500000000001</c:v>
                </c:pt>
                <c:pt idx="6308">
                  <c:v>-99.096500000000006</c:v>
                </c:pt>
                <c:pt idx="6309">
                  <c:v>-99.094500000000011</c:v>
                </c:pt>
                <c:pt idx="6310">
                  <c:v>-99.092500000000001</c:v>
                </c:pt>
                <c:pt idx="6311">
                  <c:v>-99.090500000000006</c:v>
                </c:pt>
                <c:pt idx="6312">
                  <c:v>-99.08850000000001</c:v>
                </c:pt>
                <c:pt idx="6313">
                  <c:v>-99.086500000000001</c:v>
                </c:pt>
                <c:pt idx="6314">
                  <c:v>-99.084500000000006</c:v>
                </c:pt>
                <c:pt idx="6315">
                  <c:v>-99.08250000000001</c:v>
                </c:pt>
                <c:pt idx="6316">
                  <c:v>-99.080500000000001</c:v>
                </c:pt>
                <c:pt idx="6317">
                  <c:v>-99.078500000000005</c:v>
                </c:pt>
                <c:pt idx="6318">
                  <c:v>-99.07650000000001</c:v>
                </c:pt>
                <c:pt idx="6319">
                  <c:v>-99.0745</c:v>
                </c:pt>
                <c:pt idx="6320">
                  <c:v>-99.072500000000005</c:v>
                </c:pt>
                <c:pt idx="6321">
                  <c:v>-99.07050000000001</c:v>
                </c:pt>
                <c:pt idx="6322">
                  <c:v>-99.0685</c:v>
                </c:pt>
                <c:pt idx="6323">
                  <c:v>-99.066500000000005</c:v>
                </c:pt>
                <c:pt idx="6324">
                  <c:v>-99.06450000000001</c:v>
                </c:pt>
                <c:pt idx="6325">
                  <c:v>-99.0625</c:v>
                </c:pt>
                <c:pt idx="6326">
                  <c:v>-99.060500000000005</c:v>
                </c:pt>
                <c:pt idx="6327">
                  <c:v>-99.058500000000009</c:v>
                </c:pt>
                <c:pt idx="6328">
                  <c:v>-99.0565</c:v>
                </c:pt>
                <c:pt idx="6329">
                  <c:v>-99.054500000000004</c:v>
                </c:pt>
                <c:pt idx="6330">
                  <c:v>-99.052500000000009</c:v>
                </c:pt>
                <c:pt idx="6331">
                  <c:v>-99.0505</c:v>
                </c:pt>
                <c:pt idx="6332">
                  <c:v>-99.048500000000004</c:v>
                </c:pt>
                <c:pt idx="6333">
                  <c:v>-99.046500000000009</c:v>
                </c:pt>
                <c:pt idx="6334">
                  <c:v>-99.044499999999999</c:v>
                </c:pt>
                <c:pt idx="6335">
                  <c:v>-99.042500000000004</c:v>
                </c:pt>
                <c:pt idx="6336">
                  <c:v>-99.040500000000009</c:v>
                </c:pt>
                <c:pt idx="6337">
                  <c:v>-99.038499999999999</c:v>
                </c:pt>
                <c:pt idx="6338">
                  <c:v>-99.036500000000004</c:v>
                </c:pt>
                <c:pt idx="6339">
                  <c:v>-99.034500000000008</c:v>
                </c:pt>
                <c:pt idx="6340">
                  <c:v>-99.032499999999999</c:v>
                </c:pt>
                <c:pt idx="6341">
                  <c:v>-99.030500000000004</c:v>
                </c:pt>
                <c:pt idx="6342">
                  <c:v>-99.028500000000008</c:v>
                </c:pt>
                <c:pt idx="6343">
                  <c:v>-99.026499999999999</c:v>
                </c:pt>
                <c:pt idx="6344">
                  <c:v>-99.024500000000003</c:v>
                </c:pt>
                <c:pt idx="6345">
                  <c:v>-99.022500000000008</c:v>
                </c:pt>
                <c:pt idx="6346">
                  <c:v>-99.020499999999998</c:v>
                </c:pt>
                <c:pt idx="6347">
                  <c:v>-99.018500000000003</c:v>
                </c:pt>
                <c:pt idx="6348">
                  <c:v>-99.016500000000008</c:v>
                </c:pt>
                <c:pt idx="6349">
                  <c:v>-99.014499999999998</c:v>
                </c:pt>
                <c:pt idx="6350">
                  <c:v>-99.012500000000003</c:v>
                </c:pt>
                <c:pt idx="6351">
                  <c:v>-99.010500000000008</c:v>
                </c:pt>
                <c:pt idx="6352">
                  <c:v>-99.008499999999998</c:v>
                </c:pt>
                <c:pt idx="6353">
                  <c:v>-99.006500000000003</c:v>
                </c:pt>
                <c:pt idx="6354">
                  <c:v>-99.004500000000007</c:v>
                </c:pt>
                <c:pt idx="6355">
                  <c:v>-99.002499999999998</c:v>
                </c:pt>
                <c:pt idx="6356">
                  <c:v>-99.000500000000002</c:v>
                </c:pt>
                <c:pt idx="6357">
                  <c:v>-98.998500000000007</c:v>
                </c:pt>
                <c:pt idx="6358">
                  <c:v>-98.996500000000012</c:v>
                </c:pt>
                <c:pt idx="6359">
                  <c:v>-98.994500000000002</c:v>
                </c:pt>
                <c:pt idx="6360">
                  <c:v>-98.992500000000007</c:v>
                </c:pt>
                <c:pt idx="6361">
                  <c:v>-98.990500000000011</c:v>
                </c:pt>
                <c:pt idx="6362">
                  <c:v>-98.988500000000002</c:v>
                </c:pt>
                <c:pt idx="6363">
                  <c:v>-98.986500000000007</c:v>
                </c:pt>
                <c:pt idx="6364">
                  <c:v>-98.984500000000011</c:v>
                </c:pt>
                <c:pt idx="6365">
                  <c:v>-98.982500000000002</c:v>
                </c:pt>
                <c:pt idx="6366">
                  <c:v>-98.980500000000006</c:v>
                </c:pt>
                <c:pt idx="6367">
                  <c:v>-98.978500000000011</c:v>
                </c:pt>
                <c:pt idx="6368">
                  <c:v>-98.976500000000001</c:v>
                </c:pt>
                <c:pt idx="6369">
                  <c:v>-98.974500000000006</c:v>
                </c:pt>
                <c:pt idx="6370">
                  <c:v>-98.972500000000011</c:v>
                </c:pt>
                <c:pt idx="6371">
                  <c:v>-98.970500000000001</c:v>
                </c:pt>
                <c:pt idx="6372">
                  <c:v>-98.968500000000006</c:v>
                </c:pt>
                <c:pt idx="6373">
                  <c:v>-98.966500000000011</c:v>
                </c:pt>
                <c:pt idx="6374">
                  <c:v>-98.964500000000001</c:v>
                </c:pt>
                <c:pt idx="6375">
                  <c:v>-98.962500000000006</c:v>
                </c:pt>
                <c:pt idx="6376">
                  <c:v>-98.96050000000001</c:v>
                </c:pt>
                <c:pt idx="6377">
                  <c:v>-98.958500000000001</c:v>
                </c:pt>
                <c:pt idx="6378">
                  <c:v>-98.956500000000005</c:v>
                </c:pt>
                <c:pt idx="6379">
                  <c:v>-98.95450000000001</c:v>
                </c:pt>
                <c:pt idx="6380">
                  <c:v>-98.952500000000001</c:v>
                </c:pt>
                <c:pt idx="6381">
                  <c:v>-98.950500000000005</c:v>
                </c:pt>
                <c:pt idx="6382">
                  <c:v>-98.94850000000001</c:v>
                </c:pt>
                <c:pt idx="6383">
                  <c:v>-98.9465</c:v>
                </c:pt>
                <c:pt idx="6384">
                  <c:v>-98.944500000000005</c:v>
                </c:pt>
                <c:pt idx="6385">
                  <c:v>-98.94250000000001</c:v>
                </c:pt>
                <c:pt idx="6386">
                  <c:v>-98.9405</c:v>
                </c:pt>
                <c:pt idx="6387">
                  <c:v>-98.938500000000005</c:v>
                </c:pt>
                <c:pt idx="6388">
                  <c:v>-98.936500000000009</c:v>
                </c:pt>
                <c:pt idx="6389">
                  <c:v>-98.9345</c:v>
                </c:pt>
                <c:pt idx="6390">
                  <c:v>-98.932500000000005</c:v>
                </c:pt>
                <c:pt idx="6391">
                  <c:v>-98.930500000000009</c:v>
                </c:pt>
                <c:pt idx="6392">
                  <c:v>-98.9285</c:v>
                </c:pt>
                <c:pt idx="6393">
                  <c:v>-98.926500000000004</c:v>
                </c:pt>
                <c:pt idx="6394">
                  <c:v>-98.924500000000009</c:v>
                </c:pt>
                <c:pt idx="6395">
                  <c:v>-98.922500000000014</c:v>
                </c:pt>
                <c:pt idx="6396">
                  <c:v>-98.920500000000004</c:v>
                </c:pt>
                <c:pt idx="6397">
                  <c:v>-98.918500000000009</c:v>
                </c:pt>
                <c:pt idx="6398">
                  <c:v>-98.916500000000013</c:v>
                </c:pt>
                <c:pt idx="6399">
                  <c:v>-98.914500000000004</c:v>
                </c:pt>
                <c:pt idx="6400">
                  <c:v>-98.912500000000009</c:v>
                </c:pt>
                <c:pt idx="6401">
                  <c:v>-98.910500000000013</c:v>
                </c:pt>
                <c:pt idx="6402">
                  <c:v>-98.908500000000004</c:v>
                </c:pt>
                <c:pt idx="6403">
                  <c:v>-98.906500000000008</c:v>
                </c:pt>
                <c:pt idx="6404">
                  <c:v>-98.904500000000013</c:v>
                </c:pt>
                <c:pt idx="6405">
                  <c:v>-98.902500000000003</c:v>
                </c:pt>
                <c:pt idx="6406">
                  <c:v>-98.900500000000008</c:v>
                </c:pt>
                <c:pt idx="6407">
                  <c:v>-98.898500000000013</c:v>
                </c:pt>
                <c:pt idx="6408">
                  <c:v>-98.896500000000003</c:v>
                </c:pt>
                <c:pt idx="6409">
                  <c:v>-98.894500000000008</c:v>
                </c:pt>
                <c:pt idx="6410">
                  <c:v>-98.892500000000013</c:v>
                </c:pt>
                <c:pt idx="6411">
                  <c:v>-98.890500000000003</c:v>
                </c:pt>
                <c:pt idx="6412">
                  <c:v>-98.888500000000008</c:v>
                </c:pt>
                <c:pt idx="6413">
                  <c:v>-98.886500000000012</c:v>
                </c:pt>
                <c:pt idx="6414">
                  <c:v>-98.884500000000003</c:v>
                </c:pt>
                <c:pt idx="6415">
                  <c:v>-98.882500000000007</c:v>
                </c:pt>
                <c:pt idx="6416">
                  <c:v>-98.880500000000012</c:v>
                </c:pt>
                <c:pt idx="6417">
                  <c:v>-98.878500000000003</c:v>
                </c:pt>
                <c:pt idx="6418">
                  <c:v>-98.876500000000007</c:v>
                </c:pt>
                <c:pt idx="6419">
                  <c:v>-98.874500000000012</c:v>
                </c:pt>
                <c:pt idx="6420">
                  <c:v>-98.872500000000002</c:v>
                </c:pt>
                <c:pt idx="6421">
                  <c:v>-98.870500000000007</c:v>
                </c:pt>
                <c:pt idx="6422">
                  <c:v>-98.868500000000012</c:v>
                </c:pt>
                <c:pt idx="6423">
                  <c:v>-98.866500000000002</c:v>
                </c:pt>
                <c:pt idx="6424">
                  <c:v>-98.864500000000007</c:v>
                </c:pt>
                <c:pt idx="6425">
                  <c:v>-98.862500000000011</c:v>
                </c:pt>
                <c:pt idx="6426">
                  <c:v>-98.860500000000002</c:v>
                </c:pt>
                <c:pt idx="6427">
                  <c:v>-98.858500000000006</c:v>
                </c:pt>
                <c:pt idx="6428">
                  <c:v>-98.856500000000011</c:v>
                </c:pt>
                <c:pt idx="6429">
                  <c:v>-98.854500000000002</c:v>
                </c:pt>
                <c:pt idx="6430">
                  <c:v>-98.852500000000006</c:v>
                </c:pt>
                <c:pt idx="6431">
                  <c:v>-98.850500000000011</c:v>
                </c:pt>
                <c:pt idx="6432">
                  <c:v>-98.848500000000001</c:v>
                </c:pt>
                <c:pt idx="6433">
                  <c:v>-98.846500000000006</c:v>
                </c:pt>
                <c:pt idx="6434">
                  <c:v>-98.844500000000011</c:v>
                </c:pt>
                <c:pt idx="6435">
                  <c:v>-98.842500000000001</c:v>
                </c:pt>
                <c:pt idx="6436">
                  <c:v>-98.840500000000006</c:v>
                </c:pt>
                <c:pt idx="6437">
                  <c:v>-98.83850000000001</c:v>
                </c:pt>
                <c:pt idx="6438">
                  <c:v>-98.836500000000001</c:v>
                </c:pt>
                <c:pt idx="6439">
                  <c:v>-98.834500000000006</c:v>
                </c:pt>
                <c:pt idx="6440">
                  <c:v>-98.83250000000001</c:v>
                </c:pt>
                <c:pt idx="6441">
                  <c:v>-98.830500000000001</c:v>
                </c:pt>
                <c:pt idx="6442">
                  <c:v>-98.828500000000005</c:v>
                </c:pt>
                <c:pt idx="6443">
                  <c:v>-98.82650000000001</c:v>
                </c:pt>
                <c:pt idx="6444">
                  <c:v>-98.8245</c:v>
                </c:pt>
                <c:pt idx="6445">
                  <c:v>-98.822500000000005</c:v>
                </c:pt>
                <c:pt idx="6446">
                  <c:v>-98.82050000000001</c:v>
                </c:pt>
                <c:pt idx="6447">
                  <c:v>-98.8185</c:v>
                </c:pt>
                <c:pt idx="6448">
                  <c:v>-98.816500000000005</c:v>
                </c:pt>
                <c:pt idx="6449">
                  <c:v>-98.81450000000001</c:v>
                </c:pt>
                <c:pt idx="6450">
                  <c:v>-98.8125</c:v>
                </c:pt>
                <c:pt idx="6451">
                  <c:v>-98.810500000000005</c:v>
                </c:pt>
                <c:pt idx="6452">
                  <c:v>-98.808500000000009</c:v>
                </c:pt>
                <c:pt idx="6453">
                  <c:v>-98.8065</c:v>
                </c:pt>
                <c:pt idx="6454">
                  <c:v>-98.804500000000004</c:v>
                </c:pt>
                <c:pt idx="6455">
                  <c:v>-98.802500000000009</c:v>
                </c:pt>
                <c:pt idx="6456">
                  <c:v>-98.8005</c:v>
                </c:pt>
                <c:pt idx="6457">
                  <c:v>-98.798500000000004</c:v>
                </c:pt>
                <c:pt idx="6458">
                  <c:v>-98.796500000000009</c:v>
                </c:pt>
                <c:pt idx="6459">
                  <c:v>-98.794499999999999</c:v>
                </c:pt>
                <c:pt idx="6460">
                  <c:v>-98.792500000000004</c:v>
                </c:pt>
                <c:pt idx="6461">
                  <c:v>-98.790500000000009</c:v>
                </c:pt>
                <c:pt idx="6462">
                  <c:v>-98.788499999999999</c:v>
                </c:pt>
                <c:pt idx="6463">
                  <c:v>-98.786500000000004</c:v>
                </c:pt>
                <c:pt idx="6464">
                  <c:v>-98.784500000000008</c:v>
                </c:pt>
                <c:pt idx="6465">
                  <c:v>-98.782499999999999</c:v>
                </c:pt>
                <c:pt idx="6466">
                  <c:v>-98.780500000000004</c:v>
                </c:pt>
                <c:pt idx="6467">
                  <c:v>-98.778500000000008</c:v>
                </c:pt>
                <c:pt idx="6468">
                  <c:v>-98.776499999999999</c:v>
                </c:pt>
                <c:pt idx="6469">
                  <c:v>-98.774500000000003</c:v>
                </c:pt>
                <c:pt idx="6470">
                  <c:v>-98.772500000000008</c:v>
                </c:pt>
                <c:pt idx="6471">
                  <c:v>-98.770499999999998</c:v>
                </c:pt>
                <c:pt idx="6472">
                  <c:v>-98.768500000000003</c:v>
                </c:pt>
                <c:pt idx="6473">
                  <c:v>-98.766500000000008</c:v>
                </c:pt>
                <c:pt idx="6474">
                  <c:v>-98.764499999999998</c:v>
                </c:pt>
                <c:pt idx="6475">
                  <c:v>-98.762500000000003</c:v>
                </c:pt>
                <c:pt idx="6476">
                  <c:v>-98.760500000000008</c:v>
                </c:pt>
                <c:pt idx="6477">
                  <c:v>-98.758499999999998</c:v>
                </c:pt>
                <c:pt idx="6478">
                  <c:v>-98.756500000000003</c:v>
                </c:pt>
                <c:pt idx="6479">
                  <c:v>-98.754500000000007</c:v>
                </c:pt>
                <c:pt idx="6480">
                  <c:v>-98.752499999999998</c:v>
                </c:pt>
                <c:pt idx="6481">
                  <c:v>-98.750500000000002</c:v>
                </c:pt>
                <c:pt idx="6482">
                  <c:v>-98.748500000000007</c:v>
                </c:pt>
                <c:pt idx="6483">
                  <c:v>-98.746500000000012</c:v>
                </c:pt>
                <c:pt idx="6484">
                  <c:v>-98.744500000000002</c:v>
                </c:pt>
                <c:pt idx="6485">
                  <c:v>-98.742500000000007</c:v>
                </c:pt>
                <c:pt idx="6486">
                  <c:v>-98.740500000000011</c:v>
                </c:pt>
                <c:pt idx="6487">
                  <c:v>-98.738500000000002</c:v>
                </c:pt>
                <c:pt idx="6488">
                  <c:v>-98.736500000000007</c:v>
                </c:pt>
                <c:pt idx="6489">
                  <c:v>-98.734500000000011</c:v>
                </c:pt>
                <c:pt idx="6490">
                  <c:v>-98.732500000000002</c:v>
                </c:pt>
                <c:pt idx="6491">
                  <c:v>-98.730500000000006</c:v>
                </c:pt>
                <c:pt idx="6492">
                  <c:v>-98.728500000000011</c:v>
                </c:pt>
                <c:pt idx="6493">
                  <c:v>-98.726500000000001</c:v>
                </c:pt>
                <c:pt idx="6494">
                  <c:v>-98.724500000000006</c:v>
                </c:pt>
                <c:pt idx="6495">
                  <c:v>-98.722500000000011</c:v>
                </c:pt>
                <c:pt idx="6496">
                  <c:v>-98.720500000000001</c:v>
                </c:pt>
                <c:pt idx="6497">
                  <c:v>-98.718500000000006</c:v>
                </c:pt>
                <c:pt idx="6498">
                  <c:v>-98.716500000000011</c:v>
                </c:pt>
                <c:pt idx="6499">
                  <c:v>-98.714500000000001</c:v>
                </c:pt>
                <c:pt idx="6500">
                  <c:v>-98.712500000000006</c:v>
                </c:pt>
                <c:pt idx="6501">
                  <c:v>-98.71050000000001</c:v>
                </c:pt>
                <c:pt idx="6502">
                  <c:v>-98.708500000000001</c:v>
                </c:pt>
                <c:pt idx="6503">
                  <c:v>-98.706500000000005</c:v>
                </c:pt>
                <c:pt idx="6504">
                  <c:v>-98.70450000000001</c:v>
                </c:pt>
                <c:pt idx="6505">
                  <c:v>-98.702500000000001</c:v>
                </c:pt>
                <c:pt idx="6506">
                  <c:v>-98.700500000000005</c:v>
                </c:pt>
                <c:pt idx="6507">
                  <c:v>-98.69850000000001</c:v>
                </c:pt>
                <c:pt idx="6508">
                  <c:v>-98.6965</c:v>
                </c:pt>
                <c:pt idx="6509">
                  <c:v>-98.694500000000005</c:v>
                </c:pt>
                <c:pt idx="6510">
                  <c:v>-98.69250000000001</c:v>
                </c:pt>
                <c:pt idx="6511">
                  <c:v>-98.6905</c:v>
                </c:pt>
                <c:pt idx="6512">
                  <c:v>-98.688500000000005</c:v>
                </c:pt>
                <c:pt idx="6513">
                  <c:v>-98.686500000000009</c:v>
                </c:pt>
                <c:pt idx="6514">
                  <c:v>-98.6845</c:v>
                </c:pt>
                <c:pt idx="6515">
                  <c:v>-98.682500000000005</c:v>
                </c:pt>
                <c:pt idx="6516">
                  <c:v>-98.680500000000009</c:v>
                </c:pt>
                <c:pt idx="6517">
                  <c:v>-98.6785</c:v>
                </c:pt>
                <c:pt idx="6518">
                  <c:v>-98.676500000000004</c:v>
                </c:pt>
                <c:pt idx="6519">
                  <c:v>-98.674500000000009</c:v>
                </c:pt>
                <c:pt idx="6520">
                  <c:v>-98.672500000000014</c:v>
                </c:pt>
                <c:pt idx="6521">
                  <c:v>-98.670500000000004</c:v>
                </c:pt>
                <c:pt idx="6522">
                  <c:v>-98.668500000000009</c:v>
                </c:pt>
                <c:pt idx="6523">
                  <c:v>-98.666500000000013</c:v>
                </c:pt>
                <c:pt idx="6524">
                  <c:v>-98.664500000000004</c:v>
                </c:pt>
                <c:pt idx="6525">
                  <c:v>-98.662500000000009</c:v>
                </c:pt>
                <c:pt idx="6526">
                  <c:v>-98.660500000000013</c:v>
                </c:pt>
                <c:pt idx="6527">
                  <c:v>-98.658500000000004</c:v>
                </c:pt>
                <c:pt idx="6528">
                  <c:v>-98.656500000000008</c:v>
                </c:pt>
                <c:pt idx="6529">
                  <c:v>-98.654500000000013</c:v>
                </c:pt>
                <c:pt idx="6530">
                  <c:v>-98.652500000000003</c:v>
                </c:pt>
                <c:pt idx="6531">
                  <c:v>-98.650500000000008</c:v>
                </c:pt>
                <c:pt idx="6532">
                  <c:v>-98.648500000000013</c:v>
                </c:pt>
                <c:pt idx="6533">
                  <c:v>-98.646500000000003</c:v>
                </c:pt>
                <c:pt idx="6534">
                  <c:v>-98.644500000000008</c:v>
                </c:pt>
                <c:pt idx="6535">
                  <c:v>-98.642500000000013</c:v>
                </c:pt>
                <c:pt idx="6536">
                  <c:v>-98.640500000000003</c:v>
                </c:pt>
                <c:pt idx="6537">
                  <c:v>-98.638500000000008</c:v>
                </c:pt>
                <c:pt idx="6538">
                  <c:v>-98.636500000000012</c:v>
                </c:pt>
                <c:pt idx="6539">
                  <c:v>-98.634500000000003</c:v>
                </c:pt>
                <c:pt idx="6540">
                  <c:v>-98.632500000000007</c:v>
                </c:pt>
                <c:pt idx="6541">
                  <c:v>-98.630500000000012</c:v>
                </c:pt>
                <c:pt idx="6542">
                  <c:v>-98.628500000000003</c:v>
                </c:pt>
                <c:pt idx="6543">
                  <c:v>-98.626500000000007</c:v>
                </c:pt>
                <c:pt idx="6544">
                  <c:v>-98.624500000000012</c:v>
                </c:pt>
                <c:pt idx="6545">
                  <c:v>-98.622500000000002</c:v>
                </c:pt>
                <c:pt idx="6546">
                  <c:v>-98.620500000000007</c:v>
                </c:pt>
                <c:pt idx="6547">
                  <c:v>-98.618500000000012</c:v>
                </c:pt>
                <c:pt idx="6548">
                  <c:v>-98.616500000000002</c:v>
                </c:pt>
                <c:pt idx="6549">
                  <c:v>-98.614500000000007</c:v>
                </c:pt>
                <c:pt idx="6550">
                  <c:v>-98.612500000000011</c:v>
                </c:pt>
                <c:pt idx="6551">
                  <c:v>-98.610500000000002</c:v>
                </c:pt>
                <c:pt idx="6552">
                  <c:v>-98.608500000000006</c:v>
                </c:pt>
                <c:pt idx="6553">
                  <c:v>-98.606500000000011</c:v>
                </c:pt>
                <c:pt idx="6554">
                  <c:v>-98.604500000000002</c:v>
                </c:pt>
                <c:pt idx="6555">
                  <c:v>-98.602500000000006</c:v>
                </c:pt>
                <c:pt idx="6556">
                  <c:v>-98.600500000000011</c:v>
                </c:pt>
                <c:pt idx="6557">
                  <c:v>-98.598500000000001</c:v>
                </c:pt>
                <c:pt idx="6558">
                  <c:v>-98.596500000000006</c:v>
                </c:pt>
                <c:pt idx="6559">
                  <c:v>-98.594500000000011</c:v>
                </c:pt>
                <c:pt idx="6560">
                  <c:v>-98.592500000000001</c:v>
                </c:pt>
                <c:pt idx="6561">
                  <c:v>-98.590500000000006</c:v>
                </c:pt>
                <c:pt idx="6562">
                  <c:v>-98.58850000000001</c:v>
                </c:pt>
                <c:pt idx="6563">
                  <c:v>-98.586500000000001</c:v>
                </c:pt>
                <c:pt idx="6564">
                  <c:v>-98.584500000000006</c:v>
                </c:pt>
                <c:pt idx="6565">
                  <c:v>-98.58250000000001</c:v>
                </c:pt>
                <c:pt idx="6566">
                  <c:v>-98.580500000000001</c:v>
                </c:pt>
                <c:pt idx="6567">
                  <c:v>-98.578500000000005</c:v>
                </c:pt>
                <c:pt idx="6568">
                  <c:v>-98.57650000000001</c:v>
                </c:pt>
                <c:pt idx="6569">
                  <c:v>-98.5745</c:v>
                </c:pt>
                <c:pt idx="6570">
                  <c:v>-98.572500000000005</c:v>
                </c:pt>
                <c:pt idx="6571">
                  <c:v>-98.57050000000001</c:v>
                </c:pt>
                <c:pt idx="6572">
                  <c:v>-98.5685</c:v>
                </c:pt>
                <c:pt idx="6573">
                  <c:v>-98.566500000000005</c:v>
                </c:pt>
                <c:pt idx="6574">
                  <c:v>-98.56450000000001</c:v>
                </c:pt>
                <c:pt idx="6575">
                  <c:v>-98.5625</c:v>
                </c:pt>
                <c:pt idx="6576">
                  <c:v>-98.560500000000005</c:v>
                </c:pt>
                <c:pt idx="6577">
                  <c:v>-98.558500000000009</c:v>
                </c:pt>
                <c:pt idx="6578">
                  <c:v>-98.5565</c:v>
                </c:pt>
                <c:pt idx="6579">
                  <c:v>-98.554500000000004</c:v>
                </c:pt>
                <c:pt idx="6580">
                  <c:v>-98.552500000000009</c:v>
                </c:pt>
                <c:pt idx="6581">
                  <c:v>-98.5505</c:v>
                </c:pt>
                <c:pt idx="6582">
                  <c:v>-98.548500000000004</c:v>
                </c:pt>
                <c:pt idx="6583">
                  <c:v>-98.546500000000009</c:v>
                </c:pt>
                <c:pt idx="6584">
                  <c:v>-98.544499999999999</c:v>
                </c:pt>
                <c:pt idx="6585">
                  <c:v>-98.542500000000004</c:v>
                </c:pt>
                <c:pt idx="6586">
                  <c:v>-98.540500000000009</c:v>
                </c:pt>
                <c:pt idx="6587">
                  <c:v>-98.538499999999999</c:v>
                </c:pt>
                <c:pt idx="6588">
                  <c:v>-98.536500000000004</c:v>
                </c:pt>
                <c:pt idx="6589">
                  <c:v>-98.534500000000008</c:v>
                </c:pt>
                <c:pt idx="6590">
                  <c:v>-98.532499999999999</c:v>
                </c:pt>
                <c:pt idx="6591">
                  <c:v>-98.530500000000004</c:v>
                </c:pt>
                <c:pt idx="6592">
                  <c:v>-98.528500000000008</c:v>
                </c:pt>
                <c:pt idx="6593">
                  <c:v>-98.526499999999999</c:v>
                </c:pt>
                <c:pt idx="6594">
                  <c:v>-98.524500000000003</c:v>
                </c:pt>
                <c:pt idx="6595">
                  <c:v>-98.522500000000008</c:v>
                </c:pt>
                <c:pt idx="6596">
                  <c:v>-98.520499999999998</c:v>
                </c:pt>
                <c:pt idx="6597">
                  <c:v>-98.518500000000003</c:v>
                </c:pt>
                <c:pt idx="6598">
                  <c:v>-98.516500000000008</c:v>
                </c:pt>
                <c:pt idx="6599">
                  <c:v>-98.514499999999998</c:v>
                </c:pt>
                <c:pt idx="6600">
                  <c:v>-98.512500000000003</c:v>
                </c:pt>
                <c:pt idx="6601">
                  <c:v>-98.510500000000008</c:v>
                </c:pt>
                <c:pt idx="6602">
                  <c:v>-98.508499999999998</c:v>
                </c:pt>
                <c:pt idx="6603">
                  <c:v>-98.506500000000003</c:v>
                </c:pt>
                <c:pt idx="6604">
                  <c:v>-98.504500000000007</c:v>
                </c:pt>
                <c:pt idx="6605">
                  <c:v>-98.502499999999998</c:v>
                </c:pt>
                <c:pt idx="6606">
                  <c:v>-98.500500000000002</c:v>
                </c:pt>
                <c:pt idx="6607">
                  <c:v>-98.498500000000007</c:v>
                </c:pt>
                <c:pt idx="6608">
                  <c:v>-98.496500000000012</c:v>
                </c:pt>
                <c:pt idx="6609">
                  <c:v>-98.494500000000002</c:v>
                </c:pt>
                <c:pt idx="6610">
                  <c:v>-98.492500000000007</c:v>
                </c:pt>
                <c:pt idx="6611">
                  <c:v>-98.490500000000011</c:v>
                </c:pt>
                <c:pt idx="6612">
                  <c:v>-98.488500000000002</c:v>
                </c:pt>
                <c:pt idx="6613">
                  <c:v>-98.486500000000007</c:v>
                </c:pt>
                <c:pt idx="6614">
                  <c:v>-98.484500000000011</c:v>
                </c:pt>
                <c:pt idx="6615">
                  <c:v>-98.482500000000002</c:v>
                </c:pt>
                <c:pt idx="6616">
                  <c:v>-98.480500000000006</c:v>
                </c:pt>
                <c:pt idx="6617">
                  <c:v>-98.478500000000011</c:v>
                </c:pt>
                <c:pt idx="6618">
                  <c:v>-98.476500000000001</c:v>
                </c:pt>
                <c:pt idx="6619">
                  <c:v>-98.474500000000006</c:v>
                </c:pt>
                <c:pt idx="6620">
                  <c:v>-98.472500000000011</c:v>
                </c:pt>
                <c:pt idx="6621">
                  <c:v>-98.470500000000001</c:v>
                </c:pt>
                <c:pt idx="6622">
                  <c:v>-98.468500000000006</c:v>
                </c:pt>
                <c:pt idx="6623">
                  <c:v>-98.466500000000011</c:v>
                </c:pt>
                <c:pt idx="6624">
                  <c:v>-98.464500000000001</c:v>
                </c:pt>
                <c:pt idx="6625">
                  <c:v>-98.462500000000006</c:v>
                </c:pt>
                <c:pt idx="6626">
                  <c:v>-98.46050000000001</c:v>
                </c:pt>
                <c:pt idx="6627">
                  <c:v>-98.458500000000001</c:v>
                </c:pt>
                <c:pt idx="6628">
                  <c:v>-98.456500000000005</c:v>
                </c:pt>
                <c:pt idx="6629">
                  <c:v>-98.45450000000001</c:v>
                </c:pt>
                <c:pt idx="6630">
                  <c:v>-98.452500000000001</c:v>
                </c:pt>
                <c:pt idx="6631">
                  <c:v>-98.450500000000005</c:v>
                </c:pt>
                <c:pt idx="6632">
                  <c:v>-98.44850000000001</c:v>
                </c:pt>
                <c:pt idx="6633">
                  <c:v>-98.4465</c:v>
                </c:pt>
                <c:pt idx="6634">
                  <c:v>-98.444500000000005</c:v>
                </c:pt>
                <c:pt idx="6635">
                  <c:v>-98.44250000000001</c:v>
                </c:pt>
                <c:pt idx="6636">
                  <c:v>-98.4405</c:v>
                </c:pt>
                <c:pt idx="6637">
                  <c:v>-98.438500000000005</c:v>
                </c:pt>
                <c:pt idx="6638">
                  <c:v>-98.436500000000009</c:v>
                </c:pt>
                <c:pt idx="6639">
                  <c:v>-98.4345</c:v>
                </c:pt>
                <c:pt idx="6640">
                  <c:v>-98.432500000000005</c:v>
                </c:pt>
                <c:pt idx="6641">
                  <c:v>-98.430500000000009</c:v>
                </c:pt>
                <c:pt idx="6642">
                  <c:v>-98.4285</c:v>
                </c:pt>
                <c:pt idx="6643">
                  <c:v>-98.426500000000004</c:v>
                </c:pt>
                <c:pt idx="6644">
                  <c:v>-98.424500000000009</c:v>
                </c:pt>
                <c:pt idx="6645">
                  <c:v>-98.422500000000014</c:v>
                </c:pt>
                <c:pt idx="6646">
                  <c:v>-98.420500000000004</c:v>
                </c:pt>
                <c:pt idx="6647">
                  <c:v>-98.418500000000009</c:v>
                </c:pt>
                <c:pt idx="6648">
                  <c:v>-98.416500000000013</c:v>
                </c:pt>
                <c:pt idx="6649">
                  <c:v>-98.414500000000004</c:v>
                </c:pt>
                <c:pt idx="6650">
                  <c:v>-98.412500000000009</c:v>
                </c:pt>
                <c:pt idx="6651">
                  <c:v>-98.410500000000013</c:v>
                </c:pt>
                <c:pt idx="6652">
                  <c:v>-98.408500000000004</c:v>
                </c:pt>
                <c:pt idx="6653">
                  <c:v>-98.406500000000008</c:v>
                </c:pt>
                <c:pt idx="6654">
                  <c:v>-98.404500000000013</c:v>
                </c:pt>
                <c:pt idx="6655">
                  <c:v>-98.402500000000003</c:v>
                </c:pt>
                <c:pt idx="6656">
                  <c:v>-98.400500000000008</c:v>
                </c:pt>
                <c:pt idx="6657">
                  <c:v>-98.398500000000013</c:v>
                </c:pt>
                <c:pt idx="6658">
                  <c:v>-98.396500000000003</c:v>
                </c:pt>
                <c:pt idx="6659">
                  <c:v>-98.394500000000008</c:v>
                </c:pt>
                <c:pt idx="6660">
                  <c:v>-98.392500000000013</c:v>
                </c:pt>
                <c:pt idx="6661">
                  <c:v>-98.390500000000003</c:v>
                </c:pt>
                <c:pt idx="6662">
                  <c:v>-98.388500000000008</c:v>
                </c:pt>
                <c:pt idx="6663">
                  <c:v>-98.386500000000012</c:v>
                </c:pt>
                <c:pt idx="6664">
                  <c:v>-98.384500000000003</c:v>
                </c:pt>
                <c:pt idx="6665">
                  <c:v>-98.382500000000007</c:v>
                </c:pt>
                <c:pt idx="6666">
                  <c:v>-98.380500000000012</c:v>
                </c:pt>
                <c:pt idx="6667">
                  <c:v>-98.378500000000003</c:v>
                </c:pt>
                <c:pt idx="6668">
                  <c:v>-98.376500000000007</c:v>
                </c:pt>
                <c:pt idx="6669">
                  <c:v>-98.374500000000012</c:v>
                </c:pt>
                <c:pt idx="6670">
                  <c:v>-98.372500000000002</c:v>
                </c:pt>
                <c:pt idx="6671">
                  <c:v>-98.370500000000007</c:v>
                </c:pt>
                <c:pt idx="6672">
                  <c:v>-98.368500000000012</c:v>
                </c:pt>
                <c:pt idx="6673">
                  <c:v>-98.366500000000002</c:v>
                </c:pt>
                <c:pt idx="6674">
                  <c:v>-98.364500000000007</c:v>
                </c:pt>
                <c:pt idx="6675">
                  <c:v>-98.362500000000011</c:v>
                </c:pt>
                <c:pt idx="6676">
                  <c:v>-98.360500000000002</c:v>
                </c:pt>
                <c:pt idx="6677">
                  <c:v>-98.358500000000006</c:v>
                </c:pt>
                <c:pt idx="6678">
                  <c:v>-98.356500000000011</c:v>
                </c:pt>
                <c:pt idx="6679">
                  <c:v>-98.354500000000002</c:v>
                </c:pt>
                <c:pt idx="6680">
                  <c:v>-98.352500000000006</c:v>
                </c:pt>
                <c:pt idx="6681">
                  <c:v>-98.350500000000011</c:v>
                </c:pt>
                <c:pt idx="6682">
                  <c:v>-98.348500000000001</c:v>
                </c:pt>
                <c:pt idx="6683">
                  <c:v>-98.346500000000006</c:v>
                </c:pt>
                <c:pt idx="6684">
                  <c:v>-98.344500000000011</c:v>
                </c:pt>
                <c:pt idx="6685">
                  <c:v>-98.342500000000001</c:v>
                </c:pt>
                <c:pt idx="6686">
                  <c:v>-98.340500000000006</c:v>
                </c:pt>
                <c:pt idx="6687">
                  <c:v>-98.33850000000001</c:v>
                </c:pt>
                <c:pt idx="6688">
                  <c:v>-98.336500000000001</c:v>
                </c:pt>
                <c:pt idx="6689">
                  <c:v>-98.334500000000006</c:v>
                </c:pt>
                <c:pt idx="6690">
                  <c:v>-98.33250000000001</c:v>
                </c:pt>
                <c:pt idx="6691">
                  <c:v>-98.330500000000001</c:v>
                </c:pt>
                <c:pt idx="6692">
                  <c:v>-98.328500000000005</c:v>
                </c:pt>
                <c:pt idx="6693">
                  <c:v>-98.32650000000001</c:v>
                </c:pt>
                <c:pt idx="6694">
                  <c:v>-98.3245</c:v>
                </c:pt>
                <c:pt idx="6695">
                  <c:v>-98.322500000000005</c:v>
                </c:pt>
                <c:pt idx="6696">
                  <c:v>-98.32050000000001</c:v>
                </c:pt>
                <c:pt idx="6697">
                  <c:v>-98.3185</c:v>
                </c:pt>
                <c:pt idx="6698">
                  <c:v>-98.316500000000005</c:v>
                </c:pt>
                <c:pt idx="6699">
                  <c:v>-98.31450000000001</c:v>
                </c:pt>
                <c:pt idx="6700">
                  <c:v>-98.3125</c:v>
                </c:pt>
                <c:pt idx="6701">
                  <c:v>-98.310500000000005</c:v>
                </c:pt>
                <c:pt idx="6702">
                  <c:v>-98.308500000000009</c:v>
                </c:pt>
                <c:pt idx="6703">
                  <c:v>-98.3065</c:v>
                </c:pt>
                <c:pt idx="6704">
                  <c:v>-98.304500000000004</c:v>
                </c:pt>
                <c:pt idx="6705">
                  <c:v>-98.302500000000009</c:v>
                </c:pt>
                <c:pt idx="6706">
                  <c:v>-98.3005</c:v>
                </c:pt>
                <c:pt idx="6707">
                  <c:v>-98.298500000000004</c:v>
                </c:pt>
                <c:pt idx="6708">
                  <c:v>-98.296500000000009</c:v>
                </c:pt>
                <c:pt idx="6709">
                  <c:v>-98.294499999999999</c:v>
                </c:pt>
                <c:pt idx="6710">
                  <c:v>-98.292500000000004</c:v>
                </c:pt>
                <c:pt idx="6711">
                  <c:v>-98.290500000000009</c:v>
                </c:pt>
                <c:pt idx="6712">
                  <c:v>-98.288499999999999</c:v>
                </c:pt>
                <c:pt idx="6713">
                  <c:v>-98.286500000000004</c:v>
                </c:pt>
                <c:pt idx="6714">
                  <c:v>-98.284500000000008</c:v>
                </c:pt>
                <c:pt idx="6715">
                  <c:v>-98.282499999999999</c:v>
                </c:pt>
                <c:pt idx="6716">
                  <c:v>-98.280500000000004</c:v>
                </c:pt>
                <c:pt idx="6717">
                  <c:v>-98.278500000000008</c:v>
                </c:pt>
                <c:pt idx="6718">
                  <c:v>-98.276499999999999</c:v>
                </c:pt>
                <c:pt idx="6719">
                  <c:v>-98.274500000000003</c:v>
                </c:pt>
                <c:pt idx="6720">
                  <c:v>-98.272500000000008</c:v>
                </c:pt>
                <c:pt idx="6721">
                  <c:v>-98.270499999999998</c:v>
                </c:pt>
                <c:pt idx="6722">
                  <c:v>-98.268500000000003</c:v>
                </c:pt>
                <c:pt idx="6723">
                  <c:v>-98.266500000000008</c:v>
                </c:pt>
                <c:pt idx="6724">
                  <c:v>-98.264499999999998</c:v>
                </c:pt>
                <c:pt idx="6725">
                  <c:v>-98.262500000000003</c:v>
                </c:pt>
                <c:pt idx="6726">
                  <c:v>-98.260500000000008</c:v>
                </c:pt>
                <c:pt idx="6727">
                  <c:v>-98.258499999999998</c:v>
                </c:pt>
                <c:pt idx="6728">
                  <c:v>-98.256500000000003</c:v>
                </c:pt>
                <c:pt idx="6729">
                  <c:v>-98.254500000000007</c:v>
                </c:pt>
                <c:pt idx="6730">
                  <c:v>-98.252499999999998</c:v>
                </c:pt>
                <c:pt idx="6731">
                  <c:v>-98.250500000000002</c:v>
                </c:pt>
                <c:pt idx="6732">
                  <c:v>-98.248500000000007</c:v>
                </c:pt>
                <c:pt idx="6733">
                  <c:v>-98.246500000000012</c:v>
                </c:pt>
                <c:pt idx="6734">
                  <c:v>-98.244500000000002</c:v>
                </c:pt>
                <c:pt idx="6735">
                  <c:v>-98.242500000000007</c:v>
                </c:pt>
                <c:pt idx="6736">
                  <c:v>-98.240500000000011</c:v>
                </c:pt>
                <c:pt idx="6737">
                  <c:v>-98.238500000000002</c:v>
                </c:pt>
                <c:pt idx="6738">
                  <c:v>-98.236500000000007</c:v>
                </c:pt>
                <c:pt idx="6739">
                  <c:v>-98.234500000000011</c:v>
                </c:pt>
                <c:pt idx="6740">
                  <c:v>-98.232500000000002</c:v>
                </c:pt>
                <c:pt idx="6741">
                  <c:v>-98.230500000000006</c:v>
                </c:pt>
                <c:pt idx="6742">
                  <c:v>-98.228500000000011</c:v>
                </c:pt>
                <c:pt idx="6743">
                  <c:v>-98.226500000000001</c:v>
                </c:pt>
                <c:pt idx="6744">
                  <c:v>-98.224500000000006</c:v>
                </c:pt>
                <c:pt idx="6745">
                  <c:v>-98.222500000000011</c:v>
                </c:pt>
                <c:pt idx="6746">
                  <c:v>-98.220500000000001</c:v>
                </c:pt>
                <c:pt idx="6747">
                  <c:v>-98.218500000000006</c:v>
                </c:pt>
                <c:pt idx="6748">
                  <c:v>-98.216500000000011</c:v>
                </c:pt>
                <c:pt idx="6749">
                  <c:v>-98.214500000000001</c:v>
                </c:pt>
                <c:pt idx="6750">
                  <c:v>-98.212500000000006</c:v>
                </c:pt>
                <c:pt idx="6751">
                  <c:v>-98.21050000000001</c:v>
                </c:pt>
                <c:pt idx="6752">
                  <c:v>-98.208500000000001</c:v>
                </c:pt>
                <c:pt idx="6753">
                  <c:v>-98.206500000000005</c:v>
                </c:pt>
                <c:pt idx="6754">
                  <c:v>-98.20450000000001</c:v>
                </c:pt>
                <c:pt idx="6755">
                  <c:v>-98.202500000000001</c:v>
                </c:pt>
                <c:pt idx="6756">
                  <c:v>-98.200500000000005</c:v>
                </c:pt>
                <c:pt idx="6757">
                  <c:v>-98.19850000000001</c:v>
                </c:pt>
                <c:pt idx="6758">
                  <c:v>-98.1965</c:v>
                </c:pt>
                <c:pt idx="6759">
                  <c:v>-98.194500000000005</c:v>
                </c:pt>
                <c:pt idx="6760">
                  <c:v>-98.19250000000001</c:v>
                </c:pt>
                <c:pt idx="6761">
                  <c:v>-98.1905</c:v>
                </c:pt>
                <c:pt idx="6762">
                  <c:v>-98.188500000000005</c:v>
                </c:pt>
                <c:pt idx="6763">
                  <c:v>-98.186500000000009</c:v>
                </c:pt>
                <c:pt idx="6764">
                  <c:v>-98.1845</c:v>
                </c:pt>
                <c:pt idx="6765">
                  <c:v>-98.182500000000005</c:v>
                </c:pt>
                <c:pt idx="6766">
                  <c:v>-98.180500000000009</c:v>
                </c:pt>
                <c:pt idx="6767">
                  <c:v>-98.1785</c:v>
                </c:pt>
                <c:pt idx="6768">
                  <c:v>-98.176500000000004</c:v>
                </c:pt>
                <c:pt idx="6769">
                  <c:v>-98.174500000000009</c:v>
                </c:pt>
                <c:pt idx="6770">
                  <c:v>-98.172500000000014</c:v>
                </c:pt>
                <c:pt idx="6771">
                  <c:v>-98.170500000000004</c:v>
                </c:pt>
                <c:pt idx="6772">
                  <c:v>-98.168500000000009</c:v>
                </c:pt>
                <c:pt idx="6773">
                  <c:v>-98.166500000000013</c:v>
                </c:pt>
                <c:pt idx="6774">
                  <c:v>-98.164500000000004</c:v>
                </c:pt>
                <c:pt idx="6775">
                  <c:v>-98.162500000000009</c:v>
                </c:pt>
                <c:pt idx="6776">
                  <c:v>-98.160500000000013</c:v>
                </c:pt>
                <c:pt idx="6777">
                  <c:v>-98.158500000000004</c:v>
                </c:pt>
                <c:pt idx="6778">
                  <c:v>-98.156500000000008</c:v>
                </c:pt>
                <c:pt idx="6779">
                  <c:v>-98.154500000000013</c:v>
                </c:pt>
                <c:pt idx="6780">
                  <c:v>-98.152500000000003</c:v>
                </c:pt>
                <c:pt idx="6781">
                  <c:v>-98.150500000000008</c:v>
                </c:pt>
                <c:pt idx="6782">
                  <c:v>-98.148500000000013</c:v>
                </c:pt>
                <c:pt idx="6783">
                  <c:v>-98.146500000000003</c:v>
                </c:pt>
                <c:pt idx="6784">
                  <c:v>-98.144500000000008</c:v>
                </c:pt>
                <c:pt idx="6785">
                  <c:v>-98.142500000000013</c:v>
                </c:pt>
                <c:pt idx="6786">
                  <c:v>-98.140500000000003</c:v>
                </c:pt>
                <c:pt idx="6787">
                  <c:v>-98.138500000000008</c:v>
                </c:pt>
                <c:pt idx="6788">
                  <c:v>-98.136500000000012</c:v>
                </c:pt>
                <c:pt idx="6789">
                  <c:v>-98.134500000000003</c:v>
                </c:pt>
                <c:pt idx="6790">
                  <c:v>-98.132500000000007</c:v>
                </c:pt>
                <c:pt idx="6791">
                  <c:v>-98.130500000000012</c:v>
                </c:pt>
                <c:pt idx="6792">
                  <c:v>-98.128500000000003</c:v>
                </c:pt>
                <c:pt idx="6793">
                  <c:v>-98.126500000000007</c:v>
                </c:pt>
                <c:pt idx="6794">
                  <c:v>-98.124500000000012</c:v>
                </c:pt>
                <c:pt idx="6795">
                  <c:v>-98.122500000000002</c:v>
                </c:pt>
                <c:pt idx="6796">
                  <c:v>-98.120500000000007</c:v>
                </c:pt>
                <c:pt idx="6797">
                  <c:v>-98.118500000000012</c:v>
                </c:pt>
                <c:pt idx="6798">
                  <c:v>-98.116500000000002</c:v>
                </c:pt>
                <c:pt idx="6799">
                  <c:v>-98.114500000000007</c:v>
                </c:pt>
                <c:pt idx="6800">
                  <c:v>-98.112500000000011</c:v>
                </c:pt>
                <c:pt idx="6801">
                  <c:v>-98.110500000000002</c:v>
                </c:pt>
                <c:pt idx="6802">
                  <c:v>-98.108500000000006</c:v>
                </c:pt>
                <c:pt idx="6803">
                  <c:v>-98.106500000000011</c:v>
                </c:pt>
                <c:pt idx="6804">
                  <c:v>-98.104500000000002</c:v>
                </c:pt>
                <c:pt idx="6805">
                  <c:v>-98.102500000000006</c:v>
                </c:pt>
                <c:pt idx="6806">
                  <c:v>-98.100500000000011</c:v>
                </c:pt>
                <c:pt idx="6807">
                  <c:v>-98.098500000000001</c:v>
                </c:pt>
                <c:pt idx="6808">
                  <c:v>-98.096500000000006</c:v>
                </c:pt>
                <c:pt idx="6809">
                  <c:v>-98.094500000000011</c:v>
                </c:pt>
                <c:pt idx="6810">
                  <c:v>-98.092500000000001</c:v>
                </c:pt>
                <c:pt idx="6811">
                  <c:v>-98.090500000000006</c:v>
                </c:pt>
                <c:pt idx="6812">
                  <c:v>-98.08850000000001</c:v>
                </c:pt>
                <c:pt idx="6813">
                  <c:v>-98.086500000000001</c:v>
                </c:pt>
                <c:pt idx="6814">
                  <c:v>-98.084500000000006</c:v>
                </c:pt>
                <c:pt idx="6815">
                  <c:v>-98.08250000000001</c:v>
                </c:pt>
                <c:pt idx="6816">
                  <c:v>-98.080500000000001</c:v>
                </c:pt>
                <c:pt idx="6817">
                  <c:v>-98.078500000000005</c:v>
                </c:pt>
                <c:pt idx="6818">
                  <c:v>-98.07650000000001</c:v>
                </c:pt>
                <c:pt idx="6819">
                  <c:v>-98.0745</c:v>
                </c:pt>
                <c:pt idx="6820">
                  <c:v>-98.072500000000005</c:v>
                </c:pt>
                <c:pt idx="6821">
                  <c:v>-98.07050000000001</c:v>
                </c:pt>
                <c:pt idx="6822">
                  <c:v>-98.0685</c:v>
                </c:pt>
                <c:pt idx="6823">
                  <c:v>-98.066500000000005</c:v>
                </c:pt>
                <c:pt idx="6824">
                  <c:v>-98.06450000000001</c:v>
                </c:pt>
                <c:pt idx="6825">
                  <c:v>-98.0625</c:v>
                </c:pt>
                <c:pt idx="6826">
                  <c:v>-98.060500000000005</c:v>
                </c:pt>
                <c:pt idx="6827">
                  <c:v>-98.058500000000009</c:v>
                </c:pt>
                <c:pt idx="6828">
                  <c:v>-98.0565</c:v>
                </c:pt>
                <c:pt idx="6829">
                  <c:v>-98.054500000000004</c:v>
                </c:pt>
                <c:pt idx="6830">
                  <c:v>-98.052500000000009</c:v>
                </c:pt>
                <c:pt idx="6831">
                  <c:v>-98.0505</c:v>
                </c:pt>
                <c:pt idx="6832">
                  <c:v>-98.048500000000004</c:v>
                </c:pt>
                <c:pt idx="6833">
                  <c:v>-98.046500000000009</c:v>
                </c:pt>
                <c:pt idx="6834">
                  <c:v>-98.044499999999999</c:v>
                </c:pt>
                <c:pt idx="6835">
                  <c:v>-98.042500000000004</c:v>
                </c:pt>
                <c:pt idx="6836">
                  <c:v>-98.040500000000009</c:v>
                </c:pt>
                <c:pt idx="6837">
                  <c:v>-98.038499999999999</c:v>
                </c:pt>
                <c:pt idx="6838">
                  <c:v>-98.036500000000004</c:v>
                </c:pt>
                <c:pt idx="6839">
                  <c:v>-98.034500000000008</c:v>
                </c:pt>
                <c:pt idx="6840">
                  <c:v>-98.032499999999999</c:v>
                </c:pt>
                <c:pt idx="6841">
                  <c:v>-98.030500000000004</c:v>
                </c:pt>
                <c:pt idx="6842">
                  <c:v>-98.028500000000008</c:v>
                </c:pt>
                <c:pt idx="6843">
                  <c:v>-98.026499999999999</c:v>
                </c:pt>
                <c:pt idx="6844">
                  <c:v>-98.024500000000003</c:v>
                </c:pt>
                <c:pt idx="6845">
                  <c:v>-98.022500000000008</c:v>
                </c:pt>
                <c:pt idx="6846">
                  <c:v>-98.020499999999998</c:v>
                </c:pt>
                <c:pt idx="6847">
                  <c:v>-98.018500000000003</c:v>
                </c:pt>
                <c:pt idx="6848">
                  <c:v>-98.016500000000008</c:v>
                </c:pt>
                <c:pt idx="6849">
                  <c:v>-98.014499999999998</c:v>
                </c:pt>
                <c:pt idx="6850">
                  <c:v>-98.012500000000003</c:v>
                </c:pt>
                <c:pt idx="6851">
                  <c:v>-98.010500000000008</c:v>
                </c:pt>
                <c:pt idx="6852">
                  <c:v>-98.008499999999998</c:v>
                </c:pt>
                <c:pt idx="6853">
                  <c:v>-98.006500000000003</c:v>
                </c:pt>
                <c:pt idx="6854">
                  <c:v>-98.004500000000007</c:v>
                </c:pt>
                <c:pt idx="6855">
                  <c:v>-98.002499999999998</c:v>
                </c:pt>
                <c:pt idx="6856">
                  <c:v>-98.000500000000002</c:v>
                </c:pt>
                <c:pt idx="6857">
                  <c:v>-97.998500000000007</c:v>
                </c:pt>
                <c:pt idx="6858">
                  <c:v>-97.996500000000012</c:v>
                </c:pt>
                <c:pt idx="6859">
                  <c:v>-97.994500000000002</c:v>
                </c:pt>
                <c:pt idx="6860">
                  <c:v>-97.992500000000007</c:v>
                </c:pt>
                <c:pt idx="6861">
                  <c:v>-97.990500000000011</c:v>
                </c:pt>
                <c:pt idx="6862">
                  <c:v>-97.988500000000002</c:v>
                </c:pt>
                <c:pt idx="6863">
                  <c:v>-97.986500000000007</c:v>
                </c:pt>
                <c:pt idx="6864">
                  <c:v>-97.984500000000011</c:v>
                </c:pt>
                <c:pt idx="6865">
                  <c:v>-97.982500000000002</c:v>
                </c:pt>
                <c:pt idx="6866">
                  <c:v>-97.980500000000006</c:v>
                </c:pt>
                <c:pt idx="6867">
                  <c:v>-97.978500000000011</c:v>
                </c:pt>
                <c:pt idx="6868">
                  <c:v>-97.976500000000001</c:v>
                </c:pt>
                <c:pt idx="6869">
                  <c:v>-97.974500000000006</c:v>
                </c:pt>
                <c:pt idx="6870">
                  <c:v>-97.972500000000011</c:v>
                </c:pt>
                <c:pt idx="6871">
                  <c:v>-97.970500000000001</c:v>
                </c:pt>
                <c:pt idx="6872">
                  <c:v>-97.968500000000006</c:v>
                </c:pt>
                <c:pt idx="6873">
                  <c:v>-97.966500000000011</c:v>
                </c:pt>
                <c:pt idx="6874">
                  <c:v>-97.964500000000001</c:v>
                </c:pt>
                <c:pt idx="6875">
                  <c:v>-97.962500000000006</c:v>
                </c:pt>
                <c:pt idx="6876">
                  <c:v>-97.96050000000001</c:v>
                </c:pt>
                <c:pt idx="6877">
                  <c:v>-97.958500000000001</c:v>
                </c:pt>
                <c:pt idx="6878">
                  <c:v>-97.956500000000005</c:v>
                </c:pt>
                <c:pt idx="6879">
                  <c:v>-97.95450000000001</c:v>
                </c:pt>
                <c:pt idx="6880">
                  <c:v>-97.952500000000001</c:v>
                </c:pt>
                <c:pt idx="6881">
                  <c:v>-97.950500000000005</c:v>
                </c:pt>
                <c:pt idx="6882">
                  <c:v>-97.94850000000001</c:v>
                </c:pt>
                <c:pt idx="6883">
                  <c:v>-97.9465</c:v>
                </c:pt>
                <c:pt idx="6884">
                  <c:v>-97.944500000000005</c:v>
                </c:pt>
                <c:pt idx="6885">
                  <c:v>-97.94250000000001</c:v>
                </c:pt>
                <c:pt idx="6886">
                  <c:v>-97.9405</c:v>
                </c:pt>
                <c:pt idx="6887">
                  <c:v>-97.938500000000005</c:v>
                </c:pt>
                <c:pt idx="6888">
                  <c:v>-97.936500000000009</c:v>
                </c:pt>
                <c:pt idx="6889">
                  <c:v>-97.9345</c:v>
                </c:pt>
                <c:pt idx="6890">
                  <c:v>-97.932500000000005</c:v>
                </c:pt>
                <c:pt idx="6891">
                  <c:v>-97.930500000000009</c:v>
                </c:pt>
                <c:pt idx="6892">
                  <c:v>-97.9285</c:v>
                </c:pt>
                <c:pt idx="6893">
                  <c:v>-97.926500000000004</c:v>
                </c:pt>
                <c:pt idx="6894">
                  <c:v>-97.924500000000009</c:v>
                </c:pt>
                <c:pt idx="6895">
                  <c:v>-97.922500000000014</c:v>
                </c:pt>
                <c:pt idx="6896">
                  <c:v>-97.920500000000004</c:v>
                </c:pt>
                <c:pt idx="6897">
                  <c:v>-97.918500000000009</c:v>
                </c:pt>
                <c:pt idx="6898">
                  <c:v>-97.916500000000013</c:v>
                </c:pt>
                <c:pt idx="6899">
                  <c:v>-97.914500000000004</c:v>
                </c:pt>
                <c:pt idx="6900">
                  <c:v>-97.912500000000009</c:v>
                </c:pt>
                <c:pt idx="6901">
                  <c:v>-97.910500000000013</c:v>
                </c:pt>
                <c:pt idx="6902">
                  <c:v>-97.908500000000004</c:v>
                </c:pt>
                <c:pt idx="6903">
                  <c:v>-97.906500000000008</c:v>
                </c:pt>
                <c:pt idx="6904">
                  <c:v>-97.904500000000013</c:v>
                </c:pt>
                <c:pt idx="6905">
                  <c:v>-97.902500000000003</c:v>
                </c:pt>
                <c:pt idx="6906">
                  <c:v>-97.900500000000008</c:v>
                </c:pt>
                <c:pt idx="6907">
                  <c:v>-97.898500000000013</c:v>
                </c:pt>
                <c:pt idx="6908">
                  <c:v>-97.896500000000003</c:v>
                </c:pt>
                <c:pt idx="6909">
                  <c:v>-97.894500000000008</c:v>
                </c:pt>
                <c:pt idx="6910">
                  <c:v>-97.892500000000013</c:v>
                </c:pt>
                <c:pt idx="6911">
                  <c:v>-97.890500000000003</c:v>
                </c:pt>
                <c:pt idx="6912">
                  <c:v>-97.888500000000008</c:v>
                </c:pt>
                <c:pt idx="6913">
                  <c:v>-97.886500000000012</c:v>
                </c:pt>
                <c:pt idx="6914">
                  <c:v>-97.884500000000003</c:v>
                </c:pt>
                <c:pt idx="6915">
                  <c:v>-97.882500000000007</c:v>
                </c:pt>
                <c:pt idx="6916">
                  <c:v>-97.880500000000012</c:v>
                </c:pt>
                <c:pt idx="6917">
                  <c:v>-97.878500000000003</c:v>
                </c:pt>
                <c:pt idx="6918">
                  <c:v>-97.876500000000007</c:v>
                </c:pt>
                <c:pt idx="6919">
                  <c:v>-97.874500000000012</c:v>
                </c:pt>
                <c:pt idx="6920">
                  <c:v>-97.872500000000002</c:v>
                </c:pt>
                <c:pt idx="6921">
                  <c:v>-97.870500000000007</c:v>
                </c:pt>
                <c:pt idx="6922">
                  <c:v>-97.868500000000012</c:v>
                </c:pt>
                <c:pt idx="6923">
                  <c:v>-97.866500000000002</c:v>
                </c:pt>
                <c:pt idx="6924">
                  <c:v>-97.864500000000007</c:v>
                </c:pt>
                <c:pt idx="6925">
                  <c:v>-97.862500000000011</c:v>
                </c:pt>
                <c:pt idx="6926">
                  <c:v>-97.860500000000002</c:v>
                </c:pt>
                <c:pt idx="6927">
                  <c:v>-97.858500000000006</c:v>
                </c:pt>
                <c:pt idx="6928">
                  <c:v>-97.856500000000011</c:v>
                </c:pt>
                <c:pt idx="6929">
                  <c:v>-97.854500000000002</c:v>
                </c:pt>
                <c:pt idx="6930">
                  <c:v>-97.852500000000006</c:v>
                </c:pt>
                <c:pt idx="6931">
                  <c:v>-97.850500000000011</c:v>
                </c:pt>
                <c:pt idx="6932">
                  <c:v>-97.848500000000001</c:v>
                </c:pt>
                <c:pt idx="6933">
                  <c:v>-97.846500000000006</c:v>
                </c:pt>
                <c:pt idx="6934">
                  <c:v>-97.844500000000011</c:v>
                </c:pt>
                <c:pt idx="6935">
                  <c:v>-97.842500000000001</c:v>
                </c:pt>
                <c:pt idx="6936">
                  <c:v>-97.840500000000006</c:v>
                </c:pt>
                <c:pt idx="6937">
                  <c:v>-97.83850000000001</c:v>
                </c:pt>
                <c:pt idx="6938">
                  <c:v>-97.836500000000001</c:v>
                </c:pt>
                <c:pt idx="6939">
                  <c:v>-97.834500000000006</c:v>
                </c:pt>
                <c:pt idx="6940">
                  <c:v>-97.83250000000001</c:v>
                </c:pt>
                <c:pt idx="6941">
                  <c:v>-97.830500000000001</c:v>
                </c:pt>
                <c:pt idx="6942">
                  <c:v>-97.828500000000005</c:v>
                </c:pt>
                <c:pt idx="6943">
                  <c:v>-97.82650000000001</c:v>
                </c:pt>
                <c:pt idx="6944">
                  <c:v>-97.8245</c:v>
                </c:pt>
                <c:pt idx="6945">
                  <c:v>-97.822500000000005</c:v>
                </c:pt>
                <c:pt idx="6946">
                  <c:v>-97.82050000000001</c:v>
                </c:pt>
                <c:pt idx="6947">
                  <c:v>-97.8185</c:v>
                </c:pt>
                <c:pt idx="6948">
                  <c:v>-97.816500000000005</c:v>
                </c:pt>
                <c:pt idx="6949">
                  <c:v>-97.81450000000001</c:v>
                </c:pt>
                <c:pt idx="6950">
                  <c:v>-97.8125</c:v>
                </c:pt>
                <c:pt idx="6951">
                  <c:v>-97.810500000000005</c:v>
                </c:pt>
                <c:pt idx="6952">
                  <c:v>-97.808500000000009</c:v>
                </c:pt>
                <c:pt idx="6953">
                  <c:v>-97.8065</c:v>
                </c:pt>
                <c:pt idx="6954">
                  <c:v>-97.804500000000004</c:v>
                </c:pt>
                <c:pt idx="6955">
                  <c:v>-97.802500000000009</c:v>
                </c:pt>
                <c:pt idx="6956">
                  <c:v>-97.8005</c:v>
                </c:pt>
                <c:pt idx="6957">
                  <c:v>-97.798500000000004</c:v>
                </c:pt>
                <c:pt idx="6958">
                  <c:v>-97.796500000000009</c:v>
                </c:pt>
                <c:pt idx="6959">
                  <c:v>-97.794499999999999</c:v>
                </c:pt>
                <c:pt idx="6960">
                  <c:v>-97.792500000000004</c:v>
                </c:pt>
                <c:pt idx="6961">
                  <c:v>-97.790500000000009</c:v>
                </c:pt>
                <c:pt idx="6962">
                  <c:v>-97.788499999999999</c:v>
                </c:pt>
                <c:pt idx="6963">
                  <c:v>-97.786500000000004</c:v>
                </c:pt>
                <c:pt idx="6964">
                  <c:v>-97.784500000000008</c:v>
                </c:pt>
                <c:pt idx="6965">
                  <c:v>-97.782499999999999</c:v>
                </c:pt>
                <c:pt idx="6966">
                  <c:v>-97.780500000000004</c:v>
                </c:pt>
                <c:pt idx="6967">
                  <c:v>-97.778500000000008</c:v>
                </c:pt>
                <c:pt idx="6968">
                  <c:v>-97.776499999999999</c:v>
                </c:pt>
                <c:pt idx="6969">
                  <c:v>-97.774500000000003</c:v>
                </c:pt>
                <c:pt idx="6970">
                  <c:v>-97.772500000000008</c:v>
                </c:pt>
                <c:pt idx="6971">
                  <c:v>-97.770499999999998</c:v>
                </c:pt>
                <c:pt idx="6972">
                  <c:v>-97.768500000000003</c:v>
                </c:pt>
                <c:pt idx="6973">
                  <c:v>-97.766500000000008</c:v>
                </c:pt>
                <c:pt idx="6974">
                  <c:v>-97.764499999999998</c:v>
                </c:pt>
                <c:pt idx="6975">
                  <c:v>-97.762500000000003</c:v>
                </c:pt>
                <c:pt idx="6976">
                  <c:v>-97.760500000000008</c:v>
                </c:pt>
                <c:pt idx="6977">
                  <c:v>-97.758499999999998</c:v>
                </c:pt>
                <c:pt idx="6978">
                  <c:v>-97.756500000000003</c:v>
                </c:pt>
                <c:pt idx="6979">
                  <c:v>-97.754500000000007</c:v>
                </c:pt>
                <c:pt idx="6980">
                  <c:v>-97.752499999999998</c:v>
                </c:pt>
                <c:pt idx="6981">
                  <c:v>-97.750500000000002</c:v>
                </c:pt>
                <c:pt idx="6982">
                  <c:v>-97.748500000000007</c:v>
                </c:pt>
                <c:pt idx="6983">
                  <c:v>-97.746500000000012</c:v>
                </c:pt>
                <c:pt idx="6984">
                  <c:v>-97.744500000000002</c:v>
                </c:pt>
                <c:pt idx="6985">
                  <c:v>-97.742500000000007</c:v>
                </c:pt>
                <c:pt idx="6986">
                  <c:v>-97.740500000000011</c:v>
                </c:pt>
                <c:pt idx="6987">
                  <c:v>-97.738500000000002</c:v>
                </c:pt>
                <c:pt idx="6988">
                  <c:v>-97.736500000000007</c:v>
                </c:pt>
                <c:pt idx="6989">
                  <c:v>-97.734500000000011</c:v>
                </c:pt>
                <c:pt idx="6990">
                  <c:v>-97.732500000000002</c:v>
                </c:pt>
                <c:pt idx="6991">
                  <c:v>-97.730500000000006</c:v>
                </c:pt>
                <c:pt idx="6992">
                  <c:v>-97.728500000000011</c:v>
                </c:pt>
                <c:pt idx="6993">
                  <c:v>-97.726500000000001</c:v>
                </c:pt>
                <c:pt idx="6994">
                  <c:v>-97.724500000000006</c:v>
                </c:pt>
                <c:pt idx="6995">
                  <c:v>-97.722500000000011</c:v>
                </c:pt>
                <c:pt idx="6996">
                  <c:v>-97.720500000000001</c:v>
                </c:pt>
                <c:pt idx="6997">
                  <c:v>-97.718500000000006</c:v>
                </c:pt>
                <c:pt idx="6998">
                  <c:v>-97.716500000000011</c:v>
                </c:pt>
                <c:pt idx="6999">
                  <c:v>-97.714500000000001</c:v>
                </c:pt>
                <c:pt idx="7000">
                  <c:v>-97.712500000000006</c:v>
                </c:pt>
                <c:pt idx="7001">
                  <c:v>-97.71050000000001</c:v>
                </c:pt>
                <c:pt idx="7002">
                  <c:v>-97.708500000000001</c:v>
                </c:pt>
                <c:pt idx="7003">
                  <c:v>-97.706500000000005</c:v>
                </c:pt>
                <c:pt idx="7004">
                  <c:v>-97.70450000000001</c:v>
                </c:pt>
                <c:pt idx="7005">
                  <c:v>-97.702500000000001</c:v>
                </c:pt>
                <c:pt idx="7006">
                  <c:v>-97.700500000000005</c:v>
                </c:pt>
                <c:pt idx="7007">
                  <c:v>-97.69850000000001</c:v>
                </c:pt>
                <c:pt idx="7008">
                  <c:v>-97.6965</c:v>
                </c:pt>
                <c:pt idx="7009">
                  <c:v>-97.694500000000005</c:v>
                </c:pt>
                <c:pt idx="7010">
                  <c:v>-97.69250000000001</c:v>
                </c:pt>
                <c:pt idx="7011">
                  <c:v>-97.6905</c:v>
                </c:pt>
                <c:pt idx="7012">
                  <c:v>-97.688500000000005</c:v>
                </c:pt>
                <c:pt idx="7013">
                  <c:v>-97.686500000000009</c:v>
                </c:pt>
                <c:pt idx="7014">
                  <c:v>-97.6845</c:v>
                </c:pt>
                <c:pt idx="7015">
                  <c:v>-97.682500000000005</c:v>
                </c:pt>
                <c:pt idx="7016">
                  <c:v>-97.680500000000009</c:v>
                </c:pt>
                <c:pt idx="7017">
                  <c:v>-97.6785</c:v>
                </c:pt>
                <c:pt idx="7018">
                  <c:v>-97.676500000000004</c:v>
                </c:pt>
                <c:pt idx="7019">
                  <c:v>-97.674500000000009</c:v>
                </c:pt>
                <c:pt idx="7020">
                  <c:v>-97.672500000000014</c:v>
                </c:pt>
                <c:pt idx="7021">
                  <c:v>-97.670500000000004</c:v>
                </c:pt>
                <c:pt idx="7022">
                  <c:v>-97.668500000000009</c:v>
                </c:pt>
                <c:pt idx="7023">
                  <c:v>-97.666500000000013</c:v>
                </c:pt>
                <c:pt idx="7024">
                  <c:v>-97.664500000000004</c:v>
                </c:pt>
                <c:pt idx="7025">
                  <c:v>-97.662500000000009</c:v>
                </c:pt>
                <c:pt idx="7026">
                  <c:v>-97.660500000000013</c:v>
                </c:pt>
                <c:pt idx="7027">
                  <c:v>-97.658500000000004</c:v>
                </c:pt>
                <c:pt idx="7028">
                  <c:v>-97.656500000000008</c:v>
                </c:pt>
                <c:pt idx="7029">
                  <c:v>-97.654500000000013</c:v>
                </c:pt>
                <c:pt idx="7030">
                  <c:v>-97.652500000000003</c:v>
                </c:pt>
                <c:pt idx="7031">
                  <c:v>-97.650500000000008</c:v>
                </c:pt>
                <c:pt idx="7032">
                  <c:v>-97.648500000000013</c:v>
                </c:pt>
                <c:pt idx="7033">
                  <c:v>-97.646500000000003</c:v>
                </c:pt>
                <c:pt idx="7034">
                  <c:v>-97.644500000000008</c:v>
                </c:pt>
                <c:pt idx="7035">
                  <c:v>-97.642500000000013</c:v>
                </c:pt>
                <c:pt idx="7036">
                  <c:v>-97.640500000000003</c:v>
                </c:pt>
                <c:pt idx="7037">
                  <c:v>-97.638500000000008</c:v>
                </c:pt>
                <c:pt idx="7038">
                  <c:v>-97.636500000000012</c:v>
                </c:pt>
                <c:pt idx="7039">
                  <c:v>-97.634500000000003</c:v>
                </c:pt>
                <c:pt idx="7040">
                  <c:v>-97.632500000000007</c:v>
                </c:pt>
                <c:pt idx="7041">
                  <c:v>-97.630500000000012</c:v>
                </c:pt>
                <c:pt idx="7042">
                  <c:v>-97.628500000000003</c:v>
                </c:pt>
                <c:pt idx="7043">
                  <c:v>-97.626500000000007</c:v>
                </c:pt>
                <c:pt idx="7044">
                  <c:v>-97.624500000000012</c:v>
                </c:pt>
                <c:pt idx="7045">
                  <c:v>-97.622500000000002</c:v>
                </c:pt>
                <c:pt idx="7046">
                  <c:v>-97.620500000000007</c:v>
                </c:pt>
                <c:pt idx="7047">
                  <c:v>-97.618500000000012</c:v>
                </c:pt>
                <c:pt idx="7048">
                  <c:v>-97.616500000000002</c:v>
                </c:pt>
                <c:pt idx="7049">
                  <c:v>-97.614500000000007</c:v>
                </c:pt>
                <c:pt idx="7050">
                  <c:v>-97.612500000000011</c:v>
                </c:pt>
                <c:pt idx="7051">
                  <c:v>-97.610500000000002</c:v>
                </c:pt>
                <c:pt idx="7052">
                  <c:v>-97.608500000000006</c:v>
                </c:pt>
                <c:pt idx="7053">
                  <c:v>-97.606500000000011</c:v>
                </c:pt>
                <c:pt idx="7054">
                  <c:v>-97.604500000000002</c:v>
                </c:pt>
                <c:pt idx="7055">
                  <c:v>-97.602500000000006</c:v>
                </c:pt>
                <c:pt idx="7056">
                  <c:v>-97.600500000000011</c:v>
                </c:pt>
                <c:pt idx="7057">
                  <c:v>-97.598500000000001</c:v>
                </c:pt>
                <c:pt idx="7058">
                  <c:v>-97.596500000000006</c:v>
                </c:pt>
                <c:pt idx="7059">
                  <c:v>-97.594500000000011</c:v>
                </c:pt>
                <c:pt idx="7060">
                  <c:v>-97.592500000000001</c:v>
                </c:pt>
                <c:pt idx="7061">
                  <c:v>-97.590500000000006</c:v>
                </c:pt>
                <c:pt idx="7062">
                  <c:v>-97.58850000000001</c:v>
                </c:pt>
                <c:pt idx="7063">
                  <c:v>-97.586500000000001</c:v>
                </c:pt>
                <c:pt idx="7064">
                  <c:v>-97.584500000000006</c:v>
                </c:pt>
                <c:pt idx="7065">
                  <c:v>-97.58250000000001</c:v>
                </c:pt>
                <c:pt idx="7066">
                  <c:v>-97.580500000000001</c:v>
                </c:pt>
                <c:pt idx="7067">
                  <c:v>-97.578500000000005</c:v>
                </c:pt>
                <c:pt idx="7068">
                  <c:v>-97.57650000000001</c:v>
                </c:pt>
                <c:pt idx="7069">
                  <c:v>-97.5745</c:v>
                </c:pt>
                <c:pt idx="7070">
                  <c:v>-97.572500000000005</c:v>
                </c:pt>
                <c:pt idx="7071">
                  <c:v>-97.57050000000001</c:v>
                </c:pt>
                <c:pt idx="7072">
                  <c:v>-97.5685</c:v>
                </c:pt>
                <c:pt idx="7073">
                  <c:v>-97.566500000000005</c:v>
                </c:pt>
                <c:pt idx="7074">
                  <c:v>-97.56450000000001</c:v>
                </c:pt>
                <c:pt idx="7075">
                  <c:v>-97.5625</c:v>
                </c:pt>
                <c:pt idx="7076">
                  <c:v>-97.560500000000005</c:v>
                </c:pt>
                <c:pt idx="7077">
                  <c:v>-97.558500000000009</c:v>
                </c:pt>
                <c:pt idx="7078">
                  <c:v>-97.5565</c:v>
                </c:pt>
                <c:pt idx="7079">
                  <c:v>-97.554500000000004</c:v>
                </c:pt>
                <c:pt idx="7080">
                  <c:v>-97.552500000000009</c:v>
                </c:pt>
                <c:pt idx="7081">
                  <c:v>-97.5505</c:v>
                </c:pt>
                <c:pt idx="7082">
                  <c:v>-97.548500000000004</c:v>
                </c:pt>
                <c:pt idx="7083">
                  <c:v>-97.546500000000009</c:v>
                </c:pt>
                <c:pt idx="7084">
                  <c:v>-97.544499999999999</c:v>
                </c:pt>
                <c:pt idx="7085">
                  <c:v>-97.542500000000004</c:v>
                </c:pt>
                <c:pt idx="7086">
                  <c:v>-97.540500000000009</c:v>
                </c:pt>
                <c:pt idx="7087">
                  <c:v>-97.538499999999999</c:v>
                </c:pt>
                <c:pt idx="7088">
                  <c:v>-97.536500000000004</c:v>
                </c:pt>
                <c:pt idx="7089">
                  <c:v>-97.534500000000008</c:v>
                </c:pt>
                <c:pt idx="7090">
                  <c:v>-97.532499999999999</c:v>
                </c:pt>
                <c:pt idx="7091">
                  <c:v>-97.530500000000004</c:v>
                </c:pt>
                <c:pt idx="7092">
                  <c:v>-97.528500000000008</c:v>
                </c:pt>
                <c:pt idx="7093">
                  <c:v>-97.526499999999999</c:v>
                </c:pt>
                <c:pt idx="7094">
                  <c:v>-97.524500000000003</c:v>
                </c:pt>
                <c:pt idx="7095">
                  <c:v>-97.522500000000008</c:v>
                </c:pt>
                <c:pt idx="7096">
                  <c:v>-97.520499999999998</c:v>
                </c:pt>
                <c:pt idx="7097">
                  <c:v>-97.518500000000003</c:v>
                </c:pt>
                <c:pt idx="7098">
                  <c:v>-97.516500000000008</c:v>
                </c:pt>
                <c:pt idx="7099">
                  <c:v>-97.514499999999998</c:v>
                </c:pt>
                <c:pt idx="7100">
                  <c:v>-97.512500000000003</c:v>
                </c:pt>
                <c:pt idx="7101">
                  <c:v>-97.510500000000008</c:v>
                </c:pt>
                <c:pt idx="7102">
                  <c:v>-97.508499999999998</c:v>
                </c:pt>
                <c:pt idx="7103">
                  <c:v>-97.506500000000003</c:v>
                </c:pt>
                <c:pt idx="7104">
                  <c:v>-97.504500000000007</c:v>
                </c:pt>
                <c:pt idx="7105">
                  <c:v>-97.502499999999998</c:v>
                </c:pt>
                <c:pt idx="7106">
                  <c:v>-97.500500000000002</c:v>
                </c:pt>
                <c:pt idx="7107">
                  <c:v>-97.498500000000007</c:v>
                </c:pt>
                <c:pt idx="7108">
                  <c:v>-97.496500000000012</c:v>
                </c:pt>
                <c:pt idx="7109">
                  <c:v>-97.494500000000002</c:v>
                </c:pt>
                <c:pt idx="7110">
                  <c:v>-97.492500000000007</c:v>
                </c:pt>
                <c:pt idx="7111">
                  <c:v>-97.490500000000011</c:v>
                </c:pt>
                <c:pt idx="7112">
                  <c:v>-97.488500000000002</c:v>
                </c:pt>
                <c:pt idx="7113">
                  <c:v>-97.486500000000007</c:v>
                </c:pt>
                <c:pt idx="7114">
                  <c:v>-97.484500000000011</c:v>
                </c:pt>
                <c:pt idx="7115">
                  <c:v>-97.482500000000002</c:v>
                </c:pt>
                <c:pt idx="7116">
                  <c:v>-97.480500000000006</c:v>
                </c:pt>
                <c:pt idx="7117">
                  <c:v>-97.478500000000011</c:v>
                </c:pt>
                <c:pt idx="7118">
                  <c:v>-97.476500000000001</c:v>
                </c:pt>
                <c:pt idx="7119">
                  <c:v>-97.474500000000006</c:v>
                </c:pt>
                <c:pt idx="7120">
                  <c:v>-97.472500000000011</c:v>
                </c:pt>
                <c:pt idx="7121">
                  <c:v>-97.470500000000001</c:v>
                </c:pt>
                <c:pt idx="7122">
                  <c:v>-97.468500000000006</c:v>
                </c:pt>
                <c:pt idx="7123">
                  <c:v>-97.466500000000011</c:v>
                </c:pt>
                <c:pt idx="7124">
                  <c:v>-97.464500000000001</c:v>
                </c:pt>
                <c:pt idx="7125">
                  <c:v>-97.462500000000006</c:v>
                </c:pt>
                <c:pt idx="7126">
                  <c:v>-97.46050000000001</c:v>
                </c:pt>
                <c:pt idx="7127">
                  <c:v>-97.458500000000001</c:v>
                </c:pt>
                <c:pt idx="7128">
                  <c:v>-97.456500000000005</c:v>
                </c:pt>
                <c:pt idx="7129">
                  <c:v>-97.45450000000001</c:v>
                </c:pt>
                <c:pt idx="7130">
                  <c:v>-97.452500000000001</c:v>
                </c:pt>
                <c:pt idx="7131">
                  <c:v>-97.450500000000005</c:v>
                </c:pt>
                <c:pt idx="7132">
                  <c:v>-97.44850000000001</c:v>
                </c:pt>
                <c:pt idx="7133">
                  <c:v>-97.4465</c:v>
                </c:pt>
                <c:pt idx="7134">
                  <c:v>-97.444500000000005</c:v>
                </c:pt>
                <c:pt idx="7135">
                  <c:v>-97.44250000000001</c:v>
                </c:pt>
                <c:pt idx="7136">
                  <c:v>-97.4405</c:v>
                </c:pt>
                <c:pt idx="7137">
                  <c:v>-97.438500000000005</c:v>
                </c:pt>
                <c:pt idx="7138">
                  <c:v>-97.436500000000009</c:v>
                </c:pt>
                <c:pt idx="7139">
                  <c:v>-97.4345</c:v>
                </c:pt>
                <c:pt idx="7140">
                  <c:v>-97.432500000000005</c:v>
                </c:pt>
                <c:pt idx="7141">
                  <c:v>-97.430500000000009</c:v>
                </c:pt>
                <c:pt idx="7142">
                  <c:v>-97.4285</c:v>
                </c:pt>
                <c:pt idx="7143">
                  <c:v>-97.426500000000004</c:v>
                </c:pt>
                <c:pt idx="7144">
                  <c:v>-97.424500000000009</c:v>
                </c:pt>
                <c:pt idx="7145">
                  <c:v>-97.422500000000014</c:v>
                </c:pt>
                <c:pt idx="7146">
                  <c:v>-97.420500000000004</c:v>
                </c:pt>
                <c:pt idx="7147">
                  <c:v>-97.418500000000009</c:v>
                </c:pt>
                <c:pt idx="7148">
                  <c:v>-97.416500000000013</c:v>
                </c:pt>
                <c:pt idx="7149">
                  <c:v>-97.414500000000004</c:v>
                </c:pt>
                <c:pt idx="7150">
                  <c:v>-97.412500000000009</c:v>
                </c:pt>
                <c:pt idx="7151">
                  <c:v>-97.410500000000013</c:v>
                </c:pt>
                <c:pt idx="7152">
                  <c:v>-97.408500000000004</c:v>
                </c:pt>
                <c:pt idx="7153">
                  <c:v>-97.406500000000008</c:v>
                </c:pt>
                <c:pt idx="7154">
                  <c:v>-97.404500000000013</c:v>
                </c:pt>
                <c:pt idx="7155">
                  <c:v>-97.402500000000003</c:v>
                </c:pt>
                <c:pt idx="7156">
                  <c:v>-97.400500000000008</c:v>
                </c:pt>
                <c:pt idx="7157">
                  <c:v>-97.398500000000013</c:v>
                </c:pt>
                <c:pt idx="7158">
                  <c:v>-97.396500000000003</c:v>
                </c:pt>
                <c:pt idx="7159">
                  <c:v>-97.394500000000008</c:v>
                </c:pt>
                <c:pt idx="7160">
                  <c:v>-97.392500000000013</c:v>
                </c:pt>
                <c:pt idx="7161">
                  <c:v>-97.390500000000003</c:v>
                </c:pt>
                <c:pt idx="7162">
                  <c:v>-97.388500000000008</c:v>
                </c:pt>
                <c:pt idx="7163">
                  <c:v>-97.386500000000012</c:v>
                </c:pt>
                <c:pt idx="7164">
                  <c:v>-97.384500000000003</c:v>
                </c:pt>
                <c:pt idx="7165">
                  <c:v>-97.382500000000007</c:v>
                </c:pt>
                <c:pt idx="7166">
                  <c:v>-97.380500000000012</c:v>
                </c:pt>
                <c:pt idx="7167">
                  <c:v>-97.378500000000003</c:v>
                </c:pt>
                <c:pt idx="7168">
                  <c:v>-97.376500000000007</c:v>
                </c:pt>
                <c:pt idx="7169">
                  <c:v>-97.374500000000012</c:v>
                </c:pt>
                <c:pt idx="7170">
                  <c:v>-97.372500000000002</c:v>
                </c:pt>
                <c:pt idx="7171">
                  <c:v>-97.370500000000007</c:v>
                </c:pt>
                <c:pt idx="7172">
                  <c:v>-97.368500000000012</c:v>
                </c:pt>
                <c:pt idx="7173">
                  <c:v>-97.366500000000002</c:v>
                </c:pt>
                <c:pt idx="7174">
                  <c:v>-97.364500000000007</c:v>
                </c:pt>
                <c:pt idx="7175">
                  <c:v>-97.362500000000011</c:v>
                </c:pt>
                <c:pt idx="7176">
                  <c:v>-97.360500000000002</c:v>
                </c:pt>
                <c:pt idx="7177">
                  <c:v>-97.358500000000006</c:v>
                </c:pt>
                <c:pt idx="7178">
                  <c:v>-97.356500000000011</c:v>
                </c:pt>
                <c:pt idx="7179">
                  <c:v>-97.354500000000002</c:v>
                </c:pt>
                <c:pt idx="7180">
                  <c:v>-97.352500000000006</c:v>
                </c:pt>
                <c:pt idx="7181">
                  <c:v>-97.350500000000011</c:v>
                </c:pt>
                <c:pt idx="7182">
                  <c:v>-97.348500000000001</c:v>
                </c:pt>
                <c:pt idx="7183">
                  <c:v>-97.346500000000006</c:v>
                </c:pt>
                <c:pt idx="7184">
                  <c:v>-97.344500000000011</c:v>
                </c:pt>
                <c:pt idx="7185">
                  <c:v>-97.342500000000001</c:v>
                </c:pt>
                <c:pt idx="7186">
                  <c:v>-97.340500000000006</c:v>
                </c:pt>
                <c:pt idx="7187">
                  <c:v>-97.33850000000001</c:v>
                </c:pt>
                <c:pt idx="7188">
                  <c:v>-97.336500000000001</c:v>
                </c:pt>
                <c:pt idx="7189">
                  <c:v>-97.334500000000006</c:v>
                </c:pt>
                <c:pt idx="7190">
                  <c:v>-97.33250000000001</c:v>
                </c:pt>
                <c:pt idx="7191">
                  <c:v>-97.330500000000001</c:v>
                </c:pt>
                <c:pt idx="7192">
                  <c:v>-97.328500000000005</c:v>
                </c:pt>
                <c:pt idx="7193">
                  <c:v>-97.32650000000001</c:v>
                </c:pt>
                <c:pt idx="7194">
                  <c:v>-97.3245</c:v>
                </c:pt>
                <c:pt idx="7195">
                  <c:v>-97.322500000000005</c:v>
                </c:pt>
                <c:pt idx="7196">
                  <c:v>-97.32050000000001</c:v>
                </c:pt>
                <c:pt idx="7197">
                  <c:v>-97.3185</c:v>
                </c:pt>
                <c:pt idx="7198">
                  <c:v>-97.316500000000005</c:v>
                </c:pt>
                <c:pt idx="7199">
                  <c:v>-97.31450000000001</c:v>
                </c:pt>
                <c:pt idx="7200">
                  <c:v>-97.3125</c:v>
                </c:pt>
                <c:pt idx="7201">
                  <c:v>-97.310500000000005</c:v>
                </c:pt>
                <c:pt idx="7202">
                  <c:v>-97.308500000000009</c:v>
                </c:pt>
                <c:pt idx="7203">
                  <c:v>-97.3065</c:v>
                </c:pt>
                <c:pt idx="7204">
                  <c:v>-97.304500000000004</c:v>
                </c:pt>
                <c:pt idx="7205">
                  <c:v>-97.302500000000009</c:v>
                </c:pt>
                <c:pt idx="7206">
                  <c:v>-97.3005</c:v>
                </c:pt>
                <c:pt idx="7207">
                  <c:v>-97.298500000000004</c:v>
                </c:pt>
                <c:pt idx="7208">
                  <c:v>-97.296500000000009</c:v>
                </c:pt>
                <c:pt idx="7209">
                  <c:v>-97.294499999999999</c:v>
                </c:pt>
                <c:pt idx="7210">
                  <c:v>-97.292500000000004</c:v>
                </c:pt>
                <c:pt idx="7211">
                  <c:v>-97.290500000000009</c:v>
                </c:pt>
                <c:pt idx="7212">
                  <c:v>-97.288499999999999</c:v>
                </c:pt>
                <c:pt idx="7213">
                  <c:v>-97.286500000000004</c:v>
                </c:pt>
                <c:pt idx="7214">
                  <c:v>-97.284500000000008</c:v>
                </c:pt>
                <c:pt idx="7215">
                  <c:v>-97.282499999999999</c:v>
                </c:pt>
                <c:pt idx="7216">
                  <c:v>-97.280500000000004</c:v>
                </c:pt>
                <c:pt idx="7217">
                  <c:v>-97.278500000000008</c:v>
                </c:pt>
                <c:pt idx="7218">
                  <c:v>-97.276499999999999</c:v>
                </c:pt>
                <c:pt idx="7219">
                  <c:v>-97.274500000000003</c:v>
                </c:pt>
                <c:pt idx="7220">
                  <c:v>-97.272500000000008</c:v>
                </c:pt>
                <c:pt idx="7221">
                  <c:v>-97.270499999999998</c:v>
                </c:pt>
                <c:pt idx="7222">
                  <c:v>-97.268500000000003</c:v>
                </c:pt>
                <c:pt idx="7223">
                  <c:v>-97.266500000000008</c:v>
                </c:pt>
                <c:pt idx="7224">
                  <c:v>-97.264499999999998</c:v>
                </c:pt>
                <c:pt idx="7225">
                  <c:v>-97.262500000000003</c:v>
                </c:pt>
                <c:pt idx="7226">
                  <c:v>-97.260500000000008</c:v>
                </c:pt>
                <c:pt idx="7227">
                  <c:v>-97.258499999999998</c:v>
                </c:pt>
                <c:pt idx="7228">
                  <c:v>-97.256500000000003</c:v>
                </c:pt>
                <c:pt idx="7229">
                  <c:v>-97.254500000000007</c:v>
                </c:pt>
                <c:pt idx="7230">
                  <c:v>-97.252499999999998</c:v>
                </c:pt>
                <c:pt idx="7231">
                  <c:v>-97.250500000000002</c:v>
                </c:pt>
                <c:pt idx="7232">
                  <c:v>-97.248500000000007</c:v>
                </c:pt>
                <c:pt idx="7233">
                  <c:v>-97.246500000000012</c:v>
                </c:pt>
                <c:pt idx="7234">
                  <c:v>-97.244500000000002</c:v>
                </c:pt>
                <c:pt idx="7235">
                  <c:v>-97.242500000000007</c:v>
                </c:pt>
                <c:pt idx="7236">
                  <c:v>-97.240500000000011</c:v>
                </c:pt>
                <c:pt idx="7237">
                  <c:v>-97.238500000000002</c:v>
                </c:pt>
                <c:pt idx="7238">
                  <c:v>-97.236500000000007</c:v>
                </c:pt>
                <c:pt idx="7239">
                  <c:v>-97.234500000000011</c:v>
                </c:pt>
                <c:pt idx="7240">
                  <c:v>-97.232500000000002</c:v>
                </c:pt>
                <c:pt idx="7241">
                  <c:v>-97.230500000000006</c:v>
                </c:pt>
                <c:pt idx="7242">
                  <c:v>-97.228500000000011</c:v>
                </c:pt>
                <c:pt idx="7243">
                  <c:v>-97.226500000000001</c:v>
                </c:pt>
                <c:pt idx="7244">
                  <c:v>-97.224500000000006</c:v>
                </c:pt>
                <c:pt idx="7245">
                  <c:v>-97.222500000000011</c:v>
                </c:pt>
                <c:pt idx="7246">
                  <c:v>-97.220500000000001</c:v>
                </c:pt>
                <c:pt idx="7247">
                  <c:v>-97.218500000000006</c:v>
                </c:pt>
                <c:pt idx="7248">
                  <c:v>-97.216500000000011</c:v>
                </c:pt>
                <c:pt idx="7249">
                  <c:v>-97.214500000000001</c:v>
                </c:pt>
                <c:pt idx="7250">
                  <c:v>-97.212500000000006</c:v>
                </c:pt>
                <c:pt idx="7251">
                  <c:v>-97.21050000000001</c:v>
                </c:pt>
                <c:pt idx="7252">
                  <c:v>-97.208500000000001</c:v>
                </c:pt>
                <c:pt idx="7253">
                  <c:v>-97.206500000000005</c:v>
                </c:pt>
                <c:pt idx="7254">
                  <c:v>-97.20450000000001</c:v>
                </c:pt>
                <c:pt idx="7255">
                  <c:v>-97.202500000000001</c:v>
                </c:pt>
                <c:pt idx="7256">
                  <c:v>-97.200500000000005</c:v>
                </c:pt>
                <c:pt idx="7257">
                  <c:v>-97.19850000000001</c:v>
                </c:pt>
                <c:pt idx="7258">
                  <c:v>-97.1965</c:v>
                </c:pt>
                <c:pt idx="7259">
                  <c:v>-97.194500000000005</c:v>
                </c:pt>
                <c:pt idx="7260">
                  <c:v>-97.19250000000001</c:v>
                </c:pt>
                <c:pt idx="7261">
                  <c:v>-97.1905</c:v>
                </c:pt>
                <c:pt idx="7262">
                  <c:v>-97.188500000000005</c:v>
                </c:pt>
                <c:pt idx="7263">
                  <c:v>-97.186500000000009</c:v>
                </c:pt>
                <c:pt idx="7264">
                  <c:v>-97.1845</c:v>
                </c:pt>
                <c:pt idx="7265">
                  <c:v>-97.182500000000005</c:v>
                </c:pt>
                <c:pt idx="7266">
                  <c:v>-97.180500000000009</c:v>
                </c:pt>
                <c:pt idx="7267">
                  <c:v>-97.1785</c:v>
                </c:pt>
                <c:pt idx="7268">
                  <c:v>-97.176500000000004</c:v>
                </c:pt>
                <c:pt idx="7269">
                  <c:v>-97.174500000000009</c:v>
                </c:pt>
                <c:pt idx="7270">
                  <c:v>-97.172500000000014</c:v>
                </c:pt>
                <c:pt idx="7271">
                  <c:v>-97.170500000000004</c:v>
                </c:pt>
                <c:pt idx="7272">
                  <c:v>-97.168500000000009</c:v>
                </c:pt>
                <c:pt idx="7273">
                  <c:v>-97.166500000000013</c:v>
                </c:pt>
                <c:pt idx="7274">
                  <c:v>-97.164500000000004</c:v>
                </c:pt>
                <c:pt idx="7275">
                  <c:v>-97.162500000000009</c:v>
                </c:pt>
                <c:pt idx="7276">
                  <c:v>-97.160500000000013</c:v>
                </c:pt>
                <c:pt idx="7277">
                  <c:v>-97.158500000000004</c:v>
                </c:pt>
                <c:pt idx="7278">
                  <c:v>-97.156500000000008</c:v>
                </c:pt>
                <c:pt idx="7279">
                  <c:v>-97.154500000000013</c:v>
                </c:pt>
                <c:pt idx="7280">
                  <c:v>-97.152500000000003</c:v>
                </c:pt>
                <c:pt idx="7281">
                  <c:v>-97.150500000000008</c:v>
                </c:pt>
                <c:pt idx="7282">
                  <c:v>-97.148500000000013</c:v>
                </c:pt>
                <c:pt idx="7283">
                  <c:v>-97.146500000000003</c:v>
                </c:pt>
                <c:pt idx="7284">
                  <c:v>-97.144500000000008</c:v>
                </c:pt>
                <c:pt idx="7285">
                  <c:v>-97.142500000000013</c:v>
                </c:pt>
                <c:pt idx="7286">
                  <c:v>-97.140500000000003</c:v>
                </c:pt>
                <c:pt idx="7287">
                  <c:v>-97.138500000000008</c:v>
                </c:pt>
                <c:pt idx="7288">
                  <c:v>-97.136500000000012</c:v>
                </c:pt>
                <c:pt idx="7289">
                  <c:v>-97.134500000000003</c:v>
                </c:pt>
                <c:pt idx="7290">
                  <c:v>-97.132500000000007</c:v>
                </c:pt>
                <c:pt idx="7291">
                  <c:v>-97.130500000000012</c:v>
                </c:pt>
                <c:pt idx="7292">
                  <c:v>-97.128500000000003</c:v>
                </c:pt>
                <c:pt idx="7293">
                  <c:v>-97.126500000000007</c:v>
                </c:pt>
                <c:pt idx="7294">
                  <c:v>-97.124500000000012</c:v>
                </c:pt>
                <c:pt idx="7295">
                  <c:v>-97.122500000000002</c:v>
                </c:pt>
                <c:pt idx="7296">
                  <c:v>-97.120500000000007</c:v>
                </c:pt>
                <c:pt idx="7297">
                  <c:v>-97.118500000000012</c:v>
                </c:pt>
                <c:pt idx="7298">
                  <c:v>-97.116500000000002</c:v>
                </c:pt>
                <c:pt idx="7299">
                  <c:v>-97.114500000000007</c:v>
                </c:pt>
                <c:pt idx="7300">
                  <c:v>-97.112500000000011</c:v>
                </c:pt>
                <c:pt idx="7301">
                  <c:v>-97.110500000000002</c:v>
                </c:pt>
                <c:pt idx="7302">
                  <c:v>-97.108500000000006</c:v>
                </c:pt>
                <c:pt idx="7303">
                  <c:v>-97.106500000000011</c:v>
                </c:pt>
                <c:pt idx="7304">
                  <c:v>-97.104500000000002</c:v>
                </c:pt>
                <c:pt idx="7305">
                  <c:v>-97.102500000000006</c:v>
                </c:pt>
                <c:pt idx="7306">
                  <c:v>-97.100500000000011</c:v>
                </c:pt>
                <c:pt idx="7307">
                  <c:v>-97.098500000000001</c:v>
                </c:pt>
                <c:pt idx="7308">
                  <c:v>-97.096500000000006</c:v>
                </c:pt>
                <c:pt idx="7309">
                  <c:v>-97.094500000000011</c:v>
                </c:pt>
                <c:pt idx="7310">
                  <c:v>-97.092500000000001</c:v>
                </c:pt>
                <c:pt idx="7311">
                  <c:v>-97.090500000000006</c:v>
                </c:pt>
                <c:pt idx="7312">
                  <c:v>-97.08850000000001</c:v>
                </c:pt>
                <c:pt idx="7313">
                  <c:v>-97.086500000000001</c:v>
                </c:pt>
                <c:pt idx="7314">
                  <c:v>-97.084500000000006</c:v>
                </c:pt>
                <c:pt idx="7315">
                  <c:v>-97.08250000000001</c:v>
                </c:pt>
                <c:pt idx="7316">
                  <c:v>-97.080500000000001</c:v>
                </c:pt>
                <c:pt idx="7317">
                  <c:v>-97.078500000000005</c:v>
                </c:pt>
                <c:pt idx="7318">
                  <c:v>-97.07650000000001</c:v>
                </c:pt>
                <c:pt idx="7319">
                  <c:v>-97.0745</c:v>
                </c:pt>
                <c:pt idx="7320">
                  <c:v>-97.072500000000005</c:v>
                </c:pt>
                <c:pt idx="7321">
                  <c:v>-97.07050000000001</c:v>
                </c:pt>
                <c:pt idx="7322">
                  <c:v>-97.0685</c:v>
                </c:pt>
                <c:pt idx="7323">
                  <c:v>-97.066500000000005</c:v>
                </c:pt>
                <c:pt idx="7324">
                  <c:v>-97.06450000000001</c:v>
                </c:pt>
                <c:pt idx="7325">
                  <c:v>-97.0625</c:v>
                </c:pt>
                <c:pt idx="7326">
                  <c:v>-97.060500000000005</c:v>
                </c:pt>
                <c:pt idx="7327">
                  <c:v>-97.058500000000009</c:v>
                </c:pt>
                <c:pt idx="7328">
                  <c:v>-97.0565</c:v>
                </c:pt>
                <c:pt idx="7329">
                  <c:v>-97.054500000000004</c:v>
                </c:pt>
                <c:pt idx="7330">
                  <c:v>-97.052500000000009</c:v>
                </c:pt>
                <c:pt idx="7331">
                  <c:v>-97.0505</c:v>
                </c:pt>
                <c:pt idx="7332">
                  <c:v>-97.048500000000004</c:v>
                </c:pt>
                <c:pt idx="7333">
                  <c:v>-97.046500000000009</c:v>
                </c:pt>
                <c:pt idx="7334">
                  <c:v>-97.044499999999999</c:v>
                </c:pt>
                <c:pt idx="7335">
                  <c:v>-97.042500000000004</c:v>
                </c:pt>
                <c:pt idx="7336">
                  <c:v>-97.040500000000009</c:v>
                </c:pt>
                <c:pt idx="7337">
                  <c:v>-97.038499999999999</c:v>
                </c:pt>
                <c:pt idx="7338">
                  <c:v>-97.036500000000004</c:v>
                </c:pt>
                <c:pt idx="7339">
                  <c:v>-97.034500000000008</c:v>
                </c:pt>
                <c:pt idx="7340">
                  <c:v>-97.032499999999999</c:v>
                </c:pt>
                <c:pt idx="7341">
                  <c:v>-97.030500000000004</c:v>
                </c:pt>
                <c:pt idx="7342">
                  <c:v>-97.028500000000008</c:v>
                </c:pt>
                <c:pt idx="7343">
                  <c:v>-97.026499999999999</c:v>
                </c:pt>
                <c:pt idx="7344">
                  <c:v>-97.024500000000003</c:v>
                </c:pt>
                <c:pt idx="7345">
                  <c:v>-97.022500000000008</c:v>
                </c:pt>
                <c:pt idx="7346">
                  <c:v>-97.020499999999998</c:v>
                </c:pt>
                <c:pt idx="7347">
                  <c:v>-97.018500000000003</c:v>
                </c:pt>
                <c:pt idx="7348">
                  <c:v>-97.016500000000008</c:v>
                </c:pt>
                <c:pt idx="7349">
                  <c:v>-97.014499999999998</c:v>
                </c:pt>
                <c:pt idx="7350">
                  <c:v>-97.012500000000003</c:v>
                </c:pt>
                <c:pt idx="7351">
                  <c:v>-97.010500000000008</c:v>
                </c:pt>
                <c:pt idx="7352">
                  <c:v>-97.008499999999998</c:v>
                </c:pt>
                <c:pt idx="7353">
                  <c:v>-97.006500000000003</c:v>
                </c:pt>
                <c:pt idx="7354">
                  <c:v>-97.004500000000007</c:v>
                </c:pt>
                <c:pt idx="7355">
                  <c:v>-97.002499999999998</c:v>
                </c:pt>
                <c:pt idx="7356">
                  <c:v>-97.000500000000002</c:v>
                </c:pt>
                <c:pt idx="7357">
                  <c:v>-96.998500000000007</c:v>
                </c:pt>
                <c:pt idx="7358">
                  <c:v>-96.996500000000012</c:v>
                </c:pt>
                <c:pt idx="7359">
                  <c:v>-96.994500000000002</c:v>
                </c:pt>
                <c:pt idx="7360">
                  <c:v>-96.992500000000007</c:v>
                </c:pt>
                <c:pt idx="7361">
                  <c:v>-96.990500000000011</c:v>
                </c:pt>
                <c:pt idx="7362">
                  <c:v>-96.988500000000002</c:v>
                </c:pt>
                <c:pt idx="7363">
                  <c:v>-96.986500000000007</c:v>
                </c:pt>
                <c:pt idx="7364">
                  <c:v>-96.984500000000011</c:v>
                </c:pt>
                <c:pt idx="7365">
                  <c:v>-96.982500000000002</c:v>
                </c:pt>
                <c:pt idx="7366">
                  <c:v>-96.980500000000006</c:v>
                </c:pt>
                <c:pt idx="7367">
                  <c:v>-96.978500000000011</c:v>
                </c:pt>
                <c:pt idx="7368">
                  <c:v>-96.976500000000001</c:v>
                </c:pt>
                <c:pt idx="7369">
                  <c:v>-96.974500000000006</c:v>
                </c:pt>
                <c:pt idx="7370">
                  <c:v>-96.972500000000011</c:v>
                </c:pt>
                <c:pt idx="7371">
                  <c:v>-96.970500000000001</c:v>
                </c:pt>
                <c:pt idx="7372">
                  <c:v>-96.968500000000006</c:v>
                </c:pt>
                <c:pt idx="7373">
                  <c:v>-96.966500000000011</c:v>
                </c:pt>
                <c:pt idx="7374">
                  <c:v>-96.964500000000001</c:v>
                </c:pt>
                <c:pt idx="7375">
                  <c:v>-96.962500000000006</c:v>
                </c:pt>
                <c:pt idx="7376">
                  <c:v>-96.96050000000001</c:v>
                </c:pt>
                <c:pt idx="7377">
                  <c:v>-96.958500000000001</c:v>
                </c:pt>
                <c:pt idx="7378">
                  <c:v>-96.956500000000005</c:v>
                </c:pt>
                <c:pt idx="7379">
                  <c:v>-96.95450000000001</c:v>
                </c:pt>
                <c:pt idx="7380">
                  <c:v>-96.952500000000001</c:v>
                </c:pt>
                <c:pt idx="7381">
                  <c:v>-96.950500000000005</c:v>
                </c:pt>
                <c:pt idx="7382">
                  <c:v>-96.94850000000001</c:v>
                </c:pt>
                <c:pt idx="7383">
                  <c:v>-96.9465</c:v>
                </c:pt>
                <c:pt idx="7384">
                  <c:v>-96.944500000000005</c:v>
                </c:pt>
                <c:pt idx="7385">
                  <c:v>-96.94250000000001</c:v>
                </c:pt>
                <c:pt idx="7386">
                  <c:v>-96.9405</c:v>
                </c:pt>
                <c:pt idx="7387">
                  <c:v>-96.938500000000005</c:v>
                </c:pt>
                <c:pt idx="7388">
                  <c:v>-96.936500000000009</c:v>
                </c:pt>
                <c:pt idx="7389">
                  <c:v>-96.9345</c:v>
                </c:pt>
                <c:pt idx="7390">
                  <c:v>-96.932500000000005</c:v>
                </c:pt>
                <c:pt idx="7391">
                  <c:v>-96.930500000000009</c:v>
                </c:pt>
                <c:pt idx="7392">
                  <c:v>-96.9285</c:v>
                </c:pt>
                <c:pt idx="7393">
                  <c:v>-96.926500000000004</c:v>
                </c:pt>
                <c:pt idx="7394">
                  <c:v>-96.924500000000009</c:v>
                </c:pt>
                <c:pt idx="7395">
                  <c:v>-96.922500000000014</c:v>
                </c:pt>
                <c:pt idx="7396">
                  <c:v>-96.920500000000004</c:v>
                </c:pt>
                <c:pt idx="7397">
                  <c:v>-96.918500000000009</c:v>
                </c:pt>
                <c:pt idx="7398">
                  <c:v>-96.916500000000013</c:v>
                </c:pt>
                <c:pt idx="7399">
                  <c:v>-96.914500000000004</c:v>
                </c:pt>
                <c:pt idx="7400">
                  <c:v>-96.912500000000009</c:v>
                </c:pt>
                <c:pt idx="7401">
                  <c:v>-96.910500000000013</c:v>
                </c:pt>
                <c:pt idx="7402">
                  <c:v>-96.908500000000004</c:v>
                </c:pt>
                <c:pt idx="7403">
                  <c:v>-96.906500000000008</c:v>
                </c:pt>
                <c:pt idx="7404">
                  <c:v>-96.904500000000013</c:v>
                </c:pt>
                <c:pt idx="7405">
                  <c:v>-96.902500000000003</c:v>
                </c:pt>
                <c:pt idx="7406">
                  <c:v>-96.900500000000008</c:v>
                </c:pt>
                <c:pt idx="7407">
                  <c:v>-96.898500000000013</c:v>
                </c:pt>
                <c:pt idx="7408">
                  <c:v>-96.896500000000003</c:v>
                </c:pt>
                <c:pt idx="7409">
                  <c:v>-96.894500000000008</c:v>
                </c:pt>
                <c:pt idx="7410">
                  <c:v>-96.892500000000013</c:v>
                </c:pt>
                <c:pt idx="7411">
                  <c:v>-96.890500000000003</c:v>
                </c:pt>
                <c:pt idx="7412">
                  <c:v>-96.888500000000008</c:v>
                </c:pt>
                <c:pt idx="7413">
                  <c:v>-96.886500000000012</c:v>
                </c:pt>
                <c:pt idx="7414">
                  <c:v>-96.884500000000003</c:v>
                </c:pt>
                <c:pt idx="7415">
                  <c:v>-96.882500000000007</c:v>
                </c:pt>
                <c:pt idx="7416">
                  <c:v>-96.880500000000012</c:v>
                </c:pt>
                <c:pt idx="7417">
                  <c:v>-96.878500000000003</c:v>
                </c:pt>
                <c:pt idx="7418">
                  <c:v>-96.876500000000007</c:v>
                </c:pt>
                <c:pt idx="7419">
                  <c:v>-96.874500000000012</c:v>
                </c:pt>
                <c:pt idx="7420">
                  <c:v>-96.872500000000002</c:v>
                </c:pt>
                <c:pt idx="7421">
                  <c:v>-96.870500000000007</c:v>
                </c:pt>
                <c:pt idx="7422">
                  <c:v>-96.868500000000012</c:v>
                </c:pt>
                <c:pt idx="7423">
                  <c:v>-96.866500000000002</c:v>
                </c:pt>
                <c:pt idx="7424">
                  <c:v>-96.864500000000007</c:v>
                </c:pt>
                <c:pt idx="7425">
                  <c:v>-96.862500000000011</c:v>
                </c:pt>
                <c:pt idx="7426">
                  <c:v>-96.860500000000002</c:v>
                </c:pt>
                <c:pt idx="7427">
                  <c:v>-96.858500000000006</c:v>
                </c:pt>
                <c:pt idx="7428">
                  <c:v>-96.856500000000011</c:v>
                </c:pt>
                <c:pt idx="7429">
                  <c:v>-96.854500000000002</c:v>
                </c:pt>
                <c:pt idx="7430">
                  <c:v>-96.852500000000006</c:v>
                </c:pt>
                <c:pt idx="7431">
                  <c:v>-96.850500000000011</c:v>
                </c:pt>
                <c:pt idx="7432">
                  <c:v>-96.848500000000001</c:v>
                </c:pt>
                <c:pt idx="7433">
                  <c:v>-96.846500000000006</c:v>
                </c:pt>
                <c:pt idx="7434">
                  <c:v>-96.844500000000011</c:v>
                </c:pt>
                <c:pt idx="7435">
                  <c:v>-96.842500000000001</c:v>
                </c:pt>
                <c:pt idx="7436">
                  <c:v>-96.840500000000006</c:v>
                </c:pt>
                <c:pt idx="7437">
                  <c:v>-96.83850000000001</c:v>
                </c:pt>
                <c:pt idx="7438">
                  <c:v>-96.836500000000001</c:v>
                </c:pt>
                <c:pt idx="7439">
                  <c:v>-96.834500000000006</c:v>
                </c:pt>
                <c:pt idx="7440">
                  <c:v>-96.83250000000001</c:v>
                </c:pt>
                <c:pt idx="7441">
                  <c:v>-96.830500000000001</c:v>
                </c:pt>
                <c:pt idx="7442">
                  <c:v>-96.828500000000005</c:v>
                </c:pt>
                <c:pt idx="7443">
                  <c:v>-96.82650000000001</c:v>
                </c:pt>
                <c:pt idx="7444">
                  <c:v>-96.8245</c:v>
                </c:pt>
                <c:pt idx="7445">
                  <c:v>-96.822500000000005</c:v>
                </c:pt>
                <c:pt idx="7446">
                  <c:v>-96.82050000000001</c:v>
                </c:pt>
                <c:pt idx="7447">
                  <c:v>-96.8185</c:v>
                </c:pt>
                <c:pt idx="7448">
                  <c:v>-96.816500000000005</c:v>
                </c:pt>
                <c:pt idx="7449">
                  <c:v>-96.81450000000001</c:v>
                </c:pt>
                <c:pt idx="7450">
                  <c:v>-96.8125</c:v>
                </c:pt>
                <c:pt idx="7451">
                  <c:v>-96.810500000000005</c:v>
                </c:pt>
                <c:pt idx="7452">
                  <c:v>-96.808500000000009</c:v>
                </c:pt>
                <c:pt idx="7453">
                  <c:v>-96.8065</c:v>
                </c:pt>
                <c:pt idx="7454">
                  <c:v>-96.804500000000004</c:v>
                </c:pt>
                <c:pt idx="7455">
                  <c:v>-96.802500000000009</c:v>
                </c:pt>
                <c:pt idx="7456">
                  <c:v>-96.8005</c:v>
                </c:pt>
                <c:pt idx="7457">
                  <c:v>-96.798500000000004</c:v>
                </c:pt>
                <c:pt idx="7458">
                  <c:v>-96.796500000000009</c:v>
                </c:pt>
                <c:pt idx="7459">
                  <c:v>-96.794499999999999</c:v>
                </c:pt>
                <c:pt idx="7460">
                  <c:v>-96.792500000000004</c:v>
                </c:pt>
                <c:pt idx="7461">
                  <c:v>-96.790500000000009</c:v>
                </c:pt>
                <c:pt idx="7462">
                  <c:v>-96.788499999999999</c:v>
                </c:pt>
                <c:pt idx="7463">
                  <c:v>-96.786500000000004</c:v>
                </c:pt>
                <c:pt idx="7464">
                  <c:v>-96.784500000000008</c:v>
                </c:pt>
                <c:pt idx="7465">
                  <c:v>-96.782499999999999</c:v>
                </c:pt>
                <c:pt idx="7466">
                  <c:v>-96.780500000000004</c:v>
                </c:pt>
                <c:pt idx="7467">
                  <c:v>-96.778500000000008</c:v>
                </c:pt>
                <c:pt idx="7468">
                  <c:v>-96.776499999999999</c:v>
                </c:pt>
                <c:pt idx="7469">
                  <c:v>-96.774500000000003</c:v>
                </c:pt>
                <c:pt idx="7470">
                  <c:v>-96.772500000000008</c:v>
                </c:pt>
                <c:pt idx="7471">
                  <c:v>-96.770499999999998</c:v>
                </c:pt>
                <c:pt idx="7472">
                  <c:v>-96.768500000000003</c:v>
                </c:pt>
                <c:pt idx="7473">
                  <c:v>-96.766500000000008</c:v>
                </c:pt>
                <c:pt idx="7474">
                  <c:v>-96.764499999999998</c:v>
                </c:pt>
                <c:pt idx="7475">
                  <c:v>-96.762500000000003</c:v>
                </c:pt>
                <c:pt idx="7476">
                  <c:v>-96.760500000000008</c:v>
                </c:pt>
                <c:pt idx="7477">
                  <c:v>-96.758499999999998</c:v>
                </c:pt>
                <c:pt idx="7478">
                  <c:v>-96.756500000000003</c:v>
                </c:pt>
                <c:pt idx="7479">
                  <c:v>-96.754500000000007</c:v>
                </c:pt>
                <c:pt idx="7480">
                  <c:v>-96.752499999999998</c:v>
                </c:pt>
                <c:pt idx="7481">
                  <c:v>-96.750500000000002</c:v>
                </c:pt>
                <c:pt idx="7482">
                  <c:v>-96.748500000000007</c:v>
                </c:pt>
                <c:pt idx="7483">
                  <c:v>-96.746500000000012</c:v>
                </c:pt>
                <c:pt idx="7484">
                  <c:v>-96.744500000000002</c:v>
                </c:pt>
                <c:pt idx="7485">
                  <c:v>-96.742500000000007</c:v>
                </c:pt>
                <c:pt idx="7486">
                  <c:v>-96.740500000000011</c:v>
                </c:pt>
                <c:pt idx="7487">
                  <c:v>-96.738500000000002</c:v>
                </c:pt>
                <c:pt idx="7488">
                  <c:v>-96.736500000000007</c:v>
                </c:pt>
                <c:pt idx="7489">
                  <c:v>-96.734500000000011</c:v>
                </c:pt>
                <c:pt idx="7490">
                  <c:v>-96.732500000000002</c:v>
                </c:pt>
                <c:pt idx="7491">
                  <c:v>-96.730500000000006</c:v>
                </c:pt>
                <c:pt idx="7492">
                  <c:v>-96.728500000000011</c:v>
                </c:pt>
                <c:pt idx="7493">
                  <c:v>-96.726500000000001</c:v>
                </c:pt>
                <c:pt idx="7494">
                  <c:v>-96.724500000000006</c:v>
                </c:pt>
                <c:pt idx="7495">
                  <c:v>-96.722500000000011</c:v>
                </c:pt>
                <c:pt idx="7496">
                  <c:v>-96.720500000000001</c:v>
                </c:pt>
                <c:pt idx="7497">
                  <c:v>-96.718500000000006</c:v>
                </c:pt>
                <c:pt idx="7498">
                  <c:v>-96.716500000000011</c:v>
                </c:pt>
                <c:pt idx="7499">
                  <c:v>-96.714500000000001</c:v>
                </c:pt>
                <c:pt idx="7500">
                  <c:v>-96.712500000000006</c:v>
                </c:pt>
                <c:pt idx="7501">
                  <c:v>-96.71050000000001</c:v>
                </c:pt>
                <c:pt idx="7502">
                  <c:v>-96.708500000000001</c:v>
                </c:pt>
                <c:pt idx="7503">
                  <c:v>-96.706500000000005</c:v>
                </c:pt>
                <c:pt idx="7504">
                  <c:v>-96.70450000000001</c:v>
                </c:pt>
                <c:pt idx="7505">
                  <c:v>-96.702500000000001</c:v>
                </c:pt>
                <c:pt idx="7506">
                  <c:v>-96.700500000000005</c:v>
                </c:pt>
                <c:pt idx="7507">
                  <c:v>-96.69850000000001</c:v>
                </c:pt>
                <c:pt idx="7508">
                  <c:v>-96.6965</c:v>
                </c:pt>
                <c:pt idx="7509">
                  <c:v>-96.694500000000005</c:v>
                </c:pt>
                <c:pt idx="7510">
                  <c:v>-96.69250000000001</c:v>
                </c:pt>
                <c:pt idx="7511">
                  <c:v>-96.6905</c:v>
                </c:pt>
                <c:pt idx="7512">
                  <c:v>-96.688500000000005</c:v>
                </c:pt>
                <c:pt idx="7513">
                  <c:v>-96.686500000000009</c:v>
                </c:pt>
                <c:pt idx="7514">
                  <c:v>-96.6845</c:v>
                </c:pt>
                <c:pt idx="7515">
                  <c:v>-96.682500000000005</c:v>
                </c:pt>
                <c:pt idx="7516">
                  <c:v>-96.680500000000009</c:v>
                </c:pt>
                <c:pt idx="7517">
                  <c:v>-96.6785</c:v>
                </c:pt>
                <c:pt idx="7518">
                  <c:v>-96.676500000000004</c:v>
                </c:pt>
                <c:pt idx="7519">
                  <c:v>-96.674500000000009</c:v>
                </c:pt>
                <c:pt idx="7520">
                  <c:v>-96.672500000000014</c:v>
                </c:pt>
                <c:pt idx="7521">
                  <c:v>-96.670500000000004</c:v>
                </c:pt>
                <c:pt idx="7522">
                  <c:v>-96.668500000000009</c:v>
                </c:pt>
                <c:pt idx="7523">
                  <c:v>-96.666500000000013</c:v>
                </c:pt>
                <c:pt idx="7524">
                  <c:v>-96.664500000000004</c:v>
                </c:pt>
                <c:pt idx="7525">
                  <c:v>-96.662500000000009</c:v>
                </c:pt>
                <c:pt idx="7526">
                  <c:v>-96.660500000000013</c:v>
                </c:pt>
                <c:pt idx="7527">
                  <c:v>-96.658500000000004</c:v>
                </c:pt>
                <c:pt idx="7528">
                  <c:v>-96.656500000000008</c:v>
                </c:pt>
                <c:pt idx="7529">
                  <c:v>-96.654500000000013</c:v>
                </c:pt>
                <c:pt idx="7530">
                  <c:v>-96.652500000000003</c:v>
                </c:pt>
                <c:pt idx="7531">
                  <c:v>-96.650500000000008</c:v>
                </c:pt>
                <c:pt idx="7532">
                  <c:v>-96.648500000000013</c:v>
                </c:pt>
                <c:pt idx="7533">
                  <c:v>-96.646500000000003</c:v>
                </c:pt>
                <c:pt idx="7534">
                  <c:v>-96.644500000000008</c:v>
                </c:pt>
                <c:pt idx="7535">
                  <c:v>-96.642500000000013</c:v>
                </c:pt>
                <c:pt idx="7536">
                  <c:v>-96.640500000000003</c:v>
                </c:pt>
                <c:pt idx="7537">
                  <c:v>-96.638500000000008</c:v>
                </c:pt>
                <c:pt idx="7538">
                  <c:v>-96.636500000000012</c:v>
                </c:pt>
                <c:pt idx="7539">
                  <c:v>-96.634500000000003</c:v>
                </c:pt>
                <c:pt idx="7540">
                  <c:v>-96.632500000000007</c:v>
                </c:pt>
                <c:pt idx="7541">
                  <c:v>-96.630500000000012</c:v>
                </c:pt>
                <c:pt idx="7542">
                  <c:v>-96.628500000000003</c:v>
                </c:pt>
                <c:pt idx="7543">
                  <c:v>-96.626500000000007</c:v>
                </c:pt>
                <c:pt idx="7544">
                  <c:v>-96.624500000000012</c:v>
                </c:pt>
                <c:pt idx="7545">
                  <c:v>-96.622500000000002</c:v>
                </c:pt>
                <c:pt idx="7546">
                  <c:v>-96.620500000000007</c:v>
                </c:pt>
                <c:pt idx="7547">
                  <c:v>-96.618500000000012</c:v>
                </c:pt>
                <c:pt idx="7548">
                  <c:v>-96.616500000000002</c:v>
                </c:pt>
                <c:pt idx="7549">
                  <c:v>-96.614500000000007</c:v>
                </c:pt>
                <c:pt idx="7550">
                  <c:v>-96.612500000000011</c:v>
                </c:pt>
                <c:pt idx="7551">
                  <c:v>-96.610500000000002</c:v>
                </c:pt>
                <c:pt idx="7552">
                  <c:v>-96.608500000000006</c:v>
                </c:pt>
                <c:pt idx="7553">
                  <c:v>-96.606500000000011</c:v>
                </c:pt>
                <c:pt idx="7554">
                  <c:v>-96.604500000000002</c:v>
                </c:pt>
                <c:pt idx="7555">
                  <c:v>-96.602500000000006</c:v>
                </c:pt>
                <c:pt idx="7556">
                  <c:v>-96.600500000000011</c:v>
                </c:pt>
                <c:pt idx="7557">
                  <c:v>-96.598500000000001</c:v>
                </c:pt>
                <c:pt idx="7558">
                  <c:v>-96.596500000000006</c:v>
                </c:pt>
                <c:pt idx="7559">
                  <c:v>-96.594500000000011</c:v>
                </c:pt>
                <c:pt idx="7560">
                  <c:v>-96.592500000000001</c:v>
                </c:pt>
                <c:pt idx="7561">
                  <c:v>-96.590500000000006</c:v>
                </c:pt>
                <c:pt idx="7562">
                  <c:v>-96.58850000000001</c:v>
                </c:pt>
                <c:pt idx="7563">
                  <c:v>-96.586500000000001</c:v>
                </c:pt>
                <c:pt idx="7564">
                  <c:v>-96.584500000000006</c:v>
                </c:pt>
                <c:pt idx="7565">
                  <c:v>-96.58250000000001</c:v>
                </c:pt>
                <c:pt idx="7566">
                  <c:v>-96.580500000000001</c:v>
                </c:pt>
                <c:pt idx="7567">
                  <c:v>-96.578500000000005</c:v>
                </c:pt>
                <c:pt idx="7568">
                  <c:v>-96.57650000000001</c:v>
                </c:pt>
                <c:pt idx="7569">
                  <c:v>-96.5745</c:v>
                </c:pt>
                <c:pt idx="7570">
                  <c:v>-96.572500000000005</c:v>
                </c:pt>
                <c:pt idx="7571">
                  <c:v>-96.57050000000001</c:v>
                </c:pt>
                <c:pt idx="7572">
                  <c:v>-96.5685</c:v>
                </c:pt>
                <c:pt idx="7573">
                  <c:v>-96.566500000000005</c:v>
                </c:pt>
                <c:pt idx="7574">
                  <c:v>-96.56450000000001</c:v>
                </c:pt>
                <c:pt idx="7575">
                  <c:v>-96.5625</c:v>
                </c:pt>
                <c:pt idx="7576">
                  <c:v>-96.560500000000005</c:v>
                </c:pt>
                <c:pt idx="7577">
                  <c:v>-96.558500000000009</c:v>
                </c:pt>
                <c:pt idx="7578">
                  <c:v>-96.5565</c:v>
                </c:pt>
                <c:pt idx="7579">
                  <c:v>-96.554500000000004</c:v>
                </c:pt>
                <c:pt idx="7580">
                  <c:v>-96.552500000000009</c:v>
                </c:pt>
                <c:pt idx="7581">
                  <c:v>-96.5505</c:v>
                </c:pt>
                <c:pt idx="7582">
                  <c:v>-96.548500000000004</c:v>
                </c:pt>
                <c:pt idx="7583">
                  <c:v>-96.546500000000009</c:v>
                </c:pt>
                <c:pt idx="7584">
                  <c:v>-96.544499999999999</c:v>
                </c:pt>
                <c:pt idx="7585">
                  <c:v>-96.542500000000004</c:v>
                </c:pt>
                <c:pt idx="7586">
                  <c:v>-96.540500000000009</c:v>
                </c:pt>
                <c:pt idx="7587">
                  <c:v>-96.538499999999999</c:v>
                </c:pt>
                <c:pt idx="7588">
                  <c:v>-96.536500000000004</c:v>
                </c:pt>
                <c:pt idx="7589">
                  <c:v>-96.534500000000008</c:v>
                </c:pt>
                <c:pt idx="7590">
                  <c:v>-96.532499999999999</c:v>
                </c:pt>
                <c:pt idx="7591">
                  <c:v>-96.530500000000004</c:v>
                </c:pt>
                <c:pt idx="7592">
                  <c:v>-96.528500000000008</c:v>
                </c:pt>
                <c:pt idx="7593">
                  <c:v>-96.526499999999999</c:v>
                </c:pt>
                <c:pt idx="7594">
                  <c:v>-96.524500000000003</c:v>
                </c:pt>
                <c:pt idx="7595">
                  <c:v>-96.522500000000008</c:v>
                </c:pt>
                <c:pt idx="7596">
                  <c:v>-96.520499999999998</c:v>
                </c:pt>
                <c:pt idx="7597">
                  <c:v>-96.518500000000003</c:v>
                </c:pt>
                <c:pt idx="7598">
                  <c:v>-96.516500000000008</c:v>
                </c:pt>
                <c:pt idx="7599">
                  <c:v>-96.514499999999998</c:v>
                </c:pt>
                <c:pt idx="7600">
                  <c:v>-96.512500000000003</c:v>
                </c:pt>
                <c:pt idx="7601">
                  <c:v>-96.510500000000008</c:v>
                </c:pt>
                <c:pt idx="7602">
                  <c:v>-96.508499999999998</c:v>
                </c:pt>
                <c:pt idx="7603">
                  <c:v>-96.506500000000003</c:v>
                </c:pt>
                <c:pt idx="7604">
                  <c:v>-96.504500000000007</c:v>
                </c:pt>
                <c:pt idx="7605">
                  <c:v>-96.502499999999998</c:v>
                </c:pt>
                <c:pt idx="7606">
                  <c:v>-96.500500000000002</c:v>
                </c:pt>
                <c:pt idx="7607">
                  <c:v>-96.498500000000007</c:v>
                </c:pt>
                <c:pt idx="7608">
                  <c:v>-96.496500000000012</c:v>
                </c:pt>
                <c:pt idx="7609">
                  <c:v>-96.494500000000002</c:v>
                </c:pt>
                <c:pt idx="7610">
                  <c:v>-96.492500000000007</c:v>
                </c:pt>
                <c:pt idx="7611">
                  <c:v>-96.490500000000011</c:v>
                </c:pt>
                <c:pt idx="7612">
                  <c:v>-96.488500000000002</c:v>
                </c:pt>
                <c:pt idx="7613">
                  <c:v>-96.486500000000007</c:v>
                </c:pt>
                <c:pt idx="7614">
                  <c:v>-96.484500000000011</c:v>
                </c:pt>
                <c:pt idx="7615">
                  <c:v>-96.482500000000002</c:v>
                </c:pt>
                <c:pt idx="7616">
                  <c:v>-96.480500000000006</c:v>
                </c:pt>
                <c:pt idx="7617">
                  <c:v>-96.478500000000011</c:v>
                </c:pt>
                <c:pt idx="7618">
                  <c:v>-96.476500000000001</c:v>
                </c:pt>
                <c:pt idx="7619">
                  <c:v>-96.474500000000006</c:v>
                </c:pt>
                <c:pt idx="7620">
                  <c:v>-96.472500000000011</c:v>
                </c:pt>
                <c:pt idx="7621">
                  <c:v>-96.470500000000001</c:v>
                </c:pt>
                <c:pt idx="7622">
                  <c:v>-96.468500000000006</c:v>
                </c:pt>
                <c:pt idx="7623">
                  <c:v>-96.466500000000011</c:v>
                </c:pt>
                <c:pt idx="7624">
                  <c:v>-96.464500000000001</c:v>
                </c:pt>
                <c:pt idx="7625">
                  <c:v>-96.462500000000006</c:v>
                </c:pt>
                <c:pt idx="7626">
                  <c:v>-96.46050000000001</c:v>
                </c:pt>
                <c:pt idx="7627">
                  <c:v>-96.458500000000001</c:v>
                </c:pt>
                <c:pt idx="7628">
                  <c:v>-96.456500000000005</c:v>
                </c:pt>
                <c:pt idx="7629">
                  <c:v>-96.45450000000001</c:v>
                </c:pt>
                <c:pt idx="7630">
                  <c:v>-96.452500000000001</c:v>
                </c:pt>
                <c:pt idx="7631">
                  <c:v>-96.450500000000005</c:v>
                </c:pt>
                <c:pt idx="7632">
                  <c:v>-96.44850000000001</c:v>
                </c:pt>
                <c:pt idx="7633">
                  <c:v>-96.4465</c:v>
                </c:pt>
                <c:pt idx="7634">
                  <c:v>-96.444500000000005</c:v>
                </c:pt>
                <c:pt idx="7635">
                  <c:v>-96.44250000000001</c:v>
                </c:pt>
                <c:pt idx="7636">
                  <c:v>-96.4405</c:v>
                </c:pt>
                <c:pt idx="7637">
                  <c:v>-96.438500000000005</c:v>
                </c:pt>
                <c:pt idx="7638">
                  <c:v>-96.436500000000009</c:v>
                </c:pt>
                <c:pt idx="7639">
                  <c:v>-96.4345</c:v>
                </c:pt>
                <c:pt idx="7640">
                  <c:v>-96.432500000000005</c:v>
                </c:pt>
                <c:pt idx="7641">
                  <c:v>-96.430500000000009</c:v>
                </c:pt>
                <c:pt idx="7642">
                  <c:v>-96.4285</c:v>
                </c:pt>
                <c:pt idx="7643">
                  <c:v>-96.426500000000004</c:v>
                </c:pt>
                <c:pt idx="7644">
                  <c:v>-96.424500000000009</c:v>
                </c:pt>
                <c:pt idx="7645">
                  <c:v>-96.422500000000014</c:v>
                </c:pt>
                <c:pt idx="7646">
                  <c:v>-96.420500000000004</c:v>
                </c:pt>
                <c:pt idx="7647">
                  <c:v>-96.418500000000009</c:v>
                </c:pt>
                <c:pt idx="7648">
                  <c:v>-96.416500000000013</c:v>
                </c:pt>
                <c:pt idx="7649">
                  <c:v>-96.414500000000004</c:v>
                </c:pt>
                <c:pt idx="7650">
                  <c:v>-96.412500000000009</c:v>
                </c:pt>
                <c:pt idx="7651">
                  <c:v>-96.410500000000013</c:v>
                </c:pt>
                <c:pt idx="7652">
                  <c:v>-96.408500000000004</c:v>
                </c:pt>
                <c:pt idx="7653">
                  <c:v>-96.406500000000008</c:v>
                </c:pt>
                <c:pt idx="7654">
                  <c:v>-96.404500000000013</c:v>
                </c:pt>
                <c:pt idx="7655">
                  <c:v>-96.402500000000003</c:v>
                </c:pt>
                <c:pt idx="7656">
                  <c:v>-96.400500000000008</c:v>
                </c:pt>
                <c:pt idx="7657">
                  <c:v>-96.398500000000013</c:v>
                </c:pt>
                <c:pt idx="7658">
                  <c:v>-96.396500000000003</c:v>
                </c:pt>
                <c:pt idx="7659">
                  <c:v>-96.394500000000008</c:v>
                </c:pt>
                <c:pt idx="7660">
                  <c:v>-96.392500000000013</c:v>
                </c:pt>
                <c:pt idx="7661">
                  <c:v>-96.390500000000003</c:v>
                </c:pt>
                <c:pt idx="7662">
                  <c:v>-96.388500000000008</c:v>
                </c:pt>
                <c:pt idx="7663">
                  <c:v>-96.386500000000012</c:v>
                </c:pt>
                <c:pt idx="7664">
                  <c:v>-96.384500000000003</c:v>
                </c:pt>
                <c:pt idx="7665">
                  <c:v>-96.382500000000007</c:v>
                </c:pt>
                <c:pt idx="7666">
                  <c:v>-96.380500000000012</c:v>
                </c:pt>
                <c:pt idx="7667">
                  <c:v>-96.378500000000003</c:v>
                </c:pt>
                <c:pt idx="7668">
                  <c:v>-96.376500000000007</c:v>
                </c:pt>
                <c:pt idx="7669">
                  <c:v>-96.374500000000012</c:v>
                </c:pt>
                <c:pt idx="7670">
                  <c:v>-96.372500000000002</c:v>
                </c:pt>
                <c:pt idx="7671">
                  <c:v>-96.370500000000007</c:v>
                </c:pt>
                <c:pt idx="7672">
                  <c:v>-96.368500000000012</c:v>
                </c:pt>
                <c:pt idx="7673">
                  <c:v>-96.366500000000002</c:v>
                </c:pt>
                <c:pt idx="7674">
                  <c:v>-96.364500000000007</c:v>
                </c:pt>
                <c:pt idx="7675">
                  <c:v>-96.362500000000011</c:v>
                </c:pt>
                <c:pt idx="7676">
                  <c:v>-96.360500000000002</c:v>
                </c:pt>
                <c:pt idx="7677">
                  <c:v>-96.358500000000006</c:v>
                </c:pt>
                <c:pt idx="7678">
                  <c:v>-96.356500000000011</c:v>
                </c:pt>
                <c:pt idx="7679">
                  <c:v>-96.354500000000002</c:v>
                </c:pt>
                <c:pt idx="7680">
                  <c:v>-96.352500000000006</c:v>
                </c:pt>
                <c:pt idx="7681">
                  <c:v>-96.350500000000011</c:v>
                </c:pt>
                <c:pt idx="7682">
                  <c:v>-96.348500000000001</c:v>
                </c:pt>
                <c:pt idx="7683">
                  <c:v>-96.346500000000006</c:v>
                </c:pt>
                <c:pt idx="7684">
                  <c:v>-96.344500000000011</c:v>
                </c:pt>
                <c:pt idx="7685">
                  <c:v>-96.342500000000001</c:v>
                </c:pt>
                <c:pt idx="7686">
                  <c:v>-96.340500000000006</c:v>
                </c:pt>
                <c:pt idx="7687">
                  <c:v>-96.33850000000001</c:v>
                </c:pt>
                <c:pt idx="7688">
                  <c:v>-96.336500000000001</c:v>
                </c:pt>
                <c:pt idx="7689">
                  <c:v>-96.334500000000006</c:v>
                </c:pt>
                <c:pt idx="7690">
                  <c:v>-96.33250000000001</c:v>
                </c:pt>
                <c:pt idx="7691">
                  <c:v>-96.330500000000001</c:v>
                </c:pt>
                <c:pt idx="7692">
                  <c:v>-96.328500000000005</c:v>
                </c:pt>
                <c:pt idx="7693">
                  <c:v>-96.32650000000001</c:v>
                </c:pt>
                <c:pt idx="7694">
                  <c:v>-96.3245</c:v>
                </c:pt>
                <c:pt idx="7695">
                  <c:v>-96.322500000000005</c:v>
                </c:pt>
                <c:pt idx="7696">
                  <c:v>-96.32050000000001</c:v>
                </c:pt>
                <c:pt idx="7697">
                  <c:v>-96.3185</c:v>
                </c:pt>
                <c:pt idx="7698">
                  <c:v>-96.316500000000005</c:v>
                </c:pt>
                <c:pt idx="7699">
                  <c:v>-96.31450000000001</c:v>
                </c:pt>
                <c:pt idx="7700">
                  <c:v>-96.3125</c:v>
                </c:pt>
                <c:pt idx="7701">
                  <c:v>-96.310500000000005</c:v>
                </c:pt>
                <c:pt idx="7702">
                  <c:v>-96.308500000000009</c:v>
                </c:pt>
                <c:pt idx="7703">
                  <c:v>-96.3065</c:v>
                </c:pt>
                <c:pt idx="7704">
                  <c:v>-96.304500000000004</c:v>
                </c:pt>
                <c:pt idx="7705">
                  <c:v>-96.302500000000009</c:v>
                </c:pt>
                <c:pt idx="7706">
                  <c:v>-96.3005</c:v>
                </c:pt>
                <c:pt idx="7707">
                  <c:v>-96.298500000000004</c:v>
                </c:pt>
                <c:pt idx="7708">
                  <c:v>-96.296500000000009</c:v>
                </c:pt>
                <c:pt idx="7709">
                  <c:v>-96.294499999999999</c:v>
                </c:pt>
                <c:pt idx="7710">
                  <c:v>-96.292500000000004</c:v>
                </c:pt>
                <c:pt idx="7711">
                  <c:v>-96.290500000000009</c:v>
                </c:pt>
                <c:pt idx="7712">
                  <c:v>-96.288499999999999</c:v>
                </c:pt>
                <c:pt idx="7713">
                  <c:v>-96.286500000000004</c:v>
                </c:pt>
                <c:pt idx="7714">
                  <c:v>-96.284500000000008</c:v>
                </c:pt>
                <c:pt idx="7715">
                  <c:v>-96.282499999999999</c:v>
                </c:pt>
                <c:pt idx="7716">
                  <c:v>-96.280500000000004</c:v>
                </c:pt>
                <c:pt idx="7717">
                  <c:v>-96.278500000000008</c:v>
                </c:pt>
                <c:pt idx="7718">
                  <c:v>-96.276499999999999</c:v>
                </c:pt>
                <c:pt idx="7719">
                  <c:v>-96.274500000000003</c:v>
                </c:pt>
                <c:pt idx="7720">
                  <c:v>-96.272500000000008</c:v>
                </c:pt>
                <c:pt idx="7721">
                  <c:v>-96.270499999999998</c:v>
                </c:pt>
                <c:pt idx="7722">
                  <c:v>-96.268500000000003</c:v>
                </c:pt>
                <c:pt idx="7723">
                  <c:v>-96.266500000000008</c:v>
                </c:pt>
                <c:pt idx="7724">
                  <c:v>-96.264499999999998</c:v>
                </c:pt>
                <c:pt idx="7725">
                  <c:v>-96.262500000000003</c:v>
                </c:pt>
                <c:pt idx="7726">
                  <c:v>-96.260500000000008</c:v>
                </c:pt>
                <c:pt idx="7727">
                  <c:v>-96.258499999999998</c:v>
                </c:pt>
                <c:pt idx="7728">
                  <c:v>-96.256500000000003</c:v>
                </c:pt>
                <c:pt idx="7729">
                  <c:v>-96.254500000000007</c:v>
                </c:pt>
                <c:pt idx="7730">
                  <c:v>-96.252499999999998</c:v>
                </c:pt>
                <c:pt idx="7731">
                  <c:v>-96.250500000000002</c:v>
                </c:pt>
                <c:pt idx="7732">
                  <c:v>-96.248500000000007</c:v>
                </c:pt>
                <c:pt idx="7733">
                  <c:v>-96.246500000000012</c:v>
                </c:pt>
                <c:pt idx="7734">
                  <c:v>-96.244500000000002</c:v>
                </c:pt>
                <c:pt idx="7735">
                  <c:v>-96.242500000000007</c:v>
                </c:pt>
                <c:pt idx="7736">
                  <c:v>-96.240500000000011</c:v>
                </c:pt>
                <c:pt idx="7737">
                  <c:v>-96.238500000000002</c:v>
                </c:pt>
                <c:pt idx="7738">
                  <c:v>-96.236500000000007</c:v>
                </c:pt>
                <c:pt idx="7739">
                  <c:v>-96.234500000000011</c:v>
                </c:pt>
                <c:pt idx="7740">
                  <c:v>-96.232500000000002</c:v>
                </c:pt>
                <c:pt idx="7741">
                  <c:v>-96.230500000000006</c:v>
                </c:pt>
                <c:pt idx="7742">
                  <c:v>-96.228500000000011</c:v>
                </c:pt>
                <c:pt idx="7743">
                  <c:v>-96.226500000000001</c:v>
                </c:pt>
                <c:pt idx="7744">
                  <c:v>-96.224500000000006</c:v>
                </c:pt>
                <c:pt idx="7745">
                  <c:v>-96.222500000000011</c:v>
                </c:pt>
                <c:pt idx="7746">
                  <c:v>-96.220500000000001</c:v>
                </c:pt>
                <c:pt idx="7747">
                  <c:v>-96.218500000000006</c:v>
                </c:pt>
                <c:pt idx="7748">
                  <c:v>-96.216500000000011</c:v>
                </c:pt>
                <c:pt idx="7749">
                  <c:v>-96.214500000000001</c:v>
                </c:pt>
                <c:pt idx="7750">
                  <c:v>-96.212500000000006</c:v>
                </c:pt>
                <c:pt idx="7751">
                  <c:v>-96.21050000000001</c:v>
                </c:pt>
                <c:pt idx="7752">
                  <c:v>-96.208500000000001</c:v>
                </c:pt>
                <c:pt idx="7753">
                  <c:v>-96.206500000000005</c:v>
                </c:pt>
                <c:pt idx="7754">
                  <c:v>-96.20450000000001</c:v>
                </c:pt>
                <c:pt idx="7755">
                  <c:v>-96.202500000000001</c:v>
                </c:pt>
                <c:pt idx="7756">
                  <c:v>-96.200500000000005</c:v>
                </c:pt>
                <c:pt idx="7757">
                  <c:v>-96.19850000000001</c:v>
                </c:pt>
                <c:pt idx="7758">
                  <c:v>-96.1965</c:v>
                </c:pt>
                <c:pt idx="7759">
                  <c:v>-96.194500000000005</c:v>
                </c:pt>
                <c:pt idx="7760">
                  <c:v>-96.19250000000001</c:v>
                </c:pt>
                <c:pt idx="7761">
                  <c:v>-96.1905</c:v>
                </c:pt>
                <c:pt idx="7762">
                  <c:v>-96.188500000000005</c:v>
                </c:pt>
                <c:pt idx="7763">
                  <c:v>-96.186500000000009</c:v>
                </c:pt>
                <c:pt idx="7764">
                  <c:v>-96.1845</c:v>
                </c:pt>
                <c:pt idx="7765">
                  <c:v>-96.182500000000005</c:v>
                </c:pt>
                <c:pt idx="7766">
                  <c:v>-96.180500000000009</c:v>
                </c:pt>
                <c:pt idx="7767">
                  <c:v>-96.1785</c:v>
                </c:pt>
                <c:pt idx="7768">
                  <c:v>-96.176500000000004</c:v>
                </c:pt>
                <c:pt idx="7769">
                  <c:v>-96.174500000000009</c:v>
                </c:pt>
                <c:pt idx="7770">
                  <c:v>-96.172500000000014</c:v>
                </c:pt>
                <c:pt idx="7771">
                  <c:v>-96.170500000000004</c:v>
                </c:pt>
                <c:pt idx="7772">
                  <c:v>-96.168500000000009</c:v>
                </c:pt>
                <c:pt idx="7773">
                  <c:v>-96.166500000000013</c:v>
                </c:pt>
                <c:pt idx="7774">
                  <c:v>-96.164500000000004</c:v>
                </c:pt>
                <c:pt idx="7775">
                  <c:v>-96.162500000000009</c:v>
                </c:pt>
                <c:pt idx="7776">
                  <c:v>-96.160500000000013</c:v>
                </c:pt>
                <c:pt idx="7777">
                  <c:v>-96.158500000000004</c:v>
                </c:pt>
                <c:pt idx="7778">
                  <c:v>-96.156500000000008</c:v>
                </c:pt>
                <c:pt idx="7779">
                  <c:v>-96.154500000000013</c:v>
                </c:pt>
                <c:pt idx="7780">
                  <c:v>-96.152500000000003</c:v>
                </c:pt>
                <c:pt idx="7781">
                  <c:v>-96.150500000000008</c:v>
                </c:pt>
                <c:pt idx="7782">
                  <c:v>-96.148500000000013</c:v>
                </c:pt>
                <c:pt idx="7783">
                  <c:v>-96.146500000000003</c:v>
                </c:pt>
                <c:pt idx="7784">
                  <c:v>-96.144500000000008</c:v>
                </c:pt>
                <c:pt idx="7785">
                  <c:v>-96.142500000000013</c:v>
                </c:pt>
                <c:pt idx="7786">
                  <c:v>-96.140500000000003</c:v>
                </c:pt>
                <c:pt idx="7787">
                  <c:v>-96.138500000000008</c:v>
                </c:pt>
                <c:pt idx="7788">
                  <c:v>-96.136500000000012</c:v>
                </c:pt>
                <c:pt idx="7789">
                  <c:v>-96.134500000000003</c:v>
                </c:pt>
                <c:pt idx="7790">
                  <c:v>-96.132500000000007</c:v>
                </c:pt>
                <c:pt idx="7791">
                  <c:v>-96.130500000000012</c:v>
                </c:pt>
                <c:pt idx="7792">
                  <c:v>-96.128500000000003</c:v>
                </c:pt>
                <c:pt idx="7793">
                  <c:v>-96.126500000000007</c:v>
                </c:pt>
                <c:pt idx="7794">
                  <c:v>-96.124500000000012</c:v>
                </c:pt>
                <c:pt idx="7795">
                  <c:v>-96.122500000000002</c:v>
                </c:pt>
                <c:pt idx="7796">
                  <c:v>-96.120500000000007</c:v>
                </c:pt>
                <c:pt idx="7797">
                  <c:v>-96.118500000000012</c:v>
                </c:pt>
                <c:pt idx="7798">
                  <c:v>-96.116500000000002</c:v>
                </c:pt>
                <c:pt idx="7799">
                  <c:v>-96.114500000000007</c:v>
                </c:pt>
                <c:pt idx="7800">
                  <c:v>-96.112500000000011</c:v>
                </c:pt>
                <c:pt idx="7801">
                  <c:v>-96.110500000000002</c:v>
                </c:pt>
                <c:pt idx="7802">
                  <c:v>-96.108500000000006</c:v>
                </c:pt>
                <c:pt idx="7803">
                  <c:v>-96.106500000000011</c:v>
                </c:pt>
                <c:pt idx="7804">
                  <c:v>-96.104500000000002</c:v>
                </c:pt>
                <c:pt idx="7805">
                  <c:v>-96.102500000000006</c:v>
                </c:pt>
                <c:pt idx="7806">
                  <c:v>-96.100500000000011</c:v>
                </c:pt>
                <c:pt idx="7807">
                  <c:v>-96.098500000000001</c:v>
                </c:pt>
                <c:pt idx="7808">
                  <c:v>-96.096500000000006</c:v>
                </c:pt>
                <c:pt idx="7809">
                  <c:v>-96.094500000000011</c:v>
                </c:pt>
                <c:pt idx="7810">
                  <c:v>-96.092500000000001</c:v>
                </c:pt>
                <c:pt idx="7811">
                  <c:v>-96.090500000000006</c:v>
                </c:pt>
                <c:pt idx="7812">
                  <c:v>-96.08850000000001</c:v>
                </c:pt>
                <c:pt idx="7813">
                  <c:v>-96.086500000000001</c:v>
                </c:pt>
                <c:pt idx="7814">
                  <c:v>-96.084500000000006</c:v>
                </c:pt>
                <c:pt idx="7815">
                  <c:v>-96.08250000000001</c:v>
                </c:pt>
                <c:pt idx="7816">
                  <c:v>-96.080500000000001</c:v>
                </c:pt>
                <c:pt idx="7817">
                  <c:v>-96.078500000000005</c:v>
                </c:pt>
                <c:pt idx="7818">
                  <c:v>-96.07650000000001</c:v>
                </c:pt>
                <c:pt idx="7819">
                  <c:v>-96.0745</c:v>
                </c:pt>
                <c:pt idx="7820">
                  <c:v>-96.072500000000005</c:v>
                </c:pt>
                <c:pt idx="7821">
                  <c:v>-96.07050000000001</c:v>
                </c:pt>
                <c:pt idx="7822">
                  <c:v>-96.0685</c:v>
                </c:pt>
                <c:pt idx="7823">
                  <c:v>-96.066500000000005</c:v>
                </c:pt>
                <c:pt idx="7824">
                  <c:v>-96.06450000000001</c:v>
                </c:pt>
                <c:pt idx="7825">
                  <c:v>-96.0625</c:v>
                </c:pt>
                <c:pt idx="7826">
                  <c:v>-96.060500000000005</c:v>
                </c:pt>
                <c:pt idx="7827">
                  <c:v>-96.058500000000009</c:v>
                </c:pt>
                <c:pt idx="7828">
                  <c:v>-96.0565</c:v>
                </c:pt>
                <c:pt idx="7829">
                  <c:v>-96.054500000000004</c:v>
                </c:pt>
                <c:pt idx="7830">
                  <c:v>-96.052500000000009</c:v>
                </c:pt>
                <c:pt idx="7831">
                  <c:v>-96.0505</c:v>
                </c:pt>
                <c:pt idx="7832">
                  <c:v>-96.048500000000004</c:v>
                </c:pt>
                <c:pt idx="7833">
                  <c:v>-96.046500000000009</c:v>
                </c:pt>
                <c:pt idx="7834">
                  <c:v>-96.044499999999999</c:v>
                </c:pt>
                <c:pt idx="7835">
                  <c:v>-96.042500000000004</c:v>
                </c:pt>
                <c:pt idx="7836">
                  <c:v>-96.040500000000009</c:v>
                </c:pt>
                <c:pt idx="7837">
                  <c:v>-96.038499999999999</c:v>
                </c:pt>
                <c:pt idx="7838">
                  <c:v>-96.036500000000004</c:v>
                </c:pt>
                <c:pt idx="7839">
                  <c:v>-96.034500000000008</c:v>
                </c:pt>
                <c:pt idx="7840">
                  <c:v>-96.032499999999999</c:v>
                </c:pt>
                <c:pt idx="7841">
                  <c:v>-96.030500000000004</c:v>
                </c:pt>
                <c:pt idx="7842">
                  <c:v>-96.028500000000008</c:v>
                </c:pt>
                <c:pt idx="7843">
                  <c:v>-96.026499999999999</c:v>
                </c:pt>
                <c:pt idx="7844">
                  <c:v>-96.024500000000003</c:v>
                </c:pt>
                <c:pt idx="7845">
                  <c:v>-96.022500000000008</c:v>
                </c:pt>
                <c:pt idx="7846">
                  <c:v>-96.020499999999998</c:v>
                </c:pt>
                <c:pt idx="7847">
                  <c:v>-96.018500000000003</c:v>
                </c:pt>
                <c:pt idx="7848">
                  <c:v>-96.016500000000008</c:v>
                </c:pt>
                <c:pt idx="7849">
                  <c:v>-96.014499999999998</c:v>
                </c:pt>
                <c:pt idx="7850">
                  <c:v>-96.012500000000003</c:v>
                </c:pt>
                <c:pt idx="7851">
                  <c:v>-96.010500000000008</c:v>
                </c:pt>
                <c:pt idx="7852">
                  <c:v>-96.008499999999998</c:v>
                </c:pt>
                <c:pt idx="7853">
                  <c:v>-96.006500000000003</c:v>
                </c:pt>
                <c:pt idx="7854">
                  <c:v>-96.004500000000007</c:v>
                </c:pt>
                <c:pt idx="7855">
                  <c:v>-96.002499999999998</c:v>
                </c:pt>
                <c:pt idx="7856">
                  <c:v>-96.000500000000002</c:v>
                </c:pt>
                <c:pt idx="7857">
                  <c:v>-95.998500000000007</c:v>
                </c:pt>
                <c:pt idx="7858">
                  <c:v>-95.996500000000012</c:v>
                </c:pt>
                <c:pt idx="7859">
                  <c:v>-95.994500000000002</c:v>
                </c:pt>
                <c:pt idx="7860">
                  <c:v>-95.992500000000007</c:v>
                </c:pt>
                <c:pt idx="7861">
                  <c:v>-95.990500000000011</c:v>
                </c:pt>
                <c:pt idx="7862">
                  <c:v>-95.988500000000002</c:v>
                </c:pt>
                <c:pt idx="7863">
                  <c:v>-95.986500000000007</c:v>
                </c:pt>
                <c:pt idx="7864">
                  <c:v>-95.984500000000011</c:v>
                </c:pt>
                <c:pt idx="7865">
                  <c:v>-95.982500000000002</c:v>
                </c:pt>
                <c:pt idx="7866">
                  <c:v>-95.980500000000006</c:v>
                </c:pt>
                <c:pt idx="7867">
                  <c:v>-95.978500000000011</c:v>
                </c:pt>
                <c:pt idx="7868">
                  <c:v>-95.976500000000001</c:v>
                </c:pt>
                <c:pt idx="7869">
                  <c:v>-95.974500000000006</c:v>
                </c:pt>
                <c:pt idx="7870">
                  <c:v>-95.972500000000011</c:v>
                </c:pt>
                <c:pt idx="7871">
                  <c:v>-95.970500000000001</c:v>
                </c:pt>
                <c:pt idx="7872">
                  <c:v>-95.968500000000006</c:v>
                </c:pt>
                <c:pt idx="7873">
                  <c:v>-95.966500000000011</c:v>
                </c:pt>
                <c:pt idx="7874">
                  <c:v>-95.964500000000001</c:v>
                </c:pt>
                <c:pt idx="7875">
                  <c:v>-95.962500000000006</c:v>
                </c:pt>
                <c:pt idx="7876">
                  <c:v>-95.96050000000001</c:v>
                </c:pt>
                <c:pt idx="7877">
                  <c:v>-95.958500000000001</c:v>
                </c:pt>
                <c:pt idx="7878">
                  <c:v>-95.956500000000005</c:v>
                </c:pt>
                <c:pt idx="7879">
                  <c:v>-95.95450000000001</c:v>
                </c:pt>
                <c:pt idx="7880">
                  <c:v>-95.952500000000001</c:v>
                </c:pt>
                <c:pt idx="7881">
                  <c:v>-95.950500000000005</c:v>
                </c:pt>
                <c:pt idx="7882">
                  <c:v>-95.94850000000001</c:v>
                </c:pt>
                <c:pt idx="7883">
                  <c:v>-95.9465</c:v>
                </c:pt>
                <c:pt idx="7884">
                  <c:v>-95.944500000000005</c:v>
                </c:pt>
                <c:pt idx="7885">
                  <c:v>-95.94250000000001</c:v>
                </c:pt>
                <c:pt idx="7886">
                  <c:v>-95.9405</c:v>
                </c:pt>
                <c:pt idx="7887">
                  <c:v>-95.938500000000005</c:v>
                </c:pt>
                <c:pt idx="7888">
                  <c:v>-95.936500000000009</c:v>
                </c:pt>
                <c:pt idx="7889">
                  <c:v>-95.9345</c:v>
                </c:pt>
                <c:pt idx="7890">
                  <c:v>-95.932500000000005</c:v>
                </c:pt>
                <c:pt idx="7891">
                  <c:v>-95.930500000000009</c:v>
                </c:pt>
                <c:pt idx="7892">
                  <c:v>-95.9285</c:v>
                </c:pt>
                <c:pt idx="7893">
                  <c:v>-95.926500000000004</c:v>
                </c:pt>
                <c:pt idx="7894">
                  <c:v>-95.924500000000009</c:v>
                </c:pt>
                <c:pt idx="7895">
                  <c:v>-95.922500000000014</c:v>
                </c:pt>
                <c:pt idx="7896">
                  <c:v>-95.920500000000004</c:v>
                </c:pt>
                <c:pt idx="7897">
                  <c:v>-95.918500000000009</c:v>
                </c:pt>
                <c:pt idx="7898">
                  <c:v>-95.916500000000013</c:v>
                </c:pt>
                <c:pt idx="7899">
                  <c:v>-95.914500000000004</c:v>
                </c:pt>
                <c:pt idx="7900">
                  <c:v>-95.912500000000009</c:v>
                </c:pt>
                <c:pt idx="7901">
                  <c:v>-95.910500000000013</c:v>
                </c:pt>
                <c:pt idx="7902">
                  <c:v>-95.908500000000004</c:v>
                </c:pt>
                <c:pt idx="7903">
                  <c:v>-95.906500000000008</c:v>
                </c:pt>
                <c:pt idx="7904">
                  <c:v>-95.904500000000013</c:v>
                </c:pt>
                <c:pt idx="7905">
                  <c:v>-95.902500000000003</c:v>
                </c:pt>
                <c:pt idx="7906">
                  <c:v>-95.900500000000008</c:v>
                </c:pt>
                <c:pt idx="7907">
                  <c:v>-95.898500000000013</c:v>
                </c:pt>
                <c:pt idx="7908">
                  <c:v>-95.896500000000003</c:v>
                </c:pt>
                <c:pt idx="7909">
                  <c:v>-95.894500000000008</c:v>
                </c:pt>
                <c:pt idx="7910">
                  <c:v>-95.892500000000013</c:v>
                </c:pt>
                <c:pt idx="7911">
                  <c:v>-95.890500000000003</c:v>
                </c:pt>
                <c:pt idx="7912">
                  <c:v>-95.888500000000008</c:v>
                </c:pt>
                <c:pt idx="7913">
                  <c:v>-95.886500000000012</c:v>
                </c:pt>
                <c:pt idx="7914">
                  <c:v>-95.884500000000003</c:v>
                </c:pt>
                <c:pt idx="7915">
                  <c:v>-95.882500000000007</c:v>
                </c:pt>
                <c:pt idx="7916">
                  <c:v>-95.880500000000012</c:v>
                </c:pt>
                <c:pt idx="7917">
                  <c:v>-95.878500000000003</c:v>
                </c:pt>
                <c:pt idx="7918">
                  <c:v>-95.876500000000007</c:v>
                </c:pt>
                <c:pt idx="7919">
                  <c:v>-95.874500000000012</c:v>
                </c:pt>
                <c:pt idx="7920">
                  <c:v>-95.872500000000002</c:v>
                </c:pt>
                <c:pt idx="7921">
                  <c:v>-95.870500000000007</c:v>
                </c:pt>
                <c:pt idx="7922">
                  <c:v>-95.868500000000012</c:v>
                </c:pt>
                <c:pt idx="7923">
                  <c:v>-95.866500000000002</c:v>
                </c:pt>
                <c:pt idx="7924">
                  <c:v>-95.864500000000007</c:v>
                </c:pt>
                <c:pt idx="7925">
                  <c:v>-95.862500000000011</c:v>
                </c:pt>
                <c:pt idx="7926">
                  <c:v>-95.860500000000002</c:v>
                </c:pt>
                <c:pt idx="7927">
                  <c:v>-95.858500000000006</c:v>
                </c:pt>
                <c:pt idx="7928">
                  <c:v>-95.856500000000011</c:v>
                </c:pt>
                <c:pt idx="7929">
                  <c:v>-95.854500000000002</c:v>
                </c:pt>
                <c:pt idx="7930">
                  <c:v>-95.852500000000006</c:v>
                </c:pt>
                <c:pt idx="7931">
                  <c:v>-95.850500000000011</c:v>
                </c:pt>
                <c:pt idx="7932">
                  <c:v>-95.848500000000001</c:v>
                </c:pt>
                <c:pt idx="7933">
                  <c:v>-95.846500000000006</c:v>
                </c:pt>
                <c:pt idx="7934">
                  <c:v>-95.844500000000011</c:v>
                </c:pt>
                <c:pt idx="7935">
                  <c:v>-95.842500000000001</c:v>
                </c:pt>
                <c:pt idx="7936">
                  <c:v>-95.840500000000006</c:v>
                </c:pt>
                <c:pt idx="7937">
                  <c:v>-95.83850000000001</c:v>
                </c:pt>
                <c:pt idx="7938">
                  <c:v>-95.836500000000001</c:v>
                </c:pt>
                <c:pt idx="7939">
                  <c:v>-95.834500000000006</c:v>
                </c:pt>
                <c:pt idx="7940">
                  <c:v>-95.83250000000001</c:v>
                </c:pt>
                <c:pt idx="7941">
                  <c:v>-95.830500000000001</c:v>
                </c:pt>
                <c:pt idx="7942">
                  <c:v>-95.828500000000005</c:v>
                </c:pt>
                <c:pt idx="7943">
                  <c:v>-95.82650000000001</c:v>
                </c:pt>
                <c:pt idx="7944">
                  <c:v>-95.8245</c:v>
                </c:pt>
                <c:pt idx="7945">
                  <c:v>-95.822500000000005</c:v>
                </c:pt>
                <c:pt idx="7946">
                  <c:v>-95.82050000000001</c:v>
                </c:pt>
                <c:pt idx="7947">
                  <c:v>-95.8185</c:v>
                </c:pt>
                <c:pt idx="7948">
                  <c:v>-95.816500000000005</c:v>
                </c:pt>
                <c:pt idx="7949">
                  <c:v>-95.81450000000001</c:v>
                </c:pt>
                <c:pt idx="7950">
                  <c:v>-95.8125</c:v>
                </c:pt>
                <c:pt idx="7951">
                  <c:v>-95.810500000000005</c:v>
                </c:pt>
                <c:pt idx="7952">
                  <c:v>-95.808500000000009</c:v>
                </c:pt>
                <c:pt idx="7953">
                  <c:v>-95.8065</c:v>
                </c:pt>
                <c:pt idx="7954">
                  <c:v>-95.804500000000004</c:v>
                </c:pt>
                <c:pt idx="7955">
                  <c:v>-95.802500000000009</c:v>
                </c:pt>
                <c:pt idx="7956">
                  <c:v>-95.8005</c:v>
                </c:pt>
                <c:pt idx="7957">
                  <c:v>-95.798500000000004</c:v>
                </c:pt>
                <c:pt idx="7958">
                  <c:v>-95.796500000000009</c:v>
                </c:pt>
                <c:pt idx="7959">
                  <c:v>-95.794499999999999</c:v>
                </c:pt>
                <c:pt idx="7960">
                  <c:v>-95.792500000000004</c:v>
                </c:pt>
                <c:pt idx="7961">
                  <c:v>-95.790500000000009</c:v>
                </c:pt>
                <c:pt idx="7962">
                  <c:v>-95.788499999999999</c:v>
                </c:pt>
                <c:pt idx="7963">
                  <c:v>-95.786500000000004</c:v>
                </c:pt>
                <c:pt idx="7964">
                  <c:v>-95.784500000000008</c:v>
                </c:pt>
                <c:pt idx="7965">
                  <c:v>-95.782499999999999</c:v>
                </c:pt>
                <c:pt idx="7966">
                  <c:v>-95.780500000000004</c:v>
                </c:pt>
                <c:pt idx="7967">
                  <c:v>-95.778500000000008</c:v>
                </c:pt>
                <c:pt idx="7968">
                  <c:v>-95.776499999999999</c:v>
                </c:pt>
                <c:pt idx="7969">
                  <c:v>-95.774500000000003</c:v>
                </c:pt>
                <c:pt idx="7970">
                  <c:v>-95.772500000000008</c:v>
                </c:pt>
                <c:pt idx="7971">
                  <c:v>-95.770499999999998</c:v>
                </c:pt>
                <c:pt idx="7972">
                  <c:v>-95.768500000000003</c:v>
                </c:pt>
                <c:pt idx="7973">
                  <c:v>-95.766500000000008</c:v>
                </c:pt>
                <c:pt idx="7974">
                  <c:v>-95.764499999999998</c:v>
                </c:pt>
                <c:pt idx="7975">
                  <c:v>-95.762500000000003</c:v>
                </c:pt>
                <c:pt idx="7976">
                  <c:v>-95.760500000000008</c:v>
                </c:pt>
                <c:pt idx="7977">
                  <c:v>-95.758499999999998</c:v>
                </c:pt>
                <c:pt idx="7978">
                  <c:v>-95.756500000000003</c:v>
                </c:pt>
                <c:pt idx="7979">
                  <c:v>-95.754500000000007</c:v>
                </c:pt>
                <c:pt idx="7980">
                  <c:v>-95.752499999999998</c:v>
                </c:pt>
                <c:pt idx="7981">
                  <c:v>-95.750500000000002</c:v>
                </c:pt>
                <c:pt idx="7982">
                  <c:v>-95.748500000000007</c:v>
                </c:pt>
                <c:pt idx="7983">
                  <c:v>-95.746500000000012</c:v>
                </c:pt>
                <c:pt idx="7984">
                  <c:v>-95.744500000000002</c:v>
                </c:pt>
                <c:pt idx="7985">
                  <c:v>-95.742500000000007</c:v>
                </c:pt>
                <c:pt idx="7986">
                  <c:v>-95.740500000000011</c:v>
                </c:pt>
                <c:pt idx="7987">
                  <c:v>-95.738500000000002</c:v>
                </c:pt>
                <c:pt idx="7988">
                  <c:v>-95.736500000000007</c:v>
                </c:pt>
                <c:pt idx="7989">
                  <c:v>-95.734500000000011</c:v>
                </c:pt>
                <c:pt idx="7990">
                  <c:v>-95.732500000000002</c:v>
                </c:pt>
                <c:pt idx="7991">
                  <c:v>-95.730500000000006</c:v>
                </c:pt>
                <c:pt idx="7992">
                  <c:v>-95.728500000000011</c:v>
                </c:pt>
                <c:pt idx="7993">
                  <c:v>-95.726500000000001</c:v>
                </c:pt>
                <c:pt idx="7994">
                  <c:v>-95.724500000000006</c:v>
                </c:pt>
                <c:pt idx="7995">
                  <c:v>-95.722500000000011</c:v>
                </c:pt>
                <c:pt idx="7996">
                  <c:v>-95.720500000000001</c:v>
                </c:pt>
                <c:pt idx="7997">
                  <c:v>-95.718500000000006</c:v>
                </c:pt>
                <c:pt idx="7998">
                  <c:v>-95.716500000000011</c:v>
                </c:pt>
                <c:pt idx="7999">
                  <c:v>-95.714500000000001</c:v>
                </c:pt>
                <c:pt idx="8000">
                  <c:v>-95.712500000000006</c:v>
                </c:pt>
                <c:pt idx="8001">
                  <c:v>-95.71050000000001</c:v>
                </c:pt>
                <c:pt idx="8002">
                  <c:v>-95.708500000000001</c:v>
                </c:pt>
                <c:pt idx="8003">
                  <c:v>-95.706500000000005</c:v>
                </c:pt>
                <c:pt idx="8004">
                  <c:v>-95.70450000000001</c:v>
                </c:pt>
                <c:pt idx="8005">
                  <c:v>-95.702500000000001</c:v>
                </c:pt>
                <c:pt idx="8006">
                  <c:v>-95.700500000000005</c:v>
                </c:pt>
                <c:pt idx="8007">
                  <c:v>-95.69850000000001</c:v>
                </c:pt>
                <c:pt idx="8008">
                  <c:v>-95.696500000000015</c:v>
                </c:pt>
                <c:pt idx="8009">
                  <c:v>-95.694500000000005</c:v>
                </c:pt>
                <c:pt idx="8010">
                  <c:v>-95.69250000000001</c:v>
                </c:pt>
                <c:pt idx="8011">
                  <c:v>-95.690500000000014</c:v>
                </c:pt>
                <c:pt idx="8012">
                  <c:v>-95.688500000000005</c:v>
                </c:pt>
                <c:pt idx="8013">
                  <c:v>-95.686500000000009</c:v>
                </c:pt>
                <c:pt idx="8014">
                  <c:v>-95.684500000000014</c:v>
                </c:pt>
                <c:pt idx="8015">
                  <c:v>-95.682500000000005</c:v>
                </c:pt>
                <c:pt idx="8016">
                  <c:v>-95.680500000000009</c:v>
                </c:pt>
                <c:pt idx="8017">
                  <c:v>-95.678500000000014</c:v>
                </c:pt>
                <c:pt idx="8018">
                  <c:v>-95.676500000000004</c:v>
                </c:pt>
                <c:pt idx="8019">
                  <c:v>-95.674500000000009</c:v>
                </c:pt>
                <c:pt idx="8020">
                  <c:v>-95.672500000000014</c:v>
                </c:pt>
                <c:pt idx="8021">
                  <c:v>-95.670500000000004</c:v>
                </c:pt>
                <c:pt idx="8022">
                  <c:v>-95.668500000000009</c:v>
                </c:pt>
                <c:pt idx="8023">
                  <c:v>-95.666500000000013</c:v>
                </c:pt>
                <c:pt idx="8024">
                  <c:v>-95.664500000000004</c:v>
                </c:pt>
                <c:pt idx="8025">
                  <c:v>-95.662500000000009</c:v>
                </c:pt>
                <c:pt idx="8026">
                  <c:v>-95.660500000000013</c:v>
                </c:pt>
                <c:pt idx="8027">
                  <c:v>-95.658500000000004</c:v>
                </c:pt>
                <c:pt idx="8028">
                  <c:v>-95.656500000000008</c:v>
                </c:pt>
                <c:pt idx="8029">
                  <c:v>-95.654500000000013</c:v>
                </c:pt>
                <c:pt idx="8030">
                  <c:v>-95.652500000000003</c:v>
                </c:pt>
                <c:pt idx="8031">
                  <c:v>-95.650500000000008</c:v>
                </c:pt>
                <c:pt idx="8032">
                  <c:v>-95.648500000000013</c:v>
                </c:pt>
                <c:pt idx="8033">
                  <c:v>-95.646500000000003</c:v>
                </c:pt>
                <c:pt idx="8034">
                  <c:v>-95.644500000000008</c:v>
                </c:pt>
                <c:pt idx="8035">
                  <c:v>-95.642500000000013</c:v>
                </c:pt>
                <c:pt idx="8036">
                  <c:v>-95.640500000000003</c:v>
                </c:pt>
                <c:pt idx="8037">
                  <c:v>-95.638500000000008</c:v>
                </c:pt>
                <c:pt idx="8038">
                  <c:v>-95.636500000000012</c:v>
                </c:pt>
                <c:pt idx="8039">
                  <c:v>-95.634500000000003</c:v>
                </c:pt>
                <c:pt idx="8040">
                  <c:v>-95.632500000000007</c:v>
                </c:pt>
                <c:pt idx="8041">
                  <c:v>-95.630500000000012</c:v>
                </c:pt>
                <c:pt idx="8042">
                  <c:v>-95.628500000000003</c:v>
                </c:pt>
                <c:pt idx="8043">
                  <c:v>-95.626500000000007</c:v>
                </c:pt>
                <c:pt idx="8044">
                  <c:v>-95.624500000000012</c:v>
                </c:pt>
                <c:pt idx="8045">
                  <c:v>-95.622500000000002</c:v>
                </c:pt>
                <c:pt idx="8046">
                  <c:v>-95.620500000000007</c:v>
                </c:pt>
                <c:pt idx="8047">
                  <c:v>-95.618500000000012</c:v>
                </c:pt>
                <c:pt idx="8048">
                  <c:v>-95.616500000000002</c:v>
                </c:pt>
                <c:pt idx="8049">
                  <c:v>-95.614500000000007</c:v>
                </c:pt>
                <c:pt idx="8050">
                  <c:v>-95.612500000000011</c:v>
                </c:pt>
                <c:pt idx="8051">
                  <c:v>-95.610500000000002</c:v>
                </c:pt>
                <c:pt idx="8052">
                  <c:v>-95.608500000000006</c:v>
                </c:pt>
                <c:pt idx="8053">
                  <c:v>-95.606500000000011</c:v>
                </c:pt>
                <c:pt idx="8054">
                  <c:v>-95.604500000000002</c:v>
                </c:pt>
                <c:pt idx="8055">
                  <c:v>-95.602500000000006</c:v>
                </c:pt>
                <c:pt idx="8056">
                  <c:v>-95.600500000000011</c:v>
                </c:pt>
                <c:pt idx="8057">
                  <c:v>-95.598500000000001</c:v>
                </c:pt>
                <c:pt idx="8058">
                  <c:v>-95.596500000000006</c:v>
                </c:pt>
                <c:pt idx="8059">
                  <c:v>-95.594500000000011</c:v>
                </c:pt>
                <c:pt idx="8060">
                  <c:v>-95.592500000000001</c:v>
                </c:pt>
                <c:pt idx="8061">
                  <c:v>-95.590500000000006</c:v>
                </c:pt>
                <c:pt idx="8062">
                  <c:v>-95.58850000000001</c:v>
                </c:pt>
                <c:pt idx="8063">
                  <c:v>-95.586500000000001</c:v>
                </c:pt>
                <c:pt idx="8064">
                  <c:v>-95.584500000000006</c:v>
                </c:pt>
                <c:pt idx="8065">
                  <c:v>-95.58250000000001</c:v>
                </c:pt>
                <c:pt idx="8066">
                  <c:v>-95.580500000000001</c:v>
                </c:pt>
                <c:pt idx="8067">
                  <c:v>-95.578500000000005</c:v>
                </c:pt>
                <c:pt idx="8068">
                  <c:v>-95.57650000000001</c:v>
                </c:pt>
                <c:pt idx="8069">
                  <c:v>-95.5745</c:v>
                </c:pt>
                <c:pt idx="8070">
                  <c:v>-95.572500000000005</c:v>
                </c:pt>
                <c:pt idx="8071">
                  <c:v>-95.57050000000001</c:v>
                </c:pt>
                <c:pt idx="8072">
                  <c:v>-95.5685</c:v>
                </c:pt>
                <c:pt idx="8073">
                  <c:v>-95.566500000000005</c:v>
                </c:pt>
                <c:pt idx="8074">
                  <c:v>-95.56450000000001</c:v>
                </c:pt>
                <c:pt idx="8075">
                  <c:v>-95.5625</c:v>
                </c:pt>
                <c:pt idx="8076">
                  <c:v>-95.560500000000005</c:v>
                </c:pt>
                <c:pt idx="8077">
                  <c:v>-95.558500000000009</c:v>
                </c:pt>
                <c:pt idx="8078">
                  <c:v>-95.5565</c:v>
                </c:pt>
                <c:pt idx="8079">
                  <c:v>-95.554500000000004</c:v>
                </c:pt>
                <c:pt idx="8080">
                  <c:v>-95.552500000000009</c:v>
                </c:pt>
                <c:pt idx="8081">
                  <c:v>-95.5505</c:v>
                </c:pt>
                <c:pt idx="8082">
                  <c:v>-95.548500000000004</c:v>
                </c:pt>
                <c:pt idx="8083">
                  <c:v>-95.546500000000009</c:v>
                </c:pt>
                <c:pt idx="8084">
                  <c:v>-95.544499999999999</c:v>
                </c:pt>
                <c:pt idx="8085">
                  <c:v>-95.542500000000004</c:v>
                </c:pt>
                <c:pt idx="8086">
                  <c:v>-95.540500000000009</c:v>
                </c:pt>
                <c:pt idx="8087">
                  <c:v>-95.538499999999999</c:v>
                </c:pt>
                <c:pt idx="8088">
                  <c:v>-95.536500000000004</c:v>
                </c:pt>
                <c:pt idx="8089">
                  <c:v>-95.534500000000008</c:v>
                </c:pt>
                <c:pt idx="8090">
                  <c:v>-95.532499999999999</c:v>
                </c:pt>
                <c:pt idx="8091">
                  <c:v>-95.530500000000004</c:v>
                </c:pt>
                <c:pt idx="8092">
                  <c:v>-95.528500000000008</c:v>
                </c:pt>
                <c:pt idx="8093">
                  <c:v>-95.526499999999999</c:v>
                </c:pt>
                <c:pt idx="8094">
                  <c:v>-95.524500000000003</c:v>
                </c:pt>
                <c:pt idx="8095">
                  <c:v>-95.522500000000008</c:v>
                </c:pt>
                <c:pt idx="8096">
                  <c:v>-95.520499999999998</c:v>
                </c:pt>
                <c:pt idx="8097">
                  <c:v>-95.518500000000003</c:v>
                </c:pt>
                <c:pt idx="8098">
                  <c:v>-95.516500000000008</c:v>
                </c:pt>
                <c:pt idx="8099">
                  <c:v>-95.514499999999998</c:v>
                </c:pt>
                <c:pt idx="8100">
                  <c:v>-95.512500000000003</c:v>
                </c:pt>
                <c:pt idx="8101">
                  <c:v>-95.510500000000008</c:v>
                </c:pt>
                <c:pt idx="8102">
                  <c:v>-95.508499999999998</c:v>
                </c:pt>
                <c:pt idx="8103">
                  <c:v>-95.506500000000003</c:v>
                </c:pt>
                <c:pt idx="8104">
                  <c:v>-95.504500000000007</c:v>
                </c:pt>
                <c:pt idx="8105">
                  <c:v>-95.502499999999998</c:v>
                </c:pt>
                <c:pt idx="8106">
                  <c:v>-95.500500000000002</c:v>
                </c:pt>
                <c:pt idx="8107">
                  <c:v>-95.498500000000007</c:v>
                </c:pt>
                <c:pt idx="8108">
                  <c:v>-95.496499999999997</c:v>
                </c:pt>
                <c:pt idx="8109">
                  <c:v>-95.494500000000002</c:v>
                </c:pt>
                <c:pt idx="8110">
                  <c:v>-95.492500000000007</c:v>
                </c:pt>
                <c:pt idx="8111">
                  <c:v>-95.490499999999997</c:v>
                </c:pt>
                <c:pt idx="8112">
                  <c:v>-95.488500000000002</c:v>
                </c:pt>
                <c:pt idx="8113">
                  <c:v>-95.486500000000007</c:v>
                </c:pt>
                <c:pt idx="8114">
                  <c:v>-95.484499999999997</c:v>
                </c:pt>
                <c:pt idx="8115">
                  <c:v>-95.482500000000002</c:v>
                </c:pt>
                <c:pt idx="8116">
                  <c:v>-95.480500000000006</c:v>
                </c:pt>
                <c:pt idx="8117">
                  <c:v>-95.478499999999997</c:v>
                </c:pt>
                <c:pt idx="8118">
                  <c:v>-95.476500000000001</c:v>
                </c:pt>
                <c:pt idx="8119">
                  <c:v>-95.474500000000006</c:v>
                </c:pt>
                <c:pt idx="8120">
                  <c:v>-95.472500000000011</c:v>
                </c:pt>
                <c:pt idx="8121">
                  <c:v>-95.470500000000001</c:v>
                </c:pt>
                <c:pt idx="8122">
                  <c:v>-95.468500000000006</c:v>
                </c:pt>
                <c:pt idx="8123">
                  <c:v>-95.466500000000011</c:v>
                </c:pt>
                <c:pt idx="8124">
                  <c:v>-95.464500000000001</c:v>
                </c:pt>
                <c:pt idx="8125">
                  <c:v>-95.462500000000006</c:v>
                </c:pt>
                <c:pt idx="8126">
                  <c:v>-95.46050000000001</c:v>
                </c:pt>
                <c:pt idx="8127">
                  <c:v>-95.458500000000001</c:v>
                </c:pt>
                <c:pt idx="8128">
                  <c:v>-95.456500000000005</c:v>
                </c:pt>
                <c:pt idx="8129">
                  <c:v>-95.45450000000001</c:v>
                </c:pt>
                <c:pt idx="8130">
                  <c:v>-95.452500000000001</c:v>
                </c:pt>
                <c:pt idx="8131">
                  <c:v>-95.450500000000005</c:v>
                </c:pt>
                <c:pt idx="8132">
                  <c:v>-95.44850000000001</c:v>
                </c:pt>
                <c:pt idx="8133">
                  <c:v>-95.446500000000015</c:v>
                </c:pt>
                <c:pt idx="8134">
                  <c:v>-95.444500000000005</c:v>
                </c:pt>
                <c:pt idx="8135">
                  <c:v>-95.44250000000001</c:v>
                </c:pt>
                <c:pt idx="8136">
                  <c:v>-95.440500000000014</c:v>
                </c:pt>
                <c:pt idx="8137">
                  <c:v>-95.438500000000005</c:v>
                </c:pt>
                <c:pt idx="8138">
                  <c:v>-95.436500000000009</c:v>
                </c:pt>
                <c:pt idx="8139">
                  <c:v>-95.434500000000014</c:v>
                </c:pt>
                <c:pt idx="8140">
                  <c:v>-95.432500000000005</c:v>
                </c:pt>
                <c:pt idx="8141">
                  <c:v>-95.430500000000009</c:v>
                </c:pt>
                <c:pt idx="8142">
                  <c:v>-95.428500000000014</c:v>
                </c:pt>
                <c:pt idx="8143">
                  <c:v>-95.426500000000004</c:v>
                </c:pt>
                <c:pt idx="8144">
                  <c:v>-95.424500000000009</c:v>
                </c:pt>
                <c:pt idx="8145">
                  <c:v>-95.422500000000014</c:v>
                </c:pt>
                <c:pt idx="8146">
                  <c:v>-95.420500000000004</c:v>
                </c:pt>
                <c:pt idx="8147">
                  <c:v>-95.418500000000009</c:v>
                </c:pt>
                <c:pt idx="8148">
                  <c:v>-95.416500000000013</c:v>
                </c:pt>
                <c:pt idx="8149">
                  <c:v>-95.414500000000004</c:v>
                </c:pt>
                <c:pt idx="8150">
                  <c:v>-95.412500000000009</c:v>
                </c:pt>
                <c:pt idx="8151">
                  <c:v>-95.410500000000013</c:v>
                </c:pt>
                <c:pt idx="8152">
                  <c:v>-95.408500000000004</c:v>
                </c:pt>
                <c:pt idx="8153">
                  <c:v>-95.406500000000008</c:v>
                </c:pt>
                <c:pt idx="8154">
                  <c:v>-95.404500000000013</c:v>
                </c:pt>
                <c:pt idx="8155">
                  <c:v>-95.402500000000003</c:v>
                </c:pt>
                <c:pt idx="8156">
                  <c:v>-95.400500000000008</c:v>
                </c:pt>
                <c:pt idx="8157">
                  <c:v>-95.398500000000013</c:v>
                </c:pt>
                <c:pt idx="8158">
                  <c:v>-95.396500000000003</c:v>
                </c:pt>
                <c:pt idx="8159">
                  <c:v>-95.394500000000008</c:v>
                </c:pt>
                <c:pt idx="8160">
                  <c:v>-95.392500000000013</c:v>
                </c:pt>
                <c:pt idx="8161">
                  <c:v>-95.390500000000003</c:v>
                </c:pt>
                <c:pt idx="8162">
                  <c:v>-95.388500000000008</c:v>
                </c:pt>
                <c:pt idx="8163">
                  <c:v>-95.386500000000012</c:v>
                </c:pt>
                <c:pt idx="8164">
                  <c:v>-95.384500000000003</c:v>
                </c:pt>
                <c:pt idx="8165">
                  <c:v>-95.382500000000007</c:v>
                </c:pt>
                <c:pt idx="8166">
                  <c:v>-95.380500000000012</c:v>
                </c:pt>
                <c:pt idx="8167">
                  <c:v>-95.378500000000003</c:v>
                </c:pt>
                <c:pt idx="8168">
                  <c:v>-95.376500000000007</c:v>
                </c:pt>
                <c:pt idx="8169">
                  <c:v>-95.374500000000012</c:v>
                </c:pt>
                <c:pt idx="8170">
                  <c:v>-95.372500000000002</c:v>
                </c:pt>
                <c:pt idx="8171">
                  <c:v>-95.370500000000007</c:v>
                </c:pt>
                <c:pt idx="8172">
                  <c:v>-95.368500000000012</c:v>
                </c:pt>
                <c:pt idx="8173">
                  <c:v>-95.366500000000002</c:v>
                </c:pt>
                <c:pt idx="8174">
                  <c:v>-95.364500000000007</c:v>
                </c:pt>
                <c:pt idx="8175">
                  <c:v>-95.362500000000011</c:v>
                </c:pt>
                <c:pt idx="8176">
                  <c:v>-95.360500000000002</c:v>
                </c:pt>
                <c:pt idx="8177">
                  <c:v>-95.358500000000006</c:v>
                </c:pt>
                <c:pt idx="8178">
                  <c:v>-95.356500000000011</c:v>
                </c:pt>
                <c:pt idx="8179">
                  <c:v>-95.354500000000002</c:v>
                </c:pt>
                <c:pt idx="8180">
                  <c:v>-95.352500000000006</c:v>
                </c:pt>
                <c:pt idx="8181">
                  <c:v>-95.350500000000011</c:v>
                </c:pt>
                <c:pt idx="8182">
                  <c:v>-95.348500000000001</c:v>
                </c:pt>
                <c:pt idx="8183">
                  <c:v>-95.346500000000006</c:v>
                </c:pt>
                <c:pt idx="8184">
                  <c:v>-95.344500000000011</c:v>
                </c:pt>
                <c:pt idx="8185">
                  <c:v>-95.342500000000001</c:v>
                </c:pt>
                <c:pt idx="8186">
                  <c:v>-95.340500000000006</c:v>
                </c:pt>
                <c:pt idx="8187">
                  <c:v>-95.33850000000001</c:v>
                </c:pt>
                <c:pt idx="8188">
                  <c:v>-95.336500000000001</c:v>
                </c:pt>
                <c:pt idx="8189">
                  <c:v>-95.334500000000006</c:v>
                </c:pt>
                <c:pt idx="8190">
                  <c:v>-95.33250000000001</c:v>
                </c:pt>
                <c:pt idx="8191">
                  <c:v>-95.330500000000001</c:v>
                </c:pt>
                <c:pt idx="8192">
                  <c:v>-95.328500000000005</c:v>
                </c:pt>
                <c:pt idx="8193">
                  <c:v>-95.32650000000001</c:v>
                </c:pt>
                <c:pt idx="8194">
                  <c:v>-95.3245</c:v>
                </c:pt>
                <c:pt idx="8195">
                  <c:v>-95.322500000000005</c:v>
                </c:pt>
                <c:pt idx="8196">
                  <c:v>-95.32050000000001</c:v>
                </c:pt>
                <c:pt idx="8197">
                  <c:v>-95.3185</c:v>
                </c:pt>
                <c:pt idx="8198">
                  <c:v>-95.316500000000005</c:v>
                </c:pt>
                <c:pt idx="8199">
                  <c:v>-95.31450000000001</c:v>
                </c:pt>
                <c:pt idx="8200">
                  <c:v>-95.3125</c:v>
                </c:pt>
                <c:pt idx="8201">
                  <c:v>-95.310500000000005</c:v>
                </c:pt>
                <c:pt idx="8202">
                  <c:v>-95.308500000000009</c:v>
                </c:pt>
                <c:pt idx="8203">
                  <c:v>-95.3065</c:v>
                </c:pt>
                <c:pt idx="8204">
                  <c:v>-95.304500000000004</c:v>
                </c:pt>
                <c:pt idx="8205">
                  <c:v>-95.302500000000009</c:v>
                </c:pt>
                <c:pt idx="8206">
                  <c:v>-95.3005</c:v>
                </c:pt>
                <c:pt idx="8207">
                  <c:v>-95.298500000000004</c:v>
                </c:pt>
                <c:pt idx="8208">
                  <c:v>-95.296500000000009</c:v>
                </c:pt>
                <c:pt idx="8209">
                  <c:v>-95.294499999999999</c:v>
                </c:pt>
                <c:pt idx="8210">
                  <c:v>-95.292500000000004</c:v>
                </c:pt>
                <c:pt idx="8211">
                  <c:v>-95.290500000000009</c:v>
                </c:pt>
                <c:pt idx="8212">
                  <c:v>-95.288499999999999</c:v>
                </c:pt>
                <c:pt idx="8213">
                  <c:v>-95.286500000000004</c:v>
                </c:pt>
                <c:pt idx="8214">
                  <c:v>-95.284500000000008</c:v>
                </c:pt>
                <c:pt idx="8215">
                  <c:v>-95.282499999999999</c:v>
                </c:pt>
                <c:pt idx="8216">
                  <c:v>-95.280500000000004</c:v>
                </c:pt>
                <c:pt idx="8217">
                  <c:v>-95.278500000000008</c:v>
                </c:pt>
                <c:pt idx="8218">
                  <c:v>-95.276499999999999</c:v>
                </c:pt>
                <c:pt idx="8219">
                  <c:v>-95.274500000000003</c:v>
                </c:pt>
                <c:pt idx="8220">
                  <c:v>-95.272500000000008</c:v>
                </c:pt>
                <c:pt idx="8221">
                  <c:v>-95.270499999999998</c:v>
                </c:pt>
                <c:pt idx="8222">
                  <c:v>-95.268500000000003</c:v>
                </c:pt>
                <c:pt idx="8223">
                  <c:v>-95.266500000000008</c:v>
                </c:pt>
                <c:pt idx="8224">
                  <c:v>-95.264499999999998</c:v>
                </c:pt>
                <c:pt idx="8225">
                  <c:v>-95.262500000000003</c:v>
                </c:pt>
                <c:pt idx="8226">
                  <c:v>-95.260500000000008</c:v>
                </c:pt>
                <c:pt idx="8227">
                  <c:v>-95.258499999999998</c:v>
                </c:pt>
                <c:pt idx="8228">
                  <c:v>-95.256500000000003</c:v>
                </c:pt>
                <c:pt idx="8229">
                  <c:v>-95.254500000000007</c:v>
                </c:pt>
                <c:pt idx="8230">
                  <c:v>-95.252499999999998</c:v>
                </c:pt>
                <c:pt idx="8231">
                  <c:v>-95.250500000000002</c:v>
                </c:pt>
                <c:pt idx="8232">
                  <c:v>-95.248500000000007</c:v>
                </c:pt>
                <c:pt idx="8233">
                  <c:v>-95.246499999999997</c:v>
                </c:pt>
                <c:pt idx="8234">
                  <c:v>-95.244500000000002</c:v>
                </c:pt>
                <c:pt idx="8235">
                  <c:v>-95.242500000000007</c:v>
                </c:pt>
                <c:pt idx="8236">
                  <c:v>-95.240499999999997</c:v>
                </c:pt>
                <c:pt idx="8237">
                  <c:v>-95.238500000000002</c:v>
                </c:pt>
                <c:pt idx="8238">
                  <c:v>-95.236500000000007</c:v>
                </c:pt>
                <c:pt idx="8239">
                  <c:v>-95.234499999999997</c:v>
                </c:pt>
                <c:pt idx="8240">
                  <c:v>-95.232500000000002</c:v>
                </c:pt>
                <c:pt idx="8241">
                  <c:v>-95.230500000000006</c:v>
                </c:pt>
                <c:pt idx="8242">
                  <c:v>-95.228499999999997</c:v>
                </c:pt>
                <c:pt idx="8243">
                  <c:v>-95.226500000000001</c:v>
                </c:pt>
                <c:pt idx="8244">
                  <c:v>-95.224500000000006</c:v>
                </c:pt>
                <c:pt idx="8245">
                  <c:v>-95.222500000000011</c:v>
                </c:pt>
                <c:pt idx="8246">
                  <c:v>-95.220500000000001</c:v>
                </c:pt>
                <c:pt idx="8247">
                  <c:v>-95.218500000000006</c:v>
                </c:pt>
                <c:pt idx="8248">
                  <c:v>-95.216500000000011</c:v>
                </c:pt>
                <c:pt idx="8249">
                  <c:v>-95.214500000000001</c:v>
                </c:pt>
                <c:pt idx="8250">
                  <c:v>-95.212500000000006</c:v>
                </c:pt>
                <c:pt idx="8251">
                  <c:v>-95.21050000000001</c:v>
                </c:pt>
                <c:pt idx="8252">
                  <c:v>-95.208500000000001</c:v>
                </c:pt>
                <c:pt idx="8253">
                  <c:v>-95.206500000000005</c:v>
                </c:pt>
                <c:pt idx="8254">
                  <c:v>-95.20450000000001</c:v>
                </c:pt>
                <c:pt idx="8255">
                  <c:v>-95.202500000000001</c:v>
                </c:pt>
                <c:pt idx="8256">
                  <c:v>-95.200500000000005</c:v>
                </c:pt>
                <c:pt idx="8257">
                  <c:v>-95.19850000000001</c:v>
                </c:pt>
                <c:pt idx="8258">
                  <c:v>-95.196500000000015</c:v>
                </c:pt>
                <c:pt idx="8259">
                  <c:v>-95.194500000000005</c:v>
                </c:pt>
                <c:pt idx="8260">
                  <c:v>-95.19250000000001</c:v>
                </c:pt>
                <c:pt idx="8261">
                  <c:v>-95.190500000000014</c:v>
                </c:pt>
                <c:pt idx="8262">
                  <c:v>-95.188500000000005</c:v>
                </c:pt>
                <c:pt idx="8263">
                  <c:v>-95.186500000000009</c:v>
                </c:pt>
                <c:pt idx="8264">
                  <c:v>-95.184500000000014</c:v>
                </c:pt>
                <c:pt idx="8265">
                  <c:v>-95.182500000000005</c:v>
                </c:pt>
                <c:pt idx="8266">
                  <c:v>-95.180500000000009</c:v>
                </c:pt>
                <c:pt idx="8267">
                  <c:v>-95.178500000000014</c:v>
                </c:pt>
                <c:pt idx="8268">
                  <c:v>-95.176500000000004</c:v>
                </c:pt>
                <c:pt idx="8269">
                  <c:v>-95.174500000000009</c:v>
                </c:pt>
                <c:pt idx="8270">
                  <c:v>-95.172500000000014</c:v>
                </c:pt>
                <c:pt idx="8271">
                  <c:v>-95.170500000000004</c:v>
                </c:pt>
                <c:pt idx="8272">
                  <c:v>-95.168500000000009</c:v>
                </c:pt>
                <c:pt idx="8273">
                  <c:v>-95.166500000000013</c:v>
                </c:pt>
                <c:pt idx="8274">
                  <c:v>-95.164500000000004</c:v>
                </c:pt>
                <c:pt idx="8275">
                  <c:v>-95.162500000000009</c:v>
                </c:pt>
                <c:pt idx="8276">
                  <c:v>-95.160500000000013</c:v>
                </c:pt>
                <c:pt idx="8277">
                  <c:v>-95.158500000000004</c:v>
                </c:pt>
                <c:pt idx="8278">
                  <c:v>-95.156500000000008</c:v>
                </c:pt>
                <c:pt idx="8279">
                  <c:v>-95.154500000000013</c:v>
                </c:pt>
                <c:pt idx="8280">
                  <c:v>-95.152500000000003</c:v>
                </c:pt>
                <c:pt idx="8281">
                  <c:v>-95.150500000000008</c:v>
                </c:pt>
                <c:pt idx="8282">
                  <c:v>-95.148500000000013</c:v>
                </c:pt>
                <c:pt idx="8283">
                  <c:v>-95.146500000000003</c:v>
                </c:pt>
                <c:pt idx="8284">
                  <c:v>-95.144500000000008</c:v>
                </c:pt>
                <c:pt idx="8285">
                  <c:v>-95.142500000000013</c:v>
                </c:pt>
                <c:pt idx="8286">
                  <c:v>-95.140500000000003</c:v>
                </c:pt>
                <c:pt idx="8287">
                  <c:v>-95.138500000000008</c:v>
                </c:pt>
                <c:pt idx="8288">
                  <c:v>-95.136500000000012</c:v>
                </c:pt>
                <c:pt idx="8289">
                  <c:v>-95.134500000000003</c:v>
                </c:pt>
                <c:pt idx="8290">
                  <c:v>-95.132500000000007</c:v>
                </c:pt>
                <c:pt idx="8291">
                  <c:v>-95.130500000000012</c:v>
                </c:pt>
                <c:pt idx="8292">
                  <c:v>-95.128500000000003</c:v>
                </c:pt>
                <c:pt idx="8293">
                  <c:v>-95.126500000000007</c:v>
                </c:pt>
                <c:pt idx="8294">
                  <c:v>-95.124500000000012</c:v>
                </c:pt>
                <c:pt idx="8295">
                  <c:v>-95.122500000000002</c:v>
                </c:pt>
                <c:pt idx="8296">
                  <c:v>-95.120500000000007</c:v>
                </c:pt>
                <c:pt idx="8297">
                  <c:v>-95.118500000000012</c:v>
                </c:pt>
                <c:pt idx="8298">
                  <c:v>-95.116500000000002</c:v>
                </c:pt>
                <c:pt idx="8299">
                  <c:v>-95.114500000000007</c:v>
                </c:pt>
                <c:pt idx="8300">
                  <c:v>-95.112500000000011</c:v>
                </c:pt>
                <c:pt idx="8301">
                  <c:v>-95.110500000000002</c:v>
                </c:pt>
                <c:pt idx="8302">
                  <c:v>-95.108500000000006</c:v>
                </c:pt>
                <c:pt idx="8303">
                  <c:v>-95.106500000000011</c:v>
                </c:pt>
                <c:pt idx="8304">
                  <c:v>-95.104500000000002</c:v>
                </c:pt>
                <c:pt idx="8305">
                  <c:v>-95.102500000000006</c:v>
                </c:pt>
                <c:pt idx="8306">
                  <c:v>-95.100500000000011</c:v>
                </c:pt>
                <c:pt idx="8307">
                  <c:v>-95.098500000000001</c:v>
                </c:pt>
                <c:pt idx="8308">
                  <c:v>-95.096500000000006</c:v>
                </c:pt>
                <c:pt idx="8309">
                  <c:v>-95.094500000000011</c:v>
                </c:pt>
                <c:pt idx="8310">
                  <c:v>-95.092500000000001</c:v>
                </c:pt>
                <c:pt idx="8311">
                  <c:v>-95.090500000000006</c:v>
                </c:pt>
                <c:pt idx="8312">
                  <c:v>-95.08850000000001</c:v>
                </c:pt>
                <c:pt idx="8313">
                  <c:v>-95.086500000000001</c:v>
                </c:pt>
                <c:pt idx="8314">
                  <c:v>-95.084500000000006</c:v>
                </c:pt>
                <c:pt idx="8315">
                  <c:v>-95.08250000000001</c:v>
                </c:pt>
                <c:pt idx="8316">
                  <c:v>-95.080500000000001</c:v>
                </c:pt>
                <c:pt idx="8317">
                  <c:v>-95.078500000000005</c:v>
                </c:pt>
                <c:pt idx="8318">
                  <c:v>-95.07650000000001</c:v>
                </c:pt>
                <c:pt idx="8319">
                  <c:v>-95.0745</c:v>
                </c:pt>
                <c:pt idx="8320">
                  <c:v>-95.072500000000005</c:v>
                </c:pt>
                <c:pt idx="8321">
                  <c:v>-95.07050000000001</c:v>
                </c:pt>
                <c:pt idx="8322">
                  <c:v>-95.0685</c:v>
                </c:pt>
                <c:pt idx="8323">
                  <c:v>-95.066500000000005</c:v>
                </c:pt>
                <c:pt idx="8324">
                  <c:v>-95.06450000000001</c:v>
                </c:pt>
                <c:pt idx="8325">
                  <c:v>-95.0625</c:v>
                </c:pt>
                <c:pt idx="8326">
                  <c:v>-95.060500000000005</c:v>
                </c:pt>
                <c:pt idx="8327">
                  <c:v>-95.058500000000009</c:v>
                </c:pt>
                <c:pt idx="8328">
                  <c:v>-95.0565</c:v>
                </c:pt>
                <c:pt idx="8329">
                  <c:v>-95.054500000000004</c:v>
                </c:pt>
                <c:pt idx="8330">
                  <c:v>-95.052500000000009</c:v>
                </c:pt>
                <c:pt idx="8331">
                  <c:v>-95.0505</c:v>
                </c:pt>
                <c:pt idx="8332">
                  <c:v>-95.048500000000004</c:v>
                </c:pt>
                <c:pt idx="8333">
                  <c:v>-95.046500000000009</c:v>
                </c:pt>
                <c:pt idx="8334">
                  <c:v>-95.044499999999999</c:v>
                </c:pt>
                <c:pt idx="8335">
                  <c:v>-95.042500000000004</c:v>
                </c:pt>
                <c:pt idx="8336">
                  <c:v>-95.040500000000009</c:v>
                </c:pt>
                <c:pt idx="8337">
                  <c:v>-95.038499999999999</c:v>
                </c:pt>
                <c:pt idx="8338">
                  <c:v>-95.036500000000004</c:v>
                </c:pt>
                <c:pt idx="8339">
                  <c:v>-95.034500000000008</c:v>
                </c:pt>
                <c:pt idx="8340">
                  <c:v>-95.032499999999999</c:v>
                </c:pt>
                <c:pt idx="8341">
                  <c:v>-95.030500000000004</c:v>
                </c:pt>
                <c:pt idx="8342">
                  <c:v>-95.028500000000008</c:v>
                </c:pt>
                <c:pt idx="8343">
                  <c:v>-95.026499999999999</c:v>
                </c:pt>
                <c:pt idx="8344">
                  <c:v>-95.024500000000003</c:v>
                </c:pt>
                <c:pt idx="8345">
                  <c:v>-95.022500000000008</c:v>
                </c:pt>
                <c:pt idx="8346">
                  <c:v>-95.020499999999998</c:v>
                </c:pt>
                <c:pt idx="8347">
                  <c:v>-95.018500000000003</c:v>
                </c:pt>
                <c:pt idx="8348">
                  <c:v>-95.016500000000008</c:v>
                </c:pt>
                <c:pt idx="8349">
                  <c:v>-95.014499999999998</c:v>
                </c:pt>
                <c:pt idx="8350">
                  <c:v>-95.012500000000003</c:v>
                </c:pt>
                <c:pt idx="8351">
                  <c:v>-95.010500000000008</c:v>
                </c:pt>
                <c:pt idx="8352">
                  <c:v>-95.008499999999998</c:v>
                </c:pt>
                <c:pt idx="8353">
                  <c:v>-95.006500000000003</c:v>
                </c:pt>
                <c:pt idx="8354">
                  <c:v>-95.004500000000007</c:v>
                </c:pt>
                <c:pt idx="8355">
                  <c:v>-95.002499999999998</c:v>
                </c:pt>
                <c:pt idx="8356">
                  <c:v>-95.000500000000002</c:v>
                </c:pt>
                <c:pt idx="8357">
                  <c:v>-94.998500000000007</c:v>
                </c:pt>
                <c:pt idx="8358">
                  <c:v>-94.996499999999997</c:v>
                </c:pt>
                <c:pt idx="8359">
                  <c:v>-94.994500000000002</c:v>
                </c:pt>
                <c:pt idx="8360">
                  <c:v>-94.992500000000007</c:v>
                </c:pt>
                <c:pt idx="8361">
                  <c:v>-94.990499999999997</c:v>
                </c:pt>
                <c:pt idx="8362">
                  <c:v>-94.988500000000002</c:v>
                </c:pt>
                <c:pt idx="8363">
                  <c:v>-94.986500000000007</c:v>
                </c:pt>
                <c:pt idx="8364">
                  <c:v>-94.984499999999997</c:v>
                </c:pt>
                <c:pt idx="8365">
                  <c:v>-94.982500000000002</c:v>
                </c:pt>
                <c:pt idx="8366">
                  <c:v>-94.980500000000006</c:v>
                </c:pt>
                <c:pt idx="8367">
                  <c:v>-94.978499999999997</c:v>
                </c:pt>
                <c:pt idx="8368">
                  <c:v>-94.976500000000001</c:v>
                </c:pt>
                <c:pt idx="8369">
                  <c:v>-94.974500000000006</c:v>
                </c:pt>
                <c:pt idx="8370">
                  <c:v>-94.972500000000011</c:v>
                </c:pt>
                <c:pt idx="8371">
                  <c:v>-94.970500000000001</c:v>
                </c:pt>
                <c:pt idx="8372">
                  <c:v>-94.968500000000006</c:v>
                </c:pt>
                <c:pt idx="8373">
                  <c:v>-94.966500000000011</c:v>
                </c:pt>
                <c:pt idx="8374">
                  <c:v>-94.964500000000001</c:v>
                </c:pt>
                <c:pt idx="8375">
                  <c:v>-94.962500000000006</c:v>
                </c:pt>
                <c:pt idx="8376">
                  <c:v>-94.96050000000001</c:v>
                </c:pt>
                <c:pt idx="8377">
                  <c:v>-94.958500000000001</c:v>
                </c:pt>
                <c:pt idx="8378">
                  <c:v>-94.956500000000005</c:v>
                </c:pt>
                <c:pt idx="8379">
                  <c:v>-94.95450000000001</c:v>
                </c:pt>
                <c:pt idx="8380">
                  <c:v>-94.952500000000001</c:v>
                </c:pt>
                <c:pt idx="8381">
                  <c:v>-94.950500000000005</c:v>
                </c:pt>
                <c:pt idx="8382">
                  <c:v>-94.94850000000001</c:v>
                </c:pt>
                <c:pt idx="8383">
                  <c:v>-94.946500000000015</c:v>
                </c:pt>
                <c:pt idx="8384">
                  <c:v>-94.944500000000005</c:v>
                </c:pt>
                <c:pt idx="8385">
                  <c:v>-94.94250000000001</c:v>
                </c:pt>
                <c:pt idx="8386">
                  <c:v>-94.940500000000014</c:v>
                </c:pt>
                <c:pt idx="8387">
                  <c:v>-94.938500000000005</c:v>
                </c:pt>
                <c:pt idx="8388">
                  <c:v>-94.936500000000009</c:v>
                </c:pt>
                <c:pt idx="8389">
                  <c:v>-94.934500000000014</c:v>
                </c:pt>
                <c:pt idx="8390">
                  <c:v>-94.932500000000005</c:v>
                </c:pt>
                <c:pt idx="8391">
                  <c:v>-94.930500000000009</c:v>
                </c:pt>
                <c:pt idx="8392">
                  <c:v>-94.928500000000014</c:v>
                </c:pt>
                <c:pt idx="8393">
                  <c:v>-94.926500000000004</c:v>
                </c:pt>
                <c:pt idx="8394">
                  <c:v>-94.924500000000009</c:v>
                </c:pt>
                <c:pt idx="8395">
                  <c:v>-94.922500000000014</c:v>
                </c:pt>
                <c:pt idx="8396">
                  <c:v>-94.920500000000004</c:v>
                </c:pt>
                <c:pt idx="8397">
                  <c:v>-94.918500000000009</c:v>
                </c:pt>
                <c:pt idx="8398">
                  <c:v>-94.916500000000013</c:v>
                </c:pt>
                <c:pt idx="8399">
                  <c:v>-94.914500000000004</c:v>
                </c:pt>
                <c:pt idx="8400">
                  <c:v>-94.912500000000009</c:v>
                </c:pt>
                <c:pt idx="8401">
                  <c:v>-94.910500000000013</c:v>
                </c:pt>
                <c:pt idx="8402">
                  <c:v>-94.908500000000004</c:v>
                </c:pt>
                <c:pt idx="8403">
                  <c:v>-94.906500000000008</c:v>
                </c:pt>
                <c:pt idx="8404">
                  <c:v>-94.904500000000013</c:v>
                </c:pt>
                <c:pt idx="8405">
                  <c:v>-94.902500000000003</c:v>
                </c:pt>
                <c:pt idx="8406">
                  <c:v>-94.900500000000008</c:v>
                </c:pt>
                <c:pt idx="8407">
                  <c:v>-94.898500000000013</c:v>
                </c:pt>
                <c:pt idx="8408">
                  <c:v>-94.896500000000003</c:v>
                </c:pt>
                <c:pt idx="8409">
                  <c:v>-94.894500000000008</c:v>
                </c:pt>
                <c:pt idx="8410">
                  <c:v>-94.892500000000013</c:v>
                </c:pt>
                <c:pt idx="8411">
                  <c:v>-94.890500000000003</c:v>
                </c:pt>
                <c:pt idx="8412">
                  <c:v>-94.888500000000008</c:v>
                </c:pt>
                <c:pt idx="8413">
                  <c:v>-94.886500000000012</c:v>
                </c:pt>
                <c:pt idx="8414">
                  <c:v>-94.884500000000003</c:v>
                </c:pt>
                <c:pt idx="8415">
                  <c:v>-94.882500000000007</c:v>
                </c:pt>
                <c:pt idx="8416">
                  <c:v>-94.880500000000012</c:v>
                </c:pt>
                <c:pt idx="8417">
                  <c:v>-94.878500000000003</c:v>
                </c:pt>
                <c:pt idx="8418">
                  <c:v>-94.876500000000007</c:v>
                </c:pt>
                <c:pt idx="8419">
                  <c:v>-94.874500000000012</c:v>
                </c:pt>
                <c:pt idx="8420">
                  <c:v>-94.872500000000002</c:v>
                </c:pt>
                <c:pt idx="8421">
                  <c:v>-94.870500000000007</c:v>
                </c:pt>
                <c:pt idx="8422">
                  <c:v>-94.868500000000012</c:v>
                </c:pt>
                <c:pt idx="8423">
                  <c:v>-94.866500000000002</c:v>
                </c:pt>
                <c:pt idx="8424">
                  <c:v>-94.864500000000007</c:v>
                </c:pt>
                <c:pt idx="8425">
                  <c:v>-94.862500000000011</c:v>
                </c:pt>
                <c:pt idx="8426">
                  <c:v>-94.860500000000002</c:v>
                </c:pt>
                <c:pt idx="8427">
                  <c:v>-94.858500000000006</c:v>
                </c:pt>
                <c:pt idx="8428">
                  <c:v>-94.856500000000011</c:v>
                </c:pt>
                <c:pt idx="8429">
                  <c:v>-94.854500000000002</c:v>
                </c:pt>
                <c:pt idx="8430">
                  <c:v>-94.852500000000006</c:v>
                </c:pt>
                <c:pt idx="8431">
                  <c:v>-94.850500000000011</c:v>
                </c:pt>
                <c:pt idx="8432">
                  <c:v>-94.848500000000001</c:v>
                </c:pt>
                <c:pt idx="8433">
                  <c:v>-94.846500000000006</c:v>
                </c:pt>
                <c:pt idx="8434">
                  <c:v>-94.844500000000011</c:v>
                </c:pt>
                <c:pt idx="8435">
                  <c:v>-94.842500000000001</c:v>
                </c:pt>
                <c:pt idx="8436">
                  <c:v>-94.840500000000006</c:v>
                </c:pt>
                <c:pt idx="8437">
                  <c:v>-94.83850000000001</c:v>
                </c:pt>
                <c:pt idx="8438">
                  <c:v>-94.836500000000001</c:v>
                </c:pt>
                <c:pt idx="8439">
                  <c:v>-94.834500000000006</c:v>
                </c:pt>
                <c:pt idx="8440">
                  <c:v>-94.83250000000001</c:v>
                </c:pt>
                <c:pt idx="8441">
                  <c:v>-94.830500000000001</c:v>
                </c:pt>
                <c:pt idx="8442">
                  <c:v>-94.828500000000005</c:v>
                </c:pt>
                <c:pt idx="8443">
                  <c:v>-94.82650000000001</c:v>
                </c:pt>
                <c:pt idx="8444">
                  <c:v>-94.8245</c:v>
                </c:pt>
                <c:pt idx="8445">
                  <c:v>-94.822500000000005</c:v>
                </c:pt>
                <c:pt idx="8446">
                  <c:v>-94.82050000000001</c:v>
                </c:pt>
                <c:pt idx="8447">
                  <c:v>-94.8185</c:v>
                </c:pt>
                <c:pt idx="8448">
                  <c:v>-94.816500000000005</c:v>
                </c:pt>
                <c:pt idx="8449">
                  <c:v>-94.81450000000001</c:v>
                </c:pt>
                <c:pt idx="8450">
                  <c:v>-94.8125</c:v>
                </c:pt>
                <c:pt idx="8451">
                  <c:v>-94.810500000000005</c:v>
                </c:pt>
                <c:pt idx="8452">
                  <c:v>-94.808500000000009</c:v>
                </c:pt>
                <c:pt idx="8453">
                  <c:v>-94.8065</c:v>
                </c:pt>
                <c:pt idx="8454">
                  <c:v>-94.804500000000004</c:v>
                </c:pt>
                <c:pt idx="8455">
                  <c:v>-94.802500000000009</c:v>
                </c:pt>
                <c:pt idx="8456">
                  <c:v>-94.8005</c:v>
                </c:pt>
                <c:pt idx="8457">
                  <c:v>-94.798500000000004</c:v>
                </c:pt>
                <c:pt idx="8458">
                  <c:v>-94.796500000000009</c:v>
                </c:pt>
                <c:pt idx="8459">
                  <c:v>-94.794499999999999</c:v>
                </c:pt>
                <c:pt idx="8460">
                  <c:v>-94.792500000000004</c:v>
                </c:pt>
                <c:pt idx="8461">
                  <c:v>-94.790500000000009</c:v>
                </c:pt>
                <c:pt idx="8462">
                  <c:v>-94.788499999999999</c:v>
                </c:pt>
                <c:pt idx="8463">
                  <c:v>-94.786500000000004</c:v>
                </c:pt>
                <c:pt idx="8464">
                  <c:v>-94.784500000000008</c:v>
                </c:pt>
                <c:pt idx="8465">
                  <c:v>-94.782499999999999</c:v>
                </c:pt>
                <c:pt idx="8466">
                  <c:v>-94.780500000000004</c:v>
                </c:pt>
                <c:pt idx="8467">
                  <c:v>-94.778500000000008</c:v>
                </c:pt>
                <c:pt idx="8468">
                  <c:v>-94.776499999999999</c:v>
                </c:pt>
                <c:pt idx="8469">
                  <c:v>-94.774500000000003</c:v>
                </c:pt>
                <c:pt idx="8470">
                  <c:v>-94.772500000000008</c:v>
                </c:pt>
                <c:pt idx="8471">
                  <c:v>-94.770499999999998</c:v>
                </c:pt>
                <c:pt idx="8472">
                  <c:v>-94.768500000000003</c:v>
                </c:pt>
                <c:pt idx="8473">
                  <c:v>-94.766500000000008</c:v>
                </c:pt>
                <c:pt idx="8474">
                  <c:v>-94.764499999999998</c:v>
                </c:pt>
                <c:pt idx="8475">
                  <c:v>-94.762500000000003</c:v>
                </c:pt>
                <c:pt idx="8476">
                  <c:v>-94.760500000000008</c:v>
                </c:pt>
                <c:pt idx="8477">
                  <c:v>-94.758499999999998</c:v>
                </c:pt>
                <c:pt idx="8478">
                  <c:v>-94.756500000000003</c:v>
                </c:pt>
                <c:pt idx="8479">
                  <c:v>-94.754500000000007</c:v>
                </c:pt>
                <c:pt idx="8480">
                  <c:v>-94.752499999999998</c:v>
                </c:pt>
                <c:pt idx="8481">
                  <c:v>-94.750500000000002</c:v>
                </c:pt>
                <c:pt idx="8482">
                  <c:v>-94.748500000000007</c:v>
                </c:pt>
                <c:pt idx="8483">
                  <c:v>-94.746499999999997</c:v>
                </c:pt>
                <c:pt idx="8484">
                  <c:v>-94.744500000000002</c:v>
                </c:pt>
                <c:pt idx="8485">
                  <c:v>-94.742500000000007</c:v>
                </c:pt>
                <c:pt idx="8486">
                  <c:v>-94.740499999999997</c:v>
                </c:pt>
                <c:pt idx="8487">
                  <c:v>-94.738500000000002</c:v>
                </c:pt>
                <c:pt idx="8488">
                  <c:v>-94.736500000000007</c:v>
                </c:pt>
                <c:pt idx="8489">
                  <c:v>-94.734499999999997</c:v>
                </c:pt>
                <c:pt idx="8490">
                  <c:v>-94.732500000000002</c:v>
                </c:pt>
                <c:pt idx="8491">
                  <c:v>-94.730500000000006</c:v>
                </c:pt>
                <c:pt idx="8492">
                  <c:v>-94.728499999999997</c:v>
                </c:pt>
                <c:pt idx="8493">
                  <c:v>-94.726500000000001</c:v>
                </c:pt>
                <c:pt idx="8494">
                  <c:v>-94.724500000000006</c:v>
                </c:pt>
                <c:pt idx="8495">
                  <c:v>-94.722500000000011</c:v>
                </c:pt>
                <c:pt idx="8496">
                  <c:v>-94.720500000000001</c:v>
                </c:pt>
                <c:pt idx="8497">
                  <c:v>-94.718500000000006</c:v>
                </c:pt>
                <c:pt idx="8498">
                  <c:v>-94.716500000000011</c:v>
                </c:pt>
                <c:pt idx="8499">
                  <c:v>-94.714500000000001</c:v>
                </c:pt>
                <c:pt idx="8500">
                  <c:v>-94.712500000000006</c:v>
                </c:pt>
                <c:pt idx="8501">
                  <c:v>-94.71050000000001</c:v>
                </c:pt>
                <c:pt idx="8502">
                  <c:v>-94.708500000000001</c:v>
                </c:pt>
                <c:pt idx="8503">
                  <c:v>-94.706500000000005</c:v>
                </c:pt>
                <c:pt idx="8504">
                  <c:v>-94.70450000000001</c:v>
                </c:pt>
                <c:pt idx="8505">
                  <c:v>-94.702500000000001</c:v>
                </c:pt>
                <c:pt idx="8506">
                  <c:v>-94.700500000000005</c:v>
                </c:pt>
                <c:pt idx="8507">
                  <c:v>-94.69850000000001</c:v>
                </c:pt>
                <c:pt idx="8508">
                  <c:v>-94.696500000000015</c:v>
                </c:pt>
                <c:pt idx="8509">
                  <c:v>-94.694500000000005</c:v>
                </c:pt>
                <c:pt idx="8510">
                  <c:v>-94.69250000000001</c:v>
                </c:pt>
                <c:pt idx="8511">
                  <c:v>-94.690500000000014</c:v>
                </c:pt>
                <c:pt idx="8512">
                  <c:v>-94.688500000000005</c:v>
                </c:pt>
                <c:pt idx="8513">
                  <c:v>-94.686500000000009</c:v>
                </c:pt>
                <c:pt idx="8514">
                  <c:v>-94.684500000000014</c:v>
                </c:pt>
                <c:pt idx="8515">
                  <c:v>-94.682500000000005</c:v>
                </c:pt>
                <c:pt idx="8516">
                  <c:v>-94.680500000000009</c:v>
                </c:pt>
                <c:pt idx="8517">
                  <c:v>-94.678500000000014</c:v>
                </c:pt>
                <c:pt idx="8518">
                  <c:v>-94.676500000000004</c:v>
                </c:pt>
                <c:pt idx="8519">
                  <c:v>-94.674500000000009</c:v>
                </c:pt>
                <c:pt idx="8520">
                  <c:v>-94.672500000000014</c:v>
                </c:pt>
                <c:pt idx="8521">
                  <c:v>-94.670500000000004</c:v>
                </c:pt>
                <c:pt idx="8522">
                  <c:v>-94.668500000000009</c:v>
                </c:pt>
                <c:pt idx="8523">
                  <c:v>-94.666500000000013</c:v>
                </c:pt>
                <c:pt idx="8524">
                  <c:v>-94.664500000000004</c:v>
                </c:pt>
                <c:pt idx="8525">
                  <c:v>-94.662500000000009</c:v>
                </c:pt>
                <c:pt idx="8526">
                  <c:v>-94.660500000000013</c:v>
                </c:pt>
                <c:pt idx="8527">
                  <c:v>-94.658500000000004</c:v>
                </c:pt>
                <c:pt idx="8528">
                  <c:v>-94.656500000000008</c:v>
                </c:pt>
                <c:pt idx="8529">
                  <c:v>-94.654500000000013</c:v>
                </c:pt>
                <c:pt idx="8530">
                  <c:v>-94.652500000000003</c:v>
                </c:pt>
                <c:pt idx="8531">
                  <c:v>-94.650500000000008</c:v>
                </c:pt>
                <c:pt idx="8532">
                  <c:v>-94.648500000000013</c:v>
                </c:pt>
                <c:pt idx="8533">
                  <c:v>-94.646500000000003</c:v>
                </c:pt>
                <c:pt idx="8534">
                  <c:v>-94.644500000000008</c:v>
                </c:pt>
                <c:pt idx="8535">
                  <c:v>-94.642500000000013</c:v>
                </c:pt>
                <c:pt idx="8536">
                  <c:v>-94.640500000000003</c:v>
                </c:pt>
                <c:pt idx="8537">
                  <c:v>-94.638500000000008</c:v>
                </c:pt>
                <c:pt idx="8538">
                  <c:v>-94.636500000000012</c:v>
                </c:pt>
                <c:pt idx="8539">
                  <c:v>-94.634500000000003</c:v>
                </c:pt>
                <c:pt idx="8540">
                  <c:v>-94.632500000000007</c:v>
                </c:pt>
                <c:pt idx="8541">
                  <c:v>-94.630500000000012</c:v>
                </c:pt>
                <c:pt idx="8542">
                  <c:v>-94.628500000000003</c:v>
                </c:pt>
                <c:pt idx="8543">
                  <c:v>-94.626500000000007</c:v>
                </c:pt>
                <c:pt idx="8544">
                  <c:v>-94.624500000000012</c:v>
                </c:pt>
                <c:pt idx="8545">
                  <c:v>-94.622500000000002</c:v>
                </c:pt>
                <c:pt idx="8546">
                  <c:v>-94.620500000000007</c:v>
                </c:pt>
                <c:pt idx="8547">
                  <c:v>-94.618500000000012</c:v>
                </c:pt>
                <c:pt idx="8548">
                  <c:v>-94.616500000000002</c:v>
                </c:pt>
                <c:pt idx="8549">
                  <c:v>-94.614500000000007</c:v>
                </c:pt>
                <c:pt idx="8550">
                  <c:v>-94.612500000000011</c:v>
                </c:pt>
                <c:pt idx="8551">
                  <c:v>-94.610500000000002</c:v>
                </c:pt>
                <c:pt idx="8552">
                  <c:v>-94.608500000000006</c:v>
                </c:pt>
                <c:pt idx="8553">
                  <c:v>-94.606500000000011</c:v>
                </c:pt>
                <c:pt idx="8554">
                  <c:v>-94.604500000000002</c:v>
                </c:pt>
                <c:pt idx="8555">
                  <c:v>-94.602500000000006</c:v>
                </c:pt>
                <c:pt idx="8556">
                  <c:v>-94.600500000000011</c:v>
                </c:pt>
                <c:pt idx="8557">
                  <c:v>-94.598500000000001</c:v>
                </c:pt>
                <c:pt idx="8558">
                  <c:v>-94.596500000000006</c:v>
                </c:pt>
                <c:pt idx="8559">
                  <c:v>-94.594500000000011</c:v>
                </c:pt>
                <c:pt idx="8560">
                  <c:v>-94.592500000000001</c:v>
                </c:pt>
                <c:pt idx="8561">
                  <c:v>-94.590500000000006</c:v>
                </c:pt>
                <c:pt idx="8562">
                  <c:v>-94.58850000000001</c:v>
                </c:pt>
                <c:pt idx="8563">
                  <c:v>-94.586500000000001</c:v>
                </c:pt>
                <c:pt idx="8564">
                  <c:v>-94.584500000000006</c:v>
                </c:pt>
                <c:pt idx="8565">
                  <c:v>-94.58250000000001</c:v>
                </c:pt>
                <c:pt idx="8566">
                  <c:v>-94.580500000000001</c:v>
                </c:pt>
                <c:pt idx="8567">
                  <c:v>-94.578500000000005</c:v>
                </c:pt>
                <c:pt idx="8568">
                  <c:v>-94.57650000000001</c:v>
                </c:pt>
                <c:pt idx="8569">
                  <c:v>-94.5745</c:v>
                </c:pt>
                <c:pt idx="8570">
                  <c:v>-94.572500000000005</c:v>
                </c:pt>
                <c:pt idx="8571">
                  <c:v>-94.57050000000001</c:v>
                </c:pt>
                <c:pt idx="8572">
                  <c:v>-94.5685</c:v>
                </c:pt>
                <c:pt idx="8573">
                  <c:v>-94.566500000000005</c:v>
                </c:pt>
                <c:pt idx="8574">
                  <c:v>-94.56450000000001</c:v>
                </c:pt>
                <c:pt idx="8575">
                  <c:v>-94.5625</c:v>
                </c:pt>
                <c:pt idx="8576">
                  <c:v>-94.560500000000005</c:v>
                </c:pt>
                <c:pt idx="8577">
                  <c:v>-94.558500000000009</c:v>
                </c:pt>
                <c:pt idx="8578">
                  <c:v>-94.5565</c:v>
                </c:pt>
                <c:pt idx="8579">
                  <c:v>-94.554500000000004</c:v>
                </c:pt>
                <c:pt idx="8580">
                  <c:v>-94.552500000000009</c:v>
                </c:pt>
                <c:pt idx="8581">
                  <c:v>-94.5505</c:v>
                </c:pt>
                <c:pt idx="8582">
                  <c:v>-94.548500000000004</c:v>
                </c:pt>
                <c:pt idx="8583">
                  <c:v>-94.546500000000009</c:v>
                </c:pt>
                <c:pt idx="8584">
                  <c:v>-94.544499999999999</c:v>
                </c:pt>
                <c:pt idx="8585">
                  <c:v>-94.542500000000004</c:v>
                </c:pt>
                <c:pt idx="8586">
                  <c:v>-94.540500000000009</c:v>
                </c:pt>
                <c:pt idx="8587">
                  <c:v>-94.538499999999999</c:v>
                </c:pt>
                <c:pt idx="8588">
                  <c:v>-94.536500000000004</c:v>
                </c:pt>
                <c:pt idx="8589">
                  <c:v>-94.534500000000008</c:v>
                </c:pt>
                <c:pt idx="8590">
                  <c:v>-94.532499999999999</c:v>
                </c:pt>
                <c:pt idx="8591">
                  <c:v>-94.530500000000004</c:v>
                </c:pt>
                <c:pt idx="8592">
                  <c:v>-94.528500000000008</c:v>
                </c:pt>
                <c:pt idx="8593">
                  <c:v>-94.526499999999999</c:v>
                </c:pt>
                <c:pt idx="8594">
                  <c:v>-94.524500000000003</c:v>
                </c:pt>
                <c:pt idx="8595">
                  <c:v>-94.522500000000008</c:v>
                </c:pt>
                <c:pt idx="8596">
                  <c:v>-94.520499999999998</c:v>
                </c:pt>
                <c:pt idx="8597">
                  <c:v>-94.518500000000003</c:v>
                </c:pt>
                <c:pt idx="8598">
                  <c:v>-94.516500000000008</c:v>
                </c:pt>
                <c:pt idx="8599">
                  <c:v>-94.514499999999998</c:v>
                </c:pt>
                <c:pt idx="8600">
                  <c:v>-94.512500000000003</c:v>
                </c:pt>
                <c:pt idx="8601">
                  <c:v>-94.510500000000008</c:v>
                </c:pt>
                <c:pt idx="8602">
                  <c:v>-94.508499999999998</c:v>
                </c:pt>
                <c:pt idx="8603">
                  <c:v>-94.506500000000003</c:v>
                </c:pt>
                <c:pt idx="8604">
                  <c:v>-94.504500000000007</c:v>
                </c:pt>
                <c:pt idx="8605">
                  <c:v>-94.502499999999998</c:v>
                </c:pt>
                <c:pt idx="8606">
                  <c:v>-94.500500000000002</c:v>
                </c:pt>
                <c:pt idx="8607">
                  <c:v>-94.498500000000007</c:v>
                </c:pt>
                <c:pt idx="8608">
                  <c:v>-94.496499999999997</c:v>
                </c:pt>
                <c:pt idx="8609">
                  <c:v>-94.494500000000002</c:v>
                </c:pt>
                <c:pt idx="8610">
                  <c:v>-94.492500000000007</c:v>
                </c:pt>
                <c:pt idx="8611">
                  <c:v>-94.490499999999997</c:v>
                </c:pt>
                <c:pt idx="8612">
                  <c:v>-94.488500000000002</c:v>
                </c:pt>
                <c:pt idx="8613">
                  <c:v>-94.486500000000007</c:v>
                </c:pt>
                <c:pt idx="8614">
                  <c:v>-94.484499999999997</c:v>
                </c:pt>
                <c:pt idx="8615">
                  <c:v>-94.482500000000002</c:v>
                </c:pt>
                <c:pt idx="8616">
                  <c:v>-94.480500000000006</c:v>
                </c:pt>
                <c:pt idx="8617">
                  <c:v>-94.478499999999997</c:v>
                </c:pt>
                <c:pt idx="8618">
                  <c:v>-94.476500000000001</c:v>
                </c:pt>
                <c:pt idx="8619">
                  <c:v>-94.474500000000006</c:v>
                </c:pt>
                <c:pt idx="8620">
                  <c:v>-94.472500000000011</c:v>
                </c:pt>
                <c:pt idx="8621">
                  <c:v>-94.470500000000001</c:v>
                </c:pt>
                <c:pt idx="8622">
                  <c:v>-94.468500000000006</c:v>
                </c:pt>
                <c:pt idx="8623">
                  <c:v>-94.466500000000011</c:v>
                </c:pt>
                <c:pt idx="8624">
                  <c:v>-94.464500000000001</c:v>
                </c:pt>
                <c:pt idx="8625">
                  <c:v>-94.462500000000006</c:v>
                </c:pt>
                <c:pt idx="8626">
                  <c:v>-94.46050000000001</c:v>
                </c:pt>
                <c:pt idx="8627">
                  <c:v>-94.458500000000001</c:v>
                </c:pt>
                <c:pt idx="8628">
                  <c:v>-94.456500000000005</c:v>
                </c:pt>
                <c:pt idx="8629">
                  <c:v>-94.45450000000001</c:v>
                </c:pt>
                <c:pt idx="8630">
                  <c:v>-94.452500000000001</c:v>
                </c:pt>
                <c:pt idx="8631">
                  <c:v>-94.450500000000005</c:v>
                </c:pt>
                <c:pt idx="8632">
                  <c:v>-94.44850000000001</c:v>
                </c:pt>
                <c:pt idx="8633">
                  <c:v>-94.446500000000015</c:v>
                </c:pt>
                <c:pt idx="8634">
                  <c:v>-94.444500000000005</c:v>
                </c:pt>
                <c:pt idx="8635">
                  <c:v>-94.44250000000001</c:v>
                </c:pt>
                <c:pt idx="8636">
                  <c:v>-94.440500000000014</c:v>
                </c:pt>
                <c:pt idx="8637">
                  <c:v>-94.438500000000005</c:v>
                </c:pt>
                <c:pt idx="8638">
                  <c:v>-94.436500000000009</c:v>
                </c:pt>
                <c:pt idx="8639">
                  <c:v>-94.434500000000014</c:v>
                </c:pt>
                <c:pt idx="8640">
                  <c:v>-94.432500000000005</c:v>
                </c:pt>
                <c:pt idx="8641">
                  <c:v>-94.430500000000009</c:v>
                </c:pt>
                <c:pt idx="8642">
                  <c:v>-94.428500000000014</c:v>
                </c:pt>
                <c:pt idx="8643">
                  <c:v>-94.426500000000004</c:v>
                </c:pt>
                <c:pt idx="8644">
                  <c:v>-94.424500000000009</c:v>
                </c:pt>
                <c:pt idx="8645">
                  <c:v>-94.422500000000014</c:v>
                </c:pt>
                <c:pt idx="8646">
                  <c:v>-94.420500000000004</c:v>
                </c:pt>
                <c:pt idx="8647">
                  <c:v>-94.418500000000009</c:v>
                </c:pt>
                <c:pt idx="8648">
                  <c:v>-94.416500000000013</c:v>
                </c:pt>
                <c:pt idx="8649">
                  <c:v>-94.414500000000004</c:v>
                </c:pt>
                <c:pt idx="8650">
                  <c:v>-94.412500000000009</c:v>
                </c:pt>
                <c:pt idx="8651">
                  <c:v>-94.410500000000013</c:v>
                </c:pt>
                <c:pt idx="8652">
                  <c:v>-94.408500000000004</c:v>
                </c:pt>
                <c:pt idx="8653">
                  <c:v>-94.406500000000008</c:v>
                </c:pt>
                <c:pt idx="8654">
                  <c:v>-94.404500000000013</c:v>
                </c:pt>
                <c:pt idx="8655">
                  <c:v>-94.402500000000003</c:v>
                </c:pt>
                <c:pt idx="8656">
                  <c:v>-94.400500000000008</c:v>
                </c:pt>
                <c:pt idx="8657">
                  <c:v>-94.398500000000013</c:v>
                </c:pt>
                <c:pt idx="8658">
                  <c:v>-94.396500000000003</c:v>
                </c:pt>
                <c:pt idx="8659">
                  <c:v>-94.394500000000008</c:v>
                </c:pt>
                <c:pt idx="8660">
                  <c:v>-94.392500000000013</c:v>
                </c:pt>
                <c:pt idx="8661">
                  <c:v>-94.390500000000003</c:v>
                </c:pt>
                <c:pt idx="8662">
                  <c:v>-94.388500000000008</c:v>
                </c:pt>
                <c:pt idx="8663">
                  <c:v>-94.386500000000012</c:v>
                </c:pt>
                <c:pt idx="8664">
                  <c:v>-94.384500000000003</c:v>
                </c:pt>
                <c:pt idx="8665">
                  <c:v>-94.382500000000007</c:v>
                </c:pt>
                <c:pt idx="8666">
                  <c:v>-94.380500000000012</c:v>
                </c:pt>
                <c:pt idx="8667">
                  <c:v>-94.378500000000003</c:v>
                </c:pt>
                <c:pt idx="8668">
                  <c:v>-94.376500000000007</c:v>
                </c:pt>
                <c:pt idx="8669">
                  <c:v>-94.374500000000012</c:v>
                </c:pt>
                <c:pt idx="8670">
                  <c:v>-94.372500000000002</c:v>
                </c:pt>
                <c:pt idx="8671">
                  <c:v>-94.370500000000007</c:v>
                </c:pt>
                <c:pt idx="8672">
                  <c:v>-94.368500000000012</c:v>
                </c:pt>
                <c:pt idx="8673">
                  <c:v>-94.366500000000002</c:v>
                </c:pt>
                <c:pt idx="8674">
                  <c:v>-94.364500000000007</c:v>
                </c:pt>
                <c:pt idx="8675">
                  <c:v>-94.362500000000011</c:v>
                </c:pt>
                <c:pt idx="8676">
                  <c:v>-94.360500000000002</c:v>
                </c:pt>
                <c:pt idx="8677">
                  <c:v>-94.358500000000006</c:v>
                </c:pt>
                <c:pt idx="8678">
                  <c:v>-94.356500000000011</c:v>
                </c:pt>
                <c:pt idx="8679">
                  <c:v>-94.354500000000002</c:v>
                </c:pt>
                <c:pt idx="8680">
                  <c:v>-94.352500000000006</c:v>
                </c:pt>
                <c:pt idx="8681">
                  <c:v>-94.350500000000011</c:v>
                </c:pt>
                <c:pt idx="8682">
                  <c:v>-94.348500000000001</c:v>
                </c:pt>
                <c:pt idx="8683">
                  <c:v>-94.346500000000006</c:v>
                </c:pt>
                <c:pt idx="8684">
                  <c:v>-94.344500000000011</c:v>
                </c:pt>
                <c:pt idx="8685">
                  <c:v>-94.342500000000001</c:v>
                </c:pt>
                <c:pt idx="8686">
                  <c:v>-94.340500000000006</c:v>
                </c:pt>
                <c:pt idx="8687">
                  <c:v>-94.33850000000001</c:v>
                </c:pt>
                <c:pt idx="8688">
                  <c:v>-94.336500000000001</c:v>
                </c:pt>
                <c:pt idx="8689">
                  <c:v>-94.334500000000006</c:v>
                </c:pt>
                <c:pt idx="8690">
                  <c:v>-94.33250000000001</c:v>
                </c:pt>
                <c:pt idx="8691">
                  <c:v>-94.330500000000001</c:v>
                </c:pt>
                <c:pt idx="8692">
                  <c:v>-94.328500000000005</c:v>
                </c:pt>
                <c:pt idx="8693">
                  <c:v>-94.32650000000001</c:v>
                </c:pt>
                <c:pt idx="8694">
                  <c:v>-94.3245</c:v>
                </c:pt>
                <c:pt idx="8695">
                  <c:v>-94.322500000000005</c:v>
                </c:pt>
                <c:pt idx="8696">
                  <c:v>-94.32050000000001</c:v>
                </c:pt>
                <c:pt idx="8697">
                  <c:v>-94.3185</c:v>
                </c:pt>
                <c:pt idx="8698">
                  <c:v>-94.316500000000005</c:v>
                </c:pt>
                <c:pt idx="8699">
                  <c:v>-94.31450000000001</c:v>
                </c:pt>
                <c:pt idx="8700">
                  <c:v>-94.3125</c:v>
                </c:pt>
                <c:pt idx="8701">
                  <c:v>-94.310500000000005</c:v>
                </c:pt>
                <c:pt idx="8702">
                  <c:v>-94.308500000000009</c:v>
                </c:pt>
                <c:pt idx="8703">
                  <c:v>-94.3065</c:v>
                </c:pt>
                <c:pt idx="8704">
                  <c:v>-94.304500000000004</c:v>
                </c:pt>
                <c:pt idx="8705">
                  <c:v>-94.302500000000009</c:v>
                </c:pt>
                <c:pt idx="8706">
                  <c:v>-94.3005</c:v>
                </c:pt>
                <c:pt idx="8707">
                  <c:v>-94.298500000000004</c:v>
                </c:pt>
                <c:pt idx="8708">
                  <c:v>-94.296500000000009</c:v>
                </c:pt>
                <c:pt idx="8709">
                  <c:v>-94.294499999999999</c:v>
                </c:pt>
                <c:pt idx="8710">
                  <c:v>-94.292500000000004</c:v>
                </c:pt>
                <c:pt idx="8711">
                  <c:v>-94.290500000000009</c:v>
                </c:pt>
                <c:pt idx="8712">
                  <c:v>-94.288499999999999</c:v>
                </c:pt>
                <c:pt idx="8713">
                  <c:v>-94.286500000000004</c:v>
                </c:pt>
                <c:pt idx="8714">
                  <c:v>-94.284500000000008</c:v>
                </c:pt>
                <c:pt idx="8715">
                  <c:v>-94.282499999999999</c:v>
                </c:pt>
                <c:pt idx="8716">
                  <c:v>-94.280500000000004</c:v>
                </c:pt>
                <c:pt idx="8717">
                  <c:v>-94.278500000000008</c:v>
                </c:pt>
                <c:pt idx="8718">
                  <c:v>-94.276499999999999</c:v>
                </c:pt>
                <c:pt idx="8719">
                  <c:v>-94.274500000000003</c:v>
                </c:pt>
                <c:pt idx="8720">
                  <c:v>-94.272500000000008</c:v>
                </c:pt>
                <c:pt idx="8721">
                  <c:v>-94.270499999999998</c:v>
                </c:pt>
                <c:pt idx="8722">
                  <c:v>-94.268500000000003</c:v>
                </c:pt>
                <c:pt idx="8723">
                  <c:v>-94.266500000000008</c:v>
                </c:pt>
                <c:pt idx="8724">
                  <c:v>-94.264499999999998</c:v>
                </c:pt>
                <c:pt idx="8725">
                  <c:v>-94.262500000000003</c:v>
                </c:pt>
                <c:pt idx="8726">
                  <c:v>-94.260500000000008</c:v>
                </c:pt>
                <c:pt idx="8727">
                  <c:v>-94.258499999999998</c:v>
                </c:pt>
                <c:pt idx="8728">
                  <c:v>-94.256500000000003</c:v>
                </c:pt>
                <c:pt idx="8729">
                  <c:v>-94.254500000000007</c:v>
                </c:pt>
                <c:pt idx="8730">
                  <c:v>-94.252499999999998</c:v>
                </c:pt>
                <c:pt idx="8731">
                  <c:v>-94.250500000000002</c:v>
                </c:pt>
                <c:pt idx="8732">
                  <c:v>-94.248500000000007</c:v>
                </c:pt>
                <c:pt idx="8733">
                  <c:v>-94.246499999999997</c:v>
                </c:pt>
                <c:pt idx="8734">
                  <c:v>-94.244500000000002</c:v>
                </c:pt>
                <c:pt idx="8735">
                  <c:v>-94.242500000000007</c:v>
                </c:pt>
                <c:pt idx="8736">
                  <c:v>-94.240499999999997</c:v>
                </c:pt>
                <c:pt idx="8737">
                  <c:v>-94.238500000000002</c:v>
                </c:pt>
                <c:pt idx="8738">
                  <c:v>-94.236500000000007</c:v>
                </c:pt>
                <c:pt idx="8739">
                  <c:v>-94.234499999999997</c:v>
                </c:pt>
                <c:pt idx="8740">
                  <c:v>-94.232500000000002</c:v>
                </c:pt>
                <c:pt idx="8741">
                  <c:v>-94.230500000000006</c:v>
                </c:pt>
                <c:pt idx="8742">
                  <c:v>-94.228499999999997</c:v>
                </c:pt>
                <c:pt idx="8743">
                  <c:v>-94.226500000000001</c:v>
                </c:pt>
                <c:pt idx="8744">
                  <c:v>-94.224500000000006</c:v>
                </c:pt>
                <c:pt idx="8745">
                  <c:v>-94.222500000000011</c:v>
                </c:pt>
                <c:pt idx="8746">
                  <c:v>-94.220500000000001</c:v>
                </c:pt>
                <c:pt idx="8747">
                  <c:v>-94.218500000000006</c:v>
                </c:pt>
                <c:pt idx="8748">
                  <c:v>-94.216500000000011</c:v>
                </c:pt>
                <c:pt idx="8749">
                  <c:v>-94.214500000000001</c:v>
                </c:pt>
                <c:pt idx="8750">
                  <c:v>-94.212500000000006</c:v>
                </c:pt>
                <c:pt idx="8751">
                  <c:v>-94.21050000000001</c:v>
                </c:pt>
                <c:pt idx="8752">
                  <c:v>-94.208500000000001</c:v>
                </c:pt>
                <c:pt idx="8753">
                  <c:v>-94.206500000000005</c:v>
                </c:pt>
                <c:pt idx="8754">
                  <c:v>-94.20450000000001</c:v>
                </c:pt>
                <c:pt idx="8755">
                  <c:v>-94.202500000000001</c:v>
                </c:pt>
                <c:pt idx="8756">
                  <c:v>-94.200500000000005</c:v>
                </c:pt>
                <c:pt idx="8757">
                  <c:v>-94.19850000000001</c:v>
                </c:pt>
                <c:pt idx="8758">
                  <c:v>-94.196500000000015</c:v>
                </c:pt>
                <c:pt idx="8759">
                  <c:v>-94.194500000000005</c:v>
                </c:pt>
                <c:pt idx="8760">
                  <c:v>-94.19250000000001</c:v>
                </c:pt>
                <c:pt idx="8761">
                  <c:v>-94.190500000000014</c:v>
                </c:pt>
                <c:pt idx="8762">
                  <c:v>-94.188500000000005</c:v>
                </c:pt>
                <c:pt idx="8763">
                  <c:v>-94.186500000000009</c:v>
                </c:pt>
                <c:pt idx="8764">
                  <c:v>-94.184500000000014</c:v>
                </c:pt>
                <c:pt idx="8765">
                  <c:v>-94.182500000000005</c:v>
                </c:pt>
                <c:pt idx="8766">
                  <c:v>-94.180500000000009</c:v>
                </c:pt>
                <c:pt idx="8767">
                  <c:v>-94.178500000000014</c:v>
                </c:pt>
                <c:pt idx="8768">
                  <c:v>-94.176500000000004</c:v>
                </c:pt>
                <c:pt idx="8769">
                  <c:v>-94.174500000000009</c:v>
                </c:pt>
                <c:pt idx="8770">
                  <c:v>-94.172500000000014</c:v>
                </c:pt>
                <c:pt idx="8771">
                  <c:v>-94.170500000000004</c:v>
                </c:pt>
                <c:pt idx="8772">
                  <c:v>-94.168500000000009</c:v>
                </c:pt>
                <c:pt idx="8773">
                  <c:v>-94.166500000000013</c:v>
                </c:pt>
                <c:pt idx="8774">
                  <c:v>-94.164500000000004</c:v>
                </c:pt>
                <c:pt idx="8775">
                  <c:v>-94.162500000000009</c:v>
                </c:pt>
                <c:pt idx="8776">
                  <c:v>-94.160500000000013</c:v>
                </c:pt>
                <c:pt idx="8777">
                  <c:v>-94.158500000000004</c:v>
                </c:pt>
                <c:pt idx="8778">
                  <c:v>-94.156500000000008</c:v>
                </c:pt>
                <c:pt idx="8779">
                  <c:v>-94.154500000000013</c:v>
                </c:pt>
                <c:pt idx="8780">
                  <c:v>-94.152500000000003</c:v>
                </c:pt>
                <c:pt idx="8781">
                  <c:v>-94.150500000000008</c:v>
                </c:pt>
                <c:pt idx="8782">
                  <c:v>-94.148500000000013</c:v>
                </c:pt>
                <c:pt idx="8783">
                  <c:v>-94.146500000000003</c:v>
                </c:pt>
                <c:pt idx="8784">
                  <c:v>-94.144500000000008</c:v>
                </c:pt>
                <c:pt idx="8785">
                  <c:v>-94.142500000000013</c:v>
                </c:pt>
                <c:pt idx="8786">
                  <c:v>-94.140500000000003</c:v>
                </c:pt>
                <c:pt idx="8787">
                  <c:v>-94.138500000000008</c:v>
                </c:pt>
                <c:pt idx="8788">
                  <c:v>-94.136500000000012</c:v>
                </c:pt>
                <c:pt idx="8789">
                  <c:v>-94.134500000000003</c:v>
                </c:pt>
                <c:pt idx="8790">
                  <c:v>-94.132500000000007</c:v>
                </c:pt>
                <c:pt idx="8791">
                  <c:v>-94.130500000000012</c:v>
                </c:pt>
                <c:pt idx="8792">
                  <c:v>-94.128500000000003</c:v>
                </c:pt>
                <c:pt idx="8793">
                  <c:v>-94.126500000000007</c:v>
                </c:pt>
                <c:pt idx="8794">
                  <c:v>-94.124500000000012</c:v>
                </c:pt>
                <c:pt idx="8795">
                  <c:v>-94.122500000000002</c:v>
                </c:pt>
                <c:pt idx="8796">
                  <c:v>-94.120500000000007</c:v>
                </c:pt>
                <c:pt idx="8797">
                  <c:v>-94.118500000000012</c:v>
                </c:pt>
                <c:pt idx="8798">
                  <c:v>-94.116500000000002</c:v>
                </c:pt>
                <c:pt idx="8799">
                  <c:v>-94.114500000000007</c:v>
                </c:pt>
                <c:pt idx="8800">
                  <c:v>-94.112500000000011</c:v>
                </c:pt>
                <c:pt idx="8801">
                  <c:v>-94.110500000000002</c:v>
                </c:pt>
                <c:pt idx="8802">
                  <c:v>-94.108500000000006</c:v>
                </c:pt>
                <c:pt idx="8803">
                  <c:v>-94.106500000000011</c:v>
                </c:pt>
                <c:pt idx="8804">
                  <c:v>-94.104500000000002</c:v>
                </c:pt>
                <c:pt idx="8805">
                  <c:v>-94.102500000000006</c:v>
                </c:pt>
                <c:pt idx="8806">
                  <c:v>-94.100500000000011</c:v>
                </c:pt>
                <c:pt idx="8807">
                  <c:v>-94.098500000000001</c:v>
                </c:pt>
                <c:pt idx="8808">
                  <c:v>-94.096500000000006</c:v>
                </c:pt>
                <c:pt idx="8809">
                  <c:v>-94.094500000000011</c:v>
                </c:pt>
                <c:pt idx="8810">
                  <c:v>-94.092500000000001</c:v>
                </c:pt>
                <c:pt idx="8811">
                  <c:v>-94.090500000000006</c:v>
                </c:pt>
                <c:pt idx="8812">
                  <c:v>-94.08850000000001</c:v>
                </c:pt>
                <c:pt idx="8813">
                  <c:v>-94.086500000000001</c:v>
                </c:pt>
                <c:pt idx="8814">
                  <c:v>-94.084500000000006</c:v>
                </c:pt>
                <c:pt idx="8815">
                  <c:v>-94.08250000000001</c:v>
                </c:pt>
                <c:pt idx="8816">
                  <c:v>-94.080500000000001</c:v>
                </c:pt>
                <c:pt idx="8817">
                  <c:v>-94.078500000000005</c:v>
                </c:pt>
                <c:pt idx="8818">
                  <c:v>-94.07650000000001</c:v>
                </c:pt>
                <c:pt idx="8819">
                  <c:v>-94.0745</c:v>
                </c:pt>
                <c:pt idx="8820">
                  <c:v>-94.072500000000005</c:v>
                </c:pt>
                <c:pt idx="8821">
                  <c:v>-94.07050000000001</c:v>
                </c:pt>
                <c:pt idx="8822">
                  <c:v>-94.0685</c:v>
                </c:pt>
                <c:pt idx="8823">
                  <c:v>-94.066500000000005</c:v>
                </c:pt>
                <c:pt idx="8824">
                  <c:v>-94.06450000000001</c:v>
                </c:pt>
                <c:pt idx="8825">
                  <c:v>-94.0625</c:v>
                </c:pt>
                <c:pt idx="8826">
                  <c:v>-94.060500000000005</c:v>
                </c:pt>
                <c:pt idx="8827">
                  <c:v>-94.058500000000009</c:v>
                </c:pt>
                <c:pt idx="8828">
                  <c:v>-94.0565</c:v>
                </c:pt>
                <c:pt idx="8829">
                  <c:v>-94.054500000000004</c:v>
                </c:pt>
                <c:pt idx="8830">
                  <c:v>-94.052500000000009</c:v>
                </c:pt>
                <c:pt idx="8831">
                  <c:v>-94.0505</c:v>
                </c:pt>
                <c:pt idx="8832">
                  <c:v>-94.048500000000004</c:v>
                </c:pt>
                <c:pt idx="8833">
                  <c:v>-94.046500000000009</c:v>
                </c:pt>
                <c:pt idx="8834">
                  <c:v>-94.044499999999999</c:v>
                </c:pt>
                <c:pt idx="8835">
                  <c:v>-94.042500000000004</c:v>
                </c:pt>
                <c:pt idx="8836">
                  <c:v>-94.040500000000009</c:v>
                </c:pt>
                <c:pt idx="8837">
                  <c:v>-94.038499999999999</c:v>
                </c:pt>
                <c:pt idx="8838">
                  <c:v>-94.036500000000004</c:v>
                </c:pt>
                <c:pt idx="8839">
                  <c:v>-94.034500000000008</c:v>
                </c:pt>
                <c:pt idx="8840">
                  <c:v>-94.032499999999999</c:v>
                </c:pt>
                <c:pt idx="8841">
                  <c:v>-94.030500000000004</c:v>
                </c:pt>
                <c:pt idx="8842">
                  <c:v>-94.028500000000008</c:v>
                </c:pt>
                <c:pt idx="8843">
                  <c:v>-94.026499999999999</c:v>
                </c:pt>
                <c:pt idx="8844">
                  <c:v>-94.024500000000003</c:v>
                </c:pt>
                <c:pt idx="8845">
                  <c:v>-94.022500000000008</c:v>
                </c:pt>
                <c:pt idx="8846">
                  <c:v>-94.020499999999998</c:v>
                </c:pt>
                <c:pt idx="8847">
                  <c:v>-94.018500000000003</c:v>
                </c:pt>
                <c:pt idx="8848">
                  <c:v>-94.016500000000008</c:v>
                </c:pt>
                <c:pt idx="8849">
                  <c:v>-94.014499999999998</c:v>
                </c:pt>
                <c:pt idx="8850">
                  <c:v>-94.012500000000003</c:v>
                </c:pt>
                <c:pt idx="8851">
                  <c:v>-94.010500000000008</c:v>
                </c:pt>
                <c:pt idx="8852">
                  <c:v>-94.008499999999998</c:v>
                </c:pt>
                <c:pt idx="8853">
                  <c:v>-94.006500000000003</c:v>
                </c:pt>
                <c:pt idx="8854">
                  <c:v>-94.004500000000007</c:v>
                </c:pt>
                <c:pt idx="8855">
                  <c:v>-94.002499999999998</c:v>
                </c:pt>
                <c:pt idx="8856">
                  <c:v>-94.000500000000002</c:v>
                </c:pt>
                <c:pt idx="8857">
                  <c:v>-93.998500000000007</c:v>
                </c:pt>
                <c:pt idx="8858">
                  <c:v>-93.996499999999997</c:v>
                </c:pt>
                <c:pt idx="8859">
                  <c:v>-93.994500000000002</c:v>
                </c:pt>
                <c:pt idx="8860">
                  <c:v>-93.992500000000007</c:v>
                </c:pt>
                <c:pt idx="8861">
                  <c:v>-93.990499999999997</c:v>
                </c:pt>
                <c:pt idx="8862">
                  <c:v>-93.988500000000002</c:v>
                </c:pt>
                <c:pt idx="8863">
                  <c:v>-93.986500000000007</c:v>
                </c:pt>
                <c:pt idx="8864">
                  <c:v>-93.984499999999997</c:v>
                </c:pt>
                <c:pt idx="8865">
                  <c:v>-93.982500000000002</c:v>
                </c:pt>
                <c:pt idx="8866">
                  <c:v>-93.980500000000006</c:v>
                </c:pt>
                <c:pt idx="8867">
                  <c:v>-93.978499999999997</c:v>
                </c:pt>
                <c:pt idx="8868">
                  <c:v>-93.976500000000001</c:v>
                </c:pt>
                <c:pt idx="8869">
                  <c:v>-93.974500000000006</c:v>
                </c:pt>
                <c:pt idx="8870">
                  <c:v>-93.972500000000011</c:v>
                </c:pt>
                <c:pt idx="8871">
                  <c:v>-93.970500000000001</c:v>
                </c:pt>
                <c:pt idx="8872">
                  <c:v>-93.968500000000006</c:v>
                </c:pt>
                <c:pt idx="8873">
                  <c:v>-93.966500000000011</c:v>
                </c:pt>
                <c:pt idx="8874">
                  <c:v>-93.964500000000001</c:v>
                </c:pt>
                <c:pt idx="8875">
                  <c:v>-93.962500000000006</c:v>
                </c:pt>
                <c:pt idx="8876">
                  <c:v>-93.96050000000001</c:v>
                </c:pt>
                <c:pt idx="8877">
                  <c:v>-93.958500000000001</c:v>
                </c:pt>
                <c:pt idx="8878">
                  <c:v>-93.956500000000005</c:v>
                </c:pt>
                <c:pt idx="8879">
                  <c:v>-93.95450000000001</c:v>
                </c:pt>
                <c:pt idx="8880">
                  <c:v>-93.952500000000001</c:v>
                </c:pt>
                <c:pt idx="8881">
                  <c:v>-93.950500000000005</c:v>
                </c:pt>
                <c:pt idx="8882">
                  <c:v>-93.94850000000001</c:v>
                </c:pt>
                <c:pt idx="8883">
                  <c:v>-93.946500000000015</c:v>
                </c:pt>
                <c:pt idx="8884">
                  <c:v>-93.944500000000005</c:v>
                </c:pt>
                <c:pt idx="8885">
                  <c:v>-93.94250000000001</c:v>
                </c:pt>
                <c:pt idx="8886">
                  <c:v>-93.940500000000014</c:v>
                </c:pt>
                <c:pt idx="8887">
                  <c:v>-93.938500000000005</c:v>
                </c:pt>
                <c:pt idx="8888">
                  <c:v>-93.936500000000009</c:v>
                </c:pt>
                <c:pt idx="8889">
                  <c:v>-93.934500000000014</c:v>
                </c:pt>
                <c:pt idx="8890">
                  <c:v>-93.932500000000005</c:v>
                </c:pt>
                <c:pt idx="8891">
                  <c:v>-93.930500000000009</c:v>
                </c:pt>
                <c:pt idx="8892">
                  <c:v>-93.928500000000014</c:v>
                </c:pt>
                <c:pt idx="8893">
                  <c:v>-93.926500000000004</c:v>
                </c:pt>
                <c:pt idx="8894">
                  <c:v>-93.924500000000009</c:v>
                </c:pt>
                <c:pt idx="8895">
                  <c:v>-93.922500000000014</c:v>
                </c:pt>
                <c:pt idx="8896">
                  <c:v>-93.920500000000004</c:v>
                </c:pt>
                <c:pt idx="8897">
                  <c:v>-93.918500000000009</c:v>
                </c:pt>
                <c:pt idx="8898">
                  <c:v>-93.916500000000013</c:v>
                </c:pt>
                <c:pt idx="8899">
                  <c:v>-93.914500000000004</c:v>
                </c:pt>
                <c:pt idx="8900">
                  <c:v>-93.912500000000009</c:v>
                </c:pt>
                <c:pt idx="8901">
                  <c:v>-93.910500000000013</c:v>
                </c:pt>
                <c:pt idx="8902">
                  <c:v>-93.908500000000004</c:v>
                </c:pt>
                <c:pt idx="8903">
                  <c:v>-93.906500000000008</c:v>
                </c:pt>
                <c:pt idx="8904">
                  <c:v>-93.904500000000013</c:v>
                </c:pt>
                <c:pt idx="8905">
                  <c:v>-93.902500000000003</c:v>
                </c:pt>
                <c:pt idx="8906">
                  <c:v>-93.900500000000008</c:v>
                </c:pt>
                <c:pt idx="8907">
                  <c:v>-93.898500000000013</c:v>
                </c:pt>
                <c:pt idx="8908">
                  <c:v>-93.896500000000003</c:v>
                </c:pt>
                <c:pt idx="8909">
                  <c:v>-93.894500000000008</c:v>
                </c:pt>
                <c:pt idx="8910">
                  <c:v>-93.892500000000013</c:v>
                </c:pt>
                <c:pt idx="8911">
                  <c:v>-93.890500000000003</c:v>
                </c:pt>
                <c:pt idx="8912">
                  <c:v>-93.888500000000008</c:v>
                </c:pt>
                <c:pt idx="8913">
                  <c:v>-93.886500000000012</c:v>
                </c:pt>
                <c:pt idx="8914">
                  <c:v>-93.884500000000003</c:v>
                </c:pt>
                <c:pt idx="8915">
                  <c:v>-93.882500000000007</c:v>
                </c:pt>
                <c:pt idx="8916">
                  <c:v>-93.880500000000012</c:v>
                </c:pt>
                <c:pt idx="8917">
                  <c:v>-93.878500000000003</c:v>
                </c:pt>
                <c:pt idx="8918">
                  <c:v>-93.876500000000007</c:v>
                </c:pt>
                <c:pt idx="8919">
                  <c:v>-93.874500000000012</c:v>
                </c:pt>
                <c:pt idx="8920">
                  <c:v>-93.872500000000002</c:v>
                </c:pt>
                <c:pt idx="8921">
                  <c:v>-93.870500000000007</c:v>
                </c:pt>
                <c:pt idx="8922">
                  <c:v>-93.868500000000012</c:v>
                </c:pt>
                <c:pt idx="8923">
                  <c:v>-93.866500000000002</c:v>
                </c:pt>
                <c:pt idx="8924">
                  <c:v>-93.864500000000007</c:v>
                </c:pt>
                <c:pt idx="8925">
                  <c:v>-93.862500000000011</c:v>
                </c:pt>
                <c:pt idx="8926">
                  <c:v>-93.860500000000002</c:v>
                </c:pt>
                <c:pt idx="8927">
                  <c:v>-93.858500000000006</c:v>
                </c:pt>
                <c:pt idx="8928">
                  <c:v>-93.856500000000011</c:v>
                </c:pt>
                <c:pt idx="8929">
                  <c:v>-93.854500000000002</c:v>
                </c:pt>
                <c:pt idx="8930">
                  <c:v>-93.852500000000006</c:v>
                </c:pt>
                <c:pt idx="8931">
                  <c:v>-93.850500000000011</c:v>
                </c:pt>
                <c:pt idx="8932">
                  <c:v>-93.848500000000001</c:v>
                </c:pt>
                <c:pt idx="8933">
                  <c:v>-93.846500000000006</c:v>
                </c:pt>
                <c:pt idx="8934">
                  <c:v>-93.844500000000011</c:v>
                </c:pt>
                <c:pt idx="8935">
                  <c:v>-93.842500000000001</c:v>
                </c:pt>
                <c:pt idx="8936">
                  <c:v>-93.840500000000006</c:v>
                </c:pt>
                <c:pt idx="8937">
                  <c:v>-93.83850000000001</c:v>
                </c:pt>
                <c:pt idx="8938">
                  <c:v>-93.836500000000001</c:v>
                </c:pt>
                <c:pt idx="8939">
                  <c:v>-93.834500000000006</c:v>
                </c:pt>
                <c:pt idx="8940">
                  <c:v>-93.83250000000001</c:v>
                </c:pt>
                <c:pt idx="8941">
                  <c:v>-93.830500000000001</c:v>
                </c:pt>
                <c:pt idx="8942">
                  <c:v>-93.828500000000005</c:v>
                </c:pt>
                <c:pt idx="8943">
                  <c:v>-93.82650000000001</c:v>
                </c:pt>
                <c:pt idx="8944">
                  <c:v>-93.8245</c:v>
                </c:pt>
                <c:pt idx="8945">
                  <c:v>-93.822500000000005</c:v>
                </c:pt>
                <c:pt idx="8946">
                  <c:v>-93.82050000000001</c:v>
                </c:pt>
                <c:pt idx="8947">
                  <c:v>-93.8185</c:v>
                </c:pt>
                <c:pt idx="8948">
                  <c:v>-93.816500000000005</c:v>
                </c:pt>
                <c:pt idx="8949">
                  <c:v>-93.81450000000001</c:v>
                </c:pt>
                <c:pt idx="8950">
                  <c:v>-93.8125</c:v>
                </c:pt>
                <c:pt idx="8951">
                  <c:v>-93.810500000000005</c:v>
                </c:pt>
                <c:pt idx="8952">
                  <c:v>-93.808500000000009</c:v>
                </c:pt>
                <c:pt idx="8953">
                  <c:v>-93.8065</c:v>
                </c:pt>
                <c:pt idx="8954">
                  <c:v>-93.804500000000004</c:v>
                </c:pt>
                <c:pt idx="8955">
                  <c:v>-93.802500000000009</c:v>
                </c:pt>
                <c:pt idx="8956">
                  <c:v>-93.8005</c:v>
                </c:pt>
                <c:pt idx="8957">
                  <c:v>-93.798500000000004</c:v>
                </c:pt>
                <c:pt idx="8958">
                  <c:v>-93.796500000000009</c:v>
                </c:pt>
                <c:pt idx="8959">
                  <c:v>-93.794499999999999</c:v>
                </c:pt>
                <c:pt idx="8960">
                  <c:v>-93.792500000000004</c:v>
                </c:pt>
                <c:pt idx="8961">
                  <c:v>-93.790500000000009</c:v>
                </c:pt>
                <c:pt idx="8962">
                  <c:v>-93.788499999999999</c:v>
                </c:pt>
                <c:pt idx="8963">
                  <c:v>-93.786500000000004</c:v>
                </c:pt>
                <c:pt idx="8964">
                  <c:v>-93.784500000000008</c:v>
                </c:pt>
                <c:pt idx="8965">
                  <c:v>-93.782499999999999</c:v>
                </c:pt>
                <c:pt idx="8966">
                  <c:v>-93.780500000000004</c:v>
                </c:pt>
                <c:pt idx="8967">
                  <c:v>-93.778500000000008</c:v>
                </c:pt>
                <c:pt idx="8968">
                  <c:v>-93.776499999999999</c:v>
                </c:pt>
                <c:pt idx="8969">
                  <c:v>-93.774500000000003</c:v>
                </c:pt>
                <c:pt idx="8970">
                  <c:v>-93.772500000000008</c:v>
                </c:pt>
                <c:pt idx="8971">
                  <c:v>-93.770499999999998</c:v>
                </c:pt>
                <c:pt idx="8972">
                  <c:v>-93.768500000000003</c:v>
                </c:pt>
                <c:pt idx="8973">
                  <c:v>-93.766500000000008</c:v>
                </c:pt>
                <c:pt idx="8974">
                  <c:v>-93.764499999999998</c:v>
                </c:pt>
                <c:pt idx="8975">
                  <c:v>-93.762500000000003</c:v>
                </c:pt>
                <c:pt idx="8976">
                  <c:v>-93.760500000000008</c:v>
                </c:pt>
                <c:pt idx="8977">
                  <c:v>-93.758499999999998</c:v>
                </c:pt>
                <c:pt idx="8978">
                  <c:v>-93.756500000000003</c:v>
                </c:pt>
                <c:pt idx="8979">
                  <c:v>-93.754500000000007</c:v>
                </c:pt>
                <c:pt idx="8980">
                  <c:v>-93.752499999999998</c:v>
                </c:pt>
                <c:pt idx="8981">
                  <c:v>-93.750500000000002</c:v>
                </c:pt>
                <c:pt idx="8982">
                  <c:v>-93.748500000000007</c:v>
                </c:pt>
                <c:pt idx="8983">
                  <c:v>-93.746499999999997</c:v>
                </c:pt>
                <c:pt idx="8984">
                  <c:v>-93.744500000000002</c:v>
                </c:pt>
                <c:pt idx="8985">
                  <c:v>-93.742500000000007</c:v>
                </c:pt>
                <c:pt idx="8986">
                  <c:v>-93.740499999999997</c:v>
                </c:pt>
                <c:pt idx="8987">
                  <c:v>-93.738500000000002</c:v>
                </c:pt>
                <c:pt idx="8988">
                  <c:v>-93.736500000000007</c:v>
                </c:pt>
                <c:pt idx="8989">
                  <c:v>-93.734499999999997</c:v>
                </c:pt>
                <c:pt idx="8990">
                  <c:v>-93.732500000000002</c:v>
                </c:pt>
                <c:pt idx="8991">
                  <c:v>-93.730500000000006</c:v>
                </c:pt>
                <c:pt idx="8992">
                  <c:v>-93.728499999999997</c:v>
                </c:pt>
                <c:pt idx="8993">
                  <c:v>-93.726500000000001</c:v>
                </c:pt>
                <c:pt idx="8994">
                  <c:v>-93.724500000000006</c:v>
                </c:pt>
                <c:pt idx="8995">
                  <c:v>-93.722500000000011</c:v>
                </c:pt>
                <c:pt idx="8996">
                  <c:v>-93.720500000000001</c:v>
                </c:pt>
                <c:pt idx="8997">
                  <c:v>-93.718500000000006</c:v>
                </c:pt>
                <c:pt idx="8998">
                  <c:v>-93.716500000000011</c:v>
                </c:pt>
                <c:pt idx="8999">
                  <c:v>-93.714500000000001</c:v>
                </c:pt>
                <c:pt idx="9000">
                  <c:v>-93.712500000000006</c:v>
                </c:pt>
                <c:pt idx="9001">
                  <c:v>-93.71050000000001</c:v>
                </c:pt>
                <c:pt idx="9002">
                  <c:v>-93.708500000000001</c:v>
                </c:pt>
                <c:pt idx="9003">
                  <c:v>-93.706500000000005</c:v>
                </c:pt>
                <c:pt idx="9004">
                  <c:v>-93.70450000000001</c:v>
                </c:pt>
                <c:pt idx="9005">
                  <c:v>-93.702500000000001</c:v>
                </c:pt>
                <c:pt idx="9006">
                  <c:v>-93.700500000000005</c:v>
                </c:pt>
                <c:pt idx="9007">
                  <c:v>-93.69850000000001</c:v>
                </c:pt>
                <c:pt idx="9008">
                  <c:v>-93.696500000000015</c:v>
                </c:pt>
                <c:pt idx="9009">
                  <c:v>-93.694500000000005</c:v>
                </c:pt>
                <c:pt idx="9010">
                  <c:v>-93.69250000000001</c:v>
                </c:pt>
                <c:pt idx="9011">
                  <c:v>-93.690500000000014</c:v>
                </c:pt>
                <c:pt idx="9012">
                  <c:v>-93.688500000000005</c:v>
                </c:pt>
                <c:pt idx="9013">
                  <c:v>-93.686500000000009</c:v>
                </c:pt>
                <c:pt idx="9014">
                  <c:v>-93.684500000000014</c:v>
                </c:pt>
                <c:pt idx="9015">
                  <c:v>-93.682500000000005</c:v>
                </c:pt>
                <c:pt idx="9016">
                  <c:v>-93.680500000000009</c:v>
                </c:pt>
                <c:pt idx="9017">
                  <c:v>-93.678500000000014</c:v>
                </c:pt>
                <c:pt idx="9018">
                  <c:v>-93.676500000000004</c:v>
                </c:pt>
                <c:pt idx="9019">
                  <c:v>-93.674500000000009</c:v>
                </c:pt>
                <c:pt idx="9020">
                  <c:v>-93.672500000000014</c:v>
                </c:pt>
                <c:pt idx="9021">
                  <c:v>-93.670500000000004</c:v>
                </c:pt>
                <c:pt idx="9022">
                  <c:v>-93.668500000000009</c:v>
                </c:pt>
                <c:pt idx="9023">
                  <c:v>-93.666500000000013</c:v>
                </c:pt>
                <c:pt idx="9024">
                  <c:v>-93.664500000000004</c:v>
                </c:pt>
                <c:pt idx="9025">
                  <c:v>-93.662500000000009</c:v>
                </c:pt>
                <c:pt idx="9026">
                  <c:v>-93.660500000000013</c:v>
                </c:pt>
                <c:pt idx="9027">
                  <c:v>-93.658500000000004</c:v>
                </c:pt>
                <c:pt idx="9028">
                  <c:v>-93.656500000000008</c:v>
                </c:pt>
                <c:pt idx="9029">
                  <c:v>-93.654500000000013</c:v>
                </c:pt>
                <c:pt idx="9030">
                  <c:v>-93.652500000000003</c:v>
                </c:pt>
                <c:pt idx="9031">
                  <c:v>-93.650500000000008</c:v>
                </c:pt>
                <c:pt idx="9032">
                  <c:v>-93.648500000000013</c:v>
                </c:pt>
                <c:pt idx="9033">
                  <c:v>-93.646500000000003</c:v>
                </c:pt>
                <c:pt idx="9034">
                  <c:v>-93.644500000000008</c:v>
                </c:pt>
                <c:pt idx="9035">
                  <c:v>-93.642500000000013</c:v>
                </c:pt>
                <c:pt idx="9036">
                  <c:v>-93.640500000000003</c:v>
                </c:pt>
                <c:pt idx="9037">
                  <c:v>-93.638500000000008</c:v>
                </c:pt>
                <c:pt idx="9038">
                  <c:v>-93.636500000000012</c:v>
                </c:pt>
                <c:pt idx="9039">
                  <c:v>-93.634500000000003</c:v>
                </c:pt>
                <c:pt idx="9040">
                  <c:v>-93.632500000000007</c:v>
                </c:pt>
                <c:pt idx="9041">
                  <c:v>-93.630500000000012</c:v>
                </c:pt>
                <c:pt idx="9042">
                  <c:v>-93.628500000000003</c:v>
                </c:pt>
                <c:pt idx="9043">
                  <c:v>-93.626500000000007</c:v>
                </c:pt>
                <c:pt idx="9044">
                  <c:v>-93.624500000000012</c:v>
                </c:pt>
                <c:pt idx="9045">
                  <c:v>-93.622500000000002</c:v>
                </c:pt>
                <c:pt idx="9046">
                  <c:v>-93.620500000000007</c:v>
                </c:pt>
                <c:pt idx="9047">
                  <c:v>-93.618500000000012</c:v>
                </c:pt>
                <c:pt idx="9048">
                  <c:v>-93.616500000000002</c:v>
                </c:pt>
                <c:pt idx="9049">
                  <c:v>-93.614500000000007</c:v>
                </c:pt>
                <c:pt idx="9050">
                  <c:v>-93.612500000000011</c:v>
                </c:pt>
                <c:pt idx="9051">
                  <c:v>-93.610500000000002</c:v>
                </c:pt>
                <c:pt idx="9052">
                  <c:v>-93.608500000000006</c:v>
                </c:pt>
                <c:pt idx="9053">
                  <c:v>-93.606500000000011</c:v>
                </c:pt>
                <c:pt idx="9054">
                  <c:v>-93.604500000000002</c:v>
                </c:pt>
                <c:pt idx="9055">
                  <c:v>-93.602500000000006</c:v>
                </c:pt>
                <c:pt idx="9056">
                  <c:v>-93.600500000000011</c:v>
                </c:pt>
                <c:pt idx="9057">
                  <c:v>-93.598500000000001</c:v>
                </c:pt>
                <c:pt idx="9058">
                  <c:v>-93.596500000000006</c:v>
                </c:pt>
                <c:pt idx="9059">
                  <c:v>-93.594500000000011</c:v>
                </c:pt>
                <c:pt idx="9060">
                  <c:v>-93.592500000000001</c:v>
                </c:pt>
                <c:pt idx="9061">
                  <c:v>-93.590500000000006</c:v>
                </c:pt>
                <c:pt idx="9062">
                  <c:v>-93.58850000000001</c:v>
                </c:pt>
                <c:pt idx="9063">
                  <c:v>-93.586500000000001</c:v>
                </c:pt>
                <c:pt idx="9064">
                  <c:v>-93.584500000000006</c:v>
                </c:pt>
                <c:pt idx="9065">
                  <c:v>-93.58250000000001</c:v>
                </c:pt>
                <c:pt idx="9066">
                  <c:v>-93.580500000000001</c:v>
                </c:pt>
                <c:pt idx="9067">
                  <c:v>-93.578500000000005</c:v>
                </c:pt>
                <c:pt idx="9068">
                  <c:v>-93.57650000000001</c:v>
                </c:pt>
                <c:pt idx="9069">
                  <c:v>-93.5745</c:v>
                </c:pt>
                <c:pt idx="9070">
                  <c:v>-93.572500000000005</c:v>
                </c:pt>
                <c:pt idx="9071">
                  <c:v>-93.57050000000001</c:v>
                </c:pt>
                <c:pt idx="9072">
                  <c:v>-93.5685</c:v>
                </c:pt>
                <c:pt idx="9073">
                  <c:v>-93.566500000000005</c:v>
                </c:pt>
                <c:pt idx="9074">
                  <c:v>-93.56450000000001</c:v>
                </c:pt>
                <c:pt idx="9075">
                  <c:v>-93.5625</c:v>
                </c:pt>
                <c:pt idx="9076">
                  <c:v>-93.560500000000005</c:v>
                </c:pt>
                <c:pt idx="9077">
                  <c:v>-93.558500000000009</c:v>
                </c:pt>
                <c:pt idx="9078">
                  <c:v>-93.5565</c:v>
                </c:pt>
                <c:pt idx="9079">
                  <c:v>-93.554500000000004</c:v>
                </c:pt>
                <c:pt idx="9080">
                  <c:v>-93.552500000000009</c:v>
                </c:pt>
                <c:pt idx="9081">
                  <c:v>-93.5505</c:v>
                </c:pt>
                <c:pt idx="9082">
                  <c:v>-93.548500000000004</c:v>
                </c:pt>
                <c:pt idx="9083">
                  <c:v>-93.546500000000009</c:v>
                </c:pt>
                <c:pt idx="9084">
                  <c:v>-93.544499999999999</c:v>
                </c:pt>
                <c:pt idx="9085">
                  <c:v>-93.542500000000004</c:v>
                </c:pt>
                <c:pt idx="9086">
                  <c:v>-93.540500000000009</c:v>
                </c:pt>
                <c:pt idx="9087">
                  <c:v>-93.538499999999999</c:v>
                </c:pt>
                <c:pt idx="9088">
                  <c:v>-93.536500000000004</c:v>
                </c:pt>
                <c:pt idx="9089">
                  <c:v>-93.534500000000008</c:v>
                </c:pt>
                <c:pt idx="9090">
                  <c:v>-93.532499999999999</c:v>
                </c:pt>
                <c:pt idx="9091">
                  <c:v>-93.530500000000004</c:v>
                </c:pt>
                <c:pt idx="9092">
                  <c:v>-93.528500000000008</c:v>
                </c:pt>
                <c:pt idx="9093">
                  <c:v>-93.526499999999999</c:v>
                </c:pt>
                <c:pt idx="9094">
                  <c:v>-93.524500000000003</c:v>
                </c:pt>
                <c:pt idx="9095">
                  <c:v>-93.522500000000008</c:v>
                </c:pt>
                <c:pt idx="9096">
                  <c:v>-93.520499999999998</c:v>
                </c:pt>
                <c:pt idx="9097">
                  <c:v>-93.518500000000003</c:v>
                </c:pt>
                <c:pt idx="9098">
                  <c:v>-93.516500000000008</c:v>
                </c:pt>
                <c:pt idx="9099">
                  <c:v>-93.514499999999998</c:v>
                </c:pt>
                <c:pt idx="9100">
                  <c:v>-93.512500000000003</c:v>
                </c:pt>
                <c:pt idx="9101">
                  <c:v>-93.510500000000008</c:v>
                </c:pt>
                <c:pt idx="9102">
                  <c:v>-93.508499999999998</c:v>
                </c:pt>
                <c:pt idx="9103">
                  <c:v>-93.506500000000003</c:v>
                </c:pt>
                <c:pt idx="9104">
                  <c:v>-93.504500000000007</c:v>
                </c:pt>
                <c:pt idx="9105">
                  <c:v>-93.502499999999998</c:v>
                </c:pt>
                <c:pt idx="9106">
                  <c:v>-93.500500000000002</c:v>
                </c:pt>
                <c:pt idx="9107">
                  <c:v>-93.498500000000007</c:v>
                </c:pt>
                <c:pt idx="9108">
                  <c:v>-93.496499999999997</c:v>
                </c:pt>
                <c:pt idx="9109">
                  <c:v>-93.494500000000002</c:v>
                </c:pt>
                <c:pt idx="9110">
                  <c:v>-93.492500000000007</c:v>
                </c:pt>
                <c:pt idx="9111">
                  <c:v>-93.490499999999997</c:v>
                </c:pt>
                <c:pt idx="9112">
                  <c:v>-93.488500000000002</c:v>
                </c:pt>
                <c:pt idx="9113">
                  <c:v>-93.486500000000007</c:v>
                </c:pt>
                <c:pt idx="9114">
                  <c:v>-93.484499999999997</c:v>
                </c:pt>
                <c:pt idx="9115">
                  <c:v>-93.482500000000002</c:v>
                </c:pt>
                <c:pt idx="9116">
                  <c:v>-93.480500000000006</c:v>
                </c:pt>
                <c:pt idx="9117">
                  <c:v>-93.478499999999997</c:v>
                </c:pt>
                <c:pt idx="9118">
                  <c:v>-93.476500000000001</c:v>
                </c:pt>
                <c:pt idx="9119">
                  <c:v>-93.474500000000006</c:v>
                </c:pt>
                <c:pt idx="9120">
                  <c:v>-93.472500000000011</c:v>
                </c:pt>
                <c:pt idx="9121">
                  <c:v>-93.470500000000001</c:v>
                </c:pt>
                <c:pt idx="9122">
                  <c:v>-93.468500000000006</c:v>
                </c:pt>
                <c:pt idx="9123">
                  <c:v>-93.466500000000011</c:v>
                </c:pt>
                <c:pt idx="9124">
                  <c:v>-93.464500000000001</c:v>
                </c:pt>
                <c:pt idx="9125">
                  <c:v>-93.462500000000006</c:v>
                </c:pt>
                <c:pt idx="9126">
                  <c:v>-93.46050000000001</c:v>
                </c:pt>
                <c:pt idx="9127">
                  <c:v>-93.458500000000001</c:v>
                </c:pt>
                <c:pt idx="9128">
                  <c:v>-93.456500000000005</c:v>
                </c:pt>
                <c:pt idx="9129">
                  <c:v>-93.45450000000001</c:v>
                </c:pt>
                <c:pt idx="9130">
                  <c:v>-93.452500000000001</c:v>
                </c:pt>
                <c:pt idx="9131">
                  <c:v>-93.450500000000005</c:v>
                </c:pt>
                <c:pt idx="9132">
                  <c:v>-93.44850000000001</c:v>
                </c:pt>
                <c:pt idx="9133">
                  <c:v>-93.446500000000015</c:v>
                </c:pt>
                <c:pt idx="9134">
                  <c:v>-93.444500000000005</c:v>
                </c:pt>
                <c:pt idx="9135">
                  <c:v>-93.44250000000001</c:v>
                </c:pt>
                <c:pt idx="9136">
                  <c:v>-93.440500000000014</c:v>
                </c:pt>
                <c:pt idx="9137">
                  <c:v>-93.438500000000005</c:v>
                </c:pt>
                <c:pt idx="9138">
                  <c:v>-93.436500000000009</c:v>
                </c:pt>
                <c:pt idx="9139">
                  <c:v>-93.434500000000014</c:v>
                </c:pt>
                <c:pt idx="9140">
                  <c:v>-93.432500000000005</c:v>
                </c:pt>
                <c:pt idx="9141">
                  <c:v>-93.430500000000009</c:v>
                </c:pt>
                <c:pt idx="9142">
                  <c:v>-93.428500000000014</c:v>
                </c:pt>
                <c:pt idx="9143">
                  <c:v>-93.426500000000004</c:v>
                </c:pt>
                <c:pt idx="9144">
                  <c:v>-93.424500000000009</c:v>
                </c:pt>
                <c:pt idx="9145">
                  <c:v>-93.422500000000014</c:v>
                </c:pt>
                <c:pt idx="9146">
                  <c:v>-93.420500000000004</c:v>
                </c:pt>
                <c:pt idx="9147">
                  <c:v>-93.418500000000009</c:v>
                </c:pt>
                <c:pt idx="9148">
                  <c:v>-93.416500000000013</c:v>
                </c:pt>
                <c:pt idx="9149">
                  <c:v>-93.414500000000004</c:v>
                </c:pt>
                <c:pt idx="9150">
                  <c:v>-93.412500000000009</c:v>
                </c:pt>
                <c:pt idx="9151">
                  <c:v>-93.410500000000013</c:v>
                </c:pt>
                <c:pt idx="9152">
                  <c:v>-93.408500000000004</c:v>
                </c:pt>
                <c:pt idx="9153">
                  <c:v>-93.406500000000008</c:v>
                </c:pt>
                <c:pt idx="9154">
                  <c:v>-93.404500000000013</c:v>
                </c:pt>
                <c:pt idx="9155">
                  <c:v>-93.402500000000003</c:v>
                </c:pt>
                <c:pt idx="9156">
                  <c:v>-93.400500000000008</c:v>
                </c:pt>
                <c:pt idx="9157">
                  <c:v>-93.398500000000013</c:v>
                </c:pt>
                <c:pt idx="9158">
                  <c:v>-93.396500000000003</c:v>
                </c:pt>
                <c:pt idx="9159">
                  <c:v>-93.394500000000008</c:v>
                </c:pt>
                <c:pt idx="9160">
                  <c:v>-93.392500000000013</c:v>
                </c:pt>
                <c:pt idx="9161">
                  <c:v>-93.390500000000003</c:v>
                </c:pt>
                <c:pt idx="9162">
                  <c:v>-93.388500000000008</c:v>
                </c:pt>
                <c:pt idx="9163">
                  <c:v>-93.386500000000012</c:v>
                </c:pt>
                <c:pt idx="9164">
                  <c:v>-93.384500000000003</c:v>
                </c:pt>
                <c:pt idx="9165">
                  <c:v>-93.382500000000007</c:v>
                </c:pt>
                <c:pt idx="9166">
                  <c:v>-93.380500000000012</c:v>
                </c:pt>
                <c:pt idx="9167">
                  <c:v>-93.378500000000003</c:v>
                </c:pt>
                <c:pt idx="9168">
                  <c:v>-93.376500000000007</c:v>
                </c:pt>
                <c:pt idx="9169">
                  <c:v>-93.374500000000012</c:v>
                </c:pt>
                <c:pt idx="9170">
                  <c:v>-93.372500000000002</c:v>
                </c:pt>
                <c:pt idx="9171">
                  <c:v>-93.370500000000007</c:v>
                </c:pt>
                <c:pt idx="9172">
                  <c:v>-93.368500000000012</c:v>
                </c:pt>
                <c:pt idx="9173">
                  <c:v>-93.366500000000002</c:v>
                </c:pt>
                <c:pt idx="9174">
                  <c:v>-93.364500000000007</c:v>
                </c:pt>
                <c:pt idx="9175">
                  <c:v>-93.362500000000011</c:v>
                </c:pt>
                <c:pt idx="9176">
                  <c:v>-93.360500000000002</c:v>
                </c:pt>
                <c:pt idx="9177">
                  <c:v>-93.358500000000006</c:v>
                </c:pt>
                <c:pt idx="9178">
                  <c:v>-93.356500000000011</c:v>
                </c:pt>
                <c:pt idx="9179">
                  <c:v>-93.354500000000002</c:v>
                </c:pt>
                <c:pt idx="9180">
                  <c:v>-93.352500000000006</c:v>
                </c:pt>
                <c:pt idx="9181">
                  <c:v>-93.350500000000011</c:v>
                </c:pt>
                <c:pt idx="9182">
                  <c:v>-93.348500000000001</c:v>
                </c:pt>
                <c:pt idx="9183">
                  <c:v>-93.346500000000006</c:v>
                </c:pt>
                <c:pt idx="9184">
                  <c:v>-93.344500000000011</c:v>
                </c:pt>
                <c:pt idx="9185">
                  <c:v>-93.342500000000001</c:v>
                </c:pt>
                <c:pt idx="9186">
                  <c:v>-93.340500000000006</c:v>
                </c:pt>
                <c:pt idx="9187">
                  <c:v>-93.33850000000001</c:v>
                </c:pt>
                <c:pt idx="9188">
                  <c:v>-93.336500000000001</c:v>
                </c:pt>
                <c:pt idx="9189">
                  <c:v>-93.334500000000006</c:v>
                </c:pt>
                <c:pt idx="9190">
                  <c:v>-93.33250000000001</c:v>
                </c:pt>
                <c:pt idx="9191">
                  <c:v>-93.330500000000001</c:v>
                </c:pt>
                <c:pt idx="9192">
                  <c:v>-93.328500000000005</c:v>
                </c:pt>
                <c:pt idx="9193">
                  <c:v>-93.32650000000001</c:v>
                </c:pt>
                <c:pt idx="9194">
                  <c:v>-93.3245</c:v>
                </c:pt>
                <c:pt idx="9195">
                  <c:v>-93.322500000000005</c:v>
                </c:pt>
                <c:pt idx="9196">
                  <c:v>-93.32050000000001</c:v>
                </c:pt>
                <c:pt idx="9197">
                  <c:v>-93.3185</c:v>
                </c:pt>
                <c:pt idx="9198">
                  <c:v>-93.316500000000005</c:v>
                </c:pt>
                <c:pt idx="9199">
                  <c:v>-93.31450000000001</c:v>
                </c:pt>
                <c:pt idx="9200">
                  <c:v>-93.3125</c:v>
                </c:pt>
                <c:pt idx="9201">
                  <c:v>-93.310500000000005</c:v>
                </c:pt>
                <c:pt idx="9202">
                  <c:v>-93.308500000000009</c:v>
                </c:pt>
                <c:pt idx="9203">
                  <c:v>-93.3065</c:v>
                </c:pt>
                <c:pt idx="9204">
                  <c:v>-93.304500000000004</c:v>
                </c:pt>
                <c:pt idx="9205">
                  <c:v>-93.302500000000009</c:v>
                </c:pt>
                <c:pt idx="9206">
                  <c:v>-93.3005</c:v>
                </c:pt>
                <c:pt idx="9207">
                  <c:v>-93.298500000000004</c:v>
                </c:pt>
                <c:pt idx="9208">
                  <c:v>-93.296500000000009</c:v>
                </c:pt>
                <c:pt idx="9209">
                  <c:v>-93.294499999999999</c:v>
                </c:pt>
                <c:pt idx="9210">
                  <c:v>-93.292500000000004</c:v>
                </c:pt>
                <c:pt idx="9211">
                  <c:v>-93.290500000000009</c:v>
                </c:pt>
                <c:pt idx="9212">
                  <c:v>-93.288499999999999</c:v>
                </c:pt>
                <c:pt idx="9213">
                  <c:v>-93.286500000000004</c:v>
                </c:pt>
                <c:pt idx="9214">
                  <c:v>-93.284500000000008</c:v>
                </c:pt>
                <c:pt idx="9215">
                  <c:v>-93.282499999999999</c:v>
                </c:pt>
                <c:pt idx="9216">
                  <c:v>-93.280500000000004</c:v>
                </c:pt>
                <c:pt idx="9217">
                  <c:v>-93.278500000000008</c:v>
                </c:pt>
                <c:pt idx="9218">
                  <c:v>-93.276499999999999</c:v>
                </c:pt>
                <c:pt idx="9219">
                  <c:v>-93.274500000000003</c:v>
                </c:pt>
                <c:pt idx="9220">
                  <c:v>-93.272500000000008</c:v>
                </c:pt>
                <c:pt idx="9221">
                  <c:v>-93.270499999999998</c:v>
                </c:pt>
                <c:pt idx="9222">
                  <c:v>-93.268500000000003</c:v>
                </c:pt>
                <c:pt idx="9223">
                  <c:v>-93.266500000000008</c:v>
                </c:pt>
                <c:pt idx="9224">
                  <c:v>-93.264499999999998</c:v>
                </c:pt>
                <c:pt idx="9225">
                  <c:v>-93.262500000000003</c:v>
                </c:pt>
                <c:pt idx="9226">
                  <c:v>-93.260500000000008</c:v>
                </c:pt>
                <c:pt idx="9227">
                  <c:v>-93.258499999999998</c:v>
                </c:pt>
                <c:pt idx="9228">
                  <c:v>-93.256500000000003</c:v>
                </c:pt>
                <c:pt idx="9229">
                  <c:v>-93.254500000000007</c:v>
                </c:pt>
                <c:pt idx="9230">
                  <c:v>-93.252499999999998</c:v>
                </c:pt>
                <c:pt idx="9231">
                  <c:v>-93.250500000000002</c:v>
                </c:pt>
                <c:pt idx="9232">
                  <c:v>-93.248500000000007</c:v>
                </c:pt>
                <c:pt idx="9233">
                  <c:v>-93.246499999999997</c:v>
                </c:pt>
                <c:pt idx="9234">
                  <c:v>-93.244500000000002</c:v>
                </c:pt>
                <c:pt idx="9235">
                  <c:v>-93.242500000000007</c:v>
                </c:pt>
                <c:pt idx="9236">
                  <c:v>-93.240499999999997</c:v>
                </c:pt>
                <c:pt idx="9237">
                  <c:v>-93.238500000000002</c:v>
                </c:pt>
                <c:pt idx="9238">
                  <c:v>-93.236500000000007</c:v>
                </c:pt>
                <c:pt idx="9239">
                  <c:v>-93.234499999999997</c:v>
                </c:pt>
                <c:pt idx="9240">
                  <c:v>-93.232500000000002</c:v>
                </c:pt>
                <c:pt idx="9241">
                  <c:v>-93.230500000000006</c:v>
                </c:pt>
                <c:pt idx="9242">
                  <c:v>-93.228499999999997</c:v>
                </c:pt>
                <c:pt idx="9243">
                  <c:v>-93.226500000000001</c:v>
                </c:pt>
                <c:pt idx="9244">
                  <c:v>-93.224500000000006</c:v>
                </c:pt>
                <c:pt idx="9245">
                  <c:v>-93.222500000000011</c:v>
                </c:pt>
                <c:pt idx="9246">
                  <c:v>-93.220500000000001</c:v>
                </c:pt>
                <c:pt idx="9247">
                  <c:v>-93.218500000000006</c:v>
                </c:pt>
                <c:pt idx="9248">
                  <c:v>-93.216500000000011</c:v>
                </c:pt>
                <c:pt idx="9249">
                  <c:v>-93.214500000000001</c:v>
                </c:pt>
                <c:pt idx="9250">
                  <c:v>-93.212500000000006</c:v>
                </c:pt>
                <c:pt idx="9251">
                  <c:v>-93.21050000000001</c:v>
                </c:pt>
                <c:pt idx="9252">
                  <c:v>-93.208500000000001</c:v>
                </c:pt>
                <c:pt idx="9253">
                  <c:v>-93.206500000000005</c:v>
                </c:pt>
                <c:pt idx="9254">
                  <c:v>-93.20450000000001</c:v>
                </c:pt>
                <c:pt idx="9255">
                  <c:v>-93.202500000000001</c:v>
                </c:pt>
                <c:pt idx="9256">
                  <c:v>-93.200500000000005</c:v>
                </c:pt>
                <c:pt idx="9257">
                  <c:v>-93.19850000000001</c:v>
                </c:pt>
                <c:pt idx="9258">
                  <c:v>-93.196500000000015</c:v>
                </c:pt>
                <c:pt idx="9259">
                  <c:v>-93.194500000000005</c:v>
                </c:pt>
                <c:pt idx="9260">
                  <c:v>-93.19250000000001</c:v>
                </c:pt>
                <c:pt idx="9261">
                  <c:v>-93.190500000000014</c:v>
                </c:pt>
                <c:pt idx="9262">
                  <c:v>-93.188500000000005</c:v>
                </c:pt>
                <c:pt idx="9263">
                  <c:v>-93.186500000000009</c:v>
                </c:pt>
                <c:pt idx="9264">
                  <c:v>-93.184500000000014</c:v>
                </c:pt>
                <c:pt idx="9265">
                  <c:v>-93.182500000000005</c:v>
                </c:pt>
                <c:pt idx="9266">
                  <c:v>-93.180500000000009</c:v>
                </c:pt>
                <c:pt idx="9267">
                  <c:v>-93.178500000000014</c:v>
                </c:pt>
                <c:pt idx="9268">
                  <c:v>-93.176500000000004</c:v>
                </c:pt>
                <c:pt idx="9269">
                  <c:v>-93.174500000000009</c:v>
                </c:pt>
                <c:pt idx="9270">
                  <c:v>-93.172500000000014</c:v>
                </c:pt>
                <c:pt idx="9271">
                  <c:v>-93.170500000000004</c:v>
                </c:pt>
                <c:pt idx="9272">
                  <c:v>-93.168500000000009</c:v>
                </c:pt>
                <c:pt idx="9273">
                  <c:v>-93.166500000000013</c:v>
                </c:pt>
                <c:pt idx="9274">
                  <c:v>-93.164500000000004</c:v>
                </c:pt>
                <c:pt idx="9275">
                  <c:v>-93.162500000000009</c:v>
                </c:pt>
                <c:pt idx="9276">
                  <c:v>-93.160500000000013</c:v>
                </c:pt>
                <c:pt idx="9277">
                  <c:v>-93.158500000000004</c:v>
                </c:pt>
                <c:pt idx="9278">
                  <c:v>-93.156500000000008</c:v>
                </c:pt>
                <c:pt idx="9279">
                  <c:v>-93.154500000000013</c:v>
                </c:pt>
                <c:pt idx="9280">
                  <c:v>-93.152500000000003</c:v>
                </c:pt>
                <c:pt idx="9281">
                  <c:v>-93.150500000000008</c:v>
                </c:pt>
                <c:pt idx="9282">
                  <c:v>-93.148500000000013</c:v>
                </c:pt>
                <c:pt idx="9283">
                  <c:v>-93.146500000000003</c:v>
                </c:pt>
                <c:pt idx="9284">
                  <c:v>-93.144500000000008</c:v>
                </c:pt>
                <c:pt idx="9285">
                  <c:v>-93.142500000000013</c:v>
                </c:pt>
                <c:pt idx="9286">
                  <c:v>-93.140500000000003</c:v>
                </c:pt>
                <c:pt idx="9287">
                  <c:v>-93.138500000000008</c:v>
                </c:pt>
                <c:pt idx="9288">
                  <c:v>-93.136500000000012</c:v>
                </c:pt>
                <c:pt idx="9289">
                  <c:v>-93.134500000000003</c:v>
                </c:pt>
                <c:pt idx="9290">
                  <c:v>-93.132500000000007</c:v>
                </c:pt>
                <c:pt idx="9291">
                  <c:v>-93.130500000000012</c:v>
                </c:pt>
                <c:pt idx="9292">
                  <c:v>-93.128500000000003</c:v>
                </c:pt>
                <c:pt idx="9293">
                  <c:v>-93.126500000000007</c:v>
                </c:pt>
                <c:pt idx="9294">
                  <c:v>-93.124500000000012</c:v>
                </c:pt>
                <c:pt idx="9295">
                  <c:v>-93.122500000000002</c:v>
                </c:pt>
                <c:pt idx="9296">
                  <c:v>-93.120500000000007</c:v>
                </c:pt>
                <c:pt idx="9297">
                  <c:v>-93.118500000000012</c:v>
                </c:pt>
                <c:pt idx="9298">
                  <c:v>-93.116500000000002</c:v>
                </c:pt>
                <c:pt idx="9299">
                  <c:v>-93.114500000000007</c:v>
                </c:pt>
                <c:pt idx="9300">
                  <c:v>-93.112500000000011</c:v>
                </c:pt>
                <c:pt idx="9301">
                  <c:v>-93.110500000000002</c:v>
                </c:pt>
                <c:pt idx="9302">
                  <c:v>-93.108500000000006</c:v>
                </c:pt>
                <c:pt idx="9303">
                  <c:v>-93.106500000000011</c:v>
                </c:pt>
                <c:pt idx="9304">
                  <c:v>-93.104500000000002</c:v>
                </c:pt>
                <c:pt idx="9305">
                  <c:v>-93.102500000000006</c:v>
                </c:pt>
                <c:pt idx="9306">
                  <c:v>-93.100500000000011</c:v>
                </c:pt>
                <c:pt idx="9307">
                  <c:v>-93.098500000000001</c:v>
                </c:pt>
                <c:pt idx="9308">
                  <c:v>-93.096500000000006</c:v>
                </c:pt>
                <c:pt idx="9309">
                  <c:v>-93.094500000000011</c:v>
                </c:pt>
                <c:pt idx="9310">
                  <c:v>-93.092500000000001</c:v>
                </c:pt>
                <c:pt idx="9311">
                  <c:v>-93.090500000000006</c:v>
                </c:pt>
                <c:pt idx="9312">
                  <c:v>-93.08850000000001</c:v>
                </c:pt>
                <c:pt idx="9313">
                  <c:v>-93.086500000000001</c:v>
                </c:pt>
                <c:pt idx="9314">
                  <c:v>-93.084500000000006</c:v>
                </c:pt>
                <c:pt idx="9315">
                  <c:v>-93.08250000000001</c:v>
                </c:pt>
                <c:pt idx="9316">
                  <c:v>-93.080500000000001</c:v>
                </c:pt>
                <c:pt idx="9317">
                  <c:v>-93.078500000000005</c:v>
                </c:pt>
                <c:pt idx="9318">
                  <c:v>-93.07650000000001</c:v>
                </c:pt>
                <c:pt idx="9319">
                  <c:v>-93.0745</c:v>
                </c:pt>
                <c:pt idx="9320">
                  <c:v>-93.072500000000005</c:v>
                </c:pt>
                <c:pt idx="9321">
                  <c:v>-93.07050000000001</c:v>
                </c:pt>
                <c:pt idx="9322">
                  <c:v>-93.0685</c:v>
                </c:pt>
                <c:pt idx="9323">
                  <c:v>-93.066500000000005</c:v>
                </c:pt>
                <c:pt idx="9324">
                  <c:v>-93.06450000000001</c:v>
                </c:pt>
                <c:pt idx="9325">
                  <c:v>-93.0625</c:v>
                </c:pt>
                <c:pt idx="9326">
                  <c:v>-93.060500000000005</c:v>
                </c:pt>
                <c:pt idx="9327">
                  <c:v>-93.058500000000009</c:v>
                </c:pt>
                <c:pt idx="9328">
                  <c:v>-93.0565</c:v>
                </c:pt>
                <c:pt idx="9329">
                  <c:v>-93.054500000000004</c:v>
                </c:pt>
                <c:pt idx="9330">
                  <c:v>-93.052500000000009</c:v>
                </c:pt>
                <c:pt idx="9331">
                  <c:v>-93.0505</c:v>
                </c:pt>
                <c:pt idx="9332">
                  <c:v>-93.048500000000004</c:v>
                </c:pt>
                <c:pt idx="9333">
                  <c:v>-93.046500000000009</c:v>
                </c:pt>
                <c:pt idx="9334">
                  <c:v>-93.044499999999999</c:v>
                </c:pt>
                <c:pt idx="9335">
                  <c:v>-93.042500000000004</c:v>
                </c:pt>
                <c:pt idx="9336">
                  <c:v>-93.040500000000009</c:v>
                </c:pt>
                <c:pt idx="9337">
                  <c:v>-93.038499999999999</c:v>
                </c:pt>
                <c:pt idx="9338">
                  <c:v>-93.036500000000004</c:v>
                </c:pt>
                <c:pt idx="9339">
                  <c:v>-93.034500000000008</c:v>
                </c:pt>
                <c:pt idx="9340">
                  <c:v>-93.032499999999999</c:v>
                </c:pt>
                <c:pt idx="9341">
                  <c:v>-93.030500000000004</c:v>
                </c:pt>
                <c:pt idx="9342">
                  <c:v>-93.028500000000008</c:v>
                </c:pt>
                <c:pt idx="9343">
                  <c:v>-93.026499999999999</c:v>
                </c:pt>
                <c:pt idx="9344">
                  <c:v>-93.024500000000003</c:v>
                </c:pt>
                <c:pt idx="9345">
                  <c:v>-93.022500000000008</c:v>
                </c:pt>
                <c:pt idx="9346">
                  <c:v>-93.020499999999998</c:v>
                </c:pt>
                <c:pt idx="9347">
                  <c:v>-93.018500000000003</c:v>
                </c:pt>
                <c:pt idx="9348">
                  <c:v>-93.016500000000008</c:v>
                </c:pt>
                <c:pt idx="9349">
                  <c:v>-93.014499999999998</c:v>
                </c:pt>
                <c:pt idx="9350">
                  <c:v>-93.012500000000003</c:v>
                </c:pt>
                <c:pt idx="9351">
                  <c:v>-93.010500000000008</c:v>
                </c:pt>
                <c:pt idx="9352">
                  <c:v>-93.008499999999998</c:v>
                </c:pt>
                <c:pt idx="9353">
                  <c:v>-93.006500000000003</c:v>
                </c:pt>
                <c:pt idx="9354">
                  <c:v>-93.004500000000007</c:v>
                </c:pt>
                <c:pt idx="9355">
                  <c:v>-93.002499999999998</c:v>
                </c:pt>
                <c:pt idx="9356">
                  <c:v>-93.000500000000002</c:v>
                </c:pt>
                <c:pt idx="9357">
                  <c:v>-92.998500000000007</c:v>
                </c:pt>
                <c:pt idx="9358">
                  <c:v>-92.996499999999997</c:v>
                </c:pt>
                <c:pt idx="9359">
                  <c:v>-92.994500000000002</c:v>
                </c:pt>
                <c:pt idx="9360">
                  <c:v>-92.992500000000007</c:v>
                </c:pt>
                <c:pt idx="9361">
                  <c:v>-92.990499999999997</c:v>
                </c:pt>
                <c:pt idx="9362">
                  <c:v>-92.988500000000002</c:v>
                </c:pt>
                <c:pt idx="9363">
                  <c:v>-92.986500000000007</c:v>
                </c:pt>
                <c:pt idx="9364">
                  <c:v>-92.984499999999997</c:v>
                </c:pt>
                <c:pt idx="9365">
                  <c:v>-92.982500000000002</c:v>
                </c:pt>
                <c:pt idx="9366">
                  <c:v>-92.980500000000006</c:v>
                </c:pt>
                <c:pt idx="9367">
                  <c:v>-92.978499999999997</c:v>
                </c:pt>
                <c:pt idx="9368">
                  <c:v>-92.976500000000001</c:v>
                </c:pt>
                <c:pt idx="9369">
                  <c:v>-92.974500000000006</c:v>
                </c:pt>
                <c:pt idx="9370">
                  <c:v>-92.972500000000011</c:v>
                </c:pt>
                <c:pt idx="9371">
                  <c:v>-92.970500000000001</c:v>
                </c:pt>
                <c:pt idx="9372">
                  <c:v>-92.968500000000006</c:v>
                </c:pt>
                <c:pt idx="9373">
                  <c:v>-92.966500000000011</c:v>
                </c:pt>
                <c:pt idx="9374">
                  <c:v>-92.964500000000001</c:v>
                </c:pt>
                <c:pt idx="9375">
                  <c:v>-92.962500000000006</c:v>
                </c:pt>
                <c:pt idx="9376">
                  <c:v>-92.96050000000001</c:v>
                </c:pt>
                <c:pt idx="9377">
                  <c:v>-92.958500000000001</c:v>
                </c:pt>
                <c:pt idx="9378">
                  <c:v>-92.956500000000005</c:v>
                </c:pt>
                <c:pt idx="9379">
                  <c:v>-92.95450000000001</c:v>
                </c:pt>
                <c:pt idx="9380">
                  <c:v>-92.952500000000001</c:v>
                </c:pt>
                <c:pt idx="9381">
                  <c:v>-92.950500000000005</c:v>
                </c:pt>
                <c:pt idx="9382">
                  <c:v>-92.94850000000001</c:v>
                </c:pt>
                <c:pt idx="9383">
                  <c:v>-92.946500000000015</c:v>
                </c:pt>
                <c:pt idx="9384">
                  <c:v>-92.944500000000005</c:v>
                </c:pt>
                <c:pt idx="9385">
                  <c:v>-92.94250000000001</c:v>
                </c:pt>
                <c:pt idx="9386">
                  <c:v>-92.940500000000014</c:v>
                </c:pt>
                <c:pt idx="9387">
                  <c:v>-92.938500000000005</c:v>
                </c:pt>
                <c:pt idx="9388">
                  <c:v>-92.936500000000009</c:v>
                </c:pt>
                <c:pt idx="9389">
                  <c:v>-92.934500000000014</c:v>
                </c:pt>
                <c:pt idx="9390">
                  <c:v>-92.932500000000005</c:v>
                </c:pt>
                <c:pt idx="9391">
                  <c:v>-92.930500000000009</c:v>
                </c:pt>
                <c:pt idx="9392">
                  <c:v>-92.928500000000014</c:v>
                </c:pt>
                <c:pt idx="9393">
                  <c:v>-92.926500000000004</c:v>
                </c:pt>
                <c:pt idx="9394">
                  <c:v>-92.924500000000009</c:v>
                </c:pt>
                <c:pt idx="9395">
                  <c:v>-92.922500000000014</c:v>
                </c:pt>
                <c:pt idx="9396">
                  <c:v>-92.920500000000004</c:v>
                </c:pt>
                <c:pt idx="9397">
                  <c:v>-92.918500000000009</c:v>
                </c:pt>
                <c:pt idx="9398">
                  <c:v>-92.916500000000013</c:v>
                </c:pt>
                <c:pt idx="9399">
                  <c:v>-92.914500000000004</c:v>
                </c:pt>
                <c:pt idx="9400">
                  <c:v>-92.912500000000009</c:v>
                </c:pt>
                <c:pt idx="9401">
                  <c:v>-92.910500000000013</c:v>
                </c:pt>
                <c:pt idx="9402">
                  <c:v>-92.908500000000004</c:v>
                </c:pt>
                <c:pt idx="9403">
                  <c:v>-92.906500000000008</c:v>
                </c:pt>
                <c:pt idx="9404">
                  <c:v>-92.904500000000013</c:v>
                </c:pt>
                <c:pt idx="9405">
                  <c:v>-92.902500000000003</c:v>
                </c:pt>
                <c:pt idx="9406">
                  <c:v>-92.900500000000008</c:v>
                </c:pt>
                <c:pt idx="9407">
                  <c:v>-92.898500000000013</c:v>
                </c:pt>
                <c:pt idx="9408">
                  <c:v>-92.896500000000003</c:v>
                </c:pt>
                <c:pt idx="9409">
                  <c:v>-92.894500000000008</c:v>
                </c:pt>
                <c:pt idx="9410">
                  <c:v>-92.892500000000013</c:v>
                </c:pt>
                <c:pt idx="9411">
                  <c:v>-92.890500000000003</c:v>
                </c:pt>
                <c:pt idx="9412">
                  <c:v>-92.888500000000008</c:v>
                </c:pt>
                <c:pt idx="9413">
                  <c:v>-92.886500000000012</c:v>
                </c:pt>
                <c:pt idx="9414">
                  <c:v>-92.884500000000003</c:v>
                </c:pt>
                <c:pt idx="9415">
                  <c:v>-92.882500000000007</c:v>
                </c:pt>
                <c:pt idx="9416">
                  <c:v>-92.880500000000012</c:v>
                </c:pt>
                <c:pt idx="9417">
                  <c:v>-92.878500000000003</c:v>
                </c:pt>
                <c:pt idx="9418">
                  <c:v>-92.876500000000007</c:v>
                </c:pt>
                <c:pt idx="9419">
                  <c:v>-92.874500000000012</c:v>
                </c:pt>
                <c:pt idx="9420">
                  <c:v>-92.872500000000002</c:v>
                </c:pt>
                <c:pt idx="9421">
                  <c:v>-92.870500000000007</c:v>
                </c:pt>
                <c:pt idx="9422">
                  <c:v>-92.868500000000012</c:v>
                </c:pt>
                <c:pt idx="9423">
                  <c:v>-92.866500000000002</c:v>
                </c:pt>
                <c:pt idx="9424">
                  <c:v>-92.864500000000007</c:v>
                </c:pt>
                <c:pt idx="9425">
                  <c:v>-92.862500000000011</c:v>
                </c:pt>
                <c:pt idx="9426">
                  <c:v>-92.860500000000002</c:v>
                </c:pt>
                <c:pt idx="9427">
                  <c:v>-92.858500000000006</c:v>
                </c:pt>
                <c:pt idx="9428">
                  <c:v>-92.856500000000011</c:v>
                </c:pt>
                <c:pt idx="9429">
                  <c:v>-92.854500000000002</c:v>
                </c:pt>
                <c:pt idx="9430">
                  <c:v>-92.852500000000006</c:v>
                </c:pt>
                <c:pt idx="9431">
                  <c:v>-92.850500000000011</c:v>
                </c:pt>
                <c:pt idx="9432">
                  <c:v>-92.848500000000001</c:v>
                </c:pt>
                <c:pt idx="9433">
                  <c:v>-92.846500000000006</c:v>
                </c:pt>
                <c:pt idx="9434">
                  <c:v>-92.844500000000011</c:v>
                </c:pt>
                <c:pt idx="9435">
                  <c:v>-92.842500000000001</c:v>
                </c:pt>
                <c:pt idx="9436">
                  <c:v>-92.840500000000006</c:v>
                </c:pt>
                <c:pt idx="9437">
                  <c:v>-92.83850000000001</c:v>
                </c:pt>
                <c:pt idx="9438">
                  <c:v>-92.836500000000001</c:v>
                </c:pt>
                <c:pt idx="9439">
                  <c:v>-92.834500000000006</c:v>
                </c:pt>
                <c:pt idx="9440">
                  <c:v>-92.83250000000001</c:v>
                </c:pt>
                <c:pt idx="9441">
                  <c:v>-92.830500000000001</c:v>
                </c:pt>
                <c:pt idx="9442">
                  <c:v>-92.828500000000005</c:v>
                </c:pt>
                <c:pt idx="9443">
                  <c:v>-92.82650000000001</c:v>
                </c:pt>
                <c:pt idx="9444">
                  <c:v>-92.8245</c:v>
                </c:pt>
                <c:pt idx="9445">
                  <c:v>-92.822500000000005</c:v>
                </c:pt>
                <c:pt idx="9446">
                  <c:v>-92.82050000000001</c:v>
                </c:pt>
                <c:pt idx="9447">
                  <c:v>-92.8185</c:v>
                </c:pt>
                <c:pt idx="9448">
                  <c:v>-92.816500000000005</c:v>
                </c:pt>
                <c:pt idx="9449">
                  <c:v>-92.81450000000001</c:v>
                </c:pt>
                <c:pt idx="9450">
                  <c:v>-92.8125</c:v>
                </c:pt>
                <c:pt idx="9451">
                  <c:v>-92.810500000000005</c:v>
                </c:pt>
                <c:pt idx="9452">
                  <c:v>-92.808500000000009</c:v>
                </c:pt>
                <c:pt idx="9453">
                  <c:v>-92.8065</c:v>
                </c:pt>
                <c:pt idx="9454">
                  <c:v>-92.804500000000004</c:v>
                </c:pt>
                <c:pt idx="9455">
                  <c:v>-92.802500000000009</c:v>
                </c:pt>
                <c:pt idx="9456">
                  <c:v>-92.8005</c:v>
                </c:pt>
                <c:pt idx="9457">
                  <c:v>-92.798500000000004</c:v>
                </c:pt>
                <c:pt idx="9458">
                  <c:v>-92.796500000000009</c:v>
                </c:pt>
                <c:pt idx="9459">
                  <c:v>-92.794499999999999</c:v>
                </c:pt>
                <c:pt idx="9460">
                  <c:v>-92.792500000000004</c:v>
                </c:pt>
                <c:pt idx="9461">
                  <c:v>-92.790500000000009</c:v>
                </c:pt>
                <c:pt idx="9462">
                  <c:v>-92.788499999999999</c:v>
                </c:pt>
                <c:pt idx="9463">
                  <c:v>-92.786500000000004</c:v>
                </c:pt>
                <c:pt idx="9464">
                  <c:v>-92.784500000000008</c:v>
                </c:pt>
                <c:pt idx="9465">
                  <c:v>-92.782499999999999</c:v>
                </c:pt>
                <c:pt idx="9466">
                  <c:v>-92.780500000000004</c:v>
                </c:pt>
                <c:pt idx="9467">
                  <c:v>-92.778500000000008</c:v>
                </c:pt>
                <c:pt idx="9468">
                  <c:v>-92.776499999999999</c:v>
                </c:pt>
                <c:pt idx="9469">
                  <c:v>-92.774500000000003</c:v>
                </c:pt>
                <c:pt idx="9470">
                  <c:v>-92.772500000000008</c:v>
                </c:pt>
                <c:pt idx="9471">
                  <c:v>-92.770499999999998</c:v>
                </c:pt>
                <c:pt idx="9472">
                  <c:v>-92.768500000000003</c:v>
                </c:pt>
                <c:pt idx="9473">
                  <c:v>-92.766500000000008</c:v>
                </c:pt>
                <c:pt idx="9474">
                  <c:v>-92.764499999999998</c:v>
                </c:pt>
                <c:pt idx="9475">
                  <c:v>-92.762500000000003</c:v>
                </c:pt>
                <c:pt idx="9476">
                  <c:v>-92.760500000000008</c:v>
                </c:pt>
                <c:pt idx="9477">
                  <c:v>-92.758499999999998</c:v>
                </c:pt>
                <c:pt idx="9478">
                  <c:v>-92.756500000000003</c:v>
                </c:pt>
                <c:pt idx="9479">
                  <c:v>-92.754500000000007</c:v>
                </c:pt>
                <c:pt idx="9480">
                  <c:v>-92.752499999999998</c:v>
                </c:pt>
                <c:pt idx="9481">
                  <c:v>-92.750500000000002</c:v>
                </c:pt>
                <c:pt idx="9482">
                  <c:v>-92.748500000000007</c:v>
                </c:pt>
                <c:pt idx="9483">
                  <c:v>-92.746499999999997</c:v>
                </c:pt>
                <c:pt idx="9484">
                  <c:v>-92.744500000000002</c:v>
                </c:pt>
                <c:pt idx="9485">
                  <c:v>-92.742500000000007</c:v>
                </c:pt>
                <c:pt idx="9486">
                  <c:v>-92.740499999999997</c:v>
                </c:pt>
                <c:pt idx="9487">
                  <c:v>-92.738500000000002</c:v>
                </c:pt>
                <c:pt idx="9488">
                  <c:v>-92.736500000000007</c:v>
                </c:pt>
                <c:pt idx="9489">
                  <c:v>-92.734499999999997</c:v>
                </c:pt>
                <c:pt idx="9490">
                  <c:v>-92.732500000000002</c:v>
                </c:pt>
                <c:pt idx="9491">
                  <c:v>-92.730500000000006</c:v>
                </c:pt>
                <c:pt idx="9492">
                  <c:v>-92.728499999999997</c:v>
                </c:pt>
                <c:pt idx="9493">
                  <c:v>-92.726500000000001</c:v>
                </c:pt>
                <c:pt idx="9494">
                  <c:v>-92.724500000000006</c:v>
                </c:pt>
                <c:pt idx="9495">
                  <c:v>-92.722500000000011</c:v>
                </c:pt>
                <c:pt idx="9496">
                  <c:v>-92.720500000000001</c:v>
                </c:pt>
                <c:pt idx="9497">
                  <c:v>-92.718500000000006</c:v>
                </c:pt>
                <c:pt idx="9498">
                  <c:v>-92.716500000000011</c:v>
                </c:pt>
                <c:pt idx="9499">
                  <c:v>-92.714500000000001</c:v>
                </c:pt>
                <c:pt idx="9500">
                  <c:v>-92.712500000000006</c:v>
                </c:pt>
                <c:pt idx="9501">
                  <c:v>-92.71050000000001</c:v>
                </c:pt>
                <c:pt idx="9502">
                  <c:v>-92.708500000000001</c:v>
                </c:pt>
                <c:pt idx="9503">
                  <c:v>-92.706500000000005</c:v>
                </c:pt>
                <c:pt idx="9504">
                  <c:v>-92.70450000000001</c:v>
                </c:pt>
                <c:pt idx="9505">
                  <c:v>-92.702500000000001</c:v>
                </c:pt>
                <c:pt idx="9506">
                  <c:v>-92.700500000000005</c:v>
                </c:pt>
                <c:pt idx="9507">
                  <c:v>-92.69850000000001</c:v>
                </c:pt>
                <c:pt idx="9508">
                  <c:v>-92.696500000000015</c:v>
                </c:pt>
                <c:pt idx="9509">
                  <c:v>-92.694500000000005</c:v>
                </c:pt>
                <c:pt idx="9510">
                  <c:v>-92.69250000000001</c:v>
                </c:pt>
                <c:pt idx="9511">
                  <c:v>-92.690500000000014</c:v>
                </c:pt>
                <c:pt idx="9512">
                  <c:v>-92.688500000000005</c:v>
                </c:pt>
                <c:pt idx="9513">
                  <c:v>-92.686500000000009</c:v>
                </c:pt>
                <c:pt idx="9514">
                  <c:v>-92.684500000000014</c:v>
                </c:pt>
                <c:pt idx="9515">
                  <c:v>-92.682500000000005</c:v>
                </c:pt>
                <c:pt idx="9516">
                  <c:v>-92.680500000000009</c:v>
                </c:pt>
                <c:pt idx="9517">
                  <c:v>-92.678500000000014</c:v>
                </c:pt>
                <c:pt idx="9518">
                  <c:v>-92.676500000000004</c:v>
                </c:pt>
                <c:pt idx="9519">
                  <c:v>-92.674500000000009</c:v>
                </c:pt>
                <c:pt idx="9520">
                  <c:v>-92.672500000000014</c:v>
                </c:pt>
                <c:pt idx="9521">
                  <c:v>-92.670500000000004</c:v>
                </c:pt>
                <c:pt idx="9522">
                  <c:v>-92.668500000000009</c:v>
                </c:pt>
                <c:pt idx="9523">
                  <c:v>-92.666500000000013</c:v>
                </c:pt>
                <c:pt idx="9524">
                  <c:v>-92.664500000000004</c:v>
                </c:pt>
                <c:pt idx="9525">
                  <c:v>-92.662500000000009</c:v>
                </c:pt>
                <c:pt idx="9526">
                  <c:v>-92.660500000000013</c:v>
                </c:pt>
                <c:pt idx="9527">
                  <c:v>-92.658500000000004</c:v>
                </c:pt>
                <c:pt idx="9528">
                  <c:v>-92.656500000000008</c:v>
                </c:pt>
                <c:pt idx="9529">
                  <c:v>-92.654500000000013</c:v>
                </c:pt>
                <c:pt idx="9530">
                  <c:v>-92.652500000000003</c:v>
                </c:pt>
                <c:pt idx="9531">
                  <c:v>-92.650500000000008</c:v>
                </c:pt>
                <c:pt idx="9532">
                  <c:v>-92.648500000000013</c:v>
                </c:pt>
                <c:pt idx="9533">
                  <c:v>-92.646500000000003</c:v>
                </c:pt>
                <c:pt idx="9534">
                  <c:v>-92.644500000000008</c:v>
                </c:pt>
                <c:pt idx="9535">
                  <c:v>-92.642500000000013</c:v>
                </c:pt>
                <c:pt idx="9536">
                  <c:v>-92.640500000000003</c:v>
                </c:pt>
                <c:pt idx="9537">
                  <c:v>-92.638500000000008</c:v>
                </c:pt>
                <c:pt idx="9538">
                  <c:v>-92.636500000000012</c:v>
                </c:pt>
                <c:pt idx="9539">
                  <c:v>-92.634500000000003</c:v>
                </c:pt>
                <c:pt idx="9540">
                  <c:v>-92.632500000000007</c:v>
                </c:pt>
                <c:pt idx="9541">
                  <c:v>-92.630500000000012</c:v>
                </c:pt>
                <c:pt idx="9542">
                  <c:v>-92.628500000000003</c:v>
                </c:pt>
                <c:pt idx="9543">
                  <c:v>-92.626500000000007</c:v>
                </c:pt>
                <c:pt idx="9544">
                  <c:v>-92.624500000000012</c:v>
                </c:pt>
                <c:pt idx="9545">
                  <c:v>-92.622500000000002</c:v>
                </c:pt>
                <c:pt idx="9546">
                  <c:v>-92.620500000000007</c:v>
                </c:pt>
                <c:pt idx="9547">
                  <c:v>-92.618500000000012</c:v>
                </c:pt>
                <c:pt idx="9548">
                  <c:v>-92.616500000000002</c:v>
                </c:pt>
                <c:pt idx="9549">
                  <c:v>-92.614500000000007</c:v>
                </c:pt>
                <c:pt idx="9550">
                  <c:v>-92.612500000000011</c:v>
                </c:pt>
                <c:pt idx="9551">
                  <c:v>-92.610500000000002</c:v>
                </c:pt>
                <c:pt idx="9552">
                  <c:v>-92.608500000000006</c:v>
                </c:pt>
                <c:pt idx="9553">
                  <c:v>-92.606500000000011</c:v>
                </c:pt>
                <c:pt idx="9554">
                  <c:v>-92.604500000000002</c:v>
                </c:pt>
                <c:pt idx="9555">
                  <c:v>-92.602500000000006</c:v>
                </c:pt>
                <c:pt idx="9556">
                  <c:v>-92.600500000000011</c:v>
                </c:pt>
                <c:pt idx="9557">
                  <c:v>-92.598500000000001</c:v>
                </c:pt>
                <c:pt idx="9558">
                  <c:v>-92.596500000000006</c:v>
                </c:pt>
                <c:pt idx="9559">
                  <c:v>-92.594500000000011</c:v>
                </c:pt>
                <c:pt idx="9560">
                  <c:v>-92.592500000000001</c:v>
                </c:pt>
                <c:pt idx="9561">
                  <c:v>-92.590500000000006</c:v>
                </c:pt>
                <c:pt idx="9562">
                  <c:v>-92.58850000000001</c:v>
                </c:pt>
                <c:pt idx="9563">
                  <c:v>-92.586500000000001</c:v>
                </c:pt>
                <c:pt idx="9564">
                  <c:v>-92.584500000000006</c:v>
                </c:pt>
                <c:pt idx="9565">
                  <c:v>-92.58250000000001</c:v>
                </c:pt>
                <c:pt idx="9566">
                  <c:v>-92.580500000000001</c:v>
                </c:pt>
                <c:pt idx="9567">
                  <c:v>-92.578500000000005</c:v>
                </c:pt>
                <c:pt idx="9568">
                  <c:v>-92.57650000000001</c:v>
                </c:pt>
                <c:pt idx="9569">
                  <c:v>-92.5745</c:v>
                </c:pt>
                <c:pt idx="9570">
                  <c:v>-92.572500000000005</c:v>
                </c:pt>
                <c:pt idx="9571">
                  <c:v>-92.57050000000001</c:v>
                </c:pt>
                <c:pt idx="9572">
                  <c:v>-92.5685</c:v>
                </c:pt>
                <c:pt idx="9573">
                  <c:v>-92.566500000000005</c:v>
                </c:pt>
                <c:pt idx="9574">
                  <c:v>-92.56450000000001</c:v>
                </c:pt>
                <c:pt idx="9575">
                  <c:v>-92.5625</c:v>
                </c:pt>
                <c:pt idx="9576">
                  <c:v>-92.560500000000005</c:v>
                </c:pt>
                <c:pt idx="9577">
                  <c:v>-92.558500000000009</c:v>
                </c:pt>
                <c:pt idx="9578">
                  <c:v>-92.5565</c:v>
                </c:pt>
                <c:pt idx="9579">
                  <c:v>-92.554500000000004</c:v>
                </c:pt>
                <c:pt idx="9580">
                  <c:v>-92.552500000000009</c:v>
                </c:pt>
                <c:pt idx="9581">
                  <c:v>-92.5505</c:v>
                </c:pt>
                <c:pt idx="9582">
                  <c:v>-92.548500000000004</c:v>
                </c:pt>
                <c:pt idx="9583">
                  <c:v>-92.546500000000009</c:v>
                </c:pt>
                <c:pt idx="9584">
                  <c:v>-92.544499999999999</c:v>
                </c:pt>
                <c:pt idx="9585">
                  <c:v>-92.542500000000004</c:v>
                </c:pt>
                <c:pt idx="9586">
                  <c:v>-92.540500000000009</c:v>
                </c:pt>
                <c:pt idx="9587">
                  <c:v>-92.538499999999999</c:v>
                </c:pt>
                <c:pt idx="9588">
                  <c:v>-92.536500000000004</c:v>
                </c:pt>
                <c:pt idx="9589">
                  <c:v>-92.534500000000008</c:v>
                </c:pt>
                <c:pt idx="9590">
                  <c:v>-92.532499999999999</c:v>
                </c:pt>
                <c:pt idx="9591">
                  <c:v>-92.530500000000004</c:v>
                </c:pt>
                <c:pt idx="9592">
                  <c:v>-92.528500000000008</c:v>
                </c:pt>
                <c:pt idx="9593">
                  <c:v>-92.526499999999999</c:v>
                </c:pt>
                <c:pt idx="9594">
                  <c:v>-92.524500000000003</c:v>
                </c:pt>
                <c:pt idx="9595">
                  <c:v>-92.522500000000008</c:v>
                </c:pt>
                <c:pt idx="9596">
                  <c:v>-92.520499999999998</c:v>
                </c:pt>
                <c:pt idx="9597">
                  <c:v>-92.518500000000003</c:v>
                </c:pt>
                <c:pt idx="9598">
                  <c:v>-92.516500000000008</c:v>
                </c:pt>
                <c:pt idx="9599">
                  <c:v>-92.514499999999998</c:v>
                </c:pt>
                <c:pt idx="9600">
                  <c:v>-92.512500000000003</c:v>
                </c:pt>
                <c:pt idx="9601">
                  <c:v>-92.510500000000008</c:v>
                </c:pt>
                <c:pt idx="9602">
                  <c:v>-92.508499999999998</c:v>
                </c:pt>
                <c:pt idx="9603">
                  <c:v>-92.506500000000003</c:v>
                </c:pt>
                <c:pt idx="9604">
                  <c:v>-92.504500000000007</c:v>
                </c:pt>
                <c:pt idx="9605">
                  <c:v>-92.502499999999998</c:v>
                </c:pt>
                <c:pt idx="9606">
                  <c:v>-92.500500000000002</c:v>
                </c:pt>
                <c:pt idx="9607">
                  <c:v>-92.498500000000007</c:v>
                </c:pt>
                <c:pt idx="9608">
                  <c:v>-92.496499999999997</c:v>
                </c:pt>
                <c:pt idx="9609">
                  <c:v>-92.494500000000002</c:v>
                </c:pt>
                <c:pt idx="9610">
                  <c:v>-92.492500000000007</c:v>
                </c:pt>
                <c:pt idx="9611">
                  <c:v>-92.490499999999997</c:v>
                </c:pt>
                <c:pt idx="9612">
                  <c:v>-92.488500000000002</c:v>
                </c:pt>
                <c:pt idx="9613">
                  <c:v>-92.486500000000007</c:v>
                </c:pt>
                <c:pt idx="9614">
                  <c:v>-92.484499999999997</c:v>
                </c:pt>
                <c:pt idx="9615">
                  <c:v>-92.482500000000002</c:v>
                </c:pt>
                <c:pt idx="9616">
                  <c:v>-92.480500000000006</c:v>
                </c:pt>
                <c:pt idx="9617">
                  <c:v>-92.478499999999997</c:v>
                </c:pt>
                <c:pt idx="9618">
                  <c:v>-92.476500000000001</c:v>
                </c:pt>
                <c:pt idx="9619">
                  <c:v>-92.474500000000006</c:v>
                </c:pt>
                <c:pt idx="9620">
                  <c:v>-92.472500000000011</c:v>
                </c:pt>
                <c:pt idx="9621">
                  <c:v>-92.470500000000001</c:v>
                </c:pt>
                <c:pt idx="9622">
                  <c:v>-92.468500000000006</c:v>
                </c:pt>
                <c:pt idx="9623">
                  <c:v>-92.466500000000011</c:v>
                </c:pt>
                <c:pt idx="9624">
                  <c:v>-92.464500000000001</c:v>
                </c:pt>
                <c:pt idx="9625">
                  <c:v>-92.462500000000006</c:v>
                </c:pt>
                <c:pt idx="9626">
                  <c:v>-92.46050000000001</c:v>
                </c:pt>
                <c:pt idx="9627">
                  <c:v>-92.458500000000001</c:v>
                </c:pt>
                <c:pt idx="9628">
                  <c:v>-92.456500000000005</c:v>
                </c:pt>
                <c:pt idx="9629">
                  <c:v>-92.45450000000001</c:v>
                </c:pt>
                <c:pt idx="9630">
                  <c:v>-92.452500000000001</c:v>
                </c:pt>
                <c:pt idx="9631">
                  <c:v>-92.450500000000005</c:v>
                </c:pt>
                <c:pt idx="9632">
                  <c:v>-92.44850000000001</c:v>
                </c:pt>
                <c:pt idx="9633">
                  <c:v>-92.446500000000015</c:v>
                </c:pt>
                <c:pt idx="9634">
                  <c:v>-92.444500000000005</c:v>
                </c:pt>
                <c:pt idx="9635">
                  <c:v>-92.44250000000001</c:v>
                </c:pt>
                <c:pt idx="9636">
                  <c:v>-92.440500000000014</c:v>
                </c:pt>
                <c:pt idx="9637">
                  <c:v>-92.438500000000005</c:v>
                </c:pt>
                <c:pt idx="9638">
                  <c:v>-92.436500000000009</c:v>
                </c:pt>
                <c:pt idx="9639">
                  <c:v>-92.434500000000014</c:v>
                </c:pt>
                <c:pt idx="9640">
                  <c:v>-92.432500000000005</c:v>
                </c:pt>
                <c:pt idx="9641">
                  <c:v>-92.430500000000009</c:v>
                </c:pt>
                <c:pt idx="9642">
                  <c:v>-92.428500000000014</c:v>
                </c:pt>
                <c:pt idx="9643">
                  <c:v>-92.426500000000004</c:v>
                </c:pt>
                <c:pt idx="9644">
                  <c:v>-92.424500000000009</c:v>
                </c:pt>
                <c:pt idx="9645">
                  <c:v>-92.422500000000014</c:v>
                </c:pt>
                <c:pt idx="9646">
                  <c:v>-92.420500000000004</c:v>
                </c:pt>
                <c:pt idx="9647">
                  <c:v>-92.418500000000009</c:v>
                </c:pt>
                <c:pt idx="9648">
                  <c:v>-92.416500000000013</c:v>
                </c:pt>
                <c:pt idx="9649">
                  <c:v>-92.414500000000004</c:v>
                </c:pt>
                <c:pt idx="9650">
                  <c:v>-92.412500000000009</c:v>
                </c:pt>
                <c:pt idx="9651">
                  <c:v>-92.410500000000013</c:v>
                </c:pt>
                <c:pt idx="9652">
                  <c:v>-92.408500000000004</c:v>
                </c:pt>
                <c:pt idx="9653">
                  <c:v>-92.406500000000008</c:v>
                </c:pt>
                <c:pt idx="9654">
                  <c:v>-92.404500000000013</c:v>
                </c:pt>
                <c:pt idx="9655">
                  <c:v>-92.402500000000003</c:v>
                </c:pt>
                <c:pt idx="9656">
                  <c:v>-92.400500000000008</c:v>
                </c:pt>
                <c:pt idx="9657">
                  <c:v>-92.398500000000013</c:v>
                </c:pt>
                <c:pt idx="9658">
                  <c:v>-92.396500000000003</c:v>
                </c:pt>
                <c:pt idx="9659">
                  <c:v>-92.394500000000008</c:v>
                </c:pt>
                <c:pt idx="9660">
                  <c:v>-92.392500000000013</c:v>
                </c:pt>
                <c:pt idx="9661">
                  <c:v>-92.390500000000003</c:v>
                </c:pt>
                <c:pt idx="9662">
                  <c:v>-92.388500000000008</c:v>
                </c:pt>
                <c:pt idx="9663">
                  <c:v>-92.386500000000012</c:v>
                </c:pt>
                <c:pt idx="9664">
                  <c:v>-92.384500000000003</c:v>
                </c:pt>
                <c:pt idx="9665">
                  <c:v>-92.382500000000007</c:v>
                </c:pt>
                <c:pt idx="9666">
                  <c:v>-92.380500000000012</c:v>
                </c:pt>
                <c:pt idx="9667">
                  <c:v>-92.378500000000003</c:v>
                </c:pt>
                <c:pt idx="9668">
                  <c:v>-92.376500000000007</c:v>
                </c:pt>
                <c:pt idx="9669">
                  <c:v>-92.374500000000012</c:v>
                </c:pt>
                <c:pt idx="9670">
                  <c:v>-92.372500000000002</c:v>
                </c:pt>
                <c:pt idx="9671">
                  <c:v>-92.370500000000007</c:v>
                </c:pt>
                <c:pt idx="9672">
                  <c:v>-92.368500000000012</c:v>
                </c:pt>
                <c:pt idx="9673">
                  <c:v>-92.366500000000002</c:v>
                </c:pt>
                <c:pt idx="9674">
                  <c:v>-92.364500000000007</c:v>
                </c:pt>
                <c:pt idx="9675">
                  <c:v>-92.362500000000011</c:v>
                </c:pt>
                <c:pt idx="9676">
                  <c:v>-92.360500000000002</c:v>
                </c:pt>
                <c:pt idx="9677">
                  <c:v>-92.358500000000006</c:v>
                </c:pt>
                <c:pt idx="9678">
                  <c:v>-92.356500000000011</c:v>
                </c:pt>
                <c:pt idx="9679">
                  <c:v>-92.354500000000002</c:v>
                </c:pt>
                <c:pt idx="9680">
                  <c:v>-92.352500000000006</c:v>
                </c:pt>
                <c:pt idx="9681">
                  <c:v>-92.350500000000011</c:v>
                </c:pt>
                <c:pt idx="9682">
                  <c:v>-92.348500000000001</c:v>
                </c:pt>
                <c:pt idx="9683">
                  <c:v>-92.346500000000006</c:v>
                </c:pt>
                <c:pt idx="9684">
                  <c:v>-92.344500000000011</c:v>
                </c:pt>
                <c:pt idx="9685">
                  <c:v>-92.342500000000001</c:v>
                </c:pt>
                <c:pt idx="9686">
                  <c:v>-92.340500000000006</c:v>
                </c:pt>
                <c:pt idx="9687">
                  <c:v>-92.33850000000001</c:v>
                </c:pt>
                <c:pt idx="9688">
                  <c:v>-92.336500000000001</c:v>
                </c:pt>
                <c:pt idx="9689">
                  <c:v>-92.334500000000006</c:v>
                </c:pt>
                <c:pt idx="9690">
                  <c:v>-92.33250000000001</c:v>
                </c:pt>
                <c:pt idx="9691">
                  <c:v>-92.330500000000001</c:v>
                </c:pt>
                <c:pt idx="9692">
                  <c:v>-92.328500000000005</c:v>
                </c:pt>
                <c:pt idx="9693">
                  <c:v>-92.32650000000001</c:v>
                </c:pt>
                <c:pt idx="9694">
                  <c:v>-92.3245</c:v>
                </c:pt>
                <c:pt idx="9695">
                  <c:v>-92.322500000000005</c:v>
                </c:pt>
                <c:pt idx="9696">
                  <c:v>-92.32050000000001</c:v>
                </c:pt>
                <c:pt idx="9697">
                  <c:v>-92.3185</c:v>
                </c:pt>
                <c:pt idx="9698">
                  <c:v>-92.316500000000005</c:v>
                </c:pt>
                <c:pt idx="9699">
                  <c:v>-92.31450000000001</c:v>
                </c:pt>
                <c:pt idx="9700">
                  <c:v>-92.3125</c:v>
                </c:pt>
                <c:pt idx="9701">
                  <c:v>-92.310500000000005</c:v>
                </c:pt>
                <c:pt idx="9702">
                  <c:v>-92.308500000000009</c:v>
                </c:pt>
                <c:pt idx="9703">
                  <c:v>-92.3065</c:v>
                </c:pt>
                <c:pt idx="9704">
                  <c:v>-92.304500000000004</c:v>
                </c:pt>
                <c:pt idx="9705">
                  <c:v>-92.302500000000009</c:v>
                </c:pt>
                <c:pt idx="9706">
                  <c:v>-92.3005</c:v>
                </c:pt>
                <c:pt idx="9707">
                  <c:v>-92.298500000000004</c:v>
                </c:pt>
                <c:pt idx="9708">
                  <c:v>-92.296500000000009</c:v>
                </c:pt>
                <c:pt idx="9709">
                  <c:v>-92.294499999999999</c:v>
                </c:pt>
                <c:pt idx="9710">
                  <c:v>-92.292500000000004</c:v>
                </c:pt>
                <c:pt idx="9711">
                  <c:v>-92.290500000000009</c:v>
                </c:pt>
                <c:pt idx="9712">
                  <c:v>-92.288499999999999</c:v>
                </c:pt>
                <c:pt idx="9713">
                  <c:v>-92.286500000000004</c:v>
                </c:pt>
                <c:pt idx="9714">
                  <c:v>-92.284500000000008</c:v>
                </c:pt>
                <c:pt idx="9715">
                  <c:v>-92.282499999999999</c:v>
                </c:pt>
                <c:pt idx="9716">
                  <c:v>-92.280500000000004</c:v>
                </c:pt>
                <c:pt idx="9717">
                  <c:v>-92.278500000000008</c:v>
                </c:pt>
                <c:pt idx="9718">
                  <c:v>-92.276499999999999</c:v>
                </c:pt>
                <c:pt idx="9719">
                  <c:v>-92.274500000000003</c:v>
                </c:pt>
                <c:pt idx="9720">
                  <c:v>-92.272500000000008</c:v>
                </c:pt>
                <c:pt idx="9721">
                  <c:v>-92.270499999999998</c:v>
                </c:pt>
                <c:pt idx="9722">
                  <c:v>-92.268500000000003</c:v>
                </c:pt>
                <c:pt idx="9723">
                  <c:v>-92.266500000000008</c:v>
                </c:pt>
                <c:pt idx="9724">
                  <c:v>-92.264499999999998</c:v>
                </c:pt>
                <c:pt idx="9725">
                  <c:v>-92.262500000000003</c:v>
                </c:pt>
                <c:pt idx="9726">
                  <c:v>-92.260500000000008</c:v>
                </c:pt>
                <c:pt idx="9727">
                  <c:v>-92.258499999999998</c:v>
                </c:pt>
                <c:pt idx="9728">
                  <c:v>-92.256500000000003</c:v>
                </c:pt>
                <c:pt idx="9729">
                  <c:v>-92.254500000000007</c:v>
                </c:pt>
                <c:pt idx="9730">
                  <c:v>-92.252499999999998</c:v>
                </c:pt>
                <c:pt idx="9731">
                  <c:v>-92.250500000000002</c:v>
                </c:pt>
                <c:pt idx="9732">
                  <c:v>-92.248500000000007</c:v>
                </c:pt>
                <c:pt idx="9733">
                  <c:v>-92.246499999999997</c:v>
                </c:pt>
                <c:pt idx="9734">
                  <c:v>-92.244500000000002</c:v>
                </c:pt>
                <c:pt idx="9735">
                  <c:v>-92.242500000000007</c:v>
                </c:pt>
                <c:pt idx="9736">
                  <c:v>-92.240499999999997</c:v>
                </c:pt>
                <c:pt idx="9737">
                  <c:v>-92.238500000000002</c:v>
                </c:pt>
                <c:pt idx="9738">
                  <c:v>-92.236500000000007</c:v>
                </c:pt>
                <c:pt idx="9739">
                  <c:v>-92.234499999999997</c:v>
                </c:pt>
                <c:pt idx="9740">
                  <c:v>-92.232500000000002</c:v>
                </c:pt>
                <c:pt idx="9741">
                  <c:v>-92.230500000000006</c:v>
                </c:pt>
                <c:pt idx="9742">
                  <c:v>-92.228499999999997</c:v>
                </c:pt>
                <c:pt idx="9743">
                  <c:v>-92.226500000000001</c:v>
                </c:pt>
                <c:pt idx="9744">
                  <c:v>-92.224500000000006</c:v>
                </c:pt>
                <c:pt idx="9745">
                  <c:v>-92.222500000000011</c:v>
                </c:pt>
                <c:pt idx="9746">
                  <c:v>-92.220500000000001</c:v>
                </c:pt>
                <c:pt idx="9747">
                  <c:v>-92.218500000000006</c:v>
                </c:pt>
                <c:pt idx="9748">
                  <c:v>-92.216500000000011</c:v>
                </c:pt>
                <c:pt idx="9749">
                  <c:v>-92.214500000000001</c:v>
                </c:pt>
                <c:pt idx="9750">
                  <c:v>-92.212500000000006</c:v>
                </c:pt>
                <c:pt idx="9751">
                  <c:v>-92.21050000000001</c:v>
                </c:pt>
                <c:pt idx="9752">
                  <c:v>-92.208500000000001</c:v>
                </c:pt>
                <c:pt idx="9753">
                  <c:v>-92.206500000000005</c:v>
                </c:pt>
                <c:pt idx="9754">
                  <c:v>-92.20450000000001</c:v>
                </c:pt>
                <c:pt idx="9755">
                  <c:v>-92.202500000000001</c:v>
                </c:pt>
                <c:pt idx="9756">
                  <c:v>-92.200500000000005</c:v>
                </c:pt>
                <c:pt idx="9757">
                  <c:v>-92.19850000000001</c:v>
                </c:pt>
                <c:pt idx="9758">
                  <c:v>-92.196500000000015</c:v>
                </c:pt>
                <c:pt idx="9759">
                  <c:v>-92.194500000000005</c:v>
                </c:pt>
                <c:pt idx="9760">
                  <c:v>-92.19250000000001</c:v>
                </c:pt>
                <c:pt idx="9761">
                  <c:v>-92.190500000000014</c:v>
                </c:pt>
                <c:pt idx="9762">
                  <c:v>-92.188500000000005</c:v>
                </c:pt>
                <c:pt idx="9763">
                  <c:v>-92.186500000000009</c:v>
                </c:pt>
                <c:pt idx="9764">
                  <c:v>-92.184500000000014</c:v>
                </c:pt>
                <c:pt idx="9765">
                  <c:v>-92.182500000000005</c:v>
                </c:pt>
                <c:pt idx="9766">
                  <c:v>-92.180500000000009</c:v>
                </c:pt>
                <c:pt idx="9767">
                  <c:v>-92.178500000000014</c:v>
                </c:pt>
                <c:pt idx="9768">
                  <c:v>-92.176500000000004</c:v>
                </c:pt>
                <c:pt idx="9769">
                  <c:v>-92.174500000000009</c:v>
                </c:pt>
                <c:pt idx="9770">
                  <c:v>-92.172500000000014</c:v>
                </c:pt>
                <c:pt idx="9771">
                  <c:v>-92.170500000000004</c:v>
                </c:pt>
                <c:pt idx="9772">
                  <c:v>-92.168500000000009</c:v>
                </c:pt>
                <c:pt idx="9773">
                  <c:v>-92.166500000000013</c:v>
                </c:pt>
                <c:pt idx="9774">
                  <c:v>-92.164500000000004</c:v>
                </c:pt>
                <c:pt idx="9775">
                  <c:v>-92.162500000000009</c:v>
                </c:pt>
                <c:pt idx="9776">
                  <c:v>-92.160500000000013</c:v>
                </c:pt>
                <c:pt idx="9777">
                  <c:v>-92.158500000000004</c:v>
                </c:pt>
                <c:pt idx="9778">
                  <c:v>-92.156500000000008</c:v>
                </c:pt>
                <c:pt idx="9779">
                  <c:v>-92.154500000000013</c:v>
                </c:pt>
                <c:pt idx="9780">
                  <c:v>-92.152500000000003</c:v>
                </c:pt>
                <c:pt idx="9781">
                  <c:v>-92.150500000000008</c:v>
                </c:pt>
                <c:pt idx="9782">
                  <c:v>-92.148500000000013</c:v>
                </c:pt>
                <c:pt idx="9783">
                  <c:v>-92.146500000000003</c:v>
                </c:pt>
                <c:pt idx="9784">
                  <c:v>-92.144500000000008</c:v>
                </c:pt>
                <c:pt idx="9785">
                  <c:v>-92.142500000000013</c:v>
                </c:pt>
                <c:pt idx="9786">
                  <c:v>-92.140500000000003</c:v>
                </c:pt>
                <c:pt idx="9787">
                  <c:v>-92.138500000000008</c:v>
                </c:pt>
                <c:pt idx="9788">
                  <c:v>-92.136500000000012</c:v>
                </c:pt>
                <c:pt idx="9789">
                  <c:v>-92.134500000000003</c:v>
                </c:pt>
                <c:pt idx="9790">
                  <c:v>-92.132500000000007</c:v>
                </c:pt>
                <c:pt idx="9791">
                  <c:v>-92.130500000000012</c:v>
                </c:pt>
                <c:pt idx="9792">
                  <c:v>-92.128500000000003</c:v>
                </c:pt>
                <c:pt idx="9793">
                  <c:v>-92.126500000000007</c:v>
                </c:pt>
                <c:pt idx="9794">
                  <c:v>-92.124500000000012</c:v>
                </c:pt>
                <c:pt idx="9795">
                  <c:v>-92.122500000000002</c:v>
                </c:pt>
                <c:pt idx="9796">
                  <c:v>-92.120500000000007</c:v>
                </c:pt>
                <c:pt idx="9797">
                  <c:v>-92.118500000000012</c:v>
                </c:pt>
                <c:pt idx="9798">
                  <c:v>-92.116500000000002</c:v>
                </c:pt>
                <c:pt idx="9799">
                  <c:v>-92.114500000000007</c:v>
                </c:pt>
                <c:pt idx="9800">
                  <c:v>-92.112500000000011</c:v>
                </c:pt>
                <c:pt idx="9801">
                  <c:v>-92.110500000000002</c:v>
                </c:pt>
                <c:pt idx="9802">
                  <c:v>-92.108500000000006</c:v>
                </c:pt>
                <c:pt idx="9803">
                  <c:v>-92.106500000000011</c:v>
                </c:pt>
                <c:pt idx="9804">
                  <c:v>-92.104500000000002</c:v>
                </c:pt>
                <c:pt idx="9805">
                  <c:v>-92.102500000000006</c:v>
                </c:pt>
                <c:pt idx="9806">
                  <c:v>-92.100500000000011</c:v>
                </c:pt>
                <c:pt idx="9807">
                  <c:v>-92.098500000000001</c:v>
                </c:pt>
                <c:pt idx="9808">
                  <c:v>-92.096500000000006</c:v>
                </c:pt>
                <c:pt idx="9809">
                  <c:v>-92.094500000000011</c:v>
                </c:pt>
                <c:pt idx="9810">
                  <c:v>-92.092500000000001</c:v>
                </c:pt>
                <c:pt idx="9811">
                  <c:v>-92.090500000000006</c:v>
                </c:pt>
                <c:pt idx="9812">
                  <c:v>-92.08850000000001</c:v>
                </c:pt>
                <c:pt idx="9813">
                  <c:v>-92.086500000000001</c:v>
                </c:pt>
                <c:pt idx="9814">
                  <c:v>-92.084500000000006</c:v>
                </c:pt>
                <c:pt idx="9815">
                  <c:v>-92.08250000000001</c:v>
                </c:pt>
                <c:pt idx="9816">
                  <c:v>-92.080500000000001</c:v>
                </c:pt>
                <c:pt idx="9817">
                  <c:v>-92.078500000000005</c:v>
                </c:pt>
                <c:pt idx="9818">
                  <c:v>-92.07650000000001</c:v>
                </c:pt>
                <c:pt idx="9819">
                  <c:v>-92.0745</c:v>
                </c:pt>
                <c:pt idx="9820">
                  <c:v>-92.072500000000005</c:v>
                </c:pt>
                <c:pt idx="9821">
                  <c:v>-92.07050000000001</c:v>
                </c:pt>
                <c:pt idx="9822">
                  <c:v>-92.0685</c:v>
                </c:pt>
                <c:pt idx="9823">
                  <c:v>-92.066500000000005</c:v>
                </c:pt>
                <c:pt idx="9824">
                  <c:v>-92.06450000000001</c:v>
                </c:pt>
                <c:pt idx="9825">
                  <c:v>-92.0625</c:v>
                </c:pt>
                <c:pt idx="9826">
                  <c:v>-92.060500000000005</c:v>
                </c:pt>
                <c:pt idx="9827">
                  <c:v>-92.058500000000009</c:v>
                </c:pt>
                <c:pt idx="9828">
                  <c:v>-92.0565</c:v>
                </c:pt>
                <c:pt idx="9829">
                  <c:v>-92.054500000000004</c:v>
                </c:pt>
                <c:pt idx="9830">
                  <c:v>-92.052500000000009</c:v>
                </c:pt>
                <c:pt idx="9831">
                  <c:v>-92.0505</c:v>
                </c:pt>
                <c:pt idx="9832">
                  <c:v>-92.048500000000004</c:v>
                </c:pt>
                <c:pt idx="9833">
                  <c:v>-92.046500000000009</c:v>
                </c:pt>
                <c:pt idx="9834">
                  <c:v>-92.044499999999999</c:v>
                </c:pt>
                <c:pt idx="9835">
                  <c:v>-92.042500000000004</c:v>
                </c:pt>
                <c:pt idx="9836">
                  <c:v>-92.040500000000009</c:v>
                </c:pt>
                <c:pt idx="9837">
                  <c:v>-92.038499999999999</c:v>
                </c:pt>
                <c:pt idx="9838">
                  <c:v>-92.036500000000004</c:v>
                </c:pt>
                <c:pt idx="9839">
                  <c:v>-92.034500000000008</c:v>
                </c:pt>
                <c:pt idx="9840">
                  <c:v>-92.032499999999999</c:v>
                </c:pt>
                <c:pt idx="9841">
                  <c:v>-92.030500000000004</c:v>
                </c:pt>
                <c:pt idx="9842">
                  <c:v>-92.028500000000008</c:v>
                </c:pt>
                <c:pt idx="9843">
                  <c:v>-92.026499999999999</c:v>
                </c:pt>
                <c:pt idx="9844">
                  <c:v>-92.024500000000003</c:v>
                </c:pt>
                <c:pt idx="9845">
                  <c:v>-92.022500000000008</c:v>
                </c:pt>
                <c:pt idx="9846">
                  <c:v>-92.020499999999998</c:v>
                </c:pt>
                <c:pt idx="9847">
                  <c:v>-92.018500000000003</c:v>
                </c:pt>
                <c:pt idx="9848">
                  <c:v>-92.016500000000008</c:v>
                </c:pt>
                <c:pt idx="9849">
                  <c:v>-92.014499999999998</c:v>
                </c:pt>
                <c:pt idx="9850">
                  <c:v>-92.012500000000003</c:v>
                </c:pt>
                <c:pt idx="9851">
                  <c:v>-92.010500000000008</c:v>
                </c:pt>
                <c:pt idx="9852">
                  <c:v>-92.008499999999998</c:v>
                </c:pt>
                <c:pt idx="9853">
                  <c:v>-92.006500000000003</c:v>
                </c:pt>
                <c:pt idx="9854">
                  <c:v>-92.004500000000007</c:v>
                </c:pt>
                <c:pt idx="9855">
                  <c:v>-92.002499999999998</c:v>
                </c:pt>
                <c:pt idx="9856">
                  <c:v>-92.000500000000002</c:v>
                </c:pt>
                <c:pt idx="9857">
                  <c:v>-91.998500000000007</c:v>
                </c:pt>
                <c:pt idx="9858">
                  <c:v>-91.996499999999997</c:v>
                </c:pt>
                <c:pt idx="9859">
                  <c:v>-91.994500000000002</c:v>
                </c:pt>
                <c:pt idx="9860">
                  <c:v>-91.992500000000007</c:v>
                </c:pt>
                <c:pt idx="9861">
                  <c:v>-91.990499999999997</c:v>
                </c:pt>
                <c:pt idx="9862">
                  <c:v>-91.988500000000002</c:v>
                </c:pt>
                <c:pt idx="9863">
                  <c:v>-91.986500000000007</c:v>
                </c:pt>
                <c:pt idx="9864">
                  <c:v>-91.984499999999997</c:v>
                </c:pt>
                <c:pt idx="9865">
                  <c:v>-91.982500000000002</c:v>
                </c:pt>
                <c:pt idx="9866">
                  <c:v>-91.980500000000006</c:v>
                </c:pt>
                <c:pt idx="9867">
                  <c:v>-91.978499999999997</c:v>
                </c:pt>
                <c:pt idx="9868">
                  <c:v>-91.976500000000001</c:v>
                </c:pt>
                <c:pt idx="9869">
                  <c:v>-91.974500000000006</c:v>
                </c:pt>
                <c:pt idx="9870">
                  <c:v>-91.972500000000011</c:v>
                </c:pt>
                <c:pt idx="9871">
                  <c:v>-91.970500000000001</c:v>
                </c:pt>
                <c:pt idx="9872">
                  <c:v>-91.968500000000006</c:v>
                </c:pt>
                <c:pt idx="9873">
                  <c:v>-91.966500000000011</c:v>
                </c:pt>
                <c:pt idx="9874">
                  <c:v>-91.964500000000001</c:v>
                </c:pt>
                <c:pt idx="9875">
                  <c:v>-91.962500000000006</c:v>
                </c:pt>
                <c:pt idx="9876">
                  <c:v>-91.96050000000001</c:v>
                </c:pt>
                <c:pt idx="9877">
                  <c:v>-91.958500000000001</c:v>
                </c:pt>
                <c:pt idx="9878">
                  <c:v>-91.956500000000005</c:v>
                </c:pt>
                <c:pt idx="9879">
                  <c:v>-91.95450000000001</c:v>
                </c:pt>
                <c:pt idx="9880">
                  <c:v>-91.952500000000001</c:v>
                </c:pt>
                <c:pt idx="9881">
                  <c:v>-91.950500000000005</c:v>
                </c:pt>
                <c:pt idx="9882">
                  <c:v>-91.94850000000001</c:v>
                </c:pt>
                <c:pt idx="9883">
                  <c:v>-91.946500000000015</c:v>
                </c:pt>
                <c:pt idx="9884">
                  <c:v>-91.944500000000005</c:v>
                </c:pt>
                <c:pt idx="9885">
                  <c:v>-91.94250000000001</c:v>
                </c:pt>
                <c:pt idx="9886">
                  <c:v>-91.940500000000014</c:v>
                </c:pt>
                <c:pt idx="9887">
                  <c:v>-91.938500000000005</c:v>
                </c:pt>
                <c:pt idx="9888">
                  <c:v>-91.936500000000009</c:v>
                </c:pt>
                <c:pt idx="9889">
                  <c:v>-91.934500000000014</c:v>
                </c:pt>
                <c:pt idx="9890">
                  <c:v>-91.932500000000005</c:v>
                </c:pt>
                <c:pt idx="9891">
                  <c:v>-91.930500000000009</c:v>
                </c:pt>
                <c:pt idx="9892">
                  <c:v>-91.928500000000014</c:v>
                </c:pt>
                <c:pt idx="9893">
                  <c:v>-91.926500000000004</c:v>
                </c:pt>
                <c:pt idx="9894">
                  <c:v>-91.924500000000009</c:v>
                </c:pt>
                <c:pt idx="9895">
                  <c:v>-91.922500000000014</c:v>
                </c:pt>
                <c:pt idx="9896">
                  <c:v>-91.920500000000004</c:v>
                </c:pt>
                <c:pt idx="9897">
                  <c:v>-91.918500000000009</c:v>
                </c:pt>
                <c:pt idx="9898">
                  <c:v>-91.916500000000013</c:v>
                </c:pt>
                <c:pt idx="9899">
                  <c:v>-91.914500000000004</c:v>
                </c:pt>
                <c:pt idx="9900">
                  <c:v>-91.912500000000009</c:v>
                </c:pt>
                <c:pt idx="9901">
                  <c:v>-91.910500000000013</c:v>
                </c:pt>
                <c:pt idx="9902">
                  <c:v>-91.908500000000004</c:v>
                </c:pt>
                <c:pt idx="9903">
                  <c:v>-91.906500000000008</c:v>
                </c:pt>
                <c:pt idx="9904">
                  <c:v>-91.904500000000013</c:v>
                </c:pt>
                <c:pt idx="9905">
                  <c:v>-91.902500000000003</c:v>
                </c:pt>
                <c:pt idx="9906">
                  <c:v>-91.900500000000008</c:v>
                </c:pt>
                <c:pt idx="9907">
                  <c:v>-91.898500000000013</c:v>
                </c:pt>
                <c:pt idx="9908">
                  <c:v>-91.896500000000003</c:v>
                </c:pt>
                <c:pt idx="9909">
                  <c:v>-91.894500000000008</c:v>
                </c:pt>
                <c:pt idx="9910">
                  <c:v>-91.892500000000013</c:v>
                </c:pt>
                <c:pt idx="9911">
                  <c:v>-91.890500000000003</c:v>
                </c:pt>
                <c:pt idx="9912">
                  <c:v>-91.888500000000008</c:v>
                </c:pt>
                <c:pt idx="9913">
                  <c:v>-91.886500000000012</c:v>
                </c:pt>
                <c:pt idx="9914">
                  <c:v>-91.884500000000003</c:v>
                </c:pt>
                <c:pt idx="9915">
                  <c:v>-91.882500000000007</c:v>
                </c:pt>
                <c:pt idx="9916">
                  <c:v>-91.880500000000012</c:v>
                </c:pt>
                <c:pt idx="9917">
                  <c:v>-91.878500000000003</c:v>
                </c:pt>
                <c:pt idx="9918">
                  <c:v>-91.876500000000007</c:v>
                </c:pt>
                <c:pt idx="9919">
                  <c:v>-91.874500000000012</c:v>
                </c:pt>
                <c:pt idx="9920">
                  <c:v>-91.872500000000002</c:v>
                </c:pt>
                <c:pt idx="9921">
                  <c:v>-91.870500000000007</c:v>
                </c:pt>
                <c:pt idx="9922">
                  <c:v>-91.868500000000012</c:v>
                </c:pt>
                <c:pt idx="9923">
                  <c:v>-91.866500000000002</c:v>
                </c:pt>
                <c:pt idx="9924">
                  <c:v>-91.864500000000007</c:v>
                </c:pt>
                <c:pt idx="9925">
                  <c:v>-91.862500000000011</c:v>
                </c:pt>
                <c:pt idx="9926">
                  <c:v>-91.860500000000002</c:v>
                </c:pt>
                <c:pt idx="9927">
                  <c:v>-91.858500000000006</c:v>
                </c:pt>
                <c:pt idx="9928">
                  <c:v>-91.856500000000011</c:v>
                </c:pt>
                <c:pt idx="9929">
                  <c:v>-91.854500000000002</c:v>
                </c:pt>
                <c:pt idx="9930">
                  <c:v>-91.852500000000006</c:v>
                </c:pt>
                <c:pt idx="9931">
                  <c:v>-91.850500000000011</c:v>
                </c:pt>
                <c:pt idx="9932">
                  <c:v>-91.848500000000001</c:v>
                </c:pt>
                <c:pt idx="9933">
                  <c:v>-91.846500000000006</c:v>
                </c:pt>
                <c:pt idx="9934">
                  <c:v>-91.844500000000011</c:v>
                </c:pt>
                <c:pt idx="9935">
                  <c:v>-91.842500000000001</c:v>
                </c:pt>
                <c:pt idx="9936">
                  <c:v>-91.840500000000006</c:v>
                </c:pt>
                <c:pt idx="9937">
                  <c:v>-91.83850000000001</c:v>
                </c:pt>
                <c:pt idx="9938">
                  <c:v>-91.836500000000001</c:v>
                </c:pt>
                <c:pt idx="9939">
                  <c:v>-91.834500000000006</c:v>
                </c:pt>
                <c:pt idx="9940">
                  <c:v>-91.83250000000001</c:v>
                </c:pt>
                <c:pt idx="9941">
                  <c:v>-91.830500000000001</c:v>
                </c:pt>
                <c:pt idx="9942">
                  <c:v>-91.828500000000005</c:v>
                </c:pt>
                <c:pt idx="9943">
                  <c:v>-91.82650000000001</c:v>
                </c:pt>
                <c:pt idx="9944">
                  <c:v>-91.8245</c:v>
                </c:pt>
                <c:pt idx="9945">
                  <c:v>-91.822500000000005</c:v>
                </c:pt>
                <c:pt idx="9946">
                  <c:v>-91.82050000000001</c:v>
                </c:pt>
                <c:pt idx="9947">
                  <c:v>-91.8185</c:v>
                </c:pt>
                <c:pt idx="9948">
                  <c:v>-91.816500000000005</c:v>
                </c:pt>
                <c:pt idx="9949">
                  <c:v>-91.81450000000001</c:v>
                </c:pt>
                <c:pt idx="9950">
                  <c:v>-91.8125</c:v>
                </c:pt>
                <c:pt idx="9951">
                  <c:v>-91.810500000000005</c:v>
                </c:pt>
                <c:pt idx="9952">
                  <c:v>-91.808500000000009</c:v>
                </c:pt>
                <c:pt idx="9953">
                  <c:v>-91.8065</c:v>
                </c:pt>
                <c:pt idx="9954">
                  <c:v>-91.804500000000004</c:v>
                </c:pt>
                <c:pt idx="9955">
                  <c:v>-91.802500000000009</c:v>
                </c:pt>
                <c:pt idx="9956">
                  <c:v>-91.8005</c:v>
                </c:pt>
                <c:pt idx="9957">
                  <c:v>-91.798500000000004</c:v>
                </c:pt>
                <c:pt idx="9958">
                  <c:v>-91.796500000000009</c:v>
                </c:pt>
                <c:pt idx="9959">
                  <c:v>-91.794499999999999</c:v>
                </c:pt>
                <c:pt idx="9960">
                  <c:v>-91.792500000000004</c:v>
                </c:pt>
                <c:pt idx="9961">
                  <c:v>-91.790500000000009</c:v>
                </c:pt>
                <c:pt idx="9962">
                  <c:v>-91.788499999999999</c:v>
                </c:pt>
                <c:pt idx="9963">
                  <c:v>-91.786500000000004</c:v>
                </c:pt>
                <c:pt idx="9964">
                  <c:v>-91.784500000000008</c:v>
                </c:pt>
                <c:pt idx="9965">
                  <c:v>-91.782499999999999</c:v>
                </c:pt>
                <c:pt idx="9966">
                  <c:v>-91.780500000000004</c:v>
                </c:pt>
                <c:pt idx="9967">
                  <c:v>-91.778500000000008</c:v>
                </c:pt>
                <c:pt idx="9968">
                  <c:v>-91.776499999999999</c:v>
                </c:pt>
                <c:pt idx="9969">
                  <c:v>-91.774500000000003</c:v>
                </c:pt>
                <c:pt idx="9970">
                  <c:v>-91.772500000000008</c:v>
                </c:pt>
                <c:pt idx="9971">
                  <c:v>-91.770499999999998</c:v>
                </c:pt>
                <c:pt idx="9972">
                  <c:v>-91.768500000000003</c:v>
                </c:pt>
                <c:pt idx="9973">
                  <c:v>-91.766500000000008</c:v>
                </c:pt>
                <c:pt idx="9974">
                  <c:v>-91.764499999999998</c:v>
                </c:pt>
                <c:pt idx="9975">
                  <c:v>-91.762500000000003</c:v>
                </c:pt>
                <c:pt idx="9976">
                  <c:v>-91.760500000000008</c:v>
                </c:pt>
                <c:pt idx="9977">
                  <c:v>-91.758499999999998</c:v>
                </c:pt>
                <c:pt idx="9978">
                  <c:v>-91.756500000000003</c:v>
                </c:pt>
                <c:pt idx="9979">
                  <c:v>-91.754500000000007</c:v>
                </c:pt>
                <c:pt idx="9980">
                  <c:v>-91.752499999999998</c:v>
                </c:pt>
                <c:pt idx="9981">
                  <c:v>-91.750500000000002</c:v>
                </c:pt>
                <c:pt idx="9982">
                  <c:v>-91.748500000000007</c:v>
                </c:pt>
                <c:pt idx="9983">
                  <c:v>-91.746499999999997</c:v>
                </c:pt>
                <c:pt idx="9984">
                  <c:v>-91.744500000000002</c:v>
                </c:pt>
                <c:pt idx="9985">
                  <c:v>-91.742500000000007</c:v>
                </c:pt>
                <c:pt idx="9986">
                  <c:v>-91.740499999999997</c:v>
                </c:pt>
                <c:pt idx="9987">
                  <c:v>-91.738500000000002</c:v>
                </c:pt>
                <c:pt idx="9988">
                  <c:v>-91.736500000000007</c:v>
                </c:pt>
                <c:pt idx="9989">
                  <c:v>-91.734499999999997</c:v>
                </c:pt>
                <c:pt idx="9990">
                  <c:v>-91.732500000000002</c:v>
                </c:pt>
                <c:pt idx="9991">
                  <c:v>-91.730500000000006</c:v>
                </c:pt>
                <c:pt idx="9992">
                  <c:v>-91.728499999999997</c:v>
                </c:pt>
                <c:pt idx="9993">
                  <c:v>-91.726500000000001</c:v>
                </c:pt>
                <c:pt idx="9994">
                  <c:v>-91.724500000000006</c:v>
                </c:pt>
                <c:pt idx="9995">
                  <c:v>-91.722500000000011</c:v>
                </c:pt>
                <c:pt idx="9996">
                  <c:v>-91.720500000000001</c:v>
                </c:pt>
                <c:pt idx="9997">
                  <c:v>-91.718500000000006</c:v>
                </c:pt>
                <c:pt idx="9998">
                  <c:v>-91.716500000000011</c:v>
                </c:pt>
                <c:pt idx="9999">
                  <c:v>-91.714500000000001</c:v>
                </c:pt>
                <c:pt idx="10000">
                  <c:v>-91.712500000000006</c:v>
                </c:pt>
                <c:pt idx="10001">
                  <c:v>-91.71050000000001</c:v>
                </c:pt>
                <c:pt idx="10002">
                  <c:v>-91.708500000000001</c:v>
                </c:pt>
                <c:pt idx="10003">
                  <c:v>-91.706500000000005</c:v>
                </c:pt>
                <c:pt idx="10004">
                  <c:v>-91.70450000000001</c:v>
                </c:pt>
                <c:pt idx="10005">
                  <c:v>-91.702500000000001</c:v>
                </c:pt>
                <c:pt idx="10006">
                  <c:v>-91.700500000000005</c:v>
                </c:pt>
                <c:pt idx="10007">
                  <c:v>-91.69850000000001</c:v>
                </c:pt>
                <c:pt idx="10008">
                  <c:v>-91.696500000000015</c:v>
                </c:pt>
                <c:pt idx="10009">
                  <c:v>-91.694500000000005</c:v>
                </c:pt>
                <c:pt idx="10010">
                  <c:v>-91.69250000000001</c:v>
                </c:pt>
                <c:pt idx="10011">
                  <c:v>-91.690500000000014</c:v>
                </c:pt>
                <c:pt idx="10012">
                  <c:v>-91.688500000000005</c:v>
                </c:pt>
                <c:pt idx="10013">
                  <c:v>-91.686500000000009</c:v>
                </c:pt>
                <c:pt idx="10014">
                  <c:v>-91.684500000000014</c:v>
                </c:pt>
                <c:pt idx="10015">
                  <c:v>-91.682500000000005</c:v>
                </c:pt>
                <c:pt idx="10016">
                  <c:v>-91.680500000000009</c:v>
                </c:pt>
                <c:pt idx="10017">
                  <c:v>-91.678500000000014</c:v>
                </c:pt>
                <c:pt idx="10018">
                  <c:v>-91.676500000000004</c:v>
                </c:pt>
                <c:pt idx="10019">
                  <c:v>-91.674500000000009</c:v>
                </c:pt>
                <c:pt idx="10020">
                  <c:v>-91.672500000000014</c:v>
                </c:pt>
                <c:pt idx="10021">
                  <c:v>-91.670500000000004</c:v>
                </c:pt>
                <c:pt idx="10022">
                  <c:v>-91.668500000000009</c:v>
                </c:pt>
                <c:pt idx="10023">
                  <c:v>-91.666500000000013</c:v>
                </c:pt>
                <c:pt idx="10024">
                  <c:v>-91.664500000000004</c:v>
                </c:pt>
                <c:pt idx="10025">
                  <c:v>-91.662500000000009</c:v>
                </c:pt>
                <c:pt idx="10026">
                  <c:v>-91.660500000000013</c:v>
                </c:pt>
                <c:pt idx="10027">
                  <c:v>-91.658500000000004</c:v>
                </c:pt>
                <c:pt idx="10028">
                  <c:v>-91.656500000000008</c:v>
                </c:pt>
                <c:pt idx="10029">
                  <c:v>-91.654500000000013</c:v>
                </c:pt>
                <c:pt idx="10030">
                  <c:v>-91.652500000000003</c:v>
                </c:pt>
                <c:pt idx="10031">
                  <c:v>-91.650500000000008</c:v>
                </c:pt>
                <c:pt idx="10032">
                  <c:v>-91.648500000000013</c:v>
                </c:pt>
                <c:pt idx="10033">
                  <c:v>-91.646500000000003</c:v>
                </c:pt>
                <c:pt idx="10034">
                  <c:v>-91.644500000000008</c:v>
                </c:pt>
                <c:pt idx="10035">
                  <c:v>-91.642500000000013</c:v>
                </c:pt>
                <c:pt idx="10036">
                  <c:v>-91.640500000000003</c:v>
                </c:pt>
                <c:pt idx="10037">
                  <c:v>-91.638500000000008</c:v>
                </c:pt>
                <c:pt idx="10038">
                  <c:v>-91.636500000000012</c:v>
                </c:pt>
                <c:pt idx="10039">
                  <c:v>-91.634500000000003</c:v>
                </c:pt>
                <c:pt idx="10040">
                  <c:v>-91.632500000000007</c:v>
                </c:pt>
                <c:pt idx="10041">
                  <c:v>-91.630500000000012</c:v>
                </c:pt>
                <c:pt idx="10042">
                  <c:v>-91.628500000000003</c:v>
                </c:pt>
                <c:pt idx="10043">
                  <c:v>-91.626500000000007</c:v>
                </c:pt>
                <c:pt idx="10044">
                  <c:v>-91.624500000000012</c:v>
                </c:pt>
                <c:pt idx="10045">
                  <c:v>-91.622500000000002</c:v>
                </c:pt>
                <c:pt idx="10046">
                  <c:v>-91.620500000000007</c:v>
                </c:pt>
                <c:pt idx="10047">
                  <c:v>-91.618500000000012</c:v>
                </c:pt>
                <c:pt idx="10048">
                  <c:v>-91.616500000000002</c:v>
                </c:pt>
                <c:pt idx="10049">
                  <c:v>-91.614500000000007</c:v>
                </c:pt>
                <c:pt idx="10050">
                  <c:v>-91.612500000000011</c:v>
                </c:pt>
                <c:pt idx="10051">
                  <c:v>-91.610500000000002</c:v>
                </c:pt>
                <c:pt idx="10052">
                  <c:v>-91.608500000000006</c:v>
                </c:pt>
                <c:pt idx="10053">
                  <c:v>-91.606500000000011</c:v>
                </c:pt>
                <c:pt idx="10054">
                  <c:v>-91.604500000000002</c:v>
                </c:pt>
                <c:pt idx="10055">
                  <c:v>-91.602500000000006</c:v>
                </c:pt>
                <c:pt idx="10056">
                  <c:v>-91.600500000000011</c:v>
                </c:pt>
                <c:pt idx="10057">
                  <c:v>-91.598500000000001</c:v>
                </c:pt>
                <c:pt idx="10058">
                  <c:v>-91.596500000000006</c:v>
                </c:pt>
                <c:pt idx="10059">
                  <c:v>-91.594500000000011</c:v>
                </c:pt>
                <c:pt idx="10060">
                  <c:v>-91.592500000000001</c:v>
                </c:pt>
                <c:pt idx="10061">
                  <c:v>-91.590500000000006</c:v>
                </c:pt>
                <c:pt idx="10062">
                  <c:v>-91.58850000000001</c:v>
                </c:pt>
                <c:pt idx="10063">
                  <c:v>-91.586500000000001</c:v>
                </c:pt>
                <c:pt idx="10064">
                  <c:v>-91.584500000000006</c:v>
                </c:pt>
                <c:pt idx="10065">
                  <c:v>-91.58250000000001</c:v>
                </c:pt>
                <c:pt idx="10066">
                  <c:v>-91.580500000000001</c:v>
                </c:pt>
                <c:pt idx="10067">
                  <c:v>-91.578500000000005</c:v>
                </c:pt>
                <c:pt idx="10068">
                  <c:v>-91.57650000000001</c:v>
                </c:pt>
                <c:pt idx="10069">
                  <c:v>-91.5745</c:v>
                </c:pt>
                <c:pt idx="10070">
                  <c:v>-91.572500000000005</c:v>
                </c:pt>
                <c:pt idx="10071">
                  <c:v>-91.57050000000001</c:v>
                </c:pt>
                <c:pt idx="10072">
                  <c:v>-91.5685</c:v>
                </c:pt>
                <c:pt idx="10073">
                  <c:v>-91.566500000000005</c:v>
                </c:pt>
                <c:pt idx="10074">
                  <c:v>-91.56450000000001</c:v>
                </c:pt>
                <c:pt idx="10075">
                  <c:v>-91.5625</c:v>
                </c:pt>
                <c:pt idx="10076">
                  <c:v>-91.560500000000005</c:v>
                </c:pt>
                <c:pt idx="10077">
                  <c:v>-91.558500000000009</c:v>
                </c:pt>
                <c:pt idx="10078">
                  <c:v>-91.5565</c:v>
                </c:pt>
                <c:pt idx="10079">
                  <c:v>-91.554500000000004</c:v>
                </c:pt>
                <c:pt idx="10080">
                  <c:v>-91.552500000000009</c:v>
                </c:pt>
                <c:pt idx="10081">
                  <c:v>-91.5505</c:v>
                </c:pt>
                <c:pt idx="10082">
                  <c:v>-91.548500000000004</c:v>
                </c:pt>
                <c:pt idx="10083">
                  <c:v>-91.546500000000009</c:v>
                </c:pt>
                <c:pt idx="10084">
                  <c:v>-91.544499999999999</c:v>
                </c:pt>
                <c:pt idx="10085">
                  <c:v>-91.542500000000004</c:v>
                </c:pt>
                <c:pt idx="10086">
                  <c:v>-91.540500000000009</c:v>
                </c:pt>
                <c:pt idx="10087">
                  <c:v>-91.538499999999999</c:v>
                </c:pt>
                <c:pt idx="10088">
                  <c:v>-91.536500000000004</c:v>
                </c:pt>
                <c:pt idx="10089">
                  <c:v>-91.534500000000008</c:v>
                </c:pt>
                <c:pt idx="10090">
                  <c:v>-91.532499999999999</c:v>
                </c:pt>
                <c:pt idx="10091">
                  <c:v>-91.530500000000004</c:v>
                </c:pt>
                <c:pt idx="10092">
                  <c:v>-91.528500000000008</c:v>
                </c:pt>
                <c:pt idx="10093">
                  <c:v>-91.526499999999999</c:v>
                </c:pt>
                <c:pt idx="10094">
                  <c:v>-91.524500000000003</c:v>
                </c:pt>
                <c:pt idx="10095">
                  <c:v>-91.522500000000008</c:v>
                </c:pt>
                <c:pt idx="10096">
                  <c:v>-91.520499999999998</c:v>
                </c:pt>
                <c:pt idx="10097">
                  <c:v>-91.518500000000003</c:v>
                </c:pt>
                <c:pt idx="10098">
                  <c:v>-91.516500000000008</c:v>
                </c:pt>
                <c:pt idx="10099">
                  <c:v>-91.514499999999998</c:v>
                </c:pt>
                <c:pt idx="10100">
                  <c:v>-91.512500000000003</c:v>
                </c:pt>
                <c:pt idx="10101">
                  <c:v>-91.510500000000008</c:v>
                </c:pt>
                <c:pt idx="10102">
                  <c:v>-91.508499999999998</c:v>
                </c:pt>
                <c:pt idx="10103">
                  <c:v>-91.506500000000003</c:v>
                </c:pt>
                <c:pt idx="10104">
                  <c:v>-91.504500000000007</c:v>
                </c:pt>
                <c:pt idx="10105">
                  <c:v>-91.502499999999998</c:v>
                </c:pt>
                <c:pt idx="10106">
                  <c:v>-91.500500000000002</c:v>
                </c:pt>
                <c:pt idx="10107">
                  <c:v>-91.498500000000007</c:v>
                </c:pt>
                <c:pt idx="10108">
                  <c:v>-91.496499999999997</c:v>
                </c:pt>
                <c:pt idx="10109">
                  <c:v>-91.494500000000002</c:v>
                </c:pt>
                <c:pt idx="10110">
                  <c:v>-91.492500000000007</c:v>
                </c:pt>
                <c:pt idx="10111">
                  <c:v>-91.490499999999997</c:v>
                </c:pt>
                <c:pt idx="10112">
                  <c:v>-91.488500000000002</c:v>
                </c:pt>
                <c:pt idx="10113">
                  <c:v>-91.486500000000007</c:v>
                </c:pt>
                <c:pt idx="10114">
                  <c:v>-91.484499999999997</c:v>
                </c:pt>
                <c:pt idx="10115">
                  <c:v>-91.482500000000002</c:v>
                </c:pt>
                <c:pt idx="10116">
                  <c:v>-91.480500000000006</c:v>
                </c:pt>
                <c:pt idx="10117">
                  <c:v>-91.478499999999997</c:v>
                </c:pt>
                <c:pt idx="10118">
                  <c:v>-91.476500000000001</c:v>
                </c:pt>
                <c:pt idx="10119">
                  <c:v>-91.474500000000006</c:v>
                </c:pt>
                <c:pt idx="10120">
                  <c:v>-91.472500000000011</c:v>
                </c:pt>
                <c:pt idx="10121">
                  <c:v>-91.470500000000001</c:v>
                </c:pt>
                <c:pt idx="10122">
                  <c:v>-91.468500000000006</c:v>
                </c:pt>
                <c:pt idx="10123">
                  <c:v>-91.466500000000011</c:v>
                </c:pt>
                <c:pt idx="10124">
                  <c:v>-91.464500000000001</c:v>
                </c:pt>
                <c:pt idx="10125">
                  <c:v>-91.462500000000006</c:v>
                </c:pt>
                <c:pt idx="10126">
                  <c:v>-91.46050000000001</c:v>
                </c:pt>
                <c:pt idx="10127">
                  <c:v>-91.458500000000001</c:v>
                </c:pt>
                <c:pt idx="10128">
                  <c:v>-91.456500000000005</c:v>
                </c:pt>
                <c:pt idx="10129">
                  <c:v>-91.45450000000001</c:v>
                </c:pt>
                <c:pt idx="10130">
                  <c:v>-91.452500000000001</c:v>
                </c:pt>
                <c:pt idx="10131">
                  <c:v>-91.450500000000005</c:v>
                </c:pt>
                <c:pt idx="10132">
                  <c:v>-91.44850000000001</c:v>
                </c:pt>
                <c:pt idx="10133">
                  <c:v>-91.446500000000015</c:v>
                </c:pt>
                <c:pt idx="10134">
                  <c:v>-91.444500000000005</c:v>
                </c:pt>
                <c:pt idx="10135">
                  <c:v>-91.44250000000001</c:v>
                </c:pt>
                <c:pt idx="10136">
                  <c:v>-91.440500000000014</c:v>
                </c:pt>
                <c:pt idx="10137">
                  <c:v>-91.438500000000005</c:v>
                </c:pt>
                <c:pt idx="10138">
                  <c:v>-91.436500000000009</c:v>
                </c:pt>
                <c:pt idx="10139">
                  <c:v>-91.434500000000014</c:v>
                </c:pt>
                <c:pt idx="10140">
                  <c:v>-91.432500000000005</c:v>
                </c:pt>
                <c:pt idx="10141">
                  <c:v>-91.430500000000009</c:v>
                </c:pt>
                <c:pt idx="10142">
                  <c:v>-91.428500000000014</c:v>
                </c:pt>
                <c:pt idx="10143">
                  <c:v>-91.426500000000004</c:v>
                </c:pt>
                <c:pt idx="10144">
                  <c:v>-91.424500000000009</c:v>
                </c:pt>
                <c:pt idx="10145">
                  <c:v>-91.422500000000014</c:v>
                </c:pt>
                <c:pt idx="10146">
                  <c:v>-91.420500000000004</c:v>
                </c:pt>
                <c:pt idx="10147">
                  <c:v>-91.418500000000009</c:v>
                </c:pt>
                <c:pt idx="10148">
                  <c:v>-91.416500000000013</c:v>
                </c:pt>
                <c:pt idx="10149">
                  <c:v>-91.414500000000004</c:v>
                </c:pt>
                <c:pt idx="10150">
                  <c:v>-91.412500000000009</c:v>
                </c:pt>
                <c:pt idx="10151">
                  <c:v>-91.410500000000013</c:v>
                </c:pt>
                <c:pt idx="10152">
                  <c:v>-91.408500000000004</c:v>
                </c:pt>
                <c:pt idx="10153">
                  <c:v>-91.406500000000008</c:v>
                </c:pt>
                <c:pt idx="10154">
                  <c:v>-91.404500000000013</c:v>
                </c:pt>
                <c:pt idx="10155">
                  <c:v>-91.402500000000003</c:v>
                </c:pt>
                <c:pt idx="10156">
                  <c:v>-91.400500000000008</c:v>
                </c:pt>
                <c:pt idx="10157">
                  <c:v>-91.398500000000013</c:v>
                </c:pt>
                <c:pt idx="10158">
                  <c:v>-91.396500000000003</c:v>
                </c:pt>
                <c:pt idx="10159">
                  <c:v>-91.394500000000008</c:v>
                </c:pt>
                <c:pt idx="10160">
                  <c:v>-91.392500000000013</c:v>
                </c:pt>
                <c:pt idx="10161">
                  <c:v>-91.390500000000003</c:v>
                </c:pt>
                <c:pt idx="10162">
                  <c:v>-91.388500000000008</c:v>
                </c:pt>
                <c:pt idx="10163">
                  <c:v>-91.386500000000012</c:v>
                </c:pt>
                <c:pt idx="10164">
                  <c:v>-91.384500000000003</c:v>
                </c:pt>
                <c:pt idx="10165">
                  <c:v>-91.382500000000007</c:v>
                </c:pt>
                <c:pt idx="10166">
                  <c:v>-91.380500000000012</c:v>
                </c:pt>
                <c:pt idx="10167">
                  <c:v>-91.378500000000003</c:v>
                </c:pt>
                <c:pt idx="10168">
                  <c:v>-91.376500000000007</c:v>
                </c:pt>
                <c:pt idx="10169">
                  <c:v>-91.374500000000012</c:v>
                </c:pt>
                <c:pt idx="10170">
                  <c:v>-91.372500000000002</c:v>
                </c:pt>
                <c:pt idx="10171">
                  <c:v>-91.370500000000007</c:v>
                </c:pt>
                <c:pt idx="10172">
                  <c:v>-91.368500000000012</c:v>
                </c:pt>
                <c:pt idx="10173">
                  <c:v>-91.366500000000002</c:v>
                </c:pt>
                <c:pt idx="10174">
                  <c:v>-91.364500000000007</c:v>
                </c:pt>
                <c:pt idx="10175">
                  <c:v>-91.362500000000011</c:v>
                </c:pt>
                <c:pt idx="10176">
                  <c:v>-91.360500000000002</c:v>
                </c:pt>
                <c:pt idx="10177">
                  <c:v>-91.358500000000006</c:v>
                </c:pt>
                <c:pt idx="10178">
                  <c:v>-91.356500000000011</c:v>
                </c:pt>
                <c:pt idx="10179">
                  <c:v>-91.354500000000002</c:v>
                </c:pt>
                <c:pt idx="10180">
                  <c:v>-91.352500000000006</c:v>
                </c:pt>
                <c:pt idx="10181">
                  <c:v>-91.350500000000011</c:v>
                </c:pt>
                <c:pt idx="10182">
                  <c:v>-91.348500000000001</c:v>
                </c:pt>
                <c:pt idx="10183">
                  <c:v>-91.346500000000006</c:v>
                </c:pt>
                <c:pt idx="10184">
                  <c:v>-91.344500000000011</c:v>
                </c:pt>
                <c:pt idx="10185">
                  <c:v>-91.342500000000001</c:v>
                </c:pt>
                <c:pt idx="10186">
                  <c:v>-91.340500000000006</c:v>
                </c:pt>
                <c:pt idx="10187">
                  <c:v>-91.33850000000001</c:v>
                </c:pt>
                <c:pt idx="10188">
                  <c:v>-91.336500000000001</c:v>
                </c:pt>
                <c:pt idx="10189">
                  <c:v>-91.334500000000006</c:v>
                </c:pt>
                <c:pt idx="10190">
                  <c:v>-91.33250000000001</c:v>
                </c:pt>
                <c:pt idx="10191">
                  <c:v>-91.330500000000001</c:v>
                </c:pt>
                <c:pt idx="10192">
                  <c:v>-91.328500000000005</c:v>
                </c:pt>
                <c:pt idx="10193">
                  <c:v>-91.32650000000001</c:v>
                </c:pt>
                <c:pt idx="10194">
                  <c:v>-91.3245</c:v>
                </c:pt>
                <c:pt idx="10195">
                  <c:v>-91.322500000000005</c:v>
                </c:pt>
                <c:pt idx="10196">
                  <c:v>-91.32050000000001</c:v>
                </c:pt>
                <c:pt idx="10197">
                  <c:v>-91.3185</c:v>
                </c:pt>
                <c:pt idx="10198">
                  <c:v>-91.316500000000005</c:v>
                </c:pt>
                <c:pt idx="10199">
                  <c:v>-91.31450000000001</c:v>
                </c:pt>
                <c:pt idx="10200">
                  <c:v>-91.3125</c:v>
                </c:pt>
                <c:pt idx="10201">
                  <c:v>-91.310500000000005</c:v>
                </c:pt>
                <c:pt idx="10202">
                  <c:v>-91.308500000000009</c:v>
                </c:pt>
                <c:pt idx="10203">
                  <c:v>-91.3065</c:v>
                </c:pt>
                <c:pt idx="10204">
                  <c:v>-91.304500000000004</c:v>
                </c:pt>
                <c:pt idx="10205">
                  <c:v>-91.302500000000009</c:v>
                </c:pt>
                <c:pt idx="10206">
                  <c:v>-91.3005</c:v>
                </c:pt>
                <c:pt idx="10207">
                  <c:v>-91.298500000000004</c:v>
                </c:pt>
                <c:pt idx="10208">
                  <c:v>-91.296500000000009</c:v>
                </c:pt>
                <c:pt idx="10209">
                  <c:v>-91.294499999999999</c:v>
                </c:pt>
                <c:pt idx="10210">
                  <c:v>-91.292500000000004</c:v>
                </c:pt>
                <c:pt idx="10211">
                  <c:v>-91.290500000000009</c:v>
                </c:pt>
                <c:pt idx="10212">
                  <c:v>-91.288499999999999</c:v>
                </c:pt>
                <c:pt idx="10213">
                  <c:v>-91.286500000000004</c:v>
                </c:pt>
                <c:pt idx="10214">
                  <c:v>-91.284500000000008</c:v>
                </c:pt>
                <c:pt idx="10215">
                  <c:v>-91.282499999999999</c:v>
                </c:pt>
                <c:pt idx="10216">
                  <c:v>-91.280500000000004</c:v>
                </c:pt>
                <c:pt idx="10217">
                  <c:v>-91.278500000000008</c:v>
                </c:pt>
                <c:pt idx="10218">
                  <c:v>-91.276499999999999</c:v>
                </c:pt>
                <c:pt idx="10219">
                  <c:v>-91.274500000000003</c:v>
                </c:pt>
                <c:pt idx="10220">
                  <c:v>-91.272500000000008</c:v>
                </c:pt>
                <c:pt idx="10221">
                  <c:v>-91.270499999999998</c:v>
                </c:pt>
                <c:pt idx="10222">
                  <c:v>-91.268500000000003</c:v>
                </c:pt>
                <c:pt idx="10223">
                  <c:v>-91.266500000000008</c:v>
                </c:pt>
                <c:pt idx="10224">
                  <c:v>-91.264499999999998</c:v>
                </c:pt>
                <c:pt idx="10225">
                  <c:v>-91.262500000000003</c:v>
                </c:pt>
                <c:pt idx="10226">
                  <c:v>-91.260500000000008</c:v>
                </c:pt>
                <c:pt idx="10227">
                  <c:v>-91.258499999999998</c:v>
                </c:pt>
                <c:pt idx="10228">
                  <c:v>-91.256500000000003</c:v>
                </c:pt>
                <c:pt idx="10229">
                  <c:v>-91.254500000000007</c:v>
                </c:pt>
                <c:pt idx="10230">
                  <c:v>-91.252499999999998</c:v>
                </c:pt>
                <c:pt idx="10231">
                  <c:v>-91.250500000000002</c:v>
                </c:pt>
                <c:pt idx="10232">
                  <c:v>-91.248500000000007</c:v>
                </c:pt>
                <c:pt idx="10233">
                  <c:v>-91.246499999999997</c:v>
                </c:pt>
                <c:pt idx="10234">
                  <c:v>-91.244500000000002</c:v>
                </c:pt>
                <c:pt idx="10235">
                  <c:v>-91.242500000000007</c:v>
                </c:pt>
                <c:pt idx="10236">
                  <c:v>-91.240499999999997</c:v>
                </c:pt>
                <c:pt idx="10237">
                  <c:v>-91.238500000000002</c:v>
                </c:pt>
                <c:pt idx="10238">
                  <c:v>-91.236500000000007</c:v>
                </c:pt>
                <c:pt idx="10239">
                  <c:v>-91.234499999999997</c:v>
                </c:pt>
                <c:pt idx="10240">
                  <c:v>-91.232500000000002</c:v>
                </c:pt>
                <c:pt idx="10241">
                  <c:v>-91.230500000000006</c:v>
                </c:pt>
                <c:pt idx="10242">
                  <c:v>-91.228499999999997</c:v>
                </c:pt>
                <c:pt idx="10243">
                  <c:v>-91.226500000000001</c:v>
                </c:pt>
                <c:pt idx="10244">
                  <c:v>-91.224500000000006</c:v>
                </c:pt>
                <c:pt idx="10245">
                  <c:v>-91.222500000000011</c:v>
                </c:pt>
                <c:pt idx="10246">
                  <c:v>-91.220500000000001</c:v>
                </c:pt>
                <c:pt idx="10247">
                  <c:v>-91.218500000000006</c:v>
                </c:pt>
                <c:pt idx="10248">
                  <c:v>-91.216500000000011</c:v>
                </c:pt>
                <c:pt idx="10249">
                  <c:v>-91.214500000000001</c:v>
                </c:pt>
                <c:pt idx="10250">
                  <c:v>-91.212500000000006</c:v>
                </c:pt>
                <c:pt idx="10251">
                  <c:v>-91.21050000000001</c:v>
                </c:pt>
                <c:pt idx="10252">
                  <c:v>-91.208500000000001</c:v>
                </c:pt>
                <c:pt idx="10253">
                  <c:v>-91.206500000000005</c:v>
                </c:pt>
                <c:pt idx="10254">
                  <c:v>-91.20450000000001</c:v>
                </c:pt>
                <c:pt idx="10255">
                  <c:v>-91.202500000000001</c:v>
                </c:pt>
                <c:pt idx="10256">
                  <c:v>-91.200500000000005</c:v>
                </c:pt>
                <c:pt idx="10257">
                  <c:v>-91.19850000000001</c:v>
                </c:pt>
                <c:pt idx="10258">
                  <c:v>-91.196500000000015</c:v>
                </c:pt>
                <c:pt idx="10259">
                  <c:v>-91.194500000000005</c:v>
                </c:pt>
                <c:pt idx="10260">
                  <c:v>-91.19250000000001</c:v>
                </c:pt>
                <c:pt idx="10261">
                  <c:v>-91.190500000000014</c:v>
                </c:pt>
                <c:pt idx="10262">
                  <c:v>-91.188500000000005</c:v>
                </c:pt>
                <c:pt idx="10263">
                  <c:v>-91.186500000000009</c:v>
                </c:pt>
                <c:pt idx="10264">
                  <c:v>-91.184500000000014</c:v>
                </c:pt>
                <c:pt idx="10265">
                  <c:v>-91.182500000000005</c:v>
                </c:pt>
                <c:pt idx="10266">
                  <c:v>-91.180500000000009</c:v>
                </c:pt>
                <c:pt idx="10267">
                  <c:v>-91.178500000000014</c:v>
                </c:pt>
                <c:pt idx="10268">
                  <c:v>-91.176500000000004</c:v>
                </c:pt>
                <c:pt idx="10269">
                  <c:v>-91.174500000000009</c:v>
                </c:pt>
                <c:pt idx="10270">
                  <c:v>-91.172500000000014</c:v>
                </c:pt>
                <c:pt idx="10271">
                  <c:v>-91.170500000000004</c:v>
                </c:pt>
                <c:pt idx="10272">
                  <c:v>-91.168500000000009</c:v>
                </c:pt>
                <c:pt idx="10273">
                  <c:v>-91.166500000000013</c:v>
                </c:pt>
                <c:pt idx="10274">
                  <c:v>-91.164500000000004</c:v>
                </c:pt>
                <c:pt idx="10275">
                  <c:v>-91.162500000000009</c:v>
                </c:pt>
                <c:pt idx="10276">
                  <c:v>-91.160500000000013</c:v>
                </c:pt>
                <c:pt idx="10277">
                  <c:v>-91.158500000000004</c:v>
                </c:pt>
                <c:pt idx="10278">
                  <c:v>-91.156500000000008</c:v>
                </c:pt>
                <c:pt idx="10279">
                  <c:v>-91.154500000000013</c:v>
                </c:pt>
                <c:pt idx="10280">
                  <c:v>-91.152500000000003</c:v>
                </c:pt>
                <c:pt idx="10281">
                  <c:v>-91.150500000000008</c:v>
                </c:pt>
                <c:pt idx="10282">
                  <c:v>-91.148500000000013</c:v>
                </c:pt>
                <c:pt idx="10283">
                  <c:v>-91.146500000000003</c:v>
                </c:pt>
                <c:pt idx="10284">
                  <c:v>-91.144500000000008</c:v>
                </c:pt>
                <c:pt idx="10285">
                  <c:v>-91.142500000000013</c:v>
                </c:pt>
                <c:pt idx="10286">
                  <c:v>-91.140500000000003</c:v>
                </c:pt>
                <c:pt idx="10287">
                  <c:v>-91.138500000000008</c:v>
                </c:pt>
                <c:pt idx="10288">
                  <c:v>-91.136500000000012</c:v>
                </c:pt>
                <c:pt idx="10289">
                  <c:v>-91.134500000000003</c:v>
                </c:pt>
                <c:pt idx="10290">
                  <c:v>-91.132500000000007</c:v>
                </c:pt>
                <c:pt idx="10291">
                  <c:v>-91.130500000000012</c:v>
                </c:pt>
                <c:pt idx="10292">
                  <c:v>-91.128500000000003</c:v>
                </c:pt>
                <c:pt idx="10293">
                  <c:v>-91.126500000000007</c:v>
                </c:pt>
                <c:pt idx="10294">
                  <c:v>-91.124500000000012</c:v>
                </c:pt>
                <c:pt idx="10295">
                  <c:v>-91.122500000000002</c:v>
                </c:pt>
                <c:pt idx="10296">
                  <c:v>-91.120500000000007</c:v>
                </c:pt>
                <c:pt idx="10297">
                  <c:v>-91.118500000000012</c:v>
                </c:pt>
                <c:pt idx="10298">
                  <c:v>-91.116500000000002</c:v>
                </c:pt>
                <c:pt idx="10299">
                  <c:v>-91.114500000000007</c:v>
                </c:pt>
                <c:pt idx="10300">
                  <c:v>-91.112500000000011</c:v>
                </c:pt>
                <c:pt idx="10301">
                  <c:v>-91.110500000000002</c:v>
                </c:pt>
                <c:pt idx="10302">
                  <c:v>-91.108500000000006</c:v>
                </c:pt>
                <c:pt idx="10303">
                  <c:v>-91.106500000000011</c:v>
                </c:pt>
                <c:pt idx="10304">
                  <c:v>-91.104500000000002</c:v>
                </c:pt>
                <c:pt idx="10305">
                  <c:v>-91.102500000000006</c:v>
                </c:pt>
                <c:pt idx="10306">
                  <c:v>-91.100500000000011</c:v>
                </c:pt>
                <c:pt idx="10307">
                  <c:v>-91.098500000000001</c:v>
                </c:pt>
                <c:pt idx="10308">
                  <c:v>-91.096500000000006</c:v>
                </c:pt>
                <c:pt idx="10309">
                  <c:v>-91.094500000000011</c:v>
                </c:pt>
                <c:pt idx="10310">
                  <c:v>-91.092500000000001</c:v>
                </c:pt>
                <c:pt idx="10311">
                  <c:v>-91.090500000000006</c:v>
                </c:pt>
                <c:pt idx="10312">
                  <c:v>-91.08850000000001</c:v>
                </c:pt>
                <c:pt idx="10313">
                  <c:v>-91.086500000000001</c:v>
                </c:pt>
                <c:pt idx="10314">
                  <c:v>-91.084500000000006</c:v>
                </c:pt>
                <c:pt idx="10315">
                  <c:v>-91.08250000000001</c:v>
                </c:pt>
                <c:pt idx="10316">
                  <c:v>-91.080500000000001</c:v>
                </c:pt>
                <c:pt idx="10317">
                  <c:v>-91.078500000000005</c:v>
                </c:pt>
                <c:pt idx="10318">
                  <c:v>-91.07650000000001</c:v>
                </c:pt>
                <c:pt idx="10319">
                  <c:v>-91.0745</c:v>
                </c:pt>
                <c:pt idx="10320">
                  <c:v>-91.072500000000005</c:v>
                </c:pt>
                <c:pt idx="10321">
                  <c:v>-91.07050000000001</c:v>
                </c:pt>
                <c:pt idx="10322">
                  <c:v>-91.0685</c:v>
                </c:pt>
                <c:pt idx="10323">
                  <c:v>-91.066500000000005</c:v>
                </c:pt>
                <c:pt idx="10324">
                  <c:v>-91.06450000000001</c:v>
                </c:pt>
                <c:pt idx="10325">
                  <c:v>-91.0625</c:v>
                </c:pt>
                <c:pt idx="10326">
                  <c:v>-91.060500000000005</c:v>
                </c:pt>
                <c:pt idx="10327">
                  <c:v>-91.058500000000009</c:v>
                </c:pt>
                <c:pt idx="10328">
                  <c:v>-91.0565</c:v>
                </c:pt>
                <c:pt idx="10329">
                  <c:v>-91.054500000000004</c:v>
                </c:pt>
                <c:pt idx="10330">
                  <c:v>-91.052500000000009</c:v>
                </c:pt>
                <c:pt idx="10331">
                  <c:v>-91.0505</c:v>
                </c:pt>
                <c:pt idx="10332">
                  <c:v>-91.048500000000004</c:v>
                </c:pt>
                <c:pt idx="10333">
                  <c:v>-91.046500000000009</c:v>
                </c:pt>
                <c:pt idx="10334">
                  <c:v>-91.044499999999999</c:v>
                </c:pt>
                <c:pt idx="10335">
                  <c:v>-91.042500000000004</c:v>
                </c:pt>
                <c:pt idx="10336">
                  <c:v>-91.040500000000009</c:v>
                </c:pt>
                <c:pt idx="10337">
                  <c:v>-91.038499999999999</c:v>
                </c:pt>
                <c:pt idx="10338">
                  <c:v>-91.036500000000004</c:v>
                </c:pt>
                <c:pt idx="10339">
                  <c:v>-91.034500000000008</c:v>
                </c:pt>
                <c:pt idx="10340">
                  <c:v>-91.032499999999999</c:v>
                </c:pt>
                <c:pt idx="10341">
                  <c:v>-91.030500000000004</c:v>
                </c:pt>
                <c:pt idx="10342">
                  <c:v>-91.028500000000008</c:v>
                </c:pt>
                <c:pt idx="10343">
                  <c:v>-91.026499999999999</c:v>
                </c:pt>
                <c:pt idx="10344">
                  <c:v>-91.024500000000003</c:v>
                </c:pt>
                <c:pt idx="10345">
                  <c:v>-91.022500000000008</c:v>
                </c:pt>
                <c:pt idx="10346">
                  <c:v>-91.020499999999998</c:v>
                </c:pt>
                <c:pt idx="10347">
                  <c:v>-91.018500000000003</c:v>
                </c:pt>
                <c:pt idx="10348">
                  <c:v>-91.016500000000008</c:v>
                </c:pt>
                <c:pt idx="10349">
                  <c:v>-91.014499999999998</c:v>
                </c:pt>
                <c:pt idx="10350">
                  <c:v>-91.012500000000003</c:v>
                </c:pt>
                <c:pt idx="10351">
                  <c:v>-91.010500000000008</c:v>
                </c:pt>
                <c:pt idx="10352">
                  <c:v>-91.008499999999998</c:v>
                </c:pt>
                <c:pt idx="10353">
                  <c:v>-91.006500000000003</c:v>
                </c:pt>
                <c:pt idx="10354">
                  <c:v>-91.004500000000007</c:v>
                </c:pt>
                <c:pt idx="10355">
                  <c:v>-91.002499999999998</c:v>
                </c:pt>
                <c:pt idx="10356">
                  <c:v>-91.000500000000002</c:v>
                </c:pt>
                <c:pt idx="10357">
                  <c:v>-90.998500000000007</c:v>
                </c:pt>
                <c:pt idx="10358">
                  <c:v>-90.996499999999997</c:v>
                </c:pt>
                <c:pt idx="10359">
                  <c:v>-90.994500000000002</c:v>
                </c:pt>
                <c:pt idx="10360">
                  <c:v>-90.992500000000007</c:v>
                </c:pt>
                <c:pt idx="10361">
                  <c:v>-90.990499999999997</c:v>
                </c:pt>
                <c:pt idx="10362">
                  <c:v>-90.988500000000002</c:v>
                </c:pt>
                <c:pt idx="10363">
                  <c:v>-90.986500000000007</c:v>
                </c:pt>
                <c:pt idx="10364">
                  <c:v>-90.984499999999997</c:v>
                </c:pt>
                <c:pt idx="10365">
                  <c:v>-90.982500000000002</c:v>
                </c:pt>
                <c:pt idx="10366">
                  <c:v>-90.980500000000006</c:v>
                </c:pt>
                <c:pt idx="10367">
                  <c:v>-90.978499999999997</c:v>
                </c:pt>
                <c:pt idx="10368">
                  <c:v>-90.976500000000001</c:v>
                </c:pt>
                <c:pt idx="10369">
                  <c:v>-90.974500000000006</c:v>
                </c:pt>
                <c:pt idx="10370">
                  <c:v>-90.972500000000011</c:v>
                </c:pt>
                <c:pt idx="10371">
                  <c:v>-90.970500000000001</c:v>
                </c:pt>
                <c:pt idx="10372">
                  <c:v>-90.968500000000006</c:v>
                </c:pt>
                <c:pt idx="10373">
                  <c:v>-90.966500000000011</c:v>
                </c:pt>
                <c:pt idx="10374">
                  <c:v>-90.964500000000001</c:v>
                </c:pt>
                <c:pt idx="10375">
                  <c:v>-90.962500000000006</c:v>
                </c:pt>
                <c:pt idx="10376">
                  <c:v>-90.96050000000001</c:v>
                </c:pt>
                <c:pt idx="10377">
                  <c:v>-90.958500000000001</c:v>
                </c:pt>
                <c:pt idx="10378">
                  <c:v>-90.956500000000005</c:v>
                </c:pt>
                <c:pt idx="10379">
                  <c:v>-90.95450000000001</c:v>
                </c:pt>
                <c:pt idx="10380">
                  <c:v>-90.952500000000001</c:v>
                </c:pt>
                <c:pt idx="10381">
                  <c:v>-90.950500000000005</c:v>
                </c:pt>
                <c:pt idx="10382">
                  <c:v>-90.94850000000001</c:v>
                </c:pt>
                <c:pt idx="10383">
                  <c:v>-90.946500000000015</c:v>
                </c:pt>
                <c:pt idx="10384">
                  <c:v>-90.944500000000005</c:v>
                </c:pt>
                <c:pt idx="10385">
                  <c:v>-90.94250000000001</c:v>
                </c:pt>
                <c:pt idx="10386">
                  <c:v>-90.940500000000014</c:v>
                </c:pt>
                <c:pt idx="10387">
                  <c:v>-90.938500000000005</c:v>
                </c:pt>
                <c:pt idx="10388">
                  <c:v>-90.936500000000009</c:v>
                </c:pt>
                <c:pt idx="10389">
                  <c:v>-90.934500000000014</c:v>
                </c:pt>
                <c:pt idx="10390">
                  <c:v>-90.932500000000005</c:v>
                </c:pt>
                <c:pt idx="10391">
                  <c:v>-90.930500000000009</c:v>
                </c:pt>
                <c:pt idx="10392">
                  <c:v>-90.928500000000014</c:v>
                </c:pt>
                <c:pt idx="10393">
                  <c:v>-90.926500000000004</c:v>
                </c:pt>
                <c:pt idx="10394">
                  <c:v>-90.924500000000009</c:v>
                </c:pt>
                <c:pt idx="10395">
                  <c:v>-90.922500000000014</c:v>
                </c:pt>
                <c:pt idx="10396">
                  <c:v>-90.920500000000004</c:v>
                </c:pt>
                <c:pt idx="10397">
                  <c:v>-90.918500000000009</c:v>
                </c:pt>
                <c:pt idx="10398">
                  <c:v>-90.916500000000013</c:v>
                </c:pt>
                <c:pt idx="10399">
                  <c:v>-90.914500000000004</c:v>
                </c:pt>
                <c:pt idx="10400">
                  <c:v>-90.912500000000009</c:v>
                </c:pt>
                <c:pt idx="10401">
                  <c:v>-90.910500000000013</c:v>
                </c:pt>
                <c:pt idx="10402">
                  <c:v>-90.908500000000004</c:v>
                </c:pt>
                <c:pt idx="10403">
                  <c:v>-90.906500000000008</c:v>
                </c:pt>
                <c:pt idx="10404">
                  <c:v>-90.904500000000013</c:v>
                </c:pt>
                <c:pt idx="10405">
                  <c:v>-90.902500000000003</c:v>
                </c:pt>
                <c:pt idx="10406">
                  <c:v>-90.900500000000008</c:v>
                </c:pt>
                <c:pt idx="10407">
                  <c:v>-90.898500000000013</c:v>
                </c:pt>
                <c:pt idx="10408">
                  <c:v>-90.896500000000003</c:v>
                </c:pt>
                <c:pt idx="10409">
                  <c:v>-90.894500000000008</c:v>
                </c:pt>
                <c:pt idx="10410">
                  <c:v>-90.892500000000013</c:v>
                </c:pt>
                <c:pt idx="10411">
                  <c:v>-90.890500000000003</c:v>
                </c:pt>
                <c:pt idx="10412">
                  <c:v>-90.888500000000008</c:v>
                </c:pt>
                <c:pt idx="10413">
                  <c:v>-90.886500000000012</c:v>
                </c:pt>
                <c:pt idx="10414">
                  <c:v>-90.884500000000003</c:v>
                </c:pt>
                <c:pt idx="10415">
                  <c:v>-90.882500000000007</c:v>
                </c:pt>
                <c:pt idx="10416">
                  <c:v>-90.880500000000012</c:v>
                </c:pt>
                <c:pt idx="10417">
                  <c:v>-90.878500000000003</c:v>
                </c:pt>
                <c:pt idx="10418">
                  <c:v>-90.876500000000007</c:v>
                </c:pt>
                <c:pt idx="10419">
                  <c:v>-90.874500000000012</c:v>
                </c:pt>
                <c:pt idx="10420">
                  <c:v>-90.872500000000002</c:v>
                </c:pt>
                <c:pt idx="10421">
                  <c:v>-90.870500000000007</c:v>
                </c:pt>
                <c:pt idx="10422">
                  <c:v>-90.868500000000012</c:v>
                </c:pt>
                <c:pt idx="10423">
                  <c:v>-90.866500000000002</c:v>
                </c:pt>
                <c:pt idx="10424">
                  <c:v>-90.864500000000007</c:v>
                </c:pt>
                <c:pt idx="10425">
                  <c:v>-90.862500000000011</c:v>
                </c:pt>
                <c:pt idx="10426">
                  <c:v>-90.860500000000002</c:v>
                </c:pt>
                <c:pt idx="10427">
                  <c:v>-90.858500000000006</c:v>
                </c:pt>
                <c:pt idx="10428">
                  <c:v>-90.856500000000011</c:v>
                </c:pt>
                <c:pt idx="10429">
                  <c:v>-90.854500000000002</c:v>
                </c:pt>
                <c:pt idx="10430">
                  <c:v>-90.852500000000006</c:v>
                </c:pt>
                <c:pt idx="10431">
                  <c:v>-90.850500000000011</c:v>
                </c:pt>
                <c:pt idx="10432">
                  <c:v>-90.848500000000001</c:v>
                </c:pt>
                <c:pt idx="10433">
                  <c:v>-90.846500000000006</c:v>
                </c:pt>
                <c:pt idx="10434">
                  <c:v>-90.844500000000011</c:v>
                </c:pt>
                <c:pt idx="10435">
                  <c:v>-90.842500000000001</c:v>
                </c:pt>
                <c:pt idx="10436">
                  <c:v>-90.840500000000006</c:v>
                </c:pt>
                <c:pt idx="10437">
                  <c:v>-90.83850000000001</c:v>
                </c:pt>
                <c:pt idx="10438">
                  <c:v>-90.836500000000001</c:v>
                </c:pt>
                <c:pt idx="10439">
                  <c:v>-90.834500000000006</c:v>
                </c:pt>
                <c:pt idx="10440">
                  <c:v>-90.83250000000001</c:v>
                </c:pt>
                <c:pt idx="10441">
                  <c:v>-90.830500000000001</c:v>
                </c:pt>
                <c:pt idx="10442">
                  <c:v>-90.828500000000005</c:v>
                </c:pt>
                <c:pt idx="10443">
                  <c:v>-90.82650000000001</c:v>
                </c:pt>
                <c:pt idx="10444">
                  <c:v>-90.8245</c:v>
                </c:pt>
                <c:pt idx="10445">
                  <c:v>-90.822500000000005</c:v>
                </c:pt>
                <c:pt idx="10446">
                  <c:v>-90.82050000000001</c:v>
                </c:pt>
                <c:pt idx="10447">
                  <c:v>-90.8185</c:v>
                </c:pt>
                <c:pt idx="10448">
                  <c:v>-90.816500000000005</c:v>
                </c:pt>
                <c:pt idx="10449">
                  <c:v>-90.81450000000001</c:v>
                </c:pt>
                <c:pt idx="10450">
                  <c:v>-90.8125</c:v>
                </c:pt>
                <c:pt idx="10451">
                  <c:v>-90.810500000000005</c:v>
                </c:pt>
                <c:pt idx="10452">
                  <c:v>-90.808500000000009</c:v>
                </c:pt>
                <c:pt idx="10453">
                  <c:v>-90.8065</c:v>
                </c:pt>
                <c:pt idx="10454">
                  <c:v>-90.804500000000004</c:v>
                </c:pt>
                <c:pt idx="10455">
                  <c:v>-90.802500000000009</c:v>
                </c:pt>
                <c:pt idx="10456">
                  <c:v>-90.8005</c:v>
                </c:pt>
                <c:pt idx="10457">
                  <c:v>-90.798500000000004</c:v>
                </c:pt>
                <c:pt idx="10458">
                  <c:v>-90.796500000000009</c:v>
                </c:pt>
                <c:pt idx="10459">
                  <c:v>-90.794499999999999</c:v>
                </c:pt>
                <c:pt idx="10460">
                  <c:v>-90.792500000000004</c:v>
                </c:pt>
                <c:pt idx="10461">
                  <c:v>-90.790500000000009</c:v>
                </c:pt>
                <c:pt idx="10462">
                  <c:v>-90.788499999999999</c:v>
                </c:pt>
                <c:pt idx="10463">
                  <c:v>-90.786500000000004</c:v>
                </c:pt>
                <c:pt idx="10464">
                  <c:v>-90.784500000000008</c:v>
                </c:pt>
                <c:pt idx="10465">
                  <c:v>-90.782499999999999</c:v>
                </c:pt>
                <c:pt idx="10466">
                  <c:v>-90.780500000000004</c:v>
                </c:pt>
                <c:pt idx="10467">
                  <c:v>-90.778500000000008</c:v>
                </c:pt>
                <c:pt idx="10468">
                  <c:v>-90.776499999999999</c:v>
                </c:pt>
                <c:pt idx="10469">
                  <c:v>-90.774500000000003</c:v>
                </c:pt>
                <c:pt idx="10470">
                  <c:v>-90.772500000000008</c:v>
                </c:pt>
                <c:pt idx="10471">
                  <c:v>-90.770499999999998</c:v>
                </c:pt>
                <c:pt idx="10472">
                  <c:v>-90.768500000000003</c:v>
                </c:pt>
                <c:pt idx="10473">
                  <c:v>-90.766500000000008</c:v>
                </c:pt>
                <c:pt idx="10474">
                  <c:v>-90.764499999999998</c:v>
                </c:pt>
                <c:pt idx="10475">
                  <c:v>-90.762500000000003</c:v>
                </c:pt>
                <c:pt idx="10476">
                  <c:v>-90.760500000000008</c:v>
                </c:pt>
                <c:pt idx="10477">
                  <c:v>-90.758499999999998</c:v>
                </c:pt>
                <c:pt idx="10478">
                  <c:v>-90.756500000000003</c:v>
                </c:pt>
                <c:pt idx="10479">
                  <c:v>-90.754500000000007</c:v>
                </c:pt>
                <c:pt idx="10480">
                  <c:v>-90.752499999999998</c:v>
                </c:pt>
                <c:pt idx="10481">
                  <c:v>-90.750500000000002</c:v>
                </c:pt>
                <c:pt idx="10482">
                  <c:v>-90.748500000000007</c:v>
                </c:pt>
                <c:pt idx="10483">
                  <c:v>-90.746499999999997</c:v>
                </c:pt>
                <c:pt idx="10484">
                  <c:v>-90.744500000000002</c:v>
                </c:pt>
                <c:pt idx="10485">
                  <c:v>-90.742500000000007</c:v>
                </c:pt>
                <c:pt idx="10486">
                  <c:v>-90.740499999999997</c:v>
                </c:pt>
                <c:pt idx="10487">
                  <c:v>-90.738500000000002</c:v>
                </c:pt>
                <c:pt idx="10488">
                  <c:v>-90.736500000000007</c:v>
                </c:pt>
                <c:pt idx="10489">
                  <c:v>-90.734499999999997</c:v>
                </c:pt>
                <c:pt idx="10490">
                  <c:v>-90.732500000000002</c:v>
                </c:pt>
                <c:pt idx="10491">
                  <c:v>-90.730500000000006</c:v>
                </c:pt>
                <c:pt idx="10492">
                  <c:v>-90.728499999999997</c:v>
                </c:pt>
                <c:pt idx="10493">
                  <c:v>-90.726500000000001</c:v>
                </c:pt>
                <c:pt idx="10494">
                  <c:v>-90.724500000000006</c:v>
                </c:pt>
                <c:pt idx="10495">
                  <c:v>-90.722500000000011</c:v>
                </c:pt>
                <c:pt idx="10496">
                  <c:v>-90.720500000000001</c:v>
                </c:pt>
                <c:pt idx="10497">
                  <c:v>-90.718500000000006</c:v>
                </c:pt>
                <c:pt idx="10498">
                  <c:v>-90.716500000000011</c:v>
                </c:pt>
                <c:pt idx="10499">
                  <c:v>-90.714500000000001</c:v>
                </c:pt>
                <c:pt idx="10500">
                  <c:v>-90.712500000000006</c:v>
                </c:pt>
                <c:pt idx="10501">
                  <c:v>-90.71050000000001</c:v>
                </c:pt>
                <c:pt idx="10502">
                  <c:v>-90.708500000000001</c:v>
                </c:pt>
                <c:pt idx="10503">
                  <c:v>-90.706500000000005</c:v>
                </c:pt>
                <c:pt idx="10504">
                  <c:v>-90.70450000000001</c:v>
                </c:pt>
                <c:pt idx="10505">
                  <c:v>-90.702500000000001</c:v>
                </c:pt>
                <c:pt idx="10506">
                  <c:v>-90.700500000000005</c:v>
                </c:pt>
                <c:pt idx="10507">
                  <c:v>-90.69850000000001</c:v>
                </c:pt>
                <c:pt idx="10508">
                  <c:v>-90.696500000000015</c:v>
                </c:pt>
                <c:pt idx="10509">
                  <c:v>-90.694500000000005</c:v>
                </c:pt>
                <c:pt idx="10510">
                  <c:v>-90.69250000000001</c:v>
                </c:pt>
                <c:pt idx="10511">
                  <c:v>-90.690500000000014</c:v>
                </c:pt>
                <c:pt idx="10512">
                  <c:v>-90.688500000000005</c:v>
                </c:pt>
                <c:pt idx="10513">
                  <c:v>-90.686500000000009</c:v>
                </c:pt>
                <c:pt idx="10514">
                  <c:v>-90.684500000000014</c:v>
                </c:pt>
                <c:pt idx="10515">
                  <c:v>-90.682500000000005</c:v>
                </c:pt>
                <c:pt idx="10516">
                  <c:v>-90.680500000000009</c:v>
                </c:pt>
                <c:pt idx="10517">
                  <c:v>-90.678500000000014</c:v>
                </c:pt>
                <c:pt idx="10518">
                  <c:v>-90.676500000000004</c:v>
                </c:pt>
                <c:pt idx="10519">
                  <c:v>-90.674500000000009</c:v>
                </c:pt>
                <c:pt idx="10520">
                  <c:v>-90.672500000000014</c:v>
                </c:pt>
                <c:pt idx="10521">
                  <c:v>-90.670500000000004</c:v>
                </c:pt>
                <c:pt idx="10522">
                  <c:v>-90.668500000000009</c:v>
                </c:pt>
                <c:pt idx="10523">
                  <c:v>-90.666500000000013</c:v>
                </c:pt>
                <c:pt idx="10524">
                  <c:v>-90.664500000000004</c:v>
                </c:pt>
                <c:pt idx="10525">
                  <c:v>-90.662500000000009</c:v>
                </c:pt>
                <c:pt idx="10526">
                  <c:v>-90.660500000000013</c:v>
                </c:pt>
                <c:pt idx="10527">
                  <c:v>-90.658500000000004</c:v>
                </c:pt>
                <c:pt idx="10528">
                  <c:v>-90.656500000000008</c:v>
                </c:pt>
                <c:pt idx="10529">
                  <c:v>-90.654500000000013</c:v>
                </c:pt>
                <c:pt idx="10530">
                  <c:v>-90.652500000000003</c:v>
                </c:pt>
                <c:pt idx="10531">
                  <c:v>-90.650500000000008</c:v>
                </c:pt>
                <c:pt idx="10532">
                  <c:v>-90.648500000000013</c:v>
                </c:pt>
                <c:pt idx="10533">
                  <c:v>-90.646500000000003</c:v>
                </c:pt>
                <c:pt idx="10534">
                  <c:v>-90.644500000000008</c:v>
                </c:pt>
                <c:pt idx="10535">
                  <c:v>-90.642500000000013</c:v>
                </c:pt>
                <c:pt idx="10536">
                  <c:v>-90.640500000000003</c:v>
                </c:pt>
                <c:pt idx="10537">
                  <c:v>-90.638500000000008</c:v>
                </c:pt>
                <c:pt idx="10538">
                  <c:v>-90.636500000000012</c:v>
                </c:pt>
                <c:pt idx="10539">
                  <c:v>-90.634500000000003</c:v>
                </c:pt>
                <c:pt idx="10540">
                  <c:v>-90.632500000000007</c:v>
                </c:pt>
                <c:pt idx="10541">
                  <c:v>-90.630500000000012</c:v>
                </c:pt>
                <c:pt idx="10542">
                  <c:v>-90.628500000000003</c:v>
                </c:pt>
                <c:pt idx="10543">
                  <c:v>-90.626500000000007</c:v>
                </c:pt>
                <c:pt idx="10544">
                  <c:v>-90.624500000000012</c:v>
                </c:pt>
                <c:pt idx="10545">
                  <c:v>-90.622500000000002</c:v>
                </c:pt>
                <c:pt idx="10546">
                  <c:v>-90.620500000000007</c:v>
                </c:pt>
                <c:pt idx="10547">
                  <c:v>-90.618500000000012</c:v>
                </c:pt>
                <c:pt idx="10548">
                  <c:v>-90.616500000000002</c:v>
                </c:pt>
                <c:pt idx="10549">
                  <c:v>-90.614500000000007</c:v>
                </c:pt>
                <c:pt idx="10550">
                  <c:v>-90.612500000000011</c:v>
                </c:pt>
                <c:pt idx="10551">
                  <c:v>-90.610500000000002</c:v>
                </c:pt>
                <c:pt idx="10552">
                  <c:v>-90.608500000000006</c:v>
                </c:pt>
                <c:pt idx="10553">
                  <c:v>-90.606500000000011</c:v>
                </c:pt>
                <c:pt idx="10554">
                  <c:v>-90.604500000000002</c:v>
                </c:pt>
                <c:pt idx="10555">
                  <c:v>-90.602500000000006</c:v>
                </c:pt>
                <c:pt idx="10556">
                  <c:v>-90.600500000000011</c:v>
                </c:pt>
                <c:pt idx="10557">
                  <c:v>-90.598500000000001</c:v>
                </c:pt>
                <c:pt idx="10558">
                  <c:v>-90.596500000000006</c:v>
                </c:pt>
                <c:pt idx="10559">
                  <c:v>-90.594500000000011</c:v>
                </c:pt>
                <c:pt idx="10560">
                  <c:v>-90.592500000000001</c:v>
                </c:pt>
                <c:pt idx="10561">
                  <c:v>-90.590500000000006</c:v>
                </c:pt>
                <c:pt idx="10562">
                  <c:v>-90.58850000000001</c:v>
                </c:pt>
                <c:pt idx="10563">
                  <c:v>-90.586500000000001</c:v>
                </c:pt>
                <c:pt idx="10564">
                  <c:v>-90.584500000000006</c:v>
                </c:pt>
                <c:pt idx="10565">
                  <c:v>-90.58250000000001</c:v>
                </c:pt>
                <c:pt idx="10566">
                  <c:v>-90.580500000000001</c:v>
                </c:pt>
                <c:pt idx="10567">
                  <c:v>-90.578500000000005</c:v>
                </c:pt>
                <c:pt idx="10568">
                  <c:v>-90.57650000000001</c:v>
                </c:pt>
                <c:pt idx="10569">
                  <c:v>-90.5745</c:v>
                </c:pt>
                <c:pt idx="10570">
                  <c:v>-90.572500000000005</c:v>
                </c:pt>
                <c:pt idx="10571">
                  <c:v>-90.57050000000001</c:v>
                </c:pt>
                <c:pt idx="10572">
                  <c:v>-90.5685</c:v>
                </c:pt>
                <c:pt idx="10573">
                  <c:v>-90.566500000000005</c:v>
                </c:pt>
                <c:pt idx="10574">
                  <c:v>-90.56450000000001</c:v>
                </c:pt>
                <c:pt idx="10575">
                  <c:v>-90.5625</c:v>
                </c:pt>
                <c:pt idx="10576">
                  <c:v>-90.560500000000005</c:v>
                </c:pt>
                <c:pt idx="10577">
                  <c:v>-90.558500000000009</c:v>
                </c:pt>
                <c:pt idx="10578">
                  <c:v>-90.5565</c:v>
                </c:pt>
                <c:pt idx="10579">
                  <c:v>-90.554500000000004</c:v>
                </c:pt>
                <c:pt idx="10580">
                  <c:v>-90.552500000000009</c:v>
                </c:pt>
                <c:pt idx="10581">
                  <c:v>-90.5505</c:v>
                </c:pt>
                <c:pt idx="10582">
                  <c:v>-90.548500000000004</c:v>
                </c:pt>
                <c:pt idx="10583">
                  <c:v>-90.546500000000009</c:v>
                </c:pt>
                <c:pt idx="10584">
                  <c:v>-90.544499999999999</c:v>
                </c:pt>
                <c:pt idx="10585">
                  <c:v>-90.542500000000004</c:v>
                </c:pt>
                <c:pt idx="10586">
                  <c:v>-90.540500000000009</c:v>
                </c:pt>
                <c:pt idx="10587">
                  <c:v>-90.538499999999999</c:v>
                </c:pt>
                <c:pt idx="10588">
                  <c:v>-90.536500000000004</c:v>
                </c:pt>
                <c:pt idx="10589">
                  <c:v>-90.534500000000008</c:v>
                </c:pt>
                <c:pt idx="10590">
                  <c:v>-90.532499999999999</c:v>
                </c:pt>
                <c:pt idx="10591">
                  <c:v>-90.530500000000004</c:v>
                </c:pt>
                <c:pt idx="10592">
                  <c:v>-90.528500000000008</c:v>
                </c:pt>
                <c:pt idx="10593">
                  <c:v>-90.526499999999999</c:v>
                </c:pt>
                <c:pt idx="10594">
                  <c:v>-90.524500000000003</c:v>
                </c:pt>
                <c:pt idx="10595">
                  <c:v>-90.522500000000008</c:v>
                </c:pt>
                <c:pt idx="10596">
                  <c:v>-90.520499999999998</c:v>
                </c:pt>
                <c:pt idx="10597">
                  <c:v>-90.518500000000003</c:v>
                </c:pt>
                <c:pt idx="10598">
                  <c:v>-90.516500000000008</c:v>
                </c:pt>
                <c:pt idx="10599">
                  <c:v>-90.514499999999998</c:v>
                </c:pt>
                <c:pt idx="10600">
                  <c:v>-90.512500000000003</c:v>
                </c:pt>
                <c:pt idx="10601">
                  <c:v>-90.510500000000008</c:v>
                </c:pt>
                <c:pt idx="10602">
                  <c:v>-90.508499999999998</c:v>
                </c:pt>
                <c:pt idx="10603">
                  <c:v>-90.506500000000003</c:v>
                </c:pt>
                <c:pt idx="10604">
                  <c:v>-90.504500000000007</c:v>
                </c:pt>
                <c:pt idx="10605">
                  <c:v>-90.502499999999998</c:v>
                </c:pt>
                <c:pt idx="10606">
                  <c:v>-90.500500000000002</c:v>
                </c:pt>
                <c:pt idx="10607">
                  <c:v>-90.498500000000007</c:v>
                </c:pt>
                <c:pt idx="10608">
                  <c:v>-90.496499999999997</c:v>
                </c:pt>
                <c:pt idx="10609">
                  <c:v>-90.494500000000002</c:v>
                </c:pt>
                <c:pt idx="10610">
                  <c:v>-90.492500000000007</c:v>
                </c:pt>
                <c:pt idx="10611">
                  <c:v>-90.490499999999997</c:v>
                </c:pt>
                <c:pt idx="10612">
                  <c:v>-90.488500000000002</c:v>
                </c:pt>
                <c:pt idx="10613">
                  <c:v>-90.486500000000007</c:v>
                </c:pt>
                <c:pt idx="10614">
                  <c:v>-90.484499999999997</c:v>
                </c:pt>
                <c:pt idx="10615">
                  <c:v>-90.482500000000002</c:v>
                </c:pt>
                <c:pt idx="10616">
                  <c:v>-90.480500000000006</c:v>
                </c:pt>
                <c:pt idx="10617">
                  <c:v>-90.478499999999997</c:v>
                </c:pt>
                <c:pt idx="10618">
                  <c:v>-90.476500000000001</c:v>
                </c:pt>
                <c:pt idx="10619">
                  <c:v>-90.474500000000006</c:v>
                </c:pt>
                <c:pt idx="10620">
                  <c:v>-90.472500000000011</c:v>
                </c:pt>
                <c:pt idx="10621">
                  <c:v>-90.470500000000001</c:v>
                </c:pt>
                <c:pt idx="10622">
                  <c:v>-90.468500000000006</c:v>
                </c:pt>
                <c:pt idx="10623">
                  <c:v>-90.466500000000011</c:v>
                </c:pt>
                <c:pt idx="10624">
                  <c:v>-90.464500000000001</c:v>
                </c:pt>
                <c:pt idx="10625">
                  <c:v>-90.462500000000006</c:v>
                </c:pt>
                <c:pt idx="10626">
                  <c:v>-90.46050000000001</c:v>
                </c:pt>
                <c:pt idx="10627">
                  <c:v>-90.458500000000001</c:v>
                </c:pt>
                <c:pt idx="10628">
                  <c:v>-90.456500000000005</c:v>
                </c:pt>
                <c:pt idx="10629">
                  <c:v>-90.45450000000001</c:v>
                </c:pt>
                <c:pt idx="10630">
                  <c:v>-90.452500000000001</c:v>
                </c:pt>
                <c:pt idx="10631">
                  <c:v>-90.450500000000005</c:v>
                </c:pt>
                <c:pt idx="10632">
                  <c:v>-90.44850000000001</c:v>
                </c:pt>
                <c:pt idx="10633">
                  <c:v>-90.446500000000015</c:v>
                </c:pt>
                <c:pt idx="10634">
                  <c:v>-90.444500000000005</c:v>
                </c:pt>
                <c:pt idx="10635">
                  <c:v>-90.44250000000001</c:v>
                </c:pt>
                <c:pt idx="10636">
                  <c:v>-90.440500000000014</c:v>
                </c:pt>
                <c:pt idx="10637">
                  <c:v>-90.438500000000005</c:v>
                </c:pt>
                <c:pt idx="10638">
                  <c:v>-90.436500000000009</c:v>
                </c:pt>
                <c:pt idx="10639">
                  <c:v>-90.434500000000014</c:v>
                </c:pt>
                <c:pt idx="10640">
                  <c:v>-90.432500000000005</c:v>
                </c:pt>
                <c:pt idx="10641">
                  <c:v>-90.430500000000009</c:v>
                </c:pt>
                <c:pt idx="10642">
                  <c:v>-90.428500000000014</c:v>
                </c:pt>
                <c:pt idx="10643">
                  <c:v>-90.426500000000004</c:v>
                </c:pt>
                <c:pt idx="10644">
                  <c:v>-90.424500000000009</c:v>
                </c:pt>
                <c:pt idx="10645">
                  <c:v>-90.422500000000014</c:v>
                </c:pt>
                <c:pt idx="10646">
                  <c:v>-90.420500000000004</c:v>
                </c:pt>
                <c:pt idx="10647">
                  <c:v>-90.418500000000009</c:v>
                </c:pt>
                <c:pt idx="10648">
                  <c:v>-90.416500000000013</c:v>
                </c:pt>
                <c:pt idx="10649">
                  <c:v>-90.414500000000004</c:v>
                </c:pt>
                <c:pt idx="10650">
                  <c:v>-90.412500000000009</c:v>
                </c:pt>
                <c:pt idx="10651">
                  <c:v>-90.410500000000013</c:v>
                </c:pt>
                <c:pt idx="10652">
                  <c:v>-90.408500000000004</c:v>
                </c:pt>
                <c:pt idx="10653">
                  <c:v>-90.406500000000008</c:v>
                </c:pt>
                <c:pt idx="10654">
                  <c:v>-90.404500000000013</c:v>
                </c:pt>
                <c:pt idx="10655">
                  <c:v>-90.402500000000003</c:v>
                </c:pt>
                <c:pt idx="10656">
                  <c:v>-90.400500000000008</c:v>
                </c:pt>
                <c:pt idx="10657">
                  <c:v>-90.398500000000013</c:v>
                </c:pt>
                <c:pt idx="10658">
                  <c:v>-90.396500000000003</c:v>
                </c:pt>
                <c:pt idx="10659">
                  <c:v>-90.394500000000008</c:v>
                </c:pt>
                <c:pt idx="10660">
                  <c:v>-90.392500000000013</c:v>
                </c:pt>
                <c:pt idx="10661">
                  <c:v>-90.390500000000003</c:v>
                </c:pt>
                <c:pt idx="10662">
                  <c:v>-90.388500000000008</c:v>
                </c:pt>
                <c:pt idx="10663">
                  <c:v>-90.386500000000012</c:v>
                </c:pt>
                <c:pt idx="10664">
                  <c:v>-90.384500000000003</c:v>
                </c:pt>
                <c:pt idx="10665">
                  <c:v>-90.382500000000007</c:v>
                </c:pt>
                <c:pt idx="10666">
                  <c:v>-90.380500000000012</c:v>
                </c:pt>
                <c:pt idx="10667">
                  <c:v>-90.378500000000003</c:v>
                </c:pt>
                <c:pt idx="10668">
                  <c:v>-90.376500000000007</c:v>
                </c:pt>
                <c:pt idx="10669">
                  <c:v>-90.374500000000012</c:v>
                </c:pt>
                <c:pt idx="10670">
                  <c:v>-90.372500000000002</c:v>
                </c:pt>
                <c:pt idx="10671">
                  <c:v>-90.370500000000007</c:v>
                </c:pt>
                <c:pt idx="10672">
                  <c:v>-90.368500000000012</c:v>
                </c:pt>
                <c:pt idx="10673">
                  <c:v>-90.366500000000002</c:v>
                </c:pt>
                <c:pt idx="10674">
                  <c:v>-90.364500000000007</c:v>
                </c:pt>
                <c:pt idx="10675">
                  <c:v>-90.362500000000011</c:v>
                </c:pt>
                <c:pt idx="10676">
                  <c:v>-90.360500000000002</c:v>
                </c:pt>
                <c:pt idx="10677">
                  <c:v>-90.358500000000006</c:v>
                </c:pt>
                <c:pt idx="10678">
                  <c:v>-90.356500000000011</c:v>
                </c:pt>
                <c:pt idx="10679">
                  <c:v>-90.354500000000002</c:v>
                </c:pt>
                <c:pt idx="10680">
                  <c:v>-90.352500000000006</c:v>
                </c:pt>
                <c:pt idx="10681">
                  <c:v>-90.350500000000011</c:v>
                </c:pt>
                <c:pt idx="10682">
                  <c:v>-90.348500000000001</c:v>
                </c:pt>
                <c:pt idx="10683">
                  <c:v>-90.346500000000006</c:v>
                </c:pt>
                <c:pt idx="10684">
                  <c:v>-90.344500000000011</c:v>
                </c:pt>
                <c:pt idx="10685">
                  <c:v>-90.342500000000001</c:v>
                </c:pt>
                <c:pt idx="10686">
                  <c:v>-90.340500000000006</c:v>
                </c:pt>
                <c:pt idx="10687">
                  <c:v>-90.33850000000001</c:v>
                </c:pt>
                <c:pt idx="10688">
                  <c:v>-90.336500000000001</c:v>
                </c:pt>
                <c:pt idx="10689">
                  <c:v>-90.334500000000006</c:v>
                </c:pt>
                <c:pt idx="10690">
                  <c:v>-90.33250000000001</c:v>
                </c:pt>
                <c:pt idx="10691">
                  <c:v>-90.330500000000001</c:v>
                </c:pt>
                <c:pt idx="10692">
                  <c:v>-90.328500000000005</c:v>
                </c:pt>
                <c:pt idx="10693">
                  <c:v>-90.32650000000001</c:v>
                </c:pt>
                <c:pt idx="10694">
                  <c:v>-90.3245</c:v>
                </c:pt>
                <c:pt idx="10695">
                  <c:v>-90.322500000000005</c:v>
                </c:pt>
                <c:pt idx="10696">
                  <c:v>-90.32050000000001</c:v>
                </c:pt>
                <c:pt idx="10697">
                  <c:v>-90.3185</c:v>
                </c:pt>
                <c:pt idx="10698">
                  <c:v>-90.316500000000005</c:v>
                </c:pt>
                <c:pt idx="10699">
                  <c:v>-90.31450000000001</c:v>
                </c:pt>
                <c:pt idx="10700">
                  <c:v>-90.3125</c:v>
                </c:pt>
                <c:pt idx="10701">
                  <c:v>-90.310500000000005</c:v>
                </c:pt>
                <c:pt idx="10702">
                  <c:v>-90.308500000000009</c:v>
                </c:pt>
                <c:pt idx="10703">
                  <c:v>-90.3065</c:v>
                </c:pt>
                <c:pt idx="10704">
                  <c:v>-90.304500000000004</c:v>
                </c:pt>
                <c:pt idx="10705">
                  <c:v>-90.302500000000009</c:v>
                </c:pt>
                <c:pt idx="10706">
                  <c:v>-90.3005</c:v>
                </c:pt>
                <c:pt idx="10707">
                  <c:v>-90.298500000000004</c:v>
                </c:pt>
                <c:pt idx="10708">
                  <c:v>-90.296500000000009</c:v>
                </c:pt>
                <c:pt idx="10709">
                  <c:v>-90.294499999999999</c:v>
                </c:pt>
                <c:pt idx="10710">
                  <c:v>-90.292500000000004</c:v>
                </c:pt>
                <c:pt idx="10711">
                  <c:v>-90.290500000000009</c:v>
                </c:pt>
                <c:pt idx="10712">
                  <c:v>-90.288499999999999</c:v>
                </c:pt>
                <c:pt idx="10713">
                  <c:v>-90.286500000000004</c:v>
                </c:pt>
                <c:pt idx="10714">
                  <c:v>-90.284500000000008</c:v>
                </c:pt>
                <c:pt idx="10715">
                  <c:v>-90.282499999999999</c:v>
                </c:pt>
                <c:pt idx="10716">
                  <c:v>-90.280500000000004</c:v>
                </c:pt>
                <c:pt idx="10717">
                  <c:v>-90.278500000000008</c:v>
                </c:pt>
                <c:pt idx="10718">
                  <c:v>-90.276499999999999</c:v>
                </c:pt>
                <c:pt idx="10719">
                  <c:v>-90.274500000000003</c:v>
                </c:pt>
                <c:pt idx="10720">
                  <c:v>-90.272500000000008</c:v>
                </c:pt>
                <c:pt idx="10721">
                  <c:v>-90.270499999999998</c:v>
                </c:pt>
                <c:pt idx="10722">
                  <c:v>-90.268500000000003</c:v>
                </c:pt>
                <c:pt idx="10723">
                  <c:v>-90.266500000000008</c:v>
                </c:pt>
                <c:pt idx="10724">
                  <c:v>-90.264499999999998</c:v>
                </c:pt>
                <c:pt idx="10725">
                  <c:v>-90.262500000000003</c:v>
                </c:pt>
                <c:pt idx="10726">
                  <c:v>-90.260500000000008</c:v>
                </c:pt>
                <c:pt idx="10727">
                  <c:v>-90.258499999999998</c:v>
                </c:pt>
                <c:pt idx="10728">
                  <c:v>-90.256500000000003</c:v>
                </c:pt>
                <c:pt idx="10729">
                  <c:v>-90.254500000000007</c:v>
                </c:pt>
                <c:pt idx="10730">
                  <c:v>-90.252499999999998</c:v>
                </c:pt>
                <c:pt idx="10731">
                  <c:v>-90.250500000000002</c:v>
                </c:pt>
                <c:pt idx="10732">
                  <c:v>-90.248500000000007</c:v>
                </c:pt>
                <c:pt idx="10733">
                  <c:v>-90.246499999999997</c:v>
                </c:pt>
                <c:pt idx="10734">
                  <c:v>-90.244500000000002</c:v>
                </c:pt>
                <c:pt idx="10735">
                  <c:v>-90.242500000000007</c:v>
                </c:pt>
                <c:pt idx="10736">
                  <c:v>-90.240499999999997</c:v>
                </c:pt>
                <c:pt idx="10737">
                  <c:v>-90.238500000000002</c:v>
                </c:pt>
                <c:pt idx="10738">
                  <c:v>-90.236500000000007</c:v>
                </c:pt>
                <c:pt idx="10739">
                  <c:v>-90.234499999999997</c:v>
                </c:pt>
                <c:pt idx="10740">
                  <c:v>-90.232500000000002</c:v>
                </c:pt>
                <c:pt idx="10741">
                  <c:v>-90.230500000000006</c:v>
                </c:pt>
                <c:pt idx="10742">
                  <c:v>-90.228499999999997</c:v>
                </c:pt>
                <c:pt idx="10743">
                  <c:v>-90.226500000000001</c:v>
                </c:pt>
                <c:pt idx="10744">
                  <c:v>-90.224500000000006</c:v>
                </c:pt>
                <c:pt idx="10745">
                  <c:v>-90.222500000000011</c:v>
                </c:pt>
                <c:pt idx="10746">
                  <c:v>-90.220500000000001</c:v>
                </c:pt>
                <c:pt idx="10747">
                  <c:v>-90.218500000000006</c:v>
                </c:pt>
                <c:pt idx="10748">
                  <c:v>-90.216500000000011</c:v>
                </c:pt>
                <c:pt idx="10749">
                  <c:v>-90.214500000000001</c:v>
                </c:pt>
                <c:pt idx="10750">
                  <c:v>-90.212500000000006</c:v>
                </c:pt>
                <c:pt idx="10751">
                  <c:v>-90.21050000000001</c:v>
                </c:pt>
                <c:pt idx="10752">
                  <c:v>-90.208500000000001</c:v>
                </c:pt>
                <c:pt idx="10753">
                  <c:v>-90.206500000000005</c:v>
                </c:pt>
                <c:pt idx="10754">
                  <c:v>-90.20450000000001</c:v>
                </c:pt>
                <c:pt idx="10755">
                  <c:v>-90.202500000000001</c:v>
                </c:pt>
                <c:pt idx="10756">
                  <c:v>-90.200500000000005</c:v>
                </c:pt>
                <c:pt idx="10757">
                  <c:v>-90.19850000000001</c:v>
                </c:pt>
                <c:pt idx="10758">
                  <c:v>-90.196500000000015</c:v>
                </c:pt>
                <c:pt idx="10759">
                  <c:v>-90.194500000000005</c:v>
                </c:pt>
                <c:pt idx="10760">
                  <c:v>-90.19250000000001</c:v>
                </c:pt>
                <c:pt idx="10761">
                  <c:v>-90.190500000000014</c:v>
                </c:pt>
                <c:pt idx="10762">
                  <c:v>-90.188500000000005</c:v>
                </c:pt>
                <c:pt idx="10763">
                  <c:v>-90.186500000000009</c:v>
                </c:pt>
                <c:pt idx="10764">
                  <c:v>-90.184500000000014</c:v>
                </c:pt>
                <c:pt idx="10765">
                  <c:v>-90.182500000000005</c:v>
                </c:pt>
                <c:pt idx="10766">
                  <c:v>-90.180500000000009</c:v>
                </c:pt>
                <c:pt idx="10767">
                  <c:v>-90.178500000000014</c:v>
                </c:pt>
                <c:pt idx="10768">
                  <c:v>-90.176500000000004</c:v>
                </c:pt>
                <c:pt idx="10769">
                  <c:v>-90.174500000000009</c:v>
                </c:pt>
                <c:pt idx="10770">
                  <c:v>-90.172500000000014</c:v>
                </c:pt>
                <c:pt idx="10771">
                  <c:v>-90.170500000000004</c:v>
                </c:pt>
                <c:pt idx="10772">
                  <c:v>-90.168500000000009</c:v>
                </c:pt>
                <c:pt idx="10773">
                  <c:v>-90.166500000000013</c:v>
                </c:pt>
                <c:pt idx="10774">
                  <c:v>-90.164500000000004</c:v>
                </c:pt>
                <c:pt idx="10775">
                  <c:v>-90.162500000000009</c:v>
                </c:pt>
                <c:pt idx="10776">
                  <c:v>-90.160500000000013</c:v>
                </c:pt>
                <c:pt idx="10777">
                  <c:v>-90.158500000000004</c:v>
                </c:pt>
                <c:pt idx="10778">
                  <c:v>-90.156500000000008</c:v>
                </c:pt>
                <c:pt idx="10779">
                  <c:v>-90.154500000000013</c:v>
                </c:pt>
                <c:pt idx="10780">
                  <c:v>-90.152500000000003</c:v>
                </c:pt>
                <c:pt idx="10781">
                  <c:v>-90.150500000000008</c:v>
                </c:pt>
                <c:pt idx="10782">
                  <c:v>-90.148500000000013</c:v>
                </c:pt>
                <c:pt idx="10783">
                  <c:v>-90.146500000000003</c:v>
                </c:pt>
                <c:pt idx="10784">
                  <c:v>-90.144500000000008</c:v>
                </c:pt>
                <c:pt idx="10785">
                  <c:v>-90.142500000000013</c:v>
                </c:pt>
                <c:pt idx="10786">
                  <c:v>-90.140500000000003</c:v>
                </c:pt>
                <c:pt idx="10787">
                  <c:v>-90.138500000000008</c:v>
                </c:pt>
                <c:pt idx="10788">
                  <c:v>-90.136500000000012</c:v>
                </c:pt>
                <c:pt idx="10789">
                  <c:v>-90.134500000000003</c:v>
                </c:pt>
                <c:pt idx="10790">
                  <c:v>-90.132500000000007</c:v>
                </c:pt>
                <c:pt idx="10791">
                  <c:v>-90.130500000000012</c:v>
                </c:pt>
                <c:pt idx="10792">
                  <c:v>-90.128500000000003</c:v>
                </c:pt>
                <c:pt idx="10793">
                  <c:v>-90.126500000000007</c:v>
                </c:pt>
                <c:pt idx="10794">
                  <c:v>-90.124500000000012</c:v>
                </c:pt>
                <c:pt idx="10795">
                  <c:v>-90.122500000000002</c:v>
                </c:pt>
                <c:pt idx="10796">
                  <c:v>-90.120500000000007</c:v>
                </c:pt>
                <c:pt idx="10797">
                  <c:v>-90.118500000000012</c:v>
                </c:pt>
                <c:pt idx="10798">
                  <c:v>-90.116500000000002</c:v>
                </c:pt>
                <c:pt idx="10799">
                  <c:v>-90.114500000000007</c:v>
                </c:pt>
                <c:pt idx="10800">
                  <c:v>-90.112500000000011</c:v>
                </c:pt>
                <c:pt idx="10801">
                  <c:v>-90.110500000000002</c:v>
                </c:pt>
                <c:pt idx="10802">
                  <c:v>-90.108500000000006</c:v>
                </c:pt>
                <c:pt idx="10803">
                  <c:v>-90.106500000000011</c:v>
                </c:pt>
                <c:pt idx="10804">
                  <c:v>-90.104500000000002</c:v>
                </c:pt>
                <c:pt idx="10805">
                  <c:v>-90.102500000000006</c:v>
                </c:pt>
                <c:pt idx="10806">
                  <c:v>-90.100500000000011</c:v>
                </c:pt>
                <c:pt idx="10807">
                  <c:v>-90.098500000000001</c:v>
                </c:pt>
                <c:pt idx="10808">
                  <c:v>-90.096500000000006</c:v>
                </c:pt>
                <c:pt idx="10809">
                  <c:v>-90.094500000000011</c:v>
                </c:pt>
                <c:pt idx="10810">
                  <c:v>-90.092500000000001</c:v>
                </c:pt>
                <c:pt idx="10811">
                  <c:v>-90.090500000000006</c:v>
                </c:pt>
                <c:pt idx="10812">
                  <c:v>-90.08850000000001</c:v>
                </c:pt>
                <c:pt idx="10813">
                  <c:v>-90.086500000000001</c:v>
                </c:pt>
                <c:pt idx="10814">
                  <c:v>-90.084500000000006</c:v>
                </c:pt>
                <c:pt idx="10815">
                  <c:v>-90.08250000000001</c:v>
                </c:pt>
                <c:pt idx="10816">
                  <c:v>-90.080500000000001</c:v>
                </c:pt>
                <c:pt idx="10817">
                  <c:v>-90.078500000000005</c:v>
                </c:pt>
                <c:pt idx="10818">
                  <c:v>-90.07650000000001</c:v>
                </c:pt>
                <c:pt idx="10819">
                  <c:v>-90.0745</c:v>
                </c:pt>
                <c:pt idx="10820">
                  <c:v>-90.072500000000005</c:v>
                </c:pt>
                <c:pt idx="10821">
                  <c:v>-90.07050000000001</c:v>
                </c:pt>
                <c:pt idx="10822">
                  <c:v>-90.0685</c:v>
                </c:pt>
                <c:pt idx="10823">
                  <c:v>-90.066500000000005</c:v>
                </c:pt>
                <c:pt idx="10824">
                  <c:v>-90.06450000000001</c:v>
                </c:pt>
                <c:pt idx="10825">
                  <c:v>-90.0625</c:v>
                </c:pt>
                <c:pt idx="10826">
                  <c:v>-90.060500000000005</c:v>
                </c:pt>
                <c:pt idx="10827">
                  <c:v>-90.058500000000009</c:v>
                </c:pt>
                <c:pt idx="10828">
                  <c:v>-90.0565</c:v>
                </c:pt>
                <c:pt idx="10829">
                  <c:v>-90.054500000000004</c:v>
                </c:pt>
                <c:pt idx="10830">
                  <c:v>-90.052500000000009</c:v>
                </c:pt>
                <c:pt idx="10831">
                  <c:v>-90.0505</c:v>
                </c:pt>
                <c:pt idx="10832">
                  <c:v>-90.048500000000004</c:v>
                </c:pt>
                <c:pt idx="10833">
                  <c:v>-90.046500000000009</c:v>
                </c:pt>
                <c:pt idx="10834">
                  <c:v>-90.044499999999999</c:v>
                </c:pt>
                <c:pt idx="10835">
                  <c:v>-90.042500000000004</c:v>
                </c:pt>
                <c:pt idx="10836">
                  <c:v>-90.040500000000009</c:v>
                </c:pt>
                <c:pt idx="10837">
                  <c:v>-90.038499999999999</c:v>
                </c:pt>
                <c:pt idx="10838">
                  <c:v>-90.036500000000004</c:v>
                </c:pt>
                <c:pt idx="10839">
                  <c:v>-90.034500000000008</c:v>
                </c:pt>
                <c:pt idx="10840">
                  <c:v>-90.032499999999999</c:v>
                </c:pt>
                <c:pt idx="10841">
                  <c:v>-90.030500000000004</c:v>
                </c:pt>
                <c:pt idx="10842">
                  <c:v>-90.028500000000008</c:v>
                </c:pt>
                <c:pt idx="10843">
                  <c:v>-90.026499999999999</c:v>
                </c:pt>
                <c:pt idx="10844">
                  <c:v>-90.024500000000003</c:v>
                </c:pt>
                <c:pt idx="10845">
                  <c:v>-90.022500000000008</c:v>
                </c:pt>
                <c:pt idx="10846">
                  <c:v>-90.020499999999998</c:v>
                </c:pt>
                <c:pt idx="10847">
                  <c:v>-90.018500000000003</c:v>
                </c:pt>
                <c:pt idx="10848">
                  <c:v>-90.016500000000008</c:v>
                </c:pt>
                <c:pt idx="10849">
                  <c:v>-90.014499999999998</c:v>
                </c:pt>
                <c:pt idx="10850">
                  <c:v>-90.012500000000003</c:v>
                </c:pt>
                <c:pt idx="10851">
                  <c:v>-90.010500000000008</c:v>
                </c:pt>
                <c:pt idx="10852">
                  <c:v>-90.008499999999998</c:v>
                </c:pt>
                <c:pt idx="10853">
                  <c:v>-90.006500000000003</c:v>
                </c:pt>
                <c:pt idx="10854">
                  <c:v>-90.004500000000007</c:v>
                </c:pt>
                <c:pt idx="10855">
                  <c:v>-90.002499999999998</c:v>
                </c:pt>
                <c:pt idx="10856">
                  <c:v>-90.000500000000002</c:v>
                </c:pt>
                <c:pt idx="10857">
                  <c:v>-89.998500000000007</c:v>
                </c:pt>
                <c:pt idx="10858">
                  <c:v>-89.996499999999997</c:v>
                </c:pt>
                <c:pt idx="10859">
                  <c:v>-89.994500000000002</c:v>
                </c:pt>
                <c:pt idx="10860">
                  <c:v>-89.992500000000007</c:v>
                </c:pt>
                <c:pt idx="10861">
                  <c:v>-89.990499999999997</c:v>
                </c:pt>
                <c:pt idx="10862">
                  <c:v>-89.988500000000002</c:v>
                </c:pt>
                <c:pt idx="10863">
                  <c:v>-89.986500000000007</c:v>
                </c:pt>
                <c:pt idx="10864">
                  <c:v>-89.984499999999997</c:v>
                </c:pt>
                <c:pt idx="10865">
                  <c:v>-89.982500000000002</c:v>
                </c:pt>
                <c:pt idx="10866">
                  <c:v>-89.980500000000006</c:v>
                </c:pt>
                <c:pt idx="10867">
                  <c:v>-89.978499999999997</c:v>
                </c:pt>
                <c:pt idx="10868">
                  <c:v>-89.976500000000001</c:v>
                </c:pt>
                <c:pt idx="10869">
                  <c:v>-89.974500000000006</c:v>
                </c:pt>
                <c:pt idx="10870">
                  <c:v>-89.972500000000011</c:v>
                </c:pt>
                <c:pt idx="10871">
                  <c:v>-89.970500000000001</c:v>
                </c:pt>
                <c:pt idx="10872">
                  <c:v>-89.968500000000006</c:v>
                </c:pt>
                <c:pt idx="10873">
                  <c:v>-89.966500000000011</c:v>
                </c:pt>
                <c:pt idx="10874">
                  <c:v>-89.964500000000001</c:v>
                </c:pt>
                <c:pt idx="10875">
                  <c:v>-89.962500000000006</c:v>
                </c:pt>
                <c:pt idx="10876">
                  <c:v>-89.96050000000001</c:v>
                </c:pt>
                <c:pt idx="10877">
                  <c:v>-89.958500000000001</c:v>
                </c:pt>
                <c:pt idx="10878">
                  <c:v>-89.956500000000005</c:v>
                </c:pt>
                <c:pt idx="10879">
                  <c:v>-89.95450000000001</c:v>
                </c:pt>
                <c:pt idx="10880">
                  <c:v>-89.952500000000001</c:v>
                </c:pt>
                <c:pt idx="10881">
                  <c:v>-89.950500000000005</c:v>
                </c:pt>
                <c:pt idx="10882">
                  <c:v>-89.94850000000001</c:v>
                </c:pt>
                <c:pt idx="10883">
                  <c:v>-89.946500000000015</c:v>
                </c:pt>
                <c:pt idx="10884">
                  <c:v>-89.944500000000005</c:v>
                </c:pt>
                <c:pt idx="10885">
                  <c:v>-89.94250000000001</c:v>
                </c:pt>
                <c:pt idx="10886">
                  <c:v>-89.940500000000014</c:v>
                </c:pt>
                <c:pt idx="10887">
                  <c:v>-89.938500000000005</c:v>
                </c:pt>
                <c:pt idx="10888">
                  <c:v>-89.936500000000009</c:v>
                </c:pt>
                <c:pt idx="10889">
                  <c:v>-89.934500000000014</c:v>
                </c:pt>
                <c:pt idx="10890">
                  <c:v>-89.932500000000005</c:v>
                </c:pt>
                <c:pt idx="10891">
                  <c:v>-89.930500000000009</c:v>
                </c:pt>
                <c:pt idx="10892">
                  <c:v>-89.928500000000014</c:v>
                </c:pt>
                <c:pt idx="10893">
                  <c:v>-89.926500000000004</c:v>
                </c:pt>
                <c:pt idx="10894">
                  <c:v>-89.924500000000009</c:v>
                </c:pt>
                <c:pt idx="10895">
                  <c:v>-89.922500000000014</c:v>
                </c:pt>
                <c:pt idx="10896">
                  <c:v>-89.920500000000004</c:v>
                </c:pt>
                <c:pt idx="10897">
                  <c:v>-89.918500000000009</c:v>
                </c:pt>
                <c:pt idx="10898">
                  <c:v>-89.916500000000013</c:v>
                </c:pt>
                <c:pt idx="10899">
                  <c:v>-89.914500000000004</c:v>
                </c:pt>
                <c:pt idx="10900">
                  <c:v>-89.912500000000009</c:v>
                </c:pt>
                <c:pt idx="10901">
                  <c:v>-89.910500000000013</c:v>
                </c:pt>
                <c:pt idx="10902">
                  <c:v>-89.908500000000004</c:v>
                </c:pt>
                <c:pt idx="10903">
                  <c:v>-89.906500000000008</c:v>
                </c:pt>
                <c:pt idx="10904">
                  <c:v>-89.904500000000013</c:v>
                </c:pt>
                <c:pt idx="10905">
                  <c:v>-89.902500000000003</c:v>
                </c:pt>
                <c:pt idx="10906">
                  <c:v>-89.900500000000008</c:v>
                </c:pt>
                <c:pt idx="10907">
                  <c:v>-89.898500000000013</c:v>
                </c:pt>
                <c:pt idx="10908">
                  <c:v>-89.896500000000003</c:v>
                </c:pt>
                <c:pt idx="10909">
                  <c:v>-89.894500000000008</c:v>
                </c:pt>
                <c:pt idx="10910">
                  <c:v>-89.892500000000013</c:v>
                </c:pt>
                <c:pt idx="10911">
                  <c:v>-89.890500000000003</c:v>
                </c:pt>
                <c:pt idx="10912">
                  <c:v>-89.888500000000008</c:v>
                </c:pt>
                <c:pt idx="10913">
                  <c:v>-89.886500000000012</c:v>
                </c:pt>
                <c:pt idx="10914">
                  <c:v>-89.884500000000003</c:v>
                </c:pt>
                <c:pt idx="10915">
                  <c:v>-89.882500000000007</c:v>
                </c:pt>
                <c:pt idx="10916">
                  <c:v>-89.880500000000012</c:v>
                </c:pt>
                <c:pt idx="10917">
                  <c:v>-89.878500000000003</c:v>
                </c:pt>
                <c:pt idx="10918">
                  <c:v>-89.876500000000007</c:v>
                </c:pt>
                <c:pt idx="10919">
                  <c:v>-89.874500000000012</c:v>
                </c:pt>
                <c:pt idx="10920">
                  <c:v>-89.872500000000002</c:v>
                </c:pt>
                <c:pt idx="10921">
                  <c:v>-89.870500000000007</c:v>
                </c:pt>
                <c:pt idx="10922">
                  <c:v>-89.868500000000012</c:v>
                </c:pt>
                <c:pt idx="10923">
                  <c:v>-89.866500000000002</c:v>
                </c:pt>
                <c:pt idx="10924">
                  <c:v>-89.864500000000007</c:v>
                </c:pt>
                <c:pt idx="10925">
                  <c:v>-89.862500000000011</c:v>
                </c:pt>
                <c:pt idx="10926">
                  <c:v>-89.860500000000002</c:v>
                </c:pt>
                <c:pt idx="10927">
                  <c:v>-89.858500000000006</c:v>
                </c:pt>
                <c:pt idx="10928">
                  <c:v>-89.856500000000011</c:v>
                </c:pt>
                <c:pt idx="10929">
                  <c:v>-89.854500000000002</c:v>
                </c:pt>
                <c:pt idx="10930">
                  <c:v>-89.852500000000006</c:v>
                </c:pt>
                <c:pt idx="10931">
                  <c:v>-89.850500000000011</c:v>
                </c:pt>
                <c:pt idx="10932">
                  <c:v>-89.848500000000001</c:v>
                </c:pt>
                <c:pt idx="10933">
                  <c:v>-89.846500000000006</c:v>
                </c:pt>
                <c:pt idx="10934">
                  <c:v>-89.844500000000011</c:v>
                </c:pt>
                <c:pt idx="10935">
                  <c:v>-89.842500000000001</c:v>
                </c:pt>
                <c:pt idx="10936">
                  <c:v>-89.840500000000006</c:v>
                </c:pt>
                <c:pt idx="10937">
                  <c:v>-89.83850000000001</c:v>
                </c:pt>
                <c:pt idx="10938">
                  <c:v>-89.836500000000001</c:v>
                </c:pt>
                <c:pt idx="10939">
                  <c:v>-89.834500000000006</c:v>
                </c:pt>
                <c:pt idx="10940">
                  <c:v>-89.83250000000001</c:v>
                </c:pt>
                <c:pt idx="10941">
                  <c:v>-89.830500000000001</c:v>
                </c:pt>
                <c:pt idx="10942">
                  <c:v>-89.828500000000005</c:v>
                </c:pt>
                <c:pt idx="10943">
                  <c:v>-89.82650000000001</c:v>
                </c:pt>
                <c:pt idx="10944">
                  <c:v>-89.8245</c:v>
                </c:pt>
                <c:pt idx="10945">
                  <c:v>-89.822500000000005</c:v>
                </c:pt>
                <c:pt idx="10946">
                  <c:v>-89.82050000000001</c:v>
                </c:pt>
                <c:pt idx="10947">
                  <c:v>-89.8185</c:v>
                </c:pt>
                <c:pt idx="10948">
                  <c:v>-89.816500000000005</c:v>
                </c:pt>
                <c:pt idx="10949">
                  <c:v>-89.81450000000001</c:v>
                </c:pt>
                <c:pt idx="10950">
                  <c:v>-89.8125</c:v>
                </c:pt>
                <c:pt idx="10951">
                  <c:v>-89.810500000000005</c:v>
                </c:pt>
                <c:pt idx="10952">
                  <c:v>-89.808500000000009</c:v>
                </c:pt>
                <c:pt idx="10953">
                  <c:v>-89.8065</c:v>
                </c:pt>
                <c:pt idx="10954">
                  <c:v>-89.804500000000004</c:v>
                </c:pt>
                <c:pt idx="10955">
                  <c:v>-89.802500000000009</c:v>
                </c:pt>
                <c:pt idx="10956">
                  <c:v>-89.8005</c:v>
                </c:pt>
                <c:pt idx="10957">
                  <c:v>-89.798500000000004</c:v>
                </c:pt>
                <c:pt idx="10958">
                  <c:v>-89.796500000000009</c:v>
                </c:pt>
                <c:pt idx="10959">
                  <c:v>-89.794499999999999</c:v>
                </c:pt>
                <c:pt idx="10960">
                  <c:v>-89.792500000000004</c:v>
                </c:pt>
                <c:pt idx="10961">
                  <c:v>-89.790500000000009</c:v>
                </c:pt>
                <c:pt idx="10962">
                  <c:v>-89.788499999999999</c:v>
                </c:pt>
                <c:pt idx="10963">
                  <c:v>-89.786500000000004</c:v>
                </c:pt>
                <c:pt idx="10964">
                  <c:v>-89.784500000000008</c:v>
                </c:pt>
                <c:pt idx="10965">
                  <c:v>-89.782499999999999</c:v>
                </c:pt>
                <c:pt idx="10966">
                  <c:v>-89.780500000000004</c:v>
                </c:pt>
                <c:pt idx="10967">
                  <c:v>-89.778500000000008</c:v>
                </c:pt>
                <c:pt idx="10968">
                  <c:v>-89.776499999999999</c:v>
                </c:pt>
                <c:pt idx="10969">
                  <c:v>-89.774500000000003</c:v>
                </c:pt>
                <c:pt idx="10970">
                  <c:v>-89.772500000000008</c:v>
                </c:pt>
                <c:pt idx="10971">
                  <c:v>-89.770499999999998</c:v>
                </c:pt>
                <c:pt idx="10972">
                  <c:v>-89.768500000000003</c:v>
                </c:pt>
                <c:pt idx="10973">
                  <c:v>-89.766500000000008</c:v>
                </c:pt>
                <c:pt idx="10974">
                  <c:v>-89.764499999999998</c:v>
                </c:pt>
                <c:pt idx="10975">
                  <c:v>-89.762500000000003</c:v>
                </c:pt>
                <c:pt idx="10976">
                  <c:v>-89.760500000000008</c:v>
                </c:pt>
                <c:pt idx="10977">
                  <c:v>-89.758499999999998</c:v>
                </c:pt>
                <c:pt idx="10978">
                  <c:v>-89.756500000000003</c:v>
                </c:pt>
                <c:pt idx="10979">
                  <c:v>-89.754500000000007</c:v>
                </c:pt>
                <c:pt idx="10980">
                  <c:v>-89.752499999999998</c:v>
                </c:pt>
                <c:pt idx="10981">
                  <c:v>-89.750500000000002</c:v>
                </c:pt>
                <c:pt idx="10982">
                  <c:v>-89.748500000000007</c:v>
                </c:pt>
                <c:pt idx="10983">
                  <c:v>-89.746499999999997</c:v>
                </c:pt>
                <c:pt idx="10984">
                  <c:v>-89.744500000000002</c:v>
                </c:pt>
                <c:pt idx="10985">
                  <c:v>-89.742500000000007</c:v>
                </c:pt>
                <c:pt idx="10986">
                  <c:v>-89.740499999999997</c:v>
                </c:pt>
                <c:pt idx="10987">
                  <c:v>-89.738500000000002</c:v>
                </c:pt>
                <c:pt idx="10988">
                  <c:v>-89.736500000000007</c:v>
                </c:pt>
                <c:pt idx="10989">
                  <c:v>-89.734499999999997</c:v>
                </c:pt>
                <c:pt idx="10990">
                  <c:v>-89.732500000000002</c:v>
                </c:pt>
                <c:pt idx="10991">
                  <c:v>-89.730500000000006</c:v>
                </c:pt>
                <c:pt idx="10992">
                  <c:v>-89.728499999999997</c:v>
                </c:pt>
                <c:pt idx="10993">
                  <c:v>-89.726500000000001</c:v>
                </c:pt>
                <c:pt idx="10994">
                  <c:v>-89.724500000000006</c:v>
                </c:pt>
                <c:pt idx="10995">
                  <c:v>-89.722500000000011</c:v>
                </c:pt>
                <c:pt idx="10996">
                  <c:v>-89.720500000000001</c:v>
                </c:pt>
                <c:pt idx="10997">
                  <c:v>-89.718500000000006</c:v>
                </c:pt>
                <c:pt idx="10998">
                  <c:v>-89.716500000000011</c:v>
                </c:pt>
                <c:pt idx="10999">
                  <c:v>-89.714500000000001</c:v>
                </c:pt>
                <c:pt idx="11000">
                  <c:v>-89.712500000000006</c:v>
                </c:pt>
                <c:pt idx="11001">
                  <c:v>-89.71050000000001</c:v>
                </c:pt>
                <c:pt idx="11002">
                  <c:v>-89.708500000000001</c:v>
                </c:pt>
                <c:pt idx="11003">
                  <c:v>-89.706500000000005</c:v>
                </c:pt>
                <c:pt idx="11004">
                  <c:v>-89.70450000000001</c:v>
                </c:pt>
                <c:pt idx="11005">
                  <c:v>-89.702500000000001</c:v>
                </c:pt>
                <c:pt idx="11006">
                  <c:v>-89.700500000000005</c:v>
                </c:pt>
                <c:pt idx="11007">
                  <c:v>-89.69850000000001</c:v>
                </c:pt>
                <c:pt idx="11008">
                  <c:v>-89.696500000000015</c:v>
                </c:pt>
                <c:pt idx="11009">
                  <c:v>-89.694500000000005</c:v>
                </c:pt>
                <c:pt idx="11010">
                  <c:v>-89.69250000000001</c:v>
                </c:pt>
                <c:pt idx="11011">
                  <c:v>-89.690500000000014</c:v>
                </c:pt>
                <c:pt idx="11012">
                  <c:v>-89.688500000000005</c:v>
                </c:pt>
                <c:pt idx="11013">
                  <c:v>-89.686500000000009</c:v>
                </c:pt>
                <c:pt idx="11014">
                  <c:v>-89.684500000000014</c:v>
                </c:pt>
                <c:pt idx="11015">
                  <c:v>-89.682500000000005</c:v>
                </c:pt>
                <c:pt idx="11016">
                  <c:v>-89.680500000000009</c:v>
                </c:pt>
                <c:pt idx="11017">
                  <c:v>-89.678500000000014</c:v>
                </c:pt>
                <c:pt idx="11018">
                  <c:v>-89.676500000000004</c:v>
                </c:pt>
                <c:pt idx="11019">
                  <c:v>-89.674500000000009</c:v>
                </c:pt>
                <c:pt idx="11020">
                  <c:v>-89.672500000000014</c:v>
                </c:pt>
                <c:pt idx="11021">
                  <c:v>-89.670500000000004</c:v>
                </c:pt>
                <c:pt idx="11022">
                  <c:v>-89.668500000000009</c:v>
                </c:pt>
                <c:pt idx="11023">
                  <c:v>-89.666500000000013</c:v>
                </c:pt>
                <c:pt idx="11024">
                  <c:v>-89.664500000000004</c:v>
                </c:pt>
                <c:pt idx="11025">
                  <c:v>-89.662500000000009</c:v>
                </c:pt>
                <c:pt idx="11026">
                  <c:v>-89.660500000000013</c:v>
                </c:pt>
                <c:pt idx="11027">
                  <c:v>-89.658500000000004</c:v>
                </c:pt>
                <c:pt idx="11028">
                  <c:v>-89.656500000000008</c:v>
                </c:pt>
                <c:pt idx="11029">
                  <c:v>-89.654500000000013</c:v>
                </c:pt>
                <c:pt idx="11030">
                  <c:v>-89.652500000000003</c:v>
                </c:pt>
                <c:pt idx="11031">
                  <c:v>-89.650500000000008</c:v>
                </c:pt>
                <c:pt idx="11032">
                  <c:v>-89.648500000000013</c:v>
                </c:pt>
                <c:pt idx="11033">
                  <c:v>-89.646500000000003</c:v>
                </c:pt>
                <c:pt idx="11034">
                  <c:v>-89.644500000000008</c:v>
                </c:pt>
                <c:pt idx="11035">
                  <c:v>-89.642500000000013</c:v>
                </c:pt>
                <c:pt idx="11036">
                  <c:v>-89.640500000000003</c:v>
                </c:pt>
                <c:pt idx="11037">
                  <c:v>-89.638500000000008</c:v>
                </c:pt>
                <c:pt idx="11038">
                  <c:v>-89.636500000000012</c:v>
                </c:pt>
                <c:pt idx="11039">
                  <c:v>-89.634500000000003</c:v>
                </c:pt>
                <c:pt idx="11040">
                  <c:v>-89.632500000000007</c:v>
                </c:pt>
                <c:pt idx="11041">
                  <c:v>-89.630500000000012</c:v>
                </c:pt>
                <c:pt idx="11042">
                  <c:v>-89.628500000000003</c:v>
                </c:pt>
                <c:pt idx="11043">
                  <c:v>-89.626500000000007</c:v>
                </c:pt>
                <c:pt idx="11044">
                  <c:v>-89.624500000000012</c:v>
                </c:pt>
                <c:pt idx="11045">
                  <c:v>-89.622500000000002</c:v>
                </c:pt>
                <c:pt idx="11046">
                  <c:v>-89.620500000000007</c:v>
                </c:pt>
                <c:pt idx="11047">
                  <c:v>-89.618500000000012</c:v>
                </c:pt>
                <c:pt idx="11048">
                  <c:v>-89.616500000000002</c:v>
                </c:pt>
                <c:pt idx="11049">
                  <c:v>-89.614500000000007</c:v>
                </c:pt>
                <c:pt idx="11050">
                  <c:v>-89.612500000000011</c:v>
                </c:pt>
                <c:pt idx="11051">
                  <c:v>-89.610500000000002</c:v>
                </c:pt>
                <c:pt idx="11052">
                  <c:v>-89.608500000000006</c:v>
                </c:pt>
                <c:pt idx="11053">
                  <c:v>-89.606500000000011</c:v>
                </c:pt>
                <c:pt idx="11054">
                  <c:v>-89.604500000000002</c:v>
                </c:pt>
                <c:pt idx="11055">
                  <c:v>-89.602500000000006</c:v>
                </c:pt>
                <c:pt idx="11056">
                  <c:v>-89.600500000000011</c:v>
                </c:pt>
                <c:pt idx="11057">
                  <c:v>-89.598500000000001</c:v>
                </c:pt>
                <c:pt idx="11058">
                  <c:v>-89.596500000000006</c:v>
                </c:pt>
                <c:pt idx="11059">
                  <c:v>-89.594500000000011</c:v>
                </c:pt>
                <c:pt idx="11060">
                  <c:v>-89.592500000000001</c:v>
                </c:pt>
                <c:pt idx="11061">
                  <c:v>-89.590500000000006</c:v>
                </c:pt>
                <c:pt idx="11062">
                  <c:v>-89.58850000000001</c:v>
                </c:pt>
                <c:pt idx="11063">
                  <c:v>-89.586500000000001</c:v>
                </c:pt>
                <c:pt idx="11064">
                  <c:v>-89.584500000000006</c:v>
                </c:pt>
                <c:pt idx="11065">
                  <c:v>-89.58250000000001</c:v>
                </c:pt>
                <c:pt idx="11066">
                  <c:v>-89.580500000000001</c:v>
                </c:pt>
                <c:pt idx="11067">
                  <c:v>-89.578500000000005</c:v>
                </c:pt>
                <c:pt idx="11068">
                  <c:v>-89.57650000000001</c:v>
                </c:pt>
                <c:pt idx="11069">
                  <c:v>-89.5745</c:v>
                </c:pt>
                <c:pt idx="11070">
                  <c:v>-89.572500000000005</c:v>
                </c:pt>
                <c:pt idx="11071">
                  <c:v>-89.57050000000001</c:v>
                </c:pt>
                <c:pt idx="11072">
                  <c:v>-89.5685</c:v>
                </c:pt>
                <c:pt idx="11073">
                  <c:v>-89.566500000000005</c:v>
                </c:pt>
                <c:pt idx="11074">
                  <c:v>-89.56450000000001</c:v>
                </c:pt>
                <c:pt idx="11075">
                  <c:v>-89.5625</c:v>
                </c:pt>
                <c:pt idx="11076">
                  <c:v>-89.560500000000005</c:v>
                </c:pt>
                <c:pt idx="11077">
                  <c:v>-89.558500000000009</c:v>
                </c:pt>
                <c:pt idx="11078">
                  <c:v>-89.5565</c:v>
                </c:pt>
                <c:pt idx="11079">
                  <c:v>-89.554500000000004</c:v>
                </c:pt>
                <c:pt idx="11080">
                  <c:v>-89.552500000000009</c:v>
                </c:pt>
                <c:pt idx="11081">
                  <c:v>-89.5505</c:v>
                </c:pt>
                <c:pt idx="11082">
                  <c:v>-89.548500000000004</c:v>
                </c:pt>
                <c:pt idx="11083">
                  <c:v>-89.546500000000009</c:v>
                </c:pt>
                <c:pt idx="11084">
                  <c:v>-89.544499999999999</c:v>
                </c:pt>
                <c:pt idx="11085">
                  <c:v>-89.542500000000004</c:v>
                </c:pt>
                <c:pt idx="11086">
                  <c:v>-89.540500000000009</c:v>
                </c:pt>
                <c:pt idx="11087">
                  <c:v>-89.538499999999999</c:v>
                </c:pt>
                <c:pt idx="11088">
                  <c:v>-89.536500000000004</c:v>
                </c:pt>
                <c:pt idx="11089">
                  <c:v>-89.534500000000008</c:v>
                </c:pt>
                <c:pt idx="11090">
                  <c:v>-89.532499999999999</c:v>
                </c:pt>
                <c:pt idx="11091">
                  <c:v>-89.530500000000004</c:v>
                </c:pt>
                <c:pt idx="11092">
                  <c:v>-89.528500000000008</c:v>
                </c:pt>
                <c:pt idx="11093">
                  <c:v>-89.526499999999999</c:v>
                </c:pt>
                <c:pt idx="11094">
                  <c:v>-89.524500000000003</c:v>
                </c:pt>
                <c:pt idx="11095">
                  <c:v>-89.522500000000008</c:v>
                </c:pt>
                <c:pt idx="11096">
                  <c:v>-89.520499999999998</c:v>
                </c:pt>
                <c:pt idx="11097">
                  <c:v>-89.518500000000003</c:v>
                </c:pt>
                <c:pt idx="11098">
                  <c:v>-89.516500000000008</c:v>
                </c:pt>
                <c:pt idx="11099">
                  <c:v>-89.514499999999998</c:v>
                </c:pt>
                <c:pt idx="11100">
                  <c:v>-89.512500000000003</c:v>
                </c:pt>
                <c:pt idx="11101">
                  <c:v>-89.510500000000008</c:v>
                </c:pt>
                <c:pt idx="11102">
                  <c:v>-89.508499999999998</c:v>
                </c:pt>
                <c:pt idx="11103">
                  <c:v>-89.506500000000003</c:v>
                </c:pt>
                <c:pt idx="11104">
                  <c:v>-89.504500000000007</c:v>
                </c:pt>
                <c:pt idx="11105">
                  <c:v>-89.502499999999998</c:v>
                </c:pt>
                <c:pt idx="11106">
                  <c:v>-89.500500000000002</c:v>
                </c:pt>
                <c:pt idx="11107">
                  <c:v>-89.498500000000007</c:v>
                </c:pt>
                <c:pt idx="11108">
                  <c:v>-89.496499999999997</c:v>
                </c:pt>
                <c:pt idx="11109">
                  <c:v>-89.494500000000002</c:v>
                </c:pt>
                <c:pt idx="11110">
                  <c:v>-89.492500000000007</c:v>
                </c:pt>
                <c:pt idx="11111">
                  <c:v>-89.490499999999997</c:v>
                </c:pt>
                <c:pt idx="11112">
                  <c:v>-89.488500000000002</c:v>
                </c:pt>
                <c:pt idx="11113">
                  <c:v>-89.486500000000007</c:v>
                </c:pt>
                <c:pt idx="11114">
                  <c:v>-89.484499999999997</c:v>
                </c:pt>
                <c:pt idx="11115">
                  <c:v>-89.482500000000002</c:v>
                </c:pt>
                <c:pt idx="11116">
                  <c:v>-89.480500000000006</c:v>
                </c:pt>
                <c:pt idx="11117">
                  <c:v>-89.478499999999997</c:v>
                </c:pt>
                <c:pt idx="11118">
                  <c:v>-89.476500000000001</c:v>
                </c:pt>
                <c:pt idx="11119">
                  <c:v>-89.474500000000006</c:v>
                </c:pt>
                <c:pt idx="11120">
                  <c:v>-89.472500000000011</c:v>
                </c:pt>
                <c:pt idx="11121">
                  <c:v>-89.470500000000001</c:v>
                </c:pt>
                <c:pt idx="11122">
                  <c:v>-89.468500000000006</c:v>
                </c:pt>
                <c:pt idx="11123">
                  <c:v>-89.466500000000011</c:v>
                </c:pt>
                <c:pt idx="11124">
                  <c:v>-89.464500000000001</c:v>
                </c:pt>
                <c:pt idx="11125">
                  <c:v>-89.462500000000006</c:v>
                </c:pt>
                <c:pt idx="11126">
                  <c:v>-89.46050000000001</c:v>
                </c:pt>
                <c:pt idx="11127">
                  <c:v>-89.458500000000001</c:v>
                </c:pt>
                <c:pt idx="11128">
                  <c:v>-89.456500000000005</c:v>
                </c:pt>
                <c:pt idx="11129">
                  <c:v>-89.45450000000001</c:v>
                </c:pt>
                <c:pt idx="11130">
                  <c:v>-89.452500000000001</c:v>
                </c:pt>
                <c:pt idx="11131">
                  <c:v>-89.450500000000005</c:v>
                </c:pt>
                <c:pt idx="11132">
                  <c:v>-89.44850000000001</c:v>
                </c:pt>
                <c:pt idx="11133">
                  <c:v>-89.446500000000015</c:v>
                </c:pt>
                <c:pt idx="11134">
                  <c:v>-89.444500000000005</c:v>
                </c:pt>
                <c:pt idx="11135">
                  <c:v>-89.44250000000001</c:v>
                </c:pt>
                <c:pt idx="11136">
                  <c:v>-89.440500000000014</c:v>
                </c:pt>
                <c:pt idx="11137">
                  <c:v>-89.438500000000005</c:v>
                </c:pt>
                <c:pt idx="11138">
                  <c:v>-89.436500000000009</c:v>
                </c:pt>
                <c:pt idx="11139">
                  <c:v>-89.434500000000014</c:v>
                </c:pt>
                <c:pt idx="11140">
                  <c:v>-89.432500000000005</c:v>
                </c:pt>
                <c:pt idx="11141">
                  <c:v>-89.430500000000009</c:v>
                </c:pt>
                <c:pt idx="11142">
                  <c:v>-89.428500000000014</c:v>
                </c:pt>
                <c:pt idx="11143">
                  <c:v>-89.426500000000004</c:v>
                </c:pt>
                <c:pt idx="11144">
                  <c:v>-89.424500000000009</c:v>
                </c:pt>
                <c:pt idx="11145">
                  <c:v>-89.422500000000014</c:v>
                </c:pt>
                <c:pt idx="11146">
                  <c:v>-89.420500000000004</c:v>
                </c:pt>
                <c:pt idx="11147">
                  <c:v>-89.418500000000009</c:v>
                </c:pt>
                <c:pt idx="11148">
                  <c:v>-89.416500000000013</c:v>
                </c:pt>
                <c:pt idx="11149">
                  <c:v>-89.414500000000004</c:v>
                </c:pt>
                <c:pt idx="11150">
                  <c:v>-89.412500000000009</c:v>
                </c:pt>
                <c:pt idx="11151">
                  <c:v>-89.410500000000013</c:v>
                </c:pt>
                <c:pt idx="11152">
                  <c:v>-89.408500000000004</c:v>
                </c:pt>
                <c:pt idx="11153">
                  <c:v>-89.406500000000008</c:v>
                </c:pt>
                <c:pt idx="11154">
                  <c:v>-89.404500000000013</c:v>
                </c:pt>
                <c:pt idx="11155">
                  <c:v>-89.402500000000003</c:v>
                </c:pt>
                <c:pt idx="11156">
                  <c:v>-89.400500000000008</c:v>
                </c:pt>
                <c:pt idx="11157">
                  <c:v>-89.398500000000013</c:v>
                </c:pt>
                <c:pt idx="11158">
                  <c:v>-89.396500000000003</c:v>
                </c:pt>
                <c:pt idx="11159">
                  <c:v>-89.394500000000008</c:v>
                </c:pt>
                <c:pt idx="11160">
                  <c:v>-89.392500000000013</c:v>
                </c:pt>
                <c:pt idx="11161">
                  <c:v>-89.390500000000003</c:v>
                </c:pt>
                <c:pt idx="11162">
                  <c:v>-89.388500000000008</c:v>
                </c:pt>
                <c:pt idx="11163">
                  <c:v>-89.386500000000012</c:v>
                </c:pt>
                <c:pt idx="11164">
                  <c:v>-89.384500000000003</c:v>
                </c:pt>
                <c:pt idx="11165">
                  <c:v>-89.382500000000007</c:v>
                </c:pt>
                <c:pt idx="11166">
                  <c:v>-89.380500000000012</c:v>
                </c:pt>
                <c:pt idx="11167">
                  <c:v>-89.378500000000003</c:v>
                </c:pt>
                <c:pt idx="11168">
                  <c:v>-89.376500000000007</c:v>
                </c:pt>
                <c:pt idx="11169">
                  <c:v>-89.374500000000012</c:v>
                </c:pt>
                <c:pt idx="11170">
                  <c:v>-89.372500000000002</c:v>
                </c:pt>
                <c:pt idx="11171">
                  <c:v>-89.370500000000007</c:v>
                </c:pt>
                <c:pt idx="11172">
                  <c:v>-89.368500000000012</c:v>
                </c:pt>
                <c:pt idx="11173">
                  <c:v>-89.366500000000002</c:v>
                </c:pt>
                <c:pt idx="11174">
                  <c:v>-89.364500000000007</c:v>
                </c:pt>
                <c:pt idx="11175">
                  <c:v>-89.362500000000011</c:v>
                </c:pt>
                <c:pt idx="11176">
                  <c:v>-89.360500000000002</c:v>
                </c:pt>
                <c:pt idx="11177">
                  <c:v>-89.358500000000006</c:v>
                </c:pt>
                <c:pt idx="11178">
                  <c:v>-89.356500000000011</c:v>
                </c:pt>
                <c:pt idx="11179">
                  <c:v>-89.354500000000002</c:v>
                </c:pt>
                <c:pt idx="11180">
                  <c:v>-89.352500000000006</c:v>
                </c:pt>
                <c:pt idx="11181">
                  <c:v>-89.350500000000011</c:v>
                </c:pt>
                <c:pt idx="11182">
                  <c:v>-89.348500000000001</c:v>
                </c:pt>
                <c:pt idx="11183">
                  <c:v>-89.346500000000006</c:v>
                </c:pt>
                <c:pt idx="11184">
                  <c:v>-89.344500000000011</c:v>
                </c:pt>
                <c:pt idx="11185">
                  <c:v>-89.342500000000001</c:v>
                </c:pt>
                <c:pt idx="11186">
                  <c:v>-89.340500000000006</c:v>
                </c:pt>
                <c:pt idx="11187">
                  <c:v>-89.33850000000001</c:v>
                </c:pt>
                <c:pt idx="11188">
                  <c:v>-89.336500000000001</c:v>
                </c:pt>
                <c:pt idx="11189">
                  <c:v>-89.334500000000006</c:v>
                </c:pt>
                <c:pt idx="11190">
                  <c:v>-89.33250000000001</c:v>
                </c:pt>
                <c:pt idx="11191">
                  <c:v>-89.330500000000001</c:v>
                </c:pt>
                <c:pt idx="11192">
                  <c:v>-89.328500000000005</c:v>
                </c:pt>
                <c:pt idx="11193">
                  <c:v>-89.32650000000001</c:v>
                </c:pt>
                <c:pt idx="11194">
                  <c:v>-89.3245</c:v>
                </c:pt>
                <c:pt idx="11195">
                  <c:v>-89.322500000000005</c:v>
                </c:pt>
                <c:pt idx="11196">
                  <c:v>-89.32050000000001</c:v>
                </c:pt>
                <c:pt idx="11197">
                  <c:v>-89.3185</c:v>
                </c:pt>
                <c:pt idx="11198">
                  <c:v>-89.316500000000005</c:v>
                </c:pt>
                <c:pt idx="11199">
                  <c:v>-89.31450000000001</c:v>
                </c:pt>
                <c:pt idx="11200">
                  <c:v>-89.3125</c:v>
                </c:pt>
                <c:pt idx="11201">
                  <c:v>-89.310500000000005</c:v>
                </c:pt>
                <c:pt idx="11202">
                  <c:v>-89.308500000000009</c:v>
                </c:pt>
                <c:pt idx="11203">
                  <c:v>-89.3065</c:v>
                </c:pt>
                <c:pt idx="11204">
                  <c:v>-89.304500000000004</c:v>
                </c:pt>
                <c:pt idx="11205">
                  <c:v>-89.302500000000009</c:v>
                </c:pt>
                <c:pt idx="11206">
                  <c:v>-89.3005</c:v>
                </c:pt>
                <c:pt idx="11207">
                  <c:v>-89.298500000000004</c:v>
                </c:pt>
                <c:pt idx="11208">
                  <c:v>-89.296500000000009</c:v>
                </c:pt>
                <c:pt idx="11209">
                  <c:v>-89.294499999999999</c:v>
                </c:pt>
                <c:pt idx="11210">
                  <c:v>-89.292500000000004</c:v>
                </c:pt>
                <c:pt idx="11211">
                  <c:v>-89.290500000000009</c:v>
                </c:pt>
                <c:pt idx="11212">
                  <c:v>-89.288499999999999</c:v>
                </c:pt>
                <c:pt idx="11213">
                  <c:v>-89.286500000000004</c:v>
                </c:pt>
                <c:pt idx="11214">
                  <c:v>-89.284500000000008</c:v>
                </c:pt>
                <c:pt idx="11215">
                  <c:v>-89.282499999999999</c:v>
                </c:pt>
                <c:pt idx="11216">
                  <c:v>-89.280500000000004</c:v>
                </c:pt>
                <c:pt idx="11217">
                  <c:v>-89.278500000000008</c:v>
                </c:pt>
                <c:pt idx="11218">
                  <c:v>-89.276499999999999</c:v>
                </c:pt>
                <c:pt idx="11219">
                  <c:v>-89.274500000000003</c:v>
                </c:pt>
                <c:pt idx="11220">
                  <c:v>-89.272500000000008</c:v>
                </c:pt>
                <c:pt idx="11221">
                  <c:v>-89.270499999999998</c:v>
                </c:pt>
                <c:pt idx="11222">
                  <c:v>-89.268500000000003</c:v>
                </c:pt>
                <c:pt idx="11223">
                  <c:v>-89.266500000000008</c:v>
                </c:pt>
                <c:pt idx="11224">
                  <c:v>-89.264499999999998</c:v>
                </c:pt>
                <c:pt idx="11225">
                  <c:v>-89.262500000000003</c:v>
                </c:pt>
                <c:pt idx="11226">
                  <c:v>-89.260500000000008</c:v>
                </c:pt>
                <c:pt idx="11227">
                  <c:v>-89.258499999999998</c:v>
                </c:pt>
                <c:pt idx="11228">
                  <c:v>-89.256500000000003</c:v>
                </c:pt>
                <c:pt idx="11229">
                  <c:v>-89.254500000000007</c:v>
                </c:pt>
                <c:pt idx="11230">
                  <c:v>-89.252499999999998</c:v>
                </c:pt>
                <c:pt idx="11231">
                  <c:v>-89.250500000000002</c:v>
                </c:pt>
                <c:pt idx="11232">
                  <c:v>-89.248500000000007</c:v>
                </c:pt>
                <c:pt idx="11233">
                  <c:v>-89.246499999999997</c:v>
                </c:pt>
                <c:pt idx="11234">
                  <c:v>-89.244500000000002</c:v>
                </c:pt>
                <c:pt idx="11235">
                  <c:v>-89.242500000000007</c:v>
                </c:pt>
                <c:pt idx="11236">
                  <c:v>-89.240499999999997</c:v>
                </c:pt>
                <c:pt idx="11237">
                  <c:v>-89.238500000000002</c:v>
                </c:pt>
                <c:pt idx="11238">
                  <c:v>-89.236500000000007</c:v>
                </c:pt>
                <c:pt idx="11239">
                  <c:v>-89.234499999999997</c:v>
                </c:pt>
                <c:pt idx="11240">
                  <c:v>-89.232500000000002</c:v>
                </c:pt>
                <c:pt idx="11241">
                  <c:v>-89.230500000000006</c:v>
                </c:pt>
                <c:pt idx="11242">
                  <c:v>-89.228499999999997</c:v>
                </c:pt>
                <c:pt idx="11243">
                  <c:v>-89.226500000000001</c:v>
                </c:pt>
                <c:pt idx="11244">
                  <c:v>-89.224500000000006</c:v>
                </c:pt>
                <c:pt idx="11245">
                  <c:v>-89.222500000000011</c:v>
                </c:pt>
                <c:pt idx="11246">
                  <c:v>-89.220500000000001</c:v>
                </c:pt>
                <c:pt idx="11247">
                  <c:v>-89.218500000000006</c:v>
                </c:pt>
                <c:pt idx="11248">
                  <c:v>-89.216500000000011</c:v>
                </c:pt>
                <c:pt idx="11249">
                  <c:v>-89.214500000000001</c:v>
                </c:pt>
                <c:pt idx="11250">
                  <c:v>-89.212500000000006</c:v>
                </c:pt>
                <c:pt idx="11251">
                  <c:v>-89.21050000000001</c:v>
                </c:pt>
                <c:pt idx="11252">
                  <c:v>-89.208500000000001</c:v>
                </c:pt>
                <c:pt idx="11253">
                  <c:v>-89.206500000000005</c:v>
                </c:pt>
                <c:pt idx="11254">
                  <c:v>-89.20450000000001</c:v>
                </c:pt>
                <c:pt idx="11255">
                  <c:v>-89.202500000000001</c:v>
                </c:pt>
                <c:pt idx="11256">
                  <c:v>-89.200500000000005</c:v>
                </c:pt>
                <c:pt idx="11257">
                  <c:v>-89.19850000000001</c:v>
                </c:pt>
                <c:pt idx="11258">
                  <c:v>-89.196500000000015</c:v>
                </c:pt>
                <c:pt idx="11259">
                  <c:v>-89.194500000000005</c:v>
                </c:pt>
                <c:pt idx="11260">
                  <c:v>-89.19250000000001</c:v>
                </c:pt>
                <c:pt idx="11261">
                  <c:v>-89.190500000000014</c:v>
                </c:pt>
                <c:pt idx="11262">
                  <c:v>-89.188500000000005</c:v>
                </c:pt>
                <c:pt idx="11263">
                  <c:v>-89.186500000000009</c:v>
                </c:pt>
                <c:pt idx="11264">
                  <c:v>-89.184500000000014</c:v>
                </c:pt>
                <c:pt idx="11265">
                  <c:v>-89.182500000000005</c:v>
                </c:pt>
                <c:pt idx="11266">
                  <c:v>-89.180500000000009</c:v>
                </c:pt>
                <c:pt idx="11267">
                  <c:v>-89.178500000000014</c:v>
                </c:pt>
                <c:pt idx="11268">
                  <c:v>-89.176500000000004</c:v>
                </c:pt>
                <c:pt idx="11269">
                  <c:v>-89.174500000000009</c:v>
                </c:pt>
                <c:pt idx="11270">
                  <c:v>-89.172500000000014</c:v>
                </c:pt>
                <c:pt idx="11271">
                  <c:v>-89.170500000000004</c:v>
                </c:pt>
                <c:pt idx="11272">
                  <c:v>-89.168500000000009</c:v>
                </c:pt>
                <c:pt idx="11273">
                  <c:v>-89.166500000000013</c:v>
                </c:pt>
                <c:pt idx="11274">
                  <c:v>-89.164500000000004</c:v>
                </c:pt>
                <c:pt idx="11275">
                  <c:v>-89.162500000000009</c:v>
                </c:pt>
                <c:pt idx="11276">
                  <c:v>-89.160500000000013</c:v>
                </c:pt>
                <c:pt idx="11277">
                  <c:v>-89.158500000000004</c:v>
                </c:pt>
                <c:pt idx="11278">
                  <c:v>-89.156500000000008</c:v>
                </c:pt>
                <c:pt idx="11279">
                  <c:v>-89.154500000000013</c:v>
                </c:pt>
                <c:pt idx="11280">
                  <c:v>-89.152500000000003</c:v>
                </c:pt>
                <c:pt idx="11281">
                  <c:v>-89.150500000000008</c:v>
                </c:pt>
                <c:pt idx="11282">
                  <c:v>-89.148500000000013</c:v>
                </c:pt>
                <c:pt idx="11283">
                  <c:v>-89.146500000000003</c:v>
                </c:pt>
                <c:pt idx="11284">
                  <c:v>-89.144500000000008</c:v>
                </c:pt>
                <c:pt idx="11285">
                  <c:v>-89.142500000000013</c:v>
                </c:pt>
                <c:pt idx="11286">
                  <c:v>-89.140500000000003</c:v>
                </c:pt>
                <c:pt idx="11287">
                  <c:v>-89.138500000000008</c:v>
                </c:pt>
                <c:pt idx="11288">
                  <c:v>-89.136500000000012</c:v>
                </c:pt>
                <c:pt idx="11289">
                  <c:v>-89.134500000000003</c:v>
                </c:pt>
                <c:pt idx="11290">
                  <c:v>-89.132500000000007</c:v>
                </c:pt>
                <c:pt idx="11291">
                  <c:v>-89.130500000000012</c:v>
                </c:pt>
                <c:pt idx="11292">
                  <c:v>-89.128500000000003</c:v>
                </c:pt>
                <c:pt idx="11293">
                  <c:v>-89.126500000000007</c:v>
                </c:pt>
                <c:pt idx="11294">
                  <c:v>-89.124500000000012</c:v>
                </c:pt>
                <c:pt idx="11295">
                  <c:v>-89.122500000000002</c:v>
                </c:pt>
                <c:pt idx="11296">
                  <c:v>-89.120500000000007</c:v>
                </c:pt>
                <c:pt idx="11297">
                  <c:v>-89.118500000000012</c:v>
                </c:pt>
                <c:pt idx="11298">
                  <c:v>-89.116500000000002</c:v>
                </c:pt>
                <c:pt idx="11299">
                  <c:v>-89.114500000000007</c:v>
                </c:pt>
                <c:pt idx="11300">
                  <c:v>-89.112500000000011</c:v>
                </c:pt>
                <c:pt idx="11301">
                  <c:v>-89.110500000000002</c:v>
                </c:pt>
                <c:pt idx="11302">
                  <c:v>-89.108500000000006</c:v>
                </c:pt>
                <c:pt idx="11303">
                  <c:v>-89.106500000000011</c:v>
                </c:pt>
                <c:pt idx="11304">
                  <c:v>-89.104500000000002</c:v>
                </c:pt>
                <c:pt idx="11305">
                  <c:v>-89.102500000000006</c:v>
                </c:pt>
                <c:pt idx="11306">
                  <c:v>-89.100500000000011</c:v>
                </c:pt>
                <c:pt idx="11307">
                  <c:v>-89.098500000000001</c:v>
                </c:pt>
                <c:pt idx="11308">
                  <c:v>-89.096500000000006</c:v>
                </c:pt>
                <c:pt idx="11309">
                  <c:v>-89.094500000000011</c:v>
                </c:pt>
                <c:pt idx="11310">
                  <c:v>-89.092500000000001</c:v>
                </c:pt>
                <c:pt idx="11311">
                  <c:v>-89.090500000000006</c:v>
                </c:pt>
                <c:pt idx="11312">
                  <c:v>-89.08850000000001</c:v>
                </c:pt>
                <c:pt idx="11313">
                  <c:v>-89.086500000000001</c:v>
                </c:pt>
                <c:pt idx="11314">
                  <c:v>-89.084500000000006</c:v>
                </c:pt>
                <c:pt idx="11315">
                  <c:v>-89.08250000000001</c:v>
                </c:pt>
                <c:pt idx="11316">
                  <c:v>-89.080500000000001</c:v>
                </c:pt>
                <c:pt idx="11317">
                  <c:v>-89.078500000000005</c:v>
                </c:pt>
                <c:pt idx="11318">
                  <c:v>-89.07650000000001</c:v>
                </c:pt>
                <c:pt idx="11319">
                  <c:v>-89.0745</c:v>
                </c:pt>
                <c:pt idx="11320">
                  <c:v>-89.072500000000005</c:v>
                </c:pt>
                <c:pt idx="11321">
                  <c:v>-89.07050000000001</c:v>
                </c:pt>
                <c:pt idx="11322">
                  <c:v>-89.0685</c:v>
                </c:pt>
                <c:pt idx="11323">
                  <c:v>-89.066500000000005</c:v>
                </c:pt>
                <c:pt idx="11324">
                  <c:v>-89.06450000000001</c:v>
                </c:pt>
                <c:pt idx="11325">
                  <c:v>-89.0625</c:v>
                </c:pt>
                <c:pt idx="11326">
                  <c:v>-89.060500000000005</c:v>
                </c:pt>
                <c:pt idx="11327">
                  <c:v>-89.058500000000009</c:v>
                </c:pt>
                <c:pt idx="11328">
                  <c:v>-89.0565</c:v>
                </c:pt>
                <c:pt idx="11329">
                  <c:v>-89.054500000000004</c:v>
                </c:pt>
                <c:pt idx="11330">
                  <c:v>-89.052500000000009</c:v>
                </c:pt>
                <c:pt idx="11331">
                  <c:v>-89.0505</c:v>
                </c:pt>
                <c:pt idx="11332">
                  <c:v>-89.048500000000004</c:v>
                </c:pt>
                <c:pt idx="11333">
                  <c:v>-89.046500000000009</c:v>
                </c:pt>
                <c:pt idx="11334">
                  <c:v>-89.044499999999999</c:v>
                </c:pt>
                <c:pt idx="11335">
                  <c:v>-89.042500000000004</c:v>
                </c:pt>
                <c:pt idx="11336">
                  <c:v>-89.040500000000009</c:v>
                </c:pt>
                <c:pt idx="11337">
                  <c:v>-89.038499999999999</c:v>
                </c:pt>
                <c:pt idx="11338">
                  <c:v>-89.036500000000004</c:v>
                </c:pt>
                <c:pt idx="11339">
                  <c:v>-89.034500000000008</c:v>
                </c:pt>
                <c:pt idx="11340">
                  <c:v>-89.032499999999999</c:v>
                </c:pt>
                <c:pt idx="11341">
                  <c:v>-89.030500000000004</c:v>
                </c:pt>
                <c:pt idx="11342">
                  <c:v>-89.028500000000008</c:v>
                </c:pt>
                <c:pt idx="11343">
                  <c:v>-89.026499999999999</c:v>
                </c:pt>
                <c:pt idx="11344">
                  <c:v>-89.024500000000003</c:v>
                </c:pt>
                <c:pt idx="11345">
                  <c:v>-89.022500000000008</c:v>
                </c:pt>
                <c:pt idx="11346">
                  <c:v>-89.020499999999998</c:v>
                </c:pt>
                <c:pt idx="11347">
                  <c:v>-89.018500000000003</c:v>
                </c:pt>
                <c:pt idx="11348">
                  <c:v>-89.016500000000008</c:v>
                </c:pt>
                <c:pt idx="11349">
                  <c:v>-89.014499999999998</c:v>
                </c:pt>
                <c:pt idx="11350">
                  <c:v>-89.012500000000003</c:v>
                </c:pt>
                <c:pt idx="11351">
                  <c:v>-89.010500000000008</c:v>
                </c:pt>
                <c:pt idx="11352">
                  <c:v>-89.008499999999998</c:v>
                </c:pt>
                <c:pt idx="11353">
                  <c:v>-89.006500000000003</c:v>
                </c:pt>
                <c:pt idx="11354">
                  <c:v>-89.004500000000007</c:v>
                </c:pt>
                <c:pt idx="11355">
                  <c:v>-89.002499999999998</c:v>
                </c:pt>
                <c:pt idx="11356">
                  <c:v>-89.000500000000002</c:v>
                </c:pt>
                <c:pt idx="11357">
                  <c:v>-88.998500000000007</c:v>
                </c:pt>
                <c:pt idx="11358">
                  <c:v>-88.996499999999997</c:v>
                </c:pt>
                <c:pt idx="11359">
                  <c:v>-88.994500000000002</c:v>
                </c:pt>
                <c:pt idx="11360">
                  <c:v>-88.992500000000007</c:v>
                </c:pt>
                <c:pt idx="11361">
                  <c:v>-88.990499999999997</c:v>
                </c:pt>
                <c:pt idx="11362">
                  <c:v>-88.988500000000002</c:v>
                </c:pt>
                <c:pt idx="11363">
                  <c:v>-88.986500000000007</c:v>
                </c:pt>
                <c:pt idx="11364">
                  <c:v>-88.984499999999997</c:v>
                </c:pt>
                <c:pt idx="11365">
                  <c:v>-88.982500000000002</c:v>
                </c:pt>
                <c:pt idx="11366">
                  <c:v>-88.980500000000006</c:v>
                </c:pt>
                <c:pt idx="11367">
                  <c:v>-88.978499999999997</c:v>
                </c:pt>
                <c:pt idx="11368">
                  <c:v>-88.976500000000001</c:v>
                </c:pt>
                <c:pt idx="11369">
                  <c:v>-88.974500000000006</c:v>
                </c:pt>
                <c:pt idx="11370">
                  <c:v>-88.972500000000011</c:v>
                </c:pt>
                <c:pt idx="11371">
                  <c:v>-88.970500000000001</c:v>
                </c:pt>
                <c:pt idx="11372">
                  <c:v>-88.968500000000006</c:v>
                </c:pt>
                <c:pt idx="11373">
                  <c:v>-88.966500000000011</c:v>
                </c:pt>
                <c:pt idx="11374">
                  <c:v>-88.964500000000001</c:v>
                </c:pt>
                <c:pt idx="11375">
                  <c:v>-88.962500000000006</c:v>
                </c:pt>
                <c:pt idx="11376">
                  <c:v>-88.96050000000001</c:v>
                </c:pt>
                <c:pt idx="11377">
                  <c:v>-88.958500000000001</c:v>
                </c:pt>
                <c:pt idx="11378">
                  <c:v>-88.956500000000005</c:v>
                </c:pt>
                <c:pt idx="11379">
                  <c:v>-88.95450000000001</c:v>
                </c:pt>
                <c:pt idx="11380">
                  <c:v>-88.952500000000001</c:v>
                </c:pt>
                <c:pt idx="11381">
                  <c:v>-88.950500000000005</c:v>
                </c:pt>
                <c:pt idx="11382">
                  <c:v>-88.94850000000001</c:v>
                </c:pt>
                <c:pt idx="11383">
                  <c:v>-88.946500000000015</c:v>
                </c:pt>
                <c:pt idx="11384">
                  <c:v>-88.944500000000005</c:v>
                </c:pt>
                <c:pt idx="11385">
                  <c:v>-88.94250000000001</c:v>
                </c:pt>
                <c:pt idx="11386">
                  <c:v>-88.940500000000014</c:v>
                </c:pt>
                <c:pt idx="11387">
                  <c:v>-88.938500000000005</c:v>
                </c:pt>
                <c:pt idx="11388">
                  <c:v>-88.936500000000009</c:v>
                </c:pt>
                <c:pt idx="11389">
                  <c:v>-88.934500000000014</c:v>
                </c:pt>
                <c:pt idx="11390">
                  <c:v>-88.932500000000005</c:v>
                </c:pt>
                <c:pt idx="11391">
                  <c:v>-88.930500000000009</c:v>
                </c:pt>
                <c:pt idx="11392">
                  <c:v>-88.928500000000014</c:v>
                </c:pt>
                <c:pt idx="11393">
                  <c:v>-88.926500000000004</c:v>
                </c:pt>
                <c:pt idx="11394">
                  <c:v>-88.924500000000009</c:v>
                </c:pt>
                <c:pt idx="11395">
                  <c:v>-88.922500000000014</c:v>
                </c:pt>
                <c:pt idx="11396">
                  <c:v>-88.920500000000004</c:v>
                </c:pt>
                <c:pt idx="11397">
                  <c:v>-88.918500000000009</c:v>
                </c:pt>
                <c:pt idx="11398">
                  <c:v>-88.916500000000013</c:v>
                </c:pt>
                <c:pt idx="11399">
                  <c:v>-88.914500000000004</c:v>
                </c:pt>
                <c:pt idx="11400">
                  <c:v>-88.912500000000009</c:v>
                </c:pt>
                <c:pt idx="11401">
                  <c:v>-88.910500000000013</c:v>
                </c:pt>
                <c:pt idx="11402">
                  <c:v>-88.908500000000004</c:v>
                </c:pt>
                <c:pt idx="11403">
                  <c:v>-88.906500000000008</c:v>
                </c:pt>
                <c:pt idx="11404">
                  <c:v>-88.904500000000013</c:v>
                </c:pt>
                <c:pt idx="11405">
                  <c:v>-88.902500000000003</c:v>
                </c:pt>
                <c:pt idx="11406">
                  <c:v>-88.900500000000008</c:v>
                </c:pt>
                <c:pt idx="11407">
                  <c:v>-88.898500000000013</c:v>
                </c:pt>
                <c:pt idx="11408">
                  <c:v>-88.896500000000003</c:v>
                </c:pt>
                <c:pt idx="11409">
                  <c:v>-88.894500000000008</c:v>
                </c:pt>
                <c:pt idx="11410">
                  <c:v>-88.892500000000013</c:v>
                </c:pt>
                <c:pt idx="11411">
                  <c:v>-88.890500000000003</c:v>
                </c:pt>
                <c:pt idx="11412">
                  <c:v>-88.888500000000008</c:v>
                </c:pt>
                <c:pt idx="11413">
                  <c:v>-88.886500000000012</c:v>
                </c:pt>
                <c:pt idx="11414">
                  <c:v>-88.884500000000003</c:v>
                </c:pt>
                <c:pt idx="11415">
                  <c:v>-88.882500000000007</c:v>
                </c:pt>
                <c:pt idx="11416">
                  <c:v>-88.880500000000012</c:v>
                </c:pt>
                <c:pt idx="11417">
                  <c:v>-88.878500000000003</c:v>
                </c:pt>
                <c:pt idx="11418">
                  <c:v>-88.876500000000007</c:v>
                </c:pt>
                <c:pt idx="11419">
                  <c:v>-88.874500000000012</c:v>
                </c:pt>
                <c:pt idx="11420">
                  <c:v>-88.872500000000002</c:v>
                </c:pt>
                <c:pt idx="11421">
                  <c:v>-88.870500000000007</c:v>
                </c:pt>
                <c:pt idx="11422">
                  <c:v>-88.868500000000012</c:v>
                </c:pt>
                <c:pt idx="11423">
                  <c:v>-88.866500000000002</c:v>
                </c:pt>
                <c:pt idx="11424">
                  <c:v>-88.864500000000007</c:v>
                </c:pt>
                <c:pt idx="11425">
                  <c:v>-88.862500000000011</c:v>
                </c:pt>
                <c:pt idx="11426">
                  <c:v>-88.860500000000002</c:v>
                </c:pt>
                <c:pt idx="11427">
                  <c:v>-88.858500000000006</c:v>
                </c:pt>
                <c:pt idx="11428">
                  <c:v>-88.856500000000011</c:v>
                </c:pt>
                <c:pt idx="11429">
                  <c:v>-88.854500000000002</c:v>
                </c:pt>
                <c:pt idx="11430">
                  <c:v>-88.852500000000006</c:v>
                </c:pt>
                <c:pt idx="11431">
                  <c:v>-88.850500000000011</c:v>
                </c:pt>
                <c:pt idx="11432">
                  <c:v>-88.848500000000001</c:v>
                </c:pt>
                <c:pt idx="11433">
                  <c:v>-88.846500000000006</c:v>
                </c:pt>
                <c:pt idx="11434">
                  <c:v>-88.844500000000011</c:v>
                </c:pt>
                <c:pt idx="11435">
                  <c:v>-88.842500000000001</c:v>
                </c:pt>
                <c:pt idx="11436">
                  <c:v>-88.840500000000006</c:v>
                </c:pt>
                <c:pt idx="11437">
                  <c:v>-88.83850000000001</c:v>
                </c:pt>
                <c:pt idx="11438">
                  <c:v>-88.836500000000001</c:v>
                </c:pt>
                <c:pt idx="11439">
                  <c:v>-88.834500000000006</c:v>
                </c:pt>
                <c:pt idx="11440">
                  <c:v>-88.83250000000001</c:v>
                </c:pt>
                <c:pt idx="11441">
                  <c:v>-88.830500000000001</c:v>
                </c:pt>
                <c:pt idx="11442">
                  <c:v>-88.828500000000005</c:v>
                </c:pt>
                <c:pt idx="11443">
                  <c:v>-88.82650000000001</c:v>
                </c:pt>
                <c:pt idx="11444">
                  <c:v>-88.8245</c:v>
                </c:pt>
                <c:pt idx="11445">
                  <c:v>-88.822500000000005</c:v>
                </c:pt>
                <c:pt idx="11446">
                  <c:v>-88.82050000000001</c:v>
                </c:pt>
                <c:pt idx="11447">
                  <c:v>-88.8185</c:v>
                </c:pt>
                <c:pt idx="11448">
                  <c:v>-88.816500000000005</c:v>
                </c:pt>
                <c:pt idx="11449">
                  <c:v>-88.81450000000001</c:v>
                </c:pt>
                <c:pt idx="11450">
                  <c:v>-88.8125</c:v>
                </c:pt>
                <c:pt idx="11451">
                  <c:v>-88.810500000000005</c:v>
                </c:pt>
                <c:pt idx="11452">
                  <c:v>-88.808500000000009</c:v>
                </c:pt>
                <c:pt idx="11453">
                  <c:v>-88.8065</c:v>
                </c:pt>
                <c:pt idx="11454">
                  <c:v>-88.804500000000004</c:v>
                </c:pt>
                <c:pt idx="11455">
                  <c:v>-88.802500000000009</c:v>
                </c:pt>
                <c:pt idx="11456">
                  <c:v>-88.8005</c:v>
                </c:pt>
                <c:pt idx="11457">
                  <c:v>-88.798500000000004</c:v>
                </c:pt>
                <c:pt idx="11458">
                  <c:v>-88.796500000000009</c:v>
                </c:pt>
                <c:pt idx="11459">
                  <c:v>-88.794499999999999</c:v>
                </c:pt>
                <c:pt idx="11460">
                  <c:v>-88.792500000000004</c:v>
                </c:pt>
                <c:pt idx="11461">
                  <c:v>-88.790500000000009</c:v>
                </c:pt>
                <c:pt idx="11462">
                  <c:v>-88.788499999999999</c:v>
                </c:pt>
                <c:pt idx="11463">
                  <c:v>-88.786500000000004</c:v>
                </c:pt>
                <c:pt idx="11464">
                  <c:v>-88.784500000000008</c:v>
                </c:pt>
                <c:pt idx="11465">
                  <c:v>-88.782499999999999</c:v>
                </c:pt>
                <c:pt idx="11466">
                  <c:v>-88.780500000000004</c:v>
                </c:pt>
                <c:pt idx="11467">
                  <c:v>-88.778500000000008</c:v>
                </c:pt>
                <c:pt idx="11468">
                  <c:v>-88.776499999999999</c:v>
                </c:pt>
                <c:pt idx="11469">
                  <c:v>-88.774500000000003</c:v>
                </c:pt>
                <c:pt idx="11470">
                  <c:v>-88.772500000000008</c:v>
                </c:pt>
                <c:pt idx="11471">
                  <c:v>-88.770499999999998</c:v>
                </c:pt>
                <c:pt idx="11472">
                  <c:v>-88.768500000000003</c:v>
                </c:pt>
                <c:pt idx="11473">
                  <c:v>-88.766500000000008</c:v>
                </c:pt>
                <c:pt idx="11474">
                  <c:v>-88.764499999999998</c:v>
                </c:pt>
                <c:pt idx="11475">
                  <c:v>-88.762500000000003</c:v>
                </c:pt>
                <c:pt idx="11476">
                  <c:v>-88.760500000000008</c:v>
                </c:pt>
                <c:pt idx="11477">
                  <c:v>-88.758499999999998</c:v>
                </c:pt>
                <c:pt idx="11478">
                  <c:v>-88.756500000000003</c:v>
                </c:pt>
                <c:pt idx="11479">
                  <c:v>-88.754500000000007</c:v>
                </c:pt>
                <c:pt idx="11480">
                  <c:v>-88.752499999999998</c:v>
                </c:pt>
                <c:pt idx="11481">
                  <c:v>-88.750500000000002</c:v>
                </c:pt>
                <c:pt idx="11482">
                  <c:v>-88.748500000000007</c:v>
                </c:pt>
                <c:pt idx="11483">
                  <c:v>-88.746499999999997</c:v>
                </c:pt>
                <c:pt idx="11484">
                  <c:v>-88.744500000000002</c:v>
                </c:pt>
                <c:pt idx="11485">
                  <c:v>-88.742500000000007</c:v>
                </c:pt>
                <c:pt idx="11486">
                  <c:v>-88.740499999999997</c:v>
                </c:pt>
                <c:pt idx="11487">
                  <c:v>-88.738500000000002</c:v>
                </c:pt>
                <c:pt idx="11488">
                  <c:v>-88.736500000000007</c:v>
                </c:pt>
                <c:pt idx="11489">
                  <c:v>-88.734499999999997</c:v>
                </c:pt>
                <c:pt idx="11490">
                  <c:v>-88.732500000000002</c:v>
                </c:pt>
                <c:pt idx="11491">
                  <c:v>-88.730500000000006</c:v>
                </c:pt>
                <c:pt idx="11492">
                  <c:v>-88.728499999999997</c:v>
                </c:pt>
                <c:pt idx="11493">
                  <c:v>-88.726500000000001</c:v>
                </c:pt>
                <c:pt idx="11494">
                  <c:v>-88.724500000000006</c:v>
                </c:pt>
                <c:pt idx="11495">
                  <c:v>-88.722500000000011</c:v>
                </c:pt>
                <c:pt idx="11496">
                  <c:v>-88.720500000000001</c:v>
                </c:pt>
                <c:pt idx="11497">
                  <c:v>-88.718500000000006</c:v>
                </c:pt>
                <c:pt idx="11498">
                  <c:v>-88.716500000000011</c:v>
                </c:pt>
                <c:pt idx="11499">
                  <c:v>-88.714500000000001</c:v>
                </c:pt>
                <c:pt idx="11500">
                  <c:v>-88.712500000000006</c:v>
                </c:pt>
                <c:pt idx="11501">
                  <c:v>-88.71050000000001</c:v>
                </c:pt>
                <c:pt idx="11502">
                  <c:v>-88.708500000000001</c:v>
                </c:pt>
                <c:pt idx="11503">
                  <c:v>-88.706500000000005</c:v>
                </c:pt>
                <c:pt idx="11504">
                  <c:v>-88.70450000000001</c:v>
                </c:pt>
                <c:pt idx="11505">
                  <c:v>-88.702500000000001</c:v>
                </c:pt>
                <c:pt idx="11506">
                  <c:v>-88.700500000000005</c:v>
                </c:pt>
                <c:pt idx="11507">
                  <c:v>-88.69850000000001</c:v>
                </c:pt>
                <c:pt idx="11508">
                  <c:v>-88.696500000000015</c:v>
                </c:pt>
                <c:pt idx="11509">
                  <c:v>-88.694500000000005</c:v>
                </c:pt>
                <c:pt idx="11510">
                  <c:v>-88.69250000000001</c:v>
                </c:pt>
                <c:pt idx="11511">
                  <c:v>-88.690500000000014</c:v>
                </c:pt>
                <c:pt idx="11512">
                  <c:v>-88.688500000000005</c:v>
                </c:pt>
                <c:pt idx="11513">
                  <c:v>-88.686500000000009</c:v>
                </c:pt>
                <c:pt idx="11514">
                  <c:v>-88.684500000000014</c:v>
                </c:pt>
                <c:pt idx="11515">
                  <c:v>-88.682500000000005</c:v>
                </c:pt>
                <c:pt idx="11516">
                  <c:v>-88.680500000000009</c:v>
                </c:pt>
                <c:pt idx="11517">
                  <c:v>-88.678500000000014</c:v>
                </c:pt>
                <c:pt idx="11518">
                  <c:v>-88.676500000000004</c:v>
                </c:pt>
                <c:pt idx="11519">
                  <c:v>-88.674500000000009</c:v>
                </c:pt>
                <c:pt idx="11520">
                  <c:v>-88.672500000000014</c:v>
                </c:pt>
                <c:pt idx="11521">
                  <c:v>-88.670500000000004</c:v>
                </c:pt>
                <c:pt idx="11522">
                  <c:v>-88.668500000000009</c:v>
                </c:pt>
                <c:pt idx="11523">
                  <c:v>-88.666500000000013</c:v>
                </c:pt>
                <c:pt idx="11524">
                  <c:v>-88.664500000000004</c:v>
                </c:pt>
                <c:pt idx="11525">
                  <c:v>-88.662500000000009</c:v>
                </c:pt>
                <c:pt idx="11526">
                  <c:v>-88.660500000000013</c:v>
                </c:pt>
                <c:pt idx="11527">
                  <c:v>-88.658500000000004</c:v>
                </c:pt>
                <c:pt idx="11528">
                  <c:v>-88.656500000000008</c:v>
                </c:pt>
                <c:pt idx="11529">
                  <c:v>-88.654500000000013</c:v>
                </c:pt>
                <c:pt idx="11530">
                  <c:v>-88.652500000000003</c:v>
                </c:pt>
                <c:pt idx="11531">
                  <c:v>-88.650500000000008</c:v>
                </c:pt>
                <c:pt idx="11532">
                  <c:v>-88.648500000000013</c:v>
                </c:pt>
                <c:pt idx="11533">
                  <c:v>-88.646500000000003</c:v>
                </c:pt>
                <c:pt idx="11534">
                  <c:v>-88.644500000000008</c:v>
                </c:pt>
                <c:pt idx="11535">
                  <c:v>-88.642500000000013</c:v>
                </c:pt>
                <c:pt idx="11536">
                  <c:v>-88.640500000000003</c:v>
                </c:pt>
                <c:pt idx="11537">
                  <c:v>-88.638500000000008</c:v>
                </c:pt>
                <c:pt idx="11538">
                  <c:v>-88.636500000000012</c:v>
                </c:pt>
                <c:pt idx="11539">
                  <c:v>-88.634500000000003</c:v>
                </c:pt>
                <c:pt idx="11540">
                  <c:v>-88.632500000000007</c:v>
                </c:pt>
                <c:pt idx="11541">
                  <c:v>-88.630500000000012</c:v>
                </c:pt>
                <c:pt idx="11542">
                  <c:v>-88.628500000000003</c:v>
                </c:pt>
                <c:pt idx="11543">
                  <c:v>-88.626500000000007</c:v>
                </c:pt>
                <c:pt idx="11544">
                  <c:v>-88.624500000000012</c:v>
                </c:pt>
                <c:pt idx="11545">
                  <c:v>-88.622500000000002</c:v>
                </c:pt>
                <c:pt idx="11546">
                  <c:v>-88.620500000000007</c:v>
                </c:pt>
                <c:pt idx="11547">
                  <c:v>-88.618500000000012</c:v>
                </c:pt>
                <c:pt idx="11548">
                  <c:v>-88.616500000000002</c:v>
                </c:pt>
                <c:pt idx="11549">
                  <c:v>-88.614500000000007</c:v>
                </c:pt>
                <c:pt idx="11550">
                  <c:v>-88.612500000000011</c:v>
                </c:pt>
                <c:pt idx="11551">
                  <c:v>-88.610500000000002</c:v>
                </c:pt>
                <c:pt idx="11552">
                  <c:v>-88.608500000000006</c:v>
                </c:pt>
                <c:pt idx="11553">
                  <c:v>-88.606500000000011</c:v>
                </c:pt>
                <c:pt idx="11554">
                  <c:v>-88.604500000000002</c:v>
                </c:pt>
                <c:pt idx="11555">
                  <c:v>-88.602500000000006</c:v>
                </c:pt>
                <c:pt idx="11556">
                  <c:v>-88.600500000000011</c:v>
                </c:pt>
                <c:pt idx="11557">
                  <c:v>-88.598500000000001</c:v>
                </c:pt>
                <c:pt idx="11558">
                  <c:v>-88.596500000000006</c:v>
                </c:pt>
                <c:pt idx="11559">
                  <c:v>-88.594500000000011</c:v>
                </c:pt>
                <c:pt idx="11560">
                  <c:v>-88.592500000000001</c:v>
                </c:pt>
                <c:pt idx="11561">
                  <c:v>-88.590500000000006</c:v>
                </c:pt>
                <c:pt idx="11562">
                  <c:v>-88.58850000000001</c:v>
                </c:pt>
                <c:pt idx="11563">
                  <c:v>-88.586500000000001</c:v>
                </c:pt>
                <c:pt idx="11564">
                  <c:v>-88.584500000000006</c:v>
                </c:pt>
                <c:pt idx="11565">
                  <c:v>-88.58250000000001</c:v>
                </c:pt>
                <c:pt idx="11566">
                  <c:v>-88.580500000000001</c:v>
                </c:pt>
                <c:pt idx="11567">
                  <c:v>-88.578500000000005</c:v>
                </c:pt>
                <c:pt idx="11568">
                  <c:v>-88.57650000000001</c:v>
                </c:pt>
                <c:pt idx="11569">
                  <c:v>-88.5745</c:v>
                </c:pt>
                <c:pt idx="11570">
                  <c:v>-88.572500000000005</c:v>
                </c:pt>
                <c:pt idx="11571">
                  <c:v>-88.57050000000001</c:v>
                </c:pt>
                <c:pt idx="11572">
                  <c:v>-88.5685</c:v>
                </c:pt>
                <c:pt idx="11573">
                  <c:v>-88.566500000000005</c:v>
                </c:pt>
                <c:pt idx="11574">
                  <c:v>-88.56450000000001</c:v>
                </c:pt>
                <c:pt idx="11575">
                  <c:v>-88.5625</c:v>
                </c:pt>
                <c:pt idx="11576">
                  <c:v>-88.560500000000005</c:v>
                </c:pt>
                <c:pt idx="11577">
                  <c:v>-88.558500000000009</c:v>
                </c:pt>
                <c:pt idx="11578">
                  <c:v>-88.5565</c:v>
                </c:pt>
                <c:pt idx="11579">
                  <c:v>-88.554500000000004</c:v>
                </c:pt>
                <c:pt idx="11580">
                  <c:v>-88.552500000000009</c:v>
                </c:pt>
                <c:pt idx="11581">
                  <c:v>-88.5505</c:v>
                </c:pt>
                <c:pt idx="11582">
                  <c:v>-88.548500000000004</c:v>
                </c:pt>
                <c:pt idx="11583">
                  <c:v>-88.546500000000009</c:v>
                </c:pt>
                <c:pt idx="11584">
                  <c:v>-88.544499999999999</c:v>
                </c:pt>
                <c:pt idx="11585">
                  <c:v>-88.542500000000004</c:v>
                </c:pt>
                <c:pt idx="11586">
                  <c:v>-88.540500000000009</c:v>
                </c:pt>
                <c:pt idx="11587">
                  <c:v>-88.538499999999999</c:v>
                </c:pt>
                <c:pt idx="11588">
                  <c:v>-88.536500000000004</c:v>
                </c:pt>
                <c:pt idx="11589">
                  <c:v>-88.534500000000008</c:v>
                </c:pt>
                <c:pt idx="11590">
                  <c:v>-88.532499999999999</c:v>
                </c:pt>
                <c:pt idx="11591">
                  <c:v>-88.530500000000004</c:v>
                </c:pt>
                <c:pt idx="11592">
                  <c:v>-88.528500000000008</c:v>
                </c:pt>
                <c:pt idx="11593">
                  <c:v>-88.526499999999999</c:v>
                </c:pt>
                <c:pt idx="11594">
                  <c:v>-88.524500000000003</c:v>
                </c:pt>
                <c:pt idx="11595">
                  <c:v>-88.522500000000008</c:v>
                </c:pt>
                <c:pt idx="11596">
                  <c:v>-88.520499999999998</c:v>
                </c:pt>
                <c:pt idx="11597">
                  <c:v>-88.518500000000003</c:v>
                </c:pt>
                <c:pt idx="11598">
                  <c:v>-88.516500000000008</c:v>
                </c:pt>
                <c:pt idx="11599">
                  <c:v>-88.514499999999998</c:v>
                </c:pt>
                <c:pt idx="11600">
                  <c:v>-88.512500000000003</c:v>
                </c:pt>
                <c:pt idx="11601">
                  <c:v>-88.510500000000008</c:v>
                </c:pt>
                <c:pt idx="11602">
                  <c:v>-88.508499999999998</c:v>
                </c:pt>
                <c:pt idx="11603">
                  <c:v>-88.506500000000003</c:v>
                </c:pt>
                <c:pt idx="11604">
                  <c:v>-88.504500000000007</c:v>
                </c:pt>
                <c:pt idx="11605">
                  <c:v>-88.502499999999998</c:v>
                </c:pt>
                <c:pt idx="11606">
                  <c:v>-88.500500000000002</c:v>
                </c:pt>
                <c:pt idx="11607">
                  <c:v>-88.498500000000007</c:v>
                </c:pt>
                <c:pt idx="11608">
                  <c:v>-88.496499999999997</c:v>
                </c:pt>
                <c:pt idx="11609">
                  <c:v>-88.494500000000002</c:v>
                </c:pt>
                <c:pt idx="11610">
                  <c:v>-88.492500000000007</c:v>
                </c:pt>
                <c:pt idx="11611">
                  <c:v>-88.490499999999997</c:v>
                </c:pt>
                <c:pt idx="11612">
                  <c:v>-88.488500000000002</c:v>
                </c:pt>
                <c:pt idx="11613">
                  <c:v>-88.486500000000007</c:v>
                </c:pt>
                <c:pt idx="11614">
                  <c:v>-88.484499999999997</c:v>
                </c:pt>
                <c:pt idx="11615">
                  <c:v>-88.482500000000002</c:v>
                </c:pt>
                <c:pt idx="11616">
                  <c:v>-88.480500000000006</c:v>
                </c:pt>
                <c:pt idx="11617">
                  <c:v>-88.478499999999997</c:v>
                </c:pt>
                <c:pt idx="11618">
                  <c:v>-88.476500000000001</c:v>
                </c:pt>
                <c:pt idx="11619">
                  <c:v>-88.474500000000006</c:v>
                </c:pt>
                <c:pt idx="11620">
                  <c:v>-88.472500000000011</c:v>
                </c:pt>
                <c:pt idx="11621">
                  <c:v>-88.470500000000001</c:v>
                </c:pt>
                <c:pt idx="11622">
                  <c:v>-88.468500000000006</c:v>
                </c:pt>
                <c:pt idx="11623">
                  <c:v>-88.466500000000011</c:v>
                </c:pt>
                <c:pt idx="11624">
                  <c:v>-88.464500000000001</c:v>
                </c:pt>
                <c:pt idx="11625">
                  <c:v>-88.462500000000006</c:v>
                </c:pt>
                <c:pt idx="11626">
                  <c:v>-88.46050000000001</c:v>
                </c:pt>
                <c:pt idx="11627">
                  <c:v>-88.458500000000001</c:v>
                </c:pt>
                <c:pt idx="11628">
                  <c:v>-88.456500000000005</c:v>
                </c:pt>
                <c:pt idx="11629">
                  <c:v>-88.45450000000001</c:v>
                </c:pt>
                <c:pt idx="11630">
                  <c:v>-88.452500000000001</c:v>
                </c:pt>
                <c:pt idx="11631">
                  <c:v>-88.450500000000005</c:v>
                </c:pt>
                <c:pt idx="11632">
                  <c:v>-88.44850000000001</c:v>
                </c:pt>
                <c:pt idx="11633">
                  <c:v>-88.446500000000015</c:v>
                </c:pt>
                <c:pt idx="11634">
                  <c:v>-88.444500000000005</c:v>
                </c:pt>
                <c:pt idx="11635">
                  <c:v>-88.44250000000001</c:v>
                </c:pt>
                <c:pt idx="11636">
                  <c:v>-88.440500000000014</c:v>
                </c:pt>
                <c:pt idx="11637">
                  <c:v>-88.438500000000005</c:v>
                </c:pt>
                <c:pt idx="11638">
                  <c:v>-88.436500000000009</c:v>
                </c:pt>
                <c:pt idx="11639">
                  <c:v>-88.434500000000014</c:v>
                </c:pt>
                <c:pt idx="11640">
                  <c:v>-88.432500000000005</c:v>
                </c:pt>
                <c:pt idx="11641">
                  <c:v>-88.430500000000009</c:v>
                </c:pt>
                <c:pt idx="11642">
                  <c:v>-88.428500000000014</c:v>
                </c:pt>
                <c:pt idx="11643">
                  <c:v>-88.426500000000004</c:v>
                </c:pt>
                <c:pt idx="11644">
                  <c:v>-88.424500000000009</c:v>
                </c:pt>
                <c:pt idx="11645">
                  <c:v>-88.422500000000014</c:v>
                </c:pt>
                <c:pt idx="11646">
                  <c:v>-88.420500000000004</c:v>
                </c:pt>
                <c:pt idx="11647">
                  <c:v>-88.418500000000009</c:v>
                </c:pt>
                <c:pt idx="11648">
                  <c:v>-88.416500000000013</c:v>
                </c:pt>
                <c:pt idx="11649">
                  <c:v>-88.414500000000004</c:v>
                </c:pt>
                <c:pt idx="11650">
                  <c:v>-88.412500000000009</c:v>
                </c:pt>
                <c:pt idx="11651">
                  <c:v>-88.410500000000013</c:v>
                </c:pt>
                <c:pt idx="11652">
                  <c:v>-88.408500000000004</c:v>
                </c:pt>
                <c:pt idx="11653">
                  <c:v>-88.406500000000008</c:v>
                </c:pt>
                <c:pt idx="11654">
                  <c:v>-88.404500000000013</c:v>
                </c:pt>
                <c:pt idx="11655">
                  <c:v>-88.402500000000003</c:v>
                </c:pt>
                <c:pt idx="11656">
                  <c:v>-88.400500000000008</c:v>
                </c:pt>
                <c:pt idx="11657">
                  <c:v>-88.398500000000013</c:v>
                </c:pt>
                <c:pt idx="11658">
                  <c:v>-88.396500000000003</c:v>
                </c:pt>
                <c:pt idx="11659">
                  <c:v>-88.394500000000008</c:v>
                </c:pt>
                <c:pt idx="11660">
                  <c:v>-88.392500000000013</c:v>
                </c:pt>
                <c:pt idx="11661">
                  <c:v>-88.390500000000003</c:v>
                </c:pt>
                <c:pt idx="11662">
                  <c:v>-88.388500000000008</c:v>
                </c:pt>
                <c:pt idx="11663">
                  <c:v>-88.386500000000012</c:v>
                </c:pt>
                <c:pt idx="11664">
                  <c:v>-88.384500000000003</c:v>
                </c:pt>
                <c:pt idx="11665">
                  <c:v>-88.382500000000007</c:v>
                </c:pt>
                <c:pt idx="11666">
                  <c:v>-88.380500000000012</c:v>
                </c:pt>
                <c:pt idx="11667">
                  <c:v>-88.378500000000003</c:v>
                </c:pt>
                <c:pt idx="11668">
                  <c:v>-88.376500000000007</c:v>
                </c:pt>
                <c:pt idx="11669">
                  <c:v>-88.374500000000012</c:v>
                </c:pt>
                <c:pt idx="11670">
                  <c:v>-88.372500000000002</c:v>
                </c:pt>
                <c:pt idx="11671">
                  <c:v>-88.370500000000007</c:v>
                </c:pt>
                <c:pt idx="11672">
                  <c:v>-88.368500000000012</c:v>
                </c:pt>
                <c:pt idx="11673">
                  <c:v>-88.366500000000002</c:v>
                </c:pt>
                <c:pt idx="11674">
                  <c:v>-88.364500000000007</c:v>
                </c:pt>
                <c:pt idx="11675">
                  <c:v>-88.362500000000011</c:v>
                </c:pt>
                <c:pt idx="11676">
                  <c:v>-88.360500000000002</c:v>
                </c:pt>
                <c:pt idx="11677">
                  <c:v>-88.358500000000006</c:v>
                </c:pt>
                <c:pt idx="11678">
                  <c:v>-88.356500000000011</c:v>
                </c:pt>
                <c:pt idx="11679">
                  <c:v>-88.354500000000002</c:v>
                </c:pt>
                <c:pt idx="11680">
                  <c:v>-88.352500000000006</c:v>
                </c:pt>
                <c:pt idx="11681">
                  <c:v>-88.350500000000011</c:v>
                </c:pt>
                <c:pt idx="11682">
                  <c:v>-88.348500000000001</c:v>
                </c:pt>
                <c:pt idx="11683">
                  <c:v>-88.346500000000006</c:v>
                </c:pt>
                <c:pt idx="11684">
                  <c:v>-88.344500000000011</c:v>
                </c:pt>
                <c:pt idx="11685">
                  <c:v>-88.342500000000001</c:v>
                </c:pt>
                <c:pt idx="11686">
                  <c:v>-88.340500000000006</c:v>
                </c:pt>
                <c:pt idx="11687">
                  <c:v>-88.33850000000001</c:v>
                </c:pt>
                <c:pt idx="11688">
                  <c:v>-88.336500000000001</c:v>
                </c:pt>
                <c:pt idx="11689">
                  <c:v>-88.334500000000006</c:v>
                </c:pt>
                <c:pt idx="11690">
                  <c:v>-88.33250000000001</c:v>
                </c:pt>
                <c:pt idx="11691">
                  <c:v>-88.330500000000001</c:v>
                </c:pt>
                <c:pt idx="11692">
                  <c:v>-88.328500000000005</c:v>
                </c:pt>
                <c:pt idx="11693">
                  <c:v>-88.32650000000001</c:v>
                </c:pt>
                <c:pt idx="11694">
                  <c:v>-88.3245</c:v>
                </c:pt>
                <c:pt idx="11695">
                  <c:v>-88.322500000000005</c:v>
                </c:pt>
                <c:pt idx="11696">
                  <c:v>-88.32050000000001</c:v>
                </c:pt>
                <c:pt idx="11697">
                  <c:v>-88.3185</c:v>
                </c:pt>
                <c:pt idx="11698">
                  <c:v>-88.316500000000005</c:v>
                </c:pt>
                <c:pt idx="11699">
                  <c:v>-88.31450000000001</c:v>
                </c:pt>
                <c:pt idx="11700">
                  <c:v>-88.3125</c:v>
                </c:pt>
                <c:pt idx="11701">
                  <c:v>-88.310500000000005</c:v>
                </c:pt>
                <c:pt idx="11702">
                  <c:v>-88.308500000000009</c:v>
                </c:pt>
                <c:pt idx="11703">
                  <c:v>-88.3065</c:v>
                </c:pt>
                <c:pt idx="11704">
                  <c:v>-88.304500000000004</c:v>
                </c:pt>
                <c:pt idx="11705">
                  <c:v>-88.302500000000009</c:v>
                </c:pt>
                <c:pt idx="11706">
                  <c:v>-88.3005</c:v>
                </c:pt>
                <c:pt idx="11707">
                  <c:v>-88.298500000000004</c:v>
                </c:pt>
                <c:pt idx="11708">
                  <c:v>-88.296500000000009</c:v>
                </c:pt>
                <c:pt idx="11709">
                  <c:v>-88.294499999999999</c:v>
                </c:pt>
                <c:pt idx="11710">
                  <c:v>-88.292500000000004</c:v>
                </c:pt>
                <c:pt idx="11711">
                  <c:v>-88.290500000000009</c:v>
                </c:pt>
                <c:pt idx="11712">
                  <c:v>-88.288499999999999</c:v>
                </c:pt>
                <c:pt idx="11713">
                  <c:v>-88.286500000000004</c:v>
                </c:pt>
                <c:pt idx="11714">
                  <c:v>-88.284500000000008</c:v>
                </c:pt>
                <c:pt idx="11715">
                  <c:v>-88.282499999999999</c:v>
                </c:pt>
                <c:pt idx="11716">
                  <c:v>-88.280500000000004</c:v>
                </c:pt>
                <c:pt idx="11717">
                  <c:v>-88.278500000000008</c:v>
                </c:pt>
                <c:pt idx="11718">
                  <c:v>-88.276499999999999</c:v>
                </c:pt>
                <c:pt idx="11719">
                  <c:v>-88.274500000000003</c:v>
                </c:pt>
                <c:pt idx="11720">
                  <c:v>-88.272500000000008</c:v>
                </c:pt>
                <c:pt idx="11721">
                  <c:v>-88.270499999999998</c:v>
                </c:pt>
                <c:pt idx="11722">
                  <c:v>-88.268500000000003</c:v>
                </c:pt>
                <c:pt idx="11723">
                  <c:v>-88.266500000000008</c:v>
                </c:pt>
                <c:pt idx="11724">
                  <c:v>-88.264499999999998</c:v>
                </c:pt>
                <c:pt idx="11725">
                  <c:v>-88.262500000000003</c:v>
                </c:pt>
                <c:pt idx="11726">
                  <c:v>-88.260500000000008</c:v>
                </c:pt>
                <c:pt idx="11727">
                  <c:v>-88.258499999999998</c:v>
                </c:pt>
                <c:pt idx="11728">
                  <c:v>-88.256500000000003</c:v>
                </c:pt>
                <c:pt idx="11729">
                  <c:v>-88.254500000000007</c:v>
                </c:pt>
                <c:pt idx="11730">
                  <c:v>-88.252499999999998</c:v>
                </c:pt>
                <c:pt idx="11731">
                  <c:v>-88.250500000000002</c:v>
                </c:pt>
                <c:pt idx="11732">
                  <c:v>-88.248500000000007</c:v>
                </c:pt>
                <c:pt idx="11733">
                  <c:v>-88.246499999999997</c:v>
                </c:pt>
                <c:pt idx="11734">
                  <c:v>-88.244500000000002</c:v>
                </c:pt>
                <c:pt idx="11735">
                  <c:v>-88.242500000000007</c:v>
                </c:pt>
                <c:pt idx="11736">
                  <c:v>-88.240499999999997</c:v>
                </c:pt>
                <c:pt idx="11737">
                  <c:v>-88.238500000000002</c:v>
                </c:pt>
                <c:pt idx="11738">
                  <c:v>-88.236500000000007</c:v>
                </c:pt>
                <c:pt idx="11739">
                  <c:v>-88.234499999999997</c:v>
                </c:pt>
                <c:pt idx="11740">
                  <c:v>-88.232500000000002</c:v>
                </c:pt>
                <c:pt idx="11741">
                  <c:v>-88.230500000000006</c:v>
                </c:pt>
                <c:pt idx="11742">
                  <c:v>-88.228499999999997</c:v>
                </c:pt>
                <c:pt idx="11743">
                  <c:v>-88.226500000000001</c:v>
                </c:pt>
                <c:pt idx="11744">
                  <c:v>-88.224500000000006</c:v>
                </c:pt>
                <c:pt idx="11745">
                  <c:v>-88.222500000000011</c:v>
                </c:pt>
                <c:pt idx="11746">
                  <c:v>-88.220500000000001</c:v>
                </c:pt>
                <c:pt idx="11747">
                  <c:v>-88.218500000000006</c:v>
                </c:pt>
                <c:pt idx="11748">
                  <c:v>-88.216500000000011</c:v>
                </c:pt>
                <c:pt idx="11749">
                  <c:v>-88.214500000000001</c:v>
                </c:pt>
                <c:pt idx="11750">
                  <c:v>-88.212500000000006</c:v>
                </c:pt>
                <c:pt idx="11751">
                  <c:v>-88.21050000000001</c:v>
                </c:pt>
                <c:pt idx="11752">
                  <c:v>-88.208500000000001</c:v>
                </c:pt>
                <c:pt idx="11753">
                  <c:v>-88.206500000000005</c:v>
                </c:pt>
                <c:pt idx="11754">
                  <c:v>-88.20450000000001</c:v>
                </c:pt>
                <c:pt idx="11755">
                  <c:v>-88.202500000000001</c:v>
                </c:pt>
                <c:pt idx="11756">
                  <c:v>-88.200500000000005</c:v>
                </c:pt>
                <c:pt idx="11757">
                  <c:v>-88.19850000000001</c:v>
                </c:pt>
                <c:pt idx="11758">
                  <c:v>-88.196500000000015</c:v>
                </c:pt>
                <c:pt idx="11759">
                  <c:v>-88.194500000000005</c:v>
                </c:pt>
                <c:pt idx="11760">
                  <c:v>-88.19250000000001</c:v>
                </c:pt>
                <c:pt idx="11761">
                  <c:v>-88.190500000000014</c:v>
                </c:pt>
                <c:pt idx="11762">
                  <c:v>-88.188500000000005</c:v>
                </c:pt>
                <c:pt idx="11763">
                  <c:v>-88.186500000000009</c:v>
                </c:pt>
                <c:pt idx="11764">
                  <c:v>-88.184500000000014</c:v>
                </c:pt>
                <c:pt idx="11765">
                  <c:v>-88.182500000000005</c:v>
                </c:pt>
                <c:pt idx="11766">
                  <c:v>-88.180500000000009</c:v>
                </c:pt>
                <c:pt idx="11767">
                  <c:v>-88.178500000000014</c:v>
                </c:pt>
                <c:pt idx="11768">
                  <c:v>-88.176500000000004</c:v>
                </c:pt>
                <c:pt idx="11769">
                  <c:v>-88.174500000000009</c:v>
                </c:pt>
                <c:pt idx="11770">
                  <c:v>-88.172500000000014</c:v>
                </c:pt>
                <c:pt idx="11771">
                  <c:v>-88.170500000000004</c:v>
                </c:pt>
                <c:pt idx="11772">
                  <c:v>-88.168500000000009</c:v>
                </c:pt>
                <c:pt idx="11773">
                  <c:v>-88.166500000000013</c:v>
                </c:pt>
                <c:pt idx="11774">
                  <c:v>-88.164500000000004</c:v>
                </c:pt>
                <c:pt idx="11775">
                  <c:v>-88.162500000000009</c:v>
                </c:pt>
                <c:pt idx="11776">
                  <c:v>-88.160500000000013</c:v>
                </c:pt>
                <c:pt idx="11777">
                  <c:v>-88.158500000000004</c:v>
                </c:pt>
                <c:pt idx="11778">
                  <c:v>-88.156500000000008</c:v>
                </c:pt>
                <c:pt idx="11779">
                  <c:v>-88.154500000000013</c:v>
                </c:pt>
                <c:pt idx="11780">
                  <c:v>-88.152500000000003</c:v>
                </c:pt>
                <c:pt idx="11781">
                  <c:v>-88.150500000000008</c:v>
                </c:pt>
                <c:pt idx="11782">
                  <c:v>-88.148500000000013</c:v>
                </c:pt>
                <c:pt idx="11783">
                  <c:v>-88.146500000000003</c:v>
                </c:pt>
                <c:pt idx="11784">
                  <c:v>-88.144500000000008</c:v>
                </c:pt>
                <c:pt idx="11785">
                  <c:v>-88.142500000000013</c:v>
                </c:pt>
                <c:pt idx="11786">
                  <c:v>-88.140500000000003</c:v>
                </c:pt>
                <c:pt idx="11787">
                  <c:v>-88.138500000000008</c:v>
                </c:pt>
                <c:pt idx="11788">
                  <c:v>-88.136500000000012</c:v>
                </c:pt>
                <c:pt idx="11789">
                  <c:v>-88.134500000000003</c:v>
                </c:pt>
                <c:pt idx="11790">
                  <c:v>-88.132500000000007</c:v>
                </c:pt>
                <c:pt idx="11791">
                  <c:v>-88.130500000000012</c:v>
                </c:pt>
                <c:pt idx="11792">
                  <c:v>-88.128500000000003</c:v>
                </c:pt>
                <c:pt idx="11793">
                  <c:v>-88.126500000000007</c:v>
                </c:pt>
                <c:pt idx="11794">
                  <c:v>-88.124500000000012</c:v>
                </c:pt>
                <c:pt idx="11795">
                  <c:v>-88.122500000000002</c:v>
                </c:pt>
                <c:pt idx="11796">
                  <c:v>-88.120500000000007</c:v>
                </c:pt>
                <c:pt idx="11797">
                  <c:v>-88.118500000000012</c:v>
                </c:pt>
                <c:pt idx="11798">
                  <c:v>-88.116500000000002</c:v>
                </c:pt>
                <c:pt idx="11799">
                  <c:v>-88.114500000000007</c:v>
                </c:pt>
                <c:pt idx="11800">
                  <c:v>-88.112500000000011</c:v>
                </c:pt>
                <c:pt idx="11801">
                  <c:v>-88.110500000000002</c:v>
                </c:pt>
                <c:pt idx="11802">
                  <c:v>-88.108500000000006</c:v>
                </c:pt>
                <c:pt idx="11803">
                  <c:v>-88.106500000000011</c:v>
                </c:pt>
                <c:pt idx="11804">
                  <c:v>-88.104500000000002</c:v>
                </c:pt>
                <c:pt idx="11805">
                  <c:v>-88.102500000000006</c:v>
                </c:pt>
                <c:pt idx="11806">
                  <c:v>-88.100500000000011</c:v>
                </c:pt>
                <c:pt idx="11807">
                  <c:v>-88.098500000000001</c:v>
                </c:pt>
                <c:pt idx="11808">
                  <c:v>-88.096500000000006</c:v>
                </c:pt>
                <c:pt idx="11809">
                  <c:v>-88.094500000000011</c:v>
                </c:pt>
                <c:pt idx="11810">
                  <c:v>-88.092500000000001</c:v>
                </c:pt>
                <c:pt idx="11811">
                  <c:v>-88.090500000000006</c:v>
                </c:pt>
                <c:pt idx="11812">
                  <c:v>-88.08850000000001</c:v>
                </c:pt>
                <c:pt idx="11813">
                  <c:v>-88.086500000000001</c:v>
                </c:pt>
                <c:pt idx="11814">
                  <c:v>-88.084500000000006</c:v>
                </c:pt>
                <c:pt idx="11815">
                  <c:v>-88.08250000000001</c:v>
                </c:pt>
                <c:pt idx="11816">
                  <c:v>-88.080500000000001</c:v>
                </c:pt>
                <c:pt idx="11817">
                  <c:v>-88.078500000000005</c:v>
                </c:pt>
                <c:pt idx="11818">
                  <c:v>-88.07650000000001</c:v>
                </c:pt>
                <c:pt idx="11819">
                  <c:v>-88.0745</c:v>
                </c:pt>
                <c:pt idx="11820">
                  <c:v>-88.072500000000005</c:v>
                </c:pt>
                <c:pt idx="11821">
                  <c:v>-88.07050000000001</c:v>
                </c:pt>
                <c:pt idx="11822">
                  <c:v>-88.0685</c:v>
                </c:pt>
                <c:pt idx="11823">
                  <c:v>-88.066500000000005</c:v>
                </c:pt>
                <c:pt idx="11824">
                  <c:v>-88.06450000000001</c:v>
                </c:pt>
                <c:pt idx="11825">
                  <c:v>-88.0625</c:v>
                </c:pt>
                <c:pt idx="11826">
                  <c:v>-88.060500000000005</c:v>
                </c:pt>
                <c:pt idx="11827">
                  <c:v>-88.058500000000009</c:v>
                </c:pt>
                <c:pt idx="11828">
                  <c:v>-88.0565</c:v>
                </c:pt>
                <c:pt idx="11829">
                  <c:v>-88.054500000000004</c:v>
                </c:pt>
                <c:pt idx="11830">
                  <c:v>-88.052500000000009</c:v>
                </c:pt>
                <c:pt idx="11831">
                  <c:v>-88.0505</c:v>
                </c:pt>
                <c:pt idx="11832">
                  <c:v>-88.048500000000004</c:v>
                </c:pt>
                <c:pt idx="11833">
                  <c:v>-88.046500000000009</c:v>
                </c:pt>
                <c:pt idx="11834">
                  <c:v>-88.044499999999999</c:v>
                </c:pt>
                <c:pt idx="11835">
                  <c:v>-88.042500000000004</c:v>
                </c:pt>
                <c:pt idx="11836">
                  <c:v>-88.040500000000009</c:v>
                </c:pt>
                <c:pt idx="11837">
                  <c:v>-88.038499999999999</c:v>
                </c:pt>
                <c:pt idx="11838">
                  <c:v>-88.036500000000004</c:v>
                </c:pt>
                <c:pt idx="11839">
                  <c:v>-88.034500000000008</c:v>
                </c:pt>
                <c:pt idx="11840">
                  <c:v>-88.032499999999999</c:v>
                </c:pt>
                <c:pt idx="11841">
                  <c:v>-88.030500000000004</c:v>
                </c:pt>
                <c:pt idx="11842">
                  <c:v>-88.028500000000008</c:v>
                </c:pt>
                <c:pt idx="11843">
                  <c:v>-88.026499999999999</c:v>
                </c:pt>
                <c:pt idx="11844">
                  <c:v>-88.024500000000003</c:v>
                </c:pt>
                <c:pt idx="11845">
                  <c:v>-88.022500000000008</c:v>
                </c:pt>
                <c:pt idx="11846">
                  <c:v>-88.020499999999998</c:v>
                </c:pt>
                <c:pt idx="11847">
                  <c:v>-88.018500000000003</c:v>
                </c:pt>
                <c:pt idx="11848">
                  <c:v>-88.016500000000008</c:v>
                </c:pt>
                <c:pt idx="11849">
                  <c:v>-88.014499999999998</c:v>
                </c:pt>
                <c:pt idx="11850">
                  <c:v>-88.012500000000003</c:v>
                </c:pt>
                <c:pt idx="11851">
                  <c:v>-88.010500000000008</c:v>
                </c:pt>
                <c:pt idx="11852">
                  <c:v>-88.008499999999998</c:v>
                </c:pt>
                <c:pt idx="11853">
                  <c:v>-88.006500000000003</c:v>
                </c:pt>
                <c:pt idx="11854">
                  <c:v>-88.004500000000007</c:v>
                </c:pt>
                <c:pt idx="11855">
                  <c:v>-88.002499999999998</c:v>
                </c:pt>
                <c:pt idx="11856">
                  <c:v>-88.000500000000002</c:v>
                </c:pt>
                <c:pt idx="11857">
                  <c:v>-87.998500000000007</c:v>
                </c:pt>
                <c:pt idx="11858">
                  <c:v>-87.996499999999997</c:v>
                </c:pt>
                <c:pt idx="11859">
                  <c:v>-87.994500000000002</c:v>
                </c:pt>
                <c:pt idx="11860">
                  <c:v>-87.992500000000007</c:v>
                </c:pt>
                <c:pt idx="11861">
                  <c:v>-87.990499999999997</c:v>
                </c:pt>
                <c:pt idx="11862">
                  <c:v>-87.988500000000002</c:v>
                </c:pt>
                <c:pt idx="11863">
                  <c:v>-87.986500000000007</c:v>
                </c:pt>
                <c:pt idx="11864">
                  <c:v>-87.984499999999997</c:v>
                </c:pt>
                <c:pt idx="11865">
                  <c:v>-87.982500000000002</c:v>
                </c:pt>
                <c:pt idx="11866">
                  <c:v>-87.980500000000006</c:v>
                </c:pt>
                <c:pt idx="11867">
                  <c:v>-87.978499999999997</c:v>
                </c:pt>
                <c:pt idx="11868">
                  <c:v>-87.976500000000001</c:v>
                </c:pt>
                <c:pt idx="11869">
                  <c:v>-87.974500000000006</c:v>
                </c:pt>
                <c:pt idx="11870">
                  <c:v>-87.972500000000011</c:v>
                </c:pt>
                <c:pt idx="11871">
                  <c:v>-87.970500000000001</c:v>
                </c:pt>
                <c:pt idx="11872">
                  <c:v>-87.968500000000006</c:v>
                </c:pt>
                <c:pt idx="11873">
                  <c:v>-87.966500000000011</c:v>
                </c:pt>
                <c:pt idx="11874">
                  <c:v>-87.964500000000001</c:v>
                </c:pt>
                <c:pt idx="11875">
                  <c:v>-87.962500000000006</c:v>
                </c:pt>
                <c:pt idx="11876">
                  <c:v>-87.96050000000001</c:v>
                </c:pt>
                <c:pt idx="11877">
                  <c:v>-87.958500000000001</c:v>
                </c:pt>
                <c:pt idx="11878">
                  <c:v>-87.956500000000005</c:v>
                </c:pt>
                <c:pt idx="11879">
                  <c:v>-87.95450000000001</c:v>
                </c:pt>
                <c:pt idx="11880">
                  <c:v>-87.952500000000001</c:v>
                </c:pt>
                <c:pt idx="11881">
                  <c:v>-87.950500000000005</c:v>
                </c:pt>
                <c:pt idx="11882">
                  <c:v>-87.94850000000001</c:v>
                </c:pt>
                <c:pt idx="11883">
                  <c:v>-87.946500000000015</c:v>
                </c:pt>
                <c:pt idx="11884">
                  <c:v>-87.944500000000005</c:v>
                </c:pt>
                <c:pt idx="11885">
                  <c:v>-87.94250000000001</c:v>
                </c:pt>
                <c:pt idx="11886">
                  <c:v>-87.940500000000014</c:v>
                </c:pt>
                <c:pt idx="11887">
                  <c:v>-87.938500000000005</c:v>
                </c:pt>
                <c:pt idx="11888">
                  <c:v>-87.936500000000009</c:v>
                </c:pt>
                <c:pt idx="11889">
                  <c:v>-87.934500000000014</c:v>
                </c:pt>
                <c:pt idx="11890">
                  <c:v>-87.932500000000005</c:v>
                </c:pt>
                <c:pt idx="11891">
                  <c:v>-87.930500000000009</c:v>
                </c:pt>
                <c:pt idx="11892">
                  <c:v>-87.928500000000014</c:v>
                </c:pt>
                <c:pt idx="11893">
                  <c:v>-87.926500000000004</c:v>
                </c:pt>
                <c:pt idx="11894">
                  <c:v>-87.924500000000009</c:v>
                </c:pt>
                <c:pt idx="11895">
                  <c:v>-87.922500000000014</c:v>
                </c:pt>
                <c:pt idx="11896">
                  <c:v>-87.920500000000004</c:v>
                </c:pt>
                <c:pt idx="11897">
                  <c:v>-87.918500000000009</c:v>
                </c:pt>
                <c:pt idx="11898">
                  <c:v>-87.916500000000013</c:v>
                </c:pt>
                <c:pt idx="11899">
                  <c:v>-87.914500000000004</c:v>
                </c:pt>
                <c:pt idx="11900">
                  <c:v>-87.912500000000009</c:v>
                </c:pt>
                <c:pt idx="11901">
                  <c:v>-87.910500000000013</c:v>
                </c:pt>
                <c:pt idx="11902">
                  <c:v>-87.908500000000004</c:v>
                </c:pt>
                <c:pt idx="11903">
                  <c:v>-87.906500000000008</c:v>
                </c:pt>
                <c:pt idx="11904">
                  <c:v>-87.904500000000013</c:v>
                </c:pt>
                <c:pt idx="11905">
                  <c:v>-87.902500000000003</c:v>
                </c:pt>
                <c:pt idx="11906">
                  <c:v>-87.900500000000008</c:v>
                </c:pt>
                <c:pt idx="11907">
                  <c:v>-87.898500000000013</c:v>
                </c:pt>
                <c:pt idx="11908">
                  <c:v>-87.896500000000003</c:v>
                </c:pt>
                <c:pt idx="11909">
                  <c:v>-87.894500000000008</c:v>
                </c:pt>
                <c:pt idx="11910">
                  <c:v>-87.892500000000013</c:v>
                </c:pt>
                <c:pt idx="11911">
                  <c:v>-87.890500000000003</c:v>
                </c:pt>
                <c:pt idx="11912">
                  <c:v>-87.888500000000008</c:v>
                </c:pt>
                <c:pt idx="11913">
                  <c:v>-87.886500000000012</c:v>
                </c:pt>
                <c:pt idx="11914">
                  <c:v>-87.884500000000003</c:v>
                </c:pt>
                <c:pt idx="11915">
                  <c:v>-87.882500000000007</c:v>
                </c:pt>
                <c:pt idx="11916">
                  <c:v>-87.880500000000012</c:v>
                </c:pt>
                <c:pt idx="11917">
                  <c:v>-87.878500000000003</c:v>
                </c:pt>
                <c:pt idx="11918">
                  <c:v>-87.876500000000007</c:v>
                </c:pt>
                <c:pt idx="11919">
                  <c:v>-87.874500000000012</c:v>
                </c:pt>
                <c:pt idx="11920">
                  <c:v>-87.872500000000002</c:v>
                </c:pt>
                <c:pt idx="11921">
                  <c:v>-87.870500000000007</c:v>
                </c:pt>
                <c:pt idx="11922">
                  <c:v>-87.868500000000012</c:v>
                </c:pt>
                <c:pt idx="11923">
                  <c:v>-87.866500000000002</c:v>
                </c:pt>
                <c:pt idx="11924">
                  <c:v>-87.864500000000007</c:v>
                </c:pt>
                <c:pt idx="11925">
                  <c:v>-87.862500000000011</c:v>
                </c:pt>
                <c:pt idx="11926">
                  <c:v>-87.860500000000002</c:v>
                </c:pt>
                <c:pt idx="11927">
                  <c:v>-87.858500000000006</c:v>
                </c:pt>
                <c:pt idx="11928">
                  <c:v>-87.856500000000011</c:v>
                </c:pt>
                <c:pt idx="11929">
                  <c:v>-87.854500000000002</c:v>
                </c:pt>
                <c:pt idx="11930">
                  <c:v>-87.852500000000006</c:v>
                </c:pt>
                <c:pt idx="11931">
                  <c:v>-87.850500000000011</c:v>
                </c:pt>
                <c:pt idx="11932">
                  <c:v>-87.848500000000001</c:v>
                </c:pt>
                <c:pt idx="11933">
                  <c:v>-87.846500000000006</c:v>
                </c:pt>
                <c:pt idx="11934">
                  <c:v>-87.844500000000011</c:v>
                </c:pt>
                <c:pt idx="11935">
                  <c:v>-87.842500000000001</c:v>
                </c:pt>
                <c:pt idx="11936">
                  <c:v>-87.840500000000006</c:v>
                </c:pt>
                <c:pt idx="11937">
                  <c:v>-87.83850000000001</c:v>
                </c:pt>
                <c:pt idx="11938">
                  <c:v>-87.836500000000001</c:v>
                </c:pt>
                <c:pt idx="11939">
                  <c:v>-87.834500000000006</c:v>
                </c:pt>
                <c:pt idx="11940">
                  <c:v>-87.83250000000001</c:v>
                </c:pt>
                <c:pt idx="11941">
                  <c:v>-87.830500000000001</c:v>
                </c:pt>
                <c:pt idx="11942">
                  <c:v>-87.828500000000005</c:v>
                </c:pt>
                <c:pt idx="11943">
                  <c:v>-87.82650000000001</c:v>
                </c:pt>
                <c:pt idx="11944">
                  <c:v>-87.8245</c:v>
                </c:pt>
                <c:pt idx="11945">
                  <c:v>-87.822500000000005</c:v>
                </c:pt>
                <c:pt idx="11946">
                  <c:v>-87.82050000000001</c:v>
                </c:pt>
                <c:pt idx="11947">
                  <c:v>-87.8185</c:v>
                </c:pt>
                <c:pt idx="11948">
                  <c:v>-87.816500000000005</c:v>
                </c:pt>
                <c:pt idx="11949">
                  <c:v>-87.81450000000001</c:v>
                </c:pt>
                <c:pt idx="11950">
                  <c:v>-87.8125</c:v>
                </c:pt>
                <c:pt idx="11951">
                  <c:v>-87.810500000000005</c:v>
                </c:pt>
                <c:pt idx="11952">
                  <c:v>-87.808500000000009</c:v>
                </c:pt>
                <c:pt idx="11953">
                  <c:v>-87.8065</c:v>
                </c:pt>
                <c:pt idx="11954">
                  <c:v>-87.804500000000004</c:v>
                </c:pt>
                <c:pt idx="11955">
                  <c:v>-87.802500000000009</c:v>
                </c:pt>
                <c:pt idx="11956">
                  <c:v>-87.8005</c:v>
                </c:pt>
                <c:pt idx="11957">
                  <c:v>-87.798500000000004</c:v>
                </c:pt>
                <c:pt idx="11958">
                  <c:v>-87.796500000000009</c:v>
                </c:pt>
                <c:pt idx="11959">
                  <c:v>-87.794499999999999</c:v>
                </c:pt>
                <c:pt idx="11960">
                  <c:v>-87.792500000000004</c:v>
                </c:pt>
                <c:pt idx="11961">
                  <c:v>-87.790500000000009</c:v>
                </c:pt>
                <c:pt idx="11962">
                  <c:v>-87.788499999999999</c:v>
                </c:pt>
                <c:pt idx="11963">
                  <c:v>-87.786500000000004</c:v>
                </c:pt>
                <c:pt idx="11964">
                  <c:v>-87.784500000000008</c:v>
                </c:pt>
                <c:pt idx="11965">
                  <c:v>-87.782499999999999</c:v>
                </c:pt>
                <c:pt idx="11966">
                  <c:v>-87.780500000000004</c:v>
                </c:pt>
                <c:pt idx="11967">
                  <c:v>-87.778500000000008</c:v>
                </c:pt>
                <c:pt idx="11968">
                  <c:v>-87.776499999999999</c:v>
                </c:pt>
                <c:pt idx="11969">
                  <c:v>-87.774500000000003</c:v>
                </c:pt>
                <c:pt idx="11970">
                  <c:v>-87.772500000000008</c:v>
                </c:pt>
                <c:pt idx="11971">
                  <c:v>-87.770499999999998</c:v>
                </c:pt>
                <c:pt idx="11972">
                  <c:v>-87.768500000000003</c:v>
                </c:pt>
                <c:pt idx="11973">
                  <c:v>-87.766500000000008</c:v>
                </c:pt>
                <c:pt idx="11974">
                  <c:v>-87.764499999999998</c:v>
                </c:pt>
                <c:pt idx="11975">
                  <c:v>-87.762500000000003</c:v>
                </c:pt>
                <c:pt idx="11976">
                  <c:v>-87.760500000000008</c:v>
                </c:pt>
                <c:pt idx="11977">
                  <c:v>-87.758499999999998</c:v>
                </c:pt>
                <c:pt idx="11978">
                  <c:v>-87.756500000000003</c:v>
                </c:pt>
                <c:pt idx="11979">
                  <c:v>-87.754500000000007</c:v>
                </c:pt>
                <c:pt idx="11980">
                  <c:v>-87.752499999999998</c:v>
                </c:pt>
                <c:pt idx="11981">
                  <c:v>-87.750500000000002</c:v>
                </c:pt>
                <c:pt idx="11982">
                  <c:v>-87.748500000000007</c:v>
                </c:pt>
                <c:pt idx="11983">
                  <c:v>-87.746499999999997</c:v>
                </c:pt>
                <c:pt idx="11984">
                  <c:v>-87.744500000000002</c:v>
                </c:pt>
                <c:pt idx="11985">
                  <c:v>-87.742500000000007</c:v>
                </c:pt>
                <c:pt idx="11986">
                  <c:v>-87.740499999999997</c:v>
                </c:pt>
                <c:pt idx="11987">
                  <c:v>-87.738500000000002</c:v>
                </c:pt>
                <c:pt idx="11988">
                  <c:v>-87.736500000000007</c:v>
                </c:pt>
                <c:pt idx="11989">
                  <c:v>-87.734499999999997</c:v>
                </c:pt>
                <c:pt idx="11990">
                  <c:v>-87.732500000000002</c:v>
                </c:pt>
                <c:pt idx="11991">
                  <c:v>-87.730500000000006</c:v>
                </c:pt>
                <c:pt idx="11992">
                  <c:v>-87.728499999999997</c:v>
                </c:pt>
                <c:pt idx="11993">
                  <c:v>-87.726500000000001</c:v>
                </c:pt>
                <c:pt idx="11994">
                  <c:v>-87.724500000000006</c:v>
                </c:pt>
                <c:pt idx="11995">
                  <c:v>-87.722500000000011</c:v>
                </c:pt>
                <c:pt idx="11996">
                  <c:v>-87.720500000000001</c:v>
                </c:pt>
                <c:pt idx="11997">
                  <c:v>-87.718500000000006</c:v>
                </c:pt>
                <c:pt idx="11998">
                  <c:v>-87.716500000000011</c:v>
                </c:pt>
                <c:pt idx="11999">
                  <c:v>-87.714500000000001</c:v>
                </c:pt>
                <c:pt idx="12000">
                  <c:v>-87.712500000000006</c:v>
                </c:pt>
                <c:pt idx="12001">
                  <c:v>-87.71050000000001</c:v>
                </c:pt>
                <c:pt idx="12002">
                  <c:v>-87.708500000000001</c:v>
                </c:pt>
                <c:pt idx="12003">
                  <c:v>-87.706500000000005</c:v>
                </c:pt>
                <c:pt idx="12004">
                  <c:v>-87.70450000000001</c:v>
                </c:pt>
                <c:pt idx="12005">
                  <c:v>-87.702500000000001</c:v>
                </c:pt>
                <c:pt idx="12006">
                  <c:v>-87.700500000000005</c:v>
                </c:pt>
                <c:pt idx="12007">
                  <c:v>-87.69850000000001</c:v>
                </c:pt>
                <c:pt idx="12008">
                  <c:v>-87.696500000000015</c:v>
                </c:pt>
                <c:pt idx="12009">
                  <c:v>-87.694500000000005</c:v>
                </c:pt>
                <c:pt idx="12010">
                  <c:v>-87.69250000000001</c:v>
                </c:pt>
                <c:pt idx="12011">
                  <c:v>-87.690500000000014</c:v>
                </c:pt>
                <c:pt idx="12012">
                  <c:v>-87.688500000000005</c:v>
                </c:pt>
                <c:pt idx="12013">
                  <c:v>-87.686500000000009</c:v>
                </c:pt>
                <c:pt idx="12014">
                  <c:v>-87.684500000000014</c:v>
                </c:pt>
                <c:pt idx="12015">
                  <c:v>-87.682500000000005</c:v>
                </c:pt>
                <c:pt idx="12016">
                  <c:v>-87.680500000000009</c:v>
                </c:pt>
                <c:pt idx="12017">
                  <c:v>-87.678500000000014</c:v>
                </c:pt>
                <c:pt idx="12018">
                  <c:v>-87.676500000000004</c:v>
                </c:pt>
                <c:pt idx="12019">
                  <c:v>-87.674500000000009</c:v>
                </c:pt>
                <c:pt idx="12020">
                  <c:v>-87.672500000000014</c:v>
                </c:pt>
                <c:pt idx="12021">
                  <c:v>-87.670500000000004</c:v>
                </c:pt>
                <c:pt idx="12022">
                  <c:v>-87.668500000000009</c:v>
                </c:pt>
                <c:pt idx="12023">
                  <c:v>-87.666500000000013</c:v>
                </c:pt>
                <c:pt idx="12024">
                  <c:v>-87.664500000000004</c:v>
                </c:pt>
                <c:pt idx="12025">
                  <c:v>-87.662500000000009</c:v>
                </c:pt>
                <c:pt idx="12026">
                  <c:v>-87.660500000000013</c:v>
                </c:pt>
                <c:pt idx="12027">
                  <c:v>-87.658500000000004</c:v>
                </c:pt>
                <c:pt idx="12028">
                  <c:v>-87.656500000000008</c:v>
                </c:pt>
                <c:pt idx="12029">
                  <c:v>-87.654500000000013</c:v>
                </c:pt>
                <c:pt idx="12030">
                  <c:v>-87.652500000000003</c:v>
                </c:pt>
                <c:pt idx="12031">
                  <c:v>-87.650500000000008</c:v>
                </c:pt>
                <c:pt idx="12032">
                  <c:v>-87.648500000000013</c:v>
                </c:pt>
                <c:pt idx="12033">
                  <c:v>-87.646500000000003</c:v>
                </c:pt>
                <c:pt idx="12034">
                  <c:v>-87.644500000000008</c:v>
                </c:pt>
                <c:pt idx="12035">
                  <c:v>-87.642500000000013</c:v>
                </c:pt>
                <c:pt idx="12036">
                  <c:v>-87.640500000000003</c:v>
                </c:pt>
                <c:pt idx="12037">
                  <c:v>-87.638500000000008</c:v>
                </c:pt>
                <c:pt idx="12038">
                  <c:v>-87.636500000000012</c:v>
                </c:pt>
                <c:pt idx="12039">
                  <c:v>-87.634500000000003</c:v>
                </c:pt>
                <c:pt idx="12040">
                  <c:v>-87.632500000000007</c:v>
                </c:pt>
                <c:pt idx="12041">
                  <c:v>-87.630500000000012</c:v>
                </c:pt>
                <c:pt idx="12042">
                  <c:v>-87.628500000000003</c:v>
                </c:pt>
                <c:pt idx="12043">
                  <c:v>-87.626500000000007</c:v>
                </c:pt>
                <c:pt idx="12044">
                  <c:v>-87.624500000000012</c:v>
                </c:pt>
                <c:pt idx="12045">
                  <c:v>-87.622500000000002</c:v>
                </c:pt>
                <c:pt idx="12046">
                  <c:v>-87.620500000000007</c:v>
                </c:pt>
                <c:pt idx="12047">
                  <c:v>-87.618500000000012</c:v>
                </c:pt>
                <c:pt idx="12048">
                  <c:v>-87.616500000000002</c:v>
                </c:pt>
                <c:pt idx="12049">
                  <c:v>-87.614500000000007</c:v>
                </c:pt>
                <c:pt idx="12050">
                  <c:v>-87.612500000000011</c:v>
                </c:pt>
                <c:pt idx="12051">
                  <c:v>-87.610500000000002</c:v>
                </c:pt>
                <c:pt idx="12052">
                  <c:v>-87.608500000000006</c:v>
                </c:pt>
                <c:pt idx="12053">
                  <c:v>-87.606500000000011</c:v>
                </c:pt>
                <c:pt idx="12054">
                  <c:v>-87.604500000000002</c:v>
                </c:pt>
                <c:pt idx="12055">
                  <c:v>-87.602500000000006</c:v>
                </c:pt>
                <c:pt idx="12056">
                  <c:v>-87.600500000000011</c:v>
                </c:pt>
                <c:pt idx="12057">
                  <c:v>-87.598500000000001</c:v>
                </c:pt>
                <c:pt idx="12058">
                  <c:v>-87.596500000000006</c:v>
                </c:pt>
                <c:pt idx="12059">
                  <c:v>-87.594500000000011</c:v>
                </c:pt>
                <c:pt idx="12060">
                  <c:v>-87.592500000000001</c:v>
                </c:pt>
                <c:pt idx="12061">
                  <c:v>-87.590500000000006</c:v>
                </c:pt>
                <c:pt idx="12062">
                  <c:v>-87.58850000000001</c:v>
                </c:pt>
                <c:pt idx="12063">
                  <c:v>-87.586500000000001</c:v>
                </c:pt>
                <c:pt idx="12064">
                  <c:v>-87.584500000000006</c:v>
                </c:pt>
                <c:pt idx="12065">
                  <c:v>-87.58250000000001</c:v>
                </c:pt>
                <c:pt idx="12066">
                  <c:v>-87.580500000000001</c:v>
                </c:pt>
                <c:pt idx="12067">
                  <c:v>-87.578500000000005</c:v>
                </c:pt>
                <c:pt idx="12068">
                  <c:v>-87.57650000000001</c:v>
                </c:pt>
                <c:pt idx="12069">
                  <c:v>-87.5745</c:v>
                </c:pt>
                <c:pt idx="12070">
                  <c:v>-87.572500000000005</c:v>
                </c:pt>
                <c:pt idx="12071">
                  <c:v>-87.57050000000001</c:v>
                </c:pt>
                <c:pt idx="12072">
                  <c:v>-87.5685</c:v>
                </c:pt>
                <c:pt idx="12073">
                  <c:v>-87.566500000000005</c:v>
                </c:pt>
                <c:pt idx="12074">
                  <c:v>-87.56450000000001</c:v>
                </c:pt>
                <c:pt idx="12075">
                  <c:v>-87.5625</c:v>
                </c:pt>
                <c:pt idx="12076">
                  <c:v>-87.560500000000005</c:v>
                </c:pt>
                <c:pt idx="12077">
                  <c:v>-87.558500000000009</c:v>
                </c:pt>
                <c:pt idx="12078">
                  <c:v>-87.5565</c:v>
                </c:pt>
                <c:pt idx="12079">
                  <c:v>-87.554500000000004</c:v>
                </c:pt>
                <c:pt idx="12080">
                  <c:v>-87.552500000000009</c:v>
                </c:pt>
                <c:pt idx="12081">
                  <c:v>-87.5505</c:v>
                </c:pt>
                <c:pt idx="12082">
                  <c:v>-87.548500000000004</c:v>
                </c:pt>
                <c:pt idx="12083">
                  <c:v>-87.546500000000009</c:v>
                </c:pt>
                <c:pt idx="12084">
                  <c:v>-87.544499999999999</c:v>
                </c:pt>
                <c:pt idx="12085">
                  <c:v>-87.542500000000004</c:v>
                </c:pt>
                <c:pt idx="12086">
                  <c:v>-87.540500000000009</c:v>
                </c:pt>
                <c:pt idx="12087">
                  <c:v>-87.538499999999999</c:v>
                </c:pt>
                <c:pt idx="12088">
                  <c:v>-87.536500000000004</c:v>
                </c:pt>
                <c:pt idx="12089">
                  <c:v>-87.534500000000008</c:v>
                </c:pt>
                <c:pt idx="12090">
                  <c:v>-87.532499999999999</c:v>
                </c:pt>
                <c:pt idx="12091">
                  <c:v>-87.530500000000004</c:v>
                </c:pt>
                <c:pt idx="12092">
                  <c:v>-87.528500000000008</c:v>
                </c:pt>
                <c:pt idx="12093">
                  <c:v>-87.526499999999999</c:v>
                </c:pt>
                <c:pt idx="12094">
                  <c:v>-87.524500000000003</c:v>
                </c:pt>
                <c:pt idx="12095">
                  <c:v>-87.522500000000008</c:v>
                </c:pt>
                <c:pt idx="12096">
                  <c:v>-87.520499999999998</c:v>
                </c:pt>
                <c:pt idx="12097">
                  <c:v>-87.518500000000003</c:v>
                </c:pt>
                <c:pt idx="12098">
                  <c:v>-87.516500000000008</c:v>
                </c:pt>
                <c:pt idx="12099">
                  <c:v>-87.514499999999998</c:v>
                </c:pt>
                <c:pt idx="12100">
                  <c:v>-87.512500000000003</c:v>
                </c:pt>
                <c:pt idx="12101">
                  <c:v>-87.510500000000008</c:v>
                </c:pt>
                <c:pt idx="12102">
                  <c:v>-87.508499999999998</c:v>
                </c:pt>
                <c:pt idx="12103">
                  <c:v>-87.506500000000003</c:v>
                </c:pt>
                <c:pt idx="12104">
                  <c:v>-87.504500000000007</c:v>
                </c:pt>
                <c:pt idx="12105">
                  <c:v>-87.502499999999998</c:v>
                </c:pt>
                <c:pt idx="12106">
                  <c:v>-87.500500000000002</c:v>
                </c:pt>
                <c:pt idx="12107">
                  <c:v>-87.498500000000007</c:v>
                </c:pt>
                <c:pt idx="12108">
                  <c:v>-87.496499999999997</c:v>
                </c:pt>
                <c:pt idx="12109">
                  <c:v>-87.494500000000002</c:v>
                </c:pt>
                <c:pt idx="12110">
                  <c:v>-87.492500000000007</c:v>
                </c:pt>
                <c:pt idx="12111">
                  <c:v>-87.490499999999997</c:v>
                </c:pt>
                <c:pt idx="12112">
                  <c:v>-87.488500000000002</c:v>
                </c:pt>
                <c:pt idx="12113">
                  <c:v>-87.486500000000007</c:v>
                </c:pt>
                <c:pt idx="12114">
                  <c:v>-87.484499999999997</c:v>
                </c:pt>
                <c:pt idx="12115">
                  <c:v>-87.482500000000002</c:v>
                </c:pt>
                <c:pt idx="12116">
                  <c:v>-87.480500000000006</c:v>
                </c:pt>
                <c:pt idx="12117">
                  <c:v>-87.478499999999997</c:v>
                </c:pt>
                <c:pt idx="12118">
                  <c:v>-87.476500000000001</c:v>
                </c:pt>
                <c:pt idx="12119">
                  <c:v>-87.474500000000006</c:v>
                </c:pt>
                <c:pt idx="12120">
                  <c:v>-87.472500000000011</c:v>
                </c:pt>
                <c:pt idx="12121">
                  <c:v>-87.470500000000001</c:v>
                </c:pt>
                <c:pt idx="12122">
                  <c:v>-87.468500000000006</c:v>
                </c:pt>
                <c:pt idx="12123">
                  <c:v>-87.466500000000011</c:v>
                </c:pt>
                <c:pt idx="12124">
                  <c:v>-87.464500000000001</c:v>
                </c:pt>
                <c:pt idx="12125">
                  <c:v>-87.462500000000006</c:v>
                </c:pt>
                <c:pt idx="12126">
                  <c:v>-87.46050000000001</c:v>
                </c:pt>
                <c:pt idx="12127">
                  <c:v>-87.458500000000001</c:v>
                </c:pt>
                <c:pt idx="12128">
                  <c:v>-87.456500000000005</c:v>
                </c:pt>
                <c:pt idx="12129">
                  <c:v>-87.45450000000001</c:v>
                </c:pt>
                <c:pt idx="12130">
                  <c:v>-87.452500000000001</c:v>
                </c:pt>
                <c:pt idx="12131">
                  <c:v>-87.450500000000005</c:v>
                </c:pt>
                <c:pt idx="12132">
                  <c:v>-87.44850000000001</c:v>
                </c:pt>
                <c:pt idx="12133">
                  <c:v>-87.446500000000015</c:v>
                </c:pt>
                <c:pt idx="12134">
                  <c:v>-87.444500000000005</c:v>
                </c:pt>
                <c:pt idx="12135">
                  <c:v>-87.44250000000001</c:v>
                </c:pt>
                <c:pt idx="12136">
                  <c:v>-87.440500000000014</c:v>
                </c:pt>
                <c:pt idx="12137">
                  <c:v>-87.438500000000005</c:v>
                </c:pt>
                <c:pt idx="12138">
                  <c:v>-87.436500000000009</c:v>
                </c:pt>
                <c:pt idx="12139">
                  <c:v>-87.434500000000014</c:v>
                </c:pt>
                <c:pt idx="12140">
                  <c:v>-87.432500000000005</c:v>
                </c:pt>
                <c:pt idx="12141">
                  <c:v>-87.430500000000009</c:v>
                </c:pt>
                <c:pt idx="12142">
                  <c:v>-87.428500000000014</c:v>
                </c:pt>
                <c:pt idx="12143">
                  <c:v>-87.426500000000004</c:v>
                </c:pt>
                <c:pt idx="12144">
                  <c:v>-87.424500000000009</c:v>
                </c:pt>
                <c:pt idx="12145">
                  <c:v>-87.422500000000014</c:v>
                </c:pt>
                <c:pt idx="12146">
                  <c:v>-87.420500000000004</c:v>
                </c:pt>
                <c:pt idx="12147">
                  <c:v>-87.418500000000009</c:v>
                </c:pt>
                <c:pt idx="12148">
                  <c:v>-87.416500000000013</c:v>
                </c:pt>
                <c:pt idx="12149">
                  <c:v>-87.414500000000004</c:v>
                </c:pt>
                <c:pt idx="12150">
                  <c:v>-87.412500000000009</c:v>
                </c:pt>
                <c:pt idx="12151">
                  <c:v>-87.410500000000013</c:v>
                </c:pt>
                <c:pt idx="12152">
                  <c:v>-87.408500000000004</c:v>
                </c:pt>
                <c:pt idx="12153">
                  <c:v>-87.406500000000008</c:v>
                </c:pt>
                <c:pt idx="12154">
                  <c:v>-87.404500000000013</c:v>
                </c:pt>
                <c:pt idx="12155">
                  <c:v>-87.402500000000003</c:v>
                </c:pt>
                <c:pt idx="12156">
                  <c:v>-87.400500000000008</c:v>
                </c:pt>
                <c:pt idx="12157">
                  <c:v>-87.398500000000013</c:v>
                </c:pt>
                <c:pt idx="12158">
                  <c:v>-87.396500000000003</c:v>
                </c:pt>
                <c:pt idx="12159">
                  <c:v>-87.394500000000008</c:v>
                </c:pt>
                <c:pt idx="12160">
                  <c:v>-87.392500000000013</c:v>
                </c:pt>
                <c:pt idx="12161">
                  <c:v>-87.390500000000003</c:v>
                </c:pt>
                <c:pt idx="12162">
                  <c:v>-87.388500000000008</c:v>
                </c:pt>
                <c:pt idx="12163">
                  <c:v>-87.386500000000012</c:v>
                </c:pt>
                <c:pt idx="12164">
                  <c:v>-87.384500000000003</c:v>
                </c:pt>
                <c:pt idx="12165">
                  <c:v>-87.382500000000007</c:v>
                </c:pt>
                <c:pt idx="12166">
                  <c:v>-87.380500000000012</c:v>
                </c:pt>
                <c:pt idx="12167">
                  <c:v>-87.378500000000003</c:v>
                </c:pt>
                <c:pt idx="12168">
                  <c:v>-87.376500000000007</c:v>
                </c:pt>
                <c:pt idx="12169">
                  <c:v>-87.374500000000012</c:v>
                </c:pt>
                <c:pt idx="12170">
                  <c:v>-87.372500000000002</c:v>
                </c:pt>
                <c:pt idx="12171">
                  <c:v>-87.370500000000007</c:v>
                </c:pt>
                <c:pt idx="12172">
                  <c:v>-87.368500000000012</c:v>
                </c:pt>
                <c:pt idx="12173">
                  <c:v>-87.366500000000002</c:v>
                </c:pt>
                <c:pt idx="12174">
                  <c:v>-87.364500000000007</c:v>
                </c:pt>
                <c:pt idx="12175">
                  <c:v>-87.362500000000011</c:v>
                </c:pt>
                <c:pt idx="12176">
                  <c:v>-87.360500000000002</c:v>
                </c:pt>
                <c:pt idx="12177">
                  <c:v>-87.358500000000006</c:v>
                </c:pt>
                <c:pt idx="12178">
                  <c:v>-87.356500000000011</c:v>
                </c:pt>
                <c:pt idx="12179">
                  <c:v>-87.354500000000002</c:v>
                </c:pt>
                <c:pt idx="12180">
                  <c:v>-87.352500000000006</c:v>
                </c:pt>
                <c:pt idx="12181">
                  <c:v>-87.350500000000011</c:v>
                </c:pt>
                <c:pt idx="12182">
                  <c:v>-87.348500000000001</c:v>
                </c:pt>
                <c:pt idx="12183">
                  <c:v>-87.346500000000006</c:v>
                </c:pt>
                <c:pt idx="12184">
                  <c:v>-87.344500000000011</c:v>
                </c:pt>
                <c:pt idx="12185">
                  <c:v>-87.342500000000001</c:v>
                </c:pt>
                <c:pt idx="12186">
                  <c:v>-87.340500000000006</c:v>
                </c:pt>
                <c:pt idx="12187">
                  <c:v>-87.33850000000001</c:v>
                </c:pt>
                <c:pt idx="12188">
                  <c:v>-87.336500000000001</c:v>
                </c:pt>
                <c:pt idx="12189">
                  <c:v>-87.334500000000006</c:v>
                </c:pt>
                <c:pt idx="12190">
                  <c:v>-87.33250000000001</c:v>
                </c:pt>
                <c:pt idx="12191">
                  <c:v>-87.330500000000001</c:v>
                </c:pt>
                <c:pt idx="12192">
                  <c:v>-87.328500000000005</c:v>
                </c:pt>
                <c:pt idx="12193">
                  <c:v>-87.32650000000001</c:v>
                </c:pt>
                <c:pt idx="12194">
                  <c:v>-87.3245</c:v>
                </c:pt>
                <c:pt idx="12195">
                  <c:v>-87.322500000000005</c:v>
                </c:pt>
                <c:pt idx="12196">
                  <c:v>-87.32050000000001</c:v>
                </c:pt>
                <c:pt idx="12197">
                  <c:v>-87.3185</c:v>
                </c:pt>
                <c:pt idx="12198">
                  <c:v>-87.316500000000005</c:v>
                </c:pt>
                <c:pt idx="12199">
                  <c:v>-87.31450000000001</c:v>
                </c:pt>
                <c:pt idx="12200">
                  <c:v>-87.3125</c:v>
                </c:pt>
                <c:pt idx="12201">
                  <c:v>-87.310500000000005</c:v>
                </c:pt>
                <c:pt idx="12202">
                  <c:v>-87.308500000000009</c:v>
                </c:pt>
                <c:pt idx="12203">
                  <c:v>-87.3065</c:v>
                </c:pt>
                <c:pt idx="12204">
                  <c:v>-87.304500000000004</c:v>
                </c:pt>
                <c:pt idx="12205">
                  <c:v>-87.302500000000009</c:v>
                </c:pt>
                <c:pt idx="12206">
                  <c:v>-87.3005</c:v>
                </c:pt>
                <c:pt idx="12207">
                  <c:v>-87.298500000000004</c:v>
                </c:pt>
                <c:pt idx="12208">
                  <c:v>-87.296500000000009</c:v>
                </c:pt>
                <c:pt idx="12209">
                  <c:v>-87.294499999999999</c:v>
                </c:pt>
                <c:pt idx="12210">
                  <c:v>-87.292500000000004</c:v>
                </c:pt>
                <c:pt idx="12211">
                  <c:v>-87.290500000000009</c:v>
                </c:pt>
                <c:pt idx="12212">
                  <c:v>-87.288499999999999</c:v>
                </c:pt>
                <c:pt idx="12213">
                  <c:v>-87.286500000000004</c:v>
                </c:pt>
                <c:pt idx="12214">
                  <c:v>-87.284500000000008</c:v>
                </c:pt>
                <c:pt idx="12215">
                  <c:v>-87.282499999999999</c:v>
                </c:pt>
                <c:pt idx="12216">
                  <c:v>-87.280500000000004</c:v>
                </c:pt>
                <c:pt idx="12217">
                  <c:v>-87.278500000000008</c:v>
                </c:pt>
                <c:pt idx="12218">
                  <c:v>-87.276499999999999</c:v>
                </c:pt>
                <c:pt idx="12219">
                  <c:v>-87.274500000000003</c:v>
                </c:pt>
                <c:pt idx="12220">
                  <c:v>-87.272500000000008</c:v>
                </c:pt>
                <c:pt idx="12221">
                  <c:v>-87.270499999999998</c:v>
                </c:pt>
                <c:pt idx="12222">
                  <c:v>-87.268500000000003</c:v>
                </c:pt>
                <c:pt idx="12223">
                  <c:v>-87.266500000000008</c:v>
                </c:pt>
                <c:pt idx="12224">
                  <c:v>-87.264499999999998</c:v>
                </c:pt>
                <c:pt idx="12225">
                  <c:v>-87.262500000000003</c:v>
                </c:pt>
                <c:pt idx="12226">
                  <c:v>-87.260500000000008</c:v>
                </c:pt>
                <c:pt idx="12227">
                  <c:v>-87.258499999999998</c:v>
                </c:pt>
                <c:pt idx="12228">
                  <c:v>-87.256500000000003</c:v>
                </c:pt>
                <c:pt idx="12229">
                  <c:v>-87.254500000000007</c:v>
                </c:pt>
                <c:pt idx="12230">
                  <c:v>-87.252499999999998</c:v>
                </c:pt>
                <c:pt idx="12231">
                  <c:v>-87.250500000000002</c:v>
                </c:pt>
                <c:pt idx="12232">
                  <c:v>-87.248500000000007</c:v>
                </c:pt>
                <c:pt idx="12233">
                  <c:v>-87.246499999999997</c:v>
                </c:pt>
                <c:pt idx="12234">
                  <c:v>-87.244500000000002</c:v>
                </c:pt>
                <c:pt idx="12235">
                  <c:v>-87.242500000000007</c:v>
                </c:pt>
                <c:pt idx="12236">
                  <c:v>-87.240499999999997</c:v>
                </c:pt>
                <c:pt idx="12237">
                  <c:v>-87.238500000000002</c:v>
                </c:pt>
                <c:pt idx="12238">
                  <c:v>-87.236500000000007</c:v>
                </c:pt>
                <c:pt idx="12239">
                  <c:v>-87.234499999999997</c:v>
                </c:pt>
                <c:pt idx="12240">
                  <c:v>-87.232500000000002</c:v>
                </c:pt>
                <c:pt idx="12241">
                  <c:v>-87.230500000000006</c:v>
                </c:pt>
                <c:pt idx="12242">
                  <c:v>-87.228499999999997</c:v>
                </c:pt>
                <c:pt idx="12243">
                  <c:v>-87.226500000000001</c:v>
                </c:pt>
                <c:pt idx="12244">
                  <c:v>-87.224500000000006</c:v>
                </c:pt>
                <c:pt idx="12245">
                  <c:v>-87.222500000000011</c:v>
                </c:pt>
                <c:pt idx="12246">
                  <c:v>-87.220500000000001</c:v>
                </c:pt>
                <c:pt idx="12247">
                  <c:v>-87.218500000000006</c:v>
                </c:pt>
                <c:pt idx="12248">
                  <c:v>-87.216500000000011</c:v>
                </c:pt>
                <c:pt idx="12249">
                  <c:v>-87.214500000000001</c:v>
                </c:pt>
                <c:pt idx="12250">
                  <c:v>-87.212500000000006</c:v>
                </c:pt>
                <c:pt idx="12251">
                  <c:v>-87.21050000000001</c:v>
                </c:pt>
                <c:pt idx="12252">
                  <c:v>-87.208500000000001</c:v>
                </c:pt>
                <c:pt idx="12253">
                  <c:v>-87.206500000000005</c:v>
                </c:pt>
                <c:pt idx="12254">
                  <c:v>-87.20450000000001</c:v>
                </c:pt>
                <c:pt idx="12255">
                  <c:v>-87.202500000000001</c:v>
                </c:pt>
                <c:pt idx="12256">
                  <c:v>-87.200500000000005</c:v>
                </c:pt>
                <c:pt idx="12257">
                  <c:v>-87.19850000000001</c:v>
                </c:pt>
                <c:pt idx="12258">
                  <c:v>-87.196500000000015</c:v>
                </c:pt>
                <c:pt idx="12259">
                  <c:v>-87.194500000000005</c:v>
                </c:pt>
                <c:pt idx="12260">
                  <c:v>-87.19250000000001</c:v>
                </c:pt>
                <c:pt idx="12261">
                  <c:v>-87.190500000000014</c:v>
                </c:pt>
                <c:pt idx="12262">
                  <c:v>-87.188500000000005</c:v>
                </c:pt>
                <c:pt idx="12263">
                  <c:v>-87.186500000000009</c:v>
                </c:pt>
                <c:pt idx="12264">
                  <c:v>-87.184500000000014</c:v>
                </c:pt>
                <c:pt idx="12265">
                  <c:v>-87.182500000000005</c:v>
                </c:pt>
                <c:pt idx="12266">
                  <c:v>-87.180500000000009</c:v>
                </c:pt>
                <c:pt idx="12267">
                  <c:v>-87.178500000000014</c:v>
                </c:pt>
                <c:pt idx="12268">
                  <c:v>-87.176500000000004</c:v>
                </c:pt>
                <c:pt idx="12269">
                  <c:v>-87.174500000000009</c:v>
                </c:pt>
                <c:pt idx="12270">
                  <c:v>-87.172500000000014</c:v>
                </c:pt>
                <c:pt idx="12271">
                  <c:v>-87.170500000000004</c:v>
                </c:pt>
                <c:pt idx="12272">
                  <c:v>-87.168500000000009</c:v>
                </c:pt>
                <c:pt idx="12273">
                  <c:v>-87.166500000000013</c:v>
                </c:pt>
                <c:pt idx="12274">
                  <c:v>-87.164500000000004</c:v>
                </c:pt>
                <c:pt idx="12275">
                  <c:v>-87.162500000000009</c:v>
                </c:pt>
                <c:pt idx="12276">
                  <c:v>-87.160500000000013</c:v>
                </c:pt>
                <c:pt idx="12277">
                  <c:v>-87.158500000000004</c:v>
                </c:pt>
                <c:pt idx="12278">
                  <c:v>-87.156500000000008</c:v>
                </c:pt>
                <c:pt idx="12279">
                  <c:v>-87.154500000000013</c:v>
                </c:pt>
                <c:pt idx="12280">
                  <c:v>-87.152500000000003</c:v>
                </c:pt>
                <c:pt idx="12281">
                  <c:v>-87.150500000000008</c:v>
                </c:pt>
                <c:pt idx="12282">
                  <c:v>-87.148500000000013</c:v>
                </c:pt>
                <c:pt idx="12283">
                  <c:v>-87.146500000000003</c:v>
                </c:pt>
                <c:pt idx="12284">
                  <c:v>-87.144500000000008</c:v>
                </c:pt>
                <c:pt idx="12285">
                  <c:v>-87.142500000000013</c:v>
                </c:pt>
                <c:pt idx="12286">
                  <c:v>-87.140500000000003</c:v>
                </c:pt>
                <c:pt idx="12287">
                  <c:v>-87.138500000000008</c:v>
                </c:pt>
                <c:pt idx="12288">
                  <c:v>-87.136500000000012</c:v>
                </c:pt>
                <c:pt idx="12289">
                  <c:v>-87.134500000000003</c:v>
                </c:pt>
                <c:pt idx="12290">
                  <c:v>-87.132500000000007</c:v>
                </c:pt>
                <c:pt idx="12291">
                  <c:v>-87.130500000000012</c:v>
                </c:pt>
                <c:pt idx="12292">
                  <c:v>-87.128500000000003</c:v>
                </c:pt>
                <c:pt idx="12293">
                  <c:v>-87.126500000000007</c:v>
                </c:pt>
                <c:pt idx="12294">
                  <c:v>-87.124500000000012</c:v>
                </c:pt>
                <c:pt idx="12295">
                  <c:v>-87.122500000000002</c:v>
                </c:pt>
                <c:pt idx="12296">
                  <c:v>-87.120500000000007</c:v>
                </c:pt>
                <c:pt idx="12297">
                  <c:v>-87.118500000000012</c:v>
                </c:pt>
                <c:pt idx="12298">
                  <c:v>-87.116500000000002</c:v>
                </c:pt>
                <c:pt idx="12299">
                  <c:v>-87.114500000000007</c:v>
                </c:pt>
                <c:pt idx="12300">
                  <c:v>-87.112500000000011</c:v>
                </c:pt>
                <c:pt idx="12301">
                  <c:v>-87.110500000000002</c:v>
                </c:pt>
                <c:pt idx="12302">
                  <c:v>-87.108500000000006</c:v>
                </c:pt>
                <c:pt idx="12303">
                  <c:v>-87.106500000000011</c:v>
                </c:pt>
                <c:pt idx="12304">
                  <c:v>-87.104500000000002</c:v>
                </c:pt>
                <c:pt idx="12305">
                  <c:v>-87.102500000000006</c:v>
                </c:pt>
                <c:pt idx="12306">
                  <c:v>-87.100500000000011</c:v>
                </c:pt>
                <c:pt idx="12307">
                  <c:v>-87.098500000000001</c:v>
                </c:pt>
                <c:pt idx="12308">
                  <c:v>-87.096500000000006</c:v>
                </c:pt>
                <c:pt idx="12309">
                  <c:v>-87.094500000000011</c:v>
                </c:pt>
                <c:pt idx="12310">
                  <c:v>-87.092500000000001</c:v>
                </c:pt>
                <c:pt idx="12311">
                  <c:v>-87.090500000000006</c:v>
                </c:pt>
                <c:pt idx="12312">
                  <c:v>-87.08850000000001</c:v>
                </c:pt>
                <c:pt idx="12313">
                  <c:v>-87.086500000000001</c:v>
                </c:pt>
                <c:pt idx="12314">
                  <c:v>-87.084500000000006</c:v>
                </c:pt>
                <c:pt idx="12315">
                  <c:v>-87.08250000000001</c:v>
                </c:pt>
                <c:pt idx="12316">
                  <c:v>-87.080500000000001</c:v>
                </c:pt>
                <c:pt idx="12317">
                  <c:v>-87.078500000000005</c:v>
                </c:pt>
                <c:pt idx="12318">
                  <c:v>-87.07650000000001</c:v>
                </c:pt>
                <c:pt idx="12319">
                  <c:v>-87.0745</c:v>
                </c:pt>
                <c:pt idx="12320">
                  <c:v>-87.072500000000005</c:v>
                </c:pt>
                <c:pt idx="12321">
                  <c:v>-87.07050000000001</c:v>
                </c:pt>
                <c:pt idx="12322">
                  <c:v>-87.0685</c:v>
                </c:pt>
                <c:pt idx="12323">
                  <c:v>-87.066500000000005</c:v>
                </c:pt>
                <c:pt idx="12324">
                  <c:v>-87.06450000000001</c:v>
                </c:pt>
                <c:pt idx="12325">
                  <c:v>-87.0625</c:v>
                </c:pt>
                <c:pt idx="12326">
                  <c:v>-87.060500000000005</c:v>
                </c:pt>
                <c:pt idx="12327">
                  <c:v>-87.058500000000009</c:v>
                </c:pt>
                <c:pt idx="12328">
                  <c:v>-87.0565</c:v>
                </c:pt>
                <c:pt idx="12329">
                  <c:v>-87.054500000000004</c:v>
                </c:pt>
                <c:pt idx="12330">
                  <c:v>-87.052500000000009</c:v>
                </c:pt>
                <c:pt idx="12331">
                  <c:v>-87.0505</c:v>
                </c:pt>
                <c:pt idx="12332">
                  <c:v>-87.048500000000004</c:v>
                </c:pt>
                <c:pt idx="12333">
                  <c:v>-87.046500000000009</c:v>
                </c:pt>
                <c:pt idx="12334">
                  <c:v>-87.044499999999999</c:v>
                </c:pt>
                <c:pt idx="12335">
                  <c:v>-87.042500000000004</c:v>
                </c:pt>
                <c:pt idx="12336">
                  <c:v>-87.040500000000009</c:v>
                </c:pt>
                <c:pt idx="12337">
                  <c:v>-87.038499999999999</c:v>
                </c:pt>
                <c:pt idx="12338">
                  <c:v>-87.036500000000004</c:v>
                </c:pt>
                <c:pt idx="12339">
                  <c:v>-87.034500000000008</c:v>
                </c:pt>
                <c:pt idx="12340">
                  <c:v>-87.032499999999999</c:v>
                </c:pt>
                <c:pt idx="12341">
                  <c:v>-87.030500000000004</c:v>
                </c:pt>
                <c:pt idx="12342">
                  <c:v>-87.028500000000008</c:v>
                </c:pt>
                <c:pt idx="12343">
                  <c:v>-87.026499999999999</c:v>
                </c:pt>
                <c:pt idx="12344">
                  <c:v>-87.024500000000003</c:v>
                </c:pt>
                <c:pt idx="12345">
                  <c:v>-87.022500000000008</c:v>
                </c:pt>
                <c:pt idx="12346">
                  <c:v>-87.020499999999998</c:v>
                </c:pt>
                <c:pt idx="12347">
                  <c:v>-87.018500000000003</c:v>
                </c:pt>
                <c:pt idx="12348">
                  <c:v>-87.016500000000008</c:v>
                </c:pt>
                <c:pt idx="12349">
                  <c:v>-87.014499999999998</c:v>
                </c:pt>
                <c:pt idx="12350">
                  <c:v>-87.012500000000003</c:v>
                </c:pt>
                <c:pt idx="12351">
                  <c:v>-87.010500000000008</c:v>
                </c:pt>
                <c:pt idx="12352">
                  <c:v>-87.008499999999998</c:v>
                </c:pt>
                <c:pt idx="12353">
                  <c:v>-87.006500000000003</c:v>
                </c:pt>
                <c:pt idx="12354">
                  <c:v>-87.004500000000007</c:v>
                </c:pt>
                <c:pt idx="12355">
                  <c:v>-87.002499999999998</c:v>
                </c:pt>
                <c:pt idx="12356">
                  <c:v>-87.000500000000002</c:v>
                </c:pt>
                <c:pt idx="12357">
                  <c:v>-86.998500000000007</c:v>
                </c:pt>
                <c:pt idx="12358">
                  <c:v>-86.996499999999997</c:v>
                </c:pt>
                <c:pt idx="12359">
                  <c:v>-86.994500000000002</c:v>
                </c:pt>
                <c:pt idx="12360">
                  <c:v>-86.992500000000007</c:v>
                </c:pt>
                <c:pt idx="12361">
                  <c:v>-86.990499999999997</c:v>
                </c:pt>
                <c:pt idx="12362">
                  <c:v>-86.988500000000002</c:v>
                </c:pt>
                <c:pt idx="12363">
                  <c:v>-86.986500000000007</c:v>
                </c:pt>
                <c:pt idx="12364">
                  <c:v>-86.984499999999997</c:v>
                </c:pt>
                <c:pt idx="12365">
                  <c:v>-86.982500000000002</c:v>
                </c:pt>
                <c:pt idx="12366">
                  <c:v>-86.980500000000006</c:v>
                </c:pt>
                <c:pt idx="12367">
                  <c:v>-86.978499999999997</c:v>
                </c:pt>
                <c:pt idx="12368">
                  <c:v>-86.976500000000001</c:v>
                </c:pt>
                <c:pt idx="12369">
                  <c:v>-86.974500000000006</c:v>
                </c:pt>
                <c:pt idx="12370">
                  <c:v>-86.972500000000011</c:v>
                </c:pt>
                <c:pt idx="12371">
                  <c:v>-86.970500000000001</c:v>
                </c:pt>
                <c:pt idx="12372">
                  <c:v>-86.968500000000006</c:v>
                </c:pt>
                <c:pt idx="12373">
                  <c:v>-86.966500000000011</c:v>
                </c:pt>
                <c:pt idx="12374">
                  <c:v>-86.964500000000001</c:v>
                </c:pt>
                <c:pt idx="12375">
                  <c:v>-86.962500000000006</c:v>
                </c:pt>
                <c:pt idx="12376">
                  <c:v>-86.96050000000001</c:v>
                </c:pt>
                <c:pt idx="12377">
                  <c:v>-86.958500000000001</c:v>
                </c:pt>
                <c:pt idx="12378">
                  <c:v>-86.956500000000005</c:v>
                </c:pt>
                <c:pt idx="12379">
                  <c:v>-86.95450000000001</c:v>
                </c:pt>
                <c:pt idx="12380">
                  <c:v>-86.952500000000001</c:v>
                </c:pt>
                <c:pt idx="12381">
                  <c:v>-86.950500000000005</c:v>
                </c:pt>
                <c:pt idx="12382">
                  <c:v>-86.94850000000001</c:v>
                </c:pt>
                <c:pt idx="12383">
                  <c:v>-86.946500000000015</c:v>
                </c:pt>
                <c:pt idx="12384">
                  <c:v>-86.944500000000005</c:v>
                </c:pt>
                <c:pt idx="12385">
                  <c:v>-86.94250000000001</c:v>
                </c:pt>
                <c:pt idx="12386">
                  <c:v>-86.940500000000014</c:v>
                </c:pt>
                <c:pt idx="12387">
                  <c:v>-86.938500000000005</c:v>
                </c:pt>
                <c:pt idx="12388">
                  <c:v>-86.936500000000009</c:v>
                </c:pt>
                <c:pt idx="12389">
                  <c:v>-86.934500000000014</c:v>
                </c:pt>
                <c:pt idx="12390">
                  <c:v>-86.932500000000005</c:v>
                </c:pt>
                <c:pt idx="12391">
                  <c:v>-86.930500000000009</c:v>
                </c:pt>
                <c:pt idx="12392">
                  <c:v>-86.928500000000014</c:v>
                </c:pt>
                <c:pt idx="12393">
                  <c:v>-86.926500000000004</c:v>
                </c:pt>
                <c:pt idx="12394">
                  <c:v>-86.924500000000009</c:v>
                </c:pt>
                <c:pt idx="12395">
                  <c:v>-86.922500000000014</c:v>
                </c:pt>
                <c:pt idx="12396">
                  <c:v>-86.920500000000004</c:v>
                </c:pt>
                <c:pt idx="12397">
                  <c:v>-86.918500000000009</c:v>
                </c:pt>
                <c:pt idx="12398">
                  <c:v>-86.916500000000013</c:v>
                </c:pt>
                <c:pt idx="12399">
                  <c:v>-86.914500000000004</c:v>
                </c:pt>
                <c:pt idx="12400">
                  <c:v>-86.912500000000009</c:v>
                </c:pt>
                <c:pt idx="12401">
                  <c:v>-86.910500000000013</c:v>
                </c:pt>
                <c:pt idx="12402">
                  <c:v>-86.908500000000004</c:v>
                </c:pt>
                <c:pt idx="12403">
                  <c:v>-86.906500000000008</c:v>
                </c:pt>
                <c:pt idx="12404">
                  <c:v>-86.904500000000013</c:v>
                </c:pt>
                <c:pt idx="12405">
                  <c:v>-86.902500000000003</c:v>
                </c:pt>
                <c:pt idx="12406">
                  <c:v>-86.900500000000008</c:v>
                </c:pt>
                <c:pt idx="12407">
                  <c:v>-86.898500000000013</c:v>
                </c:pt>
                <c:pt idx="12408">
                  <c:v>-86.896500000000003</c:v>
                </c:pt>
                <c:pt idx="12409">
                  <c:v>-86.894500000000008</c:v>
                </c:pt>
                <c:pt idx="12410">
                  <c:v>-86.892500000000013</c:v>
                </c:pt>
                <c:pt idx="12411">
                  <c:v>-86.890500000000003</c:v>
                </c:pt>
                <c:pt idx="12412">
                  <c:v>-86.888500000000008</c:v>
                </c:pt>
                <c:pt idx="12413">
                  <c:v>-86.886500000000012</c:v>
                </c:pt>
                <c:pt idx="12414">
                  <c:v>-86.884500000000003</c:v>
                </c:pt>
                <c:pt idx="12415">
                  <c:v>-86.882500000000007</c:v>
                </c:pt>
                <c:pt idx="12416">
                  <c:v>-86.880500000000012</c:v>
                </c:pt>
                <c:pt idx="12417">
                  <c:v>-86.878500000000003</c:v>
                </c:pt>
                <c:pt idx="12418">
                  <c:v>-86.876500000000007</c:v>
                </c:pt>
                <c:pt idx="12419">
                  <c:v>-86.874500000000012</c:v>
                </c:pt>
                <c:pt idx="12420">
                  <c:v>-86.872500000000002</c:v>
                </c:pt>
                <c:pt idx="12421">
                  <c:v>-86.870500000000007</c:v>
                </c:pt>
                <c:pt idx="12422">
                  <c:v>-86.868500000000012</c:v>
                </c:pt>
                <c:pt idx="12423">
                  <c:v>-86.866500000000002</c:v>
                </c:pt>
                <c:pt idx="12424">
                  <c:v>-86.864500000000007</c:v>
                </c:pt>
                <c:pt idx="12425">
                  <c:v>-86.862500000000011</c:v>
                </c:pt>
                <c:pt idx="12426">
                  <c:v>-86.860500000000002</c:v>
                </c:pt>
                <c:pt idx="12427">
                  <c:v>-86.858500000000006</c:v>
                </c:pt>
                <c:pt idx="12428">
                  <c:v>-86.856500000000011</c:v>
                </c:pt>
                <c:pt idx="12429">
                  <c:v>-86.854500000000002</c:v>
                </c:pt>
                <c:pt idx="12430">
                  <c:v>-86.852500000000006</c:v>
                </c:pt>
                <c:pt idx="12431">
                  <c:v>-86.850500000000011</c:v>
                </c:pt>
                <c:pt idx="12432">
                  <c:v>-86.848500000000001</c:v>
                </c:pt>
                <c:pt idx="12433">
                  <c:v>-86.846500000000006</c:v>
                </c:pt>
                <c:pt idx="12434">
                  <c:v>-86.844500000000011</c:v>
                </c:pt>
                <c:pt idx="12435">
                  <c:v>-86.842500000000001</c:v>
                </c:pt>
                <c:pt idx="12436">
                  <c:v>-86.840500000000006</c:v>
                </c:pt>
                <c:pt idx="12437">
                  <c:v>-86.83850000000001</c:v>
                </c:pt>
                <c:pt idx="12438">
                  <c:v>-86.836500000000001</c:v>
                </c:pt>
                <c:pt idx="12439">
                  <c:v>-86.834500000000006</c:v>
                </c:pt>
                <c:pt idx="12440">
                  <c:v>-86.83250000000001</c:v>
                </c:pt>
                <c:pt idx="12441">
                  <c:v>-86.830500000000001</c:v>
                </c:pt>
                <c:pt idx="12442">
                  <c:v>-86.828500000000005</c:v>
                </c:pt>
                <c:pt idx="12443">
                  <c:v>-86.82650000000001</c:v>
                </c:pt>
                <c:pt idx="12444">
                  <c:v>-86.8245</c:v>
                </c:pt>
                <c:pt idx="12445">
                  <c:v>-86.822500000000005</c:v>
                </c:pt>
                <c:pt idx="12446">
                  <c:v>-86.82050000000001</c:v>
                </c:pt>
                <c:pt idx="12447">
                  <c:v>-86.8185</c:v>
                </c:pt>
                <c:pt idx="12448">
                  <c:v>-86.816500000000005</c:v>
                </c:pt>
                <c:pt idx="12449">
                  <c:v>-86.81450000000001</c:v>
                </c:pt>
                <c:pt idx="12450">
                  <c:v>-86.8125</c:v>
                </c:pt>
                <c:pt idx="12451">
                  <c:v>-86.810500000000005</c:v>
                </c:pt>
                <c:pt idx="12452">
                  <c:v>-86.808500000000009</c:v>
                </c:pt>
                <c:pt idx="12453">
                  <c:v>-86.8065</c:v>
                </c:pt>
                <c:pt idx="12454">
                  <c:v>-86.804500000000004</c:v>
                </c:pt>
                <c:pt idx="12455">
                  <c:v>-86.802500000000009</c:v>
                </c:pt>
                <c:pt idx="12456">
                  <c:v>-86.8005</c:v>
                </c:pt>
                <c:pt idx="12457">
                  <c:v>-86.798500000000004</c:v>
                </c:pt>
                <c:pt idx="12458">
                  <c:v>-86.796500000000009</c:v>
                </c:pt>
                <c:pt idx="12459">
                  <c:v>-86.794499999999999</c:v>
                </c:pt>
                <c:pt idx="12460">
                  <c:v>-86.792500000000004</c:v>
                </c:pt>
                <c:pt idx="12461">
                  <c:v>-86.790500000000009</c:v>
                </c:pt>
                <c:pt idx="12462">
                  <c:v>-86.788499999999999</c:v>
                </c:pt>
                <c:pt idx="12463">
                  <c:v>-86.786500000000004</c:v>
                </c:pt>
                <c:pt idx="12464">
                  <c:v>-86.784500000000008</c:v>
                </c:pt>
                <c:pt idx="12465">
                  <c:v>-86.782499999999999</c:v>
                </c:pt>
                <c:pt idx="12466">
                  <c:v>-86.780500000000004</c:v>
                </c:pt>
                <c:pt idx="12467">
                  <c:v>-86.778500000000008</c:v>
                </c:pt>
                <c:pt idx="12468">
                  <c:v>-86.776499999999999</c:v>
                </c:pt>
                <c:pt idx="12469">
                  <c:v>-86.774500000000003</c:v>
                </c:pt>
                <c:pt idx="12470">
                  <c:v>-86.772500000000008</c:v>
                </c:pt>
                <c:pt idx="12471">
                  <c:v>-86.770499999999998</c:v>
                </c:pt>
                <c:pt idx="12472">
                  <c:v>-86.768500000000003</c:v>
                </c:pt>
                <c:pt idx="12473">
                  <c:v>-86.766500000000008</c:v>
                </c:pt>
                <c:pt idx="12474">
                  <c:v>-86.764499999999998</c:v>
                </c:pt>
                <c:pt idx="12475">
                  <c:v>-86.762500000000003</c:v>
                </c:pt>
                <c:pt idx="12476">
                  <c:v>-86.760500000000008</c:v>
                </c:pt>
                <c:pt idx="12477">
                  <c:v>-86.758499999999998</c:v>
                </c:pt>
                <c:pt idx="12478">
                  <c:v>-86.756500000000003</c:v>
                </c:pt>
                <c:pt idx="12479">
                  <c:v>-86.754500000000007</c:v>
                </c:pt>
                <c:pt idx="12480">
                  <c:v>-86.752499999999998</c:v>
                </c:pt>
                <c:pt idx="12481">
                  <c:v>-86.750500000000002</c:v>
                </c:pt>
                <c:pt idx="12482">
                  <c:v>-86.748500000000007</c:v>
                </c:pt>
                <c:pt idx="12483">
                  <c:v>-86.746499999999997</c:v>
                </c:pt>
                <c:pt idx="12484">
                  <c:v>-86.744500000000002</c:v>
                </c:pt>
                <c:pt idx="12485">
                  <c:v>-86.742500000000007</c:v>
                </c:pt>
                <c:pt idx="12486">
                  <c:v>-86.740499999999997</c:v>
                </c:pt>
                <c:pt idx="12487">
                  <c:v>-86.738500000000002</c:v>
                </c:pt>
                <c:pt idx="12488">
                  <c:v>-86.736500000000007</c:v>
                </c:pt>
                <c:pt idx="12489">
                  <c:v>-86.734499999999997</c:v>
                </c:pt>
                <c:pt idx="12490">
                  <c:v>-86.732500000000002</c:v>
                </c:pt>
                <c:pt idx="12491">
                  <c:v>-86.730500000000006</c:v>
                </c:pt>
                <c:pt idx="12492">
                  <c:v>-86.728499999999997</c:v>
                </c:pt>
                <c:pt idx="12493">
                  <c:v>-86.726500000000001</c:v>
                </c:pt>
                <c:pt idx="12494">
                  <c:v>-86.724500000000006</c:v>
                </c:pt>
                <c:pt idx="12495">
                  <c:v>-86.722500000000011</c:v>
                </c:pt>
                <c:pt idx="12496">
                  <c:v>-86.720500000000001</c:v>
                </c:pt>
                <c:pt idx="12497">
                  <c:v>-86.718500000000006</c:v>
                </c:pt>
                <c:pt idx="12498">
                  <c:v>-86.716500000000011</c:v>
                </c:pt>
                <c:pt idx="12499">
                  <c:v>-86.714500000000001</c:v>
                </c:pt>
                <c:pt idx="12500">
                  <c:v>-86.712500000000006</c:v>
                </c:pt>
                <c:pt idx="12501">
                  <c:v>-86.71050000000001</c:v>
                </c:pt>
                <c:pt idx="12502">
                  <c:v>-86.708500000000001</c:v>
                </c:pt>
                <c:pt idx="12503">
                  <c:v>-86.706500000000005</c:v>
                </c:pt>
                <c:pt idx="12504">
                  <c:v>-86.70450000000001</c:v>
                </c:pt>
                <c:pt idx="12505">
                  <c:v>-86.702500000000001</c:v>
                </c:pt>
                <c:pt idx="12506">
                  <c:v>-86.700500000000005</c:v>
                </c:pt>
                <c:pt idx="12507">
                  <c:v>-86.69850000000001</c:v>
                </c:pt>
                <c:pt idx="12508">
                  <c:v>-86.696500000000015</c:v>
                </c:pt>
                <c:pt idx="12509">
                  <c:v>-86.694500000000005</c:v>
                </c:pt>
                <c:pt idx="12510">
                  <c:v>-86.69250000000001</c:v>
                </c:pt>
                <c:pt idx="12511">
                  <c:v>-86.690500000000014</c:v>
                </c:pt>
                <c:pt idx="12512">
                  <c:v>-86.688500000000005</c:v>
                </c:pt>
                <c:pt idx="12513">
                  <c:v>-86.686500000000009</c:v>
                </c:pt>
                <c:pt idx="12514">
                  <c:v>-86.684500000000014</c:v>
                </c:pt>
                <c:pt idx="12515">
                  <c:v>-86.682500000000005</c:v>
                </c:pt>
                <c:pt idx="12516">
                  <c:v>-86.680500000000009</c:v>
                </c:pt>
                <c:pt idx="12517">
                  <c:v>-86.678500000000014</c:v>
                </c:pt>
                <c:pt idx="12518">
                  <c:v>-86.676500000000004</c:v>
                </c:pt>
                <c:pt idx="12519">
                  <c:v>-86.674500000000009</c:v>
                </c:pt>
                <c:pt idx="12520">
                  <c:v>-86.672500000000014</c:v>
                </c:pt>
                <c:pt idx="12521">
                  <c:v>-86.670500000000004</c:v>
                </c:pt>
                <c:pt idx="12522">
                  <c:v>-86.668500000000009</c:v>
                </c:pt>
                <c:pt idx="12523">
                  <c:v>-86.666500000000013</c:v>
                </c:pt>
                <c:pt idx="12524">
                  <c:v>-86.664500000000004</c:v>
                </c:pt>
                <c:pt idx="12525">
                  <c:v>-86.662500000000009</c:v>
                </c:pt>
                <c:pt idx="12526">
                  <c:v>-86.660500000000013</c:v>
                </c:pt>
                <c:pt idx="12527">
                  <c:v>-86.658500000000004</c:v>
                </c:pt>
                <c:pt idx="12528">
                  <c:v>-86.656500000000008</c:v>
                </c:pt>
                <c:pt idx="12529">
                  <c:v>-86.654500000000013</c:v>
                </c:pt>
                <c:pt idx="12530">
                  <c:v>-86.652500000000003</c:v>
                </c:pt>
                <c:pt idx="12531">
                  <c:v>-86.650500000000008</c:v>
                </c:pt>
                <c:pt idx="12532">
                  <c:v>-86.648500000000013</c:v>
                </c:pt>
                <c:pt idx="12533">
                  <c:v>-86.646500000000003</c:v>
                </c:pt>
                <c:pt idx="12534">
                  <c:v>-86.644500000000008</c:v>
                </c:pt>
                <c:pt idx="12535">
                  <c:v>-86.642500000000013</c:v>
                </c:pt>
                <c:pt idx="12536">
                  <c:v>-86.640500000000003</c:v>
                </c:pt>
                <c:pt idx="12537">
                  <c:v>-86.638500000000008</c:v>
                </c:pt>
                <c:pt idx="12538">
                  <c:v>-86.636500000000012</c:v>
                </c:pt>
                <c:pt idx="12539">
                  <c:v>-86.634500000000003</c:v>
                </c:pt>
                <c:pt idx="12540">
                  <c:v>-86.632500000000007</c:v>
                </c:pt>
                <c:pt idx="12541">
                  <c:v>-86.630500000000012</c:v>
                </c:pt>
                <c:pt idx="12542">
                  <c:v>-86.628500000000003</c:v>
                </c:pt>
                <c:pt idx="12543">
                  <c:v>-86.626500000000007</c:v>
                </c:pt>
                <c:pt idx="12544">
                  <c:v>-86.624500000000012</c:v>
                </c:pt>
                <c:pt idx="12545">
                  <c:v>-86.622500000000002</c:v>
                </c:pt>
                <c:pt idx="12546">
                  <c:v>-86.620500000000007</c:v>
                </c:pt>
                <c:pt idx="12547">
                  <c:v>-86.618500000000012</c:v>
                </c:pt>
                <c:pt idx="12548">
                  <c:v>-86.616500000000002</c:v>
                </c:pt>
                <c:pt idx="12549">
                  <c:v>-86.614500000000007</c:v>
                </c:pt>
                <c:pt idx="12550">
                  <c:v>-86.612500000000011</c:v>
                </c:pt>
                <c:pt idx="12551">
                  <c:v>-86.610500000000002</c:v>
                </c:pt>
                <c:pt idx="12552">
                  <c:v>-86.608500000000006</c:v>
                </c:pt>
                <c:pt idx="12553">
                  <c:v>-86.606500000000011</c:v>
                </c:pt>
                <c:pt idx="12554">
                  <c:v>-86.604500000000002</c:v>
                </c:pt>
                <c:pt idx="12555">
                  <c:v>-86.602500000000006</c:v>
                </c:pt>
                <c:pt idx="12556">
                  <c:v>-86.600500000000011</c:v>
                </c:pt>
                <c:pt idx="12557">
                  <c:v>-86.598500000000001</c:v>
                </c:pt>
                <c:pt idx="12558">
                  <c:v>-86.596500000000006</c:v>
                </c:pt>
                <c:pt idx="12559">
                  <c:v>-86.594500000000011</c:v>
                </c:pt>
                <c:pt idx="12560">
                  <c:v>-86.592500000000001</c:v>
                </c:pt>
                <c:pt idx="12561">
                  <c:v>-86.590500000000006</c:v>
                </c:pt>
                <c:pt idx="12562">
                  <c:v>-86.58850000000001</c:v>
                </c:pt>
                <c:pt idx="12563">
                  <c:v>-86.586500000000001</c:v>
                </c:pt>
                <c:pt idx="12564">
                  <c:v>-86.584500000000006</c:v>
                </c:pt>
                <c:pt idx="12565">
                  <c:v>-86.58250000000001</c:v>
                </c:pt>
                <c:pt idx="12566">
                  <c:v>-86.580500000000001</c:v>
                </c:pt>
                <c:pt idx="12567">
                  <c:v>-86.578500000000005</c:v>
                </c:pt>
                <c:pt idx="12568">
                  <c:v>-86.57650000000001</c:v>
                </c:pt>
                <c:pt idx="12569">
                  <c:v>-86.5745</c:v>
                </c:pt>
                <c:pt idx="12570">
                  <c:v>-86.572500000000005</c:v>
                </c:pt>
                <c:pt idx="12571">
                  <c:v>-86.57050000000001</c:v>
                </c:pt>
                <c:pt idx="12572">
                  <c:v>-86.5685</c:v>
                </c:pt>
                <c:pt idx="12573">
                  <c:v>-86.566500000000005</c:v>
                </c:pt>
                <c:pt idx="12574">
                  <c:v>-86.56450000000001</c:v>
                </c:pt>
                <c:pt idx="12575">
                  <c:v>-86.5625</c:v>
                </c:pt>
                <c:pt idx="12576">
                  <c:v>-86.560500000000005</c:v>
                </c:pt>
                <c:pt idx="12577">
                  <c:v>-86.558500000000009</c:v>
                </c:pt>
                <c:pt idx="12578">
                  <c:v>-86.5565</c:v>
                </c:pt>
                <c:pt idx="12579">
                  <c:v>-86.554500000000004</c:v>
                </c:pt>
                <c:pt idx="12580">
                  <c:v>-86.552500000000009</c:v>
                </c:pt>
                <c:pt idx="12581">
                  <c:v>-86.5505</c:v>
                </c:pt>
                <c:pt idx="12582">
                  <c:v>-86.548500000000004</c:v>
                </c:pt>
                <c:pt idx="12583">
                  <c:v>-86.546500000000009</c:v>
                </c:pt>
                <c:pt idx="12584">
                  <c:v>-86.544499999999999</c:v>
                </c:pt>
                <c:pt idx="12585">
                  <c:v>-86.542500000000004</c:v>
                </c:pt>
                <c:pt idx="12586">
                  <c:v>-86.540500000000009</c:v>
                </c:pt>
                <c:pt idx="12587">
                  <c:v>-86.538499999999999</c:v>
                </c:pt>
                <c:pt idx="12588">
                  <c:v>-86.536500000000004</c:v>
                </c:pt>
                <c:pt idx="12589">
                  <c:v>-86.534500000000008</c:v>
                </c:pt>
                <c:pt idx="12590">
                  <c:v>-86.532499999999999</c:v>
                </c:pt>
                <c:pt idx="12591">
                  <c:v>-86.530500000000004</c:v>
                </c:pt>
                <c:pt idx="12592">
                  <c:v>-86.528500000000008</c:v>
                </c:pt>
                <c:pt idx="12593">
                  <c:v>-86.526499999999999</c:v>
                </c:pt>
                <c:pt idx="12594">
                  <c:v>-86.524500000000003</c:v>
                </c:pt>
                <c:pt idx="12595">
                  <c:v>-86.522500000000008</c:v>
                </c:pt>
                <c:pt idx="12596">
                  <c:v>-86.520499999999998</c:v>
                </c:pt>
                <c:pt idx="12597">
                  <c:v>-86.518500000000003</c:v>
                </c:pt>
                <c:pt idx="12598">
                  <c:v>-86.516500000000008</c:v>
                </c:pt>
                <c:pt idx="12599">
                  <c:v>-86.514499999999998</c:v>
                </c:pt>
                <c:pt idx="12600">
                  <c:v>-86.512500000000003</c:v>
                </c:pt>
                <c:pt idx="12601">
                  <c:v>-86.510500000000008</c:v>
                </c:pt>
                <c:pt idx="12602">
                  <c:v>-86.508499999999998</c:v>
                </c:pt>
                <c:pt idx="12603">
                  <c:v>-86.506500000000003</c:v>
                </c:pt>
                <c:pt idx="12604">
                  <c:v>-86.504500000000007</c:v>
                </c:pt>
                <c:pt idx="12605">
                  <c:v>-86.502499999999998</c:v>
                </c:pt>
                <c:pt idx="12606">
                  <c:v>-86.500500000000002</c:v>
                </c:pt>
                <c:pt idx="12607">
                  <c:v>-86.498500000000007</c:v>
                </c:pt>
                <c:pt idx="12608">
                  <c:v>-86.496499999999997</c:v>
                </c:pt>
                <c:pt idx="12609">
                  <c:v>-86.494500000000002</c:v>
                </c:pt>
                <c:pt idx="12610">
                  <c:v>-86.492500000000007</c:v>
                </c:pt>
                <c:pt idx="12611">
                  <c:v>-86.490499999999997</c:v>
                </c:pt>
                <c:pt idx="12612">
                  <c:v>-86.488500000000002</c:v>
                </c:pt>
                <c:pt idx="12613">
                  <c:v>-86.486500000000007</c:v>
                </c:pt>
                <c:pt idx="12614">
                  <c:v>-86.484499999999997</c:v>
                </c:pt>
                <c:pt idx="12615">
                  <c:v>-86.482500000000002</c:v>
                </c:pt>
                <c:pt idx="12616">
                  <c:v>-86.480500000000006</c:v>
                </c:pt>
                <c:pt idx="12617">
                  <c:v>-86.478499999999997</c:v>
                </c:pt>
                <c:pt idx="12618">
                  <c:v>-86.476500000000001</c:v>
                </c:pt>
                <c:pt idx="12619">
                  <c:v>-86.474500000000006</c:v>
                </c:pt>
                <c:pt idx="12620">
                  <c:v>-86.472500000000011</c:v>
                </c:pt>
                <c:pt idx="12621">
                  <c:v>-86.470500000000001</c:v>
                </c:pt>
                <c:pt idx="12622">
                  <c:v>-86.468500000000006</c:v>
                </c:pt>
                <c:pt idx="12623">
                  <c:v>-86.466500000000011</c:v>
                </c:pt>
                <c:pt idx="12624">
                  <c:v>-86.464500000000001</c:v>
                </c:pt>
                <c:pt idx="12625">
                  <c:v>-86.462500000000006</c:v>
                </c:pt>
                <c:pt idx="12626">
                  <c:v>-86.46050000000001</c:v>
                </c:pt>
                <c:pt idx="12627">
                  <c:v>-86.458500000000001</c:v>
                </c:pt>
                <c:pt idx="12628">
                  <c:v>-86.456500000000005</c:v>
                </c:pt>
                <c:pt idx="12629">
                  <c:v>-86.45450000000001</c:v>
                </c:pt>
                <c:pt idx="12630">
                  <c:v>-86.452500000000001</c:v>
                </c:pt>
                <c:pt idx="12631">
                  <c:v>-86.450500000000005</c:v>
                </c:pt>
                <c:pt idx="12632">
                  <c:v>-86.44850000000001</c:v>
                </c:pt>
                <c:pt idx="12633">
                  <c:v>-86.446500000000015</c:v>
                </c:pt>
                <c:pt idx="12634">
                  <c:v>-86.444500000000005</c:v>
                </c:pt>
                <c:pt idx="12635">
                  <c:v>-86.44250000000001</c:v>
                </c:pt>
                <c:pt idx="12636">
                  <c:v>-86.440500000000014</c:v>
                </c:pt>
                <c:pt idx="12637">
                  <c:v>-86.438500000000005</c:v>
                </c:pt>
                <c:pt idx="12638">
                  <c:v>-86.436500000000009</c:v>
                </c:pt>
                <c:pt idx="12639">
                  <c:v>-86.434500000000014</c:v>
                </c:pt>
                <c:pt idx="12640">
                  <c:v>-86.432500000000005</c:v>
                </c:pt>
                <c:pt idx="12641">
                  <c:v>-86.430500000000009</c:v>
                </c:pt>
                <c:pt idx="12642">
                  <c:v>-86.428500000000014</c:v>
                </c:pt>
                <c:pt idx="12643">
                  <c:v>-86.426500000000004</c:v>
                </c:pt>
                <c:pt idx="12644">
                  <c:v>-86.424500000000009</c:v>
                </c:pt>
                <c:pt idx="12645">
                  <c:v>-86.422500000000014</c:v>
                </c:pt>
                <c:pt idx="12646">
                  <c:v>-86.420500000000004</c:v>
                </c:pt>
                <c:pt idx="12647">
                  <c:v>-86.418500000000009</c:v>
                </c:pt>
                <c:pt idx="12648">
                  <c:v>-86.416500000000013</c:v>
                </c:pt>
                <c:pt idx="12649">
                  <c:v>-86.414500000000004</c:v>
                </c:pt>
                <c:pt idx="12650">
                  <c:v>-86.412500000000009</c:v>
                </c:pt>
                <c:pt idx="12651">
                  <c:v>-86.410500000000013</c:v>
                </c:pt>
                <c:pt idx="12652">
                  <c:v>-86.408500000000004</c:v>
                </c:pt>
                <c:pt idx="12653">
                  <c:v>-86.406500000000008</c:v>
                </c:pt>
                <c:pt idx="12654">
                  <c:v>-86.404500000000013</c:v>
                </c:pt>
                <c:pt idx="12655">
                  <c:v>-86.402500000000003</c:v>
                </c:pt>
                <c:pt idx="12656">
                  <c:v>-86.400500000000008</c:v>
                </c:pt>
                <c:pt idx="12657">
                  <c:v>-86.398500000000013</c:v>
                </c:pt>
                <c:pt idx="12658">
                  <c:v>-86.396500000000003</c:v>
                </c:pt>
                <c:pt idx="12659">
                  <c:v>-86.394500000000008</c:v>
                </c:pt>
                <c:pt idx="12660">
                  <c:v>-86.392500000000013</c:v>
                </c:pt>
                <c:pt idx="12661">
                  <c:v>-86.390500000000003</c:v>
                </c:pt>
                <c:pt idx="12662">
                  <c:v>-86.388500000000008</c:v>
                </c:pt>
                <c:pt idx="12663">
                  <c:v>-86.386500000000012</c:v>
                </c:pt>
                <c:pt idx="12664">
                  <c:v>-86.384500000000003</c:v>
                </c:pt>
                <c:pt idx="12665">
                  <c:v>-86.382500000000007</c:v>
                </c:pt>
                <c:pt idx="12666">
                  <c:v>-86.380500000000012</c:v>
                </c:pt>
                <c:pt idx="12667">
                  <c:v>-86.378500000000003</c:v>
                </c:pt>
                <c:pt idx="12668">
                  <c:v>-86.376500000000007</c:v>
                </c:pt>
                <c:pt idx="12669">
                  <c:v>-86.374500000000012</c:v>
                </c:pt>
                <c:pt idx="12670">
                  <c:v>-86.372500000000002</c:v>
                </c:pt>
                <c:pt idx="12671">
                  <c:v>-86.370500000000007</c:v>
                </c:pt>
                <c:pt idx="12672">
                  <c:v>-86.368500000000012</c:v>
                </c:pt>
                <c:pt idx="12673">
                  <c:v>-86.366500000000002</c:v>
                </c:pt>
                <c:pt idx="12674">
                  <c:v>-86.364500000000007</c:v>
                </c:pt>
                <c:pt idx="12675">
                  <c:v>-86.362500000000011</c:v>
                </c:pt>
                <c:pt idx="12676">
                  <c:v>-86.360500000000002</c:v>
                </c:pt>
                <c:pt idx="12677">
                  <c:v>-86.358500000000006</c:v>
                </c:pt>
                <c:pt idx="12678">
                  <c:v>-86.356500000000011</c:v>
                </c:pt>
                <c:pt idx="12679">
                  <c:v>-86.354500000000002</c:v>
                </c:pt>
                <c:pt idx="12680">
                  <c:v>-86.352500000000006</c:v>
                </c:pt>
                <c:pt idx="12681">
                  <c:v>-86.350500000000011</c:v>
                </c:pt>
                <c:pt idx="12682">
                  <c:v>-86.348500000000001</c:v>
                </c:pt>
                <c:pt idx="12683">
                  <c:v>-86.346500000000006</c:v>
                </c:pt>
                <c:pt idx="12684">
                  <c:v>-86.344500000000011</c:v>
                </c:pt>
                <c:pt idx="12685">
                  <c:v>-86.342500000000001</c:v>
                </c:pt>
                <c:pt idx="12686">
                  <c:v>-86.340500000000006</c:v>
                </c:pt>
                <c:pt idx="12687">
                  <c:v>-86.33850000000001</c:v>
                </c:pt>
                <c:pt idx="12688">
                  <c:v>-86.336500000000001</c:v>
                </c:pt>
                <c:pt idx="12689">
                  <c:v>-86.334500000000006</c:v>
                </c:pt>
                <c:pt idx="12690">
                  <c:v>-86.33250000000001</c:v>
                </c:pt>
                <c:pt idx="12691">
                  <c:v>-86.330500000000001</c:v>
                </c:pt>
                <c:pt idx="12692">
                  <c:v>-86.328500000000005</c:v>
                </c:pt>
                <c:pt idx="12693">
                  <c:v>-86.32650000000001</c:v>
                </c:pt>
                <c:pt idx="12694">
                  <c:v>-86.3245</c:v>
                </c:pt>
                <c:pt idx="12695">
                  <c:v>-86.322500000000005</c:v>
                </c:pt>
                <c:pt idx="12696">
                  <c:v>-86.32050000000001</c:v>
                </c:pt>
                <c:pt idx="12697">
                  <c:v>-86.3185</c:v>
                </c:pt>
                <c:pt idx="12698">
                  <c:v>-86.316500000000005</c:v>
                </c:pt>
                <c:pt idx="12699">
                  <c:v>-86.31450000000001</c:v>
                </c:pt>
                <c:pt idx="12700">
                  <c:v>-86.3125</c:v>
                </c:pt>
                <c:pt idx="12701">
                  <c:v>-86.310500000000005</c:v>
                </c:pt>
                <c:pt idx="12702">
                  <c:v>-86.308500000000009</c:v>
                </c:pt>
                <c:pt idx="12703">
                  <c:v>-86.3065</c:v>
                </c:pt>
                <c:pt idx="12704">
                  <c:v>-86.304500000000004</c:v>
                </c:pt>
                <c:pt idx="12705">
                  <c:v>-86.302500000000009</c:v>
                </c:pt>
                <c:pt idx="12706">
                  <c:v>-86.3005</c:v>
                </c:pt>
                <c:pt idx="12707">
                  <c:v>-86.298500000000004</c:v>
                </c:pt>
                <c:pt idx="12708">
                  <c:v>-86.296500000000009</c:v>
                </c:pt>
                <c:pt idx="12709">
                  <c:v>-86.294499999999999</c:v>
                </c:pt>
                <c:pt idx="12710">
                  <c:v>-86.292500000000004</c:v>
                </c:pt>
                <c:pt idx="12711">
                  <c:v>-86.290500000000009</c:v>
                </c:pt>
                <c:pt idx="12712">
                  <c:v>-86.288499999999999</c:v>
                </c:pt>
                <c:pt idx="12713">
                  <c:v>-86.286500000000004</c:v>
                </c:pt>
                <c:pt idx="12714">
                  <c:v>-86.284500000000008</c:v>
                </c:pt>
                <c:pt idx="12715">
                  <c:v>-86.282499999999999</c:v>
                </c:pt>
                <c:pt idx="12716">
                  <c:v>-86.280500000000004</c:v>
                </c:pt>
                <c:pt idx="12717">
                  <c:v>-86.278500000000008</c:v>
                </c:pt>
                <c:pt idx="12718">
                  <c:v>-86.276499999999999</c:v>
                </c:pt>
                <c:pt idx="12719">
                  <c:v>-86.274500000000003</c:v>
                </c:pt>
                <c:pt idx="12720">
                  <c:v>-86.272500000000008</c:v>
                </c:pt>
                <c:pt idx="12721">
                  <c:v>-86.270499999999998</c:v>
                </c:pt>
                <c:pt idx="12722">
                  <c:v>-86.268500000000003</c:v>
                </c:pt>
                <c:pt idx="12723">
                  <c:v>-86.266500000000008</c:v>
                </c:pt>
                <c:pt idx="12724">
                  <c:v>-86.264499999999998</c:v>
                </c:pt>
                <c:pt idx="12725">
                  <c:v>-86.262500000000003</c:v>
                </c:pt>
                <c:pt idx="12726">
                  <c:v>-86.260500000000008</c:v>
                </c:pt>
                <c:pt idx="12727">
                  <c:v>-86.258499999999998</c:v>
                </c:pt>
                <c:pt idx="12728">
                  <c:v>-86.256500000000003</c:v>
                </c:pt>
                <c:pt idx="12729">
                  <c:v>-86.254500000000007</c:v>
                </c:pt>
                <c:pt idx="12730">
                  <c:v>-86.252499999999998</c:v>
                </c:pt>
                <c:pt idx="12731">
                  <c:v>-86.250500000000002</c:v>
                </c:pt>
                <c:pt idx="12732">
                  <c:v>-86.248500000000007</c:v>
                </c:pt>
                <c:pt idx="12733">
                  <c:v>-86.246499999999997</c:v>
                </c:pt>
                <c:pt idx="12734">
                  <c:v>-86.244500000000002</c:v>
                </c:pt>
                <c:pt idx="12735">
                  <c:v>-86.242500000000007</c:v>
                </c:pt>
                <c:pt idx="12736">
                  <c:v>-86.240499999999997</c:v>
                </c:pt>
                <c:pt idx="12737">
                  <c:v>-86.238500000000002</c:v>
                </c:pt>
                <c:pt idx="12738">
                  <c:v>-86.236500000000007</c:v>
                </c:pt>
                <c:pt idx="12739">
                  <c:v>-86.234499999999997</c:v>
                </c:pt>
                <c:pt idx="12740">
                  <c:v>-86.232500000000002</c:v>
                </c:pt>
                <c:pt idx="12741">
                  <c:v>-86.230500000000006</c:v>
                </c:pt>
                <c:pt idx="12742">
                  <c:v>-86.228499999999997</c:v>
                </c:pt>
                <c:pt idx="12743">
                  <c:v>-86.226500000000001</c:v>
                </c:pt>
                <c:pt idx="12744">
                  <c:v>-86.224500000000006</c:v>
                </c:pt>
                <c:pt idx="12745">
                  <c:v>-86.222500000000011</c:v>
                </c:pt>
                <c:pt idx="12746">
                  <c:v>-86.220500000000001</c:v>
                </c:pt>
                <c:pt idx="12747">
                  <c:v>-86.218500000000006</c:v>
                </c:pt>
                <c:pt idx="12748">
                  <c:v>-86.216500000000011</c:v>
                </c:pt>
                <c:pt idx="12749">
                  <c:v>-86.214500000000001</c:v>
                </c:pt>
                <c:pt idx="12750">
                  <c:v>-86.212500000000006</c:v>
                </c:pt>
                <c:pt idx="12751">
                  <c:v>-86.21050000000001</c:v>
                </c:pt>
                <c:pt idx="12752">
                  <c:v>-86.208500000000001</c:v>
                </c:pt>
                <c:pt idx="12753">
                  <c:v>-86.206500000000005</c:v>
                </c:pt>
                <c:pt idx="12754">
                  <c:v>-86.20450000000001</c:v>
                </c:pt>
                <c:pt idx="12755">
                  <c:v>-86.202500000000001</c:v>
                </c:pt>
                <c:pt idx="12756">
                  <c:v>-86.200500000000005</c:v>
                </c:pt>
                <c:pt idx="12757">
                  <c:v>-86.19850000000001</c:v>
                </c:pt>
                <c:pt idx="12758">
                  <c:v>-86.196500000000015</c:v>
                </c:pt>
                <c:pt idx="12759">
                  <c:v>-86.194500000000005</c:v>
                </c:pt>
                <c:pt idx="12760">
                  <c:v>-86.19250000000001</c:v>
                </c:pt>
                <c:pt idx="12761">
                  <c:v>-86.190500000000014</c:v>
                </c:pt>
                <c:pt idx="12762">
                  <c:v>-86.188500000000005</c:v>
                </c:pt>
                <c:pt idx="12763">
                  <c:v>-86.186500000000009</c:v>
                </c:pt>
                <c:pt idx="12764">
                  <c:v>-86.184500000000014</c:v>
                </c:pt>
                <c:pt idx="12765">
                  <c:v>-86.182500000000005</c:v>
                </c:pt>
                <c:pt idx="12766">
                  <c:v>-86.180500000000009</c:v>
                </c:pt>
                <c:pt idx="12767">
                  <c:v>-86.178500000000014</c:v>
                </c:pt>
                <c:pt idx="12768">
                  <c:v>-86.176500000000004</c:v>
                </c:pt>
                <c:pt idx="12769">
                  <c:v>-86.174500000000009</c:v>
                </c:pt>
                <c:pt idx="12770">
                  <c:v>-86.172500000000014</c:v>
                </c:pt>
                <c:pt idx="12771">
                  <c:v>-86.170500000000004</c:v>
                </c:pt>
                <c:pt idx="12772">
                  <c:v>-86.168500000000009</c:v>
                </c:pt>
                <c:pt idx="12773">
                  <c:v>-86.166500000000013</c:v>
                </c:pt>
                <c:pt idx="12774">
                  <c:v>-86.164500000000004</c:v>
                </c:pt>
                <c:pt idx="12775">
                  <c:v>-86.162500000000009</c:v>
                </c:pt>
                <c:pt idx="12776">
                  <c:v>-86.160500000000013</c:v>
                </c:pt>
                <c:pt idx="12777">
                  <c:v>-86.158500000000004</c:v>
                </c:pt>
                <c:pt idx="12778">
                  <c:v>-86.156500000000008</c:v>
                </c:pt>
                <c:pt idx="12779">
                  <c:v>-86.154500000000013</c:v>
                </c:pt>
                <c:pt idx="12780">
                  <c:v>-86.152500000000003</c:v>
                </c:pt>
                <c:pt idx="12781">
                  <c:v>-86.150500000000008</c:v>
                </c:pt>
                <c:pt idx="12782">
                  <c:v>-86.148500000000013</c:v>
                </c:pt>
                <c:pt idx="12783">
                  <c:v>-86.146500000000003</c:v>
                </c:pt>
                <c:pt idx="12784">
                  <c:v>-86.144500000000008</c:v>
                </c:pt>
                <c:pt idx="12785">
                  <c:v>-86.142500000000013</c:v>
                </c:pt>
                <c:pt idx="12786">
                  <c:v>-86.140500000000003</c:v>
                </c:pt>
                <c:pt idx="12787">
                  <c:v>-86.138500000000008</c:v>
                </c:pt>
                <c:pt idx="12788">
                  <c:v>-86.136500000000012</c:v>
                </c:pt>
                <c:pt idx="12789">
                  <c:v>-86.134500000000003</c:v>
                </c:pt>
                <c:pt idx="12790">
                  <c:v>-86.132500000000007</c:v>
                </c:pt>
                <c:pt idx="12791">
                  <c:v>-86.130500000000012</c:v>
                </c:pt>
                <c:pt idx="12792">
                  <c:v>-86.128500000000003</c:v>
                </c:pt>
                <c:pt idx="12793">
                  <c:v>-86.126500000000007</c:v>
                </c:pt>
                <c:pt idx="12794">
                  <c:v>-86.124500000000012</c:v>
                </c:pt>
                <c:pt idx="12795">
                  <c:v>-86.122500000000002</c:v>
                </c:pt>
                <c:pt idx="12796">
                  <c:v>-86.120500000000007</c:v>
                </c:pt>
                <c:pt idx="12797">
                  <c:v>-86.118500000000012</c:v>
                </c:pt>
                <c:pt idx="12798">
                  <c:v>-86.116500000000002</c:v>
                </c:pt>
                <c:pt idx="12799">
                  <c:v>-86.114500000000007</c:v>
                </c:pt>
                <c:pt idx="12800">
                  <c:v>-86.112500000000011</c:v>
                </c:pt>
                <c:pt idx="12801">
                  <c:v>-86.110500000000002</c:v>
                </c:pt>
                <c:pt idx="12802">
                  <c:v>-86.108500000000006</c:v>
                </c:pt>
                <c:pt idx="12803">
                  <c:v>-86.106500000000011</c:v>
                </c:pt>
                <c:pt idx="12804">
                  <c:v>-86.104500000000002</c:v>
                </c:pt>
                <c:pt idx="12805">
                  <c:v>-86.102500000000006</c:v>
                </c:pt>
                <c:pt idx="12806">
                  <c:v>-86.100500000000011</c:v>
                </c:pt>
                <c:pt idx="12807">
                  <c:v>-86.098500000000001</c:v>
                </c:pt>
                <c:pt idx="12808">
                  <c:v>-86.096500000000006</c:v>
                </c:pt>
                <c:pt idx="12809">
                  <c:v>-86.094500000000011</c:v>
                </c:pt>
                <c:pt idx="12810">
                  <c:v>-86.092500000000001</c:v>
                </c:pt>
                <c:pt idx="12811">
                  <c:v>-86.090500000000006</c:v>
                </c:pt>
                <c:pt idx="12812">
                  <c:v>-86.08850000000001</c:v>
                </c:pt>
                <c:pt idx="12813">
                  <c:v>-86.086500000000001</c:v>
                </c:pt>
                <c:pt idx="12814">
                  <c:v>-86.084500000000006</c:v>
                </c:pt>
                <c:pt idx="12815">
                  <c:v>-86.08250000000001</c:v>
                </c:pt>
                <c:pt idx="12816">
                  <c:v>-86.080500000000001</c:v>
                </c:pt>
                <c:pt idx="12817">
                  <c:v>-86.078500000000005</c:v>
                </c:pt>
                <c:pt idx="12818">
                  <c:v>-86.07650000000001</c:v>
                </c:pt>
                <c:pt idx="12819">
                  <c:v>-86.0745</c:v>
                </c:pt>
                <c:pt idx="12820">
                  <c:v>-86.072500000000005</c:v>
                </c:pt>
                <c:pt idx="12821">
                  <c:v>-86.07050000000001</c:v>
                </c:pt>
                <c:pt idx="12822">
                  <c:v>-86.0685</c:v>
                </c:pt>
                <c:pt idx="12823">
                  <c:v>-86.066500000000005</c:v>
                </c:pt>
                <c:pt idx="12824">
                  <c:v>-86.06450000000001</c:v>
                </c:pt>
                <c:pt idx="12825">
                  <c:v>-86.0625</c:v>
                </c:pt>
                <c:pt idx="12826">
                  <c:v>-86.060500000000005</c:v>
                </c:pt>
                <c:pt idx="12827">
                  <c:v>-86.058500000000009</c:v>
                </c:pt>
                <c:pt idx="12828">
                  <c:v>-86.0565</c:v>
                </c:pt>
                <c:pt idx="12829">
                  <c:v>-86.054500000000004</c:v>
                </c:pt>
                <c:pt idx="12830">
                  <c:v>-86.052500000000009</c:v>
                </c:pt>
                <c:pt idx="12831">
                  <c:v>-86.0505</c:v>
                </c:pt>
                <c:pt idx="12832">
                  <c:v>-86.048500000000004</c:v>
                </c:pt>
                <c:pt idx="12833">
                  <c:v>-86.046500000000009</c:v>
                </c:pt>
                <c:pt idx="12834">
                  <c:v>-86.044499999999999</c:v>
                </c:pt>
                <c:pt idx="12835">
                  <c:v>-86.042500000000004</c:v>
                </c:pt>
                <c:pt idx="12836">
                  <c:v>-86.040500000000009</c:v>
                </c:pt>
                <c:pt idx="12837">
                  <c:v>-86.038499999999999</c:v>
                </c:pt>
                <c:pt idx="12838">
                  <c:v>-86.036500000000004</c:v>
                </c:pt>
                <c:pt idx="12839">
                  <c:v>-86.034500000000008</c:v>
                </c:pt>
                <c:pt idx="12840">
                  <c:v>-86.032499999999999</c:v>
                </c:pt>
                <c:pt idx="12841">
                  <c:v>-86.030500000000004</c:v>
                </c:pt>
                <c:pt idx="12842">
                  <c:v>-86.028500000000008</c:v>
                </c:pt>
                <c:pt idx="12843">
                  <c:v>-86.026499999999999</c:v>
                </c:pt>
                <c:pt idx="12844">
                  <c:v>-86.024500000000003</c:v>
                </c:pt>
                <c:pt idx="12845">
                  <c:v>-86.022500000000008</c:v>
                </c:pt>
                <c:pt idx="12846">
                  <c:v>-86.020499999999998</c:v>
                </c:pt>
                <c:pt idx="12847">
                  <c:v>-86.018500000000003</c:v>
                </c:pt>
                <c:pt idx="12848">
                  <c:v>-86.016500000000008</c:v>
                </c:pt>
                <c:pt idx="12849">
                  <c:v>-86.014499999999998</c:v>
                </c:pt>
                <c:pt idx="12850">
                  <c:v>-86.012500000000003</c:v>
                </c:pt>
                <c:pt idx="12851">
                  <c:v>-86.010500000000008</c:v>
                </c:pt>
                <c:pt idx="12852">
                  <c:v>-86.008499999999998</c:v>
                </c:pt>
                <c:pt idx="12853">
                  <c:v>-86.006500000000003</c:v>
                </c:pt>
                <c:pt idx="12854">
                  <c:v>-86.004500000000007</c:v>
                </c:pt>
                <c:pt idx="12855">
                  <c:v>-86.002499999999998</c:v>
                </c:pt>
                <c:pt idx="12856">
                  <c:v>-86.000500000000002</c:v>
                </c:pt>
                <c:pt idx="12857">
                  <c:v>-85.998500000000007</c:v>
                </c:pt>
                <c:pt idx="12858">
                  <c:v>-85.996499999999997</c:v>
                </c:pt>
                <c:pt idx="12859">
                  <c:v>-85.994500000000002</c:v>
                </c:pt>
                <c:pt idx="12860">
                  <c:v>-85.992500000000007</c:v>
                </c:pt>
                <c:pt idx="12861">
                  <c:v>-85.990499999999997</c:v>
                </c:pt>
                <c:pt idx="12862">
                  <c:v>-85.988500000000002</c:v>
                </c:pt>
                <c:pt idx="12863">
                  <c:v>-85.986500000000007</c:v>
                </c:pt>
                <c:pt idx="12864">
                  <c:v>-85.984499999999997</c:v>
                </c:pt>
                <c:pt idx="12865">
                  <c:v>-85.982500000000002</c:v>
                </c:pt>
                <c:pt idx="12866">
                  <c:v>-85.980500000000006</c:v>
                </c:pt>
                <c:pt idx="12867">
                  <c:v>-85.978499999999997</c:v>
                </c:pt>
                <c:pt idx="12868">
                  <c:v>-85.976500000000001</c:v>
                </c:pt>
                <c:pt idx="12869">
                  <c:v>-85.974500000000006</c:v>
                </c:pt>
                <c:pt idx="12870">
                  <c:v>-85.972500000000011</c:v>
                </c:pt>
                <c:pt idx="12871">
                  <c:v>-85.970500000000001</c:v>
                </c:pt>
                <c:pt idx="12872">
                  <c:v>-85.968500000000006</c:v>
                </c:pt>
                <c:pt idx="12873">
                  <c:v>-85.966500000000011</c:v>
                </c:pt>
                <c:pt idx="12874">
                  <c:v>-85.964500000000001</c:v>
                </c:pt>
                <c:pt idx="12875">
                  <c:v>-85.962500000000006</c:v>
                </c:pt>
                <c:pt idx="12876">
                  <c:v>-85.96050000000001</c:v>
                </c:pt>
                <c:pt idx="12877">
                  <c:v>-85.958500000000001</c:v>
                </c:pt>
                <c:pt idx="12878">
                  <c:v>-85.956500000000005</c:v>
                </c:pt>
                <c:pt idx="12879">
                  <c:v>-85.95450000000001</c:v>
                </c:pt>
                <c:pt idx="12880">
                  <c:v>-85.952500000000001</c:v>
                </c:pt>
                <c:pt idx="12881">
                  <c:v>-85.950500000000005</c:v>
                </c:pt>
                <c:pt idx="12882">
                  <c:v>-85.94850000000001</c:v>
                </c:pt>
                <c:pt idx="12883">
                  <c:v>-85.946500000000015</c:v>
                </c:pt>
                <c:pt idx="12884">
                  <c:v>-85.944500000000005</c:v>
                </c:pt>
                <c:pt idx="12885">
                  <c:v>-85.94250000000001</c:v>
                </c:pt>
                <c:pt idx="12886">
                  <c:v>-85.940500000000014</c:v>
                </c:pt>
                <c:pt idx="12887">
                  <c:v>-85.938500000000005</c:v>
                </c:pt>
                <c:pt idx="12888">
                  <c:v>-85.936500000000009</c:v>
                </c:pt>
                <c:pt idx="12889">
                  <c:v>-85.934500000000014</c:v>
                </c:pt>
                <c:pt idx="12890">
                  <c:v>-85.932500000000005</c:v>
                </c:pt>
                <c:pt idx="12891">
                  <c:v>-85.930500000000009</c:v>
                </c:pt>
                <c:pt idx="12892">
                  <c:v>-85.928500000000014</c:v>
                </c:pt>
                <c:pt idx="12893">
                  <c:v>-85.926500000000004</c:v>
                </c:pt>
                <c:pt idx="12894">
                  <c:v>-85.924500000000009</c:v>
                </c:pt>
                <c:pt idx="12895">
                  <c:v>-85.922500000000014</c:v>
                </c:pt>
                <c:pt idx="12896">
                  <c:v>-85.920500000000004</c:v>
                </c:pt>
                <c:pt idx="12897">
                  <c:v>-85.918500000000009</c:v>
                </c:pt>
                <c:pt idx="12898">
                  <c:v>-85.916500000000013</c:v>
                </c:pt>
                <c:pt idx="12899">
                  <c:v>-85.914500000000004</c:v>
                </c:pt>
                <c:pt idx="12900">
                  <c:v>-85.912500000000009</c:v>
                </c:pt>
                <c:pt idx="12901">
                  <c:v>-85.910500000000013</c:v>
                </c:pt>
                <c:pt idx="12902">
                  <c:v>-85.908500000000004</c:v>
                </c:pt>
                <c:pt idx="12903">
                  <c:v>-85.906500000000008</c:v>
                </c:pt>
                <c:pt idx="12904">
                  <c:v>-85.904500000000013</c:v>
                </c:pt>
                <c:pt idx="12905">
                  <c:v>-85.902500000000003</c:v>
                </c:pt>
                <c:pt idx="12906">
                  <c:v>-85.900500000000008</c:v>
                </c:pt>
                <c:pt idx="12907">
                  <c:v>-85.898500000000013</c:v>
                </c:pt>
                <c:pt idx="12908">
                  <c:v>-85.896500000000003</c:v>
                </c:pt>
                <c:pt idx="12909">
                  <c:v>-85.894500000000008</c:v>
                </c:pt>
                <c:pt idx="12910">
                  <c:v>-85.892500000000013</c:v>
                </c:pt>
                <c:pt idx="12911">
                  <c:v>-85.890500000000003</c:v>
                </c:pt>
                <c:pt idx="12912">
                  <c:v>-85.888500000000008</c:v>
                </c:pt>
                <c:pt idx="12913">
                  <c:v>-85.886500000000012</c:v>
                </c:pt>
                <c:pt idx="12914">
                  <c:v>-85.884500000000003</c:v>
                </c:pt>
                <c:pt idx="12915">
                  <c:v>-85.882500000000007</c:v>
                </c:pt>
                <c:pt idx="12916">
                  <c:v>-85.880500000000012</c:v>
                </c:pt>
                <c:pt idx="12917">
                  <c:v>-85.878500000000003</c:v>
                </c:pt>
                <c:pt idx="12918">
                  <c:v>-85.876500000000007</c:v>
                </c:pt>
                <c:pt idx="12919">
                  <c:v>-85.874500000000012</c:v>
                </c:pt>
                <c:pt idx="12920">
                  <c:v>-85.872500000000002</c:v>
                </c:pt>
                <c:pt idx="12921">
                  <c:v>-85.870500000000007</c:v>
                </c:pt>
                <c:pt idx="12922">
                  <c:v>-85.868500000000012</c:v>
                </c:pt>
                <c:pt idx="12923">
                  <c:v>-85.866500000000002</c:v>
                </c:pt>
                <c:pt idx="12924">
                  <c:v>-85.864500000000007</c:v>
                </c:pt>
                <c:pt idx="12925">
                  <c:v>-85.862500000000011</c:v>
                </c:pt>
                <c:pt idx="12926">
                  <c:v>-85.860500000000002</c:v>
                </c:pt>
                <c:pt idx="12927">
                  <c:v>-85.858500000000006</c:v>
                </c:pt>
                <c:pt idx="12928">
                  <c:v>-85.856500000000011</c:v>
                </c:pt>
                <c:pt idx="12929">
                  <c:v>-85.854500000000002</c:v>
                </c:pt>
                <c:pt idx="12930">
                  <c:v>-85.852500000000006</c:v>
                </c:pt>
                <c:pt idx="12931">
                  <c:v>-85.850500000000011</c:v>
                </c:pt>
                <c:pt idx="12932">
                  <c:v>-85.848500000000001</c:v>
                </c:pt>
                <c:pt idx="12933">
                  <c:v>-85.846500000000006</c:v>
                </c:pt>
                <c:pt idx="12934">
                  <c:v>-85.844500000000011</c:v>
                </c:pt>
                <c:pt idx="12935">
                  <c:v>-85.842500000000001</c:v>
                </c:pt>
                <c:pt idx="12936">
                  <c:v>-85.840500000000006</c:v>
                </c:pt>
                <c:pt idx="12937">
                  <c:v>-85.83850000000001</c:v>
                </c:pt>
                <c:pt idx="12938">
                  <c:v>-85.836500000000001</c:v>
                </c:pt>
                <c:pt idx="12939">
                  <c:v>-85.834500000000006</c:v>
                </c:pt>
                <c:pt idx="12940">
                  <c:v>-85.83250000000001</c:v>
                </c:pt>
                <c:pt idx="12941">
                  <c:v>-85.830500000000001</c:v>
                </c:pt>
                <c:pt idx="12942">
                  <c:v>-85.828500000000005</c:v>
                </c:pt>
                <c:pt idx="12943">
                  <c:v>-85.82650000000001</c:v>
                </c:pt>
                <c:pt idx="12944">
                  <c:v>-85.8245</c:v>
                </c:pt>
                <c:pt idx="12945">
                  <c:v>-85.822500000000005</c:v>
                </c:pt>
                <c:pt idx="12946">
                  <c:v>-85.82050000000001</c:v>
                </c:pt>
                <c:pt idx="12947">
                  <c:v>-85.8185</c:v>
                </c:pt>
                <c:pt idx="12948">
                  <c:v>-85.816500000000005</c:v>
                </c:pt>
                <c:pt idx="12949">
                  <c:v>-85.81450000000001</c:v>
                </c:pt>
                <c:pt idx="12950">
                  <c:v>-85.8125</c:v>
                </c:pt>
                <c:pt idx="12951">
                  <c:v>-85.810500000000005</c:v>
                </c:pt>
                <c:pt idx="12952">
                  <c:v>-85.808500000000009</c:v>
                </c:pt>
                <c:pt idx="12953">
                  <c:v>-85.8065</c:v>
                </c:pt>
                <c:pt idx="12954">
                  <c:v>-85.804500000000004</c:v>
                </c:pt>
                <c:pt idx="12955">
                  <c:v>-85.802500000000009</c:v>
                </c:pt>
                <c:pt idx="12956">
                  <c:v>-85.8005</c:v>
                </c:pt>
                <c:pt idx="12957">
                  <c:v>-85.798500000000004</c:v>
                </c:pt>
                <c:pt idx="12958">
                  <c:v>-85.796500000000009</c:v>
                </c:pt>
                <c:pt idx="12959">
                  <c:v>-85.794499999999999</c:v>
                </c:pt>
                <c:pt idx="12960">
                  <c:v>-85.792500000000004</c:v>
                </c:pt>
                <c:pt idx="12961">
                  <c:v>-85.790500000000009</c:v>
                </c:pt>
                <c:pt idx="12962">
                  <c:v>-85.788499999999999</c:v>
                </c:pt>
                <c:pt idx="12963">
                  <c:v>-85.786500000000004</c:v>
                </c:pt>
                <c:pt idx="12964">
                  <c:v>-85.784500000000008</c:v>
                </c:pt>
                <c:pt idx="12965">
                  <c:v>-85.782499999999999</c:v>
                </c:pt>
                <c:pt idx="12966">
                  <c:v>-85.780500000000004</c:v>
                </c:pt>
                <c:pt idx="12967">
                  <c:v>-85.778500000000008</c:v>
                </c:pt>
                <c:pt idx="12968">
                  <c:v>-85.776499999999999</c:v>
                </c:pt>
                <c:pt idx="12969">
                  <c:v>-85.774500000000003</c:v>
                </c:pt>
                <c:pt idx="12970">
                  <c:v>-85.772500000000008</c:v>
                </c:pt>
                <c:pt idx="12971">
                  <c:v>-85.770499999999998</c:v>
                </c:pt>
                <c:pt idx="12972">
                  <c:v>-85.768500000000003</c:v>
                </c:pt>
                <c:pt idx="12973">
                  <c:v>-85.766500000000008</c:v>
                </c:pt>
                <c:pt idx="12974">
                  <c:v>-85.764499999999998</c:v>
                </c:pt>
                <c:pt idx="12975">
                  <c:v>-85.762500000000003</c:v>
                </c:pt>
                <c:pt idx="12976">
                  <c:v>-85.760500000000008</c:v>
                </c:pt>
                <c:pt idx="12977">
                  <c:v>-85.758499999999998</c:v>
                </c:pt>
                <c:pt idx="12978">
                  <c:v>-85.756500000000003</c:v>
                </c:pt>
                <c:pt idx="12979">
                  <c:v>-85.754500000000007</c:v>
                </c:pt>
                <c:pt idx="12980">
                  <c:v>-85.752499999999998</c:v>
                </c:pt>
                <c:pt idx="12981">
                  <c:v>-85.750500000000002</c:v>
                </c:pt>
                <c:pt idx="12982">
                  <c:v>-85.748500000000007</c:v>
                </c:pt>
                <c:pt idx="12983">
                  <c:v>-85.746499999999997</c:v>
                </c:pt>
                <c:pt idx="12984">
                  <c:v>-85.744500000000002</c:v>
                </c:pt>
                <c:pt idx="12985">
                  <c:v>-85.742500000000007</c:v>
                </c:pt>
                <c:pt idx="12986">
                  <c:v>-85.740499999999997</c:v>
                </c:pt>
                <c:pt idx="12987">
                  <c:v>-85.738500000000002</c:v>
                </c:pt>
                <c:pt idx="12988">
                  <c:v>-85.736500000000007</c:v>
                </c:pt>
                <c:pt idx="12989">
                  <c:v>-85.734499999999997</c:v>
                </c:pt>
                <c:pt idx="12990">
                  <c:v>-85.732500000000002</c:v>
                </c:pt>
                <c:pt idx="12991">
                  <c:v>-85.730500000000006</c:v>
                </c:pt>
                <c:pt idx="12992">
                  <c:v>-85.728499999999997</c:v>
                </c:pt>
                <c:pt idx="12993">
                  <c:v>-85.726500000000001</c:v>
                </c:pt>
                <c:pt idx="12994">
                  <c:v>-85.724500000000006</c:v>
                </c:pt>
                <c:pt idx="12995">
                  <c:v>-85.722500000000011</c:v>
                </c:pt>
                <c:pt idx="12996">
                  <c:v>-85.720500000000001</c:v>
                </c:pt>
                <c:pt idx="12997">
                  <c:v>-85.718500000000006</c:v>
                </c:pt>
                <c:pt idx="12998">
                  <c:v>-85.716500000000011</c:v>
                </c:pt>
                <c:pt idx="12999">
                  <c:v>-85.714500000000001</c:v>
                </c:pt>
                <c:pt idx="13000">
                  <c:v>-85.712500000000006</c:v>
                </c:pt>
                <c:pt idx="13001">
                  <c:v>-85.71050000000001</c:v>
                </c:pt>
                <c:pt idx="13002">
                  <c:v>-85.708500000000001</c:v>
                </c:pt>
                <c:pt idx="13003">
                  <c:v>-85.706500000000005</c:v>
                </c:pt>
                <c:pt idx="13004">
                  <c:v>-85.70450000000001</c:v>
                </c:pt>
                <c:pt idx="13005">
                  <c:v>-85.702500000000001</c:v>
                </c:pt>
                <c:pt idx="13006">
                  <c:v>-85.700500000000005</c:v>
                </c:pt>
                <c:pt idx="13007">
                  <c:v>-85.69850000000001</c:v>
                </c:pt>
                <c:pt idx="13008">
                  <c:v>-85.696500000000015</c:v>
                </c:pt>
                <c:pt idx="13009">
                  <c:v>-85.694500000000005</c:v>
                </c:pt>
                <c:pt idx="13010">
                  <c:v>-85.69250000000001</c:v>
                </c:pt>
                <c:pt idx="13011">
                  <c:v>-85.690500000000014</c:v>
                </c:pt>
                <c:pt idx="13012">
                  <c:v>-85.688500000000005</c:v>
                </c:pt>
                <c:pt idx="13013">
                  <c:v>-85.686500000000009</c:v>
                </c:pt>
                <c:pt idx="13014">
                  <c:v>-85.684500000000014</c:v>
                </c:pt>
                <c:pt idx="13015">
                  <c:v>-85.682500000000005</c:v>
                </c:pt>
                <c:pt idx="13016">
                  <c:v>-85.680500000000009</c:v>
                </c:pt>
                <c:pt idx="13017">
                  <c:v>-85.678500000000014</c:v>
                </c:pt>
                <c:pt idx="13018">
                  <c:v>-85.676500000000004</c:v>
                </c:pt>
                <c:pt idx="13019">
                  <c:v>-85.674500000000009</c:v>
                </c:pt>
                <c:pt idx="13020">
                  <c:v>-85.672500000000014</c:v>
                </c:pt>
                <c:pt idx="13021">
                  <c:v>-85.670500000000004</c:v>
                </c:pt>
                <c:pt idx="13022">
                  <c:v>-85.668500000000009</c:v>
                </c:pt>
                <c:pt idx="13023">
                  <c:v>-85.666500000000013</c:v>
                </c:pt>
                <c:pt idx="13024">
                  <c:v>-85.664500000000004</c:v>
                </c:pt>
                <c:pt idx="13025">
                  <c:v>-85.662500000000009</c:v>
                </c:pt>
                <c:pt idx="13026">
                  <c:v>-85.660500000000013</c:v>
                </c:pt>
                <c:pt idx="13027">
                  <c:v>-85.658500000000004</c:v>
                </c:pt>
                <c:pt idx="13028">
                  <c:v>-85.656500000000008</c:v>
                </c:pt>
                <c:pt idx="13029">
                  <c:v>-85.654500000000013</c:v>
                </c:pt>
                <c:pt idx="13030">
                  <c:v>-85.652500000000003</c:v>
                </c:pt>
                <c:pt idx="13031">
                  <c:v>-85.650500000000008</c:v>
                </c:pt>
                <c:pt idx="13032">
                  <c:v>-85.648500000000013</c:v>
                </c:pt>
                <c:pt idx="13033">
                  <c:v>-85.646500000000003</c:v>
                </c:pt>
                <c:pt idx="13034">
                  <c:v>-85.644500000000008</c:v>
                </c:pt>
                <c:pt idx="13035">
                  <c:v>-85.642500000000013</c:v>
                </c:pt>
                <c:pt idx="13036">
                  <c:v>-85.640500000000003</c:v>
                </c:pt>
                <c:pt idx="13037">
                  <c:v>-85.638500000000008</c:v>
                </c:pt>
                <c:pt idx="13038">
                  <c:v>-85.636500000000012</c:v>
                </c:pt>
                <c:pt idx="13039">
                  <c:v>-85.634500000000003</c:v>
                </c:pt>
                <c:pt idx="13040">
                  <c:v>-85.632500000000007</c:v>
                </c:pt>
                <c:pt idx="13041">
                  <c:v>-85.630500000000012</c:v>
                </c:pt>
                <c:pt idx="13042">
                  <c:v>-85.628500000000003</c:v>
                </c:pt>
                <c:pt idx="13043">
                  <c:v>-85.626500000000007</c:v>
                </c:pt>
                <c:pt idx="13044">
                  <c:v>-85.624500000000012</c:v>
                </c:pt>
                <c:pt idx="13045">
                  <c:v>-85.622500000000002</c:v>
                </c:pt>
                <c:pt idx="13046">
                  <c:v>-85.620500000000007</c:v>
                </c:pt>
                <c:pt idx="13047">
                  <c:v>-85.618500000000012</c:v>
                </c:pt>
                <c:pt idx="13048">
                  <c:v>-85.616500000000002</c:v>
                </c:pt>
                <c:pt idx="13049">
                  <c:v>-85.614500000000007</c:v>
                </c:pt>
                <c:pt idx="13050">
                  <c:v>-85.612500000000011</c:v>
                </c:pt>
                <c:pt idx="13051">
                  <c:v>-85.610500000000002</c:v>
                </c:pt>
                <c:pt idx="13052">
                  <c:v>-85.608500000000006</c:v>
                </c:pt>
                <c:pt idx="13053">
                  <c:v>-85.606500000000011</c:v>
                </c:pt>
                <c:pt idx="13054">
                  <c:v>-85.604500000000002</c:v>
                </c:pt>
                <c:pt idx="13055">
                  <c:v>-85.602500000000006</c:v>
                </c:pt>
                <c:pt idx="13056">
                  <c:v>-85.600500000000011</c:v>
                </c:pt>
                <c:pt idx="13057">
                  <c:v>-85.598500000000001</c:v>
                </c:pt>
                <c:pt idx="13058">
                  <c:v>-85.596500000000006</c:v>
                </c:pt>
                <c:pt idx="13059">
                  <c:v>-85.594500000000011</c:v>
                </c:pt>
                <c:pt idx="13060">
                  <c:v>-85.592500000000001</c:v>
                </c:pt>
                <c:pt idx="13061">
                  <c:v>-85.590500000000006</c:v>
                </c:pt>
                <c:pt idx="13062">
                  <c:v>-85.58850000000001</c:v>
                </c:pt>
                <c:pt idx="13063">
                  <c:v>-85.586500000000001</c:v>
                </c:pt>
                <c:pt idx="13064">
                  <c:v>-85.584500000000006</c:v>
                </c:pt>
                <c:pt idx="13065">
                  <c:v>-85.58250000000001</c:v>
                </c:pt>
                <c:pt idx="13066">
                  <c:v>-85.580500000000001</c:v>
                </c:pt>
                <c:pt idx="13067">
                  <c:v>-85.578500000000005</c:v>
                </c:pt>
                <c:pt idx="13068">
                  <c:v>-85.57650000000001</c:v>
                </c:pt>
                <c:pt idx="13069">
                  <c:v>-85.5745</c:v>
                </c:pt>
                <c:pt idx="13070">
                  <c:v>-85.572500000000005</c:v>
                </c:pt>
                <c:pt idx="13071">
                  <c:v>-85.57050000000001</c:v>
                </c:pt>
                <c:pt idx="13072">
                  <c:v>-85.5685</c:v>
                </c:pt>
                <c:pt idx="13073">
                  <c:v>-85.566500000000005</c:v>
                </c:pt>
                <c:pt idx="13074">
                  <c:v>-85.56450000000001</c:v>
                </c:pt>
                <c:pt idx="13075">
                  <c:v>-85.5625</c:v>
                </c:pt>
                <c:pt idx="13076">
                  <c:v>-85.560500000000005</c:v>
                </c:pt>
                <c:pt idx="13077">
                  <c:v>-85.558500000000009</c:v>
                </c:pt>
                <c:pt idx="13078">
                  <c:v>-85.5565</c:v>
                </c:pt>
                <c:pt idx="13079">
                  <c:v>-85.554500000000004</c:v>
                </c:pt>
                <c:pt idx="13080">
                  <c:v>-85.552500000000009</c:v>
                </c:pt>
                <c:pt idx="13081">
                  <c:v>-85.5505</c:v>
                </c:pt>
                <c:pt idx="13082">
                  <c:v>-85.548500000000004</c:v>
                </c:pt>
                <c:pt idx="13083">
                  <c:v>-85.546500000000009</c:v>
                </c:pt>
                <c:pt idx="13084">
                  <c:v>-85.544499999999999</c:v>
                </c:pt>
                <c:pt idx="13085">
                  <c:v>-85.542500000000004</c:v>
                </c:pt>
                <c:pt idx="13086">
                  <c:v>-85.540500000000009</c:v>
                </c:pt>
                <c:pt idx="13087">
                  <c:v>-85.538499999999999</c:v>
                </c:pt>
                <c:pt idx="13088">
                  <c:v>-85.536500000000004</c:v>
                </c:pt>
                <c:pt idx="13089">
                  <c:v>-85.534500000000008</c:v>
                </c:pt>
                <c:pt idx="13090">
                  <c:v>-85.532499999999999</c:v>
                </c:pt>
                <c:pt idx="13091">
                  <c:v>-85.530500000000004</c:v>
                </c:pt>
                <c:pt idx="13092">
                  <c:v>-85.528500000000008</c:v>
                </c:pt>
                <c:pt idx="13093">
                  <c:v>-85.526499999999999</c:v>
                </c:pt>
                <c:pt idx="13094">
                  <c:v>-85.524500000000003</c:v>
                </c:pt>
                <c:pt idx="13095">
                  <c:v>-85.522500000000008</c:v>
                </c:pt>
                <c:pt idx="13096">
                  <c:v>-85.520499999999998</c:v>
                </c:pt>
                <c:pt idx="13097">
                  <c:v>-85.518500000000003</c:v>
                </c:pt>
                <c:pt idx="13098">
                  <c:v>-85.516500000000008</c:v>
                </c:pt>
                <c:pt idx="13099">
                  <c:v>-85.514499999999998</c:v>
                </c:pt>
                <c:pt idx="13100">
                  <c:v>-85.512500000000003</c:v>
                </c:pt>
                <c:pt idx="13101">
                  <c:v>-85.510500000000008</c:v>
                </c:pt>
                <c:pt idx="13102">
                  <c:v>-85.508499999999998</c:v>
                </c:pt>
                <c:pt idx="13103">
                  <c:v>-85.506500000000003</c:v>
                </c:pt>
                <c:pt idx="13104">
                  <c:v>-85.504500000000007</c:v>
                </c:pt>
                <c:pt idx="13105">
                  <c:v>-85.502499999999998</c:v>
                </c:pt>
                <c:pt idx="13106">
                  <c:v>-85.500500000000002</c:v>
                </c:pt>
                <c:pt idx="13107">
                  <c:v>-85.498500000000007</c:v>
                </c:pt>
                <c:pt idx="13108">
                  <c:v>-85.496499999999997</c:v>
                </c:pt>
                <c:pt idx="13109">
                  <c:v>-85.494500000000002</c:v>
                </c:pt>
                <c:pt idx="13110">
                  <c:v>-85.492500000000007</c:v>
                </c:pt>
                <c:pt idx="13111">
                  <c:v>-85.490499999999997</c:v>
                </c:pt>
                <c:pt idx="13112">
                  <c:v>-85.488500000000002</c:v>
                </c:pt>
                <c:pt idx="13113">
                  <c:v>-85.486500000000007</c:v>
                </c:pt>
                <c:pt idx="13114">
                  <c:v>-85.484499999999997</c:v>
                </c:pt>
                <c:pt idx="13115">
                  <c:v>-85.482500000000002</c:v>
                </c:pt>
                <c:pt idx="13116">
                  <c:v>-85.480500000000006</c:v>
                </c:pt>
                <c:pt idx="13117">
                  <c:v>-85.478499999999997</c:v>
                </c:pt>
                <c:pt idx="13118">
                  <c:v>-85.476500000000001</c:v>
                </c:pt>
                <c:pt idx="13119">
                  <c:v>-85.474500000000006</c:v>
                </c:pt>
                <c:pt idx="13120">
                  <c:v>-85.472500000000011</c:v>
                </c:pt>
                <c:pt idx="13121">
                  <c:v>-85.470500000000001</c:v>
                </c:pt>
                <c:pt idx="13122">
                  <c:v>-85.468500000000006</c:v>
                </c:pt>
                <c:pt idx="13123">
                  <c:v>-85.466500000000011</c:v>
                </c:pt>
                <c:pt idx="13124">
                  <c:v>-85.464500000000001</c:v>
                </c:pt>
                <c:pt idx="13125">
                  <c:v>-85.462500000000006</c:v>
                </c:pt>
                <c:pt idx="13126">
                  <c:v>-85.46050000000001</c:v>
                </c:pt>
                <c:pt idx="13127">
                  <c:v>-85.458500000000001</c:v>
                </c:pt>
                <c:pt idx="13128">
                  <c:v>-85.456500000000005</c:v>
                </c:pt>
                <c:pt idx="13129">
                  <c:v>-85.45450000000001</c:v>
                </c:pt>
                <c:pt idx="13130">
                  <c:v>-85.452500000000001</c:v>
                </c:pt>
                <c:pt idx="13131">
                  <c:v>-85.450500000000005</c:v>
                </c:pt>
                <c:pt idx="13132">
                  <c:v>-85.44850000000001</c:v>
                </c:pt>
                <c:pt idx="13133">
                  <c:v>-85.446500000000015</c:v>
                </c:pt>
                <c:pt idx="13134">
                  <c:v>-85.444500000000005</c:v>
                </c:pt>
                <c:pt idx="13135">
                  <c:v>-85.44250000000001</c:v>
                </c:pt>
                <c:pt idx="13136">
                  <c:v>-85.440500000000014</c:v>
                </c:pt>
                <c:pt idx="13137">
                  <c:v>-85.438500000000005</c:v>
                </c:pt>
                <c:pt idx="13138">
                  <c:v>-85.436500000000009</c:v>
                </c:pt>
                <c:pt idx="13139">
                  <c:v>-85.434500000000014</c:v>
                </c:pt>
                <c:pt idx="13140">
                  <c:v>-85.432500000000005</c:v>
                </c:pt>
                <c:pt idx="13141">
                  <c:v>-85.430500000000009</c:v>
                </c:pt>
                <c:pt idx="13142">
                  <c:v>-85.428500000000014</c:v>
                </c:pt>
                <c:pt idx="13143">
                  <c:v>-85.426500000000004</c:v>
                </c:pt>
                <c:pt idx="13144">
                  <c:v>-85.424500000000009</c:v>
                </c:pt>
                <c:pt idx="13145">
                  <c:v>-85.422500000000014</c:v>
                </c:pt>
                <c:pt idx="13146">
                  <c:v>-85.420500000000004</c:v>
                </c:pt>
                <c:pt idx="13147">
                  <c:v>-85.418500000000009</c:v>
                </c:pt>
                <c:pt idx="13148">
                  <c:v>-85.416500000000013</c:v>
                </c:pt>
                <c:pt idx="13149">
                  <c:v>-85.414500000000004</c:v>
                </c:pt>
                <c:pt idx="13150">
                  <c:v>-85.412500000000009</c:v>
                </c:pt>
                <c:pt idx="13151">
                  <c:v>-85.410500000000013</c:v>
                </c:pt>
                <c:pt idx="13152">
                  <c:v>-85.408500000000004</c:v>
                </c:pt>
                <c:pt idx="13153">
                  <c:v>-85.406500000000008</c:v>
                </c:pt>
                <c:pt idx="13154">
                  <c:v>-85.404500000000013</c:v>
                </c:pt>
                <c:pt idx="13155">
                  <c:v>-85.402500000000003</c:v>
                </c:pt>
                <c:pt idx="13156">
                  <c:v>-85.400500000000008</c:v>
                </c:pt>
                <c:pt idx="13157">
                  <c:v>-85.398500000000013</c:v>
                </c:pt>
                <c:pt idx="13158">
                  <c:v>-85.396500000000003</c:v>
                </c:pt>
                <c:pt idx="13159">
                  <c:v>-85.394500000000008</c:v>
                </c:pt>
                <c:pt idx="13160">
                  <c:v>-85.392500000000013</c:v>
                </c:pt>
                <c:pt idx="13161">
                  <c:v>-85.390500000000003</c:v>
                </c:pt>
                <c:pt idx="13162">
                  <c:v>-85.388500000000008</c:v>
                </c:pt>
                <c:pt idx="13163">
                  <c:v>-85.386500000000012</c:v>
                </c:pt>
                <c:pt idx="13164">
                  <c:v>-85.384500000000003</c:v>
                </c:pt>
                <c:pt idx="13165">
                  <c:v>-85.382500000000007</c:v>
                </c:pt>
                <c:pt idx="13166">
                  <c:v>-85.380500000000012</c:v>
                </c:pt>
                <c:pt idx="13167">
                  <c:v>-85.378500000000003</c:v>
                </c:pt>
                <c:pt idx="13168">
                  <c:v>-85.376500000000007</c:v>
                </c:pt>
                <c:pt idx="13169">
                  <c:v>-85.374500000000012</c:v>
                </c:pt>
                <c:pt idx="13170">
                  <c:v>-85.372500000000002</c:v>
                </c:pt>
                <c:pt idx="13171">
                  <c:v>-85.370500000000007</c:v>
                </c:pt>
                <c:pt idx="13172">
                  <c:v>-85.368500000000012</c:v>
                </c:pt>
                <c:pt idx="13173">
                  <c:v>-85.366500000000002</c:v>
                </c:pt>
                <c:pt idx="13174">
                  <c:v>-85.364500000000007</c:v>
                </c:pt>
                <c:pt idx="13175">
                  <c:v>-85.362500000000011</c:v>
                </c:pt>
                <c:pt idx="13176">
                  <c:v>-85.360500000000002</c:v>
                </c:pt>
                <c:pt idx="13177">
                  <c:v>-85.358500000000006</c:v>
                </c:pt>
                <c:pt idx="13178">
                  <c:v>-85.356500000000011</c:v>
                </c:pt>
                <c:pt idx="13179">
                  <c:v>-85.354500000000002</c:v>
                </c:pt>
                <c:pt idx="13180">
                  <c:v>-85.352500000000006</c:v>
                </c:pt>
                <c:pt idx="13181">
                  <c:v>-85.350500000000011</c:v>
                </c:pt>
                <c:pt idx="13182">
                  <c:v>-85.348500000000001</c:v>
                </c:pt>
                <c:pt idx="13183">
                  <c:v>-85.346500000000006</c:v>
                </c:pt>
                <c:pt idx="13184">
                  <c:v>-85.344500000000011</c:v>
                </c:pt>
                <c:pt idx="13185">
                  <c:v>-85.342500000000001</c:v>
                </c:pt>
                <c:pt idx="13186">
                  <c:v>-85.340500000000006</c:v>
                </c:pt>
                <c:pt idx="13187">
                  <c:v>-85.33850000000001</c:v>
                </c:pt>
                <c:pt idx="13188">
                  <c:v>-85.336500000000001</c:v>
                </c:pt>
                <c:pt idx="13189">
                  <c:v>-85.334500000000006</c:v>
                </c:pt>
                <c:pt idx="13190">
                  <c:v>-85.33250000000001</c:v>
                </c:pt>
                <c:pt idx="13191">
                  <c:v>-85.330500000000001</c:v>
                </c:pt>
                <c:pt idx="13192">
                  <c:v>-85.328500000000005</c:v>
                </c:pt>
                <c:pt idx="13193">
                  <c:v>-85.32650000000001</c:v>
                </c:pt>
                <c:pt idx="13194">
                  <c:v>-85.3245</c:v>
                </c:pt>
                <c:pt idx="13195">
                  <c:v>-85.322500000000005</c:v>
                </c:pt>
                <c:pt idx="13196">
                  <c:v>-85.32050000000001</c:v>
                </c:pt>
                <c:pt idx="13197">
                  <c:v>-85.3185</c:v>
                </c:pt>
                <c:pt idx="13198">
                  <c:v>-85.316500000000005</c:v>
                </c:pt>
                <c:pt idx="13199">
                  <c:v>-85.31450000000001</c:v>
                </c:pt>
                <c:pt idx="13200">
                  <c:v>-85.3125</c:v>
                </c:pt>
                <c:pt idx="13201">
                  <c:v>-85.310500000000005</c:v>
                </c:pt>
                <c:pt idx="13202">
                  <c:v>-85.308500000000009</c:v>
                </c:pt>
                <c:pt idx="13203">
                  <c:v>-85.3065</c:v>
                </c:pt>
                <c:pt idx="13204">
                  <c:v>-85.304500000000004</c:v>
                </c:pt>
                <c:pt idx="13205">
                  <c:v>-85.302500000000009</c:v>
                </c:pt>
                <c:pt idx="13206">
                  <c:v>-85.3005</c:v>
                </c:pt>
                <c:pt idx="13207">
                  <c:v>-85.298500000000004</c:v>
                </c:pt>
                <c:pt idx="13208">
                  <c:v>-85.296500000000009</c:v>
                </c:pt>
                <c:pt idx="13209">
                  <c:v>-85.294499999999999</c:v>
                </c:pt>
                <c:pt idx="13210">
                  <c:v>-85.292500000000004</c:v>
                </c:pt>
                <c:pt idx="13211">
                  <c:v>-85.290500000000009</c:v>
                </c:pt>
                <c:pt idx="13212">
                  <c:v>-85.288499999999999</c:v>
                </c:pt>
                <c:pt idx="13213">
                  <c:v>-85.286500000000004</c:v>
                </c:pt>
                <c:pt idx="13214">
                  <c:v>-85.284500000000008</c:v>
                </c:pt>
                <c:pt idx="13215">
                  <c:v>-85.282499999999999</c:v>
                </c:pt>
                <c:pt idx="13216">
                  <c:v>-85.280500000000004</c:v>
                </c:pt>
                <c:pt idx="13217">
                  <c:v>-85.278500000000008</c:v>
                </c:pt>
                <c:pt idx="13218">
                  <c:v>-85.276499999999999</c:v>
                </c:pt>
                <c:pt idx="13219">
                  <c:v>-85.274500000000003</c:v>
                </c:pt>
                <c:pt idx="13220">
                  <c:v>-85.272500000000008</c:v>
                </c:pt>
                <c:pt idx="13221">
                  <c:v>-85.270499999999998</c:v>
                </c:pt>
                <c:pt idx="13222">
                  <c:v>-85.268500000000003</c:v>
                </c:pt>
                <c:pt idx="13223">
                  <c:v>-85.266500000000008</c:v>
                </c:pt>
                <c:pt idx="13224">
                  <c:v>-85.264499999999998</c:v>
                </c:pt>
                <c:pt idx="13225">
                  <c:v>-85.262500000000003</c:v>
                </c:pt>
                <c:pt idx="13226">
                  <c:v>-85.260500000000008</c:v>
                </c:pt>
                <c:pt idx="13227">
                  <c:v>-85.258499999999998</c:v>
                </c:pt>
                <c:pt idx="13228">
                  <c:v>-85.256500000000003</c:v>
                </c:pt>
                <c:pt idx="13229">
                  <c:v>-85.254500000000007</c:v>
                </c:pt>
                <c:pt idx="13230">
                  <c:v>-85.252499999999998</c:v>
                </c:pt>
                <c:pt idx="13231">
                  <c:v>-85.250500000000002</c:v>
                </c:pt>
                <c:pt idx="13232">
                  <c:v>-85.248500000000007</c:v>
                </c:pt>
                <c:pt idx="13233">
                  <c:v>-85.246499999999997</c:v>
                </c:pt>
                <c:pt idx="13234">
                  <c:v>-85.244500000000002</c:v>
                </c:pt>
                <c:pt idx="13235">
                  <c:v>-85.242500000000007</c:v>
                </c:pt>
                <c:pt idx="13236">
                  <c:v>-85.240499999999997</c:v>
                </c:pt>
                <c:pt idx="13237">
                  <c:v>-85.238500000000002</c:v>
                </c:pt>
                <c:pt idx="13238">
                  <c:v>-85.236500000000007</c:v>
                </c:pt>
                <c:pt idx="13239">
                  <c:v>-85.234499999999997</c:v>
                </c:pt>
                <c:pt idx="13240">
                  <c:v>-85.232500000000002</c:v>
                </c:pt>
                <c:pt idx="13241">
                  <c:v>-85.230500000000006</c:v>
                </c:pt>
                <c:pt idx="13242">
                  <c:v>-85.228499999999997</c:v>
                </c:pt>
                <c:pt idx="13243">
                  <c:v>-85.226500000000001</c:v>
                </c:pt>
                <c:pt idx="13244">
                  <c:v>-85.224500000000006</c:v>
                </c:pt>
                <c:pt idx="13245">
                  <c:v>-85.222500000000011</c:v>
                </c:pt>
                <c:pt idx="13246">
                  <c:v>-85.220500000000001</c:v>
                </c:pt>
                <c:pt idx="13247">
                  <c:v>-85.218500000000006</c:v>
                </c:pt>
                <c:pt idx="13248">
                  <c:v>-85.216500000000011</c:v>
                </c:pt>
                <c:pt idx="13249">
                  <c:v>-85.214500000000001</c:v>
                </c:pt>
                <c:pt idx="13250">
                  <c:v>-85.212500000000006</c:v>
                </c:pt>
                <c:pt idx="13251">
                  <c:v>-85.21050000000001</c:v>
                </c:pt>
                <c:pt idx="13252">
                  <c:v>-85.208500000000001</c:v>
                </c:pt>
                <c:pt idx="13253">
                  <c:v>-85.206500000000005</c:v>
                </c:pt>
                <c:pt idx="13254">
                  <c:v>-85.20450000000001</c:v>
                </c:pt>
                <c:pt idx="13255">
                  <c:v>-85.202500000000001</c:v>
                </c:pt>
                <c:pt idx="13256">
                  <c:v>-85.200500000000005</c:v>
                </c:pt>
                <c:pt idx="13257">
                  <c:v>-85.19850000000001</c:v>
                </c:pt>
                <c:pt idx="13258">
                  <c:v>-85.196500000000015</c:v>
                </c:pt>
                <c:pt idx="13259">
                  <c:v>-85.194500000000005</c:v>
                </c:pt>
                <c:pt idx="13260">
                  <c:v>-85.19250000000001</c:v>
                </c:pt>
                <c:pt idx="13261">
                  <c:v>-85.190500000000014</c:v>
                </c:pt>
                <c:pt idx="13262">
                  <c:v>-85.188500000000005</c:v>
                </c:pt>
                <c:pt idx="13263">
                  <c:v>-85.186500000000009</c:v>
                </c:pt>
                <c:pt idx="13264">
                  <c:v>-85.184500000000014</c:v>
                </c:pt>
                <c:pt idx="13265">
                  <c:v>-85.182500000000005</c:v>
                </c:pt>
                <c:pt idx="13266">
                  <c:v>-85.180500000000009</c:v>
                </c:pt>
                <c:pt idx="13267">
                  <c:v>-85.178500000000014</c:v>
                </c:pt>
                <c:pt idx="13268">
                  <c:v>-85.176500000000004</c:v>
                </c:pt>
                <c:pt idx="13269">
                  <c:v>-85.174500000000009</c:v>
                </c:pt>
                <c:pt idx="13270">
                  <c:v>-85.172500000000014</c:v>
                </c:pt>
                <c:pt idx="13271">
                  <c:v>-85.170500000000004</c:v>
                </c:pt>
                <c:pt idx="13272">
                  <c:v>-85.168500000000009</c:v>
                </c:pt>
                <c:pt idx="13273">
                  <c:v>-85.166500000000013</c:v>
                </c:pt>
                <c:pt idx="13274">
                  <c:v>-85.164500000000004</c:v>
                </c:pt>
                <c:pt idx="13275">
                  <c:v>-85.162500000000009</c:v>
                </c:pt>
                <c:pt idx="13276">
                  <c:v>-85.160500000000013</c:v>
                </c:pt>
                <c:pt idx="13277">
                  <c:v>-85.158500000000004</c:v>
                </c:pt>
                <c:pt idx="13278">
                  <c:v>-85.156500000000008</c:v>
                </c:pt>
                <c:pt idx="13279">
                  <c:v>-85.154500000000013</c:v>
                </c:pt>
                <c:pt idx="13280">
                  <c:v>-85.152500000000003</c:v>
                </c:pt>
                <c:pt idx="13281">
                  <c:v>-85.150500000000008</c:v>
                </c:pt>
                <c:pt idx="13282">
                  <c:v>-85.148500000000013</c:v>
                </c:pt>
                <c:pt idx="13283">
                  <c:v>-85.146500000000003</c:v>
                </c:pt>
                <c:pt idx="13284">
                  <c:v>-85.144500000000008</c:v>
                </c:pt>
                <c:pt idx="13285">
                  <c:v>-85.142500000000013</c:v>
                </c:pt>
                <c:pt idx="13286">
                  <c:v>-85.140500000000003</c:v>
                </c:pt>
                <c:pt idx="13287">
                  <c:v>-85.138500000000008</c:v>
                </c:pt>
                <c:pt idx="13288">
                  <c:v>-85.136500000000012</c:v>
                </c:pt>
                <c:pt idx="13289">
                  <c:v>-85.134500000000003</c:v>
                </c:pt>
                <c:pt idx="13290">
                  <c:v>-85.132500000000007</c:v>
                </c:pt>
                <c:pt idx="13291">
                  <c:v>-85.130500000000012</c:v>
                </c:pt>
                <c:pt idx="13292">
                  <c:v>-85.128500000000003</c:v>
                </c:pt>
                <c:pt idx="13293">
                  <c:v>-85.126500000000007</c:v>
                </c:pt>
                <c:pt idx="13294">
                  <c:v>-85.124500000000012</c:v>
                </c:pt>
                <c:pt idx="13295">
                  <c:v>-85.122500000000002</c:v>
                </c:pt>
                <c:pt idx="13296">
                  <c:v>-85.120500000000007</c:v>
                </c:pt>
                <c:pt idx="13297">
                  <c:v>-85.118500000000012</c:v>
                </c:pt>
                <c:pt idx="13298">
                  <c:v>-85.116500000000002</c:v>
                </c:pt>
                <c:pt idx="13299">
                  <c:v>-85.114500000000007</c:v>
                </c:pt>
                <c:pt idx="13300">
                  <c:v>-85.112500000000011</c:v>
                </c:pt>
                <c:pt idx="13301">
                  <c:v>-85.110500000000002</c:v>
                </c:pt>
                <c:pt idx="13302">
                  <c:v>-85.108500000000006</c:v>
                </c:pt>
                <c:pt idx="13303">
                  <c:v>-85.106500000000011</c:v>
                </c:pt>
                <c:pt idx="13304">
                  <c:v>-85.104500000000002</c:v>
                </c:pt>
                <c:pt idx="13305">
                  <c:v>-85.102500000000006</c:v>
                </c:pt>
                <c:pt idx="13306">
                  <c:v>-85.100500000000011</c:v>
                </c:pt>
                <c:pt idx="13307">
                  <c:v>-85.098500000000001</c:v>
                </c:pt>
                <c:pt idx="13308">
                  <c:v>-85.096500000000006</c:v>
                </c:pt>
                <c:pt idx="13309">
                  <c:v>-85.094500000000011</c:v>
                </c:pt>
                <c:pt idx="13310">
                  <c:v>-85.092500000000001</c:v>
                </c:pt>
                <c:pt idx="13311">
                  <c:v>-85.090500000000006</c:v>
                </c:pt>
                <c:pt idx="13312">
                  <c:v>-85.08850000000001</c:v>
                </c:pt>
                <c:pt idx="13313">
                  <c:v>-85.086500000000001</c:v>
                </c:pt>
                <c:pt idx="13314">
                  <c:v>-85.084500000000006</c:v>
                </c:pt>
                <c:pt idx="13315">
                  <c:v>-85.08250000000001</c:v>
                </c:pt>
                <c:pt idx="13316">
                  <c:v>-85.080500000000001</c:v>
                </c:pt>
                <c:pt idx="13317">
                  <c:v>-85.078500000000005</c:v>
                </c:pt>
                <c:pt idx="13318">
                  <c:v>-85.07650000000001</c:v>
                </c:pt>
                <c:pt idx="13319">
                  <c:v>-85.0745</c:v>
                </c:pt>
                <c:pt idx="13320">
                  <c:v>-85.072500000000005</c:v>
                </c:pt>
                <c:pt idx="13321">
                  <c:v>-85.07050000000001</c:v>
                </c:pt>
                <c:pt idx="13322">
                  <c:v>-85.0685</c:v>
                </c:pt>
                <c:pt idx="13323">
                  <c:v>-85.066500000000005</c:v>
                </c:pt>
                <c:pt idx="13324">
                  <c:v>-85.06450000000001</c:v>
                </c:pt>
                <c:pt idx="13325">
                  <c:v>-85.0625</c:v>
                </c:pt>
                <c:pt idx="13326">
                  <c:v>-85.060500000000005</c:v>
                </c:pt>
                <c:pt idx="13327">
                  <c:v>-85.058500000000009</c:v>
                </c:pt>
                <c:pt idx="13328">
                  <c:v>-85.0565</c:v>
                </c:pt>
                <c:pt idx="13329">
                  <c:v>-85.054500000000004</c:v>
                </c:pt>
                <c:pt idx="13330">
                  <c:v>-85.052500000000009</c:v>
                </c:pt>
                <c:pt idx="13331">
                  <c:v>-85.0505</c:v>
                </c:pt>
                <c:pt idx="13332">
                  <c:v>-85.048500000000004</c:v>
                </c:pt>
                <c:pt idx="13333">
                  <c:v>-85.046500000000009</c:v>
                </c:pt>
                <c:pt idx="13334">
                  <c:v>-85.044499999999999</c:v>
                </c:pt>
                <c:pt idx="13335">
                  <c:v>-85.042500000000004</c:v>
                </c:pt>
                <c:pt idx="13336">
                  <c:v>-85.040500000000009</c:v>
                </c:pt>
                <c:pt idx="13337">
                  <c:v>-85.038499999999999</c:v>
                </c:pt>
                <c:pt idx="13338">
                  <c:v>-85.036500000000004</c:v>
                </c:pt>
                <c:pt idx="13339">
                  <c:v>-85.034500000000008</c:v>
                </c:pt>
                <c:pt idx="13340">
                  <c:v>-85.032499999999999</c:v>
                </c:pt>
                <c:pt idx="13341">
                  <c:v>-85.030500000000004</c:v>
                </c:pt>
                <c:pt idx="13342">
                  <c:v>-85.028500000000008</c:v>
                </c:pt>
                <c:pt idx="13343">
                  <c:v>-85.026499999999999</c:v>
                </c:pt>
                <c:pt idx="13344">
                  <c:v>-85.024500000000003</c:v>
                </c:pt>
                <c:pt idx="13345">
                  <c:v>-85.022500000000008</c:v>
                </c:pt>
                <c:pt idx="13346">
                  <c:v>-85.020499999999998</c:v>
                </c:pt>
                <c:pt idx="13347">
                  <c:v>-85.018500000000003</c:v>
                </c:pt>
                <c:pt idx="13348">
                  <c:v>-85.016500000000008</c:v>
                </c:pt>
                <c:pt idx="13349">
                  <c:v>-85.014499999999998</c:v>
                </c:pt>
                <c:pt idx="13350">
                  <c:v>-85.012500000000003</c:v>
                </c:pt>
                <c:pt idx="13351">
                  <c:v>-85.010500000000008</c:v>
                </c:pt>
                <c:pt idx="13352">
                  <c:v>-85.008499999999998</c:v>
                </c:pt>
                <c:pt idx="13353">
                  <c:v>-85.006500000000003</c:v>
                </c:pt>
                <c:pt idx="13354">
                  <c:v>-85.004500000000007</c:v>
                </c:pt>
                <c:pt idx="13355">
                  <c:v>-85.002499999999998</c:v>
                </c:pt>
                <c:pt idx="13356">
                  <c:v>-85.000500000000002</c:v>
                </c:pt>
                <c:pt idx="13357">
                  <c:v>-84.998500000000007</c:v>
                </c:pt>
                <c:pt idx="13358">
                  <c:v>-84.996499999999997</c:v>
                </c:pt>
                <c:pt idx="13359">
                  <c:v>-84.994500000000002</c:v>
                </c:pt>
                <c:pt idx="13360">
                  <c:v>-84.992500000000007</c:v>
                </c:pt>
                <c:pt idx="13361">
                  <c:v>-84.990499999999997</c:v>
                </c:pt>
                <c:pt idx="13362">
                  <c:v>-84.988500000000002</c:v>
                </c:pt>
                <c:pt idx="13363">
                  <c:v>-84.986500000000007</c:v>
                </c:pt>
                <c:pt idx="13364">
                  <c:v>-84.984499999999997</c:v>
                </c:pt>
                <c:pt idx="13365">
                  <c:v>-84.982500000000002</c:v>
                </c:pt>
                <c:pt idx="13366">
                  <c:v>-84.980500000000006</c:v>
                </c:pt>
                <c:pt idx="13367">
                  <c:v>-84.978499999999997</c:v>
                </c:pt>
                <c:pt idx="13368">
                  <c:v>-84.976500000000001</c:v>
                </c:pt>
                <c:pt idx="13369">
                  <c:v>-84.974500000000006</c:v>
                </c:pt>
                <c:pt idx="13370">
                  <c:v>-84.972500000000011</c:v>
                </c:pt>
                <c:pt idx="13371">
                  <c:v>-84.970500000000001</c:v>
                </c:pt>
                <c:pt idx="13372">
                  <c:v>-84.968500000000006</c:v>
                </c:pt>
                <c:pt idx="13373">
                  <c:v>-84.966500000000011</c:v>
                </c:pt>
                <c:pt idx="13374">
                  <c:v>-84.964500000000001</c:v>
                </c:pt>
                <c:pt idx="13375">
                  <c:v>-84.962500000000006</c:v>
                </c:pt>
                <c:pt idx="13376">
                  <c:v>-84.96050000000001</c:v>
                </c:pt>
                <c:pt idx="13377">
                  <c:v>-84.958500000000001</c:v>
                </c:pt>
                <c:pt idx="13378">
                  <c:v>-84.956500000000005</c:v>
                </c:pt>
                <c:pt idx="13379">
                  <c:v>-84.95450000000001</c:v>
                </c:pt>
                <c:pt idx="13380">
                  <c:v>-84.952500000000001</c:v>
                </c:pt>
                <c:pt idx="13381">
                  <c:v>-84.950500000000005</c:v>
                </c:pt>
                <c:pt idx="13382">
                  <c:v>-84.94850000000001</c:v>
                </c:pt>
                <c:pt idx="13383">
                  <c:v>-84.946500000000015</c:v>
                </c:pt>
                <c:pt idx="13384">
                  <c:v>-84.944500000000005</c:v>
                </c:pt>
                <c:pt idx="13385">
                  <c:v>-84.94250000000001</c:v>
                </c:pt>
                <c:pt idx="13386">
                  <c:v>-84.940500000000014</c:v>
                </c:pt>
                <c:pt idx="13387">
                  <c:v>-84.938500000000005</c:v>
                </c:pt>
                <c:pt idx="13388">
                  <c:v>-84.936500000000009</c:v>
                </c:pt>
                <c:pt idx="13389">
                  <c:v>-84.934500000000014</c:v>
                </c:pt>
                <c:pt idx="13390">
                  <c:v>-84.932500000000005</c:v>
                </c:pt>
                <c:pt idx="13391">
                  <c:v>-84.930500000000009</c:v>
                </c:pt>
                <c:pt idx="13392">
                  <c:v>-84.928500000000014</c:v>
                </c:pt>
                <c:pt idx="13393">
                  <c:v>-84.926500000000004</c:v>
                </c:pt>
                <c:pt idx="13394">
                  <c:v>-84.924500000000009</c:v>
                </c:pt>
                <c:pt idx="13395">
                  <c:v>-84.922500000000014</c:v>
                </c:pt>
                <c:pt idx="13396">
                  <c:v>-84.920500000000004</c:v>
                </c:pt>
                <c:pt idx="13397">
                  <c:v>-84.918500000000009</c:v>
                </c:pt>
                <c:pt idx="13398">
                  <c:v>-84.916500000000013</c:v>
                </c:pt>
                <c:pt idx="13399">
                  <c:v>-84.914500000000004</c:v>
                </c:pt>
                <c:pt idx="13400">
                  <c:v>-84.912500000000009</c:v>
                </c:pt>
                <c:pt idx="13401">
                  <c:v>-84.910500000000013</c:v>
                </c:pt>
                <c:pt idx="13402">
                  <c:v>-84.908500000000004</c:v>
                </c:pt>
                <c:pt idx="13403">
                  <c:v>-84.906500000000008</c:v>
                </c:pt>
                <c:pt idx="13404">
                  <c:v>-84.904500000000013</c:v>
                </c:pt>
                <c:pt idx="13405">
                  <c:v>-84.902500000000003</c:v>
                </c:pt>
                <c:pt idx="13406">
                  <c:v>-84.900500000000008</c:v>
                </c:pt>
                <c:pt idx="13407">
                  <c:v>-84.898500000000013</c:v>
                </c:pt>
                <c:pt idx="13408">
                  <c:v>-84.896500000000003</c:v>
                </c:pt>
                <c:pt idx="13409">
                  <c:v>-84.894500000000008</c:v>
                </c:pt>
                <c:pt idx="13410">
                  <c:v>-84.892500000000013</c:v>
                </c:pt>
                <c:pt idx="13411">
                  <c:v>-84.890500000000003</c:v>
                </c:pt>
                <c:pt idx="13412">
                  <c:v>-84.888500000000008</c:v>
                </c:pt>
                <c:pt idx="13413">
                  <c:v>-84.886500000000012</c:v>
                </c:pt>
                <c:pt idx="13414">
                  <c:v>-84.884500000000003</c:v>
                </c:pt>
                <c:pt idx="13415">
                  <c:v>-84.882500000000007</c:v>
                </c:pt>
                <c:pt idx="13416">
                  <c:v>-84.880500000000012</c:v>
                </c:pt>
                <c:pt idx="13417">
                  <c:v>-84.878500000000003</c:v>
                </c:pt>
                <c:pt idx="13418">
                  <c:v>-84.876500000000007</c:v>
                </c:pt>
                <c:pt idx="13419">
                  <c:v>-84.874500000000012</c:v>
                </c:pt>
                <c:pt idx="13420">
                  <c:v>-84.872500000000002</c:v>
                </c:pt>
                <c:pt idx="13421">
                  <c:v>-84.870500000000007</c:v>
                </c:pt>
                <c:pt idx="13422">
                  <c:v>-84.868500000000012</c:v>
                </c:pt>
                <c:pt idx="13423">
                  <c:v>-84.866500000000002</c:v>
                </c:pt>
                <c:pt idx="13424">
                  <c:v>-84.864500000000007</c:v>
                </c:pt>
                <c:pt idx="13425">
                  <c:v>-84.862500000000011</c:v>
                </c:pt>
                <c:pt idx="13426">
                  <c:v>-84.860500000000002</c:v>
                </c:pt>
                <c:pt idx="13427">
                  <c:v>-84.858500000000006</c:v>
                </c:pt>
                <c:pt idx="13428">
                  <c:v>-84.856500000000011</c:v>
                </c:pt>
                <c:pt idx="13429">
                  <c:v>-84.854500000000002</c:v>
                </c:pt>
                <c:pt idx="13430">
                  <c:v>-84.852500000000006</c:v>
                </c:pt>
                <c:pt idx="13431">
                  <c:v>-84.850500000000011</c:v>
                </c:pt>
                <c:pt idx="13432">
                  <c:v>-84.848500000000001</c:v>
                </c:pt>
                <c:pt idx="13433">
                  <c:v>-84.846500000000006</c:v>
                </c:pt>
                <c:pt idx="13434">
                  <c:v>-84.844500000000011</c:v>
                </c:pt>
                <c:pt idx="13435">
                  <c:v>-84.842500000000001</c:v>
                </c:pt>
                <c:pt idx="13436">
                  <c:v>-84.840500000000006</c:v>
                </c:pt>
                <c:pt idx="13437">
                  <c:v>-84.83850000000001</c:v>
                </c:pt>
                <c:pt idx="13438">
                  <c:v>-84.836500000000001</c:v>
                </c:pt>
                <c:pt idx="13439">
                  <c:v>-84.834500000000006</c:v>
                </c:pt>
                <c:pt idx="13440">
                  <c:v>-84.83250000000001</c:v>
                </c:pt>
                <c:pt idx="13441">
                  <c:v>-84.830500000000001</c:v>
                </c:pt>
                <c:pt idx="13442">
                  <c:v>-84.828500000000005</c:v>
                </c:pt>
                <c:pt idx="13443">
                  <c:v>-84.82650000000001</c:v>
                </c:pt>
                <c:pt idx="13444">
                  <c:v>-84.8245</c:v>
                </c:pt>
                <c:pt idx="13445">
                  <c:v>-84.822500000000005</c:v>
                </c:pt>
                <c:pt idx="13446">
                  <c:v>-84.82050000000001</c:v>
                </c:pt>
                <c:pt idx="13447">
                  <c:v>-84.8185</c:v>
                </c:pt>
                <c:pt idx="13448">
                  <c:v>-84.816500000000005</c:v>
                </c:pt>
                <c:pt idx="13449">
                  <c:v>-84.81450000000001</c:v>
                </c:pt>
                <c:pt idx="13450">
                  <c:v>-84.8125</c:v>
                </c:pt>
                <c:pt idx="13451">
                  <c:v>-84.810500000000005</c:v>
                </c:pt>
                <c:pt idx="13452">
                  <c:v>-84.808500000000009</c:v>
                </c:pt>
                <c:pt idx="13453">
                  <c:v>-84.8065</c:v>
                </c:pt>
                <c:pt idx="13454">
                  <c:v>-84.804500000000004</c:v>
                </c:pt>
                <c:pt idx="13455">
                  <c:v>-84.802500000000009</c:v>
                </c:pt>
                <c:pt idx="13456">
                  <c:v>-84.8005</c:v>
                </c:pt>
                <c:pt idx="13457">
                  <c:v>-84.798500000000004</c:v>
                </c:pt>
                <c:pt idx="13458">
                  <c:v>-84.796500000000009</c:v>
                </c:pt>
                <c:pt idx="13459">
                  <c:v>-84.794499999999999</c:v>
                </c:pt>
                <c:pt idx="13460">
                  <c:v>-84.792500000000004</c:v>
                </c:pt>
                <c:pt idx="13461">
                  <c:v>-84.790500000000009</c:v>
                </c:pt>
                <c:pt idx="13462">
                  <c:v>-84.788499999999999</c:v>
                </c:pt>
                <c:pt idx="13463">
                  <c:v>-84.786500000000004</c:v>
                </c:pt>
                <c:pt idx="13464">
                  <c:v>-84.784500000000008</c:v>
                </c:pt>
                <c:pt idx="13465">
                  <c:v>-84.782499999999999</c:v>
                </c:pt>
                <c:pt idx="13466">
                  <c:v>-84.780500000000004</c:v>
                </c:pt>
                <c:pt idx="13467">
                  <c:v>-84.778500000000008</c:v>
                </c:pt>
                <c:pt idx="13468">
                  <c:v>-84.776499999999999</c:v>
                </c:pt>
                <c:pt idx="13469">
                  <c:v>-84.774500000000003</c:v>
                </c:pt>
                <c:pt idx="13470">
                  <c:v>-84.772500000000008</c:v>
                </c:pt>
                <c:pt idx="13471">
                  <c:v>-84.770499999999998</c:v>
                </c:pt>
                <c:pt idx="13472">
                  <c:v>-84.768500000000003</c:v>
                </c:pt>
                <c:pt idx="13473">
                  <c:v>-84.766500000000008</c:v>
                </c:pt>
                <c:pt idx="13474">
                  <c:v>-84.764499999999998</c:v>
                </c:pt>
                <c:pt idx="13475">
                  <c:v>-84.762500000000003</c:v>
                </c:pt>
                <c:pt idx="13476">
                  <c:v>-84.760500000000008</c:v>
                </c:pt>
                <c:pt idx="13477">
                  <c:v>-84.758499999999998</c:v>
                </c:pt>
                <c:pt idx="13478">
                  <c:v>-84.756500000000003</c:v>
                </c:pt>
                <c:pt idx="13479">
                  <c:v>-84.754500000000007</c:v>
                </c:pt>
                <c:pt idx="13480">
                  <c:v>-84.752499999999998</c:v>
                </c:pt>
                <c:pt idx="13481">
                  <c:v>-84.750500000000002</c:v>
                </c:pt>
                <c:pt idx="13482">
                  <c:v>-84.748500000000007</c:v>
                </c:pt>
                <c:pt idx="13483">
                  <c:v>-84.746499999999997</c:v>
                </c:pt>
                <c:pt idx="13484">
                  <c:v>-84.744500000000002</c:v>
                </c:pt>
                <c:pt idx="13485">
                  <c:v>-84.742500000000007</c:v>
                </c:pt>
                <c:pt idx="13486">
                  <c:v>-84.740499999999997</c:v>
                </c:pt>
                <c:pt idx="13487">
                  <c:v>-84.738500000000002</c:v>
                </c:pt>
                <c:pt idx="13488">
                  <c:v>-84.736500000000007</c:v>
                </c:pt>
                <c:pt idx="13489">
                  <c:v>-84.734499999999997</c:v>
                </c:pt>
                <c:pt idx="13490">
                  <c:v>-84.732500000000002</c:v>
                </c:pt>
                <c:pt idx="13491">
                  <c:v>-84.730500000000006</c:v>
                </c:pt>
                <c:pt idx="13492">
                  <c:v>-84.728499999999997</c:v>
                </c:pt>
                <c:pt idx="13493">
                  <c:v>-84.726500000000001</c:v>
                </c:pt>
                <c:pt idx="13494">
                  <c:v>-84.724500000000006</c:v>
                </c:pt>
                <c:pt idx="13495">
                  <c:v>-84.722500000000011</c:v>
                </c:pt>
                <c:pt idx="13496">
                  <c:v>-84.720500000000001</c:v>
                </c:pt>
                <c:pt idx="13497">
                  <c:v>-84.718500000000006</c:v>
                </c:pt>
                <c:pt idx="13498">
                  <c:v>-84.716500000000011</c:v>
                </c:pt>
                <c:pt idx="13499">
                  <c:v>-84.714500000000001</c:v>
                </c:pt>
                <c:pt idx="13500">
                  <c:v>-84.712500000000006</c:v>
                </c:pt>
                <c:pt idx="13501">
                  <c:v>-84.71050000000001</c:v>
                </c:pt>
                <c:pt idx="13502">
                  <c:v>-84.708500000000001</c:v>
                </c:pt>
                <c:pt idx="13503">
                  <c:v>-84.706500000000005</c:v>
                </c:pt>
                <c:pt idx="13504">
                  <c:v>-84.70450000000001</c:v>
                </c:pt>
                <c:pt idx="13505">
                  <c:v>-84.702500000000001</c:v>
                </c:pt>
                <c:pt idx="13506">
                  <c:v>-84.700500000000005</c:v>
                </c:pt>
                <c:pt idx="13507">
                  <c:v>-84.69850000000001</c:v>
                </c:pt>
                <c:pt idx="13508">
                  <c:v>-84.696500000000015</c:v>
                </c:pt>
                <c:pt idx="13509">
                  <c:v>-84.694500000000005</c:v>
                </c:pt>
                <c:pt idx="13510">
                  <c:v>-84.69250000000001</c:v>
                </c:pt>
                <c:pt idx="13511">
                  <c:v>-84.690500000000014</c:v>
                </c:pt>
                <c:pt idx="13512">
                  <c:v>-84.688500000000005</c:v>
                </c:pt>
                <c:pt idx="13513">
                  <c:v>-84.686500000000009</c:v>
                </c:pt>
                <c:pt idx="13514">
                  <c:v>-84.684500000000014</c:v>
                </c:pt>
                <c:pt idx="13515">
                  <c:v>-84.682500000000005</c:v>
                </c:pt>
                <c:pt idx="13516">
                  <c:v>-84.680500000000009</c:v>
                </c:pt>
                <c:pt idx="13517">
                  <c:v>-84.678500000000014</c:v>
                </c:pt>
                <c:pt idx="13518">
                  <c:v>-84.676500000000004</c:v>
                </c:pt>
                <c:pt idx="13519">
                  <c:v>-84.674500000000009</c:v>
                </c:pt>
                <c:pt idx="13520">
                  <c:v>-84.672500000000014</c:v>
                </c:pt>
                <c:pt idx="13521">
                  <c:v>-84.670500000000004</c:v>
                </c:pt>
                <c:pt idx="13522">
                  <c:v>-84.668500000000009</c:v>
                </c:pt>
                <c:pt idx="13523">
                  <c:v>-84.666500000000013</c:v>
                </c:pt>
                <c:pt idx="13524">
                  <c:v>-84.664500000000004</c:v>
                </c:pt>
                <c:pt idx="13525">
                  <c:v>-84.662500000000009</c:v>
                </c:pt>
                <c:pt idx="13526">
                  <c:v>-84.660500000000013</c:v>
                </c:pt>
                <c:pt idx="13527">
                  <c:v>-84.658500000000004</c:v>
                </c:pt>
                <c:pt idx="13528">
                  <c:v>-84.656500000000008</c:v>
                </c:pt>
                <c:pt idx="13529">
                  <c:v>-84.654500000000013</c:v>
                </c:pt>
                <c:pt idx="13530">
                  <c:v>-84.652500000000003</c:v>
                </c:pt>
                <c:pt idx="13531">
                  <c:v>-84.650500000000008</c:v>
                </c:pt>
                <c:pt idx="13532">
                  <c:v>-84.648500000000013</c:v>
                </c:pt>
                <c:pt idx="13533">
                  <c:v>-84.646500000000003</c:v>
                </c:pt>
                <c:pt idx="13534">
                  <c:v>-84.644500000000008</c:v>
                </c:pt>
                <c:pt idx="13535">
                  <c:v>-84.642500000000013</c:v>
                </c:pt>
                <c:pt idx="13536">
                  <c:v>-84.640500000000003</c:v>
                </c:pt>
                <c:pt idx="13537">
                  <c:v>-84.638500000000008</c:v>
                </c:pt>
                <c:pt idx="13538">
                  <c:v>-84.636500000000012</c:v>
                </c:pt>
                <c:pt idx="13539">
                  <c:v>-84.634500000000003</c:v>
                </c:pt>
                <c:pt idx="13540">
                  <c:v>-84.632500000000007</c:v>
                </c:pt>
                <c:pt idx="13541">
                  <c:v>-84.630500000000012</c:v>
                </c:pt>
                <c:pt idx="13542">
                  <c:v>-84.628500000000003</c:v>
                </c:pt>
                <c:pt idx="13543">
                  <c:v>-84.626500000000007</c:v>
                </c:pt>
                <c:pt idx="13544">
                  <c:v>-84.624500000000012</c:v>
                </c:pt>
                <c:pt idx="13545">
                  <c:v>-84.622500000000002</c:v>
                </c:pt>
                <c:pt idx="13546">
                  <c:v>-84.620500000000007</c:v>
                </c:pt>
                <c:pt idx="13547">
                  <c:v>-84.618500000000012</c:v>
                </c:pt>
                <c:pt idx="13548">
                  <c:v>-84.616500000000002</c:v>
                </c:pt>
                <c:pt idx="13549">
                  <c:v>-84.614500000000007</c:v>
                </c:pt>
                <c:pt idx="13550">
                  <c:v>-84.612500000000011</c:v>
                </c:pt>
                <c:pt idx="13551">
                  <c:v>-84.610500000000002</c:v>
                </c:pt>
                <c:pt idx="13552">
                  <c:v>-84.608500000000006</c:v>
                </c:pt>
                <c:pt idx="13553">
                  <c:v>-84.606500000000011</c:v>
                </c:pt>
                <c:pt idx="13554">
                  <c:v>-84.604500000000002</c:v>
                </c:pt>
                <c:pt idx="13555">
                  <c:v>-84.602500000000006</c:v>
                </c:pt>
                <c:pt idx="13556">
                  <c:v>-84.600500000000011</c:v>
                </c:pt>
                <c:pt idx="13557">
                  <c:v>-84.598500000000001</c:v>
                </c:pt>
                <c:pt idx="13558">
                  <c:v>-84.596500000000006</c:v>
                </c:pt>
                <c:pt idx="13559">
                  <c:v>-84.594500000000011</c:v>
                </c:pt>
                <c:pt idx="13560">
                  <c:v>-84.592500000000001</c:v>
                </c:pt>
                <c:pt idx="13561">
                  <c:v>-84.590500000000006</c:v>
                </c:pt>
                <c:pt idx="13562">
                  <c:v>-84.58850000000001</c:v>
                </c:pt>
                <c:pt idx="13563">
                  <c:v>-84.586500000000001</c:v>
                </c:pt>
                <c:pt idx="13564">
                  <c:v>-84.584500000000006</c:v>
                </c:pt>
                <c:pt idx="13565">
                  <c:v>-84.58250000000001</c:v>
                </c:pt>
                <c:pt idx="13566">
                  <c:v>-84.580500000000001</c:v>
                </c:pt>
                <c:pt idx="13567">
                  <c:v>-84.578500000000005</c:v>
                </c:pt>
                <c:pt idx="13568">
                  <c:v>-84.57650000000001</c:v>
                </c:pt>
                <c:pt idx="13569">
                  <c:v>-84.5745</c:v>
                </c:pt>
                <c:pt idx="13570">
                  <c:v>-84.572500000000005</c:v>
                </c:pt>
                <c:pt idx="13571">
                  <c:v>-84.57050000000001</c:v>
                </c:pt>
                <c:pt idx="13572">
                  <c:v>-84.5685</c:v>
                </c:pt>
                <c:pt idx="13573">
                  <c:v>-84.566500000000005</c:v>
                </c:pt>
                <c:pt idx="13574">
                  <c:v>-84.56450000000001</c:v>
                </c:pt>
                <c:pt idx="13575">
                  <c:v>-84.5625</c:v>
                </c:pt>
                <c:pt idx="13576">
                  <c:v>-84.560500000000005</c:v>
                </c:pt>
                <c:pt idx="13577">
                  <c:v>-84.558500000000009</c:v>
                </c:pt>
                <c:pt idx="13578">
                  <c:v>-84.5565</c:v>
                </c:pt>
                <c:pt idx="13579">
                  <c:v>-84.554500000000004</c:v>
                </c:pt>
                <c:pt idx="13580">
                  <c:v>-84.552500000000009</c:v>
                </c:pt>
                <c:pt idx="13581">
                  <c:v>-84.5505</c:v>
                </c:pt>
                <c:pt idx="13582">
                  <c:v>-84.548500000000004</c:v>
                </c:pt>
                <c:pt idx="13583">
                  <c:v>-84.546500000000009</c:v>
                </c:pt>
                <c:pt idx="13584">
                  <c:v>-84.544499999999999</c:v>
                </c:pt>
                <c:pt idx="13585">
                  <c:v>-84.542500000000004</c:v>
                </c:pt>
                <c:pt idx="13586">
                  <c:v>-84.540500000000009</c:v>
                </c:pt>
                <c:pt idx="13587">
                  <c:v>-84.538499999999999</c:v>
                </c:pt>
                <c:pt idx="13588">
                  <c:v>-84.536500000000004</c:v>
                </c:pt>
                <c:pt idx="13589">
                  <c:v>-84.534500000000008</c:v>
                </c:pt>
                <c:pt idx="13590">
                  <c:v>-84.532499999999999</c:v>
                </c:pt>
                <c:pt idx="13591">
                  <c:v>-84.530500000000004</c:v>
                </c:pt>
                <c:pt idx="13592">
                  <c:v>-84.528500000000008</c:v>
                </c:pt>
                <c:pt idx="13593">
                  <c:v>-84.526499999999999</c:v>
                </c:pt>
                <c:pt idx="13594">
                  <c:v>-84.524500000000003</c:v>
                </c:pt>
                <c:pt idx="13595">
                  <c:v>-84.522500000000008</c:v>
                </c:pt>
                <c:pt idx="13596">
                  <c:v>-84.520499999999998</c:v>
                </c:pt>
                <c:pt idx="13597">
                  <c:v>-84.518500000000003</c:v>
                </c:pt>
                <c:pt idx="13598">
                  <c:v>-84.516500000000008</c:v>
                </c:pt>
                <c:pt idx="13599">
                  <c:v>-84.514499999999998</c:v>
                </c:pt>
                <c:pt idx="13600">
                  <c:v>-84.512500000000003</c:v>
                </c:pt>
                <c:pt idx="13601">
                  <c:v>-84.510500000000008</c:v>
                </c:pt>
                <c:pt idx="13602">
                  <c:v>-84.508499999999998</c:v>
                </c:pt>
                <c:pt idx="13603">
                  <c:v>-84.506500000000003</c:v>
                </c:pt>
                <c:pt idx="13604">
                  <c:v>-84.504500000000007</c:v>
                </c:pt>
                <c:pt idx="13605">
                  <c:v>-84.502499999999998</c:v>
                </c:pt>
                <c:pt idx="13606">
                  <c:v>-84.500500000000002</c:v>
                </c:pt>
                <c:pt idx="13607">
                  <c:v>-84.498500000000007</c:v>
                </c:pt>
                <c:pt idx="13608">
                  <c:v>-84.496499999999997</c:v>
                </c:pt>
                <c:pt idx="13609">
                  <c:v>-84.494500000000002</c:v>
                </c:pt>
                <c:pt idx="13610">
                  <c:v>-84.492500000000007</c:v>
                </c:pt>
                <c:pt idx="13611">
                  <c:v>-84.490499999999997</c:v>
                </c:pt>
                <c:pt idx="13612">
                  <c:v>-84.488500000000002</c:v>
                </c:pt>
                <c:pt idx="13613">
                  <c:v>-84.486500000000007</c:v>
                </c:pt>
                <c:pt idx="13614">
                  <c:v>-84.484499999999997</c:v>
                </c:pt>
                <c:pt idx="13615">
                  <c:v>-84.482500000000002</c:v>
                </c:pt>
                <c:pt idx="13616">
                  <c:v>-84.480500000000006</c:v>
                </c:pt>
                <c:pt idx="13617">
                  <c:v>-84.478499999999997</c:v>
                </c:pt>
                <c:pt idx="13618">
                  <c:v>-84.476500000000001</c:v>
                </c:pt>
                <c:pt idx="13619">
                  <c:v>-84.474500000000006</c:v>
                </c:pt>
                <c:pt idx="13620">
                  <c:v>-84.472500000000011</c:v>
                </c:pt>
                <c:pt idx="13621">
                  <c:v>-84.470500000000001</c:v>
                </c:pt>
                <c:pt idx="13622">
                  <c:v>-84.468500000000006</c:v>
                </c:pt>
                <c:pt idx="13623">
                  <c:v>-84.466500000000011</c:v>
                </c:pt>
                <c:pt idx="13624">
                  <c:v>-84.464500000000001</c:v>
                </c:pt>
                <c:pt idx="13625">
                  <c:v>-84.462500000000006</c:v>
                </c:pt>
                <c:pt idx="13626">
                  <c:v>-84.46050000000001</c:v>
                </c:pt>
                <c:pt idx="13627">
                  <c:v>-84.458500000000001</c:v>
                </c:pt>
                <c:pt idx="13628">
                  <c:v>-84.456500000000005</c:v>
                </c:pt>
                <c:pt idx="13629">
                  <c:v>-84.45450000000001</c:v>
                </c:pt>
                <c:pt idx="13630">
                  <c:v>-84.452500000000001</c:v>
                </c:pt>
                <c:pt idx="13631">
                  <c:v>-84.450500000000005</c:v>
                </c:pt>
                <c:pt idx="13632">
                  <c:v>-84.44850000000001</c:v>
                </c:pt>
                <c:pt idx="13633">
                  <c:v>-84.446500000000015</c:v>
                </c:pt>
                <c:pt idx="13634">
                  <c:v>-84.444500000000005</c:v>
                </c:pt>
                <c:pt idx="13635">
                  <c:v>-84.44250000000001</c:v>
                </c:pt>
                <c:pt idx="13636">
                  <c:v>-84.440500000000014</c:v>
                </c:pt>
                <c:pt idx="13637">
                  <c:v>-84.438500000000005</c:v>
                </c:pt>
                <c:pt idx="13638">
                  <c:v>-84.436500000000009</c:v>
                </c:pt>
                <c:pt idx="13639">
                  <c:v>-84.434500000000014</c:v>
                </c:pt>
                <c:pt idx="13640">
                  <c:v>-84.432500000000005</c:v>
                </c:pt>
                <c:pt idx="13641">
                  <c:v>-84.430500000000009</c:v>
                </c:pt>
                <c:pt idx="13642">
                  <c:v>-84.428500000000014</c:v>
                </c:pt>
                <c:pt idx="13643">
                  <c:v>-84.426500000000004</c:v>
                </c:pt>
                <c:pt idx="13644">
                  <c:v>-84.424500000000009</c:v>
                </c:pt>
                <c:pt idx="13645">
                  <c:v>-84.422500000000014</c:v>
                </c:pt>
                <c:pt idx="13646">
                  <c:v>-84.420500000000004</c:v>
                </c:pt>
                <c:pt idx="13647">
                  <c:v>-84.418500000000009</c:v>
                </c:pt>
                <c:pt idx="13648">
                  <c:v>-84.416500000000013</c:v>
                </c:pt>
                <c:pt idx="13649">
                  <c:v>-84.414500000000004</c:v>
                </c:pt>
                <c:pt idx="13650">
                  <c:v>-84.412500000000009</c:v>
                </c:pt>
                <c:pt idx="13651">
                  <c:v>-84.410500000000013</c:v>
                </c:pt>
                <c:pt idx="13652">
                  <c:v>-84.408500000000004</c:v>
                </c:pt>
                <c:pt idx="13653">
                  <c:v>-84.406500000000008</c:v>
                </c:pt>
                <c:pt idx="13654">
                  <c:v>-84.404500000000013</c:v>
                </c:pt>
                <c:pt idx="13655">
                  <c:v>-84.402500000000003</c:v>
                </c:pt>
                <c:pt idx="13656">
                  <c:v>-84.400500000000008</c:v>
                </c:pt>
                <c:pt idx="13657">
                  <c:v>-84.398500000000013</c:v>
                </c:pt>
                <c:pt idx="13658">
                  <c:v>-84.396500000000003</c:v>
                </c:pt>
                <c:pt idx="13659">
                  <c:v>-84.394500000000008</c:v>
                </c:pt>
                <c:pt idx="13660">
                  <c:v>-84.392500000000013</c:v>
                </c:pt>
                <c:pt idx="13661">
                  <c:v>-84.390500000000003</c:v>
                </c:pt>
                <c:pt idx="13662">
                  <c:v>-84.388500000000008</c:v>
                </c:pt>
                <c:pt idx="13663">
                  <c:v>-84.386500000000012</c:v>
                </c:pt>
                <c:pt idx="13664">
                  <c:v>-84.384500000000003</c:v>
                </c:pt>
                <c:pt idx="13665">
                  <c:v>-84.382500000000007</c:v>
                </c:pt>
                <c:pt idx="13666">
                  <c:v>-84.380500000000012</c:v>
                </c:pt>
                <c:pt idx="13667">
                  <c:v>-84.378500000000003</c:v>
                </c:pt>
                <c:pt idx="13668">
                  <c:v>-84.376500000000007</c:v>
                </c:pt>
                <c:pt idx="13669">
                  <c:v>-84.374500000000012</c:v>
                </c:pt>
                <c:pt idx="13670">
                  <c:v>-84.372500000000002</c:v>
                </c:pt>
                <c:pt idx="13671">
                  <c:v>-84.370500000000007</c:v>
                </c:pt>
                <c:pt idx="13672">
                  <c:v>-84.368500000000012</c:v>
                </c:pt>
                <c:pt idx="13673">
                  <c:v>-84.366500000000002</c:v>
                </c:pt>
                <c:pt idx="13674">
                  <c:v>-84.364500000000007</c:v>
                </c:pt>
                <c:pt idx="13675">
                  <c:v>-84.362500000000011</c:v>
                </c:pt>
                <c:pt idx="13676">
                  <c:v>-84.360500000000002</c:v>
                </c:pt>
                <c:pt idx="13677">
                  <c:v>-84.358500000000006</c:v>
                </c:pt>
                <c:pt idx="13678">
                  <c:v>-84.356500000000011</c:v>
                </c:pt>
                <c:pt idx="13679">
                  <c:v>-84.354500000000002</c:v>
                </c:pt>
                <c:pt idx="13680">
                  <c:v>-84.352500000000006</c:v>
                </c:pt>
                <c:pt idx="13681">
                  <c:v>-84.350500000000011</c:v>
                </c:pt>
                <c:pt idx="13682">
                  <c:v>-84.348500000000001</c:v>
                </c:pt>
                <c:pt idx="13683">
                  <c:v>-84.346500000000006</c:v>
                </c:pt>
                <c:pt idx="13684">
                  <c:v>-84.344500000000011</c:v>
                </c:pt>
                <c:pt idx="13685">
                  <c:v>-84.342500000000001</c:v>
                </c:pt>
                <c:pt idx="13686">
                  <c:v>-84.340500000000006</c:v>
                </c:pt>
                <c:pt idx="13687">
                  <c:v>-84.33850000000001</c:v>
                </c:pt>
                <c:pt idx="13688">
                  <c:v>-84.336500000000001</c:v>
                </c:pt>
                <c:pt idx="13689">
                  <c:v>-84.334500000000006</c:v>
                </c:pt>
                <c:pt idx="13690">
                  <c:v>-84.33250000000001</c:v>
                </c:pt>
                <c:pt idx="13691">
                  <c:v>-84.330500000000001</c:v>
                </c:pt>
                <c:pt idx="13692">
                  <c:v>-84.328500000000005</c:v>
                </c:pt>
                <c:pt idx="13693">
                  <c:v>-84.32650000000001</c:v>
                </c:pt>
                <c:pt idx="13694">
                  <c:v>-84.3245</c:v>
                </c:pt>
                <c:pt idx="13695">
                  <c:v>-84.322500000000005</c:v>
                </c:pt>
                <c:pt idx="13696">
                  <c:v>-84.32050000000001</c:v>
                </c:pt>
                <c:pt idx="13697">
                  <c:v>-84.3185</c:v>
                </c:pt>
                <c:pt idx="13698">
                  <c:v>-84.316500000000005</c:v>
                </c:pt>
                <c:pt idx="13699">
                  <c:v>-84.31450000000001</c:v>
                </c:pt>
                <c:pt idx="13700">
                  <c:v>-84.3125</c:v>
                </c:pt>
                <c:pt idx="13701">
                  <c:v>-84.310500000000005</c:v>
                </c:pt>
                <c:pt idx="13702">
                  <c:v>-84.308500000000009</c:v>
                </c:pt>
                <c:pt idx="13703">
                  <c:v>-84.3065</c:v>
                </c:pt>
                <c:pt idx="13704">
                  <c:v>-84.304500000000004</c:v>
                </c:pt>
                <c:pt idx="13705">
                  <c:v>-84.302500000000009</c:v>
                </c:pt>
                <c:pt idx="13706">
                  <c:v>-84.3005</c:v>
                </c:pt>
                <c:pt idx="13707">
                  <c:v>-84.298500000000004</c:v>
                </c:pt>
                <c:pt idx="13708">
                  <c:v>-84.296500000000009</c:v>
                </c:pt>
                <c:pt idx="13709">
                  <c:v>-84.294499999999999</c:v>
                </c:pt>
                <c:pt idx="13710">
                  <c:v>-84.292500000000004</c:v>
                </c:pt>
                <c:pt idx="13711">
                  <c:v>-84.290500000000009</c:v>
                </c:pt>
                <c:pt idx="13712">
                  <c:v>-84.288499999999999</c:v>
                </c:pt>
                <c:pt idx="13713">
                  <c:v>-84.286500000000004</c:v>
                </c:pt>
                <c:pt idx="13714">
                  <c:v>-84.284500000000008</c:v>
                </c:pt>
                <c:pt idx="13715">
                  <c:v>-84.282499999999999</c:v>
                </c:pt>
                <c:pt idx="13716">
                  <c:v>-84.280500000000004</c:v>
                </c:pt>
                <c:pt idx="13717">
                  <c:v>-84.278500000000008</c:v>
                </c:pt>
                <c:pt idx="13718">
                  <c:v>-84.276499999999999</c:v>
                </c:pt>
                <c:pt idx="13719">
                  <c:v>-84.274500000000003</c:v>
                </c:pt>
                <c:pt idx="13720">
                  <c:v>-84.272500000000008</c:v>
                </c:pt>
                <c:pt idx="13721">
                  <c:v>-84.270499999999998</c:v>
                </c:pt>
                <c:pt idx="13722">
                  <c:v>-84.268500000000003</c:v>
                </c:pt>
                <c:pt idx="13723">
                  <c:v>-84.266500000000008</c:v>
                </c:pt>
                <c:pt idx="13724">
                  <c:v>-84.264499999999998</c:v>
                </c:pt>
                <c:pt idx="13725">
                  <c:v>-84.262500000000003</c:v>
                </c:pt>
                <c:pt idx="13726">
                  <c:v>-84.260500000000008</c:v>
                </c:pt>
                <c:pt idx="13727">
                  <c:v>-84.258499999999998</c:v>
                </c:pt>
                <c:pt idx="13728">
                  <c:v>-84.256500000000003</c:v>
                </c:pt>
                <c:pt idx="13729">
                  <c:v>-84.254500000000007</c:v>
                </c:pt>
                <c:pt idx="13730">
                  <c:v>-84.252499999999998</c:v>
                </c:pt>
                <c:pt idx="13731">
                  <c:v>-84.250500000000002</c:v>
                </c:pt>
                <c:pt idx="13732">
                  <c:v>-84.248500000000007</c:v>
                </c:pt>
                <c:pt idx="13733">
                  <c:v>-84.246499999999997</c:v>
                </c:pt>
                <c:pt idx="13734">
                  <c:v>-84.244500000000002</c:v>
                </c:pt>
                <c:pt idx="13735">
                  <c:v>-84.242500000000007</c:v>
                </c:pt>
                <c:pt idx="13736">
                  <c:v>-84.240499999999997</c:v>
                </c:pt>
                <c:pt idx="13737">
                  <c:v>-84.238500000000002</c:v>
                </c:pt>
                <c:pt idx="13738">
                  <c:v>-84.236500000000007</c:v>
                </c:pt>
                <c:pt idx="13739">
                  <c:v>-84.234499999999997</c:v>
                </c:pt>
                <c:pt idx="13740">
                  <c:v>-84.232500000000002</c:v>
                </c:pt>
                <c:pt idx="13741">
                  <c:v>-84.230500000000006</c:v>
                </c:pt>
                <c:pt idx="13742">
                  <c:v>-84.228499999999997</c:v>
                </c:pt>
                <c:pt idx="13743">
                  <c:v>-84.226500000000001</c:v>
                </c:pt>
                <c:pt idx="13744">
                  <c:v>-84.224500000000006</c:v>
                </c:pt>
                <c:pt idx="13745">
                  <c:v>-84.222500000000011</c:v>
                </c:pt>
                <c:pt idx="13746">
                  <c:v>-84.220500000000001</c:v>
                </c:pt>
                <c:pt idx="13747">
                  <c:v>-84.218500000000006</c:v>
                </c:pt>
                <c:pt idx="13748">
                  <c:v>-84.216500000000011</c:v>
                </c:pt>
                <c:pt idx="13749">
                  <c:v>-84.214500000000001</c:v>
                </c:pt>
                <c:pt idx="13750">
                  <c:v>-84.212500000000006</c:v>
                </c:pt>
                <c:pt idx="13751">
                  <c:v>-84.21050000000001</c:v>
                </c:pt>
                <c:pt idx="13752">
                  <c:v>-84.208500000000001</c:v>
                </c:pt>
                <c:pt idx="13753">
                  <c:v>-84.206500000000005</c:v>
                </c:pt>
                <c:pt idx="13754">
                  <c:v>-84.20450000000001</c:v>
                </c:pt>
                <c:pt idx="13755">
                  <c:v>-84.202500000000001</c:v>
                </c:pt>
                <c:pt idx="13756">
                  <c:v>-84.200500000000005</c:v>
                </c:pt>
                <c:pt idx="13757">
                  <c:v>-84.19850000000001</c:v>
                </c:pt>
                <c:pt idx="13758">
                  <c:v>-84.196500000000015</c:v>
                </c:pt>
                <c:pt idx="13759">
                  <c:v>-84.194500000000005</c:v>
                </c:pt>
                <c:pt idx="13760">
                  <c:v>-84.19250000000001</c:v>
                </c:pt>
                <c:pt idx="13761">
                  <c:v>-84.190500000000014</c:v>
                </c:pt>
                <c:pt idx="13762">
                  <c:v>-84.188500000000005</c:v>
                </c:pt>
                <c:pt idx="13763">
                  <c:v>-84.186500000000009</c:v>
                </c:pt>
                <c:pt idx="13764">
                  <c:v>-84.184500000000014</c:v>
                </c:pt>
                <c:pt idx="13765">
                  <c:v>-84.182500000000005</c:v>
                </c:pt>
                <c:pt idx="13766">
                  <c:v>-84.180500000000009</c:v>
                </c:pt>
                <c:pt idx="13767">
                  <c:v>-84.178500000000014</c:v>
                </c:pt>
                <c:pt idx="13768">
                  <c:v>-84.176500000000004</c:v>
                </c:pt>
                <c:pt idx="13769">
                  <c:v>-84.174500000000009</c:v>
                </c:pt>
                <c:pt idx="13770">
                  <c:v>-84.172500000000014</c:v>
                </c:pt>
                <c:pt idx="13771">
                  <c:v>-84.170500000000004</c:v>
                </c:pt>
                <c:pt idx="13772">
                  <c:v>-84.168500000000009</c:v>
                </c:pt>
                <c:pt idx="13773">
                  <c:v>-84.166500000000013</c:v>
                </c:pt>
                <c:pt idx="13774">
                  <c:v>-84.164500000000004</c:v>
                </c:pt>
                <c:pt idx="13775">
                  <c:v>-84.162500000000009</c:v>
                </c:pt>
                <c:pt idx="13776">
                  <c:v>-84.160500000000013</c:v>
                </c:pt>
                <c:pt idx="13777">
                  <c:v>-84.158500000000004</c:v>
                </c:pt>
                <c:pt idx="13778">
                  <c:v>-84.156500000000008</c:v>
                </c:pt>
                <c:pt idx="13779">
                  <c:v>-84.154500000000013</c:v>
                </c:pt>
                <c:pt idx="13780">
                  <c:v>-84.152500000000003</c:v>
                </c:pt>
                <c:pt idx="13781">
                  <c:v>-84.150500000000008</c:v>
                </c:pt>
                <c:pt idx="13782">
                  <c:v>-84.148500000000013</c:v>
                </c:pt>
                <c:pt idx="13783">
                  <c:v>-84.146500000000003</c:v>
                </c:pt>
                <c:pt idx="13784">
                  <c:v>-84.144500000000008</c:v>
                </c:pt>
                <c:pt idx="13785">
                  <c:v>-84.142500000000013</c:v>
                </c:pt>
                <c:pt idx="13786">
                  <c:v>-84.140500000000003</c:v>
                </c:pt>
                <c:pt idx="13787">
                  <c:v>-84.138500000000008</c:v>
                </c:pt>
                <c:pt idx="13788">
                  <c:v>-84.136500000000012</c:v>
                </c:pt>
                <c:pt idx="13789">
                  <c:v>-84.134500000000003</c:v>
                </c:pt>
                <c:pt idx="13790">
                  <c:v>-84.132500000000007</c:v>
                </c:pt>
                <c:pt idx="13791">
                  <c:v>-84.130500000000012</c:v>
                </c:pt>
                <c:pt idx="13792">
                  <c:v>-84.128500000000003</c:v>
                </c:pt>
                <c:pt idx="13793">
                  <c:v>-84.126500000000007</c:v>
                </c:pt>
                <c:pt idx="13794">
                  <c:v>-84.124500000000012</c:v>
                </c:pt>
                <c:pt idx="13795">
                  <c:v>-84.122500000000002</c:v>
                </c:pt>
                <c:pt idx="13796">
                  <c:v>-84.120500000000007</c:v>
                </c:pt>
                <c:pt idx="13797">
                  <c:v>-84.118500000000012</c:v>
                </c:pt>
                <c:pt idx="13798">
                  <c:v>-84.116500000000002</c:v>
                </c:pt>
                <c:pt idx="13799">
                  <c:v>-84.114500000000007</c:v>
                </c:pt>
                <c:pt idx="13800">
                  <c:v>-84.112500000000011</c:v>
                </c:pt>
                <c:pt idx="13801">
                  <c:v>-84.110500000000002</c:v>
                </c:pt>
                <c:pt idx="13802">
                  <c:v>-84.108500000000006</c:v>
                </c:pt>
                <c:pt idx="13803">
                  <c:v>-84.106500000000011</c:v>
                </c:pt>
                <c:pt idx="13804">
                  <c:v>-84.104500000000002</c:v>
                </c:pt>
                <c:pt idx="13805">
                  <c:v>-84.102500000000006</c:v>
                </c:pt>
                <c:pt idx="13806">
                  <c:v>-84.100500000000011</c:v>
                </c:pt>
                <c:pt idx="13807">
                  <c:v>-84.098500000000001</c:v>
                </c:pt>
                <c:pt idx="13808">
                  <c:v>-84.096500000000006</c:v>
                </c:pt>
                <c:pt idx="13809">
                  <c:v>-84.094500000000011</c:v>
                </c:pt>
                <c:pt idx="13810">
                  <c:v>-84.092500000000001</c:v>
                </c:pt>
                <c:pt idx="13811">
                  <c:v>-84.090500000000006</c:v>
                </c:pt>
                <c:pt idx="13812">
                  <c:v>-84.08850000000001</c:v>
                </c:pt>
                <c:pt idx="13813">
                  <c:v>-84.086500000000001</c:v>
                </c:pt>
                <c:pt idx="13814">
                  <c:v>-84.084500000000006</c:v>
                </c:pt>
                <c:pt idx="13815">
                  <c:v>-84.08250000000001</c:v>
                </c:pt>
                <c:pt idx="13816">
                  <c:v>-84.080500000000001</c:v>
                </c:pt>
                <c:pt idx="13817">
                  <c:v>-84.078500000000005</c:v>
                </c:pt>
                <c:pt idx="13818">
                  <c:v>-84.07650000000001</c:v>
                </c:pt>
                <c:pt idx="13819">
                  <c:v>-84.0745</c:v>
                </c:pt>
                <c:pt idx="13820">
                  <c:v>-84.072500000000005</c:v>
                </c:pt>
                <c:pt idx="13821">
                  <c:v>-84.07050000000001</c:v>
                </c:pt>
                <c:pt idx="13822">
                  <c:v>-84.0685</c:v>
                </c:pt>
                <c:pt idx="13823">
                  <c:v>-84.066500000000005</c:v>
                </c:pt>
                <c:pt idx="13824">
                  <c:v>-84.06450000000001</c:v>
                </c:pt>
                <c:pt idx="13825">
                  <c:v>-84.0625</c:v>
                </c:pt>
                <c:pt idx="13826">
                  <c:v>-84.060500000000005</c:v>
                </c:pt>
                <c:pt idx="13827">
                  <c:v>-84.058500000000009</c:v>
                </c:pt>
                <c:pt idx="13828">
                  <c:v>-84.0565</c:v>
                </c:pt>
                <c:pt idx="13829">
                  <c:v>-84.054500000000004</c:v>
                </c:pt>
                <c:pt idx="13830">
                  <c:v>-84.052500000000009</c:v>
                </c:pt>
                <c:pt idx="13831">
                  <c:v>-84.0505</c:v>
                </c:pt>
                <c:pt idx="13832">
                  <c:v>-84.048500000000004</c:v>
                </c:pt>
                <c:pt idx="13833">
                  <c:v>-84.046500000000009</c:v>
                </c:pt>
                <c:pt idx="13834">
                  <c:v>-84.044499999999999</c:v>
                </c:pt>
                <c:pt idx="13835">
                  <c:v>-84.042500000000004</c:v>
                </c:pt>
                <c:pt idx="13836">
                  <c:v>-84.040500000000009</c:v>
                </c:pt>
                <c:pt idx="13837">
                  <c:v>-84.038499999999999</c:v>
                </c:pt>
                <c:pt idx="13838">
                  <c:v>-84.036500000000004</c:v>
                </c:pt>
                <c:pt idx="13839">
                  <c:v>-84.034500000000008</c:v>
                </c:pt>
                <c:pt idx="13840">
                  <c:v>-84.032499999999999</c:v>
                </c:pt>
                <c:pt idx="13841">
                  <c:v>-84.030500000000004</c:v>
                </c:pt>
                <c:pt idx="13842">
                  <c:v>-84.028500000000008</c:v>
                </c:pt>
                <c:pt idx="13843">
                  <c:v>-84.026499999999999</c:v>
                </c:pt>
                <c:pt idx="13844">
                  <c:v>-84.024500000000003</c:v>
                </c:pt>
                <c:pt idx="13845">
                  <c:v>-84.022500000000008</c:v>
                </c:pt>
                <c:pt idx="13846">
                  <c:v>-84.020499999999998</c:v>
                </c:pt>
                <c:pt idx="13847">
                  <c:v>-84.018500000000003</c:v>
                </c:pt>
                <c:pt idx="13848">
                  <c:v>-84.016500000000008</c:v>
                </c:pt>
                <c:pt idx="13849">
                  <c:v>-84.014499999999998</c:v>
                </c:pt>
                <c:pt idx="13850">
                  <c:v>-84.012500000000003</c:v>
                </c:pt>
                <c:pt idx="13851">
                  <c:v>-84.010500000000008</c:v>
                </c:pt>
                <c:pt idx="13852">
                  <c:v>-84.008499999999998</c:v>
                </c:pt>
                <c:pt idx="13853">
                  <c:v>-84.006500000000003</c:v>
                </c:pt>
                <c:pt idx="13854">
                  <c:v>-84.004500000000007</c:v>
                </c:pt>
                <c:pt idx="13855">
                  <c:v>-84.002499999999998</c:v>
                </c:pt>
                <c:pt idx="13856">
                  <c:v>-84.000500000000002</c:v>
                </c:pt>
                <c:pt idx="13857">
                  <c:v>-83.998500000000007</c:v>
                </c:pt>
                <c:pt idx="13858">
                  <c:v>-83.996499999999997</c:v>
                </c:pt>
                <c:pt idx="13859">
                  <c:v>-83.994500000000002</c:v>
                </c:pt>
                <c:pt idx="13860">
                  <c:v>-83.992500000000007</c:v>
                </c:pt>
                <c:pt idx="13861">
                  <c:v>-83.990499999999997</c:v>
                </c:pt>
                <c:pt idx="13862">
                  <c:v>-83.988500000000002</c:v>
                </c:pt>
                <c:pt idx="13863">
                  <c:v>-83.986500000000007</c:v>
                </c:pt>
                <c:pt idx="13864">
                  <c:v>-83.984499999999997</c:v>
                </c:pt>
                <c:pt idx="13865">
                  <c:v>-83.982500000000002</c:v>
                </c:pt>
                <c:pt idx="13866">
                  <c:v>-83.980500000000006</c:v>
                </c:pt>
                <c:pt idx="13867">
                  <c:v>-83.978499999999997</c:v>
                </c:pt>
                <c:pt idx="13868">
                  <c:v>-83.976500000000001</c:v>
                </c:pt>
                <c:pt idx="13869">
                  <c:v>-83.974500000000006</c:v>
                </c:pt>
                <c:pt idx="13870">
                  <c:v>-83.972500000000011</c:v>
                </c:pt>
                <c:pt idx="13871">
                  <c:v>-83.970500000000001</c:v>
                </c:pt>
                <c:pt idx="13872">
                  <c:v>-83.968500000000006</c:v>
                </c:pt>
                <c:pt idx="13873">
                  <c:v>-83.966500000000011</c:v>
                </c:pt>
                <c:pt idx="13874">
                  <c:v>-83.964500000000001</c:v>
                </c:pt>
                <c:pt idx="13875">
                  <c:v>-83.962500000000006</c:v>
                </c:pt>
                <c:pt idx="13876">
                  <c:v>-83.96050000000001</c:v>
                </c:pt>
                <c:pt idx="13877">
                  <c:v>-83.958500000000001</c:v>
                </c:pt>
                <c:pt idx="13878">
                  <c:v>-83.956500000000005</c:v>
                </c:pt>
                <c:pt idx="13879">
                  <c:v>-83.95450000000001</c:v>
                </c:pt>
                <c:pt idx="13880">
                  <c:v>-83.952500000000001</c:v>
                </c:pt>
                <c:pt idx="13881">
                  <c:v>-83.950500000000005</c:v>
                </c:pt>
                <c:pt idx="13882">
                  <c:v>-83.94850000000001</c:v>
                </c:pt>
                <c:pt idx="13883">
                  <c:v>-83.946500000000015</c:v>
                </c:pt>
                <c:pt idx="13884">
                  <c:v>-83.944500000000005</c:v>
                </c:pt>
                <c:pt idx="13885">
                  <c:v>-83.94250000000001</c:v>
                </c:pt>
                <c:pt idx="13886">
                  <c:v>-83.940500000000014</c:v>
                </c:pt>
                <c:pt idx="13887">
                  <c:v>-83.938500000000005</c:v>
                </c:pt>
                <c:pt idx="13888">
                  <c:v>-83.936500000000009</c:v>
                </c:pt>
                <c:pt idx="13889">
                  <c:v>-83.934500000000014</c:v>
                </c:pt>
                <c:pt idx="13890">
                  <c:v>-83.932500000000005</c:v>
                </c:pt>
                <c:pt idx="13891">
                  <c:v>-83.930500000000009</c:v>
                </c:pt>
                <c:pt idx="13892">
                  <c:v>-83.928500000000014</c:v>
                </c:pt>
                <c:pt idx="13893">
                  <c:v>-83.926500000000004</c:v>
                </c:pt>
                <c:pt idx="13894">
                  <c:v>-83.924500000000009</c:v>
                </c:pt>
                <c:pt idx="13895">
                  <c:v>-83.922500000000014</c:v>
                </c:pt>
                <c:pt idx="13896">
                  <c:v>-83.920500000000004</c:v>
                </c:pt>
                <c:pt idx="13897">
                  <c:v>-83.918500000000009</c:v>
                </c:pt>
                <c:pt idx="13898">
                  <c:v>-83.916500000000013</c:v>
                </c:pt>
                <c:pt idx="13899">
                  <c:v>-83.914500000000004</c:v>
                </c:pt>
                <c:pt idx="13900">
                  <c:v>-83.912500000000009</c:v>
                </c:pt>
                <c:pt idx="13901">
                  <c:v>-83.910500000000013</c:v>
                </c:pt>
                <c:pt idx="13902">
                  <c:v>-83.908500000000004</c:v>
                </c:pt>
                <c:pt idx="13903">
                  <c:v>-83.906500000000008</c:v>
                </c:pt>
                <c:pt idx="13904">
                  <c:v>-83.904500000000013</c:v>
                </c:pt>
                <c:pt idx="13905">
                  <c:v>-83.902500000000003</c:v>
                </c:pt>
                <c:pt idx="13906">
                  <c:v>-83.900500000000008</c:v>
                </c:pt>
                <c:pt idx="13907">
                  <c:v>-83.898500000000013</c:v>
                </c:pt>
                <c:pt idx="13908">
                  <c:v>-83.896500000000003</c:v>
                </c:pt>
                <c:pt idx="13909">
                  <c:v>-83.894500000000008</c:v>
                </c:pt>
                <c:pt idx="13910">
                  <c:v>-83.892500000000013</c:v>
                </c:pt>
                <c:pt idx="13911">
                  <c:v>-83.890500000000003</c:v>
                </c:pt>
                <c:pt idx="13912">
                  <c:v>-83.888500000000008</c:v>
                </c:pt>
                <c:pt idx="13913">
                  <c:v>-83.886500000000012</c:v>
                </c:pt>
                <c:pt idx="13914">
                  <c:v>-83.884500000000003</c:v>
                </c:pt>
                <c:pt idx="13915">
                  <c:v>-83.882500000000007</c:v>
                </c:pt>
                <c:pt idx="13916">
                  <c:v>-83.880500000000012</c:v>
                </c:pt>
                <c:pt idx="13917">
                  <c:v>-83.878500000000003</c:v>
                </c:pt>
                <c:pt idx="13918">
                  <c:v>-83.876500000000007</c:v>
                </c:pt>
                <c:pt idx="13919">
                  <c:v>-83.874500000000012</c:v>
                </c:pt>
                <c:pt idx="13920">
                  <c:v>-83.872500000000002</c:v>
                </c:pt>
                <c:pt idx="13921">
                  <c:v>-83.870500000000007</c:v>
                </c:pt>
                <c:pt idx="13922">
                  <c:v>-83.868500000000012</c:v>
                </c:pt>
                <c:pt idx="13923">
                  <c:v>-83.866500000000002</c:v>
                </c:pt>
                <c:pt idx="13924">
                  <c:v>-83.864500000000007</c:v>
                </c:pt>
                <c:pt idx="13925">
                  <c:v>-83.862500000000011</c:v>
                </c:pt>
                <c:pt idx="13926">
                  <c:v>-83.860500000000002</c:v>
                </c:pt>
                <c:pt idx="13927">
                  <c:v>-83.858500000000006</c:v>
                </c:pt>
                <c:pt idx="13928">
                  <c:v>-83.856500000000011</c:v>
                </c:pt>
                <c:pt idx="13929">
                  <c:v>-83.854500000000002</c:v>
                </c:pt>
                <c:pt idx="13930">
                  <c:v>-83.852500000000006</c:v>
                </c:pt>
                <c:pt idx="13931">
                  <c:v>-83.850500000000011</c:v>
                </c:pt>
                <c:pt idx="13932">
                  <c:v>-83.848500000000001</c:v>
                </c:pt>
                <c:pt idx="13933">
                  <c:v>-83.846500000000006</c:v>
                </c:pt>
                <c:pt idx="13934">
                  <c:v>-83.844500000000011</c:v>
                </c:pt>
                <c:pt idx="13935">
                  <c:v>-83.842500000000001</c:v>
                </c:pt>
                <c:pt idx="13936">
                  <c:v>-83.840500000000006</c:v>
                </c:pt>
                <c:pt idx="13937">
                  <c:v>-83.83850000000001</c:v>
                </c:pt>
                <c:pt idx="13938">
                  <c:v>-83.836500000000001</c:v>
                </c:pt>
                <c:pt idx="13939">
                  <c:v>-83.834500000000006</c:v>
                </c:pt>
                <c:pt idx="13940">
                  <c:v>-83.83250000000001</c:v>
                </c:pt>
                <c:pt idx="13941">
                  <c:v>-83.830500000000001</c:v>
                </c:pt>
                <c:pt idx="13942">
                  <c:v>-83.828500000000005</c:v>
                </c:pt>
                <c:pt idx="13943">
                  <c:v>-83.82650000000001</c:v>
                </c:pt>
                <c:pt idx="13944">
                  <c:v>-83.8245</c:v>
                </c:pt>
                <c:pt idx="13945">
                  <c:v>-83.822500000000005</c:v>
                </c:pt>
                <c:pt idx="13946">
                  <c:v>-83.82050000000001</c:v>
                </c:pt>
                <c:pt idx="13947">
                  <c:v>-83.8185</c:v>
                </c:pt>
                <c:pt idx="13948">
                  <c:v>-83.816500000000005</c:v>
                </c:pt>
                <c:pt idx="13949">
                  <c:v>-83.81450000000001</c:v>
                </c:pt>
                <c:pt idx="13950">
                  <c:v>-83.8125</c:v>
                </c:pt>
                <c:pt idx="13951">
                  <c:v>-83.810500000000005</c:v>
                </c:pt>
                <c:pt idx="13952">
                  <c:v>-83.808500000000009</c:v>
                </c:pt>
                <c:pt idx="13953">
                  <c:v>-83.8065</c:v>
                </c:pt>
                <c:pt idx="13954">
                  <c:v>-83.804500000000004</c:v>
                </c:pt>
                <c:pt idx="13955">
                  <c:v>-83.802500000000009</c:v>
                </c:pt>
                <c:pt idx="13956">
                  <c:v>-83.8005</c:v>
                </c:pt>
                <c:pt idx="13957">
                  <c:v>-83.798500000000004</c:v>
                </c:pt>
                <c:pt idx="13958">
                  <c:v>-83.796500000000009</c:v>
                </c:pt>
                <c:pt idx="13959">
                  <c:v>-83.794499999999999</c:v>
                </c:pt>
                <c:pt idx="13960">
                  <c:v>-83.792500000000004</c:v>
                </c:pt>
                <c:pt idx="13961">
                  <c:v>-83.790500000000009</c:v>
                </c:pt>
                <c:pt idx="13962">
                  <c:v>-83.788499999999999</c:v>
                </c:pt>
                <c:pt idx="13963">
                  <c:v>-83.786500000000004</c:v>
                </c:pt>
                <c:pt idx="13964">
                  <c:v>-83.784500000000008</c:v>
                </c:pt>
                <c:pt idx="13965">
                  <c:v>-83.782499999999999</c:v>
                </c:pt>
                <c:pt idx="13966">
                  <c:v>-83.780500000000004</c:v>
                </c:pt>
                <c:pt idx="13967">
                  <c:v>-83.778500000000008</c:v>
                </c:pt>
                <c:pt idx="13968">
                  <c:v>-83.776499999999999</c:v>
                </c:pt>
                <c:pt idx="13969">
                  <c:v>-83.774500000000003</c:v>
                </c:pt>
                <c:pt idx="13970">
                  <c:v>-83.772500000000008</c:v>
                </c:pt>
                <c:pt idx="13971">
                  <c:v>-83.770499999999998</c:v>
                </c:pt>
                <c:pt idx="13972">
                  <c:v>-83.768500000000003</c:v>
                </c:pt>
                <c:pt idx="13973">
                  <c:v>-83.766500000000008</c:v>
                </c:pt>
                <c:pt idx="13974">
                  <c:v>-83.764499999999998</c:v>
                </c:pt>
                <c:pt idx="13975">
                  <c:v>-83.762500000000003</c:v>
                </c:pt>
                <c:pt idx="13976">
                  <c:v>-83.760500000000008</c:v>
                </c:pt>
                <c:pt idx="13977">
                  <c:v>-83.758499999999998</c:v>
                </c:pt>
                <c:pt idx="13978">
                  <c:v>-83.756500000000003</c:v>
                </c:pt>
                <c:pt idx="13979">
                  <c:v>-83.754500000000007</c:v>
                </c:pt>
                <c:pt idx="13980">
                  <c:v>-83.752499999999998</c:v>
                </c:pt>
                <c:pt idx="13981">
                  <c:v>-83.750500000000002</c:v>
                </c:pt>
                <c:pt idx="13982">
                  <c:v>-83.748500000000007</c:v>
                </c:pt>
                <c:pt idx="13983">
                  <c:v>-83.746499999999997</c:v>
                </c:pt>
                <c:pt idx="13984">
                  <c:v>-83.744500000000002</c:v>
                </c:pt>
                <c:pt idx="13985">
                  <c:v>-83.742500000000007</c:v>
                </c:pt>
                <c:pt idx="13986">
                  <c:v>-83.740499999999997</c:v>
                </c:pt>
                <c:pt idx="13987">
                  <c:v>-83.738500000000002</c:v>
                </c:pt>
                <c:pt idx="13988">
                  <c:v>-83.736500000000007</c:v>
                </c:pt>
                <c:pt idx="13989">
                  <c:v>-83.734499999999997</c:v>
                </c:pt>
                <c:pt idx="13990">
                  <c:v>-83.732500000000002</c:v>
                </c:pt>
                <c:pt idx="13991">
                  <c:v>-83.730500000000006</c:v>
                </c:pt>
                <c:pt idx="13992">
                  <c:v>-83.728499999999997</c:v>
                </c:pt>
                <c:pt idx="13993">
                  <c:v>-83.726500000000001</c:v>
                </c:pt>
                <c:pt idx="13994">
                  <c:v>-83.724500000000006</c:v>
                </c:pt>
                <c:pt idx="13995">
                  <c:v>-83.722500000000011</c:v>
                </c:pt>
                <c:pt idx="13996">
                  <c:v>-83.720500000000001</c:v>
                </c:pt>
                <c:pt idx="13997">
                  <c:v>-83.718500000000006</c:v>
                </c:pt>
                <c:pt idx="13998">
                  <c:v>-83.716500000000011</c:v>
                </c:pt>
                <c:pt idx="13999">
                  <c:v>-83.714500000000001</c:v>
                </c:pt>
                <c:pt idx="14000">
                  <c:v>-83.712500000000006</c:v>
                </c:pt>
                <c:pt idx="14001">
                  <c:v>-83.71050000000001</c:v>
                </c:pt>
                <c:pt idx="14002">
                  <c:v>-83.708500000000001</c:v>
                </c:pt>
                <c:pt idx="14003">
                  <c:v>-83.706500000000005</c:v>
                </c:pt>
                <c:pt idx="14004">
                  <c:v>-83.70450000000001</c:v>
                </c:pt>
                <c:pt idx="14005">
                  <c:v>-83.702500000000001</c:v>
                </c:pt>
                <c:pt idx="14006">
                  <c:v>-83.700500000000005</c:v>
                </c:pt>
                <c:pt idx="14007">
                  <c:v>-83.69850000000001</c:v>
                </c:pt>
                <c:pt idx="14008">
                  <c:v>-83.696500000000015</c:v>
                </c:pt>
                <c:pt idx="14009">
                  <c:v>-83.694500000000005</c:v>
                </c:pt>
                <c:pt idx="14010">
                  <c:v>-83.69250000000001</c:v>
                </c:pt>
                <c:pt idx="14011">
                  <c:v>-83.690500000000014</c:v>
                </c:pt>
                <c:pt idx="14012">
                  <c:v>-83.688500000000005</c:v>
                </c:pt>
                <c:pt idx="14013">
                  <c:v>-83.686500000000009</c:v>
                </c:pt>
                <c:pt idx="14014">
                  <c:v>-83.684500000000014</c:v>
                </c:pt>
                <c:pt idx="14015">
                  <c:v>-83.682500000000005</c:v>
                </c:pt>
                <c:pt idx="14016">
                  <c:v>-83.680500000000009</c:v>
                </c:pt>
                <c:pt idx="14017">
                  <c:v>-83.678500000000014</c:v>
                </c:pt>
                <c:pt idx="14018">
                  <c:v>-83.676500000000004</c:v>
                </c:pt>
                <c:pt idx="14019">
                  <c:v>-83.674500000000009</c:v>
                </c:pt>
                <c:pt idx="14020">
                  <c:v>-83.672500000000014</c:v>
                </c:pt>
                <c:pt idx="14021">
                  <c:v>-83.670500000000004</c:v>
                </c:pt>
                <c:pt idx="14022">
                  <c:v>-83.668500000000009</c:v>
                </c:pt>
                <c:pt idx="14023">
                  <c:v>-83.666500000000013</c:v>
                </c:pt>
                <c:pt idx="14024">
                  <c:v>-83.664500000000004</c:v>
                </c:pt>
                <c:pt idx="14025">
                  <c:v>-83.662500000000009</c:v>
                </c:pt>
                <c:pt idx="14026">
                  <c:v>-83.660500000000013</c:v>
                </c:pt>
                <c:pt idx="14027">
                  <c:v>-83.658500000000004</c:v>
                </c:pt>
                <c:pt idx="14028">
                  <c:v>-83.656500000000008</c:v>
                </c:pt>
                <c:pt idx="14029">
                  <c:v>-83.654500000000013</c:v>
                </c:pt>
                <c:pt idx="14030">
                  <c:v>-83.652500000000003</c:v>
                </c:pt>
                <c:pt idx="14031">
                  <c:v>-83.650500000000008</c:v>
                </c:pt>
                <c:pt idx="14032">
                  <c:v>-83.648500000000013</c:v>
                </c:pt>
                <c:pt idx="14033">
                  <c:v>-83.646500000000003</c:v>
                </c:pt>
                <c:pt idx="14034">
                  <c:v>-83.644500000000008</c:v>
                </c:pt>
                <c:pt idx="14035">
                  <c:v>-83.642500000000013</c:v>
                </c:pt>
                <c:pt idx="14036">
                  <c:v>-83.640500000000003</c:v>
                </c:pt>
                <c:pt idx="14037">
                  <c:v>-83.638500000000008</c:v>
                </c:pt>
                <c:pt idx="14038">
                  <c:v>-83.636500000000012</c:v>
                </c:pt>
                <c:pt idx="14039">
                  <c:v>-83.634500000000003</c:v>
                </c:pt>
                <c:pt idx="14040">
                  <c:v>-83.632500000000007</c:v>
                </c:pt>
                <c:pt idx="14041">
                  <c:v>-83.630500000000012</c:v>
                </c:pt>
                <c:pt idx="14042">
                  <c:v>-83.628500000000003</c:v>
                </c:pt>
                <c:pt idx="14043">
                  <c:v>-83.626500000000007</c:v>
                </c:pt>
                <c:pt idx="14044">
                  <c:v>-83.624500000000012</c:v>
                </c:pt>
                <c:pt idx="14045">
                  <c:v>-83.622500000000002</c:v>
                </c:pt>
                <c:pt idx="14046">
                  <c:v>-83.620500000000007</c:v>
                </c:pt>
                <c:pt idx="14047">
                  <c:v>-83.618500000000012</c:v>
                </c:pt>
                <c:pt idx="14048">
                  <c:v>-83.616500000000002</c:v>
                </c:pt>
                <c:pt idx="14049">
                  <c:v>-83.614500000000007</c:v>
                </c:pt>
                <c:pt idx="14050">
                  <c:v>-83.612500000000011</c:v>
                </c:pt>
                <c:pt idx="14051">
                  <c:v>-83.610500000000002</c:v>
                </c:pt>
                <c:pt idx="14052">
                  <c:v>-83.608500000000006</c:v>
                </c:pt>
                <c:pt idx="14053">
                  <c:v>-83.606500000000011</c:v>
                </c:pt>
                <c:pt idx="14054">
                  <c:v>-83.604500000000002</c:v>
                </c:pt>
                <c:pt idx="14055">
                  <c:v>-83.602500000000006</c:v>
                </c:pt>
                <c:pt idx="14056">
                  <c:v>-83.600500000000011</c:v>
                </c:pt>
                <c:pt idx="14057">
                  <c:v>-83.598500000000001</c:v>
                </c:pt>
                <c:pt idx="14058">
                  <c:v>-83.596500000000006</c:v>
                </c:pt>
                <c:pt idx="14059">
                  <c:v>-83.594500000000011</c:v>
                </c:pt>
                <c:pt idx="14060">
                  <c:v>-83.592500000000001</c:v>
                </c:pt>
                <c:pt idx="14061">
                  <c:v>-83.590500000000006</c:v>
                </c:pt>
                <c:pt idx="14062">
                  <c:v>-83.58850000000001</c:v>
                </c:pt>
                <c:pt idx="14063">
                  <c:v>-83.586500000000001</c:v>
                </c:pt>
                <c:pt idx="14064">
                  <c:v>-83.584500000000006</c:v>
                </c:pt>
                <c:pt idx="14065">
                  <c:v>-83.58250000000001</c:v>
                </c:pt>
                <c:pt idx="14066">
                  <c:v>-83.580500000000001</c:v>
                </c:pt>
                <c:pt idx="14067">
                  <c:v>-83.578500000000005</c:v>
                </c:pt>
                <c:pt idx="14068">
                  <c:v>-83.57650000000001</c:v>
                </c:pt>
                <c:pt idx="14069">
                  <c:v>-83.5745</c:v>
                </c:pt>
                <c:pt idx="14070">
                  <c:v>-83.572500000000005</c:v>
                </c:pt>
                <c:pt idx="14071">
                  <c:v>-83.57050000000001</c:v>
                </c:pt>
                <c:pt idx="14072">
                  <c:v>-83.5685</c:v>
                </c:pt>
                <c:pt idx="14073">
                  <c:v>-83.566500000000005</c:v>
                </c:pt>
                <c:pt idx="14074">
                  <c:v>-83.56450000000001</c:v>
                </c:pt>
                <c:pt idx="14075">
                  <c:v>-83.5625</c:v>
                </c:pt>
                <c:pt idx="14076">
                  <c:v>-83.560500000000005</c:v>
                </c:pt>
                <c:pt idx="14077">
                  <c:v>-83.558500000000009</c:v>
                </c:pt>
                <c:pt idx="14078">
                  <c:v>-83.5565</c:v>
                </c:pt>
                <c:pt idx="14079">
                  <c:v>-83.554500000000004</c:v>
                </c:pt>
                <c:pt idx="14080">
                  <c:v>-83.552500000000009</c:v>
                </c:pt>
                <c:pt idx="14081">
                  <c:v>-83.5505</c:v>
                </c:pt>
                <c:pt idx="14082">
                  <c:v>-83.548500000000004</c:v>
                </c:pt>
                <c:pt idx="14083">
                  <c:v>-83.546500000000009</c:v>
                </c:pt>
                <c:pt idx="14084">
                  <c:v>-83.544499999999999</c:v>
                </c:pt>
                <c:pt idx="14085">
                  <c:v>-83.542500000000004</c:v>
                </c:pt>
                <c:pt idx="14086">
                  <c:v>-83.540500000000009</c:v>
                </c:pt>
                <c:pt idx="14087">
                  <c:v>-83.538499999999999</c:v>
                </c:pt>
                <c:pt idx="14088">
                  <c:v>-83.536500000000004</c:v>
                </c:pt>
                <c:pt idx="14089">
                  <c:v>-83.534500000000008</c:v>
                </c:pt>
                <c:pt idx="14090">
                  <c:v>-83.532499999999999</c:v>
                </c:pt>
                <c:pt idx="14091">
                  <c:v>-83.530500000000004</c:v>
                </c:pt>
                <c:pt idx="14092">
                  <c:v>-83.528500000000008</c:v>
                </c:pt>
                <c:pt idx="14093">
                  <c:v>-83.526499999999999</c:v>
                </c:pt>
                <c:pt idx="14094">
                  <c:v>-83.524500000000003</c:v>
                </c:pt>
                <c:pt idx="14095">
                  <c:v>-83.522500000000008</c:v>
                </c:pt>
                <c:pt idx="14096">
                  <c:v>-83.520499999999998</c:v>
                </c:pt>
                <c:pt idx="14097">
                  <c:v>-83.518500000000003</c:v>
                </c:pt>
                <c:pt idx="14098">
                  <c:v>-83.516500000000008</c:v>
                </c:pt>
                <c:pt idx="14099">
                  <c:v>-83.514499999999998</c:v>
                </c:pt>
                <c:pt idx="14100">
                  <c:v>-83.512500000000003</c:v>
                </c:pt>
                <c:pt idx="14101">
                  <c:v>-83.510500000000008</c:v>
                </c:pt>
                <c:pt idx="14102">
                  <c:v>-83.508499999999998</c:v>
                </c:pt>
                <c:pt idx="14103">
                  <c:v>-83.506500000000003</c:v>
                </c:pt>
                <c:pt idx="14104">
                  <c:v>-83.504500000000007</c:v>
                </c:pt>
                <c:pt idx="14105">
                  <c:v>-83.502499999999998</c:v>
                </c:pt>
                <c:pt idx="14106">
                  <c:v>-83.500500000000002</c:v>
                </c:pt>
                <c:pt idx="14107">
                  <c:v>-83.498500000000007</c:v>
                </c:pt>
                <c:pt idx="14108">
                  <c:v>-83.496499999999997</c:v>
                </c:pt>
                <c:pt idx="14109">
                  <c:v>-83.494500000000002</c:v>
                </c:pt>
                <c:pt idx="14110">
                  <c:v>-83.492500000000007</c:v>
                </c:pt>
                <c:pt idx="14111">
                  <c:v>-83.490499999999997</c:v>
                </c:pt>
                <c:pt idx="14112">
                  <c:v>-83.488500000000002</c:v>
                </c:pt>
                <c:pt idx="14113">
                  <c:v>-83.486500000000007</c:v>
                </c:pt>
                <c:pt idx="14114">
                  <c:v>-83.484499999999997</c:v>
                </c:pt>
                <c:pt idx="14115">
                  <c:v>-83.482500000000002</c:v>
                </c:pt>
                <c:pt idx="14116">
                  <c:v>-83.480500000000006</c:v>
                </c:pt>
                <c:pt idx="14117">
                  <c:v>-83.478499999999997</c:v>
                </c:pt>
                <c:pt idx="14118">
                  <c:v>-83.476500000000001</c:v>
                </c:pt>
                <c:pt idx="14119">
                  <c:v>-83.474500000000006</c:v>
                </c:pt>
                <c:pt idx="14120">
                  <c:v>-83.472500000000011</c:v>
                </c:pt>
                <c:pt idx="14121">
                  <c:v>-83.470500000000001</c:v>
                </c:pt>
                <c:pt idx="14122">
                  <c:v>-83.468500000000006</c:v>
                </c:pt>
                <c:pt idx="14123">
                  <c:v>-83.466500000000011</c:v>
                </c:pt>
                <c:pt idx="14124">
                  <c:v>-83.464500000000001</c:v>
                </c:pt>
                <c:pt idx="14125">
                  <c:v>-83.462500000000006</c:v>
                </c:pt>
                <c:pt idx="14126">
                  <c:v>-83.46050000000001</c:v>
                </c:pt>
                <c:pt idx="14127">
                  <c:v>-83.458500000000001</c:v>
                </c:pt>
                <c:pt idx="14128">
                  <c:v>-83.456500000000005</c:v>
                </c:pt>
                <c:pt idx="14129">
                  <c:v>-83.45450000000001</c:v>
                </c:pt>
                <c:pt idx="14130">
                  <c:v>-83.452500000000001</c:v>
                </c:pt>
                <c:pt idx="14131">
                  <c:v>-83.450500000000005</c:v>
                </c:pt>
                <c:pt idx="14132">
                  <c:v>-83.44850000000001</c:v>
                </c:pt>
                <c:pt idx="14133">
                  <c:v>-83.446500000000015</c:v>
                </c:pt>
                <c:pt idx="14134">
                  <c:v>-83.444500000000005</c:v>
                </c:pt>
                <c:pt idx="14135">
                  <c:v>-83.44250000000001</c:v>
                </c:pt>
                <c:pt idx="14136">
                  <c:v>-83.440500000000014</c:v>
                </c:pt>
                <c:pt idx="14137">
                  <c:v>-83.438500000000005</c:v>
                </c:pt>
                <c:pt idx="14138">
                  <c:v>-83.436500000000009</c:v>
                </c:pt>
                <c:pt idx="14139">
                  <c:v>-83.434500000000014</c:v>
                </c:pt>
                <c:pt idx="14140">
                  <c:v>-83.432500000000005</c:v>
                </c:pt>
                <c:pt idx="14141">
                  <c:v>-83.430500000000009</c:v>
                </c:pt>
                <c:pt idx="14142">
                  <c:v>-83.428500000000014</c:v>
                </c:pt>
                <c:pt idx="14143">
                  <c:v>-83.426500000000004</c:v>
                </c:pt>
                <c:pt idx="14144">
                  <c:v>-83.424500000000009</c:v>
                </c:pt>
                <c:pt idx="14145">
                  <c:v>-83.422500000000014</c:v>
                </c:pt>
                <c:pt idx="14146">
                  <c:v>-83.420500000000004</c:v>
                </c:pt>
                <c:pt idx="14147">
                  <c:v>-83.418500000000009</c:v>
                </c:pt>
                <c:pt idx="14148">
                  <c:v>-83.416500000000013</c:v>
                </c:pt>
                <c:pt idx="14149">
                  <c:v>-83.414500000000004</c:v>
                </c:pt>
                <c:pt idx="14150">
                  <c:v>-83.412500000000009</c:v>
                </c:pt>
                <c:pt idx="14151">
                  <c:v>-83.410500000000013</c:v>
                </c:pt>
                <c:pt idx="14152">
                  <c:v>-83.408500000000004</c:v>
                </c:pt>
                <c:pt idx="14153">
                  <c:v>-83.406500000000008</c:v>
                </c:pt>
                <c:pt idx="14154">
                  <c:v>-83.404500000000013</c:v>
                </c:pt>
                <c:pt idx="14155">
                  <c:v>-83.402500000000003</c:v>
                </c:pt>
                <c:pt idx="14156">
                  <c:v>-83.400500000000008</c:v>
                </c:pt>
                <c:pt idx="14157">
                  <c:v>-83.398500000000013</c:v>
                </c:pt>
                <c:pt idx="14158">
                  <c:v>-83.396500000000003</c:v>
                </c:pt>
                <c:pt idx="14159">
                  <c:v>-83.394500000000008</c:v>
                </c:pt>
                <c:pt idx="14160">
                  <c:v>-83.392500000000013</c:v>
                </c:pt>
                <c:pt idx="14161">
                  <c:v>-83.390500000000003</c:v>
                </c:pt>
                <c:pt idx="14162">
                  <c:v>-83.388500000000008</c:v>
                </c:pt>
                <c:pt idx="14163">
                  <c:v>-83.386500000000012</c:v>
                </c:pt>
                <c:pt idx="14164">
                  <c:v>-83.384500000000003</c:v>
                </c:pt>
                <c:pt idx="14165">
                  <c:v>-83.382500000000007</c:v>
                </c:pt>
                <c:pt idx="14166">
                  <c:v>-83.380500000000012</c:v>
                </c:pt>
                <c:pt idx="14167">
                  <c:v>-83.378500000000003</c:v>
                </c:pt>
                <c:pt idx="14168">
                  <c:v>-83.376500000000007</c:v>
                </c:pt>
                <c:pt idx="14169">
                  <c:v>-83.374500000000012</c:v>
                </c:pt>
                <c:pt idx="14170">
                  <c:v>-83.372500000000002</c:v>
                </c:pt>
                <c:pt idx="14171">
                  <c:v>-83.370500000000007</c:v>
                </c:pt>
                <c:pt idx="14172">
                  <c:v>-83.368500000000012</c:v>
                </c:pt>
                <c:pt idx="14173">
                  <c:v>-83.366500000000002</c:v>
                </c:pt>
                <c:pt idx="14174">
                  <c:v>-83.364500000000007</c:v>
                </c:pt>
                <c:pt idx="14175">
                  <c:v>-83.362500000000011</c:v>
                </c:pt>
                <c:pt idx="14176">
                  <c:v>-83.360500000000002</c:v>
                </c:pt>
                <c:pt idx="14177">
                  <c:v>-83.358500000000006</c:v>
                </c:pt>
                <c:pt idx="14178">
                  <c:v>-83.356500000000011</c:v>
                </c:pt>
                <c:pt idx="14179">
                  <c:v>-83.354500000000002</c:v>
                </c:pt>
                <c:pt idx="14180">
                  <c:v>-83.352500000000006</c:v>
                </c:pt>
                <c:pt idx="14181">
                  <c:v>-83.350500000000011</c:v>
                </c:pt>
                <c:pt idx="14182">
                  <c:v>-83.348500000000001</c:v>
                </c:pt>
                <c:pt idx="14183">
                  <c:v>-83.346500000000006</c:v>
                </c:pt>
                <c:pt idx="14184">
                  <c:v>-83.344500000000011</c:v>
                </c:pt>
                <c:pt idx="14185">
                  <c:v>-83.342500000000001</c:v>
                </c:pt>
                <c:pt idx="14186">
                  <c:v>-83.340500000000006</c:v>
                </c:pt>
                <c:pt idx="14187">
                  <c:v>-83.33850000000001</c:v>
                </c:pt>
                <c:pt idx="14188">
                  <c:v>-83.336500000000001</c:v>
                </c:pt>
                <c:pt idx="14189">
                  <c:v>-83.334500000000006</c:v>
                </c:pt>
                <c:pt idx="14190">
                  <c:v>-83.33250000000001</c:v>
                </c:pt>
                <c:pt idx="14191">
                  <c:v>-83.330500000000001</c:v>
                </c:pt>
                <c:pt idx="14192">
                  <c:v>-83.328500000000005</c:v>
                </c:pt>
                <c:pt idx="14193">
                  <c:v>-83.32650000000001</c:v>
                </c:pt>
                <c:pt idx="14194">
                  <c:v>-83.3245</c:v>
                </c:pt>
                <c:pt idx="14195">
                  <c:v>-83.322500000000005</c:v>
                </c:pt>
                <c:pt idx="14196">
                  <c:v>-83.32050000000001</c:v>
                </c:pt>
                <c:pt idx="14197">
                  <c:v>-83.3185</c:v>
                </c:pt>
                <c:pt idx="14198">
                  <c:v>-83.316500000000005</c:v>
                </c:pt>
                <c:pt idx="14199">
                  <c:v>-83.31450000000001</c:v>
                </c:pt>
                <c:pt idx="14200">
                  <c:v>-83.3125</c:v>
                </c:pt>
                <c:pt idx="14201">
                  <c:v>-83.310500000000005</c:v>
                </c:pt>
                <c:pt idx="14202">
                  <c:v>-83.308500000000009</c:v>
                </c:pt>
                <c:pt idx="14203">
                  <c:v>-83.3065</c:v>
                </c:pt>
                <c:pt idx="14204">
                  <c:v>-83.304500000000004</c:v>
                </c:pt>
                <c:pt idx="14205">
                  <c:v>-83.302500000000009</c:v>
                </c:pt>
                <c:pt idx="14206">
                  <c:v>-83.3005</c:v>
                </c:pt>
                <c:pt idx="14207">
                  <c:v>-83.298500000000004</c:v>
                </c:pt>
                <c:pt idx="14208">
                  <c:v>-83.296500000000009</c:v>
                </c:pt>
                <c:pt idx="14209">
                  <c:v>-83.294499999999999</c:v>
                </c:pt>
                <c:pt idx="14210">
                  <c:v>-83.292500000000004</c:v>
                </c:pt>
                <c:pt idx="14211">
                  <c:v>-83.290500000000009</c:v>
                </c:pt>
                <c:pt idx="14212">
                  <c:v>-83.288499999999999</c:v>
                </c:pt>
                <c:pt idx="14213">
                  <c:v>-83.286500000000004</c:v>
                </c:pt>
                <c:pt idx="14214">
                  <c:v>-83.284500000000008</c:v>
                </c:pt>
                <c:pt idx="14215">
                  <c:v>-83.282499999999999</c:v>
                </c:pt>
                <c:pt idx="14216">
                  <c:v>-83.280500000000004</c:v>
                </c:pt>
                <c:pt idx="14217">
                  <c:v>-83.278500000000008</c:v>
                </c:pt>
                <c:pt idx="14218">
                  <c:v>-83.276499999999999</c:v>
                </c:pt>
                <c:pt idx="14219">
                  <c:v>-83.274500000000003</c:v>
                </c:pt>
                <c:pt idx="14220">
                  <c:v>-83.272500000000008</c:v>
                </c:pt>
                <c:pt idx="14221">
                  <c:v>-83.270499999999998</c:v>
                </c:pt>
                <c:pt idx="14222">
                  <c:v>-83.268500000000003</c:v>
                </c:pt>
                <c:pt idx="14223">
                  <c:v>-83.266500000000008</c:v>
                </c:pt>
                <c:pt idx="14224">
                  <c:v>-83.264499999999998</c:v>
                </c:pt>
                <c:pt idx="14225">
                  <c:v>-83.262500000000003</c:v>
                </c:pt>
                <c:pt idx="14226">
                  <c:v>-83.260500000000008</c:v>
                </c:pt>
                <c:pt idx="14227">
                  <c:v>-83.258499999999998</c:v>
                </c:pt>
                <c:pt idx="14228">
                  <c:v>-83.256500000000003</c:v>
                </c:pt>
                <c:pt idx="14229">
                  <c:v>-83.254500000000007</c:v>
                </c:pt>
                <c:pt idx="14230">
                  <c:v>-83.252499999999998</c:v>
                </c:pt>
                <c:pt idx="14231">
                  <c:v>-83.250500000000002</c:v>
                </c:pt>
                <c:pt idx="14232">
                  <c:v>-83.248500000000007</c:v>
                </c:pt>
                <c:pt idx="14233">
                  <c:v>-83.246499999999997</c:v>
                </c:pt>
                <c:pt idx="14234">
                  <c:v>-83.244500000000002</c:v>
                </c:pt>
                <c:pt idx="14235">
                  <c:v>-83.242500000000007</c:v>
                </c:pt>
                <c:pt idx="14236">
                  <c:v>-83.240499999999997</c:v>
                </c:pt>
                <c:pt idx="14237">
                  <c:v>-83.238500000000002</c:v>
                </c:pt>
                <c:pt idx="14238">
                  <c:v>-83.236500000000007</c:v>
                </c:pt>
                <c:pt idx="14239">
                  <c:v>-83.234499999999997</c:v>
                </c:pt>
                <c:pt idx="14240">
                  <c:v>-83.232500000000002</c:v>
                </c:pt>
                <c:pt idx="14241">
                  <c:v>-83.230500000000006</c:v>
                </c:pt>
                <c:pt idx="14242">
                  <c:v>-83.228499999999997</c:v>
                </c:pt>
                <c:pt idx="14243">
                  <c:v>-83.226500000000001</c:v>
                </c:pt>
                <c:pt idx="14244">
                  <c:v>-83.224500000000006</c:v>
                </c:pt>
                <c:pt idx="14245">
                  <c:v>-83.222500000000011</c:v>
                </c:pt>
                <c:pt idx="14246">
                  <c:v>-83.220500000000001</c:v>
                </c:pt>
                <c:pt idx="14247">
                  <c:v>-83.218500000000006</c:v>
                </c:pt>
                <c:pt idx="14248">
                  <c:v>-83.216500000000011</c:v>
                </c:pt>
                <c:pt idx="14249">
                  <c:v>-83.214500000000001</c:v>
                </c:pt>
                <c:pt idx="14250">
                  <c:v>-83.212500000000006</c:v>
                </c:pt>
                <c:pt idx="14251">
                  <c:v>-83.21050000000001</c:v>
                </c:pt>
                <c:pt idx="14252">
                  <c:v>-83.208500000000001</c:v>
                </c:pt>
                <c:pt idx="14253">
                  <c:v>-83.206500000000005</c:v>
                </c:pt>
                <c:pt idx="14254">
                  <c:v>-83.20450000000001</c:v>
                </c:pt>
                <c:pt idx="14255">
                  <c:v>-83.202500000000001</c:v>
                </c:pt>
                <c:pt idx="14256">
                  <c:v>-83.200500000000005</c:v>
                </c:pt>
                <c:pt idx="14257">
                  <c:v>-83.19850000000001</c:v>
                </c:pt>
                <c:pt idx="14258">
                  <c:v>-83.196500000000015</c:v>
                </c:pt>
                <c:pt idx="14259">
                  <c:v>-83.194500000000005</c:v>
                </c:pt>
                <c:pt idx="14260">
                  <c:v>-83.19250000000001</c:v>
                </c:pt>
                <c:pt idx="14261">
                  <c:v>-83.190500000000014</c:v>
                </c:pt>
                <c:pt idx="14262">
                  <c:v>-83.188500000000005</c:v>
                </c:pt>
                <c:pt idx="14263">
                  <c:v>-83.186500000000009</c:v>
                </c:pt>
                <c:pt idx="14264">
                  <c:v>-83.184500000000014</c:v>
                </c:pt>
                <c:pt idx="14265">
                  <c:v>-83.182500000000005</c:v>
                </c:pt>
                <c:pt idx="14266">
                  <c:v>-83.180500000000009</c:v>
                </c:pt>
                <c:pt idx="14267">
                  <c:v>-83.178500000000014</c:v>
                </c:pt>
                <c:pt idx="14268">
                  <c:v>-83.176500000000004</c:v>
                </c:pt>
                <c:pt idx="14269">
                  <c:v>-83.174500000000009</c:v>
                </c:pt>
                <c:pt idx="14270">
                  <c:v>-83.172500000000014</c:v>
                </c:pt>
                <c:pt idx="14271">
                  <c:v>-83.170500000000004</c:v>
                </c:pt>
                <c:pt idx="14272">
                  <c:v>-83.168500000000009</c:v>
                </c:pt>
                <c:pt idx="14273">
                  <c:v>-83.166500000000013</c:v>
                </c:pt>
                <c:pt idx="14274">
                  <c:v>-83.164500000000004</c:v>
                </c:pt>
                <c:pt idx="14275">
                  <c:v>-83.162500000000009</c:v>
                </c:pt>
                <c:pt idx="14276">
                  <c:v>-83.160500000000013</c:v>
                </c:pt>
                <c:pt idx="14277">
                  <c:v>-83.158500000000004</c:v>
                </c:pt>
                <c:pt idx="14278">
                  <c:v>-83.156500000000008</c:v>
                </c:pt>
                <c:pt idx="14279">
                  <c:v>-83.154500000000013</c:v>
                </c:pt>
                <c:pt idx="14280">
                  <c:v>-83.152500000000003</c:v>
                </c:pt>
                <c:pt idx="14281">
                  <c:v>-83.150500000000008</c:v>
                </c:pt>
                <c:pt idx="14282">
                  <c:v>-83.148500000000013</c:v>
                </c:pt>
                <c:pt idx="14283">
                  <c:v>-83.146500000000003</c:v>
                </c:pt>
                <c:pt idx="14284">
                  <c:v>-83.144500000000008</c:v>
                </c:pt>
                <c:pt idx="14285">
                  <c:v>-83.142500000000013</c:v>
                </c:pt>
                <c:pt idx="14286">
                  <c:v>-83.140500000000003</c:v>
                </c:pt>
                <c:pt idx="14287">
                  <c:v>-83.138500000000008</c:v>
                </c:pt>
                <c:pt idx="14288">
                  <c:v>-83.136500000000012</c:v>
                </c:pt>
                <c:pt idx="14289">
                  <c:v>-83.134500000000003</c:v>
                </c:pt>
                <c:pt idx="14290">
                  <c:v>-83.132500000000007</c:v>
                </c:pt>
                <c:pt idx="14291">
                  <c:v>-83.130500000000012</c:v>
                </c:pt>
                <c:pt idx="14292">
                  <c:v>-83.128500000000003</c:v>
                </c:pt>
                <c:pt idx="14293">
                  <c:v>-83.126500000000007</c:v>
                </c:pt>
                <c:pt idx="14294">
                  <c:v>-83.124500000000012</c:v>
                </c:pt>
                <c:pt idx="14295">
                  <c:v>-83.122500000000002</c:v>
                </c:pt>
                <c:pt idx="14296">
                  <c:v>-83.120500000000007</c:v>
                </c:pt>
                <c:pt idx="14297">
                  <c:v>-83.118500000000012</c:v>
                </c:pt>
                <c:pt idx="14298">
                  <c:v>-83.116500000000002</c:v>
                </c:pt>
                <c:pt idx="14299">
                  <c:v>-83.114500000000007</c:v>
                </c:pt>
                <c:pt idx="14300">
                  <c:v>-83.112500000000011</c:v>
                </c:pt>
                <c:pt idx="14301">
                  <c:v>-83.110500000000002</c:v>
                </c:pt>
                <c:pt idx="14302">
                  <c:v>-83.108500000000006</c:v>
                </c:pt>
                <c:pt idx="14303">
                  <c:v>-83.106500000000011</c:v>
                </c:pt>
                <c:pt idx="14304">
                  <c:v>-83.104500000000002</c:v>
                </c:pt>
                <c:pt idx="14305">
                  <c:v>-83.102500000000006</c:v>
                </c:pt>
                <c:pt idx="14306">
                  <c:v>-83.100500000000011</c:v>
                </c:pt>
                <c:pt idx="14307">
                  <c:v>-83.098500000000001</c:v>
                </c:pt>
                <c:pt idx="14308">
                  <c:v>-83.096500000000006</c:v>
                </c:pt>
                <c:pt idx="14309">
                  <c:v>-83.094500000000011</c:v>
                </c:pt>
                <c:pt idx="14310">
                  <c:v>-83.092500000000001</c:v>
                </c:pt>
                <c:pt idx="14311">
                  <c:v>-83.090500000000006</c:v>
                </c:pt>
                <c:pt idx="14312">
                  <c:v>-83.08850000000001</c:v>
                </c:pt>
                <c:pt idx="14313">
                  <c:v>-83.086500000000001</c:v>
                </c:pt>
                <c:pt idx="14314">
                  <c:v>-83.084500000000006</c:v>
                </c:pt>
                <c:pt idx="14315">
                  <c:v>-83.08250000000001</c:v>
                </c:pt>
                <c:pt idx="14316">
                  <c:v>-83.080500000000001</c:v>
                </c:pt>
                <c:pt idx="14317">
                  <c:v>-83.078500000000005</c:v>
                </c:pt>
                <c:pt idx="14318">
                  <c:v>-83.07650000000001</c:v>
                </c:pt>
                <c:pt idx="14319">
                  <c:v>-83.0745</c:v>
                </c:pt>
                <c:pt idx="14320">
                  <c:v>-83.072500000000005</c:v>
                </c:pt>
                <c:pt idx="14321">
                  <c:v>-83.07050000000001</c:v>
                </c:pt>
                <c:pt idx="14322">
                  <c:v>-83.0685</c:v>
                </c:pt>
                <c:pt idx="14323">
                  <c:v>-83.066500000000005</c:v>
                </c:pt>
                <c:pt idx="14324">
                  <c:v>-83.06450000000001</c:v>
                </c:pt>
                <c:pt idx="14325">
                  <c:v>-83.0625</c:v>
                </c:pt>
                <c:pt idx="14326">
                  <c:v>-83.060500000000005</c:v>
                </c:pt>
                <c:pt idx="14327">
                  <c:v>-83.058500000000009</c:v>
                </c:pt>
                <c:pt idx="14328">
                  <c:v>-83.0565</c:v>
                </c:pt>
                <c:pt idx="14329">
                  <c:v>-83.054500000000004</c:v>
                </c:pt>
                <c:pt idx="14330">
                  <c:v>-83.052500000000009</c:v>
                </c:pt>
                <c:pt idx="14331">
                  <c:v>-83.0505</c:v>
                </c:pt>
                <c:pt idx="14332">
                  <c:v>-83.048500000000004</c:v>
                </c:pt>
                <c:pt idx="14333">
                  <c:v>-83.046500000000009</c:v>
                </c:pt>
                <c:pt idx="14334">
                  <c:v>-83.044499999999999</c:v>
                </c:pt>
                <c:pt idx="14335">
                  <c:v>-83.042500000000004</c:v>
                </c:pt>
                <c:pt idx="14336">
                  <c:v>-83.040500000000009</c:v>
                </c:pt>
                <c:pt idx="14337">
                  <c:v>-83.038499999999999</c:v>
                </c:pt>
                <c:pt idx="14338">
                  <c:v>-83.036500000000004</c:v>
                </c:pt>
                <c:pt idx="14339">
                  <c:v>-83.034500000000008</c:v>
                </c:pt>
                <c:pt idx="14340">
                  <c:v>-83.032499999999999</c:v>
                </c:pt>
                <c:pt idx="14341">
                  <c:v>-83.030500000000004</c:v>
                </c:pt>
                <c:pt idx="14342">
                  <c:v>-83.028500000000008</c:v>
                </c:pt>
                <c:pt idx="14343">
                  <c:v>-83.026499999999999</c:v>
                </c:pt>
                <c:pt idx="14344">
                  <c:v>-83.024500000000003</c:v>
                </c:pt>
                <c:pt idx="14345">
                  <c:v>-83.022500000000008</c:v>
                </c:pt>
                <c:pt idx="14346">
                  <c:v>-83.020499999999998</c:v>
                </c:pt>
                <c:pt idx="14347">
                  <c:v>-83.018500000000003</c:v>
                </c:pt>
                <c:pt idx="14348">
                  <c:v>-83.016500000000008</c:v>
                </c:pt>
                <c:pt idx="14349">
                  <c:v>-83.014499999999998</c:v>
                </c:pt>
                <c:pt idx="14350">
                  <c:v>-83.012500000000003</c:v>
                </c:pt>
                <c:pt idx="14351">
                  <c:v>-83.010500000000008</c:v>
                </c:pt>
                <c:pt idx="14352">
                  <c:v>-83.008499999999998</c:v>
                </c:pt>
                <c:pt idx="14353">
                  <c:v>-83.006500000000003</c:v>
                </c:pt>
                <c:pt idx="14354">
                  <c:v>-83.004500000000007</c:v>
                </c:pt>
                <c:pt idx="14355">
                  <c:v>-83.002499999999998</c:v>
                </c:pt>
                <c:pt idx="14356">
                  <c:v>-83.000500000000002</c:v>
                </c:pt>
                <c:pt idx="14357">
                  <c:v>-82.998500000000007</c:v>
                </c:pt>
                <c:pt idx="14358">
                  <c:v>-82.996499999999997</c:v>
                </c:pt>
                <c:pt idx="14359">
                  <c:v>-82.994500000000002</c:v>
                </c:pt>
                <c:pt idx="14360">
                  <c:v>-82.992500000000007</c:v>
                </c:pt>
                <c:pt idx="14361">
                  <c:v>-82.990499999999997</c:v>
                </c:pt>
                <c:pt idx="14362">
                  <c:v>-82.988500000000002</c:v>
                </c:pt>
                <c:pt idx="14363">
                  <c:v>-82.986500000000007</c:v>
                </c:pt>
                <c:pt idx="14364">
                  <c:v>-82.984499999999997</c:v>
                </c:pt>
                <c:pt idx="14365">
                  <c:v>-82.982500000000002</c:v>
                </c:pt>
                <c:pt idx="14366">
                  <c:v>-82.980500000000006</c:v>
                </c:pt>
                <c:pt idx="14367">
                  <c:v>-82.978499999999997</c:v>
                </c:pt>
                <c:pt idx="14368">
                  <c:v>-82.976500000000001</c:v>
                </c:pt>
                <c:pt idx="14369">
                  <c:v>-82.974500000000006</c:v>
                </c:pt>
                <c:pt idx="14370">
                  <c:v>-82.972500000000011</c:v>
                </c:pt>
                <c:pt idx="14371">
                  <c:v>-82.970500000000001</c:v>
                </c:pt>
                <c:pt idx="14372">
                  <c:v>-82.968500000000006</c:v>
                </c:pt>
                <c:pt idx="14373">
                  <c:v>-82.966500000000011</c:v>
                </c:pt>
                <c:pt idx="14374">
                  <c:v>-82.964500000000001</c:v>
                </c:pt>
                <c:pt idx="14375">
                  <c:v>-82.962500000000006</c:v>
                </c:pt>
                <c:pt idx="14376">
                  <c:v>-82.96050000000001</c:v>
                </c:pt>
                <c:pt idx="14377">
                  <c:v>-82.958500000000001</c:v>
                </c:pt>
                <c:pt idx="14378">
                  <c:v>-82.956500000000005</c:v>
                </c:pt>
                <c:pt idx="14379">
                  <c:v>-82.95450000000001</c:v>
                </c:pt>
                <c:pt idx="14380">
                  <c:v>-82.952500000000001</c:v>
                </c:pt>
                <c:pt idx="14381">
                  <c:v>-82.950500000000005</c:v>
                </c:pt>
                <c:pt idx="14382">
                  <c:v>-82.94850000000001</c:v>
                </c:pt>
                <c:pt idx="14383">
                  <c:v>-82.946500000000015</c:v>
                </c:pt>
                <c:pt idx="14384">
                  <c:v>-82.944500000000005</c:v>
                </c:pt>
                <c:pt idx="14385">
                  <c:v>-82.94250000000001</c:v>
                </c:pt>
                <c:pt idx="14386">
                  <c:v>-82.940500000000014</c:v>
                </c:pt>
                <c:pt idx="14387">
                  <c:v>-82.938500000000005</c:v>
                </c:pt>
                <c:pt idx="14388">
                  <c:v>-82.936500000000009</c:v>
                </c:pt>
                <c:pt idx="14389">
                  <c:v>-82.934500000000014</c:v>
                </c:pt>
                <c:pt idx="14390">
                  <c:v>-82.932500000000005</c:v>
                </c:pt>
                <c:pt idx="14391">
                  <c:v>-82.930500000000009</c:v>
                </c:pt>
                <c:pt idx="14392">
                  <c:v>-82.928500000000014</c:v>
                </c:pt>
                <c:pt idx="14393">
                  <c:v>-82.926500000000004</c:v>
                </c:pt>
                <c:pt idx="14394">
                  <c:v>-82.924500000000009</c:v>
                </c:pt>
                <c:pt idx="14395">
                  <c:v>-82.922500000000014</c:v>
                </c:pt>
                <c:pt idx="14396">
                  <c:v>-82.920500000000004</c:v>
                </c:pt>
                <c:pt idx="14397">
                  <c:v>-82.918500000000009</c:v>
                </c:pt>
                <c:pt idx="14398">
                  <c:v>-82.916500000000013</c:v>
                </c:pt>
                <c:pt idx="14399">
                  <c:v>-82.914500000000004</c:v>
                </c:pt>
                <c:pt idx="14400">
                  <c:v>-82.912500000000009</c:v>
                </c:pt>
                <c:pt idx="14401">
                  <c:v>-82.910500000000013</c:v>
                </c:pt>
                <c:pt idx="14402">
                  <c:v>-82.908500000000004</c:v>
                </c:pt>
                <c:pt idx="14403">
                  <c:v>-82.906500000000008</c:v>
                </c:pt>
                <c:pt idx="14404">
                  <c:v>-82.904500000000013</c:v>
                </c:pt>
                <c:pt idx="14405">
                  <c:v>-82.902500000000003</c:v>
                </c:pt>
                <c:pt idx="14406">
                  <c:v>-82.900500000000008</c:v>
                </c:pt>
                <c:pt idx="14407">
                  <c:v>-82.898500000000013</c:v>
                </c:pt>
                <c:pt idx="14408">
                  <c:v>-82.896500000000003</c:v>
                </c:pt>
                <c:pt idx="14409">
                  <c:v>-82.894500000000008</c:v>
                </c:pt>
                <c:pt idx="14410">
                  <c:v>-82.892500000000013</c:v>
                </c:pt>
                <c:pt idx="14411">
                  <c:v>-82.890500000000003</c:v>
                </c:pt>
                <c:pt idx="14412">
                  <c:v>-82.888500000000008</c:v>
                </c:pt>
                <c:pt idx="14413">
                  <c:v>-82.886500000000012</c:v>
                </c:pt>
                <c:pt idx="14414">
                  <c:v>-82.884500000000003</c:v>
                </c:pt>
                <c:pt idx="14415">
                  <c:v>-82.882500000000007</c:v>
                </c:pt>
                <c:pt idx="14416">
                  <c:v>-82.880500000000012</c:v>
                </c:pt>
                <c:pt idx="14417">
                  <c:v>-82.878500000000003</c:v>
                </c:pt>
                <c:pt idx="14418">
                  <c:v>-82.876500000000007</c:v>
                </c:pt>
                <c:pt idx="14419">
                  <c:v>-82.874500000000012</c:v>
                </c:pt>
                <c:pt idx="14420">
                  <c:v>-82.872500000000002</c:v>
                </c:pt>
                <c:pt idx="14421">
                  <c:v>-82.870500000000007</c:v>
                </c:pt>
                <c:pt idx="14422">
                  <c:v>-82.868500000000012</c:v>
                </c:pt>
                <c:pt idx="14423">
                  <c:v>-82.866500000000002</c:v>
                </c:pt>
                <c:pt idx="14424">
                  <c:v>-82.864500000000007</c:v>
                </c:pt>
                <c:pt idx="14425">
                  <c:v>-82.862500000000011</c:v>
                </c:pt>
                <c:pt idx="14426">
                  <c:v>-82.860500000000002</c:v>
                </c:pt>
                <c:pt idx="14427">
                  <c:v>-82.858500000000006</c:v>
                </c:pt>
                <c:pt idx="14428">
                  <c:v>-82.856500000000011</c:v>
                </c:pt>
                <c:pt idx="14429">
                  <c:v>-82.854500000000002</c:v>
                </c:pt>
                <c:pt idx="14430">
                  <c:v>-82.852500000000006</c:v>
                </c:pt>
                <c:pt idx="14431">
                  <c:v>-82.850500000000011</c:v>
                </c:pt>
                <c:pt idx="14432">
                  <c:v>-82.848500000000001</c:v>
                </c:pt>
                <c:pt idx="14433">
                  <c:v>-82.846500000000006</c:v>
                </c:pt>
                <c:pt idx="14434">
                  <c:v>-82.844500000000011</c:v>
                </c:pt>
                <c:pt idx="14435">
                  <c:v>-82.842500000000001</c:v>
                </c:pt>
                <c:pt idx="14436">
                  <c:v>-82.840500000000006</c:v>
                </c:pt>
                <c:pt idx="14437">
                  <c:v>-82.83850000000001</c:v>
                </c:pt>
                <c:pt idx="14438">
                  <c:v>-82.836500000000001</c:v>
                </c:pt>
                <c:pt idx="14439">
                  <c:v>-82.834500000000006</c:v>
                </c:pt>
                <c:pt idx="14440">
                  <c:v>-82.83250000000001</c:v>
                </c:pt>
                <c:pt idx="14441">
                  <c:v>-82.830500000000001</c:v>
                </c:pt>
                <c:pt idx="14442">
                  <c:v>-82.828500000000005</c:v>
                </c:pt>
                <c:pt idx="14443">
                  <c:v>-82.82650000000001</c:v>
                </c:pt>
                <c:pt idx="14444">
                  <c:v>-82.8245</c:v>
                </c:pt>
                <c:pt idx="14445">
                  <c:v>-82.822500000000005</c:v>
                </c:pt>
                <c:pt idx="14446">
                  <c:v>-82.82050000000001</c:v>
                </c:pt>
                <c:pt idx="14447">
                  <c:v>-82.8185</c:v>
                </c:pt>
                <c:pt idx="14448">
                  <c:v>-82.816500000000005</c:v>
                </c:pt>
                <c:pt idx="14449">
                  <c:v>-82.81450000000001</c:v>
                </c:pt>
                <c:pt idx="14450">
                  <c:v>-82.8125</c:v>
                </c:pt>
                <c:pt idx="14451">
                  <c:v>-82.810500000000005</c:v>
                </c:pt>
                <c:pt idx="14452">
                  <c:v>-82.808500000000009</c:v>
                </c:pt>
                <c:pt idx="14453">
                  <c:v>-82.8065</c:v>
                </c:pt>
                <c:pt idx="14454">
                  <c:v>-82.804500000000004</c:v>
                </c:pt>
                <c:pt idx="14455">
                  <c:v>-82.802500000000009</c:v>
                </c:pt>
                <c:pt idx="14456">
                  <c:v>-82.8005</c:v>
                </c:pt>
                <c:pt idx="14457">
                  <c:v>-82.798500000000004</c:v>
                </c:pt>
                <c:pt idx="14458">
                  <c:v>-82.796500000000009</c:v>
                </c:pt>
                <c:pt idx="14459">
                  <c:v>-82.794499999999999</c:v>
                </c:pt>
                <c:pt idx="14460">
                  <c:v>-82.792500000000004</c:v>
                </c:pt>
                <c:pt idx="14461">
                  <c:v>-82.790500000000009</c:v>
                </c:pt>
                <c:pt idx="14462">
                  <c:v>-82.788499999999999</c:v>
                </c:pt>
                <c:pt idx="14463">
                  <c:v>-82.786500000000004</c:v>
                </c:pt>
                <c:pt idx="14464">
                  <c:v>-82.784500000000008</c:v>
                </c:pt>
                <c:pt idx="14465">
                  <c:v>-82.782499999999999</c:v>
                </c:pt>
                <c:pt idx="14466">
                  <c:v>-82.780500000000004</c:v>
                </c:pt>
                <c:pt idx="14467">
                  <c:v>-82.778500000000008</c:v>
                </c:pt>
                <c:pt idx="14468">
                  <c:v>-82.776499999999999</c:v>
                </c:pt>
                <c:pt idx="14469">
                  <c:v>-82.774500000000003</c:v>
                </c:pt>
                <c:pt idx="14470">
                  <c:v>-82.772500000000008</c:v>
                </c:pt>
                <c:pt idx="14471">
                  <c:v>-82.770499999999998</c:v>
                </c:pt>
                <c:pt idx="14472">
                  <c:v>-82.768500000000003</c:v>
                </c:pt>
                <c:pt idx="14473">
                  <c:v>-82.766500000000008</c:v>
                </c:pt>
                <c:pt idx="14474">
                  <c:v>-82.764499999999998</c:v>
                </c:pt>
                <c:pt idx="14475">
                  <c:v>-82.762500000000003</c:v>
                </c:pt>
                <c:pt idx="14476">
                  <c:v>-82.760500000000008</c:v>
                </c:pt>
                <c:pt idx="14477">
                  <c:v>-82.758499999999998</c:v>
                </c:pt>
                <c:pt idx="14478">
                  <c:v>-82.756500000000003</c:v>
                </c:pt>
                <c:pt idx="14479">
                  <c:v>-82.754500000000007</c:v>
                </c:pt>
                <c:pt idx="14480">
                  <c:v>-82.752499999999998</c:v>
                </c:pt>
                <c:pt idx="14481">
                  <c:v>-82.750500000000002</c:v>
                </c:pt>
                <c:pt idx="14482">
                  <c:v>-82.748500000000007</c:v>
                </c:pt>
                <c:pt idx="14483">
                  <c:v>-82.746499999999997</c:v>
                </c:pt>
                <c:pt idx="14484">
                  <c:v>-82.744500000000002</c:v>
                </c:pt>
                <c:pt idx="14485">
                  <c:v>-82.742500000000007</c:v>
                </c:pt>
                <c:pt idx="14486">
                  <c:v>-82.740499999999997</c:v>
                </c:pt>
                <c:pt idx="14487">
                  <c:v>-82.738500000000002</c:v>
                </c:pt>
                <c:pt idx="14488">
                  <c:v>-82.736500000000007</c:v>
                </c:pt>
                <c:pt idx="14489">
                  <c:v>-82.734499999999997</c:v>
                </c:pt>
                <c:pt idx="14490">
                  <c:v>-82.732500000000002</c:v>
                </c:pt>
                <c:pt idx="14491">
                  <c:v>-82.730500000000006</c:v>
                </c:pt>
                <c:pt idx="14492">
                  <c:v>-82.728499999999997</c:v>
                </c:pt>
                <c:pt idx="14493">
                  <c:v>-82.726500000000001</c:v>
                </c:pt>
                <c:pt idx="14494">
                  <c:v>-82.724500000000006</c:v>
                </c:pt>
                <c:pt idx="14495">
                  <c:v>-82.722500000000011</c:v>
                </c:pt>
                <c:pt idx="14496">
                  <c:v>-82.720500000000001</c:v>
                </c:pt>
                <c:pt idx="14497">
                  <c:v>-82.718500000000006</c:v>
                </c:pt>
                <c:pt idx="14498">
                  <c:v>-82.716500000000011</c:v>
                </c:pt>
                <c:pt idx="14499">
                  <c:v>-82.714500000000001</c:v>
                </c:pt>
                <c:pt idx="14500">
                  <c:v>-82.712500000000006</c:v>
                </c:pt>
                <c:pt idx="14501">
                  <c:v>-82.71050000000001</c:v>
                </c:pt>
                <c:pt idx="14502">
                  <c:v>-82.708500000000001</c:v>
                </c:pt>
                <c:pt idx="14503">
                  <c:v>-82.706500000000005</c:v>
                </c:pt>
                <c:pt idx="14504">
                  <c:v>-82.70450000000001</c:v>
                </c:pt>
                <c:pt idx="14505">
                  <c:v>-82.702500000000001</c:v>
                </c:pt>
                <c:pt idx="14506">
                  <c:v>-82.700500000000005</c:v>
                </c:pt>
                <c:pt idx="14507">
                  <c:v>-82.69850000000001</c:v>
                </c:pt>
                <c:pt idx="14508">
                  <c:v>-82.696500000000015</c:v>
                </c:pt>
                <c:pt idx="14509">
                  <c:v>-82.694500000000005</c:v>
                </c:pt>
                <c:pt idx="14510">
                  <c:v>-82.69250000000001</c:v>
                </c:pt>
                <c:pt idx="14511">
                  <c:v>-82.690500000000014</c:v>
                </c:pt>
                <c:pt idx="14512">
                  <c:v>-82.688500000000005</c:v>
                </c:pt>
                <c:pt idx="14513">
                  <c:v>-82.686500000000009</c:v>
                </c:pt>
                <c:pt idx="14514">
                  <c:v>-82.684500000000014</c:v>
                </c:pt>
                <c:pt idx="14515">
                  <c:v>-82.682500000000005</c:v>
                </c:pt>
                <c:pt idx="14516">
                  <c:v>-82.680500000000009</c:v>
                </c:pt>
                <c:pt idx="14517">
                  <c:v>-82.678500000000014</c:v>
                </c:pt>
                <c:pt idx="14518">
                  <c:v>-82.676500000000004</c:v>
                </c:pt>
                <c:pt idx="14519">
                  <c:v>-82.674500000000009</c:v>
                </c:pt>
                <c:pt idx="14520">
                  <c:v>-82.672500000000014</c:v>
                </c:pt>
                <c:pt idx="14521">
                  <c:v>-82.670500000000004</c:v>
                </c:pt>
                <c:pt idx="14522">
                  <c:v>-82.668500000000009</c:v>
                </c:pt>
                <c:pt idx="14523">
                  <c:v>-82.666500000000013</c:v>
                </c:pt>
                <c:pt idx="14524">
                  <c:v>-82.664500000000004</c:v>
                </c:pt>
                <c:pt idx="14525">
                  <c:v>-82.662500000000009</c:v>
                </c:pt>
                <c:pt idx="14526">
                  <c:v>-82.660500000000013</c:v>
                </c:pt>
                <c:pt idx="14527">
                  <c:v>-82.658500000000004</c:v>
                </c:pt>
                <c:pt idx="14528">
                  <c:v>-82.656500000000008</c:v>
                </c:pt>
                <c:pt idx="14529">
                  <c:v>-82.654500000000013</c:v>
                </c:pt>
                <c:pt idx="14530">
                  <c:v>-82.652500000000003</c:v>
                </c:pt>
                <c:pt idx="14531">
                  <c:v>-82.650500000000008</c:v>
                </c:pt>
                <c:pt idx="14532">
                  <c:v>-82.648500000000013</c:v>
                </c:pt>
                <c:pt idx="14533">
                  <c:v>-82.646500000000003</c:v>
                </c:pt>
                <c:pt idx="14534">
                  <c:v>-82.644500000000008</c:v>
                </c:pt>
                <c:pt idx="14535">
                  <c:v>-82.642500000000013</c:v>
                </c:pt>
                <c:pt idx="14536">
                  <c:v>-82.640500000000003</c:v>
                </c:pt>
                <c:pt idx="14537">
                  <c:v>-82.638500000000008</c:v>
                </c:pt>
                <c:pt idx="14538">
                  <c:v>-82.636500000000012</c:v>
                </c:pt>
                <c:pt idx="14539">
                  <c:v>-82.634500000000003</c:v>
                </c:pt>
                <c:pt idx="14540">
                  <c:v>-82.632500000000007</c:v>
                </c:pt>
                <c:pt idx="14541">
                  <c:v>-82.630500000000012</c:v>
                </c:pt>
                <c:pt idx="14542">
                  <c:v>-82.628500000000003</c:v>
                </c:pt>
                <c:pt idx="14543">
                  <c:v>-82.626500000000007</c:v>
                </c:pt>
                <c:pt idx="14544">
                  <c:v>-82.624500000000012</c:v>
                </c:pt>
                <c:pt idx="14545">
                  <c:v>-82.622500000000002</c:v>
                </c:pt>
                <c:pt idx="14546">
                  <c:v>-82.620500000000007</c:v>
                </c:pt>
                <c:pt idx="14547">
                  <c:v>-82.618500000000012</c:v>
                </c:pt>
                <c:pt idx="14548">
                  <c:v>-82.616500000000002</c:v>
                </c:pt>
                <c:pt idx="14549">
                  <c:v>-82.614500000000007</c:v>
                </c:pt>
                <c:pt idx="14550">
                  <c:v>-82.612500000000011</c:v>
                </c:pt>
                <c:pt idx="14551">
                  <c:v>-82.610500000000002</c:v>
                </c:pt>
                <c:pt idx="14552">
                  <c:v>-82.608500000000006</c:v>
                </c:pt>
                <c:pt idx="14553">
                  <c:v>-82.606500000000011</c:v>
                </c:pt>
                <c:pt idx="14554">
                  <c:v>-82.604500000000002</c:v>
                </c:pt>
                <c:pt idx="14555">
                  <c:v>-82.602500000000006</c:v>
                </c:pt>
                <c:pt idx="14556">
                  <c:v>-82.600500000000011</c:v>
                </c:pt>
                <c:pt idx="14557">
                  <c:v>-82.598500000000001</c:v>
                </c:pt>
                <c:pt idx="14558">
                  <c:v>-82.596500000000006</c:v>
                </c:pt>
                <c:pt idx="14559">
                  <c:v>-82.594500000000011</c:v>
                </c:pt>
                <c:pt idx="14560">
                  <c:v>-82.592500000000001</c:v>
                </c:pt>
                <c:pt idx="14561">
                  <c:v>-82.590500000000006</c:v>
                </c:pt>
                <c:pt idx="14562">
                  <c:v>-82.58850000000001</c:v>
                </c:pt>
                <c:pt idx="14563">
                  <c:v>-82.586500000000001</c:v>
                </c:pt>
                <c:pt idx="14564">
                  <c:v>-82.584500000000006</c:v>
                </c:pt>
                <c:pt idx="14565">
                  <c:v>-82.58250000000001</c:v>
                </c:pt>
                <c:pt idx="14566">
                  <c:v>-82.580500000000001</c:v>
                </c:pt>
                <c:pt idx="14567">
                  <c:v>-82.578500000000005</c:v>
                </c:pt>
                <c:pt idx="14568">
                  <c:v>-82.57650000000001</c:v>
                </c:pt>
                <c:pt idx="14569">
                  <c:v>-82.5745</c:v>
                </c:pt>
                <c:pt idx="14570">
                  <c:v>-82.572500000000005</c:v>
                </c:pt>
                <c:pt idx="14571">
                  <c:v>-82.57050000000001</c:v>
                </c:pt>
                <c:pt idx="14572">
                  <c:v>-82.5685</c:v>
                </c:pt>
                <c:pt idx="14573">
                  <c:v>-82.566500000000005</c:v>
                </c:pt>
                <c:pt idx="14574">
                  <c:v>-82.56450000000001</c:v>
                </c:pt>
                <c:pt idx="14575">
                  <c:v>-82.5625</c:v>
                </c:pt>
                <c:pt idx="14576">
                  <c:v>-82.560500000000005</c:v>
                </c:pt>
                <c:pt idx="14577">
                  <c:v>-82.558500000000009</c:v>
                </c:pt>
                <c:pt idx="14578">
                  <c:v>-82.5565</c:v>
                </c:pt>
                <c:pt idx="14579">
                  <c:v>-82.554500000000004</c:v>
                </c:pt>
                <c:pt idx="14580">
                  <c:v>-82.552500000000009</c:v>
                </c:pt>
                <c:pt idx="14581">
                  <c:v>-82.5505</c:v>
                </c:pt>
                <c:pt idx="14582">
                  <c:v>-82.548500000000004</c:v>
                </c:pt>
                <c:pt idx="14583">
                  <c:v>-82.546500000000009</c:v>
                </c:pt>
                <c:pt idx="14584">
                  <c:v>-82.544499999999999</c:v>
                </c:pt>
                <c:pt idx="14585">
                  <c:v>-82.542500000000004</c:v>
                </c:pt>
                <c:pt idx="14586">
                  <c:v>-82.540500000000009</c:v>
                </c:pt>
                <c:pt idx="14587">
                  <c:v>-82.538499999999999</c:v>
                </c:pt>
                <c:pt idx="14588">
                  <c:v>-82.536500000000004</c:v>
                </c:pt>
                <c:pt idx="14589">
                  <c:v>-82.534500000000008</c:v>
                </c:pt>
                <c:pt idx="14590">
                  <c:v>-82.532499999999999</c:v>
                </c:pt>
                <c:pt idx="14591">
                  <c:v>-82.530500000000004</c:v>
                </c:pt>
                <c:pt idx="14592">
                  <c:v>-82.528500000000008</c:v>
                </c:pt>
                <c:pt idx="14593">
                  <c:v>-82.526499999999999</c:v>
                </c:pt>
                <c:pt idx="14594">
                  <c:v>-82.524500000000003</c:v>
                </c:pt>
                <c:pt idx="14595">
                  <c:v>-82.522500000000008</c:v>
                </c:pt>
                <c:pt idx="14596">
                  <c:v>-82.520499999999998</c:v>
                </c:pt>
                <c:pt idx="14597">
                  <c:v>-82.518500000000003</c:v>
                </c:pt>
                <c:pt idx="14598">
                  <c:v>-82.516500000000008</c:v>
                </c:pt>
                <c:pt idx="14599">
                  <c:v>-82.514499999999998</c:v>
                </c:pt>
                <c:pt idx="14600">
                  <c:v>-82.512500000000003</c:v>
                </c:pt>
                <c:pt idx="14601">
                  <c:v>-82.510500000000008</c:v>
                </c:pt>
                <c:pt idx="14602">
                  <c:v>-82.508499999999998</c:v>
                </c:pt>
                <c:pt idx="14603">
                  <c:v>-82.506500000000003</c:v>
                </c:pt>
                <c:pt idx="14604">
                  <c:v>-82.504500000000007</c:v>
                </c:pt>
                <c:pt idx="14605">
                  <c:v>-82.502499999999998</c:v>
                </c:pt>
                <c:pt idx="14606">
                  <c:v>-82.500500000000002</c:v>
                </c:pt>
                <c:pt idx="14607">
                  <c:v>-82.498500000000007</c:v>
                </c:pt>
                <c:pt idx="14608">
                  <c:v>-82.496499999999997</c:v>
                </c:pt>
                <c:pt idx="14609">
                  <c:v>-82.494500000000002</c:v>
                </c:pt>
                <c:pt idx="14610">
                  <c:v>-82.492500000000007</c:v>
                </c:pt>
                <c:pt idx="14611">
                  <c:v>-82.490499999999997</c:v>
                </c:pt>
                <c:pt idx="14612">
                  <c:v>-82.488500000000002</c:v>
                </c:pt>
                <c:pt idx="14613">
                  <c:v>-82.486500000000007</c:v>
                </c:pt>
                <c:pt idx="14614">
                  <c:v>-82.484499999999997</c:v>
                </c:pt>
                <c:pt idx="14615">
                  <c:v>-82.482500000000002</c:v>
                </c:pt>
                <c:pt idx="14616">
                  <c:v>-82.480500000000006</c:v>
                </c:pt>
                <c:pt idx="14617">
                  <c:v>-82.478499999999997</c:v>
                </c:pt>
                <c:pt idx="14618">
                  <c:v>-82.476500000000001</c:v>
                </c:pt>
                <c:pt idx="14619">
                  <c:v>-82.474500000000006</c:v>
                </c:pt>
                <c:pt idx="14620">
                  <c:v>-82.472500000000011</c:v>
                </c:pt>
                <c:pt idx="14621">
                  <c:v>-82.470500000000001</c:v>
                </c:pt>
                <c:pt idx="14622">
                  <c:v>-82.468500000000006</c:v>
                </c:pt>
                <c:pt idx="14623">
                  <c:v>-82.466500000000011</c:v>
                </c:pt>
                <c:pt idx="14624">
                  <c:v>-82.464500000000001</c:v>
                </c:pt>
                <c:pt idx="14625">
                  <c:v>-82.462500000000006</c:v>
                </c:pt>
                <c:pt idx="14626">
                  <c:v>-82.46050000000001</c:v>
                </c:pt>
                <c:pt idx="14627">
                  <c:v>-82.458500000000001</c:v>
                </c:pt>
                <c:pt idx="14628">
                  <c:v>-82.456500000000005</c:v>
                </c:pt>
                <c:pt idx="14629">
                  <c:v>-82.45450000000001</c:v>
                </c:pt>
                <c:pt idx="14630">
                  <c:v>-82.452500000000001</c:v>
                </c:pt>
                <c:pt idx="14631">
                  <c:v>-82.450500000000005</c:v>
                </c:pt>
                <c:pt idx="14632">
                  <c:v>-82.44850000000001</c:v>
                </c:pt>
                <c:pt idx="14633">
                  <c:v>-82.446500000000015</c:v>
                </c:pt>
                <c:pt idx="14634">
                  <c:v>-82.444500000000005</c:v>
                </c:pt>
                <c:pt idx="14635">
                  <c:v>-82.44250000000001</c:v>
                </c:pt>
                <c:pt idx="14636">
                  <c:v>-82.440500000000014</c:v>
                </c:pt>
                <c:pt idx="14637">
                  <c:v>-82.438500000000005</c:v>
                </c:pt>
                <c:pt idx="14638">
                  <c:v>-82.436500000000009</c:v>
                </c:pt>
                <c:pt idx="14639">
                  <c:v>-82.434500000000014</c:v>
                </c:pt>
                <c:pt idx="14640">
                  <c:v>-82.432500000000005</c:v>
                </c:pt>
                <c:pt idx="14641">
                  <c:v>-82.430500000000009</c:v>
                </c:pt>
                <c:pt idx="14642">
                  <c:v>-82.428500000000014</c:v>
                </c:pt>
                <c:pt idx="14643">
                  <c:v>-82.426500000000004</c:v>
                </c:pt>
                <c:pt idx="14644">
                  <c:v>-82.424500000000009</c:v>
                </c:pt>
                <c:pt idx="14645">
                  <c:v>-82.422500000000014</c:v>
                </c:pt>
                <c:pt idx="14646">
                  <c:v>-82.420500000000004</c:v>
                </c:pt>
                <c:pt idx="14647">
                  <c:v>-82.418500000000009</c:v>
                </c:pt>
                <c:pt idx="14648">
                  <c:v>-82.416500000000013</c:v>
                </c:pt>
                <c:pt idx="14649">
                  <c:v>-82.414500000000004</c:v>
                </c:pt>
                <c:pt idx="14650">
                  <c:v>-82.412500000000009</c:v>
                </c:pt>
                <c:pt idx="14651">
                  <c:v>-82.410500000000013</c:v>
                </c:pt>
                <c:pt idx="14652">
                  <c:v>-82.408500000000004</c:v>
                </c:pt>
                <c:pt idx="14653">
                  <c:v>-82.406500000000008</c:v>
                </c:pt>
                <c:pt idx="14654">
                  <c:v>-82.404500000000013</c:v>
                </c:pt>
                <c:pt idx="14655">
                  <c:v>-82.402500000000003</c:v>
                </c:pt>
                <c:pt idx="14656">
                  <c:v>-82.400500000000008</c:v>
                </c:pt>
                <c:pt idx="14657">
                  <c:v>-82.398500000000013</c:v>
                </c:pt>
                <c:pt idx="14658">
                  <c:v>-82.396500000000003</c:v>
                </c:pt>
                <c:pt idx="14659">
                  <c:v>-82.394500000000008</c:v>
                </c:pt>
                <c:pt idx="14660">
                  <c:v>-82.392500000000013</c:v>
                </c:pt>
                <c:pt idx="14661">
                  <c:v>-82.390500000000003</c:v>
                </c:pt>
                <c:pt idx="14662">
                  <c:v>-82.388500000000008</c:v>
                </c:pt>
                <c:pt idx="14663">
                  <c:v>-82.386500000000012</c:v>
                </c:pt>
                <c:pt idx="14664">
                  <c:v>-82.384500000000003</c:v>
                </c:pt>
                <c:pt idx="14665">
                  <c:v>-82.382500000000007</c:v>
                </c:pt>
                <c:pt idx="14666">
                  <c:v>-82.380500000000012</c:v>
                </c:pt>
                <c:pt idx="14667">
                  <c:v>-82.378500000000003</c:v>
                </c:pt>
                <c:pt idx="14668">
                  <c:v>-82.376500000000007</c:v>
                </c:pt>
                <c:pt idx="14669">
                  <c:v>-82.374500000000012</c:v>
                </c:pt>
                <c:pt idx="14670">
                  <c:v>-82.372500000000002</c:v>
                </c:pt>
                <c:pt idx="14671">
                  <c:v>-82.370500000000007</c:v>
                </c:pt>
                <c:pt idx="14672">
                  <c:v>-82.368500000000012</c:v>
                </c:pt>
                <c:pt idx="14673">
                  <c:v>-82.366500000000002</c:v>
                </c:pt>
                <c:pt idx="14674">
                  <c:v>-82.364500000000007</c:v>
                </c:pt>
                <c:pt idx="14675">
                  <c:v>-82.362500000000011</c:v>
                </c:pt>
                <c:pt idx="14676">
                  <c:v>-82.360500000000002</c:v>
                </c:pt>
                <c:pt idx="14677">
                  <c:v>-82.358500000000006</c:v>
                </c:pt>
                <c:pt idx="14678">
                  <c:v>-82.356500000000011</c:v>
                </c:pt>
                <c:pt idx="14679">
                  <c:v>-82.354500000000002</c:v>
                </c:pt>
                <c:pt idx="14680">
                  <c:v>-82.352500000000006</c:v>
                </c:pt>
                <c:pt idx="14681">
                  <c:v>-82.350500000000011</c:v>
                </c:pt>
                <c:pt idx="14682">
                  <c:v>-82.348500000000001</c:v>
                </c:pt>
                <c:pt idx="14683">
                  <c:v>-82.346500000000006</c:v>
                </c:pt>
                <c:pt idx="14684">
                  <c:v>-82.344500000000011</c:v>
                </c:pt>
                <c:pt idx="14685">
                  <c:v>-82.342500000000001</c:v>
                </c:pt>
                <c:pt idx="14686">
                  <c:v>-82.340500000000006</c:v>
                </c:pt>
                <c:pt idx="14687">
                  <c:v>-82.33850000000001</c:v>
                </c:pt>
                <c:pt idx="14688">
                  <c:v>-82.336500000000001</c:v>
                </c:pt>
                <c:pt idx="14689">
                  <c:v>-82.334500000000006</c:v>
                </c:pt>
                <c:pt idx="14690">
                  <c:v>-82.33250000000001</c:v>
                </c:pt>
                <c:pt idx="14691">
                  <c:v>-82.330500000000001</c:v>
                </c:pt>
                <c:pt idx="14692">
                  <c:v>-82.328500000000005</c:v>
                </c:pt>
                <c:pt idx="14693">
                  <c:v>-82.32650000000001</c:v>
                </c:pt>
                <c:pt idx="14694">
                  <c:v>-82.3245</c:v>
                </c:pt>
                <c:pt idx="14695">
                  <c:v>-82.322500000000005</c:v>
                </c:pt>
                <c:pt idx="14696">
                  <c:v>-82.32050000000001</c:v>
                </c:pt>
                <c:pt idx="14697">
                  <c:v>-82.3185</c:v>
                </c:pt>
                <c:pt idx="14698">
                  <c:v>-82.316500000000005</c:v>
                </c:pt>
                <c:pt idx="14699">
                  <c:v>-82.31450000000001</c:v>
                </c:pt>
                <c:pt idx="14700">
                  <c:v>-82.3125</c:v>
                </c:pt>
                <c:pt idx="14701">
                  <c:v>-82.310500000000005</c:v>
                </c:pt>
                <c:pt idx="14702">
                  <c:v>-82.308500000000009</c:v>
                </c:pt>
                <c:pt idx="14703">
                  <c:v>-82.3065</c:v>
                </c:pt>
                <c:pt idx="14704">
                  <c:v>-82.304500000000004</c:v>
                </c:pt>
                <c:pt idx="14705">
                  <c:v>-82.302500000000009</c:v>
                </c:pt>
                <c:pt idx="14706">
                  <c:v>-82.3005</c:v>
                </c:pt>
                <c:pt idx="14707">
                  <c:v>-82.298500000000004</c:v>
                </c:pt>
                <c:pt idx="14708">
                  <c:v>-82.296500000000009</c:v>
                </c:pt>
                <c:pt idx="14709">
                  <c:v>-82.294499999999999</c:v>
                </c:pt>
                <c:pt idx="14710">
                  <c:v>-82.292500000000004</c:v>
                </c:pt>
                <c:pt idx="14711">
                  <c:v>-82.290500000000009</c:v>
                </c:pt>
                <c:pt idx="14712">
                  <c:v>-82.288499999999999</c:v>
                </c:pt>
                <c:pt idx="14713">
                  <c:v>-82.286500000000004</c:v>
                </c:pt>
                <c:pt idx="14714">
                  <c:v>-82.284500000000008</c:v>
                </c:pt>
                <c:pt idx="14715">
                  <c:v>-82.282499999999999</c:v>
                </c:pt>
                <c:pt idx="14716">
                  <c:v>-82.280500000000004</c:v>
                </c:pt>
                <c:pt idx="14717">
                  <c:v>-82.278500000000008</c:v>
                </c:pt>
                <c:pt idx="14718">
                  <c:v>-82.276499999999999</c:v>
                </c:pt>
                <c:pt idx="14719">
                  <c:v>-82.274500000000003</c:v>
                </c:pt>
                <c:pt idx="14720">
                  <c:v>-82.272500000000008</c:v>
                </c:pt>
                <c:pt idx="14721">
                  <c:v>-82.270499999999998</c:v>
                </c:pt>
                <c:pt idx="14722">
                  <c:v>-82.268500000000003</c:v>
                </c:pt>
                <c:pt idx="14723">
                  <c:v>-82.266500000000008</c:v>
                </c:pt>
                <c:pt idx="14724">
                  <c:v>-82.264499999999998</c:v>
                </c:pt>
                <c:pt idx="14725">
                  <c:v>-82.262500000000003</c:v>
                </c:pt>
                <c:pt idx="14726">
                  <c:v>-82.260500000000008</c:v>
                </c:pt>
                <c:pt idx="14727">
                  <c:v>-82.258499999999998</c:v>
                </c:pt>
                <c:pt idx="14728">
                  <c:v>-82.256500000000003</c:v>
                </c:pt>
                <c:pt idx="14729">
                  <c:v>-82.254500000000007</c:v>
                </c:pt>
                <c:pt idx="14730">
                  <c:v>-82.252499999999998</c:v>
                </c:pt>
                <c:pt idx="14731">
                  <c:v>-82.250500000000002</c:v>
                </c:pt>
                <c:pt idx="14732">
                  <c:v>-82.248500000000007</c:v>
                </c:pt>
                <c:pt idx="14733">
                  <c:v>-82.246499999999997</c:v>
                </c:pt>
                <c:pt idx="14734">
                  <c:v>-82.244500000000002</c:v>
                </c:pt>
                <c:pt idx="14735">
                  <c:v>-82.242500000000007</c:v>
                </c:pt>
                <c:pt idx="14736">
                  <c:v>-82.240499999999997</c:v>
                </c:pt>
                <c:pt idx="14737">
                  <c:v>-82.238500000000002</c:v>
                </c:pt>
                <c:pt idx="14738">
                  <c:v>-82.236500000000007</c:v>
                </c:pt>
                <c:pt idx="14739">
                  <c:v>-82.234499999999997</c:v>
                </c:pt>
                <c:pt idx="14740">
                  <c:v>-82.232500000000002</c:v>
                </c:pt>
                <c:pt idx="14741">
                  <c:v>-82.230500000000006</c:v>
                </c:pt>
                <c:pt idx="14742">
                  <c:v>-82.228499999999997</c:v>
                </c:pt>
                <c:pt idx="14743">
                  <c:v>-82.226500000000001</c:v>
                </c:pt>
                <c:pt idx="14744">
                  <c:v>-82.224500000000006</c:v>
                </c:pt>
                <c:pt idx="14745">
                  <c:v>-82.222500000000011</c:v>
                </c:pt>
                <c:pt idx="14746">
                  <c:v>-82.220500000000001</c:v>
                </c:pt>
                <c:pt idx="14747">
                  <c:v>-82.218500000000006</c:v>
                </c:pt>
                <c:pt idx="14748">
                  <c:v>-82.216500000000011</c:v>
                </c:pt>
                <c:pt idx="14749">
                  <c:v>-82.214500000000001</c:v>
                </c:pt>
                <c:pt idx="14750">
                  <c:v>-82.212500000000006</c:v>
                </c:pt>
                <c:pt idx="14751">
                  <c:v>-82.21050000000001</c:v>
                </c:pt>
                <c:pt idx="14752">
                  <c:v>-82.208500000000001</c:v>
                </c:pt>
                <c:pt idx="14753">
                  <c:v>-82.206500000000005</c:v>
                </c:pt>
                <c:pt idx="14754">
                  <c:v>-82.20450000000001</c:v>
                </c:pt>
                <c:pt idx="14755">
                  <c:v>-82.202500000000001</c:v>
                </c:pt>
                <c:pt idx="14756">
                  <c:v>-82.200500000000005</c:v>
                </c:pt>
                <c:pt idx="14757">
                  <c:v>-82.19850000000001</c:v>
                </c:pt>
                <c:pt idx="14758">
                  <c:v>-82.196500000000015</c:v>
                </c:pt>
                <c:pt idx="14759">
                  <c:v>-82.194500000000005</c:v>
                </c:pt>
                <c:pt idx="14760">
                  <c:v>-82.19250000000001</c:v>
                </c:pt>
                <c:pt idx="14761">
                  <c:v>-82.190500000000014</c:v>
                </c:pt>
                <c:pt idx="14762">
                  <c:v>-82.188500000000005</c:v>
                </c:pt>
                <c:pt idx="14763">
                  <c:v>-82.186500000000009</c:v>
                </c:pt>
                <c:pt idx="14764">
                  <c:v>-82.184500000000014</c:v>
                </c:pt>
                <c:pt idx="14765">
                  <c:v>-82.182500000000005</c:v>
                </c:pt>
                <c:pt idx="14766">
                  <c:v>-82.180500000000009</c:v>
                </c:pt>
                <c:pt idx="14767">
                  <c:v>-82.178500000000014</c:v>
                </c:pt>
                <c:pt idx="14768">
                  <c:v>-82.176500000000004</c:v>
                </c:pt>
                <c:pt idx="14769">
                  <c:v>-82.174500000000009</c:v>
                </c:pt>
                <c:pt idx="14770">
                  <c:v>-82.172500000000014</c:v>
                </c:pt>
                <c:pt idx="14771">
                  <c:v>-82.170500000000004</c:v>
                </c:pt>
                <c:pt idx="14772">
                  <c:v>-82.168500000000009</c:v>
                </c:pt>
                <c:pt idx="14773">
                  <c:v>-82.166500000000013</c:v>
                </c:pt>
                <c:pt idx="14774">
                  <c:v>-82.164500000000004</c:v>
                </c:pt>
                <c:pt idx="14775">
                  <c:v>-82.162500000000009</c:v>
                </c:pt>
                <c:pt idx="14776">
                  <c:v>-82.160500000000013</c:v>
                </c:pt>
                <c:pt idx="14777">
                  <c:v>-82.158500000000004</c:v>
                </c:pt>
                <c:pt idx="14778">
                  <c:v>-82.156500000000008</c:v>
                </c:pt>
                <c:pt idx="14779">
                  <c:v>-82.154500000000013</c:v>
                </c:pt>
                <c:pt idx="14780">
                  <c:v>-82.152500000000003</c:v>
                </c:pt>
                <c:pt idx="14781">
                  <c:v>-82.150500000000008</c:v>
                </c:pt>
                <c:pt idx="14782">
                  <c:v>-82.148500000000013</c:v>
                </c:pt>
                <c:pt idx="14783">
                  <c:v>-82.146500000000003</c:v>
                </c:pt>
                <c:pt idx="14784">
                  <c:v>-82.144500000000008</c:v>
                </c:pt>
                <c:pt idx="14785">
                  <c:v>-82.142500000000013</c:v>
                </c:pt>
                <c:pt idx="14786">
                  <c:v>-82.140500000000003</c:v>
                </c:pt>
                <c:pt idx="14787">
                  <c:v>-82.138500000000008</c:v>
                </c:pt>
                <c:pt idx="14788">
                  <c:v>-82.136500000000012</c:v>
                </c:pt>
                <c:pt idx="14789">
                  <c:v>-82.134500000000003</c:v>
                </c:pt>
                <c:pt idx="14790">
                  <c:v>-82.132500000000007</c:v>
                </c:pt>
                <c:pt idx="14791">
                  <c:v>-82.130500000000012</c:v>
                </c:pt>
                <c:pt idx="14792">
                  <c:v>-82.128500000000003</c:v>
                </c:pt>
                <c:pt idx="14793">
                  <c:v>-82.126500000000007</c:v>
                </c:pt>
                <c:pt idx="14794">
                  <c:v>-82.124500000000012</c:v>
                </c:pt>
                <c:pt idx="14795">
                  <c:v>-82.122500000000002</c:v>
                </c:pt>
                <c:pt idx="14796">
                  <c:v>-82.120500000000007</c:v>
                </c:pt>
                <c:pt idx="14797">
                  <c:v>-82.118500000000012</c:v>
                </c:pt>
                <c:pt idx="14798">
                  <c:v>-82.116500000000002</c:v>
                </c:pt>
                <c:pt idx="14799">
                  <c:v>-82.114500000000007</c:v>
                </c:pt>
                <c:pt idx="14800">
                  <c:v>-82.112500000000011</c:v>
                </c:pt>
                <c:pt idx="14801">
                  <c:v>-82.110500000000002</c:v>
                </c:pt>
                <c:pt idx="14802">
                  <c:v>-82.108500000000006</c:v>
                </c:pt>
                <c:pt idx="14803">
                  <c:v>-82.106500000000011</c:v>
                </c:pt>
                <c:pt idx="14804">
                  <c:v>-82.104500000000002</c:v>
                </c:pt>
                <c:pt idx="14805">
                  <c:v>-82.102500000000006</c:v>
                </c:pt>
                <c:pt idx="14806">
                  <c:v>-82.100500000000011</c:v>
                </c:pt>
                <c:pt idx="14807">
                  <c:v>-82.098500000000001</c:v>
                </c:pt>
                <c:pt idx="14808">
                  <c:v>-82.096500000000006</c:v>
                </c:pt>
                <c:pt idx="14809">
                  <c:v>-82.094500000000011</c:v>
                </c:pt>
                <c:pt idx="14810">
                  <c:v>-82.092500000000001</c:v>
                </c:pt>
                <c:pt idx="14811">
                  <c:v>-82.090500000000006</c:v>
                </c:pt>
                <c:pt idx="14812">
                  <c:v>-82.08850000000001</c:v>
                </c:pt>
                <c:pt idx="14813">
                  <c:v>-82.086500000000001</c:v>
                </c:pt>
                <c:pt idx="14814">
                  <c:v>-82.084500000000006</c:v>
                </c:pt>
                <c:pt idx="14815">
                  <c:v>-82.08250000000001</c:v>
                </c:pt>
                <c:pt idx="14816">
                  <c:v>-82.080500000000001</c:v>
                </c:pt>
                <c:pt idx="14817">
                  <c:v>-82.078500000000005</c:v>
                </c:pt>
                <c:pt idx="14818">
                  <c:v>-82.07650000000001</c:v>
                </c:pt>
                <c:pt idx="14819">
                  <c:v>-82.0745</c:v>
                </c:pt>
                <c:pt idx="14820">
                  <c:v>-82.072500000000005</c:v>
                </c:pt>
                <c:pt idx="14821">
                  <c:v>-82.07050000000001</c:v>
                </c:pt>
                <c:pt idx="14822">
                  <c:v>-82.0685</c:v>
                </c:pt>
                <c:pt idx="14823">
                  <c:v>-82.066500000000005</c:v>
                </c:pt>
                <c:pt idx="14824">
                  <c:v>-82.06450000000001</c:v>
                </c:pt>
                <c:pt idx="14825">
                  <c:v>-82.0625</c:v>
                </c:pt>
                <c:pt idx="14826">
                  <c:v>-82.060500000000005</c:v>
                </c:pt>
                <c:pt idx="14827">
                  <c:v>-82.058500000000009</c:v>
                </c:pt>
                <c:pt idx="14828">
                  <c:v>-82.0565</c:v>
                </c:pt>
                <c:pt idx="14829">
                  <c:v>-82.054500000000004</c:v>
                </c:pt>
                <c:pt idx="14830">
                  <c:v>-82.052500000000009</c:v>
                </c:pt>
                <c:pt idx="14831">
                  <c:v>-82.0505</c:v>
                </c:pt>
                <c:pt idx="14832">
                  <c:v>-82.048500000000004</c:v>
                </c:pt>
                <c:pt idx="14833">
                  <c:v>-82.046500000000009</c:v>
                </c:pt>
                <c:pt idx="14834">
                  <c:v>-82.044499999999999</c:v>
                </c:pt>
                <c:pt idx="14835">
                  <c:v>-82.042500000000004</c:v>
                </c:pt>
                <c:pt idx="14836">
                  <c:v>-82.040500000000009</c:v>
                </c:pt>
                <c:pt idx="14837">
                  <c:v>-82.038499999999999</c:v>
                </c:pt>
                <c:pt idx="14838">
                  <c:v>-82.036500000000004</c:v>
                </c:pt>
                <c:pt idx="14839">
                  <c:v>-82.034500000000008</c:v>
                </c:pt>
                <c:pt idx="14840">
                  <c:v>-82.032499999999999</c:v>
                </c:pt>
                <c:pt idx="14841">
                  <c:v>-82.030500000000004</c:v>
                </c:pt>
                <c:pt idx="14842">
                  <c:v>-82.028500000000008</c:v>
                </c:pt>
                <c:pt idx="14843">
                  <c:v>-82.026499999999999</c:v>
                </c:pt>
                <c:pt idx="14844">
                  <c:v>-82.024500000000003</c:v>
                </c:pt>
                <c:pt idx="14845">
                  <c:v>-82.022500000000008</c:v>
                </c:pt>
                <c:pt idx="14846">
                  <c:v>-82.020499999999998</c:v>
                </c:pt>
                <c:pt idx="14847">
                  <c:v>-82.018500000000003</c:v>
                </c:pt>
                <c:pt idx="14848">
                  <c:v>-82.016500000000008</c:v>
                </c:pt>
                <c:pt idx="14849">
                  <c:v>-82.014499999999998</c:v>
                </c:pt>
                <c:pt idx="14850">
                  <c:v>-82.012500000000003</c:v>
                </c:pt>
                <c:pt idx="14851">
                  <c:v>-82.010500000000008</c:v>
                </c:pt>
                <c:pt idx="14852">
                  <c:v>-82.008499999999998</c:v>
                </c:pt>
                <c:pt idx="14853">
                  <c:v>-82.006500000000003</c:v>
                </c:pt>
                <c:pt idx="14854">
                  <c:v>-82.004500000000007</c:v>
                </c:pt>
                <c:pt idx="14855">
                  <c:v>-82.002499999999998</c:v>
                </c:pt>
                <c:pt idx="14856">
                  <c:v>-82.000500000000002</c:v>
                </c:pt>
                <c:pt idx="14857">
                  <c:v>-81.998500000000007</c:v>
                </c:pt>
                <c:pt idx="14858">
                  <c:v>-81.996499999999997</c:v>
                </c:pt>
                <c:pt idx="14859">
                  <c:v>-81.994500000000002</c:v>
                </c:pt>
                <c:pt idx="14860">
                  <c:v>-81.992500000000007</c:v>
                </c:pt>
                <c:pt idx="14861">
                  <c:v>-81.990499999999997</c:v>
                </c:pt>
                <c:pt idx="14862">
                  <c:v>-81.988500000000002</c:v>
                </c:pt>
                <c:pt idx="14863">
                  <c:v>-81.986500000000007</c:v>
                </c:pt>
                <c:pt idx="14864">
                  <c:v>-81.984499999999997</c:v>
                </c:pt>
                <c:pt idx="14865">
                  <c:v>-81.982500000000002</c:v>
                </c:pt>
                <c:pt idx="14866">
                  <c:v>-81.980500000000006</c:v>
                </c:pt>
                <c:pt idx="14867">
                  <c:v>-81.978499999999997</c:v>
                </c:pt>
                <c:pt idx="14868">
                  <c:v>-81.976500000000001</c:v>
                </c:pt>
                <c:pt idx="14869">
                  <c:v>-81.974500000000006</c:v>
                </c:pt>
                <c:pt idx="14870">
                  <c:v>-81.972500000000011</c:v>
                </c:pt>
                <c:pt idx="14871">
                  <c:v>-81.970500000000001</c:v>
                </c:pt>
                <c:pt idx="14872">
                  <c:v>-81.968500000000006</c:v>
                </c:pt>
                <c:pt idx="14873">
                  <c:v>-81.966500000000011</c:v>
                </c:pt>
                <c:pt idx="14874">
                  <c:v>-81.964500000000001</c:v>
                </c:pt>
                <c:pt idx="14875">
                  <c:v>-81.962500000000006</c:v>
                </c:pt>
                <c:pt idx="14876">
                  <c:v>-81.96050000000001</c:v>
                </c:pt>
                <c:pt idx="14877">
                  <c:v>-81.958500000000001</c:v>
                </c:pt>
                <c:pt idx="14878">
                  <c:v>-81.956500000000005</c:v>
                </c:pt>
                <c:pt idx="14879">
                  <c:v>-81.95450000000001</c:v>
                </c:pt>
                <c:pt idx="14880">
                  <c:v>-81.952500000000001</c:v>
                </c:pt>
                <c:pt idx="14881">
                  <c:v>-81.950500000000005</c:v>
                </c:pt>
                <c:pt idx="14882">
                  <c:v>-81.94850000000001</c:v>
                </c:pt>
                <c:pt idx="14883">
                  <c:v>-81.946500000000015</c:v>
                </c:pt>
                <c:pt idx="14884">
                  <c:v>-81.944500000000005</c:v>
                </c:pt>
                <c:pt idx="14885">
                  <c:v>-81.94250000000001</c:v>
                </c:pt>
                <c:pt idx="14886">
                  <c:v>-81.940500000000014</c:v>
                </c:pt>
                <c:pt idx="14887">
                  <c:v>-81.938500000000005</c:v>
                </c:pt>
                <c:pt idx="14888">
                  <c:v>-81.936500000000009</c:v>
                </c:pt>
                <c:pt idx="14889">
                  <c:v>-81.934500000000014</c:v>
                </c:pt>
                <c:pt idx="14890">
                  <c:v>-81.932500000000005</c:v>
                </c:pt>
                <c:pt idx="14891">
                  <c:v>-81.930500000000009</c:v>
                </c:pt>
                <c:pt idx="14892">
                  <c:v>-81.928500000000014</c:v>
                </c:pt>
                <c:pt idx="14893">
                  <c:v>-81.926500000000004</c:v>
                </c:pt>
                <c:pt idx="14894">
                  <c:v>-81.924500000000009</c:v>
                </c:pt>
                <c:pt idx="14895">
                  <c:v>-81.922500000000014</c:v>
                </c:pt>
                <c:pt idx="14896">
                  <c:v>-81.920500000000004</c:v>
                </c:pt>
                <c:pt idx="14897">
                  <c:v>-81.918500000000009</c:v>
                </c:pt>
                <c:pt idx="14898">
                  <c:v>-81.916500000000013</c:v>
                </c:pt>
                <c:pt idx="14899">
                  <c:v>-81.914500000000004</c:v>
                </c:pt>
                <c:pt idx="14900">
                  <c:v>-81.912500000000009</c:v>
                </c:pt>
                <c:pt idx="14901">
                  <c:v>-81.910500000000013</c:v>
                </c:pt>
                <c:pt idx="14902">
                  <c:v>-81.908500000000004</c:v>
                </c:pt>
                <c:pt idx="14903">
                  <c:v>-81.906500000000008</c:v>
                </c:pt>
                <c:pt idx="14904">
                  <c:v>-81.904500000000013</c:v>
                </c:pt>
                <c:pt idx="14905">
                  <c:v>-81.902500000000003</c:v>
                </c:pt>
                <c:pt idx="14906">
                  <c:v>-81.900500000000008</c:v>
                </c:pt>
                <c:pt idx="14907">
                  <c:v>-81.898500000000013</c:v>
                </c:pt>
                <c:pt idx="14908">
                  <c:v>-81.896500000000003</c:v>
                </c:pt>
                <c:pt idx="14909">
                  <c:v>-81.894500000000008</c:v>
                </c:pt>
                <c:pt idx="14910">
                  <c:v>-81.892500000000013</c:v>
                </c:pt>
                <c:pt idx="14911">
                  <c:v>-81.890500000000003</c:v>
                </c:pt>
                <c:pt idx="14912">
                  <c:v>-81.888500000000008</c:v>
                </c:pt>
                <c:pt idx="14913">
                  <c:v>-81.886500000000012</c:v>
                </c:pt>
                <c:pt idx="14914">
                  <c:v>-81.884500000000003</c:v>
                </c:pt>
                <c:pt idx="14915">
                  <c:v>-81.882500000000007</c:v>
                </c:pt>
                <c:pt idx="14916">
                  <c:v>-81.880500000000012</c:v>
                </c:pt>
                <c:pt idx="14917">
                  <c:v>-81.878500000000003</c:v>
                </c:pt>
                <c:pt idx="14918">
                  <c:v>-81.876500000000007</c:v>
                </c:pt>
                <c:pt idx="14919">
                  <c:v>-81.874500000000012</c:v>
                </c:pt>
                <c:pt idx="14920">
                  <c:v>-81.872500000000002</c:v>
                </c:pt>
                <c:pt idx="14921">
                  <c:v>-81.870500000000007</c:v>
                </c:pt>
                <c:pt idx="14922">
                  <c:v>-81.868500000000012</c:v>
                </c:pt>
                <c:pt idx="14923">
                  <c:v>-81.866500000000002</c:v>
                </c:pt>
                <c:pt idx="14924">
                  <c:v>-81.864500000000007</c:v>
                </c:pt>
                <c:pt idx="14925">
                  <c:v>-81.862500000000011</c:v>
                </c:pt>
                <c:pt idx="14926">
                  <c:v>-81.860500000000002</c:v>
                </c:pt>
                <c:pt idx="14927">
                  <c:v>-81.858500000000006</c:v>
                </c:pt>
                <c:pt idx="14928">
                  <c:v>-81.856500000000011</c:v>
                </c:pt>
                <c:pt idx="14929">
                  <c:v>-81.854500000000002</c:v>
                </c:pt>
                <c:pt idx="14930">
                  <c:v>-81.852500000000006</c:v>
                </c:pt>
                <c:pt idx="14931">
                  <c:v>-81.850500000000011</c:v>
                </c:pt>
                <c:pt idx="14932">
                  <c:v>-81.848500000000001</c:v>
                </c:pt>
                <c:pt idx="14933">
                  <c:v>-81.846500000000006</c:v>
                </c:pt>
                <c:pt idx="14934">
                  <c:v>-81.844500000000011</c:v>
                </c:pt>
                <c:pt idx="14935">
                  <c:v>-81.842500000000001</c:v>
                </c:pt>
                <c:pt idx="14936">
                  <c:v>-81.840500000000006</c:v>
                </c:pt>
                <c:pt idx="14937">
                  <c:v>-81.83850000000001</c:v>
                </c:pt>
                <c:pt idx="14938">
                  <c:v>-81.836500000000001</c:v>
                </c:pt>
                <c:pt idx="14939">
                  <c:v>-81.834500000000006</c:v>
                </c:pt>
                <c:pt idx="14940">
                  <c:v>-81.83250000000001</c:v>
                </c:pt>
                <c:pt idx="14941">
                  <c:v>-81.830500000000001</c:v>
                </c:pt>
                <c:pt idx="14942">
                  <c:v>-81.828500000000005</c:v>
                </c:pt>
                <c:pt idx="14943">
                  <c:v>-81.82650000000001</c:v>
                </c:pt>
                <c:pt idx="14944">
                  <c:v>-81.8245</c:v>
                </c:pt>
                <c:pt idx="14945">
                  <c:v>-81.822500000000005</c:v>
                </c:pt>
                <c:pt idx="14946">
                  <c:v>-81.82050000000001</c:v>
                </c:pt>
                <c:pt idx="14947">
                  <c:v>-81.8185</c:v>
                </c:pt>
                <c:pt idx="14948">
                  <c:v>-81.816500000000005</c:v>
                </c:pt>
                <c:pt idx="14949">
                  <c:v>-81.81450000000001</c:v>
                </c:pt>
                <c:pt idx="14950">
                  <c:v>-81.8125</c:v>
                </c:pt>
                <c:pt idx="14951">
                  <c:v>-81.810500000000005</c:v>
                </c:pt>
                <c:pt idx="14952">
                  <c:v>-81.808500000000009</c:v>
                </c:pt>
                <c:pt idx="14953">
                  <c:v>-81.8065</c:v>
                </c:pt>
                <c:pt idx="14954">
                  <c:v>-81.804500000000004</c:v>
                </c:pt>
                <c:pt idx="14955">
                  <c:v>-81.802500000000009</c:v>
                </c:pt>
                <c:pt idx="14956">
                  <c:v>-81.8005</c:v>
                </c:pt>
                <c:pt idx="14957">
                  <c:v>-81.798500000000004</c:v>
                </c:pt>
                <c:pt idx="14958">
                  <c:v>-81.796500000000009</c:v>
                </c:pt>
                <c:pt idx="14959">
                  <c:v>-81.794499999999999</c:v>
                </c:pt>
                <c:pt idx="14960">
                  <c:v>-81.792500000000004</c:v>
                </c:pt>
                <c:pt idx="14961">
                  <c:v>-81.790500000000009</c:v>
                </c:pt>
                <c:pt idx="14962">
                  <c:v>-81.788499999999999</c:v>
                </c:pt>
                <c:pt idx="14963">
                  <c:v>-81.786500000000004</c:v>
                </c:pt>
                <c:pt idx="14964">
                  <c:v>-81.784500000000008</c:v>
                </c:pt>
                <c:pt idx="14965">
                  <c:v>-81.782499999999999</c:v>
                </c:pt>
                <c:pt idx="14966">
                  <c:v>-81.780500000000004</c:v>
                </c:pt>
                <c:pt idx="14967">
                  <c:v>-81.778500000000008</c:v>
                </c:pt>
                <c:pt idx="14968">
                  <c:v>-81.776499999999999</c:v>
                </c:pt>
                <c:pt idx="14969">
                  <c:v>-81.774500000000003</c:v>
                </c:pt>
                <c:pt idx="14970">
                  <c:v>-81.772500000000008</c:v>
                </c:pt>
                <c:pt idx="14971">
                  <c:v>-81.770499999999998</c:v>
                </c:pt>
                <c:pt idx="14972">
                  <c:v>-81.768500000000003</c:v>
                </c:pt>
                <c:pt idx="14973">
                  <c:v>-81.766500000000008</c:v>
                </c:pt>
                <c:pt idx="14974">
                  <c:v>-81.764499999999998</c:v>
                </c:pt>
                <c:pt idx="14975">
                  <c:v>-81.762500000000003</c:v>
                </c:pt>
                <c:pt idx="14976">
                  <c:v>-81.760500000000008</c:v>
                </c:pt>
                <c:pt idx="14977">
                  <c:v>-81.758499999999998</c:v>
                </c:pt>
                <c:pt idx="14978">
                  <c:v>-81.756500000000003</c:v>
                </c:pt>
                <c:pt idx="14979">
                  <c:v>-81.754500000000007</c:v>
                </c:pt>
                <c:pt idx="14980">
                  <c:v>-81.752499999999998</c:v>
                </c:pt>
                <c:pt idx="14981">
                  <c:v>-81.750500000000002</c:v>
                </c:pt>
                <c:pt idx="14982">
                  <c:v>-81.748500000000007</c:v>
                </c:pt>
                <c:pt idx="14983">
                  <c:v>-81.746499999999997</c:v>
                </c:pt>
                <c:pt idx="14984">
                  <c:v>-81.744500000000002</c:v>
                </c:pt>
                <c:pt idx="14985">
                  <c:v>-81.742500000000007</c:v>
                </c:pt>
                <c:pt idx="14986">
                  <c:v>-81.740499999999997</c:v>
                </c:pt>
                <c:pt idx="14987">
                  <c:v>-81.738500000000002</c:v>
                </c:pt>
                <c:pt idx="14988">
                  <c:v>-81.736500000000007</c:v>
                </c:pt>
                <c:pt idx="14989">
                  <c:v>-81.734499999999997</c:v>
                </c:pt>
                <c:pt idx="14990">
                  <c:v>-81.732500000000002</c:v>
                </c:pt>
                <c:pt idx="14991">
                  <c:v>-81.730500000000006</c:v>
                </c:pt>
                <c:pt idx="14992">
                  <c:v>-81.728499999999997</c:v>
                </c:pt>
                <c:pt idx="14993">
                  <c:v>-81.726500000000001</c:v>
                </c:pt>
                <c:pt idx="14994">
                  <c:v>-81.724500000000006</c:v>
                </c:pt>
                <c:pt idx="14995">
                  <c:v>-81.722500000000011</c:v>
                </c:pt>
                <c:pt idx="14996">
                  <c:v>-81.720500000000001</c:v>
                </c:pt>
                <c:pt idx="14997">
                  <c:v>-81.718500000000006</c:v>
                </c:pt>
                <c:pt idx="14998">
                  <c:v>-81.716500000000011</c:v>
                </c:pt>
                <c:pt idx="14999">
                  <c:v>-81.714500000000001</c:v>
                </c:pt>
                <c:pt idx="15000">
                  <c:v>-81.712500000000006</c:v>
                </c:pt>
                <c:pt idx="15001">
                  <c:v>-81.71050000000001</c:v>
                </c:pt>
                <c:pt idx="15002">
                  <c:v>-81.708500000000001</c:v>
                </c:pt>
                <c:pt idx="15003">
                  <c:v>-81.706500000000005</c:v>
                </c:pt>
                <c:pt idx="15004">
                  <c:v>-81.70450000000001</c:v>
                </c:pt>
                <c:pt idx="15005">
                  <c:v>-81.702500000000001</c:v>
                </c:pt>
                <c:pt idx="15006">
                  <c:v>-81.700500000000005</c:v>
                </c:pt>
                <c:pt idx="15007">
                  <c:v>-81.69850000000001</c:v>
                </c:pt>
                <c:pt idx="15008">
                  <c:v>-81.696500000000015</c:v>
                </c:pt>
                <c:pt idx="15009">
                  <c:v>-81.694500000000005</c:v>
                </c:pt>
                <c:pt idx="15010">
                  <c:v>-81.69250000000001</c:v>
                </c:pt>
                <c:pt idx="15011">
                  <c:v>-81.690500000000014</c:v>
                </c:pt>
                <c:pt idx="15012">
                  <c:v>-81.688500000000005</c:v>
                </c:pt>
                <c:pt idx="15013">
                  <c:v>-81.686500000000009</c:v>
                </c:pt>
                <c:pt idx="15014">
                  <c:v>-81.684500000000014</c:v>
                </c:pt>
                <c:pt idx="15015">
                  <c:v>-81.682500000000005</c:v>
                </c:pt>
                <c:pt idx="15016">
                  <c:v>-81.680500000000009</c:v>
                </c:pt>
                <c:pt idx="15017">
                  <c:v>-81.678500000000014</c:v>
                </c:pt>
                <c:pt idx="15018">
                  <c:v>-81.676500000000004</c:v>
                </c:pt>
                <c:pt idx="15019">
                  <c:v>-81.674500000000009</c:v>
                </c:pt>
                <c:pt idx="15020">
                  <c:v>-81.672500000000014</c:v>
                </c:pt>
                <c:pt idx="15021">
                  <c:v>-81.670500000000004</c:v>
                </c:pt>
                <c:pt idx="15022">
                  <c:v>-81.668500000000009</c:v>
                </c:pt>
                <c:pt idx="15023">
                  <c:v>-81.666500000000013</c:v>
                </c:pt>
                <c:pt idx="15024">
                  <c:v>-81.664500000000004</c:v>
                </c:pt>
                <c:pt idx="15025">
                  <c:v>-81.662500000000009</c:v>
                </c:pt>
                <c:pt idx="15026">
                  <c:v>-81.660500000000013</c:v>
                </c:pt>
                <c:pt idx="15027">
                  <c:v>-81.658500000000004</c:v>
                </c:pt>
                <c:pt idx="15028">
                  <c:v>-81.656500000000008</c:v>
                </c:pt>
                <c:pt idx="15029">
                  <c:v>-81.654500000000013</c:v>
                </c:pt>
                <c:pt idx="15030">
                  <c:v>-81.652500000000003</c:v>
                </c:pt>
                <c:pt idx="15031">
                  <c:v>-81.650500000000008</c:v>
                </c:pt>
                <c:pt idx="15032">
                  <c:v>-81.648500000000013</c:v>
                </c:pt>
                <c:pt idx="15033">
                  <c:v>-81.646500000000003</c:v>
                </c:pt>
                <c:pt idx="15034">
                  <c:v>-81.644500000000008</c:v>
                </c:pt>
                <c:pt idx="15035">
                  <c:v>-81.642500000000013</c:v>
                </c:pt>
                <c:pt idx="15036">
                  <c:v>-81.640500000000003</c:v>
                </c:pt>
                <c:pt idx="15037">
                  <c:v>-81.638500000000008</c:v>
                </c:pt>
                <c:pt idx="15038">
                  <c:v>-81.636500000000012</c:v>
                </c:pt>
                <c:pt idx="15039">
                  <c:v>-81.634500000000003</c:v>
                </c:pt>
                <c:pt idx="15040">
                  <c:v>-81.632500000000007</c:v>
                </c:pt>
                <c:pt idx="15041">
                  <c:v>-81.630500000000012</c:v>
                </c:pt>
                <c:pt idx="15042">
                  <c:v>-81.628500000000003</c:v>
                </c:pt>
                <c:pt idx="15043">
                  <c:v>-81.626500000000007</c:v>
                </c:pt>
                <c:pt idx="15044">
                  <c:v>-81.624500000000012</c:v>
                </c:pt>
                <c:pt idx="15045">
                  <c:v>-81.622500000000002</c:v>
                </c:pt>
                <c:pt idx="15046">
                  <c:v>-81.620500000000007</c:v>
                </c:pt>
                <c:pt idx="15047">
                  <c:v>-81.618500000000012</c:v>
                </c:pt>
                <c:pt idx="15048">
                  <c:v>-81.616500000000002</c:v>
                </c:pt>
                <c:pt idx="15049">
                  <c:v>-81.614500000000007</c:v>
                </c:pt>
                <c:pt idx="15050">
                  <c:v>-81.612500000000011</c:v>
                </c:pt>
                <c:pt idx="15051">
                  <c:v>-81.610500000000002</c:v>
                </c:pt>
                <c:pt idx="15052">
                  <c:v>-81.608500000000006</c:v>
                </c:pt>
                <c:pt idx="15053">
                  <c:v>-81.606500000000011</c:v>
                </c:pt>
                <c:pt idx="15054">
                  <c:v>-81.604500000000002</c:v>
                </c:pt>
                <c:pt idx="15055">
                  <c:v>-81.602500000000006</c:v>
                </c:pt>
                <c:pt idx="15056">
                  <c:v>-81.600500000000011</c:v>
                </c:pt>
                <c:pt idx="15057">
                  <c:v>-81.598500000000001</c:v>
                </c:pt>
                <c:pt idx="15058">
                  <c:v>-81.596500000000006</c:v>
                </c:pt>
                <c:pt idx="15059">
                  <c:v>-81.594500000000011</c:v>
                </c:pt>
                <c:pt idx="15060">
                  <c:v>-81.592500000000001</c:v>
                </c:pt>
                <c:pt idx="15061">
                  <c:v>-81.590500000000006</c:v>
                </c:pt>
                <c:pt idx="15062">
                  <c:v>-81.58850000000001</c:v>
                </c:pt>
                <c:pt idx="15063">
                  <c:v>-81.586500000000001</c:v>
                </c:pt>
                <c:pt idx="15064">
                  <c:v>-81.584500000000006</c:v>
                </c:pt>
                <c:pt idx="15065">
                  <c:v>-81.58250000000001</c:v>
                </c:pt>
                <c:pt idx="15066">
                  <c:v>-81.580500000000001</c:v>
                </c:pt>
                <c:pt idx="15067">
                  <c:v>-81.578500000000005</c:v>
                </c:pt>
                <c:pt idx="15068">
                  <c:v>-81.57650000000001</c:v>
                </c:pt>
                <c:pt idx="15069">
                  <c:v>-81.5745</c:v>
                </c:pt>
                <c:pt idx="15070">
                  <c:v>-81.572500000000005</c:v>
                </c:pt>
                <c:pt idx="15071">
                  <c:v>-81.57050000000001</c:v>
                </c:pt>
                <c:pt idx="15072">
                  <c:v>-81.5685</c:v>
                </c:pt>
                <c:pt idx="15073">
                  <c:v>-81.566500000000005</c:v>
                </c:pt>
                <c:pt idx="15074">
                  <c:v>-81.56450000000001</c:v>
                </c:pt>
                <c:pt idx="15075">
                  <c:v>-81.5625</c:v>
                </c:pt>
                <c:pt idx="15076">
                  <c:v>-81.560500000000005</c:v>
                </c:pt>
                <c:pt idx="15077">
                  <c:v>-81.558500000000009</c:v>
                </c:pt>
                <c:pt idx="15078">
                  <c:v>-81.5565</c:v>
                </c:pt>
                <c:pt idx="15079">
                  <c:v>-81.554500000000004</c:v>
                </c:pt>
                <c:pt idx="15080">
                  <c:v>-81.552500000000009</c:v>
                </c:pt>
                <c:pt idx="15081">
                  <c:v>-81.5505</c:v>
                </c:pt>
                <c:pt idx="15082">
                  <c:v>-81.548500000000004</c:v>
                </c:pt>
                <c:pt idx="15083">
                  <c:v>-81.546500000000009</c:v>
                </c:pt>
                <c:pt idx="15084">
                  <c:v>-81.544499999999999</c:v>
                </c:pt>
                <c:pt idx="15085">
                  <c:v>-81.542500000000004</c:v>
                </c:pt>
                <c:pt idx="15086">
                  <c:v>-81.540500000000009</c:v>
                </c:pt>
                <c:pt idx="15087">
                  <c:v>-81.538499999999999</c:v>
                </c:pt>
                <c:pt idx="15088">
                  <c:v>-81.536500000000004</c:v>
                </c:pt>
                <c:pt idx="15089">
                  <c:v>-81.534500000000008</c:v>
                </c:pt>
                <c:pt idx="15090">
                  <c:v>-81.532499999999999</c:v>
                </c:pt>
                <c:pt idx="15091">
                  <c:v>-81.530500000000004</c:v>
                </c:pt>
                <c:pt idx="15092">
                  <c:v>-81.528500000000008</c:v>
                </c:pt>
                <c:pt idx="15093">
                  <c:v>-81.526499999999999</c:v>
                </c:pt>
                <c:pt idx="15094">
                  <c:v>-81.524500000000003</c:v>
                </c:pt>
                <c:pt idx="15095">
                  <c:v>-81.522500000000008</c:v>
                </c:pt>
                <c:pt idx="15096">
                  <c:v>-81.520499999999998</c:v>
                </c:pt>
                <c:pt idx="15097">
                  <c:v>-81.518500000000003</c:v>
                </c:pt>
                <c:pt idx="15098">
                  <c:v>-81.516500000000008</c:v>
                </c:pt>
                <c:pt idx="15099">
                  <c:v>-81.514499999999998</c:v>
                </c:pt>
                <c:pt idx="15100">
                  <c:v>-81.512500000000003</c:v>
                </c:pt>
                <c:pt idx="15101">
                  <c:v>-81.510500000000008</c:v>
                </c:pt>
                <c:pt idx="15102">
                  <c:v>-81.508499999999998</c:v>
                </c:pt>
                <c:pt idx="15103">
                  <c:v>-81.506500000000003</c:v>
                </c:pt>
                <c:pt idx="15104">
                  <c:v>-81.504500000000007</c:v>
                </c:pt>
                <c:pt idx="15105">
                  <c:v>-81.502499999999998</c:v>
                </c:pt>
                <c:pt idx="15106">
                  <c:v>-81.500500000000002</c:v>
                </c:pt>
                <c:pt idx="15107">
                  <c:v>-81.498500000000007</c:v>
                </c:pt>
                <c:pt idx="15108">
                  <c:v>-81.496499999999997</c:v>
                </c:pt>
                <c:pt idx="15109">
                  <c:v>-81.494500000000002</c:v>
                </c:pt>
                <c:pt idx="15110">
                  <c:v>-81.492500000000007</c:v>
                </c:pt>
                <c:pt idx="15111">
                  <c:v>-81.490499999999997</c:v>
                </c:pt>
                <c:pt idx="15112">
                  <c:v>-81.488500000000002</c:v>
                </c:pt>
                <c:pt idx="15113">
                  <c:v>-81.486500000000007</c:v>
                </c:pt>
                <c:pt idx="15114">
                  <c:v>-81.484499999999997</c:v>
                </c:pt>
                <c:pt idx="15115">
                  <c:v>-81.482500000000002</c:v>
                </c:pt>
                <c:pt idx="15116">
                  <c:v>-81.480500000000006</c:v>
                </c:pt>
                <c:pt idx="15117">
                  <c:v>-81.478499999999997</c:v>
                </c:pt>
                <c:pt idx="15118">
                  <c:v>-81.476500000000001</c:v>
                </c:pt>
                <c:pt idx="15119">
                  <c:v>-81.474500000000006</c:v>
                </c:pt>
                <c:pt idx="15120">
                  <c:v>-81.472500000000011</c:v>
                </c:pt>
                <c:pt idx="15121">
                  <c:v>-81.470500000000001</c:v>
                </c:pt>
                <c:pt idx="15122">
                  <c:v>-81.468500000000006</c:v>
                </c:pt>
                <c:pt idx="15123">
                  <c:v>-81.466500000000011</c:v>
                </c:pt>
                <c:pt idx="15124">
                  <c:v>-81.464500000000001</c:v>
                </c:pt>
                <c:pt idx="15125">
                  <c:v>-81.462500000000006</c:v>
                </c:pt>
                <c:pt idx="15126">
                  <c:v>-81.46050000000001</c:v>
                </c:pt>
                <c:pt idx="15127">
                  <c:v>-81.458500000000001</c:v>
                </c:pt>
                <c:pt idx="15128">
                  <c:v>-81.456500000000005</c:v>
                </c:pt>
                <c:pt idx="15129">
                  <c:v>-81.45450000000001</c:v>
                </c:pt>
                <c:pt idx="15130">
                  <c:v>-81.452500000000001</c:v>
                </c:pt>
                <c:pt idx="15131">
                  <c:v>-81.450500000000005</c:v>
                </c:pt>
                <c:pt idx="15132">
                  <c:v>-81.44850000000001</c:v>
                </c:pt>
                <c:pt idx="15133">
                  <c:v>-81.446500000000015</c:v>
                </c:pt>
                <c:pt idx="15134">
                  <c:v>-81.444500000000005</c:v>
                </c:pt>
                <c:pt idx="15135">
                  <c:v>-81.44250000000001</c:v>
                </c:pt>
                <c:pt idx="15136">
                  <c:v>-81.440500000000014</c:v>
                </c:pt>
                <c:pt idx="15137">
                  <c:v>-81.438500000000005</c:v>
                </c:pt>
                <c:pt idx="15138">
                  <c:v>-81.436500000000009</c:v>
                </c:pt>
                <c:pt idx="15139">
                  <c:v>-81.434500000000014</c:v>
                </c:pt>
                <c:pt idx="15140">
                  <c:v>-81.432500000000005</c:v>
                </c:pt>
                <c:pt idx="15141">
                  <c:v>-81.430500000000009</c:v>
                </c:pt>
                <c:pt idx="15142">
                  <c:v>-81.428500000000014</c:v>
                </c:pt>
                <c:pt idx="15143">
                  <c:v>-81.426500000000004</c:v>
                </c:pt>
                <c:pt idx="15144">
                  <c:v>-81.424500000000009</c:v>
                </c:pt>
                <c:pt idx="15145">
                  <c:v>-81.422500000000014</c:v>
                </c:pt>
                <c:pt idx="15146">
                  <c:v>-81.420500000000004</c:v>
                </c:pt>
                <c:pt idx="15147">
                  <c:v>-81.418500000000009</c:v>
                </c:pt>
                <c:pt idx="15148">
                  <c:v>-81.416500000000013</c:v>
                </c:pt>
                <c:pt idx="15149">
                  <c:v>-81.414500000000004</c:v>
                </c:pt>
                <c:pt idx="15150">
                  <c:v>-81.412500000000009</c:v>
                </c:pt>
                <c:pt idx="15151">
                  <c:v>-81.410500000000013</c:v>
                </c:pt>
                <c:pt idx="15152">
                  <c:v>-81.408500000000004</c:v>
                </c:pt>
                <c:pt idx="15153">
                  <c:v>-81.406500000000008</c:v>
                </c:pt>
                <c:pt idx="15154">
                  <c:v>-81.404500000000013</c:v>
                </c:pt>
                <c:pt idx="15155">
                  <c:v>-81.402500000000003</c:v>
                </c:pt>
                <c:pt idx="15156">
                  <c:v>-81.400500000000008</c:v>
                </c:pt>
                <c:pt idx="15157">
                  <c:v>-81.398500000000013</c:v>
                </c:pt>
                <c:pt idx="15158">
                  <c:v>-81.396500000000003</c:v>
                </c:pt>
                <c:pt idx="15159">
                  <c:v>-81.394500000000008</c:v>
                </c:pt>
                <c:pt idx="15160">
                  <c:v>-81.392500000000013</c:v>
                </c:pt>
                <c:pt idx="15161">
                  <c:v>-81.390500000000003</c:v>
                </c:pt>
                <c:pt idx="15162">
                  <c:v>-81.388500000000008</c:v>
                </c:pt>
                <c:pt idx="15163">
                  <c:v>-81.386500000000012</c:v>
                </c:pt>
                <c:pt idx="15164">
                  <c:v>-81.384500000000003</c:v>
                </c:pt>
                <c:pt idx="15165">
                  <c:v>-81.382500000000007</c:v>
                </c:pt>
                <c:pt idx="15166">
                  <c:v>-81.380500000000012</c:v>
                </c:pt>
                <c:pt idx="15167">
                  <c:v>-81.378500000000003</c:v>
                </c:pt>
                <c:pt idx="15168">
                  <c:v>-81.376500000000007</c:v>
                </c:pt>
                <c:pt idx="15169">
                  <c:v>-81.374500000000012</c:v>
                </c:pt>
                <c:pt idx="15170">
                  <c:v>-81.372500000000002</c:v>
                </c:pt>
                <c:pt idx="15171">
                  <c:v>-81.370500000000007</c:v>
                </c:pt>
                <c:pt idx="15172">
                  <c:v>-81.368500000000012</c:v>
                </c:pt>
                <c:pt idx="15173">
                  <c:v>-81.366500000000002</c:v>
                </c:pt>
                <c:pt idx="15174">
                  <c:v>-81.364500000000007</c:v>
                </c:pt>
                <c:pt idx="15175">
                  <c:v>-81.362500000000011</c:v>
                </c:pt>
                <c:pt idx="15176">
                  <c:v>-81.360500000000002</c:v>
                </c:pt>
                <c:pt idx="15177">
                  <c:v>-81.358500000000006</c:v>
                </c:pt>
                <c:pt idx="15178">
                  <c:v>-81.356500000000011</c:v>
                </c:pt>
                <c:pt idx="15179">
                  <c:v>-81.354500000000002</c:v>
                </c:pt>
                <c:pt idx="15180">
                  <c:v>-81.352500000000006</c:v>
                </c:pt>
                <c:pt idx="15181">
                  <c:v>-81.350500000000011</c:v>
                </c:pt>
                <c:pt idx="15182">
                  <c:v>-81.348500000000001</c:v>
                </c:pt>
                <c:pt idx="15183">
                  <c:v>-81.346500000000006</c:v>
                </c:pt>
                <c:pt idx="15184">
                  <c:v>-81.344500000000011</c:v>
                </c:pt>
                <c:pt idx="15185">
                  <c:v>-81.342500000000001</c:v>
                </c:pt>
                <c:pt idx="15186">
                  <c:v>-81.340500000000006</c:v>
                </c:pt>
                <c:pt idx="15187">
                  <c:v>-81.33850000000001</c:v>
                </c:pt>
                <c:pt idx="15188">
                  <c:v>-81.336500000000001</c:v>
                </c:pt>
                <c:pt idx="15189">
                  <c:v>-81.334500000000006</c:v>
                </c:pt>
                <c:pt idx="15190">
                  <c:v>-81.33250000000001</c:v>
                </c:pt>
                <c:pt idx="15191">
                  <c:v>-81.330500000000001</c:v>
                </c:pt>
                <c:pt idx="15192">
                  <c:v>-81.328500000000005</c:v>
                </c:pt>
                <c:pt idx="15193">
                  <c:v>-81.32650000000001</c:v>
                </c:pt>
                <c:pt idx="15194">
                  <c:v>-81.3245</c:v>
                </c:pt>
                <c:pt idx="15195">
                  <c:v>-81.322500000000005</c:v>
                </c:pt>
                <c:pt idx="15196">
                  <c:v>-81.32050000000001</c:v>
                </c:pt>
                <c:pt idx="15197">
                  <c:v>-81.3185</c:v>
                </c:pt>
                <c:pt idx="15198">
                  <c:v>-81.316500000000005</c:v>
                </c:pt>
                <c:pt idx="15199">
                  <c:v>-81.31450000000001</c:v>
                </c:pt>
                <c:pt idx="15200">
                  <c:v>-81.3125</c:v>
                </c:pt>
                <c:pt idx="15201">
                  <c:v>-81.310500000000005</c:v>
                </c:pt>
                <c:pt idx="15202">
                  <c:v>-81.308500000000009</c:v>
                </c:pt>
                <c:pt idx="15203">
                  <c:v>-81.3065</c:v>
                </c:pt>
                <c:pt idx="15204">
                  <c:v>-81.304500000000004</c:v>
                </c:pt>
                <c:pt idx="15205">
                  <c:v>-81.302500000000009</c:v>
                </c:pt>
                <c:pt idx="15206">
                  <c:v>-81.3005</c:v>
                </c:pt>
                <c:pt idx="15207">
                  <c:v>-81.298500000000004</c:v>
                </c:pt>
                <c:pt idx="15208">
                  <c:v>-81.296500000000009</c:v>
                </c:pt>
                <c:pt idx="15209">
                  <c:v>-81.294499999999999</c:v>
                </c:pt>
                <c:pt idx="15210">
                  <c:v>-81.292500000000004</c:v>
                </c:pt>
                <c:pt idx="15211">
                  <c:v>-81.290500000000009</c:v>
                </c:pt>
                <c:pt idx="15212">
                  <c:v>-81.288499999999999</c:v>
                </c:pt>
                <c:pt idx="15213">
                  <c:v>-81.286500000000004</c:v>
                </c:pt>
                <c:pt idx="15214">
                  <c:v>-81.284500000000008</c:v>
                </c:pt>
                <c:pt idx="15215">
                  <c:v>-81.282499999999999</c:v>
                </c:pt>
                <c:pt idx="15216">
                  <c:v>-81.280500000000004</c:v>
                </c:pt>
                <c:pt idx="15217">
                  <c:v>-81.278500000000008</c:v>
                </c:pt>
                <c:pt idx="15218">
                  <c:v>-81.276499999999999</c:v>
                </c:pt>
                <c:pt idx="15219">
                  <c:v>-81.274500000000003</c:v>
                </c:pt>
                <c:pt idx="15220">
                  <c:v>-81.272500000000008</c:v>
                </c:pt>
                <c:pt idx="15221">
                  <c:v>-81.270499999999998</c:v>
                </c:pt>
                <c:pt idx="15222">
                  <c:v>-81.268500000000003</c:v>
                </c:pt>
                <c:pt idx="15223">
                  <c:v>-81.266500000000008</c:v>
                </c:pt>
                <c:pt idx="15224">
                  <c:v>-81.264499999999998</c:v>
                </c:pt>
                <c:pt idx="15225">
                  <c:v>-81.262500000000003</c:v>
                </c:pt>
                <c:pt idx="15226">
                  <c:v>-81.260500000000008</c:v>
                </c:pt>
                <c:pt idx="15227">
                  <c:v>-81.258499999999998</c:v>
                </c:pt>
                <c:pt idx="15228">
                  <c:v>-81.256500000000003</c:v>
                </c:pt>
                <c:pt idx="15229">
                  <c:v>-81.254500000000007</c:v>
                </c:pt>
                <c:pt idx="15230">
                  <c:v>-81.252499999999998</c:v>
                </c:pt>
                <c:pt idx="15231">
                  <c:v>-81.250500000000002</c:v>
                </c:pt>
                <c:pt idx="15232">
                  <c:v>-81.248500000000007</c:v>
                </c:pt>
                <c:pt idx="15233">
                  <c:v>-81.246499999999997</c:v>
                </c:pt>
                <c:pt idx="15234">
                  <c:v>-81.244500000000002</c:v>
                </c:pt>
                <c:pt idx="15235">
                  <c:v>-81.242500000000007</c:v>
                </c:pt>
                <c:pt idx="15236">
                  <c:v>-81.240499999999997</c:v>
                </c:pt>
                <c:pt idx="15237">
                  <c:v>-81.238500000000002</c:v>
                </c:pt>
                <c:pt idx="15238">
                  <c:v>-81.236500000000007</c:v>
                </c:pt>
                <c:pt idx="15239">
                  <c:v>-81.234499999999997</c:v>
                </c:pt>
                <c:pt idx="15240">
                  <c:v>-81.232500000000002</c:v>
                </c:pt>
                <c:pt idx="15241">
                  <c:v>-81.230500000000006</c:v>
                </c:pt>
                <c:pt idx="15242">
                  <c:v>-81.228499999999997</c:v>
                </c:pt>
                <c:pt idx="15243">
                  <c:v>-81.226500000000001</c:v>
                </c:pt>
                <c:pt idx="15244">
                  <c:v>-81.224500000000006</c:v>
                </c:pt>
                <c:pt idx="15245">
                  <c:v>-81.222500000000011</c:v>
                </c:pt>
                <c:pt idx="15246">
                  <c:v>-81.220500000000001</c:v>
                </c:pt>
                <c:pt idx="15247">
                  <c:v>-81.218500000000006</c:v>
                </c:pt>
                <c:pt idx="15248">
                  <c:v>-81.216500000000011</c:v>
                </c:pt>
                <c:pt idx="15249">
                  <c:v>-81.214500000000001</c:v>
                </c:pt>
                <c:pt idx="15250">
                  <c:v>-81.212500000000006</c:v>
                </c:pt>
                <c:pt idx="15251">
                  <c:v>-81.21050000000001</c:v>
                </c:pt>
                <c:pt idx="15252">
                  <c:v>-81.208500000000001</c:v>
                </c:pt>
                <c:pt idx="15253">
                  <c:v>-81.206500000000005</c:v>
                </c:pt>
                <c:pt idx="15254">
                  <c:v>-81.20450000000001</c:v>
                </c:pt>
                <c:pt idx="15255">
                  <c:v>-81.202500000000001</c:v>
                </c:pt>
                <c:pt idx="15256">
                  <c:v>-81.200500000000005</c:v>
                </c:pt>
                <c:pt idx="15257">
                  <c:v>-81.19850000000001</c:v>
                </c:pt>
                <c:pt idx="15258">
                  <c:v>-81.196500000000015</c:v>
                </c:pt>
                <c:pt idx="15259">
                  <c:v>-81.194500000000005</c:v>
                </c:pt>
                <c:pt idx="15260">
                  <c:v>-81.19250000000001</c:v>
                </c:pt>
                <c:pt idx="15261">
                  <c:v>-81.190500000000014</c:v>
                </c:pt>
                <c:pt idx="15262">
                  <c:v>-81.188500000000005</c:v>
                </c:pt>
                <c:pt idx="15263">
                  <c:v>-81.186500000000009</c:v>
                </c:pt>
                <c:pt idx="15264">
                  <c:v>-81.184500000000014</c:v>
                </c:pt>
                <c:pt idx="15265">
                  <c:v>-81.182500000000005</c:v>
                </c:pt>
                <c:pt idx="15266">
                  <c:v>-81.180500000000009</c:v>
                </c:pt>
                <c:pt idx="15267">
                  <c:v>-81.178500000000014</c:v>
                </c:pt>
                <c:pt idx="15268">
                  <c:v>-81.176500000000004</c:v>
                </c:pt>
                <c:pt idx="15269">
                  <c:v>-81.174500000000009</c:v>
                </c:pt>
                <c:pt idx="15270">
                  <c:v>-81.172500000000014</c:v>
                </c:pt>
                <c:pt idx="15271">
                  <c:v>-81.170500000000004</c:v>
                </c:pt>
                <c:pt idx="15272">
                  <c:v>-81.168500000000009</c:v>
                </c:pt>
                <c:pt idx="15273">
                  <c:v>-81.166500000000013</c:v>
                </c:pt>
                <c:pt idx="15274">
                  <c:v>-81.164500000000004</c:v>
                </c:pt>
                <c:pt idx="15275">
                  <c:v>-81.162500000000009</c:v>
                </c:pt>
                <c:pt idx="15276">
                  <c:v>-81.160500000000013</c:v>
                </c:pt>
                <c:pt idx="15277">
                  <c:v>-81.158500000000004</c:v>
                </c:pt>
                <c:pt idx="15278">
                  <c:v>-81.156500000000008</c:v>
                </c:pt>
                <c:pt idx="15279">
                  <c:v>-81.154500000000013</c:v>
                </c:pt>
                <c:pt idx="15280">
                  <c:v>-81.152500000000003</c:v>
                </c:pt>
                <c:pt idx="15281">
                  <c:v>-81.150500000000008</c:v>
                </c:pt>
                <c:pt idx="15282">
                  <c:v>-81.148500000000013</c:v>
                </c:pt>
                <c:pt idx="15283">
                  <c:v>-81.146500000000003</c:v>
                </c:pt>
                <c:pt idx="15284">
                  <c:v>-81.144500000000008</c:v>
                </c:pt>
                <c:pt idx="15285">
                  <c:v>-81.142500000000013</c:v>
                </c:pt>
                <c:pt idx="15286">
                  <c:v>-81.140500000000003</c:v>
                </c:pt>
                <c:pt idx="15287">
                  <c:v>-81.138500000000008</c:v>
                </c:pt>
                <c:pt idx="15288">
                  <c:v>-81.136500000000012</c:v>
                </c:pt>
                <c:pt idx="15289">
                  <c:v>-81.134500000000003</c:v>
                </c:pt>
                <c:pt idx="15290">
                  <c:v>-81.132500000000007</c:v>
                </c:pt>
                <c:pt idx="15291">
                  <c:v>-81.130500000000012</c:v>
                </c:pt>
                <c:pt idx="15292">
                  <c:v>-81.128500000000003</c:v>
                </c:pt>
                <c:pt idx="15293">
                  <c:v>-81.126500000000007</c:v>
                </c:pt>
                <c:pt idx="15294">
                  <c:v>-81.124500000000012</c:v>
                </c:pt>
                <c:pt idx="15295">
                  <c:v>-81.122500000000002</c:v>
                </c:pt>
                <c:pt idx="15296">
                  <c:v>-81.120500000000007</c:v>
                </c:pt>
                <c:pt idx="15297">
                  <c:v>-81.118500000000012</c:v>
                </c:pt>
                <c:pt idx="15298">
                  <c:v>-81.116500000000002</c:v>
                </c:pt>
                <c:pt idx="15299">
                  <c:v>-81.114500000000007</c:v>
                </c:pt>
                <c:pt idx="15300">
                  <c:v>-81.112500000000011</c:v>
                </c:pt>
                <c:pt idx="15301">
                  <c:v>-81.110500000000002</c:v>
                </c:pt>
                <c:pt idx="15302">
                  <c:v>-81.108500000000006</c:v>
                </c:pt>
                <c:pt idx="15303">
                  <c:v>-81.106500000000011</c:v>
                </c:pt>
                <c:pt idx="15304">
                  <c:v>-81.104500000000002</c:v>
                </c:pt>
                <c:pt idx="15305">
                  <c:v>-81.102500000000006</c:v>
                </c:pt>
                <c:pt idx="15306">
                  <c:v>-81.100500000000011</c:v>
                </c:pt>
                <c:pt idx="15307">
                  <c:v>-81.098500000000001</c:v>
                </c:pt>
                <c:pt idx="15308">
                  <c:v>-81.096500000000006</c:v>
                </c:pt>
                <c:pt idx="15309">
                  <c:v>-81.094500000000011</c:v>
                </c:pt>
                <c:pt idx="15310">
                  <c:v>-81.092500000000001</c:v>
                </c:pt>
                <c:pt idx="15311">
                  <c:v>-81.090500000000006</c:v>
                </c:pt>
                <c:pt idx="15312">
                  <c:v>-81.08850000000001</c:v>
                </c:pt>
                <c:pt idx="15313">
                  <c:v>-81.086500000000001</c:v>
                </c:pt>
                <c:pt idx="15314">
                  <c:v>-81.084500000000006</c:v>
                </c:pt>
                <c:pt idx="15315">
                  <c:v>-81.08250000000001</c:v>
                </c:pt>
                <c:pt idx="15316">
                  <c:v>-81.080500000000001</c:v>
                </c:pt>
                <c:pt idx="15317">
                  <c:v>-81.078500000000005</c:v>
                </c:pt>
                <c:pt idx="15318">
                  <c:v>-81.07650000000001</c:v>
                </c:pt>
                <c:pt idx="15319">
                  <c:v>-81.0745</c:v>
                </c:pt>
                <c:pt idx="15320">
                  <c:v>-81.072500000000005</c:v>
                </c:pt>
                <c:pt idx="15321">
                  <c:v>-81.07050000000001</c:v>
                </c:pt>
                <c:pt idx="15322">
                  <c:v>-81.0685</c:v>
                </c:pt>
                <c:pt idx="15323">
                  <c:v>-81.066500000000005</c:v>
                </c:pt>
                <c:pt idx="15324">
                  <c:v>-81.06450000000001</c:v>
                </c:pt>
                <c:pt idx="15325">
                  <c:v>-81.0625</c:v>
                </c:pt>
                <c:pt idx="15326">
                  <c:v>-81.060500000000005</c:v>
                </c:pt>
                <c:pt idx="15327">
                  <c:v>-81.058500000000009</c:v>
                </c:pt>
                <c:pt idx="15328">
                  <c:v>-81.0565</c:v>
                </c:pt>
                <c:pt idx="15329">
                  <c:v>-81.054500000000004</c:v>
                </c:pt>
                <c:pt idx="15330">
                  <c:v>-81.052500000000009</c:v>
                </c:pt>
                <c:pt idx="15331">
                  <c:v>-81.0505</c:v>
                </c:pt>
                <c:pt idx="15332">
                  <c:v>-81.048500000000004</c:v>
                </c:pt>
                <c:pt idx="15333">
                  <c:v>-81.046500000000009</c:v>
                </c:pt>
                <c:pt idx="15334">
                  <c:v>-81.044499999999999</c:v>
                </c:pt>
                <c:pt idx="15335">
                  <c:v>-81.042500000000004</c:v>
                </c:pt>
                <c:pt idx="15336">
                  <c:v>-81.040500000000009</c:v>
                </c:pt>
                <c:pt idx="15337">
                  <c:v>-81.038499999999999</c:v>
                </c:pt>
                <c:pt idx="15338">
                  <c:v>-81.036500000000004</c:v>
                </c:pt>
                <c:pt idx="15339">
                  <c:v>-81.034500000000008</c:v>
                </c:pt>
                <c:pt idx="15340">
                  <c:v>-81.032499999999999</c:v>
                </c:pt>
                <c:pt idx="15341">
                  <c:v>-81.030500000000004</c:v>
                </c:pt>
                <c:pt idx="15342">
                  <c:v>-81.028500000000008</c:v>
                </c:pt>
                <c:pt idx="15343">
                  <c:v>-81.026499999999999</c:v>
                </c:pt>
                <c:pt idx="15344">
                  <c:v>-81.024500000000003</c:v>
                </c:pt>
                <c:pt idx="15345">
                  <c:v>-81.022500000000008</c:v>
                </c:pt>
                <c:pt idx="15346">
                  <c:v>-81.020499999999998</c:v>
                </c:pt>
                <c:pt idx="15347">
                  <c:v>-81.018500000000003</c:v>
                </c:pt>
                <c:pt idx="15348">
                  <c:v>-81.016500000000008</c:v>
                </c:pt>
                <c:pt idx="15349">
                  <c:v>-81.014499999999998</c:v>
                </c:pt>
                <c:pt idx="15350">
                  <c:v>-81.012500000000003</c:v>
                </c:pt>
                <c:pt idx="15351">
                  <c:v>-81.010500000000008</c:v>
                </c:pt>
                <c:pt idx="15352">
                  <c:v>-81.008499999999998</c:v>
                </c:pt>
                <c:pt idx="15353">
                  <c:v>-81.006500000000003</c:v>
                </c:pt>
                <c:pt idx="15354">
                  <c:v>-81.004500000000007</c:v>
                </c:pt>
                <c:pt idx="15355">
                  <c:v>-81.002499999999998</c:v>
                </c:pt>
                <c:pt idx="15356">
                  <c:v>-81.000500000000002</c:v>
                </c:pt>
                <c:pt idx="15357">
                  <c:v>-80.998500000000007</c:v>
                </c:pt>
                <c:pt idx="15358">
                  <c:v>-80.996499999999997</c:v>
                </c:pt>
                <c:pt idx="15359">
                  <c:v>-80.994500000000002</c:v>
                </c:pt>
                <c:pt idx="15360">
                  <c:v>-80.992500000000007</c:v>
                </c:pt>
                <c:pt idx="15361">
                  <c:v>-80.990499999999997</c:v>
                </c:pt>
                <c:pt idx="15362">
                  <c:v>-80.988500000000002</c:v>
                </c:pt>
                <c:pt idx="15363">
                  <c:v>-80.986500000000007</c:v>
                </c:pt>
                <c:pt idx="15364">
                  <c:v>-80.984499999999997</c:v>
                </c:pt>
                <c:pt idx="15365">
                  <c:v>-80.982500000000002</c:v>
                </c:pt>
                <c:pt idx="15366">
                  <c:v>-80.980500000000006</c:v>
                </c:pt>
                <c:pt idx="15367">
                  <c:v>-80.978499999999997</c:v>
                </c:pt>
                <c:pt idx="15368">
                  <c:v>-80.976500000000001</c:v>
                </c:pt>
                <c:pt idx="15369">
                  <c:v>-80.974500000000006</c:v>
                </c:pt>
                <c:pt idx="15370">
                  <c:v>-80.972500000000011</c:v>
                </c:pt>
                <c:pt idx="15371">
                  <c:v>-80.970500000000001</c:v>
                </c:pt>
                <c:pt idx="15372">
                  <c:v>-80.968500000000006</c:v>
                </c:pt>
                <c:pt idx="15373">
                  <c:v>-80.966500000000011</c:v>
                </c:pt>
                <c:pt idx="15374">
                  <c:v>-80.964500000000001</c:v>
                </c:pt>
                <c:pt idx="15375">
                  <c:v>-80.962500000000006</c:v>
                </c:pt>
                <c:pt idx="15376">
                  <c:v>-80.96050000000001</c:v>
                </c:pt>
                <c:pt idx="15377">
                  <c:v>-80.958500000000001</c:v>
                </c:pt>
                <c:pt idx="15378">
                  <c:v>-80.956500000000005</c:v>
                </c:pt>
                <c:pt idx="15379">
                  <c:v>-80.95450000000001</c:v>
                </c:pt>
                <c:pt idx="15380">
                  <c:v>-80.952500000000001</c:v>
                </c:pt>
                <c:pt idx="15381">
                  <c:v>-80.950500000000005</c:v>
                </c:pt>
                <c:pt idx="15382">
                  <c:v>-80.94850000000001</c:v>
                </c:pt>
                <c:pt idx="15383">
                  <c:v>-80.946500000000015</c:v>
                </c:pt>
                <c:pt idx="15384">
                  <c:v>-80.944500000000005</c:v>
                </c:pt>
                <c:pt idx="15385">
                  <c:v>-80.94250000000001</c:v>
                </c:pt>
                <c:pt idx="15386">
                  <c:v>-80.940500000000014</c:v>
                </c:pt>
                <c:pt idx="15387">
                  <c:v>-80.938500000000005</c:v>
                </c:pt>
                <c:pt idx="15388">
                  <c:v>-80.936500000000009</c:v>
                </c:pt>
                <c:pt idx="15389">
                  <c:v>-80.934500000000014</c:v>
                </c:pt>
                <c:pt idx="15390">
                  <c:v>-80.932500000000005</c:v>
                </c:pt>
                <c:pt idx="15391">
                  <c:v>-80.930500000000009</c:v>
                </c:pt>
                <c:pt idx="15392">
                  <c:v>-80.928500000000014</c:v>
                </c:pt>
                <c:pt idx="15393">
                  <c:v>-80.926500000000004</c:v>
                </c:pt>
                <c:pt idx="15394">
                  <c:v>-80.924500000000009</c:v>
                </c:pt>
                <c:pt idx="15395">
                  <c:v>-80.922500000000014</c:v>
                </c:pt>
                <c:pt idx="15396">
                  <c:v>-80.920500000000004</c:v>
                </c:pt>
                <c:pt idx="15397">
                  <c:v>-80.918500000000009</c:v>
                </c:pt>
                <c:pt idx="15398">
                  <c:v>-80.916500000000013</c:v>
                </c:pt>
                <c:pt idx="15399">
                  <c:v>-80.914500000000004</c:v>
                </c:pt>
                <c:pt idx="15400">
                  <c:v>-80.912500000000009</c:v>
                </c:pt>
                <c:pt idx="15401">
                  <c:v>-80.910500000000013</c:v>
                </c:pt>
                <c:pt idx="15402">
                  <c:v>-80.908500000000004</c:v>
                </c:pt>
                <c:pt idx="15403">
                  <c:v>-80.906500000000008</c:v>
                </c:pt>
                <c:pt idx="15404">
                  <c:v>-80.904500000000013</c:v>
                </c:pt>
                <c:pt idx="15405">
                  <c:v>-80.902500000000003</c:v>
                </c:pt>
                <c:pt idx="15406">
                  <c:v>-80.900500000000008</c:v>
                </c:pt>
                <c:pt idx="15407">
                  <c:v>-80.898500000000013</c:v>
                </c:pt>
                <c:pt idx="15408">
                  <c:v>-80.896500000000003</c:v>
                </c:pt>
                <c:pt idx="15409">
                  <c:v>-80.894500000000008</c:v>
                </c:pt>
                <c:pt idx="15410">
                  <c:v>-80.892500000000013</c:v>
                </c:pt>
                <c:pt idx="15411">
                  <c:v>-80.890500000000003</c:v>
                </c:pt>
                <c:pt idx="15412">
                  <c:v>-80.888500000000008</c:v>
                </c:pt>
                <c:pt idx="15413">
                  <c:v>-80.886500000000012</c:v>
                </c:pt>
                <c:pt idx="15414">
                  <c:v>-80.884500000000003</c:v>
                </c:pt>
                <c:pt idx="15415">
                  <c:v>-80.882500000000007</c:v>
                </c:pt>
                <c:pt idx="15416">
                  <c:v>-80.880500000000012</c:v>
                </c:pt>
                <c:pt idx="15417">
                  <c:v>-80.878500000000003</c:v>
                </c:pt>
                <c:pt idx="15418">
                  <c:v>-80.876500000000007</c:v>
                </c:pt>
                <c:pt idx="15419">
                  <c:v>-80.874500000000012</c:v>
                </c:pt>
                <c:pt idx="15420">
                  <c:v>-80.872500000000002</c:v>
                </c:pt>
                <c:pt idx="15421">
                  <c:v>-80.870500000000007</c:v>
                </c:pt>
                <c:pt idx="15422">
                  <c:v>-80.868500000000012</c:v>
                </c:pt>
                <c:pt idx="15423">
                  <c:v>-80.866500000000002</c:v>
                </c:pt>
                <c:pt idx="15424">
                  <c:v>-80.864500000000007</c:v>
                </c:pt>
                <c:pt idx="15425">
                  <c:v>-80.862500000000011</c:v>
                </c:pt>
                <c:pt idx="15426">
                  <c:v>-80.860500000000002</c:v>
                </c:pt>
                <c:pt idx="15427">
                  <c:v>-80.858500000000006</c:v>
                </c:pt>
                <c:pt idx="15428">
                  <c:v>-80.856500000000011</c:v>
                </c:pt>
                <c:pt idx="15429">
                  <c:v>-80.854500000000002</c:v>
                </c:pt>
                <c:pt idx="15430">
                  <c:v>-80.852500000000006</c:v>
                </c:pt>
                <c:pt idx="15431">
                  <c:v>-80.850500000000011</c:v>
                </c:pt>
                <c:pt idx="15432">
                  <c:v>-80.848500000000001</c:v>
                </c:pt>
                <c:pt idx="15433">
                  <c:v>-80.846500000000006</c:v>
                </c:pt>
                <c:pt idx="15434">
                  <c:v>-80.844500000000011</c:v>
                </c:pt>
                <c:pt idx="15435">
                  <c:v>-80.842500000000001</c:v>
                </c:pt>
                <c:pt idx="15436">
                  <c:v>-80.840500000000006</c:v>
                </c:pt>
                <c:pt idx="15437">
                  <c:v>-80.83850000000001</c:v>
                </c:pt>
                <c:pt idx="15438">
                  <c:v>-80.836500000000001</c:v>
                </c:pt>
                <c:pt idx="15439">
                  <c:v>-80.834500000000006</c:v>
                </c:pt>
                <c:pt idx="15440">
                  <c:v>-80.83250000000001</c:v>
                </c:pt>
                <c:pt idx="15441">
                  <c:v>-80.830500000000001</c:v>
                </c:pt>
                <c:pt idx="15442">
                  <c:v>-80.828500000000005</c:v>
                </c:pt>
                <c:pt idx="15443">
                  <c:v>-80.82650000000001</c:v>
                </c:pt>
                <c:pt idx="15444">
                  <c:v>-80.8245</c:v>
                </c:pt>
                <c:pt idx="15445">
                  <c:v>-80.822500000000005</c:v>
                </c:pt>
                <c:pt idx="15446">
                  <c:v>-80.82050000000001</c:v>
                </c:pt>
                <c:pt idx="15447">
                  <c:v>-80.8185</c:v>
                </c:pt>
                <c:pt idx="15448">
                  <c:v>-80.816500000000005</c:v>
                </c:pt>
                <c:pt idx="15449">
                  <c:v>-80.81450000000001</c:v>
                </c:pt>
                <c:pt idx="15450">
                  <c:v>-80.8125</c:v>
                </c:pt>
                <c:pt idx="15451">
                  <c:v>-80.810500000000005</c:v>
                </c:pt>
                <c:pt idx="15452">
                  <c:v>-80.808500000000009</c:v>
                </c:pt>
                <c:pt idx="15453">
                  <c:v>-80.8065</c:v>
                </c:pt>
                <c:pt idx="15454">
                  <c:v>-80.804500000000004</c:v>
                </c:pt>
                <c:pt idx="15455">
                  <c:v>-80.802500000000009</c:v>
                </c:pt>
                <c:pt idx="15456">
                  <c:v>-80.8005</c:v>
                </c:pt>
                <c:pt idx="15457">
                  <c:v>-80.798500000000004</c:v>
                </c:pt>
                <c:pt idx="15458">
                  <c:v>-80.796500000000009</c:v>
                </c:pt>
                <c:pt idx="15459">
                  <c:v>-80.794499999999999</c:v>
                </c:pt>
                <c:pt idx="15460">
                  <c:v>-80.792500000000004</c:v>
                </c:pt>
                <c:pt idx="15461">
                  <c:v>-80.790500000000009</c:v>
                </c:pt>
                <c:pt idx="15462">
                  <c:v>-80.788499999999999</c:v>
                </c:pt>
                <c:pt idx="15463">
                  <c:v>-80.786500000000004</c:v>
                </c:pt>
                <c:pt idx="15464">
                  <c:v>-80.784500000000008</c:v>
                </c:pt>
                <c:pt idx="15465">
                  <c:v>-80.782499999999999</c:v>
                </c:pt>
                <c:pt idx="15466">
                  <c:v>-80.780500000000004</c:v>
                </c:pt>
                <c:pt idx="15467">
                  <c:v>-80.778500000000008</c:v>
                </c:pt>
                <c:pt idx="15468">
                  <c:v>-80.776499999999999</c:v>
                </c:pt>
                <c:pt idx="15469">
                  <c:v>-80.774500000000003</c:v>
                </c:pt>
                <c:pt idx="15470">
                  <c:v>-80.772500000000008</c:v>
                </c:pt>
                <c:pt idx="15471">
                  <c:v>-80.770499999999998</c:v>
                </c:pt>
                <c:pt idx="15472">
                  <c:v>-80.768500000000003</c:v>
                </c:pt>
                <c:pt idx="15473">
                  <c:v>-80.766500000000008</c:v>
                </c:pt>
                <c:pt idx="15474">
                  <c:v>-80.764499999999998</c:v>
                </c:pt>
                <c:pt idx="15475">
                  <c:v>-80.762500000000003</c:v>
                </c:pt>
                <c:pt idx="15476">
                  <c:v>-80.760500000000008</c:v>
                </c:pt>
                <c:pt idx="15477">
                  <c:v>-80.758499999999998</c:v>
                </c:pt>
                <c:pt idx="15478">
                  <c:v>-80.756500000000003</c:v>
                </c:pt>
                <c:pt idx="15479">
                  <c:v>-80.754500000000007</c:v>
                </c:pt>
                <c:pt idx="15480">
                  <c:v>-80.752499999999998</c:v>
                </c:pt>
                <c:pt idx="15481">
                  <c:v>-80.750500000000002</c:v>
                </c:pt>
                <c:pt idx="15482">
                  <c:v>-80.748500000000007</c:v>
                </c:pt>
                <c:pt idx="15483">
                  <c:v>-80.746499999999997</c:v>
                </c:pt>
                <c:pt idx="15484">
                  <c:v>-80.744500000000002</c:v>
                </c:pt>
                <c:pt idx="15485">
                  <c:v>-80.742500000000007</c:v>
                </c:pt>
                <c:pt idx="15486">
                  <c:v>-80.740499999999997</c:v>
                </c:pt>
                <c:pt idx="15487">
                  <c:v>-80.738500000000002</c:v>
                </c:pt>
                <c:pt idx="15488">
                  <c:v>-80.736500000000007</c:v>
                </c:pt>
                <c:pt idx="15489">
                  <c:v>-80.734499999999997</c:v>
                </c:pt>
                <c:pt idx="15490">
                  <c:v>-80.732500000000002</c:v>
                </c:pt>
                <c:pt idx="15491">
                  <c:v>-80.730500000000006</c:v>
                </c:pt>
                <c:pt idx="15492">
                  <c:v>-80.728499999999997</c:v>
                </c:pt>
                <c:pt idx="15493">
                  <c:v>-80.726500000000001</c:v>
                </c:pt>
                <c:pt idx="15494">
                  <c:v>-80.724500000000006</c:v>
                </c:pt>
                <c:pt idx="15495">
                  <c:v>-80.722500000000011</c:v>
                </c:pt>
                <c:pt idx="15496">
                  <c:v>-80.720500000000001</c:v>
                </c:pt>
                <c:pt idx="15497">
                  <c:v>-80.718500000000006</c:v>
                </c:pt>
                <c:pt idx="15498">
                  <c:v>-80.716500000000011</c:v>
                </c:pt>
                <c:pt idx="15499">
                  <c:v>-80.714500000000001</c:v>
                </c:pt>
                <c:pt idx="15500">
                  <c:v>-80.712500000000006</c:v>
                </c:pt>
                <c:pt idx="15501">
                  <c:v>-80.71050000000001</c:v>
                </c:pt>
                <c:pt idx="15502">
                  <c:v>-80.708500000000001</c:v>
                </c:pt>
                <c:pt idx="15503">
                  <c:v>-80.706500000000005</c:v>
                </c:pt>
                <c:pt idx="15504">
                  <c:v>-80.70450000000001</c:v>
                </c:pt>
                <c:pt idx="15505">
                  <c:v>-80.702500000000001</c:v>
                </c:pt>
                <c:pt idx="15506">
                  <c:v>-80.700500000000005</c:v>
                </c:pt>
                <c:pt idx="15507">
                  <c:v>-80.69850000000001</c:v>
                </c:pt>
                <c:pt idx="15508">
                  <c:v>-80.696500000000015</c:v>
                </c:pt>
                <c:pt idx="15509">
                  <c:v>-80.694500000000005</c:v>
                </c:pt>
                <c:pt idx="15510">
                  <c:v>-80.69250000000001</c:v>
                </c:pt>
                <c:pt idx="15511">
                  <c:v>-80.690500000000014</c:v>
                </c:pt>
                <c:pt idx="15512">
                  <c:v>-80.688500000000005</c:v>
                </c:pt>
                <c:pt idx="15513">
                  <c:v>-80.686500000000009</c:v>
                </c:pt>
                <c:pt idx="15514">
                  <c:v>-80.684500000000014</c:v>
                </c:pt>
                <c:pt idx="15515">
                  <c:v>-80.682500000000005</c:v>
                </c:pt>
                <c:pt idx="15516">
                  <c:v>-80.680500000000009</c:v>
                </c:pt>
                <c:pt idx="15517">
                  <c:v>-80.678500000000014</c:v>
                </c:pt>
                <c:pt idx="15518">
                  <c:v>-80.676500000000004</c:v>
                </c:pt>
                <c:pt idx="15519">
                  <c:v>-80.674500000000009</c:v>
                </c:pt>
                <c:pt idx="15520">
                  <c:v>-80.672500000000014</c:v>
                </c:pt>
                <c:pt idx="15521">
                  <c:v>-80.670500000000004</c:v>
                </c:pt>
                <c:pt idx="15522">
                  <c:v>-80.668500000000009</c:v>
                </c:pt>
                <c:pt idx="15523">
                  <c:v>-80.666500000000013</c:v>
                </c:pt>
                <c:pt idx="15524">
                  <c:v>-80.664500000000004</c:v>
                </c:pt>
                <c:pt idx="15525">
                  <c:v>-80.662500000000009</c:v>
                </c:pt>
                <c:pt idx="15526">
                  <c:v>-80.660500000000013</c:v>
                </c:pt>
                <c:pt idx="15527">
                  <c:v>-80.658500000000004</c:v>
                </c:pt>
                <c:pt idx="15528">
                  <c:v>-80.656500000000008</c:v>
                </c:pt>
                <c:pt idx="15529">
                  <c:v>-80.654500000000013</c:v>
                </c:pt>
                <c:pt idx="15530">
                  <c:v>-80.652500000000003</c:v>
                </c:pt>
                <c:pt idx="15531">
                  <c:v>-80.650500000000008</c:v>
                </c:pt>
                <c:pt idx="15532">
                  <c:v>-80.648500000000013</c:v>
                </c:pt>
                <c:pt idx="15533">
                  <c:v>-80.646500000000003</c:v>
                </c:pt>
                <c:pt idx="15534">
                  <c:v>-80.644500000000008</c:v>
                </c:pt>
                <c:pt idx="15535">
                  <c:v>-80.642500000000013</c:v>
                </c:pt>
                <c:pt idx="15536">
                  <c:v>-80.640500000000003</c:v>
                </c:pt>
                <c:pt idx="15537">
                  <c:v>-80.638500000000008</c:v>
                </c:pt>
                <c:pt idx="15538">
                  <c:v>-80.636500000000012</c:v>
                </c:pt>
                <c:pt idx="15539">
                  <c:v>-80.634500000000003</c:v>
                </c:pt>
                <c:pt idx="15540">
                  <c:v>-80.632500000000007</c:v>
                </c:pt>
                <c:pt idx="15541">
                  <c:v>-80.630500000000012</c:v>
                </c:pt>
                <c:pt idx="15542">
                  <c:v>-80.628500000000003</c:v>
                </c:pt>
                <c:pt idx="15543">
                  <c:v>-80.626500000000007</c:v>
                </c:pt>
                <c:pt idx="15544">
                  <c:v>-80.624500000000012</c:v>
                </c:pt>
                <c:pt idx="15545">
                  <c:v>-80.622500000000002</c:v>
                </c:pt>
                <c:pt idx="15546">
                  <c:v>-80.620500000000007</c:v>
                </c:pt>
                <c:pt idx="15547">
                  <c:v>-80.618500000000012</c:v>
                </c:pt>
                <c:pt idx="15548">
                  <c:v>-80.616500000000002</c:v>
                </c:pt>
                <c:pt idx="15549">
                  <c:v>-80.614500000000007</c:v>
                </c:pt>
                <c:pt idx="15550">
                  <c:v>-80.612500000000011</c:v>
                </c:pt>
                <c:pt idx="15551">
                  <c:v>-80.610500000000002</c:v>
                </c:pt>
                <c:pt idx="15552">
                  <c:v>-80.608500000000006</c:v>
                </c:pt>
                <c:pt idx="15553">
                  <c:v>-80.606500000000011</c:v>
                </c:pt>
                <c:pt idx="15554">
                  <c:v>-80.604500000000002</c:v>
                </c:pt>
                <c:pt idx="15555">
                  <c:v>-80.602500000000006</c:v>
                </c:pt>
                <c:pt idx="15556">
                  <c:v>-80.600500000000011</c:v>
                </c:pt>
                <c:pt idx="15557">
                  <c:v>-80.598500000000001</c:v>
                </c:pt>
                <c:pt idx="15558">
                  <c:v>-80.596500000000006</c:v>
                </c:pt>
                <c:pt idx="15559">
                  <c:v>-80.594500000000011</c:v>
                </c:pt>
                <c:pt idx="15560">
                  <c:v>-80.592500000000001</c:v>
                </c:pt>
                <c:pt idx="15561">
                  <c:v>-80.590500000000006</c:v>
                </c:pt>
                <c:pt idx="15562">
                  <c:v>-80.58850000000001</c:v>
                </c:pt>
                <c:pt idx="15563">
                  <c:v>-80.586500000000001</c:v>
                </c:pt>
                <c:pt idx="15564">
                  <c:v>-80.584500000000006</c:v>
                </c:pt>
                <c:pt idx="15565">
                  <c:v>-80.58250000000001</c:v>
                </c:pt>
                <c:pt idx="15566">
                  <c:v>-80.580500000000001</c:v>
                </c:pt>
                <c:pt idx="15567">
                  <c:v>-80.578500000000005</c:v>
                </c:pt>
                <c:pt idx="15568">
                  <c:v>-80.57650000000001</c:v>
                </c:pt>
                <c:pt idx="15569">
                  <c:v>-80.5745</c:v>
                </c:pt>
                <c:pt idx="15570">
                  <c:v>-80.572500000000005</c:v>
                </c:pt>
                <c:pt idx="15571">
                  <c:v>-80.57050000000001</c:v>
                </c:pt>
                <c:pt idx="15572">
                  <c:v>-80.5685</c:v>
                </c:pt>
                <c:pt idx="15573">
                  <c:v>-80.566500000000005</c:v>
                </c:pt>
                <c:pt idx="15574">
                  <c:v>-80.56450000000001</c:v>
                </c:pt>
                <c:pt idx="15575">
                  <c:v>-80.5625</c:v>
                </c:pt>
                <c:pt idx="15576">
                  <c:v>-80.560500000000005</c:v>
                </c:pt>
                <c:pt idx="15577">
                  <c:v>-80.558500000000009</c:v>
                </c:pt>
                <c:pt idx="15578">
                  <c:v>-80.5565</c:v>
                </c:pt>
                <c:pt idx="15579">
                  <c:v>-80.554500000000004</c:v>
                </c:pt>
                <c:pt idx="15580">
                  <c:v>-80.552500000000009</c:v>
                </c:pt>
                <c:pt idx="15581">
                  <c:v>-80.5505</c:v>
                </c:pt>
                <c:pt idx="15582">
                  <c:v>-80.548500000000004</c:v>
                </c:pt>
                <c:pt idx="15583">
                  <c:v>-80.546500000000009</c:v>
                </c:pt>
                <c:pt idx="15584">
                  <c:v>-80.544499999999999</c:v>
                </c:pt>
                <c:pt idx="15585">
                  <c:v>-80.542500000000004</c:v>
                </c:pt>
                <c:pt idx="15586">
                  <c:v>-80.540500000000009</c:v>
                </c:pt>
                <c:pt idx="15587">
                  <c:v>-80.538499999999999</c:v>
                </c:pt>
                <c:pt idx="15588">
                  <c:v>-80.536500000000004</c:v>
                </c:pt>
                <c:pt idx="15589">
                  <c:v>-80.534500000000008</c:v>
                </c:pt>
                <c:pt idx="15590">
                  <c:v>-80.532499999999999</c:v>
                </c:pt>
                <c:pt idx="15591">
                  <c:v>-80.530500000000004</c:v>
                </c:pt>
                <c:pt idx="15592">
                  <c:v>-80.528500000000008</c:v>
                </c:pt>
                <c:pt idx="15593">
                  <c:v>-80.526499999999999</c:v>
                </c:pt>
                <c:pt idx="15594">
                  <c:v>-80.524500000000003</c:v>
                </c:pt>
                <c:pt idx="15595">
                  <c:v>-80.522500000000008</c:v>
                </c:pt>
                <c:pt idx="15596">
                  <c:v>-80.520499999999998</c:v>
                </c:pt>
                <c:pt idx="15597">
                  <c:v>-80.518500000000003</c:v>
                </c:pt>
                <c:pt idx="15598">
                  <c:v>-80.516500000000008</c:v>
                </c:pt>
                <c:pt idx="15599">
                  <c:v>-80.514499999999998</c:v>
                </c:pt>
                <c:pt idx="15600">
                  <c:v>-80.512500000000003</c:v>
                </c:pt>
                <c:pt idx="15601">
                  <c:v>-80.510500000000008</c:v>
                </c:pt>
                <c:pt idx="15602">
                  <c:v>-80.508499999999998</c:v>
                </c:pt>
                <c:pt idx="15603">
                  <c:v>-80.506500000000003</c:v>
                </c:pt>
                <c:pt idx="15604">
                  <c:v>-80.504500000000007</c:v>
                </c:pt>
                <c:pt idx="15605">
                  <c:v>-80.502499999999998</c:v>
                </c:pt>
                <c:pt idx="15606">
                  <c:v>-80.500500000000002</c:v>
                </c:pt>
                <c:pt idx="15607">
                  <c:v>-80.498500000000007</c:v>
                </c:pt>
                <c:pt idx="15608">
                  <c:v>-80.496499999999997</c:v>
                </c:pt>
                <c:pt idx="15609">
                  <c:v>-80.494500000000002</c:v>
                </c:pt>
                <c:pt idx="15610">
                  <c:v>-80.492500000000007</c:v>
                </c:pt>
                <c:pt idx="15611">
                  <c:v>-80.490499999999997</c:v>
                </c:pt>
                <c:pt idx="15612">
                  <c:v>-80.488500000000002</c:v>
                </c:pt>
                <c:pt idx="15613">
                  <c:v>-80.486500000000007</c:v>
                </c:pt>
                <c:pt idx="15614">
                  <c:v>-80.484499999999997</c:v>
                </c:pt>
                <c:pt idx="15615">
                  <c:v>-80.482500000000002</c:v>
                </c:pt>
                <c:pt idx="15616">
                  <c:v>-80.480500000000006</c:v>
                </c:pt>
                <c:pt idx="15617">
                  <c:v>-80.478499999999997</c:v>
                </c:pt>
                <c:pt idx="15618">
                  <c:v>-80.476500000000001</c:v>
                </c:pt>
                <c:pt idx="15619">
                  <c:v>-80.474500000000006</c:v>
                </c:pt>
                <c:pt idx="15620">
                  <c:v>-80.472500000000011</c:v>
                </c:pt>
                <c:pt idx="15621">
                  <c:v>-80.470500000000001</c:v>
                </c:pt>
                <c:pt idx="15622">
                  <c:v>-80.468500000000006</c:v>
                </c:pt>
                <c:pt idx="15623">
                  <c:v>-80.466500000000011</c:v>
                </c:pt>
                <c:pt idx="15624">
                  <c:v>-80.464500000000001</c:v>
                </c:pt>
                <c:pt idx="15625">
                  <c:v>-80.462500000000006</c:v>
                </c:pt>
                <c:pt idx="15626">
                  <c:v>-80.46050000000001</c:v>
                </c:pt>
                <c:pt idx="15627">
                  <c:v>-80.458500000000001</c:v>
                </c:pt>
                <c:pt idx="15628">
                  <c:v>-80.456500000000005</c:v>
                </c:pt>
                <c:pt idx="15629">
                  <c:v>-80.45450000000001</c:v>
                </c:pt>
                <c:pt idx="15630">
                  <c:v>-80.452500000000001</c:v>
                </c:pt>
                <c:pt idx="15631">
                  <c:v>-80.450500000000005</c:v>
                </c:pt>
                <c:pt idx="15632">
                  <c:v>-80.44850000000001</c:v>
                </c:pt>
                <c:pt idx="15633">
                  <c:v>-80.446500000000015</c:v>
                </c:pt>
                <c:pt idx="15634">
                  <c:v>-80.444500000000005</c:v>
                </c:pt>
                <c:pt idx="15635">
                  <c:v>-80.44250000000001</c:v>
                </c:pt>
                <c:pt idx="15636">
                  <c:v>-80.440500000000014</c:v>
                </c:pt>
                <c:pt idx="15637">
                  <c:v>-80.438500000000005</c:v>
                </c:pt>
                <c:pt idx="15638">
                  <c:v>-80.436500000000009</c:v>
                </c:pt>
                <c:pt idx="15639">
                  <c:v>-80.434500000000014</c:v>
                </c:pt>
                <c:pt idx="15640">
                  <c:v>-80.432500000000005</c:v>
                </c:pt>
                <c:pt idx="15641">
                  <c:v>-80.430500000000009</c:v>
                </c:pt>
                <c:pt idx="15642">
                  <c:v>-80.428500000000014</c:v>
                </c:pt>
                <c:pt idx="15643">
                  <c:v>-80.426500000000004</c:v>
                </c:pt>
                <c:pt idx="15644">
                  <c:v>-80.424500000000009</c:v>
                </c:pt>
                <c:pt idx="15645">
                  <c:v>-80.422500000000014</c:v>
                </c:pt>
                <c:pt idx="15646">
                  <c:v>-80.420500000000004</c:v>
                </c:pt>
                <c:pt idx="15647">
                  <c:v>-80.418500000000009</c:v>
                </c:pt>
                <c:pt idx="15648">
                  <c:v>-80.416500000000013</c:v>
                </c:pt>
                <c:pt idx="15649">
                  <c:v>-80.414500000000004</c:v>
                </c:pt>
                <c:pt idx="15650">
                  <c:v>-80.412500000000009</c:v>
                </c:pt>
                <c:pt idx="15651">
                  <c:v>-80.410500000000013</c:v>
                </c:pt>
                <c:pt idx="15652">
                  <c:v>-80.408500000000004</c:v>
                </c:pt>
                <c:pt idx="15653">
                  <c:v>-80.406500000000008</c:v>
                </c:pt>
                <c:pt idx="15654">
                  <c:v>-80.404500000000013</c:v>
                </c:pt>
                <c:pt idx="15655">
                  <c:v>-80.402500000000003</c:v>
                </c:pt>
                <c:pt idx="15656">
                  <c:v>-80.400500000000008</c:v>
                </c:pt>
                <c:pt idx="15657">
                  <c:v>-80.398500000000013</c:v>
                </c:pt>
                <c:pt idx="15658">
                  <c:v>-80.396500000000003</c:v>
                </c:pt>
                <c:pt idx="15659">
                  <c:v>-80.394500000000008</c:v>
                </c:pt>
                <c:pt idx="15660">
                  <c:v>-80.392500000000013</c:v>
                </c:pt>
                <c:pt idx="15661">
                  <c:v>-80.390500000000003</c:v>
                </c:pt>
                <c:pt idx="15662">
                  <c:v>-80.388500000000008</c:v>
                </c:pt>
                <c:pt idx="15663">
                  <c:v>-80.386500000000012</c:v>
                </c:pt>
                <c:pt idx="15664">
                  <c:v>-80.384500000000003</c:v>
                </c:pt>
                <c:pt idx="15665">
                  <c:v>-80.382500000000007</c:v>
                </c:pt>
                <c:pt idx="15666">
                  <c:v>-80.380500000000012</c:v>
                </c:pt>
                <c:pt idx="15667">
                  <c:v>-80.378500000000003</c:v>
                </c:pt>
                <c:pt idx="15668">
                  <c:v>-80.376500000000007</c:v>
                </c:pt>
                <c:pt idx="15669">
                  <c:v>-80.374500000000012</c:v>
                </c:pt>
                <c:pt idx="15670">
                  <c:v>-80.372500000000002</c:v>
                </c:pt>
                <c:pt idx="15671">
                  <c:v>-80.370500000000007</c:v>
                </c:pt>
                <c:pt idx="15672">
                  <c:v>-80.368500000000012</c:v>
                </c:pt>
                <c:pt idx="15673">
                  <c:v>-80.366500000000002</c:v>
                </c:pt>
                <c:pt idx="15674">
                  <c:v>-80.364500000000007</c:v>
                </c:pt>
                <c:pt idx="15675">
                  <c:v>-80.362500000000011</c:v>
                </c:pt>
                <c:pt idx="15676">
                  <c:v>-80.360500000000002</c:v>
                </c:pt>
                <c:pt idx="15677">
                  <c:v>-80.358500000000006</c:v>
                </c:pt>
                <c:pt idx="15678">
                  <c:v>-80.356500000000011</c:v>
                </c:pt>
                <c:pt idx="15679">
                  <c:v>-80.354500000000002</c:v>
                </c:pt>
                <c:pt idx="15680">
                  <c:v>-80.352500000000006</c:v>
                </c:pt>
                <c:pt idx="15681">
                  <c:v>-80.350500000000011</c:v>
                </c:pt>
                <c:pt idx="15682">
                  <c:v>-80.348500000000001</c:v>
                </c:pt>
                <c:pt idx="15683">
                  <c:v>-80.346500000000006</c:v>
                </c:pt>
                <c:pt idx="15684">
                  <c:v>-80.344500000000011</c:v>
                </c:pt>
                <c:pt idx="15685">
                  <c:v>-80.342500000000001</c:v>
                </c:pt>
                <c:pt idx="15686">
                  <c:v>-80.340500000000006</c:v>
                </c:pt>
                <c:pt idx="15687">
                  <c:v>-80.33850000000001</c:v>
                </c:pt>
                <c:pt idx="15688">
                  <c:v>-80.336500000000001</c:v>
                </c:pt>
                <c:pt idx="15689">
                  <c:v>-80.334500000000006</c:v>
                </c:pt>
                <c:pt idx="15690">
                  <c:v>-80.33250000000001</c:v>
                </c:pt>
                <c:pt idx="15691">
                  <c:v>-80.330500000000001</c:v>
                </c:pt>
                <c:pt idx="15692">
                  <c:v>-80.328500000000005</c:v>
                </c:pt>
                <c:pt idx="15693">
                  <c:v>-80.32650000000001</c:v>
                </c:pt>
                <c:pt idx="15694">
                  <c:v>-80.3245</c:v>
                </c:pt>
                <c:pt idx="15695">
                  <c:v>-80.322500000000005</c:v>
                </c:pt>
                <c:pt idx="15696">
                  <c:v>-80.32050000000001</c:v>
                </c:pt>
                <c:pt idx="15697">
                  <c:v>-80.3185</c:v>
                </c:pt>
                <c:pt idx="15698">
                  <c:v>-80.316500000000005</c:v>
                </c:pt>
                <c:pt idx="15699">
                  <c:v>-80.31450000000001</c:v>
                </c:pt>
                <c:pt idx="15700">
                  <c:v>-80.3125</c:v>
                </c:pt>
                <c:pt idx="15701">
                  <c:v>-80.310500000000005</c:v>
                </c:pt>
                <c:pt idx="15702">
                  <c:v>-80.308500000000009</c:v>
                </c:pt>
                <c:pt idx="15703">
                  <c:v>-80.3065</c:v>
                </c:pt>
                <c:pt idx="15704">
                  <c:v>-80.304500000000004</c:v>
                </c:pt>
                <c:pt idx="15705">
                  <c:v>-80.302500000000009</c:v>
                </c:pt>
                <c:pt idx="15706">
                  <c:v>-80.3005</c:v>
                </c:pt>
                <c:pt idx="15707">
                  <c:v>-80.298500000000004</c:v>
                </c:pt>
                <c:pt idx="15708">
                  <c:v>-80.296500000000009</c:v>
                </c:pt>
                <c:pt idx="15709">
                  <c:v>-80.294499999999999</c:v>
                </c:pt>
                <c:pt idx="15710">
                  <c:v>-80.292500000000004</c:v>
                </c:pt>
                <c:pt idx="15711">
                  <c:v>-80.290500000000009</c:v>
                </c:pt>
                <c:pt idx="15712">
                  <c:v>-80.288499999999999</c:v>
                </c:pt>
                <c:pt idx="15713">
                  <c:v>-80.286500000000004</c:v>
                </c:pt>
                <c:pt idx="15714">
                  <c:v>-80.284500000000008</c:v>
                </c:pt>
                <c:pt idx="15715">
                  <c:v>-80.282499999999999</c:v>
                </c:pt>
                <c:pt idx="15716">
                  <c:v>-80.280500000000004</c:v>
                </c:pt>
                <c:pt idx="15717">
                  <c:v>-80.278500000000008</c:v>
                </c:pt>
                <c:pt idx="15718">
                  <c:v>-80.276499999999999</c:v>
                </c:pt>
                <c:pt idx="15719">
                  <c:v>-80.274500000000003</c:v>
                </c:pt>
                <c:pt idx="15720">
                  <c:v>-80.272500000000008</c:v>
                </c:pt>
                <c:pt idx="15721">
                  <c:v>-80.270499999999998</c:v>
                </c:pt>
                <c:pt idx="15722">
                  <c:v>-80.268500000000003</c:v>
                </c:pt>
                <c:pt idx="15723">
                  <c:v>-80.266500000000008</c:v>
                </c:pt>
                <c:pt idx="15724">
                  <c:v>-80.264499999999998</c:v>
                </c:pt>
                <c:pt idx="15725">
                  <c:v>-80.262500000000003</c:v>
                </c:pt>
                <c:pt idx="15726">
                  <c:v>-80.260500000000008</c:v>
                </c:pt>
                <c:pt idx="15727">
                  <c:v>-80.258499999999998</c:v>
                </c:pt>
                <c:pt idx="15728">
                  <c:v>-80.256500000000003</c:v>
                </c:pt>
                <c:pt idx="15729">
                  <c:v>-80.254500000000007</c:v>
                </c:pt>
                <c:pt idx="15730">
                  <c:v>-80.252499999999998</c:v>
                </c:pt>
                <c:pt idx="15731">
                  <c:v>-80.250500000000002</c:v>
                </c:pt>
                <c:pt idx="15732">
                  <c:v>-80.248500000000007</c:v>
                </c:pt>
                <c:pt idx="15733">
                  <c:v>-80.246499999999997</c:v>
                </c:pt>
                <c:pt idx="15734">
                  <c:v>-80.244500000000002</c:v>
                </c:pt>
                <c:pt idx="15735">
                  <c:v>-80.242500000000007</c:v>
                </c:pt>
                <c:pt idx="15736">
                  <c:v>-80.240499999999997</c:v>
                </c:pt>
                <c:pt idx="15737">
                  <c:v>-80.238500000000002</c:v>
                </c:pt>
                <c:pt idx="15738">
                  <c:v>-80.236500000000007</c:v>
                </c:pt>
                <c:pt idx="15739">
                  <c:v>-80.234499999999997</c:v>
                </c:pt>
                <c:pt idx="15740">
                  <c:v>-80.232500000000002</c:v>
                </c:pt>
                <c:pt idx="15741">
                  <c:v>-80.230500000000006</c:v>
                </c:pt>
                <c:pt idx="15742">
                  <c:v>-80.228499999999997</c:v>
                </c:pt>
                <c:pt idx="15743">
                  <c:v>-80.226500000000001</c:v>
                </c:pt>
                <c:pt idx="15744">
                  <c:v>-80.224500000000006</c:v>
                </c:pt>
                <c:pt idx="15745">
                  <c:v>-80.222500000000011</c:v>
                </c:pt>
                <c:pt idx="15746">
                  <c:v>-80.220500000000001</c:v>
                </c:pt>
                <c:pt idx="15747">
                  <c:v>-80.218500000000006</c:v>
                </c:pt>
                <c:pt idx="15748">
                  <c:v>-80.216500000000011</c:v>
                </c:pt>
                <c:pt idx="15749">
                  <c:v>-80.214500000000001</c:v>
                </c:pt>
                <c:pt idx="15750">
                  <c:v>-80.212500000000006</c:v>
                </c:pt>
                <c:pt idx="15751">
                  <c:v>-80.21050000000001</c:v>
                </c:pt>
                <c:pt idx="15752">
                  <c:v>-80.208500000000001</c:v>
                </c:pt>
                <c:pt idx="15753">
                  <c:v>-80.206500000000005</c:v>
                </c:pt>
                <c:pt idx="15754">
                  <c:v>-80.20450000000001</c:v>
                </c:pt>
                <c:pt idx="15755">
                  <c:v>-80.202500000000001</c:v>
                </c:pt>
                <c:pt idx="15756">
                  <c:v>-80.200500000000005</c:v>
                </c:pt>
                <c:pt idx="15757">
                  <c:v>-80.19850000000001</c:v>
                </c:pt>
                <c:pt idx="15758">
                  <c:v>-80.196500000000015</c:v>
                </c:pt>
                <c:pt idx="15759">
                  <c:v>-80.194500000000005</c:v>
                </c:pt>
                <c:pt idx="15760">
                  <c:v>-80.19250000000001</c:v>
                </c:pt>
                <c:pt idx="15761">
                  <c:v>-80.190500000000014</c:v>
                </c:pt>
                <c:pt idx="15762">
                  <c:v>-80.188500000000005</c:v>
                </c:pt>
                <c:pt idx="15763">
                  <c:v>-80.186500000000009</c:v>
                </c:pt>
                <c:pt idx="15764">
                  <c:v>-80.184500000000014</c:v>
                </c:pt>
                <c:pt idx="15765">
                  <c:v>-80.182500000000005</c:v>
                </c:pt>
                <c:pt idx="15766">
                  <c:v>-80.180500000000009</c:v>
                </c:pt>
                <c:pt idx="15767">
                  <c:v>-80.178500000000014</c:v>
                </c:pt>
                <c:pt idx="15768">
                  <c:v>-80.176500000000004</c:v>
                </c:pt>
                <c:pt idx="15769">
                  <c:v>-80.174500000000009</c:v>
                </c:pt>
                <c:pt idx="15770">
                  <c:v>-80.172500000000014</c:v>
                </c:pt>
                <c:pt idx="15771">
                  <c:v>-80.170500000000004</c:v>
                </c:pt>
                <c:pt idx="15772">
                  <c:v>-80.168500000000009</c:v>
                </c:pt>
                <c:pt idx="15773">
                  <c:v>-80.166500000000013</c:v>
                </c:pt>
                <c:pt idx="15774">
                  <c:v>-80.164500000000004</c:v>
                </c:pt>
                <c:pt idx="15775">
                  <c:v>-80.162500000000009</c:v>
                </c:pt>
                <c:pt idx="15776">
                  <c:v>-80.160500000000013</c:v>
                </c:pt>
                <c:pt idx="15777">
                  <c:v>-80.158500000000004</c:v>
                </c:pt>
                <c:pt idx="15778">
                  <c:v>-80.156500000000008</c:v>
                </c:pt>
                <c:pt idx="15779">
                  <c:v>-80.154500000000013</c:v>
                </c:pt>
                <c:pt idx="15780">
                  <c:v>-80.152500000000003</c:v>
                </c:pt>
                <c:pt idx="15781">
                  <c:v>-80.150500000000008</c:v>
                </c:pt>
                <c:pt idx="15782">
                  <c:v>-80.148500000000013</c:v>
                </c:pt>
                <c:pt idx="15783">
                  <c:v>-80.146500000000003</c:v>
                </c:pt>
                <c:pt idx="15784">
                  <c:v>-80.144500000000008</c:v>
                </c:pt>
                <c:pt idx="15785">
                  <c:v>-80.142500000000013</c:v>
                </c:pt>
                <c:pt idx="15786">
                  <c:v>-80.140500000000003</c:v>
                </c:pt>
                <c:pt idx="15787">
                  <c:v>-80.138500000000008</c:v>
                </c:pt>
                <c:pt idx="15788">
                  <c:v>-80.136500000000012</c:v>
                </c:pt>
                <c:pt idx="15789">
                  <c:v>-80.134500000000003</c:v>
                </c:pt>
                <c:pt idx="15790">
                  <c:v>-80.132500000000007</c:v>
                </c:pt>
                <c:pt idx="15791">
                  <c:v>-80.130500000000012</c:v>
                </c:pt>
                <c:pt idx="15792">
                  <c:v>-80.128500000000003</c:v>
                </c:pt>
                <c:pt idx="15793">
                  <c:v>-80.126500000000007</c:v>
                </c:pt>
                <c:pt idx="15794">
                  <c:v>-80.124500000000012</c:v>
                </c:pt>
                <c:pt idx="15795">
                  <c:v>-80.122500000000002</c:v>
                </c:pt>
                <c:pt idx="15796">
                  <c:v>-80.120500000000007</c:v>
                </c:pt>
                <c:pt idx="15797">
                  <c:v>-80.118500000000012</c:v>
                </c:pt>
                <c:pt idx="15798">
                  <c:v>-80.116500000000002</c:v>
                </c:pt>
                <c:pt idx="15799">
                  <c:v>-80.114500000000007</c:v>
                </c:pt>
                <c:pt idx="15800">
                  <c:v>-80.112500000000011</c:v>
                </c:pt>
                <c:pt idx="15801">
                  <c:v>-80.110500000000002</c:v>
                </c:pt>
                <c:pt idx="15802">
                  <c:v>-80.108500000000006</c:v>
                </c:pt>
                <c:pt idx="15803">
                  <c:v>-80.106500000000011</c:v>
                </c:pt>
                <c:pt idx="15804">
                  <c:v>-80.104500000000002</c:v>
                </c:pt>
                <c:pt idx="15805">
                  <c:v>-80.102500000000006</c:v>
                </c:pt>
                <c:pt idx="15806">
                  <c:v>-80.100500000000011</c:v>
                </c:pt>
                <c:pt idx="15807">
                  <c:v>-80.098500000000001</c:v>
                </c:pt>
                <c:pt idx="15808">
                  <c:v>-80.096500000000006</c:v>
                </c:pt>
                <c:pt idx="15809">
                  <c:v>-80.094500000000011</c:v>
                </c:pt>
                <c:pt idx="15810">
                  <c:v>-80.092500000000001</c:v>
                </c:pt>
                <c:pt idx="15811">
                  <c:v>-80.090500000000006</c:v>
                </c:pt>
                <c:pt idx="15812">
                  <c:v>-80.08850000000001</c:v>
                </c:pt>
                <c:pt idx="15813">
                  <c:v>-80.086500000000001</c:v>
                </c:pt>
                <c:pt idx="15814">
                  <c:v>-80.084500000000006</c:v>
                </c:pt>
                <c:pt idx="15815">
                  <c:v>-80.08250000000001</c:v>
                </c:pt>
                <c:pt idx="15816">
                  <c:v>-80.080500000000001</c:v>
                </c:pt>
                <c:pt idx="15817">
                  <c:v>-80.078500000000005</c:v>
                </c:pt>
                <c:pt idx="15818">
                  <c:v>-80.07650000000001</c:v>
                </c:pt>
                <c:pt idx="15819">
                  <c:v>-80.0745</c:v>
                </c:pt>
                <c:pt idx="15820">
                  <c:v>-80.072500000000005</c:v>
                </c:pt>
                <c:pt idx="15821">
                  <c:v>-80.07050000000001</c:v>
                </c:pt>
                <c:pt idx="15822">
                  <c:v>-80.0685</c:v>
                </c:pt>
                <c:pt idx="15823">
                  <c:v>-80.066500000000005</c:v>
                </c:pt>
                <c:pt idx="15824">
                  <c:v>-80.06450000000001</c:v>
                </c:pt>
                <c:pt idx="15825">
                  <c:v>-80.0625</c:v>
                </c:pt>
                <c:pt idx="15826">
                  <c:v>-80.060500000000005</c:v>
                </c:pt>
                <c:pt idx="15827">
                  <c:v>-80.058500000000009</c:v>
                </c:pt>
                <c:pt idx="15828">
                  <c:v>-80.0565</c:v>
                </c:pt>
                <c:pt idx="15829">
                  <c:v>-80.054500000000004</c:v>
                </c:pt>
                <c:pt idx="15830">
                  <c:v>-80.052500000000009</c:v>
                </c:pt>
                <c:pt idx="15831">
                  <c:v>-80.0505</c:v>
                </c:pt>
                <c:pt idx="15832">
                  <c:v>-80.048500000000004</c:v>
                </c:pt>
                <c:pt idx="15833">
                  <c:v>-80.046500000000009</c:v>
                </c:pt>
                <c:pt idx="15834">
                  <c:v>-80.044499999999999</c:v>
                </c:pt>
                <c:pt idx="15835">
                  <c:v>-80.042500000000004</c:v>
                </c:pt>
                <c:pt idx="15836">
                  <c:v>-80.040500000000009</c:v>
                </c:pt>
                <c:pt idx="15837">
                  <c:v>-80.038499999999999</c:v>
                </c:pt>
                <c:pt idx="15838">
                  <c:v>-80.036500000000004</c:v>
                </c:pt>
                <c:pt idx="15839">
                  <c:v>-80.034500000000008</c:v>
                </c:pt>
                <c:pt idx="15840">
                  <c:v>-80.032499999999999</c:v>
                </c:pt>
                <c:pt idx="15841">
                  <c:v>-80.030500000000004</c:v>
                </c:pt>
                <c:pt idx="15842">
                  <c:v>-80.028500000000008</c:v>
                </c:pt>
                <c:pt idx="15843">
                  <c:v>-80.026499999999999</c:v>
                </c:pt>
                <c:pt idx="15844">
                  <c:v>-80.024500000000003</c:v>
                </c:pt>
                <c:pt idx="15845">
                  <c:v>-80.022500000000008</c:v>
                </c:pt>
                <c:pt idx="15846">
                  <c:v>-80.020499999999998</c:v>
                </c:pt>
                <c:pt idx="15847">
                  <c:v>-80.018500000000003</c:v>
                </c:pt>
                <c:pt idx="15848">
                  <c:v>-80.016500000000008</c:v>
                </c:pt>
                <c:pt idx="15849">
                  <c:v>-80.014499999999998</c:v>
                </c:pt>
                <c:pt idx="15850">
                  <c:v>-80.012500000000003</c:v>
                </c:pt>
                <c:pt idx="15851">
                  <c:v>-80.010500000000008</c:v>
                </c:pt>
                <c:pt idx="15852">
                  <c:v>-80.008499999999998</c:v>
                </c:pt>
                <c:pt idx="15853">
                  <c:v>-80.006500000000003</c:v>
                </c:pt>
                <c:pt idx="15854">
                  <c:v>-80.004500000000007</c:v>
                </c:pt>
                <c:pt idx="15855">
                  <c:v>-80.002499999999998</c:v>
                </c:pt>
                <c:pt idx="15856">
                  <c:v>-80.000500000000002</c:v>
                </c:pt>
                <c:pt idx="15857">
                  <c:v>-79.998500000000007</c:v>
                </c:pt>
                <c:pt idx="15858">
                  <c:v>-79.996499999999997</c:v>
                </c:pt>
                <c:pt idx="15859">
                  <c:v>-79.994500000000002</c:v>
                </c:pt>
                <c:pt idx="15860">
                  <c:v>-79.992500000000007</c:v>
                </c:pt>
                <c:pt idx="15861">
                  <c:v>-79.990499999999997</c:v>
                </c:pt>
                <c:pt idx="15862">
                  <c:v>-79.988500000000002</c:v>
                </c:pt>
                <c:pt idx="15863">
                  <c:v>-79.986500000000007</c:v>
                </c:pt>
                <c:pt idx="15864">
                  <c:v>-79.984499999999997</c:v>
                </c:pt>
                <c:pt idx="15865">
                  <c:v>-79.982500000000002</c:v>
                </c:pt>
                <c:pt idx="15866">
                  <c:v>-79.980500000000006</c:v>
                </c:pt>
                <c:pt idx="15867">
                  <c:v>-79.978499999999997</c:v>
                </c:pt>
                <c:pt idx="15868">
                  <c:v>-79.976500000000001</c:v>
                </c:pt>
                <c:pt idx="15869">
                  <c:v>-79.974500000000006</c:v>
                </c:pt>
                <c:pt idx="15870">
                  <c:v>-79.972500000000011</c:v>
                </c:pt>
                <c:pt idx="15871">
                  <c:v>-79.970500000000001</c:v>
                </c:pt>
                <c:pt idx="15872">
                  <c:v>-79.968500000000006</c:v>
                </c:pt>
                <c:pt idx="15873">
                  <c:v>-79.966500000000011</c:v>
                </c:pt>
                <c:pt idx="15874">
                  <c:v>-79.964500000000001</c:v>
                </c:pt>
                <c:pt idx="15875">
                  <c:v>-79.962500000000006</c:v>
                </c:pt>
                <c:pt idx="15876">
                  <c:v>-79.96050000000001</c:v>
                </c:pt>
                <c:pt idx="15877">
                  <c:v>-79.958500000000001</c:v>
                </c:pt>
                <c:pt idx="15878">
                  <c:v>-79.956500000000005</c:v>
                </c:pt>
                <c:pt idx="15879">
                  <c:v>-79.95450000000001</c:v>
                </c:pt>
                <c:pt idx="15880">
                  <c:v>-79.952500000000001</c:v>
                </c:pt>
                <c:pt idx="15881">
                  <c:v>-79.950500000000005</c:v>
                </c:pt>
                <c:pt idx="15882">
                  <c:v>-79.94850000000001</c:v>
                </c:pt>
                <c:pt idx="15883">
                  <c:v>-79.946500000000015</c:v>
                </c:pt>
                <c:pt idx="15884">
                  <c:v>-79.944500000000005</c:v>
                </c:pt>
                <c:pt idx="15885">
                  <c:v>-79.94250000000001</c:v>
                </c:pt>
                <c:pt idx="15886">
                  <c:v>-79.940500000000014</c:v>
                </c:pt>
                <c:pt idx="15887">
                  <c:v>-79.938500000000005</c:v>
                </c:pt>
                <c:pt idx="15888">
                  <c:v>-79.936500000000009</c:v>
                </c:pt>
                <c:pt idx="15889">
                  <c:v>-79.934500000000014</c:v>
                </c:pt>
                <c:pt idx="15890">
                  <c:v>-79.932500000000005</c:v>
                </c:pt>
                <c:pt idx="15891">
                  <c:v>-79.930500000000009</c:v>
                </c:pt>
                <c:pt idx="15892">
                  <c:v>-79.928500000000014</c:v>
                </c:pt>
                <c:pt idx="15893">
                  <c:v>-79.926500000000004</c:v>
                </c:pt>
                <c:pt idx="15894">
                  <c:v>-79.924500000000009</c:v>
                </c:pt>
                <c:pt idx="15895">
                  <c:v>-79.922500000000014</c:v>
                </c:pt>
                <c:pt idx="15896">
                  <c:v>-79.920500000000004</c:v>
                </c:pt>
                <c:pt idx="15897">
                  <c:v>-79.918500000000009</c:v>
                </c:pt>
                <c:pt idx="15898">
                  <c:v>-79.916500000000013</c:v>
                </c:pt>
                <c:pt idx="15899">
                  <c:v>-79.914500000000004</c:v>
                </c:pt>
                <c:pt idx="15900">
                  <c:v>-79.912500000000009</c:v>
                </c:pt>
                <c:pt idx="15901">
                  <c:v>-79.910500000000013</c:v>
                </c:pt>
                <c:pt idx="15902">
                  <c:v>-79.908500000000004</c:v>
                </c:pt>
                <c:pt idx="15903">
                  <c:v>-79.906500000000008</c:v>
                </c:pt>
                <c:pt idx="15904">
                  <c:v>-79.904500000000013</c:v>
                </c:pt>
                <c:pt idx="15905">
                  <c:v>-79.902500000000003</c:v>
                </c:pt>
                <c:pt idx="15906">
                  <c:v>-79.900500000000008</c:v>
                </c:pt>
                <c:pt idx="15907">
                  <c:v>-79.898500000000013</c:v>
                </c:pt>
                <c:pt idx="15908">
                  <c:v>-79.896500000000003</c:v>
                </c:pt>
                <c:pt idx="15909">
                  <c:v>-79.894500000000008</c:v>
                </c:pt>
                <c:pt idx="15910">
                  <c:v>-79.892500000000013</c:v>
                </c:pt>
                <c:pt idx="15911">
                  <c:v>-79.890500000000003</c:v>
                </c:pt>
                <c:pt idx="15912">
                  <c:v>-79.888500000000008</c:v>
                </c:pt>
                <c:pt idx="15913">
                  <c:v>-79.886500000000012</c:v>
                </c:pt>
                <c:pt idx="15914">
                  <c:v>-79.884500000000003</c:v>
                </c:pt>
                <c:pt idx="15915">
                  <c:v>-79.882500000000007</c:v>
                </c:pt>
                <c:pt idx="15916">
                  <c:v>-79.880500000000012</c:v>
                </c:pt>
                <c:pt idx="15917">
                  <c:v>-79.878500000000003</c:v>
                </c:pt>
                <c:pt idx="15918">
                  <c:v>-79.876500000000007</c:v>
                </c:pt>
                <c:pt idx="15919">
                  <c:v>-79.874500000000012</c:v>
                </c:pt>
                <c:pt idx="15920">
                  <c:v>-79.872500000000002</c:v>
                </c:pt>
                <c:pt idx="15921">
                  <c:v>-79.870500000000007</c:v>
                </c:pt>
                <c:pt idx="15922">
                  <c:v>-79.868500000000012</c:v>
                </c:pt>
                <c:pt idx="15923">
                  <c:v>-79.866500000000002</c:v>
                </c:pt>
                <c:pt idx="15924">
                  <c:v>-79.864500000000007</c:v>
                </c:pt>
                <c:pt idx="15925">
                  <c:v>-79.862500000000011</c:v>
                </c:pt>
                <c:pt idx="15926">
                  <c:v>-79.860500000000002</c:v>
                </c:pt>
                <c:pt idx="15927">
                  <c:v>-79.858500000000006</c:v>
                </c:pt>
                <c:pt idx="15928">
                  <c:v>-79.856500000000011</c:v>
                </c:pt>
                <c:pt idx="15929">
                  <c:v>-79.854500000000002</c:v>
                </c:pt>
                <c:pt idx="15930">
                  <c:v>-79.852500000000006</c:v>
                </c:pt>
                <c:pt idx="15931">
                  <c:v>-79.850500000000011</c:v>
                </c:pt>
                <c:pt idx="15932">
                  <c:v>-79.848500000000001</c:v>
                </c:pt>
                <c:pt idx="15933">
                  <c:v>-79.846500000000006</c:v>
                </c:pt>
                <c:pt idx="15934">
                  <c:v>-79.844500000000011</c:v>
                </c:pt>
                <c:pt idx="15935">
                  <c:v>-79.842500000000001</c:v>
                </c:pt>
                <c:pt idx="15936">
                  <c:v>-79.840500000000006</c:v>
                </c:pt>
                <c:pt idx="15937">
                  <c:v>-79.83850000000001</c:v>
                </c:pt>
                <c:pt idx="15938">
                  <c:v>-79.836500000000001</c:v>
                </c:pt>
                <c:pt idx="15939">
                  <c:v>-79.834500000000006</c:v>
                </c:pt>
                <c:pt idx="15940">
                  <c:v>-79.83250000000001</c:v>
                </c:pt>
                <c:pt idx="15941">
                  <c:v>-79.830500000000001</c:v>
                </c:pt>
                <c:pt idx="15942">
                  <c:v>-79.828500000000005</c:v>
                </c:pt>
                <c:pt idx="15943">
                  <c:v>-79.82650000000001</c:v>
                </c:pt>
                <c:pt idx="15944">
                  <c:v>-79.8245</c:v>
                </c:pt>
                <c:pt idx="15945">
                  <c:v>-79.822500000000005</c:v>
                </c:pt>
                <c:pt idx="15946">
                  <c:v>-79.82050000000001</c:v>
                </c:pt>
                <c:pt idx="15947">
                  <c:v>-79.8185</c:v>
                </c:pt>
                <c:pt idx="15948">
                  <c:v>-79.816500000000005</c:v>
                </c:pt>
                <c:pt idx="15949">
                  <c:v>-79.81450000000001</c:v>
                </c:pt>
                <c:pt idx="15950">
                  <c:v>-79.8125</c:v>
                </c:pt>
                <c:pt idx="15951">
                  <c:v>-79.810500000000005</c:v>
                </c:pt>
                <c:pt idx="15952">
                  <c:v>-79.808500000000009</c:v>
                </c:pt>
                <c:pt idx="15953">
                  <c:v>-79.8065</c:v>
                </c:pt>
                <c:pt idx="15954">
                  <c:v>-79.804500000000004</c:v>
                </c:pt>
                <c:pt idx="15955">
                  <c:v>-79.802500000000009</c:v>
                </c:pt>
                <c:pt idx="15956">
                  <c:v>-79.8005</c:v>
                </c:pt>
                <c:pt idx="15957">
                  <c:v>-79.798500000000004</c:v>
                </c:pt>
                <c:pt idx="15958">
                  <c:v>-79.796500000000009</c:v>
                </c:pt>
                <c:pt idx="15959">
                  <c:v>-79.794499999999999</c:v>
                </c:pt>
                <c:pt idx="15960">
                  <c:v>-79.792500000000004</c:v>
                </c:pt>
                <c:pt idx="15961">
                  <c:v>-79.790500000000009</c:v>
                </c:pt>
                <c:pt idx="15962">
                  <c:v>-79.788499999999999</c:v>
                </c:pt>
                <c:pt idx="15963">
                  <c:v>-79.786500000000004</c:v>
                </c:pt>
                <c:pt idx="15964">
                  <c:v>-79.784500000000008</c:v>
                </c:pt>
                <c:pt idx="15965">
                  <c:v>-79.782499999999999</c:v>
                </c:pt>
                <c:pt idx="15966">
                  <c:v>-79.780500000000004</c:v>
                </c:pt>
                <c:pt idx="15967">
                  <c:v>-79.778500000000008</c:v>
                </c:pt>
                <c:pt idx="15968">
                  <c:v>-79.776499999999999</c:v>
                </c:pt>
                <c:pt idx="15969">
                  <c:v>-79.774500000000003</c:v>
                </c:pt>
                <c:pt idx="15970">
                  <c:v>-79.772500000000008</c:v>
                </c:pt>
                <c:pt idx="15971">
                  <c:v>-79.770499999999998</c:v>
                </c:pt>
                <c:pt idx="15972">
                  <c:v>-79.768500000000003</c:v>
                </c:pt>
                <c:pt idx="15973">
                  <c:v>-79.766500000000008</c:v>
                </c:pt>
                <c:pt idx="15974">
                  <c:v>-79.764499999999998</c:v>
                </c:pt>
                <c:pt idx="15975">
                  <c:v>-79.762500000000003</c:v>
                </c:pt>
                <c:pt idx="15976">
                  <c:v>-79.760500000000008</c:v>
                </c:pt>
                <c:pt idx="15977">
                  <c:v>-79.758499999999998</c:v>
                </c:pt>
                <c:pt idx="15978">
                  <c:v>-79.756500000000003</c:v>
                </c:pt>
                <c:pt idx="15979">
                  <c:v>-79.754500000000007</c:v>
                </c:pt>
                <c:pt idx="15980">
                  <c:v>-79.752499999999998</c:v>
                </c:pt>
                <c:pt idx="15981">
                  <c:v>-79.750500000000002</c:v>
                </c:pt>
                <c:pt idx="15982">
                  <c:v>-79.748500000000007</c:v>
                </c:pt>
                <c:pt idx="15983">
                  <c:v>-79.746499999999997</c:v>
                </c:pt>
                <c:pt idx="15984">
                  <c:v>-79.744500000000002</c:v>
                </c:pt>
                <c:pt idx="15985">
                  <c:v>-79.742500000000007</c:v>
                </c:pt>
                <c:pt idx="15986">
                  <c:v>-79.740499999999997</c:v>
                </c:pt>
                <c:pt idx="15987">
                  <c:v>-79.738500000000002</c:v>
                </c:pt>
                <c:pt idx="15988">
                  <c:v>-79.736500000000007</c:v>
                </c:pt>
                <c:pt idx="15989">
                  <c:v>-79.734499999999997</c:v>
                </c:pt>
                <c:pt idx="15990">
                  <c:v>-79.732500000000002</c:v>
                </c:pt>
                <c:pt idx="15991">
                  <c:v>-79.730500000000006</c:v>
                </c:pt>
                <c:pt idx="15992">
                  <c:v>-79.728499999999997</c:v>
                </c:pt>
                <c:pt idx="15993">
                  <c:v>-79.726500000000001</c:v>
                </c:pt>
                <c:pt idx="15994">
                  <c:v>-79.724500000000006</c:v>
                </c:pt>
                <c:pt idx="15995">
                  <c:v>-79.722500000000011</c:v>
                </c:pt>
                <c:pt idx="15996">
                  <c:v>-79.720500000000001</c:v>
                </c:pt>
                <c:pt idx="15997">
                  <c:v>-79.718500000000006</c:v>
                </c:pt>
                <c:pt idx="15998">
                  <c:v>-79.716500000000011</c:v>
                </c:pt>
                <c:pt idx="15999">
                  <c:v>-79.714500000000001</c:v>
                </c:pt>
                <c:pt idx="16000">
                  <c:v>-79.712500000000006</c:v>
                </c:pt>
                <c:pt idx="16001">
                  <c:v>-79.710499999999996</c:v>
                </c:pt>
                <c:pt idx="16002">
                  <c:v>-79.708500000000015</c:v>
                </c:pt>
                <c:pt idx="16003">
                  <c:v>-79.706500000000005</c:v>
                </c:pt>
                <c:pt idx="16004">
                  <c:v>-79.704499999999996</c:v>
                </c:pt>
                <c:pt idx="16005">
                  <c:v>-79.702500000000015</c:v>
                </c:pt>
                <c:pt idx="16006">
                  <c:v>-79.700500000000005</c:v>
                </c:pt>
                <c:pt idx="16007">
                  <c:v>-79.698499999999996</c:v>
                </c:pt>
                <c:pt idx="16008">
                  <c:v>-79.696500000000015</c:v>
                </c:pt>
                <c:pt idx="16009">
                  <c:v>-79.694500000000005</c:v>
                </c:pt>
                <c:pt idx="16010">
                  <c:v>-79.692499999999995</c:v>
                </c:pt>
                <c:pt idx="16011">
                  <c:v>-79.690500000000014</c:v>
                </c:pt>
                <c:pt idx="16012">
                  <c:v>-79.688500000000005</c:v>
                </c:pt>
                <c:pt idx="16013">
                  <c:v>-79.686499999999995</c:v>
                </c:pt>
                <c:pt idx="16014">
                  <c:v>-79.684500000000014</c:v>
                </c:pt>
                <c:pt idx="16015">
                  <c:v>-79.682500000000005</c:v>
                </c:pt>
                <c:pt idx="16016">
                  <c:v>-79.680500000000009</c:v>
                </c:pt>
                <c:pt idx="16017">
                  <c:v>-79.678500000000014</c:v>
                </c:pt>
                <c:pt idx="16018">
                  <c:v>-79.676500000000004</c:v>
                </c:pt>
                <c:pt idx="16019">
                  <c:v>-79.674500000000009</c:v>
                </c:pt>
                <c:pt idx="16020">
                  <c:v>-79.672500000000014</c:v>
                </c:pt>
                <c:pt idx="16021">
                  <c:v>-79.670500000000004</c:v>
                </c:pt>
                <c:pt idx="16022">
                  <c:v>-79.668500000000009</c:v>
                </c:pt>
                <c:pt idx="16023">
                  <c:v>-79.666500000000013</c:v>
                </c:pt>
                <c:pt idx="16024">
                  <c:v>-79.664500000000004</c:v>
                </c:pt>
                <c:pt idx="16025">
                  <c:v>-79.662500000000009</c:v>
                </c:pt>
                <c:pt idx="16026">
                  <c:v>-79.660500000000013</c:v>
                </c:pt>
                <c:pt idx="16027">
                  <c:v>-79.658500000000004</c:v>
                </c:pt>
                <c:pt idx="16028">
                  <c:v>-79.656500000000008</c:v>
                </c:pt>
                <c:pt idx="16029">
                  <c:v>-79.654500000000013</c:v>
                </c:pt>
                <c:pt idx="16030">
                  <c:v>-79.652500000000003</c:v>
                </c:pt>
                <c:pt idx="16031">
                  <c:v>-79.650500000000008</c:v>
                </c:pt>
                <c:pt idx="16032">
                  <c:v>-79.648500000000013</c:v>
                </c:pt>
                <c:pt idx="16033">
                  <c:v>-79.646500000000003</c:v>
                </c:pt>
                <c:pt idx="16034">
                  <c:v>-79.644500000000008</c:v>
                </c:pt>
                <c:pt idx="16035">
                  <c:v>-79.642500000000013</c:v>
                </c:pt>
                <c:pt idx="16036">
                  <c:v>-79.640500000000003</c:v>
                </c:pt>
                <c:pt idx="16037">
                  <c:v>-79.638500000000008</c:v>
                </c:pt>
                <c:pt idx="16038">
                  <c:v>-79.636500000000012</c:v>
                </c:pt>
                <c:pt idx="16039">
                  <c:v>-79.634500000000003</c:v>
                </c:pt>
                <c:pt idx="16040">
                  <c:v>-79.632500000000007</c:v>
                </c:pt>
                <c:pt idx="16041">
                  <c:v>-79.630500000000012</c:v>
                </c:pt>
                <c:pt idx="16042">
                  <c:v>-79.628500000000003</c:v>
                </c:pt>
                <c:pt idx="16043">
                  <c:v>-79.626500000000007</c:v>
                </c:pt>
                <c:pt idx="16044">
                  <c:v>-79.624500000000012</c:v>
                </c:pt>
                <c:pt idx="16045">
                  <c:v>-79.622500000000002</c:v>
                </c:pt>
                <c:pt idx="16046">
                  <c:v>-79.620500000000007</c:v>
                </c:pt>
                <c:pt idx="16047">
                  <c:v>-79.618500000000012</c:v>
                </c:pt>
                <c:pt idx="16048">
                  <c:v>-79.616500000000002</c:v>
                </c:pt>
                <c:pt idx="16049">
                  <c:v>-79.614500000000007</c:v>
                </c:pt>
                <c:pt idx="16050">
                  <c:v>-79.612500000000011</c:v>
                </c:pt>
                <c:pt idx="16051">
                  <c:v>-79.610500000000002</c:v>
                </c:pt>
                <c:pt idx="16052">
                  <c:v>-79.608500000000006</c:v>
                </c:pt>
                <c:pt idx="16053">
                  <c:v>-79.606500000000011</c:v>
                </c:pt>
                <c:pt idx="16054">
                  <c:v>-79.604500000000002</c:v>
                </c:pt>
                <c:pt idx="16055">
                  <c:v>-79.602500000000006</c:v>
                </c:pt>
                <c:pt idx="16056">
                  <c:v>-79.600500000000011</c:v>
                </c:pt>
                <c:pt idx="16057">
                  <c:v>-79.598500000000001</c:v>
                </c:pt>
                <c:pt idx="16058">
                  <c:v>-79.596500000000006</c:v>
                </c:pt>
                <c:pt idx="16059">
                  <c:v>-79.594500000000011</c:v>
                </c:pt>
                <c:pt idx="16060">
                  <c:v>-79.592500000000001</c:v>
                </c:pt>
                <c:pt idx="16061">
                  <c:v>-79.590500000000006</c:v>
                </c:pt>
                <c:pt idx="16062">
                  <c:v>-79.58850000000001</c:v>
                </c:pt>
                <c:pt idx="16063">
                  <c:v>-79.586500000000001</c:v>
                </c:pt>
                <c:pt idx="16064">
                  <c:v>-79.584500000000006</c:v>
                </c:pt>
                <c:pt idx="16065">
                  <c:v>-79.58250000000001</c:v>
                </c:pt>
                <c:pt idx="16066">
                  <c:v>-79.580500000000001</c:v>
                </c:pt>
                <c:pt idx="16067">
                  <c:v>-79.578500000000005</c:v>
                </c:pt>
                <c:pt idx="16068">
                  <c:v>-79.57650000000001</c:v>
                </c:pt>
                <c:pt idx="16069">
                  <c:v>-79.5745</c:v>
                </c:pt>
                <c:pt idx="16070">
                  <c:v>-79.572500000000005</c:v>
                </c:pt>
                <c:pt idx="16071">
                  <c:v>-79.57050000000001</c:v>
                </c:pt>
                <c:pt idx="16072">
                  <c:v>-79.5685</c:v>
                </c:pt>
                <c:pt idx="16073">
                  <c:v>-79.566500000000005</c:v>
                </c:pt>
                <c:pt idx="16074">
                  <c:v>-79.56450000000001</c:v>
                </c:pt>
                <c:pt idx="16075">
                  <c:v>-79.5625</c:v>
                </c:pt>
                <c:pt idx="16076">
                  <c:v>-79.560500000000005</c:v>
                </c:pt>
                <c:pt idx="16077">
                  <c:v>-79.558500000000009</c:v>
                </c:pt>
                <c:pt idx="16078">
                  <c:v>-79.5565</c:v>
                </c:pt>
                <c:pt idx="16079">
                  <c:v>-79.554500000000004</c:v>
                </c:pt>
                <c:pt idx="16080">
                  <c:v>-79.552500000000009</c:v>
                </c:pt>
                <c:pt idx="16081">
                  <c:v>-79.5505</c:v>
                </c:pt>
                <c:pt idx="16082">
                  <c:v>-79.548500000000004</c:v>
                </c:pt>
                <c:pt idx="16083">
                  <c:v>-79.546500000000009</c:v>
                </c:pt>
                <c:pt idx="16084">
                  <c:v>-79.544499999999999</c:v>
                </c:pt>
                <c:pt idx="16085">
                  <c:v>-79.542500000000004</c:v>
                </c:pt>
                <c:pt idx="16086">
                  <c:v>-79.540500000000009</c:v>
                </c:pt>
                <c:pt idx="16087">
                  <c:v>-79.538499999999999</c:v>
                </c:pt>
                <c:pt idx="16088">
                  <c:v>-79.536500000000004</c:v>
                </c:pt>
                <c:pt idx="16089">
                  <c:v>-79.534500000000008</c:v>
                </c:pt>
                <c:pt idx="16090">
                  <c:v>-79.532499999999999</c:v>
                </c:pt>
                <c:pt idx="16091">
                  <c:v>-79.530500000000004</c:v>
                </c:pt>
                <c:pt idx="16092">
                  <c:v>-79.528500000000008</c:v>
                </c:pt>
                <c:pt idx="16093">
                  <c:v>-79.526499999999999</c:v>
                </c:pt>
                <c:pt idx="16094">
                  <c:v>-79.524500000000003</c:v>
                </c:pt>
                <c:pt idx="16095">
                  <c:v>-79.522500000000008</c:v>
                </c:pt>
                <c:pt idx="16096">
                  <c:v>-79.520499999999998</c:v>
                </c:pt>
                <c:pt idx="16097">
                  <c:v>-79.518500000000003</c:v>
                </c:pt>
                <c:pt idx="16098">
                  <c:v>-79.516500000000008</c:v>
                </c:pt>
                <c:pt idx="16099">
                  <c:v>-79.514499999999998</c:v>
                </c:pt>
                <c:pt idx="16100">
                  <c:v>-79.512500000000003</c:v>
                </c:pt>
                <c:pt idx="16101">
                  <c:v>-79.510500000000008</c:v>
                </c:pt>
                <c:pt idx="16102">
                  <c:v>-79.508499999999998</c:v>
                </c:pt>
                <c:pt idx="16103">
                  <c:v>-79.506500000000003</c:v>
                </c:pt>
                <c:pt idx="16104">
                  <c:v>-79.504500000000007</c:v>
                </c:pt>
                <c:pt idx="16105">
                  <c:v>-79.502499999999998</c:v>
                </c:pt>
                <c:pt idx="16106">
                  <c:v>-79.500500000000002</c:v>
                </c:pt>
                <c:pt idx="16107">
                  <c:v>-79.498500000000007</c:v>
                </c:pt>
                <c:pt idx="16108">
                  <c:v>-79.496499999999997</c:v>
                </c:pt>
                <c:pt idx="16109">
                  <c:v>-79.494500000000002</c:v>
                </c:pt>
                <c:pt idx="16110">
                  <c:v>-79.492500000000007</c:v>
                </c:pt>
                <c:pt idx="16111">
                  <c:v>-79.490499999999997</c:v>
                </c:pt>
                <c:pt idx="16112">
                  <c:v>-79.488500000000016</c:v>
                </c:pt>
                <c:pt idx="16113">
                  <c:v>-79.486500000000007</c:v>
                </c:pt>
                <c:pt idx="16114">
                  <c:v>-79.484499999999997</c:v>
                </c:pt>
                <c:pt idx="16115">
                  <c:v>-79.482500000000016</c:v>
                </c:pt>
                <c:pt idx="16116">
                  <c:v>-79.480500000000006</c:v>
                </c:pt>
                <c:pt idx="16117">
                  <c:v>-79.478499999999997</c:v>
                </c:pt>
                <c:pt idx="16118">
                  <c:v>-79.476500000000016</c:v>
                </c:pt>
                <c:pt idx="16119">
                  <c:v>-79.474500000000006</c:v>
                </c:pt>
                <c:pt idx="16120">
                  <c:v>-79.472499999999997</c:v>
                </c:pt>
                <c:pt idx="16121">
                  <c:v>-79.470500000000015</c:v>
                </c:pt>
                <c:pt idx="16122">
                  <c:v>-79.468500000000006</c:v>
                </c:pt>
                <c:pt idx="16123">
                  <c:v>-79.466499999999996</c:v>
                </c:pt>
                <c:pt idx="16124">
                  <c:v>-79.464500000000015</c:v>
                </c:pt>
                <c:pt idx="16125">
                  <c:v>-79.462500000000006</c:v>
                </c:pt>
                <c:pt idx="16126">
                  <c:v>-79.460499999999996</c:v>
                </c:pt>
                <c:pt idx="16127">
                  <c:v>-79.458500000000015</c:v>
                </c:pt>
                <c:pt idx="16128">
                  <c:v>-79.456500000000005</c:v>
                </c:pt>
                <c:pt idx="16129">
                  <c:v>-79.454499999999996</c:v>
                </c:pt>
                <c:pt idx="16130">
                  <c:v>-79.452500000000015</c:v>
                </c:pt>
                <c:pt idx="16131">
                  <c:v>-79.450500000000005</c:v>
                </c:pt>
                <c:pt idx="16132">
                  <c:v>-79.448499999999996</c:v>
                </c:pt>
                <c:pt idx="16133">
                  <c:v>-79.446500000000015</c:v>
                </c:pt>
                <c:pt idx="16134">
                  <c:v>-79.444500000000005</c:v>
                </c:pt>
                <c:pt idx="16135">
                  <c:v>-79.442499999999995</c:v>
                </c:pt>
                <c:pt idx="16136">
                  <c:v>-79.440500000000014</c:v>
                </c:pt>
                <c:pt idx="16137">
                  <c:v>-79.438500000000005</c:v>
                </c:pt>
                <c:pt idx="16138">
                  <c:v>-79.436499999999995</c:v>
                </c:pt>
                <c:pt idx="16139">
                  <c:v>-79.434500000000014</c:v>
                </c:pt>
                <c:pt idx="16140">
                  <c:v>-79.432500000000005</c:v>
                </c:pt>
                <c:pt idx="16141">
                  <c:v>-79.430500000000009</c:v>
                </c:pt>
                <c:pt idx="16142">
                  <c:v>-79.428500000000014</c:v>
                </c:pt>
                <c:pt idx="16143">
                  <c:v>-79.426500000000004</c:v>
                </c:pt>
                <c:pt idx="16144">
                  <c:v>-79.424500000000009</c:v>
                </c:pt>
                <c:pt idx="16145">
                  <c:v>-79.422500000000014</c:v>
                </c:pt>
                <c:pt idx="16146">
                  <c:v>-79.420500000000004</c:v>
                </c:pt>
                <c:pt idx="16147">
                  <c:v>-79.418500000000009</c:v>
                </c:pt>
                <c:pt idx="16148">
                  <c:v>-79.416500000000013</c:v>
                </c:pt>
                <c:pt idx="16149">
                  <c:v>-79.414500000000004</c:v>
                </c:pt>
                <c:pt idx="16150">
                  <c:v>-79.412500000000009</c:v>
                </c:pt>
                <c:pt idx="16151">
                  <c:v>-79.410500000000013</c:v>
                </c:pt>
                <c:pt idx="16152">
                  <c:v>-79.408500000000004</c:v>
                </c:pt>
                <c:pt idx="16153">
                  <c:v>-79.406500000000008</c:v>
                </c:pt>
                <c:pt idx="16154">
                  <c:v>-79.404500000000013</c:v>
                </c:pt>
                <c:pt idx="16155">
                  <c:v>-79.402500000000003</c:v>
                </c:pt>
                <c:pt idx="16156">
                  <c:v>-79.400500000000008</c:v>
                </c:pt>
                <c:pt idx="16157">
                  <c:v>-79.398500000000013</c:v>
                </c:pt>
                <c:pt idx="16158">
                  <c:v>-79.396500000000003</c:v>
                </c:pt>
                <c:pt idx="16159">
                  <c:v>-79.394500000000008</c:v>
                </c:pt>
                <c:pt idx="16160">
                  <c:v>-79.392500000000013</c:v>
                </c:pt>
                <c:pt idx="16161">
                  <c:v>-79.390500000000003</c:v>
                </c:pt>
                <c:pt idx="16162">
                  <c:v>-79.388500000000008</c:v>
                </c:pt>
                <c:pt idx="16163">
                  <c:v>-79.386500000000012</c:v>
                </c:pt>
                <c:pt idx="16164">
                  <c:v>-79.384500000000003</c:v>
                </c:pt>
                <c:pt idx="16165">
                  <c:v>-79.382500000000007</c:v>
                </c:pt>
                <c:pt idx="16166">
                  <c:v>-79.380500000000012</c:v>
                </c:pt>
                <c:pt idx="16167">
                  <c:v>-79.378500000000003</c:v>
                </c:pt>
                <c:pt idx="16168">
                  <c:v>-79.376500000000007</c:v>
                </c:pt>
                <c:pt idx="16169">
                  <c:v>-79.374500000000012</c:v>
                </c:pt>
                <c:pt idx="16170">
                  <c:v>-79.372500000000002</c:v>
                </c:pt>
                <c:pt idx="16171">
                  <c:v>-79.370500000000007</c:v>
                </c:pt>
                <c:pt idx="16172">
                  <c:v>-79.368500000000012</c:v>
                </c:pt>
                <c:pt idx="16173">
                  <c:v>-79.366500000000002</c:v>
                </c:pt>
                <c:pt idx="16174">
                  <c:v>-79.364500000000007</c:v>
                </c:pt>
                <c:pt idx="16175">
                  <c:v>-79.362500000000011</c:v>
                </c:pt>
                <c:pt idx="16176">
                  <c:v>-79.360500000000002</c:v>
                </c:pt>
                <c:pt idx="16177">
                  <c:v>-79.358500000000006</c:v>
                </c:pt>
                <c:pt idx="16178">
                  <c:v>-79.356500000000011</c:v>
                </c:pt>
                <c:pt idx="16179">
                  <c:v>-79.354500000000002</c:v>
                </c:pt>
                <c:pt idx="16180">
                  <c:v>-79.352500000000006</c:v>
                </c:pt>
                <c:pt idx="16181">
                  <c:v>-79.350500000000011</c:v>
                </c:pt>
                <c:pt idx="16182">
                  <c:v>-79.348500000000001</c:v>
                </c:pt>
                <c:pt idx="16183">
                  <c:v>-79.346500000000006</c:v>
                </c:pt>
                <c:pt idx="16184">
                  <c:v>-79.344500000000011</c:v>
                </c:pt>
                <c:pt idx="16185">
                  <c:v>-79.342500000000001</c:v>
                </c:pt>
                <c:pt idx="16186">
                  <c:v>-79.340500000000006</c:v>
                </c:pt>
                <c:pt idx="16187">
                  <c:v>-79.33850000000001</c:v>
                </c:pt>
                <c:pt idx="16188">
                  <c:v>-79.336500000000001</c:v>
                </c:pt>
                <c:pt idx="16189">
                  <c:v>-79.334500000000006</c:v>
                </c:pt>
                <c:pt idx="16190">
                  <c:v>-79.33250000000001</c:v>
                </c:pt>
                <c:pt idx="16191">
                  <c:v>-79.330500000000001</c:v>
                </c:pt>
                <c:pt idx="16192">
                  <c:v>-79.328500000000005</c:v>
                </c:pt>
                <c:pt idx="16193">
                  <c:v>-79.32650000000001</c:v>
                </c:pt>
                <c:pt idx="16194">
                  <c:v>-79.3245</c:v>
                </c:pt>
                <c:pt idx="16195">
                  <c:v>-79.322500000000005</c:v>
                </c:pt>
                <c:pt idx="16196">
                  <c:v>-79.32050000000001</c:v>
                </c:pt>
                <c:pt idx="16197">
                  <c:v>-79.3185</c:v>
                </c:pt>
                <c:pt idx="16198">
                  <c:v>-79.316500000000005</c:v>
                </c:pt>
                <c:pt idx="16199">
                  <c:v>-79.31450000000001</c:v>
                </c:pt>
                <c:pt idx="16200">
                  <c:v>-79.3125</c:v>
                </c:pt>
                <c:pt idx="16201">
                  <c:v>-79.310500000000005</c:v>
                </c:pt>
                <c:pt idx="16202">
                  <c:v>-79.308500000000009</c:v>
                </c:pt>
                <c:pt idx="16203">
                  <c:v>-79.3065</c:v>
                </c:pt>
                <c:pt idx="16204">
                  <c:v>-79.304500000000004</c:v>
                </c:pt>
                <c:pt idx="16205">
                  <c:v>-79.302500000000009</c:v>
                </c:pt>
                <c:pt idx="16206">
                  <c:v>-79.3005</c:v>
                </c:pt>
                <c:pt idx="16207">
                  <c:v>-79.298500000000004</c:v>
                </c:pt>
                <c:pt idx="16208">
                  <c:v>-79.296500000000009</c:v>
                </c:pt>
                <c:pt idx="16209">
                  <c:v>-79.294499999999999</c:v>
                </c:pt>
                <c:pt idx="16210">
                  <c:v>-79.292500000000004</c:v>
                </c:pt>
                <c:pt idx="16211">
                  <c:v>-79.290500000000009</c:v>
                </c:pt>
                <c:pt idx="16212">
                  <c:v>-79.288499999999999</c:v>
                </c:pt>
                <c:pt idx="16213">
                  <c:v>-79.286500000000004</c:v>
                </c:pt>
                <c:pt idx="16214">
                  <c:v>-79.284500000000008</c:v>
                </c:pt>
                <c:pt idx="16215">
                  <c:v>-79.282499999999999</c:v>
                </c:pt>
                <c:pt idx="16216">
                  <c:v>-79.280500000000004</c:v>
                </c:pt>
                <c:pt idx="16217">
                  <c:v>-79.278500000000008</c:v>
                </c:pt>
                <c:pt idx="16218">
                  <c:v>-79.276499999999999</c:v>
                </c:pt>
                <c:pt idx="16219">
                  <c:v>-79.274500000000003</c:v>
                </c:pt>
                <c:pt idx="16220">
                  <c:v>-79.272500000000008</c:v>
                </c:pt>
                <c:pt idx="16221">
                  <c:v>-79.270499999999998</c:v>
                </c:pt>
                <c:pt idx="16222">
                  <c:v>-79.268500000000003</c:v>
                </c:pt>
                <c:pt idx="16223">
                  <c:v>-79.266500000000008</c:v>
                </c:pt>
                <c:pt idx="16224">
                  <c:v>-79.264499999999998</c:v>
                </c:pt>
                <c:pt idx="16225">
                  <c:v>-79.262500000000003</c:v>
                </c:pt>
                <c:pt idx="16226">
                  <c:v>-79.260500000000008</c:v>
                </c:pt>
                <c:pt idx="16227">
                  <c:v>-79.258499999999998</c:v>
                </c:pt>
                <c:pt idx="16228">
                  <c:v>-79.256500000000003</c:v>
                </c:pt>
                <c:pt idx="16229">
                  <c:v>-79.254500000000007</c:v>
                </c:pt>
                <c:pt idx="16230">
                  <c:v>-79.252499999999998</c:v>
                </c:pt>
                <c:pt idx="16231">
                  <c:v>-79.250500000000002</c:v>
                </c:pt>
                <c:pt idx="16232">
                  <c:v>-79.248500000000007</c:v>
                </c:pt>
                <c:pt idx="16233">
                  <c:v>-79.246499999999997</c:v>
                </c:pt>
                <c:pt idx="16234">
                  <c:v>-79.244500000000002</c:v>
                </c:pt>
                <c:pt idx="16235">
                  <c:v>-79.242500000000007</c:v>
                </c:pt>
                <c:pt idx="16236">
                  <c:v>-79.240499999999997</c:v>
                </c:pt>
                <c:pt idx="16237">
                  <c:v>-79.238500000000016</c:v>
                </c:pt>
                <c:pt idx="16238">
                  <c:v>-79.236500000000007</c:v>
                </c:pt>
                <c:pt idx="16239">
                  <c:v>-79.234499999999997</c:v>
                </c:pt>
                <c:pt idx="16240">
                  <c:v>-79.232500000000016</c:v>
                </c:pt>
                <c:pt idx="16241">
                  <c:v>-79.230500000000006</c:v>
                </c:pt>
                <c:pt idx="16242">
                  <c:v>-79.228499999999997</c:v>
                </c:pt>
                <c:pt idx="16243">
                  <c:v>-79.226500000000016</c:v>
                </c:pt>
                <c:pt idx="16244">
                  <c:v>-79.224500000000006</c:v>
                </c:pt>
                <c:pt idx="16245">
                  <c:v>-79.222499999999997</c:v>
                </c:pt>
                <c:pt idx="16246">
                  <c:v>-79.220500000000015</c:v>
                </c:pt>
                <c:pt idx="16247">
                  <c:v>-79.218500000000006</c:v>
                </c:pt>
                <c:pt idx="16248">
                  <c:v>-79.216499999999996</c:v>
                </c:pt>
                <c:pt idx="16249">
                  <c:v>-79.214500000000015</c:v>
                </c:pt>
                <c:pt idx="16250">
                  <c:v>-79.212500000000006</c:v>
                </c:pt>
                <c:pt idx="16251">
                  <c:v>-79.210499999999996</c:v>
                </c:pt>
                <c:pt idx="16252">
                  <c:v>-79.208500000000015</c:v>
                </c:pt>
                <c:pt idx="16253">
                  <c:v>-79.206500000000005</c:v>
                </c:pt>
                <c:pt idx="16254">
                  <c:v>-79.204499999999996</c:v>
                </c:pt>
                <c:pt idx="16255">
                  <c:v>-79.202500000000015</c:v>
                </c:pt>
                <c:pt idx="16256">
                  <c:v>-79.200500000000005</c:v>
                </c:pt>
                <c:pt idx="16257">
                  <c:v>-79.198499999999996</c:v>
                </c:pt>
                <c:pt idx="16258">
                  <c:v>-79.196500000000015</c:v>
                </c:pt>
                <c:pt idx="16259">
                  <c:v>-79.194500000000005</c:v>
                </c:pt>
                <c:pt idx="16260">
                  <c:v>-79.192499999999995</c:v>
                </c:pt>
                <c:pt idx="16261">
                  <c:v>-79.190500000000014</c:v>
                </c:pt>
                <c:pt idx="16262">
                  <c:v>-79.188500000000005</c:v>
                </c:pt>
                <c:pt idx="16263">
                  <c:v>-79.186499999999995</c:v>
                </c:pt>
                <c:pt idx="16264">
                  <c:v>-79.184500000000014</c:v>
                </c:pt>
                <c:pt idx="16265">
                  <c:v>-79.182500000000005</c:v>
                </c:pt>
                <c:pt idx="16266">
                  <c:v>-79.180500000000009</c:v>
                </c:pt>
                <c:pt idx="16267">
                  <c:v>-79.178500000000014</c:v>
                </c:pt>
                <c:pt idx="16268">
                  <c:v>-79.176500000000004</c:v>
                </c:pt>
                <c:pt idx="16269">
                  <c:v>-79.174500000000009</c:v>
                </c:pt>
                <c:pt idx="16270">
                  <c:v>-79.172500000000014</c:v>
                </c:pt>
                <c:pt idx="16271">
                  <c:v>-79.170500000000004</c:v>
                </c:pt>
                <c:pt idx="16272">
                  <c:v>-79.168500000000009</c:v>
                </c:pt>
                <c:pt idx="16273">
                  <c:v>-79.166500000000013</c:v>
                </c:pt>
                <c:pt idx="16274">
                  <c:v>-79.164500000000004</c:v>
                </c:pt>
                <c:pt idx="16275">
                  <c:v>-79.162500000000009</c:v>
                </c:pt>
                <c:pt idx="16276">
                  <c:v>-79.160500000000013</c:v>
                </c:pt>
                <c:pt idx="16277">
                  <c:v>-79.158500000000004</c:v>
                </c:pt>
                <c:pt idx="16278">
                  <c:v>-79.156500000000008</c:v>
                </c:pt>
                <c:pt idx="16279">
                  <c:v>-79.154500000000013</c:v>
                </c:pt>
                <c:pt idx="16280">
                  <c:v>-79.152500000000003</c:v>
                </c:pt>
                <c:pt idx="16281">
                  <c:v>-79.150500000000008</c:v>
                </c:pt>
                <c:pt idx="16282">
                  <c:v>-79.148500000000013</c:v>
                </c:pt>
                <c:pt idx="16283">
                  <c:v>-79.146500000000003</c:v>
                </c:pt>
                <c:pt idx="16284">
                  <c:v>-79.144500000000008</c:v>
                </c:pt>
                <c:pt idx="16285">
                  <c:v>-79.142500000000013</c:v>
                </c:pt>
                <c:pt idx="16286">
                  <c:v>-79.140500000000003</c:v>
                </c:pt>
                <c:pt idx="16287">
                  <c:v>-79.138500000000008</c:v>
                </c:pt>
                <c:pt idx="16288">
                  <c:v>-79.136500000000012</c:v>
                </c:pt>
                <c:pt idx="16289">
                  <c:v>-79.134500000000003</c:v>
                </c:pt>
                <c:pt idx="16290">
                  <c:v>-79.132500000000007</c:v>
                </c:pt>
                <c:pt idx="16291">
                  <c:v>-79.130500000000012</c:v>
                </c:pt>
                <c:pt idx="16292">
                  <c:v>-79.128500000000003</c:v>
                </c:pt>
                <c:pt idx="16293">
                  <c:v>-79.126500000000007</c:v>
                </c:pt>
                <c:pt idx="16294">
                  <c:v>-79.124500000000012</c:v>
                </c:pt>
                <c:pt idx="16295">
                  <c:v>-79.122500000000002</c:v>
                </c:pt>
                <c:pt idx="16296">
                  <c:v>-79.120500000000007</c:v>
                </c:pt>
                <c:pt idx="16297">
                  <c:v>-79.118500000000012</c:v>
                </c:pt>
                <c:pt idx="16298">
                  <c:v>-79.116500000000002</c:v>
                </c:pt>
                <c:pt idx="16299">
                  <c:v>-79.114500000000007</c:v>
                </c:pt>
                <c:pt idx="16300">
                  <c:v>-79.112500000000011</c:v>
                </c:pt>
                <c:pt idx="16301">
                  <c:v>-79.110500000000002</c:v>
                </c:pt>
                <c:pt idx="16302">
                  <c:v>-79.108500000000006</c:v>
                </c:pt>
                <c:pt idx="16303">
                  <c:v>-79.106500000000011</c:v>
                </c:pt>
                <c:pt idx="16304">
                  <c:v>-79.104500000000002</c:v>
                </c:pt>
                <c:pt idx="16305">
                  <c:v>-79.102500000000006</c:v>
                </c:pt>
                <c:pt idx="16306">
                  <c:v>-79.100500000000011</c:v>
                </c:pt>
                <c:pt idx="16307">
                  <c:v>-79.098500000000001</c:v>
                </c:pt>
                <c:pt idx="16308">
                  <c:v>-79.096500000000006</c:v>
                </c:pt>
                <c:pt idx="16309">
                  <c:v>-79.094500000000011</c:v>
                </c:pt>
                <c:pt idx="16310">
                  <c:v>-79.092500000000001</c:v>
                </c:pt>
                <c:pt idx="16311">
                  <c:v>-79.090500000000006</c:v>
                </c:pt>
                <c:pt idx="16312">
                  <c:v>-79.08850000000001</c:v>
                </c:pt>
                <c:pt idx="16313">
                  <c:v>-79.086500000000001</c:v>
                </c:pt>
                <c:pt idx="16314">
                  <c:v>-79.084500000000006</c:v>
                </c:pt>
                <c:pt idx="16315">
                  <c:v>-79.08250000000001</c:v>
                </c:pt>
                <c:pt idx="16316">
                  <c:v>-79.080500000000001</c:v>
                </c:pt>
                <c:pt idx="16317">
                  <c:v>-79.078500000000005</c:v>
                </c:pt>
                <c:pt idx="16318">
                  <c:v>-79.07650000000001</c:v>
                </c:pt>
                <c:pt idx="16319">
                  <c:v>-79.0745</c:v>
                </c:pt>
                <c:pt idx="16320">
                  <c:v>-79.072500000000005</c:v>
                </c:pt>
                <c:pt idx="16321">
                  <c:v>-79.07050000000001</c:v>
                </c:pt>
                <c:pt idx="16322">
                  <c:v>-79.0685</c:v>
                </c:pt>
                <c:pt idx="16323">
                  <c:v>-79.066500000000005</c:v>
                </c:pt>
                <c:pt idx="16324">
                  <c:v>-79.06450000000001</c:v>
                </c:pt>
                <c:pt idx="16325">
                  <c:v>-79.0625</c:v>
                </c:pt>
                <c:pt idx="16326">
                  <c:v>-79.060500000000005</c:v>
                </c:pt>
                <c:pt idx="16327">
                  <c:v>-79.058500000000009</c:v>
                </c:pt>
                <c:pt idx="16328">
                  <c:v>-79.0565</c:v>
                </c:pt>
                <c:pt idx="16329">
                  <c:v>-79.054500000000004</c:v>
                </c:pt>
                <c:pt idx="16330">
                  <c:v>-79.052500000000009</c:v>
                </c:pt>
                <c:pt idx="16331">
                  <c:v>-79.0505</c:v>
                </c:pt>
                <c:pt idx="16332">
                  <c:v>-79.048500000000004</c:v>
                </c:pt>
                <c:pt idx="16333">
                  <c:v>-79.046500000000009</c:v>
                </c:pt>
                <c:pt idx="16334">
                  <c:v>-79.044499999999999</c:v>
                </c:pt>
                <c:pt idx="16335">
                  <c:v>-79.042500000000004</c:v>
                </c:pt>
                <c:pt idx="16336">
                  <c:v>-79.040500000000009</c:v>
                </c:pt>
                <c:pt idx="16337">
                  <c:v>-79.038499999999999</c:v>
                </c:pt>
                <c:pt idx="16338">
                  <c:v>-79.036500000000004</c:v>
                </c:pt>
                <c:pt idx="16339">
                  <c:v>-79.034500000000008</c:v>
                </c:pt>
                <c:pt idx="16340">
                  <c:v>-79.032499999999999</c:v>
                </c:pt>
                <c:pt idx="16341">
                  <c:v>-79.030500000000004</c:v>
                </c:pt>
                <c:pt idx="16342">
                  <c:v>-79.028500000000008</c:v>
                </c:pt>
                <c:pt idx="16343">
                  <c:v>-79.026499999999999</c:v>
                </c:pt>
                <c:pt idx="16344">
                  <c:v>-79.024500000000003</c:v>
                </c:pt>
                <c:pt idx="16345">
                  <c:v>-79.022500000000008</c:v>
                </c:pt>
                <c:pt idx="16346">
                  <c:v>-79.020499999999998</c:v>
                </c:pt>
                <c:pt idx="16347">
                  <c:v>-79.018500000000003</c:v>
                </c:pt>
                <c:pt idx="16348">
                  <c:v>-79.016500000000008</c:v>
                </c:pt>
                <c:pt idx="16349">
                  <c:v>-79.014499999999998</c:v>
                </c:pt>
                <c:pt idx="16350">
                  <c:v>-79.012500000000003</c:v>
                </c:pt>
                <c:pt idx="16351">
                  <c:v>-79.010500000000008</c:v>
                </c:pt>
                <c:pt idx="16352">
                  <c:v>-79.008499999999998</c:v>
                </c:pt>
                <c:pt idx="16353">
                  <c:v>-79.006500000000003</c:v>
                </c:pt>
                <c:pt idx="16354">
                  <c:v>-79.004500000000007</c:v>
                </c:pt>
                <c:pt idx="16355">
                  <c:v>-79.002499999999998</c:v>
                </c:pt>
                <c:pt idx="16356">
                  <c:v>-79.000500000000002</c:v>
                </c:pt>
                <c:pt idx="16357">
                  <c:v>-78.998500000000007</c:v>
                </c:pt>
                <c:pt idx="16358">
                  <c:v>-78.996499999999997</c:v>
                </c:pt>
                <c:pt idx="16359">
                  <c:v>-78.994500000000002</c:v>
                </c:pt>
                <c:pt idx="16360">
                  <c:v>-78.992500000000007</c:v>
                </c:pt>
                <c:pt idx="16361">
                  <c:v>-78.990499999999997</c:v>
                </c:pt>
                <c:pt idx="16362">
                  <c:v>-78.988500000000016</c:v>
                </c:pt>
                <c:pt idx="16363">
                  <c:v>-78.986500000000007</c:v>
                </c:pt>
                <c:pt idx="16364">
                  <c:v>-78.984499999999997</c:v>
                </c:pt>
                <c:pt idx="16365">
                  <c:v>-78.982500000000016</c:v>
                </c:pt>
                <c:pt idx="16366">
                  <c:v>-78.980500000000006</c:v>
                </c:pt>
                <c:pt idx="16367">
                  <c:v>-78.978499999999997</c:v>
                </c:pt>
                <c:pt idx="16368">
                  <c:v>-78.976500000000016</c:v>
                </c:pt>
                <c:pt idx="16369">
                  <c:v>-78.974500000000006</c:v>
                </c:pt>
                <c:pt idx="16370">
                  <c:v>-78.972499999999997</c:v>
                </c:pt>
                <c:pt idx="16371">
                  <c:v>-78.970500000000015</c:v>
                </c:pt>
                <c:pt idx="16372">
                  <c:v>-78.968500000000006</c:v>
                </c:pt>
                <c:pt idx="16373">
                  <c:v>-78.966499999999996</c:v>
                </c:pt>
                <c:pt idx="16374">
                  <c:v>-78.964500000000015</c:v>
                </c:pt>
                <c:pt idx="16375">
                  <c:v>-78.962500000000006</c:v>
                </c:pt>
                <c:pt idx="16376">
                  <c:v>-78.960499999999996</c:v>
                </c:pt>
                <c:pt idx="16377">
                  <c:v>-78.958500000000015</c:v>
                </c:pt>
                <c:pt idx="16378">
                  <c:v>-78.956500000000005</c:v>
                </c:pt>
                <c:pt idx="16379">
                  <c:v>-78.954499999999996</c:v>
                </c:pt>
                <c:pt idx="16380">
                  <c:v>-78.952500000000015</c:v>
                </c:pt>
                <c:pt idx="16381">
                  <c:v>-78.950500000000005</c:v>
                </c:pt>
                <c:pt idx="16382">
                  <c:v>-78.948499999999996</c:v>
                </c:pt>
                <c:pt idx="16383">
                  <c:v>-78.946500000000015</c:v>
                </c:pt>
                <c:pt idx="16384">
                  <c:v>-78.944500000000005</c:v>
                </c:pt>
                <c:pt idx="16385">
                  <c:v>-78.942499999999995</c:v>
                </c:pt>
                <c:pt idx="16386">
                  <c:v>-78.940500000000014</c:v>
                </c:pt>
                <c:pt idx="16387">
                  <c:v>-78.938500000000005</c:v>
                </c:pt>
                <c:pt idx="16388">
                  <c:v>-78.936499999999995</c:v>
                </c:pt>
                <c:pt idx="16389">
                  <c:v>-78.934500000000014</c:v>
                </c:pt>
                <c:pt idx="16390">
                  <c:v>-78.932500000000005</c:v>
                </c:pt>
                <c:pt idx="16391">
                  <c:v>-78.930500000000009</c:v>
                </c:pt>
                <c:pt idx="16392">
                  <c:v>-78.928500000000014</c:v>
                </c:pt>
                <c:pt idx="16393">
                  <c:v>-78.926500000000004</c:v>
                </c:pt>
                <c:pt idx="16394">
                  <c:v>-78.924500000000009</c:v>
                </c:pt>
                <c:pt idx="16395">
                  <c:v>-78.922500000000014</c:v>
                </c:pt>
                <c:pt idx="16396">
                  <c:v>-78.920500000000004</c:v>
                </c:pt>
                <c:pt idx="16397">
                  <c:v>-78.918500000000009</c:v>
                </c:pt>
                <c:pt idx="16398">
                  <c:v>-78.916500000000013</c:v>
                </c:pt>
                <c:pt idx="16399">
                  <c:v>-78.914500000000004</c:v>
                </c:pt>
                <c:pt idx="16400">
                  <c:v>-78.912500000000009</c:v>
                </c:pt>
                <c:pt idx="16401">
                  <c:v>-78.910500000000013</c:v>
                </c:pt>
                <c:pt idx="16402">
                  <c:v>-78.908500000000004</c:v>
                </c:pt>
                <c:pt idx="16403">
                  <c:v>-78.906500000000008</c:v>
                </c:pt>
                <c:pt idx="16404">
                  <c:v>-78.904500000000013</c:v>
                </c:pt>
                <c:pt idx="16405">
                  <c:v>-78.902500000000003</c:v>
                </c:pt>
                <c:pt idx="16406">
                  <c:v>-78.900500000000008</c:v>
                </c:pt>
                <c:pt idx="16407">
                  <c:v>-78.898500000000013</c:v>
                </c:pt>
                <c:pt idx="16408">
                  <c:v>-78.896500000000003</c:v>
                </c:pt>
                <c:pt idx="16409">
                  <c:v>-78.894500000000008</c:v>
                </c:pt>
                <c:pt idx="16410">
                  <c:v>-78.892500000000013</c:v>
                </c:pt>
                <c:pt idx="16411">
                  <c:v>-78.890500000000003</c:v>
                </c:pt>
                <c:pt idx="16412">
                  <c:v>-78.888500000000008</c:v>
                </c:pt>
                <c:pt idx="16413">
                  <c:v>-78.886500000000012</c:v>
                </c:pt>
                <c:pt idx="16414">
                  <c:v>-78.884500000000003</c:v>
                </c:pt>
                <c:pt idx="16415">
                  <c:v>-78.882500000000007</c:v>
                </c:pt>
                <c:pt idx="16416">
                  <c:v>-78.880500000000012</c:v>
                </c:pt>
                <c:pt idx="16417">
                  <c:v>-78.878500000000003</c:v>
                </c:pt>
                <c:pt idx="16418">
                  <c:v>-78.876500000000007</c:v>
                </c:pt>
                <c:pt idx="16419">
                  <c:v>-78.874500000000012</c:v>
                </c:pt>
                <c:pt idx="16420">
                  <c:v>-78.872500000000002</c:v>
                </c:pt>
                <c:pt idx="16421">
                  <c:v>-78.870500000000007</c:v>
                </c:pt>
                <c:pt idx="16422">
                  <c:v>-78.868500000000012</c:v>
                </c:pt>
                <c:pt idx="16423">
                  <c:v>-78.866500000000002</c:v>
                </c:pt>
                <c:pt idx="16424">
                  <c:v>-78.864500000000007</c:v>
                </c:pt>
                <c:pt idx="16425">
                  <c:v>-78.862500000000011</c:v>
                </c:pt>
                <c:pt idx="16426">
                  <c:v>-78.860500000000002</c:v>
                </c:pt>
                <c:pt idx="16427">
                  <c:v>-78.858500000000006</c:v>
                </c:pt>
                <c:pt idx="16428">
                  <c:v>-78.856500000000011</c:v>
                </c:pt>
                <c:pt idx="16429">
                  <c:v>-78.854500000000002</c:v>
                </c:pt>
                <c:pt idx="16430">
                  <c:v>-78.852500000000006</c:v>
                </c:pt>
                <c:pt idx="16431">
                  <c:v>-78.850500000000011</c:v>
                </c:pt>
                <c:pt idx="16432">
                  <c:v>-78.848500000000001</c:v>
                </c:pt>
                <c:pt idx="16433">
                  <c:v>-78.846500000000006</c:v>
                </c:pt>
                <c:pt idx="16434">
                  <c:v>-78.844500000000011</c:v>
                </c:pt>
                <c:pt idx="16435">
                  <c:v>-78.842500000000001</c:v>
                </c:pt>
                <c:pt idx="16436">
                  <c:v>-78.840500000000006</c:v>
                </c:pt>
                <c:pt idx="16437">
                  <c:v>-78.83850000000001</c:v>
                </c:pt>
                <c:pt idx="16438">
                  <c:v>-78.836500000000001</c:v>
                </c:pt>
                <c:pt idx="16439">
                  <c:v>-78.834500000000006</c:v>
                </c:pt>
                <c:pt idx="16440">
                  <c:v>-78.83250000000001</c:v>
                </c:pt>
                <c:pt idx="16441">
                  <c:v>-78.830500000000001</c:v>
                </c:pt>
                <c:pt idx="16442">
                  <c:v>-78.828500000000005</c:v>
                </c:pt>
                <c:pt idx="16443">
                  <c:v>-78.82650000000001</c:v>
                </c:pt>
                <c:pt idx="16444">
                  <c:v>-78.8245</c:v>
                </c:pt>
                <c:pt idx="16445">
                  <c:v>-78.822500000000005</c:v>
                </c:pt>
                <c:pt idx="16446">
                  <c:v>-78.82050000000001</c:v>
                </c:pt>
                <c:pt idx="16447">
                  <c:v>-78.8185</c:v>
                </c:pt>
                <c:pt idx="16448">
                  <c:v>-78.816500000000005</c:v>
                </c:pt>
                <c:pt idx="16449">
                  <c:v>-78.81450000000001</c:v>
                </c:pt>
                <c:pt idx="16450">
                  <c:v>-78.8125</c:v>
                </c:pt>
                <c:pt idx="16451">
                  <c:v>-78.810500000000005</c:v>
                </c:pt>
                <c:pt idx="16452">
                  <c:v>-78.808500000000009</c:v>
                </c:pt>
                <c:pt idx="16453">
                  <c:v>-78.8065</c:v>
                </c:pt>
                <c:pt idx="16454">
                  <c:v>-78.804500000000004</c:v>
                </c:pt>
                <c:pt idx="16455">
                  <c:v>-78.802500000000009</c:v>
                </c:pt>
                <c:pt idx="16456">
                  <c:v>-78.8005</c:v>
                </c:pt>
                <c:pt idx="16457">
                  <c:v>-78.798500000000004</c:v>
                </c:pt>
                <c:pt idx="16458">
                  <c:v>-78.796500000000009</c:v>
                </c:pt>
                <c:pt idx="16459">
                  <c:v>-78.794499999999999</c:v>
                </c:pt>
                <c:pt idx="16460">
                  <c:v>-78.792500000000004</c:v>
                </c:pt>
                <c:pt idx="16461">
                  <c:v>-78.790500000000009</c:v>
                </c:pt>
                <c:pt idx="16462">
                  <c:v>-78.788499999999999</c:v>
                </c:pt>
                <c:pt idx="16463">
                  <c:v>-78.786500000000004</c:v>
                </c:pt>
                <c:pt idx="16464">
                  <c:v>-78.784500000000008</c:v>
                </c:pt>
                <c:pt idx="16465">
                  <c:v>-78.782499999999999</c:v>
                </c:pt>
                <c:pt idx="16466">
                  <c:v>-78.780500000000004</c:v>
                </c:pt>
                <c:pt idx="16467">
                  <c:v>-78.778500000000008</c:v>
                </c:pt>
                <c:pt idx="16468">
                  <c:v>-78.776499999999999</c:v>
                </c:pt>
                <c:pt idx="16469">
                  <c:v>-78.774500000000003</c:v>
                </c:pt>
                <c:pt idx="16470">
                  <c:v>-78.772500000000008</c:v>
                </c:pt>
                <c:pt idx="16471">
                  <c:v>-78.770499999999998</c:v>
                </c:pt>
                <c:pt idx="16472">
                  <c:v>-78.768500000000003</c:v>
                </c:pt>
                <c:pt idx="16473">
                  <c:v>-78.766500000000008</c:v>
                </c:pt>
                <c:pt idx="16474">
                  <c:v>-78.764499999999998</c:v>
                </c:pt>
                <c:pt idx="16475">
                  <c:v>-78.762500000000003</c:v>
                </c:pt>
                <c:pt idx="16476">
                  <c:v>-78.760500000000008</c:v>
                </c:pt>
                <c:pt idx="16477">
                  <c:v>-78.758499999999998</c:v>
                </c:pt>
                <c:pt idx="16478">
                  <c:v>-78.756500000000003</c:v>
                </c:pt>
                <c:pt idx="16479">
                  <c:v>-78.754500000000007</c:v>
                </c:pt>
                <c:pt idx="16480">
                  <c:v>-78.752499999999998</c:v>
                </c:pt>
                <c:pt idx="16481">
                  <c:v>-78.750500000000002</c:v>
                </c:pt>
                <c:pt idx="16482">
                  <c:v>-78.748500000000007</c:v>
                </c:pt>
                <c:pt idx="16483">
                  <c:v>-78.746499999999997</c:v>
                </c:pt>
                <c:pt idx="16484">
                  <c:v>-78.744500000000002</c:v>
                </c:pt>
                <c:pt idx="16485">
                  <c:v>-78.742500000000007</c:v>
                </c:pt>
                <c:pt idx="16486">
                  <c:v>-78.740499999999997</c:v>
                </c:pt>
                <c:pt idx="16487">
                  <c:v>-78.738500000000016</c:v>
                </c:pt>
                <c:pt idx="16488">
                  <c:v>-78.736500000000007</c:v>
                </c:pt>
                <c:pt idx="16489">
                  <c:v>-78.734499999999997</c:v>
                </c:pt>
                <c:pt idx="16490">
                  <c:v>-78.732500000000016</c:v>
                </c:pt>
                <c:pt idx="16491">
                  <c:v>-78.730500000000006</c:v>
                </c:pt>
                <c:pt idx="16492">
                  <c:v>-78.728499999999997</c:v>
                </c:pt>
                <c:pt idx="16493">
                  <c:v>-78.726500000000016</c:v>
                </c:pt>
                <c:pt idx="16494">
                  <c:v>-78.724500000000006</c:v>
                </c:pt>
                <c:pt idx="16495">
                  <c:v>-78.722499999999997</c:v>
                </c:pt>
                <c:pt idx="16496">
                  <c:v>-78.720500000000015</c:v>
                </c:pt>
                <c:pt idx="16497">
                  <c:v>-78.718500000000006</c:v>
                </c:pt>
                <c:pt idx="16498">
                  <c:v>-78.716499999999996</c:v>
                </c:pt>
                <c:pt idx="16499">
                  <c:v>-78.714500000000015</c:v>
                </c:pt>
                <c:pt idx="16500">
                  <c:v>-78.712500000000006</c:v>
                </c:pt>
                <c:pt idx="16501">
                  <c:v>-78.710499999999996</c:v>
                </c:pt>
                <c:pt idx="16502">
                  <c:v>-78.708500000000015</c:v>
                </c:pt>
                <c:pt idx="16503">
                  <c:v>-78.706500000000005</c:v>
                </c:pt>
                <c:pt idx="16504">
                  <c:v>-78.704499999999996</c:v>
                </c:pt>
                <c:pt idx="16505">
                  <c:v>-78.702500000000015</c:v>
                </c:pt>
                <c:pt idx="16506">
                  <c:v>-78.700500000000005</c:v>
                </c:pt>
                <c:pt idx="16507">
                  <c:v>-78.698499999999996</c:v>
                </c:pt>
                <c:pt idx="16508">
                  <c:v>-78.696500000000015</c:v>
                </c:pt>
                <c:pt idx="16509">
                  <c:v>-78.694500000000005</c:v>
                </c:pt>
                <c:pt idx="16510">
                  <c:v>-78.692499999999995</c:v>
                </c:pt>
                <c:pt idx="16511">
                  <c:v>-78.690500000000014</c:v>
                </c:pt>
                <c:pt idx="16512">
                  <c:v>-78.688500000000005</c:v>
                </c:pt>
                <c:pt idx="16513">
                  <c:v>-78.686499999999995</c:v>
                </c:pt>
                <c:pt idx="16514">
                  <c:v>-78.684500000000014</c:v>
                </c:pt>
                <c:pt idx="16515">
                  <c:v>-78.682500000000005</c:v>
                </c:pt>
                <c:pt idx="16516">
                  <c:v>-78.680500000000009</c:v>
                </c:pt>
                <c:pt idx="16517">
                  <c:v>-78.678500000000014</c:v>
                </c:pt>
                <c:pt idx="16518">
                  <c:v>-78.676500000000004</c:v>
                </c:pt>
                <c:pt idx="16519">
                  <c:v>-78.674500000000009</c:v>
                </c:pt>
                <c:pt idx="16520">
                  <c:v>-78.672500000000014</c:v>
                </c:pt>
                <c:pt idx="16521">
                  <c:v>-78.670500000000004</c:v>
                </c:pt>
                <c:pt idx="16522">
                  <c:v>-78.668500000000009</c:v>
                </c:pt>
                <c:pt idx="16523">
                  <c:v>-78.666500000000013</c:v>
                </c:pt>
                <c:pt idx="16524">
                  <c:v>-78.664500000000004</c:v>
                </c:pt>
                <c:pt idx="16525">
                  <c:v>-78.662500000000009</c:v>
                </c:pt>
                <c:pt idx="16526">
                  <c:v>-78.660500000000013</c:v>
                </c:pt>
                <c:pt idx="16527">
                  <c:v>-78.658500000000004</c:v>
                </c:pt>
                <c:pt idx="16528">
                  <c:v>-78.656500000000008</c:v>
                </c:pt>
                <c:pt idx="16529">
                  <c:v>-78.654500000000013</c:v>
                </c:pt>
                <c:pt idx="16530">
                  <c:v>-78.652500000000003</c:v>
                </c:pt>
                <c:pt idx="16531">
                  <c:v>-78.650500000000008</c:v>
                </c:pt>
                <c:pt idx="16532">
                  <c:v>-78.648500000000013</c:v>
                </c:pt>
                <c:pt idx="16533">
                  <c:v>-78.646500000000003</c:v>
                </c:pt>
                <c:pt idx="16534">
                  <c:v>-78.644500000000008</c:v>
                </c:pt>
                <c:pt idx="16535">
                  <c:v>-78.642500000000013</c:v>
                </c:pt>
                <c:pt idx="16536">
                  <c:v>-78.640500000000003</c:v>
                </c:pt>
                <c:pt idx="16537">
                  <c:v>-78.638500000000008</c:v>
                </c:pt>
                <c:pt idx="16538">
                  <c:v>-78.636500000000012</c:v>
                </c:pt>
                <c:pt idx="16539">
                  <c:v>-78.634500000000003</c:v>
                </c:pt>
                <c:pt idx="16540">
                  <c:v>-78.632500000000007</c:v>
                </c:pt>
                <c:pt idx="16541">
                  <c:v>-78.630500000000012</c:v>
                </c:pt>
                <c:pt idx="16542">
                  <c:v>-78.628500000000003</c:v>
                </c:pt>
                <c:pt idx="16543">
                  <c:v>-78.626500000000007</c:v>
                </c:pt>
                <c:pt idx="16544">
                  <c:v>-78.624500000000012</c:v>
                </c:pt>
                <c:pt idx="16545">
                  <c:v>-78.622500000000002</c:v>
                </c:pt>
                <c:pt idx="16546">
                  <c:v>-78.620500000000007</c:v>
                </c:pt>
                <c:pt idx="16547">
                  <c:v>-78.618500000000012</c:v>
                </c:pt>
                <c:pt idx="16548">
                  <c:v>-78.616500000000002</c:v>
                </c:pt>
                <c:pt idx="16549">
                  <c:v>-78.614500000000007</c:v>
                </c:pt>
                <c:pt idx="16550">
                  <c:v>-78.612500000000011</c:v>
                </c:pt>
                <c:pt idx="16551">
                  <c:v>-78.610500000000002</c:v>
                </c:pt>
                <c:pt idx="16552">
                  <c:v>-78.608500000000006</c:v>
                </c:pt>
                <c:pt idx="16553">
                  <c:v>-78.606500000000011</c:v>
                </c:pt>
                <c:pt idx="16554">
                  <c:v>-78.604500000000002</c:v>
                </c:pt>
                <c:pt idx="16555">
                  <c:v>-78.602500000000006</c:v>
                </c:pt>
                <c:pt idx="16556">
                  <c:v>-78.600500000000011</c:v>
                </c:pt>
                <c:pt idx="16557">
                  <c:v>-78.598500000000001</c:v>
                </c:pt>
                <c:pt idx="16558">
                  <c:v>-78.596500000000006</c:v>
                </c:pt>
                <c:pt idx="16559">
                  <c:v>-78.594500000000011</c:v>
                </c:pt>
                <c:pt idx="16560">
                  <c:v>-78.592500000000001</c:v>
                </c:pt>
                <c:pt idx="16561">
                  <c:v>-78.590500000000006</c:v>
                </c:pt>
                <c:pt idx="16562">
                  <c:v>-78.58850000000001</c:v>
                </c:pt>
                <c:pt idx="16563">
                  <c:v>-78.586500000000001</c:v>
                </c:pt>
                <c:pt idx="16564">
                  <c:v>-78.584500000000006</c:v>
                </c:pt>
                <c:pt idx="16565">
                  <c:v>-78.58250000000001</c:v>
                </c:pt>
                <c:pt idx="16566">
                  <c:v>-78.580500000000001</c:v>
                </c:pt>
                <c:pt idx="16567">
                  <c:v>-78.578500000000005</c:v>
                </c:pt>
                <c:pt idx="16568">
                  <c:v>-78.57650000000001</c:v>
                </c:pt>
                <c:pt idx="16569">
                  <c:v>-78.5745</c:v>
                </c:pt>
                <c:pt idx="16570">
                  <c:v>-78.572500000000005</c:v>
                </c:pt>
                <c:pt idx="16571">
                  <c:v>-78.57050000000001</c:v>
                </c:pt>
                <c:pt idx="16572">
                  <c:v>-78.5685</c:v>
                </c:pt>
                <c:pt idx="16573">
                  <c:v>-78.566500000000005</c:v>
                </c:pt>
                <c:pt idx="16574">
                  <c:v>-78.56450000000001</c:v>
                </c:pt>
                <c:pt idx="16575">
                  <c:v>-78.5625</c:v>
                </c:pt>
                <c:pt idx="16576">
                  <c:v>-78.560500000000005</c:v>
                </c:pt>
                <c:pt idx="16577">
                  <c:v>-78.558500000000009</c:v>
                </c:pt>
                <c:pt idx="16578">
                  <c:v>-78.5565</c:v>
                </c:pt>
                <c:pt idx="16579">
                  <c:v>-78.554500000000004</c:v>
                </c:pt>
                <c:pt idx="16580">
                  <c:v>-78.552500000000009</c:v>
                </c:pt>
                <c:pt idx="16581">
                  <c:v>-78.5505</c:v>
                </c:pt>
                <c:pt idx="16582">
                  <c:v>-78.548500000000004</c:v>
                </c:pt>
                <c:pt idx="16583">
                  <c:v>-78.546500000000009</c:v>
                </c:pt>
                <c:pt idx="16584">
                  <c:v>-78.544499999999999</c:v>
                </c:pt>
                <c:pt idx="16585">
                  <c:v>-78.542500000000004</c:v>
                </c:pt>
                <c:pt idx="16586">
                  <c:v>-78.540500000000009</c:v>
                </c:pt>
                <c:pt idx="16587">
                  <c:v>-78.538499999999999</c:v>
                </c:pt>
                <c:pt idx="16588">
                  <c:v>-78.536500000000004</c:v>
                </c:pt>
                <c:pt idx="16589">
                  <c:v>-78.534500000000008</c:v>
                </c:pt>
                <c:pt idx="16590">
                  <c:v>-78.532499999999999</c:v>
                </c:pt>
                <c:pt idx="16591">
                  <c:v>-78.530500000000004</c:v>
                </c:pt>
                <c:pt idx="16592">
                  <c:v>-78.528500000000008</c:v>
                </c:pt>
                <c:pt idx="16593">
                  <c:v>-78.526499999999999</c:v>
                </c:pt>
                <c:pt idx="16594">
                  <c:v>-78.524500000000003</c:v>
                </c:pt>
                <c:pt idx="16595">
                  <c:v>-78.522500000000008</c:v>
                </c:pt>
                <c:pt idx="16596">
                  <c:v>-78.520499999999998</c:v>
                </c:pt>
                <c:pt idx="16597">
                  <c:v>-78.518500000000003</c:v>
                </c:pt>
                <c:pt idx="16598">
                  <c:v>-78.516500000000008</c:v>
                </c:pt>
                <c:pt idx="16599">
                  <c:v>-78.514499999999998</c:v>
                </c:pt>
                <c:pt idx="16600">
                  <c:v>-78.512500000000003</c:v>
                </c:pt>
                <c:pt idx="16601">
                  <c:v>-78.510500000000008</c:v>
                </c:pt>
                <c:pt idx="16602">
                  <c:v>-78.508499999999998</c:v>
                </c:pt>
                <c:pt idx="16603">
                  <c:v>-78.506500000000003</c:v>
                </c:pt>
                <c:pt idx="16604">
                  <c:v>-78.504500000000007</c:v>
                </c:pt>
                <c:pt idx="16605">
                  <c:v>-78.502499999999998</c:v>
                </c:pt>
                <c:pt idx="16606">
                  <c:v>-78.500500000000002</c:v>
                </c:pt>
                <c:pt idx="16607">
                  <c:v>-78.498500000000007</c:v>
                </c:pt>
                <c:pt idx="16608">
                  <c:v>-78.496499999999997</c:v>
                </c:pt>
                <c:pt idx="16609">
                  <c:v>-78.494500000000002</c:v>
                </c:pt>
                <c:pt idx="16610">
                  <c:v>-78.492500000000007</c:v>
                </c:pt>
                <c:pt idx="16611">
                  <c:v>-78.490499999999997</c:v>
                </c:pt>
                <c:pt idx="16612">
                  <c:v>-78.488500000000016</c:v>
                </c:pt>
                <c:pt idx="16613">
                  <c:v>-78.486500000000007</c:v>
                </c:pt>
                <c:pt idx="16614">
                  <c:v>-78.484499999999997</c:v>
                </c:pt>
                <c:pt idx="16615">
                  <c:v>-78.482500000000016</c:v>
                </c:pt>
                <c:pt idx="16616">
                  <c:v>-78.480500000000006</c:v>
                </c:pt>
                <c:pt idx="16617">
                  <c:v>-78.478499999999997</c:v>
                </c:pt>
                <c:pt idx="16618">
                  <c:v>-78.476500000000016</c:v>
                </c:pt>
                <c:pt idx="16619">
                  <c:v>-78.474500000000006</c:v>
                </c:pt>
                <c:pt idx="16620">
                  <c:v>-78.472499999999997</c:v>
                </c:pt>
                <c:pt idx="16621">
                  <c:v>-78.470500000000015</c:v>
                </c:pt>
                <c:pt idx="16622">
                  <c:v>-78.468500000000006</c:v>
                </c:pt>
                <c:pt idx="16623">
                  <c:v>-78.466499999999996</c:v>
                </c:pt>
                <c:pt idx="16624">
                  <c:v>-78.464500000000015</c:v>
                </c:pt>
                <c:pt idx="16625">
                  <c:v>-78.462500000000006</c:v>
                </c:pt>
                <c:pt idx="16626">
                  <c:v>-78.460499999999996</c:v>
                </c:pt>
                <c:pt idx="16627">
                  <c:v>-78.458500000000015</c:v>
                </c:pt>
                <c:pt idx="16628">
                  <c:v>-78.456500000000005</c:v>
                </c:pt>
                <c:pt idx="16629">
                  <c:v>-78.454499999999996</c:v>
                </c:pt>
                <c:pt idx="16630">
                  <c:v>-78.452500000000015</c:v>
                </c:pt>
                <c:pt idx="16631">
                  <c:v>-78.450500000000005</c:v>
                </c:pt>
                <c:pt idx="16632">
                  <c:v>-78.448499999999996</c:v>
                </c:pt>
                <c:pt idx="16633">
                  <c:v>-78.446500000000015</c:v>
                </c:pt>
                <c:pt idx="16634">
                  <c:v>-78.444500000000005</c:v>
                </c:pt>
                <c:pt idx="16635">
                  <c:v>-78.442499999999995</c:v>
                </c:pt>
                <c:pt idx="16636">
                  <c:v>-78.440500000000014</c:v>
                </c:pt>
                <c:pt idx="16637">
                  <c:v>-78.438500000000005</c:v>
                </c:pt>
                <c:pt idx="16638">
                  <c:v>-78.436499999999995</c:v>
                </c:pt>
                <c:pt idx="16639">
                  <c:v>-78.434500000000014</c:v>
                </c:pt>
                <c:pt idx="16640">
                  <c:v>-78.432500000000005</c:v>
                </c:pt>
                <c:pt idx="16641">
                  <c:v>-78.430500000000009</c:v>
                </c:pt>
                <c:pt idx="16642">
                  <c:v>-78.428500000000014</c:v>
                </c:pt>
                <c:pt idx="16643">
                  <c:v>-78.426500000000004</c:v>
                </c:pt>
                <c:pt idx="16644">
                  <c:v>-78.424500000000009</c:v>
                </c:pt>
                <c:pt idx="16645">
                  <c:v>-78.422500000000014</c:v>
                </c:pt>
                <c:pt idx="16646">
                  <c:v>-78.420500000000004</c:v>
                </c:pt>
                <c:pt idx="16647">
                  <c:v>-78.418500000000009</c:v>
                </c:pt>
                <c:pt idx="16648">
                  <c:v>-78.416500000000013</c:v>
                </c:pt>
                <c:pt idx="16649">
                  <c:v>-78.414500000000004</c:v>
                </c:pt>
                <c:pt idx="16650">
                  <c:v>-78.412500000000009</c:v>
                </c:pt>
                <c:pt idx="16651">
                  <c:v>-78.410500000000013</c:v>
                </c:pt>
                <c:pt idx="16652">
                  <c:v>-78.408500000000004</c:v>
                </c:pt>
                <c:pt idx="16653">
                  <c:v>-78.406500000000008</c:v>
                </c:pt>
                <c:pt idx="16654">
                  <c:v>-78.404500000000013</c:v>
                </c:pt>
                <c:pt idx="16655">
                  <c:v>-78.402500000000003</c:v>
                </c:pt>
                <c:pt idx="16656">
                  <c:v>-78.400500000000008</c:v>
                </c:pt>
                <c:pt idx="16657">
                  <c:v>-78.398500000000013</c:v>
                </c:pt>
                <c:pt idx="16658">
                  <c:v>-78.396500000000003</c:v>
                </c:pt>
                <c:pt idx="16659">
                  <c:v>-78.394500000000008</c:v>
                </c:pt>
                <c:pt idx="16660">
                  <c:v>-78.392500000000013</c:v>
                </c:pt>
                <c:pt idx="16661">
                  <c:v>-78.390500000000003</c:v>
                </c:pt>
                <c:pt idx="16662">
                  <c:v>-78.388500000000008</c:v>
                </c:pt>
                <c:pt idx="16663">
                  <c:v>-78.386500000000012</c:v>
                </c:pt>
                <c:pt idx="16664">
                  <c:v>-78.384500000000003</c:v>
                </c:pt>
                <c:pt idx="16665">
                  <c:v>-78.382500000000007</c:v>
                </c:pt>
                <c:pt idx="16666">
                  <c:v>-78.380500000000012</c:v>
                </c:pt>
                <c:pt idx="16667">
                  <c:v>-78.378500000000003</c:v>
                </c:pt>
                <c:pt idx="16668">
                  <c:v>-78.376500000000007</c:v>
                </c:pt>
                <c:pt idx="16669">
                  <c:v>-78.374500000000012</c:v>
                </c:pt>
                <c:pt idx="16670">
                  <c:v>-78.372500000000002</c:v>
                </c:pt>
                <c:pt idx="16671">
                  <c:v>-78.370500000000007</c:v>
                </c:pt>
                <c:pt idx="16672">
                  <c:v>-78.368500000000012</c:v>
                </c:pt>
                <c:pt idx="16673">
                  <c:v>-78.366500000000002</c:v>
                </c:pt>
                <c:pt idx="16674">
                  <c:v>-78.364500000000007</c:v>
                </c:pt>
                <c:pt idx="16675">
                  <c:v>-78.362500000000011</c:v>
                </c:pt>
                <c:pt idx="16676">
                  <c:v>-78.360500000000002</c:v>
                </c:pt>
                <c:pt idx="16677">
                  <c:v>-78.358500000000006</c:v>
                </c:pt>
                <c:pt idx="16678">
                  <c:v>-78.356500000000011</c:v>
                </c:pt>
                <c:pt idx="16679">
                  <c:v>-78.354500000000002</c:v>
                </c:pt>
                <c:pt idx="16680">
                  <c:v>-78.352500000000006</c:v>
                </c:pt>
                <c:pt idx="16681">
                  <c:v>-78.350500000000011</c:v>
                </c:pt>
                <c:pt idx="16682">
                  <c:v>-78.348500000000001</c:v>
                </c:pt>
                <c:pt idx="16683">
                  <c:v>-78.346500000000006</c:v>
                </c:pt>
                <c:pt idx="16684">
                  <c:v>-78.344500000000011</c:v>
                </c:pt>
                <c:pt idx="16685">
                  <c:v>-78.342500000000001</c:v>
                </c:pt>
                <c:pt idx="16686">
                  <c:v>-78.340500000000006</c:v>
                </c:pt>
                <c:pt idx="16687">
                  <c:v>-78.33850000000001</c:v>
                </c:pt>
                <c:pt idx="16688">
                  <c:v>-78.336500000000001</c:v>
                </c:pt>
                <c:pt idx="16689">
                  <c:v>-78.334500000000006</c:v>
                </c:pt>
                <c:pt idx="16690">
                  <c:v>-78.33250000000001</c:v>
                </c:pt>
                <c:pt idx="16691">
                  <c:v>-78.330500000000001</c:v>
                </c:pt>
                <c:pt idx="16692">
                  <c:v>-78.328500000000005</c:v>
                </c:pt>
                <c:pt idx="16693">
                  <c:v>-78.32650000000001</c:v>
                </c:pt>
                <c:pt idx="16694">
                  <c:v>-78.3245</c:v>
                </c:pt>
                <c:pt idx="16695">
                  <c:v>-78.322500000000005</c:v>
                </c:pt>
                <c:pt idx="16696">
                  <c:v>-78.32050000000001</c:v>
                </c:pt>
                <c:pt idx="16697">
                  <c:v>-78.3185</c:v>
                </c:pt>
                <c:pt idx="16698">
                  <c:v>-78.316500000000005</c:v>
                </c:pt>
                <c:pt idx="16699">
                  <c:v>-78.31450000000001</c:v>
                </c:pt>
                <c:pt idx="16700">
                  <c:v>-78.3125</c:v>
                </c:pt>
                <c:pt idx="16701">
                  <c:v>-78.310500000000005</c:v>
                </c:pt>
                <c:pt idx="16702">
                  <c:v>-78.308500000000009</c:v>
                </c:pt>
                <c:pt idx="16703">
                  <c:v>-78.3065</c:v>
                </c:pt>
                <c:pt idx="16704">
                  <c:v>-78.304500000000004</c:v>
                </c:pt>
                <c:pt idx="16705">
                  <c:v>-78.302500000000009</c:v>
                </c:pt>
                <c:pt idx="16706">
                  <c:v>-78.3005</c:v>
                </c:pt>
                <c:pt idx="16707">
                  <c:v>-78.298500000000004</c:v>
                </c:pt>
                <c:pt idx="16708">
                  <c:v>-78.296500000000009</c:v>
                </c:pt>
                <c:pt idx="16709">
                  <c:v>-78.294499999999999</c:v>
                </c:pt>
                <c:pt idx="16710">
                  <c:v>-78.292500000000004</c:v>
                </c:pt>
                <c:pt idx="16711">
                  <c:v>-78.290500000000009</c:v>
                </c:pt>
                <c:pt idx="16712">
                  <c:v>-78.288499999999999</c:v>
                </c:pt>
                <c:pt idx="16713">
                  <c:v>-78.286500000000004</c:v>
                </c:pt>
                <c:pt idx="16714">
                  <c:v>-78.284500000000008</c:v>
                </c:pt>
                <c:pt idx="16715">
                  <c:v>-78.282499999999999</c:v>
                </c:pt>
                <c:pt idx="16716">
                  <c:v>-78.280500000000004</c:v>
                </c:pt>
                <c:pt idx="16717">
                  <c:v>-78.278500000000008</c:v>
                </c:pt>
                <c:pt idx="16718">
                  <c:v>-78.276499999999999</c:v>
                </c:pt>
                <c:pt idx="16719">
                  <c:v>-78.274500000000003</c:v>
                </c:pt>
                <c:pt idx="16720">
                  <c:v>-78.272500000000008</c:v>
                </c:pt>
                <c:pt idx="16721">
                  <c:v>-78.270499999999998</c:v>
                </c:pt>
                <c:pt idx="16722">
                  <c:v>-78.268500000000003</c:v>
                </c:pt>
                <c:pt idx="16723">
                  <c:v>-78.266500000000008</c:v>
                </c:pt>
                <c:pt idx="16724">
                  <c:v>-78.264499999999998</c:v>
                </c:pt>
                <c:pt idx="16725">
                  <c:v>-78.262500000000003</c:v>
                </c:pt>
                <c:pt idx="16726">
                  <c:v>-78.260500000000008</c:v>
                </c:pt>
                <c:pt idx="16727">
                  <c:v>-78.258499999999998</c:v>
                </c:pt>
                <c:pt idx="16728">
                  <c:v>-78.256500000000003</c:v>
                </c:pt>
                <c:pt idx="16729">
                  <c:v>-78.254500000000007</c:v>
                </c:pt>
                <c:pt idx="16730">
                  <c:v>-78.252499999999998</c:v>
                </c:pt>
                <c:pt idx="16731">
                  <c:v>-78.250500000000002</c:v>
                </c:pt>
                <c:pt idx="16732">
                  <c:v>-78.248500000000007</c:v>
                </c:pt>
                <c:pt idx="16733">
                  <c:v>-78.246499999999997</c:v>
                </c:pt>
                <c:pt idx="16734">
                  <c:v>-78.244500000000002</c:v>
                </c:pt>
                <c:pt idx="16735">
                  <c:v>-78.242500000000007</c:v>
                </c:pt>
                <c:pt idx="16736">
                  <c:v>-78.240499999999997</c:v>
                </c:pt>
                <c:pt idx="16737">
                  <c:v>-78.238500000000016</c:v>
                </c:pt>
                <c:pt idx="16738">
                  <c:v>-78.236500000000007</c:v>
                </c:pt>
                <c:pt idx="16739">
                  <c:v>-78.234499999999997</c:v>
                </c:pt>
                <c:pt idx="16740">
                  <c:v>-78.232500000000016</c:v>
                </c:pt>
                <c:pt idx="16741">
                  <c:v>-78.230500000000006</c:v>
                </c:pt>
                <c:pt idx="16742">
                  <c:v>-78.228499999999997</c:v>
                </c:pt>
                <c:pt idx="16743">
                  <c:v>-78.226500000000016</c:v>
                </c:pt>
                <c:pt idx="16744">
                  <c:v>-78.224500000000006</c:v>
                </c:pt>
                <c:pt idx="16745">
                  <c:v>-78.222499999999997</c:v>
                </c:pt>
                <c:pt idx="16746">
                  <c:v>-78.220500000000015</c:v>
                </c:pt>
                <c:pt idx="16747">
                  <c:v>-78.218500000000006</c:v>
                </c:pt>
                <c:pt idx="16748">
                  <c:v>-78.216499999999996</c:v>
                </c:pt>
                <c:pt idx="16749">
                  <c:v>-78.214500000000015</c:v>
                </c:pt>
                <c:pt idx="16750">
                  <c:v>-78.212500000000006</c:v>
                </c:pt>
                <c:pt idx="16751">
                  <c:v>-78.210499999999996</c:v>
                </c:pt>
                <c:pt idx="16752">
                  <c:v>-78.208500000000015</c:v>
                </c:pt>
                <c:pt idx="16753">
                  <c:v>-78.206500000000005</c:v>
                </c:pt>
                <c:pt idx="16754">
                  <c:v>-78.204499999999996</c:v>
                </c:pt>
                <c:pt idx="16755">
                  <c:v>-78.202500000000015</c:v>
                </c:pt>
                <c:pt idx="16756">
                  <c:v>-78.200500000000005</c:v>
                </c:pt>
                <c:pt idx="16757">
                  <c:v>-78.198499999999996</c:v>
                </c:pt>
                <c:pt idx="16758">
                  <c:v>-78.196500000000015</c:v>
                </c:pt>
                <c:pt idx="16759">
                  <c:v>-78.194500000000005</c:v>
                </c:pt>
                <c:pt idx="16760">
                  <c:v>-78.192499999999995</c:v>
                </c:pt>
                <c:pt idx="16761">
                  <c:v>-78.190500000000014</c:v>
                </c:pt>
                <c:pt idx="16762">
                  <c:v>-78.188500000000005</c:v>
                </c:pt>
                <c:pt idx="16763">
                  <c:v>-78.186499999999995</c:v>
                </c:pt>
                <c:pt idx="16764">
                  <c:v>-78.184500000000014</c:v>
                </c:pt>
                <c:pt idx="16765">
                  <c:v>-78.182500000000005</c:v>
                </c:pt>
                <c:pt idx="16766">
                  <c:v>-78.180500000000009</c:v>
                </c:pt>
                <c:pt idx="16767">
                  <c:v>-78.178500000000014</c:v>
                </c:pt>
                <c:pt idx="16768">
                  <c:v>-78.176500000000004</c:v>
                </c:pt>
                <c:pt idx="16769">
                  <c:v>-78.174500000000009</c:v>
                </c:pt>
                <c:pt idx="16770">
                  <c:v>-78.172500000000014</c:v>
                </c:pt>
                <c:pt idx="16771">
                  <c:v>-78.170500000000004</c:v>
                </c:pt>
                <c:pt idx="16772">
                  <c:v>-78.168500000000009</c:v>
                </c:pt>
                <c:pt idx="16773">
                  <c:v>-78.166500000000013</c:v>
                </c:pt>
                <c:pt idx="16774">
                  <c:v>-78.164500000000004</c:v>
                </c:pt>
                <c:pt idx="16775">
                  <c:v>-78.162500000000009</c:v>
                </c:pt>
                <c:pt idx="16776">
                  <c:v>-78.160500000000013</c:v>
                </c:pt>
                <c:pt idx="16777">
                  <c:v>-78.158500000000004</c:v>
                </c:pt>
                <c:pt idx="16778">
                  <c:v>-78.156500000000008</c:v>
                </c:pt>
                <c:pt idx="16779">
                  <c:v>-78.154500000000013</c:v>
                </c:pt>
                <c:pt idx="16780">
                  <c:v>-78.152500000000003</c:v>
                </c:pt>
                <c:pt idx="16781">
                  <c:v>-78.150500000000008</c:v>
                </c:pt>
                <c:pt idx="16782">
                  <c:v>-78.148500000000013</c:v>
                </c:pt>
                <c:pt idx="16783">
                  <c:v>-78.146500000000003</c:v>
                </c:pt>
                <c:pt idx="16784">
                  <c:v>-78.144500000000008</c:v>
                </c:pt>
                <c:pt idx="16785">
                  <c:v>-78.142500000000013</c:v>
                </c:pt>
                <c:pt idx="16786">
                  <c:v>-78.140500000000003</c:v>
                </c:pt>
                <c:pt idx="16787">
                  <c:v>-78.138500000000008</c:v>
                </c:pt>
                <c:pt idx="16788">
                  <c:v>-78.136500000000012</c:v>
                </c:pt>
                <c:pt idx="16789">
                  <c:v>-78.134500000000003</c:v>
                </c:pt>
                <c:pt idx="16790">
                  <c:v>-78.132500000000007</c:v>
                </c:pt>
                <c:pt idx="16791">
                  <c:v>-78.130500000000012</c:v>
                </c:pt>
                <c:pt idx="16792">
                  <c:v>-78.128500000000003</c:v>
                </c:pt>
                <c:pt idx="16793">
                  <c:v>-78.126500000000007</c:v>
                </c:pt>
                <c:pt idx="16794">
                  <c:v>-78.124500000000012</c:v>
                </c:pt>
                <c:pt idx="16795">
                  <c:v>-78.122500000000002</c:v>
                </c:pt>
                <c:pt idx="16796">
                  <c:v>-78.120500000000007</c:v>
                </c:pt>
                <c:pt idx="16797">
                  <c:v>-78.118500000000012</c:v>
                </c:pt>
                <c:pt idx="16798">
                  <c:v>-78.116500000000002</c:v>
                </c:pt>
                <c:pt idx="16799">
                  <c:v>-78.114500000000007</c:v>
                </c:pt>
                <c:pt idx="16800">
                  <c:v>-78.112500000000011</c:v>
                </c:pt>
                <c:pt idx="16801">
                  <c:v>-78.110500000000002</c:v>
                </c:pt>
                <c:pt idx="16802">
                  <c:v>-78.108500000000006</c:v>
                </c:pt>
                <c:pt idx="16803">
                  <c:v>-78.106500000000011</c:v>
                </c:pt>
                <c:pt idx="16804">
                  <c:v>-78.104500000000002</c:v>
                </c:pt>
                <c:pt idx="16805">
                  <c:v>-78.102500000000006</c:v>
                </c:pt>
                <c:pt idx="16806">
                  <c:v>-78.100500000000011</c:v>
                </c:pt>
                <c:pt idx="16807">
                  <c:v>-78.098500000000001</c:v>
                </c:pt>
                <c:pt idx="16808">
                  <c:v>-78.096500000000006</c:v>
                </c:pt>
                <c:pt idx="16809">
                  <c:v>-78.094500000000011</c:v>
                </c:pt>
                <c:pt idx="16810">
                  <c:v>-78.092500000000001</c:v>
                </c:pt>
                <c:pt idx="16811">
                  <c:v>-78.090500000000006</c:v>
                </c:pt>
                <c:pt idx="16812">
                  <c:v>-78.08850000000001</c:v>
                </c:pt>
                <c:pt idx="16813">
                  <c:v>-78.086500000000001</c:v>
                </c:pt>
                <c:pt idx="16814">
                  <c:v>-78.084500000000006</c:v>
                </c:pt>
                <c:pt idx="16815">
                  <c:v>-78.08250000000001</c:v>
                </c:pt>
                <c:pt idx="16816">
                  <c:v>-78.080500000000001</c:v>
                </c:pt>
                <c:pt idx="16817">
                  <c:v>-78.078500000000005</c:v>
                </c:pt>
                <c:pt idx="16818">
                  <c:v>-78.07650000000001</c:v>
                </c:pt>
                <c:pt idx="16819">
                  <c:v>-78.0745</c:v>
                </c:pt>
                <c:pt idx="16820">
                  <c:v>-78.072500000000005</c:v>
                </c:pt>
                <c:pt idx="16821">
                  <c:v>-78.07050000000001</c:v>
                </c:pt>
                <c:pt idx="16822">
                  <c:v>-78.0685</c:v>
                </c:pt>
                <c:pt idx="16823">
                  <c:v>-78.066500000000005</c:v>
                </c:pt>
                <c:pt idx="16824">
                  <c:v>-78.06450000000001</c:v>
                </c:pt>
                <c:pt idx="16825">
                  <c:v>-78.0625</c:v>
                </c:pt>
                <c:pt idx="16826">
                  <c:v>-78.060500000000005</c:v>
                </c:pt>
                <c:pt idx="16827">
                  <c:v>-78.058500000000009</c:v>
                </c:pt>
                <c:pt idx="16828">
                  <c:v>-78.0565</c:v>
                </c:pt>
                <c:pt idx="16829">
                  <c:v>-78.054500000000004</c:v>
                </c:pt>
                <c:pt idx="16830">
                  <c:v>-78.052500000000009</c:v>
                </c:pt>
                <c:pt idx="16831">
                  <c:v>-78.0505</c:v>
                </c:pt>
                <c:pt idx="16832">
                  <c:v>-78.048500000000004</c:v>
                </c:pt>
                <c:pt idx="16833">
                  <c:v>-78.046500000000009</c:v>
                </c:pt>
                <c:pt idx="16834">
                  <c:v>-78.044499999999999</c:v>
                </c:pt>
                <c:pt idx="16835">
                  <c:v>-78.042500000000004</c:v>
                </c:pt>
                <c:pt idx="16836">
                  <c:v>-78.040500000000009</c:v>
                </c:pt>
                <c:pt idx="16837">
                  <c:v>-78.038499999999999</c:v>
                </c:pt>
                <c:pt idx="16838">
                  <c:v>-78.036500000000004</c:v>
                </c:pt>
                <c:pt idx="16839">
                  <c:v>-78.034500000000008</c:v>
                </c:pt>
                <c:pt idx="16840">
                  <c:v>-78.032499999999999</c:v>
                </c:pt>
                <c:pt idx="16841">
                  <c:v>-78.030500000000004</c:v>
                </c:pt>
                <c:pt idx="16842">
                  <c:v>-78.028500000000008</c:v>
                </c:pt>
                <c:pt idx="16843">
                  <c:v>-78.026499999999999</c:v>
                </c:pt>
                <c:pt idx="16844">
                  <c:v>-78.024500000000003</c:v>
                </c:pt>
                <c:pt idx="16845">
                  <c:v>-78.022500000000008</c:v>
                </c:pt>
                <c:pt idx="16846">
                  <c:v>-78.020499999999998</c:v>
                </c:pt>
                <c:pt idx="16847">
                  <c:v>-78.018500000000003</c:v>
                </c:pt>
                <c:pt idx="16848">
                  <c:v>-78.016500000000008</c:v>
                </c:pt>
                <c:pt idx="16849">
                  <c:v>-78.014499999999998</c:v>
                </c:pt>
                <c:pt idx="16850">
                  <c:v>-78.012500000000003</c:v>
                </c:pt>
                <c:pt idx="16851">
                  <c:v>-78.010500000000008</c:v>
                </c:pt>
                <c:pt idx="16852">
                  <c:v>-78.008499999999998</c:v>
                </c:pt>
                <c:pt idx="16853">
                  <c:v>-78.006500000000003</c:v>
                </c:pt>
                <c:pt idx="16854">
                  <c:v>-78.004500000000007</c:v>
                </c:pt>
                <c:pt idx="16855">
                  <c:v>-78.002499999999998</c:v>
                </c:pt>
                <c:pt idx="16856">
                  <c:v>-78.000500000000002</c:v>
                </c:pt>
                <c:pt idx="16857">
                  <c:v>-77.998500000000007</c:v>
                </c:pt>
                <c:pt idx="16858">
                  <c:v>-77.996499999999997</c:v>
                </c:pt>
                <c:pt idx="16859">
                  <c:v>-77.994500000000002</c:v>
                </c:pt>
                <c:pt idx="16860">
                  <c:v>-77.992500000000007</c:v>
                </c:pt>
                <c:pt idx="16861">
                  <c:v>-77.990499999999997</c:v>
                </c:pt>
                <c:pt idx="16862">
                  <c:v>-77.988500000000016</c:v>
                </c:pt>
                <c:pt idx="16863">
                  <c:v>-77.986500000000007</c:v>
                </c:pt>
                <c:pt idx="16864">
                  <c:v>-77.984499999999997</c:v>
                </c:pt>
                <c:pt idx="16865">
                  <c:v>-77.982500000000016</c:v>
                </c:pt>
                <c:pt idx="16866">
                  <c:v>-77.980500000000006</c:v>
                </c:pt>
                <c:pt idx="16867">
                  <c:v>-77.978499999999997</c:v>
                </c:pt>
                <c:pt idx="16868">
                  <c:v>-77.976500000000016</c:v>
                </c:pt>
                <c:pt idx="16869">
                  <c:v>-77.974500000000006</c:v>
                </c:pt>
                <c:pt idx="16870">
                  <c:v>-77.972499999999997</c:v>
                </c:pt>
                <c:pt idx="16871">
                  <c:v>-77.970500000000015</c:v>
                </c:pt>
                <c:pt idx="16872">
                  <c:v>-77.968500000000006</c:v>
                </c:pt>
                <c:pt idx="16873">
                  <c:v>-77.966499999999996</c:v>
                </c:pt>
                <c:pt idx="16874">
                  <c:v>-77.964500000000015</c:v>
                </c:pt>
                <c:pt idx="16875">
                  <c:v>-77.962500000000006</c:v>
                </c:pt>
                <c:pt idx="16876">
                  <c:v>-77.960499999999996</c:v>
                </c:pt>
                <c:pt idx="16877">
                  <c:v>-77.958500000000015</c:v>
                </c:pt>
                <c:pt idx="16878">
                  <c:v>-77.956500000000005</c:v>
                </c:pt>
                <c:pt idx="16879">
                  <c:v>-77.954499999999996</c:v>
                </c:pt>
                <c:pt idx="16880">
                  <c:v>-77.952500000000015</c:v>
                </c:pt>
                <c:pt idx="16881">
                  <c:v>-77.950500000000005</c:v>
                </c:pt>
                <c:pt idx="16882">
                  <c:v>-77.948499999999996</c:v>
                </c:pt>
                <c:pt idx="16883">
                  <c:v>-77.946500000000015</c:v>
                </c:pt>
                <c:pt idx="16884">
                  <c:v>-77.944500000000005</c:v>
                </c:pt>
                <c:pt idx="16885">
                  <c:v>-77.942499999999995</c:v>
                </c:pt>
                <c:pt idx="16886">
                  <c:v>-77.940500000000014</c:v>
                </c:pt>
                <c:pt idx="16887">
                  <c:v>-77.938500000000005</c:v>
                </c:pt>
                <c:pt idx="16888">
                  <c:v>-77.936499999999995</c:v>
                </c:pt>
                <c:pt idx="16889">
                  <c:v>-77.934500000000014</c:v>
                </c:pt>
                <c:pt idx="16890">
                  <c:v>-77.932500000000005</c:v>
                </c:pt>
                <c:pt idx="16891">
                  <c:v>-77.930500000000009</c:v>
                </c:pt>
                <c:pt idx="16892">
                  <c:v>-77.928500000000014</c:v>
                </c:pt>
                <c:pt idx="16893">
                  <c:v>-77.926500000000004</c:v>
                </c:pt>
                <c:pt idx="16894">
                  <c:v>-77.924500000000009</c:v>
                </c:pt>
                <c:pt idx="16895">
                  <c:v>-77.922500000000014</c:v>
                </c:pt>
                <c:pt idx="16896">
                  <c:v>-77.920500000000004</c:v>
                </c:pt>
                <c:pt idx="16897">
                  <c:v>-77.918500000000009</c:v>
                </c:pt>
                <c:pt idx="16898">
                  <c:v>-77.916500000000013</c:v>
                </c:pt>
                <c:pt idx="16899">
                  <c:v>-77.914500000000004</c:v>
                </c:pt>
                <c:pt idx="16900">
                  <c:v>-77.912500000000009</c:v>
                </c:pt>
                <c:pt idx="16901">
                  <c:v>-77.910500000000013</c:v>
                </c:pt>
                <c:pt idx="16902">
                  <c:v>-77.908500000000004</c:v>
                </c:pt>
                <c:pt idx="16903">
                  <c:v>-77.906500000000008</c:v>
                </c:pt>
                <c:pt idx="16904">
                  <c:v>-77.904500000000013</c:v>
                </c:pt>
                <c:pt idx="16905">
                  <c:v>-77.902500000000003</c:v>
                </c:pt>
                <c:pt idx="16906">
                  <c:v>-77.900500000000008</c:v>
                </c:pt>
                <c:pt idx="16907">
                  <c:v>-77.898500000000013</c:v>
                </c:pt>
                <c:pt idx="16908">
                  <c:v>-77.896500000000003</c:v>
                </c:pt>
                <c:pt idx="16909">
                  <c:v>-77.894500000000008</c:v>
                </c:pt>
                <c:pt idx="16910">
                  <c:v>-77.892500000000013</c:v>
                </c:pt>
                <c:pt idx="16911">
                  <c:v>-77.890500000000003</c:v>
                </c:pt>
                <c:pt idx="16912">
                  <c:v>-77.888500000000008</c:v>
                </c:pt>
                <c:pt idx="16913">
                  <c:v>-77.886500000000012</c:v>
                </c:pt>
                <c:pt idx="16914">
                  <c:v>-77.884500000000003</c:v>
                </c:pt>
                <c:pt idx="16915">
                  <c:v>-77.882500000000007</c:v>
                </c:pt>
                <c:pt idx="16916">
                  <c:v>-77.880500000000012</c:v>
                </c:pt>
                <c:pt idx="16917">
                  <c:v>-77.878500000000003</c:v>
                </c:pt>
                <c:pt idx="16918">
                  <c:v>-77.876500000000007</c:v>
                </c:pt>
                <c:pt idx="16919">
                  <c:v>-77.874500000000012</c:v>
                </c:pt>
                <c:pt idx="16920">
                  <c:v>-77.872500000000002</c:v>
                </c:pt>
                <c:pt idx="16921">
                  <c:v>-77.870500000000007</c:v>
                </c:pt>
                <c:pt idx="16922">
                  <c:v>-77.868500000000012</c:v>
                </c:pt>
                <c:pt idx="16923">
                  <c:v>-77.866500000000002</c:v>
                </c:pt>
                <c:pt idx="16924">
                  <c:v>-77.864500000000007</c:v>
                </c:pt>
                <c:pt idx="16925">
                  <c:v>-77.862500000000011</c:v>
                </c:pt>
                <c:pt idx="16926">
                  <c:v>-77.860500000000002</c:v>
                </c:pt>
                <c:pt idx="16927">
                  <c:v>-77.858500000000006</c:v>
                </c:pt>
                <c:pt idx="16928">
                  <c:v>-77.856500000000011</c:v>
                </c:pt>
                <c:pt idx="16929">
                  <c:v>-77.854500000000002</c:v>
                </c:pt>
                <c:pt idx="16930">
                  <c:v>-77.852500000000006</c:v>
                </c:pt>
                <c:pt idx="16931">
                  <c:v>-77.850500000000011</c:v>
                </c:pt>
                <c:pt idx="16932">
                  <c:v>-77.848500000000001</c:v>
                </c:pt>
                <c:pt idx="16933">
                  <c:v>-77.846500000000006</c:v>
                </c:pt>
                <c:pt idx="16934">
                  <c:v>-77.844500000000011</c:v>
                </c:pt>
                <c:pt idx="16935">
                  <c:v>-77.842500000000001</c:v>
                </c:pt>
                <c:pt idx="16936">
                  <c:v>-77.840500000000006</c:v>
                </c:pt>
                <c:pt idx="16937">
                  <c:v>-77.83850000000001</c:v>
                </c:pt>
                <c:pt idx="16938">
                  <c:v>-77.836500000000001</c:v>
                </c:pt>
                <c:pt idx="16939">
                  <c:v>-77.834500000000006</c:v>
                </c:pt>
                <c:pt idx="16940">
                  <c:v>-77.83250000000001</c:v>
                </c:pt>
                <c:pt idx="16941">
                  <c:v>-77.830500000000001</c:v>
                </c:pt>
                <c:pt idx="16942">
                  <c:v>-77.828500000000005</c:v>
                </c:pt>
                <c:pt idx="16943">
                  <c:v>-77.82650000000001</c:v>
                </c:pt>
                <c:pt idx="16944">
                  <c:v>-77.8245</c:v>
                </c:pt>
                <c:pt idx="16945">
                  <c:v>-77.822500000000005</c:v>
                </c:pt>
                <c:pt idx="16946">
                  <c:v>-77.82050000000001</c:v>
                </c:pt>
                <c:pt idx="16947">
                  <c:v>-77.8185</c:v>
                </c:pt>
                <c:pt idx="16948">
                  <c:v>-77.816500000000005</c:v>
                </c:pt>
                <c:pt idx="16949">
                  <c:v>-77.81450000000001</c:v>
                </c:pt>
                <c:pt idx="16950">
                  <c:v>-77.8125</c:v>
                </c:pt>
                <c:pt idx="16951">
                  <c:v>-77.810500000000005</c:v>
                </c:pt>
                <c:pt idx="16952">
                  <c:v>-77.808500000000009</c:v>
                </c:pt>
                <c:pt idx="16953">
                  <c:v>-77.8065</c:v>
                </c:pt>
                <c:pt idx="16954">
                  <c:v>-77.804500000000004</c:v>
                </c:pt>
                <c:pt idx="16955">
                  <c:v>-77.802500000000009</c:v>
                </c:pt>
                <c:pt idx="16956">
                  <c:v>-77.8005</c:v>
                </c:pt>
                <c:pt idx="16957">
                  <c:v>-77.798500000000004</c:v>
                </c:pt>
                <c:pt idx="16958">
                  <c:v>-77.796500000000009</c:v>
                </c:pt>
                <c:pt idx="16959">
                  <c:v>-77.794499999999999</c:v>
                </c:pt>
                <c:pt idx="16960">
                  <c:v>-77.792500000000004</c:v>
                </c:pt>
                <c:pt idx="16961">
                  <c:v>-77.790500000000009</c:v>
                </c:pt>
                <c:pt idx="16962">
                  <c:v>-77.788499999999999</c:v>
                </c:pt>
                <c:pt idx="16963">
                  <c:v>-77.786500000000004</c:v>
                </c:pt>
                <c:pt idx="16964">
                  <c:v>-77.784500000000008</c:v>
                </c:pt>
                <c:pt idx="16965">
                  <c:v>-77.782499999999999</c:v>
                </c:pt>
                <c:pt idx="16966">
                  <c:v>-77.780500000000004</c:v>
                </c:pt>
                <c:pt idx="16967">
                  <c:v>-77.778500000000008</c:v>
                </c:pt>
                <c:pt idx="16968">
                  <c:v>-77.776499999999999</c:v>
                </c:pt>
                <c:pt idx="16969">
                  <c:v>-77.774500000000003</c:v>
                </c:pt>
                <c:pt idx="16970">
                  <c:v>-77.772500000000008</c:v>
                </c:pt>
                <c:pt idx="16971">
                  <c:v>-77.770499999999998</c:v>
                </c:pt>
                <c:pt idx="16972">
                  <c:v>-77.768500000000003</c:v>
                </c:pt>
                <c:pt idx="16973">
                  <c:v>-77.766500000000008</c:v>
                </c:pt>
                <c:pt idx="16974">
                  <c:v>-77.764499999999998</c:v>
                </c:pt>
                <c:pt idx="16975">
                  <c:v>-77.762500000000003</c:v>
                </c:pt>
                <c:pt idx="16976">
                  <c:v>-77.760500000000008</c:v>
                </c:pt>
                <c:pt idx="16977">
                  <c:v>-77.758499999999998</c:v>
                </c:pt>
                <c:pt idx="16978">
                  <c:v>-77.756500000000003</c:v>
                </c:pt>
                <c:pt idx="16979">
                  <c:v>-77.754500000000007</c:v>
                </c:pt>
                <c:pt idx="16980">
                  <c:v>-77.752499999999998</c:v>
                </c:pt>
                <c:pt idx="16981">
                  <c:v>-77.750500000000002</c:v>
                </c:pt>
                <c:pt idx="16982">
                  <c:v>-77.748500000000007</c:v>
                </c:pt>
                <c:pt idx="16983">
                  <c:v>-77.746499999999997</c:v>
                </c:pt>
                <c:pt idx="16984">
                  <c:v>-77.744500000000002</c:v>
                </c:pt>
                <c:pt idx="16985">
                  <c:v>-77.742500000000007</c:v>
                </c:pt>
                <c:pt idx="16986">
                  <c:v>-77.740499999999997</c:v>
                </c:pt>
                <c:pt idx="16987">
                  <c:v>-77.738500000000016</c:v>
                </c:pt>
                <c:pt idx="16988">
                  <c:v>-77.736500000000007</c:v>
                </c:pt>
                <c:pt idx="16989">
                  <c:v>-77.734499999999997</c:v>
                </c:pt>
                <c:pt idx="16990">
                  <c:v>-77.732500000000016</c:v>
                </c:pt>
                <c:pt idx="16991">
                  <c:v>-77.730500000000006</c:v>
                </c:pt>
                <c:pt idx="16992">
                  <c:v>-77.728499999999997</c:v>
                </c:pt>
                <c:pt idx="16993">
                  <c:v>-77.726500000000016</c:v>
                </c:pt>
                <c:pt idx="16994">
                  <c:v>-77.724500000000006</c:v>
                </c:pt>
                <c:pt idx="16995">
                  <c:v>-77.722499999999997</c:v>
                </c:pt>
                <c:pt idx="16996">
                  <c:v>-77.720500000000015</c:v>
                </c:pt>
                <c:pt idx="16997">
                  <c:v>-77.718500000000006</c:v>
                </c:pt>
                <c:pt idx="16998">
                  <c:v>-77.716499999999996</c:v>
                </c:pt>
                <c:pt idx="16999">
                  <c:v>-77.714500000000015</c:v>
                </c:pt>
                <c:pt idx="17000">
                  <c:v>-77.712500000000006</c:v>
                </c:pt>
                <c:pt idx="17001">
                  <c:v>-77.710499999999996</c:v>
                </c:pt>
                <c:pt idx="17002">
                  <c:v>-77.708500000000015</c:v>
                </c:pt>
                <c:pt idx="17003">
                  <c:v>-77.706500000000005</c:v>
                </c:pt>
                <c:pt idx="17004">
                  <c:v>-77.704499999999996</c:v>
                </c:pt>
                <c:pt idx="17005">
                  <c:v>-77.702500000000015</c:v>
                </c:pt>
                <c:pt idx="17006">
                  <c:v>-77.700500000000005</c:v>
                </c:pt>
                <c:pt idx="17007">
                  <c:v>-77.698499999999996</c:v>
                </c:pt>
                <c:pt idx="17008">
                  <c:v>-77.696500000000015</c:v>
                </c:pt>
                <c:pt idx="17009">
                  <c:v>-77.694500000000005</c:v>
                </c:pt>
                <c:pt idx="17010">
                  <c:v>-77.692499999999995</c:v>
                </c:pt>
                <c:pt idx="17011">
                  <c:v>-77.690500000000014</c:v>
                </c:pt>
                <c:pt idx="17012">
                  <c:v>-77.688500000000005</c:v>
                </c:pt>
                <c:pt idx="17013">
                  <c:v>-77.686499999999995</c:v>
                </c:pt>
                <c:pt idx="17014">
                  <c:v>-77.684500000000014</c:v>
                </c:pt>
                <c:pt idx="17015">
                  <c:v>-77.682500000000005</c:v>
                </c:pt>
                <c:pt idx="17016">
                  <c:v>-77.680500000000009</c:v>
                </c:pt>
                <c:pt idx="17017">
                  <c:v>-77.678500000000014</c:v>
                </c:pt>
                <c:pt idx="17018">
                  <c:v>-77.676500000000004</c:v>
                </c:pt>
                <c:pt idx="17019">
                  <c:v>-77.674500000000009</c:v>
                </c:pt>
                <c:pt idx="17020">
                  <c:v>-77.672500000000014</c:v>
                </c:pt>
                <c:pt idx="17021">
                  <c:v>-77.670500000000004</c:v>
                </c:pt>
                <c:pt idx="17022">
                  <c:v>-77.668500000000009</c:v>
                </c:pt>
                <c:pt idx="17023">
                  <c:v>-77.666500000000013</c:v>
                </c:pt>
                <c:pt idx="17024">
                  <c:v>-77.664500000000004</c:v>
                </c:pt>
                <c:pt idx="17025">
                  <c:v>-77.662500000000009</c:v>
                </c:pt>
                <c:pt idx="17026">
                  <c:v>-77.660500000000013</c:v>
                </c:pt>
                <c:pt idx="17027">
                  <c:v>-77.658500000000004</c:v>
                </c:pt>
                <c:pt idx="17028">
                  <c:v>-77.656500000000008</c:v>
                </c:pt>
                <c:pt idx="17029">
                  <c:v>-77.654500000000013</c:v>
                </c:pt>
                <c:pt idx="17030">
                  <c:v>-77.652500000000003</c:v>
                </c:pt>
                <c:pt idx="17031">
                  <c:v>-77.650500000000008</c:v>
                </c:pt>
                <c:pt idx="17032">
                  <c:v>-77.648500000000013</c:v>
                </c:pt>
                <c:pt idx="17033">
                  <c:v>-77.646500000000003</c:v>
                </c:pt>
                <c:pt idx="17034">
                  <c:v>-77.644500000000008</c:v>
                </c:pt>
                <c:pt idx="17035">
                  <c:v>-77.642500000000013</c:v>
                </c:pt>
                <c:pt idx="17036">
                  <c:v>-77.640500000000003</c:v>
                </c:pt>
                <c:pt idx="17037">
                  <c:v>-77.638500000000008</c:v>
                </c:pt>
                <c:pt idx="17038">
                  <c:v>-77.636500000000012</c:v>
                </c:pt>
                <c:pt idx="17039">
                  <c:v>-77.634500000000003</c:v>
                </c:pt>
                <c:pt idx="17040">
                  <c:v>-77.632500000000007</c:v>
                </c:pt>
                <c:pt idx="17041">
                  <c:v>-77.630500000000012</c:v>
                </c:pt>
                <c:pt idx="17042">
                  <c:v>-77.628500000000003</c:v>
                </c:pt>
                <c:pt idx="17043">
                  <c:v>-77.626500000000007</c:v>
                </c:pt>
                <c:pt idx="17044">
                  <c:v>-77.624500000000012</c:v>
                </c:pt>
                <c:pt idx="17045">
                  <c:v>-77.622500000000002</c:v>
                </c:pt>
                <c:pt idx="17046">
                  <c:v>-77.620500000000007</c:v>
                </c:pt>
                <c:pt idx="17047">
                  <c:v>-77.618500000000012</c:v>
                </c:pt>
                <c:pt idx="17048">
                  <c:v>-77.616500000000002</c:v>
                </c:pt>
                <c:pt idx="17049">
                  <c:v>-77.614500000000007</c:v>
                </c:pt>
                <c:pt idx="17050">
                  <c:v>-77.612500000000011</c:v>
                </c:pt>
                <c:pt idx="17051">
                  <c:v>-77.610500000000002</c:v>
                </c:pt>
                <c:pt idx="17052">
                  <c:v>-77.608500000000006</c:v>
                </c:pt>
                <c:pt idx="17053">
                  <c:v>-77.606500000000011</c:v>
                </c:pt>
                <c:pt idx="17054">
                  <c:v>-77.604500000000002</c:v>
                </c:pt>
                <c:pt idx="17055">
                  <c:v>-77.602500000000006</c:v>
                </c:pt>
                <c:pt idx="17056">
                  <c:v>-77.600500000000011</c:v>
                </c:pt>
                <c:pt idx="17057">
                  <c:v>-77.598500000000001</c:v>
                </c:pt>
                <c:pt idx="17058">
                  <c:v>-77.596500000000006</c:v>
                </c:pt>
                <c:pt idx="17059">
                  <c:v>-77.594500000000011</c:v>
                </c:pt>
                <c:pt idx="17060">
                  <c:v>-77.592500000000001</c:v>
                </c:pt>
                <c:pt idx="17061">
                  <c:v>-77.590500000000006</c:v>
                </c:pt>
                <c:pt idx="17062">
                  <c:v>-77.58850000000001</c:v>
                </c:pt>
                <c:pt idx="17063">
                  <c:v>-77.586500000000001</c:v>
                </c:pt>
                <c:pt idx="17064">
                  <c:v>-77.584500000000006</c:v>
                </c:pt>
                <c:pt idx="17065">
                  <c:v>-77.58250000000001</c:v>
                </c:pt>
                <c:pt idx="17066">
                  <c:v>-77.580500000000001</c:v>
                </c:pt>
                <c:pt idx="17067">
                  <c:v>-77.578500000000005</c:v>
                </c:pt>
                <c:pt idx="17068">
                  <c:v>-77.57650000000001</c:v>
                </c:pt>
                <c:pt idx="17069">
                  <c:v>-77.5745</c:v>
                </c:pt>
                <c:pt idx="17070">
                  <c:v>-77.572500000000005</c:v>
                </c:pt>
                <c:pt idx="17071">
                  <c:v>-77.57050000000001</c:v>
                </c:pt>
                <c:pt idx="17072">
                  <c:v>-77.5685</c:v>
                </c:pt>
                <c:pt idx="17073">
                  <c:v>-77.566500000000005</c:v>
                </c:pt>
                <c:pt idx="17074">
                  <c:v>-77.56450000000001</c:v>
                </c:pt>
                <c:pt idx="17075">
                  <c:v>-77.5625</c:v>
                </c:pt>
                <c:pt idx="17076">
                  <c:v>-77.560500000000005</c:v>
                </c:pt>
                <c:pt idx="17077">
                  <c:v>-77.558500000000009</c:v>
                </c:pt>
                <c:pt idx="17078">
                  <c:v>-77.5565</c:v>
                </c:pt>
                <c:pt idx="17079">
                  <c:v>-77.554500000000004</c:v>
                </c:pt>
                <c:pt idx="17080">
                  <c:v>-77.552500000000009</c:v>
                </c:pt>
                <c:pt idx="17081">
                  <c:v>-77.5505</c:v>
                </c:pt>
                <c:pt idx="17082">
                  <c:v>-77.548500000000004</c:v>
                </c:pt>
                <c:pt idx="17083">
                  <c:v>-77.546500000000009</c:v>
                </c:pt>
                <c:pt idx="17084">
                  <c:v>-77.544499999999999</c:v>
                </c:pt>
                <c:pt idx="17085">
                  <c:v>-77.542500000000004</c:v>
                </c:pt>
                <c:pt idx="17086">
                  <c:v>-77.540500000000009</c:v>
                </c:pt>
                <c:pt idx="17087">
                  <c:v>-77.538499999999999</c:v>
                </c:pt>
                <c:pt idx="17088">
                  <c:v>-77.536500000000004</c:v>
                </c:pt>
                <c:pt idx="17089">
                  <c:v>-77.534500000000008</c:v>
                </c:pt>
                <c:pt idx="17090">
                  <c:v>-77.532499999999999</c:v>
                </c:pt>
                <c:pt idx="17091">
                  <c:v>-77.530500000000004</c:v>
                </c:pt>
                <c:pt idx="17092">
                  <c:v>-77.528500000000008</c:v>
                </c:pt>
                <c:pt idx="17093">
                  <c:v>-77.526499999999999</c:v>
                </c:pt>
                <c:pt idx="17094">
                  <c:v>-77.524500000000003</c:v>
                </c:pt>
                <c:pt idx="17095">
                  <c:v>-77.522500000000008</c:v>
                </c:pt>
                <c:pt idx="17096">
                  <c:v>-77.520499999999998</c:v>
                </c:pt>
                <c:pt idx="17097">
                  <c:v>-77.518500000000003</c:v>
                </c:pt>
                <c:pt idx="17098">
                  <c:v>-77.516500000000008</c:v>
                </c:pt>
                <c:pt idx="17099">
                  <c:v>-77.514499999999998</c:v>
                </c:pt>
                <c:pt idx="17100">
                  <c:v>-77.512500000000003</c:v>
                </c:pt>
                <c:pt idx="17101">
                  <c:v>-77.510500000000008</c:v>
                </c:pt>
                <c:pt idx="17102">
                  <c:v>-77.508499999999998</c:v>
                </c:pt>
                <c:pt idx="17103">
                  <c:v>-77.506500000000003</c:v>
                </c:pt>
                <c:pt idx="17104">
                  <c:v>-77.504500000000007</c:v>
                </c:pt>
                <c:pt idx="17105">
                  <c:v>-77.502499999999998</c:v>
                </c:pt>
                <c:pt idx="17106">
                  <c:v>-77.500500000000002</c:v>
                </c:pt>
                <c:pt idx="17107">
                  <c:v>-77.498500000000007</c:v>
                </c:pt>
                <c:pt idx="17108">
                  <c:v>-77.496499999999997</c:v>
                </c:pt>
                <c:pt idx="17109">
                  <c:v>-77.494500000000002</c:v>
                </c:pt>
                <c:pt idx="17110">
                  <c:v>-77.492500000000007</c:v>
                </c:pt>
                <c:pt idx="17111">
                  <c:v>-77.490499999999997</c:v>
                </c:pt>
                <c:pt idx="17112">
                  <c:v>-77.488500000000016</c:v>
                </c:pt>
                <c:pt idx="17113">
                  <c:v>-77.486500000000007</c:v>
                </c:pt>
                <c:pt idx="17114">
                  <c:v>-77.484499999999997</c:v>
                </c:pt>
                <c:pt idx="17115">
                  <c:v>-77.482500000000016</c:v>
                </c:pt>
                <c:pt idx="17116">
                  <c:v>-77.480500000000006</c:v>
                </c:pt>
                <c:pt idx="17117">
                  <c:v>-77.478499999999997</c:v>
                </c:pt>
                <c:pt idx="17118">
                  <c:v>-77.476500000000016</c:v>
                </c:pt>
                <c:pt idx="17119">
                  <c:v>-77.474500000000006</c:v>
                </c:pt>
                <c:pt idx="17120">
                  <c:v>-77.472499999999997</c:v>
                </c:pt>
                <c:pt idx="17121">
                  <c:v>-77.470500000000015</c:v>
                </c:pt>
                <c:pt idx="17122">
                  <c:v>-77.468500000000006</c:v>
                </c:pt>
                <c:pt idx="17123">
                  <c:v>-77.466499999999996</c:v>
                </c:pt>
                <c:pt idx="17124">
                  <c:v>-77.464500000000015</c:v>
                </c:pt>
                <c:pt idx="17125">
                  <c:v>-77.462500000000006</c:v>
                </c:pt>
                <c:pt idx="17126">
                  <c:v>-77.460499999999996</c:v>
                </c:pt>
                <c:pt idx="17127">
                  <c:v>-77.458500000000015</c:v>
                </c:pt>
                <c:pt idx="17128">
                  <c:v>-77.456500000000005</c:v>
                </c:pt>
                <c:pt idx="17129">
                  <c:v>-77.454499999999996</c:v>
                </c:pt>
                <c:pt idx="17130">
                  <c:v>-77.452500000000015</c:v>
                </c:pt>
                <c:pt idx="17131">
                  <c:v>-77.450500000000005</c:v>
                </c:pt>
                <c:pt idx="17132">
                  <c:v>-77.448499999999996</c:v>
                </c:pt>
                <c:pt idx="17133">
                  <c:v>-77.446500000000015</c:v>
                </c:pt>
                <c:pt idx="17134">
                  <c:v>-77.444500000000005</c:v>
                </c:pt>
                <c:pt idx="17135">
                  <c:v>-77.442499999999995</c:v>
                </c:pt>
                <c:pt idx="17136">
                  <c:v>-77.440500000000014</c:v>
                </c:pt>
                <c:pt idx="17137">
                  <c:v>-77.438500000000005</c:v>
                </c:pt>
                <c:pt idx="17138">
                  <c:v>-77.436499999999995</c:v>
                </c:pt>
                <c:pt idx="17139">
                  <c:v>-77.434500000000014</c:v>
                </c:pt>
                <c:pt idx="17140">
                  <c:v>-77.432500000000005</c:v>
                </c:pt>
                <c:pt idx="17141">
                  <c:v>-77.430500000000009</c:v>
                </c:pt>
                <c:pt idx="17142">
                  <c:v>-77.428500000000014</c:v>
                </c:pt>
                <c:pt idx="17143">
                  <c:v>-77.426500000000004</c:v>
                </c:pt>
                <c:pt idx="17144">
                  <c:v>-77.424500000000009</c:v>
                </c:pt>
                <c:pt idx="17145">
                  <c:v>-77.422500000000014</c:v>
                </c:pt>
                <c:pt idx="17146">
                  <c:v>-77.420500000000004</c:v>
                </c:pt>
                <c:pt idx="17147">
                  <c:v>-77.418500000000009</c:v>
                </c:pt>
                <c:pt idx="17148">
                  <c:v>-77.416500000000013</c:v>
                </c:pt>
                <c:pt idx="17149">
                  <c:v>-77.414500000000004</c:v>
                </c:pt>
                <c:pt idx="17150">
                  <c:v>-77.412500000000009</c:v>
                </c:pt>
                <c:pt idx="17151">
                  <c:v>-77.410500000000013</c:v>
                </c:pt>
                <c:pt idx="17152">
                  <c:v>-77.408500000000004</c:v>
                </c:pt>
                <c:pt idx="17153">
                  <c:v>-77.406500000000008</c:v>
                </c:pt>
                <c:pt idx="17154">
                  <c:v>-77.404500000000013</c:v>
                </c:pt>
                <c:pt idx="17155">
                  <c:v>-77.402500000000003</c:v>
                </c:pt>
                <c:pt idx="17156">
                  <c:v>-77.400500000000008</c:v>
                </c:pt>
                <c:pt idx="17157">
                  <c:v>-77.398500000000013</c:v>
                </c:pt>
                <c:pt idx="17158">
                  <c:v>-77.396500000000003</c:v>
                </c:pt>
                <c:pt idx="17159">
                  <c:v>-77.394500000000008</c:v>
                </c:pt>
                <c:pt idx="17160">
                  <c:v>-77.392500000000013</c:v>
                </c:pt>
                <c:pt idx="17161">
                  <c:v>-77.390500000000003</c:v>
                </c:pt>
                <c:pt idx="17162">
                  <c:v>-77.388500000000008</c:v>
                </c:pt>
                <c:pt idx="17163">
                  <c:v>-77.386500000000012</c:v>
                </c:pt>
                <c:pt idx="17164">
                  <c:v>-77.384500000000003</c:v>
                </c:pt>
                <c:pt idx="17165">
                  <c:v>-77.382500000000007</c:v>
                </c:pt>
                <c:pt idx="17166">
                  <c:v>-77.380500000000012</c:v>
                </c:pt>
                <c:pt idx="17167">
                  <c:v>-77.378500000000003</c:v>
                </c:pt>
                <c:pt idx="17168">
                  <c:v>-77.376500000000007</c:v>
                </c:pt>
                <c:pt idx="17169">
                  <c:v>-77.374500000000012</c:v>
                </c:pt>
                <c:pt idx="17170">
                  <c:v>-77.372500000000002</c:v>
                </c:pt>
                <c:pt idx="17171">
                  <c:v>-77.370500000000007</c:v>
                </c:pt>
                <c:pt idx="17172">
                  <c:v>-77.368500000000012</c:v>
                </c:pt>
                <c:pt idx="17173">
                  <c:v>-77.366500000000002</c:v>
                </c:pt>
                <c:pt idx="17174">
                  <c:v>-77.364500000000007</c:v>
                </c:pt>
                <c:pt idx="17175">
                  <c:v>-77.362500000000011</c:v>
                </c:pt>
                <c:pt idx="17176">
                  <c:v>-77.360500000000002</c:v>
                </c:pt>
                <c:pt idx="17177">
                  <c:v>-77.358500000000006</c:v>
                </c:pt>
                <c:pt idx="17178">
                  <c:v>-77.356500000000011</c:v>
                </c:pt>
                <c:pt idx="17179">
                  <c:v>-77.354500000000002</c:v>
                </c:pt>
                <c:pt idx="17180">
                  <c:v>-77.352500000000006</c:v>
                </c:pt>
                <c:pt idx="17181">
                  <c:v>-77.350500000000011</c:v>
                </c:pt>
                <c:pt idx="17182">
                  <c:v>-77.348500000000001</c:v>
                </c:pt>
                <c:pt idx="17183">
                  <c:v>-77.346500000000006</c:v>
                </c:pt>
                <c:pt idx="17184">
                  <c:v>-77.344500000000011</c:v>
                </c:pt>
                <c:pt idx="17185">
                  <c:v>-77.342500000000001</c:v>
                </c:pt>
                <c:pt idx="17186">
                  <c:v>-77.340500000000006</c:v>
                </c:pt>
                <c:pt idx="17187">
                  <c:v>-77.33850000000001</c:v>
                </c:pt>
                <c:pt idx="17188">
                  <c:v>-77.336500000000001</c:v>
                </c:pt>
                <c:pt idx="17189">
                  <c:v>-77.334500000000006</c:v>
                </c:pt>
                <c:pt idx="17190">
                  <c:v>-77.33250000000001</c:v>
                </c:pt>
                <c:pt idx="17191">
                  <c:v>-77.330500000000001</c:v>
                </c:pt>
                <c:pt idx="17192">
                  <c:v>-77.328500000000005</c:v>
                </c:pt>
                <c:pt idx="17193">
                  <c:v>-77.32650000000001</c:v>
                </c:pt>
                <c:pt idx="17194">
                  <c:v>-77.3245</c:v>
                </c:pt>
                <c:pt idx="17195">
                  <c:v>-77.322500000000005</c:v>
                </c:pt>
                <c:pt idx="17196">
                  <c:v>-77.32050000000001</c:v>
                </c:pt>
                <c:pt idx="17197">
                  <c:v>-77.3185</c:v>
                </c:pt>
                <c:pt idx="17198">
                  <c:v>-77.316500000000005</c:v>
                </c:pt>
                <c:pt idx="17199">
                  <c:v>-77.31450000000001</c:v>
                </c:pt>
                <c:pt idx="17200">
                  <c:v>-77.3125</c:v>
                </c:pt>
                <c:pt idx="17201">
                  <c:v>-77.310500000000005</c:v>
                </c:pt>
                <c:pt idx="17202">
                  <c:v>-77.308500000000009</c:v>
                </c:pt>
                <c:pt idx="17203">
                  <c:v>-77.3065</c:v>
                </c:pt>
                <c:pt idx="17204">
                  <c:v>-77.304500000000004</c:v>
                </c:pt>
                <c:pt idx="17205">
                  <c:v>-77.302500000000009</c:v>
                </c:pt>
                <c:pt idx="17206">
                  <c:v>-77.3005</c:v>
                </c:pt>
                <c:pt idx="17207">
                  <c:v>-77.298500000000004</c:v>
                </c:pt>
                <c:pt idx="17208">
                  <c:v>-77.296500000000009</c:v>
                </c:pt>
                <c:pt idx="17209">
                  <c:v>-77.294499999999999</c:v>
                </c:pt>
                <c:pt idx="17210">
                  <c:v>-77.292500000000004</c:v>
                </c:pt>
                <c:pt idx="17211">
                  <c:v>-77.290500000000009</c:v>
                </c:pt>
                <c:pt idx="17212">
                  <c:v>-77.288499999999999</c:v>
                </c:pt>
                <c:pt idx="17213">
                  <c:v>-77.286500000000004</c:v>
                </c:pt>
                <c:pt idx="17214">
                  <c:v>-77.284500000000008</c:v>
                </c:pt>
                <c:pt idx="17215">
                  <c:v>-77.282499999999999</c:v>
                </c:pt>
                <c:pt idx="17216">
                  <c:v>-77.280500000000004</c:v>
                </c:pt>
                <c:pt idx="17217">
                  <c:v>-77.278500000000008</c:v>
                </c:pt>
                <c:pt idx="17218">
                  <c:v>-77.276499999999999</c:v>
                </c:pt>
                <c:pt idx="17219">
                  <c:v>-77.274500000000003</c:v>
                </c:pt>
                <c:pt idx="17220">
                  <c:v>-77.272500000000008</c:v>
                </c:pt>
                <c:pt idx="17221">
                  <c:v>-77.270499999999998</c:v>
                </c:pt>
                <c:pt idx="17222">
                  <c:v>-77.268500000000003</c:v>
                </c:pt>
                <c:pt idx="17223">
                  <c:v>-77.266500000000008</c:v>
                </c:pt>
                <c:pt idx="17224">
                  <c:v>-77.264499999999998</c:v>
                </c:pt>
                <c:pt idx="17225">
                  <c:v>-77.262500000000003</c:v>
                </c:pt>
                <c:pt idx="17226">
                  <c:v>-77.260500000000008</c:v>
                </c:pt>
                <c:pt idx="17227">
                  <c:v>-77.258499999999998</c:v>
                </c:pt>
                <c:pt idx="17228">
                  <c:v>-77.256500000000003</c:v>
                </c:pt>
                <c:pt idx="17229">
                  <c:v>-77.254500000000007</c:v>
                </c:pt>
                <c:pt idx="17230">
                  <c:v>-77.252499999999998</c:v>
                </c:pt>
                <c:pt idx="17231">
                  <c:v>-77.250500000000002</c:v>
                </c:pt>
                <c:pt idx="17232">
                  <c:v>-77.248500000000007</c:v>
                </c:pt>
                <c:pt idx="17233">
                  <c:v>-77.246499999999997</c:v>
                </c:pt>
                <c:pt idx="17234">
                  <c:v>-77.244500000000002</c:v>
                </c:pt>
                <c:pt idx="17235">
                  <c:v>-77.242500000000007</c:v>
                </c:pt>
                <c:pt idx="17236">
                  <c:v>-77.240499999999997</c:v>
                </c:pt>
                <c:pt idx="17237">
                  <c:v>-77.238500000000016</c:v>
                </c:pt>
                <c:pt idx="17238">
                  <c:v>-77.236500000000007</c:v>
                </c:pt>
                <c:pt idx="17239">
                  <c:v>-77.234499999999997</c:v>
                </c:pt>
                <c:pt idx="17240">
                  <c:v>-77.232500000000016</c:v>
                </c:pt>
                <c:pt idx="17241">
                  <c:v>-77.230500000000006</c:v>
                </c:pt>
                <c:pt idx="17242">
                  <c:v>-77.228499999999997</c:v>
                </c:pt>
                <c:pt idx="17243">
                  <c:v>-77.226500000000016</c:v>
                </c:pt>
                <c:pt idx="17244">
                  <c:v>-77.224500000000006</c:v>
                </c:pt>
                <c:pt idx="17245">
                  <c:v>-77.222499999999997</c:v>
                </c:pt>
                <c:pt idx="17246">
                  <c:v>-77.220500000000015</c:v>
                </c:pt>
                <c:pt idx="17247">
                  <c:v>-77.218500000000006</c:v>
                </c:pt>
                <c:pt idx="17248">
                  <c:v>-77.216499999999996</c:v>
                </c:pt>
                <c:pt idx="17249">
                  <c:v>-77.214500000000015</c:v>
                </c:pt>
                <c:pt idx="17250">
                  <c:v>-77.212500000000006</c:v>
                </c:pt>
                <c:pt idx="17251">
                  <c:v>-77.210499999999996</c:v>
                </c:pt>
                <c:pt idx="17252">
                  <c:v>-77.208500000000015</c:v>
                </c:pt>
                <c:pt idx="17253">
                  <c:v>-77.206500000000005</c:v>
                </c:pt>
                <c:pt idx="17254">
                  <c:v>-77.204499999999996</c:v>
                </c:pt>
                <c:pt idx="17255">
                  <c:v>-77.202500000000015</c:v>
                </c:pt>
                <c:pt idx="17256">
                  <c:v>-77.200500000000005</c:v>
                </c:pt>
                <c:pt idx="17257">
                  <c:v>-77.198499999999996</c:v>
                </c:pt>
                <c:pt idx="17258">
                  <c:v>-77.196500000000015</c:v>
                </c:pt>
                <c:pt idx="17259">
                  <c:v>-77.194500000000005</c:v>
                </c:pt>
                <c:pt idx="17260">
                  <c:v>-77.192499999999995</c:v>
                </c:pt>
                <c:pt idx="17261">
                  <c:v>-77.190500000000014</c:v>
                </c:pt>
                <c:pt idx="17262">
                  <c:v>-77.188500000000005</c:v>
                </c:pt>
                <c:pt idx="17263">
                  <c:v>-77.186499999999995</c:v>
                </c:pt>
                <c:pt idx="17264">
                  <c:v>-77.184500000000014</c:v>
                </c:pt>
                <c:pt idx="17265">
                  <c:v>-77.182500000000005</c:v>
                </c:pt>
                <c:pt idx="17266">
                  <c:v>-77.180500000000009</c:v>
                </c:pt>
                <c:pt idx="17267">
                  <c:v>-77.178500000000014</c:v>
                </c:pt>
                <c:pt idx="17268">
                  <c:v>-77.176500000000004</c:v>
                </c:pt>
                <c:pt idx="17269">
                  <c:v>-77.174500000000009</c:v>
                </c:pt>
                <c:pt idx="17270">
                  <c:v>-77.172500000000014</c:v>
                </c:pt>
                <c:pt idx="17271">
                  <c:v>-77.170500000000004</c:v>
                </c:pt>
                <c:pt idx="17272">
                  <c:v>-77.168500000000009</c:v>
                </c:pt>
                <c:pt idx="17273">
                  <c:v>-77.166500000000013</c:v>
                </c:pt>
                <c:pt idx="17274">
                  <c:v>-77.164500000000004</c:v>
                </c:pt>
                <c:pt idx="17275">
                  <c:v>-77.162500000000009</c:v>
                </c:pt>
                <c:pt idx="17276">
                  <c:v>-77.160500000000013</c:v>
                </c:pt>
                <c:pt idx="17277">
                  <c:v>-77.158500000000004</c:v>
                </c:pt>
                <c:pt idx="17278">
                  <c:v>-77.156500000000008</c:v>
                </c:pt>
                <c:pt idx="17279">
                  <c:v>-77.154500000000013</c:v>
                </c:pt>
                <c:pt idx="17280">
                  <c:v>-77.152500000000003</c:v>
                </c:pt>
                <c:pt idx="17281">
                  <c:v>-77.150500000000008</c:v>
                </c:pt>
                <c:pt idx="17282">
                  <c:v>-77.148500000000013</c:v>
                </c:pt>
                <c:pt idx="17283">
                  <c:v>-77.146500000000003</c:v>
                </c:pt>
                <c:pt idx="17284">
                  <c:v>-77.144500000000008</c:v>
                </c:pt>
                <c:pt idx="17285">
                  <c:v>-77.142500000000013</c:v>
                </c:pt>
                <c:pt idx="17286">
                  <c:v>-77.140500000000003</c:v>
                </c:pt>
                <c:pt idx="17287">
                  <c:v>-77.138500000000008</c:v>
                </c:pt>
                <c:pt idx="17288">
                  <c:v>-77.136500000000012</c:v>
                </c:pt>
                <c:pt idx="17289">
                  <c:v>-77.134500000000003</c:v>
                </c:pt>
                <c:pt idx="17290">
                  <c:v>-77.132500000000007</c:v>
                </c:pt>
                <c:pt idx="17291">
                  <c:v>-77.130500000000012</c:v>
                </c:pt>
                <c:pt idx="17292">
                  <c:v>-77.128500000000003</c:v>
                </c:pt>
                <c:pt idx="17293">
                  <c:v>-77.126500000000007</c:v>
                </c:pt>
                <c:pt idx="17294">
                  <c:v>-77.124500000000012</c:v>
                </c:pt>
                <c:pt idx="17295">
                  <c:v>-77.122500000000002</c:v>
                </c:pt>
                <c:pt idx="17296">
                  <c:v>-77.120500000000007</c:v>
                </c:pt>
                <c:pt idx="17297">
                  <c:v>-77.118500000000012</c:v>
                </c:pt>
                <c:pt idx="17298">
                  <c:v>-77.116500000000002</c:v>
                </c:pt>
                <c:pt idx="17299">
                  <c:v>-77.114500000000007</c:v>
                </c:pt>
                <c:pt idx="17300">
                  <c:v>-77.112500000000011</c:v>
                </c:pt>
                <c:pt idx="17301">
                  <c:v>-77.110500000000002</c:v>
                </c:pt>
                <c:pt idx="17302">
                  <c:v>-77.108500000000006</c:v>
                </c:pt>
                <c:pt idx="17303">
                  <c:v>-77.106500000000011</c:v>
                </c:pt>
                <c:pt idx="17304">
                  <c:v>-77.104500000000002</c:v>
                </c:pt>
                <c:pt idx="17305">
                  <c:v>-77.102500000000006</c:v>
                </c:pt>
                <c:pt idx="17306">
                  <c:v>-77.100500000000011</c:v>
                </c:pt>
                <c:pt idx="17307">
                  <c:v>-77.098500000000001</c:v>
                </c:pt>
                <c:pt idx="17308">
                  <c:v>-77.096500000000006</c:v>
                </c:pt>
                <c:pt idx="17309">
                  <c:v>-77.094500000000011</c:v>
                </c:pt>
                <c:pt idx="17310">
                  <c:v>-77.092500000000001</c:v>
                </c:pt>
                <c:pt idx="17311">
                  <c:v>-77.090500000000006</c:v>
                </c:pt>
                <c:pt idx="17312">
                  <c:v>-77.08850000000001</c:v>
                </c:pt>
                <c:pt idx="17313">
                  <c:v>-77.086500000000001</c:v>
                </c:pt>
                <c:pt idx="17314">
                  <c:v>-77.084500000000006</c:v>
                </c:pt>
                <c:pt idx="17315">
                  <c:v>-77.08250000000001</c:v>
                </c:pt>
                <c:pt idx="17316">
                  <c:v>-77.080500000000001</c:v>
                </c:pt>
                <c:pt idx="17317">
                  <c:v>-77.078500000000005</c:v>
                </c:pt>
                <c:pt idx="17318">
                  <c:v>-77.07650000000001</c:v>
                </c:pt>
                <c:pt idx="17319">
                  <c:v>-77.0745</c:v>
                </c:pt>
                <c:pt idx="17320">
                  <c:v>-77.072500000000005</c:v>
                </c:pt>
                <c:pt idx="17321">
                  <c:v>-77.07050000000001</c:v>
                </c:pt>
                <c:pt idx="17322">
                  <c:v>-77.0685</c:v>
                </c:pt>
                <c:pt idx="17323">
                  <c:v>-77.066500000000005</c:v>
                </c:pt>
                <c:pt idx="17324">
                  <c:v>-77.06450000000001</c:v>
                </c:pt>
                <c:pt idx="17325">
                  <c:v>-77.0625</c:v>
                </c:pt>
                <c:pt idx="17326">
                  <c:v>-77.060500000000005</c:v>
                </c:pt>
                <c:pt idx="17327">
                  <c:v>-77.058500000000009</c:v>
                </c:pt>
                <c:pt idx="17328">
                  <c:v>-77.0565</c:v>
                </c:pt>
                <c:pt idx="17329">
                  <c:v>-77.054500000000004</c:v>
                </c:pt>
                <c:pt idx="17330">
                  <c:v>-77.052500000000009</c:v>
                </c:pt>
                <c:pt idx="17331">
                  <c:v>-77.0505</c:v>
                </c:pt>
                <c:pt idx="17332">
                  <c:v>-77.048500000000004</c:v>
                </c:pt>
                <c:pt idx="17333">
                  <c:v>-77.046500000000009</c:v>
                </c:pt>
                <c:pt idx="17334">
                  <c:v>-77.044499999999999</c:v>
                </c:pt>
                <c:pt idx="17335">
                  <c:v>-77.042500000000004</c:v>
                </c:pt>
                <c:pt idx="17336">
                  <c:v>-77.040500000000009</c:v>
                </c:pt>
                <c:pt idx="17337">
                  <c:v>-77.038499999999999</c:v>
                </c:pt>
                <c:pt idx="17338">
                  <c:v>-77.036500000000004</c:v>
                </c:pt>
                <c:pt idx="17339">
                  <c:v>-77.034500000000008</c:v>
                </c:pt>
                <c:pt idx="17340">
                  <c:v>-77.032499999999999</c:v>
                </c:pt>
                <c:pt idx="17341">
                  <c:v>-77.030500000000004</c:v>
                </c:pt>
                <c:pt idx="17342">
                  <c:v>-77.028500000000008</c:v>
                </c:pt>
                <c:pt idx="17343">
                  <c:v>-77.026499999999999</c:v>
                </c:pt>
                <c:pt idx="17344">
                  <c:v>-77.024500000000003</c:v>
                </c:pt>
                <c:pt idx="17345">
                  <c:v>-77.022500000000008</c:v>
                </c:pt>
                <c:pt idx="17346">
                  <c:v>-77.020499999999998</c:v>
                </c:pt>
                <c:pt idx="17347">
                  <c:v>-77.018500000000003</c:v>
                </c:pt>
                <c:pt idx="17348">
                  <c:v>-77.016500000000008</c:v>
                </c:pt>
                <c:pt idx="17349">
                  <c:v>-77.014499999999998</c:v>
                </c:pt>
                <c:pt idx="17350">
                  <c:v>-77.012500000000003</c:v>
                </c:pt>
                <c:pt idx="17351">
                  <c:v>-77.010500000000008</c:v>
                </c:pt>
                <c:pt idx="17352">
                  <c:v>-77.008499999999998</c:v>
                </c:pt>
                <c:pt idx="17353">
                  <c:v>-77.006500000000003</c:v>
                </c:pt>
                <c:pt idx="17354">
                  <c:v>-77.004500000000007</c:v>
                </c:pt>
                <c:pt idx="17355">
                  <c:v>-77.002499999999998</c:v>
                </c:pt>
                <c:pt idx="17356">
                  <c:v>-77.000500000000002</c:v>
                </c:pt>
                <c:pt idx="17357">
                  <c:v>-76.998500000000007</c:v>
                </c:pt>
                <c:pt idx="17358">
                  <c:v>-76.996499999999997</c:v>
                </c:pt>
                <c:pt idx="17359">
                  <c:v>-76.994500000000002</c:v>
                </c:pt>
                <c:pt idx="17360">
                  <c:v>-76.992500000000007</c:v>
                </c:pt>
                <c:pt idx="17361">
                  <c:v>-76.990499999999997</c:v>
                </c:pt>
                <c:pt idx="17362">
                  <c:v>-76.988500000000016</c:v>
                </c:pt>
                <c:pt idx="17363">
                  <c:v>-76.986500000000007</c:v>
                </c:pt>
                <c:pt idx="17364">
                  <c:v>-76.984499999999997</c:v>
                </c:pt>
                <c:pt idx="17365">
                  <c:v>-76.982500000000016</c:v>
                </c:pt>
                <c:pt idx="17366">
                  <c:v>-76.980500000000006</c:v>
                </c:pt>
                <c:pt idx="17367">
                  <c:v>-76.978499999999997</c:v>
                </c:pt>
                <c:pt idx="17368">
                  <c:v>-76.976500000000016</c:v>
                </c:pt>
                <c:pt idx="17369">
                  <c:v>-76.974500000000006</c:v>
                </c:pt>
                <c:pt idx="17370">
                  <c:v>-76.972499999999997</c:v>
                </c:pt>
                <c:pt idx="17371">
                  <c:v>-76.970500000000015</c:v>
                </c:pt>
                <c:pt idx="17372">
                  <c:v>-76.968500000000006</c:v>
                </c:pt>
                <c:pt idx="17373">
                  <c:v>-76.966499999999996</c:v>
                </c:pt>
                <c:pt idx="17374">
                  <c:v>-76.964500000000015</c:v>
                </c:pt>
                <c:pt idx="17375">
                  <c:v>-76.962500000000006</c:v>
                </c:pt>
                <c:pt idx="17376">
                  <c:v>-76.960499999999996</c:v>
                </c:pt>
                <c:pt idx="17377">
                  <c:v>-76.958500000000015</c:v>
                </c:pt>
                <c:pt idx="17378">
                  <c:v>-76.956500000000005</c:v>
                </c:pt>
                <c:pt idx="17379">
                  <c:v>-76.954499999999996</c:v>
                </c:pt>
                <c:pt idx="17380">
                  <c:v>-76.952500000000015</c:v>
                </c:pt>
                <c:pt idx="17381">
                  <c:v>-76.950500000000005</c:v>
                </c:pt>
                <c:pt idx="17382">
                  <c:v>-76.948499999999996</c:v>
                </c:pt>
                <c:pt idx="17383">
                  <c:v>-76.946500000000015</c:v>
                </c:pt>
                <c:pt idx="17384">
                  <c:v>-76.944500000000005</c:v>
                </c:pt>
                <c:pt idx="17385">
                  <c:v>-76.942499999999995</c:v>
                </c:pt>
                <c:pt idx="17386">
                  <c:v>-76.940500000000014</c:v>
                </c:pt>
                <c:pt idx="17387">
                  <c:v>-76.938500000000005</c:v>
                </c:pt>
                <c:pt idx="17388">
                  <c:v>-76.936499999999995</c:v>
                </c:pt>
                <c:pt idx="17389">
                  <c:v>-76.934500000000014</c:v>
                </c:pt>
                <c:pt idx="17390">
                  <c:v>-76.932500000000005</c:v>
                </c:pt>
                <c:pt idx="17391">
                  <c:v>-76.930500000000009</c:v>
                </c:pt>
                <c:pt idx="17392">
                  <c:v>-76.928500000000014</c:v>
                </c:pt>
                <c:pt idx="17393">
                  <c:v>-76.926500000000004</c:v>
                </c:pt>
                <c:pt idx="17394">
                  <c:v>-76.924500000000009</c:v>
                </c:pt>
                <c:pt idx="17395">
                  <c:v>-76.922500000000014</c:v>
                </c:pt>
                <c:pt idx="17396">
                  <c:v>-76.920500000000004</c:v>
                </c:pt>
                <c:pt idx="17397">
                  <c:v>-76.918500000000009</c:v>
                </c:pt>
                <c:pt idx="17398">
                  <c:v>-76.916500000000013</c:v>
                </c:pt>
                <c:pt idx="17399">
                  <c:v>-76.914500000000004</c:v>
                </c:pt>
                <c:pt idx="17400">
                  <c:v>-76.912500000000009</c:v>
                </c:pt>
                <c:pt idx="17401">
                  <c:v>-76.910500000000013</c:v>
                </c:pt>
                <c:pt idx="17402">
                  <c:v>-76.908500000000004</c:v>
                </c:pt>
                <c:pt idx="17403">
                  <c:v>-76.906500000000008</c:v>
                </c:pt>
                <c:pt idx="17404">
                  <c:v>-76.904500000000013</c:v>
                </c:pt>
                <c:pt idx="17405">
                  <c:v>-76.902500000000003</c:v>
                </c:pt>
                <c:pt idx="17406">
                  <c:v>-76.900500000000008</c:v>
                </c:pt>
                <c:pt idx="17407">
                  <c:v>-76.898500000000013</c:v>
                </c:pt>
                <c:pt idx="17408">
                  <c:v>-76.896500000000003</c:v>
                </c:pt>
                <c:pt idx="17409">
                  <c:v>-76.894500000000008</c:v>
                </c:pt>
                <c:pt idx="17410">
                  <c:v>-76.892500000000013</c:v>
                </c:pt>
                <c:pt idx="17411">
                  <c:v>-76.890500000000003</c:v>
                </c:pt>
                <c:pt idx="17412">
                  <c:v>-76.888500000000008</c:v>
                </c:pt>
                <c:pt idx="17413">
                  <c:v>-76.886500000000012</c:v>
                </c:pt>
                <c:pt idx="17414">
                  <c:v>-76.884500000000003</c:v>
                </c:pt>
                <c:pt idx="17415">
                  <c:v>-76.882500000000007</c:v>
                </c:pt>
                <c:pt idx="17416">
                  <c:v>-76.880500000000012</c:v>
                </c:pt>
                <c:pt idx="17417">
                  <c:v>-76.878500000000003</c:v>
                </c:pt>
                <c:pt idx="17418">
                  <c:v>-76.876500000000007</c:v>
                </c:pt>
                <c:pt idx="17419">
                  <c:v>-76.874500000000012</c:v>
                </c:pt>
                <c:pt idx="17420">
                  <c:v>-76.872500000000002</c:v>
                </c:pt>
                <c:pt idx="17421">
                  <c:v>-76.870500000000007</c:v>
                </c:pt>
                <c:pt idx="17422">
                  <c:v>-76.868500000000012</c:v>
                </c:pt>
                <c:pt idx="17423">
                  <c:v>-76.866500000000002</c:v>
                </c:pt>
                <c:pt idx="17424">
                  <c:v>-76.864500000000007</c:v>
                </c:pt>
                <c:pt idx="17425">
                  <c:v>-76.862500000000011</c:v>
                </c:pt>
                <c:pt idx="17426">
                  <c:v>-76.860500000000002</c:v>
                </c:pt>
                <c:pt idx="17427">
                  <c:v>-76.858500000000006</c:v>
                </c:pt>
                <c:pt idx="17428">
                  <c:v>-76.856500000000011</c:v>
                </c:pt>
                <c:pt idx="17429">
                  <c:v>-76.854500000000002</c:v>
                </c:pt>
                <c:pt idx="17430">
                  <c:v>-76.852500000000006</c:v>
                </c:pt>
                <c:pt idx="17431">
                  <c:v>-76.850500000000011</c:v>
                </c:pt>
                <c:pt idx="17432">
                  <c:v>-76.848500000000001</c:v>
                </c:pt>
                <c:pt idx="17433">
                  <c:v>-76.846500000000006</c:v>
                </c:pt>
                <c:pt idx="17434">
                  <c:v>-76.844500000000011</c:v>
                </c:pt>
                <c:pt idx="17435">
                  <c:v>-76.842500000000001</c:v>
                </c:pt>
                <c:pt idx="17436">
                  <c:v>-76.840500000000006</c:v>
                </c:pt>
                <c:pt idx="17437">
                  <c:v>-76.83850000000001</c:v>
                </c:pt>
                <c:pt idx="17438">
                  <c:v>-76.836500000000001</c:v>
                </c:pt>
                <c:pt idx="17439">
                  <c:v>-76.834500000000006</c:v>
                </c:pt>
                <c:pt idx="17440">
                  <c:v>-76.83250000000001</c:v>
                </c:pt>
                <c:pt idx="17441">
                  <c:v>-76.830500000000001</c:v>
                </c:pt>
                <c:pt idx="17442">
                  <c:v>-76.828500000000005</c:v>
                </c:pt>
                <c:pt idx="17443">
                  <c:v>-76.82650000000001</c:v>
                </c:pt>
                <c:pt idx="17444">
                  <c:v>-76.8245</c:v>
                </c:pt>
                <c:pt idx="17445">
                  <c:v>-76.822500000000005</c:v>
                </c:pt>
                <c:pt idx="17446">
                  <c:v>-76.82050000000001</c:v>
                </c:pt>
                <c:pt idx="17447">
                  <c:v>-76.8185</c:v>
                </c:pt>
                <c:pt idx="17448">
                  <c:v>-76.816500000000005</c:v>
                </c:pt>
                <c:pt idx="17449">
                  <c:v>-76.81450000000001</c:v>
                </c:pt>
                <c:pt idx="17450">
                  <c:v>-76.8125</c:v>
                </c:pt>
                <c:pt idx="17451">
                  <c:v>-76.810500000000005</c:v>
                </c:pt>
                <c:pt idx="17452">
                  <c:v>-76.808500000000009</c:v>
                </c:pt>
                <c:pt idx="17453">
                  <c:v>-76.8065</c:v>
                </c:pt>
                <c:pt idx="17454">
                  <c:v>-76.804500000000004</c:v>
                </c:pt>
                <c:pt idx="17455">
                  <c:v>-76.802500000000009</c:v>
                </c:pt>
                <c:pt idx="17456">
                  <c:v>-76.8005</c:v>
                </c:pt>
                <c:pt idx="17457">
                  <c:v>-76.798500000000004</c:v>
                </c:pt>
                <c:pt idx="17458">
                  <c:v>-76.796500000000009</c:v>
                </c:pt>
                <c:pt idx="17459">
                  <c:v>-76.794499999999999</c:v>
                </c:pt>
                <c:pt idx="17460">
                  <c:v>-76.792500000000004</c:v>
                </c:pt>
                <c:pt idx="17461">
                  <c:v>-76.790500000000009</c:v>
                </c:pt>
                <c:pt idx="17462">
                  <c:v>-76.788499999999999</c:v>
                </c:pt>
                <c:pt idx="17463">
                  <c:v>-76.786500000000004</c:v>
                </c:pt>
                <c:pt idx="17464">
                  <c:v>-76.784500000000008</c:v>
                </c:pt>
                <c:pt idx="17465">
                  <c:v>-76.782499999999999</c:v>
                </c:pt>
                <c:pt idx="17466">
                  <c:v>-76.780500000000004</c:v>
                </c:pt>
                <c:pt idx="17467">
                  <c:v>-76.778500000000008</c:v>
                </c:pt>
                <c:pt idx="17468">
                  <c:v>-76.776499999999999</c:v>
                </c:pt>
                <c:pt idx="17469">
                  <c:v>-76.774500000000003</c:v>
                </c:pt>
                <c:pt idx="17470">
                  <c:v>-76.772500000000008</c:v>
                </c:pt>
                <c:pt idx="17471">
                  <c:v>-76.770499999999998</c:v>
                </c:pt>
                <c:pt idx="17472">
                  <c:v>-76.768500000000003</c:v>
                </c:pt>
                <c:pt idx="17473">
                  <c:v>-76.766500000000008</c:v>
                </c:pt>
                <c:pt idx="17474">
                  <c:v>-76.764499999999998</c:v>
                </c:pt>
                <c:pt idx="17475">
                  <c:v>-76.762500000000003</c:v>
                </c:pt>
                <c:pt idx="17476">
                  <c:v>-76.760500000000008</c:v>
                </c:pt>
                <c:pt idx="17477">
                  <c:v>-76.758499999999998</c:v>
                </c:pt>
                <c:pt idx="17478">
                  <c:v>-76.756500000000003</c:v>
                </c:pt>
                <c:pt idx="17479">
                  <c:v>-76.754500000000007</c:v>
                </c:pt>
                <c:pt idx="17480">
                  <c:v>-76.752499999999998</c:v>
                </c:pt>
                <c:pt idx="17481">
                  <c:v>-76.750500000000002</c:v>
                </c:pt>
                <c:pt idx="17482">
                  <c:v>-76.748500000000007</c:v>
                </c:pt>
                <c:pt idx="17483">
                  <c:v>-76.746499999999997</c:v>
                </c:pt>
                <c:pt idx="17484">
                  <c:v>-76.744500000000002</c:v>
                </c:pt>
                <c:pt idx="17485">
                  <c:v>-76.742500000000007</c:v>
                </c:pt>
                <c:pt idx="17486">
                  <c:v>-76.740499999999997</c:v>
                </c:pt>
                <c:pt idx="17487">
                  <c:v>-76.738500000000016</c:v>
                </c:pt>
                <c:pt idx="17488">
                  <c:v>-76.736500000000007</c:v>
                </c:pt>
                <c:pt idx="17489">
                  <c:v>-76.734499999999997</c:v>
                </c:pt>
                <c:pt idx="17490">
                  <c:v>-76.732500000000016</c:v>
                </c:pt>
                <c:pt idx="17491">
                  <c:v>-76.730500000000006</c:v>
                </c:pt>
                <c:pt idx="17492">
                  <c:v>-76.728499999999997</c:v>
                </c:pt>
                <c:pt idx="17493">
                  <c:v>-76.726500000000016</c:v>
                </c:pt>
                <c:pt idx="17494">
                  <c:v>-76.724500000000006</c:v>
                </c:pt>
                <c:pt idx="17495">
                  <c:v>-76.722499999999997</c:v>
                </c:pt>
                <c:pt idx="17496">
                  <c:v>-76.720500000000015</c:v>
                </c:pt>
                <c:pt idx="17497">
                  <c:v>-76.718500000000006</c:v>
                </c:pt>
                <c:pt idx="17498">
                  <c:v>-76.716499999999996</c:v>
                </c:pt>
                <c:pt idx="17499">
                  <c:v>-76.714500000000015</c:v>
                </c:pt>
                <c:pt idx="17500">
                  <c:v>-76.712500000000006</c:v>
                </c:pt>
                <c:pt idx="17501">
                  <c:v>-76.710499999999996</c:v>
                </c:pt>
                <c:pt idx="17502">
                  <c:v>-76.708500000000015</c:v>
                </c:pt>
                <c:pt idx="17503">
                  <c:v>-76.706500000000005</c:v>
                </c:pt>
                <c:pt idx="17504">
                  <c:v>-76.704499999999996</c:v>
                </c:pt>
                <c:pt idx="17505">
                  <c:v>-76.702500000000015</c:v>
                </c:pt>
                <c:pt idx="17506">
                  <c:v>-76.700500000000005</c:v>
                </c:pt>
                <c:pt idx="17507">
                  <c:v>-76.698499999999996</c:v>
                </c:pt>
                <c:pt idx="17508">
                  <c:v>-76.696500000000015</c:v>
                </c:pt>
                <c:pt idx="17509">
                  <c:v>-76.694500000000005</c:v>
                </c:pt>
                <c:pt idx="17510">
                  <c:v>-76.692499999999995</c:v>
                </c:pt>
                <c:pt idx="17511">
                  <c:v>-76.690500000000014</c:v>
                </c:pt>
                <c:pt idx="17512">
                  <c:v>-76.688500000000005</c:v>
                </c:pt>
                <c:pt idx="17513">
                  <c:v>-76.686499999999995</c:v>
                </c:pt>
                <c:pt idx="17514">
                  <c:v>-76.684500000000014</c:v>
                </c:pt>
                <c:pt idx="17515">
                  <c:v>-76.682500000000005</c:v>
                </c:pt>
                <c:pt idx="17516">
                  <c:v>-76.680500000000009</c:v>
                </c:pt>
                <c:pt idx="17517">
                  <c:v>-76.678500000000014</c:v>
                </c:pt>
                <c:pt idx="17518">
                  <c:v>-76.676500000000004</c:v>
                </c:pt>
                <c:pt idx="17519">
                  <c:v>-76.674500000000009</c:v>
                </c:pt>
                <c:pt idx="17520">
                  <c:v>-76.672500000000014</c:v>
                </c:pt>
                <c:pt idx="17521">
                  <c:v>-76.670500000000004</c:v>
                </c:pt>
                <c:pt idx="17522">
                  <c:v>-76.668500000000009</c:v>
                </c:pt>
                <c:pt idx="17523">
                  <c:v>-76.666500000000013</c:v>
                </c:pt>
                <c:pt idx="17524">
                  <c:v>-76.664500000000004</c:v>
                </c:pt>
                <c:pt idx="17525">
                  <c:v>-76.662500000000009</c:v>
                </c:pt>
                <c:pt idx="17526">
                  <c:v>-76.660500000000013</c:v>
                </c:pt>
                <c:pt idx="17527">
                  <c:v>-76.658500000000004</c:v>
                </c:pt>
                <c:pt idx="17528">
                  <c:v>-76.656500000000008</c:v>
                </c:pt>
                <c:pt idx="17529">
                  <c:v>-76.654500000000013</c:v>
                </c:pt>
                <c:pt idx="17530">
                  <c:v>-76.652500000000003</c:v>
                </c:pt>
                <c:pt idx="17531">
                  <c:v>-76.650500000000008</c:v>
                </c:pt>
                <c:pt idx="17532">
                  <c:v>-76.648500000000013</c:v>
                </c:pt>
                <c:pt idx="17533">
                  <c:v>-76.646500000000003</c:v>
                </c:pt>
                <c:pt idx="17534">
                  <c:v>-76.644500000000008</c:v>
                </c:pt>
                <c:pt idx="17535">
                  <c:v>-76.642500000000013</c:v>
                </c:pt>
                <c:pt idx="17536">
                  <c:v>-76.640500000000003</c:v>
                </c:pt>
                <c:pt idx="17537">
                  <c:v>-76.638500000000008</c:v>
                </c:pt>
                <c:pt idx="17538">
                  <c:v>-76.636500000000012</c:v>
                </c:pt>
                <c:pt idx="17539">
                  <c:v>-76.634500000000003</c:v>
                </c:pt>
                <c:pt idx="17540">
                  <c:v>-76.632500000000007</c:v>
                </c:pt>
                <c:pt idx="17541">
                  <c:v>-76.630500000000012</c:v>
                </c:pt>
                <c:pt idx="17542">
                  <c:v>-76.628500000000003</c:v>
                </c:pt>
                <c:pt idx="17543">
                  <c:v>-76.626500000000007</c:v>
                </c:pt>
                <c:pt idx="17544">
                  <c:v>-76.624500000000012</c:v>
                </c:pt>
                <c:pt idx="17545">
                  <c:v>-76.622500000000002</c:v>
                </c:pt>
                <c:pt idx="17546">
                  <c:v>-76.620500000000007</c:v>
                </c:pt>
                <c:pt idx="17547">
                  <c:v>-76.618500000000012</c:v>
                </c:pt>
                <c:pt idx="17548">
                  <c:v>-76.616500000000002</c:v>
                </c:pt>
                <c:pt idx="17549">
                  <c:v>-76.614500000000007</c:v>
                </c:pt>
                <c:pt idx="17550">
                  <c:v>-76.612500000000011</c:v>
                </c:pt>
                <c:pt idx="17551">
                  <c:v>-76.610500000000002</c:v>
                </c:pt>
                <c:pt idx="17552">
                  <c:v>-76.608500000000006</c:v>
                </c:pt>
                <c:pt idx="17553">
                  <c:v>-76.606500000000011</c:v>
                </c:pt>
                <c:pt idx="17554">
                  <c:v>-76.604500000000002</c:v>
                </c:pt>
                <c:pt idx="17555">
                  <c:v>-76.602500000000006</c:v>
                </c:pt>
                <c:pt idx="17556">
                  <c:v>-76.600500000000011</c:v>
                </c:pt>
                <c:pt idx="17557">
                  <c:v>-76.598500000000001</c:v>
                </c:pt>
                <c:pt idx="17558">
                  <c:v>-76.596500000000006</c:v>
                </c:pt>
                <c:pt idx="17559">
                  <c:v>-76.594500000000011</c:v>
                </c:pt>
                <c:pt idx="17560">
                  <c:v>-76.592500000000001</c:v>
                </c:pt>
                <c:pt idx="17561">
                  <c:v>-76.590500000000006</c:v>
                </c:pt>
                <c:pt idx="17562">
                  <c:v>-76.58850000000001</c:v>
                </c:pt>
                <c:pt idx="17563">
                  <c:v>-76.586500000000001</c:v>
                </c:pt>
                <c:pt idx="17564">
                  <c:v>-76.584500000000006</c:v>
                </c:pt>
                <c:pt idx="17565">
                  <c:v>-76.58250000000001</c:v>
                </c:pt>
                <c:pt idx="17566">
                  <c:v>-76.580500000000001</c:v>
                </c:pt>
                <c:pt idx="17567">
                  <c:v>-76.578500000000005</c:v>
                </c:pt>
                <c:pt idx="17568">
                  <c:v>-76.57650000000001</c:v>
                </c:pt>
                <c:pt idx="17569">
                  <c:v>-76.5745</c:v>
                </c:pt>
                <c:pt idx="17570">
                  <c:v>-76.572500000000005</c:v>
                </c:pt>
                <c:pt idx="17571">
                  <c:v>-76.57050000000001</c:v>
                </c:pt>
                <c:pt idx="17572">
                  <c:v>-76.5685</c:v>
                </c:pt>
                <c:pt idx="17573">
                  <c:v>-76.566500000000005</c:v>
                </c:pt>
                <c:pt idx="17574">
                  <c:v>-76.56450000000001</c:v>
                </c:pt>
                <c:pt idx="17575">
                  <c:v>-76.5625</c:v>
                </c:pt>
                <c:pt idx="17576">
                  <c:v>-76.560500000000005</c:v>
                </c:pt>
                <c:pt idx="17577">
                  <c:v>-76.558500000000009</c:v>
                </c:pt>
                <c:pt idx="17578">
                  <c:v>-76.5565</c:v>
                </c:pt>
                <c:pt idx="17579">
                  <c:v>-76.554500000000004</c:v>
                </c:pt>
                <c:pt idx="17580">
                  <c:v>-76.552500000000009</c:v>
                </c:pt>
                <c:pt idx="17581">
                  <c:v>-76.5505</c:v>
                </c:pt>
                <c:pt idx="17582">
                  <c:v>-76.548500000000004</c:v>
                </c:pt>
                <c:pt idx="17583">
                  <c:v>-76.546500000000009</c:v>
                </c:pt>
                <c:pt idx="17584">
                  <c:v>-76.544499999999999</c:v>
                </c:pt>
                <c:pt idx="17585">
                  <c:v>-76.542500000000004</c:v>
                </c:pt>
                <c:pt idx="17586">
                  <c:v>-76.540500000000009</c:v>
                </c:pt>
                <c:pt idx="17587">
                  <c:v>-76.538499999999999</c:v>
                </c:pt>
                <c:pt idx="17588">
                  <c:v>-76.536500000000004</c:v>
                </c:pt>
                <c:pt idx="17589">
                  <c:v>-76.534500000000008</c:v>
                </c:pt>
                <c:pt idx="17590">
                  <c:v>-76.532499999999999</c:v>
                </c:pt>
                <c:pt idx="17591">
                  <c:v>-76.530500000000004</c:v>
                </c:pt>
                <c:pt idx="17592">
                  <c:v>-76.528500000000008</c:v>
                </c:pt>
                <c:pt idx="17593">
                  <c:v>-76.526499999999999</c:v>
                </c:pt>
                <c:pt idx="17594">
                  <c:v>-76.524500000000003</c:v>
                </c:pt>
                <c:pt idx="17595">
                  <c:v>-76.522500000000008</c:v>
                </c:pt>
                <c:pt idx="17596">
                  <c:v>-76.520499999999998</c:v>
                </c:pt>
                <c:pt idx="17597">
                  <c:v>-76.518500000000003</c:v>
                </c:pt>
                <c:pt idx="17598">
                  <c:v>-76.516500000000008</c:v>
                </c:pt>
                <c:pt idx="17599">
                  <c:v>-76.514499999999998</c:v>
                </c:pt>
                <c:pt idx="17600">
                  <c:v>-76.512500000000003</c:v>
                </c:pt>
                <c:pt idx="17601">
                  <c:v>-76.510500000000008</c:v>
                </c:pt>
                <c:pt idx="17602">
                  <c:v>-76.508499999999998</c:v>
                </c:pt>
                <c:pt idx="17603">
                  <c:v>-76.506500000000003</c:v>
                </c:pt>
                <c:pt idx="17604">
                  <c:v>-76.504500000000007</c:v>
                </c:pt>
                <c:pt idx="17605">
                  <c:v>-76.502499999999998</c:v>
                </c:pt>
                <c:pt idx="17606">
                  <c:v>-76.500500000000002</c:v>
                </c:pt>
                <c:pt idx="17607">
                  <c:v>-76.498500000000007</c:v>
                </c:pt>
                <c:pt idx="17608">
                  <c:v>-76.496499999999997</c:v>
                </c:pt>
                <c:pt idx="17609">
                  <c:v>-76.494500000000002</c:v>
                </c:pt>
                <c:pt idx="17610">
                  <c:v>-76.492500000000007</c:v>
                </c:pt>
                <c:pt idx="17611">
                  <c:v>-76.490499999999997</c:v>
                </c:pt>
                <c:pt idx="17612">
                  <c:v>-76.488500000000016</c:v>
                </c:pt>
                <c:pt idx="17613">
                  <c:v>-76.486500000000007</c:v>
                </c:pt>
                <c:pt idx="17614">
                  <c:v>-76.484499999999997</c:v>
                </c:pt>
                <c:pt idx="17615">
                  <c:v>-76.482500000000016</c:v>
                </c:pt>
                <c:pt idx="17616">
                  <c:v>-76.480500000000006</c:v>
                </c:pt>
                <c:pt idx="17617">
                  <c:v>-76.478499999999997</c:v>
                </c:pt>
                <c:pt idx="17618">
                  <c:v>-76.476500000000016</c:v>
                </c:pt>
                <c:pt idx="17619">
                  <c:v>-76.474500000000006</c:v>
                </c:pt>
                <c:pt idx="17620">
                  <c:v>-76.472499999999997</c:v>
                </c:pt>
                <c:pt idx="17621">
                  <c:v>-76.470500000000015</c:v>
                </c:pt>
                <c:pt idx="17622">
                  <c:v>-76.468500000000006</c:v>
                </c:pt>
                <c:pt idx="17623">
                  <c:v>-76.466499999999996</c:v>
                </c:pt>
                <c:pt idx="17624">
                  <c:v>-76.464500000000015</c:v>
                </c:pt>
                <c:pt idx="17625">
                  <c:v>-76.462500000000006</c:v>
                </c:pt>
                <c:pt idx="17626">
                  <c:v>-76.460499999999996</c:v>
                </c:pt>
                <c:pt idx="17627">
                  <c:v>-76.458500000000015</c:v>
                </c:pt>
                <c:pt idx="17628">
                  <c:v>-76.456500000000005</c:v>
                </c:pt>
                <c:pt idx="17629">
                  <c:v>-76.454499999999996</c:v>
                </c:pt>
                <c:pt idx="17630">
                  <c:v>-76.452500000000015</c:v>
                </c:pt>
                <c:pt idx="17631">
                  <c:v>-76.450500000000005</c:v>
                </c:pt>
                <c:pt idx="17632">
                  <c:v>-76.448499999999996</c:v>
                </c:pt>
                <c:pt idx="17633">
                  <c:v>-76.446500000000015</c:v>
                </c:pt>
                <c:pt idx="17634">
                  <c:v>-76.444500000000005</c:v>
                </c:pt>
                <c:pt idx="17635">
                  <c:v>-76.442499999999995</c:v>
                </c:pt>
                <c:pt idx="17636">
                  <c:v>-76.440500000000014</c:v>
                </c:pt>
                <c:pt idx="17637">
                  <c:v>-76.438500000000005</c:v>
                </c:pt>
                <c:pt idx="17638">
                  <c:v>-76.436499999999995</c:v>
                </c:pt>
                <c:pt idx="17639">
                  <c:v>-76.434500000000014</c:v>
                </c:pt>
                <c:pt idx="17640">
                  <c:v>-76.432500000000005</c:v>
                </c:pt>
                <c:pt idx="17641">
                  <c:v>-76.430500000000009</c:v>
                </c:pt>
                <c:pt idx="17642">
                  <c:v>-76.428500000000014</c:v>
                </c:pt>
                <c:pt idx="17643">
                  <c:v>-76.426500000000004</c:v>
                </c:pt>
                <c:pt idx="17644">
                  <c:v>-76.424500000000009</c:v>
                </c:pt>
                <c:pt idx="17645">
                  <c:v>-76.422500000000014</c:v>
                </c:pt>
                <c:pt idx="17646">
                  <c:v>-76.420500000000004</c:v>
                </c:pt>
                <c:pt idx="17647">
                  <c:v>-76.418500000000009</c:v>
                </c:pt>
                <c:pt idx="17648">
                  <c:v>-76.416500000000013</c:v>
                </c:pt>
                <c:pt idx="17649">
                  <c:v>-76.414500000000004</c:v>
                </c:pt>
                <c:pt idx="17650">
                  <c:v>-76.412500000000009</c:v>
                </c:pt>
                <c:pt idx="17651">
                  <c:v>-76.410500000000013</c:v>
                </c:pt>
                <c:pt idx="17652">
                  <c:v>-76.408500000000004</c:v>
                </c:pt>
                <c:pt idx="17653">
                  <c:v>-76.406500000000008</c:v>
                </c:pt>
                <c:pt idx="17654">
                  <c:v>-76.404500000000013</c:v>
                </c:pt>
                <c:pt idx="17655">
                  <c:v>-76.402500000000003</c:v>
                </c:pt>
                <c:pt idx="17656">
                  <c:v>-76.400500000000008</c:v>
                </c:pt>
                <c:pt idx="17657">
                  <c:v>-76.398500000000013</c:v>
                </c:pt>
                <c:pt idx="17658">
                  <c:v>-76.396500000000003</c:v>
                </c:pt>
                <c:pt idx="17659">
                  <c:v>-76.394500000000008</c:v>
                </c:pt>
                <c:pt idx="17660">
                  <c:v>-76.392500000000013</c:v>
                </c:pt>
                <c:pt idx="17661">
                  <c:v>-76.390500000000003</c:v>
                </c:pt>
                <c:pt idx="17662">
                  <c:v>-76.388500000000008</c:v>
                </c:pt>
                <c:pt idx="17663">
                  <c:v>-76.386500000000012</c:v>
                </c:pt>
                <c:pt idx="17664">
                  <c:v>-76.384500000000003</c:v>
                </c:pt>
                <c:pt idx="17665">
                  <c:v>-76.382500000000007</c:v>
                </c:pt>
                <c:pt idx="17666">
                  <c:v>-76.380500000000012</c:v>
                </c:pt>
                <c:pt idx="17667">
                  <c:v>-76.378500000000003</c:v>
                </c:pt>
                <c:pt idx="17668">
                  <c:v>-76.376500000000007</c:v>
                </c:pt>
                <c:pt idx="17669">
                  <c:v>-76.374500000000012</c:v>
                </c:pt>
                <c:pt idx="17670">
                  <c:v>-76.372500000000002</c:v>
                </c:pt>
                <c:pt idx="17671">
                  <c:v>-76.370500000000007</c:v>
                </c:pt>
                <c:pt idx="17672">
                  <c:v>-76.368500000000012</c:v>
                </c:pt>
                <c:pt idx="17673">
                  <c:v>-76.366500000000002</c:v>
                </c:pt>
                <c:pt idx="17674">
                  <c:v>-76.364500000000007</c:v>
                </c:pt>
                <c:pt idx="17675">
                  <c:v>-76.362500000000011</c:v>
                </c:pt>
                <c:pt idx="17676">
                  <c:v>-76.360500000000002</c:v>
                </c:pt>
                <c:pt idx="17677">
                  <c:v>-76.358500000000006</c:v>
                </c:pt>
                <c:pt idx="17678">
                  <c:v>-76.356500000000011</c:v>
                </c:pt>
                <c:pt idx="17679">
                  <c:v>-76.354500000000002</c:v>
                </c:pt>
                <c:pt idx="17680">
                  <c:v>-76.352500000000006</c:v>
                </c:pt>
                <c:pt idx="17681">
                  <c:v>-76.350500000000011</c:v>
                </c:pt>
                <c:pt idx="17682">
                  <c:v>-76.348500000000001</c:v>
                </c:pt>
                <c:pt idx="17683">
                  <c:v>-76.346500000000006</c:v>
                </c:pt>
                <c:pt idx="17684">
                  <c:v>-76.344500000000011</c:v>
                </c:pt>
                <c:pt idx="17685">
                  <c:v>-76.342500000000001</c:v>
                </c:pt>
                <c:pt idx="17686">
                  <c:v>-76.340500000000006</c:v>
                </c:pt>
                <c:pt idx="17687">
                  <c:v>-76.33850000000001</c:v>
                </c:pt>
                <c:pt idx="17688">
                  <c:v>-76.336500000000001</c:v>
                </c:pt>
                <c:pt idx="17689">
                  <c:v>-76.334500000000006</c:v>
                </c:pt>
                <c:pt idx="17690">
                  <c:v>-76.33250000000001</c:v>
                </c:pt>
                <c:pt idx="17691">
                  <c:v>-76.330500000000001</c:v>
                </c:pt>
                <c:pt idx="17692">
                  <c:v>-76.328500000000005</c:v>
                </c:pt>
                <c:pt idx="17693">
                  <c:v>-76.32650000000001</c:v>
                </c:pt>
                <c:pt idx="17694">
                  <c:v>-76.3245</c:v>
                </c:pt>
                <c:pt idx="17695">
                  <c:v>-76.322500000000005</c:v>
                </c:pt>
                <c:pt idx="17696">
                  <c:v>-76.32050000000001</c:v>
                </c:pt>
                <c:pt idx="17697">
                  <c:v>-76.3185</c:v>
                </c:pt>
                <c:pt idx="17698">
                  <c:v>-76.316500000000005</c:v>
                </c:pt>
                <c:pt idx="17699">
                  <c:v>-76.31450000000001</c:v>
                </c:pt>
                <c:pt idx="17700">
                  <c:v>-76.3125</c:v>
                </c:pt>
                <c:pt idx="17701">
                  <c:v>-76.310500000000005</c:v>
                </c:pt>
                <c:pt idx="17702">
                  <c:v>-76.308500000000009</c:v>
                </c:pt>
                <c:pt idx="17703">
                  <c:v>-76.3065</c:v>
                </c:pt>
                <c:pt idx="17704">
                  <c:v>-76.304500000000004</c:v>
                </c:pt>
                <c:pt idx="17705">
                  <c:v>-76.302500000000009</c:v>
                </c:pt>
                <c:pt idx="17706">
                  <c:v>-76.3005</c:v>
                </c:pt>
                <c:pt idx="17707">
                  <c:v>-76.298500000000004</c:v>
                </c:pt>
                <c:pt idx="17708">
                  <c:v>-76.296500000000009</c:v>
                </c:pt>
                <c:pt idx="17709">
                  <c:v>-76.294499999999999</c:v>
                </c:pt>
                <c:pt idx="17710">
                  <c:v>-76.292500000000004</c:v>
                </c:pt>
                <c:pt idx="17711">
                  <c:v>-76.290500000000009</c:v>
                </c:pt>
                <c:pt idx="17712">
                  <c:v>-76.288499999999999</c:v>
                </c:pt>
                <c:pt idx="17713">
                  <c:v>-76.286500000000004</c:v>
                </c:pt>
                <c:pt idx="17714">
                  <c:v>-76.284500000000008</c:v>
                </c:pt>
                <c:pt idx="17715">
                  <c:v>-76.282499999999999</c:v>
                </c:pt>
                <c:pt idx="17716">
                  <c:v>-76.280500000000004</c:v>
                </c:pt>
                <c:pt idx="17717">
                  <c:v>-76.278500000000008</c:v>
                </c:pt>
                <c:pt idx="17718">
                  <c:v>-76.276499999999999</c:v>
                </c:pt>
                <c:pt idx="17719">
                  <c:v>-76.274500000000003</c:v>
                </c:pt>
                <c:pt idx="17720">
                  <c:v>-76.272500000000008</c:v>
                </c:pt>
                <c:pt idx="17721">
                  <c:v>-76.270499999999998</c:v>
                </c:pt>
                <c:pt idx="17722">
                  <c:v>-76.268500000000003</c:v>
                </c:pt>
                <c:pt idx="17723">
                  <c:v>-76.266500000000008</c:v>
                </c:pt>
                <c:pt idx="17724">
                  <c:v>-76.264499999999998</c:v>
                </c:pt>
                <c:pt idx="17725">
                  <c:v>-76.262500000000003</c:v>
                </c:pt>
                <c:pt idx="17726">
                  <c:v>-76.260500000000008</c:v>
                </c:pt>
                <c:pt idx="17727">
                  <c:v>-76.258499999999998</c:v>
                </c:pt>
                <c:pt idx="17728">
                  <c:v>-76.256500000000003</c:v>
                </c:pt>
                <c:pt idx="17729">
                  <c:v>-76.254500000000007</c:v>
                </c:pt>
                <c:pt idx="17730">
                  <c:v>-76.252499999999998</c:v>
                </c:pt>
                <c:pt idx="17731">
                  <c:v>-76.250500000000002</c:v>
                </c:pt>
                <c:pt idx="17732">
                  <c:v>-76.248500000000007</c:v>
                </c:pt>
                <c:pt idx="17733">
                  <c:v>-76.246499999999997</c:v>
                </c:pt>
                <c:pt idx="17734">
                  <c:v>-76.244500000000002</c:v>
                </c:pt>
                <c:pt idx="17735">
                  <c:v>-76.242500000000007</c:v>
                </c:pt>
                <c:pt idx="17736">
                  <c:v>-76.240499999999997</c:v>
                </c:pt>
                <c:pt idx="17737">
                  <c:v>-76.238500000000016</c:v>
                </c:pt>
                <c:pt idx="17738">
                  <c:v>-76.236500000000007</c:v>
                </c:pt>
                <c:pt idx="17739">
                  <c:v>-76.234499999999997</c:v>
                </c:pt>
                <c:pt idx="17740">
                  <c:v>-76.232500000000016</c:v>
                </c:pt>
                <c:pt idx="17741">
                  <c:v>-76.230500000000006</c:v>
                </c:pt>
                <c:pt idx="17742">
                  <c:v>-76.228499999999997</c:v>
                </c:pt>
                <c:pt idx="17743">
                  <c:v>-76.226500000000016</c:v>
                </c:pt>
                <c:pt idx="17744">
                  <c:v>-76.224500000000006</c:v>
                </c:pt>
                <c:pt idx="17745">
                  <c:v>-76.222499999999997</c:v>
                </c:pt>
                <c:pt idx="17746">
                  <c:v>-76.220500000000015</c:v>
                </c:pt>
                <c:pt idx="17747">
                  <c:v>-76.218500000000006</c:v>
                </c:pt>
                <c:pt idx="17748">
                  <c:v>-76.216499999999996</c:v>
                </c:pt>
                <c:pt idx="17749">
                  <c:v>-76.214500000000015</c:v>
                </c:pt>
                <c:pt idx="17750">
                  <c:v>-76.212500000000006</c:v>
                </c:pt>
                <c:pt idx="17751">
                  <c:v>-76.210499999999996</c:v>
                </c:pt>
                <c:pt idx="17752">
                  <c:v>-76.208500000000015</c:v>
                </c:pt>
                <c:pt idx="17753">
                  <c:v>-76.206500000000005</c:v>
                </c:pt>
                <c:pt idx="17754">
                  <c:v>-76.204499999999996</c:v>
                </c:pt>
                <c:pt idx="17755">
                  <c:v>-76.202500000000015</c:v>
                </c:pt>
                <c:pt idx="17756">
                  <c:v>-76.200500000000005</c:v>
                </c:pt>
                <c:pt idx="17757">
                  <c:v>-76.198499999999996</c:v>
                </c:pt>
                <c:pt idx="17758">
                  <c:v>-76.196500000000015</c:v>
                </c:pt>
                <c:pt idx="17759">
                  <c:v>-76.194500000000005</c:v>
                </c:pt>
                <c:pt idx="17760">
                  <c:v>-76.192499999999995</c:v>
                </c:pt>
                <c:pt idx="17761">
                  <c:v>-76.190500000000014</c:v>
                </c:pt>
                <c:pt idx="17762">
                  <c:v>-76.188500000000005</c:v>
                </c:pt>
                <c:pt idx="17763">
                  <c:v>-76.186499999999995</c:v>
                </c:pt>
                <c:pt idx="17764">
                  <c:v>-76.184500000000014</c:v>
                </c:pt>
                <c:pt idx="17765">
                  <c:v>-76.182500000000005</c:v>
                </c:pt>
                <c:pt idx="17766">
                  <c:v>-76.180500000000009</c:v>
                </c:pt>
                <c:pt idx="17767">
                  <c:v>-76.178500000000014</c:v>
                </c:pt>
                <c:pt idx="17768">
                  <c:v>-76.176500000000004</c:v>
                </c:pt>
                <c:pt idx="17769">
                  <c:v>-76.174500000000009</c:v>
                </c:pt>
                <c:pt idx="17770">
                  <c:v>-76.172500000000014</c:v>
                </c:pt>
                <c:pt idx="17771">
                  <c:v>-76.170500000000004</c:v>
                </c:pt>
                <c:pt idx="17772">
                  <c:v>-76.168500000000009</c:v>
                </c:pt>
                <c:pt idx="17773">
                  <c:v>-76.166500000000013</c:v>
                </c:pt>
                <c:pt idx="17774">
                  <c:v>-76.164500000000004</c:v>
                </c:pt>
                <c:pt idx="17775">
                  <c:v>-76.162500000000009</c:v>
                </c:pt>
                <c:pt idx="17776">
                  <c:v>-76.160500000000013</c:v>
                </c:pt>
                <c:pt idx="17777">
                  <c:v>-76.158500000000004</c:v>
                </c:pt>
                <c:pt idx="17778">
                  <c:v>-76.156500000000008</c:v>
                </c:pt>
                <c:pt idx="17779">
                  <c:v>-76.154500000000013</c:v>
                </c:pt>
                <c:pt idx="17780">
                  <c:v>-76.152500000000003</c:v>
                </c:pt>
                <c:pt idx="17781">
                  <c:v>-76.150500000000008</c:v>
                </c:pt>
                <c:pt idx="17782">
                  <c:v>-76.148500000000013</c:v>
                </c:pt>
                <c:pt idx="17783">
                  <c:v>-76.146500000000003</c:v>
                </c:pt>
                <c:pt idx="17784">
                  <c:v>-76.144500000000008</c:v>
                </c:pt>
                <c:pt idx="17785">
                  <c:v>-76.142500000000013</c:v>
                </c:pt>
                <c:pt idx="17786">
                  <c:v>-76.140500000000003</c:v>
                </c:pt>
                <c:pt idx="17787">
                  <c:v>-76.138500000000008</c:v>
                </c:pt>
                <c:pt idx="17788">
                  <c:v>-76.136500000000012</c:v>
                </c:pt>
                <c:pt idx="17789">
                  <c:v>-76.134500000000003</c:v>
                </c:pt>
                <c:pt idx="17790">
                  <c:v>-76.132500000000007</c:v>
                </c:pt>
                <c:pt idx="17791">
                  <c:v>-76.130500000000012</c:v>
                </c:pt>
                <c:pt idx="17792">
                  <c:v>-76.128500000000003</c:v>
                </c:pt>
                <c:pt idx="17793">
                  <c:v>-76.126500000000007</c:v>
                </c:pt>
                <c:pt idx="17794">
                  <c:v>-76.124500000000012</c:v>
                </c:pt>
                <c:pt idx="17795">
                  <c:v>-76.122500000000002</c:v>
                </c:pt>
                <c:pt idx="17796">
                  <c:v>-76.120500000000007</c:v>
                </c:pt>
                <c:pt idx="17797">
                  <c:v>-76.118500000000012</c:v>
                </c:pt>
                <c:pt idx="17798">
                  <c:v>-76.116500000000002</c:v>
                </c:pt>
                <c:pt idx="17799">
                  <c:v>-76.114500000000007</c:v>
                </c:pt>
                <c:pt idx="17800">
                  <c:v>-76.112500000000011</c:v>
                </c:pt>
                <c:pt idx="17801">
                  <c:v>-76.110500000000002</c:v>
                </c:pt>
                <c:pt idx="17802">
                  <c:v>-76.108500000000006</c:v>
                </c:pt>
                <c:pt idx="17803">
                  <c:v>-76.106500000000011</c:v>
                </c:pt>
                <c:pt idx="17804">
                  <c:v>-76.104500000000002</c:v>
                </c:pt>
                <c:pt idx="17805">
                  <c:v>-76.102500000000006</c:v>
                </c:pt>
                <c:pt idx="17806">
                  <c:v>-76.100500000000011</c:v>
                </c:pt>
                <c:pt idx="17807">
                  <c:v>-76.098500000000001</c:v>
                </c:pt>
                <c:pt idx="17808">
                  <c:v>-76.096500000000006</c:v>
                </c:pt>
                <c:pt idx="17809">
                  <c:v>-76.094500000000011</c:v>
                </c:pt>
                <c:pt idx="17810">
                  <c:v>-76.092500000000001</c:v>
                </c:pt>
                <c:pt idx="17811">
                  <c:v>-76.090500000000006</c:v>
                </c:pt>
                <c:pt idx="17812">
                  <c:v>-76.08850000000001</c:v>
                </c:pt>
                <c:pt idx="17813">
                  <c:v>-76.086500000000001</c:v>
                </c:pt>
                <c:pt idx="17814">
                  <c:v>-76.084500000000006</c:v>
                </c:pt>
                <c:pt idx="17815">
                  <c:v>-76.08250000000001</c:v>
                </c:pt>
                <c:pt idx="17816">
                  <c:v>-76.080500000000001</c:v>
                </c:pt>
                <c:pt idx="17817">
                  <c:v>-76.078500000000005</c:v>
                </c:pt>
                <c:pt idx="17818">
                  <c:v>-76.07650000000001</c:v>
                </c:pt>
                <c:pt idx="17819">
                  <c:v>-76.0745</c:v>
                </c:pt>
                <c:pt idx="17820">
                  <c:v>-76.072500000000005</c:v>
                </c:pt>
                <c:pt idx="17821">
                  <c:v>-76.07050000000001</c:v>
                </c:pt>
                <c:pt idx="17822">
                  <c:v>-76.0685</c:v>
                </c:pt>
                <c:pt idx="17823">
                  <c:v>-76.066500000000005</c:v>
                </c:pt>
                <c:pt idx="17824">
                  <c:v>-76.06450000000001</c:v>
                </c:pt>
                <c:pt idx="17825">
                  <c:v>-76.0625</c:v>
                </c:pt>
                <c:pt idx="17826">
                  <c:v>-76.060500000000005</c:v>
                </c:pt>
                <c:pt idx="17827">
                  <c:v>-76.058500000000009</c:v>
                </c:pt>
                <c:pt idx="17828">
                  <c:v>-76.0565</c:v>
                </c:pt>
                <c:pt idx="17829">
                  <c:v>-76.054500000000004</c:v>
                </c:pt>
                <c:pt idx="17830">
                  <c:v>-76.052500000000009</c:v>
                </c:pt>
                <c:pt idx="17831">
                  <c:v>-76.0505</c:v>
                </c:pt>
                <c:pt idx="17832">
                  <c:v>-76.048500000000004</c:v>
                </c:pt>
                <c:pt idx="17833">
                  <c:v>-76.046500000000009</c:v>
                </c:pt>
                <c:pt idx="17834">
                  <c:v>-76.044499999999999</c:v>
                </c:pt>
                <c:pt idx="17835">
                  <c:v>-76.042500000000004</c:v>
                </c:pt>
                <c:pt idx="17836">
                  <c:v>-76.040500000000009</c:v>
                </c:pt>
                <c:pt idx="17837">
                  <c:v>-76.038499999999999</c:v>
                </c:pt>
                <c:pt idx="17838">
                  <c:v>-76.036500000000004</c:v>
                </c:pt>
                <c:pt idx="17839">
                  <c:v>-76.034500000000008</c:v>
                </c:pt>
                <c:pt idx="17840">
                  <c:v>-76.032499999999999</c:v>
                </c:pt>
                <c:pt idx="17841">
                  <c:v>-76.030500000000004</c:v>
                </c:pt>
                <c:pt idx="17842">
                  <c:v>-76.028500000000008</c:v>
                </c:pt>
                <c:pt idx="17843">
                  <c:v>-76.026499999999999</c:v>
                </c:pt>
                <c:pt idx="17844">
                  <c:v>-76.024500000000003</c:v>
                </c:pt>
                <c:pt idx="17845">
                  <c:v>-76.022500000000008</c:v>
                </c:pt>
                <c:pt idx="17846">
                  <c:v>-76.020499999999998</c:v>
                </c:pt>
                <c:pt idx="17847">
                  <c:v>-76.018500000000003</c:v>
                </c:pt>
                <c:pt idx="17848">
                  <c:v>-76.016500000000008</c:v>
                </c:pt>
                <c:pt idx="17849">
                  <c:v>-76.014499999999998</c:v>
                </c:pt>
                <c:pt idx="17850">
                  <c:v>-76.012500000000003</c:v>
                </c:pt>
                <c:pt idx="17851">
                  <c:v>-76.010500000000008</c:v>
                </c:pt>
                <c:pt idx="17852">
                  <c:v>-76.008499999999998</c:v>
                </c:pt>
                <c:pt idx="17853">
                  <c:v>-76.006500000000003</c:v>
                </c:pt>
                <c:pt idx="17854">
                  <c:v>-76.004500000000007</c:v>
                </c:pt>
                <c:pt idx="17855">
                  <c:v>-76.002499999999998</c:v>
                </c:pt>
                <c:pt idx="17856">
                  <c:v>-76.000500000000002</c:v>
                </c:pt>
                <c:pt idx="17857">
                  <c:v>-75.998500000000007</c:v>
                </c:pt>
                <c:pt idx="17858">
                  <c:v>-75.996499999999997</c:v>
                </c:pt>
                <c:pt idx="17859">
                  <c:v>-75.994500000000002</c:v>
                </c:pt>
                <c:pt idx="17860">
                  <c:v>-75.992500000000007</c:v>
                </c:pt>
                <c:pt idx="17861">
                  <c:v>-75.990499999999997</c:v>
                </c:pt>
                <c:pt idx="17862">
                  <c:v>-75.988500000000016</c:v>
                </c:pt>
                <c:pt idx="17863">
                  <c:v>-75.986500000000007</c:v>
                </c:pt>
                <c:pt idx="17864">
                  <c:v>-75.984499999999997</c:v>
                </c:pt>
                <c:pt idx="17865">
                  <c:v>-75.982500000000016</c:v>
                </c:pt>
                <c:pt idx="17866">
                  <c:v>-75.980500000000006</c:v>
                </c:pt>
                <c:pt idx="17867">
                  <c:v>-75.978499999999997</c:v>
                </c:pt>
                <c:pt idx="17868">
                  <c:v>-75.976500000000016</c:v>
                </c:pt>
                <c:pt idx="17869">
                  <c:v>-75.974500000000006</c:v>
                </c:pt>
                <c:pt idx="17870">
                  <c:v>-75.972499999999997</c:v>
                </c:pt>
                <c:pt idx="17871">
                  <c:v>-75.970500000000015</c:v>
                </c:pt>
                <c:pt idx="17872">
                  <c:v>-75.968500000000006</c:v>
                </c:pt>
                <c:pt idx="17873">
                  <c:v>-75.966499999999996</c:v>
                </c:pt>
                <c:pt idx="17874">
                  <c:v>-75.964500000000015</c:v>
                </c:pt>
                <c:pt idx="17875">
                  <c:v>-75.962500000000006</c:v>
                </c:pt>
                <c:pt idx="17876">
                  <c:v>-75.960499999999996</c:v>
                </c:pt>
                <c:pt idx="17877">
                  <c:v>-75.958500000000015</c:v>
                </c:pt>
                <c:pt idx="17878">
                  <c:v>-75.956500000000005</c:v>
                </c:pt>
                <c:pt idx="17879">
                  <c:v>-75.954499999999996</c:v>
                </c:pt>
                <c:pt idx="17880">
                  <c:v>-75.952500000000015</c:v>
                </c:pt>
                <c:pt idx="17881">
                  <c:v>-75.950500000000005</c:v>
                </c:pt>
                <c:pt idx="17882">
                  <c:v>-75.948499999999996</c:v>
                </c:pt>
                <c:pt idx="17883">
                  <c:v>-75.946500000000015</c:v>
                </c:pt>
                <c:pt idx="17884">
                  <c:v>-75.944500000000005</c:v>
                </c:pt>
                <c:pt idx="17885">
                  <c:v>-75.942499999999995</c:v>
                </c:pt>
                <c:pt idx="17886">
                  <c:v>-75.940500000000014</c:v>
                </c:pt>
                <c:pt idx="17887">
                  <c:v>-75.938500000000005</c:v>
                </c:pt>
                <c:pt idx="17888">
                  <c:v>-75.936499999999995</c:v>
                </c:pt>
                <c:pt idx="17889">
                  <c:v>-75.934500000000014</c:v>
                </c:pt>
                <c:pt idx="17890">
                  <c:v>-75.932500000000005</c:v>
                </c:pt>
                <c:pt idx="17891">
                  <c:v>-75.930500000000009</c:v>
                </c:pt>
                <c:pt idx="17892">
                  <c:v>-75.928500000000014</c:v>
                </c:pt>
                <c:pt idx="17893">
                  <c:v>-75.926500000000004</c:v>
                </c:pt>
                <c:pt idx="17894">
                  <c:v>-75.924500000000009</c:v>
                </c:pt>
                <c:pt idx="17895">
                  <c:v>-75.922500000000014</c:v>
                </c:pt>
                <c:pt idx="17896">
                  <c:v>-75.920500000000004</c:v>
                </c:pt>
                <c:pt idx="17897">
                  <c:v>-75.918500000000009</c:v>
                </c:pt>
                <c:pt idx="17898">
                  <c:v>-75.916500000000013</c:v>
                </c:pt>
                <c:pt idx="17899">
                  <c:v>-75.914500000000004</c:v>
                </c:pt>
                <c:pt idx="17900">
                  <c:v>-75.912500000000009</c:v>
                </c:pt>
                <c:pt idx="17901">
                  <c:v>-75.910500000000013</c:v>
                </c:pt>
                <c:pt idx="17902">
                  <c:v>-75.908500000000004</c:v>
                </c:pt>
                <c:pt idx="17903">
                  <c:v>-75.906500000000008</c:v>
                </c:pt>
                <c:pt idx="17904">
                  <c:v>-75.904500000000013</c:v>
                </c:pt>
                <c:pt idx="17905">
                  <c:v>-75.902500000000003</c:v>
                </c:pt>
                <c:pt idx="17906">
                  <c:v>-75.900500000000008</c:v>
                </c:pt>
                <c:pt idx="17907">
                  <c:v>-75.898500000000013</c:v>
                </c:pt>
                <c:pt idx="17908">
                  <c:v>-75.896500000000003</c:v>
                </c:pt>
                <c:pt idx="17909">
                  <c:v>-75.894500000000008</c:v>
                </c:pt>
                <c:pt idx="17910">
                  <c:v>-75.892500000000013</c:v>
                </c:pt>
                <c:pt idx="17911">
                  <c:v>-75.890500000000003</c:v>
                </c:pt>
                <c:pt idx="17912">
                  <c:v>-75.888500000000008</c:v>
                </c:pt>
                <c:pt idx="17913">
                  <c:v>-75.886500000000012</c:v>
                </c:pt>
                <c:pt idx="17914">
                  <c:v>-75.884500000000003</c:v>
                </c:pt>
                <c:pt idx="17915">
                  <c:v>-75.882500000000007</c:v>
                </c:pt>
                <c:pt idx="17916">
                  <c:v>-75.880500000000012</c:v>
                </c:pt>
                <c:pt idx="17917">
                  <c:v>-75.878500000000003</c:v>
                </c:pt>
                <c:pt idx="17918">
                  <c:v>-75.876500000000007</c:v>
                </c:pt>
                <c:pt idx="17919">
                  <c:v>-75.874500000000012</c:v>
                </c:pt>
                <c:pt idx="17920">
                  <c:v>-75.872500000000002</c:v>
                </c:pt>
                <c:pt idx="17921">
                  <c:v>-75.870500000000007</c:v>
                </c:pt>
                <c:pt idx="17922">
                  <c:v>-75.868500000000012</c:v>
                </c:pt>
                <c:pt idx="17923">
                  <c:v>-75.866500000000002</c:v>
                </c:pt>
                <c:pt idx="17924">
                  <c:v>-75.864500000000007</c:v>
                </c:pt>
                <c:pt idx="17925">
                  <c:v>-75.862500000000011</c:v>
                </c:pt>
                <c:pt idx="17926">
                  <c:v>-75.860500000000002</c:v>
                </c:pt>
                <c:pt idx="17927">
                  <c:v>-75.858500000000006</c:v>
                </c:pt>
                <c:pt idx="17928">
                  <c:v>-75.856500000000011</c:v>
                </c:pt>
                <c:pt idx="17929">
                  <c:v>-75.854500000000002</c:v>
                </c:pt>
                <c:pt idx="17930">
                  <c:v>-75.852500000000006</c:v>
                </c:pt>
                <c:pt idx="17931">
                  <c:v>-75.850500000000011</c:v>
                </c:pt>
                <c:pt idx="17932">
                  <c:v>-75.848500000000001</c:v>
                </c:pt>
                <c:pt idx="17933">
                  <c:v>-75.846500000000006</c:v>
                </c:pt>
                <c:pt idx="17934">
                  <c:v>-75.844500000000011</c:v>
                </c:pt>
                <c:pt idx="17935">
                  <c:v>-75.842500000000001</c:v>
                </c:pt>
                <c:pt idx="17936">
                  <c:v>-75.840500000000006</c:v>
                </c:pt>
                <c:pt idx="17937">
                  <c:v>-75.83850000000001</c:v>
                </c:pt>
                <c:pt idx="17938">
                  <c:v>-75.836500000000001</c:v>
                </c:pt>
                <c:pt idx="17939">
                  <c:v>-75.834500000000006</c:v>
                </c:pt>
                <c:pt idx="17940">
                  <c:v>-75.83250000000001</c:v>
                </c:pt>
                <c:pt idx="17941">
                  <c:v>-75.830500000000001</c:v>
                </c:pt>
                <c:pt idx="17942">
                  <c:v>-75.828500000000005</c:v>
                </c:pt>
                <c:pt idx="17943">
                  <c:v>-75.82650000000001</c:v>
                </c:pt>
                <c:pt idx="17944">
                  <c:v>-75.8245</c:v>
                </c:pt>
                <c:pt idx="17945">
                  <c:v>-75.822500000000005</c:v>
                </c:pt>
                <c:pt idx="17946">
                  <c:v>-75.82050000000001</c:v>
                </c:pt>
                <c:pt idx="17947">
                  <c:v>-75.8185</c:v>
                </c:pt>
                <c:pt idx="17948">
                  <c:v>-75.816500000000005</c:v>
                </c:pt>
                <c:pt idx="17949">
                  <c:v>-75.81450000000001</c:v>
                </c:pt>
                <c:pt idx="17950">
                  <c:v>-75.8125</c:v>
                </c:pt>
                <c:pt idx="17951">
                  <c:v>-75.810500000000005</c:v>
                </c:pt>
                <c:pt idx="17952">
                  <c:v>-75.808500000000009</c:v>
                </c:pt>
                <c:pt idx="17953">
                  <c:v>-75.8065</c:v>
                </c:pt>
                <c:pt idx="17954">
                  <c:v>-75.804500000000004</c:v>
                </c:pt>
                <c:pt idx="17955">
                  <c:v>-75.802500000000009</c:v>
                </c:pt>
                <c:pt idx="17956">
                  <c:v>-75.8005</c:v>
                </c:pt>
                <c:pt idx="17957">
                  <c:v>-75.798500000000004</c:v>
                </c:pt>
                <c:pt idx="17958">
                  <c:v>-75.796500000000009</c:v>
                </c:pt>
                <c:pt idx="17959">
                  <c:v>-75.794499999999999</c:v>
                </c:pt>
                <c:pt idx="17960">
                  <c:v>-75.792500000000004</c:v>
                </c:pt>
                <c:pt idx="17961">
                  <c:v>-75.790500000000009</c:v>
                </c:pt>
                <c:pt idx="17962">
                  <c:v>-75.788499999999999</c:v>
                </c:pt>
                <c:pt idx="17963">
                  <c:v>-75.786500000000004</c:v>
                </c:pt>
                <c:pt idx="17964">
                  <c:v>-75.784500000000008</c:v>
                </c:pt>
                <c:pt idx="17965">
                  <c:v>-75.782499999999999</c:v>
                </c:pt>
                <c:pt idx="17966">
                  <c:v>-75.780500000000004</c:v>
                </c:pt>
                <c:pt idx="17967">
                  <c:v>-75.778500000000008</c:v>
                </c:pt>
                <c:pt idx="17968">
                  <c:v>-75.776499999999999</c:v>
                </c:pt>
                <c:pt idx="17969">
                  <c:v>-75.774500000000003</c:v>
                </c:pt>
                <c:pt idx="17970">
                  <c:v>-75.772500000000008</c:v>
                </c:pt>
                <c:pt idx="17971">
                  <c:v>-75.770499999999998</c:v>
                </c:pt>
                <c:pt idx="17972">
                  <c:v>-75.768500000000003</c:v>
                </c:pt>
                <c:pt idx="17973">
                  <c:v>-75.766500000000008</c:v>
                </c:pt>
                <c:pt idx="17974">
                  <c:v>-75.764499999999998</c:v>
                </c:pt>
                <c:pt idx="17975">
                  <c:v>-75.762500000000003</c:v>
                </c:pt>
                <c:pt idx="17976">
                  <c:v>-75.760500000000008</c:v>
                </c:pt>
                <c:pt idx="17977">
                  <c:v>-75.758499999999998</c:v>
                </c:pt>
                <c:pt idx="17978">
                  <c:v>-75.756500000000003</c:v>
                </c:pt>
                <c:pt idx="17979">
                  <c:v>-75.754500000000007</c:v>
                </c:pt>
                <c:pt idx="17980">
                  <c:v>-75.752499999999998</c:v>
                </c:pt>
                <c:pt idx="17981">
                  <c:v>-75.750500000000002</c:v>
                </c:pt>
                <c:pt idx="17982">
                  <c:v>-75.748500000000007</c:v>
                </c:pt>
                <c:pt idx="17983">
                  <c:v>-75.746499999999997</c:v>
                </c:pt>
                <c:pt idx="17984">
                  <c:v>-75.744500000000002</c:v>
                </c:pt>
                <c:pt idx="17985">
                  <c:v>-75.742500000000007</c:v>
                </c:pt>
                <c:pt idx="17986">
                  <c:v>-75.740499999999997</c:v>
                </c:pt>
                <c:pt idx="17987">
                  <c:v>-75.738500000000016</c:v>
                </c:pt>
                <c:pt idx="17988">
                  <c:v>-75.736500000000007</c:v>
                </c:pt>
                <c:pt idx="17989">
                  <c:v>-75.734499999999997</c:v>
                </c:pt>
                <c:pt idx="17990">
                  <c:v>-75.732500000000016</c:v>
                </c:pt>
                <c:pt idx="17991">
                  <c:v>-75.730500000000006</c:v>
                </c:pt>
                <c:pt idx="17992">
                  <c:v>-75.728499999999997</c:v>
                </c:pt>
                <c:pt idx="17993">
                  <c:v>-75.726500000000016</c:v>
                </c:pt>
                <c:pt idx="17994">
                  <c:v>-75.724500000000006</c:v>
                </c:pt>
                <c:pt idx="17995">
                  <c:v>-75.722499999999997</c:v>
                </c:pt>
                <c:pt idx="17996">
                  <c:v>-75.720500000000015</c:v>
                </c:pt>
                <c:pt idx="17997">
                  <c:v>-75.718500000000006</c:v>
                </c:pt>
                <c:pt idx="17998">
                  <c:v>-75.716499999999996</c:v>
                </c:pt>
                <c:pt idx="17999">
                  <c:v>-75.714500000000015</c:v>
                </c:pt>
                <c:pt idx="18000">
                  <c:v>-75.712500000000006</c:v>
                </c:pt>
                <c:pt idx="18001">
                  <c:v>-75.710499999999996</c:v>
                </c:pt>
                <c:pt idx="18002">
                  <c:v>-75.708500000000015</c:v>
                </c:pt>
                <c:pt idx="18003">
                  <c:v>-75.706500000000005</c:v>
                </c:pt>
                <c:pt idx="18004">
                  <c:v>-75.704499999999996</c:v>
                </c:pt>
                <c:pt idx="18005">
                  <c:v>-75.702500000000015</c:v>
                </c:pt>
                <c:pt idx="18006">
                  <c:v>-75.700500000000005</c:v>
                </c:pt>
                <c:pt idx="18007">
                  <c:v>-75.698499999999996</c:v>
                </c:pt>
                <c:pt idx="18008">
                  <c:v>-75.696500000000015</c:v>
                </c:pt>
                <c:pt idx="18009">
                  <c:v>-75.694500000000005</c:v>
                </c:pt>
                <c:pt idx="18010">
                  <c:v>-75.692499999999995</c:v>
                </c:pt>
                <c:pt idx="18011">
                  <c:v>-75.690500000000014</c:v>
                </c:pt>
                <c:pt idx="18012">
                  <c:v>-75.688500000000005</c:v>
                </c:pt>
                <c:pt idx="18013">
                  <c:v>-75.686499999999995</c:v>
                </c:pt>
                <c:pt idx="18014">
                  <c:v>-75.684500000000014</c:v>
                </c:pt>
                <c:pt idx="18015">
                  <c:v>-75.682500000000005</c:v>
                </c:pt>
                <c:pt idx="18016">
                  <c:v>-75.680500000000009</c:v>
                </c:pt>
                <c:pt idx="18017">
                  <c:v>-75.678500000000014</c:v>
                </c:pt>
                <c:pt idx="18018">
                  <c:v>-75.676500000000004</c:v>
                </c:pt>
                <c:pt idx="18019">
                  <c:v>-75.674500000000009</c:v>
                </c:pt>
                <c:pt idx="18020">
                  <c:v>-75.672500000000014</c:v>
                </c:pt>
                <c:pt idx="18021">
                  <c:v>-75.670500000000004</c:v>
                </c:pt>
                <c:pt idx="18022">
                  <c:v>-75.668500000000009</c:v>
                </c:pt>
                <c:pt idx="18023">
                  <c:v>-75.666500000000013</c:v>
                </c:pt>
                <c:pt idx="18024">
                  <c:v>-75.664500000000004</c:v>
                </c:pt>
                <c:pt idx="18025">
                  <c:v>-75.662500000000009</c:v>
                </c:pt>
                <c:pt idx="18026">
                  <c:v>-75.660500000000013</c:v>
                </c:pt>
                <c:pt idx="18027">
                  <c:v>-75.658500000000004</c:v>
                </c:pt>
                <c:pt idx="18028">
                  <c:v>-75.656500000000008</c:v>
                </c:pt>
                <c:pt idx="18029">
                  <c:v>-75.654500000000013</c:v>
                </c:pt>
                <c:pt idx="18030">
                  <c:v>-75.652500000000003</c:v>
                </c:pt>
                <c:pt idx="18031">
                  <c:v>-75.650500000000008</c:v>
                </c:pt>
                <c:pt idx="18032">
                  <c:v>-75.648500000000013</c:v>
                </c:pt>
                <c:pt idx="18033">
                  <c:v>-75.646500000000003</c:v>
                </c:pt>
                <c:pt idx="18034">
                  <c:v>-75.644500000000008</c:v>
                </c:pt>
                <c:pt idx="18035">
                  <c:v>-75.642500000000013</c:v>
                </c:pt>
                <c:pt idx="18036">
                  <c:v>-75.640500000000003</c:v>
                </c:pt>
                <c:pt idx="18037">
                  <c:v>-75.638500000000008</c:v>
                </c:pt>
                <c:pt idx="18038">
                  <c:v>-75.636500000000012</c:v>
                </c:pt>
                <c:pt idx="18039">
                  <c:v>-75.634500000000003</c:v>
                </c:pt>
                <c:pt idx="18040">
                  <c:v>-75.632500000000007</c:v>
                </c:pt>
                <c:pt idx="18041">
                  <c:v>-75.630500000000012</c:v>
                </c:pt>
                <c:pt idx="18042">
                  <c:v>-75.628500000000003</c:v>
                </c:pt>
                <c:pt idx="18043">
                  <c:v>-75.626500000000007</c:v>
                </c:pt>
                <c:pt idx="18044">
                  <c:v>-75.624500000000012</c:v>
                </c:pt>
                <c:pt idx="18045">
                  <c:v>-75.622500000000002</c:v>
                </c:pt>
                <c:pt idx="18046">
                  <c:v>-75.620500000000007</c:v>
                </c:pt>
                <c:pt idx="18047">
                  <c:v>-75.618500000000012</c:v>
                </c:pt>
                <c:pt idx="18048">
                  <c:v>-75.616500000000002</c:v>
                </c:pt>
                <c:pt idx="18049">
                  <c:v>-75.614500000000007</c:v>
                </c:pt>
                <c:pt idx="18050">
                  <c:v>-75.612500000000011</c:v>
                </c:pt>
                <c:pt idx="18051">
                  <c:v>-75.610500000000002</c:v>
                </c:pt>
                <c:pt idx="18052">
                  <c:v>-75.608500000000006</c:v>
                </c:pt>
                <c:pt idx="18053">
                  <c:v>-75.606500000000011</c:v>
                </c:pt>
                <c:pt idx="18054">
                  <c:v>-75.604500000000002</c:v>
                </c:pt>
                <c:pt idx="18055">
                  <c:v>-75.602500000000006</c:v>
                </c:pt>
                <c:pt idx="18056">
                  <c:v>-75.600500000000011</c:v>
                </c:pt>
                <c:pt idx="18057">
                  <c:v>-75.598500000000001</c:v>
                </c:pt>
                <c:pt idx="18058">
                  <c:v>-75.596500000000006</c:v>
                </c:pt>
                <c:pt idx="18059">
                  <c:v>-75.594500000000011</c:v>
                </c:pt>
                <c:pt idx="18060">
                  <c:v>-75.592500000000001</c:v>
                </c:pt>
                <c:pt idx="18061">
                  <c:v>-75.590500000000006</c:v>
                </c:pt>
                <c:pt idx="18062">
                  <c:v>-75.58850000000001</c:v>
                </c:pt>
                <c:pt idx="18063">
                  <c:v>-75.586500000000001</c:v>
                </c:pt>
                <c:pt idx="18064">
                  <c:v>-75.584500000000006</c:v>
                </c:pt>
                <c:pt idx="18065">
                  <c:v>-75.58250000000001</c:v>
                </c:pt>
                <c:pt idx="18066">
                  <c:v>-75.580500000000001</c:v>
                </c:pt>
                <c:pt idx="18067">
                  <c:v>-75.578500000000005</c:v>
                </c:pt>
                <c:pt idx="18068">
                  <c:v>-75.57650000000001</c:v>
                </c:pt>
                <c:pt idx="18069">
                  <c:v>-75.5745</c:v>
                </c:pt>
                <c:pt idx="18070">
                  <c:v>-75.572500000000005</c:v>
                </c:pt>
                <c:pt idx="18071">
                  <c:v>-75.57050000000001</c:v>
                </c:pt>
                <c:pt idx="18072">
                  <c:v>-75.5685</c:v>
                </c:pt>
                <c:pt idx="18073">
                  <c:v>-75.566500000000005</c:v>
                </c:pt>
                <c:pt idx="18074">
                  <c:v>-75.56450000000001</c:v>
                </c:pt>
                <c:pt idx="18075">
                  <c:v>-75.5625</c:v>
                </c:pt>
                <c:pt idx="18076">
                  <c:v>-75.560500000000005</c:v>
                </c:pt>
                <c:pt idx="18077">
                  <c:v>-75.558500000000009</c:v>
                </c:pt>
                <c:pt idx="18078">
                  <c:v>-75.5565</c:v>
                </c:pt>
                <c:pt idx="18079">
                  <c:v>-75.554500000000004</c:v>
                </c:pt>
                <c:pt idx="18080">
                  <c:v>-75.552500000000009</c:v>
                </c:pt>
                <c:pt idx="18081">
                  <c:v>-75.5505</c:v>
                </c:pt>
                <c:pt idx="18082">
                  <c:v>-75.548500000000004</c:v>
                </c:pt>
                <c:pt idx="18083">
                  <c:v>-75.546500000000009</c:v>
                </c:pt>
                <c:pt idx="18084">
                  <c:v>-75.544499999999999</c:v>
                </c:pt>
                <c:pt idx="18085">
                  <c:v>-75.542500000000004</c:v>
                </c:pt>
                <c:pt idx="18086">
                  <c:v>-75.540500000000009</c:v>
                </c:pt>
                <c:pt idx="18087">
                  <c:v>-75.538499999999999</c:v>
                </c:pt>
                <c:pt idx="18088">
                  <c:v>-75.536500000000004</c:v>
                </c:pt>
                <c:pt idx="18089">
                  <c:v>-75.534500000000008</c:v>
                </c:pt>
                <c:pt idx="18090">
                  <c:v>-75.532499999999999</c:v>
                </c:pt>
                <c:pt idx="18091">
                  <c:v>-75.530500000000004</c:v>
                </c:pt>
                <c:pt idx="18092">
                  <c:v>-75.528500000000008</c:v>
                </c:pt>
                <c:pt idx="18093">
                  <c:v>-75.526499999999999</c:v>
                </c:pt>
                <c:pt idx="18094">
                  <c:v>-75.524500000000003</c:v>
                </c:pt>
                <c:pt idx="18095">
                  <c:v>-75.522500000000008</c:v>
                </c:pt>
                <c:pt idx="18096">
                  <c:v>-75.520499999999998</c:v>
                </c:pt>
                <c:pt idx="18097">
                  <c:v>-75.518500000000003</c:v>
                </c:pt>
                <c:pt idx="18098">
                  <c:v>-75.516500000000008</c:v>
                </c:pt>
                <c:pt idx="18099">
                  <c:v>-75.514499999999998</c:v>
                </c:pt>
                <c:pt idx="18100">
                  <c:v>-75.512500000000003</c:v>
                </c:pt>
                <c:pt idx="18101">
                  <c:v>-75.510500000000008</c:v>
                </c:pt>
                <c:pt idx="18102">
                  <c:v>-75.508499999999998</c:v>
                </c:pt>
                <c:pt idx="18103">
                  <c:v>-75.506500000000003</c:v>
                </c:pt>
                <c:pt idx="18104">
                  <c:v>-75.504500000000007</c:v>
                </c:pt>
                <c:pt idx="18105">
                  <c:v>-75.502499999999998</c:v>
                </c:pt>
                <c:pt idx="18106">
                  <c:v>-75.500500000000002</c:v>
                </c:pt>
                <c:pt idx="18107">
                  <c:v>-75.498500000000007</c:v>
                </c:pt>
                <c:pt idx="18108">
                  <c:v>-75.496499999999997</c:v>
                </c:pt>
                <c:pt idx="18109">
                  <c:v>-75.494500000000002</c:v>
                </c:pt>
                <c:pt idx="18110">
                  <c:v>-75.492500000000007</c:v>
                </c:pt>
                <c:pt idx="18111">
                  <c:v>-75.490499999999997</c:v>
                </c:pt>
                <c:pt idx="18112">
                  <c:v>-75.488500000000016</c:v>
                </c:pt>
                <c:pt idx="18113">
                  <c:v>-75.486500000000007</c:v>
                </c:pt>
                <c:pt idx="18114">
                  <c:v>-75.484499999999997</c:v>
                </c:pt>
                <c:pt idx="18115">
                  <c:v>-75.482500000000016</c:v>
                </c:pt>
                <c:pt idx="18116">
                  <c:v>-75.480500000000006</c:v>
                </c:pt>
                <c:pt idx="18117">
                  <c:v>-75.478499999999997</c:v>
                </c:pt>
                <c:pt idx="18118">
                  <c:v>-75.476500000000016</c:v>
                </c:pt>
                <c:pt idx="18119">
                  <c:v>-75.474500000000006</c:v>
                </c:pt>
                <c:pt idx="18120">
                  <c:v>-75.472499999999997</c:v>
                </c:pt>
                <c:pt idx="18121">
                  <c:v>-75.470500000000015</c:v>
                </c:pt>
                <c:pt idx="18122">
                  <c:v>-75.468500000000006</c:v>
                </c:pt>
                <c:pt idx="18123">
                  <c:v>-75.466499999999996</c:v>
                </c:pt>
                <c:pt idx="18124">
                  <c:v>-75.464500000000015</c:v>
                </c:pt>
                <c:pt idx="18125">
                  <c:v>-75.462500000000006</c:v>
                </c:pt>
                <c:pt idx="18126">
                  <c:v>-75.460499999999996</c:v>
                </c:pt>
                <c:pt idx="18127">
                  <c:v>-75.458500000000015</c:v>
                </c:pt>
                <c:pt idx="18128">
                  <c:v>-75.456500000000005</c:v>
                </c:pt>
                <c:pt idx="18129">
                  <c:v>-75.454499999999996</c:v>
                </c:pt>
                <c:pt idx="18130">
                  <c:v>-75.452500000000015</c:v>
                </c:pt>
                <c:pt idx="18131">
                  <c:v>-75.450500000000005</c:v>
                </c:pt>
                <c:pt idx="18132">
                  <c:v>-75.448499999999996</c:v>
                </c:pt>
                <c:pt idx="18133">
                  <c:v>-75.446500000000015</c:v>
                </c:pt>
                <c:pt idx="18134">
                  <c:v>-75.444500000000005</c:v>
                </c:pt>
                <c:pt idx="18135">
                  <c:v>-75.442499999999995</c:v>
                </c:pt>
                <c:pt idx="18136">
                  <c:v>-75.440500000000014</c:v>
                </c:pt>
                <c:pt idx="18137">
                  <c:v>-75.438500000000005</c:v>
                </c:pt>
                <c:pt idx="18138">
                  <c:v>-75.436499999999995</c:v>
                </c:pt>
                <c:pt idx="18139">
                  <c:v>-75.434500000000014</c:v>
                </c:pt>
                <c:pt idx="18140">
                  <c:v>-75.432500000000005</c:v>
                </c:pt>
                <c:pt idx="18141">
                  <c:v>-75.430500000000009</c:v>
                </c:pt>
                <c:pt idx="18142">
                  <c:v>-75.428500000000014</c:v>
                </c:pt>
                <c:pt idx="18143">
                  <c:v>-75.426500000000004</c:v>
                </c:pt>
                <c:pt idx="18144">
                  <c:v>-75.424500000000009</c:v>
                </c:pt>
                <c:pt idx="18145">
                  <c:v>-75.422500000000014</c:v>
                </c:pt>
                <c:pt idx="18146">
                  <c:v>-75.420500000000004</c:v>
                </c:pt>
                <c:pt idx="18147">
                  <c:v>-75.418500000000009</c:v>
                </c:pt>
                <c:pt idx="18148">
                  <c:v>-75.416500000000013</c:v>
                </c:pt>
                <c:pt idx="18149">
                  <c:v>-75.414500000000004</c:v>
                </c:pt>
                <c:pt idx="18150">
                  <c:v>-75.412500000000009</c:v>
                </c:pt>
                <c:pt idx="18151">
                  <c:v>-75.410500000000013</c:v>
                </c:pt>
                <c:pt idx="18152">
                  <c:v>-75.408500000000004</c:v>
                </c:pt>
                <c:pt idx="18153">
                  <c:v>-75.406500000000008</c:v>
                </c:pt>
                <c:pt idx="18154">
                  <c:v>-75.404500000000013</c:v>
                </c:pt>
                <c:pt idx="18155">
                  <c:v>-75.402500000000003</c:v>
                </c:pt>
                <c:pt idx="18156">
                  <c:v>-75.400500000000008</c:v>
                </c:pt>
                <c:pt idx="18157">
                  <c:v>-75.398500000000013</c:v>
                </c:pt>
                <c:pt idx="18158">
                  <c:v>-75.396500000000003</c:v>
                </c:pt>
                <c:pt idx="18159">
                  <c:v>-75.394500000000008</c:v>
                </c:pt>
                <c:pt idx="18160">
                  <c:v>-75.392500000000013</c:v>
                </c:pt>
                <c:pt idx="18161">
                  <c:v>-75.390500000000003</c:v>
                </c:pt>
                <c:pt idx="18162">
                  <c:v>-75.388500000000008</c:v>
                </c:pt>
                <c:pt idx="18163">
                  <c:v>-75.386500000000012</c:v>
                </c:pt>
                <c:pt idx="18164">
                  <c:v>-75.384500000000003</c:v>
                </c:pt>
                <c:pt idx="18165">
                  <c:v>-75.382500000000007</c:v>
                </c:pt>
                <c:pt idx="18166">
                  <c:v>-75.380500000000012</c:v>
                </c:pt>
                <c:pt idx="18167">
                  <c:v>-75.378500000000003</c:v>
                </c:pt>
                <c:pt idx="18168">
                  <c:v>-75.376500000000007</c:v>
                </c:pt>
                <c:pt idx="18169">
                  <c:v>-75.374500000000012</c:v>
                </c:pt>
                <c:pt idx="18170">
                  <c:v>-75.372500000000002</c:v>
                </c:pt>
                <c:pt idx="18171">
                  <c:v>-75.370500000000007</c:v>
                </c:pt>
                <c:pt idx="18172">
                  <c:v>-75.368500000000012</c:v>
                </c:pt>
                <c:pt idx="18173">
                  <c:v>-75.366500000000002</c:v>
                </c:pt>
                <c:pt idx="18174">
                  <c:v>-75.364500000000007</c:v>
                </c:pt>
                <c:pt idx="18175">
                  <c:v>-75.362500000000011</c:v>
                </c:pt>
                <c:pt idx="18176">
                  <c:v>-75.360500000000002</c:v>
                </c:pt>
                <c:pt idx="18177">
                  <c:v>-75.358500000000006</c:v>
                </c:pt>
                <c:pt idx="18178">
                  <c:v>-75.356500000000011</c:v>
                </c:pt>
                <c:pt idx="18179">
                  <c:v>-75.354500000000002</c:v>
                </c:pt>
                <c:pt idx="18180">
                  <c:v>-75.352500000000006</c:v>
                </c:pt>
                <c:pt idx="18181">
                  <c:v>-75.350500000000011</c:v>
                </c:pt>
                <c:pt idx="18182">
                  <c:v>-75.348500000000001</c:v>
                </c:pt>
                <c:pt idx="18183">
                  <c:v>-75.346500000000006</c:v>
                </c:pt>
                <c:pt idx="18184">
                  <c:v>-75.344500000000011</c:v>
                </c:pt>
                <c:pt idx="18185">
                  <c:v>-75.342500000000001</c:v>
                </c:pt>
                <c:pt idx="18186">
                  <c:v>-75.340500000000006</c:v>
                </c:pt>
                <c:pt idx="18187">
                  <c:v>-75.33850000000001</c:v>
                </c:pt>
                <c:pt idx="18188">
                  <c:v>-75.336500000000001</c:v>
                </c:pt>
                <c:pt idx="18189">
                  <c:v>-75.334500000000006</c:v>
                </c:pt>
                <c:pt idx="18190">
                  <c:v>-75.33250000000001</c:v>
                </c:pt>
                <c:pt idx="18191">
                  <c:v>-75.330500000000001</c:v>
                </c:pt>
                <c:pt idx="18192">
                  <c:v>-75.328500000000005</c:v>
                </c:pt>
                <c:pt idx="18193">
                  <c:v>-75.32650000000001</c:v>
                </c:pt>
                <c:pt idx="18194">
                  <c:v>-75.3245</c:v>
                </c:pt>
                <c:pt idx="18195">
                  <c:v>-75.322500000000005</c:v>
                </c:pt>
                <c:pt idx="18196">
                  <c:v>-75.32050000000001</c:v>
                </c:pt>
                <c:pt idx="18197">
                  <c:v>-75.3185</c:v>
                </c:pt>
                <c:pt idx="18198">
                  <c:v>-75.316500000000005</c:v>
                </c:pt>
                <c:pt idx="18199">
                  <c:v>-75.31450000000001</c:v>
                </c:pt>
                <c:pt idx="18200">
                  <c:v>-75.3125</c:v>
                </c:pt>
                <c:pt idx="18201">
                  <c:v>-75.310500000000005</c:v>
                </c:pt>
                <c:pt idx="18202">
                  <c:v>-75.308500000000009</c:v>
                </c:pt>
                <c:pt idx="18203">
                  <c:v>-75.3065</c:v>
                </c:pt>
                <c:pt idx="18204">
                  <c:v>-75.304500000000004</c:v>
                </c:pt>
                <c:pt idx="18205">
                  <c:v>-75.302500000000009</c:v>
                </c:pt>
                <c:pt idx="18206">
                  <c:v>-75.3005</c:v>
                </c:pt>
                <c:pt idx="18207">
                  <c:v>-75.298500000000004</c:v>
                </c:pt>
                <c:pt idx="18208">
                  <c:v>-75.296500000000009</c:v>
                </c:pt>
                <c:pt idx="18209">
                  <c:v>-75.294499999999999</c:v>
                </c:pt>
                <c:pt idx="18210">
                  <c:v>-75.292500000000004</c:v>
                </c:pt>
                <c:pt idx="18211">
                  <c:v>-75.290500000000009</c:v>
                </c:pt>
                <c:pt idx="18212">
                  <c:v>-75.288499999999999</c:v>
                </c:pt>
                <c:pt idx="18213">
                  <c:v>-75.286500000000004</c:v>
                </c:pt>
                <c:pt idx="18214">
                  <c:v>-75.284500000000008</c:v>
                </c:pt>
                <c:pt idx="18215">
                  <c:v>-75.282499999999999</c:v>
                </c:pt>
                <c:pt idx="18216">
                  <c:v>-75.280500000000004</c:v>
                </c:pt>
                <c:pt idx="18217">
                  <c:v>-75.278500000000008</c:v>
                </c:pt>
                <c:pt idx="18218">
                  <c:v>-75.276499999999999</c:v>
                </c:pt>
                <c:pt idx="18219">
                  <c:v>-75.274500000000003</c:v>
                </c:pt>
                <c:pt idx="18220">
                  <c:v>-75.272500000000008</c:v>
                </c:pt>
                <c:pt idx="18221">
                  <c:v>-75.270499999999998</c:v>
                </c:pt>
                <c:pt idx="18222">
                  <c:v>-75.268500000000003</c:v>
                </c:pt>
                <c:pt idx="18223">
                  <c:v>-75.266500000000008</c:v>
                </c:pt>
                <c:pt idx="18224">
                  <c:v>-75.264499999999998</c:v>
                </c:pt>
                <c:pt idx="18225">
                  <c:v>-75.262500000000003</c:v>
                </c:pt>
                <c:pt idx="18226">
                  <c:v>-75.260500000000008</c:v>
                </c:pt>
                <c:pt idx="18227">
                  <c:v>-75.258499999999998</c:v>
                </c:pt>
                <c:pt idx="18228">
                  <c:v>-75.256500000000003</c:v>
                </c:pt>
                <c:pt idx="18229">
                  <c:v>-75.254500000000007</c:v>
                </c:pt>
                <c:pt idx="18230">
                  <c:v>-75.252499999999998</c:v>
                </c:pt>
                <c:pt idx="18231">
                  <c:v>-75.250500000000002</c:v>
                </c:pt>
                <c:pt idx="18232">
                  <c:v>-75.248500000000007</c:v>
                </c:pt>
                <c:pt idx="18233">
                  <c:v>-75.246499999999997</c:v>
                </c:pt>
                <c:pt idx="18234">
                  <c:v>-75.244500000000002</c:v>
                </c:pt>
                <c:pt idx="18235">
                  <c:v>-75.242500000000007</c:v>
                </c:pt>
                <c:pt idx="18236">
                  <c:v>-75.240499999999997</c:v>
                </c:pt>
                <c:pt idx="18237">
                  <c:v>-75.238500000000016</c:v>
                </c:pt>
                <c:pt idx="18238">
                  <c:v>-75.236500000000007</c:v>
                </c:pt>
                <c:pt idx="18239">
                  <c:v>-75.234499999999997</c:v>
                </c:pt>
                <c:pt idx="18240">
                  <c:v>-75.232500000000016</c:v>
                </c:pt>
                <c:pt idx="18241">
                  <c:v>-75.230500000000006</c:v>
                </c:pt>
                <c:pt idx="18242">
                  <c:v>-75.228499999999997</c:v>
                </c:pt>
                <c:pt idx="18243">
                  <c:v>-75.226500000000016</c:v>
                </c:pt>
                <c:pt idx="18244">
                  <c:v>-75.224500000000006</c:v>
                </c:pt>
                <c:pt idx="18245">
                  <c:v>-75.222499999999997</c:v>
                </c:pt>
                <c:pt idx="18246">
                  <c:v>-75.220500000000015</c:v>
                </c:pt>
                <c:pt idx="18247">
                  <c:v>-75.218500000000006</c:v>
                </c:pt>
                <c:pt idx="18248">
                  <c:v>-75.216499999999996</c:v>
                </c:pt>
                <c:pt idx="18249">
                  <c:v>-75.214500000000015</c:v>
                </c:pt>
                <c:pt idx="18250">
                  <c:v>-75.212500000000006</c:v>
                </c:pt>
                <c:pt idx="18251">
                  <c:v>-75.210499999999996</c:v>
                </c:pt>
                <c:pt idx="18252">
                  <c:v>-75.208500000000015</c:v>
                </c:pt>
                <c:pt idx="18253">
                  <c:v>-75.206500000000005</c:v>
                </c:pt>
                <c:pt idx="18254">
                  <c:v>-75.204499999999996</c:v>
                </c:pt>
                <c:pt idx="18255">
                  <c:v>-75.202500000000015</c:v>
                </c:pt>
                <c:pt idx="18256">
                  <c:v>-75.200500000000005</c:v>
                </c:pt>
                <c:pt idx="18257">
                  <c:v>-75.198499999999996</c:v>
                </c:pt>
                <c:pt idx="18258">
                  <c:v>-75.196500000000015</c:v>
                </c:pt>
                <c:pt idx="18259">
                  <c:v>-75.194500000000005</c:v>
                </c:pt>
                <c:pt idx="18260">
                  <c:v>-75.192499999999995</c:v>
                </c:pt>
                <c:pt idx="18261">
                  <c:v>-75.190500000000014</c:v>
                </c:pt>
                <c:pt idx="18262">
                  <c:v>-75.188500000000005</c:v>
                </c:pt>
                <c:pt idx="18263">
                  <c:v>-75.186499999999995</c:v>
                </c:pt>
                <c:pt idx="18264">
                  <c:v>-75.184500000000014</c:v>
                </c:pt>
                <c:pt idx="18265">
                  <c:v>-75.182500000000005</c:v>
                </c:pt>
                <c:pt idx="18266">
                  <c:v>-75.180500000000009</c:v>
                </c:pt>
                <c:pt idx="18267">
                  <c:v>-75.178500000000014</c:v>
                </c:pt>
                <c:pt idx="18268">
                  <c:v>-75.176500000000004</c:v>
                </c:pt>
                <c:pt idx="18269">
                  <c:v>-75.174500000000009</c:v>
                </c:pt>
                <c:pt idx="18270">
                  <c:v>-75.172500000000014</c:v>
                </c:pt>
                <c:pt idx="18271">
                  <c:v>-75.170500000000004</c:v>
                </c:pt>
                <c:pt idx="18272">
                  <c:v>-75.168500000000009</c:v>
                </c:pt>
                <c:pt idx="18273">
                  <c:v>-75.166500000000013</c:v>
                </c:pt>
                <c:pt idx="18274">
                  <c:v>-75.164500000000004</c:v>
                </c:pt>
                <c:pt idx="18275">
                  <c:v>-75.162500000000009</c:v>
                </c:pt>
                <c:pt idx="18276">
                  <c:v>-75.160500000000013</c:v>
                </c:pt>
                <c:pt idx="18277">
                  <c:v>-75.158500000000004</c:v>
                </c:pt>
                <c:pt idx="18278">
                  <c:v>-75.156500000000008</c:v>
                </c:pt>
                <c:pt idx="18279">
                  <c:v>-75.154500000000013</c:v>
                </c:pt>
                <c:pt idx="18280">
                  <c:v>-75.152500000000003</c:v>
                </c:pt>
                <c:pt idx="18281">
                  <c:v>-75.150500000000008</c:v>
                </c:pt>
                <c:pt idx="18282">
                  <c:v>-75.148500000000013</c:v>
                </c:pt>
                <c:pt idx="18283">
                  <c:v>-75.146500000000003</c:v>
                </c:pt>
                <c:pt idx="18284">
                  <c:v>-75.144500000000008</c:v>
                </c:pt>
                <c:pt idx="18285">
                  <c:v>-75.142500000000013</c:v>
                </c:pt>
                <c:pt idx="18286">
                  <c:v>-75.140500000000003</c:v>
                </c:pt>
                <c:pt idx="18287">
                  <c:v>-75.138500000000008</c:v>
                </c:pt>
                <c:pt idx="18288">
                  <c:v>-75.136500000000012</c:v>
                </c:pt>
                <c:pt idx="18289">
                  <c:v>-75.134500000000003</c:v>
                </c:pt>
                <c:pt idx="18290">
                  <c:v>-75.132500000000007</c:v>
                </c:pt>
                <c:pt idx="18291">
                  <c:v>-75.130500000000012</c:v>
                </c:pt>
                <c:pt idx="18292">
                  <c:v>-75.128500000000003</c:v>
                </c:pt>
                <c:pt idx="18293">
                  <c:v>-75.126500000000007</c:v>
                </c:pt>
                <c:pt idx="18294">
                  <c:v>-75.124500000000012</c:v>
                </c:pt>
                <c:pt idx="18295">
                  <c:v>-75.122500000000002</c:v>
                </c:pt>
                <c:pt idx="18296">
                  <c:v>-75.120500000000007</c:v>
                </c:pt>
                <c:pt idx="18297">
                  <c:v>-75.118500000000012</c:v>
                </c:pt>
                <c:pt idx="18298">
                  <c:v>-75.116500000000002</c:v>
                </c:pt>
                <c:pt idx="18299">
                  <c:v>-75.114500000000007</c:v>
                </c:pt>
                <c:pt idx="18300">
                  <c:v>-75.112500000000011</c:v>
                </c:pt>
                <c:pt idx="18301">
                  <c:v>-75.110500000000002</c:v>
                </c:pt>
                <c:pt idx="18302">
                  <c:v>-75.108500000000006</c:v>
                </c:pt>
                <c:pt idx="18303">
                  <c:v>-75.106500000000011</c:v>
                </c:pt>
                <c:pt idx="18304">
                  <c:v>-75.104500000000002</c:v>
                </c:pt>
                <c:pt idx="18305">
                  <c:v>-75.102500000000006</c:v>
                </c:pt>
                <c:pt idx="18306">
                  <c:v>-75.100500000000011</c:v>
                </c:pt>
                <c:pt idx="18307">
                  <c:v>-75.098500000000001</c:v>
                </c:pt>
                <c:pt idx="18308">
                  <c:v>-75.096500000000006</c:v>
                </c:pt>
                <c:pt idx="18309">
                  <c:v>-75.094500000000011</c:v>
                </c:pt>
                <c:pt idx="18310">
                  <c:v>-75.092500000000001</c:v>
                </c:pt>
                <c:pt idx="18311">
                  <c:v>-75.090500000000006</c:v>
                </c:pt>
                <c:pt idx="18312">
                  <c:v>-75.08850000000001</c:v>
                </c:pt>
                <c:pt idx="18313">
                  <c:v>-75.086500000000001</c:v>
                </c:pt>
                <c:pt idx="18314">
                  <c:v>-75.084500000000006</c:v>
                </c:pt>
                <c:pt idx="18315">
                  <c:v>-75.08250000000001</c:v>
                </c:pt>
                <c:pt idx="18316">
                  <c:v>-75.080500000000001</c:v>
                </c:pt>
                <c:pt idx="18317">
                  <c:v>-75.078500000000005</c:v>
                </c:pt>
                <c:pt idx="18318">
                  <c:v>-75.07650000000001</c:v>
                </c:pt>
                <c:pt idx="18319">
                  <c:v>-75.0745</c:v>
                </c:pt>
                <c:pt idx="18320">
                  <c:v>-75.072500000000005</c:v>
                </c:pt>
                <c:pt idx="18321">
                  <c:v>-75.07050000000001</c:v>
                </c:pt>
                <c:pt idx="18322">
                  <c:v>-75.0685</c:v>
                </c:pt>
                <c:pt idx="18323">
                  <c:v>-75.066500000000005</c:v>
                </c:pt>
                <c:pt idx="18324">
                  <c:v>-75.06450000000001</c:v>
                </c:pt>
                <c:pt idx="18325">
                  <c:v>-75.0625</c:v>
                </c:pt>
                <c:pt idx="18326">
                  <c:v>-75.060500000000005</c:v>
                </c:pt>
                <c:pt idx="18327">
                  <c:v>-75.058500000000009</c:v>
                </c:pt>
                <c:pt idx="18328">
                  <c:v>-75.0565</c:v>
                </c:pt>
                <c:pt idx="18329">
                  <c:v>-75.054500000000004</c:v>
                </c:pt>
                <c:pt idx="18330">
                  <c:v>-75.052500000000009</c:v>
                </c:pt>
                <c:pt idx="18331">
                  <c:v>-75.0505</c:v>
                </c:pt>
                <c:pt idx="18332">
                  <c:v>-75.048500000000004</c:v>
                </c:pt>
                <c:pt idx="18333">
                  <c:v>-75.046500000000009</c:v>
                </c:pt>
                <c:pt idx="18334">
                  <c:v>-75.044499999999999</c:v>
                </c:pt>
                <c:pt idx="18335">
                  <c:v>-75.042500000000004</c:v>
                </c:pt>
                <c:pt idx="18336">
                  <c:v>-75.040500000000009</c:v>
                </c:pt>
                <c:pt idx="18337">
                  <c:v>-75.038499999999999</c:v>
                </c:pt>
                <c:pt idx="18338">
                  <c:v>-75.036500000000004</c:v>
                </c:pt>
                <c:pt idx="18339">
                  <c:v>-75.034500000000008</c:v>
                </c:pt>
                <c:pt idx="18340">
                  <c:v>-75.032499999999999</c:v>
                </c:pt>
                <c:pt idx="18341">
                  <c:v>-75.030500000000004</c:v>
                </c:pt>
                <c:pt idx="18342">
                  <c:v>-75.028500000000008</c:v>
                </c:pt>
                <c:pt idx="18343">
                  <c:v>-75.026499999999999</c:v>
                </c:pt>
                <c:pt idx="18344">
                  <c:v>-75.024500000000003</c:v>
                </c:pt>
                <c:pt idx="18345">
                  <c:v>-75.022500000000008</c:v>
                </c:pt>
                <c:pt idx="18346">
                  <c:v>-75.020499999999998</c:v>
                </c:pt>
                <c:pt idx="18347">
                  <c:v>-75.018500000000003</c:v>
                </c:pt>
                <c:pt idx="18348">
                  <c:v>-75.016500000000008</c:v>
                </c:pt>
                <c:pt idx="18349">
                  <c:v>-75.014499999999998</c:v>
                </c:pt>
                <c:pt idx="18350">
                  <c:v>-75.012500000000003</c:v>
                </c:pt>
                <c:pt idx="18351">
                  <c:v>-75.010500000000008</c:v>
                </c:pt>
                <c:pt idx="18352">
                  <c:v>-75.008499999999998</c:v>
                </c:pt>
                <c:pt idx="18353">
                  <c:v>-75.006500000000003</c:v>
                </c:pt>
                <c:pt idx="18354">
                  <c:v>-75.004500000000007</c:v>
                </c:pt>
                <c:pt idx="18355">
                  <c:v>-75.002499999999998</c:v>
                </c:pt>
                <c:pt idx="18356">
                  <c:v>-75.000500000000002</c:v>
                </c:pt>
                <c:pt idx="18357">
                  <c:v>-74.998500000000007</c:v>
                </c:pt>
                <c:pt idx="18358">
                  <c:v>-74.996499999999997</c:v>
                </c:pt>
                <c:pt idx="18359">
                  <c:v>-74.994500000000002</c:v>
                </c:pt>
                <c:pt idx="18360">
                  <c:v>-74.992500000000007</c:v>
                </c:pt>
                <c:pt idx="18361">
                  <c:v>-74.990499999999997</c:v>
                </c:pt>
                <c:pt idx="18362">
                  <c:v>-74.988500000000016</c:v>
                </c:pt>
                <c:pt idx="18363">
                  <c:v>-74.986500000000007</c:v>
                </c:pt>
                <c:pt idx="18364">
                  <c:v>-74.984499999999997</c:v>
                </c:pt>
                <c:pt idx="18365">
                  <c:v>-74.982500000000016</c:v>
                </c:pt>
                <c:pt idx="18366">
                  <c:v>-74.980500000000006</c:v>
                </c:pt>
                <c:pt idx="18367">
                  <c:v>-74.978499999999997</c:v>
                </c:pt>
                <c:pt idx="18368">
                  <c:v>-74.976500000000016</c:v>
                </c:pt>
                <c:pt idx="18369">
                  <c:v>-74.974500000000006</c:v>
                </c:pt>
                <c:pt idx="18370">
                  <c:v>-74.972499999999997</c:v>
                </c:pt>
                <c:pt idx="18371">
                  <c:v>-74.970500000000015</c:v>
                </c:pt>
                <c:pt idx="18372">
                  <c:v>-74.968500000000006</c:v>
                </c:pt>
                <c:pt idx="18373">
                  <c:v>-74.966499999999996</c:v>
                </c:pt>
                <c:pt idx="18374">
                  <c:v>-74.964500000000015</c:v>
                </c:pt>
                <c:pt idx="18375">
                  <c:v>-74.962500000000006</c:v>
                </c:pt>
                <c:pt idx="18376">
                  <c:v>-74.960499999999996</c:v>
                </c:pt>
                <c:pt idx="18377">
                  <c:v>-74.958500000000015</c:v>
                </c:pt>
                <c:pt idx="18378">
                  <c:v>-74.956500000000005</c:v>
                </c:pt>
                <c:pt idx="18379">
                  <c:v>-74.954499999999996</c:v>
                </c:pt>
                <c:pt idx="18380">
                  <c:v>-74.952500000000015</c:v>
                </c:pt>
                <c:pt idx="18381">
                  <c:v>-74.950500000000005</c:v>
                </c:pt>
                <c:pt idx="18382">
                  <c:v>-74.948499999999996</c:v>
                </c:pt>
                <c:pt idx="18383">
                  <c:v>-74.946500000000015</c:v>
                </c:pt>
                <c:pt idx="18384">
                  <c:v>-74.944500000000005</c:v>
                </c:pt>
                <c:pt idx="18385">
                  <c:v>-74.942499999999995</c:v>
                </c:pt>
                <c:pt idx="18386">
                  <c:v>-74.940500000000014</c:v>
                </c:pt>
                <c:pt idx="18387">
                  <c:v>-74.938500000000005</c:v>
                </c:pt>
                <c:pt idx="18388">
                  <c:v>-74.936499999999995</c:v>
                </c:pt>
                <c:pt idx="18389">
                  <c:v>-74.934500000000014</c:v>
                </c:pt>
                <c:pt idx="18390">
                  <c:v>-74.932500000000005</c:v>
                </c:pt>
                <c:pt idx="18391">
                  <c:v>-74.930500000000009</c:v>
                </c:pt>
                <c:pt idx="18392">
                  <c:v>-74.928500000000014</c:v>
                </c:pt>
                <c:pt idx="18393">
                  <c:v>-74.926500000000004</c:v>
                </c:pt>
                <c:pt idx="18394">
                  <c:v>-74.924500000000009</c:v>
                </c:pt>
                <c:pt idx="18395">
                  <c:v>-74.922500000000014</c:v>
                </c:pt>
                <c:pt idx="18396">
                  <c:v>-74.920500000000004</c:v>
                </c:pt>
                <c:pt idx="18397">
                  <c:v>-74.918500000000009</c:v>
                </c:pt>
                <c:pt idx="18398">
                  <c:v>-74.916500000000013</c:v>
                </c:pt>
                <c:pt idx="18399">
                  <c:v>-74.914500000000004</c:v>
                </c:pt>
                <c:pt idx="18400">
                  <c:v>-74.912500000000009</c:v>
                </c:pt>
                <c:pt idx="18401">
                  <c:v>-74.910500000000013</c:v>
                </c:pt>
                <c:pt idx="18402">
                  <c:v>-74.908500000000004</c:v>
                </c:pt>
                <c:pt idx="18403">
                  <c:v>-74.906500000000008</c:v>
                </c:pt>
                <c:pt idx="18404">
                  <c:v>-74.904500000000013</c:v>
                </c:pt>
                <c:pt idx="18405">
                  <c:v>-74.902500000000003</c:v>
                </c:pt>
                <c:pt idx="18406">
                  <c:v>-74.900500000000008</c:v>
                </c:pt>
                <c:pt idx="18407">
                  <c:v>-74.898500000000013</c:v>
                </c:pt>
                <c:pt idx="18408">
                  <c:v>-74.896500000000003</c:v>
                </c:pt>
                <c:pt idx="18409">
                  <c:v>-74.894500000000008</c:v>
                </c:pt>
                <c:pt idx="18410">
                  <c:v>-74.892500000000013</c:v>
                </c:pt>
                <c:pt idx="18411">
                  <c:v>-74.890500000000003</c:v>
                </c:pt>
                <c:pt idx="18412">
                  <c:v>-74.888500000000008</c:v>
                </c:pt>
                <c:pt idx="18413">
                  <c:v>-74.886500000000012</c:v>
                </c:pt>
                <c:pt idx="18414">
                  <c:v>-74.884500000000003</c:v>
                </c:pt>
                <c:pt idx="18415">
                  <c:v>-74.882500000000007</c:v>
                </c:pt>
                <c:pt idx="18416">
                  <c:v>-74.880500000000012</c:v>
                </c:pt>
                <c:pt idx="18417">
                  <c:v>-74.878500000000003</c:v>
                </c:pt>
                <c:pt idx="18418">
                  <c:v>-74.876500000000007</c:v>
                </c:pt>
                <c:pt idx="18419">
                  <c:v>-74.874500000000012</c:v>
                </c:pt>
                <c:pt idx="18420">
                  <c:v>-74.872500000000002</c:v>
                </c:pt>
                <c:pt idx="18421">
                  <c:v>-74.870500000000007</c:v>
                </c:pt>
                <c:pt idx="18422">
                  <c:v>-74.868500000000012</c:v>
                </c:pt>
                <c:pt idx="18423">
                  <c:v>-74.866500000000002</c:v>
                </c:pt>
                <c:pt idx="18424">
                  <c:v>-74.864500000000007</c:v>
                </c:pt>
                <c:pt idx="18425">
                  <c:v>-74.862500000000011</c:v>
                </c:pt>
                <c:pt idx="18426">
                  <c:v>-74.860500000000002</c:v>
                </c:pt>
                <c:pt idx="18427">
                  <c:v>-74.858500000000006</c:v>
                </c:pt>
                <c:pt idx="18428">
                  <c:v>-74.856500000000011</c:v>
                </c:pt>
                <c:pt idx="18429">
                  <c:v>-74.854500000000002</c:v>
                </c:pt>
                <c:pt idx="18430">
                  <c:v>-74.852500000000006</c:v>
                </c:pt>
                <c:pt idx="18431">
                  <c:v>-74.850500000000011</c:v>
                </c:pt>
                <c:pt idx="18432">
                  <c:v>-74.848500000000001</c:v>
                </c:pt>
                <c:pt idx="18433">
                  <c:v>-74.846500000000006</c:v>
                </c:pt>
                <c:pt idx="18434">
                  <c:v>-74.844500000000011</c:v>
                </c:pt>
                <c:pt idx="18435">
                  <c:v>-74.842500000000001</c:v>
                </c:pt>
                <c:pt idx="18436">
                  <c:v>-74.840500000000006</c:v>
                </c:pt>
                <c:pt idx="18437">
                  <c:v>-74.83850000000001</c:v>
                </c:pt>
                <c:pt idx="18438">
                  <c:v>-74.836500000000001</c:v>
                </c:pt>
                <c:pt idx="18439">
                  <c:v>-74.834500000000006</c:v>
                </c:pt>
                <c:pt idx="18440">
                  <c:v>-74.83250000000001</c:v>
                </c:pt>
                <c:pt idx="18441">
                  <c:v>-74.830500000000001</c:v>
                </c:pt>
                <c:pt idx="18442">
                  <c:v>-74.828500000000005</c:v>
                </c:pt>
                <c:pt idx="18443">
                  <c:v>-74.82650000000001</c:v>
                </c:pt>
                <c:pt idx="18444">
                  <c:v>-74.8245</c:v>
                </c:pt>
                <c:pt idx="18445">
                  <c:v>-74.822500000000005</c:v>
                </c:pt>
                <c:pt idx="18446">
                  <c:v>-74.82050000000001</c:v>
                </c:pt>
                <c:pt idx="18447">
                  <c:v>-74.8185</c:v>
                </c:pt>
                <c:pt idx="18448">
                  <c:v>-74.816500000000005</c:v>
                </c:pt>
                <c:pt idx="18449">
                  <c:v>-74.81450000000001</c:v>
                </c:pt>
                <c:pt idx="18450">
                  <c:v>-74.8125</c:v>
                </c:pt>
                <c:pt idx="18451">
                  <c:v>-74.810500000000005</c:v>
                </c:pt>
                <c:pt idx="18452">
                  <c:v>-74.808500000000009</c:v>
                </c:pt>
                <c:pt idx="18453">
                  <c:v>-74.8065</c:v>
                </c:pt>
                <c:pt idx="18454">
                  <c:v>-74.804500000000004</c:v>
                </c:pt>
                <c:pt idx="18455">
                  <c:v>-74.802500000000009</c:v>
                </c:pt>
                <c:pt idx="18456">
                  <c:v>-74.8005</c:v>
                </c:pt>
                <c:pt idx="18457">
                  <c:v>-74.798500000000004</c:v>
                </c:pt>
                <c:pt idx="18458">
                  <c:v>-74.796500000000009</c:v>
                </c:pt>
                <c:pt idx="18459">
                  <c:v>-74.794499999999999</c:v>
                </c:pt>
                <c:pt idx="18460">
                  <c:v>-74.792500000000004</c:v>
                </c:pt>
                <c:pt idx="18461">
                  <c:v>-74.790500000000009</c:v>
                </c:pt>
                <c:pt idx="18462">
                  <c:v>-74.788499999999999</c:v>
                </c:pt>
                <c:pt idx="18463">
                  <c:v>-74.786500000000004</c:v>
                </c:pt>
                <c:pt idx="18464">
                  <c:v>-74.784500000000008</c:v>
                </c:pt>
                <c:pt idx="18465">
                  <c:v>-74.782499999999999</c:v>
                </c:pt>
                <c:pt idx="18466">
                  <c:v>-74.780500000000004</c:v>
                </c:pt>
                <c:pt idx="18467">
                  <c:v>-74.778500000000008</c:v>
                </c:pt>
                <c:pt idx="18468">
                  <c:v>-74.776499999999999</c:v>
                </c:pt>
                <c:pt idx="18469">
                  <c:v>-74.774500000000003</c:v>
                </c:pt>
                <c:pt idx="18470">
                  <c:v>-74.772500000000008</c:v>
                </c:pt>
                <c:pt idx="18471">
                  <c:v>-74.770499999999998</c:v>
                </c:pt>
                <c:pt idx="18472">
                  <c:v>-74.768500000000003</c:v>
                </c:pt>
                <c:pt idx="18473">
                  <c:v>-74.766500000000008</c:v>
                </c:pt>
                <c:pt idx="18474">
                  <c:v>-74.764499999999998</c:v>
                </c:pt>
                <c:pt idx="18475">
                  <c:v>-74.762500000000003</c:v>
                </c:pt>
                <c:pt idx="18476">
                  <c:v>-74.760500000000008</c:v>
                </c:pt>
                <c:pt idx="18477">
                  <c:v>-74.758499999999998</c:v>
                </c:pt>
                <c:pt idx="18478">
                  <c:v>-74.756500000000003</c:v>
                </c:pt>
                <c:pt idx="18479">
                  <c:v>-74.754500000000007</c:v>
                </c:pt>
                <c:pt idx="18480">
                  <c:v>-74.752499999999998</c:v>
                </c:pt>
                <c:pt idx="18481">
                  <c:v>-74.750500000000002</c:v>
                </c:pt>
                <c:pt idx="18482">
                  <c:v>-74.748500000000007</c:v>
                </c:pt>
                <c:pt idx="18483">
                  <c:v>-74.746499999999997</c:v>
                </c:pt>
                <c:pt idx="18484">
                  <c:v>-74.744500000000002</c:v>
                </c:pt>
                <c:pt idx="18485">
                  <c:v>-74.742500000000007</c:v>
                </c:pt>
                <c:pt idx="18486">
                  <c:v>-74.740499999999997</c:v>
                </c:pt>
                <c:pt idx="18487">
                  <c:v>-74.738500000000016</c:v>
                </c:pt>
                <c:pt idx="18488">
                  <c:v>-74.736500000000007</c:v>
                </c:pt>
                <c:pt idx="18489">
                  <c:v>-74.734499999999997</c:v>
                </c:pt>
                <c:pt idx="18490">
                  <c:v>-74.732500000000016</c:v>
                </c:pt>
                <c:pt idx="18491">
                  <c:v>-74.730500000000006</c:v>
                </c:pt>
                <c:pt idx="18492">
                  <c:v>-74.728499999999997</c:v>
                </c:pt>
                <c:pt idx="18493">
                  <c:v>-74.726500000000016</c:v>
                </c:pt>
                <c:pt idx="18494">
                  <c:v>-74.724500000000006</c:v>
                </c:pt>
                <c:pt idx="18495">
                  <c:v>-74.722499999999997</c:v>
                </c:pt>
                <c:pt idx="18496">
                  <c:v>-74.720500000000015</c:v>
                </c:pt>
                <c:pt idx="18497">
                  <c:v>-74.718500000000006</c:v>
                </c:pt>
                <c:pt idx="18498">
                  <c:v>-74.716499999999996</c:v>
                </c:pt>
                <c:pt idx="18499">
                  <c:v>-74.714500000000015</c:v>
                </c:pt>
                <c:pt idx="18500">
                  <c:v>-74.712500000000006</c:v>
                </c:pt>
                <c:pt idx="18501">
                  <c:v>-74.710499999999996</c:v>
                </c:pt>
                <c:pt idx="18502">
                  <c:v>-74.708500000000015</c:v>
                </c:pt>
                <c:pt idx="18503">
                  <c:v>-74.706500000000005</c:v>
                </c:pt>
                <c:pt idx="18504">
                  <c:v>-74.704499999999996</c:v>
                </c:pt>
                <c:pt idx="18505">
                  <c:v>-74.702500000000015</c:v>
                </c:pt>
                <c:pt idx="18506">
                  <c:v>-74.700500000000005</c:v>
                </c:pt>
                <c:pt idx="18507">
                  <c:v>-74.698499999999996</c:v>
                </c:pt>
                <c:pt idx="18508">
                  <c:v>-74.696500000000015</c:v>
                </c:pt>
                <c:pt idx="18509">
                  <c:v>-74.694500000000005</c:v>
                </c:pt>
                <c:pt idx="18510">
                  <c:v>-74.692499999999995</c:v>
                </c:pt>
                <c:pt idx="18511">
                  <c:v>-74.690500000000014</c:v>
                </c:pt>
                <c:pt idx="18512">
                  <c:v>-74.688500000000005</c:v>
                </c:pt>
                <c:pt idx="18513">
                  <c:v>-74.686499999999995</c:v>
                </c:pt>
                <c:pt idx="18514">
                  <c:v>-74.684500000000014</c:v>
                </c:pt>
                <c:pt idx="18515">
                  <c:v>-74.682500000000005</c:v>
                </c:pt>
                <c:pt idx="18516">
                  <c:v>-74.680500000000009</c:v>
                </c:pt>
                <c:pt idx="18517">
                  <c:v>-74.678500000000014</c:v>
                </c:pt>
                <c:pt idx="18518">
                  <c:v>-74.676500000000004</c:v>
                </c:pt>
                <c:pt idx="18519">
                  <c:v>-74.674500000000009</c:v>
                </c:pt>
                <c:pt idx="18520">
                  <c:v>-74.672500000000014</c:v>
                </c:pt>
                <c:pt idx="18521">
                  <c:v>-74.670500000000004</c:v>
                </c:pt>
                <c:pt idx="18522">
                  <c:v>-74.668500000000009</c:v>
                </c:pt>
                <c:pt idx="18523">
                  <c:v>-74.666500000000013</c:v>
                </c:pt>
                <c:pt idx="18524">
                  <c:v>-74.664500000000004</c:v>
                </c:pt>
                <c:pt idx="18525">
                  <c:v>-74.662500000000009</c:v>
                </c:pt>
                <c:pt idx="18526">
                  <c:v>-74.660500000000013</c:v>
                </c:pt>
                <c:pt idx="18527">
                  <c:v>-74.658500000000004</c:v>
                </c:pt>
                <c:pt idx="18528">
                  <c:v>-74.656500000000008</c:v>
                </c:pt>
                <c:pt idx="18529">
                  <c:v>-74.654500000000013</c:v>
                </c:pt>
                <c:pt idx="18530">
                  <c:v>-74.652500000000003</c:v>
                </c:pt>
                <c:pt idx="18531">
                  <c:v>-74.650500000000008</c:v>
                </c:pt>
                <c:pt idx="18532">
                  <c:v>-74.648500000000013</c:v>
                </c:pt>
                <c:pt idx="18533">
                  <c:v>-74.646500000000003</c:v>
                </c:pt>
                <c:pt idx="18534">
                  <c:v>-74.644500000000008</c:v>
                </c:pt>
                <c:pt idx="18535">
                  <c:v>-74.642500000000013</c:v>
                </c:pt>
                <c:pt idx="18536">
                  <c:v>-74.640500000000003</c:v>
                </c:pt>
                <c:pt idx="18537">
                  <c:v>-74.638500000000008</c:v>
                </c:pt>
                <c:pt idx="18538">
                  <c:v>-74.636500000000012</c:v>
                </c:pt>
                <c:pt idx="18539">
                  <c:v>-74.634500000000003</c:v>
                </c:pt>
                <c:pt idx="18540">
                  <c:v>-74.632500000000007</c:v>
                </c:pt>
                <c:pt idx="18541">
                  <c:v>-74.630500000000012</c:v>
                </c:pt>
                <c:pt idx="18542">
                  <c:v>-74.628500000000003</c:v>
                </c:pt>
                <c:pt idx="18543">
                  <c:v>-74.626500000000007</c:v>
                </c:pt>
                <c:pt idx="18544">
                  <c:v>-74.624500000000012</c:v>
                </c:pt>
                <c:pt idx="18545">
                  <c:v>-74.622500000000002</c:v>
                </c:pt>
                <c:pt idx="18546">
                  <c:v>-74.620500000000007</c:v>
                </c:pt>
                <c:pt idx="18547">
                  <c:v>-74.618500000000012</c:v>
                </c:pt>
                <c:pt idx="18548">
                  <c:v>-74.616500000000002</c:v>
                </c:pt>
                <c:pt idx="18549">
                  <c:v>-74.614500000000007</c:v>
                </c:pt>
                <c:pt idx="18550">
                  <c:v>-74.612500000000011</c:v>
                </c:pt>
                <c:pt idx="18551">
                  <c:v>-74.610500000000002</c:v>
                </c:pt>
                <c:pt idx="18552">
                  <c:v>-74.608500000000006</c:v>
                </c:pt>
                <c:pt idx="18553">
                  <c:v>-74.606500000000011</c:v>
                </c:pt>
                <c:pt idx="18554">
                  <c:v>-74.604500000000002</c:v>
                </c:pt>
                <c:pt idx="18555">
                  <c:v>-74.602500000000006</c:v>
                </c:pt>
                <c:pt idx="18556">
                  <c:v>-74.600500000000011</c:v>
                </c:pt>
                <c:pt idx="18557">
                  <c:v>-74.598500000000001</c:v>
                </c:pt>
                <c:pt idx="18558">
                  <c:v>-74.596500000000006</c:v>
                </c:pt>
                <c:pt idx="18559">
                  <c:v>-74.594500000000011</c:v>
                </c:pt>
                <c:pt idx="18560">
                  <c:v>-74.592500000000001</c:v>
                </c:pt>
                <c:pt idx="18561">
                  <c:v>-74.590500000000006</c:v>
                </c:pt>
                <c:pt idx="18562">
                  <c:v>-74.58850000000001</c:v>
                </c:pt>
                <c:pt idx="18563">
                  <c:v>-74.586500000000001</c:v>
                </c:pt>
                <c:pt idx="18564">
                  <c:v>-74.584500000000006</c:v>
                </c:pt>
                <c:pt idx="18565">
                  <c:v>-74.58250000000001</c:v>
                </c:pt>
                <c:pt idx="18566">
                  <c:v>-74.580500000000001</c:v>
                </c:pt>
                <c:pt idx="18567">
                  <c:v>-74.578500000000005</c:v>
                </c:pt>
                <c:pt idx="18568">
                  <c:v>-74.57650000000001</c:v>
                </c:pt>
                <c:pt idx="18569">
                  <c:v>-74.5745</c:v>
                </c:pt>
                <c:pt idx="18570">
                  <c:v>-74.572500000000005</c:v>
                </c:pt>
                <c:pt idx="18571">
                  <c:v>-74.57050000000001</c:v>
                </c:pt>
                <c:pt idx="18572">
                  <c:v>-74.5685</c:v>
                </c:pt>
                <c:pt idx="18573">
                  <c:v>-74.566500000000005</c:v>
                </c:pt>
                <c:pt idx="18574">
                  <c:v>-74.56450000000001</c:v>
                </c:pt>
                <c:pt idx="18575">
                  <c:v>-74.5625</c:v>
                </c:pt>
                <c:pt idx="18576">
                  <c:v>-74.560500000000005</c:v>
                </c:pt>
                <c:pt idx="18577">
                  <c:v>-74.558500000000009</c:v>
                </c:pt>
                <c:pt idx="18578">
                  <c:v>-74.5565</c:v>
                </c:pt>
                <c:pt idx="18579">
                  <c:v>-74.554500000000004</c:v>
                </c:pt>
                <c:pt idx="18580">
                  <c:v>-74.552500000000009</c:v>
                </c:pt>
                <c:pt idx="18581">
                  <c:v>-74.5505</c:v>
                </c:pt>
                <c:pt idx="18582">
                  <c:v>-74.548500000000004</c:v>
                </c:pt>
                <c:pt idx="18583">
                  <c:v>-74.546500000000009</c:v>
                </c:pt>
                <c:pt idx="18584">
                  <c:v>-74.544499999999999</c:v>
                </c:pt>
                <c:pt idx="18585">
                  <c:v>-74.542500000000004</c:v>
                </c:pt>
                <c:pt idx="18586">
                  <c:v>-74.540500000000009</c:v>
                </c:pt>
                <c:pt idx="18587">
                  <c:v>-74.538499999999999</c:v>
                </c:pt>
                <c:pt idx="18588">
                  <c:v>-74.536500000000004</c:v>
                </c:pt>
                <c:pt idx="18589">
                  <c:v>-74.534500000000008</c:v>
                </c:pt>
                <c:pt idx="18590">
                  <c:v>-74.532499999999999</c:v>
                </c:pt>
                <c:pt idx="18591">
                  <c:v>-74.530500000000004</c:v>
                </c:pt>
                <c:pt idx="18592">
                  <c:v>-74.528500000000008</c:v>
                </c:pt>
                <c:pt idx="18593">
                  <c:v>-74.526499999999999</c:v>
                </c:pt>
                <c:pt idx="18594">
                  <c:v>-74.524500000000003</c:v>
                </c:pt>
                <c:pt idx="18595">
                  <c:v>-74.522500000000008</c:v>
                </c:pt>
                <c:pt idx="18596">
                  <c:v>-74.520499999999998</c:v>
                </c:pt>
                <c:pt idx="18597">
                  <c:v>-74.518500000000003</c:v>
                </c:pt>
                <c:pt idx="18598">
                  <c:v>-74.516500000000008</c:v>
                </c:pt>
                <c:pt idx="18599">
                  <c:v>-74.514499999999998</c:v>
                </c:pt>
                <c:pt idx="18600">
                  <c:v>-74.512500000000003</c:v>
                </c:pt>
                <c:pt idx="18601">
                  <c:v>-74.510500000000008</c:v>
                </c:pt>
                <c:pt idx="18602">
                  <c:v>-74.508499999999998</c:v>
                </c:pt>
                <c:pt idx="18603">
                  <c:v>-74.506500000000003</c:v>
                </c:pt>
                <c:pt idx="18604">
                  <c:v>-74.504500000000007</c:v>
                </c:pt>
                <c:pt idx="18605">
                  <c:v>-74.502499999999998</c:v>
                </c:pt>
                <c:pt idx="18606">
                  <c:v>-74.500500000000002</c:v>
                </c:pt>
                <c:pt idx="18607">
                  <c:v>-74.498500000000007</c:v>
                </c:pt>
                <c:pt idx="18608">
                  <c:v>-74.496499999999997</c:v>
                </c:pt>
                <c:pt idx="18609">
                  <c:v>-74.494500000000002</c:v>
                </c:pt>
                <c:pt idx="18610">
                  <c:v>-74.492500000000007</c:v>
                </c:pt>
                <c:pt idx="18611">
                  <c:v>-74.490499999999997</c:v>
                </c:pt>
                <c:pt idx="18612">
                  <c:v>-74.488500000000016</c:v>
                </c:pt>
                <c:pt idx="18613">
                  <c:v>-74.486500000000007</c:v>
                </c:pt>
                <c:pt idx="18614">
                  <c:v>-74.484499999999997</c:v>
                </c:pt>
                <c:pt idx="18615">
                  <c:v>-74.482500000000016</c:v>
                </c:pt>
                <c:pt idx="18616">
                  <c:v>-74.480500000000006</c:v>
                </c:pt>
                <c:pt idx="18617">
                  <c:v>-74.478499999999997</c:v>
                </c:pt>
                <c:pt idx="18618">
                  <c:v>-74.476500000000016</c:v>
                </c:pt>
                <c:pt idx="18619">
                  <c:v>-74.474500000000006</c:v>
                </c:pt>
                <c:pt idx="18620">
                  <c:v>-74.472499999999997</c:v>
                </c:pt>
                <c:pt idx="18621">
                  <c:v>-74.470500000000015</c:v>
                </c:pt>
                <c:pt idx="18622">
                  <c:v>-74.468500000000006</c:v>
                </c:pt>
                <c:pt idx="18623">
                  <c:v>-74.466499999999996</c:v>
                </c:pt>
                <c:pt idx="18624">
                  <c:v>-74.464500000000015</c:v>
                </c:pt>
                <c:pt idx="18625">
                  <c:v>-74.462500000000006</c:v>
                </c:pt>
                <c:pt idx="18626">
                  <c:v>-74.460499999999996</c:v>
                </c:pt>
                <c:pt idx="18627">
                  <c:v>-74.458500000000015</c:v>
                </c:pt>
                <c:pt idx="18628">
                  <c:v>-74.456500000000005</c:v>
                </c:pt>
                <c:pt idx="18629">
                  <c:v>-74.454499999999996</c:v>
                </c:pt>
                <c:pt idx="18630">
                  <c:v>-74.452500000000015</c:v>
                </c:pt>
                <c:pt idx="18631">
                  <c:v>-74.450500000000005</c:v>
                </c:pt>
                <c:pt idx="18632">
                  <c:v>-74.448499999999996</c:v>
                </c:pt>
                <c:pt idx="18633">
                  <c:v>-74.446500000000015</c:v>
                </c:pt>
                <c:pt idx="18634">
                  <c:v>-74.444500000000005</c:v>
                </c:pt>
                <c:pt idx="18635">
                  <c:v>-74.442499999999995</c:v>
                </c:pt>
                <c:pt idx="18636">
                  <c:v>-74.440500000000014</c:v>
                </c:pt>
                <c:pt idx="18637">
                  <c:v>-74.438500000000005</c:v>
                </c:pt>
                <c:pt idx="18638">
                  <c:v>-74.436499999999995</c:v>
                </c:pt>
                <c:pt idx="18639">
                  <c:v>-74.434500000000014</c:v>
                </c:pt>
                <c:pt idx="18640">
                  <c:v>-74.432500000000005</c:v>
                </c:pt>
                <c:pt idx="18641">
                  <c:v>-74.430500000000009</c:v>
                </c:pt>
                <c:pt idx="18642">
                  <c:v>-74.428500000000014</c:v>
                </c:pt>
                <c:pt idx="18643">
                  <c:v>-74.426500000000004</c:v>
                </c:pt>
                <c:pt idx="18644">
                  <c:v>-74.424500000000009</c:v>
                </c:pt>
                <c:pt idx="18645">
                  <c:v>-74.422500000000014</c:v>
                </c:pt>
                <c:pt idx="18646">
                  <c:v>-74.420500000000004</c:v>
                </c:pt>
                <c:pt idx="18647">
                  <c:v>-74.418500000000009</c:v>
                </c:pt>
                <c:pt idx="18648">
                  <c:v>-74.416500000000013</c:v>
                </c:pt>
                <c:pt idx="18649">
                  <c:v>-74.414500000000004</c:v>
                </c:pt>
                <c:pt idx="18650">
                  <c:v>-74.412500000000009</c:v>
                </c:pt>
                <c:pt idx="18651">
                  <c:v>-74.410500000000013</c:v>
                </c:pt>
                <c:pt idx="18652">
                  <c:v>-74.408500000000004</c:v>
                </c:pt>
                <c:pt idx="18653">
                  <c:v>-74.406500000000008</c:v>
                </c:pt>
                <c:pt idx="18654">
                  <c:v>-74.404500000000013</c:v>
                </c:pt>
                <c:pt idx="18655">
                  <c:v>-74.402500000000003</c:v>
                </c:pt>
                <c:pt idx="18656">
                  <c:v>-74.400500000000008</c:v>
                </c:pt>
                <c:pt idx="18657">
                  <c:v>-74.398500000000013</c:v>
                </c:pt>
                <c:pt idx="18658">
                  <c:v>-74.396500000000003</c:v>
                </c:pt>
                <c:pt idx="18659">
                  <c:v>-74.394500000000008</c:v>
                </c:pt>
                <c:pt idx="18660">
                  <c:v>-74.392500000000013</c:v>
                </c:pt>
                <c:pt idx="18661">
                  <c:v>-74.390500000000003</c:v>
                </c:pt>
                <c:pt idx="18662">
                  <c:v>-74.388500000000008</c:v>
                </c:pt>
                <c:pt idx="18663">
                  <c:v>-74.386500000000012</c:v>
                </c:pt>
                <c:pt idx="18664">
                  <c:v>-74.384500000000003</c:v>
                </c:pt>
                <c:pt idx="18665">
                  <c:v>-74.382500000000007</c:v>
                </c:pt>
                <c:pt idx="18666">
                  <c:v>-74.380500000000012</c:v>
                </c:pt>
                <c:pt idx="18667">
                  <c:v>-74.378500000000003</c:v>
                </c:pt>
                <c:pt idx="18668">
                  <c:v>-74.376500000000007</c:v>
                </c:pt>
                <c:pt idx="18669">
                  <c:v>-74.374500000000012</c:v>
                </c:pt>
                <c:pt idx="18670">
                  <c:v>-74.372500000000002</c:v>
                </c:pt>
                <c:pt idx="18671">
                  <c:v>-74.370500000000007</c:v>
                </c:pt>
                <c:pt idx="18672">
                  <c:v>-74.368500000000012</c:v>
                </c:pt>
                <c:pt idx="18673">
                  <c:v>-74.366500000000002</c:v>
                </c:pt>
                <c:pt idx="18674">
                  <c:v>-74.364500000000007</c:v>
                </c:pt>
                <c:pt idx="18675">
                  <c:v>-74.362500000000011</c:v>
                </c:pt>
                <c:pt idx="18676">
                  <c:v>-74.360500000000002</c:v>
                </c:pt>
                <c:pt idx="18677">
                  <c:v>-74.358500000000006</c:v>
                </c:pt>
                <c:pt idx="18678">
                  <c:v>-74.356500000000011</c:v>
                </c:pt>
                <c:pt idx="18679">
                  <c:v>-74.354500000000002</c:v>
                </c:pt>
                <c:pt idx="18680">
                  <c:v>-74.352500000000006</c:v>
                </c:pt>
                <c:pt idx="18681">
                  <c:v>-74.350500000000011</c:v>
                </c:pt>
                <c:pt idx="18682">
                  <c:v>-74.348500000000001</c:v>
                </c:pt>
                <c:pt idx="18683">
                  <c:v>-74.346500000000006</c:v>
                </c:pt>
                <c:pt idx="18684">
                  <c:v>-74.344500000000011</c:v>
                </c:pt>
                <c:pt idx="18685">
                  <c:v>-74.342500000000001</c:v>
                </c:pt>
                <c:pt idx="18686">
                  <c:v>-74.340500000000006</c:v>
                </c:pt>
                <c:pt idx="18687">
                  <c:v>-74.33850000000001</c:v>
                </c:pt>
                <c:pt idx="18688">
                  <c:v>-74.336500000000001</c:v>
                </c:pt>
                <c:pt idx="18689">
                  <c:v>-74.334500000000006</c:v>
                </c:pt>
                <c:pt idx="18690">
                  <c:v>-74.33250000000001</c:v>
                </c:pt>
                <c:pt idx="18691">
                  <c:v>-74.330500000000001</c:v>
                </c:pt>
                <c:pt idx="18692">
                  <c:v>-74.328500000000005</c:v>
                </c:pt>
                <c:pt idx="18693">
                  <c:v>-74.32650000000001</c:v>
                </c:pt>
                <c:pt idx="18694">
                  <c:v>-74.3245</c:v>
                </c:pt>
                <c:pt idx="18695">
                  <c:v>-74.322500000000005</c:v>
                </c:pt>
                <c:pt idx="18696">
                  <c:v>-74.32050000000001</c:v>
                </c:pt>
                <c:pt idx="18697">
                  <c:v>-74.3185</c:v>
                </c:pt>
                <c:pt idx="18698">
                  <c:v>-74.316500000000005</c:v>
                </c:pt>
                <c:pt idx="18699">
                  <c:v>-74.31450000000001</c:v>
                </c:pt>
                <c:pt idx="18700">
                  <c:v>-74.3125</c:v>
                </c:pt>
                <c:pt idx="18701">
                  <c:v>-74.310500000000005</c:v>
                </c:pt>
                <c:pt idx="18702">
                  <c:v>-74.308500000000009</c:v>
                </c:pt>
                <c:pt idx="18703">
                  <c:v>-74.3065</c:v>
                </c:pt>
                <c:pt idx="18704">
                  <c:v>-74.304500000000004</c:v>
                </c:pt>
                <c:pt idx="18705">
                  <c:v>-74.302500000000009</c:v>
                </c:pt>
                <c:pt idx="18706">
                  <c:v>-74.3005</c:v>
                </c:pt>
                <c:pt idx="18707">
                  <c:v>-74.298500000000004</c:v>
                </c:pt>
                <c:pt idx="18708">
                  <c:v>-74.296500000000009</c:v>
                </c:pt>
                <c:pt idx="18709">
                  <c:v>-74.294499999999999</c:v>
                </c:pt>
                <c:pt idx="18710">
                  <c:v>-74.292500000000004</c:v>
                </c:pt>
                <c:pt idx="18711">
                  <c:v>-74.290500000000009</c:v>
                </c:pt>
                <c:pt idx="18712">
                  <c:v>-74.288499999999999</c:v>
                </c:pt>
                <c:pt idx="18713">
                  <c:v>-74.286500000000004</c:v>
                </c:pt>
                <c:pt idx="18714">
                  <c:v>-74.284500000000008</c:v>
                </c:pt>
                <c:pt idx="18715">
                  <c:v>-74.282499999999999</c:v>
                </c:pt>
                <c:pt idx="18716">
                  <c:v>-74.280500000000004</c:v>
                </c:pt>
                <c:pt idx="18717">
                  <c:v>-74.278500000000008</c:v>
                </c:pt>
                <c:pt idx="18718">
                  <c:v>-74.276499999999999</c:v>
                </c:pt>
                <c:pt idx="18719">
                  <c:v>-74.274500000000003</c:v>
                </c:pt>
                <c:pt idx="18720">
                  <c:v>-74.272500000000008</c:v>
                </c:pt>
                <c:pt idx="18721">
                  <c:v>-74.270499999999998</c:v>
                </c:pt>
                <c:pt idx="18722">
                  <c:v>-74.268500000000003</c:v>
                </c:pt>
                <c:pt idx="18723">
                  <c:v>-74.266500000000008</c:v>
                </c:pt>
                <c:pt idx="18724">
                  <c:v>-74.264499999999998</c:v>
                </c:pt>
                <c:pt idx="18725">
                  <c:v>-74.262500000000003</c:v>
                </c:pt>
                <c:pt idx="18726">
                  <c:v>-74.260500000000008</c:v>
                </c:pt>
                <c:pt idx="18727">
                  <c:v>-74.258499999999998</c:v>
                </c:pt>
                <c:pt idx="18728">
                  <c:v>-74.256500000000003</c:v>
                </c:pt>
                <c:pt idx="18729">
                  <c:v>-74.254500000000007</c:v>
                </c:pt>
                <c:pt idx="18730">
                  <c:v>-74.252499999999998</c:v>
                </c:pt>
                <c:pt idx="18731">
                  <c:v>-74.250500000000002</c:v>
                </c:pt>
                <c:pt idx="18732">
                  <c:v>-74.248500000000007</c:v>
                </c:pt>
                <c:pt idx="18733">
                  <c:v>-74.246499999999997</c:v>
                </c:pt>
                <c:pt idx="18734">
                  <c:v>-74.244500000000002</c:v>
                </c:pt>
                <c:pt idx="18735">
                  <c:v>-74.242500000000007</c:v>
                </c:pt>
                <c:pt idx="18736">
                  <c:v>-74.240499999999997</c:v>
                </c:pt>
                <c:pt idx="18737">
                  <c:v>-74.238500000000016</c:v>
                </c:pt>
                <c:pt idx="18738">
                  <c:v>-74.236500000000007</c:v>
                </c:pt>
                <c:pt idx="18739">
                  <c:v>-74.234499999999997</c:v>
                </c:pt>
                <c:pt idx="18740">
                  <c:v>-74.232500000000016</c:v>
                </c:pt>
                <c:pt idx="18741">
                  <c:v>-74.230500000000006</c:v>
                </c:pt>
                <c:pt idx="18742">
                  <c:v>-74.228499999999997</c:v>
                </c:pt>
                <c:pt idx="18743">
                  <c:v>-74.226500000000016</c:v>
                </c:pt>
                <c:pt idx="18744">
                  <c:v>-74.224500000000006</c:v>
                </c:pt>
                <c:pt idx="18745">
                  <c:v>-74.222499999999997</c:v>
                </c:pt>
                <c:pt idx="18746">
                  <c:v>-74.220500000000015</c:v>
                </c:pt>
                <c:pt idx="18747">
                  <c:v>-74.218500000000006</c:v>
                </c:pt>
                <c:pt idx="18748">
                  <c:v>-74.216499999999996</c:v>
                </c:pt>
                <c:pt idx="18749">
                  <c:v>-74.214500000000015</c:v>
                </c:pt>
                <c:pt idx="18750">
                  <c:v>-74.212500000000006</c:v>
                </c:pt>
                <c:pt idx="18751">
                  <c:v>-74.210499999999996</c:v>
                </c:pt>
                <c:pt idx="18752">
                  <c:v>-74.208500000000015</c:v>
                </c:pt>
                <c:pt idx="18753">
                  <c:v>-74.206500000000005</c:v>
                </c:pt>
                <c:pt idx="18754">
                  <c:v>-74.204499999999996</c:v>
                </c:pt>
                <c:pt idx="18755">
                  <c:v>-74.202500000000015</c:v>
                </c:pt>
                <c:pt idx="18756">
                  <c:v>-74.200500000000005</c:v>
                </c:pt>
                <c:pt idx="18757">
                  <c:v>-74.198499999999996</c:v>
                </c:pt>
                <c:pt idx="18758">
                  <c:v>-74.196500000000015</c:v>
                </c:pt>
                <c:pt idx="18759">
                  <c:v>-74.194500000000005</c:v>
                </c:pt>
                <c:pt idx="18760">
                  <c:v>-74.192499999999995</c:v>
                </c:pt>
                <c:pt idx="18761">
                  <c:v>-74.190500000000014</c:v>
                </c:pt>
                <c:pt idx="18762">
                  <c:v>-74.188500000000005</c:v>
                </c:pt>
                <c:pt idx="18763">
                  <c:v>-74.186499999999995</c:v>
                </c:pt>
                <c:pt idx="18764">
                  <c:v>-74.184500000000014</c:v>
                </c:pt>
                <c:pt idx="18765">
                  <c:v>-74.182500000000005</c:v>
                </c:pt>
                <c:pt idx="18766">
                  <c:v>-74.180500000000009</c:v>
                </c:pt>
                <c:pt idx="18767">
                  <c:v>-74.178500000000014</c:v>
                </c:pt>
                <c:pt idx="18768">
                  <c:v>-74.176500000000004</c:v>
                </c:pt>
                <c:pt idx="18769">
                  <c:v>-74.174500000000009</c:v>
                </c:pt>
                <c:pt idx="18770">
                  <c:v>-74.172500000000014</c:v>
                </c:pt>
                <c:pt idx="18771">
                  <c:v>-74.170500000000004</c:v>
                </c:pt>
                <c:pt idx="18772">
                  <c:v>-74.168500000000009</c:v>
                </c:pt>
                <c:pt idx="18773">
                  <c:v>-74.166500000000013</c:v>
                </c:pt>
                <c:pt idx="18774">
                  <c:v>-74.164500000000004</c:v>
                </c:pt>
                <c:pt idx="18775">
                  <c:v>-74.162500000000009</c:v>
                </c:pt>
                <c:pt idx="18776">
                  <c:v>-74.160500000000013</c:v>
                </c:pt>
                <c:pt idx="18777">
                  <c:v>-74.158500000000004</c:v>
                </c:pt>
                <c:pt idx="18778">
                  <c:v>-74.156500000000008</c:v>
                </c:pt>
                <c:pt idx="18779">
                  <c:v>-74.154500000000013</c:v>
                </c:pt>
                <c:pt idx="18780">
                  <c:v>-74.152500000000003</c:v>
                </c:pt>
                <c:pt idx="18781">
                  <c:v>-74.150500000000008</c:v>
                </c:pt>
                <c:pt idx="18782">
                  <c:v>-74.148500000000013</c:v>
                </c:pt>
                <c:pt idx="18783">
                  <c:v>-74.146500000000003</c:v>
                </c:pt>
                <c:pt idx="18784">
                  <c:v>-74.144500000000008</c:v>
                </c:pt>
                <c:pt idx="18785">
                  <c:v>-74.142500000000013</c:v>
                </c:pt>
                <c:pt idx="18786">
                  <c:v>-74.140500000000003</c:v>
                </c:pt>
                <c:pt idx="18787">
                  <c:v>-74.138500000000008</c:v>
                </c:pt>
                <c:pt idx="18788">
                  <c:v>-74.136500000000012</c:v>
                </c:pt>
                <c:pt idx="18789">
                  <c:v>-74.134500000000003</c:v>
                </c:pt>
                <c:pt idx="18790">
                  <c:v>-74.132500000000007</c:v>
                </c:pt>
                <c:pt idx="18791">
                  <c:v>-74.130500000000012</c:v>
                </c:pt>
                <c:pt idx="18792">
                  <c:v>-74.128500000000003</c:v>
                </c:pt>
                <c:pt idx="18793">
                  <c:v>-74.126500000000007</c:v>
                </c:pt>
                <c:pt idx="18794">
                  <c:v>-74.124500000000012</c:v>
                </c:pt>
                <c:pt idx="18795">
                  <c:v>-74.122500000000002</c:v>
                </c:pt>
                <c:pt idx="18796">
                  <c:v>-74.120500000000007</c:v>
                </c:pt>
                <c:pt idx="18797">
                  <c:v>-74.118500000000012</c:v>
                </c:pt>
                <c:pt idx="18798">
                  <c:v>-74.116500000000002</c:v>
                </c:pt>
                <c:pt idx="18799">
                  <c:v>-74.114500000000007</c:v>
                </c:pt>
                <c:pt idx="18800">
                  <c:v>-74.112500000000011</c:v>
                </c:pt>
                <c:pt idx="18801">
                  <c:v>-74.110500000000002</c:v>
                </c:pt>
                <c:pt idx="18802">
                  <c:v>-74.108500000000006</c:v>
                </c:pt>
                <c:pt idx="18803">
                  <c:v>-74.106500000000011</c:v>
                </c:pt>
                <c:pt idx="18804">
                  <c:v>-74.104500000000002</c:v>
                </c:pt>
                <c:pt idx="18805">
                  <c:v>-74.102500000000006</c:v>
                </c:pt>
                <c:pt idx="18806">
                  <c:v>-74.100500000000011</c:v>
                </c:pt>
                <c:pt idx="18807">
                  <c:v>-74.098500000000001</c:v>
                </c:pt>
                <c:pt idx="18808">
                  <c:v>-74.096500000000006</c:v>
                </c:pt>
                <c:pt idx="18809">
                  <c:v>-74.094500000000011</c:v>
                </c:pt>
                <c:pt idx="18810">
                  <c:v>-74.092500000000001</c:v>
                </c:pt>
                <c:pt idx="18811">
                  <c:v>-74.090500000000006</c:v>
                </c:pt>
                <c:pt idx="18812">
                  <c:v>-74.08850000000001</c:v>
                </c:pt>
                <c:pt idx="18813">
                  <c:v>-74.086500000000001</c:v>
                </c:pt>
                <c:pt idx="18814">
                  <c:v>-74.084500000000006</c:v>
                </c:pt>
                <c:pt idx="18815">
                  <c:v>-74.08250000000001</c:v>
                </c:pt>
                <c:pt idx="18816">
                  <c:v>-74.080500000000001</c:v>
                </c:pt>
                <c:pt idx="18817">
                  <c:v>-74.078500000000005</c:v>
                </c:pt>
                <c:pt idx="18818">
                  <c:v>-74.07650000000001</c:v>
                </c:pt>
                <c:pt idx="18819">
                  <c:v>-74.0745</c:v>
                </c:pt>
                <c:pt idx="18820">
                  <c:v>-74.072500000000005</c:v>
                </c:pt>
                <c:pt idx="18821">
                  <c:v>-74.07050000000001</c:v>
                </c:pt>
                <c:pt idx="18822">
                  <c:v>-74.0685</c:v>
                </c:pt>
                <c:pt idx="18823">
                  <c:v>-74.066500000000005</c:v>
                </c:pt>
                <c:pt idx="18824">
                  <c:v>-74.06450000000001</c:v>
                </c:pt>
                <c:pt idx="18825">
                  <c:v>-74.0625</c:v>
                </c:pt>
                <c:pt idx="18826">
                  <c:v>-74.060500000000005</c:v>
                </c:pt>
                <c:pt idx="18827">
                  <c:v>-74.058500000000009</c:v>
                </c:pt>
                <c:pt idx="18828">
                  <c:v>-74.0565</c:v>
                </c:pt>
                <c:pt idx="18829">
                  <c:v>-74.054500000000004</c:v>
                </c:pt>
                <c:pt idx="18830">
                  <c:v>-74.052500000000009</c:v>
                </c:pt>
                <c:pt idx="18831">
                  <c:v>-74.0505</c:v>
                </c:pt>
                <c:pt idx="18832">
                  <c:v>-74.048500000000004</c:v>
                </c:pt>
                <c:pt idx="18833">
                  <c:v>-74.046500000000009</c:v>
                </c:pt>
                <c:pt idx="18834">
                  <c:v>-74.044499999999999</c:v>
                </c:pt>
                <c:pt idx="18835">
                  <c:v>-74.042500000000004</c:v>
                </c:pt>
                <c:pt idx="18836">
                  <c:v>-74.040500000000009</c:v>
                </c:pt>
                <c:pt idx="18837">
                  <c:v>-74.038499999999999</c:v>
                </c:pt>
                <c:pt idx="18838">
                  <c:v>-74.036500000000004</c:v>
                </c:pt>
                <c:pt idx="18839">
                  <c:v>-74.034500000000008</c:v>
                </c:pt>
                <c:pt idx="18840">
                  <c:v>-74.032499999999999</c:v>
                </c:pt>
                <c:pt idx="18841">
                  <c:v>-74.030500000000004</c:v>
                </c:pt>
                <c:pt idx="18842">
                  <c:v>-74.028500000000008</c:v>
                </c:pt>
                <c:pt idx="18843">
                  <c:v>-74.026499999999999</c:v>
                </c:pt>
                <c:pt idx="18844">
                  <c:v>-74.024500000000003</c:v>
                </c:pt>
                <c:pt idx="18845">
                  <c:v>-74.022500000000008</c:v>
                </c:pt>
                <c:pt idx="18846">
                  <c:v>-74.020499999999998</c:v>
                </c:pt>
                <c:pt idx="18847">
                  <c:v>-74.018500000000003</c:v>
                </c:pt>
                <c:pt idx="18848">
                  <c:v>-74.016500000000008</c:v>
                </c:pt>
                <c:pt idx="18849">
                  <c:v>-74.014499999999998</c:v>
                </c:pt>
                <c:pt idx="18850">
                  <c:v>-74.012500000000003</c:v>
                </c:pt>
                <c:pt idx="18851">
                  <c:v>-74.010500000000008</c:v>
                </c:pt>
                <c:pt idx="18852">
                  <c:v>-74.008499999999998</c:v>
                </c:pt>
                <c:pt idx="18853">
                  <c:v>-74.006500000000003</c:v>
                </c:pt>
                <c:pt idx="18854">
                  <c:v>-74.004500000000007</c:v>
                </c:pt>
                <c:pt idx="18855">
                  <c:v>-74.002499999999998</c:v>
                </c:pt>
                <c:pt idx="18856">
                  <c:v>-74.000500000000002</c:v>
                </c:pt>
                <c:pt idx="18857">
                  <c:v>-73.998500000000007</c:v>
                </c:pt>
                <c:pt idx="18858">
                  <c:v>-73.996499999999997</c:v>
                </c:pt>
                <c:pt idx="18859">
                  <c:v>-73.994500000000002</c:v>
                </c:pt>
                <c:pt idx="18860">
                  <c:v>-73.992500000000007</c:v>
                </c:pt>
                <c:pt idx="18861">
                  <c:v>-73.990499999999997</c:v>
                </c:pt>
                <c:pt idx="18862">
                  <c:v>-73.988500000000016</c:v>
                </c:pt>
                <c:pt idx="18863">
                  <c:v>-73.986500000000007</c:v>
                </c:pt>
                <c:pt idx="18864">
                  <c:v>-73.984499999999997</c:v>
                </c:pt>
                <c:pt idx="18865">
                  <c:v>-73.982500000000016</c:v>
                </c:pt>
                <c:pt idx="18866">
                  <c:v>-73.980500000000006</c:v>
                </c:pt>
                <c:pt idx="18867">
                  <c:v>-73.978499999999997</c:v>
                </c:pt>
                <c:pt idx="18868">
                  <c:v>-73.976500000000016</c:v>
                </c:pt>
                <c:pt idx="18869">
                  <c:v>-73.974500000000006</c:v>
                </c:pt>
                <c:pt idx="18870">
                  <c:v>-73.972499999999997</c:v>
                </c:pt>
                <c:pt idx="18871">
                  <c:v>-73.970500000000015</c:v>
                </c:pt>
                <c:pt idx="18872">
                  <c:v>-73.968500000000006</c:v>
                </c:pt>
                <c:pt idx="18873">
                  <c:v>-73.966499999999996</c:v>
                </c:pt>
                <c:pt idx="18874">
                  <c:v>-73.964500000000015</c:v>
                </c:pt>
                <c:pt idx="18875">
                  <c:v>-73.962500000000006</c:v>
                </c:pt>
                <c:pt idx="18876">
                  <c:v>-73.960499999999996</c:v>
                </c:pt>
                <c:pt idx="18877">
                  <c:v>-73.958500000000015</c:v>
                </c:pt>
                <c:pt idx="18878">
                  <c:v>-73.956500000000005</c:v>
                </c:pt>
                <c:pt idx="18879">
                  <c:v>-73.954499999999996</c:v>
                </c:pt>
                <c:pt idx="18880">
                  <c:v>-73.952500000000015</c:v>
                </c:pt>
                <c:pt idx="18881">
                  <c:v>-73.950500000000005</c:v>
                </c:pt>
                <c:pt idx="18882">
                  <c:v>-73.948499999999996</c:v>
                </c:pt>
                <c:pt idx="18883">
                  <c:v>-73.946500000000015</c:v>
                </c:pt>
                <c:pt idx="18884">
                  <c:v>-73.944500000000005</c:v>
                </c:pt>
                <c:pt idx="18885">
                  <c:v>-73.942499999999995</c:v>
                </c:pt>
                <c:pt idx="18886">
                  <c:v>-73.940500000000014</c:v>
                </c:pt>
                <c:pt idx="18887">
                  <c:v>-73.938500000000005</c:v>
                </c:pt>
                <c:pt idx="18888">
                  <c:v>-73.936499999999995</c:v>
                </c:pt>
                <c:pt idx="18889">
                  <c:v>-73.934500000000014</c:v>
                </c:pt>
                <c:pt idx="18890">
                  <c:v>-73.932500000000005</c:v>
                </c:pt>
                <c:pt idx="18891">
                  <c:v>-73.930500000000009</c:v>
                </c:pt>
                <c:pt idx="18892">
                  <c:v>-73.928500000000014</c:v>
                </c:pt>
                <c:pt idx="18893">
                  <c:v>-73.926500000000004</c:v>
                </c:pt>
                <c:pt idx="18894">
                  <c:v>-73.924500000000009</c:v>
                </c:pt>
                <c:pt idx="18895">
                  <c:v>-73.922500000000014</c:v>
                </c:pt>
                <c:pt idx="18896">
                  <c:v>-73.920500000000004</c:v>
                </c:pt>
                <c:pt idx="18897">
                  <c:v>-73.918500000000009</c:v>
                </c:pt>
                <c:pt idx="18898">
                  <c:v>-73.916500000000013</c:v>
                </c:pt>
                <c:pt idx="18899">
                  <c:v>-73.914500000000004</c:v>
                </c:pt>
                <c:pt idx="18900">
                  <c:v>-73.912500000000009</c:v>
                </c:pt>
                <c:pt idx="18901">
                  <c:v>-73.910500000000013</c:v>
                </c:pt>
                <c:pt idx="18902">
                  <c:v>-73.908500000000004</c:v>
                </c:pt>
                <c:pt idx="18903">
                  <c:v>-73.906500000000008</c:v>
                </c:pt>
                <c:pt idx="18904">
                  <c:v>-73.904500000000013</c:v>
                </c:pt>
                <c:pt idx="18905">
                  <c:v>-73.902500000000003</c:v>
                </c:pt>
                <c:pt idx="18906">
                  <c:v>-73.900500000000008</c:v>
                </c:pt>
                <c:pt idx="18907">
                  <c:v>-73.898500000000013</c:v>
                </c:pt>
                <c:pt idx="18908">
                  <c:v>-73.896500000000003</c:v>
                </c:pt>
                <c:pt idx="18909">
                  <c:v>-73.894500000000008</c:v>
                </c:pt>
                <c:pt idx="18910">
                  <c:v>-73.892500000000013</c:v>
                </c:pt>
                <c:pt idx="18911">
                  <c:v>-73.890500000000003</c:v>
                </c:pt>
                <c:pt idx="18912">
                  <c:v>-73.888500000000008</c:v>
                </c:pt>
                <c:pt idx="18913">
                  <c:v>-73.886500000000012</c:v>
                </c:pt>
                <c:pt idx="18914">
                  <c:v>-73.884500000000003</c:v>
                </c:pt>
                <c:pt idx="18915">
                  <c:v>-73.882500000000007</c:v>
                </c:pt>
                <c:pt idx="18916">
                  <c:v>-73.880500000000012</c:v>
                </c:pt>
                <c:pt idx="18917">
                  <c:v>-73.878500000000003</c:v>
                </c:pt>
                <c:pt idx="18918">
                  <c:v>-73.876500000000007</c:v>
                </c:pt>
                <c:pt idx="18919">
                  <c:v>-73.874500000000012</c:v>
                </c:pt>
                <c:pt idx="18920">
                  <c:v>-73.872500000000002</c:v>
                </c:pt>
                <c:pt idx="18921">
                  <c:v>-73.870500000000007</c:v>
                </c:pt>
                <c:pt idx="18922">
                  <c:v>-73.868500000000012</c:v>
                </c:pt>
                <c:pt idx="18923">
                  <c:v>-73.866500000000002</c:v>
                </c:pt>
                <c:pt idx="18924">
                  <c:v>-73.864500000000007</c:v>
                </c:pt>
                <c:pt idx="18925">
                  <c:v>-73.862500000000011</c:v>
                </c:pt>
                <c:pt idx="18926">
                  <c:v>-73.860500000000002</c:v>
                </c:pt>
                <c:pt idx="18927">
                  <c:v>-73.858500000000006</c:v>
                </c:pt>
                <c:pt idx="18928">
                  <c:v>-73.856500000000011</c:v>
                </c:pt>
                <c:pt idx="18929">
                  <c:v>-73.854500000000002</c:v>
                </c:pt>
                <c:pt idx="18930">
                  <c:v>-73.852500000000006</c:v>
                </c:pt>
                <c:pt idx="18931">
                  <c:v>-73.850500000000011</c:v>
                </c:pt>
                <c:pt idx="18932">
                  <c:v>-73.848500000000001</c:v>
                </c:pt>
                <c:pt idx="18933">
                  <c:v>-73.846500000000006</c:v>
                </c:pt>
                <c:pt idx="18934">
                  <c:v>-73.844500000000011</c:v>
                </c:pt>
                <c:pt idx="18935">
                  <c:v>-73.842500000000001</c:v>
                </c:pt>
                <c:pt idx="18936">
                  <c:v>-73.840500000000006</c:v>
                </c:pt>
                <c:pt idx="18937">
                  <c:v>-73.83850000000001</c:v>
                </c:pt>
                <c:pt idx="18938">
                  <c:v>-73.836500000000001</c:v>
                </c:pt>
                <c:pt idx="18939">
                  <c:v>-73.834500000000006</c:v>
                </c:pt>
                <c:pt idx="18940">
                  <c:v>-73.83250000000001</c:v>
                </c:pt>
                <c:pt idx="18941">
                  <c:v>-73.830500000000001</c:v>
                </c:pt>
                <c:pt idx="18942">
                  <c:v>-73.828500000000005</c:v>
                </c:pt>
                <c:pt idx="18943">
                  <c:v>-73.82650000000001</c:v>
                </c:pt>
                <c:pt idx="18944">
                  <c:v>-73.8245</c:v>
                </c:pt>
                <c:pt idx="18945">
                  <c:v>-73.822500000000005</c:v>
                </c:pt>
                <c:pt idx="18946">
                  <c:v>-73.82050000000001</c:v>
                </c:pt>
                <c:pt idx="18947">
                  <c:v>-73.8185</c:v>
                </c:pt>
                <c:pt idx="18948">
                  <c:v>-73.816500000000005</c:v>
                </c:pt>
                <c:pt idx="18949">
                  <c:v>-73.81450000000001</c:v>
                </c:pt>
                <c:pt idx="18950">
                  <c:v>-73.8125</c:v>
                </c:pt>
                <c:pt idx="18951">
                  <c:v>-73.810500000000005</c:v>
                </c:pt>
                <c:pt idx="18952">
                  <c:v>-73.808500000000009</c:v>
                </c:pt>
                <c:pt idx="18953">
                  <c:v>-73.8065</c:v>
                </c:pt>
                <c:pt idx="18954">
                  <c:v>-73.804500000000004</c:v>
                </c:pt>
                <c:pt idx="18955">
                  <c:v>-73.802500000000009</c:v>
                </c:pt>
                <c:pt idx="18956">
                  <c:v>-73.8005</c:v>
                </c:pt>
                <c:pt idx="18957">
                  <c:v>-73.798500000000004</c:v>
                </c:pt>
                <c:pt idx="18958">
                  <c:v>-73.796500000000009</c:v>
                </c:pt>
                <c:pt idx="18959">
                  <c:v>-73.794499999999999</c:v>
                </c:pt>
                <c:pt idx="18960">
                  <c:v>-73.792500000000004</c:v>
                </c:pt>
                <c:pt idx="18961">
                  <c:v>-73.790500000000009</c:v>
                </c:pt>
                <c:pt idx="18962">
                  <c:v>-73.788499999999999</c:v>
                </c:pt>
                <c:pt idx="18963">
                  <c:v>-73.786500000000004</c:v>
                </c:pt>
                <c:pt idx="18964">
                  <c:v>-73.784500000000008</c:v>
                </c:pt>
                <c:pt idx="18965">
                  <c:v>-73.782499999999999</c:v>
                </c:pt>
                <c:pt idx="18966">
                  <c:v>-73.780500000000004</c:v>
                </c:pt>
                <c:pt idx="18967">
                  <c:v>-73.778500000000008</c:v>
                </c:pt>
                <c:pt idx="18968">
                  <c:v>-73.776499999999999</c:v>
                </c:pt>
                <c:pt idx="18969">
                  <c:v>-73.774500000000003</c:v>
                </c:pt>
                <c:pt idx="18970">
                  <c:v>-73.772500000000008</c:v>
                </c:pt>
                <c:pt idx="18971">
                  <c:v>-73.770499999999998</c:v>
                </c:pt>
                <c:pt idx="18972">
                  <c:v>-73.768500000000003</c:v>
                </c:pt>
                <c:pt idx="18973">
                  <c:v>-73.766500000000008</c:v>
                </c:pt>
                <c:pt idx="18974">
                  <c:v>-73.764499999999998</c:v>
                </c:pt>
                <c:pt idx="18975">
                  <c:v>-73.762500000000003</c:v>
                </c:pt>
                <c:pt idx="18976">
                  <c:v>-73.760500000000008</c:v>
                </c:pt>
                <c:pt idx="18977">
                  <c:v>-73.758499999999998</c:v>
                </c:pt>
                <c:pt idx="18978">
                  <c:v>-73.756500000000003</c:v>
                </c:pt>
                <c:pt idx="18979">
                  <c:v>-73.754500000000007</c:v>
                </c:pt>
                <c:pt idx="18980">
                  <c:v>-73.752499999999998</c:v>
                </c:pt>
                <c:pt idx="18981">
                  <c:v>-73.750500000000002</c:v>
                </c:pt>
                <c:pt idx="18982">
                  <c:v>-73.748500000000007</c:v>
                </c:pt>
                <c:pt idx="18983">
                  <c:v>-73.746499999999997</c:v>
                </c:pt>
                <c:pt idx="18984">
                  <c:v>-73.744500000000002</c:v>
                </c:pt>
                <c:pt idx="18985">
                  <c:v>-73.742500000000007</c:v>
                </c:pt>
                <c:pt idx="18986">
                  <c:v>-73.740499999999997</c:v>
                </c:pt>
                <c:pt idx="18987">
                  <c:v>-73.738500000000016</c:v>
                </c:pt>
                <c:pt idx="18988">
                  <c:v>-73.736500000000007</c:v>
                </c:pt>
                <c:pt idx="18989">
                  <c:v>-73.734499999999997</c:v>
                </c:pt>
                <c:pt idx="18990">
                  <c:v>-73.732500000000016</c:v>
                </c:pt>
                <c:pt idx="18991">
                  <c:v>-73.730500000000006</c:v>
                </c:pt>
                <c:pt idx="18992">
                  <c:v>-73.728499999999997</c:v>
                </c:pt>
                <c:pt idx="18993">
                  <c:v>-73.726500000000016</c:v>
                </c:pt>
                <c:pt idx="18994">
                  <c:v>-73.724500000000006</c:v>
                </c:pt>
                <c:pt idx="18995">
                  <c:v>-73.722499999999997</c:v>
                </c:pt>
                <c:pt idx="18996">
                  <c:v>-73.720500000000015</c:v>
                </c:pt>
                <c:pt idx="18997">
                  <c:v>-73.718500000000006</c:v>
                </c:pt>
                <c:pt idx="18998">
                  <c:v>-73.716499999999996</c:v>
                </c:pt>
                <c:pt idx="18999">
                  <c:v>-73.714500000000015</c:v>
                </c:pt>
                <c:pt idx="19000">
                  <c:v>-73.712500000000006</c:v>
                </c:pt>
                <c:pt idx="19001">
                  <c:v>-73.710499999999996</c:v>
                </c:pt>
                <c:pt idx="19002">
                  <c:v>-73.708500000000015</c:v>
                </c:pt>
                <c:pt idx="19003">
                  <c:v>-73.706500000000005</c:v>
                </c:pt>
                <c:pt idx="19004">
                  <c:v>-73.704499999999996</c:v>
                </c:pt>
                <c:pt idx="19005">
                  <c:v>-73.702500000000015</c:v>
                </c:pt>
                <c:pt idx="19006">
                  <c:v>-73.700500000000005</c:v>
                </c:pt>
                <c:pt idx="19007">
                  <c:v>-73.698499999999996</c:v>
                </c:pt>
                <c:pt idx="19008">
                  <c:v>-73.696500000000015</c:v>
                </c:pt>
                <c:pt idx="19009">
                  <c:v>-73.694500000000005</c:v>
                </c:pt>
                <c:pt idx="19010">
                  <c:v>-73.692499999999995</c:v>
                </c:pt>
                <c:pt idx="19011">
                  <c:v>-73.690500000000014</c:v>
                </c:pt>
                <c:pt idx="19012">
                  <c:v>-73.688500000000005</c:v>
                </c:pt>
                <c:pt idx="19013">
                  <c:v>-73.686499999999995</c:v>
                </c:pt>
                <c:pt idx="19014">
                  <c:v>-73.684500000000014</c:v>
                </c:pt>
                <c:pt idx="19015">
                  <c:v>-73.682500000000005</c:v>
                </c:pt>
                <c:pt idx="19016">
                  <c:v>-73.680500000000009</c:v>
                </c:pt>
                <c:pt idx="19017">
                  <c:v>-73.678500000000014</c:v>
                </c:pt>
                <c:pt idx="19018">
                  <c:v>-73.676500000000004</c:v>
                </c:pt>
                <c:pt idx="19019">
                  <c:v>-73.674500000000009</c:v>
                </c:pt>
                <c:pt idx="19020">
                  <c:v>-73.672500000000014</c:v>
                </c:pt>
                <c:pt idx="19021">
                  <c:v>-73.670500000000004</c:v>
                </c:pt>
                <c:pt idx="19022">
                  <c:v>-73.668500000000009</c:v>
                </c:pt>
                <c:pt idx="19023">
                  <c:v>-73.666500000000013</c:v>
                </c:pt>
                <c:pt idx="19024">
                  <c:v>-73.664500000000004</c:v>
                </c:pt>
                <c:pt idx="19025">
                  <c:v>-73.662500000000009</c:v>
                </c:pt>
                <c:pt idx="19026">
                  <c:v>-73.660500000000013</c:v>
                </c:pt>
                <c:pt idx="19027">
                  <c:v>-73.658500000000004</c:v>
                </c:pt>
                <c:pt idx="19028">
                  <c:v>-73.656500000000008</c:v>
                </c:pt>
                <c:pt idx="19029">
                  <c:v>-73.654500000000013</c:v>
                </c:pt>
                <c:pt idx="19030">
                  <c:v>-73.652500000000003</c:v>
                </c:pt>
                <c:pt idx="19031">
                  <c:v>-73.650500000000008</c:v>
                </c:pt>
                <c:pt idx="19032">
                  <c:v>-73.648500000000013</c:v>
                </c:pt>
                <c:pt idx="19033">
                  <c:v>-73.646500000000003</c:v>
                </c:pt>
                <c:pt idx="19034">
                  <c:v>-73.644500000000008</c:v>
                </c:pt>
                <c:pt idx="19035">
                  <c:v>-73.642500000000013</c:v>
                </c:pt>
                <c:pt idx="19036">
                  <c:v>-73.640500000000003</c:v>
                </c:pt>
                <c:pt idx="19037">
                  <c:v>-73.638500000000008</c:v>
                </c:pt>
                <c:pt idx="19038">
                  <c:v>-73.636500000000012</c:v>
                </c:pt>
                <c:pt idx="19039">
                  <c:v>-73.634500000000003</c:v>
                </c:pt>
                <c:pt idx="19040">
                  <c:v>-73.632500000000007</c:v>
                </c:pt>
                <c:pt idx="19041">
                  <c:v>-73.630500000000012</c:v>
                </c:pt>
                <c:pt idx="19042">
                  <c:v>-73.628500000000003</c:v>
                </c:pt>
                <c:pt idx="19043">
                  <c:v>-73.626500000000007</c:v>
                </c:pt>
                <c:pt idx="19044">
                  <c:v>-73.624500000000012</c:v>
                </c:pt>
                <c:pt idx="19045">
                  <c:v>-73.622500000000002</c:v>
                </c:pt>
                <c:pt idx="19046">
                  <c:v>-73.620500000000007</c:v>
                </c:pt>
                <c:pt idx="19047">
                  <c:v>-73.618500000000012</c:v>
                </c:pt>
                <c:pt idx="19048">
                  <c:v>-73.616500000000002</c:v>
                </c:pt>
                <c:pt idx="19049">
                  <c:v>-73.614500000000007</c:v>
                </c:pt>
                <c:pt idx="19050">
                  <c:v>-73.612500000000011</c:v>
                </c:pt>
                <c:pt idx="19051">
                  <c:v>-73.610500000000002</c:v>
                </c:pt>
                <c:pt idx="19052">
                  <c:v>-73.608500000000006</c:v>
                </c:pt>
                <c:pt idx="19053">
                  <c:v>-73.606500000000011</c:v>
                </c:pt>
                <c:pt idx="19054">
                  <c:v>-73.604500000000002</c:v>
                </c:pt>
                <c:pt idx="19055">
                  <c:v>-73.602500000000006</c:v>
                </c:pt>
                <c:pt idx="19056">
                  <c:v>-73.600500000000011</c:v>
                </c:pt>
                <c:pt idx="19057">
                  <c:v>-73.598500000000001</c:v>
                </c:pt>
                <c:pt idx="19058">
                  <c:v>-73.596500000000006</c:v>
                </c:pt>
                <c:pt idx="19059">
                  <c:v>-73.594500000000011</c:v>
                </c:pt>
                <c:pt idx="19060">
                  <c:v>-73.592500000000001</c:v>
                </c:pt>
                <c:pt idx="19061">
                  <c:v>-73.590500000000006</c:v>
                </c:pt>
                <c:pt idx="19062">
                  <c:v>-73.58850000000001</c:v>
                </c:pt>
                <c:pt idx="19063">
                  <c:v>-73.586500000000001</c:v>
                </c:pt>
                <c:pt idx="19064">
                  <c:v>-73.584500000000006</c:v>
                </c:pt>
                <c:pt idx="19065">
                  <c:v>-73.58250000000001</c:v>
                </c:pt>
                <c:pt idx="19066">
                  <c:v>-73.580500000000001</c:v>
                </c:pt>
                <c:pt idx="19067">
                  <c:v>-73.578500000000005</c:v>
                </c:pt>
                <c:pt idx="19068">
                  <c:v>-73.57650000000001</c:v>
                </c:pt>
                <c:pt idx="19069">
                  <c:v>-73.5745</c:v>
                </c:pt>
                <c:pt idx="19070">
                  <c:v>-73.572500000000005</c:v>
                </c:pt>
                <c:pt idx="19071">
                  <c:v>-73.57050000000001</c:v>
                </c:pt>
                <c:pt idx="19072">
                  <c:v>-73.5685</c:v>
                </c:pt>
                <c:pt idx="19073">
                  <c:v>-73.566500000000005</c:v>
                </c:pt>
                <c:pt idx="19074">
                  <c:v>-73.56450000000001</c:v>
                </c:pt>
                <c:pt idx="19075">
                  <c:v>-73.5625</c:v>
                </c:pt>
                <c:pt idx="19076">
                  <c:v>-73.560500000000005</c:v>
                </c:pt>
                <c:pt idx="19077">
                  <c:v>-73.558500000000009</c:v>
                </c:pt>
                <c:pt idx="19078">
                  <c:v>-73.5565</c:v>
                </c:pt>
                <c:pt idx="19079">
                  <c:v>-73.554500000000004</c:v>
                </c:pt>
                <c:pt idx="19080">
                  <c:v>-73.552500000000009</c:v>
                </c:pt>
                <c:pt idx="19081">
                  <c:v>-73.5505</c:v>
                </c:pt>
                <c:pt idx="19082">
                  <c:v>-73.548500000000004</c:v>
                </c:pt>
                <c:pt idx="19083">
                  <c:v>-73.546500000000009</c:v>
                </c:pt>
                <c:pt idx="19084">
                  <c:v>-73.544499999999999</c:v>
                </c:pt>
                <c:pt idx="19085">
                  <c:v>-73.542500000000004</c:v>
                </c:pt>
                <c:pt idx="19086">
                  <c:v>-73.540500000000009</c:v>
                </c:pt>
                <c:pt idx="19087">
                  <c:v>-73.538499999999999</c:v>
                </c:pt>
                <c:pt idx="19088">
                  <c:v>-73.536500000000004</c:v>
                </c:pt>
                <c:pt idx="19089">
                  <c:v>-73.534500000000008</c:v>
                </c:pt>
                <c:pt idx="19090">
                  <c:v>-73.532499999999999</c:v>
                </c:pt>
                <c:pt idx="19091">
                  <c:v>-73.530500000000004</c:v>
                </c:pt>
                <c:pt idx="19092">
                  <c:v>-73.528500000000008</c:v>
                </c:pt>
                <c:pt idx="19093">
                  <c:v>-73.526499999999999</c:v>
                </c:pt>
                <c:pt idx="19094">
                  <c:v>-73.524500000000003</c:v>
                </c:pt>
                <c:pt idx="19095">
                  <c:v>-73.522500000000008</c:v>
                </c:pt>
                <c:pt idx="19096">
                  <c:v>-73.520499999999998</c:v>
                </c:pt>
                <c:pt idx="19097">
                  <c:v>-73.518500000000003</c:v>
                </c:pt>
                <c:pt idx="19098">
                  <c:v>-73.516500000000008</c:v>
                </c:pt>
                <c:pt idx="19099">
                  <c:v>-73.514499999999998</c:v>
                </c:pt>
                <c:pt idx="19100">
                  <c:v>-73.512500000000003</c:v>
                </c:pt>
                <c:pt idx="19101">
                  <c:v>-73.510500000000008</c:v>
                </c:pt>
                <c:pt idx="19102">
                  <c:v>-73.508499999999998</c:v>
                </c:pt>
                <c:pt idx="19103">
                  <c:v>-73.506500000000003</c:v>
                </c:pt>
                <c:pt idx="19104">
                  <c:v>-73.504500000000007</c:v>
                </c:pt>
                <c:pt idx="19105">
                  <c:v>-73.502499999999998</c:v>
                </c:pt>
                <c:pt idx="19106">
                  <c:v>-73.500500000000002</c:v>
                </c:pt>
                <c:pt idx="19107">
                  <c:v>-73.498500000000007</c:v>
                </c:pt>
                <c:pt idx="19108">
                  <c:v>-73.496499999999997</c:v>
                </c:pt>
                <c:pt idx="19109">
                  <c:v>-73.494500000000002</c:v>
                </c:pt>
                <c:pt idx="19110">
                  <c:v>-73.492500000000007</c:v>
                </c:pt>
                <c:pt idx="19111">
                  <c:v>-73.490499999999997</c:v>
                </c:pt>
                <c:pt idx="19112">
                  <c:v>-73.488500000000016</c:v>
                </c:pt>
                <c:pt idx="19113">
                  <c:v>-73.486500000000007</c:v>
                </c:pt>
                <c:pt idx="19114">
                  <c:v>-73.484499999999997</c:v>
                </c:pt>
                <c:pt idx="19115">
                  <c:v>-73.482500000000016</c:v>
                </c:pt>
                <c:pt idx="19116">
                  <c:v>-73.480500000000006</c:v>
                </c:pt>
                <c:pt idx="19117">
                  <c:v>-73.478499999999997</c:v>
                </c:pt>
                <c:pt idx="19118">
                  <c:v>-73.476500000000016</c:v>
                </c:pt>
                <c:pt idx="19119">
                  <c:v>-73.474500000000006</c:v>
                </c:pt>
                <c:pt idx="19120">
                  <c:v>-73.472499999999997</c:v>
                </c:pt>
                <c:pt idx="19121">
                  <c:v>-73.470500000000015</c:v>
                </c:pt>
                <c:pt idx="19122">
                  <c:v>-73.468500000000006</c:v>
                </c:pt>
                <c:pt idx="19123">
                  <c:v>-73.466499999999996</c:v>
                </c:pt>
                <c:pt idx="19124">
                  <c:v>-73.464500000000015</c:v>
                </c:pt>
                <c:pt idx="19125">
                  <c:v>-73.462500000000006</c:v>
                </c:pt>
                <c:pt idx="19126">
                  <c:v>-73.460499999999996</c:v>
                </c:pt>
                <c:pt idx="19127">
                  <c:v>-73.458500000000015</c:v>
                </c:pt>
                <c:pt idx="19128">
                  <c:v>-73.456500000000005</c:v>
                </c:pt>
                <c:pt idx="19129">
                  <c:v>-73.454499999999996</c:v>
                </c:pt>
                <c:pt idx="19130">
                  <c:v>-73.452500000000015</c:v>
                </c:pt>
                <c:pt idx="19131">
                  <c:v>-73.450500000000005</c:v>
                </c:pt>
                <c:pt idx="19132">
                  <c:v>-73.448499999999996</c:v>
                </c:pt>
                <c:pt idx="19133">
                  <c:v>-73.446500000000015</c:v>
                </c:pt>
                <c:pt idx="19134">
                  <c:v>-73.444500000000005</c:v>
                </c:pt>
                <c:pt idx="19135">
                  <c:v>-73.442499999999995</c:v>
                </c:pt>
                <c:pt idx="19136">
                  <c:v>-73.440500000000014</c:v>
                </c:pt>
                <c:pt idx="19137">
                  <c:v>-73.438500000000005</c:v>
                </c:pt>
                <c:pt idx="19138">
                  <c:v>-73.436499999999995</c:v>
                </c:pt>
                <c:pt idx="19139">
                  <c:v>-73.434500000000014</c:v>
                </c:pt>
                <c:pt idx="19140">
                  <c:v>-73.432500000000005</c:v>
                </c:pt>
                <c:pt idx="19141">
                  <c:v>-73.430500000000009</c:v>
                </c:pt>
                <c:pt idx="19142">
                  <c:v>-73.428500000000014</c:v>
                </c:pt>
                <c:pt idx="19143">
                  <c:v>-73.426500000000004</c:v>
                </c:pt>
                <c:pt idx="19144">
                  <c:v>-73.424500000000009</c:v>
                </c:pt>
                <c:pt idx="19145">
                  <c:v>-73.422500000000014</c:v>
                </c:pt>
                <c:pt idx="19146">
                  <c:v>-73.420500000000004</c:v>
                </c:pt>
                <c:pt idx="19147">
                  <c:v>-73.418500000000009</c:v>
                </c:pt>
                <c:pt idx="19148">
                  <c:v>-73.416500000000013</c:v>
                </c:pt>
                <c:pt idx="19149">
                  <c:v>-73.414500000000004</c:v>
                </c:pt>
                <c:pt idx="19150">
                  <c:v>-73.412500000000009</c:v>
                </c:pt>
                <c:pt idx="19151">
                  <c:v>-73.410500000000013</c:v>
                </c:pt>
                <c:pt idx="19152">
                  <c:v>-73.408500000000004</c:v>
                </c:pt>
                <c:pt idx="19153">
                  <c:v>-73.406500000000008</c:v>
                </c:pt>
                <c:pt idx="19154">
                  <c:v>-73.404500000000013</c:v>
                </c:pt>
                <c:pt idx="19155">
                  <c:v>-73.402500000000003</c:v>
                </c:pt>
                <c:pt idx="19156">
                  <c:v>-73.400500000000008</c:v>
                </c:pt>
                <c:pt idx="19157">
                  <c:v>-73.398500000000013</c:v>
                </c:pt>
                <c:pt idx="19158">
                  <c:v>-73.396500000000003</c:v>
                </c:pt>
                <c:pt idx="19159">
                  <c:v>-73.394500000000008</c:v>
                </c:pt>
                <c:pt idx="19160">
                  <c:v>-73.392500000000013</c:v>
                </c:pt>
                <c:pt idx="19161">
                  <c:v>-73.390500000000003</c:v>
                </c:pt>
                <c:pt idx="19162">
                  <c:v>-73.388500000000008</c:v>
                </c:pt>
                <c:pt idx="19163">
                  <c:v>-73.386500000000012</c:v>
                </c:pt>
                <c:pt idx="19164">
                  <c:v>-73.384500000000003</c:v>
                </c:pt>
                <c:pt idx="19165">
                  <c:v>-73.382500000000007</c:v>
                </c:pt>
                <c:pt idx="19166">
                  <c:v>-73.380500000000012</c:v>
                </c:pt>
                <c:pt idx="19167">
                  <c:v>-73.378500000000003</c:v>
                </c:pt>
                <c:pt idx="19168">
                  <c:v>-73.376500000000007</c:v>
                </c:pt>
                <c:pt idx="19169">
                  <c:v>-73.374500000000012</c:v>
                </c:pt>
                <c:pt idx="19170">
                  <c:v>-73.372500000000002</c:v>
                </c:pt>
                <c:pt idx="19171">
                  <c:v>-73.370500000000007</c:v>
                </c:pt>
                <c:pt idx="19172">
                  <c:v>-73.368500000000012</c:v>
                </c:pt>
                <c:pt idx="19173">
                  <c:v>-73.366500000000002</c:v>
                </c:pt>
                <c:pt idx="19174">
                  <c:v>-73.364500000000007</c:v>
                </c:pt>
                <c:pt idx="19175">
                  <c:v>-73.362500000000011</c:v>
                </c:pt>
                <c:pt idx="19176">
                  <c:v>-73.360500000000002</c:v>
                </c:pt>
                <c:pt idx="19177">
                  <c:v>-73.358500000000006</c:v>
                </c:pt>
                <c:pt idx="19178">
                  <c:v>-73.356500000000011</c:v>
                </c:pt>
                <c:pt idx="19179">
                  <c:v>-73.354500000000002</c:v>
                </c:pt>
                <c:pt idx="19180">
                  <c:v>-73.352500000000006</c:v>
                </c:pt>
                <c:pt idx="19181">
                  <c:v>-73.350500000000011</c:v>
                </c:pt>
                <c:pt idx="19182">
                  <c:v>-73.348500000000001</c:v>
                </c:pt>
                <c:pt idx="19183">
                  <c:v>-73.346500000000006</c:v>
                </c:pt>
                <c:pt idx="19184">
                  <c:v>-73.344500000000011</c:v>
                </c:pt>
                <c:pt idx="19185">
                  <c:v>-73.342500000000001</c:v>
                </c:pt>
                <c:pt idx="19186">
                  <c:v>-73.340500000000006</c:v>
                </c:pt>
                <c:pt idx="19187">
                  <c:v>-73.33850000000001</c:v>
                </c:pt>
                <c:pt idx="19188">
                  <c:v>-73.336500000000001</c:v>
                </c:pt>
                <c:pt idx="19189">
                  <c:v>-73.334500000000006</c:v>
                </c:pt>
                <c:pt idx="19190">
                  <c:v>-73.33250000000001</c:v>
                </c:pt>
                <c:pt idx="19191">
                  <c:v>-73.330500000000001</c:v>
                </c:pt>
                <c:pt idx="19192">
                  <c:v>-73.328500000000005</c:v>
                </c:pt>
                <c:pt idx="19193">
                  <c:v>-73.32650000000001</c:v>
                </c:pt>
                <c:pt idx="19194">
                  <c:v>-73.3245</c:v>
                </c:pt>
                <c:pt idx="19195">
                  <c:v>-73.322500000000005</c:v>
                </c:pt>
                <c:pt idx="19196">
                  <c:v>-73.32050000000001</c:v>
                </c:pt>
                <c:pt idx="19197">
                  <c:v>-73.3185</c:v>
                </c:pt>
                <c:pt idx="19198">
                  <c:v>-73.316500000000005</c:v>
                </c:pt>
                <c:pt idx="19199">
                  <c:v>-73.31450000000001</c:v>
                </c:pt>
                <c:pt idx="19200">
                  <c:v>-73.3125</c:v>
                </c:pt>
                <c:pt idx="19201">
                  <c:v>-73.310500000000005</c:v>
                </c:pt>
                <c:pt idx="19202">
                  <c:v>-73.308500000000009</c:v>
                </c:pt>
                <c:pt idx="19203">
                  <c:v>-73.3065</c:v>
                </c:pt>
                <c:pt idx="19204">
                  <c:v>-73.304500000000004</c:v>
                </c:pt>
                <c:pt idx="19205">
                  <c:v>-73.302500000000009</c:v>
                </c:pt>
                <c:pt idx="19206">
                  <c:v>-73.3005</c:v>
                </c:pt>
                <c:pt idx="19207">
                  <c:v>-73.298500000000004</c:v>
                </c:pt>
                <c:pt idx="19208">
                  <c:v>-73.296500000000009</c:v>
                </c:pt>
                <c:pt idx="19209">
                  <c:v>-73.294499999999999</c:v>
                </c:pt>
                <c:pt idx="19210">
                  <c:v>-73.292500000000004</c:v>
                </c:pt>
                <c:pt idx="19211">
                  <c:v>-73.290500000000009</c:v>
                </c:pt>
                <c:pt idx="19212">
                  <c:v>-73.288499999999999</c:v>
                </c:pt>
                <c:pt idx="19213">
                  <c:v>-73.286500000000004</c:v>
                </c:pt>
                <c:pt idx="19214">
                  <c:v>-73.284500000000008</c:v>
                </c:pt>
                <c:pt idx="19215">
                  <c:v>-73.282499999999999</c:v>
                </c:pt>
                <c:pt idx="19216">
                  <c:v>-73.280500000000004</c:v>
                </c:pt>
                <c:pt idx="19217">
                  <c:v>-73.278500000000008</c:v>
                </c:pt>
                <c:pt idx="19218">
                  <c:v>-73.276499999999999</c:v>
                </c:pt>
                <c:pt idx="19219">
                  <c:v>-73.274500000000003</c:v>
                </c:pt>
                <c:pt idx="19220">
                  <c:v>-73.272500000000008</c:v>
                </c:pt>
                <c:pt idx="19221">
                  <c:v>-73.270499999999998</c:v>
                </c:pt>
                <c:pt idx="19222">
                  <c:v>-73.268500000000003</c:v>
                </c:pt>
                <c:pt idx="19223">
                  <c:v>-73.266500000000008</c:v>
                </c:pt>
                <c:pt idx="19224">
                  <c:v>-73.264499999999998</c:v>
                </c:pt>
                <c:pt idx="19225">
                  <c:v>-73.262500000000003</c:v>
                </c:pt>
                <c:pt idx="19226">
                  <c:v>-73.260500000000008</c:v>
                </c:pt>
                <c:pt idx="19227">
                  <c:v>-73.258499999999998</c:v>
                </c:pt>
                <c:pt idx="19228">
                  <c:v>-73.256500000000003</c:v>
                </c:pt>
                <c:pt idx="19229">
                  <c:v>-73.254500000000007</c:v>
                </c:pt>
                <c:pt idx="19230">
                  <c:v>-73.252499999999998</c:v>
                </c:pt>
                <c:pt idx="19231">
                  <c:v>-73.250500000000002</c:v>
                </c:pt>
                <c:pt idx="19232">
                  <c:v>-73.248500000000007</c:v>
                </c:pt>
                <c:pt idx="19233">
                  <c:v>-73.246499999999997</c:v>
                </c:pt>
                <c:pt idx="19234">
                  <c:v>-73.244500000000002</c:v>
                </c:pt>
                <c:pt idx="19235">
                  <c:v>-73.242500000000007</c:v>
                </c:pt>
                <c:pt idx="19236">
                  <c:v>-73.240499999999997</c:v>
                </c:pt>
                <c:pt idx="19237">
                  <c:v>-73.238500000000016</c:v>
                </c:pt>
                <c:pt idx="19238">
                  <c:v>-73.236500000000007</c:v>
                </c:pt>
                <c:pt idx="19239">
                  <c:v>-73.234499999999997</c:v>
                </c:pt>
                <c:pt idx="19240">
                  <c:v>-73.232500000000016</c:v>
                </c:pt>
                <c:pt idx="19241">
                  <c:v>-73.230500000000006</c:v>
                </c:pt>
                <c:pt idx="19242">
                  <c:v>-73.228499999999997</c:v>
                </c:pt>
                <c:pt idx="19243">
                  <c:v>-73.226500000000016</c:v>
                </c:pt>
                <c:pt idx="19244">
                  <c:v>-73.224500000000006</c:v>
                </c:pt>
                <c:pt idx="19245">
                  <c:v>-73.222499999999997</c:v>
                </c:pt>
                <c:pt idx="19246">
                  <c:v>-73.220500000000015</c:v>
                </c:pt>
                <c:pt idx="19247">
                  <c:v>-73.218500000000006</c:v>
                </c:pt>
                <c:pt idx="19248">
                  <c:v>-73.216499999999996</c:v>
                </c:pt>
                <c:pt idx="19249">
                  <c:v>-73.214500000000015</c:v>
                </c:pt>
                <c:pt idx="19250">
                  <c:v>-73.212500000000006</c:v>
                </c:pt>
                <c:pt idx="19251">
                  <c:v>-73.210499999999996</c:v>
                </c:pt>
                <c:pt idx="19252">
                  <c:v>-73.208500000000015</c:v>
                </c:pt>
                <c:pt idx="19253">
                  <c:v>-73.206500000000005</c:v>
                </c:pt>
                <c:pt idx="19254">
                  <c:v>-73.204499999999996</c:v>
                </c:pt>
                <c:pt idx="19255">
                  <c:v>-73.202500000000015</c:v>
                </c:pt>
                <c:pt idx="19256">
                  <c:v>-73.200500000000005</c:v>
                </c:pt>
                <c:pt idx="19257">
                  <c:v>-73.198499999999996</c:v>
                </c:pt>
                <c:pt idx="19258">
                  <c:v>-73.196500000000015</c:v>
                </c:pt>
                <c:pt idx="19259">
                  <c:v>-73.194500000000005</c:v>
                </c:pt>
                <c:pt idx="19260">
                  <c:v>-73.192499999999995</c:v>
                </c:pt>
                <c:pt idx="19261">
                  <c:v>-73.190500000000014</c:v>
                </c:pt>
                <c:pt idx="19262">
                  <c:v>-73.188500000000005</c:v>
                </c:pt>
                <c:pt idx="19263">
                  <c:v>-73.186499999999995</c:v>
                </c:pt>
                <c:pt idx="19264">
                  <c:v>-73.184500000000014</c:v>
                </c:pt>
                <c:pt idx="19265">
                  <c:v>-73.182500000000005</c:v>
                </c:pt>
                <c:pt idx="19266">
                  <c:v>-73.180500000000009</c:v>
                </c:pt>
                <c:pt idx="19267">
                  <c:v>-73.178500000000014</c:v>
                </c:pt>
                <c:pt idx="19268">
                  <c:v>-73.176500000000004</c:v>
                </c:pt>
                <c:pt idx="19269">
                  <c:v>-73.174500000000009</c:v>
                </c:pt>
                <c:pt idx="19270">
                  <c:v>-73.172500000000014</c:v>
                </c:pt>
                <c:pt idx="19271">
                  <c:v>-73.170500000000004</c:v>
                </c:pt>
                <c:pt idx="19272">
                  <c:v>-73.168500000000009</c:v>
                </c:pt>
                <c:pt idx="19273">
                  <c:v>-73.166500000000013</c:v>
                </c:pt>
                <c:pt idx="19274">
                  <c:v>-73.164500000000004</c:v>
                </c:pt>
                <c:pt idx="19275">
                  <c:v>-73.162500000000009</c:v>
                </c:pt>
                <c:pt idx="19276">
                  <c:v>-73.160500000000013</c:v>
                </c:pt>
                <c:pt idx="19277">
                  <c:v>-73.158500000000004</c:v>
                </c:pt>
                <c:pt idx="19278">
                  <c:v>-73.156500000000008</c:v>
                </c:pt>
                <c:pt idx="19279">
                  <c:v>-73.154500000000013</c:v>
                </c:pt>
                <c:pt idx="19280">
                  <c:v>-73.152500000000003</c:v>
                </c:pt>
                <c:pt idx="19281">
                  <c:v>-73.150500000000008</c:v>
                </c:pt>
                <c:pt idx="19282">
                  <c:v>-73.148500000000013</c:v>
                </c:pt>
                <c:pt idx="19283">
                  <c:v>-73.146500000000003</c:v>
                </c:pt>
                <c:pt idx="19284">
                  <c:v>-73.144500000000008</c:v>
                </c:pt>
                <c:pt idx="19285">
                  <c:v>-73.142500000000013</c:v>
                </c:pt>
                <c:pt idx="19286">
                  <c:v>-73.140500000000003</c:v>
                </c:pt>
                <c:pt idx="19287">
                  <c:v>-73.138500000000008</c:v>
                </c:pt>
                <c:pt idx="19288">
                  <c:v>-73.136500000000012</c:v>
                </c:pt>
                <c:pt idx="19289">
                  <c:v>-73.134500000000003</c:v>
                </c:pt>
                <c:pt idx="19290">
                  <c:v>-73.132500000000007</c:v>
                </c:pt>
                <c:pt idx="19291">
                  <c:v>-73.130500000000012</c:v>
                </c:pt>
                <c:pt idx="19292">
                  <c:v>-73.128500000000003</c:v>
                </c:pt>
                <c:pt idx="19293">
                  <c:v>-73.126500000000007</c:v>
                </c:pt>
                <c:pt idx="19294">
                  <c:v>-73.124500000000012</c:v>
                </c:pt>
                <c:pt idx="19295">
                  <c:v>-73.122500000000002</c:v>
                </c:pt>
                <c:pt idx="19296">
                  <c:v>-73.120500000000007</c:v>
                </c:pt>
                <c:pt idx="19297">
                  <c:v>-73.118500000000012</c:v>
                </c:pt>
                <c:pt idx="19298">
                  <c:v>-73.116500000000002</c:v>
                </c:pt>
                <c:pt idx="19299">
                  <c:v>-73.114500000000007</c:v>
                </c:pt>
                <c:pt idx="19300">
                  <c:v>-73.112500000000011</c:v>
                </c:pt>
                <c:pt idx="19301">
                  <c:v>-73.110500000000002</c:v>
                </c:pt>
                <c:pt idx="19302">
                  <c:v>-73.108500000000006</c:v>
                </c:pt>
                <c:pt idx="19303">
                  <c:v>-73.106500000000011</c:v>
                </c:pt>
                <c:pt idx="19304">
                  <c:v>-73.104500000000002</c:v>
                </c:pt>
                <c:pt idx="19305">
                  <c:v>-73.102500000000006</c:v>
                </c:pt>
                <c:pt idx="19306">
                  <c:v>-73.100500000000011</c:v>
                </c:pt>
                <c:pt idx="19307">
                  <c:v>-73.098500000000001</c:v>
                </c:pt>
                <c:pt idx="19308">
                  <c:v>-73.096500000000006</c:v>
                </c:pt>
                <c:pt idx="19309">
                  <c:v>-73.094500000000011</c:v>
                </c:pt>
                <c:pt idx="19310">
                  <c:v>-73.092500000000001</c:v>
                </c:pt>
                <c:pt idx="19311">
                  <c:v>-73.090500000000006</c:v>
                </c:pt>
                <c:pt idx="19312">
                  <c:v>-73.08850000000001</c:v>
                </c:pt>
                <c:pt idx="19313">
                  <c:v>-73.086500000000001</c:v>
                </c:pt>
                <c:pt idx="19314">
                  <c:v>-73.084500000000006</c:v>
                </c:pt>
                <c:pt idx="19315">
                  <c:v>-73.08250000000001</c:v>
                </c:pt>
                <c:pt idx="19316">
                  <c:v>-73.080500000000001</c:v>
                </c:pt>
                <c:pt idx="19317">
                  <c:v>-73.078500000000005</c:v>
                </c:pt>
                <c:pt idx="19318">
                  <c:v>-73.07650000000001</c:v>
                </c:pt>
                <c:pt idx="19319">
                  <c:v>-73.0745</c:v>
                </c:pt>
                <c:pt idx="19320">
                  <c:v>-73.072500000000005</c:v>
                </c:pt>
                <c:pt idx="19321">
                  <c:v>-73.07050000000001</c:v>
                </c:pt>
                <c:pt idx="19322">
                  <c:v>-73.0685</c:v>
                </c:pt>
                <c:pt idx="19323">
                  <c:v>-73.066500000000005</c:v>
                </c:pt>
                <c:pt idx="19324">
                  <c:v>-73.06450000000001</c:v>
                </c:pt>
                <c:pt idx="19325">
                  <c:v>-73.0625</c:v>
                </c:pt>
                <c:pt idx="19326">
                  <c:v>-73.060500000000005</c:v>
                </c:pt>
                <c:pt idx="19327">
                  <c:v>-73.058500000000009</c:v>
                </c:pt>
                <c:pt idx="19328">
                  <c:v>-73.0565</c:v>
                </c:pt>
                <c:pt idx="19329">
                  <c:v>-73.054500000000004</c:v>
                </c:pt>
                <c:pt idx="19330">
                  <c:v>-73.052500000000009</c:v>
                </c:pt>
                <c:pt idx="19331">
                  <c:v>-73.0505</c:v>
                </c:pt>
                <c:pt idx="19332">
                  <c:v>-73.048500000000004</c:v>
                </c:pt>
                <c:pt idx="19333">
                  <c:v>-73.046500000000009</c:v>
                </c:pt>
                <c:pt idx="19334">
                  <c:v>-73.044499999999999</c:v>
                </c:pt>
                <c:pt idx="19335">
                  <c:v>-73.042500000000004</c:v>
                </c:pt>
                <c:pt idx="19336">
                  <c:v>-73.040500000000009</c:v>
                </c:pt>
                <c:pt idx="19337">
                  <c:v>-73.038499999999999</c:v>
                </c:pt>
                <c:pt idx="19338">
                  <c:v>-73.036500000000004</c:v>
                </c:pt>
                <c:pt idx="19339">
                  <c:v>-73.034500000000008</c:v>
                </c:pt>
                <c:pt idx="19340">
                  <c:v>-73.032499999999999</c:v>
                </c:pt>
                <c:pt idx="19341">
                  <c:v>-73.030500000000004</c:v>
                </c:pt>
                <c:pt idx="19342">
                  <c:v>-73.028500000000008</c:v>
                </c:pt>
                <c:pt idx="19343">
                  <c:v>-73.026499999999999</c:v>
                </c:pt>
                <c:pt idx="19344">
                  <c:v>-73.024500000000003</c:v>
                </c:pt>
                <c:pt idx="19345">
                  <c:v>-73.022500000000008</c:v>
                </c:pt>
                <c:pt idx="19346">
                  <c:v>-73.020499999999998</c:v>
                </c:pt>
                <c:pt idx="19347">
                  <c:v>-73.018500000000003</c:v>
                </c:pt>
                <c:pt idx="19348">
                  <c:v>-73.016500000000008</c:v>
                </c:pt>
                <c:pt idx="19349">
                  <c:v>-73.014499999999998</c:v>
                </c:pt>
                <c:pt idx="19350">
                  <c:v>-73.012500000000003</c:v>
                </c:pt>
                <c:pt idx="19351">
                  <c:v>-73.010500000000008</c:v>
                </c:pt>
                <c:pt idx="19352">
                  <c:v>-73.008499999999998</c:v>
                </c:pt>
                <c:pt idx="19353">
                  <c:v>-73.006500000000003</c:v>
                </c:pt>
                <c:pt idx="19354">
                  <c:v>-73.004500000000007</c:v>
                </c:pt>
                <c:pt idx="19355">
                  <c:v>-73.002499999999998</c:v>
                </c:pt>
                <c:pt idx="19356">
                  <c:v>-73.000500000000002</c:v>
                </c:pt>
                <c:pt idx="19357">
                  <c:v>-72.998500000000007</c:v>
                </c:pt>
                <c:pt idx="19358">
                  <c:v>-72.996499999999997</c:v>
                </c:pt>
                <c:pt idx="19359">
                  <c:v>-72.994500000000002</c:v>
                </c:pt>
                <c:pt idx="19360">
                  <c:v>-72.992500000000007</c:v>
                </c:pt>
                <c:pt idx="19361">
                  <c:v>-72.990499999999997</c:v>
                </c:pt>
                <c:pt idx="19362">
                  <c:v>-72.988500000000016</c:v>
                </c:pt>
                <c:pt idx="19363">
                  <c:v>-72.986500000000007</c:v>
                </c:pt>
                <c:pt idx="19364">
                  <c:v>-72.984499999999997</c:v>
                </c:pt>
                <c:pt idx="19365">
                  <c:v>-72.982500000000016</c:v>
                </c:pt>
                <c:pt idx="19366">
                  <c:v>-72.980500000000006</c:v>
                </c:pt>
                <c:pt idx="19367">
                  <c:v>-72.978499999999997</c:v>
                </c:pt>
                <c:pt idx="19368">
                  <c:v>-72.976500000000016</c:v>
                </c:pt>
                <c:pt idx="19369">
                  <c:v>-72.974500000000006</c:v>
                </c:pt>
                <c:pt idx="19370">
                  <c:v>-72.972499999999997</c:v>
                </c:pt>
                <c:pt idx="19371">
                  <c:v>-72.970500000000015</c:v>
                </c:pt>
                <c:pt idx="19372">
                  <c:v>-72.968500000000006</c:v>
                </c:pt>
                <c:pt idx="19373">
                  <c:v>-72.966499999999996</c:v>
                </c:pt>
                <c:pt idx="19374">
                  <c:v>-72.964500000000015</c:v>
                </c:pt>
                <c:pt idx="19375">
                  <c:v>-72.962500000000006</c:v>
                </c:pt>
                <c:pt idx="19376">
                  <c:v>-72.960499999999996</c:v>
                </c:pt>
                <c:pt idx="19377">
                  <c:v>-72.958500000000015</c:v>
                </c:pt>
                <c:pt idx="19378">
                  <c:v>-72.956500000000005</c:v>
                </c:pt>
                <c:pt idx="19379">
                  <c:v>-72.954499999999996</c:v>
                </c:pt>
                <c:pt idx="19380">
                  <c:v>-72.952500000000015</c:v>
                </c:pt>
                <c:pt idx="19381">
                  <c:v>-72.950500000000005</c:v>
                </c:pt>
                <c:pt idx="19382">
                  <c:v>-72.948499999999996</c:v>
                </c:pt>
                <c:pt idx="19383">
                  <c:v>-72.946500000000015</c:v>
                </c:pt>
                <c:pt idx="19384">
                  <c:v>-72.944500000000005</c:v>
                </c:pt>
                <c:pt idx="19385">
                  <c:v>-72.942499999999995</c:v>
                </c:pt>
                <c:pt idx="19386">
                  <c:v>-72.940500000000014</c:v>
                </c:pt>
                <c:pt idx="19387">
                  <c:v>-72.938500000000005</c:v>
                </c:pt>
                <c:pt idx="19388">
                  <c:v>-72.936499999999995</c:v>
                </c:pt>
                <c:pt idx="19389">
                  <c:v>-72.934500000000014</c:v>
                </c:pt>
                <c:pt idx="19390">
                  <c:v>-72.932500000000005</c:v>
                </c:pt>
                <c:pt idx="19391">
                  <c:v>-72.930500000000009</c:v>
                </c:pt>
                <c:pt idx="19392">
                  <c:v>-72.928500000000014</c:v>
                </c:pt>
                <c:pt idx="19393">
                  <c:v>-72.926500000000004</c:v>
                </c:pt>
                <c:pt idx="19394">
                  <c:v>-72.924500000000009</c:v>
                </c:pt>
                <c:pt idx="19395">
                  <c:v>-72.922500000000014</c:v>
                </c:pt>
                <c:pt idx="19396">
                  <c:v>-72.920500000000004</c:v>
                </c:pt>
                <c:pt idx="19397">
                  <c:v>-72.918500000000009</c:v>
                </c:pt>
                <c:pt idx="19398">
                  <c:v>-72.916500000000013</c:v>
                </c:pt>
                <c:pt idx="19399">
                  <c:v>-72.914500000000004</c:v>
                </c:pt>
                <c:pt idx="19400">
                  <c:v>-72.912500000000009</c:v>
                </c:pt>
                <c:pt idx="19401">
                  <c:v>-72.910500000000013</c:v>
                </c:pt>
                <c:pt idx="19402">
                  <c:v>-72.908500000000004</c:v>
                </c:pt>
                <c:pt idx="19403">
                  <c:v>-72.906500000000008</c:v>
                </c:pt>
                <c:pt idx="19404">
                  <c:v>-72.904500000000013</c:v>
                </c:pt>
                <c:pt idx="19405">
                  <c:v>-72.902500000000003</c:v>
                </c:pt>
                <c:pt idx="19406">
                  <c:v>-72.900500000000008</c:v>
                </c:pt>
                <c:pt idx="19407">
                  <c:v>-72.898500000000013</c:v>
                </c:pt>
                <c:pt idx="19408">
                  <c:v>-72.896500000000003</c:v>
                </c:pt>
                <c:pt idx="19409">
                  <c:v>-72.894500000000008</c:v>
                </c:pt>
                <c:pt idx="19410">
                  <c:v>-72.892500000000013</c:v>
                </c:pt>
                <c:pt idx="19411">
                  <c:v>-72.890500000000003</c:v>
                </c:pt>
                <c:pt idx="19412">
                  <c:v>-72.888500000000008</c:v>
                </c:pt>
                <c:pt idx="19413">
                  <c:v>-72.886500000000012</c:v>
                </c:pt>
                <c:pt idx="19414">
                  <c:v>-72.884500000000003</c:v>
                </c:pt>
                <c:pt idx="19415">
                  <c:v>-72.882500000000007</c:v>
                </c:pt>
                <c:pt idx="19416">
                  <c:v>-72.880500000000012</c:v>
                </c:pt>
                <c:pt idx="19417">
                  <c:v>-72.878500000000003</c:v>
                </c:pt>
                <c:pt idx="19418">
                  <c:v>-72.876500000000007</c:v>
                </c:pt>
                <c:pt idx="19419">
                  <c:v>-72.874500000000012</c:v>
                </c:pt>
                <c:pt idx="19420">
                  <c:v>-72.872500000000002</c:v>
                </c:pt>
                <c:pt idx="19421">
                  <c:v>-72.870500000000007</c:v>
                </c:pt>
                <c:pt idx="19422">
                  <c:v>-72.868500000000012</c:v>
                </c:pt>
                <c:pt idx="19423">
                  <c:v>-72.866500000000002</c:v>
                </c:pt>
                <c:pt idx="19424">
                  <c:v>-72.864500000000007</c:v>
                </c:pt>
                <c:pt idx="19425">
                  <c:v>-72.862500000000011</c:v>
                </c:pt>
                <c:pt idx="19426">
                  <c:v>-72.860500000000002</c:v>
                </c:pt>
                <c:pt idx="19427">
                  <c:v>-72.858500000000006</c:v>
                </c:pt>
                <c:pt idx="19428">
                  <c:v>-72.856500000000011</c:v>
                </c:pt>
                <c:pt idx="19429">
                  <c:v>-72.854500000000002</c:v>
                </c:pt>
                <c:pt idx="19430">
                  <c:v>-72.852500000000006</c:v>
                </c:pt>
                <c:pt idx="19431">
                  <c:v>-72.850500000000011</c:v>
                </c:pt>
                <c:pt idx="19432">
                  <c:v>-72.848500000000001</c:v>
                </c:pt>
                <c:pt idx="19433">
                  <c:v>-72.846500000000006</c:v>
                </c:pt>
                <c:pt idx="19434">
                  <c:v>-72.844500000000011</c:v>
                </c:pt>
                <c:pt idx="19435">
                  <c:v>-72.842500000000001</c:v>
                </c:pt>
                <c:pt idx="19436">
                  <c:v>-72.840500000000006</c:v>
                </c:pt>
                <c:pt idx="19437">
                  <c:v>-72.83850000000001</c:v>
                </c:pt>
                <c:pt idx="19438">
                  <c:v>-72.836500000000001</c:v>
                </c:pt>
                <c:pt idx="19439">
                  <c:v>-72.834500000000006</c:v>
                </c:pt>
                <c:pt idx="19440">
                  <c:v>-72.83250000000001</c:v>
                </c:pt>
                <c:pt idx="19441">
                  <c:v>-72.830500000000001</c:v>
                </c:pt>
                <c:pt idx="19442">
                  <c:v>-72.828500000000005</c:v>
                </c:pt>
                <c:pt idx="19443">
                  <c:v>-72.82650000000001</c:v>
                </c:pt>
                <c:pt idx="19444">
                  <c:v>-72.8245</c:v>
                </c:pt>
                <c:pt idx="19445">
                  <c:v>-72.822500000000005</c:v>
                </c:pt>
                <c:pt idx="19446">
                  <c:v>-72.82050000000001</c:v>
                </c:pt>
                <c:pt idx="19447">
                  <c:v>-72.8185</c:v>
                </c:pt>
                <c:pt idx="19448">
                  <c:v>-72.816500000000005</c:v>
                </c:pt>
                <c:pt idx="19449">
                  <c:v>-72.81450000000001</c:v>
                </c:pt>
                <c:pt idx="19450">
                  <c:v>-72.8125</c:v>
                </c:pt>
                <c:pt idx="19451">
                  <c:v>-72.810500000000005</c:v>
                </c:pt>
                <c:pt idx="19452">
                  <c:v>-72.808500000000009</c:v>
                </c:pt>
                <c:pt idx="19453">
                  <c:v>-72.8065</c:v>
                </c:pt>
                <c:pt idx="19454">
                  <c:v>-72.804500000000004</c:v>
                </c:pt>
                <c:pt idx="19455">
                  <c:v>-72.802500000000009</c:v>
                </c:pt>
                <c:pt idx="19456">
                  <c:v>-72.8005</c:v>
                </c:pt>
                <c:pt idx="19457">
                  <c:v>-72.798500000000004</c:v>
                </c:pt>
                <c:pt idx="19458">
                  <c:v>-72.796500000000009</c:v>
                </c:pt>
                <c:pt idx="19459">
                  <c:v>-72.794499999999999</c:v>
                </c:pt>
                <c:pt idx="19460">
                  <c:v>-72.792500000000004</c:v>
                </c:pt>
                <c:pt idx="19461">
                  <c:v>-72.790500000000009</c:v>
                </c:pt>
                <c:pt idx="19462">
                  <c:v>-72.788499999999999</c:v>
                </c:pt>
                <c:pt idx="19463">
                  <c:v>-72.786500000000004</c:v>
                </c:pt>
                <c:pt idx="19464">
                  <c:v>-72.784500000000008</c:v>
                </c:pt>
                <c:pt idx="19465">
                  <c:v>-72.782499999999999</c:v>
                </c:pt>
                <c:pt idx="19466">
                  <c:v>-72.780500000000004</c:v>
                </c:pt>
                <c:pt idx="19467">
                  <c:v>-72.778500000000008</c:v>
                </c:pt>
                <c:pt idx="19468">
                  <c:v>-72.776499999999999</c:v>
                </c:pt>
                <c:pt idx="19469">
                  <c:v>-72.774500000000003</c:v>
                </c:pt>
                <c:pt idx="19470">
                  <c:v>-72.772500000000008</c:v>
                </c:pt>
                <c:pt idx="19471">
                  <c:v>-72.770499999999998</c:v>
                </c:pt>
                <c:pt idx="19472">
                  <c:v>-72.768500000000003</c:v>
                </c:pt>
                <c:pt idx="19473">
                  <c:v>-72.766500000000008</c:v>
                </c:pt>
                <c:pt idx="19474">
                  <c:v>-72.764499999999998</c:v>
                </c:pt>
                <c:pt idx="19475">
                  <c:v>-72.762500000000003</c:v>
                </c:pt>
                <c:pt idx="19476">
                  <c:v>-72.760500000000008</c:v>
                </c:pt>
                <c:pt idx="19477">
                  <c:v>-72.758499999999998</c:v>
                </c:pt>
                <c:pt idx="19478">
                  <c:v>-72.756500000000003</c:v>
                </c:pt>
                <c:pt idx="19479">
                  <c:v>-72.754500000000007</c:v>
                </c:pt>
                <c:pt idx="19480">
                  <c:v>-72.752499999999998</c:v>
                </c:pt>
                <c:pt idx="19481">
                  <c:v>-72.750500000000002</c:v>
                </c:pt>
                <c:pt idx="19482">
                  <c:v>-72.748500000000007</c:v>
                </c:pt>
                <c:pt idx="19483">
                  <c:v>-72.746499999999997</c:v>
                </c:pt>
                <c:pt idx="19484">
                  <c:v>-72.744500000000002</c:v>
                </c:pt>
                <c:pt idx="19485">
                  <c:v>-72.742500000000007</c:v>
                </c:pt>
                <c:pt idx="19486">
                  <c:v>-72.740499999999997</c:v>
                </c:pt>
                <c:pt idx="19487">
                  <c:v>-72.738500000000016</c:v>
                </c:pt>
                <c:pt idx="19488">
                  <c:v>-72.736500000000007</c:v>
                </c:pt>
                <c:pt idx="19489">
                  <c:v>-72.734499999999997</c:v>
                </c:pt>
                <c:pt idx="19490">
                  <c:v>-72.732500000000016</c:v>
                </c:pt>
                <c:pt idx="19491">
                  <c:v>-72.730500000000006</c:v>
                </c:pt>
                <c:pt idx="19492">
                  <c:v>-72.728499999999997</c:v>
                </c:pt>
                <c:pt idx="19493">
                  <c:v>-72.726500000000016</c:v>
                </c:pt>
                <c:pt idx="19494">
                  <c:v>-72.724500000000006</c:v>
                </c:pt>
                <c:pt idx="19495">
                  <c:v>-72.722499999999997</c:v>
                </c:pt>
                <c:pt idx="19496">
                  <c:v>-72.720500000000015</c:v>
                </c:pt>
                <c:pt idx="19497">
                  <c:v>-72.718500000000006</c:v>
                </c:pt>
                <c:pt idx="19498">
                  <c:v>-72.716499999999996</c:v>
                </c:pt>
                <c:pt idx="19499">
                  <c:v>-72.714500000000015</c:v>
                </c:pt>
                <c:pt idx="19500">
                  <c:v>-72.712500000000006</c:v>
                </c:pt>
                <c:pt idx="19501">
                  <c:v>-72.710499999999996</c:v>
                </c:pt>
                <c:pt idx="19502">
                  <c:v>-72.708500000000015</c:v>
                </c:pt>
                <c:pt idx="19503">
                  <c:v>-72.706500000000005</c:v>
                </c:pt>
                <c:pt idx="19504">
                  <c:v>-72.704499999999996</c:v>
                </c:pt>
                <c:pt idx="19505">
                  <c:v>-72.702500000000015</c:v>
                </c:pt>
                <c:pt idx="19506">
                  <c:v>-72.700500000000005</c:v>
                </c:pt>
                <c:pt idx="19507">
                  <c:v>-72.698499999999996</c:v>
                </c:pt>
                <c:pt idx="19508">
                  <c:v>-72.696500000000015</c:v>
                </c:pt>
                <c:pt idx="19509">
                  <c:v>-72.694500000000005</c:v>
                </c:pt>
                <c:pt idx="19510">
                  <c:v>-72.692499999999995</c:v>
                </c:pt>
                <c:pt idx="19511">
                  <c:v>-72.690500000000014</c:v>
                </c:pt>
                <c:pt idx="19512">
                  <c:v>-72.688500000000005</c:v>
                </c:pt>
                <c:pt idx="19513">
                  <c:v>-72.686499999999995</c:v>
                </c:pt>
                <c:pt idx="19514">
                  <c:v>-72.684500000000014</c:v>
                </c:pt>
                <c:pt idx="19515">
                  <c:v>-72.682500000000005</c:v>
                </c:pt>
                <c:pt idx="19516">
                  <c:v>-72.680500000000009</c:v>
                </c:pt>
                <c:pt idx="19517">
                  <c:v>-72.678500000000014</c:v>
                </c:pt>
                <c:pt idx="19518">
                  <c:v>-72.676500000000004</c:v>
                </c:pt>
                <c:pt idx="19519">
                  <c:v>-72.674500000000009</c:v>
                </c:pt>
                <c:pt idx="19520">
                  <c:v>-72.672500000000014</c:v>
                </c:pt>
                <c:pt idx="19521">
                  <c:v>-72.670500000000004</c:v>
                </c:pt>
                <c:pt idx="19522">
                  <c:v>-72.668500000000009</c:v>
                </c:pt>
                <c:pt idx="19523">
                  <c:v>-72.666500000000013</c:v>
                </c:pt>
                <c:pt idx="19524">
                  <c:v>-72.664500000000004</c:v>
                </c:pt>
                <c:pt idx="19525">
                  <c:v>-72.662500000000009</c:v>
                </c:pt>
                <c:pt idx="19526">
                  <c:v>-72.660500000000013</c:v>
                </c:pt>
                <c:pt idx="19527">
                  <c:v>-72.658500000000004</c:v>
                </c:pt>
                <c:pt idx="19528">
                  <c:v>-72.656500000000008</c:v>
                </c:pt>
                <c:pt idx="19529">
                  <c:v>-72.654500000000013</c:v>
                </c:pt>
                <c:pt idx="19530">
                  <c:v>-72.652500000000003</c:v>
                </c:pt>
                <c:pt idx="19531">
                  <c:v>-72.650500000000008</c:v>
                </c:pt>
                <c:pt idx="19532">
                  <c:v>-72.648500000000013</c:v>
                </c:pt>
                <c:pt idx="19533">
                  <c:v>-72.646500000000003</c:v>
                </c:pt>
                <c:pt idx="19534">
                  <c:v>-72.644500000000008</c:v>
                </c:pt>
                <c:pt idx="19535">
                  <c:v>-72.642500000000013</c:v>
                </c:pt>
                <c:pt idx="19536">
                  <c:v>-72.640500000000003</c:v>
                </c:pt>
                <c:pt idx="19537">
                  <c:v>-72.638500000000008</c:v>
                </c:pt>
                <c:pt idx="19538">
                  <c:v>-72.636500000000012</c:v>
                </c:pt>
                <c:pt idx="19539">
                  <c:v>-72.634500000000003</c:v>
                </c:pt>
                <c:pt idx="19540">
                  <c:v>-72.632500000000007</c:v>
                </c:pt>
                <c:pt idx="19541">
                  <c:v>-72.630500000000012</c:v>
                </c:pt>
                <c:pt idx="19542">
                  <c:v>-72.628500000000003</c:v>
                </c:pt>
                <c:pt idx="19543">
                  <c:v>-72.626500000000007</c:v>
                </c:pt>
                <c:pt idx="19544">
                  <c:v>-72.624500000000012</c:v>
                </c:pt>
                <c:pt idx="19545">
                  <c:v>-72.622500000000002</c:v>
                </c:pt>
                <c:pt idx="19546">
                  <c:v>-72.620500000000007</c:v>
                </c:pt>
                <c:pt idx="19547">
                  <c:v>-72.618500000000012</c:v>
                </c:pt>
                <c:pt idx="19548">
                  <c:v>-72.616500000000002</c:v>
                </c:pt>
                <c:pt idx="19549">
                  <c:v>-72.614500000000007</c:v>
                </c:pt>
                <c:pt idx="19550">
                  <c:v>-72.612500000000011</c:v>
                </c:pt>
                <c:pt idx="19551">
                  <c:v>-72.610500000000002</c:v>
                </c:pt>
                <c:pt idx="19552">
                  <c:v>-72.608500000000006</c:v>
                </c:pt>
                <c:pt idx="19553">
                  <c:v>-72.606500000000011</c:v>
                </c:pt>
                <c:pt idx="19554">
                  <c:v>-72.604500000000002</c:v>
                </c:pt>
                <c:pt idx="19555">
                  <c:v>-72.602500000000006</c:v>
                </c:pt>
                <c:pt idx="19556">
                  <c:v>-72.600500000000011</c:v>
                </c:pt>
                <c:pt idx="19557">
                  <c:v>-72.598500000000001</c:v>
                </c:pt>
                <c:pt idx="19558">
                  <c:v>-72.596500000000006</c:v>
                </c:pt>
                <c:pt idx="19559">
                  <c:v>-72.594500000000011</c:v>
                </c:pt>
                <c:pt idx="19560">
                  <c:v>-72.592500000000001</c:v>
                </c:pt>
                <c:pt idx="19561">
                  <c:v>-72.590500000000006</c:v>
                </c:pt>
                <c:pt idx="19562">
                  <c:v>-72.58850000000001</c:v>
                </c:pt>
                <c:pt idx="19563">
                  <c:v>-72.586500000000001</c:v>
                </c:pt>
                <c:pt idx="19564">
                  <c:v>-72.584500000000006</c:v>
                </c:pt>
                <c:pt idx="19565">
                  <c:v>-72.58250000000001</c:v>
                </c:pt>
                <c:pt idx="19566">
                  <c:v>-72.580500000000001</c:v>
                </c:pt>
                <c:pt idx="19567">
                  <c:v>-72.578500000000005</c:v>
                </c:pt>
                <c:pt idx="19568">
                  <c:v>-72.57650000000001</c:v>
                </c:pt>
                <c:pt idx="19569">
                  <c:v>-72.5745</c:v>
                </c:pt>
                <c:pt idx="19570">
                  <c:v>-72.572500000000005</c:v>
                </c:pt>
                <c:pt idx="19571">
                  <c:v>-72.57050000000001</c:v>
                </c:pt>
                <c:pt idx="19572">
                  <c:v>-72.5685</c:v>
                </c:pt>
                <c:pt idx="19573">
                  <c:v>-72.566500000000005</c:v>
                </c:pt>
                <c:pt idx="19574">
                  <c:v>-72.56450000000001</c:v>
                </c:pt>
                <c:pt idx="19575">
                  <c:v>-72.5625</c:v>
                </c:pt>
                <c:pt idx="19576">
                  <c:v>-72.560500000000005</c:v>
                </c:pt>
                <c:pt idx="19577">
                  <c:v>-72.558500000000009</c:v>
                </c:pt>
                <c:pt idx="19578">
                  <c:v>-72.5565</c:v>
                </c:pt>
                <c:pt idx="19579">
                  <c:v>-72.554500000000004</c:v>
                </c:pt>
                <c:pt idx="19580">
                  <c:v>-72.552500000000009</c:v>
                </c:pt>
                <c:pt idx="19581">
                  <c:v>-72.5505</c:v>
                </c:pt>
                <c:pt idx="19582">
                  <c:v>-72.548500000000004</c:v>
                </c:pt>
                <c:pt idx="19583">
                  <c:v>-72.546500000000009</c:v>
                </c:pt>
                <c:pt idx="19584">
                  <c:v>-72.544499999999999</c:v>
                </c:pt>
                <c:pt idx="19585">
                  <c:v>-72.542500000000004</c:v>
                </c:pt>
                <c:pt idx="19586">
                  <c:v>-72.540500000000009</c:v>
                </c:pt>
                <c:pt idx="19587">
                  <c:v>-72.538499999999999</c:v>
                </c:pt>
                <c:pt idx="19588">
                  <c:v>-72.536500000000004</c:v>
                </c:pt>
                <c:pt idx="19589">
                  <c:v>-72.534500000000008</c:v>
                </c:pt>
                <c:pt idx="19590">
                  <c:v>-72.532499999999999</c:v>
                </c:pt>
                <c:pt idx="19591">
                  <c:v>-72.530500000000004</c:v>
                </c:pt>
                <c:pt idx="19592">
                  <c:v>-72.528500000000008</c:v>
                </c:pt>
                <c:pt idx="19593">
                  <c:v>-72.526499999999999</c:v>
                </c:pt>
                <c:pt idx="19594">
                  <c:v>-72.524500000000003</c:v>
                </c:pt>
                <c:pt idx="19595">
                  <c:v>-72.522500000000008</c:v>
                </c:pt>
                <c:pt idx="19596">
                  <c:v>-72.520499999999998</c:v>
                </c:pt>
                <c:pt idx="19597">
                  <c:v>-72.518500000000003</c:v>
                </c:pt>
                <c:pt idx="19598">
                  <c:v>-72.516500000000008</c:v>
                </c:pt>
                <c:pt idx="19599">
                  <c:v>-72.514499999999998</c:v>
                </c:pt>
                <c:pt idx="19600">
                  <c:v>-72.512500000000003</c:v>
                </c:pt>
                <c:pt idx="19601">
                  <c:v>-72.510500000000008</c:v>
                </c:pt>
                <c:pt idx="19602">
                  <c:v>-72.508499999999998</c:v>
                </c:pt>
                <c:pt idx="19603">
                  <c:v>-72.506500000000003</c:v>
                </c:pt>
                <c:pt idx="19604">
                  <c:v>-72.504500000000007</c:v>
                </c:pt>
                <c:pt idx="19605">
                  <c:v>-72.502499999999998</c:v>
                </c:pt>
                <c:pt idx="19606">
                  <c:v>-72.500500000000002</c:v>
                </c:pt>
                <c:pt idx="19607">
                  <c:v>-72.498500000000007</c:v>
                </c:pt>
                <c:pt idx="19608">
                  <c:v>-72.496499999999997</c:v>
                </c:pt>
                <c:pt idx="19609">
                  <c:v>-72.494500000000002</c:v>
                </c:pt>
                <c:pt idx="19610">
                  <c:v>-72.492500000000007</c:v>
                </c:pt>
                <c:pt idx="19611">
                  <c:v>-72.490499999999997</c:v>
                </c:pt>
                <c:pt idx="19612">
                  <c:v>-72.488500000000016</c:v>
                </c:pt>
                <c:pt idx="19613">
                  <c:v>-72.486500000000007</c:v>
                </c:pt>
                <c:pt idx="19614">
                  <c:v>-72.484499999999997</c:v>
                </c:pt>
                <c:pt idx="19615">
                  <c:v>-72.482500000000016</c:v>
                </c:pt>
                <c:pt idx="19616">
                  <c:v>-72.480500000000006</c:v>
                </c:pt>
                <c:pt idx="19617">
                  <c:v>-72.478499999999997</c:v>
                </c:pt>
                <c:pt idx="19618">
                  <c:v>-72.476500000000016</c:v>
                </c:pt>
                <c:pt idx="19619">
                  <c:v>-72.474500000000006</c:v>
                </c:pt>
                <c:pt idx="19620">
                  <c:v>-72.472499999999997</c:v>
                </c:pt>
                <c:pt idx="19621">
                  <c:v>-72.470500000000015</c:v>
                </c:pt>
                <c:pt idx="19622">
                  <c:v>-72.468500000000006</c:v>
                </c:pt>
                <c:pt idx="19623">
                  <c:v>-72.466499999999996</c:v>
                </c:pt>
                <c:pt idx="19624">
                  <c:v>-72.464500000000015</c:v>
                </c:pt>
                <c:pt idx="19625">
                  <c:v>-72.462500000000006</c:v>
                </c:pt>
                <c:pt idx="19626">
                  <c:v>-72.460499999999996</c:v>
                </c:pt>
                <c:pt idx="19627">
                  <c:v>-72.458500000000015</c:v>
                </c:pt>
                <c:pt idx="19628">
                  <c:v>-72.456500000000005</c:v>
                </c:pt>
                <c:pt idx="19629">
                  <c:v>-72.454499999999996</c:v>
                </c:pt>
                <c:pt idx="19630">
                  <c:v>-72.452500000000015</c:v>
                </c:pt>
                <c:pt idx="19631">
                  <c:v>-72.450500000000005</c:v>
                </c:pt>
                <c:pt idx="19632">
                  <c:v>-72.448499999999996</c:v>
                </c:pt>
                <c:pt idx="19633">
                  <c:v>-72.446500000000015</c:v>
                </c:pt>
                <c:pt idx="19634">
                  <c:v>-72.444500000000005</c:v>
                </c:pt>
                <c:pt idx="19635">
                  <c:v>-72.442499999999995</c:v>
                </c:pt>
                <c:pt idx="19636">
                  <c:v>-72.440500000000014</c:v>
                </c:pt>
                <c:pt idx="19637">
                  <c:v>-72.438500000000005</c:v>
                </c:pt>
                <c:pt idx="19638">
                  <c:v>-72.436499999999995</c:v>
                </c:pt>
                <c:pt idx="19639">
                  <c:v>-72.434500000000014</c:v>
                </c:pt>
                <c:pt idx="19640">
                  <c:v>-72.432500000000005</c:v>
                </c:pt>
                <c:pt idx="19641">
                  <c:v>-72.430500000000009</c:v>
                </c:pt>
                <c:pt idx="19642">
                  <c:v>-72.428500000000014</c:v>
                </c:pt>
                <c:pt idx="19643">
                  <c:v>-72.426500000000004</c:v>
                </c:pt>
                <c:pt idx="19644">
                  <c:v>-72.424500000000009</c:v>
                </c:pt>
                <c:pt idx="19645">
                  <c:v>-72.422500000000014</c:v>
                </c:pt>
                <c:pt idx="19646">
                  <c:v>-72.420500000000004</c:v>
                </c:pt>
                <c:pt idx="19647">
                  <c:v>-72.418500000000009</c:v>
                </c:pt>
                <c:pt idx="19648">
                  <c:v>-72.416500000000013</c:v>
                </c:pt>
                <c:pt idx="19649">
                  <c:v>-72.414500000000004</c:v>
                </c:pt>
                <c:pt idx="19650">
                  <c:v>-72.412500000000009</c:v>
                </c:pt>
                <c:pt idx="19651">
                  <c:v>-72.410500000000013</c:v>
                </c:pt>
                <c:pt idx="19652">
                  <c:v>-72.408500000000004</c:v>
                </c:pt>
                <c:pt idx="19653">
                  <c:v>-72.406500000000008</c:v>
                </c:pt>
                <c:pt idx="19654">
                  <c:v>-72.404500000000013</c:v>
                </c:pt>
                <c:pt idx="19655">
                  <c:v>-72.402500000000003</c:v>
                </c:pt>
                <c:pt idx="19656">
                  <c:v>-72.400500000000008</c:v>
                </c:pt>
                <c:pt idx="19657">
                  <c:v>-72.398500000000013</c:v>
                </c:pt>
                <c:pt idx="19658">
                  <c:v>-72.396500000000003</c:v>
                </c:pt>
                <c:pt idx="19659">
                  <c:v>-72.394500000000008</c:v>
                </c:pt>
                <c:pt idx="19660">
                  <c:v>-72.392500000000013</c:v>
                </c:pt>
                <c:pt idx="19661">
                  <c:v>-72.390500000000003</c:v>
                </c:pt>
                <c:pt idx="19662">
                  <c:v>-72.388500000000008</c:v>
                </c:pt>
                <c:pt idx="19663">
                  <c:v>-72.386500000000012</c:v>
                </c:pt>
                <c:pt idx="19664">
                  <c:v>-72.384500000000003</c:v>
                </c:pt>
                <c:pt idx="19665">
                  <c:v>-72.382500000000007</c:v>
                </c:pt>
                <c:pt idx="19666">
                  <c:v>-72.380500000000012</c:v>
                </c:pt>
                <c:pt idx="19667">
                  <c:v>-72.378500000000003</c:v>
                </c:pt>
                <c:pt idx="19668">
                  <c:v>-72.376500000000007</c:v>
                </c:pt>
                <c:pt idx="19669">
                  <c:v>-72.374500000000012</c:v>
                </c:pt>
                <c:pt idx="19670">
                  <c:v>-72.372500000000002</c:v>
                </c:pt>
                <c:pt idx="19671">
                  <c:v>-72.370500000000007</c:v>
                </c:pt>
                <c:pt idx="19672">
                  <c:v>-72.368500000000012</c:v>
                </c:pt>
                <c:pt idx="19673">
                  <c:v>-72.366500000000002</c:v>
                </c:pt>
                <c:pt idx="19674">
                  <c:v>-72.364500000000007</c:v>
                </c:pt>
                <c:pt idx="19675">
                  <c:v>-72.362500000000011</c:v>
                </c:pt>
                <c:pt idx="19676">
                  <c:v>-72.360500000000002</c:v>
                </c:pt>
                <c:pt idx="19677">
                  <c:v>-72.358500000000006</c:v>
                </c:pt>
                <c:pt idx="19678">
                  <c:v>-72.356500000000011</c:v>
                </c:pt>
                <c:pt idx="19679">
                  <c:v>-72.354500000000002</c:v>
                </c:pt>
                <c:pt idx="19680">
                  <c:v>-72.352500000000006</c:v>
                </c:pt>
                <c:pt idx="19681">
                  <c:v>-72.350500000000011</c:v>
                </c:pt>
                <c:pt idx="19682">
                  <c:v>-72.348500000000001</c:v>
                </c:pt>
                <c:pt idx="19683">
                  <c:v>-72.346500000000006</c:v>
                </c:pt>
                <c:pt idx="19684">
                  <c:v>-72.344500000000011</c:v>
                </c:pt>
                <c:pt idx="19685">
                  <c:v>-72.342500000000001</c:v>
                </c:pt>
                <c:pt idx="19686">
                  <c:v>-72.340500000000006</c:v>
                </c:pt>
                <c:pt idx="19687">
                  <c:v>-72.33850000000001</c:v>
                </c:pt>
                <c:pt idx="19688">
                  <c:v>-72.336500000000001</c:v>
                </c:pt>
                <c:pt idx="19689">
                  <c:v>-72.334500000000006</c:v>
                </c:pt>
                <c:pt idx="19690">
                  <c:v>-72.33250000000001</c:v>
                </c:pt>
                <c:pt idx="19691">
                  <c:v>-72.330500000000001</c:v>
                </c:pt>
                <c:pt idx="19692">
                  <c:v>-72.328500000000005</c:v>
                </c:pt>
                <c:pt idx="19693">
                  <c:v>-72.32650000000001</c:v>
                </c:pt>
                <c:pt idx="19694">
                  <c:v>-72.3245</c:v>
                </c:pt>
                <c:pt idx="19695">
                  <c:v>-72.322500000000005</c:v>
                </c:pt>
                <c:pt idx="19696">
                  <c:v>-72.32050000000001</c:v>
                </c:pt>
                <c:pt idx="19697">
                  <c:v>-72.3185</c:v>
                </c:pt>
                <c:pt idx="19698">
                  <c:v>-72.316500000000005</c:v>
                </c:pt>
                <c:pt idx="19699">
                  <c:v>-72.31450000000001</c:v>
                </c:pt>
                <c:pt idx="19700">
                  <c:v>-72.3125</c:v>
                </c:pt>
                <c:pt idx="19701">
                  <c:v>-72.310500000000005</c:v>
                </c:pt>
                <c:pt idx="19702">
                  <c:v>-72.308500000000009</c:v>
                </c:pt>
                <c:pt idx="19703">
                  <c:v>-72.3065</c:v>
                </c:pt>
                <c:pt idx="19704">
                  <c:v>-72.304500000000004</c:v>
                </c:pt>
                <c:pt idx="19705">
                  <c:v>-72.302500000000009</c:v>
                </c:pt>
                <c:pt idx="19706">
                  <c:v>-72.3005</c:v>
                </c:pt>
                <c:pt idx="19707">
                  <c:v>-72.298500000000004</c:v>
                </c:pt>
                <c:pt idx="19708">
                  <c:v>-72.296500000000009</c:v>
                </c:pt>
                <c:pt idx="19709">
                  <c:v>-72.294499999999999</c:v>
                </c:pt>
                <c:pt idx="19710">
                  <c:v>-72.292500000000004</c:v>
                </c:pt>
                <c:pt idx="19711">
                  <c:v>-72.290500000000009</c:v>
                </c:pt>
                <c:pt idx="19712">
                  <c:v>-72.288499999999999</c:v>
                </c:pt>
                <c:pt idx="19713">
                  <c:v>-72.286500000000004</c:v>
                </c:pt>
                <c:pt idx="19714">
                  <c:v>-72.284500000000008</c:v>
                </c:pt>
                <c:pt idx="19715">
                  <c:v>-72.282499999999999</c:v>
                </c:pt>
                <c:pt idx="19716">
                  <c:v>-72.280500000000004</c:v>
                </c:pt>
                <c:pt idx="19717">
                  <c:v>-72.278500000000008</c:v>
                </c:pt>
                <c:pt idx="19718">
                  <c:v>-72.276499999999999</c:v>
                </c:pt>
                <c:pt idx="19719">
                  <c:v>-72.274500000000003</c:v>
                </c:pt>
                <c:pt idx="19720">
                  <c:v>-72.272500000000008</c:v>
                </c:pt>
                <c:pt idx="19721">
                  <c:v>-72.270499999999998</c:v>
                </c:pt>
                <c:pt idx="19722">
                  <c:v>-72.268500000000003</c:v>
                </c:pt>
                <c:pt idx="19723">
                  <c:v>-72.266500000000008</c:v>
                </c:pt>
                <c:pt idx="19724">
                  <c:v>-72.264499999999998</c:v>
                </c:pt>
                <c:pt idx="19725">
                  <c:v>-72.262500000000003</c:v>
                </c:pt>
                <c:pt idx="19726">
                  <c:v>-72.260500000000008</c:v>
                </c:pt>
                <c:pt idx="19727">
                  <c:v>-72.258499999999998</c:v>
                </c:pt>
                <c:pt idx="19728">
                  <c:v>-72.256500000000003</c:v>
                </c:pt>
                <c:pt idx="19729">
                  <c:v>-72.254500000000007</c:v>
                </c:pt>
                <c:pt idx="19730">
                  <c:v>-72.252499999999998</c:v>
                </c:pt>
                <c:pt idx="19731">
                  <c:v>-72.250500000000002</c:v>
                </c:pt>
                <c:pt idx="19732">
                  <c:v>-72.248500000000007</c:v>
                </c:pt>
                <c:pt idx="19733">
                  <c:v>-72.246499999999997</c:v>
                </c:pt>
                <c:pt idx="19734">
                  <c:v>-72.244500000000002</c:v>
                </c:pt>
                <c:pt idx="19735">
                  <c:v>-72.242500000000007</c:v>
                </c:pt>
                <c:pt idx="19736">
                  <c:v>-72.240499999999997</c:v>
                </c:pt>
                <c:pt idx="19737">
                  <c:v>-72.238500000000016</c:v>
                </c:pt>
                <c:pt idx="19738">
                  <c:v>-72.236500000000007</c:v>
                </c:pt>
                <c:pt idx="19739">
                  <c:v>-72.234499999999997</c:v>
                </c:pt>
                <c:pt idx="19740">
                  <c:v>-72.232500000000016</c:v>
                </c:pt>
                <c:pt idx="19741">
                  <c:v>-72.230500000000006</c:v>
                </c:pt>
                <c:pt idx="19742">
                  <c:v>-72.228499999999997</c:v>
                </c:pt>
                <c:pt idx="19743">
                  <c:v>-72.226500000000016</c:v>
                </c:pt>
                <c:pt idx="19744">
                  <c:v>-72.224500000000006</c:v>
                </c:pt>
                <c:pt idx="19745">
                  <c:v>-72.222499999999997</c:v>
                </c:pt>
                <c:pt idx="19746">
                  <c:v>-72.220500000000015</c:v>
                </c:pt>
                <c:pt idx="19747">
                  <c:v>-72.218500000000006</c:v>
                </c:pt>
                <c:pt idx="19748">
                  <c:v>-72.216499999999996</c:v>
                </c:pt>
                <c:pt idx="19749">
                  <c:v>-72.214500000000015</c:v>
                </c:pt>
                <c:pt idx="19750">
                  <c:v>-72.212500000000006</c:v>
                </c:pt>
                <c:pt idx="19751">
                  <c:v>-72.210499999999996</c:v>
                </c:pt>
                <c:pt idx="19752">
                  <c:v>-72.208500000000015</c:v>
                </c:pt>
                <c:pt idx="19753">
                  <c:v>-72.206500000000005</c:v>
                </c:pt>
                <c:pt idx="19754">
                  <c:v>-72.204499999999996</c:v>
                </c:pt>
                <c:pt idx="19755">
                  <c:v>-72.202500000000015</c:v>
                </c:pt>
                <c:pt idx="19756">
                  <c:v>-72.200500000000005</c:v>
                </c:pt>
                <c:pt idx="19757">
                  <c:v>-72.198499999999996</c:v>
                </c:pt>
                <c:pt idx="19758">
                  <c:v>-72.196500000000015</c:v>
                </c:pt>
                <c:pt idx="19759">
                  <c:v>-72.194500000000005</c:v>
                </c:pt>
                <c:pt idx="19760">
                  <c:v>-72.192499999999995</c:v>
                </c:pt>
                <c:pt idx="19761">
                  <c:v>-72.190500000000014</c:v>
                </c:pt>
                <c:pt idx="19762">
                  <c:v>-72.188500000000005</c:v>
                </c:pt>
                <c:pt idx="19763">
                  <c:v>-72.186499999999995</c:v>
                </c:pt>
                <c:pt idx="19764">
                  <c:v>-72.184500000000014</c:v>
                </c:pt>
                <c:pt idx="19765">
                  <c:v>-72.182500000000005</c:v>
                </c:pt>
                <c:pt idx="19766">
                  <c:v>-72.180500000000009</c:v>
                </c:pt>
                <c:pt idx="19767">
                  <c:v>-72.178500000000014</c:v>
                </c:pt>
                <c:pt idx="19768">
                  <c:v>-72.176500000000004</c:v>
                </c:pt>
                <c:pt idx="19769">
                  <c:v>-72.174500000000009</c:v>
                </c:pt>
                <c:pt idx="19770">
                  <c:v>-72.172500000000014</c:v>
                </c:pt>
                <c:pt idx="19771">
                  <c:v>-72.170500000000004</c:v>
                </c:pt>
                <c:pt idx="19772">
                  <c:v>-72.168500000000009</c:v>
                </c:pt>
                <c:pt idx="19773">
                  <c:v>-72.166500000000013</c:v>
                </c:pt>
                <c:pt idx="19774">
                  <c:v>-72.164500000000004</c:v>
                </c:pt>
                <c:pt idx="19775">
                  <c:v>-72.162500000000009</c:v>
                </c:pt>
                <c:pt idx="19776">
                  <c:v>-72.160500000000013</c:v>
                </c:pt>
                <c:pt idx="19777">
                  <c:v>-72.158500000000004</c:v>
                </c:pt>
                <c:pt idx="19778">
                  <c:v>-72.156500000000008</c:v>
                </c:pt>
                <c:pt idx="19779">
                  <c:v>-72.154500000000013</c:v>
                </c:pt>
                <c:pt idx="19780">
                  <c:v>-72.152500000000003</c:v>
                </c:pt>
                <c:pt idx="19781">
                  <c:v>-72.150500000000008</c:v>
                </c:pt>
                <c:pt idx="19782">
                  <c:v>-72.148500000000013</c:v>
                </c:pt>
                <c:pt idx="19783">
                  <c:v>-72.146500000000003</c:v>
                </c:pt>
                <c:pt idx="19784">
                  <c:v>-72.144500000000008</c:v>
                </c:pt>
                <c:pt idx="19785">
                  <c:v>-72.142500000000013</c:v>
                </c:pt>
                <c:pt idx="19786">
                  <c:v>-72.140500000000003</c:v>
                </c:pt>
                <c:pt idx="19787">
                  <c:v>-72.138500000000008</c:v>
                </c:pt>
                <c:pt idx="19788">
                  <c:v>-72.136500000000012</c:v>
                </c:pt>
                <c:pt idx="19789">
                  <c:v>-72.134500000000003</c:v>
                </c:pt>
                <c:pt idx="19790">
                  <c:v>-72.132500000000007</c:v>
                </c:pt>
                <c:pt idx="19791">
                  <c:v>-72.130500000000012</c:v>
                </c:pt>
                <c:pt idx="19792">
                  <c:v>-72.128500000000003</c:v>
                </c:pt>
                <c:pt idx="19793">
                  <c:v>-72.126500000000007</c:v>
                </c:pt>
                <c:pt idx="19794">
                  <c:v>-72.124500000000012</c:v>
                </c:pt>
                <c:pt idx="19795">
                  <c:v>-72.122500000000002</c:v>
                </c:pt>
                <c:pt idx="19796">
                  <c:v>-72.120500000000007</c:v>
                </c:pt>
                <c:pt idx="19797">
                  <c:v>-72.118500000000012</c:v>
                </c:pt>
                <c:pt idx="19798">
                  <c:v>-72.116500000000002</c:v>
                </c:pt>
                <c:pt idx="19799">
                  <c:v>-72.114500000000007</c:v>
                </c:pt>
                <c:pt idx="19800">
                  <c:v>-72.112500000000011</c:v>
                </c:pt>
                <c:pt idx="19801">
                  <c:v>-72.110500000000002</c:v>
                </c:pt>
                <c:pt idx="19802">
                  <c:v>-72.108500000000006</c:v>
                </c:pt>
                <c:pt idx="19803">
                  <c:v>-72.106500000000011</c:v>
                </c:pt>
                <c:pt idx="19804">
                  <c:v>-72.104500000000002</c:v>
                </c:pt>
                <c:pt idx="19805">
                  <c:v>-72.102500000000006</c:v>
                </c:pt>
                <c:pt idx="19806">
                  <c:v>-72.100500000000011</c:v>
                </c:pt>
                <c:pt idx="19807">
                  <c:v>-72.098500000000001</c:v>
                </c:pt>
                <c:pt idx="19808">
                  <c:v>-72.096500000000006</c:v>
                </c:pt>
                <c:pt idx="19809">
                  <c:v>-72.094500000000011</c:v>
                </c:pt>
                <c:pt idx="19810">
                  <c:v>-72.092500000000001</c:v>
                </c:pt>
                <c:pt idx="19811">
                  <c:v>-72.090500000000006</c:v>
                </c:pt>
                <c:pt idx="19812">
                  <c:v>-72.08850000000001</c:v>
                </c:pt>
                <c:pt idx="19813">
                  <c:v>-72.086500000000001</c:v>
                </c:pt>
                <c:pt idx="19814">
                  <c:v>-72.084500000000006</c:v>
                </c:pt>
                <c:pt idx="19815">
                  <c:v>-72.08250000000001</c:v>
                </c:pt>
                <c:pt idx="19816">
                  <c:v>-72.080500000000001</c:v>
                </c:pt>
                <c:pt idx="19817">
                  <c:v>-72.078500000000005</c:v>
                </c:pt>
                <c:pt idx="19818">
                  <c:v>-72.07650000000001</c:v>
                </c:pt>
                <c:pt idx="19819">
                  <c:v>-72.0745</c:v>
                </c:pt>
                <c:pt idx="19820">
                  <c:v>-72.072500000000005</c:v>
                </c:pt>
                <c:pt idx="19821">
                  <c:v>-72.07050000000001</c:v>
                </c:pt>
                <c:pt idx="19822">
                  <c:v>-72.0685</c:v>
                </c:pt>
                <c:pt idx="19823">
                  <c:v>-72.066500000000005</c:v>
                </c:pt>
                <c:pt idx="19824">
                  <c:v>-72.06450000000001</c:v>
                </c:pt>
                <c:pt idx="19825">
                  <c:v>-72.0625</c:v>
                </c:pt>
                <c:pt idx="19826">
                  <c:v>-72.060500000000005</c:v>
                </c:pt>
                <c:pt idx="19827">
                  <c:v>-72.058500000000009</c:v>
                </c:pt>
                <c:pt idx="19828">
                  <c:v>-72.0565</c:v>
                </c:pt>
                <c:pt idx="19829">
                  <c:v>-72.054500000000004</c:v>
                </c:pt>
                <c:pt idx="19830">
                  <c:v>-72.052500000000009</c:v>
                </c:pt>
                <c:pt idx="19831">
                  <c:v>-72.0505</c:v>
                </c:pt>
                <c:pt idx="19832">
                  <c:v>-72.048500000000004</c:v>
                </c:pt>
                <c:pt idx="19833">
                  <c:v>-72.046500000000009</c:v>
                </c:pt>
                <c:pt idx="19834">
                  <c:v>-72.044499999999999</c:v>
                </c:pt>
                <c:pt idx="19835">
                  <c:v>-72.042500000000004</c:v>
                </c:pt>
                <c:pt idx="19836">
                  <c:v>-72.040500000000009</c:v>
                </c:pt>
                <c:pt idx="19837">
                  <c:v>-72.038499999999999</c:v>
                </c:pt>
                <c:pt idx="19838">
                  <c:v>-72.036500000000004</c:v>
                </c:pt>
                <c:pt idx="19839">
                  <c:v>-72.034500000000008</c:v>
                </c:pt>
                <c:pt idx="19840">
                  <c:v>-72.032499999999999</c:v>
                </c:pt>
                <c:pt idx="19841">
                  <c:v>-72.030500000000004</c:v>
                </c:pt>
                <c:pt idx="19842">
                  <c:v>-72.028500000000008</c:v>
                </c:pt>
                <c:pt idx="19843">
                  <c:v>-72.026499999999999</c:v>
                </c:pt>
                <c:pt idx="19844">
                  <c:v>-72.024500000000003</c:v>
                </c:pt>
                <c:pt idx="19845">
                  <c:v>-72.022500000000008</c:v>
                </c:pt>
                <c:pt idx="19846">
                  <c:v>-72.020499999999998</c:v>
                </c:pt>
                <c:pt idx="19847">
                  <c:v>-72.018500000000003</c:v>
                </c:pt>
                <c:pt idx="19848">
                  <c:v>-72.016500000000008</c:v>
                </c:pt>
                <c:pt idx="19849">
                  <c:v>-72.014499999999998</c:v>
                </c:pt>
                <c:pt idx="19850">
                  <c:v>-72.012500000000003</c:v>
                </c:pt>
                <c:pt idx="19851">
                  <c:v>-72.010500000000008</c:v>
                </c:pt>
                <c:pt idx="19852">
                  <c:v>-72.008499999999998</c:v>
                </c:pt>
                <c:pt idx="19853">
                  <c:v>-72.006500000000003</c:v>
                </c:pt>
                <c:pt idx="19854">
                  <c:v>-72.004500000000007</c:v>
                </c:pt>
                <c:pt idx="19855">
                  <c:v>-72.002499999999998</c:v>
                </c:pt>
                <c:pt idx="19856">
                  <c:v>-72.000500000000002</c:v>
                </c:pt>
                <c:pt idx="19857">
                  <c:v>-71.998500000000007</c:v>
                </c:pt>
                <c:pt idx="19858">
                  <c:v>-71.996499999999997</c:v>
                </c:pt>
                <c:pt idx="19859">
                  <c:v>-71.994500000000002</c:v>
                </c:pt>
                <c:pt idx="19860">
                  <c:v>-71.992500000000007</c:v>
                </c:pt>
                <c:pt idx="19861">
                  <c:v>-71.990499999999997</c:v>
                </c:pt>
                <c:pt idx="19862">
                  <c:v>-71.988500000000016</c:v>
                </c:pt>
                <c:pt idx="19863">
                  <c:v>-71.986500000000007</c:v>
                </c:pt>
                <c:pt idx="19864">
                  <c:v>-71.984499999999997</c:v>
                </c:pt>
                <c:pt idx="19865">
                  <c:v>-71.982500000000016</c:v>
                </c:pt>
                <c:pt idx="19866">
                  <c:v>-71.980500000000006</c:v>
                </c:pt>
                <c:pt idx="19867">
                  <c:v>-71.978499999999997</c:v>
                </c:pt>
                <c:pt idx="19868">
                  <c:v>-71.976500000000016</c:v>
                </c:pt>
                <c:pt idx="19869">
                  <c:v>-71.974500000000006</c:v>
                </c:pt>
                <c:pt idx="19870">
                  <c:v>-71.972499999999997</c:v>
                </c:pt>
                <c:pt idx="19871">
                  <c:v>-71.970500000000015</c:v>
                </c:pt>
                <c:pt idx="19872">
                  <c:v>-71.968500000000006</c:v>
                </c:pt>
                <c:pt idx="19873">
                  <c:v>-71.966499999999996</c:v>
                </c:pt>
                <c:pt idx="19874">
                  <c:v>-71.964500000000015</c:v>
                </c:pt>
                <c:pt idx="19875">
                  <c:v>-71.962500000000006</c:v>
                </c:pt>
                <c:pt idx="19876">
                  <c:v>-71.960499999999996</c:v>
                </c:pt>
                <c:pt idx="19877">
                  <c:v>-71.958500000000015</c:v>
                </c:pt>
                <c:pt idx="19878">
                  <c:v>-71.956500000000005</c:v>
                </c:pt>
                <c:pt idx="19879">
                  <c:v>-71.954499999999996</c:v>
                </c:pt>
                <c:pt idx="19880">
                  <c:v>-71.952500000000015</c:v>
                </c:pt>
                <c:pt idx="19881">
                  <c:v>-71.950500000000005</c:v>
                </c:pt>
                <c:pt idx="19882">
                  <c:v>-71.948499999999996</c:v>
                </c:pt>
                <c:pt idx="19883">
                  <c:v>-71.946500000000015</c:v>
                </c:pt>
                <c:pt idx="19884">
                  <c:v>-71.944500000000005</c:v>
                </c:pt>
                <c:pt idx="19885">
                  <c:v>-71.942499999999995</c:v>
                </c:pt>
                <c:pt idx="19886">
                  <c:v>-71.940500000000014</c:v>
                </c:pt>
                <c:pt idx="19887">
                  <c:v>-71.938500000000005</c:v>
                </c:pt>
                <c:pt idx="19888">
                  <c:v>-71.936499999999995</c:v>
                </c:pt>
                <c:pt idx="19889">
                  <c:v>-71.934500000000014</c:v>
                </c:pt>
                <c:pt idx="19890">
                  <c:v>-71.932500000000005</c:v>
                </c:pt>
                <c:pt idx="19891">
                  <c:v>-71.930500000000009</c:v>
                </c:pt>
                <c:pt idx="19892">
                  <c:v>-71.928500000000014</c:v>
                </c:pt>
                <c:pt idx="19893">
                  <c:v>-71.926500000000004</c:v>
                </c:pt>
                <c:pt idx="19894">
                  <c:v>-71.924500000000009</c:v>
                </c:pt>
                <c:pt idx="19895">
                  <c:v>-71.922500000000014</c:v>
                </c:pt>
                <c:pt idx="19896">
                  <c:v>-71.920500000000004</c:v>
                </c:pt>
                <c:pt idx="19897">
                  <c:v>-71.918500000000009</c:v>
                </c:pt>
                <c:pt idx="19898">
                  <c:v>-71.916500000000013</c:v>
                </c:pt>
                <c:pt idx="19899">
                  <c:v>-71.914500000000004</c:v>
                </c:pt>
                <c:pt idx="19900">
                  <c:v>-71.912500000000009</c:v>
                </c:pt>
                <c:pt idx="19901">
                  <c:v>-71.910500000000013</c:v>
                </c:pt>
                <c:pt idx="19902">
                  <c:v>-71.908500000000004</c:v>
                </c:pt>
                <c:pt idx="19903">
                  <c:v>-71.906500000000008</c:v>
                </c:pt>
                <c:pt idx="19904">
                  <c:v>-71.904500000000013</c:v>
                </c:pt>
                <c:pt idx="19905">
                  <c:v>-71.902500000000003</c:v>
                </c:pt>
                <c:pt idx="19906">
                  <c:v>-71.900500000000008</c:v>
                </c:pt>
                <c:pt idx="19907">
                  <c:v>-71.898500000000013</c:v>
                </c:pt>
                <c:pt idx="19908">
                  <c:v>-71.896500000000003</c:v>
                </c:pt>
                <c:pt idx="19909">
                  <c:v>-71.894500000000008</c:v>
                </c:pt>
                <c:pt idx="19910">
                  <c:v>-71.892500000000013</c:v>
                </c:pt>
                <c:pt idx="19911">
                  <c:v>-71.890500000000003</c:v>
                </c:pt>
                <c:pt idx="19912">
                  <c:v>-71.888500000000008</c:v>
                </c:pt>
                <c:pt idx="19913">
                  <c:v>-71.886500000000012</c:v>
                </c:pt>
                <c:pt idx="19914">
                  <c:v>-71.884500000000003</c:v>
                </c:pt>
                <c:pt idx="19915">
                  <c:v>-71.882500000000007</c:v>
                </c:pt>
                <c:pt idx="19916">
                  <c:v>-71.880500000000012</c:v>
                </c:pt>
                <c:pt idx="19917">
                  <c:v>-71.878500000000003</c:v>
                </c:pt>
                <c:pt idx="19918">
                  <c:v>-71.876500000000007</c:v>
                </c:pt>
                <c:pt idx="19919">
                  <c:v>-71.874500000000012</c:v>
                </c:pt>
                <c:pt idx="19920">
                  <c:v>-71.872500000000002</c:v>
                </c:pt>
                <c:pt idx="19921">
                  <c:v>-71.870500000000007</c:v>
                </c:pt>
                <c:pt idx="19922">
                  <c:v>-71.868500000000012</c:v>
                </c:pt>
                <c:pt idx="19923">
                  <c:v>-71.866500000000002</c:v>
                </c:pt>
                <c:pt idx="19924">
                  <c:v>-71.864500000000007</c:v>
                </c:pt>
                <c:pt idx="19925">
                  <c:v>-71.862500000000011</c:v>
                </c:pt>
                <c:pt idx="19926">
                  <c:v>-71.860500000000002</c:v>
                </c:pt>
                <c:pt idx="19927">
                  <c:v>-71.858500000000006</c:v>
                </c:pt>
                <c:pt idx="19928">
                  <c:v>-71.856500000000011</c:v>
                </c:pt>
                <c:pt idx="19929">
                  <c:v>-71.854500000000002</c:v>
                </c:pt>
                <c:pt idx="19930">
                  <c:v>-71.852500000000006</c:v>
                </c:pt>
                <c:pt idx="19931">
                  <c:v>-71.850500000000011</c:v>
                </c:pt>
                <c:pt idx="19932">
                  <c:v>-71.848500000000001</c:v>
                </c:pt>
                <c:pt idx="19933">
                  <c:v>-71.846500000000006</c:v>
                </c:pt>
                <c:pt idx="19934">
                  <c:v>-71.844500000000011</c:v>
                </c:pt>
                <c:pt idx="19935">
                  <c:v>-71.842500000000001</c:v>
                </c:pt>
                <c:pt idx="19936">
                  <c:v>-71.840500000000006</c:v>
                </c:pt>
                <c:pt idx="19937">
                  <c:v>-71.83850000000001</c:v>
                </c:pt>
                <c:pt idx="19938">
                  <c:v>-71.836500000000001</c:v>
                </c:pt>
                <c:pt idx="19939">
                  <c:v>-71.834500000000006</c:v>
                </c:pt>
                <c:pt idx="19940">
                  <c:v>-71.83250000000001</c:v>
                </c:pt>
                <c:pt idx="19941">
                  <c:v>-71.830500000000001</c:v>
                </c:pt>
                <c:pt idx="19942">
                  <c:v>-71.828500000000005</c:v>
                </c:pt>
                <c:pt idx="19943">
                  <c:v>-71.82650000000001</c:v>
                </c:pt>
                <c:pt idx="19944">
                  <c:v>-71.8245</c:v>
                </c:pt>
                <c:pt idx="19945">
                  <c:v>-71.822500000000005</c:v>
                </c:pt>
                <c:pt idx="19946">
                  <c:v>-71.82050000000001</c:v>
                </c:pt>
                <c:pt idx="19947">
                  <c:v>-71.8185</c:v>
                </c:pt>
                <c:pt idx="19948">
                  <c:v>-71.816500000000005</c:v>
                </c:pt>
                <c:pt idx="19949">
                  <c:v>-71.81450000000001</c:v>
                </c:pt>
                <c:pt idx="19950">
                  <c:v>-71.8125</c:v>
                </c:pt>
                <c:pt idx="19951">
                  <c:v>-71.810500000000005</c:v>
                </c:pt>
                <c:pt idx="19952">
                  <c:v>-71.808500000000009</c:v>
                </c:pt>
                <c:pt idx="19953">
                  <c:v>-71.8065</c:v>
                </c:pt>
                <c:pt idx="19954">
                  <c:v>-71.804500000000004</c:v>
                </c:pt>
                <c:pt idx="19955">
                  <c:v>-71.802500000000009</c:v>
                </c:pt>
                <c:pt idx="19956">
                  <c:v>-71.8005</c:v>
                </c:pt>
                <c:pt idx="19957">
                  <c:v>-71.798500000000004</c:v>
                </c:pt>
                <c:pt idx="19958">
                  <c:v>-71.796500000000009</c:v>
                </c:pt>
                <c:pt idx="19959">
                  <c:v>-71.794499999999999</c:v>
                </c:pt>
                <c:pt idx="19960">
                  <c:v>-71.792500000000004</c:v>
                </c:pt>
                <c:pt idx="19961">
                  <c:v>-71.790500000000009</c:v>
                </c:pt>
                <c:pt idx="19962">
                  <c:v>-71.788499999999999</c:v>
                </c:pt>
                <c:pt idx="19963">
                  <c:v>-71.786500000000004</c:v>
                </c:pt>
                <c:pt idx="19964">
                  <c:v>-71.784500000000008</c:v>
                </c:pt>
                <c:pt idx="19965">
                  <c:v>-71.782499999999999</c:v>
                </c:pt>
                <c:pt idx="19966">
                  <c:v>-71.780500000000004</c:v>
                </c:pt>
                <c:pt idx="19967">
                  <c:v>-71.778500000000008</c:v>
                </c:pt>
                <c:pt idx="19968">
                  <c:v>-71.776499999999999</c:v>
                </c:pt>
                <c:pt idx="19969">
                  <c:v>-71.774500000000003</c:v>
                </c:pt>
                <c:pt idx="19970">
                  <c:v>-71.772500000000008</c:v>
                </c:pt>
                <c:pt idx="19971">
                  <c:v>-71.770499999999998</c:v>
                </c:pt>
                <c:pt idx="19972">
                  <c:v>-71.768500000000003</c:v>
                </c:pt>
                <c:pt idx="19973">
                  <c:v>-71.766500000000008</c:v>
                </c:pt>
                <c:pt idx="19974">
                  <c:v>-71.764499999999998</c:v>
                </c:pt>
                <c:pt idx="19975">
                  <c:v>-71.762500000000003</c:v>
                </c:pt>
                <c:pt idx="19976">
                  <c:v>-71.760500000000008</c:v>
                </c:pt>
                <c:pt idx="19977">
                  <c:v>-71.758499999999998</c:v>
                </c:pt>
                <c:pt idx="19978">
                  <c:v>-71.756500000000003</c:v>
                </c:pt>
                <c:pt idx="19979">
                  <c:v>-71.754500000000007</c:v>
                </c:pt>
                <c:pt idx="19980">
                  <c:v>-71.752499999999998</c:v>
                </c:pt>
                <c:pt idx="19981">
                  <c:v>-71.750500000000002</c:v>
                </c:pt>
                <c:pt idx="19982">
                  <c:v>-71.748500000000007</c:v>
                </c:pt>
                <c:pt idx="19983">
                  <c:v>-71.746499999999997</c:v>
                </c:pt>
                <c:pt idx="19984">
                  <c:v>-71.744500000000002</c:v>
                </c:pt>
                <c:pt idx="19985">
                  <c:v>-71.742500000000007</c:v>
                </c:pt>
                <c:pt idx="19986">
                  <c:v>-71.740499999999997</c:v>
                </c:pt>
                <c:pt idx="19987">
                  <c:v>-71.738500000000016</c:v>
                </c:pt>
                <c:pt idx="19988">
                  <c:v>-71.736500000000007</c:v>
                </c:pt>
                <c:pt idx="19989">
                  <c:v>-71.734499999999997</c:v>
                </c:pt>
                <c:pt idx="19990">
                  <c:v>-71.732500000000016</c:v>
                </c:pt>
                <c:pt idx="19991">
                  <c:v>-71.730500000000006</c:v>
                </c:pt>
                <c:pt idx="19992">
                  <c:v>-71.728499999999997</c:v>
                </c:pt>
                <c:pt idx="19993">
                  <c:v>-71.726500000000016</c:v>
                </c:pt>
                <c:pt idx="19994">
                  <c:v>-71.724500000000006</c:v>
                </c:pt>
                <c:pt idx="19995">
                  <c:v>-71.722499999999997</c:v>
                </c:pt>
                <c:pt idx="19996">
                  <c:v>-71.720500000000015</c:v>
                </c:pt>
                <c:pt idx="19997">
                  <c:v>-71.718500000000006</c:v>
                </c:pt>
                <c:pt idx="19998">
                  <c:v>-71.716499999999996</c:v>
                </c:pt>
                <c:pt idx="19999">
                  <c:v>-71.714500000000015</c:v>
                </c:pt>
                <c:pt idx="20000">
                  <c:v>-71.712500000000006</c:v>
                </c:pt>
                <c:pt idx="20001">
                  <c:v>-71.710499999999996</c:v>
                </c:pt>
                <c:pt idx="20002">
                  <c:v>-71.708500000000015</c:v>
                </c:pt>
                <c:pt idx="20003">
                  <c:v>-71.706500000000005</c:v>
                </c:pt>
                <c:pt idx="20004">
                  <c:v>-71.704499999999996</c:v>
                </c:pt>
                <c:pt idx="20005">
                  <c:v>-71.702500000000015</c:v>
                </c:pt>
                <c:pt idx="20006">
                  <c:v>-71.700500000000005</c:v>
                </c:pt>
                <c:pt idx="20007">
                  <c:v>-71.698499999999996</c:v>
                </c:pt>
                <c:pt idx="20008">
                  <c:v>-71.696500000000015</c:v>
                </c:pt>
                <c:pt idx="20009">
                  <c:v>-71.694500000000005</c:v>
                </c:pt>
                <c:pt idx="20010">
                  <c:v>-71.692499999999995</c:v>
                </c:pt>
                <c:pt idx="20011">
                  <c:v>-71.690500000000014</c:v>
                </c:pt>
                <c:pt idx="20012">
                  <c:v>-71.688500000000005</c:v>
                </c:pt>
                <c:pt idx="20013">
                  <c:v>-71.686499999999995</c:v>
                </c:pt>
                <c:pt idx="20014">
                  <c:v>-71.684500000000014</c:v>
                </c:pt>
                <c:pt idx="20015">
                  <c:v>-71.682500000000005</c:v>
                </c:pt>
                <c:pt idx="20016">
                  <c:v>-71.680500000000009</c:v>
                </c:pt>
                <c:pt idx="20017">
                  <c:v>-71.678500000000014</c:v>
                </c:pt>
                <c:pt idx="20018">
                  <c:v>-71.676500000000004</c:v>
                </c:pt>
                <c:pt idx="20019">
                  <c:v>-71.674500000000009</c:v>
                </c:pt>
                <c:pt idx="20020">
                  <c:v>-71.672500000000014</c:v>
                </c:pt>
                <c:pt idx="20021">
                  <c:v>-71.670500000000004</c:v>
                </c:pt>
                <c:pt idx="20022">
                  <c:v>-71.668500000000009</c:v>
                </c:pt>
                <c:pt idx="20023">
                  <c:v>-71.666500000000013</c:v>
                </c:pt>
                <c:pt idx="20024">
                  <c:v>-71.664500000000004</c:v>
                </c:pt>
                <c:pt idx="20025">
                  <c:v>-71.662500000000009</c:v>
                </c:pt>
                <c:pt idx="20026">
                  <c:v>-71.660500000000013</c:v>
                </c:pt>
                <c:pt idx="20027">
                  <c:v>-71.658500000000004</c:v>
                </c:pt>
                <c:pt idx="20028">
                  <c:v>-71.656500000000008</c:v>
                </c:pt>
                <c:pt idx="20029">
                  <c:v>-71.654500000000013</c:v>
                </c:pt>
                <c:pt idx="20030">
                  <c:v>-71.652500000000003</c:v>
                </c:pt>
                <c:pt idx="20031">
                  <c:v>-71.650500000000008</c:v>
                </c:pt>
                <c:pt idx="20032">
                  <c:v>-71.648500000000013</c:v>
                </c:pt>
                <c:pt idx="20033">
                  <c:v>-71.646500000000003</c:v>
                </c:pt>
                <c:pt idx="20034">
                  <c:v>-71.644500000000008</c:v>
                </c:pt>
                <c:pt idx="20035">
                  <c:v>-71.642500000000013</c:v>
                </c:pt>
                <c:pt idx="20036">
                  <c:v>-71.640500000000003</c:v>
                </c:pt>
                <c:pt idx="20037">
                  <c:v>-71.638500000000008</c:v>
                </c:pt>
                <c:pt idx="20038">
                  <c:v>-71.636500000000012</c:v>
                </c:pt>
                <c:pt idx="20039">
                  <c:v>-71.634500000000003</c:v>
                </c:pt>
                <c:pt idx="20040">
                  <c:v>-71.632500000000007</c:v>
                </c:pt>
                <c:pt idx="20041">
                  <c:v>-71.630500000000012</c:v>
                </c:pt>
                <c:pt idx="20042">
                  <c:v>-71.628500000000003</c:v>
                </c:pt>
                <c:pt idx="20043">
                  <c:v>-71.626500000000007</c:v>
                </c:pt>
                <c:pt idx="20044">
                  <c:v>-71.624500000000012</c:v>
                </c:pt>
                <c:pt idx="20045">
                  <c:v>-71.622500000000002</c:v>
                </c:pt>
                <c:pt idx="20046">
                  <c:v>-71.620500000000007</c:v>
                </c:pt>
                <c:pt idx="20047">
                  <c:v>-71.618500000000012</c:v>
                </c:pt>
                <c:pt idx="20048">
                  <c:v>-71.616500000000002</c:v>
                </c:pt>
                <c:pt idx="20049">
                  <c:v>-71.614500000000007</c:v>
                </c:pt>
                <c:pt idx="20050">
                  <c:v>-71.612500000000011</c:v>
                </c:pt>
                <c:pt idx="20051">
                  <c:v>-71.610500000000002</c:v>
                </c:pt>
                <c:pt idx="20052">
                  <c:v>-71.608500000000006</c:v>
                </c:pt>
                <c:pt idx="20053">
                  <c:v>-71.606500000000011</c:v>
                </c:pt>
                <c:pt idx="20054">
                  <c:v>-71.604500000000002</c:v>
                </c:pt>
                <c:pt idx="20055">
                  <c:v>-71.602500000000006</c:v>
                </c:pt>
                <c:pt idx="20056">
                  <c:v>-71.600500000000011</c:v>
                </c:pt>
                <c:pt idx="20057">
                  <c:v>-71.598500000000001</c:v>
                </c:pt>
                <c:pt idx="20058">
                  <c:v>-71.596500000000006</c:v>
                </c:pt>
                <c:pt idx="20059">
                  <c:v>-71.594500000000011</c:v>
                </c:pt>
                <c:pt idx="20060">
                  <c:v>-71.592500000000001</c:v>
                </c:pt>
                <c:pt idx="20061">
                  <c:v>-71.590500000000006</c:v>
                </c:pt>
                <c:pt idx="20062">
                  <c:v>-71.58850000000001</c:v>
                </c:pt>
                <c:pt idx="20063">
                  <c:v>-71.586500000000001</c:v>
                </c:pt>
                <c:pt idx="20064">
                  <c:v>-71.584500000000006</c:v>
                </c:pt>
                <c:pt idx="20065">
                  <c:v>-71.58250000000001</c:v>
                </c:pt>
                <c:pt idx="20066">
                  <c:v>-71.580500000000001</c:v>
                </c:pt>
                <c:pt idx="20067">
                  <c:v>-71.578500000000005</c:v>
                </c:pt>
                <c:pt idx="20068">
                  <c:v>-71.57650000000001</c:v>
                </c:pt>
                <c:pt idx="20069">
                  <c:v>-71.5745</c:v>
                </c:pt>
                <c:pt idx="20070">
                  <c:v>-71.572500000000005</c:v>
                </c:pt>
                <c:pt idx="20071">
                  <c:v>-71.57050000000001</c:v>
                </c:pt>
                <c:pt idx="20072">
                  <c:v>-71.5685</c:v>
                </c:pt>
                <c:pt idx="20073">
                  <c:v>-71.566500000000005</c:v>
                </c:pt>
                <c:pt idx="20074">
                  <c:v>-71.56450000000001</c:v>
                </c:pt>
                <c:pt idx="20075">
                  <c:v>-71.5625</c:v>
                </c:pt>
                <c:pt idx="20076">
                  <c:v>-71.560500000000005</c:v>
                </c:pt>
                <c:pt idx="20077">
                  <c:v>-71.558500000000009</c:v>
                </c:pt>
                <c:pt idx="20078">
                  <c:v>-71.5565</c:v>
                </c:pt>
                <c:pt idx="20079">
                  <c:v>-71.554500000000004</c:v>
                </c:pt>
                <c:pt idx="20080">
                  <c:v>-71.552500000000009</c:v>
                </c:pt>
                <c:pt idx="20081">
                  <c:v>-71.5505</c:v>
                </c:pt>
                <c:pt idx="20082">
                  <c:v>-71.548500000000004</c:v>
                </c:pt>
                <c:pt idx="20083">
                  <c:v>-71.546500000000009</c:v>
                </c:pt>
                <c:pt idx="20084">
                  <c:v>-71.544499999999999</c:v>
                </c:pt>
                <c:pt idx="20085">
                  <c:v>-71.542500000000004</c:v>
                </c:pt>
                <c:pt idx="20086">
                  <c:v>-71.540500000000009</c:v>
                </c:pt>
                <c:pt idx="20087">
                  <c:v>-71.538499999999999</c:v>
                </c:pt>
                <c:pt idx="20088">
                  <c:v>-71.536500000000004</c:v>
                </c:pt>
                <c:pt idx="20089">
                  <c:v>-71.534500000000008</c:v>
                </c:pt>
                <c:pt idx="20090">
                  <c:v>-71.532499999999999</c:v>
                </c:pt>
                <c:pt idx="20091">
                  <c:v>-71.530500000000004</c:v>
                </c:pt>
                <c:pt idx="20092">
                  <c:v>-71.528500000000008</c:v>
                </c:pt>
                <c:pt idx="20093">
                  <c:v>-71.526499999999999</c:v>
                </c:pt>
                <c:pt idx="20094">
                  <c:v>-71.524500000000003</c:v>
                </c:pt>
                <c:pt idx="20095">
                  <c:v>-71.522500000000008</c:v>
                </c:pt>
                <c:pt idx="20096">
                  <c:v>-71.520499999999998</c:v>
                </c:pt>
                <c:pt idx="20097">
                  <c:v>-71.518500000000003</c:v>
                </c:pt>
                <c:pt idx="20098">
                  <c:v>-71.516500000000008</c:v>
                </c:pt>
                <c:pt idx="20099">
                  <c:v>-71.514499999999998</c:v>
                </c:pt>
                <c:pt idx="20100">
                  <c:v>-71.512500000000003</c:v>
                </c:pt>
                <c:pt idx="20101">
                  <c:v>-71.510500000000008</c:v>
                </c:pt>
                <c:pt idx="20102">
                  <c:v>-71.508499999999998</c:v>
                </c:pt>
                <c:pt idx="20103">
                  <c:v>-71.506500000000003</c:v>
                </c:pt>
                <c:pt idx="20104">
                  <c:v>-71.504500000000007</c:v>
                </c:pt>
                <c:pt idx="20105">
                  <c:v>-71.502499999999998</c:v>
                </c:pt>
                <c:pt idx="20106">
                  <c:v>-71.500500000000002</c:v>
                </c:pt>
                <c:pt idx="20107">
                  <c:v>-71.498500000000007</c:v>
                </c:pt>
                <c:pt idx="20108">
                  <c:v>-71.496499999999997</c:v>
                </c:pt>
                <c:pt idx="20109">
                  <c:v>-71.494500000000002</c:v>
                </c:pt>
                <c:pt idx="20110">
                  <c:v>-71.492500000000007</c:v>
                </c:pt>
                <c:pt idx="20111">
                  <c:v>-71.490499999999997</c:v>
                </c:pt>
                <c:pt idx="20112">
                  <c:v>-71.488500000000016</c:v>
                </c:pt>
                <c:pt idx="20113">
                  <c:v>-71.486500000000007</c:v>
                </c:pt>
                <c:pt idx="20114">
                  <c:v>-71.484499999999997</c:v>
                </c:pt>
                <c:pt idx="20115">
                  <c:v>-71.482500000000016</c:v>
                </c:pt>
                <c:pt idx="20116">
                  <c:v>-71.480500000000006</c:v>
                </c:pt>
                <c:pt idx="20117">
                  <c:v>-71.478499999999997</c:v>
                </c:pt>
                <c:pt idx="20118">
                  <c:v>-71.476500000000016</c:v>
                </c:pt>
                <c:pt idx="20119">
                  <c:v>-71.474500000000006</c:v>
                </c:pt>
                <c:pt idx="20120">
                  <c:v>-71.472499999999997</c:v>
                </c:pt>
                <c:pt idx="20121">
                  <c:v>-71.470500000000015</c:v>
                </c:pt>
                <c:pt idx="20122">
                  <c:v>-71.468500000000006</c:v>
                </c:pt>
                <c:pt idx="20123">
                  <c:v>-71.466499999999996</c:v>
                </c:pt>
                <c:pt idx="20124">
                  <c:v>-71.464500000000015</c:v>
                </c:pt>
                <c:pt idx="20125">
                  <c:v>-71.462500000000006</c:v>
                </c:pt>
                <c:pt idx="20126">
                  <c:v>-71.460499999999996</c:v>
                </c:pt>
                <c:pt idx="20127">
                  <c:v>-71.458500000000015</c:v>
                </c:pt>
                <c:pt idx="20128">
                  <c:v>-71.456500000000005</c:v>
                </c:pt>
                <c:pt idx="20129">
                  <c:v>-71.454499999999996</c:v>
                </c:pt>
                <c:pt idx="20130">
                  <c:v>-71.452500000000015</c:v>
                </c:pt>
                <c:pt idx="20131">
                  <c:v>-71.450500000000005</c:v>
                </c:pt>
                <c:pt idx="20132">
                  <c:v>-71.448499999999996</c:v>
                </c:pt>
                <c:pt idx="20133">
                  <c:v>-71.446500000000015</c:v>
                </c:pt>
                <c:pt idx="20134">
                  <c:v>-71.444500000000005</c:v>
                </c:pt>
                <c:pt idx="20135">
                  <c:v>-71.442499999999995</c:v>
                </c:pt>
                <c:pt idx="20136">
                  <c:v>-71.440500000000014</c:v>
                </c:pt>
                <c:pt idx="20137">
                  <c:v>-71.438500000000005</c:v>
                </c:pt>
                <c:pt idx="20138">
                  <c:v>-71.436499999999995</c:v>
                </c:pt>
                <c:pt idx="20139">
                  <c:v>-71.434500000000014</c:v>
                </c:pt>
                <c:pt idx="20140">
                  <c:v>-71.432500000000005</c:v>
                </c:pt>
                <c:pt idx="20141">
                  <c:v>-71.430500000000009</c:v>
                </c:pt>
                <c:pt idx="20142">
                  <c:v>-71.428500000000014</c:v>
                </c:pt>
                <c:pt idx="20143">
                  <c:v>-71.426500000000004</c:v>
                </c:pt>
                <c:pt idx="20144">
                  <c:v>-71.424500000000009</c:v>
                </c:pt>
                <c:pt idx="20145">
                  <c:v>-71.422500000000014</c:v>
                </c:pt>
                <c:pt idx="20146">
                  <c:v>-71.420500000000004</c:v>
                </c:pt>
                <c:pt idx="20147">
                  <c:v>-71.418500000000009</c:v>
                </c:pt>
                <c:pt idx="20148">
                  <c:v>-71.416500000000013</c:v>
                </c:pt>
                <c:pt idx="20149">
                  <c:v>-71.414500000000004</c:v>
                </c:pt>
                <c:pt idx="20150">
                  <c:v>-71.412500000000009</c:v>
                </c:pt>
                <c:pt idx="20151">
                  <c:v>-71.410500000000013</c:v>
                </c:pt>
                <c:pt idx="20152">
                  <c:v>-71.408500000000004</c:v>
                </c:pt>
                <c:pt idx="20153">
                  <c:v>-71.406500000000008</c:v>
                </c:pt>
                <c:pt idx="20154">
                  <c:v>-71.404500000000013</c:v>
                </c:pt>
                <c:pt idx="20155">
                  <c:v>-71.402500000000003</c:v>
                </c:pt>
                <c:pt idx="20156">
                  <c:v>-71.400500000000008</c:v>
                </c:pt>
                <c:pt idx="20157">
                  <c:v>-71.398500000000013</c:v>
                </c:pt>
                <c:pt idx="20158">
                  <c:v>-71.396500000000003</c:v>
                </c:pt>
                <c:pt idx="20159">
                  <c:v>-71.394500000000008</c:v>
                </c:pt>
                <c:pt idx="20160">
                  <c:v>-71.392500000000013</c:v>
                </c:pt>
                <c:pt idx="20161">
                  <c:v>-71.390500000000003</c:v>
                </c:pt>
                <c:pt idx="20162">
                  <c:v>-71.388500000000008</c:v>
                </c:pt>
                <c:pt idx="20163">
                  <c:v>-71.386500000000012</c:v>
                </c:pt>
                <c:pt idx="20164">
                  <c:v>-71.384500000000003</c:v>
                </c:pt>
                <c:pt idx="20165">
                  <c:v>-71.382500000000007</c:v>
                </c:pt>
                <c:pt idx="20166">
                  <c:v>-71.380500000000012</c:v>
                </c:pt>
                <c:pt idx="20167">
                  <c:v>-71.378500000000003</c:v>
                </c:pt>
                <c:pt idx="20168">
                  <c:v>-71.376500000000007</c:v>
                </c:pt>
                <c:pt idx="20169">
                  <c:v>-71.374500000000012</c:v>
                </c:pt>
                <c:pt idx="20170">
                  <c:v>-71.372500000000002</c:v>
                </c:pt>
                <c:pt idx="20171">
                  <c:v>-71.370500000000007</c:v>
                </c:pt>
                <c:pt idx="20172">
                  <c:v>-71.368500000000012</c:v>
                </c:pt>
                <c:pt idx="20173">
                  <c:v>-71.366500000000002</c:v>
                </c:pt>
                <c:pt idx="20174">
                  <c:v>-71.364500000000007</c:v>
                </c:pt>
                <c:pt idx="20175">
                  <c:v>-71.362500000000011</c:v>
                </c:pt>
                <c:pt idx="20176">
                  <c:v>-71.360500000000002</c:v>
                </c:pt>
                <c:pt idx="20177">
                  <c:v>-71.358500000000006</c:v>
                </c:pt>
                <c:pt idx="20178">
                  <c:v>-71.356500000000011</c:v>
                </c:pt>
                <c:pt idx="20179">
                  <c:v>-71.354500000000002</c:v>
                </c:pt>
                <c:pt idx="20180">
                  <c:v>-71.352500000000006</c:v>
                </c:pt>
                <c:pt idx="20181">
                  <c:v>-71.350500000000011</c:v>
                </c:pt>
                <c:pt idx="20182">
                  <c:v>-71.348500000000001</c:v>
                </c:pt>
                <c:pt idx="20183">
                  <c:v>-71.346500000000006</c:v>
                </c:pt>
                <c:pt idx="20184">
                  <c:v>-71.344500000000011</c:v>
                </c:pt>
                <c:pt idx="20185">
                  <c:v>-71.342500000000001</c:v>
                </c:pt>
                <c:pt idx="20186">
                  <c:v>-71.340500000000006</c:v>
                </c:pt>
                <c:pt idx="20187">
                  <c:v>-71.33850000000001</c:v>
                </c:pt>
                <c:pt idx="20188">
                  <c:v>-71.336500000000001</c:v>
                </c:pt>
                <c:pt idx="20189">
                  <c:v>-71.334500000000006</c:v>
                </c:pt>
                <c:pt idx="20190">
                  <c:v>-71.33250000000001</c:v>
                </c:pt>
                <c:pt idx="20191">
                  <c:v>-71.330500000000001</c:v>
                </c:pt>
                <c:pt idx="20192">
                  <c:v>-71.328500000000005</c:v>
                </c:pt>
                <c:pt idx="20193">
                  <c:v>-71.32650000000001</c:v>
                </c:pt>
                <c:pt idx="20194">
                  <c:v>-71.3245</c:v>
                </c:pt>
                <c:pt idx="20195">
                  <c:v>-71.322500000000005</c:v>
                </c:pt>
                <c:pt idx="20196">
                  <c:v>-71.32050000000001</c:v>
                </c:pt>
                <c:pt idx="20197">
                  <c:v>-71.3185</c:v>
                </c:pt>
                <c:pt idx="20198">
                  <c:v>-71.316500000000005</c:v>
                </c:pt>
                <c:pt idx="20199">
                  <c:v>-71.31450000000001</c:v>
                </c:pt>
                <c:pt idx="20200">
                  <c:v>-71.3125</c:v>
                </c:pt>
                <c:pt idx="20201">
                  <c:v>-71.310500000000005</c:v>
                </c:pt>
                <c:pt idx="20202">
                  <c:v>-71.308500000000009</c:v>
                </c:pt>
                <c:pt idx="20203">
                  <c:v>-71.3065</c:v>
                </c:pt>
                <c:pt idx="20204">
                  <c:v>-71.304500000000004</c:v>
                </c:pt>
                <c:pt idx="20205">
                  <c:v>-71.302500000000009</c:v>
                </c:pt>
                <c:pt idx="20206">
                  <c:v>-71.3005</c:v>
                </c:pt>
                <c:pt idx="20207">
                  <c:v>-71.298500000000004</c:v>
                </c:pt>
                <c:pt idx="20208">
                  <c:v>-71.296500000000009</c:v>
                </c:pt>
                <c:pt idx="20209">
                  <c:v>-71.294499999999999</c:v>
                </c:pt>
                <c:pt idx="20210">
                  <c:v>-71.292500000000004</c:v>
                </c:pt>
                <c:pt idx="20211">
                  <c:v>-71.290500000000009</c:v>
                </c:pt>
                <c:pt idx="20212">
                  <c:v>-71.288499999999999</c:v>
                </c:pt>
                <c:pt idx="20213">
                  <c:v>-71.286500000000004</c:v>
                </c:pt>
                <c:pt idx="20214">
                  <c:v>-71.284500000000008</c:v>
                </c:pt>
                <c:pt idx="20215">
                  <c:v>-71.282499999999999</c:v>
                </c:pt>
                <c:pt idx="20216">
                  <c:v>-71.280500000000004</c:v>
                </c:pt>
                <c:pt idx="20217">
                  <c:v>-71.278500000000008</c:v>
                </c:pt>
                <c:pt idx="20218">
                  <c:v>-71.276499999999999</c:v>
                </c:pt>
                <c:pt idx="20219">
                  <c:v>-71.274500000000003</c:v>
                </c:pt>
                <c:pt idx="20220">
                  <c:v>-71.272500000000008</c:v>
                </c:pt>
                <c:pt idx="20221">
                  <c:v>-71.270499999999998</c:v>
                </c:pt>
                <c:pt idx="20222">
                  <c:v>-71.268500000000003</c:v>
                </c:pt>
                <c:pt idx="20223">
                  <c:v>-71.266500000000008</c:v>
                </c:pt>
                <c:pt idx="20224">
                  <c:v>-71.264499999999998</c:v>
                </c:pt>
                <c:pt idx="20225">
                  <c:v>-71.262500000000003</c:v>
                </c:pt>
                <c:pt idx="20226">
                  <c:v>-71.260500000000008</c:v>
                </c:pt>
                <c:pt idx="20227">
                  <c:v>-71.258499999999998</c:v>
                </c:pt>
                <c:pt idx="20228">
                  <c:v>-71.256500000000003</c:v>
                </c:pt>
                <c:pt idx="20229">
                  <c:v>-71.254500000000007</c:v>
                </c:pt>
                <c:pt idx="20230">
                  <c:v>-71.252499999999998</c:v>
                </c:pt>
                <c:pt idx="20231">
                  <c:v>-71.250500000000002</c:v>
                </c:pt>
                <c:pt idx="20232">
                  <c:v>-71.248500000000007</c:v>
                </c:pt>
                <c:pt idx="20233">
                  <c:v>-71.246499999999997</c:v>
                </c:pt>
                <c:pt idx="20234">
                  <c:v>-71.244500000000002</c:v>
                </c:pt>
                <c:pt idx="20235">
                  <c:v>-71.242500000000007</c:v>
                </c:pt>
                <c:pt idx="20236">
                  <c:v>-71.240499999999997</c:v>
                </c:pt>
                <c:pt idx="20237">
                  <c:v>-71.238500000000016</c:v>
                </c:pt>
                <c:pt idx="20238">
                  <c:v>-71.236500000000007</c:v>
                </c:pt>
                <c:pt idx="20239">
                  <c:v>-71.234499999999997</c:v>
                </c:pt>
                <c:pt idx="20240">
                  <c:v>-71.232500000000016</c:v>
                </c:pt>
                <c:pt idx="20241">
                  <c:v>-71.230500000000006</c:v>
                </c:pt>
                <c:pt idx="20242">
                  <c:v>-71.228499999999997</c:v>
                </c:pt>
                <c:pt idx="20243">
                  <c:v>-71.226500000000016</c:v>
                </c:pt>
                <c:pt idx="20244">
                  <c:v>-71.224500000000006</c:v>
                </c:pt>
                <c:pt idx="20245">
                  <c:v>-71.222499999999997</c:v>
                </c:pt>
                <c:pt idx="20246">
                  <c:v>-71.220500000000015</c:v>
                </c:pt>
                <c:pt idx="20247">
                  <c:v>-71.218500000000006</c:v>
                </c:pt>
                <c:pt idx="20248">
                  <c:v>-71.216499999999996</c:v>
                </c:pt>
                <c:pt idx="20249">
                  <c:v>-71.214500000000015</c:v>
                </c:pt>
                <c:pt idx="20250">
                  <c:v>-71.212500000000006</c:v>
                </c:pt>
                <c:pt idx="20251">
                  <c:v>-71.210499999999996</c:v>
                </c:pt>
                <c:pt idx="20252">
                  <c:v>-71.208500000000015</c:v>
                </c:pt>
                <c:pt idx="20253">
                  <c:v>-71.206500000000005</c:v>
                </c:pt>
                <c:pt idx="20254">
                  <c:v>-71.204499999999996</c:v>
                </c:pt>
                <c:pt idx="20255">
                  <c:v>-71.202500000000015</c:v>
                </c:pt>
                <c:pt idx="20256">
                  <c:v>-71.200500000000005</c:v>
                </c:pt>
                <c:pt idx="20257">
                  <c:v>-71.198499999999996</c:v>
                </c:pt>
                <c:pt idx="20258">
                  <c:v>-71.196500000000015</c:v>
                </c:pt>
                <c:pt idx="20259">
                  <c:v>-71.194500000000005</c:v>
                </c:pt>
                <c:pt idx="20260">
                  <c:v>-71.192499999999995</c:v>
                </c:pt>
                <c:pt idx="20261">
                  <c:v>-71.190500000000014</c:v>
                </c:pt>
                <c:pt idx="20262">
                  <c:v>-71.188500000000005</c:v>
                </c:pt>
                <c:pt idx="20263">
                  <c:v>-71.186499999999995</c:v>
                </c:pt>
                <c:pt idx="20264">
                  <c:v>-71.184500000000014</c:v>
                </c:pt>
                <c:pt idx="20265">
                  <c:v>-71.182500000000005</c:v>
                </c:pt>
                <c:pt idx="20266">
                  <c:v>-71.180500000000009</c:v>
                </c:pt>
                <c:pt idx="20267">
                  <c:v>-71.178500000000014</c:v>
                </c:pt>
                <c:pt idx="20268">
                  <c:v>-71.176500000000004</c:v>
                </c:pt>
                <c:pt idx="20269">
                  <c:v>-71.174500000000009</c:v>
                </c:pt>
                <c:pt idx="20270">
                  <c:v>-71.172500000000014</c:v>
                </c:pt>
                <c:pt idx="20271">
                  <c:v>-71.170500000000004</c:v>
                </c:pt>
                <c:pt idx="20272">
                  <c:v>-71.168500000000009</c:v>
                </c:pt>
                <c:pt idx="20273">
                  <c:v>-71.166500000000013</c:v>
                </c:pt>
                <c:pt idx="20274">
                  <c:v>-71.164500000000004</c:v>
                </c:pt>
                <c:pt idx="20275">
                  <c:v>-71.162500000000009</c:v>
                </c:pt>
                <c:pt idx="20276">
                  <c:v>-71.160500000000013</c:v>
                </c:pt>
                <c:pt idx="20277">
                  <c:v>-71.158500000000004</c:v>
                </c:pt>
                <c:pt idx="20278">
                  <c:v>-71.156500000000008</c:v>
                </c:pt>
                <c:pt idx="20279">
                  <c:v>-71.154500000000013</c:v>
                </c:pt>
                <c:pt idx="20280">
                  <c:v>-71.152500000000003</c:v>
                </c:pt>
                <c:pt idx="20281">
                  <c:v>-71.150500000000008</c:v>
                </c:pt>
                <c:pt idx="20282">
                  <c:v>-71.148500000000013</c:v>
                </c:pt>
                <c:pt idx="20283">
                  <c:v>-71.146500000000003</c:v>
                </c:pt>
                <c:pt idx="20284">
                  <c:v>-71.144500000000008</c:v>
                </c:pt>
                <c:pt idx="20285">
                  <c:v>-71.142500000000013</c:v>
                </c:pt>
                <c:pt idx="20286">
                  <c:v>-71.140500000000003</c:v>
                </c:pt>
                <c:pt idx="20287">
                  <c:v>-71.138500000000008</c:v>
                </c:pt>
                <c:pt idx="20288">
                  <c:v>-71.136500000000012</c:v>
                </c:pt>
                <c:pt idx="20289">
                  <c:v>-71.134500000000003</c:v>
                </c:pt>
                <c:pt idx="20290">
                  <c:v>-71.132500000000007</c:v>
                </c:pt>
                <c:pt idx="20291">
                  <c:v>-71.130500000000012</c:v>
                </c:pt>
                <c:pt idx="20292">
                  <c:v>-71.128500000000003</c:v>
                </c:pt>
                <c:pt idx="20293">
                  <c:v>-71.126500000000007</c:v>
                </c:pt>
                <c:pt idx="20294">
                  <c:v>-71.124500000000012</c:v>
                </c:pt>
                <c:pt idx="20295">
                  <c:v>-71.122500000000002</c:v>
                </c:pt>
                <c:pt idx="20296">
                  <c:v>-71.120500000000007</c:v>
                </c:pt>
                <c:pt idx="20297">
                  <c:v>-71.118500000000012</c:v>
                </c:pt>
                <c:pt idx="20298">
                  <c:v>-71.116500000000002</c:v>
                </c:pt>
                <c:pt idx="20299">
                  <c:v>-71.114500000000007</c:v>
                </c:pt>
                <c:pt idx="20300">
                  <c:v>-71.112500000000011</c:v>
                </c:pt>
                <c:pt idx="20301">
                  <c:v>-71.110500000000002</c:v>
                </c:pt>
                <c:pt idx="20302">
                  <c:v>-71.108500000000006</c:v>
                </c:pt>
                <c:pt idx="20303">
                  <c:v>-71.106500000000011</c:v>
                </c:pt>
                <c:pt idx="20304">
                  <c:v>-71.104500000000002</c:v>
                </c:pt>
                <c:pt idx="20305">
                  <c:v>-71.102500000000006</c:v>
                </c:pt>
                <c:pt idx="20306">
                  <c:v>-71.100500000000011</c:v>
                </c:pt>
                <c:pt idx="20307">
                  <c:v>-71.098500000000001</c:v>
                </c:pt>
                <c:pt idx="20308">
                  <c:v>-71.096500000000006</c:v>
                </c:pt>
                <c:pt idx="20309">
                  <c:v>-71.094500000000011</c:v>
                </c:pt>
                <c:pt idx="20310">
                  <c:v>-71.092500000000001</c:v>
                </c:pt>
                <c:pt idx="20311">
                  <c:v>-71.090500000000006</c:v>
                </c:pt>
                <c:pt idx="20312">
                  <c:v>-71.08850000000001</c:v>
                </c:pt>
                <c:pt idx="20313">
                  <c:v>-71.086500000000001</c:v>
                </c:pt>
                <c:pt idx="20314">
                  <c:v>-71.084500000000006</c:v>
                </c:pt>
                <c:pt idx="20315">
                  <c:v>-71.08250000000001</c:v>
                </c:pt>
                <c:pt idx="20316">
                  <c:v>-71.080500000000001</c:v>
                </c:pt>
                <c:pt idx="20317">
                  <c:v>-71.078500000000005</c:v>
                </c:pt>
                <c:pt idx="20318">
                  <c:v>-71.07650000000001</c:v>
                </c:pt>
                <c:pt idx="20319">
                  <c:v>-71.0745</c:v>
                </c:pt>
                <c:pt idx="20320">
                  <c:v>-71.072500000000005</c:v>
                </c:pt>
                <c:pt idx="20321">
                  <c:v>-71.07050000000001</c:v>
                </c:pt>
                <c:pt idx="20322">
                  <c:v>-71.0685</c:v>
                </c:pt>
                <c:pt idx="20323">
                  <c:v>-71.066500000000005</c:v>
                </c:pt>
                <c:pt idx="20324">
                  <c:v>-71.06450000000001</c:v>
                </c:pt>
                <c:pt idx="20325">
                  <c:v>-71.0625</c:v>
                </c:pt>
                <c:pt idx="20326">
                  <c:v>-71.060500000000005</c:v>
                </c:pt>
                <c:pt idx="20327">
                  <c:v>-71.058500000000009</c:v>
                </c:pt>
                <c:pt idx="20328">
                  <c:v>-71.0565</c:v>
                </c:pt>
                <c:pt idx="20329">
                  <c:v>-71.054500000000004</c:v>
                </c:pt>
                <c:pt idx="20330">
                  <c:v>-71.052500000000009</c:v>
                </c:pt>
                <c:pt idx="20331">
                  <c:v>-71.0505</c:v>
                </c:pt>
                <c:pt idx="20332">
                  <c:v>-71.048500000000004</c:v>
                </c:pt>
                <c:pt idx="20333">
                  <c:v>-71.046500000000009</c:v>
                </c:pt>
                <c:pt idx="20334">
                  <c:v>-71.044499999999999</c:v>
                </c:pt>
                <c:pt idx="20335">
                  <c:v>-71.042500000000004</c:v>
                </c:pt>
                <c:pt idx="20336">
                  <c:v>-71.040500000000009</c:v>
                </c:pt>
                <c:pt idx="20337">
                  <c:v>-71.038499999999999</c:v>
                </c:pt>
                <c:pt idx="20338">
                  <c:v>-71.036500000000004</c:v>
                </c:pt>
                <c:pt idx="20339">
                  <c:v>-71.034500000000008</c:v>
                </c:pt>
                <c:pt idx="20340">
                  <c:v>-71.032499999999999</c:v>
                </c:pt>
                <c:pt idx="20341">
                  <c:v>-71.030500000000004</c:v>
                </c:pt>
                <c:pt idx="20342">
                  <c:v>-71.028500000000008</c:v>
                </c:pt>
                <c:pt idx="20343">
                  <c:v>-71.026499999999999</c:v>
                </c:pt>
                <c:pt idx="20344">
                  <c:v>-71.024500000000003</c:v>
                </c:pt>
                <c:pt idx="20345">
                  <c:v>-71.022500000000008</c:v>
                </c:pt>
                <c:pt idx="20346">
                  <c:v>-71.020499999999998</c:v>
                </c:pt>
                <c:pt idx="20347">
                  <c:v>-71.018500000000003</c:v>
                </c:pt>
                <c:pt idx="20348">
                  <c:v>-71.016500000000008</c:v>
                </c:pt>
                <c:pt idx="20349">
                  <c:v>-71.014499999999998</c:v>
                </c:pt>
                <c:pt idx="20350">
                  <c:v>-71.012500000000003</c:v>
                </c:pt>
                <c:pt idx="20351">
                  <c:v>-71.010500000000008</c:v>
                </c:pt>
                <c:pt idx="20352">
                  <c:v>-71.008499999999998</c:v>
                </c:pt>
                <c:pt idx="20353">
                  <c:v>-71.006500000000003</c:v>
                </c:pt>
                <c:pt idx="20354">
                  <c:v>-71.004500000000007</c:v>
                </c:pt>
                <c:pt idx="20355">
                  <c:v>-71.002499999999998</c:v>
                </c:pt>
                <c:pt idx="20356">
                  <c:v>-71.000500000000002</c:v>
                </c:pt>
                <c:pt idx="20357">
                  <c:v>-70.998500000000007</c:v>
                </c:pt>
                <c:pt idx="20358">
                  <c:v>-70.996499999999997</c:v>
                </c:pt>
                <c:pt idx="20359">
                  <c:v>-70.994500000000002</c:v>
                </c:pt>
                <c:pt idx="20360">
                  <c:v>-70.992500000000007</c:v>
                </c:pt>
                <c:pt idx="20361">
                  <c:v>-70.990499999999997</c:v>
                </c:pt>
                <c:pt idx="20362">
                  <c:v>-70.988500000000016</c:v>
                </c:pt>
                <c:pt idx="20363">
                  <c:v>-70.986500000000007</c:v>
                </c:pt>
                <c:pt idx="20364">
                  <c:v>-70.984499999999997</c:v>
                </c:pt>
                <c:pt idx="20365">
                  <c:v>-70.982500000000016</c:v>
                </c:pt>
                <c:pt idx="20366">
                  <c:v>-70.980500000000006</c:v>
                </c:pt>
                <c:pt idx="20367">
                  <c:v>-70.978499999999997</c:v>
                </c:pt>
                <c:pt idx="20368">
                  <c:v>-70.976500000000016</c:v>
                </c:pt>
                <c:pt idx="20369">
                  <c:v>-70.974500000000006</c:v>
                </c:pt>
                <c:pt idx="20370">
                  <c:v>-70.972499999999997</c:v>
                </c:pt>
                <c:pt idx="20371">
                  <c:v>-70.970500000000015</c:v>
                </c:pt>
                <c:pt idx="20372">
                  <c:v>-70.968500000000006</c:v>
                </c:pt>
                <c:pt idx="20373">
                  <c:v>-70.966499999999996</c:v>
                </c:pt>
                <c:pt idx="20374">
                  <c:v>-70.964500000000015</c:v>
                </c:pt>
                <c:pt idx="20375">
                  <c:v>-70.962500000000006</c:v>
                </c:pt>
                <c:pt idx="20376">
                  <c:v>-70.960499999999996</c:v>
                </c:pt>
                <c:pt idx="20377">
                  <c:v>-70.958500000000015</c:v>
                </c:pt>
                <c:pt idx="20378">
                  <c:v>-70.956500000000005</c:v>
                </c:pt>
                <c:pt idx="20379">
                  <c:v>-70.954499999999996</c:v>
                </c:pt>
                <c:pt idx="20380">
                  <c:v>-70.952500000000015</c:v>
                </c:pt>
                <c:pt idx="20381">
                  <c:v>-70.950500000000005</c:v>
                </c:pt>
                <c:pt idx="20382">
                  <c:v>-70.948499999999996</c:v>
                </c:pt>
                <c:pt idx="20383">
                  <c:v>-70.946500000000015</c:v>
                </c:pt>
                <c:pt idx="20384">
                  <c:v>-70.944500000000005</c:v>
                </c:pt>
                <c:pt idx="20385">
                  <c:v>-70.942499999999995</c:v>
                </c:pt>
                <c:pt idx="20386">
                  <c:v>-70.940500000000014</c:v>
                </c:pt>
                <c:pt idx="20387">
                  <c:v>-70.938500000000005</c:v>
                </c:pt>
                <c:pt idx="20388">
                  <c:v>-70.936499999999995</c:v>
                </c:pt>
                <c:pt idx="20389">
                  <c:v>-70.934500000000014</c:v>
                </c:pt>
                <c:pt idx="20390">
                  <c:v>-70.932500000000005</c:v>
                </c:pt>
                <c:pt idx="20391">
                  <c:v>-70.930500000000009</c:v>
                </c:pt>
                <c:pt idx="20392">
                  <c:v>-70.928500000000014</c:v>
                </c:pt>
                <c:pt idx="20393">
                  <c:v>-70.926500000000004</c:v>
                </c:pt>
                <c:pt idx="20394">
                  <c:v>-70.924500000000009</c:v>
                </c:pt>
                <c:pt idx="20395">
                  <c:v>-70.922500000000014</c:v>
                </c:pt>
                <c:pt idx="20396">
                  <c:v>-70.920500000000004</c:v>
                </c:pt>
                <c:pt idx="20397">
                  <c:v>-70.918500000000009</c:v>
                </c:pt>
                <c:pt idx="20398">
                  <c:v>-70.916500000000013</c:v>
                </c:pt>
                <c:pt idx="20399">
                  <c:v>-70.914500000000004</c:v>
                </c:pt>
                <c:pt idx="20400">
                  <c:v>-70.912500000000009</c:v>
                </c:pt>
                <c:pt idx="20401">
                  <c:v>-70.910500000000013</c:v>
                </c:pt>
                <c:pt idx="20402">
                  <c:v>-70.908500000000004</c:v>
                </c:pt>
                <c:pt idx="20403">
                  <c:v>-70.906500000000008</c:v>
                </c:pt>
                <c:pt idx="20404">
                  <c:v>-70.904500000000013</c:v>
                </c:pt>
                <c:pt idx="20405">
                  <c:v>-70.902500000000003</c:v>
                </c:pt>
                <c:pt idx="20406">
                  <c:v>-70.900500000000008</c:v>
                </c:pt>
                <c:pt idx="20407">
                  <c:v>-70.898500000000013</c:v>
                </c:pt>
                <c:pt idx="20408">
                  <c:v>-70.896500000000003</c:v>
                </c:pt>
                <c:pt idx="20409">
                  <c:v>-70.894500000000008</c:v>
                </c:pt>
                <c:pt idx="20410">
                  <c:v>-70.892500000000013</c:v>
                </c:pt>
                <c:pt idx="20411">
                  <c:v>-70.890500000000003</c:v>
                </c:pt>
                <c:pt idx="20412">
                  <c:v>-70.888500000000008</c:v>
                </c:pt>
                <c:pt idx="20413">
                  <c:v>-70.886500000000012</c:v>
                </c:pt>
                <c:pt idx="20414">
                  <c:v>-70.884500000000003</c:v>
                </c:pt>
                <c:pt idx="20415">
                  <c:v>-70.882500000000007</c:v>
                </c:pt>
                <c:pt idx="20416">
                  <c:v>-70.880500000000012</c:v>
                </c:pt>
                <c:pt idx="20417">
                  <c:v>-70.878500000000003</c:v>
                </c:pt>
                <c:pt idx="20418">
                  <c:v>-70.876500000000007</c:v>
                </c:pt>
                <c:pt idx="20419">
                  <c:v>-70.874500000000012</c:v>
                </c:pt>
                <c:pt idx="20420">
                  <c:v>-70.872500000000002</c:v>
                </c:pt>
                <c:pt idx="20421">
                  <c:v>-70.870500000000007</c:v>
                </c:pt>
                <c:pt idx="20422">
                  <c:v>-70.868500000000012</c:v>
                </c:pt>
                <c:pt idx="20423">
                  <c:v>-70.866500000000002</c:v>
                </c:pt>
                <c:pt idx="20424">
                  <c:v>-70.864500000000007</c:v>
                </c:pt>
                <c:pt idx="20425">
                  <c:v>-70.862500000000011</c:v>
                </c:pt>
                <c:pt idx="20426">
                  <c:v>-70.860500000000002</c:v>
                </c:pt>
                <c:pt idx="20427">
                  <c:v>-70.858500000000006</c:v>
                </c:pt>
                <c:pt idx="20428">
                  <c:v>-70.856500000000011</c:v>
                </c:pt>
                <c:pt idx="20429">
                  <c:v>-70.854500000000002</c:v>
                </c:pt>
                <c:pt idx="20430">
                  <c:v>-70.852500000000006</c:v>
                </c:pt>
                <c:pt idx="20431">
                  <c:v>-70.850500000000011</c:v>
                </c:pt>
                <c:pt idx="20432">
                  <c:v>-70.848500000000001</c:v>
                </c:pt>
                <c:pt idx="20433">
                  <c:v>-70.846500000000006</c:v>
                </c:pt>
                <c:pt idx="20434">
                  <c:v>-70.844500000000011</c:v>
                </c:pt>
                <c:pt idx="20435">
                  <c:v>-70.842500000000001</c:v>
                </c:pt>
                <c:pt idx="20436">
                  <c:v>-70.840500000000006</c:v>
                </c:pt>
                <c:pt idx="20437">
                  <c:v>-70.83850000000001</c:v>
                </c:pt>
                <c:pt idx="20438">
                  <c:v>-70.836500000000001</c:v>
                </c:pt>
                <c:pt idx="20439">
                  <c:v>-70.834500000000006</c:v>
                </c:pt>
                <c:pt idx="20440">
                  <c:v>-70.83250000000001</c:v>
                </c:pt>
                <c:pt idx="20441">
                  <c:v>-70.830500000000001</c:v>
                </c:pt>
                <c:pt idx="20442">
                  <c:v>-70.828500000000005</c:v>
                </c:pt>
                <c:pt idx="20443">
                  <c:v>-70.82650000000001</c:v>
                </c:pt>
                <c:pt idx="20444">
                  <c:v>-70.8245</c:v>
                </c:pt>
                <c:pt idx="20445">
                  <c:v>-70.822500000000005</c:v>
                </c:pt>
                <c:pt idx="20446">
                  <c:v>-70.82050000000001</c:v>
                </c:pt>
                <c:pt idx="20447">
                  <c:v>-70.8185</c:v>
                </c:pt>
                <c:pt idx="20448">
                  <c:v>-70.816500000000005</c:v>
                </c:pt>
                <c:pt idx="20449">
                  <c:v>-70.81450000000001</c:v>
                </c:pt>
                <c:pt idx="20450">
                  <c:v>-70.8125</c:v>
                </c:pt>
                <c:pt idx="20451">
                  <c:v>-70.810500000000005</c:v>
                </c:pt>
                <c:pt idx="20452">
                  <c:v>-70.808500000000009</c:v>
                </c:pt>
                <c:pt idx="20453">
                  <c:v>-70.8065</c:v>
                </c:pt>
                <c:pt idx="20454">
                  <c:v>-70.804500000000004</c:v>
                </c:pt>
                <c:pt idx="20455">
                  <c:v>-70.802500000000009</c:v>
                </c:pt>
                <c:pt idx="20456">
                  <c:v>-70.8005</c:v>
                </c:pt>
                <c:pt idx="20457">
                  <c:v>-70.798500000000004</c:v>
                </c:pt>
                <c:pt idx="20458">
                  <c:v>-70.796500000000009</c:v>
                </c:pt>
                <c:pt idx="20459">
                  <c:v>-70.794499999999999</c:v>
                </c:pt>
                <c:pt idx="20460">
                  <c:v>-70.792500000000004</c:v>
                </c:pt>
                <c:pt idx="20461">
                  <c:v>-70.790500000000009</c:v>
                </c:pt>
                <c:pt idx="20462">
                  <c:v>-70.788499999999999</c:v>
                </c:pt>
                <c:pt idx="20463">
                  <c:v>-70.786500000000004</c:v>
                </c:pt>
                <c:pt idx="20464">
                  <c:v>-70.784500000000008</c:v>
                </c:pt>
                <c:pt idx="20465">
                  <c:v>-70.782499999999999</c:v>
                </c:pt>
                <c:pt idx="20466">
                  <c:v>-70.780500000000004</c:v>
                </c:pt>
                <c:pt idx="20467">
                  <c:v>-70.778500000000008</c:v>
                </c:pt>
                <c:pt idx="20468">
                  <c:v>-70.776499999999999</c:v>
                </c:pt>
                <c:pt idx="20469">
                  <c:v>-70.774500000000003</c:v>
                </c:pt>
                <c:pt idx="20470">
                  <c:v>-70.772500000000008</c:v>
                </c:pt>
                <c:pt idx="20471">
                  <c:v>-70.770499999999998</c:v>
                </c:pt>
                <c:pt idx="20472">
                  <c:v>-70.768500000000003</c:v>
                </c:pt>
                <c:pt idx="20473">
                  <c:v>-70.766500000000008</c:v>
                </c:pt>
                <c:pt idx="20474">
                  <c:v>-70.764499999999998</c:v>
                </c:pt>
                <c:pt idx="20475">
                  <c:v>-70.762500000000003</c:v>
                </c:pt>
                <c:pt idx="20476">
                  <c:v>-70.760500000000008</c:v>
                </c:pt>
                <c:pt idx="20477">
                  <c:v>-70.758499999999998</c:v>
                </c:pt>
                <c:pt idx="20478">
                  <c:v>-70.756500000000003</c:v>
                </c:pt>
                <c:pt idx="20479">
                  <c:v>-70.754500000000007</c:v>
                </c:pt>
                <c:pt idx="20480">
                  <c:v>-70.752499999999998</c:v>
                </c:pt>
                <c:pt idx="20481">
                  <c:v>-70.750500000000002</c:v>
                </c:pt>
                <c:pt idx="20482">
                  <c:v>-70.748500000000007</c:v>
                </c:pt>
                <c:pt idx="20483">
                  <c:v>-70.746499999999997</c:v>
                </c:pt>
                <c:pt idx="20484">
                  <c:v>-70.744500000000002</c:v>
                </c:pt>
                <c:pt idx="20485">
                  <c:v>-70.742500000000007</c:v>
                </c:pt>
                <c:pt idx="20486">
                  <c:v>-70.740499999999997</c:v>
                </c:pt>
                <c:pt idx="20487">
                  <c:v>-70.738500000000016</c:v>
                </c:pt>
                <c:pt idx="20488">
                  <c:v>-70.736500000000007</c:v>
                </c:pt>
                <c:pt idx="20489">
                  <c:v>-70.734499999999997</c:v>
                </c:pt>
                <c:pt idx="20490">
                  <c:v>-70.732500000000016</c:v>
                </c:pt>
                <c:pt idx="20491">
                  <c:v>-70.730500000000006</c:v>
                </c:pt>
                <c:pt idx="20492">
                  <c:v>-70.728499999999997</c:v>
                </c:pt>
                <c:pt idx="20493">
                  <c:v>-70.726500000000016</c:v>
                </c:pt>
                <c:pt idx="20494">
                  <c:v>-70.724500000000006</c:v>
                </c:pt>
                <c:pt idx="20495">
                  <c:v>-70.722499999999997</c:v>
                </c:pt>
                <c:pt idx="20496">
                  <c:v>-70.720500000000015</c:v>
                </c:pt>
                <c:pt idx="20497">
                  <c:v>-70.718500000000006</c:v>
                </c:pt>
                <c:pt idx="20498">
                  <c:v>-70.716499999999996</c:v>
                </c:pt>
                <c:pt idx="20499">
                  <c:v>-70.714500000000015</c:v>
                </c:pt>
                <c:pt idx="20500">
                  <c:v>-70.712500000000006</c:v>
                </c:pt>
                <c:pt idx="20501">
                  <c:v>-70.710499999999996</c:v>
                </c:pt>
                <c:pt idx="20502">
                  <c:v>-70.708500000000015</c:v>
                </c:pt>
                <c:pt idx="20503">
                  <c:v>-70.706500000000005</c:v>
                </c:pt>
                <c:pt idx="20504">
                  <c:v>-70.704499999999996</c:v>
                </c:pt>
                <c:pt idx="20505">
                  <c:v>-70.702500000000015</c:v>
                </c:pt>
                <c:pt idx="20506">
                  <c:v>-70.700500000000005</c:v>
                </c:pt>
                <c:pt idx="20507">
                  <c:v>-70.698499999999996</c:v>
                </c:pt>
                <c:pt idx="20508">
                  <c:v>-70.696500000000015</c:v>
                </c:pt>
                <c:pt idx="20509">
                  <c:v>-70.694500000000005</c:v>
                </c:pt>
                <c:pt idx="20510">
                  <c:v>-70.692499999999995</c:v>
                </c:pt>
                <c:pt idx="20511">
                  <c:v>-70.690500000000014</c:v>
                </c:pt>
                <c:pt idx="20512">
                  <c:v>-70.688500000000005</c:v>
                </c:pt>
                <c:pt idx="20513">
                  <c:v>-70.686499999999995</c:v>
                </c:pt>
                <c:pt idx="20514">
                  <c:v>-70.684500000000014</c:v>
                </c:pt>
                <c:pt idx="20515">
                  <c:v>-70.682500000000005</c:v>
                </c:pt>
                <c:pt idx="20516">
                  <c:v>-70.680500000000009</c:v>
                </c:pt>
                <c:pt idx="20517">
                  <c:v>-70.678500000000014</c:v>
                </c:pt>
                <c:pt idx="20518">
                  <c:v>-70.676500000000004</c:v>
                </c:pt>
                <c:pt idx="20519">
                  <c:v>-70.674500000000009</c:v>
                </c:pt>
                <c:pt idx="20520">
                  <c:v>-70.672500000000014</c:v>
                </c:pt>
                <c:pt idx="20521">
                  <c:v>-70.670500000000004</c:v>
                </c:pt>
                <c:pt idx="20522">
                  <c:v>-70.668500000000009</c:v>
                </c:pt>
                <c:pt idx="20523">
                  <c:v>-70.666500000000013</c:v>
                </c:pt>
                <c:pt idx="20524">
                  <c:v>-70.664500000000004</c:v>
                </c:pt>
                <c:pt idx="20525">
                  <c:v>-70.662500000000009</c:v>
                </c:pt>
                <c:pt idx="20526">
                  <c:v>-70.660500000000013</c:v>
                </c:pt>
                <c:pt idx="20527">
                  <c:v>-70.658500000000004</c:v>
                </c:pt>
                <c:pt idx="20528">
                  <c:v>-70.656500000000008</c:v>
                </c:pt>
                <c:pt idx="20529">
                  <c:v>-70.654500000000013</c:v>
                </c:pt>
                <c:pt idx="20530">
                  <c:v>-70.652500000000003</c:v>
                </c:pt>
                <c:pt idx="20531">
                  <c:v>-70.650500000000008</c:v>
                </c:pt>
                <c:pt idx="20532">
                  <c:v>-70.648500000000013</c:v>
                </c:pt>
                <c:pt idx="20533">
                  <c:v>-70.646500000000003</c:v>
                </c:pt>
                <c:pt idx="20534">
                  <c:v>-70.644500000000008</c:v>
                </c:pt>
                <c:pt idx="20535">
                  <c:v>-70.642500000000013</c:v>
                </c:pt>
                <c:pt idx="20536">
                  <c:v>-70.640500000000003</c:v>
                </c:pt>
                <c:pt idx="20537">
                  <c:v>-70.638500000000008</c:v>
                </c:pt>
                <c:pt idx="20538">
                  <c:v>-70.636500000000012</c:v>
                </c:pt>
                <c:pt idx="20539">
                  <c:v>-70.634500000000003</c:v>
                </c:pt>
                <c:pt idx="20540">
                  <c:v>-70.632500000000007</c:v>
                </c:pt>
                <c:pt idx="20541">
                  <c:v>-70.630500000000012</c:v>
                </c:pt>
                <c:pt idx="20542">
                  <c:v>-70.628500000000003</c:v>
                </c:pt>
                <c:pt idx="20543">
                  <c:v>-70.626500000000007</c:v>
                </c:pt>
                <c:pt idx="20544">
                  <c:v>-70.624500000000012</c:v>
                </c:pt>
                <c:pt idx="20545">
                  <c:v>-70.622500000000002</c:v>
                </c:pt>
                <c:pt idx="20546">
                  <c:v>-70.620500000000007</c:v>
                </c:pt>
                <c:pt idx="20547">
                  <c:v>-70.618500000000012</c:v>
                </c:pt>
                <c:pt idx="20548">
                  <c:v>-70.616500000000002</c:v>
                </c:pt>
                <c:pt idx="20549">
                  <c:v>-70.614500000000007</c:v>
                </c:pt>
                <c:pt idx="20550">
                  <c:v>-70.612500000000011</c:v>
                </c:pt>
                <c:pt idx="20551">
                  <c:v>-70.610500000000002</c:v>
                </c:pt>
                <c:pt idx="20552">
                  <c:v>-70.608500000000006</c:v>
                </c:pt>
                <c:pt idx="20553">
                  <c:v>-70.606500000000011</c:v>
                </c:pt>
                <c:pt idx="20554">
                  <c:v>-70.604500000000002</c:v>
                </c:pt>
                <c:pt idx="20555">
                  <c:v>-70.602500000000006</c:v>
                </c:pt>
                <c:pt idx="20556">
                  <c:v>-70.600500000000011</c:v>
                </c:pt>
                <c:pt idx="20557">
                  <c:v>-70.598500000000001</c:v>
                </c:pt>
                <c:pt idx="20558">
                  <c:v>-70.596500000000006</c:v>
                </c:pt>
                <c:pt idx="20559">
                  <c:v>-70.594500000000011</c:v>
                </c:pt>
                <c:pt idx="20560">
                  <c:v>-70.592500000000001</c:v>
                </c:pt>
                <c:pt idx="20561">
                  <c:v>-70.590500000000006</c:v>
                </c:pt>
                <c:pt idx="20562">
                  <c:v>-70.58850000000001</c:v>
                </c:pt>
                <c:pt idx="20563">
                  <c:v>-70.586500000000001</c:v>
                </c:pt>
                <c:pt idx="20564">
                  <c:v>-70.584500000000006</c:v>
                </c:pt>
                <c:pt idx="20565">
                  <c:v>-70.58250000000001</c:v>
                </c:pt>
                <c:pt idx="20566">
                  <c:v>-70.580500000000001</c:v>
                </c:pt>
                <c:pt idx="20567">
                  <c:v>-70.578500000000005</c:v>
                </c:pt>
                <c:pt idx="20568">
                  <c:v>-70.57650000000001</c:v>
                </c:pt>
                <c:pt idx="20569">
                  <c:v>-70.5745</c:v>
                </c:pt>
                <c:pt idx="20570">
                  <c:v>-70.572500000000005</c:v>
                </c:pt>
                <c:pt idx="20571">
                  <c:v>-70.57050000000001</c:v>
                </c:pt>
                <c:pt idx="20572">
                  <c:v>-70.5685</c:v>
                </c:pt>
                <c:pt idx="20573">
                  <c:v>-70.566500000000005</c:v>
                </c:pt>
                <c:pt idx="20574">
                  <c:v>-70.56450000000001</c:v>
                </c:pt>
                <c:pt idx="20575">
                  <c:v>-70.5625</c:v>
                </c:pt>
                <c:pt idx="20576">
                  <c:v>-70.560500000000005</c:v>
                </c:pt>
                <c:pt idx="20577">
                  <c:v>-70.558500000000009</c:v>
                </c:pt>
                <c:pt idx="20578">
                  <c:v>-70.5565</c:v>
                </c:pt>
                <c:pt idx="20579">
                  <c:v>-70.554500000000004</c:v>
                </c:pt>
                <c:pt idx="20580">
                  <c:v>-70.552500000000009</c:v>
                </c:pt>
                <c:pt idx="20581">
                  <c:v>-70.5505</c:v>
                </c:pt>
                <c:pt idx="20582">
                  <c:v>-70.548500000000004</c:v>
                </c:pt>
                <c:pt idx="20583">
                  <c:v>-70.546500000000009</c:v>
                </c:pt>
                <c:pt idx="20584">
                  <c:v>-70.544499999999999</c:v>
                </c:pt>
                <c:pt idx="20585">
                  <c:v>-70.542500000000004</c:v>
                </c:pt>
                <c:pt idx="20586">
                  <c:v>-70.540500000000009</c:v>
                </c:pt>
                <c:pt idx="20587">
                  <c:v>-70.538499999999999</c:v>
                </c:pt>
                <c:pt idx="20588">
                  <c:v>-70.536500000000004</c:v>
                </c:pt>
                <c:pt idx="20589">
                  <c:v>-70.534500000000008</c:v>
                </c:pt>
                <c:pt idx="20590">
                  <c:v>-70.532499999999999</c:v>
                </c:pt>
                <c:pt idx="20591">
                  <c:v>-70.530500000000004</c:v>
                </c:pt>
                <c:pt idx="20592">
                  <c:v>-70.528500000000008</c:v>
                </c:pt>
                <c:pt idx="20593">
                  <c:v>-70.526499999999999</c:v>
                </c:pt>
                <c:pt idx="20594">
                  <c:v>-70.524500000000003</c:v>
                </c:pt>
                <c:pt idx="20595">
                  <c:v>-70.522500000000008</c:v>
                </c:pt>
                <c:pt idx="20596">
                  <c:v>-70.520499999999998</c:v>
                </c:pt>
                <c:pt idx="20597">
                  <c:v>-70.518500000000003</c:v>
                </c:pt>
                <c:pt idx="20598">
                  <c:v>-70.516500000000008</c:v>
                </c:pt>
                <c:pt idx="20599">
                  <c:v>-70.514499999999998</c:v>
                </c:pt>
                <c:pt idx="20600">
                  <c:v>-70.512500000000003</c:v>
                </c:pt>
                <c:pt idx="20601">
                  <c:v>-70.510500000000008</c:v>
                </c:pt>
                <c:pt idx="20602">
                  <c:v>-70.508499999999998</c:v>
                </c:pt>
                <c:pt idx="20603">
                  <c:v>-70.506500000000003</c:v>
                </c:pt>
                <c:pt idx="20604">
                  <c:v>-70.504500000000007</c:v>
                </c:pt>
                <c:pt idx="20605">
                  <c:v>-70.502499999999998</c:v>
                </c:pt>
                <c:pt idx="20606">
                  <c:v>-70.500500000000002</c:v>
                </c:pt>
                <c:pt idx="20607">
                  <c:v>-70.498500000000007</c:v>
                </c:pt>
                <c:pt idx="20608">
                  <c:v>-70.496499999999997</c:v>
                </c:pt>
                <c:pt idx="20609">
                  <c:v>-70.494500000000002</c:v>
                </c:pt>
                <c:pt idx="20610">
                  <c:v>-70.492500000000007</c:v>
                </c:pt>
                <c:pt idx="20611">
                  <c:v>-70.490499999999997</c:v>
                </c:pt>
                <c:pt idx="20612">
                  <c:v>-70.488500000000016</c:v>
                </c:pt>
                <c:pt idx="20613">
                  <c:v>-70.486500000000007</c:v>
                </c:pt>
                <c:pt idx="20614">
                  <c:v>-70.484499999999997</c:v>
                </c:pt>
                <c:pt idx="20615">
                  <c:v>-70.482500000000016</c:v>
                </c:pt>
                <c:pt idx="20616">
                  <c:v>-70.480500000000006</c:v>
                </c:pt>
                <c:pt idx="20617">
                  <c:v>-70.478499999999997</c:v>
                </c:pt>
                <c:pt idx="20618">
                  <c:v>-70.476500000000016</c:v>
                </c:pt>
                <c:pt idx="20619">
                  <c:v>-70.474500000000006</c:v>
                </c:pt>
                <c:pt idx="20620">
                  <c:v>-70.472499999999997</c:v>
                </c:pt>
                <c:pt idx="20621">
                  <c:v>-70.470500000000015</c:v>
                </c:pt>
                <c:pt idx="20622">
                  <c:v>-70.468500000000006</c:v>
                </c:pt>
                <c:pt idx="20623">
                  <c:v>-70.466499999999996</c:v>
                </c:pt>
                <c:pt idx="20624">
                  <c:v>-70.464500000000015</c:v>
                </c:pt>
                <c:pt idx="20625">
                  <c:v>-70.462500000000006</c:v>
                </c:pt>
                <c:pt idx="20626">
                  <c:v>-70.460499999999996</c:v>
                </c:pt>
                <c:pt idx="20627">
                  <c:v>-70.458500000000015</c:v>
                </c:pt>
                <c:pt idx="20628">
                  <c:v>-70.456500000000005</c:v>
                </c:pt>
                <c:pt idx="20629">
                  <c:v>-70.454499999999996</c:v>
                </c:pt>
                <c:pt idx="20630">
                  <c:v>-70.452500000000015</c:v>
                </c:pt>
                <c:pt idx="20631">
                  <c:v>-70.450500000000005</c:v>
                </c:pt>
                <c:pt idx="20632">
                  <c:v>-70.448499999999996</c:v>
                </c:pt>
                <c:pt idx="20633">
                  <c:v>-70.446500000000015</c:v>
                </c:pt>
                <c:pt idx="20634">
                  <c:v>-70.444500000000005</c:v>
                </c:pt>
                <c:pt idx="20635">
                  <c:v>-70.442499999999995</c:v>
                </c:pt>
                <c:pt idx="20636">
                  <c:v>-70.440500000000014</c:v>
                </c:pt>
                <c:pt idx="20637">
                  <c:v>-70.438500000000005</c:v>
                </c:pt>
                <c:pt idx="20638">
                  <c:v>-70.436499999999995</c:v>
                </c:pt>
                <c:pt idx="20639">
                  <c:v>-70.434500000000014</c:v>
                </c:pt>
                <c:pt idx="20640">
                  <c:v>-70.432500000000005</c:v>
                </c:pt>
                <c:pt idx="20641">
                  <c:v>-70.430500000000009</c:v>
                </c:pt>
                <c:pt idx="20642">
                  <c:v>-70.428500000000014</c:v>
                </c:pt>
                <c:pt idx="20643">
                  <c:v>-70.426500000000004</c:v>
                </c:pt>
                <c:pt idx="20644">
                  <c:v>-70.424500000000009</c:v>
                </c:pt>
                <c:pt idx="20645">
                  <c:v>-70.422500000000014</c:v>
                </c:pt>
                <c:pt idx="20646">
                  <c:v>-70.420500000000004</c:v>
                </c:pt>
                <c:pt idx="20647">
                  <c:v>-70.418500000000009</c:v>
                </c:pt>
                <c:pt idx="20648">
                  <c:v>-70.416500000000013</c:v>
                </c:pt>
                <c:pt idx="20649">
                  <c:v>-70.414500000000004</c:v>
                </c:pt>
                <c:pt idx="20650">
                  <c:v>-70.412500000000009</c:v>
                </c:pt>
                <c:pt idx="20651">
                  <c:v>-70.410500000000013</c:v>
                </c:pt>
                <c:pt idx="20652">
                  <c:v>-70.408500000000004</c:v>
                </c:pt>
                <c:pt idx="20653">
                  <c:v>-70.406500000000008</c:v>
                </c:pt>
                <c:pt idx="20654">
                  <c:v>-70.404500000000013</c:v>
                </c:pt>
                <c:pt idx="20655">
                  <c:v>-70.402500000000003</c:v>
                </c:pt>
                <c:pt idx="20656">
                  <c:v>-70.400500000000008</c:v>
                </c:pt>
                <c:pt idx="20657">
                  <c:v>-70.398500000000013</c:v>
                </c:pt>
                <c:pt idx="20658">
                  <c:v>-70.396500000000003</c:v>
                </c:pt>
                <c:pt idx="20659">
                  <c:v>-70.394500000000008</c:v>
                </c:pt>
                <c:pt idx="20660">
                  <c:v>-70.392500000000013</c:v>
                </c:pt>
                <c:pt idx="20661">
                  <c:v>-70.390500000000003</c:v>
                </c:pt>
                <c:pt idx="20662">
                  <c:v>-70.388500000000008</c:v>
                </c:pt>
                <c:pt idx="20663">
                  <c:v>-70.386500000000012</c:v>
                </c:pt>
                <c:pt idx="20664">
                  <c:v>-70.384500000000003</c:v>
                </c:pt>
                <c:pt idx="20665">
                  <c:v>-70.382500000000007</c:v>
                </c:pt>
                <c:pt idx="20666">
                  <c:v>-70.380500000000012</c:v>
                </c:pt>
                <c:pt idx="20667">
                  <c:v>-70.378500000000003</c:v>
                </c:pt>
                <c:pt idx="20668">
                  <c:v>-70.376500000000007</c:v>
                </c:pt>
                <c:pt idx="20669">
                  <c:v>-70.374500000000012</c:v>
                </c:pt>
                <c:pt idx="20670">
                  <c:v>-70.372500000000002</c:v>
                </c:pt>
                <c:pt idx="20671">
                  <c:v>-70.370500000000007</c:v>
                </c:pt>
                <c:pt idx="20672">
                  <c:v>-70.368500000000012</c:v>
                </c:pt>
                <c:pt idx="20673">
                  <c:v>-70.366500000000002</c:v>
                </c:pt>
                <c:pt idx="20674">
                  <c:v>-70.364500000000007</c:v>
                </c:pt>
                <c:pt idx="20675">
                  <c:v>-70.362500000000011</c:v>
                </c:pt>
                <c:pt idx="20676">
                  <c:v>-70.360500000000002</c:v>
                </c:pt>
                <c:pt idx="20677">
                  <c:v>-70.358500000000006</c:v>
                </c:pt>
                <c:pt idx="20678">
                  <c:v>-70.356500000000011</c:v>
                </c:pt>
                <c:pt idx="20679">
                  <c:v>-70.354500000000002</c:v>
                </c:pt>
                <c:pt idx="20680">
                  <c:v>-70.352500000000006</c:v>
                </c:pt>
                <c:pt idx="20681">
                  <c:v>-70.350500000000011</c:v>
                </c:pt>
                <c:pt idx="20682">
                  <c:v>-70.348500000000001</c:v>
                </c:pt>
                <c:pt idx="20683">
                  <c:v>-70.346500000000006</c:v>
                </c:pt>
                <c:pt idx="20684">
                  <c:v>-70.344500000000011</c:v>
                </c:pt>
                <c:pt idx="20685">
                  <c:v>-70.342500000000001</c:v>
                </c:pt>
                <c:pt idx="20686">
                  <c:v>-70.340500000000006</c:v>
                </c:pt>
                <c:pt idx="20687">
                  <c:v>-70.33850000000001</c:v>
                </c:pt>
                <c:pt idx="20688">
                  <c:v>-70.336500000000001</c:v>
                </c:pt>
                <c:pt idx="20689">
                  <c:v>-70.334500000000006</c:v>
                </c:pt>
                <c:pt idx="20690">
                  <c:v>-70.33250000000001</c:v>
                </c:pt>
                <c:pt idx="20691">
                  <c:v>-70.330500000000001</c:v>
                </c:pt>
                <c:pt idx="20692">
                  <c:v>-70.328500000000005</c:v>
                </c:pt>
                <c:pt idx="20693">
                  <c:v>-70.32650000000001</c:v>
                </c:pt>
                <c:pt idx="20694">
                  <c:v>-70.3245</c:v>
                </c:pt>
                <c:pt idx="20695">
                  <c:v>-70.322500000000005</c:v>
                </c:pt>
                <c:pt idx="20696">
                  <c:v>-70.32050000000001</c:v>
                </c:pt>
                <c:pt idx="20697">
                  <c:v>-70.3185</c:v>
                </c:pt>
                <c:pt idx="20698">
                  <c:v>-70.316500000000005</c:v>
                </c:pt>
                <c:pt idx="20699">
                  <c:v>-70.31450000000001</c:v>
                </c:pt>
                <c:pt idx="20700">
                  <c:v>-70.3125</c:v>
                </c:pt>
                <c:pt idx="20701">
                  <c:v>-70.310500000000005</c:v>
                </c:pt>
                <c:pt idx="20702">
                  <c:v>-70.308500000000009</c:v>
                </c:pt>
                <c:pt idx="20703">
                  <c:v>-70.3065</c:v>
                </c:pt>
                <c:pt idx="20704">
                  <c:v>-70.304500000000004</c:v>
                </c:pt>
                <c:pt idx="20705">
                  <c:v>-70.302500000000009</c:v>
                </c:pt>
                <c:pt idx="20706">
                  <c:v>-70.3005</c:v>
                </c:pt>
                <c:pt idx="20707">
                  <c:v>-70.298500000000004</c:v>
                </c:pt>
                <c:pt idx="20708">
                  <c:v>-70.296500000000009</c:v>
                </c:pt>
                <c:pt idx="20709">
                  <c:v>-70.294499999999999</c:v>
                </c:pt>
                <c:pt idx="20710">
                  <c:v>-70.292500000000004</c:v>
                </c:pt>
                <c:pt idx="20711">
                  <c:v>-70.290500000000009</c:v>
                </c:pt>
                <c:pt idx="20712">
                  <c:v>-70.288499999999999</c:v>
                </c:pt>
                <c:pt idx="20713">
                  <c:v>-70.286500000000004</c:v>
                </c:pt>
                <c:pt idx="20714">
                  <c:v>-70.284500000000008</c:v>
                </c:pt>
                <c:pt idx="20715">
                  <c:v>-70.282499999999999</c:v>
                </c:pt>
                <c:pt idx="20716">
                  <c:v>-70.280500000000004</c:v>
                </c:pt>
                <c:pt idx="20717">
                  <c:v>-70.278500000000008</c:v>
                </c:pt>
                <c:pt idx="20718">
                  <c:v>-70.276499999999999</c:v>
                </c:pt>
                <c:pt idx="20719">
                  <c:v>-70.274500000000003</c:v>
                </c:pt>
                <c:pt idx="20720">
                  <c:v>-70.272500000000008</c:v>
                </c:pt>
                <c:pt idx="20721">
                  <c:v>-70.270499999999998</c:v>
                </c:pt>
                <c:pt idx="20722">
                  <c:v>-70.268500000000003</c:v>
                </c:pt>
                <c:pt idx="20723">
                  <c:v>-70.266500000000008</c:v>
                </c:pt>
                <c:pt idx="20724">
                  <c:v>-70.264499999999998</c:v>
                </c:pt>
                <c:pt idx="20725">
                  <c:v>-70.262500000000003</c:v>
                </c:pt>
                <c:pt idx="20726">
                  <c:v>-70.260500000000008</c:v>
                </c:pt>
                <c:pt idx="20727">
                  <c:v>-70.258499999999998</c:v>
                </c:pt>
                <c:pt idx="20728">
                  <c:v>-70.256500000000003</c:v>
                </c:pt>
                <c:pt idx="20729">
                  <c:v>-70.254500000000007</c:v>
                </c:pt>
                <c:pt idx="20730">
                  <c:v>-70.252499999999998</c:v>
                </c:pt>
                <c:pt idx="20731">
                  <c:v>-70.250500000000002</c:v>
                </c:pt>
                <c:pt idx="20732">
                  <c:v>-70.248500000000007</c:v>
                </c:pt>
                <c:pt idx="20733">
                  <c:v>-70.246499999999997</c:v>
                </c:pt>
                <c:pt idx="20734">
                  <c:v>-70.244500000000002</c:v>
                </c:pt>
                <c:pt idx="20735">
                  <c:v>-70.242500000000007</c:v>
                </c:pt>
                <c:pt idx="20736">
                  <c:v>-70.240499999999997</c:v>
                </c:pt>
                <c:pt idx="20737">
                  <c:v>-70.238500000000016</c:v>
                </c:pt>
                <c:pt idx="20738">
                  <c:v>-70.236500000000007</c:v>
                </c:pt>
                <c:pt idx="20739">
                  <c:v>-70.234499999999997</c:v>
                </c:pt>
                <c:pt idx="20740">
                  <c:v>-70.232500000000016</c:v>
                </c:pt>
                <c:pt idx="20741">
                  <c:v>-70.230500000000006</c:v>
                </c:pt>
                <c:pt idx="20742">
                  <c:v>-70.228499999999997</c:v>
                </c:pt>
                <c:pt idx="20743">
                  <c:v>-70.226500000000016</c:v>
                </c:pt>
                <c:pt idx="20744">
                  <c:v>-70.224500000000006</c:v>
                </c:pt>
                <c:pt idx="20745">
                  <c:v>-70.222499999999997</c:v>
                </c:pt>
                <c:pt idx="20746">
                  <c:v>-70.220500000000015</c:v>
                </c:pt>
                <c:pt idx="20747">
                  <c:v>-70.218500000000006</c:v>
                </c:pt>
                <c:pt idx="20748">
                  <c:v>-70.216499999999996</c:v>
                </c:pt>
                <c:pt idx="20749">
                  <c:v>-70.214500000000015</c:v>
                </c:pt>
                <c:pt idx="20750">
                  <c:v>-70.212500000000006</c:v>
                </c:pt>
                <c:pt idx="20751">
                  <c:v>-70.210499999999996</c:v>
                </c:pt>
                <c:pt idx="20752">
                  <c:v>-70.208500000000015</c:v>
                </c:pt>
                <c:pt idx="20753">
                  <c:v>-70.206500000000005</c:v>
                </c:pt>
                <c:pt idx="20754">
                  <c:v>-70.204499999999996</c:v>
                </c:pt>
                <c:pt idx="20755">
                  <c:v>-70.202500000000015</c:v>
                </c:pt>
                <c:pt idx="20756">
                  <c:v>-70.200500000000005</c:v>
                </c:pt>
                <c:pt idx="20757">
                  <c:v>-70.198499999999996</c:v>
                </c:pt>
                <c:pt idx="20758">
                  <c:v>-70.196500000000015</c:v>
                </c:pt>
                <c:pt idx="20759">
                  <c:v>-70.194500000000005</c:v>
                </c:pt>
                <c:pt idx="20760">
                  <c:v>-70.192499999999995</c:v>
                </c:pt>
                <c:pt idx="20761">
                  <c:v>-70.190500000000014</c:v>
                </c:pt>
                <c:pt idx="20762">
                  <c:v>-70.188500000000005</c:v>
                </c:pt>
                <c:pt idx="20763">
                  <c:v>-70.186499999999995</c:v>
                </c:pt>
                <c:pt idx="20764">
                  <c:v>-70.184500000000014</c:v>
                </c:pt>
                <c:pt idx="20765">
                  <c:v>-70.182500000000005</c:v>
                </c:pt>
                <c:pt idx="20766">
                  <c:v>-70.180500000000009</c:v>
                </c:pt>
                <c:pt idx="20767">
                  <c:v>-70.178500000000014</c:v>
                </c:pt>
                <c:pt idx="20768">
                  <c:v>-70.176500000000004</c:v>
                </c:pt>
                <c:pt idx="20769">
                  <c:v>-70.174500000000009</c:v>
                </c:pt>
                <c:pt idx="20770">
                  <c:v>-70.172500000000014</c:v>
                </c:pt>
                <c:pt idx="20771">
                  <c:v>-70.170500000000004</c:v>
                </c:pt>
                <c:pt idx="20772">
                  <c:v>-70.168500000000009</c:v>
                </c:pt>
                <c:pt idx="20773">
                  <c:v>-70.166500000000013</c:v>
                </c:pt>
                <c:pt idx="20774">
                  <c:v>-70.164500000000004</c:v>
                </c:pt>
                <c:pt idx="20775">
                  <c:v>-70.162500000000009</c:v>
                </c:pt>
                <c:pt idx="20776">
                  <c:v>-70.160500000000013</c:v>
                </c:pt>
                <c:pt idx="20777">
                  <c:v>-70.158500000000004</c:v>
                </c:pt>
                <c:pt idx="20778">
                  <c:v>-70.156500000000008</c:v>
                </c:pt>
                <c:pt idx="20779">
                  <c:v>-70.154500000000013</c:v>
                </c:pt>
                <c:pt idx="20780">
                  <c:v>-70.152500000000003</c:v>
                </c:pt>
                <c:pt idx="20781">
                  <c:v>-70.150500000000008</c:v>
                </c:pt>
                <c:pt idx="20782">
                  <c:v>-70.148500000000013</c:v>
                </c:pt>
                <c:pt idx="20783">
                  <c:v>-70.146500000000003</c:v>
                </c:pt>
                <c:pt idx="20784">
                  <c:v>-70.144500000000008</c:v>
                </c:pt>
                <c:pt idx="20785">
                  <c:v>-70.142500000000013</c:v>
                </c:pt>
                <c:pt idx="20786">
                  <c:v>-70.140500000000003</c:v>
                </c:pt>
                <c:pt idx="20787">
                  <c:v>-70.138500000000008</c:v>
                </c:pt>
                <c:pt idx="20788">
                  <c:v>-70.136500000000012</c:v>
                </c:pt>
                <c:pt idx="20789">
                  <c:v>-70.134500000000003</c:v>
                </c:pt>
                <c:pt idx="20790">
                  <c:v>-70.132500000000007</c:v>
                </c:pt>
                <c:pt idx="20791">
                  <c:v>-70.130500000000012</c:v>
                </c:pt>
                <c:pt idx="20792">
                  <c:v>-70.128500000000003</c:v>
                </c:pt>
                <c:pt idx="20793">
                  <c:v>-70.126500000000007</c:v>
                </c:pt>
                <c:pt idx="20794">
                  <c:v>-70.124500000000012</c:v>
                </c:pt>
                <c:pt idx="20795">
                  <c:v>-70.122500000000002</c:v>
                </c:pt>
                <c:pt idx="20796">
                  <c:v>-70.120500000000007</c:v>
                </c:pt>
                <c:pt idx="20797">
                  <c:v>-70.118500000000012</c:v>
                </c:pt>
                <c:pt idx="20798">
                  <c:v>-70.116500000000002</c:v>
                </c:pt>
                <c:pt idx="20799">
                  <c:v>-70.114500000000007</c:v>
                </c:pt>
                <c:pt idx="20800">
                  <c:v>-70.112500000000011</c:v>
                </c:pt>
                <c:pt idx="20801">
                  <c:v>-70.110500000000002</c:v>
                </c:pt>
                <c:pt idx="20802">
                  <c:v>-70.108500000000006</c:v>
                </c:pt>
                <c:pt idx="20803">
                  <c:v>-70.106500000000011</c:v>
                </c:pt>
                <c:pt idx="20804">
                  <c:v>-70.104500000000002</c:v>
                </c:pt>
                <c:pt idx="20805">
                  <c:v>-70.102500000000006</c:v>
                </c:pt>
                <c:pt idx="20806">
                  <c:v>-70.100500000000011</c:v>
                </c:pt>
                <c:pt idx="20807">
                  <c:v>-70.098500000000001</c:v>
                </c:pt>
                <c:pt idx="20808">
                  <c:v>-70.096500000000006</c:v>
                </c:pt>
                <c:pt idx="20809">
                  <c:v>-70.094500000000011</c:v>
                </c:pt>
                <c:pt idx="20810">
                  <c:v>-70.092500000000001</c:v>
                </c:pt>
                <c:pt idx="20811">
                  <c:v>-70.090500000000006</c:v>
                </c:pt>
                <c:pt idx="20812">
                  <c:v>-70.08850000000001</c:v>
                </c:pt>
                <c:pt idx="20813">
                  <c:v>-70.086500000000001</c:v>
                </c:pt>
                <c:pt idx="20814">
                  <c:v>-70.084500000000006</c:v>
                </c:pt>
                <c:pt idx="20815">
                  <c:v>-70.08250000000001</c:v>
                </c:pt>
                <c:pt idx="20816">
                  <c:v>-70.080500000000001</c:v>
                </c:pt>
                <c:pt idx="20817">
                  <c:v>-70.078500000000005</c:v>
                </c:pt>
                <c:pt idx="20818">
                  <c:v>-70.07650000000001</c:v>
                </c:pt>
                <c:pt idx="20819">
                  <c:v>-70.0745</c:v>
                </c:pt>
                <c:pt idx="20820">
                  <c:v>-70.072500000000005</c:v>
                </c:pt>
                <c:pt idx="20821">
                  <c:v>-70.07050000000001</c:v>
                </c:pt>
                <c:pt idx="20822">
                  <c:v>-70.0685</c:v>
                </c:pt>
                <c:pt idx="20823">
                  <c:v>-70.066500000000005</c:v>
                </c:pt>
                <c:pt idx="20824">
                  <c:v>-70.06450000000001</c:v>
                </c:pt>
                <c:pt idx="20825">
                  <c:v>-70.0625</c:v>
                </c:pt>
                <c:pt idx="20826">
                  <c:v>-70.060500000000005</c:v>
                </c:pt>
                <c:pt idx="20827">
                  <c:v>-70.058500000000009</c:v>
                </c:pt>
                <c:pt idx="20828">
                  <c:v>-70.0565</c:v>
                </c:pt>
                <c:pt idx="20829">
                  <c:v>-70.054500000000004</c:v>
                </c:pt>
                <c:pt idx="20830">
                  <c:v>-70.052500000000009</c:v>
                </c:pt>
                <c:pt idx="20831">
                  <c:v>-70.0505</c:v>
                </c:pt>
                <c:pt idx="20832">
                  <c:v>-70.048500000000004</c:v>
                </c:pt>
                <c:pt idx="20833">
                  <c:v>-70.046500000000009</c:v>
                </c:pt>
                <c:pt idx="20834">
                  <c:v>-70.044499999999999</c:v>
                </c:pt>
                <c:pt idx="20835">
                  <c:v>-70.042500000000004</c:v>
                </c:pt>
                <c:pt idx="20836">
                  <c:v>-70.040500000000009</c:v>
                </c:pt>
                <c:pt idx="20837">
                  <c:v>-70.038499999999999</c:v>
                </c:pt>
                <c:pt idx="20838">
                  <c:v>-70.036500000000004</c:v>
                </c:pt>
                <c:pt idx="20839">
                  <c:v>-70.034500000000008</c:v>
                </c:pt>
                <c:pt idx="20840">
                  <c:v>-70.032499999999999</c:v>
                </c:pt>
                <c:pt idx="20841">
                  <c:v>-70.030500000000004</c:v>
                </c:pt>
                <c:pt idx="20842">
                  <c:v>-70.028500000000008</c:v>
                </c:pt>
                <c:pt idx="20843">
                  <c:v>-70.026499999999999</c:v>
                </c:pt>
                <c:pt idx="20844">
                  <c:v>-70.024500000000003</c:v>
                </c:pt>
                <c:pt idx="20845">
                  <c:v>-70.022500000000008</c:v>
                </c:pt>
                <c:pt idx="20846">
                  <c:v>-70.020499999999998</c:v>
                </c:pt>
                <c:pt idx="20847">
                  <c:v>-70.018500000000003</c:v>
                </c:pt>
                <c:pt idx="20848">
                  <c:v>-70.016500000000008</c:v>
                </c:pt>
                <c:pt idx="20849">
                  <c:v>-70.014499999999998</c:v>
                </c:pt>
                <c:pt idx="20850">
                  <c:v>-70.012500000000003</c:v>
                </c:pt>
                <c:pt idx="20851">
                  <c:v>-70.010500000000008</c:v>
                </c:pt>
                <c:pt idx="20852">
                  <c:v>-70.008499999999998</c:v>
                </c:pt>
                <c:pt idx="20853">
                  <c:v>-70.006500000000003</c:v>
                </c:pt>
                <c:pt idx="20854">
                  <c:v>-70.004500000000007</c:v>
                </c:pt>
                <c:pt idx="20855">
                  <c:v>-70.002499999999998</c:v>
                </c:pt>
                <c:pt idx="20856">
                  <c:v>-70.000500000000002</c:v>
                </c:pt>
                <c:pt idx="20857">
                  <c:v>-69.998500000000007</c:v>
                </c:pt>
                <c:pt idx="20858">
                  <c:v>-69.996499999999997</c:v>
                </c:pt>
                <c:pt idx="20859">
                  <c:v>-69.994500000000002</c:v>
                </c:pt>
                <c:pt idx="20860">
                  <c:v>-69.992500000000007</c:v>
                </c:pt>
                <c:pt idx="20861">
                  <c:v>-69.990499999999997</c:v>
                </c:pt>
                <c:pt idx="20862">
                  <c:v>-69.988500000000016</c:v>
                </c:pt>
                <c:pt idx="20863">
                  <c:v>-69.986500000000007</c:v>
                </c:pt>
                <c:pt idx="20864">
                  <c:v>-69.984499999999997</c:v>
                </c:pt>
                <c:pt idx="20865">
                  <c:v>-69.982500000000016</c:v>
                </c:pt>
                <c:pt idx="20866">
                  <c:v>-69.980500000000006</c:v>
                </c:pt>
                <c:pt idx="20867">
                  <c:v>-69.978499999999997</c:v>
                </c:pt>
                <c:pt idx="20868">
                  <c:v>-69.976500000000016</c:v>
                </c:pt>
                <c:pt idx="20869">
                  <c:v>-69.974500000000006</c:v>
                </c:pt>
                <c:pt idx="20870">
                  <c:v>-69.972499999999997</c:v>
                </c:pt>
                <c:pt idx="20871">
                  <c:v>-69.970500000000015</c:v>
                </c:pt>
                <c:pt idx="20872">
                  <c:v>-69.968500000000006</c:v>
                </c:pt>
                <c:pt idx="20873">
                  <c:v>-69.966499999999996</c:v>
                </c:pt>
                <c:pt idx="20874">
                  <c:v>-69.964500000000015</c:v>
                </c:pt>
                <c:pt idx="20875">
                  <c:v>-69.962500000000006</c:v>
                </c:pt>
                <c:pt idx="20876">
                  <c:v>-69.960499999999996</c:v>
                </c:pt>
                <c:pt idx="20877">
                  <c:v>-69.958500000000015</c:v>
                </c:pt>
                <c:pt idx="20878">
                  <c:v>-69.956500000000005</c:v>
                </c:pt>
                <c:pt idx="20879">
                  <c:v>-69.954499999999996</c:v>
                </c:pt>
                <c:pt idx="20880">
                  <c:v>-69.952500000000015</c:v>
                </c:pt>
                <c:pt idx="20881">
                  <c:v>-69.950500000000005</c:v>
                </c:pt>
                <c:pt idx="20882">
                  <c:v>-69.948499999999996</c:v>
                </c:pt>
                <c:pt idx="20883">
                  <c:v>-69.946500000000015</c:v>
                </c:pt>
                <c:pt idx="20884">
                  <c:v>-69.944500000000005</c:v>
                </c:pt>
                <c:pt idx="20885">
                  <c:v>-69.942499999999995</c:v>
                </c:pt>
                <c:pt idx="20886">
                  <c:v>-69.940500000000014</c:v>
                </c:pt>
                <c:pt idx="20887">
                  <c:v>-69.938500000000005</c:v>
                </c:pt>
                <c:pt idx="20888">
                  <c:v>-69.936499999999995</c:v>
                </c:pt>
                <c:pt idx="20889">
                  <c:v>-69.934500000000014</c:v>
                </c:pt>
                <c:pt idx="20890">
                  <c:v>-69.932500000000005</c:v>
                </c:pt>
                <c:pt idx="20891">
                  <c:v>-69.930500000000009</c:v>
                </c:pt>
                <c:pt idx="20892">
                  <c:v>-69.928500000000014</c:v>
                </c:pt>
                <c:pt idx="20893">
                  <c:v>-69.926500000000004</c:v>
                </c:pt>
                <c:pt idx="20894">
                  <c:v>-69.924500000000009</c:v>
                </c:pt>
                <c:pt idx="20895">
                  <c:v>-69.922500000000014</c:v>
                </c:pt>
                <c:pt idx="20896">
                  <c:v>-69.920500000000004</c:v>
                </c:pt>
                <c:pt idx="20897">
                  <c:v>-69.918500000000009</c:v>
                </c:pt>
                <c:pt idx="20898">
                  <c:v>-69.916500000000013</c:v>
                </c:pt>
                <c:pt idx="20899">
                  <c:v>-69.914500000000004</c:v>
                </c:pt>
                <c:pt idx="20900">
                  <c:v>-69.912500000000009</c:v>
                </c:pt>
                <c:pt idx="20901">
                  <c:v>-69.910500000000013</c:v>
                </c:pt>
                <c:pt idx="20902">
                  <c:v>-69.908500000000004</c:v>
                </c:pt>
                <c:pt idx="20903">
                  <c:v>-69.906500000000008</c:v>
                </c:pt>
                <c:pt idx="20904">
                  <c:v>-69.904500000000013</c:v>
                </c:pt>
                <c:pt idx="20905">
                  <c:v>-69.902500000000003</c:v>
                </c:pt>
                <c:pt idx="20906">
                  <c:v>-69.900500000000008</c:v>
                </c:pt>
                <c:pt idx="20907">
                  <c:v>-69.898500000000013</c:v>
                </c:pt>
                <c:pt idx="20908">
                  <c:v>-69.896500000000003</c:v>
                </c:pt>
                <c:pt idx="20909">
                  <c:v>-69.894500000000008</c:v>
                </c:pt>
                <c:pt idx="20910">
                  <c:v>-69.892500000000013</c:v>
                </c:pt>
                <c:pt idx="20911">
                  <c:v>-69.890500000000003</c:v>
                </c:pt>
                <c:pt idx="20912">
                  <c:v>-69.888500000000008</c:v>
                </c:pt>
                <c:pt idx="20913">
                  <c:v>-69.886500000000012</c:v>
                </c:pt>
                <c:pt idx="20914">
                  <c:v>-69.884500000000003</c:v>
                </c:pt>
                <c:pt idx="20915">
                  <c:v>-69.882500000000007</c:v>
                </c:pt>
                <c:pt idx="20916">
                  <c:v>-69.880500000000012</c:v>
                </c:pt>
                <c:pt idx="20917">
                  <c:v>-69.878500000000003</c:v>
                </c:pt>
                <c:pt idx="20918">
                  <c:v>-69.876500000000007</c:v>
                </c:pt>
                <c:pt idx="20919">
                  <c:v>-69.874500000000012</c:v>
                </c:pt>
                <c:pt idx="20920">
                  <c:v>-69.872500000000002</c:v>
                </c:pt>
                <c:pt idx="20921">
                  <c:v>-69.870500000000007</c:v>
                </c:pt>
                <c:pt idx="20922">
                  <c:v>-69.868500000000012</c:v>
                </c:pt>
                <c:pt idx="20923">
                  <c:v>-69.866500000000002</c:v>
                </c:pt>
                <c:pt idx="20924">
                  <c:v>-69.864500000000007</c:v>
                </c:pt>
                <c:pt idx="20925">
                  <c:v>-69.862500000000011</c:v>
                </c:pt>
                <c:pt idx="20926">
                  <c:v>-69.860500000000002</c:v>
                </c:pt>
                <c:pt idx="20927">
                  <c:v>-69.858500000000006</c:v>
                </c:pt>
                <c:pt idx="20928">
                  <c:v>-69.856500000000011</c:v>
                </c:pt>
                <c:pt idx="20929">
                  <c:v>-69.854500000000002</c:v>
                </c:pt>
                <c:pt idx="20930">
                  <c:v>-69.852500000000006</c:v>
                </c:pt>
                <c:pt idx="20931">
                  <c:v>-69.850500000000011</c:v>
                </c:pt>
                <c:pt idx="20932">
                  <c:v>-69.848500000000001</c:v>
                </c:pt>
                <c:pt idx="20933">
                  <c:v>-69.846500000000006</c:v>
                </c:pt>
                <c:pt idx="20934">
                  <c:v>-69.844500000000011</c:v>
                </c:pt>
                <c:pt idx="20935">
                  <c:v>-69.842500000000001</c:v>
                </c:pt>
                <c:pt idx="20936">
                  <c:v>-69.840500000000006</c:v>
                </c:pt>
                <c:pt idx="20937">
                  <c:v>-69.83850000000001</c:v>
                </c:pt>
                <c:pt idx="20938">
                  <c:v>-69.836500000000001</c:v>
                </c:pt>
                <c:pt idx="20939">
                  <c:v>-69.834500000000006</c:v>
                </c:pt>
                <c:pt idx="20940">
                  <c:v>-69.83250000000001</c:v>
                </c:pt>
                <c:pt idx="20941">
                  <c:v>-69.830500000000001</c:v>
                </c:pt>
                <c:pt idx="20942">
                  <c:v>-69.828500000000005</c:v>
                </c:pt>
                <c:pt idx="20943">
                  <c:v>-69.82650000000001</c:v>
                </c:pt>
                <c:pt idx="20944">
                  <c:v>-69.8245</c:v>
                </c:pt>
                <c:pt idx="20945">
                  <c:v>-69.822500000000005</c:v>
                </c:pt>
                <c:pt idx="20946">
                  <c:v>-69.82050000000001</c:v>
                </c:pt>
                <c:pt idx="20947">
                  <c:v>-69.8185</c:v>
                </c:pt>
                <c:pt idx="20948">
                  <c:v>-69.816500000000005</c:v>
                </c:pt>
                <c:pt idx="20949">
                  <c:v>-69.81450000000001</c:v>
                </c:pt>
                <c:pt idx="20950">
                  <c:v>-69.8125</c:v>
                </c:pt>
                <c:pt idx="20951">
                  <c:v>-69.810500000000005</c:v>
                </c:pt>
                <c:pt idx="20952">
                  <c:v>-69.808500000000009</c:v>
                </c:pt>
                <c:pt idx="20953">
                  <c:v>-69.8065</c:v>
                </c:pt>
                <c:pt idx="20954">
                  <c:v>-69.804500000000004</c:v>
                </c:pt>
                <c:pt idx="20955">
                  <c:v>-69.802500000000009</c:v>
                </c:pt>
                <c:pt idx="20956">
                  <c:v>-69.8005</c:v>
                </c:pt>
                <c:pt idx="20957">
                  <c:v>-69.798500000000004</c:v>
                </c:pt>
                <c:pt idx="20958">
                  <c:v>-69.796500000000009</c:v>
                </c:pt>
                <c:pt idx="20959">
                  <c:v>-69.794499999999999</c:v>
                </c:pt>
                <c:pt idx="20960">
                  <c:v>-69.792500000000004</c:v>
                </c:pt>
                <c:pt idx="20961">
                  <c:v>-69.790500000000009</c:v>
                </c:pt>
                <c:pt idx="20962">
                  <c:v>-69.788499999999999</c:v>
                </c:pt>
                <c:pt idx="20963">
                  <c:v>-69.786500000000004</c:v>
                </c:pt>
                <c:pt idx="20964">
                  <c:v>-69.784500000000008</c:v>
                </c:pt>
                <c:pt idx="20965">
                  <c:v>-69.782499999999999</c:v>
                </c:pt>
                <c:pt idx="20966">
                  <c:v>-69.780500000000004</c:v>
                </c:pt>
                <c:pt idx="20967">
                  <c:v>-69.778500000000008</c:v>
                </c:pt>
                <c:pt idx="20968">
                  <c:v>-69.776499999999999</c:v>
                </c:pt>
                <c:pt idx="20969">
                  <c:v>-69.774500000000003</c:v>
                </c:pt>
                <c:pt idx="20970">
                  <c:v>-69.772500000000008</c:v>
                </c:pt>
                <c:pt idx="20971">
                  <c:v>-69.770499999999998</c:v>
                </c:pt>
                <c:pt idx="20972">
                  <c:v>-69.768500000000003</c:v>
                </c:pt>
                <c:pt idx="20973">
                  <c:v>-69.766500000000008</c:v>
                </c:pt>
                <c:pt idx="20974">
                  <c:v>-69.764499999999998</c:v>
                </c:pt>
                <c:pt idx="20975">
                  <c:v>-69.762500000000003</c:v>
                </c:pt>
                <c:pt idx="20976">
                  <c:v>-69.760500000000008</c:v>
                </c:pt>
                <c:pt idx="20977">
                  <c:v>-69.758499999999998</c:v>
                </c:pt>
                <c:pt idx="20978">
                  <c:v>-69.756500000000003</c:v>
                </c:pt>
                <c:pt idx="20979">
                  <c:v>-69.754500000000007</c:v>
                </c:pt>
                <c:pt idx="20980">
                  <c:v>-69.752499999999998</c:v>
                </c:pt>
                <c:pt idx="20981">
                  <c:v>-69.750500000000002</c:v>
                </c:pt>
                <c:pt idx="20982">
                  <c:v>-69.748500000000007</c:v>
                </c:pt>
                <c:pt idx="20983">
                  <c:v>-69.746499999999997</c:v>
                </c:pt>
                <c:pt idx="20984">
                  <c:v>-69.744500000000002</c:v>
                </c:pt>
                <c:pt idx="20985">
                  <c:v>-69.742500000000007</c:v>
                </c:pt>
                <c:pt idx="20986">
                  <c:v>-69.740499999999997</c:v>
                </c:pt>
                <c:pt idx="20987">
                  <c:v>-69.738500000000016</c:v>
                </c:pt>
                <c:pt idx="20988">
                  <c:v>-69.736500000000007</c:v>
                </c:pt>
                <c:pt idx="20989">
                  <c:v>-69.734499999999997</c:v>
                </c:pt>
                <c:pt idx="20990">
                  <c:v>-69.732500000000016</c:v>
                </c:pt>
                <c:pt idx="20991">
                  <c:v>-69.730500000000006</c:v>
                </c:pt>
                <c:pt idx="20992">
                  <c:v>-69.728499999999997</c:v>
                </c:pt>
                <c:pt idx="20993">
                  <c:v>-69.726500000000016</c:v>
                </c:pt>
                <c:pt idx="20994">
                  <c:v>-69.724500000000006</c:v>
                </c:pt>
                <c:pt idx="20995">
                  <c:v>-69.722499999999997</c:v>
                </c:pt>
                <c:pt idx="20996">
                  <c:v>-69.720500000000015</c:v>
                </c:pt>
                <c:pt idx="20997">
                  <c:v>-69.718500000000006</c:v>
                </c:pt>
                <c:pt idx="20998">
                  <c:v>-69.716499999999996</c:v>
                </c:pt>
                <c:pt idx="20999">
                  <c:v>-69.714500000000015</c:v>
                </c:pt>
                <c:pt idx="21000">
                  <c:v>-69.712500000000006</c:v>
                </c:pt>
                <c:pt idx="21001">
                  <c:v>-69.710499999999996</c:v>
                </c:pt>
                <c:pt idx="21002">
                  <c:v>-69.708500000000015</c:v>
                </c:pt>
                <c:pt idx="21003">
                  <c:v>-69.706500000000005</c:v>
                </c:pt>
                <c:pt idx="21004">
                  <c:v>-69.704499999999996</c:v>
                </c:pt>
                <c:pt idx="21005">
                  <c:v>-69.702500000000015</c:v>
                </c:pt>
                <c:pt idx="21006">
                  <c:v>-69.700500000000005</c:v>
                </c:pt>
                <c:pt idx="21007">
                  <c:v>-69.698499999999996</c:v>
                </c:pt>
                <c:pt idx="21008">
                  <c:v>-69.696500000000015</c:v>
                </c:pt>
                <c:pt idx="21009">
                  <c:v>-69.694500000000005</c:v>
                </c:pt>
                <c:pt idx="21010">
                  <c:v>-69.692499999999995</c:v>
                </c:pt>
                <c:pt idx="21011">
                  <c:v>-69.690500000000014</c:v>
                </c:pt>
                <c:pt idx="21012">
                  <c:v>-69.688500000000005</c:v>
                </c:pt>
                <c:pt idx="21013">
                  <c:v>-69.686499999999995</c:v>
                </c:pt>
                <c:pt idx="21014">
                  <c:v>-69.684500000000014</c:v>
                </c:pt>
                <c:pt idx="21015">
                  <c:v>-69.682500000000005</c:v>
                </c:pt>
                <c:pt idx="21016">
                  <c:v>-69.680500000000009</c:v>
                </c:pt>
                <c:pt idx="21017">
                  <c:v>-69.678500000000014</c:v>
                </c:pt>
                <c:pt idx="21018">
                  <c:v>-69.676500000000004</c:v>
                </c:pt>
                <c:pt idx="21019">
                  <c:v>-69.674500000000009</c:v>
                </c:pt>
                <c:pt idx="21020">
                  <c:v>-69.672500000000014</c:v>
                </c:pt>
                <c:pt idx="21021">
                  <c:v>-69.670500000000004</c:v>
                </c:pt>
                <c:pt idx="21022">
                  <c:v>-69.668500000000009</c:v>
                </c:pt>
                <c:pt idx="21023">
                  <c:v>-69.666500000000013</c:v>
                </c:pt>
                <c:pt idx="21024">
                  <c:v>-69.664500000000004</c:v>
                </c:pt>
                <c:pt idx="21025">
                  <c:v>-69.662500000000009</c:v>
                </c:pt>
                <c:pt idx="21026">
                  <c:v>-69.660500000000013</c:v>
                </c:pt>
                <c:pt idx="21027">
                  <c:v>-69.658500000000004</c:v>
                </c:pt>
                <c:pt idx="21028">
                  <c:v>-69.656500000000008</c:v>
                </c:pt>
                <c:pt idx="21029">
                  <c:v>-69.654500000000013</c:v>
                </c:pt>
                <c:pt idx="21030">
                  <c:v>-69.652500000000003</c:v>
                </c:pt>
                <c:pt idx="21031">
                  <c:v>-69.650500000000008</c:v>
                </c:pt>
                <c:pt idx="21032">
                  <c:v>-69.648500000000013</c:v>
                </c:pt>
                <c:pt idx="21033">
                  <c:v>-69.646500000000003</c:v>
                </c:pt>
                <c:pt idx="21034">
                  <c:v>-69.644500000000008</c:v>
                </c:pt>
                <c:pt idx="21035">
                  <c:v>-69.642500000000013</c:v>
                </c:pt>
                <c:pt idx="21036">
                  <c:v>-69.640500000000003</c:v>
                </c:pt>
                <c:pt idx="21037">
                  <c:v>-69.638500000000008</c:v>
                </c:pt>
                <c:pt idx="21038">
                  <c:v>-69.636500000000012</c:v>
                </c:pt>
                <c:pt idx="21039">
                  <c:v>-69.634500000000003</c:v>
                </c:pt>
                <c:pt idx="21040">
                  <c:v>-69.632500000000007</c:v>
                </c:pt>
                <c:pt idx="21041">
                  <c:v>-69.630500000000012</c:v>
                </c:pt>
                <c:pt idx="21042">
                  <c:v>-69.628500000000003</c:v>
                </c:pt>
                <c:pt idx="21043">
                  <c:v>-69.626500000000007</c:v>
                </c:pt>
                <c:pt idx="21044">
                  <c:v>-69.624500000000012</c:v>
                </c:pt>
                <c:pt idx="21045">
                  <c:v>-69.622500000000002</c:v>
                </c:pt>
                <c:pt idx="21046">
                  <c:v>-69.620500000000007</c:v>
                </c:pt>
                <c:pt idx="21047">
                  <c:v>-69.618500000000012</c:v>
                </c:pt>
                <c:pt idx="21048">
                  <c:v>-69.616500000000002</c:v>
                </c:pt>
                <c:pt idx="21049">
                  <c:v>-69.614500000000007</c:v>
                </c:pt>
                <c:pt idx="21050">
                  <c:v>-69.612500000000011</c:v>
                </c:pt>
                <c:pt idx="21051">
                  <c:v>-69.610500000000002</c:v>
                </c:pt>
                <c:pt idx="21052">
                  <c:v>-69.608500000000006</c:v>
                </c:pt>
                <c:pt idx="21053">
                  <c:v>-69.606500000000011</c:v>
                </c:pt>
                <c:pt idx="21054">
                  <c:v>-69.604500000000002</c:v>
                </c:pt>
                <c:pt idx="21055">
                  <c:v>-69.602500000000006</c:v>
                </c:pt>
                <c:pt idx="21056">
                  <c:v>-69.600500000000011</c:v>
                </c:pt>
                <c:pt idx="21057">
                  <c:v>-69.598500000000001</c:v>
                </c:pt>
                <c:pt idx="21058">
                  <c:v>-69.596500000000006</c:v>
                </c:pt>
                <c:pt idx="21059">
                  <c:v>-69.594500000000011</c:v>
                </c:pt>
                <c:pt idx="21060">
                  <c:v>-69.592500000000001</c:v>
                </c:pt>
                <c:pt idx="21061">
                  <c:v>-69.590500000000006</c:v>
                </c:pt>
                <c:pt idx="21062">
                  <c:v>-69.58850000000001</c:v>
                </c:pt>
                <c:pt idx="21063">
                  <c:v>-69.586500000000001</c:v>
                </c:pt>
                <c:pt idx="21064">
                  <c:v>-69.584500000000006</c:v>
                </c:pt>
                <c:pt idx="21065">
                  <c:v>-69.58250000000001</c:v>
                </c:pt>
                <c:pt idx="21066">
                  <c:v>-69.580500000000001</c:v>
                </c:pt>
                <c:pt idx="21067">
                  <c:v>-69.578500000000005</c:v>
                </c:pt>
                <c:pt idx="21068">
                  <c:v>-69.57650000000001</c:v>
                </c:pt>
                <c:pt idx="21069">
                  <c:v>-69.5745</c:v>
                </c:pt>
                <c:pt idx="21070">
                  <c:v>-69.572500000000005</c:v>
                </c:pt>
                <c:pt idx="21071">
                  <c:v>-69.57050000000001</c:v>
                </c:pt>
                <c:pt idx="21072">
                  <c:v>-69.5685</c:v>
                </c:pt>
                <c:pt idx="21073">
                  <c:v>-69.566500000000005</c:v>
                </c:pt>
                <c:pt idx="21074">
                  <c:v>-69.56450000000001</c:v>
                </c:pt>
                <c:pt idx="21075">
                  <c:v>-69.5625</c:v>
                </c:pt>
                <c:pt idx="21076">
                  <c:v>-69.560500000000005</c:v>
                </c:pt>
                <c:pt idx="21077">
                  <c:v>-69.558500000000009</c:v>
                </c:pt>
                <c:pt idx="21078">
                  <c:v>-69.5565</c:v>
                </c:pt>
                <c:pt idx="21079">
                  <c:v>-69.554500000000004</c:v>
                </c:pt>
                <c:pt idx="21080">
                  <c:v>-69.552500000000009</c:v>
                </c:pt>
                <c:pt idx="21081">
                  <c:v>-69.5505</c:v>
                </c:pt>
                <c:pt idx="21082">
                  <c:v>-69.548500000000004</c:v>
                </c:pt>
                <c:pt idx="21083">
                  <c:v>-69.546500000000009</c:v>
                </c:pt>
                <c:pt idx="21084">
                  <c:v>-69.544499999999999</c:v>
                </c:pt>
                <c:pt idx="21085">
                  <c:v>-69.542500000000004</c:v>
                </c:pt>
                <c:pt idx="21086">
                  <c:v>-69.540500000000009</c:v>
                </c:pt>
                <c:pt idx="21087">
                  <c:v>-69.538499999999999</c:v>
                </c:pt>
                <c:pt idx="21088">
                  <c:v>-69.536500000000004</c:v>
                </c:pt>
                <c:pt idx="21089">
                  <c:v>-69.534500000000008</c:v>
                </c:pt>
                <c:pt idx="21090">
                  <c:v>-69.532499999999999</c:v>
                </c:pt>
                <c:pt idx="21091">
                  <c:v>-69.530500000000004</c:v>
                </c:pt>
                <c:pt idx="21092">
                  <c:v>-69.528500000000008</c:v>
                </c:pt>
                <c:pt idx="21093">
                  <c:v>-69.526499999999999</c:v>
                </c:pt>
                <c:pt idx="21094">
                  <c:v>-69.524500000000003</c:v>
                </c:pt>
                <c:pt idx="21095">
                  <c:v>-69.522500000000008</c:v>
                </c:pt>
                <c:pt idx="21096">
                  <c:v>-69.520499999999998</c:v>
                </c:pt>
                <c:pt idx="21097">
                  <c:v>-69.518500000000003</c:v>
                </c:pt>
                <c:pt idx="21098">
                  <c:v>-69.516500000000008</c:v>
                </c:pt>
                <c:pt idx="21099">
                  <c:v>-69.514499999999998</c:v>
                </c:pt>
                <c:pt idx="21100">
                  <c:v>-69.512500000000003</c:v>
                </c:pt>
                <c:pt idx="21101">
                  <c:v>-69.510500000000008</c:v>
                </c:pt>
                <c:pt idx="21102">
                  <c:v>-69.508499999999998</c:v>
                </c:pt>
                <c:pt idx="21103">
                  <c:v>-69.506500000000003</c:v>
                </c:pt>
                <c:pt idx="21104">
                  <c:v>-69.504500000000007</c:v>
                </c:pt>
                <c:pt idx="21105">
                  <c:v>-69.502499999999998</c:v>
                </c:pt>
                <c:pt idx="21106">
                  <c:v>-69.500500000000002</c:v>
                </c:pt>
                <c:pt idx="21107">
                  <c:v>-69.498500000000007</c:v>
                </c:pt>
                <c:pt idx="21108">
                  <c:v>-69.496499999999997</c:v>
                </c:pt>
                <c:pt idx="21109">
                  <c:v>-69.494500000000002</c:v>
                </c:pt>
                <c:pt idx="21110">
                  <c:v>-69.492500000000007</c:v>
                </c:pt>
                <c:pt idx="21111">
                  <c:v>-69.490499999999997</c:v>
                </c:pt>
                <c:pt idx="21112">
                  <c:v>-69.488500000000016</c:v>
                </c:pt>
                <c:pt idx="21113">
                  <c:v>-69.486500000000007</c:v>
                </c:pt>
                <c:pt idx="21114">
                  <c:v>-69.484499999999997</c:v>
                </c:pt>
                <c:pt idx="21115">
                  <c:v>-69.482500000000016</c:v>
                </c:pt>
                <c:pt idx="21116">
                  <c:v>-69.480500000000006</c:v>
                </c:pt>
                <c:pt idx="21117">
                  <c:v>-69.478499999999997</c:v>
                </c:pt>
                <c:pt idx="21118">
                  <c:v>-69.476500000000016</c:v>
                </c:pt>
                <c:pt idx="21119">
                  <c:v>-69.474500000000006</c:v>
                </c:pt>
                <c:pt idx="21120">
                  <c:v>-69.472499999999997</c:v>
                </c:pt>
                <c:pt idx="21121">
                  <c:v>-69.470500000000015</c:v>
                </c:pt>
                <c:pt idx="21122">
                  <c:v>-69.468500000000006</c:v>
                </c:pt>
                <c:pt idx="21123">
                  <c:v>-69.466499999999996</c:v>
                </c:pt>
                <c:pt idx="21124">
                  <c:v>-69.464500000000015</c:v>
                </c:pt>
                <c:pt idx="21125">
                  <c:v>-69.462500000000006</c:v>
                </c:pt>
                <c:pt idx="21126">
                  <c:v>-69.460499999999996</c:v>
                </c:pt>
                <c:pt idx="21127">
                  <c:v>-69.458500000000015</c:v>
                </c:pt>
                <c:pt idx="21128">
                  <c:v>-69.456500000000005</c:v>
                </c:pt>
                <c:pt idx="21129">
                  <c:v>-69.454499999999996</c:v>
                </c:pt>
                <c:pt idx="21130">
                  <c:v>-69.452500000000015</c:v>
                </c:pt>
                <c:pt idx="21131">
                  <c:v>-69.450500000000005</c:v>
                </c:pt>
                <c:pt idx="21132">
                  <c:v>-69.448499999999996</c:v>
                </c:pt>
                <c:pt idx="21133">
                  <c:v>-69.446500000000015</c:v>
                </c:pt>
                <c:pt idx="21134">
                  <c:v>-69.444500000000005</c:v>
                </c:pt>
                <c:pt idx="21135">
                  <c:v>-69.442499999999995</c:v>
                </c:pt>
                <c:pt idx="21136">
                  <c:v>-69.440500000000014</c:v>
                </c:pt>
                <c:pt idx="21137">
                  <c:v>-69.438500000000005</c:v>
                </c:pt>
                <c:pt idx="21138">
                  <c:v>-69.436499999999995</c:v>
                </c:pt>
                <c:pt idx="21139">
                  <c:v>-69.434500000000014</c:v>
                </c:pt>
                <c:pt idx="21140">
                  <c:v>-69.432500000000005</c:v>
                </c:pt>
                <c:pt idx="21141">
                  <c:v>-69.430500000000009</c:v>
                </c:pt>
                <c:pt idx="21142">
                  <c:v>-69.428500000000014</c:v>
                </c:pt>
                <c:pt idx="21143">
                  <c:v>-69.426500000000004</c:v>
                </c:pt>
                <c:pt idx="21144">
                  <c:v>-69.424500000000009</c:v>
                </c:pt>
                <c:pt idx="21145">
                  <c:v>-69.422500000000014</c:v>
                </c:pt>
                <c:pt idx="21146">
                  <c:v>-69.420500000000004</c:v>
                </c:pt>
                <c:pt idx="21147">
                  <c:v>-69.418500000000009</c:v>
                </c:pt>
                <c:pt idx="21148">
                  <c:v>-69.416500000000013</c:v>
                </c:pt>
                <c:pt idx="21149">
                  <c:v>-69.414500000000004</c:v>
                </c:pt>
                <c:pt idx="21150">
                  <c:v>-69.412500000000009</c:v>
                </c:pt>
                <c:pt idx="21151">
                  <c:v>-69.410500000000013</c:v>
                </c:pt>
                <c:pt idx="21152">
                  <c:v>-69.408500000000004</c:v>
                </c:pt>
                <c:pt idx="21153">
                  <c:v>-69.406500000000008</c:v>
                </c:pt>
                <c:pt idx="21154">
                  <c:v>-69.404500000000013</c:v>
                </c:pt>
                <c:pt idx="21155">
                  <c:v>-69.402500000000003</c:v>
                </c:pt>
                <c:pt idx="21156">
                  <c:v>-69.400500000000008</c:v>
                </c:pt>
                <c:pt idx="21157">
                  <c:v>-69.398500000000013</c:v>
                </c:pt>
                <c:pt idx="21158">
                  <c:v>-69.396500000000003</c:v>
                </c:pt>
                <c:pt idx="21159">
                  <c:v>-69.394500000000008</c:v>
                </c:pt>
                <c:pt idx="21160">
                  <c:v>-69.392500000000013</c:v>
                </c:pt>
                <c:pt idx="21161">
                  <c:v>-69.390500000000003</c:v>
                </c:pt>
                <c:pt idx="21162">
                  <c:v>-69.388500000000008</c:v>
                </c:pt>
                <c:pt idx="21163">
                  <c:v>-69.386500000000012</c:v>
                </c:pt>
                <c:pt idx="21164">
                  <c:v>-69.384500000000003</c:v>
                </c:pt>
                <c:pt idx="21165">
                  <c:v>-69.382500000000007</c:v>
                </c:pt>
                <c:pt idx="21166">
                  <c:v>-69.380500000000012</c:v>
                </c:pt>
                <c:pt idx="21167">
                  <c:v>-69.378500000000003</c:v>
                </c:pt>
                <c:pt idx="21168">
                  <c:v>-69.376500000000007</c:v>
                </c:pt>
                <c:pt idx="21169">
                  <c:v>-69.374500000000012</c:v>
                </c:pt>
                <c:pt idx="21170">
                  <c:v>-69.372500000000002</c:v>
                </c:pt>
                <c:pt idx="21171">
                  <c:v>-69.370500000000007</c:v>
                </c:pt>
                <c:pt idx="21172">
                  <c:v>-69.368500000000012</c:v>
                </c:pt>
                <c:pt idx="21173">
                  <c:v>-69.366500000000002</c:v>
                </c:pt>
                <c:pt idx="21174">
                  <c:v>-69.364500000000007</c:v>
                </c:pt>
                <c:pt idx="21175">
                  <c:v>-69.362500000000011</c:v>
                </c:pt>
                <c:pt idx="21176">
                  <c:v>-69.360500000000002</c:v>
                </c:pt>
                <c:pt idx="21177">
                  <c:v>-69.358500000000006</c:v>
                </c:pt>
                <c:pt idx="21178">
                  <c:v>-69.356500000000011</c:v>
                </c:pt>
                <c:pt idx="21179">
                  <c:v>-69.354500000000002</c:v>
                </c:pt>
                <c:pt idx="21180">
                  <c:v>-69.352500000000006</c:v>
                </c:pt>
                <c:pt idx="21181">
                  <c:v>-69.350500000000011</c:v>
                </c:pt>
                <c:pt idx="21182">
                  <c:v>-69.348500000000001</c:v>
                </c:pt>
                <c:pt idx="21183">
                  <c:v>-69.346500000000006</c:v>
                </c:pt>
                <c:pt idx="21184">
                  <c:v>-69.344500000000011</c:v>
                </c:pt>
                <c:pt idx="21185">
                  <c:v>-69.342500000000001</c:v>
                </c:pt>
                <c:pt idx="21186">
                  <c:v>-69.340500000000006</c:v>
                </c:pt>
                <c:pt idx="21187">
                  <c:v>-69.33850000000001</c:v>
                </c:pt>
                <c:pt idx="21188">
                  <c:v>-69.336500000000001</c:v>
                </c:pt>
                <c:pt idx="21189">
                  <c:v>-69.334500000000006</c:v>
                </c:pt>
                <c:pt idx="21190">
                  <c:v>-69.33250000000001</c:v>
                </c:pt>
                <c:pt idx="21191">
                  <c:v>-69.330500000000001</c:v>
                </c:pt>
                <c:pt idx="21192">
                  <c:v>-69.328500000000005</c:v>
                </c:pt>
                <c:pt idx="21193">
                  <c:v>-69.32650000000001</c:v>
                </c:pt>
                <c:pt idx="21194">
                  <c:v>-69.3245</c:v>
                </c:pt>
                <c:pt idx="21195">
                  <c:v>-69.322500000000005</c:v>
                </c:pt>
                <c:pt idx="21196">
                  <c:v>-69.32050000000001</c:v>
                </c:pt>
                <c:pt idx="21197">
                  <c:v>-69.3185</c:v>
                </c:pt>
                <c:pt idx="21198">
                  <c:v>-69.316500000000005</c:v>
                </c:pt>
                <c:pt idx="21199">
                  <c:v>-69.31450000000001</c:v>
                </c:pt>
                <c:pt idx="21200">
                  <c:v>-69.3125</c:v>
                </c:pt>
                <c:pt idx="21201">
                  <c:v>-69.310500000000005</c:v>
                </c:pt>
                <c:pt idx="21202">
                  <c:v>-69.308500000000009</c:v>
                </c:pt>
                <c:pt idx="21203">
                  <c:v>-69.3065</c:v>
                </c:pt>
                <c:pt idx="21204">
                  <c:v>-69.304500000000004</c:v>
                </c:pt>
                <c:pt idx="21205">
                  <c:v>-69.302500000000009</c:v>
                </c:pt>
                <c:pt idx="21206">
                  <c:v>-69.3005</c:v>
                </c:pt>
                <c:pt idx="21207">
                  <c:v>-69.298500000000004</c:v>
                </c:pt>
                <c:pt idx="21208">
                  <c:v>-69.296500000000009</c:v>
                </c:pt>
                <c:pt idx="21209">
                  <c:v>-69.294499999999999</c:v>
                </c:pt>
                <c:pt idx="21210">
                  <c:v>-69.292500000000004</c:v>
                </c:pt>
                <c:pt idx="21211">
                  <c:v>-69.290500000000009</c:v>
                </c:pt>
                <c:pt idx="21212">
                  <c:v>-69.288499999999999</c:v>
                </c:pt>
                <c:pt idx="21213">
                  <c:v>-69.286500000000004</c:v>
                </c:pt>
                <c:pt idx="21214">
                  <c:v>-69.284500000000008</c:v>
                </c:pt>
                <c:pt idx="21215">
                  <c:v>-69.282499999999999</c:v>
                </c:pt>
                <c:pt idx="21216">
                  <c:v>-69.280500000000004</c:v>
                </c:pt>
                <c:pt idx="21217">
                  <c:v>-69.278500000000008</c:v>
                </c:pt>
                <c:pt idx="21218">
                  <c:v>-69.276499999999999</c:v>
                </c:pt>
                <c:pt idx="21219">
                  <c:v>-69.274500000000003</c:v>
                </c:pt>
                <c:pt idx="21220">
                  <c:v>-69.272500000000008</c:v>
                </c:pt>
                <c:pt idx="21221">
                  <c:v>-69.270499999999998</c:v>
                </c:pt>
                <c:pt idx="21222">
                  <c:v>-69.268500000000003</c:v>
                </c:pt>
                <c:pt idx="21223">
                  <c:v>-69.266500000000008</c:v>
                </c:pt>
                <c:pt idx="21224">
                  <c:v>-69.264499999999998</c:v>
                </c:pt>
                <c:pt idx="21225">
                  <c:v>-69.262500000000003</c:v>
                </c:pt>
                <c:pt idx="21226">
                  <c:v>-69.260500000000008</c:v>
                </c:pt>
                <c:pt idx="21227">
                  <c:v>-69.258499999999998</c:v>
                </c:pt>
                <c:pt idx="21228">
                  <c:v>-69.256500000000003</c:v>
                </c:pt>
                <c:pt idx="21229">
                  <c:v>-69.254500000000007</c:v>
                </c:pt>
                <c:pt idx="21230">
                  <c:v>-69.252499999999998</c:v>
                </c:pt>
                <c:pt idx="21231">
                  <c:v>-69.250500000000002</c:v>
                </c:pt>
                <c:pt idx="21232">
                  <c:v>-69.248500000000007</c:v>
                </c:pt>
                <c:pt idx="21233">
                  <c:v>-69.246499999999997</c:v>
                </c:pt>
                <c:pt idx="21234">
                  <c:v>-69.244500000000002</c:v>
                </c:pt>
                <c:pt idx="21235">
                  <c:v>-69.242500000000007</c:v>
                </c:pt>
                <c:pt idx="21236">
                  <c:v>-69.240499999999997</c:v>
                </c:pt>
                <c:pt idx="21237">
                  <c:v>-69.238500000000016</c:v>
                </c:pt>
                <c:pt idx="21238">
                  <c:v>-69.236500000000007</c:v>
                </c:pt>
                <c:pt idx="21239">
                  <c:v>-69.234499999999997</c:v>
                </c:pt>
                <c:pt idx="21240">
                  <c:v>-69.232500000000016</c:v>
                </c:pt>
                <c:pt idx="21241">
                  <c:v>-69.230500000000006</c:v>
                </c:pt>
                <c:pt idx="21242">
                  <c:v>-69.228499999999997</c:v>
                </c:pt>
                <c:pt idx="21243">
                  <c:v>-69.226500000000016</c:v>
                </c:pt>
                <c:pt idx="21244">
                  <c:v>-69.224500000000006</c:v>
                </c:pt>
                <c:pt idx="21245">
                  <c:v>-69.222499999999997</c:v>
                </c:pt>
                <c:pt idx="21246">
                  <c:v>-69.220500000000015</c:v>
                </c:pt>
                <c:pt idx="21247">
                  <c:v>-69.218500000000006</c:v>
                </c:pt>
                <c:pt idx="21248">
                  <c:v>-69.216499999999996</c:v>
                </c:pt>
                <c:pt idx="21249">
                  <c:v>-69.214500000000015</c:v>
                </c:pt>
                <c:pt idx="21250">
                  <c:v>-69.212500000000006</c:v>
                </c:pt>
                <c:pt idx="21251">
                  <c:v>-69.210499999999996</c:v>
                </c:pt>
                <c:pt idx="21252">
                  <c:v>-69.208500000000015</c:v>
                </c:pt>
                <c:pt idx="21253">
                  <c:v>-69.206500000000005</c:v>
                </c:pt>
                <c:pt idx="21254">
                  <c:v>-69.204499999999996</c:v>
                </c:pt>
                <c:pt idx="21255">
                  <c:v>-69.202500000000015</c:v>
                </c:pt>
                <c:pt idx="21256">
                  <c:v>-69.200500000000005</c:v>
                </c:pt>
                <c:pt idx="21257">
                  <c:v>-69.198499999999996</c:v>
                </c:pt>
                <c:pt idx="21258">
                  <c:v>-69.196500000000015</c:v>
                </c:pt>
                <c:pt idx="21259">
                  <c:v>-69.194500000000005</c:v>
                </c:pt>
                <c:pt idx="21260">
                  <c:v>-69.192499999999995</c:v>
                </c:pt>
                <c:pt idx="21261">
                  <c:v>-69.190500000000014</c:v>
                </c:pt>
                <c:pt idx="21262">
                  <c:v>-69.188500000000005</c:v>
                </c:pt>
                <c:pt idx="21263">
                  <c:v>-69.186499999999995</c:v>
                </c:pt>
                <c:pt idx="21264">
                  <c:v>-69.184500000000014</c:v>
                </c:pt>
                <c:pt idx="21265">
                  <c:v>-69.182500000000005</c:v>
                </c:pt>
                <c:pt idx="21266">
                  <c:v>-69.180500000000009</c:v>
                </c:pt>
                <c:pt idx="21267">
                  <c:v>-69.178500000000014</c:v>
                </c:pt>
                <c:pt idx="21268">
                  <c:v>-69.176500000000004</c:v>
                </c:pt>
                <c:pt idx="21269">
                  <c:v>-69.174500000000009</c:v>
                </c:pt>
                <c:pt idx="21270">
                  <c:v>-69.172500000000014</c:v>
                </c:pt>
                <c:pt idx="21271">
                  <c:v>-69.170500000000004</c:v>
                </c:pt>
                <c:pt idx="21272">
                  <c:v>-69.168500000000009</c:v>
                </c:pt>
                <c:pt idx="21273">
                  <c:v>-69.166500000000013</c:v>
                </c:pt>
                <c:pt idx="21274">
                  <c:v>-69.164500000000004</c:v>
                </c:pt>
                <c:pt idx="21275">
                  <c:v>-69.162500000000009</c:v>
                </c:pt>
                <c:pt idx="21276">
                  <c:v>-69.160500000000013</c:v>
                </c:pt>
                <c:pt idx="21277">
                  <c:v>-69.158500000000004</c:v>
                </c:pt>
                <c:pt idx="21278">
                  <c:v>-69.156500000000008</c:v>
                </c:pt>
                <c:pt idx="21279">
                  <c:v>-69.154500000000013</c:v>
                </c:pt>
                <c:pt idx="21280">
                  <c:v>-69.152500000000003</c:v>
                </c:pt>
                <c:pt idx="21281">
                  <c:v>-69.150500000000008</c:v>
                </c:pt>
                <c:pt idx="21282">
                  <c:v>-69.148500000000013</c:v>
                </c:pt>
                <c:pt idx="21283">
                  <c:v>-69.146500000000003</c:v>
                </c:pt>
                <c:pt idx="21284">
                  <c:v>-69.144500000000008</c:v>
                </c:pt>
                <c:pt idx="21285">
                  <c:v>-69.142500000000013</c:v>
                </c:pt>
                <c:pt idx="21286">
                  <c:v>-69.140500000000003</c:v>
                </c:pt>
                <c:pt idx="21287">
                  <c:v>-69.138500000000008</c:v>
                </c:pt>
                <c:pt idx="21288">
                  <c:v>-69.136500000000012</c:v>
                </c:pt>
                <c:pt idx="21289">
                  <c:v>-69.134500000000003</c:v>
                </c:pt>
                <c:pt idx="21290">
                  <c:v>-69.132500000000007</c:v>
                </c:pt>
                <c:pt idx="21291">
                  <c:v>-69.130500000000012</c:v>
                </c:pt>
                <c:pt idx="21292">
                  <c:v>-69.128500000000003</c:v>
                </c:pt>
                <c:pt idx="21293">
                  <c:v>-69.126500000000007</c:v>
                </c:pt>
                <c:pt idx="21294">
                  <c:v>-69.124500000000012</c:v>
                </c:pt>
                <c:pt idx="21295">
                  <c:v>-69.122500000000002</c:v>
                </c:pt>
                <c:pt idx="21296">
                  <c:v>-69.120500000000007</c:v>
                </c:pt>
                <c:pt idx="21297">
                  <c:v>-69.118500000000012</c:v>
                </c:pt>
                <c:pt idx="21298">
                  <c:v>-69.116500000000002</c:v>
                </c:pt>
                <c:pt idx="21299">
                  <c:v>-69.114500000000007</c:v>
                </c:pt>
                <c:pt idx="21300">
                  <c:v>-69.112500000000011</c:v>
                </c:pt>
                <c:pt idx="21301">
                  <c:v>-69.110500000000002</c:v>
                </c:pt>
                <c:pt idx="21302">
                  <c:v>-69.108500000000006</c:v>
                </c:pt>
                <c:pt idx="21303">
                  <c:v>-69.106500000000011</c:v>
                </c:pt>
                <c:pt idx="21304">
                  <c:v>-69.104500000000002</c:v>
                </c:pt>
                <c:pt idx="21305">
                  <c:v>-69.102500000000006</c:v>
                </c:pt>
                <c:pt idx="21306">
                  <c:v>-69.100500000000011</c:v>
                </c:pt>
                <c:pt idx="21307">
                  <c:v>-69.098500000000001</c:v>
                </c:pt>
                <c:pt idx="21308">
                  <c:v>-69.096500000000006</c:v>
                </c:pt>
                <c:pt idx="21309">
                  <c:v>-69.094500000000011</c:v>
                </c:pt>
                <c:pt idx="21310">
                  <c:v>-69.092500000000001</c:v>
                </c:pt>
                <c:pt idx="21311">
                  <c:v>-69.090500000000006</c:v>
                </c:pt>
                <c:pt idx="21312">
                  <c:v>-69.08850000000001</c:v>
                </c:pt>
                <c:pt idx="21313">
                  <c:v>-69.086500000000001</c:v>
                </c:pt>
                <c:pt idx="21314">
                  <c:v>-69.084500000000006</c:v>
                </c:pt>
                <c:pt idx="21315">
                  <c:v>-69.08250000000001</c:v>
                </c:pt>
                <c:pt idx="21316">
                  <c:v>-69.080500000000001</c:v>
                </c:pt>
                <c:pt idx="21317">
                  <c:v>-69.078500000000005</c:v>
                </c:pt>
                <c:pt idx="21318">
                  <c:v>-69.07650000000001</c:v>
                </c:pt>
                <c:pt idx="21319">
                  <c:v>-69.0745</c:v>
                </c:pt>
                <c:pt idx="21320">
                  <c:v>-69.072500000000005</c:v>
                </c:pt>
                <c:pt idx="21321">
                  <c:v>-69.07050000000001</c:v>
                </c:pt>
                <c:pt idx="21322">
                  <c:v>-69.0685</c:v>
                </c:pt>
                <c:pt idx="21323">
                  <c:v>-69.066500000000005</c:v>
                </c:pt>
                <c:pt idx="21324">
                  <c:v>-69.06450000000001</c:v>
                </c:pt>
                <c:pt idx="21325">
                  <c:v>-69.0625</c:v>
                </c:pt>
                <c:pt idx="21326">
                  <c:v>-69.060500000000005</c:v>
                </c:pt>
                <c:pt idx="21327">
                  <c:v>-69.058500000000009</c:v>
                </c:pt>
                <c:pt idx="21328">
                  <c:v>-69.0565</c:v>
                </c:pt>
                <c:pt idx="21329">
                  <c:v>-69.054500000000004</c:v>
                </c:pt>
                <c:pt idx="21330">
                  <c:v>-69.052500000000009</c:v>
                </c:pt>
                <c:pt idx="21331">
                  <c:v>-69.0505</c:v>
                </c:pt>
                <c:pt idx="21332">
                  <c:v>-69.048500000000004</c:v>
                </c:pt>
                <c:pt idx="21333">
                  <c:v>-69.046500000000009</c:v>
                </c:pt>
                <c:pt idx="21334">
                  <c:v>-69.044499999999999</c:v>
                </c:pt>
                <c:pt idx="21335">
                  <c:v>-69.042500000000004</c:v>
                </c:pt>
                <c:pt idx="21336">
                  <c:v>-69.040500000000009</c:v>
                </c:pt>
                <c:pt idx="21337">
                  <c:v>-69.038499999999999</c:v>
                </c:pt>
                <c:pt idx="21338">
                  <c:v>-69.036500000000004</c:v>
                </c:pt>
                <c:pt idx="21339">
                  <c:v>-69.034500000000008</c:v>
                </c:pt>
                <c:pt idx="21340">
                  <c:v>-69.032499999999999</c:v>
                </c:pt>
                <c:pt idx="21341">
                  <c:v>-69.030500000000004</c:v>
                </c:pt>
                <c:pt idx="21342">
                  <c:v>-69.028500000000008</c:v>
                </c:pt>
                <c:pt idx="21343">
                  <c:v>-69.026499999999999</c:v>
                </c:pt>
                <c:pt idx="21344">
                  <c:v>-69.024500000000003</c:v>
                </c:pt>
                <c:pt idx="21345">
                  <c:v>-69.022500000000008</c:v>
                </c:pt>
                <c:pt idx="21346">
                  <c:v>-69.020499999999998</c:v>
                </c:pt>
                <c:pt idx="21347">
                  <c:v>-69.018500000000003</c:v>
                </c:pt>
                <c:pt idx="21348">
                  <c:v>-69.016500000000008</c:v>
                </c:pt>
                <c:pt idx="21349">
                  <c:v>-69.014499999999998</c:v>
                </c:pt>
                <c:pt idx="21350">
                  <c:v>-69.012500000000003</c:v>
                </c:pt>
                <c:pt idx="21351">
                  <c:v>-69.010500000000008</c:v>
                </c:pt>
                <c:pt idx="21352">
                  <c:v>-69.008499999999998</c:v>
                </c:pt>
                <c:pt idx="21353">
                  <c:v>-69.006500000000003</c:v>
                </c:pt>
                <c:pt idx="21354">
                  <c:v>-69.004500000000007</c:v>
                </c:pt>
                <c:pt idx="21355">
                  <c:v>-69.002499999999998</c:v>
                </c:pt>
                <c:pt idx="21356">
                  <c:v>-69.000500000000002</c:v>
                </c:pt>
                <c:pt idx="21357">
                  <c:v>-68.998500000000007</c:v>
                </c:pt>
                <c:pt idx="21358">
                  <c:v>-68.996499999999997</c:v>
                </c:pt>
                <c:pt idx="21359">
                  <c:v>-68.994500000000002</c:v>
                </c:pt>
                <c:pt idx="21360">
                  <c:v>-68.992500000000007</c:v>
                </c:pt>
                <c:pt idx="21361">
                  <c:v>-68.990499999999997</c:v>
                </c:pt>
                <c:pt idx="21362">
                  <c:v>-68.988500000000016</c:v>
                </c:pt>
                <c:pt idx="21363">
                  <c:v>-68.986500000000007</c:v>
                </c:pt>
                <c:pt idx="21364">
                  <c:v>-68.984499999999997</c:v>
                </c:pt>
                <c:pt idx="21365">
                  <c:v>-68.982500000000016</c:v>
                </c:pt>
                <c:pt idx="21366">
                  <c:v>-68.980500000000006</c:v>
                </c:pt>
                <c:pt idx="21367">
                  <c:v>-68.978499999999997</c:v>
                </c:pt>
                <c:pt idx="21368">
                  <c:v>-68.976500000000016</c:v>
                </c:pt>
                <c:pt idx="21369">
                  <c:v>-68.974500000000006</c:v>
                </c:pt>
                <c:pt idx="21370">
                  <c:v>-68.972499999999997</c:v>
                </c:pt>
                <c:pt idx="21371">
                  <c:v>-68.970500000000015</c:v>
                </c:pt>
                <c:pt idx="21372">
                  <c:v>-68.968500000000006</c:v>
                </c:pt>
                <c:pt idx="21373">
                  <c:v>-68.966499999999996</c:v>
                </c:pt>
                <c:pt idx="21374">
                  <c:v>-68.964500000000015</c:v>
                </c:pt>
                <c:pt idx="21375">
                  <c:v>-68.962500000000006</c:v>
                </c:pt>
                <c:pt idx="21376">
                  <c:v>-68.960499999999996</c:v>
                </c:pt>
                <c:pt idx="21377">
                  <c:v>-68.958500000000015</c:v>
                </c:pt>
                <c:pt idx="21378">
                  <c:v>-68.956500000000005</c:v>
                </c:pt>
                <c:pt idx="21379">
                  <c:v>-68.954499999999996</c:v>
                </c:pt>
                <c:pt idx="21380">
                  <c:v>-68.952500000000015</c:v>
                </c:pt>
                <c:pt idx="21381">
                  <c:v>-68.950500000000005</c:v>
                </c:pt>
                <c:pt idx="21382">
                  <c:v>-68.948499999999996</c:v>
                </c:pt>
                <c:pt idx="21383">
                  <c:v>-68.946500000000015</c:v>
                </c:pt>
                <c:pt idx="21384">
                  <c:v>-68.944500000000005</c:v>
                </c:pt>
                <c:pt idx="21385">
                  <c:v>-68.942499999999995</c:v>
                </c:pt>
                <c:pt idx="21386">
                  <c:v>-68.940500000000014</c:v>
                </c:pt>
                <c:pt idx="21387">
                  <c:v>-68.938500000000005</c:v>
                </c:pt>
                <c:pt idx="21388">
                  <c:v>-68.936499999999995</c:v>
                </c:pt>
                <c:pt idx="21389">
                  <c:v>-68.934500000000014</c:v>
                </c:pt>
                <c:pt idx="21390">
                  <c:v>-68.932500000000005</c:v>
                </c:pt>
                <c:pt idx="21391">
                  <c:v>-68.930500000000009</c:v>
                </c:pt>
                <c:pt idx="21392">
                  <c:v>-68.928500000000014</c:v>
                </c:pt>
                <c:pt idx="21393">
                  <c:v>-68.926500000000004</c:v>
                </c:pt>
                <c:pt idx="21394">
                  <c:v>-68.924500000000009</c:v>
                </c:pt>
                <c:pt idx="21395">
                  <c:v>-68.922500000000014</c:v>
                </c:pt>
                <c:pt idx="21396">
                  <c:v>-68.920500000000004</c:v>
                </c:pt>
                <c:pt idx="21397">
                  <c:v>-68.918500000000009</c:v>
                </c:pt>
                <c:pt idx="21398">
                  <c:v>-68.916500000000013</c:v>
                </c:pt>
                <c:pt idx="21399">
                  <c:v>-68.914500000000004</c:v>
                </c:pt>
                <c:pt idx="21400">
                  <c:v>-68.912500000000009</c:v>
                </c:pt>
                <c:pt idx="21401">
                  <c:v>-68.910500000000013</c:v>
                </c:pt>
                <c:pt idx="21402">
                  <c:v>-68.908500000000004</c:v>
                </c:pt>
                <c:pt idx="21403">
                  <c:v>-68.906500000000008</c:v>
                </c:pt>
                <c:pt idx="21404">
                  <c:v>-68.904500000000013</c:v>
                </c:pt>
                <c:pt idx="21405">
                  <c:v>-68.902500000000003</c:v>
                </c:pt>
                <c:pt idx="21406">
                  <c:v>-68.900500000000008</c:v>
                </c:pt>
                <c:pt idx="21407">
                  <c:v>-68.898500000000013</c:v>
                </c:pt>
                <c:pt idx="21408">
                  <c:v>-68.896500000000003</c:v>
                </c:pt>
                <c:pt idx="21409">
                  <c:v>-68.894500000000008</c:v>
                </c:pt>
                <c:pt idx="21410">
                  <c:v>-68.892500000000013</c:v>
                </c:pt>
                <c:pt idx="21411">
                  <c:v>-68.890500000000003</c:v>
                </c:pt>
                <c:pt idx="21412">
                  <c:v>-68.888500000000008</c:v>
                </c:pt>
                <c:pt idx="21413">
                  <c:v>-68.886500000000012</c:v>
                </c:pt>
                <c:pt idx="21414">
                  <c:v>-68.884500000000003</c:v>
                </c:pt>
                <c:pt idx="21415">
                  <c:v>-68.882500000000007</c:v>
                </c:pt>
                <c:pt idx="21416">
                  <c:v>-68.880500000000012</c:v>
                </c:pt>
                <c:pt idx="21417">
                  <c:v>-68.878500000000003</c:v>
                </c:pt>
                <c:pt idx="21418">
                  <c:v>-68.876500000000007</c:v>
                </c:pt>
                <c:pt idx="21419">
                  <c:v>-68.874500000000012</c:v>
                </c:pt>
                <c:pt idx="21420">
                  <c:v>-68.872500000000002</c:v>
                </c:pt>
                <c:pt idx="21421">
                  <c:v>-68.870500000000007</c:v>
                </c:pt>
                <c:pt idx="21422">
                  <c:v>-68.868500000000012</c:v>
                </c:pt>
                <c:pt idx="21423">
                  <c:v>-68.866500000000002</c:v>
                </c:pt>
                <c:pt idx="21424">
                  <c:v>-68.864500000000007</c:v>
                </c:pt>
                <c:pt idx="21425">
                  <c:v>-68.862500000000011</c:v>
                </c:pt>
                <c:pt idx="21426">
                  <c:v>-68.860500000000002</c:v>
                </c:pt>
                <c:pt idx="21427">
                  <c:v>-68.858500000000006</c:v>
                </c:pt>
                <c:pt idx="21428">
                  <c:v>-68.856500000000011</c:v>
                </c:pt>
                <c:pt idx="21429">
                  <c:v>-68.854500000000002</c:v>
                </c:pt>
                <c:pt idx="21430">
                  <c:v>-68.852500000000006</c:v>
                </c:pt>
                <c:pt idx="21431">
                  <c:v>-68.850500000000011</c:v>
                </c:pt>
                <c:pt idx="21432">
                  <c:v>-68.848500000000001</c:v>
                </c:pt>
                <c:pt idx="21433">
                  <c:v>-68.846500000000006</c:v>
                </c:pt>
                <c:pt idx="21434">
                  <c:v>-68.844500000000011</c:v>
                </c:pt>
                <c:pt idx="21435">
                  <c:v>-68.842500000000001</c:v>
                </c:pt>
                <c:pt idx="21436">
                  <c:v>-68.840500000000006</c:v>
                </c:pt>
                <c:pt idx="21437">
                  <c:v>-68.83850000000001</c:v>
                </c:pt>
                <c:pt idx="21438">
                  <c:v>-68.836500000000001</c:v>
                </c:pt>
                <c:pt idx="21439">
                  <c:v>-68.834500000000006</c:v>
                </c:pt>
                <c:pt idx="21440">
                  <c:v>-68.83250000000001</c:v>
                </c:pt>
                <c:pt idx="21441">
                  <c:v>-68.830500000000001</c:v>
                </c:pt>
                <c:pt idx="21442">
                  <c:v>-68.828500000000005</c:v>
                </c:pt>
                <c:pt idx="21443">
                  <c:v>-68.82650000000001</c:v>
                </c:pt>
                <c:pt idx="21444">
                  <c:v>-68.8245</c:v>
                </c:pt>
                <c:pt idx="21445">
                  <c:v>-68.822500000000005</c:v>
                </c:pt>
                <c:pt idx="21446">
                  <c:v>-68.82050000000001</c:v>
                </c:pt>
                <c:pt idx="21447">
                  <c:v>-68.8185</c:v>
                </c:pt>
                <c:pt idx="21448">
                  <c:v>-68.816500000000005</c:v>
                </c:pt>
                <c:pt idx="21449">
                  <c:v>-68.81450000000001</c:v>
                </c:pt>
                <c:pt idx="21450">
                  <c:v>-68.8125</c:v>
                </c:pt>
                <c:pt idx="21451">
                  <c:v>-68.810500000000005</c:v>
                </c:pt>
                <c:pt idx="21452">
                  <c:v>-68.808500000000009</c:v>
                </c:pt>
                <c:pt idx="21453">
                  <c:v>-68.8065</c:v>
                </c:pt>
                <c:pt idx="21454">
                  <c:v>-68.804500000000004</c:v>
                </c:pt>
                <c:pt idx="21455">
                  <c:v>-68.802500000000009</c:v>
                </c:pt>
                <c:pt idx="21456">
                  <c:v>-68.8005</c:v>
                </c:pt>
                <c:pt idx="21457">
                  <c:v>-68.798500000000004</c:v>
                </c:pt>
                <c:pt idx="21458">
                  <c:v>-68.796500000000009</c:v>
                </c:pt>
                <c:pt idx="21459">
                  <c:v>-68.794499999999999</c:v>
                </c:pt>
                <c:pt idx="21460">
                  <c:v>-68.792500000000004</c:v>
                </c:pt>
                <c:pt idx="21461">
                  <c:v>-68.790500000000009</c:v>
                </c:pt>
                <c:pt idx="21462">
                  <c:v>-68.788499999999999</c:v>
                </c:pt>
                <c:pt idx="21463">
                  <c:v>-68.786500000000004</c:v>
                </c:pt>
                <c:pt idx="21464">
                  <c:v>-68.784500000000008</c:v>
                </c:pt>
                <c:pt idx="21465">
                  <c:v>-68.782499999999999</c:v>
                </c:pt>
                <c:pt idx="21466">
                  <c:v>-68.780500000000004</c:v>
                </c:pt>
                <c:pt idx="21467">
                  <c:v>-68.778500000000008</c:v>
                </c:pt>
                <c:pt idx="21468">
                  <c:v>-68.776499999999999</c:v>
                </c:pt>
                <c:pt idx="21469">
                  <c:v>-68.774500000000003</c:v>
                </c:pt>
                <c:pt idx="21470">
                  <c:v>-68.772500000000008</c:v>
                </c:pt>
                <c:pt idx="21471">
                  <c:v>-68.770499999999998</c:v>
                </c:pt>
                <c:pt idx="21472">
                  <c:v>-68.768500000000003</c:v>
                </c:pt>
                <c:pt idx="21473">
                  <c:v>-68.766500000000008</c:v>
                </c:pt>
                <c:pt idx="21474">
                  <c:v>-68.764499999999998</c:v>
                </c:pt>
                <c:pt idx="21475">
                  <c:v>-68.762500000000003</c:v>
                </c:pt>
                <c:pt idx="21476">
                  <c:v>-68.760500000000008</c:v>
                </c:pt>
                <c:pt idx="21477">
                  <c:v>-68.758499999999998</c:v>
                </c:pt>
                <c:pt idx="21478">
                  <c:v>-68.756500000000003</c:v>
                </c:pt>
                <c:pt idx="21479">
                  <c:v>-68.754500000000007</c:v>
                </c:pt>
                <c:pt idx="21480">
                  <c:v>-68.752499999999998</c:v>
                </c:pt>
                <c:pt idx="21481">
                  <c:v>-68.750500000000002</c:v>
                </c:pt>
                <c:pt idx="21482">
                  <c:v>-68.748500000000007</c:v>
                </c:pt>
                <c:pt idx="21483">
                  <c:v>-68.746499999999997</c:v>
                </c:pt>
                <c:pt idx="21484">
                  <c:v>-68.744500000000002</c:v>
                </c:pt>
                <c:pt idx="21485">
                  <c:v>-68.742500000000007</c:v>
                </c:pt>
                <c:pt idx="21486">
                  <c:v>-68.740499999999997</c:v>
                </c:pt>
                <c:pt idx="21487">
                  <c:v>-68.738500000000016</c:v>
                </c:pt>
                <c:pt idx="21488">
                  <c:v>-68.736500000000007</c:v>
                </c:pt>
                <c:pt idx="21489">
                  <c:v>-68.734499999999997</c:v>
                </c:pt>
                <c:pt idx="21490">
                  <c:v>-68.732500000000016</c:v>
                </c:pt>
                <c:pt idx="21491">
                  <c:v>-68.730500000000006</c:v>
                </c:pt>
                <c:pt idx="21492">
                  <c:v>-68.728499999999997</c:v>
                </c:pt>
                <c:pt idx="21493">
                  <c:v>-68.726500000000016</c:v>
                </c:pt>
                <c:pt idx="21494">
                  <c:v>-68.724500000000006</c:v>
                </c:pt>
                <c:pt idx="21495">
                  <c:v>-68.722499999999997</c:v>
                </c:pt>
                <c:pt idx="21496">
                  <c:v>-68.720500000000015</c:v>
                </c:pt>
                <c:pt idx="21497">
                  <c:v>-68.718500000000006</c:v>
                </c:pt>
                <c:pt idx="21498">
                  <c:v>-68.716499999999996</c:v>
                </c:pt>
                <c:pt idx="21499">
                  <c:v>-68.714500000000015</c:v>
                </c:pt>
                <c:pt idx="21500">
                  <c:v>-68.712500000000006</c:v>
                </c:pt>
                <c:pt idx="21501">
                  <c:v>-68.710499999999996</c:v>
                </c:pt>
                <c:pt idx="21502">
                  <c:v>-68.708500000000015</c:v>
                </c:pt>
                <c:pt idx="21503">
                  <c:v>-68.706500000000005</c:v>
                </c:pt>
                <c:pt idx="21504">
                  <c:v>-68.704499999999996</c:v>
                </c:pt>
                <c:pt idx="21505">
                  <c:v>-68.702500000000015</c:v>
                </c:pt>
                <c:pt idx="21506">
                  <c:v>-68.700500000000005</c:v>
                </c:pt>
                <c:pt idx="21507">
                  <c:v>-68.698499999999996</c:v>
                </c:pt>
                <c:pt idx="21508">
                  <c:v>-68.696500000000015</c:v>
                </c:pt>
                <c:pt idx="21509">
                  <c:v>-68.694500000000005</c:v>
                </c:pt>
                <c:pt idx="21510">
                  <c:v>-68.692499999999995</c:v>
                </c:pt>
                <c:pt idx="21511">
                  <c:v>-68.690500000000014</c:v>
                </c:pt>
                <c:pt idx="21512">
                  <c:v>-68.688500000000005</c:v>
                </c:pt>
                <c:pt idx="21513">
                  <c:v>-68.686499999999995</c:v>
                </c:pt>
                <c:pt idx="21514">
                  <c:v>-68.684500000000014</c:v>
                </c:pt>
                <c:pt idx="21515">
                  <c:v>-68.682500000000005</c:v>
                </c:pt>
                <c:pt idx="21516">
                  <c:v>-68.680500000000009</c:v>
                </c:pt>
                <c:pt idx="21517">
                  <c:v>-68.678500000000014</c:v>
                </c:pt>
                <c:pt idx="21518">
                  <c:v>-68.676500000000004</c:v>
                </c:pt>
                <c:pt idx="21519">
                  <c:v>-68.674500000000009</c:v>
                </c:pt>
                <c:pt idx="21520">
                  <c:v>-68.672500000000014</c:v>
                </c:pt>
                <c:pt idx="21521">
                  <c:v>-68.670500000000004</c:v>
                </c:pt>
                <c:pt idx="21522">
                  <c:v>-68.668500000000009</c:v>
                </c:pt>
                <c:pt idx="21523">
                  <c:v>-68.666500000000013</c:v>
                </c:pt>
                <c:pt idx="21524">
                  <c:v>-68.664500000000004</c:v>
                </c:pt>
                <c:pt idx="21525">
                  <c:v>-68.662500000000009</c:v>
                </c:pt>
                <c:pt idx="21526">
                  <c:v>-68.660500000000013</c:v>
                </c:pt>
                <c:pt idx="21527">
                  <c:v>-68.658500000000004</c:v>
                </c:pt>
                <c:pt idx="21528">
                  <c:v>-68.656500000000008</c:v>
                </c:pt>
                <c:pt idx="21529">
                  <c:v>-68.654500000000013</c:v>
                </c:pt>
                <c:pt idx="21530">
                  <c:v>-68.652500000000003</c:v>
                </c:pt>
                <c:pt idx="21531">
                  <c:v>-68.650500000000008</c:v>
                </c:pt>
                <c:pt idx="21532">
                  <c:v>-68.648500000000013</c:v>
                </c:pt>
                <c:pt idx="21533">
                  <c:v>-68.646500000000003</c:v>
                </c:pt>
                <c:pt idx="21534">
                  <c:v>-68.644500000000008</c:v>
                </c:pt>
                <c:pt idx="21535">
                  <c:v>-68.642500000000013</c:v>
                </c:pt>
                <c:pt idx="21536">
                  <c:v>-68.640500000000003</c:v>
                </c:pt>
                <c:pt idx="21537">
                  <c:v>-68.638500000000008</c:v>
                </c:pt>
                <c:pt idx="21538">
                  <c:v>-68.636500000000012</c:v>
                </c:pt>
                <c:pt idx="21539">
                  <c:v>-68.634500000000003</c:v>
                </c:pt>
                <c:pt idx="21540">
                  <c:v>-68.632500000000007</c:v>
                </c:pt>
                <c:pt idx="21541">
                  <c:v>-68.630500000000012</c:v>
                </c:pt>
                <c:pt idx="21542">
                  <c:v>-68.628500000000003</c:v>
                </c:pt>
                <c:pt idx="21543">
                  <c:v>-68.626500000000007</c:v>
                </c:pt>
                <c:pt idx="21544">
                  <c:v>-68.624500000000012</c:v>
                </c:pt>
                <c:pt idx="21545">
                  <c:v>-68.622500000000002</c:v>
                </c:pt>
                <c:pt idx="21546">
                  <c:v>-68.620500000000007</c:v>
                </c:pt>
                <c:pt idx="21547">
                  <c:v>-68.618500000000012</c:v>
                </c:pt>
                <c:pt idx="21548">
                  <c:v>-68.616500000000002</c:v>
                </c:pt>
                <c:pt idx="21549">
                  <c:v>-68.614500000000007</c:v>
                </c:pt>
                <c:pt idx="21550">
                  <c:v>-68.612500000000011</c:v>
                </c:pt>
                <c:pt idx="21551">
                  <c:v>-68.610500000000002</c:v>
                </c:pt>
                <c:pt idx="21552">
                  <c:v>-68.608500000000006</c:v>
                </c:pt>
                <c:pt idx="21553">
                  <c:v>-68.606500000000011</c:v>
                </c:pt>
                <c:pt idx="21554">
                  <c:v>-68.604500000000002</c:v>
                </c:pt>
                <c:pt idx="21555">
                  <c:v>-68.602500000000006</c:v>
                </c:pt>
                <c:pt idx="21556">
                  <c:v>-68.600500000000011</c:v>
                </c:pt>
                <c:pt idx="21557">
                  <c:v>-68.598500000000001</c:v>
                </c:pt>
                <c:pt idx="21558">
                  <c:v>-68.596500000000006</c:v>
                </c:pt>
                <c:pt idx="21559">
                  <c:v>-68.594500000000011</c:v>
                </c:pt>
                <c:pt idx="21560">
                  <c:v>-68.592500000000001</c:v>
                </c:pt>
                <c:pt idx="21561">
                  <c:v>-68.590500000000006</c:v>
                </c:pt>
                <c:pt idx="21562">
                  <c:v>-68.58850000000001</c:v>
                </c:pt>
                <c:pt idx="21563">
                  <c:v>-68.586500000000001</c:v>
                </c:pt>
                <c:pt idx="21564">
                  <c:v>-68.584500000000006</c:v>
                </c:pt>
                <c:pt idx="21565">
                  <c:v>-68.58250000000001</c:v>
                </c:pt>
                <c:pt idx="21566">
                  <c:v>-68.580500000000001</c:v>
                </c:pt>
                <c:pt idx="21567">
                  <c:v>-68.578500000000005</c:v>
                </c:pt>
                <c:pt idx="21568">
                  <c:v>-68.57650000000001</c:v>
                </c:pt>
                <c:pt idx="21569">
                  <c:v>-68.5745</c:v>
                </c:pt>
                <c:pt idx="21570">
                  <c:v>-68.572500000000005</c:v>
                </c:pt>
                <c:pt idx="21571">
                  <c:v>-68.57050000000001</c:v>
                </c:pt>
                <c:pt idx="21572">
                  <c:v>-68.5685</c:v>
                </c:pt>
                <c:pt idx="21573">
                  <c:v>-68.566500000000005</c:v>
                </c:pt>
                <c:pt idx="21574">
                  <c:v>-68.56450000000001</c:v>
                </c:pt>
                <c:pt idx="21575">
                  <c:v>-68.5625</c:v>
                </c:pt>
                <c:pt idx="21576">
                  <c:v>-68.560500000000005</c:v>
                </c:pt>
                <c:pt idx="21577">
                  <c:v>-68.558500000000009</c:v>
                </c:pt>
                <c:pt idx="21578">
                  <c:v>-68.5565</c:v>
                </c:pt>
                <c:pt idx="21579">
                  <c:v>-68.554500000000004</c:v>
                </c:pt>
                <c:pt idx="21580">
                  <c:v>-68.552500000000009</c:v>
                </c:pt>
                <c:pt idx="21581">
                  <c:v>-68.5505</c:v>
                </c:pt>
                <c:pt idx="21582">
                  <c:v>-68.548500000000004</c:v>
                </c:pt>
                <c:pt idx="21583">
                  <c:v>-68.546500000000009</c:v>
                </c:pt>
                <c:pt idx="21584">
                  <c:v>-68.544499999999999</c:v>
                </c:pt>
                <c:pt idx="21585">
                  <c:v>-68.542500000000004</c:v>
                </c:pt>
                <c:pt idx="21586">
                  <c:v>-68.540500000000009</c:v>
                </c:pt>
                <c:pt idx="21587">
                  <c:v>-68.538499999999999</c:v>
                </c:pt>
                <c:pt idx="21588">
                  <c:v>-68.536500000000004</c:v>
                </c:pt>
                <c:pt idx="21589">
                  <c:v>-68.534500000000008</c:v>
                </c:pt>
                <c:pt idx="21590">
                  <c:v>-68.532499999999999</c:v>
                </c:pt>
                <c:pt idx="21591">
                  <c:v>-68.530500000000004</c:v>
                </c:pt>
                <c:pt idx="21592">
                  <c:v>-68.528500000000008</c:v>
                </c:pt>
                <c:pt idx="21593">
                  <c:v>-68.526499999999999</c:v>
                </c:pt>
                <c:pt idx="21594">
                  <c:v>-68.524500000000003</c:v>
                </c:pt>
                <c:pt idx="21595">
                  <c:v>-68.522500000000008</c:v>
                </c:pt>
                <c:pt idx="21596">
                  <c:v>-68.520499999999998</c:v>
                </c:pt>
                <c:pt idx="21597">
                  <c:v>-68.518500000000003</c:v>
                </c:pt>
                <c:pt idx="21598">
                  <c:v>-68.516500000000008</c:v>
                </c:pt>
                <c:pt idx="21599">
                  <c:v>-68.514499999999998</c:v>
                </c:pt>
                <c:pt idx="21600">
                  <c:v>-68.512500000000003</c:v>
                </c:pt>
                <c:pt idx="21601">
                  <c:v>-68.510500000000008</c:v>
                </c:pt>
                <c:pt idx="21602">
                  <c:v>-68.508499999999998</c:v>
                </c:pt>
                <c:pt idx="21603">
                  <c:v>-68.506500000000003</c:v>
                </c:pt>
                <c:pt idx="21604">
                  <c:v>-68.504500000000007</c:v>
                </c:pt>
                <c:pt idx="21605">
                  <c:v>-68.502499999999998</c:v>
                </c:pt>
                <c:pt idx="21606">
                  <c:v>-68.500500000000002</c:v>
                </c:pt>
                <c:pt idx="21607">
                  <c:v>-68.498500000000007</c:v>
                </c:pt>
                <c:pt idx="21608">
                  <c:v>-68.496499999999997</c:v>
                </c:pt>
                <c:pt idx="21609">
                  <c:v>-68.494500000000002</c:v>
                </c:pt>
                <c:pt idx="21610">
                  <c:v>-68.492500000000007</c:v>
                </c:pt>
                <c:pt idx="21611">
                  <c:v>-68.490499999999997</c:v>
                </c:pt>
                <c:pt idx="21612">
                  <c:v>-68.488500000000016</c:v>
                </c:pt>
                <c:pt idx="21613">
                  <c:v>-68.486500000000007</c:v>
                </c:pt>
                <c:pt idx="21614">
                  <c:v>-68.484499999999997</c:v>
                </c:pt>
                <c:pt idx="21615">
                  <c:v>-68.482500000000016</c:v>
                </c:pt>
                <c:pt idx="21616">
                  <c:v>-68.480500000000006</c:v>
                </c:pt>
                <c:pt idx="21617">
                  <c:v>-68.478499999999997</c:v>
                </c:pt>
                <c:pt idx="21618">
                  <c:v>-68.476500000000016</c:v>
                </c:pt>
                <c:pt idx="21619">
                  <c:v>-68.474500000000006</c:v>
                </c:pt>
                <c:pt idx="21620">
                  <c:v>-68.472499999999997</c:v>
                </c:pt>
                <c:pt idx="21621">
                  <c:v>-68.470500000000015</c:v>
                </c:pt>
                <c:pt idx="21622">
                  <c:v>-68.468500000000006</c:v>
                </c:pt>
                <c:pt idx="21623">
                  <c:v>-68.466499999999996</c:v>
                </c:pt>
                <c:pt idx="21624">
                  <c:v>-68.464500000000015</c:v>
                </c:pt>
                <c:pt idx="21625">
                  <c:v>-68.462500000000006</c:v>
                </c:pt>
                <c:pt idx="21626">
                  <c:v>-68.460499999999996</c:v>
                </c:pt>
                <c:pt idx="21627">
                  <c:v>-68.458500000000015</c:v>
                </c:pt>
                <c:pt idx="21628">
                  <c:v>-68.456500000000005</c:v>
                </c:pt>
                <c:pt idx="21629">
                  <c:v>-68.454499999999996</c:v>
                </c:pt>
                <c:pt idx="21630">
                  <c:v>-68.452500000000015</c:v>
                </c:pt>
                <c:pt idx="21631">
                  <c:v>-68.450500000000005</c:v>
                </c:pt>
                <c:pt idx="21632">
                  <c:v>-68.448499999999996</c:v>
                </c:pt>
                <c:pt idx="21633">
                  <c:v>-68.446500000000015</c:v>
                </c:pt>
                <c:pt idx="21634">
                  <c:v>-68.444500000000005</c:v>
                </c:pt>
                <c:pt idx="21635">
                  <c:v>-68.442499999999995</c:v>
                </c:pt>
                <c:pt idx="21636">
                  <c:v>-68.440500000000014</c:v>
                </c:pt>
                <c:pt idx="21637">
                  <c:v>-68.438500000000005</c:v>
                </c:pt>
                <c:pt idx="21638">
                  <c:v>-68.436499999999995</c:v>
                </c:pt>
                <c:pt idx="21639">
                  <c:v>-68.434500000000014</c:v>
                </c:pt>
                <c:pt idx="21640">
                  <c:v>-68.432500000000005</c:v>
                </c:pt>
                <c:pt idx="21641">
                  <c:v>-68.430500000000009</c:v>
                </c:pt>
                <c:pt idx="21642">
                  <c:v>-68.428500000000014</c:v>
                </c:pt>
                <c:pt idx="21643">
                  <c:v>-68.426500000000004</c:v>
                </c:pt>
                <c:pt idx="21644">
                  <c:v>-68.424500000000009</c:v>
                </c:pt>
                <c:pt idx="21645">
                  <c:v>-68.422500000000014</c:v>
                </c:pt>
                <c:pt idx="21646">
                  <c:v>-68.420500000000004</c:v>
                </c:pt>
                <c:pt idx="21647">
                  <c:v>-68.418500000000009</c:v>
                </c:pt>
                <c:pt idx="21648">
                  <c:v>-68.416500000000013</c:v>
                </c:pt>
                <c:pt idx="21649">
                  <c:v>-68.414500000000004</c:v>
                </c:pt>
                <c:pt idx="21650">
                  <c:v>-68.412500000000009</c:v>
                </c:pt>
                <c:pt idx="21651">
                  <c:v>-68.410500000000013</c:v>
                </c:pt>
                <c:pt idx="21652">
                  <c:v>-68.408500000000004</c:v>
                </c:pt>
                <c:pt idx="21653">
                  <c:v>-68.406500000000008</c:v>
                </c:pt>
                <c:pt idx="21654">
                  <c:v>-68.404500000000013</c:v>
                </c:pt>
                <c:pt idx="21655">
                  <c:v>-68.402500000000003</c:v>
                </c:pt>
                <c:pt idx="21656">
                  <c:v>-68.400500000000008</c:v>
                </c:pt>
                <c:pt idx="21657">
                  <c:v>-68.398500000000013</c:v>
                </c:pt>
                <c:pt idx="21658">
                  <c:v>-68.396500000000003</c:v>
                </c:pt>
                <c:pt idx="21659">
                  <c:v>-68.394500000000008</c:v>
                </c:pt>
                <c:pt idx="21660">
                  <c:v>-68.392500000000013</c:v>
                </c:pt>
                <c:pt idx="21661">
                  <c:v>-68.390500000000003</c:v>
                </c:pt>
                <c:pt idx="21662">
                  <c:v>-68.388500000000008</c:v>
                </c:pt>
                <c:pt idx="21663">
                  <c:v>-68.386500000000012</c:v>
                </c:pt>
                <c:pt idx="21664">
                  <c:v>-68.384500000000003</c:v>
                </c:pt>
                <c:pt idx="21665">
                  <c:v>-68.382500000000007</c:v>
                </c:pt>
                <c:pt idx="21666">
                  <c:v>-68.380500000000012</c:v>
                </c:pt>
                <c:pt idx="21667">
                  <c:v>-68.378500000000003</c:v>
                </c:pt>
                <c:pt idx="21668">
                  <c:v>-68.376500000000007</c:v>
                </c:pt>
                <c:pt idx="21669">
                  <c:v>-68.374500000000012</c:v>
                </c:pt>
                <c:pt idx="21670">
                  <c:v>-68.372500000000002</c:v>
                </c:pt>
                <c:pt idx="21671">
                  <c:v>-68.370500000000007</c:v>
                </c:pt>
                <c:pt idx="21672">
                  <c:v>-68.368500000000012</c:v>
                </c:pt>
                <c:pt idx="21673">
                  <c:v>-68.366500000000002</c:v>
                </c:pt>
                <c:pt idx="21674">
                  <c:v>-68.364500000000007</c:v>
                </c:pt>
                <c:pt idx="21675">
                  <c:v>-68.362500000000011</c:v>
                </c:pt>
                <c:pt idx="21676">
                  <c:v>-68.360500000000002</c:v>
                </c:pt>
                <c:pt idx="21677">
                  <c:v>-68.358500000000006</c:v>
                </c:pt>
                <c:pt idx="21678">
                  <c:v>-68.356500000000011</c:v>
                </c:pt>
                <c:pt idx="21679">
                  <c:v>-68.354500000000002</c:v>
                </c:pt>
                <c:pt idx="21680">
                  <c:v>-68.352500000000006</c:v>
                </c:pt>
                <c:pt idx="21681">
                  <c:v>-68.350500000000011</c:v>
                </c:pt>
                <c:pt idx="21682">
                  <c:v>-68.348500000000001</c:v>
                </c:pt>
                <c:pt idx="21683">
                  <c:v>-68.346500000000006</c:v>
                </c:pt>
                <c:pt idx="21684">
                  <c:v>-68.344500000000011</c:v>
                </c:pt>
                <c:pt idx="21685">
                  <c:v>-68.342500000000001</c:v>
                </c:pt>
                <c:pt idx="21686">
                  <c:v>-68.340500000000006</c:v>
                </c:pt>
                <c:pt idx="21687">
                  <c:v>-68.33850000000001</c:v>
                </c:pt>
                <c:pt idx="21688">
                  <c:v>-68.336500000000001</c:v>
                </c:pt>
                <c:pt idx="21689">
                  <c:v>-68.334500000000006</c:v>
                </c:pt>
                <c:pt idx="21690">
                  <c:v>-68.33250000000001</c:v>
                </c:pt>
                <c:pt idx="21691">
                  <c:v>-68.330500000000001</c:v>
                </c:pt>
                <c:pt idx="21692">
                  <c:v>-68.328500000000005</c:v>
                </c:pt>
                <c:pt idx="21693">
                  <c:v>-68.32650000000001</c:v>
                </c:pt>
                <c:pt idx="21694">
                  <c:v>-68.3245</c:v>
                </c:pt>
                <c:pt idx="21695">
                  <c:v>-68.322500000000005</c:v>
                </c:pt>
                <c:pt idx="21696">
                  <c:v>-68.32050000000001</c:v>
                </c:pt>
                <c:pt idx="21697">
                  <c:v>-68.3185</c:v>
                </c:pt>
                <c:pt idx="21698">
                  <c:v>-68.316500000000005</c:v>
                </c:pt>
                <c:pt idx="21699">
                  <c:v>-68.31450000000001</c:v>
                </c:pt>
                <c:pt idx="21700">
                  <c:v>-68.3125</c:v>
                </c:pt>
                <c:pt idx="21701">
                  <c:v>-68.310500000000005</c:v>
                </c:pt>
                <c:pt idx="21702">
                  <c:v>-68.308500000000009</c:v>
                </c:pt>
                <c:pt idx="21703">
                  <c:v>-68.3065</c:v>
                </c:pt>
                <c:pt idx="21704">
                  <c:v>-68.304500000000004</c:v>
                </c:pt>
                <c:pt idx="21705">
                  <c:v>-68.302500000000009</c:v>
                </c:pt>
                <c:pt idx="21706">
                  <c:v>-68.3005</c:v>
                </c:pt>
                <c:pt idx="21707">
                  <c:v>-68.298500000000004</c:v>
                </c:pt>
                <c:pt idx="21708">
                  <c:v>-68.296500000000009</c:v>
                </c:pt>
                <c:pt idx="21709">
                  <c:v>-68.294499999999999</c:v>
                </c:pt>
                <c:pt idx="21710">
                  <c:v>-68.292500000000004</c:v>
                </c:pt>
                <c:pt idx="21711">
                  <c:v>-68.290500000000009</c:v>
                </c:pt>
                <c:pt idx="21712">
                  <c:v>-68.288499999999999</c:v>
                </c:pt>
                <c:pt idx="21713">
                  <c:v>-68.286500000000004</c:v>
                </c:pt>
                <c:pt idx="21714">
                  <c:v>-68.284500000000008</c:v>
                </c:pt>
                <c:pt idx="21715">
                  <c:v>-68.282499999999999</c:v>
                </c:pt>
                <c:pt idx="21716">
                  <c:v>-68.280500000000004</c:v>
                </c:pt>
                <c:pt idx="21717">
                  <c:v>-68.278500000000008</c:v>
                </c:pt>
                <c:pt idx="21718">
                  <c:v>-68.276499999999999</c:v>
                </c:pt>
                <c:pt idx="21719">
                  <c:v>-68.274500000000003</c:v>
                </c:pt>
                <c:pt idx="21720">
                  <c:v>-68.272500000000008</c:v>
                </c:pt>
                <c:pt idx="21721">
                  <c:v>-68.270499999999998</c:v>
                </c:pt>
                <c:pt idx="21722">
                  <c:v>-68.268500000000003</c:v>
                </c:pt>
                <c:pt idx="21723">
                  <c:v>-68.266500000000008</c:v>
                </c:pt>
                <c:pt idx="21724">
                  <c:v>-68.264499999999998</c:v>
                </c:pt>
                <c:pt idx="21725">
                  <c:v>-68.262500000000003</c:v>
                </c:pt>
                <c:pt idx="21726">
                  <c:v>-68.260500000000008</c:v>
                </c:pt>
                <c:pt idx="21727">
                  <c:v>-68.258499999999998</c:v>
                </c:pt>
                <c:pt idx="21728">
                  <c:v>-68.256500000000003</c:v>
                </c:pt>
                <c:pt idx="21729">
                  <c:v>-68.254500000000007</c:v>
                </c:pt>
                <c:pt idx="21730">
                  <c:v>-68.252499999999998</c:v>
                </c:pt>
                <c:pt idx="21731">
                  <c:v>-68.250500000000002</c:v>
                </c:pt>
                <c:pt idx="21732">
                  <c:v>-68.248500000000007</c:v>
                </c:pt>
                <c:pt idx="21733">
                  <c:v>-68.246499999999997</c:v>
                </c:pt>
                <c:pt idx="21734">
                  <c:v>-68.244500000000002</c:v>
                </c:pt>
                <c:pt idx="21735">
                  <c:v>-68.242500000000007</c:v>
                </c:pt>
                <c:pt idx="21736">
                  <c:v>-68.240499999999997</c:v>
                </c:pt>
                <c:pt idx="21737">
                  <c:v>-68.238500000000016</c:v>
                </c:pt>
                <c:pt idx="21738">
                  <c:v>-68.236500000000007</c:v>
                </c:pt>
                <c:pt idx="21739">
                  <c:v>-68.234499999999997</c:v>
                </c:pt>
                <c:pt idx="21740">
                  <c:v>-68.232500000000016</c:v>
                </c:pt>
                <c:pt idx="21741">
                  <c:v>-68.230500000000006</c:v>
                </c:pt>
                <c:pt idx="21742">
                  <c:v>-68.228499999999997</c:v>
                </c:pt>
                <c:pt idx="21743">
                  <c:v>-68.226500000000016</c:v>
                </c:pt>
                <c:pt idx="21744">
                  <c:v>-68.224500000000006</c:v>
                </c:pt>
                <c:pt idx="21745">
                  <c:v>-68.222499999999997</c:v>
                </c:pt>
                <c:pt idx="21746">
                  <c:v>-68.220500000000015</c:v>
                </c:pt>
                <c:pt idx="21747">
                  <c:v>-68.218500000000006</c:v>
                </c:pt>
                <c:pt idx="21748">
                  <c:v>-68.216499999999996</c:v>
                </c:pt>
                <c:pt idx="21749">
                  <c:v>-68.214500000000015</c:v>
                </c:pt>
                <c:pt idx="21750">
                  <c:v>-68.212500000000006</c:v>
                </c:pt>
                <c:pt idx="21751">
                  <c:v>-68.210499999999996</c:v>
                </c:pt>
                <c:pt idx="21752">
                  <c:v>-68.208500000000015</c:v>
                </c:pt>
                <c:pt idx="21753">
                  <c:v>-68.206500000000005</c:v>
                </c:pt>
                <c:pt idx="21754">
                  <c:v>-68.204499999999996</c:v>
                </c:pt>
                <c:pt idx="21755">
                  <c:v>-68.202500000000015</c:v>
                </c:pt>
                <c:pt idx="21756">
                  <c:v>-68.200500000000005</c:v>
                </c:pt>
                <c:pt idx="21757">
                  <c:v>-68.198499999999996</c:v>
                </c:pt>
                <c:pt idx="21758">
                  <c:v>-68.196500000000015</c:v>
                </c:pt>
                <c:pt idx="21759">
                  <c:v>-68.194500000000005</c:v>
                </c:pt>
                <c:pt idx="21760">
                  <c:v>-68.192499999999995</c:v>
                </c:pt>
                <c:pt idx="21761">
                  <c:v>-68.190500000000014</c:v>
                </c:pt>
                <c:pt idx="21762">
                  <c:v>-68.188500000000005</c:v>
                </c:pt>
                <c:pt idx="21763">
                  <c:v>-68.186499999999995</c:v>
                </c:pt>
                <c:pt idx="21764">
                  <c:v>-68.184500000000014</c:v>
                </c:pt>
                <c:pt idx="21765">
                  <c:v>-68.182500000000005</c:v>
                </c:pt>
                <c:pt idx="21766">
                  <c:v>-68.180500000000009</c:v>
                </c:pt>
                <c:pt idx="21767">
                  <c:v>-68.178500000000014</c:v>
                </c:pt>
                <c:pt idx="21768">
                  <c:v>-68.176500000000004</c:v>
                </c:pt>
                <c:pt idx="21769">
                  <c:v>-68.174500000000009</c:v>
                </c:pt>
                <c:pt idx="21770">
                  <c:v>-68.172500000000014</c:v>
                </c:pt>
                <c:pt idx="21771">
                  <c:v>-68.170500000000004</c:v>
                </c:pt>
                <c:pt idx="21772">
                  <c:v>-68.168500000000009</c:v>
                </c:pt>
                <c:pt idx="21773">
                  <c:v>-68.166500000000013</c:v>
                </c:pt>
                <c:pt idx="21774">
                  <c:v>-68.164500000000004</c:v>
                </c:pt>
                <c:pt idx="21775">
                  <c:v>-68.162500000000009</c:v>
                </c:pt>
                <c:pt idx="21776">
                  <c:v>-68.160500000000013</c:v>
                </c:pt>
                <c:pt idx="21777">
                  <c:v>-68.158500000000004</c:v>
                </c:pt>
                <c:pt idx="21778">
                  <c:v>-68.156500000000008</c:v>
                </c:pt>
                <c:pt idx="21779">
                  <c:v>-68.154500000000013</c:v>
                </c:pt>
                <c:pt idx="21780">
                  <c:v>-68.152500000000003</c:v>
                </c:pt>
                <c:pt idx="21781">
                  <c:v>-68.150500000000008</c:v>
                </c:pt>
                <c:pt idx="21782">
                  <c:v>-68.148500000000013</c:v>
                </c:pt>
                <c:pt idx="21783">
                  <c:v>-68.146500000000003</c:v>
                </c:pt>
                <c:pt idx="21784">
                  <c:v>-68.144500000000008</c:v>
                </c:pt>
                <c:pt idx="21785">
                  <c:v>-68.142500000000013</c:v>
                </c:pt>
                <c:pt idx="21786">
                  <c:v>-68.140500000000003</c:v>
                </c:pt>
                <c:pt idx="21787">
                  <c:v>-68.138500000000008</c:v>
                </c:pt>
                <c:pt idx="21788">
                  <c:v>-68.136500000000012</c:v>
                </c:pt>
                <c:pt idx="21789">
                  <c:v>-68.134500000000003</c:v>
                </c:pt>
                <c:pt idx="21790">
                  <c:v>-68.132500000000007</c:v>
                </c:pt>
                <c:pt idx="21791">
                  <c:v>-68.130500000000012</c:v>
                </c:pt>
                <c:pt idx="21792">
                  <c:v>-68.128500000000003</c:v>
                </c:pt>
                <c:pt idx="21793">
                  <c:v>-68.126500000000007</c:v>
                </c:pt>
                <c:pt idx="21794">
                  <c:v>-68.124500000000012</c:v>
                </c:pt>
                <c:pt idx="21795">
                  <c:v>-68.122500000000002</c:v>
                </c:pt>
                <c:pt idx="21796">
                  <c:v>-68.120500000000007</c:v>
                </c:pt>
                <c:pt idx="21797">
                  <c:v>-68.118500000000012</c:v>
                </c:pt>
                <c:pt idx="21798">
                  <c:v>-68.116500000000002</c:v>
                </c:pt>
                <c:pt idx="21799">
                  <c:v>-68.114500000000007</c:v>
                </c:pt>
                <c:pt idx="21800">
                  <c:v>-68.112500000000011</c:v>
                </c:pt>
                <c:pt idx="21801">
                  <c:v>-68.110500000000002</c:v>
                </c:pt>
                <c:pt idx="21802">
                  <c:v>-68.108500000000006</c:v>
                </c:pt>
                <c:pt idx="21803">
                  <c:v>-68.106500000000011</c:v>
                </c:pt>
                <c:pt idx="21804">
                  <c:v>-68.104500000000002</c:v>
                </c:pt>
                <c:pt idx="21805">
                  <c:v>-68.102500000000006</c:v>
                </c:pt>
                <c:pt idx="21806">
                  <c:v>-68.100500000000011</c:v>
                </c:pt>
                <c:pt idx="21807">
                  <c:v>-68.098500000000001</c:v>
                </c:pt>
                <c:pt idx="21808">
                  <c:v>-68.096500000000006</c:v>
                </c:pt>
                <c:pt idx="21809">
                  <c:v>-68.094500000000011</c:v>
                </c:pt>
                <c:pt idx="21810">
                  <c:v>-68.092500000000001</c:v>
                </c:pt>
                <c:pt idx="21811">
                  <c:v>-68.090500000000006</c:v>
                </c:pt>
                <c:pt idx="21812">
                  <c:v>-68.08850000000001</c:v>
                </c:pt>
                <c:pt idx="21813">
                  <c:v>-68.086500000000001</c:v>
                </c:pt>
                <c:pt idx="21814">
                  <c:v>-68.084500000000006</c:v>
                </c:pt>
                <c:pt idx="21815">
                  <c:v>-68.08250000000001</c:v>
                </c:pt>
                <c:pt idx="21816">
                  <c:v>-68.080500000000001</c:v>
                </c:pt>
                <c:pt idx="21817">
                  <c:v>-68.078500000000005</c:v>
                </c:pt>
                <c:pt idx="21818">
                  <c:v>-68.07650000000001</c:v>
                </c:pt>
                <c:pt idx="21819">
                  <c:v>-68.0745</c:v>
                </c:pt>
                <c:pt idx="21820">
                  <c:v>-68.072500000000005</c:v>
                </c:pt>
                <c:pt idx="21821">
                  <c:v>-68.07050000000001</c:v>
                </c:pt>
                <c:pt idx="21822">
                  <c:v>-68.0685</c:v>
                </c:pt>
                <c:pt idx="21823">
                  <c:v>-68.066500000000005</c:v>
                </c:pt>
                <c:pt idx="21824">
                  <c:v>-68.06450000000001</c:v>
                </c:pt>
                <c:pt idx="21825">
                  <c:v>-68.0625</c:v>
                </c:pt>
                <c:pt idx="21826">
                  <c:v>-68.060500000000005</c:v>
                </c:pt>
                <c:pt idx="21827">
                  <c:v>-68.058500000000009</c:v>
                </c:pt>
                <c:pt idx="21828">
                  <c:v>-68.0565</c:v>
                </c:pt>
                <c:pt idx="21829">
                  <c:v>-68.054500000000004</c:v>
                </c:pt>
                <c:pt idx="21830">
                  <c:v>-68.052500000000009</c:v>
                </c:pt>
                <c:pt idx="21831">
                  <c:v>-68.0505</c:v>
                </c:pt>
                <c:pt idx="21832">
                  <c:v>-68.048500000000004</c:v>
                </c:pt>
                <c:pt idx="21833">
                  <c:v>-68.046500000000009</c:v>
                </c:pt>
                <c:pt idx="21834">
                  <c:v>-68.044499999999999</c:v>
                </c:pt>
                <c:pt idx="21835">
                  <c:v>-68.042500000000004</c:v>
                </c:pt>
                <c:pt idx="21836">
                  <c:v>-68.040500000000009</c:v>
                </c:pt>
                <c:pt idx="21837">
                  <c:v>-68.038499999999999</c:v>
                </c:pt>
                <c:pt idx="21838">
                  <c:v>-68.036500000000004</c:v>
                </c:pt>
                <c:pt idx="21839">
                  <c:v>-68.034500000000008</c:v>
                </c:pt>
                <c:pt idx="21840">
                  <c:v>-68.032499999999999</c:v>
                </c:pt>
                <c:pt idx="21841">
                  <c:v>-68.030500000000004</c:v>
                </c:pt>
                <c:pt idx="21842">
                  <c:v>-68.028500000000008</c:v>
                </c:pt>
                <c:pt idx="21843">
                  <c:v>-68.026499999999999</c:v>
                </c:pt>
                <c:pt idx="21844">
                  <c:v>-68.024500000000003</c:v>
                </c:pt>
                <c:pt idx="21845">
                  <c:v>-68.022500000000008</c:v>
                </c:pt>
                <c:pt idx="21846">
                  <c:v>-68.020499999999998</c:v>
                </c:pt>
                <c:pt idx="21847">
                  <c:v>-68.018500000000003</c:v>
                </c:pt>
                <c:pt idx="21848">
                  <c:v>-68.016500000000008</c:v>
                </c:pt>
                <c:pt idx="21849">
                  <c:v>-68.014499999999998</c:v>
                </c:pt>
                <c:pt idx="21850">
                  <c:v>-68.012500000000003</c:v>
                </c:pt>
                <c:pt idx="21851">
                  <c:v>-68.010500000000008</c:v>
                </c:pt>
                <c:pt idx="21852">
                  <c:v>-68.008499999999998</c:v>
                </c:pt>
                <c:pt idx="21853">
                  <c:v>-68.006500000000003</c:v>
                </c:pt>
                <c:pt idx="21854">
                  <c:v>-68.004500000000007</c:v>
                </c:pt>
                <c:pt idx="21855">
                  <c:v>-68.002499999999998</c:v>
                </c:pt>
                <c:pt idx="21856">
                  <c:v>-68.000500000000002</c:v>
                </c:pt>
                <c:pt idx="21857">
                  <c:v>-67.998500000000007</c:v>
                </c:pt>
                <c:pt idx="21858">
                  <c:v>-67.996499999999997</c:v>
                </c:pt>
                <c:pt idx="21859">
                  <c:v>-67.994500000000002</c:v>
                </c:pt>
                <c:pt idx="21860">
                  <c:v>-67.992500000000007</c:v>
                </c:pt>
                <c:pt idx="21861">
                  <c:v>-67.990499999999997</c:v>
                </c:pt>
                <c:pt idx="21862">
                  <c:v>-67.988500000000016</c:v>
                </c:pt>
                <c:pt idx="21863">
                  <c:v>-67.986500000000007</c:v>
                </c:pt>
                <c:pt idx="21864">
                  <c:v>-67.984499999999997</c:v>
                </c:pt>
                <c:pt idx="21865">
                  <c:v>-67.982500000000016</c:v>
                </c:pt>
                <c:pt idx="21866">
                  <c:v>-67.980500000000006</c:v>
                </c:pt>
                <c:pt idx="21867">
                  <c:v>-67.978499999999997</c:v>
                </c:pt>
                <c:pt idx="21868">
                  <c:v>-67.976500000000016</c:v>
                </c:pt>
                <c:pt idx="21869">
                  <c:v>-67.974500000000006</c:v>
                </c:pt>
                <c:pt idx="21870">
                  <c:v>-67.972499999999997</c:v>
                </c:pt>
                <c:pt idx="21871">
                  <c:v>-67.970500000000015</c:v>
                </c:pt>
                <c:pt idx="21872">
                  <c:v>-67.968500000000006</c:v>
                </c:pt>
                <c:pt idx="21873">
                  <c:v>-67.966499999999996</c:v>
                </c:pt>
                <c:pt idx="21874">
                  <c:v>-67.964500000000015</c:v>
                </c:pt>
                <c:pt idx="21875">
                  <c:v>-67.962500000000006</c:v>
                </c:pt>
                <c:pt idx="21876">
                  <c:v>-67.960499999999996</c:v>
                </c:pt>
                <c:pt idx="21877">
                  <c:v>-67.958500000000015</c:v>
                </c:pt>
                <c:pt idx="21878">
                  <c:v>-67.956500000000005</c:v>
                </c:pt>
                <c:pt idx="21879">
                  <c:v>-67.954499999999996</c:v>
                </c:pt>
                <c:pt idx="21880">
                  <c:v>-67.952500000000015</c:v>
                </c:pt>
                <c:pt idx="21881">
                  <c:v>-67.950500000000005</c:v>
                </c:pt>
                <c:pt idx="21882">
                  <c:v>-67.948499999999996</c:v>
                </c:pt>
                <c:pt idx="21883">
                  <c:v>-67.946500000000015</c:v>
                </c:pt>
                <c:pt idx="21884">
                  <c:v>-67.944500000000005</c:v>
                </c:pt>
                <c:pt idx="21885">
                  <c:v>-67.942499999999995</c:v>
                </c:pt>
                <c:pt idx="21886">
                  <c:v>-67.940500000000014</c:v>
                </c:pt>
                <c:pt idx="21887">
                  <c:v>-67.938500000000005</c:v>
                </c:pt>
                <c:pt idx="21888">
                  <c:v>-67.936499999999995</c:v>
                </c:pt>
                <c:pt idx="21889">
                  <c:v>-67.934500000000014</c:v>
                </c:pt>
                <c:pt idx="21890">
                  <c:v>-67.932500000000005</c:v>
                </c:pt>
                <c:pt idx="21891">
                  <c:v>-67.930500000000009</c:v>
                </c:pt>
                <c:pt idx="21892">
                  <c:v>-67.928500000000014</c:v>
                </c:pt>
                <c:pt idx="21893">
                  <c:v>-67.926500000000004</c:v>
                </c:pt>
                <c:pt idx="21894">
                  <c:v>-67.924500000000009</c:v>
                </c:pt>
                <c:pt idx="21895">
                  <c:v>-67.922500000000014</c:v>
                </c:pt>
                <c:pt idx="21896">
                  <c:v>-67.920500000000004</c:v>
                </c:pt>
                <c:pt idx="21897">
                  <c:v>-67.918500000000009</c:v>
                </c:pt>
                <c:pt idx="21898">
                  <c:v>-67.916500000000013</c:v>
                </c:pt>
                <c:pt idx="21899">
                  <c:v>-67.914500000000004</c:v>
                </c:pt>
                <c:pt idx="21900">
                  <c:v>-67.912500000000009</c:v>
                </c:pt>
                <c:pt idx="21901">
                  <c:v>-67.910500000000013</c:v>
                </c:pt>
                <c:pt idx="21902">
                  <c:v>-67.908500000000004</c:v>
                </c:pt>
                <c:pt idx="21903">
                  <c:v>-67.906500000000008</c:v>
                </c:pt>
                <c:pt idx="21904">
                  <c:v>-67.904500000000013</c:v>
                </c:pt>
                <c:pt idx="21905">
                  <c:v>-67.902500000000003</c:v>
                </c:pt>
                <c:pt idx="21906">
                  <c:v>-67.900500000000008</c:v>
                </c:pt>
                <c:pt idx="21907">
                  <c:v>-67.898500000000013</c:v>
                </c:pt>
                <c:pt idx="21908">
                  <c:v>-67.896500000000003</c:v>
                </c:pt>
                <c:pt idx="21909">
                  <c:v>-67.894500000000008</c:v>
                </c:pt>
                <c:pt idx="21910">
                  <c:v>-67.892500000000013</c:v>
                </c:pt>
                <c:pt idx="21911">
                  <c:v>-67.890500000000003</c:v>
                </c:pt>
                <c:pt idx="21912">
                  <c:v>-67.888500000000008</c:v>
                </c:pt>
                <c:pt idx="21913">
                  <c:v>-67.886500000000012</c:v>
                </c:pt>
                <c:pt idx="21914">
                  <c:v>-67.884500000000003</c:v>
                </c:pt>
                <c:pt idx="21915">
                  <c:v>-67.882500000000007</c:v>
                </c:pt>
                <c:pt idx="21916">
                  <c:v>-67.880500000000012</c:v>
                </c:pt>
                <c:pt idx="21917">
                  <c:v>-67.878500000000003</c:v>
                </c:pt>
                <c:pt idx="21918">
                  <c:v>-67.876500000000007</c:v>
                </c:pt>
                <c:pt idx="21919">
                  <c:v>-67.874500000000012</c:v>
                </c:pt>
                <c:pt idx="21920">
                  <c:v>-67.872500000000002</c:v>
                </c:pt>
                <c:pt idx="21921">
                  <c:v>-67.870500000000007</c:v>
                </c:pt>
                <c:pt idx="21922">
                  <c:v>-67.868500000000012</c:v>
                </c:pt>
                <c:pt idx="21923">
                  <c:v>-67.866500000000002</c:v>
                </c:pt>
                <c:pt idx="21924">
                  <c:v>-67.864500000000007</c:v>
                </c:pt>
                <c:pt idx="21925">
                  <c:v>-67.862500000000011</c:v>
                </c:pt>
                <c:pt idx="21926">
                  <c:v>-67.860500000000002</c:v>
                </c:pt>
                <c:pt idx="21927">
                  <c:v>-67.858500000000006</c:v>
                </c:pt>
                <c:pt idx="21928">
                  <c:v>-67.856500000000011</c:v>
                </c:pt>
                <c:pt idx="21929">
                  <c:v>-67.854500000000002</c:v>
                </c:pt>
                <c:pt idx="21930">
                  <c:v>-67.852500000000006</c:v>
                </c:pt>
                <c:pt idx="21931">
                  <c:v>-67.850500000000011</c:v>
                </c:pt>
                <c:pt idx="21932">
                  <c:v>-67.848500000000001</c:v>
                </c:pt>
                <c:pt idx="21933">
                  <c:v>-67.846500000000006</c:v>
                </c:pt>
                <c:pt idx="21934">
                  <c:v>-67.844500000000011</c:v>
                </c:pt>
                <c:pt idx="21935">
                  <c:v>-67.842500000000001</c:v>
                </c:pt>
                <c:pt idx="21936">
                  <c:v>-67.840500000000006</c:v>
                </c:pt>
                <c:pt idx="21937">
                  <c:v>-67.83850000000001</c:v>
                </c:pt>
                <c:pt idx="21938">
                  <c:v>-67.836500000000001</c:v>
                </c:pt>
                <c:pt idx="21939">
                  <c:v>-67.834500000000006</c:v>
                </c:pt>
                <c:pt idx="21940">
                  <c:v>-67.83250000000001</c:v>
                </c:pt>
                <c:pt idx="21941">
                  <c:v>-67.830500000000001</c:v>
                </c:pt>
                <c:pt idx="21942">
                  <c:v>-67.828500000000005</c:v>
                </c:pt>
                <c:pt idx="21943">
                  <c:v>-67.82650000000001</c:v>
                </c:pt>
                <c:pt idx="21944">
                  <c:v>-67.8245</c:v>
                </c:pt>
                <c:pt idx="21945">
                  <c:v>-67.822500000000005</c:v>
                </c:pt>
                <c:pt idx="21946">
                  <c:v>-67.82050000000001</c:v>
                </c:pt>
                <c:pt idx="21947">
                  <c:v>-67.8185</c:v>
                </c:pt>
                <c:pt idx="21948">
                  <c:v>-67.816500000000005</c:v>
                </c:pt>
                <c:pt idx="21949">
                  <c:v>-67.81450000000001</c:v>
                </c:pt>
                <c:pt idx="21950">
                  <c:v>-67.8125</c:v>
                </c:pt>
                <c:pt idx="21951">
                  <c:v>-67.810500000000005</c:v>
                </c:pt>
                <c:pt idx="21952">
                  <c:v>-67.808500000000009</c:v>
                </c:pt>
                <c:pt idx="21953">
                  <c:v>-67.8065</c:v>
                </c:pt>
                <c:pt idx="21954">
                  <c:v>-67.804500000000004</c:v>
                </c:pt>
                <c:pt idx="21955">
                  <c:v>-67.802500000000009</c:v>
                </c:pt>
                <c:pt idx="21956">
                  <c:v>-67.8005</c:v>
                </c:pt>
                <c:pt idx="21957">
                  <c:v>-67.798500000000004</c:v>
                </c:pt>
                <c:pt idx="21958">
                  <c:v>-67.796500000000009</c:v>
                </c:pt>
                <c:pt idx="21959">
                  <c:v>-67.794499999999999</c:v>
                </c:pt>
                <c:pt idx="21960">
                  <c:v>-67.792500000000004</c:v>
                </c:pt>
                <c:pt idx="21961">
                  <c:v>-67.790500000000009</c:v>
                </c:pt>
                <c:pt idx="21962">
                  <c:v>-67.788499999999999</c:v>
                </c:pt>
                <c:pt idx="21963">
                  <c:v>-67.786500000000004</c:v>
                </c:pt>
                <c:pt idx="21964">
                  <c:v>-67.784500000000008</c:v>
                </c:pt>
                <c:pt idx="21965">
                  <c:v>-67.782499999999999</c:v>
                </c:pt>
                <c:pt idx="21966">
                  <c:v>-67.780500000000004</c:v>
                </c:pt>
                <c:pt idx="21967">
                  <c:v>-67.778500000000008</c:v>
                </c:pt>
                <c:pt idx="21968">
                  <c:v>-67.776499999999999</c:v>
                </c:pt>
                <c:pt idx="21969">
                  <c:v>-67.774500000000003</c:v>
                </c:pt>
                <c:pt idx="21970">
                  <c:v>-67.772500000000008</c:v>
                </c:pt>
                <c:pt idx="21971">
                  <c:v>-67.770499999999998</c:v>
                </c:pt>
                <c:pt idx="21972">
                  <c:v>-67.768500000000003</c:v>
                </c:pt>
                <c:pt idx="21973">
                  <c:v>-67.766500000000008</c:v>
                </c:pt>
                <c:pt idx="21974">
                  <c:v>-67.764499999999998</c:v>
                </c:pt>
                <c:pt idx="21975">
                  <c:v>-67.762500000000003</c:v>
                </c:pt>
                <c:pt idx="21976">
                  <c:v>-67.760500000000008</c:v>
                </c:pt>
                <c:pt idx="21977">
                  <c:v>-67.758499999999998</c:v>
                </c:pt>
                <c:pt idx="21978">
                  <c:v>-67.756500000000003</c:v>
                </c:pt>
                <c:pt idx="21979">
                  <c:v>-67.754500000000007</c:v>
                </c:pt>
                <c:pt idx="21980">
                  <c:v>-67.752499999999998</c:v>
                </c:pt>
                <c:pt idx="21981">
                  <c:v>-67.750500000000002</c:v>
                </c:pt>
                <c:pt idx="21982">
                  <c:v>-67.748500000000007</c:v>
                </c:pt>
                <c:pt idx="21983">
                  <c:v>-67.746499999999997</c:v>
                </c:pt>
                <c:pt idx="21984">
                  <c:v>-67.744500000000002</c:v>
                </c:pt>
                <c:pt idx="21985">
                  <c:v>-67.742500000000007</c:v>
                </c:pt>
                <c:pt idx="21986">
                  <c:v>-67.740499999999997</c:v>
                </c:pt>
                <c:pt idx="21987">
                  <c:v>-67.738500000000016</c:v>
                </c:pt>
                <c:pt idx="21988">
                  <c:v>-67.736500000000007</c:v>
                </c:pt>
                <c:pt idx="21989">
                  <c:v>-67.734499999999997</c:v>
                </c:pt>
                <c:pt idx="21990">
                  <c:v>-67.732500000000016</c:v>
                </c:pt>
                <c:pt idx="21991">
                  <c:v>-67.730500000000006</c:v>
                </c:pt>
                <c:pt idx="21992">
                  <c:v>-67.728499999999997</c:v>
                </c:pt>
                <c:pt idx="21993">
                  <c:v>-67.726500000000016</c:v>
                </c:pt>
                <c:pt idx="21994">
                  <c:v>-67.724500000000006</c:v>
                </c:pt>
                <c:pt idx="21995">
                  <c:v>-67.722499999999997</c:v>
                </c:pt>
                <c:pt idx="21996">
                  <c:v>-67.720500000000015</c:v>
                </c:pt>
                <c:pt idx="21997">
                  <c:v>-67.718500000000006</c:v>
                </c:pt>
                <c:pt idx="21998">
                  <c:v>-67.716499999999996</c:v>
                </c:pt>
                <c:pt idx="21999">
                  <c:v>-67.714500000000015</c:v>
                </c:pt>
                <c:pt idx="22000">
                  <c:v>-67.712500000000006</c:v>
                </c:pt>
                <c:pt idx="22001">
                  <c:v>-67.710499999999996</c:v>
                </c:pt>
                <c:pt idx="22002">
                  <c:v>-67.708500000000015</c:v>
                </c:pt>
                <c:pt idx="22003">
                  <c:v>-67.706500000000005</c:v>
                </c:pt>
                <c:pt idx="22004">
                  <c:v>-67.704499999999996</c:v>
                </c:pt>
                <c:pt idx="22005">
                  <c:v>-67.702500000000015</c:v>
                </c:pt>
                <c:pt idx="22006">
                  <c:v>-67.700500000000005</c:v>
                </c:pt>
                <c:pt idx="22007">
                  <c:v>-67.698499999999996</c:v>
                </c:pt>
                <c:pt idx="22008">
                  <c:v>-67.696500000000015</c:v>
                </c:pt>
                <c:pt idx="22009">
                  <c:v>-67.694500000000005</c:v>
                </c:pt>
                <c:pt idx="22010">
                  <c:v>-67.692499999999995</c:v>
                </c:pt>
                <c:pt idx="22011">
                  <c:v>-67.690500000000014</c:v>
                </c:pt>
                <c:pt idx="22012">
                  <c:v>-67.688500000000005</c:v>
                </c:pt>
                <c:pt idx="22013">
                  <c:v>-67.686499999999995</c:v>
                </c:pt>
                <c:pt idx="22014">
                  <c:v>-67.684500000000014</c:v>
                </c:pt>
                <c:pt idx="22015">
                  <c:v>-67.682500000000005</c:v>
                </c:pt>
                <c:pt idx="22016">
                  <c:v>-67.680500000000009</c:v>
                </c:pt>
                <c:pt idx="22017">
                  <c:v>-67.678500000000014</c:v>
                </c:pt>
                <c:pt idx="22018">
                  <c:v>-67.676500000000004</c:v>
                </c:pt>
                <c:pt idx="22019">
                  <c:v>-67.674500000000009</c:v>
                </c:pt>
                <c:pt idx="22020">
                  <c:v>-67.672500000000014</c:v>
                </c:pt>
                <c:pt idx="22021">
                  <c:v>-67.670500000000004</c:v>
                </c:pt>
                <c:pt idx="22022">
                  <c:v>-67.668500000000009</c:v>
                </c:pt>
                <c:pt idx="22023">
                  <c:v>-67.666500000000013</c:v>
                </c:pt>
                <c:pt idx="22024">
                  <c:v>-67.664500000000004</c:v>
                </c:pt>
                <c:pt idx="22025">
                  <c:v>-67.662500000000009</c:v>
                </c:pt>
                <c:pt idx="22026">
                  <c:v>-67.660500000000013</c:v>
                </c:pt>
                <c:pt idx="22027">
                  <c:v>-67.658500000000004</c:v>
                </c:pt>
                <c:pt idx="22028">
                  <c:v>-67.656500000000008</c:v>
                </c:pt>
                <c:pt idx="22029">
                  <c:v>-67.654500000000013</c:v>
                </c:pt>
                <c:pt idx="22030">
                  <c:v>-67.652500000000003</c:v>
                </c:pt>
                <c:pt idx="22031">
                  <c:v>-67.650500000000008</c:v>
                </c:pt>
                <c:pt idx="22032">
                  <c:v>-67.648500000000013</c:v>
                </c:pt>
                <c:pt idx="22033">
                  <c:v>-67.646500000000003</c:v>
                </c:pt>
                <c:pt idx="22034">
                  <c:v>-67.644500000000008</c:v>
                </c:pt>
                <c:pt idx="22035">
                  <c:v>-67.642500000000013</c:v>
                </c:pt>
                <c:pt idx="22036">
                  <c:v>-67.640500000000003</c:v>
                </c:pt>
                <c:pt idx="22037">
                  <c:v>-67.638500000000008</c:v>
                </c:pt>
                <c:pt idx="22038">
                  <c:v>-67.636500000000012</c:v>
                </c:pt>
                <c:pt idx="22039">
                  <c:v>-67.634500000000003</c:v>
                </c:pt>
                <c:pt idx="22040">
                  <c:v>-67.632500000000007</c:v>
                </c:pt>
                <c:pt idx="22041">
                  <c:v>-67.630500000000012</c:v>
                </c:pt>
                <c:pt idx="22042">
                  <c:v>-67.628500000000003</c:v>
                </c:pt>
                <c:pt idx="22043">
                  <c:v>-67.626500000000007</c:v>
                </c:pt>
                <c:pt idx="22044">
                  <c:v>-67.624500000000012</c:v>
                </c:pt>
                <c:pt idx="22045">
                  <c:v>-67.622500000000002</c:v>
                </c:pt>
                <c:pt idx="22046">
                  <c:v>-67.620500000000007</c:v>
                </c:pt>
                <c:pt idx="22047">
                  <c:v>-67.618500000000012</c:v>
                </c:pt>
                <c:pt idx="22048">
                  <c:v>-67.616500000000002</c:v>
                </c:pt>
                <c:pt idx="22049">
                  <c:v>-67.614500000000007</c:v>
                </c:pt>
                <c:pt idx="22050">
                  <c:v>-67.612500000000011</c:v>
                </c:pt>
                <c:pt idx="22051">
                  <c:v>-67.610500000000002</c:v>
                </c:pt>
                <c:pt idx="22052">
                  <c:v>-67.608500000000006</c:v>
                </c:pt>
                <c:pt idx="22053">
                  <c:v>-67.606500000000011</c:v>
                </c:pt>
                <c:pt idx="22054">
                  <c:v>-67.604500000000002</c:v>
                </c:pt>
                <c:pt idx="22055">
                  <c:v>-67.602500000000006</c:v>
                </c:pt>
                <c:pt idx="22056">
                  <c:v>-67.600500000000011</c:v>
                </c:pt>
                <c:pt idx="22057">
                  <c:v>-67.598500000000001</c:v>
                </c:pt>
                <c:pt idx="22058">
                  <c:v>-67.596500000000006</c:v>
                </c:pt>
                <c:pt idx="22059">
                  <c:v>-67.594500000000011</c:v>
                </c:pt>
                <c:pt idx="22060">
                  <c:v>-67.592500000000001</c:v>
                </c:pt>
                <c:pt idx="22061">
                  <c:v>-67.590500000000006</c:v>
                </c:pt>
                <c:pt idx="22062">
                  <c:v>-67.58850000000001</c:v>
                </c:pt>
                <c:pt idx="22063">
                  <c:v>-67.586500000000001</c:v>
                </c:pt>
                <c:pt idx="22064">
                  <c:v>-67.584500000000006</c:v>
                </c:pt>
                <c:pt idx="22065">
                  <c:v>-67.58250000000001</c:v>
                </c:pt>
                <c:pt idx="22066">
                  <c:v>-67.580500000000001</c:v>
                </c:pt>
                <c:pt idx="22067">
                  <c:v>-67.578500000000005</c:v>
                </c:pt>
                <c:pt idx="22068">
                  <c:v>-67.57650000000001</c:v>
                </c:pt>
                <c:pt idx="22069">
                  <c:v>-67.5745</c:v>
                </c:pt>
                <c:pt idx="22070">
                  <c:v>-67.572500000000005</c:v>
                </c:pt>
                <c:pt idx="22071">
                  <c:v>-67.57050000000001</c:v>
                </c:pt>
                <c:pt idx="22072">
                  <c:v>-67.5685</c:v>
                </c:pt>
                <c:pt idx="22073">
                  <c:v>-67.566500000000005</c:v>
                </c:pt>
                <c:pt idx="22074">
                  <c:v>-67.56450000000001</c:v>
                </c:pt>
                <c:pt idx="22075">
                  <c:v>-67.5625</c:v>
                </c:pt>
                <c:pt idx="22076">
                  <c:v>-67.560500000000005</c:v>
                </c:pt>
                <c:pt idx="22077">
                  <c:v>-67.558500000000009</c:v>
                </c:pt>
                <c:pt idx="22078">
                  <c:v>-67.5565</c:v>
                </c:pt>
                <c:pt idx="22079">
                  <c:v>-67.554500000000004</c:v>
                </c:pt>
                <c:pt idx="22080">
                  <c:v>-67.552500000000009</c:v>
                </c:pt>
                <c:pt idx="22081">
                  <c:v>-67.5505</c:v>
                </c:pt>
                <c:pt idx="22082">
                  <c:v>-67.548500000000004</c:v>
                </c:pt>
                <c:pt idx="22083">
                  <c:v>-67.546500000000009</c:v>
                </c:pt>
                <c:pt idx="22084">
                  <c:v>-67.544499999999999</c:v>
                </c:pt>
                <c:pt idx="22085">
                  <c:v>-67.542500000000004</c:v>
                </c:pt>
                <c:pt idx="22086">
                  <c:v>-67.540500000000009</c:v>
                </c:pt>
                <c:pt idx="22087">
                  <c:v>-67.538499999999999</c:v>
                </c:pt>
                <c:pt idx="22088">
                  <c:v>-67.536500000000004</c:v>
                </c:pt>
                <c:pt idx="22089">
                  <c:v>-67.534500000000008</c:v>
                </c:pt>
                <c:pt idx="22090">
                  <c:v>-67.532499999999999</c:v>
                </c:pt>
                <c:pt idx="22091">
                  <c:v>-67.530500000000004</c:v>
                </c:pt>
                <c:pt idx="22092">
                  <c:v>-67.528500000000008</c:v>
                </c:pt>
                <c:pt idx="22093">
                  <c:v>-67.526499999999999</c:v>
                </c:pt>
                <c:pt idx="22094">
                  <c:v>-67.524500000000003</c:v>
                </c:pt>
                <c:pt idx="22095">
                  <c:v>-67.522500000000008</c:v>
                </c:pt>
                <c:pt idx="22096">
                  <c:v>-67.520499999999998</c:v>
                </c:pt>
                <c:pt idx="22097">
                  <c:v>-67.518500000000003</c:v>
                </c:pt>
                <c:pt idx="22098">
                  <c:v>-67.516500000000008</c:v>
                </c:pt>
                <c:pt idx="22099">
                  <c:v>-67.514499999999998</c:v>
                </c:pt>
                <c:pt idx="22100">
                  <c:v>-67.512500000000003</c:v>
                </c:pt>
                <c:pt idx="22101">
                  <c:v>-67.510500000000008</c:v>
                </c:pt>
                <c:pt idx="22102">
                  <c:v>-67.508499999999998</c:v>
                </c:pt>
                <c:pt idx="22103">
                  <c:v>-67.506500000000003</c:v>
                </c:pt>
                <c:pt idx="22104">
                  <c:v>-67.504500000000007</c:v>
                </c:pt>
                <c:pt idx="22105">
                  <c:v>-67.502499999999998</c:v>
                </c:pt>
                <c:pt idx="22106">
                  <c:v>-67.500500000000002</c:v>
                </c:pt>
                <c:pt idx="22107">
                  <c:v>-67.498500000000007</c:v>
                </c:pt>
                <c:pt idx="22108">
                  <c:v>-67.496499999999997</c:v>
                </c:pt>
                <c:pt idx="22109">
                  <c:v>-67.494500000000002</c:v>
                </c:pt>
                <c:pt idx="22110">
                  <c:v>-67.492500000000007</c:v>
                </c:pt>
                <c:pt idx="22111">
                  <c:v>-67.490499999999997</c:v>
                </c:pt>
                <c:pt idx="22112">
                  <c:v>-67.488500000000016</c:v>
                </c:pt>
                <c:pt idx="22113">
                  <c:v>-67.486500000000007</c:v>
                </c:pt>
                <c:pt idx="22114">
                  <c:v>-67.484499999999997</c:v>
                </c:pt>
                <c:pt idx="22115">
                  <c:v>-67.482500000000016</c:v>
                </c:pt>
                <c:pt idx="22116">
                  <c:v>-67.480500000000006</c:v>
                </c:pt>
                <c:pt idx="22117">
                  <c:v>-67.478499999999997</c:v>
                </c:pt>
                <c:pt idx="22118">
                  <c:v>-67.476500000000016</c:v>
                </c:pt>
                <c:pt idx="22119">
                  <c:v>-67.474500000000006</c:v>
                </c:pt>
                <c:pt idx="22120">
                  <c:v>-67.472499999999997</c:v>
                </c:pt>
                <c:pt idx="22121">
                  <c:v>-67.470500000000015</c:v>
                </c:pt>
                <c:pt idx="22122">
                  <c:v>-67.468500000000006</c:v>
                </c:pt>
                <c:pt idx="22123">
                  <c:v>-67.466499999999996</c:v>
                </c:pt>
                <c:pt idx="22124">
                  <c:v>-67.464500000000015</c:v>
                </c:pt>
                <c:pt idx="22125">
                  <c:v>-67.462500000000006</c:v>
                </c:pt>
                <c:pt idx="22126">
                  <c:v>-67.460499999999996</c:v>
                </c:pt>
                <c:pt idx="22127">
                  <c:v>-67.458500000000015</c:v>
                </c:pt>
                <c:pt idx="22128">
                  <c:v>-67.456500000000005</c:v>
                </c:pt>
                <c:pt idx="22129">
                  <c:v>-67.454499999999996</c:v>
                </c:pt>
                <c:pt idx="22130">
                  <c:v>-67.452500000000015</c:v>
                </c:pt>
                <c:pt idx="22131">
                  <c:v>-67.450500000000005</c:v>
                </c:pt>
                <c:pt idx="22132">
                  <c:v>-67.448499999999996</c:v>
                </c:pt>
                <c:pt idx="22133">
                  <c:v>-67.446500000000015</c:v>
                </c:pt>
                <c:pt idx="22134">
                  <c:v>-67.444500000000005</c:v>
                </c:pt>
                <c:pt idx="22135">
                  <c:v>-67.442499999999995</c:v>
                </c:pt>
                <c:pt idx="22136">
                  <c:v>-67.440500000000014</c:v>
                </c:pt>
                <c:pt idx="22137">
                  <c:v>-67.438500000000005</c:v>
                </c:pt>
                <c:pt idx="22138">
                  <c:v>-67.436499999999995</c:v>
                </c:pt>
                <c:pt idx="22139">
                  <c:v>-67.434500000000014</c:v>
                </c:pt>
                <c:pt idx="22140">
                  <c:v>-67.432500000000005</c:v>
                </c:pt>
                <c:pt idx="22141">
                  <c:v>-67.430500000000009</c:v>
                </c:pt>
                <c:pt idx="22142">
                  <c:v>-67.428500000000014</c:v>
                </c:pt>
                <c:pt idx="22143">
                  <c:v>-67.426500000000004</c:v>
                </c:pt>
                <c:pt idx="22144">
                  <c:v>-67.424500000000009</c:v>
                </c:pt>
                <c:pt idx="22145">
                  <c:v>-67.422500000000014</c:v>
                </c:pt>
                <c:pt idx="22146">
                  <c:v>-67.420500000000004</c:v>
                </c:pt>
                <c:pt idx="22147">
                  <c:v>-67.418500000000009</c:v>
                </c:pt>
                <c:pt idx="22148">
                  <c:v>-67.416500000000013</c:v>
                </c:pt>
                <c:pt idx="22149">
                  <c:v>-67.414500000000004</c:v>
                </c:pt>
                <c:pt idx="22150">
                  <c:v>-67.412500000000009</c:v>
                </c:pt>
                <c:pt idx="22151">
                  <c:v>-67.410500000000013</c:v>
                </c:pt>
                <c:pt idx="22152">
                  <c:v>-67.408500000000004</c:v>
                </c:pt>
                <c:pt idx="22153">
                  <c:v>-67.406500000000008</c:v>
                </c:pt>
                <c:pt idx="22154">
                  <c:v>-67.404500000000013</c:v>
                </c:pt>
                <c:pt idx="22155">
                  <c:v>-67.402500000000003</c:v>
                </c:pt>
                <c:pt idx="22156">
                  <c:v>-67.400500000000008</c:v>
                </c:pt>
                <c:pt idx="22157">
                  <c:v>-67.398500000000013</c:v>
                </c:pt>
                <c:pt idx="22158">
                  <c:v>-67.396500000000003</c:v>
                </c:pt>
                <c:pt idx="22159">
                  <c:v>-67.394500000000008</c:v>
                </c:pt>
                <c:pt idx="22160">
                  <c:v>-67.392500000000013</c:v>
                </c:pt>
                <c:pt idx="22161">
                  <c:v>-67.390500000000003</c:v>
                </c:pt>
                <c:pt idx="22162">
                  <c:v>-67.388500000000008</c:v>
                </c:pt>
                <c:pt idx="22163">
                  <c:v>-67.386500000000012</c:v>
                </c:pt>
                <c:pt idx="22164">
                  <c:v>-67.384500000000003</c:v>
                </c:pt>
                <c:pt idx="22165">
                  <c:v>-67.382500000000007</c:v>
                </c:pt>
                <c:pt idx="22166">
                  <c:v>-67.380500000000012</c:v>
                </c:pt>
                <c:pt idx="22167">
                  <c:v>-67.378500000000003</c:v>
                </c:pt>
                <c:pt idx="22168">
                  <c:v>-67.376500000000007</c:v>
                </c:pt>
                <c:pt idx="22169">
                  <c:v>-67.374500000000012</c:v>
                </c:pt>
                <c:pt idx="22170">
                  <c:v>-67.372500000000002</c:v>
                </c:pt>
                <c:pt idx="22171">
                  <c:v>-67.370500000000007</c:v>
                </c:pt>
                <c:pt idx="22172">
                  <c:v>-67.368500000000012</c:v>
                </c:pt>
                <c:pt idx="22173">
                  <c:v>-67.366500000000002</c:v>
                </c:pt>
                <c:pt idx="22174">
                  <c:v>-67.364500000000007</c:v>
                </c:pt>
                <c:pt idx="22175">
                  <c:v>-67.362500000000011</c:v>
                </c:pt>
                <c:pt idx="22176">
                  <c:v>-67.360500000000002</c:v>
                </c:pt>
                <c:pt idx="22177">
                  <c:v>-67.358500000000006</c:v>
                </c:pt>
                <c:pt idx="22178">
                  <c:v>-67.356500000000011</c:v>
                </c:pt>
                <c:pt idx="22179">
                  <c:v>-67.354500000000002</c:v>
                </c:pt>
                <c:pt idx="22180">
                  <c:v>-67.352500000000006</c:v>
                </c:pt>
                <c:pt idx="22181">
                  <c:v>-67.350500000000011</c:v>
                </c:pt>
                <c:pt idx="22182">
                  <c:v>-67.348500000000001</c:v>
                </c:pt>
                <c:pt idx="22183">
                  <c:v>-67.346500000000006</c:v>
                </c:pt>
                <c:pt idx="22184">
                  <c:v>-67.344500000000011</c:v>
                </c:pt>
                <c:pt idx="22185">
                  <c:v>-67.342500000000001</c:v>
                </c:pt>
                <c:pt idx="22186">
                  <c:v>-67.340500000000006</c:v>
                </c:pt>
                <c:pt idx="22187">
                  <c:v>-67.33850000000001</c:v>
                </c:pt>
                <c:pt idx="22188">
                  <c:v>-67.336500000000001</c:v>
                </c:pt>
                <c:pt idx="22189">
                  <c:v>-67.334500000000006</c:v>
                </c:pt>
                <c:pt idx="22190">
                  <c:v>-67.33250000000001</c:v>
                </c:pt>
                <c:pt idx="22191">
                  <c:v>-67.330500000000001</c:v>
                </c:pt>
                <c:pt idx="22192">
                  <c:v>-67.328500000000005</c:v>
                </c:pt>
                <c:pt idx="22193">
                  <c:v>-67.32650000000001</c:v>
                </c:pt>
                <c:pt idx="22194">
                  <c:v>-67.3245</c:v>
                </c:pt>
                <c:pt idx="22195">
                  <c:v>-67.322500000000005</c:v>
                </c:pt>
                <c:pt idx="22196">
                  <c:v>-67.32050000000001</c:v>
                </c:pt>
                <c:pt idx="22197">
                  <c:v>-67.3185</c:v>
                </c:pt>
                <c:pt idx="22198">
                  <c:v>-67.316500000000005</c:v>
                </c:pt>
                <c:pt idx="22199">
                  <c:v>-67.31450000000001</c:v>
                </c:pt>
                <c:pt idx="22200">
                  <c:v>-67.3125</c:v>
                </c:pt>
                <c:pt idx="22201">
                  <c:v>-67.310500000000005</c:v>
                </c:pt>
                <c:pt idx="22202">
                  <c:v>-67.308500000000009</c:v>
                </c:pt>
                <c:pt idx="22203">
                  <c:v>-67.3065</c:v>
                </c:pt>
                <c:pt idx="22204">
                  <c:v>-67.304500000000004</c:v>
                </c:pt>
                <c:pt idx="22205">
                  <c:v>-67.302500000000009</c:v>
                </c:pt>
                <c:pt idx="22206">
                  <c:v>-67.3005</c:v>
                </c:pt>
                <c:pt idx="22207">
                  <c:v>-67.298500000000004</c:v>
                </c:pt>
                <c:pt idx="22208">
                  <c:v>-67.296500000000009</c:v>
                </c:pt>
                <c:pt idx="22209">
                  <c:v>-67.294499999999999</c:v>
                </c:pt>
                <c:pt idx="22210">
                  <c:v>-67.292500000000004</c:v>
                </c:pt>
                <c:pt idx="22211">
                  <c:v>-67.290500000000009</c:v>
                </c:pt>
                <c:pt idx="22212">
                  <c:v>-67.288499999999999</c:v>
                </c:pt>
                <c:pt idx="22213">
                  <c:v>-67.286500000000004</c:v>
                </c:pt>
                <c:pt idx="22214">
                  <c:v>-67.284500000000008</c:v>
                </c:pt>
                <c:pt idx="22215">
                  <c:v>-67.282499999999999</c:v>
                </c:pt>
                <c:pt idx="22216">
                  <c:v>-67.280500000000004</c:v>
                </c:pt>
                <c:pt idx="22217">
                  <c:v>-67.278500000000008</c:v>
                </c:pt>
                <c:pt idx="22218">
                  <c:v>-67.276499999999999</c:v>
                </c:pt>
                <c:pt idx="22219">
                  <c:v>-67.274500000000003</c:v>
                </c:pt>
                <c:pt idx="22220">
                  <c:v>-67.272500000000008</c:v>
                </c:pt>
                <c:pt idx="22221">
                  <c:v>-67.270499999999998</c:v>
                </c:pt>
                <c:pt idx="22222">
                  <c:v>-67.268500000000003</c:v>
                </c:pt>
                <c:pt idx="22223">
                  <c:v>-67.266500000000008</c:v>
                </c:pt>
                <c:pt idx="22224">
                  <c:v>-67.264499999999998</c:v>
                </c:pt>
                <c:pt idx="22225">
                  <c:v>-67.262500000000003</c:v>
                </c:pt>
                <c:pt idx="22226">
                  <c:v>-67.260500000000008</c:v>
                </c:pt>
                <c:pt idx="22227">
                  <c:v>-67.258499999999998</c:v>
                </c:pt>
                <c:pt idx="22228">
                  <c:v>-67.256500000000003</c:v>
                </c:pt>
                <c:pt idx="22229">
                  <c:v>-67.254500000000007</c:v>
                </c:pt>
                <c:pt idx="22230">
                  <c:v>-67.252499999999998</c:v>
                </c:pt>
                <c:pt idx="22231">
                  <c:v>-67.250500000000002</c:v>
                </c:pt>
                <c:pt idx="22232">
                  <c:v>-67.248500000000007</c:v>
                </c:pt>
                <c:pt idx="22233">
                  <c:v>-67.246499999999997</c:v>
                </c:pt>
                <c:pt idx="22234">
                  <c:v>-67.244500000000002</c:v>
                </c:pt>
                <c:pt idx="22235">
                  <c:v>-67.242500000000007</c:v>
                </c:pt>
                <c:pt idx="22236">
                  <c:v>-67.240499999999997</c:v>
                </c:pt>
                <c:pt idx="22237">
                  <c:v>-67.238500000000016</c:v>
                </c:pt>
                <c:pt idx="22238">
                  <c:v>-67.236500000000007</c:v>
                </c:pt>
                <c:pt idx="22239">
                  <c:v>-67.234499999999997</c:v>
                </c:pt>
                <c:pt idx="22240">
                  <c:v>-67.232500000000016</c:v>
                </c:pt>
                <c:pt idx="22241">
                  <c:v>-67.230500000000006</c:v>
                </c:pt>
                <c:pt idx="22242">
                  <c:v>-67.228499999999997</c:v>
                </c:pt>
                <c:pt idx="22243">
                  <c:v>-67.226500000000016</c:v>
                </c:pt>
                <c:pt idx="22244">
                  <c:v>-67.224500000000006</c:v>
                </c:pt>
                <c:pt idx="22245">
                  <c:v>-67.222499999999997</c:v>
                </c:pt>
                <c:pt idx="22246">
                  <c:v>-67.220500000000015</c:v>
                </c:pt>
                <c:pt idx="22247">
                  <c:v>-67.218500000000006</c:v>
                </c:pt>
                <c:pt idx="22248">
                  <c:v>-67.216499999999996</c:v>
                </c:pt>
                <c:pt idx="22249">
                  <c:v>-67.214500000000015</c:v>
                </c:pt>
                <c:pt idx="22250">
                  <c:v>-67.212500000000006</c:v>
                </c:pt>
                <c:pt idx="22251">
                  <c:v>-67.210499999999996</c:v>
                </c:pt>
                <c:pt idx="22252">
                  <c:v>-67.208500000000015</c:v>
                </c:pt>
                <c:pt idx="22253">
                  <c:v>-67.206500000000005</c:v>
                </c:pt>
                <c:pt idx="22254">
                  <c:v>-67.204499999999996</c:v>
                </c:pt>
                <c:pt idx="22255">
                  <c:v>-67.202500000000015</c:v>
                </c:pt>
                <c:pt idx="22256">
                  <c:v>-67.200500000000005</c:v>
                </c:pt>
                <c:pt idx="22257">
                  <c:v>-67.198499999999996</c:v>
                </c:pt>
                <c:pt idx="22258">
                  <c:v>-67.196500000000015</c:v>
                </c:pt>
                <c:pt idx="22259">
                  <c:v>-67.194500000000005</c:v>
                </c:pt>
                <c:pt idx="22260">
                  <c:v>-67.192499999999995</c:v>
                </c:pt>
                <c:pt idx="22261">
                  <c:v>-67.190500000000014</c:v>
                </c:pt>
                <c:pt idx="22262">
                  <c:v>-67.188500000000005</c:v>
                </c:pt>
                <c:pt idx="22263">
                  <c:v>-67.186499999999995</c:v>
                </c:pt>
                <c:pt idx="22264">
                  <c:v>-67.184500000000014</c:v>
                </c:pt>
                <c:pt idx="22265">
                  <c:v>-67.182500000000005</c:v>
                </c:pt>
                <c:pt idx="22266">
                  <c:v>-67.180500000000009</c:v>
                </c:pt>
                <c:pt idx="22267">
                  <c:v>-67.178500000000014</c:v>
                </c:pt>
                <c:pt idx="22268">
                  <c:v>-67.176500000000004</c:v>
                </c:pt>
                <c:pt idx="22269">
                  <c:v>-67.174500000000009</c:v>
                </c:pt>
                <c:pt idx="22270">
                  <c:v>-67.172500000000014</c:v>
                </c:pt>
                <c:pt idx="22271">
                  <c:v>-67.170500000000004</c:v>
                </c:pt>
                <c:pt idx="22272">
                  <c:v>-67.168500000000009</c:v>
                </c:pt>
                <c:pt idx="22273">
                  <c:v>-67.166500000000013</c:v>
                </c:pt>
                <c:pt idx="22274">
                  <c:v>-67.164500000000004</c:v>
                </c:pt>
                <c:pt idx="22275">
                  <c:v>-67.162500000000009</c:v>
                </c:pt>
                <c:pt idx="22276">
                  <c:v>-67.160500000000013</c:v>
                </c:pt>
                <c:pt idx="22277">
                  <c:v>-67.158500000000004</c:v>
                </c:pt>
                <c:pt idx="22278">
                  <c:v>-67.156500000000008</c:v>
                </c:pt>
                <c:pt idx="22279">
                  <c:v>-67.154500000000013</c:v>
                </c:pt>
                <c:pt idx="22280">
                  <c:v>-67.152500000000003</c:v>
                </c:pt>
                <c:pt idx="22281">
                  <c:v>-67.150500000000008</c:v>
                </c:pt>
                <c:pt idx="22282">
                  <c:v>-67.148500000000013</c:v>
                </c:pt>
                <c:pt idx="22283">
                  <c:v>-67.146500000000003</c:v>
                </c:pt>
                <c:pt idx="22284">
                  <c:v>-67.144500000000008</c:v>
                </c:pt>
                <c:pt idx="22285">
                  <c:v>-67.142500000000013</c:v>
                </c:pt>
                <c:pt idx="22286">
                  <c:v>-67.140500000000003</c:v>
                </c:pt>
                <c:pt idx="22287">
                  <c:v>-67.138500000000008</c:v>
                </c:pt>
                <c:pt idx="22288">
                  <c:v>-67.136500000000012</c:v>
                </c:pt>
                <c:pt idx="22289">
                  <c:v>-67.134500000000003</c:v>
                </c:pt>
                <c:pt idx="22290">
                  <c:v>-67.132500000000007</c:v>
                </c:pt>
                <c:pt idx="22291">
                  <c:v>-67.130500000000012</c:v>
                </c:pt>
                <c:pt idx="22292">
                  <c:v>-67.128500000000003</c:v>
                </c:pt>
                <c:pt idx="22293">
                  <c:v>-67.126500000000007</c:v>
                </c:pt>
                <c:pt idx="22294">
                  <c:v>-67.124500000000012</c:v>
                </c:pt>
                <c:pt idx="22295">
                  <c:v>-67.122500000000002</c:v>
                </c:pt>
                <c:pt idx="22296">
                  <c:v>-67.120500000000007</c:v>
                </c:pt>
                <c:pt idx="22297">
                  <c:v>-67.118500000000012</c:v>
                </c:pt>
                <c:pt idx="22298">
                  <c:v>-67.116500000000002</c:v>
                </c:pt>
                <c:pt idx="22299">
                  <c:v>-67.114500000000007</c:v>
                </c:pt>
                <c:pt idx="22300">
                  <c:v>-67.112500000000011</c:v>
                </c:pt>
                <c:pt idx="22301">
                  <c:v>-67.110500000000002</c:v>
                </c:pt>
                <c:pt idx="22302">
                  <c:v>-67.108500000000006</c:v>
                </c:pt>
                <c:pt idx="22303">
                  <c:v>-67.106500000000011</c:v>
                </c:pt>
                <c:pt idx="22304">
                  <c:v>-67.104500000000002</c:v>
                </c:pt>
                <c:pt idx="22305">
                  <c:v>-67.102500000000006</c:v>
                </c:pt>
                <c:pt idx="22306">
                  <c:v>-67.100500000000011</c:v>
                </c:pt>
                <c:pt idx="22307">
                  <c:v>-67.098500000000001</c:v>
                </c:pt>
                <c:pt idx="22308">
                  <c:v>-67.096500000000006</c:v>
                </c:pt>
                <c:pt idx="22309">
                  <c:v>-67.094500000000011</c:v>
                </c:pt>
                <c:pt idx="22310">
                  <c:v>-67.092500000000001</c:v>
                </c:pt>
                <c:pt idx="22311">
                  <c:v>-67.090500000000006</c:v>
                </c:pt>
                <c:pt idx="22312">
                  <c:v>-67.08850000000001</c:v>
                </c:pt>
                <c:pt idx="22313">
                  <c:v>-67.086500000000001</c:v>
                </c:pt>
                <c:pt idx="22314">
                  <c:v>-67.084500000000006</c:v>
                </c:pt>
                <c:pt idx="22315">
                  <c:v>-67.08250000000001</c:v>
                </c:pt>
                <c:pt idx="22316">
                  <c:v>-67.080500000000001</c:v>
                </c:pt>
                <c:pt idx="22317">
                  <c:v>-67.078500000000005</c:v>
                </c:pt>
                <c:pt idx="22318">
                  <c:v>-67.07650000000001</c:v>
                </c:pt>
                <c:pt idx="22319">
                  <c:v>-67.0745</c:v>
                </c:pt>
                <c:pt idx="22320">
                  <c:v>-67.072500000000005</c:v>
                </c:pt>
                <c:pt idx="22321">
                  <c:v>-67.07050000000001</c:v>
                </c:pt>
                <c:pt idx="22322">
                  <c:v>-67.0685</c:v>
                </c:pt>
                <c:pt idx="22323">
                  <c:v>-67.066500000000005</c:v>
                </c:pt>
                <c:pt idx="22324">
                  <c:v>-67.06450000000001</c:v>
                </c:pt>
                <c:pt idx="22325">
                  <c:v>-67.0625</c:v>
                </c:pt>
                <c:pt idx="22326">
                  <c:v>-67.060500000000005</c:v>
                </c:pt>
                <c:pt idx="22327">
                  <c:v>-67.058500000000009</c:v>
                </c:pt>
                <c:pt idx="22328">
                  <c:v>-67.0565</c:v>
                </c:pt>
                <c:pt idx="22329">
                  <c:v>-67.054500000000004</c:v>
                </c:pt>
                <c:pt idx="22330">
                  <c:v>-67.052500000000009</c:v>
                </c:pt>
                <c:pt idx="22331">
                  <c:v>-67.0505</c:v>
                </c:pt>
                <c:pt idx="22332">
                  <c:v>-67.048500000000004</c:v>
                </c:pt>
                <c:pt idx="22333">
                  <c:v>-67.046500000000009</c:v>
                </c:pt>
                <c:pt idx="22334">
                  <c:v>-67.044499999999999</c:v>
                </c:pt>
                <c:pt idx="22335">
                  <c:v>-67.042500000000004</c:v>
                </c:pt>
                <c:pt idx="22336">
                  <c:v>-67.040500000000009</c:v>
                </c:pt>
                <c:pt idx="22337">
                  <c:v>-67.038499999999999</c:v>
                </c:pt>
                <c:pt idx="22338">
                  <c:v>-67.036500000000004</c:v>
                </c:pt>
                <c:pt idx="22339">
                  <c:v>-67.034500000000008</c:v>
                </c:pt>
                <c:pt idx="22340">
                  <c:v>-67.032499999999999</c:v>
                </c:pt>
                <c:pt idx="22341">
                  <c:v>-67.030500000000004</c:v>
                </c:pt>
                <c:pt idx="22342">
                  <c:v>-67.028500000000008</c:v>
                </c:pt>
                <c:pt idx="22343">
                  <c:v>-67.026499999999999</c:v>
                </c:pt>
                <c:pt idx="22344">
                  <c:v>-67.024500000000003</c:v>
                </c:pt>
                <c:pt idx="22345">
                  <c:v>-67.022500000000008</c:v>
                </c:pt>
                <c:pt idx="22346">
                  <c:v>-67.020499999999998</c:v>
                </c:pt>
                <c:pt idx="22347">
                  <c:v>-67.018500000000003</c:v>
                </c:pt>
                <c:pt idx="22348">
                  <c:v>-67.016500000000008</c:v>
                </c:pt>
                <c:pt idx="22349">
                  <c:v>-67.014499999999998</c:v>
                </c:pt>
                <c:pt idx="22350">
                  <c:v>-67.012500000000003</c:v>
                </c:pt>
                <c:pt idx="22351">
                  <c:v>-67.010500000000008</c:v>
                </c:pt>
                <c:pt idx="22352">
                  <c:v>-67.008499999999998</c:v>
                </c:pt>
                <c:pt idx="22353">
                  <c:v>-67.006500000000003</c:v>
                </c:pt>
                <c:pt idx="22354">
                  <c:v>-67.004500000000007</c:v>
                </c:pt>
                <c:pt idx="22355">
                  <c:v>-67.002499999999998</c:v>
                </c:pt>
                <c:pt idx="22356">
                  <c:v>-67.000500000000002</c:v>
                </c:pt>
                <c:pt idx="22357">
                  <c:v>-66.998500000000007</c:v>
                </c:pt>
                <c:pt idx="22358">
                  <c:v>-66.996499999999997</c:v>
                </c:pt>
                <c:pt idx="22359">
                  <c:v>-66.994500000000002</c:v>
                </c:pt>
                <c:pt idx="22360">
                  <c:v>-66.992500000000007</c:v>
                </c:pt>
                <c:pt idx="22361">
                  <c:v>-66.990499999999997</c:v>
                </c:pt>
                <c:pt idx="22362">
                  <c:v>-66.988500000000016</c:v>
                </c:pt>
                <c:pt idx="22363">
                  <c:v>-66.986500000000007</c:v>
                </c:pt>
                <c:pt idx="22364">
                  <c:v>-66.984499999999997</c:v>
                </c:pt>
                <c:pt idx="22365">
                  <c:v>-66.982500000000016</c:v>
                </c:pt>
                <c:pt idx="22366">
                  <c:v>-66.980500000000006</c:v>
                </c:pt>
                <c:pt idx="22367">
                  <c:v>-66.978499999999997</c:v>
                </c:pt>
                <c:pt idx="22368">
                  <c:v>-66.976500000000016</c:v>
                </c:pt>
                <c:pt idx="22369">
                  <c:v>-66.974500000000006</c:v>
                </c:pt>
                <c:pt idx="22370">
                  <c:v>-66.972499999999997</c:v>
                </c:pt>
                <c:pt idx="22371">
                  <c:v>-66.970500000000015</c:v>
                </c:pt>
                <c:pt idx="22372">
                  <c:v>-66.968500000000006</c:v>
                </c:pt>
                <c:pt idx="22373">
                  <c:v>-66.966499999999996</c:v>
                </c:pt>
                <c:pt idx="22374">
                  <c:v>-66.964500000000015</c:v>
                </c:pt>
                <c:pt idx="22375">
                  <c:v>-66.962500000000006</c:v>
                </c:pt>
                <c:pt idx="22376">
                  <c:v>-66.960499999999996</c:v>
                </c:pt>
                <c:pt idx="22377">
                  <c:v>-66.958500000000015</c:v>
                </c:pt>
                <c:pt idx="22378">
                  <c:v>-66.956500000000005</c:v>
                </c:pt>
                <c:pt idx="22379">
                  <c:v>-66.954499999999996</c:v>
                </c:pt>
                <c:pt idx="22380">
                  <c:v>-66.952500000000015</c:v>
                </c:pt>
                <c:pt idx="22381">
                  <c:v>-66.950500000000005</c:v>
                </c:pt>
                <c:pt idx="22382">
                  <c:v>-66.948499999999996</c:v>
                </c:pt>
                <c:pt idx="22383">
                  <c:v>-66.946500000000015</c:v>
                </c:pt>
                <c:pt idx="22384">
                  <c:v>-66.944500000000005</c:v>
                </c:pt>
                <c:pt idx="22385">
                  <c:v>-66.942499999999995</c:v>
                </c:pt>
                <c:pt idx="22386">
                  <c:v>-66.940500000000014</c:v>
                </c:pt>
                <c:pt idx="22387">
                  <c:v>-66.938500000000005</c:v>
                </c:pt>
                <c:pt idx="22388">
                  <c:v>-66.936499999999995</c:v>
                </c:pt>
                <c:pt idx="22389">
                  <c:v>-66.934500000000014</c:v>
                </c:pt>
                <c:pt idx="22390">
                  <c:v>-66.932500000000005</c:v>
                </c:pt>
                <c:pt idx="22391">
                  <c:v>-66.930500000000009</c:v>
                </c:pt>
                <c:pt idx="22392">
                  <c:v>-66.928500000000014</c:v>
                </c:pt>
                <c:pt idx="22393">
                  <c:v>-66.926500000000004</c:v>
                </c:pt>
                <c:pt idx="22394">
                  <c:v>-66.924500000000009</c:v>
                </c:pt>
                <c:pt idx="22395">
                  <c:v>-66.922500000000014</c:v>
                </c:pt>
                <c:pt idx="22396">
                  <c:v>-66.920500000000004</c:v>
                </c:pt>
                <c:pt idx="22397">
                  <c:v>-66.918500000000009</c:v>
                </c:pt>
                <c:pt idx="22398">
                  <c:v>-66.916500000000013</c:v>
                </c:pt>
                <c:pt idx="22399">
                  <c:v>-66.914500000000004</c:v>
                </c:pt>
                <c:pt idx="22400">
                  <c:v>-66.912500000000009</c:v>
                </c:pt>
                <c:pt idx="22401">
                  <c:v>-66.910500000000013</c:v>
                </c:pt>
                <c:pt idx="22402">
                  <c:v>-66.908500000000004</c:v>
                </c:pt>
                <c:pt idx="22403">
                  <c:v>-66.906500000000008</c:v>
                </c:pt>
                <c:pt idx="22404">
                  <c:v>-66.904500000000013</c:v>
                </c:pt>
                <c:pt idx="22405">
                  <c:v>-66.902500000000003</c:v>
                </c:pt>
                <c:pt idx="22406">
                  <c:v>-66.900500000000008</c:v>
                </c:pt>
                <c:pt idx="22407">
                  <c:v>-66.898500000000013</c:v>
                </c:pt>
                <c:pt idx="22408">
                  <c:v>-66.896500000000003</c:v>
                </c:pt>
                <c:pt idx="22409">
                  <c:v>-66.894500000000008</c:v>
                </c:pt>
                <c:pt idx="22410">
                  <c:v>-66.892500000000013</c:v>
                </c:pt>
                <c:pt idx="22411">
                  <c:v>-66.890500000000003</c:v>
                </c:pt>
                <c:pt idx="22412">
                  <c:v>-66.888500000000008</c:v>
                </c:pt>
                <c:pt idx="22413">
                  <c:v>-66.886500000000012</c:v>
                </c:pt>
                <c:pt idx="22414">
                  <c:v>-66.884500000000003</c:v>
                </c:pt>
                <c:pt idx="22415">
                  <c:v>-66.882500000000007</c:v>
                </c:pt>
                <c:pt idx="22416">
                  <c:v>-66.880500000000012</c:v>
                </c:pt>
                <c:pt idx="22417">
                  <c:v>-66.878500000000003</c:v>
                </c:pt>
                <c:pt idx="22418">
                  <c:v>-66.876500000000007</c:v>
                </c:pt>
                <c:pt idx="22419">
                  <c:v>-66.874500000000012</c:v>
                </c:pt>
                <c:pt idx="22420">
                  <c:v>-66.872500000000002</c:v>
                </c:pt>
                <c:pt idx="22421">
                  <c:v>-66.870500000000007</c:v>
                </c:pt>
                <c:pt idx="22422">
                  <c:v>-66.868500000000012</c:v>
                </c:pt>
                <c:pt idx="22423">
                  <c:v>-66.866500000000002</c:v>
                </c:pt>
                <c:pt idx="22424">
                  <c:v>-66.864500000000007</c:v>
                </c:pt>
                <c:pt idx="22425">
                  <c:v>-66.862500000000011</c:v>
                </c:pt>
                <c:pt idx="22426">
                  <c:v>-66.860500000000002</c:v>
                </c:pt>
                <c:pt idx="22427">
                  <c:v>-66.858500000000006</c:v>
                </c:pt>
                <c:pt idx="22428">
                  <c:v>-66.856500000000011</c:v>
                </c:pt>
                <c:pt idx="22429">
                  <c:v>-66.854500000000002</c:v>
                </c:pt>
                <c:pt idx="22430">
                  <c:v>-66.852500000000006</c:v>
                </c:pt>
                <c:pt idx="22431">
                  <c:v>-66.850500000000011</c:v>
                </c:pt>
                <c:pt idx="22432">
                  <c:v>-66.848500000000001</c:v>
                </c:pt>
                <c:pt idx="22433">
                  <c:v>-66.846500000000006</c:v>
                </c:pt>
                <c:pt idx="22434">
                  <c:v>-66.844500000000011</c:v>
                </c:pt>
                <c:pt idx="22435">
                  <c:v>-66.842500000000001</c:v>
                </c:pt>
                <c:pt idx="22436">
                  <c:v>-66.840500000000006</c:v>
                </c:pt>
                <c:pt idx="22437">
                  <c:v>-66.83850000000001</c:v>
                </c:pt>
                <c:pt idx="22438">
                  <c:v>-66.836500000000001</c:v>
                </c:pt>
                <c:pt idx="22439">
                  <c:v>-66.834500000000006</c:v>
                </c:pt>
                <c:pt idx="22440">
                  <c:v>-66.83250000000001</c:v>
                </c:pt>
                <c:pt idx="22441">
                  <c:v>-66.830500000000001</c:v>
                </c:pt>
                <c:pt idx="22442">
                  <c:v>-66.828500000000005</c:v>
                </c:pt>
                <c:pt idx="22443">
                  <c:v>-66.82650000000001</c:v>
                </c:pt>
                <c:pt idx="22444">
                  <c:v>-66.8245</c:v>
                </c:pt>
                <c:pt idx="22445">
                  <c:v>-66.822500000000005</c:v>
                </c:pt>
                <c:pt idx="22446">
                  <c:v>-66.82050000000001</c:v>
                </c:pt>
                <c:pt idx="22447">
                  <c:v>-66.8185</c:v>
                </c:pt>
                <c:pt idx="22448">
                  <c:v>-66.816500000000005</c:v>
                </c:pt>
                <c:pt idx="22449">
                  <c:v>-66.81450000000001</c:v>
                </c:pt>
                <c:pt idx="22450">
                  <c:v>-66.8125</c:v>
                </c:pt>
                <c:pt idx="22451">
                  <c:v>-66.810500000000005</c:v>
                </c:pt>
                <c:pt idx="22452">
                  <c:v>-66.808500000000009</c:v>
                </c:pt>
                <c:pt idx="22453">
                  <c:v>-66.8065</c:v>
                </c:pt>
                <c:pt idx="22454">
                  <c:v>-66.804500000000004</c:v>
                </c:pt>
                <c:pt idx="22455">
                  <c:v>-66.802500000000009</c:v>
                </c:pt>
                <c:pt idx="22456">
                  <c:v>-66.8005</c:v>
                </c:pt>
                <c:pt idx="22457">
                  <c:v>-66.798500000000004</c:v>
                </c:pt>
                <c:pt idx="22458">
                  <c:v>-66.796500000000009</c:v>
                </c:pt>
                <c:pt idx="22459">
                  <c:v>-66.794499999999999</c:v>
                </c:pt>
                <c:pt idx="22460">
                  <c:v>-66.792500000000004</c:v>
                </c:pt>
                <c:pt idx="22461">
                  <c:v>-66.790500000000009</c:v>
                </c:pt>
                <c:pt idx="22462">
                  <c:v>-66.788499999999999</c:v>
                </c:pt>
                <c:pt idx="22463">
                  <c:v>-66.786500000000004</c:v>
                </c:pt>
                <c:pt idx="22464">
                  <c:v>-66.784500000000008</c:v>
                </c:pt>
                <c:pt idx="22465">
                  <c:v>-66.782499999999999</c:v>
                </c:pt>
                <c:pt idx="22466">
                  <c:v>-66.780500000000004</c:v>
                </c:pt>
                <c:pt idx="22467">
                  <c:v>-66.778500000000008</c:v>
                </c:pt>
                <c:pt idx="22468">
                  <c:v>-66.776499999999999</c:v>
                </c:pt>
                <c:pt idx="22469">
                  <c:v>-66.774500000000003</c:v>
                </c:pt>
                <c:pt idx="22470">
                  <c:v>-66.772500000000008</c:v>
                </c:pt>
                <c:pt idx="22471">
                  <c:v>-66.770499999999998</c:v>
                </c:pt>
                <c:pt idx="22472">
                  <c:v>-66.768500000000003</c:v>
                </c:pt>
                <c:pt idx="22473">
                  <c:v>-66.766500000000008</c:v>
                </c:pt>
                <c:pt idx="22474">
                  <c:v>-66.764499999999998</c:v>
                </c:pt>
                <c:pt idx="22475">
                  <c:v>-66.762500000000003</c:v>
                </c:pt>
                <c:pt idx="22476">
                  <c:v>-66.760500000000008</c:v>
                </c:pt>
                <c:pt idx="22477">
                  <c:v>-66.758499999999998</c:v>
                </c:pt>
                <c:pt idx="22478">
                  <c:v>-66.756500000000003</c:v>
                </c:pt>
                <c:pt idx="22479">
                  <c:v>-66.754500000000007</c:v>
                </c:pt>
                <c:pt idx="22480">
                  <c:v>-66.752499999999998</c:v>
                </c:pt>
                <c:pt idx="22481">
                  <c:v>-66.750500000000002</c:v>
                </c:pt>
                <c:pt idx="22482">
                  <c:v>-66.748500000000007</c:v>
                </c:pt>
                <c:pt idx="22483">
                  <c:v>-66.746499999999997</c:v>
                </c:pt>
                <c:pt idx="22484">
                  <c:v>-66.744500000000002</c:v>
                </c:pt>
                <c:pt idx="22485">
                  <c:v>-66.742500000000007</c:v>
                </c:pt>
                <c:pt idx="22486">
                  <c:v>-66.740499999999997</c:v>
                </c:pt>
                <c:pt idx="22487">
                  <c:v>-66.738500000000016</c:v>
                </c:pt>
                <c:pt idx="22488">
                  <c:v>-66.736500000000007</c:v>
                </c:pt>
                <c:pt idx="22489">
                  <c:v>-66.734499999999997</c:v>
                </c:pt>
                <c:pt idx="22490">
                  <c:v>-66.732500000000016</c:v>
                </c:pt>
                <c:pt idx="22491">
                  <c:v>-66.730500000000006</c:v>
                </c:pt>
                <c:pt idx="22492">
                  <c:v>-66.728499999999997</c:v>
                </c:pt>
                <c:pt idx="22493">
                  <c:v>-66.726500000000016</c:v>
                </c:pt>
                <c:pt idx="22494">
                  <c:v>-66.724500000000006</c:v>
                </c:pt>
                <c:pt idx="22495">
                  <c:v>-66.722499999999997</c:v>
                </c:pt>
                <c:pt idx="22496">
                  <c:v>-66.720500000000015</c:v>
                </c:pt>
                <c:pt idx="22497">
                  <c:v>-66.718500000000006</c:v>
                </c:pt>
                <c:pt idx="22498">
                  <c:v>-66.716499999999996</c:v>
                </c:pt>
                <c:pt idx="22499">
                  <c:v>-66.714500000000015</c:v>
                </c:pt>
                <c:pt idx="22500">
                  <c:v>-66.712500000000006</c:v>
                </c:pt>
                <c:pt idx="22501">
                  <c:v>-66.710499999999996</c:v>
                </c:pt>
                <c:pt idx="22502">
                  <c:v>-66.708500000000015</c:v>
                </c:pt>
                <c:pt idx="22503">
                  <c:v>-66.706500000000005</c:v>
                </c:pt>
                <c:pt idx="22504">
                  <c:v>-66.704499999999996</c:v>
                </c:pt>
                <c:pt idx="22505">
                  <c:v>-66.702500000000015</c:v>
                </c:pt>
                <c:pt idx="22506">
                  <c:v>-66.700500000000005</c:v>
                </c:pt>
                <c:pt idx="22507">
                  <c:v>-66.698499999999996</c:v>
                </c:pt>
                <c:pt idx="22508">
                  <c:v>-66.696500000000015</c:v>
                </c:pt>
                <c:pt idx="22509">
                  <c:v>-66.694500000000005</c:v>
                </c:pt>
                <c:pt idx="22510">
                  <c:v>-66.692499999999995</c:v>
                </c:pt>
                <c:pt idx="22511">
                  <c:v>-66.690500000000014</c:v>
                </c:pt>
                <c:pt idx="22512">
                  <c:v>-66.688500000000005</c:v>
                </c:pt>
                <c:pt idx="22513">
                  <c:v>-66.686499999999995</c:v>
                </c:pt>
                <c:pt idx="22514">
                  <c:v>-66.684500000000014</c:v>
                </c:pt>
                <c:pt idx="22515">
                  <c:v>-66.682500000000005</c:v>
                </c:pt>
                <c:pt idx="22516">
                  <c:v>-66.680500000000009</c:v>
                </c:pt>
                <c:pt idx="22517">
                  <c:v>-66.678500000000014</c:v>
                </c:pt>
                <c:pt idx="22518">
                  <c:v>-66.676500000000004</c:v>
                </c:pt>
                <c:pt idx="22519">
                  <c:v>-66.674500000000009</c:v>
                </c:pt>
                <c:pt idx="22520">
                  <c:v>-66.672500000000014</c:v>
                </c:pt>
                <c:pt idx="22521">
                  <c:v>-66.670500000000004</c:v>
                </c:pt>
                <c:pt idx="22522">
                  <c:v>-66.668500000000009</c:v>
                </c:pt>
                <c:pt idx="22523">
                  <c:v>-66.666500000000013</c:v>
                </c:pt>
                <c:pt idx="22524">
                  <c:v>-66.664500000000004</c:v>
                </c:pt>
                <c:pt idx="22525">
                  <c:v>-66.662500000000009</c:v>
                </c:pt>
                <c:pt idx="22526">
                  <c:v>-66.660500000000013</c:v>
                </c:pt>
                <c:pt idx="22527">
                  <c:v>-66.658500000000004</c:v>
                </c:pt>
                <c:pt idx="22528">
                  <c:v>-66.656500000000008</c:v>
                </c:pt>
                <c:pt idx="22529">
                  <c:v>-66.654500000000013</c:v>
                </c:pt>
                <c:pt idx="22530">
                  <c:v>-66.652500000000003</c:v>
                </c:pt>
                <c:pt idx="22531">
                  <c:v>-66.650500000000008</c:v>
                </c:pt>
                <c:pt idx="22532">
                  <c:v>-66.648500000000013</c:v>
                </c:pt>
                <c:pt idx="22533">
                  <c:v>-66.646500000000003</c:v>
                </c:pt>
                <c:pt idx="22534">
                  <c:v>-66.644500000000008</c:v>
                </c:pt>
                <c:pt idx="22535">
                  <c:v>-66.642500000000013</c:v>
                </c:pt>
                <c:pt idx="22536">
                  <c:v>-66.640500000000003</c:v>
                </c:pt>
                <c:pt idx="22537">
                  <c:v>-66.638500000000008</c:v>
                </c:pt>
                <c:pt idx="22538">
                  <c:v>-66.636500000000012</c:v>
                </c:pt>
                <c:pt idx="22539">
                  <c:v>-66.634500000000003</c:v>
                </c:pt>
                <c:pt idx="22540">
                  <c:v>-66.632500000000007</c:v>
                </c:pt>
                <c:pt idx="22541">
                  <c:v>-66.630500000000012</c:v>
                </c:pt>
                <c:pt idx="22542">
                  <c:v>-66.628500000000003</c:v>
                </c:pt>
                <c:pt idx="22543">
                  <c:v>-66.626500000000007</c:v>
                </c:pt>
                <c:pt idx="22544">
                  <c:v>-66.624500000000012</c:v>
                </c:pt>
                <c:pt idx="22545">
                  <c:v>-66.622500000000002</c:v>
                </c:pt>
                <c:pt idx="22546">
                  <c:v>-66.620500000000007</c:v>
                </c:pt>
                <c:pt idx="22547">
                  <c:v>-66.618500000000012</c:v>
                </c:pt>
                <c:pt idx="22548">
                  <c:v>-66.616500000000002</c:v>
                </c:pt>
                <c:pt idx="22549">
                  <c:v>-66.614500000000007</c:v>
                </c:pt>
                <c:pt idx="22550">
                  <c:v>-66.612500000000011</c:v>
                </c:pt>
                <c:pt idx="22551">
                  <c:v>-66.610500000000002</c:v>
                </c:pt>
                <c:pt idx="22552">
                  <c:v>-66.608500000000006</c:v>
                </c:pt>
                <c:pt idx="22553">
                  <c:v>-66.606500000000011</c:v>
                </c:pt>
                <c:pt idx="22554">
                  <c:v>-66.604500000000002</c:v>
                </c:pt>
                <c:pt idx="22555">
                  <c:v>-66.602500000000006</c:v>
                </c:pt>
                <c:pt idx="22556">
                  <c:v>-66.600500000000011</c:v>
                </c:pt>
                <c:pt idx="22557">
                  <c:v>-66.598500000000001</c:v>
                </c:pt>
                <c:pt idx="22558">
                  <c:v>-66.596500000000006</c:v>
                </c:pt>
                <c:pt idx="22559">
                  <c:v>-66.594500000000011</c:v>
                </c:pt>
                <c:pt idx="22560">
                  <c:v>-66.592500000000001</c:v>
                </c:pt>
                <c:pt idx="22561">
                  <c:v>-66.590500000000006</c:v>
                </c:pt>
                <c:pt idx="22562">
                  <c:v>-66.58850000000001</c:v>
                </c:pt>
                <c:pt idx="22563">
                  <c:v>-66.586500000000001</c:v>
                </c:pt>
                <c:pt idx="22564">
                  <c:v>-66.584500000000006</c:v>
                </c:pt>
                <c:pt idx="22565">
                  <c:v>-66.58250000000001</c:v>
                </c:pt>
                <c:pt idx="22566">
                  <c:v>-66.580500000000001</c:v>
                </c:pt>
                <c:pt idx="22567">
                  <c:v>-66.578500000000005</c:v>
                </c:pt>
                <c:pt idx="22568">
                  <c:v>-66.57650000000001</c:v>
                </c:pt>
                <c:pt idx="22569">
                  <c:v>-66.5745</c:v>
                </c:pt>
                <c:pt idx="22570">
                  <c:v>-66.572500000000005</c:v>
                </c:pt>
                <c:pt idx="22571">
                  <c:v>-66.57050000000001</c:v>
                </c:pt>
                <c:pt idx="22572">
                  <c:v>-66.5685</c:v>
                </c:pt>
                <c:pt idx="22573">
                  <c:v>-66.566500000000005</c:v>
                </c:pt>
                <c:pt idx="22574">
                  <c:v>-66.56450000000001</c:v>
                </c:pt>
                <c:pt idx="22575">
                  <c:v>-66.5625</c:v>
                </c:pt>
                <c:pt idx="22576">
                  <c:v>-66.560500000000005</c:v>
                </c:pt>
                <c:pt idx="22577">
                  <c:v>-66.558500000000009</c:v>
                </c:pt>
                <c:pt idx="22578">
                  <c:v>-66.5565</c:v>
                </c:pt>
                <c:pt idx="22579">
                  <c:v>-66.554500000000004</c:v>
                </c:pt>
                <c:pt idx="22580">
                  <c:v>-66.552500000000009</c:v>
                </c:pt>
                <c:pt idx="22581">
                  <c:v>-66.5505</c:v>
                </c:pt>
                <c:pt idx="22582">
                  <c:v>-66.548500000000004</c:v>
                </c:pt>
                <c:pt idx="22583">
                  <c:v>-66.546500000000009</c:v>
                </c:pt>
                <c:pt idx="22584">
                  <c:v>-66.544499999999999</c:v>
                </c:pt>
                <c:pt idx="22585">
                  <c:v>-66.542500000000004</c:v>
                </c:pt>
                <c:pt idx="22586">
                  <c:v>-66.540500000000009</c:v>
                </c:pt>
                <c:pt idx="22587">
                  <c:v>-66.538499999999999</c:v>
                </c:pt>
                <c:pt idx="22588">
                  <c:v>-66.536500000000004</c:v>
                </c:pt>
                <c:pt idx="22589">
                  <c:v>-66.534500000000008</c:v>
                </c:pt>
                <c:pt idx="22590">
                  <c:v>-66.532499999999999</c:v>
                </c:pt>
                <c:pt idx="22591">
                  <c:v>-66.530500000000004</c:v>
                </c:pt>
                <c:pt idx="22592">
                  <c:v>-66.528500000000008</c:v>
                </c:pt>
                <c:pt idx="22593">
                  <c:v>-66.526499999999999</c:v>
                </c:pt>
                <c:pt idx="22594">
                  <c:v>-66.524500000000003</c:v>
                </c:pt>
                <c:pt idx="22595">
                  <c:v>-66.522500000000008</c:v>
                </c:pt>
                <c:pt idx="22596">
                  <c:v>-66.520499999999998</c:v>
                </c:pt>
                <c:pt idx="22597">
                  <c:v>-66.518500000000003</c:v>
                </c:pt>
                <c:pt idx="22598">
                  <c:v>-66.516500000000008</c:v>
                </c:pt>
                <c:pt idx="22599">
                  <c:v>-66.514499999999998</c:v>
                </c:pt>
                <c:pt idx="22600">
                  <c:v>-66.512500000000003</c:v>
                </c:pt>
                <c:pt idx="22601">
                  <c:v>-66.510500000000008</c:v>
                </c:pt>
                <c:pt idx="22602">
                  <c:v>-66.508499999999998</c:v>
                </c:pt>
                <c:pt idx="22603">
                  <c:v>-66.506500000000003</c:v>
                </c:pt>
                <c:pt idx="22604">
                  <c:v>-66.504500000000007</c:v>
                </c:pt>
                <c:pt idx="22605">
                  <c:v>-66.502499999999998</c:v>
                </c:pt>
                <c:pt idx="22606">
                  <c:v>-66.500500000000002</c:v>
                </c:pt>
                <c:pt idx="22607">
                  <c:v>-66.498500000000007</c:v>
                </c:pt>
                <c:pt idx="22608">
                  <c:v>-66.496499999999997</c:v>
                </c:pt>
                <c:pt idx="22609">
                  <c:v>-66.494500000000002</c:v>
                </c:pt>
                <c:pt idx="22610">
                  <c:v>-66.492500000000007</c:v>
                </c:pt>
                <c:pt idx="22611">
                  <c:v>-66.490499999999997</c:v>
                </c:pt>
                <c:pt idx="22612">
                  <c:v>-66.488500000000016</c:v>
                </c:pt>
                <c:pt idx="22613">
                  <c:v>-66.486500000000007</c:v>
                </c:pt>
                <c:pt idx="22614">
                  <c:v>-66.484499999999997</c:v>
                </c:pt>
                <c:pt idx="22615">
                  <c:v>-66.482500000000016</c:v>
                </c:pt>
                <c:pt idx="22616">
                  <c:v>-66.480500000000006</c:v>
                </c:pt>
                <c:pt idx="22617">
                  <c:v>-66.478499999999997</c:v>
                </c:pt>
                <c:pt idx="22618">
                  <c:v>-66.476500000000016</c:v>
                </c:pt>
                <c:pt idx="22619">
                  <c:v>-66.474500000000006</c:v>
                </c:pt>
                <c:pt idx="22620">
                  <c:v>-66.472499999999997</c:v>
                </c:pt>
                <c:pt idx="22621">
                  <c:v>-66.470500000000015</c:v>
                </c:pt>
                <c:pt idx="22622">
                  <c:v>-66.468500000000006</c:v>
                </c:pt>
                <c:pt idx="22623">
                  <c:v>-66.466499999999996</c:v>
                </c:pt>
                <c:pt idx="22624">
                  <c:v>-66.464500000000015</c:v>
                </c:pt>
                <c:pt idx="22625">
                  <c:v>-66.462500000000006</c:v>
                </c:pt>
                <c:pt idx="22626">
                  <c:v>-66.460499999999996</c:v>
                </c:pt>
                <c:pt idx="22627">
                  <c:v>-66.458500000000015</c:v>
                </c:pt>
                <c:pt idx="22628">
                  <c:v>-66.456500000000005</c:v>
                </c:pt>
                <c:pt idx="22629">
                  <c:v>-66.454499999999996</c:v>
                </c:pt>
                <c:pt idx="22630">
                  <c:v>-66.452500000000015</c:v>
                </c:pt>
                <c:pt idx="22631">
                  <c:v>-66.450500000000005</c:v>
                </c:pt>
                <c:pt idx="22632">
                  <c:v>-66.448499999999996</c:v>
                </c:pt>
                <c:pt idx="22633">
                  <c:v>-66.446500000000015</c:v>
                </c:pt>
                <c:pt idx="22634">
                  <c:v>-66.444500000000005</c:v>
                </c:pt>
                <c:pt idx="22635">
                  <c:v>-66.442499999999995</c:v>
                </c:pt>
                <c:pt idx="22636">
                  <c:v>-66.440500000000014</c:v>
                </c:pt>
                <c:pt idx="22637">
                  <c:v>-66.438500000000005</c:v>
                </c:pt>
                <c:pt idx="22638">
                  <c:v>-66.436499999999995</c:v>
                </c:pt>
                <c:pt idx="22639">
                  <c:v>-66.434500000000014</c:v>
                </c:pt>
                <c:pt idx="22640">
                  <c:v>-66.432500000000005</c:v>
                </c:pt>
                <c:pt idx="22641">
                  <c:v>-66.430500000000009</c:v>
                </c:pt>
                <c:pt idx="22642">
                  <c:v>-66.428500000000014</c:v>
                </c:pt>
                <c:pt idx="22643">
                  <c:v>-66.426500000000004</c:v>
                </c:pt>
                <c:pt idx="22644">
                  <c:v>-66.424500000000009</c:v>
                </c:pt>
                <c:pt idx="22645">
                  <c:v>-66.422500000000014</c:v>
                </c:pt>
                <c:pt idx="22646">
                  <c:v>-66.420500000000004</c:v>
                </c:pt>
                <c:pt idx="22647">
                  <c:v>-66.418500000000009</c:v>
                </c:pt>
                <c:pt idx="22648">
                  <c:v>-66.416500000000013</c:v>
                </c:pt>
                <c:pt idx="22649">
                  <c:v>-66.414500000000004</c:v>
                </c:pt>
                <c:pt idx="22650">
                  <c:v>-66.412500000000009</c:v>
                </c:pt>
                <c:pt idx="22651">
                  <c:v>-66.410500000000013</c:v>
                </c:pt>
                <c:pt idx="22652">
                  <c:v>-66.408500000000004</c:v>
                </c:pt>
                <c:pt idx="22653">
                  <c:v>-66.406500000000008</c:v>
                </c:pt>
                <c:pt idx="22654">
                  <c:v>-66.404500000000013</c:v>
                </c:pt>
                <c:pt idx="22655">
                  <c:v>-66.402500000000003</c:v>
                </c:pt>
                <c:pt idx="22656">
                  <c:v>-66.400500000000008</c:v>
                </c:pt>
                <c:pt idx="22657">
                  <c:v>-66.398500000000013</c:v>
                </c:pt>
                <c:pt idx="22658">
                  <c:v>-66.396500000000003</c:v>
                </c:pt>
                <c:pt idx="22659">
                  <c:v>-66.394500000000008</c:v>
                </c:pt>
                <c:pt idx="22660">
                  <c:v>-66.392500000000013</c:v>
                </c:pt>
                <c:pt idx="22661">
                  <c:v>-66.390500000000003</c:v>
                </c:pt>
                <c:pt idx="22662">
                  <c:v>-66.388500000000008</c:v>
                </c:pt>
                <c:pt idx="22663">
                  <c:v>-66.386500000000012</c:v>
                </c:pt>
                <c:pt idx="22664">
                  <c:v>-66.384500000000003</c:v>
                </c:pt>
                <c:pt idx="22665">
                  <c:v>-66.382500000000007</c:v>
                </c:pt>
                <c:pt idx="22666">
                  <c:v>-66.380500000000012</c:v>
                </c:pt>
                <c:pt idx="22667">
                  <c:v>-66.378500000000003</c:v>
                </c:pt>
                <c:pt idx="22668">
                  <c:v>-66.376500000000007</c:v>
                </c:pt>
                <c:pt idx="22669">
                  <c:v>-66.374500000000012</c:v>
                </c:pt>
                <c:pt idx="22670">
                  <c:v>-66.372500000000002</c:v>
                </c:pt>
                <c:pt idx="22671">
                  <c:v>-66.370500000000007</c:v>
                </c:pt>
                <c:pt idx="22672">
                  <c:v>-66.368500000000012</c:v>
                </c:pt>
                <c:pt idx="22673">
                  <c:v>-66.366500000000002</c:v>
                </c:pt>
                <c:pt idx="22674">
                  <c:v>-66.364500000000007</c:v>
                </c:pt>
                <c:pt idx="22675">
                  <c:v>-66.362500000000011</c:v>
                </c:pt>
                <c:pt idx="22676">
                  <c:v>-66.360500000000002</c:v>
                </c:pt>
                <c:pt idx="22677">
                  <c:v>-66.358500000000006</c:v>
                </c:pt>
                <c:pt idx="22678">
                  <c:v>-66.356500000000011</c:v>
                </c:pt>
                <c:pt idx="22679">
                  <c:v>-66.354500000000002</c:v>
                </c:pt>
                <c:pt idx="22680">
                  <c:v>-66.352500000000006</c:v>
                </c:pt>
                <c:pt idx="22681">
                  <c:v>-66.350500000000011</c:v>
                </c:pt>
                <c:pt idx="22682">
                  <c:v>-66.348500000000001</c:v>
                </c:pt>
                <c:pt idx="22683">
                  <c:v>-66.346500000000006</c:v>
                </c:pt>
                <c:pt idx="22684">
                  <c:v>-66.344500000000011</c:v>
                </c:pt>
                <c:pt idx="22685">
                  <c:v>-66.342500000000001</c:v>
                </c:pt>
                <c:pt idx="22686">
                  <c:v>-66.340500000000006</c:v>
                </c:pt>
                <c:pt idx="22687">
                  <c:v>-66.33850000000001</c:v>
                </c:pt>
                <c:pt idx="22688">
                  <c:v>-66.336500000000001</c:v>
                </c:pt>
                <c:pt idx="22689">
                  <c:v>-66.334500000000006</c:v>
                </c:pt>
                <c:pt idx="22690">
                  <c:v>-66.33250000000001</c:v>
                </c:pt>
                <c:pt idx="22691">
                  <c:v>-66.330500000000001</c:v>
                </c:pt>
                <c:pt idx="22692">
                  <c:v>-66.328500000000005</c:v>
                </c:pt>
                <c:pt idx="22693">
                  <c:v>-66.32650000000001</c:v>
                </c:pt>
                <c:pt idx="22694">
                  <c:v>-66.3245</c:v>
                </c:pt>
                <c:pt idx="22695">
                  <c:v>-66.322500000000005</c:v>
                </c:pt>
                <c:pt idx="22696">
                  <c:v>-66.32050000000001</c:v>
                </c:pt>
                <c:pt idx="22697">
                  <c:v>-66.3185</c:v>
                </c:pt>
                <c:pt idx="22698">
                  <c:v>-66.316500000000005</c:v>
                </c:pt>
                <c:pt idx="22699">
                  <c:v>-66.31450000000001</c:v>
                </c:pt>
                <c:pt idx="22700">
                  <c:v>-66.3125</c:v>
                </c:pt>
                <c:pt idx="22701">
                  <c:v>-66.310500000000005</c:v>
                </c:pt>
                <c:pt idx="22702">
                  <c:v>-66.308500000000009</c:v>
                </c:pt>
                <c:pt idx="22703">
                  <c:v>-66.3065</c:v>
                </c:pt>
                <c:pt idx="22704">
                  <c:v>-66.304500000000004</c:v>
                </c:pt>
                <c:pt idx="22705">
                  <c:v>-66.302500000000009</c:v>
                </c:pt>
                <c:pt idx="22706">
                  <c:v>-66.3005</c:v>
                </c:pt>
                <c:pt idx="22707">
                  <c:v>-66.298500000000004</c:v>
                </c:pt>
                <c:pt idx="22708">
                  <c:v>-66.296500000000009</c:v>
                </c:pt>
                <c:pt idx="22709">
                  <c:v>-66.294499999999999</c:v>
                </c:pt>
                <c:pt idx="22710">
                  <c:v>-66.292500000000004</c:v>
                </c:pt>
                <c:pt idx="22711">
                  <c:v>-66.290500000000009</c:v>
                </c:pt>
                <c:pt idx="22712">
                  <c:v>-66.288499999999999</c:v>
                </c:pt>
                <c:pt idx="22713">
                  <c:v>-66.286500000000004</c:v>
                </c:pt>
                <c:pt idx="22714">
                  <c:v>-66.284500000000008</c:v>
                </c:pt>
                <c:pt idx="22715">
                  <c:v>-66.282499999999999</c:v>
                </c:pt>
                <c:pt idx="22716">
                  <c:v>-66.280500000000004</c:v>
                </c:pt>
                <c:pt idx="22717">
                  <c:v>-66.278500000000008</c:v>
                </c:pt>
                <c:pt idx="22718">
                  <c:v>-66.276499999999999</c:v>
                </c:pt>
                <c:pt idx="22719">
                  <c:v>-66.274500000000003</c:v>
                </c:pt>
                <c:pt idx="22720">
                  <c:v>-66.272500000000008</c:v>
                </c:pt>
                <c:pt idx="22721">
                  <c:v>-66.270499999999998</c:v>
                </c:pt>
                <c:pt idx="22722">
                  <c:v>-66.268500000000003</c:v>
                </c:pt>
                <c:pt idx="22723">
                  <c:v>-66.266500000000008</c:v>
                </c:pt>
                <c:pt idx="22724">
                  <c:v>-66.264499999999998</c:v>
                </c:pt>
                <c:pt idx="22725">
                  <c:v>-66.262500000000003</c:v>
                </c:pt>
                <c:pt idx="22726">
                  <c:v>-66.260500000000008</c:v>
                </c:pt>
                <c:pt idx="22727">
                  <c:v>-66.258499999999998</c:v>
                </c:pt>
                <c:pt idx="22728">
                  <c:v>-66.256500000000003</c:v>
                </c:pt>
                <c:pt idx="22729">
                  <c:v>-66.254500000000007</c:v>
                </c:pt>
                <c:pt idx="22730">
                  <c:v>-66.252499999999998</c:v>
                </c:pt>
                <c:pt idx="22731">
                  <c:v>-66.250500000000002</c:v>
                </c:pt>
                <c:pt idx="22732">
                  <c:v>-66.248500000000007</c:v>
                </c:pt>
                <c:pt idx="22733">
                  <c:v>-66.246499999999997</c:v>
                </c:pt>
                <c:pt idx="22734">
                  <c:v>-66.244500000000002</c:v>
                </c:pt>
                <c:pt idx="22735">
                  <c:v>-66.242500000000007</c:v>
                </c:pt>
                <c:pt idx="22736">
                  <c:v>-66.240499999999997</c:v>
                </c:pt>
                <c:pt idx="22737">
                  <c:v>-66.238500000000016</c:v>
                </c:pt>
                <c:pt idx="22738">
                  <c:v>-66.236500000000007</c:v>
                </c:pt>
                <c:pt idx="22739">
                  <c:v>-66.234499999999997</c:v>
                </c:pt>
                <c:pt idx="22740">
                  <c:v>-66.232500000000016</c:v>
                </c:pt>
                <c:pt idx="22741">
                  <c:v>-66.230500000000006</c:v>
                </c:pt>
                <c:pt idx="22742">
                  <c:v>-66.228499999999997</c:v>
                </c:pt>
                <c:pt idx="22743">
                  <c:v>-66.226500000000016</c:v>
                </c:pt>
                <c:pt idx="22744">
                  <c:v>-66.224500000000006</c:v>
                </c:pt>
                <c:pt idx="22745">
                  <c:v>-66.222499999999997</c:v>
                </c:pt>
                <c:pt idx="22746">
                  <c:v>-66.220500000000015</c:v>
                </c:pt>
                <c:pt idx="22747">
                  <c:v>-66.218500000000006</c:v>
                </c:pt>
                <c:pt idx="22748">
                  <c:v>-66.216499999999996</c:v>
                </c:pt>
                <c:pt idx="22749">
                  <c:v>-66.214500000000015</c:v>
                </c:pt>
                <c:pt idx="22750">
                  <c:v>-66.212500000000006</c:v>
                </c:pt>
                <c:pt idx="22751">
                  <c:v>-66.210499999999996</c:v>
                </c:pt>
                <c:pt idx="22752">
                  <c:v>-66.208500000000015</c:v>
                </c:pt>
                <c:pt idx="22753">
                  <c:v>-66.206500000000005</c:v>
                </c:pt>
                <c:pt idx="22754">
                  <c:v>-66.204499999999996</c:v>
                </c:pt>
                <c:pt idx="22755">
                  <c:v>-66.202500000000015</c:v>
                </c:pt>
                <c:pt idx="22756">
                  <c:v>-66.200500000000005</c:v>
                </c:pt>
                <c:pt idx="22757">
                  <c:v>-66.198499999999996</c:v>
                </c:pt>
                <c:pt idx="22758">
                  <c:v>-66.196500000000015</c:v>
                </c:pt>
                <c:pt idx="22759">
                  <c:v>-66.194500000000005</c:v>
                </c:pt>
                <c:pt idx="22760">
                  <c:v>-66.192499999999995</c:v>
                </c:pt>
                <c:pt idx="22761">
                  <c:v>-66.190500000000014</c:v>
                </c:pt>
                <c:pt idx="22762">
                  <c:v>-66.188500000000005</c:v>
                </c:pt>
                <c:pt idx="22763">
                  <c:v>-66.186499999999995</c:v>
                </c:pt>
                <c:pt idx="22764">
                  <c:v>-66.184500000000014</c:v>
                </c:pt>
                <c:pt idx="22765">
                  <c:v>-66.182500000000005</c:v>
                </c:pt>
                <c:pt idx="22766">
                  <c:v>-66.180500000000009</c:v>
                </c:pt>
                <c:pt idx="22767">
                  <c:v>-66.178500000000014</c:v>
                </c:pt>
                <c:pt idx="22768">
                  <c:v>-66.176500000000004</c:v>
                </c:pt>
                <c:pt idx="22769">
                  <c:v>-66.174500000000009</c:v>
                </c:pt>
                <c:pt idx="22770">
                  <c:v>-66.172500000000014</c:v>
                </c:pt>
                <c:pt idx="22771">
                  <c:v>-66.170500000000004</c:v>
                </c:pt>
                <c:pt idx="22772">
                  <c:v>-66.168500000000009</c:v>
                </c:pt>
                <c:pt idx="22773">
                  <c:v>-66.166500000000013</c:v>
                </c:pt>
                <c:pt idx="22774">
                  <c:v>-66.164500000000004</c:v>
                </c:pt>
                <c:pt idx="22775">
                  <c:v>-66.162500000000009</c:v>
                </c:pt>
                <c:pt idx="22776">
                  <c:v>-66.160500000000013</c:v>
                </c:pt>
                <c:pt idx="22777">
                  <c:v>-66.158500000000004</c:v>
                </c:pt>
                <c:pt idx="22778">
                  <c:v>-66.156500000000008</c:v>
                </c:pt>
                <c:pt idx="22779">
                  <c:v>-66.154500000000013</c:v>
                </c:pt>
                <c:pt idx="22780">
                  <c:v>-66.152500000000003</c:v>
                </c:pt>
                <c:pt idx="22781">
                  <c:v>-66.150500000000008</c:v>
                </c:pt>
                <c:pt idx="22782">
                  <c:v>-66.148500000000013</c:v>
                </c:pt>
                <c:pt idx="22783">
                  <c:v>-66.146500000000003</c:v>
                </c:pt>
                <c:pt idx="22784">
                  <c:v>-66.144500000000008</c:v>
                </c:pt>
                <c:pt idx="22785">
                  <c:v>-66.142500000000013</c:v>
                </c:pt>
                <c:pt idx="22786">
                  <c:v>-66.140500000000003</c:v>
                </c:pt>
                <c:pt idx="22787">
                  <c:v>-66.138500000000008</c:v>
                </c:pt>
                <c:pt idx="22788">
                  <c:v>-66.136500000000012</c:v>
                </c:pt>
                <c:pt idx="22789">
                  <c:v>-66.134500000000003</c:v>
                </c:pt>
                <c:pt idx="22790">
                  <c:v>-66.132500000000007</c:v>
                </c:pt>
                <c:pt idx="22791">
                  <c:v>-66.130500000000012</c:v>
                </c:pt>
                <c:pt idx="22792">
                  <c:v>-66.128500000000003</c:v>
                </c:pt>
                <c:pt idx="22793">
                  <c:v>-66.126500000000007</c:v>
                </c:pt>
                <c:pt idx="22794">
                  <c:v>-66.124500000000012</c:v>
                </c:pt>
                <c:pt idx="22795">
                  <c:v>-66.122500000000002</c:v>
                </c:pt>
                <c:pt idx="22796">
                  <c:v>-66.120500000000007</c:v>
                </c:pt>
                <c:pt idx="22797">
                  <c:v>-66.118500000000012</c:v>
                </c:pt>
                <c:pt idx="22798">
                  <c:v>-66.116500000000002</c:v>
                </c:pt>
                <c:pt idx="22799">
                  <c:v>-66.114500000000007</c:v>
                </c:pt>
                <c:pt idx="22800">
                  <c:v>-66.112500000000011</c:v>
                </c:pt>
                <c:pt idx="22801">
                  <c:v>-66.110500000000002</c:v>
                </c:pt>
                <c:pt idx="22802">
                  <c:v>-66.108500000000006</c:v>
                </c:pt>
                <c:pt idx="22803">
                  <c:v>-66.106500000000011</c:v>
                </c:pt>
                <c:pt idx="22804">
                  <c:v>-66.104500000000002</c:v>
                </c:pt>
                <c:pt idx="22805">
                  <c:v>-66.102500000000006</c:v>
                </c:pt>
                <c:pt idx="22806">
                  <c:v>-66.100500000000011</c:v>
                </c:pt>
                <c:pt idx="22807">
                  <c:v>-66.098500000000001</c:v>
                </c:pt>
                <c:pt idx="22808">
                  <c:v>-66.096500000000006</c:v>
                </c:pt>
                <c:pt idx="22809">
                  <c:v>-66.094500000000011</c:v>
                </c:pt>
                <c:pt idx="22810">
                  <c:v>-66.092500000000001</c:v>
                </c:pt>
                <c:pt idx="22811">
                  <c:v>-66.090500000000006</c:v>
                </c:pt>
                <c:pt idx="22812">
                  <c:v>-66.08850000000001</c:v>
                </c:pt>
                <c:pt idx="22813">
                  <c:v>-66.086500000000001</c:v>
                </c:pt>
                <c:pt idx="22814">
                  <c:v>-66.084500000000006</c:v>
                </c:pt>
                <c:pt idx="22815">
                  <c:v>-66.08250000000001</c:v>
                </c:pt>
                <c:pt idx="22816">
                  <c:v>-66.080500000000001</c:v>
                </c:pt>
                <c:pt idx="22817">
                  <c:v>-66.078500000000005</c:v>
                </c:pt>
                <c:pt idx="22818">
                  <c:v>-66.07650000000001</c:v>
                </c:pt>
                <c:pt idx="22819">
                  <c:v>-66.0745</c:v>
                </c:pt>
                <c:pt idx="22820">
                  <c:v>-66.072500000000005</c:v>
                </c:pt>
                <c:pt idx="22821">
                  <c:v>-66.07050000000001</c:v>
                </c:pt>
                <c:pt idx="22822">
                  <c:v>-66.0685</c:v>
                </c:pt>
                <c:pt idx="22823">
                  <c:v>-66.066500000000005</c:v>
                </c:pt>
                <c:pt idx="22824">
                  <c:v>-66.06450000000001</c:v>
                </c:pt>
                <c:pt idx="22825">
                  <c:v>-66.0625</c:v>
                </c:pt>
                <c:pt idx="22826">
                  <c:v>-66.060500000000005</c:v>
                </c:pt>
                <c:pt idx="22827">
                  <c:v>-66.058500000000009</c:v>
                </c:pt>
                <c:pt idx="22828">
                  <c:v>-66.0565</c:v>
                </c:pt>
                <c:pt idx="22829">
                  <c:v>-66.054500000000004</c:v>
                </c:pt>
                <c:pt idx="22830">
                  <c:v>-66.052500000000009</c:v>
                </c:pt>
                <c:pt idx="22831">
                  <c:v>-66.0505</c:v>
                </c:pt>
                <c:pt idx="22832">
                  <c:v>-66.048500000000004</c:v>
                </c:pt>
                <c:pt idx="22833">
                  <c:v>-66.046500000000009</c:v>
                </c:pt>
                <c:pt idx="22834">
                  <c:v>-66.044499999999999</c:v>
                </c:pt>
                <c:pt idx="22835">
                  <c:v>-66.042500000000004</c:v>
                </c:pt>
                <c:pt idx="22836">
                  <c:v>-66.040500000000009</c:v>
                </c:pt>
                <c:pt idx="22837">
                  <c:v>-66.038499999999999</c:v>
                </c:pt>
                <c:pt idx="22838">
                  <c:v>-66.036500000000004</c:v>
                </c:pt>
                <c:pt idx="22839">
                  <c:v>-66.034500000000008</c:v>
                </c:pt>
                <c:pt idx="22840">
                  <c:v>-66.032499999999999</c:v>
                </c:pt>
                <c:pt idx="22841">
                  <c:v>-66.030500000000004</c:v>
                </c:pt>
                <c:pt idx="22842">
                  <c:v>-66.028500000000008</c:v>
                </c:pt>
                <c:pt idx="22843">
                  <c:v>-66.026499999999999</c:v>
                </c:pt>
                <c:pt idx="22844">
                  <c:v>-66.024500000000003</c:v>
                </c:pt>
                <c:pt idx="22845">
                  <c:v>-66.022500000000008</c:v>
                </c:pt>
                <c:pt idx="22846">
                  <c:v>-66.020499999999998</c:v>
                </c:pt>
                <c:pt idx="22847">
                  <c:v>-66.018500000000003</c:v>
                </c:pt>
                <c:pt idx="22848">
                  <c:v>-66.016500000000008</c:v>
                </c:pt>
                <c:pt idx="22849">
                  <c:v>-66.014499999999998</c:v>
                </c:pt>
                <c:pt idx="22850">
                  <c:v>-66.012500000000003</c:v>
                </c:pt>
                <c:pt idx="22851">
                  <c:v>-66.010500000000008</c:v>
                </c:pt>
                <c:pt idx="22852">
                  <c:v>-66.008499999999998</c:v>
                </c:pt>
                <c:pt idx="22853">
                  <c:v>-66.006500000000003</c:v>
                </c:pt>
                <c:pt idx="22854">
                  <c:v>-66.004500000000007</c:v>
                </c:pt>
                <c:pt idx="22855">
                  <c:v>-66.002499999999998</c:v>
                </c:pt>
                <c:pt idx="22856">
                  <c:v>-66.000500000000002</c:v>
                </c:pt>
                <c:pt idx="22857">
                  <c:v>-65.998500000000007</c:v>
                </c:pt>
                <c:pt idx="22858">
                  <c:v>-65.996499999999997</c:v>
                </c:pt>
                <c:pt idx="22859">
                  <c:v>-65.994500000000002</c:v>
                </c:pt>
                <c:pt idx="22860">
                  <c:v>-65.992500000000007</c:v>
                </c:pt>
                <c:pt idx="22861">
                  <c:v>-65.990499999999997</c:v>
                </c:pt>
                <c:pt idx="22862">
                  <c:v>-65.988500000000016</c:v>
                </c:pt>
                <c:pt idx="22863">
                  <c:v>-65.986500000000007</c:v>
                </c:pt>
                <c:pt idx="22864">
                  <c:v>-65.984499999999997</c:v>
                </c:pt>
                <c:pt idx="22865">
                  <c:v>-65.982500000000016</c:v>
                </c:pt>
                <c:pt idx="22866">
                  <c:v>-65.980500000000006</c:v>
                </c:pt>
                <c:pt idx="22867">
                  <c:v>-65.978499999999997</c:v>
                </c:pt>
                <c:pt idx="22868">
                  <c:v>-65.976500000000016</c:v>
                </c:pt>
                <c:pt idx="22869">
                  <c:v>-65.974500000000006</c:v>
                </c:pt>
                <c:pt idx="22870">
                  <c:v>-65.972499999999997</c:v>
                </c:pt>
                <c:pt idx="22871">
                  <c:v>-65.970500000000015</c:v>
                </c:pt>
                <c:pt idx="22872">
                  <c:v>-65.968500000000006</c:v>
                </c:pt>
                <c:pt idx="22873">
                  <c:v>-65.966499999999996</c:v>
                </c:pt>
                <c:pt idx="22874">
                  <c:v>-65.964500000000015</c:v>
                </c:pt>
                <c:pt idx="22875">
                  <c:v>-65.962500000000006</c:v>
                </c:pt>
                <c:pt idx="22876">
                  <c:v>-65.960499999999996</c:v>
                </c:pt>
                <c:pt idx="22877">
                  <c:v>-65.958500000000015</c:v>
                </c:pt>
                <c:pt idx="22878">
                  <c:v>-65.956500000000005</c:v>
                </c:pt>
                <c:pt idx="22879">
                  <c:v>-65.954499999999996</c:v>
                </c:pt>
                <c:pt idx="22880">
                  <c:v>-65.952500000000015</c:v>
                </c:pt>
                <c:pt idx="22881">
                  <c:v>-65.950500000000005</c:v>
                </c:pt>
                <c:pt idx="22882">
                  <c:v>-65.948499999999996</c:v>
                </c:pt>
                <c:pt idx="22883">
                  <c:v>-65.946500000000015</c:v>
                </c:pt>
                <c:pt idx="22884">
                  <c:v>-65.944500000000005</c:v>
                </c:pt>
                <c:pt idx="22885">
                  <c:v>-65.942499999999995</c:v>
                </c:pt>
                <c:pt idx="22886">
                  <c:v>-65.940500000000014</c:v>
                </c:pt>
                <c:pt idx="22887">
                  <c:v>-65.938500000000005</c:v>
                </c:pt>
                <c:pt idx="22888">
                  <c:v>-65.936499999999995</c:v>
                </c:pt>
                <c:pt idx="22889">
                  <c:v>-65.934500000000014</c:v>
                </c:pt>
                <c:pt idx="22890">
                  <c:v>-65.932500000000005</c:v>
                </c:pt>
                <c:pt idx="22891">
                  <c:v>-65.930500000000009</c:v>
                </c:pt>
                <c:pt idx="22892">
                  <c:v>-65.928500000000014</c:v>
                </c:pt>
                <c:pt idx="22893">
                  <c:v>-65.926500000000004</c:v>
                </c:pt>
                <c:pt idx="22894">
                  <c:v>-65.924500000000009</c:v>
                </c:pt>
                <c:pt idx="22895">
                  <c:v>-65.922500000000014</c:v>
                </c:pt>
                <c:pt idx="22896">
                  <c:v>-65.920500000000004</c:v>
                </c:pt>
                <c:pt idx="22897">
                  <c:v>-65.918500000000009</c:v>
                </c:pt>
                <c:pt idx="22898">
                  <c:v>-65.916500000000013</c:v>
                </c:pt>
                <c:pt idx="22899">
                  <c:v>-65.914500000000004</c:v>
                </c:pt>
                <c:pt idx="22900">
                  <c:v>-65.912500000000009</c:v>
                </c:pt>
                <c:pt idx="22901">
                  <c:v>-65.910500000000013</c:v>
                </c:pt>
                <c:pt idx="22902">
                  <c:v>-65.908500000000004</c:v>
                </c:pt>
                <c:pt idx="22903">
                  <c:v>-65.906500000000008</c:v>
                </c:pt>
                <c:pt idx="22904">
                  <c:v>-65.904500000000013</c:v>
                </c:pt>
                <c:pt idx="22905">
                  <c:v>-65.902500000000003</c:v>
                </c:pt>
                <c:pt idx="22906">
                  <c:v>-65.900500000000008</c:v>
                </c:pt>
                <c:pt idx="22907">
                  <c:v>-65.898500000000013</c:v>
                </c:pt>
                <c:pt idx="22908">
                  <c:v>-65.896500000000003</c:v>
                </c:pt>
                <c:pt idx="22909">
                  <c:v>-65.894500000000008</c:v>
                </c:pt>
                <c:pt idx="22910">
                  <c:v>-65.892500000000013</c:v>
                </c:pt>
                <c:pt idx="22911">
                  <c:v>-65.890500000000003</c:v>
                </c:pt>
                <c:pt idx="22912">
                  <c:v>-65.888500000000008</c:v>
                </c:pt>
                <c:pt idx="22913">
                  <c:v>-65.886500000000012</c:v>
                </c:pt>
                <c:pt idx="22914">
                  <c:v>-65.884500000000003</c:v>
                </c:pt>
                <c:pt idx="22915">
                  <c:v>-65.882500000000007</c:v>
                </c:pt>
                <c:pt idx="22916">
                  <c:v>-65.880500000000012</c:v>
                </c:pt>
                <c:pt idx="22917">
                  <c:v>-65.878500000000003</c:v>
                </c:pt>
                <c:pt idx="22918">
                  <c:v>-65.876500000000007</c:v>
                </c:pt>
                <c:pt idx="22919">
                  <c:v>-65.874500000000012</c:v>
                </c:pt>
                <c:pt idx="22920">
                  <c:v>-65.872500000000002</c:v>
                </c:pt>
                <c:pt idx="22921">
                  <c:v>-65.870500000000007</c:v>
                </c:pt>
                <c:pt idx="22922">
                  <c:v>-65.868500000000012</c:v>
                </c:pt>
                <c:pt idx="22923">
                  <c:v>-65.866500000000002</c:v>
                </c:pt>
                <c:pt idx="22924">
                  <c:v>-65.864500000000007</c:v>
                </c:pt>
                <c:pt idx="22925">
                  <c:v>-65.862500000000011</c:v>
                </c:pt>
                <c:pt idx="22926">
                  <c:v>-65.860500000000002</c:v>
                </c:pt>
                <c:pt idx="22927">
                  <c:v>-65.858500000000006</c:v>
                </c:pt>
                <c:pt idx="22928">
                  <c:v>-65.856500000000011</c:v>
                </c:pt>
                <c:pt idx="22929">
                  <c:v>-65.854500000000002</c:v>
                </c:pt>
                <c:pt idx="22930">
                  <c:v>-65.852500000000006</c:v>
                </c:pt>
                <c:pt idx="22931">
                  <c:v>-65.850500000000011</c:v>
                </c:pt>
                <c:pt idx="22932">
                  <c:v>-65.848500000000001</c:v>
                </c:pt>
                <c:pt idx="22933">
                  <c:v>-65.846500000000006</c:v>
                </c:pt>
                <c:pt idx="22934">
                  <c:v>-65.844500000000011</c:v>
                </c:pt>
                <c:pt idx="22935">
                  <c:v>-65.842500000000001</c:v>
                </c:pt>
                <c:pt idx="22936">
                  <c:v>-65.840500000000006</c:v>
                </c:pt>
                <c:pt idx="22937">
                  <c:v>-65.83850000000001</c:v>
                </c:pt>
                <c:pt idx="22938">
                  <c:v>-65.836500000000001</c:v>
                </c:pt>
                <c:pt idx="22939">
                  <c:v>-65.834500000000006</c:v>
                </c:pt>
                <c:pt idx="22940">
                  <c:v>-65.83250000000001</c:v>
                </c:pt>
                <c:pt idx="22941">
                  <c:v>-65.830500000000001</c:v>
                </c:pt>
                <c:pt idx="22942">
                  <c:v>-65.828500000000005</c:v>
                </c:pt>
                <c:pt idx="22943">
                  <c:v>-65.82650000000001</c:v>
                </c:pt>
                <c:pt idx="22944">
                  <c:v>-65.8245</c:v>
                </c:pt>
                <c:pt idx="22945">
                  <c:v>-65.822500000000005</c:v>
                </c:pt>
                <c:pt idx="22946">
                  <c:v>-65.82050000000001</c:v>
                </c:pt>
                <c:pt idx="22947">
                  <c:v>-65.8185</c:v>
                </c:pt>
                <c:pt idx="22948">
                  <c:v>-65.816500000000005</c:v>
                </c:pt>
                <c:pt idx="22949">
                  <c:v>-65.81450000000001</c:v>
                </c:pt>
                <c:pt idx="22950">
                  <c:v>-65.8125</c:v>
                </c:pt>
                <c:pt idx="22951">
                  <c:v>-65.810500000000005</c:v>
                </c:pt>
                <c:pt idx="22952">
                  <c:v>-65.808500000000009</c:v>
                </c:pt>
                <c:pt idx="22953">
                  <c:v>-65.8065</c:v>
                </c:pt>
                <c:pt idx="22954">
                  <c:v>-65.804500000000004</c:v>
                </c:pt>
                <c:pt idx="22955">
                  <c:v>-65.802500000000009</c:v>
                </c:pt>
                <c:pt idx="22956">
                  <c:v>-65.8005</c:v>
                </c:pt>
                <c:pt idx="22957">
                  <c:v>-65.798500000000004</c:v>
                </c:pt>
                <c:pt idx="22958">
                  <c:v>-65.796500000000009</c:v>
                </c:pt>
                <c:pt idx="22959">
                  <c:v>-65.794499999999999</c:v>
                </c:pt>
                <c:pt idx="22960">
                  <c:v>-65.792500000000004</c:v>
                </c:pt>
                <c:pt idx="22961">
                  <c:v>-65.790500000000009</c:v>
                </c:pt>
                <c:pt idx="22962">
                  <c:v>-65.788499999999999</c:v>
                </c:pt>
                <c:pt idx="22963">
                  <c:v>-65.786500000000004</c:v>
                </c:pt>
                <c:pt idx="22964">
                  <c:v>-65.784500000000008</c:v>
                </c:pt>
                <c:pt idx="22965">
                  <c:v>-65.782499999999999</c:v>
                </c:pt>
                <c:pt idx="22966">
                  <c:v>-65.780500000000004</c:v>
                </c:pt>
                <c:pt idx="22967">
                  <c:v>-65.778500000000008</c:v>
                </c:pt>
                <c:pt idx="22968">
                  <c:v>-65.776499999999999</c:v>
                </c:pt>
                <c:pt idx="22969">
                  <c:v>-65.774500000000003</c:v>
                </c:pt>
                <c:pt idx="22970">
                  <c:v>-65.772500000000008</c:v>
                </c:pt>
                <c:pt idx="22971">
                  <c:v>-65.770499999999998</c:v>
                </c:pt>
                <c:pt idx="22972">
                  <c:v>-65.768500000000003</c:v>
                </c:pt>
                <c:pt idx="22973">
                  <c:v>-65.766500000000008</c:v>
                </c:pt>
                <c:pt idx="22974">
                  <c:v>-65.764499999999998</c:v>
                </c:pt>
                <c:pt idx="22975">
                  <c:v>-65.762500000000003</c:v>
                </c:pt>
                <c:pt idx="22976">
                  <c:v>-65.760500000000008</c:v>
                </c:pt>
                <c:pt idx="22977">
                  <c:v>-65.758499999999998</c:v>
                </c:pt>
                <c:pt idx="22978">
                  <c:v>-65.756500000000003</c:v>
                </c:pt>
                <c:pt idx="22979">
                  <c:v>-65.754500000000007</c:v>
                </c:pt>
                <c:pt idx="22980">
                  <c:v>-65.752499999999998</c:v>
                </c:pt>
                <c:pt idx="22981">
                  <c:v>-65.750500000000002</c:v>
                </c:pt>
                <c:pt idx="22982">
                  <c:v>-65.748500000000007</c:v>
                </c:pt>
                <c:pt idx="22983">
                  <c:v>-65.746499999999997</c:v>
                </c:pt>
                <c:pt idx="22984">
                  <c:v>-65.744500000000002</c:v>
                </c:pt>
                <c:pt idx="22985">
                  <c:v>-65.742500000000007</c:v>
                </c:pt>
                <c:pt idx="22986">
                  <c:v>-65.740499999999997</c:v>
                </c:pt>
                <c:pt idx="22987">
                  <c:v>-65.738500000000016</c:v>
                </c:pt>
                <c:pt idx="22988">
                  <c:v>-65.736500000000007</c:v>
                </c:pt>
                <c:pt idx="22989">
                  <c:v>-65.734499999999997</c:v>
                </c:pt>
                <c:pt idx="22990">
                  <c:v>-65.732500000000016</c:v>
                </c:pt>
                <c:pt idx="22991">
                  <c:v>-65.730500000000006</c:v>
                </c:pt>
                <c:pt idx="22992">
                  <c:v>-65.728499999999997</c:v>
                </c:pt>
                <c:pt idx="22993">
                  <c:v>-65.726500000000016</c:v>
                </c:pt>
                <c:pt idx="22994">
                  <c:v>-65.724500000000006</c:v>
                </c:pt>
                <c:pt idx="22995">
                  <c:v>-65.722499999999997</c:v>
                </c:pt>
                <c:pt idx="22996">
                  <c:v>-65.720500000000015</c:v>
                </c:pt>
                <c:pt idx="22997">
                  <c:v>-65.718500000000006</c:v>
                </c:pt>
                <c:pt idx="22998">
                  <c:v>-65.716499999999996</c:v>
                </c:pt>
                <c:pt idx="22999">
                  <c:v>-65.714500000000015</c:v>
                </c:pt>
                <c:pt idx="23000">
                  <c:v>-65.712500000000006</c:v>
                </c:pt>
                <c:pt idx="23001">
                  <c:v>-65.710499999999996</c:v>
                </c:pt>
                <c:pt idx="23002">
                  <c:v>-65.708500000000015</c:v>
                </c:pt>
                <c:pt idx="23003">
                  <c:v>-65.706500000000005</c:v>
                </c:pt>
                <c:pt idx="23004">
                  <c:v>-65.704499999999996</c:v>
                </c:pt>
                <c:pt idx="23005">
                  <c:v>-65.702500000000015</c:v>
                </c:pt>
                <c:pt idx="23006">
                  <c:v>-65.700500000000005</c:v>
                </c:pt>
                <c:pt idx="23007">
                  <c:v>-65.698499999999996</c:v>
                </c:pt>
                <c:pt idx="23008">
                  <c:v>-65.696500000000015</c:v>
                </c:pt>
                <c:pt idx="23009">
                  <c:v>-65.694500000000005</c:v>
                </c:pt>
                <c:pt idx="23010">
                  <c:v>-65.692499999999995</c:v>
                </c:pt>
                <c:pt idx="23011">
                  <c:v>-65.690500000000014</c:v>
                </c:pt>
                <c:pt idx="23012">
                  <c:v>-65.688500000000005</c:v>
                </c:pt>
                <c:pt idx="23013">
                  <c:v>-65.686499999999995</c:v>
                </c:pt>
                <c:pt idx="23014">
                  <c:v>-65.684500000000014</c:v>
                </c:pt>
                <c:pt idx="23015">
                  <c:v>-65.682500000000005</c:v>
                </c:pt>
                <c:pt idx="23016">
                  <c:v>-65.680500000000009</c:v>
                </c:pt>
                <c:pt idx="23017">
                  <c:v>-65.678500000000014</c:v>
                </c:pt>
                <c:pt idx="23018">
                  <c:v>-65.676500000000004</c:v>
                </c:pt>
                <c:pt idx="23019">
                  <c:v>-65.674500000000009</c:v>
                </c:pt>
                <c:pt idx="23020">
                  <c:v>-65.672500000000014</c:v>
                </c:pt>
                <c:pt idx="23021">
                  <c:v>-65.670500000000004</c:v>
                </c:pt>
                <c:pt idx="23022">
                  <c:v>-65.668500000000009</c:v>
                </c:pt>
                <c:pt idx="23023">
                  <c:v>-65.666500000000013</c:v>
                </c:pt>
                <c:pt idx="23024">
                  <c:v>-65.664500000000004</c:v>
                </c:pt>
                <c:pt idx="23025">
                  <c:v>-65.662500000000009</c:v>
                </c:pt>
                <c:pt idx="23026">
                  <c:v>-65.660500000000013</c:v>
                </c:pt>
                <c:pt idx="23027">
                  <c:v>-65.658500000000004</c:v>
                </c:pt>
                <c:pt idx="23028">
                  <c:v>-65.656500000000008</c:v>
                </c:pt>
                <c:pt idx="23029">
                  <c:v>-65.654500000000013</c:v>
                </c:pt>
                <c:pt idx="23030">
                  <c:v>-65.652500000000003</c:v>
                </c:pt>
                <c:pt idx="23031">
                  <c:v>-65.650500000000008</c:v>
                </c:pt>
                <c:pt idx="23032">
                  <c:v>-65.648500000000013</c:v>
                </c:pt>
                <c:pt idx="23033">
                  <c:v>-65.646500000000003</c:v>
                </c:pt>
                <c:pt idx="23034">
                  <c:v>-65.644500000000008</c:v>
                </c:pt>
                <c:pt idx="23035">
                  <c:v>-65.642500000000013</c:v>
                </c:pt>
                <c:pt idx="23036">
                  <c:v>-65.640500000000003</c:v>
                </c:pt>
                <c:pt idx="23037">
                  <c:v>-65.638500000000008</c:v>
                </c:pt>
                <c:pt idx="23038">
                  <c:v>-65.636500000000012</c:v>
                </c:pt>
                <c:pt idx="23039">
                  <c:v>-65.634500000000003</c:v>
                </c:pt>
                <c:pt idx="23040">
                  <c:v>-65.632500000000007</c:v>
                </c:pt>
                <c:pt idx="23041">
                  <c:v>-65.630500000000012</c:v>
                </c:pt>
                <c:pt idx="23042">
                  <c:v>-65.628500000000003</c:v>
                </c:pt>
                <c:pt idx="23043">
                  <c:v>-65.626500000000007</c:v>
                </c:pt>
                <c:pt idx="23044">
                  <c:v>-65.624500000000012</c:v>
                </c:pt>
                <c:pt idx="23045">
                  <c:v>-65.622500000000002</c:v>
                </c:pt>
                <c:pt idx="23046">
                  <c:v>-65.620500000000007</c:v>
                </c:pt>
                <c:pt idx="23047">
                  <c:v>-65.618500000000012</c:v>
                </c:pt>
                <c:pt idx="23048">
                  <c:v>-65.616500000000002</c:v>
                </c:pt>
                <c:pt idx="23049">
                  <c:v>-65.614500000000007</c:v>
                </c:pt>
                <c:pt idx="23050">
                  <c:v>-65.612500000000011</c:v>
                </c:pt>
                <c:pt idx="23051">
                  <c:v>-65.610500000000002</c:v>
                </c:pt>
                <c:pt idx="23052">
                  <c:v>-65.608500000000006</c:v>
                </c:pt>
                <c:pt idx="23053">
                  <c:v>-65.606500000000011</c:v>
                </c:pt>
                <c:pt idx="23054">
                  <c:v>-65.604500000000002</c:v>
                </c:pt>
                <c:pt idx="23055">
                  <c:v>-65.602500000000006</c:v>
                </c:pt>
                <c:pt idx="23056">
                  <c:v>-65.600500000000011</c:v>
                </c:pt>
                <c:pt idx="23057">
                  <c:v>-65.598500000000001</c:v>
                </c:pt>
                <c:pt idx="23058">
                  <c:v>-65.596500000000006</c:v>
                </c:pt>
                <c:pt idx="23059">
                  <c:v>-65.594500000000011</c:v>
                </c:pt>
                <c:pt idx="23060">
                  <c:v>-65.592500000000001</c:v>
                </c:pt>
                <c:pt idx="23061">
                  <c:v>-65.590500000000006</c:v>
                </c:pt>
                <c:pt idx="23062">
                  <c:v>-65.58850000000001</c:v>
                </c:pt>
                <c:pt idx="23063">
                  <c:v>-65.586500000000001</c:v>
                </c:pt>
                <c:pt idx="23064">
                  <c:v>-65.584500000000006</c:v>
                </c:pt>
                <c:pt idx="23065">
                  <c:v>-65.58250000000001</c:v>
                </c:pt>
                <c:pt idx="23066">
                  <c:v>-65.580500000000001</c:v>
                </c:pt>
                <c:pt idx="23067">
                  <c:v>-65.578500000000005</c:v>
                </c:pt>
                <c:pt idx="23068">
                  <c:v>-65.57650000000001</c:v>
                </c:pt>
                <c:pt idx="23069">
                  <c:v>-65.5745</c:v>
                </c:pt>
                <c:pt idx="23070">
                  <c:v>-65.572500000000005</c:v>
                </c:pt>
                <c:pt idx="23071">
                  <c:v>-65.57050000000001</c:v>
                </c:pt>
                <c:pt idx="23072">
                  <c:v>-65.5685</c:v>
                </c:pt>
                <c:pt idx="23073">
                  <c:v>-65.566500000000005</c:v>
                </c:pt>
                <c:pt idx="23074">
                  <c:v>-65.56450000000001</c:v>
                </c:pt>
                <c:pt idx="23075">
                  <c:v>-65.5625</c:v>
                </c:pt>
                <c:pt idx="23076">
                  <c:v>-65.560500000000005</c:v>
                </c:pt>
                <c:pt idx="23077">
                  <c:v>-65.558500000000009</c:v>
                </c:pt>
                <c:pt idx="23078">
                  <c:v>-65.5565</c:v>
                </c:pt>
                <c:pt idx="23079">
                  <c:v>-65.554500000000004</c:v>
                </c:pt>
                <c:pt idx="23080">
                  <c:v>-65.552500000000009</c:v>
                </c:pt>
                <c:pt idx="23081">
                  <c:v>-65.5505</c:v>
                </c:pt>
                <c:pt idx="23082">
                  <c:v>-65.548500000000004</c:v>
                </c:pt>
                <c:pt idx="23083">
                  <c:v>-65.546500000000009</c:v>
                </c:pt>
                <c:pt idx="23084">
                  <c:v>-65.544499999999999</c:v>
                </c:pt>
                <c:pt idx="23085">
                  <c:v>-65.542500000000004</c:v>
                </c:pt>
                <c:pt idx="23086">
                  <c:v>-65.540500000000009</c:v>
                </c:pt>
                <c:pt idx="23087">
                  <c:v>-65.538499999999999</c:v>
                </c:pt>
                <c:pt idx="23088">
                  <c:v>-65.536500000000004</c:v>
                </c:pt>
                <c:pt idx="23089">
                  <c:v>-65.534500000000008</c:v>
                </c:pt>
                <c:pt idx="23090">
                  <c:v>-65.532499999999999</c:v>
                </c:pt>
                <c:pt idx="23091">
                  <c:v>-65.530500000000004</c:v>
                </c:pt>
                <c:pt idx="23092">
                  <c:v>-65.528500000000008</c:v>
                </c:pt>
                <c:pt idx="23093">
                  <c:v>-65.526499999999999</c:v>
                </c:pt>
                <c:pt idx="23094">
                  <c:v>-65.524500000000003</c:v>
                </c:pt>
                <c:pt idx="23095">
                  <c:v>-65.522500000000008</c:v>
                </c:pt>
                <c:pt idx="23096">
                  <c:v>-65.520499999999998</c:v>
                </c:pt>
                <c:pt idx="23097">
                  <c:v>-65.518500000000003</c:v>
                </c:pt>
                <c:pt idx="23098">
                  <c:v>-65.516500000000008</c:v>
                </c:pt>
                <c:pt idx="23099">
                  <c:v>-65.514499999999998</c:v>
                </c:pt>
                <c:pt idx="23100">
                  <c:v>-65.512500000000003</c:v>
                </c:pt>
                <c:pt idx="23101">
                  <c:v>-65.510500000000008</c:v>
                </c:pt>
                <c:pt idx="23102">
                  <c:v>-65.508499999999998</c:v>
                </c:pt>
                <c:pt idx="23103">
                  <c:v>-65.506500000000003</c:v>
                </c:pt>
                <c:pt idx="23104">
                  <c:v>-65.504500000000007</c:v>
                </c:pt>
                <c:pt idx="23105">
                  <c:v>-65.502499999999998</c:v>
                </c:pt>
                <c:pt idx="23106">
                  <c:v>-65.500500000000002</c:v>
                </c:pt>
                <c:pt idx="23107">
                  <c:v>-65.498500000000007</c:v>
                </c:pt>
                <c:pt idx="23108">
                  <c:v>-65.496499999999997</c:v>
                </c:pt>
                <c:pt idx="23109">
                  <c:v>-65.494500000000002</c:v>
                </c:pt>
                <c:pt idx="23110">
                  <c:v>-65.492500000000007</c:v>
                </c:pt>
                <c:pt idx="23111">
                  <c:v>-65.490499999999997</c:v>
                </c:pt>
                <c:pt idx="23112">
                  <c:v>-65.488500000000016</c:v>
                </c:pt>
                <c:pt idx="23113">
                  <c:v>-65.486500000000007</c:v>
                </c:pt>
                <c:pt idx="23114">
                  <c:v>-65.484499999999997</c:v>
                </c:pt>
                <c:pt idx="23115">
                  <c:v>-65.482500000000016</c:v>
                </c:pt>
                <c:pt idx="23116">
                  <c:v>-65.480500000000006</c:v>
                </c:pt>
                <c:pt idx="23117">
                  <c:v>-65.478499999999997</c:v>
                </c:pt>
                <c:pt idx="23118">
                  <c:v>-65.476500000000016</c:v>
                </c:pt>
                <c:pt idx="23119">
                  <c:v>-65.474500000000006</c:v>
                </c:pt>
                <c:pt idx="23120">
                  <c:v>-65.472499999999997</c:v>
                </c:pt>
                <c:pt idx="23121">
                  <c:v>-65.470500000000015</c:v>
                </c:pt>
                <c:pt idx="23122">
                  <c:v>-65.468500000000006</c:v>
                </c:pt>
                <c:pt idx="23123">
                  <c:v>-65.466499999999996</c:v>
                </c:pt>
                <c:pt idx="23124">
                  <c:v>-65.464500000000015</c:v>
                </c:pt>
                <c:pt idx="23125">
                  <c:v>-65.462500000000006</c:v>
                </c:pt>
                <c:pt idx="23126">
                  <c:v>-65.460499999999996</c:v>
                </c:pt>
                <c:pt idx="23127">
                  <c:v>-65.458500000000015</c:v>
                </c:pt>
                <c:pt idx="23128">
                  <c:v>-65.456500000000005</c:v>
                </c:pt>
                <c:pt idx="23129">
                  <c:v>-65.454499999999996</c:v>
                </c:pt>
                <c:pt idx="23130">
                  <c:v>-65.452500000000015</c:v>
                </c:pt>
                <c:pt idx="23131">
                  <c:v>-65.450500000000005</c:v>
                </c:pt>
                <c:pt idx="23132">
                  <c:v>-65.448499999999996</c:v>
                </c:pt>
                <c:pt idx="23133">
                  <c:v>-65.446500000000015</c:v>
                </c:pt>
                <c:pt idx="23134">
                  <c:v>-65.444500000000005</c:v>
                </c:pt>
                <c:pt idx="23135">
                  <c:v>-65.442499999999995</c:v>
                </c:pt>
                <c:pt idx="23136">
                  <c:v>-65.440500000000014</c:v>
                </c:pt>
                <c:pt idx="23137">
                  <c:v>-65.438500000000005</c:v>
                </c:pt>
                <c:pt idx="23138">
                  <c:v>-65.436499999999995</c:v>
                </c:pt>
                <c:pt idx="23139">
                  <c:v>-65.434500000000014</c:v>
                </c:pt>
                <c:pt idx="23140">
                  <c:v>-65.432500000000005</c:v>
                </c:pt>
                <c:pt idx="23141">
                  <c:v>-65.430500000000009</c:v>
                </c:pt>
                <c:pt idx="23142">
                  <c:v>-65.428500000000014</c:v>
                </c:pt>
                <c:pt idx="23143">
                  <c:v>-65.426500000000004</c:v>
                </c:pt>
                <c:pt idx="23144">
                  <c:v>-65.424500000000009</c:v>
                </c:pt>
                <c:pt idx="23145">
                  <c:v>-65.422500000000014</c:v>
                </c:pt>
                <c:pt idx="23146">
                  <c:v>-65.420500000000004</c:v>
                </c:pt>
                <c:pt idx="23147">
                  <c:v>-65.418500000000009</c:v>
                </c:pt>
                <c:pt idx="23148">
                  <c:v>-65.416500000000013</c:v>
                </c:pt>
                <c:pt idx="23149">
                  <c:v>-65.414500000000004</c:v>
                </c:pt>
                <c:pt idx="23150">
                  <c:v>-65.412500000000009</c:v>
                </c:pt>
                <c:pt idx="23151">
                  <c:v>-65.410500000000013</c:v>
                </c:pt>
                <c:pt idx="23152">
                  <c:v>-65.408500000000004</c:v>
                </c:pt>
                <c:pt idx="23153">
                  <c:v>-65.406500000000008</c:v>
                </c:pt>
                <c:pt idx="23154">
                  <c:v>-65.404500000000013</c:v>
                </c:pt>
                <c:pt idx="23155">
                  <c:v>-65.402500000000003</c:v>
                </c:pt>
                <c:pt idx="23156">
                  <c:v>-65.400500000000008</c:v>
                </c:pt>
                <c:pt idx="23157">
                  <c:v>-65.398500000000013</c:v>
                </c:pt>
                <c:pt idx="23158">
                  <c:v>-65.396500000000003</c:v>
                </c:pt>
                <c:pt idx="23159">
                  <c:v>-65.394500000000008</c:v>
                </c:pt>
                <c:pt idx="23160">
                  <c:v>-65.392500000000013</c:v>
                </c:pt>
                <c:pt idx="23161">
                  <c:v>-65.390500000000003</c:v>
                </c:pt>
                <c:pt idx="23162">
                  <c:v>-65.388500000000008</c:v>
                </c:pt>
                <c:pt idx="23163">
                  <c:v>-65.386500000000012</c:v>
                </c:pt>
                <c:pt idx="23164">
                  <c:v>-65.384500000000003</c:v>
                </c:pt>
                <c:pt idx="23165">
                  <c:v>-65.382500000000007</c:v>
                </c:pt>
                <c:pt idx="23166">
                  <c:v>-65.380500000000012</c:v>
                </c:pt>
                <c:pt idx="23167">
                  <c:v>-65.378500000000003</c:v>
                </c:pt>
                <c:pt idx="23168">
                  <c:v>-65.376500000000007</c:v>
                </c:pt>
                <c:pt idx="23169">
                  <c:v>-65.374500000000012</c:v>
                </c:pt>
                <c:pt idx="23170">
                  <c:v>-65.372500000000002</c:v>
                </c:pt>
                <c:pt idx="23171">
                  <c:v>-65.370500000000007</c:v>
                </c:pt>
                <c:pt idx="23172">
                  <c:v>-65.368500000000012</c:v>
                </c:pt>
                <c:pt idx="23173">
                  <c:v>-65.366500000000002</c:v>
                </c:pt>
                <c:pt idx="23174">
                  <c:v>-65.364500000000007</c:v>
                </c:pt>
                <c:pt idx="23175">
                  <c:v>-65.362500000000011</c:v>
                </c:pt>
                <c:pt idx="23176">
                  <c:v>-65.360500000000002</c:v>
                </c:pt>
                <c:pt idx="23177">
                  <c:v>-65.358500000000006</c:v>
                </c:pt>
                <c:pt idx="23178">
                  <c:v>-65.356500000000011</c:v>
                </c:pt>
                <c:pt idx="23179">
                  <c:v>-65.354500000000002</c:v>
                </c:pt>
                <c:pt idx="23180">
                  <c:v>-65.352500000000006</c:v>
                </c:pt>
                <c:pt idx="23181">
                  <c:v>-65.350500000000011</c:v>
                </c:pt>
                <c:pt idx="23182">
                  <c:v>-65.348500000000001</c:v>
                </c:pt>
                <c:pt idx="23183">
                  <c:v>-65.346500000000006</c:v>
                </c:pt>
                <c:pt idx="23184">
                  <c:v>-65.344500000000011</c:v>
                </c:pt>
                <c:pt idx="23185">
                  <c:v>-65.342500000000001</c:v>
                </c:pt>
                <c:pt idx="23186">
                  <c:v>-65.340500000000006</c:v>
                </c:pt>
                <c:pt idx="23187">
                  <c:v>-65.33850000000001</c:v>
                </c:pt>
                <c:pt idx="23188">
                  <c:v>-65.336500000000001</c:v>
                </c:pt>
                <c:pt idx="23189">
                  <c:v>-65.334500000000006</c:v>
                </c:pt>
                <c:pt idx="23190">
                  <c:v>-65.33250000000001</c:v>
                </c:pt>
                <c:pt idx="23191">
                  <c:v>-65.330500000000001</c:v>
                </c:pt>
                <c:pt idx="23192">
                  <c:v>-65.328500000000005</c:v>
                </c:pt>
                <c:pt idx="23193">
                  <c:v>-65.32650000000001</c:v>
                </c:pt>
                <c:pt idx="23194">
                  <c:v>-65.3245</c:v>
                </c:pt>
                <c:pt idx="23195">
                  <c:v>-65.322500000000005</c:v>
                </c:pt>
                <c:pt idx="23196">
                  <c:v>-65.32050000000001</c:v>
                </c:pt>
                <c:pt idx="23197">
                  <c:v>-65.3185</c:v>
                </c:pt>
                <c:pt idx="23198">
                  <c:v>-65.316500000000005</c:v>
                </c:pt>
                <c:pt idx="23199">
                  <c:v>-65.31450000000001</c:v>
                </c:pt>
                <c:pt idx="23200">
                  <c:v>-65.3125</c:v>
                </c:pt>
                <c:pt idx="23201">
                  <c:v>-65.310500000000005</c:v>
                </c:pt>
                <c:pt idx="23202">
                  <c:v>-65.308500000000009</c:v>
                </c:pt>
                <c:pt idx="23203">
                  <c:v>-65.3065</c:v>
                </c:pt>
                <c:pt idx="23204">
                  <c:v>-65.304500000000004</c:v>
                </c:pt>
                <c:pt idx="23205">
                  <c:v>-65.302500000000009</c:v>
                </c:pt>
                <c:pt idx="23206">
                  <c:v>-65.3005</c:v>
                </c:pt>
                <c:pt idx="23207">
                  <c:v>-65.298500000000004</c:v>
                </c:pt>
                <c:pt idx="23208">
                  <c:v>-65.296500000000009</c:v>
                </c:pt>
                <c:pt idx="23209">
                  <c:v>-65.294499999999999</c:v>
                </c:pt>
                <c:pt idx="23210">
                  <c:v>-65.292500000000004</c:v>
                </c:pt>
                <c:pt idx="23211">
                  <c:v>-65.290500000000009</c:v>
                </c:pt>
                <c:pt idx="23212">
                  <c:v>-65.288499999999999</c:v>
                </c:pt>
                <c:pt idx="23213">
                  <c:v>-65.286500000000004</c:v>
                </c:pt>
                <c:pt idx="23214">
                  <c:v>-65.284500000000008</c:v>
                </c:pt>
                <c:pt idx="23215">
                  <c:v>-65.282499999999999</c:v>
                </c:pt>
                <c:pt idx="23216">
                  <c:v>-65.280500000000004</c:v>
                </c:pt>
                <c:pt idx="23217">
                  <c:v>-65.278500000000008</c:v>
                </c:pt>
                <c:pt idx="23218">
                  <c:v>-65.276499999999999</c:v>
                </c:pt>
                <c:pt idx="23219">
                  <c:v>-65.274500000000003</c:v>
                </c:pt>
                <c:pt idx="23220">
                  <c:v>-65.272500000000008</c:v>
                </c:pt>
                <c:pt idx="23221">
                  <c:v>-65.270499999999998</c:v>
                </c:pt>
                <c:pt idx="23222">
                  <c:v>-65.268500000000003</c:v>
                </c:pt>
                <c:pt idx="23223">
                  <c:v>-65.266500000000008</c:v>
                </c:pt>
                <c:pt idx="23224">
                  <c:v>-65.264499999999998</c:v>
                </c:pt>
                <c:pt idx="23225">
                  <c:v>-65.262500000000003</c:v>
                </c:pt>
                <c:pt idx="23226">
                  <c:v>-65.260500000000008</c:v>
                </c:pt>
                <c:pt idx="23227">
                  <c:v>-65.258499999999998</c:v>
                </c:pt>
                <c:pt idx="23228">
                  <c:v>-65.256500000000003</c:v>
                </c:pt>
                <c:pt idx="23229">
                  <c:v>-65.254500000000007</c:v>
                </c:pt>
                <c:pt idx="23230">
                  <c:v>-65.252499999999998</c:v>
                </c:pt>
                <c:pt idx="23231">
                  <c:v>-65.250500000000002</c:v>
                </c:pt>
                <c:pt idx="23232">
                  <c:v>-65.248500000000007</c:v>
                </c:pt>
                <c:pt idx="23233">
                  <c:v>-65.246499999999997</c:v>
                </c:pt>
                <c:pt idx="23234">
                  <c:v>-65.244500000000002</c:v>
                </c:pt>
                <c:pt idx="23235">
                  <c:v>-65.242500000000007</c:v>
                </c:pt>
                <c:pt idx="23236">
                  <c:v>-65.240499999999997</c:v>
                </c:pt>
                <c:pt idx="23237">
                  <c:v>-65.238500000000016</c:v>
                </c:pt>
                <c:pt idx="23238">
                  <c:v>-65.236500000000007</c:v>
                </c:pt>
                <c:pt idx="23239">
                  <c:v>-65.234499999999997</c:v>
                </c:pt>
                <c:pt idx="23240">
                  <c:v>-65.232500000000016</c:v>
                </c:pt>
                <c:pt idx="23241">
                  <c:v>-65.230500000000006</c:v>
                </c:pt>
                <c:pt idx="23242">
                  <c:v>-65.228499999999997</c:v>
                </c:pt>
                <c:pt idx="23243">
                  <c:v>-65.226500000000016</c:v>
                </c:pt>
                <c:pt idx="23244">
                  <c:v>-65.224500000000006</c:v>
                </c:pt>
                <c:pt idx="23245">
                  <c:v>-65.222499999999997</c:v>
                </c:pt>
                <c:pt idx="23246">
                  <c:v>-65.220500000000015</c:v>
                </c:pt>
                <c:pt idx="23247">
                  <c:v>-65.218500000000006</c:v>
                </c:pt>
                <c:pt idx="23248">
                  <c:v>-65.216499999999996</c:v>
                </c:pt>
                <c:pt idx="23249">
                  <c:v>-65.214500000000015</c:v>
                </c:pt>
                <c:pt idx="23250">
                  <c:v>-65.212500000000006</c:v>
                </c:pt>
                <c:pt idx="23251">
                  <c:v>-65.210499999999996</c:v>
                </c:pt>
                <c:pt idx="23252">
                  <c:v>-65.208500000000015</c:v>
                </c:pt>
                <c:pt idx="23253">
                  <c:v>-65.206500000000005</c:v>
                </c:pt>
                <c:pt idx="23254">
                  <c:v>-65.204499999999996</c:v>
                </c:pt>
                <c:pt idx="23255">
                  <c:v>-65.202500000000015</c:v>
                </c:pt>
                <c:pt idx="23256">
                  <c:v>-65.200500000000005</c:v>
                </c:pt>
                <c:pt idx="23257">
                  <c:v>-65.198499999999996</c:v>
                </c:pt>
                <c:pt idx="23258">
                  <c:v>-65.196500000000015</c:v>
                </c:pt>
                <c:pt idx="23259">
                  <c:v>-65.194500000000005</c:v>
                </c:pt>
                <c:pt idx="23260">
                  <c:v>-65.192499999999995</c:v>
                </c:pt>
                <c:pt idx="23261">
                  <c:v>-65.190500000000014</c:v>
                </c:pt>
                <c:pt idx="23262">
                  <c:v>-65.188500000000005</c:v>
                </c:pt>
                <c:pt idx="23263">
                  <c:v>-65.186499999999995</c:v>
                </c:pt>
                <c:pt idx="23264">
                  <c:v>-65.184500000000014</c:v>
                </c:pt>
                <c:pt idx="23265">
                  <c:v>-65.182500000000005</c:v>
                </c:pt>
                <c:pt idx="23266">
                  <c:v>-65.180500000000009</c:v>
                </c:pt>
                <c:pt idx="23267">
                  <c:v>-65.178500000000014</c:v>
                </c:pt>
                <c:pt idx="23268">
                  <c:v>-65.176500000000004</c:v>
                </c:pt>
                <c:pt idx="23269">
                  <c:v>-65.174500000000009</c:v>
                </c:pt>
                <c:pt idx="23270">
                  <c:v>-65.172500000000014</c:v>
                </c:pt>
                <c:pt idx="23271">
                  <c:v>-65.170500000000004</c:v>
                </c:pt>
                <c:pt idx="23272">
                  <c:v>-65.168500000000009</c:v>
                </c:pt>
                <c:pt idx="23273">
                  <c:v>-65.166500000000013</c:v>
                </c:pt>
                <c:pt idx="23274">
                  <c:v>-65.164500000000004</c:v>
                </c:pt>
                <c:pt idx="23275">
                  <c:v>-65.162500000000009</c:v>
                </c:pt>
                <c:pt idx="23276">
                  <c:v>-65.160500000000013</c:v>
                </c:pt>
                <c:pt idx="23277">
                  <c:v>-65.158500000000004</c:v>
                </c:pt>
                <c:pt idx="23278">
                  <c:v>-65.156500000000008</c:v>
                </c:pt>
                <c:pt idx="23279">
                  <c:v>-65.154500000000013</c:v>
                </c:pt>
                <c:pt idx="23280">
                  <c:v>-65.152500000000003</c:v>
                </c:pt>
                <c:pt idx="23281">
                  <c:v>-65.150500000000008</c:v>
                </c:pt>
                <c:pt idx="23282">
                  <c:v>-65.148500000000013</c:v>
                </c:pt>
                <c:pt idx="23283">
                  <c:v>-65.146500000000003</c:v>
                </c:pt>
                <c:pt idx="23284">
                  <c:v>-65.144500000000008</c:v>
                </c:pt>
                <c:pt idx="23285">
                  <c:v>-65.142500000000013</c:v>
                </c:pt>
                <c:pt idx="23286">
                  <c:v>-65.140500000000003</c:v>
                </c:pt>
                <c:pt idx="23287">
                  <c:v>-65.138500000000008</c:v>
                </c:pt>
                <c:pt idx="23288">
                  <c:v>-65.136500000000012</c:v>
                </c:pt>
                <c:pt idx="23289">
                  <c:v>-65.134500000000003</c:v>
                </c:pt>
                <c:pt idx="23290">
                  <c:v>-65.132500000000007</c:v>
                </c:pt>
                <c:pt idx="23291">
                  <c:v>-65.130500000000012</c:v>
                </c:pt>
                <c:pt idx="23292">
                  <c:v>-65.128500000000003</c:v>
                </c:pt>
                <c:pt idx="23293">
                  <c:v>-65.126500000000007</c:v>
                </c:pt>
                <c:pt idx="23294">
                  <c:v>-65.124500000000012</c:v>
                </c:pt>
                <c:pt idx="23295">
                  <c:v>-65.122500000000002</c:v>
                </c:pt>
                <c:pt idx="23296">
                  <c:v>-65.120500000000007</c:v>
                </c:pt>
                <c:pt idx="23297">
                  <c:v>-65.118500000000012</c:v>
                </c:pt>
                <c:pt idx="23298">
                  <c:v>-65.116500000000002</c:v>
                </c:pt>
                <c:pt idx="23299">
                  <c:v>-65.114500000000007</c:v>
                </c:pt>
                <c:pt idx="23300">
                  <c:v>-65.112500000000011</c:v>
                </c:pt>
                <c:pt idx="23301">
                  <c:v>-65.110500000000002</c:v>
                </c:pt>
                <c:pt idx="23302">
                  <c:v>-65.108500000000006</c:v>
                </c:pt>
                <c:pt idx="23303">
                  <c:v>-65.106500000000011</c:v>
                </c:pt>
                <c:pt idx="23304">
                  <c:v>-65.104500000000002</c:v>
                </c:pt>
                <c:pt idx="23305">
                  <c:v>-65.102500000000006</c:v>
                </c:pt>
                <c:pt idx="23306">
                  <c:v>-65.100500000000011</c:v>
                </c:pt>
                <c:pt idx="23307">
                  <c:v>-65.098500000000001</c:v>
                </c:pt>
                <c:pt idx="23308">
                  <c:v>-65.096500000000006</c:v>
                </c:pt>
                <c:pt idx="23309">
                  <c:v>-65.094500000000011</c:v>
                </c:pt>
                <c:pt idx="23310">
                  <c:v>-65.092500000000001</c:v>
                </c:pt>
                <c:pt idx="23311">
                  <c:v>-65.090500000000006</c:v>
                </c:pt>
                <c:pt idx="23312">
                  <c:v>-65.08850000000001</c:v>
                </c:pt>
                <c:pt idx="23313">
                  <c:v>-65.086500000000001</c:v>
                </c:pt>
                <c:pt idx="23314">
                  <c:v>-65.084500000000006</c:v>
                </c:pt>
                <c:pt idx="23315">
                  <c:v>-65.08250000000001</c:v>
                </c:pt>
                <c:pt idx="23316">
                  <c:v>-65.080500000000001</c:v>
                </c:pt>
                <c:pt idx="23317">
                  <c:v>-65.078500000000005</c:v>
                </c:pt>
                <c:pt idx="23318">
                  <c:v>-65.07650000000001</c:v>
                </c:pt>
                <c:pt idx="23319">
                  <c:v>-65.0745</c:v>
                </c:pt>
                <c:pt idx="23320">
                  <c:v>-65.072500000000005</c:v>
                </c:pt>
                <c:pt idx="23321">
                  <c:v>-65.07050000000001</c:v>
                </c:pt>
                <c:pt idx="23322">
                  <c:v>-65.0685</c:v>
                </c:pt>
                <c:pt idx="23323">
                  <c:v>-65.066500000000005</c:v>
                </c:pt>
                <c:pt idx="23324">
                  <c:v>-65.06450000000001</c:v>
                </c:pt>
                <c:pt idx="23325">
                  <c:v>-65.0625</c:v>
                </c:pt>
                <c:pt idx="23326">
                  <c:v>-65.060500000000005</c:v>
                </c:pt>
                <c:pt idx="23327">
                  <c:v>-65.058500000000009</c:v>
                </c:pt>
                <c:pt idx="23328">
                  <c:v>-65.0565</c:v>
                </c:pt>
                <c:pt idx="23329">
                  <c:v>-65.054500000000004</c:v>
                </c:pt>
                <c:pt idx="23330">
                  <c:v>-65.052500000000009</c:v>
                </c:pt>
                <c:pt idx="23331">
                  <c:v>-65.0505</c:v>
                </c:pt>
                <c:pt idx="23332">
                  <c:v>-65.048500000000004</c:v>
                </c:pt>
                <c:pt idx="23333">
                  <c:v>-65.046500000000009</c:v>
                </c:pt>
                <c:pt idx="23334">
                  <c:v>-65.044499999999999</c:v>
                </c:pt>
                <c:pt idx="23335">
                  <c:v>-65.042500000000004</c:v>
                </c:pt>
                <c:pt idx="23336">
                  <c:v>-65.040500000000009</c:v>
                </c:pt>
                <c:pt idx="23337">
                  <c:v>-65.038499999999999</c:v>
                </c:pt>
                <c:pt idx="23338">
                  <c:v>-65.036500000000004</c:v>
                </c:pt>
                <c:pt idx="23339">
                  <c:v>-65.034500000000008</c:v>
                </c:pt>
                <c:pt idx="23340">
                  <c:v>-65.032499999999999</c:v>
                </c:pt>
                <c:pt idx="23341">
                  <c:v>-65.030500000000004</c:v>
                </c:pt>
                <c:pt idx="23342">
                  <c:v>-65.028500000000008</c:v>
                </c:pt>
                <c:pt idx="23343">
                  <c:v>-65.026499999999999</c:v>
                </c:pt>
                <c:pt idx="23344">
                  <c:v>-65.024500000000003</c:v>
                </c:pt>
                <c:pt idx="23345">
                  <c:v>-65.022500000000008</c:v>
                </c:pt>
                <c:pt idx="23346">
                  <c:v>-65.020499999999998</c:v>
                </c:pt>
                <c:pt idx="23347">
                  <c:v>-65.018500000000003</c:v>
                </c:pt>
                <c:pt idx="23348">
                  <c:v>-65.016500000000008</c:v>
                </c:pt>
                <c:pt idx="23349">
                  <c:v>-65.014499999999998</c:v>
                </c:pt>
                <c:pt idx="23350">
                  <c:v>-65.012500000000003</c:v>
                </c:pt>
                <c:pt idx="23351">
                  <c:v>-65.010500000000008</c:v>
                </c:pt>
                <c:pt idx="23352">
                  <c:v>-65.008499999999998</c:v>
                </c:pt>
                <c:pt idx="23353">
                  <c:v>-65.006500000000003</c:v>
                </c:pt>
                <c:pt idx="23354">
                  <c:v>-65.004500000000007</c:v>
                </c:pt>
                <c:pt idx="23355">
                  <c:v>-65.002499999999998</c:v>
                </c:pt>
                <c:pt idx="23356">
                  <c:v>-65.000500000000002</c:v>
                </c:pt>
                <c:pt idx="23357">
                  <c:v>-64.998500000000007</c:v>
                </c:pt>
                <c:pt idx="23358">
                  <c:v>-64.996499999999997</c:v>
                </c:pt>
                <c:pt idx="23359">
                  <c:v>-64.994500000000002</c:v>
                </c:pt>
                <c:pt idx="23360">
                  <c:v>-64.992500000000007</c:v>
                </c:pt>
                <c:pt idx="23361">
                  <c:v>-64.990499999999997</c:v>
                </c:pt>
                <c:pt idx="23362">
                  <c:v>-64.988500000000016</c:v>
                </c:pt>
                <c:pt idx="23363">
                  <c:v>-64.986500000000007</c:v>
                </c:pt>
                <c:pt idx="23364">
                  <c:v>-64.984499999999997</c:v>
                </c:pt>
                <c:pt idx="23365">
                  <c:v>-64.982500000000016</c:v>
                </c:pt>
                <c:pt idx="23366">
                  <c:v>-64.980500000000006</c:v>
                </c:pt>
                <c:pt idx="23367">
                  <c:v>-64.978499999999997</c:v>
                </c:pt>
                <c:pt idx="23368">
                  <c:v>-64.976500000000016</c:v>
                </c:pt>
                <c:pt idx="23369">
                  <c:v>-64.974500000000006</c:v>
                </c:pt>
                <c:pt idx="23370">
                  <c:v>-64.972499999999997</c:v>
                </c:pt>
                <c:pt idx="23371">
                  <c:v>-64.970500000000015</c:v>
                </c:pt>
                <c:pt idx="23372">
                  <c:v>-64.968500000000006</c:v>
                </c:pt>
                <c:pt idx="23373">
                  <c:v>-64.966499999999996</c:v>
                </c:pt>
                <c:pt idx="23374">
                  <c:v>-64.964500000000015</c:v>
                </c:pt>
                <c:pt idx="23375">
                  <c:v>-64.962500000000006</c:v>
                </c:pt>
                <c:pt idx="23376">
                  <c:v>-64.960499999999996</c:v>
                </c:pt>
                <c:pt idx="23377">
                  <c:v>-64.958500000000015</c:v>
                </c:pt>
                <c:pt idx="23378">
                  <c:v>-64.956500000000005</c:v>
                </c:pt>
                <c:pt idx="23379">
                  <c:v>-64.954499999999996</c:v>
                </c:pt>
                <c:pt idx="23380">
                  <c:v>-64.952500000000015</c:v>
                </c:pt>
                <c:pt idx="23381">
                  <c:v>-64.950500000000005</c:v>
                </c:pt>
                <c:pt idx="23382">
                  <c:v>-64.948499999999996</c:v>
                </c:pt>
                <c:pt idx="23383">
                  <c:v>-64.946500000000015</c:v>
                </c:pt>
                <c:pt idx="23384">
                  <c:v>-64.944500000000005</c:v>
                </c:pt>
                <c:pt idx="23385">
                  <c:v>-64.942499999999995</c:v>
                </c:pt>
                <c:pt idx="23386">
                  <c:v>-64.940500000000014</c:v>
                </c:pt>
                <c:pt idx="23387">
                  <c:v>-64.938500000000005</c:v>
                </c:pt>
                <c:pt idx="23388">
                  <c:v>-64.936499999999995</c:v>
                </c:pt>
                <c:pt idx="23389">
                  <c:v>-64.934500000000014</c:v>
                </c:pt>
                <c:pt idx="23390">
                  <c:v>-64.932500000000005</c:v>
                </c:pt>
                <c:pt idx="23391">
                  <c:v>-64.930500000000009</c:v>
                </c:pt>
                <c:pt idx="23392">
                  <c:v>-64.928500000000014</c:v>
                </c:pt>
                <c:pt idx="23393">
                  <c:v>-64.926500000000004</c:v>
                </c:pt>
                <c:pt idx="23394">
                  <c:v>-64.924500000000009</c:v>
                </c:pt>
                <c:pt idx="23395">
                  <c:v>-64.922500000000014</c:v>
                </c:pt>
                <c:pt idx="23396">
                  <c:v>-64.920500000000004</c:v>
                </c:pt>
                <c:pt idx="23397">
                  <c:v>-64.918500000000009</c:v>
                </c:pt>
                <c:pt idx="23398">
                  <c:v>-64.916500000000013</c:v>
                </c:pt>
                <c:pt idx="23399">
                  <c:v>-64.914500000000004</c:v>
                </c:pt>
                <c:pt idx="23400">
                  <c:v>-64.912500000000009</c:v>
                </c:pt>
                <c:pt idx="23401">
                  <c:v>-64.910500000000013</c:v>
                </c:pt>
                <c:pt idx="23402">
                  <c:v>-64.908500000000004</c:v>
                </c:pt>
                <c:pt idx="23403">
                  <c:v>-64.906500000000008</c:v>
                </c:pt>
                <c:pt idx="23404">
                  <c:v>-64.904500000000013</c:v>
                </c:pt>
                <c:pt idx="23405">
                  <c:v>-64.902500000000003</c:v>
                </c:pt>
                <c:pt idx="23406">
                  <c:v>-64.900500000000008</c:v>
                </c:pt>
                <c:pt idx="23407">
                  <c:v>-64.898500000000013</c:v>
                </c:pt>
                <c:pt idx="23408">
                  <c:v>-64.896500000000003</c:v>
                </c:pt>
                <c:pt idx="23409">
                  <c:v>-64.894500000000008</c:v>
                </c:pt>
                <c:pt idx="23410">
                  <c:v>-64.892500000000013</c:v>
                </c:pt>
                <c:pt idx="23411">
                  <c:v>-64.890500000000003</c:v>
                </c:pt>
                <c:pt idx="23412">
                  <c:v>-64.888500000000008</c:v>
                </c:pt>
                <c:pt idx="23413">
                  <c:v>-64.886500000000012</c:v>
                </c:pt>
                <c:pt idx="23414">
                  <c:v>-64.884500000000003</c:v>
                </c:pt>
                <c:pt idx="23415">
                  <c:v>-64.882500000000007</c:v>
                </c:pt>
                <c:pt idx="23416">
                  <c:v>-64.880500000000012</c:v>
                </c:pt>
                <c:pt idx="23417">
                  <c:v>-64.878500000000003</c:v>
                </c:pt>
                <c:pt idx="23418">
                  <c:v>-64.876500000000007</c:v>
                </c:pt>
                <c:pt idx="23419">
                  <c:v>-64.874500000000012</c:v>
                </c:pt>
                <c:pt idx="23420">
                  <c:v>-64.872500000000002</c:v>
                </c:pt>
                <c:pt idx="23421">
                  <c:v>-64.870500000000007</c:v>
                </c:pt>
                <c:pt idx="23422">
                  <c:v>-64.868500000000012</c:v>
                </c:pt>
                <c:pt idx="23423">
                  <c:v>-64.866500000000002</c:v>
                </c:pt>
                <c:pt idx="23424">
                  <c:v>-64.864500000000007</c:v>
                </c:pt>
                <c:pt idx="23425">
                  <c:v>-64.862500000000011</c:v>
                </c:pt>
                <c:pt idx="23426">
                  <c:v>-64.860500000000002</c:v>
                </c:pt>
                <c:pt idx="23427">
                  <c:v>-64.858500000000006</c:v>
                </c:pt>
                <c:pt idx="23428">
                  <c:v>-64.856500000000011</c:v>
                </c:pt>
                <c:pt idx="23429">
                  <c:v>-64.854500000000002</c:v>
                </c:pt>
                <c:pt idx="23430">
                  <c:v>-64.852500000000006</c:v>
                </c:pt>
                <c:pt idx="23431">
                  <c:v>-64.850500000000011</c:v>
                </c:pt>
                <c:pt idx="23432">
                  <c:v>-64.848500000000001</c:v>
                </c:pt>
                <c:pt idx="23433">
                  <c:v>-64.846500000000006</c:v>
                </c:pt>
                <c:pt idx="23434">
                  <c:v>-64.844500000000011</c:v>
                </c:pt>
                <c:pt idx="23435">
                  <c:v>-64.842500000000001</c:v>
                </c:pt>
                <c:pt idx="23436">
                  <c:v>-64.840500000000006</c:v>
                </c:pt>
                <c:pt idx="23437">
                  <c:v>-64.83850000000001</c:v>
                </c:pt>
                <c:pt idx="23438">
                  <c:v>-64.836500000000001</c:v>
                </c:pt>
                <c:pt idx="23439">
                  <c:v>-64.834500000000006</c:v>
                </c:pt>
                <c:pt idx="23440">
                  <c:v>-64.83250000000001</c:v>
                </c:pt>
                <c:pt idx="23441">
                  <c:v>-64.830500000000001</c:v>
                </c:pt>
                <c:pt idx="23442">
                  <c:v>-64.828500000000005</c:v>
                </c:pt>
                <c:pt idx="23443">
                  <c:v>-64.82650000000001</c:v>
                </c:pt>
                <c:pt idx="23444">
                  <c:v>-64.8245</c:v>
                </c:pt>
                <c:pt idx="23445">
                  <c:v>-64.822500000000005</c:v>
                </c:pt>
                <c:pt idx="23446">
                  <c:v>-64.82050000000001</c:v>
                </c:pt>
                <c:pt idx="23447">
                  <c:v>-64.8185</c:v>
                </c:pt>
                <c:pt idx="23448">
                  <c:v>-64.816500000000005</c:v>
                </c:pt>
                <c:pt idx="23449">
                  <c:v>-64.81450000000001</c:v>
                </c:pt>
                <c:pt idx="23450">
                  <c:v>-64.8125</c:v>
                </c:pt>
                <c:pt idx="23451">
                  <c:v>-64.810500000000005</c:v>
                </c:pt>
                <c:pt idx="23452">
                  <c:v>-64.808500000000009</c:v>
                </c:pt>
                <c:pt idx="23453">
                  <c:v>-64.8065</c:v>
                </c:pt>
                <c:pt idx="23454">
                  <c:v>-64.804500000000004</c:v>
                </c:pt>
                <c:pt idx="23455">
                  <c:v>-64.802500000000009</c:v>
                </c:pt>
                <c:pt idx="23456">
                  <c:v>-64.8005</c:v>
                </c:pt>
                <c:pt idx="23457">
                  <c:v>-64.798500000000004</c:v>
                </c:pt>
                <c:pt idx="23458">
                  <c:v>-64.796500000000009</c:v>
                </c:pt>
                <c:pt idx="23459">
                  <c:v>-64.794499999999999</c:v>
                </c:pt>
                <c:pt idx="23460">
                  <c:v>-64.792500000000004</c:v>
                </c:pt>
                <c:pt idx="23461">
                  <c:v>-64.790500000000009</c:v>
                </c:pt>
                <c:pt idx="23462">
                  <c:v>-64.788499999999999</c:v>
                </c:pt>
                <c:pt idx="23463">
                  <c:v>-64.786500000000004</c:v>
                </c:pt>
                <c:pt idx="23464">
                  <c:v>-64.784500000000008</c:v>
                </c:pt>
                <c:pt idx="23465">
                  <c:v>-64.782499999999999</c:v>
                </c:pt>
                <c:pt idx="23466">
                  <c:v>-64.780500000000004</c:v>
                </c:pt>
                <c:pt idx="23467">
                  <c:v>-64.778500000000008</c:v>
                </c:pt>
                <c:pt idx="23468">
                  <c:v>-64.776499999999999</c:v>
                </c:pt>
                <c:pt idx="23469">
                  <c:v>-64.774500000000003</c:v>
                </c:pt>
                <c:pt idx="23470">
                  <c:v>-64.772500000000008</c:v>
                </c:pt>
                <c:pt idx="23471">
                  <c:v>-64.770499999999998</c:v>
                </c:pt>
                <c:pt idx="23472">
                  <c:v>-64.768500000000003</c:v>
                </c:pt>
                <c:pt idx="23473">
                  <c:v>-64.766500000000008</c:v>
                </c:pt>
                <c:pt idx="23474">
                  <c:v>-64.764499999999998</c:v>
                </c:pt>
                <c:pt idx="23475">
                  <c:v>-64.762500000000003</c:v>
                </c:pt>
                <c:pt idx="23476">
                  <c:v>-64.760500000000008</c:v>
                </c:pt>
                <c:pt idx="23477">
                  <c:v>-64.758499999999998</c:v>
                </c:pt>
                <c:pt idx="23478">
                  <c:v>-64.756500000000003</c:v>
                </c:pt>
                <c:pt idx="23479">
                  <c:v>-64.754500000000007</c:v>
                </c:pt>
                <c:pt idx="23480">
                  <c:v>-64.752499999999998</c:v>
                </c:pt>
                <c:pt idx="23481">
                  <c:v>-64.750500000000002</c:v>
                </c:pt>
                <c:pt idx="23482">
                  <c:v>-64.748500000000007</c:v>
                </c:pt>
                <c:pt idx="23483">
                  <c:v>-64.746499999999997</c:v>
                </c:pt>
                <c:pt idx="23484">
                  <c:v>-64.744500000000002</c:v>
                </c:pt>
                <c:pt idx="23485">
                  <c:v>-64.742500000000007</c:v>
                </c:pt>
                <c:pt idx="23486">
                  <c:v>-64.740499999999997</c:v>
                </c:pt>
                <c:pt idx="23487">
                  <c:v>-64.738500000000016</c:v>
                </c:pt>
                <c:pt idx="23488">
                  <c:v>-64.736500000000007</c:v>
                </c:pt>
                <c:pt idx="23489">
                  <c:v>-64.734499999999997</c:v>
                </c:pt>
                <c:pt idx="23490">
                  <c:v>-64.732500000000016</c:v>
                </c:pt>
                <c:pt idx="23491">
                  <c:v>-64.730500000000006</c:v>
                </c:pt>
                <c:pt idx="23492">
                  <c:v>-64.728499999999997</c:v>
                </c:pt>
                <c:pt idx="23493">
                  <c:v>-64.726500000000016</c:v>
                </c:pt>
                <c:pt idx="23494">
                  <c:v>-64.724500000000006</c:v>
                </c:pt>
                <c:pt idx="23495">
                  <c:v>-64.722499999999997</c:v>
                </c:pt>
                <c:pt idx="23496">
                  <c:v>-64.720500000000015</c:v>
                </c:pt>
                <c:pt idx="23497">
                  <c:v>-64.718500000000006</c:v>
                </c:pt>
                <c:pt idx="23498">
                  <c:v>-64.716499999999996</c:v>
                </c:pt>
                <c:pt idx="23499">
                  <c:v>-64.714500000000015</c:v>
                </c:pt>
                <c:pt idx="23500">
                  <c:v>-64.712500000000006</c:v>
                </c:pt>
                <c:pt idx="23501">
                  <c:v>-64.710499999999996</c:v>
                </c:pt>
                <c:pt idx="23502">
                  <c:v>-64.708500000000015</c:v>
                </c:pt>
                <c:pt idx="23503">
                  <c:v>-64.706500000000005</c:v>
                </c:pt>
                <c:pt idx="23504">
                  <c:v>-64.704499999999996</c:v>
                </c:pt>
                <c:pt idx="23505">
                  <c:v>-64.702500000000015</c:v>
                </c:pt>
                <c:pt idx="23506">
                  <c:v>-64.700500000000005</c:v>
                </c:pt>
                <c:pt idx="23507">
                  <c:v>-64.698499999999996</c:v>
                </c:pt>
                <c:pt idx="23508">
                  <c:v>-64.696500000000015</c:v>
                </c:pt>
                <c:pt idx="23509">
                  <c:v>-64.694500000000005</c:v>
                </c:pt>
                <c:pt idx="23510">
                  <c:v>-64.692499999999995</c:v>
                </c:pt>
                <c:pt idx="23511">
                  <c:v>-64.690500000000014</c:v>
                </c:pt>
                <c:pt idx="23512">
                  <c:v>-64.688500000000005</c:v>
                </c:pt>
                <c:pt idx="23513">
                  <c:v>-64.686499999999995</c:v>
                </c:pt>
                <c:pt idx="23514">
                  <c:v>-64.684500000000014</c:v>
                </c:pt>
                <c:pt idx="23515">
                  <c:v>-64.682500000000005</c:v>
                </c:pt>
                <c:pt idx="23516">
                  <c:v>-64.680500000000009</c:v>
                </c:pt>
                <c:pt idx="23517">
                  <c:v>-64.678500000000014</c:v>
                </c:pt>
                <c:pt idx="23518">
                  <c:v>-64.676500000000004</c:v>
                </c:pt>
                <c:pt idx="23519">
                  <c:v>-64.674500000000009</c:v>
                </c:pt>
                <c:pt idx="23520">
                  <c:v>-64.672500000000014</c:v>
                </c:pt>
                <c:pt idx="23521">
                  <c:v>-64.670500000000004</c:v>
                </c:pt>
                <c:pt idx="23522">
                  <c:v>-64.668500000000009</c:v>
                </c:pt>
                <c:pt idx="23523">
                  <c:v>-64.666500000000013</c:v>
                </c:pt>
                <c:pt idx="23524">
                  <c:v>-64.664500000000004</c:v>
                </c:pt>
                <c:pt idx="23525">
                  <c:v>-64.662500000000009</c:v>
                </c:pt>
                <c:pt idx="23526">
                  <c:v>-64.660500000000013</c:v>
                </c:pt>
                <c:pt idx="23527">
                  <c:v>-64.658500000000004</c:v>
                </c:pt>
                <c:pt idx="23528">
                  <c:v>-64.656500000000008</c:v>
                </c:pt>
                <c:pt idx="23529">
                  <c:v>-64.654500000000013</c:v>
                </c:pt>
                <c:pt idx="23530">
                  <c:v>-64.652500000000003</c:v>
                </c:pt>
                <c:pt idx="23531">
                  <c:v>-64.650500000000008</c:v>
                </c:pt>
                <c:pt idx="23532">
                  <c:v>-64.648500000000013</c:v>
                </c:pt>
                <c:pt idx="23533">
                  <c:v>-64.646500000000003</c:v>
                </c:pt>
                <c:pt idx="23534">
                  <c:v>-64.644500000000008</c:v>
                </c:pt>
                <c:pt idx="23535">
                  <c:v>-64.642500000000013</c:v>
                </c:pt>
                <c:pt idx="23536">
                  <c:v>-64.640500000000003</c:v>
                </c:pt>
                <c:pt idx="23537">
                  <c:v>-64.638500000000008</c:v>
                </c:pt>
                <c:pt idx="23538">
                  <c:v>-64.636500000000012</c:v>
                </c:pt>
                <c:pt idx="23539">
                  <c:v>-64.634500000000003</c:v>
                </c:pt>
                <c:pt idx="23540">
                  <c:v>-64.632500000000007</c:v>
                </c:pt>
                <c:pt idx="23541">
                  <c:v>-64.630500000000012</c:v>
                </c:pt>
                <c:pt idx="23542">
                  <c:v>-64.628500000000003</c:v>
                </c:pt>
                <c:pt idx="23543">
                  <c:v>-64.626500000000007</c:v>
                </c:pt>
                <c:pt idx="23544">
                  <c:v>-64.624500000000012</c:v>
                </c:pt>
                <c:pt idx="23545">
                  <c:v>-64.622500000000002</c:v>
                </c:pt>
                <c:pt idx="23546">
                  <c:v>-64.620500000000007</c:v>
                </c:pt>
                <c:pt idx="23547">
                  <c:v>-64.618500000000012</c:v>
                </c:pt>
                <c:pt idx="23548">
                  <c:v>-64.616500000000002</c:v>
                </c:pt>
                <c:pt idx="23549">
                  <c:v>-64.614500000000007</c:v>
                </c:pt>
                <c:pt idx="23550">
                  <c:v>-64.612500000000011</c:v>
                </c:pt>
                <c:pt idx="23551">
                  <c:v>-64.610500000000002</c:v>
                </c:pt>
                <c:pt idx="23552">
                  <c:v>-64.608500000000006</c:v>
                </c:pt>
                <c:pt idx="23553">
                  <c:v>-64.606500000000011</c:v>
                </c:pt>
                <c:pt idx="23554">
                  <c:v>-64.604500000000002</c:v>
                </c:pt>
                <c:pt idx="23555">
                  <c:v>-64.602500000000006</c:v>
                </c:pt>
                <c:pt idx="23556">
                  <c:v>-64.600500000000011</c:v>
                </c:pt>
                <c:pt idx="23557">
                  <c:v>-64.598500000000001</c:v>
                </c:pt>
                <c:pt idx="23558">
                  <c:v>-64.596500000000006</c:v>
                </c:pt>
                <c:pt idx="23559">
                  <c:v>-64.594500000000011</c:v>
                </c:pt>
                <c:pt idx="23560">
                  <c:v>-64.592500000000001</c:v>
                </c:pt>
                <c:pt idx="23561">
                  <c:v>-64.590500000000006</c:v>
                </c:pt>
                <c:pt idx="23562">
                  <c:v>-64.58850000000001</c:v>
                </c:pt>
                <c:pt idx="23563">
                  <c:v>-64.586500000000001</c:v>
                </c:pt>
                <c:pt idx="23564">
                  <c:v>-64.584500000000006</c:v>
                </c:pt>
                <c:pt idx="23565">
                  <c:v>-64.58250000000001</c:v>
                </c:pt>
                <c:pt idx="23566">
                  <c:v>-64.580500000000001</c:v>
                </c:pt>
                <c:pt idx="23567">
                  <c:v>-64.578500000000005</c:v>
                </c:pt>
                <c:pt idx="23568">
                  <c:v>-64.57650000000001</c:v>
                </c:pt>
                <c:pt idx="23569">
                  <c:v>-64.5745</c:v>
                </c:pt>
                <c:pt idx="23570">
                  <c:v>-64.572500000000005</c:v>
                </c:pt>
                <c:pt idx="23571">
                  <c:v>-64.57050000000001</c:v>
                </c:pt>
                <c:pt idx="23572">
                  <c:v>-64.5685</c:v>
                </c:pt>
                <c:pt idx="23573">
                  <c:v>-64.566500000000005</c:v>
                </c:pt>
                <c:pt idx="23574">
                  <c:v>-64.56450000000001</c:v>
                </c:pt>
                <c:pt idx="23575">
                  <c:v>-64.5625</c:v>
                </c:pt>
                <c:pt idx="23576">
                  <c:v>-64.560500000000005</c:v>
                </c:pt>
                <c:pt idx="23577">
                  <c:v>-64.558500000000009</c:v>
                </c:pt>
                <c:pt idx="23578">
                  <c:v>-64.5565</c:v>
                </c:pt>
                <c:pt idx="23579">
                  <c:v>-64.554500000000004</c:v>
                </c:pt>
                <c:pt idx="23580">
                  <c:v>-64.552500000000009</c:v>
                </c:pt>
                <c:pt idx="23581">
                  <c:v>-64.5505</c:v>
                </c:pt>
                <c:pt idx="23582">
                  <c:v>-64.548500000000004</c:v>
                </c:pt>
                <c:pt idx="23583">
                  <c:v>-64.546500000000009</c:v>
                </c:pt>
                <c:pt idx="23584">
                  <c:v>-64.544499999999999</c:v>
                </c:pt>
                <c:pt idx="23585">
                  <c:v>-64.542500000000004</c:v>
                </c:pt>
                <c:pt idx="23586">
                  <c:v>-64.540500000000009</c:v>
                </c:pt>
                <c:pt idx="23587">
                  <c:v>-64.538499999999999</c:v>
                </c:pt>
                <c:pt idx="23588">
                  <c:v>-64.536500000000004</c:v>
                </c:pt>
                <c:pt idx="23589">
                  <c:v>-64.534500000000008</c:v>
                </c:pt>
                <c:pt idx="23590">
                  <c:v>-64.532499999999999</c:v>
                </c:pt>
                <c:pt idx="23591">
                  <c:v>-64.530500000000004</c:v>
                </c:pt>
                <c:pt idx="23592">
                  <c:v>-64.528500000000008</c:v>
                </c:pt>
                <c:pt idx="23593">
                  <c:v>-64.526499999999999</c:v>
                </c:pt>
                <c:pt idx="23594">
                  <c:v>-64.524500000000003</c:v>
                </c:pt>
                <c:pt idx="23595">
                  <c:v>-64.522500000000008</c:v>
                </c:pt>
                <c:pt idx="23596">
                  <c:v>-64.520499999999998</c:v>
                </c:pt>
                <c:pt idx="23597">
                  <c:v>-64.518500000000003</c:v>
                </c:pt>
                <c:pt idx="23598">
                  <c:v>-64.516500000000008</c:v>
                </c:pt>
                <c:pt idx="23599">
                  <c:v>-64.514499999999998</c:v>
                </c:pt>
                <c:pt idx="23600">
                  <c:v>-64.512500000000003</c:v>
                </c:pt>
                <c:pt idx="23601">
                  <c:v>-64.510500000000008</c:v>
                </c:pt>
                <c:pt idx="23602">
                  <c:v>-64.508499999999998</c:v>
                </c:pt>
                <c:pt idx="23603">
                  <c:v>-64.506500000000003</c:v>
                </c:pt>
                <c:pt idx="23604">
                  <c:v>-64.504500000000007</c:v>
                </c:pt>
                <c:pt idx="23605">
                  <c:v>-64.502499999999998</c:v>
                </c:pt>
                <c:pt idx="23606">
                  <c:v>-64.500500000000002</c:v>
                </c:pt>
                <c:pt idx="23607">
                  <c:v>-64.498500000000007</c:v>
                </c:pt>
                <c:pt idx="23608">
                  <c:v>-64.496499999999997</c:v>
                </c:pt>
                <c:pt idx="23609">
                  <c:v>-64.494500000000002</c:v>
                </c:pt>
                <c:pt idx="23610">
                  <c:v>-64.492500000000007</c:v>
                </c:pt>
                <c:pt idx="23611">
                  <c:v>-64.490499999999997</c:v>
                </c:pt>
                <c:pt idx="23612">
                  <c:v>-64.488500000000016</c:v>
                </c:pt>
                <c:pt idx="23613">
                  <c:v>-64.486500000000007</c:v>
                </c:pt>
                <c:pt idx="23614">
                  <c:v>-64.484499999999997</c:v>
                </c:pt>
                <c:pt idx="23615">
                  <c:v>-64.482500000000016</c:v>
                </c:pt>
                <c:pt idx="23616">
                  <c:v>-64.480500000000006</c:v>
                </c:pt>
                <c:pt idx="23617">
                  <c:v>-64.478499999999997</c:v>
                </c:pt>
                <c:pt idx="23618">
                  <c:v>-64.476500000000016</c:v>
                </c:pt>
                <c:pt idx="23619">
                  <c:v>-64.474500000000006</c:v>
                </c:pt>
                <c:pt idx="23620">
                  <c:v>-64.472499999999997</c:v>
                </c:pt>
                <c:pt idx="23621">
                  <c:v>-64.470500000000015</c:v>
                </c:pt>
                <c:pt idx="23622">
                  <c:v>-64.468500000000006</c:v>
                </c:pt>
                <c:pt idx="23623">
                  <c:v>-64.466499999999996</c:v>
                </c:pt>
                <c:pt idx="23624">
                  <c:v>-64.464500000000015</c:v>
                </c:pt>
                <c:pt idx="23625">
                  <c:v>-64.462500000000006</c:v>
                </c:pt>
                <c:pt idx="23626">
                  <c:v>-64.460499999999996</c:v>
                </c:pt>
                <c:pt idx="23627">
                  <c:v>-64.458500000000015</c:v>
                </c:pt>
                <c:pt idx="23628">
                  <c:v>-64.456500000000005</c:v>
                </c:pt>
                <c:pt idx="23629">
                  <c:v>-64.454499999999996</c:v>
                </c:pt>
                <c:pt idx="23630">
                  <c:v>-64.452500000000015</c:v>
                </c:pt>
                <c:pt idx="23631">
                  <c:v>-64.450500000000005</c:v>
                </c:pt>
                <c:pt idx="23632">
                  <c:v>-64.448499999999996</c:v>
                </c:pt>
                <c:pt idx="23633">
                  <c:v>-64.446500000000015</c:v>
                </c:pt>
                <c:pt idx="23634">
                  <c:v>-64.444500000000005</c:v>
                </c:pt>
                <c:pt idx="23635">
                  <c:v>-64.442499999999995</c:v>
                </c:pt>
                <c:pt idx="23636">
                  <c:v>-64.440500000000014</c:v>
                </c:pt>
                <c:pt idx="23637">
                  <c:v>-64.438500000000005</c:v>
                </c:pt>
                <c:pt idx="23638">
                  <c:v>-64.436499999999995</c:v>
                </c:pt>
                <c:pt idx="23639">
                  <c:v>-64.434500000000014</c:v>
                </c:pt>
                <c:pt idx="23640">
                  <c:v>-64.432500000000005</c:v>
                </c:pt>
                <c:pt idx="23641">
                  <c:v>-64.430500000000009</c:v>
                </c:pt>
                <c:pt idx="23642">
                  <c:v>-64.428500000000014</c:v>
                </c:pt>
                <c:pt idx="23643">
                  <c:v>-64.426500000000004</c:v>
                </c:pt>
                <c:pt idx="23644">
                  <c:v>-64.424500000000009</c:v>
                </c:pt>
                <c:pt idx="23645">
                  <c:v>-64.422500000000014</c:v>
                </c:pt>
                <c:pt idx="23646">
                  <c:v>-64.420500000000004</c:v>
                </c:pt>
                <c:pt idx="23647">
                  <c:v>-64.418500000000009</c:v>
                </c:pt>
                <c:pt idx="23648">
                  <c:v>-64.416500000000013</c:v>
                </c:pt>
                <c:pt idx="23649">
                  <c:v>-64.414500000000004</c:v>
                </c:pt>
                <c:pt idx="23650">
                  <c:v>-64.412500000000009</c:v>
                </c:pt>
                <c:pt idx="23651">
                  <c:v>-64.410500000000013</c:v>
                </c:pt>
                <c:pt idx="23652">
                  <c:v>-64.408500000000004</c:v>
                </c:pt>
                <c:pt idx="23653">
                  <c:v>-64.406500000000008</c:v>
                </c:pt>
                <c:pt idx="23654">
                  <c:v>-64.404500000000013</c:v>
                </c:pt>
                <c:pt idx="23655">
                  <c:v>-64.402500000000003</c:v>
                </c:pt>
                <c:pt idx="23656">
                  <c:v>-64.400500000000008</c:v>
                </c:pt>
                <c:pt idx="23657">
                  <c:v>-64.398500000000013</c:v>
                </c:pt>
                <c:pt idx="23658">
                  <c:v>-64.396500000000003</c:v>
                </c:pt>
                <c:pt idx="23659">
                  <c:v>-64.394500000000008</c:v>
                </c:pt>
                <c:pt idx="23660">
                  <c:v>-64.392500000000013</c:v>
                </c:pt>
                <c:pt idx="23661">
                  <c:v>-64.390500000000003</c:v>
                </c:pt>
                <c:pt idx="23662">
                  <c:v>-64.388500000000008</c:v>
                </c:pt>
                <c:pt idx="23663">
                  <c:v>-64.386500000000012</c:v>
                </c:pt>
                <c:pt idx="23664">
                  <c:v>-64.384500000000003</c:v>
                </c:pt>
                <c:pt idx="23665">
                  <c:v>-64.382500000000007</c:v>
                </c:pt>
                <c:pt idx="23666">
                  <c:v>-64.380500000000012</c:v>
                </c:pt>
                <c:pt idx="23667">
                  <c:v>-64.378500000000003</c:v>
                </c:pt>
                <c:pt idx="23668">
                  <c:v>-64.376500000000007</c:v>
                </c:pt>
                <c:pt idx="23669">
                  <c:v>-64.374500000000012</c:v>
                </c:pt>
                <c:pt idx="23670">
                  <c:v>-64.372500000000002</c:v>
                </c:pt>
                <c:pt idx="23671">
                  <c:v>-64.370500000000007</c:v>
                </c:pt>
                <c:pt idx="23672">
                  <c:v>-64.368500000000012</c:v>
                </c:pt>
                <c:pt idx="23673">
                  <c:v>-64.366500000000002</c:v>
                </c:pt>
                <c:pt idx="23674">
                  <c:v>-64.364500000000007</c:v>
                </c:pt>
                <c:pt idx="23675">
                  <c:v>-64.362500000000011</c:v>
                </c:pt>
                <c:pt idx="23676">
                  <c:v>-64.360500000000002</c:v>
                </c:pt>
                <c:pt idx="23677">
                  <c:v>-64.358500000000006</c:v>
                </c:pt>
                <c:pt idx="23678">
                  <c:v>-64.356500000000011</c:v>
                </c:pt>
                <c:pt idx="23679">
                  <c:v>-64.354500000000002</c:v>
                </c:pt>
                <c:pt idx="23680">
                  <c:v>-64.352500000000006</c:v>
                </c:pt>
                <c:pt idx="23681">
                  <c:v>-64.350500000000011</c:v>
                </c:pt>
                <c:pt idx="23682">
                  <c:v>-64.348500000000001</c:v>
                </c:pt>
                <c:pt idx="23683">
                  <c:v>-64.346500000000006</c:v>
                </c:pt>
                <c:pt idx="23684">
                  <c:v>-64.344500000000011</c:v>
                </c:pt>
                <c:pt idx="23685">
                  <c:v>-64.342500000000001</c:v>
                </c:pt>
                <c:pt idx="23686">
                  <c:v>-64.340500000000006</c:v>
                </c:pt>
                <c:pt idx="23687">
                  <c:v>-64.33850000000001</c:v>
                </c:pt>
                <c:pt idx="23688">
                  <c:v>-64.336500000000001</c:v>
                </c:pt>
                <c:pt idx="23689">
                  <c:v>-64.334500000000006</c:v>
                </c:pt>
                <c:pt idx="23690">
                  <c:v>-64.33250000000001</c:v>
                </c:pt>
                <c:pt idx="23691">
                  <c:v>-64.330500000000001</c:v>
                </c:pt>
                <c:pt idx="23692">
                  <c:v>-64.328500000000005</c:v>
                </c:pt>
                <c:pt idx="23693">
                  <c:v>-64.32650000000001</c:v>
                </c:pt>
                <c:pt idx="23694">
                  <c:v>-64.3245</c:v>
                </c:pt>
                <c:pt idx="23695">
                  <c:v>-64.322500000000005</c:v>
                </c:pt>
                <c:pt idx="23696">
                  <c:v>-64.32050000000001</c:v>
                </c:pt>
                <c:pt idx="23697">
                  <c:v>-64.3185</c:v>
                </c:pt>
                <c:pt idx="23698">
                  <c:v>-64.316500000000005</c:v>
                </c:pt>
                <c:pt idx="23699">
                  <c:v>-64.31450000000001</c:v>
                </c:pt>
                <c:pt idx="23700">
                  <c:v>-64.3125</c:v>
                </c:pt>
                <c:pt idx="23701">
                  <c:v>-64.310500000000005</c:v>
                </c:pt>
                <c:pt idx="23702">
                  <c:v>-64.308500000000009</c:v>
                </c:pt>
                <c:pt idx="23703">
                  <c:v>-64.3065</c:v>
                </c:pt>
                <c:pt idx="23704">
                  <c:v>-64.304500000000004</c:v>
                </c:pt>
                <c:pt idx="23705">
                  <c:v>-64.302500000000009</c:v>
                </c:pt>
                <c:pt idx="23706">
                  <c:v>-64.3005</c:v>
                </c:pt>
                <c:pt idx="23707">
                  <c:v>-64.298500000000004</c:v>
                </c:pt>
                <c:pt idx="23708">
                  <c:v>-64.296500000000009</c:v>
                </c:pt>
                <c:pt idx="23709">
                  <c:v>-64.294499999999999</c:v>
                </c:pt>
                <c:pt idx="23710">
                  <c:v>-64.292500000000004</c:v>
                </c:pt>
                <c:pt idx="23711">
                  <c:v>-64.290500000000009</c:v>
                </c:pt>
                <c:pt idx="23712">
                  <c:v>-64.288499999999999</c:v>
                </c:pt>
                <c:pt idx="23713">
                  <c:v>-64.286500000000004</c:v>
                </c:pt>
                <c:pt idx="23714">
                  <c:v>-64.284500000000008</c:v>
                </c:pt>
                <c:pt idx="23715">
                  <c:v>-64.282499999999999</c:v>
                </c:pt>
                <c:pt idx="23716">
                  <c:v>-64.280500000000004</c:v>
                </c:pt>
                <c:pt idx="23717">
                  <c:v>-64.278500000000008</c:v>
                </c:pt>
                <c:pt idx="23718">
                  <c:v>-64.276499999999999</c:v>
                </c:pt>
                <c:pt idx="23719">
                  <c:v>-64.274500000000003</c:v>
                </c:pt>
                <c:pt idx="23720">
                  <c:v>-64.272500000000008</c:v>
                </c:pt>
                <c:pt idx="23721">
                  <c:v>-64.270499999999998</c:v>
                </c:pt>
                <c:pt idx="23722">
                  <c:v>-64.268500000000003</c:v>
                </c:pt>
                <c:pt idx="23723">
                  <c:v>-64.266500000000008</c:v>
                </c:pt>
                <c:pt idx="23724">
                  <c:v>-64.264499999999998</c:v>
                </c:pt>
                <c:pt idx="23725">
                  <c:v>-64.262500000000003</c:v>
                </c:pt>
                <c:pt idx="23726">
                  <c:v>-64.260500000000008</c:v>
                </c:pt>
                <c:pt idx="23727">
                  <c:v>-64.258499999999998</c:v>
                </c:pt>
                <c:pt idx="23728">
                  <c:v>-64.256500000000003</c:v>
                </c:pt>
                <c:pt idx="23729">
                  <c:v>-64.254500000000007</c:v>
                </c:pt>
                <c:pt idx="23730">
                  <c:v>-64.252499999999998</c:v>
                </c:pt>
                <c:pt idx="23731">
                  <c:v>-64.250500000000002</c:v>
                </c:pt>
                <c:pt idx="23732">
                  <c:v>-64.248500000000007</c:v>
                </c:pt>
                <c:pt idx="23733">
                  <c:v>-64.246499999999997</c:v>
                </c:pt>
                <c:pt idx="23734">
                  <c:v>-64.244500000000002</c:v>
                </c:pt>
                <c:pt idx="23735">
                  <c:v>-64.242500000000007</c:v>
                </c:pt>
                <c:pt idx="23736">
                  <c:v>-64.240499999999997</c:v>
                </c:pt>
                <c:pt idx="23737">
                  <c:v>-64.238500000000016</c:v>
                </c:pt>
                <c:pt idx="23738">
                  <c:v>-64.236500000000007</c:v>
                </c:pt>
                <c:pt idx="23739">
                  <c:v>-64.234499999999997</c:v>
                </c:pt>
                <c:pt idx="23740">
                  <c:v>-64.232500000000016</c:v>
                </c:pt>
                <c:pt idx="23741">
                  <c:v>-64.230500000000006</c:v>
                </c:pt>
                <c:pt idx="23742">
                  <c:v>-64.228499999999997</c:v>
                </c:pt>
                <c:pt idx="23743">
                  <c:v>-64.226500000000016</c:v>
                </c:pt>
                <c:pt idx="23744">
                  <c:v>-64.224500000000006</c:v>
                </c:pt>
                <c:pt idx="23745">
                  <c:v>-64.222499999999997</c:v>
                </c:pt>
                <c:pt idx="23746">
                  <c:v>-64.220500000000015</c:v>
                </c:pt>
                <c:pt idx="23747">
                  <c:v>-64.218500000000006</c:v>
                </c:pt>
                <c:pt idx="23748">
                  <c:v>-64.216499999999996</c:v>
                </c:pt>
                <c:pt idx="23749">
                  <c:v>-64.214500000000015</c:v>
                </c:pt>
                <c:pt idx="23750">
                  <c:v>-64.212500000000006</c:v>
                </c:pt>
                <c:pt idx="23751">
                  <c:v>-64.210499999999996</c:v>
                </c:pt>
                <c:pt idx="23752">
                  <c:v>-64.208500000000015</c:v>
                </c:pt>
                <c:pt idx="23753">
                  <c:v>-64.206500000000005</c:v>
                </c:pt>
                <c:pt idx="23754">
                  <c:v>-64.204499999999996</c:v>
                </c:pt>
                <c:pt idx="23755">
                  <c:v>-64.202500000000015</c:v>
                </c:pt>
                <c:pt idx="23756">
                  <c:v>-64.200500000000005</c:v>
                </c:pt>
                <c:pt idx="23757">
                  <c:v>-64.198499999999996</c:v>
                </c:pt>
                <c:pt idx="23758">
                  <c:v>-64.196500000000015</c:v>
                </c:pt>
                <c:pt idx="23759">
                  <c:v>-64.194500000000005</c:v>
                </c:pt>
                <c:pt idx="23760">
                  <c:v>-64.192499999999995</c:v>
                </c:pt>
                <c:pt idx="23761">
                  <c:v>-64.190500000000014</c:v>
                </c:pt>
                <c:pt idx="23762">
                  <c:v>-64.188500000000005</c:v>
                </c:pt>
                <c:pt idx="23763">
                  <c:v>-64.186499999999995</c:v>
                </c:pt>
                <c:pt idx="23764">
                  <c:v>-64.184500000000014</c:v>
                </c:pt>
                <c:pt idx="23765">
                  <c:v>-64.182500000000005</c:v>
                </c:pt>
                <c:pt idx="23766">
                  <c:v>-64.180500000000009</c:v>
                </c:pt>
                <c:pt idx="23767">
                  <c:v>-64.178500000000014</c:v>
                </c:pt>
                <c:pt idx="23768">
                  <c:v>-64.176500000000004</c:v>
                </c:pt>
                <c:pt idx="23769">
                  <c:v>-64.174500000000009</c:v>
                </c:pt>
                <c:pt idx="23770">
                  <c:v>-64.172500000000014</c:v>
                </c:pt>
                <c:pt idx="23771">
                  <c:v>-64.170500000000004</c:v>
                </c:pt>
                <c:pt idx="23772">
                  <c:v>-64.168500000000009</c:v>
                </c:pt>
                <c:pt idx="23773">
                  <c:v>-64.166500000000013</c:v>
                </c:pt>
                <c:pt idx="23774">
                  <c:v>-64.164500000000004</c:v>
                </c:pt>
                <c:pt idx="23775">
                  <c:v>-64.162500000000009</c:v>
                </c:pt>
                <c:pt idx="23776">
                  <c:v>-64.160500000000013</c:v>
                </c:pt>
                <c:pt idx="23777">
                  <c:v>-64.158500000000004</c:v>
                </c:pt>
                <c:pt idx="23778">
                  <c:v>-64.156500000000008</c:v>
                </c:pt>
                <c:pt idx="23779">
                  <c:v>-64.154500000000013</c:v>
                </c:pt>
                <c:pt idx="23780">
                  <c:v>-64.152500000000003</c:v>
                </c:pt>
                <c:pt idx="23781">
                  <c:v>-64.150500000000008</c:v>
                </c:pt>
                <c:pt idx="23782">
                  <c:v>-64.148500000000013</c:v>
                </c:pt>
                <c:pt idx="23783">
                  <c:v>-64.146500000000003</c:v>
                </c:pt>
                <c:pt idx="23784">
                  <c:v>-64.144500000000008</c:v>
                </c:pt>
                <c:pt idx="23785">
                  <c:v>-64.142500000000013</c:v>
                </c:pt>
                <c:pt idx="23786">
                  <c:v>-64.140500000000003</c:v>
                </c:pt>
                <c:pt idx="23787">
                  <c:v>-64.138500000000008</c:v>
                </c:pt>
                <c:pt idx="23788">
                  <c:v>-64.136500000000012</c:v>
                </c:pt>
                <c:pt idx="23789">
                  <c:v>-64.134500000000003</c:v>
                </c:pt>
                <c:pt idx="23790">
                  <c:v>-64.132500000000007</c:v>
                </c:pt>
                <c:pt idx="23791">
                  <c:v>-64.130500000000012</c:v>
                </c:pt>
                <c:pt idx="23792">
                  <c:v>-64.128500000000003</c:v>
                </c:pt>
                <c:pt idx="23793">
                  <c:v>-64.126500000000007</c:v>
                </c:pt>
                <c:pt idx="23794">
                  <c:v>-64.124500000000012</c:v>
                </c:pt>
                <c:pt idx="23795">
                  <c:v>-64.122500000000002</c:v>
                </c:pt>
                <c:pt idx="23796">
                  <c:v>-64.120500000000007</c:v>
                </c:pt>
                <c:pt idx="23797">
                  <c:v>-64.118500000000012</c:v>
                </c:pt>
                <c:pt idx="23798">
                  <c:v>-64.116500000000002</c:v>
                </c:pt>
                <c:pt idx="23799">
                  <c:v>-64.114500000000007</c:v>
                </c:pt>
                <c:pt idx="23800">
                  <c:v>-64.112500000000011</c:v>
                </c:pt>
                <c:pt idx="23801">
                  <c:v>-64.110500000000002</c:v>
                </c:pt>
                <c:pt idx="23802">
                  <c:v>-64.108500000000006</c:v>
                </c:pt>
                <c:pt idx="23803">
                  <c:v>-64.106500000000011</c:v>
                </c:pt>
                <c:pt idx="23804">
                  <c:v>-64.104500000000002</c:v>
                </c:pt>
                <c:pt idx="23805">
                  <c:v>-64.102500000000006</c:v>
                </c:pt>
                <c:pt idx="23806">
                  <c:v>-64.100500000000011</c:v>
                </c:pt>
                <c:pt idx="23807">
                  <c:v>-64.098500000000001</c:v>
                </c:pt>
                <c:pt idx="23808">
                  <c:v>-64.096500000000006</c:v>
                </c:pt>
                <c:pt idx="23809">
                  <c:v>-64.094500000000011</c:v>
                </c:pt>
                <c:pt idx="23810">
                  <c:v>-64.092500000000001</c:v>
                </c:pt>
                <c:pt idx="23811">
                  <c:v>-64.090500000000006</c:v>
                </c:pt>
                <c:pt idx="23812">
                  <c:v>-64.08850000000001</c:v>
                </c:pt>
                <c:pt idx="23813">
                  <c:v>-64.086500000000001</c:v>
                </c:pt>
                <c:pt idx="23814">
                  <c:v>-64.084500000000006</c:v>
                </c:pt>
                <c:pt idx="23815">
                  <c:v>-64.08250000000001</c:v>
                </c:pt>
                <c:pt idx="23816">
                  <c:v>-64.080500000000001</c:v>
                </c:pt>
                <c:pt idx="23817">
                  <c:v>-64.078500000000005</c:v>
                </c:pt>
                <c:pt idx="23818">
                  <c:v>-64.07650000000001</c:v>
                </c:pt>
                <c:pt idx="23819">
                  <c:v>-64.0745</c:v>
                </c:pt>
                <c:pt idx="23820">
                  <c:v>-64.072500000000005</c:v>
                </c:pt>
                <c:pt idx="23821">
                  <c:v>-64.07050000000001</c:v>
                </c:pt>
                <c:pt idx="23822">
                  <c:v>-64.0685</c:v>
                </c:pt>
                <c:pt idx="23823">
                  <c:v>-64.066500000000005</c:v>
                </c:pt>
                <c:pt idx="23824">
                  <c:v>-64.06450000000001</c:v>
                </c:pt>
                <c:pt idx="23825">
                  <c:v>-64.0625</c:v>
                </c:pt>
                <c:pt idx="23826">
                  <c:v>-64.060500000000005</c:v>
                </c:pt>
                <c:pt idx="23827">
                  <c:v>-64.058500000000009</c:v>
                </c:pt>
                <c:pt idx="23828">
                  <c:v>-64.0565</c:v>
                </c:pt>
                <c:pt idx="23829">
                  <c:v>-64.054500000000004</c:v>
                </c:pt>
                <c:pt idx="23830">
                  <c:v>-64.052500000000009</c:v>
                </c:pt>
                <c:pt idx="23831">
                  <c:v>-64.0505</c:v>
                </c:pt>
                <c:pt idx="23832">
                  <c:v>-64.048500000000004</c:v>
                </c:pt>
                <c:pt idx="23833">
                  <c:v>-64.046500000000009</c:v>
                </c:pt>
                <c:pt idx="23834">
                  <c:v>-64.044499999999999</c:v>
                </c:pt>
                <c:pt idx="23835">
                  <c:v>-64.042500000000004</c:v>
                </c:pt>
                <c:pt idx="23836">
                  <c:v>-64.040500000000009</c:v>
                </c:pt>
                <c:pt idx="23837">
                  <c:v>-64.038499999999999</c:v>
                </c:pt>
                <c:pt idx="23838">
                  <c:v>-64.036500000000004</c:v>
                </c:pt>
                <c:pt idx="23839">
                  <c:v>-64.034500000000008</c:v>
                </c:pt>
                <c:pt idx="23840">
                  <c:v>-64.032499999999999</c:v>
                </c:pt>
                <c:pt idx="23841">
                  <c:v>-64.030500000000004</c:v>
                </c:pt>
                <c:pt idx="23842">
                  <c:v>-64.028500000000008</c:v>
                </c:pt>
                <c:pt idx="23843">
                  <c:v>-64.026499999999999</c:v>
                </c:pt>
                <c:pt idx="23844">
                  <c:v>-64.024500000000003</c:v>
                </c:pt>
                <c:pt idx="23845">
                  <c:v>-64.022500000000008</c:v>
                </c:pt>
                <c:pt idx="23846">
                  <c:v>-64.020499999999998</c:v>
                </c:pt>
                <c:pt idx="23847">
                  <c:v>-64.018500000000003</c:v>
                </c:pt>
                <c:pt idx="23848">
                  <c:v>-64.016500000000008</c:v>
                </c:pt>
                <c:pt idx="23849">
                  <c:v>-64.014499999999998</c:v>
                </c:pt>
                <c:pt idx="23850">
                  <c:v>-64.012500000000003</c:v>
                </c:pt>
                <c:pt idx="23851">
                  <c:v>-64.010500000000008</c:v>
                </c:pt>
                <c:pt idx="23852">
                  <c:v>-64.008499999999998</c:v>
                </c:pt>
                <c:pt idx="23853">
                  <c:v>-64.006500000000003</c:v>
                </c:pt>
                <c:pt idx="23854">
                  <c:v>-64.004500000000007</c:v>
                </c:pt>
                <c:pt idx="23855">
                  <c:v>-64.002499999999998</c:v>
                </c:pt>
                <c:pt idx="23856">
                  <c:v>-64.000500000000002</c:v>
                </c:pt>
                <c:pt idx="23857">
                  <c:v>-63.998500000000007</c:v>
                </c:pt>
                <c:pt idx="23858">
                  <c:v>-63.996500000000005</c:v>
                </c:pt>
                <c:pt idx="23859">
                  <c:v>-63.994500000000002</c:v>
                </c:pt>
                <c:pt idx="23860">
                  <c:v>-63.992500000000007</c:v>
                </c:pt>
                <c:pt idx="23861">
                  <c:v>-63.990500000000004</c:v>
                </c:pt>
                <c:pt idx="23862">
                  <c:v>-63.988500000000009</c:v>
                </c:pt>
                <c:pt idx="23863">
                  <c:v>-63.986500000000007</c:v>
                </c:pt>
                <c:pt idx="23864">
                  <c:v>-63.984500000000004</c:v>
                </c:pt>
                <c:pt idx="23865">
                  <c:v>-63.982500000000009</c:v>
                </c:pt>
                <c:pt idx="23866">
                  <c:v>-63.980500000000006</c:v>
                </c:pt>
                <c:pt idx="23867">
                  <c:v>-63.978500000000004</c:v>
                </c:pt>
                <c:pt idx="23868">
                  <c:v>-63.976500000000009</c:v>
                </c:pt>
                <c:pt idx="23869">
                  <c:v>-63.974500000000006</c:v>
                </c:pt>
                <c:pt idx="23870">
                  <c:v>-63.972500000000004</c:v>
                </c:pt>
                <c:pt idx="23871">
                  <c:v>-63.970500000000008</c:v>
                </c:pt>
                <c:pt idx="23872">
                  <c:v>-63.968500000000006</c:v>
                </c:pt>
                <c:pt idx="23873">
                  <c:v>-63.966500000000003</c:v>
                </c:pt>
                <c:pt idx="23874">
                  <c:v>-63.964500000000008</c:v>
                </c:pt>
                <c:pt idx="23875">
                  <c:v>-63.962500000000006</c:v>
                </c:pt>
                <c:pt idx="23876">
                  <c:v>-63.960500000000003</c:v>
                </c:pt>
                <c:pt idx="23877">
                  <c:v>-63.958500000000008</c:v>
                </c:pt>
                <c:pt idx="23878">
                  <c:v>-63.956500000000005</c:v>
                </c:pt>
                <c:pt idx="23879">
                  <c:v>-63.954500000000003</c:v>
                </c:pt>
                <c:pt idx="23880">
                  <c:v>-63.952500000000008</c:v>
                </c:pt>
                <c:pt idx="23881">
                  <c:v>-63.950500000000005</c:v>
                </c:pt>
                <c:pt idx="23882">
                  <c:v>-63.948500000000003</c:v>
                </c:pt>
                <c:pt idx="23883">
                  <c:v>-63.946500000000007</c:v>
                </c:pt>
                <c:pt idx="23884">
                  <c:v>-63.944500000000005</c:v>
                </c:pt>
                <c:pt idx="23885">
                  <c:v>-63.942500000000003</c:v>
                </c:pt>
                <c:pt idx="23886">
                  <c:v>-63.940500000000007</c:v>
                </c:pt>
                <c:pt idx="23887">
                  <c:v>-63.938500000000005</c:v>
                </c:pt>
                <c:pt idx="23888">
                  <c:v>-63.936500000000002</c:v>
                </c:pt>
                <c:pt idx="23889">
                  <c:v>-63.934500000000007</c:v>
                </c:pt>
                <c:pt idx="23890">
                  <c:v>-63.932500000000005</c:v>
                </c:pt>
                <c:pt idx="23891">
                  <c:v>-63.930500000000009</c:v>
                </c:pt>
                <c:pt idx="23892">
                  <c:v>-63.928500000000007</c:v>
                </c:pt>
                <c:pt idx="23893">
                  <c:v>-63.926500000000004</c:v>
                </c:pt>
                <c:pt idx="23894">
                  <c:v>-63.924500000000009</c:v>
                </c:pt>
                <c:pt idx="23895">
                  <c:v>-63.922500000000007</c:v>
                </c:pt>
                <c:pt idx="23896">
                  <c:v>-63.920500000000004</c:v>
                </c:pt>
                <c:pt idx="23897">
                  <c:v>-63.918500000000009</c:v>
                </c:pt>
                <c:pt idx="23898">
                  <c:v>-63.916500000000006</c:v>
                </c:pt>
                <c:pt idx="23899">
                  <c:v>-63.914500000000004</c:v>
                </c:pt>
                <c:pt idx="23900">
                  <c:v>-63.912500000000009</c:v>
                </c:pt>
                <c:pt idx="23901">
                  <c:v>-63.910500000000006</c:v>
                </c:pt>
                <c:pt idx="23902">
                  <c:v>-63.908500000000004</c:v>
                </c:pt>
                <c:pt idx="23903">
                  <c:v>-63.906500000000008</c:v>
                </c:pt>
                <c:pt idx="23904">
                  <c:v>-63.904500000000006</c:v>
                </c:pt>
                <c:pt idx="23905">
                  <c:v>-63.902500000000003</c:v>
                </c:pt>
                <c:pt idx="23906">
                  <c:v>-63.900500000000008</c:v>
                </c:pt>
                <c:pt idx="23907">
                  <c:v>-63.898500000000006</c:v>
                </c:pt>
                <c:pt idx="23908">
                  <c:v>-63.896500000000003</c:v>
                </c:pt>
                <c:pt idx="23909">
                  <c:v>-63.894500000000008</c:v>
                </c:pt>
                <c:pt idx="23910">
                  <c:v>-63.892500000000005</c:v>
                </c:pt>
                <c:pt idx="23911">
                  <c:v>-63.890500000000003</c:v>
                </c:pt>
                <c:pt idx="23912">
                  <c:v>-63.888500000000008</c:v>
                </c:pt>
                <c:pt idx="23913">
                  <c:v>-63.886500000000005</c:v>
                </c:pt>
                <c:pt idx="23914">
                  <c:v>-63.884500000000003</c:v>
                </c:pt>
                <c:pt idx="23915">
                  <c:v>-63.882500000000007</c:v>
                </c:pt>
                <c:pt idx="23916">
                  <c:v>-63.880500000000005</c:v>
                </c:pt>
                <c:pt idx="23917">
                  <c:v>-63.878500000000003</c:v>
                </c:pt>
                <c:pt idx="23918">
                  <c:v>-63.876500000000007</c:v>
                </c:pt>
                <c:pt idx="23919">
                  <c:v>-63.874500000000005</c:v>
                </c:pt>
                <c:pt idx="23920">
                  <c:v>-63.872500000000002</c:v>
                </c:pt>
                <c:pt idx="23921">
                  <c:v>-63.870500000000007</c:v>
                </c:pt>
                <c:pt idx="23922">
                  <c:v>-63.868500000000004</c:v>
                </c:pt>
                <c:pt idx="23923">
                  <c:v>-63.866500000000009</c:v>
                </c:pt>
                <c:pt idx="23924">
                  <c:v>-63.864500000000007</c:v>
                </c:pt>
                <c:pt idx="23925">
                  <c:v>-63.862500000000004</c:v>
                </c:pt>
                <c:pt idx="23926">
                  <c:v>-63.860500000000009</c:v>
                </c:pt>
                <c:pt idx="23927">
                  <c:v>-63.858500000000006</c:v>
                </c:pt>
                <c:pt idx="23928">
                  <c:v>-63.856500000000004</c:v>
                </c:pt>
                <c:pt idx="23929">
                  <c:v>-63.854500000000009</c:v>
                </c:pt>
                <c:pt idx="23930">
                  <c:v>-63.852500000000006</c:v>
                </c:pt>
                <c:pt idx="23931">
                  <c:v>-63.850500000000004</c:v>
                </c:pt>
                <c:pt idx="23932">
                  <c:v>-63.848500000000008</c:v>
                </c:pt>
                <c:pt idx="23933">
                  <c:v>-63.846500000000006</c:v>
                </c:pt>
                <c:pt idx="23934">
                  <c:v>-63.844500000000004</c:v>
                </c:pt>
                <c:pt idx="23935">
                  <c:v>-63.842500000000008</c:v>
                </c:pt>
                <c:pt idx="23936">
                  <c:v>-63.840500000000006</c:v>
                </c:pt>
                <c:pt idx="23937">
                  <c:v>-63.838500000000003</c:v>
                </c:pt>
                <c:pt idx="23938">
                  <c:v>-63.836500000000008</c:v>
                </c:pt>
                <c:pt idx="23939">
                  <c:v>-63.834500000000006</c:v>
                </c:pt>
                <c:pt idx="23940">
                  <c:v>-63.832500000000003</c:v>
                </c:pt>
                <c:pt idx="23941">
                  <c:v>-63.830500000000008</c:v>
                </c:pt>
                <c:pt idx="23942">
                  <c:v>-63.828500000000005</c:v>
                </c:pt>
                <c:pt idx="23943">
                  <c:v>-63.826500000000003</c:v>
                </c:pt>
                <c:pt idx="23944">
                  <c:v>-63.824500000000008</c:v>
                </c:pt>
                <c:pt idx="23945">
                  <c:v>-63.822500000000005</c:v>
                </c:pt>
                <c:pt idx="23946">
                  <c:v>-63.820500000000003</c:v>
                </c:pt>
                <c:pt idx="23947">
                  <c:v>-63.818500000000007</c:v>
                </c:pt>
                <c:pt idx="23948">
                  <c:v>-63.816500000000005</c:v>
                </c:pt>
                <c:pt idx="23949">
                  <c:v>-63.814500000000002</c:v>
                </c:pt>
                <c:pt idx="23950">
                  <c:v>-63.812500000000007</c:v>
                </c:pt>
                <c:pt idx="23951">
                  <c:v>-63.810500000000005</c:v>
                </c:pt>
                <c:pt idx="23952">
                  <c:v>-63.808500000000002</c:v>
                </c:pt>
                <c:pt idx="23953">
                  <c:v>-63.806500000000007</c:v>
                </c:pt>
                <c:pt idx="23954">
                  <c:v>-63.804500000000004</c:v>
                </c:pt>
                <c:pt idx="23955">
                  <c:v>-63.802500000000009</c:v>
                </c:pt>
                <c:pt idx="23956">
                  <c:v>-63.800500000000007</c:v>
                </c:pt>
                <c:pt idx="23957">
                  <c:v>-63.798500000000004</c:v>
                </c:pt>
                <c:pt idx="23958">
                  <c:v>-63.796500000000009</c:v>
                </c:pt>
                <c:pt idx="23959">
                  <c:v>-63.794500000000006</c:v>
                </c:pt>
                <c:pt idx="23960">
                  <c:v>-63.792500000000004</c:v>
                </c:pt>
                <c:pt idx="23961">
                  <c:v>-63.790500000000009</c:v>
                </c:pt>
                <c:pt idx="23962">
                  <c:v>-63.788500000000006</c:v>
                </c:pt>
                <c:pt idx="23963">
                  <c:v>-63.786500000000004</c:v>
                </c:pt>
                <c:pt idx="23964">
                  <c:v>-63.784500000000008</c:v>
                </c:pt>
                <c:pt idx="23965">
                  <c:v>-63.782500000000006</c:v>
                </c:pt>
                <c:pt idx="23966">
                  <c:v>-63.780500000000004</c:v>
                </c:pt>
                <c:pt idx="23967">
                  <c:v>-63.778500000000008</c:v>
                </c:pt>
                <c:pt idx="23968">
                  <c:v>-63.776500000000006</c:v>
                </c:pt>
                <c:pt idx="23969">
                  <c:v>-63.774500000000003</c:v>
                </c:pt>
                <c:pt idx="23970">
                  <c:v>-63.772500000000008</c:v>
                </c:pt>
                <c:pt idx="23971">
                  <c:v>-63.770500000000006</c:v>
                </c:pt>
                <c:pt idx="23972">
                  <c:v>-63.768500000000003</c:v>
                </c:pt>
                <c:pt idx="23973">
                  <c:v>-63.766500000000008</c:v>
                </c:pt>
                <c:pt idx="23974">
                  <c:v>-63.764500000000005</c:v>
                </c:pt>
                <c:pt idx="23975">
                  <c:v>-63.762500000000003</c:v>
                </c:pt>
                <c:pt idx="23976">
                  <c:v>-63.760500000000008</c:v>
                </c:pt>
                <c:pt idx="23977">
                  <c:v>-63.758500000000005</c:v>
                </c:pt>
                <c:pt idx="23978">
                  <c:v>-63.756500000000003</c:v>
                </c:pt>
                <c:pt idx="23979">
                  <c:v>-63.754500000000007</c:v>
                </c:pt>
                <c:pt idx="23980">
                  <c:v>-63.752500000000005</c:v>
                </c:pt>
                <c:pt idx="23981">
                  <c:v>-63.750500000000002</c:v>
                </c:pt>
                <c:pt idx="23982">
                  <c:v>-63.748500000000007</c:v>
                </c:pt>
                <c:pt idx="23983">
                  <c:v>-63.746500000000005</c:v>
                </c:pt>
                <c:pt idx="23984">
                  <c:v>-63.744500000000002</c:v>
                </c:pt>
                <c:pt idx="23985">
                  <c:v>-63.742500000000007</c:v>
                </c:pt>
                <c:pt idx="23986">
                  <c:v>-63.740500000000004</c:v>
                </c:pt>
                <c:pt idx="23987">
                  <c:v>-63.738500000000009</c:v>
                </c:pt>
                <c:pt idx="23988">
                  <c:v>-63.736500000000007</c:v>
                </c:pt>
                <c:pt idx="23989">
                  <c:v>-63.734500000000004</c:v>
                </c:pt>
                <c:pt idx="23990">
                  <c:v>-63.732500000000009</c:v>
                </c:pt>
                <c:pt idx="23991">
                  <c:v>-63.730500000000006</c:v>
                </c:pt>
                <c:pt idx="23992">
                  <c:v>-63.728500000000004</c:v>
                </c:pt>
                <c:pt idx="23993">
                  <c:v>-63.726500000000009</c:v>
                </c:pt>
                <c:pt idx="23994">
                  <c:v>-63.724500000000006</c:v>
                </c:pt>
                <c:pt idx="23995">
                  <c:v>-63.722500000000004</c:v>
                </c:pt>
                <c:pt idx="23996">
                  <c:v>-63.720500000000008</c:v>
                </c:pt>
                <c:pt idx="23997">
                  <c:v>-63.718500000000006</c:v>
                </c:pt>
                <c:pt idx="23998">
                  <c:v>-63.716500000000003</c:v>
                </c:pt>
                <c:pt idx="23999">
                  <c:v>-63.714500000000008</c:v>
                </c:pt>
                <c:pt idx="24000">
                  <c:v>-63.712500000000006</c:v>
                </c:pt>
                <c:pt idx="24001">
                  <c:v>-63.710500000000003</c:v>
                </c:pt>
                <c:pt idx="24002">
                  <c:v>-63.708500000000008</c:v>
                </c:pt>
                <c:pt idx="24003">
                  <c:v>-63.706500000000005</c:v>
                </c:pt>
                <c:pt idx="24004">
                  <c:v>-63.704500000000003</c:v>
                </c:pt>
                <c:pt idx="24005">
                  <c:v>-63.702500000000008</c:v>
                </c:pt>
                <c:pt idx="24006">
                  <c:v>-63.700500000000005</c:v>
                </c:pt>
                <c:pt idx="24007">
                  <c:v>-63.698500000000003</c:v>
                </c:pt>
                <c:pt idx="24008">
                  <c:v>-63.696500000000007</c:v>
                </c:pt>
                <c:pt idx="24009">
                  <c:v>-63.694500000000005</c:v>
                </c:pt>
                <c:pt idx="24010">
                  <c:v>-63.692500000000003</c:v>
                </c:pt>
                <c:pt idx="24011">
                  <c:v>-63.690500000000007</c:v>
                </c:pt>
                <c:pt idx="24012">
                  <c:v>-63.688500000000005</c:v>
                </c:pt>
                <c:pt idx="24013">
                  <c:v>-63.686500000000002</c:v>
                </c:pt>
                <c:pt idx="24014">
                  <c:v>-63.684500000000007</c:v>
                </c:pt>
                <c:pt idx="24015">
                  <c:v>-63.682500000000005</c:v>
                </c:pt>
                <c:pt idx="24016">
                  <c:v>-63.680500000000009</c:v>
                </c:pt>
                <c:pt idx="24017">
                  <c:v>-63.678500000000007</c:v>
                </c:pt>
                <c:pt idx="24018">
                  <c:v>-63.676500000000004</c:v>
                </c:pt>
                <c:pt idx="24019">
                  <c:v>-63.674500000000009</c:v>
                </c:pt>
                <c:pt idx="24020">
                  <c:v>-63.672500000000007</c:v>
                </c:pt>
                <c:pt idx="24021">
                  <c:v>-63.670500000000004</c:v>
                </c:pt>
                <c:pt idx="24022">
                  <c:v>-63.668500000000009</c:v>
                </c:pt>
                <c:pt idx="24023">
                  <c:v>-63.666500000000006</c:v>
                </c:pt>
                <c:pt idx="24024">
                  <c:v>-63.664500000000004</c:v>
                </c:pt>
                <c:pt idx="24025">
                  <c:v>-63.662500000000009</c:v>
                </c:pt>
                <c:pt idx="24026">
                  <c:v>-63.660500000000006</c:v>
                </c:pt>
                <c:pt idx="24027">
                  <c:v>-63.658500000000004</c:v>
                </c:pt>
                <c:pt idx="24028">
                  <c:v>-63.656500000000008</c:v>
                </c:pt>
                <c:pt idx="24029">
                  <c:v>-63.654500000000006</c:v>
                </c:pt>
                <c:pt idx="24030">
                  <c:v>-63.652500000000003</c:v>
                </c:pt>
                <c:pt idx="24031">
                  <c:v>-63.650500000000008</c:v>
                </c:pt>
                <c:pt idx="24032">
                  <c:v>-63.648500000000006</c:v>
                </c:pt>
                <c:pt idx="24033">
                  <c:v>-63.646500000000003</c:v>
                </c:pt>
                <c:pt idx="24034">
                  <c:v>-63.644500000000008</c:v>
                </c:pt>
                <c:pt idx="24035">
                  <c:v>-63.642500000000005</c:v>
                </c:pt>
                <c:pt idx="24036">
                  <c:v>-63.640500000000003</c:v>
                </c:pt>
                <c:pt idx="24037">
                  <c:v>-63.638500000000008</c:v>
                </c:pt>
                <c:pt idx="24038">
                  <c:v>-63.636500000000005</c:v>
                </c:pt>
                <c:pt idx="24039">
                  <c:v>-63.634500000000003</c:v>
                </c:pt>
                <c:pt idx="24040">
                  <c:v>-63.632500000000007</c:v>
                </c:pt>
                <c:pt idx="24041">
                  <c:v>-63.630500000000005</c:v>
                </c:pt>
                <c:pt idx="24042">
                  <c:v>-63.628500000000003</c:v>
                </c:pt>
                <c:pt idx="24043">
                  <c:v>-63.626500000000007</c:v>
                </c:pt>
                <c:pt idx="24044">
                  <c:v>-63.624500000000005</c:v>
                </c:pt>
                <c:pt idx="24045">
                  <c:v>-63.622500000000002</c:v>
                </c:pt>
                <c:pt idx="24046">
                  <c:v>-63.620500000000007</c:v>
                </c:pt>
                <c:pt idx="24047">
                  <c:v>-63.618500000000004</c:v>
                </c:pt>
                <c:pt idx="24048">
                  <c:v>-63.616500000000009</c:v>
                </c:pt>
                <c:pt idx="24049">
                  <c:v>-63.614500000000007</c:v>
                </c:pt>
                <c:pt idx="24050">
                  <c:v>-63.612500000000004</c:v>
                </c:pt>
                <c:pt idx="24051">
                  <c:v>-63.610500000000009</c:v>
                </c:pt>
                <c:pt idx="24052">
                  <c:v>-63.608500000000006</c:v>
                </c:pt>
                <c:pt idx="24053">
                  <c:v>-63.606500000000004</c:v>
                </c:pt>
                <c:pt idx="24054">
                  <c:v>-63.604500000000009</c:v>
                </c:pt>
                <c:pt idx="24055">
                  <c:v>-63.602500000000006</c:v>
                </c:pt>
                <c:pt idx="24056">
                  <c:v>-63.600500000000004</c:v>
                </c:pt>
                <c:pt idx="24057">
                  <c:v>-63.598500000000008</c:v>
                </c:pt>
                <c:pt idx="24058">
                  <c:v>-63.596500000000006</c:v>
                </c:pt>
                <c:pt idx="24059">
                  <c:v>-63.594500000000004</c:v>
                </c:pt>
                <c:pt idx="24060">
                  <c:v>-63.592500000000008</c:v>
                </c:pt>
                <c:pt idx="24061">
                  <c:v>-63.590500000000006</c:v>
                </c:pt>
                <c:pt idx="24062">
                  <c:v>-63.588500000000003</c:v>
                </c:pt>
                <c:pt idx="24063">
                  <c:v>-63.586500000000008</c:v>
                </c:pt>
                <c:pt idx="24064">
                  <c:v>-63.584500000000006</c:v>
                </c:pt>
                <c:pt idx="24065">
                  <c:v>-63.582500000000003</c:v>
                </c:pt>
                <c:pt idx="24066">
                  <c:v>-63.580500000000008</c:v>
                </c:pt>
                <c:pt idx="24067">
                  <c:v>-63.578500000000005</c:v>
                </c:pt>
                <c:pt idx="24068">
                  <c:v>-63.576500000000003</c:v>
                </c:pt>
                <c:pt idx="24069">
                  <c:v>-63.574500000000008</c:v>
                </c:pt>
                <c:pt idx="24070">
                  <c:v>-63.572500000000005</c:v>
                </c:pt>
                <c:pt idx="24071">
                  <c:v>-63.570500000000003</c:v>
                </c:pt>
                <c:pt idx="24072">
                  <c:v>-63.568500000000007</c:v>
                </c:pt>
                <c:pt idx="24073">
                  <c:v>-63.566500000000005</c:v>
                </c:pt>
                <c:pt idx="24074">
                  <c:v>-63.564500000000002</c:v>
                </c:pt>
                <c:pt idx="24075">
                  <c:v>-63.562500000000007</c:v>
                </c:pt>
                <c:pt idx="24076">
                  <c:v>-63.560500000000005</c:v>
                </c:pt>
                <c:pt idx="24077">
                  <c:v>-63.558500000000002</c:v>
                </c:pt>
                <c:pt idx="24078">
                  <c:v>-63.556500000000007</c:v>
                </c:pt>
                <c:pt idx="24079">
                  <c:v>-63.554500000000004</c:v>
                </c:pt>
                <c:pt idx="24080">
                  <c:v>-63.552500000000009</c:v>
                </c:pt>
                <c:pt idx="24081">
                  <c:v>-63.550500000000007</c:v>
                </c:pt>
                <c:pt idx="24082">
                  <c:v>-63.548500000000004</c:v>
                </c:pt>
                <c:pt idx="24083">
                  <c:v>-63.546500000000009</c:v>
                </c:pt>
                <c:pt idx="24084">
                  <c:v>-63.544500000000006</c:v>
                </c:pt>
                <c:pt idx="24085">
                  <c:v>-63.542500000000004</c:v>
                </c:pt>
                <c:pt idx="24086">
                  <c:v>-63.540500000000009</c:v>
                </c:pt>
                <c:pt idx="24087">
                  <c:v>-63.538500000000006</c:v>
                </c:pt>
                <c:pt idx="24088">
                  <c:v>-63.536500000000004</c:v>
                </c:pt>
                <c:pt idx="24089">
                  <c:v>-63.534500000000008</c:v>
                </c:pt>
                <c:pt idx="24090">
                  <c:v>-63.532500000000006</c:v>
                </c:pt>
                <c:pt idx="24091">
                  <c:v>-63.530500000000004</c:v>
                </c:pt>
                <c:pt idx="24092">
                  <c:v>-63.528500000000008</c:v>
                </c:pt>
                <c:pt idx="24093">
                  <c:v>-63.526500000000006</c:v>
                </c:pt>
                <c:pt idx="24094">
                  <c:v>-63.524500000000003</c:v>
                </c:pt>
                <c:pt idx="24095">
                  <c:v>-63.522500000000008</c:v>
                </c:pt>
                <c:pt idx="24096">
                  <c:v>-63.520500000000006</c:v>
                </c:pt>
                <c:pt idx="24097">
                  <c:v>-63.518500000000003</c:v>
                </c:pt>
                <c:pt idx="24098">
                  <c:v>-63.516500000000008</c:v>
                </c:pt>
                <c:pt idx="24099">
                  <c:v>-63.514500000000005</c:v>
                </c:pt>
                <c:pt idx="24100">
                  <c:v>-63.512500000000003</c:v>
                </c:pt>
                <c:pt idx="24101">
                  <c:v>-63.510500000000008</c:v>
                </c:pt>
                <c:pt idx="24102">
                  <c:v>-63.508500000000005</c:v>
                </c:pt>
                <c:pt idx="24103">
                  <c:v>-63.506500000000003</c:v>
                </c:pt>
                <c:pt idx="24104">
                  <c:v>-63.504500000000007</c:v>
                </c:pt>
                <c:pt idx="24105">
                  <c:v>-63.502500000000005</c:v>
                </c:pt>
                <c:pt idx="24106">
                  <c:v>-63.500500000000002</c:v>
                </c:pt>
                <c:pt idx="24107">
                  <c:v>-63.498500000000007</c:v>
                </c:pt>
                <c:pt idx="24108">
                  <c:v>-63.496500000000005</c:v>
                </c:pt>
                <c:pt idx="24109">
                  <c:v>-63.494500000000002</c:v>
                </c:pt>
                <c:pt idx="24110">
                  <c:v>-63.492500000000007</c:v>
                </c:pt>
                <c:pt idx="24111">
                  <c:v>-63.490500000000004</c:v>
                </c:pt>
                <c:pt idx="24112">
                  <c:v>-63.488500000000009</c:v>
                </c:pt>
                <c:pt idx="24113">
                  <c:v>-63.486500000000007</c:v>
                </c:pt>
                <c:pt idx="24114">
                  <c:v>-63.484500000000004</c:v>
                </c:pt>
                <c:pt idx="24115">
                  <c:v>-63.482500000000009</c:v>
                </c:pt>
                <c:pt idx="24116">
                  <c:v>-63.480500000000006</c:v>
                </c:pt>
                <c:pt idx="24117">
                  <c:v>-63.478500000000004</c:v>
                </c:pt>
                <c:pt idx="24118">
                  <c:v>-63.476500000000009</c:v>
                </c:pt>
                <c:pt idx="24119">
                  <c:v>-63.474500000000006</c:v>
                </c:pt>
                <c:pt idx="24120">
                  <c:v>-63.472500000000004</c:v>
                </c:pt>
                <c:pt idx="24121">
                  <c:v>-63.470500000000008</c:v>
                </c:pt>
                <c:pt idx="24122">
                  <c:v>-63.468500000000006</c:v>
                </c:pt>
                <c:pt idx="24123">
                  <c:v>-63.466500000000003</c:v>
                </c:pt>
                <c:pt idx="24124">
                  <c:v>-63.464500000000008</c:v>
                </c:pt>
                <c:pt idx="24125">
                  <c:v>-63.462500000000006</c:v>
                </c:pt>
                <c:pt idx="24126">
                  <c:v>-63.460500000000003</c:v>
                </c:pt>
                <c:pt idx="24127">
                  <c:v>-63.458500000000008</c:v>
                </c:pt>
                <c:pt idx="24128">
                  <c:v>-63.456500000000005</c:v>
                </c:pt>
                <c:pt idx="24129">
                  <c:v>-63.454500000000003</c:v>
                </c:pt>
                <c:pt idx="24130">
                  <c:v>-63.452500000000008</c:v>
                </c:pt>
                <c:pt idx="24131">
                  <c:v>-63.450500000000005</c:v>
                </c:pt>
                <c:pt idx="24132">
                  <c:v>-63.448500000000003</c:v>
                </c:pt>
                <c:pt idx="24133">
                  <c:v>-63.446500000000007</c:v>
                </c:pt>
                <c:pt idx="24134">
                  <c:v>-63.444500000000005</c:v>
                </c:pt>
                <c:pt idx="24135">
                  <c:v>-63.442500000000003</c:v>
                </c:pt>
                <c:pt idx="24136">
                  <c:v>-63.440500000000007</c:v>
                </c:pt>
                <c:pt idx="24137">
                  <c:v>-63.438500000000005</c:v>
                </c:pt>
                <c:pt idx="24138">
                  <c:v>-63.436500000000002</c:v>
                </c:pt>
                <c:pt idx="24139">
                  <c:v>-63.434500000000007</c:v>
                </c:pt>
                <c:pt idx="24140">
                  <c:v>-63.432500000000005</c:v>
                </c:pt>
                <c:pt idx="24141">
                  <c:v>-63.430500000000009</c:v>
                </c:pt>
                <c:pt idx="24142">
                  <c:v>-63.428500000000007</c:v>
                </c:pt>
                <c:pt idx="24143">
                  <c:v>-63.426500000000004</c:v>
                </c:pt>
                <c:pt idx="24144">
                  <c:v>-63.424500000000009</c:v>
                </c:pt>
                <c:pt idx="24145">
                  <c:v>-63.422500000000007</c:v>
                </c:pt>
                <c:pt idx="24146">
                  <c:v>-63.420500000000004</c:v>
                </c:pt>
                <c:pt idx="24147">
                  <c:v>-63.418500000000009</c:v>
                </c:pt>
                <c:pt idx="24148">
                  <c:v>-63.416500000000006</c:v>
                </c:pt>
                <c:pt idx="24149">
                  <c:v>-63.414500000000004</c:v>
                </c:pt>
                <c:pt idx="24150">
                  <c:v>-63.412500000000009</c:v>
                </c:pt>
                <c:pt idx="24151">
                  <c:v>-63.410500000000006</c:v>
                </c:pt>
                <c:pt idx="24152">
                  <c:v>-63.408500000000004</c:v>
                </c:pt>
                <c:pt idx="24153">
                  <c:v>-63.406500000000008</c:v>
                </c:pt>
                <c:pt idx="24154">
                  <c:v>-63.404500000000006</c:v>
                </c:pt>
                <c:pt idx="24155">
                  <c:v>-63.402500000000003</c:v>
                </c:pt>
                <c:pt idx="24156">
                  <c:v>-63.400500000000008</c:v>
                </c:pt>
                <c:pt idx="24157">
                  <c:v>-63.398500000000006</c:v>
                </c:pt>
                <c:pt idx="24158">
                  <c:v>-63.396500000000003</c:v>
                </c:pt>
                <c:pt idx="24159">
                  <c:v>-63.394500000000008</c:v>
                </c:pt>
                <c:pt idx="24160">
                  <c:v>-63.392500000000005</c:v>
                </c:pt>
                <c:pt idx="24161">
                  <c:v>-63.390500000000003</c:v>
                </c:pt>
                <c:pt idx="24162">
                  <c:v>-63.388500000000008</c:v>
                </c:pt>
                <c:pt idx="24163">
                  <c:v>-63.386500000000005</c:v>
                </c:pt>
                <c:pt idx="24164">
                  <c:v>-63.384500000000003</c:v>
                </c:pt>
                <c:pt idx="24165">
                  <c:v>-63.382500000000007</c:v>
                </c:pt>
                <c:pt idx="24166">
                  <c:v>-63.380500000000005</c:v>
                </c:pt>
                <c:pt idx="24167">
                  <c:v>-63.378500000000003</c:v>
                </c:pt>
                <c:pt idx="24168">
                  <c:v>-63.376500000000007</c:v>
                </c:pt>
                <c:pt idx="24169">
                  <c:v>-63.374500000000005</c:v>
                </c:pt>
                <c:pt idx="24170">
                  <c:v>-63.372500000000002</c:v>
                </c:pt>
                <c:pt idx="24171">
                  <c:v>-63.370500000000007</c:v>
                </c:pt>
                <c:pt idx="24172">
                  <c:v>-63.368500000000004</c:v>
                </c:pt>
                <c:pt idx="24173">
                  <c:v>-63.366500000000009</c:v>
                </c:pt>
                <c:pt idx="24174">
                  <c:v>-63.364500000000007</c:v>
                </c:pt>
                <c:pt idx="24175">
                  <c:v>-63.362500000000004</c:v>
                </c:pt>
                <c:pt idx="24176">
                  <c:v>-63.360500000000009</c:v>
                </c:pt>
                <c:pt idx="24177">
                  <c:v>-63.358500000000006</c:v>
                </c:pt>
                <c:pt idx="24178">
                  <c:v>-63.356500000000004</c:v>
                </c:pt>
                <c:pt idx="24179">
                  <c:v>-63.354500000000009</c:v>
                </c:pt>
                <c:pt idx="24180">
                  <c:v>-63.352500000000006</c:v>
                </c:pt>
                <c:pt idx="24181">
                  <c:v>-63.350500000000004</c:v>
                </c:pt>
                <c:pt idx="24182">
                  <c:v>-63.348500000000008</c:v>
                </c:pt>
                <c:pt idx="24183">
                  <c:v>-63.346500000000006</c:v>
                </c:pt>
                <c:pt idx="24184">
                  <c:v>-63.344500000000004</c:v>
                </c:pt>
                <c:pt idx="24185">
                  <c:v>-63.342500000000008</c:v>
                </c:pt>
                <c:pt idx="24186">
                  <c:v>-63.340500000000006</c:v>
                </c:pt>
                <c:pt idx="24187">
                  <c:v>-63.338500000000003</c:v>
                </c:pt>
                <c:pt idx="24188">
                  <c:v>-63.336500000000008</c:v>
                </c:pt>
                <c:pt idx="24189">
                  <c:v>-63.334500000000006</c:v>
                </c:pt>
                <c:pt idx="24190">
                  <c:v>-63.332500000000003</c:v>
                </c:pt>
                <c:pt idx="24191">
                  <c:v>-63.330500000000008</c:v>
                </c:pt>
                <c:pt idx="24192">
                  <c:v>-63.328500000000005</c:v>
                </c:pt>
                <c:pt idx="24193">
                  <c:v>-63.326500000000003</c:v>
                </c:pt>
                <c:pt idx="24194">
                  <c:v>-63.324500000000008</c:v>
                </c:pt>
                <c:pt idx="24195">
                  <c:v>-63.322500000000005</c:v>
                </c:pt>
                <c:pt idx="24196">
                  <c:v>-63.320500000000003</c:v>
                </c:pt>
                <c:pt idx="24197">
                  <c:v>-63.318500000000007</c:v>
                </c:pt>
                <c:pt idx="24198">
                  <c:v>-63.316500000000005</c:v>
                </c:pt>
                <c:pt idx="24199">
                  <c:v>-63.314500000000002</c:v>
                </c:pt>
                <c:pt idx="24200">
                  <c:v>-63.312500000000007</c:v>
                </c:pt>
                <c:pt idx="24201">
                  <c:v>-63.310500000000005</c:v>
                </c:pt>
                <c:pt idx="24202">
                  <c:v>-63.308500000000002</c:v>
                </c:pt>
                <c:pt idx="24203">
                  <c:v>-63.306500000000007</c:v>
                </c:pt>
                <c:pt idx="24204">
                  <c:v>-63.304500000000004</c:v>
                </c:pt>
                <c:pt idx="24205">
                  <c:v>-63.302500000000009</c:v>
                </c:pt>
                <c:pt idx="24206">
                  <c:v>-63.300500000000007</c:v>
                </c:pt>
                <c:pt idx="24207">
                  <c:v>-63.298500000000004</c:v>
                </c:pt>
                <c:pt idx="24208">
                  <c:v>-63.296500000000009</c:v>
                </c:pt>
                <c:pt idx="24209">
                  <c:v>-63.294500000000006</c:v>
                </c:pt>
                <c:pt idx="24210">
                  <c:v>-63.292500000000004</c:v>
                </c:pt>
                <c:pt idx="24211">
                  <c:v>-63.290500000000009</c:v>
                </c:pt>
                <c:pt idx="24212">
                  <c:v>-63.288500000000006</c:v>
                </c:pt>
                <c:pt idx="24213">
                  <c:v>-63.286500000000004</c:v>
                </c:pt>
                <c:pt idx="24214">
                  <c:v>-63.284500000000008</c:v>
                </c:pt>
                <c:pt idx="24215">
                  <c:v>-63.282500000000006</c:v>
                </c:pt>
                <c:pt idx="24216">
                  <c:v>-63.280500000000004</c:v>
                </c:pt>
                <c:pt idx="24217">
                  <c:v>-63.278500000000008</c:v>
                </c:pt>
                <c:pt idx="24218">
                  <c:v>-63.276500000000006</c:v>
                </c:pt>
                <c:pt idx="24219">
                  <c:v>-63.274500000000003</c:v>
                </c:pt>
                <c:pt idx="24220">
                  <c:v>-63.272500000000008</c:v>
                </c:pt>
                <c:pt idx="24221">
                  <c:v>-63.270500000000006</c:v>
                </c:pt>
                <c:pt idx="24222">
                  <c:v>-63.268500000000003</c:v>
                </c:pt>
                <c:pt idx="24223">
                  <c:v>-63.266500000000008</c:v>
                </c:pt>
                <c:pt idx="24224">
                  <c:v>-63.264500000000005</c:v>
                </c:pt>
                <c:pt idx="24225">
                  <c:v>-63.262500000000003</c:v>
                </c:pt>
                <c:pt idx="24226">
                  <c:v>-63.260500000000008</c:v>
                </c:pt>
                <c:pt idx="24227">
                  <c:v>-63.258500000000005</c:v>
                </c:pt>
                <c:pt idx="24228">
                  <c:v>-63.256500000000003</c:v>
                </c:pt>
                <c:pt idx="24229">
                  <c:v>-63.254500000000007</c:v>
                </c:pt>
                <c:pt idx="24230">
                  <c:v>-63.252500000000005</c:v>
                </c:pt>
                <c:pt idx="24231">
                  <c:v>-63.250500000000002</c:v>
                </c:pt>
                <c:pt idx="24232">
                  <c:v>-63.248500000000007</c:v>
                </c:pt>
                <c:pt idx="24233">
                  <c:v>-63.246500000000005</c:v>
                </c:pt>
                <c:pt idx="24234">
                  <c:v>-63.244500000000002</c:v>
                </c:pt>
                <c:pt idx="24235">
                  <c:v>-63.242500000000007</c:v>
                </c:pt>
                <c:pt idx="24236">
                  <c:v>-63.240500000000004</c:v>
                </c:pt>
                <c:pt idx="24237">
                  <c:v>-63.238500000000009</c:v>
                </c:pt>
                <c:pt idx="24238">
                  <c:v>-63.236500000000007</c:v>
                </c:pt>
                <c:pt idx="24239">
                  <c:v>-63.234500000000004</c:v>
                </c:pt>
                <c:pt idx="24240">
                  <c:v>-63.232500000000009</c:v>
                </c:pt>
                <c:pt idx="24241">
                  <c:v>-63.230500000000006</c:v>
                </c:pt>
                <c:pt idx="24242">
                  <c:v>-63.228500000000004</c:v>
                </c:pt>
                <c:pt idx="24243">
                  <c:v>-63.226500000000009</c:v>
                </c:pt>
                <c:pt idx="24244">
                  <c:v>-63.224500000000006</c:v>
                </c:pt>
                <c:pt idx="24245">
                  <c:v>-63.222500000000004</c:v>
                </c:pt>
                <c:pt idx="24246">
                  <c:v>-63.220500000000008</c:v>
                </c:pt>
                <c:pt idx="24247">
                  <c:v>-63.218500000000006</c:v>
                </c:pt>
                <c:pt idx="24248">
                  <c:v>-63.216500000000003</c:v>
                </c:pt>
                <c:pt idx="24249">
                  <c:v>-63.214500000000008</c:v>
                </c:pt>
                <c:pt idx="24250">
                  <c:v>-63.212500000000006</c:v>
                </c:pt>
                <c:pt idx="24251">
                  <c:v>-63.210500000000003</c:v>
                </c:pt>
                <c:pt idx="24252">
                  <c:v>-63.208500000000008</c:v>
                </c:pt>
                <c:pt idx="24253">
                  <c:v>-63.206500000000005</c:v>
                </c:pt>
                <c:pt idx="24254">
                  <c:v>-63.204500000000003</c:v>
                </c:pt>
                <c:pt idx="24255">
                  <c:v>-63.202500000000008</c:v>
                </c:pt>
                <c:pt idx="24256">
                  <c:v>-63.200500000000005</c:v>
                </c:pt>
                <c:pt idx="24257">
                  <c:v>-63.198500000000003</c:v>
                </c:pt>
                <c:pt idx="24258">
                  <c:v>-63.196500000000007</c:v>
                </c:pt>
                <c:pt idx="24259">
                  <c:v>-63.194500000000005</c:v>
                </c:pt>
                <c:pt idx="24260">
                  <c:v>-63.192500000000003</c:v>
                </c:pt>
                <c:pt idx="24261">
                  <c:v>-63.190500000000007</c:v>
                </c:pt>
                <c:pt idx="24262">
                  <c:v>-63.188500000000005</c:v>
                </c:pt>
                <c:pt idx="24263">
                  <c:v>-63.186500000000002</c:v>
                </c:pt>
                <c:pt idx="24264">
                  <c:v>-63.184500000000007</c:v>
                </c:pt>
                <c:pt idx="24265">
                  <c:v>-63.182500000000005</c:v>
                </c:pt>
                <c:pt idx="24266">
                  <c:v>-63.180500000000009</c:v>
                </c:pt>
                <c:pt idx="24267">
                  <c:v>-63.178500000000007</c:v>
                </c:pt>
                <c:pt idx="24268">
                  <c:v>-63.176500000000004</c:v>
                </c:pt>
                <c:pt idx="24269">
                  <c:v>-63.174500000000009</c:v>
                </c:pt>
                <c:pt idx="24270">
                  <c:v>-63.172500000000007</c:v>
                </c:pt>
                <c:pt idx="24271">
                  <c:v>-63.170500000000004</c:v>
                </c:pt>
                <c:pt idx="24272">
                  <c:v>-63.168500000000009</c:v>
                </c:pt>
                <c:pt idx="24273">
                  <c:v>-63.166500000000006</c:v>
                </c:pt>
                <c:pt idx="24274">
                  <c:v>-63.164500000000004</c:v>
                </c:pt>
                <c:pt idx="24275">
                  <c:v>-63.162500000000009</c:v>
                </c:pt>
                <c:pt idx="24276">
                  <c:v>-63.160500000000006</c:v>
                </c:pt>
                <c:pt idx="24277">
                  <c:v>-63.158500000000004</c:v>
                </c:pt>
                <c:pt idx="24278">
                  <c:v>-63.156500000000008</c:v>
                </c:pt>
                <c:pt idx="24279">
                  <c:v>-63.154500000000006</c:v>
                </c:pt>
                <c:pt idx="24280">
                  <c:v>-63.152500000000003</c:v>
                </c:pt>
                <c:pt idx="24281">
                  <c:v>-63.150500000000008</c:v>
                </c:pt>
                <c:pt idx="24282">
                  <c:v>-63.148500000000006</c:v>
                </c:pt>
                <c:pt idx="24283">
                  <c:v>-63.146500000000003</c:v>
                </c:pt>
                <c:pt idx="24284">
                  <c:v>-63.144500000000008</c:v>
                </c:pt>
                <c:pt idx="24285">
                  <c:v>-63.142500000000005</c:v>
                </c:pt>
                <c:pt idx="24286">
                  <c:v>-63.140500000000003</c:v>
                </c:pt>
                <c:pt idx="24287">
                  <c:v>-63.138500000000008</c:v>
                </c:pt>
                <c:pt idx="24288">
                  <c:v>-63.136500000000005</c:v>
                </c:pt>
                <c:pt idx="24289">
                  <c:v>-63.134500000000003</c:v>
                </c:pt>
                <c:pt idx="24290">
                  <c:v>-63.132500000000007</c:v>
                </c:pt>
                <c:pt idx="24291">
                  <c:v>-63.130500000000005</c:v>
                </c:pt>
                <c:pt idx="24292">
                  <c:v>-63.128500000000003</c:v>
                </c:pt>
                <c:pt idx="24293">
                  <c:v>-63.126500000000007</c:v>
                </c:pt>
                <c:pt idx="24294">
                  <c:v>-63.124500000000005</c:v>
                </c:pt>
                <c:pt idx="24295">
                  <c:v>-63.122500000000002</c:v>
                </c:pt>
                <c:pt idx="24296">
                  <c:v>-63.120500000000007</c:v>
                </c:pt>
                <c:pt idx="24297">
                  <c:v>-63.118500000000004</c:v>
                </c:pt>
                <c:pt idx="24298">
                  <c:v>-63.116500000000009</c:v>
                </c:pt>
                <c:pt idx="24299">
                  <c:v>-63.114500000000007</c:v>
                </c:pt>
                <c:pt idx="24300">
                  <c:v>-63.112500000000004</c:v>
                </c:pt>
                <c:pt idx="24301">
                  <c:v>-63.110500000000009</c:v>
                </c:pt>
                <c:pt idx="24302">
                  <c:v>-63.108500000000006</c:v>
                </c:pt>
                <c:pt idx="24303">
                  <c:v>-63.106500000000004</c:v>
                </c:pt>
                <c:pt idx="24304">
                  <c:v>-63.104500000000009</c:v>
                </c:pt>
                <c:pt idx="24305">
                  <c:v>-63.102500000000006</c:v>
                </c:pt>
                <c:pt idx="24306">
                  <c:v>-63.100500000000004</c:v>
                </c:pt>
                <c:pt idx="24307">
                  <c:v>-63.098500000000008</c:v>
                </c:pt>
                <c:pt idx="24308">
                  <c:v>-63.096500000000006</c:v>
                </c:pt>
                <c:pt idx="24309">
                  <c:v>-63.094500000000004</c:v>
                </c:pt>
                <c:pt idx="24310">
                  <c:v>-63.092500000000008</c:v>
                </c:pt>
                <c:pt idx="24311">
                  <c:v>-63.090500000000006</c:v>
                </c:pt>
                <c:pt idx="24312">
                  <c:v>-63.088500000000003</c:v>
                </c:pt>
                <c:pt idx="24313">
                  <c:v>-63.086500000000008</c:v>
                </c:pt>
                <c:pt idx="24314">
                  <c:v>-63.084500000000006</c:v>
                </c:pt>
                <c:pt idx="24315">
                  <c:v>-63.082500000000003</c:v>
                </c:pt>
                <c:pt idx="24316">
                  <c:v>-63.080500000000008</c:v>
                </c:pt>
                <c:pt idx="24317">
                  <c:v>-63.078500000000005</c:v>
                </c:pt>
                <c:pt idx="24318">
                  <c:v>-63.076500000000003</c:v>
                </c:pt>
                <c:pt idx="24319">
                  <c:v>-63.074500000000008</c:v>
                </c:pt>
                <c:pt idx="24320">
                  <c:v>-63.072500000000005</c:v>
                </c:pt>
                <c:pt idx="24321">
                  <c:v>-63.070500000000003</c:v>
                </c:pt>
                <c:pt idx="24322">
                  <c:v>-63.068500000000007</c:v>
                </c:pt>
                <c:pt idx="24323">
                  <c:v>-63.066500000000005</c:v>
                </c:pt>
                <c:pt idx="24324">
                  <c:v>-63.064500000000002</c:v>
                </c:pt>
                <c:pt idx="24325">
                  <c:v>-63.062500000000007</c:v>
                </c:pt>
                <c:pt idx="24326">
                  <c:v>-63.060500000000005</c:v>
                </c:pt>
                <c:pt idx="24327">
                  <c:v>-63.058500000000002</c:v>
                </c:pt>
                <c:pt idx="24328">
                  <c:v>-63.056500000000007</c:v>
                </c:pt>
                <c:pt idx="24329">
                  <c:v>-63.054500000000004</c:v>
                </c:pt>
                <c:pt idx="24330">
                  <c:v>-63.052500000000009</c:v>
                </c:pt>
                <c:pt idx="24331">
                  <c:v>-63.050500000000007</c:v>
                </c:pt>
                <c:pt idx="24332">
                  <c:v>-63.048500000000004</c:v>
                </c:pt>
                <c:pt idx="24333">
                  <c:v>-63.046500000000009</c:v>
                </c:pt>
                <c:pt idx="24334">
                  <c:v>-63.044500000000006</c:v>
                </c:pt>
                <c:pt idx="24335">
                  <c:v>-63.042500000000004</c:v>
                </c:pt>
                <c:pt idx="24336">
                  <c:v>-63.040500000000009</c:v>
                </c:pt>
                <c:pt idx="24337">
                  <c:v>-63.038500000000006</c:v>
                </c:pt>
                <c:pt idx="24338">
                  <c:v>-63.036500000000004</c:v>
                </c:pt>
                <c:pt idx="24339">
                  <c:v>-63.034500000000008</c:v>
                </c:pt>
                <c:pt idx="24340">
                  <c:v>-63.032500000000006</c:v>
                </c:pt>
                <c:pt idx="24341">
                  <c:v>-63.030500000000004</c:v>
                </c:pt>
                <c:pt idx="24342">
                  <c:v>-63.028500000000008</c:v>
                </c:pt>
                <c:pt idx="24343">
                  <c:v>-63.026500000000006</c:v>
                </c:pt>
                <c:pt idx="24344">
                  <c:v>-63.024500000000003</c:v>
                </c:pt>
                <c:pt idx="24345">
                  <c:v>-63.022500000000008</c:v>
                </c:pt>
                <c:pt idx="24346">
                  <c:v>-63.020500000000006</c:v>
                </c:pt>
                <c:pt idx="24347">
                  <c:v>-63.018500000000003</c:v>
                </c:pt>
                <c:pt idx="24348">
                  <c:v>-63.016500000000008</c:v>
                </c:pt>
                <c:pt idx="24349">
                  <c:v>-63.014500000000005</c:v>
                </c:pt>
                <c:pt idx="24350">
                  <c:v>-63.012500000000003</c:v>
                </c:pt>
                <c:pt idx="24351">
                  <c:v>-63.010500000000008</c:v>
                </c:pt>
                <c:pt idx="24352">
                  <c:v>-63.008500000000005</c:v>
                </c:pt>
                <c:pt idx="24353">
                  <c:v>-63.006500000000003</c:v>
                </c:pt>
                <c:pt idx="24354">
                  <c:v>-63.004500000000007</c:v>
                </c:pt>
                <c:pt idx="24355">
                  <c:v>-63.002500000000005</c:v>
                </c:pt>
                <c:pt idx="24356">
                  <c:v>-63.000500000000002</c:v>
                </c:pt>
                <c:pt idx="24357">
                  <c:v>-62.998500000000007</c:v>
                </c:pt>
                <c:pt idx="24358">
                  <c:v>-62.996500000000005</c:v>
                </c:pt>
                <c:pt idx="24359">
                  <c:v>-62.994500000000002</c:v>
                </c:pt>
                <c:pt idx="24360">
                  <c:v>-62.992500000000007</c:v>
                </c:pt>
                <c:pt idx="24361">
                  <c:v>-62.990500000000004</c:v>
                </c:pt>
                <c:pt idx="24362">
                  <c:v>-62.988500000000009</c:v>
                </c:pt>
                <c:pt idx="24363">
                  <c:v>-62.986500000000007</c:v>
                </c:pt>
                <c:pt idx="24364">
                  <c:v>-62.984500000000004</c:v>
                </c:pt>
                <c:pt idx="24365">
                  <c:v>-62.982500000000009</c:v>
                </c:pt>
                <c:pt idx="24366">
                  <c:v>-62.980500000000006</c:v>
                </c:pt>
                <c:pt idx="24367">
                  <c:v>-62.978500000000004</c:v>
                </c:pt>
                <c:pt idx="24368">
                  <c:v>-62.976500000000009</c:v>
                </c:pt>
                <c:pt idx="24369">
                  <c:v>-62.974500000000006</c:v>
                </c:pt>
                <c:pt idx="24370">
                  <c:v>-62.972500000000004</c:v>
                </c:pt>
                <c:pt idx="24371">
                  <c:v>-62.970500000000008</c:v>
                </c:pt>
                <c:pt idx="24372">
                  <c:v>-62.968500000000006</c:v>
                </c:pt>
                <c:pt idx="24373">
                  <c:v>-62.966500000000003</c:v>
                </c:pt>
                <c:pt idx="24374">
                  <c:v>-62.964500000000008</c:v>
                </c:pt>
                <c:pt idx="24375">
                  <c:v>-62.962500000000006</c:v>
                </c:pt>
                <c:pt idx="24376">
                  <c:v>-62.960500000000003</c:v>
                </c:pt>
                <c:pt idx="24377">
                  <c:v>-62.958500000000008</c:v>
                </c:pt>
                <c:pt idx="24378">
                  <c:v>-62.956500000000005</c:v>
                </c:pt>
                <c:pt idx="24379">
                  <c:v>-62.954500000000003</c:v>
                </c:pt>
                <c:pt idx="24380">
                  <c:v>-62.952500000000008</c:v>
                </c:pt>
                <c:pt idx="24381">
                  <c:v>-62.950500000000005</c:v>
                </c:pt>
                <c:pt idx="24382">
                  <c:v>-62.948500000000003</c:v>
                </c:pt>
                <c:pt idx="24383">
                  <c:v>-62.946500000000007</c:v>
                </c:pt>
                <c:pt idx="24384">
                  <c:v>-62.944500000000005</c:v>
                </c:pt>
                <c:pt idx="24385">
                  <c:v>-62.942500000000003</c:v>
                </c:pt>
                <c:pt idx="24386">
                  <c:v>-62.940500000000007</c:v>
                </c:pt>
                <c:pt idx="24387">
                  <c:v>-62.938500000000005</c:v>
                </c:pt>
                <c:pt idx="24388">
                  <c:v>-62.936500000000002</c:v>
                </c:pt>
                <c:pt idx="24389">
                  <c:v>-62.934500000000007</c:v>
                </c:pt>
                <c:pt idx="24390">
                  <c:v>-62.932500000000005</c:v>
                </c:pt>
                <c:pt idx="24391">
                  <c:v>-62.930500000000009</c:v>
                </c:pt>
                <c:pt idx="24392">
                  <c:v>-62.928500000000007</c:v>
                </c:pt>
                <c:pt idx="24393">
                  <c:v>-62.926500000000004</c:v>
                </c:pt>
                <c:pt idx="24394">
                  <c:v>-62.924500000000009</c:v>
                </c:pt>
                <c:pt idx="24395">
                  <c:v>-62.922500000000007</c:v>
                </c:pt>
                <c:pt idx="24396">
                  <c:v>-62.920500000000004</c:v>
                </c:pt>
                <c:pt idx="24397">
                  <c:v>-62.918500000000009</c:v>
                </c:pt>
                <c:pt idx="24398">
                  <c:v>-62.916500000000006</c:v>
                </c:pt>
                <c:pt idx="24399">
                  <c:v>-62.914500000000004</c:v>
                </c:pt>
                <c:pt idx="24400">
                  <c:v>-62.912500000000009</c:v>
                </c:pt>
                <c:pt idx="24401">
                  <c:v>-62.910500000000006</c:v>
                </c:pt>
                <c:pt idx="24402">
                  <c:v>-62.908500000000004</c:v>
                </c:pt>
                <c:pt idx="24403">
                  <c:v>-62.906500000000008</c:v>
                </c:pt>
                <c:pt idx="24404">
                  <c:v>-62.904500000000006</c:v>
                </c:pt>
                <c:pt idx="24405">
                  <c:v>-62.902500000000003</c:v>
                </c:pt>
                <c:pt idx="24406">
                  <c:v>-62.900500000000008</c:v>
                </c:pt>
                <c:pt idx="24407">
                  <c:v>-62.898500000000006</c:v>
                </c:pt>
                <c:pt idx="24408">
                  <c:v>-62.896500000000003</c:v>
                </c:pt>
                <c:pt idx="24409">
                  <c:v>-62.894500000000008</c:v>
                </c:pt>
                <c:pt idx="24410">
                  <c:v>-62.892500000000005</c:v>
                </c:pt>
                <c:pt idx="24411">
                  <c:v>-62.890500000000003</c:v>
                </c:pt>
                <c:pt idx="24412">
                  <c:v>-62.888500000000008</c:v>
                </c:pt>
                <c:pt idx="24413">
                  <c:v>-62.886500000000005</c:v>
                </c:pt>
                <c:pt idx="24414">
                  <c:v>-62.884500000000003</c:v>
                </c:pt>
                <c:pt idx="24415">
                  <c:v>-62.882500000000007</c:v>
                </c:pt>
                <c:pt idx="24416">
                  <c:v>-62.880500000000005</c:v>
                </c:pt>
                <c:pt idx="24417">
                  <c:v>-62.878500000000003</c:v>
                </c:pt>
                <c:pt idx="24418">
                  <c:v>-62.876500000000007</c:v>
                </c:pt>
                <c:pt idx="24419">
                  <c:v>-62.874500000000005</c:v>
                </c:pt>
                <c:pt idx="24420">
                  <c:v>-62.872500000000002</c:v>
                </c:pt>
                <c:pt idx="24421">
                  <c:v>-62.870500000000007</c:v>
                </c:pt>
                <c:pt idx="24422">
                  <c:v>-62.868500000000004</c:v>
                </c:pt>
                <c:pt idx="24423">
                  <c:v>-62.866500000000009</c:v>
                </c:pt>
                <c:pt idx="24424">
                  <c:v>-62.864500000000007</c:v>
                </c:pt>
                <c:pt idx="24425">
                  <c:v>-62.862500000000004</c:v>
                </c:pt>
                <c:pt idx="24426">
                  <c:v>-62.860500000000009</c:v>
                </c:pt>
                <c:pt idx="24427">
                  <c:v>-62.858500000000006</c:v>
                </c:pt>
                <c:pt idx="24428">
                  <c:v>-62.856500000000004</c:v>
                </c:pt>
                <c:pt idx="24429">
                  <c:v>-62.854500000000009</c:v>
                </c:pt>
                <c:pt idx="24430">
                  <c:v>-62.852500000000006</c:v>
                </c:pt>
                <c:pt idx="24431">
                  <c:v>-62.850500000000004</c:v>
                </c:pt>
                <c:pt idx="24432">
                  <c:v>-62.848500000000008</c:v>
                </c:pt>
                <c:pt idx="24433">
                  <c:v>-62.846500000000006</c:v>
                </c:pt>
                <c:pt idx="24434">
                  <c:v>-62.844500000000004</c:v>
                </c:pt>
                <c:pt idx="24435">
                  <c:v>-62.842500000000008</c:v>
                </c:pt>
                <c:pt idx="24436">
                  <c:v>-62.840500000000006</c:v>
                </c:pt>
                <c:pt idx="24437">
                  <c:v>-62.838500000000003</c:v>
                </c:pt>
                <c:pt idx="24438">
                  <c:v>-62.836500000000008</c:v>
                </c:pt>
                <c:pt idx="24439">
                  <c:v>-62.834500000000006</c:v>
                </c:pt>
                <c:pt idx="24440">
                  <c:v>-62.832500000000003</c:v>
                </c:pt>
                <c:pt idx="24441">
                  <c:v>-62.830500000000008</c:v>
                </c:pt>
                <c:pt idx="24442">
                  <c:v>-62.828500000000005</c:v>
                </c:pt>
                <c:pt idx="24443">
                  <c:v>-62.826500000000003</c:v>
                </c:pt>
                <c:pt idx="24444">
                  <c:v>-62.824500000000008</c:v>
                </c:pt>
                <c:pt idx="24445">
                  <c:v>-62.822500000000005</c:v>
                </c:pt>
                <c:pt idx="24446">
                  <c:v>-62.820500000000003</c:v>
                </c:pt>
                <c:pt idx="24447">
                  <c:v>-62.818500000000007</c:v>
                </c:pt>
                <c:pt idx="24448">
                  <c:v>-62.816500000000005</c:v>
                </c:pt>
                <c:pt idx="24449">
                  <c:v>-62.814500000000002</c:v>
                </c:pt>
                <c:pt idx="24450">
                  <c:v>-62.812500000000007</c:v>
                </c:pt>
                <c:pt idx="24451">
                  <c:v>-62.810500000000005</c:v>
                </c:pt>
                <c:pt idx="24452">
                  <c:v>-62.808500000000002</c:v>
                </c:pt>
                <c:pt idx="24453">
                  <c:v>-62.806500000000007</c:v>
                </c:pt>
                <c:pt idx="24454">
                  <c:v>-62.804500000000004</c:v>
                </c:pt>
                <c:pt idx="24455">
                  <c:v>-62.802500000000009</c:v>
                </c:pt>
                <c:pt idx="24456">
                  <c:v>-62.800500000000007</c:v>
                </c:pt>
                <c:pt idx="24457">
                  <c:v>-62.798500000000004</c:v>
                </c:pt>
                <c:pt idx="24458">
                  <c:v>-62.796500000000009</c:v>
                </c:pt>
                <c:pt idx="24459">
                  <c:v>-62.794500000000006</c:v>
                </c:pt>
                <c:pt idx="24460">
                  <c:v>-62.792500000000004</c:v>
                </c:pt>
                <c:pt idx="24461">
                  <c:v>-62.790500000000009</c:v>
                </c:pt>
                <c:pt idx="24462">
                  <c:v>-62.788500000000006</c:v>
                </c:pt>
                <c:pt idx="24463">
                  <c:v>-62.786500000000004</c:v>
                </c:pt>
                <c:pt idx="24464">
                  <c:v>-62.784500000000008</c:v>
                </c:pt>
                <c:pt idx="24465">
                  <c:v>-62.782500000000006</c:v>
                </c:pt>
                <c:pt idx="24466">
                  <c:v>-62.780500000000004</c:v>
                </c:pt>
                <c:pt idx="24467">
                  <c:v>-62.778500000000008</c:v>
                </c:pt>
                <c:pt idx="24468">
                  <c:v>-62.776500000000006</c:v>
                </c:pt>
                <c:pt idx="24469">
                  <c:v>-62.774500000000003</c:v>
                </c:pt>
                <c:pt idx="24470">
                  <c:v>-62.772500000000008</c:v>
                </c:pt>
                <c:pt idx="24471">
                  <c:v>-62.770500000000006</c:v>
                </c:pt>
                <c:pt idx="24472">
                  <c:v>-62.768500000000003</c:v>
                </c:pt>
                <c:pt idx="24473">
                  <c:v>-62.766500000000008</c:v>
                </c:pt>
                <c:pt idx="24474">
                  <c:v>-62.764500000000005</c:v>
                </c:pt>
                <c:pt idx="24475">
                  <c:v>-62.762500000000003</c:v>
                </c:pt>
                <c:pt idx="24476">
                  <c:v>-62.760500000000008</c:v>
                </c:pt>
                <c:pt idx="24477">
                  <c:v>-62.758500000000005</c:v>
                </c:pt>
                <c:pt idx="24478">
                  <c:v>-62.756500000000003</c:v>
                </c:pt>
                <c:pt idx="24479">
                  <c:v>-62.754500000000007</c:v>
                </c:pt>
                <c:pt idx="24480">
                  <c:v>-62.752500000000005</c:v>
                </c:pt>
                <c:pt idx="24481">
                  <c:v>-62.750500000000002</c:v>
                </c:pt>
                <c:pt idx="24482">
                  <c:v>-62.748500000000007</c:v>
                </c:pt>
                <c:pt idx="24483">
                  <c:v>-62.746500000000005</c:v>
                </c:pt>
                <c:pt idx="24484">
                  <c:v>-62.744500000000002</c:v>
                </c:pt>
                <c:pt idx="24485">
                  <c:v>-62.742500000000007</c:v>
                </c:pt>
                <c:pt idx="24486">
                  <c:v>-62.740500000000004</c:v>
                </c:pt>
                <c:pt idx="24487">
                  <c:v>-62.738500000000009</c:v>
                </c:pt>
                <c:pt idx="24488">
                  <c:v>-62.736500000000007</c:v>
                </c:pt>
                <c:pt idx="24489">
                  <c:v>-62.734500000000004</c:v>
                </c:pt>
                <c:pt idx="24490">
                  <c:v>-62.732500000000009</c:v>
                </c:pt>
                <c:pt idx="24491">
                  <c:v>-62.730500000000006</c:v>
                </c:pt>
                <c:pt idx="24492">
                  <c:v>-62.728500000000004</c:v>
                </c:pt>
                <c:pt idx="24493">
                  <c:v>-62.726500000000009</c:v>
                </c:pt>
                <c:pt idx="24494">
                  <c:v>-62.724500000000006</c:v>
                </c:pt>
                <c:pt idx="24495">
                  <c:v>-62.722500000000004</c:v>
                </c:pt>
                <c:pt idx="24496">
                  <c:v>-62.720500000000008</c:v>
                </c:pt>
                <c:pt idx="24497">
                  <c:v>-62.718500000000006</c:v>
                </c:pt>
                <c:pt idx="24498">
                  <c:v>-62.716500000000003</c:v>
                </c:pt>
                <c:pt idx="24499">
                  <c:v>-62.714500000000008</c:v>
                </c:pt>
                <c:pt idx="24500">
                  <c:v>-62.712500000000006</c:v>
                </c:pt>
                <c:pt idx="24501">
                  <c:v>-62.710500000000003</c:v>
                </c:pt>
                <c:pt idx="24502">
                  <c:v>-62.708500000000008</c:v>
                </c:pt>
                <c:pt idx="24503">
                  <c:v>-62.706500000000005</c:v>
                </c:pt>
                <c:pt idx="24504">
                  <c:v>-62.704500000000003</c:v>
                </c:pt>
                <c:pt idx="24505">
                  <c:v>-62.702500000000008</c:v>
                </c:pt>
                <c:pt idx="24506">
                  <c:v>-62.700500000000005</c:v>
                </c:pt>
                <c:pt idx="24507">
                  <c:v>-62.698500000000003</c:v>
                </c:pt>
                <c:pt idx="24508">
                  <c:v>-62.696500000000007</c:v>
                </c:pt>
                <c:pt idx="24509">
                  <c:v>-62.694500000000005</c:v>
                </c:pt>
                <c:pt idx="24510">
                  <c:v>-62.692500000000003</c:v>
                </c:pt>
                <c:pt idx="24511">
                  <c:v>-62.690500000000007</c:v>
                </c:pt>
                <c:pt idx="24512">
                  <c:v>-62.688500000000005</c:v>
                </c:pt>
                <c:pt idx="24513">
                  <c:v>-62.686500000000002</c:v>
                </c:pt>
                <c:pt idx="24514">
                  <c:v>-62.684500000000007</c:v>
                </c:pt>
                <c:pt idx="24515">
                  <c:v>-62.682500000000005</c:v>
                </c:pt>
                <c:pt idx="24516">
                  <c:v>-62.680500000000009</c:v>
                </c:pt>
                <c:pt idx="24517">
                  <c:v>-62.678500000000007</c:v>
                </c:pt>
                <c:pt idx="24518">
                  <c:v>-62.676500000000004</c:v>
                </c:pt>
                <c:pt idx="24519">
                  <c:v>-62.674500000000009</c:v>
                </c:pt>
                <c:pt idx="24520">
                  <c:v>-62.672500000000007</c:v>
                </c:pt>
                <c:pt idx="24521">
                  <c:v>-62.670500000000004</c:v>
                </c:pt>
                <c:pt idx="24522">
                  <c:v>-62.668500000000009</c:v>
                </c:pt>
                <c:pt idx="24523">
                  <c:v>-62.666500000000006</c:v>
                </c:pt>
                <c:pt idx="24524">
                  <c:v>-62.664500000000004</c:v>
                </c:pt>
                <c:pt idx="24525">
                  <c:v>-62.662500000000009</c:v>
                </c:pt>
                <c:pt idx="24526">
                  <c:v>-62.660500000000006</c:v>
                </c:pt>
                <c:pt idx="24527">
                  <c:v>-62.658500000000004</c:v>
                </c:pt>
                <c:pt idx="24528">
                  <c:v>-62.656500000000008</c:v>
                </c:pt>
                <c:pt idx="24529">
                  <c:v>-62.654500000000006</c:v>
                </c:pt>
                <c:pt idx="24530">
                  <c:v>-62.652500000000003</c:v>
                </c:pt>
                <c:pt idx="24531">
                  <c:v>-62.650500000000008</c:v>
                </c:pt>
                <c:pt idx="24532">
                  <c:v>-62.648500000000006</c:v>
                </c:pt>
                <c:pt idx="24533">
                  <c:v>-62.646500000000003</c:v>
                </c:pt>
                <c:pt idx="24534">
                  <c:v>-62.644500000000008</c:v>
                </c:pt>
                <c:pt idx="24535">
                  <c:v>-62.642500000000005</c:v>
                </c:pt>
                <c:pt idx="24536">
                  <c:v>-62.640500000000003</c:v>
                </c:pt>
                <c:pt idx="24537">
                  <c:v>-62.638500000000008</c:v>
                </c:pt>
                <c:pt idx="24538">
                  <c:v>-62.636500000000005</c:v>
                </c:pt>
                <c:pt idx="24539">
                  <c:v>-62.634500000000003</c:v>
                </c:pt>
                <c:pt idx="24540">
                  <c:v>-62.632500000000007</c:v>
                </c:pt>
                <c:pt idx="24541">
                  <c:v>-62.630500000000005</c:v>
                </c:pt>
                <c:pt idx="24542">
                  <c:v>-62.628500000000003</c:v>
                </c:pt>
                <c:pt idx="24543">
                  <c:v>-62.626500000000007</c:v>
                </c:pt>
                <c:pt idx="24544">
                  <c:v>-62.624500000000005</c:v>
                </c:pt>
                <c:pt idx="24545">
                  <c:v>-62.622500000000002</c:v>
                </c:pt>
                <c:pt idx="24546">
                  <c:v>-62.620500000000007</c:v>
                </c:pt>
                <c:pt idx="24547">
                  <c:v>-62.618500000000004</c:v>
                </c:pt>
                <c:pt idx="24548">
                  <c:v>-62.616500000000009</c:v>
                </c:pt>
                <c:pt idx="24549">
                  <c:v>-62.614500000000007</c:v>
                </c:pt>
                <c:pt idx="24550">
                  <c:v>-62.612500000000004</c:v>
                </c:pt>
                <c:pt idx="24551">
                  <c:v>-62.610500000000009</c:v>
                </c:pt>
                <c:pt idx="24552">
                  <c:v>-62.608500000000006</c:v>
                </c:pt>
                <c:pt idx="24553">
                  <c:v>-62.606500000000004</c:v>
                </c:pt>
                <c:pt idx="24554">
                  <c:v>-62.604500000000009</c:v>
                </c:pt>
                <c:pt idx="24555">
                  <c:v>-62.602500000000006</c:v>
                </c:pt>
                <c:pt idx="24556">
                  <c:v>-62.600500000000004</c:v>
                </c:pt>
                <c:pt idx="24557">
                  <c:v>-62.598500000000008</c:v>
                </c:pt>
                <c:pt idx="24558">
                  <c:v>-62.596500000000006</c:v>
                </c:pt>
                <c:pt idx="24559">
                  <c:v>-62.594500000000004</c:v>
                </c:pt>
                <c:pt idx="24560">
                  <c:v>-62.592500000000008</c:v>
                </c:pt>
                <c:pt idx="24561">
                  <c:v>-62.590500000000006</c:v>
                </c:pt>
                <c:pt idx="24562">
                  <c:v>-62.588500000000003</c:v>
                </c:pt>
                <c:pt idx="24563">
                  <c:v>-62.586500000000008</c:v>
                </c:pt>
                <c:pt idx="24564">
                  <c:v>-62.584500000000006</c:v>
                </c:pt>
                <c:pt idx="24565">
                  <c:v>-62.582500000000003</c:v>
                </c:pt>
                <c:pt idx="24566">
                  <c:v>-62.580500000000008</c:v>
                </c:pt>
                <c:pt idx="24567">
                  <c:v>-62.578500000000005</c:v>
                </c:pt>
                <c:pt idx="24568">
                  <c:v>-62.576500000000003</c:v>
                </c:pt>
                <c:pt idx="24569">
                  <c:v>-62.574500000000008</c:v>
                </c:pt>
                <c:pt idx="24570">
                  <c:v>-62.572500000000005</c:v>
                </c:pt>
                <c:pt idx="24571">
                  <c:v>-62.570500000000003</c:v>
                </c:pt>
                <c:pt idx="24572">
                  <c:v>-62.568500000000007</c:v>
                </c:pt>
                <c:pt idx="24573">
                  <c:v>-62.566500000000005</c:v>
                </c:pt>
                <c:pt idx="24574">
                  <c:v>-62.564500000000002</c:v>
                </c:pt>
                <c:pt idx="24575">
                  <c:v>-62.562500000000007</c:v>
                </c:pt>
                <c:pt idx="24576">
                  <c:v>-62.560500000000005</c:v>
                </c:pt>
                <c:pt idx="24577">
                  <c:v>-62.558500000000002</c:v>
                </c:pt>
                <c:pt idx="24578">
                  <c:v>-62.556500000000007</c:v>
                </c:pt>
                <c:pt idx="24579">
                  <c:v>-62.554500000000004</c:v>
                </c:pt>
                <c:pt idx="24580">
                  <c:v>-62.552500000000009</c:v>
                </c:pt>
                <c:pt idx="24581">
                  <c:v>-62.550500000000007</c:v>
                </c:pt>
                <c:pt idx="24582">
                  <c:v>-62.548500000000004</c:v>
                </c:pt>
                <c:pt idx="24583">
                  <c:v>-62.546500000000009</c:v>
                </c:pt>
                <c:pt idx="24584">
                  <c:v>-62.544500000000006</c:v>
                </c:pt>
                <c:pt idx="24585">
                  <c:v>-62.542500000000004</c:v>
                </c:pt>
                <c:pt idx="24586">
                  <c:v>-62.540500000000009</c:v>
                </c:pt>
                <c:pt idx="24587">
                  <c:v>-62.538500000000006</c:v>
                </c:pt>
                <c:pt idx="24588">
                  <c:v>-62.536500000000004</c:v>
                </c:pt>
                <c:pt idx="24589">
                  <c:v>-62.534500000000008</c:v>
                </c:pt>
                <c:pt idx="24590">
                  <c:v>-62.532500000000006</c:v>
                </c:pt>
                <c:pt idx="24591">
                  <c:v>-62.530500000000004</c:v>
                </c:pt>
                <c:pt idx="24592">
                  <c:v>-62.528500000000008</c:v>
                </c:pt>
                <c:pt idx="24593">
                  <c:v>-62.526500000000006</c:v>
                </c:pt>
                <c:pt idx="24594">
                  <c:v>-62.524500000000003</c:v>
                </c:pt>
                <c:pt idx="24595">
                  <c:v>-62.522500000000008</c:v>
                </c:pt>
                <c:pt idx="24596">
                  <c:v>-62.520500000000006</c:v>
                </c:pt>
                <c:pt idx="24597">
                  <c:v>-62.518500000000003</c:v>
                </c:pt>
                <c:pt idx="24598">
                  <c:v>-62.516500000000008</c:v>
                </c:pt>
                <c:pt idx="24599">
                  <c:v>-62.514500000000005</c:v>
                </c:pt>
                <c:pt idx="24600">
                  <c:v>-62.512500000000003</c:v>
                </c:pt>
                <c:pt idx="24601">
                  <c:v>-62.510500000000008</c:v>
                </c:pt>
                <c:pt idx="24602">
                  <c:v>-62.508500000000005</c:v>
                </c:pt>
                <c:pt idx="24603">
                  <c:v>-62.506500000000003</c:v>
                </c:pt>
                <c:pt idx="24604">
                  <c:v>-62.504500000000007</c:v>
                </c:pt>
                <c:pt idx="24605">
                  <c:v>-62.502500000000005</c:v>
                </c:pt>
                <c:pt idx="24606">
                  <c:v>-62.500500000000002</c:v>
                </c:pt>
                <c:pt idx="24607">
                  <c:v>-62.498500000000007</c:v>
                </c:pt>
                <c:pt idx="24608">
                  <c:v>-62.496500000000005</c:v>
                </c:pt>
                <c:pt idx="24609">
                  <c:v>-62.494500000000002</c:v>
                </c:pt>
                <c:pt idx="24610">
                  <c:v>-62.492500000000007</c:v>
                </c:pt>
                <c:pt idx="24611">
                  <c:v>-62.490500000000004</c:v>
                </c:pt>
                <c:pt idx="24612">
                  <c:v>-62.488500000000009</c:v>
                </c:pt>
                <c:pt idx="24613">
                  <c:v>-62.486500000000007</c:v>
                </c:pt>
                <c:pt idx="24614">
                  <c:v>-62.484500000000004</c:v>
                </c:pt>
                <c:pt idx="24615">
                  <c:v>-62.482500000000009</c:v>
                </c:pt>
                <c:pt idx="24616">
                  <c:v>-62.480500000000006</c:v>
                </c:pt>
                <c:pt idx="24617">
                  <c:v>-62.478500000000004</c:v>
                </c:pt>
                <c:pt idx="24618">
                  <c:v>-62.476500000000009</c:v>
                </c:pt>
                <c:pt idx="24619">
                  <c:v>-62.474500000000006</c:v>
                </c:pt>
                <c:pt idx="24620">
                  <c:v>-62.472500000000004</c:v>
                </c:pt>
                <c:pt idx="24621">
                  <c:v>-62.470500000000008</c:v>
                </c:pt>
                <c:pt idx="24622">
                  <c:v>-62.468500000000006</c:v>
                </c:pt>
                <c:pt idx="24623">
                  <c:v>-62.466500000000003</c:v>
                </c:pt>
                <c:pt idx="24624">
                  <c:v>-62.464500000000008</c:v>
                </c:pt>
                <c:pt idx="24625">
                  <c:v>-62.462500000000006</c:v>
                </c:pt>
                <c:pt idx="24626">
                  <c:v>-62.460500000000003</c:v>
                </c:pt>
                <c:pt idx="24627">
                  <c:v>-62.458500000000008</c:v>
                </c:pt>
                <c:pt idx="24628">
                  <c:v>-62.456500000000005</c:v>
                </c:pt>
                <c:pt idx="24629">
                  <c:v>-62.454500000000003</c:v>
                </c:pt>
                <c:pt idx="24630">
                  <c:v>-62.452500000000008</c:v>
                </c:pt>
                <c:pt idx="24631">
                  <c:v>-62.450500000000005</c:v>
                </c:pt>
                <c:pt idx="24632">
                  <c:v>-62.448500000000003</c:v>
                </c:pt>
                <c:pt idx="24633">
                  <c:v>-62.446500000000007</c:v>
                </c:pt>
                <c:pt idx="24634">
                  <c:v>-62.444500000000005</c:v>
                </c:pt>
                <c:pt idx="24635">
                  <c:v>-62.442500000000003</c:v>
                </c:pt>
                <c:pt idx="24636">
                  <c:v>-62.440500000000007</c:v>
                </c:pt>
                <c:pt idx="24637">
                  <c:v>-62.438500000000005</c:v>
                </c:pt>
                <c:pt idx="24638">
                  <c:v>-62.436500000000002</c:v>
                </c:pt>
                <c:pt idx="24639">
                  <c:v>-62.434500000000007</c:v>
                </c:pt>
                <c:pt idx="24640">
                  <c:v>-62.432500000000005</c:v>
                </c:pt>
                <c:pt idx="24641">
                  <c:v>-62.430500000000009</c:v>
                </c:pt>
                <c:pt idx="24642">
                  <c:v>-62.428500000000007</c:v>
                </c:pt>
                <c:pt idx="24643">
                  <c:v>-62.426500000000004</c:v>
                </c:pt>
                <c:pt idx="24644">
                  <c:v>-62.424500000000009</c:v>
                </c:pt>
                <c:pt idx="24645">
                  <c:v>-62.422500000000007</c:v>
                </c:pt>
                <c:pt idx="24646">
                  <c:v>-62.420500000000004</c:v>
                </c:pt>
                <c:pt idx="24647">
                  <c:v>-62.418500000000009</c:v>
                </c:pt>
                <c:pt idx="24648">
                  <c:v>-62.416500000000006</c:v>
                </c:pt>
                <c:pt idx="24649">
                  <c:v>-62.414500000000004</c:v>
                </c:pt>
                <c:pt idx="24650">
                  <c:v>-62.412500000000009</c:v>
                </c:pt>
                <c:pt idx="24651">
                  <c:v>-62.410500000000006</c:v>
                </c:pt>
                <c:pt idx="24652">
                  <c:v>-62.408500000000004</c:v>
                </c:pt>
                <c:pt idx="24653">
                  <c:v>-62.406500000000008</c:v>
                </c:pt>
                <c:pt idx="24654">
                  <c:v>-62.404500000000006</c:v>
                </c:pt>
                <c:pt idx="24655">
                  <c:v>-62.402500000000003</c:v>
                </c:pt>
                <c:pt idx="24656">
                  <c:v>-62.400500000000008</c:v>
                </c:pt>
                <c:pt idx="24657">
                  <c:v>-62.398500000000006</c:v>
                </c:pt>
                <c:pt idx="24658">
                  <c:v>-62.396500000000003</c:v>
                </c:pt>
                <c:pt idx="24659">
                  <c:v>-62.394500000000008</c:v>
                </c:pt>
                <c:pt idx="24660">
                  <c:v>-62.392500000000005</c:v>
                </c:pt>
                <c:pt idx="24661">
                  <c:v>-62.390500000000003</c:v>
                </c:pt>
                <c:pt idx="24662">
                  <c:v>-62.388500000000008</c:v>
                </c:pt>
                <c:pt idx="24663">
                  <c:v>-62.386500000000005</c:v>
                </c:pt>
                <c:pt idx="24664">
                  <c:v>-62.384500000000003</c:v>
                </c:pt>
                <c:pt idx="24665">
                  <c:v>-62.382500000000007</c:v>
                </c:pt>
                <c:pt idx="24666">
                  <c:v>-62.380500000000005</c:v>
                </c:pt>
                <c:pt idx="24667">
                  <c:v>-62.378500000000003</c:v>
                </c:pt>
                <c:pt idx="24668">
                  <c:v>-62.376500000000007</c:v>
                </c:pt>
                <c:pt idx="24669">
                  <c:v>-62.374500000000005</c:v>
                </c:pt>
                <c:pt idx="24670">
                  <c:v>-62.372500000000002</c:v>
                </c:pt>
                <c:pt idx="24671">
                  <c:v>-62.370500000000007</c:v>
                </c:pt>
                <c:pt idx="24672">
                  <c:v>-62.368500000000004</c:v>
                </c:pt>
                <c:pt idx="24673">
                  <c:v>-62.366500000000009</c:v>
                </c:pt>
                <c:pt idx="24674">
                  <c:v>-62.364500000000007</c:v>
                </c:pt>
                <c:pt idx="24675">
                  <c:v>-62.362500000000004</c:v>
                </c:pt>
                <c:pt idx="24676">
                  <c:v>-62.360500000000009</c:v>
                </c:pt>
                <c:pt idx="24677">
                  <c:v>-62.358500000000006</c:v>
                </c:pt>
                <c:pt idx="24678">
                  <c:v>-62.356500000000004</c:v>
                </c:pt>
                <c:pt idx="24679">
                  <c:v>-62.354500000000009</c:v>
                </c:pt>
                <c:pt idx="24680">
                  <c:v>-62.352500000000006</c:v>
                </c:pt>
                <c:pt idx="24681">
                  <c:v>-62.350500000000004</c:v>
                </c:pt>
                <c:pt idx="24682">
                  <c:v>-62.348500000000008</c:v>
                </c:pt>
                <c:pt idx="24683">
                  <c:v>-62.346500000000006</c:v>
                </c:pt>
                <c:pt idx="24684">
                  <c:v>-62.344500000000004</c:v>
                </c:pt>
                <c:pt idx="24685">
                  <c:v>-62.342500000000008</c:v>
                </c:pt>
                <c:pt idx="24686">
                  <c:v>-62.340500000000006</c:v>
                </c:pt>
                <c:pt idx="24687">
                  <c:v>-62.338500000000003</c:v>
                </c:pt>
                <c:pt idx="24688">
                  <c:v>-62.336500000000008</c:v>
                </c:pt>
                <c:pt idx="24689">
                  <c:v>-62.334500000000006</c:v>
                </c:pt>
                <c:pt idx="24690">
                  <c:v>-62.332500000000003</c:v>
                </c:pt>
                <c:pt idx="24691">
                  <c:v>-62.330500000000008</c:v>
                </c:pt>
                <c:pt idx="24692">
                  <c:v>-62.328500000000005</c:v>
                </c:pt>
                <c:pt idx="24693">
                  <c:v>-62.326500000000003</c:v>
                </c:pt>
                <c:pt idx="24694">
                  <c:v>-62.324500000000008</c:v>
                </c:pt>
                <c:pt idx="24695">
                  <c:v>-62.322500000000005</c:v>
                </c:pt>
                <c:pt idx="24696">
                  <c:v>-62.320500000000003</c:v>
                </c:pt>
                <c:pt idx="24697">
                  <c:v>-62.318500000000007</c:v>
                </c:pt>
                <c:pt idx="24698">
                  <c:v>-62.316500000000005</c:v>
                </c:pt>
                <c:pt idx="24699">
                  <c:v>-62.314500000000002</c:v>
                </c:pt>
                <c:pt idx="24700">
                  <c:v>-62.312500000000007</c:v>
                </c:pt>
                <c:pt idx="24701">
                  <c:v>-62.310500000000005</c:v>
                </c:pt>
                <c:pt idx="24702">
                  <c:v>-62.308500000000002</c:v>
                </c:pt>
                <c:pt idx="24703">
                  <c:v>-62.306500000000007</c:v>
                </c:pt>
                <c:pt idx="24704">
                  <c:v>-62.304500000000004</c:v>
                </c:pt>
                <c:pt idx="24705">
                  <c:v>-62.302500000000009</c:v>
                </c:pt>
                <c:pt idx="24706">
                  <c:v>-62.300500000000007</c:v>
                </c:pt>
                <c:pt idx="24707">
                  <c:v>-62.298500000000004</c:v>
                </c:pt>
                <c:pt idx="24708">
                  <c:v>-62.296500000000009</c:v>
                </c:pt>
                <c:pt idx="24709">
                  <c:v>-62.294500000000006</c:v>
                </c:pt>
                <c:pt idx="24710">
                  <c:v>-62.292500000000004</c:v>
                </c:pt>
                <c:pt idx="24711">
                  <c:v>-62.290500000000009</c:v>
                </c:pt>
                <c:pt idx="24712">
                  <c:v>-62.288500000000006</c:v>
                </c:pt>
                <c:pt idx="24713">
                  <c:v>-62.286500000000004</c:v>
                </c:pt>
                <c:pt idx="24714">
                  <c:v>-62.284500000000008</c:v>
                </c:pt>
                <c:pt idx="24715">
                  <c:v>-62.282500000000006</c:v>
                </c:pt>
                <c:pt idx="24716">
                  <c:v>-62.280500000000004</c:v>
                </c:pt>
                <c:pt idx="24717">
                  <c:v>-62.278500000000008</c:v>
                </c:pt>
                <c:pt idx="24718">
                  <c:v>-62.276500000000006</c:v>
                </c:pt>
                <c:pt idx="24719">
                  <c:v>-62.274500000000003</c:v>
                </c:pt>
                <c:pt idx="24720">
                  <c:v>-62.272500000000008</c:v>
                </c:pt>
                <c:pt idx="24721">
                  <c:v>-62.270500000000006</c:v>
                </c:pt>
                <c:pt idx="24722">
                  <c:v>-62.268500000000003</c:v>
                </c:pt>
                <c:pt idx="24723">
                  <c:v>-62.266500000000008</c:v>
                </c:pt>
                <c:pt idx="24724">
                  <c:v>-62.264500000000005</c:v>
                </c:pt>
                <c:pt idx="24725">
                  <c:v>-62.262500000000003</c:v>
                </c:pt>
                <c:pt idx="24726">
                  <c:v>-62.260500000000008</c:v>
                </c:pt>
                <c:pt idx="24727">
                  <c:v>-62.258500000000005</c:v>
                </c:pt>
                <c:pt idx="24728">
                  <c:v>-62.256500000000003</c:v>
                </c:pt>
                <c:pt idx="24729">
                  <c:v>-62.254500000000007</c:v>
                </c:pt>
                <c:pt idx="24730">
                  <c:v>-62.252500000000005</c:v>
                </c:pt>
                <c:pt idx="24731">
                  <c:v>-62.250500000000002</c:v>
                </c:pt>
                <c:pt idx="24732">
                  <c:v>-62.248500000000007</c:v>
                </c:pt>
                <c:pt idx="24733">
                  <c:v>-62.246500000000005</c:v>
                </c:pt>
                <c:pt idx="24734">
                  <c:v>-62.244500000000002</c:v>
                </c:pt>
                <c:pt idx="24735">
                  <c:v>-62.242500000000007</c:v>
                </c:pt>
                <c:pt idx="24736">
                  <c:v>-62.240500000000004</c:v>
                </c:pt>
                <c:pt idx="24737">
                  <c:v>-62.238500000000009</c:v>
                </c:pt>
                <c:pt idx="24738">
                  <c:v>-62.236500000000007</c:v>
                </c:pt>
                <c:pt idx="24739">
                  <c:v>-62.234500000000004</c:v>
                </c:pt>
                <c:pt idx="24740">
                  <c:v>-62.232500000000009</c:v>
                </c:pt>
                <c:pt idx="24741">
                  <c:v>-62.230500000000006</c:v>
                </c:pt>
                <c:pt idx="24742">
                  <c:v>-62.228500000000004</c:v>
                </c:pt>
                <c:pt idx="24743">
                  <c:v>-62.226500000000009</c:v>
                </c:pt>
                <c:pt idx="24744">
                  <c:v>-62.224500000000006</c:v>
                </c:pt>
                <c:pt idx="24745">
                  <c:v>-62.222500000000004</c:v>
                </c:pt>
                <c:pt idx="24746">
                  <c:v>-62.220500000000008</c:v>
                </c:pt>
                <c:pt idx="24747">
                  <c:v>-62.218500000000006</c:v>
                </c:pt>
                <c:pt idx="24748">
                  <c:v>-62.216500000000003</c:v>
                </c:pt>
                <c:pt idx="24749">
                  <c:v>-62.214500000000008</c:v>
                </c:pt>
                <c:pt idx="24750">
                  <c:v>-62.212500000000006</c:v>
                </c:pt>
                <c:pt idx="24751">
                  <c:v>-62.210500000000003</c:v>
                </c:pt>
                <c:pt idx="24752">
                  <c:v>-62.208500000000008</c:v>
                </c:pt>
                <c:pt idx="24753">
                  <c:v>-62.206500000000005</c:v>
                </c:pt>
                <c:pt idx="24754">
                  <c:v>-62.204500000000003</c:v>
                </c:pt>
                <c:pt idx="24755">
                  <c:v>-62.202500000000008</c:v>
                </c:pt>
                <c:pt idx="24756">
                  <c:v>-62.200500000000005</c:v>
                </c:pt>
                <c:pt idx="24757">
                  <c:v>-62.198500000000003</c:v>
                </c:pt>
                <c:pt idx="24758">
                  <c:v>-62.196500000000007</c:v>
                </c:pt>
                <c:pt idx="24759">
                  <c:v>-62.194500000000005</c:v>
                </c:pt>
                <c:pt idx="24760">
                  <c:v>-62.192500000000003</c:v>
                </c:pt>
                <c:pt idx="24761">
                  <c:v>-62.190500000000007</c:v>
                </c:pt>
                <c:pt idx="24762">
                  <c:v>-62.188500000000005</c:v>
                </c:pt>
                <c:pt idx="24763">
                  <c:v>-62.186500000000002</c:v>
                </c:pt>
                <c:pt idx="24764">
                  <c:v>-62.184500000000007</c:v>
                </c:pt>
                <c:pt idx="24765">
                  <c:v>-62.182500000000005</c:v>
                </c:pt>
                <c:pt idx="24766">
                  <c:v>-62.180500000000009</c:v>
                </c:pt>
                <c:pt idx="24767">
                  <c:v>-62.178500000000007</c:v>
                </c:pt>
                <c:pt idx="24768">
                  <c:v>-62.176500000000004</c:v>
                </c:pt>
                <c:pt idx="24769">
                  <c:v>-62.174500000000009</c:v>
                </c:pt>
                <c:pt idx="24770">
                  <c:v>-62.172500000000007</c:v>
                </c:pt>
                <c:pt idx="24771">
                  <c:v>-62.170500000000004</c:v>
                </c:pt>
                <c:pt idx="24772">
                  <c:v>-62.168500000000009</c:v>
                </c:pt>
                <c:pt idx="24773">
                  <c:v>-62.166500000000006</c:v>
                </c:pt>
                <c:pt idx="24774">
                  <c:v>-62.164500000000004</c:v>
                </c:pt>
                <c:pt idx="24775">
                  <c:v>-62.162500000000009</c:v>
                </c:pt>
                <c:pt idx="24776">
                  <c:v>-62.160500000000006</c:v>
                </c:pt>
                <c:pt idx="24777">
                  <c:v>-62.158500000000004</c:v>
                </c:pt>
                <c:pt idx="24778">
                  <c:v>-62.156500000000008</c:v>
                </c:pt>
                <c:pt idx="24779">
                  <c:v>-62.154500000000006</c:v>
                </c:pt>
                <c:pt idx="24780">
                  <c:v>-62.152500000000003</c:v>
                </c:pt>
                <c:pt idx="24781">
                  <c:v>-62.150500000000008</c:v>
                </c:pt>
                <c:pt idx="24782">
                  <c:v>-62.148500000000006</c:v>
                </c:pt>
                <c:pt idx="24783">
                  <c:v>-62.146500000000003</c:v>
                </c:pt>
                <c:pt idx="24784">
                  <c:v>-62.144500000000008</c:v>
                </c:pt>
                <c:pt idx="24785">
                  <c:v>-62.142500000000005</c:v>
                </c:pt>
                <c:pt idx="24786">
                  <c:v>-62.140500000000003</c:v>
                </c:pt>
                <c:pt idx="24787">
                  <c:v>-62.138500000000008</c:v>
                </c:pt>
                <c:pt idx="24788">
                  <c:v>-62.136500000000005</c:v>
                </c:pt>
                <c:pt idx="24789">
                  <c:v>-62.134500000000003</c:v>
                </c:pt>
                <c:pt idx="24790">
                  <c:v>-62.132500000000007</c:v>
                </c:pt>
                <c:pt idx="24791">
                  <c:v>-62.130500000000005</c:v>
                </c:pt>
                <c:pt idx="24792">
                  <c:v>-62.128500000000003</c:v>
                </c:pt>
                <c:pt idx="24793">
                  <c:v>-62.126500000000007</c:v>
                </c:pt>
                <c:pt idx="24794">
                  <c:v>-62.124500000000005</c:v>
                </c:pt>
                <c:pt idx="24795">
                  <c:v>-62.122500000000002</c:v>
                </c:pt>
                <c:pt idx="24796">
                  <c:v>-62.120500000000007</c:v>
                </c:pt>
                <c:pt idx="24797">
                  <c:v>-62.118500000000004</c:v>
                </c:pt>
                <c:pt idx="24798">
                  <c:v>-62.116500000000009</c:v>
                </c:pt>
                <c:pt idx="24799">
                  <c:v>-62.114500000000007</c:v>
                </c:pt>
                <c:pt idx="24800">
                  <c:v>-62.112500000000004</c:v>
                </c:pt>
                <c:pt idx="24801">
                  <c:v>-62.110500000000009</c:v>
                </c:pt>
                <c:pt idx="24802">
                  <c:v>-62.108500000000006</c:v>
                </c:pt>
                <c:pt idx="24803">
                  <c:v>-62.106500000000004</c:v>
                </c:pt>
                <c:pt idx="24804">
                  <c:v>-62.104500000000009</c:v>
                </c:pt>
                <c:pt idx="24805">
                  <c:v>-62.102500000000006</c:v>
                </c:pt>
                <c:pt idx="24806">
                  <c:v>-62.100500000000004</c:v>
                </c:pt>
                <c:pt idx="24807">
                  <c:v>-62.098500000000008</c:v>
                </c:pt>
                <c:pt idx="24808">
                  <c:v>-62.096500000000006</c:v>
                </c:pt>
                <c:pt idx="24809">
                  <c:v>-62.094500000000004</c:v>
                </c:pt>
                <c:pt idx="24810">
                  <c:v>-62.092500000000008</c:v>
                </c:pt>
                <c:pt idx="24811">
                  <c:v>-62.090500000000006</c:v>
                </c:pt>
                <c:pt idx="24812">
                  <c:v>-62.088500000000003</c:v>
                </c:pt>
                <c:pt idx="24813">
                  <c:v>-62.086500000000008</c:v>
                </c:pt>
                <c:pt idx="24814">
                  <c:v>-62.084500000000006</c:v>
                </c:pt>
                <c:pt idx="24815">
                  <c:v>-62.082500000000003</c:v>
                </c:pt>
                <c:pt idx="24816">
                  <c:v>-62.080500000000008</c:v>
                </c:pt>
                <c:pt idx="24817">
                  <c:v>-62.078500000000005</c:v>
                </c:pt>
                <c:pt idx="24818">
                  <c:v>-62.076500000000003</c:v>
                </c:pt>
                <c:pt idx="24819">
                  <c:v>-62.074500000000008</c:v>
                </c:pt>
                <c:pt idx="24820">
                  <c:v>-62.072500000000005</c:v>
                </c:pt>
                <c:pt idx="24821">
                  <c:v>-62.070500000000003</c:v>
                </c:pt>
                <c:pt idx="24822">
                  <c:v>-62.068500000000007</c:v>
                </c:pt>
                <c:pt idx="24823">
                  <c:v>-62.066500000000005</c:v>
                </c:pt>
                <c:pt idx="24824">
                  <c:v>-62.064500000000002</c:v>
                </c:pt>
                <c:pt idx="24825">
                  <c:v>-62.062500000000007</c:v>
                </c:pt>
                <c:pt idx="24826">
                  <c:v>-62.060500000000005</c:v>
                </c:pt>
                <c:pt idx="24827">
                  <c:v>-62.058500000000002</c:v>
                </c:pt>
                <c:pt idx="24828">
                  <c:v>-62.056500000000007</c:v>
                </c:pt>
                <c:pt idx="24829">
                  <c:v>-62.054500000000004</c:v>
                </c:pt>
                <c:pt idx="24830">
                  <c:v>-62.052500000000009</c:v>
                </c:pt>
                <c:pt idx="24831">
                  <c:v>-62.050500000000007</c:v>
                </c:pt>
                <c:pt idx="24832">
                  <c:v>-62.048500000000004</c:v>
                </c:pt>
                <c:pt idx="24833">
                  <c:v>-62.046500000000009</c:v>
                </c:pt>
                <c:pt idx="24834">
                  <c:v>-62.044500000000006</c:v>
                </c:pt>
                <c:pt idx="24835">
                  <c:v>-62.042500000000004</c:v>
                </c:pt>
                <c:pt idx="24836">
                  <c:v>-62.040500000000009</c:v>
                </c:pt>
                <c:pt idx="24837">
                  <c:v>-62.038500000000006</c:v>
                </c:pt>
                <c:pt idx="24838">
                  <c:v>-62.036500000000004</c:v>
                </c:pt>
                <c:pt idx="24839">
                  <c:v>-62.034500000000008</c:v>
                </c:pt>
                <c:pt idx="24840">
                  <c:v>-62.032500000000006</c:v>
                </c:pt>
                <c:pt idx="24841">
                  <c:v>-62.030500000000004</c:v>
                </c:pt>
                <c:pt idx="24842">
                  <c:v>-62.028500000000008</c:v>
                </c:pt>
                <c:pt idx="24843">
                  <c:v>-62.026500000000006</c:v>
                </c:pt>
                <c:pt idx="24844">
                  <c:v>-62.024500000000003</c:v>
                </c:pt>
                <c:pt idx="24845">
                  <c:v>-62.022500000000008</c:v>
                </c:pt>
                <c:pt idx="24846">
                  <c:v>-62.020500000000006</c:v>
                </c:pt>
                <c:pt idx="24847">
                  <c:v>-62.018500000000003</c:v>
                </c:pt>
                <c:pt idx="24848">
                  <c:v>-62.016500000000008</c:v>
                </c:pt>
                <c:pt idx="24849">
                  <c:v>-62.014500000000005</c:v>
                </c:pt>
                <c:pt idx="24850">
                  <c:v>-62.012500000000003</c:v>
                </c:pt>
                <c:pt idx="24851">
                  <c:v>-62.010500000000008</c:v>
                </c:pt>
                <c:pt idx="24852">
                  <c:v>-62.008500000000005</c:v>
                </c:pt>
                <c:pt idx="24853">
                  <c:v>-62.006500000000003</c:v>
                </c:pt>
                <c:pt idx="24854">
                  <c:v>-62.004500000000007</c:v>
                </c:pt>
                <c:pt idx="24855">
                  <c:v>-62.002500000000005</c:v>
                </c:pt>
                <c:pt idx="24856">
                  <c:v>-62.000500000000002</c:v>
                </c:pt>
                <c:pt idx="24857">
                  <c:v>-61.998500000000007</c:v>
                </c:pt>
                <c:pt idx="24858">
                  <c:v>-61.996500000000005</c:v>
                </c:pt>
                <c:pt idx="24859">
                  <c:v>-61.994500000000002</c:v>
                </c:pt>
                <c:pt idx="24860">
                  <c:v>-61.992500000000007</c:v>
                </c:pt>
                <c:pt idx="24861">
                  <c:v>-61.990500000000004</c:v>
                </c:pt>
                <c:pt idx="24862">
                  <c:v>-61.988500000000009</c:v>
                </c:pt>
                <c:pt idx="24863">
                  <c:v>-61.986500000000007</c:v>
                </c:pt>
                <c:pt idx="24864">
                  <c:v>-61.984500000000004</c:v>
                </c:pt>
                <c:pt idx="24865">
                  <c:v>-61.982500000000009</c:v>
                </c:pt>
                <c:pt idx="24866">
                  <c:v>-61.980500000000006</c:v>
                </c:pt>
                <c:pt idx="24867">
                  <c:v>-61.978500000000004</c:v>
                </c:pt>
                <c:pt idx="24868">
                  <c:v>-61.976500000000009</c:v>
                </c:pt>
                <c:pt idx="24869">
                  <c:v>-61.974500000000006</c:v>
                </c:pt>
                <c:pt idx="24870">
                  <c:v>-61.972500000000004</c:v>
                </c:pt>
                <c:pt idx="24871">
                  <c:v>-61.970500000000008</c:v>
                </c:pt>
                <c:pt idx="24872">
                  <c:v>-61.968500000000006</c:v>
                </c:pt>
                <c:pt idx="24873">
                  <c:v>-61.966500000000003</c:v>
                </c:pt>
                <c:pt idx="24874">
                  <c:v>-61.964500000000008</c:v>
                </c:pt>
                <c:pt idx="24875">
                  <c:v>-61.962500000000006</c:v>
                </c:pt>
                <c:pt idx="24876">
                  <c:v>-61.960500000000003</c:v>
                </c:pt>
                <c:pt idx="24877">
                  <c:v>-61.958500000000008</c:v>
                </c:pt>
                <c:pt idx="24878">
                  <c:v>-61.956500000000005</c:v>
                </c:pt>
                <c:pt idx="24879">
                  <c:v>-61.954500000000003</c:v>
                </c:pt>
                <c:pt idx="24880">
                  <c:v>-61.952500000000008</c:v>
                </c:pt>
                <c:pt idx="24881">
                  <c:v>-61.950500000000005</c:v>
                </c:pt>
                <c:pt idx="24882">
                  <c:v>-61.948500000000003</c:v>
                </c:pt>
                <c:pt idx="24883">
                  <c:v>-61.946500000000007</c:v>
                </c:pt>
                <c:pt idx="24884">
                  <c:v>-61.944500000000005</c:v>
                </c:pt>
                <c:pt idx="24885">
                  <c:v>-61.942500000000003</c:v>
                </c:pt>
                <c:pt idx="24886">
                  <c:v>-61.940500000000007</c:v>
                </c:pt>
                <c:pt idx="24887">
                  <c:v>-61.938500000000005</c:v>
                </c:pt>
                <c:pt idx="24888">
                  <c:v>-61.936500000000002</c:v>
                </c:pt>
                <c:pt idx="24889">
                  <c:v>-61.934500000000007</c:v>
                </c:pt>
                <c:pt idx="24890">
                  <c:v>-61.932500000000005</c:v>
                </c:pt>
                <c:pt idx="24891">
                  <c:v>-61.930500000000009</c:v>
                </c:pt>
                <c:pt idx="24892">
                  <c:v>-61.928500000000007</c:v>
                </c:pt>
                <c:pt idx="24893">
                  <c:v>-61.926500000000004</c:v>
                </c:pt>
                <c:pt idx="24894">
                  <c:v>-61.924500000000009</c:v>
                </c:pt>
                <c:pt idx="24895">
                  <c:v>-61.922500000000007</c:v>
                </c:pt>
                <c:pt idx="24896">
                  <c:v>-61.920500000000004</c:v>
                </c:pt>
                <c:pt idx="24897">
                  <c:v>-61.918500000000009</c:v>
                </c:pt>
                <c:pt idx="24898">
                  <c:v>-61.916500000000006</c:v>
                </c:pt>
                <c:pt idx="24899">
                  <c:v>-61.914500000000004</c:v>
                </c:pt>
                <c:pt idx="24900">
                  <c:v>-61.912500000000009</c:v>
                </c:pt>
                <c:pt idx="24901">
                  <c:v>-61.910500000000006</c:v>
                </c:pt>
                <c:pt idx="24902">
                  <c:v>-61.908500000000004</c:v>
                </c:pt>
                <c:pt idx="24903">
                  <c:v>-61.906500000000008</c:v>
                </c:pt>
                <c:pt idx="24904">
                  <c:v>-61.904500000000006</c:v>
                </c:pt>
                <c:pt idx="24905">
                  <c:v>-61.902500000000003</c:v>
                </c:pt>
                <c:pt idx="24906">
                  <c:v>-61.900500000000008</c:v>
                </c:pt>
                <c:pt idx="24907">
                  <c:v>-61.898500000000006</c:v>
                </c:pt>
                <c:pt idx="24908">
                  <c:v>-61.896500000000003</c:v>
                </c:pt>
                <c:pt idx="24909">
                  <c:v>-61.894500000000008</c:v>
                </c:pt>
                <c:pt idx="24910">
                  <c:v>-61.892500000000005</c:v>
                </c:pt>
                <c:pt idx="24911">
                  <c:v>-61.890500000000003</c:v>
                </c:pt>
                <c:pt idx="24912">
                  <c:v>-61.888500000000008</c:v>
                </c:pt>
                <c:pt idx="24913">
                  <c:v>-61.886500000000005</c:v>
                </c:pt>
                <c:pt idx="24914">
                  <c:v>-61.884500000000003</c:v>
                </c:pt>
                <c:pt idx="24915">
                  <c:v>-61.882500000000007</c:v>
                </c:pt>
                <c:pt idx="24916">
                  <c:v>-61.880500000000005</c:v>
                </c:pt>
                <c:pt idx="24917">
                  <c:v>-61.878500000000003</c:v>
                </c:pt>
                <c:pt idx="24918">
                  <c:v>-61.876500000000007</c:v>
                </c:pt>
                <c:pt idx="24919">
                  <c:v>-61.874500000000005</c:v>
                </c:pt>
                <c:pt idx="24920">
                  <c:v>-61.872500000000002</c:v>
                </c:pt>
                <c:pt idx="24921">
                  <c:v>-61.870500000000007</c:v>
                </c:pt>
                <c:pt idx="24922">
                  <c:v>-61.868500000000004</c:v>
                </c:pt>
                <c:pt idx="24923">
                  <c:v>-61.866500000000009</c:v>
                </c:pt>
                <c:pt idx="24924">
                  <c:v>-61.864500000000007</c:v>
                </c:pt>
                <c:pt idx="24925">
                  <c:v>-61.862500000000004</c:v>
                </c:pt>
                <c:pt idx="24926">
                  <c:v>-61.860500000000009</c:v>
                </c:pt>
                <c:pt idx="24927">
                  <c:v>-61.858500000000006</c:v>
                </c:pt>
                <c:pt idx="24928">
                  <c:v>-61.856500000000004</c:v>
                </c:pt>
                <c:pt idx="24929">
                  <c:v>-61.854500000000009</c:v>
                </c:pt>
                <c:pt idx="24930">
                  <c:v>-61.852500000000006</c:v>
                </c:pt>
                <c:pt idx="24931">
                  <c:v>-61.850500000000004</c:v>
                </c:pt>
                <c:pt idx="24932">
                  <c:v>-61.848500000000008</c:v>
                </c:pt>
                <c:pt idx="24933">
                  <c:v>-61.846500000000006</c:v>
                </c:pt>
                <c:pt idx="24934">
                  <c:v>-61.844500000000004</c:v>
                </c:pt>
                <c:pt idx="24935">
                  <c:v>-61.842500000000008</c:v>
                </c:pt>
                <c:pt idx="24936">
                  <c:v>-61.840500000000006</c:v>
                </c:pt>
                <c:pt idx="24937">
                  <c:v>-61.838500000000003</c:v>
                </c:pt>
                <c:pt idx="24938">
                  <c:v>-61.836500000000008</c:v>
                </c:pt>
                <c:pt idx="24939">
                  <c:v>-61.834500000000006</c:v>
                </c:pt>
                <c:pt idx="24940">
                  <c:v>-61.832500000000003</c:v>
                </c:pt>
                <c:pt idx="24941">
                  <c:v>-61.830500000000008</c:v>
                </c:pt>
                <c:pt idx="24942">
                  <c:v>-61.828500000000005</c:v>
                </c:pt>
                <c:pt idx="24943">
                  <c:v>-61.826500000000003</c:v>
                </c:pt>
                <c:pt idx="24944">
                  <c:v>-61.824500000000008</c:v>
                </c:pt>
                <c:pt idx="24945">
                  <c:v>-61.822500000000005</c:v>
                </c:pt>
                <c:pt idx="24946">
                  <c:v>-61.820500000000003</c:v>
                </c:pt>
                <c:pt idx="24947">
                  <c:v>-61.818500000000007</c:v>
                </c:pt>
                <c:pt idx="24948">
                  <c:v>-61.816500000000005</c:v>
                </c:pt>
                <c:pt idx="24949">
                  <c:v>-61.814500000000002</c:v>
                </c:pt>
                <c:pt idx="24950">
                  <c:v>-61.812500000000007</c:v>
                </c:pt>
                <c:pt idx="24951">
                  <c:v>-61.810500000000005</c:v>
                </c:pt>
                <c:pt idx="24952">
                  <c:v>-61.808500000000002</c:v>
                </c:pt>
                <c:pt idx="24953">
                  <c:v>-61.806500000000007</c:v>
                </c:pt>
                <c:pt idx="24954">
                  <c:v>-61.804500000000004</c:v>
                </c:pt>
                <c:pt idx="24955">
                  <c:v>-61.802500000000009</c:v>
                </c:pt>
                <c:pt idx="24956">
                  <c:v>-61.800500000000007</c:v>
                </c:pt>
                <c:pt idx="24957">
                  <c:v>-61.798500000000004</c:v>
                </c:pt>
                <c:pt idx="24958">
                  <c:v>-61.796500000000009</c:v>
                </c:pt>
                <c:pt idx="24959">
                  <c:v>-61.794500000000006</c:v>
                </c:pt>
                <c:pt idx="24960">
                  <c:v>-61.792500000000004</c:v>
                </c:pt>
                <c:pt idx="24961">
                  <c:v>-61.790500000000009</c:v>
                </c:pt>
                <c:pt idx="24962">
                  <c:v>-61.788500000000006</c:v>
                </c:pt>
                <c:pt idx="24963">
                  <c:v>-61.786500000000004</c:v>
                </c:pt>
                <c:pt idx="24964">
                  <c:v>-61.784500000000008</c:v>
                </c:pt>
                <c:pt idx="24965">
                  <c:v>-61.782500000000006</c:v>
                </c:pt>
                <c:pt idx="24966">
                  <c:v>-61.780500000000004</c:v>
                </c:pt>
                <c:pt idx="24967">
                  <c:v>-61.778500000000008</c:v>
                </c:pt>
                <c:pt idx="24968">
                  <c:v>-61.776500000000006</c:v>
                </c:pt>
                <c:pt idx="24969">
                  <c:v>-61.774500000000003</c:v>
                </c:pt>
                <c:pt idx="24970">
                  <c:v>-61.772500000000008</c:v>
                </c:pt>
                <c:pt idx="24971">
                  <c:v>-61.770500000000006</c:v>
                </c:pt>
                <c:pt idx="24972">
                  <c:v>-61.768500000000003</c:v>
                </c:pt>
                <c:pt idx="24973">
                  <c:v>-61.766500000000008</c:v>
                </c:pt>
                <c:pt idx="24974">
                  <c:v>-61.764500000000005</c:v>
                </c:pt>
                <c:pt idx="24975">
                  <c:v>-61.762500000000003</c:v>
                </c:pt>
                <c:pt idx="24976">
                  <c:v>-61.760500000000008</c:v>
                </c:pt>
                <c:pt idx="24977">
                  <c:v>-61.758500000000005</c:v>
                </c:pt>
                <c:pt idx="24978">
                  <c:v>-61.756500000000003</c:v>
                </c:pt>
                <c:pt idx="24979">
                  <c:v>-61.754500000000007</c:v>
                </c:pt>
                <c:pt idx="24980">
                  <c:v>-61.752500000000005</c:v>
                </c:pt>
                <c:pt idx="24981">
                  <c:v>-61.750500000000002</c:v>
                </c:pt>
                <c:pt idx="24982">
                  <c:v>-61.748500000000007</c:v>
                </c:pt>
                <c:pt idx="24983">
                  <c:v>-61.746500000000005</c:v>
                </c:pt>
                <c:pt idx="24984">
                  <c:v>-61.744500000000002</c:v>
                </c:pt>
                <c:pt idx="24985">
                  <c:v>-61.742500000000007</c:v>
                </c:pt>
                <c:pt idx="24986">
                  <c:v>-61.740500000000004</c:v>
                </c:pt>
                <c:pt idx="24987">
                  <c:v>-61.738500000000009</c:v>
                </c:pt>
                <c:pt idx="24988">
                  <c:v>-61.736500000000007</c:v>
                </c:pt>
                <c:pt idx="24989">
                  <c:v>-61.734500000000004</c:v>
                </c:pt>
                <c:pt idx="24990">
                  <c:v>-61.732500000000009</c:v>
                </c:pt>
                <c:pt idx="24991">
                  <c:v>-61.730500000000006</c:v>
                </c:pt>
                <c:pt idx="24992">
                  <c:v>-61.728500000000004</c:v>
                </c:pt>
                <c:pt idx="24993">
                  <c:v>-61.726500000000009</c:v>
                </c:pt>
                <c:pt idx="24994">
                  <c:v>-61.724500000000006</c:v>
                </c:pt>
                <c:pt idx="24995">
                  <c:v>-61.722500000000004</c:v>
                </c:pt>
                <c:pt idx="24996">
                  <c:v>-61.720500000000008</c:v>
                </c:pt>
                <c:pt idx="24997">
                  <c:v>-61.718500000000006</c:v>
                </c:pt>
                <c:pt idx="24998">
                  <c:v>-61.716500000000003</c:v>
                </c:pt>
                <c:pt idx="24999">
                  <c:v>-61.714500000000008</c:v>
                </c:pt>
                <c:pt idx="25000">
                  <c:v>-61.712500000000006</c:v>
                </c:pt>
                <c:pt idx="25001">
                  <c:v>-61.710500000000003</c:v>
                </c:pt>
                <c:pt idx="25002">
                  <c:v>-61.708500000000008</c:v>
                </c:pt>
                <c:pt idx="25003">
                  <c:v>-61.706500000000005</c:v>
                </c:pt>
                <c:pt idx="25004">
                  <c:v>-61.704500000000003</c:v>
                </c:pt>
                <c:pt idx="25005">
                  <c:v>-61.702500000000008</c:v>
                </c:pt>
                <c:pt idx="25006">
                  <c:v>-61.700500000000005</c:v>
                </c:pt>
                <c:pt idx="25007">
                  <c:v>-61.698500000000003</c:v>
                </c:pt>
                <c:pt idx="25008">
                  <c:v>-61.696500000000007</c:v>
                </c:pt>
                <c:pt idx="25009">
                  <c:v>-61.694500000000005</c:v>
                </c:pt>
                <c:pt idx="25010">
                  <c:v>-61.692500000000003</c:v>
                </c:pt>
                <c:pt idx="25011">
                  <c:v>-61.690500000000007</c:v>
                </c:pt>
                <c:pt idx="25012">
                  <c:v>-61.688500000000005</c:v>
                </c:pt>
                <c:pt idx="25013">
                  <c:v>-61.686500000000002</c:v>
                </c:pt>
                <c:pt idx="25014">
                  <c:v>-61.684500000000007</c:v>
                </c:pt>
                <c:pt idx="25015">
                  <c:v>-61.682500000000005</c:v>
                </c:pt>
                <c:pt idx="25016">
                  <c:v>-61.680500000000009</c:v>
                </c:pt>
                <c:pt idx="25017">
                  <c:v>-61.678500000000007</c:v>
                </c:pt>
                <c:pt idx="25018">
                  <c:v>-61.676500000000004</c:v>
                </c:pt>
                <c:pt idx="25019">
                  <c:v>-61.674500000000009</c:v>
                </c:pt>
                <c:pt idx="25020">
                  <c:v>-61.672500000000007</c:v>
                </c:pt>
                <c:pt idx="25021">
                  <c:v>-61.670500000000004</c:v>
                </c:pt>
                <c:pt idx="25022">
                  <c:v>-61.668500000000009</c:v>
                </c:pt>
                <c:pt idx="25023">
                  <c:v>-61.666500000000006</c:v>
                </c:pt>
                <c:pt idx="25024">
                  <c:v>-61.664500000000004</c:v>
                </c:pt>
                <c:pt idx="25025">
                  <c:v>-61.662500000000009</c:v>
                </c:pt>
                <c:pt idx="25026">
                  <c:v>-61.660500000000006</c:v>
                </c:pt>
                <c:pt idx="25027">
                  <c:v>-61.658500000000004</c:v>
                </c:pt>
                <c:pt idx="25028">
                  <c:v>-61.656500000000008</c:v>
                </c:pt>
                <c:pt idx="25029">
                  <c:v>-61.654500000000006</c:v>
                </c:pt>
                <c:pt idx="25030">
                  <c:v>-61.652500000000003</c:v>
                </c:pt>
                <c:pt idx="25031">
                  <c:v>-61.650500000000008</c:v>
                </c:pt>
                <c:pt idx="25032">
                  <c:v>-61.648500000000006</c:v>
                </c:pt>
                <c:pt idx="25033">
                  <c:v>-61.646500000000003</c:v>
                </c:pt>
                <c:pt idx="25034">
                  <c:v>-61.644500000000008</c:v>
                </c:pt>
                <c:pt idx="25035">
                  <c:v>-61.642500000000005</c:v>
                </c:pt>
                <c:pt idx="25036">
                  <c:v>-61.640500000000003</c:v>
                </c:pt>
                <c:pt idx="25037">
                  <c:v>-61.638500000000008</c:v>
                </c:pt>
                <c:pt idx="25038">
                  <c:v>-61.636500000000005</c:v>
                </c:pt>
                <c:pt idx="25039">
                  <c:v>-61.634500000000003</c:v>
                </c:pt>
                <c:pt idx="25040">
                  <c:v>-61.632500000000007</c:v>
                </c:pt>
                <c:pt idx="25041">
                  <c:v>-61.630500000000005</c:v>
                </c:pt>
                <c:pt idx="25042">
                  <c:v>-61.628500000000003</c:v>
                </c:pt>
                <c:pt idx="25043">
                  <c:v>-61.626500000000007</c:v>
                </c:pt>
                <c:pt idx="25044">
                  <c:v>-61.624500000000005</c:v>
                </c:pt>
                <c:pt idx="25045">
                  <c:v>-61.622500000000002</c:v>
                </c:pt>
                <c:pt idx="25046">
                  <c:v>-61.620500000000007</c:v>
                </c:pt>
                <c:pt idx="25047">
                  <c:v>-61.618500000000004</c:v>
                </c:pt>
                <c:pt idx="25048">
                  <c:v>-61.616500000000009</c:v>
                </c:pt>
                <c:pt idx="25049">
                  <c:v>-61.614500000000007</c:v>
                </c:pt>
                <c:pt idx="25050">
                  <c:v>-61.612500000000004</c:v>
                </c:pt>
                <c:pt idx="25051">
                  <c:v>-61.610500000000009</c:v>
                </c:pt>
                <c:pt idx="25052">
                  <c:v>-61.608500000000006</c:v>
                </c:pt>
                <c:pt idx="25053">
                  <c:v>-61.606500000000004</c:v>
                </c:pt>
                <c:pt idx="25054">
                  <c:v>-61.604500000000009</c:v>
                </c:pt>
                <c:pt idx="25055">
                  <c:v>-61.602500000000006</c:v>
                </c:pt>
                <c:pt idx="25056">
                  <c:v>-61.600500000000004</c:v>
                </c:pt>
                <c:pt idx="25057">
                  <c:v>-61.598500000000008</c:v>
                </c:pt>
                <c:pt idx="25058">
                  <c:v>-61.596500000000006</c:v>
                </c:pt>
                <c:pt idx="25059">
                  <c:v>-61.594500000000004</c:v>
                </c:pt>
                <c:pt idx="25060">
                  <c:v>-61.592500000000008</c:v>
                </c:pt>
                <c:pt idx="25061">
                  <c:v>-61.590500000000006</c:v>
                </c:pt>
                <c:pt idx="25062">
                  <c:v>-61.588500000000003</c:v>
                </c:pt>
                <c:pt idx="25063">
                  <c:v>-61.586500000000008</c:v>
                </c:pt>
                <c:pt idx="25064">
                  <c:v>-61.584500000000006</c:v>
                </c:pt>
                <c:pt idx="25065">
                  <c:v>-61.582500000000003</c:v>
                </c:pt>
                <c:pt idx="25066">
                  <c:v>-61.580500000000008</c:v>
                </c:pt>
                <c:pt idx="25067">
                  <c:v>-61.578500000000005</c:v>
                </c:pt>
                <c:pt idx="25068">
                  <c:v>-61.576500000000003</c:v>
                </c:pt>
                <c:pt idx="25069">
                  <c:v>-61.574500000000008</c:v>
                </c:pt>
                <c:pt idx="25070">
                  <c:v>-61.572500000000005</c:v>
                </c:pt>
                <c:pt idx="25071">
                  <c:v>-61.570500000000003</c:v>
                </c:pt>
                <c:pt idx="25072">
                  <c:v>-61.568500000000007</c:v>
                </c:pt>
                <c:pt idx="25073">
                  <c:v>-61.566500000000005</c:v>
                </c:pt>
                <c:pt idx="25074">
                  <c:v>-61.564500000000002</c:v>
                </c:pt>
                <c:pt idx="25075">
                  <c:v>-61.562500000000007</c:v>
                </c:pt>
                <c:pt idx="25076">
                  <c:v>-61.560500000000005</c:v>
                </c:pt>
                <c:pt idx="25077">
                  <c:v>-61.558500000000002</c:v>
                </c:pt>
                <c:pt idx="25078">
                  <c:v>-61.556500000000007</c:v>
                </c:pt>
                <c:pt idx="25079">
                  <c:v>-61.554500000000004</c:v>
                </c:pt>
                <c:pt idx="25080">
                  <c:v>-61.552500000000009</c:v>
                </c:pt>
                <c:pt idx="25081">
                  <c:v>-61.550500000000007</c:v>
                </c:pt>
                <c:pt idx="25082">
                  <c:v>-61.548500000000004</c:v>
                </c:pt>
                <c:pt idx="25083">
                  <c:v>-61.546500000000009</c:v>
                </c:pt>
                <c:pt idx="25084">
                  <c:v>-61.544500000000006</c:v>
                </c:pt>
                <c:pt idx="25085">
                  <c:v>-61.542500000000004</c:v>
                </c:pt>
                <c:pt idx="25086">
                  <c:v>-61.540500000000009</c:v>
                </c:pt>
                <c:pt idx="25087">
                  <c:v>-61.538500000000006</c:v>
                </c:pt>
                <c:pt idx="25088">
                  <c:v>-61.536500000000004</c:v>
                </c:pt>
                <c:pt idx="25089">
                  <c:v>-61.534500000000008</c:v>
                </c:pt>
                <c:pt idx="25090">
                  <c:v>-61.532500000000006</c:v>
                </c:pt>
                <c:pt idx="25091">
                  <c:v>-61.530500000000004</c:v>
                </c:pt>
                <c:pt idx="25092">
                  <c:v>-61.528500000000008</c:v>
                </c:pt>
                <c:pt idx="25093">
                  <c:v>-61.526500000000006</c:v>
                </c:pt>
                <c:pt idx="25094">
                  <c:v>-61.524500000000003</c:v>
                </c:pt>
                <c:pt idx="25095">
                  <c:v>-61.522500000000008</c:v>
                </c:pt>
                <c:pt idx="25096">
                  <c:v>-61.520500000000006</c:v>
                </c:pt>
                <c:pt idx="25097">
                  <c:v>-61.518500000000003</c:v>
                </c:pt>
                <c:pt idx="25098">
                  <c:v>-61.516500000000008</c:v>
                </c:pt>
                <c:pt idx="25099">
                  <c:v>-61.514500000000005</c:v>
                </c:pt>
                <c:pt idx="25100">
                  <c:v>-61.512500000000003</c:v>
                </c:pt>
                <c:pt idx="25101">
                  <c:v>-61.510500000000008</c:v>
                </c:pt>
                <c:pt idx="25102">
                  <c:v>-61.508500000000005</c:v>
                </c:pt>
                <c:pt idx="25103">
                  <c:v>-61.506500000000003</c:v>
                </c:pt>
                <c:pt idx="25104">
                  <c:v>-61.504500000000007</c:v>
                </c:pt>
                <c:pt idx="25105">
                  <c:v>-61.502500000000005</c:v>
                </c:pt>
                <c:pt idx="25106">
                  <c:v>-61.500500000000002</c:v>
                </c:pt>
                <c:pt idx="25107">
                  <c:v>-61.498500000000007</c:v>
                </c:pt>
                <c:pt idx="25108">
                  <c:v>-61.496500000000005</c:v>
                </c:pt>
                <c:pt idx="25109">
                  <c:v>-61.494500000000002</c:v>
                </c:pt>
                <c:pt idx="25110">
                  <c:v>-61.492500000000007</c:v>
                </c:pt>
                <c:pt idx="25111">
                  <c:v>-61.490500000000004</c:v>
                </c:pt>
                <c:pt idx="25112">
                  <c:v>-61.488500000000009</c:v>
                </c:pt>
                <c:pt idx="25113">
                  <c:v>-61.486500000000007</c:v>
                </c:pt>
                <c:pt idx="25114">
                  <c:v>-61.484500000000004</c:v>
                </c:pt>
                <c:pt idx="25115">
                  <c:v>-61.482500000000009</c:v>
                </c:pt>
                <c:pt idx="25116">
                  <c:v>-61.480500000000006</c:v>
                </c:pt>
                <c:pt idx="25117">
                  <c:v>-61.478500000000004</c:v>
                </c:pt>
                <c:pt idx="25118">
                  <c:v>-61.476500000000009</c:v>
                </c:pt>
                <c:pt idx="25119">
                  <c:v>-61.474500000000006</c:v>
                </c:pt>
                <c:pt idx="25120">
                  <c:v>-61.472500000000004</c:v>
                </c:pt>
                <c:pt idx="25121">
                  <c:v>-61.470500000000008</c:v>
                </c:pt>
                <c:pt idx="25122">
                  <c:v>-61.468500000000006</c:v>
                </c:pt>
                <c:pt idx="25123">
                  <c:v>-61.466500000000003</c:v>
                </c:pt>
                <c:pt idx="25124">
                  <c:v>-61.464500000000008</c:v>
                </c:pt>
                <c:pt idx="25125">
                  <c:v>-61.462500000000006</c:v>
                </c:pt>
                <c:pt idx="25126">
                  <c:v>-61.460500000000003</c:v>
                </c:pt>
                <c:pt idx="25127">
                  <c:v>-61.458500000000008</c:v>
                </c:pt>
                <c:pt idx="25128">
                  <c:v>-61.456500000000005</c:v>
                </c:pt>
                <c:pt idx="25129">
                  <c:v>-61.454500000000003</c:v>
                </c:pt>
                <c:pt idx="25130">
                  <c:v>-61.452500000000008</c:v>
                </c:pt>
                <c:pt idx="25131">
                  <c:v>-61.450500000000005</c:v>
                </c:pt>
                <c:pt idx="25132">
                  <c:v>-61.448500000000003</c:v>
                </c:pt>
                <c:pt idx="25133">
                  <c:v>-61.446500000000007</c:v>
                </c:pt>
                <c:pt idx="25134">
                  <c:v>-61.444500000000005</c:v>
                </c:pt>
                <c:pt idx="25135">
                  <c:v>-61.442500000000003</c:v>
                </c:pt>
                <c:pt idx="25136">
                  <c:v>-61.440500000000007</c:v>
                </c:pt>
                <c:pt idx="25137">
                  <c:v>-61.438500000000005</c:v>
                </c:pt>
                <c:pt idx="25138">
                  <c:v>-61.436500000000002</c:v>
                </c:pt>
                <c:pt idx="25139">
                  <c:v>-61.434500000000007</c:v>
                </c:pt>
                <c:pt idx="25140">
                  <c:v>-61.432500000000005</c:v>
                </c:pt>
                <c:pt idx="25141">
                  <c:v>-61.430500000000009</c:v>
                </c:pt>
                <c:pt idx="25142">
                  <c:v>-61.428500000000007</c:v>
                </c:pt>
                <c:pt idx="25143">
                  <c:v>-61.426500000000004</c:v>
                </c:pt>
                <c:pt idx="25144">
                  <c:v>-61.424500000000009</c:v>
                </c:pt>
                <c:pt idx="25145">
                  <c:v>-61.422500000000007</c:v>
                </c:pt>
                <c:pt idx="25146">
                  <c:v>-61.420500000000004</c:v>
                </c:pt>
                <c:pt idx="25147">
                  <c:v>-61.418500000000009</c:v>
                </c:pt>
                <c:pt idx="25148">
                  <c:v>-61.416500000000006</c:v>
                </c:pt>
                <c:pt idx="25149">
                  <c:v>-61.414500000000004</c:v>
                </c:pt>
                <c:pt idx="25150">
                  <c:v>-61.412500000000009</c:v>
                </c:pt>
                <c:pt idx="25151">
                  <c:v>-61.410500000000006</c:v>
                </c:pt>
                <c:pt idx="25152">
                  <c:v>-61.408500000000004</c:v>
                </c:pt>
                <c:pt idx="25153">
                  <c:v>-61.406500000000008</c:v>
                </c:pt>
                <c:pt idx="25154">
                  <c:v>-61.404500000000006</c:v>
                </c:pt>
                <c:pt idx="25155">
                  <c:v>-61.402500000000003</c:v>
                </c:pt>
                <c:pt idx="25156">
                  <c:v>-61.400500000000008</c:v>
                </c:pt>
                <c:pt idx="25157">
                  <c:v>-61.398500000000006</c:v>
                </c:pt>
                <c:pt idx="25158">
                  <c:v>-61.396500000000003</c:v>
                </c:pt>
                <c:pt idx="25159">
                  <c:v>-61.394500000000008</c:v>
                </c:pt>
                <c:pt idx="25160">
                  <c:v>-61.392500000000005</c:v>
                </c:pt>
                <c:pt idx="25161">
                  <c:v>-61.390500000000003</c:v>
                </c:pt>
                <c:pt idx="25162">
                  <c:v>-61.388500000000008</c:v>
                </c:pt>
                <c:pt idx="25163">
                  <c:v>-61.386500000000005</c:v>
                </c:pt>
                <c:pt idx="25164">
                  <c:v>-61.384500000000003</c:v>
                </c:pt>
                <c:pt idx="25165">
                  <c:v>-61.382500000000007</c:v>
                </c:pt>
                <c:pt idx="25166">
                  <c:v>-61.380500000000005</c:v>
                </c:pt>
                <c:pt idx="25167">
                  <c:v>-61.378500000000003</c:v>
                </c:pt>
                <c:pt idx="25168">
                  <c:v>-61.376500000000007</c:v>
                </c:pt>
                <c:pt idx="25169">
                  <c:v>-61.374500000000005</c:v>
                </c:pt>
                <c:pt idx="25170">
                  <c:v>-61.372500000000002</c:v>
                </c:pt>
                <c:pt idx="25171">
                  <c:v>-61.370500000000007</c:v>
                </c:pt>
                <c:pt idx="25172">
                  <c:v>-61.368500000000004</c:v>
                </c:pt>
                <c:pt idx="25173">
                  <c:v>-61.366500000000009</c:v>
                </c:pt>
                <c:pt idx="25174">
                  <c:v>-61.364500000000007</c:v>
                </c:pt>
                <c:pt idx="25175">
                  <c:v>-61.362500000000004</c:v>
                </c:pt>
                <c:pt idx="25176">
                  <c:v>-61.360500000000009</c:v>
                </c:pt>
                <c:pt idx="25177">
                  <c:v>-61.358500000000006</c:v>
                </c:pt>
                <c:pt idx="25178">
                  <c:v>-61.356500000000004</c:v>
                </c:pt>
                <c:pt idx="25179">
                  <c:v>-61.354500000000009</c:v>
                </c:pt>
                <c:pt idx="25180">
                  <c:v>-61.352500000000006</c:v>
                </c:pt>
                <c:pt idx="25181">
                  <c:v>-61.350500000000004</c:v>
                </c:pt>
                <c:pt idx="25182">
                  <c:v>-61.348500000000008</c:v>
                </c:pt>
                <c:pt idx="25183">
                  <c:v>-61.346500000000006</c:v>
                </c:pt>
                <c:pt idx="25184">
                  <c:v>-61.344500000000004</c:v>
                </c:pt>
                <c:pt idx="25185">
                  <c:v>-61.342500000000008</c:v>
                </c:pt>
                <c:pt idx="25186">
                  <c:v>-61.340500000000006</c:v>
                </c:pt>
                <c:pt idx="25187">
                  <c:v>-61.338500000000003</c:v>
                </c:pt>
                <c:pt idx="25188">
                  <c:v>-61.336500000000008</c:v>
                </c:pt>
                <c:pt idx="25189">
                  <c:v>-61.334500000000006</c:v>
                </c:pt>
                <c:pt idx="25190">
                  <c:v>-61.332500000000003</c:v>
                </c:pt>
                <c:pt idx="25191">
                  <c:v>-61.330500000000008</c:v>
                </c:pt>
                <c:pt idx="25192">
                  <c:v>-61.328500000000005</c:v>
                </c:pt>
                <c:pt idx="25193">
                  <c:v>-61.326500000000003</c:v>
                </c:pt>
                <c:pt idx="25194">
                  <c:v>-61.324500000000008</c:v>
                </c:pt>
                <c:pt idx="25195">
                  <c:v>-61.322500000000005</c:v>
                </c:pt>
                <c:pt idx="25196">
                  <c:v>-61.320500000000003</c:v>
                </c:pt>
                <c:pt idx="25197">
                  <c:v>-61.318500000000007</c:v>
                </c:pt>
                <c:pt idx="25198">
                  <c:v>-61.316500000000005</c:v>
                </c:pt>
                <c:pt idx="25199">
                  <c:v>-61.314500000000002</c:v>
                </c:pt>
                <c:pt idx="25200">
                  <c:v>-61.312500000000007</c:v>
                </c:pt>
                <c:pt idx="25201">
                  <c:v>-61.310500000000005</c:v>
                </c:pt>
                <c:pt idx="25202">
                  <c:v>-61.308500000000002</c:v>
                </c:pt>
                <c:pt idx="25203">
                  <c:v>-61.306500000000007</c:v>
                </c:pt>
                <c:pt idx="25204">
                  <c:v>-61.304500000000004</c:v>
                </c:pt>
                <c:pt idx="25205">
                  <c:v>-61.302500000000009</c:v>
                </c:pt>
                <c:pt idx="25206">
                  <c:v>-61.300500000000007</c:v>
                </c:pt>
                <c:pt idx="25207">
                  <c:v>-61.298500000000004</c:v>
                </c:pt>
                <c:pt idx="25208">
                  <c:v>-61.296500000000009</c:v>
                </c:pt>
                <c:pt idx="25209">
                  <c:v>-61.294500000000006</c:v>
                </c:pt>
                <c:pt idx="25210">
                  <c:v>-61.292500000000004</c:v>
                </c:pt>
                <c:pt idx="25211">
                  <c:v>-61.290500000000009</c:v>
                </c:pt>
                <c:pt idx="25212">
                  <c:v>-61.288500000000006</c:v>
                </c:pt>
                <c:pt idx="25213">
                  <c:v>-61.286500000000004</c:v>
                </c:pt>
                <c:pt idx="25214">
                  <c:v>-61.284500000000008</c:v>
                </c:pt>
                <c:pt idx="25215">
                  <c:v>-61.282500000000006</c:v>
                </c:pt>
                <c:pt idx="25216">
                  <c:v>-61.280500000000004</c:v>
                </c:pt>
                <c:pt idx="25217">
                  <c:v>-61.278500000000008</c:v>
                </c:pt>
                <c:pt idx="25218">
                  <c:v>-61.276500000000006</c:v>
                </c:pt>
                <c:pt idx="25219">
                  <c:v>-61.274500000000003</c:v>
                </c:pt>
                <c:pt idx="25220">
                  <c:v>-61.272500000000008</c:v>
                </c:pt>
                <c:pt idx="25221">
                  <c:v>-61.270500000000006</c:v>
                </c:pt>
                <c:pt idx="25222">
                  <c:v>-61.268500000000003</c:v>
                </c:pt>
                <c:pt idx="25223">
                  <c:v>-61.266500000000008</c:v>
                </c:pt>
                <c:pt idx="25224">
                  <c:v>-61.264500000000005</c:v>
                </c:pt>
                <c:pt idx="25225">
                  <c:v>-61.262500000000003</c:v>
                </c:pt>
                <c:pt idx="25226">
                  <c:v>-61.260500000000008</c:v>
                </c:pt>
                <c:pt idx="25227">
                  <c:v>-61.258500000000005</c:v>
                </c:pt>
                <c:pt idx="25228">
                  <c:v>-61.256500000000003</c:v>
                </c:pt>
                <c:pt idx="25229">
                  <c:v>-61.254500000000007</c:v>
                </c:pt>
                <c:pt idx="25230">
                  <c:v>-61.252500000000005</c:v>
                </c:pt>
                <c:pt idx="25231">
                  <c:v>-61.250500000000002</c:v>
                </c:pt>
                <c:pt idx="25232">
                  <c:v>-61.248500000000007</c:v>
                </c:pt>
                <c:pt idx="25233">
                  <c:v>-61.246500000000005</c:v>
                </c:pt>
                <c:pt idx="25234">
                  <c:v>-61.244500000000002</c:v>
                </c:pt>
                <c:pt idx="25235">
                  <c:v>-61.242500000000007</c:v>
                </c:pt>
                <c:pt idx="25236">
                  <c:v>-61.240500000000004</c:v>
                </c:pt>
                <c:pt idx="25237">
                  <c:v>-61.238500000000009</c:v>
                </c:pt>
                <c:pt idx="25238">
                  <c:v>-61.236500000000007</c:v>
                </c:pt>
                <c:pt idx="25239">
                  <c:v>-61.234500000000004</c:v>
                </c:pt>
                <c:pt idx="25240">
                  <c:v>-61.232500000000009</c:v>
                </c:pt>
                <c:pt idx="25241">
                  <c:v>-61.230500000000006</c:v>
                </c:pt>
                <c:pt idx="25242">
                  <c:v>-61.228500000000004</c:v>
                </c:pt>
                <c:pt idx="25243">
                  <c:v>-61.226500000000009</c:v>
                </c:pt>
                <c:pt idx="25244">
                  <c:v>-61.224500000000006</c:v>
                </c:pt>
                <c:pt idx="25245">
                  <c:v>-61.222500000000004</c:v>
                </c:pt>
                <c:pt idx="25246">
                  <c:v>-61.220500000000008</c:v>
                </c:pt>
                <c:pt idx="25247">
                  <c:v>-61.218500000000006</c:v>
                </c:pt>
                <c:pt idx="25248">
                  <c:v>-61.216500000000003</c:v>
                </c:pt>
                <c:pt idx="25249">
                  <c:v>-61.214500000000008</c:v>
                </c:pt>
                <c:pt idx="25250">
                  <c:v>-61.212500000000006</c:v>
                </c:pt>
                <c:pt idx="25251">
                  <c:v>-61.210500000000003</c:v>
                </c:pt>
                <c:pt idx="25252">
                  <c:v>-61.208500000000008</c:v>
                </c:pt>
                <c:pt idx="25253">
                  <c:v>-61.206500000000005</c:v>
                </c:pt>
                <c:pt idx="25254">
                  <c:v>-61.204500000000003</c:v>
                </c:pt>
                <c:pt idx="25255">
                  <c:v>-61.202500000000008</c:v>
                </c:pt>
                <c:pt idx="25256">
                  <c:v>-61.200500000000005</c:v>
                </c:pt>
                <c:pt idx="25257">
                  <c:v>-61.198500000000003</c:v>
                </c:pt>
                <c:pt idx="25258">
                  <c:v>-61.196500000000007</c:v>
                </c:pt>
                <c:pt idx="25259">
                  <c:v>-61.194500000000005</c:v>
                </c:pt>
                <c:pt idx="25260">
                  <c:v>-61.192500000000003</c:v>
                </c:pt>
                <c:pt idx="25261">
                  <c:v>-61.190500000000007</c:v>
                </c:pt>
                <c:pt idx="25262">
                  <c:v>-61.188500000000005</c:v>
                </c:pt>
                <c:pt idx="25263">
                  <c:v>-61.186500000000002</c:v>
                </c:pt>
                <c:pt idx="25264">
                  <c:v>-61.184500000000007</c:v>
                </c:pt>
                <c:pt idx="25265">
                  <c:v>-61.182500000000005</c:v>
                </c:pt>
                <c:pt idx="25266">
                  <c:v>-61.180500000000009</c:v>
                </c:pt>
                <c:pt idx="25267">
                  <c:v>-61.178500000000007</c:v>
                </c:pt>
                <c:pt idx="25268">
                  <c:v>-61.176500000000004</c:v>
                </c:pt>
                <c:pt idx="25269">
                  <c:v>-61.174500000000009</c:v>
                </c:pt>
                <c:pt idx="25270">
                  <c:v>-61.172500000000007</c:v>
                </c:pt>
                <c:pt idx="25271">
                  <c:v>-61.170500000000004</c:v>
                </c:pt>
                <c:pt idx="25272">
                  <c:v>-61.168500000000009</c:v>
                </c:pt>
                <c:pt idx="25273">
                  <c:v>-61.166500000000006</c:v>
                </c:pt>
                <c:pt idx="25274">
                  <c:v>-61.164500000000004</c:v>
                </c:pt>
                <c:pt idx="25275">
                  <c:v>-61.162500000000009</c:v>
                </c:pt>
                <c:pt idx="25276">
                  <c:v>-61.160500000000006</c:v>
                </c:pt>
                <c:pt idx="25277">
                  <c:v>-61.158500000000004</c:v>
                </c:pt>
                <c:pt idx="25278">
                  <c:v>-61.156500000000008</c:v>
                </c:pt>
                <c:pt idx="25279">
                  <c:v>-61.154500000000006</c:v>
                </c:pt>
                <c:pt idx="25280">
                  <c:v>-61.152500000000003</c:v>
                </c:pt>
                <c:pt idx="25281">
                  <c:v>-61.150500000000008</c:v>
                </c:pt>
                <c:pt idx="25282">
                  <c:v>-61.148500000000006</c:v>
                </c:pt>
                <c:pt idx="25283">
                  <c:v>-61.146500000000003</c:v>
                </c:pt>
                <c:pt idx="25284">
                  <c:v>-61.144500000000008</c:v>
                </c:pt>
                <c:pt idx="25285">
                  <c:v>-61.142500000000005</c:v>
                </c:pt>
                <c:pt idx="25286">
                  <c:v>-61.140500000000003</c:v>
                </c:pt>
                <c:pt idx="25287">
                  <c:v>-61.138500000000008</c:v>
                </c:pt>
                <c:pt idx="25288">
                  <c:v>-61.136500000000005</c:v>
                </c:pt>
                <c:pt idx="25289">
                  <c:v>-61.134500000000003</c:v>
                </c:pt>
                <c:pt idx="25290">
                  <c:v>-61.132500000000007</c:v>
                </c:pt>
                <c:pt idx="25291">
                  <c:v>-61.130500000000005</c:v>
                </c:pt>
                <c:pt idx="25292">
                  <c:v>-61.128500000000003</c:v>
                </c:pt>
                <c:pt idx="25293">
                  <c:v>-61.126500000000007</c:v>
                </c:pt>
                <c:pt idx="25294">
                  <c:v>-61.124500000000005</c:v>
                </c:pt>
                <c:pt idx="25295">
                  <c:v>-61.122500000000002</c:v>
                </c:pt>
                <c:pt idx="25296">
                  <c:v>-61.120500000000007</c:v>
                </c:pt>
                <c:pt idx="25297">
                  <c:v>-61.118500000000004</c:v>
                </c:pt>
                <c:pt idx="25298">
                  <c:v>-61.116500000000009</c:v>
                </c:pt>
                <c:pt idx="25299">
                  <c:v>-61.114500000000007</c:v>
                </c:pt>
                <c:pt idx="25300">
                  <c:v>-61.112500000000004</c:v>
                </c:pt>
                <c:pt idx="25301">
                  <c:v>-61.110500000000009</c:v>
                </c:pt>
                <c:pt idx="25302">
                  <c:v>-61.108500000000006</c:v>
                </c:pt>
                <c:pt idx="25303">
                  <c:v>-61.106500000000004</c:v>
                </c:pt>
                <c:pt idx="25304">
                  <c:v>-61.104500000000009</c:v>
                </c:pt>
                <c:pt idx="25305">
                  <c:v>-61.102500000000006</c:v>
                </c:pt>
                <c:pt idx="25306">
                  <c:v>-61.100500000000004</c:v>
                </c:pt>
                <c:pt idx="25307">
                  <c:v>-61.098500000000008</c:v>
                </c:pt>
                <c:pt idx="25308">
                  <c:v>-61.096500000000006</c:v>
                </c:pt>
                <c:pt idx="25309">
                  <c:v>-61.094500000000004</c:v>
                </c:pt>
                <c:pt idx="25310">
                  <c:v>-61.092500000000008</c:v>
                </c:pt>
                <c:pt idx="25311">
                  <c:v>-61.090500000000006</c:v>
                </c:pt>
                <c:pt idx="25312">
                  <c:v>-61.088500000000003</c:v>
                </c:pt>
                <c:pt idx="25313">
                  <c:v>-61.086500000000008</c:v>
                </c:pt>
                <c:pt idx="25314">
                  <c:v>-61.084500000000006</c:v>
                </c:pt>
                <c:pt idx="25315">
                  <c:v>-61.082500000000003</c:v>
                </c:pt>
                <c:pt idx="25316">
                  <c:v>-61.080500000000008</c:v>
                </c:pt>
                <c:pt idx="25317">
                  <c:v>-61.078500000000005</c:v>
                </c:pt>
                <c:pt idx="25318">
                  <c:v>-61.076500000000003</c:v>
                </c:pt>
                <c:pt idx="25319">
                  <c:v>-61.074500000000008</c:v>
                </c:pt>
                <c:pt idx="25320">
                  <c:v>-61.072500000000005</c:v>
                </c:pt>
                <c:pt idx="25321">
                  <c:v>-61.070500000000003</c:v>
                </c:pt>
                <c:pt idx="25322">
                  <c:v>-61.068500000000007</c:v>
                </c:pt>
                <c:pt idx="25323">
                  <c:v>-61.066500000000005</c:v>
                </c:pt>
                <c:pt idx="25324">
                  <c:v>-61.064500000000002</c:v>
                </c:pt>
                <c:pt idx="25325">
                  <c:v>-61.062500000000007</c:v>
                </c:pt>
                <c:pt idx="25326">
                  <c:v>-61.060500000000005</c:v>
                </c:pt>
                <c:pt idx="25327">
                  <c:v>-61.058500000000002</c:v>
                </c:pt>
                <c:pt idx="25328">
                  <c:v>-61.056500000000007</c:v>
                </c:pt>
                <c:pt idx="25329">
                  <c:v>-61.054500000000004</c:v>
                </c:pt>
                <c:pt idx="25330">
                  <c:v>-61.052500000000009</c:v>
                </c:pt>
                <c:pt idx="25331">
                  <c:v>-61.050500000000007</c:v>
                </c:pt>
                <c:pt idx="25332">
                  <c:v>-61.048500000000004</c:v>
                </c:pt>
                <c:pt idx="25333">
                  <c:v>-61.046500000000009</c:v>
                </c:pt>
                <c:pt idx="25334">
                  <c:v>-61.044500000000006</c:v>
                </c:pt>
                <c:pt idx="25335">
                  <c:v>-61.042500000000004</c:v>
                </c:pt>
                <c:pt idx="25336">
                  <c:v>-61.040500000000009</c:v>
                </c:pt>
                <c:pt idx="25337">
                  <c:v>-61.038500000000006</c:v>
                </c:pt>
                <c:pt idx="25338">
                  <c:v>-61.036500000000004</c:v>
                </c:pt>
                <c:pt idx="25339">
                  <c:v>-61.034500000000008</c:v>
                </c:pt>
                <c:pt idx="25340">
                  <c:v>-61.032500000000006</c:v>
                </c:pt>
                <c:pt idx="25341">
                  <c:v>-61.030500000000004</c:v>
                </c:pt>
                <c:pt idx="25342">
                  <c:v>-61.028500000000008</c:v>
                </c:pt>
                <c:pt idx="25343">
                  <c:v>-61.026500000000006</c:v>
                </c:pt>
                <c:pt idx="25344">
                  <c:v>-61.024500000000003</c:v>
                </c:pt>
                <c:pt idx="25345">
                  <c:v>-61.022500000000008</c:v>
                </c:pt>
                <c:pt idx="25346">
                  <c:v>-61.020500000000006</c:v>
                </c:pt>
                <c:pt idx="25347">
                  <c:v>-61.018500000000003</c:v>
                </c:pt>
                <c:pt idx="25348">
                  <c:v>-61.016500000000008</c:v>
                </c:pt>
                <c:pt idx="25349">
                  <c:v>-61.014500000000005</c:v>
                </c:pt>
                <c:pt idx="25350">
                  <c:v>-61.012500000000003</c:v>
                </c:pt>
                <c:pt idx="25351">
                  <c:v>-61.010500000000008</c:v>
                </c:pt>
                <c:pt idx="25352">
                  <c:v>-61.008500000000005</c:v>
                </c:pt>
                <c:pt idx="25353">
                  <c:v>-61.006500000000003</c:v>
                </c:pt>
                <c:pt idx="25354">
                  <c:v>-61.004500000000007</c:v>
                </c:pt>
                <c:pt idx="25355">
                  <c:v>-61.002500000000005</c:v>
                </c:pt>
                <c:pt idx="25356">
                  <c:v>-61.000500000000002</c:v>
                </c:pt>
                <c:pt idx="25357">
                  <c:v>-60.998500000000007</c:v>
                </c:pt>
                <c:pt idx="25358">
                  <c:v>-60.996500000000005</c:v>
                </c:pt>
                <c:pt idx="25359">
                  <c:v>-60.994500000000002</c:v>
                </c:pt>
                <c:pt idx="25360">
                  <c:v>-60.992500000000007</c:v>
                </c:pt>
                <c:pt idx="25361">
                  <c:v>-60.990500000000004</c:v>
                </c:pt>
                <c:pt idx="25362">
                  <c:v>-60.988500000000009</c:v>
                </c:pt>
                <c:pt idx="25363">
                  <c:v>-60.986500000000007</c:v>
                </c:pt>
                <c:pt idx="25364">
                  <c:v>-60.984500000000004</c:v>
                </c:pt>
                <c:pt idx="25365">
                  <c:v>-60.982500000000009</c:v>
                </c:pt>
                <c:pt idx="25366">
                  <c:v>-60.980500000000006</c:v>
                </c:pt>
                <c:pt idx="25367">
                  <c:v>-60.978500000000004</c:v>
                </c:pt>
                <c:pt idx="25368">
                  <c:v>-60.976500000000009</c:v>
                </c:pt>
                <c:pt idx="25369">
                  <c:v>-60.974500000000006</c:v>
                </c:pt>
                <c:pt idx="25370">
                  <c:v>-60.972500000000004</c:v>
                </c:pt>
                <c:pt idx="25371">
                  <c:v>-60.970500000000008</c:v>
                </c:pt>
                <c:pt idx="25372">
                  <c:v>-60.968500000000006</c:v>
                </c:pt>
                <c:pt idx="25373">
                  <c:v>-60.966500000000003</c:v>
                </c:pt>
                <c:pt idx="25374">
                  <c:v>-60.964500000000008</c:v>
                </c:pt>
                <c:pt idx="25375">
                  <c:v>-60.962500000000006</c:v>
                </c:pt>
                <c:pt idx="25376">
                  <c:v>-60.960500000000003</c:v>
                </c:pt>
                <c:pt idx="25377">
                  <c:v>-60.958500000000008</c:v>
                </c:pt>
                <c:pt idx="25378">
                  <c:v>-60.956500000000005</c:v>
                </c:pt>
                <c:pt idx="25379">
                  <c:v>-60.954500000000003</c:v>
                </c:pt>
                <c:pt idx="25380">
                  <c:v>-60.952500000000008</c:v>
                </c:pt>
                <c:pt idx="25381">
                  <c:v>-60.950500000000005</c:v>
                </c:pt>
                <c:pt idx="25382">
                  <c:v>-60.948500000000003</c:v>
                </c:pt>
                <c:pt idx="25383">
                  <c:v>-60.946500000000007</c:v>
                </c:pt>
                <c:pt idx="25384">
                  <c:v>-60.944500000000005</c:v>
                </c:pt>
                <c:pt idx="25385">
                  <c:v>-60.942500000000003</c:v>
                </c:pt>
                <c:pt idx="25386">
                  <c:v>-60.940500000000007</c:v>
                </c:pt>
                <c:pt idx="25387">
                  <c:v>-60.938500000000005</c:v>
                </c:pt>
                <c:pt idx="25388">
                  <c:v>-60.936500000000002</c:v>
                </c:pt>
                <c:pt idx="25389">
                  <c:v>-60.934500000000007</c:v>
                </c:pt>
                <c:pt idx="25390">
                  <c:v>-60.932500000000005</c:v>
                </c:pt>
                <c:pt idx="25391">
                  <c:v>-60.930500000000009</c:v>
                </c:pt>
                <c:pt idx="25392">
                  <c:v>-60.928500000000007</c:v>
                </c:pt>
                <c:pt idx="25393">
                  <c:v>-60.926500000000004</c:v>
                </c:pt>
                <c:pt idx="25394">
                  <c:v>-60.924500000000009</c:v>
                </c:pt>
                <c:pt idx="25395">
                  <c:v>-60.922500000000007</c:v>
                </c:pt>
                <c:pt idx="25396">
                  <c:v>-60.920500000000004</c:v>
                </c:pt>
                <c:pt idx="25397">
                  <c:v>-60.918500000000009</c:v>
                </c:pt>
                <c:pt idx="25398">
                  <c:v>-60.916500000000006</c:v>
                </c:pt>
                <c:pt idx="25399">
                  <c:v>-60.914500000000004</c:v>
                </c:pt>
                <c:pt idx="25400">
                  <c:v>-60.912500000000009</c:v>
                </c:pt>
                <c:pt idx="25401">
                  <c:v>-60.910500000000006</c:v>
                </c:pt>
                <c:pt idx="25402">
                  <c:v>-60.908500000000004</c:v>
                </c:pt>
                <c:pt idx="25403">
                  <c:v>-60.906500000000008</c:v>
                </c:pt>
                <c:pt idx="25404">
                  <c:v>-60.904500000000006</c:v>
                </c:pt>
                <c:pt idx="25405">
                  <c:v>-60.902500000000003</c:v>
                </c:pt>
                <c:pt idx="25406">
                  <c:v>-60.900500000000008</c:v>
                </c:pt>
                <c:pt idx="25407">
                  <c:v>-60.898500000000006</c:v>
                </c:pt>
                <c:pt idx="25408">
                  <c:v>-60.896500000000003</c:v>
                </c:pt>
                <c:pt idx="25409">
                  <c:v>-60.894500000000008</c:v>
                </c:pt>
                <c:pt idx="25410">
                  <c:v>-60.892500000000005</c:v>
                </c:pt>
                <c:pt idx="25411">
                  <c:v>-60.890500000000003</c:v>
                </c:pt>
                <c:pt idx="25412">
                  <c:v>-60.888500000000008</c:v>
                </c:pt>
                <c:pt idx="25413">
                  <c:v>-60.886500000000005</c:v>
                </c:pt>
                <c:pt idx="25414">
                  <c:v>-60.884500000000003</c:v>
                </c:pt>
                <c:pt idx="25415">
                  <c:v>-60.882500000000007</c:v>
                </c:pt>
                <c:pt idx="25416">
                  <c:v>-60.880500000000005</c:v>
                </c:pt>
                <c:pt idx="25417">
                  <c:v>-60.878500000000003</c:v>
                </c:pt>
                <c:pt idx="25418">
                  <c:v>-60.876500000000007</c:v>
                </c:pt>
                <c:pt idx="25419">
                  <c:v>-60.874500000000005</c:v>
                </c:pt>
                <c:pt idx="25420">
                  <c:v>-60.872500000000002</c:v>
                </c:pt>
                <c:pt idx="25421">
                  <c:v>-60.870500000000007</c:v>
                </c:pt>
                <c:pt idx="25422">
                  <c:v>-60.868500000000004</c:v>
                </c:pt>
                <c:pt idx="25423">
                  <c:v>-60.866500000000009</c:v>
                </c:pt>
                <c:pt idx="25424">
                  <c:v>-60.864500000000007</c:v>
                </c:pt>
                <c:pt idx="25425">
                  <c:v>-60.862500000000004</c:v>
                </c:pt>
                <c:pt idx="25426">
                  <c:v>-60.860500000000009</c:v>
                </c:pt>
                <c:pt idx="25427">
                  <c:v>-60.858500000000006</c:v>
                </c:pt>
                <c:pt idx="25428">
                  <c:v>-60.856500000000004</c:v>
                </c:pt>
                <c:pt idx="25429">
                  <c:v>-60.854500000000009</c:v>
                </c:pt>
                <c:pt idx="25430">
                  <c:v>-60.852500000000006</c:v>
                </c:pt>
                <c:pt idx="25431">
                  <c:v>-60.850500000000004</c:v>
                </c:pt>
                <c:pt idx="25432">
                  <c:v>-60.848500000000008</c:v>
                </c:pt>
                <c:pt idx="25433">
                  <c:v>-60.846500000000006</c:v>
                </c:pt>
                <c:pt idx="25434">
                  <c:v>-60.844500000000004</c:v>
                </c:pt>
                <c:pt idx="25435">
                  <c:v>-60.842500000000008</c:v>
                </c:pt>
                <c:pt idx="25436">
                  <c:v>-60.840500000000006</c:v>
                </c:pt>
                <c:pt idx="25437">
                  <c:v>-60.838500000000003</c:v>
                </c:pt>
                <c:pt idx="25438">
                  <c:v>-60.836500000000008</c:v>
                </c:pt>
                <c:pt idx="25439">
                  <c:v>-60.834500000000006</c:v>
                </c:pt>
                <c:pt idx="25440">
                  <c:v>-60.832500000000003</c:v>
                </c:pt>
                <c:pt idx="25441">
                  <c:v>-60.830500000000008</c:v>
                </c:pt>
                <c:pt idx="25442">
                  <c:v>-60.828500000000005</c:v>
                </c:pt>
                <c:pt idx="25443">
                  <c:v>-60.826500000000003</c:v>
                </c:pt>
                <c:pt idx="25444">
                  <c:v>-60.824500000000008</c:v>
                </c:pt>
                <c:pt idx="25445">
                  <c:v>-60.822500000000005</c:v>
                </c:pt>
                <c:pt idx="25446">
                  <c:v>-60.820500000000003</c:v>
                </c:pt>
                <c:pt idx="25447">
                  <c:v>-60.818500000000007</c:v>
                </c:pt>
                <c:pt idx="25448">
                  <c:v>-60.816500000000005</c:v>
                </c:pt>
                <c:pt idx="25449">
                  <c:v>-60.814500000000002</c:v>
                </c:pt>
                <c:pt idx="25450">
                  <c:v>-60.812500000000007</c:v>
                </c:pt>
                <c:pt idx="25451">
                  <c:v>-60.810500000000005</c:v>
                </c:pt>
                <c:pt idx="25452">
                  <c:v>-60.808500000000002</c:v>
                </c:pt>
                <c:pt idx="25453">
                  <c:v>-60.806500000000007</c:v>
                </c:pt>
                <c:pt idx="25454">
                  <c:v>-60.804500000000004</c:v>
                </c:pt>
                <c:pt idx="25455">
                  <c:v>-60.802500000000009</c:v>
                </c:pt>
                <c:pt idx="25456">
                  <c:v>-60.800500000000007</c:v>
                </c:pt>
                <c:pt idx="25457">
                  <c:v>-60.798500000000004</c:v>
                </c:pt>
                <c:pt idx="25458">
                  <c:v>-60.796500000000009</c:v>
                </c:pt>
                <c:pt idx="25459">
                  <c:v>-60.794500000000006</c:v>
                </c:pt>
                <c:pt idx="25460">
                  <c:v>-60.792500000000004</c:v>
                </c:pt>
                <c:pt idx="25461">
                  <c:v>-60.790500000000009</c:v>
                </c:pt>
                <c:pt idx="25462">
                  <c:v>-60.788500000000006</c:v>
                </c:pt>
                <c:pt idx="25463">
                  <c:v>-60.786500000000004</c:v>
                </c:pt>
                <c:pt idx="25464">
                  <c:v>-60.784500000000008</c:v>
                </c:pt>
                <c:pt idx="25465">
                  <c:v>-60.782500000000006</c:v>
                </c:pt>
                <c:pt idx="25466">
                  <c:v>-60.780500000000004</c:v>
                </c:pt>
                <c:pt idx="25467">
                  <c:v>-60.778500000000008</c:v>
                </c:pt>
                <c:pt idx="25468">
                  <c:v>-60.776500000000006</c:v>
                </c:pt>
                <c:pt idx="25469">
                  <c:v>-60.774500000000003</c:v>
                </c:pt>
                <c:pt idx="25470">
                  <c:v>-60.772500000000008</c:v>
                </c:pt>
                <c:pt idx="25471">
                  <c:v>-60.770500000000006</c:v>
                </c:pt>
                <c:pt idx="25472">
                  <c:v>-60.768500000000003</c:v>
                </c:pt>
                <c:pt idx="25473">
                  <c:v>-60.766500000000008</c:v>
                </c:pt>
                <c:pt idx="25474">
                  <c:v>-60.764500000000005</c:v>
                </c:pt>
                <c:pt idx="25475">
                  <c:v>-60.762500000000003</c:v>
                </c:pt>
                <c:pt idx="25476">
                  <c:v>-60.760500000000008</c:v>
                </c:pt>
                <c:pt idx="25477">
                  <c:v>-60.758500000000005</c:v>
                </c:pt>
                <c:pt idx="25478">
                  <c:v>-60.756500000000003</c:v>
                </c:pt>
                <c:pt idx="25479">
                  <c:v>-60.754500000000007</c:v>
                </c:pt>
                <c:pt idx="25480">
                  <c:v>-60.752500000000005</c:v>
                </c:pt>
                <c:pt idx="25481">
                  <c:v>-60.750500000000002</c:v>
                </c:pt>
                <c:pt idx="25482">
                  <c:v>-60.748500000000007</c:v>
                </c:pt>
                <c:pt idx="25483">
                  <c:v>-60.746500000000005</c:v>
                </c:pt>
                <c:pt idx="25484">
                  <c:v>-60.744500000000002</c:v>
                </c:pt>
                <c:pt idx="25485">
                  <c:v>-60.742500000000007</c:v>
                </c:pt>
                <c:pt idx="25486">
                  <c:v>-60.740500000000004</c:v>
                </c:pt>
                <c:pt idx="25487">
                  <c:v>-60.738500000000009</c:v>
                </c:pt>
                <c:pt idx="25488">
                  <c:v>-60.736500000000007</c:v>
                </c:pt>
                <c:pt idx="25489">
                  <c:v>-60.734500000000004</c:v>
                </c:pt>
                <c:pt idx="25490">
                  <c:v>-60.732500000000009</c:v>
                </c:pt>
                <c:pt idx="25491">
                  <c:v>-60.730500000000006</c:v>
                </c:pt>
                <c:pt idx="25492">
                  <c:v>-60.728500000000004</c:v>
                </c:pt>
                <c:pt idx="25493">
                  <c:v>-60.726500000000009</c:v>
                </c:pt>
                <c:pt idx="25494">
                  <c:v>-60.724500000000006</c:v>
                </c:pt>
                <c:pt idx="25495">
                  <c:v>-60.722500000000004</c:v>
                </c:pt>
                <c:pt idx="25496">
                  <c:v>-60.720500000000008</c:v>
                </c:pt>
                <c:pt idx="25497">
                  <c:v>-60.718500000000006</c:v>
                </c:pt>
                <c:pt idx="25498">
                  <c:v>-60.716500000000003</c:v>
                </c:pt>
                <c:pt idx="25499">
                  <c:v>-60.714500000000008</c:v>
                </c:pt>
                <c:pt idx="25500">
                  <c:v>-60.712500000000006</c:v>
                </c:pt>
                <c:pt idx="25501">
                  <c:v>-60.710500000000003</c:v>
                </c:pt>
                <c:pt idx="25502">
                  <c:v>-60.708500000000008</c:v>
                </c:pt>
                <c:pt idx="25503">
                  <c:v>-60.706500000000005</c:v>
                </c:pt>
                <c:pt idx="25504">
                  <c:v>-60.704500000000003</c:v>
                </c:pt>
                <c:pt idx="25505">
                  <c:v>-60.702500000000008</c:v>
                </c:pt>
                <c:pt idx="25506">
                  <c:v>-60.700500000000005</c:v>
                </c:pt>
                <c:pt idx="25507">
                  <c:v>-60.698500000000003</c:v>
                </c:pt>
                <c:pt idx="25508">
                  <c:v>-60.696500000000007</c:v>
                </c:pt>
                <c:pt idx="25509">
                  <c:v>-60.694500000000005</c:v>
                </c:pt>
                <c:pt idx="25510">
                  <c:v>-60.692500000000003</c:v>
                </c:pt>
                <c:pt idx="25511">
                  <c:v>-60.690500000000007</c:v>
                </c:pt>
                <c:pt idx="25512">
                  <c:v>-60.688500000000005</c:v>
                </c:pt>
                <c:pt idx="25513">
                  <c:v>-60.686500000000002</c:v>
                </c:pt>
                <c:pt idx="25514">
                  <c:v>-60.684500000000007</c:v>
                </c:pt>
                <c:pt idx="25515">
                  <c:v>-60.682500000000005</c:v>
                </c:pt>
                <c:pt idx="25516">
                  <c:v>-60.680500000000009</c:v>
                </c:pt>
                <c:pt idx="25517">
                  <c:v>-60.678500000000007</c:v>
                </c:pt>
                <c:pt idx="25518">
                  <c:v>-60.676500000000004</c:v>
                </c:pt>
                <c:pt idx="25519">
                  <c:v>-60.674500000000009</c:v>
                </c:pt>
                <c:pt idx="25520">
                  <c:v>-60.672500000000007</c:v>
                </c:pt>
                <c:pt idx="25521">
                  <c:v>-60.670500000000004</c:v>
                </c:pt>
                <c:pt idx="25522">
                  <c:v>-60.668500000000009</c:v>
                </c:pt>
                <c:pt idx="25523">
                  <c:v>-60.666500000000006</c:v>
                </c:pt>
                <c:pt idx="25524">
                  <c:v>-60.664500000000004</c:v>
                </c:pt>
                <c:pt idx="25525">
                  <c:v>-60.662500000000009</c:v>
                </c:pt>
                <c:pt idx="25526">
                  <c:v>-60.660500000000006</c:v>
                </c:pt>
                <c:pt idx="25527">
                  <c:v>-60.658500000000004</c:v>
                </c:pt>
                <c:pt idx="25528">
                  <c:v>-60.656500000000008</c:v>
                </c:pt>
                <c:pt idx="25529">
                  <c:v>-60.654500000000006</c:v>
                </c:pt>
                <c:pt idx="25530">
                  <c:v>-60.652500000000003</c:v>
                </c:pt>
                <c:pt idx="25531">
                  <c:v>-60.650500000000008</c:v>
                </c:pt>
                <c:pt idx="25532">
                  <c:v>-60.648500000000006</c:v>
                </c:pt>
                <c:pt idx="25533">
                  <c:v>-60.646500000000003</c:v>
                </c:pt>
                <c:pt idx="25534">
                  <c:v>-60.644500000000008</c:v>
                </c:pt>
                <c:pt idx="25535">
                  <c:v>-60.642500000000005</c:v>
                </c:pt>
                <c:pt idx="25536">
                  <c:v>-60.640500000000003</c:v>
                </c:pt>
                <c:pt idx="25537">
                  <c:v>-60.638500000000008</c:v>
                </c:pt>
                <c:pt idx="25538">
                  <c:v>-60.636500000000005</c:v>
                </c:pt>
                <c:pt idx="25539">
                  <c:v>-60.634500000000003</c:v>
                </c:pt>
                <c:pt idx="25540">
                  <c:v>-60.632500000000007</c:v>
                </c:pt>
                <c:pt idx="25541">
                  <c:v>-60.630500000000005</c:v>
                </c:pt>
                <c:pt idx="25542">
                  <c:v>-60.628500000000003</c:v>
                </c:pt>
                <c:pt idx="25543">
                  <c:v>-60.626500000000007</c:v>
                </c:pt>
                <c:pt idx="25544">
                  <c:v>-60.624500000000005</c:v>
                </c:pt>
                <c:pt idx="25545">
                  <c:v>-60.622500000000002</c:v>
                </c:pt>
                <c:pt idx="25546">
                  <c:v>-60.620500000000007</c:v>
                </c:pt>
                <c:pt idx="25547">
                  <c:v>-60.618500000000004</c:v>
                </c:pt>
                <c:pt idx="25548">
                  <c:v>-60.616500000000009</c:v>
                </c:pt>
                <c:pt idx="25549">
                  <c:v>-60.614500000000007</c:v>
                </c:pt>
                <c:pt idx="25550">
                  <c:v>-60.612500000000004</c:v>
                </c:pt>
                <c:pt idx="25551">
                  <c:v>-60.610500000000009</c:v>
                </c:pt>
                <c:pt idx="25552">
                  <c:v>-60.608500000000006</c:v>
                </c:pt>
                <c:pt idx="25553">
                  <c:v>-60.606500000000004</c:v>
                </c:pt>
                <c:pt idx="25554">
                  <c:v>-60.604500000000009</c:v>
                </c:pt>
                <c:pt idx="25555">
                  <c:v>-60.602500000000006</c:v>
                </c:pt>
                <c:pt idx="25556">
                  <c:v>-60.600500000000004</c:v>
                </c:pt>
                <c:pt idx="25557">
                  <c:v>-60.598500000000008</c:v>
                </c:pt>
                <c:pt idx="25558">
                  <c:v>-60.596500000000006</c:v>
                </c:pt>
                <c:pt idx="25559">
                  <c:v>-60.594500000000004</c:v>
                </c:pt>
                <c:pt idx="25560">
                  <c:v>-60.592500000000008</c:v>
                </c:pt>
                <c:pt idx="25561">
                  <c:v>-60.590500000000006</c:v>
                </c:pt>
                <c:pt idx="25562">
                  <c:v>-60.588500000000003</c:v>
                </c:pt>
                <c:pt idx="25563">
                  <c:v>-60.586500000000008</c:v>
                </c:pt>
                <c:pt idx="25564">
                  <c:v>-60.584500000000006</c:v>
                </c:pt>
                <c:pt idx="25565">
                  <c:v>-60.582500000000003</c:v>
                </c:pt>
                <c:pt idx="25566">
                  <c:v>-60.580500000000008</c:v>
                </c:pt>
                <c:pt idx="25567">
                  <c:v>-60.578500000000005</c:v>
                </c:pt>
                <c:pt idx="25568">
                  <c:v>-60.576500000000003</c:v>
                </c:pt>
                <c:pt idx="25569">
                  <c:v>-60.574500000000008</c:v>
                </c:pt>
                <c:pt idx="25570">
                  <c:v>-60.572500000000005</c:v>
                </c:pt>
                <c:pt idx="25571">
                  <c:v>-60.570500000000003</c:v>
                </c:pt>
                <c:pt idx="25572">
                  <c:v>-60.568500000000007</c:v>
                </c:pt>
                <c:pt idx="25573">
                  <c:v>-60.566500000000005</c:v>
                </c:pt>
                <c:pt idx="25574">
                  <c:v>-60.564500000000002</c:v>
                </c:pt>
                <c:pt idx="25575">
                  <c:v>-60.562500000000007</c:v>
                </c:pt>
                <c:pt idx="25576">
                  <c:v>-60.560500000000005</c:v>
                </c:pt>
                <c:pt idx="25577">
                  <c:v>-60.558500000000002</c:v>
                </c:pt>
                <c:pt idx="25578">
                  <c:v>-60.556500000000007</c:v>
                </c:pt>
                <c:pt idx="25579">
                  <c:v>-60.554500000000004</c:v>
                </c:pt>
                <c:pt idx="25580">
                  <c:v>-60.552500000000009</c:v>
                </c:pt>
                <c:pt idx="25581">
                  <c:v>-60.550500000000007</c:v>
                </c:pt>
                <c:pt idx="25582">
                  <c:v>-60.548500000000004</c:v>
                </c:pt>
                <c:pt idx="25583">
                  <c:v>-60.546500000000009</c:v>
                </c:pt>
                <c:pt idx="25584">
                  <c:v>-60.544500000000006</c:v>
                </c:pt>
                <c:pt idx="25585">
                  <c:v>-60.542500000000004</c:v>
                </c:pt>
                <c:pt idx="25586">
                  <c:v>-60.540500000000009</c:v>
                </c:pt>
                <c:pt idx="25587">
                  <c:v>-60.538500000000006</c:v>
                </c:pt>
                <c:pt idx="25588">
                  <c:v>-60.536500000000004</c:v>
                </c:pt>
                <c:pt idx="25589">
                  <c:v>-60.534500000000008</c:v>
                </c:pt>
                <c:pt idx="25590">
                  <c:v>-60.532500000000006</c:v>
                </c:pt>
                <c:pt idx="25591">
                  <c:v>-60.530500000000004</c:v>
                </c:pt>
                <c:pt idx="25592">
                  <c:v>-60.528500000000008</c:v>
                </c:pt>
                <c:pt idx="25593">
                  <c:v>-60.526500000000006</c:v>
                </c:pt>
                <c:pt idx="25594">
                  <c:v>-60.524500000000003</c:v>
                </c:pt>
                <c:pt idx="25595">
                  <c:v>-60.522500000000008</c:v>
                </c:pt>
                <c:pt idx="25596">
                  <c:v>-60.520500000000006</c:v>
                </c:pt>
                <c:pt idx="25597">
                  <c:v>-60.518500000000003</c:v>
                </c:pt>
                <c:pt idx="25598">
                  <c:v>-60.516500000000008</c:v>
                </c:pt>
                <c:pt idx="25599">
                  <c:v>-60.514500000000005</c:v>
                </c:pt>
                <c:pt idx="25600">
                  <c:v>-60.512500000000003</c:v>
                </c:pt>
                <c:pt idx="25601">
                  <c:v>-60.510500000000008</c:v>
                </c:pt>
                <c:pt idx="25602">
                  <c:v>-60.508500000000005</c:v>
                </c:pt>
                <c:pt idx="25603">
                  <c:v>-60.506500000000003</c:v>
                </c:pt>
                <c:pt idx="25604">
                  <c:v>-60.504500000000007</c:v>
                </c:pt>
                <c:pt idx="25605">
                  <c:v>-60.502500000000005</c:v>
                </c:pt>
                <c:pt idx="25606">
                  <c:v>-60.500500000000002</c:v>
                </c:pt>
                <c:pt idx="25607">
                  <c:v>-60.498500000000007</c:v>
                </c:pt>
                <c:pt idx="25608">
                  <c:v>-60.496500000000005</c:v>
                </c:pt>
                <c:pt idx="25609">
                  <c:v>-60.494500000000002</c:v>
                </c:pt>
                <c:pt idx="25610">
                  <c:v>-60.492500000000007</c:v>
                </c:pt>
                <c:pt idx="25611">
                  <c:v>-60.490500000000004</c:v>
                </c:pt>
                <c:pt idx="25612">
                  <c:v>-60.488500000000009</c:v>
                </c:pt>
                <c:pt idx="25613">
                  <c:v>-60.486500000000007</c:v>
                </c:pt>
                <c:pt idx="25614">
                  <c:v>-60.484500000000004</c:v>
                </c:pt>
                <c:pt idx="25615">
                  <c:v>-60.482500000000009</c:v>
                </c:pt>
                <c:pt idx="25616">
                  <c:v>-60.480500000000006</c:v>
                </c:pt>
                <c:pt idx="25617">
                  <c:v>-60.478500000000004</c:v>
                </c:pt>
                <c:pt idx="25618">
                  <c:v>-60.476500000000009</c:v>
                </c:pt>
                <c:pt idx="25619">
                  <c:v>-60.474500000000006</c:v>
                </c:pt>
                <c:pt idx="25620">
                  <c:v>-60.472500000000004</c:v>
                </c:pt>
                <c:pt idx="25621">
                  <c:v>-60.470500000000008</c:v>
                </c:pt>
                <c:pt idx="25622">
                  <c:v>-60.468500000000006</c:v>
                </c:pt>
                <c:pt idx="25623">
                  <c:v>-60.466500000000003</c:v>
                </c:pt>
                <c:pt idx="25624">
                  <c:v>-60.464500000000008</c:v>
                </c:pt>
                <c:pt idx="25625">
                  <c:v>-60.462500000000006</c:v>
                </c:pt>
                <c:pt idx="25626">
                  <c:v>-60.460500000000003</c:v>
                </c:pt>
                <c:pt idx="25627">
                  <c:v>-60.458500000000008</c:v>
                </c:pt>
                <c:pt idx="25628">
                  <c:v>-60.456500000000005</c:v>
                </c:pt>
                <c:pt idx="25629">
                  <c:v>-60.454500000000003</c:v>
                </c:pt>
                <c:pt idx="25630">
                  <c:v>-60.452500000000008</c:v>
                </c:pt>
                <c:pt idx="25631">
                  <c:v>-60.450500000000005</c:v>
                </c:pt>
                <c:pt idx="25632">
                  <c:v>-60.448500000000003</c:v>
                </c:pt>
                <c:pt idx="25633">
                  <c:v>-60.446500000000007</c:v>
                </c:pt>
                <c:pt idx="25634">
                  <c:v>-60.444500000000005</c:v>
                </c:pt>
                <c:pt idx="25635">
                  <c:v>-60.442500000000003</c:v>
                </c:pt>
                <c:pt idx="25636">
                  <c:v>-60.440500000000007</c:v>
                </c:pt>
                <c:pt idx="25637">
                  <c:v>-60.438500000000005</c:v>
                </c:pt>
                <c:pt idx="25638">
                  <c:v>-60.436500000000002</c:v>
                </c:pt>
                <c:pt idx="25639">
                  <c:v>-60.434500000000007</c:v>
                </c:pt>
                <c:pt idx="25640">
                  <c:v>-60.432500000000005</c:v>
                </c:pt>
                <c:pt idx="25641">
                  <c:v>-60.430500000000009</c:v>
                </c:pt>
                <c:pt idx="25642">
                  <c:v>-60.428500000000007</c:v>
                </c:pt>
                <c:pt idx="25643">
                  <c:v>-60.426500000000004</c:v>
                </c:pt>
                <c:pt idx="25644">
                  <c:v>-60.424500000000009</c:v>
                </c:pt>
                <c:pt idx="25645">
                  <c:v>-60.422500000000007</c:v>
                </c:pt>
                <c:pt idx="25646">
                  <c:v>-60.420500000000004</c:v>
                </c:pt>
                <c:pt idx="25647">
                  <c:v>-60.418500000000009</c:v>
                </c:pt>
                <c:pt idx="25648">
                  <c:v>-60.416500000000006</c:v>
                </c:pt>
                <c:pt idx="25649">
                  <c:v>-60.414500000000004</c:v>
                </c:pt>
                <c:pt idx="25650">
                  <c:v>-60.412500000000009</c:v>
                </c:pt>
                <c:pt idx="25651">
                  <c:v>-60.410500000000006</c:v>
                </c:pt>
                <c:pt idx="25652">
                  <c:v>-60.408500000000004</c:v>
                </c:pt>
                <c:pt idx="25653">
                  <c:v>-60.406500000000008</c:v>
                </c:pt>
                <c:pt idx="25654">
                  <c:v>-60.404500000000006</c:v>
                </c:pt>
                <c:pt idx="25655">
                  <c:v>-60.402500000000003</c:v>
                </c:pt>
                <c:pt idx="25656">
                  <c:v>-60.400500000000008</c:v>
                </c:pt>
                <c:pt idx="25657">
                  <c:v>-60.398500000000006</c:v>
                </c:pt>
                <c:pt idx="25658">
                  <c:v>-60.396500000000003</c:v>
                </c:pt>
                <c:pt idx="25659">
                  <c:v>-60.394500000000008</c:v>
                </c:pt>
                <c:pt idx="25660">
                  <c:v>-60.392500000000005</c:v>
                </c:pt>
                <c:pt idx="25661">
                  <c:v>-60.390500000000003</c:v>
                </c:pt>
                <c:pt idx="25662">
                  <c:v>-60.388500000000008</c:v>
                </c:pt>
                <c:pt idx="25663">
                  <c:v>-60.386500000000005</c:v>
                </c:pt>
                <c:pt idx="25664">
                  <c:v>-60.384500000000003</c:v>
                </c:pt>
                <c:pt idx="25665">
                  <c:v>-60.382500000000007</c:v>
                </c:pt>
                <c:pt idx="25666">
                  <c:v>-60.380500000000005</c:v>
                </c:pt>
                <c:pt idx="25667">
                  <c:v>-60.378500000000003</c:v>
                </c:pt>
                <c:pt idx="25668">
                  <c:v>-60.376500000000007</c:v>
                </c:pt>
                <c:pt idx="25669">
                  <c:v>-60.374500000000005</c:v>
                </c:pt>
                <c:pt idx="25670">
                  <c:v>-60.372500000000002</c:v>
                </c:pt>
                <c:pt idx="25671">
                  <c:v>-60.370500000000007</c:v>
                </c:pt>
                <c:pt idx="25672">
                  <c:v>-60.368500000000004</c:v>
                </c:pt>
                <c:pt idx="25673">
                  <c:v>-60.366500000000009</c:v>
                </c:pt>
                <c:pt idx="25674">
                  <c:v>-60.364500000000007</c:v>
                </c:pt>
                <c:pt idx="25675">
                  <c:v>-60.362500000000004</c:v>
                </c:pt>
                <c:pt idx="25676">
                  <c:v>-60.360500000000009</c:v>
                </c:pt>
                <c:pt idx="25677">
                  <c:v>-60.358500000000006</c:v>
                </c:pt>
                <c:pt idx="25678">
                  <c:v>-60.356500000000004</c:v>
                </c:pt>
                <c:pt idx="25679">
                  <c:v>-60.354500000000009</c:v>
                </c:pt>
                <c:pt idx="25680">
                  <c:v>-60.352500000000006</c:v>
                </c:pt>
                <c:pt idx="25681">
                  <c:v>-60.350500000000004</c:v>
                </c:pt>
                <c:pt idx="25682">
                  <c:v>-60.348500000000008</c:v>
                </c:pt>
                <c:pt idx="25683">
                  <c:v>-60.346500000000006</c:v>
                </c:pt>
                <c:pt idx="25684">
                  <c:v>-60.344500000000004</c:v>
                </c:pt>
                <c:pt idx="25685">
                  <c:v>-60.342500000000008</c:v>
                </c:pt>
                <c:pt idx="25686">
                  <c:v>-60.340500000000006</c:v>
                </c:pt>
                <c:pt idx="25687">
                  <c:v>-60.338500000000003</c:v>
                </c:pt>
                <c:pt idx="25688">
                  <c:v>-60.336500000000008</c:v>
                </c:pt>
                <c:pt idx="25689">
                  <c:v>-60.334500000000006</c:v>
                </c:pt>
                <c:pt idx="25690">
                  <c:v>-60.332500000000003</c:v>
                </c:pt>
                <c:pt idx="25691">
                  <c:v>-60.330500000000008</c:v>
                </c:pt>
                <c:pt idx="25692">
                  <c:v>-60.328500000000005</c:v>
                </c:pt>
                <c:pt idx="25693">
                  <c:v>-60.326500000000003</c:v>
                </c:pt>
                <c:pt idx="25694">
                  <c:v>-60.324500000000008</c:v>
                </c:pt>
                <c:pt idx="25695">
                  <c:v>-60.322500000000005</c:v>
                </c:pt>
                <c:pt idx="25696">
                  <c:v>-60.320500000000003</c:v>
                </c:pt>
                <c:pt idx="25697">
                  <c:v>-60.318500000000007</c:v>
                </c:pt>
                <c:pt idx="25698">
                  <c:v>-60.316500000000005</c:v>
                </c:pt>
                <c:pt idx="25699">
                  <c:v>-60.314500000000002</c:v>
                </c:pt>
                <c:pt idx="25700">
                  <c:v>-60.312500000000007</c:v>
                </c:pt>
                <c:pt idx="25701">
                  <c:v>-60.310500000000005</c:v>
                </c:pt>
                <c:pt idx="25702">
                  <c:v>-60.308500000000002</c:v>
                </c:pt>
                <c:pt idx="25703">
                  <c:v>-60.306500000000007</c:v>
                </c:pt>
                <c:pt idx="25704">
                  <c:v>-60.304500000000004</c:v>
                </c:pt>
                <c:pt idx="25705">
                  <c:v>-60.302500000000009</c:v>
                </c:pt>
                <c:pt idx="25706">
                  <c:v>-60.300500000000007</c:v>
                </c:pt>
                <c:pt idx="25707">
                  <c:v>-60.298500000000004</c:v>
                </c:pt>
                <c:pt idx="25708">
                  <c:v>-60.296500000000009</c:v>
                </c:pt>
                <c:pt idx="25709">
                  <c:v>-60.294500000000006</c:v>
                </c:pt>
                <c:pt idx="25710">
                  <c:v>-60.292500000000004</c:v>
                </c:pt>
                <c:pt idx="25711">
                  <c:v>-60.290500000000009</c:v>
                </c:pt>
                <c:pt idx="25712">
                  <c:v>-60.288500000000006</c:v>
                </c:pt>
                <c:pt idx="25713">
                  <c:v>-60.286500000000004</c:v>
                </c:pt>
                <c:pt idx="25714">
                  <c:v>-60.284500000000008</c:v>
                </c:pt>
                <c:pt idx="25715">
                  <c:v>-60.282500000000006</c:v>
                </c:pt>
                <c:pt idx="25716">
                  <c:v>-60.280500000000004</c:v>
                </c:pt>
                <c:pt idx="25717">
                  <c:v>-60.278500000000008</c:v>
                </c:pt>
                <c:pt idx="25718">
                  <c:v>-60.276500000000006</c:v>
                </c:pt>
                <c:pt idx="25719">
                  <c:v>-60.274500000000003</c:v>
                </c:pt>
                <c:pt idx="25720">
                  <c:v>-60.272500000000008</c:v>
                </c:pt>
                <c:pt idx="25721">
                  <c:v>-60.270500000000006</c:v>
                </c:pt>
                <c:pt idx="25722">
                  <c:v>-60.268500000000003</c:v>
                </c:pt>
                <c:pt idx="25723">
                  <c:v>-60.266500000000008</c:v>
                </c:pt>
                <c:pt idx="25724">
                  <c:v>-60.264500000000005</c:v>
                </c:pt>
                <c:pt idx="25725">
                  <c:v>-60.262500000000003</c:v>
                </c:pt>
                <c:pt idx="25726">
                  <c:v>-60.260500000000008</c:v>
                </c:pt>
                <c:pt idx="25727">
                  <c:v>-60.258500000000005</c:v>
                </c:pt>
                <c:pt idx="25728">
                  <c:v>-60.256500000000003</c:v>
                </c:pt>
                <c:pt idx="25729">
                  <c:v>-60.254500000000007</c:v>
                </c:pt>
                <c:pt idx="25730">
                  <c:v>-60.252500000000005</c:v>
                </c:pt>
                <c:pt idx="25731">
                  <c:v>-60.250500000000002</c:v>
                </c:pt>
                <c:pt idx="25732">
                  <c:v>-60.248500000000007</c:v>
                </c:pt>
                <c:pt idx="25733">
                  <c:v>-60.246500000000005</c:v>
                </c:pt>
                <c:pt idx="25734">
                  <c:v>-60.244500000000002</c:v>
                </c:pt>
                <c:pt idx="25735">
                  <c:v>-60.242500000000007</c:v>
                </c:pt>
                <c:pt idx="25736">
                  <c:v>-60.240500000000004</c:v>
                </c:pt>
                <c:pt idx="25737">
                  <c:v>-60.238500000000009</c:v>
                </c:pt>
                <c:pt idx="25738">
                  <c:v>-60.236500000000007</c:v>
                </c:pt>
                <c:pt idx="25739">
                  <c:v>-60.234500000000004</c:v>
                </c:pt>
                <c:pt idx="25740">
                  <c:v>-60.232500000000009</c:v>
                </c:pt>
                <c:pt idx="25741">
                  <c:v>-60.230500000000006</c:v>
                </c:pt>
                <c:pt idx="25742">
                  <c:v>-60.228500000000004</c:v>
                </c:pt>
                <c:pt idx="25743">
                  <c:v>-60.226500000000009</c:v>
                </c:pt>
                <c:pt idx="25744">
                  <c:v>-60.224500000000006</c:v>
                </c:pt>
                <c:pt idx="25745">
                  <c:v>-60.222500000000004</c:v>
                </c:pt>
                <c:pt idx="25746">
                  <c:v>-60.220500000000008</c:v>
                </c:pt>
                <c:pt idx="25747">
                  <c:v>-60.218500000000006</c:v>
                </c:pt>
                <c:pt idx="25748">
                  <c:v>-60.216500000000003</c:v>
                </c:pt>
                <c:pt idx="25749">
                  <c:v>-60.214500000000008</c:v>
                </c:pt>
                <c:pt idx="25750">
                  <c:v>-60.212500000000006</c:v>
                </c:pt>
                <c:pt idx="25751">
                  <c:v>-60.210500000000003</c:v>
                </c:pt>
                <c:pt idx="25752">
                  <c:v>-60.208500000000008</c:v>
                </c:pt>
                <c:pt idx="25753">
                  <c:v>-60.206500000000005</c:v>
                </c:pt>
                <c:pt idx="25754">
                  <c:v>-60.204500000000003</c:v>
                </c:pt>
                <c:pt idx="25755">
                  <c:v>-60.202500000000008</c:v>
                </c:pt>
                <c:pt idx="25756">
                  <c:v>-60.200500000000005</c:v>
                </c:pt>
                <c:pt idx="25757">
                  <c:v>-60.198500000000003</c:v>
                </c:pt>
                <c:pt idx="25758">
                  <c:v>-60.196500000000007</c:v>
                </c:pt>
                <c:pt idx="25759">
                  <c:v>-60.194500000000005</c:v>
                </c:pt>
                <c:pt idx="25760">
                  <c:v>-60.192500000000003</c:v>
                </c:pt>
                <c:pt idx="25761">
                  <c:v>-60.190500000000007</c:v>
                </c:pt>
                <c:pt idx="25762">
                  <c:v>-60.188500000000005</c:v>
                </c:pt>
                <c:pt idx="25763">
                  <c:v>-60.186500000000002</c:v>
                </c:pt>
                <c:pt idx="25764">
                  <c:v>-60.184500000000007</c:v>
                </c:pt>
                <c:pt idx="25765">
                  <c:v>-60.182500000000005</c:v>
                </c:pt>
                <c:pt idx="25766">
                  <c:v>-60.180500000000009</c:v>
                </c:pt>
                <c:pt idx="25767">
                  <c:v>-60.178500000000007</c:v>
                </c:pt>
                <c:pt idx="25768">
                  <c:v>-60.176500000000004</c:v>
                </c:pt>
                <c:pt idx="25769">
                  <c:v>-60.174500000000009</c:v>
                </c:pt>
                <c:pt idx="25770">
                  <c:v>-60.172500000000007</c:v>
                </c:pt>
                <c:pt idx="25771">
                  <c:v>-60.170500000000004</c:v>
                </c:pt>
                <c:pt idx="25772">
                  <c:v>-60.168500000000009</c:v>
                </c:pt>
                <c:pt idx="25773">
                  <c:v>-60.166500000000006</c:v>
                </c:pt>
                <c:pt idx="25774">
                  <c:v>-60.164500000000004</c:v>
                </c:pt>
                <c:pt idx="25775">
                  <c:v>-60.162500000000009</c:v>
                </c:pt>
                <c:pt idx="25776">
                  <c:v>-60.160500000000006</c:v>
                </c:pt>
                <c:pt idx="25777">
                  <c:v>-60.158500000000004</c:v>
                </c:pt>
                <c:pt idx="25778">
                  <c:v>-60.156500000000008</c:v>
                </c:pt>
                <c:pt idx="25779">
                  <c:v>-60.154500000000006</c:v>
                </c:pt>
                <c:pt idx="25780">
                  <c:v>-60.152500000000003</c:v>
                </c:pt>
                <c:pt idx="25781">
                  <c:v>-60.150500000000008</c:v>
                </c:pt>
                <c:pt idx="25782">
                  <c:v>-60.148500000000006</c:v>
                </c:pt>
                <c:pt idx="25783">
                  <c:v>-60.146500000000003</c:v>
                </c:pt>
                <c:pt idx="25784">
                  <c:v>-60.144500000000008</c:v>
                </c:pt>
                <c:pt idx="25785">
                  <c:v>-60.142500000000005</c:v>
                </c:pt>
                <c:pt idx="25786">
                  <c:v>-60.140500000000003</c:v>
                </c:pt>
                <c:pt idx="25787">
                  <c:v>-60.138500000000008</c:v>
                </c:pt>
                <c:pt idx="25788">
                  <c:v>-60.136500000000005</c:v>
                </c:pt>
                <c:pt idx="25789">
                  <c:v>-60.134500000000003</c:v>
                </c:pt>
                <c:pt idx="25790">
                  <c:v>-60.132500000000007</c:v>
                </c:pt>
                <c:pt idx="25791">
                  <c:v>-60.130500000000005</c:v>
                </c:pt>
                <c:pt idx="25792">
                  <c:v>-60.128500000000003</c:v>
                </c:pt>
                <c:pt idx="25793">
                  <c:v>-60.126500000000007</c:v>
                </c:pt>
                <c:pt idx="25794">
                  <c:v>-60.124500000000005</c:v>
                </c:pt>
                <c:pt idx="25795">
                  <c:v>-60.122500000000002</c:v>
                </c:pt>
                <c:pt idx="25796">
                  <c:v>-60.120500000000007</c:v>
                </c:pt>
                <c:pt idx="25797">
                  <c:v>-60.118500000000004</c:v>
                </c:pt>
                <c:pt idx="25798">
                  <c:v>-60.116500000000009</c:v>
                </c:pt>
                <c:pt idx="25799">
                  <c:v>-60.114500000000007</c:v>
                </c:pt>
                <c:pt idx="25800">
                  <c:v>-60.112500000000004</c:v>
                </c:pt>
                <c:pt idx="25801">
                  <c:v>-60.110500000000009</c:v>
                </c:pt>
                <c:pt idx="25802">
                  <c:v>-60.108500000000006</c:v>
                </c:pt>
                <c:pt idx="25803">
                  <c:v>-60.106500000000004</c:v>
                </c:pt>
                <c:pt idx="25804">
                  <c:v>-60.104500000000009</c:v>
                </c:pt>
                <c:pt idx="25805">
                  <c:v>-60.102500000000006</c:v>
                </c:pt>
                <c:pt idx="25806">
                  <c:v>-60.100500000000004</c:v>
                </c:pt>
                <c:pt idx="25807">
                  <c:v>-60.098500000000008</c:v>
                </c:pt>
                <c:pt idx="25808">
                  <c:v>-60.096500000000006</c:v>
                </c:pt>
                <c:pt idx="25809">
                  <c:v>-60.094500000000004</c:v>
                </c:pt>
                <c:pt idx="25810">
                  <c:v>-60.092500000000008</c:v>
                </c:pt>
                <c:pt idx="25811">
                  <c:v>-60.090500000000006</c:v>
                </c:pt>
                <c:pt idx="25812">
                  <c:v>-60.088500000000003</c:v>
                </c:pt>
                <c:pt idx="25813">
                  <c:v>-60.086500000000008</c:v>
                </c:pt>
                <c:pt idx="25814">
                  <c:v>-60.084500000000006</c:v>
                </c:pt>
                <c:pt idx="25815">
                  <c:v>-60.082500000000003</c:v>
                </c:pt>
                <c:pt idx="25816">
                  <c:v>-60.080500000000008</c:v>
                </c:pt>
                <c:pt idx="25817">
                  <c:v>-60.078500000000005</c:v>
                </c:pt>
                <c:pt idx="25818">
                  <c:v>-60.076500000000003</c:v>
                </c:pt>
                <c:pt idx="25819">
                  <c:v>-60.074500000000008</c:v>
                </c:pt>
                <c:pt idx="25820">
                  <c:v>-60.072500000000005</c:v>
                </c:pt>
                <c:pt idx="25821">
                  <c:v>-60.070500000000003</c:v>
                </c:pt>
                <c:pt idx="25822">
                  <c:v>-60.068500000000007</c:v>
                </c:pt>
                <c:pt idx="25823">
                  <c:v>-60.066500000000005</c:v>
                </c:pt>
                <c:pt idx="25824">
                  <c:v>-60.064500000000002</c:v>
                </c:pt>
                <c:pt idx="25825">
                  <c:v>-60.062500000000007</c:v>
                </c:pt>
                <c:pt idx="25826">
                  <c:v>-60.060500000000005</c:v>
                </c:pt>
                <c:pt idx="25827">
                  <c:v>-60.058500000000002</c:v>
                </c:pt>
                <c:pt idx="25828">
                  <c:v>-60.056500000000007</c:v>
                </c:pt>
                <c:pt idx="25829">
                  <c:v>-60.054500000000004</c:v>
                </c:pt>
                <c:pt idx="25830">
                  <c:v>-60.052500000000009</c:v>
                </c:pt>
                <c:pt idx="25831">
                  <c:v>-60.050500000000007</c:v>
                </c:pt>
                <c:pt idx="25832">
                  <c:v>-60.048500000000004</c:v>
                </c:pt>
                <c:pt idx="25833">
                  <c:v>-60.046500000000009</c:v>
                </c:pt>
                <c:pt idx="25834">
                  <c:v>-60.044500000000006</c:v>
                </c:pt>
                <c:pt idx="25835">
                  <c:v>-60.042500000000004</c:v>
                </c:pt>
                <c:pt idx="25836">
                  <c:v>-60.040500000000009</c:v>
                </c:pt>
                <c:pt idx="25837">
                  <c:v>-60.038500000000006</c:v>
                </c:pt>
                <c:pt idx="25838">
                  <c:v>-60.036500000000004</c:v>
                </c:pt>
                <c:pt idx="25839">
                  <c:v>-60.034500000000008</c:v>
                </c:pt>
                <c:pt idx="25840">
                  <c:v>-60.032500000000006</c:v>
                </c:pt>
                <c:pt idx="25841">
                  <c:v>-60.030500000000004</c:v>
                </c:pt>
                <c:pt idx="25842">
                  <c:v>-60.028500000000008</c:v>
                </c:pt>
                <c:pt idx="25843">
                  <c:v>-60.026500000000006</c:v>
                </c:pt>
                <c:pt idx="25844">
                  <c:v>-60.024500000000003</c:v>
                </c:pt>
                <c:pt idx="25845">
                  <c:v>-60.022500000000008</c:v>
                </c:pt>
                <c:pt idx="25846">
                  <c:v>-60.020500000000006</c:v>
                </c:pt>
                <c:pt idx="25847">
                  <c:v>-60.018500000000003</c:v>
                </c:pt>
                <c:pt idx="25848">
                  <c:v>-60.016500000000008</c:v>
                </c:pt>
                <c:pt idx="25849">
                  <c:v>-60.014500000000005</c:v>
                </c:pt>
                <c:pt idx="25850">
                  <c:v>-60.012500000000003</c:v>
                </c:pt>
                <c:pt idx="25851">
                  <c:v>-60.010500000000008</c:v>
                </c:pt>
                <c:pt idx="25852">
                  <c:v>-60.008500000000005</c:v>
                </c:pt>
                <c:pt idx="25853">
                  <c:v>-60.006500000000003</c:v>
                </c:pt>
                <c:pt idx="25854">
                  <c:v>-60.004500000000007</c:v>
                </c:pt>
                <c:pt idx="25855">
                  <c:v>-60.002500000000005</c:v>
                </c:pt>
                <c:pt idx="25856">
                  <c:v>-60.000500000000002</c:v>
                </c:pt>
                <c:pt idx="25857">
                  <c:v>-59.998500000000007</c:v>
                </c:pt>
                <c:pt idx="25858">
                  <c:v>-59.996500000000005</c:v>
                </c:pt>
                <c:pt idx="25859">
                  <c:v>-59.994500000000002</c:v>
                </c:pt>
                <c:pt idx="25860">
                  <c:v>-59.992500000000007</c:v>
                </c:pt>
                <c:pt idx="25861">
                  <c:v>-59.990500000000004</c:v>
                </c:pt>
                <c:pt idx="25862">
                  <c:v>-59.988500000000009</c:v>
                </c:pt>
                <c:pt idx="25863">
                  <c:v>-59.986500000000007</c:v>
                </c:pt>
                <c:pt idx="25864">
                  <c:v>-59.984500000000004</c:v>
                </c:pt>
                <c:pt idx="25865">
                  <c:v>-59.982500000000009</c:v>
                </c:pt>
                <c:pt idx="25866">
                  <c:v>-59.980500000000006</c:v>
                </c:pt>
                <c:pt idx="25867">
                  <c:v>-59.978500000000004</c:v>
                </c:pt>
                <c:pt idx="25868">
                  <c:v>-59.976500000000009</c:v>
                </c:pt>
                <c:pt idx="25869">
                  <c:v>-59.974500000000006</c:v>
                </c:pt>
                <c:pt idx="25870">
                  <c:v>-59.972500000000004</c:v>
                </c:pt>
                <c:pt idx="25871">
                  <c:v>-59.970500000000008</c:v>
                </c:pt>
                <c:pt idx="25872">
                  <c:v>-59.968500000000006</c:v>
                </c:pt>
                <c:pt idx="25873">
                  <c:v>-59.966500000000003</c:v>
                </c:pt>
                <c:pt idx="25874">
                  <c:v>-59.964500000000008</c:v>
                </c:pt>
                <c:pt idx="25875">
                  <c:v>-59.962500000000006</c:v>
                </c:pt>
                <c:pt idx="25876">
                  <c:v>-59.960500000000003</c:v>
                </c:pt>
                <c:pt idx="25877">
                  <c:v>-59.958500000000008</c:v>
                </c:pt>
                <c:pt idx="25878">
                  <c:v>-59.956500000000005</c:v>
                </c:pt>
                <c:pt idx="25879">
                  <c:v>-59.954500000000003</c:v>
                </c:pt>
                <c:pt idx="25880">
                  <c:v>-59.952500000000008</c:v>
                </c:pt>
                <c:pt idx="25881">
                  <c:v>-59.950500000000005</c:v>
                </c:pt>
                <c:pt idx="25882">
                  <c:v>-59.948500000000003</c:v>
                </c:pt>
                <c:pt idx="25883">
                  <c:v>-59.946500000000007</c:v>
                </c:pt>
                <c:pt idx="25884">
                  <c:v>-59.944500000000005</c:v>
                </c:pt>
                <c:pt idx="25885">
                  <c:v>-59.942500000000003</c:v>
                </c:pt>
                <c:pt idx="25886">
                  <c:v>-59.940500000000007</c:v>
                </c:pt>
                <c:pt idx="25887">
                  <c:v>-59.938500000000005</c:v>
                </c:pt>
                <c:pt idx="25888">
                  <c:v>-59.936500000000002</c:v>
                </c:pt>
                <c:pt idx="25889">
                  <c:v>-59.934500000000007</c:v>
                </c:pt>
                <c:pt idx="25890">
                  <c:v>-59.932500000000005</c:v>
                </c:pt>
                <c:pt idx="25891">
                  <c:v>-59.930500000000009</c:v>
                </c:pt>
                <c:pt idx="25892">
                  <c:v>-59.928500000000007</c:v>
                </c:pt>
                <c:pt idx="25893">
                  <c:v>-59.926500000000004</c:v>
                </c:pt>
                <c:pt idx="25894">
                  <c:v>-59.924500000000009</c:v>
                </c:pt>
                <c:pt idx="25895">
                  <c:v>-59.922500000000007</c:v>
                </c:pt>
                <c:pt idx="25896">
                  <c:v>-59.920500000000004</c:v>
                </c:pt>
                <c:pt idx="25897">
                  <c:v>-59.918500000000009</c:v>
                </c:pt>
                <c:pt idx="25898">
                  <c:v>-59.916500000000006</c:v>
                </c:pt>
                <c:pt idx="25899">
                  <c:v>-59.914500000000004</c:v>
                </c:pt>
                <c:pt idx="25900">
                  <c:v>-59.912500000000009</c:v>
                </c:pt>
                <c:pt idx="25901">
                  <c:v>-59.910500000000006</c:v>
                </c:pt>
                <c:pt idx="25902">
                  <c:v>-59.908500000000004</c:v>
                </c:pt>
                <c:pt idx="25903">
                  <c:v>-59.906500000000008</c:v>
                </c:pt>
                <c:pt idx="25904">
                  <c:v>-59.904500000000006</c:v>
                </c:pt>
                <c:pt idx="25905">
                  <c:v>-59.902500000000003</c:v>
                </c:pt>
                <c:pt idx="25906">
                  <c:v>-59.900500000000008</c:v>
                </c:pt>
                <c:pt idx="25907">
                  <c:v>-59.898500000000006</c:v>
                </c:pt>
                <c:pt idx="25908">
                  <c:v>-59.896500000000003</c:v>
                </c:pt>
                <c:pt idx="25909">
                  <c:v>-59.894500000000008</c:v>
                </c:pt>
                <c:pt idx="25910">
                  <c:v>-59.892500000000005</c:v>
                </c:pt>
                <c:pt idx="25911">
                  <c:v>-59.890500000000003</c:v>
                </c:pt>
                <c:pt idx="25912">
                  <c:v>-59.888500000000008</c:v>
                </c:pt>
                <c:pt idx="25913">
                  <c:v>-59.886500000000005</c:v>
                </c:pt>
                <c:pt idx="25914">
                  <c:v>-59.884500000000003</c:v>
                </c:pt>
                <c:pt idx="25915">
                  <c:v>-59.882500000000007</c:v>
                </c:pt>
                <c:pt idx="25916">
                  <c:v>-59.880500000000005</c:v>
                </c:pt>
                <c:pt idx="25917">
                  <c:v>-59.878500000000003</c:v>
                </c:pt>
                <c:pt idx="25918">
                  <c:v>-59.876500000000007</c:v>
                </c:pt>
                <c:pt idx="25919">
                  <c:v>-59.874500000000005</c:v>
                </c:pt>
                <c:pt idx="25920">
                  <c:v>-59.872500000000002</c:v>
                </c:pt>
                <c:pt idx="25921">
                  <c:v>-59.870500000000007</c:v>
                </c:pt>
                <c:pt idx="25922">
                  <c:v>-59.868500000000004</c:v>
                </c:pt>
                <c:pt idx="25923">
                  <c:v>-59.866500000000009</c:v>
                </c:pt>
                <c:pt idx="25924">
                  <c:v>-59.864500000000007</c:v>
                </c:pt>
                <c:pt idx="25925">
                  <c:v>-59.862500000000004</c:v>
                </c:pt>
                <c:pt idx="25926">
                  <c:v>-59.860500000000009</c:v>
                </c:pt>
                <c:pt idx="25927">
                  <c:v>-59.858500000000006</c:v>
                </c:pt>
                <c:pt idx="25928">
                  <c:v>-59.856500000000004</c:v>
                </c:pt>
                <c:pt idx="25929">
                  <c:v>-59.854500000000009</c:v>
                </c:pt>
                <c:pt idx="25930">
                  <c:v>-59.852500000000006</c:v>
                </c:pt>
                <c:pt idx="25931">
                  <c:v>-59.850500000000004</c:v>
                </c:pt>
                <c:pt idx="25932">
                  <c:v>-59.848500000000008</c:v>
                </c:pt>
                <c:pt idx="25933">
                  <c:v>-59.846500000000006</c:v>
                </c:pt>
                <c:pt idx="25934">
                  <c:v>-59.844500000000004</c:v>
                </c:pt>
                <c:pt idx="25935">
                  <c:v>-59.842500000000008</c:v>
                </c:pt>
                <c:pt idx="25936">
                  <c:v>-59.840500000000006</c:v>
                </c:pt>
                <c:pt idx="25937">
                  <c:v>-59.838500000000003</c:v>
                </c:pt>
                <c:pt idx="25938">
                  <c:v>-59.836500000000008</c:v>
                </c:pt>
                <c:pt idx="25939">
                  <c:v>-59.834500000000006</c:v>
                </c:pt>
                <c:pt idx="25940">
                  <c:v>-59.832500000000003</c:v>
                </c:pt>
                <c:pt idx="25941">
                  <c:v>-59.830500000000008</c:v>
                </c:pt>
                <c:pt idx="25942">
                  <c:v>-59.828500000000005</c:v>
                </c:pt>
                <c:pt idx="25943">
                  <c:v>-59.826500000000003</c:v>
                </c:pt>
                <c:pt idx="25944">
                  <c:v>-59.824500000000008</c:v>
                </c:pt>
                <c:pt idx="25945">
                  <c:v>-59.822500000000005</c:v>
                </c:pt>
                <c:pt idx="25946">
                  <c:v>-59.820500000000003</c:v>
                </c:pt>
                <c:pt idx="25947">
                  <c:v>-59.818500000000007</c:v>
                </c:pt>
                <c:pt idx="25948">
                  <c:v>-59.816500000000005</c:v>
                </c:pt>
                <c:pt idx="25949">
                  <c:v>-59.814500000000002</c:v>
                </c:pt>
                <c:pt idx="25950">
                  <c:v>-59.812500000000007</c:v>
                </c:pt>
                <c:pt idx="25951">
                  <c:v>-59.810500000000005</c:v>
                </c:pt>
                <c:pt idx="25952">
                  <c:v>-59.808500000000002</c:v>
                </c:pt>
                <c:pt idx="25953">
                  <c:v>-59.806500000000007</c:v>
                </c:pt>
                <c:pt idx="25954">
                  <c:v>-59.804500000000004</c:v>
                </c:pt>
                <c:pt idx="25955">
                  <c:v>-59.802500000000009</c:v>
                </c:pt>
                <c:pt idx="25956">
                  <c:v>-59.800500000000007</c:v>
                </c:pt>
                <c:pt idx="25957">
                  <c:v>-59.798500000000004</c:v>
                </c:pt>
                <c:pt idx="25958">
                  <c:v>-59.796500000000009</c:v>
                </c:pt>
                <c:pt idx="25959">
                  <c:v>-59.794500000000006</c:v>
                </c:pt>
                <c:pt idx="25960">
                  <c:v>-59.792500000000004</c:v>
                </c:pt>
                <c:pt idx="25961">
                  <c:v>-59.790500000000009</c:v>
                </c:pt>
                <c:pt idx="25962">
                  <c:v>-59.788500000000006</c:v>
                </c:pt>
                <c:pt idx="25963">
                  <c:v>-59.786500000000004</c:v>
                </c:pt>
                <c:pt idx="25964">
                  <c:v>-59.784500000000008</c:v>
                </c:pt>
                <c:pt idx="25965">
                  <c:v>-59.782500000000006</c:v>
                </c:pt>
                <c:pt idx="25966">
                  <c:v>-59.780500000000004</c:v>
                </c:pt>
                <c:pt idx="25967">
                  <c:v>-59.778500000000008</c:v>
                </c:pt>
                <c:pt idx="25968">
                  <c:v>-59.776500000000006</c:v>
                </c:pt>
                <c:pt idx="25969">
                  <c:v>-59.774500000000003</c:v>
                </c:pt>
                <c:pt idx="25970">
                  <c:v>-59.772500000000008</c:v>
                </c:pt>
                <c:pt idx="25971">
                  <c:v>-59.770500000000006</c:v>
                </c:pt>
                <c:pt idx="25972">
                  <c:v>-59.768500000000003</c:v>
                </c:pt>
                <c:pt idx="25973">
                  <c:v>-59.766500000000008</c:v>
                </c:pt>
                <c:pt idx="25974">
                  <c:v>-59.764500000000005</c:v>
                </c:pt>
                <c:pt idx="25975">
                  <c:v>-59.762500000000003</c:v>
                </c:pt>
                <c:pt idx="25976">
                  <c:v>-59.760500000000008</c:v>
                </c:pt>
                <c:pt idx="25977">
                  <c:v>-59.758500000000005</c:v>
                </c:pt>
                <c:pt idx="25978">
                  <c:v>-59.756500000000003</c:v>
                </c:pt>
                <c:pt idx="25979">
                  <c:v>-59.754500000000007</c:v>
                </c:pt>
                <c:pt idx="25980">
                  <c:v>-59.752500000000005</c:v>
                </c:pt>
                <c:pt idx="25981">
                  <c:v>-59.750500000000002</c:v>
                </c:pt>
                <c:pt idx="25982">
                  <c:v>-59.748500000000007</c:v>
                </c:pt>
                <c:pt idx="25983">
                  <c:v>-59.746500000000005</c:v>
                </c:pt>
                <c:pt idx="25984">
                  <c:v>-59.744500000000002</c:v>
                </c:pt>
                <c:pt idx="25985">
                  <c:v>-59.742500000000007</c:v>
                </c:pt>
                <c:pt idx="25986">
                  <c:v>-59.740500000000004</c:v>
                </c:pt>
                <c:pt idx="25987">
                  <c:v>-59.738500000000009</c:v>
                </c:pt>
                <c:pt idx="25988">
                  <c:v>-59.736500000000007</c:v>
                </c:pt>
                <c:pt idx="25989">
                  <c:v>-59.734500000000004</c:v>
                </c:pt>
                <c:pt idx="25990">
                  <c:v>-59.732500000000009</c:v>
                </c:pt>
                <c:pt idx="25991">
                  <c:v>-59.730500000000006</c:v>
                </c:pt>
                <c:pt idx="25992">
                  <c:v>-59.728500000000004</c:v>
                </c:pt>
                <c:pt idx="25993">
                  <c:v>-59.726500000000009</c:v>
                </c:pt>
                <c:pt idx="25994">
                  <c:v>-59.724500000000006</c:v>
                </c:pt>
                <c:pt idx="25995">
                  <c:v>-59.722500000000004</c:v>
                </c:pt>
                <c:pt idx="25996">
                  <c:v>-59.720500000000008</c:v>
                </c:pt>
                <c:pt idx="25997">
                  <c:v>-59.718500000000006</c:v>
                </c:pt>
                <c:pt idx="25998">
                  <c:v>-59.716500000000003</c:v>
                </c:pt>
                <c:pt idx="25999">
                  <c:v>-59.714500000000008</c:v>
                </c:pt>
                <c:pt idx="26000">
                  <c:v>-59.712500000000006</c:v>
                </c:pt>
                <c:pt idx="26001">
                  <c:v>-59.710500000000003</c:v>
                </c:pt>
                <c:pt idx="26002">
                  <c:v>-59.708500000000008</c:v>
                </c:pt>
                <c:pt idx="26003">
                  <c:v>-59.706500000000005</c:v>
                </c:pt>
                <c:pt idx="26004">
                  <c:v>-59.704500000000003</c:v>
                </c:pt>
                <c:pt idx="26005">
                  <c:v>-59.702500000000008</c:v>
                </c:pt>
                <c:pt idx="26006">
                  <c:v>-59.700500000000005</c:v>
                </c:pt>
                <c:pt idx="26007">
                  <c:v>-59.698500000000003</c:v>
                </c:pt>
                <c:pt idx="26008">
                  <c:v>-59.696500000000007</c:v>
                </c:pt>
                <c:pt idx="26009">
                  <c:v>-59.694500000000005</c:v>
                </c:pt>
                <c:pt idx="26010">
                  <c:v>-59.692500000000003</c:v>
                </c:pt>
                <c:pt idx="26011">
                  <c:v>-59.690500000000007</c:v>
                </c:pt>
                <c:pt idx="26012">
                  <c:v>-59.688500000000005</c:v>
                </c:pt>
                <c:pt idx="26013">
                  <c:v>-59.686500000000002</c:v>
                </c:pt>
                <c:pt idx="26014">
                  <c:v>-59.684500000000007</c:v>
                </c:pt>
                <c:pt idx="26015">
                  <c:v>-59.682500000000005</c:v>
                </c:pt>
                <c:pt idx="26016">
                  <c:v>-59.680500000000009</c:v>
                </c:pt>
                <c:pt idx="26017">
                  <c:v>-59.678500000000007</c:v>
                </c:pt>
                <c:pt idx="26018">
                  <c:v>-59.676500000000004</c:v>
                </c:pt>
                <c:pt idx="26019">
                  <c:v>-59.674500000000009</c:v>
                </c:pt>
                <c:pt idx="26020">
                  <c:v>-59.672500000000007</c:v>
                </c:pt>
                <c:pt idx="26021">
                  <c:v>-59.670500000000004</c:v>
                </c:pt>
                <c:pt idx="26022">
                  <c:v>-59.668500000000009</c:v>
                </c:pt>
                <c:pt idx="26023">
                  <c:v>-59.666500000000006</c:v>
                </c:pt>
                <c:pt idx="26024">
                  <c:v>-59.664500000000004</c:v>
                </c:pt>
                <c:pt idx="26025">
                  <c:v>-59.662500000000009</c:v>
                </c:pt>
                <c:pt idx="26026">
                  <c:v>-59.660500000000006</c:v>
                </c:pt>
                <c:pt idx="26027">
                  <c:v>-59.658500000000004</c:v>
                </c:pt>
                <c:pt idx="26028">
                  <c:v>-59.656500000000008</c:v>
                </c:pt>
                <c:pt idx="26029">
                  <c:v>-59.654500000000006</c:v>
                </c:pt>
                <c:pt idx="26030">
                  <c:v>-59.652500000000003</c:v>
                </c:pt>
                <c:pt idx="26031">
                  <c:v>-59.650500000000008</c:v>
                </c:pt>
                <c:pt idx="26032">
                  <c:v>-59.648500000000006</c:v>
                </c:pt>
                <c:pt idx="26033">
                  <c:v>-59.646500000000003</c:v>
                </c:pt>
                <c:pt idx="26034">
                  <c:v>-59.644500000000008</c:v>
                </c:pt>
                <c:pt idx="26035">
                  <c:v>-59.642500000000005</c:v>
                </c:pt>
                <c:pt idx="26036">
                  <c:v>-59.640500000000003</c:v>
                </c:pt>
                <c:pt idx="26037">
                  <c:v>-59.638500000000008</c:v>
                </c:pt>
                <c:pt idx="26038">
                  <c:v>-59.636500000000005</c:v>
                </c:pt>
                <c:pt idx="26039">
                  <c:v>-59.634500000000003</c:v>
                </c:pt>
                <c:pt idx="26040">
                  <c:v>-59.632500000000007</c:v>
                </c:pt>
                <c:pt idx="26041">
                  <c:v>-59.630500000000005</c:v>
                </c:pt>
                <c:pt idx="26042">
                  <c:v>-59.628500000000003</c:v>
                </c:pt>
                <c:pt idx="26043">
                  <c:v>-59.626500000000007</c:v>
                </c:pt>
                <c:pt idx="26044">
                  <c:v>-59.624500000000005</c:v>
                </c:pt>
                <c:pt idx="26045">
                  <c:v>-59.622500000000002</c:v>
                </c:pt>
                <c:pt idx="26046">
                  <c:v>-59.620500000000007</c:v>
                </c:pt>
                <c:pt idx="26047">
                  <c:v>-59.618500000000004</c:v>
                </c:pt>
                <c:pt idx="26048">
                  <c:v>-59.616500000000009</c:v>
                </c:pt>
                <c:pt idx="26049">
                  <c:v>-59.614500000000007</c:v>
                </c:pt>
                <c:pt idx="26050">
                  <c:v>-59.612500000000004</c:v>
                </c:pt>
                <c:pt idx="26051">
                  <c:v>-59.610500000000009</c:v>
                </c:pt>
                <c:pt idx="26052">
                  <c:v>-59.608500000000006</c:v>
                </c:pt>
                <c:pt idx="26053">
                  <c:v>-59.606500000000004</c:v>
                </c:pt>
                <c:pt idx="26054">
                  <c:v>-59.604500000000009</c:v>
                </c:pt>
                <c:pt idx="26055">
                  <c:v>-59.602500000000006</c:v>
                </c:pt>
                <c:pt idx="26056">
                  <c:v>-59.600500000000004</c:v>
                </c:pt>
                <c:pt idx="26057">
                  <c:v>-59.598500000000008</c:v>
                </c:pt>
                <c:pt idx="26058">
                  <c:v>-59.596500000000006</c:v>
                </c:pt>
                <c:pt idx="26059">
                  <c:v>-59.594500000000004</c:v>
                </c:pt>
                <c:pt idx="26060">
                  <c:v>-59.592500000000008</c:v>
                </c:pt>
                <c:pt idx="26061">
                  <c:v>-59.590500000000006</c:v>
                </c:pt>
                <c:pt idx="26062">
                  <c:v>-59.588500000000003</c:v>
                </c:pt>
                <c:pt idx="26063">
                  <c:v>-59.586500000000008</c:v>
                </c:pt>
                <c:pt idx="26064">
                  <c:v>-59.584500000000006</c:v>
                </c:pt>
                <c:pt idx="26065">
                  <c:v>-59.582500000000003</c:v>
                </c:pt>
                <c:pt idx="26066">
                  <c:v>-59.580500000000008</c:v>
                </c:pt>
                <c:pt idx="26067">
                  <c:v>-59.578500000000005</c:v>
                </c:pt>
                <c:pt idx="26068">
                  <c:v>-59.576500000000003</c:v>
                </c:pt>
                <c:pt idx="26069">
                  <c:v>-59.574500000000008</c:v>
                </c:pt>
                <c:pt idx="26070">
                  <c:v>-59.572500000000005</c:v>
                </c:pt>
                <c:pt idx="26071">
                  <c:v>-59.570500000000003</c:v>
                </c:pt>
                <c:pt idx="26072">
                  <c:v>-59.568500000000007</c:v>
                </c:pt>
                <c:pt idx="26073">
                  <c:v>-59.566500000000005</c:v>
                </c:pt>
                <c:pt idx="26074">
                  <c:v>-59.564500000000002</c:v>
                </c:pt>
                <c:pt idx="26075">
                  <c:v>-59.562500000000007</c:v>
                </c:pt>
                <c:pt idx="26076">
                  <c:v>-59.560500000000005</c:v>
                </c:pt>
                <c:pt idx="26077">
                  <c:v>-59.558500000000002</c:v>
                </c:pt>
                <c:pt idx="26078">
                  <c:v>-59.556500000000007</c:v>
                </c:pt>
                <c:pt idx="26079">
                  <c:v>-59.554500000000004</c:v>
                </c:pt>
                <c:pt idx="26080">
                  <c:v>-59.552500000000009</c:v>
                </c:pt>
                <c:pt idx="26081">
                  <c:v>-59.550500000000007</c:v>
                </c:pt>
                <c:pt idx="26082">
                  <c:v>-59.548500000000004</c:v>
                </c:pt>
                <c:pt idx="26083">
                  <c:v>-59.546500000000009</c:v>
                </c:pt>
                <c:pt idx="26084">
                  <c:v>-59.544500000000006</c:v>
                </c:pt>
                <c:pt idx="26085">
                  <c:v>-59.542500000000004</c:v>
                </c:pt>
                <c:pt idx="26086">
                  <c:v>-59.540500000000009</c:v>
                </c:pt>
                <c:pt idx="26087">
                  <c:v>-59.538500000000006</c:v>
                </c:pt>
                <c:pt idx="26088">
                  <c:v>-59.536500000000004</c:v>
                </c:pt>
                <c:pt idx="26089">
                  <c:v>-59.534500000000008</c:v>
                </c:pt>
                <c:pt idx="26090">
                  <c:v>-59.532500000000006</c:v>
                </c:pt>
                <c:pt idx="26091">
                  <c:v>-59.530500000000004</c:v>
                </c:pt>
                <c:pt idx="26092">
                  <c:v>-59.528500000000008</c:v>
                </c:pt>
                <c:pt idx="26093">
                  <c:v>-59.526500000000006</c:v>
                </c:pt>
                <c:pt idx="26094">
                  <c:v>-59.524500000000003</c:v>
                </c:pt>
                <c:pt idx="26095">
                  <c:v>-59.522500000000008</c:v>
                </c:pt>
                <c:pt idx="26096">
                  <c:v>-59.520500000000006</c:v>
                </c:pt>
                <c:pt idx="26097">
                  <c:v>-59.518500000000003</c:v>
                </c:pt>
                <c:pt idx="26098">
                  <c:v>-59.516500000000008</c:v>
                </c:pt>
                <c:pt idx="26099">
                  <c:v>-59.514500000000005</c:v>
                </c:pt>
                <c:pt idx="26100">
                  <c:v>-59.512500000000003</c:v>
                </c:pt>
                <c:pt idx="26101">
                  <c:v>-59.510500000000008</c:v>
                </c:pt>
                <c:pt idx="26102">
                  <c:v>-59.508500000000005</c:v>
                </c:pt>
                <c:pt idx="26103">
                  <c:v>-59.506500000000003</c:v>
                </c:pt>
                <c:pt idx="26104">
                  <c:v>-59.504500000000007</c:v>
                </c:pt>
                <c:pt idx="26105">
                  <c:v>-59.502500000000005</c:v>
                </c:pt>
                <c:pt idx="26106">
                  <c:v>-59.500500000000002</c:v>
                </c:pt>
                <c:pt idx="26107">
                  <c:v>-59.498500000000007</c:v>
                </c:pt>
                <c:pt idx="26108">
                  <c:v>-59.496500000000005</c:v>
                </c:pt>
                <c:pt idx="26109">
                  <c:v>-59.494500000000002</c:v>
                </c:pt>
                <c:pt idx="26110">
                  <c:v>-59.492500000000007</c:v>
                </c:pt>
                <c:pt idx="26111">
                  <c:v>-59.490500000000004</c:v>
                </c:pt>
                <c:pt idx="26112">
                  <c:v>-59.488500000000009</c:v>
                </c:pt>
                <c:pt idx="26113">
                  <c:v>-59.486500000000007</c:v>
                </c:pt>
                <c:pt idx="26114">
                  <c:v>-59.484500000000004</c:v>
                </c:pt>
                <c:pt idx="26115">
                  <c:v>-59.482500000000009</c:v>
                </c:pt>
                <c:pt idx="26116">
                  <c:v>-59.480500000000006</c:v>
                </c:pt>
                <c:pt idx="26117">
                  <c:v>-59.478500000000004</c:v>
                </c:pt>
                <c:pt idx="26118">
                  <c:v>-59.476500000000009</c:v>
                </c:pt>
                <c:pt idx="26119">
                  <c:v>-59.474500000000006</c:v>
                </c:pt>
                <c:pt idx="26120">
                  <c:v>-59.472500000000004</c:v>
                </c:pt>
                <c:pt idx="26121">
                  <c:v>-59.470500000000008</c:v>
                </c:pt>
                <c:pt idx="26122">
                  <c:v>-59.468500000000006</c:v>
                </c:pt>
                <c:pt idx="26123">
                  <c:v>-59.466500000000003</c:v>
                </c:pt>
                <c:pt idx="26124">
                  <c:v>-59.464500000000008</c:v>
                </c:pt>
                <c:pt idx="26125">
                  <c:v>-59.462500000000006</c:v>
                </c:pt>
                <c:pt idx="26126">
                  <c:v>-59.460500000000003</c:v>
                </c:pt>
                <c:pt idx="26127">
                  <c:v>-59.458500000000008</c:v>
                </c:pt>
                <c:pt idx="26128">
                  <c:v>-59.456500000000005</c:v>
                </c:pt>
                <c:pt idx="26129">
                  <c:v>-59.454500000000003</c:v>
                </c:pt>
                <c:pt idx="26130">
                  <c:v>-59.452500000000008</c:v>
                </c:pt>
                <c:pt idx="26131">
                  <c:v>-59.450500000000005</c:v>
                </c:pt>
                <c:pt idx="26132">
                  <c:v>-59.448500000000003</c:v>
                </c:pt>
                <c:pt idx="26133">
                  <c:v>-59.446500000000007</c:v>
                </c:pt>
                <c:pt idx="26134">
                  <c:v>-59.444500000000005</c:v>
                </c:pt>
                <c:pt idx="26135">
                  <c:v>-59.442500000000003</c:v>
                </c:pt>
                <c:pt idx="26136">
                  <c:v>-59.440500000000007</c:v>
                </c:pt>
                <c:pt idx="26137">
                  <c:v>-59.438500000000005</c:v>
                </c:pt>
                <c:pt idx="26138">
                  <c:v>-59.436500000000002</c:v>
                </c:pt>
                <c:pt idx="26139">
                  <c:v>-59.434500000000007</c:v>
                </c:pt>
                <c:pt idx="26140">
                  <c:v>-59.432500000000005</c:v>
                </c:pt>
                <c:pt idx="26141">
                  <c:v>-59.430500000000009</c:v>
                </c:pt>
                <c:pt idx="26142">
                  <c:v>-59.428500000000007</c:v>
                </c:pt>
                <c:pt idx="26143">
                  <c:v>-59.426500000000004</c:v>
                </c:pt>
                <c:pt idx="26144">
                  <c:v>-59.424500000000009</c:v>
                </c:pt>
                <c:pt idx="26145">
                  <c:v>-59.422500000000007</c:v>
                </c:pt>
                <c:pt idx="26146">
                  <c:v>-59.420500000000004</c:v>
                </c:pt>
                <c:pt idx="26147">
                  <c:v>-59.418500000000009</c:v>
                </c:pt>
                <c:pt idx="26148">
                  <c:v>-59.416500000000006</c:v>
                </c:pt>
                <c:pt idx="26149">
                  <c:v>-59.414500000000004</c:v>
                </c:pt>
                <c:pt idx="26150">
                  <c:v>-59.412500000000009</c:v>
                </c:pt>
                <c:pt idx="26151">
                  <c:v>-59.410500000000006</c:v>
                </c:pt>
                <c:pt idx="26152">
                  <c:v>-59.408500000000004</c:v>
                </c:pt>
                <c:pt idx="26153">
                  <c:v>-59.406500000000008</c:v>
                </c:pt>
                <c:pt idx="26154">
                  <c:v>-59.404500000000006</c:v>
                </c:pt>
                <c:pt idx="26155">
                  <c:v>-59.402500000000003</c:v>
                </c:pt>
                <c:pt idx="26156">
                  <c:v>-59.400500000000008</c:v>
                </c:pt>
                <c:pt idx="26157">
                  <c:v>-59.398500000000006</c:v>
                </c:pt>
                <c:pt idx="26158">
                  <c:v>-59.396500000000003</c:v>
                </c:pt>
                <c:pt idx="26159">
                  <c:v>-59.394500000000008</c:v>
                </c:pt>
                <c:pt idx="26160">
                  <c:v>-59.392500000000005</c:v>
                </c:pt>
                <c:pt idx="26161">
                  <c:v>-59.390500000000003</c:v>
                </c:pt>
                <c:pt idx="26162">
                  <c:v>-59.388500000000008</c:v>
                </c:pt>
                <c:pt idx="26163">
                  <c:v>-59.386500000000005</c:v>
                </c:pt>
                <c:pt idx="26164">
                  <c:v>-59.384500000000003</c:v>
                </c:pt>
                <c:pt idx="26165">
                  <c:v>-59.382500000000007</c:v>
                </c:pt>
                <c:pt idx="26166">
                  <c:v>-59.380500000000005</c:v>
                </c:pt>
                <c:pt idx="26167">
                  <c:v>-59.378500000000003</c:v>
                </c:pt>
                <c:pt idx="26168">
                  <c:v>-59.376500000000007</c:v>
                </c:pt>
                <c:pt idx="26169">
                  <c:v>-59.374500000000005</c:v>
                </c:pt>
                <c:pt idx="26170">
                  <c:v>-59.372500000000002</c:v>
                </c:pt>
                <c:pt idx="26171">
                  <c:v>-59.370500000000007</c:v>
                </c:pt>
                <c:pt idx="26172">
                  <c:v>-59.368500000000004</c:v>
                </c:pt>
                <c:pt idx="26173">
                  <c:v>-59.366500000000009</c:v>
                </c:pt>
                <c:pt idx="26174">
                  <c:v>-59.364500000000007</c:v>
                </c:pt>
                <c:pt idx="26175">
                  <c:v>-59.362500000000004</c:v>
                </c:pt>
                <c:pt idx="26176">
                  <c:v>-59.360500000000009</c:v>
                </c:pt>
                <c:pt idx="26177">
                  <c:v>-59.358500000000006</c:v>
                </c:pt>
                <c:pt idx="26178">
                  <c:v>-59.356500000000004</c:v>
                </c:pt>
                <c:pt idx="26179">
                  <c:v>-59.354500000000009</c:v>
                </c:pt>
                <c:pt idx="26180">
                  <c:v>-59.352500000000006</c:v>
                </c:pt>
                <c:pt idx="26181">
                  <c:v>-59.350500000000004</c:v>
                </c:pt>
                <c:pt idx="26182">
                  <c:v>-59.348500000000008</c:v>
                </c:pt>
                <c:pt idx="26183">
                  <c:v>-59.346500000000006</c:v>
                </c:pt>
                <c:pt idx="26184">
                  <c:v>-59.344500000000004</c:v>
                </c:pt>
                <c:pt idx="26185">
                  <c:v>-59.342500000000008</c:v>
                </c:pt>
                <c:pt idx="26186">
                  <c:v>-59.340500000000006</c:v>
                </c:pt>
                <c:pt idx="26187">
                  <c:v>-59.338500000000003</c:v>
                </c:pt>
                <c:pt idx="26188">
                  <c:v>-59.336500000000008</c:v>
                </c:pt>
                <c:pt idx="26189">
                  <c:v>-59.334500000000006</c:v>
                </c:pt>
                <c:pt idx="26190">
                  <c:v>-59.332500000000003</c:v>
                </c:pt>
                <c:pt idx="26191">
                  <c:v>-59.330500000000008</c:v>
                </c:pt>
                <c:pt idx="26192">
                  <c:v>-59.328500000000005</c:v>
                </c:pt>
                <c:pt idx="26193">
                  <c:v>-59.326500000000003</c:v>
                </c:pt>
                <c:pt idx="26194">
                  <c:v>-59.324500000000008</c:v>
                </c:pt>
                <c:pt idx="26195">
                  <c:v>-59.322500000000005</c:v>
                </c:pt>
                <c:pt idx="26196">
                  <c:v>-59.320500000000003</c:v>
                </c:pt>
                <c:pt idx="26197">
                  <c:v>-59.318500000000007</c:v>
                </c:pt>
                <c:pt idx="26198">
                  <c:v>-59.316500000000005</c:v>
                </c:pt>
                <c:pt idx="26199">
                  <c:v>-59.314500000000002</c:v>
                </c:pt>
                <c:pt idx="26200">
                  <c:v>-59.312500000000007</c:v>
                </c:pt>
                <c:pt idx="26201">
                  <c:v>-59.310500000000005</c:v>
                </c:pt>
                <c:pt idx="26202">
                  <c:v>-59.308500000000002</c:v>
                </c:pt>
                <c:pt idx="26203">
                  <c:v>-59.306500000000007</c:v>
                </c:pt>
                <c:pt idx="26204">
                  <c:v>-59.304500000000004</c:v>
                </c:pt>
                <c:pt idx="26205">
                  <c:v>-59.302500000000009</c:v>
                </c:pt>
                <c:pt idx="26206">
                  <c:v>-59.300500000000007</c:v>
                </c:pt>
                <c:pt idx="26207">
                  <c:v>-59.298500000000004</c:v>
                </c:pt>
                <c:pt idx="26208">
                  <c:v>-59.296500000000009</c:v>
                </c:pt>
                <c:pt idx="26209">
                  <c:v>-59.294500000000006</c:v>
                </c:pt>
                <c:pt idx="26210">
                  <c:v>-59.292500000000004</c:v>
                </c:pt>
                <c:pt idx="26211">
                  <c:v>-59.290500000000009</c:v>
                </c:pt>
                <c:pt idx="26212">
                  <c:v>-59.288500000000006</c:v>
                </c:pt>
                <c:pt idx="26213">
                  <c:v>-59.286500000000004</c:v>
                </c:pt>
                <c:pt idx="26214">
                  <c:v>-59.284500000000008</c:v>
                </c:pt>
                <c:pt idx="26215">
                  <c:v>-59.282500000000006</c:v>
                </c:pt>
                <c:pt idx="26216">
                  <c:v>-59.280500000000004</c:v>
                </c:pt>
                <c:pt idx="26217">
                  <c:v>-59.278500000000008</c:v>
                </c:pt>
                <c:pt idx="26218">
                  <c:v>-59.276500000000006</c:v>
                </c:pt>
                <c:pt idx="26219">
                  <c:v>-59.274500000000003</c:v>
                </c:pt>
                <c:pt idx="26220">
                  <c:v>-59.272500000000008</c:v>
                </c:pt>
                <c:pt idx="26221">
                  <c:v>-59.270500000000006</c:v>
                </c:pt>
                <c:pt idx="26222">
                  <c:v>-59.268500000000003</c:v>
                </c:pt>
                <c:pt idx="26223">
                  <c:v>-59.266500000000008</c:v>
                </c:pt>
                <c:pt idx="26224">
                  <c:v>-59.264500000000005</c:v>
                </c:pt>
                <c:pt idx="26225">
                  <c:v>-59.262500000000003</c:v>
                </c:pt>
                <c:pt idx="26226">
                  <c:v>-59.260500000000008</c:v>
                </c:pt>
                <c:pt idx="26227">
                  <c:v>-59.258500000000005</c:v>
                </c:pt>
                <c:pt idx="26228">
                  <c:v>-59.256500000000003</c:v>
                </c:pt>
                <c:pt idx="26229">
                  <c:v>-59.254500000000007</c:v>
                </c:pt>
                <c:pt idx="26230">
                  <c:v>-59.252500000000005</c:v>
                </c:pt>
                <c:pt idx="26231">
                  <c:v>-59.250500000000002</c:v>
                </c:pt>
                <c:pt idx="26232">
                  <c:v>-59.248500000000007</c:v>
                </c:pt>
                <c:pt idx="26233">
                  <c:v>-59.246500000000005</c:v>
                </c:pt>
                <c:pt idx="26234">
                  <c:v>-59.244500000000002</c:v>
                </c:pt>
                <c:pt idx="26235">
                  <c:v>-59.242500000000007</c:v>
                </c:pt>
                <c:pt idx="26236">
                  <c:v>-59.240500000000004</c:v>
                </c:pt>
                <c:pt idx="26237">
                  <c:v>-59.238500000000009</c:v>
                </c:pt>
                <c:pt idx="26238">
                  <c:v>-59.236500000000007</c:v>
                </c:pt>
                <c:pt idx="26239">
                  <c:v>-59.234500000000004</c:v>
                </c:pt>
                <c:pt idx="26240">
                  <c:v>-59.232500000000009</c:v>
                </c:pt>
                <c:pt idx="26241">
                  <c:v>-59.230500000000006</c:v>
                </c:pt>
                <c:pt idx="26242">
                  <c:v>-59.228500000000004</c:v>
                </c:pt>
                <c:pt idx="26243">
                  <c:v>-59.226500000000009</c:v>
                </c:pt>
                <c:pt idx="26244">
                  <c:v>-59.224500000000006</c:v>
                </c:pt>
                <c:pt idx="26245">
                  <c:v>-59.222500000000004</c:v>
                </c:pt>
                <c:pt idx="26246">
                  <c:v>-59.220500000000008</c:v>
                </c:pt>
                <c:pt idx="26247">
                  <c:v>-59.218500000000006</c:v>
                </c:pt>
                <c:pt idx="26248">
                  <c:v>-59.216500000000003</c:v>
                </c:pt>
                <c:pt idx="26249">
                  <c:v>-59.214500000000008</c:v>
                </c:pt>
                <c:pt idx="26250">
                  <c:v>-59.212500000000006</c:v>
                </c:pt>
                <c:pt idx="26251">
                  <c:v>-59.210500000000003</c:v>
                </c:pt>
                <c:pt idx="26252">
                  <c:v>-59.208500000000008</c:v>
                </c:pt>
                <c:pt idx="26253">
                  <c:v>-59.206500000000005</c:v>
                </c:pt>
                <c:pt idx="26254">
                  <c:v>-59.204500000000003</c:v>
                </c:pt>
                <c:pt idx="26255">
                  <c:v>-59.202500000000008</c:v>
                </c:pt>
                <c:pt idx="26256">
                  <c:v>-59.200500000000005</c:v>
                </c:pt>
                <c:pt idx="26257">
                  <c:v>-59.198500000000003</c:v>
                </c:pt>
                <c:pt idx="26258">
                  <c:v>-59.196500000000007</c:v>
                </c:pt>
                <c:pt idx="26259">
                  <c:v>-59.194500000000005</c:v>
                </c:pt>
                <c:pt idx="26260">
                  <c:v>-59.192500000000003</c:v>
                </c:pt>
                <c:pt idx="26261">
                  <c:v>-59.190500000000007</c:v>
                </c:pt>
                <c:pt idx="26262">
                  <c:v>-59.188500000000005</c:v>
                </c:pt>
                <c:pt idx="26263">
                  <c:v>-59.186500000000002</c:v>
                </c:pt>
                <c:pt idx="26264">
                  <c:v>-59.184500000000007</c:v>
                </c:pt>
                <c:pt idx="26265">
                  <c:v>-59.182500000000005</c:v>
                </c:pt>
                <c:pt idx="26266">
                  <c:v>-59.180500000000009</c:v>
                </c:pt>
                <c:pt idx="26267">
                  <c:v>-59.178500000000007</c:v>
                </c:pt>
                <c:pt idx="26268">
                  <c:v>-59.176500000000004</c:v>
                </c:pt>
                <c:pt idx="26269">
                  <c:v>-59.174500000000009</c:v>
                </c:pt>
                <c:pt idx="26270">
                  <c:v>-59.172500000000007</c:v>
                </c:pt>
                <c:pt idx="26271">
                  <c:v>-59.170500000000004</c:v>
                </c:pt>
                <c:pt idx="26272">
                  <c:v>-59.168500000000009</c:v>
                </c:pt>
                <c:pt idx="26273">
                  <c:v>-59.166500000000006</c:v>
                </c:pt>
                <c:pt idx="26274">
                  <c:v>-59.164500000000004</c:v>
                </c:pt>
                <c:pt idx="26275">
                  <c:v>-59.162500000000009</c:v>
                </c:pt>
                <c:pt idx="26276">
                  <c:v>-59.160500000000006</c:v>
                </c:pt>
                <c:pt idx="26277">
                  <c:v>-59.158500000000004</c:v>
                </c:pt>
                <c:pt idx="26278">
                  <c:v>-59.156500000000008</c:v>
                </c:pt>
                <c:pt idx="26279">
                  <c:v>-59.154500000000006</c:v>
                </c:pt>
                <c:pt idx="26280">
                  <c:v>-59.152500000000003</c:v>
                </c:pt>
                <c:pt idx="26281">
                  <c:v>-59.150500000000008</c:v>
                </c:pt>
                <c:pt idx="26282">
                  <c:v>-59.148500000000006</c:v>
                </c:pt>
                <c:pt idx="26283">
                  <c:v>-59.146500000000003</c:v>
                </c:pt>
                <c:pt idx="26284">
                  <c:v>-59.144500000000008</c:v>
                </c:pt>
                <c:pt idx="26285">
                  <c:v>-59.142500000000005</c:v>
                </c:pt>
                <c:pt idx="26286">
                  <c:v>-59.140500000000003</c:v>
                </c:pt>
                <c:pt idx="26287">
                  <c:v>-59.138500000000008</c:v>
                </c:pt>
                <c:pt idx="26288">
                  <c:v>-59.136500000000005</c:v>
                </c:pt>
                <c:pt idx="26289">
                  <c:v>-59.134500000000003</c:v>
                </c:pt>
                <c:pt idx="26290">
                  <c:v>-59.132500000000007</c:v>
                </c:pt>
                <c:pt idx="26291">
                  <c:v>-59.130500000000005</c:v>
                </c:pt>
                <c:pt idx="26292">
                  <c:v>-59.128500000000003</c:v>
                </c:pt>
                <c:pt idx="26293">
                  <c:v>-59.126500000000007</c:v>
                </c:pt>
                <c:pt idx="26294">
                  <c:v>-59.124500000000005</c:v>
                </c:pt>
                <c:pt idx="26295">
                  <c:v>-59.122500000000002</c:v>
                </c:pt>
                <c:pt idx="26296">
                  <c:v>-59.120500000000007</c:v>
                </c:pt>
                <c:pt idx="26297">
                  <c:v>-59.118500000000004</c:v>
                </c:pt>
                <c:pt idx="26298">
                  <c:v>-59.116500000000009</c:v>
                </c:pt>
                <c:pt idx="26299">
                  <c:v>-59.114500000000007</c:v>
                </c:pt>
                <c:pt idx="26300">
                  <c:v>-59.112500000000004</c:v>
                </c:pt>
                <c:pt idx="26301">
                  <c:v>-59.110500000000009</c:v>
                </c:pt>
                <c:pt idx="26302">
                  <c:v>-59.108500000000006</c:v>
                </c:pt>
                <c:pt idx="26303">
                  <c:v>-59.106500000000004</c:v>
                </c:pt>
                <c:pt idx="26304">
                  <c:v>-59.104500000000009</c:v>
                </c:pt>
                <c:pt idx="26305">
                  <c:v>-59.102500000000006</c:v>
                </c:pt>
                <c:pt idx="26306">
                  <c:v>-59.100500000000004</c:v>
                </c:pt>
                <c:pt idx="26307">
                  <c:v>-59.098500000000008</c:v>
                </c:pt>
                <c:pt idx="26308">
                  <c:v>-59.096500000000006</c:v>
                </c:pt>
                <c:pt idx="26309">
                  <c:v>-59.094500000000004</c:v>
                </c:pt>
                <c:pt idx="26310">
                  <c:v>-59.092500000000008</c:v>
                </c:pt>
                <c:pt idx="26311">
                  <c:v>-59.090500000000006</c:v>
                </c:pt>
                <c:pt idx="26312">
                  <c:v>-59.088500000000003</c:v>
                </c:pt>
                <c:pt idx="26313">
                  <c:v>-59.086500000000008</c:v>
                </c:pt>
                <c:pt idx="26314">
                  <c:v>-59.084500000000006</c:v>
                </c:pt>
                <c:pt idx="26315">
                  <c:v>-59.082500000000003</c:v>
                </c:pt>
                <c:pt idx="26316">
                  <c:v>-59.080500000000008</c:v>
                </c:pt>
                <c:pt idx="26317">
                  <c:v>-59.078500000000005</c:v>
                </c:pt>
                <c:pt idx="26318">
                  <c:v>-59.076500000000003</c:v>
                </c:pt>
                <c:pt idx="26319">
                  <c:v>-59.074500000000008</c:v>
                </c:pt>
                <c:pt idx="26320">
                  <c:v>-59.072500000000005</c:v>
                </c:pt>
                <c:pt idx="26321">
                  <c:v>-59.070500000000003</c:v>
                </c:pt>
                <c:pt idx="26322">
                  <c:v>-59.068500000000007</c:v>
                </c:pt>
                <c:pt idx="26323">
                  <c:v>-59.066500000000005</c:v>
                </c:pt>
                <c:pt idx="26324">
                  <c:v>-59.064500000000002</c:v>
                </c:pt>
                <c:pt idx="26325">
                  <c:v>-59.062500000000007</c:v>
                </c:pt>
                <c:pt idx="26326">
                  <c:v>-59.060500000000005</c:v>
                </c:pt>
                <c:pt idx="26327">
                  <c:v>-59.058500000000002</c:v>
                </c:pt>
                <c:pt idx="26328">
                  <c:v>-59.056500000000007</c:v>
                </c:pt>
                <c:pt idx="26329">
                  <c:v>-59.054500000000004</c:v>
                </c:pt>
                <c:pt idx="26330">
                  <c:v>-59.052500000000009</c:v>
                </c:pt>
                <c:pt idx="26331">
                  <c:v>-59.050500000000007</c:v>
                </c:pt>
                <c:pt idx="26332">
                  <c:v>-59.048500000000004</c:v>
                </c:pt>
                <c:pt idx="26333">
                  <c:v>-59.046500000000009</c:v>
                </c:pt>
                <c:pt idx="26334">
                  <c:v>-59.044500000000006</c:v>
                </c:pt>
                <c:pt idx="26335">
                  <c:v>-59.042500000000004</c:v>
                </c:pt>
                <c:pt idx="26336">
                  <c:v>-59.040500000000009</c:v>
                </c:pt>
                <c:pt idx="26337">
                  <c:v>-59.038500000000006</c:v>
                </c:pt>
                <c:pt idx="26338">
                  <c:v>-59.036500000000004</c:v>
                </c:pt>
                <c:pt idx="26339">
                  <c:v>-59.034500000000008</c:v>
                </c:pt>
                <c:pt idx="26340">
                  <c:v>-59.032500000000006</c:v>
                </c:pt>
                <c:pt idx="26341">
                  <c:v>-59.030500000000004</c:v>
                </c:pt>
                <c:pt idx="26342">
                  <c:v>-59.028500000000008</c:v>
                </c:pt>
                <c:pt idx="26343">
                  <c:v>-59.026500000000006</c:v>
                </c:pt>
                <c:pt idx="26344">
                  <c:v>-59.024500000000003</c:v>
                </c:pt>
                <c:pt idx="26345">
                  <c:v>-59.022500000000008</c:v>
                </c:pt>
                <c:pt idx="26346">
                  <c:v>-59.020500000000006</c:v>
                </c:pt>
                <c:pt idx="26347">
                  <c:v>-59.018500000000003</c:v>
                </c:pt>
                <c:pt idx="26348">
                  <c:v>-59.016500000000008</c:v>
                </c:pt>
                <c:pt idx="26349">
                  <c:v>-59.014500000000005</c:v>
                </c:pt>
                <c:pt idx="26350">
                  <c:v>-59.012500000000003</c:v>
                </c:pt>
                <c:pt idx="26351">
                  <c:v>-59.010500000000008</c:v>
                </c:pt>
                <c:pt idx="26352">
                  <c:v>-59.008500000000005</c:v>
                </c:pt>
                <c:pt idx="26353">
                  <c:v>-59.006500000000003</c:v>
                </c:pt>
                <c:pt idx="26354">
                  <c:v>-59.004500000000007</c:v>
                </c:pt>
                <c:pt idx="26355">
                  <c:v>-59.002500000000005</c:v>
                </c:pt>
                <c:pt idx="26356">
                  <c:v>-59.000500000000002</c:v>
                </c:pt>
                <c:pt idx="26357">
                  <c:v>-58.998500000000007</c:v>
                </c:pt>
                <c:pt idx="26358">
                  <c:v>-58.996500000000005</c:v>
                </c:pt>
                <c:pt idx="26359">
                  <c:v>-58.994500000000002</c:v>
                </c:pt>
                <c:pt idx="26360">
                  <c:v>-58.992500000000007</c:v>
                </c:pt>
                <c:pt idx="26361">
                  <c:v>-58.990500000000004</c:v>
                </c:pt>
                <c:pt idx="26362">
                  <c:v>-58.988500000000009</c:v>
                </c:pt>
                <c:pt idx="26363">
                  <c:v>-58.986500000000007</c:v>
                </c:pt>
                <c:pt idx="26364">
                  <c:v>-58.984500000000004</c:v>
                </c:pt>
                <c:pt idx="26365">
                  <c:v>-58.982500000000009</c:v>
                </c:pt>
                <c:pt idx="26366">
                  <c:v>-58.980500000000006</c:v>
                </c:pt>
                <c:pt idx="26367">
                  <c:v>-58.978500000000004</c:v>
                </c:pt>
                <c:pt idx="26368">
                  <c:v>-58.976500000000009</c:v>
                </c:pt>
                <c:pt idx="26369">
                  <c:v>-58.974500000000006</c:v>
                </c:pt>
                <c:pt idx="26370">
                  <c:v>-58.972500000000004</c:v>
                </c:pt>
                <c:pt idx="26371">
                  <c:v>-58.970500000000008</c:v>
                </c:pt>
                <c:pt idx="26372">
                  <c:v>-58.968500000000006</c:v>
                </c:pt>
                <c:pt idx="26373">
                  <c:v>-58.966500000000003</c:v>
                </c:pt>
                <c:pt idx="26374">
                  <c:v>-58.964500000000008</c:v>
                </c:pt>
                <c:pt idx="26375">
                  <c:v>-58.962500000000006</c:v>
                </c:pt>
                <c:pt idx="26376">
                  <c:v>-58.960500000000003</c:v>
                </c:pt>
                <c:pt idx="26377">
                  <c:v>-58.958500000000008</c:v>
                </c:pt>
                <c:pt idx="26378">
                  <c:v>-58.956500000000005</c:v>
                </c:pt>
                <c:pt idx="26379">
                  <c:v>-58.954500000000003</c:v>
                </c:pt>
                <c:pt idx="26380">
                  <c:v>-58.952500000000008</c:v>
                </c:pt>
                <c:pt idx="26381">
                  <c:v>-58.950500000000005</c:v>
                </c:pt>
                <c:pt idx="26382">
                  <c:v>-58.948500000000003</c:v>
                </c:pt>
                <c:pt idx="26383">
                  <c:v>-58.946500000000007</c:v>
                </c:pt>
                <c:pt idx="26384">
                  <c:v>-58.944500000000005</c:v>
                </c:pt>
                <c:pt idx="26385">
                  <c:v>-58.942500000000003</c:v>
                </c:pt>
                <c:pt idx="26386">
                  <c:v>-58.940500000000007</c:v>
                </c:pt>
                <c:pt idx="26387">
                  <c:v>-58.938500000000005</c:v>
                </c:pt>
                <c:pt idx="26388">
                  <c:v>-58.936500000000002</c:v>
                </c:pt>
                <c:pt idx="26389">
                  <c:v>-58.934500000000007</c:v>
                </c:pt>
                <c:pt idx="26390">
                  <c:v>-58.932500000000005</c:v>
                </c:pt>
                <c:pt idx="26391">
                  <c:v>-58.930500000000009</c:v>
                </c:pt>
                <c:pt idx="26392">
                  <c:v>-58.928500000000007</c:v>
                </c:pt>
                <c:pt idx="26393">
                  <c:v>-58.926500000000004</c:v>
                </c:pt>
                <c:pt idx="26394">
                  <c:v>-58.924500000000009</c:v>
                </c:pt>
                <c:pt idx="26395">
                  <c:v>-58.922500000000007</c:v>
                </c:pt>
                <c:pt idx="26396">
                  <c:v>-58.920500000000004</c:v>
                </c:pt>
                <c:pt idx="26397">
                  <c:v>-58.918500000000009</c:v>
                </c:pt>
                <c:pt idx="26398">
                  <c:v>-58.916500000000006</c:v>
                </c:pt>
                <c:pt idx="26399">
                  <c:v>-58.914500000000004</c:v>
                </c:pt>
                <c:pt idx="26400">
                  <c:v>-58.912500000000009</c:v>
                </c:pt>
                <c:pt idx="26401">
                  <c:v>-58.910500000000006</c:v>
                </c:pt>
                <c:pt idx="26402">
                  <c:v>-58.908500000000004</c:v>
                </c:pt>
                <c:pt idx="26403">
                  <c:v>-58.906500000000008</c:v>
                </c:pt>
                <c:pt idx="26404">
                  <c:v>-58.904500000000006</c:v>
                </c:pt>
                <c:pt idx="26405">
                  <c:v>-58.902500000000003</c:v>
                </c:pt>
                <c:pt idx="26406">
                  <c:v>-58.900500000000008</c:v>
                </c:pt>
                <c:pt idx="26407">
                  <c:v>-58.898500000000006</c:v>
                </c:pt>
                <c:pt idx="26408">
                  <c:v>-58.896500000000003</c:v>
                </c:pt>
                <c:pt idx="26409">
                  <c:v>-58.894500000000008</c:v>
                </c:pt>
                <c:pt idx="26410">
                  <c:v>-58.892500000000005</c:v>
                </c:pt>
                <c:pt idx="26411">
                  <c:v>-58.890500000000003</c:v>
                </c:pt>
                <c:pt idx="26412">
                  <c:v>-58.888500000000008</c:v>
                </c:pt>
                <c:pt idx="26413">
                  <c:v>-58.886500000000005</c:v>
                </c:pt>
                <c:pt idx="26414">
                  <c:v>-58.884500000000003</c:v>
                </c:pt>
                <c:pt idx="26415">
                  <c:v>-58.882500000000007</c:v>
                </c:pt>
                <c:pt idx="26416">
                  <c:v>-58.880500000000005</c:v>
                </c:pt>
                <c:pt idx="26417">
                  <c:v>-58.878500000000003</c:v>
                </c:pt>
                <c:pt idx="26418">
                  <c:v>-58.876500000000007</c:v>
                </c:pt>
                <c:pt idx="26419">
                  <c:v>-58.874500000000005</c:v>
                </c:pt>
                <c:pt idx="26420">
                  <c:v>-58.872500000000002</c:v>
                </c:pt>
                <c:pt idx="26421">
                  <c:v>-58.870500000000007</c:v>
                </c:pt>
                <c:pt idx="26422">
                  <c:v>-58.868500000000004</c:v>
                </c:pt>
                <c:pt idx="26423">
                  <c:v>-58.866500000000009</c:v>
                </c:pt>
                <c:pt idx="26424">
                  <c:v>-58.864500000000007</c:v>
                </c:pt>
                <c:pt idx="26425">
                  <c:v>-58.862500000000004</c:v>
                </c:pt>
                <c:pt idx="26426">
                  <c:v>-58.860500000000009</c:v>
                </c:pt>
                <c:pt idx="26427">
                  <c:v>-58.858500000000006</c:v>
                </c:pt>
                <c:pt idx="26428">
                  <c:v>-58.856500000000004</c:v>
                </c:pt>
                <c:pt idx="26429">
                  <c:v>-58.854500000000009</c:v>
                </c:pt>
                <c:pt idx="26430">
                  <c:v>-58.852500000000006</c:v>
                </c:pt>
                <c:pt idx="26431">
                  <c:v>-58.850500000000004</c:v>
                </c:pt>
                <c:pt idx="26432">
                  <c:v>-58.848500000000008</c:v>
                </c:pt>
                <c:pt idx="26433">
                  <c:v>-58.846500000000006</c:v>
                </c:pt>
                <c:pt idx="26434">
                  <c:v>-58.844500000000004</c:v>
                </c:pt>
                <c:pt idx="26435">
                  <c:v>-58.842500000000008</c:v>
                </c:pt>
                <c:pt idx="26436">
                  <c:v>-58.840500000000006</c:v>
                </c:pt>
                <c:pt idx="26437">
                  <c:v>-58.838500000000003</c:v>
                </c:pt>
                <c:pt idx="26438">
                  <c:v>-58.836500000000008</c:v>
                </c:pt>
                <c:pt idx="26439">
                  <c:v>-58.834500000000006</c:v>
                </c:pt>
                <c:pt idx="26440">
                  <c:v>-58.832500000000003</c:v>
                </c:pt>
                <c:pt idx="26441">
                  <c:v>-58.830500000000008</c:v>
                </c:pt>
                <c:pt idx="26442">
                  <c:v>-58.828500000000005</c:v>
                </c:pt>
                <c:pt idx="26443">
                  <c:v>-58.826500000000003</c:v>
                </c:pt>
                <c:pt idx="26444">
                  <c:v>-58.824500000000008</c:v>
                </c:pt>
                <c:pt idx="26445">
                  <c:v>-58.822500000000005</c:v>
                </c:pt>
                <c:pt idx="26446">
                  <c:v>-58.820500000000003</c:v>
                </c:pt>
                <c:pt idx="26447">
                  <c:v>-58.818500000000007</c:v>
                </c:pt>
                <c:pt idx="26448">
                  <c:v>-58.816500000000005</c:v>
                </c:pt>
                <c:pt idx="26449">
                  <c:v>-58.814500000000002</c:v>
                </c:pt>
                <c:pt idx="26450">
                  <c:v>-58.812500000000007</c:v>
                </c:pt>
                <c:pt idx="26451">
                  <c:v>-58.810500000000005</c:v>
                </c:pt>
                <c:pt idx="26452">
                  <c:v>-58.808500000000002</c:v>
                </c:pt>
                <c:pt idx="26453">
                  <c:v>-58.806500000000007</c:v>
                </c:pt>
                <c:pt idx="26454">
                  <c:v>-58.804500000000004</c:v>
                </c:pt>
                <c:pt idx="26455">
                  <c:v>-58.802500000000009</c:v>
                </c:pt>
                <c:pt idx="26456">
                  <c:v>-58.800500000000007</c:v>
                </c:pt>
                <c:pt idx="26457">
                  <c:v>-58.798500000000004</c:v>
                </c:pt>
                <c:pt idx="26458">
                  <c:v>-58.796500000000009</c:v>
                </c:pt>
                <c:pt idx="26459">
                  <c:v>-58.794500000000006</c:v>
                </c:pt>
                <c:pt idx="26460">
                  <c:v>-58.792500000000004</c:v>
                </c:pt>
                <c:pt idx="26461">
                  <c:v>-58.790500000000009</c:v>
                </c:pt>
                <c:pt idx="26462">
                  <c:v>-58.788500000000006</c:v>
                </c:pt>
                <c:pt idx="26463">
                  <c:v>-58.786500000000004</c:v>
                </c:pt>
                <c:pt idx="26464">
                  <c:v>-58.784500000000008</c:v>
                </c:pt>
                <c:pt idx="26465">
                  <c:v>-58.782500000000006</c:v>
                </c:pt>
                <c:pt idx="26466">
                  <c:v>-58.780500000000004</c:v>
                </c:pt>
                <c:pt idx="26467">
                  <c:v>-58.778500000000008</c:v>
                </c:pt>
                <c:pt idx="26468">
                  <c:v>-58.776500000000006</c:v>
                </c:pt>
                <c:pt idx="26469">
                  <c:v>-58.774500000000003</c:v>
                </c:pt>
                <c:pt idx="26470">
                  <c:v>-58.772500000000008</c:v>
                </c:pt>
                <c:pt idx="26471">
                  <c:v>-58.770500000000006</c:v>
                </c:pt>
                <c:pt idx="26472">
                  <c:v>-58.768500000000003</c:v>
                </c:pt>
                <c:pt idx="26473">
                  <c:v>-58.766500000000008</c:v>
                </c:pt>
                <c:pt idx="26474">
                  <c:v>-58.764500000000005</c:v>
                </c:pt>
                <c:pt idx="26475">
                  <c:v>-58.762500000000003</c:v>
                </c:pt>
                <c:pt idx="26476">
                  <c:v>-58.760500000000008</c:v>
                </c:pt>
                <c:pt idx="26477">
                  <c:v>-58.758500000000005</c:v>
                </c:pt>
                <c:pt idx="26478">
                  <c:v>-58.756500000000003</c:v>
                </c:pt>
                <c:pt idx="26479">
                  <c:v>-58.754500000000007</c:v>
                </c:pt>
                <c:pt idx="26480">
                  <c:v>-58.752500000000005</c:v>
                </c:pt>
                <c:pt idx="26481">
                  <c:v>-58.750500000000002</c:v>
                </c:pt>
                <c:pt idx="26482">
                  <c:v>-58.748500000000007</c:v>
                </c:pt>
                <c:pt idx="26483">
                  <c:v>-58.746500000000005</c:v>
                </c:pt>
                <c:pt idx="26484">
                  <c:v>-58.744500000000002</c:v>
                </c:pt>
                <c:pt idx="26485">
                  <c:v>-58.742500000000007</c:v>
                </c:pt>
                <c:pt idx="26486">
                  <c:v>-58.740500000000004</c:v>
                </c:pt>
                <c:pt idx="26487">
                  <c:v>-58.738500000000009</c:v>
                </c:pt>
                <c:pt idx="26488">
                  <c:v>-58.736500000000007</c:v>
                </c:pt>
                <c:pt idx="26489">
                  <c:v>-58.734500000000004</c:v>
                </c:pt>
                <c:pt idx="26490">
                  <c:v>-58.732500000000009</c:v>
                </c:pt>
                <c:pt idx="26491">
                  <c:v>-58.730500000000006</c:v>
                </c:pt>
                <c:pt idx="26492">
                  <c:v>-58.728500000000004</c:v>
                </c:pt>
                <c:pt idx="26493">
                  <c:v>-58.726500000000009</c:v>
                </c:pt>
                <c:pt idx="26494">
                  <c:v>-58.724500000000006</c:v>
                </c:pt>
                <c:pt idx="26495">
                  <c:v>-58.722500000000004</c:v>
                </c:pt>
                <c:pt idx="26496">
                  <c:v>-58.720500000000008</c:v>
                </c:pt>
                <c:pt idx="26497">
                  <c:v>-58.718500000000006</c:v>
                </c:pt>
                <c:pt idx="26498">
                  <c:v>-58.716500000000003</c:v>
                </c:pt>
                <c:pt idx="26499">
                  <c:v>-58.714500000000008</c:v>
                </c:pt>
                <c:pt idx="26500">
                  <c:v>-58.712500000000006</c:v>
                </c:pt>
                <c:pt idx="26501">
                  <c:v>-58.710500000000003</c:v>
                </c:pt>
                <c:pt idx="26502">
                  <c:v>-58.708500000000008</c:v>
                </c:pt>
                <c:pt idx="26503">
                  <c:v>-58.706500000000005</c:v>
                </c:pt>
                <c:pt idx="26504">
                  <c:v>-58.704500000000003</c:v>
                </c:pt>
                <c:pt idx="26505">
                  <c:v>-58.702500000000008</c:v>
                </c:pt>
                <c:pt idx="26506">
                  <c:v>-58.700500000000005</c:v>
                </c:pt>
                <c:pt idx="26507">
                  <c:v>-58.698500000000003</c:v>
                </c:pt>
                <c:pt idx="26508">
                  <c:v>-58.696500000000007</c:v>
                </c:pt>
                <c:pt idx="26509">
                  <c:v>-58.694500000000005</c:v>
                </c:pt>
                <c:pt idx="26510">
                  <c:v>-58.692500000000003</c:v>
                </c:pt>
                <c:pt idx="26511">
                  <c:v>-58.690500000000007</c:v>
                </c:pt>
                <c:pt idx="26512">
                  <c:v>-58.688500000000005</c:v>
                </c:pt>
                <c:pt idx="26513">
                  <c:v>-58.686500000000002</c:v>
                </c:pt>
                <c:pt idx="26514">
                  <c:v>-58.684500000000007</c:v>
                </c:pt>
                <c:pt idx="26515">
                  <c:v>-58.682500000000005</c:v>
                </c:pt>
                <c:pt idx="26516">
                  <c:v>-58.680500000000009</c:v>
                </c:pt>
                <c:pt idx="26517">
                  <c:v>-58.678500000000007</c:v>
                </c:pt>
                <c:pt idx="26518">
                  <c:v>-58.676500000000004</c:v>
                </c:pt>
                <c:pt idx="26519">
                  <c:v>-58.674500000000009</c:v>
                </c:pt>
                <c:pt idx="26520">
                  <c:v>-58.672500000000007</c:v>
                </c:pt>
                <c:pt idx="26521">
                  <c:v>-58.670500000000004</c:v>
                </c:pt>
                <c:pt idx="26522">
                  <c:v>-58.668500000000009</c:v>
                </c:pt>
                <c:pt idx="26523">
                  <c:v>-58.666500000000006</c:v>
                </c:pt>
                <c:pt idx="26524">
                  <c:v>-58.664500000000004</c:v>
                </c:pt>
                <c:pt idx="26525">
                  <c:v>-58.662500000000009</c:v>
                </c:pt>
                <c:pt idx="26526">
                  <c:v>-58.660500000000006</c:v>
                </c:pt>
                <c:pt idx="26527">
                  <c:v>-58.658500000000004</c:v>
                </c:pt>
                <c:pt idx="26528">
                  <c:v>-58.656500000000008</c:v>
                </c:pt>
                <c:pt idx="26529">
                  <c:v>-58.654500000000006</c:v>
                </c:pt>
                <c:pt idx="26530">
                  <c:v>-58.652500000000003</c:v>
                </c:pt>
                <c:pt idx="26531">
                  <c:v>-58.650500000000008</c:v>
                </c:pt>
                <c:pt idx="26532">
                  <c:v>-58.648500000000006</c:v>
                </c:pt>
                <c:pt idx="26533">
                  <c:v>-58.646500000000003</c:v>
                </c:pt>
                <c:pt idx="26534">
                  <c:v>-58.644500000000008</c:v>
                </c:pt>
                <c:pt idx="26535">
                  <c:v>-58.642500000000005</c:v>
                </c:pt>
                <c:pt idx="26536">
                  <c:v>-58.640500000000003</c:v>
                </c:pt>
                <c:pt idx="26537">
                  <c:v>-58.638500000000008</c:v>
                </c:pt>
                <c:pt idx="26538">
                  <c:v>-58.636500000000005</c:v>
                </c:pt>
                <c:pt idx="26539">
                  <c:v>-58.634500000000003</c:v>
                </c:pt>
                <c:pt idx="26540">
                  <c:v>-58.632500000000007</c:v>
                </c:pt>
                <c:pt idx="26541">
                  <c:v>-58.630500000000005</c:v>
                </c:pt>
                <c:pt idx="26542">
                  <c:v>-58.628500000000003</c:v>
                </c:pt>
                <c:pt idx="26543">
                  <c:v>-58.626500000000007</c:v>
                </c:pt>
                <c:pt idx="26544">
                  <c:v>-58.624500000000005</c:v>
                </c:pt>
                <c:pt idx="26545">
                  <c:v>-58.622500000000002</c:v>
                </c:pt>
                <c:pt idx="26546">
                  <c:v>-58.620500000000007</c:v>
                </c:pt>
                <c:pt idx="26547">
                  <c:v>-58.618500000000004</c:v>
                </c:pt>
                <c:pt idx="26548">
                  <c:v>-58.616500000000009</c:v>
                </c:pt>
                <c:pt idx="26549">
                  <c:v>-58.614500000000007</c:v>
                </c:pt>
                <c:pt idx="26550">
                  <c:v>-58.612500000000004</c:v>
                </c:pt>
                <c:pt idx="26551">
                  <c:v>-58.610500000000009</c:v>
                </c:pt>
                <c:pt idx="26552">
                  <c:v>-58.608500000000006</c:v>
                </c:pt>
                <c:pt idx="26553">
                  <c:v>-58.606500000000004</c:v>
                </c:pt>
                <c:pt idx="26554">
                  <c:v>-58.604500000000009</c:v>
                </c:pt>
                <c:pt idx="26555">
                  <c:v>-58.602500000000006</c:v>
                </c:pt>
                <c:pt idx="26556">
                  <c:v>-58.600500000000004</c:v>
                </c:pt>
                <c:pt idx="26557">
                  <c:v>-58.598500000000008</c:v>
                </c:pt>
                <c:pt idx="26558">
                  <c:v>-58.596500000000006</c:v>
                </c:pt>
                <c:pt idx="26559">
                  <c:v>-58.594500000000004</c:v>
                </c:pt>
                <c:pt idx="26560">
                  <c:v>-58.592500000000008</c:v>
                </c:pt>
                <c:pt idx="26561">
                  <c:v>-58.590500000000006</c:v>
                </c:pt>
                <c:pt idx="26562">
                  <c:v>-58.588500000000003</c:v>
                </c:pt>
                <c:pt idx="26563">
                  <c:v>-58.586500000000008</c:v>
                </c:pt>
                <c:pt idx="26564">
                  <c:v>-58.584500000000006</c:v>
                </c:pt>
                <c:pt idx="26565">
                  <c:v>-58.582500000000003</c:v>
                </c:pt>
                <c:pt idx="26566">
                  <c:v>-58.580500000000008</c:v>
                </c:pt>
                <c:pt idx="26567">
                  <c:v>-58.578500000000005</c:v>
                </c:pt>
                <c:pt idx="26568">
                  <c:v>-58.576500000000003</c:v>
                </c:pt>
                <c:pt idx="26569">
                  <c:v>-58.574500000000008</c:v>
                </c:pt>
                <c:pt idx="26570">
                  <c:v>-58.572500000000005</c:v>
                </c:pt>
                <c:pt idx="26571">
                  <c:v>-58.570500000000003</c:v>
                </c:pt>
                <c:pt idx="26572">
                  <c:v>-58.568500000000007</c:v>
                </c:pt>
                <c:pt idx="26573">
                  <c:v>-58.566500000000005</c:v>
                </c:pt>
                <c:pt idx="26574">
                  <c:v>-58.564500000000002</c:v>
                </c:pt>
                <c:pt idx="26575">
                  <c:v>-58.562500000000007</c:v>
                </c:pt>
                <c:pt idx="26576">
                  <c:v>-58.560500000000005</c:v>
                </c:pt>
                <c:pt idx="26577">
                  <c:v>-58.558500000000002</c:v>
                </c:pt>
                <c:pt idx="26578">
                  <c:v>-58.556500000000007</c:v>
                </c:pt>
                <c:pt idx="26579">
                  <c:v>-58.554500000000004</c:v>
                </c:pt>
                <c:pt idx="26580">
                  <c:v>-58.552500000000009</c:v>
                </c:pt>
                <c:pt idx="26581">
                  <c:v>-58.550500000000007</c:v>
                </c:pt>
                <c:pt idx="26582">
                  <c:v>-58.548500000000004</c:v>
                </c:pt>
                <c:pt idx="26583">
                  <c:v>-58.546500000000009</c:v>
                </c:pt>
                <c:pt idx="26584">
                  <c:v>-58.544500000000006</c:v>
                </c:pt>
                <c:pt idx="26585">
                  <c:v>-58.542500000000004</c:v>
                </c:pt>
                <c:pt idx="26586">
                  <c:v>-58.540500000000009</c:v>
                </c:pt>
                <c:pt idx="26587">
                  <c:v>-58.538500000000006</c:v>
                </c:pt>
                <c:pt idx="26588">
                  <c:v>-58.536500000000004</c:v>
                </c:pt>
                <c:pt idx="26589">
                  <c:v>-58.534500000000008</c:v>
                </c:pt>
                <c:pt idx="26590">
                  <c:v>-58.532500000000006</c:v>
                </c:pt>
                <c:pt idx="26591">
                  <c:v>-58.530500000000004</c:v>
                </c:pt>
                <c:pt idx="26592">
                  <c:v>-58.528500000000008</c:v>
                </c:pt>
                <c:pt idx="26593">
                  <c:v>-58.526500000000006</c:v>
                </c:pt>
                <c:pt idx="26594">
                  <c:v>-58.524500000000003</c:v>
                </c:pt>
                <c:pt idx="26595">
                  <c:v>-58.522500000000008</c:v>
                </c:pt>
                <c:pt idx="26596">
                  <c:v>-58.520500000000006</c:v>
                </c:pt>
                <c:pt idx="26597">
                  <c:v>-58.518500000000003</c:v>
                </c:pt>
                <c:pt idx="26598">
                  <c:v>-58.516500000000008</c:v>
                </c:pt>
                <c:pt idx="26599">
                  <c:v>-58.514500000000005</c:v>
                </c:pt>
                <c:pt idx="26600">
                  <c:v>-58.512500000000003</c:v>
                </c:pt>
                <c:pt idx="26601">
                  <c:v>-58.510500000000008</c:v>
                </c:pt>
                <c:pt idx="26602">
                  <c:v>-58.508500000000005</c:v>
                </c:pt>
                <c:pt idx="26603">
                  <c:v>-58.506500000000003</c:v>
                </c:pt>
                <c:pt idx="26604">
                  <c:v>-58.504500000000007</c:v>
                </c:pt>
                <c:pt idx="26605">
                  <c:v>-58.502500000000005</c:v>
                </c:pt>
                <c:pt idx="26606">
                  <c:v>-58.500500000000002</c:v>
                </c:pt>
                <c:pt idx="26607">
                  <c:v>-58.498500000000007</c:v>
                </c:pt>
                <c:pt idx="26608">
                  <c:v>-58.496500000000005</c:v>
                </c:pt>
                <c:pt idx="26609">
                  <c:v>-58.494500000000002</c:v>
                </c:pt>
                <c:pt idx="26610">
                  <c:v>-58.492500000000007</c:v>
                </c:pt>
                <c:pt idx="26611">
                  <c:v>-58.490500000000004</c:v>
                </c:pt>
                <c:pt idx="26612">
                  <c:v>-58.488500000000009</c:v>
                </c:pt>
                <c:pt idx="26613">
                  <c:v>-58.486500000000007</c:v>
                </c:pt>
                <c:pt idx="26614">
                  <c:v>-58.484500000000004</c:v>
                </c:pt>
                <c:pt idx="26615">
                  <c:v>-58.482500000000009</c:v>
                </c:pt>
                <c:pt idx="26616">
                  <c:v>-58.480500000000006</c:v>
                </c:pt>
                <c:pt idx="26617">
                  <c:v>-58.478500000000004</c:v>
                </c:pt>
                <c:pt idx="26618">
                  <c:v>-58.476500000000009</c:v>
                </c:pt>
                <c:pt idx="26619">
                  <c:v>-58.474500000000006</c:v>
                </c:pt>
                <c:pt idx="26620">
                  <c:v>-58.472500000000004</c:v>
                </c:pt>
                <c:pt idx="26621">
                  <c:v>-58.470500000000008</c:v>
                </c:pt>
                <c:pt idx="26622">
                  <c:v>-58.468500000000006</c:v>
                </c:pt>
                <c:pt idx="26623">
                  <c:v>-58.466500000000003</c:v>
                </c:pt>
                <c:pt idx="26624">
                  <c:v>-58.464500000000008</c:v>
                </c:pt>
                <c:pt idx="26625">
                  <c:v>-58.462500000000006</c:v>
                </c:pt>
                <c:pt idx="26626">
                  <c:v>-58.460500000000003</c:v>
                </c:pt>
                <c:pt idx="26627">
                  <c:v>-58.458500000000008</c:v>
                </c:pt>
                <c:pt idx="26628">
                  <c:v>-58.456500000000005</c:v>
                </c:pt>
                <c:pt idx="26629">
                  <c:v>-58.454500000000003</c:v>
                </c:pt>
                <c:pt idx="26630">
                  <c:v>-58.452500000000008</c:v>
                </c:pt>
                <c:pt idx="26631">
                  <c:v>-58.450500000000005</c:v>
                </c:pt>
                <c:pt idx="26632">
                  <c:v>-58.448500000000003</c:v>
                </c:pt>
                <c:pt idx="26633">
                  <c:v>-58.446500000000007</c:v>
                </c:pt>
                <c:pt idx="26634">
                  <c:v>-58.444500000000005</c:v>
                </c:pt>
                <c:pt idx="26635">
                  <c:v>-58.442500000000003</c:v>
                </c:pt>
                <c:pt idx="26636">
                  <c:v>-58.440500000000007</c:v>
                </c:pt>
                <c:pt idx="26637">
                  <c:v>-58.438500000000005</c:v>
                </c:pt>
                <c:pt idx="26638">
                  <c:v>-58.436500000000002</c:v>
                </c:pt>
                <c:pt idx="26639">
                  <c:v>-58.434500000000007</c:v>
                </c:pt>
                <c:pt idx="26640">
                  <c:v>-58.432500000000005</c:v>
                </c:pt>
                <c:pt idx="26641">
                  <c:v>-58.430500000000009</c:v>
                </c:pt>
                <c:pt idx="26642">
                  <c:v>-58.428500000000007</c:v>
                </c:pt>
                <c:pt idx="26643">
                  <c:v>-58.426500000000004</c:v>
                </c:pt>
                <c:pt idx="26644">
                  <c:v>-58.424500000000009</c:v>
                </c:pt>
                <c:pt idx="26645">
                  <c:v>-58.422500000000007</c:v>
                </c:pt>
                <c:pt idx="26646">
                  <c:v>-58.420500000000004</c:v>
                </c:pt>
                <c:pt idx="26647">
                  <c:v>-58.418500000000009</c:v>
                </c:pt>
                <c:pt idx="26648">
                  <c:v>-58.416500000000006</c:v>
                </c:pt>
                <c:pt idx="26649">
                  <c:v>-58.414500000000004</c:v>
                </c:pt>
                <c:pt idx="26650">
                  <c:v>-58.412500000000009</c:v>
                </c:pt>
                <c:pt idx="26651">
                  <c:v>-58.410500000000006</c:v>
                </c:pt>
                <c:pt idx="26652">
                  <c:v>-58.408500000000004</c:v>
                </c:pt>
                <c:pt idx="26653">
                  <c:v>-58.406500000000008</c:v>
                </c:pt>
                <c:pt idx="26654">
                  <c:v>-58.404500000000006</c:v>
                </c:pt>
                <c:pt idx="26655">
                  <c:v>-58.402500000000003</c:v>
                </c:pt>
                <c:pt idx="26656">
                  <c:v>-58.400500000000008</c:v>
                </c:pt>
                <c:pt idx="26657">
                  <c:v>-58.398500000000006</c:v>
                </c:pt>
                <c:pt idx="26658">
                  <c:v>-58.396500000000003</c:v>
                </c:pt>
                <c:pt idx="26659">
                  <c:v>-58.394500000000008</c:v>
                </c:pt>
                <c:pt idx="26660">
                  <c:v>-58.392500000000005</c:v>
                </c:pt>
                <c:pt idx="26661">
                  <c:v>-58.390500000000003</c:v>
                </c:pt>
                <c:pt idx="26662">
                  <c:v>-58.388500000000008</c:v>
                </c:pt>
                <c:pt idx="26663">
                  <c:v>-58.386500000000005</c:v>
                </c:pt>
                <c:pt idx="26664">
                  <c:v>-58.384500000000003</c:v>
                </c:pt>
                <c:pt idx="26665">
                  <c:v>-58.382500000000007</c:v>
                </c:pt>
                <c:pt idx="26666">
                  <c:v>-58.380500000000005</c:v>
                </c:pt>
                <c:pt idx="26667">
                  <c:v>-58.378500000000003</c:v>
                </c:pt>
                <c:pt idx="26668">
                  <c:v>-58.376500000000007</c:v>
                </c:pt>
                <c:pt idx="26669">
                  <c:v>-58.374500000000005</c:v>
                </c:pt>
                <c:pt idx="26670">
                  <c:v>-58.372500000000002</c:v>
                </c:pt>
                <c:pt idx="26671">
                  <c:v>-58.370500000000007</c:v>
                </c:pt>
                <c:pt idx="26672">
                  <c:v>-58.368500000000004</c:v>
                </c:pt>
                <c:pt idx="26673">
                  <c:v>-58.366500000000009</c:v>
                </c:pt>
                <c:pt idx="26674">
                  <c:v>-58.364500000000007</c:v>
                </c:pt>
                <c:pt idx="26675">
                  <c:v>-58.362500000000004</c:v>
                </c:pt>
                <c:pt idx="26676">
                  <c:v>-58.360500000000009</c:v>
                </c:pt>
                <c:pt idx="26677">
                  <c:v>-58.358500000000006</c:v>
                </c:pt>
                <c:pt idx="26678">
                  <c:v>-58.356500000000004</c:v>
                </c:pt>
                <c:pt idx="26679">
                  <c:v>-58.354500000000009</c:v>
                </c:pt>
                <c:pt idx="26680">
                  <c:v>-58.352500000000006</c:v>
                </c:pt>
                <c:pt idx="26681">
                  <c:v>-58.350500000000004</c:v>
                </c:pt>
                <c:pt idx="26682">
                  <c:v>-58.348500000000008</c:v>
                </c:pt>
                <c:pt idx="26683">
                  <c:v>-58.346500000000006</c:v>
                </c:pt>
                <c:pt idx="26684">
                  <c:v>-58.344500000000004</c:v>
                </c:pt>
                <c:pt idx="26685">
                  <c:v>-58.342500000000008</c:v>
                </c:pt>
                <c:pt idx="26686">
                  <c:v>-58.340500000000006</c:v>
                </c:pt>
                <c:pt idx="26687">
                  <c:v>-58.338500000000003</c:v>
                </c:pt>
                <c:pt idx="26688">
                  <c:v>-58.336500000000008</c:v>
                </c:pt>
                <c:pt idx="26689">
                  <c:v>-58.334500000000006</c:v>
                </c:pt>
                <c:pt idx="26690">
                  <c:v>-58.332500000000003</c:v>
                </c:pt>
                <c:pt idx="26691">
                  <c:v>-58.330500000000008</c:v>
                </c:pt>
                <c:pt idx="26692">
                  <c:v>-58.328500000000005</c:v>
                </c:pt>
                <c:pt idx="26693">
                  <c:v>-58.326500000000003</c:v>
                </c:pt>
                <c:pt idx="26694">
                  <c:v>-58.324500000000008</c:v>
                </c:pt>
                <c:pt idx="26695">
                  <c:v>-58.322500000000005</c:v>
                </c:pt>
                <c:pt idx="26696">
                  <c:v>-58.320500000000003</c:v>
                </c:pt>
                <c:pt idx="26697">
                  <c:v>-58.318500000000007</c:v>
                </c:pt>
                <c:pt idx="26698">
                  <c:v>-58.316500000000005</c:v>
                </c:pt>
                <c:pt idx="26699">
                  <c:v>-58.314500000000002</c:v>
                </c:pt>
                <c:pt idx="26700">
                  <c:v>-58.312500000000007</c:v>
                </c:pt>
                <c:pt idx="26701">
                  <c:v>-58.310500000000005</c:v>
                </c:pt>
                <c:pt idx="26702">
                  <c:v>-58.308500000000002</c:v>
                </c:pt>
                <c:pt idx="26703">
                  <c:v>-58.306500000000007</c:v>
                </c:pt>
                <c:pt idx="26704">
                  <c:v>-58.304500000000004</c:v>
                </c:pt>
                <c:pt idx="26705">
                  <c:v>-58.302500000000009</c:v>
                </c:pt>
                <c:pt idx="26706">
                  <c:v>-58.300500000000007</c:v>
                </c:pt>
                <c:pt idx="26707">
                  <c:v>-58.298500000000004</c:v>
                </c:pt>
                <c:pt idx="26708">
                  <c:v>-58.296500000000009</c:v>
                </c:pt>
                <c:pt idx="26709">
                  <c:v>-58.294500000000006</c:v>
                </c:pt>
                <c:pt idx="26710">
                  <c:v>-58.292500000000004</c:v>
                </c:pt>
                <c:pt idx="26711">
                  <c:v>-58.290500000000009</c:v>
                </c:pt>
                <c:pt idx="26712">
                  <c:v>-58.288500000000006</c:v>
                </c:pt>
                <c:pt idx="26713">
                  <c:v>-58.286500000000004</c:v>
                </c:pt>
                <c:pt idx="26714">
                  <c:v>-58.284500000000008</c:v>
                </c:pt>
                <c:pt idx="26715">
                  <c:v>-58.282500000000006</c:v>
                </c:pt>
                <c:pt idx="26716">
                  <c:v>-58.280500000000004</c:v>
                </c:pt>
                <c:pt idx="26717">
                  <c:v>-58.278500000000008</c:v>
                </c:pt>
                <c:pt idx="26718">
                  <c:v>-58.276500000000006</c:v>
                </c:pt>
                <c:pt idx="26719">
                  <c:v>-58.274500000000003</c:v>
                </c:pt>
                <c:pt idx="26720">
                  <c:v>-58.272500000000008</c:v>
                </c:pt>
                <c:pt idx="26721">
                  <c:v>-58.270500000000006</c:v>
                </c:pt>
                <c:pt idx="26722">
                  <c:v>-58.268500000000003</c:v>
                </c:pt>
                <c:pt idx="26723">
                  <c:v>-58.266500000000008</c:v>
                </c:pt>
                <c:pt idx="26724">
                  <c:v>-58.264500000000005</c:v>
                </c:pt>
                <c:pt idx="26725">
                  <c:v>-58.262500000000003</c:v>
                </c:pt>
                <c:pt idx="26726">
                  <c:v>-58.260500000000008</c:v>
                </c:pt>
                <c:pt idx="26727">
                  <c:v>-58.258500000000005</c:v>
                </c:pt>
                <c:pt idx="26728">
                  <c:v>-58.256500000000003</c:v>
                </c:pt>
                <c:pt idx="26729">
                  <c:v>-58.254500000000007</c:v>
                </c:pt>
                <c:pt idx="26730">
                  <c:v>-58.252500000000005</c:v>
                </c:pt>
                <c:pt idx="26731">
                  <c:v>-58.250500000000002</c:v>
                </c:pt>
                <c:pt idx="26732">
                  <c:v>-58.248500000000007</c:v>
                </c:pt>
                <c:pt idx="26733">
                  <c:v>-58.246500000000005</c:v>
                </c:pt>
                <c:pt idx="26734">
                  <c:v>-58.244500000000002</c:v>
                </c:pt>
                <c:pt idx="26735">
                  <c:v>-58.242500000000007</c:v>
                </c:pt>
                <c:pt idx="26736">
                  <c:v>-58.240500000000004</c:v>
                </c:pt>
                <c:pt idx="26737">
                  <c:v>-58.238500000000009</c:v>
                </c:pt>
                <c:pt idx="26738">
                  <c:v>-58.236500000000007</c:v>
                </c:pt>
                <c:pt idx="26739">
                  <c:v>-58.234500000000004</c:v>
                </c:pt>
                <c:pt idx="26740">
                  <c:v>-58.232500000000009</c:v>
                </c:pt>
                <c:pt idx="26741">
                  <c:v>-58.230500000000006</c:v>
                </c:pt>
                <c:pt idx="26742">
                  <c:v>-58.228500000000004</c:v>
                </c:pt>
                <c:pt idx="26743">
                  <c:v>-58.226500000000009</c:v>
                </c:pt>
                <c:pt idx="26744">
                  <c:v>-58.224500000000006</c:v>
                </c:pt>
                <c:pt idx="26745">
                  <c:v>-58.222500000000004</c:v>
                </c:pt>
                <c:pt idx="26746">
                  <c:v>-58.220500000000008</c:v>
                </c:pt>
                <c:pt idx="26747">
                  <c:v>-58.218500000000006</c:v>
                </c:pt>
                <c:pt idx="26748">
                  <c:v>-58.216500000000003</c:v>
                </c:pt>
                <c:pt idx="26749">
                  <c:v>-58.214500000000008</c:v>
                </c:pt>
                <c:pt idx="26750">
                  <c:v>-58.212500000000006</c:v>
                </c:pt>
                <c:pt idx="26751">
                  <c:v>-58.210500000000003</c:v>
                </c:pt>
                <c:pt idx="26752">
                  <c:v>-58.208500000000008</c:v>
                </c:pt>
                <c:pt idx="26753">
                  <c:v>-58.206500000000005</c:v>
                </c:pt>
                <c:pt idx="26754">
                  <c:v>-58.204500000000003</c:v>
                </c:pt>
                <c:pt idx="26755">
                  <c:v>-58.202500000000008</c:v>
                </c:pt>
                <c:pt idx="26756">
                  <c:v>-58.200500000000005</c:v>
                </c:pt>
                <c:pt idx="26757">
                  <c:v>-58.198500000000003</c:v>
                </c:pt>
                <c:pt idx="26758">
                  <c:v>-58.196500000000007</c:v>
                </c:pt>
                <c:pt idx="26759">
                  <c:v>-58.194500000000005</c:v>
                </c:pt>
                <c:pt idx="26760">
                  <c:v>-58.192500000000003</c:v>
                </c:pt>
                <c:pt idx="26761">
                  <c:v>-58.190500000000007</c:v>
                </c:pt>
                <c:pt idx="26762">
                  <c:v>-58.188500000000005</c:v>
                </c:pt>
                <c:pt idx="26763">
                  <c:v>-58.186500000000002</c:v>
                </c:pt>
                <c:pt idx="26764">
                  <c:v>-58.184500000000007</c:v>
                </c:pt>
                <c:pt idx="26765">
                  <c:v>-58.182500000000005</c:v>
                </c:pt>
                <c:pt idx="26766">
                  <c:v>-58.180500000000009</c:v>
                </c:pt>
                <c:pt idx="26767">
                  <c:v>-58.178500000000007</c:v>
                </c:pt>
                <c:pt idx="26768">
                  <c:v>-58.176500000000004</c:v>
                </c:pt>
                <c:pt idx="26769">
                  <c:v>-58.174500000000009</c:v>
                </c:pt>
                <c:pt idx="26770">
                  <c:v>-58.172500000000007</c:v>
                </c:pt>
                <c:pt idx="26771">
                  <c:v>-58.170500000000004</c:v>
                </c:pt>
                <c:pt idx="26772">
                  <c:v>-58.168500000000009</c:v>
                </c:pt>
                <c:pt idx="26773">
                  <c:v>-58.166500000000006</c:v>
                </c:pt>
                <c:pt idx="26774">
                  <c:v>-58.164500000000004</c:v>
                </c:pt>
                <c:pt idx="26775">
                  <c:v>-58.162500000000009</c:v>
                </c:pt>
                <c:pt idx="26776">
                  <c:v>-58.160500000000006</c:v>
                </c:pt>
                <c:pt idx="26777">
                  <c:v>-58.158500000000004</c:v>
                </c:pt>
                <c:pt idx="26778">
                  <c:v>-58.156500000000008</c:v>
                </c:pt>
                <c:pt idx="26779">
                  <c:v>-58.154500000000006</c:v>
                </c:pt>
                <c:pt idx="26780">
                  <c:v>-58.152500000000003</c:v>
                </c:pt>
                <c:pt idx="26781">
                  <c:v>-58.150500000000008</c:v>
                </c:pt>
                <c:pt idx="26782">
                  <c:v>-58.148500000000006</c:v>
                </c:pt>
                <c:pt idx="26783">
                  <c:v>-58.146500000000003</c:v>
                </c:pt>
                <c:pt idx="26784">
                  <c:v>-58.144500000000008</c:v>
                </c:pt>
                <c:pt idx="26785">
                  <c:v>-58.142500000000005</c:v>
                </c:pt>
                <c:pt idx="26786">
                  <c:v>-58.140500000000003</c:v>
                </c:pt>
                <c:pt idx="26787">
                  <c:v>-58.138500000000008</c:v>
                </c:pt>
                <c:pt idx="26788">
                  <c:v>-58.136500000000005</c:v>
                </c:pt>
                <c:pt idx="26789">
                  <c:v>-58.134500000000003</c:v>
                </c:pt>
                <c:pt idx="26790">
                  <c:v>-58.132500000000007</c:v>
                </c:pt>
                <c:pt idx="26791">
                  <c:v>-58.130500000000005</c:v>
                </c:pt>
                <c:pt idx="26792">
                  <c:v>-58.128500000000003</c:v>
                </c:pt>
                <c:pt idx="26793">
                  <c:v>-58.126500000000007</c:v>
                </c:pt>
                <c:pt idx="26794">
                  <c:v>-58.124500000000005</c:v>
                </c:pt>
                <c:pt idx="26795">
                  <c:v>-58.122500000000002</c:v>
                </c:pt>
                <c:pt idx="26796">
                  <c:v>-58.120500000000007</c:v>
                </c:pt>
                <c:pt idx="26797">
                  <c:v>-58.118500000000004</c:v>
                </c:pt>
                <c:pt idx="26798">
                  <c:v>-58.116500000000009</c:v>
                </c:pt>
                <c:pt idx="26799">
                  <c:v>-58.114500000000007</c:v>
                </c:pt>
                <c:pt idx="26800">
                  <c:v>-58.112500000000004</c:v>
                </c:pt>
                <c:pt idx="26801">
                  <c:v>-58.110500000000009</c:v>
                </c:pt>
                <c:pt idx="26802">
                  <c:v>-58.108500000000006</c:v>
                </c:pt>
                <c:pt idx="26803">
                  <c:v>-58.106500000000004</c:v>
                </c:pt>
                <c:pt idx="26804">
                  <c:v>-58.104500000000009</c:v>
                </c:pt>
                <c:pt idx="26805">
                  <c:v>-58.102500000000006</c:v>
                </c:pt>
                <c:pt idx="26806">
                  <c:v>-58.100500000000004</c:v>
                </c:pt>
                <c:pt idx="26807">
                  <c:v>-58.098500000000008</c:v>
                </c:pt>
                <c:pt idx="26808">
                  <c:v>-58.096500000000006</c:v>
                </c:pt>
                <c:pt idx="26809">
                  <c:v>-58.094500000000004</c:v>
                </c:pt>
                <c:pt idx="26810">
                  <c:v>-58.092500000000008</c:v>
                </c:pt>
                <c:pt idx="26811">
                  <c:v>-58.090500000000006</c:v>
                </c:pt>
                <c:pt idx="26812">
                  <c:v>-58.088500000000003</c:v>
                </c:pt>
                <c:pt idx="26813">
                  <c:v>-58.086500000000008</c:v>
                </c:pt>
                <c:pt idx="26814">
                  <c:v>-58.084500000000006</c:v>
                </c:pt>
                <c:pt idx="26815">
                  <c:v>-58.082500000000003</c:v>
                </c:pt>
                <c:pt idx="26816">
                  <c:v>-58.080500000000008</c:v>
                </c:pt>
                <c:pt idx="26817">
                  <c:v>-58.078500000000005</c:v>
                </c:pt>
                <c:pt idx="26818">
                  <c:v>-58.076500000000003</c:v>
                </c:pt>
                <c:pt idx="26819">
                  <c:v>-58.074500000000008</c:v>
                </c:pt>
                <c:pt idx="26820">
                  <c:v>-58.072500000000005</c:v>
                </c:pt>
                <c:pt idx="26821">
                  <c:v>-58.070500000000003</c:v>
                </c:pt>
                <c:pt idx="26822">
                  <c:v>-58.068500000000007</c:v>
                </c:pt>
                <c:pt idx="26823">
                  <c:v>-58.066500000000005</c:v>
                </c:pt>
                <c:pt idx="26824">
                  <c:v>-58.064500000000002</c:v>
                </c:pt>
                <c:pt idx="26825">
                  <c:v>-58.062500000000007</c:v>
                </c:pt>
                <c:pt idx="26826">
                  <c:v>-58.060500000000005</c:v>
                </c:pt>
                <c:pt idx="26827">
                  <c:v>-58.058500000000002</c:v>
                </c:pt>
                <c:pt idx="26828">
                  <c:v>-58.056500000000007</c:v>
                </c:pt>
                <c:pt idx="26829">
                  <c:v>-58.054500000000004</c:v>
                </c:pt>
                <c:pt idx="26830">
                  <c:v>-58.052500000000009</c:v>
                </c:pt>
                <c:pt idx="26831">
                  <c:v>-58.050500000000007</c:v>
                </c:pt>
                <c:pt idx="26832">
                  <c:v>-58.048500000000004</c:v>
                </c:pt>
                <c:pt idx="26833">
                  <c:v>-58.046500000000009</c:v>
                </c:pt>
                <c:pt idx="26834">
                  <c:v>-58.044500000000006</c:v>
                </c:pt>
                <c:pt idx="26835">
                  <c:v>-58.042500000000004</c:v>
                </c:pt>
                <c:pt idx="26836">
                  <c:v>-58.040500000000009</c:v>
                </c:pt>
                <c:pt idx="26837">
                  <c:v>-58.038500000000006</c:v>
                </c:pt>
                <c:pt idx="26838">
                  <c:v>-58.036500000000004</c:v>
                </c:pt>
                <c:pt idx="26839">
                  <c:v>-58.034500000000008</c:v>
                </c:pt>
                <c:pt idx="26840">
                  <c:v>-58.032500000000006</c:v>
                </c:pt>
                <c:pt idx="26841">
                  <c:v>-58.030500000000004</c:v>
                </c:pt>
                <c:pt idx="26842">
                  <c:v>-58.028500000000008</c:v>
                </c:pt>
                <c:pt idx="26843">
                  <c:v>-58.026500000000006</c:v>
                </c:pt>
                <c:pt idx="26844">
                  <c:v>-58.024500000000003</c:v>
                </c:pt>
                <c:pt idx="26845">
                  <c:v>-58.022500000000008</c:v>
                </c:pt>
                <c:pt idx="26846">
                  <c:v>-58.020500000000006</c:v>
                </c:pt>
                <c:pt idx="26847">
                  <c:v>-58.018500000000003</c:v>
                </c:pt>
                <c:pt idx="26848">
                  <c:v>-58.016500000000008</c:v>
                </c:pt>
                <c:pt idx="26849">
                  <c:v>-58.014500000000005</c:v>
                </c:pt>
                <c:pt idx="26850">
                  <c:v>-58.012500000000003</c:v>
                </c:pt>
                <c:pt idx="26851">
                  <c:v>-58.010500000000008</c:v>
                </c:pt>
                <c:pt idx="26852">
                  <c:v>-58.008500000000005</c:v>
                </c:pt>
                <c:pt idx="26853">
                  <c:v>-58.006500000000003</c:v>
                </c:pt>
                <c:pt idx="26854">
                  <c:v>-58.004500000000007</c:v>
                </c:pt>
                <c:pt idx="26855">
                  <c:v>-58.002500000000005</c:v>
                </c:pt>
                <c:pt idx="26856">
                  <c:v>-58.000500000000002</c:v>
                </c:pt>
                <c:pt idx="26857">
                  <c:v>-57.998500000000007</c:v>
                </c:pt>
                <c:pt idx="26858">
                  <c:v>-57.996500000000005</c:v>
                </c:pt>
                <c:pt idx="26859">
                  <c:v>-57.994500000000002</c:v>
                </c:pt>
                <c:pt idx="26860">
                  <c:v>-57.992500000000007</c:v>
                </c:pt>
                <c:pt idx="26861">
                  <c:v>-57.990500000000004</c:v>
                </c:pt>
                <c:pt idx="26862">
                  <c:v>-57.988500000000009</c:v>
                </c:pt>
                <c:pt idx="26863">
                  <c:v>-57.986500000000007</c:v>
                </c:pt>
                <c:pt idx="26864">
                  <c:v>-57.984500000000004</c:v>
                </c:pt>
                <c:pt idx="26865">
                  <c:v>-57.982500000000009</c:v>
                </c:pt>
                <c:pt idx="26866">
                  <c:v>-57.980500000000006</c:v>
                </c:pt>
                <c:pt idx="26867">
                  <c:v>-57.978500000000004</c:v>
                </c:pt>
                <c:pt idx="26868">
                  <c:v>-57.976500000000009</c:v>
                </c:pt>
                <c:pt idx="26869">
                  <c:v>-57.974500000000006</c:v>
                </c:pt>
                <c:pt idx="26870">
                  <c:v>-57.972500000000004</c:v>
                </c:pt>
                <c:pt idx="26871">
                  <c:v>-57.970500000000008</c:v>
                </c:pt>
                <c:pt idx="26872">
                  <c:v>-57.968500000000006</c:v>
                </c:pt>
                <c:pt idx="26873">
                  <c:v>-57.966500000000003</c:v>
                </c:pt>
                <c:pt idx="26874">
                  <c:v>-57.964500000000008</c:v>
                </c:pt>
                <c:pt idx="26875">
                  <c:v>-57.962500000000006</c:v>
                </c:pt>
                <c:pt idx="26876">
                  <c:v>-57.960500000000003</c:v>
                </c:pt>
                <c:pt idx="26877">
                  <c:v>-57.958500000000008</c:v>
                </c:pt>
                <c:pt idx="26878">
                  <c:v>-57.956500000000005</c:v>
                </c:pt>
                <c:pt idx="26879">
                  <c:v>-57.954500000000003</c:v>
                </c:pt>
                <c:pt idx="26880">
                  <c:v>-57.952500000000008</c:v>
                </c:pt>
                <c:pt idx="26881">
                  <c:v>-57.950500000000005</c:v>
                </c:pt>
                <c:pt idx="26882">
                  <c:v>-57.948500000000003</c:v>
                </c:pt>
                <c:pt idx="26883">
                  <c:v>-57.946500000000007</c:v>
                </c:pt>
                <c:pt idx="26884">
                  <c:v>-57.944500000000005</c:v>
                </c:pt>
                <c:pt idx="26885">
                  <c:v>-57.942500000000003</c:v>
                </c:pt>
                <c:pt idx="26886">
                  <c:v>-57.940500000000007</c:v>
                </c:pt>
                <c:pt idx="26887">
                  <c:v>-57.938500000000005</c:v>
                </c:pt>
                <c:pt idx="26888">
                  <c:v>-57.936500000000002</c:v>
                </c:pt>
                <c:pt idx="26889">
                  <c:v>-57.934500000000007</c:v>
                </c:pt>
                <c:pt idx="26890">
                  <c:v>-57.932500000000005</c:v>
                </c:pt>
                <c:pt idx="26891">
                  <c:v>-57.930500000000009</c:v>
                </c:pt>
                <c:pt idx="26892">
                  <c:v>-57.928500000000007</c:v>
                </c:pt>
                <c:pt idx="26893">
                  <c:v>-57.926500000000004</c:v>
                </c:pt>
                <c:pt idx="26894">
                  <c:v>-57.924500000000009</c:v>
                </c:pt>
                <c:pt idx="26895">
                  <c:v>-57.922500000000007</c:v>
                </c:pt>
                <c:pt idx="26896">
                  <c:v>-57.920500000000004</c:v>
                </c:pt>
                <c:pt idx="26897">
                  <c:v>-57.918500000000009</c:v>
                </c:pt>
                <c:pt idx="26898">
                  <c:v>-57.916500000000006</c:v>
                </c:pt>
                <c:pt idx="26899">
                  <c:v>-57.914500000000004</c:v>
                </c:pt>
                <c:pt idx="26900">
                  <c:v>-57.912500000000009</c:v>
                </c:pt>
                <c:pt idx="26901">
                  <c:v>-57.910500000000006</c:v>
                </c:pt>
                <c:pt idx="26902">
                  <c:v>-57.908500000000004</c:v>
                </c:pt>
                <c:pt idx="26903">
                  <c:v>-57.906500000000008</c:v>
                </c:pt>
                <c:pt idx="26904">
                  <c:v>-57.904500000000006</c:v>
                </c:pt>
                <c:pt idx="26905">
                  <c:v>-57.902500000000003</c:v>
                </c:pt>
                <c:pt idx="26906">
                  <c:v>-57.900500000000008</c:v>
                </c:pt>
                <c:pt idx="26907">
                  <c:v>-57.898500000000006</c:v>
                </c:pt>
                <c:pt idx="26908">
                  <c:v>-57.896500000000003</c:v>
                </c:pt>
                <c:pt idx="26909">
                  <c:v>-57.894500000000008</c:v>
                </c:pt>
                <c:pt idx="26910">
                  <c:v>-57.892500000000005</c:v>
                </c:pt>
                <c:pt idx="26911">
                  <c:v>-57.890500000000003</c:v>
                </c:pt>
                <c:pt idx="26912">
                  <c:v>-57.888500000000008</c:v>
                </c:pt>
                <c:pt idx="26913">
                  <c:v>-57.886500000000005</c:v>
                </c:pt>
                <c:pt idx="26914">
                  <c:v>-57.884500000000003</c:v>
                </c:pt>
                <c:pt idx="26915">
                  <c:v>-57.882500000000007</c:v>
                </c:pt>
                <c:pt idx="26916">
                  <c:v>-57.880500000000005</c:v>
                </c:pt>
                <c:pt idx="26917">
                  <c:v>-57.878500000000003</c:v>
                </c:pt>
                <c:pt idx="26918">
                  <c:v>-57.876500000000007</c:v>
                </c:pt>
                <c:pt idx="26919">
                  <c:v>-57.874500000000005</c:v>
                </c:pt>
                <c:pt idx="26920">
                  <c:v>-57.872500000000002</c:v>
                </c:pt>
                <c:pt idx="26921">
                  <c:v>-57.870500000000007</c:v>
                </c:pt>
                <c:pt idx="26922">
                  <c:v>-57.868500000000004</c:v>
                </c:pt>
                <c:pt idx="26923">
                  <c:v>-57.866500000000009</c:v>
                </c:pt>
                <c:pt idx="26924">
                  <c:v>-57.864500000000007</c:v>
                </c:pt>
                <c:pt idx="26925">
                  <c:v>-57.862500000000004</c:v>
                </c:pt>
                <c:pt idx="26926">
                  <c:v>-57.860500000000009</c:v>
                </c:pt>
                <c:pt idx="26927">
                  <c:v>-57.858500000000006</c:v>
                </c:pt>
                <c:pt idx="26928">
                  <c:v>-57.856500000000004</c:v>
                </c:pt>
                <c:pt idx="26929">
                  <c:v>-57.854500000000009</c:v>
                </c:pt>
                <c:pt idx="26930">
                  <c:v>-57.852500000000006</c:v>
                </c:pt>
                <c:pt idx="26931">
                  <c:v>-57.850500000000004</c:v>
                </c:pt>
                <c:pt idx="26932">
                  <c:v>-57.848500000000008</c:v>
                </c:pt>
                <c:pt idx="26933">
                  <c:v>-57.846500000000006</c:v>
                </c:pt>
                <c:pt idx="26934">
                  <c:v>-57.844500000000004</c:v>
                </c:pt>
                <c:pt idx="26935">
                  <c:v>-57.842500000000008</c:v>
                </c:pt>
                <c:pt idx="26936">
                  <c:v>-57.840500000000006</c:v>
                </c:pt>
                <c:pt idx="26937">
                  <c:v>-57.838500000000003</c:v>
                </c:pt>
                <c:pt idx="26938">
                  <c:v>-57.836500000000008</c:v>
                </c:pt>
                <c:pt idx="26939">
                  <c:v>-57.834500000000006</c:v>
                </c:pt>
                <c:pt idx="26940">
                  <c:v>-57.832500000000003</c:v>
                </c:pt>
                <c:pt idx="26941">
                  <c:v>-57.830500000000008</c:v>
                </c:pt>
                <c:pt idx="26942">
                  <c:v>-57.828500000000005</c:v>
                </c:pt>
                <c:pt idx="26943">
                  <c:v>-57.826500000000003</c:v>
                </c:pt>
                <c:pt idx="26944">
                  <c:v>-57.824500000000008</c:v>
                </c:pt>
                <c:pt idx="26945">
                  <c:v>-57.822500000000005</c:v>
                </c:pt>
                <c:pt idx="26946">
                  <c:v>-57.820500000000003</c:v>
                </c:pt>
                <c:pt idx="26947">
                  <c:v>-57.818500000000007</c:v>
                </c:pt>
                <c:pt idx="26948">
                  <c:v>-57.816500000000005</c:v>
                </c:pt>
                <c:pt idx="26949">
                  <c:v>-57.814500000000002</c:v>
                </c:pt>
                <c:pt idx="26950">
                  <c:v>-57.812500000000007</c:v>
                </c:pt>
                <c:pt idx="26951">
                  <c:v>-57.810500000000005</c:v>
                </c:pt>
                <c:pt idx="26952">
                  <c:v>-57.808500000000002</c:v>
                </c:pt>
                <c:pt idx="26953">
                  <c:v>-57.806500000000007</c:v>
                </c:pt>
                <c:pt idx="26954">
                  <c:v>-57.804500000000004</c:v>
                </c:pt>
                <c:pt idx="26955">
                  <c:v>-57.802500000000009</c:v>
                </c:pt>
                <c:pt idx="26956">
                  <c:v>-57.800500000000007</c:v>
                </c:pt>
                <c:pt idx="26957">
                  <c:v>-57.798500000000004</c:v>
                </c:pt>
                <c:pt idx="26958">
                  <c:v>-57.796500000000009</c:v>
                </c:pt>
                <c:pt idx="26959">
                  <c:v>-57.794500000000006</c:v>
                </c:pt>
                <c:pt idx="26960">
                  <c:v>-57.792500000000004</c:v>
                </c:pt>
                <c:pt idx="26961">
                  <c:v>-57.790500000000009</c:v>
                </c:pt>
                <c:pt idx="26962">
                  <c:v>-57.788500000000006</c:v>
                </c:pt>
                <c:pt idx="26963">
                  <c:v>-57.786500000000004</c:v>
                </c:pt>
                <c:pt idx="26964">
                  <c:v>-57.784500000000008</c:v>
                </c:pt>
                <c:pt idx="26965">
                  <c:v>-57.782500000000006</c:v>
                </c:pt>
                <c:pt idx="26966">
                  <c:v>-57.780500000000004</c:v>
                </c:pt>
                <c:pt idx="26967">
                  <c:v>-57.778500000000008</c:v>
                </c:pt>
                <c:pt idx="26968">
                  <c:v>-57.776500000000006</c:v>
                </c:pt>
                <c:pt idx="26969">
                  <c:v>-57.774500000000003</c:v>
                </c:pt>
                <c:pt idx="26970">
                  <c:v>-57.772500000000008</c:v>
                </c:pt>
                <c:pt idx="26971">
                  <c:v>-57.770500000000006</c:v>
                </c:pt>
                <c:pt idx="26972">
                  <c:v>-57.768500000000003</c:v>
                </c:pt>
                <c:pt idx="26973">
                  <c:v>-57.766500000000008</c:v>
                </c:pt>
                <c:pt idx="26974">
                  <c:v>-57.764500000000005</c:v>
                </c:pt>
                <c:pt idx="26975">
                  <c:v>-57.762500000000003</c:v>
                </c:pt>
                <c:pt idx="26976">
                  <c:v>-57.760500000000008</c:v>
                </c:pt>
                <c:pt idx="26977">
                  <c:v>-57.758500000000005</c:v>
                </c:pt>
                <c:pt idx="26978">
                  <c:v>-57.756500000000003</c:v>
                </c:pt>
                <c:pt idx="26979">
                  <c:v>-57.754500000000007</c:v>
                </c:pt>
                <c:pt idx="26980">
                  <c:v>-57.752500000000005</c:v>
                </c:pt>
                <c:pt idx="26981">
                  <c:v>-57.750500000000002</c:v>
                </c:pt>
                <c:pt idx="26982">
                  <c:v>-57.748500000000007</c:v>
                </c:pt>
                <c:pt idx="26983">
                  <c:v>-57.746500000000005</c:v>
                </c:pt>
                <c:pt idx="26984">
                  <c:v>-57.744500000000002</c:v>
                </c:pt>
                <c:pt idx="26985">
                  <c:v>-57.742500000000007</c:v>
                </c:pt>
                <c:pt idx="26986">
                  <c:v>-57.740500000000004</c:v>
                </c:pt>
                <c:pt idx="26987">
                  <c:v>-57.738500000000009</c:v>
                </c:pt>
                <c:pt idx="26988">
                  <c:v>-57.736500000000007</c:v>
                </c:pt>
                <c:pt idx="26989">
                  <c:v>-57.734500000000004</c:v>
                </c:pt>
                <c:pt idx="26990">
                  <c:v>-57.732500000000009</c:v>
                </c:pt>
                <c:pt idx="26991">
                  <c:v>-57.730500000000006</c:v>
                </c:pt>
                <c:pt idx="26992">
                  <c:v>-57.728500000000004</c:v>
                </c:pt>
                <c:pt idx="26993">
                  <c:v>-57.726500000000009</c:v>
                </c:pt>
                <c:pt idx="26994">
                  <c:v>-57.724500000000006</c:v>
                </c:pt>
                <c:pt idx="26995">
                  <c:v>-57.722500000000004</c:v>
                </c:pt>
                <c:pt idx="26996">
                  <c:v>-57.720500000000008</c:v>
                </c:pt>
                <c:pt idx="26997">
                  <c:v>-57.718500000000006</c:v>
                </c:pt>
                <c:pt idx="26998">
                  <c:v>-57.716500000000003</c:v>
                </c:pt>
                <c:pt idx="26999">
                  <c:v>-57.714500000000008</c:v>
                </c:pt>
                <c:pt idx="27000">
                  <c:v>-57.712500000000006</c:v>
                </c:pt>
                <c:pt idx="27001">
                  <c:v>-57.710500000000003</c:v>
                </c:pt>
                <c:pt idx="27002">
                  <c:v>-57.708500000000008</c:v>
                </c:pt>
                <c:pt idx="27003">
                  <c:v>-57.706500000000005</c:v>
                </c:pt>
                <c:pt idx="27004">
                  <c:v>-57.704500000000003</c:v>
                </c:pt>
                <c:pt idx="27005">
                  <c:v>-57.702500000000008</c:v>
                </c:pt>
                <c:pt idx="27006">
                  <c:v>-57.700500000000005</c:v>
                </c:pt>
                <c:pt idx="27007">
                  <c:v>-57.698500000000003</c:v>
                </c:pt>
                <c:pt idx="27008">
                  <c:v>-57.696500000000007</c:v>
                </c:pt>
                <c:pt idx="27009">
                  <c:v>-57.694500000000005</c:v>
                </c:pt>
                <c:pt idx="27010">
                  <c:v>-57.692500000000003</c:v>
                </c:pt>
                <c:pt idx="27011">
                  <c:v>-57.690500000000007</c:v>
                </c:pt>
                <c:pt idx="27012">
                  <c:v>-57.688500000000005</c:v>
                </c:pt>
                <c:pt idx="27013">
                  <c:v>-57.686500000000002</c:v>
                </c:pt>
                <c:pt idx="27014">
                  <c:v>-57.684500000000007</c:v>
                </c:pt>
                <c:pt idx="27015">
                  <c:v>-57.682500000000005</c:v>
                </c:pt>
                <c:pt idx="27016">
                  <c:v>-57.680500000000009</c:v>
                </c:pt>
                <c:pt idx="27017">
                  <c:v>-57.678500000000007</c:v>
                </c:pt>
                <c:pt idx="27018">
                  <c:v>-57.676500000000004</c:v>
                </c:pt>
                <c:pt idx="27019">
                  <c:v>-57.674500000000009</c:v>
                </c:pt>
                <c:pt idx="27020">
                  <c:v>-57.672500000000007</c:v>
                </c:pt>
                <c:pt idx="27021">
                  <c:v>-57.670500000000004</c:v>
                </c:pt>
                <c:pt idx="27022">
                  <c:v>-57.668500000000009</c:v>
                </c:pt>
                <c:pt idx="27023">
                  <c:v>-57.666500000000006</c:v>
                </c:pt>
                <c:pt idx="27024">
                  <c:v>-57.664500000000004</c:v>
                </c:pt>
                <c:pt idx="27025">
                  <c:v>-57.662500000000009</c:v>
                </c:pt>
                <c:pt idx="27026">
                  <c:v>-57.660500000000006</c:v>
                </c:pt>
                <c:pt idx="27027">
                  <c:v>-57.658500000000004</c:v>
                </c:pt>
                <c:pt idx="27028">
                  <c:v>-57.656500000000008</c:v>
                </c:pt>
                <c:pt idx="27029">
                  <c:v>-57.654500000000006</c:v>
                </c:pt>
                <c:pt idx="27030">
                  <c:v>-57.652500000000003</c:v>
                </c:pt>
                <c:pt idx="27031">
                  <c:v>-57.650500000000008</c:v>
                </c:pt>
                <c:pt idx="27032">
                  <c:v>-57.648500000000006</c:v>
                </c:pt>
                <c:pt idx="27033">
                  <c:v>-57.646500000000003</c:v>
                </c:pt>
                <c:pt idx="27034">
                  <c:v>-57.644500000000008</c:v>
                </c:pt>
                <c:pt idx="27035">
                  <c:v>-57.642500000000005</c:v>
                </c:pt>
                <c:pt idx="27036">
                  <c:v>-57.640500000000003</c:v>
                </c:pt>
                <c:pt idx="27037">
                  <c:v>-57.638500000000008</c:v>
                </c:pt>
                <c:pt idx="27038">
                  <c:v>-57.636500000000005</c:v>
                </c:pt>
                <c:pt idx="27039">
                  <c:v>-57.634500000000003</c:v>
                </c:pt>
                <c:pt idx="27040">
                  <c:v>-57.632500000000007</c:v>
                </c:pt>
                <c:pt idx="27041">
                  <c:v>-57.630500000000005</c:v>
                </c:pt>
                <c:pt idx="27042">
                  <c:v>-57.628500000000003</c:v>
                </c:pt>
                <c:pt idx="27043">
                  <c:v>-57.626500000000007</c:v>
                </c:pt>
                <c:pt idx="27044">
                  <c:v>-57.624500000000005</c:v>
                </c:pt>
                <c:pt idx="27045">
                  <c:v>-57.622500000000002</c:v>
                </c:pt>
                <c:pt idx="27046">
                  <c:v>-57.620500000000007</c:v>
                </c:pt>
                <c:pt idx="27047">
                  <c:v>-57.618500000000004</c:v>
                </c:pt>
                <c:pt idx="27048">
                  <c:v>-57.616500000000009</c:v>
                </c:pt>
                <c:pt idx="27049">
                  <c:v>-57.614500000000007</c:v>
                </c:pt>
                <c:pt idx="27050">
                  <c:v>-57.612500000000004</c:v>
                </c:pt>
                <c:pt idx="27051">
                  <c:v>-57.610500000000009</c:v>
                </c:pt>
                <c:pt idx="27052">
                  <c:v>-57.608500000000006</c:v>
                </c:pt>
                <c:pt idx="27053">
                  <c:v>-57.606500000000004</c:v>
                </c:pt>
                <c:pt idx="27054">
                  <c:v>-57.604500000000009</c:v>
                </c:pt>
                <c:pt idx="27055">
                  <c:v>-57.602500000000006</c:v>
                </c:pt>
                <c:pt idx="27056">
                  <c:v>-57.600500000000004</c:v>
                </c:pt>
                <c:pt idx="27057">
                  <c:v>-57.598500000000008</c:v>
                </c:pt>
                <c:pt idx="27058">
                  <c:v>-57.596500000000006</c:v>
                </c:pt>
                <c:pt idx="27059">
                  <c:v>-57.594500000000004</c:v>
                </c:pt>
                <c:pt idx="27060">
                  <c:v>-57.592500000000008</c:v>
                </c:pt>
                <c:pt idx="27061">
                  <c:v>-57.590500000000006</c:v>
                </c:pt>
                <c:pt idx="27062">
                  <c:v>-57.588500000000003</c:v>
                </c:pt>
                <c:pt idx="27063">
                  <c:v>-57.586500000000008</c:v>
                </c:pt>
                <c:pt idx="27064">
                  <c:v>-57.584500000000006</c:v>
                </c:pt>
                <c:pt idx="27065">
                  <c:v>-57.582500000000003</c:v>
                </c:pt>
                <c:pt idx="27066">
                  <c:v>-57.580500000000008</c:v>
                </c:pt>
                <c:pt idx="27067">
                  <c:v>-57.578500000000005</c:v>
                </c:pt>
                <c:pt idx="27068">
                  <c:v>-57.576500000000003</c:v>
                </c:pt>
                <c:pt idx="27069">
                  <c:v>-57.574500000000008</c:v>
                </c:pt>
                <c:pt idx="27070">
                  <c:v>-57.572500000000005</c:v>
                </c:pt>
                <c:pt idx="27071">
                  <c:v>-57.570500000000003</c:v>
                </c:pt>
                <c:pt idx="27072">
                  <c:v>-57.568500000000007</c:v>
                </c:pt>
                <c:pt idx="27073">
                  <c:v>-57.566500000000005</c:v>
                </c:pt>
                <c:pt idx="27074">
                  <c:v>-57.564500000000002</c:v>
                </c:pt>
                <c:pt idx="27075">
                  <c:v>-57.562500000000007</c:v>
                </c:pt>
                <c:pt idx="27076">
                  <c:v>-57.560500000000005</c:v>
                </c:pt>
                <c:pt idx="27077">
                  <c:v>-57.558500000000002</c:v>
                </c:pt>
                <c:pt idx="27078">
                  <c:v>-57.556500000000007</c:v>
                </c:pt>
                <c:pt idx="27079">
                  <c:v>-57.554500000000004</c:v>
                </c:pt>
                <c:pt idx="27080">
                  <c:v>-57.552500000000009</c:v>
                </c:pt>
                <c:pt idx="27081">
                  <c:v>-57.550500000000007</c:v>
                </c:pt>
                <c:pt idx="27082">
                  <c:v>-57.548500000000004</c:v>
                </c:pt>
                <c:pt idx="27083">
                  <c:v>-57.546500000000009</c:v>
                </c:pt>
                <c:pt idx="27084">
                  <c:v>-57.544500000000006</c:v>
                </c:pt>
                <c:pt idx="27085">
                  <c:v>-57.542500000000004</c:v>
                </c:pt>
                <c:pt idx="27086">
                  <c:v>-57.540500000000009</c:v>
                </c:pt>
                <c:pt idx="27087">
                  <c:v>-57.538500000000006</c:v>
                </c:pt>
                <c:pt idx="27088">
                  <c:v>-57.536500000000004</c:v>
                </c:pt>
                <c:pt idx="27089">
                  <c:v>-57.534500000000008</c:v>
                </c:pt>
                <c:pt idx="27090">
                  <c:v>-57.532500000000006</c:v>
                </c:pt>
                <c:pt idx="27091">
                  <c:v>-57.530500000000004</c:v>
                </c:pt>
                <c:pt idx="27092">
                  <c:v>-57.528500000000008</c:v>
                </c:pt>
                <c:pt idx="27093">
                  <c:v>-57.526500000000006</c:v>
                </c:pt>
                <c:pt idx="27094">
                  <c:v>-57.524500000000003</c:v>
                </c:pt>
                <c:pt idx="27095">
                  <c:v>-57.522500000000008</c:v>
                </c:pt>
                <c:pt idx="27096">
                  <c:v>-57.520500000000006</c:v>
                </c:pt>
                <c:pt idx="27097">
                  <c:v>-57.518500000000003</c:v>
                </c:pt>
                <c:pt idx="27098">
                  <c:v>-57.516500000000008</c:v>
                </c:pt>
                <c:pt idx="27099">
                  <c:v>-57.514500000000005</c:v>
                </c:pt>
                <c:pt idx="27100">
                  <c:v>-57.512500000000003</c:v>
                </c:pt>
                <c:pt idx="27101">
                  <c:v>-57.510500000000008</c:v>
                </c:pt>
                <c:pt idx="27102">
                  <c:v>-57.508500000000005</c:v>
                </c:pt>
                <c:pt idx="27103">
                  <c:v>-57.506500000000003</c:v>
                </c:pt>
                <c:pt idx="27104">
                  <c:v>-57.504500000000007</c:v>
                </c:pt>
                <c:pt idx="27105">
                  <c:v>-57.502500000000005</c:v>
                </c:pt>
                <c:pt idx="27106">
                  <c:v>-57.500500000000002</c:v>
                </c:pt>
                <c:pt idx="27107">
                  <c:v>-57.498500000000007</c:v>
                </c:pt>
                <c:pt idx="27108">
                  <c:v>-57.496500000000005</c:v>
                </c:pt>
                <c:pt idx="27109">
                  <c:v>-57.494500000000002</c:v>
                </c:pt>
                <c:pt idx="27110">
                  <c:v>-57.492500000000007</c:v>
                </c:pt>
                <c:pt idx="27111">
                  <c:v>-57.490500000000004</c:v>
                </c:pt>
                <c:pt idx="27112">
                  <c:v>-57.488500000000009</c:v>
                </c:pt>
                <c:pt idx="27113">
                  <c:v>-57.486500000000007</c:v>
                </c:pt>
                <c:pt idx="27114">
                  <c:v>-57.484500000000004</c:v>
                </c:pt>
                <c:pt idx="27115">
                  <c:v>-57.482500000000009</c:v>
                </c:pt>
                <c:pt idx="27116">
                  <c:v>-57.480500000000006</c:v>
                </c:pt>
                <c:pt idx="27117">
                  <c:v>-57.478500000000004</c:v>
                </c:pt>
                <c:pt idx="27118">
                  <c:v>-57.476500000000009</c:v>
                </c:pt>
                <c:pt idx="27119">
                  <c:v>-57.474500000000006</c:v>
                </c:pt>
                <c:pt idx="27120">
                  <c:v>-57.472500000000004</c:v>
                </c:pt>
                <c:pt idx="27121">
                  <c:v>-57.470500000000008</c:v>
                </c:pt>
                <c:pt idx="27122">
                  <c:v>-57.468500000000006</c:v>
                </c:pt>
                <c:pt idx="27123">
                  <c:v>-57.466500000000003</c:v>
                </c:pt>
                <c:pt idx="27124">
                  <c:v>-57.464500000000008</c:v>
                </c:pt>
                <c:pt idx="27125">
                  <c:v>-57.462500000000006</c:v>
                </c:pt>
                <c:pt idx="27126">
                  <c:v>-57.460500000000003</c:v>
                </c:pt>
                <c:pt idx="27127">
                  <c:v>-57.458500000000008</c:v>
                </c:pt>
                <c:pt idx="27128">
                  <c:v>-57.456500000000005</c:v>
                </c:pt>
                <c:pt idx="27129">
                  <c:v>-57.454500000000003</c:v>
                </c:pt>
                <c:pt idx="27130">
                  <c:v>-57.452500000000008</c:v>
                </c:pt>
                <c:pt idx="27131">
                  <c:v>-57.450500000000005</c:v>
                </c:pt>
                <c:pt idx="27132">
                  <c:v>-57.448500000000003</c:v>
                </c:pt>
                <c:pt idx="27133">
                  <c:v>-57.446500000000007</c:v>
                </c:pt>
                <c:pt idx="27134">
                  <c:v>-57.444500000000005</c:v>
                </c:pt>
                <c:pt idx="27135">
                  <c:v>-57.442500000000003</c:v>
                </c:pt>
                <c:pt idx="27136">
                  <c:v>-57.440500000000007</c:v>
                </c:pt>
                <c:pt idx="27137">
                  <c:v>-57.438500000000005</c:v>
                </c:pt>
                <c:pt idx="27138">
                  <c:v>-57.436500000000002</c:v>
                </c:pt>
                <c:pt idx="27139">
                  <c:v>-57.434500000000007</c:v>
                </c:pt>
                <c:pt idx="27140">
                  <c:v>-57.432500000000005</c:v>
                </c:pt>
                <c:pt idx="27141">
                  <c:v>-57.430500000000009</c:v>
                </c:pt>
                <c:pt idx="27142">
                  <c:v>-57.428500000000007</c:v>
                </c:pt>
                <c:pt idx="27143">
                  <c:v>-57.426500000000004</c:v>
                </c:pt>
                <c:pt idx="27144">
                  <c:v>-57.424500000000009</c:v>
                </c:pt>
                <c:pt idx="27145">
                  <c:v>-57.422500000000007</c:v>
                </c:pt>
                <c:pt idx="27146">
                  <c:v>-57.420500000000004</c:v>
                </c:pt>
                <c:pt idx="27147">
                  <c:v>-57.418500000000009</c:v>
                </c:pt>
                <c:pt idx="27148">
                  <c:v>-57.416500000000006</c:v>
                </c:pt>
                <c:pt idx="27149">
                  <c:v>-57.414500000000004</c:v>
                </c:pt>
                <c:pt idx="27150">
                  <c:v>-57.412500000000009</c:v>
                </c:pt>
                <c:pt idx="27151">
                  <c:v>-57.410500000000006</c:v>
                </c:pt>
                <c:pt idx="27152">
                  <c:v>-57.408500000000004</c:v>
                </c:pt>
                <c:pt idx="27153">
                  <c:v>-57.406500000000008</c:v>
                </c:pt>
                <c:pt idx="27154">
                  <c:v>-57.404500000000006</c:v>
                </c:pt>
                <c:pt idx="27155">
                  <c:v>-57.402500000000003</c:v>
                </c:pt>
                <c:pt idx="27156">
                  <c:v>-57.400500000000008</c:v>
                </c:pt>
                <c:pt idx="27157">
                  <c:v>-57.398500000000006</c:v>
                </c:pt>
                <c:pt idx="27158">
                  <c:v>-57.396500000000003</c:v>
                </c:pt>
                <c:pt idx="27159">
                  <c:v>-57.394500000000008</c:v>
                </c:pt>
                <c:pt idx="27160">
                  <c:v>-57.392500000000005</c:v>
                </c:pt>
                <c:pt idx="27161">
                  <c:v>-57.390500000000003</c:v>
                </c:pt>
                <c:pt idx="27162">
                  <c:v>-57.388500000000008</c:v>
                </c:pt>
                <c:pt idx="27163">
                  <c:v>-57.386500000000005</c:v>
                </c:pt>
                <c:pt idx="27164">
                  <c:v>-57.384500000000003</c:v>
                </c:pt>
                <c:pt idx="27165">
                  <c:v>-57.382500000000007</c:v>
                </c:pt>
                <c:pt idx="27166">
                  <c:v>-57.380500000000005</c:v>
                </c:pt>
                <c:pt idx="27167">
                  <c:v>-57.378500000000003</c:v>
                </c:pt>
                <c:pt idx="27168">
                  <c:v>-57.376500000000007</c:v>
                </c:pt>
                <c:pt idx="27169">
                  <c:v>-57.374500000000005</c:v>
                </c:pt>
                <c:pt idx="27170">
                  <c:v>-57.372500000000002</c:v>
                </c:pt>
                <c:pt idx="27171">
                  <c:v>-57.370500000000007</c:v>
                </c:pt>
                <c:pt idx="27172">
                  <c:v>-57.368500000000004</c:v>
                </c:pt>
                <c:pt idx="27173">
                  <c:v>-57.366500000000009</c:v>
                </c:pt>
                <c:pt idx="27174">
                  <c:v>-57.364500000000007</c:v>
                </c:pt>
                <c:pt idx="27175">
                  <c:v>-57.362500000000004</c:v>
                </c:pt>
                <c:pt idx="27176">
                  <c:v>-57.360500000000009</c:v>
                </c:pt>
                <c:pt idx="27177">
                  <c:v>-57.358500000000006</c:v>
                </c:pt>
                <c:pt idx="27178">
                  <c:v>-57.356500000000004</c:v>
                </c:pt>
                <c:pt idx="27179">
                  <c:v>-57.354500000000009</c:v>
                </c:pt>
                <c:pt idx="27180">
                  <c:v>-57.352500000000006</c:v>
                </c:pt>
                <c:pt idx="27181">
                  <c:v>-57.350500000000004</c:v>
                </c:pt>
                <c:pt idx="27182">
                  <c:v>-57.348500000000008</c:v>
                </c:pt>
                <c:pt idx="27183">
                  <c:v>-57.346500000000006</c:v>
                </c:pt>
                <c:pt idx="27184">
                  <c:v>-57.344500000000004</c:v>
                </c:pt>
                <c:pt idx="27185">
                  <c:v>-57.342500000000008</c:v>
                </c:pt>
                <c:pt idx="27186">
                  <c:v>-57.340500000000006</c:v>
                </c:pt>
                <c:pt idx="27187">
                  <c:v>-57.338500000000003</c:v>
                </c:pt>
                <c:pt idx="27188">
                  <c:v>-57.336500000000008</c:v>
                </c:pt>
                <c:pt idx="27189">
                  <c:v>-57.334500000000006</c:v>
                </c:pt>
                <c:pt idx="27190">
                  <c:v>-57.332500000000003</c:v>
                </c:pt>
                <c:pt idx="27191">
                  <c:v>-57.330500000000008</c:v>
                </c:pt>
                <c:pt idx="27192">
                  <c:v>-57.328500000000005</c:v>
                </c:pt>
                <c:pt idx="27193">
                  <c:v>-57.326500000000003</c:v>
                </c:pt>
                <c:pt idx="27194">
                  <c:v>-57.324500000000008</c:v>
                </c:pt>
                <c:pt idx="27195">
                  <c:v>-57.322500000000005</c:v>
                </c:pt>
                <c:pt idx="27196">
                  <c:v>-57.320500000000003</c:v>
                </c:pt>
                <c:pt idx="27197">
                  <c:v>-57.318500000000007</c:v>
                </c:pt>
                <c:pt idx="27198">
                  <c:v>-57.316500000000005</c:v>
                </c:pt>
                <c:pt idx="27199">
                  <c:v>-57.314500000000002</c:v>
                </c:pt>
                <c:pt idx="27200">
                  <c:v>-57.312500000000007</c:v>
                </c:pt>
                <c:pt idx="27201">
                  <c:v>-57.310500000000005</c:v>
                </c:pt>
                <c:pt idx="27202">
                  <c:v>-57.308500000000002</c:v>
                </c:pt>
                <c:pt idx="27203">
                  <c:v>-57.306500000000007</c:v>
                </c:pt>
                <c:pt idx="27204">
                  <c:v>-57.304500000000004</c:v>
                </c:pt>
                <c:pt idx="27205">
                  <c:v>-57.302500000000009</c:v>
                </c:pt>
                <c:pt idx="27206">
                  <c:v>-57.300500000000007</c:v>
                </c:pt>
                <c:pt idx="27207">
                  <c:v>-57.298500000000004</c:v>
                </c:pt>
                <c:pt idx="27208">
                  <c:v>-57.296500000000009</c:v>
                </c:pt>
                <c:pt idx="27209">
                  <c:v>-57.294500000000006</c:v>
                </c:pt>
                <c:pt idx="27210">
                  <c:v>-57.292500000000004</c:v>
                </c:pt>
                <c:pt idx="27211">
                  <c:v>-57.290500000000009</c:v>
                </c:pt>
                <c:pt idx="27212">
                  <c:v>-57.288500000000006</c:v>
                </c:pt>
                <c:pt idx="27213">
                  <c:v>-57.286500000000004</c:v>
                </c:pt>
                <c:pt idx="27214">
                  <c:v>-57.284500000000008</c:v>
                </c:pt>
                <c:pt idx="27215">
                  <c:v>-57.282500000000006</c:v>
                </c:pt>
                <c:pt idx="27216">
                  <c:v>-57.280500000000004</c:v>
                </c:pt>
                <c:pt idx="27217">
                  <c:v>-57.278500000000008</c:v>
                </c:pt>
                <c:pt idx="27218">
                  <c:v>-57.276500000000006</c:v>
                </c:pt>
                <c:pt idx="27219">
                  <c:v>-57.274500000000003</c:v>
                </c:pt>
                <c:pt idx="27220">
                  <c:v>-57.272500000000008</c:v>
                </c:pt>
                <c:pt idx="27221">
                  <c:v>-57.270500000000006</c:v>
                </c:pt>
                <c:pt idx="27222">
                  <c:v>-57.268500000000003</c:v>
                </c:pt>
                <c:pt idx="27223">
                  <c:v>-57.266500000000008</c:v>
                </c:pt>
                <c:pt idx="27224">
                  <c:v>-57.264500000000005</c:v>
                </c:pt>
                <c:pt idx="27225">
                  <c:v>-57.262500000000003</c:v>
                </c:pt>
                <c:pt idx="27226">
                  <c:v>-57.260500000000008</c:v>
                </c:pt>
                <c:pt idx="27227">
                  <c:v>-57.258500000000005</c:v>
                </c:pt>
                <c:pt idx="27228">
                  <c:v>-57.256500000000003</c:v>
                </c:pt>
                <c:pt idx="27229">
                  <c:v>-57.254500000000007</c:v>
                </c:pt>
                <c:pt idx="27230">
                  <c:v>-57.252500000000005</c:v>
                </c:pt>
                <c:pt idx="27231">
                  <c:v>-57.250500000000002</c:v>
                </c:pt>
                <c:pt idx="27232">
                  <c:v>-57.248500000000007</c:v>
                </c:pt>
                <c:pt idx="27233">
                  <c:v>-57.246500000000005</c:v>
                </c:pt>
                <c:pt idx="27234">
                  <c:v>-57.244500000000002</c:v>
                </c:pt>
                <c:pt idx="27235">
                  <c:v>-57.242500000000007</c:v>
                </c:pt>
                <c:pt idx="27236">
                  <c:v>-57.240500000000004</c:v>
                </c:pt>
                <c:pt idx="27237">
                  <c:v>-57.238500000000009</c:v>
                </c:pt>
                <c:pt idx="27238">
                  <c:v>-57.236500000000007</c:v>
                </c:pt>
                <c:pt idx="27239">
                  <c:v>-57.234500000000004</c:v>
                </c:pt>
                <c:pt idx="27240">
                  <c:v>-57.232500000000009</c:v>
                </c:pt>
                <c:pt idx="27241">
                  <c:v>-57.230500000000006</c:v>
                </c:pt>
                <c:pt idx="27242">
                  <c:v>-57.228500000000004</c:v>
                </c:pt>
                <c:pt idx="27243">
                  <c:v>-57.226500000000009</c:v>
                </c:pt>
                <c:pt idx="27244">
                  <c:v>-57.224500000000006</c:v>
                </c:pt>
                <c:pt idx="27245">
                  <c:v>-57.222500000000004</c:v>
                </c:pt>
                <c:pt idx="27246">
                  <c:v>-57.220500000000008</c:v>
                </c:pt>
                <c:pt idx="27247">
                  <c:v>-57.218500000000006</c:v>
                </c:pt>
                <c:pt idx="27248">
                  <c:v>-57.216500000000003</c:v>
                </c:pt>
                <c:pt idx="27249">
                  <c:v>-57.214500000000008</c:v>
                </c:pt>
                <c:pt idx="27250">
                  <c:v>-57.212500000000006</c:v>
                </c:pt>
                <c:pt idx="27251">
                  <c:v>-57.210500000000003</c:v>
                </c:pt>
                <c:pt idx="27252">
                  <c:v>-57.208500000000008</c:v>
                </c:pt>
                <c:pt idx="27253">
                  <c:v>-57.206500000000005</c:v>
                </c:pt>
                <c:pt idx="27254">
                  <c:v>-57.204500000000003</c:v>
                </c:pt>
                <c:pt idx="27255">
                  <c:v>-57.202500000000008</c:v>
                </c:pt>
                <c:pt idx="27256">
                  <c:v>-57.200500000000005</c:v>
                </c:pt>
                <c:pt idx="27257">
                  <c:v>-57.198500000000003</c:v>
                </c:pt>
                <c:pt idx="27258">
                  <c:v>-57.196500000000007</c:v>
                </c:pt>
                <c:pt idx="27259">
                  <c:v>-57.194500000000005</c:v>
                </c:pt>
                <c:pt idx="27260">
                  <c:v>-57.192500000000003</c:v>
                </c:pt>
                <c:pt idx="27261">
                  <c:v>-57.190500000000007</c:v>
                </c:pt>
                <c:pt idx="27262">
                  <c:v>-57.188500000000005</c:v>
                </c:pt>
                <c:pt idx="27263">
                  <c:v>-57.186500000000002</c:v>
                </c:pt>
                <c:pt idx="27264">
                  <c:v>-57.184500000000007</c:v>
                </c:pt>
                <c:pt idx="27265">
                  <c:v>-57.182500000000005</c:v>
                </c:pt>
                <c:pt idx="27266">
                  <c:v>-57.180500000000009</c:v>
                </c:pt>
                <c:pt idx="27267">
                  <c:v>-57.178500000000007</c:v>
                </c:pt>
                <c:pt idx="27268">
                  <c:v>-57.176500000000004</c:v>
                </c:pt>
                <c:pt idx="27269">
                  <c:v>-57.174500000000009</c:v>
                </c:pt>
                <c:pt idx="27270">
                  <c:v>-57.172500000000007</c:v>
                </c:pt>
                <c:pt idx="27271">
                  <c:v>-57.170500000000004</c:v>
                </c:pt>
                <c:pt idx="27272">
                  <c:v>-57.168500000000009</c:v>
                </c:pt>
                <c:pt idx="27273">
                  <c:v>-57.166500000000006</c:v>
                </c:pt>
                <c:pt idx="27274">
                  <c:v>-57.164500000000004</c:v>
                </c:pt>
                <c:pt idx="27275">
                  <c:v>-57.162500000000009</c:v>
                </c:pt>
                <c:pt idx="27276">
                  <c:v>-57.160500000000006</c:v>
                </c:pt>
                <c:pt idx="27277">
                  <c:v>-57.158500000000004</c:v>
                </c:pt>
                <c:pt idx="27278">
                  <c:v>-57.156500000000008</c:v>
                </c:pt>
                <c:pt idx="27279">
                  <c:v>-57.154500000000006</c:v>
                </c:pt>
                <c:pt idx="27280">
                  <c:v>-57.152500000000003</c:v>
                </c:pt>
                <c:pt idx="27281">
                  <c:v>-57.150500000000008</c:v>
                </c:pt>
                <c:pt idx="27282">
                  <c:v>-57.148500000000006</c:v>
                </c:pt>
                <c:pt idx="27283">
                  <c:v>-57.146500000000003</c:v>
                </c:pt>
                <c:pt idx="27284">
                  <c:v>-57.144500000000008</c:v>
                </c:pt>
                <c:pt idx="27285">
                  <c:v>-57.142500000000005</c:v>
                </c:pt>
                <c:pt idx="27286">
                  <c:v>-57.140500000000003</c:v>
                </c:pt>
                <c:pt idx="27287">
                  <c:v>-57.138500000000008</c:v>
                </c:pt>
                <c:pt idx="27288">
                  <c:v>-57.136500000000005</c:v>
                </c:pt>
                <c:pt idx="27289">
                  <c:v>-57.134500000000003</c:v>
                </c:pt>
                <c:pt idx="27290">
                  <c:v>-57.132500000000007</c:v>
                </c:pt>
                <c:pt idx="27291">
                  <c:v>-57.130500000000005</c:v>
                </c:pt>
                <c:pt idx="27292">
                  <c:v>-57.128500000000003</c:v>
                </c:pt>
                <c:pt idx="27293">
                  <c:v>-57.126500000000007</c:v>
                </c:pt>
                <c:pt idx="27294">
                  <c:v>-57.124500000000005</c:v>
                </c:pt>
                <c:pt idx="27295">
                  <c:v>-57.122500000000002</c:v>
                </c:pt>
                <c:pt idx="27296">
                  <c:v>-57.120500000000007</c:v>
                </c:pt>
                <c:pt idx="27297">
                  <c:v>-57.118500000000004</c:v>
                </c:pt>
                <c:pt idx="27298">
                  <c:v>-57.116500000000009</c:v>
                </c:pt>
                <c:pt idx="27299">
                  <c:v>-57.114500000000007</c:v>
                </c:pt>
                <c:pt idx="27300">
                  <c:v>-57.112500000000004</c:v>
                </c:pt>
                <c:pt idx="27301">
                  <c:v>-57.110500000000009</c:v>
                </c:pt>
                <c:pt idx="27302">
                  <c:v>-57.108500000000006</c:v>
                </c:pt>
                <c:pt idx="27303">
                  <c:v>-57.106500000000004</c:v>
                </c:pt>
                <c:pt idx="27304">
                  <c:v>-57.104500000000009</c:v>
                </c:pt>
                <c:pt idx="27305">
                  <c:v>-57.102500000000006</c:v>
                </c:pt>
                <c:pt idx="27306">
                  <c:v>-57.100500000000004</c:v>
                </c:pt>
                <c:pt idx="27307">
                  <c:v>-57.098500000000008</c:v>
                </c:pt>
                <c:pt idx="27308">
                  <c:v>-57.096500000000006</c:v>
                </c:pt>
                <c:pt idx="27309">
                  <c:v>-57.094500000000004</c:v>
                </c:pt>
                <c:pt idx="27310">
                  <c:v>-57.092500000000008</c:v>
                </c:pt>
                <c:pt idx="27311">
                  <c:v>-57.090500000000006</c:v>
                </c:pt>
                <c:pt idx="27312">
                  <c:v>-57.088500000000003</c:v>
                </c:pt>
                <c:pt idx="27313">
                  <c:v>-57.086500000000008</c:v>
                </c:pt>
                <c:pt idx="27314">
                  <c:v>-57.084500000000006</c:v>
                </c:pt>
                <c:pt idx="27315">
                  <c:v>-57.082500000000003</c:v>
                </c:pt>
                <c:pt idx="27316">
                  <c:v>-57.080500000000008</c:v>
                </c:pt>
                <c:pt idx="27317">
                  <c:v>-57.078500000000005</c:v>
                </c:pt>
                <c:pt idx="27318">
                  <c:v>-57.076500000000003</c:v>
                </c:pt>
                <c:pt idx="27319">
                  <c:v>-57.074500000000008</c:v>
                </c:pt>
                <c:pt idx="27320">
                  <c:v>-57.072500000000005</c:v>
                </c:pt>
                <c:pt idx="27321">
                  <c:v>-57.070500000000003</c:v>
                </c:pt>
                <c:pt idx="27322">
                  <c:v>-57.068500000000007</c:v>
                </c:pt>
                <c:pt idx="27323">
                  <c:v>-57.066500000000005</c:v>
                </c:pt>
                <c:pt idx="27324">
                  <c:v>-57.064500000000002</c:v>
                </c:pt>
                <c:pt idx="27325">
                  <c:v>-57.062500000000007</c:v>
                </c:pt>
                <c:pt idx="27326">
                  <c:v>-57.060500000000005</c:v>
                </c:pt>
                <c:pt idx="27327">
                  <c:v>-57.058500000000002</c:v>
                </c:pt>
                <c:pt idx="27328">
                  <c:v>-57.056500000000007</c:v>
                </c:pt>
                <c:pt idx="27329">
                  <c:v>-57.054500000000004</c:v>
                </c:pt>
                <c:pt idx="27330">
                  <c:v>-57.052500000000009</c:v>
                </c:pt>
                <c:pt idx="27331">
                  <c:v>-57.050500000000007</c:v>
                </c:pt>
                <c:pt idx="27332">
                  <c:v>-57.048500000000004</c:v>
                </c:pt>
                <c:pt idx="27333">
                  <c:v>-57.046500000000009</c:v>
                </c:pt>
                <c:pt idx="27334">
                  <c:v>-57.044500000000006</c:v>
                </c:pt>
                <c:pt idx="27335">
                  <c:v>-57.042500000000004</c:v>
                </c:pt>
                <c:pt idx="27336">
                  <c:v>-57.040500000000009</c:v>
                </c:pt>
                <c:pt idx="27337">
                  <c:v>-57.038500000000006</c:v>
                </c:pt>
                <c:pt idx="27338">
                  <c:v>-57.036500000000004</c:v>
                </c:pt>
                <c:pt idx="27339">
                  <c:v>-57.034500000000008</c:v>
                </c:pt>
                <c:pt idx="27340">
                  <c:v>-57.032500000000006</c:v>
                </c:pt>
                <c:pt idx="27341">
                  <c:v>-57.030500000000004</c:v>
                </c:pt>
                <c:pt idx="27342">
                  <c:v>-57.028500000000008</c:v>
                </c:pt>
                <c:pt idx="27343">
                  <c:v>-57.026500000000006</c:v>
                </c:pt>
                <c:pt idx="27344">
                  <c:v>-57.024500000000003</c:v>
                </c:pt>
                <c:pt idx="27345">
                  <c:v>-57.022500000000008</c:v>
                </c:pt>
                <c:pt idx="27346">
                  <c:v>-57.020500000000006</c:v>
                </c:pt>
                <c:pt idx="27347">
                  <c:v>-57.018500000000003</c:v>
                </c:pt>
                <c:pt idx="27348">
                  <c:v>-57.016500000000008</c:v>
                </c:pt>
                <c:pt idx="27349">
                  <c:v>-57.014500000000005</c:v>
                </c:pt>
                <c:pt idx="27350">
                  <c:v>-57.012500000000003</c:v>
                </c:pt>
                <c:pt idx="27351">
                  <c:v>-57.010500000000008</c:v>
                </c:pt>
                <c:pt idx="27352">
                  <c:v>-57.008500000000005</c:v>
                </c:pt>
                <c:pt idx="27353">
                  <c:v>-57.006500000000003</c:v>
                </c:pt>
                <c:pt idx="27354">
                  <c:v>-57.004500000000007</c:v>
                </c:pt>
                <c:pt idx="27355">
                  <c:v>-57.002500000000005</c:v>
                </c:pt>
                <c:pt idx="27356">
                  <c:v>-57.000500000000002</c:v>
                </c:pt>
                <c:pt idx="27357">
                  <c:v>-56.998500000000007</c:v>
                </c:pt>
                <c:pt idx="27358">
                  <c:v>-56.996500000000005</c:v>
                </c:pt>
                <c:pt idx="27359">
                  <c:v>-56.994500000000002</c:v>
                </c:pt>
                <c:pt idx="27360">
                  <c:v>-56.992500000000007</c:v>
                </c:pt>
                <c:pt idx="27361">
                  <c:v>-56.990500000000004</c:v>
                </c:pt>
                <c:pt idx="27362">
                  <c:v>-56.988500000000009</c:v>
                </c:pt>
                <c:pt idx="27363">
                  <c:v>-56.986500000000007</c:v>
                </c:pt>
                <c:pt idx="27364">
                  <c:v>-56.984500000000004</c:v>
                </c:pt>
                <c:pt idx="27365">
                  <c:v>-56.982500000000009</c:v>
                </c:pt>
                <c:pt idx="27366">
                  <c:v>-56.980500000000006</c:v>
                </c:pt>
                <c:pt idx="27367">
                  <c:v>-56.978500000000004</c:v>
                </c:pt>
                <c:pt idx="27368">
                  <c:v>-56.976500000000009</c:v>
                </c:pt>
                <c:pt idx="27369">
                  <c:v>-56.974500000000006</c:v>
                </c:pt>
                <c:pt idx="27370">
                  <c:v>-56.972500000000004</c:v>
                </c:pt>
                <c:pt idx="27371">
                  <c:v>-56.970500000000008</c:v>
                </c:pt>
                <c:pt idx="27372">
                  <c:v>-56.968500000000006</c:v>
                </c:pt>
                <c:pt idx="27373">
                  <c:v>-56.966500000000003</c:v>
                </c:pt>
                <c:pt idx="27374">
                  <c:v>-56.964500000000008</c:v>
                </c:pt>
                <c:pt idx="27375">
                  <c:v>-56.962500000000006</c:v>
                </c:pt>
                <c:pt idx="27376">
                  <c:v>-56.960500000000003</c:v>
                </c:pt>
                <c:pt idx="27377">
                  <c:v>-56.958500000000008</c:v>
                </c:pt>
                <c:pt idx="27378">
                  <c:v>-56.956500000000005</c:v>
                </c:pt>
                <c:pt idx="27379">
                  <c:v>-56.954500000000003</c:v>
                </c:pt>
                <c:pt idx="27380">
                  <c:v>-56.952500000000008</c:v>
                </c:pt>
                <c:pt idx="27381">
                  <c:v>-56.950500000000005</c:v>
                </c:pt>
                <c:pt idx="27382">
                  <c:v>-56.948500000000003</c:v>
                </c:pt>
                <c:pt idx="27383">
                  <c:v>-56.946500000000007</c:v>
                </c:pt>
                <c:pt idx="27384">
                  <c:v>-56.944500000000005</c:v>
                </c:pt>
                <c:pt idx="27385">
                  <c:v>-56.942500000000003</c:v>
                </c:pt>
                <c:pt idx="27386">
                  <c:v>-56.940500000000007</c:v>
                </c:pt>
                <c:pt idx="27387">
                  <c:v>-56.938500000000005</c:v>
                </c:pt>
                <c:pt idx="27388">
                  <c:v>-56.936500000000002</c:v>
                </c:pt>
                <c:pt idx="27389">
                  <c:v>-56.934500000000007</c:v>
                </c:pt>
                <c:pt idx="27390">
                  <c:v>-56.932500000000005</c:v>
                </c:pt>
                <c:pt idx="27391">
                  <c:v>-56.930500000000009</c:v>
                </c:pt>
                <c:pt idx="27392">
                  <c:v>-56.928500000000007</c:v>
                </c:pt>
                <c:pt idx="27393">
                  <c:v>-56.926500000000004</c:v>
                </c:pt>
                <c:pt idx="27394">
                  <c:v>-56.924500000000009</c:v>
                </c:pt>
                <c:pt idx="27395">
                  <c:v>-56.922500000000007</c:v>
                </c:pt>
                <c:pt idx="27396">
                  <c:v>-56.920500000000004</c:v>
                </c:pt>
                <c:pt idx="27397">
                  <c:v>-56.918500000000009</c:v>
                </c:pt>
                <c:pt idx="27398">
                  <c:v>-56.916500000000006</c:v>
                </c:pt>
                <c:pt idx="27399">
                  <c:v>-56.914500000000004</c:v>
                </c:pt>
                <c:pt idx="27400">
                  <c:v>-56.912500000000009</c:v>
                </c:pt>
                <c:pt idx="27401">
                  <c:v>-56.910500000000006</c:v>
                </c:pt>
                <c:pt idx="27402">
                  <c:v>-56.908500000000004</c:v>
                </c:pt>
                <c:pt idx="27403">
                  <c:v>-56.906500000000008</c:v>
                </c:pt>
                <c:pt idx="27404">
                  <c:v>-56.904500000000006</c:v>
                </c:pt>
                <c:pt idx="27405">
                  <c:v>-56.902500000000003</c:v>
                </c:pt>
                <c:pt idx="27406">
                  <c:v>-56.900500000000008</c:v>
                </c:pt>
                <c:pt idx="27407">
                  <c:v>-56.898500000000006</c:v>
                </c:pt>
                <c:pt idx="27408">
                  <c:v>-56.896500000000003</c:v>
                </c:pt>
                <c:pt idx="27409">
                  <c:v>-56.894500000000008</c:v>
                </c:pt>
                <c:pt idx="27410">
                  <c:v>-56.892500000000005</c:v>
                </c:pt>
                <c:pt idx="27411">
                  <c:v>-56.890500000000003</c:v>
                </c:pt>
                <c:pt idx="27412">
                  <c:v>-56.888500000000008</c:v>
                </c:pt>
                <c:pt idx="27413">
                  <c:v>-56.886500000000005</c:v>
                </c:pt>
                <c:pt idx="27414">
                  <c:v>-56.884500000000003</c:v>
                </c:pt>
                <c:pt idx="27415">
                  <c:v>-56.882500000000007</c:v>
                </c:pt>
                <c:pt idx="27416">
                  <c:v>-56.880500000000005</c:v>
                </c:pt>
                <c:pt idx="27417">
                  <c:v>-56.878500000000003</c:v>
                </c:pt>
                <c:pt idx="27418">
                  <c:v>-56.876500000000007</c:v>
                </c:pt>
                <c:pt idx="27419">
                  <c:v>-56.874500000000005</c:v>
                </c:pt>
                <c:pt idx="27420">
                  <c:v>-56.872500000000002</c:v>
                </c:pt>
                <c:pt idx="27421">
                  <c:v>-56.870500000000007</c:v>
                </c:pt>
                <c:pt idx="27422">
                  <c:v>-56.868500000000004</c:v>
                </c:pt>
                <c:pt idx="27423">
                  <c:v>-56.866500000000009</c:v>
                </c:pt>
                <c:pt idx="27424">
                  <c:v>-56.864500000000007</c:v>
                </c:pt>
                <c:pt idx="27425">
                  <c:v>-56.862500000000004</c:v>
                </c:pt>
                <c:pt idx="27426">
                  <c:v>-56.860500000000009</c:v>
                </c:pt>
                <c:pt idx="27427">
                  <c:v>-56.858500000000006</c:v>
                </c:pt>
                <c:pt idx="27428">
                  <c:v>-56.856500000000004</c:v>
                </c:pt>
                <c:pt idx="27429">
                  <c:v>-56.854500000000009</c:v>
                </c:pt>
                <c:pt idx="27430">
                  <c:v>-56.852500000000006</c:v>
                </c:pt>
                <c:pt idx="27431">
                  <c:v>-56.850500000000004</c:v>
                </c:pt>
                <c:pt idx="27432">
                  <c:v>-56.848500000000008</c:v>
                </c:pt>
                <c:pt idx="27433">
                  <c:v>-56.846500000000006</c:v>
                </c:pt>
                <c:pt idx="27434">
                  <c:v>-56.844500000000004</c:v>
                </c:pt>
                <c:pt idx="27435">
                  <c:v>-56.842500000000008</c:v>
                </c:pt>
                <c:pt idx="27436">
                  <c:v>-56.840500000000006</c:v>
                </c:pt>
                <c:pt idx="27437">
                  <c:v>-56.838500000000003</c:v>
                </c:pt>
                <c:pt idx="27438">
                  <c:v>-56.836500000000008</c:v>
                </c:pt>
                <c:pt idx="27439">
                  <c:v>-56.834500000000006</c:v>
                </c:pt>
                <c:pt idx="27440">
                  <c:v>-56.832500000000003</c:v>
                </c:pt>
                <c:pt idx="27441">
                  <c:v>-56.830500000000008</c:v>
                </c:pt>
                <c:pt idx="27442">
                  <c:v>-56.828500000000005</c:v>
                </c:pt>
                <c:pt idx="27443">
                  <c:v>-56.826500000000003</c:v>
                </c:pt>
                <c:pt idx="27444">
                  <c:v>-56.824500000000008</c:v>
                </c:pt>
                <c:pt idx="27445">
                  <c:v>-56.822500000000005</c:v>
                </c:pt>
                <c:pt idx="27446">
                  <c:v>-56.820500000000003</c:v>
                </c:pt>
                <c:pt idx="27447">
                  <c:v>-56.818500000000007</c:v>
                </c:pt>
                <c:pt idx="27448">
                  <c:v>-56.816500000000005</c:v>
                </c:pt>
                <c:pt idx="27449">
                  <c:v>-56.814500000000002</c:v>
                </c:pt>
                <c:pt idx="27450">
                  <c:v>-56.812500000000007</c:v>
                </c:pt>
                <c:pt idx="27451">
                  <c:v>-56.810500000000005</c:v>
                </c:pt>
                <c:pt idx="27452">
                  <c:v>-56.808500000000002</c:v>
                </c:pt>
                <c:pt idx="27453">
                  <c:v>-56.806500000000007</c:v>
                </c:pt>
                <c:pt idx="27454">
                  <c:v>-56.804500000000004</c:v>
                </c:pt>
                <c:pt idx="27455">
                  <c:v>-56.802500000000009</c:v>
                </c:pt>
                <c:pt idx="27456">
                  <c:v>-56.800500000000007</c:v>
                </c:pt>
                <c:pt idx="27457">
                  <c:v>-56.798500000000004</c:v>
                </c:pt>
                <c:pt idx="27458">
                  <c:v>-56.796500000000009</c:v>
                </c:pt>
                <c:pt idx="27459">
                  <c:v>-56.794500000000006</c:v>
                </c:pt>
                <c:pt idx="27460">
                  <c:v>-56.792500000000004</c:v>
                </c:pt>
                <c:pt idx="27461">
                  <c:v>-56.790500000000009</c:v>
                </c:pt>
                <c:pt idx="27462">
                  <c:v>-56.788500000000006</c:v>
                </c:pt>
                <c:pt idx="27463">
                  <c:v>-56.786500000000004</c:v>
                </c:pt>
                <c:pt idx="27464">
                  <c:v>-56.784500000000008</c:v>
                </c:pt>
                <c:pt idx="27465">
                  <c:v>-56.782500000000006</c:v>
                </c:pt>
                <c:pt idx="27466">
                  <c:v>-56.780500000000004</c:v>
                </c:pt>
                <c:pt idx="27467">
                  <c:v>-56.778500000000008</c:v>
                </c:pt>
                <c:pt idx="27468">
                  <c:v>-56.776500000000006</c:v>
                </c:pt>
                <c:pt idx="27469">
                  <c:v>-56.774500000000003</c:v>
                </c:pt>
                <c:pt idx="27470">
                  <c:v>-56.772500000000008</c:v>
                </c:pt>
                <c:pt idx="27471">
                  <c:v>-56.770500000000006</c:v>
                </c:pt>
                <c:pt idx="27472">
                  <c:v>-56.768500000000003</c:v>
                </c:pt>
                <c:pt idx="27473">
                  <c:v>-56.766500000000008</c:v>
                </c:pt>
                <c:pt idx="27474">
                  <c:v>-56.764500000000005</c:v>
                </c:pt>
                <c:pt idx="27475">
                  <c:v>-56.762500000000003</c:v>
                </c:pt>
                <c:pt idx="27476">
                  <c:v>-56.760500000000008</c:v>
                </c:pt>
                <c:pt idx="27477">
                  <c:v>-56.758500000000005</c:v>
                </c:pt>
                <c:pt idx="27478">
                  <c:v>-56.756500000000003</c:v>
                </c:pt>
                <c:pt idx="27479">
                  <c:v>-56.754500000000007</c:v>
                </c:pt>
                <c:pt idx="27480">
                  <c:v>-56.752500000000005</c:v>
                </c:pt>
                <c:pt idx="27481">
                  <c:v>-56.750500000000002</c:v>
                </c:pt>
                <c:pt idx="27482">
                  <c:v>-56.748500000000007</c:v>
                </c:pt>
                <c:pt idx="27483">
                  <c:v>-56.746500000000005</c:v>
                </c:pt>
                <c:pt idx="27484">
                  <c:v>-56.744500000000002</c:v>
                </c:pt>
                <c:pt idx="27485">
                  <c:v>-56.742500000000007</c:v>
                </c:pt>
                <c:pt idx="27486">
                  <c:v>-56.740500000000004</c:v>
                </c:pt>
                <c:pt idx="27487">
                  <c:v>-56.738500000000009</c:v>
                </c:pt>
                <c:pt idx="27488">
                  <c:v>-56.736500000000007</c:v>
                </c:pt>
                <c:pt idx="27489">
                  <c:v>-56.734500000000004</c:v>
                </c:pt>
                <c:pt idx="27490">
                  <c:v>-56.732500000000009</c:v>
                </c:pt>
                <c:pt idx="27491">
                  <c:v>-56.730500000000006</c:v>
                </c:pt>
                <c:pt idx="27492">
                  <c:v>-56.728500000000004</c:v>
                </c:pt>
                <c:pt idx="27493">
                  <c:v>-56.726500000000009</c:v>
                </c:pt>
                <c:pt idx="27494">
                  <c:v>-56.724500000000006</c:v>
                </c:pt>
                <c:pt idx="27495">
                  <c:v>-56.722500000000004</c:v>
                </c:pt>
                <c:pt idx="27496">
                  <c:v>-56.720500000000008</c:v>
                </c:pt>
                <c:pt idx="27497">
                  <c:v>-56.718500000000006</c:v>
                </c:pt>
                <c:pt idx="27498">
                  <c:v>-56.716500000000003</c:v>
                </c:pt>
                <c:pt idx="27499">
                  <c:v>-56.714500000000008</c:v>
                </c:pt>
                <c:pt idx="27500">
                  <c:v>-56.712500000000006</c:v>
                </c:pt>
                <c:pt idx="27501">
                  <c:v>-56.710500000000003</c:v>
                </c:pt>
                <c:pt idx="27502">
                  <c:v>-56.708500000000008</c:v>
                </c:pt>
                <c:pt idx="27503">
                  <c:v>-56.706500000000005</c:v>
                </c:pt>
                <c:pt idx="27504">
                  <c:v>-56.704500000000003</c:v>
                </c:pt>
                <c:pt idx="27505">
                  <c:v>-56.702500000000008</c:v>
                </c:pt>
                <c:pt idx="27506">
                  <c:v>-56.700500000000005</c:v>
                </c:pt>
                <c:pt idx="27507">
                  <c:v>-56.698500000000003</c:v>
                </c:pt>
                <c:pt idx="27508">
                  <c:v>-56.696500000000007</c:v>
                </c:pt>
                <c:pt idx="27509">
                  <c:v>-56.694500000000005</c:v>
                </c:pt>
                <c:pt idx="27510">
                  <c:v>-56.692500000000003</c:v>
                </c:pt>
                <c:pt idx="27511">
                  <c:v>-56.690500000000007</c:v>
                </c:pt>
                <c:pt idx="27512">
                  <c:v>-56.688500000000005</c:v>
                </c:pt>
                <c:pt idx="27513">
                  <c:v>-56.686500000000002</c:v>
                </c:pt>
                <c:pt idx="27514">
                  <c:v>-56.684500000000007</c:v>
                </c:pt>
                <c:pt idx="27515">
                  <c:v>-56.682500000000005</c:v>
                </c:pt>
                <c:pt idx="27516">
                  <c:v>-56.680500000000009</c:v>
                </c:pt>
                <c:pt idx="27517">
                  <c:v>-56.678500000000007</c:v>
                </c:pt>
                <c:pt idx="27518">
                  <c:v>-56.676500000000004</c:v>
                </c:pt>
                <c:pt idx="27519">
                  <c:v>-56.674500000000009</c:v>
                </c:pt>
                <c:pt idx="27520">
                  <c:v>-56.672500000000007</c:v>
                </c:pt>
                <c:pt idx="27521">
                  <c:v>-56.670500000000004</c:v>
                </c:pt>
                <c:pt idx="27522">
                  <c:v>-56.668500000000009</c:v>
                </c:pt>
                <c:pt idx="27523">
                  <c:v>-56.666500000000006</c:v>
                </c:pt>
                <c:pt idx="27524">
                  <c:v>-56.664500000000004</c:v>
                </c:pt>
                <c:pt idx="27525">
                  <c:v>-56.662500000000009</c:v>
                </c:pt>
                <c:pt idx="27526">
                  <c:v>-56.660500000000006</c:v>
                </c:pt>
                <c:pt idx="27527">
                  <c:v>-56.658500000000004</c:v>
                </c:pt>
                <c:pt idx="27528">
                  <c:v>-56.656500000000008</c:v>
                </c:pt>
                <c:pt idx="27529">
                  <c:v>-56.654500000000006</c:v>
                </c:pt>
                <c:pt idx="27530">
                  <c:v>-56.652500000000003</c:v>
                </c:pt>
                <c:pt idx="27531">
                  <c:v>-56.650500000000008</c:v>
                </c:pt>
                <c:pt idx="27532">
                  <c:v>-56.648500000000006</c:v>
                </c:pt>
                <c:pt idx="27533">
                  <c:v>-56.646500000000003</c:v>
                </c:pt>
                <c:pt idx="27534">
                  <c:v>-56.644500000000008</c:v>
                </c:pt>
                <c:pt idx="27535">
                  <c:v>-56.642500000000005</c:v>
                </c:pt>
                <c:pt idx="27536">
                  <c:v>-56.640500000000003</c:v>
                </c:pt>
                <c:pt idx="27537">
                  <c:v>-56.638500000000008</c:v>
                </c:pt>
                <c:pt idx="27538">
                  <c:v>-56.636500000000005</c:v>
                </c:pt>
                <c:pt idx="27539">
                  <c:v>-56.634500000000003</c:v>
                </c:pt>
                <c:pt idx="27540">
                  <c:v>-56.632500000000007</c:v>
                </c:pt>
                <c:pt idx="27541">
                  <c:v>-56.630500000000005</c:v>
                </c:pt>
                <c:pt idx="27542">
                  <c:v>-56.628500000000003</c:v>
                </c:pt>
                <c:pt idx="27543">
                  <c:v>-56.626500000000007</c:v>
                </c:pt>
                <c:pt idx="27544">
                  <c:v>-56.624500000000005</c:v>
                </c:pt>
                <c:pt idx="27545">
                  <c:v>-56.622500000000002</c:v>
                </c:pt>
                <c:pt idx="27546">
                  <c:v>-56.620500000000007</c:v>
                </c:pt>
                <c:pt idx="27547">
                  <c:v>-56.618500000000004</c:v>
                </c:pt>
                <c:pt idx="27548">
                  <c:v>-56.616500000000009</c:v>
                </c:pt>
                <c:pt idx="27549">
                  <c:v>-56.614500000000007</c:v>
                </c:pt>
                <c:pt idx="27550">
                  <c:v>-56.612500000000004</c:v>
                </c:pt>
                <c:pt idx="27551">
                  <c:v>-56.610500000000009</c:v>
                </c:pt>
                <c:pt idx="27552">
                  <c:v>-56.608500000000006</c:v>
                </c:pt>
                <c:pt idx="27553">
                  <c:v>-56.606500000000004</c:v>
                </c:pt>
                <c:pt idx="27554">
                  <c:v>-56.604500000000009</c:v>
                </c:pt>
                <c:pt idx="27555">
                  <c:v>-56.602500000000006</c:v>
                </c:pt>
                <c:pt idx="27556">
                  <c:v>-56.600500000000004</c:v>
                </c:pt>
                <c:pt idx="27557">
                  <c:v>-56.598500000000008</c:v>
                </c:pt>
                <c:pt idx="27558">
                  <c:v>-56.596500000000006</c:v>
                </c:pt>
                <c:pt idx="27559">
                  <c:v>-56.594500000000004</c:v>
                </c:pt>
                <c:pt idx="27560">
                  <c:v>-56.592500000000008</c:v>
                </c:pt>
                <c:pt idx="27561">
                  <c:v>-56.590500000000006</c:v>
                </c:pt>
                <c:pt idx="27562">
                  <c:v>-56.588500000000003</c:v>
                </c:pt>
                <c:pt idx="27563">
                  <c:v>-56.586500000000008</c:v>
                </c:pt>
                <c:pt idx="27564">
                  <c:v>-56.584500000000006</c:v>
                </c:pt>
                <c:pt idx="27565">
                  <c:v>-56.582500000000003</c:v>
                </c:pt>
                <c:pt idx="27566">
                  <c:v>-56.580500000000008</c:v>
                </c:pt>
                <c:pt idx="27567">
                  <c:v>-56.578500000000005</c:v>
                </c:pt>
                <c:pt idx="27568">
                  <c:v>-56.576500000000003</c:v>
                </c:pt>
                <c:pt idx="27569">
                  <c:v>-56.574500000000008</c:v>
                </c:pt>
                <c:pt idx="27570">
                  <c:v>-56.572500000000005</c:v>
                </c:pt>
                <c:pt idx="27571">
                  <c:v>-56.570500000000003</c:v>
                </c:pt>
                <c:pt idx="27572">
                  <c:v>-56.568500000000007</c:v>
                </c:pt>
                <c:pt idx="27573">
                  <c:v>-56.566500000000005</c:v>
                </c:pt>
                <c:pt idx="27574">
                  <c:v>-56.564500000000002</c:v>
                </c:pt>
                <c:pt idx="27575">
                  <c:v>-56.562500000000007</c:v>
                </c:pt>
                <c:pt idx="27576">
                  <c:v>-56.560500000000005</c:v>
                </c:pt>
                <c:pt idx="27577">
                  <c:v>-56.558500000000002</c:v>
                </c:pt>
                <c:pt idx="27578">
                  <c:v>-56.556500000000007</c:v>
                </c:pt>
                <c:pt idx="27579">
                  <c:v>-56.554500000000004</c:v>
                </c:pt>
                <c:pt idx="27580">
                  <c:v>-56.552500000000009</c:v>
                </c:pt>
                <c:pt idx="27581">
                  <c:v>-56.550500000000007</c:v>
                </c:pt>
                <c:pt idx="27582">
                  <c:v>-56.548500000000004</c:v>
                </c:pt>
                <c:pt idx="27583">
                  <c:v>-56.546500000000009</c:v>
                </c:pt>
                <c:pt idx="27584">
                  <c:v>-56.544500000000006</c:v>
                </c:pt>
                <c:pt idx="27585">
                  <c:v>-56.542500000000004</c:v>
                </c:pt>
                <c:pt idx="27586">
                  <c:v>-56.540500000000009</c:v>
                </c:pt>
                <c:pt idx="27587">
                  <c:v>-56.538500000000006</c:v>
                </c:pt>
                <c:pt idx="27588">
                  <c:v>-56.536500000000004</c:v>
                </c:pt>
                <c:pt idx="27589">
                  <c:v>-56.534500000000008</c:v>
                </c:pt>
                <c:pt idx="27590">
                  <c:v>-56.532500000000006</c:v>
                </c:pt>
                <c:pt idx="27591">
                  <c:v>-56.530500000000004</c:v>
                </c:pt>
                <c:pt idx="27592">
                  <c:v>-56.528500000000008</c:v>
                </c:pt>
                <c:pt idx="27593">
                  <c:v>-56.526500000000006</c:v>
                </c:pt>
                <c:pt idx="27594">
                  <c:v>-56.524500000000003</c:v>
                </c:pt>
                <c:pt idx="27595">
                  <c:v>-56.522500000000008</c:v>
                </c:pt>
                <c:pt idx="27596">
                  <c:v>-56.520500000000006</c:v>
                </c:pt>
                <c:pt idx="27597">
                  <c:v>-56.518500000000003</c:v>
                </c:pt>
                <c:pt idx="27598">
                  <c:v>-56.516500000000008</c:v>
                </c:pt>
                <c:pt idx="27599">
                  <c:v>-56.514500000000005</c:v>
                </c:pt>
                <c:pt idx="27600">
                  <c:v>-56.512500000000003</c:v>
                </c:pt>
                <c:pt idx="27601">
                  <c:v>-56.510500000000008</c:v>
                </c:pt>
                <c:pt idx="27602">
                  <c:v>-56.508500000000005</c:v>
                </c:pt>
                <c:pt idx="27603">
                  <c:v>-56.506500000000003</c:v>
                </c:pt>
                <c:pt idx="27604">
                  <c:v>-56.504500000000007</c:v>
                </c:pt>
                <c:pt idx="27605">
                  <c:v>-56.502500000000005</c:v>
                </c:pt>
                <c:pt idx="27606">
                  <c:v>-56.500500000000002</c:v>
                </c:pt>
                <c:pt idx="27607">
                  <c:v>-56.498500000000007</c:v>
                </c:pt>
                <c:pt idx="27608">
                  <c:v>-56.496500000000005</c:v>
                </c:pt>
                <c:pt idx="27609">
                  <c:v>-56.494500000000002</c:v>
                </c:pt>
                <c:pt idx="27610">
                  <c:v>-56.492500000000007</c:v>
                </c:pt>
                <c:pt idx="27611">
                  <c:v>-56.490500000000004</c:v>
                </c:pt>
                <c:pt idx="27612">
                  <c:v>-56.488500000000009</c:v>
                </c:pt>
                <c:pt idx="27613">
                  <c:v>-56.486500000000007</c:v>
                </c:pt>
                <c:pt idx="27614">
                  <c:v>-56.484500000000004</c:v>
                </c:pt>
                <c:pt idx="27615">
                  <c:v>-56.482500000000009</c:v>
                </c:pt>
                <c:pt idx="27616">
                  <c:v>-56.480500000000006</c:v>
                </c:pt>
                <c:pt idx="27617">
                  <c:v>-56.478500000000004</c:v>
                </c:pt>
                <c:pt idx="27618">
                  <c:v>-56.476500000000009</c:v>
                </c:pt>
                <c:pt idx="27619">
                  <c:v>-56.474500000000006</c:v>
                </c:pt>
                <c:pt idx="27620">
                  <c:v>-56.472500000000004</c:v>
                </c:pt>
                <c:pt idx="27621">
                  <c:v>-56.470500000000008</c:v>
                </c:pt>
                <c:pt idx="27622">
                  <c:v>-56.468500000000006</c:v>
                </c:pt>
                <c:pt idx="27623">
                  <c:v>-56.466500000000003</c:v>
                </c:pt>
                <c:pt idx="27624">
                  <c:v>-56.464500000000008</c:v>
                </c:pt>
                <c:pt idx="27625">
                  <c:v>-56.462500000000006</c:v>
                </c:pt>
                <c:pt idx="27626">
                  <c:v>-56.460500000000003</c:v>
                </c:pt>
                <c:pt idx="27627">
                  <c:v>-56.458500000000008</c:v>
                </c:pt>
                <c:pt idx="27628">
                  <c:v>-56.456500000000005</c:v>
                </c:pt>
                <c:pt idx="27629">
                  <c:v>-56.454500000000003</c:v>
                </c:pt>
                <c:pt idx="27630">
                  <c:v>-56.452500000000008</c:v>
                </c:pt>
                <c:pt idx="27631">
                  <c:v>-56.450500000000005</c:v>
                </c:pt>
                <c:pt idx="27632">
                  <c:v>-56.448500000000003</c:v>
                </c:pt>
                <c:pt idx="27633">
                  <c:v>-56.446500000000007</c:v>
                </c:pt>
                <c:pt idx="27634">
                  <c:v>-56.444500000000005</c:v>
                </c:pt>
                <c:pt idx="27635">
                  <c:v>-56.442500000000003</c:v>
                </c:pt>
                <c:pt idx="27636">
                  <c:v>-56.440500000000007</c:v>
                </c:pt>
                <c:pt idx="27637">
                  <c:v>-56.438500000000005</c:v>
                </c:pt>
                <c:pt idx="27638">
                  <c:v>-56.436500000000002</c:v>
                </c:pt>
                <c:pt idx="27639">
                  <c:v>-56.434500000000007</c:v>
                </c:pt>
                <c:pt idx="27640">
                  <c:v>-56.432500000000005</c:v>
                </c:pt>
                <c:pt idx="27641">
                  <c:v>-56.430500000000009</c:v>
                </c:pt>
                <c:pt idx="27642">
                  <c:v>-56.428500000000007</c:v>
                </c:pt>
                <c:pt idx="27643">
                  <c:v>-56.426500000000004</c:v>
                </c:pt>
                <c:pt idx="27644">
                  <c:v>-56.424500000000009</c:v>
                </c:pt>
                <c:pt idx="27645">
                  <c:v>-56.422500000000007</c:v>
                </c:pt>
                <c:pt idx="27646">
                  <c:v>-56.420500000000004</c:v>
                </c:pt>
                <c:pt idx="27647">
                  <c:v>-56.418500000000009</c:v>
                </c:pt>
                <c:pt idx="27648">
                  <c:v>-56.416500000000006</c:v>
                </c:pt>
                <c:pt idx="27649">
                  <c:v>-56.414500000000004</c:v>
                </c:pt>
                <c:pt idx="27650">
                  <c:v>-56.412500000000009</c:v>
                </c:pt>
                <c:pt idx="27651">
                  <c:v>-56.410500000000006</c:v>
                </c:pt>
                <c:pt idx="27652">
                  <c:v>-56.408500000000004</c:v>
                </c:pt>
                <c:pt idx="27653">
                  <c:v>-56.406500000000008</c:v>
                </c:pt>
                <c:pt idx="27654">
                  <c:v>-56.404500000000006</c:v>
                </c:pt>
                <c:pt idx="27655">
                  <c:v>-56.402500000000003</c:v>
                </c:pt>
                <c:pt idx="27656">
                  <c:v>-56.400500000000008</c:v>
                </c:pt>
                <c:pt idx="27657">
                  <c:v>-56.398500000000006</c:v>
                </c:pt>
                <c:pt idx="27658">
                  <c:v>-56.396500000000003</c:v>
                </c:pt>
                <c:pt idx="27659">
                  <c:v>-56.394500000000008</c:v>
                </c:pt>
                <c:pt idx="27660">
                  <c:v>-56.392500000000005</c:v>
                </c:pt>
                <c:pt idx="27661">
                  <c:v>-56.390500000000003</c:v>
                </c:pt>
                <c:pt idx="27662">
                  <c:v>-56.388500000000008</c:v>
                </c:pt>
                <c:pt idx="27663">
                  <c:v>-56.386500000000005</c:v>
                </c:pt>
                <c:pt idx="27664">
                  <c:v>-56.384500000000003</c:v>
                </c:pt>
                <c:pt idx="27665">
                  <c:v>-56.382500000000007</c:v>
                </c:pt>
                <c:pt idx="27666">
                  <c:v>-56.380500000000005</c:v>
                </c:pt>
                <c:pt idx="27667">
                  <c:v>-56.378500000000003</c:v>
                </c:pt>
                <c:pt idx="27668">
                  <c:v>-56.376500000000007</c:v>
                </c:pt>
                <c:pt idx="27669">
                  <c:v>-56.374500000000005</c:v>
                </c:pt>
                <c:pt idx="27670">
                  <c:v>-56.372500000000002</c:v>
                </c:pt>
                <c:pt idx="27671">
                  <c:v>-56.370500000000007</c:v>
                </c:pt>
                <c:pt idx="27672">
                  <c:v>-56.368500000000004</c:v>
                </c:pt>
                <c:pt idx="27673">
                  <c:v>-56.366500000000009</c:v>
                </c:pt>
                <c:pt idx="27674">
                  <c:v>-56.364500000000007</c:v>
                </c:pt>
                <c:pt idx="27675">
                  <c:v>-56.362500000000004</c:v>
                </c:pt>
                <c:pt idx="27676">
                  <c:v>-56.360500000000009</c:v>
                </c:pt>
                <c:pt idx="27677">
                  <c:v>-56.358500000000006</c:v>
                </c:pt>
                <c:pt idx="27678">
                  <c:v>-56.356500000000004</c:v>
                </c:pt>
                <c:pt idx="27679">
                  <c:v>-56.354500000000009</c:v>
                </c:pt>
                <c:pt idx="27680">
                  <c:v>-56.352500000000006</c:v>
                </c:pt>
                <c:pt idx="27681">
                  <c:v>-56.350500000000004</c:v>
                </c:pt>
                <c:pt idx="27682">
                  <c:v>-56.348500000000008</c:v>
                </c:pt>
                <c:pt idx="27683">
                  <c:v>-56.346500000000006</c:v>
                </c:pt>
                <c:pt idx="27684">
                  <c:v>-56.344500000000004</c:v>
                </c:pt>
                <c:pt idx="27685">
                  <c:v>-56.342500000000008</c:v>
                </c:pt>
                <c:pt idx="27686">
                  <c:v>-56.340500000000006</c:v>
                </c:pt>
                <c:pt idx="27687">
                  <c:v>-56.338500000000003</c:v>
                </c:pt>
                <c:pt idx="27688">
                  <c:v>-56.336500000000008</c:v>
                </c:pt>
                <c:pt idx="27689">
                  <c:v>-56.334500000000006</c:v>
                </c:pt>
                <c:pt idx="27690">
                  <c:v>-56.332500000000003</c:v>
                </c:pt>
                <c:pt idx="27691">
                  <c:v>-56.330500000000008</c:v>
                </c:pt>
                <c:pt idx="27692">
                  <c:v>-56.328500000000005</c:v>
                </c:pt>
                <c:pt idx="27693">
                  <c:v>-56.326500000000003</c:v>
                </c:pt>
                <c:pt idx="27694">
                  <c:v>-56.324500000000008</c:v>
                </c:pt>
                <c:pt idx="27695">
                  <c:v>-56.322500000000005</c:v>
                </c:pt>
                <c:pt idx="27696">
                  <c:v>-56.320500000000003</c:v>
                </c:pt>
                <c:pt idx="27697">
                  <c:v>-56.318500000000007</c:v>
                </c:pt>
                <c:pt idx="27698">
                  <c:v>-56.316500000000005</c:v>
                </c:pt>
                <c:pt idx="27699">
                  <c:v>-56.314500000000002</c:v>
                </c:pt>
                <c:pt idx="27700">
                  <c:v>-56.312500000000007</c:v>
                </c:pt>
                <c:pt idx="27701">
                  <c:v>-56.310500000000005</c:v>
                </c:pt>
                <c:pt idx="27702">
                  <c:v>-56.308500000000002</c:v>
                </c:pt>
                <c:pt idx="27703">
                  <c:v>-56.306500000000007</c:v>
                </c:pt>
                <c:pt idx="27704">
                  <c:v>-56.304500000000004</c:v>
                </c:pt>
                <c:pt idx="27705">
                  <c:v>-56.302500000000009</c:v>
                </c:pt>
                <c:pt idx="27706">
                  <c:v>-56.300500000000007</c:v>
                </c:pt>
                <c:pt idx="27707">
                  <c:v>-56.298500000000004</c:v>
                </c:pt>
                <c:pt idx="27708">
                  <c:v>-56.296500000000009</c:v>
                </c:pt>
                <c:pt idx="27709">
                  <c:v>-56.294500000000006</c:v>
                </c:pt>
                <c:pt idx="27710">
                  <c:v>-56.292500000000004</c:v>
                </c:pt>
                <c:pt idx="27711">
                  <c:v>-56.290500000000009</c:v>
                </c:pt>
                <c:pt idx="27712">
                  <c:v>-56.288500000000006</c:v>
                </c:pt>
                <c:pt idx="27713">
                  <c:v>-56.286500000000004</c:v>
                </c:pt>
                <c:pt idx="27714">
                  <c:v>-56.284500000000008</c:v>
                </c:pt>
                <c:pt idx="27715">
                  <c:v>-56.282500000000006</c:v>
                </c:pt>
                <c:pt idx="27716">
                  <c:v>-56.280500000000004</c:v>
                </c:pt>
                <c:pt idx="27717">
                  <c:v>-56.278500000000008</c:v>
                </c:pt>
                <c:pt idx="27718">
                  <c:v>-56.276500000000006</c:v>
                </c:pt>
                <c:pt idx="27719">
                  <c:v>-56.274500000000003</c:v>
                </c:pt>
                <c:pt idx="27720">
                  <c:v>-56.272500000000008</c:v>
                </c:pt>
                <c:pt idx="27721">
                  <c:v>-56.270500000000006</c:v>
                </c:pt>
                <c:pt idx="27722">
                  <c:v>-56.268500000000003</c:v>
                </c:pt>
                <c:pt idx="27723">
                  <c:v>-56.266500000000008</c:v>
                </c:pt>
                <c:pt idx="27724">
                  <c:v>-56.264500000000005</c:v>
                </c:pt>
                <c:pt idx="27725">
                  <c:v>-56.262500000000003</c:v>
                </c:pt>
                <c:pt idx="27726">
                  <c:v>-56.260500000000008</c:v>
                </c:pt>
                <c:pt idx="27727">
                  <c:v>-56.258500000000005</c:v>
                </c:pt>
                <c:pt idx="27728">
                  <c:v>-56.256500000000003</c:v>
                </c:pt>
                <c:pt idx="27729">
                  <c:v>-56.254500000000007</c:v>
                </c:pt>
                <c:pt idx="27730">
                  <c:v>-56.252500000000005</c:v>
                </c:pt>
                <c:pt idx="27731">
                  <c:v>-56.250500000000002</c:v>
                </c:pt>
                <c:pt idx="27732">
                  <c:v>-56.248500000000007</c:v>
                </c:pt>
                <c:pt idx="27733">
                  <c:v>-56.246500000000005</c:v>
                </c:pt>
                <c:pt idx="27734">
                  <c:v>-56.244500000000002</c:v>
                </c:pt>
                <c:pt idx="27735">
                  <c:v>-56.242500000000007</c:v>
                </c:pt>
                <c:pt idx="27736">
                  <c:v>-56.240500000000004</c:v>
                </c:pt>
                <c:pt idx="27737">
                  <c:v>-56.238500000000009</c:v>
                </c:pt>
                <c:pt idx="27738">
                  <c:v>-56.236500000000007</c:v>
                </c:pt>
                <c:pt idx="27739">
                  <c:v>-56.234500000000004</c:v>
                </c:pt>
                <c:pt idx="27740">
                  <c:v>-56.232500000000009</c:v>
                </c:pt>
                <c:pt idx="27741">
                  <c:v>-56.230500000000006</c:v>
                </c:pt>
                <c:pt idx="27742">
                  <c:v>-56.228500000000004</c:v>
                </c:pt>
                <c:pt idx="27743">
                  <c:v>-56.226500000000009</c:v>
                </c:pt>
                <c:pt idx="27744">
                  <c:v>-56.224500000000006</c:v>
                </c:pt>
                <c:pt idx="27745">
                  <c:v>-56.222500000000004</c:v>
                </c:pt>
                <c:pt idx="27746">
                  <c:v>-56.220500000000008</c:v>
                </c:pt>
                <c:pt idx="27747">
                  <c:v>-56.218500000000006</c:v>
                </c:pt>
                <c:pt idx="27748">
                  <c:v>-56.216500000000003</c:v>
                </c:pt>
                <c:pt idx="27749">
                  <c:v>-56.214500000000008</c:v>
                </c:pt>
                <c:pt idx="27750">
                  <c:v>-56.212500000000006</c:v>
                </c:pt>
                <c:pt idx="27751">
                  <c:v>-56.210500000000003</c:v>
                </c:pt>
                <c:pt idx="27752">
                  <c:v>-56.208500000000008</c:v>
                </c:pt>
                <c:pt idx="27753">
                  <c:v>-56.206500000000005</c:v>
                </c:pt>
                <c:pt idx="27754">
                  <c:v>-56.204500000000003</c:v>
                </c:pt>
                <c:pt idx="27755">
                  <c:v>-56.202500000000008</c:v>
                </c:pt>
                <c:pt idx="27756">
                  <c:v>-56.200500000000005</c:v>
                </c:pt>
                <c:pt idx="27757">
                  <c:v>-56.198500000000003</c:v>
                </c:pt>
                <c:pt idx="27758">
                  <c:v>-56.196500000000007</c:v>
                </c:pt>
                <c:pt idx="27759">
                  <c:v>-56.194500000000005</c:v>
                </c:pt>
                <c:pt idx="27760">
                  <c:v>-56.192500000000003</c:v>
                </c:pt>
                <c:pt idx="27761">
                  <c:v>-56.190500000000007</c:v>
                </c:pt>
                <c:pt idx="27762">
                  <c:v>-56.188500000000005</c:v>
                </c:pt>
                <c:pt idx="27763">
                  <c:v>-56.186500000000002</c:v>
                </c:pt>
                <c:pt idx="27764">
                  <c:v>-56.184500000000007</c:v>
                </c:pt>
                <c:pt idx="27765">
                  <c:v>-56.182500000000005</c:v>
                </c:pt>
                <c:pt idx="27766">
                  <c:v>-56.180500000000009</c:v>
                </c:pt>
                <c:pt idx="27767">
                  <c:v>-56.178500000000007</c:v>
                </c:pt>
                <c:pt idx="27768">
                  <c:v>-56.176500000000004</c:v>
                </c:pt>
                <c:pt idx="27769">
                  <c:v>-56.174500000000009</c:v>
                </c:pt>
                <c:pt idx="27770">
                  <c:v>-56.172500000000007</c:v>
                </c:pt>
                <c:pt idx="27771">
                  <c:v>-56.170500000000004</c:v>
                </c:pt>
                <c:pt idx="27772">
                  <c:v>-56.168500000000009</c:v>
                </c:pt>
                <c:pt idx="27773">
                  <c:v>-56.166500000000006</c:v>
                </c:pt>
                <c:pt idx="27774">
                  <c:v>-56.164500000000004</c:v>
                </c:pt>
                <c:pt idx="27775">
                  <c:v>-56.162500000000009</c:v>
                </c:pt>
                <c:pt idx="27776">
                  <c:v>-56.160500000000006</c:v>
                </c:pt>
                <c:pt idx="27777">
                  <c:v>-56.158500000000004</c:v>
                </c:pt>
                <c:pt idx="27778">
                  <c:v>-56.156500000000008</c:v>
                </c:pt>
                <c:pt idx="27779">
                  <c:v>-56.154500000000006</c:v>
                </c:pt>
                <c:pt idx="27780">
                  <c:v>-56.152500000000003</c:v>
                </c:pt>
                <c:pt idx="27781">
                  <c:v>-56.150500000000008</c:v>
                </c:pt>
                <c:pt idx="27782">
                  <c:v>-56.148500000000006</c:v>
                </c:pt>
                <c:pt idx="27783">
                  <c:v>-56.146500000000003</c:v>
                </c:pt>
                <c:pt idx="27784">
                  <c:v>-56.144500000000008</c:v>
                </c:pt>
                <c:pt idx="27785">
                  <c:v>-56.142500000000005</c:v>
                </c:pt>
                <c:pt idx="27786">
                  <c:v>-56.140500000000003</c:v>
                </c:pt>
                <c:pt idx="27787">
                  <c:v>-56.138500000000008</c:v>
                </c:pt>
                <c:pt idx="27788">
                  <c:v>-56.136500000000005</c:v>
                </c:pt>
                <c:pt idx="27789">
                  <c:v>-56.134500000000003</c:v>
                </c:pt>
                <c:pt idx="27790">
                  <c:v>-56.132500000000007</c:v>
                </c:pt>
                <c:pt idx="27791">
                  <c:v>-56.130500000000005</c:v>
                </c:pt>
                <c:pt idx="27792">
                  <c:v>-56.128500000000003</c:v>
                </c:pt>
                <c:pt idx="27793">
                  <c:v>-56.126500000000007</c:v>
                </c:pt>
                <c:pt idx="27794">
                  <c:v>-56.124500000000005</c:v>
                </c:pt>
                <c:pt idx="27795">
                  <c:v>-56.122500000000002</c:v>
                </c:pt>
                <c:pt idx="27796">
                  <c:v>-56.120500000000007</c:v>
                </c:pt>
                <c:pt idx="27797">
                  <c:v>-56.118500000000004</c:v>
                </c:pt>
                <c:pt idx="27798">
                  <c:v>-56.116500000000009</c:v>
                </c:pt>
                <c:pt idx="27799">
                  <c:v>-56.114500000000007</c:v>
                </c:pt>
                <c:pt idx="27800">
                  <c:v>-56.112500000000004</c:v>
                </c:pt>
                <c:pt idx="27801">
                  <c:v>-56.110500000000009</c:v>
                </c:pt>
                <c:pt idx="27802">
                  <c:v>-56.108500000000006</c:v>
                </c:pt>
                <c:pt idx="27803">
                  <c:v>-56.106500000000004</c:v>
                </c:pt>
                <c:pt idx="27804">
                  <c:v>-56.104500000000009</c:v>
                </c:pt>
                <c:pt idx="27805">
                  <c:v>-56.102500000000006</c:v>
                </c:pt>
                <c:pt idx="27806">
                  <c:v>-56.100500000000004</c:v>
                </c:pt>
                <c:pt idx="27807">
                  <c:v>-56.098500000000008</c:v>
                </c:pt>
                <c:pt idx="27808">
                  <c:v>-56.096500000000006</c:v>
                </c:pt>
                <c:pt idx="27809">
                  <c:v>-56.094500000000004</c:v>
                </c:pt>
                <c:pt idx="27810">
                  <c:v>-56.092500000000008</c:v>
                </c:pt>
                <c:pt idx="27811">
                  <c:v>-56.090500000000006</c:v>
                </c:pt>
                <c:pt idx="27812">
                  <c:v>-56.088500000000003</c:v>
                </c:pt>
                <c:pt idx="27813">
                  <c:v>-56.086500000000008</c:v>
                </c:pt>
                <c:pt idx="27814">
                  <c:v>-56.084500000000006</c:v>
                </c:pt>
                <c:pt idx="27815">
                  <c:v>-56.082500000000003</c:v>
                </c:pt>
                <c:pt idx="27816">
                  <c:v>-56.080500000000008</c:v>
                </c:pt>
                <c:pt idx="27817">
                  <c:v>-56.078500000000005</c:v>
                </c:pt>
                <c:pt idx="27818">
                  <c:v>-56.076500000000003</c:v>
                </c:pt>
                <c:pt idx="27819">
                  <c:v>-56.074500000000008</c:v>
                </c:pt>
                <c:pt idx="27820">
                  <c:v>-56.072500000000005</c:v>
                </c:pt>
                <c:pt idx="27821">
                  <c:v>-56.070500000000003</c:v>
                </c:pt>
                <c:pt idx="27822">
                  <c:v>-56.068500000000007</c:v>
                </c:pt>
                <c:pt idx="27823">
                  <c:v>-56.066500000000005</c:v>
                </c:pt>
                <c:pt idx="27824">
                  <c:v>-56.064500000000002</c:v>
                </c:pt>
                <c:pt idx="27825">
                  <c:v>-56.062500000000007</c:v>
                </c:pt>
                <c:pt idx="27826">
                  <c:v>-56.060500000000005</c:v>
                </c:pt>
                <c:pt idx="27827">
                  <c:v>-56.058500000000002</c:v>
                </c:pt>
                <c:pt idx="27828">
                  <c:v>-56.056500000000007</c:v>
                </c:pt>
                <c:pt idx="27829">
                  <c:v>-56.054500000000004</c:v>
                </c:pt>
                <c:pt idx="27830">
                  <c:v>-56.052500000000009</c:v>
                </c:pt>
                <c:pt idx="27831">
                  <c:v>-56.050500000000007</c:v>
                </c:pt>
                <c:pt idx="27832">
                  <c:v>-56.048500000000004</c:v>
                </c:pt>
                <c:pt idx="27833">
                  <c:v>-56.046500000000009</c:v>
                </c:pt>
                <c:pt idx="27834">
                  <c:v>-56.044500000000006</c:v>
                </c:pt>
                <c:pt idx="27835">
                  <c:v>-56.042500000000004</c:v>
                </c:pt>
                <c:pt idx="27836">
                  <c:v>-56.040500000000009</c:v>
                </c:pt>
                <c:pt idx="27837">
                  <c:v>-56.038500000000006</c:v>
                </c:pt>
                <c:pt idx="27838">
                  <c:v>-56.036500000000004</c:v>
                </c:pt>
                <c:pt idx="27839">
                  <c:v>-56.034500000000008</c:v>
                </c:pt>
                <c:pt idx="27840">
                  <c:v>-56.032500000000006</c:v>
                </c:pt>
                <c:pt idx="27841">
                  <c:v>-56.030500000000004</c:v>
                </c:pt>
                <c:pt idx="27842">
                  <c:v>-56.028500000000008</c:v>
                </c:pt>
                <c:pt idx="27843">
                  <c:v>-56.026500000000006</c:v>
                </c:pt>
                <c:pt idx="27844">
                  <c:v>-56.024500000000003</c:v>
                </c:pt>
                <c:pt idx="27845">
                  <c:v>-56.022500000000008</c:v>
                </c:pt>
                <c:pt idx="27846">
                  <c:v>-56.020500000000006</c:v>
                </c:pt>
                <c:pt idx="27847">
                  <c:v>-56.018500000000003</c:v>
                </c:pt>
                <c:pt idx="27848">
                  <c:v>-56.016500000000008</c:v>
                </c:pt>
                <c:pt idx="27849">
                  <c:v>-56.014500000000005</c:v>
                </c:pt>
                <c:pt idx="27850">
                  <c:v>-56.012500000000003</c:v>
                </c:pt>
                <c:pt idx="27851">
                  <c:v>-56.010500000000008</c:v>
                </c:pt>
                <c:pt idx="27852">
                  <c:v>-56.008500000000005</c:v>
                </c:pt>
                <c:pt idx="27853">
                  <c:v>-56.006500000000003</c:v>
                </c:pt>
                <c:pt idx="27854">
                  <c:v>-56.004500000000007</c:v>
                </c:pt>
                <c:pt idx="27855">
                  <c:v>-56.002500000000005</c:v>
                </c:pt>
                <c:pt idx="27856">
                  <c:v>-56.000500000000002</c:v>
                </c:pt>
                <c:pt idx="27857">
                  <c:v>-55.998500000000007</c:v>
                </c:pt>
                <c:pt idx="27858">
                  <c:v>-55.996500000000005</c:v>
                </c:pt>
                <c:pt idx="27859">
                  <c:v>-55.994500000000002</c:v>
                </c:pt>
                <c:pt idx="27860">
                  <c:v>-55.992500000000007</c:v>
                </c:pt>
                <c:pt idx="27861">
                  <c:v>-55.990500000000004</c:v>
                </c:pt>
                <c:pt idx="27862">
                  <c:v>-55.988500000000009</c:v>
                </c:pt>
                <c:pt idx="27863">
                  <c:v>-55.986500000000007</c:v>
                </c:pt>
                <c:pt idx="27864">
                  <c:v>-55.984500000000004</c:v>
                </c:pt>
                <c:pt idx="27865">
                  <c:v>-55.982500000000009</c:v>
                </c:pt>
                <c:pt idx="27866">
                  <c:v>-55.980500000000006</c:v>
                </c:pt>
                <c:pt idx="27867">
                  <c:v>-55.978500000000004</c:v>
                </c:pt>
                <c:pt idx="27868">
                  <c:v>-55.976500000000009</c:v>
                </c:pt>
                <c:pt idx="27869">
                  <c:v>-55.974500000000006</c:v>
                </c:pt>
                <c:pt idx="27870">
                  <c:v>-55.972500000000004</c:v>
                </c:pt>
                <c:pt idx="27871">
                  <c:v>-55.970500000000008</c:v>
                </c:pt>
                <c:pt idx="27872">
                  <c:v>-55.968500000000006</c:v>
                </c:pt>
                <c:pt idx="27873">
                  <c:v>-55.966500000000003</c:v>
                </c:pt>
                <c:pt idx="27874">
                  <c:v>-55.964500000000008</c:v>
                </c:pt>
                <c:pt idx="27875">
                  <c:v>-55.962500000000006</c:v>
                </c:pt>
                <c:pt idx="27876">
                  <c:v>-55.960500000000003</c:v>
                </c:pt>
                <c:pt idx="27877">
                  <c:v>-55.958500000000008</c:v>
                </c:pt>
                <c:pt idx="27878">
                  <c:v>-55.956500000000005</c:v>
                </c:pt>
                <c:pt idx="27879">
                  <c:v>-55.954500000000003</c:v>
                </c:pt>
                <c:pt idx="27880">
                  <c:v>-55.952500000000008</c:v>
                </c:pt>
                <c:pt idx="27881">
                  <c:v>-55.950500000000005</c:v>
                </c:pt>
                <c:pt idx="27882">
                  <c:v>-55.948500000000003</c:v>
                </c:pt>
                <c:pt idx="27883">
                  <c:v>-55.946500000000007</c:v>
                </c:pt>
                <c:pt idx="27884">
                  <c:v>-55.944500000000005</c:v>
                </c:pt>
                <c:pt idx="27885">
                  <c:v>-55.942500000000003</c:v>
                </c:pt>
                <c:pt idx="27886">
                  <c:v>-55.940500000000007</c:v>
                </c:pt>
                <c:pt idx="27887">
                  <c:v>-55.938500000000005</c:v>
                </c:pt>
                <c:pt idx="27888">
                  <c:v>-55.936500000000002</c:v>
                </c:pt>
                <c:pt idx="27889">
                  <c:v>-55.934500000000007</c:v>
                </c:pt>
                <c:pt idx="27890">
                  <c:v>-55.932500000000005</c:v>
                </c:pt>
                <c:pt idx="27891">
                  <c:v>-55.930500000000009</c:v>
                </c:pt>
                <c:pt idx="27892">
                  <c:v>-55.928500000000007</c:v>
                </c:pt>
                <c:pt idx="27893">
                  <c:v>-55.926500000000004</c:v>
                </c:pt>
                <c:pt idx="27894">
                  <c:v>-55.924500000000009</c:v>
                </c:pt>
                <c:pt idx="27895">
                  <c:v>-55.922500000000007</c:v>
                </c:pt>
                <c:pt idx="27896">
                  <c:v>-55.920500000000004</c:v>
                </c:pt>
                <c:pt idx="27897">
                  <c:v>-55.918500000000009</c:v>
                </c:pt>
                <c:pt idx="27898">
                  <c:v>-55.916500000000006</c:v>
                </c:pt>
                <c:pt idx="27899">
                  <c:v>-55.914500000000004</c:v>
                </c:pt>
                <c:pt idx="27900">
                  <c:v>-55.912500000000009</c:v>
                </c:pt>
                <c:pt idx="27901">
                  <c:v>-55.910500000000006</c:v>
                </c:pt>
                <c:pt idx="27902">
                  <c:v>-55.908500000000004</c:v>
                </c:pt>
                <c:pt idx="27903">
                  <c:v>-55.906500000000008</c:v>
                </c:pt>
                <c:pt idx="27904">
                  <c:v>-55.904500000000006</c:v>
                </c:pt>
                <c:pt idx="27905">
                  <c:v>-55.902500000000003</c:v>
                </c:pt>
                <c:pt idx="27906">
                  <c:v>-55.900500000000008</c:v>
                </c:pt>
                <c:pt idx="27907">
                  <c:v>-55.898500000000006</c:v>
                </c:pt>
                <c:pt idx="27908">
                  <c:v>-55.896500000000003</c:v>
                </c:pt>
                <c:pt idx="27909">
                  <c:v>-55.894500000000008</c:v>
                </c:pt>
                <c:pt idx="27910">
                  <c:v>-55.892500000000005</c:v>
                </c:pt>
                <c:pt idx="27911">
                  <c:v>-55.890500000000003</c:v>
                </c:pt>
                <c:pt idx="27912">
                  <c:v>-55.888500000000008</c:v>
                </c:pt>
                <c:pt idx="27913">
                  <c:v>-55.886500000000005</c:v>
                </c:pt>
                <c:pt idx="27914">
                  <c:v>-55.884500000000003</c:v>
                </c:pt>
                <c:pt idx="27915">
                  <c:v>-55.882500000000007</c:v>
                </c:pt>
                <c:pt idx="27916">
                  <c:v>-55.880500000000005</c:v>
                </c:pt>
                <c:pt idx="27917">
                  <c:v>-55.878500000000003</c:v>
                </c:pt>
                <c:pt idx="27918">
                  <c:v>-55.876500000000007</c:v>
                </c:pt>
                <c:pt idx="27919">
                  <c:v>-55.874500000000005</c:v>
                </c:pt>
                <c:pt idx="27920">
                  <c:v>-55.872500000000002</c:v>
                </c:pt>
                <c:pt idx="27921">
                  <c:v>-55.870500000000007</c:v>
                </c:pt>
                <c:pt idx="27922">
                  <c:v>-55.868500000000004</c:v>
                </c:pt>
                <c:pt idx="27923">
                  <c:v>-55.866500000000009</c:v>
                </c:pt>
                <c:pt idx="27924">
                  <c:v>-55.864500000000007</c:v>
                </c:pt>
                <c:pt idx="27925">
                  <c:v>-55.862500000000004</c:v>
                </c:pt>
                <c:pt idx="27926">
                  <c:v>-55.860500000000009</c:v>
                </c:pt>
                <c:pt idx="27927">
                  <c:v>-55.858500000000006</c:v>
                </c:pt>
                <c:pt idx="27928">
                  <c:v>-55.856500000000004</c:v>
                </c:pt>
                <c:pt idx="27929">
                  <c:v>-55.854500000000009</c:v>
                </c:pt>
                <c:pt idx="27930">
                  <c:v>-55.852500000000006</c:v>
                </c:pt>
                <c:pt idx="27931">
                  <c:v>-55.850500000000004</c:v>
                </c:pt>
                <c:pt idx="27932">
                  <c:v>-55.848500000000008</c:v>
                </c:pt>
                <c:pt idx="27933">
                  <c:v>-55.846500000000006</c:v>
                </c:pt>
                <c:pt idx="27934">
                  <c:v>-55.844500000000004</c:v>
                </c:pt>
                <c:pt idx="27935">
                  <c:v>-55.842500000000008</c:v>
                </c:pt>
                <c:pt idx="27936">
                  <c:v>-55.840500000000006</c:v>
                </c:pt>
                <c:pt idx="27937">
                  <c:v>-55.838500000000003</c:v>
                </c:pt>
                <c:pt idx="27938">
                  <c:v>-55.836500000000008</c:v>
                </c:pt>
                <c:pt idx="27939">
                  <c:v>-55.834500000000006</c:v>
                </c:pt>
                <c:pt idx="27940">
                  <c:v>-55.832500000000003</c:v>
                </c:pt>
                <c:pt idx="27941">
                  <c:v>-55.830500000000008</c:v>
                </c:pt>
                <c:pt idx="27942">
                  <c:v>-55.828500000000005</c:v>
                </c:pt>
                <c:pt idx="27943">
                  <c:v>-55.826500000000003</c:v>
                </c:pt>
                <c:pt idx="27944">
                  <c:v>-55.824500000000008</c:v>
                </c:pt>
                <c:pt idx="27945">
                  <c:v>-55.822500000000005</c:v>
                </c:pt>
                <c:pt idx="27946">
                  <c:v>-55.820500000000003</c:v>
                </c:pt>
                <c:pt idx="27947">
                  <c:v>-55.818500000000007</c:v>
                </c:pt>
                <c:pt idx="27948">
                  <c:v>-55.816500000000005</c:v>
                </c:pt>
                <c:pt idx="27949">
                  <c:v>-55.814500000000002</c:v>
                </c:pt>
                <c:pt idx="27950">
                  <c:v>-55.812500000000007</c:v>
                </c:pt>
                <c:pt idx="27951">
                  <c:v>-55.810500000000005</c:v>
                </c:pt>
                <c:pt idx="27952">
                  <c:v>-55.808500000000002</c:v>
                </c:pt>
                <c:pt idx="27953">
                  <c:v>-55.806500000000007</c:v>
                </c:pt>
                <c:pt idx="27954">
                  <c:v>-55.804500000000004</c:v>
                </c:pt>
                <c:pt idx="27955">
                  <c:v>-55.802500000000009</c:v>
                </c:pt>
                <c:pt idx="27956">
                  <c:v>-55.800500000000007</c:v>
                </c:pt>
                <c:pt idx="27957">
                  <c:v>-55.798500000000004</c:v>
                </c:pt>
                <c:pt idx="27958">
                  <c:v>-55.796500000000009</c:v>
                </c:pt>
                <c:pt idx="27959">
                  <c:v>-55.794500000000006</c:v>
                </c:pt>
                <c:pt idx="27960">
                  <c:v>-55.792500000000004</c:v>
                </c:pt>
                <c:pt idx="27961">
                  <c:v>-55.790500000000009</c:v>
                </c:pt>
                <c:pt idx="27962">
                  <c:v>-55.788500000000006</c:v>
                </c:pt>
                <c:pt idx="27963">
                  <c:v>-55.786500000000004</c:v>
                </c:pt>
                <c:pt idx="27964">
                  <c:v>-55.784500000000008</c:v>
                </c:pt>
                <c:pt idx="27965">
                  <c:v>-55.782500000000006</c:v>
                </c:pt>
                <c:pt idx="27966">
                  <c:v>-55.780500000000004</c:v>
                </c:pt>
                <c:pt idx="27967">
                  <c:v>-55.778500000000008</c:v>
                </c:pt>
                <c:pt idx="27968">
                  <c:v>-55.776500000000006</c:v>
                </c:pt>
                <c:pt idx="27969">
                  <c:v>-55.774500000000003</c:v>
                </c:pt>
                <c:pt idx="27970">
                  <c:v>-55.772500000000008</c:v>
                </c:pt>
                <c:pt idx="27971">
                  <c:v>-55.770500000000006</c:v>
                </c:pt>
                <c:pt idx="27972">
                  <c:v>-55.768500000000003</c:v>
                </c:pt>
                <c:pt idx="27973">
                  <c:v>-55.766500000000008</c:v>
                </c:pt>
                <c:pt idx="27974">
                  <c:v>-55.764500000000005</c:v>
                </c:pt>
                <c:pt idx="27975">
                  <c:v>-55.762500000000003</c:v>
                </c:pt>
                <c:pt idx="27976">
                  <c:v>-55.760500000000008</c:v>
                </c:pt>
                <c:pt idx="27977">
                  <c:v>-55.758500000000005</c:v>
                </c:pt>
                <c:pt idx="27978">
                  <c:v>-55.756500000000003</c:v>
                </c:pt>
                <c:pt idx="27979">
                  <c:v>-55.754500000000007</c:v>
                </c:pt>
                <c:pt idx="27980">
                  <c:v>-55.752500000000005</c:v>
                </c:pt>
                <c:pt idx="27981">
                  <c:v>-55.750500000000002</c:v>
                </c:pt>
                <c:pt idx="27982">
                  <c:v>-55.748500000000007</c:v>
                </c:pt>
                <c:pt idx="27983">
                  <c:v>-55.746500000000005</c:v>
                </c:pt>
                <c:pt idx="27984">
                  <c:v>-55.744500000000002</c:v>
                </c:pt>
                <c:pt idx="27985">
                  <c:v>-55.742500000000007</c:v>
                </c:pt>
                <c:pt idx="27986">
                  <c:v>-55.740500000000004</c:v>
                </c:pt>
                <c:pt idx="27987">
                  <c:v>-55.738500000000009</c:v>
                </c:pt>
                <c:pt idx="27988">
                  <c:v>-55.736500000000007</c:v>
                </c:pt>
                <c:pt idx="27989">
                  <c:v>-55.734500000000004</c:v>
                </c:pt>
                <c:pt idx="27990">
                  <c:v>-55.732500000000009</c:v>
                </c:pt>
                <c:pt idx="27991">
                  <c:v>-55.730500000000006</c:v>
                </c:pt>
                <c:pt idx="27992">
                  <c:v>-55.728500000000004</c:v>
                </c:pt>
                <c:pt idx="27993">
                  <c:v>-55.726500000000009</c:v>
                </c:pt>
                <c:pt idx="27994">
                  <c:v>-55.724500000000006</c:v>
                </c:pt>
                <c:pt idx="27995">
                  <c:v>-55.722500000000004</c:v>
                </c:pt>
                <c:pt idx="27996">
                  <c:v>-55.720500000000008</c:v>
                </c:pt>
                <c:pt idx="27997">
                  <c:v>-55.718500000000006</c:v>
                </c:pt>
                <c:pt idx="27998">
                  <c:v>-55.716500000000003</c:v>
                </c:pt>
                <c:pt idx="27999">
                  <c:v>-55.714500000000008</c:v>
                </c:pt>
                <c:pt idx="28000">
                  <c:v>-55.712500000000006</c:v>
                </c:pt>
                <c:pt idx="28001">
                  <c:v>-55.710500000000003</c:v>
                </c:pt>
                <c:pt idx="28002">
                  <c:v>-55.708500000000008</c:v>
                </c:pt>
                <c:pt idx="28003">
                  <c:v>-55.706500000000005</c:v>
                </c:pt>
                <c:pt idx="28004">
                  <c:v>-55.704500000000003</c:v>
                </c:pt>
                <c:pt idx="28005">
                  <c:v>-55.702500000000008</c:v>
                </c:pt>
                <c:pt idx="28006">
                  <c:v>-55.700500000000005</c:v>
                </c:pt>
                <c:pt idx="28007">
                  <c:v>-55.698500000000003</c:v>
                </c:pt>
                <c:pt idx="28008">
                  <c:v>-55.696500000000007</c:v>
                </c:pt>
                <c:pt idx="28009">
                  <c:v>-55.694500000000005</c:v>
                </c:pt>
                <c:pt idx="28010">
                  <c:v>-55.692500000000003</c:v>
                </c:pt>
                <c:pt idx="28011">
                  <c:v>-55.690500000000007</c:v>
                </c:pt>
                <c:pt idx="28012">
                  <c:v>-55.688500000000005</c:v>
                </c:pt>
                <c:pt idx="28013">
                  <c:v>-55.686500000000002</c:v>
                </c:pt>
                <c:pt idx="28014">
                  <c:v>-55.684500000000007</c:v>
                </c:pt>
                <c:pt idx="28015">
                  <c:v>-55.682500000000005</c:v>
                </c:pt>
                <c:pt idx="28016">
                  <c:v>-55.680500000000009</c:v>
                </c:pt>
                <c:pt idx="28017">
                  <c:v>-55.678500000000007</c:v>
                </c:pt>
                <c:pt idx="28018">
                  <c:v>-55.676500000000004</c:v>
                </c:pt>
                <c:pt idx="28019">
                  <c:v>-55.674500000000009</c:v>
                </c:pt>
                <c:pt idx="28020">
                  <c:v>-55.672500000000007</c:v>
                </c:pt>
                <c:pt idx="28021">
                  <c:v>-55.670500000000004</c:v>
                </c:pt>
                <c:pt idx="28022">
                  <c:v>-55.668500000000009</c:v>
                </c:pt>
                <c:pt idx="28023">
                  <c:v>-55.666500000000006</c:v>
                </c:pt>
                <c:pt idx="28024">
                  <c:v>-55.664500000000004</c:v>
                </c:pt>
                <c:pt idx="28025">
                  <c:v>-55.662500000000009</c:v>
                </c:pt>
                <c:pt idx="28026">
                  <c:v>-55.660500000000006</c:v>
                </c:pt>
                <c:pt idx="28027">
                  <c:v>-55.658500000000004</c:v>
                </c:pt>
                <c:pt idx="28028">
                  <c:v>-55.656500000000008</c:v>
                </c:pt>
                <c:pt idx="28029">
                  <c:v>-55.654500000000006</c:v>
                </c:pt>
                <c:pt idx="28030">
                  <c:v>-55.652500000000003</c:v>
                </c:pt>
                <c:pt idx="28031">
                  <c:v>-55.650500000000008</c:v>
                </c:pt>
                <c:pt idx="28032">
                  <c:v>-55.648500000000006</c:v>
                </c:pt>
                <c:pt idx="28033">
                  <c:v>-55.646500000000003</c:v>
                </c:pt>
                <c:pt idx="28034">
                  <c:v>-55.644500000000008</c:v>
                </c:pt>
                <c:pt idx="28035">
                  <c:v>-55.642500000000005</c:v>
                </c:pt>
                <c:pt idx="28036">
                  <c:v>-55.640500000000003</c:v>
                </c:pt>
                <c:pt idx="28037">
                  <c:v>-55.638500000000008</c:v>
                </c:pt>
                <c:pt idx="28038">
                  <c:v>-55.636500000000005</c:v>
                </c:pt>
                <c:pt idx="28039">
                  <c:v>-55.634500000000003</c:v>
                </c:pt>
                <c:pt idx="28040">
                  <c:v>-55.632500000000007</c:v>
                </c:pt>
                <c:pt idx="28041">
                  <c:v>-55.630500000000005</c:v>
                </c:pt>
                <c:pt idx="28042">
                  <c:v>-55.628500000000003</c:v>
                </c:pt>
                <c:pt idx="28043">
                  <c:v>-55.626500000000007</c:v>
                </c:pt>
                <c:pt idx="28044">
                  <c:v>-55.624500000000005</c:v>
                </c:pt>
                <c:pt idx="28045">
                  <c:v>-55.622500000000002</c:v>
                </c:pt>
                <c:pt idx="28046">
                  <c:v>-55.620500000000007</c:v>
                </c:pt>
                <c:pt idx="28047">
                  <c:v>-55.618500000000004</c:v>
                </c:pt>
                <c:pt idx="28048">
                  <c:v>-55.616500000000009</c:v>
                </c:pt>
                <c:pt idx="28049">
                  <c:v>-55.614500000000007</c:v>
                </c:pt>
                <c:pt idx="28050">
                  <c:v>-55.612500000000004</c:v>
                </c:pt>
                <c:pt idx="28051">
                  <c:v>-55.610500000000009</c:v>
                </c:pt>
                <c:pt idx="28052">
                  <c:v>-55.608500000000006</c:v>
                </c:pt>
                <c:pt idx="28053">
                  <c:v>-55.606500000000004</c:v>
                </c:pt>
                <c:pt idx="28054">
                  <c:v>-55.604500000000009</c:v>
                </c:pt>
                <c:pt idx="28055">
                  <c:v>-55.602500000000006</c:v>
                </c:pt>
                <c:pt idx="28056">
                  <c:v>-55.600500000000004</c:v>
                </c:pt>
                <c:pt idx="28057">
                  <c:v>-55.598500000000008</c:v>
                </c:pt>
                <c:pt idx="28058">
                  <c:v>-55.596500000000006</c:v>
                </c:pt>
                <c:pt idx="28059">
                  <c:v>-55.594500000000004</c:v>
                </c:pt>
                <c:pt idx="28060">
                  <c:v>-55.592500000000008</c:v>
                </c:pt>
                <c:pt idx="28061">
                  <c:v>-55.590500000000006</c:v>
                </c:pt>
                <c:pt idx="28062">
                  <c:v>-55.588500000000003</c:v>
                </c:pt>
                <c:pt idx="28063">
                  <c:v>-55.586500000000008</c:v>
                </c:pt>
                <c:pt idx="28064">
                  <c:v>-55.584500000000006</c:v>
                </c:pt>
                <c:pt idx="28065">
                  <c:v>-55.582500000000003</c:v>
                </c:pt>
                <c:pt idx="28066">
                  <c:v>-55.580500000000008</c:v>
                </c:pt>
                <c:pt idx="28067">
                  <c:v>-55.578500000000005</c:v>
                </c:pt>
                <c:pt idx="28068">
                  <c:v>-55.576500000000003</c:v>
                </c:pt>
                <c:pt idx="28069">
                  <c:v>-55.574500000000008</c:v>
                </c:pt>
                <c:pt idx="28070">
                  <c:v>-55.572500000000005</c:v>
                </c:pt>
                <c:pt idx="28071">
                  <c:v>-55.570500000000003</c:v>
                </c:pt>
                <c:pt idx="28072">
                  <c:v>-55.568500000000007</c:v>
                </c:pt>
                <c:pt idx="28073">
                  <c:v>-55.566500000000005</c:v>
                </c:pt>
                <c:pt idx="28074">
                  <c:v>-55.564500000000002</c:v>
                </c:pt>
                <c:pt idx="28075">
                  <c:v>-55.562500000000007</c:v>
                </c:pt>
                <c:pt idx="28076">
                  <c:v>-55.560500000000005</c:v>
                </c:pt>
                <c:pt idx="28077">
                  <c:v>-55.558500000000002</c:v>
                </c:pt>
                <c:pt idx="28078">
                  <c:v>-55.556500000000007</c:v>
                </c:pt>
                <c:pt idx="28079">
                  <c:v>-55.554500000000004</c:v>
                </c:pt>
                <c:pt idx="28080">
                  <c:v>-55.552500000000009</c:v>
                </c:pt>
                <c:pt idx="28081">
                  <c:v>-55.550500000000007</c:v>
                </c:pt>
                <c:pt idx="28082">
                  <c:v>-55.548500000000004</c:v>
                </c:pt>
                <c:pt idx="28083">
                  <c:v>-55.546500000000009</c:v>
                </c:pt>
                <c:pt idx="28084">
                  <c:v>-55.544500000000006</c:v>
                </c:pt>
                <c:pt idx="28085">
                  <c:v>-55.542500000000004</c:v>
                </c:pt>
                <c:pt idx="28086">
                  <c:v>-55.540500000000009</c:v>
                </c:pt>
                <c:pt idx="28087">
                  <c:v>-55.538500000000006</c:v>
                </c:pt>
                <c:pt idx="28088">
                  <c:v>-55.536500000000004</c:v>
                </c:pt>
                <c:pt idx="28089">
                  <c:v>-55.534500000000008</c:v>
                </c:pt>
                <c:pt idx="28090">
                  <c:v>-55.532500000000006</c:v>
                </c:pt>
                <c:pt idx="28091">
                  <c:v>-55.530500000000004</c:v>
                </c:pt>
                <c:pt idx="28092">
                  <c:v>-55.528500000000008</c:v>
                </c:pt>
                <c:pt idx="28093">
                  <c:v>-55.526500000000006</c:v>
                </c:pt>
                <c:pt idx="28094">
                  <c:v>-55.524500000000003</c:v>
                </c:pt>
                <c:pt idx="28095">
                  <c:v>-55.522500000000008</c:v>
                </c:pt>
                <c:pt idx="28096">
                  <c:v>-55.520500000000006</c:v>
                </c:pt>
                <c:pt idx="28097">
                  <c:v>-55.518500000000003</c:v>
                </c:pt>
                <c:pt idx="28098">
                  <c:v>-55.516500000000008</c:v>
                </c:pt>
                <c:pt idx="28099">
                  <c:v>-55.514500000000005</c:v>
                </c:pt>
                <c:pt idx="28100">
                  <c:v>-55.512500000000003</c:v>
                </c:pt>
                <c:pt idx="28101">
                  <c:v>-55.510500000000008</c:v>
                </c:pt>
                <c:pt idx="28102">
                  <c:v>-55.508500000000005</c:v>
                </c:pt>
                <c:pt idx="28103">
                  <c:v>-55.506500000000003</c:v>
                </c:pt>
                <c:pt idx="28104">
                  <c:v>-55.504500000000007</c:v>
                </c:pt>
                <c:pt idx="28105">
                  <c:v>-55.502500000000005</c:v>
                </c:pt>
                <c:pt idx="28106">
                  <c:v>-55.500500000000002</c:v>
                </c:pt>
                <c:pt idx="28107">
                  <c:v>-55.498500000000007</c:v>
                </c:pt>
                <c:pt idx="28108">
                  <c:v>-55.496500000000005</c:v>
                </c:pt>
                <c:pt idx="28109">
                  <c:v>-55.494500000000002</c:v>
                </c:pt>
                <c:pt idx="28110">
                  <c:v>-55.492500000000007</c:v>
                </c:pt>
                <c:pt idx="28111">
                  <c:v>-55.490500000000004</c:v>
                </c:pt>
                <c:pt idx="28112">
                  <c:v>-55.488500000000009</c:v>
                </c:pt>
                <c:pt idx="28113">
                  <c:v>-55.486500000000007</c:v>
                </c:pt>
                <c:pt idx="28114">
                  <c:v>-55.484500000000004</c:v>
                </c:pt>
                <c:pt idx="28115">
                  <c:v>-55.482500000000009</c:v>
                </c:pt>
                <c:pt idx="28116">
                  <c:v>-55.480500000000006</c:v>
                </c:pt>
                <c:pt idx="28117">
                  <c:v>-55.478500000000004</c:v>
                </c:pt>
                <c:pt idx="28118">
                  <c:v>-55.476500000000009</c:v>
                </c:pt>
                <c:pt idx="28119">
                  <c:v>-55.474500000000006</c:v>
                </c:pt>
                <c:pt idx="28120">
                  <c:v>-55.472500000000004</c:v>
                </c:pt>
                <c:pt idx="28121">
                  <c:v>-55.470500000000008</c:v>
                </c:pt>
                <c:pt idx="28122">
                  <c:v>-55.468500000000006</c:v>
                </c:pt>
                <c:pt idx="28123">
                  <c:v>-55.466500000000003</c:v>
                </c:pt>
                <c:pt idx="28124">
                  <c:v>-55.464500000000008</c:v>
                </c:pt>
                <c:pt idx="28125">
                  <c:v>-55.462500000000006</c:v>
                </c:pt>
                <c:pt idx="28126">
                  <c:v>-55.460500000000003</c:v>
                </c:pt>
                <c:pt idx="28127">
                  <c:v>-55.458500000000008</c:v>
                </c:pt>
                <c:pt idx="28128">
                  <c:v>-55.456500000000005</c:v>
                </c:pt>
                <c:pt idx="28129">
                  <c:v>-55.454500000000003</c:v>
                </c:pt>
                <c:pt idx="28130">
                  <c:v>-55.452500000000008</c:v>
                </c:pt>
                <c:pt idx="28131">
                  <c:v>-55.450500000000005</c:v>
                </c:pt>
                <c:pt idx="28132">
                  <c:v>-55.448500000000003</c:v>
                </c:pt>
                <c:pt idx="28133">
                  <c:v>-55.446500000000007</c:v>
                </c:pt>
                <c:pt idx="28134">
                  <c:v>-55.444500000000005</c:v>
                </c:pt>
                <c:pt idx="28135">
                  <c:v>-55.442500000000003</c:v>
                </c:pt>
                <c:pt idx="28136">
                  <c:v>-55.440500000000007</c:v>
                </c:pt>
                <c:pt idx="28137">
                  <c:v>-55.438500000000005</c:v>
                </c:pt>
                <c:pt idx="28138">
                  <c:v>-55.436500000000002</c:v>
                </c:pt>
                <c:pt idx="28139">
                  <c:v>-55.434500000000007</c:v>
                </c:pt>
                <c:pt idx="28140">
                  <c:v>-55.432500000000005</c:v>
                </c:pt>
                <c:pt idx="28141">
                  <c:v>-55.430500000000009</c:v>
                </c:pt>
                <c:pt idx="28142">
                  <c:v>-55.428500000000007</c:v>
                </c:pt>
                <c:pt idx="28143">
                  <c:v>-55.426500000000004</c:v>
                </c:pt>
                <c:pt idx="28144">
                  <c:v>-55.424500000000009</c:v>
                </c:pt>
                <c:pt idx="28145">
                  <c:v>-55.422500000000007</c:v>
                </c:pt>
                <c:pt idx="28146">
                  <c:v>-55.420500000000004</c:v>
                </c:pt>
                <c:pt idx="28147">
                  <c:v>-55.418500000000009</c:v>
                </c:pt>
                <c:pt idx="28148">
                  <c:v>-55.416500000000006</c:v>
                </c:pt>
                <c:pt idx="28149">
                  <c:v>-55.414500000000004</c:v>
                </c:pt>
                <c:pt idx="28150">
                  <c:v>-55.412500000000009</c:v>
                </c:pt>
                <c:pt idx="28151">
                  <c:v>-55.410500000000006</c:v>
                </c:pt>
                <c:pt idx="28152">
                  <c:v>-55.408500000000004</c:v>
                </c:pt>
                <c:pt idx="28153">
                  <c:v>-55.406500000000008</c:v>
                </c:pt>
                <c:pt idx="28154">
                  <c:v>-55.404500000000006</c:v>
                </c:pt>
                <c:pt idx="28155">
                  <c:v>-55.402500000000003</c:v>
                </c:pt>
                <c:pt idx="28156">
                  <c:v>-55.400500000000008</c:v>
                </c:pt>
                <c:pt idx="28157">
                  <c:v>-55.398500000000006</c:v>
                </c:pt>
                <c:pt idx="28158">
                  <c:v>-55.396500000000003</c:v>
                </c:pt>
                <c:pt idx="28159">
                  <c:v>-55.394500000000008</c:v>
                </c:pt>
                <c:pt idx="28160">
                  <c:v>-55.392500000000005</c:v>
                </c:pt>
                <c:pt idx="28161">
                  <c:v>-55.390500000000003</c:v>
                </c:pt>
                <c:pt idx="28162">
                  <c:v>-55.388500000000008</c:v>
                </c:pt>
                <c:pt idx="28163">
                  <c:v>-55.386500000000005</c:v>
                </c:pt>
                <c:pt idx="28164">
                  <c:v>-55.384500000000003</c:v>
                </c:pt>
                <c:pt idx="28165">
                  <c:v>-55.382500000000007</c:v>
                </c:pt>
                <c:pt idx="28166">
                  <c:v>-55.380500000000005</c:v>
                </c:pt>
                <c:pt idx="28167">
                  <c:v>-55.378500000000003</c:v>
                </c:pt>
                <c:pt idx="28168">
                  <c:v>-55.376500000000007</c:v>
                </c:pt>
                <c:pt idx="28169">
                  <c:v>-55.374500000000005</c:v>
                </c:pt>
                <c:pt idx="28170">
                  <c:v>-55.372500000000002</c:v>
                </c:pt>
                <c:pt idx="28171">
                  <c:v>-55.370500000000007</c:v>
                </c:pt>
                <c:pt idx="28172">
                  <c:v>-55.368500000000004</c:v>
                </c:pt>
                <c:pt idx="28173">
                  <c:v>-55.366500000000009</c:v>
                </c:pt>
                <c:pt idx="28174">
                  <c:v>-55.364500000000007</c:v>
                </c:pt>
                <c:pt idx="28175">
                  <c:v>-55.362500000000004</c:v>
                </c:pt>
                <c:pt idx="28176">
                  <c:v>-55.360500000000009</c:v>
                </c:pt>
                <c:pt idx="28177">
                  <c:v>-55.358500000000006</c:v>
                </c:pt>
                <c:pt idx="28178">
                  <c:v>-55.356500000000004</c:v>
                </c:pt>
                <c:pt idx="28179">
                  <c:v>-55.354500000000009</c:v>
                </c:pt>
                <c:pt idx="28180">
                  <c:v>-55.352500000000006</c:v>
                </c:pt>
                <c:pt idx="28181">
                  <c:v>-55.350500000000004</c:v>
                </c:pt>
                <c:pt idx="28182">
                  <c:v>-55.348500000000008</c:v>
                </c:pt>
                <c:pt idx="28183">
                  <c:v>-55.346500000000006</c:v>
                </c:pt>
                <c:pt idx="28184">
                  <c:v>-55.344500000000004</c:v>
                </c:pt>
                <c:pt idx="28185">
                  <c:v>-55.342500000000008</c:v>
                </c:pt>
                <c:pt idx="28186">
                  <c:v>-55.340500000000006</c:v>
                </c:pt>
                <c:pt idx="28187">
                  <c:v>-55.338500000000003</c:v>
                </c:pt>
                <c:pt idx="28188">
                  <c:v>-55.336500000000008</c:v>
                </c:pt>
                <c:pt idx="28189">
                  <c:v>-55.334500000000006</c:v>
                </c:pt>
                <c:pt idx="28190">
                  <c:v>-55.332500000000003</c:v>
                </c:pt>
                <c:pt idx="28191">
                  <c:v>-55.330500000000008</c:v>
                </c:pt>
                <c:pt idx="28192">
                  <c:v>-55.328500000000005</c:v>
                </c:pt>
                <c:pt idx="28193">
                  <c:v>-55.326500000000003</c:v>
                </c:pt>
                <c:pt idx="28194">
                  <c:v>-55.324500000000008</c:v>
                </c:pt>
                <c:pt idx="28195">
                  <c:v>-55.322500000000005</c:v>
                </c:pt>
                <c:pt idx="28196">
                  <c:v>-55.320500000000003</c:v>
                </c:pt>
                <c:pt idx="28197">
                  <c:v>-55.318500000000007</c:v>
                </c:pt>
                <c:pt idx="28198">
                  <c:v>-55.316500000000005</c:v>
                </c:pt>
                <c:pt idx="28199">
                  <c:v>-55.314500000000002</c:v>
                </c:pt>
                <c:pt idx="28200">
                  <c:v>-55.312500000000007</c:v>
                </c:pt>
                <c:pt idx="28201">
                  <c:v>-55.310500000000005</c:v>
                </c:pt>
                <c:pt idx="28202">
                  <c:v>-55.308500000000002</c:v>
                </c:pt>
                <c:pt idx="28203">
                  <c:v>-55.306500000000007</c:v>
                </c:pt>
                <c:pt idx="28204">
                  <c:v>-55.304500000000004</c:v>
                </c:pt>
                <c:pt idx="28205">
                  <c:v>-55.302500000000009</c:v>
                </c:pt>
                <c:pt idx="28206">
                  <c:v>-55.300500000000007</c:v>
                </c:pt>
                <c:pt idx="28207">
                  <c:v>-55.298500000000004</c:v>
                </c:pt>
                <c:pt idx="28208">
                  <c:v>-55.296500000000009</c:v>
                </c:pt>
                <c:pt idx="28209">
                  <c:v>-55.294500000000006</c:v>
                </c:pt>
                <c:pt idx="28210">
                  <c:v>-55.292500000000004</c:v>
                </c:pt>
                <c:pt idx="28211">
                  <c:v>-55.290500000000009</c:v>
                </c:pt>
                <c:pt idx="28212">
                  <c:v>-55.288500000000006</c:v>
                </c:pt>
                <c:pt idx="28213">
                  <c:v>-55.286500000000004</c:v>
                </c:pt>
                <c:pt idx="28214">
                  <c:v>-55.284500000000008</c:v>
                </c:pt>
                <c:pt idx="28215">
                  <c:v>-55.282500000000006</c:v>
                </c:pt>
                <c:pt idx="28216">
                  <c:v>-55.280500000000004</c:v>
                </c:pt>
                <c:pt idx="28217">
                  <c:v>-55.278500000000008</c:v>
                </c:pt>
                <c:pt idx="28218">
                  <c:v>-55.276500000000006</c:v>
                </c:pt>
                <c:pt idx="28219">
                  <c:v>-55.274500000000003</c:v>
                </c:pt>
                <c:pt idx="28220">
                  <c:v>-55.272500000000008</c:v>
                </c:pt>
                <c:pt idx="28221">
                  <c:v>-55.270500000000006</c:v>
                </c:pt>
                <c:pt idx="28222">
                  <c:v>-55.268500000000003</c:v>
                </c:pt>
                <c:pt idx="28223">
                  <c:v>-55.266500000000008</c:v>
                </c:pt>
                <c:pt idx="28224">
                  <c:v>-55.264500000000005</c:v>
                </c:pt>
                <c:pt idx="28225">
                  <c:v>-55.262500000000003</c:v>
                </c:pt>
                <c:pt idx="28226">
                  <c:v>-55.260500000000008</c:v>
                </c:pt>
                <c:pt idx="28227">
                  <c:v>-55.258500000000005</c:v>
                </c:pt>
                <c:pt idx="28228">
                  <c:v>-55.256500000000003</c:v>
                </c:pt>
                <c:pt idx="28229">
                  <c:v>-55.254500000000007</c:v>
                </c:pt>
                <c:pt idx="28230">
                  <c:v>-55.252500000000005</c:v>
                </c:pt>
                <c:pt idx="28231">
                  <c:v>-55.250500000000002</c:v>
                </c:pt>
                <c:pt idx="28232">
                  <c:v>-55.248500000000007</c:v>
                </c:pt>
                <c:pt idx="28233">
                  <c:v>-55.246500000000005</c:v>
                </c:pt>
                <c:pt idx="28234">
                  <c:v>-55.244500000000002</c:v>
                </c:pt>
                <c:pt idx="28235">
                  <c:v>-55.242500000000007</c:v>
                </c:pt>
                <c:pt idx="28236">
                  <c:v>-55.240500000000004</c:v>
                </c:pt>
                <c:pt idx="28237">
                  <c:v>-55.238500000000009</c:v>
                </c:pt>
                <c:pt idx="28238">
                  <c:v>-55.236500000000007</c:v>
                </c:pt>
                <c:pt idx="28239">
                  <c:v>-55.234500000000004</c:v>
                </c:pt>
                <c:pt idx="28240">
                  <c:v>-55.232500000000009</c:v>
                </c:pt>
                <c:pt idx="28241">
                  <c:v>-55.230500000000006</c:v>
                </c:pt>
                <c:pt idx="28242">
                  <c:v>-55.228500000000004</c:v>
                </c:pt>
                <c:pt idx="28243">
                  <c:v>-55.226500000000009</c:v>
                </c:pt>
                <c:pt idx="28244">
                  <c:v>-55.224500000000006</c:v>
                </c:pt>
                <c:pt idx="28245">
                  <c:v>-55.222500000000004</c:v>
                </c:pt>
                <c:pt idx="28246">
                  <c:v>-55.220500000000008</c:v>
                </c:pt>
                <c:pt idx="28247">
                  <c:v>-55.218500000000006</c:v>
                </c:pt>
                <c:pt idx="28248">
                  <c:v>-55.216500000000003</c:v>
                </c:pt>
                <c:pt idx="28249">
                  <c:v>-55.214500000000008</c:v>
                </c:pt>
                <c:pt idx="28250">
                  <c:v>-55.212500000000006</c:v>
                </c:pt>
                <c:pt idx="28251">
                  <c:v>-55.210500000000003</c:v>
                </c:pt>
                <c:pt idx="28252">
                  <c:v>-55.208500000000008</c:v>
                </c:pt>
                <c:pt idx="28253">
                  <c:v>-55.206500000000005</c:v>
                </c:pt>
                <c:pt idx="28254">
                  <c:v>-55.204500000000003</c:v>
                </c:pt>
                <c:pt idx="28255">
                  <c:v>-55.202500000000008</c:v>
                </c:pt>
                <c:pt idx="28256">
                  <c:v>-55.200500000000005</c:v>
                </c:pt>
                <c:pt idx="28257">
                  <c:v>-55.198500000000003</c:v>
                </c:pt>
                <c:pt idx="28258">
                  <c:v>-55.196500000000007</c:v>
                </c:pt>
                <c:pt idx="28259">
                  <c:v>-55.194500000000005</c:v>
                </c:pt>
                <c:pt idx="28260">
                  <c:v>-55.192500000000003</c:v>
                </c:pt>
                <c:pt idx="28261">
                  <c:v>-55.190500000000007</c:v>
                </c:pt>
                <c:pt idx="28262">
                  <c:v>-55.188500000000005</c:v>
                </c:pt>
                <c:pt idx="28263">
                  <c:v>-55.186500000000002</c:v>
                </c:pt>
                <c:pt idx="28264">
                  <c:v>-55.184500000000007</c:v>
                </c:pt>
                <c:pt idx="28265">
                  <c:v>-55.182500000000005</c:v>
                </c:pt>
                <c:pt idx="28266">
                  <c:v>-55.180500000000009</c:v>
                </c:pt>
                <c:pt idx="28267">
                  <c:v>-55.178500000000007</c:v>
                </c:pt>
                <c:pt idx="28268">
                  <c:v>-55.176500000000004</c:v>
                </c:pt>
                <c:pt idx="28269">
                  <c:v>-55.174500000000009</c:v>
                </c:pt>
                <c:pt idx="28270">
                  <c:v>-55.172500000000007</c:v>
                </c:pt>
                <c:pt idx="28271">
                  <c:v>-55.170500000000004</c:v>
                </c:pt>
                <c:pt idx="28272">
                  <c:v>-55.168500000000009</c:v>
                </c:pt>
                <c:pt idx="28273">
                  <c:v>-55.166500000000006</c:v>
                </c:pt>
                <c:pt idx="28274">
                  <c:v>-55.164500000000004</c:v>
                </c:pt>
                <c:pt idx="28275">
                  <c:v>-55.162500000000009</c:v>
                </c:pt>
                <c:pt idx="28276">
                  <c:v>-55.160500000000006</c:v>
                </c:pt>
                <c:pt idx="28277">
                  <c:v>-55.158500000000004</c:v>
                </c:pt>
                <c:pt idx="28278">
                  <c:v>-55.156500000000008</c:v>
                </c:pt>
                <c:pt idx="28279">
                  <c:v>-55.154500000000006</c:v>
                </c:pt>
                <c:pt idx="28280">
                  <c:v>-55.152500000000003</c:v>
                </c:pt>
                <c:pt idx="28281">
                  <c:v>-55.150500000000008</c:v>
                </c:pt>
                <c:pt idx="28282">
                  <c:v>-55.148500000000006</c:v>
                </c:pt>
                <c:pt idx="28283">
                  <c:v>-55.146500000000003</c:v>
                </c:pt>
                <c:pt idx="28284">
                  <c:v>-55.144500000000008</c:v>
                </c:pt>
                <c:pt idx="28285">
                  <c:v>-55.142500000000005</c:v>
                </c:pt>
                <c:pt idx="28286">
                  <c:v>-55.140500000000003</c:v>
                </c:pt>
                <c:pt idx="28287">
                  <c:v>-55.138500000000008</c:v>
                </c:pt>
                <c:pt idx="28288">
                  <c:v>-55.136500000000005</c:v>
                </c:pt>
                <c:pt idx="28289">
                  <c:v>-55.134500000000003</c:v>
                </c:pt>
                <c:pt idx="28290">
                  <c:v>-55.132500000000007</c:v>
                </c:pt>
                <c:pt idx="28291">
                  <c:v>-55.130500000000005</c:v>
                </c:pt>
                <c:pt idx="28292">
                  <c:v>-55.128500000000003</c:v>
                </c:pt>
                <c:pt idx="28293">
                  <c:v>-55.126500000000007</c:v>
                </c:pt>
                <c:pt idx="28294">
                  <c:v>-55.124500000000005</c:v>
                </c:pt>
                <c:pt idx="28295">
                  <c:v>-55.122500000000002</c:v>
                </c:pt>
                <c:pt idx="28296">
                  <c:v>-55.120500000000007</c:v>
                </c:pt>
                <c:pt idx="28297">
                  <c:v>-55.118500000000004</c:v>
                </c:pt>
                <c:pt idx="28298">
                  <c:v>-55.116500000000009</c:v>
                </c:pt>
                <c:pt idx="28299">
                  <c:v>-55.114500000000007</c:v>
                </c:pt>
                <c:pt idx="28300">
                  <c:v>-55.112500000000004</c:v>
                </c:pt>
                <c:pt idx="28301">
                  <c:v>-55.110500000000009</c:v>
                </c:pt>
                <c:pt idx="28302">
                  <c:v>-55.108500000000006</c:v>
                </c:pt>
                <c:pt idx="28303">
                  <c:v>-55.106500000000004</c:v>
                </c:pt>
                <c:pt idx="28304">
                  <c:v>-55.104500000000009</c:v>
                </c:pt>
                <c:pt idx="28305">
                  <c:v>-55.102500000000006</c:v>
                </c:pt>
                <c:pt idx="28306">
                  <c:v>-55.100500000000004</c:v>
                </c:pt>
                <c:pt idx="28307">
                  <c:v>-55.098500000000008</c:v>
                </c:pt>
                <c:pt idx="28308">
                  <c:v>-55.096500000000006</c:v>
                </c:pt>
                <c:pt idx="28309">
                  <c:v>-55.094500000000004</c:v>
                </c:pt>
                <c:pt idx="28310">
                  <c:v>-55.092500000000008</c:v>
                </c:pt>
                <c:pt idx="28311">
                  <c:v>-55.090500000000006</c:v>
                </c:pt>
                <c:pt idx="28312">
                  <c:v>-55.088500000000003</c:v>
                </c:pt>
                <c:pt idx="28313">
                  <c:v>-55.086500000000008</c:v>
                </c:pt>
                <c:pt idx="28314">
                  <c:v>-55.084500000000006</c:v>
                </c:pt>
                <c:pt idx="28315">
                  <c:v>-55.082500000000003</c:v>
                </c:pt>
                <c:pt idx="28316">
                  <c:v>-55.080500000000008</c:v>
                </c:pt>
                <c:pt idx="28317">
                  <c:v>-55.078500000000005</c:v>
                </c:pt>
                <c:pt idx="28318">
                  <c:v>-55.076500000000003</c:v>
                </c:pt>
                <c:pt idx="28319">
                  <c:v>-55.074500000000008</c:v>
                </c:pt>
                <c:pt idx="28320">
                  <c:v>-55.072500000000005</c:v>
                </c:pt>
                <c:pt idx="28321">
                  <c:v>-55.070500000000003</c:v>
                </c:pt>
                <c:pt idx="28322">
                  <c:v>-55.068500000000007</c:v>
                </c:pt>
                <c:pt idx="28323">
                  <c:v>-55.066500000000005</c:v>
                </c:pt>
                <c:pt idx="28324">
                  <c:v>-55.064500000000002</c:v>
                </c:pt>
                <c:pt idx="28325">
                  <c:v>-55.062500000000007</c:v>
                </c:pt>
                <c:pt idx="28326">
                  <c:v>-55.060500000000005</c:v>
                </c:pt>
                <c:pt idx="28327">
                  <c:v>-55.058500000000002</c:v>
                </c:pt>
                <c:pt idx="28328">
                  <c:v>-55.056500000000007</c:v>
                </c:pt>
                <c:pt idx="28329">
                  <c:v>-55.054500000000004</c:v>
                </c:pt>
                <c:pt idx="28330">
                  <c:v>-55.052500000000009</c:v>
                </c:pt>
                <c:pt idx="28331">
                  <c:v>-55.050500000000007</c:v>
                </c:pt>
                <c:pt idx="28332">
                  <c:v>-55.048500000000004</c:v>
                </c:pt>
                <c:pt idx="28333">
                  <c:v>-55.046500000000009</c:v>
                </c:pt>
                <c:pt idx="28334">
                  <c:v>-55.044500000000006</c:v>
                </c:pt>
                <c:pt idx="28335">
                  <c:v>-55.042500000000004</c:v>
                </c:pt>
                <c:pt idx="28336">
                  <c:v>-55.040500000000009</c:v>
                </c:pt>
                <c:pt idx="28337">
                  <c:v>-55.038500000000006</c:v>
                </c:pt>
                <c:pt idx="28338">
                  <c:v>-55.036500000000004</c:v>
                </c:pt>
                <c:pt idx="28339">
                  <c:v>-55.034500000000008</c:v>
                </c:pt>
                <c:pt idx="28340">
                  <c:v>-55.032500000000006</c:v>
                </c:pt>
                <c:pt idx="28341">
                  <c:v>-55.030500000000004</c:v>
                </c:pt>
                <c:pt idx="28342">
                  <c:v>-55.028500000000008</c:v>
                </c:pt>
                <c:pt idx="28343">
                  <c:v>-55.026500000000006</c:v>
                </c:pt>
                <c:pt idx="28344">
                  <c:v>-55.024500000000003</c:v>
                </c:pt>
                <c:pt idx="28345">
                  <c:v>-55.022500000000008</c:v>
                </c:pt>
                <c:pt idx="28346">
                  <c:v>-55.020500000000006</c:v>
                </c:pt>
                <c:pt idx="28347">
                  <c:v>-55.018500000000003</c:v>
                </c:pt>
                <c:pt idx="28348">
                  <c:v>-55.016500000000008</c:v>
                </c:pt>
                <c:pt idx="28349">
                  <c:v>-55.014500000000005</c:v>
                </c:pt>
                <c:pt idx="28350">
                  <c:v>-55.012500000000003</c:v>
                </c:pt>
                <c:pt idx="28351">
                  <c:v>-55.010500000000008</c:v>
                </c:pt>
                <c:pt idx="28352">
                  <c:v>-55.008500000000005</c:v>
                </c:pt>
                <c:pt idx="28353">
                  <c:v>-55.006500000000003</c:v>
                </c:pt>
                <c:pt idx="28354">
                  <c:v>-55.004500000000007</c:v>
                </c:pt>
                <c:pt idx="28355">
                  <c:v>-55.002500000000005</c:v>
                </c:pt>
                <c:pt idx="28356">
                  <c:v>-55.000500000000002</c:v>
                </c:pt>
                <c:pt idx="28357">
                  <c:v>-54.998500000000007</c:v>
                </c:pt>
                <c:pt idx="28358">
                  <c:v>-54.996500000000005</c:v>
                </c:pt>
                <c:pt idx="28359">
                  <c:v>-54.994500000000002</c:v>
                </c:pt>
                <c:pt idx="28360">
                  <c:v>-54.992500000000007</c:v>
                </c:pt>
                <c:pt idx="28361">
                  <c:v>-54.990500000000004</c:v>
                </c:pt>
                <c:pt idx="28362">
                  <c:v>-54.988500000000009</c:v>
                </c:pt>
                <c:pt idx="28363">
                  <c:v>-54.986500000000007</c:v>
                </c:pt>
                <c:pt idx="28364">
                  <c:v>-54.984500000000004</c:v>
                </c:pt>
                <c:pt idx="28365">
                  <c:v>-54.982500000000009</c:v>
                </c:pt>
                <c:pt idx="28366">
                  <c:v>-54.980500000000006</c:v>
                </c:pt>
                <c:pt idx="28367">
                  <c:v>-54.978500000000004</c:v>
                </c:pt>
                <c:pt idx="28368">
                  <c:v>-54.976500000000009</c:v>
                </c:pt>
                <c:pt idx="28369">
                  <c:v>-54.974500000000006</c:v>
                </c:pt>
                <c:pt idx="28370">
                  <c:v>-54.972500000000004</c:v>
                </c:pt>
                <c:pt idx="28371">
                  <c:v>-54.970500000000008</c:v>
                </c:pt>
                <c:pt idx="28372">
                  <c:v>-54.968500000000006</c:v>
                </c:pt>
                <c:pt idx="28373">
                  <c:v>-54.966500000000003</c:v>
                </c:pt>
                <c:pt idx="28374">
                  <c:v>-54.964500000000008</c:v>
                </c:pt>
                <c:pt idx="28375">
                  <c:v>-54.962500000000006</c:v>
                </c:pt>
                <c:pt idx="28376">
                  <c:v>-54.960500000000003</c:v>
                </c:pt>
                <c:pt idx="28377">
                  <c:v>-54.958500000000008</c:v>
                </c:pt>
                <c:pt idx="28378">
                  <c:v>-54.956500000000005</c:v>
                </c:pt>
                <c:pt idx="28379">
                  <c:v>-54.954500000000003</c:v>
                </c:pt>
                <c:pt idx="28380">
                  <c:v>-54.952500000000008</c:v>
                </c:pt>
                <c:pt idx="28381">
                  <c:v>-54.950500000000005</c:v>
                </c:pt>
                <c:pt idx="28382">
                  <c:v>-54.948500000000003</c:v>
                </c:pt>
                <c:pt idx="28383">
                  <c:v>-54.946500000000007</c:v>
                </c:pt>
                <c:pt idx="28384">
                  <c:v>-54.944500000000005</c:v>
                </c:pt>
                <c:pt idx="28385">
                  <c:v>-54.942500000000003</c:v>
                </c:pt>
                <c:pt idx="28386">
                  <c:v>-54.940500000000007</c:v>
                </c:pt>
                <c:pt idx="28387">
                  <c:v>-54.938500000000005</c:v>
                </c:pt>
                <c:pt idx="28388">
                  <c:v>-54.936500000000002</c:v>
                </c:pt>
                <c:pt idx="28389">
                  <c:v>-54.934500000000007</c:v>
                </c:pt>
                <c:pt idx="28390">
                  <c:v>-54.932500000000005</c:v>
                </c:pt>
                <c:pt idx="28391">
                  <c:v>-54.930500000000009</c:v>
                </c:pt>
                <c:pt idx="28392">
                  <c:v>-54.928500000000007</c:v>
                </c:pt>
                <c:pt idx="28393">
                  <c:v>-54.926500000000004</c:v>
                </c:pt>
                <c:pt idx="28394">
                  <c:v>-54.924500000000009</c:v>
                </c:pt>
                <c:pt idx="28395">
                  <c:v>-54.922500000000007</c:v>
                </c:pt>
                <c:pt idx="28396">
                  <c:v>-54.920500000000004</c:v>
                </c:pt>
                <c:pt idx="28397">
                  <c:v>-54.918500000000009</c:v>
                </c:pt>
                <c:pt idx="28398">
                  <c:v>-54.916500000000006</c:v>
                </c:pt>
                <c:pt idx="28399">
                  <c:v>-54.914500000000004</c:v>
                </c:pt>
                <c:pt idx="28400">
                  <c:v>-54.912500000000009</c:v>
                </c:pt>
                <c:pt idx="28401">
                  <c:v>-54.910500000000006</c:v>
                </c:pt>
                <c:pt idx="28402">
                  <c:v>-54.908500000000004</c:v>
                </c:pt>
                <c:pt idx="28403">
                  <c:v>-54.906500000000008</c:v>
                </c:pt>
                <c:pt idx="28404">
                  <c:v>-54.904500000000006</c:v>
                </c:pt>
                <c:pt idx="28405">
                  <c:v>-54.902500000000003</c:v>
                </c:pt>
                <c:pt idx="28406">
                  <c:v>-54.900500000000008</c:v>
                </c:pt>
                <c:pt idx="28407">
                  <c:v>-54.898500000000006</c:v>
                </c:pt>
                <c:pt idx="28408">
                  <c:v>-54.896500000000003</c:v>
                </c:pt>
                <c:pt idx="28409">
                  <c:v>-54.894500000000008</c:v>
                </c:pt>
                <c:pt idx="28410">
                  <c:v>-54.892500000000005</c:v>
                </c:pt>
                <c:pt idx="28411">
                  <c:v>-54.890500000000003</c:v>
                </c:pt>
                <c:pt idx="28412">
                  <c:v>-54.888500000000008</c:v>
                </c:pt>
                <c:pt idx="28413">
                  <c:v>-54.886500000000005</c:v>
                </c:pt>
                <c:pt idx="28414">
                  <c:v>-54.884500000000003</c:v>
                </c:pt>
                <c:pt idx="28415">
                  <c:v>-54.882500000000007</c:v>
                </c:pt>
                <c:pt idx="28416">
                  <c:v>-54.880500000000005</c:v>
                </c:pt>
                <c:pt idx="28417">
                  <c:v>-54.878500000000003</c:v>
                </c:pt>
                <c:pt idx="28418">
                  <c:v>-54.876500000000007</c:v>
                </c:pt>
                <c:pt idx="28419">
                  <c:v>-54.874500000000005</c:v>
                </c:pt>
                <c:pt idx="28420">
                  <c:v>-54.872500000000002</c:v>
                </c:pt>
                <c:pt idx="28421">
                  <c:v>-54.870500000000007</c:v>
                </c:pt>
                <c:pt idx="28422">
                  <c:v>-54.868500000000004</c:v>
                </c:pt>
                <c:pt idx="28423">
                  <c:v>-54.866500000000009</c:v>
                </c:pt>
                <c:pt idx="28424">
                  <c:v>-54.864500000000007</c:v>
                </c:pt>
                <c:pt idx="28425">
                  <c:v>-54.862500000000004</c:v>
                </c:pt>
                <c:pt idx="28426">
                  <c:v>-54.860500000000009</c:v>
                </c:pt>
                <c:pt idx="28427">
                  <c:v>-54.858500000000006</c:v>
                </c:pt>
                <c:pt idx="28428">
                  <c:v>-54.856500000000004</c:v>
                </c:pt>
                <c:pt idx="28429">
                  <c:v>-54.854500000000009</c:v>
                </c:pt>
                <c:pt idx="28430">
                  <c:v>-54.852500000000006</c:v>
                </c:pt>
                <c:pt idx="28431">
                  <c:v>-54.850500000000004</c:v>
                </c:pt>
                <c:pt idx="28432">
                  <c:v>-54.848500000000008</c:v>
                </c:pt>
                <c:pt idx="28433">
                  <c:v>-54.846500000000006</c:v>
                </c:pt>
                <c:pt idx="28434">
                  <c:v>-54.844500000000004</c:v>
                </c:pt>
                <c:pt idx="28435">
                  <c:v>-54.842500000000008</c:v>
                </c:pt>
                <c:pt idx="28436">
                  <c:v>-54.840500000000006</c:v>
                </c:pt>
                <c:pt idx="28437">
                  <c:v>-54.838500000000003</c:v>
                </c:pt>
                <c:pt idx="28438">
                  <c:v>-54.836500000000008</c:v>
                </c:pt>
                <c:pt idx="28439">
                  <c:v>-54.834500000000006</c:v>
                </c:pt>
                <c:pt idx="28440">
                  <c:v>-54.832500000000003</c:v>
                </c:pt>
                <c:pt idx="28441">
                  <c:v>-54.830500000000008</c:v>
                </c:pt>
                <c:pt idx="28442">
                  <c:v>-54.828500000000005</c:v>
                </c:pt>
                <c:pt idx="28443">
                  <c:v>-54.826500000000003</c:v>
                </c:pt>
                <c:pt idx="28444">
                  <c:v>-54.824500000000008</c:v>
                </c:pt>
                <c:pt idx="28445">
                  <c:v>-54.822500000000005</c:v>
                </c:pt>
                <c:pt idx="28446">
                  <c:v>-54.820500000000003</c:v>
                </c:pt>
                <c:pt idx="28447">
                  <c:v>-54.818500000000007</c:v>
                </c:pt>
                <c:pt idx="28448">
                  <c:v>-54.816500000000005</c:v>
                </c:pt>
                <c:pt idx="28449">
                  <c:v>-54.814500000000002</c:v>
                </c:pt>
                <c:pt idx="28450">
                  <c:v>-54.812500000000007</c:v>
                </c:pt>
                <c:pt idx="28451">
                  <c:v>-54.810500000000005</c:v>
                </c:pt>
                <c:pt idx="28452">
                  <c:v>-54.808500000000002</c:v>
                </c:pt>
                <c:pt idx="28453">
                  <c:v>-54.806500000000007</c:v>
                </c:pt>
                <c:pt idx="28454">
                  <c:v>-54.804500000000004</c:v>
                </c:pt>
                <c:pt idx="28455">
                  <c:v>-54.802500000000009</c:v>
                </c:pt>
                <c:pt idx="28456">
                  <c:v>-54.800500000000007</c:v>
                </c:pt>
                <c:pt idx="28457">
                  <c:v>-54.798500000000004</c:v>
                </c:pt>
                <c:pt idx="28458">
                  <c:v>-54.796500000000009</c:v>
                </c:pt>
                <c:pt idx="28459">
                  <c:v>-54.794500000000006</c:v>
                </c:pt>
                <c:pt idx="28460">
                  <c:v>-54.792500000000004</c:v>
                </c:pt>
                <c:pt idx="28461">
                  <c:v>-54.790500000000009</c:v>
                </c:pt>
                <c:pt idx="28462">
                  <c:v>-54.788500000000006</c:v>
                </c:pt>
                <c:pt idx="28463">
                  <c:v>-54.786500000000004</c:v>
                </c:pt>
                <c:pt idx="28464">
                  <c:v>-54.784500000000008</c:v>
                </c:pt>
                <c:pt idx="28465">
                  <c:v>-54.782500000000006</c:v>
                </c:pt>
                <c:pt idx="28466">
                  <c:v>-54.780500000000004</c:v>
                </c:pt>
                <c:pt idx="28467">
                  <c:v>-54.778500000000008</c:v>
                </c:pt>
                <c:pt idx="28468">
                  <c:v>-54.776500000000006</c:v>
                </c:pt>
                <c:pt idx="28469">
                  <c:v>-54.774500000000003</c:v>
                </c:pt>
                <c:pt idx="28470">
                  <c:v>-54.772500000000008</c:v>
                </c:pt>
                <c:pt idx="28471">
                  <c:v>-54.770500000000006</c:v>
                </c:pt>
                <c:pt idx="28472">
                  <c:v>-54.768500000000003</c:v>
                </c:pt>
                <c:pt idx="28473">
                  <c:v>-54.766500000000008</c:v>
                </c:pt>
                <c:pt idx="28474">
                  <c:v>-54.764500000000005</c:v>
                </c:pt>
                <c:pt idx="28475">
                  <c:v>-54.762500000000003</c:v>
                </c:pt>
                <c:pt idx="28476">
                  <c:v>-54.760500000000008</c:v>
                </c:pt>
                <c:pt idx="28477">
                  <c:v>-54.758500000000005</c:v>
                </c:pt>
                <c:pt idx="28478">
                  <c:v>-54.756500000000003</c:v>
                </c:pt>
                <c:pt idx="28479">
                  <c:v>-54.754500000000007</c:v>
                </c:pt>
                <c:pt idx="28480">
                  <c:v>-54.752500000000005</c:v>
                </c:pt>
                <c:pt idx="28481">
                  <c:v>-54.750500000000002</c:v>
                </c:pt>
                <c:pt idx="28482">
                  <c:v>-54.748500000000007</c:v>
                </c:pt>
                <c:pt idx="28483">
                  <c:v>-54.746500000000005</c:v>
                </c:pt>
                <c:pt idx="28484">
                  <c:v>-54.744500000000002</c:v>
                </c:pt>
                <c:pt idx="28485">
                  <c:v>-54.742500000000007</c:v>
                </c:pt>
                <c:pt idx="28486">
                  <c:v>-54.740500000000004</c:v>
                </c:pt>
                <c:pt idx="28487">
                  <c:v>-54.738500000000009</c:v>
                </c:pt>
                <c:pt idx="28488">
                  <c:v>-54.736500000000007</c:v>
                </c:pt>
                <c:pt idx="28489">
                  <c:v>-54.734500000000004</c:v>
                </c:pt>
                <c:pt idx="28490">
                  <c:v>-54.732500000000009</c:v>
                </c:pt>
                <c:pt idx="28491">
                  <c:v>-54.730500000000006</c:v>
                </c:pt>
                <c:pt idx="28492">
                  <c:v>-54.728500000000004</c:v>
                </c:pt>
                <c:pt idx="28493">
                  <c:v>-54.726500000000009</c:v>
                </c:pt>
                <c:pt idx="28494">
                  <c:v>-54.724500000000006</c:v>
                </c:pt>
                <c:pt idx="28495">
                  <c:v>-54.722500000000004</c:v>
                </c:pt>
                <c:pt idx="28496">
                  <c:v>-54.720500000000008</c:v>
                </c:pt>
                <c:pt idx="28497">
                  <c:v>-54.718500000000006</c:v>
                </c:pt>
                <c:pt idx="28498">
                  <c:v>-54.716500000000003</c:v>
                </c:pt>
                <c:pt idx="28499">
                  <c:v>-54.714500000000008</c:v>
                </c:pt>
                <c:pt idx="28500">
                  <c:v>-54.712500000000006</c:v>
                </c:pt>
                <c:pt idx="28501">
                  <c:v>-54.710500000000003</c:v>
                </c:pt>
                <c:pt idx="28502">
                  <c:v>-54.708500000000008</c:v>
                </c:pt>
                <c:pt idx="28503">
                  <c:v>-54.706500000000005</c:v>
                </c:pt>
                <c:pt idx="28504">
                  <c:v>-54.704500000000003</c:v>
                </c:pt>
                <c:pt idx="28505">
                  <c:v>-54.702500000000008</c:v>
                </c:pt>
                <c:pt idx="28506">
                  <c:v>-54.700500000000005</c:v>
                </c:pt>
                <c:pt idx="28507">
                  <c:v>-54.698500000000003</c:v>
                </c:pt>
                <c:pt idx="28508">
                  <c:v>-54.696500000000007</c:v>
                </c:pt>
                <c:pt idx="28509">
                  <c:v>-54.694500000000005</c:v>
                </c:pt>
                <c:pt idx="28510">
                  <c:v>-54.692500000000003</c:v>
                </c:pt>
                <c:pt idx="28511">
                  <c:v>-54.690500000000007</c:v>
                </c:pt>
                <c:pt idx="28512">
                  <c:v>-54.688500000000005</c:v>
                </c:pt>
                <c:pt idx="28513">
                  <c:v>-54.686500000000002</c:v>
                </c:pt>
                <c:pt idx="28514">
                  <c:v>-54.684500000000007</c:v>
                </c:pt>
                <c:pt idx="28515">
                  <c:v>-54.682500000000005</c:v>
                </c:pt>
                <c:pt idx="28516">
                  <c:v>-54.680500000000009</c:v>
                </c:pt>
                <c:pt idx="28517">
                  <c:v>-54.678500000000007</c:v>
                </c:pt>
                <c:pt idx="28518">
                  <c:v>-54.676500000000004</c:v>
                </c:pt>
                <c:pt idx="28519">
                  <c:v>-54.674500000000009</c:v>
                </c:pt>
                <c:pt idx="28520">
                  <c:v>-54.672500000000007</c:v>
                </c:pt>
                <c:pt idx="28521">
                  <c:v>-54.670500000000004</c:v>
                </c:pt>
                <c:pt idx="28522">
                  <c:v>-54.668500000000009</c:v>
                </c:pt>
                <c:pt idx="28523">
                  <c:v>-54.666500000000006</c:v>
                </c:pt>
                <c:pt idx="28524">
                  <c:v>-54.664500000000004</c:v>
                </c:pt>
                <c:pt idx="28525">
                  <c:v>-54.662500000000009</c:v>
                </c:pt>
                <c:pt idx="28526">
                  <c:v>-54.660500000000006</c:v>
                </c:pt>
                <c:pt idx="28527">
                  <c:v>-54.658500000000004</c:v>
                </c:pt>
                <c:pt idx="28528">
                  <c:v>-54.656500000000008</c:v>
                </c:pt>
                <c:pt idx="28529">
                  <c:v>-54.654500000000006</c:v>
                </c:pt>
                <c:pt idx="28530">
                  <c:v>-54.652500000000003</c:v>
                </c:pt>
                <c:pt idx="28531">
                  <c:v>-54.650500000000008</c:v>
                </c:pt>
                <c:pt idx="28532">
                  <c:v>-54.648500000000006</c:v>
                </c:pt>
                <c:pt idx="28533">
                  <c:v>-54.646500000000003</c:v>
                </c:pt>
                <c:pt idx="28534">
                  <c:v>-54.644500000000008</c:v>
                </c:pt>
                <c:pt idx="28535">
                  <c:v>-54.642500000000005</c:v>
                </c:pt>
                <c:pt idx="28536">
                  <c:v>-54.640500000000003</c:v>
                </c:pt>
                <c:pt idx="28537">
                  <c:v>-54.638500000000008</c:v>
                </c:pt>
                <c:pt idx="28538">
                  <c:v>-54.636500000000005</c:v>
                </c:pt>
                <c:pt idx="28539">
                  <c:v>-54.634500000000003</c:v>
                </c:pt>
                <c:pt idx="28540">
                  <c:v>-54.632500000000007</c:v>
                </c:pt>
                <c:pt idx="28541">
                  <c:v>-54.630500000000005</c:v>
                </c:pt>
                <c:pt idx="28542">
                  <c:v>-54.628500000000003</c:v>
                </c:pt>
                <c:pt idx="28543">
                  <c:v>-54.626500000000007</c:v>
                </c:pt>
                <c:pt idx="28544">
                  <c:v>-54.624500000000005</c:v>
                </c:pt>
                <c:pt idx="28545">
                  <c:v>-54.622500000000002</c:v>
                </c:pt>
                <c:pt idx="28546">
                  <c:v>-54.620500000000007</c:v>
                </c:pt>
                <c:pt idx="28547">
                  <c:v>-54.618500000000004</c:v>
                </c:pt>
                <c:pt idx="28548">
                  <c:v>-54.616500000000009</c:v>
                </c:pt>
                <c:pt idx="28549">
                  <c:v>-54.614500000000007</c:v>
                </c:pt>
                <c:pt idx="28550">
                  <c:v>-54.612500000000004</c:v>
                </c:pt>
                <c:pt idx="28551">
                  <c:v>-54.610500000000009</c:v>
                </c:pt>
                <c:pt idx="28552">
                  <c:v>-54.608500000000006</c:v>
                </c:pt>
                <c:pt idx="28553">
                  <c:v>-54.606500000000004</c:v>
                </c:pt>
                <c:pt idx="28554">
                  <c:v>-54.604500000000009</c:v>
                </c:pt>
                <c:pt idx="28555">
                  <c:v>-54.602500000000006</c:v>
                </c:pt>
                <c:pt idx="28556">
                  <c:v>-54.600500000000004</c:v>
                </c:pt>
                <c:pt idx="28557">
                  <c:v>-54.598500000000008</c:v>
                </c:pt>
                <c:pt idx="28558">
                  <c:v>-54.596500000000006</c:v>
                </c:pt>
                <c:pt idx="28559">
                  <c:v>-54.594500000000004</c:v>
                </c:pt>
                <c:pt idx="28560">
                  <c:v>-54.592500000000008</c:v>
                </c:pt>
                <c:pt idx="28561">
                  <c:v>-54.590500000000006</c:v>
                </c:pt>
                <c:pt idx="28562">
                  <c:v>-54.588500000000003</c:v>
                </c:pt>
                <c:pt idx="28563">
                  <c:v>-54.586500000000008</c:v>
                </c:pt>
                <c:pt idx="28564">
                  <c:v>-54.584500000000006</c:v>
                </c:pt>
                <c:pt idx="28565">
                  <c:v>-54.582500000000003</c:v>
                </c:pt>
                <c:pt idx="28566">
                  <c:v>-54.580500000000008</c:v>
                </c:pt>
                <c:pt idx="28567">
                  <c:v>-54.578500000000005</c:v>
                </c:pt>
                <c:pt idx="28568">
                  <c:v>-54.576500000000003</c:v>
                </c:pt>
                <c:pt idx="28569">
                  <c:v>-54.574500000000008</c:v>
                </c:pt>
                <c:pt idx="28570">
                  <c:v>-54.572500000000005</c:v>
                </c:pt>
                <c:pt idx="28571">
                  <c:v>-54.570500000000003</c:v>
                </c:pt>
                <c:pt idx="28572">
                  <c:v>-54.568500000000007</c:v>
                </c:pt>
                <c:pt idx="28573">
                  <c:v>-54.566500000000005</c:v>
                </c:pt>
                <c:pt idx="28574">
                  <c:v>-54.564500000000002</c:v>
                </c:pt>
                <c:pt idx="28575">
                  <c:v>-54.562500000000007</c:v>
                </c:pt>
                <c:pt idx="28576">
                  <c:v>-54.560500000000005</c:v>
                </c:pt>
                <c:pt idx="28577">
                  <c:v>-54.558500000000002</c:v>
                </c:pt>
                <c:pt idx="28578">
                  <c:v>-54.556500000000007</c:v>
                </c:pt>
                <c:pt idx="28579">
                  <c:v>-54.554500000000004</c:v>
                </c:pt>
                <c:pt idx="28580">
                  <c:v>-54.552500000000009</c:v>
                </c:pt>
                <c:pt idx="28581">
                  <c:v>-54.550500000000007</c:v>
                </c:pt>
                <c:pt idx="28582">
                  <c:v>-54.548500000000004</c:v>
                </c:pt>
                <c:pt idx="28583">
                  <c:v>-54.546500000000009</c:v>
                </c:pt>
                <c:pt idx="28584">
                  <c:v>-54.544500000000006</c:v>
                </c:pt>
                <c:pt idx="28585">
                  <c:v>-54.542500000000004</c:v>
                </c:pt>
                <c:pt idx="28586">
                  <c:v>-54.540500000000009</c:v>
                </c:pt>
                <c:pt idx="28587">
                  <c:v>-54.538500000000006</c:v>
                </c:pt>
                <c:pt idx="28588">
                  <c:v>-54.536500000000004</c:v>
                </c:pt>
                <c:pt idx="28589">
                  <c:v>-54.534500000000008</c:v>
                </c:pt>
                <c:pt idx="28590">
                  <c:v>-54.532500000000006</c:v>
                </c:pt>
                <c:pt idx="28591">
                  <c:v>-54.530500000000004</c:v>
                </c:pt>
                <c:pt idx="28592">
                  <c:v>-54.528500000000008</c:v>
                </c:pt>
                <c:pt idx="28593">
                  <c:v>-54.526500000000006</c:v>
                </c:pt>
                <c:pt idx="28594">
                  <c:v>-54.524500000000003</c:v>
                </c:pt>
                <c:pt idx="28595">
                  <c:v>-54.522500000000008</c:v>
                </c:pt>
                <c:pt idx="28596">
                  <c:v>-54.520500000000006</c:v>
                </c:pt>
                <c:pt idx="28597">
                  <c:v>-54.518500000000003</c:v>
                </c:pt>
                <c:pt idx="28598">
                  <c:v>-54.516500000000008</c:v>
                </c:pt>
                <c:pt idx="28599">
                  <c:v>-54.514500000000005</c:v>
                </c:pt>
                <c:pt idx="28600">
                  <c:v>-54.512500000000003</c:v>
                </c:pt>
                <c:pt idx="28601">
                  <c:v>-54.510500000000008</c:v>
                </c:pt>
                <c:pt idx="28602">
                  <c:v>-54.508500000000005</c:v>
                </c:pt>
                <c:pt idx="28603">
                  <c:v>-54.506500000000003</c:v>
                </c:pt>
                <c:pt idx="28604">
                  <c:v>-54.504500000000007</c:v>
                </c:pt>
                <c:pt idx="28605">
                  <c:v>-54.502500000000005</c:v>
                </c:pt>
                <c:pt idx="28606">
                  <c:v>-54.500500000000002</c:v>
                </c:pt>
                <c:pt idx="28607">
                  <c:v>-54.498500000000007</c:v>
                </c:pt>
                <c:pt idx="28608">
                  <c:v>-54.496500000000005</c:v>
                </c:pt>
                <c:pt idx="28609">
                  <c:v>-54.494500000000002</c:v>
                </c:pt>
                <c:pt idx="28610">
                  <c:v>-54.492500000000007</c:v>
                </c:pt>
                <c:pt idx="28611">
                  <c:v>-54.490500000000004</c:v>
                </c:pt>
                <c:pt idx="28612">
                  <c:v>-54.488500000000009</c:v>
                </c:pt>
                <c:pt idx="28613">
                  <c:v>-54.486500000000007</c:v>
                </c:pt>
                <c:pt idx="28614">
                  <c:v>-54.484500000000004</c:v>
                </c:pt>
                <c:pt idx="28615">
                  <c:v>-54.482500000000009</c:v>
                </c:pt>
                <c:pt idx="28616">
                  <c:v>-54.480500000000006</c:v>
                </c:pt>
                <c:pt idx="28617">
                  <c:v>-54.478500000000004</c:v>
                </c:pt>
                <c:pt idx="28618">
                  <c:v>-54.476500000000009</c:v>
                </c:pt>
                <c:pt idx="28619">
                  <c:v>-54.474500000000006</c:v>
                </c:pt>
                <c:pt idx="28620">
                  <c:v>-54.472500000000004</c:v>
                </c:pt>
                <c:pt idx="28621">
                  <c:v>-54.470500000000008</c:v>
                </c:pt>
                <c:pt idx="28622">
                  <c:v>-54.468500000000006</c:v>
                </c:pt>
                <c:pt idx="28623">
                  <c:v>-54.466500000000003</c:v>
                </c:pt>
                <c:pt idx="28624">
                  <c:v>-54.464500000000008</c:v>
                </c:pt>
                <c:pt idx="28625">
                  <c:v>-54.462500000000006</c:v>
                </c:pt>
                <c:pt idx="28626">
                  <c:v>-54.460500000000003</c:v>
                </c:pt>
                <c:pt idx="28627">
                  <c:v>-54.458500000000008</c:v>
                </c:pt>
                <c:pt idx="28628">
                  <c:v>-54.456500000000005</c:v>
                </c:pt>
                <c:pt idx="28629">
                  <c:v>-54.454500000000003</c:v>
                </c:pt>
                <c:pt idx="28630">
                  <c:v>-54.452500000000008</c:v>
                </c:pt>
                <c:pt idx="28631">
                  <c:v>-54.450500000000005</c:v>
                </c:pt>
                <c:pt idx="28632">
                  <c:v>-54.448500000000003</c:v>
                </c:pt>
                <c:pt idx="28633">
                  <c:v>-54.446500000000007</c:v>
                </c:pt>
                <c:pt idx="28634">
                  <c:v>-54.444500000000005</c:v>
                </c:pt>
                <c:pt idx="28635">
                  <c:v>-54.442500000000003</c:v>
                </c:pt>
                <c:pt idx="28636">
                  <c:v>-54.440500000000007</c:v>
                </c:pt>
                <c:pt idx="28637">
                  <c:v>-54.438500000000005</c:v>
                </c:pt>
                <c:pt idx="28638">
                  <c:v>-54.436500000000002</c:v>
                </c:pt>
                <c:pt idx="28639">
                  <c:v>-54.434500000000007</c:v>
                </c:pt>
                <c:pt idx="28640">
                  <c:v>-54.432500000000005</c:v>
                </c:pt>
                <c:pt idx="28641">
                  <c:v>-54.430500000000009</c:v>
                </c:pt>
                <c:pt idx="28642">
                  <c:v>-54.428500000000007</c:v>
                </c:pt>
                <c:pt idx="28643">
                  <c:v>-54.426500000000004</c:v>
                </c:pt>
                <c:pt idx="28644">
                  <c:v>-54.424500000000009</c:v>
                </c:pt>
                <c:pt idx="28645">
                  <c:v>-54.422500000000007</c:v>
                </c:pt>
                <c:pt idx="28646">
                  <c:v>-54.420500000000004</c:v>
                </c:pt>
                <c:pt idx="28647">
                  <c:v>-54.418500000000009</c:v>
                </c:pt>
                <c:pt idx="28648">
                  <c:v>-54.416500000000006</c:v>
                </c:pt>
                <c:pt idx="28649">
                  <c:v>-54.414500000000004</c:v>
                </c:pt>
                <c:pt idx="28650">
                  <c:v>-54.412500000000009</c:v>
                </c:pt>
                <c:pt idx="28651">
                  <c:v>-54.410500000000006</c:v>
                </c:pt>
                <c:pt idx="28652">
                  <c:v>-54.408500000000004</c:v>
                </c:pt>
                <c:pt idx="28653">
                  <c:v>-54.406500000000008</c:v>
                </c:pt>
                <c:pt idx="28654">
                  <c:v>-54.404500000000006</c:v>
                </c:pt>
                <c:pt idx="28655">
                  <c:v>-54.402500000000003</c:v>
                </c:pt>
                <c:pt idx="28656">
                  <c:v>-54.400500000000008</c:v>
                </c:pt>
                <c:pt idx="28657">
                  <c:v>-54.398500000000006</c:v>
                </c:pt>
                <c:pt idx="28658">
                  <c:v>-54.396500000000003</c:v>
                </c:pt>
                <c:pt idx="28659">
                  <c:v>-54.394500000000008</c:v>
                </c:pt>
                <c:pt idx="28660">
                  <c:v>-54.392500000000005</c:v>
                </c:pt>
                <c:pt idx="28661">
                  <c:v>-54.390500000000003</c:v>
                </c:pt>
                <c:pt idx="28662">
                  <c:v>-54.388500000000008</c:v>
                </c:pt>
                <c:pt idx="28663">
                  <c:v>-54.386500000000005</c:v>
                </c:pt>
                <c:pt idx="28664">
                  <c:v>-54.384500000000003</c:v>
                </c:pt>
                <c:pt idx="28665">
                  <c:v>-54.382500000000007</c:v>
                </c:pt>
                <c:pt idx="28666">
                  <c:v>-54.380500000000005</c:v>
                </c:pt>
                <c:pt idx="28667">
                  <c:v>-54.378500000000003</c:v>
                </c:pt>
                <c:pt idx="28668">
                  <c:v>-54.376500000000007</c:v>
                </c:pt>
                <c:pt idx="28669">
                  <c:v>-54.374500000000005</c:v>
                </c:pt>
                <c:pt idx="28670">
                  <c:v>-54.372500000000002</c:v>
                </c:pt>
                <c:pt idx="28671">
                  <c:v>-54.370500000000007</c:v>
                </c:pt>
                <c:pt idx="28672">
                  <c:v>-54.368500000000004</c:v>
                </c:pt>
                <c:pt idx="28673">
                  <c:v>-54.366500000000009</c:v>
                </c:pt>
                <c:pt idx="28674">
                  <c:v>-54.364500000000007</c:v>
                </c:pt>
                <c:pt idx="28675">
                  <c:v>-54.362500000000004</c:v>
                </c:pt>
                <c:pt idx="28676">
                  <c:v>-54.360500000000009</c:v>
                </c:pt>
                <c:pt idx="28677">
                  <c:v>-54.358500000000006</c:v>
                </c:pt>
                <c:pt idx="28678">
                  <c:v>-54.356500000000004</c:v>
                </c:pt>
                <c:pt idx="28679">
                  <c:v>-54.354500000000009</c:v>
                </c:pt>
                <c:pt idx="28680">
                  <c:v>-54.352500000000006</c:v>
                </c:pt>
                <c:pt idx="28681">
                  <c:v>-54.350500000000004</c:v>
                </c:pt>
                <c:pt idx="28682">
                  <c:v>-54.348500000000008</c:v>
                </c:pt>
                <c:pt idx="28683">
                  <c:v>-54.346500000000006</c:v>
                </c:pt>
                <c:pt idx="28684">
                  <c:v>-54.344500000000004</c:v>
                </c:pt>
                <c:pt idx="28685">
                  <c:v>-54.342500000000008</c:v>
                </c:pt>
                <c:pt idx="28686">
                  <c:v>-54.340500000000006</c:v>
                </c:pt>
                <c:pt idx="28687">
                  <c:v>-54.338500000000003</c:v>
                </c:pt>
                <c:pt idx="28688">
                  <c:v>-54.336500000000008</c:v>
                </c:pt>
                <c:pt idx="28689">
                  <c:v>-54.334500000000006</c:v>
                </c:pt>
                <c:pt idx="28690">
                  <c:v>-54.332500000000003</c:v>
                </c:pt>
                <c:pt idx="28691">
                  <c:v>-54.330500000000008</c:v>
                </c:pt>
                <c:pt idx="28692">
                  <c:v>-54.328500000000005</c:v>
                </c:pt>
                <c:pt idx="28693">
                  <c:v>-54.326500000000003</c:v>
                </c:pt>
                <c:pt idx="28694">
                  <c:v>-54.324500000000008</c:v>
                </c:pt>
                <c:pt idx="28695">
                  <c:v>-54.322500000000005</c:v>
                </c:pt>
                <c:pt idx="28696">
                  <c:v>-54.320500000000003</c:v>
                </c:pt>
                <c:pt idx="28697">
                  <c:v>-54.318500000000007</c:v>
                </c:pt>
                <c:pt idx="28698">
                  <c:v>-54.316500000000005</c:v>
                </c:pt>
                <c:pt idx="28699">
                  <c:v>-54.314500000000002</c:v>
                </c:pt>
                <c:pt idx="28700">
                  <c:v>-54.312500000000007</c:v>
                </c:pt>
                <c:pt idx="28701">
                  <c:v>-54.310500000000005</c:v>
                </c:pt>
                <c:pt idx="28702">
                  <c:v>-54.308500000000002</c:v>
                </c:pt>
                <c:pt idx="28703">
                  <c:v>-54.306500000000007</c:v>
                </c:pt>
                <c:pt idx="28704">
                  <c:v>-54.304500000000004</c:v>
                </c:pt>
                <c:pt idx="28705">
                  <c:v>-54.302500000000009</c:v>
                </c:pt>
                <c:pt idx="28706">
                  <c:v>-54.300500000000007</c:v>
                </c:pt>
                <c:pt idx="28707">
                  <c:v>-54.298500000000004</c:v>
                </c:pt>
                <c:pt idx="28708">
                  <c:v>-54.296500000000009</c:v>
                </c:pt>
                <c:pt idx="28709">
                  <c:v>-54.294500000000006</c:v>
                </c:pt>
                <c:pt idx="28710">
                  <c:v>-54.292500000000004</c:v>
                </c:pt>
                <c:pt idx="28711">
                  <c:v>-54.290500000000009</c:v>
                </c:pt>
                <c:pt idx="28712">
                  <c:v>-54.288500000000006</c:v>
                </c:pt>
                <c:pt idx="28713">
                  <c:v>-54.286500000000004</c:v>
                </c:pt>
                <c:pt idx="28714">
                  <c:v>-54.284500000000008</c:v>
                </c:pt>
                <c:pt idx="28715">
                  <c:v>-54.282500000000006</c:v>
                </c:pt>
                <c:pt idx="28716">
                  <c:v>-54.280500000000004</c:v>
                </c:pt>
                <c:pt idx="28717">
                  <c:v>-54.278500000000008</c:v>
                </c:pt>
                <c:pt idx="28718">
                  <c:v>-54.276500000000006</c:v>
                </c:pt>
                <c:pt idx="28719">
                  <c:v>-54.274500000000003</c:v>
                </c:pt>
                <c:pt idx="28720">
                  <c:v>-54.272500000000008</c:v>
                </c:pt>
                <c:pt idx="28721">
                  <c:v>-54.270500000000006</c:v>
                </c:pt>
                <c:pt idx="28722">
                  <c:v>-54.268500000000003</c:v>
                </c:pt>
                <c:pt idx="28723">
                  <c:v>-54.266500000000008</c:v>
                </c:pt>
                <c:pt idx="28724">
                  <c:v>-54.264500000000005</c:v>
                </c:pt>
                <c:pt idx="28725">
                  <c:v>-54.262500000000003</c:v>
                </c:pt>
                <c:pt idx="28726">
                  <c:v>-54.260500000000008</c:v>
                </c:pt>
                <c:pt idx="28727">
                  <c:v>-54.258500000000005</c:v>
                </c:pt>
                <c:pt idx="28728">
                  <c:v>-54.256500000000003</c:v>
                </c:pt>
                <c:pt idx="28729">
                  <c:v>-54.254500000000007</c:v>
                </c:pt>
                <c:pt idx="28730">
                  <c:v>-54.252500000000005</c:v>
                </c:pt>
                <c:pt idx="28731">
                  <c:v>-54.250500000000002</c:v>
                </c:pt>
                <c:pt idx="28732">
                  <c:v>-54.248500000000007</c:v>
                </c:pt>
                <c:pt idx="28733">
                  <c:v>-54.246500000000005</c:v>
                </c:pt>
                <c:pt idx="28734">
                  <c:v>-54.244500000000002</c:v>
                </c:pt>
                <c:pt idx="28735">
                  <c:v>-54.242500000000007</c:v>
                </c:pt>
                <c:pt idx="28736">
                  <c:v>-54.240500000000004</c:v>
                </c:pt>
                <c:pt idx="28737">
                  <c:v>-54.238500000000009</c:v>
                </c:pt>
                <c:pt idx="28738">
                  <c:v>-54.236500000000007</c:v>
                </c:pt>
                <c:pt idx="28739">
                  <c:v>-54.234500000000004</c:v>
                </c:pt>
                <c:pt idx="28740">
                  <c:v>-54.232500000000009</c:v>
                </c:pt>
                <c:pt idx="28741">
                  <c:v>-54.230500000000006</c:v>
                </c:pt>
                <c:pt idx="28742">
                  <c:v>-54.228500000000004</c:v>
                </c:pt>
                <c:pt idx="28743">
                  <c:v>-54.226500000000009</c:v>
                </c:pt>
                <c:pt idx="28744">
                  <c:v>-54.224500000000006</c:v>
                </c:pt>
                <c:pt idx="28745">
                  <c:v>-54.222500000000004</c:v>
                </c:pt>
                <c:pt idx="28746">
                  <c:v>-54.220500000000008</c:v>
                </c:pt>
                <c:pt idx="28747">
                  <c:v>-54.218500000000006</c:v>
                </c:pt>
                <c:pt idx="28748">
                  <c:v>-54.216500000000003</c:v>
                </c:pt>
                <c:pt idx="28749">
                  <c:v>-54.214500000000008</c:v>
                </c:pt>
                <c:pt idx="28750">
                  <c:v>-54.212500000000006</c:v>
                </c:pt>
                <c:pt idx="28751">
                  <c:v>-54.210500000000003</c:v>
                </c:pt>
                <c:pt idx="28752">
                  <c:v>-54.208500000000008</c:v>
                </c:pt>
                <c:pt idx="28753">
                  <c:v>-54.206500000000005</c:v>
                </c:pt>
                <c:pt idx="28754">
                  <c:v>-54.204500000000003</c:v>
                </c:pt>
                <c:pt idx="28755">
                  <c:v>-54.202500000000008</c:v>
                </c:pt>
                <c:pt idx="28756">
                  <c:v>-54.200500000000005</c:v>
                </c:pt>
                <c:pt idx="28757">
                  <c:v>-54.198500000000003</c:v>
                </c:pt>
                <c:pt idx="28758">
                  <c:v>-54.196500000000007</c:v>
                </c:pt>
                <c:pt idx="28759">
                  <c:v>-54.194500000000005</c:v>
                </c:pt>
                <c:pt idx="28760">
                  <c:v>-54.192500000000003</c:v>
                </c:pt>
                <c:pt idx="28761">
                  <c:v>-54.190500000000007</c:v>
                </c:pt>
                <c:pt idx="28762">
                  <c:v>-54.188500000000005</c:v>
                </c:pt>
                <c:pt idx="28763">
                  <c:v>-54.186500000000002</c:v>
                </c:pt>
                <c:pt idx="28764">
                  <c:v>-54.184500000000007</c:v>
                </c:pt>
                <c:pt idx="28765">
                  <c:v>-54.182500000000005</c:v>
                </c:pt>
                <c:pt idx="28766">
                  <c:v>-54.180500000000009</c:v>
                </c:pt>
                <c:pt idx="28767">
                  <c:v>-54.178500000000007</c:v>
                </c:pt>
                <c:pt idx="28768">
                  <c:v>-54.176500000000004</c:v>
                </c:pt>
                <c:pt idx="28769">
                  <c:v>-54.174500000000009</c:v>
                </c:pt>
                <c:pt idx="28770">
                  <c:v>-54.172500000000007</c:v>
                </c:pt>
                <c:pt idx="28771">
                  <c:v>-54.170500000000004</c:v>
                </c:pt>
                <c:pt idx="28772">
                  <c:v>-54.168500000000009</c:v>
                </c:pt>
                <c:pt idx="28773">
                  <c:v>-54.166500000000006</c:v>
                </c:pt>
                <c:pt idx="28774">
                  <c:v>-54.164500000000004</c:v>
                </c:pt>
                <c:pt idx="28775">
                  <c:v>-54.162500000000009</c:v>
                </c:pt>
                <c:pt idx="28776">
                  <c:v>-54.160500000000006</c:v>
                </c:pt>
                <c:pt idx="28777">
                  <c:v>-54.158500000000004</c:v>
                </c:pt>
                <c:pt idx="28778">
                  <c:v>-54.156500000000008</c:v>
                </c:pt>
                <c:pt idx="28779">
                  <c:v>-54.154500000000006</c:v>
                </c:pt>
                <c:pt idx="28780">
                  <c:v>-54.152500000000003</c:v>
                </c:pt>
                <c:pt idx="28781">
                  <c:v>-54.150500000000008</c:v>
                </c:pt>
                <c:pt idx="28782">
                  <c:v>-54.148500000000006</c:v>
                </c:pt>
                <c:pt idx="28783">
                  <c:v>-54.146500000000003</c:v>
                </c:pt>
                <c:pt idx="28784">
                  <c:v>-54.144500000000008</c:v>
                </c:pt>
                <c:pt idx="28785">
                  <c:v>-54.142500000000005</c:v>
                </c:pt>
                <c:pt idx="28786">
                  <c:v>-54.140500000000003</c:v>
                </c:pt>
                <c:pt idx="28787">
                  <c:v>-54.138500000000008</c:v>
                </c:pt>
                <c:pt idx="28788">
                  <c:v>-54.136500000000005</c:v>
                </c:pt>
                <c:pt idx="28789">
                  <c:v>-54.134500000000003</c:v>
                </c:pt>
                <c:pt idx="28790">
                  <c:v>-54.132500000000007</c:v>
                </c:pt>
                <c:pt idx="28791">
                  <c:v>-54.130500000000005</c:v>
                </c:pt>
                <c:pt idx="28792">
                  <c:v>-54.128500000000003</c:v>
                </c:pt>
                <c:pt idx="28793">
                  <c:v>-54.126500000000007</c:v>
                </c:pt>
                <c:pt idx="28794">
                  <c:v>-54.124500000000005</c:v>
                </c:pt>
                <c:pt idx="28795">
                  <c:v>-54.122500000000002</c:v>
                </c:pt>
                <c:pt idx="28796">
                  <c:v>-54.120500000000007</c:v>
                </c:pt>
                <c:pt idx="28797">
                  <c:v>-54.118500000000004</c:v>
                </c:pt>
                <c:pt idx="28798">
                  <c:v>-54.116500000000009</c:v>
                </c:pt>
                <c:pt idx="28799">
                  <c:v>-54.114500000000007</c:v>
                </c:pt>
                <c:pt idx="28800">
                  <c:v>-54.112500000000004</c:v>
                </c:pt>
                <c:pt idx="28801">
                  <c:v>-54.110500000000009</c:v>
                </c:pt>
                <c:pt idx="28802">
                  <c:v>-54.108500000000006</c:v>
                </c:pt>
                <c:pt idx="28803">
                  <c:v>-54.106500000000004</c:v>
                </c:pt>
                <c:pt idx="28804">
                  <c:v>-54.104500000000009</c:v>
                </c:pt>
                <c:pt idx="28805">
                  <c:v>-54.102500000000006</c:v>
                </c:pt>
                <c:pt idx="28806">
                  <c:v>-54.100500000000004</c:v>
                </c:pt>
                <c:pt idx="28807">
                  <c:v>-54.098500000000008</c:v>
                </c:pt>
                <c:pt idx="28808">
                  <c:v>-54.096500000000006</c:v>
                </c:pt>
                <c:pt idx="28809">
                  <c:v>-54.094500000000004</c:v>
                </c:pt>
                <c:pt idx="28810">
                  <c:v>-54.092500000000008</c:v>
                </c:pt>
                <c:pt idx="28811">
                  <c:v>-54.090500000000006</c:v>
                </c:pt>
                <c:pt idx="28812">
                  <c:v>-54.088500000000003</c:v>
                </c:pt>
                <c:pt idx="28813">
                  <c:v>-54.086500000000008</c:v>
                </c:pt>
                <c:pt idx="28814">
                  <c:v>-54.084500000000006</c:v>
                </c:pt>
                <c:pt idx="28815">
                  <c:v>-54.082500000000003</c:v>
                </c:pt>
                <c:pt idx="28816">
                  <c:v>-54.080500000000008</c:v>
                </c:pt>
                <c:pt idx="28817">
                  <c:v>-54.078500000000005</c:v>
                </c:pt>
                <c:pt idx="28818">
                  <c:v>-54.076500000000003</c:v>
                </c:pt>
                <c:pt idx="28819">
                  <c:v>-54.074500000000008</c:v>
                </c:pt>
                <c:pt idx="28820">
                  <c:v>-54.072500000000005</c:v>
                </c:pt>
                <c:pt idx="28821">
                  <c:v>-54.070500000000003</c:v>
                </c:pt>
                <c:pt idx="28822">
                  <c:v>-54.068500000000007</c:v>
                </c:pt>
                <c:pt idx="28823">
                  <c:v>-54.066500000000005</c:v>
                </c:pt>
                <c:pt idx="28824">
                  <c:v>-54.064500000000002</c:v>
                </c:pt>
                <c:pt idx="28825">
                  <c:v>-54.062500000000007</c:v>
                </c:pt>
                <c:pt idx="28826">
                  <c:v>-54.060500000000005</c:v>
                </c:pt>
                <c:pt idx="28827">
                  <c:v>-54.058500000000002</c:v>
                </c:pt>
                <c:pt idx="28828">
                  <c:v>-54.056500000000007</c:v>
                </c:pt>
                <c:pt idx="28829">
                  <c:v>-54.054500000000004</c:v>
                </c:pt>
                <c:pt idx="28830">
                  <c:v>-54.052500000000009</c:v>
                </c:pt>
                <c:pt idx="28831">
                  <c:v>-54.050500000000007</c:v>
                </c:pt>
                <c:pt idx="28832">
                  <c:v>-54.048500000000004</c:v>
                </c:pt>
                <c:pt idx="28833">
                  <c:v>-54.046500000000009</c:v>
                </c:pt>
                <c:pt idx="28834">
                  <c:v>-54.044500000000006</c:v>
                </c:pt>
                <c:pt idx="28835">
                  <c:v>-54.042500000000004</c:v>
                </c:pt>
                <c:pt idx="28836">
                  <c:v>-54.040500000000009</c:v>
                </c:pt>
                <c:pt idx="28837">
                  <c:v>-54.038500000000006</c:v>
                </c:pt>
                <c:pt idx="28838">
                  <c:v>-54.036500000000004</c:v>
                </c:pt>
                <c:pt idx="28839">
                  <c:v>-54.034500000000008</c:v>
                </c:pt>
                <c:pt idx="28840">
                  <c:v>-54.032500000000006</c:v>
                </c:pt>
                <c:pt idx="28841">
                  <c:v>-54.030500000000004</c:v>
                </c:pt>
                <c:pt idx="28842">
                  <c:v>-54.028500000000008</c:v>
                </c:pt>
                <c:pt idx="28843">
                  <c:v>-54.026500000000006</c:v>
                </c:pt>
                <c:pt idx="28844">
                  <c:v>-54.024500000000003</c:v>
                </c:pt>
                <c:pt idx="28845">
                  <c:v>-54.022500000000008</c:v>
                </c:pt>
                <c:pt idx="28846">
                  <c:v>-54.020500000000006</c:v>
                </c:pt>
                <c:pt idx="28847">
                  <c:v>-54.018500000000003</c:v>
                </c:pt>
                <c:pt idx="28848">
                  <c:v>-54.016500000000008</c:v>
                </c:pt>
                <c:pt idx="28849">
                  <c:v>-54.014500000000005</c:v>
                </c:pt>
                <c:pt idx="28850">
                  <c:v>-54.012500000000003</c:v>
                </c:pt>
                <c:pt idx="28851">
                  <c:v>-54.010500000000008</c:v>
                </c:pt>
                <c:pt idx="28852">
                  <c:v>-54.008500000000005</c:v>
                </c:pt>
                <c:pt idx="28853">
                  <c:v>-54.006500000000003</c:v>
                </c:pt>
                <c:pt idx="28854">
                  <c:v>-54.004500000000007</c:v>
                </c:pt>
                <c:pt idx="28855">
                  <c:v>-54.002500000000005</c:v>
                </c:pt>
                <c:pt idx="28856">
                  <c:v>-54.000500000000002</c:v>
                </c:pt>
                <c:pt idx="28857">
                  <c:v>-53.998500000000007</c:v>
                </c:pt>
                <c:pt idx="28858">
                  <c:v>-53.996500000000005</c:v>
                </c:pt>
                <c:pt idx="28859">
                  <c:v>-53.994500000000002</c:v>
                </c:pt>
                <c:pt idx="28860">
                  <c:v>-53.992500000000007</c:v>
                </c:pt>
                <c:pt idx="28861">
                  <c:v>-53.990500000000004</c:v>
                </c:pt>
                <c:pt idx="28862">
                  <c:v>-53.988500000000009</c:v>
                </c:pt>
                <c:pt idx="28863">
                  <c:v>-53.986500000000007</c:v>
                </c:pt>
                <c:pt idx="28864">
                  <c:v>-53.984500000000004</c:v>
                </c:pt>
                <c:pt idx="28865">
                  <c:v>-53.982500000000009</c:v>
                </c:pt>
                <c:pt idx="28866">
                  <c:v>-53.980500000000006</c:v>
                </c:pt>
                <c:pt idx="28867">
                  <c:v>-53.978500000000004</c:v>
                </c:pt>
                <c:pt idx="28868">
                  <c:v>-53.976500000000009</c:v>
                </c:pt>
                <c:pt idx="28869">
                  <c:v>-53.974500000000006</c:v>
                </c:pt>
                <c:pt idx="28870">
                  <c:v>-53.972500000000004</c:v>
                </c:pt>
                <c:pt idx="28871">
                  <c:v>-53.970500000000008</c:v>
                </c:pt>
                <c:pt idx="28872">
                  <c:v>-53.968500000000006</c:v>
                </c:pt>
                <c:pt idx="28873">
                  <c:v>-53.966500000000003</c:v>
                </c:pt>
                <c:pt idx="28874">
                  <c:v>-53.964500000000008</c:v>
                </c:pt>
                <c:pt idx="28875">
                  <c:v>-53.962500000000006</c:v>
                </c:pt>
                <c:pt idx="28876">
                  <c:v>-53.960500000000003</c:v>
                </c:pt>
                <c:pt idx="28877">
                  <c:v>-53.958500000000008</c:v>
                </c:pt>
                <c:pt idx="28878">
                  <c:v>-53.956500000000005</c:v>
                </c:pt>
                <c:pt idx="28879">
                  <c:v>-53.954500000000003</c:v>
                </c:pt>
                <c:pt idx="28880">
                  <c:v>-53.952500000000008</c:v>
                </c:pt>
                <c:pt idx="28881">
                  <c:v>-53.950500000000005</c:v>
                </c:pt>
                <c:pt idx="28882">
                  <c:v>-53.948500000000003</c:v>
                </c:pt>
                <c:pt idx="28883">
                  <c:v>-53.946500000000007</c:v>
                </c:pt>
                <c:pt idx="28884">
                  <c:v>-53.944500000000005</c:v>
                </c:pt>
                <c:pt idx="28885">
                  <c:v>-53.942500000000003</c:v>
                </c:pt>
                <c:pt idx="28886">
                  <c:v>-53.940500000000007</c:v>
                </c:pt>
                <c:pt idx="28887">
                  <c:v>-53.938500000000005</c:v>
                </c:pt>
                <c:pt idx="28888">
                  <c:v>-53.936500000000002</c:v>
                </c:pt>
                <c:pt idx="28889">
                  <c:v>-53.934500000000007</c:v>
                </c:pt>
                <c:pt idx="28890">
                  <c:v>-53.932500000000005</c:v>
                </c:pt>
                <c:pt idx="28891">
                  <c:v>-53.930500000000009</c:v>
                </c:pt>
                <c:pt idx="28892">
                  <c:v>-53.928500000000007</c:v>
                </c:pt>
                <c:pt idx="28893">
                  <c:v>-53.926500000000004</c:v>
                </c:pt>
                <c:pt idx="28894">
                  <c:v>-53.924500000000009</c:v>
                </c:pt>
                <c:pt idx="28895">
                  <c:v>-53.922500000000007</c:v>
                </c:pt>
                <c:pt idx="28896">
                  <c:v>-53.920500000000004</c:v>
                </c:pt>
                <c:pt idx="28897">
                  <c:v>-53.918500000000009</c:v>
                </c:pt>
                <c:pt idx="28898">
                  <c:v>-53.916500000000006</c:v>
                </c:pt>
                <c:pt idx="28899">
                  <c:v>-53.914500000000004</c:v>
                </c:pt>
                <c:pt idx="28900">
                  <c:v>-53.912500000000009</c:v>
                </c:pt>
                <c:pt idx="28901">
                  <c:v>-53.910500000000006</c:v>
                </c:pt>
                <c:pt idx="28902">
                  <c:v>-53.908500000000004</c:v>
                </c:pt>
                <c:pt idx="28903">
                  <c:v>-53.906500000000008</c:v>
                </c:pt>
                <c:pt idx="28904">
                  <c:v>-53.904500000000006</c:v>
                </c:pt>
                <c:pt idx="28905">
                  <c:v>-53.902500000000003</c:v>
                </c:pt>
                <c:pt idx="28906">
                  <c:v>-53.900500000000008</c:v>
                </c:pt>
                <c:pt idx="28907">
                  <c:v>-53.898500000000006</c:v>
                </c:pt>
                <c:pt idx="28908">
                  <c:v>-53.896500000000003</c:v>
                </c:pt>
                <c:pt idx="28909">
                  <c:v>-53.894500000000008</c:v>
                </c:pt>
                <c:pt idx="28910">
                  <c:v>-53.892500000000005</c:v>
                </c:pt>
                <c:pt idx="28911">
                  <c:v>-53.890500000000003</c:v>
                </c:pt>
                <c:pt idx="28912">
                  <c:v>-53.888500000000008</c:v>
                </c:pt>
                <c:pt idx="28913">
                  <c:v>-53.886500000000005</c:v>
                </c:pt>
                <c:pt idx="28914">
                  <c:v>-53.884500000000003</c:v>
                </c:pt>
                <c:pt idx="28915">
                  <c:v>-53.882500000000007</c:v>
                </c:pt>
                <c:pt idx="28916">
                  <c:v>-53.880500000000005</c:v>
                </c:pt>
                <c:pt idx="28917">
                  <c:v>-53.878500000000003</c:v>
                </c:pt>
                <c:pt idx="28918">
                  <c:v>-53.876500000000007</c:v>
                </c:pt>
                <c:pt idx="28919">
                  <c:v>-53.874500000000005</c:v>
                </c:pt>
                <c:pt idx="28920">
                  <c:v>-53.872500000000002</c:v>
                </c:pt>
                <c:pt idx="28921">
                  <c:v>-53.870500000000007</c:v>
                </c:pt>
                <c:pt idx="28922">
                  <c:v>-53.868500000000004</c:v>
                </c:pt>
                <c:pt idx="28923">
                  <c:v>-53.866500000000009</c:v>
                </c:pt>
                <c:pt idx="28924">
                  <c:v>-53.864500000000007</c:v>
                </c:pt>
                <c:pt idx="28925">
                  <c:v>-53.862500000000004</c:v>
                </c:pt>
                <c:pt idx="28926">
                  <c:v>-53.860500000000009</c:v>
                </c:pt>
                <c:pt idx="28927">
                  <c:v>-53.858500000000006</c:v>
                </c:pt>
                <c:pt idx="28928">
                  <c:v>-53.856500000000004</c:v>
                </c:pt>
                <c:pt idx="28929">
                  <c:v>-53.854500000000009</c:v>
                </c:pt>
                <c:pt idx="28930">
                  <c:v>-53.852500000000006</c:v>
                </c:pt>
                <c:pt idx="28931">
                  <c:v>-53.850500000000004</c:v>
                </c:pt>
                <c:pt idx="28932">
                  <c:v>-53.848500000000008</c:v>
                </c:pt>
                <c:pt idx="28933">
                  <c:v>-53.846500000000006</c:v>
                </c:pt>
                <c:pt idx="28934">
                  <c:v>-53.844500000000004</c:v>
                </c:pt>
                <c:pt idx="28935">
                  <c:v>-53.842500000000008</c:v>
                </c:pt>
                <c:pt idx="28936">
                  <c:v>-53.840500000000006</c:v>
                </c:pt>
                <c:pt idx="28937">
                  <c:v>-53.838500000000003</c:v>
                </c:pt>
                <c:pt idx="28938">
                  <c:v>-53.836500000000008</c:v>
                </c:pt>
                <c:pt idx="28939">
                  <c:v>-53.834500000000006</c:v>
                </c:pt>
                <c:pt idx="28940">
                  <c:v>-53.832500000000003</c:v>
                </c:pt>
                <c:pt idx="28941">
                  <c:v>-53.830500000000008</c:v>
                </c:pt>
                <c:pt idx="28942">
                  <c:v>-53.828500000000005</c:v>
                </c:pt>
                <c:pt idx="28943">
                  <c:v>-53.826500000000003</c:v>
                </c:pt>
                <c:pt idx="28944">
                  <c:v>-53.824500000000008</c:v>
                </c:pt>
                <c:pt idx="28945">
                  <c:v>-53.822500000000005</c:v>
                </c:pt>
                <c:pt idx="28946">
                  <c:v>-53.820500000000003</c:v>
                </c:pt>
                <c:pt idx="28947">
                  <c:v>-53.818500000000007</c:v>
                </c:pt>
                <c:pt idx="28948">
                  <c:v>-53.816500000000005</c:v>
                </c:pt>
                <c:pt idx="28949">
                  <c:v>-53.814500000000002</c:v>
                </c:pt>
                <c:pt idx="28950">
                  <c:v>-53.812500000000007</c:v>
                </c:pt>
                <c:pt idx="28951">
                  <c:v>-53.810500000000005</c:v>
                </c:pt>
                <c:pt idx="28952">
                  <c:v>-53.808500000000002</c:v>
                </c:pt>
                <c:pt idx="28953">
                  <c:v>-53.806500000000007</c:v>
                </c:pt>
                <c:pt idx="28954">
                  <c:v>-53.804500000000004</c:v>
                </c:pt>
                <c:pt idx="28955">
                  <c:v>-53.802500000000009</c:v>
                </c:pt>
                <c:pt idx="28956">
                  <c:v>-53.800500000000007</c:v>
                </c:pt>
                <c:pt idx="28957">
                  <c:v>-53.798500000000004</c:v>
                </c:pt>
                <c:pt idx="28958">
                  <c:v>-53.796500000000009</c:v>
                </c:pt>
                <c:pt idx="28959">
                  <c:v>-53.794500000000006</c:v>
                </c:pt>
                <c:pt idx="28960">
                  <c:v>-53.792500000000004</c:v>
                </c:pt>
                <c:pt idx="28961">
                  <c:v>-53.790500000000009</c:v>
                </c:pt>
                <c:pt idx="28962">
                  <c:v>-53.788500000000006</c:v>
                </c:pt>
                <c:pt idx="28963">
                  <c:v>-53.786500000000004</c:v>
                </c:pt>
                <c:pt idx="28964">
                  <c:v>-53.784500000000008</c:v>
                </c:pt>
                <c:pt idx="28965">
                  <c:v>-53.782500000000006</c:v>
                </c:pt>
                <c:pt idx="28966">
                  <c:v>-53.780500000000004</c:v>
                </c:pt>
                <c:pt idx="28967">
                  <c:v>-53.778500000000008</c:v>
                </c:pt>
                <c:pt idx="28968">
                  <c:v>-53.776500000000006</c:v>
                </c:pt>
                <c:pt idx="28969">
                  <c:v>-53.774500000000003</c:v>
                </c:pt>
                <c:pt idx="28970">
                  <c:v>-53.772500000000008</c:v>
                </c:pt>
                <c:pt idx="28971">
                  <c:v>-53.770500000000006</c:v>
                </c:pt>
                <c:pt idx="28972">
                  <c:v>-53.768500000000003</c:v>
                </c:pt>
                <c:pt idx="28973">
                  <c:v>-53.766500000000008</c:v>
                </c:pt>
                <c:pt idx="28974">
                  <c:v>-53.764500000000005</c:v>
                </c:pt>
                <c:pt idx="28975">
                  <c:v>-53.762500000000003</c:v>
                </c:pt>
                <c:pt idx="28976">
                  <c:v>-53.760500000000008</c:v>
                </c:pt>
                <c:pt idx="28977">
                  <c:v>-53.758500000000005</c:v>
                </c:pt>
                <c:pt idx="28978">
                  <c:v>-53.756500000000003</c:v>
                </c:pt>
                <c:pt idx="28979">
                  <c:v>-53.754500000000007</c:v>
                </c:pt>
                <c:pt idx="28980">
                  <c:v>-53.752500000000005</c:v>
                </c:pt>
                <c:pt idx="28981">
                  <c:v>-53.750500000000002</c:v>
                </c:pt>
                <c:pt idx="28982">
                  <c:v>-53.748500000000007</c:v>
                </c:pt>
                <c:pt idx="28983">
                  <c:v>-53.746500000000005</c:v>
                </c:pt>
                <c:pt idx="28984">
                  <c:v>-53.744500000000002</c:v>
                </c:pt>
                <c:pt idx="28985">
                  <c:v>-53.742500000000007</c:v>
                </c:pt>
                <c:pt idx="28986">
                  <c:v>-53.740500000000004</c:v>
                </c:pt>
                <c:pt idx="28987">
                  <c:v>-53.738500000000009</c:v>
                </c:pt>
                <c:pt idx="28988">
                  <c:v>-53.736500000000007</c:v>
                </c:pt>
                <c:pt idx="28989">
                  <c:v>-53.734500000000004</c:v>
                </c:pt>
                <c:pt idx="28990">
                  <c:v>-53.732500000000009</c:v>
                </c:pt>
                <c:pt idx="28991">
                  <c:v>-53.730500000000006</c:v>
                </c:pt>
                <c:pt idx="28992">
                  <c:v>-53.728500000000004</c:v>
                </c:pt>
                <c:pt idx="28993">
                  <c:v>-53.726500000000009</c:v>
                </c:pt>
                <c:pt idx="28994">
                  <c:v>-53.724500000000006</c:v>
                </c:pt>
                <c:pt idx="28995">
                  <c:v>-53.722500000000004</c:v>
                </c:pt>
                <c:pt idx="28996">
                  <c:v>-53.720500000000008</c:v>
                </c:pt>
                <c:pt idx="28997">
                  <c:v>-53.718500000000006</c:v>
                </c:pt>
                <c:pt idx="28998">
                  <c:v>-53.716500000000003</c:v>
                </c:pt>
                <c:pt idx="28999">
                  <c:v>-53.714500000000008</c:v>
                </c:pt>
                <c:pt idx="29000">
                  <c:v>-53.712500000000006</c:v>
                </c:pt>
                <c:pt idx="29001">
                  <c:v>-53.710500000000003</c:v>
                </c:pt>
                <c:pt idx="29002">
                  <c:v>-53.708500000000008</c:v>
                </c:pt>
                <c:pt idx="29003">
                  <c:v>-53.706500000000005</c:v>
                </c:pt>
                <c:pt idx="29004">
                  <c:v>-53.704500000000003</c:v>
                </c:pt>
                <c:pt idx="29005">
                  <c:v>-53.702500000000008</c:v>
                </c:pt>
                <c:pt idx="29006">
                  <c:v>-53.700500000000005</c:v>
                </c:pt>
                <c:pt idx="29007">
                  <c:v>-53.698500000000003</c:v>
                </c:pt>
                <c:pt idx="29008">
                  <c:v>-53.696500000000007</c:v>
                </c:pt>
                <c:pt idx="29009">
                  <c:v>-53.694500000000005</c:v>
                </c:pt>
                <c:pt idx="29010">
                  <c:v>-53.692500000000003</c:v>
                </c:pt>
                <c:pt idx="29011">
                  <c:v>-53.690500000000007</c:v>
                </c:pt>
                <c:pt idx="29012">
                  <c:v>-53.688500000000005</c:v>
                </c:pt>
                <c:pt idx="29013">
                  <c:v>-53.686500000000002</c:v>
                </c:pt>
                <c:pt idx="29014">
                  <c:v>-53.684500000000007</c:v>
                </c:pt>
                <c:pt idx="29015">
                  <c:v>-53.682500000000005</c:v>
                </c:pt>
                <c:pt idx="29016">
                  <c:v>-53.680500000000009</c:v>
                </c:pt>
                <c:pt idx="29017">
                  <c:v>-53.678500000000007</c:v>
                </c:pt>
                <c:pt idx="29018">
                  <c:v>-53.676500000000004</c:v>
                </c:pt>
                <c:pt idx="29019">
                  <c:v>-53.674500000000009</c:v>
                </c:pt>
                <c:pt idx="29020">
                  <c:v>-53.672500000000007</c:v>
                </c:pt>
                <c:pt idx="29021">
                  <c:v>-53.670500000000004</c:v>
                </c:pt>
                <c:pt idx="29022">
                  <c:v>-53.668500000000009</c:v>
                </c:pt>
                <c:pt idx="29023">
                  <c:v>-53.666500000000006</c:v>
                </c:pt>
                <c:pt idx="29024">
                  <c:v>-53.664500000000004</c:v>
                </c:pt>
                <c:pt idx="29025">
                  <c:v>-53.662500000000009</c:v>
                </c:pt>
                <c:pt idx="29026">
                  <c:v>-53.660500000000006</c:v>
                </c:pt>
                <c:pt idx="29027">
                  <c:v>-53.658500000000004</c:v>
                </c:pt>
                <c:pt idx="29028">
                  <c:v>-53.656500000000008</c:v>
                </c:pt>
                <c:pt idx="29029">
                  <c:v>-53.654500000000006</c:v>
                </c:pt>
                <c:pt idx="29030">
                  <c:v>-53.652500000000003</c:v>
                </c:pt>
                <c:pt idx="29031">
                  <c:v>-53.650500000000008</c:v>
                </c:pt>
                <c:pt idx="29032">
                  <c:v>-53.648500000000006</c:v>
                </c:pt>
                <c:pt idx="29033">
                  <c:v>-53.646500000000003</c:v>
                </c:pt>
                <c:pt idx="29034">
                  <c:v>-53.644500000000008</c:v>
                </c:pt>
                <c:pt idx="29035">
                  <c:v>-53.642500000000005</c:v>
                </c:pt>
                <c:pt idx="29036">
                  <c:v>-53.640500000000003</c:v>
                </c:pt>
                <c:pt idx="29037">
                  <c:v>-53.638500000000008</c:v>
                </c:pt>
                <c:pt idx="29038">
                  <c:v>-53.636500000000005</c:v>
                </c:pt>
                <c:pt idx="29039">
                  <c:v>-53.634500000000003</c:v>
                </c:pt>
                <c:pt idx="29040">
                  <c:v>-53.632500000000007</c:v>
                </c:pt>
                <c:pt idx="29041">
                  <c:v>-53.630500000000005</c:v>
                </c:pt>
                <c:pt idx="29042">
                  <c:v>-53.628500000000003</c:v>
                </c:pt>
                <c:pt idx="29043">
                  <c:v>-53.626500000000007</c:v>
                </c:pt>
                <c:pt idx="29044">
                  <c:v>-53.624500000000005</c:v>
                </c:pt>
                <c:pt idx="29045">
                  <c:v>-53.622500000000002</c:v>
                </c:pt>
                <c:pt idx="29046">
                  <c:v>-53.620500000000007</c:v>
                </c:pt>
                <c:pt idx="29047">
                  <c:v>-53.618500000000004</c:v>
                </c:pt>
                <c:pt idx="29048">
                  <c:v>-53.616500000000009</c:v>
                </c:pt>
                <c:pt idx="29049">
                  <c:v>-53.614500000000007</c:v>
                </c:pt>
                <c:pt idx="29050">
                  <c:v>-53.612500000000004</c:v>
                </c:pt>
                <c:pt idx="29051">
                  <c:v>-53.610500000000009</c:v>
                </c:pt>
                <c:pt idx="29052">
                  <c:v>-53.608500000000006</c:v>
                </c:pt>
                <c:pt idx="29053">
                  <c:v>-53.606500000000004</c:v>
                </c:pt>
                <c:pt idx="29054">
                  <c:v>-53.604500000000009</c:v>
                </c:pt>
                <c:pt idx="29055">
                  <c:v>-53.602500000000006</c:v>
                </c:pt>
                <c:pt idx="29056">
                  <c:v>-53.600500000000004</c:v>
                </c:pt>
                <c:pt idx="29057">
                  <c:v>-53.598500000000008</c:v>
                </c:pt>
                <c:pt idx="29058">
                  <c:v>-53.596500000000006</c:v>
                </c:pt>
                <c:pt idx="29059">
                  <c:v>-53.594500000000004</c:v>
                </c:pt>
                <c:pt idx="29060">
                  <c:v>-53.592500000000008</c:v>
                </c:pt>
                <c:pt idx="29061">
                  <c:v>-53.590500000000006</c:v>
                </c:pt>
                <c:pt idx="29062">
                  <c:v>-53.588500000000003</c:v>
                </c:pt>
                <c:pt idx="29063">
                  <c:v>-53.586500000000008</c:v>
                </c:pt>
                <c:pt idx="29064">
                  <c:v>-53.584500000000006</c:v>
                </c:pt>
                <c:pt idx="29065">
                  <c:v>-53.582500000000003</c:v>
                </c:pt>
                <c:pt idx="29066">
                  <c:v>-53.580500000000008</c:v>
                </c:pt>
                <c:pt idx="29067">
                  <c:v>-53.578500000000005</c:v>
                </c:pt>
                <c:pt idx="29068">
                  <c:v>-53.576500000000003</c:v>
                </c:pt>
                <c:pt idx="29069">
                  <c:v>-53.574500000000008</c:v>
                </c:pt>
                <c:pt idx="29070">
                  <c:v>-53.572500000000005</c:v>
                </c:pt>
                <c:pt idx="29071">
                  <c:v>-53.570500000000003</c:v>
                </c:pt>
                <c:pt idx="29072">
                  <c:v>-53.568500000000007</c:v>
                </c:pt>
                <c:pt idx="29073">
                  <c:v>-53.566500000000005</c:v>
                </c:pt>
                <c:pt idx="29074">
                  <c:v>-53.564500000000002</c:v>
                </c:pt>
                <c:pt idx="29075">
                  <c:v>-53.562500000000007</c:v>
                </c:pt>
                <c:pt idx="29076">
                  <c:v>-53.560500000000005</c:v>
                </c:pt>
                <c:pt idx="29077">
                  <c:v>-53.558500000000002</c:v>
                </c:pt>
                <c:pt idx="29078">
                  <c:v>-53.556500000000007</c:v>
                </c:pt>
                <c:pt idx="29079">
                  <c:v>-53.554500000000004</c:v>
                </c:pt>
                <c:pt idx="29080">
                  <c:v>-53.552500000000009</c:v>
                </c:pt>
                <c:pt idx="29081">
                  <c:v>-53.550500000000007</c:v>
                </c:pt>
                <c:pt idx="29082">
                  <c:v>-53.548500000000004</c:v>
                </c:pt>
                <c:pt idx="29083">
                  <c:v>-53.546500000000009</c:v>
                </c:pt>
                <c:pt idx="29084">
                  <c:v>-53.544500000000006</c:v>
                </c:pt>
                <c:pt idx="29085">
                  <c:v>-53.542500000000004</c:v>
                </c:pt>
                <c:pt idx="29086">
                  <c:v>-53.540500000000009</c:v>
                </c:pt>
                <c:pt idx="29087">
                  <c:v>-53.538500000000006</c:v>
                </c:pt>
                <c:pt idx="29088">
                  <c:v>-53.536500000000004</c:v>
                </c:pt>
                <c:pt idx="29089">
                  <c:v>-53.534500000000008</c:v>
                </c:pt>
                <c:pt idx="29090">
                  <c:v>-53.532500000000006</c:v>
                </c:pt>
                <c:pt idx="29091">
                  <c:v>-53.530500000000004</c:v>
                </c:pt>
                <c:pt idx="29092">
                  <c:v>-53.528500000000008</c:v>
                </c:pt>
                <c:pt idx="29093">
                  <c:v>-53.526500000000006</c:v>
                </c:pt>
                <c:pt idx="29094">
                  <c:v>-53.524500000000003</c:v>
                </c:pt>
                <c:pt idx="29095">
                  <c:v>-53.522500000000008</c:v>
                </c:pt>
                <c:pt idx="29096">
                  <c:v>-53.520500000000006</c:v>
                </c:pt>
                <c:pt idx="29097">
                  <c:v>-53.518500000000003</c:v>
                </c:pt>
                <c:pt idx="29098">
                  <c:v>-53.516500000000008</c:v>
                </c:pt>
                <c:pt idx="29099">
                  <c:v>-53.514500000000005</c:v>
                </c:pt>
                <c:pt idx="29100">
                  <c:v>-53.512500000000003</c:v>
                </c:pt>
                <c:pt idx="29101">
                  <c:v>-53.510500000000008</c:v>
                </c:pt>
                <c:pt idx="29102">
                  <c:v>-53.508500000000005</c:v>
                </c:pt>
                <c:pt idx="29103">
                  <c:v>-53.506500000000003</c:v>
                </c:pt>
                <c:pt idx="29104">
                  <c:v>-53.504500000000007</c:v>
                </c:pt>
                <c:pt idx="29105">
                  <c:v>-53.502500000000005</c:v>
                </c:pt>
                <c:pt idx="29106">
                  <c:v>-53.500500000000002</c:v>
                </c:pt>
                <c:pt idx="29107">
                  <c:v>-53.498500000000007</c:v>
                </c:pt>
                <c:pt idx="29108">
                  <c:v>-53.496500000000005</c:v>
                </c:pt>
                <c:pt idx="29109">
                  <c:v>-53.494500000000002</c:v>
                </c:pt>
                <c:pt idx="29110">
                  <c:v>-53.492500000000007</c:v>
                </c:pt>
                <c:pt idx="29111">
                  <c:v>-53.490500000000004</c:v>
                </c:pt>
                <c:pt idx="29112">
                  <c:v>-53.488500000000009</c:v>
                </c:pt>
                <c:pt idx="29113">
                  <c:v>-53.486500000000007</c:v>
                </c:pt>
                <c:pt idx="29114">
                  <c:v>-53.484500000000004</c:v>
                </c:pt>
                <c:pt idx="29115">
                  <c:v>-53.482500000000009</c:v>
                </c:pt>
                <c:pt idx="29116">
                  <c:v>-53.480500000000006</c:v>
                </c:pt>
                <c:pt idx="29117">
                  <c:v>-53.478500000000004</c:v>
                </c:pt>
                <c:pt idx="29118">
                  <c:v>-53.476500000000009</c:v>
                </c:pt>
                <c:pt idx="29119">
                  <c:v>-53.474500000000006</c:v>
                </c:pt>
                <c:pt idx="29120">
                  <c:v>-53.472500000000004</c:v>
                </c:pt>
                <c:pt idx="29121">
                  <c:v>-53.470500000000008</c:v>
                </c:pt>
                <c:pt idx="29122">
                  <c:v>-53.468500000000006</c:v>
                </c:pt>
                <c:pt idx="29123">
                  <c:v>-53.466500000000003</c:v>
                </c:pt>
                <c:pt idx="29124">
                  <c:v>-53.464500000000008</c:v>
                </c:pt>
                <c:pt idx="29125">
                  <c:v>-53.462500000000006</c:v>
                </c:pt>
                <c:pt idx="29126">
                  <c:v>-53.460500000000003</c:v>
                </c:pt>
                <c:pt idx="29127">
                  <c:v>-53.458500000000008</c:v>
                </c:pt>
                <c:pt idx="29128">
                  <c:v>-53.456500000000005</c:v>
                </c:pt>
                <c:pt idx="29129">
                  <c:v>-53.454500000000003</c:v>
                </c:pt>
                <c:pt idx="29130">
                  <c:v>-53.452500000000008</c:v>
                </c:pt>
                <c:pt idx="29131">
                  <c:v>-53.450500000000005</c:v>
                </c:pt>
                <c:pt idx="29132">
                  <c:v>-53.448500000000003</c:v>
                </c:pt>
                <c:pt idx="29133">
                  <c:v>-53.446500000000007</c:v>
                </c:pt>
                <c:pt idx="29134">
                  <c:v>-53.444500000000005</c:v>
                </c:pt>
                <c:pt idx="29135">
                  <c:v>-53.442500000000003</c:v>
                </c:pt>
                <c:pt idx="29136">
                  <c:v>-53.440500000000007</c:v>
                </c:pt>
                <c:pt idx="29137">
                  <c:v>-53.438500000000005</c:v>
                </c:pt>
                <c:pt idx="29138">
                  <c:v>-53.436500000000002</c:v>
                </c:pt>
                <c:pt idx="29139">
                  <c:v>-53.434500000000007</c:v>
                </c:pt>
                <c:pt idx="29140">
                  <c:v>-53.432500000000005</c:v>
                </c:pt>
                <c:pt idx="29141">
                  <c:v>-53.430500000000009</c:v>
                </c:pt>
                <c:pt idx="29142">
                  <c:v>-53.428500000000007</c:v>
                </c:pt>
                <c:pt idx="29143">
                  <c:v>-53.426500000000004</c:v>
                </c:pt>
                <c:pt idx="29144">
                  <c:v>-53.424500000000009</c:v>
                </c:pt>
                <c:pt idx="29145">
                  <c:v>-53.422500000000007</c:v>
                </c:pt>
                <c:pt idx="29146">
                  <c:v>-53.420500000000004</c:v>
                </c:pt>
                <c:pt idx="29147">
                  <c:v>-53.418500000000009</c:v>
                </c:pt>
                <c:pt idx="29148">
                  <c:v>-53.416500000000006</c:v>
                </c:pt>
                <c:pt idx="29149">
                  <c:v>-53.414500000000004</c:v>
                </c:pt>
                <c:pt idx="29150">
                  <c:v>-53.412500000000009</c:v>
                </c:pt>
                <c:pt idx="29151">
                  <c:v>-53.410500000000006</c:v>
                </c:pt>
                <c:pt idx="29152">
                  <c:v>-53.408500000000004</c:v>
                </c:pt>
                <c:pt idx="29153">
                  <c:v>-53.406500000000008</c:v>
                </c:pt>
                <c:pt idx="29154">
                  <c:v>-53.404500000000006</c:v>
                </c:pt>
                <c:pt idx="29155">
                  <c:v>-53.402500000000003</c:v>
                </c:pt>
                <c:pt idx="29156">
                  <c:v>-53.400500000000008</c:v>
                </c:pt>
                <c:pt idx="29157">
                  <c:v>-53.398500000000006</c:v>
                </c:pt>
                <c:pt idx="29158">
                  <c:v>-53.396500000000003</c:v>
                </c:pt>
                <c:pt idx="29159">
                  <c:v>-53.394500000000008</c:v>
                </c:pt>
                <c:pt idx="29160">
                  <c:v>-53.392500000000005</c:v>
                </c:pt>
                <c:pt idx="29161">
                  <c:v>-53.390500000000003</c:v>
                </c:pt>
                <c:pt idx="29162">
                  <c:v>-53.388500000000008</c:v>
                </c:pt>
                <c:pt idx="29163">
                  <c:v>-53.386500000000005</c:v>
                </c:pt>
                <c:pt idx="29164">
                  <c:v>-53.384500000000003</c:v>
                </c:pt>
                <c:pt idx="29165">
                  <c:v>-53.382500000000007</c:v>
                </c:pt>
                <c:pt idx="29166">
                  <c:v>-53.380500000000005</c:v>
                </c:pt>
                <c:pt idx="29167">
                  <c:v>-53.378500000000003</c:v>
                </c:pt>
                <c:pt idx="29168">
                  <c:v>-53.376500000000007</c:v>
                </c:pt>
                <c:pt idx="29169">
                  <c:v>-53.374500000000005</c:v>
                </c:pt>
                <c:pt idx="29170">
                  <c:v>-53.372500000000002</c:v>
                </c:pt>
                <c:pt idx="29171">
                  <c:v>-53.370500000000007</c:v>
                </c:pt>
                <c:pt idx="29172">
                  <c:v>-53.368500000000004</c:v>
                </c:pt>
                <c:pt idx="29173">
                  <c:v>-53.366500000000009</c:v>
                </c:pt>
                <c:pt idx="29174">
                  <c:v>-53.364500000000007</c:v>
                </c:pt>
                <c:pt idx="29175">
                  <c:v>-53.362500000000004</c:v>
                </c:pt>
                <c:pt idx="29176">
                  <c:v>-53.360500000000009</c:v>
                </c:pt>
                <c:pt idx="29177">
                  <c:v>-53.358500000000006</c:v>
                </c:pt>
                <c:pt idx="29178">
                  <c:v>-53.356500000000004</c:v>
                </c:pt>
                <c:pt idx="29179">
                  <c:v>-53.354500000000009</c:v>
                </c:pt>
                <c:pt idx="29180">
                  <c:v>-53.352500000000006</c:v>
                </c:pt>
                <c:pt idx="29181">
                  <c:v>-53.350500000000004</c:v>
                </c:pt>
                <c:pt idx="29182">
                  <c:v>-53.348500000000008</c:v>
                </c:pt>
                <c:pt idx="29183">
                  <c:v>-53.346500000000006</c:v>
                </c:pt>
                <c:pt idx="29184">
                  <c:v>-53.344500000000004</c:v>
                </c:pt>
                <c:pt idx="29185">
                  <c:v>-53.342500000000008</c:v>
                </c:pt>
                <c:pt idx="29186">
                  <c:v>-53.340500000000006</c:v>
                </c:pt>
                <c:pt idx="29187">
                  <c:v>-53.338500000000003</c:v>
                </c:pt>
                <c:pt idx="29188">
                  <c:v>-53.336500000000008</c:v>
                </c:pt>
                <c:pt idx="29189">
                  <c:v>-53.334500000000006</c:v>
                </c:pt>
                <c:pt idx="29190">
                  <c:v>-53.332500000000003</c:v>
                </c:pt>
                <c:pt idx="29191">
                  <c:v>-53.330500000000008</c:v>
                </c:pt>
                <c:pt idx="29192">
                  <c:v>-53.328500000000005</c:v>
                </c:pt>
                <c:pt idx="29193">
                  <c:v>-53.326500000000003</c:v>
                </c:pt>
                <c:pt idx="29194">
                  <c:v>-53.324500000000008</c:v>
                </c:pt>
                <c:pt idx="29195">
                  <c:v>-53.322500000000005</c:v>
                </c:pt>
                <c:pt idx="29196">
                  <c:v>-53.320500000000003</c:v>
                </c:pt>
                <c:pt idx="29197">
                  <c:v>-53.318500000000007</c:v>
                </c:pt>
                <c:pt idx="29198">
                  <c:v>-53.316500000000005</c:v>
                </c:pt>
                <c:pt idx="29199">
                  <c:v>-53.314500000000002</c:v>
                </c:pt>
                <c:pt idx="29200">
                  <c:v>-53.312500000000007</c:v>
                </c:pt>
                <c:pt idx="29201">
                  <c:v>-53.310500000000005</c:v>
                </c:pt>
                <c:pt idx="29202">
                  <c:v>-53.308500000000002</c:v>
                </c:pt>
                <c:pt idx="29203">
                  <c:v>-53.306500000000007</c:v>
                </c:pt>
                <c:pt idx="29204">
                  <c:v>-53.304500000000004</c:v>
                </c:pt>
                <c:pt idx="29205">
                  <c:v>-53.302500000000009</c:v>
                </c:pt>
                <c:pt idx="29206">
                  <c:v>-53.300500000000007</c:v>
                </c:pt>
                <c:pt idx="29207">
                  <c:v>-53.298500000000004</c:v>
                </c:pt>
                <c:pt idx="29208">
                  <c:v>-53.296500000000009</c:v>
                </c:pt>
                <c:pt idx="29209">
                  <c:v>-53.294500000000006</c:v>
                </c:pt>
                <c:pt idx="29210">
                  <c:v>-53.292500000000004</c:v>
                </c:pt>
                <c:pt idx="29211">
                  <c:v>-53.290500000000009</c:v>
                </c:pt>
                <c:pt idx="29212">
                  <c:v>-53.288500000000006</c:v>
                </c:pt>
                <c:pt idx="29213">
                  <c:v>-53.286500000000004</c:v>
                </c:pt>
                <c:pt idx="29214">
                  <c:v>-53.284500000000008</c:v>
                </c:pt>
                <c:pt idx="29215">
                  <c:v>-53.282500000000006</c:v>
                </c:pt>
                <c:pt idx="29216">
                  <c:v>-53.280500000000004</c:v>
                </c:pt>
                <c:pt idx="29217">
                  <c:v>-53.278500000000008</c:v>
                </c:pt>
                <c:pt idx="29218">
                  <c:v>-53.276500000000006</c:v>
                </c:pt>
                <c:pt idx="29219">
                  <c:v>-53.274500000000003</c:v>
                </c:pt>
                <c:pt idx="29220">
                  <c:v>-53.272500000000008</c:v>
                </c:pt>
                <c:pt idx="29221">
                  <c:v>-53.270500000000006</c:v>
                </c:pt>
                <c:pt idx="29222">
                  <c:v>-53.268500000000003</c:v>
                </c:pt>
                <c:pt idx="29223">
                  <c:v>-53.266500000000008</c:v>
                </c:pt>
                <c:pt idx="29224">
                  <c:v>-53.264500000000005</c:v>
                </c:pt>
                <c:pt idx="29225">
                  <c:v>-53.262500000000003</c:v>
                </c:pt>
                <c:pt idx="29226">
                  <c:v>-53.260500000000008</c:v>
                </c:pt>
                <c:pt idx="29227">
                  <c:v>-53.258500000000005</c:v>
                </c:pt>
                <c:pt idx="29228">
                  <c:v>-53.256500000000003</c:v>
                </c:pt>
                <c:pt idx="29229">
                  <c:v>-53.254500000000007</c:v>
                </c:pt>
                <c:pt idx="29230">
                  <c:v>-53.252500000000005</c:v>
                </c:pt>
                <c:pt idx="29231">
                  <c:v>-53.250500000000002</c:v>
                </c:pt>
                <c:pt idx="29232">
                  <c:v>-53.248500000000007</c:v>
                </c:pt>
                <c:pt idx="29233">
                  <c:v>-53.246500000000005</c:v>
                </c:pt>
                <c:pt idx="29234">
                  <c:v>-53.244500000000002</c:v>
                </c:pt>
                <c:pt idx="29235">
                  <c:v>-53.242500000000007</c:v>
                </c:pt>
                <c:pt idx="29236">
                  <c:v>-53.240500000000004</c:v>
                </c:pt>
                <c:pt idx="29237">
                  <c:v>-53.238500000000009</c:v>
                </c:pt>
                <c:pt idx="29238">
                  <c:v>-53.236500000000007</c:v>
                </c:pt>
                <c:pt idx="29239">
                  <c:v>-53.234500000000004</c:v>
                </c:pt>
                <c:pt idx="29240">
                  <c:v>-53.232500000000009</c:v>
                </c:pt>
                <c:pt idx="29241">
                  <c:v>-53.230500000000006</c:v>
                </c:pt>
                <c:pt idx="29242">
                  <c:v>-53.228500000000004</c:v>
                </c:pt>
                <c:pt idx="29243">
                  <c:v>-53.226500000000009</c:v>
                </c:pt>
                <c:pt idx="29244">
                  <c:v>-53.224500000000006</c:v>
                </c:pt>
                <c:pt idx="29245">
                  <c:v>-53.222500000000004</c:v>
                </c:pt>
                <c:pt idx="29246">
                  <c:v>-53.220500000000008</c:v>
                </c:pt>
                <c:pt idx="29247">
                  <c:v>-53.218500000000006</c:v>
                </c:pt>
                <c:pt idx="29248">
                  <c:v>-53.216500000000003</c:v>
                </c:pt>
                <c:pt idx="29249">
                  <c:v>-53.214500000000008</c:v>
                </c:pt>
                <c:pt idx="29250">
                  <c:v>-53.212500000000006</c:v>
                </c:pt>
                <c:pt idx="29251">
                  <c:v>-53.210500000000003</c:v>
                </c:pt>
                <c:pt idx="29252">
                  <c:v>-53.208500000000008</c:v>
                </c:pt>
                <c:pt idx="29253">
                  <c:v>-53.206500000000005</c:v>
                </c:pt>
                <c:pt idx="29254">
                  <c:v>-53.204500000000003</c:v>
                </c:pt>
                <c:pt idx="29255">
                  <c:v>-53.202500000000008</c:v>
                </c:pt>
                <c:pt idx="29256">
                  <c:v>-53.200500000000005</c:v>
                </c:pt>
                <c:pt idx="29257">
                  <c:v>-53.198500000000003</c:v>
                </c:pt>
                <c:pt idx="29258">
                  <c:v>-53.196500000000007</c:v>
                </c:pt>
                <c:pt idx="29259">
                  <c:v>-53.194500000000005</c:v>
                </c:pt>
                <c:pt idx="29260">
                  <c:v>-53.192500000000003</c:v>
                </c:pt>
                <c:pt idx="29261">
                  <c:v>-53.190500000000007</c:v>
                </c:pt>
                <c:pt idx="29262">
                  <c:v>-53.188500000000005</c:v>
                </c:pt>
                <c:pt idx="29263">
                  <c:v>-53.186500000000002</c:v>
                </c:pt>
                <c:pt idx="29264">
                  <c:v>-53.184500000000007</c:v>
                </c:pt>
                <c:pt idx="29265">
                  <c:v>-53.182500000000005</c:v>
                </c:pt>
                <c:pt idx="29266">
                  <c:v>-53.180500000000009</c:v>
                </c:pt>
                <c:pt idx="29267">
                  <c:v>-53.178500000000007</c:v>
                </c:pt>
                <c:pt idx="29268">
                  <c:v>-53.176500000000004</c:v>
                </c:pt>
                <c:pt idx="29269">
                  <c:v>-53.174500000000009</c:v>
                </c:pt>
                <c:pt idx="29270">
                  <c:v>-53.172500000000007</c:v>
                </c:pt>
                <c:pt idx="29271">
                  <c:v>-53.170500000000004</c:v>
                </c:pt>
                <c:pt idx="29272">
                  <c:v>-53.168500000000009</c:v>
                </c:pt>
                <c:pt idx="29273">
                  <c:v>-53.166500000000006</c:v>
                </c:pt>
                <c:pt idx="29274">
                  <c:v>-53.164500000000004</c:v>
                </c:pt>
                <c:pt idx="29275">
                  <c:v>-53.162500000000009</c:v>
                </c:pt>
                <c:pt idx="29276">
                  <c:v>-53.160500000000006</c:v>
                </c:pt>
                <c:pt idx="29277">
                  <c:v>-53.158500000000004</c:v>
                </c:pt>
                <c:pt idx="29278">
                  <c:v>-53.156500000000008</c:v>
                </c:pt>
                <c:pt idx="29279">
                  <c:v>-53.154500000000006</c:v>
                </c:pt>
                <c:pt idx="29280">
                  <c:v>-53.152500000000003</c:v>
                </c:pt>
                <c:pt idx="29281">
                  <c:v>-53.150500000000008</c:v>
                </c:pt>
                <c:pt idx="29282">
                  <c:v>-53.148500000000006</c:v>
                </c:pt>
                <c:pt idx="29283">
                  <c:v>-53.146500000000003</c:v>
                </c:pt>
                <c:pt idx="29284">
                  <c:v>-53.144500000000008</c:v>
                </c:pt>
                <c:pt idx="29285">
                  <c:v>-53.142500000000005</c:v>
                </c:pt>
                <c:pt idx="29286">
                  <c:v>-53.140500000000003</c:v>
                </c:pt>
                <c:pt idx="29287">
                  <c:v>-53.138500000000008</c:v>
                </c:pt>
                <c:pt idx="29288">
                  <c:v>-53.136500000000005</c:v>
                </c:pt>
                <c:pt idx="29289">
                  <c:v>-53.134500000000003</c:v>
                </c:pt>
                <c:pt idx="29290">
                  <c:v>-53.132500000000007</c:v>
                </c:pt>
                <c:pt idx="29291">
                  <c:v>-53.130500000000005</c:v>
                </c:pt>
                <c:pt idx="29292">
                  <c:v>-53.128500000000003</c:v>
                </c:pt>
                <c:pt idx="29293">
                  <c:v>-53.126500000000007</c:v>
                </c:pt>
                <c:pt idx="29294">
                  <c:v>-53.124500000000005</c:v>
                </c:pt>
                <c:pt idx="29295">
                  <c:v>-53.122500000000002</c:v>
                </c:pt>
                <c:pt idx="29296">
                  <c:v>-53.120500000000007</c:v>
                </c:pt>
                <c:pt idx="29297">
                  <c:v>-53.118500000000004</c:v>
                </c:pt>
                <c:pt idx="29298">
                  <c:v>-53.116500000000009</c:v>
                </c:pt>
                <c:pt idx="29299">
                  <c:v>-53.114500000000007</c:v>
                </c:pt>
                <c:pt idx="29300">
                  <c:v>-53.112500000000004</c:v>
                </c:pt>
                <c:pt idx="29301">
                  <c:v>-53.110500000000009</c:v>
                </c:pt>
                <c:pt idx="29302">
                  <c:v>-53.108500000000006</c:v>
                </c:pt>
                <c:pt idx="29303">
                  <c:v>-53.106500000000004</c:v>
                </c:pt>
                <c:pt idx="29304">
                  <c:v>-53.104500000000009</c:v>
                </c:pt>
                <c:pt idx="29305">
                  <c:v>-53.102500000000006</c:v>
                </c:pt>
                <c:pt idx="29306">
                  <c:v>-53.100500000000004</c:v>
                </c:pt>
                <c:pt idx="29307">
                  <c:v>-53.098500000000008</c:v>
                </c:pt>
                <c:pt idx="29308">
                  <c:v>-53.096500000000006</c:v>
                </c:pt>
                <c:pt idx="29309">
                  <c:v>-53.094500000000004</c:v>
                </c:pt>
                <c:pt idx="29310">
                  <c:v>-53.092500000000008</c:v>
                </c:pt>
                <c:pt idx="29311">
                  <c:v>-53.090500000000006</c:v>
                </c:pt>
                <c:pt idx="29312">
                  <c:v>-53.088500000000003</c:v>
                </c:pt>
                <c:pt idx="29313">
                  <c:v>-53.086500000000008</c:v>
                </c:pt>
                <c:pt idx="29314">
                  <c:v>-53.084500000000006</c:v>
                </c:pt>
                <c:pt idx="29315">
                  <c:v>-53.082500000000003</c:v>
                </c:pt>
                <c:pt idx="29316">
                  <c:v>-53.080500000000008</c:v>
                </c:pt>
                <c:pt idx="29317">
                  <c:v>-53.078500000000005</c:v>
                </c:pt>
                <c:pt idx="29318">
                  <c:v>-53.076500000000003</c:v>
                </c:pt>
                <c:pt idx="29319">
                  <c:v>-53.074500000000008</c:v>
                </c:pt>
                <c:pt idx="29320">
                  <c:v>-53.072500000000005</c:v>
                </c:pt>
                <c:pt idx="29321">
                  <c:v>-53.070500000000003</c:v>
                </c:pt>
                <c:pt idx="29322">
                  <c:v>-53.068500000000007</c:v>
                </c:pt>
                <c:pt idx="29323">
                  <c:v>-53.066500000000005</c:v>
                </c:pt>
                <c:pt idx="29324">
                  <c:v>-53.064500000000002</c:v>
                </c:pt>
                <c:pt idx="29325">
                  <c:v>-53.062500000000007</c:v>
                </c:pt>
                <c:pt idx="29326">
                  <c:v>-53.060500000000005</c:v>
                </c:pt>
                <c:pt idx="29327">
                  <c:v>-53.058500000000002</c:v>
                </c:pt>
                <c:pt idx="29328">
                  <c:v>-53.056500000000007</c:v>
                </c:pt>
                <c:pt idx="29329">
                  <c:v>-53.054500000000004</c:v>
                </c:pt>
                <c:pt idx="29330">
                  <c:v>-53.052500000000009</c:v>
                </c:pt>
                <c:pt idx="29331">
                  <c:v>-53.050500000000007</c:v>
                </c:pt>
                <c:pt idx="29332">
                  <c:v>-53.048500000000004</c:v>
                </c:pt>
                <c:pt idx="29333">
                  <c:v>-53.046500000000009</c:v>
                </c:pt>
                <c:pt idx="29334">
                  <c:v>-53.044500000000006</c:v>
                </c:pt>
                <c:pt idx="29335">
                  <c:v>-53.042500000000004</c:v>
                </c:pt>
                <c:pt idx="29336">
                  <c:v>-53.040500000000009</c:v>
                </c:pt>
                <c:pt idx="29337">
                  <c:v>-53.038500000000006</c:v>
                </c:pt>
                <c:pt idx="29338">
                  <c:v>-53.036500000000004</c:v>
                </c:pt>
                <c:pt idx="29339">
                  <c:v>-53.034500000000008</c:v>
                </c:pt>
                <c:pt idx="29340">
                  <c:v>-53.032500000000006</c:v>
                </c:pt>
                <c:pt idx="29341">
                  <c:v>-53.030500000000004</c:v>
                </c:pt>
                <c:pt idx="29342">
                  <c:v>-53.028500000000008</c:v>
                </c:pt>
                <c:pt idx="29343">
                  <c:v>-53.026500000000006</c:v>
                </c:pt>
                <c:pt idx="29344">
                  <c:v>-53.024500000000003</c:v>
                </c:pt>
                <c:pt idx="29345">
                  <c:v>-53.022500000000008</c:v>
                </c:pt>
                <c:pt idx="29346">
                  <c:v>-53.020500000000006</c:v>
                </c:pt>
                <c:pt idx="29347">
                  <c:v>-53.018500000000003</c:v>
                </c:pt>
                <c:pt idx="29348">
                  <c:v>-53.016500000000008</c:v>
                </c:pt>
                <c:pt idx="29349">
                  <c:v>-53.014500000000005</c:v>
                </c:pt>
                <c:pt idx="29350">
                  <c:v>-53.012500000000003</c:v>
                </c:pt>
                <c:pt idx="29351">
                  <c:v>-53.010500000000008</c:v>
                </c:pt>
                <c:pt idx="29352">
                  <c:v>-53.008500000000005</c:v>
                </c:pt>
                <c:pt idx="29353">
                  <c:v>-53.006500000000003</c:v>
                </c:pt>
                <c:pt idx="29354">
                  <c:v>-53.004500000000007</c:v>
                </c:pt>
                <c:pt idx="29355">
                  <c:v>-53.002500000000005</c:v>
                </c:pt>
                <c:pt idx="29356">
                  <c:v>-53.000500000000002</c:v>
                </c:pt>
                <c:pt idx="29357">
                  <c:v>-52.998500000000007</c:v>
                </c:pt>
                <c:pt idx="29358">
                  <c:v>-52.996500000000005</c:v>
                </c:pt>
                <c:pt idx="29359">
                  <c:v>-52.994500000000002</c:v>
                </c:pt>
                <c:pt idx="29360">
                  <c:v>-52.992500000000007</c:v>
                </c:pt>
                <c:pt idx="29361">
                  <c:v>-52.990500000000004</c:v>
                </c:pt>
                <c:pt idx="29362">
                  <c:v>-52.988500000000009</c:v>
                </c:pt>
                <c:pt idx="29363">
                  <c:v>-52.986500000000007</c:v>
                </c:pt>
                <c:pt idx="29364">
                  <c:v>-52.984500000000004</c:v>
                </c:pt>
                <c:pt idx="29365">
                  <c:v>-52.982500000000009</c:v>
                </c:pt>
                <c:pt idx="29366">
                  <c:v>-52.980500000000006</c:v>
                </c:pt>
                <c:pt idx="29367">
                  <c:v>-52.978500000000004</c:v>
                </c:pt>
                <c:pt idx="29368">
                  <c:v>-52.976500000000009</c:v>
                </c:pt>
                <c:pt idx="29369">
                  <c:v>-52.974500000000006</c:v>
                </c:pt>
                <c:pt idx="29370">
                  <c:v>-52.972500000000004</c:v>
                </c:pt>
                <c:pt idx="29371">
                  <c:v>-52.970500000000008</c:v>
                </c:pt>
                <c:pt idx="29372">
                  <c:v>-52.968500000000006</c:v>
                </c:pt>
                <c:pt idx="29373">
                  <c:v>-52.966500000000003</c:v>
                </c:pt>
                <c:pt idx="29374">
                  <c:v>-52.964500000000008</c:v>
                </c:pt>
                <c:pt idx="29375">
                  <c:v>-52.962500000000006</c:v>
                </c:pt>
                <c:pt idx="29376">
                  <c:v>-52.960500000000003</c:v>
                </c:pt>
                <c:pt idx="29377">
                  <c:v>-52.958500000000008</c:v>
                </c:pt>
                <c:pt idx="29378">
                  <c:v>-52.956500000000005</c:v>
                </c:pt>
                <c:pt idx="29379">
                  <c:v>-52.954500000000003</c:v>
                </c:pt>
                <c:pt idx="29380">
                  <c:v>-52.952500000000008</c:v>
                </c:pt>
                <c:pt idx="29381">
                  <c:v>-52.950500000000005</c:v>
                </c:pt>
                <c:pt idx="29382">
                  <c:v>-52.948500000000003</c:v>
                </c:pt>
                <c:pt idx="29383">
                  <c:v>-52.946500000000007</c:v>
                </c:pt>
                <c:pt idx="29384">
                  <c:v>-52.944500000000005</c:v>
                </c:pt>
                <c:pt idx="29385">
                  <c:v>-52.942500000000003</c:v>
                </c:pt>
                <c:pt idx="29386">
                  <c:v>-52.940500000000007</c:v>
                </c:pt>
                <c:pt idx="29387">
                  <c:v>-52.938500000000005</c:v>
                </c:pt>
                <c:pt idx="29388">
                  <c:v>-52.936500000000002</c:v>
                </c:pt>
                <c:pt idx="29389">
                  <c:v>-52.934500000000007</c:v>
                </c:pt>
                <c:pt idx="29390">
                  <c:v>-52.932500000000005</c:v>
                </c:pt>
                <c:pt idx="29391">
                  <c:v>-52.930500000000009</c:v>
                </c:pt>
                <c:pt idx="29392">
                  <c:v>-52.928500000000007</c:v>
                </c:pt>
                <c:pt idx="29393">
                  <c:v>-52.926500000000004</c:v>
                </c:pt>
                <c:pt idx="29394">
                  <c:v>-52.924500000000009</c:v>
                </c:pt>
                <c:pt idx="29395">
                  <c:v>-52.922500000000007</c:v>
                </c:pt>
                <c:pt idx="29396">
                  <c:v>-52.920500000000004</c:v>
                </c:pt>
                <c:pt idx="29397">
                  <c:v>-52.918500000000009</c:v>
                </c:pt>
                <c:pt idx="29398">
                  <c:v>-52.916500000000006</c:v>
                </c:pt>
                <c:pt idx="29399">
                  <c:v>-52.914500000000004</c:v>
                </c:pt>
                <c:pt idx="29400">
                  <c:v>-52.912500000000009</c:v>
                </c:pt>
                <c:pt idx="29401">
                  <c:v>-52.910500000000006</c:v>
                </c:pt>
                <c:pt idx="29402">
                  <c:v>-52.908500000000004</c:v>
                </c:pt>
                <c:pt idx="29403">
                  <c:v>-52.906500000000008</c:v>
                </c:pt>
                <c:pt idx="29404">
                  <c:v>-52.904500000000006</c:v>
                </c:pt>
                <c:pt idx="29405">
                  <c:v>-52.902500000000003</c:v>
                </c:pt>
                <c:pt idx="29406">
                  <c:v>-52.900500000000008</c:v>
                </c:pt>
                <c:pt idx="29407">
                  <c:v>-52.898500000000006</c:v>
                </c:pt>
                <c:pt idx="29408">
                  <c:v>-52.896500000000003</c:v>
                </c:pt>
                <c:pt idx="29409">
                  <c:v>-52.894500000000008</c:v>
                </c:pt>
                <c:pt idx="29410">
                  <c:v>-52.892500000000005</c:v>
                </c:pt>
                <c:pt idx="29411">
                  <c:v>-52.890500000000003</c:v>
                </c:pt>
                <c:pt idx="29412">
                  <c:v>-52.888500000000008</c:v>
                </c:pt>
                <c:pt idx="29413">
                  <c:v>-52.886500000000005</c:v>
                </c:pt>
                <c:pt idx="29414">
                  <c:v>-52.884500000000003</c:v>
                </c:pt>
                <c:pt idx="29415">
                  <c:v>-52.882500000000007</c:v>
                </c:pt>
                <c:pt idx="29416">
                  <c:v>-52.880500000000005</c:v>
                </c:pt>
                <c:pt idx="29417">
                  <c:v>-52.878500000000003</c:v>
                </c:pt>
                <c:pt idx="29418">
                  <c:v>-52.876500000000007</c:v>
                </c:pt>
                <c:pt idx="29419">
                  <c:v>-52.874500000000005</c:v>
                </c:pt>
                <c:pt idx="29420">
                  <c:v>-52.872500000000002</c:v>
                </c:pt>
                <c:pt idx="29421">
                  <c:v>-52.870500000000007</c:v>
                </c:pt>
                <c:pt idx="29422">
                  <c:v>-52.868500000000004</c:v>
                </c:pt>
                <c:pt idx="29423">
                  <c:v>-52.866500000000009</c:v>
                </c:pt>
                <c:pt idx="29424">
                  <c:v>-52.864500000000007</c:v>
                </c:pt>
                <c:pt idx="29425">
                  <c:v>-52.862500000000004</c:v>
                </c:pt>
                <c:pt idx="29426">
                  <c:v>-52.860500000000009</c:v>
                </c:pt>
                <c:pt idx="29427">
                  <c:v>-52.858500000000006</c:v>
                </c:pt>
                <c:pt idx="29428">
                  <c:v>-52.856500000000004</c:v>
                </c:pt>
                <c:pt idx="29429">
                  <c:v>-52.854500000000009</c:v>
                </c:pt>
                <c:pt idx="29430">
                  <c:v>-52.852500000000006</c:v>
                </c:pt>
                <c:pt idx="29431">
                  <c:v>-52.850500000000004</c:v>
                </c:pt>
                <c:pt idx="29432">
                  <c:v>-52.848500000000008</c:v>
                </c:pt>
                <c:pt idx="29433">
                  <c:v>-52.846500000000006</c:v>
                </c:pt>
                <c:pt idx="29434">
                  <c:v>-52.844500000000004</c:v>
                </c:pt>
                <c:pt idx="29435">
                  <c:v>-52.842500000000008</c:v>
                </c:pt>
                <c:pt idx="29436">
                  <c:v>-52.840500000000006</c:v>
                </c:pt>
                <c:pt idx="29437">
                  <c:v>-52.838500000000003</c:v>
                </c:pt>
                <c:pt idx="29438">
                  <c:v>-52.836500000000008</c:v>
                </c:pt>
                <c:pt idx="29439">
                  <c:v>-52.834500000000006</c:v>
                </c:pt>
                <c:pt idx="29440">
                  <c:v>-52.832500000000003</c:v>
                </c:pt>
                <c:pt idx="29441">
                  <c:v>-52.830500000000008</c:v>
                </c:pt>
                <c:pt idx="29442">
                  <c:v>-52.828500000000005</c:v>
                </c:pt>
                <c:pt idx="29443">
                  <c:v>-52.826500000000003</c:v>
                </c:pt>
                <c:pt idx="29444">
                  <c:v>-52.824500000000008</c:v>
                </c:pt>
                <c:pt idx="29445">
                  <c:v>-52.822500000000005</c:v>
                </c:pt>
                <c:pt idx="29446">
                  <c:v>-52.820500000000003</c:v>
                </c:pt>
                <c:pt idx="29447">
                  <c:v>-52.818500000000007</c:v>
                </c:pt>
                <c:pt idx="29448">
                  <c:v>-52.816500000000005</c:v>
                </c:pt>
                <c:pt idx="29449">
                  <c:v>-52.814500000000002</c:v>
                </c:pt>
                <c:pt idx="29450">
                  <c:v>-52.812500000000007</c:v>
                </c:pt>
                <c:pt idx="29451">
                  <c:v>-52.810500000000005</c:v>
                </c:pt>
                <c:pt idx="29452">
                  <c:v>-52.808500000000002</c:v>
                </c:pt>
                <c:pt idx="29453">
                  <c:v>-52.806500000000007</c:v>
                </c:pt>
                <c:pt idx="29454">
                  <c:v>-52.804500000000004</c:v>
                </c:pt>
                <c:pt idx="29455">
                  <c:v>-52.802500000000009</c:v>
                </c:pt>
                <c:pt idx="29456">
                  <c:v>-52.800500000000007</c:v>
                </c:pt>
                <c:pt idx="29457">
                  <c:v>-52.798500000000004</c:v>
                </c:pt>
                <c:pt idx="29458">
                  <c:v>-52.796500000000009</c:v>
                </c:pt>
                <c:pt idx="29459">
                  <c:v>-52.794500000000006</c:v>
                </c:pt>
                <c:pt idx="29460">
                  <c:v>-52.792500000000004</c:v>
                </c:pt>
                <c:pt idx="29461">
                  <c:v>-52.790500000000009</c:v>
                </c:pt>
                <c:pt idx="29462">
                  <c:v>-52.788500000000006</c:v>
                </c:pt>
                <c:pt idx="29463">
                  <c:v>-52.786500000000004</c:v>
                </c:pt>
                <c:pt idx="29464">
                  <c:v>-52.784500000000008</c:v>
                </c:pt>
                <c:pt idx="29465">
                  <c:v>-52.782500000000006</c:v>
                </c:pt>
                <c:pt idx="29466">
                  <c:v>-52.780500000000004</c:v>
                </c:pt>
                <c:pt idx="29467">
                  <c:v>-52.778500000000008</c:v>
                </c:pt>
                <c:pt idx="29468">
                  <c:v>-52.776500000000006</c:v>
                </c:pt>
                <c:pt idx="29469">
                  <c:v>-52.774500000000003</c:v>
                </c:pt>
                <c:pt idx="29470">
                  <c:v>-52.772500000000008</c:v>
                </c:pt>
                <c:pt idx="29471">
                  <c:v>-52.770500000000006</c:v>
                </c:pt>
                <c:pt idx="29472">
                  <c:v>-52.768500000000003</c:v>
                </c:pt>
                <c:pt idx="29473">
                  <c:v>-52.766500000000008</c:v>
                </c:pt>
                <c:pt idx="29474">
                  <c:v>-52.764500000000005</c:v>
                </c:pt>
                <c:pt idx="29475">
                  <c:v>-52.762500000000003</c:v>
                </c:pt>
                <c:pt idx="29476">
                  <c:v>-52.760500000000008</c:v>
                </c:pt>
                <c:pt idx="29477">
                  <c:v>-52.758500000000005</c:v>
                </c:pt>
                <c:pt idx="29478">
                  <c:v>-52.756500000000003</c:v>
                </c:pt>
                <c:pt idx="29479">
                  <c:v>-52.754500000000007</c:v>
                </c:pt>
                <c:pt idx="29480">
                  <c:v>-52.752500000000005</c:v>
                </c:pt>
                <c:pt idx="29481">
                  <c:v>-52.750500000000002</c:v>
                </c:pt>
                <c:pt idx="29482">
                  <c:v>-52.748500000000007</c:v>
                </c:pt>
                <c:pt idx="29483">
                  <c:v>-52.746500000000005</c:v>
                </c:pt>
                <c:pt idx="29484">
                  <c:v>-52.744500000000002</c:v>
                </c:pt>
                <c:pt idx="29485">
                  <c:v>-52.742500000000007</c:v>
                </c:pt>
                <c:pt idx="29486">
                  <c:v>-52.740500000000004</c:v>
                </c:pt>
                <c:pt idx="29487">
                  <c:v>-52.738500000000009</c:v>
                </c:pt>
                <c:pt idx="29488">
                  <c:v>-52.736500000000007</c:v>
                </c:pt>
                <c:pt idx="29489">
                  <c:v>-52.734500000000004</c:v>
                </c:pt>
                <c:pt idx="29490">
                  <c:v>-52.732500000000009</c:v>
                </c:pt>
                <c:pt idx="29491">
                  <c:v>-52.730500000000006</c:v>
                </c:pt>
                <c:pt idx="29492">
                  <c:v>-52.728500000000004</c:v>
                </c:pt>
                <c:pt idx="29493">
                  <c:v>-52.726500000000009</c:v>
                </c:pt>
                <c:pt idx="29494">
                  <c:v>-52.724500000000006</c:v>
                </c:pt>
                <c:pt idx="29495">
                  <c:v>-52.722500000000004</c:v>
                </c:pt>
                <c:pt idx="29496">
                  <c:v>-52.720500000000008</c:v>
                </c:pt>
                <c:pt idx="29497">
                  <c:v>-52.718500000000006</c:v>
                </c:pt>
                <c:pt idx="29498">
                  <c:v>-52.716500000000003</c:v>
                </c:pt>
                <c:pt idx="29499">
                  <c:v>-52.714500000000008</c:v>
                </c:pt>
                <c:pt idx="29500">
                  <c:v>-52.712500000000006</c:v>
                </c:pt>
                <c:pt idx="29501">
                  <c:v>-52.710500000000003</c:v>
                </c:pt>
                <c:pt idx="29502">
                  <c:v>-52.708500000000008</c:v>
                </c:pt>
                <c:pt idx="29503">
                  <c:v>-52.706500000000005</c:v>
                </c:pt>
                <c:pt idx="29504">
                  <c:v>-52.704500000000003</c:v>
                </c:pt>
                <c:pt idx="29505">
                  <c:v>-52.702500000000008</c:v>
                </c:pt>
                <c:pt idx="29506">
                  <c:v>-52.700500000000005</c:v>
                </c:pt>
                <c:pt idx="29507">
                  <c:v>-52.698500000000003</c:v>
                </c:pt>
                <c:pt idx="29508">
                  <c:v>-52.696500000000007</c:v>
                </c:pt>
                <c:pt idx="29509">
                  <c:v>-52.694500000000005</c:v>
                </c:pt>
                <c:pt idx="29510">
                  <c:v>-52.692500000000003</c:v>
                </c:pt>
                <c:pt idx="29511">
                  <c:v>-52.690500000000007</c:v>
                </c:pt>
                <c:pt idx="29512">
                  <c:v>-52.688500000000005</c:v>
                </c:pt>
                <c:pt idx="29513">
                  <c:v>-52.686500000000002</c:v>
                </c:pt>
                <c:pt idx="29514">
                  <c:v>-52.684500000000007</c:v>
                </c:pt>
                <c:pt idx="29515">
                  <c:v>-52.682500000000005</c:v>
                </c:pt>
                <c:pt idx="29516">
                  <c:v>-52.680500000000009</c:v>
                </c:pt>
                <c:pt idx="29517">
                  <c:v>-52.678500000000007</c:v>
                </c:pt>
                <c:pt idx="29518">
                  <c:v>-52.676500000000004</c:v>
                </c:pt>
                <c:pt idx="29519">
                  <c:v>-52.674500000000009</c:v>
                </c:pt>
                <c:pt idx="29520">
                  <c:v>-52.672500000000007</c:v>
                </c:pt>
                <c:pt idx="29521">
                  <c:v>-52.670500000000004</c:v>
                </c:pt>
                <c:pt idx="29522">
                  <c:v>-52.668500000000009</c:v>
                </c:pt>
                <c:pt idx="29523">
                  <c:v>-52.666500000000006</c:v>
                </c:pt>
                <c:pt idx="29524">
                  <c:v>-52.664500000000004</c:v>
                </c:pt>
                <c:pt idx="29525">
                  <c:v>-52.662500000000009</c:v>
                </c:pt>
                <c:pt idx="29526">
                  <c:v>-52.660500000000006</c:v>
                </c:pt>
                <c:pt idx="29527">
                  <c:v>-52.658500000000004</c:v>
                </c:pt>
                <c:pt idx="29528">
                  <c:v>-52.656500000000008</c:v>
                </c:pt>
                <c:pt idx="29529">
                  <c:v>-52.654500000000006</c:v>
                </c:pt>
                <c:pt idx="29530">
                  <c:v>-52.652500000000003</c:v>
                </c:pt>
                <c:pt idx="29531">
                  <c:v>-52.650500000000008</c:v>
                </c:pt>
                <c:pt idx="29532">
                  <c:v>-52.648500000000006</c:v>
                </c:pt>
                <c:pt idx="29533">
                  <c:v>-52.646500000000003</c:v>
                </c:pt>
                <c:pt idx="29534">
                  <c:v>-52.644500000000008</c:v>
                </c:pt>
                <c:pt idx="29535">
                  <c:v>-52.642500000000005</c:v>
                </c:pt>
                <c:pt idx="29536">
                  <c:v>-52.640500000000003</c:v>
                </c:pt>
                <c:pt idx="29537">
                  <c:v>-52.638500000000008</c:v>
                </c:pt>
                <c:pt idx="29538">
                  <c:v>-52.636500000000005</c:v>
                </c:pt>
                <c:pt idx="29539">
                  <c:v>-52.634500000000003</c:v>
                </c:pt>
                <c:pt idx="29540">
                  <c:v>-52.632500000000007</c:v>
                </c:pt>
                <c:pt idx="29541">
                  <c:v>-52.630500000000005</c:v>
                </c:pt>
                <c:pt idx="29542">
                  <c:v>-52.628500000000003</c:v>
                </c:pt>
                <c:pt idx="29543">
                  <c:v>-52.626500000000007</c:v>
                </c:pt>
                <c:pt idx="29544">
                  <c:v>-52.624500000000005</c:v>
                </c:pt>
                <c:pt idx="29545">
                  <c:v>-52.622500000000002</c:v>
                </c:pt>
                <c:pt idx="29546">
                  <c:v>-52.620500000000007</c:v>
                </c:pt>
                <c:pt idx="29547">
                  <c:v>-52.618500000000004</c:v>
                </c:pt>
                <c:pt idx="29548">
                  <c:v>-52.616500000000009</c:v>
                </c:pt>
                <c:pt idx="29549">
                  <c:v>-52.614500000000007</c:v>
                </c:pt>
                <c:pt idx="29550">
                  <c:v>-52.612500000000004</c:v>
                </c:pt>
                <c:pt idx="29551">
                  <c:v>-52.610500000000009</c:v>
                </c:pt>
                <c:pt idx="29552">
                  <c:v>-52.608500000000006</c:v>
                </c:pt>
                <c:pt idx="29553">
                  <c:v>-52.606500000000004</c:v>
                </c:pt>
                <c:pt idx="29554">
                  <c:v>-52.604500000000009</c:v>
                </c:pt>
                <c:pt idx="29555">
                  <c:v>-52.602500000000006</c:v>
                </c:pt>
                <c:pt idx="29556">
                  <c:v>-52.600500000000004</c:v>
                </c:pt>
                <c:pt idx="29557">
                  <c:v>-52.598500000000008</c:v>
                </c:pt>
                <c:pt idx="29558">
                  <c:v>-52.596500000000006</c:v>
                </c:pt>
                <c:pt idx="29559">
                  <c:v>-52.594500000000004</c:v>
                </c:pt>
                <c:pt idx="29560">
                  <c:v>-52.592500000000008</c:v>
                </c:pt>
                <c:pt idx="29561">
                  <c:v>-52.590500000000006</c:v>
                </c:pt>
                <c:pt idx="29562">
                  <c:v>-52.588500000000003</c:v>
                </c:pt>
                <c:pt idx="29563">
                  <c:v>-52.586500000000008</c:v>
                </c:pt>
                <c:pt idx="29564">
                  <c:v>-52.584500000000006</c:v>
                </c:pt>
                <c:pt idx="29565">
                  <c:v>-52.582500000000003</c:v>
                </c:pt>
                <c:pt idx="29566">
                  <c:v>-52.580500000000008</c:v>
                </c:pt>
                <c:pt idx="29567">
                  <c:v>-52.578500000000005</c:v>
                </c:pt>
                <c:pt idx="29568">
                  <c:v>-52.576500000000003</c:v>
                </c:pt>
                <c:pt idx="29569">
                  <c:v>-52.574500000000008</c:v>
                </c:pt>
                <c:pt idx="29570">
                  <c:v>-52.572500000000005</c:v>
                </c:pt>
                <c:pt idx="29571">
                  <c:v>-52.570500000000003</c:v>
                </c:pt>
                <c:pt idx="29572">
                  <c:v>-52.568500000000007</c:v>
                </c:pt>
                <c:pt idx="29573">
                  <c:v>-52.566500000000005</c:v>
                </c:pt>
                <c:pt idx="29574">
                  <c:v>-52.564500000000002</c:v>
                </c:pt>
                <c:pt idx="29575">
                  <c:v>-52.562500000000007</c:v>
                </c:pt>
                <c:pt idx="29576">
                  <c:v>-52.560500000000005</c:v>
                </c:pt>
                <c:pt idx="29577">
                  <c:v>-52.558500000000002</c:v>
                </c:pt>
                <c:pt idx="29578">
                  <c:v>-52.556500000000007</c:v>
                </c:pt>
                <c:pt idx="29579">
                  <c:v>-52.554500000000004</c:v>
                </c:pt>
                <c:pt idx="29580">
                  <c:v>-52.552500000000009</c:v>
                </c:pt>
                <c:pt idx="29581">
                  <c:v>-52.550500000000007</c:v>
                </c:pt>
                <c:pt idx="29582">
                  <c:v>-52.548500000000004</c:v>
                </c:pt>
                <c:pt idx="29583">
                  <c:v>-52.546500000000009</c:v>
                </c:pt>
                <c:pt idx="29584">
                  <c:v>-52.544500000000006</c:v>
                </c:pt>
                <c:pt idx="29585">
                  <c:v>-52.542500000000004</c:v>
                </c:pt>
                <c:pt idx="29586">
                  <c:v>-52.540500000000009</c:v>
                </c:pt>
                <c:pt idx="29587">
                  <c:v>-52.538500000000006</c:v>
                </c:pt>
                <c:pt idx="29588">
                  <c:v>-52.536500000000004</c:v>
                </c:pt>
                <c:pt idx="29589">
                  <c:v>-52.534500000000008</c:v>
                </c:pt>
                <c:pt idx="29590">
                  <c:v>-52.532500000000006</c:v>
                </c:pt>
                <c:pt idx="29591">
                  <c:v>-52.530500000000004</c:v>
                </c:pt>
                <c:pt idx="29592">
                  <c:v>-52.528500000000008</c:v>
                </c:pt>
                <c:pt idx="29593">
                  <c:v>-52.526500000000006</c:v>
                </c:pt>
                <c:pt idx="29594">
                  <c:v>-52.524500000000003</c:v>
                </c:pt>
                <c:pt idx="29595">
                  <c:v>-52.522500000000008</c:v>
                </c:pt>
                <c:pt idx="29596">
                  <c:v>-52.520500000000006</c:v>
                </c:pt>
                <c:pt idx="29597">
                  <c:v>-52.518500000000003</c:v>
                </c:pt>
                <c:pt idx="29598">
                  <c:v>-52.516500000000008</c:v>
                </c:pt>
                <c:pt idx="29599">
                  <c:v>-52.514500000000005</c:v>
                </c:pt>
                <c:pt idx="29600">
                  <c:v>-52.512500000000003</c:v>
                </c:pt>
                <c:pt idx="29601">
                  <c:v>-52.510500000000008</c:v>
                </c:pt>
                <c:pt idx="29602">
                  <c:v>-52.508500000000005</c:v>
                </c:pt>
                <c:pt idx="29603">
                  <c:v>-52.506500000000003</c:v>
                </c:pt>
                <c:pt idx="29604">
                  <c:v>-52.504500000000007</c:v>
                </c:pt>
                <c:pt idx="29605">
                  <c:v>-52.502500000000005</c:v>
                </c:pt>
                <c:pt idx="29606">
                  <c:v>-52.500500000000002</c:v>
                </c:pt>
                <c:pt idx="29607">
                  <c:v>-52.498500000000007</c:v>
                </c:pt>
                <c:pt idx="29608">
                  <c:v>-52.496500000000005</c:v>
                </c:pt>
                <c:pt idx="29609">
                  <c:v>-52.494500000000002</c:v>
                </c:pt>
                <c:pt idx="29610">
                  <c:v>-52.492500000000007</c:v>
                </c:pt>
                <c:pt idx="29611">
                  <c:v>-52.490500000000004</c:v>
                </c:pt>
                <c:pt idx="29612">
                  <c:v>-52.488500000000009</c:v>
                </c:pt>
                <c:pt idx="29613">
                  <c:v>-52.486500000000007</c:v>
                </c:pt>
                <c:pt idx="29614">
                  <c:v>-52.484500000000004</c:v>
                </c:pt>
                <c:pt idx="29615">
                  <c:v>-52.482500000000009</c:v>
                </c:pt>
                <c:pt idx="29616">
                  <c:v>-52.480500000000006</c:v>
                </c:pt>
                <c:pt idx="29617">
                  <c:v>-52.478500000000004</c:v>
                </c:pt>
                <c:pt idx="29618">
                  <c:v>-52.476500000000009</c:v>
                </c:pt>
                <c:pt idx="29619">
                  <c:v>-52.474500000000006</c:v>
                </c:pt>
                <c:pt idx="29620">
                  <c:v>-52.472500000000004</c:v>
                </c:pt>
                <c:pt idx="29621">
                  <c:v>-52.470500000000008</c:v>
                </c:pt>
                <c:pt idx="29622">
                  <c:v>-52.468500000000006</c:v>
                </c:pt>
                <c:pt idx="29623">
                  <c:v>-52.466500000000003</c:v>
                </c:pt>
                <c:pt idx="29624">
                  <c:v>-52.464500000000008</c:v>
                </c:pt>
                <c:pt idx="29625">
                  <c:v>-52.462500000000006</c:v>
                </c:pt>
                <c:pt idx="29626">
                  <c:v>-52.460500000000003</c:v>
                </c:pt>
                <c:pt idx="29627">
                  <c:v>-52.458500000000008</c:v>
                </c:pt>
                <c:pt idx="29628">
                  <c:v>-52.456500000000005</c:v>
                </c:pt>
                <c:pt idx="29629">
                  <c:v>-52.454500000000003</c:v>
                </c:pt>
                <c:pt idx="29630">
                  <c:v>-52.452500000000008</c:v>
                </c:pt>
                <c:pt idx="29631">
                  <c:v>-52.450500000000005</c:v>
                </c:pt>
                <c:pt idx="29632">
                  <c:v>-52.448500000000003</c:v>
                </c:pt>
                <c:pt idx="29633">
                  <c:v>-52.446500000000007</c:v>
                </c:pt>
                <c:pt idx="29634">
                  <c:v>-52.444500000000005</c:v>
                </c:pt>
                <c:pt idx="29635">
                  <c:v>-52.442500000000003</c:v>
                </c:pt>
                <c:pt idx="29636">
                  <c:v>-52.440500000000007</c:v>
                </c:pt>
                <c:pt idx="29637">
                  <c:v>-52.438500000000005</c:v>
                </c:pt>
                <c:pt idx="29638">
                  <c:v>-52.436500000000002</c:v>
                </c:pt>
                <c:pt idx="29639">
                  <c:v>-52.434500000000007</c:v>
                </c:pt>
                <c:pt idx="29640">
                  <c:v>-52.432500000000005</c:v>
                </c:pt>
                <c:pt idx="29641">
                  <c:v>-52.430500000000009</c:v>
                </c:pt>
                <c:pt idx="29642">
                  <c:v>-52.428500000000007</c:v>
                </c:pt>
                <c:pt idx="29643">
                  <c:v>-52.426500000000004</c:v>
                </c:pt>
                <c:pt idx="29644">
                  <c:v>-52.424500000000009</c:v>
                </c:pt>
                <c:pt idx="29645">
                  <c:v>-52.422500000000007</c:v>
                </c:pt>
                <c:pt idx="29646">
                  <c:v>-52.420500000000004</c:v>
                </c:pt>
                <c:pt idx="29647">
                  <c:v>-52.418500000000009</c:v>
                </c:pt>
                <c:pt idx="29648">
                  <c:v>-52.416500000000006</c:v>
                </c:pt>
                <c:pt idx="29649">
                  <c:v>-52.414500000000004</c:v>
                </c:pt>
                <c:pt idx="29650">
                  <c:v>-52.412500000000009</c:v>
                </c:pt>
                <c:pt idx="29651">
                  <c:v>-52.410500000000006</c:v>
                </c:pt>
                <c:pt idx="29652">
                  <c:v>-52.408500000000004</c:v>
                </c:pt>
                <c:pt idx="29653">
                  <c:v>-52.406500000000008</c:v>
                </c:pt>
                <c:pt idx="29654">
                  <c:v>-52.404500000000006</c:v>
                </c:pt>
                <c:pt idx="29655">
                  <c:v>-52.402500000000003</c:v>
                </c:pt>
                <c:pt idx="29656">
                  <c:v>-52.400500000000008</c:v>
                </c:pt>
                <c:pt idx="29657">
                  <c:v>-52.398500000000006</c:v>
                </c:pt>
                <c:pt idx="29658">
                  <c:v>-52.396500000000003</c:v>
                </c:pt>
                <c:pt idx="29659">
                  <c:v>-52.394500000000008</c:v>
                </c:pt>
                <c:pt idx="29660">
                  <c:v>-52.392500000000005</c:v>
                </c:pt>
                <c:pt idx="29661">
                  <c:v>-52.390500000000003</c:v>
                </c:pt>
                <c:pt idx="29662">
                  <c:v>-52.388500000000008</c:v>
                </c:pt>
                <c:pt idx="29663">
                  <c:v>-52.386500000000005</c:v>
                </c:pt>
                <c:pt idx="29664">
                  <c:v>-52.384500000000003</c:v>
                </c:pt>
                <c:pt idx="29665">
                  <c:v>-52.382500000000007</c:v>
                </c:pt>
                <c:pt idx="29666">
                  <c:v>-52.380500000000005</c:v>
                </c:pt>
                <c:pt idx="29667">
                  <c:v>-52.378500000000003</c:v>
                </c:pt>
                <c:pt idx="29668">
                  <c:v>-52.376500000000007</c:v>
                </c:pt>
                <c:pt idx="29669">
                  <c:v>-52.374500000000005</c:v>
                </c:pt>
                <c:pt idx="29670">
                  <c:v>-52.372500000000002</c:v>
                </c:pt>
                <c:pt idx="29671">
                  <c:v>-52.370500000000007</c:v>
                </c:pt>
                <c:pt idx="29672">
                  <c:v>-52.368500000000004</c:v>
                </c:pt>
                <c:pt idx="29673">
                  <c:v>-52.366500000000009</c:v>
                </c:pt>
                <c:pt idx="29674">
                  <c:v>-52.364500000000007</c:v>
                </c:pt>
                <c:pt idx="29675">
                  <c:v>-52.362500000000004</c:v>
                </c:pt>
                <c:pt idx="29676">
                  <c:v>-52.360500000000009</c:v>
                </c:pt>
                <c:pt idx="29677">
                  <c:v>-52.358500000000006</c:v>
                </c:pt>
                <c:pt idx="29678">
                  <c:v>-52.356500000000004</c:v>
                </c:pt>
                <c:pt idx="29679">
                  <c:v>-52.354500000000009</c:v>
                </c:pt>
                <c:pt idx="29680">
                  <c:v>-52.352500000000006</c:v>
                </c:pt>
                <c:pt idx="29681">
                  <c:v>-52.350500000000004</c:v>
                </c:pt>
                <c:pt idx="29682">
                  <c:v>-52.348500000000008</c:v>
                </c:pt>
                <c:pt idx="29683">
                  <c:v>-52.346500000000006</c:v>
                </c:pt>
                <c:pt idx="29684">
                  <c:v>-52.344500000000004</c:v>
                </c:pt>
                <c:pt idx="29685">
                  <c:v>-52.342500000000008</c:v>
                </c:pt>
                <c:pt idx="29686">
                  <c:v>-52.340500000000006</c:v>
                </c:pt>
                <c:pt idx="29687">
                  <c:v>-52.338500000000003</c:v>
                </c:pt>
                <c:pt idx="29688">
                  <c:v>-52.336500000000008</c:v>
                </c:pt>
                <c:pt idx="29689">
                  <c:v>-52.334500000000006</c:v>
                </c:pt>
                <c:pt idx="29690">
                  <c:v>-52.332500000000003</c:v>
                </c:pt>
                <c:pt idx="29691">
                  <c:v>-52.330500000000008</c:v>
                </c:pt>
                <c:pt idx="29692">
                  <c:v>-52.328500000000005</c:v>
                </c:pt>
                <c:pt idx="29693">
                  <c:v>-52.326500000000003</c:v>
                </c:pt>
                <c:pt idx="29694">
                  <c:v>-52.324500000000008</c:v>
                </c:pt>
                <c:pt idx="29695">
                  <c:v>-52.322500000000005</c:v>
                </c:pt>
                <c:pt idx="29696">
                  <c:v>-52.320500000000003</c:v>
                </c:pt>
                <c:pt idx="29697">
                  <c:v>-52.318500000000007</c:v>
                </c:pt>
                <c:pt idx="29698">
                  <c:v>-52.316500000000005</c:v>
                </c:pt>
                <c:pt idx="29699">
                  <c:v>-52.314500000000002</c:v>
                </c:pt>
                <c:pt idx="29700">
                  <c:v>-52.312500000000007</c:v>
                </c:pt>
                <c:pt idx="29701">
                  <c:v>-52.310500000000005</c:v>
                </c:pt>
                <c:pt idx="29702">
                  <c:v>-52.308500000000002</c:v>
                </c:pt>
                <c:pt idx="29703">
                  <c:v>-52.306500000000007</c:v>
                </c:pt>
                <c:pt idx="29704">
                  <c:v>-52.304500000000004</c:v>
                </c:pt>
                <c:pt idx="29705">
                  <c:v>-52.302500000000009</c:v>
                </c:pt>
                <c:pt idx="29706">
                  <c:v>-52.300500000000007</c:v>
                </c:pt>
                <c:pt idx="29707">
                  <c:v>-52.298500000000004</c:v>
                </c:pt>
                <c:pt idx="29708">
                  <c:v>-52.296500000000009</c:v>
                </c:pt>
                <c:pt idx="29709">
                  <c:v>-52.294500000000006</c:v>
                </c:pt>
                <c:pt idx="29710">
                  <c:v>-52.292500000000004</c:v>
                </c:pt>
                <c:pt idx="29711">
                  <c:v>-52.290500000000009</c:v>
                </c:pt>
                <c:pt idx="29712">
                  <c:v>-52.288500000000006</c:v>
                </c:pt>
                <c:pt idx="29713">
                  <c:v>-52.286500000000004</c:v>
                </c:pt>
                <c:pt idx="29714">
                  <c:v>-52.284500000000008</c:v>
                </c:pt>
                <c:pt idx="29715">
                  <c:v>-52.282500000000006</c:v>
                </c:pt>
                <c:pt idx="29716">
                  <c:v>-52.280500000000004</c:v>
                </c:pt>
                <c:pt idx="29717">
                  <c:v>-52.278500000000008</c:v>
                </c:pt>
                <c:pt idx="29718">
                  <c:v>-52.276500000000006</c:v>
                </c:pt>
                <c:pt idx="29719">
                  <c:v>-52.274500000000003</c:v>
                </c:pt>
                <c:pt idx="29720">
                  <c:v>-52.272500000000008</c:v>
                </c:pt>
                <c:pt idx="29721">
                  <c:v>-52.270500000000006</c:v>
                </c:pt>
                <c:pt idx="29722">
                  <c:v>-52.268500000000003</c:v>
                </c:pt>
                <c:pt idx="29723">
                  <c:v>-52.266500000000008</c:v>
                </c:pt>
                <c:pt idx="29724">
                  <c:v>-52.264500000000005</c:v>
                </c:pt>
                <c:pt idx="29725">
                  <c:v>-52.262500000000003</c:v>
                </c:pt>
                <c:pt idx="29726">
                  <c:v>-52.260500000000008</c:v>
                </c:pt>
                <c:pt idx="29727">
                  <c:v>-52.258500000000005</c:v>
                </c:pt>
                <c:pt idx="29728">
                  <c:v>-52.256500000000003</c:v>
                </c:pt>
                <c:pt idx="29729">
                  <c:v>-52.254500000000007</c:v>
                </c:pt>
                <c:pt idx="29730">
                  <c:v>-52.252500000000005</c:v>
                </c:pt>
                <c:pt idx="29731">
                  <c:v>-52.250500000000002</c:v>
                </c:pt>
                <c:pt idx="29732">
                  <c:v>-52.248500000000007</c:v>
                </c:pt>
                <c:pt idx="29733">
                  <c:v>-52.246500000000005</c:v>
                </c:pt>
                <c:pt idx="29734">
                  <c:v>-52.244500000000002</c:v>
                </c:pt>
                <c:pt idx="29735">
                  <c:v>-52.242500000000007</c:v>
                </c:pt>
                <c:pt idx="29736">
                  <c:v>-52.240500000000004</c:v>
                </c:pt>
                <c:pt idx="29737">
                  <c:v>-52.238500000000009</c:v>
                </c:pt>
                <c:pt idx="29738">
                  <c:v>-52.236500000000007</c:v>
                </c:pt>
                <c:pt idx="29739">
                  <c:v>-52.234500000000004</c:v>
                </c:pt>
                <c:pt idx="29740">
                  <c:v>-52.232500000000009</c:v>
                </c:pt>
                <c:pt idx="29741">
                  <c:v>-52.230500000000006</c:v>
                </c:pt>
                <c:pt idx="29742">
                  <c:v>-52.228500000000004</c:v>
                </c:pt>
                <c:pt idx="29743">
                  <c:v>-52.226500000000009</c:v>
                </c:pt>
                <c:pt idx="29744">
                  <c:v>-52.224500000000006</c:v>
                </c:pt>
                <c:pt idx="29745">
                  <c:v>-52.222500000000004</c:v>
                </c:pt>
                <c:pt idx="29746">
                  <c:v>-52.220500000000008</c:v>
                </c:pt>
                <c:pt idx="29747">
                  <c:v>-52.218500000000006</c:v>
                </c:pt>
                <c:pt idx="29748">
                  <c:v>-52.216500000000003</c:v>
                </c:pt>
                <c:pt idx="29749">
                  <c:v>-52.214500000000008</c:v>
                </c:pt>
                <c:pt idx="29750">
                  <c:v>-52.212500000000006</c:v>
                </c:pt>
                <c:pt idx="29751">
                  <c:v>-52.210500000000003</c:v>
                </c:pt>
                <c:pt idx="29752">
                  <c:v>-52.208500000000008</c:v>
                </c:pt>
                <c:pt idx="29753">
                  <c:v>-52.206500000000005</c:v>
                </c:pt>
                <c:pt idx="29754">
                  <c:v>-52.204500000000003</c:v>
                </c:pt>
                <c:pt idx="29755">
                  <c:v>-52.202500000000008</c:v>
                </c:pt>
                <c:pt idx="29756">
                  <c:v>-52.200500000000005</c:v>
                </c:pt>
                <c:pt idx="29757">
                  <c:v>-52.198500000000003</c:v>
                </c:pt>
                <c:pt idx="29758">
                  <c:v>-52.196500000000007</c:v>
                </c:pt>
                <c:pt idx="29759">
                  <c:v>-52.194500000000005</c:v>
                </c:pt>
                <c:pt idx="29760">
                  <c:v>-52.192500000000003</c:v>
                </c:pt>
                <c:pt idx="29761">
                  <c:v>-52.190500000000007</c:v>
                </c:pt>
                <c:pt idx="29762">
                  <c:v>-52.188500000000005</c:v>
                </c:pt>
                <c:pt idx="29763">
                  <c:v>-52.186500000000002</c:v>
                </c:pt>
                <c:pt idx="29764">
                  <c:v>-52.184500000000007</c:v>
                </c:pt>
                <c:pt idx="29765">
                  <c:v>-52.182500000000005</c:v>
                </c:pt>
                <c:pt idx="29766">
                  <c:v>-52.180500000000009</c:v>
                </c:pt>
                <c:pt idx="29767">
                  <c:v>-52.178500000000007</c:v>
                </c:pt>
                <c:pt idx="29768">
                  <c:v>-52.176500000000004</c:v>
                </c:pt>
                <c:pt idx="29769">
                  <c:v>-52.174500000000009</c:v>
                </c:pt>
                <c:pt idx="29770">
                  <c:v>-52.172500000000007</c:v>
                </c:pt>
                <c:pt idx="29771">
                  <c:v>-52.170500000000004</c:v>
                </c:pt>
                <c:pt idx="29772">
                  <c:v>-52.168500000000009</c:v>
                </c:pt>
                <c:pt idx="29773">
                  <c:v>-52.166500000000006</c:v>
                </c:pt>
                <c:pt idx="29774">
                  <c:v>-52.164500000000004</c:v>
                </c:pt>
                <c:pt idx="29775">
                  <c:v>-52.162500000000009</c:v>
                </c:pt>
                <c:pt idx="29776">
                  <c:v>-52.160500000000006</c:v>
                </c:pt>
                <c:pt idx="29777">
                  <c:v>-52.158500000000004</c:v>
                </c:pt>
                <c:pt idx="29778">
                  <c:v>-52.156500000000008</c:v>
                </c:pt>
                <c:pt idx="29779">
                  <c:v>-52.154500000000006</c:v>
                </c:pt>
                <c:pt idx="29780">
                  <c:v>-52.152500000000003</c:v>
                </c:pt>
                <c:pt idx="29781">
                  <c:v>-52.150500000000008</c:v>
                </c:pt>
                <c:pt idx="29782">
                  <c:v>-52.148500000000006</c:v>
                </c:pt>
                <c:pt idx="29783">
                  <c:v>-52.146500000000003</c:v>
                </c:pt>
                <c:pt idx="29784">
                  <c:v>-52.144500000000008</c:v>
                </c:pt>
                <c:pt idx="29785">
                  <c:v>-52.142500000000005</c:v>
                </c:pt>
                <c:pt idx="29786">
                  <c:v>-52.140500000000003</c:v>
                </c:pt>
                <c:pt idx="29787">
                  <c:v>-52.138500000000008</c:v>
                </c:pt>
                <c:pt idx="29788">
                  <c:v>-52.136500000000005</c:v>
                </c:pt>
                <c:pt idx="29789">
                  <c:v>-52.134500000000003</c:v>
                </c:pt>
                <c:pt idx="29790">
                  <c:v>-52.132500000000007</c:v>
                </c:pt>
                <c:pt idx="29791">
                  <c:v>-52.130500000000005</c:v>
                </c:pt>
                <c:pt idx="29792">
                  <c:v>-52.128500000000003</c:v>
                </c:pt>
                <c:pt idx="29793">
                  <c:v>-52.126500000000007</c:v>
                </c:pt>
                <c:pt idx="29794">
                  <c:v>-52.124500000000005</c:v>
                </c:pt>
                <c:pt idx="29795">
                  <c:v>-52.122500000000002</c:v>
                </c:pt>
                <c:pt idx="29796">
                  <c:v>-52.120500000000007</c:v>
                </c:pt>
                <c:pt idx="29797">
                  <c:v>-52.118500000000004</c:v>
                </c:pt>
                <c:pt idx="29798">
                  <c:v>-52.116500000000009</c:v>
                </c:pt>
                <c:pt idx="29799">
                  <c:v>-52.114500000000007</c:v>
                </c:pt>
                <c:pt idx="29800">
                  <c:v>-52.112500000000004</c:v>
                </c:pt>
                <c:pt idx="29801">
                  <c:v>-52.110500000000009</c:v>
                </c:pt>
                <c:pt idx="29802">
                  <c:v>-52.108500000000006</c:v>
                </c:pt>
                <c:pt idx="29803">
                  <c:v>-52.106500000000004</c:v>
                </c:pt>
                <c:pt idx="29804">
                  <c:v>-52.104500000000009</c:v>
                </c:pt>
                <c:pt idx="29805">
                  <c:v>-52.102500000000006</c:v>
                </c:pt>
                <c:pt idx="29806">
                  <c:v>-52.100500000000004</c:v>
                </c:pt>
                <c:pt idx="29807">
                  <c:v>-52.098500000000008</c:v>
                </c:pt>
                <c:pt idx="29808">
                  <c:v>-52.096500000000006</c:v>
                </c:pt>
                <c:pt idx="29809">
                  <c:v>-52.094500000000004</c:v>
                </c:pt>
                <c:pt idx="29810">
                  <c:v>-52.092500000000008</c:v>
                </c:pt>
                <c:pt idx="29811">
                  <c:v>-52.090500000000006</c:v>
                </c:pt>
                <c:pt idx="29812">
                  <c:v>-52.088500000000003</c:v>
                </c:pt>
                <c:pt idx="29813">
                  <c:v>-52.086500000000008</c:v>
                </c:pt>
                <c:pt idx="29814">
                  <c:v>-52.084500000000006</c:v>
                </c:pt>
                <c:pt idx="29815">
                  <c:v>-52.082500000000003</c:v>
                </c:pt>
                <c:pt idx="29816">
                  <c:v>-52.080500000000008</c:v>
                </c:pt>
                <c:pt idx="29817">
                  <c:v>-52.078500000000005</c:v>
                </c:pt>
                <c:pt idx="29818">
                  <c:v>-52.076500000000003</c:v>
                </c:pt>
                <c:pt idx="29819">
                  <c:v>-52.074500000000008</c:v>
                </c:pt>
                <c:pt idx="29820">
                  <c:v>-52.072500000000005</c:v>
                </c:pt>
                <c:pt idx="29821">
                  <c:v>-52.070500000000003</c:v>
                </c:pt>
                <c:pt idx="29822">
                  <c:v>-52.068500000000007</c:v>
                </c:pt>
                <c:pt idx="29823">
                  <c:v>-52.066500000000005</c:v>
                </c:pt>
                <c:pt idx="29824">
                  <c:v>-52.064500000000002</c:v>
                </c:pt>
                <c:pt idx="29825">
                  <c:v>-52.062500000000007</c:v>
                </c:pt>
                <c:pt idx="29826">
                  <c:v>-52.060500000000005</c:v>
                </c:pt>
                <c:pt idx="29827">
                  <c:v>-52.058500000000002</c:v>
                </c:pt>
                <c:pt idx="29828">
                  <c:v>-52.056500000000007</c:v>
                </c:pt>
                <c:pt idx="29829">
                  <c:v>-52.054500000000004</c:v>
                </c:pt>
                <c:pt idx="29830">
                  <c:v>-52.052500000000009</c:v>
                </c:pt>
                <c:pt idx="29831">
                  <c:v>-52.050500000000007</c:v>
                </c:pt>
                <c:pt idx="29832">
                  <c:v>-52.048500000000004</c:v>
                </c:pt>
                <c:pt idx="29833">
                  <c:v>-52.046500000000009</c:v>
                </c:pt>
                <c:pt idx="29834">
                  <c:v>-52.044500000000006</c:v>
                </c:pt>
                <c:pt idx="29835">
                  <c:v>-52.042500000000004</c:v>
                </c:pt>
                <c:pt idx="29836">
                  <c:v>-52.040500000000009</c:v>
                </c:pt>
                <c:pt idx="29837">
                  <c:v>-52.038500000000006</c:v>
                </c:pt>
                <c:pt idx="29838">
                  <c:v>-52.036500000000004</c:v>
                </c:pt>
                <c:pt idx="29839">
                  <c:v>-52.034500000000008</c:v>
                </c:pt>
                <c:pt idx="29840">
                  <c:v>-52.032500000000006</c:v>
                </c:pt>
                <c:pt idx="29841">
                  <c:v>-52.030500000000004</c:v>
                </c:pt>
                <c:pt idx="29842">
                  <c:v>-52.028500000000008</c:v>
                </c:pt>
                <c:pt idx="29843">
                  <c:v>-52.026500000000006</c:v>
                </c:pt>
                <c:pt idx="29844">
                  <c:v>-52.024500000000003</c:v>
                </c:pt>
                <c:pt idx="29845">
                  <c:v>-52.022500000000008</c:v>
                </c:pt>
                <c:pt idx="29846">
                  <c:v>-52.020500000000006</c:v>
                </c:pt>
                <c:pt idx="29847">
                  <c:v>-52.018500000000003</c:v>
                </c:pt>
                <c:pt idx="29848">
                  <c:v>-52.016500000000008</c:v>
                </c:pt>
                <c:pt idx="29849">
                  <c:v>-52.014500000000005</c:v>
                </c:pt>
                <c:pt idx="29850">
                  <c:v>-52.012500000000003</c:v>
                </c:pt>
                <c:pt idx="29851">
                  <c:v>-52.010500000000008</c:v>
                </c:pt>
                <c:pt idx="29852">
                  <c:v>-52.008500000000005</c:v>
                </c:pt>
                <c:pt idx="29853">
                  <c:v>-52.006500000000003</c:v>
                </c:pt>
                <c:pt idx="29854">
                  <c:v>-52.004500000000007</c:v>
                </c:pt>
                <c:pt idx="29855">
                  <c:v>-52.002500000000005</c:v>
                </c:pt>
                <c:pt idx="29856">
                  <c:v>-52.000500000000002</c:v>
                </c:pt>
                <c:pt idx="29857">
                  <c:v>-51.998500000000007</c:v>
                </c:pt>
                <c:pt idx="29858">
                  <c:v>-51.996500000000005</c:v>
                </c:pt>
                <c:pt idx="29859">
                  <c:v>-51.994500000000002</c:v>
                </c:pt>
                <c:pt idx="29860">
                  <c:v>-51.992500000000007</c:v>
                </c:pt>
                <c:pt idx="29861">
                  <c:v>-51.990500000000004</c:v>
                </c:pt>
                <c:pt idx="29862">
                  <c:v>-51.988500000000009</c:v>
                </c:pt>
                <c:pt idx="29863">
                  <c:v>-51.986500000000007</c:v>
                </c:pt>
                <c:pt idx="29864">
                  <c:v>-51.984500000000004</c:v>
                </c:pt>
                <c:pt idx="29865">
                  <c:v>-51.982500000000009</c:v>
                </c:pt>
                <c:pt idx="29866">
                  <c:v>-51.980500000000006</c:v>
                </c:pt>
                <c:pt idx="29867">
                  <c:v>-51.978500000000004</c:v>
                </c:pt>
                <c:pt idx="29868">
                  <c:v>-51.976500000000009</c:v>
                </c:pt>
                <c:pt idx="29869">
                  <c:v>-51.974500000000006</c:v>
                </c:pt>
                <c:pt idx="29870">
                  <c:v>-51.972500000000004</c:v>
                </c:pt>
                <c:pt idx="29871">
                  <c:v>-51.970500000000008</c:v>
                </c:pt>
                <c:pt idx="29872">
                  <c:v>-51.968500000000006</c:v>
                </c:pt>
                <c:pt idx="29873">
                  <c:v>-51.966500000000003</c:v>
                </c:pt>
                <c:pt idx="29874">
                  <c:v>-51.964500000000008</c:v>
                </c:pt>
                <c:pt idx="29875">
                  <c:v>-51.962500000000006</c:v>
                </c:pt>
                <c:pt idx="29876">
                  <c:v>-51.960500000000003</c:v>
                </c:pt>
                <c:pt idx="29877">
                  <c:v>-51.958500000000008</c:v>
                </c:pt>
                <c:pt idx="29878">
                  <c:v>-51.956500000000005</c:v>
                </c:pt>
                <c:pt idx="29879">
                  <c:v>-51.954500000000003</c:v>
                </c:pt>
                <c:pt idx="29880">
                  <c:v>-51.952500000000008</c:v>
                </c:pt>
                <c:pt idx="29881">
                  <c:v>-51.950500000000005</c:v>
                </c:pt>
                <c:pt idx="29882">
                  <c:v>-51.948500000000003</c:v>
                </c:pt>
                <c:pt idx="29883">
                  <c:v>-51.946500000000007</c:v>
                </c:pt>
                <c:pt idx="29884">
                  <c:v>-51.944500000000005</c:v>
                </c:pt>
                <c:pt idx="29885">
                  <c:v>-51.942500000000003</c:v>
                </c:pt>
                <c:pt idx="29886">
                  <c:v>-51.940500000000007</c:v>
                </c:pt>
                <c:pt idx="29887">
                  <c:v>-51.938500000000005</c:v>
                </c:pt>
                <c:pt idx="29888">
                  <c:v>-51.936500000000002</c:v>
                </c:pt>
                <c:pt idx="29889">
                  <c:v>-51.934500000000007</c:v>
                </c:pt>
                <c:pt idx="29890">
                  <c:v>-51.932500000000005</c:v>
                </c:pt>
                <c:pt idx="29891">
                  <c:v>-51.930500000000009</c:v>
                </c:pt>
                <c:pt idx="29892">
                  <c:v>-51.928500000000007</c:v>
                </c:pt>
                <c:pt idx="29893">
                  <c:v>-51.926500000000004</c:v>
                </c:pt>
                <c:pt idx="29894">
                  <c:v>-51.924500000000009</c:v>
                </c:pt>
                <c:pt idx="29895">
                  <c:v>-51.922500000000007</c:v>
                </c:pt>
                <c:pt idx="29896">
                  <c:v>-51.920500000000004</c:v>
                </c:pt>
                <c:pt idx="29897">
                  <c:v>-51.918500000000009</c:v>
                </c:pt>
                <c:pt idx="29898">
                  <c:v>-51.916500000000006</c:v>
                </c:pt>
                <c:pt idx="29899">
                  <c:v>-51.914500000000004</c:v>
                </c:pt>
                <c:pt idx="29900">
                  <c:v>-51.912500000000009</c:v>
                </c:pt>
                <c:pt idx="29901">
                  <c:v>-51.910500000000006</c:v>
                </c:pt>
                <c:pt idx="29902">
                  <c:v>-51.908500000000004</c:v>
                </c:pt>
                <c:pt idx="29903">
                  <c:v>-51.906500000000008</c:v>
                </c:pt>
                <c:pt idx="29904">
                  <c:v>-51.904500000000006</c:v>
                </c:pt>
                <c:pt idx="29905">
                  <c:v>-51.902500000000003</c:v>
                </c:pt>
                <c:pt idx="29906">
                  <c:v>-51.900500000000008</c:v>
                </c:pt>
                <c:pt idx="29907">
                  <c:v>-51.898500000000006</c:v>
                </c:pt>
                <c:pt idx="29908">
                  <c:v>-51.896500000000003</c:v>
                </c:pt>
                <c:pt idx="29909">
                  <c:v>-51.894500000000008</c:v>
                </c:pt>
                <c:pt idx="29910">
                  <c:v>-51.892500000000005</c:v>
                </c:pt>
                <c:pt idx="29911">
                  <c:v>-51.890500000000003</c:v>
                </c:pt>
                <c:pt idx="29912">
                  <c:v>-51.888500000000008</c:v>
                </c:pt>
                <c:pt idx="29913">
                  <c:v>-51.886500000000005</c:v>
                </c:pt>
                <c:pt idx="29914">
                  <c:v>-51.884500000000003</c:v>
                </c:pt>
                <c:pt idx="29915">
                  <c:v>-51.882500000000007</c:v>
                </c:pt>
                <c:pt idx="29916">
                  <c:v>-51.880500000000005</c:v>
                </c:pt>
                <c:pt idx="29917">
                  <c:v>-51.878500000000003</c:v>
                </c:pt>
                <c:pt idx="29918">
                  <c:v>-51.876500000000007</c:v>
                </c:pt>
                <c:pt idx="29919">
                  <c:v>-51.874500000000005</c:v>
                </c:pt>
                <c:pt idx="29920">
                  <c:v>-51.872500000000002</c:v>
                </c:pt>
                <c:pt idx="29921">
                  <c:v>-51.870500000000007</c:v>
                </c:pt>
                <c:pt idx="29922">
                  <c:v>-51.868500000000004</c:v>
                </c:pt>
                <c:pt idx="29923">
                  <c:v>-51.866500000000009</c:v>
                </c:pt>
                <c:pt idx="29924">
                  <c:v>-51.864500000000007</c:v>
                </c:pt>
                <c:pt idx="29925">
                  <c:v>-51.862500000000004</c:v>
                </c:pt>
                <c:pt idx="29926">
                  <c:v>-51.860500000000009</c:v>
                </c:pt>
                <c:pt idx="29927">
                  <c:v>-51.858500000000006</c:v>
                </c:pt>
                <c:pt idx="29928">
                  <c:v>-51.856500000000004</c:v>
                </c:pt>
                <c:pt idx="29929">
                  <c:v>-51.854500000000009</c:v>
                </c:pt>
                <c:pt idx="29930">
                  <c:v>-51.852500000000006</c:v>
                </c:pt>
                <c:pt idx="29931">
                  <c:v>-51.850500000000004</c:v>
                </c:pt>
                <c:pt idx="29932">
                  <c:v>-51.848500000000008</c:v>
                </c:pt>
                <c:pt idx="29933">
                  <c:v>-51.846500000000006</c:v>
                </c:pt>
                <c:pt idx="29934">
                  <c:v>-51.844500000000004</c:v>
                </c:pt>
                <c:pt idx="29935">
                  <c:v>-51.842500000000008</c:v>
                </c:pt>
                <c:pt idx="29936">
                  <c:v>-51.840500000000006</c:v>
                </c:pt>
                <c:pt idx="29937">
                  <c:v>-51.838500000000003</c:v>
                </c:pt>
                <c:pt idx="29938">
                  <c:v>-51.836500000000008</c:v>
                </c:pt>
                <c:pt idx="29939">
                  <c:v>-51.834500000000006</c:v>
                </c:pt>
                <c:pt idx="29940">
                  <c:v>-51.832500000000003</c:v>
                </c:pt>
                <c:pt idx="29941">
                  <c:v>-51.830500000000008</c:v>
                </c:pt>
                <c:pt idx="29942">
                  <c:v>-51.828500000000005</c:v>
                </c:pt>
                <c:pt idx="29943">
                  <c:v>-51.826500000000003</c:v>
                </c:pt>
                <c:pt idx="29944">
                  <c:v>-51.824500000000008</c:v>
                </c:pt>
                <c:pt idx="29945">
                  <c:v>-51.822500000000005</c:v>
                </c:pt>
                <c:pt idx="29946">
                  <c:v>-51.820500000000003</c:v>
                </c:pt>
                <c:pt idx="29947">
                  <c:v>-51.818500000000007</c:v>
                </c:pt>
                <c:pt idx="29948">
                  <c:v>-51.816500000000005</c:v>
                </c:pt>
                <c:pt idx="29949">
                  <c:v>-51.814500000000002</c:v>
                </c:pt>
                <c:pt idx="29950">
                  <c:v>-51.812500000000007</c:v>
                </c:pt>
                <c:pt idx="29951">
                  <c:v>-51.810500000000005</c:v>
                </c:pt>
                <c:pt idx="29952">
                  <c:v>-51.808500000000002</c:v>
                </c:pt>
                <c:pt idx="29953">
                  <c:v>-51.806500000000007</c:v>
                </c:pt>
                <c:pt idx="29954">
                  <c:v>-51.804500000000004</c:v>
                </c:pt>
                <c:pt idx="29955">
                  <c:v>-51.802500000000009</c:v>
                </c:pt>
                <c:pt idx="29956">
                  <c:v>-51.800500000000007</c:v>
                </c:pt>
                <c:pt idx="29957">
                  <c:v>-51.798500000000004</c:v>
                </c:pt>
                <c:pt idx="29958">
                  <c:v>-51.796500000000009</c:v>
                </c:pt>
                <c:pt idx="29959">
                  <c:v>-51.794500000000006</c:v>
                </c:pt>
                <c:pt idx="29960">
                  <c:v>-51.792500000000004</c:v>
                </c:pt>
                <c:pt idx="29961">
                  <c:v>-51.790500000000009</c:v>
                </c:pt>
                <c:pt idx="29962">
                  <c:v>-51.788500000000006</c:v>
                </c:pt>
                <c:pt idx="29963">
                  <c:v>-51.786500000000004</c:v>
                </c:pt>
                <c:pt idx="29964">
                  <c:v>-51.784500000000008</c:v>
                </c:pt>
                <c:pt idx="29965">
                  <c:v>-51.782500000000006</c:v>
                </c:pt>
                <c:pt idx="29966">
                  <c:v>-51.780500000000004</c:v>
                </c:pt>
                <c:pt idx="29967">
                  <c:v>-51.778500000000008</c:v>
                </c:pt>
                <c:pt idx="29968">
                  <c:v>-51.776500000000006</c:v>
                </c:pt>
                <c:pt idx="29969">
                  <c:v>-51.774500000000003</c:v>
                </c:pt>
                <c:pt idx="29970">
                  <c:v>-51.772500000000008</c:v>
                </c:pt>
                <c:pt idx="29971">
                  <c:v>-51.770500000000006</c:v>
                </c:pt>
                <c:pt idx="29972">
                  <c:v>-51.768500000000003</c:v>
                </c:pt>
                <c:pt idx="29973">
                  <c:v>-51.766500000000008</c:v>
                </c:pt>
                <c:pt idx="29974">
                  <c:v>-51.764500000000005</c:v>
                </c:pt>
                <c:pt idx="29975">
                  <c:v>-51.762500000000003</c:v>
                </c:pt>
                <c:pt idx="29976">
                  <c:v>-51.760500000000008</c:v>
                </c:pt>
                <c:pt idx="29977">
                  <c:v>-51.758500000000005</c:v>
                </c:pt>
                <c:pt idx="29978">
                  <c:v>-51.756500000000003</c:v>
                </c:pt>
                <c:pt idx="29979">
                  <c:v>-51.754500000000007</c:v>
                </c:pt>
                <c:pt idx="29980">
                  <c:v>-51.752500000000005</c:v>
                </c:pt>
                <c:pt idx="29981">
                  <c:v>-51.750500000000002</c:v>
                </c:pt>
                <c:pt idx="29982">
                  <c:v>-51.748500000000007</c:v>
                </c:pt>
                <c:pt idx="29983">
                  <c:v>-51.746500000000005</c:v>
                </c:pt>
                <c:pt idx="29984">
                  <c:v>-51.744500000000002</c:v>
                </c:pt>
                <c:pt idx="29985">
                  <c:v>-51.742500000000007</c:v>
                </c:pt>
                <c:pt idx="29986">
                  <c:v>-51.740500000000004</c:v>
                </c:pt>
                <c:pt idx="29987">
                  <c:v>-51.738500000000009</c:v>
                </c:pt>
                <c:pt idx="29988">
                  <c:v>-51.736500000000007</c:v>
                </c:pt>
                <c:pt idx="29989">
                  <c:v>-51.734500000000004</c:v>
                </c:pt>
                <c:pt idx="29990">
                  <c:v>-51.732500000000009</c:v>
                </c:pt>
                <c:pt idx="29991">
                  <c:v>-51.730500000000006</c:v>
                </c:pt>
                <c:pt idx="29992">
                  <c:v>-51.728500000000004</c:v>
                </c:pt>
                <c:pt idx="29993">
                  <c:v>-51.726500000000009</c:v>
                </c:pt>
                <c:pt idx="29994">
                  <c:v>-51.724500000000006</c:v>
                </c:pt>
                <c:pt idx="29995">
                  <c:v>-51.722500000000004</c:v>
                </c:pt>
                <c:pt idx="29996">
                  <c:v>-51.720500000000008</c:v>
                </c:pt>
                <c:pt idx="29997">
                  <c:v>-51.718500000000006</c:v>
                </c:pt>
                <c:pt idx="29998">
                  <c:v>-51.716500000000003</c:v>
                </c:pt>
                <c:pt idx="29999">
                  <c:v>-51.714500000000008</c:v>
                </c:pt>
                <c:pt idx="30000">
                  <c:v>-51.712500000000006</c:v>
                </c:pt>
                <c:pt idx="30001">
                  <c:v>-51.710500000000003</c:v>
                </c:pt>
                <c:pt idx="30002">
                  <c:v>-51.708500000000008</c:v>
                </c:pt>
                <c:pt idx="30003">
                  <c:v>-51.706500000000005</c:v>
                </c:pt>
                <c:pt idx="30004">
                  <c:v>-51.704500000000003</c:v>
                </c:pt>
                <c:pt idx="30005">
                  <c:v>-51.702500000000008</c:v>
                </c:pt>
                <c:pt idx="30006">
                  <c:v>-51.700500000000005</c:v>
                </c:pt>
                <c:pt idx="30007">
                  <c:v>-51.698500000000003</c:v>
                </c:pt>
                <c:pt idx="30008">
                  <c:v>-51.696500000000007</c:v>
                </c:pt>
                <c:pt idx="30009">
                  <c:v>-51.694500000000005</c:v>
                </c:pt>
                <c:pt idx="30010">
                  <c:v>-51.692500000000003</c:v>
                </c:pt>
                <c:pt idx="30011">
                  <c:v>-51.690500000000007</c:v>
                </c:pt>
                <c:pt idx="30012">
                  <c:v>-51.688500000000005</c:v>
                </c:pt>
                <c:pt idx="30013">
                  <c:v>-51.686500000000002</c:v>
                </c:pt>
                <c:pt idx="30014">
                  <c:v>-51.684500000000007</c:v>
                </c:pt>
                <c:pt idx="30015">
                  <c:v>-51.682500000000005</c:v>
                </c:pt>
                <c:pt idx="30016">
                  <c:v>-51.680500000000009</c:v>
                </c:pt>
                <c:pt idx="30017">
                  <c:v>-51.678500000000007</c:v>
                </c:pt>
                <c:pt idx="30018">
                  <c:v>-51.676500000000004</c:v>
                </c:pt>
                <c:pt idx="30019">
                  <c:v>-51.674500000000009</c:v>
                </c:pt>
                <c:pt idx="30020">
                  <c:v>-51.672500000000007</c:v>
                </c:pt>
                <c:pt idx="30021">
                  <c:v>-51.670500000000004</c:v>
                </c:pt>
                <c:pt idx="30022">
                  <c:v>-51.668500000000009</c:v>
                </c:pt>
                <c:pt idx="30023">
                  <c:v>-51.666500000000006</c:v>
                </c:pt>
                <c:pt idx="30024">
                  <c:v>-51.664500000000004</c:v>
                </c:pt>
                <c:pt idx="30025">
                  <c:v>-51.662500000000009</c:v>
                </c:pt>
                <c:pt idx="30026">
                  <c:v>-51.660500000000006</c:v>
                </c:pt>
                <c:pt idx="30027">
                  <c:v>-51.658500000000004</c:v>
                </c:pt>
                <c:pt idx="30028">
                  <c:v>-51.656500000000008</c:v>
                </c:pt>
                <c:pt idx="30029">
                  <c:v>-51.654500000000006</c:v>
                </c:pt>
                <c:pt idx="30030">
                  <c:v>-51.652500000000003</c:v>
                </c:pt>
                <c:pt idx="30031">
                  <c:v>-51.650500000000008</c:v>
                </c:pt>
                <c:pt idx="30032">
                  <c:v>-51.648500000000006</c:v>
                </c:pt>
                <c:pt idx="30033">
                  <c:v>-51.646500000000003</c:v>
                </c:pt>
                <c:pt idx="30034">
                  <c:v>-51.644500000000008</c:v>
                </c:pt>
                <c:pt idx="30035">
                  <c:v>-51.642500000000005</c:v>
                </c:pt>
                <c:pt idx="30036">
                  <c:v>-51.640500000000003</c:v>
                </c:pt>
                <c:pt idx="30037">
                  <c:v>-51.638500000000008</c:v>
                </c:pt>
                <c:pt idx="30038">
                  <c:v>-51.636500000000005</c:v>
                </c:pt>
                <c:pt idx="30039">
                  <c:v>-51.634500000000003</c:v>
                </c:pt>
                <c:pt idx="30040">
                  <c:v>-51.632500000000007</c:v>
                </c:pt>
                <c:pt idx="30041">
                  <c:v>-51.630500000000005</c:v>
                </c:pt>
                <c:pt idx="30042">
                  <c:v>-51.628500000000003</c:v>
                </c:pt>
                <c:pt idx="30043">
                  <c:v>-51.626500000000007</c:v>
                </c:pt>
                <c:pt idx="30044">
                  <c:v>-51.624500000000005</c:v>
                </c:pt>
                <c:pt idx="30045">
                  <c:v>-51.622500000000002</c:v>
                </c:pt>
                <c:pt idx="30046">
                  <c:v>-51.620500000000007</c:v>
                </c:pt>
                <c:pt idx="30047">
                  <c:v>-51.618500000000004</c:v>
                </c:pt>
                <c:pt idx="30048">
                  <c:v>-51.616500000000009</c:v>
                </c:pt>
                <c:pt idx="30049">
                  <c:v>-51.614500000000007</c:v>
                </c:pt>
                <c:pt idx="30050">
                  <c:v>-51.612500000000004</c:v>
                </c:pt>
                <c:pt idx="30051">
                  <c:v>-51.610500000000009</c:v>
                </c:pt>
                <c:pt idx="30052">
                  <c:v>-51.608500000000006</c:v>
                </c:pt>
                <c:pt idx="30053">
                  <c:v>-51.606500000000004</c:v>
                </c:pt>
                <c:pt idx="30054">
                  <c:v>-51.604500000000009</c:v>
                </c:pt>
                <c:pt idx="30055">
                  <c:v>-51.602500000000006</c:v>
                </c:pt>
                <c:pt idx="30056">
                  <c:v>-51.600500000000004</c:v>
                </c:pt>
                <c:pt idx="30057">
                  <c:v>-51.598500000000008</c:v>
                </c:pt>
                <c:pt idx="30058">
                  <c:v>-51.596500000000006</c:v>
                </c:pt>
                <c:pt idx="30059">
                  <c:v>-51.594500000000004</c:v>
                </c:pt>
                <c:pt idx="30060">
                  <c:v>-51.592500000000008</c:v>
                </c:pt>
                <c:pt idx="30061">
                  <c:v>-51.590500000000006</c:v>
                </c:pt>
                <c:pt idx="30062">
                  <c:v>-51.588500000000003</c:v>
                </c:pt>
                <c:pt idx="30063">
                  <c:v>-51.586500000000008</c:v>
                </c:pt>
                <c:pt idx="30064">
                  <c:v>-51.584500000000006</c:v>
                </c:pt>
                <c:pt idx="30065">
                  <c:v>-51.582500000000003</c:v>
                </c:pt>
                <c:pt idx="30066">
                  <c:v>-51.580500000000008</c:v>
                </c:pt>
                <c:pt idx="30067">
                  <c:v>-51.578500000000005</c:v>
                </c:pt>
                <c:pt idx="30068">
                  <c:v>-51.576500000000003</c:v>
                </c:pt>
                <c:pt idx="30069">
                  <c:v>-51.574500000000008</c:v>
                </c:pt>
                <c:pt idx="30070">
                  <c:v>-51.572500000000005</c:v>
                </c:pt>
                <c:pt idx="30071">
                  <c:v>-51.570500000000003</c:v>
                </c:pt>
                <c:pt idx="30072">
                  <c:v>-51.568500000000007</c:v>
                </c:pt>
                <c:pt idx="30073">
                  <c:v>-51.566500000000005</c:v>
                </c:pt>
                <c:pt idx="30074">
                  <c:v>-51.564500000000002</c:v>
                </c:pt>
                <c:pt idx="30075">
                  <c:v>-51.562500000000007</c:v>
                </c:pt>
                <c:pt idx="30076">
                  <c:v>-51.560500000000005</c:v>
                </c:pt>
                <c:pt idx="30077">
                  <c:v>-51.558500000000002</c:v>
                </c:pt>
                <c:pt idx="30078">
                  <c:v>-51.556500000000007</c:v>
                </c:pt>
                <c:pt idx="30079">
                  <c:v>-51.554500000000004</c:v>
                </c:pt>
                <c:pt idx="30080">
                  <c:v>-51.552500000000009</c:v>
                </c:pt>
                <c:pt idx="30081">
                  <c:v>-51.550500000000007</c:v>
                </c:pt>
                <c:pt idx="30082">
                  <c:v>-51.548500000000004</c:v>
                </c:pt>
                <c:pt idx="30083">
                  <c:v>-51.546500000000009</c:v>
                </c:pt>
                <c:pt idx="30084">
                  <c:v>-51.544500000000006</c:v>
                </c:pt>
                <c:pt idx="30085">
                  <c:v>-51.542500000000004</c:v>
                </c:pt>
                <c:pt idx="30086">
                  <c:v>-51.540500000000009</c:v>
                </c:pt>
                <c:pt idx="30087">
                  <c:v>-51.538500000000006</c:v>
                </c:pt>
                <c:pt idx="30088">
                  <c:v>-51.536500000000004</c:v>
                </c:pt>
                <c:pt idx="30089">
                  <c:v>-51.534500000000008</c:v>
                </c:pt>
                <c:pt idx="30090">
                  <c:v>-51.532500000000006</c:v>
                </c:pt>
                <c:pt idx="30091">
                  <c:v>-51.530500000000004</c:v>
                </c:pt>
                <c:pt idx="30092">
                  <c:v>-51.528500000000008</c:v>
                </c:pt>
                <c:pt idx="30093">
                  <c:v>-51.526500000000006</c:v>
                </c:pt>
                <c:pt idx="30094">
                  <c:v>-51.524500000000003</c:v>
                </c:pt>
                <c:pt idx="30095">
                  <c:v>-51.522500000000008</c:v>
                </c:pt>
                <c:pt idx="30096">
                  <c:v>-51.520500000000006</c:v>
                </c:pt>
                <c:pt idx="30097">
                  <c:v>-51.518500000000003</c:v>
                </c:pt>
                <c:pt idx="30098">
                  <c:v>-51.516500000000008</c:v>
                </c:pt>
                <c:pt idx="30099">
                  <c:v>-51.514500000000005</c:v>
                </c:pt>
                <c:pt idx="30100">
                  <c:v>-51.512500000000003</c:v>
                </c:pt>
                <c:pt idx="30101">
                  <c:v>-51.510500000000008</c:v>
                </c:pt>
                <c:pt idx="30102">
                  <c:v>-51.508500000000005</c:v>
                </c:pt>
                <c:pt idx="30103">
                  <c:v>-51.506500000000003</c:v>
                </c:pt>
                <c:pt idx="30104">
                  <c:v>-51.504500000000007</c:v>
                </c:pt>
                <c:pt idx="30105">
                  <c:v>-51.502500000000005</c:v>
                </c:pt>
                <c:pt idx="30106">
                  <c:v>-51.500500000000002</c:v>
                </c:pt>
                <c:pt idx="30107">
                  <c:v>-51.498500000000007</c:v>
                </c:pt>
                <c:pt idx="30108">
                  <c:v>-51.496500000000005</c:v>
                </c:pt>
                <c:pt idx="30109">
                  <c:v>-51.494500000000002</c:v>
                </c:pt>
                <c:pt idx="30110">
                  <c:v>-51.492500000000007</c:v>
                </c:pt>
                <c:pt idx="30111">
                  <c:v>-51.490500000000004</c:v>
                </c:pt>
                <c:pt idx="30112">
                  <c:v>-51.488500000000009</c:v>
                </c:pt>
                <c:pt idx="30113">
                  <c:v>-51.486500000000007</c:v>
                </c:pt>
                <c:pt idx="30114">
                  <c:v>-51.484500000000004</c:v>
                </c:pt>
                <c:pt idx="30115">
                  <c:v>-51.482500000000009</c:v>
                </c:pt>
                <c:pt idx="30116">
                  <c:v>-51.480500000000006</c:v>
                </c:pt>
                <c:pt idx="30117">
                  <c:v>-51.478500000000004</c:v>
                </c:pt>
                <c:pt idx="30118">
                  <c:v>-51.476500000000009</c:v>
                </c:pt>
                <c:pt idx="30119">
                  <c:v>-51.474500000000006</c:v>
                </c:pt>
                <c:pt idx="30120">
                  <c:v>-51.472500000000004</c:v>
                </c:pt>
                <c:pt idx="30121">
                  <c:v>-51.470500000000008</c:v>
                </c:pt>
                <c:pt idx="30122">
                  <c:v>-51.468500000000006</c:v>
                </c:pt>
                <c:pt idx="30123">
                  <c:v>-51.466500000000003</c:v>
                </c:pt>
                <c:pt idx="30124">
                  <c:v>-51.464500000000008</c:v>
                </c:pt>
                <c:pt idx="30125">
                  <c:v>-51.462500000000006</c:v>
                </c:pt>
                <c:pt idx="30126">
                  <c:v>-51.460500000000003</c:v>
                </c:pt>
                <c:pt idx="30127">
                  <c:v>-51.458500000000008</c:v>
                </c:pt>
                <c:pt idx="30128">
                  <c:v>-51.456500000000005</c:v>
                </c:pt>
                <c:pt idx="30129">
                  <c:v>-51.454500000000003</c:v>
                </c:pt>
                <c:pt idx="30130">
                  <c:v>-51.452500000000008</c:v>
                </c:pt>
                <c:pt idx="30131">
                  <c:v>-51.450500000000005</c:v>
                </c:pt>
                <c:pt idx="30132">
                  <c:v>-51.448500000000003</c:v>
                </c:pt>
                <c:pt idx="30133">
                  <c:v>-51.446500000000007</c:v>
                </c:pt>
                <c:pt idx="30134">
                  <c:v>-51.444500000000005</c:v>
                </c:pt>
                <c:pt idx="30135">
                  <c:v>-51.442500000000003</c:v>
                </c:pt>
                <c:pt idx="30136">
                  <c:v>-51.440500000000007</c:v>
                </c:pt>
                <c:pt idx="30137">
                  <c:v>-51.438500000000005</c:v>
                </c:pt>
                <c:pt idx="30138">
                  <c:v>-51.436500000000002</c:v>
                </c:pt>
                <c:pt idx="30139">
                  <c:v>-51.434500000000007</c:v>
                </c:pt>
                <c:pt idx="30140">
                  <c:v>-51.432500000000005</c:v>
                </c:pt>
                <c:pt idx="30141">
                  <c:v>-51.430500000000009</c:v>
                </c:pt>
                <c:pt idx="30142">
                  <c:v>-51.428500000000007</c:v>
                </c:pt>
                <c:pt idx="30143">
                  <c:v>-51.426500000000004</c:v>
                </c:pt>
                <c:pt idx="30144">
                  <c:v>-51.424500000000009</c:v>
                </c:pt>
                <c:pt idx="30145">
                  <c:v>-51.422500000000007</c:v>
                </c:pt>
                <c:pt idx="30146">
                  <c:v>-51.420500000000004</c:v>
                </c:pt>
                <c:pt idx="30147">
                  <c:v>-51.418500000000009</c:v>
                </c:pt>
                <c:pt idx="30148">
                  <c:v>-51.416500000000006</c:v>
                </c:pt>
                <c:pt idx="30149">
                  <c:v>-51.414500000000004</c:v>
                </c:pt>
                <c:pt idx="30150">
                  <c:v>-51.412500000000009</c:v>
                </c:pt>
                <c:pt idx="30151">
                  <c:v>-51.410500000000006</c:v>
                </c:pt>
                <c:pt idx="30152">
                  <c:v>-51.408500000000004</c:v>
                </c:pt>
                <c:pt idx="30153">
                  <c:v>-51.406500000000008</c:v>
                </c:pt>
                <c:pt idx="30154">
                  <c:v>-51.404500000000006</c:v>
                </c:pt>
                <c:pt idx="30155">
                  <c:v>-51.402500000000003</c:v>
                </c:pt>
                <c:pt idx="30156">
                  <c:v>-51.400500000000008</c:v>
                </c:pt>
                <c:pt idx="30157">
                  <c:v>-51.398500000000006</c:v>
                </c:pt>
                <c:pt idx="30158">
                  <c:v>-51.396500000000003</c:v>
                </c:pt>
                <c:pt idx="30159">
                  <c:v>-51.394500000000008</c:v>
                </c:pt>
                <c:pt idx="30160">
                  <c:v>-51.392500000000005</c:v>
                </c:pt>
                <c:pt idx="30161">
                  <c:v>-51.390500000000003</c:v>
                </c:pt>
                <c:pt idx="30162">
                  <c:v>-51.388500000000008</c:v>
                </c:pt>
                <c:pt idx="30163">
                  <c:v>-51.386500000000005</c:v>
                </c:pt>
                <c:pt idx="30164">
                  <c:v>-51.384500000000003</c:v>
                </c:pt>
                <c:pt idx="30165">
                  <c:v>-51.382500000000007</c:v>
                </c:pt>
                <c:pt idx="30166">
                  <c:v>-51.380500000000005</c:v>
                </c:pt>
                <c:pt idx="30167">
                  <c:v>-51.378500000000003</c:v>
                </c:pt>
                <c:pt idx="30168">
                  <c:v>-51.376500000000007</c:v>
                </c:pt>
                <c:pt idx="30169">
                  <c:v>-51.374500000000005</c:v>
                </c:pt>
                <c:pt idx="30170">
                  <c:v>-51.372500000000002</c:v>
                </c:pt>
                <c:pt idx="30171">
                  <c:v>-51.370500000000007</c:v>
                </c:pt>
                <c:pt idx="30172">
                  <c:v>-51.368500000000004</c:v>
                </c:pt>
                <c:pt idx="30173">
                  <c:v>-51.366500000000009</c:v>
                </c:pt>
                <c:pt idx="30174">
                  <c:v>-51.364500000000007</c:v>
                </c:pt>
                <c:pt idx="30175">
                  <c:v>-51.362500000000004</c:v>
                </c:pt>
                <c:pt idx="30176">
                  <c:v>-51.360500000000009</c:v>
                </c:pt>
                <c:pt idx="30177">
                  <c:v>-51.358500000000006</c:v>
                </c:pt>
                <c:pt idx="30178">
                  <c:v>-51.356500000000004</c:v>
                </c:pt>
                <c:pt idx="30179">
                  <c:v>-51.354500000000009</c:v>
                </c:pt>
                <c:pt idx="30180">
                  <c:v>-51.352500000000006</c:v>
                </c:pt>
                <c:pt idx="30181">
                  <c:v>-51.350500000000004</c:v>
                </c:pt>
                <c:pt idx="30182">
                  <c:v>-51.348500000000008</c:v>
                </c:pt>
                <c:pt idx="30183">
                  <c:v>-51.346500000000006</c:v>
                </c:pt>
                <c:pt idx="30184">
                  <c:v>-51.344500000000004</c:v>
                </c:pt>
                <c:pt idx="30185">
                  <c:v>-51.342500000000008</c:v>
                </c:pt>
                <c:pt idx="30186">
                  <c:v>-51.340500000000006</c:v>
                </c:pt>
                <c:pt idx="30187">
                  <c:v>-51.338500000000003</c:v>
                </c:pt>
                <c:pt idx="30188">
                  <c:v>-51.336500000000008</c:v>
                </c:pt>
                <c:pt idx="30189">
                  <c:v>-51.334500000000006</c:v>
                </c:pt>
                <c:pt idx="30190">
                  <c:v>-51.332500000000003</c:v>
                </c:pt>
                <c:pt idx="30191">
                  <c:v>-51.330500000000008</c:v>
                </c:pt>
                <c:pt idx="30192">
                  <c:v>-51.328500000000005</c:v>
                </c:pt>
                <c:pt idx="30193">
                  <c:v>-51.326500000000003</c:v>
                </c:pt>
                <c:pt idx="30194">
                  <c:v>-51.324500000000008</c:v>
                </c:pt>
                <c:pt idx="30195">
                  <c:v>-51.322500000000005</c:v>
                </c:pt>
                <c:pt idx="30196">
                  <c:v>-51.320500000000003</c:v>
                </c:pt>
                <c:pt idx="30197">
                  <c:v>-51.318500000000007</c:v>
                </c:pt>
                <c:pt idx="30198">
                  <c:v>-51.316500000000005</c:v>
                </c:pt>
                <c:pt idx="30199">
                  <c:v>-51.314500000000002</c:v>
                </c:pt>
                <c:pt idx="30200">
                  <c:v>-51.312500000000007</c:v>
                </c:pt>
                <c:pt idx="30201">
                  <c:v>-51.310500000000005</c:v>
                </c:pt>
                <c:pt idx="30202">
                  <c:v>-51.308500000000002</c:v>
                </c:pt>
                <c:pt idx="30203">
                  <c:v>-51.306500000000007</c:v>
                </c:pt>
                <c:pt idx="30204">
                  <c:v>-51.304500000000004</c:v>
                </c:pt>
                <c:pt idx="30205">
                  <c:v>-51.302500000000009</c:v>
                </c:pt>
                <c:pt idx="30206">
                  <c:v>-51.300500000000007</c:v>
                </c:pt>
                <c:pt idx="30207">
                  <c:v>-51.298500000000004</c:v>
                </c:pt>
                <c:pt idx="30208">
                  <c:v>-51.296500000000009</c:v>
                </c:pt>
                <c:pt idx="30209">
                  <c:v>-51.294500000000006</c:v>
                </c:pt>
                <c:pt idx="30210">
                  <c:v>-51.292500000000004</c:v>
                </c:pt>
                <c:pt idx="30211">
                  <c:v>-51.290500000000009</c:v>
                </c:pt>
                <c:pt idx="30212">
                  <c:v>-51.288500000000006</c:v>
                </c:pt>
                <c:pt idx="30213">
                  <c:v>-51.286500000000004</c:v>
                </c:pt>
                <c:pt idx="30214">
                  <c:v>-51.284500000000008</c:v>
                </c:pt>
                <c:pt idx="30215">
                  <c:v>-51.282500000000006</c:v>
                </c:pt>
                <c:pt idx="30216">
                  <c:v>-51.280500000000004</c:v>
                </c:pt>
                <c:pt idx="30217">
                  <c:v>-51.278500000000008</c:v>
                </c:pt>
                <c:pt idx="30218">
                  <c:v>-51.276500000000006</c:v>
                </c:pt>
                <c:pt idx="30219">
                  <c:v>-51.274500000000003</c:v>
                </c:pt>
                <c:pt idx="30220">
                  <c:v>-51.272500000000008</c:v>
                </c:pt>
                <c:pt idx="30221">
                  <c:v>-51.270500000000006</c:v>
                </c:pt>
                <c:pt idx="30222">
                  <c:v>-51.268500000000003</c:v>
                </c:pt>
                <c:pt idx="30223">
                  <c:v>-51.266500000000008</c:v>
                </c:pt>
                <c:pt idx="30224">
                  <c:v>-51.264500000000005</c:v>
                </c:pt>
                <c:pt idx="30225">
                  <c:v>-51.262500000000003</c:v>
                </c:pt>
                <c:pt idx="30226">
                  <c:v>-51.260500000000008</c:v>
                </c:pt>
                <c:pt idx="30227">
                  <c:v>-51.258500000000005</c:v>
                </c:pt>
                <c:pt idx="30228">
                  <c:v>-51.256500000000003</c:v>
                </c:pt>
                <c:pt idx="30229">
                  <c:v>-51.254500000000007</c:v>
                </c:pt>
                <c:pt idx="30230">
                  <c:v>-51.252500000000005</c:v>
                </c:pt>
                <c:pt idx="30231">
                  <c:v>-51.250500000000002</c:v>
                </c:pt>
                <c:pt idx="30232">
                  <c:v>-51.248500000000007</c:v>
                </c:pt>
                <c:pt idx="30233">
                  <c:v>-51.246500000000005</c:v>
                </c:pt>
                <c:pt idx="30234">
                  <c:v>-51.244500000000002</c:v>
                </c:pt>
                <c:pt idx="30235">
                  <c:v>-51.242500000000007</c:v>
                </c:pt>
                <c:pt idx="30236">
                  <c:v>-51.240500000000004</c:v>
                </c:pt>
                <c:pt idx="30237">
                  <c:v>-51.238500000000009</c:v>
                </c:pt>
                <c:pt idx="30238">
                  <c:v>-51.236500000000007</c:v>
                </c:pt>
                <c:pt idx="30239">
                  <c:v>-51.234500000000004</c:v>
                </c:pt>
                <c:pt idx="30240">
                  <c:v>-51.232500000000009</c:v>
                </c:pt>
                <c:pt idx="30241">
                  <c:v>-51.230500000000006</c:v>
                </c:pt>
                <c:pt idx="30242">
                  <c:v>-51.228500000000004</c:v>
                </c:pt>
                <c:pt idx="30243">
                  <c:v>-51.226500000000009</c:v>
                </c:pt>
                <c:pt idx="30244">
                  <c:v>-51.224500000000006</c:v>
                </c:pt>
                <c:pt idx="30245">
                  <c:v>-51.222500000000004</c:v>
                </c:pt>
                <c:pt idx="30246">
                  <c:v>-51.220500000000008</c:v>
                </c:pt>
                <c:pt idx="30247">
                  <c:v>-51.218500000000006</c:v>
                </c:pt>
                <c:pt idx="30248">
                  <c:v>-51.216500000000003</c:v>
                </c:pt>
                <c:pt idx="30249">
                  <c:v>-51.214500000000008</c:v>
                </c:pt>
                <c:pt idx="30250">
                  <c:v>-51.212500000000006</c:v>
                </c:pt>
                <c:pt idx="30251">
                  <c:v>-51.210500000000003</c:v>
                </c:pt>
                <c:pt idx="30252">
                  <c:v>-51.208500000000008</c:v>
                </c:pt>
                <c:pt idx="30253">
                  <c:v>-51.206500000000005</c:v>
                </c:pt>
                <c:pt idx="30254">
                  <c:v>-51.204500000000003</c:v>
                </c:pt>
                <c:pt idx="30255">
                  <c:v>-51.202500000000008</c:v>
                </c:pt>
                <c:pt idx="30256">
                  <c:v>-51.200500000000005</c:v>
                </c:pt>
                <c:pt idx="30257">
                  <c:v>-51.198500000000003</c:v>
                </c:pt>
                <c:pt idx="30258">
                  <c:v>-51.196500000000007</c:v>
                </c:pt>
                <c:pt idx="30259">
                  <c:v>-51.194500000000005</c:v>
                </c:pt>
                <c:pt idx="30260">
                  <c:v>-51.192500000000003</c:v>
                </c:pt>
                <c:pt idx="30261">
                  <c:v>-51.190500000000007</c:v>
                </c:pt>
                <c:pt idx="30262">
                  <c:v>-51.188500000000005</c:v>
                </c:pt>
                <c:pt idx="30263">
                  <c:v>-51.186500000000002</c:v>
                </c:pt>
                <c:pt idx="30264">
                  <c:v>-51.184500000000007</c:v>
                </c:pt>
                <c:pt idx="30265">
                  <c:v>-51.182500000000005</c:v>
                </c:pt>
                <c:pt idx="30266">
                  <c:v>-51.180500000000009</c:v>
                </c:pt>
                <c:pt idx="30267">
                  <c:v>-51.178500000000007</c:v>
                </c:pt>
                <c:pt idx="30268">
                  <c:v>-51.176500000000004</c:v>
                </c:pt>
                <c:pt idx="30269">
                  <c:v>-51.174500000000009</c:v>
                </c:pt>
                <c:pt idx="30270">
                  <c:v>-51.172500000000007</c:v>
                </c:pt>
                <c:pt idx="30271">
                  <c:v>-51.170500000000004</c:v>
                </c:pt>
                <c:pt idx="30272">
                  <c:v>-51.168500000000009</c:v>
                </c:pt>
                <c:pt idx="30273">
                  <c:v>-51.166500000000006</c:v>
                </c:pt>
                <c:pt idx="30274">
                  <c:v>-51.164500000000004</c:v>
                </c:pt>
                <c:pt idx="30275">
                  <c:v>-51.162500000000009</c:v>
                </c:pt>
                <c:pt idx="30276">
                  <c:v>-51.160500000000006</c:v>
                </c:pt>
                <c:pt idx="30277">
                  <c:v>-51.158500000000004</c:v>
                </c:pt>
                <c:pt idx="30278">
                  <c:v>-51.156500000000008</c:v>
                </c:pt>
                <c:pt idx="30279">
                  <c:v>-51.154500000000006</c:v>
                </c:pt>
                <c:pt idx="30280">
                  <c:v>-51.152500000000003</c:v>
                </c:pt>
                <c:pt idx="30281">
                  <c:v>-51.150500000000008</c:v>
                </c:pt>
                <c:pt idx="30282">
                  <c:v>-51.148500000000006</c:v>
                </c:pt>
                <c:pt idx="30283">
                  <c:v>-51.146500000000003</c:v>
                </c:pt>
                <c:pt idx="30284">
                  <c:v>-51.144500000000008</c:v>
                </c:pt>
                <c:pt idx="30285">
                  <c:v>-51.142500000000005</c:v>
                </c:pt>
                <c:pt idx="30286">
                  <c:v>-51.140500000000003</c:v>
                </c:pt>
                <c:pt idx="30287">
                  <c:v>-51.138500000000008</c:v>
                </c:pt>
                <c:pt idx="30288">
                  <c:v>-51.136500000000005</c:v>
                </c:pt>
                <c:pt idx="30289">
                  <c:v>-51.134500000000003</c:v>
                </c:pt>
                <c:pt idx="30290">
                  <c:v>-51.132500000000007</c:v>
                </c:pt>
                <c:pt idx="30291">
                  <c:v>-51.130500000000005</c:v>
                </c:pt>
                <c:pt idx="30292">
                  <c:v>-51.128500000000003</c:v>
                </c:pt>
                <c:pt idx="30293">
                  <c:v>-51.126500000000007</c:v>
                </c:pt>
                <c:pt idx="30294">
                  <c:v>-51.124500000000005</c:v>
                </c:pt>
                <c:pt idx="30295">
                  <c:v>-51.122500000000002</c:v>
                </c:pt>
                <c:pt idx="30296">
                  <c:v>-51.120500000000007</c:v>
                </c:pt>
                <c:pt idx="30297">
                  <c:v>-51.118500000000004</c:v>
                </c:pt>
                <c:pt idx="30298">
                  <c:v>-51.116500000000009</c:v>
                </c:pt>
                <c:pt idx="30299">
                  <c:v>-51.114500000000007</c:v>
                </c:pt>
                <c:pt idx="30300">
                  <c:v>-51.112500000000004</c:v>
                </c:pt>
                <c:pt idx="30301">
                  <c:v>-51.110500000000009</c:v>
                </c:pt>
                <c:pt idx="30302">
                  <c:v>-51.108500000000006</c:v>
                </c:pt>
                <c:pt idx="30303">
                  <c:v>-51.106500000000004</c:v>
                </c:pt>
                <c:pt idx="30304">
                  <c:v>-51.104500000000009</c:v>
                </c:pt>
                <c:pt idx="30305">
                  <c:v>-51.102500000000006</c:v>
                </c:pt>
                <c:pt idx="30306">
                  <c:v>-51.100500000000004</c:v>
                </c:pt>
                <c:pt idx="30307">
                  <c:v>-51.098500000000008</c:v>
                </c:pt>
                <c:pt idx="30308">
                  <c:v>-51.096500000000006</c:v>
                </c:pt>
                <c:pt idx="30309">
                  <c:v>-51.094500000000004</c:v>
                </c:pt>
                <c:pt idx="30310">
                  <c:v>-51.092500000000008</c:v>
                </c:pt>
                <c:pt idx="30311">
                  <c:v>-51.090500000000006</c:v>
                </c:pt>
                <c:pt idx="30312">
                  <c:v>-51.088500000000003</c:v>
                </c:pt>
                <c:pt idx="30313">
                  <c:v>-51.086500000000008</c:v>
                </c:pt>
                <c:pt idx="30314">
                  <c:v>-51.084500000000006</c:v>
                </c:pt>
                <c:pt idx="30315">
                  <c:v>-51.082500000000003</c:v>
                </c:pt>
                <c:pt idx="30316">
                  <c:v>-51.080500000000008</c:v>
                </c:pt>
                <c:pt idx="30317">
                  <c:v>-51.078500000000005</c:v>
                </c:pt>
                <c:pt idx="30318">
                  <c:v>-51.076500000000003</c:v>
                </c:pt>
                <c:pt idx="30319">
                  <c:v>-51.074500000000008</c:v>
                </c:pt>
                <c:pt idx="30320">
                  <c:v>-51.072500000000005</c:v>
                </c:pt>
                <c:pt idx="30321">
                  <c:v>-51.070500000000003</c:v>
                </c:pt>
                <c:pt idx="30322">
                  <c:v>-51.068500000000007</c:v>
                </c:pt>
                <c:pt idx="30323">
                  <c:v>-51.066500000000005</c:v>
                </c:pt>
                <c:pt idx="30324">
                  <c:v>-51.064500000000002</c:v>
                </c:pt>
                <c:pt idx="30325">
                  <c:v>-51.062500000000007</c:v>
                </c:pt>
                <c:pt idx="30326">
                  <c:v>-51.060500000000005</c:v>
                </c:pt>
                <c:pt idx="30327">
                  <c:v>-51.058500000000002</c:v>
                </c:pt>
                <c:pt idx="30328">
                  <c:v>-51.056500000000007</c:v>
                </c:pt>
                <c:pt idx="30329">
                  <c:v>-51.054500000000004</c:v>
                </c:pt>
                <c:pt idx="30330">
                  <c:v>-51.052500000000009</c:v>
                </c:pt>
                <c:pt idx="30331">
                  <c:v>-51.050500000000007</c:v>
                </c:pt>
                <c:pt idx="30332">
                  <c:v>-51.048500000000004</c:v>
                </c:pt>
                <c:pt idx="30333">
                  <c:v>-51.046500000000009</c:v>
                </c:pt>
                <c:pt idx="30334">
                  <c:v>-51.044500000000006</c:v>
                </c:pt>
                <c:pt idx="30335">
                  <c:v>-51.042500000000004</c:v>
                </c:pt>
                <c:pt idx="30336">
                  <c:v>-51.040500000000009</c:v>
                </c:pt>
                <c:pt idx="30337">
                  <c:v>-51.038500000000006</c:v>
                </c:pt>
                <c:pt idx="30338">
                  <c:v>-51.036500000000004</c:v>
                </c:pt>
                <c:pt idx="30339">
                  <c:v>-51.034500000000008</c:v>
                </c:pt>
                <c:pt idx="30340">
                  <c:v>-51.032500000000006</c:v>
                </c:pt>
                <c:pt idx="30341">
                  <c:v>-51.030500000000004</c:v>
                </c:pt>
                <c:pt idx="30342">
                  <c:v>-51.028500000000008</c:v>
                </c:pt>
                <c:pt idx="30343">
                  <c:v>-51.026500000000006</c:v>
                </c:pt>
                <c:pt idx="30344">
                  <c:v>-51.024500000000003</c:v>
                </c:pt>
                <c:pt idx="30345">
                  <c:v>-51.022500000000008</c:v>
                </c:pt>
                <c:pt idx="30346">
                  <c:v>-51.020500000000006</c:v>
                </c:pt>
                <c:pt idx="30347">
                  <c:v>-51.018500000000003</c:v>
                </c:pt>
                <c:pt idx="30348">
                  <c:v>-51.016500000000008</c:v>
                </c:pt>
                <c:pt idx="30349">
                  <c:v>-51.014500000000005</c:v>
                </c:pt>
                <c:pt idx="30350">
                  <c:v>-51.012500000000003</c:v>
                </c:pt>
                <c:pt idx="30351">
                  <c:v>-51.010500000000008</c:v>
                </c:pt>
                <c:pt idx="30352">
                  <c:v>-51.008500000000005</c:v>
                </c:pt>
                <c:pt idx="30353">
                  <c:v>-51.006500000000003</c:v>
                </c:pt>
                <c:pt idx="30354">
                  <c:v>-51.004500000000007</c:v>
                </c:pt>
                <c:pt idx="30355">
                  <c:v>-51.002500000000005</c:v>
                </c:pt>
                <c:pt idx="30356">
                  <c:v>-51.000500000000002</c:v>
                </c:pt>
                <c:pt idx="30357">
                  <c:v>-50.998500000000007</c:v>
                </c:pt>
                <c:pt idx="30358">
                  <c:v>-50.996500000000005</c:v>
                </c:pt>
                <c:pt idx="30359">
                  <c:v>-50.994500000000002</c:v>
                </c:pt>
                <c:pt idx="30360">
                  <c:v>-50.992500000000007</c:v>
                </c:pt>
                <c:pt idx="30361">
                  <c:v>-50.990500000000004</c:v>
                </c:pt>
                <c:pt idx="30362">
                  <c:v>-50.988500000000009</c:v>
                </c:pt>
                <c:pt idx="30363">
                  <c:v>-50.986500000000007</c:v>
                </c:pt>
                <c:pt idx="30364">
                  <c:v>-50.984500000000004</c:v>
                </c:pt>
                <c:pt idx="30365">
                  <c:v>-50.982500000000009</c:v>
                </c:pt>
                <c:pt idx="30366">
                  <c:v>-50.980500000000006</c:v>
                </c:pt>
                <c:pt idx="30367">
                  <c:v>-50.978500000000004</c:v>
                </c:pt>
                <c:pt idx="30368">
                  <c:v>-50.976500000000009</c:v>
                </c:pt>
                <c:pt idx="30369">
                  <c:v>-50.974500000000006</c:v>
                </c:pt>
                <c:pt idx="30370">
                  <c:v>-50.972500000000004</c:v>
                </c:pt>
                <c:pt idx="30371">
                  <c:v>-50.970500000000008</c:v>
                </c:pt>
                <c:pt idx="30372">
                  <c:v>-50.968500000000006</c:v>
                </c:pt>
                <c:pt idx="30373">
                  <c:v>-50.966500000000003</c:v>
                </c:pt>
                <c:pt idx="30374">
                  <c:v>-50.964500000000008</c:v>
                </c:pt>
                <c:pt idx="30375">
                  <c:v>-50.962500000000006</c:v>
                </c:pt>
                <c:pt idx="30376">
                  <c:v>-50.960500000000003</c:v>
                </c:pt>
                <c:pt idx="30377">
                  <c:v>-50.958500000000008</c:v>
                </c:pt>
                <c:pt idx="30378">
                  <c:v>-50.956500000000005</c:v>
                </c:pt>
                <c:pt idx="30379">
                  <c:v>-50.954500000000003</c:v>
                </c:pt>
                <c:pt idx="30380">
                  <c:v>-50.952500000000008</c:v>
                </c:pt>
                <c:pt idx="30381">
                  <c:v>-50.950500000000005</c:v>
                </c:pt>
                <c:pt idx="30382">
                  <c:v>-50.948500000000003</c:v>
                </c:pt>
                <c:pt idx="30383">
                  <c:v>-50.946500000000007</c:v>
                </c:pt>
                <c:pt idx="30384">
                  <c:v>-50.944500000000005</c:v>
                </c:pt>
                <c:pt idx="30385">
                  <c:v>-50.942500000000003</c:v>
                </c:pt>
                <c:pt idx="30386">
                  <c:v>-50.940500000000007</c:v>
                </c:pt>
                <c:pt idx="30387">
                  <c:v>-50.938500000000005</c:v>
                </c:pt>
                <c:pt idx="30388">
                  <c:v>-50.936500000000002</c:v>
                </c:pt>
                <c:pt idx="30389">
                  <c:v>-50.934500000000007</c:v>
                </c:pt>
                <c:pt idx="30390">
                  <c:v>-50.932500000000005</c:v>
                </c:pt>
                <c:pt idx="30391">
                  <c:v>-50.930500000000009</c:v>
                </c:pt>
                <c:pt idx="30392">
                  <c:v>-50.928500000000007</c:v>
                </c:pt>
                <c:pt idx="30393">
                  <c:v>-50.926500000000004</c:v>
                </c:pt>
                <c:pt idx="30394">
                  <c:v>-50.924500000000009</c:v>
                </c:pt>
                <c:pt idx="30395">
                  <c:v>-50.922500000000007</c:v>
                </c:pt>
                <c:pt idx="30396">
                  <c:v>-50.920500000000004</c:v>
                </c:pt>
                <c:pt idx="30397">
                  <c:v>-50.918500000000009</c:v>
                </c:pt>
                <c:pt idx="30398">
                  <c:v>-50.916500000000006</c:v>
                </c:pt>
                <c:pt idx="30399">
                  <c:v>-50.914500000000004</c:v>
                </c:pt>
                <c:pt idx="30400">
                  <c:v>-50.912500000000009</c:v>
                </c:pt>
                <c:pt idx="30401">
                  <c:v>-50.910500000000006</c:v>
                </c:pt>
                <c:pt idx="30402">
                  <c:v>-50.908500000000004</c:v>
                </c:pt>
                <c:pt idx="30403">
                  <c:v>-50.906500000000008</c:v>
                </c:pt>
                <c:pt idx="30404">
                  <c:v>-50.904500000000006</c:v>
                </c:pt>
                <c:pt idx="30405">
                  <c:v>-50.902500000000003</c:v>
                </c:pt>
                <c:pt idx="30406">
                  <c:v>-50.900500000000008</c:v>
                </c:pt>
                <c:pt idx="30407">
                  <c:v>-50.898500000000006</c:v>
                </c:pt>
                <c:pt idx="30408">
                  <c:v>-50.896500000000003</c:v>
                </c:pt>
                <c:pt idx="30409">
                  <c:v>-50.894500000000008</c:v>
                </c:pt>
                <c:pt idx="30410">
                  <c:v>-50.892500000000005</c:v>
                </c:pt>
                <c:pt idx="30411">
                  <c:v>-50.890500000000003</c:v>
                </c:pt>
                <c:pt idx="30412">
                  <c:v>-50.888500000000008</c:v>
                </c:pt>
                <c:pt idx="30413">
                  <c:v>-50.886500000000005</c:v>
                </c:pt>
                <c:pt idx="30414">
                  <c:v>-50.884500000000003</c:v>
                </c:pt>
                <c:pt idx="30415">
                  <c:v>-50.882500000000007</c:v>
                </c:pt>
                <c:pt idx="30416">
                  <c:v>-50.880500000000005</c:v>
                </c:pt>
                <c:pt idx="30417">
                  <c:v>-50.878500000000003</c:v>
                </c:pt>
                <c:pt idx="30418">
                  <c:v>-50.876500000000007</c:v>
                </c:pt>
                <c:pt idx="30419">
                  <c:v>-50.874500000000005</c:v>
                </c:pt>
                <c:pt idx="30420">
                  <c:v>-50.872500000000002</c:v>
                </c:pt>
                <c:pt idx="30421">
                  <c:v>-50.870500000000007</c:v>
                </c:pt>
                <c:pt idx="30422">
                  <c:v>-50.868500000000004</c:v>
                </c:pt>
                <c:pt idx="30423">
                  <c:v>-50.866500000000009</c:v>
                </c:pt>
                <c:pt idx="30424">
                  <c:v>-50.864500000000007</c:v>
                </c:pt>
                <c:pt idx="30425">
                  <c:v>-50.862500000000004</c:v>
                </c:pt>
                <c:pt idx="30426">
                  <c:v>-50.860500000000009</c:v>
                </c:pt>
                <c:pt idx="30427">
                  <c:v>-50.858500000000006</c:v>
                </c:pt>
                <c:pt idx="30428">
                  <c:v>-50.856500000000004</c:v>
                </c:pt>
                <c:pt idx="30429">
                  <c:v>-50.854500000000009</c:v>
                </c:pt>
                <c:pt idx="30430">
                  <c:v>-50.852500000000006</c:v>
                </c:pt>
                <c:pt idx="30431">
                  <c:v>-50.850500000000004</c:v>
                </c:pt>
                <c:pt idx="30432">
                  <c:v>-50.848500000000008</c:v>
                </c:pt>
                <c:pt idx="30433">
                  <c:v>-50.846500000000006</c:v>
                </c:pt>
                <c:pt idx="30434">
                  <c:v>-50.844500000000004</c:v>
                </c:pt>
                <c:pt idx="30435">
                  <c:v>-50.842500000000008</c:v>
                </c:pt>
                <c:pt idx="30436">
                  <c:v>-50.840500000000006</c:v>
                </c:pt>
                <c:pt idx="30437">
                  <c:v>-50.838500000000003</c:v>
                </c:pt>
                <c:pt idx="30438">
                  <c:v>-50.836500000000008</c:v>
                </c:pt>
                <c:pt idx="30439">
                  <c:v>-50.834500000000006</c:v>
                </c:pt>
                <c:pt idx="30440">
                  <c:v>-50.832500000000003</c:v>
                </c:pt>
                <c:pt idx="30441">
                  <c:v>-50.830500000000008</c:v>
                </c:pt>
                <c:pt idx="30442">
                  <c:v>-50.828500000000005</c:v>
                </c:pt>
                <c:pt idx="30443">
                  <c:v>-50.826500000000003</c:v>
                </c:pt>
                <c:pt idx="30444">
                  <c:v>-50.824500000000008</c:v>
                </c:pt>
                <c:pt idx="30445">
                  <c:v>-50.822500000000005</c:v>
                </c:pt>
                <c:pt idx="30446">
                  <c:v>-50.820500000000003</c:v>
                </c:pt>
                <c:pt idx="30447">
                  <c:v>-50.818500000000007</c:v>
                </c:pt>
                <c:pt idx="30448">
                  <c:v>-50.816500000000005</c:v>
                </c:pt>
                <c:pt idx="30449">
                  <c:v>-50.814500000000002</c:v>
                </c:pt>
                <c:pt idx="30450">
                  <c:v>-50.812500000000007</c:v>
                </c:pt>
                <c:pt idx="30451">
                  <c:v>-50.810500000000005</c:v>
                </c:pt>
                <c:pt idx="30452">
                  <c:v>-50.808500000000002</c:v>
                </c:pt>
                <c:pt idx="30453">
                  <c:v>-50.806500000000007</c:v>
                </c:pt>
                <c:pt idx="30454">
                  <c:v>-50.804500000000004</c:v>
                </c:pt>
                <c:pt idx="30455">
                  <c:v>-50.802500000000009</c:v>
                </c:pt>
                <c:pt idx="30456">
                  <c:v>-50.800500000000007</c:v>
                </c:pt>
                <c:pt idx="30457">
                  <c:v>-50.798500000000004</c:v>
                </c:pt>
                <c:pt idx="30458">
                  <c:v>-50.796500000000009</c:v>
                </c:pt>
                <c:pt idx="30459">
                  <c:v>-50.794500000000006</c:v>
                </c:pt>
                <c:pt idx="30460">
                  <c:v>-50.792500000000004</c:v>
                </c:pt>
                <c:pt idx="30461">
                  <c:v>-50.790500000000009</c:v>
                </c:pt>
                <c:pt idx="30462">
                  <c:v>-50.788500000000006</c:v>
                </c:pt>
                <c:pt idx="30463">
                  <c:v>-50.786500000000004</c:v>
                </c:pt>
                <c:pt idx="30464">
                  <c:v>-50.784500000000008</c:v>
                </c:pt>
                <c:pt idx="30465">
                  <c:v>-50.782500000000006</c:v>
                </c:pt>
                <c:pt idx="30466">
                  <c:v>-50.780500000000004</c:v>
                </c:pt>
                <c:pt idx="30467">
                  <c:v>-50.778500000000008</c:v>
                </c:pt>
                <c:pt idx="30468">
                  <c:v>-50.776500000000006</c:v>
                </c:pt>
                <c:pt idx="30469">
                  <c:v>-50.774500000000003</c:v>
                </c:pt>
                <c:pt idx="30470">
                  <c:v>-50.772500000000008</c:v>
                </c:pt>
                <c:pt idx="30471">
                  <c:v>-50.770500000000006</c:v>
                </c:pt>
                <c:pt idx="30472">
                  <c:v>-50.768500000000003</c:v>
                </c:pt>
                <c:pt idx="30473">
                  <c:v>-50.766500000000008</c:v>
                </c:pt>
                <c:pt idx="30474">
                  <c:v>-50.764500000000005</c:v>
                </c:pt>
                <c:pt idx="30475">
                  <c:v>-50.762500000000003</c:v>
                </c:pt>
                <c:pt idx="30476">
                  <c:v>-50.760500000000008</c:v>
                </c:pt>
                <c:pt idx="30477">
                  <c:v>-50.758500000000005</c:v>
                </c:pt>
                <c:pt idx="30478">
                  <c:v>-50.756500000000003</c:v>
                </c:pt>
                <c:pt idx="30479">
                  <c:v>-50.754500000000007</c:v>
                </c:pt>
                <c:pt idx="30480">
                  <c:v>-50.752500000000005</c:v>
                </c:pt>
                <c:pt idx="30481">
                  <c:v>-50.750500000000002</c:v>
                </c:pt>
                <c:pt idx="30482">
                  <c:v>-50.748500000000007</c:v>
                </c:pt>
                <c:pt idx="30483">
                  <c:v>-50.746500000000005</c:v>
                </c:pt>
                <c:pt idx="30484">
                  <c:v>-50.744500000000002</c:v>
                </c:pt>
                <c:pt idx="30485">
                  <c:v>-50.742500000000007</c:v>
                </c:pt>
                <c:pt idx="30486">
                  <c:v>-50.740500000000004</c:v>
                </c:pt>
                <c:pt idx="30487">
                  <c:v>-50.738500000000009</c:v>
                </c:pt>
                <c:pt idx="30488">
                  <c:v>-50.736500000000007</c:v>
                </c:pt>
                <c:pt idx="30489">
                  <c:v>-50.734500000000004</c:v>
                </c:pt>
                <c:pt idx="30490">
                  <c:v>-50.732500000000009</c:v>
                </c:pt>
                <c:pt idx="30491">
                  <c:v>-50.730500000000006</c:v>
                </c:pt>
                <c:pt idx="30492">
                  <c:v>-50.728500000000004</c:v>
                </c:pt>
                <c:pt idx="30493">
                  <c:v>-50.726500000000009</c:v>
                </c:pt>
                <c:pt idx="30494">
                  <c:v>-50.724500000000006</c:v>
                </c:pt>
                <c:pt idx="30495">
                  <c:v>-50.722500000000004</c:v>
                </c:pt>
                <c:pt idx="30496">
                  <c:v>-50.720500000000008</c:v>
                </c:pt>
                <c:pt idx="30497">
                  <c:v>-50.718500000000006</c:v>
                </c:pt>
                <c:pt idx="30498">
                  <c:v>-50.716500000000003</c:v>
                </c:pt>
                <c:pt idx="30499">
                  <c:v>-50.714500000000008</c:v>
                </c:pt>
                <c:pt idx="30500">
                  <c:v>-50.712500000000006</c:v>
                </c:pt>
                <c:pt idx="30501">
                  <c:v>-50.710500000000003</c:v>
                </c:pt>
                <c:pt idx="30502">
                  <c:v>-50.708500000000008</c:v>
                </c:pt>
                <c:pt idx="30503">
                  <c:v>-50.706500000000005</c:v>
                </c:pt>
                <c:pt idx="30504">
                  <c:v>-50.704500000000003</c:v>
                </c:pt>
                <c:pt idx="30505">
                  <c:v>-50.702500000000008</c:v>
                </c:pt>
                <c:pt idx="30506">
                  <c:v>-50.700500000000005</c:v>
                </c:pt>
                <c:pt idx="30507">
                  <c:v>-50.698500000000003</c:v>
                </c:pt>
                <c:pt idx="30508">
                  <c:v>-50.696500000000007</c:v>
                </c:pt>
                <c:pt idx="30509">
                  <c:v>-50.694500000000005</c:v>
                </c:pt>
                <c:pt idx="30510">
                  <c:v>-50.692500000000003</c:v>
                </c:pt>
                <c:pt idx="30511">
                  <c:v>-50.690500000000007</c:v>
                </c:pt>
                <c:pt idx="30512">
                  <c:v>-50.688500000000005</c:v>
                </c:pt>
                <c:pt idx="30513">
                  <c:v>-50.686500000000002</c:v>
                </c:pt>
                <c:pt idx="30514">
                  <c:v>-50.684500000000007</c:v>
                </c:pt>
                <c:pt idx="30515">
                  <c:v>-50.682500000000005</c:v>
                </c:pt>
                <c:pt idx="30516">
                  <c:v>-50.680500000000009</c:v>
                </c:pt>
                <c:pt idx="30517">
                  <c:v>-50.678500000000007</c:v>
                </c:pt>
                <c:pt idx="30518">
                  <c:v>-50.676500000000004</c:v>
                </c:pt>
                <c:pt idx="30519">
                  <c:v>-50.674500000000009</c:v>
                </c:pt>
                <c:pt idx="30520">
                  <c:v>-50.672500000000007</c:v>
                </c:pt>
                <c:pt idx="30521">
                  <c:v>-50.670500000000004</c:v>
                </c:pt>
                <c:pt idx="30522">
                  <c:v>-50.668500000000009</c:v>
                </c:pt>
                <c:pt idx="30523">
                  <c:v>-50.666500000000006</c:v>
                </c:pt>
                <c:pt idx="30524">
                  <c:v>-50.664500000000004</c:v>
                </c:pt>
                <c:pt idx="30525">
                  <c:v>-50.662500000000009</c:v>
                </c:pt>
                <c:pt idx="30526">
                  <c:v>-50.660500000000006</c:v>
                </c:pt>
                <c:pt idx="30527">
                  <c:v>-50.658500000000004</c:v>
                </c:pt>
                <c:pt idx="30528">
                  <c:v>-50.656500000000008</c:v>
                </c:pt>
                <c:pt idx="30529">
                  <c:v>-50.654500000000006</c:v>
                </c:pt>
                <c:pt idx="30530">
                  <c:v>-50.652500000000003</c:v>
                </c:pt>
                <c:pt idx="30531">
                  <c:v>-50.650500000000008</c:v>
                </c:pt>
                <c:pt idx="30532">
                  <c:v>-50.648500000000006</c:v>
                </c:pt>
                <c:pt idx="30533">
                  <c:v>-50.646500000000003</c:v>
                </c:pt>
                <c:pt idx="30534">
                  <c:v>-50.644500000000008</c:v>
                </c:pt>
                <c:pt idx="30535">
                  <c:v>-50.642500000000005</c:v>
                </c:pt>
                <c:pt idx="30536">
                  <c:v>-50.640500000000003</c:v>
                </c:pt>
                <c:pt idx="30537">
                  <c:v>-50.638500000000008</c:v>
                </c:pt>
                <c:pt idx="30538">
                  <c:v>-50.636500000000005</c:v>
                </c:pt>
                <c:pt idx="30539">
                  <c:v>-50.634500000000003</c:v>
                </c:pt>
                <c:pt idx="30540">
                  <c:v>-50.632500000000007</c:v>
                </c:pt>
                <c:pt idx="30541">
                  <c:v>-50.630500000000005</c:v>
                </c:pt>
                <c:pt idx="30542">
                  <c:v>-50.628500000000003</c:v>
                </c:pt>
                <c:pt idx="30543">
                  <c:v>-50.626500000000007</c:v>
                </c:pt>
                <c:pt idx="30544">
                  <c:v>-50.624500000000005</c:v>
                </c:pt>
                <c:pt idx="30545">
                  <c:v>-50.622500000000002</c:v>
                </c:pt>
                <c:pt idx="30546">
                  <c:v>-50.620500000000007</c:v>
                </c:pt>
                <c:pt idx="30547">
                  <c:v>-50.618500000000004</c:v>
                </c:pt>
                <c:pt idx="30548">
                  <c:v>-50.616500000000009</c:v>
                </c:pt>
                <c:pt idx="30549">
                  <c:v>-50.614500000000007</c:v>
                </c:pt>
                <c:pt idx="30550">
                  <c:v>-50.612500000000004</c:v>
                </c:pt>
                <c:pt idx="30551">
                  <c:v>-50.610500000000009</c:v>
                </c:pt>
                <c:pt idx="30552">
                  <c:v>-50.608500000000006</c:v>
                </c:pt>
                <c:pt idx="30553">
                  <c:v>-50.606500000000004</c:v>
                </c:pt>
                <c:pt idx="30554">
                  <c:v>-50.604500000000009</c:v>
                </c:pt>
                <c:pt idx="30555">
                  <c:v>-50.602500000000006</c:v>
                </c:pt>
                <c:pt idx="30556">
                  <c:v>-50.600500000000004</c:v>
                </c:pt>
                <c:pt idx="30557">
                  <c:v>-50.598500000000008</c:v>
                </c:pt>
                <c:pt idx="30558">
                  <c:v>-50.596500000000006</c:v>
                </c:pt>
                <c:pt idx="30559">
                  <c:v>-50.594500000000004</c:v>
                </c:pt>
                <c:pt idx="30560">
                  <c:v>-50.592500000000008</c:v>
                </c:pt>
                <c:pt idx="30561">
                  <c:v>-50.590500000000006</c:v>
                </c:pt>
                <c:pt idx="30562">
                  <c:v>-50.588500000000003</c:v>
                </c:pt>
                <c:pt idx="30563">
                  <c:v>-50.586500000000008</c:v>
                </c:pt>
                <c:pt idx="30564">
                  <c:v>-50.584500000000006</c:v>
                </c:pt>
                <c:pt idx="30565">
                  <c:v>-50.582500000000003</c:v>
                </c:pt>
                <c:pt idx="30566">
                  <c:v>-50.580500000000008</c:v>
                </c:pt>
                <c:pt idx="30567">
                  <c:v>-50.578500000000005</c:v>
                </c:pt>
                <c:pt idx="30568">
                  <c:v>-50.576500000000003</c:v>
                </c:pt>
                <c:pt idx="30569">
                  <c:v>-50.574500000000008</c:v>
                </c:pt>
                <c:pt idx="30570">
                  <c:v>-50.572500000000005</c:v>
                </c:pt>
                <c:pt idx="30571">
                  <c:v>-50.570500000000003</c:v>
                </c:pt>
                <c:pt idx="30572">
                  <c:v>-50.568500000000007</c:v>
                </c:pt>
                <c:pt idx="30573">
                  <c:v>-50.566500000000005</c:v>
                </c:pt>
                <c:pt idx="30574">
                  <c:v>-50.564500000000002</c:v>
                </c:pt>
                <c:pt idx="30575">
                  <c:v>-50.562500000000007</c:v>
                </c:pt>
                <c:pt idx="30576">
                  <c:v>-50.560500000000005</c:v>
                </c:pt>
                <c:pt idx="30577">
                  <c:v>-50.558500000000002</c:v>
                </c:pt>
                <c:pt idx="30578">
                  <c:v>-50.556500000000007</c:v>
                </c:pt>
                <c:pt idx="30579">
                  <c:v>-50.554500000000004</c:v>
                </c:pt>
                <c:pt idx="30580">
                  <c:v>-50.552500000000009</c:v>
                </c:pt>
                <c:pt idx="30581">
                  <c:v>-50.550500000000007</c:v>
                </c:pt>
                <c:pt idx="30582">
                  <c:v>-50.548500000000004</c:v>
                </c:pt>
                <c:pt idx="30583">
                  <c:v>-50.546500000000009</c:v>
                </c:pt>
                <c:pt idx="30584">
                  <c:v>-50.544500000000006</c:v>
                </c:pt>
                <c:pt idx="30585">
                  <c:v>-50.542500000000004</c:v>
                </c:pt>
                <c:pt idx="30586">
                  <c:v>-50.540500000000009</c:v>
                </c:pt>
                <c:pt idx="30587">
                  <c:v>-50.538500000000006</c:v>
                </c:pt>
                <c:pt idx="30588">
                  <c:v>-50.536500000000004</c:v>
                </c:pt>
                <c:pt idx="30589">
                  <c:v>-50.534500000000008</c:v>
                </c:pt>
                <c:pt idx="30590">
                  <c:v>-50.532500000000006</c:v>
                </c:pt>
                <c:pt idx="30591">
                  <c:v>-50.530500000000004</c:v>
                </c:pt>
                <c:pt idx="30592">
                  <c:v>-50.528500000000008</c:v>
                </c:pt>
                <c:pt idx="30593">
                  <c:v>-50.526500000000006</c:v>
                </c:pt>
                <c:pt idx="30594">
                  <c:v>-50.524500000000003</c:v>
                </c:pt>
                <c:pt idx="30595">
                  <c:v>-50.522500000000008</c:v>
                </c:pt>
                <c:pt idx="30596">
                  <c:v>-50.520500000000006</c:v>
                </c:pt>
                <c:pt idx="30597">
                  <c:v>-50.518500000000003</c:v>
                </c:pt>
                <c:pt idx="30598">
                  <c:v>-50.516500000000008</c:v>
                </c:pt>
                <c:pt idx="30599">
                  <c:v>-50.514500000000005</c:v>
                </c:pt>
                <c:pt idx="30600">
                  <c:v>-50.512500000000003</c:v>
                </c:pt>
                <c:pt idx="30601">
                  <c:v>-50.510500000000008</c:v>
                </c:pt>
                <c:pt idx="30602">
                  <c:v>-50.508500000000005</c:v>
                </c:pt>
                <c:pt idx="30603">
                  <c:v>-50.506500000000003</c:v>
                </c:pt>
                <c:pt idx="30604">
                  <c:v>-50.504500000000007</c:v>
                </c:pt>
                <c:pt idx="30605">
                  <c:v>-50.502500000000005</c:v>
                </c:pt>
                <c:pt idx="30606">
                  <c:v>-50.500500000000002</c:v>
                </c:pt>
                <c:pt idx="30607">
                  <c:v>-50.498500000000007</c:v>
                </c:pt>
                <c:pt idx="30608">
                  <c:v>-50.496500000000005</c:v>
                </c:pt>
                <c:pt idx="30609">
                  <c:v>-50.494500000000002</c:v>
                </c:pt>
                <c:pt idx="30610">
                  <c:v>-50.492500000000007</c:v>
                </c:pt>
                <c:pt idx="30611">
                  <c:v>-50.490500000000004</c:v>
                </c:pt>
                <c:pt idx="30612">
                  <c:v>-50.488500000000009</c:v>
                </c:pt>
                <c:pt idx="30613">
                  <c:v>-50.486500000000007</c:v>
                </c:pt>
                <c:pt idx="30614">
                  <c:v>-50.484500000000004</c:v>
                </c:pt>
                <c:pt idx="30615">
                  <c:v>-50.482500000000009</c:v>
                </c:pt>
                <c:pt idx="30616">
                  <c:v>-50.480500000000006</c:v>
                </c:pt>
                <c:pt idx="30617">
                  <c:v>-50.478500000000004</c:v>
                </c:pt>
                <c:pt idx="30618">
                  <c:v>-50.476500000000009</c:v>
                </c:pt>
                <c:pt idx="30619">
                  <c:v>-50.474500000000006</c:v>
                </c:pt>
                <c:pt idx="30620">
                  <c:v>-50.472500000000004</c:v>
                </c:pt>
                <c:pt idx="30621">
                  <c:v>-50.470500000000008</c:v>
                </c:pt>
                <c:pt idx="30622">
                  <c:v>-50.468500000000006</c:v>
                </c:pt>
                <c:pt idx="30623">
                  <c:v>-50.466500000000003</c:v>
                </c:pt>
                <c:pt idx="30624">
                  <c:v>-50.464500000000008</c:v>
                </c:pt>
                <c:pt idx="30625">
                  <c:v>-50.462500000000006</c:v>
                </c:pt>
                <c:pt idx="30626">
                  <c:v>-50.460500000000003</c:v>
                </c:pt>
                <c:pt idx="30627">
                  <c:v>-50.458500000000008</c:v>
                </c:pt>
                <c:pt idx="30628">
                  <c:v>-50.456500000000005</c:v>
                </c:pt>
                <c:pt idx="30629">
                  <c:v>-50.454500000000003</c:v>
                </c:pt>
                <c:pt idx="30630">
                  <c:v>-50.452500000000008</c:v>
                </c:pt>
                <c:pt idx="30631">
                  <c:v>-50.450500000000005</c:v>
                </c:pt>
                <c:pt idx="30632">
                  <c:v>-50.448500000000003</c:v>
                </c:pt>
                <c:pt idx="30633">
                  <c:v>-50.446500000000007</c:v>
                </c:pt>
                <c:pt idx="30634">
                  <c:v>-50.444500000000005</c:v>
                </c:pt>
                <c:pt idx="30635">
                  <c:v>-50.442500000000003</c:v>
                </c:pt>
                <c:pt idx="30636">
                  <c:v>-50.440500000000007</c:v>
                </c:pt>
                <c:pt idx="30637">
                  <c:v>-50.438500000000005</c:v>
                </c:pt>
                <c:pt idx="30638">
                  <c:v>-50.436500000000002</c:v>
                </c:pt>
                <c:pt idx="30639">
                  <c:v>-50.434500000000007</c:v>
                </c:pt>
                <c:pt idx="30640">
                  <c:v>-50.432500000000005</c:v>
                </c:pt>
                <c:pt idx="30641">
                  <c:v>-50.430500000000009</c:v>
                </c:pt>
                <c:pt idx="30642">
                  <c:v>-50.428500000000007</c:v>
                </c:pt>
                <c:pt idx="30643">
                  <c:v>-50.426500000000004</c:v>
                </c:pt>
                <c:pt idx="30644">
                  <c:v>-50.424500000000009</c:v>
                </c:pt>
                <c:pt idx="30645">
                  <c:v>-50.422500000000007</c:v>
                </c:pt>
                <c:pt idx="30646">
                  <c:v>-50.420500000000004</c:v>
                </c:pt>
                <c:pt idx="30647">
                  <c:v>-50.418500000000009</c:v>
                </c:pt>
                <c:pt idx="30648">
                  <c:v>-50.416500000000006</c:v>
                </c:pt>
                <c:pt idx="30649">
                  <c:v>-50.414500000000004</c:v>
                </c:pt>
                <c:pt idx="30650">
                  <c:v>-50.412500000000009</c:v>
                </c:pt>
                <c:pt idx="30651">
                  <c:v>-50.410500000000006</c:v>
                </c:pt>
                <c:pt idx="30652">
                  <c:v>-50.408500000000004</c:v>
                </c:pt>
                <c:pt idx="30653">
                  <c:v>-50.406500000000008</c:v>
                </c:pt>
                <c:pt idx="30654">
                  <c:v>-50.404500000000006</c:v>
                </c:pt>
                <c:pt idx="30655">
                  <c:v>-50.402500000000003</c:v>
                </c:pt>
                <c:pt idx="30656">
                  <c:v>-50.400500000000008</c:v>
                </c:pt>
                <c:pt idx="30657">
                  <c:v>-50.398500000000006</c:v>
                </c:pt>
                <c:pt idx="30658">
                  <c:v>-50.396500000000003</c:v>
                </c:pt>
                <c:pt idx="30659">
                  <c:v>-50.394500000000008</c:v>
                </c:pt>
                <c:pt idx="30660">
                  <c:v>-50.392500000000005</c:v>
                </c:pt>
                <c:pt idx="30661">
                  <c:v>-50.390500000000003</c:v>
                </c:pt>
                <c:pt idx="30662">
                  <c:v>-50.388500000000008</c:v>
                </c:pt>
                <c:pt idx="30663">
                  <c:v>-50.386500000000005</c:v>
                </c:pt>
                <c:pt idx="30664">
                  <c:v>-50.384500000000003</c:v>
                </c:pt>
                <c:pt idx="30665">
                  <c:v>-50.382500000000007</c:v>
                </c:pt>
                <c:pt idx="30666">
                  <c:v>-50.380500000000005</c:v>
                </c:pt>
                <c:pt idx="30667">
                  <c:v>-50.378500000000003</c:v>
                </c:pt>
                <c:pt idx="30668">
                  <c:v>-50.376500000000007</c:v>
                </c:pt>
                <c:pt idx="30669">
                  <c:v>-50.374500000000005</c:v>
                </c:pt>
                <c:pt idx="30670">
                  <c:v>-50.372500000000002</c:v>
                </c:pt>
                <c:pt idx="30671">
                  <c:v>-50.370500000000007</c:v>
                </c:pt>
                <c:pt idx="30672">
                  <c:v>-50.368500000000004</c:v>
                </c:pt>
                <c:pt idx="30673">
                  <c:v>-50.366500000000009</c:v>
                </c:pt>
                <c:pt idx="30674">
                  <c:v>-50.364500000000007</c:v>
                </c:pt>
                <c:pt idx="30675">
                  <c:v>-50.362500000000004</c:v>
                </c:pt>
                <c:pt idx="30676">
                  <c:v>-50.360500000000009</c:v>
                </c:pt>
                <c:pt idx="30677">
                  <c:v>-50.358500000000006</c:v>
                </c:pt>
                <c:pt idx="30678">
                  <c:v>-50.356500000000004</c:v>
                </c:pt>
                <c:pt idx="30679">
                  <c:v>-50.354500000000009</c:v>
                </c:pt>
                <c:pt idx="30680">
                  <c:v>-50.352500000000006</c:v>
                </c:pt>
                <c:pt idx="30681">
                  <c:v>-50.350500000000004</c:v>
                </c:pt>
                <c:pt idx="30682">
                  <c:v>-50.348500000000008</c:v>
                </c:pt>
                <c:pt idx="30683">
                  <c:v>-50.346500000000006</c:v>
                </c:pt>
                <c:pt idx="30684">
                  <c:v>-50.344500000000004</c:v>
                </c:pt>
                <c:pt idx="30685">
                  <c:v>-50.342500000000008</c:v>
                </c:pt>
                <c:pt idx="30686">
                  <c:v>-50.340500000000006</c:v>
                </c:pt>
                <c:pt idx="30687">
                  <c:v>-50.338500000000003</c:v>
                </c:pt>
                <c:pt idx="30688">
                  <c:v>-50.336500000000008</c:v>
                </c:pt>
                <c:pt idx="30689">
                  <c:v>-50.334500000000006</c:v>
                </c:pt>
                <c:pt idx="30690">
                  <c:v>-50.332500000000003</c:v>
                </c:pt>
                <c:pt idx="30691">
                  <c:v>-50.330500000000008</c:v>
                </c:pt>
                <c:pt idx="30692">
                  <c:v>-50.328500000000005</c:v>
                </c:pt>
                <c:pt idx="30693">
                  <c:v>-50.326500000000003</c:v>
                </c:pt>
                <c:pt idx="30694">
                  <c:v>-50.324500000000008</c:v>
                </c:pt>
                <c:pt idx="30695">
                  <c:v>-50.322500000000005</c:v>
                </c:pt>
                <c:pt idx="30696">
                  <c:v>-50.320500000000003</c:v>
                </c:pt>
                <c:pt idx="30697">
                  <c:v>-50.318500000000007</c:v>
                </c:pt>
                <c:pt idx="30698">
                  <c:v>-50.316500000000005</c:v>
                </c:pt>
                <c:pt idx="30699">
                  <c:v>-50.314500000000002</c:v>
                </c:pt>
                <c:pt idx="30700">
                  <c:v>-50.312500000000007</c:v>
                </c:pt>
                <c:pt idx="30701">
                  <c:v>-50.310500000000005</c:v>
                </c:pt>
                <c:pt idx="30702">
                  <c:v>-50.308500000000002</c:v>
                </c:pt>
                <c:pt idx="30703">
                  <c:v>-50.306500000000007</c:v>
                </c:pt>
                <c:pt idx="30704">
                  <c:v>-50.304500000000004</c:v>
                </c:pt>
                <c:pt idx="30705">
                  <c:v>-50.302500000000009</c:v>
                </c:pt>
                <c:pt idx="30706">
                  <c:v>-50.300500000000007</c:v>
                </c:pt>
                <c:pt idx="30707">
                  <c:v>-50.298500000000004</c:v>
                </c:pt>
                <c:pt idx="30708">
                  <c:v>-50.296500000000009</c:v>
                </c:pt>
                <c:pt idx="30709">
                  <c:v>-50.294500000000006</c:v>
                </c:pt>
                <c:pt idx="30710">
                  <c:v>-50.292500000000004</c:v>
                </c:pt>
                <c:pt idx="30711">
                  <c:v>-50.290500000000009</c:v>
                </c:pt>
                <c:pt idx="30712">
                  <c:v>-50.288500000000006</c:v>
                </c:pt>
                <c:pt idx="30713">
                  <c:v>-50.286500000000004</c:v>
                </c:pt>
                <c:pt idx="30714">
                  <c:v>-50.284500000000008</c:v>
                </c:pt>
                <c:pt idx="30715">
                  <c:v>-50.282500000000006</c:v>
                </c:pt>
                <c:pt idx="30716">
                  <c:v>-50.280500000000004</c:v>
                </c:pt>
                <c:pt idx="30717">
                  <c:v>-50.278500000000008</c:v>
                </c:pt>
                <c:pt idx="30718">
                  <c:v>-50.276500000000006</c:v>
                </c:pt>
                <c:pt idx="30719">
                  <c:v>-50.274500000000003</c:v>
                </c:pt>
                <c:pt idx="30720">
                  <c:v>-50.272500000000008</c:v>
                </c:pt>
                <c:pt idx="30721">
                  <c:v>-50.270500000000006</c:v>
                </c:pt>
                <c:pt idx="30722">
                  <c:v>-50.268500000000003</c:v>
                </c:pt>
                <c:pt idx="30723">
                  <c:v>-50.266500000000008</c:v>
                </c:pt>
                <c:pt idx="30724">
                  <c:v>-50.264500000000005</c:v>
                </c:pt>
                <c:pt idx="30725">
                  <c:v>-50.262500000000003</c:v>
                </c:pt>
                <c:pt idx="30726">
                  <c:v>-50.260500000000008</c:v>
                </c:pt>
                <c:pt idx="30727">
                  <c:v>-50.258500000000005</c:v>
                </c:pt>
                <c:pt idx="30728">
                  <c:v>-50.256500000000003</c:v>
                </c:pt>
                <c:pt idx="30729">
                  <c:v>-50.254500000000007</c:v>
                </c:pt>
                <c:pt idx="30730">
                  <c:v>-50.252500000000005</c:v>
                </c:pt>
                <c:pt idx="30731">
                  <c:v>-50.250500000000002</c:v>
                </c:pt>
                <c:pt idx="30732">
                  <c:v>-50.248500000000007</c:v>
                </c:pt>
                <c:pt idx="30733">
                  <c:v>-50.246500000000005</c:v>
                </c:pt>
                <c:pt idx="30734">
                  <c:v>-50.244500000000002</c:v>
                </c:pt>
                <c:pt idx="30735">
                  <c:v>-50.242500000000007</c:v>
                </c:pt>
                <c:pt idx="30736">
                  <c:v>-50.240500000000004</c:v>
                </c:pt>
                <c:pt idx="30737">
                  <c:v>-50.238500000000009</c:v>
                </c:pt>
                <c:pt idx="30738">
                  <c:v>-50.236500000000007</c:v>
                </c:pt>
                <c:pt idx="30739">
                  <c:v>-50.234500000000004</c:v>
                </c:pt>
                <c:pt idx="30740">
                  <c:v>-50.232500000000009</c:v>
                </c:pt>
                <c:pt idx="30741">
                  <c:v>-50.230500000000006</c:v>
                </c:pt>
                <c:pt idx="30742">
                  <c:v>-50.228500000000004</c:v>
                </c:pt>
                <c:pt idx="30743">
                  <c:v>-50.226500000000009</c:v>
                </c:pt>
                <c:pt idx="30744">
                  <c:v>-50.224500000000006</c:v>
                </c:pt>
                <c:pt idx="30745">
                  <c:v>-50.222500000000004</c:v>
                </c:pt>
                <c:pt idx="30746">
                  <c:v>-50.220500000000008</c:v>
                </c:pt>
                <c:pt idx="30747">
                  <c:v>-50.218500000000006</c:v>
                </c:pt>
                <c:pt idx="30748">
                  <c:v>-50.216500000000003</c:v>
                </c:pt>
                <c:pt idx="30749">
                  <c:v>-50.214500000000008</c:v>
                </c:pt>
                <c:pt idx="30750">
                  <c:v>-50.212500000000006</c:v>
                </c:pt>
                <c:pt idx="30751">
                  <c:v>-50.210500000000003</c:v>
                </c:pt>
                <c:pt idx="30752">
                  <c:v>-50.208500000000008</c:v>
                </c:pt>
                <c:pt idx="30753">
                  <c:v>-50.206500000000005</c:v>
                </c:pt>
                <c:pt idx="30754">
                  <c:v>-50.204500000000003</c:v>
                </c:pt>
                <c:pt idx="30755">
                  <c:v>-50.202500000000008</c:v>
                </c:pt>
                <c:pt idx="30756">
                  <c:v>-50.200500000000005</c:v>
                </c:pt>
                <c:pt idx="30757">
                  <c:v>-50.198500000000003</c:v>
                </c:pt>
                <c:pt idx="30758">
                  <c:v>-50.196500000000007</c:v>
                </c:pt>
                <c:pt idx="30759">
                  <c:v>-50.194500000000005</c:v>
                </c:pt>
                <c:pt idx="30760">
                  <c:v>-50.192500000000003</c:v>
                </c:pt>
                <c:pt idx="30761">
                  <c:v>-50.190500000000007</c:v>
                </c:pt>
                <c:pt idx="30762">
                  <c:v>-50.188500000000005</c:v>
                </c:pt>
                <c:pt idx="30763">
                  <c:v>-50.186500000000002</c:v>
                </c:pt>
                <c:pt idx="30764">
                  <c:v>-50.184500000000007</c:v>
                </c:pt>
                <c:pt idx="30765">
                  <c:v>-50.182500000000005</c:v>
                </c:pt>
                <c:pt idx="30766">
                  <c:v>-50.180500000000009</c:v>
                </c:pt>
                <c:pt idx="30767">
                  <c:v>-50.178500000000007</c:v>
                </c:pt>
                <c:pt idx="30768">
                  <c:v>-50.176500000000004</c:v>
                </c:pt>
                <c:pt idx="30769">
                  <c:v>-50.174500000000009</c:v>
                </c:pt>
                <c:pt idx="30770">
                  <c:v>-50.172500000000007</c:v>
                </c:pt>
                <c:pt idx="30771">
                  <c:v>-50.170500000000004</c:v>
                </c:pt>
                <c:pt idx="30772">
                  <c:v>-50.168500000000009</c:v>
                </c:pt>
                <c:pt idx="30773">
                  <c:v>-50.166500000000006</c:v>
                </c:pt>
                <c:pt idx="30774">
                  <c:v>-50.164500000000004</c:v>
                </c:pt>
                <c:pt idx="30775">
                  <c:v>-50.162500000000009</c:v>
                </c:pt>
                <c:pt idx="30776">
                  <c:v>-50.160500000000006</c:v>
                </c:pt>
                <c:pt idx="30777">
                  <c:v>-50.158500000000004</c:v>
                </c:pt>
                <c:pt idx="30778">
                  <c:v>-50.156500000000008</c:v>
                </c:pt>
                <c:pt idx="30779">
                  <c:v>-50.154500000000006</c:v>
                </c:pt>
                <c:pt idx="30780">
                  <c:v>-50.152500000000003</c:v>
                </c:pt>
                <c:pt idx="30781">
                  <c:v>-50.150500000000008</c:v>
                </c:pt>
                <c:pt idx="30782">
                  <c:v>-50.148500000000006</c:v>
                </c:pt>
                <c:pt idx="30783">
                  <c:v>-50.146500000000003</c:v>
                </c:pt>
                <c:pt idx="30784">
                  <c:v>-50.144500000000008</c:v>
                </c:pt>
                <c:pt idx="30785">
                  <c:v>-50.142500000000005</c:v>
                </c:pt>
                <c:pt idx="30786">
                  <c:v>-50.140500000000003</c:v>
                </c:pt>
                <c:pt idx="30787">
                  <c:v>-50.138500000000008</c:v>
                </c:pt>
                <c:pt idx="30788">
                  <c:v>-50.136500000000005</c:v>
                </c:pt>
                <c:pt idx="30789">
                  <c:v>-50.134500000000003</c:v>
                </c:pt>
                <c:pt idx="30790">
                  <c:v>-50.132500000000007</c:v>
                </c:pt>
                <c:pt idx="30791">
                  <c:v>-50.130500000000005</c:v>
                </c:pt>
                <c:pt idx="30792">
                  <c:v>-50.128500000000003</c:v>
                </c:pt>
                <c:pt idx="30793">
                  <c:v>-50.126500000000007</c:v>
                </c:pt>
                <c:pt idx="30794">
                  <c:v>-50.124500000000005</c:v>
                </c:pt>
                <c:pt idx="30795">
                  <c:v>-50.122500000000002</c:v>
                </c:pt>
                <c:pt idx="30796">
                  <c:v>-50.120500000000007</c:v>
                </c:pt>
                <c:pt idx="30797">
                  <c:v>-50.118500000000004</c:v>
                </c:pt>
                <c:pt idx="30798">
                  <c:v>-50.116500000000009</c:v>
                </c:pt>
                <c:pt idx="30799">
                  <c:v>-50.114500000000007</c:v>
                </c:pt>
                <c:pt idx="30800">
                  <c:v>-50.112500000000004</c:v>
                </c:pt>
                <c:pt idx="30801">
                  <c:v>-50.110500000000009</c:v>
                </c:pt>
                <c:pt idx="30802">
                  <c:v>-50.108500000000006</c:v>
                </c:pt>
                <c:pt idx="30803">
                  <c:v>-50.106500000000004</c:v>
                </c:pt>
                <c:pt idx="30804">
                  <c:v>-50.104500000000009</c:v>
                </c:pt>
                <c:pt idx="30805">
                  <c:v>-50.102500000000006</c:v>
                </c:pt>
                <c:pt idx="30806">
                  <c:v>-50.100500000000004</c:v>
                </c:pt>
                <c:pt idx="30807">
                  <c:v>-50.098500000000008</c:v>
                </c:pt>
                <c:pt idx="30808">
                  <c:v>-50.096500000000006</c:v>
                </c:pt>
                <c:pt idx="30809">
                  <c:v>-50.094500000000004</c:v>
                </c:pt>
                <c:pt idx="30810">
                  <c:v>-50.092500000000008</c:v>
                </c:pt>
                <c:pt idx="30811">
                  <c:v>-50.090500000000006</c:v>
                </c:pt>
                <c:pt idx="30812">
                  <c:v>-50.088500000000003</c:v>
                </c:pt>
                <c:pt idx="30813">
                  <c:v>-50.086500000000008</c:v>
                </c:pt>
                <c:pt idx="30814">
                  <c:v>-50.084500000000006</c:v>
                </c:pt>
                <c:pt idx="30815">
                  <c:v>-50.082500000000003</c:v>
                </c:pt>
                <c:pt idx="30816">
                  <c:v>-50.080500000000008</c:v>
                </c:pt>
                <c:pt idx="30817">
                  <c:v>-50.078500000000005</c:v>
                </c:pt>
                <c:pt idx="30818">
                  <c:v>-50.076500000000003</c:v>
                </c:pt>
                <c:pt idx="30819">
                  <c:v>-50.074500000000008</c:v>
                </c:pt>
                <c:pt idx="30820">
                  <c:v>-50.072500000000005</c:v>
                </c:pt>
                <c:pt idx="30821">
                  <c:v>-50.070500000000003</c:v>
                </c:pt>
                <c:pt idx="30822">
                  <c:v>-50.068500000000007</c:v>
                </c:pt>
                <c:pt idx="30823">
                  <c:v>-50.066500000000005</c:v>
                </c:pt>
                <c:pt idx="30824">
                  <c:v>-50.064500000000002</c:v>
                </c:pt>
                <c:pt idx="30825">
                  <c:v>-50.062500000000007</c:v>
                </c:pt>
                <c:pt idx="30826">
                  <c:v>-50.060500000000005</c:v>
                </c:pt>
                <c:pt idx="30827">
                  <c:v>-50.058500000000002</c:v>
                </c:pt>
                <c:pt idx="30828">
                  <c:v>-50.056500000000007</c:v>
                </c:pt>
                <c:pt idx="30829">
                  <c:v>-50.054500000000004</c:v>
                </c:pt>
                <c:pt idx="30830">
                  <c:v>-50.052500000000009</c:v>
                </c:pt>
                <c:pt idx="30831">
                  <c:v>-50.050500000000007</c:v>
                </c:pt>
                <c:pt idx="30832">
                  <c:v>-50.048500000000004</c:v>
                </c:pt>
                <c:pt idx="30833">
                  <c:v>-50.046500000000009</c:v>
                </c:pt>
                <c:pt idx="30834">
                  <c:v>-50.044500000000006</c:v>
                </c:pt>
                <c:pt idx="30835">
                  <c:v>-50.042500000000004</c:v>
                </c:pt>
                <c:pt idx="30836">
                  <c:v>-50.040500000000009</c:v>
                </c:pt>
                <c:pt idx="30837">
                  <c:v>-50.038500000000006</c:v>
                </c:pt>
                <c:pt idx="30838">
                  <c:v>-50.036500000000004</c:v>
                </c:pt>
                <c:pt idx="30839">
                  <c:v>-50.034500000000008</c:v>
                </c:pt>
                <c:pt idx="30840">
                  <c:v>-50.032500000000006</c:v>
                </c:pt>
                <c:pt idx="30841">
                  <c:v>-50.030500000000004</c:v>
                </c:pt>
                <c:pt idx="30842">
                  <c:v>-50.028500000000008</c:v>
                </c:pt>
                <c:pt idx="30843">
                  <c:v>-50.026500000000006</c:v>
                </c:pt>
                <c:pt idx="30844">
                  <c:v>-50.024500000000003</c:v>
                </c:pt>
                <c:pt idx="30845">
                  <c:v>-50.022500000000008</c:v>
                </c:pt>
                <c:pt idx="30846">
                  <c:v>-50.020500000000006</c:v>
                </c:pt>
                <c:pt idx="30847">
                  <c:v>-50.018500000000003</c:v>
                </c:pt>
                <c:pt idx="30848">
                  <c:v>-50.016500000000008</c:v>
                </c:pt>
                <c:pt idx="30849">
                  <c:v>-50.014500000000005</c:v>
                </c:pt>
                <c:pt idx="30850">
                  <c:v>-50.012500000000003</c:v>
                </c:pt>
                <c:pt idx="30851">
                  <c:v>-50.010500000000008</c:v>
                </c:pt>
                <c:pt idx="30852">
                  <c:v>-50.008500000000005</c:v>
                </c:pt>
                <c:pt idx="30853">
                  <c:v>-50.006500000000003</c:v>
                </c:pt>
                <c:pt idx="30854">
                  <c:v>-50.004500000000007</c:v>
                </c:pt>
                <c:pt idx="30855">
                  <c:v>-50.002500000000005</c:v>
                </c:pt>
                <c:pt idx="30856">
                  <c:v>-50.000500000000002</c:v>
                </c:pt>
                <c:pt idx="30857">
                  <c:v>-49.998500000000007</c:v>
                </c:pt>
                <c:pt idx="30858">
                  <c:v>-49.996500000000005</c:v>
                </c:pt>
                <c:pt idx="30859">
                  <c:v>-49.994500000000002</c:v>
                </c:pt>
                <c:pt idx="30860">
                  <c:v>-49.992500000000007</c:v>
                </c:pt>
                <c:pt idx="30861">
                  <c:v>-49.990500000000004</c:v>
                </c:pt>
                <c:pt idx="30862">
                  <c:v>-49.988500000000009</c:v>
                </c:pt>
                <c:pt idx="30863">
                  <c:v>-49.986500000000007</c:v>
                </c:pt>
                <c:pt idx="30864">
                  <c:v>-49.984500000000004</c:v>
                </c:pt>
                <c:pt idx="30865">
                  <c:v>-49.982500000000009</c:v>
                </c:pt>
                <c:pt idx="30866">
                  <c:v>-49.980500000000006</c:v>
                </c:pt>
                <c:pt idx="30867">
                  <c:v>-49.978500000000004</c:v>
                </c:pt>
                <c:pt idx="30868">
                  <c:v>-49.976500000000009</c:v>
                </c:pt>
                <c:pt idx="30869">
                  <c:v>-49.974500000000006</c:v>
                </c:pt>
                <c:pt idx="30870">
                  <c:v>-49.972500000000004</c:v>
                </c:pt>
                <c:pt idx="30871">
                  <c:v>-49.970500000000008</c:v>
                </c:pt>
                <c:pt idx="30872">
                  <c:v>-49.968500000000006</c:v>
                </c:pt>
                <c:pt idx="30873">
                  <c:v>-49.966500000000003</c:v>
                </c:pt>
                <c:pt idx="30874">
                  <c:v>-49.964500000000008</c:v>
                </c:pt>
                <c:pt idx="30875">
                  <c:v>-49.962500000000006</c:v>
                </c:pt>
                <c:pt idx="30876">
                  <c:v>-49.960500000000003</c:v>
                </c:pt>
                <c:pt idx="30877">
                  <c:v>-49.958500000000008</c:v>
                </c:pt>
                <c:pt idx="30878">
                  <c:v>-49.956500000000005</c:v>
                </c:pt>
                <c:pt idx="30879">
                  <c:v>-49.954500000000003</c:v>
                </c:pt>
                <c:pt idx="30880">
                  <c:v>-49.952500000000008</c:v>
                </c:pt>
                <c:pt idx="30881">
                  <c:v>-49.950500000000005</c:v>
                </c:pt>
                <c:pt idx="30882">
                  <c:v>-49.948500000000003</c:v>
                </c:pt>
                <c:pt idx="30883">
                  <c:v>-49.946500000000007</c:v>
                </c:pt>
                <c:pt idx="30884">
                  <c:v>-49.944500000000005</c:v>
                </c:pt>
                <c:pt idx="30885">
                  <c:v>-49.942500000000003</c:v>
                </c:pt>
                <c:pt idx="30886">
                  <c:v>-49.940500000000007</c:v>
                </c:pt>
                <c:pt idx="30887">
                  <c:v>-49.938500000000005</c:v>
                </c:pt>
                <c:pt idx="30888">
                  <c:v>-49.936500000000002</c:v>
                </c:pt>
                <c:pt idx="30889">
                  <c:v>-49.934500000000007</c:v>
                </c:pt>
                <c:pt idx="30890">
                  <c:v>-49.932500000000005</c:v>
                </c:pt>
                <c:pt idx="30891">
                  <c:v>-49.930500000000009</c:v>
                </c:pt>
                <c:pt idx="30892">
                  <c:v>-49.928500000000007</c:v>
                </c:pt>
                <c:pt idx="30893">
                  <c:v>-49.926500000000004</c:v>
                </c:pt>
                <c:pt idx="30894">
                  <c:v>-49.924500000000009</c:v>
                </c:pt>
                <c:pt idx="30895">
                  <c:v>-49.922500000000007</c:v>
                </c:pt>
                <c:pt idx="30896">
                  <c:v>-49.920500000000004</c:v>
                </c:pt>
                <c:pt idx="30897">
                  <c:v>-49.918500000000009</c:v>
                </c:pt>
                <c:pt idx="30898">
                  <c:v>-49.916500000000006</c:v>
                </c:pt>
                <c:pt idx="30899">
                  <c:v>-49.914500000000004</c:v>
                </c:pt>
                <c:pt idx="30900">
                  <c:v>-49.912500000000009</c:v>
                </c:pt>
                <c:pt idx="30901">
                  <c:v>-49.910500000000006</c:v>
                </c:pt>
                <c:pt idx="30902">
                  <c:v>-49.908500000000004</c:v>
                </c:pt>
                <c:pt idx="30903">
                  <c:v>-49.906500000000008</c:v>
                </c:pt>
                <c:pt idx="30904">
                  <c:v>-49.904500000000006</c:v>
                </c:pt>
                <c:pt idx="30905">
                  <c:v>-49.902500000000003</c:v>
                </c:pt>
                <c:pt idx="30906">
                  <c:v>-49.900500000000008</c:v>
                </c:pt>
                <c:pt idx="30907">
                  <c:v>-49.898500000000006</c:v>
                </c:pt>
                <c:pt idx="30908">
                  <c:v>-49.896500000000003</c:v>
                </c:pt>
                <c:pt idx="30909">
                  <c:v>-49.894500000000008</c:v>
                </c:pt>
                <c:pt idx="30910">
                  <c:v>-49.892500000000005</c:v>
                </c:pt>
                <c:pt idx="30911">
                  <c:v>-49.890500000000003</c:v>
                </c:pt>
                <c:pt idx="30912">
                  <c:v>-49.888500000000008</c:v>
                </c:pt>
                <c:pt idx="30913">
                  <c:v>-49.886500000000005</c:v>
                </c:pt>
                <c:pt idx="30914">
                  <c:v>-49.884500000000003</c:v>
                </c:pt>
                <c:pt idx="30915">
                  <c:v>-49.882500000000007</c:v>
                </c:pt>
                <c:pt idx="30916">
                  <c:v>-49.880500000000005</c:v>
                </c:pt>
                <c:pt idx="30917">
                  <c:v>-49.878500000000003</c:v>
                </c:pt>
                <c:pt idx="30918">
                  <c:v>-49.876500000000007</c:v>
                </c:pt>
                <c:pt idx="30919">
                  <c:v>-49.874500000000005</c:v>
                </c:pt>
                <c:pt idx="30920">
                  <c:v>-49.872500000000002</c:v>
                </c:pt>
                <c:pt idx="30921">
                  <c:v>-49.870500000000007</c:v>
                </c:pt>
                <c:pt idx="30922">
                  <c:v>-49.868500000000004</c:v>
                </c:pt>
                <c:pt idx="30923">
                  <c:v>-49.866500000000009</c:v>
                </c:pt>
                <c:pt idx="30924">
                  <c:v>-49.864500000000007</c:v>
                </c:pt>
                <c:pt idx="30925">
                  <c:v>-49.862500000000004</c:v>
                </c:pt>
                <c:pt idx="30926">
                  <c:v>-49.860500000000009</c:v>
                </c:pt>
                <c:pt idx="30927">
                  <c:v>-49.858500000000006</c:v>
                </c:pt>
                <c:pt idx="30928">
                  <c:v>-49.856500000000004</c:v>
                </c:pt>
                <c:pt idx="30929">
                  <c:v>-49.854500000000009</c:v>
                </c:pt>
                <c:pt idx="30930">
                  <c:v>-49.852500000000006</c:v>
                </c:pt>
                <c:pt idx="30931">
                  <c:v>-49.850500000000004</c:v>
                </c:pt>
                <c:pt idx="30932">
                  <c:v>-49.848500000000008</c:v>
                </c:pt>
                <c:pt idx="30933">
                  <c:v>-49.846500000000006</c:v>
                </c:pt>
                <c:pt idx="30934">
                  <c:v>-49.844500000000004</c:v>
                </c:pt>
                <c:pt idx="30935">
                  <c:v>-49.842500000000008</c:v>
                </c:pt>
                <c:pt idx="30936">
                  <c:v>-49.840500000000006</c:v>
                </c:pt>
                <c:pt idx="30937">
                  <c:v>-49.838500000000003</c:v>
                </c:pt>
                <c:pt idx="30938">
                  <c:v>-49.836500000000008</c:v>
                </c:pt>
                <c:pt idx="30939">
                  <c:v>-49.834500000000006</c:v>
                </c:pt>
                <c:pt idx="30940">
                  <c:v>-49.832500000000003</c:v>
                </c:pt>
                <c:pt idx="30941">
                  <c:v>-49.830500000000008</c:v>
                </c:pt>
                <c:pt idx="30942">
                  <c:v>-49.828500000000005</c:v>
                </c:pt>
                <c:pt idx="30943">
                  <c:v>-49.826500000000003</c:v>
                </c:pt>
                <c:pt idx="30944">
                  <c:v>-49.824500000000008</c:v>
                </c:pt>
                <c:pt idx="30945">
                  <c:v>-49.822500000000005</c:v>
                </c:pt>
                <c:pt idx="30946">
                  <c:v>-49.820500000000003</c:v>
                </c:pt>
                <c:pt idx="30947">
                  <c:v>-49.818500000000007</c:v>
                </c:pt>
                <c:pt idx="30948">
                  <c:v>-49.816500000000005</c:v>
                </c:pt>
                <c:pt idx="30949">
                  <c:v>-49.814500000000002</c:v>
                </c:pt>
                <c:pt idx="30950">
                  <c:v>-49.812500000000007</c:v>
                </c:pt>
                <c:pt idx="30951">
                  <c:v>-49.810500000000005</c:v>
                </c:pt>
                <c:pt idx="30952">
                  <c:v>-49.808500000000002</c:v>
                </c:pt>
                <c:pt idx="30953">
                  <c:v>-49.806500000000007</c:v>
                </c:pt>
                <c:pt idx="30954">
                  <c:v>-49.804500000000004</c:v>
                </c:pt>
                <c:pt idx="30955">
                  <c:v>-49.802500000000009</c:v>
                </c:pt>
                <c:pt idx="30956">
                  <c:v>-49.800500000000007</c:v>
                </c:pt>
                <c:pt idx="30957">
                  <c:v>-49.798500000000004</c:v>
                </c:pt>
                <c:pt idx="30958">
                  <c:v>-49.796500000000009</c:v>
                </c:pt>
                <c:pt idx="30959">
                  <c:v>-49.794500000000006</c:v>
                </c:pt>
                <c:pt idx="30960">
                  <c:v>-49.792500000000004</c:v>
                </c:pt>
                <c:pt idx="30961">
                  <c:v>-49.790500000000009</c:v>
                </c:pt>
                <c:pt idx="30962">
                  <c:v>-49.788500000000006</c:v>
                </c:pt>
                <c:pt idx="30963">
                  <c:v>-49.786500000000004</c:v>
                </c:pt>
                <c:pt idx="30964">
                  <c:v>-49.784500000000008</c:v>
                </c:pt>
                <c:pt idx="30965">
                  <c:v>-49.782500000000006</c:v>
                </c:pt>
                <c:pt idx="30966">
                  <c:v>-49.780500000000004</c:v>
                </c:pt>
                <c:pt idx="30967">
                  <c:v>-49.778500000000008</c:v>
                </c:pt>
                <c:pt idx="30968">
                  <c:v>-49.776500000000006</c:v>
                </c:pt>
                <c:pt idx="30969">
                  <c:v>-49.774500000000003</c:v>
                </c:pt>
                <c:pt idx="30970">
                  <c:v>-49.772500000000008</c:v>
                </c:pt>
                <c:pt idx="30971">
                  <c:v>-49.770500000000006</c:v>
                </c:pt>
                <c:pt idx="30972">
                  <c:v>-49.768500000000003</c:v>
                </c:pt>
                <c:pt idx="30973">
                  <c:v>-49.766500000000008</c:v>
                </c:pt>
                <c:pt idx="30974">
                  <c:v>-49.764500000000005</c:v>
                </c:pt>
                <c:pt idx="30975">
                  <c:v>-49.762500000000003</c:v>
                </c:pt>
                <c:pt idx="30976">
                  <c:v>-49.760500000000008</c:v>
                </c:pt>
                <c:pt idx="30977">
                  <c:v>-49.758500000000005</c:v>
                </c:pt>
                <c:pt idx="30978">
                  <c:v>-49.756500000000003</c:v>
                </c:pt>
                <c:pt idx="30979">
                  <c:v>-49.754500000000007</c:v>
                </c:pt>
                <c:pt idx="30980">
                  <c:v>-49.752500000000005</c:v>
                </c:pt>
                <c:pt idx="30981">
                  <c:v>-49.750500000000002</c:v>
                </c:pt>
                <c:pt idx="30982">
                  <c:v>-49.748500000000007</c:v>
                </c:pt>
                <c:pt idx="30983">
                  <c:v>-49.746500000000005</c:v>
                </c:pt>
                <c:pt idx="30984">
                  <c:v>-49.744500000000002</c:v>
                </c:pt>
                <c:pt idx="30985">
                  <c:v>-49.742500000000007</c:v>
                </c:pt>
                <c:pt idx="30986">
                  <c:v>-49.740500000000004</c:v>
                </c:pt>
                <c:pt idx="30987">
                  <c:v>-49.738500000000009</c:v>
                </c:pt>
                <c:pt idx="30988">
                  <c:v>-49.736500000000007</c:v>
                </c:pt>
                <c:pt idx="30989">
                  <c:v>-49.734500000000004</c:v>
                </c:pt>
                <c:pt idx="30990">
                  <c:v>-49.732500000000009</c:v>
                </c:pt>
                <c:pt idx="30991">
                  <c:v>-49.730500000000006</c:v>
                </c:pt>
                <c:pt idx="30992">
                  <c:v>-49.728500000000004</c:v>
                </c:pt>
                <c:pt idx="30993">
                  <c:v>-49.726500000000009</c:v>
                </c:pt>
                <c:pt idx="30994">
                  <c:v>-49.724500000000006</c:v>
                </c:pt>
                <c:pt idx="30995">
                  <c:v>-49.722500000000004</c:v>
                </c:pt>
                <c:pt idx="30996">
                  <c:v>-49.720500000000008</c:v>
                </c:pt>
                <c:pt idx="30997">
                  <c:v>-49.718500000000006</c:v>
                </c:pt>
                <c:pt idx="30998">
                  <c:v>-49.716500000000003</c:v>
                </c:pt>
                <c:pt idx="30999">
                  <c:v>-49.714500000000008</c:v>
                </c:pt>
                <c:pt idx="31000">
                  <c:v>-49.712500000000006</c:v>
                </c:pt>
                <c:pt idx="31001">
                  <c:v>-49.710500000000003</c:v>
                </c:pt>
                <c:pt idx="31002">
                  <c:v>-49.708500000000008</c:v>
                </c:pt>
                <c:pt idx="31003">
                  <c:v>-49.706500000000005</c:v>
                </c:pt>
                <c:pt idx="31004">
                  <c:v>-49.704500000000003</c:v>
                </c:pt>
                <c:pt idx="31005">
                  <c:v>-49.702500000000008</c:v>
                </c:pt>
                <c:pt idx="31006">
                  <c:v>-49.700500000000005</c:v>
                </c:pt>
                <c:pt idx="31007">
                  <c:v>-49.698500000000003</c:v>
                </c:pt>
                <c:pt idx="31008">
                  <c:v>-49.696500000000007</c:v>
                </c:pt>
                <c:pt idx="31009">
                  <c:v>-49.694500000000005</c:v>
                </c:pt>
                <c:pt idx="31010">
                  <c:v>-49.692500000000003</c:v>
                </c:pt>
                <c:pt idx="31011">
                  <c:v>-49.690500000000007</c:v>
                </c:pt>
                <c:pt idx="31012">
                  <c:v>-49.688500000000005</c:v>
                </c:pt>
                <c:pt idx="31013">
                  <c:v>-49.686500000000002</c:v>
                </c:pt>
                <c:pt idx="31014">
                  <c:v>-49.684500000000007</c:v>
                </c:pt>
                <c:pt idx="31015">
                  <c:v>-49.682500000000005</c:v>
                </c:pt>
                <c:pt idx="31016">
                  <c:v>-49.680500000000009</c:v>
                </c:pt>
                <c:pt idx="31017">
                  <c:v>-49.678500000000007</c:v>
                </c:pt>
                <c:pt idx="31018">
                  <c:v>-49.676500000000004</c:v>
                </c:pt>
                <c:pt idx="31019">
                  <c:v>-49.674500000000009</c:v>
                </c:pt>
                <c:pt idx="31020">
                  <c:v>-49.672500000000007</c:v>
                </c:pt>
                <c:pt idx="31021">
                  <c:v>-49.670500000000004</c:v>
                </c:pt>
                <c:pt idx="31022">
                  <c:v>-49.668500000000009</c:v>
                </c:pt>
                <c:pt idx="31023">
                  <c:v>-49.666500000000006</c:v>
                </c:pt>
                <c:pt idx="31024">
                  <c:v>-49.664500000000004</c:v>
                </c:pt>
                <c:pt idx="31025">
                  <c:v>-49.662500000000009</c:v>
                </c:pt>
                <c:pt idx="31026">
                  <c:v>-49.660500000000006</c:v>
                </c:pt>
                <c:pt idx="31027">
                  <c:v>-49.658500000000004</c:v>
                </c:pt>
                <c:pt idx="31028">
                  <c:v>-49.656500000000008</c:v>
                </c:pt>
                <c:pt idx="31029">
                  <c:v>-49.654500000000006</c:v>
                </c:pt>
                <c:pt idx="31030">
                  <c:v>-49.652500000000003</c:v>
                </c:pt>
                <c:pt idx="31031">
                  <c:v>-49.650500000000008</c:v>
                </c:pt>
                <c:pt idx="31032">
                  <c:v>-49.648500000000006</c:v>
                </c:pt>
                <c:pt idx="31033">
                  <c:v>-49.646500000000003</c:v>
                </c:pt>
                <c:pt idx="31034">
                  <c:v>-49.644500000000008</c:v>
                </c:pt>
                <c:pt idx="31035">
                  <c:v>-49.642500000000005</c:v>
                </c:pt>
                <c:pt idx="31036">
                  <c:v>-49.640500000000003</c:v>
                </c:pt>
                <c:pt idx="31037">
                  <c:v>-49.638500000000008</c:v>
                </c:pt>
                <c:pt idx="31038">
                  <c:v>-49.636500000000005</c:v>
                </c:pt>
                <c:pt idx="31039">
                  <c:v>-49.634500000000003</c:v>
                </c:pt>
                <c:pt idx="31040">
                  <c:v>-49.632500000000007</c:v>
                </c:pt>
                <c:pt idx="31041">
                  <c:v>-49.630500000000005</c:v>
                </c:pt>
                <c:pt idx="31042">
                  <c:v>-49.628500000000003</c:v>
                </c:pt>
                <c:pt idx="31043">
                  <c:v>-49.626500000000007</c:v>
                </c:pt>
                <c:pt idx="31044">
                  <c:v>-49.624500000000005</c:v>
                </c:pt>
                <c:pt idx="31045">
                  <c:v>-49.622500000000002</c:v>
                </c:pt>
                <c:pt idx="31046">
                  <c:v>-49.620500000000007</c:v>
                </c:pt>
                <c:pt idx="31047">
                  <c:v>-49.618500000000004</c:v>
                </c:pt>
                <c:pt idx="31048">
                  <c:v>-49.616500000000009</c:v>
                </c:pt>
                <c:pt idx="31049">
                  <c:v>-49.614500000000007</c:v>
                </c:pt>
                <c:pt idx="31050">
                  <c:v>-49.612500000000004</c:v>
                </c:pt>
                <c:pt idx="31051">
                  <c:v>-49.610500000000009</c:v>
                </c:pt>
                <c:pt idx="31052">
                  <c:v>-49.608500000000006</c:v>
                </c:pt>
                <c:pt idx="31053">
                  <c:v>-49.606500000000004</c:v>
                </c:pt>
                <c:pt idx="31054">
                  <c:v>-49.604500000000009</c:v>
                </c:pt>
                <c:pt idx="31055">
                  <c:v>-49.602500000000006</c:v>
                </c:pt>
                <c:pt idx="31056">
                  <c:v>-49.600500000000004</c:v>
                </c:pt>
                <c:pt idx="31057">
                  <c:v>-49.598500000000008</c:v>
                </c:pt>
                <c:pt idx="31058">
                  <c:v>-49.596500000000006</c:v>
                </c:pt>
                <c:pt idx="31059">
                  <c:v>-49.594500000000004</c:v>
                </c:pt>
                <c:pt idx="31060">
                  <c:v>-49.592500000000008</c:v>
                </c:pt>
                <c:pt idx="31061">
                  <c:v>-49.590500000000006</c:v>
                </c:pt>
                <c:pt idx="31062">
                  <c:v>-49.588500000000003</c:v>
                </c:pt>
                <c:pt idx="31063">
                  <c:v>-49.586500000000008</c:v>
                </c:pt>
                <c:pt idx="31064">
                  <c:v>-49.584500000000006</c:v>
                </c:pt>
                <c:pt idx="31065">
                  <c:v>-49.582500000000003</c:v>
                </c:pt>
                <c:pt idx="31066">
                  <c:v>-49.580500000000008</c:v>
                </c:pt>
                <c:pt idx="31067">
                  <c:v>-49.578500000000005</c:v>
                </c:pt>
                <c:pt idx="31068">
                  <c:v>-49.576500000000003</c:v>
                </c:pt>
                <c:pt idx="31069">
                  <c:v>-49.574500000000008</c:v>
                </c:pt>
                <c:pt idx="31070">
                  <c:v>-49.572500000000005</c:v>
                </c:pt>
                <c:pt idx="31071">
                  <c:v>-49.570500000000003</c:v>
                </c:pt>
                <c:pt idx="31072">
                  <c:v>-49.568500000000007</c:v>
                </c:pt>
                <c:pt idx="31073">
                  <c:v>-49.566500000000005</c:v>
                </c:pt>
                <c:pt idx="31074">
                  <c:v>-49.564500000000002</c:v>
                </c:pt>
                <c:pt idx="31075">
                  <c:v>-49.562500000000007</c:v>
                </c:pt>
                <c:pt idx="31076">
                  <c:v>-49.560500000000005</c:v>
                </c:pt>
                <c:pt idx="31077">
                  <c:v>-49.558500000000002</c:v>
                </c:pt>
                <c:pt idx="31078">
                  <c:v>-49.556500000000007</c:v>
                </c:pt>
                <c:pt idx="31079">
                  <c:v>-49.554500000000004</c:v>
                </c:pt>
                <c:pt idx="31080">
                  <c:v>-49.552500000000009</c:v>
                </c:pt>
                <c:pt idx="31081">
                  <c:v>-49.550500000000007</c:v>
                </c:pt>
                <c:pt idx="31082">
                  <c:v>-49.548500000000004</c:v>
                </c:pt>
                <c:pt idx="31083">
                  <c:v>-49.546500000000009</c:v>
                </c:pt>
                <c:pt idx="31084">
                  <c:v>-49.544500000000006</c:v>
                </c:pt>
                <c:pt idx="31085">
                  <c:v>-49.542500000000004</c:v>
                </c:pt>
                <c:pt idx="31086">
                  <c:v>-49.540500000000009</c:v>
                </c:pt>
                <c:pt idx="31087">
                  <c:v>-49.538500000000006</c:v>
                </c:pt>
                <c:pt idx="31088">
                  <c:v>-49.536500000000004</c:v>
                </c:pt>
                <c:pt idx="31089">
                  <c:v>-49.534500000000008</c:v>
                </c:pt>
                <c:pt idx="31090">
                  <c:v>-49.532500000000006</c:v>
                </c:pt>
                <c:pt idx="31091">
                  <c:v>-49.530500000000004</c:v>
                </c:pt>
                <c:pt idx="31092">
                  <c:v>-49.528500000000008</c:v>
                </c:pt>
                <c:pt idx="31093">
                  <c:v>-49.526500000000006</c:v>
                </c:pt>
                <c:pt idx="31094">
                  <c:v>-49.524500000000003</c:v>
                </c:pt>
                <c:pt idx="31095">
                  <c:v>-49.522500000000008</c:v>
                </c:pt>
                <c:pt idx="31096">
                  <c:v>-49.520500000000006</c:v>
                </c:pt>
                <c:pt idx="31097">
                  <c:v>-49.518500000000003</c:v>
                </c:pt>
                <c:pt idx="31098">
                  <c:v>-49.516500000000008</c:v>
                </c:pt>
                <c:pt idx="31099">
                  <c:v>-49.514500000000005</c:v>
                </c:pt>
                <c:pt idx="31100">
                  <c:v>-49.512500000000003</c:v>
                </c:pt>
                <c:pt idx="31101">
                  <c:v>-49.510500000000008</c:v>
                </c:pt>
                <c:pt idx="31102">
                  <c:v>-49.508500000000005</c:v>
                </c:pt>
                <c:pt idx="31103">
                  <c:v>-49.506500000000003</c:v>
                </c:pt>
                <c:pt idx="31104">
                  <c:v>-49.504500000000007</c:v>
                </c:pt>
                <c:pt idx="31105">
                  <c:v>-49.502500000000005</c:v>
                </c:pt>
                <c:pt idx="31106">
                  <c:v>-49.500500000000002</c:v>
                </c:pt>
                <c:pt idx="31107">
                  <c:v>-49.498500000000007</c:v>
                </c:pt>
                <c:pt idx="31108">
                  <c:v>-49.496500000000005</c:v>
                </c:pt>
                <c:pt idx="31109">
                  <c:v>-49.494500000000002</c:v>
                </c:pt>
                <c:pt idx="31110">
                  <c:v>-49.492500000000007</c:v>
                </c:pt>
                <c:pt idx="31111">
                  <c:v>-49.490500000000004</c:v>
                </c:pt>
                <c:pt idx="31112">
                  <c:v>-49.488500000000009</c:v>
                </c:pt>
                <c:pt idx="31113">
                  <c:v>-49.486500000000007</c:v>
                </c:pt>
                <c:pt idx="31114">
                  <c:v>-49.484500000000004</c:v>
                </c:pt>
                <c:pt idx="31115">
                  <c:v>-49.482500000000009</c:v>
                </c:pt>
                <c:pt idx="31116">
                  <c:v>-49.480500000000006</c:v>
                </c:pt>
                <c:pt idx="31117">
                  <c:v>-49.478500000000004</c:v>
                </c:pt>
                <c:pt idx="31118">
                  <c:v>-49.476500000000009</c:v>
                </c:pt>
                <c:pt idx="31119">
                  <c:v>-49.474500000000006</c:v>
                </c:pt>
                <c:pt idx="31120">
                  <c:v>-49.472500000000004</c:v>
                </c:pt>
                <c:pt idx="31121">
                  <c:v>-49.470500000000008</c:v>
                </c:pt>
                <c:pt idx="31122">
                  <c:v>-49.468500000000006</c:v>
                </c:pt>
                <c:pt idx="31123">
                  <c:v>-49.466500000000003</c:v>
                </c:pt>
                <c:pt idx="31124">
                  <c:v>-49.464500000000008</c:v>
                </c:pt>
                <c:pt idx="31125">
                  <c:v>-49.462500000000006</c:v>
                </c:pt>
                <c:pt idx="31126">
                  <c:v>-49.460500000000003</c:v>
                </c:pt>
                <c:pt idx="31127">
                  <c:v>-49.458500000000008</c:v>
                </c:pt>
                <c:pt idx="31128">
                  <c:v>-49.456500000000005</c:v>
                </c:pt>
                <c:pt idx="31129">
                  <c:v>-49.454500000000003</c:v>
                </c:pt>
                <c:pt idx="31130">
                  <c:v>-49.452500000000008</c:v>
                </c:pt>
                <c:pt idx="31131">
                  <c:v>-49.450500000000005</c:v>
                </c:pt>
                <c:pt idx="31132">
                  <c:v>-49.448500000000003</c:v>
                </c:pt>
                <c:pt idx="31133">
                  <c:v>-49.446500000000007</c:v>
                </c:pt>
                <c:pt idx="31134">
                  <c:v>-49.444500000000005</c:v>
                </c:pt>
                <c:pt idx="31135">
                  <c:v>-49.442500000000003</c:v>
                </c:pt>
                <c:pt idx="31136">
                  <c:v>-49.440500000000007</c:v>
                </c:pt>
                <c:pt idx="31137">
                  <c:v>-49.438500000000005</c:v>
                </c:pt>
                <c:pt idx="31138">
                  <c:v>-49.436500000000002</c:v>
                </c:pt>
                <c:pt idx="31139">
                  <c:v>-49.434500000000007</c:v>
                </c:pt>
                <c:pt idx="31140">
                  <c:v>-49.432500000000005</c:v>
                </c:pt>
                <c:pt idx="31141">
                  <c:v>-49.430500000000009</c:v>
                </c:pt>
                <c:pt idx="31142">
                  <c:v>-49.428500000000007</c:v>
                </c:pt>
                <c:pt idx="31143">
                  <c:v>-49.426500000000004</c:v>
                </c:pt>
                <c:pt idx="31144">
                  <c:v>-49.424500000000009</c:v>
                </c:pt>
                <c:pt idx="31145">
                  <c:v>-49.422500000000007</c:v>
                </c:pt>
                <c:pt idx="31146">
                  <c:v>-49.420500000000004</c:v>
                </c:pt>
                <c:pt idx="31147">
                  <c:v>-49.418500000000009</c:v>
                </c:pt>
                <c:pt idx="31148">
                  <c:v>-49.416500000000006</c:v>
                </c:pt>
                <c:pt idx="31149">
                  <c:v>-49.414500000000004</c:v>
                </c:pt>
                <c:pt idx="31150">
                  <c:v>-49.412500000000009</c:v>
                </c:pt>
                <c:pt idx="31151">
                  <c:v>-49.410500000000006</c:v>
                </c:pt>
                <c:pt idx="31152">
                  <c:v>-49.408500000000004</c:v>
                </c:pt>
                <c:pt idx="31153">
                  <c:v>-49.406500000000008</c:v>
                </c:pt>
                <c:pt idx="31154">
                  <c:v>-49.404500000000006</c:v>
                </c:pt>
                <c:pt idx="31155">
                  <c:v>-49.402500000000003</c:v>
                </c:pt>
                <c:pt idx="31156">
                  <c:v>-49.400500000000008</c:v>
                </c:pt>
                <c:pt idx="31157">
                  <c:v>-49.398500000000006</c:v>
                </c:pt>
                <c:pt idx="31158">
                  <c:v>-49.396500000000003</c:v>
                </c:pt>
                <c:pt idx="31159">
                  <c:v>-49.394500000000008</c:v>
                </c:pt>
                <c:pt idx="31160">
                  <c:v>-49.392500000000005</c:v>
                </c:pt>
                <c:pt idx="31161">
                  <c:v>-49.390500000000003</c:v>
                </c:pt>
                <c:pt idx="31162">
                  <c:v>-49.388500000000008</c:v>
                </c:pt>
                <c:pt idx="31163">
                  <c:v>-49.386500000000005</c:v>
                </c:pt>
                <c:pt idx="31164">
                  <c:v>-49.384500000000003</c:v>
                </c:pt>
                <c:pt idx="31165">
                  <c:v>-49.382500000000007</c:v>
                </c:pt>
                <c:pt idx="31166">
                  <c:v>-49.380500000000005</c:v>
                </c:pt>
                <c:pt idx="31167">
                  <c:v>-49.378500000000003</c:v>
                </c:pt>
                <c:pt idx="31168">
                  <c:v>-49.376500000000007</c:v>
                </c:pt>
                <c:pt idx="31169">
                  <c:v>-49.374500000000005</c:v>
                </c:pt>
                <c:pt idx="31170">
                  <c:v>-49.372500000000002</c:v>
                </c:pt>
                <c:pt idx="31171">
                  <c:v>-49.370500000000007</c:v>
                </c:pt>
                <c:pt idx="31172">
                  <c:v>-49.368500000000004</c:v>
                </c:pt>
                <c:pt idx="31173">
                  <c:v>-49.366500000000009</c:v>
                </c:pt>
                <c:pt idx="31174">
                  <c:v>-49.364500000000007</c:v>
                </c:pt>
                <c:pt idx="31175">
                  <c:v>-49.362500000000004</c:v>
                </c:pt>
                <c:pt idx="31176">
                  <c:v>-49.360500000000009</c:v>
                </c:pt>
                <c:pt idx="31177">
                  <c:v>-49.358500000000006</c:v>
                </c:pt>
                <c:pt idx="31178">
                  <c:v>-49.356500000000004</c:v>
                </c:pt>
                <c:pt idx="31179">
                  <c:v>-49.354500000000009</c:v>
                </c:pt>
                <c:pt idx="31180">
                  <c:v>-49.352500000000006</c:v>
                </c:pt>
                <c:pt idx="31181">
                  <c:v>-49.350500000000004</c:v>
                </c:pt>
                <c:pt idx="31182">
                  <c:v>-49.348500000000008</c:v>
                </c:pt>
                <c:pt idx="31183">
                  <c:v>-49.346500000000006</c:v>
                </c:pt>
                <c:pt idx="31184">
                  <c:v>-49.344500000000004</c:v>
                </c:pt>
                <c:pt idx="31185">
                  <c:v>-49.342500000000008</c:v>
                </c:pt>
                <c:pt idx="31186">
                  <c:v>-49.340500000000006</c:v>
                </c:pt>
                <c:pt idx="31187">
                  <c:v>-49.338500000000003</c:v>
                </c:pt>
                <c:pt idx="31188">
                  <c:v>-49.336500000000008</c:v>
                </c:pt>
                <c:pt idx="31189">
                  <c:v>-49.334500000000006</c:v>
                </c:pt>
                <c:pt idx="31190">
                  <c:v>-49.332500000000003</c:v>
                </c:pt>
                <c:pt idx="31191">
                  <c:v>-49.330500000000008</c:v>
                </c:pt>
                <c:pt idx="31192">
                  <c:v>-49.328500000000005</c:v>
                </c:pt>
                <c:pt idx="31193">
                  <c:v>-49.326500000000003</c:v>
                </c:pt>
                <c:pt idx="31194">
                  <c:v>-49.324500000000008</c:v>
                </c:pt>
                <c:pt idx="31195">
                  <c:v>-49.322500000000005</c:v>
                </c:pt>
                <c:pt idx="31196">
                  <c:v>-49.320500000000003</c:v>
                </c:pt>
                <c:pt idx="31197">
                  <c:v>-49.318500000000007</c:v>
                </c:pt>
                <c:pt idx="31198">
                  <c:v>-49.316500000000005</c:v>
                </c:pt>
                <c:pt idx="31199">
                  <c:v>-49.314500000000002</c:v>
                </c:pt>
                <c:pt idx="31200">
                  <c:v>-49.312500000000007</c:v>
                </c:pt>
                <c:pt idx="31201">
                  <c:v>-49.310500000000005</c:v>
                </c:pt>
                <c:pt idx="31202">
                  <c:v>-49.308500000000002</c:v>
                </c:pt>
                <c:pt idx="31203">
                  <c:v>-49.306500000000007</c:v>
                </c:pt>
                <c:pt idx="31204">
                  <c:v>-49.304500000000004</c:v>
                </c:pt>
                <c:pt idx="31205">
                  <c:v>-49.302500000000009</c:v>
                </c:pt>
                <c:pt idx="31206">
                  <c:v>-49.300500000000007</c:v>
                </c:pt>
                <c:pt idx="31207">
                  <c:v>-49.298500000000004</c:v>
                </c:pt>
                <c:pt idx="31208">
                  <c:v>-49.296500000000009</c:v>
                </c:pt>
                <c:pt idx="31209">
                  <c:v>-49.294500000000006</c:v>
                </c:pt>
                <c:pt idx="31210">
                  <c:v>-49.292500000000004</c:v>
                </c:pt>
                <c:pt idx="31211">
                  <c:v>-49.290500000000009</c:v>
                </c:pt>
                <c:pt idx="31212">
                  <c:v>-49.288500000000006</c:v>
                </c:pt>
                <c:pt idx="31213">
                  <c:v>-49.286500000000004</c:v>
                </c:pt>
                <c:pt idx="31214">
                  <c:v>-49.284500000000008</c:v>
                </c:pt>
                <c:pt idx="31215">
                  <c:v>-49.282500000000006</c:v>
                </c:pt>
                <c:pt idx="31216">
                  <c:v>-49.280500000000004</c:v>
                </c:pt>
                <c:pt idx="31217">
                  <c:v>-49.278500000000008</c:v>
                </c:pt>
                <c:pt idx="31218">
                  <c:v>-49.276500000000006</c:v>
                </c:pt>
                <c:pt idx="31219">
                  <c:v>-49.274500000000003</c:v>
                </c:pt>
                <c:pt idx="31220">
                  <c:v>-49.272500000000008</c:v>
                </c:pt>
                <c:pt idx="31221">
                  <c:v>-49.270500000000006</c:v>
                </c:pt>
                <c:pt idx="31222">
                  <c:v>-49.268500000000003</c:v>
                </c:pt>
                <c:pt idx="31223">
                  <c:v>-49.266500000000008</c:v>
                </c:pt>
                <c:pt idx="31224">
                  <c:v>-49.264500000000005</c:v>
                </c:pt>
                <c:pt idx="31225">
                  <c:v>-49.262500000000003</c:v>
                </c:pt>
                <c:pt idx="31226">
                  <c:v>-49.260500000000008</c:v>
                </c:pt>
                <c:pt idx="31227">
                  <c:v>-49.258500000000005</c:v>
                </c:pt>
                <c:pt idx="31228">
                  <c:v>-49.256500000000003</c:v>
                </c:pt>
                <c:pt idx="31229">
                  <c:v>-49.254500000000007</c:v>
                </c:pt>
                <c:pt idx="31230">
                  <c:v>-49.252500000000005</c:v>
                </c:pt>
                <c:pt idx="31231">
                  <c:v>-49.250500000000002</c:v>
                </c:pt>
                <c:pt idx="31232">
                  <c:v>-49.248500000000007</c:v>
                </c:pt>
                <c:pt idx="31233">
                  <c:v>-49.246500000000005</c:v>
                </c:pt>
                <c:pt idx="31234">
                  <c:v>-49.244500000000002</c:v>
                </c:pt>
                <c:pt idx="31235">
                  <c:v>-49.242500000000007</c:v>
                </c:pt>
                <c:pt idx="31236">
                  <c:v>-49.240500000000004</c:v>
                </c:pt>
                <c:pt idx="31237">
                  <c:v>-49.238500000000009</c:v>
                </c:pt>
                <c:pt idx="31238">
                  <c:v>-49.236500000000007</c:v>
                </c:pt>
                <c:pt idx="31239">
                  <c:v>-49.234500000000004</c:v>
                </c:pt>
                <c:pt idx="31240">
                  <c:v>-49.232500000000009</c:v>
                </c:pt>
                <c:pt idx="31241">
                  <c:v>-49.230500000000006</c:v>
                </c:pt>
                <c:pt idx="31242">
                  <c:v>-49.228500000000004</c:v>
                </c:pt>
                <c:pt idx="31243">
                  <c:v>-49.226500000000009</c:v>
                </c:pt>
                <c:pt idx="31244">
                  <c:v>-49.224500000000006</c:v>
                </c:pt>
                <c:pt idx="31245">
                  <c:v>-49.222500000000004</c:v>
                </c:pt>
                <c:pt idx="31246">
                  <c:v>-49.220500000000008</c:v>
                </c:pt>
                <c:pt idx="31247">
                  <c:v>-49.218500000000006</c:v>
                </c:pt>
                <c:pt idx="31248">
                  <c:v>-49.216500000000003</c:v>
                </c:pt>
                <c:pt idx="31249">
                  <c:v>-49.214500000000008</c:v>
                </c:pt>
                <c:pt idx="31250">
                  <c:v>-49.212500000000006</c:v>
                </c:pt>
                <c:pt idx="31251">
                  <c:v>-49.210500000000003</c:v>
                </c:pt>
                <c:pt idx="31252">
                  <c:v>-49.208500000000008</c:v>
                </c:pt>
                <c:pt idx="31253">
                  <c:v>-49.206500000000005</c:v>
                </c:pt>
                <c:pt idx="31254">
                  <c:v>-49.204500000000003</c:v>
                </c:pt>
                <c:pt idx="31255">
                  <c:v>-49.202500000000008</c:v>
                </c:pt>
                <c:pt idx="31256">
                  <c:v>-49.200500000000005</c:v>
                </c:pt>
                <c:pt idx="31257">
                  <c:v>-49.198500000000003</c:v>
                </c:pt>
                <c:pt idx="31258">
                  <c:v>-49.196500000000007</c:v>
                </c:pt>
                <c:pt idx="31259">
                  <c:v>-49.194500000000005</c:v>
                </c:pt>
                <c:pt idx="31260">
                  <c:v>-49.192500000000003</c:v>
                </c:pt>
                <c:pt idx="31261">
                  <c:v>-49.190500000000007</c:v>
                </c:pt>
                <c:pt idx="31262">
                  <c:v>-49.188500000000005</c:v>
                </c:pt>
                <c:pt idx="31263">
                  <c:v>-49.186500000000002</c:v>
                </c:pt>
                <c:pt idx="31264">
                  <c:v>-49.184500000000007</c:v>
                </c:pt>
                <c:pt idx="31265">
                  <c:v>-49.182500000000005</c:v>
                </c:pt>
                <c:pt idx="31266">
                  <c:v>-49.180500000000009</c:v>
                </c:pt>
                <c:pt idx="31267">
                  <c:v>-49.178500000000007</c:v>
                </c:pt>
                <c:pt idx="31268">
                  <c:v>-49.176500000000004</c:v>
                </c:pt>
                <c:pt idx="31269">
                  <c:v>-49.174500000000009</c:v>
                </c:pt>
                <c:pt idx="31270">
                  <c:v>-49.172500000000007</c:v>
                </c:pt>
                <c:pt idx="31271">
                  <c:v>-49.170500000000004</c:v>
                </c:pt>
                <c:pt idx="31272">
                  <c:v>-49.168500000000009</c:v>
                </c:pt>
                <c:pt idx="31273">
                  <c:v>-49.166500000000006</c:v>
                </c:pt>
                <c:pt idx="31274">
                  <c:v>-49.164500000000004</c:v>
                </c:pt>
                <c:pt idx="31275">
                  <c:v>-49.162500000000009</c:v>
                </c:pt>
                <c:pt idx="31276">
                  <c:v>-49.160500000000006</c:v>
                </c:pt>
                <c:pt idx="31277">
                  <c:v>-49.158500000000004</c:v>
                </c:pt>
                <c:pt idx="31278">
                  <c:v>-49.156500000000008</c:v>
                </c:pt>
                <c:pt idx="31279">
                  <c:v>-49.154500000000006</c:v>
                </c:pt>
                <c:pt idx="31280">
                  <c:v>-49.152500000000003</c:v>
                </c:pt>
                <c:pt idx="31281">
                  <c:v>-49.150500000000008</c:v>
                </c:pt>
                <c:pt idx="31282">
                  <c:v>-49.148500000000006</c:v>
                </c:pt>
                <c:pt idx="31283">
                  <c:v>-49.146500000000003</c:v>
                </c:pt>
                <c:pt idx="31284">
                  <c:v>-49.144500000000008</c:v>
                </c:pt>
                <c:pt idx="31285">
                  <c:v>-49.142500000000005</c:v>
                </c:pt>
                <c:pt idx="31286">
                  <c:v>-49.140500000000003</c:v>
                </c:pt>
                <c:pt idx="31287">
                  <c:v>-49.138500000000008</c:v>
                </c:pt>
                <c:pt idx="31288">
                  <c:v>-49.136500000000005</c:v>
                </c:pt>
                <c:pt idx="31289">
                  <c:v>-49.134500000000003</c:v>
                </c:pt>
                <c:pt idx="31290">
                  <c:v>-49.132500000000007</c:v>
                </c:pt>
                <c:pt idx="31291">
                  <c:v>-49.130500000000005</c:v>
                </c:pt>
                <c:pt idx="31292">
                  <c:v>-49.128500000000003</c:v>
                </c:pt>
                <c:pt idx="31293">
                  <c:v>-49.126500000000007</c:v>
                </c:pt>
                <c:pt idx="31294">
                  <c:v>-49.124500000000005</c:v>
                </c:pt>
                <c:pt idx="31295">
                  <c:v>-49.122500000000002</c:v>
                </c:pt>
                <c:pt idx="31296">
                  <c:v>-49.120500000000007</c:v>
                </c:pt>
                <c:pt idx="31297">
                  <c:v>-49.118500000000004</c:v>
                </c:pt>
                <c:pt idx="31298">
                  <c:v>-49.116500000000009</c:v>
                </c:pt>
                <c:pt idx="31299">
                  <c:v>-49.114500000000007</c:v>
                </c:pt>
                <c:pt idx="31300">
                  <c:v>-49.112500000000004</c:v>
                </c:pt>
                <c:pt idx="31301">
                  <c:v>-49.110500000000009</c:v>
                </c:pt>
                <c:pt idx="31302">
                  <c:v>-49.108500000000006</c:v>
                </c:pt>
                <c:pt idx="31303">
                  <c:v>-49.106500000000004</c:v>
                </c:pt>
                <c:pt idx="31304">
                  <c:v>-49.104500000000009</c:v>
                </c:pt>
                <c:pt idx="31305">
                  <c:v>-49.102500000000006</c:v>
                </c:pt>
                <c:pt idx="31306">
                  <c:v>-49.100500000000004</c:v>
                </c:pt>
                <c:pt idx="31307">
                  <c:v>-49.098500000000008</c:v>
                </c:pt>
                <c:pt idx="31308">
                  <c:v>-49.096500000000006</c:v>
                </c:pt>
                <c:pt idx="31309">
                  <c:v>-49.094500000000004</c:v>
                </c:pt>
                <c:pt idx="31310">
                  <c:v>-49.092500000000008</c:v>
                </c:pt>
                <c:pt idx="31311">
                  <c:v>-49.090500000000006</c:v>
                </c:pt>
                <c:pt idx="31312">
                  <c:v>-49.088500000000003</c:v>
                </c:pt>
                <c:pt idx="31313">
                  <c:v>-49.086500000000008</c:v>
                </c:pt>
                <c:pt idx="31314">
                  <c:v>-49.084500000000006</c:v>
                </c:pt>
                <c:pt idx="31315">
                  <c:v>-49.082500000000003</c:v>
                </c:pt>
                <c:pt idx="31316">
                  <c:v>-49.080500000000008</c:v>
                </c:pt>
                <c:pt idx="31317">
                  <c:v>-49.078500000000005</c:v>
                </c:pt>
                <c:pt idx="31318">
                  <c:v>-49.076500000000003</c:v>
                </c:pt>
                <c:pt idx="31319">
                  <c:v>-49.074500000000008</c:v>
                </c:pt>
                <c:pt idx="31320">
                  <c:v>-49.072500000000005</c:v>
                </c:pt>
                <c:pt idx="31321">
                  <c:v>-49.070500000000003</c:v>
                </c:pt>
                <c:pt idx="31322">
                  <c:v>-49.068500000000007</c:v>
                </c:pt>
                <c:pt idx="31323">
                  <c:v>-49.066500000000005</c:v>
                </c:pt>
                <c:pt idx="31324">
                  <c:v>-49.064500000000002</c:v>
                </c:pt>
                <c:pt idx="31325">
                  <c:v>-49.062500000000007</c:v>
                </c:pt>
                <c:pt idx="31326">
                  <c:v>-49.060500000000005</c:v>
                </c:pt>
                <c:pt idx="31327">
                  <c:v>-49.058500000000002</c:v>
                </c:pt>
                <c:pt idx="31328">
                  <c:v>-49.056500000000007</c:v>
                </c:pt>
                <c:pt idx="31329">
                  <c:v>-49.054500000000004</c:v>
                </c:pt>
                <c:pt idx="31330">
                  <c:v>-49.052500000000009</c:v>
                </c:pt>
                <c:pt idx="31331">
                  <c:v>-49.050500000000007</c:v>
                </c:pt>
                <c:pt idx="31332">
                  <c:v>-49.048500000000004</c:v>
                </c:pt>
                <c:pt idx="31333">
                  <c:v>-49.046500000000009</c:v>
                </c:pt>
                <c:pt idx="31334">
                  <c:v>-49.044500000000006</c:v>
                </c:pt>
                <c:pt idx="31335">
                  <c:v>-49.042500000000004</c:v>
                </c:pt>
                <c:pt idx="31336">
                  <c:v>-49.040500000000009</c:v>
                </c:pt>
                <c:pt idx="31337">
                  <c:v>-49.038500000000006</c:v>
                </c:pt>
                <c:pt idx="31338">
                  <c:v>-49.036500000000004</c:v>
                </c:pt>
                <c:pt idx="31339">
                  <c:v>-49.034500000000008</c:v>
                </c:pt>
                <c:pt idx="31340">
                  <c:v>-49.032500000000006</c:v>
                </c:pt>
                <c:pt idx="31341">
                  <c:v>-49.030500000000004</c:v>
                </c:pt>
                <c:pt idx="31342">
                  <c:v>-49.028500000000008</c:v>
                </c:pt>
                <c:pt idx="31343">
                  <c:v>-49.026500000000006</c:v>
                </c:pt>
                <c:pt idx="31344">
                  <c:v>-49.024500000000003</c:v>
                </c:pt>
                <c:pt idx="31345">
                  <c:v>-49.022500000000008</c:v>
                </c:pt>
                <c:pt idx="31346">
                  <c:v>-49.020500000000006</c:v>
                </c:pt>
                <c:pt idx="31347">
                  <c:v>-49.018500000000003</c:v>
                </c:pt>
                <c:pt idx="31348">
                  <c:v>-49.016500000000008</c:v>
                </c:pt>
                <c:pt idx="31349">
                  <c:v>-49.014500000000005</c:v>
                </c:pt>
                <c:pt idx="31350">
                  <c:v>-49.012500000000003</c:v>
                </c:pt>
                <c:pt idx="31351">
                  <c:v>-49.010500000000008</c:v>
                </c:pt>
                <c:pt idx="31352">
                  <c:v>-49.008500000000005</c:v>
                </c:pt>
                <c:pt idx="31353">
                  <c:v>-49.006500000000003</c:v>
                </c:pt>
                <c:pt idx="31354">
                  <c:v>-49.004500000000007</c:v>
                </c:pt>
                <c:pt idx="31355">
                  <c:v>-49.002500000000005</c:v>
                </c:pt>
                <c:pt idx="31356">
                  <c:v>-49.000500000000002</c:v>
                </c:pt>
                <c:pt idx="31357">
                  <c:v>-48.998500000000007</c:v>
                </c:pt>
                <c:pt idx="31358">
                  <c:v>-48.996500000000005</c:v>
                </c:pt>
                <c:pt idx="31359">
                  <c:v>-48.994500000000002</c:v>
                </c:pt>
                <c:pt idx="31360">
                  <c:v>-48.992500000000007</c:v>
                </c:pt>
                <c:pt idx="31361">
                  <c:v>-48.990500000000004</c:v>
                </c:pt>
                <c:pt idx="31362">
                  <c:v>-48.988500000000009</c:v>
                </c:pt>
                <c:pt idx="31363">
                  <c:v>-48.986500000000007</c:v>
                </c:pt>
                <c:pt idx="31364">
                  <c:v>-48.984500000000004</c:v>
                </c:pt>
                <c:pt idx="31365">
                  <c:v>-48.982500000000009</c:v>
                </c:pt>
                <c:pt idx="31366">
                  <c:v>-48.980500000000006</c:v>
                </c:pt>
                <c:pt idx="31367">
                  <c:v>-48.978500000000004</c:v>
                </c:pt>
                <c:pt idx="31368">
                  <c:v>-48.976500000000009</c:v>
                </c:pt>
                <c:pt idx="31369">
                  <c:v>-48.974500000000006</c:v>
                </c:pt>
                <c:pt idx="31370">
                  <c:v>-48.972500000000004</c:v>
                </c:pt>
                <c:pt idx="31371">
                  <c:v>-48.970500000000008</c:v>
                </c:pt>
                <c:pt idx="31372">
                  <c:v>-48.968500000000006</c:v>
                </c:pt>
                <c:pt idx="31373">
                  <c:v>-48.966500000000003</c:v>
                </c:pt>
                <c:pt idx="31374">
                  <c:v>-48.964500000000008</c:v>
                </c:pt>
                <c:pt idx="31375">
                  <c:v>-48.962500000000006</c:v>
                </c:pt>
                <c:pt idx="31376">
                  <c:v>-48.960500000000003</c:v>
                </c:pt>
                <c:pt idx="31377">
                  <c:v>-48.958500000000008</c:v>
                </c:pt>
                <c:pt idx="31378">
                  <c:v>-48.956500000000005</c:v>
                </c:pt>
                <c:pt idx="31379">
                  <c:v>-48.954500000000003</c:v>
                </c:pt>
                <c:pt idx="31380">
                  <c:v>-48.952500000000008</c:v>
                </c:pt>
                <c:pt idx="31381">
                  <c:v>-48.950500000000005</c:v>
                </c:pt>
                <c:pt idx="31382">
                  <c:v>-48.948500000000003</c:v>
                </c:pt>
                <c:pt idx="31383">
                  <c:v>-48.946500000000007</c:v>
                </c:pt>
                <c:pt idx="31384">
                  <c:v>-48.944500000000005</c:v>
                </c:pt>
                <c:pt idx="31385">
                  <c:v>-48.942500000000003</c:v>
                </c:pt>
                <c:pt idx="31386">
                  <c:v>-48.940500000000007</c:v>
                </c:pt>
                <c:pt idx="31387">
                  <c:v>-48.938500000000005</c:v>
                </c:pt>
                <c:pt idx="31388">
                  <c:v>-48.936500000000002</c:v>
                </c:pt>
                <c:pt idx="31389">
                  <c:v>-48.934500000000007</c:v>
                </c:pt>
                <c:pt idx="31390">
                  <c:v>-48.932500000000005</c:v>
                </c:pt>
                <c:pt idx="31391">
                  <c:v>-48.930500000000009</c:v>
                </c:pt>
                <c:pt idx="31392">
                  <c:v>-48.928500000000007</c:v>
                </c:pt>
                <c:pt idx="31393">
                  <c:v>-48.926500000000004</c:v>
                </c:pt>
                <c:pt idx="31394">
                  <c:v>-48.924500000000009</c:v>
                </c:pt>
                <c:pt idx="31395">
                  <c:v>-48.922500000000007</c:v>
                </c:pt>
                <c:pt idx="31396">
                  <c:v>-48.920500000000004</c:v>
                </c:pt>
                <c:pt idx="31397">
                  <c:v>-48.918500000000009</c:v>
                </c:pt>
                <c:pt idx="31398">
                  <c:v>-48.916500000000006</c:v>
                </c:pt>
                <c:pt idx="31399">
                  <c:v>-48.914500000000004</c:v>
                </c:pt>
                <c:pt idx="31400">
                  <c:v>-48.912500000000009</c:v>
                </c:pt>
                <c:pt idx="31401">
                  <c:v>-48.910500000000006</c:v>
                </c:pt>
                <c:pt idx="31402">
                  <c:v>-48.908500000000004</c:v>
                </c:pt>
                <c:pt idx="31403">
                  <c:v>-48.906500000000008</c:v>
                </c:pt>
                <c:pt idx="31404">
                  <c:v>-48.904500000000006</c:v>
                </c:pt>
                <c:pt idx="31405">
                  <c:v>-48.902500000000003</c:v>
                </c:pt>
                <c:pt idx="31406">
                  <c:v>-48.900500000000008</c:v>
                </c:pt>
                <c:pt idx="31407">
                  <c:v>-48.898500000000006</c:v>
                </c:pt>
                <c:pt idx="31408">
                  <c:v>-48.896500000000003</c:v>
                </c:pt>
                <c:pt idx="31409">
                  <c:v>-48.894500000000008</c:v>
                </c:pt>
                <c:pt idx="31410">
                  <c:v>-48.892500000000005</c:v>
                </c:pt>
                <c:pt idx="31411">
                  <c:v>-48.890500000000003</c:v>
                </c:pt>
                <c:pt idx="31412">
                  <c:v>-48.888500000000008</c:v>
                </c:pt>
                <c:pt idx="31413">
                  <c:v>-48.886500000000005</c:v>
                </c:pt>
                <c:pt idx="31414">
                  <c:v>-48.884500000000003</c:v>
                </c:pt>
                <c:pt idx="31415">
                  <c:v>-48.882500000000007</c:v>
                </c:pt>
                <c:pt idx="31416">
                  <c:v>-48.880500000000005</c:v>
                </c:pt>
                <c:pt idx="31417">
                  <c:v>-48.878500000000003</c:v>
                </c:pt>
                <c:pt idx="31418">
                  <c:v>-48.876500000000007</c:v>
                </c:pt>
                <c:pt idx="31419">
                  <c:v>-48.874500000000005</c:v>
                </c:pt>
                <c:pt idx="31420">
                  <c:v>-48.872500000000002</c:v>
                </c:pt>
                <c:pt idx="31421">
                  <c:v>-48.870500000000007</c:v>
                </c:pt>
                <c:pt idx="31422">
                  <c:v>-48.868500000000004</c:v>
                </c:pt>
                <c:pt idx="31423">
                  <c:v>-48.866500000000009</c:v>
                </c:pt>
                <c:pt idx="31424">
                  <c:v>-48.864500000000007</c:v>
                </c:pt>
                <c:pt idx="31425">
                  <c:v>-48.862500000000004</c:v>
                </c:pt>
                <c:pt idx="31426">
                  <c:v>-48.860500000000009</c:v>
                </c:pt>
                <c:pt idx="31427">
                  <c:v>-48.858500000000006</c:v>
                </c:pt>
                <c:pt idx="31428">
                  <c:v>-48.856500000000004</c:v>
                </c:pt>
                <c:pt idx="31429">
                  <c:v>-48.854500000000009</c:v>
                </c:pt>
                <c:pt idx="31430">
                  <c:v>-48.852500000000006</c:v>
                </c:pt>
                <c:pt idx="31431">
                  <c:v>-48.850500000000004</c:v>
                </c:pt>
                <c:pt idx="31432">
                  <c:v>-48.848500000000008</c:v>
                </c:pt>
                <c:pt idx="31433">
                  <c:v>-48.846500000000006</c:v>
                </c:pt>
                <c:pt idx="31434">
                  <c:v>-48.844500000000004</c:v>
                </c:pt>
                <c:pt idx="31435">
                  <c:v>-48.842500000000008</c:v>
                </c:pt>
                <c:pt idx="31436">
                  <c:v>-48.840500000000006</c:v>
                </c:pt>
                <c:pt idx="31437">
                  <c:v>-48.838500000000003</c:v>
                </c:pt>
                <c:pt idx="31438">
                  <c:v>-48.836500000000008</c:v>
                </c:pt>
                <c:pt idx="31439">
                  <c:v>-48.834500000000006</c:v>
                </c:pt>
                <c:pt idx="31440">
                  <c:v>-48.832500000000003</c:v>
                </c:pt>
                <c:pt idx="31441">
                  <c:v>-48.830500000000008</c:v>
                </c:pt>
                <c:pt idx="31442">
                  <c:v>-48.828500000000005</c:v>
                </c:pt>
                <c:pt idx="31443">
                  <c:v>-48.826500000000003</c:v>
                </c:pt>
                <c:pt idx="31444">
                  <c:v>-48.824500000000008</c:v>
                </c:pt>
                <c:pt idx="31445">
                  <c:v>-48.822500000000005</c:v>
                </c:pt>
                <c:pt idx="31446">
                  <c:v>-48.820500000000003</c:v>
                </c:pt>
                <c:pt idx="31447">
                  <c:v>-48.818500000000007</c:v>
                </c:pt>
                <c:pt idx="31448">
                  <c:v>-48.816500000000005</c:v>
                </c:pt>
                <c:pt idx="31449">
                  <c:v>-48.814500000000002</c:v>
                </c:pt>
                <c:pt idx="31450">
                  <c:v>-48.812500000000007</c:v>
                </c:pt>
                <c:pt idx="31451">
                  <c:v>-48.810500000000005</c:v>
                </c:pt>
                <c:pt idx="31452">
                  <c:v>-48.808500000000002</c:v>
                </c:pt>
                <c:pt idx="31453">
                  <c:v>-48.806500000000007</c:v>
                </c:pt>
                <c:pt idx="31454">
                  <c:v>-48.804500000000004</c:v>
                </c:pt>
                <c:pt idx="31455">
                  <c:v>-48.802500000000009</c:v>
                </c:pt>
                <c:pt idx="31456">
                  <c:v>-48.800500000000007</c:v>
                </c:pt>
                <c:pt idx="31457">
                  <c:v>-48.798500000000004</c:v>
                </c:pt>
                <c:pt idx="31458">
                  <c:v>-48.796500000000009</c:v>
                </c:pt>
                <c:pt idx="31459">
                  <c:v>-48.794500000000006</c:v>
                </c:pt>
                <c:pt idx="31460">
                  <c:v>-48.792500000000004</c:v>
                </c:pt>
                <c:pt idx="31461">
                  <c:v>-48.790500000000009</c:v>
                </c:pt>
                <c:pt idx="31462">
                  <c:v>-48.788500000000006</c:v>
                </c:pt>
                <c:pt idx="31463">
                  <c:v>-48.786500000000004</c:v>
                </c:pt>
                <c:pt idx="31464">
                  <c:v>-48.784500000000008</c:v>
                </c:pt>
                <c:pt idx="31465">
                  <c:v>-48.782500000000006</c:v>
                </c:pt>
                <c:pt idx="31466">
                  <c:v>-48.780500000000004</c:v>
                </c:pt>
                <c:pt idx="31467">
                  <c:v>-48.778500000000008</c:v>
                </c:pt>
                <c:pt idx="31468">
                  <c:v>-48.776500000000006</c:v>
                </c:pt>
                <c:pt idx="31469">
                  <c:v>-48.774500000000003</c:v>
                </c:pt>
                <c:pt idx="31470">
                  <c:v>-48.772500000000008</c:v>
                </c:pt>
                <c:pt idx="31471">
                  <c:v>-48.770500000000006</c:v>
                </c:pt>
                <c:pt idx="31472">
                  <c:v>-48.768500000000003</c:v>
                </c:pt>
                <c:pt idx="31473">
                  <c:v>-48.766500000000008</c:v>
                </c:pt>
                <c:pt idx="31474">
                  <c:v>-48.764500000000005</c:v>
                </c:pt>
                <c:pt idx="31475">
                  <c:v>-48.762500000000003</c:v>
                </c:pt>
                <c:pt idx="31476">
                  <c:v>-48.760500000000008</c:v>
                </c:pt>
                <c:pt idx="31477">
                  <c:v>-48.758500000000005</c:v>
                </c:pt>
                <c:pt idx="31478">
                  <c:v>-48.756500000000003</c:v>
                </c:pt>
                <c:pt idx="31479">
                  <c:v>-48.754500000000007</c:v>
                </c:pt>
                <c:pt idx="31480">
                  <c:v>-48.752500000000005</c:v>
                </c:pt>
                <c:pt idx="31481">
                  <c:v>-48.750500000000002</c:v>
                </c:pt>
                <c:pt idx="31482">
                  <c:v>-48.748500000000007</c:v>
                </c:pt>
                <c:pt idx="31483">
                  <c:v>-48.746500000000005</c:v>
                </c:pt>
                <c:pt idx="31484">
                  <c:v>-48.744500000000002</c:v>
                </c:pt>
                <c:pt idx="31485">
                  <c:v>-48.742500000000007</c:v>
                </c:pt>
                <c:pt idx="31486">
                  <c:v>-48.740500000000004</c:v>
                </c:pt>
                <c:pt idx="31487">
                  <c:v>-48.738500000000009</c:v>
                </c:pt>
                <c:pt idx="31488">
                  <c:v>-48.736500000000007</c:v>
                </c:pt>
                <c:pt idx="31489">
                  <c:v>-48.734500000000004</c:v>
                </c:pt>
                <c:pt idx="31490">
                  <c:v>-48.732500000000009</c:v>
                </c:pt>
                <c:pt idx="31491">
                  <c:v>-48.730500000000006</c:v>
                </c:pt>
                <c:pt idx="31492">
                  <c:v>-48.728500000000004</c:v>
                </c:pt>
                <c:pt idx="31493">
                  <c:v>-48.726500000000009</c:v>
                </c:pt>
                <c:pt idx="31494">
                  <c:v>-48.724500000000006</c:v>
                </c:pt>
                <c:pt idx="31495">
                  <c:v>-48.722500000000004</c:v>
                </c:pt>
                <c:pt idx="31496">
                  <c:v>-48.720500000000008</c:v>
                </c:pt>
                <c:pt idx="31497">
                  <c:v>-48.718500000000006</c:v>
                </c:pt>
                <c:pt idx="31498">
                  <c:v>-48.716500000000003</c:v>
                </c:pt>
                <c:pt idx="31499">
                  <c:v>-48.714500000000008</c:v>
                </c:pt>
                <c:pt idx="31500">
                  <c:v>-48.712500000000006</c:v>
                </c:pt>
                <c:pt idx="31501">
                  <c:v>-48.710500000000003</c:v>
                </c:pt>
                <c:pt idx="31502">
                  <c:v>-48.708500000000008</c:v>
                </c:pt>
                <c:pt idx="31503">
                  <c:v>-48.706500000000005</c:v>
                </c:pt>
                <c:pt idx="31504">
                  <c:v>-48.704500000000003</c:v>
                </c:pt>
                <c:pt idx="31505">
                  <c:v>-48.702500000000008</c:v>
                </c:pt>
                <c:pt idx="31506">
                  <c:v>-48.700500000000005</c:v>
                </c:pt>
                <c:pt idx="31507">
                  <c:v>-48.698500000000003</c:v>
                </c:pt>
                <c:pt idx="31508">
                  <c:v>-48.696500000000007</c:v>
                </c:pt>
                <c:pt idx="31509">
                  <c:v>-48.694500000000005</c:v>
                </c:pt>
                <c:pt idx="31510">
                  <c:v>-48.692500000000003</c:v>
                </c:pt>
                <c:pt idx="31511">
                  <c:v>-48.690500000000007</c:v>
                </c:pt>
                <c:pt idx="31512">
                  <c:v>-48.688500000000005</c:v>
                </c:pt>
                <c:pt idx="31513">
                  <c:v>-48.686500000000002</c:v>
                </c:pt>
                <c:pt idx="31514">
                  <c:v>-48.684500000000007</c:v>
                </c:pt>
                <c:pt idx="31515">
                  <c:v>-48.682500000000005</c:v>
                </c:pt>
                <c:pt idx="31516">
                  <c:v>-48.680500000000009</c:v>
                </c:pt>
                <c:pt idx="31517">
                  <c:v>-48.678500000000007</c:v>
                </c:pt>
                <c:pt idx="31518">
                  <c:v>-48.676500000000004</c:v>
                </c:pt>
                <c:pt idx="31519">
                  <c:v>-48.674500000000009</c:v>
                </c:pt>
                <c:pt idx="31520">
                  <c:v>-48.672500000000007</c:v>
                </c:pt>
                <c:pt idx="31521">
                  <c:v>-48.670500000000004</c:v>
                </c:pt>
                <c:pt idx="31522">
                  <c:v>-48.668500000000009</c:v>
                </c:pt>
                <c:pt idx="31523">
                  <c:v>-48.666500000000006</c:v>
                </c:pt>
                <c:pt idx="31524">
                  <c:v>-48.664500000000004</c:v>
                </c:pt>
                <c:pt idx="31525">
                  <c:v>-48.662500000000009</c:v>
                </c:pt>
                <c:pt idx="31526">
                  <c:v>-48.660500000000006</c:v>
                </c:pt>
                <c:pt idx="31527">
                  <c:v>-48.658500000000004</c:v>
                </c:pt>
                <c:pt idx="31528">
                  <c:v>-48.656500000000008</c:v>
                </c:pt>
                <c:pt idx="31529">
                  <c:v>-48.654500000000006</c:v>
                </c:pt>
                <c:pt idx="31530">
                  <c:v>-48.652500000000003</c:v>
                </c:pt>
                <c:pt idx="31531">
                  <c:v>-48.650500000000008</c:v>
                </c:pt>
                <c:pt idx="31532">
                  <c:v>-48.648500000000006</c:v>
                </c:pt>
                <c:pt idx="31533">
                  <c:v>-48.646500000000003</c:v>
                </c:pt>
                <c:pt idx="31534">
                  <c:v>-48.644500000000008</c:v>
                </c:pt>
                <c:pt idx="31535">
                  <c:v>-48.642500000000005</c:v>
                </c:pt>
                <c:pt idx="31536">
                  <c:v>-48.640500000000003</c:v>
                </c:pt>
                <c:pt idx="31537">
                  <c:v>-48.638500000000008</c:v>
                </c:pt>
                <c:pt idx="31538">
                  <c:v>-48.636500000000005</c:v>
                </c:pt>
                <c:pt idx="31539">
                  <c:v>-48.634500000000003</c:v>
                </c:pt>
                <c:pt idx="31540">
                  <c:v>-48.632500000000007</c:v>
                </c:pt>
                <c:pt idx="31541">
                  <c:v>-48.630500000000005</c:v>
                </c:pt>
                <c:pt idx="31542">
                  <c:v>-48.628500000000003</c:v>
                </c:pt>
                <c:pt idx="31543">
                  <c:v>-48.626500000000007</c:v>
                </c:pt>
                <c:pt idx="31544">
                  <c:v>-48.624500000000005</c:v>
                </c:pt>
                <c:pt idx="31545">
                  <c:v>-48.622500000000002</c:v>
                </c:pt>
                <c:pt idx="31546">
                  <c:v>-48.620500000000007</c:v>
                </c:pt>
                <c:pt idx="31547">
                  <c:v>-48.618500000000004</c:v>
                </c:pt>
                <c:pt idx="31548">
                  <c:v>-48.616500000000009</c:v>
                </c:pt>
                <c:pt idx="31549">
                  <c:v>-48.614500000000007</c:v>
                </c:pt>
                <c:pt idx="31550">
                  <c:v>-48.612500000000004</c:v>
                </c:pt>
                <c:pt idx="31551">
                  <c:v>-48.610500000000009</c:v>
                </c:pt>
                <c:pt idx="31552">
                  <c:v>-48.608500000000006</c:v>
                </c:pt>
                <c:pt idx="31553">
                  <c:v>-48.606500000000004</c:v>
                </c:pt>
                <c:pt idx="31554">
                  <c:v>-48.604500000000009</c:v>
                </c:pt>
                <c:pt idx="31555">
                  <c:v>-48.602500000000006</c:v>
                </c:pt>
                <c:pt idx="31556">
                  <c:v>-48.600500000000004</c:v>
                </c:pt>
                <c:pt idx="31557">
                  <c:v>-48.598500000000008</c:v>
                </c:pt>
                <c:pt idx="31558">
                  <c:v>-48.596500000000006</c:v>
                </c:pt>
                <c:pt idx="31559">
                  <c:v>-48.594500000000004</c:v>
                </c:pt>
                <c:pt idx="31560">
                  <c:v>-48.592500000000008</c:v>
                </c:pt>
                <c:pt idx="31561">
                  <c:v>-48.590500000000006</c:v>
                </c:pt>
                <c:pt idx="31562">
                  <c:v>-48.588500000000003</c:v>
                </c:pt>
                <c:pt idx="31563">
                  <c:v>-48.586500000000008</c:v>
                </c:pt>
                <c:pt idx="31564">
                  <c:v>-48.584500000000006</c:v>
                </c:pt>
                <c:pt idx="31565">
                  <c:v>-48.582500000000003</c:v>
                </c:pt>
                <c:pt idx="31566">
                  <c:v>-48.580500000000008</c:v>
                </c:pt>
                <c:pt idx="31567">
                  <c:v>-48.578500000000005</c:v>
                </c:pt>
                <c:pt idx="31568">
                  <c:v>-48.576500000000003</c:v>
                </c:pt>
                <c:pt idx="31569">
                  <c:v>-48.574500000000008</c:v>
                </c:pt>
                <c:pt idx="31570">
                  <c:v>-48.572500000000005</c:v>
                </c:pt>
                <c:pt idx="31571">
                  <c:v>-48.570500000000003</c:v>
                </c:pt>
                <c:pt idx="31572">
                  <c:v>-48.568500000000007</c:v>
                </c:pt>
                <c:pt idx="31573">
                  <c:v>-48.566500000000005</c:v>
                </c:pt>
                <c:pt idx="31574">
                  <c:v>-48.564500000000002</c:v>
                </c:pt>
                <c:pt idx="31575">
                  <c:v>-48.562500000000007</c:v>
                </c:pt>
                <c:pt idx="31576">
                  <c:v>-48.560500000000005</c:v>
                </c:pt>
                <c:pt idx="31577">
                  <c:v>-48.558500000000002</c:v>
                </c:pt>
                <c:pt idx="31578">
                  <c:v>-48.556500000000007</c:v>
                </c:pt>
                <c:pt idx="31579">
                  <c:v>-48.554500000000004</c:v>
                </c:pt>
                <c:pt idx="31580">
                  <c:v>-48.552500000000009</c:v>
                </c:pt>
                <c:pt idx="31581">
                  <c:v>-48.550500000000007</c:v>
                </c:pt>
                <c:pt idx="31582">
                  <c:v>-48.548500000000004</c:v>
                </c:pt>
                <c:pt idx="31583">
                  <c:v>-48.546500000000009</c:v>
                </c:pt>
                <c:pt idx="31584">
                  <c:v>-48.544500000000006</c:v>
                </c:pt>
                <c:pt idx="31585">
                  <c:v>-48.542500000000004</c:v>
                </c:pt>
                <c:pt idx="31586">
                  <c:v>-48.540500000000009</c:v>
                </c:pt>
                <c:pt idx="31587">
                  <c:v>-48.538500000000006</c:v>
                </c:pt>
                <c:pt idx="31588">
                  <c:v>-48.536500000000004</c:v>
                </c:pt>
                <c:pt idx="31589">
                  <c:v>-48.534500000000008</c:v>
                </c:pt>
                <c:pt idx="31590">
                  <c:v>-48.532500000000006</c:v>
                </c:pt>
                <c:pt idx="31591">
                  <c:v>-48.530500000000004</c:v>
                </c:pt>
                <c:pt idx="31592">
                  <c:v>-48.528500000000008</c:v>
                </c:pt>
                <c:pt idx="31593">
                  <c:v>-48.526500000000006</c:v>
                </c:pt>
                <c:pt idx="31594">
                  <c:v>-48.524500000000003</c:v>
                </c:pt>
                <c:pt idx="31595">
                  <c:v>-48.522500000000008</c:v>
                </c:pt>
                <c:pt idx="31596">
                  <c:v>-48.520500000000006</c:v>
                </c:pt>
                <c:pt idx="31597">
                  <c:v>-48.518500000000003</c:v>
                </c:pt>
                <c:pt idx="31598">
                  <c:v>-48.516500000000008</c:v>
                </c:pt>
                <c:pt idx="31599">
                  <c:v>-48.514500000000005</c:v>
                </c:pt>
                <c:pt idx="31600">
                  <c:v>-48.512500000000003</c:v>
                </c:pt>
                <c:pt idx="31601">
                  <c:v>-48.510500000000008</c:v>
                </c:pt>
                <c:pt idx="31602">
                  <c:v>-48.508500000000005</c:v>
                </c:pt>
                <c:pt idx="31603">
                  <c:v>-48.506500000000003</c:v>
                </c:pt>
                <c:pt idx="31604">
                  <c:v>-48.504500000000007</c:v>
                </c:pt>
                <c:pt idx="31605">
                  <c:v>-48.502500000000005</c:v>
                </c:pt>
                <c:pt idx="31606">
                  <c:v>-48.500500000000002</c:v>
                </c:pt>
                <c:pt idx="31607">
                  <c:v>-48.498500000000007</c:v>
                </c:pt>
                <c:pt idx="31608">
                  <c:v>-48.496500000000005</c:v>
                </c:pt>
                <c:pt idx="31609">
                  <c:v>-48.494500000000002</c:v>
                </c:pt>
                <c:pt idx="31610">
                  <c:v>-48.492500000000007</c:v>
                </c:pt>
                <c:pt idx="31611">
                  <c:v>-48.490500000000004</c:v>
                </c:pt>
                <c:pt idx="31612">
                  <c:v>-48.488500000000009</c:v>
                </c:pt>
                <c:pt idx="31613">
                  <c:v>-48.486500000000007</c:v>
                </c:pt>
                <c:pt idx="31614">
                  <c:v>-48.484500000000004</c:v>
                </c:pt>
                <c:pt idx="31615">
                  <c:v>-48.482500000000009</c:v>
                </c:pt>
                <c:pt idx="31616">
                  <c:v>-48.480500000000006</c:v>
                </c:pt>
                <c:pt idx="31617">
                  <c:v>-48.478500000000004</c:v>
                </c:pt>
                <c:pt idx="31618">
                  <c:v>-48.476500000000009</c:v>
                </c:pt>
                <c:pt idx="31619">
                  <c:v>-48.474500000000006</c:v>
                </c:pt>
                <c:pt idx="31620">
                  <c:v>-48.472500000000004</c:v>
                </c:pt>
                <c:pt idx="31621">
                  <c:v>-48.470500000000008</c:v>
                </c:pt>
                <c:pt idx="31622">
                  <c:v>-48.468500000000006</c:v>
                </c:pt>
                <c:pt idx="31623">
                  <c:v>-48.466500000000003</c:v>
                </c:pt>
                <c:pt idx="31624">
                  <c:v>-48.464500000000008</c:v>
                </c:pt>
                <c:pt idx="31625">
                  <c:v>-48.462500000000006</c:v>
                </c:pt>
                <c:pt idx="31626">
                  <c:v>-48.460500000000003</c:v>
                </c:pt>
                <c:pt idx="31627">
                  <c:v>-48.458500000000008</c:v>
                </c:pt>
                <c:pt idx="31628">
                  <c:v>-48.456500000000005</c:v>
                </c:pt>
                <c:pt idx="31629">
                  <c:v>-48.454500000000003</c:v>
                </c:pt>
                <c:pt idx="31630">
                  <c:v>-48.452500000000008</c:v>
                </c:pt>
                <c:pt idx="31631">
                  <c:v>-48.450500000000005</c:v>
                </c:pt>
                <c:pt idx="31632">
                  <c:v>-48.448500000000003</c:v>
                </c:pt>
                <c:pt idx="31633">
                  <c:v>-48.446500000000007</c:v>
                </c:pt>
                <c:pt idx="31634">
                  <c:v>-48.444500000000005</c:v>
                </c:pt>
                <c:pt idx="31635">
                  <c:v>-48.442500000000003</c:v>
                </c:pt>
                <c:pt idx="31636">
                  <c:v>-48.440500000000007</c:v>
                </c:pt>
                <c:pt idx="31637">
                  <c:v>-48.438500000000005</c:v>
                </c:pt>
                <c:pt idx="31638">
                  <c:v>-48.436500000000002</c:v>
                </c:pt>
                <c:pt idx="31639">
                  <c:v>-48.434500000000007</c:v>
                </c:pt>
                <c:pt idx="31640">
                  <c:v>-48.432500000000005</c:v>
                </c:pt>
                <c:pt idx="31641">
                  <c:v>-48.430500000000009</c:v>
                </c:pt>
                <c:pt idx="31642">
                  <c:v>-48.428500000000007</c:v>
                </c:pt>
                <c:pt idx="31643">
                  <c:v>-48.426500000000004</c:v>
                </c:pt>
                <c:pt idx="31644">
                  <c:v>-48.424500000000009</c:v>
                </c:pt>
                <c:pt idx="31645">
                  <c:v>-48.422500000000007</c:v>
                </c:pt>
                <c:pt idx="31646">
                  <c:v>-48.420500000000004</c:v>
                </c:pt>
                <c:pt idx="31647">
                  <c:v>-48.418500000000009</c:v>
                </c:pt>
                <c:pt idx="31648">
                  <c:v>-48.416500000000006</c:v>
                </c:pt>
                <c:pt idx="31649">
                  <c:v>-48.414500000000004</c:v>
                </c:pt>
                <c:pt idx="31650">
                  <c:v>-48.412500000000009</c:v>
                </c:pt>
                <c:pt idx="31651">
                  <c:v>-48.410500000000006</c:v>
                </c:pt>
                <c:pt idx="31652">
                  <c:v>-48.408500000000004</c:v>
                </c:pt>
                <c:pt idx="31653">
                  <c:v>-48.406500000000008</c:v>
                </c:pt>
                <c:pt idx="31654">
                  <c:v>-48.404500000000006</c:v>
                </c:pt>
                <c:pt idx="31655">
                  <c:v>-48.402500000000003</c:v>
                </c:pt>
                <c:pt idx="31656">
                  <c:v>-48.400500000000008</c:v>
                </c:pt>
                <c:pt idx="31657">
                  <c:v>-48.398500000000006</c:v>
                </c:pt>
                <c:pt idx="31658">
                  <c:v>-48.396500000000003</c:v>
                </c:pt>
                <c:pt idx="31659">
                  <c:v>-48.394500000000008</c:v>
                </c:pt>
                <c:pt idx="31660">
                  <c:v>-48.392500000000005</c:v>
                </c:pt>
                <c:pt idx="31661">
                  <c:v>-48.390500000000003</c:v>
                </c:pt>
                <c:pt idx="31662">
                  <c:v>-48.388500000000008</c:v>
                </c:pt>
                <c:pt idx="31663">
                  <c:v>-48.386500000000005</c:v>
                </c:pt>
                <c:pt idx="31664">
                  <c:v>-48.384500000000003</c:v>
                </c:pt>
                <c:pt idx="31665">
                  <c:v>-48.382500000000007</c:v>
                </c:pt>
                <c:pt idx="31666">
                  <c:v>-48.380500000000005</c:v>
                </c:pt>
                <c:pt idx="31667">
                  <c:v>-48.378500000000003</c:v>
                </c:pt>
                <c:pt idx="31668">
                  <c:v>-48.376500000000007</c:v>
                </c:pt>
                <c:pt idx="31669">
                  <c:v>-48.374500000000005</c:v>
                </c:pt>
                <c:pt idx="31670">
                  <c:v>-48.372500000000002</c:v>
                </c:pt>
                <c:pt idx="31671">
                  <c:v>-48.370500000000007</c:v>
                </c:pt>
                <c:pt idx="31672">
                  <c:v>-48.368500000000004</c:v>
                </c:pt>
                <c:pt idx="31673">
                  <c:v>-48.366500000000009</c:v>
                </c:pt>
                <c:pt idx="31674">
                  <c:v>-48.364500000000007</c:v>
                </c:pt>
                <c:pt idx="31675">
                  <c:v>-48.362500000000004</c:v>
                </c:pt>
                <c:pt idx="31676">
                  <c:v>-48.360500000000009</c:v>
                </c:pt>
                <c:pt idx="31677">
                  <c:v>-48.358500000000006</c:v>
                </c:pt>
                <c:pt idx="31678">
                  <c:v>-48.356500000000004</c:v>
                </c:pt>
                <c:pt idx="31679">
                  <c:v>-48.354500000000009</c:v>
                </c:pt>
                <c:pt idx="31680">
                  <c:v>-48.352500000000006</c:v>
                </c:pt>
                <c:pt idx="31681">
                  <c:v>-48.350500000000004</c:v>
                </c:pt>
                <c:pt idx="31682">
                  <c:v>-48.348500000000008</c:v>
                </c:pt>
                <c:pt idx="31683">
                  <c:v>-48.346500000000006</c:v>
                </c:pt>
                <c:pt idx="31684">
                  <c:v>-48.344500000000004</c:v>
                </c:pt>
                <c:pt idx="31685">
                  <c:v>-48.342500000000008</c:v>
                </c:pt>
                <c:pt idx="31686">
                  <c:v>-48.340500000000006</c:v>
                </c:pt>
                <c:pt idx="31687">
                  <c:v>-48.338500000000003</c:v>
                </c:pt>
                <c:pt idx="31688">
                  <c:v>-48.336500000000008</c:v>
                </c:pt>
                <c:pt idx="31689">
                  <c:v>-48.334500000000006</c:v>
                </c:pt>
                <c:pt idx="31690">
                  <c:v>-48.332500000000003</c:v>
                </c:pt>
                <c:pt idx="31691">
                  <c:v>-48.330500000000008</c:v>
                </c:pt>
                <c:pt idx="31692">
                  <c:v>-48.328500000000005</c:v>
                </c:pt>
                <c:pt idx="31693">
                  <c:v>-48.326500000000003</c:v>
                </c:pt>
                <c:pt idx="31694">
                  <c:v>-48.324500000000008</c:v>
                </c:pt>
                <c:pt idx="31695">
                  <c:v>-48.322500000000005</c:v>
                </c:pt>
                <c:pt idx="31696">
                  <c:v>-48.320500000000003</c:v>
                </c:pt>
                <c:pt idx="31697">
                  <c:v>-48.318500000000007</c:v>
                </c:pt>
                <c:pt idx="31698">
                  <c:v>-48.316500000000005</c:v>
                </c:pt>
                <c:pt idx="31699">
                  <c:v>-48.314500000000002</c:v>
                </c:pt>
                <c:pt idx="31700">
                  <c:v>-48.312500000000007</c:v>
                </c:pt>
                <c:pt idx="31701">
                  <c:v>-48.310500000000005</c:v>
                </c:pt>
                <c:pt idx="31702">
                  <c:v>-48.308500000000002</c:v>
                </c:pt>
                <c:pt idx="31703">
                  <c:v>-48.306500000000007</c:v>
                </c:pt>
                <c:pt idx="31704">
                  <c:v>-48.304500000000004</c:v>
                </c:pt>
                <c:pt idx="31705">
                  <c:v>-48.302500000000009</c:v>
                </c:pt>
                <c:pt idx="31706">
                  <c:v>-48.300500000000007</c:v>
                </c:pt>
                <c:pt idx="31707">
                  <c:v>-48.298500000000004</c:v>
                </c:pt>
                <c:pt idx="31708">
                  <c:v>-48.296500000000009</c:v>
                </c:pt>
                <c:pt idx="31709">
                  <c:v>-48.294500000000006</c:v>
                </c:pt>
                <c:pt idx="31710">
                  <c:v>-48.292500000000004</c:v>
                </c:pt>
                <c:pt idx="31711">
                  <c:v>-48.290500000000009</c:v>
                </c:pt>
                <c:pt idx="31712">
                  <c:v>-48.288500000000006</c:v>
                </c:pt>
                <c:pt idx="31713">
                  <c:v>-48.286500000000004</c:v>
                </c:pt>
                <c:pt idx="31714">
                  <c:v>-48.284500000000008</c:v>
                </c:pt>
                <c:pt idx="31715">
                  <c:v>-48.282500000000006</c:v>
                </c:pt>
                <c:pt idx="31716">
                  <c:v>-48.280500000000004</c:v>
                </c:pt>
                <c:pt idx="31717">
                  <c:v>-48.278500000000008</c:v>
                </c:pt>
                <c:pt idx="31718">
                  <c:v>-48.276500000000006</c:v>
                </c:pt>
                <c:pt idx="31719">
                  <c:v>-48.274500000000003</c:v>
                </c:pt>
                <c:pt idx="31720">
                  <c:v>-48.272500000000008</c:v>
                </c:pt>
                <c:pt idx="31721">
                  <c:v>-48.270500000000006</c:v>
                </c:pt>
                <c:pt idx="31722">
                  <c:v>-48.268500000000003</c:v>
                </c:pt>
                <c:pt idx="31723">
                  <c:v>-48.266500000000008</c:v>
                </c:pt>
                <c:pt idx="31724">
                  <c:v>-48.264500000000005</c:v>
                </c:pt>
                <c:pt idx="31725">
                  <c:v>-48.262500000000003</c:v>
                </c:pt>
                <c:pt idx="31726">
                  <c:v>-48.260500000000008</c:v>
                </c:pt>
                <c:pt idx="31727">
                  <c:v>-48.258500000000005</c:v>
                </c:pt>
                <c:pt idx="31728">
                  <c:v>-48.256500000000003</c:v>
                </c:pt>
                <c:pt idx="31729">
                  <c:v>-48.254500000000007</c:v>
                </c:pt>
                <c:pt idx="31730">
                  <c:v>-48.252500000000005</c:v>
                </c:pt>
                <c:pt idx="31731">
                  <c:v>-48.250500000000002</c:v>
                </c:pt>
                <c:pt idx="31732">
                  <c:v>-48.248500000000007</c:v>
                </c:pt>
                <c:pt idx="31733">
                  <c:v>-48.246500000000005</c:v>
                </c:pt>
                <c:pt idx="31734">
                  <c:v>-48.244500000000002</c:v>
                </c:pt>
                <c:pt idx="31735">
                  <c:v>-48.242500000000007</c:v>
                </c:pt>
                <c:pt idx="31736">
                  <c:v>-48.240500000000004</c:v>
                </c:pt>
                <c:pt idx="31737">
                  <c:v>-48.238500000000009</c:v>
                </c:pt>
                <c:pt idx="31738">
                  <c:v>-48.236500000000007</c:v>
                </c:pt>
                <c:pt idx="31739">
                  <c:v>-48.234500000000004</c:v>
                </c:pt>
                <c:pt idx="31740">
                  <c:v>-48.232500000000009</c:v>
                </c:pt>
                <c:pt idx="31741">
                  <c:v>-48.230500000000006</c:v>
                </c:pt>
                <c:pt idx="31742">
                  <c:v>-48.228500000000004</c:v>
                </c:pt>
                <c:pt idx="31743">
                  <c:v>-48.226500000000009</c:v>
                </c:pt>
                <c:pt idx="31744">
                  <c:v>-48.224500000000006</c:v>
                </c:pt>
                <c:pt idx="31745">
                  <c:v>-48.222500000000004</c:v>
                </c:pt>
                <c:pt idx="31746">
                  <c:v>-48.220500000000008</c:v>
                </c:pt>
                <c:pt idx="31747">
                  <c:v>-48.218500000000006</c:v>
                </c:pt>
                <c:pt idx="31748">
                  <c:v>-48.216500000000003</c:v>
                </c:pt>
                <c:pt idx="31749">
                  <c:v>-48.214500000000008</c:v>
                </c:pt>
                <c:pt idx="31750">
                  <c:v>-48.212500000000006</c:v>
                </c:pt>
                <c:pt idx="31751">
                  <c:v>-48.210500000000003</c:v>
                </c:pt>
                <c:pt idx="31752">
                  <c:v>-48.208500000000008</c:v>
                </c:pt>
                <c:pt idx="31753">
                  <c:v>-48.206500000000005</c:v>
                </c:pt>
                <c:pt idx="31754">
                  <c:v>-48.204500000000003</c:v>
                </c:pt>
                <c:pt idx="31755">
                  <c:v>-48.202500000000008</c:v>
                </c:pt>
                <c:pt idx="31756">
                  <c:v>-48.200500000000005</c:v>
                </c:pt>
                <c:pt idx="31757">
                  <c:v>-48.198500000000003</c:v>
                </c:pt>
                <c:pt idx="31758">
                  <c:v>-48.196500000000007</c:v>
                </c:pt>
                <c:pt idx="31759">
                  <c:v>-48.194500000000005</c:v>
                </c:pt>
                <c:pt idx="31760">
                  <c:v>-48.192500000000003</c:v>
                </c:pt>
                <c:pt idx="31761">
                  <c:v>-48.190500000000007</c:v>
                </c:pt>
                <c:pt idx="31762">
                  <c:v>-48.188500000000005</c:v>
                </c:pt>
                <c:pt idx="31763">
                  <c:v>-48.186500000000002</c:v>
                </c:pt>
                <c:pt idx="31764">
                  <c:v>-48.184500000000007</c:v>
                </c:pt>
                <c:pt idx="31765">
                  <c:v>-48.182500000000005</c:v>
                </c:pt>
                <c:pt idx="31766">
                  <c:v>-48.180500000000009</c:v>
                </c:pt>
                <c:pt idx="31767">
                  <c:v>-48.178500000000007</c:v>
                </c:pt>
                <c:pt idx="31768">
                  <c:v>-48.176500000000004</c:v>
                </c:pt>
                <c:pt idx="31769">
                  <c:v>-48.174500000000009</c:v>
                </c:pt>
                <c:pt idx="31770">
                  <c:v>-48.172500000000007</c:v>
                </c:pt>
                <c:pt idx="31771">
                  <c:v>-48.170500000000004</c:v>
                </c:pt>
                <c:pt idx="31772">
                  <c:v>-48.168500000000009</c:v>
                </c:pt>
                <c:pt idx="31773">
                  <c:v>-48.166500000000006</c:v>
                </c:pt>
                <c:pt idx="31774">
                  <c:v>-48.164500000000004</c:v>
                </c:pt>
                <c:pt idx="31775">
                  <c:v>-48.162500000000009</c:v>
                </c:pt>
                <c:pt idx="31776">
                  <c:v>-48.160500000000006</c:v>
                </c:pt>
                <c:pt idx="31777">
                  <c:v>-48.158500000000004</c:v>
                </c:pt>
                <c:pt idx="31778">
                  <c:v>-48.156500000000008</c:v>
                </c:pt>
                <c:pt idx="31779">
                  <c:v>-48.154500000000006</c:v>
                </c:pt>
                <c:pt idx="31780">
                  <c:v>-48.152500000000003</c:v>
                </c:pt>
                <c:pt idx="31781">
                  <c:v>-48.150500000000008</c:v>
                </c:pt>
                <c:pt idx="31782">
                  <c:v>-48.148500000000006</c:v>
                </c:pt>
                <c:pt idx="31783">
                  <c:v>-48.146500000000003</c:v>
                </c:pt>
                <c:pt idx="31784">
                  <c:v>-48.144500000000008</c:v>
                </c:pt>
                <c:pt idx="31785">
                  <c:v>-48.142500000000005</c:v>
                </c:pt>
                <c:pt idx="31786">
                  <c:v>-48.140500000000003</c:v>
                </c:pt>
                <c:pt idx="31787">
                  <c:v>-48.138500000000008</c:v>
                </c:pt>
                <c:pt idx="31788">
                  <c:v>-48.136500000000005</c:v>
                </c:pt>
                <c:pt idx="31789">
                  <c:v>-48.134500000000003</c:v>
                </c:pt>
                <c:pt idx="31790">
                  <c:v>-48.132500000000007</c:v>
                </c:pt>
                <c:pt idx="31791">
                  <c:v>-48.130500000000005</c:v>
                </c:pt>
                <c:pt idx="31792">
                  <c:v>-48.128500000000003</c:v>
                </c:pt>
                <c:pt idx="31793">
                  <c:v>-48.126500000000007</c:v>
                </c:pt>
                <c:pt idx="31794">
                  <c:v>-48.124500000000005</c:v>
                </c:pt>
                <c:pt idx="31795">
                  <c:v>-48.122500000000002</c:v>
                </c:pt>
                <c:pt idx="31796">
                  <c:v>-48.120500000000007</c:v>
                </c:pt>
                <c:pt idx="31797">
                  <c:v>-48.118500000000004</c:v>
                </c:pt>
                <c:pt idx="31798">
                  <c:v>-48.116500000000009</c:v>
                </c:pt>
                <c:pt idx="31799">
                  <c:v>-48.114500000000007</c:v>
                </c:pt>
                <c:pt idx="31800">
                  <c:v>-48.112500000000004</c:v>
                </c:pt>
                <c:pt idx="31801">
                  <c:v>-48.110500000000009</c:v>
                </c:pt>
                <c:pt idx="31802">
                  <c:v>-48.108500000000006</c:v>
                </c:pt>
                <c:pt idx="31803">
                  <c:v>-48.106500000000004</c:v>
                </c:pt>
                <c:pt idx="31804">
                  <c:v>-48.104500000000009</c:v>
                </c:pt>
                <c:pt idx="31805">
                  <c:v>-48.102500000000006</c:v>
                </c:pt>
                <c:pt idx="31806">
                  <c:v>-48.100500000000004</c:v>
                </c:pt>
                <c:pt idx="31807">
                  <c:v>-48.098500000000008</c:v>
                </c:pt>
                <c:pt idx="31808">
                  <c:v>-48.096500000000006</c:v>
                </c:pt>
                <c:pt idx="31809">
                  <c:v>-48.094500000000004</c:v>
                </c:pt>
                <c:pt idx="31810">
                  <c:v>-48.092500000000008</c:v>
                </c:pt>
                <c:pt idx="31811">
                  <c:v>-48.090500000000006</c:v>
                </c:pt>
                <c:pt idx="31812">
                  <c:v>-48.088500000000003</c:v>
                </c:pt>
                <c:pt idx="31813">
                  <c:v>-48.086500000000008</c:v>
                </c:pt>
                <c:pt idx="31814">
                  <c:v>-48.084500000000006</c:v>
                </c:pt>
                <c:pt idx="31815">
                  <c:v>-48.082500000000003</c:v>
                </c:pt>
                <c:pt idx="31816">
                  <c:v>-48.080500000000008</c:v>
                </c:pt>
                <c:pt idx="31817">
                  <c:v>-48.078500000000005</c:v>
                </c:pt>
                <c:pt idx="31818">
                  <c:v>-48.076500000000003</c:v>
                </c:pt>
                <c:pt idx="31819">
                  <c:v>-48.074500000000008</c:v>
                </c:pt>
                <c:pt idx="31820">
                  <c:v>-48.072500000000005</c:v>
                </c:pt>
                <c:pt idx="31821">
                  <c:v>-48.070500000000003</c:v>
                </c:pt>
                <c:pt idx="31822">
                  <c:v>-48.068500000000007</c:v>
                </c:pt>
                <c:pt idx="31823">
                  <c:v>-48.066500000000005</c:v>
                </c:pt>
                <c:pt idx="31824">
                  <c:v>-48.064500000000002</c:v>
                </c:pt>
                <c:pt idx="31825">
                  <c:v>-48.062500000000007</c:v>
                </c:pt>
                <c:pt idx="31826">
                  <c:v>-48.060500000000005</c:v>
                </c:pt>
                <c:pt idx="31827">
                  <c:v>-48.058500000000002</c:v>
                </c:pt>
                <c:pt idx="31828">
                  <c:v>-48.056500000000007</c:v>
                </c:pt>
                <c:pt idx="31829">
                  <c:v>-48.054500000000004</c:v>
                </c:pt>
                <c:pt idx="31830">
                  <c:v>-48.052500000000009</c:v>
                </c:pt>
                <c:pt idx="31831">
                  <c:v>-48.050500000000007</c:v>
                </c:pt>
                <c:pt idx="31832">
                  <c:v>-48.048500000000004</c:v>
                </c:pt>
                <c:pt idx="31833">
                  <c:v>-48.046500000000009</c:v>
                </c:pt>
                <c:pt idx="31834">
                  <c:v>-48.044500000000006</c:v>
                </c:pt>
                <c:pt idx="31835">
                  <c:v>-48.042500000000004</c:v>
                </c:pt>
                <c:pt idx="31836">
                  <c:v>-48.040500000000009</c:v>
                </c:pt>
                <c:pt idx="31837">
                  <c:v>-48.038500000000006</c:v>
                </c:pt>
                <c:pt idx="31838">
                  <c:v>-48.036500000000004</c:v>
                </c:pt>
                <c:pt idx="31839">
                  <c:v>-48.034500000000008</c:v>
                </c:pt>
                <c:pt idx="31840">
                  <c:v>-48.032500000000006</c:v>
                </c:pt>
                <c:pt idx="31841">
                  <c:v>-48.030500000000004</c:v>
                </c:pt>
                <c:pt idx="31842">
                  <c:v>-48.028500000000008</c:v>
                </c:pt>
                <c:pt idx="31843">
                  <c:v>-48.026500000000006</c:v>
                </c:pt>
                <c:pt idx="31844">
                  <c:v>-48.024500000000003</c:v>
                </c:pt>
                <c:pt idx="31845">
                  <c:v>-48.022500000000008</c:v>
                </c:pt>
                <c:pt idx="31846">
                  <c:v>-48.020500000000006</c:v>
                </c:pt>
                <c:pt idx="31847">
                  <c:v>-48.018500000000003</c:v>
                </c:pt>
                <c:pt idx="31848">
                  <c:v>-48.016500000000008</c:v>
                </c:pt>
                <c:pt idx="31849">
                  <c:v>-48.014500000000005</c:v>
                </c:pt>
                <c:pt idx="31850">
                  <c:v>-48.012500000000003</c:v>
                </c:pt>
                <c:pt idx="31851">
                  <c:v>-48.010500000000008</c:v>
                </c:pt>
                <c:pt idx="31852">
                  <c:v>-48.008500000000005</c:v>
                </c:pt>
                <c:pt idx="31853">
                  <c:v>-48.006500000000003</c:v>
                </c:pt>
                <c:pt idx="31854">
                  <c:v>-48.004500000000007</c:v>
                </c:pt>
                <c:pt idx="31855">
                  <c:v>-48.002500000000005</c:v>
                </c:pt>
                <c:pt idx="31856">
                  <c:v>-48.000500000000002</c:v>
                </c:pt>
                <c:pt idx="31857">
                  <c:v>-47.998500000000007</c:v>
                </c:pt>
                <c:pt idx="31858">
                  <c:v>-47.996500000000005</c:v>
                </c:pt>
                <c:pt idx="31859">
                  <c:v>-47.994500000000002</c:v>
                </c:pt>
                <c:pt idx="31860">
                  <c:v>-47.992500000000007</c:v>
                </c:pt>
                <c:pt idx="31861">
                  <c:v>-47.990500000000004</c:v>
                </c:pt>
                <c:pt idx="31862">
                  <c:v>-47.988500000000009</c:v>
                </c:pt>
                <c:pt idx="31863">
                  <c:v>-47.986500000000007</c:v>
                </c:pt>
                <c:pt idx="31864">
                  <c:v>-47.984500000000004</c:v>
                </c:pt>
                <c:pt idx="31865">
                  <c:v>-47.982500000000009</c:v>
                </c:pt>
                <c:pt idx="31866">
                  <c:v>-47.980500000000006</c:v>
                </c:pt>
                <c:pt idx="31867">
                  <c:v>-47.978500000000004</c:v>
                </c:pt>
                <c:pt idx="31868">
                  <c:v>-47.976500000000009</c:v>
                </c:pt>
                <c:pt idx="31869">
                  <c:v>-47.974500000000006</c:v>
                </c:pt>
                <c:pt idx="31870">
                  <c:v>-47.972500000000004</c:v>
                </c:pt>
                <c:pt idx="31871">
                  <c:v>-47.970500000000008</c:v>
                </c:pt>
                <c:pt idx="31872">
                  <c:v>-47.968500000000006</c:v>
                </c:pt>
                <c:pt idx="31873">
                  <c:v>-47.966500000000003</c:v>
                </c:pt>
                <c:pt idx="31874">
                  <c:v>-47.964500000000008</c:v>
                </c:pt>
                <c:pt idx="31875">
                  <c:v>-47.962500000000006</c:v>
                </c:pt>
                <c:pt idx="31876">
                  <c:v>-47.960500000000003</c:v>
                </c:pt>
                <c:pt idx="31877">
                  <c:v>-47.958500000000008</c:v>
                </c:pt>
                <c:pt idx="31878">
                  <c:v>-47.956500000000005</c:v>
                </c:pt>
                <c:pt idx="31879">
                  <c:v>-47.954500000000003</c:v>
                </c:pt>
                <c:pt idx="31880">
                  <c:v>-47.952500000000008</c:v>
                </c:pt>
                <c:pt idx="31881">
                  <c:v>-47.950500000000005</c:v>
                </c:pt>
                <c:pt idx="31882">
                  <c:v>-47.948500000000003</c:v>
                </c:pt>
                <c:pt idx="31883">
                  <c:v>-47.946500000000007</c:v>
                </c:pt>
                <c:pt idx="31884">
                  <c:v>-47.944500000000005</c:v>
                </c:pt>
                <c:pt idx="31885">
                  <c:v>-47.942500000000003</c:v>
                </c:pt>
                <c:pt idx="31886">
                  <c:v>-47.940500000000007</c:v>
                </c:pt>
                <c:pt idx="31887">
                  <c:v>-47.938500000000005</c:v>
                </c:pt>
                <c:pt idx="31888">
                  <c:v>-47.936500000000002</c:v>
                </c:pt>
                <c:pt idx="31889">
                  <c:v>-47.934500000000007</c:v>
                </c:pt>
                <c:pt idx="31890">
                  <c:v>-47.932500000000005</c:v>
                </c:pt>
                <c:pt idx="31891">
                  <c:v>-47.930500000000009</c:v>
                </c:pt>
                <c:pt idx="31892">
                  <c:v>-47.928500000000007</c:v>
                </c:pt>
                <c:pt idx="31893">
                  <c:v>-47.926500000000004</c:v>
                </c:pt>
                <c:pt idx="31894">
                  <c:v>-47.924500000000009</c:v>
                </c:pt>
                <c:pt idx="31895">
                  <c:v>-47.922500000000007</c:v>
                </c:pt>
                <c:pt idx="31896">
                  <c:v>-47.920500000000004</c:v>
                </c:pt>
                <c:pt idx="31897">
                  <c:v>-47.918500000000009</c:v>
                </c:pt>
                <c:pt idx="31898">
                  <c:v>-47.916500000000006</c:v>
                </c:pt>
                <c:pt idx="31899">
                  <c:v>-47.914500000000004</c:v>
                </c:pt>
                <c:pt idx="31900">
                  <c:v>-47.912500000000009</c:v>
                </c:pt>
                <c:pt idx="31901">
                  <c:v>-47.910500000000006</c:v>
                </c:pt>
                <c:pt idx="31902">
                  <c:v>-47.908500000000004</c:v>
                </c:pt>
                <c:pt idx="31903">
                  <c:v>-47.906500000000008</c:v>
                </c:pt>
                <c:pt idx="31904">
                  <c:v>-47.904500000000006</c:v>
                </c:pt>
                <c:pt idx="31905">
                  <c:v>-47.902500000000003</c:v>
                </c:pt>
                <c:pt idx="31906">
                  <c:v>-47.900500000000008</c:v>
                </c:pt>
                <c:pt idx="31907">
                  <c:v>-47.898500000000006</c:v>
                </c:pt>
                <c:pt idx="31908">
                  <c:v>-47.896500000000003</c:v>
                </c:pt>
                <c:pt idx="31909">
                  <c:v>-47.894500000000008</c:v>
                </c:pt>
                <c:pt idx="31910">
                  <c:v>-47.892500000000005</c:v>
                </c:pt>
                <c:pt idx="31911">
                  <c:v>-47.890500000000003</c:v>
                </c:pt>
                <c:pt idx="31912">
                  <c:v>-47.888500000000008</c:v>
                </c:pt>
                <c:pt idx="31913">
                  <c:v>-47.886500000000005</c:v>
                </c:pt>
                <c:pt idx="31914">
                  <c:v>-47.884500000000003</c:v>
                </c:pt>
                <c:pt idx="31915">
                  <c:v>-47.882500000000007</c:v>
                </c:pt>
                <c:pt idx="31916">
                  <c:v>-47.880500000000005</c:v>
                </c:pt>
                <c:pt idx="31917">
                  <c:v>-47.878500000000003</c:v>
                </c:pt>
                <c:pt idx="31918">
                  <c:v>-47.876500000000007</c:v>
                </c:pt>
                <c:pt idx="31919">
                  <c:v>-47.874500000000005</c:v>
                </c:pt>
                <c:pt idx="31920">
                  <c:v>-47.872500000000002</c:v>
                </c:pt>
                <c:pt idx="31921">
                  <c:v>-47.870500000000007</c:v>
                </c:pt>
                <c:pt idx="31922">
                  <c:v>-47.868500000000004</c:v>
                </c:pt>
                <c:pt idx="31923">
                  <c:v>-47.866500000000009</c:v>
                </c:pt>
                <c:pt idx="31924">
                  <c:v>-47.864500000000007</c:v>
                </c:pt>
                <c:pt idx="31925">
                  <c:v>-47.862500000000004</c:v>
                </c:pt>
                <c:pt idx="31926">
                  <c:v>-47.860500000000009</c:v>
                </c:pt>
                <c:pt idx="31927">
                  <c:v>-47.858500000000006</c:v>
                </c:pt>
                <c:pt idx="31928">
                  <c:v>-47.856500000000004</c:v>
                </c:pt>
                <c:pt idx="31929">
                  <c:v>-47.854500000000009</c:v>
                </c:pt>
                <c:pt idx="31930">
                  <c:v>-47.852500000000006</c:v>
                </c:pt>
                <c:pt idx="31931">
                  <c:v>-47.850500000000004</c:v>
                </c:pt>
                <c:pt idx="31932">
                  <c:v>-47.848500000000008</c:v>
                </c:pt>
                <c:pt idx="31933">
                  <c:v>-47.846500000000006</c:v>
                </c:pt>
                <c:pt idx="31934">
                  <c:v>-47.844500000000004</c:v>
                </c:pt>
                <c:pt idx="31935">
                  <c:v>-47.842500000000008</c:v>
                </c:pt>
                <c:pt idx="31936">
                  <c:v>-47.840500000000006</c:v>
                </c:pt>
                <c:pt idx="31937">
                  <c:v>-47.838500000000003</c:v>
                </c:pt>
                <c:pt idx="31938">
                  <c:v>-47.836500000000008</c:v>
                </c:pt>
                <c:pt idx="31939">
                  <c:v>-47.834500000000006</c:v>
                </c:pt>
                <c:pt idx="31940">
                  <c:v>-47.832500000000003</c:v>
                </c:pt>
                <c:pt idx="31941">
                  <c:v>-47.830500000000008</c:v>
                </c:pt>
                <c:pt idx="31942">
                  <c:v>-47.828500000000005</c:v>
                </c:pt>
                <c:pt idx="31943">
                  <c:v>-47.826500000000003</c:v>
                </c:pt>
                <c:pt idx="31944">
                  <c:v>-47.824500000000008</c:v>
                </c:pt>
                <c:pt idx="31945">
                  <c:v>-47.822500000000005</c:v>
                </c:pt>
                <c:pt idx="31946">
                  <c:v>-47.820500000000003</c:v>
                </c:pt>
                <c:pt idx="31947">
                  <c:v>-47.818500000000007</c:v>
                </c:pt>
                <c:pt idx="31948">
                  <c:v>-47.816500000000005</c:v>
                </c:pt>
                <c:pt idx="31949">
                  <c:v>-47.814500000000002</c:v>
                </c:pt>
                <c:pt idx="31950">
                  <c:v>-47.812500000000007</c:v>
                </c:pt>
                <c:pt idx="31951">
                  <c:v>-47.810500000000005</c:v>
                </c:pt>
                <c:pt idx="31952">
                  <c:v>-47.808500000000002</c:v>
                </c:pt>
                <c:pt idx="31953">
                  <c:v>-47.806500000000007</c:v>
                </c:pt>
                <c:pt idx="31954">
                  <c:v>-47.804500000000004</c:v>
                </c:pt>
                <c:pt idx="31955">
                  <c:v>-47.802500000000009</c:v>
                </c:pt>
                <c:pt idx="31956">
                  <c:v>-47.800500000000007</c:v>
                </c:pt>
                <c:pt idx="31957">
                  <c:v>-47.798500000000004</c:v>
                </c:pt>
                <c:pt idx="31958">
                  <c:v>-47.796500000000009</c:v>
                </c:pt>
                <c:pt idx="31959">
                  <c:v>-47.794500000000006</c:v>
                </c:pt>
                <c:pt idx="31960">
                  <c:v>-47.792500000000004</c:v>
                </c:pt>
                <c:pt idx="31961">
                  <c:v>-47.790500000000009</c:v>
                </c:pt>
                <c:pt idx="31962">
                  <c:v>-47.788500000000006</c:v>
                </c:pt>
                <c:pt idx="31963">
                  <c:v>-47.786500000000004</c:v>
                </c:pt>
                <c:pt idx="31964">
                  <c:v>-47.784500000000008</c:v>
                </c:pt>
                <c:pt idx="31965">
                  <c:v>-47.782500000000006</c:v>
                </c:pt>
                <c:pt idx="31966">
                  <c:v>-47.780500000000004</c:v>
                </c:pt>
                <c:pt idx="31967">
                  <c:v>-47.778500000000008</c:v>
                </c:pt>
                <c:pt idx="31968">
                  <c:v>-47.776500000000006</c:v>
                </c:pt>
                <c:pt idx="31969">
                  <c:v>-47.774500000000003</c:v>
                </c:pt>
                <c:pt idx="31970">
                  <c:v>-47.772500000000008</c:v>
                </c:pt>
                <c:pt idx="31971">
                  <c:v>-47.770500000000006</c:v>
                </c:pt>
                <c:pt idx="31972">
                  <c:v>-47.768500000000003</c:v>
                </c:pt>
                <c:pt idx="31973">
                  <c:v>-47.766500000000008</c:v>
                </c:pt>
                <c:pt idx="31974">
                  <c:v>-47.764500000000005</c:v>
                </c:pt>
                <c:pt idx="31975">
                  <c:v>-47.762500000000003</c:v>
                </c:pt>
                <c:pt idx="31976">
                  <c:v>-47.760500000000008</c:v>
                </c:pt>
                <c:pt idx="31977">
                  <c:v>-47.758500000000005</c:v>
                </c:pt>
                <c:pt idx="31978">
                  <c:v>-47.756500000000003</c:v>
                </c:pt>
                <c:pt idx="31979">
                  <c:v>-47.754500000000007</c:v>
                </c:pt>
                <c:pt idx="31980">
                  <c:v>-47.752500000000005</c:v>
                </c:pt>
                <c:pt idx="31981">
                  <c:v>-47.750500000000002</c:v>
                </c:pt>
                <c:pt idx="31982">
                  <c:v>-47.748500000000007</c:v>
                </c:pt>
                <c:pt idx="31983">
                  <c:v>-47.746500000000005</c:v>
                </c:pt>
                <c:pt idx="31984">
                  <c:v>-47.744500000000002</c:v>
                </c:pt>
                <c:pt idx="31985">
                  <c:v>-47.742500000000007</c:v>
                </c:pt>
                <c:pt idx="31986">
                  <c:v>-47.740500000000004</c:v>
                </c:pt>
                <c:pt idx="31987">
                  <c:v>-47.738500000000009</c:v>
                </c:pt>
                <c:pt idx="31988">
                  <c:v>-47.736500000000007</c:v>
                </c:pt>
                <c:pt idx="31989">
                  <c:v>-47.734500000000004</c:v>
                </c:pt>
                <c:pt idx="31990">
                  <c:v>-47.732500000000009</c:v>
                </c:pt>
                <c:pt idx="31991">
                  <c:v>-47.730500000000006</c:v>
                </c:pt>
                <c:pt idx="31992">
                  <c:v>-47.728500000000004</c:v>
                </c:pt>
                <c:pt idx="31993">
                  <c:v>-47.726500000000009</c:v>
                </c:pt>
                <c:pt idx="31994">
                  <c:v>-47.724500000000006</c:v>
                </c:pt>
                <c:pt idx="31995">
                  <c:v>-47.722500000000004</c:v>
                </c:pt>
                <c:pt idx="31996">
                  <c:v>-47.720500000000008</c:v>
                </c:pt>
                <c:pt idx="31997">
                  <c:v>-47.718500000000006</c:v>
                </c:pt>
                <c:pt idx="31998">
                  <c:v>-47.716500000000003</c:v>
                </c:pt>
                <c:pt idx="31999">
                  <c:v>-47.714500000000008</c:v>
                </c:pt>
                <c:pt idx="32000">
                  <c:v>-47.712500000000006</c:v>
                </c:pt>
                <c:pt idx="32001">
                  <c:v>-47.71050000000001</c:v>
                </c:pt>
                <c:pt idx="32002">
                  <c:v>-47.708500000000001</c:v>
                </c:pt>
                <c:pt idx="32003">
                  <c:v>-47.706500000000005</c:v>
                </c:pt>
                <c:pt idx="32004">
                  <c:v>-47.70450000000001</c:v>
                </c:pt>
                <c:pt idx="32005">
                  <c:v>-47.702500000000001</c:v>
                </c:pt>
                <c:pt idx="32006">
                  <c:v>-47.700500000000005</c:v>
                </c:pt>
                <c:pt idx="32007">
                  <c:v>-47.69850000000001</c:v>
                </c:pt>
                <c:pt idx="32008">
                  <c:v>-47.6965</c:v>
                </c:pt>
                <c:pt idx="32009">
                  <c:v>-47.694500000000005</c:v>
                </c:pt>
                <c:pt idx="32010">
                  <c:v>-47.69250000000001</c:v>
                </c:pt>
                <c:pt idx="32011">
                  <c:v>-47.6905</c:v>
                </c:pt>
                <c:pt idx="32012">
                  <c:v>-47.688500000000005</c:v>
                </c:pt>
                <c:pt idx="32013">
                  <c:v>-47.686500000000009</c:v>
                </c:pt>
                <c:pt idx="32014">
                  <c:v>-47.6845</c:v>
                </c:pt>
                <c:pt idx="32015">
                  <c:v>-47.682500000000005</c:v>
                </c:pt>
                <c:pt idx="32016">
                  <c:v>-47.680500000000009</c:v>
                </c:pt>
                <c:pt idx="32017">
                  <c:v>-47.6785</c:v>
                </c:pt>
                <c:pt idx="32018">
                  <c:v>-47.676500000000004</c:v>
                </c:pt>
                <c:pt idx="32019">
                  <c:v>-47.674500000000009</c:v>
                </c:pt>
                <c:pt idx="32020">
                  <c:v>-47.672499999999999</c:v>
                </c:pt>
                <c:pt idx="32021">
                  <c:v>-47.670500000000004</c:v>
                </c:pt>
                <c:pt idx="32022">
                  <c:v>-47.668500000000009</c:v>
                </c:pt>
                <c:pt idx="32023">
                  <c:v>-47.666499999999999</c:v>
                </c:pt>
                <c:pt idx="32024">
                  <c:v>-47.664500000000004</c:v>
                </c:pt>
                <c:pt idx="32025">
                  <c:v>-47.662500000000009</c:v>
                </c:pt>
                <c:pt idx="32026">
                  <c:v>-47.660499999999999</c:v>
                </c:pt>
                <c:pt idx="32027">
                  <c:v>-47.658500000000004</c:v>
                </c:pt>
                <c:pt idx="32028">
                  <c:v>-47.656500000000008</c:v>
                </c:pt>
                <c:pt idx="32029">
                  <c:v>-47.654499999999999</c:v>
                </c:pt>
                <c:pt idx="32030">
                  <c:v>-47.652500000000003</c:v>
                </c:pt>
                <c:pt idx="32031">
                  <c:v>-47.650500000000008</c:v>
                </c:pt>
                <c:pt idx="32032">
                  <c:v>-47.648500000000013</c:v>
                </c:pt>
                <c:pt idx="32033">
                  <c:v>-47.646500000000003</c:v>
                </c:pt>
                <c:pt idx="32034">
                  <c:v>-47.644500000000008</c:v>
                </c:pt>
                <c:pt idx="32035">
                  <c:v>-47.642500000000013</c:v>
                </c:pt>
                <c:pt idx="32036">
                  <c:v>-47.640500000000003</c:v>
                </c:pt>
                <c:pt idx="32037">
                  <c:v>-47.638500000000008</c:v>
                </c:pt>
                <c:pt idx="32038">
                  <c:v>-47.636500000000012</c:v>
                </c:pt>
                <c:pt idx="32039">
                  <c:v>-47.634500000000003</c:v>
                </c:pt>
                <c:pt idx="32040">
                  <c:v>-47.632500000000007</c:v>
                </c:pt>
                <c:pt idx="32041">
                  <c:v>-47.630500000000012</c:v>
                </c:pt>
                <c:pt idx="32042">
                  <c:v>-47.628500000000003</c:v>
                </c:pt>
                <c:pt idx="32043">
                  <c:v>-47.626500000000007</c:v>
                </c:pt>
                <c:pt idx="32044">
                  <c:v>-47.624500000000012</c:v>
                </c:pt>
                <c:pt idx="32045">
                  <c:v>-47.622500000000002</c:v>
                </c:pt>
                <c:pt idx="32046">
                  <c:v>-47.620500000000007</c:v>
                </c:pt>
                <c:pt idx="32047">
                  <c:v>-47.618500000000012</c:v>
                </c:pt>
                <c:pt idx="32048">
                  <c:v>-47.616500000000002</c:v>
                </c:pt>
                <c:pt idx="32049">
                  <c:v>-47.614500000000007</c:v>
                </c:pt>
                <c:pt idx="32050">
                  <c:v>-47.612500000000011</c:v>
                </c:pt>
                <c:pt idx="32051">
                  <c:v>-47.610500000000002</c:v>
                </c:pt>
                <c:pt idx="32052">
                  <c:v>-47.608500000000006</c:v>
                </c:pt>
                <c:pt idx="32053">
                  <c:v>-47.606500000000011</c:v>
                </c:pt>
                <c:pt idx="32054">
                  <c:v>-47.604500000000002</c:v>
                </c:pt>
                <c:pt idx="32055">
                  <c:v>-47.602500000000006</c:v>
                </c:pt>
                <c:pt idx="32056">
                  <c:v>-47.600500000000011</c:v>
                </c:pt>
                <c:pt idx="32057">
                  <c:v>-47.598500000000001</c:v>
                </c:pt>
                <c:pt idx="32058">
                  <c:v>-47.596500000000006</c:v>
                </c:pt>
                <c:pt idx="32059">
                  <c:v>-47.594500000000011</c:v>
                </c:pt>
                <c:pt idx="32060">
                  <c:v>-47.592500000000001</c:v>
                </c:pt>
                <c:pt idx="32061">
                  <c:v>-47.590500000000006</c:v>
                </c:pt>
                <c:pt idx="32062">
                  <c:v>-47.58850000000001</c:v>
                </c:pt>
                <c:pt idx="32063">
                  <c:v>-47.586500000000001</c:v>
                </c:pt>
                <c:pt idx="32064">
                  <c:v>-47.584500000000006</c:v>
                </c:pt>
                <c:pt idx="32065">
                  <c:v>-47.58250000000001</c:v>
                </c:pt>
                <c:pt idx="32066">
                  <c:v>-47.580500000000001</c:v>
                </c:pt>
                <c:pt idx="32067">
                  <c:v>-47.578500000000005</c:v>
                </c:pt>
                <c:pt idx="32068">
                  <c:v>-47.57650000000001</c:v>
                </c:pt>
                <c:pt idx="32069">
                  <c:v>-47.5745</c:v>
                </c:pt>
                <c:pt idx="32070">
                  <c:v>-47.572500000000005</c:v>
                </c:pt>
                <c:pt idx="32071">
                  <c:v>-47.57050000000001</c:v>
                </c:pt>
                <c:pt idx="32072">
                  <c:v>-47.5685</c:v>
                </c:pt>
                <c:pt idx="32073">
                  <c:v>-47.566500000000005</c:v>
                </c:pt>
                <c:pt idx="32074">
                  <c:v>-47.56450000000001</c:v>
                </c:pt>
                <c:pt idx="32075">
                  <c:v>-47.5625</c:v>
                </c:pt>
                <c:pt idx="32076">
                  <c:v>-47.560500000000005</c:v>
                </c:pt>
                <c:pt idx="32077">
                  <c:v>-47.558500000000009</c:v>
                </c:pt>
                <c:pt idx="32078">
                  <c:v>-47.5565</c:v>
                </c:pt>
                <c:pt idx="32079">
                  <c:v>-47.554500000000004</c:v>
                </c:pt>
                <c:pt idx="32080">
                  <c:v>-47.552500000000009</c:v>
                </c:pt>
                <c:pt idx="32081">
                  <c:v>-47.5505</c:v>
                </c:pt>
                <c:pt idx="32082">
                  <c:v>-47.548500000000004</c:v>
                </c:pt>
                <c:pt idx="32083">
                  <c:v>-47.546500000000009</c:v>
                </c:pt>
                <c:pt idx="32084">
                  <c:v>-47.544499999999999</c:v>
                </c:pt>
                <c:pt idx="32085">
                  <c:v>-47.542500000000004</c:v>
                </c:pt>
                <c:pt idx="32086">
                  <c:v>-47.540500000000009</c:v>
                </c:pt>
                <c:pt idx="32087">
                  <c:v>-47.538499999999999</c:v>
                </c:pt>
                <c:pt idx="32088">
                  <c:v>-47.536500000000004</c:v>
                </c:pt>
                <c:pt idx="32089">
                  <c:v>-47.534500000000008</c:v>
                </c:pt>
                <c:pt idx="32090">
                  <c:v>-47.532499999999999</c:v>
                </c:pt>
                <c:pt idx="32091">
                  <c:v>-47.530500000000004</c:v>
                </c:pt>
                <c:pt idx="32092">
                  <c:v>-47.528500000000008</c:v>
                </c:pt>
                <c:pt idx="32093">
                  <c:v>-47.526499999999999</c:v>
                </c:pt>
                <c:pt idx="32094">
                  <c:v>-47.524500000000003</c:v>
                </c:pt>
                <c:pt idx="32095">
                  <c:v>-47.522500000000008</c:v>
                </c:pt>
                <c:pt idx="32096">
                  <c:v>-47.520500000000013</c:v>
                </c:pt>
                <c:pt idx="32097">
                  <c:v>-47.518500000000003</c:v>
                </c:pt>
                <c:pt idx="32098">
                  <c:v>-47.516500000000008</c:v>
                </c:pt>
                <c:pt idx="32099">
                  <c:v>-47.514500000000012</c:v>
                </c:pt>
                <c:pt idx="32100">
                  <c:v>-47.512500000000003</c:v>
                </c:pt>
                <c:pt idx="32101">
                  <c:v>-47.510500000000008</c:v>
                </c:pt>
                <c:pt idx="32102">
                  <c:v>-47.508500000000012</c:v>
                </c:pt>
                <c:pt idx="32103">
                  <c:v>-47.506500000000003</c:v>
                </c:pt>
                <c:pt idx="32104">
                  <c:v>-47.504500000000007</c:v>
                </c:pt>
                <c:pt idx="32105">
                  <c:v>-47.502500000000012</c:v>
                </c:pt>
                <c:pt idx="32106">
                  <c:v>-47.500500000000002</c:v>
                </c:pt>
                <c:pt idx="32107">
                  <c:v>-47.498500000000007</c:v>
                </c:pt>
                <c:pt idx="32108">
                  <c:v>-47.496500000000012</c:v>
                </c:pt>
                <c:pt idx="32109">
                  <c:v>-47.494500000000002</c:v>
                </c:pt>
                <c:pt idx="32110">
                  <c:v>-47.492500000000007</c:v>
                </c:pt>
                <c:pt idx="32111">
                  <c:v>-47.490500000000011</c:v>
                </c:pt>
                <c:pt idx="32112">
                  <c:v>-47.488500000000002</c:v>
                </c:pt>
                <c:pt idx="32113">
                  <c:v>-47.486500000000007</c:v>
                </c:pt>
                <c:pt idx="32114">
                  <c:v>-47.484500000000011</c:v>
                </c:pt>
                <c:pt idx="32115">
                  <c:v>-47.482500000000002</c:v>
                </c:pt>
                <c:pt idx="32116">
                  <c:v>-47.480500000000006</c:v>
                </c:pt>
                <c:pt idx="32117">
                  <c:v>-47.478500000000011</c:v>
                </c:pt>
                <c:pt idx="32118">
                  <c:v>-47.476500000000001</c:v>
                </c:pt>
                <c:pt idx="32119">
                  <c:v>-47.474500000000006</c:v>
                </c:pt>
                <c:pt idx="32120">
                  <c:v>-47.472500000000011</c:v>
                </c:pt>
                <c:pt idx="32121">
                  <c:v>-47.470500000000001</c:v>
                </c:pt>
                <c:pt idx="32122">
                  <c:v>-47.468500000000006</c:v>
                </c:pt>
                <c:pt idx="32123">
                  <c:v>-47.466500000000011</c:v>
                </c:pt>
                <c:pt idx="32124">
                  <c:v>-47.464500000000001</c:v>
                </c:pt>
                <c:pt idx="32125">
                  <c:v>-47.462500000000006</c:v>
                </c:pt>
                <c:pt idx="32126">
                  <c:v>-47.46050000000001</c:v>
                </c:pt>
                <c:pt idx="32127">
                  <c:v>-47.458500000000001</c:v>
                </c:pt>
                <c:pt idx="32128">
                  <c:v>-47.456500000000005</c:v>
                </c:pt>
                <c:pt idx="32129">
                  <c:v>-47.45450000000001</c:v>
                </c:pt>
                <c:pt idx="32130">
                  <c:v>-47.452500000000001</c:v>
                </c:pt>
                <c:pt idx="32131">
                  <c:v>-47.450500000000005</c:v>
                </c:pt>
                <c:pt idx="32132">
                  <c:v>-47.44850000000001</c:v>
                </c:pt>
                <c:pt idx="32133">
                  <c:v>-47.4465</c:v>
                </c:pt>
                <c:pt idx="32134">
                  <c:v>-47.444500000000005</c:v>
                </c:pt>
                <c:pt idx="32135">
                  <c:v>-47.44250000000001</c:v>
                </c:pt>
                <c:pt idx="32136">
                  <c:v>-47.4405</c:v>
                </c:pt>
                <c:pt idx="32137">
                  <c:v>-47.438500000000005</c:v>
                </c:pt>
                <c:pt idx="32138">
                  <c:v>-47.436500000000009</c:v>
                </c:pt>
                <c:pt idx="32139">
                  <c:v>-47.4345</c:v>
                </c:pt>
                <c:pt idx="32140">
                  <c:v>-47.432500000000005</c:v>
                </c:pt>
                <c:pt idx="32141">
                  <c:v>-47.430500000000009</c:v>
                </c:pt>
                <c:pt idx="32142">
                  <c:v>-47.4285</c:v>
                </c:pt>
                <c:pt idx="32143">
                  <c:v>-47.426500000000004</c:v>
                </c:pt>
                <c:pt idx="32144">
                  <c:v>-47.424500000000009</c:v>
                </c:pt>
                <c:pt idx="32145">
                  <c:v>-47.422499999999999</c:v>
                </c:pt>
                <c:pt idx="32146">
                  <c:v>-47.420500000000004</c:v>
                </c:pt>
                <c:pt idx="32147">
                  <c:v>-47.418500000000009</c:v>
                </c:pt>
                <c:pt idx="32148">
                  <c:v>-47.416499999999999</c:v>
                </c:pt>
                <c:pt idx="32149">
                  <c:v>-47.414500000000004</c:v>
                </c:pt>
                <c:pt idx="32150">
                  <c:v>-47.412500000000009</c:v>
                </c:pt>
                <c:pt idx="32151">
                  <c:v>-47.410499999999999</c:v>
                </c:pt>
                <c:pt idx="32152">
                  <c:v>-47.408500000000004</c:v>
                </c:pt>
                <c:pt idx="32153">
                  <c:v>-47.406500000000008</c:v>
                </c:pt>
                <c:pt idx="32154">
                  <c:v>-47.404499999999999</c:v>
                </c:pt>
                <c:pt idx="32155">
                  <c:v>-47.402500000000003</c:v>
                </c:pt>
                <c:pt idx="32156">
                  <c:v>-47.400500000000008</c:v>
                </c:pt>
                <c:pt idx="32157">
                  <c:v>-47.398500000000013</c:v>
                </c:pt>
                <c:pt idx="32158">
                  <c:v>-47.396500000000003</c:v>
                </c:pt>
                <c:pt idx="32159">
                  <c:v>-47.394500000000008</c:v>
                </c:pt>
                <c:pt idx="32160">
                  <c:v>-47.392500000000013</c:v>
                </c:pt>
                <c:pt idx="32161">
                  <c:v>-47.390500000000003</c:v>
                </c:pt>
                <c:pt idx="32162">
                  <c:v>-47.388500000000008</c:v>
                </c:pt>
                <c:pt idx="32163">
                  <c:v>-47.386500000000012</c:v>
                </c:pt>
                <c:pt idx="32164">
                  <c:v>-47.384500000000003</c:v>
                </c:pt>
                <c:pt idx="32165">
                  <c:v>-47.382500000000007</c:v>
                </c:pt>
                <c:pt idx="32166">
                  <c:v>-47.380500000000012</c:v>
                </c:pt>
                <c:pt idx="32167">
                  <c:v>-47.378500000000003</c:v>
                </c:pt>
                <c:pt idx="32168">
                  <c:v>-47.376500000000007</c:v>
                </c:pt>
                <c:pt idx="32169">
                  <c:v>-47.374500000000012</c:v>
                </c:pt>
                <c:pt idx="32170">
                  <c:v>-47.372500000000002</c:v>
                </c:pt>
                <c:pt idx="32171">
                  <c:v>-47.370500000000007</c:v>
                </c:pt>
                <c:pt idx="32172">
                  <c:v>-47.368500000000012</c:v>
                </c:pt>
                <c:pt idx="32173">
                  <c:v>-47.366500000000002</c:v>
                </c:pt>
                <c:pt idx="32174">
                  <c:v>-47.364500000000007</c:v>
                </c:pt>
                <c:pt idx="32175">
                  <c:v>-47.362500000000011</c:v>
                </c:pt>
                <c:pt idx="32176">
                  <c:v>-47.360500000000002</c:v>
                </c:pt>
                <c:pt idx="32177">
                  <c:v>-47.358500000000006</c:v>
                </c:pt>
                <c:pt idx="32178">
                  <c:v>-47.356500000000011</c:v>
                </c:pt>
                <c:pt idx="32179">
                  <c:v>-47.354500000000002</c:v>
                </c:pt>
                <c:pt idx="32180">
                  <c:v>-47.352500000000006</c:v>
                </c:pt>
                <c:pt idx="32181">
                  <c:v>-47.350500000000011</c:v>
                </c:pt>
                <c:pt idx="32182">
                  <c:v>-47.348500000000001</c:v>
                </c:pt>
                <c:pt idx="32183">
                  <c:v>-47.346500000000006</c:v>
                </c:pt>
                <c:pt idx="32184">
                  <c:v>-47.344500000000011</c:v>
                </c:pt>
                <c:pt idx="32185">
                  <c:v>-47.342500000000001</c:v>
                </c:pt>
                <c:pt idx="32186">
                  <c:v>-47.340500000000006</c:v>
                </c:pt>
                <c:pt idx="32187">
                  <c:v>-47.33850000000001</c:v>
                </c:pt>
                <c:pt idx="32188">
                  <c:v>-47.336500000000001</c:v>
                </c:pt>
                <c:pt idx="32189">
                  <c:v>-47.334500000000006</c:v>
                </c:pt>
                <c:pt idx="32190">
                  <c:v>-47.33250000000001</c:v>
                </c:pt>
                <c:pt idx="32191">
                  <c:v>-47.330500000000001</c:v>
                </c:pt>
                <c:pt idx="32192">
                  <c:v>-47.328500000000005</c:v>
                </c:pt>
                <c:pt idx="32193">
                  <c:v>-47.32650000000001</c:v>
                </c:pt>
                <c:pt idx="32194">
                  <c:v>-47.3245</c:v>
                </c:pt>
                <c:pt idx="32195">
                  <c:v>-47.322500000000005</c:v>
                </c:pt>
                <c:pt idx="32196">
                  <c:v>-47.32050000000001</c:v>
                </c:pt>
                <c:pt idx="32197">
                  <c:v>-47.3185</c:v>
                </c:pt>
                <c:pt idx="32198">
                  <c:v>-47.316500000000005</c:v>
                </c:pt>
                <c:pt idx="32199">
                  <c:v>-47.31450000000001</c:v>
                </c:pt>
                <c:pt idx="32200">
                  <c:v>-47.3125</c:v>
                </c:pt>
                <c:pt idx="32201">
                  <c:v>-47.310500000000005</c:v>
                </c:pt>
                <c:pt idx="32202">
                  <c:v>-47.308500000000009</c:v>
                </c:pt>
                <c:pt idx="32203">
                  <c:v>-47.3065</c:v>
                </c:pt>
                <c:pt idx="32204">
                  <c:v>-47.304500000000004</c:v>
                </c:pt>
                <c:pt idx="32205">
                  <c:v>-47.302500000000009</c:v>
                </c:pt>
                <c:pt idx="32206">
                  <c:v>-47.3005</c:v>
                </c:pt>
                <c:pt idx="32207">
                  <c:v>-47.298500000000004</c:v>
                </c:pt>
                <c:pt idx="32208">
                  <c:v>-47.296500000000009</c:v>
                </c:pt>
                <c:pt idx="32209">
                  <c:v>-47.294499999999999</c:v>
                </c:pt>
                <c:pt idx="32210">
                  <c:v>-47.292500000000004</c:v>
                </c:pt>
                <c:pt idx="32211">
                  <c:v>-47.290500000000009</c:v>
                </c:pt>
                <c:pt idx="32212">
                  <c:v>-47.288499999999999</c:v>
                </c:pt>
                <c:pt idx="32213">
                  <c:v>-47.286500000000004</c:v>
                </c:pt>
                <c:pt idx="32214">
                  <c:v>-47.284500000000008</c:v>
                </c:pt>
                <c:pt idx="32215">
                  <c:v>-47.282499999999999</c:v>
                </c:pt>
                <c:pt idx="32216">
                  <c:v>-47.280500000000004</c:v>
                </c:pt>
                <c:pt idx="32217">
                  <c:v>-47.278500000000008</c:v>
                </c:pt>
                <c:pt idx="32218">
                  <c:v>-47.276499999999999</c:v>
                </c:pt>
                <c:pt idx="32219">
                  <c:v>-47.274500000000003</c:v>
                </c:pt>
                <c:pt idx="32220">
                  <c:v>-47.272500000000008</c:v>
                </c:pt>
                <c:pt idx="32221">
                  <c:v>-47.270500000000013</c:v>
                </c:pt>
                <c:pt idx="32222">
                  <c:v>-47.268500000000003</c:v>
                </c:pt>
                <c:pt idx="32223">
                  <c:v>-47.266500000000008</c:v>
                </c:pt>
                <c:pt idx="32224">
                  <c:v>-47.264500000000012</c:v>
                </c:pt>
                <c:pt idx="32225">
                  <c:v>-47.262500000000003</c:v>
                </c:pt>
                <c:pt idx="32226">
                  <c:v>-47.260500000000008</c:v>
                </c:pt>
                <c:pt idx="32227">
                  <c:v>-47.258500000000012</c:v>
                </c:pt>
                <c:pt idx="32228">
                  <c:v>-47.256500000000003</c:v>
                </c:pt>
                <c:pt idx="32229">
                  <c:v>-47.254500000000007</c:v>
                </c:pt>
                <c:pt idx="32230">
                  <c:v>-47.252500000000012</c:v>
                </c:pt>
                <c:pt idx="32231">
                  <c:v>-47.250500000000002</c:v>
                </c:pt>
                <c:pt idx="32232">
                  <c:v>-47.248500000000007</c:v>
                </c:pt>
                <c:pt idx="32233">
                  <c:v>-47.246500000000012</c:v>
                </c:pt>
                <c:pt idx="32234">
                  <c:v>-47.244500000000002</c:v>
                </c:pt>
                <c:pt idx="32235">
                  <c:v>-47.242500000000007</c:v>
                </c:pt>
                <c:pt idx="32236">
                  <c:v>-47.240500000000011</c:v>
                </c:pt>
                <c:pt idx="32237">
                  <c:v>-47.238500000000002</c:v>
                </c:pt>
                <c:pt idx="32238">
                  <c:v>-47.236500000000007</c:v>
                </c:pt>
                <c:pt idx="32239">
                  <c:v>-47.234500000000011</c:v>
                </c:pt>
                <c:pt idx="32240">
                  <c:v>-47.232500000000002</c:v>
                </c:pt>
                <c:pt idx="32241">
                  <c:v>-47.230500000000006</c:v>
                </c:pt>
                <c:pt idx="32242">
                  <c:v>-47.228500000000011</c:v>
                </c:pt>
                <c:pt idx="32243">
                  <c:v>-47.226500000000001</c:v>
                </c:pt>
                <c:pt idx="32244">
                  <c:v>-47.224500000000006</c:v>
                </c:pt>
                <c:pt idx="32245">
                  <c:v>-47.222500000000011</c:v>
                </c:pt>
                <c:pt idx="32246">
                  <c:v>-47.220500000000001</c:v>
                </c:pt>
                <c:pt idx="32247">
                  <c:v>-47.218500000000006</c:v>
                </c:pt>
                <c:pt idx="32248">
                  <c:v>-47.216500000000011</c:v>
                </c:pt>
                <c:pt idx="32249">
                  <c:v>-47.214500000000001</c:v>
                </c:pt>
                <c:pt idx="32250">
                  <c:v>-47.212500000000006</c:v>
                </c:pt>
                <c:pt idx="32251">
                  <c:v>-47.21050000000001</c:v>
                </c:pt>
                <c:pt idx="32252">
                  <c:v>-47.208500000000001</c:v>
                </c:pt>
                <c:pt idx="32253">
                  <c:v>-47.206500000000005</c:v>
                </c:pt>
                <c:pt idx="32254">
                  <c:v>-47.20450000000001</c:v>
                </c:pt>
                <c:pt idx="32255">
                  <c:v>-47.202500000000001</c:v>
                </c:pt>
                <c:pt idx="32256">
                  <c:v>-47.200500000000005</c:v>
                </c:pt>
                <c:pt idx="32257">
                  <c:v>-47.19850000000001</c:v>
                </c:pt>
                <c:pt idx="32258">
                  <c:v>-47.1965</c:v>
                </c:pt>
                <c:pt idx="32259">
                  <c:v>-47.194500000000005</c:v>
                </c:pt>
                <c:pt idx="32260">
                  <c:v>-47.19250000000001</c:v>
                </c:pt>
                <c:pt idx="32261">
                  <c:v>-47.1905</c:v>
                </c:pt>
                <c:pt idx="32262">
                  <c:v>-47.188500000000005</c:v>
                </c:pt>
                <c:pt idx="32263">
                  <c:v>-47.186500000000009</c:v>
                </c:pt>
                <c:pt idx="32264">
                  <c:v>-47.1845</c:v>
                </c:pt>
                <c:pt idx="32265">
                  <c:v>-47.182500000000005</c:v>
                </c:pt>
                <c:pt idx="32266">
                  <c:v>-47.180500000000009</c:v>
                </c:pt>
                <c:pt idx="32267">
                  <c:v>-47.1785</c:v>
                </c:pt>
                <c:pt idx="32268">
                  <c:v>-47.176500000000004</c:v>
                </c:pt>
                <c:pt idx="32269">
                  <c:v>-47.174500000000009</c:v>
                </c:pt>
                <c:pt idx="32270">
                  <c:v>-47.172499999999999</c:v>
                </c:pt>
                <c:pt idx="32271">
                  <c:v>-47.170500000000004</c:v>
                </c:pt>
                <c:pt idx="32272">
                  <c:v>-47.168500000000009</c:v>
                </c:pt>
                <c:pt idx="32273">
                  <c:v>-47.166499999999999</c:v>
                </c:pt>
                <c:pt idx="32274">
                  <c:v>-47.164500000000004</c:v>
                </c:pt>
                <c:pt idx="32275">
                  <c:v>-47.162500000000009</c:v>
                </c:pt>
                <c:pt idx="32276">
                  <c:v>-47.160499999999999</c:v>
                </c:pt>
                <c:pt idx="32277">
                  <c:v>-47.158500000000004</c:v>
                </c:pt>
                <c:pt idx="32278">
                  <c:v>-47.156500000000008</c:v>
                </c:pt>
                <c:pt idx="32279">
                  <c:v>-47.154499999999999</c:v>
                </c:pt>
                <c:pt idx="32280">
                  <c:v>-47.152500000000003</c:v>
                </c:pt>
                <c:pt idx="32281">
                  <c:v>-47.150500000000008</c:v>
                </c:pt>
                <c:pt idx="32282">
                  <c:v>-47.148500000000013</c:v>
                </c:pt>
                <c:pt idx="32283">
                  <c:v>-47.146500000000003</c:v>
                </c:pt>
                <c:pt idx="32284">
                  <c:v>-47.144500000000008</c:v>
                </c:pt>
                <c:pt idx="32285">
                  <c:v>-47.142500000000013</c:v>
                </c:pt>
                <c:pt idx="32286">
                  <c:v>-47.140500000000003</c:v>
                </c:pt>
                <c:pt idx="32287">
                  <c:v>-47.138500000000008</c:v>
                </c:pt>
                <c:pt idx="32288">
                  <c:v>-47.136500000000012</c:v>
                </c:pt>
                <c:pt idx="32289">
                  <c:v>-47.134500000000003</c:v>
                </c:pt>
                <c:pt idx="32290">
                  <c:v>-47.132500000000007</c:v>
                </c:pt>
                <c:pt idx="32291">
                  <c:v>-47.130500000000012</c:v>
                </c:pt>
                <c:pt idx="32292">
                  <c:v>-47.128500000000003</c:v>
                </c:pt>
                <c:pt idx="32293">
                  <c:v>-47.126500000000007</c:v>
                </c:pt>
                <c:pt idx="32294">
                  <c:v>-47.124500000000012</c:v>
                </c:pt>
                <c:pt idx="32295">
                  <c:v>-47.122500000000002</c:v>
                </c:pt>
                <c:pt idx="32296">
                  <c:v>-47.120500000000007</c:v>
                </c:pt>
                <c:pt idx="32297">
                  <c:v>-47.118500000000012</c:v>
                </c:pt>
                <c:pt idx="32298">
                  <c:v>-47.116500000000002</c:v>
                </c:pt>
                <c:pt idx="32299">
                  <c:v>-47.114500000000007</c:v>
                </c:pt>
                <c:pt idx="32300">
                  <c:v>-47.112500000000011</c:v>
                </c:pt>
                <c:pt idx="32301">
                  <c:v>-47.110500000000002</c:v>
                </c:pt>
                <c:pt idx="32302">
                  <c:v>-47.108500000000006</c:v>
                </c:pt>
                <c:pt idx="32303">
                  <c:v>-47.106500000000011</c:v>
                </c:pt>
                <c:pt idx="32304">
                  <c:v>-47.104500000000002</c:v>
                </c:pt>
                <c:pt idx="32305">
                  <c:v>-47.102500000000006</c:v>
                </c:pt>
                <c:pt idx="32306">
                  <c:v>-47.100500000000011</c:v>
                </c:pt>
                <c:pt idx="32307">
                  <c:v>-47.098500000000001</c:v>
                </c:pt>
                <c:pt idx="32308">
                  <c:v>-47.096500000000006</c:v>
                </c:pt>
                <c:pt idx="32309">
                  <c:v>-47.094500000000011</c:v>
                </c:pt>
                <c:pt idx="32310">
                  <c:v>-47.092500000000001</c:v>
                </c:pt>
                <c:pt idx="32311">
                  <c:v>-47.090500000000006</c:v>
                </c:pt>
                <c:pt idx="32312">
                  <c:v>-47.08850000000001</c:v>
                </c:pt>
                <c:pt idx="32313">
                  <c:v>-47.086500000000001</c:v>
                </c:pt>
                <c:pt idx="32314">
                  <c:v>-47.084500000000006</c:v>
                </c:pt>
                <c:pt idx="32315">
                  <c:v>-47.08250000000001</c:v>
                </c:pt>
                <c:pt idx="32316">
                  <c:v>-47.080500000000001</c:v>
                </c:pt>
                <c:pt idx="32317">
                  <c:v>-47.078500000000005</c:v>
                </c:pt>
                <c:pt idx="32318">
                  <c:v>-47.07650000000001</c:v>
                </c:pt>
                <c:pt idx="32319">
                  <c:v>-47.0745</c:v>
                </c:pt>
                <c:pt idx="32320">
                  <c:v>-47.072500000000005</c:v>
                </c:pt>
                <c:pt idx="32321">
                  <c:v>-47.07050000000001</c:v>
                </c:pt>
                <c:pt idx="32322">
                  <c:v>-47.0685</c:v>
                </c:pt>
                <c:pt idx="32323">
                  <c:v>-47.066500000000005</c:v>
                </c:pt>
                <c:pt idx="32324">
                  <c:v>-47.06450000000001</c:v>
                </c:pt>
                <c:pt idx="32325">
                  <c:v>-47.0625</c:v>
                </c:pt>
                <c:pt idx="32326">
                  <c:v>-47.060500000000005</c:v>
                </c:pt>
                <c:pt idx="32327">
                  <c:v>-47.058500000000009</c:v>
                </c:pt>
                <c:pt idx="32328">
                  <c:v>-47.0565</c:v>
                </c:pt>
                <c:pt idx="32329">
                  <c:v>-47.054500000000004</c:v>
                </c:pt>
                <c:pt idx="32330">
                  <c:v>-47.052500000000009</c:v>
                </c:pt>
                <c:pt idx="32331">
                  <c:v>-47.0505</c:v>
                </c:pt>
                <c:pt idx="32332">
                  <c:v>-47.048500000000004</c:v>
                </c:pt>
                <c:pt idx="32333">
                  <c:v>-47.046500000000009</c:v>
                </c:pt>
                <c:pt idx="32334">
                  <c:v>-47.044499999999999</c:v>
                </c:pt>
                <c:pt idx="32335">
                  <c:v>-47.042500000000004</c:v>
                </c:pt>
                <c:pt idx="32336">
                  <c:v>-47.040500000000009</c:v>
                </c:pt>
                <c:pt idx="32337">
                  <c:v>-47.038499999999999</c:v>
                </c:pt>
                <c:pt idx="32338">
                  <c:v>-47.036500000000004</c:v>
                </c:pt>
                <c:pt idx="32339">
                  <c:v>-47.034500000000008</c:v>
                </c:pt>
                <c:pt idx="32340">
                  <c:v>-47.032499999999999</c:v>
                </c:pt>
                <c:pt idx="32341">
                  <c:v>-47.030500000000004</c:v>
                </c:pt>
                <c:pt idx="32342">
                  <c:v>-47.028500000000008</c:v>
                </c:pt>
                <c:pt idx="32343">
                  <c:v>-47.026499999999999</c:v>
                </c:pt>
                <c:pt idx="32344">
                  <c:v>-47.024500000000003</c:v>
                </c:pt>
                <c:pt idx="32345">
                  <c:v>-47.022500000000008</c:v>
                </c:pt>
                <c:pt idx="32346">
                  <c:v>-47.020500000000013</c:v>
                </c:pt>
                <c:pt idx="32347">
                  <c:v>-47.018500000000003</c:v>
                </c:pt>
                <c:pt idx="32348">
                  <c:v>-47.016500000000008</c:v>
                </c:pt>
                <c:pt idx="32349">
                  <c:v>-47.014500000000012</c:v>
                </c:pt>
                <c:pt idx="32350">
                  <c:v>-47.012500000000003</c:v>
                </c:pt>
                <c:pt idx="32351">
                  <c:v>-47.010500000000008</c:v>
                </c:pt>
                <c:pt idx="32352">
                  <c:v>-47.008500000000012</c:v>
                </c:pt>
                <c:pt idx="32353">
                  <c:v>-47.006500000000003</c:v>
                </c:pt>
                <c:pt idx="32354">
                  <c:v>-47.004500000000007</c:v>
                </c:pt>
                <c:pt idx="32355">
                  <c:v>-47.002500000000012</c:v>
                </c:pt>
                <c:pt idx="32356">
                  <c:v>-47.000500000000002</c:v>
                </c:pt>
                <c:pt idx="32357">
                  <c:v>-46.998500000000007</c:v>
                </c:pt>
                <c:pt idx="32358">
                  <c:v>-46.996500000000012</c:v>
                </c:pt>
                <c:pt idx="32359">
                  <c:v>-46.994500000000002</c:v>
                </c:pt>
                <c:pt idx="32360">
                  <c:v>-46.992500000000007</c:v>
                </c:pt>
                <c:pt idx="32361">
                  <c:v>-46.990500000000011</c:v>
                </c:pt>
                <c:pt idx="32362">
                  <c:v>-46.988500000000002</c:v>
                </c:pt>
                <c:pt idx="32363">
                  <c:v>-46.986500000000007</c:v>
                </c:pt>
                <c:pt idx="32364">
                  <c:v>-46.984500000000011</c:v>
                </c:pt>
                <c:pt idx="32365">
                  <c:v>-46.982500000000002</c:v>
                </c:pt>
                <c:pt idx="32366">
                  <c:v>-46.980500000000006</c:v>
                </c:pt>
                <c:pt idx="32367">
                  <c:v>-46.978500000000011</c:v>
                </c:pt>
                <c:pt idx="32368">
                  <c:v>-46.976500000000001</c:v>
                </c:pt>
                <c:pt idx="32369">
                  <c:v>-46.974500000000006</c:v>
                </c:pt>
                <c:pt idx="32370">
                  <c:v>-46.972500000000011</c:v>
                </c:pt>
                <c:pt idx="32371">
                  <c:v>-46.970500000000001</c:v>
                </c:pt>
                <c:pt idx="32372">
                  <c:v>-46.968500000000006</c:v>
                </c:pt>
                <c:pt idx="32373">
                  <c:v>-46.966500000000011</c:v>
                </c:pt>
                <c:pt idx="32374">
                  <c:v>-46.964500000000001</c:v>
                </c:pt>
                <c:pt idx="32375">
                  <c:v>-46.962500000000006</c:v>
                </c:pt>
                <c:pt idx="32376">
                  <c:v>-46.96050000000001</c:v>
                </c:pt>
                <c:pt idx="32377">
                  <c:v>-46.958500000000001</c:v>
                </c:pt>
                <c:pt idx="32378">
                  <c:v>-46.956500000000005</c:v>
                </c:pt>
                <c:pt idx="32379">
                  <c:v>-46.95450000000001</c:v>
                </c:pt>
                <c:pt idx="32380">
                  <c:v>-46.952500000000001</c:v>
                </c:pt>
                <c:pt idx="32381">
                  <c:v>-46.950500000000005</c:v>
                </c:pt>
                <c:pt idx="32382">
                  <c:v>-46.94850000000001</c:v>
                </c:pt>
                <c:pt idx="32383">
                  <c:v>-46.9465</c:v>
                </c:pt>
                <c:pt idx="32384">
                  <c:v>-46.944500000000005</c:v>
                </c:pt>
                <c:pt idx="32385">
                  <c:v>-46.94250000000001</c:v>
                </c:pt>
                <c:pt idx="32386">
                  <c:v>-46.9405</c:v>
                </c:pt>
                <c:pt idx="32387">
                  <c:v>-46.938500000000005</c:v>
                </c:pt>
                <c:pt idx="32388">
                  <c:v>-46.936500000000009</c:v>
                </c:pt>
                <c:pt idx="32389">
                  <c:v>-46.9345</c:v>
                </c:pt>
                <c:pt idx="32390">
                  <c:v>-46.932500000000005</c:v>
                </c:pt>
                <c:pt idx="32391">
                  <c:v>-46.930500000000009</c:v>
                </c:pt>
                <c:pt idx="32392">
                  <c:v>-46.9285</c:v>
                </c:pt>
                <c:pt idx="32393">
                  <c:v>-46.926500000000004</c:v>
                </c:pt>
                <c:pt idx="32394">
                  <c:v>-46.924500000000009</c:v>
                </c:pt>
                <c:pt idx="32395">
                  <c:v>-46.922499999999999</c:v>
                </c:pt>
                <c:pt idx="32396">
                  <c:v>-46.920500000000004</c:v>
                </c:pt>
                <c:pt idx="32397">
                  <c:v>-46.918500000000009</c:v>
                </c:pt>
                <c:pt idx="32398">
                  <c:v>-46.916499999999999</c:v>
                </c:pt>
                <c:pt idx="32399">
                  <c:v>-46.914500000000004</c:v>
                </c:pt>
                <c:pt idx="32400">
                  <c:v>-46.912500000000009</c:v>
                </c:pt>
                <c:pt idx="32401">
                  <c:v>-46.910499999999999</c:v>
                </c:pt>
                <c:pt idx="32402">
                  <c:v>-46.908500000000004</c:v>
                </c:pt>
                <c:pt idx="32403">
                  <c:v>-46.906500000000008</c:v>
                </c:pt>
                <c:pt idx="32404">
                  <c:v>-46.904499999999999</c:v>
                </c:pt>
                <c:pt idx="32405">
                  <c:v>-46.902500000000003</c:v>
                </c:pt>
                <c:pt idx="32406">
                  <c:v>-46.900500000000008</c:v>
                </c:pt>
                <c:pt idx="32407">
                  <c:v>-46.898500000000013</c:v>
                </c:pt>
                <c:pt idx="32408">
                  <c:v>-46.896500000000003</c:v>
                </c:pt>
                <c:pt idx="32409">
                  <c:v>-46.894500000000008</c:v>
                </c:pt>
                <c:pt idx="32410">
                  <c:v>-46.892500000000013</c:v>
                </c:pt>
                <c:pt idx="32411">
                  <c:v>-46.890500000000003</c:v>
                </c:pt>
                <c:pt idx="32412">
                  <c:v>-46.888500000000008</c:v>
                </c:pt>
                <c:pt idx="32413">
                  <c:v>-46.886500000000012</c:v>
                </c:pt>
                <c:pt idx="32414">
                  <c:v>-46.884500000000003</c:v>
                </c:pt>
                <c:pt idx="32415">
                  <c:v>-46.882500000000007</c:v>
                </c:pt>
                <c:pt idx="32416">
                  <c:v>-46.880500000000012</c:v>
                </c:pt>
                <c:pt idx="32417">
                  <c:v>-46.878500000000003</c:v>
                </c:pt>
                <c:pt idx="32418">
                  <c:v>-46.876500000000007</c:v>
                </c:pt>
                <c:pt idx="32419">
                  <c:v>-46.874500000000012</c:v>
                </c:pt>
                <c:pt idx="32420">
                  <c:v>-46.872500000000002</c:v>
                </c:pt>
                <c:pt idx="32421">
                  <c:v>-46.870500000000007</c:v>
                </c:pt>
                <c:pt idx="32422">
                  <c:v>-46.868500000000012</c:v>
                </c:pt>
                <c:pt idx="32423">
                  <c:v>-46.866500000000002</c:v>
                </c:pt>
                <c:pt idx="32424">
                  <c:v>-46.864500000000007</c:v>
                </c:pt>
                <c:pt idx="32425">
                  <c:v>-46.862500000000011</c:v>
                </c:pt>
                <c:pt idx="32426">
                  <c:v>-46.860500000000002</c:v>
                </c:pt>
                <c:pt idx="32427">
                  <c:v>-46.858500000000006</c:v>
                </c:pt>
                <c:pt idx="32428">
                  <c:v>-46.856500000000011</c:v>
                </c:pt>
                <c:pt idx="32429">
                  <c:v>-46.854500000000002</c:v>
                </c:pt>
                <c:pt idx="32430">
                  <c:v>-46.852500000000006</c:v>
                </c:pt>
                <c:pt idx="32431">
                  <c:v>-46.850500000000011</c:v>
                </c:pt>
                <c:pt idx="32432">
                  <c:v>-46.848500000000001</c:v>
                </c:pt>
                <c:pt idx="32433">
                  <c:v>-46.846500000000006</c:v>
                </c:pt>
                <c:pt idx="32434">
                  <c:v>-46.844500000000011</c:v>
                </c:pt>
                <c:pt idx="32435">
                  <c:v>-46.842500000000001</c:v>
                </c:pt>
                <c:pt idx="32436">
                  <c:v>-46.840500000000006</c:v>
                </c:pt>
                <c:pt idx="32437">
                  <c:v>-46.83850000000001</c:v>
                </c:pt>
                <c:pt idx="32438">
                  <c:v>-46.836500000000001</c:v>
                </c:pt>
                <c:pt idx="32439">
                  <c:v>-46.834500000000006</c:v>
                </c:pt>
                <c:pt idx="32440">
                  <c:v>-46.83250000000001</c:v>
                </c:pt>
                <c:pt idx="32441">
                  <c:v>-46.830500000000001</c:v>
                </c:pt>
                <c:pt idx="32442">
                  <c:v>-46.828500000000005</c:v>
                </c:pt>
                <c:pt idx="32443">
                  <c:v>-46.82650000000001</c:v>
                </c:pt>
                <c:pt idx="32444">
                  <c:v>-46.8245</c:v>
                </c:pt>
                <c:pt idx="32445">
                  <c:v>-46.822500000000005</c:v>
                </c:pt>
                <c:pt idx="32446">
                  <c:v>-46.82050000000001</c:v>
                </c:pt>
                <c:pt idx="32447">
                  <c:v>-46.8185</c:v>
                </c:pt>
                <c:pt idx="32448">
                  <c:v>-46.816500000000005</c:v>
                </c:pt>
                <c:pt idx="32449">
                  <c:v>-46.81450000000001</c:v>
                </c:pt>
                <c:pt idx="32450">
                  <c:v>-46.8125</c:v>
                </c:pt>
                <c:pt idx="32451">
                  <c:v>-46.810500000000005</c:v>
                </c:pt>
                <c:pt idx="32452">
                  <c:v>-46.808500000000009</c:v>
                </c:pt>
                <c:pt idx="32453">
                  <c:v>-46.8065</c:v>
                </c:pt>
                <c:pt idx="32454">
                  <c:v>-46.804500000000004</c:v>
                </c:pt>
                <c:pt idx="32455">
                  <c:v>-46.802500000000009</c:v>
                </c:pt>
                <c:pt idx="32456">
                  <c:v>-46.8005</c:v>
                </c:pt>
                <c:pt idx="32457">
                  <c:v>-46.798500000000004</c:v>
                </c:pt>
                <c:pt idx="32458">
                  <c:v>-46.796500000000009</c:v>
                </c:pt>
                <c:pt idx="32459">
                  <c:v>-46.794499999999999</c:v>
                </c:pt>
                <c:pt idx="32460">
                  <c:v>-46.792500000000004</c:v>
                </c:pt>
                <c:pt idx="32461">
                  <c:v>-46.790500000000009</c:v>
                </c:pt>
                <c:pt idx="32462">
                  <c:v>-46.788499999999999</c:v>
                </c:pt>
                <c:pt idx="32463">
                  <c:v>-46.786500000000004</c:v>
                </c:pt>
                <c:pt idx="32464">
                  <c:v>-46.784500000000008</c:v>
                </c:pt>
                <c:pt idx="32465">
                  <c:v>-46.782499999999999</c:v>
                </c:pt>
                <c:pt idx="32466">
                  <c:v>-46.780500000000004</c:v>
                </c:pt>
                <c:pt idx="32467">
                  <c:v>-46.778500000000008</c:v>
                </c:pt>
                <c:pt idx="32468">
                  <c:v>-46.776499999999999</c:v>
                </c:pt>
                <c:pt idx="32469">
                  <c:v>-46.774500000000003</c:v>
                </c:pt>
                <c:pt idx="32470">
                  <c:v>-46.772500000000008</c:v>
                </c:pt>
                <c:pt idx="32471">
                  <c:v>-46.770500000000013</c:v>
                </c:pt>
                <c:pt idx="32472">
                  <c:v>-46.768500000000003</c:v>
                </c:pt>
                <c:pt idx="32473">
                  <c:v>-46.766500000000008</c:v>
                </c:pt>
                <c:pt idx="32474">
                  <c:v>-46.764500000000012</c:v>
                </c:pt>
                <c:pt idx="32475">
                  <c:v>-46.762500000000003</c:v>
                </c:pt>
                <c:pt idx="32476">
                  <c:v>-46.760500000000008</c:v>
                </c:pt>
                <c:pt idx="32477">
                  <c:v>-46.758500000000012</c:v>
                </c:pt>
                <c:pt idx="32478">
                  <c:v>-46.756500000000003</c:v>
                </c:pt>
                <c:pt idx="32479">
                  <c:v>-46.754500000000007</c:v>
                </c:pt>
                <c:pt idx="32480">
                  <c:v>-46.752500000000012</c:v>
                </c:pt>
                <c:pt idx="32481">
                  <c:v>-46.750500000000002</c:v>
                </c:pt>
                <c:pt idx="32482">
                  <c:v>-46.748500000000007</c:v>
                </c:pt>
                <c:pt idx="32483">
                  <c:v>-46.746500000000012</c:v>
                </c:pt>
                <c:pt idx="32484">
                  <c:v>-46.744500000000002</c:v>
                </c:pt>
                <c:pt idx="32485">
                  <c:v>-46.742500000000007</c:v>
                </c:pt>
                <c:pt idx="32486">
                  <c:v>-46.740500000000011</c:v>
                </c:pt>
                <c:pt idx="32487">
                  <c:v>-46.738500000000002</c:v>
                </c:pt>
                <c:pt idx="32488">
                  <c:v>-46.736500000000007</c:v>
                </c:pt>
                <c:pt idx="32489">
                  <c:v>-46.734500000000011</c:v>
                </c:pt>
                <c:pt idx="32490">
                  <c:v>-46.732500000000002</c:v>
                </c:pt>
                <c:pt idx="32491">
                  <c:v>-46.730500000000006</c:v>
                </c:pt>
                <c:pt idx="32492">
                  <c:v>-46.728500000000011</c:v>
                </c:pt>
                <c:pt idx="32493">
                  <c:v>-46.726500000000001</c:v>
                </c:pt>
                <c:pt idx="32494">
                  <c:v>-46.724500000000006</c:v>
                </c:pt>
                <c:pt idx="32495">
                  <c:v>-46.722500000000011</c:v>
                </c:pt>
                <c:pt idx="32496">
                  <c:v>-46.720500000000001</c:v>
                </c:pt>
                <c:pt idx="32497">
                  <c:v>-46.718500000000006</c:v>
                </c:pt>
                <c:pt idx="32498">
                  <c:v>-46.716500000000011</c:v>
                </c:pt>
                <c:pt idx="32499">
                  <c:v>-46.714500000000001</c:v>
                </c:pt>
                <c:pt idx="32500">
                  <c:v>-46.712500000000006</c:v>
                </c:pt>
                <c:pt idx="32501">
                  <c:v>-46.71050000000001</c:v>
                </c:pt>
                <c:pt idx="32502">
                  <c:v>-46.708500000000001</c:v>
                </c:pt>
                <c:pt idx="32503">
                  <c:v>-46.706500000000005</c:v>
                </c:pt>
                <c:pt idx="32504">
                  <c:v>-46.70450000000001</c:v>
                </c:pt>
                <c:pt idx="32505">
                  <c:v>-46.702500000000001</c:v>
                </c:pt>
                <c:pt idx="32506">
                  <c:v>-46.700500000000005</c:v>
                </c:pt>
                <c:pt idx="32507">
                  <c:v>-46.69850000000001</c:v>
                </c:pt>
                <c:pt idx="32508">
                  <c:v>-46.6965</c:v>
                </c:pt>
                <c:pt idx="32509">
                  <c:v>-46.694500000000005</c:v>
                </c:pt>
                <c:pt idx="32510">
                  <c:v>-46.69250000000001</c:v>
                </c:pt>
                <c:pt idx="32511">
                  <c:v>-46.6905</c:v>
                </c:pt>
                <c:pt idx="32512">
                  <c:v>-46.688500000000005</c:v>
                </c:pt>
                <c:pt idx="32513">
                  <c:v>-46.686500000000009</c:v>
                </c:pt>
                <c:pt idx="32514">
                  <c:v>-46.6845</c:v>
                </c:pt>
                <c:pt idx="32515">
                  <c:v>-46.682500000000005</c:v>
                </c:pt>
                <c:pt idx="32516">
                  <c:v>-46.680500000000009</c:v>
                </c:pt>
                <c:pt idx="32517">
                  <c:v>-46.6785</c:v>
                </c:pt>
                <c:pt idx="32518">
                  <c:v>-46.676500000000004</c:v>
                </c:pt>
                <c:pt idx="32519">
                  <c:v>-46.674500000000009</c:v>
                </c:pt>
                <c:pt idx="32520">
                  <c:v>-46.672499999999999</c:v>
                </c:pt>
                <c:pt idx="32521">
                  <c:v>-46.670500000000004</c:v>
                </c:pt>
                <c:pt idx="32522">
                  <c:v>-46.668500000000009</c:v>
                </c:pt>
                <c:pt idx="32523">
                  <c:v>-46.666499999999999</c:v>
                </c:pt>
                <c:pt idx="32524">
                  <c:v>-46.664500000000004</c:v>
                </c:pt>
                <c:pt idx="32525">
                  <c:v>-46.662500000000009</c:v>
                </c:pt>
                <c:pt idx="32526">
                  <c:v>-46.660499999999999</c:v>
                </c:pt>
                <c:pt idx="32527">
                  <c:v>-46.658500000000004</c:v>
                </c:pt>
                <c:pt idx="32528">
                  <c:v>-46.656500000000008</c:v>
                </c:pt>
                <c:pt idx="32529">
                  <c:v>-46.654499999999999</c:v>
                </c:pt>
                <c:pt idx="32530">
                  <c:v>-46.652500000000003</c:v>
                </c:pt>
                <c:pt idx="32531">
                  <c:v>-46.650500000000008</c:v>
                </c:pt>
                <c:pt idx="32532">
                  <c:v>-46.648500000000013</c:v>
                </c:pt>
                <c:pt idx="32533">
                  <c:v>-46.646500000000003</c:v>
                </c:pt>
                <c:pt idx="32534">
                  <c:v>-46.644500000000008</c:v>
                </c:pt>
                <c:pt idx="32535">
                  <c:v>-46.642500000000013</c:v>
                </c:pt>
                <c:pt idx="32536">
                  <c:v>-46.640500000000003</c:v>
                </c:pt>
                <c:pt idx="32537">
                  <c:v>-46.638500000000008</c:v>
                </c:pt>
                <c:pt idx="32538">
                  <c:v>-46.636500000000012</c:v>
                </c:pt>
                <c:pt idx="32539">
                  <c:v>-46.634500000000003</c:v>
                </c:pt>
                <c:pt idx="32540">
                  <c:v>-46.632500000000007</c:v>
                </c:pt>
                <c:pt idx="32541">
                  <c:v>-46.630500000000012</c:v>
                </c:pt>
                <c:pt idx="32542">
                  <c:v>-46.628500000000003</c:v>
                </c:pt>
                <c:pt idx="32543">
                  <c:v>-46.626500000000007</c:v>
                </c:pt>
                <c:pt idx="32544">
                  <c:v>-46.624500000000012</c:v>
                </c:pt>
                <c:pt idx="32545">
                  <c:v>-46.622500000000002</c:v>
                </c:pt>
                <c:pt idx="32546">
                  <c:v>-46.620500000000007</c:v>
                </c:pt>
                <c:pt idx="32547">
                  <c:v>-46.618500000000012</c:v>
                </c:pt>
                <c:pt idx="32548">
                  <c:v>-46.616500000000002</c:v>
                </c:pt>
                <c:pt idx="32549">
                  <c:v>-46.614500000000007</c:v>
                </c:pt>
                <c:pt idx="32550">
                  <c:v>-46.612500000000011</c:v>
                </c:pt>
                <c:pt idx="32551">
                  <c:v>-46.610500000000002</c:v>
                </c:pt>
                <c:pt idx="32552">
                  <c:v>-46.608500000000006</c:v>
                </c:pt>
                <c:pt idx="32553">
                  <c:v>-46.606500000000011</c:v>
                </c:pt>
                <c:pt idx="32554">
                  <c:v>-46.604500000000002</c:v>
                </c:pt>
                <c:pt idx="32555">
                  <c:v>-46.602500000000006</c:v>
                </c:pt>
                <c:pt idx="32556">
                  <c:v>-46.600500000000011</c:v>
                </c:pt>
                <c:pt idx="32557">
                  <c:v>-46.598500000000001</c:v>
                </c:pt>
                <c:pt idx="32558">
                  <c:v>-46.596500000000006</c:v>
                </c:pt>
                <c:pt idx="32559">
                  <c:v>-46.594500000000011</c:v>
                </c:pt>
                <c:pt idx="32560">
                  <c:v>-46.592500000000001</c:v>
                </c:pt>
                <c:pt idx="32561">
                  <c:v>-46.590500000000006</c:v>
                </c:pt>
                <c:pt idx="32562">
                  <c:v>-46.58850000000001</c:v>
                </c:pt>
                <c:pt idx="32563">
                  <c:v>-46.586500000000001</c:v>
                </c:pt>
                <c:pt idx="32564">
                  <c:v>-46.584500000000006</c:v>
                </c:pt>
                <c:pt idx="32565">
                  <c:v>-46.58250000000001</c:v>
                </c:pt>
                <c:pt idx="32566">
                  <c:v>-46.580500000000001</c:v>
                </c:pt>
                <c:pt idx="32567">
                  <c:v>-46.578500000000005</c:v>
                </c:pt>
                <c:pt idx="32568">
                  <c:v>-46.57650000000001</c:v>
                </c:pt>
                <c:pt idx="32569">
                  <c:v>-46.5745</c:v>
                </c:pt>
                <c:pt idx="32570">
                  <c:v>-46.572500000000005</c:v>
                </c:pt>
                <c:pt idx="32571">
                  <c:v>-46.57050000000001</c:v>
                </c:pt>
                <c:pt idx="32572">
                  <c:v>-46.5685</c:v>
                </c:pt>
                <c:pt idx="32573">
                  <c:v>-46.566500000000005</c:v>
                </c:pt>
                <c:pt idx="32574">
                  <c:v>-46.56450000000001</c:v>
                </c:pt>
                <c:pt idx="32575">
                  <c:v>-46.5625</c:v>
                </c:pt>
                <c:pt idx="32576">
                  <c:v>-46.560500000000005</c:v>
                </c:pt>
                <c:pt idx="32577">
                  <c:v>-46.558500000000009</c:v>
                </c:pt>
                <c:pt idx="32578">
                  <c:v>-46.5565</c:v>
                </c:pt>
                <c:pt idx="32579">
                  <c:v>-46.554500000000004</c:v>
                </c:pt>
                <c:pt idx="32580">
                  <c:v>-46.552500000000009</c:v>
                </c:pt>
                <c:pt idx="32581">
                  <c:v>-46.5505</c:v>
                </c:pt>
                <c:pt idx="32582">
                  <c:v>-46.548500000000004</c:v>
                </c:pt>
                <c:pt idx="32583">
                  <c:v>-46.546500000000009</c:v>
                </c:pt>
                <c:pt idx="32584">
                  <c:v>-46.544499999999999</c:v>
                </c:pt>
                <c:pt idx="32585">
                  <c:v>-46.542500000000004</c:v>
                </c:pt>
                <c:pt idx="32586">
                  <c:v>-46.540500000000009</c:v>
                </c:pt>
                <c:pt idx="32587">
                  <c:v>-46.538499999999999</c:v>
                </c:pt>
                <c:pt idx="32588">
                  <c:v>-46.536500000000004</c:v>
                </c:pt>
                <c:pt idx="32589">
                  <c:v>-46.534500000000008</c:v>
                </c:pt>
                <c:pt idx="32590">
                  <c:v>-46.532499999999999</c:v>
                </c:pt>
                <c:pt idx="32591">
                  <c:v>-46.530500000000004</c:v>
                </c:pt>
                <c:pt idx="32592">
                  <c:v>-46.528500000000008</c:v>
                </c:pt>
                <c:pt idx="32593">
                  <c:v>-46.526499999999999</c:v>
                </c:pt>
                <c:pt idx="32594">
                  <c:v>-46.524500000000003</c:v>
                </c:pt>
                <c:pt idx="32595">
                  <c:v>-46.522500000000008</c:v>
                </c:pt>
                <c:pt idx="32596">
                  <c:v>-46.520500000000013</c:v>
                </c:pt>
                <c:pt idx="32597">
                  <c:v>-46.518500000000003</c:v>
                </c:pt>
                <c:pt idx="32598">
                  <c:v>-46.516500000000008</c:v>
                </c:pt>
                <c:pt idx="32599">
                  <c:v>-46.514500000000012</c:v>
                </c:pt>
                <c:pt idx="32600">
                  <c:v>-46.512500000000003</c:v>
                </c:pt>
                <c:pt idx="32601">
                  <c:v>-46.510500000000008</c:v>
                </c:pt>
                <c:pt idx="32602">
                  <c:v>-46.508500000000012</c:v>
                </c:pt>
                <c:pt idx="32603">
                  <c:v>-46.506500000000003</c:v>
                </c:pt>
                <c:pt idx="32604">
                  <c:v>-46.504500000000007</c:v>
                </c:pt>
                <c:pt idx="32605">
                  <c:v>-46.502500000000012</c:v>
                </c:pt>
                <c:pt idx="32606">
                  <c:v>-46.500500000000002</c:v>
                </c:pt>
                <c:pt idx="32607">
                  <c:v>-46.498500000000007</c:v>
                </c:pt>
                <c:pt idx="32608">
                  <c:v>-46.496500000000012</c:v>
                </c:pt>
                <c:pt idx="32609">
                  <c:v>-46.494500000000002</c:v>
                </c:pt>
                <c:pt idx="32610">
                  <c:v>-46.492500000000007</c:v>
                </c:pt>
                <c:pt idx="32611">
                  <c:v>-46.490500000000011</c:v>
                </c:pt>
                <c:pt idx="32612">
                  <c:v>-46.488500000000002</c:v>
                </c:pt>
                <c:pt idx="32613">
                  <c:v>-46.486500000000007</c:v>
                </c:pt>
                <c:pt idx="32614">
                  <c:v>-46.484500000000011</c:v>
                </c:pt>
                <c:pt idx="32615">
                  <c:v>-46.482500000000002</c:v>
                </c:pt>
                <c:pt idx="32616">
                  <c:v>-46.480500000000006</c:v>
                </c:pt>
                <c:pt idx="32617">
                  <c:v>-46.478500000000011</c:v>
                </c:pt>
                <c:pt idx="32618">
                  <c:v>-46.476500000000001</c:v>
                </c:pt>
                <c:pt idx="32619">
                  <c:v>-46.474500000000006</c:v>
                </c:pt>
                <c:pt idx="32620">
                  <c:v>-46.472500000000011</c:v>
                </c:pt>
                <c:pt idx="32621">
                  <c:v>-46.470500000000001</c:v>
                </c:pt>
                <c:pt idx="32622">
                  <c:v>-46.468500000000006</c:v>
                </c:pt>
                <c:pt idx="32623">
                  <c:v>-46.466500000000011</c:v>
                </c:pt>
                <c:pt idx="32624">
                  <c:v>-46.464500000000001</c:v>
                </c:pt>
                <c:pt idx="32625">
                  <c:v>-46.462500000000006</c:v>
                </c:pt>
                <c:pt idx="32626">
                  <c:v>-46.46050000000001</c:v>
                </c:pt>
                <c:pt idx="32627">
                  <c:v>-46.458500000000001</c:v>
                </c:pt>
                <c:pt idx="32628">
                  <c:v>-46.456500000000005</c:v>
                </c:pt>
                <c:pt idx="32629">
                  <c:v>-46.45450000000001</c:v>
                </c:pt>
                <c:pt idx="32630">
                  <c:v>-46.452500000000001</c:v>
                </c:pt>
                <c:pt idx="32631">
                  <c:v>-46.450500000000005</c:v>
                </c:pt>
                <c:pt idx="32632">
                  <c:v>-46.44850000000001</c:v>
                </c:pt>
                <c:pt idx="32633">
                  <c:v>-46.4465</c:v>
                </c:pt>
                <c:pt idx="32634">
                  <c:v>-46.444500000000005</c:v>
                </c:pt>
                <c:pt idx="32635">
                  <c:v>-46.44250000000001</c:v>
                </c:pt>
                <c:pt idx="32636">
                  <c:v>-46.4405</c:v>
                </c:pt>
                <c:pt idx="32637">
                  <c:v>-46.438500000000005</c:v>
                </c:pt>
                <c:pt idx="32638">
                  <c:v>-46.436500000000009</c:v>
                </c:pt>
                <c:pt idx="32639">
                  <c:v>-46.4345</c:v>
                </c:pt>
                <c:pt idx="32640">
                  <c:v>-46.432500000000005</c:v>
                </c:pt>
                <c:pt idx="32641">
                  <c:v>-46.430500000000009</c:v>
                </c:pt>
                <c:pt idx="32642">
                  <c:v>-46.4285</c:v>
                </c:pt>
                <c:pt idx="32643">
                  <c:v>-46.426500000000004</c:v>
                </c:pt>
                <c:pt idx="32644">
                  <c:v>-46.424500000000009</c:v>
                </c:pt>
                <c:pt idx="32645">
                  <c:v>-46.422499999999999</c:v>
                </c:pt>
                <c:pt idx="32646">
                  <c:v>-46.420500000000004</c:v>
                </c:pt>
                <c:pt idx="32647">
                  <c:v>-46.418500000000009</c:v>
                </c:pt>
                <c:pt idx="32648">
                  <c:v>-46.416499999999999</c:v>
                </c:pt>
                <c:pt idx="32649">
                  <c:v>-46.414500000000004</c:v>
                </c:pt>
                <c:pt idx="32650">
                  <c:v>-46.412500000000009</c:v>
                </c:pt>
                <c:pt idx="32651">
                  <c:v>-46.410499999999999</c:v>
                </c:pt>
                <c:pt idx="32652">
                  <c:v>-46.408500000000004</c:v>
                </c:pt>
                <c:pt idx="32653">
                  <c:v>-46.406500000000008</c:v>
                </c:pt>
                <c:pt idx="32654">
                  <c:v>-46.404499999999999</c:v>
                </c:pt>
                <c:pt idx="32655">
                  <c:v>-46.402500000000003</c:v>
                </c:pt>
                <c:pt idx="32656">
                  <c:v>-46.400500000000008</c:v>
                </c:pt>
                <c:pt idx="32657">
                  <c:v>-46.398500000000013</c:v>
                </c:pt>
                <c:pt idx="32658">
                  <c:v>-46.396500000000003</c:v>
                </c:pt>
                <c:pt idx="32659">
                  <c:v>-46.394500000000008</c:v>
                </c:pt>
                <c:pt idx="32660">
                  <c:v>-46.392500000000013</c:v>
                </c:pt>
                <c:pt idx="32661">
                  <c:v>-46.390500000000003</c:v>
                </c:pt>
                <c:pt idx="32662">
                  <c:v>-46.388500000000008</c:v>
                </c:pt>
                <c:pt idx="32663">
                  <c:v>-46.386500000000012</c:v>
                </c:pt>
                <c:pt idx="32664">
                  <c:v>-46.384500000000003</c:v>
                </c:pt>
                <c:pt idx="32665">
                  <c:v>-46.382500000000007</c:v>
                </c:pt>
                <c:pt idx="32666">
                  <c:v>-46.380500000000012</c:v>
                </c:pt>
                <c:pt idx="32667">
                  <c:v>-46.378500000000003</c:v>
                </c:pt>
                <c:pt idx="32668">
                  <c:v>-46.376500000000007</c:v>
                </c:pt>
                <c:pt idx="32669">
                  <c:v>-46.374500000000012</c:v>
                </c:pt>
                <c:pt idx="32670">
                  <c:v>-46.372500000000002</c:v>
                </c:pt>
                <c:pt idx="32671">
                  <c:v>-46.370500000000007</c:v>
                </c:pt>
                <c:pt idx="32672">
                  <c:v>-46.368500000000012</c:v>
                </c:pt>
                <c:pt idx="32673">
                  <c:v>-46.366500000000002</c:v>
                </c:pt>
                <c:pt idx="32674">
                  <c:v>-46.364500000000007</c:v>
                </c:pt>
                <c:pt idx="32675">
                  <c:v>-46.362500000000011</c:v>
                </c:pt>
                <c:pt idx="32676">
                  <c:v>-46.360500000000002</c:v>
                </c:pt>
                <c:pt idx="32677">
                  <c:v>-46.358500000000006</c:v>
                </c:pt>
                <c:pt idx="32678">
                  <c:v>-46.356500000000011</c:v>
                </c:pt>
                <c:pt idx="32679">
                  <c:v>-46.354500000000002</c:v>
                </c:pt>
                <c:pt idx="32680">
                  <c:v>-46.352500000000006</c:v>
                </c:pt>
                <c:pt idx="32681">
                  <c:v>-46.350500000000011</c:v>
                </c:pt>
                <c:pt idx="32682">
                  <c:v>-46.348500000000001</c:v>
                </c:pt>
                <c:pt idx="32683">
                  <c:v>-46.346500000000006</c:v>
                </c:pt>
                <c:pt idx="32684">
                  <c:v>-46.344500000000011</c:v>
                </c:pt>
                <c:pt idx="32685">
                  <c:v>-46.342500000000001</c:v>
                </c:pt>
                <c:pt idx="32686">
                  <c:v>-46.340500000000006</c:v>
                </c:pt>
                <c:pt idx="32687">
                  <c:v>-46.33850000000001</c:v>
                </c:pt>
                <c:pt idx="32688">
                  <c:v>-46.336500000000001</c:v>
                </c:pt>
                <c:pt idx="32689">
                  <c:v>-46.334500000000006</c:v>
                </c:pt>
                <c:pt idx="32690">
                  <c:v>-46.33250000000001</c:v>
                </c:pt>
                <c:pt idx="32691">
                  <c:v>-46.330500000000001</c:v>
                </c:pt>
                <c:pt idx="32692">
                  <c:v>-46.328500000000005</c:v>
                </c:pt>
                <c:pt idx="32693">
                  <c:v>-46.32650000000001</c:v>
                </c:pt>
                <c:pt idx="32694">
                  <c:v>-46.3245</c:v>
                </c:pt>
                <c:pt idx="32695">
                  <c:v>-46.322500000000005</c:v>
                </c:pt>
                <c:pt idx="32696">
                  <c:v>-46.32050000000001</c:v>
                </c:pt>
                <c:pt idx="32697">
                  <c:v>-46.3185</c:v>
                </c:pt>
                <c:pt idx="32698">
                  <c:v>-46.316500000000005</c:v>
                </c:pt>
                <c:pt idx="32699">
                  <c:v>-46.31450000000001</c:v>
                </c:pt>
                <c:pt idx="32700">
                  <c:v>-46.3125</c:v>
                </c:pt>
                <c:pt idx="32701">
                  <c:v>-46.310500000000005</c:v>
                </c:pt>
                <c:pt idx="32702">
                  <c:v>-46.308500000000009</c:v>
                </c:pt>
                <c:pt idx="32703">
                  <c:v>-46.3065</c:v>
                </c:pt>
                <c:pt idx="32704">
                  <c:v>-46.304500000000004</c:v>
                </c:pt>
                <c:pt idx="32705">
                  <c:v>-46.302500000000009</c:v>
                </c:pt>
                <c:pt idx="32706">
                  <c:v>-46.3005</c:v>
                </c:pt>
                <c:pt idx="32707">
                  <c:v>-46.298500000000004</c:v>
                </c:pt>
                <c:pt idx="32708">
                  <c:v>-46.296500000000009</c:v>
                </c:pt>
                <c:pt idx="32709">
                  <c:v>-46.294499999999999</c:v>
                </c:pt>
                <c:pt idx="32710">
                  <c:v>-46.292500000000004</c:v>
                </c:pt>
                <c:pt idx="32711">
                  <c:v>-46.290500000000009</c:v>
                </c:pt>
                <c:pt idx="32712">
                  <c:v>-46.288499999999999</c:v>
                </c:pt>
                <c:pt idx="32713">
                  <c:v>-46.286500000000004</c:v>
                </c:pt>
                <c:pt idx="32714">
                  <c:v>-46.284500000000008</c:v>
                </c:pt>
                <c:pt idx="32715">
                  <c:v>-46.282499999999999</c:v>
                </c:pt>
                <c:pt idx="32716">
                  <c:v>-46.280500000000004</c:v>
                </c:pt>
                <c:pt idx="32717">
                  <c:v>-46.278500000000008</c:v>
                </c:pt>
                <c:pt idx="32718">
                  <c:v>-46.276499999999999</c:v>
                </c:pt>
                <c:pt idx="32719">
                  <c:v>-46.274500000000003</c:v>
                </c:pt>
                <c:pt idx="32720">
                  <c:v>-46.272500000000008</c:v>
                </c:pt>
                <c:pt idx="32721">
                  <c:v>-46.270500000000013</c:v>
                </c:pt>
                <c:pt idx="32722">
                  <c:v>-46.268500000000003</c:v>
                </c:pt>
                <c:pt idx="32723">
                  <c:v>-46.266500000000008</c:v>
                </c:pt>
                <c:pt idx="32724">
                  <c:v>-46.264500000000012</c:v>
                </c:pt>
                <c:pt idx="32725">
                  <c:v>-46.262500000000003</c:v>
                </c:pt>
                <c:pt idx="32726">
                  <c:v>-46.260500000000008</c:v>
                </c:pt>
                <c:pt idx="32727">
                  <c:v>-46.258500000000012</c:v>
                </c:pt>
                <c:pt idx="32728">
                  <c:v>-46.256500000000003</c:v>
                </c:pt>
                <c:pt idx="32729">
                  <c:v>-46.254500000000007</c:v>
                </c:pt>
                <c:pt idx="32730">
                  <c:v>-46.252500000000012</c:v>
                </c:pt>
                <c:pt idx="32731">
                  <c:v>-46.250500000000002</c:v>
                </c:pt>
                <c:pt idx="32732">
                  <c:v>-46.248500000000007</c:v>
                </c:pt>
                <c:pt idx="32733">
                  <c:v>-46.246500000000012</c:v>
                </c:pt>
                <c:pt idx="32734">
                  <c:v>-46.244500000000002</c:v>
                </c:pt>
                <c:pt idx="32735">
                  <c:v>-46.242500000000007</c:v>
                </c:pt>
                <c:pt idx="32736">
                  <c:v>-46.240500000000011</c:v>
                </c:pt>
                <c:pt idx="32737">
                  <c:v>-46.238500000000002</c:v>
                </c:pt>
                <c:pt idx="32738">
                  <c:v>-46.236500000000007</c:v>
                </c:pt>
                <c:pt idx="32739">
                  <c:v>-46.234500000000011</c:v>
                </c:pt>
                <c:pt idx="32740">
                  <c:v>-46.232500000000002</c:v>
                </c:pt>
                <c:pt idx="32741">
                  <c:v>-46.230500000000006</c:v>
                </c:pt>
                <c:pt idx="32742">
                  <c:v>-46.228500000000011</c:v>
                </c:pt>
                <c:pt idx="32743">
                  <c:v>-46.226500000000001</c:v>
                </c:pt>
                <c:pt idx="32744">
                  <c:v>-46.224500000000006</c:v>
                </c:pt>
                <c:pt idx="32745">
                  <c:v>-46.222500000000011</c:v>
                </c:pt>
                <c:pt idx="32746">
                  <c:v>-46.220500000000001</c:v>
                </c:pt>
                <c:pt idx="32747">
                  <c:v>-46.218500000000006</c:v>
                </c:pt>
                <c:pt idx="32748">
                  <c:v>-46.216500000000011</c:v>
                </c:pt>
                <c:pt idx="32749">
                  <c:v>-46.214500000000001</c:v>
                </c:pt>
                <c:pt idx="32750">
                  <c:v>-46.212500000000006</c:v>
                </c:pt>
                <c:pt idx="32751">
                  <c:v>-46.21050000000001</c:v>
                </c:pt>
                <c:pt idx="32752">
                  <c:v>-46.208500000000001</c:v>
                </c:pt>
                <c:pt idx="32753">
                  <c:v>-46.206500000000005</c:v>
                </c:pt>
                <c:pt idx="32754">
                  <c:v>-46.20450000000001</c:v>
                </c:pt>
                <c:pt idx="32755">
                  <c:v>-46.202500000000001</c:v>
                </c:pt>
                <c:pt idx="32756">
                  <c:v>-46.200500000000005</c:v>
                </c:pt>
                <c:pt idx="32757">
                  <c:v>-46.19850000000001</c:v>
                </c:pt>
                <c:pt idx="32758">
                  <c:v>-46.1965</c:v>
                </c:pt>
                <c:pt idx="32759">
                  <c:v>-46.194500000000005</c:v>
                </c:pt>
                <c:pt idx="32760">
                  <c:v>-46.19250000000001</c:v>
                </c:pt>
                <c:pt idx="32761">
                  <c:v>-46.1905</c:v>
                </c:pt>
                <c:pt idx="32762">
                  <c:v>-46.188500000000005</c:v>
                </c:pt>
                <c:pt idx="32763">
                  <c:v>-46.186500000000009</c:v>
                </c:pt>
                <c:pt idx="32764">
                  <c:v>-46.1845</c:v>
                </c:pt>
                <c:pt idx="32765">
                  <c:v>-46.182500000000005</c:v>
                </c:pt>
                <c:pt idx="32766">
                  <c:v>-46.180500000000009</c:v>
                </c:pt>
                <c:pt idx="32767">
                  <c:v>-46.1785</c:v>
                </c:pt>
                <c:pt idx="32768">
                  <c:v>-46.176500000000004</c:v>
                </c:pt>
                <c:pt idx="32769">
                  <c:v>-46.174500000000009</c:v>
                </c:pt>
                <c:pt idx="32770">
                  <c:v>-46.172499999999999</c:v>
                </c:pt>
                <c:pt idx="32771">
                  <c:v>-46.170500000000004</c:v>
                </c:pt>
                <c:pt idx="32772">
                  <c:v>-46.168500000000009</c:v>
                </c:pt>
                <c:pt idx="32773">
                  <c:v>-46.166499999999999</c:v>
                </c:pt>
                <c:pt idx="32774">
                  <c:v>-46.164500000000004</c:v>
                </c:pt>
                <c:pt idx="32775">
                  <c:v>-46.162500000000009</c:v>
                </c:pt>
                <c:pt idx="32776">
                  <c:v>-46.160499999999999</c:v>
                </c:pt>
                <c:pt idx="32777">
                  <c:v>-46.158500000000004</c:v>
                </c:pt>
                <c:pt idx="32778">
                  <c:v>-46.156500000000008</c:v>
                </c:pt>
                <c:pt idx="32779">
                  <c:v>-46.154499999999999</c:v>
                </c:pt>
                <c:pt idx="32780">
                  <c:v>-46.152500000000003</c:v>
                </c:pt>
                <c:pt idx="32781">
                  <c:v>-46.150500000000008</c:v>
                </c:pt>
                <c:pt idx="32782">
                  <c:v>-46.148500000000013</c:v>
                </c:pt>
                <c:pt idx="32783">
                  <c:v>-46.146500000000003</c:v>
                </c:pt>
                <c:pt idx="32784">
                  <c:v>-46.144500000000008</c:v>
                </c:pt>
                <c:pt idx="32785">
                  <c:v>-46.142500000000013</c:v>
                </c:pt>
                <c:pt idx="32786">
                  <c:v>-46.140500000000003</c:v>
                </c:pt>
                <c:pt idx="32787">
                  <c:v>-46.138500000000008</c:v>
                </c:pt>
                <c:pt idx="32788">
                  <c:v>-46.136500000000012</c:v>
                </c:pt>
                <c:pt idx="32789">
                  <c:v>-46.134500000000003</c:v>
                </c:pt>
                <c:pt idx="32790">
                  <c:v>-46.132500000000007</c:v>
                </c:pt>
                <c:pt idx="32791">
                  <c:v>-46.130500000000012</c:v>
                </c:pt>
                <c:pt idx="32792">
                  <c:v>-46.128500000000003</c:v>
                </c:pt>
                <c:pt idx="32793">
                  <c:v>-46.126500000000007</c:v>
                </c:pt>
                <c:pt idx="32794">
                  <c:v>-46.124500000000012</c:v>
                </c:pt>
                <c:pt idx="32795">
                  <c:v>-46.122500000000002</c:v>
                </c:pt>
                <c:pt idx="32796">
                  <c:v>-46.120500000000007</c:v>
                </c:pt>
                <c:pt idx="32797">
                  <c:v>-46.118500000000012</c:v>
                </c:pt>
                <c:pt idx="32798">
                  <c:v>-46.116500000000002</c:v>
                </c:pt>
                <c:pt idx="32799">
                  <c:v>-46.114500000000007</c:v>
                </c:pt>
                <c:pt idx="32800">
                  <c:v>-46.112500000000011</c:v>
                </c:pt>
                <c:pt idx="32801">
                  <c:v>-46.110500000000002</c:v>
                </c:pt>
                <c:pt idx="32802">
                  <c:v>-46.108500000000006</c:v>
                </c:pt>
                <c:pt idx="32803">
                  <c:v>-46.106500000000011</c:v>
                </c:pt>
                <c:pt idx="32804">
                  <c:v>-46.104500000000002</c:v>
                </c:pt>
                <c:pt idx="32805">
                  <c:v>-46.102500000000006</c:v>
                </c:pt>
                <c:pt idx="32806">
                  <c:v>-46.100500000000011</c:v>
                </c:pt>
                <c:pt idx="32807">
                  <c:v>-46.098500000000001</c:v>
                </c:pt>
                <c:pt idx="32808">
                  <c:v>-46.096500000000006</c:v>
                </c:pt>
                <c:pt idx="32809">
                  <c:v>-46.094500000000011</c:v>
                </c:pt>
                <c:pt idx="32810">
                  <c:v>-46.092500000000001</c:v>
                </c:pt>
                <c:pt idx="32811">
                  <c:v>-46.090500000000006</c:v>
                </c:pt>
                <c:pt idx="32812">
                  <c:v>-46.08850000000001</c:v>
                </c:pt>
                <c:pt idx="32813">
                  <c:v>-46.086500000000001</c:v>
                </c:pt>
                <c:pt idx="32814">
                  <c:v>-46.084500000000006</c:v>
                </c:pt>
                <c:pt idx="32815">
                  <c:v>-46.08250000000001</c:v>
                </c:pt>
                <c:pt idx="32816">
                  <c:v>-46.080500000000001</c:v>
                </c:pt>
                <c:pt idx="32817">
                  <c:v>-46.078500000000005</c:v>
                </c:pt>
                <c:pt idx="32818">
                  <c:v>-46.07650000000001</c:v>
                </c:pt>
                <c:pt idx="32819">
                  <c:v>-46.0745</c:v>
                </c:pt>
                <c:pt idx="32820">
                  <c:v>-46.072500000000005</c:v>
                </c:pt>
                <c:pt idx="32821">
                  <c:v>-46.07050000000001</c:v>
                </c:pt>
                <c:pt idx="32822">
                  <c:v>-46.0685</c:v>
                </c:pt>
                <c:pt idx="32823">
                  <c:v>-46.066500000000005</c:v>
                </c:pt>
                <c:pt idx="32824">
                  <c:v>-46.06450000000001</c:v>
                </c:pt>
                <c:pt idx="32825">
                  <c:v>-46.0625</c:v>
                </c:pt>
                <c:pt idx="32826">
                  <c:v>-46.060500000000005</c:v>
                </c:pt>
                <c:pt idx="32827">
                  <c:v>-46.058500000000009</c:v>
                </c:pt>
                <c:pt idx="32828">
                  <c:v>-46.0565</c:v>
                </c:pt>
                <c:pt idx="32829">
                  <c:v>-46.054500000000004</c:v>
                </c:pt>
                <c:pt idx="32830">
                  <c:v>-46.052500000000009</c:v>
                </c:pt>
                <c:pt idx="32831">
                  <c:v>-46.0505</c:v>
                </c:pt>
                <c:pt idx="32832">
                  <c:v>-46.048500000000004</c:v>
                </c:pt>
                <c:pt idx="32833">
                  <c:v>-46.046500000000009</c:v>
                </c:pt>
                <c:pt idx="32834">
                  <c:v>-46.044499999999999</c:v>
                </c:pt>
                <c:pt idx="32835">
                  <c:v>-46.042500000000004</c:v>
                </c:pt>
                <c:pt idx="32836">
                  <c:v>-46.040500000000009</c:v>
                </c:pt>
                <c:pt idx="32837">
                  <c:v>-46.038499999999999</c:v>
                </c:pt>
                <c:pt idx="32838">
                  <c:v>-46.036500000000004</c:v>
                </c:pt>
                <c:pt idx="32839">
                  <c:v>-46.034500000000008</c:v>
                </c:pt>
                <c:pt idx="32840">
                  <c:v>-46.032499999999999</c:v>
                </c:pt>
                <c:pt idx="32841">
                  <c:v>-46.030500000000004</c:v>
                </c:pt>
                <c:pt idx="32842">
                  <c:v>-46.028500000000008</c:v>
                </c:pt>
                <c:pt idx="32843">
                  <c:v>-46.026499999999999</c:v>
                </c:pt>
                <c:pt idx="32844">
                  <c:v>-46.024500000000003</c:v>
                </c:pt>
                <c:pt idx="32845">
                  <c:v>-46.022500000000008</c:v>
                </c:pt>
                <c:pt idx="32846">
                  <c:v>-46.020500000000013</c:v>
                </c:pt>
                <c:pt idx="32847">
                  <c:v>-46.018500000000003</c:v>
                </c:pt>
                <c:pt idx="32848">
                  <c:v>-46.016500000000008</c:v>
                </c:pt>
                <c:pt idx="32849">
                  <c:v>-46.014500000000012</c:v>
                </c:pt>
                <c:pt idx="32850">
                  <c:v>-46.012500000000003</c:v>
                </c:pt>
                <c:pt idx="32851">
                  <c:v>-46.010500000000008</c:v>
                </c:pt>
                <c:pt idx="32852">
                  <c:v>-46.008500000000012</c:v>
                </c:pt>
                <c:pt idx="32853">
                  <c:v>-46.006500000000003</c:v>
                </c:pt>
                <c:pt idx="32854">
                  <c:v>-46.004500000000007</c:v>
                </c:pt>
                <c:pt idx="32855">
                  <c:v>-46.002500000000012</c:v>
                </c:pt>
                <c:pt idx="32856">
                  <c:v>-46.000500000000002</c:v>
                </c:pt>
                <c:pt idx="32857">
                  <c:v>-45.998500000000007</c:v>
                </c:pt>
                <c:pt idx="32858">
                  <c:v>-45.996500000000012</c:v>
                </c:pt>
                <c:pt idx="32859">
                  <c:v>-45.994500000000002</c:v>
                </c:pt>
                <c:pt idx="32860">
                  <c:v>-45.992500000000007</c:v>
                </c:pt>
                <c:pt idx="32861">
                  <c:v>-45.990500000000011</c:v>
                </c:pt>
                <c:pt idx="32862">
                  <c:v>-45.988500000000002</c:v>
                </c:pt>
                <c:pt idx="32863">
                  <c:v>-45.986500000000007</c:v>
                </c:pt>
                <c:pt idx="32864">
                  <c:v>-45.984500000000011</c:v>
                </c:pt>
                <c:pt idx="32865">
                  <c:v>-45.982500000000002</c:v>
                </c:pt>
                <c:pt idx="32866">
                  <c:v>-45.980500000000006</c:v>
                </c:pt>
                <c:pt idx="32867">
                  <c:v>-45.978500000000011</c:v>
                </c:pt>
                <c:pt idx="32868">
                  <c:v>-45.976500000000001</c:v>
                </c:pt>
                <c:pt idx="32869">
                  <c:v>-45.974500000000006</c:v>
                </c:pt>
                <c:pt idx="32870">
                  <c:v>-45.972500000000011</c:v>
                </c:pt>
                <c:pt idx="32871">
                  <c:v>-45.970500000000001</c:v>
                </c:pt>
                <c:pt idx="32872">
                  <c:v>-45.968500000000006</c:v>
                </c:pt>
                <c:pt idx="32873">
                  <c:v>-45.966500000000011</c:v>
                </c:pt>
                <c:pt idx="32874">
                  <c:v>-45.964500000000001</c:v>
                </c:pt>
                <c:pt idx="32875">
                  <c:v>-45.962500000000006</c:v>
                </c:pt>
                <c:pt idx="32876">
                  <c:v>-45.96050000000001</c:v>
                </c:pt>
                <c:pt idx="32877">
                  <c:v>-45.958500000000001</c:v>
                </c:pt>
                <c:pt idx="32878">
                  <c:v>-45.956500000000005</c:v>
                </c:pt>
                <c:pt idx="32879">
                  <c:v>-45.95450000000001</c:v>
                </c:pt>
                <c:pt idx="32880">
                  <c:v>-45.952500000000001</c:v>
                </c:pt>
                <c:pt idx="32881">
                  <c:v>-45.950500000000005</c:v>
                </c:pt>
                <c:pt idx="32882">
                  <c:v>-45.94850000000001</c:v>
                </c:pt>
                <c:pt idx="32883">
                  <c:v>-45.9465</c:v>
                </c:pt>
                <c:pt idx="32884">
                  <c:v>-45.944500000000005</c:v>
                </c:pt>
                <c:pt idx="32885">
                  <c:v>-45.94250000000001</c:v>
                </c:pt>
                <c:pt idx="32886">
                  <c:v>-45.9405</c:v>
                </c:pt>
                <c:pt idx="32887">
                  <c:v>-45.938500000000005</c:v>
                </c:pt>
                <c:pt idx="32888">
                  <c:v>-45.936500000000009</c:v>
                </c:pt>
                <c:pt idx="32889">
                  <c:v>-45.9345</c:v>
                </c:pt>
                <c:pt idx="32890">
                  <c:v>-45.932500000000005</c:v>
                </c:pt>
                <c:pt idx="32891">
                  <c:v>-45.930500000000009</c:v>
                </c:pt>
                <c:pt idx="32892">
                  <c:v>-45.9285</c:v>
                </c:pt>
                <c:pt idx="32893">
                  <c:v>-45.926500000000004</c:v>
                </c:pt>
                <c:pt idx="32894">
                  <c:v>-45.924500000000009</c:v>
                </c:pt>
                <c:pt idx="32895">
                  <c:v>-45.922499999999999</c:v>
                </c:pt>
                <c:pt idx="32896">
                  <c:v>-45.920500000000004</c:v>
                </c:pt>
                <c:pt idx="32897">
                  <c:v>-45.918500000000009</c:v>
                </c:pt>
                <c:pt idx="32898">
                  <c:v>-45.916499999999999</c:v>
                </c:pt>
                <c:pt idx="32899">
                  <c:v>-45.914500000000004</c:v>
                </c:pt>
                <c:pt idx="32900">
                  <c:v>-45.912500000000009</c:v>
                </c:pt>
                <c:pt idx="32901">
                  <c:v>-45.910499999999999</c:v>
                </c:pt>
                <c:pt idx="32902">
                  <c:v>-45.908500000000004</c:v>
                </c:pt>
                <c:pt idx="32903">
                  <c:v>-45.906500000000008</c:v>
                </c:pt>
                <c:pt idx="32904">
                  <c:v>-45.904499999999999</c:v>
                </c:pt>
                <c:pt idx="32905">
                  <c:v>-45.902500000000003</c:v>
                </c:pt>
                <c:pt idx="32906">
                  <c:v>-45.900500000000008</c:v>
                </c:pt>
                <c:pt idx="32907">
                  <c:v>-45.898500000000013</c:v>
                </c:pt>
                <c:pt idx="32908">
                  <c:v>-45.896500000000003</c:v>
                </c:pt>
                <c:pt idx="32909">
                  <c:v>-45.894500000000008</c:v>
                </c:pt>
                <c:pt idx="32910">
                  <c:v>-45.892500000000013</c:v>
                </c:pt>
                <c:pt idx="32911">
                  <c:v>-45.890500000000003</c:v>
                </c:pt>
                <c:pt idx="32912">
                  <c:v>-45.888500000000008</c:v>
                </c:pt>
                <c:pt idx="32913">
                  <c:v>-45.886500000000012</c:v>
                </c:pt>
                <c:pt idx="32914">
                  <c:v>-45.884500000000003</c:v>
                </c:pt>
                <c:pt idx="32915">
                  <c:v>-45.882500000000007</c:v>
                </c:pt>
                <c:pt idx="32916">
                  <c:v>-45.880500000000012</c:v>
                </c:pt>
                <c:pt idx="32917">
                  <c:v>-45.878500000000003</c:v>
                </c:pt>
                <c:pt idx="32918">
                  <c:v>-45.876500000000007</c:v>
                </c:pt>
                <c:pt idx="32919">
                  <c:v>-45.874500000000012</c:v>
                </c:pt>
                <c:pt idx="32920">
                  <c:v>-45.872500000000002</c:v>
                </c:pt>
                <c:pt idx="32921">
                  <c:v>-45.870500000000007</c:v>
                </c:pt>
                <c:pt idx="32922">
                  <c:v>-45.868500000000012</c:v>
                </c:pt>
                <c:pt idx="32923">
                  <c:v>-45.866500000000002</c:v>
                </c:pt>
                <c:pt idx="32924">
                  <c:v>-45.864500000000007</c:v>
                </c:pt>
                <c:pt idx="32925">
                  <c:v>-45.862500000000011</c:v>
                </c:pt>
                <c:pt idx="32926">
                  <c:v>-45.860500000000002</c:v>
                </c:pt>
                <c:pt idx="32927">
                  <c:v>-45.858500000000006</c:v>
                </c:pt>
                <c:pt idx="32928">
                  <c:v>-45.856500000000011</c:v>
                </c:pt>
                <c:pt idx="32929">
                  <c:v>-45.854500000000002</c:v>
                </c:pt>
                <c:pt idx="32930">
                  <c:v>-45.852500000000006</c:v>
                </c:pt>
                <c:pt idx="32931">
                  <c:v>-45.850500000000011</c:v>
                </c:pt>
                <c:pt idx="32932">
                  <c:v>-45.848500000000001</c:v>
                </c:pt>
                <c:pt idx="32933">
                  <c:v>-45.846500000000006</c:v>
                </c:pt>
                <c:pt idx="32934">
                  <c:v>-45.844500000000011</c:v>
                </c:pt>
                <c:pt idx="32935">
                  <c:v>-45.842500000000001</c:v>
                </c:pt>
                <c:pt idx="32936">
                  <c:v>-45.840500000000006</c:v>
                </c:pt>
                <c:pt idx="32937">
                  <c:v>-45.83850000000001</c:v>
                </c:pt>
                <c:pt idx="32938">
                  <c:v>-45.836500000000001</c:v>
                </c:pt>
                <c:pt idx="32939">
                  <c:v>-45.834500000000006</c:v>
                </c:pt>
                <c:pt idx="32940">
                  <c:v>-45.83250000000001</c:v>
                </c:pt>
                <c:pt idx="32941">
                  <c:v>-45.830500000000001</c:v>
                </c:pt>
                <c:pt idx="32942">
                  <c:v>-45.828500000000005</c:v>
                </c:pt>
                <c:pt idx="32943">
                  <c:v>-45.82650000000001</c:v>
                </c:pt>
                <c:pt idx="32944">
                  <c:v>-45.8245</c:v>
                </c:pt>
                <c:pt idx="32945">
                  <c:v>-45.822500000000005</c:v>
                </c:pt>
                <c:pt idx="32946">
                  <c:v>-45.82050000000001</c:v>
                </c:pt>
                <c:pt idx="32947">
                  <c:v>-45.8185</c:v>
                </c:pt>
                <c:pt idx="32948">
                  <c:v>-45.816500000000005</c:v>
                </c:pt>
                <c:pt idx="32949">
                  <c:v>-45.81450000000001</c:v>
                </c:pt>
                <c:pt idx="32950">
                  <c:v>-45.8125</c:v>
                </c:pt>
                <c:pt idx="32951">
                  <c:v>-45.810500000000005</c:v>
                </c:pt>
                <c:pt idx="32952">
                  <c:v>-45.808500000000009</c:v>
                </c:pt>
                <c:pt idx="32953">
                  <c:v>-45.8065</c:v>
                </c:pt>
                <c:pt idx="32954">
                  <c:v>-45.804500000000004</c:v>
                </c:pt>
                <c:pt idx="32955">
                  <c:v>-45.802500000000009</c:v>
                </c:pt>
                <c:pt idx="32956">
                  <c:v>-45.8005</c:v>
                </c:pt>
                <c:pt idx="32957">
                  <c:v>-45.798500000000004</c:v>
                </c:pt>
                <c:pt idx="32958">
                  <c:v>-45.796500000000009</c:v>
                </c:pt>
                <c:pt idx="32959">
                  <c:v>-45.794499999999999</c:v>
                </c:pt>
                <c:pt idx="32960">
                  <c:v>-45.792500000000004</c:v>
                </c:pt>
                <c:pt idx="32961">
                  <c:v>-45.790500000000009</c:v>
                </c:pt>
                <c:pt idx="32962">
                  <c:v>-45.788499999999999</c:v>
                </c:pt>
                <c:pt idx="32963">
                  <c:v>-45.786500000000004</c:v>
                </c:pt>
                <c:pt idx="32964">
                  <c:v>-45.784500000000008</c:v>
                </c:pt>
                <c:pt idx="32965">
                  <c:v>-45.782499999999999</c:v>
                </c:pt>
                <c:pt idx="32966">
                  <c:v>-45.780500000000004</c:v>
                </c:pt>
                <c:pt idx="32967">
                  <c:v>-45.778500000000008</c:v>
                </c:pt>
                <c:pt idx="32968">
                  <c:v>-45.776499999999999</c:v>
                </c:pt>
                <c:pt idx="32969">
                  <c:v>-45.774500000000003</c:v>
                </c:pt>
                <c:pt idx="32970">
                  <c:v>-45.772500000000008</c:v>
                </c:pt>
                <c:pt idx="32971">
                  <c:v>-45.770500000000013</c:v>
                </c:pt>
                <c:pt idx="32972">
                  <c:v>-45.768500000000003</c:v>
                </c:pt>
                <c:pt idx="32973">
                  <c:v>-45.766500000000008</c:v>
                </c:pt>
                <c:pt idx="32974">
                  <c:v>-45.764500000000012</c:v>
                </c:pt>
                <c:pt idx="32975">
                  <c:v>-45.762500000000003</c:v>
                </c:pt>
                <c:pt idx="32976">
                  <c:v>-45.760500000000008</c:v>
                </c:pt>
                <c:pt idx="32977">
                  <c:v>-45.758500000000012</c:v>
                </c:pt>
                <c:pt idx="32978">
                  <c:v>-45.756500000000003</c:v>
                </c:pt>
                <c:pt idx="32979">
                  <c:v>-45.754500000000007</c:v>
                </c:pt>
                <c:pt idx="32980">
                  <c:v>-45.752500000000012</c:v>
                </c:pt>
                <c:pt idx="32981">
                  <c:v>-45.750500000000002</c:v>
                </c:pt>
                <c:pt idx="32982">
                  <c:v>-45.748500000000007</c:v>
                </c:pt>
                <c:pt idx="32983">
                  <c:v>-45.746500000000012</c:v>
                </c:pt>
                <c:pt idx="32984">
                  <c:v>-45.744500000000002</c:v>
                </c:pt>
                <c:pt idx="32985">
                  <c:v>-45.742500000000007</c:v>
                </c:pt>
                <c:pt idx="32986">
                  <c:v>-45.740500000000011</c:v>
                </c:pt>
                <c:pt idx="32987">
                  <c:v>-45.738500000000002</c:v>
                </c:pt>
                <c:pt idx="32988">
                  <c:v>-45.736500000000007</c:v>
                </c:pt>
                <c:pt idx="32989">
                  <c:v>-45.734500000000011</c:v>
                </c:pt>
                <c:pt idx="32990">
                  <c:v>-45.732500000000002</c:v>
                </c:pt>
                <c:pt idx="32991">
                  <c:v>-45.730500000000006</c:v>
                </c:pt>
                <c:pt idx="32992">
                  <c:v>-45.728500000000011</c:v>
                </c:pt>
                <c:pt idx="32993">
                  <c:v>-45.726500000000001</c:v>
                </c:pt>
                <c:pt idx="32994">
                  <c:v>-45.724500000000006</c:v>
                </c:pt>
                <c:pt idx="32995">
                  <c:v>-45.722500000000011</c:v>
                </c:pt>
                <c:pt idx="32996">
                  <c:v>-45.720500000000001</c:v>
                </c:pt>
                <c:pt idx="32997">
                  <c:v>-45.718500000000006</c:v>
                </c:pt>
                <c:pt idx="32998">
                  <c:v>-45.716500000000011</c:v>
                </c:pt>
                <c:pt idx="32999">
                  <c:v>-45.714500000000001</c:v>
                </c:pt>
                <c:pt idx="33000">
                  <c:v>-45.712500000000006</c:v>
                </c:pt>
                <c:pt idx="33001">
                  <c:v>-45.71050000000001</c:v>
                </c:pt>
                <c:pt idx="33002">
                  <c:v>-45.708500000000001</c:v>
                </c:pt>
                <c:pt idx="33003">
                  <c:v>-45.706500000000005</c:v>
                </c:pt>
                <c:pt idx="33004">
                  <c:v>-45.70450000000001</c:v>
                </c:pt>
                <c:pt idx="33005">
                  <c:v>-45.702500000000001</c:v>
                </c:pt>
                <c:pt idx="33006">
                  <c:v>-45.700500000000005</c:v>
                </c:pt>
                <c:pt idx="33007">
                  <c:v>-45.69850000000001</c:v>
                </c:pt>
                <c:pt idx="33008">
                  <c:v>-45.6965</c:v>
                </c:pt>
                <c:pt idx="33009">
                  <c:v>-45.694500000000005</c:v>
                </c:pt>
                <c:pt idx="33010">
                  <c:v>-45.69250000000001</c:v>
                </c:pt>
                <c:pt idx="33011">
                  <c:v>-45.6905</c:v>
                </c:pt>
                <c:pt idx="33012">
                  <c:v>-45.688500000000005</c:v>
                </c:pt>
                <c:pt idx="33013">
                  <c:v>-45.686500000000009</c:v>
                </c:pt>
                <c:pt idx="33014">
                  <c:v>-45.6845</c:v>
                </c:pt>
                <c:pt idx="33015">
                  <c:v>-45.682500000000005</c:v>
                </c:pt>
                <c:pt idx="33016">
                  <c:v>-45.680500000000009</c:v>
                </c:pt>
                <c:pt idx="33017">
                  <c:v>-45.6785</c:v>
                </c:pt>
                <c:pt idx="33018">
                  <c:v>-45.676500000000004</c:v>
                </c:pt>
                <c:pt idx="33019">
                  <c:v>-45.674500000000009</c:v>
                </c:pt>
                <c:pt idx="33020">
                  <c:v>-45.672499999999999</c:v>
                </c:pt>
                <c:pt idx="33021">
                  <c:v>-45.670500000000004</c:v>
                </c:pt>
                <c:pt idx="33022">
                  <c:v>-45.668500000000009</c:v>
                </c:pt>
                <c:pt idx="33023">
                  <c:v>-45.666499999999999</c:v>
                </c:pt>
                <c:pt idx="33024">
                  <c:v>-45.664500000000004</c:v>
                </c:pt>
                <c:pt idx="33025">
                  <c:v>-45.662500000000009</c:v>
                </c:pt>
                <c:pt idx="33026">
                  <c:v>-45.660499999999999</c:v>
                </c:pt>
                <c:pt idx="33027">
                  <c:v>-45.658500000000004</c:v>
                </c:pt>
                <c:pt idx="33028">
                  <c:v>-45.656500000000008</c:v>
                </c:pt>
                <c:pt idx="33029">
                  <c:v>-45.654499999999999</c:v>
                </c:pt>
                <c:pt idx="33030">
                  <c:v>-45.652500000000003</c:v>
                </c:pt>
                <c:pt idx="33031">
                  <c:v>-45.650500000000008</c:v>
                </c:pt>
                <c:pt idx="33032">
                  <c:v>-45.648500000000013</c:v>
                </c:pt>
                <c:pt idx="33033">
                  <c:v>-45.646500000000003</c:v>
                </c:pt>
                <c:pt idx="33034">
                  <c:v>-45.644500000000008</c:v>
                </c:pt>
                <c:pt idx="33035">
                  <c:v>-45.642500000000013</c:v>
                </c:pt>
                <c:pt idx="33036">
                  <c:v>-45.640500000000003</c:v>
                </c:pt>
                <c:pt idx="33037">
                  <c:v>-45.638500000000008</c:v>
                </c:pt>
                <c:pt idx="33038">
                  <c:v>-45.636500000000012</c:v>
                </c:pt>
                <c:pt idx="33039">
                  <c:v>-45.634500000000003</c:v>
                </c:pt>
                <c:pt idx="33040">
                  <c:v>-45.632500000000007</c:v>
                </c:pt>
                <c:pt idx="33041">
                  <c:v>-45.630500000000012</c:v>
                </c:pt>
                <c:pt idx="33042">
                  <c:v>-45.628500000000003</c:v>
                </c:pt>
                <c:pt idx="33043">
                  <c:v>-45.626500000000007</c:v>
                </c:pt>
                <c:pt idx="33044">
                  <c:v>-45.624500000000012</c:v>
                </c:pt>
                <c:pt idx="33045">
                  <c:v>-45.622500000000002</c:v>
                </c:pt>
                <c:pt idx="33046">
                  <c:v>-45.620500000000007</c:v>
                </c:pt>
                <c:pt idx="33047">
                  <c:v>-45.618500000000012</c:v>
                </c:pt>
                <c:pt idx="33048">
                  <c:v>-45.616500000000002</c:v>
                </c:pt>
                <c:pt idx="33049">
                  <c:v>-45.614500000000007</c:v>
                </c:pt>
                <c:pt idx="33050">
                  <c:v>-45.612500000000011</c:v>
                </c:pt>
                <c:pt idx="33051">
                  <c:v>-45.610500000000002</c:v>
                </c:pt>
                <c:pt idx="33052">
                  <c:v>-45.608500000000006</c:v>
                </c:pt>
                <c:pt idx="33053">
                  <c:v>-45.606500000000011</c:v>
                </c:pt>
                <c:pt idx="33054">
                  <c:v>-45.604500000000002</c:v>
                </c:pt>
                <c:pt idx="33055">
                  <c:v>-45.602500000000006</c:v>
                </c:pt>
                <c:pt idx="33056">
                  <c:v>-45.600500000000011</c:v>
                </c:pt>
                <c:pt idx="33057">
                  <c:v>-45.598500000000001</c:v>
                </c:pt>
                <c:pt idx="33058">
                  <c:v>-45.596500000000006</c:v>
                </c:pt>
                <c:pt idx="33059">
                  <c:v>-45.594500000000011</c:v>
                </c:pt>
                <c:pt idx="33060">
                  <c:v>-45.592500000000001</c:v>
                </c:pt>
                <c:pt idx="33061">
                  <c:v>-45.590500000000006</c:v>
                </c:pt>
                <c:pt idx="33062">
                  <c:v>-45.58850000000001</c:v>
                </c:pt>
                <c:pt idx="33063">
                  <c:v>-45.586500000000001</c:v>
                </c:pt>
                <c:pt idx="33064">
                  <c:v>-45.584500000000006</c:v>
                </c:pt>
                <c:pt idx="33065">
                  <c:v>-45.58250000000001</c:v>
                </c:pt>
                <c:pt idx="33066">
                  <c:v>-45.580500000000001</c:v>
                </c:pt>
                <c:pt idx="33067">
                  <c:v>-45.578500000000005</c:v>
                </c:pt>
                <c:pt idx="33068">
                  <c:v>-45.57650000000001</c:v>
                </c:pt>
                <c:pt idx="33069">
                  <c:v>-45.5745</c:v>
                </c:pt>
                <c:pt idx="33070">
                  <c:v>-45.572500000000005</c:v>
                </c:pt>
                <c:pt idx="33071">
                  <c:v>-45.57050000000001</c:v>
                </c:pt>
                <c:pt idx="33072">
                  <c:v>-45.5685</c:v>
                </c:pt>
                <c:pt idx="33073">
                  <c:v>-45.566500000000005</c:v>
                </c:pt>
                <c:pt idx="33074">
                  <c:v>-45.56450000000001</c:v>
                </c:pt>
                <c:pt idx="33075">
                  <c:v>-45.5625</c:v>
                </c:pt>
                <c:pt idx="33076">
                  <c:v>-45.560500000000005</c:v>
                </c:pt>
                <c:pt idx="33077">
                  <c:v>-45.558500000000009</c:v>
                </c:pt>
                <c:pt idx="33078">
                  <c:v>-45.5565</c:v>
                </c:pt>
                <c:pt idx="33079">
                  <c:v>-45.554500000000004</c:v>
                </c:pt>
                <c:pt idx="33080">
                  <c:v>-45.552500000000009</c:v>
                </c:pt>
                <c:pt idx="33081">
                  <c:v>-45.5505</c:v>
                </c:pt>
                <c:pt idx="33082">
                  <c:v>-45.548500000000004</c:v>
                </c:pt>
                <c:pt idx="33083">
                  <c:v>-45.546500000000009</c:v>
                </c:pt>
                <c:pt idx="33084">
                  <c:v>-45.544499999999999</c:v>
                </c:pt>
                <c:pt idx="33085">
                  <c:v>-45.542500000000004</c:v>
                </c:pt>
                <c:pt idx="33086">
                  <c:v>-45.540500000000009</c:v>
                </c:pt>
                <c:pt idx="33087">
                  <c:v>-45.538499999999999</c:v>
                </c:pt>
                <c:pt idx="33088">
                  <c:v>-45.536500000000004</c:v>
                </c:pt>
                <c:pt idx="33089">
                  <c:v>-45.534500000000008</c:v>
                </c:pt>
                <c:pt idx="33090">
                  <c:v>-45.532499999999999</c:v>
                </c:pt>
                <c:pt idx="33091">
                  <c:v>-45.530500000000004</c:v>
                </c:pt>
                <c:pt idx="33092">
                  <c:v>-45.528500000000008</c:v>
                </c:pt>
                <c:pt idx="33093">
                  <c:v>-45.526499999999999</c:v>
                </c:pt>
                <c:pt idx="33094">
                  <c:v>-45.524500000000003</c:v>
                </c:pt>
                <c:pt idx="33095">
                  <c:v>-45.522500000000008</c:v>
                </c:pt>
                <c:pt idx="33096">
                  <c:v>-45.520500000000013</c:v>
                </c:pt>
                <c:pt idx="33097">
                  <c:v>-45.518500000000003</c:v>
                </c:pt>
                <c:pt idx="33098">
                  <c:v>-45.516500000000008</c:v>
                </c:pt>
                <c:pt idx="33099">
                  <c:v>-45.514500000000012</c:v>
                </c:pt>
                <c:pt idx="33100">
                  <c:v>-45.512500000000003</c:v>
                </c:pt>
                <c:pt idx="33101">
                  <c:v>-45.510500000000008</c:v>
                </c:pt>
                <c:pt idx="33102">
                  <c:v>-45.508500000000012</c:v>
                </c:pt>
                <c:pt idx="33103">
                  <c:v>-45.506500000000003</c:v>
                </c:pt>
                <c:pt idx="33104">
                  <c:v>-45.504500000000007</c:v>
                </c:pt>
                <c:pt idx="33105">
                  <c:v>-45.502500000000012</c:v>
                </c:pt>
                <c:pt idx="33106">
                  <c:v>-45.500500000000002</c:v>
                </c:pt>
                <c:pt idx="33107">
                  <c:v>-45.498500000000007</c:v>
                </c:pt>
                <c:pt idx="33108">
                  <c:v>-45.496500000000012</c:v>
                </c:pt>
                <c:pt idx="33109">
                  <c:v>-45.494500000000002</c:v>
                </c:pt>
                <c:pt idx="33110">
                  <c:v>-45.492500000000007</c:v>
                </c:pt>
                <c:pt idx="33111">
                  <c:v>-45.490500000000011</c:v>
                </c:pt>
                <c:pt idx="33112">
                  <c:v>-45.488500000000002</c:v>
                </c:pt>
                <c:pt idx="33113">
                  <c:v>-45.486500000000007</c:v>
                </c:pt>
                <c:pt idx="33114">
                  <c:v>-45.484500000000011</c:v>
                </c:pt>
                <c:pt idx="33115">
                  <c:v>-45.482500000000002</c:v>
                </c:pt>
                <c:pt idx="33116">
                  <c:v>-45.480500000000006</c:v>
                </c:pt>
                <c:pt idx="33117">
                  <c:v>-45.478500000000011</c:v>
                </c:pt>
                <c:pt idx="33118">
                  <c:v>-45.476500000000001</c:v>
                </c:pt>
                <c:pt idx="33119">
                  <c:v>-45.474500000000006</c:v>
                </c:pt>
                <c:pt idx="33120">
                  <c:v>-45.472500000000011</c:v>
                </c:pt>
                <c:pt idx="33121">
                  <c:v>-45.470500000000001</c:v>
                </c:pt>
                <c:pt idx="33122">
                  <c:v>-45.468500000000006</c:v>
                </c:pt>
                <c:pt idx="33123">
                  <c:v>-45.466500000000011</c:v>
                </c:pt>
                <c:pt idx="33124">
                  <c:v>-45.464500000000001</c:v>
                </c:pt>
                <c:pt idx="33125">
                  <c:v>-45.462500000000006</c:v>
                </c:pt>
                <c:pt idx="33126">
                  <c:v>-45.46050000000001</c:v>
                </c:pt>
                <c:pt idx="33127">
                  <c:v>-45.458500000000001</c:v>
                </c:pt>
                <c:pt idx="33128">
                  <c:v>-45.456500000000005</c:v>
                </c:pt>
                <c:pt idx="33129">
                  <c:v>-45.45450000000001</c:v>
                </c:pt>
                <c:pt idx="33130">
                  <c:v>-45.452500000000001</c:v>
                </c:pt>
                <c:pt idx="33131">
                  <c:v>-45.450500000000005</c:v>
                </c:pt>
                <c:pt idx="33132">
                  <c:v>-45.44850000000001</c:v>
                </c:pt>
                <c:pt idx="33133">
                  <c:v>-45.4465</c:v>
                </c:pt>
                <c:pt idx="33134">
                  <c:v>-45.444500000000005</c:v>
                </c:pt>
                <c:pt idx="33135">
                  <c:v>-45.44250000000001</c:v>
                </c:pt>
                <c:pt idx="33136">
                  <c:v>-45.4405</c:v>
                </c:pt>
                <c:pt idx="33137">
                  <c:v>-45.438500000000005</c:v>
                </c:pt>
                <c:pt idx="33138">
                  <c:v>-45.436500000000009</c:v>
                </c:pt>
                <c:pt idx="33139">
                  <c:v>-45.4345</c:v>
                </c:pt>
                <c:pt idx="33140">
                  <c:v>-45.432500000000005</c:v>
                </c:pt>
                <c:pt idx="33141">
                  <c:v>-45.430500000000009</c:v>
                </c:pt>
                <c:pt idx="33142">
                  <c:v>-45.4285</c:v>
                </c:pt>
                <c:pt idx="33143">
                  <c:v>-45.426500000000004</c:v>
                </c:pt>
                <c:pt idx="33144">
                  <c:v>-45.424500000000009</c:v>
                </c:pt>
                <c:pt idx="33145">
                  <c:v>-45.422499999999999</c:v>
                </c:pt>
                <c:pt idx="33146">
                  <c:v>-45.420500000000004</c:v>
                </c:pt>
                <c:pt idx="33147">
                  <c:v>-45.418500000000009</c:v>
                </c:pt>
                <c:pt idx="33148">
                  <c:v>-45.416499999999999</c:v>
                </c:pt>
                <c:pt idx="33149">
                  <c:v>-45.414500000000004</c:v>
                </c:pt>
                <c:pt idx="33150">
                  <c:v>-45.412500000000009</c:v>
                </c:pt>
                <c:pt idx="33151">
                  <c:v>-45.410499999999999</c:v>
                </c:pt>
                <c:pt idx="33152">
                  <c:v>-45.408500000000004</c:v>
                </c:pt>
                <c:pt idx="33153">
                  <c:v>-45.406500000000008</c:v>
                </c:pt>
                <c:pt idx="33154">
                  <c:v>-45.404499999999999</c:v>
                </c:pt>
                <c:pt idx="33155">
                  <c:v>-45.402500000000003</c:v>
                </c:pt>
                <c:pt idx="33156">
                  <c:v>-45.400500000000008</c:v>
                </c:pt>
                <c:pt idx="33157">
                  <c:v>-45.398500000000013</c:v>
                </c:pt>
                <c:pt idx="33158">
                  <c:v>-45.396500000000003</c:v>
                </c:pt>
                <c:pt idx="33159">
                  <c:v>-45.394500000000008</c:v>
                </c:pt>
                <c:pt idx="33160">
                  <c:v>-45.392500000000013</c:v>
                </c:pt>
                <c:pt idx="33161">
                  <c:v>-45.390500000000003</c:v>
                </c:pt>
                <c:pt idx="33162">
                  <c:v>-45.388500000000008</c:v>
                </c:pt>
                <c:pt idx="33163">
                  <c:v>-45.386500000000012</c:v>
                </c:pt>
                <c:pt idx="33164">
                  <c:v>-45.384500000000003</c:v>
                </c:pt>
                <c:pt idx="33165">
                  <c:v>-45.382500000000007</c:v>
                </c:pt>
                <c:pt idx="33166">
                  <c:v>-45.380500000000012</c:v>
                </c:pt>
                <c:pt idx="33167">
                  <c:v>-45.378500000000003</c:v>
                </c:pt>
                <c:pt idx="33168">
                  <c:v>-45.376500000000007</c:v>
                </c:pt>
                <c:pt idx="33169">
                  <c:v>-45.374500000000012</c:v>
                </c:pt>
                <c:pt idx="33170">
                  <c:v>-45.372500000000002</c:v>
                </c:pt>
                <c:pt idx="33171">
                  <c:v>-45.370500000000007</c:v>
                </c:pt>
                <c:pt idx="33172">
                  <c:v>-45.368500000000012</c:v>
                </c:pt>
                <c:pt idx="33173">
                  <c:v>-45.366500000000002</c:v>
                </c:pt>
                <c:pt idx="33174">
                  <c:v>-45.364500000000007</c:v>
                </c:pt>
                <c:pt idx="33175">
                  <c:v>-45.362500000000011</c:v>
                </c:pt>
                <c:pt idx="33176">
                  <c:v>-45.360500000000002</c:v>
                </c:pt>
                <c:pt idx="33177">
                  <c:v>-45.358500000000006</c:v>
                </c:pt>
                <c:pt idx="33178">
                  <c:v>-45.356500000000011</c:v>
                </c:pt>
                <c:pt idx="33179">
                  <c:v>-45.354500000000002</c:v>
                </c:pt>
                <c:pt idx="33180">
                  <c:v>-45.352500000000006</c:v>
                </c:pt>
                <c:pt idx="33181">
                  <c:v>-45.350500000000011</c:v>
                </c:pt>
                <c:pt idx="33182">
                  <c:v>-45.348500000000001</c:v>
                </c:pt>
                <c:pt idx="33183">
                  <c:v>-45.346500000000006</c:v>
                </c:pt>
                <c:pt idx="33184">
                  <c:v>-45.344500000000011</c:v>
                </c:pt>
                <c:pt idx="33185">
                  <c:v>-45.342500000000001</c:v>
                </c:pt>
                <c:pt idx="33186">
                  <c:v>-45.340500000000006</c:v>
                </c:pt>
                <c:pt idx="33187">
                  <c:v>-45.33850000000001</c:v>
                </c:pt>
                <c:pt idx="33188">
                  <c:v>-45.336500000000001</c:v>
                </c:pt>
                <c:pt idx="33189">
                  <c:v>-45.334500000000006</c:v>
                </c:pt>
                <c:pt idx="33190">
                  <c:v>-45.33250000000001</c:v>
                </c:pt>
                <c:pt idx="33191">
                  <c:v>-45.330500000000001</c:v>
                </c:pt>
                <c:pt idx="33192">
                  <c:v>-45.328500000000005</c:v>
                </c:pt>
                <c:pt idx="33193">
                  <c:v>-45.32650000000001</c:v>
                </c:pt>
                <c:pt idx="33194">
                  <c:v>-45.3245</c:v>
                </c:pt>
                <c:pt idx="33195">
                  <c:v>-45.322500000000005</c:v>
                </c:pt>
                <c:pt idx="33196">
                  <c:v>-45.32050000000001</c:v>
                </c:pt>
                <c:pt idx="33197">
                  <c:v>-45.3185</c:v>
                </c:pt>
                <c:pt idx="33198">
                  <c:v>-45.316500000000005</c:v>
                </c:pt>
                <c:pt idx="33199">
                  <c:v>-45.31450000000001</c:v>
                </c:pt>
                <c:pt idx="33200">
                  <c:v>-45.3125</c:v>
                </c:pt>
                <c:pt idx="33201">
                  <c:v>-45.310500000000005</c:v>
                </c:pt>
                <c:pt idx="33202">
                  <c:v>-45.308500000000009</c:v>
                </c:pt>
                <c:pt idx="33203">
                  <c:v>-45.3065</c:v>
                </c:pt>
                <c:pt idx="33204">
                  <c:v>-45.304500000000004</c:v>
                </c:pt>
                <c:pt idx="33205">
                  <c:v>-45.302500000000009</c:v>
                </c:pt>
                <c:pt idx="33206">
                  <c:v>-45.3005</c:v>
                </c:pt>
                <c:pt idx="33207">
                  <c:v>-45.298500000000004</c:v>
                </c:pt>
                <c:pt idx="33208">
                  <c:v>-45.296500000000009</c:v>
                </c:pt>
                <c:pt idx="33209">
                  <c:v>-45.294499999999999</c:v>
                </c:pt>
                <c:pt idx="33210">
                  <c:v>-45.292500000000004</c:v>
                </c:pt>
                <c:pt idx="33211">
                  <c:v>-45.290500000000009</c:v>
                </c:pt>
                <c:pt idx="33212">
                  <c:v>-45.288499999999999</c:v>
                </c:pt>
                <c:pt idx="33213">
                  <c:v>-45.286500000000004</c:v>
                </c:pt>
                <c:pt idx="33214">
                  <c:v>-45.284500000000008</c:v>
                </c:pt>
                <c:pt idx="33215">
                  <c:v>-45.282499999999999</c:v>
                </c:pt>
                <c:pt idx="33216">
                  <c:v>-45.280500000000004</c:v>
                </c:pt>
                <c:pt idx="33217">
                  <c:v>-45.278500000000008</c:v>
                </c:pt>
                <c:pt idx="33218">
                  <c:v>-45.276499999999999</c:v>
                </c:pt>
                <c:pt idx="33219">
                  <c:v>-45.274500000000003</c:v>
                </c:pt>
                <c:pt idx="33220">
                  <c:v>-45.272500000000008</c:v>
                </c:pt>
                <c:pt idx="33221">
                  <c:v>-45.270500000000013</c:v>
                </c:pt>
                <c:pt idx="33222">
                  <c:v>-45.268500000000003</c:v>
                </c:pt>
                <c:pt idx="33223">
                  <c:v>-45.266500000000008</c:v>
                </c:pt>
                <c:pt idx="33224">
                  <c:v>-45.264500000000012</c:v>
                </c:pt>
                <c:pt idx="33225">
                  <c:v>-45.262500000000003</c:v>
                </c:pt>
                <c:pt idx="33226">
                  <c:v>-45.260500000000008</c:v>
                </c:pt>
                <c:pt idx="33227">
                  <c:v>-45.258500000000012</c:v>
                </c:pt>
                <c:pt idx="33228">
                  <c:v>-45.256500000000003</c:v>
                </c:pt>
                <c:pt idx="33229">
                  <c:v>-45.254500000000007</c:v>
                </c:pt>
                <c:pt idx="33230">
                  <c:v>-45.252500000000012</c:v>
                </c:pt>
                <c:pt idx="33231">
                  <c:v>-45.250500000000002</c:v>
                </c:pt>
                <c:pt idx="33232">
                  <c:v>-45.248500000000007</c:v>
                </c:pt>
                <c:pt idx="33233">
                  <c:v>-45.246500000000012</c:v>
                </c:pt>
                <c:pt idx="33234">
                  <c:v>-45.244500000000002</c:v>
                </c:pt>
                <c:pt idx="33235">
                  <c:v>-45.242500000000007</c:v>
                </c:pt>
                <c:pt idx="33236">
                  <c:v>-45.240500000000011</c:v>
                </c:pt>
                <c:pt idx="33237">
                  <c:v>-45.238500000000002</c:v>
                </c:pt>
                <c:pt idx="33238">
                  <c:v>-45.236500000000007</c:v>
                </c:pt>
                <c:pt idx="33239">
                  <c:v>-45.234500000000011</c:v>
                </c:pt>
                <c:pt idx="33240">
                  <c:v>-45.232500000000002</c:v>
                </c:pt>
                <c:pt idx="33241">
                  <c:v>-45.230500000000006</c:v>
                </c:pt>
                <c:pt idx="33242">
                  <c:v>-45.228500000000011</c:v>
                </c:pt>
                <c:pt idx="33243">
                  <c:v>-45.226500000000001</c:v>
                </c:pt>
                <c:pt idx="33244">
                  <c:v>-45.224500000000006</c:v>
                </c:pt>
                <c:pt idx="33245">
                  <c:v>-45.222500000000011</c:v>
                </c:pt>
                <c:pt idx="33246">
                  <c:v>-45.220500000000001</c:v>
                </c:pt>
                <c:pt idx="33247">
                  <c:v>-45.218500000000006</c:v>
                </c:pt>
                <c:pt idx="33248">
                  <c:v>-45.216500000000011</c:v>
                </c:pt>
                <c:pt idx="33249">
                  <c:v>-45.214500000000001</c:v>
                </c:pt>
                <c:pt idx="33250">
                  <c:v>-45.212500000000006</c:v>
                </c:pt>
                <c:pt idx="33251">
                  <c:v>-45.21050000000001</c:v>
                </c:pt>
                <c:pt idx="33252">
                  <c:v>-45.208500000000001</c:v>
                </c:pt>
                <c:pt idx="33253">
                  <c:v>-45.206500000000005</c:v>
                </c:pt>
                <c:pt idx="33254">
                  <c:v>-45.20450000000001</c:v>
                </c:pt>
                <c:pt idx="33255">
                  <c:v>-45.202500000000001</c:v>
                </c:pt>
                <c:pt idx="33256">
                  <c:v>-45.200500000000005</c:v>
                </c:pt>
                <c:pt idx="33257">
                  <c:v>-45.19850000000001</c:v>
                </c:pt>
                <c:pt idx="33258">
                  <c:v>-45.1965</c:v>
                </c:pt>
                <c:pt idx="33259">
                  <c:v>-45.194500000000005</c:v>
                </c:pt>
                <c:pt idx="33260">
                  <c:v>-45.19250000000001</c:v>
                </c:pt>
                <c:pt idx="33261">
                  <c:v>-45.1905</c:v>
                </c:pt>
                <c:pt idx="33262">
                  <c:v>-45.188500000000005</c:v>
                </c:pt>
                <c:pt idx="33263">
                  <c:v>-45.186500000000009</c:v>
                </c:pt>
                <c:pt idx="33264">
                  <c:v>-45.1845</c:v>
                </c:pt>
                <c:pt idx="33265">
                  <c:v>-45.182500000000005</c:v>
                </c:pt>
                <c:pt idx="33266">
                  <c:v>-45.180500000000009</c:v>
                </c:pt>
                <c:pt idx="33267">
                  <c:v>-45.1785</c:v>
                </c:pt>
                <c:pt idx="33268">
                  <c:v>-45.176500000000004</c:v>
                </c:pt>
                <c:pt idx="33269">
                  <c:v>-45.174500000000009</c:v>
                </c:pt>
                <c:pt idx="33270">
                  <c:v>-45.172499999999999</c:v>
                </c:pt>
                <c:pt idx="33271">
                  <c:v>-45.170500000000004</c:v>
                </c:pt>
                <c:pt idx="33272">
                  <c:v>-45.168500000000009</c:v>
                </c:pt>
                <c:pt idx="33273">
                  <c:v>-45.166499999999999</c:v>
                </c:pt>
                <c:pt idx="33274">
                  <c:v>-45.164500000000004</c:v>
                </c:pt>
                <c:pt idx="33275">
                  <c:v>-45.162500000000009</c:v>
                </c:pt>
                <c:pt idx="33276">
                  <c:v>-45.160499999999999</c:v>
                </c:pt>
                <c:pt idx="33277">
                  <c:v>-45.158500000000004</c:v>
                </c:pt>
                <c:pt idx="33278">
                  <c:v>-45.156500000000008</c:v>
                </c:pt>
                <c:pt idx="33279">
                  <c:v>-45.154499999999999</c:v>
                </c:pt>
                <c:pt idx="33280">
                  <c:v>-45.152500000000003</c:v>
                </c:pt>
                <c:pt idx="33281">
                  <c:v>-45.150500000000008</c:v>
                </c:pt>
                <c:pt idx="33282">
                  <c:v>-45.148500000000013</c:v>
                </c:pt>
                <c:pt idx="33283">
                  <c:v>-45.146500000000003</c:v>
                </c:pt>
                <c:pt idx="33284">
                  <c:v>-45.144500000000008</c:v>
                </c:pt>
                <c:pt idx="33285">
                  <c:v>-45.142500000000013</c:v>
                </c:pt>
                <c:pt idx="33286">
                  <c:v>-45.140500000000003</c:v>
                </c:pt>
                <c:pt idx="33287">
                  <c:v>-45.138500000000008</c:v>
                </c:pt>
                <c:pt idx="33288">
                  <c:v>-45.136500000000012</c:v>
                </c:pt>
                <c:pt idx="33289">
                  <c:v>-45.134500000000003</c:v>
                </c:pt>
                <c:pt idx="33290">
                  <c:v>-45.132500000000007</c:v>
                </c:pt>
                <c:pt idx="33291">
                  <c:v>-45.130500000000012</c:v>
                </c:pt>
                <c:pt idx="33292">
                  <c:v>-45.128500000000003</c:v>
                </c:pt>
                <c:pt idx="33293">
                  <c:v>-45.126500000000007</c:v>
                </c:pt>
                <c:pt idx="33294">
                  <c:v>-45.124500000000012</c:v>
                </c:pt>
                <c:pt idx="33295">
                  <c:v>-45.122500000000002</c:v>
                </c:pt>
                <c:pt idx="33296">
                  <c:v>-45.120500000000007</c:v>
                </c:pt>
                <c:pt idx="33297">
                  <c:v>-45.118500000000012</c:v>
                </c:pt>
                <c:pt idx="33298">
                  <c:v>-45.116500000000002</c:v>
                </c:pt>
                <c:pt idx="33299">
                  <c:v>-45.114500000000007</c:v>
                </c:pt>
                <c:pt idx="33300">
                  <c:v>-45.112500000000011</c:v>
                </c:pt>
                <c:pt idx="33301">
                  <c:v>-45.110500000000002</c:v>
                </c:pt>
                <c:pt idx="33302">
                  <c:v>-45.108500000000006</c:v>
                </c:pt>
                <c:pt idx="33303">
                  <c:v>-45.106500000000011</c:v>
                </c:pt>
                <c:pt idx="33304">
                  <c:v>-45.104500000000002</c:v>
                </c:pt>
                <c:pt idx="33305">
                  <c:v>-45.102500000000006</c:v>
                </c:pt>
                <c:pt idx="33306">
                  <c:v>-45.100500000000011</c:v>
                </c:pt>
                <c:pt idx="33307">
                  <c:v>-45.098500000000001</c:v>
                </c:pt>
                <c:pt idx="33308">
                  <c:v>-45.096500000000006</c:v>
                </c:pt>
                <c:pt idx="33309">
                  <c:v>-45.094500000000011</c:v>
                </c:pt>
                <c:pt idx="33310">
                  <c:v>-45.092500000000001</c:v>
                </c:pt>
                <c:pt idx="33311">
                  <c:v>-45.090500000000006</c:v>
                </c:pt>
                <c:pt idx="33312">
                  <c:v>-45.08850000000001</c:v>
                </c:pt>
                <c:pt idx="33313">
                  <c:v>-45.086500000000001</c:v>
                </c:pt>
                <c:pt idx="33314">
                  <c:v>-45.084500000000006</c:v>
                </c:pt>
                <c:pt idx="33315">
                  <c:v>-45.08250000000001</c:v>
                </c:pt>
                <c:pt idx="33316">
                  <c:v>-45.080500000000001</c:v>
                </c:pt>
                <c:pt idx="33317">
                  <c:v>-45.078500000000005</c:v>
                </c:pt>
                <c:pt idx="33318">
                  <c:v>-45.07650000000001</c:v>
                </c:pt>
                <c:pt idx="33319">
                  <c:v>-45.0745</c:v>
                </c:pt>
                <c:pt idx="33320">
                  <c:v>-45.072500000000005</c:v>
                </c:pt>
                <c:pt idx="33321">
                  <c:v>-45.07050000000001</c:v>
                </c:pt>
                <c:pt idx="33322">
                  <c:v>-45.0685</c:v>
                </c:pt>
                <c:pt idx="33323">
                  <c:v>-45.066500000000005</c:v>
                </c:pt>
                <c:pt idx="33324">
                  <c:v>-45.06450000000001</c:v>
                </c:pt>
                <c:pt idx="33325">
                  <c:v>-45.0625</c:v>
                </c:pt>
                <c:pt idx="33326">
                  <c:v>-45.060500000000005</c:v>
                </c:pt>
                <c:pt idx="33327">
                  <c:v>-45.058500000000009</c:v>
                </c:pt>
                <c:pt idx="33328">
                  <c:v>-45.0565</c:v>
                </c:pt>
                <c:pt idx="33329">
                  <c:v>-45.054500000000004</c:v>
                </c:pt>
                <c:pt idx="33330">
                  <c:v>-45.052500000000009</c:v>
                </c:pt>
                <c:pt idx="33331">
                  <c:v>-45.0505</c:v>
                </c:pt>
                <c:pt idx="33332">
                  <c:v>-45.048500000000004</c:v>
                </c:pt>
                <c:pt idx="33333">
                  <c:v>-45.046500000000009</c:v>
                </c:pt>
                <c:pt idx="33334">
                  <c:v>-45.044499999999999</c:v>
                </c:pt>
                <c:pt idx="33335">
                  <c:v>-45.042500000000004</c:v>
                </c:pt>
                <c:pt idx="33336">
                  <c:v>-45.040500000000009</c:v>
                </c:pt>
                <c:pt idx="33337">
                  <c:v>-45.038499999999999</c:v>
                </c:pt>
                <c:pt idx="33338">
                  <c:v>-45.036500000000004</c:v>
                </c:pt>
                <c:pt idx="33339">
                  <c:v>-45.034500000000008</c:v>
                </c:pt>
                <c:pt idx="33340">
                  <c:v>-45.032499999999999</c:v>
                </c:pt>
                <c:pt idx="33341">
                  <c:v>-45.030500000000004</c:v>
                </c:pt>
                <c:pt idx="33342">
                  <c:v>-45.028500000000008</c:v>
                </c:pt>
                <c:pt idx="33343">
                  <c:v>-45.026499999999999</c:v>
                </c:pt>
                <c:pt idx="33344">
                  <c:v>-45.024500000000003</c:v>
                </c:pt>
                <c:pt idx="33345">
                  <c:v>-45.022500000000008</c:v>
                </c:pt>
                <c:pt idx="33346">
                  <c:v>-45.020500000000013</c:v>
                </c:pt>
                <c:pt idx="33347">
                  <c:v>-45.018500000000003</c:v>
                </c:pt>
                <c:pt idx="33348">
                  <c:v>-45.016500000000008</c:v>
                </c:pt>
                <c:pt idx="33349">
                  <c:v>-45.014500000000012</c:v>
                </c:pt>
                <c:pt idx="33350">
                  <c:v>-45.012500000000003</c:v>
                </c:pt>
                <c:pt idx="33351">
                  <c:v>-45.010500000000008</c:v>
                </c:pt>
                <c:pt idx="33352">
                  <c:v>-45.008500000000012</c:v>
                </c:pt>
                <c:pt idx="33353">
                  <c:v>-45.006500000000003</c:v>
                </c:pt>
                <c:pt idx="33354">
                  <c:v>-45.004500000000007</c:v>
                </c:pt>
                <c:pt idx="33355">
                  <c:v>-45.002500000000012</c:v>
                </c:pt>
                <c:pt idx="33356">
                  <c:v>-45.000500000000002</c:v>
                </c:pt>
                <c:pt idx="33357">
                  <c:v>-44.998500000000007</c:v>
                </c:pt>
                <c:pt idx="33358">
                  <c:v>-44.996500000000012</c:v>
                </c:pt>
                <c:pt idx="33359">
                  <c:v>-44.994500000000002</c:v>
                </c:pt>
                <c:pt idx="33360">
                  <c:v>-44.992500000000007</c:v>
                </c:pt>
                <c:pt idx="33361">
                  <c:v>-44.990500000000011</c:v>
                </c:pt>
                <c:pt idx="33362">
                  <c:v>-44.988500000000002</c:v>
                </c:pt>
                <c:pt idx="33363">
                  <c:v>-44.986500000000007</c:v>
                </c:pt>
                <c:pt idx="33364">
                  <c:v>-44.984500000000011</c:v>
                </c:pt>
                <c:pt idx="33365">
                  <c:v>-44.982500000000002</c:v>
                </c:pt>
                <c:pt idx="33366">
                  <c:v>-44.980500000000006</c:v>
                </c:pt>
                <c:pt idx="33367">
                  <c:v>-44.978500000000011</c:v>
                </c:pt>
                <c:pt idx="33368">
                  <c:v>-44.976500000000001</c:v>
                </c:pt>
                <c:pt idx="33369">
                  <c:v>-44.974500000000006</c:v>
                </c:pt>
                <c:pt idx="33370">
                  <c:v>-44.972500000000011</c:v>
                </c:pt>
                <c:pt idx="33371">
                  <c:v>-44.970500000000001</c:v>
                </c:pt>
                <c:pt idx="33372">
                  <c:v>-44.968500000000006</c:v>
                </c:pt>
                <c:pt idx="33373">
                  <c:v>-44.966500000000011</c:v>
                </c:pt>
                <c:pt idx="33374">
                  <c:v>-44.964500000000001</c:v>
                </c:pt>
                <c:pt idx="33375">
                  <c:v>-44.962500000000006</c:v>
                </c:pt>
                <c:pt idx="33376">
                  <c:v>-44.96050000000001</c:v>
                </c:pt>
                <c:pt idx="33377">
                  <c:v>-44.958500000000001</c:v>
                </c:pt>
                <c:pt idx="33378">
                  <c:v>-44.956500000000005</c:v>
                </c:pt>
                <c:pt idx="33379">
                  <c:v>-44.95450000000001</c:v>
                </c:pt>
                <c:pt idx="33380">
                  <c:v>-44.952500000000001</c:v>
                </c:pt>
                <c:pt idx="33381">
                  <c:v>-44.950500000000005</c:v>
                </c:pt>
                <c:pt idx="33382">
                  <c:v>-44.94850000000001</c:v>
                </c:pt>
                <c:pt idx="33383">
                  <c:v>-44.9465</c:v>
                </c:pt>
                <c:pt idx="33384">
                  <c:v>-44.944500000000005</c:v>
                </c:pt>
                <c:pt idx="33385">
                  <c:v>-44.94250000000001</c:v>
                </c:pt>
                <c:pt idx="33386">
                  <c:v>-44.9405</c:v>
                </c:pt>
                <c:pt idx="33387">
                  <c:v>-44.938500000000005</c:v>
                </c:pt>
                <c:pt idx="33388">
                  <c:v>-44.936500000000009</c:v>
                </c:pt>
                <c:pt idx="33389">
                  <c:v>-44.9345</c:v>
                </c:pt>
                <c:pt idx="33390">
                  <c:v>-44.932500000000005</c:v>
                </c:pt>
                <c:pt idx="33391">
                  <c:v>-44.930500000000009</c:v>
                </c:pt>
                <c:pt idx="33392">
                  <c:v>-44.9285</c:v>
                </c:pt>
                <c:pt idx="33393">
                  <c:v>-44.926500000000004</c:v>
                </c:pt>
                <c:pt idx="33394">
                  <c:v>-44.924500000000009</c:v>
                </c:pt>
                <c:pt idx="33395">
                  <c:v>-44.922499999999999</c:v>
                </c:pt>
                <c:pt idx="33396">
                  <c:v>-44.920500000000004</c:v>
                </c:pt>
                <c:pt idx="33397">
                  <c:v>-44.918500000000009</c:v>
                </c:pt>
                <c:pt idx="33398">
                  <c:v>-44.916499999999999</c:v>
                </c:pt>
                <c:pt idx="33399">
                  <c:v>-44.914500000000004</c:v>
                </c:pt>
                <c:pt idx="33400">
                  <c:v>-44.912500000000009</c:v>
                </c:pt>
                <c:pt idx="33401">
                  <c:v>-44.910499999999999</c:v>
                </c:pt>
                <c:pt idx="33402">
                  <c:v>-44.908500000000004</c:v>
                </c:pt>
                <c:pt idx="33403">
                  <c:v>-44.906500000000008</c:v>
                </c:pt>
                <c:pt idx="33404">
                  <c:v>-44.904499999999999</c:v>
                </c:pt>
                <c:pt idx="33405">
                  <c:v>-44.902500000000003</c:v>
                </c:pt>
                <c:pt idx="33406">
                  <c:v>-44.900500000000008</c:v>
                </c:pt>
                <c:pt idx="33407">
                  <c:v>-44.898500000000013</c:v>
                </c:pt>
                <c:pt idx="33408">
                  <c:v>-44.896500000000003</c:v>
                </c:pt>
                <c:pt idx="33409">
                  <c:v>-44.894500000000008</c:v>
                </c:pt>
                <c:pt idx="33410">
                  <c:v>-44.892500000000013</c:v>
                </c:pt>
                <c:pt idx="33411">
                  <c:v>-44.890500000000003</c:v>
                </c:pt>
                <c:pt idx="33412">
                  <c:v>-44.888500000000008</c:v>
                </c:pt>
                <c:pt idx="33413">
                  <c:v>-44.886500000000012</c:v>
                </c:pt>
                <c:pt idx="33414">
                  <c:v>-44.884500000000003</c:v>
                </c:pt>
                <c:pt idx="33415">
                  <c:v>-44.882500000000007</c:v>
                </c:pt>
                <c:pt idx="33416">
                  <c:v>-44.880500000000012</c:v>
                </c:pt>
                <c:pt idx="33417">
                  <c:v>-44.878500000000003</c:v>
                </c:pt>
                <c:pt idx="33418">
                  <c:v>-44.876500000000007</c:v>
                </c:pt>
                <c:pt idx="33419">
                  <c:v>-44.874500000000012</c:v>
                </c:pt>
                <c:pt idx="33420">
                  <c:v>-44.872500000000002</c:v>
                </c:pt>
                <c:pt idx="33421">
                  <c:v>-44.870500000000007</c:v>
                </c:pt>
                <c:pt idx="33422">
                  <c:v>-44.868500000000012</c:v>
                </c:pt>
                <c:pt idx="33423">
                  <c:v>-44.866500000000002</c:v>
                </c:pt>
                <c:pt idx="33424">
                  <c:v>-44.864500000000007</c:v>
                </c:pt>
                <c:pt idx="33425">
                  <c:v>-44.862500000000011</c:v>
                </c:pt>
                <c:pt idx="33426">
                  <c:v>-44.860500000000002</c:v>
                </c:pt>
                <c:pt idx="33427">
                  <c:v>-44.858500000000006</c:v>
                </c:pt>
                <c:pt idx="33428">
                  <c:v>-44.856500000000011</c:v>
                </c:pt>
                <c:pt idx="33429">
                  <c:v>-44.854500000000002</c:v>
                </c:pt>
                <c:pt idx="33430">
                  <c:v>-44.852500000000006</c:v>
                </c:pt>
                <c:pt idx="33431">
                  <c:v>-44.850500000000011</c:v>
                </c:pt>
                <c:pt idx="33432">
                  <c:v>-44.848500000000001</c:v>
                </c:pt>
                <c:pt idx="33433">
                  <c:v>-44.846500000000006</c:v>
                </c:pt>
                <c:pt idx="33434">
                  <c:v>-44.844500000000011</c:v>
                </c:pt>
                <c:pt idx="33435">
                  <c:v>-44.842500000000001</c:v>
                </c:pt>
                <c:pt idx="33436">
                  <c:v>-44.840500000000006</c:v>
                </c:pt>
                <c:pt idx="33437">
                  <c:v>-44.83850000000001</c:v>
                </c:pt>
                <c:pt idx="33438">
                  <c:v>-44.836500000000001</c:v>
                </c:pt>
                <c:pt idx="33439">
                  <c:v>-44.834500000000006</c:v>
                </c:pt>
                <c:pt idx="33440">
                  <c:v>-44.83250000000001</c:v>
                </c:pt>
                <c:pt idx="33441">
                  <c:v>-44.830500000000001</c:v>
                </c:pt>
                <c:pt idx="33442">
                  <c:v>-44.828500000000005</c:v>
                </c:pt>
                <c:pt idx="33443">
                  <c:v>-44.82650000000001</c:v>
                </c:pt>
                <c:pt idx="33444">
                  <c:v>-44.8245</c:v>
                </c:pt>
                <c:pt idx="33445">
                  <c:v>-44.822500000000005</c:v>
                </c:pt>
                <c:pt idx="33446">
                  <c:v>-44.82050000000001</c:v>
                </c:pt>
                <c:pt idx="33447">
                  <c:v>-44.8185</c:v>
                </c:pt>
                <c:pt idx="33448">
                  <c:v>-44.816500000000005</c:v>
                </c:pt>
                <c:pt idx="33449">
                  <c:v>-44.81450000000001</c:v>
                </c:pt>
                <c:pt idx="33450">
                  <c:v>-44.8125</c:v>
                </c:pt>
                <c:pt idx="33451">
                  <c:v>-44.810500000000005</c:v>
                </c:pt>
                <c:pt idx="33452">
                  <c:v>-44.808500000000009</c:v>
                </c:pt>
                <c:pt idx="33453">
                  <c:v>-44.8065</c:v>
                </c:pt>
                <c:pt idx="33454">
                  <c:v>-44.804500000000004</c:v>
                </c:pt>
                <c:pt idx="33455">
                  <c:v>-44.802500000000009</c:v>
                </c:pt>
                <c:pt idx="33456">
                  <c:v>-44.8005</c:v>
                </c:pt>
                <c:pt idx="33457">
                  <c:v>-44.798500000000004</c:v>
                </c:pt>
                <c:pt idx="33458">
                  <c:v>-44.796500000000009</c:v>
                </c:pt>
                <c:pt idx="33459">
                  <c:v>-44.794499999999999</c:v>
                </c:pt>
                <c:pt idx="33460">
                  <c:v>-44.792500000000004</c:v>
                </c:pt>
                <c:pt idx="33461">
                  <c:v>-44.790500000000009</c:v>
                </c:pt>
                <c:pt idx="33462">
                  <c:v>-44.788499999999999</c:v>
                </c:pt>
                <c:pt idx="33463">
                  <c:v>-44.786500000000004</c:v>
                </c:pt>
                <c:pt idx="33464">
                  <c:v>-44.784500000000008</c:v>
                </c:pt>
                <c:pt idx="33465">
                  <c:v>-44.782499999999999</c:v>
                </c:pt>
                <c:pt idx="33466">
                  <c:v>-44.780500000000004</c:v>
                </c:pt>
                <c:pt idx="33467">
                  <c:v>-44.778500000000008</c:v>
                </c:pt>
                <c:pt idx="33468">
                  <c:v>-44.776499999999999</c:v>
                </c:pt>
                <c:pt idx="33469">
                  <c:v>-44.774500000000003</c:v>
                </c:pt>
                <c:pt idx="33470">
                  <c:v>-44.772500000000008</c:v>
                </c:pt>
                <c:pt idx="33471">
                  <c:v>-44.770500000000013</c:v>
                </c:pt>
                <c:pt idx="33472">
                  <c:v>-44.768500000000003</c:v>
                </c:pt>
                <c:pt idx="33473">
                  <c:v>-44.766500000000008</c:v>
                </c:pt>
                <c:pt idx="33474">
                  <c:v>-44.764500000000012</c:v>
                </c:pt>
                <c:pt idx="33475">
                  <c:v>-44.762500000000003</c:v>
                </c:pt>
                <c:pt idx="33476">
                  <c:v>-44.760500000000008</c:v>
                </c:pt>
                <c:pt idx="33477">
                  <c:v>-44.758500000000012</c:v>
                </c:pt>
                <c:pt idx="33478">
                  <c:v>-44.756500000000003</c:v>
                </c:pt>
                <c:pt idx="33479">
                  <c:v>-44.754500000000007</c:v>
                </c:pt>
                <c:pt idx="33480">
                  <c:v>-44.752500000000012</c:v>
                </c:pt>
                <c:pt idx="33481">
                  <c:v>-44.750500000000002</c:v>
                </c:pt>
                <c:pt idx="33482">
                  <c:v>-44.748500000000007</c:v>
                </c:pt>
                <c:pt idx="33483">
                  <c:v>-44.746500000000012</c:v>
                </c:pt>
                <c:pt idx="33484">
                  <c:v>-44.744500000000002</c:v>
                </c:pt>
                <c:pt idx="33485">
                  <c:v>-44.742500000000007</c:v>
                </c:pt>
                <c:pt idx="33486">
                  <c:v>-44.740500000000011</c:v>
                </c:pt>
                <c:pt idx="33487">
                  <c:v>-44.738500000000002</c:v>
                </c:pt>
                <c:pt idx="33488">
                  <c:v>-44.736500000000007</c:v>
                </c:pt>
                <c:pt idx="33489">
                  <c:v>-44.734500000000011</c:v>
                </c:pt>
                <c:pt idx="33490">
                  <c:v>-44.732500000000002</c:v>
                </c:pt>
                <c:pt idx="33491">
                  <c:v>-44.730500000000006</c:v>
                </c:pt>
                <c:pt idx="33492">
                  <c:v>-44.728500000000011</c:v>
                </c:pt>
                <c:pt idx="33493">
                  <c:v>-44.726500000000001</c:v>
                </c:pt>
                <c:pt idx="33494">
                  <c:v>-44.724500000000006</c:v>
                </c:pt>
                <c:pt idx="33495">
                  <c:v>-44.722500000000011</c:v>
                </c:pt>
                <c:pt idx="33496">
                  <c:v>-44.720500000000001</c:v>
                </c:pt>
                <c:pt idx="33497">
                  <c:v>-44.718500000000006</c:v>
                </c:pt>
                <c:pt idx="33498">
                  <c:v>-44.716500000000011</c:v>
                </c:pt>
                <c:pt idx="33499">
                  <c:v>-44.714500000000001</c:v>
                </c:pt>
                <c:pt idx="33500">
                  <c:v>-44.712500000000006</c:v>
                </c:pt>
                <c:pt idx="33501">
                  <c:v>-44.71050000000001</c:v>
                </c:pt>
                <c:pt idx="33502">
                  <c:v>-44.708500000000001</c:v>
                </c:pt>
                <c:pt idx="33503">
                  <c:v>-44.706500000000005</c:v>
                </c:pt>
                <c:pt idx="33504">
                  <c:v>-44.70450000000001</c:v>
                </c:pt>
                <c:pt idx="33505">
                  <c:v>-44.702500000000001</c:v>
                </c:pt>
                <c:pt idx="33506">
                  <c:v>-44.700500000000005</c:v>
                </c:pt>
                <c:pt idx="33507">
                  <c:v>-44.69850000000001</c:v>
                </c:pt>
                <c:pt idx="33508">
                  <c:v>-44.6965</c:v>
                </c:pt>
                <c:pt idx="33509">
                  <c:v>-44.694500000000005</c:v>
                </c:pt>
                <c:pt idx="33510">
                  <c:v>-44.69250000000001</c:v>
                </c:pt>
                <c:pt idx="33511">
                  <c:v>-44.6905</c:v>
                </c:pt>
                <c:pt idx="33512">
                  <c:v>-44.688500000000005</c:v>
                </c:pt>
                <c:pt idx="33513">
                  <c:v>-44.686500000000009</c:v>
                </c:pt>
                <c:pt idx="33514">
                  <c:v>-44.6845</c:v>
                </c:pt>
                <c:pt idx="33515">
                  <c:v>-44.682500000000005</c:v>
                </c:pt>
                <c:pt idx="33516">
                  <c:v>-44.680500000000009</c:v>
                </c:pt>
                <c:pt idx="33517">
                  <c:v>-44.6785</c:v>
                </c:pt>
                <c:pt idx="33518">
                  <c:v>-44.676500000000004</c:v>
                </c:pt>
                <c:pt idx="33519">
                  <c:v>-44.674500000000009</c:v>
                </c:pt>
                <c:pt idx="33520">
                  <c:v>-44.672499999999999</c:v>
                </c:pt>
                <c:pt idx="33521">
                  <c:v>-44.670500000000004</c:v>
                </c:pt>
                <c:pt idx="33522">
                  <c:v>-44.668500000000009</c:v>
                </c:pt>
                <c:pt idx="33523">
                  <c:v>-44.666499999999999</c:v>
                </c:pt>
                <c:pt idx="33524">
                  <c:v>-44.664500000000004</c:v>
                </c:pt>
                <c:pt idx="33525">
                  <c:v>-44.662500000000009</c:v>
                </c:pt>
                <c:pt idx="33526">
                  <c:v>-44.660499999999999</c:v>
                </c:pt>
                <c:pt idx="33527">
                  <c:v>-44.658500000000004</c:v>
                </c:pt>
                <c:pt idx="33528">
                  <c:v>-44.656500000000008</c:v>
                </c:pt>
                <c:pt idx="33529">
                  <c:v>-44.654499999999999</c:v>
                </c:pt>
                <c:pt idx="33530">
                  <c:v>-44.652500000000003</c:v>
                </c:pt>
                <c:pt idx="33531">
                  <c:v>-44.650500000000008</c:v>
                </c:pt>
                <c:pt idx="33532">
                  <c:v>-44.648500000000013</c:v>
                </c:pt>
                <c:pt idx="33533">
                  <c:v>-44.646500000000003</c:v>
                </c:pt>
                <c:pt idx="33534">
                  <c:v>-44.644500000000008</c:v>
                </c:pt>
                <c:pt idx="33535">
                  <c:v>-44.642500000000013</c:v>
                </c:pt>
                <c:pt idx="33536">
                  <c:v>-44.640500000000003</c:v>
                </c:pt>
                <c:pt idx="33537">
                  <c:v>-44.638500000000008</c:v>
                </c:pt>
                <c:pt idx="33538">
                  <c:v>-44.636500000000012</c:v>
                </c:pt>
                <c:pt idx="33539">
                  <c:v>-44.634500000000003</c:v>
                </c:pt>
                <c:pt idx="33540">
                  <c:v>-44.632500000000007</c:v>
                </c:pt>
                <c:pt idx="33541">
                  <c:v>-44.630500000000012</c:v>
                </c:pt>
                <c:pt idx="33542">
                  <c:v>-44.628500000000003</c:v>
                </c:pt>
                <c:pt idx="33543">
                  <c:v>-44.626500000000007</c:v>
                </c:pt>
                <c:pt idx="33544">
                  <c:v>-44.624500000000012</c:v>
                </c:pt>
                <c:pt idx="33545">
                  <c:v>-44.622500000000002</c:v>
                </c:pt>
                <c:pt idx="33546">
                  <c:v>-44.620500000000007</c:v>
                </c:pt>
                <c:pt idx="33547">
                  <c:v>-44.618500000000012</c:v>
                </c:pt>
                <c:pt idx="33548">
                  <c:v>-44.616500000000002</c:v>
                </c:pt>
                <c:pt idx="33549">
                  <c:v>-44.614500000000007</c:v>
                </c:pt>
                <c:pt idx="33550">
                  <c:v>-44.612500000000011</c:v>
                </c:pt>
                <c:pt idx="33551">
                  <c:v>-44.610500000000002</c:v>
                </c:pt>
                <c:pt idx="33552">
                  <c:v>-44.608500000000006</c:v>
                </c:pt>
                <c:pt idx="33553">
                  <c:v>-44.606500000000011</c:v>
                </c:pt>
                <c:pt idx="33554">
                  <c:v>-44.604500000000002</c:v>
                </c:pt>
                <c:pt idx="33555">
                  <c:v>-44.602500000000006</c:v>
                </c:pt>
                <c:pt idx="33556">
                  <c:v>-44.600500000000011</c:v>
                </c:pt>
                <c:pt idx="33557">
                  <c:v>-44.598500000000001</c:v>
                </c:pt>
                <c:pt idx="33558">
                  <c:v>-44.596500000000006</c:v>
                </c:pt>
                <c:pt idx="33559">
                  <c:v>-44.594500000000011</c:v>
                </c:pt>
                <c:pt idx="33560">
                  <c:v>-44.592500000000001</c:v>
                </c:pt>
                <c:pt idx="33561">
                  <c:v>-44.590500000000006</c:v>
                </c:pt>
                <c:pt idx="33562">
                  <c:v>-44.58850000000001</c:v>
                </c:pt>
                <c:pt idx="33563">
                  <c:v>-44.586500000000001</c:v>
                </c:pt>
                <c:pt idx="33564">
                  <c:v>-44.584500000000006</c:v>
                </c:pt>
                <c:pt idx="33565">
                  <c:v>-44.58250000000001</c:v>
                </c:pt>
                <c:pt idx="33566">
                  <c:v>-44.580500000000001</c:v>
                </c:pt>
                <c:pt idx="33567">
                  <c:v>-44.578500000000005</c:v>
                </c:pt>
                <c:pt idx="33568">
                  <c:v>-44.57650000000001</c:v>
                </c:pt>
                <c:pt idx="33569">
                  <c:v>-44.5745</c:v>
                </c:pt>
                <c:pt idx="33570">
                  <c:v>-44.572500000000005</c:v>
                </c:pt>
                <c:pt idx="33571">
                  <c:v>-44.57050000000001</c:v>
                </c:pt>
                <c:pt idx="33572">
                  <c:v>-44.5685</c:v>
                </c:pt>
                <c:pt idx="33573">
                  <c:v>-44.566500000000005</c:v>
                </c:pt>
                <c:pt idx="33574">
                  <c:v>-44.56450000000001</c:v>
                </c:pt>
                <c:pt idx="33575">
                  <c:v>-44.5625</c:v>
                </c:pt>
                <c:pt idx="33576">
                  <c:v>-44.560500000000005</c:v>
                </c:pt>
                <c:pt idx="33577">
                  <c:v>-44.558500000000009</c:v>
                </c:pt>
                <c:pt idx="33578">
                  <c:v>-44.5565</c:v>
                </c:pt>
                <c:pt idx="33579">
                  <c:v>-44.554500000000004</c:v>
                </c:pt>
                <c:pt idx="33580">
                  <c:v>-44.552500000000009</c:v>
                </c:pt>
                <c:pt idx="33581">
                  <c:v>-44.5505</c:v>
                </c:pt>
                <c:pt idx="33582">
                  <c:v>-44.548500000000004</c:v>
                </c:pt>
                <c:pt idx="33583">
                  <c:v>-44.546500000000009</c:v>
                </c:pt>
                <c:pt idx="33584">
                  <c:v>-44.544499999999999</c:v>
                </c:pt>
                <c:pt idx="33585">
                  <c:v>-44.542500000000004</c:v>
                </c:pt>
                <c:pt idx="33586">
                  <c:v>-44.540500000000009</c:v>
                </c:pt>
                <c:pt idx="33587">
                  <c:v>-44.538499999999999</c:v>
                </c:pt>
                <c:pt idx="33588">
                  <c:v>-44.536500000000004</c:v>
                </c:pt>
                <c:pt idx="33589">
                  <c:v>-44.534500000000008</c:v>
                </c:pt>
                <c:pt idx="33590">
                  <c:v>-44.532499999999999</c:v>
                </c:pt>
                <c:pt idx="33591">
                  <c:v>-44.530500000000004</c:v>
                </c:pt>
                <c:pt idx="33592">
                  <c:v>-44.528500000000008</c:v>
                </c:pt>
                <c:pt idx="33593">
                  <c:v>-44.526499999999999</c:v>
                </c:pt>
                <c:pt idx="33594">
                  <c:v>-44.524500000000003</c:v>
                </c:pt>
                <c:pt idx="33595">
                  <c:v>-44.522500000000008</c:v>
                </c:pt>
                <c:pt idx="33596">
                  <c:v>-44.520500000000013</c:v>
                </c:pt>
                <c:pt idx="33597">
                  <c:v>-44.518500000000003</c:v>
                </c:pt>
                <c:pt idx="33598">
                  <c:v>-44.516500000000008</c:v>
                </c:pt>
                <c:pt idx="33599">
                  <c:v>-44.514500000000012</c:v>
                </c:pt>
                <c:pt idx="33600">
                  <c:v>-44.512500000000003</c:v>
                </c:pt>
                <c:pt idx="33601">
                  <c:v>-44.510500000000008</c:v>
                </c:pt>
                <c:pt idx="33602">
                  <c:v>-44.508500000000012</c:v>
                </c:pt>
                <c:pt idx="33603">
                  <c:v>-44.506500000000003</c:v>
                </c:pt>
                <c:pt idx="33604">
                  <c:v>-44.504500000000007</c:v>
                </c:pt>
                <c:pt idx="33605">
                  <c:v>-44.502500000000012</c:v>
                </c:pt>
                <c:pt idx="33606">
                  <c:v>-44.500500000000002</c:v>
                </c:pt>
                <c:pt idx="33607">
                  <c:v>-44.498500000000007</c:v>
                </c:pt>
                <c:pt idx="33608">
                  <c:v>-44.496500000000012</c:v>
                </c:pt>
                <c:pt idx="33609">
                  <c:v>-44.494500000000002</c:v>
                </c:pt>
                <c:pt idx="33610">
                  <c:v>-44.492500000000007</c:v>
                </c:pt>
                <c:pt idx="33611">
                  <c:v>-44.490500000000011</c:v>
                </c:pt>
                <c:pt idx="33612">
                  <c:v>-44.488500000000002</c:v>
                </c:pt>
                <c:pt idx="33613">
                  <c:v>-44.486500000000007</c:v>
                </c:pt>
                <c:pt idx="33614">
                  <c:v>-44.484500000000011</c:v>
                </c:pt>
                <c:pt idx="33615">
                  <c:v>-44.482500000000002</c:v>
                </c:pt>
                <c:pt idx="33616">
                  <c:v>-44.480500000000006</c:v>
                </c:pt>
                <c:pt idx="33617">
                  <c:v>-44.478500000000011</c:v>
                </c:pt>
                <c:pt idx="33618">
                  <c:v>-44.476500000000001</c:v>
                </c:pt>
                <c:pt idx="33619">
                  <c:v>-44.474500000000006</c:v>
                </c:pt>
                <c:pt idx="33620">
                  <c:v>-44.472500000000011</c:v>
                </c:pt>
                <c:pt idx="33621">
                  <c:v>-44.470500000000001</c:v>
                </c:pt>
                <c:pt idx="33622">
                  <c:v>-44.468500000000006</c:v>
                </c:pt>
                <c:pt idx="33623">
                  <c:v>-44.466500000000011</c:v>
                </c:pt>
                <c:pt idx="33624">
                  <c:v>-44.464500000000001</c:v>
                </c:pt>
                <c:pt idx="33625">
                  <c:v>-44.462500000000006</c:v>
                </c:pt>
                <c:pt idx="33626">
                  <c:v>-44.46050000000001</c:v>
                </c:pt>
                <c:pt idx="33627">
                  <c:v>-44.458500000000001</c:v>
                </c:pt>
                <c:pt idx="33628">
                  <c:v>-44.456500000000005</c:v>
                </c:pt>
                <c:pt idx="33629">
                  <c:v>-44.45450000000001</c:v>
                </c:pt>
                <c:pt idx="33630">
                  <c:v>-44.452500000000001</c:v>
                </c:pt>
                <c:pt idx="33631">
                  <c:v>-44.450500000000005</c:v>
                </c:pt>
                <c:pt idx="33632">
                  <c:v>-44.44850000000001</c:v>
                </c:pt>
                <c:pt idx="33633">
                  <c:v>-44.4465</c:v>
                </c:pt>
                <c:pt idx="33634">
                  <c:v>-44.444500000000005</c:v>
                </c:pt>
                <c:pt idx="33635">
                  <c:v>-44.44250000000001</c:v>
                </c:pt>
                <c:pt idx="33636">
                  <c:v>-44.4405</c:v>
                </c:pt>
                <c:pt idx="33637">
                  <c:v>-44.438500000000005</c:v>
                </c:pt>
                <c:pt idx="33638">
                  <c:v>-44.436500000000009</c:v>
                </c:pt>
                <c:pt idx="33639">
                  <c:v>-44.4345</c:v>
                </c:pt>
                <c:pt idx="33640">
                  <c:v>-44.432500000000005</c:v>
                </c:pt>
                <c:pt idx="33641">
                  <c:v>-44.430500000000009</c:v>
                </c:pt>
                <c:pt idx="33642">
                  <c:v>-44.4285</c:v>
                </c:pt>
                <c:pt idx="33643">
                  <c:v>-44.426500000000004</c:v>
                </c:pt>
                <c:pt idx="33644">
                  <c:v>-44.424500000000009</c:v>
                </c:pt>
                <c:pt idx="33645">
                  <c:v>-44.422499999999999</c:v>
                </c:pt>
                <c:pt idx="33646">
                  <c:v>-44.420500000000004</c:v>
                </c:pt>
                <c:pt idx="33647">
                  <c:v>-44.418500000000009</c:v>
                </c:pt>
                <c:pt idx="33648">
                  <c:v>-44.416499999999999</c:v>
                </c:pt>
                <c:pt idx="33649">
                  <c:v>-44.414500000000004</c:v>
                </c:pt>
                <c:pt idx="33650">
                  <c:v>-44.412500000000009</c:v>
                </c:pt>
                <c:pt idx="33651">
                  <c:v>-44.410499999999999</c:v>
                </c:pt>
                <c:pt idx="33652">
                  <c:v>-44.408500000000004</c:v>
                </c:pt>
                <c:pt idx="33653">
                  <c:v>-44.406500000000008</c:v>
                </c:pt>
                <c:pt idx="33654">
                  <c:v>-44.404499999999999</c:v>
                </c:pt>
                <c:pt idx="33655">
                  <c:v>-44.402500000000003</c:v>
                </c:pt>
                <c:pt idx="33656">
                  <c:v>-44.400500000000008</c:v>
                </c:pt>
                <c:pt idx="33657">
                  <c:v>-44.398500000000013</c:v>
                </c:pt>
                <c:pt idx="33658">
                  <c:v>-44.396500000000003</c:v>
                </c:pt>
                <c:pt idx="33659">
                  <c:v>-44.394500000000008</c:v>
                </c:pt>
                <c:pt idx="33660">
                  <c:v>-44.392500000000013</c:v>
                </c:pt>
                <c:pt idx="33661">
                  <c:v>-44.390500000000003</c:v>
                </c:pt>
                <c:pt idx="33662">
                  <c:v>-44.388500000000008</c:v>
                </c:pt>
                <c:pt idx="33663">
                  <c:v>-44.386500000000012</c:v>
                </c:pt>
                <c:pt idx="33664">
                  <c:v>-44.384500000000003</c:v>
                </c:pt>
                <c:pt idx="33665">
                  <c:v>-44.382500000000007</c:v>
                </c:pt>
                <c:pt idx="33666">
                  <c:v>-44.380500000000012</c:v>
                </c:pt>
                <c:pt idx="33667">
                  <c:v>-44.378500000000003</c:v>
                </c:pt>
                <c:pt idx="33668">
                  <c:v>-44.376500000000007</c:v>
                </c:pt>
                <c:pt idx="33669">
                  <c:v>-44.374500000000012</c:v>
                </c:pt>
                <c:pt idx="33670">
                  <c:v>-44.372500000000002</c:v>
                </c:pt>
                <c:pt idx="33671">
                  <c:v>-44.370500000000007</c:v>
                </c:pt>
                <c:pt idx="33672">
                  <c:v>-44.368500000000012</c:v>
                </c:pt>
                <c:pt idx="33673">
                  <c:v>-44.366500000000002</c:v>
                </c:pt>
                <c:pt idx="33674">
                  <c:v>-44.364500000000007</c:v>
                </c:pt>
                <c:pt idx="33675">
                  <c:v>-44.362500000000011</c:v>
                </c:pt>
                <c:pt idx="33676">
                  <c:v>-44.360500000000002</c:v>
                </c:pt>
                <c:pt idx="33677">
                  <c:v>-44.358500000000006</c:v>
                </c:pt>
                <c:pt idx="33678">
                  <c:v>-44.356500000000011</c:v>
                </c:pt>
                <c:pt idx="33679">
                  <c:v>-44.354500000000002</c:v>
                </c:pt>
                <c:pt idx="33680">
                  <c:v>-44.352500000000006</c:v>
                </c:pt>
                <c:pt idx="33681">
                  <c:v>-44.350500000000011</c:v>
                </c:pt>
                <c:pt idx="33682">
                  <c:v>-44.348500000000001</c:v>
                </c:pt>
                <c:pt idx="33683">
                  <c:v>-44.346500000000006</c:v>
                </c:pt>
                <c:pt idx="33684">
                  <c:v>-44.344500000000011</c:v>
                </c:pt>
                <c:pt idx="33685">
                  <c:v>-44.342500000000001</c:v>
                </c:pt>
                <c:pt idx="33686">
                  <c:v>-44.340500000000006</c:v>
                </c:pt>
                <c:pt idx="33687">
                  <c:v>-44.33850000000001</c:v>
                </c:pt>
                <c:pt idx="33688">
                  <c:v>-44.336500000000001</c:v>
                </c:pt>
                <c:pt idx="33689">
                  <c:v>-44.334500000000006</c:v>
                </c:pt>
                <c:pt idx="33690">
                  <c:v>-44.33250000000001</c:v>
                </c:pt>
                <c:pt idx="33691">
                  <c:v>-44.330500000000001</c:v>
                </c:pt>
                <c:pt idx="33692">
                  <c:v>-44.328500000000005</c:v>
                </c:pt>
                <c:pt idx="33693">
                  <c:v>-44.32650000000001</c:v>
                </c:pt>
                <c:pt idx="33694">
                  <c:v>-44.3245</c:v>
                </c:pt>
                <c:pt idx="33695">
                  <c:v>-44.322500000000005</c:v>
                </c:pt>
                <c:pt idx="33696">
                  <c:v>-44.32050000000001</c:v>
                </c:pt>
                <c:pt idx="33697">
                  <c:v>-44.3185</c:v>
                </c:pt>
                <c:pt idx="33698">
                  <c:v>-44.316500000000005</c:v>
                </c:pt>
                <c:pt idx="33699">
                  <c:v>-44.31450000000001</c:v>
                </c:pt>
                <c:pt idx="33700">
                  <c:v>-44.3125</c:v>
                </c:pt>
                <c:pt idx="33701">
                  <c:v>-44.310500000000005</c:v>
                </c:pt>
                <c:pt idx="33702">
                  <c:v>-44.308500000000009</c:v>
                </c:pt>
                <c:pt idx="33703">
                  <c:v>-44.3065</c:v>
                </c:pt>
                <c:pt idx="33704">
                  <c:v>-44.304500000000004</c:v>
                </c:pt>
                <c:pt idx="33705">
                  <c:v>-44.302500000000009</c:v>
                </c:pt>
                <c:pt idx="33706">
                  <c:v>-44.3005</c:v>
                </c:pt>
                <c:pt idx="33707">
                  <c:v>-44.298500000000004</c:v>
                </c:pt>
                <c:pt idx="33708">
                  <c:v>-44.296500000000009</c:v>
                </c:pt>
                <c:pt idx="33709">
                  <c:v>-44.294499999999999</c:v>
                </c:pt>
                <c:pt idx="33710">
                  <c:v>-44.292500000000004</c:v>
                </c:pt>
                <c:pt idx="33711">
                  <c:v>-44.290500000000009</c:v>
                </c:pt>
                <c:pt idx="33712">
                  <c:v>-44.288499999999999</c:v>
                </c:pt>
                <c:pt idx="33713">
                  <c:v>-44.286500000000004</c:v>
                </c:pt>
                <c:pt idx="33714">
                  <c:v>-44.284500000000008</c:v>
                </c:pt>
                <c:pt idx="33715">
                  <c:v>-44.282499999999999</c:v>
                </c:pt>
                <c:pt idx="33716">
                  <c:v>-44.280500000000004</c:v>
                </c:pt>
                <c:pt idx="33717">
                  <c:v>-44.278500000000008</c:v>
                </c:pt>
                <c:pt idx="33718">
                  <c:v>-44.276499999999999</c:v>
                </c:pt>
                <c:pt idx="33719">
                  <c:v>-44.274500000000003</c:v>
                </c:pt>
                <c:pt idx="33720">
                  <c:v>-44.272500000000008</c:v>
                </c:pt>
                <c:pt idx="33721">
                  <c:v>-44.270500000000013</c:v>
                </c:pt>
                <c:pt idx="33722">
                  <c:v>-44.268500000000003</c:v>
                </c:pt>
                <c:pt idx="33723">
                  <c:v>-44.266500000000008</c:v>
                </c:pt>
                <c:pt idx="33724">
                  <c:v>-44.264500000000012</c:v>
                </c:pt>
                <c:pt idx="33725">
                  <c:v>-44.262500000000003</c:v>
                </c:pt>
                <c:pt idx="33726">
                  <c:v>-44.260500000000008</c:v>
                </c:pt>
                <c:pt idx="33727">
                  <c:v>-44.258500000000012</c:v>
                </c:pt>
                <c:pt idx="33728">
                  <c:v>-44.256500000000003</c:v>
                </c:pt>
                <c:pt idx="33729">
                  <c:v>-44.254500000000007</c:v>
                </c:pt>
                <c:pt idx="33730">
                  <c:v>-44.252500000000012</c:v>
                </c:pt>
                <c:pt idx="33731">
                  <c:v>-44.250500000000002</c:v>
                </c:pt>
                <c:pt idx="33732">
                  <c:v>-44.248500000000007</c:v>
                </c:pt>
                <c:pt idx="33733">
                  <c:v>-44.246500000000012</c:v>
                </c:pt>
                <c:pt idx="33734">
                  <c:v>-44.244500000000002</c:v>
                </c:pt>
                <c:pt idx="33735">
                  <c:v>-44.242500000000007</c:v>
                </c:pt>
                <c:pt idx="33736">
                  <c:v>-44.240500000000011</c:v>
                </c:pt>
                <c:pt idx="33737">
                  <c:v>-44.238500000000002</c:v>
                </c:pt>
                <c:pt idx="33738">
                  <c:v>-44.236500000000007</c:v>
                </c:pt>
                <c:pt idx="33739">
                  <c:v>-44.234500000000011</c:v>
                </c:pt>
                <c:pt idx="33740">
                  <c:v>-44.232500000000002</c:v>
                </c:pt>
                <c:pt idx="33741">
                  <c:v>-44.230500000000006</c:v>
                </c:pt>
                <c:pt idx="33742">
                  <c:v>-44.228500000000011</c:v>
                </c:pt>
                <c:pt idx="33743">
                  <c:v>-44.226500000000001</c:v>
                </c:pt>
                <c:pt idx="33744">
                  <c:v>-44.224500000000006</c:v>
                </c:pt>
                <c:pt idx="33745">
                  <c:v>-44.222500000000011</c:v>
                </c:pt>
                <c:pt idx="33746">
                  <c:v>-44.220500000000001</c:v>
                </c:pt>
                <c:pt idx="33747">
                  <c:v>-44.218500000000006</c:v>
                </c:pt>
                <c:pt idx="33748">
                  <c:v>-44.216500000000011</c:v>
                </c:pt>
                <c:pt idx="33749">
                  <c:v>-44.214500000000001</c:v>
                </c:pt>
                <c:pt idx="33750">
                  <c:v>-44.212500000000006</c:v>
                </c:pt>
                <c:pt idx="33751">
                  <c:v>-44.21050000000001</c:v>
                </c:pt>
                <c:pt idx="33752">
                  <c:v>-44.208500000000001</c:v>
                </c:pt>
                <c:pt idx="33753">
                  <c:v>-44.206500000000005</c:v>
                </c:pt>
                <c:pt idx="33754">
                  <c:v>-44.20450000000001</c:v>
                </c:pt>
                <c:pt idx="33755">
                  <c:v>-44.202500000000001</c:v>
                </c:pt>
                <c:pt idx="33756">
                  <c:v>-44.200500000000005</c:v>
                </c:pt>
                <c:pt idx="33757">
                  <c:v>-44.19850000000001</c:v>
                </c:pt>
                <c:pt idx="33758">
                  <c:v>-44.1965</c:v>
                </c:pt>
                <c:pt idx="33759">
                  <c:v>-44.194500000000005</c:v>
                </c:pt>
                <c:pt idx="33760">
                  <c:v>-44.19250000000001</c:v>
                </c:pt>
                <c:pt idx="33761">
                  <c:v>-44.1905</c:v>
                </c:pt>
                <c:pt idx="33762">
                  <c:v>-44.188500000000005</c:v>
                </c:pt>
                <c:pt idx="33763">
                  <c:v>-44.186500000000009</c:v>
                </c:pt>
                <c:pt idx="33764">
                  <c:v>-44.1845</c:v>
                </c:pt>
                <c:pt idx="33765">
                  <c:v>-44.182500000000005</c:v>
                </c:pt>
                <c:pt idx="33766">
                  <c:v>-44.180500000000009</c:v>
                </c:pt>
                <c:pt idx="33767">
                  <c:v>-44.1785</c:v>
                </c:pt>
                <c:pt idx="33768">
                  <c:v>-44.176500000000004</c:v>
                </c:pt>
                <c:pt idx="33769">
                  <c:v>-44.174500000000009</c:v>
                </c:pt>
                <c:pt idx="33770">
                  <c:v>-44.172499999999999</c:v>
                </c:pt>
                <c:pt idx="33771">
                  <c:v>-44.170500000000004</c:v>
                </c:pt>
                <c:pt idx="33772">
                  <c:v>-44.168500000000009</c:v>
                </c:pt>
                <c:pt idx="33773">
                  <c:v>-44.166499999999999</c:v>
                </c:pt>
                <c:pt idx="33774">
                  <c:v>-44.164500000000004</c:v>
                </c:pt>
                <c:pt idx="33775">
                  <c:v>-44.162500000000009</c:v>
                </c:pt>
                <c:pt idx="33776">
                  <c:v>-44.160499999999999</c:v>
                </c:pt>
                <c:pt idx="33777">
                  <c:v>-44.158500000000004</c:v>
                </c:pt>
                <c:pt idx="33778">
                  <c:v>-44.156500000000008</c:v>
                </c:pt>
                <c:pt idx="33779">
                  <c:v>-44.154499999999999</c:v>
                </c:pt>
                <c:pt idx="33780">
                  <c:v>-44.152500000000003</c:v>
                </c:pt>
                <c:pt idx="33781">
                  <c:v>-44.150500000000008</c:v>
                </c:pt>
                <c:pt idx="33782">
                  <c:v>-44.148500000000013</c:v>
                </c:pt>
                <c:pt idx="33783">
                  <c:v>-44.146500000000003</c:v>
                </c:pt>
                <c:pt idx="33784">
                  <c:v>-44.144500000000008</c:v>
                </c:pt>
                <c:pt idx="33785">
                  <c:v>-44.142500000000013</c:v>
                </c:pt>
                <c:pt idx="33786">
                  <c:v>-44.140500000000003</c:v>
                </c:pt>
                <c:pt idx="33787">
                  <c:v>-44.138500000000008</c:v>
                </c:pt>
                <c:pt idx="33788">
                  <c:v>-44.136500000000012</c:v>
                </c:pt>
                <c:pt idx="33789">
                  <c:v>-44.134500000000003</c:v>
                </c:pt>
                <c:pt idx="33790">
                  <c:v>-44.132500000000007</c:v>
                </c:pt>
                <c:pt idx="33791">
                  <c:v>-44.130500000000012</c:v>
                </c:pt>
                <c:pt idx="33792">
                  <c:v>-44.128500000000003</c:v>
                </c:pt>
                <c:pt idx="33793">
                  <c:v>-44.126500000000007</c:v>
                </c:pt>
                <c:pt idx="33794">
                  <c:v>-44.124500000000012</c:v>
                </c:pt>
                <c:pt idx="33795">
                  <c:v>-44.122500000000002</c:v>
                </c:pt>
                <c:pt idx="33796">
                  <c:v>-44.120500000000007</c:v>
                </c:pt>
                <c:pt idx="33797">
                  <c:v>-44.118500000000012</c:v>
                </c:pt>
                <c:pt idx="33798">
                  <c:v>-44.116500000000002</c:v>
                </c:pt>
                <c:pt idx="33799">
                  <c:v>-44.114500000000007</c:v>
                </c:pt>
                <c:pt idx="33800">
                  <c:v>-44.112500000000011</c:v>
                </c:pt>
                <c:pt idx="33801">
                  <c:v>-44.110500000000002</c:v>
                </c:pt>
                <c:pt idx="33802">
                  <c:v>-44.108500000000006</c:v>
                </c:pt>
                <c:pt idx="33803">
                  <c:v>-44.106500000000011</c:v>
                </c:pt>
                <c:pt idx="33804">
                  <c:v>-44.104500000000002</c:v>
                </c:pt>
                <c:pt idx="33805">
                  <c:v>-44.102500000000006</c:v>
                </c:pt>
                <c:pt idx="33806">
                  <c:v>-44.100500000000011</c:v>
                </c:pt>
                <c:pt idx="33807">
                  <c:v>-44.098500000000001</c:v>
                </c:pt>
                <c:pt idx="33808">
                  <c:v>-44.096500000000006</c:v>
                </c:pt>
                <c:pt idx="33809">
                  <c:v>-44.094500000000011</c:v>
                </c:pt>
                <c:pt idx="33810">
                  <c:v>-44.092500000000001</c:v>
                </c:pt>
                <c:pt idx="33811">
                  <c:v>-44.090500000000006</c:v>
                </c:pt>
                <c:pt idx="33812">
                  <c:v>-44.08850000000001</c:v>
                </c:pt>
                <c:pt idx="33813">
                  <c:v>-44.086500000000001</c:v>
                </c:pt>
                <c:pt idx="33814">
                  <c:v>-44.084500000000006</c:v>
                </c:pt>
                <c:pt idx="33815">
                  <c:v>-44.08250000000001</c:v>
                </c:pt>
                <c:pt idx="33816">
                  <c:v>-44.080500000000001</c:v>
                </c:pt>
                <c:pt idx="33817">
                  <c:v>-44.078500000000005</c:v>
                </c:pt>
                <c:pt idx="33818">
                  <c:v>-44.07650000000001</c:v>
                </c:pt>
                <c:pt idx="33819">
                  <c:v>-44.0745</c:v>
                </c:pt>
                <c:pt idx="33820">
                  <c:v>-44.072500000000005</c:v>
                </c:pt>
                <c:pt idx="33821">
                  <c:v>-44.07050000000001</c:v>
                </c:pt>
                <c:pt idx="33822">
                  <c:v>-44.0685</c:v>
                </c:pt>
                <c:pt idx="33823">
                  <c:v>-44.066500000000005</c:v>
                </c:pt>
                <c:pt idx="33824">
                  <c:v>-44.06450000000001</c:v>
                </c:pt>
                <c:pt idx="33825">
                  <c:v>-44.0625</c:v>
                </c:pt>
                <c:pt idx="33826">
                  <c:v>-44.060500000000005</c:v>
                </c:pt>
                <c:pt idx="33827">
                  <c:v>-44.058500000000009</c:v>
                </c:pt>
                <c:pt idx="33828">
                  <c:v>-44.0565</c:v>
                </c:pt>
                <c:pt idx="33829">
                  <c:v>-44.054500000000004</c:v>
                </c:pt>
                <c:pt idx="33830">
                  <c:v>-44.052500000000009</c:v>
                </c:pt>
                <c:pt idx="33831">
                  <c:v>-44.0505</c:v>
                </c:pt>
                <c:pt idx="33832">
                  <c:v>-44.048500000000004</c:v>
                </c:pt>
                <c:pt idx="33833">
                  <c:v>-44.046500000000009</c:v>
                </c:pt>
                <c:pt idx="33834">
                  <c:v>-44.044499999999999</c:v>
                </c:pt>
                <c:pt idx="33835">
                  <c:v>-44.042500000000004</c:v>
                </c:pt>
                <c:pt idx="33836">
                  <c:v>-44.040500000000009</c:v>
                </c:pt>
                <c:pt idx="33837">
                  <c:v>-44.038499999999999</c:v>
                </c:pt>
                <c:pt idx="33838">
                  <c:v>-44.036500000000004</c:v>
                </c:pt>
                <c:pt idx="33839">
                  <c:v>-44.034500000000008</c:v>
                </c:pt>
                <c:pt idx="33840">
                  <c:v>-44.032499999999999</c:v>
                </c:pt>
                <c:pt idx="33841">
                  <c:v>-44.030500000000004</c:v>
                </c:pt>
                <c:pt idx="33842">
                  <c:v>-44.028500000000008</c:v>
                </c:pt>
                <c:pt idx="33843">
                  <c:v>-44.026499999999999</c:v>
                </c:pt>
                <c:pt idx="33844">
                  <c:v>-44.024500000000003</c:v>
                </c:pt>
                <c:pt idx="33845">
                  <c:v>-44.022500000000008</c:v>
                </c:pt>
                <c:pt idx="33846">
                  <c:v>-44.020500000000013</c:v>
                </c:pt>
                <c:pt idx="33847">
                  <c:v>-44.018500000000003</c:v>
                </c:pt>
                <c:pt idx="33848">
                  <c:v>-44.016500000000008</c:v>
                </c:pt>
                <c:pt idx="33849">
                  <c:v>-44.014500000000012</c:v>
                </c:pt>
                <c:pt idx="33850">
                  <c:v>-44.012500000000003</c:v>
                </c:pt>
                <c:pt idx="33851">
                  <c:v>-44.010500000000008</c:v>
                </c:pt>
                <c:pt idx="33852">
                  <c:v>-44.008500000000012</c:v>
                </c:pt>
                <c:pt idx="33853">
                  <c:v>-44.006500000000003</c:v>
                </c:pt>
                <c:pt idx="33854">
                  <c:v>-44.004500000000007</c:v>
                </c:pt>
                <c:pt idx="33855">
                  <c:v>-44.002500000000012</c:v>
                </c:pt>
                <c:pt idx="33856">
                  <c:v>-44.000500000000002</c:v>
                </c:pt>
                <c:pt idx="33857">
                  <c:v>-43.998500000000007</c:v>
                </c:pt>
                <c:pt idx="33858">
                  <c:v>-43.996500000000012</c:v>
                </c:pt>
                <c:pt idx="33859">
                  <c:v>-43.994500000000002</c:v>
                </c:pt>
                <c:pt idx="33860">
                  <c:v>-43.992500000000007</c:v>
                </c:pt>
                <c:pt idx="33861">
                  <c:v>-43.990500000000011</c:v>
                </c:pt>
                <c:pt idx="33862">
                  <c:v>-43.988500000000002</c:v>
                </c:pt>
                <c:pt idx="33863">
                  <c:v>-43.986500000000007</c:v>
                </c:pt>
                <c:pt idx="33864">
                  <c:v>-43.984500000000011</c:v>
                </c:pt>
                <c:pt idx="33865">
                  <c:v>-43.982500000000002</c:v>
                </c:pt>
                <c:pt idx="33866">
                  <c:v>-43.980500000000006</c:v>
                </c:pt>
                <c:pt idx="33867">
                  <c:v>-43.978500000000011</c:v>
                </c:pt>
                <c:pt idx="33868">
                  <c:v>-43.976500000000001</c:v>
                </c:pt>
                <c:pt idx="33869">
                  <c:v>-43.974500000000006</c:v>
                </c:pt>
                <c:pt idx="33870">
                  <c:v>-43.972500000000011</c:v>
                </c:pt>
                <c:pt idx="33871">
                  <c:v>-43.970500000000001</c:v>
                </c:pt>
                <c:pt idx="33872">
                  <c:v>-43.968500000000006</c:v>
                </c:pt>
                <c:pt idx="33873">
                  <c:v>-43.966500000000011</c:v>
                </c:pt>
                <c:pt idx="33874">
                  <c:v>-43.964500000000001</c:v>
                </c:pt>
                <c:pt idx="33875">
                  <c:v>-43.962500000000006</c:v>
                </c:pt>
                <c:pt idx="33876">
                  <c:v>-43.96050000000001</c:v>
                </c:pt>
                <c:pt idx="33877">
                  <c:v>-43.958500000000001</c:v>
                </c:pt>
                <c:pt idx="33878">
                  <c:v>-43.956500000000005</c:v>
                </c:pt>
                <c:pt idx="33879">
                  <c:v>-43.95450000000001</c:v>
                </c:pt>
                <c:pt idx="33880">
                  <c:v>-43.952500000000001</c:v>
                </c:pt>
                <c:pt idx="33881">
                  <c:v>-43.950500000000005</c:v>
                </c:pt>
                <c:pt idx="33882">
                  <c:v>-43.94850000000001</c:v>
                </c:pt>
                <c:pt idx="33883">
                  <c:v>-43.9465</c:v>
                </c:pt>
                <c:pt idx="33884">
                  <c:v>-43.944500000000005</c:v>
                </c:pt>
                <c:pt idx="33885">
                  <c:v>-43.94250000000001</c:v>
                </c:pt>
                <c:pt idx="33886">
                  <c:v>-43.9405</c:v>
                </c:pt>
                <c:pt idx="33887">
                  <c:v>-43.938500000000005</c:v>
                </c:pt>
                <c:pt idx="33888">
                  <c:v>-43.936500000000009</c:v>
                </c:pt>
                <c:pt idx="33889">
                  <c:v>-43.9345</c:v>
                </c:pt>
                <c:pt idx="33890">
                  <c:v>-43.932500000000005</c:v>
                </c:pt>
                <c:pt idx="33891">
                  <c:v>-43.930500000000009</c:v>
                </c:pt>
                <c:pt idx="33892">
                  <c:v>-43.9285</c:v>
                </c:pt>
                <c:pt idx="33893">
                  <c:v>-43.926500000000004</c:v>
                </c:pt>
                <c:pt idx="33894">
                  <c:v>-43.924500000000009</c:v>
                </c:pt>
                <c:pt idx="33895">
                  <c:v>-43.922499999999999</c:v>
                </c:pt>
                <c:pt idx="33896">
                  <c:v>-43.920500000000004</c:v>
                </c:pt>
                <c:pt idx="33897">
                  <c:v>-43.918500000000009</c:v>
                </c:pt>
                <c:pt idx="33898">
                  <c:v>-43.916499999999999</c:v>
                </c:pt>
                <c:pt idx="33899">
                  <c:v>-43.914500000000004</c:v>
                </c:pt>
                <c:pt idx="33900">
                  <c:v>-43.912500000000009</c:v>
                </c:pt>
                <c:pt idx="33901">
                  <c:v>-43.910499999999999</c:v>
                </c:pt>
                <c:pt idx="33902">
                  <c:v>-43.908500000000004</c:v>
                </c:pt>
                <c:pt idx="33903">
                  <c:v>-43.906500000000008</c:v>
                </c:pt>
                <c:pt idx="33904">
                  <c:v>-43.904499999999999</c:v>
                </c:pt>
                <c:pt idx="33905">
                  <c:v>-43.902500000000003</c:v>
                </c:pt>
                <c:pt idx="33906">
                  <c:v>-43.900500000000008</c:v>
                </c:pt>
                <c:pt idx="33907">
                  <c:v>-43.898500000000013</c:v>
                </c:pt>
                <c:pt idx="33908">
                  <c:v>-43.896500000000003</c:v>
                </c:pt>
                <c:pt idx="33909">
                  <c:v>-43.894500000000008</c:v>
                </c:pt>
                <c:pt idx="33910">
                  <c:v>-43.892500000000013</c:v>
                </c:pt>
                <c:pt idx="33911">
                  <c:v>-43.890500000000003</c:v>
                </c:pt>
                <c:pt idx="33912">
                  <c:v>-43.888500000000008</c:v>
                </c:pt>
                <c:pt idx="33913">
                  <c:v>-43.886500000000012</c:v>
                </c:pt>
                <c:pt idx="33914">
                  <c:v>-43.884500000000003</c:v>
                </c:pt>
                <c:pt idx="33915">
                  <c:v>-43.882500000000007</c:v>
                </c:pt>
                <c:pt idx="33916">
                  <c:v>-43.880500000000012</c:v>
                </c:pt>
                <c:pt idx="33917">
                  <c:v>-43.878500000000003</c:v>
                </c:pt>
                <c:pt idx="33918">
                  <c:v>-43.876500000000007</c:v>
                </c:pt>
                <c:pt idx="33919">
                  <c:v>-43.874500000000012</c:v>
                </c:pt>
                <c:pt idx="33920">
                  <c:v>-43.872500000000002</c:v>
                </c:pt>
                <c:pt idx="33921">
                  <c:v>-43.870500000000007</c:v>
                </c:pt>
                <c:pt idx="33922">
                  <c:v>-43.868500000000012</c:v>
                </c:pt>
                <c:pt idx="33923">
                  <c:v>-43.866500000000002</c:v>
                </c:pt>
                <c:pt idx="33924">
                  <c:v>-43.864500000000007</c:v>
                </c:pt>
                <c:pt idx="33925">
                  <c:v>-43.862500000000011</c:v>
                </c:pt>
                <c:pt idx="33926">
                  <c:v>-43.860500000000002</c:v>
                </c:pt>
                <c:pt idx="33927">
                  <c:v>-43.858500000000006</c:v>
                </c:pt>
                <c:pt idx="33928">
                  <c:v>-43.856500000000011</c:v>
                </c:pt>
                <c:pt idx="33929">
                  <c:v>-43.854500000000002</c:v>
                </c:pt>
                <c:pt idx="33930">
                  <c:v>-43.852500000000006</c:v>
                </c:pt>
                <c:pt idx="33931">
                  <c:v>-43.850500000000011</c:v>
                </c:pt>
                <c:pt idx="33932">
                  <c:v>-43.848500000000001</c:v>
                </c:pt>
                <c:pt idx="33933">
                  <c:v>-43.846500000000006</c:v>
                </c:pt>
                <c:pt idx="33934">
                  <c:v>-43.844500000000011</c:v>
                </c:pt>
                <c:pt idx="33935">
                  <c:v>-43.842500000000001</c:v>
                </c:pt>
                <c:pt idx="33936">
                  <c:v>-43.840500000000006</c:v>
                </c:pt>
                <c:pt idx="33937">
                  <c:v>-43.83850000000001</c:v>
                </c:pt>
                <c:pt idx="33938">
                  <c:v>-43.836500000000001</c:v>
                </c:pt>
                <c:pt idx="33939">
                  <c:v>-43.834500000000006</c:v>
                </c:pt>
                <c:pt idx="33940">
                  <c:v>-43.83250000000001</c:v>
                </c:pt>
                <c:pt idx="33941">
                  <c:v>-43.830500000000001</c:v>
                </c:pt>
                <c:pt idx="33942">
                  <c:v>-43.828500000000005</c:v>
                </c:pt>
                <c:pt idx="33943">
                  <c:v>-43.82650000000001</c:v>
                </c:pt>
                <c:pt idx="33944">
                  <c:v>-43.8245</c:v>
                </c:pt>
                <c:pt idx="33945">
                  <c:v>-43.822500000000005</c:v>
                </c:pt>
                <c:pt idx="33946">
                  <c:v>-43.82050000000001</c:v>
                </c:pt>
                <c:pt idx="33947">
                  <c:v>-43.8185</c:v>
                </c:pt>
                <c:pt idx="33948">
                  <c:v>-43.816500000000005</c:v>
                </c:pt>
                <c:pt idx="33949">
                  <c:v>-43.81450000000001</c:v>
                </c:pt>
                <c:pt idx="33950">
                  <c:v>-43.8125</c:v>
                </c:pt>
                <c:pt idx="33951">
                  <c:v>-43.810500000000005</c:v>
                </c:pt>
                <c:pt idx="33952">
                  <c:v>-43.808500000000009</c:v>
                </c:pt>
                <c:pt idx="33953">
                  <c:v>-43.8065</c:v>
                </c:pt>
                <c:pt idx="33954">
                  <c:v>-43.804500000000004</c:v>
                </c:pt>
                <c:pt idx="33955">
                  <c:v>-43.802500000000009</c:v>
                </c:pt>
                <c:pt idx="33956">
                  <c:v>-43.8005</c:v>
                </c:pt>
                <c:pt idx="33957">
                  <c:v>-43.798500000000004</c:v>
                </c:pt>
                <c:pt idx="33958">
                  <c:v>-43.796500000000009</c:v>
                </c:pt>
                <c:pt idx="33959">
                  <c:v>-43.794499999999999</c:v>
                </c:pt>
                <c:pt idx="33960">
                  <c:v>-43.792500000000004</c:v>
                </c:pt>
                <c:pt idx="33961">
                  <c:v>-43.790500000000009</c:v>
                </c:pt>
                <c:pt idx="33962">
                  <c:v>-43.788499999999999</c:v>
                </c:pt>
                <c:pt idx="33963">
                  <c:v>-43.786500000000004</c:v>
                </c:pt>
                <c:pt idx="33964">
                  <c:v>-43.784500000000008</c:v>
                </c:pt>
                <c:pt idx="33965">
                  <c:v>-43.782499999999999</c:v>
                </c:pt>
                <c:pt idx="33966">
                  <c:v>-43.780500000000004</c:v>
                </c:pt>
                <c:pt idx="33967">
                  <c:v>-43.778500000000008</c:v>
                </c:pt>
                <c:pt idx="33968">
                  <c:v>-43.776499999999999</c:v>
                </c:pt>
                <c:pt idx="33969">
                  <c:v>-43.774500000000003</c:v>
                </c:pt>
                <c:pt idx="33970">
                  <c:v>-43.772500000000008</c:v>
                </c:pt>
                <c:pt idx="33971">
                  <c:v>-43.770500000000013</c:v>
                </c:pt>
                <c:pt idx="33972">
                  <c:v>-43.768500000000003</c:v>
                </c:pt>
                <c:pt idx="33973">
                  <c:v>-43.766500000000008</c:v>
                </c:pt>
                <c:pt idx="33974">
                  <c:v>-43.764500000000012</c:v>
                </c:pt>
                <c:pt idx="33975">
                  <c:v>-43.762500000000003</c:v>
                </c:pt>
                <c:pt idx="33976">
                  <c:v>-43.760500000000008</c:v>
                </c:pt>
                <c:pt idx="33977">
                  <c:v>-43.758500000000012</c:v>
                </c:pt>
                <c:pt idx="33978">
                  <c:v>-43.756500000000003</c:v>
                </c:pt>
                <c:pt idx="33979">
                  <c:v>-43.754500000000007</c:v>
                </c:pt>
                <c:pt idx="33980">
                  <c:v>-43.752500000000012</c:v>
                </c:pt>
                <c:pt idx="33981">
                  <c:v>-43.750500000000002</c:v>
                </c:pt>
                <c:pt idx="33982">
                  <c:v>-43.748500000000007</c:v>
                </c:pt>
                <c:pt idx="33983">
                  <c:v>-43.746500000000012</c:v>
                </c:pt>
                <c:pt idx="33984">
                  <c:v>-43.744500000000002</c:v>
                </c:pt>
                <c:pt idx="33985">
                  <c:v>-43.742500000000007</c:v>
                </c:pt>
                <c:pt idx="33986">
                  <c:v>-43.740500000000011</c:v>
                </c:pt>
                <c:pt idx="33987">
                  <c:v>-43.738500000000002</c:v>
                </c:pt>
                <c:pt idx="33988">
                  <c:v>-43.736500000000007</c:v>
                </c:pt>
                <c:pt idx="33989">
                  <c:v>-43.734500000000011</c:v>
                </c:pt>
                <c:pt idx="33990">
                  <c:v>-43.732500000000002</c:v>
                </c:pt>
                <c:pt idx="33991">
                  <c:v>-43.730500000000006</c:v>
                </c:pt>
                <c:pt idx="33992">
                  <c:v>-43.728500000000011</c:v>
                </c:pt>
                <c:pt idx="33993">
                  <c:v>-43.726500000000001</c:v>
                </c:pt>
                <c:pt idx="33994">
                  <c:v>-43.724500000000006</c:v>
                </c:pt>
                <c:pt idx="33995">
                  <c:v>-43.722500000000011</c:v>
                </c:pt>
                <c:pt idx="33996">
                  <c:v>-43.720500000000001</c:v>
                </c:pt>
                <c:pt idx="33997">
                  <c:v>-43.718500000000006</c:v>
                </c:pt>
                <c:pt idx="33998">
                  <c:v>-43.716500000000011</c:v>
                </c:pt>
                <c:pt idx="33999">
                  <c:v>-43.714500000000001</c:v>
                </c:pt>
                <c:pt idx="34000">
                  <c:v>-43.712500000000006</c:v>
                </c:pt>
                <c:pt idx="34001">
                  <c:v>-43.71050000000001</c:v>
                </c:pt>
                <c:pt idx="34002">
                  <c:v>-43.708500000000001</c:v>
                </c:pt>
                <c:pt idx="34003">
                  <c:v>-43.706500000000005</c:v>
                </c:pt>
                <c:pt idx="34004">
                  <c:v>-43.70450000000001</c:v>
                </c:pt>
                <c:pt idx="34005">
                  <c:v>-43.702500000000001</c:v>
                </c:pt>
                <c:pt idx="34006">
                  <c:v>-43.700500000000005</c:v>
                </c:pt>
                <c:pt idx="34007">
                  <c:v>-43.69850000000001</c:v>
                </c:pt>
                <c:pt idx="34008">
                  <c:v>-43.6965</c:v>
                </c:pt>
                <c:pt idx="34009">
                  <c:v>-43.694500000000005</c:v>
                </c:pt>
                <c:pt idx="34010">
                  <c:v>-43.69250000000001</c:v>
                </c:pt>
                <c:pt idx="34011">
                  <c:v>-43.6905</c:v>
                </c:pt>
                <c:pt idx="34012">
                  <c:v>-43.688500000000005</c:v>
                </c:pt>
                <c:pt idx="34013">
                  <c:v>-43.686500000000009</c:v>
                </c:pt>
                <c:pt idx="34014">
                  <c:v>-43.6845</c:v>
                </c:pt>
                <c:pt idx="34015">
                  <c:v>-43.682500000000005</c:v>
                </c:pt>
                <c:pt idx="34016">
                  <c:v>-43.680500000000009</c:v>
                </c:pt>
                <c:pt idx="34017">
                  <c:v>-43.6785</c:v>
                </c:pt>
                <c:pt idx="34018">
                  <c:v>-43.676500000000004</c:v>
                </c:pt>
                <c:pt idx="34019">
                  <c:v>-43.674500000000009</c:v>
                </c:pt>
                <c:pt idx="34020">
                  <c:v>-43.672499999999999</c:v>
                </c:pt>
                <c:pt idx="34021">
                  <c:v>-43.670500000000004</c:v>
                </c:pt>
                <c:pt idx="34022">
                  <c:v>-43.668500000000009</c:v>
                </c:pt>
                <c:pt idx="34023">
                  <c:v>-43.666499999999999</c:v>
                </c:pt>
                <c:pt idx="34024">
                  <c:v>-43.664500000000004</c:v>
                </c:pt>
                <c:pt idx="34025">
                  <c:v>-43.662500000000009</c:v>
                </c:pt>
                <c:pt idx="34026">
                  <c:v>-43.660499999999999</c:v>
                </c:pt>
                <c:pt idx="34027">
                  <c:v>-43.658500000000004</c:v>
                </c:pt>
                <c:pt idx="34028">
                  <c:v>-43.656500000000008</c:v>
                </c:pt>
                <c:pt idx="34029">
                  <c:v>-43.654499999999999</c:v>
                </c:pt>
                <c:pt idx="34030">
                  <c:v>-43.652500000000003</c:v>
                </c:pt>
                <c:pt idx="34031">
                  <c:v>-43.650500000000008</c:v>
                </c:pt>
                <c:pt idx="34032">
                  <c:v>-43.648500000000013</c:v>
                </c:pt>
                <c:pt idx="34033">
                  <c:v>-43.646500000000003</c:v>
                </c:pt>
                <c:pt idx="34034">
                  <c:v>-43.644500000000008</c:v>
                </c:pt>
                <c:pt idx="34035">
                  <c:v>-43.642500000000013</c:v>
                </c:pt>
                <c:pt idx="34036">
                  <c:v>-43.640500000000003</c:v>
                </c:pt>
                <c:pt idx="34037">
                  <c:v>-43.638500000000008</c:v>
                </c:pt>
                <c:pt idx="34038">
                  <c:v>-43.636500000000012</c:v>
                </c:pt>
                <c:pt idx="34039">
                  <c:v>-43.634500000000003</c:v>
                </c:pt>
                <c:pt idx="34040">
                  <c:v>-43.632500000000007</c:v>
                </c:pt>
                <c:pt idx="34041">
                  <c:v>-43.630500000000012</c:v>
                </c:pt>
                <c:pt idx="34042">
                  <c:v>-43.628500000000003</c:v>
                </c:pt>
                <c:pt idx="34043">
                  <c:v>-43.626500000000007</c:v>
                </c:pt>
                <c:pt idx="34044">
                  <c:v>-43.624500000000012</c:v>
                </c:pt>
                <c:pt idx="34045">
                  <c:v>-43.622500000000002</c:v>
                </c:pt>
                <c:pt idx="34046">
                  <c:v>-43.620500000000007</c:v>
                </c:pt>
                <c:pt idx="34047">
                  <c:v>-43.618500000000012</c:v>
                </c:pt>
                <c:pt idx="34048">
                  <c:v>-43.616500000000002</c:v>
                </c:pt>
                <c:pt idx="34049">
                  <c:v>-43.614500000000007</c:v>
                </c:pt>
                <c:pt idx="34050">
                  <c:v>-43.612500000000011</c:v>
                </c:pt>
                <c:pt idx="34051">
                  <c:v>-43.610500000000002</c:v>
                </c:pt>
                <c:pt idx="34052">
                  <c:v>-43.608500000000006</c:v>
                </c:pt>
                <c:pt idx="34053">
                  <c:v>-43.606500000000011</c:v>
                </c:pt>
                <c:pt idx="34054">
                  <c:v>-43.604500000000002</c:v>
                </c:pt>
                <c:pt idx="34055">
                  <c:v>-43.602500000000006</c:v>
                </c:pt>
                <c:pt idx="34056">
                  <c:v>-43.600500000000011</c:v>
                </c:pt>
                <c:pt idx="34057">
                  <c:v>-43.598500000000001</c:v>
                </c:pt>
                <c:pt idx="34058">
                  <c:v>-43.596500000000006</c:v>
                </c:pt>
                <c:pt idx="34059">
                  <c:v>-43.594500000000011</c:v>
                </c:pt>
                <c:pt idx="34060">
                  <c:v>-43.592500000000001</c:v>
                </c:pt>
                <c:pt idx="34061">
                  <c:v>-43.590500000000006</c:v>
                </c:pt>
                <c:pt idx="34062">
                  <c:v>-43.58850000000001</c:v>
                </c:pt>
                <c:pt idx="34063">
                  <c:v>-43.586500000000001</c:v>
                </c:pt>
                <c:pt idx="34064">
                  <c:v>-43.584500000000006</c:v>
                </c:pt>
                <c:pt idx="34065">
                  <c:v>-43.58250000000001</c:v>
                </c:pt>
                <c:pt idx="34066">
                  <c:v>-43.580500000000001</c:v>
                </c:pt>
                <c:pt idx="34067">
                  <c:v>-43.578500000000005</c:v>
                </c:pt>
                <c:pt idx="34068">
                  <c:v>-43.57650000000001</c:v>
                </c:pt>
                <c:pt idx="34069">
                  <c:v>-43.5745</c:v>
                </c:pt>
                <c:pt idx="34070">
                  <c:v>-43.572500000000005</c:v>
                </c:pt>
                <c:pt idx="34071">
                  <c:v>-43.57050000000001</c:v>
                </c:pt>
                <c:pt idx="34072">
                  <c:v>-43.5685</c:v>
                </c:pt>
                <c:pt idx="34073">
                  <c:v>-43.566500000000005</c:v>
                </c:pt>
                <c:pt idx="34074">
                  <c:v>-43.56450000000001</c:v>
                </c:pt>
                <c:pt idx="34075">
                  <c:v>-43.5625</c:v>
                </c:pt>
                <c:pt idx="34076">
                  <c:v>-43.560500000000005</c:v>
                </c:pt>
                <c:pt idx="34077">
                  <c:v>-43.558500000000009</c:v>
                </c:pt>
                <c:pt idx="34078">
                  <c:v>-43.5565</c:v>
                </c:pt>
                <c:pt idx="34079">
                  <c:v>-43.554500000000004</c:v>
                </c:pt>
                <c:pt idx="34080">
                  <c:v>-43.552500000000009</c:v>
                </c:pt>
                <c:pt idx="34081">
                  <c:v>-43.5505</c:v>
                </c:pt>
                <c:pt idx="34082">
                  <c:v>-43.548500000000004</c:v>
                </c:pt>
                <c:pt idx="34083">
                  <c:v>-43.546500000000009</c:v>
                </c:pt>
                <c:pt idx="34084">
                  <c:v>-43.544499999999999</c:v>
                </c:pt>
                <c:pt idx="34085">
                  <c:v>-43.542500000000004</c:v>
                </c:pt>
                <c:pt idx="34086">
                  <c:v>-43.540500000000009</c:v>
                </c:pt>
                <c:pt idx="34087">
                  <c:v>-43.538499999999999</c:v>
                </c:pt>
                <c:pt idx="34088">
                  <c:v>-43.536500000000004</c:v>
                </c:pt>
                <c:pt idx="34089">
                  <c:v>-43.534500000000008</c:v>
                </c:pt>
                <c:pt idx="34090">
                  <c:v>-43.532499999999999</c:v>
                </c:pt>
                <c:pt idx="34091">
                  <c:v>-43.530500000000004</c:v>
                </c:pt>
                <c:pt idx="34092">
                  <c:v>-43.528500000000008</c:v>
                </c:pt>
                <c:pt idx="34093">
                  <c:v>-43.526499999999999</c:v>
                </c:pt>
                <c:pt idx="34094">
                  <c:v>-43.524500000000003</c:v>
                </c:pt>
                <c:pt idx="34095">
                  <c:v>-43.522500000000008</c:v>
                </c:pt>
                <c:pt idx="34096">
                  <c:v>-43.520500000000013</c:v>
                </c:pt>
                <c:pt idx="34097">
                  <c:v>-43.518500000000003</c:v>
                </c:pt>
                <c:pt idx="34098">
                  <c:v>-43.516500000000008</c:v>
                </c:pt>
                <c:pt idx="34099">
                  <c:v>-43.514500000000012</c:v>
                </c:pt>
                <c:pt idx="34100">
                  <c:v>-43.512500000000003</c:v>
                </c:pt>
                <c:pt idx="34101">
                  <c:v>-43.510500000000008</c:v>
                </c:pt>
                <c:pt idx="34102">
                  <c:v>-43.508500000000012</c:v>
                </c:pt>
                <c:pt idx="34103">
                  <c:v>-43.506500000000003</c:v>
                </c:pt>
                <c:pt idx="34104">
                  <c:v>-43.504500000000007</c:v>
                </c:pt>
                <c:pt idx="34105">
                  <c:v>-43.502500000000012</c:v>
                </c:pt>
                <c:pt idx="34106">
                  <c:v>-43.500500000000002</c:v>
                </c:pt>
                <c:pt idx="34107">
                  <c:v>-43.498500000000007</c:v>
                </c:pt>
                <c:pt idx="34108">
                  <c:v>-43.496500000000012</c:v>
                </c:pt>
                <c:pt idx="34109">
                  <c:v>-43.494500000000002</c:v>
                </c:pt>
                <c:pt idx="34110">
                  <c:v>-43.492500000000007</c:v>
                </c:pt>
                <c:pt idx="34111">
                  <c:v>-43.490500000000011</c:v>
                </c:pt>
                <c:pt idx="34112">
                  <c:v>-43.488500000000002</c:v>
                </c:pt>
                <c:pt idx="34113">
                  <c:v>-43.486500000000007</c:v>
                </c:pt>
                <c:pt idx="34114">
                  <c:v>-43.484500000000011</c:v>
                </c:pt>
                <c:pt idx="34115">
                  <c:v>-43.482500000000002</c:v>
                </c:pt>
                <c:pt idx="34116">
                  <c:v>-43.480500000000006</c:v>
                </c:pt>
                <c:pt idx="34117">
                  <c:v>-43.478500000000011</c:v>
                </c:pt>
                <c:pt idx="34118">
                  <c:v>-43.476500000000001</c:v>
                </c:pt>
                <c:pt idx="34119">
                  <c:v>-43.474500000000006</c:v>
                </c:pt>
                <c:pt idx="34120">
                  <c:v>-43.472500000000011</c:v>
                </c:pt>
                <c:pt idx="34121">
                  <c:v>-43.470500000000001</c:v>
                </c:pt>
                <c:pt idx="34122">
                  <c:v>-43.468500000000006</c:v>
                </c:pt>
                <c:pt idx="34123">
                  <c:v>-43.466500000000011</c:v>
                </c:pt>
                <c:pt idx="34124">
                  <c:v>-43.464500000000001</c:v>
                </c:pt>
                <c:pt idx="34125">
                  <c:v>-43.462500000000006</c:v>
                </c:pt>
                <c:pt idx="34126">
                  <c:v>-43.46050000000001</c:v>
                </c:pt>
                <c:pt idx="34127">
                  <c:v>-43.458500000000001</c:v>
                </c:pt>
                <c:pt idx="34128">
                  <c:v>-43.456500000000005</c:v>
                </c:pt>
                <c:pt idx="34129">
                  <c:v>-43.45450000000001</c:v>
                </c:pt>
                <c:pt idx="34130">
                  <c:v>-43.452500000000001</c:v>
                </c:pt>
                <c:pt idx="34131">
                  <c:v>-43.450500000000005</c:v>
                </c:pt>
                <c:pt idx="34132">
                  <c:v>-43.44850000000001</c:v>
                </c:pt>
                <c:pt idx="34133">
                  <c:v>-43.4465</c:v>
                </c:pt>
                <c:pt idx="34134">
                  <c:v>-43.444500000000005</c:v>
                </c:pt>
                <c:pt idx="34135">
                  <c:v>-43.44250000000001</c:v>
                </c:pt>
                <c:pt idx="34136">
                  <c:v>-43.4405</c:v>
                </c:pt>
                <c:pt idx="34137">
                  <c:v>-43.438500000000005</c:v>
                </c:pt>
                <c:pt idx="34138">
                  <c:v>-43.436500000000009</c:v>
                </c:pt>
                <c:pt idx="34139">
                  <c:v>-43.4345</c:v>
                </c:pt>
                <c:pt idx="34140">
                  <c:v>-43.432500000000005</c:v>
                </c:pt>
                <c:pt idx="34141">
                  <c:v>-43.430500000000009</c:v>
                </c:pt>
                <c:pt idx="34142">
                  <c:v>-43.4285</c:v>
                </c:pt>
                <c:pt idx="34143">
                  <c:v>-43.426500000000004</c:v>
                </c:pt>
                <c:pt idx="34144">
                  <c:v>-43.424500000000009</c:v>
                </c:pt>
                <c:pt idx="34145">
                  <c:v>-43.422499999999999</c:v>
                </c:pt>
                <c:pt idx="34146">
                  <c:v>-43.420500000000004</c:v>
                </c:pt>
                <c:pt idx="34147">
                  <c:v>-43.418500000000009</c:v>
                </c:pt>
                <c:pt idx="34148">
                  <c:v>-43.416499999999999</c:v>
                </c:pt>
                <c:pt idx="34149">
                  <c:v>-43.414500000000004</c:v>
                </c:pt>
                <c:pt idx="34150">
                  <c:v>-43.412500000000009</c:v>
                </c:pt>
                <c:pt idx="34151">
                  <c:v>-43.410499999999999</c:v>
                </c:pt>
                <c:pt idx="34152">
                  <c:v>-43.408500000000004</c:v>
                </c:pt>
                <c:pt idx="34153">
                  <c:v>-43.406500000000008</c:v>
                </c:pt>
                <c:pt idx="34154">
                  <c:v>-43.404499999999999</c:v>
                </c:pt>
                <c:pt idx="34155">
                  <c:v>-43.402500000000003</c:v>
                </c:pt>
                <c:pt idx="34156">
                  <c:v>-43.400500000000008</c:v>
                </c:pt>
                <c:pt idx="34157">
                  <c:v>-43.398500000000013</c:v>
                </c:pt>
                <c:pt idx="34158">
                  <c:v>-43.396500000000003</c:v>
                </c:pt>
                <c:pt idx="34159">
                  <c:v>-43.394500000000008</c:v>
                </c:pt>
                <c:pt idx="34160">
                  <c:v>-43.392500000000013</c:v>
                </c:pt>
                <c:pt idx="34161">
                  <c:v>-43.390500000000003</c:v>
                </c:pt>
                <c:pt idx="34162">
                  <c:v>-43.388500000000008</c:v>
                </c:pt>
                <c:pt idx="34163">
                  <c:v>-43.386500000000012</c:v>
                </c:pt>
                <c:pt idx="34164">
                  <c:v>-43.384500000000003</c:v>
                </c:pt>
                <c:pt idx="34165">
                  <c:v>-43.382500000000007</c:v>
                </c:pt>
                <c:pt idx="34166">
                  <c:v>-43.380500000000012</c:v>
                </c:pt>
                <c:pt idx="34167">
                  <c:v>-43.378500000000003</c:v>
                </c:pt>
                <c:pt idx="34168">
                  <c:v>-43.376500000000007</c:v>
                </c:pt>
                <c:pt idx="34169">
                  <c:v>-43.374500000000012</c:v>
                </c:pt>
                <c:pt idx="34170">
                  <c:v>-43.372500000000002</c:v>
                </c:pt>
                <c:pt idx="34171">
                  <c:v>-43.370500000000007</c:v>
                </c:pt>
                <c:pt idx="34172">
                  <c:v>-43.368500000000012</c:v>
                </c:pt>
                <c:pt idx="34173">
                  <c:v>-43.366500000000002</c:v>
                </c:pt>
                <c:pt idx="34174">
                  <c:v>-43.364500000000007</c:v>
                </c:pt>
                <c:pt idx="34175">
                  <c:v>-43.362500000000011</c:v>
                </c:pt>
                <c:pt idx="34176">
                  <c:v>-43.360500000000002</c:v>
                </c:pt>
                <c:pt idx="34177">
                  <c:v>-43.358500000000006</c:v>
                </c:pt>
                <c:pt idx="34178">
                  <c:v>-43.356500000000011</c:v>
                </c:pt>
                <c:pt idx="34179">
                  <c:v>-43.354500000000002</c:v>
                </c:pt>
                <c:pt idx="34180">
                  <c:v>-43.352500000000006</c:v>
                </c:pt>
                <c:pt idx="34181">
                  <c:v>-43.350500000000011</c:v>
                </c:pt>
                <c:pt idx="34182">
                  <c:v>-43.348500000000001</c:v>
                </c:pt>
                <c:pt idx="34183">
                  <c:v>-43.346500000000006</c:v>
                </c:pt>
                <c:pt idx="34184">
                  <c:v>-43.344500000000011</c:v>
                </c:pt>
                <c:pt idx="34185">
                  <c:v>-43.342500000000001</c:v>
                </c:pt>
                <c:pt idx="34186">
                  <c:v>-43.340500000000006</c:v>
                </c:pt>
                <c:pt idx="34187">
                  <c:v>-43.33850000000001</c:v>
                </c:pt>
                <c:pt idx="34188">
                  <c:v>-43.336500000000001</c:v>
                </c:pt>
                <c:pt idx="34189">
                  <c:v>-43.334500000000006</c:v>
                </c:pt>
                <c:pt idx="34190">
                  <c:v>-43.33250000000001</c:v>
                </c:pt>
                <c:pt idx="34191">
                  <c:v>-43.330500000000001</c:v>
                </c:pt>
                <c:pt idx="34192">
                  <c:v>-43.328500000000005</c:v>
                </c:pt>
                <c:pt idx="34193">
                  <c:v>-43.32650000000001</c:v>
                </c:pt>
                <c:pt idx="34194">
                  <c:v>-43.3245</c:v>
                </c:pt>
                <c:pt idx="34195">
                  <c:v>-43.322500000000005</c:v>
                </c:pt>
                <c:pt idx="34196">
                  <c:v>-43.32050000000001</c:v>
                </c:pt>
                <c:pt idx="34197">
                  <c:v>-43.3185</c:v>
                </c:pt>
                <c:pt idx="34198">
                  <c:v>-43.316500000000005</c:v>
                </c:pt>
                <c:pt idx="34199">
                  <c:v>-43.31450000000001</c:v>
                </c:pt>
                <c:pt idx="34200">
                  <c:v>-43.3125</c:v>
                </c:pt>
                <c:pt idx="34201">
                  <c:v>-43.310500000000005</c:v>
                </c:pt>
                <c:pt idx="34202">
                  <c:v>-43.308500000000009</c:v>
                </c:pt>
                <c:pt idx="34203">
                  <c:v>-43.3065</c:v>
                </c:pt>
                <c:pt idx="34204">
                  <c:v>-43.304500000000004</c:v>
                </c:pt>
                <c:pt idx="34205">
                  <c:v>-43.302500000000009</c:v>
                </c:pt>
                <c:pt idx="34206">
                  <c:v>-43.3005</c:v>
                </c:pt>
                <c:pt idx="34207">
                  <c:v>-43.298500000000004</c:v>
                </c:pt>
                <c:pt idx="34208">
                  <c:v>-43.296500000000009</c:v>
                </c:pt>
                <c:pt idx="34209">
                  <c:v>-43.294499999999999</c:v>
                </c:pt>
                <c:pt idx="34210">
                  <c:v>-43.292500000000004</c:v>
                </c:pt>
                <c:pt idx="34211">
                  <c:v>-43.290500000000009</c:v>
                </c:pt>
                <c:pt idx="34212">
                  <c:v>-43.288499999999999</c:v>
                </c:pt>
                <c:pt idx="34213">
                  <c:v>-43.286500000000004</c:v>
                </c:pt>
                <c:pt idx="34214">
                  <c:v>-43.284500000000008</c:v>
                </c:pt>
                <c:pt idx="34215">
                  <c:v>-43.282499999999999</c:v>
                </c:pt>
                <c:pt idx="34216">
                  <c:v>-43.280500000000004</c:v>
                </c:pt>
                <c:pt idx="34217">
                  <c:v>-43.278500000000008</c:v>
                </c:pt>
                <c:pt idx="34218">
                  <c:v>-43.276499999999999</c:v>
                </c:pt>
                <c:pt idx="34219">
                  <c:v>-43.274500000000003</c:v>
                </c:pt>
                <c:pt idx="34220">
                  <c:v>-43.272500000000008</c:v>
                </c:pt>
                <c:pt idx="34221">
                  <c:v>-43.270500000000013</c:v>
                </c:pt>
                <c:pt idx="34222">
                  <c:v>-43.268500000000003</c:v>
                </c:pt>
                <c:pt idx="34223">
                  <c:v>-43.266500000000008</c:v>
                </c:pt>
                <c:pt idx="34224">
                  <c:v>-43.264500000000012</c:v>
                </c:pt>
                <c:pt idx="34225">
                  <c:v>-43.262500000000003</c:v>
                </c:pt>
                <c:pt idx="34226">
                  <c:v>-43.260500000000008</c:v>
                </c:pt>
                <c:pt idx="34227">
                  <c:v>-43.258500000000012</c:v>
                </c:pt>
                <c:pt idx="34228">
                  <c:v>-43.256500000000003</c:v>
                </c:pt>
                <c:pt idx="34229">
                  <c:v>-43.254500000000007</c:v>
                </c:pt>
                <c:pt idx="34230">
                  <c:v>-43.252500000000012</c:v>
                </c:pt>
                <c:pt idx="34231">
                  <c:v>-43.250500000000002</c:v>
                </c:pt>
                <c:pt idx="34232">
                  <c:v>-43.248500000000007</c:v>
                </c:pt>
                <c:pt idx="34233">
                  <c:v>-43.246500000000012</c:v>
                </c:pt>
                <c:pt idx="34234">
                  <c:v>-43.244500000000002</c:v>
                </c:pt>
                <c:pt idx="34235">
                  <c:v>-43.242500000000007</c:v>
                </c:pt>
                <c:pt idx="34236">
                  <c:v>-43.240500000000011</c:v>
                </c:pt>
                <c:pt idx="34237">
                  <c:v>-43.238500000000002</c:v>
                </c:pt>
                <c:pt idx="34238">
                  <c:v>-43.236500000000007</c:v>
                </c:pt>
                <c:pt idx="34239">
                  <c:v>-43.234500000000011</c:v>
                </c:pt>
                <c:pt idx="34240">
                  <c:v>-43.232500000000002</c:v>
                </c:pt>
                <c:pt idx="34241">
                  <c:v>-43.230500000000006</c:v>
                </c:pt>
                <c:pt idx="34242">
                  <c:v>-43.228500000000011</c:v>
                </c:pt>
                <c:pt idx="34243">
                  <c:v>-43.226500000000001</c:v>
                </c:pt>
                <c:pt idx="34244">
                  <c:v>-43.224500000000006</c:v>
                </c:pt>
                <c:pt idx="34245">
                  <c:v>-43.222500000000011</c:v>
                </c:pt>
                <c:pt idx="34246">
                  <c:v>-43.220500000000001</c:v>
                </c:pt>
                <c:pt idx="34247">
                  <c:v>-43.218500000000006</c:v>
                </c:pt>
                <c:pt idx="34248">
                  <c:v>-43.216500000000011</c:v>
                </c:pt>
                <c:pt idx="34249">
                  <c:v>-43.214500000000001</c:v>
                </c:pt>
                <c:pt idx="34250">
                  <c:v>-43.212500000000006</c:v>
                </c:pt>
                <c:pt idx="34251">
                  <c:v>-43.21050000000001</c:v>
                </c:pt>
                <c:pt idx="34252">
                  <c:v>-43.208500000000001</c:v>
                </c:pt>
                <c:pt idx="34253">
                  <c:v>-43.206500000000005</c:v>
                </c:pt>
                <c:pt idx="34254">
                  <c:v>-43.20450000000001</c:v>
                </c:pt>
                <c:pt idx="34255">
                  <c:v>-43.202500000000001</c:v>
                </c:pt>
                <c:pt idx="34256">
                  <c:v>-43.200500000000005</c:v>
                </c:pt>
                <c:pt idx="34257">
                  <c:v>-43.19850000000001</c:v>
                </c:pt>
                <c:pt idx="34258">
                  <c:v>-43.1965</c:v>
                </c:pt>
                <c:pt idx="34259">
                  <c:v>-43.194500000000005</c:v>
                </c:pt>
                <c:pt idx="34260">
                  <c:v>-43.19250000000001</c:v>
                </c:pt>
                <c:pt idx="34261">
                  <c:v>-43.1905</c:v>
                </c:pt>
                <c:pt idx="34262">
                  <c:v>-43.188500000000005</c:v>
                </c:pt>
                <c:pt idx="34263">
                  <c:v>-43.186500000000009</c:v>
                </c:pt>
                <c:pt idx="34264">
                  <c:v>-43.1845</c:v>
                </c:pt>
                <c:pt idx="34265">
                  <c:v>-43.182500000000005</c:v>
                </c:pt>
                <c:pt idx="34266">
                  <c:v>-43.180500000000009</c:v>
                </c:pt>
                <c:pt idx="34267">
                  <c:v>-43.1785</c:v>
                </c:pt>
                <c:pt idx="34268">
                  <c:v>-43.176500000000004</c:v>
                </c:pt>
                <c:pt idx="34269">
                  <c:v>-43.174500000000009</c:v>
                </c:pt>
                <c:pt idx="34270">
                  <c:v>-43.172499999999999</c:v>
                </c:pt>
                <c:pt idx="34271">
                  <c:v>-43.170500000000004</c:v>
                </c:pt>
                <c:pt idx="34272">
                  <c:v>-43.168500000000009</c:v>
                </c:pt>
                <c:pt idx="34273">
                  <c:v>-43.166499999999999</c:v>
                </c:pt>
                <c:pt idx="34274">
                  <c:v>-43.164500000000004</c:v>
                </c:pt>
                <c:pt idx="34275">
                  <c:v>-43.162500000000009</c:v>
                </c:pt>
                <c:pt idx="34276">
                  <c:v>-43.160499999999999</c:v>
                </c:pt>
                <c:pt idx="34277">
                  <c:v>-43.158500000000004</c:v>
                </c:pt>
                <c:pt idx="34278">
                  <c:v>-43.156500000000008</c:v>
                </c:pt>
                <c:pt idx="34279">
                  <c:v>-43.154499999999999</c:v>
                </c:pt>
                <c:pt idx="34280">
                  <c:v>-43.152500000000003</c:v>
                </c:pt>
                <c:pt idx="34281">
                  <c:v>-43.150500000000008</c:v>
                </c:pt>
                <c:pt idx="34282">
                  <c:v>-43.148500000000013</c:v>
                </c:pt>
                <c:pt idx="34283">
                  <c:v>-43.146500000000003</c:v>
                </c:pt>
                <c:pt idx="34284">
                  <c:v>-43.144500000000008</c:v>
                </c:pt>
                <c:pt idx="34285">
                  <c:v>-43.142500000000013</c:v>
                </c:pt>
                <c:pt idx="34286">
                  <c:v>-43.140500000000003</c:v>
                </c:pt>
                <c:pt idx="34287">
                  <c:v>-43.138500000000008</c:v>
                </c:pt>
                <c:pt idx="34288">
                  <c:v>-43.136500000000012</c:v>
                </c:pt>
                <c:pt idx="34289">
                  <c:v>-43.134500000000003</c:v>
                </c:pt>
                <c:pt idx="34290">
                  <c:v>-43.132500000000007</c:v>
                </c:pt>
                <c:pt idx="34291">
                  <c:v>-43.130500000000012</c:v>
                </c:pt>
                <c:pt idx="34292">
                  <c:v>-43.128500000000003</c:v>
                </c:pt>
                <c:pt idx="34293">
                  <c:v>-43.126500000000007</c:v>
                </c:pt>
                <c:pt idx="34294">
                  <c:v>-43.124500000000012</c:v>
                </c:pt>
                <c:pt idx="34295">
                  <c:v>-43.122500000000002</c:v>
                </c:pt>
                <c:pt idx="34296">
                  <c:v>-43.120500000000007</c:v>
                </c:pt>
                <c:pt idx="34297">
                  <c:v>-43.118500000000012</c:v>
                </c:pt>
                <c:pt idx="34298">
                  <c:v>-43.116500000000002</c:v>
                </c:pt>
                <c:pt idx="34299">
                  <c:v>-43.114500000000007</c:v>
                </c:pt>
                <c:pt idx="34300">
                  <c:v>-43.112500000000011</c:v>
                </c:pt>
                <c:pt idx="34301">
                  <c:v>-43.110500000000002</c:v>
                </c:pt>
                <c:pt idx="34302">
                  <c:v>-43.108500000000006</c:v>
                </c:pt>
                <c:pt idx="34303">
                  <c:v>-43.106500000000011</c:v>
                </c:pt>
                <c:pt idx="34304">
                  <c:v>-43.104500000000002</c:v>
                </c:pt>
                <c:pt idx="34305">
                  <c:v>-43.102500000000006</c:v>
                </c:pt>
                <c:pt idx="34306">
                  <c:v>-43.100500000000011</c:v>
                </c:pt>
                <c:pt idx="34307">
                  <c:v>-43.098500000000001</c:v>
                </c:pt>
                <c:pt idx="34308">
                  <c:v>-43.096500000000006</c:v>
                </c:pt>
                <c:pt idx="34309">
                  <c:v>-43.094500000000011</c:v>
                </c:pt>
                <c:pt idx="34310">
                  <c:v>-43.092500000000001</c:v>
                </c:pt>
                <c:pt idx="34311">
                  <c:v>-43.090500000000006</c:v>
                </c:pt>
                <c:pt idx="34312">
                  <c:v>-43.08850000000001</c:v>
                </c:pt>
                <c:pt idx="34313">
                  <c:v>-43.086500000000001</c:v>
                </c:pt>
                <c:pt idx="34314">
                  <c:v>-43.084500000000006</c:v>
                </c:pt>
                <c:pt idx="34315">
                  <c:v>-43.08250000000001</c:v>
                </c:pt>
                <c:pt idx="34316">
                  <c:v>-43.080500000000001</c:v>
                </c:pt>
                <c:pt idx="34317">
                  <c:v>-43.078500000000005</c:v>
                </c:pt>
                <c:pt idx="34318">
                  <c:v>-43.07650000000001</c:v>
                </c:pt>
                <c:pt idx="34319">
                  <c:v>-43.0745</c:v>
                </c:pt>
                <c:pt idx="34320">
                  <c:v>-43.072500000000005</c:v>
                </c:pt>
                <c:pt idx="34321">
                  <c:v>-43.07050000000001</c:v>
                </c:pt>
                <c:pt idx="34322">
                  <c:v>-43.0685</c:v>
                </c:pt>
                <c:pt idx="34323">
                  <c:v>-43.066500000000005</c:v>
                </c:pt>
                <c:pt idx="34324">
                  <c:v>-43.06450000000001</c:v>
                </c:pt>
                <c:pt idx="34325">
                  <c:v>-43.0625</c:v>
                </c:pt>
                <c:pt idx="34326">
                  <c:v>-43.060500000000005</c:v>
                </c:pt>
                <c:pt idx="34327">
                  <c:v>-43.058500000000009</c:v>
                </c:pt>
                <c:pt idx="34328">
                  <c:v>-43.0565</c:v>
                </c:pt>
                <c:pt idx="34329">
                  <c:v>-43.054500000000004</c:v>
                </c:pt>
                <c:pt idx="34330">
                  <c:v>-43.052500000000009</c:v>
                </c:pt>
                <c:pt idx="34331">
                  <c:v>-43.0505</c:v>
                </c:pt>
                <c:pt idx="34332">
                  <c:v>-43.048500000000004</c:v>
                </c:pt>
                <c:pt idx="34333">
                  <c:v>-43.046500000000009</c:v>
                </c:pt>
                <c:pt idx="34334">
                  <c:v>-43.044499999999999</c:v>
                </c:pt>
                <c:pt idx="34335">
                  <c:v>-43.042500000000004</c:v>
                </c:pt>
                <c:pt idx="34336">
                  <c:v>-43.040500000000009</c:v>
                </c:pt>
                <c:pt idx="34337">
                  <c:v>-43.038499999999999</c:v>
                </c:pt>
                <c:pt idx="34338">
                  <c:v>-43.036500000000004</c:v>
                </c:pt>
                <c:pt idx="34339">
                  <c:v>-43.034500000000008</c:v>
                </c:pt>
                <c:pt idx="34340">
                  <c:v>-43.032499999999999</c:v>
                </c:pt>
                <c:pt idx="34341">
                  <c:v>-43.030500000000004</c:v>
                </c:pt>
                <c:pt idx="34342">
                  <c:v>-43.028500000000008</c:v>
                </c:pt>
                <c:pt idx="34343">
                  <c:v>-43.026499999999999</c:v>
                </c:pt>
                <c:pt idx="34344">
                  <c:v>-43.024500000000003</c:v>
                </c:pt>
                <c:pt idx="34345">
                  <c:v>-43.022500000000008</c:v>
                </c:pt>
                <c:pt idx="34346">
                  <c:v>-43.020500000000013</c:v>
                </c:pt>
                <c:pt idx="34347">
                  <c:v>-43.018500000000003</c:v>
                </c:pt>
                <c:pt idx="34348">
                  <c:v>-43.016500000000008</c:v>
                </c:pt>
                <c:pt idx="34349">
                  <c:v>-43.014500000000012</c:v>
                </c:pt>
                <c:pt idx="34350">
                  <c:v>-43.012500000000003</c:v>
                </c:pt>
                <c:pt idx="34351">
                  <c:v>-43.010500000000008</c:v>
                </c:pt>
                <c:pt idx="34352">
                  <c:v>-43.008500000000012</c:v>
                </c:pt>
                <c:pt idx="34353">
                  <c:v>-43.006500000000003</c:v>
                </c:pt>
                <c:pt idx="34354">
                  <c:v>-43.004500000000007</c:v>
                </c:pt>
                <c:pt idx="34355">
                  <c:v>-43.002500000000012</c:v>
                </c:pt>
                <c:pt idx="34356">
                  <c:v>-43.000500000000002</c:v>
                </c:pt>
                <c:pt idx="34357">
                  <c:v>-42.998500000000007</c:v>
                </c:pt>
                <c:pt idx="34358">
                  <c:v>-42.996500000000012</c:v>
                </c:pt>
                <c:pt idx="34359">
                  <c:v>-42.994500000000002</c:v>
                </c:pt>
                <c:pt idx="34360">
                  <c:v>-42.992500000000007</c:v>
                </c:pt>
                <c:pt idx="34361">
                  <c:v>-42.990500000000011</c:v>
                </c:pt>
                <c:pt idx="34362">
                  <c:v>-42.988500000000002</c:v>
                </c:pt>
                <c:pt idx="34363">
                  <c:v>-42.986500000000007</c:v>
                </c:pt>
                <c:pt idx="34364">
                  <c:v>-42.984500000000011</c:v>
                </c:pt>
                <c:pt idx="34365">
                  <c:v>-42.982500000000002</c:v>
                </c:pt>
                <c:pt idx="34366">
                  <c:v>-42.980500000000006</c:v>
                </c:pt>
                <c:pt idx="34367">
                  <c:v>-42.978500000000011</c:v>
                </c:pt>
                <c:pt idx="34368">
                  <c:v>-42.976500000000001</c:v>
                </c:pt>
                <c:pt idx="34369">
                  <c:v>-42.974500000000006</c:v>
                </c:pt>
                <c:pt idx="34370">
                  <c:v>-42.972500000000011</c:v>
                </c:pt>
                <c:pt idx="34371">
                  <c:v>-42.970500000000001</c:v>
                </c:pt>
                <c:pt idx="34372">
                  <c:v>-42.968500000000006</c:v>
                </c:pt>
                <c:pt idx="34373">
                  <c:v>-42.966500000000011</c:v>
                </c:pt>
                <c:pt idx="34374">
                  <c:v>-42.964500000000001</c:v>
                </c:pt>
                <c:pt idx="34375">
                  <c:v>-42.962500000000006</c:v>
                </c:pt>
                <c:pt idx="34376">
                  <c:v>-42.96050000000001</c:v>
                </c:pt>
                <c:pt idx="34377">
                  <c:v>-42.958500000000001</c:v>
                </c:pt>
                <c:pt idx="34378">
                  <c:v>-42.956500000000005</c:v>
                </c:pt>
                <c:pt idx="34379">
                  <c:v>-42.95450000000001</c:v>
                </c:pt>
                <c:pt idx="34380">
                  <c:v>-42.952500000000001</c:v>
                </c:pt>
                <c:pt idx="34381">
                  <c:v>-42.950500000000005</c:v>
                </c:pt>
                <c:pt idx="34382">
                  <c:v>-42.94850000000001</c:v>
                </c:pt>
                <c:pt idx="34383">
                  <c:v>-42.9465</c:v>
                </c:pt>
                <c:pt idx="34384">
                  <c:v>-42.944500000000005</c:v>
                </c:pt>
                <c:pt idx="34385">
                  <c:v>-42.94250000000001</c:v>
                </c:pt>
                <c:pt idx="34386">
                  <c:v>-42.9405</c:v>
                </c:pt>
                <c:pt idx="34387">
                  <c:v>-42.938500000000005</c:v>
                </c:pt>
                <c:pt idx="34388">
                  <c:v>-42.936500000000009</c:v>
                </c:pt>
                <c:pt idx="34389">
                  <c:v>-42.9345</c:v>
                </c:pt>
                <c:pt idx="34390">
                  <c:v>-42.932500000000005</c:v>
                </c:pt>
                <c:pt idx="34391">
                  <c:v>-42.930500000000009</c:v>
                </c:pt>
                <c:pt idx="34392">
                  <c:v>-42.9285</c:v>
                </c:pt>
                <c:pt idx="34393">
                  <c:v>-42.926500000000004</c:v>
                </c:pt>
                <c:pt idx="34394">
                  <c:v>-42.924500000000009</c:v>
                </c:pt>
                <c:pt idx="34395">
                  <c:v>-42.922499999999999</c:v>
                </c:pt>
                <c:pt idx="34396">
                  <c:v>-42.920500000000004</c:v>
                </c:pt>
                <c:pt idx="34397">
                  <c:v>-42.918500000000009</c:v>
                </c:pt>
                <c:pt idx="34398">
                  <c:v>-42.916499999999999</c:v>
                </c:pt>
                <c:pt idx="34399">
                  <c:v>-42.914500000000004</c:v>
                </c:pt>
                <c:pt idx="34400">
                  <c:v>-42.912500000000009</c:v>
                </c:pt>
                <c:pt idx="34401">
                  <c:v>-42.910499999999999</c:v>
                </c:pt>
                <c:pt idx="34402">
                  <c:v>-42.908500000000004</c:v>
                </c:pt>
                <c:pt idx="34403">
                  <c:v>-42.906500000000008</c:v>
                </c:pt>
                <c:pt idx="34404">
                  <c:v>-42.904499999999999</c:v>
                </c:pt>
                <c:pt idx="34405">
                  <c:v>-42.902500000000003</c:v>
                </c:pt>
                <c:pt idx="34406">
                  <c:v>-42.900500000000008</c:v>
                </c:pt>
                <c:pt idx="34407">
                  <c:v>-42.898500000000013</c:v>
                </c:pt>
                <c:pt idx="34408">
                  <c:v>-42.896500000000003</c:v>
                </c:pt>
                <c:pt idx="34409">
                  <c:v>-42.894500000000008</c:v>
                </c:pt>
                <c:pt idx="34410">
                  <c:v>-42.892500000000013</c:v>
                </c:pt>
                <c:pt idx="34411">
                  <c:v>-42.890500000000003</c:v>
                </c:pt>
                <c:pt idx="34412">
                  <c:v>-42.888500000000008</c:v>
                </c:pt>
                <c:pt idx="34413">
                  <c:v>-42.886500000000012</c:v>
                </c:pt>
                <c:pt idx="34414">
                  <c:v>-42.884500000000003</c:v>
                </c:pt>
                <c:pt idx="34415">
                  <c:v>-42.882500000000007</c:v>
                </c:pt>
                <c:pt idx="34416">
                  <c:v>-42.880500000000012</c:v>
                </c:pt>
                <c:pt idx="34417">
                  <c:v>-42.878500000000003</c:v>
                </c:pt>
                <c:pt idx="34418">
                  <c:v>-42.876500000000007</c:v>
                </c:pt>
                <c:pt idx="34419">
                  <c:v>-42.874500000000012</c:v>
                </c:pt>
                <c:pt idx="34420">
                  <c:v>-42.872500000000002</c:v>
                </c:pt>
                <c:pt idx="34421">
                  <c:v>-42.870500000000007</c:v>
                </c:pt>
                <c:pt idx="34422">
                  <c:v>-42.868500000000012</c:v>
                </c:pt>
                <c:pt idx="34423">
                  <c:v>-42.866500000000002</c:v>
                </c:pt>
                <c:pt idx="34424">
                  <c:v>-42.864500000000007</c:v>
                </c:pt>
                <c:pt idx="34425">
                  <c:v>-42.862500000000011</c:v>
                </c:pt>
                <c:pt idx="34426">
                  <c:v>-42.860500000000002</c:v>
                </c:pt>
                <c:pt idx="34427">
                  <c:v>-42.858500000000006</c:v>
                </c:pt>
                <c:pt idx="34428">
                  <c:v>-42.856500000000011</c:v>
                </c:pt>
                <c:pt idx="34429">
                  <c:v>-42.854500000000002</c:v>
                </c:pt>
                <c:pt idx="34430">
                  <c:v>-42.852500000000006</c:v>
                </c:pt>
                <c:pt idx="34431">
                  <c:v>-42.850500000000011</c:v>
                </c:pt>
                <c:pt idx="34432">
                  <c:v>-42.848500000000001</c:v>
                </c:pt>
                <c:pt idx="34433">
                  <c:v>-42.846500000000006</c:v>
                </c:pt>
                <c:pt idx="34434">
                  <c:v>-42.844500000000011</c:v>
                </c:pt>
                <c:pt idx="34435">
                  <c:v>-42.842500000000001</c:v>
                </c:pt>
                <c:pt idx="34436">
                  <c:v>-42.840500000000006</c:v>
                </c:pt>
                <c:pt idx="34437">
                  <c:v>-42.83850000000001</c:v>
                </c:pt>
                <c:pt idx="34438">
                  <c:v>-42.836500000000001</c:v>
                </c:pt>
                <c:pt idx="34439">
                  <c:v>-42.834500000000006</c:v>
                </c:pt>
                <c:pt idx="34440">
                  <c:v>-42.83250000000001</c:v>
                </c:pt>
                <c:pt idx="34441">
                  <c:v>-42.830500000000001</c:v>
                </c:pt>
                <c:pt idx="34442">
                  <c:v>-42.828500000000005</c:v>
                </c:pt>
                <c:pt idx="34443">
                  <c:v>-42.82650000000001</c:v>
                </c:pt>
                <c:pt idx="34444">
                  <c:v>-42.8245</c:v>
                </c:pt>
                <c:pt idx="34445">
                  <c:v>-42.822500000000005</c:v>
                </c:pt>
                <c:pt idx="34446">
                  <c:v>-42.82050000000001</c:v>
                </c:pt>
                <c:pt idx="34447">
                  <c:v>-42.8185</c:v>
                </c:pt>
                <c:pt idx="34448">
                  <c:v>-42.816500000000005</c:v>
                </c:pt>
                <c:pt idx="34449">
                  <c:v>-42.81450000000001</c:v>
                </c:pt>
                <c:pt idx="34450">
                  <c:v>-42.8125</c:v>
                </c:pt>
                <c:pt idx="34451">
                  <c:v>-42.810500000000005</c:v>
                </c:pt>
                <c:pt idx="34452">
                  <c:v>-42.808500000000009</c:v>
                </c:pt>
                <c:pt idx="34453">
                  <c:v>-42.8065</c:v>
                </c:pt>
                <c:pt idx="34454">
                  <c:v>-42.804500000000004</c:v>
                </c:pt>
                <c:pt idx="34455">
                  <c:v>-42.802500000000009</c:v>
                </c:pt>
                <c:pt idx="34456">
                  <c:v>-42.8005</c:v>
                </c:pt>
                <c:pt idx="34457">
                  <c:v>-42.798500000000004</c:v>
                </c:pt>
                <c:pt idx="34458">
                  <c:v>-42.796500000000009</c:v>
                </c:pt>
                <c:pt idx="34459">
                  <c:v>-42.794499999999999</c:v>
                </c:pt>
                <c:pt idx="34460">
                  <c:v>-42.792500000000004</c:v>
                </c:pt>
                <c:pt idx="34461">
                  <c:v>-42.790500000000009</c:v>
                </c:pt>
                <c:pt idx="34462">
                  <c:v>-42.788499999999999</c:v>
                </c:pt>
                <c:pt idx="34463">
                  <c:v>-42.786500000000004</c:v>
                </c:pt>
                <c:pt idx="34464">
                  <c:v>-42.784500000000008</c:v>
                </c:pt>
                <c:pt idx="34465">
                  <c:v>-42.782499999999999</c:v>
                </c:pt>
                <c:pt idx="34466">
                  <c:v>-42.780500000000004</c:v>
                </c:pt>
                <c:pt idx="34467">
                  <c:v>-42.778500000000008</c:v>
                </c:pt>
                <c:pt idx="34468">
                  <c:v>-42.776499999999999</c:v>
                </c:pt>
                <c:pt idx="34469">
                  <c:v>-42.774500000000003</c:v>
                </c:pt>
                <c:pt idx="34470">
                  <c:v>-42.772500000000008</c:v>
                </c:pt>
                <c:pt idx="34471">
                  <c:v>-42.770500000000013</c:v>
                </c:pt>
                <c:pt idx="34472">
                  <c:v>-42.768500000000003</c:v>
                </c:pt>
                <c:pt idx="34473">
                  <c:v>-42.766500000000008</c:v>
                </c:pt>
                <c:pt idx="34474">
                  <c:v>-42.764500000000012</c:v>
                </c:pt>
                <c:pt idx="34475">
                  <c:v>-42.762500000000003</c:v>
                </c:pt>
                <c:pt idx="34476">
                  <c:v>-42.760500000000008</c:v>
                </c:pt>
                <c:pt idx="34477">
                  <c:v>-42.758500000000012</c:v>
                </c:pt>
                <c:pt idx="34478">
                  <c:v>-42.756500000000003</c:v>
                </c:pt>
                <c:pt idx="34479">
                  <c:v>-42.754500000000007</c:v>
                </c:pt>
                <c:pt idx="34480">
                  <c:v>-42.752500000000012</c:v>
                </c:pt>
                <c:pt idx="34481">
                  <c:v>-42.750500000000002</c:v>
                </c:pt>
                <c:pt idx="34482">
                  <c:v>-42.748500000000007</c:v>
                </c:pt>
                <c:pt idx="34483">
                  <c:v>-42.746500000000012</c:v>
                </c:pt>
                <c:pt idx="34484">
                  <c:v>-42.744500000000002</c:v>
                </c:pt>
                <c:pt idx="34485">
                  <c:v>-42.742500000000007</c:v>
                </c:pt>
                <c:pt idx="34486">
                  <c:v>-42.740500000000011</c:v>
                </c:pt>
                <c:pt idx="34487">
                  <c:v>-42.738500000000002</c:v>
                </c:pt>
                <c:pt idx="34488">
                  <c:v>-42.736500000000007</c:v>
                </c:pt>
                <c:pt idx="34489">
                  <c:v>-42.734500000000011</c:v>
                </c:pt>
                <c:pt idx="34490">
                  <c:v>-42.732500000000002</c:v>
                </c:pt>
                <c:pt idx="34491">
                  <c:v>-42.730500000000006</c:v>
                </c:pt>
                <c:pt idx="34492">
                  <c:v>-42.728500000000011</c:v>
                </c:pt>
                <c:pt idx="34493">
                  <c:v>-42.726500000000001</c:v>
                </c:pt>
                <c:pt idx="34494">
                  <c:v>-42.724500000000006</c:v>
                </c:pt>
                <c:pt idx="34495">
                  <c:v>-42.722500000000011</c:v>
                </c:pt>
                <c:pt idx="34496">
                  <c:v>-42.720500000000001</c:v>
                </c:pt>
                <c:pt idx="34497">
                  <c:v>-42.718500000000006</c:v>
                </c:pt>
                <c:pt idx="34498">
                  <c:v>-42.716500000000011</c:v>
                </c:pt>
                <c:pt idx="34499">
                  <c:v>-42.714500000000001</c:v>
                </c:pt>
                <c:pt idx="34500">
                  <c:v>-42.712500000000006</c:v>
                </c:pt>
                <c:pt idx="34501">
                  <c:v>-42.71050000000001</c:v>
                </c:pt>
                <c:pt idx="34502">
                  <c:v>-42.708500000000001</c:v>
                </c:pt>
                <c:pt idx="34503">
                  <c:v>-42.706500000000005</c:v>
                </c:pt>
                <c:pt idx="34504">
                  <c:v>-42.70450000000001</c:v>
                </c:pt>
                <c:pt idx="34505">
                  <c:v>-42.702500000000001</c:v>
                </c:pt>
                <c:pt idx="34506">
                  <c:v>-42.700500000000005</c:v>
                </c:pt>
                <c:pt idx="34507">
                  <c:v>-42.69850000000001</c:v>
                </c:pt>
                <c:pt idx="34508">
                  <c:v>-42.6965</c:v>
                </c:pt>
                <c:pt idx="34509">
                  <c:v>-42.694500000000005</c:v>
                </c:pt>
                <c:pt idx="34510">
                  <c:v>-42.69250000000001</c:v>
                </c:pt>
                <c:pt idx="34511">
                  <c:v>-42.6905</c:v>
                </c:pt>
                <c:pt idx="34512">
                  <c:v>-42.688500000000005</c:v>
                </c:pt>
                <c:pt idx="34513">
                  <c:v>-42.686500000000009</c:v>
                </c:pt>
                <c:pt idx="34514">
                  <c:v>-42.6845</c:v>
                </c:pt>
                <c:pt idx="34515">
                  <c:v>-42.682500000000005</c:v>
                </c:pt>
                <c:pt idx="34516">
                  <c:v>-42.680500000000009</c:v>
                </c:pt>
                <c:pt idx="34517">
                  <c:v>-42.6785</c:v>
                </c:pt>
                <c:pt idx="34518">
                  <c:v>-42.676500000000004</c:v>
                </c:pt>
                <c:pt idx="34519">
                  <c:v>-42.674500000000009</c:v>
                </c:pt>
                <c:pt idx="34520">
                  <c:v>-42.672499999999999</c:v>
                </c:pt>
                <c:pt idx="34521">
                  <c:v>-42.670500000000004</c:v>
                </c:pt>
                <c:pt idx="34522">
                  <c:v>-42.668500000000009</c:v>
                </c:pt>
                <c:pt idx="34523">
                  <c:v>-42.666499999999999</c:v>
                </c:pt>
                <c:pt idx="34524">
                  <c:v>-42.664500000000004</c:v>
                </c:pt>
                <c:pt idx="34525">
                  <c:v>-42.662500000000009</c:v>
                </c:pt>
                <c:pt idx="34526">
                  <c:v>-42.660499999999999</c:v>
                </c:pt>
                <c:pt idx="34527">
                  <c:v>-42.658500000000004</c:v>
                </c:pt>
                <c:pt idx="34528">
                  <c:v>-42.656500000000008</c:v>
                </c:pt>
                <c:pt idx="34529">
                  <c:v>-42.654499999999999</c:v>
                </c:pt>
                <c:pt idx="34530">
                  <c:v>-42.652500000000003</c:v>
                </c:pt>
                <c:pt idx="34531">
                  <c:v>-42.650500000000008</c:v>
                </c:pt>
                <c:pt idx="34532">
                  <c:v>-42.648500000000013</c:v>
                </c:pt>
                <c:pt idx="34533">
                  <c:v>-42.646500000000003</c:v>
                </c:pt>
                <c:pt idx="34534">
                  <c:v>-42.644500000000008</c:v>
                </c:pt>
                <c:pt idx="34535">
                  <c:v>-42.642500000000013</c:v>
                </c:pt>
                <c:pt idx="34536">
                  <c:v>-42.640500000000003</c:v>
                </c:pt>
                <c:pt idx="34537">
                  <c:v>-42.638500000000008</c:v>
                </c:pt>
                <c:pt idx="34538">
                  <c:v>-42.636500000000012</c:v>
                </c:pt>
                <c:pt idx="34539">
                  <c:v>-42.634500000000003</c:v>
                </c:pt>
                <c:pt idx="34540">
                  <c:v>-42.632500000000007</c:v>
                </c:pt>
                <c:pt idx="34541">
                  <c:v>-42.630500000000012</c:v>
                </c:pt>
                <c:pt idx="34542">
                  <c:v>-42.628500000000003</c:v>
                </c:pt>
                <c:pt idx="34543">
                  <c:v>-42.626500000000007</c:v>
                </c:pt>
                <c:pt idx="34544">
                  <c:v>-42.624500000000012</c:v>
                </c:pt>
                <c:pt idx="34545">
                  <c:v>-42.622500000000002</c:v>
                </c:pt>
                <c:pt idx="34546">
                  <c:v>-42.620500000000007</c:v>
                </c:pt>
                <c:pt idx="34547">
                  <c:v>-42.618500000000012</c:v>
                </c:pt>
                <c:pt idx="34548">
                  <c:v>-42.616500000000002</c:v>
                </c:pt>
                <c:pt idx="34549">
                  <c:v>-42.614500000000007</c:v>
                </c:pt>
                <c:pt idx="34550">
                  <c:v>-42.612500000000011</c:v>
                </c:pt>
                <c:pt idx="34551">
                  <c:v>-42.610500000000002</c:v>
                </c:pt>
                <c:pt idx="34552">
                  <c:v>-42.608500000000006</c:v>
                </c:pt>
                <c:pt idx="34553">
                  <c:v>-42.606500000000011</c:v>
                </c:pt>
                <c:pt idx="34554">
                  <c:v>-42.604500000000002</c:v>
                </c:pt>
                <c:pt idx="34555">
                  <c:v>-42.602500000000006</c:v>
                </c:pt>
                <c:pt idx="34556">
                  <c:v>-42.600500000000011</c:v>
                </c:pt>
                <c:pt idx="34557">
                  <c:v>-42.598500000000001</c:v>
                </c:pt>
                <c:pt idx="34558">
                  <c:v>-42.596500000000006</c:v>
                </c:pt>
                <c:pt idx="34559">
                  <c:v>-42.594500000000011</c:v>
                </c:pt>
                <c:pt idx="34560">
                  <c:v>-42.592500000000001</c:v>
                </c:pt>
                <c:pt idx="34561">
                  <c:v>-42.590500000000006</c:v>
                </c:pt>
                <c:pt idx="34562">
                  <c:v>-42.58850000000001</c:v>
                </c:pt>
                <c:pt idx="34563">
                  <c:v>-42.586500000000001</c:v>
                </c:pt>
                <c:pt idx="34564">
                  <c:v>-42.584500000000006</c:v>
                </c:pt>
                <c:pt idx="34565">
                  <c:v>-42.58250000000001</c:v>
                </c:pt>
                <c:pt idx="34566">
                  <c:v>-42.580500000000001</c:v>
                </c:pt>
                <c:pt idx="34567">
                  <c:v>-42.578500000000005</c:v>
                </c:pt>
                <c:pt idx="34568">
                  <c:v>-42.57650000000001</c:v>
                </c:pt>
                <c:pt idx="34569">
                  <c:v>-42.5745</c:v>
                </c:pt>
                <c:pt idx="34570">
                  <c:v>-42.572500000000005</c:v>
                </c:pt>
                <c:pt idx="34571">
                  <c:v>-42.57050000000001</c:v>
                </c:pt>
                <c:pt idx="34572">
                  <c:v>-42.5685</c:v>
                </c:pt>
                <c:pt idx="34573">
                  <c:v>-42.566500000000005</c:v>
                </c:pt>
                <c:pt idx="34574">
                  <c:v>-42.56450000000001</c:v>
                </c:pt>
                <c:pt idx="34575">
                  <c:v>-42.5625</c:v>
                </c:pt>
                <c:pt idx="34576">
                  <c:v>-42.560500000000005</c:v>
                </c:pt>
                <c:pt idx="34577">
                  <c:v>-42.558500000000009</c:v>
                </c:pt>
                <c:pt idx="34578">
                  <c:v>-42.5565</c:v>
                </c:pt>
                <c:pt idx="34579">
                  <c:v>-42.554500000000004</c:v>
                </c:pt>
                <c:pt idx="34580">
                  <c:v>-42.552500000000009</c:v>
                </c:pt>
                <c:pt idx="34581">
                  <c:v>-42.5505</c:v>
                </c:pt>
                <c:pt idx="34582">
                  <c:v>-42.548500000000004</c:v>
                </c:pt>
                <c:pt idx="34583">
                  <c:v>-42.546500000000009</c:v>
                </c:pt>
                <c:pt idx="34584">
                  <c:v>-42.544499999999999</c:v>
                </c:pt>
                <c:pt idx="34585">
                  <c:v>-42.542500000000004</c:v>
                </c:pt>
                <c:pt idx="34586">
                  <c:v>-42.540500000000009</c:v>
                </c:pt>
                <c:pt idx="34587">
                  <c:v>-42.538499999999999</c:v>
                </c:pt>
                <c:pt idx="34588">
                  <c:v>-42.536500000000004</c:v>
                </c:pt>
                <c:pt idx="34589">
                  <c:v>-42.534500000000008</c:v>
                </c:pt>
                <c:pt idx="34590">
                  <c:v>-42.532499999999999</c:v>
                </c:pt>
                <c:pt idx="34591">
                  <c:v>-42.530500000000004</c:v>
                </c:pt>
                <c:pt idx="34592">
                  <c:v>-42.528500000000008</c:v>
                </c:pt>
                <c:pt idx="34593">
                  <c:v>-42.526499999999999</c:v>
                </c:pt>
                <c:pt idx="34594">
                  <c:v>-42.524500000000003</c:v>
                </c:pt>
                <c:pt idx="34595">
                  <c:v>-42.522500000000008</c:v>
                </c:pt>
                <c:pt idx="34596">
                  <c:v>-42.520500000000013</c:v>
                </c:pt>
                <c:pt idx="34597">
                  <c:v>-42.518500000000003</c:v>
                </c:pt>
                <c:pt idx="34598">
                  <c:v>-42.516500000000008</c:v>
                </c:pt>
                <c:pt idx="34599">
                  <c:v>-42.514500000000012</c:v>
                </c:pt>
                <c:pt idx="34600">
                  <c:v>-42.512500000000003</c:v>
                </c:pt>
                <c:pt idx="34601">
                  <c:v>-42.510500000000008</c:v>
                </c:pt>
                <c:pt idx="34602">
                  <c:v>-42.508500000000012</c:v>
                </c:pt>
                <c:pt idx="34603">
                  <c:v>-42.506500000000003</c:v>
                </c:pt>
                <c:pt idx="34604">
                  <c:v>-42.504500000000007</c:v>
                </c:pt>
                <c:pt idx="34605">
                  <c:v>-42.502500000000012</c:v>
                </c:pt>
                <c:pt idx="34606">
                  <c:v>-42.500500000000002</c:v>
                </c:pt>
                <c:pt idx="34607">
                  <c:v>-42.498500000000007</c:v>
                </c:pt>
                <c:pt idx="34608">
                  <c:v>-42.496500000000012</c:v>
                </c:pt>
                <c:pt idx="34609">
                  <c:v>-42.494500000000002</c:v>
                </c:pt>
                <c:pt idx="34610">
                  <c:v>-42.492500000000007</c:v>
                </c:pt>
                <c:pt idx="34611">
                  <c:v>-42.490500000000011</c:v>
                </c:pt>
                <c:pt idx="34612">
                  <c:v>-42.488500000000002</c:v>
                </c:pt>
                <c:pt idx="34613">
                  <c:v>-42.486500000000007</c:v>
                </c:pt>
                <c:pt idx="34614">
                  <c:v>-42.484500000000011</c:v>
                </c:pt>
                <c:pt idx="34615">
                  <c:v>-42.482500000000002</c:v>
                </c:pt>
                <c:pt idx="34616">
                  <c:v>-42.480500000000006</c:v>
                </c:pt>
                <c:pt idx="34617">
                  <c:v>-42.478500000000011</c:v>
                </c:pt>
                <c:pt idx="34618">
                  <c:v>-42.476500000000001</c:v>
                </c:pt>
                <c:pt idx="34619">
                  <c:v>-42.474500000000006</c:v>
                </c:pt>
                <c:pt idx="34620">
                  <c:v>-42.472500000000011</c:v>
                </c:pt>
                <c:pt idx="34621">
                  <c:v>-42.470500000000001</c:v>
                </c:pt>
                <c:pt idx="34622">
                  <c:v>-42.468500000000006</c:v>
                </c:pt>
                <c:pt idx="34623">
                  <c:v>-42.466500000000011</c:v>
                </c:pt>
                <c:pt idx="34624">
                  <c:v>-42.464500000000001</c:v>
                </c:pt>
                <c:pt idx="34625">
                  <c:v>-42.462500000000006</c:v>
                </c:pt>
                <c:pt idx="34626">
                  <c:v>-42.46050000000001</c:v>
                </c:pt>
                <c:pt idx="34627">
                  <c:v>-42.458500000000001</c:v>
                </c:pt>
                <c:pt idx="34628">
                  <c:v>-42.456500000000005</c:v>
                </c:pt>
                <c:pt idx="34629">
                  <c:v>-42.45450000000001</c:v>
                </c:pt>
                <c:pt idx="34630">
                  <c:v>-42.452500000000001</c:v>
                </c:pt>
                <c:pt idx="34631">
                  <c:v>-42.450500000000005</c:v>
                </c:pt>
                <c:pt idx="34632">
                  <c:v>-42.44850000000001</c:v>
                </c:pt>
                <c:pt idx="34633">
                  <c:v>-42.4465</c:v>
                </c:pt>
                <c:pt idx="34634">
                  <c:v>-42.444500000000005</c:v>
                </c:pt>
                <c:pt idx="34635">
                  <c:v>-42.44250000000001</c:v>
                </c:pt>
                <c:pt idx="34636">
                  <c:v>-42.4405</c:v>
                </c:pt>
                <c:pt idx="34637">
                  <c:v>-42.438500000000005</c:v>
                </c:pt>
                <c:pt idx="34638">
                  <c:v>-42.436500000000009</c:v>
                </c:pt>
                <c:pt idx="34639">
                  <c:v>-42.4345</c:v>
                </c:pt>
                <c:pt idx="34640">
                  <c:v>-42.432500000000005</c:v>
                </c:pt>
                <c:pt idx="34641">
                  <c:v>-42.430500000000009</c:v>
                </c:pt>
                <c:pt idx="34642">
                  <c:v>-42.4285</c:v>
                </c:pt>
                <c:pt idx="34643">
                  <c:v>-42.426500000000004</c:v>
                </c:pt>
                <c:pt idx="34644">
                  <c:v>-42.424500000000009</c:v>
                </c:pt>
                <c:pt idx="34645">
                  <c:v>-42.422499999999999</c:v>
                </c:pt>
                <c:pt idx="34646">
                  <c:v>-42.420500000000004</c:v>
                </c:pt>
                <c:pt idx="34647">
                  <c:v>-42.418500000000009</c:v>
                </c:pt>
                <c:pt idx="34648">
                  <c:v>-42.416499999999999</c:v>
                </c:pt>
                <c:pt idx="34649">
                  <c:v>-42.414500000000004</c:v>
                </c:pt>
                <c:pt idx="34650">
                  <c:v>-42.412500000000009</c:v>
                </c:pt>
                <c:pt idx="34651">
                  <c:v>-42.410499999999999</c:v>
                </c:pt>
                <c:pt idx="34652">
                  <c:v>-42.408500000000004</c:v>
                </c:pt>
                <c:pt idx="34653">
                  <c:v>-42.406500000000008</c:v>
                </c:pt>
                <c:pt idx="34654">
                  <c:v>-42.404499999999999</c:v>
                </c:pt>
                <c:pt idx="34655">
                  <c:v>-42.402500000000003</c:v>
                </c:pt>
                <c:pt idx="34656">
                  <c:v>-42.400500000000008</c:v>
                </c:pt>
                <c:pt idx="34657">
                  <c:v>-42.398500000000013</c:v>
                </c:pt>
                <c:pt idx="34658">
                  <c:v>-42.396500000000003</c:v>
                </c:pt>
                <c:pt idx="34659">
                  <c:v>-42.394500000000008</c:v>
                </c:pt>
                <c:pt idx="34660">
                  <c:v>-42.392500000000013</c:v>
                </c:pt>
                <c:pt idx="34661">
                  <c:v>-42.390500000000003</c:v>
                </c:pt>
                <c:pt idx="34662">
                  <c:v>-42.388500000000008</c:v>
                </c:pt>
                <c:pt idx="34663">
                  <c:v>-42.386500000000012</c:v>
                </c:pt>
                <c:pt idx="34664">
                  <c:v>-42.384500000000003</c:v>
                </c:pt>
                <c:pt idx="34665">
                  <c:v>-42.382500000000007</c:v>
                </c:pt>
                <c:pt idx="34666">
                  <c:v>-42.380500000000012</c:v>
                </c:pt>
                <c:pt idx="34667">
                  <c:v>-42.378500000000003</c:v>
                </c:pt>
                <c:pt idx="34668">
                  <c:v>-42.376500000000007</c:v>
                </c:pt>
                <c:pt idx="34669">
                  <c:v>-42.374500000000012</c:v>
                </c:pt>
                <c:pt idx="34670">
                  <c:v>-42.372500000000002</c:v>
                </c:pt>
                <c:pt idx="34671">
                  <c:v>-42.370500000000007</c:v>
                </c:pt>
                <c:pt idx="34672">
                  <c:v>-42.368500000000012</c:v>
                </c:pt>
                <c:pt idx="34673">
                  <c:v>-42.366500000000002</c:v>
                </c:pt>
                <c:pt idx="34674">
                  <c:v>-42.364500000000007</c:v>
                </c:pt>
                <c:pt idx="34675">
                  <c:v>-42.362500000000011</c:v>
                </c:pt>
                <c:pt idx="34676">
                  <c:v>-42.360500000000002</c:v>
                </c:pt>
                <c:pt idx="34677">
                  <c:v>-42.358500000000006</c:v>
                </c:pt>
                <c:pt idx="34678">
                  <c:v>-42.356500000000011</c:v>
                </c:pt>
                <c:pt idx="34679">
                  <c:v>-42.354500000000002</c:v>
                </c:pt>
                <c:pt idx="34680">
                  <c:v>-42.352500000000006</c:v>
                </c:pt>
                <c:pt idx="34681">
                  <c:v>-42.350500000000011</c:v>
                </c:pt>
                <c:pt idx="34682">
                  <c:v>-42.348500000000001</c:v>
                </c:pt>
                <c:pt idx="34683">
                  <c:v>-42.346500000000006</c:v>
                </c:pt>
                <c:pt idx="34684">
                  <c:v>-42.344500000000011</c:v>
                </c:pt>
                <c:pt idx="34685">
                  <c:v>-42.342500000000001</c:v>
                </c:pt>
                <c:pt idx="34686">
                  <c:v>-42.340500000000006</c:v>
                </c:pt>
                <c:pt idx="34687">
                  <c:v>-42.33850000000001</c:v>
                </c:pt>
                <c:pt idx="34688">
                  <c:v>-42.336500000000001</c:v>
                </c:pt>
                <c:pt idx="34689">
                  <c:v>-42.334500000000006</c:v>
                </c:pt>
                <c:pt idx="34690">
                  <c:v>-42.33250000000001</c:v>
                </c:pt>
                <c:pt idx="34691">
                  <c:v>-42.330500000000001</c:v>
                </c:pt>
                <c:pt idx="34692">
                  <c:v>-42.328500000000005</c:v>
                </c:pt>
                <c:pt idx="34693">
                  <c:v>-42.32650000000001</c:v>
                </c:pt>
                <c:pt idx="34694">
                  <c:v>-42.3245</c:v>
                </c:pt>
                <c:pt idx="34695">
                  <c:v>-42.322500000000005</c:v>
                </c:pt>
                <c:pt idx="34696">
                  <c:v>-42.32050000000001</c:v>
                </c:pt>
                <c:pt idx="34697">
                  <c:v>-42.3185</c:v>
                </c:pt>
                <c:pt idx="34698">
                  <c:v>-42.316500000000005</c:v>
                </c:pt>
                <c:pt idx="34699">
                  <c:v>-42.31450000000001</c:v>
                </c:pt>
                <c:pt idx="34700">
                  <c:v>-42.3125</c:v>
                </c:pt>
                <c:pt idx="34701">
                  <c:v>-42.310500000000005</c:v>
                </c:pt>
                <c:pt idx="34702">
                  <c:v>-42.308500000000009</c:v>
                </c:pt>
                <c:pt idx="34703">
                  <c:v>-42.3065</c:v>
                </c:pt>
                <c:pt idx="34704">
                  <c:v>-42.304500000000004</c:v>
                </c:pt>
                <c:pt idx="34705">
                  <c:v>-42.302500000000009</c:v>
                </c:pt>
                <c:pt idx="34706">
                  <c:v>-42.3005</c:v>
                </c:pt>
                <c:pt idx="34707">
                  <c:v>-42.298500000000004</c:v>
                </c:pt>
                <c:pt idx="34708">
                  <c:v>-42.296500000000009</c:v>
                </c:pt>
                <c:pt idx="34709">
                  <c:v>-42.294499999999999</c:v>
                </c:pt>
                <c:pt idx="34710">
                  <c:v>-42.292500000000004</c:v>
                </c:pt>
                <c:pt idx="34711">
                  <c:v>-42.290500000000009</c:v>
                </c:pt>
                <c:pt idx="34712">
                  <c:v>-42.288499999999999</c:v>
                </c:pt>
                <c:pt idx="34713">
                  <c:v>-42.286500000000004</c:v>
                </c:pt>
                <c:pt idx="34714">
                  <c:v>-42.284500000000008</c:v>
                </c:pt>
                <c:pt idx="34715">
                  <c:v>-42.282499999999999</c:v>
                </c:pt>
                <c:pt idx="34716">
                  <c:v>-42.280500000000004</c:v>
                </c:pt>
                <c:pt idx="34717">
                  <c:v>-42.278500000000008</c:v>
                </c:pt>
                <c:pt idx="34718">
                  <c:v>-42.276499999999999</c:v>
                </c:pt>
                <c:pt idx="34719">
                  <c:v>-42.274500000000003</c:v>
                </c:pt>
                <c:pt idx="34720">
                  <c:v>-42.272500000000008</c:v>
                </c:pt>
                <c:pt idx="34721">
                  <c:v>-42.270500000000013</c:v>
                </c:pt>
                <c:pt idx="34722">
                  <c:v>-42.268500000000003</c:v>
                </c:pt>
                <c:pt idx="34723">
                  <c:v>-42.266500000000008</c:v>
                </c:pt>
                <c:pt idx="34724">
                  <c:v>-42.264500000000012</c:v>
                </c:pt>
                <c:pt idx="34725">
                  <c:v>-42.262500000000003</c:v>
                </c:pt>
                <c:pt idx="34726">
                  <c:v>-42.260500000000008</c:v>
                </c:pt>
                <c:pt idx="34727">
                  <c:v>-42.258500000000012</c:v>
                </c:pt>
                <c:pt idx="34728">
                  <c:v>-42.256500000000003</c:v>
                </c:pt>
                <c:pt idx="34729">
                  <c:v>-42.254500000000007</c:v>
                </c:pt>
                <c:pt idx="34730">
                  <c:v>-42.252500000000012</c:v>
                </c:pt>
                <c:pt idx="34731">
                  <c:v>-42.250500000000002</c:v>
                </c:pt>
                <c:pt idx="34732">
                  <c:v>-42.248500000000007</c:v>
                </c:pt>
                <c:pt idx="34733">
                  <c:v>-42.246500000000012</c:v>
                </c:pt>
                <c:pt idx="34734">
                  <c:v>-42.244500000000002</c:v>
                </c:pt>
                <c:pt idx="34735">
                  <c:v>-42.242500000000007</c:v>
                </c:pt>
                <c:pt idx="34736">
                  <c:v>-42.240500000000011</c:v>
                </c:pt>
                <c:pt idx="34737">
                  <c:v>-42.238500000000002</c:v>
                </c:pt>
                <c:pt idx="34738">
                  <c:v>-42.236500000000007</c:v>
                </c:pt>
                <c:pt idx="34739">
                  <c:v>-42.234500000000011</c:v>
                </c:pt>
                <c:pt idx="34740">
                  <c:v>-42.232500000000002</c:v>
                </c:pt>
                <c:pt idx="34741">
                  <c:v>-42.230500000000006</c:v>
                </c:pt>
                <c:pt idx="34742">
                  <c:v>-42.228500000000011</c:v>
                </c:pt>
                <c:pt idx="34743">
                  <c:v>-42.226500000000001</c:v>
                </c:pt>
                <c:pt idx="34744">
                  <c:v>-42.224500000000006</c:v>
                </c:pt>
                <c:pt idx="34745">
                  <c:v>-42.222500000000011</c:v>
                </c:pt>
                <c:pt idx="34746">
                  <c:v>-42.220500000000001</c:v>
                </c:pt>
                <c:pt idx="34747">
                  <c:v>-42.218500000000006</c:v>
                </c:pt>
                <c:pt idx="34748">
                  <c:v>-42.216500000000011</c:v>
                </c:pt>
                <c:pt idx="34749">
                  <c:v>-42.214500000000001</c:v>
                </c:pt>
                <c:pt idx="34750">
                  <c:v>-42.212500000000006</c:v>
                </c:pt>
                <c:pt idx="34751">
                  <c:v>-42.21050000000001</c:v>
                </c:pt>
                <c:pt idx="34752">
                  <c:v>-42.208500000000001</c:v>
                </c:pt>
                <c:pt idx="34753">
                  <c:v>-42.206500000000005</c:v>
                </c:pt>
                <c:pt idx="34754">
                  <c:v>-42.20450000000001</c:v>
                </c:pt>
                <c:pt idx="34755">
                  <c:v>-42.202500000000001</c:v>
                </c:pt>
                <c:pt idx="34756">
                  <c:v>-42.200500000000005</c:v>
                </c:pt>
                <c:pt idx="34757">
                  <c:v>-42.19850000000001</c:v>
                </c:pt>
                <c:pt idx="34758">
                  <c:v>-42.1965</c:v>
                </c:pt>
                <c:pt idx="34759">
                  <c:v>-42.194500000000005</c:v>
                </c:pt>
                <c:pt idx="34760">
                  <c:v>-42.19250000000001</c:v>
                </c:pt>
                <c:pt idx="34761">
                  <c:v>-42.1905</c:v>
                </c:pt>
                <c:pt idx="34762">
                  <c:v>-42.188500000000005</c:v>
                </c:pt>
                <c:pt idx="34763">
                  <c:v>-42.186500000000009</c:v>
                </c:pt>
                <c:pt idx="34764">
                  <c:v>-42.1845</c:v>
                </c:pt>
                <c:pt idx="34765">
                  <c:v>-42.182500000000005</c:v>
                </c:pt>
                <c:pt idx="34766">
                  <c:v>-42.180500000000009</c:v>
                </c:pt>
                <c:pt idx="34767">
                  <c:v>-42.1785</c:v>
                </c:pt>
                <c:pt idx="34768">
                  <c:v>-42.176500000000004</c:v>
                </c:pt>
                <c:pt idx="34769">
                  <c:v>-42.174500000000009</c:v>
                </c:pt>
                <c:pt idx="34770">
                  <c:v>-42.172499999999999</c:v>
                </c:pt>
                <c:pt idx="34771">
                  <c:v>-42.170500000000004</c:v>
                </c:pt>
                <c:pt idx="34772">
                  <c:v>-42.168500000000009</c:v>
                </c:pt>
                <c:pt idx="34773">
                  <c:v>-42.166499999999999</c:v>
                </c:pt>
                <c:pt idx="34774">
                  <c:v>-42.164500000000004</c:v>
                </c:pt>
                <c:pt idx="34775">
                  <c:v>-42.162500000000009</c:v>
                </c:pt>
                <c:pt idx="34776">
                  <c:v>-42.160499999999999</c:v>
                </c:pt>
                <c:pt idx="34777">
                  <c:v>-42.158500000000004</c:v>
                </c:pt>
                <c:pt idx="34778">
                  <c:v>-42.156500000000008</c:v>
                </c:pt>
                <c:pt idx="34779">
                  <c:v>-42.154499999999999</c:v>
                </c:pt>
                <c:pt idx="34780">
                  <c:v>-42.152500000000003</c:v>
                </c:pt>
                <c:pt idx="34781">
                  <c:v>-42.150500000000008</c:v>
                </c:pt>
                <c:pt idx="34782">
                  <c:v>-42.148500000000013</c:v>
                </c:pt>
                <c:pt idx="34783">
                  <c:v>-42.146500000000003</c:v>
                </c:pt>
                <c:pt idx="34784">
                  <c:v>-42.144500000000008</c:v>
                </c:pt>
                <c:pt idx="34785">
                  <c:v>-42.142500000000013</c:v>
                </c:pt>
                <c:pt idx="34786">
                  <c:v>-42.140500000000003</c:v>
                </c:pt>
                <c:pt idx="34787">
                  <c:v>-42.138500000000008</c:v>
                </c:pt>
                <c:pt idx="34788">
                  <c:v>-42.136500000000012</c:v>
                </c:pt>
                <c:pt idx="34789">
                  <c:v>-42.134500000000003</c:v>
                </c:pt>
                <c:pt idx="34790">
                  <c:v>-42.132500000000007</c:v>
                </c:pt>
                <c:pt idx="34791">
                  <c:v>-42.130500000000012</c:v>
                </c:pt>
                <c:pt idx="34792">
                  <c:v>-42.128500000000003</c:v>
                </c:pt>
                <c:pt idx="34793">
                  <c:v>-42.126500000000007</c:v>
                </c:pt>
                <c:pt idx="34794">
                  <c:v>-42.124500000000012</c:v>
                </c:pt>
                <c:pt idx="34795">
                  <c:v>-42.122500000000002</c:v>
                </c:pt>
                <c:pt idx="34796">
                  <c:v>-42.120500000000007</c:v>
                </c:pt>
                <c:pt idx="34797">
                  <c:v>-42.118500000000012</c:v>
                </c:pt>
                <c:pt idx="34798">
                  <c:v>-42.116500000000002</c:v>
                </c:pt>
                <c:pt idx="34799">
                  <c:v>-42.114500000000007</c:v>
                </c:pt>
                <c:pt idx="34800">
                  <c:v>-42.112500000000011</c:v>
                </c:pt>
                <c:pt idx="34801">
                  <c:v>-42.110500000000002</c:v>
                </c:pt>
                <c:pt idx="34802">
                  <c:v>-42.108500000000006</c:v>
                </c:pt>
                <c:pt idx="34803">
                  <c:v>-42.106500000000011</c:v>
                </c:pt>
                <c:pt idx="34804">
                  <c:v>-42.104500000000002</c:v>
                </c:pt>
                <c:pt idx="34805">
                  <c:v>-42.102500000000006</c:v>
                </c:pt>
                <c:pt idx="34806">
                  <c:v>-42.100500000000011</c:v>
                </c:pt>
                <c:pt idx="34807">
                  <c:v>-42.098500000000001</c:v>
                </c:pt>
                <c:pt idx="34808">
                  <c:v>-42.096500000000006</c:v>
                </c:pt>
                <c:pt idx="34809">
                  <c:v>-42.094500000000011</c:v>
                </c:pt>
                <c:pt idx="34810">
                  <c:v>-42.092500000000001</c:v>
                </c:pt>
                <c:pt idx="34811">
                  <c:v>-42.090500000000006</c:v>
                </c:pt>
                <c:pt idx="34812">
                  <c:v>-42.08850000000001</c:v>
                </c:pt>
                <c:pt idx="34813">
                  <c:v>-42.086500000000001</c:v>
                </c:pt>
                <c:pt idx="34814">
                  <c:v>-42.084500000000006</c:v>
                </c:pt>
                <c:pt idx="34815">
                  <c:v>-42.08250000000001</c:v>
                </c:pt>
                <c:pt idx="34816">
                  <c:v>-42.080500000000001</c:v>
                </c:pt>
                <c:pt idx="34817">
                  <c:v>-42.078500000000005</c:v>
                </c:pt>
                <c:pt idx="34818">
                  <c:v>-42.07650000000001</c:v>
                </c:pt>
                <c:pt idx="34819">
                  <c:v>-42.0745</c:v>
                </c:pt>
                <c:pt idx="34820">
                  <c:v>-42.072500000000005</c:v>
                </c:pt>
                <c:pt idx="34821">
                  <c:v>-42.07050000000001</c:v>
                </c:pt>
                <c:pt idx="34822">
                  <c:v>-42.0685</c:v>
                </c:pt>
                <c:pt idx="34823">
                  <c:v>-42.066500000000005</c:v>
                </c:pt>
                <c:pt idx="34824">
                  <c:v>-42.06450000000001</c:v>
                </c:pt>
                <c:pt idx="34825">
                  <c:v>-42.0625</c:v>
                </c:pt>
                <c:pt idx="34826">
                  <c:v>-42.060500000000005</c:v>
                </c:pt>
                <c:pt idx="34827">
                  <c:v>-42.058500000000009</c:v>
                </c:pt>
                <c:pt idx="34828">
                  <c:v>-42.0565</c:v>
                </c:pt>
                <c:pt idx="34829">
                  <c:v>-42.054500000000004</c:v>
                </c:pt>
                <c:pt idx="34830">
                  <c:v>-42.052500000000009</c:v>
                </c:pt>
                <c:pt idx="34831">
                  <c:v>-42.0505</c:v>
                </c:pt>
                <c:pt idx="34832">
                  <c:v>-42.048500000000004</c:v>
                </c:pt>
                <c:pt idx="34833">
                  <c:v>-42.046500000000009</c:v>
                </c:pt>
                <c:pt idx="34834">
                  <c:v>-42.044499999999999</c:v>
                </c:pt>
                <c:pt idx="34835">
                  <c:v>-42.042500000000004</c:v>
                </c:pt>
                <c:pt idx="34836">
                  <c:v>-42.040500000000009</c:v>
                </c:pt>
                <c:pt idx="34837">
                  <c:v>-42.038499999999999</c:v>
                </c:pt>
                <c:pt idx="34838">
                  <c:v>-42.036500000000004</c:v>
                </c:pt>
                <c:pt idx="34839">
                  <c:v>-42.034500000000008</c:v>
                </c:pt>
                <c:pt idx="34840">
                  <c:v>-42.032499999999999</c:v>
                </c:pt>
                <c:pt idx="34841">
                  <c:v>-42.030500000000004</c:v>
                </c:pt>
                <c:pt idx="34842">
                  <c:v>-42.028500000000008</c:v>
                </c:pt>
                <c:pt idx="34843">
                  <c:v>-42.026499999999999</c:v>
                </c:pt>
                <c:pt idx="34844">
                  <c:v>-42.024500000000003</c:v>
                </c:pt>
                <c:pt idx="34845">
                  <c:v>-42.022500000000008</c:v>
                </c:pt>
                <c:pt idx="34846">
                  <c:v>-42.020500000000013</c:v>
                </c:pt>
                <c:pt idx="34847">
                  <c:v>-42.018500000000003</c:v>
                </c:pt>
                <c:pt idx="34848">
                  <c:v>-42.016500000000008</c:v>
                </c:pt>
                <c:pt idx="34849">
                  <c:v>-42.014500000000012</c:v>
                </c:pt>
                <c:pt idx="34850">
                  <c:v>-42.012500000000003</c:v>
                </c:pt>
                <c:pt idx="34851">
                  <c:v>-42.010500000000008</c:v>
                </c:pt>
                <c:pt idx="34852">
                  <c:v>-42.008500000000012</c:v>
                </c:pt>
                <c:pt idx="34853">
                  <c:v>-42.006500000000003</c:v>
                </c:pt>
                <c:pt idx="34854">
                  <c:v>-42.004500000000007</c:v>
                </c:pt>
                <c:pt idx="34855">
                  <c:v>-42.002500000000012</c:v>
                </c:pt>
                <c:pt idx="34856">
                  <c:v>-42.000500000000002</c:v>
                </c:pt>
                <c:pt idx="34857">
                  <c:v>-41.998500000000007</c:v>
                </c:pt>
                <c:pt idx="34858">
                  <c:v>-41.996500000000012</c:v>
                </c:pt>
                <c:pt idx="34859">
                  <c:v>-41.994500000000002</c:v>
                </c:pt>
                <c:pt idx="34860">
                  <c:v>-41.992500000000007</c:v>
                </c:pt>
                <c:pt idx="34861">
                  <c:v>-41.990500000000011</c:v>
                </c:pt>
                <c:pt idx="34862">
                  <c:v>-41.988500000000002</c:v>
                </c:pt>
                <c:pt idx="34863">
                  <c:v>-41.986500000000007</c:v>
                </c:pt>
                <c:pt idx="34864">
                  <c:v>-41.984500000000011</c:v>
                </c:pt>
                <c:pt idx="34865">
                  <c:v>-41.982500000000002</c:v>
                </c:pt>
                <c:pt idx="34866">
                  <c:v>-41.980500000000006</c:v>
                </c:pt>
                <c:pt idx="34867">
                  <c:v>-41.978500000000011</c:v>
                </c:pt>
                <c:pt idx="34868">
                  <c:v>-41.976500000000001</c:v>
                </c:pt>
                <c:pt idx="34869">
                  <c:v>-41.974500000000006</c:v>
                </c:pt>
                <c:pt idx="34870">
                  <c:v>-41.972500000000011</c:v>
                </c:pt>
                <c:pt idx="34871">
                  <c:v>-41.970500000000001</c:v>
                </c:pt>
                <c:pt idx="34872">
                  <c:v>-41.968500000000006</c:v>
                </c:pt>
                <c:pt idx="34873">
                  <c:v>-41.966500000000011</c:v>
                </c:pt>
                <c:pt idx="34874">
                  <c:v>-41.964500000000001</c:v>
                </c:pt>
                <c:pt idx="34875">
                  <c:v>-41.962500000000006</c:v>
                </c:pt>
                <c:pt idx="34876">
                  <c:v>-41.96050000000001</c:v>
                </c:pt>
                <c:pt idx="34877">
                  <c:v>-41.958500000000001</c:v>
                </c:pt>
                <c:pt idx="34878">
                  <c:v>-41.956500000000005</c:v>
                </c:pt>
                <c:pt idx="34879">
                  <c:v>-41.95450000000001</c:v>
                </c:pt>
                <c:pt idx="34880">
                  <c:v>-41.952500000000001</c:v>
                </c:pt>
                <c:pt idx="34881">
                  <c:v>-41.950500000000005</c:v>
                </c:pt>
                <c:pt idx="34882">
                  <c:v>-41.94850000000001</c:v>
                </c:pt>
                <c:pt idx="34883">
                  <c:v>-41.9465</c:v>
                </c:pt>
                <c:pt idx="34884">
                  <c:v>-41.944500000000005</c:v>
                </c:pt>
                <c:pt idx="34885">
                  <c:v>-41.94250000000001</c:v>
                </c:pt>
                <c:pt idx="34886">
                  <c:v>-41.9405</c:v>
                </c:pt>
                <c:pt idx="34887">
                  <c:v>-41.938500000000005</c:v>
                </c:pt>
                <c:pt idx="34888">
                  <c:v>-41.936500000000009</c:v>
                </c:pt>
                <c:pt idx="34889">
                  <c:v>-41.9345</c:v>
                </c:pt>
                <c:pt idx="34890">
                  <c:v>-41.932500000000005</c:v>
                </c:pt>
                <c:pt idx="34891">
                  <c:v>-41.930500000000009</c:v>
                </c:pt>
                <c:pt idx="34892">
                  <c:v>-41.9285</c:v>
                </c:pt>
                <c:pt idx="34893">
                  <c:v>-41.926500000000004</c:v>
                </c:pt>
                <c:pt idx="34894">
                  <c:v>-41.924500000000009</c:v>
                </c:pt>
                <c:pt idx="34895">
                  <c:v>-41.922499999999999</c:v>
                </c:pt>
                <c:pt idx="34896">
                  <c:v>-41.920500000000004</c:v>
                </c:pt>
                <c:pt idx="34897">
                  <c:v>-41.918500000000009</c:v>
                </c:pt>
                <c:pt idx="34898">
                  <c:v>-41.916499999999999</c:v>
                </c:pt>
                <c:pt idx="34899">
                  <c:v>-41.914500000000004</c:v>
                </c:pt>
                <c:pt idx="34900">
                  <c:v>-41.912500000000009</c:v>
                </c:pt>
                <c:pt idx="34901">
                  <c:v>-41.910499999999999</c:v>
                </c:pt>
                <c:pt idx="34902">
                  <c:v>-41.908500000000004</c:v>
                </c:pt>
                <c:pt idx="34903">
                  <c:v>-41.906500000000008</c:v>
                </c:pt>
                <c:pt idx="34904">
                  <c:v>-41.904499999999999</c:v>
                </c:pt>
                <c:pt idx="34905">
                  <c:v>-41.902500000000003</c:v>
                </c:pt>
                <c:pt idx="34906">
                  <c:v>-41.900500000000008</c:v>
                </c:pt>
                <c:pt idx="34907">
                  <c:v>-41.898500000000013</c:v>
                </c:pt>
                <c:pt idx="34908">
                  <c:v>-41.896500000000003</c:v>
                </c:pt>
                <c:pt idx="34909">
                  <c:v>-41.894500000000008</c:v>
                </c:pt>
                <c:pt idx="34910">
                  <c:v>-41.892500000000013</c:v>
                </c:pt>
                <c:pt idx="34911">
                  <c:v>-41.890500000000003</c:v>
                </c:pt>
                <c:pt idx="34912">
                  <c:v>-41.888500000000008</c:v>
                </c:pt>
                <c:pt idx="34913">
                  <c:v>-41.886500000000012</c:v>
                </c:pt>
                <c:pt idx="34914">
                  <c:v>-41.884500000000003</c:v>
                </c:pt>
                <c:pt idx="34915">
                  <c:v>-41.882500000000007</c:v>
                </c:pt>
                <c:pt idx="34916">
                  <c:v>-41.880500000000012</c:v>
                </c:pt>
                <c:pt idx="34917">
                  <c:v>-41.878500000000003</c:v>
                </c:pt>
                <c:pt idx="34918">
                  <c:v>-41.876500000000007</c:v>
                </c:pt>
                <c:pt idx="34919">
                  <c:v>-41.874500000000012</c:v>
                </c:pt>
                <c:pt idx="34920">
                  <c:v>-41.872500000000002</c:v>
                </c:pt>
                <c:pt idx="34921">
                  <c:v>-41.870500000000007</c:v>
                </c:pt>
                <c:pt idx="34922">
                  <c:v>-41.868500000000012</c:v>
                </c:pt>
                <c:pt idx="34923">
                  <c:v>-41.866500000000002</c:v>
                </c:pt>
                <c:pt idx="34924">
                  <c:v>-41.864500000000007</c:v>
                </c:pt>
                <c:pt idx="34925">
                  <c:v>-41.862500000000011</c:v>
                </c:pt>
                <c:pt idx="34926">
                  <c:v>-41.860500000000002</c:v>
                </c:pt>
                <c:pt idx="34927">
                  <c:v>-41.858500000000006</c:v>
                </c:pt>
                <c:pt idx="34928">
                  <c:v>-41.856500000000011</c:v>
                </c:pt>
                <c:pt idx="34929">
                  <c:v>-41.854500000000002</c:v>
                </c:pt>
                <c:pt idx="34930">
                  <c:v>-41.852500000000006</c:v>
                </c:pt>
                <c:pt idx="34931">
                  <c:v>-41.850500000000011</c:v>
                </c:pt>
                <c:pt idx="34932">
                  <c:v>-41.848500000000001</c:v>
                </c:pt>
                <c:pt idx="34933">
                  <c:v>-41.846500000000006</c:v>
                </c:pt>
                <c:pt idx="34934">
                  <c:v>-41.844500000000011</c:v>
                </c:pt>
                <c:pt idx="34935">
                  <c:v>-41.842500000000001</c:v>
                </c:pt>
                <c:pt idx="34936">
                  <c:v>-41.840500000000006</c:v>
                </c:pt>
                <c:pt idx="34937">
                  <c:v>-41.83850000000001</c:v>
                </c:pt>
                <c:pt idx="34938">
                  <c:v>-41.836500000000001</c:v>
                </c:pt>
                <c:pt idx="34939">
                  <c:v>-41.834500000000006</c:v>
                </c:pt>
                <c:pt idx="34940">
                  <c:v>-41.83250000000001</c:v>
                </c:pt>
                <c:pt idx="34941">
                  <c:v>-41.830500000000001</c:v>
                </c:pt>
                <c:pt idx="34942">
                  <c:v>-41.828500000000005</c:v>
                </c:pt>
                <c:pt idx="34943">
                  <c:v>-41.82650000000001</c:v>
                </c:pt>
                <c:pt idx="34944">
                  <c:v>-41.8245</c:v>
                </c:pt>
                <c:pt idx="34945">
                  <c:v>-41.822500000000005</c:v>
                </c:pt>
                <c:pt idx="34946">
                  <c:v>-41.82050000000001</c:v>
                </c:pt>
                <c:pt idx="34947">
                  <c:v>-41.8185</c:v>
                </c:pt>
                <c:pt idx="34948">
                  <c:v>-41.816500000000005</c:v>
                </c:pt>
                <c:pt idx="34949">
                  <c:v>-41.81450000000001</c:v>
                </c:pt>
                <c:pt idx="34950">
                  <c:v>-41.8125</c:v>
                </c:pt>
                <c:pt idx="34951">
                  <c:v>-41.810500000000005</c:v>
                </c:pt>
                <c:pt idx="34952">
                  <c:v>-41.808500000000009</c:v>
                </c:pt>
                <c:pt idx="34953">
                  <c:v>-41.8065</c:v>
                </c:pt>
                <c:pt idx="34954">
                  <c:v>-41.804500000000004</c:v>
                </c:pt>
                <c:pt idx="34955">
                  <c:v>-41.802500000000009</c:v>
                </c:pt>
                <c:pt idx="34956">
                  <c:v>-41.8005</c:v>
                </c:pt>
                <c:pt idx="34957">
                  <c:v>-41.798500000000004</c:v>
                </c:pt>
                <c:pt idx="34958">
                  <c:v>-41.796500000000009</c:v>
                </c:pt>
                <c:pt idx="34959">
                  <c:v>-41.794499999999999</c:v>
                </c:pt>
                <c:pt idx="34960">
                  <c:v>-41.792500000000004</c:v>
                </c:pt>
                <c:pt idx="34961">
                  <c:v>-41.790500000000009</c:v>
                </c:pt>
                <c:pt idx="34962">
                  <c:v>-41.788499999999999</c:v>
                </c:pt>
                <c:pt idx="34963">
                  <c:v>-41.786500000000004</c:v>
                </c:pt>
                <c:pt idx="34964">
                  <c:v>-41.784500000000008</c:v>
                </c:pt>
                <c:pt idx="34965">
                  <c:v>-41.782499999999999</c:v>
                </c:pt>
                <c:pt idx="34966">
                  <c:v>-41.780500000000004</c:v>
                </c:pt>
                <c:pt idx="34967">
                  <c:v>-41.778500000000008</c:v>
                </c:pt>
                <c:pt idx="34968">
                  <c:v>-41.776499999999999</c:v>
                </c:pt>
                <c:pt idx="34969">
                  <c:v>-41.774500000000003</c:v>
                </c:pt>
                <c:pt idx="34970">
                  <c:v>-41.772500000000008</c:v>
                </c:pt>
                <c:pt idx="34971">
                  <c:v>-41.770500000000013</c:v>
                </c:pt>
                <c:pt idx="34972">
                  <c:v>-41.768500000000003</c:v>
                </c:pt>
                <c:pt idx="34973">
                  <c:v>-41.766500000000008</c:v>
                </c:pt>
                <c:pt idx="34974">
                  <c:v>-41.764500000000012</c:v>
                </c:pt>
                <c:pt idx="34975">
                  <c:v>-41.762500000000003</c:v>
                </c:pt>
                <c:pt idx="34976">
                  <c:v>-41.760500000000008</c:v>
                </c:pt>
                <c:pt idx="34977">
                  <c:v>-41.758500000000012</c:v>
                </c:pt>
                <c:pt idx="34978">
                  <c:v>-41.756500000000003</c:v>
                </c:pt>
                <c:pt idx="34979">
                  <c:v>-41.754500000000007</c:v>
                </c:pt>
                <c:pt idx="34980">
                  <c:v>-41.752500000000012</c:v>
                </c:pt>
                <c:pt idx="34981">
                  <c:v>-41.750500000000002</c:v>
                </c:pt>
                <c:pt idx="34982">
                  <c:v>-41.748500000000007</c:v>
                </c:pt>
                <c:pt idx="34983">
                  <c:v>-41.746500000000012</c:v>
                </c:pt>
                <c:pt idx="34984">
                  <c:v>-41.744500000000002</c:v>
                </c:pt>
                <c:pt idx="34985">
                  <c:v>-41.742500000000007</c:v>
                </c:pt>
                <c:pt idx="34986">
                  <c:v>-41.740500000000011</c:v>
                </c:pt>
                <c:pt idx="34987">
                  <c:v>-41.738500000000002</c:v>
                </c:pt>
                <c:pt idx="34988">
                  <c:v>-41.736500000000007</c:v>
                </c:pt>
                <c:pt idx="34989">
                  <c:v>-41.734500000000011</c:v>
                </c:pt>
                <c:pt idx="34990">
                  <c:v>-41.732500000000002</c:v>
                </c:pt>
                <c:pt idx="34991">
                  <c:v>-41.730500000000006</c:v>
                </c:pt>
                <c:pt idx="34992">
                  <c:v>-41.728500000000011</c:v>
                </c:pt>
                <c:pt idx="34993">
                  <c:v>-41.726500000000001</c:v>
                </c:pt>
                <c:pt idx="34994">
                  <c:v>-41.724500000000006</c:v>
                </c:pt>
                <c:pt idx="34995">
                  <c:v>-41.722500000000011</c:v>
                </c:pt>
                <c:pt idx="34996">
                  <c:v>-41.720500000000001</c:v>
                </c:pt>
                <c:pt idx="34997">
                  <c:v>-41.718500000000006</c:v>
                </c:pt>
                <c:pt idx="34998">
                  <c:v>-41.716500000000011</c:v>
                </c:pt>
                <c:pt idx="34999">
                  <c:v>-41.714500000000001</c:v>
                </c:pt>
                <c:pt idx="35000">
                  <c:v>-41.712500000000006</c:v>
                </c:pt>
                <c:pt idx="35001">
                  <c:v>-41.71050000000001</c:v>
                </c:pt>
                <c:pt idx="35002">
                  <c:v>-41.708500000000001</c:v>
                </c:pt>
                <c:pt idx="35003">
                  <c:v>-41.706500000000005</c:v>
                </c:pt>
                <c:pt idx="35004">
                  <c:v>-41.70450000000001</c:v>
                </c:pt>
                <c:pt idx="35005">
                  <c:v>-41.702500000000001</c:v>
                </c:pt>
                <c:pt idx="35006">
                  <c:v>-41.700500000000005</c:v>
                </c:pt>
                <c:pt idx="35007">
                  <c:v>-41.69850000000001</c:v>
                </c:pt>
                <c:pt idx="35008">
                  <c:v>-41.6965</c:v>
                </c:pt>
                <c:pt idx="35009">
                  <c:v>-41.694500000000005</c:v>
                </c:pt>
                <c:pt idx="35010">
                  <c:v>-41.69250000000001</c:v>
                </c:pt>
                <c:pt idx="35011">
                  <c:v>-41.6905</c:v>
                </c:pt>
                <c:pt idx="35012">
                  <c:v>-41.688500000000005</c:v>
                </c:pt>
                <c:pt idx="35013">
                  <c:v>-41.686500000000009</c:v>
                </c:pt>
                <c:pt idx="35014">
                  <c:v>-41.6845</c:v>
                </c:pt>
                <c:pt idx="35015">
                  <c:v>-41.682500000000005</c:v>
                </c:pt>
                <c:pt idx="35016">
                  <c:v>-41.680500000000009</c:v>
                </c:pt>
                <c:pt idx="35017">
                  <c:v>-41.6785</c:v>
                </c:pt>
                <c:pt idx="35018">
                  <c:v>-41.676500000000004</c:v>
                </c:pt>
                <c:pt idx="35019">
                  <c:v>-41.674500000000009</c:v>
                </c:pt>
                <c:pt idx="35020">
                  <c:v>-41.672499999999999</c:v>
                </c:pt>
                <c:pt idx="35021">
                  <c:v>-41.670500000000004</c:v>
                </c:pt>
                <c:pt idx="35022">
                  <c:v>-41.668500000000009</c:v>
                </c:pt>
                <c:pt idx="35023">
                  <c:v>-41.666499999999999</c:v>
                </c:pt>
                <c:pt idx="35024">
                  <c:v>-41.664500000000004</c:v>
                </c:pt>
                <c:pt idx="35025">
                  <c:v>-41.662500000000009</c:v>
                </c:pt>
                <c:pt idx="35026">
                  <c:v>-41.660499999999999</c:v>
                </c:pt>
                <c:pt idx="35027">
                  <c:v>-41.658500000000004</c:v>
                </c:pt>
                <c:pt idx="35028">
                  <c:v>-41.656500000000008</c:v>
                </c:pt>
                <c:pt idx="35029">
                  <c:v>-41.654499999999999</c:v>
                </c:pt>
                <c:pt idx="35030">
                  <c:v>-41.652500000000003</c:v>
                </c:pt>
                <c:pt idx="35031">
                  <c:v>-41.650500000000008</c:v>
                </c:pt>
                <c:pt idx="35032">
                  <c:v>-41.648500000000013</c:v>
                </c:pt>
                <c:pt idx="35033">
                  <c:v>-41.646500000000003</c:v>
                </c:pt>
                <c:pt idx="35034">
                  <c:v>-41.644500000000008</c:v>
                </c:pt>
                <c:pt idx="35035">
                  <c:v>-41.642500000000013</c:v>
                </c:pt>
                <c:pt idx="35036">
                  <c:v>-41.640500000000003</c:v>
                </c:pt>
                <c:pt idx="35037">
                  <c:v>-41.638500000000008</c:v>
                </c:pt>
                <c:pt idx="35038">
                  <c:v>-41.636500000000012</c:v>
                </c:pt>
                <c:pt idx="35039">
                  <c:v>-41.634500000000003</c:v>
                </c:pt>
                <c:pt idx="35040">
                  <c:v>-41.632500000000007</c:v>
                </c:pt>
                <c:pt idx="35041">
                  <c:v>-41.630500000000012</c:v>
                </c:pt>
                <c:pt idx="35042">
                  <c:v>-41.628500000000003</c:v>
                </c:pt>
                <c:pt idx="35043">
                  <c:v>-41.626500000000007</c:v>
                </c:pt>
                <c:pt idx="35044">
                  <c:v>-41.624500000000012</c:v>
                </c:pt>
                <c:pt idx="35045">
                  <c:v>-41.622500000000002</c:v>
                </c:pt>
                <c:pt idx="35046">
                  <c:v>-41.620500000000007</c:v>
                </c:pt>
                <c:pt idx="35047">
                  <c:v>-41.618500000000012</c:v>
                </c:pt>
                <c:pt idx="35048">
                  <c:v>-41.616500000000002</c:v>
                </c:pt>
                <c:pt idx="35049">
                  <c:v>-41.614500000000007</c:v>
                </c:pt>
                <c:pt idx="35050">
                  <c:v>-41.612500000000011</c:v>
                </c:pt>
                <c:pt idx="35051">
                  <c:v>-41.610500000000002</c:v>
                </c:pt>
                <c:pt idx="35052">
                  <c:v>-41.608500000000006</c:v>
                </c:pt>
                <c:pt idx="35053">
                  <c:v>-41.606500000000011</c:v>
                </c:pt>
                <c:pt idx="35054">
                  <c:v>-41.604500000000002</c:v>
                </c:pt>
                <c:pt idx="35055">
                  <c:v>-41.602500000000006</c:v>
                </c:pt>
                <c:pt idx="35056">
                  <c:v>-41.600500000000011</c:v>
                </c:pt>
                <c:pt idx="35057">
                  <c:v>-41.598500000000001</c:v>
                </c:pt>
                <c:pt idx="35058">
                  <c:v>-41.596500000000006</c:v>
                </c:pt>
                <c:pt idx="35059">
                  <c:v>-41.594500000000011</c:v>
                </c:pt>
                <c:pt idx="35060">
                  <c:v>-41.592500000000001</c:v>
                </c:pt>
                <c:pt idx="35061">
                  <c:v>-41.590500000000006</c:v>
                </c:pt>
                <c:pt idx="35062">
                  <c:v>-41.58850000000001</c:v>
                </c:pt>
                <c:pt idx="35063">
                  <c:v>-41.586500000000001</c:v>
                </c:pt>
                <c:pt idx="35064">
                  <c:v>-41.584500000000006</c:v>
                </c:pt>
                <c:pt idx="35065">
                  <c:v>-41.58250000000001</c:v>
                </c:pt>
                <c:pt idx="35066">
                  <c:v>-41.580500000000001</c:v>
                </c:pt>
                <c:pt idx="35067">
                  <c:v>-41.578500000000005</c:v>
                </c:pt>
                <c:pt idx="35068">
                  <c:v>-41.57650000000001</c:v>
                </c:pt>
                <c:pt idx="35069">
                  <c:v>-41.5745</c:v>
                </c:pt>
                <c:pt idx="35070">
                  <c:v>-41.572500000000005</c:v>
                </c:pt>
                <c:pt idx="35071">
                  <c:v>-41.57050000000001</c:v>
                </c:pt>
                <c:pt idx="35072">
                  <c:v>-41.5685</c:v>
                </c:pt>
                <c:pt idx="35073">
                  <c:v>-41.566500000000005</c:v>
                </c:pt>
                <c:pt idx="35074">
                  <c:v>-41.56450000000001</c:v>
                </c:pt>
                <c:pt idx="35075">
                  <c:v>-41.5625</c:v>
                </c:pt>
                <c:pt idx="35076">
                  <c:v>-41.560500000000005</c:v>
                </c:pt>
                <c:pt idx="35077">
                  <c:v>-41.558500000000009</c:v>
                </c:pt>
                <c:pt idx="35078">
                  <c:v>-41.5565</c:v>
                </c:pt>
                <c:pt idx="35079">
                  <c:v>-41.554500000000004</c:v>
                </c:pt>
                <c:pt idx="35080">
                  <c:v>-41.552500000000009</c:v>
                </c:pt>
                <c:pt idx="35081">
                  <c:v>-41.5505</c:v>
                </c:pt>
                <c:pt idx="35082">
                  <c:v>-41.548500000000004</c:v>
                </c:pt>
                <c:pt idx="35083">
                  <c:v>-41.546500000000009</c:v>
                </c:pt>
                <c:pt idx="35084">
                  <c:v>-41.544499999999999</c:v>
                </c:pt>
                <c:pt idx="35085">
                  <c:v>-41.542500000000004</c:v>
                </c:pt>
                <c:pt idx="35086">
                  <c:v>-41.540500000000009</c:v>
                </c:pt>
                <c:pt idx="35087">
                  <c:v>-41.538499999999999</c:v>
                </c:pt>
                <c:pt idx="35088">
                  <c:v>-41.536500000000004</c:v>
                </c:pt>
                <c:pt idx="35089">
                  <c:v>-41.534500000000008</c:v>
                </c:pt>
                <c:pt idx="35090">
                  <c:v>-41.532499999999999</c:v>
                </c:pt>
                <c:pt idx="35091">
                  <c:v>-41.530500000000004</c:v>
                </c:pt>
                <c:pt idx="35092">
                  <c:v>-41.528500000000008</c:v>
                </c:pt>
                <c:pt idx="35093">
                  <c:v>-41.526499999999999</c:v>
                </c:pt>
                <c:pt idx="35094">
                  <c:v>-41.524500000000003</c:v>
                </c:pt>
                <c:pt idx="35095">
                  <c:v>-41.522500000000008</c:v>
                </c:pt>
                <c:pt idx="35096">
                  <c:v>-41.520500000000013</c:v>
                </c:pt>
                <c:pt idx="35097">
                  <c:v>-41.518500000000003</c:v>
                </c:pt>
                <c:pt idx="35098">
                  <c:v>-41.516500000000008</c:v>
                </c:pt>
                <c:pt idx="35099">
                  <c:v>-41.514500000000012</c:v>
                </c:pt>
                <c:pt idx="35100">
                  <c:v>-41.512500000000003</c:v>
                </c:pt>
                <c:pt idx="35101">
                  <c:v>-41.510500000000008</c:v>
                </c:pt>
                <c:pt idx="35102">
                  <c:v>-41.508500000000012</c:v>
                </c:pt>
                <c:pt idx="35103">
                  <c:v>-41.506500000000003</c:v>
                </c:pt>
                <c:pt idx="35104">
                  <c:v>-41.504500000000007</c:v>
                </c:pt>
                <c:pt idx="35105">
                  <c:v>-41.502500000000012</c:v>
                </c:pt>
                <c:pt idx="35106">
                  <c:v>-41.500500000000002</c:v>
                </c:pt>
                <c:pt idx="35107">
                  <c:v>-41.498500000000007</c:v>
                </c:pt>
                <c:pt idx="35108">
                  <c:v>-41.496500000000012</c:v>
                </c:pt>
                <c:pt idx="35109">
                  <c:v>-41.494500000000002</c:v>
                </c:pt>
                <c:pt idx="35110">
                  <c:v>-41.492500000000007</c:v>
                </c:pt>
                <c:pt idx="35111">
                  <c:v>-41.490500000000011</c:v>
                </c:pt>
                <c:pt idx="35112">
                  <c:v>-41.488500000000002</c:v>
                </c:pt>
                <c:pt idx="35113">
                  <c:v>-41.486500000000007</c:v>
                </c:pt>
                <c:pt idx="35114">
                  <c:v>-41.484500000000011</c:v>
                </c:pt>
                <c:pt idx="35115">
                  <c:v>-41.482500000000002</c:v>
                </c:pt>
                <c:pt idx="35116">
                  <c:v>-41.480500000000006</c:v>
                </c:pt>
                <c:pt idx="35117">
                  <c:v>-41.478500000000011</c:v>
                </c:pt>
                <c:pt idx="35118">
                  <c:v>-41.476500000000001</c:v>
                </c:pt>
                <c:pt idx="35119">
                  <c:v>-41.474500000000006</c:v>
                </c:pt>
                <c:pt idx="35120">
                  <c:v>-41.472500000000011</c:v>
                </c:pt>
                <c:pt idx="35121">
                  <c:v>-41.470500000000001</c:v>
                </c:pt>
                <c:pt idx="35122">
                  <c:v>-41.468500000000006</c:v>
                </c:pt>
                <c:pt idx="35123">
                  <c:v>-41.466500000000011</c:v>
                </c:pt>
                <c:pt idx="35124">
                  <c:v>-41.464500000000001</c:v>
                </c:pt>
                <c:pt idx="35125">
                  <c:v>-41.462500000000006</c:v>
                </c:pt>
                <c:pt idx="35126">
                  <c:v>-41.46050000000001</c:v>
                </c:pt>
                <c:pt idx="35127">
                  <c:v>-41.458500000000001</c:v>
                </c:pt>
                <c:pt idx="35128">
                  <c:v>-41.456500000000005</c:v>
                </c:pt>
                <c:pt idx="35129">
                  <c:v>-41.45450000000001</c:v>
                </c:pt>
                <c:pt idx="35130">
                  <c:v>-41.452500000000001</c:v>
                </c:pt>
                <c:pt idx="35131">
                  <c:v>-41.450500000000005</c:v>
                </c:pt>
                <c:pt idx="35132">
                  <c:v>-41.44850000000001</c:v>
                </c:pt>
                <c:pt idx="35133">
                  <c:v>-41.4465</c:v>
                </c:pt>
                <c:pt idx="35134">
                  <c:v>-41.444500000000005</c:v>
                </c:pt>
                <c:pt idx="35135">
                  <c:v>-41.44250000000001</c:v>
                </c:pt>
                <c:pt idx="35136">
                  <c:v>-41.4405</c:v>
                </c:pt>
                <c:pt idx="35137">
                  <c:v>-41.438500000000005</c:v>
                </c:pt>
                <c:pt idx="35138">
                  <c:v>-41.436500000000009</c:v>
                </c:pt>
                <c:pt idx="35139">
                  <c:v>-41.4345</c:v>
                </c:pt>
                <c:pt idx="35140">
                  <c:v>-41.432500000000005</c:v>
                </c:pt>
                <c:pt idx="35141">
                  <c:v>-41.430500000000009</c:v>
                </c:pt>
                <c:pt idx="35142">
                  <c:v>-41.4285</c:v>
                </c:pt>
                <c:pt idx="35143">
                  <c:v>-41.426500000000004</c:v>
                </c:pt>
                <c:pt idx="35144">
                  <c:v>-41.424500000000009</c:v>
                </c:pt>
                <c:pt idx="35145">
                  <c:v>-41.422499999999999</c:v>
                </c:pt>
                <c:pt idx="35146">
                  <c:v>-41.420500000000004</c:v>
                </c:pt>
                <c:pt idx="35147">
                  <c:v>-41.418500000000009</c:v>
                </c:pt>
                <c:pt idx="35148">
                  <c:v>-41.416499999999999</c:v>
                </c:pt>
                <c:pt idx="35149">
                  <c:v>-41.414500000000004</c:v>
                </c:pt>
                <c:pt idx="35150">
                  <c:v>-41.412500000000009</c:v>
                </c:pt>
                <c:pt idx="35151">
                  <c:v>-41.410499999999999</c:v>
                </c:pt>
                <c:pt idx="35152">
                  <c:v>-41.408500000000004</c:v>
                </c:pt>
                <c:pt idx="35153">
                  <c:v>-41.406500000000008</c:v>
                </c:pt>
                <c:pt idx="35154">
                  <c:v>-41.404499999999999</c:v>
                </c:pt>
                <c:pt idx="35155">
                  <c:v>-41.402500000000003</c:v>
                </c:pt>
                <c:pt idx="35156">
                  <c:v>-41.400500000000008</c:v>
                </c:pt>
                <c:pt idx="35157">
                  <c:v>-41.398500000000013</c:v>
                </c:pt>
                <c:pt idx="35158">
                  <c:v>-41.396500000000003</c:v>
                </c:pt>
                <c:pt idx="35159">
                  <c:v>-41.394500000000008</c:v>
                </c:pt>
                <c:pt idx="35160">
                  <c:v>-41.392500000000013</c:v>
                </c:pt>
                <c:pt idx="35161">
                  <c:v>-41.390500000000003</c:v>
                </c:pt>
                <c:pt idx="35162">
                  <c:v>-41.388500000000008</c:v>
                </c:pt>
                <c:pt idx="35163">
                  <c:v>-41.386500000000012</c:v>
                </c:pt>
                <c:pt idx="35164">
                  <c:v>-41.384500000000003</c:v>
                </c:pt>
                <c:pt idx="35165">
                  <c:v>-41.382500000000007</c:v>
                </c:pt>
                <c:pt idx="35166">
                  <c:v>-41.380500000000012</c:v>
                </c:pt>
                <c:pt idx="35167">
                  <c:v>-41.378500000000003</c:v>
                </c:pt>
                <c:pt idx="35168">
                  <c:v>-41.376500000000007</c:v>
                </c:pt>
                <c:pt idx="35169">
                  <c:v>-41.374500000000012</c:v>
                </c:pt>
                <c:pt idx="35170">
                  <c:v>-41.372500000000002</c:v>
                </c:pt>
                <c:pt idx="35171">
                  <c:v>-41.370500000000007</c:v>
                </c:pt>
                <c:pt idx="35172">
                  <c:v>-41.368500000000012</c:v>
                </c:pt>
                <c:pt idx="35173">
                  <c:v>-41.366500000000002</c:v>
                </c:pt>
                <c:pt idx="35174">
                  <c:v>-41.364500000000007</c:v>
                </c:pt>
                <c:pt idx="35175">
                  <c:v>-41.362500000000011</c:v>
                </c:pt>
                <c:pt idx="35176">
                  <c:v>-41.360500000000002</c:v>
                </c:pt>
                <c:pt idx="35177">
                  <c:v>-41.358500000000006</c:v>
                </c:pt>
                <c:pt idx="35178">
                  <c:v>-41.356500000000011</c:v>
                </c:pt>
                <c:pt idx="35179">
                  <c:v>-41.354500000000002</c:v>
                </c:pt>
                <c:pt idx="35180">
                  <c:v>-41.352500000000006</c:v>
                </c:pt>
                <c:pt idx="35181">
                  <c:v>-41.350500000000011</c:v>
                </c:pt>
                <c:pt idx="35182">
                  <c:v>-41.348500000000001</c:v>
                </c:pt>
                <c:pt idx="35183">
                  <c:v>-41.346500000000006</c:v>
                </c:pt>
                <c:pt idx="35184">
                  <c:v>-41.344500000000011</c:v>
                </c:pt>
                <c:pt idx="35185">
                  <c:v>-41.342500000000001</c:v>
                </c:pt>
                <c:pt idx="35186">
                  <c:v>-41.340500000000006</c:v>
                </c:pt>
                <c:pt idx="35187">
                  <c:v>-41.33850000000001</c:v>
                </c:pt>
                <c:pt idx="35188">
                  <c:v>-41.336500000000001</c:v>
                </c:pt>
                <c:pt idx="35189">
                  <c:v>-41.334500000000006</c:v>
                </c:pt>
                <c:pt idx="35190">
                  <c:v>-41.33250000000001</c:v>
                </c:pt>
                <c:pt idx="35191">
                  <c:v>-41.330500000000001</c:v>
                </c:pt>
                <c:pt idx="35192">
                  <c:v>-41.328500000000005</c:v>
                </c:pt>
                <c:pt idx="35193">
                  <c:v>-41.32650000000001</c:v>
                </c:pt>
                <c:pt idx="35194">
                  <c:v>-41.3245</c:v>
                </c:pt>
                <c:pt idx="35195">
                  <c:v>-41.322500000000005</c:v>
                </c:pt>
                <c:pt idx="35196">
                  <c:v>-41.32050000000001</c:v>
                </c:pt>
                <c:pt idx="35197">
                  <c:v>-41.3185</c:v>
                </c:pt>
                <c:pt idx="35198">
                  <c:v>-41.316500000000005</c:v>
                </c:pt>
                <c:pt idx="35199">
                  <c:v>-41.31450000000001</c:v>
                </c:pt>
                <c:pt idx="35200">
                  <c:v>-41.3125</c:v>
                </c:pt>
                <c:pt idx="35201">
                  <c:v>-41.310500000000005</c:v>
                </c:pt>
                <c:pt idx="35202">
                  <c:v>-41.308500000000009</c:v>
                </c:pt>
                <c:pt idx="35203">
                  <c:v>-41.3065</c:v>
                </c:pt>
                <c:pt idx="35204">
                  <c:v>-41.304500000000004</c:v>
                </c:pt>
                <c:pt idx="35205">
                  <c:v>-41.302500000000009</c:v>
                </c:pt>
                <c:pt idx="35206">
                  <c:v>-41.3005</c:v>
                </c:pt>
                <c:pt idx="35207">
                  <c:v>-41.298500000000004</c:v>
                </c:pt>
                <c:pt idx="35208">
                  <c:v>-41.296500000000009</c:v>
                </c:pt>
                <c:pt idx="35209">
                  <c:v>-41.294499999999999</c:v>
                </c:pt>
                <c:pt idx="35210">
                  <c:v>-41.292500000000004</c:v>
                </c:pt>
                <c:pt idx="35211">
                  <c:v>-41.290500000000009</c:v>
                </c:pt>
                <c:pt idx="35212">
                  <c:v>-41.288499999999999</c:v>
                </c:pt>
                <c:pt idx="35213">
                  <c:v>-41.286500000000004</c:v>
                </c:pt>
                <c:pt idx="35214">
                  <c:v>-41.284500000000008</c:v>
                </c:pt>
                <c:pt idx="35215">
                  <c:v>-41.282499999999999</c:v>
                </c:pt>
                <c:pt idx="35216">
                  <c:v>-41.280500000000004</c:v>
                </c:pt>
                <c:pt idx="35217">
                  <c:v>-41.278500000000008</c:v>
                </c:pt>
                <c:pt idx="35218">
                  <c:v>-41.276499999999999</c:v>
                </c:pt>
                <c:pt idx="35219">
                  <c:v>-41.274500000000003</c:v>
                </c:pt>
                <c:pt idx="35220">
                  <c:v>-41.272500000000008</c:v>
                </c:pt>
                <c:pt idx="35221">
                  <c:v>-41.270500000000013</c:v>
                </c:pt>
                <c:pt idx="35222">
                  <c:v>-41.268500000000003</c:v>
                </c:pt>
                <c:pt idx="35223">
                  <c:v>-41.266500000000008</c:v>
                </c:pt>
                <c:pt idx="35224">
                  <c:v>-41.264500000000012</c:v>
                </c:pt>
                <c:pt idx="35225">
                  <c:v>-41.262500000000003</c:v>
                </c:pt>
                <c:pt idx="35226">
                  <c:v>-41.260500000000008</c:v>
                </c:pt>
                <c:pt idx="35227">
                  <c:v>-41.258500000000012</c:v>
                </c:pt>
                <c:pt idx="35228">
                  <c:v>-41.256500000000003</c:v>
                </c:pt>
                <c:pt idx="35229">
                  <c:v>-41.254500000000007</c:v>
                </c:pt>
                <c:pt idx="35230">
                  <c:v>-41.252500000000012</c:v>
                </c:pt>
                <c:pt idx="35231">
                  <c:v>-41.250500000000002</c:v>
                </c:pt>
                <c:pt idx="35232">
                  <c:v>-41.248500000000007</c:v>
                </c:pt>
                <c:pt idx="35233">
                  <c:v>-41.246500000000012</c:v>
                </c:pt>
                <c:pt idx="35234">
                  <c:v>-41.244500000000002</c:v>
                </c:pt>
                <c:pt idx="35235">
                  <c:v>-41.242500000000007</c:v>
                </c:pt>
                <c:pt idx="35236">
                  <c:v>-41.240500000000011</c:v>
                </c:pt>
                <c:pt idx="35237">
                  <c:v>-41.238500000000002</c:v>
                </c:pt>
                <c:pt idx="35238">
                  <c:v>-41.236500000000007</c:v>
                </c:pt>
                <c:pt idx="35239">
                  <c:v>-41.234500000000011</c:v>
                </c:pt>
                <c:pt idx="35240">
                  <c:v>-41.232500000000002</c:v>
                </c:pt>
                <c:pt idx="35241">
                  <c:v>-41.230500000000006</c:v>
                </c:pt>
                <c:pt idx="35242">
                  <c:v>-41.228500000000011</c:v>
                </c:pt>
                <c:pt idx="35243">
                  <c:v>-41.226500000000001</c:v>
                </c:pt>
                <c:pt idx="35244">
                  <c:v>-41.224500000000006</c:v>
                </c:pt>
                <c:pt idx="35245">
                  <c:v>-41.222500000000011</c:v>
                </c:pt>
                <c:pt idx="35246">
                  <c:v>-41.220500000000001</c:v>
                </c:pt>
                <c:pt idx="35247">
                  <c:v>-41.218500000000006</c:v>
                </c:pt>
                <c:pt idx="35248">
                  <c:v>-41.216500000000011</c:v>
                </c:pt>
                <c:pt idx="35249">
                  <c:v>-41.214500000000001</c:v>
                </c:pt>
                <c:pt idx="35250">
                  <c:v>-41.212500000000006</c:v>
                </c:pt>
                <c:pt idx="35251">
                  <c:v>-41.21050000000001</c:v>
                </c:pt>
                <c:pt idx="35252">
                  <c:v>-41.208500000000001</c:v>
                </c:pt>
                <c:pt idx="35253">
                  <c:v>-41.206500000000005</c:v>
                </c:pt>
                <c:pt idx="35254">
                  <c:v>-41.20450000000001</c:v>
                </c:pt>
                <c:pt idx="35255">
                  <c:v>-41.202500000000001</c:v>
                </c:pt>
                <c:pt idx="35256">
                  <c:v>-41.200500000000005</c:v>
                </c:pt>
                <c:pt idx="35257">
                  <c:v>-41.19850000000001</c:v>
                </c:pt>
                <c:pt idx="35258">
                  <c:v>-41.1965</c:v>
                </c:pt>
                <c:pt idx="35259">
                  <c:v>-41.194500000000005</c:v>
                </c:pt>
                <c:pt idx="35260">
                  <c:v>-41.19250000000001</c:v>
                </c:pt>
                <c:pt idx="35261">
                  <c:v>-41.1905</c:v>
                </c:pt>
                <c:pt idx="35262">
                  <c:v>-41.188500000000005</c:v>
                </c:pt>
                <c:pt idx="35263">
                  <c:v>-41.186500000000009</c:v>
                </c:pt>
                <c:pt idx="35264">
                  <c:v>-41.1845</c:v>
                </c:pt>
                <c:pt idx="35265">
                  <c:v>-41.182500000000005</c:v>
                </c:pt>
                <c:pt idx="35266">
                  <c:v>-41.180500000000009</c:v>
                </c:pt>
                <c:pt idx="35267">
                  <c:v>-41.1785</c:v>
                </c:pt>
                <c:pt idx="35268">
                  <c:v>-41.176500000000004</c:v>
                </c:pt>
                <c:pt idx="35269">
                  <c:v>-41.174500000000009</c:v>
                </c:pt>
                <c:pt idx="35270">
                  <c:v>-41.172499999999999</c:v>
                </c:pt>
                <c:pt idx="35271">
                  <c:v>-41.170500000000004</c:v>
                </c:pt>
                <c:pt idx="35272">
                  <c:v>-41.168500000000009</c:v>
                </c:pt>
                <c:pt idx="35273">
                  <c:v>-41.166499999999999</c:v>
                </c:pt>
                <c:pt idx="35274">
                  <c:v>-41.164500000000004</c:v>
                </c:pt>
                <c:pt idx="35275">
                  <c:v>-41.162500000000009</c:v>
                </c:pt>
                <c:pt idx="35276">
                  <c:v>-41.160499999999999</c:v>
                </c:pt>
                <c:pt idx="35277">
                  <c:v>-41.158500000000004</c:v>
                </c:pt>
                <c:pt idx="35278">
                  <c:v>-41.156500000000008</c:v>
                </c:pt>
                <c:pt idx="35279">
                  <c:v>-41.154499999999999</c:v>
                </c:pt>
                <c:pt idx="35280">
                  <c:v>-41.152500000000003</c:v>
                </c:pt>
                <c:pt idx="35281">
                  <c:v>-41.150500000000008</c:v>
                </c:pt>
                <c:pt idx="35282">
                  <c:v>-41.148500000000013</c:v>
                </c:pt>
                <c:pt idx="35283">
                  <c:v>-41.146500000000003</c:v>
                </c:pt>
                <c:pt idx="35284">
                  <c:v>-41.144500000000008</c:v>
                </c:pt>
                <c:pt idx="35285">
                  <c:v>-41.142500000000013</c:v>
                </c:pt>
                <c:pt idx="35286">
                  <c:v>-41.140500000000003</c:v>
                </c:pt>
                <c:pt idx="35287">
                  <c:v>-41.138500000000008</c:v>
                </c:pt>
                <c:pt idx="35288">
                  <c:v>-41.136500000000012</c:v>
                </c:pt>
                <c:pt idx="35289">
                  <c:v>-41.134500000000003</c:v>
                </c:pt>
                <c:pt idx="35290">
                  <c:v>-41.132500000000007</c:v>
                </c:pt>
                <c:pt idx="35291">
                  <c:v>-41.130500000000012</c:v>
                </c:pt>
                <c:pt idx="35292">
                  <c:v>-41.128500000000003</c:v>
                </c:pt>
                <c:pt idx="35293">
                  <c:v>-41.126500000000007</c:v>
                </c:pt>
                <c:pt idx="35294">
                  <c:v>-41.124500000000012</c:v>
                </c:pt>
                <c:pt idx="35295">
                  <c:v>-41.122500000000002</c:v>
                </c:pt>
                <c:pt idx="35296">
                  <c:v>-41.120500000000007</c:v>
                </c:pt>
                <c:pt idx="35297">
                  <c:v>-41.118500000000012</c:v>
                </c:pt>
                <c:pt idx="35298">
                  <c:v>-41.116500000000002</c:v>
                </c:pt>
                <c:pt idx="35299">
                  <c:v>-41.114500000000007</c:v>
                </c:pt>
                <c:pt idx="35300">
                  <c:v>-41.112500000000011</c:v>
                </c:pt>
                <c:pt idx="35301">
                  <c:v>-41.110500000000002</c:v>
                </c:pt>
                <c:pt idx="35302">
                  <c:v>-41.108500000000006</c:v>
                </c:pt>
                <c:pt idx="35303">
                  <c:v>-41.106500000000011</c:v>
                </c:pt>
                <c:pt idx="35304">
                  <c:v>-41.104500000000002</c:v>
                </c:pt>
                <c:pt idx="35305">
                  <c:v>-41.102500000000006</c:v>
                </c:pt>
                <c:pt idx="35306">
                  <c:v>-41.100500000000011</c:v>
                </c:pt>
                <c:pt idx="35307">
                  <c:v>-41.098500000000001</c:v>
                </c:pt>
                <c:pt idx="35308">
                  <c:v>-41.096500000000006</c:v>
                </c:pt>
                <c:pt idx="35309">
                  <c:v>-41.094500000000011</c:v>
                </c:pt>
                <c:pt idx="35310">
                  <c:v>-41.092500000000001</c:v>
                </c:pt>
                <c:pt idx="35311">
                  <c:v>-41.090500000000006</c:v>
                </c:pt>
                <c:pt idx="35312">
                  <c:v>-41.08850000000001</c:v>
                </c:pt>
                <c:pt idx="35313">
                  <c:v>-41.086500000000001</c:v>
                </c:pt>
                <c:pt idx="35314">
                  <c:v>-41.084500000000006</c:v>
                </c:pt>
                <c:pt idx="35315">
                  <c:v>-41.08250000000001</c:v>
                </c:pt>
                <c:pt idx="35316">
                  <c:v>-41.080500000000001</c:v>
                </c:pt>
                <c:pt idx="35317">
                  <c:v>-41.078500000000005</c:v>
                </c:pt>
                <c:pt idx="35318">
                  <c:v>-41.07650000000001</c:v>
                </c:pt>
                <c:pt idx="35319">
                  <c:v>-41.0745</c:v>
                </c:pt>
                <c:pt idx="35320">
                  <c:v>-41.072500000000005</c:v>
                </c:pt>
                <c:pt idx="35321">
                  <c:v>-41.07050000000001</c:v>
                </c:pt>
                <c:pt idx="35322">
                  <c:v>-41.0685</c:v>
                </c:pt>
                <c:pt idx="35323">
                  <c:v>-41.066500000000005</c:v>
                </c:pt>
                <c:pt idx="35324">
                  <c:v>-41.06450000000001</c:v>
                </c:pt>
                <c:pt idx="35325">
                  <c:v>-41.0625</c:v>
                </c:pt>
                <c:pt idx="35326">
                  <c:v>-41.060500000000005</c:v>
                </c:pt>
                <c:pt idx="35327">
                  <c:v>-41.058500000000009</c:v>
                </c:pt>
                <c:pt idx="35328">
                  <c:v>-41.0565</c:v>
                </c:pt>
                <c:pt idx="35329">
                  <c:v>-41.054500000000004</c:v>
                </c:pt>
                <c:pt idx="35330">
                  <c:v>-41.052500000000009</c:v>
                </c:pt>
                <c:pt idx="35331">
                  <c:v>-41.0505</c:v>
                </c:pt>
                <c:pt idx="35332">
                  <c:v>-41.048500000000004</c:v>
                </c:pt>
                <c:pt idx="35333">
                  <c:v>-41.046500000000009</c:v>
                </c:pt>
                <c:pt idx="35334">
                  <c:v>-41.044499999999999</c:v>
                </c:pt>
                <c:pt idx="35335">
                  <c:v>-41.042500000000004</c:v>
                </c:pt>
                <c:pt idx="35336">
                  <c:v>-41.040500000000009</c:v>
                </c:pt>
                <c:pt idx="35337">
                  <c:v>-41.038499999999999</c:v>
                </c:pt>
                <c:pt idx="35338">
                  <c:v>-41.036500000000004</c:v>
                </c:pt>
                <c:pt idx="35339">
                  <c:v>-41.034500000000008</c:v>
                </c:pt>
                <c:pt idx="35340">
                  <c:v>-41.032499999999999</c:v>
                </c:pt>
                <c:pt idx="35341">
                  <c:v>-41.030500000000004</c:v>
                </c:pt>
                <c:pt idx="35342">
                  <c:v>-41.028500000000008</c:v>
                </c:pt>
                <c:pt idx="35343">
                  <c:v>-41.026499999999999</c:v>
                </c:pt>
                <c:pt idx="35344">
                  <c:v>-41.024500000000003</c:v>
                </c:pt>
                <c:pt idx="35345">
                  <c:v>-41.022500000000008</c:v>
                </c:pt>
                <c:pt idx="35346">
                  <c:v>-41.020500000000013</c:v>
                </c:pt>
                <c:pt idx="35347">
                  <c:v>-41.018500000000003</c:v>
                </c:pt>
                <c:pt idx="35348">
                  <c:v>-41.016500000000008</c:v>
                </c:pt>
                <c:pt idx="35349">
                  <c:v>-41.014500000000012</c:v>
                </c:pt>
                <c:pt idx="35350">
                  <c:v>-41.012500000000003</c:v>
                </c:pt>
                <c:pt idx="35351">
                  <c:v>-41.010500000000008</c:v>
                </c:pt>
                <c:pt idx="35352">
                  <c:v>-41.008500000000012</c:v>
                </c:pt>
                <c:pt idx="35353">
                  <c:v>-41.006500000000003</c:v>
                </c:pt>
                <c:pt idx="35354">
                  <c:v>-41.004500000000007</c:v>
                </c:pt>
                <c:pt idx="35355">
                  <c:v>-41.002500000000012</c:v>
                </c:pt>
                <c:pt idx="35356">
                  <c:v>-41.000500000000002</c:v>
                </c:pt>
                <c:pt idx="35357">
                  <c:v>-40.998500000000007</c:v>
                </c:pt>
                <c:pt idx="35358">
                  <c:v>-40.996500000000012</c:v>
                </c:pt>
                <c:pt idx="35359">
                  <c:v>-40.994500000000002</c:v>
                </c:pt>
                <c:pt idx="35360">
                  <c:v>-40.992500000000007</c:v>
                </c:pt>
                <c:pt idx="35361">
                  <c:v>-40.990500000000011</c:v>
                </c:pt>
                <c:pt idx="35362">
                  <c:v>-40.988500000000002</c:v>
                </c:pt>
                <c:pt idx="35363">
                  <c:v>-40.986500000000007</c:v>
                </c:pt>
                <c:pt idx="35364">
                  <c:v>-40.984500000000011</c:v>
                </c:pt>
                <c:pt idx="35365">
                  <c:v>-40.982500000000002</c:v>
                </c:pt>
                <c:pt idx="35366">
                  <c:v>-40.980500000000006</c:v>
                </c:pt>
                <c:pt idx="35367">
                  <c:v>-40.978500000000011</c:v>
                </c:pt>
                <c:pt idx="35368">
                  <c:v>-40.976500000000001</c:v>
                </c:pt>
                <c:pt idx="35369">
                  <c:v>-40.974500000000006</c:v>
                </c:pt>
                <c:pt idx="35370">
                  <c:v>-40.972500000000011</c:v>
                </c:pt>
                <c:pt idx="35371">
                  <c:v>-40.970500000000001</c:v>
                </c:pt>
                <c:pt idx="35372">
                  <c:v>-40.968500000000006</c:v>
                </c:pt>
                <c:pt idx="35373">
                  <c:v>-40.966500000000011</c:v>
                </c:pt>
                <c:pt idx="35374">
                  <c:v>-40.964500000000001</c:v>
                </c:pt>
                <c:pt idx="35375">
                  <c:v>-40.962500000000006</c:v>
                </c:pt>
                <c:pt idx="35376">
                  <c:v>-40.96050000000001</c:v>
                </c:pt>
                <c:pt idx="35377">
                  <c:v>-40.958500000000001</c:v>
                </c:pt>
                <c:pt idx="35378">
                  <c:v>-40.956500000000005</c:v>
                </c:pt>
                <c:pt idx="35379">
                  <c:v>-40.95450000000001</c:v>
                </c:pt>
                <c:pt idx="35380">
                  <c:v>-40.952500000000001</c:v>
                </c:pt>
                <c:pt idx="35381">
                  <c:v>-40.950500000000005</c:v>
                </c:pt>
                <c:pt idx="35382">
                  <c:v>-40.94850000000001</c:v>
                </c:pt>
                <c:pt idx="35383">
                  <c:v>-40.9465</c:v>
                </c:pt>
                <c:pt idx="35384">
                  <c:v>-40.944500000000005</c:v>
                </c:pt>
                <c:pt idx="35385">
                  <c:v>-40.94250000000001</c:v>
                </c:pt>
                <c:pt idx="35386">
                  <c:v>-40.9405</c:v>
                </c:pt>
                <c:pt idx="35387">
                  <c:v>-40.938500000000005</c:v>
                </c:pt>
                <c:pt idx="35388">
                  <c:v>-40.936500000000009</c:v>
                </c:pt>
                <c:pt idx="35389">
                  <c:v>-40.9345</c:v>
                </c:pt>
                <c:pt idx="35390">
                  <c:v>-40.932500000000005</c:v>
                </c:pt>
                <c:pt idx="35391">
                  <c:v>-40.930500000000009</c:v>
                </c:pt>
                <c:pt idx="35392">
                  <c:v>-40.9285</c:v>
                </c:pt>
                <c:pt idx="35393">
                  <c:v>-40.926500000000004</c:v>
                </c:pt>
                <c:pt idx="35394">
                  <c:v>-40.924500000000009</c:v>
                </c:pt>
                <c:pt idx="35395">
                  <c:v>-40.922499999999999</c:v>
                </c:pt>
                <c:pt idx="35396">
                  <c:v>-40.920500000000004</c:v>
                </c:pt>
                <c:pt idx="35397">
                  <c:v>-40.918500000000009</c:v>
                </c:pt>
                <c:pt idx="35398">
                  <c:v>-40.916499999999999</c:v>
                </c:pt>
                <c:pt idx="35399">
                  <c:v>-40.914500000000004</c:v>
                </c:pt>
                <c:pt idx="35400">
                  <c:v>-40.912500000000009</c:v>
                </c:pt>
                <c:pt idx="35401">
                  <c:v>-40.910499999999999</c:v>
                </c:pt>
                <c:pt idx="35402">
                  <c:v>-40.908500000000004</c:v>
                </c:pt>
                <c:pt idx="35403">
                  <c:v>-40.906500000000008</c:v>
                </c:pt>
                <c:pt idx="35404">
                  <c:v>-40.904499999999999</c:v>
                </c:pt>
                <c:pt idx="35405">
                  <c:v>-40.902500000000003</c:v>
                </c:pt>
                <c:pt idx="35406">
                  <c:v>-40.900500000000008</c:v>
                </c:pt>
                <c:pt idx="35407">
                  <c:v>-40.898500000000013</c:v>
                </c:pt>
                <c:pt idx="35408">
                  <c:v>-40.896500000000003</c:v>
                </c:pt>
                <c:pt idx="35409">
                  <c:v>-40.894500000000008</c:v>
                </c:pt>
                <c:pt idx="35410">
                  <c:v>-40.892500000000013</c:v>
                </c:pt>
                <c:pt idx="35411">
                  <c:v>-40.890500000000003</c:v>
                </c:pt>
                <c:pt idx="35412">
                  <c:v>-40.888500000000008</c:v>
                </c:pt>
                <c:pt idx="35413">
                  <c:v>-40.886500000000012</c:v>
                </c:pt>
                <c:pt idx="35414">
                  <c:v>-40.884500000000003</c:v>
                </c:pt>
                <c:pt idx="35415">
                  <c:v>-40.882500000000007</c:v>
                </c:pt>
                <c:pt idx="35416">
                  <c:v>-40.880500000000012</c:v>
                </c:pt>
                <c:pt idx="35417">
                  <c:v>-40.878500000000003</c:v>
                </c:pt>
                <c:pt idx="35418">
                  <c:v>-40.876500000000007</c:v>
                </c:pt>
                <c:pt idx="35419">
                  <c:v>-40.874500000000012</c:v>
                </c:pt>
                <c:pt idx="35420">
                  <c:v>-40.872500000000002</c:v>
                </c:pt>
                <c:pt idx="35421">
                  <c:v>-40.870500000000007</c:v>
                </c:pt>
                <c:pt idx="35422">
                  <c:v>-40.868500000000012</c:v>
                </c:pt>
                <c:pt idx="35423">
                  <c:v>-40.866500000000002</c:v>
                </c:pt>
                <c:pt idx="35424">
                  <c:v>-40.864500000000007</c:v>
                </c:pt>
                <c:pt idx="35425">
                  <c:v>-40.862500000000011</c:v>
                </c:pt>
                <c:pt idx="35426">
                  <c:v>-40.860500000000002</c:v>
                </c:pt>
                <c:pt idx="35427">
                  <c:v>-40.858500000000006</c:v>
                </c:pt>
                <c:pt idx="35428">
                  <c:v>-40.856500000000011</c:v>
                </c:pt>
                <c:pt idx="35429">
                  <c:v>-40.854500000000002</c:v>
                </c:pt>
                <c:pt idx="35430">
                  <c:v>-40.852500000000006</c:v>
                </c:pt>
                <c:pt idx="35431">
                  <c:v>-40.850500000000011</c:v>
                </c:pt>
                <c:pt idx="35432">
                  <c:v>-40.848500000000001</c:v>
                </c:pt>
                <c:pt idx="35433">
                  <c:v>-40.846500000000006</c:v>
                </c:pt>
                <c:pt idx="35434">
                  <c:v>-40.844500000000011</c:v>
                </c:pt>
                <c:pt idx="35435">
                  <c:v>-40.842500000000001</c:v>
                </c:pt>
                <c:pt idx="35436">
                  <c:v>-40.840500000000006</c:v>
                </c:pt>
                <c:pt idx="35437">
                  <c:v>-40.83850000000001</c:v>
                </c:pt>
                <c:pt idx="35438">
                  <c:v>-40.836500000000001</c:v>
                </c:pt>
                <c:pt idx="35439">
                  <c:v>-40.834500000000006</c:v>
                </c:pt>
                <c:pt idx="35440">
                  <c:v>-40.83250000000001</c:v>
                </c:pt>
                <c:pt idx="35441">
                  <c:v>-40.830500000000001</c:v>
                </c:pt>
                <c:pt idx="35442">
                  <c:v>-40.828500000000005</c:v>
                </c:pt>
                <c:pt idx="35443">
                  <c:v>-40.82650000000001</c:v>
                </c:pt>
                <c:pt idx="35444">
                  <c:v>-40.8245</c:v>
                </c:pt>
                <c:pt idx="35445">
                  <c:v>-40.822500000000005</c:v>
                </c:pt>
                <c:pt idx="35446">
                  <c:v>-40.82050000000001</c:v>
                </c:pt>
                <c:pt idx="35447">
                  <c:v>-40.8185</c:v>
                </c:pt>
                <c:pt idx="35448">
                  <c:v>-40.816500000000005</c:v>
                </c:pt>
                <c:pt idx="35449">
                  <c:v>-40.81450000000001</c:v>
                </c:pt>
                <c:pt idx="35450">
                  <c:v>-40.8125</c:v>
                </c:pt>
                <c:pt idx="35451">
                  <c:v>-40.810500000000005</c:v>
                </c:pt>
                <c:pt idx="35452">
                  <c:v>-40.808500000000009</c:v>
                </c:pt>
                <c:pt idx="35453">
                  <c:v>-40.8065</c:v>
                </c:pt>
                <c:pt idx="35454">
                  <c:v>-40.804500000000004</c:v>
                </c:pt>
                <c:pt idx="35455">
                  <c:v>-40.802500000000009</c:v>
                </c:pt>
                <c:pt idx="35456">
                  <c:v>-40.8005</c:v>
                </c:pt>
                <c:pt idx="35457">
                  <c:v>-40.798500000000004</c:v>
                </c:pt>
                <c:pt idx="35458">
                  <c:v>-40.796500000000009</c:v>
                </c:pt>
                <c:pt idx="35459">
                  <c:v>-40.794499999999999</c:v>
                </c:pt>
                <c:pt idx="35460">
                  <c:v>-40.792500000000004</c:v>
                </c:pt>
                <c:pt idx="35461">
                  <c:v>-40.790500000000009</c:v>
                </c:pt>
                <c:pt idx="35462">
                  <c:v>-40.788499999999999</c:v>
                </c:pt>
                <c:pt idx="35463">
                  <c:v>-40.786500000000004</c:v>
                </c:pt>
                <c:pt idx="35464">
                  <c:v>-40.784500000000008</c:v>
                </c:pt>
                <c:pt idx="35465">
                  <c:v>-40.782499999999999</c:v>
                </c:pt>
                <c:pt idx="35466">
                  <c:v>-40.780500000000004</c:v>
                </c:pt>
                <c:pt idx="35467">
                  <c:v>-40.778500000000008</c:v>
                </c:pt>
                <c:pt idx="35468">
                  <c:v>-40.776499999999999</c:v>
                </c:pt>
                <c:pt idx="35469">
                  <c:v>-40.774500000000003</c:v>
                </c:pt>
                <c:pt idx="35470">
                  <c:v>-40.772500000000008</c:v>
                </c:pt>
                <c:pt idx="35471">
                  <c:v>-40.770500000000013</c:v>
                </c:pt>
                <c:pt idx="35472">
                  <c:v>-40.768500000000003</c:v>
                </c:pt>
                <c:pt idx="35473">
                  <c:v>-40.766500000000008</c:v>
                </c:pt>
                <c:pt idx="35474">
                  <c:v>-40.764500000000012</c:v>
                </c:pt>
                <c:pt idx="35475">
                  <c:v>-40.762500000000003</c:v>
                </c:pt>
                <c:pt idx="35476">
                  <c:v>-40.760500000000008</c:v>
                </c:pt>
                <c:pt idx="35477">
                  <c:v>-40.758500000000012</c:v>
                </c:pt>
                <c:pt idx="35478">
                  <c:v>-40.756500000000003</c:v>
                </c:pt>
                <c:pt idx="35479">
                  <c:v>-40.754500000000007</c:v>
                </c:pt>
                <c:pt idx="35480">
                  <c:v>-40.752500000000012</c:v>
                </c:pt>
                <c:pt idx="35481">
                  <c:v>-40.750500000000002</c:v>
                </c:pt>
                <c:pt idx="35482">
                  <c:v>-40.748500000000007</c:v>
                </c:pt>
                <c:pt idx="35483">
                  <c:v>-40.746500000000012</c:v>
                </c:pt>
                <c:pt idx="35484">
                  <c:v>-40.744500000000002</c:v>
                </c:pt>
                <c:pt idx="35485">
                  <c:v>-40.742500000000007</c:v>
                </c:pt>
                <c:pt idx="35486">
                  <c:v>-40.740500000000011</c:v>
                </c:pt>
                <c:pt idx="35487">
                  <c:v>-40.738500000000002</c:v>
                </c:pt>
                <c:pt idx="35488">
                  <c:v>-40.736500000000007</c:v>
                </c:pt>
                <c:pt idx="35489">
                  <c:v>-40.734500000000011</c:v>
                </c:pt>
                <c:pt idx="35490">
                  <c:v>-40.732500000000002</c:v>
                </c:pt>
                <c:pt idx="35491">
                  <c:v>-40.730500000000006</c:v>
                </c:pt>
                <c:pt idx="35492">
                  <c:v>-40.728500000000011</c:v>
                </c:pt>
                <c:pt idx="35493">
                  <c:v>-40.726500000000001</c:v>
                </c:pt>
                <c:pt idx="35494">
                  <c:v>-40.724500000000006</c:v>
                </c:pt>
                <c:pt idx="35495">
                  <c:v>-40.722500000000011</c:v>
                </c:pt>
                <c:pt idx="35496">
                  <c:v>-40.720500000000001</c:v>
                </c:pt>
                <c:pt idx="35497">
                  <c:v>-40.718500000000006</c:v>
                </c:pt>
                <c:pt idx="35498">
                  <c:v>-40.716500000000011</c:v>
                </c:pt>
                <c:pt idx="35499">
                  <c:v>-40.714500000000001</c:v>
                </c:pt>
                <c:pt idx="35500">
                  <c:v>-40.712500000000006</c:v>
                </c:pt>
                <c:pt idx="35501">
                  <c:v>-40.71050000000001</c:v>
                </c:pt>
                <c:pt idx="35502">
                  <c:v>-40.708500000000001</c:v>
                </c:pt>
                <c:pt idx="35503">
                  <c:v>-40.706500000000005</c:v>
                </c:pt>
                <c:pt idx="35504">
                  <c:v>-40.70450000000001</c:v>
                </c:pt>
                <c:pt idx="35505">
                  <c:v>-40.702500000000001</c:v>
                </c:pt>
                <c:pt idx="35506">
                  <c:v>-40.700500000000005</c:v>
                </c:pt>
                <c:pt idx="35507">
                  <c:v>-40.69850000000001</c:v>
                </c:pt>
                <c:pt idx="35508">
                  <c:v>-40.6965</c:v>
                </c:pt>
                <c:pt idx="35509">
                  <c:v>-40.694500000000005</c:v>
                </c:pt>
                <c:pt idx="35510">
                  <c:v>-40.69250000000001</c:v>
                </c:pt>
                <c:pt idx="35511">
                  <c:v>-40.6905</c:v>
                </c:pt>
                <c:pt idx="35512">
                  <c:v>-40.688500000000005</c:v>
                </c:pt>
                <c:pt idx="35513">
                  <c:v>-40.686500000000009</c:v>
                </c:pt>
                <c:pt idx="35514">
                  <c:v>-40.6845</c:v>
                </c:pt>
                <c:pt idx="35515">
                  <c:v>-40.682500000000005</c:v>
                </c:pt>
                <c:pt idx="35516">
                  <c:v>-40.680500000000009</c:v>
                </c:pt>
                <c:pt idx="35517">
                  <c:v>-40.6785</c:v>
                </c:pt>
                <c:pt idx="35518">
                  <c:v>-40.676500000000004</c:v>
                </c:pt>
                <c:pt idx="35519">
                  <c:v>-40.674500000000009</c:v>
                </c:pt>
                <c:pt idx="35520">
                  <c:v>-40.672499999999999</c:v>
                </c:pt>
                <c:pt idx="35521">
                  <c:v>-40.670500000000004</c:v>
                </c:pt>
                <c:pt idx="35522">
                  <c:v>-40.668500000000009</c:v>
                </c:pt>
                <c:pt idx="35523">
                  <c:v>-40.666499999999999</c:v>
                </c:pt>
                <c:pt idx="35524">
                  <c:v>-40.664500000000004</c:v>
                </c:pt>
                <c:pt idx="35525">
                  <c:v>-40.662500000000009</c:v>
                </c:pt>
                <c:pt idx="35526">
                  <c:v>-40.660499999999999</c:v>
                </c:pt>
                <c:pt idx="35527">
                  <c:v>-40.658500000000004</c:v>
                </c:pt>
                <c:pt idx="35528">
                  <c:v>-40.656500000000008</c:v>
                </c:pt>
                <c:pt idx="35529">
                  <c:v>-40.654499999999999</c:v>
                </c:pt>
                <c:pt idx="35530">
                  <c:v>-40.652500000000003</c:v>
                </c:pt>
                <c:pt idx="35531">
                  <c:v>-40.650500000000008</c:v>
                </c:pt>
                <c:pt idx="35532">
                  <c:v>-40.648500000000013</c:v>
                </c:pt>
                <c:pt idx="35533">
                  <c:v>-40.646500000000003</c:v>
                </c:pt>
                <c:pt idx="35534">
                  <c:v>-40.644500000000008</c:v>
                </c:pt>
                <c:pt idx="35535">
                  <c:v>-40.642500000000013</c:v>
                </c:pt>
                <c:pt idx="35536">
                  <c:v>-40.640500000000003</c:v>
                </c:pt>
                <c:pt idx="35537">
                  <c:v>-40.638500000000008</c:v>
                </c:pt>
                <c:pt idx="35538">
                  <c:v>-40.636500000000012</c:v>
                </c:pt>
                <c:pt idx="35539">
                  <c:v>-40.634500000000003</c:v>
                </c:pt>
                <c:pt idx="35540">
                  <c:v>-40.632500000000007</c:v>
                </c:pt>
                <c:pt idx="35541">
                  <c:v>-40.630500000000012</c:v>
                </c:pt>
                <c:pt idx="35542">
                  <c:v>-40.628500000000003</c:v>
                </c:pt>
                <c:pt idx="35543">
                  <c:v>-40.626500000000007</c:v>
                </c:pt>
                <c:pt idx="35544">
                  <c:v>-40.624500000000012</c:v>
                </c:pt>
                <c:pt idx="35545">
                  <c:v>-40.622500000000002</c:v>
                </c:pt>
                <c:pt idx="35546">
                  <c:v>-40.620500000000007</c:v>
                </c:pt>
                <c:pt idx="35547">
                  <c:v>-40.618500000000012</c:v>
                </c:pt>
                <c:pt idx="35548">
                  <c:v>-40.616500000000002</c:v>
                </c:pt>
                <c:pt idx="35549">
                  <c:v>-40.614500000000007</c:v>
                </c:pt>
                <c:pt idx="35550">
                  <c:v>-40.612500000000011</c:v>
                </c:pt>
                <c:pt idx="35551">
                  <c:v>-40.610500000000002</c:v>
                </c:pt>
                <c:pt idx="35552">
                  <c:v>-40.608500000000006</c:v>
                </c:pt>
                <c:pt idx="35553">
                  <c:v>-40.606500000000011</c:v>
                </c:pt>
                <c:pt idx="35554">
                  <c:v>-40.604500000000002</c:v>
                </c:pt>
                <c:pt idx="35555">
                  <c:v>-40.602500000000006</c:v>
                </c:pt>
                <c:pt idx="35556">
                  <c:v>-40.600500000000011</c:v>
                </c:pt>
                <c:pt idx="35557">
                  <c:v>-40.598500000000001</c:v>
                </c:pt>
                <c:pt idx="35558">
                  <c:v>-40.596500000000006</c:v>
                </c:pt>
                <c:pt idx="35559">
                  <c:v>-40.594500000000011</c:v>
                </c:pt>
                <c:pt idx="35560">
                  <c:v>-40.592500000000001</c:v>
                </c:pt>
                <c:pt idx="35561">
                  <c:v>-40.590500000000006</c:v>
                </c:pt>
                <c:pt idx="35562">
                  <c:v>-40.58850000000001</c:v>
                </c:pt>
                <c:pt idx="35563">
                  <c:v>-40.586500000000001</c:v>
                </c:pt>
                <c:pt idx="35564">
                  <c:v>-40.584500000000006</c:v>
                </c:pt>
                <c:pt idx="35565">
                  <c:v>-40.58250000000001</c:v>
                </c:pt>
                <c:pt idx="35566">
                  <c:v>-40.580500000000001</c:v>
                </c:pt>
                <c:pt idx="35567">
                  <c:v>-40.578500000000005</c:v>
                </c:pt>
                <c:pt idx="35568">
                  <c:v>-40.57650000000001</c:v>
                </c:pt>
                <c:pt idx="35569">
                  <c:v>-40.5745</c:v>
                </c:pt>
                <c:pt idx="35570">
                  <c:v>-40.572500000000005</c:v>
                </c:pt>
                <c:pt idx="35571">
                  <c:v>-40.57050000000001</c:v>
                </c:pt>
                <c:pt idx="35572">
                  <c:v>-40.5685</c:v>
                </c:pt>
                <c:pt idx="35573">
                  <c:v>-40.566500000000005</c:v>
                </c:pt>
                <c:pt idx="35574">
                  <c:v>-40.56450000000001</c:v>
                </c:pt>
                <c:pt idx="35575">
                  <c:v>-40.5625</c:v>
                </c:pt>
                <c:pt idx="35576">
                  <c:v>-40.560500000000005</c:v>
                </c:pt>
                <c:pt idx="35577">
                  <c:v>-40.558500000000009</c:v>
                </c:pt>
                <c:pt idx="35578">
                  <c:v>-40.5565</c:v>
                </c:pt>
                <c:pt idx="35579">
                  <c:v>-40.554500000000004</c:v>
                </c:pt>
                <c:pt idx="35580">
                  <c:v>-40.552500000000009</c:v>
                </c:pt>
                <c:pt idx="35581">
                  <c:v>-40.5505</c:v>
                </c:pt>
                <c:pt idx="35582">
                  <c:v>-40.548500000000004</c:v>
                </c:pt>
                <c:pt idx="35583">
                  <c:v>-40.546500000000009</c:v>
                </c:pt>
                <c:pt idx="35584">
                  <c:v>-40.544499999999999</c:v>
                </c:pt>
                <c:pt idx="35585">
                  <c:v>-40.542500000000004</c:v>
                </c:pt>
                <c:pt idx="35586">
                  <c:v>-40.540500000000009</c:v>
                </c:pt>
                <c:pt idx="35587">
                  <c:v>-40.538499999999999</c:v>
                </c:pt>
                <c:pt idx="35588">
                  <c:v>-40.536500000000004</c:v>
                </c:pt>
                <c:pt idx="35589">
                  <c:v>-40.534500000000008</c:v>
                </c:pt>
                <c:pt idx="35590">
                  <c:v>-40.532499999999999</c:v>
                </c:pt>
                <c:pt idx="35591">
                  <c:v>-40.530500000000004</c:v>
                </c:pt>
                <c:pt idx="35592">
                  <c:v>-40.528500000000008</c:v>
                </c:pt>
                <c:pt idx="35593">
                  <c:v>-40.526499999999999</c:v>
                </c:pt>
                <c:pt idx="35594">
                  <c:v>-40.524500000000003</c:v>
                </c:pt>
                <c:pt idx="35595">
                  <c:v>-40.522500000000008</c:v>
                </c:pt>
                <c:pt idx="35596">
                  <c:v>-40.520500000000013</c:v>
                </c:pt>
                <c:pt idx="35597">
                  <c:v>-40.518500000000003</c:v>
                </c:pt>
                <c:pt idx="35598">
                  <c:v>-40.516500000000008</c:v>
                </c:pt>
                <c:pt idx="35599">
                  <c:v>-40.514500000000012</c:v>
                </c:pt>
                <c:pt idx="35600">
                  <c:v>-40.512500000000003</c:v>
                </c:pt>
                <c:pt idx="35601">
                  <c:v>-40.510500000000008</c:v>
                </c:pt>
                <c:pt idx="35602">
                  <c:v>-40.508500000000012</c:v>
                </c:pt>
                <c:pt idx="35603">
                  <c:v>-40.506500000000003</c:v>
                </c:pt>
                <c:pt idx="35604">
                  <c:v>-40.504500000000007</c:v>
                </c:pt>
                <c:pt idx="35605">
                  <c:v>-40.502500000000012</c:v>
                </c:pt>
                <c:pt idx="35606">
                  <c:v>-40.500500000000002</c:v>
                </c:pt>
                <c:pt idx="35607">
                  <c:v>-40.498500000000007</c:v>
                </c:pt>
                <c:pt idx="35608">
                  <c:v>-40.496500000000012</c:v>
                </c:pt>
                <c:pt idx="35609">
                  <c:v>-40.494500000000002</c:v>
                </c:pt>
                <c:pt idx="35610">
                  <c:v>-40.492500000000007</c:v>
                </c:pt>
                <c:pt idx="35611">
                  <c:v>-40.490500000000011</c:v>
                </c:pt>
                <c:pt idx="35612">
                  <c:v>-40.488500000000002</c:v>
                </c:pt>
                <c:pt idx="35613">
                  <c:v>-40.486500000000007</c:v>
                </c:pt>
                <c:pt idx="35614">
                  <c:v>-40.484500000000011</c:v>
                </c:pt>
                <c:pt idx="35615">
                  <c:v>-40.482500000000002</c:v>
                </c:pt>
                <c:pt idx="35616">
                  <c:v>-40.480500000000006</c:v>
                </c:pt>
                <c:pt idx="35617">
                  <c:v>-40.478500000000011</c:v>
                </c:pt>
                <c:pt idx="35618">
                  <c:v>-40.476500000000001</c:v>
                </c:pt>
                <c:pt idx="35619">
                  <c:v>-40.474500000000006</c:v>
                </c:pt>
                <c:pt idx="35620">
                  <c:v>-40.472500000000011</c:v>
                </c:pt>
                <c:pt idx="35621">
                  <c:v>-40.470500000000001</c:v>
                </c:pt>
                <c:pt idx="35622">
                  <c:v>-40.468500000000006</c:v>
                </c:pt>
                <c:pt idx="35623">
                  <c:v>-40.466500000000011</c:v>
                </c:pt>
                <c:pt idx="35624">
                  <c:v>-40.464500000000001</c:v>
                </c:pt>
                <c:pt idx="35625">
                  <c:v>-40.462500000000006</c:v>
                </c:pt>
                <c:pt idx="35626">
                  <c:v>-40.46050000000001</c:v>
                </c:pt>
                <c:pt idx="35627">
                  <c:v>-40.458500000000001</c:v>
                </c:pt>
                <c:pt idx="35628">
                  <c:v>-40.456500000000005</c:v>
                </c:pt>
                <c:pt idx="35629">
                  <c:v>-40.45450000000001</c:v>
                </c:pt>
                <c:pt idx="35630">
                  <c:v>-40.452500000000001</c:v>
                </c:pt>
                <c:pt idx="35631">
                  <c:v>-40.450500000000005</c:v>
                </c:pt>
                <c:pt idx="35632">
                  <c:v>-40.44850000000001</c:v>
                </c:pt>
                <c:pt idx="35633">
                  <c:v>-40.4465</c:v>
                </c:pt>
                <c:pt idx="35634">
                  <c:v>-40.444500000000005</c:v>
                </c:pt>
                <c:pt idx="35635">
                  <c:v>-40.44250000000001</c:v>
                </c:pt>
                <c:pt idx="35636">
                  <c:v>-40.4405</c:v>
                </c:pt>
                <c:pt idx="35637">
                  <c:v>-40.438500000000005</c:v>
                </c:pt>
                <c:pt idx="35638">
                  <c:v>-40.436500000000009</c:v>
                </c:pt>
                <c:pt idx="35639">
                  <c:v>-40.4345</c:v>
                </c:pt>
                <c:pt idx="35640">
                  <c:v>-40.432500000000005</c:v>
                </c:pt>
                <c:pt idx="35641">
                  <c:v>-40.430500000000009</c:v>
                </c:pt>
                <c:pt idx="35642">
                  <c:v>-40.4285</c:v>
                </c:pt>
                <c:pt idx="35643">
                  <c:v>-40.426500000000004</c:v>
                </c:pt>
                <c:pt idx="35644">
                  <c:v>-40.424500000000009</c:v>
                </c:pt>
                <c:pt idx="35645">
                  <c:v>-40.422499999999999</c:v>
                </c:pt>
                <c:pt idx="35646">
                  <c:v>-40.420500000000004</c:v>
                </c:pt>
                <c:pt idx="35647">
                  <c:v>-40.418500000000009</c:v>
                </c:pt>
                <c:pt idx="35648">
                  <c:v>-40.416499999999999</c:v>
                </c:pt>
                <c:pt idx="35649">
                  <c:v>-40.414500000000004</c:v>
                </c:pt>
                <c:pt idx="35650">
                  <c:v>-40.412500000000009</c:v>
                </c:pt>
                <c:pt idx="35651">
                  <c:v>-40.410499999999999</c:v>
                </c:pt>
                <c:pt idx="35652">
                  <c:v>-40.408500000000004</c:v>
                </c:pt>
                <c:pt idx="35653">
                  <c:v>-40.406500000000008</c:v>
                </c:pt>
                <c:pt idx="35654">
                  <c:v>-40.404499999999999</c:v>
                </c:pt>
                <c:pt idx="35655">
                  <c:v>-40.402500000000003</c:v>
                </c:pt>
                <c:pt idx="35656">
                  <c:v>-40.400500000000008</c:v>
                </c:pt>
                <c:pt idx="35657">
                  <c:v>-40.398500000000013</c:v>
                </c:pt>
                <c:pt idx="35658">
                  <c:v>-40.396500000000003</c:v>
                </c:pt>
                <c:pt idx="35659">
                  <c:v>-40.394500000000008</c:v>
                </c:pt>
                <c:pt idx="35660">
                  <c:v>-40.392500000000013</c:v>
                </c:pt>
                <c:pt idx="35661">
                  <c:v>-40.390500000000003</c:v>
                </c:pt>
                <c:pt idx="35662">
                  <c:v>-40.388500000000008</c:v>
                </c:pt>
                <c:pt idx="35663">
                  <c:v>-40.386500000000012</c:v>
                </c:pt>
                <c:pt idx="35664">
                  <c:v>-40.384500000000003</c:v>
                </c:pt>
                <c:pt idx="35665">
                  <c:v>-40.382500000000007</c:v>
                </c:pt>
                <c:pt idx="35666">
                  <c:v>-40.380500000000012</c:v>
                </c:pt>
                <c:pt idx="35667">
                  <c:v>-40.378500000000003</c:v>
                </c:pt>
                <c:pt idx="35668">
                  <c:v>-40.376500000000007</c:v>
                </c:pt>
                <c:pt idx="35669">
                  <c:v>-40.374500000000012</c:v>
                </c:pt>
                <c:pt idx="35670">
                  <c:v>-40.372500000000002</c:v>
                </c:pt>
                <c:pt idx="35671">
                  <c:v>-40.370500000000007</c:v>
                </c:pt>
                <c:pt idx="35672">
                  <c:v>-40.368500000000012</c:v>
                </c:pt>
                <c:pt idx="35673">
                  <c:v>-40.366500000000002</c:v>
                </c:pt>
                <c:pt idx="35674">
                  <c:v>-40.364500000000007</c:v>
                </c:pt>
                <c:pt idx="35675">
                  <c:v>-40.362500000000011</c:v>
                </c:pt>
                <c:pt idx="35676">
                  <c:v>-40.360500000000002</c:v>
                </c:pt>
                <c:pt idx="35677">
                  <c:v>-40.358500000000006</c:v>
                </c:pt>
                <c:pt idx="35678">
                  <c:v>-40.356500000000011</c:v>
                </c:pt>
                <c:pt idx="35679">
                  <c:v>-40.354500000000002</c:v>
                </c:pt>
                <c:pt idx="35680">
                  <c:v>-40.352500000000006</c:v>
                </c:pt>
                <c:pt idx="35681">
                  <c:v>-40.350500000000011</c:v>
                </c:pt>
                <c:pt idx="35682">
                  <c:v>-40.348500000000001</c:v>
                </c:pt>
                <c:pt idx="35683">
                  <c:v>-40.346500000000006</c:v>
                </c:pt>
                <c:pt idx="35684">
                  <c:v>-40.344500000000011</c:v>
                </c:pt>
                <c:pt idx="35685">
                  <c:v>-40.342500000000001</c:v>
                </c:pt>
                <c:pt idx="35686">
                  <c:v>-40.340500000000006</c:v>
                </c:pt>
                <c:pt idx="35687">
                  <c:v>-40.33850000000001</c:v>
                </c:pt>
                <c:pt idx="35688">
                  <c:v>-40.336500000000001</c:v>
                </c:pt>
                <c:pt idx="35689">
                  <c:v>-40.334500000000006</c:v>
                </c:pt>
                <c:pt idx="35690">
                  <c:v>-40.33250000000001</c:v>
                </c:pt>
                <c:pt idx="35691">
                  <c:v>-40.330500000000001</c:v>
                </c:pt>
                <c:pt idx="35692">
                  <c:v>-40.328500000000005</c:v>
                </c:pt>
                <c:pt idx="35693">
                  <c:v>-40.32650000000001</c:v>
                </c:pt>
                <c:pt idx="35694">
                  <c:v>-40.3245</c:v>
                </c:pt>
                <c:pt idx="35695">
                  <c:v>-40.322500000000005</c:v>
                </c:pt>
                <c:pt idx="35696">
                  <c:v>-40.32050000000001</c:v>
                </c:pt>
                <c:pt idx="35697">
                  <c:v>-40.3185</c:v>
                </c:pt>
                <c:pt idx="35698">
                  <c:v>-40.316500000000005</c:v>
                </c:pt>
                <c:pt idx="35699">
                  <c:v>-40.31450000000001</c:v>
                </c:pt>
                <c:pt idx="35700">
                  <c:v>-40.3125</c:v>
                </c:pt>
                <c:pt idx="35701">
                  <c:v>-40.310500000000005</c:v>
                </c:pt>
                <c:pt idx="35702">
                  <c:v>-40.308500000000009</c:v>
                </c:pt>
                <c:pt idx="35703">
                  <c:v>-40.3065</c:v>
                </c:pt>
                <c:pt idx="35704">
                  <c:v>-40.304500000000004</c:v>
                </c:pt>
                <c:pt idx="35705">
                  <c:v>-40.302500000000009</c:v>
                </c:pt>
                <c:pt idx="35706">
                  <c:v>-40.3005</c:v>
                </c:pt>
                <c:pt idx="35707">
                  <c:v>-40.298500000000004</c:v>
                </c:pt>
                <c:pt idx="35708">
                  <c:v>-40.296500000000009</c:v>
                </c:pt>
                <c:pt idx="35709">
                  <c:v>-40.294499999999999</c:v>
                </c:pt>
                <c:pt idx="35710">
                  <c:v>-40.292500000000004</c:v>
                </c:pt>
                <c:pt idx="35711">
                  <c:v>-40.290500000000009</c:v>
                </c:pt>
                <c:pt idx="35712">
                  <c:v>-40.288499999999999</c:v>
                </c:pt>
                <c:pt idx="35713">
                  <c:v>-40.286500000000004</c:v>
                </c:pt>
                <c:pt idx="35714">
                  <c:v>-40.284500000000008</c:v>
                </c:pt>
                <c:pt idx="35715">
                  <c:v>-40.282499999999999</c:v>
                </c:pt>
                <c:pt idx="35716">
                  <c:v>-40.280500000000004</c:v>
                </c:pt>
                <c:pt idx="35717">
                  <c:v>-40.278500000000008</c:v>
                </c:pt>
                <c:pt idx="35718">
                  <c:v>-40.276499999999999</c:v>
                </c:pt>
                <c:pt idx="35719">
                  <c:v>-40.274500000000003</c:v>
                </c:pt>
                <c:pt idx="35720">
                  <c:v>-40.272500000000008</c:v>
                </c:pt>
                <c:pt idx="35721">
                  <c:v>-40.270500000000013</c:v>
                </c:pt>
                <c:pt idx="35722">
                  <c:v>-40.268500000000003</c:v>
                </c:pt>
                <c:pt idx="35723">
                  <c:v>-40.266500000000008</c:v>
                </c:pt>
                <c:pt idx="35724">
                  <c:v>-40.264500000000012</c:v>
                </c:pt>
                <c:pt idx="35725">
                  <c:v>-40.262500000000003</c:v>
                </c:pt>
                <c:pt idx="35726">
                  <c:v>-40.260500000000008</c:v>
                </c:pt>
                <c:pt idx="35727">
                  <c:v>-40.258500000000012</c:v>
                </c:pt>
                <c:pt idx="35728">
                  <c:v>-40.256500000000003</c:v>
                </c:pt>
                <c:pt idx="35729">
                  <c:v>-40.254500000000007</c:v>
                </c:pt>
                <c:pt idx="35730">
                  <c:v>-40.252500000000012</c:v>
                </c:pt>
                <c:pt idx="35731">
                  <c:v>-40.250500000000002</c:v>
                </c:pt>
                <c:pt idx="35732">
                  <c:v>-40.248500000000007</c:v>
                </c:pt>
                <c:pt idx="35733">
                  <c:v>-40.246500000000012</c:v>
                </c:pt>
                <c:pt idx="35734">
                  <c:v>-40.244500000000002</c:v>
                </c:pt>
                <c:pt idx="35735">
                  <c:v>-40.242500000000007</c:v>
                </c:pt>
                <c:pt idx="35736">
                  <c:v>-40.240500000000011</c:v>
                </c:pt>
                <c:pt idx="35737">
                  <c:v>-40.238500000000002</c:v>
                </c:pt>
                <c:pt idx="35738">
                  <c:v>-40.236500000000007</c:v>
                </c:pt>
                <c:pt idx="35739">
                  <c:v>-40.234500000000011</c:v>
                </c:pt>
                <c:pt idx="35740">
                  <c:v>-40.232500000000002</c:v>
                </c:pt>
                <c:pt idx="35741">
                  <c:v>-40.230500000000006</c:v>
                </c:pt>
                <c:pt idx="35742">
                  <c:v>-40.228500000000011</c:v>
                </c:pt>
                <c:pt idx="35743">
                  <c:v>-40.226500000000001</c:v>
                </c:pt>
                <c:pt idx="35744">
                  <c:v>-40.224500000000006</c:v>
                </c:pt>
                <c:pt idx="35745">
                  <c:v>-40.222500000000011</c:v>
                </c:pt>
                <c:pt idx="35746">
                  <c:v>-40.220500000000001</c:v>
                </c:pt>
                <c:pt idx="35747">
                  <c:v>-40.218500000000006</c:v>
                </c:pt>
                <c:pt idx="35748">
                  <c:v>-40.216500000000011</c:v>
                </c:pt>
                <c:pt idx="35749">
                  <c:v>-40.214500000000001</c:v>
                </c:pt>
                <c:pt idx="35750">
                  <c:v>-40.212500000000006</c:v>
                </c:pt>
                <c:pt idx="35751">
                  <c:v>-40.21050000000001</c:v>
                </c:pt>
                <c:pt idx="35752">
                  <c:v>-40.208500000000001</c:v>
                </c:pt>
                <c:pt idx="35753">
                  <c:v>-40.206500000000005</c:v>
                </c:pt>
                <c:pt idx="35754">
                  <c:v>-40.20450000000001</c:v>
                </c:pt>
                <c:pt idx="35755">
                  <c:v>-40.202500000000001</c:v>
                </c:pt>
                <c:pt idx="35756">
                  <c:v>-40.200500000000005</c:v>
                </c:pt>
                <c:pt idx="35757">
                  <c:v>-40.19850000000001</c:v>
                </c:pt>
                <c:pt idx="35758">
                  <c:v>-40.1965</c:v>
                </c:pt>
                <c:pt idx="35759">
                  <c:v>-40.194500000000005</c:v>
                </c:pt>
                <c:pt idx="35760">
                  <c:v>-40.19250000000001</c:v>
                </c:pt>
                <c:pt idx="35761">
                  <c:v>-40.1905</c:v>
                </c:pt>
                <c:pt idx="35762">
                  <c:v>-40.188500000000005</c:v>
                </c:pt>
                <c:pt idx="35763">
                  <c:v>-40.186500000000009</c:v>
                </c:pt>
                <c:pt idx="35764">
                  <c:v>-40.1845</c:v>
                </c:pt>
                <c:pt idx="35765">
                  <c:v>-40.182500000000005</c:v>
                </c:pt>
                <c:pt idx="35766">
                  <c:v>-40.180500000000009</c:v>
                </c:pt>
                <c:pt idx="35767">
                  <c:v>-40.1785</c:v>
                </c:pt>
                <c:pt idx="35768">
                  <c:v>-40.176500000000004</c:v>
                </c:pt>
                <c:pt idx="35769">
                  <c:v>-40.174500000000009</c:v>
                </c:pt>
                <c:pt idx="35770">
                  <c:v>-40.172499999999999</c:v>
                </c:pt>
                <c:pt idx="35771">
                  <c:v>-40.170500000000004</c:v>
                </c:pt>
                <c:pt idx="35772">
                  <c:v>-40.168500000000009</c:v>
                </c:pt>
                <c:pt idx="35773">
                  <c:v>-40.166499999999999</c:v>
                </c:pt>
                <c:pt idx="35774">
                  <c:v>-40.164500000000004</c:v>
                </c:pt>
                <c:pt idx="35775">
                  <c:v>-40.162500000000009</c:v>
                </c:pt>
                <c:pt idx="35776">
                  <c:v>-40.160499999999999</c:v>
                </c:pt>
                <c:pt idx="35777">
                  <c:v>-40.158500000000004</c:v>
                </c:pt>
                <c:pt idx="35778">
                  <c:v>-40.156500000000008</c:v>
                </c:pt>
                <c:pt idx="35779">
                  <c:v>-40.154499999999999</c:v>
                </c:pt>
                <c:pt idx="35780">
                  <c:v>-40.152500000000003</c:v>
                </c:pt>
                <c:pt idx="35781">
                  <c:v>-40.150500000000008</c:v>
                </c:pt>
                <c:pt idx="35782">
                  <c:v>-40.148500000000013</c:v>
                </c:pt>
                <c:pt idx="35783">
                  <c:v>-40.146500000000003</c:v>
                </c:pt>
                <c:pt idx="35784">
                  <c:v>-40.144500000000008</c:v>
                </c:pt>
                <c:pt idx="35785">
                  <c:v>-40.142500000000013</c:v>
                </c:pt>
                <c:pt idx="35786">
                  <c:v>-40.140500000000003</c:v>
                </c:pt>
                <c:pt idx="35787">
                  <c:v>-40.138500000000008</c:v>
                </c:pt>
                <c:pt idx="35788">
                  <c:v>-40.136500000000012</c:v>
                </c:pt>
                <c:pt idx="35789">
                  <c:v>-40.134500000000003</c:v>
                </c:pt>
                <c:pt idx="35790">
                  <c:v>-40.132500000000007</c:v>
                </c:pt>
                <c:pt idx="35791">
                  <c:v>-40.130500000000012</c:v>
                </c:pt>
                <c:pt idx="35792">
                  <c:v>-40.128500000000003</c:v>
                </c:pt>
                <c:pt idx="35793">
                  <c:v>-40.126500000000007</c:v>
                </c:pt>
                <c:pt idx="35794">
                  <c:v>-40.124500000000012</c:v>
                </c:pt>
                <c:pt idx="35795">
                  <c:v>-40.122500000000002</c:v>
                </c:pt>
                <c:pt idx="35796">
                  <c:v>-40.120500000000007</c:v>
                </c:pt>
                <c:pt idx="35797">
                  <c:v>-40.118500000000012</c:v>
                </c:pt>
                <c:pt idx="35798">
                  <c:v>-40.116500000000002</c:v>
                </c:pt>
                <c:pt idx="35799">
                  <c:v>-40.114500000000007</c:v>
                </c:pt>
                <c:pt idx="35800">
                  <c:v>-40.112500000000011</c:v>
                </c:pt>
                <c:pt idx="35801">
                  <c:v>-40.110500000000002</c:v>
                </c:pt>
                <c:pt idx="35802">
                  <c:v>-40.108500000000006</c:v>
                </c:pt>
                <c:pt idx="35803">
                  <c:v>-40.106500000000011</c:v>
                </c:pt>
                <c:pt idx="35804">
                  <c:v>-40.104500000000002</c:v>
                </c:pt>
                <c:pt idx="35805">
                  <c:v>-40.102500000000006</c:v>
                </c:pt>
                <c:pt idx="35806">
                  <c:v>-40.100500000000011</c:v>
                </c:pt>
                <c:pt idx="35807">
                  <c:v>-40.098500000000001</c:v>
                </c:pt>
                <c:pt idx="35808">
                  <c:v>-40.096500000000006</c:v>
                </c:pt>
                <c:pt idx="35809">
                  <c:v>-40.094500000000011</c:v>
                </c:pt>
                <c:pt idx="35810">
                  <c:v>-40.092500000000001</c:v>
                </c:pt>
                <c:pt idx="35811">
                  <c:v>-40.090500000000006</c:v>
                </c:pt>
                <c:pt idx="35812">
                  <c:v>-40.08850000000001</c:v>
                </c:pt>
                <c:pt idx="35813">
                  <c:v>-40.086500000000001</c:v>
                </c:pt>
                <c:pt idx="35814">
                  <c:v>-40.084500000000006</c:v>
                </c:pt>
                <c:pt idx="35815">
                  <c:v>-40.08250000000001</c:v>
                </c:pt>
                <c:pt idx="35816">
                  <c:v>-40.080500000000001</c:v>
                </c:pt>
                <c:pt idx="35817">
                  <c:v>-40.078500000000005</c:v>
                </c:pt>
                <c:pt idx="35818">
                  <c:v>-40.07650000000001</c:v>
                </c:pt>
                <c:pt idx="35819">
                  <c:v>-40.0745</c:v>
                </c:pt>
                <c:pt idx="35820">
                  <c:v>-40.072500000000005</c:v>
                </c:pt>
                <c:pt idx="35821">
                  <c:v>-40.07050000000001</c:v>
                </c:pt>
                <c:pt idx="35822">
                  <c:v>-40.0685</c:v>
                </c:pt>
                <c:pt idx="35823">
                  <c:v>-40.066500000000005</c:v>
                </c:pt>
                <c:pt idx="35824">
                  <c:v>-40.06450000000001</c:v>
                </c:pt>
                <c:pt idx="35825">
                  <c:v>-40.0625</c:v>
                </c:pt>
                <c:pt idx="35826">
                  <c:v>-40.060500000000005</c:v>
                </c:pt>
                <c:pt idx="35827">
                  <c:v>-40.058500000000009</c:v>
                </c:pt>
                <c:pt idx="35828">
                  <c:v>-40.0565</c:v>
                </c:pt>
                <c:pt idx="35829">
                  <c:v>-40.054500000000004</c:v>
                </c:pt>
                <c:pt idx="35830">
                  <c:v>-40.052500000000009</c:v>
                </c:pt>
                <c:pt idx="35831">
                  <c:v>-40.0505</c:v>
                </c:pt>
                <c:pt idx="35832">
                  <c:v>-40.048500000000004</c:v>
                </c:pt>
                <c:pt idx="35833">
                  <c:v>-40.046500000000009</c:v>
                </c:pt>
                <c:pt idx="35834">
                  <c:v>-40.044499999999999</c:v>
                </c:pt>
                <c:pt idx="35835">
                  <c:v>-40.042500000000004</c:v>
                </c:pt>
                <c:pt idx="35836">
                  <c:v>-40.040500000000009</c:v>
                </c:pt>
                <c:pt idx="35837">
                  <c:v>-40.038499999999999</c:v>
                </c:pt>
                <c:pt idx="35838">
                  <c:v>-40.036500000000004</c:v>
                </c:pt>
                <c:pt idx="35839">
                  <c:v>-40.034500000000008</c:v>
                </c:pt>
                <c:pt idx="35840">
                  <c:v>-40.032499999999999</c:v>
                </c:pt>
                <c:pt idx="35841">
                  <c:v>-40.030500000000004</c:v>
                </c:pt>
                <c:pt idx="35842">
                  <c:v>-40.028500000000008</c:v>
                </c:pt>
                <c:pt idx="35843">
                  <c:v>-40.026499999999999</c:v>
                </c:pt>
                <c:pt idx="35844">
                  <c:v>-40.024500000000003</c:v>
                </c:pt>
                <c:pt idx="35845">
                  <c:v>-40.022500000000008</c:v>
                </c:pt>
                <c:pt idx="35846">
                  <c:v>-40.020500000000013</c:v>
                </c:pt>
                <c:pt idx="35847">
                  <c:v>-40.018500000000003</c:v>
                </c:pt>
                <c:pt idx="35848">
                  <c:v>-40.016500000000008</c:v>
                </c:pt>
                <c:pt idx="35849">
                  <c:v>-40.014500000000012</c:v>
                </c:pt>
                <c:pt idx="35850">
                  <c:v>-40.012500000000003</c:v>
                </c:pt>
                <c:pt idx="35851">
                  <c:v>-40.010500000000008</c:v>
                </c:pt>
                <c:pt idx="35852">
                  <c:v>-40.008500000000012</c:v>
                </c:pt>
                <c:pt idx="35853">
                  <c:v>-40.006500000000003</c:v>
                </c:pt>
                <c:pt idx="35854">
                  <c:v>-40.004500000000007</c:v>
                </c:pt>
                <c:pt idx="35855">
                  <c:v>-40.002500000000012</c:v>
                </c:pt>
                <c:pt idx="35856">
                  <c:v>-40.000500000000002</c:v>
                </c:pt>
                <c:pt idx="35857">
                  <c:v>-39.998500000000007</c:v>
                </c:pt>
                <c:pt idx="35858">
                  <c:v>-39.996500000000012</c:v>
                </c:pt>
                <c:pt idx="35859">
                  <c:v>-39.994500000000002</c:v>
                </c:pt>
                <c:pt idx="35860">
                  <c:v>-39.992500000000007</c:v>
                </c:pt>
                <c:pt idx="35861">
                  <c:v>-39.990500000000011</c:v>
                </c:pt>
                <c:pt idx="35862">
                  <c:v>-39.988500000000002</c:v>
                </c:pt>
                <c:pt idx="35863">
                  <c:v>-39.986500000000007</c:v>
                </c:pt>
                <c:pt idx="35864">
                  <c:v>-39.984500000000011</c:v>
                </c:pt>
                <c:pt idx="35865">
                  <c:v>-39.982500000000002</c:v>
                </c:pt>
                <c:pt idx="35866">
                  <c:v>-39.980500000000006</c:v>
                </c:pt>
                <c:pt idx="35867">
                  <c:v>-39.978500000000011</c:v>
                </c:pt>
                <c:pt idx="35868">
                  <c:v>-39.976500000000001</c:v>
                </c:pt>
                <c:pt idx="35869">
                  <c:v>-39.974500000000006</c:v>
                </c:pt>
                <c:pt idx="35870">
                  <c:v>-39.972500000000011</c:v>
                </c:pt>
                <c:pt idx="35871">
                  <c:v>-39.970500000000001</c:v>
                </c:pt>
                <c:pt idx="35872">
                  <c:v>-39.968500000000006</c:v>
                </c:pt>
                <c:pt idx="35873">
                  <c:v>-39.966500000000011</c:v>
                </c:pt>
                <c:pt idx="35874">
                  <c:v>-39.964500000000001</c:v>
                </c:pt>
                <c:pt idx="35875">
                  <c:v>-39.962500000000006</c:v>
                </c:pt>
                <c:pt idx="35876">
                  <c:v>-39.96050000000001</c:v>
                </c:pt>
                <c:pt idx="35877">
                  <c:v>-39.958500000000001</c:v>
                </c:pt>
                <c:pt idx="35878">
                  <c:v>-39.956500000000005</c:v>
                </c:pt>
                <c:pt idx="35879">
                  <c:v>-39.95450000000001</c:v>
                </c:pt>
                <c:pt idx="35880">
                  <c:v>-39.952500000000001</c:v>
                </c:pt>
                <c:pt idx="35881">
                  <c:v>-39.950500000000005</c:v>
                </c:pt>
                <c:pt idx="35882">
                  <c:v>-39.94850000000001</c:v>
                </c:pt>
                <c:pt idx="35883">
                  <c:v>-39.9465</c:v>
                </c:pt>
                <c:pt idx="35884">
                  <c:v>-39.944500000000005</c:v>
                </c:pt>
                <c:pt idx="35885">
                  <c:v>-39.94250000000001</c:v>
                </c:pt>
                <c:pt idx="35886">
                  <c:v>-39.9405</c:v>
                </c:pt>
                <c:pt idx="35887">
                  <c:v>-39.938500000000005</c:v>
                </c:pt>
                <c:pt idx="35888">
                  <c:v>-39.936500000000009</c:v>
                </c:pt>
                <c:pt idx="35889">
                  <c:v>-39.9345</c:v>
                </c:pt>
                <c:pt idx="35890">
                  <c:v>-39.932500000000005</c:v>
                </c:pt>
                <c:pt idx="35891">
                  <c:v>-39.930500000000009</c:v>
                </c:pt>
                <c:pt idx="35892">
                  <c:v>-39.9285</c:v>
                </c:pt>
                <c:pt idx="35893">
                  <c:v>-39.926500000000004</c:v>
                </c:pt>
                <c:pt idx="35894">
                  <c:v>-39.924500000000009</c:v>
                </c:pt>
                <c:pt idx="35895">
                  <c:v>-39.922499999999999</c:v>
                </c:pt>
                <c:pt idx="35896">
                  <c:v>-39.920500000000004</c:v>
                </c:pt>
                <c:pt idx="35897">
                  <c:v>-39.918500000000009</c:v>
                </c:pt>
                <c:pt idx="35898">
                  <c:v>-39.916499999999999</c:v>
                </c:pt>
                <c:pt idx="35899">
                  <c:v>-39.914500000000004</c:v>
                </c:pt>
                <c:pt idx="35900">
                  <c:v>-39.912500000000009</c:v>
                </c:pt>
                <c:pt idx="35901">
                  <c:v>-39.910499999999999</c:v>
                </c:pt>
                <c:pt idx="35902">
                  <c:v>-39.908500000000004</c:v>
                </c:pt>
                <c:pt idx="35903">
                  <c:v>-39.906500000000008</c:v>
                </c:pt>
                <c:pt idx="35904">
                  <c:v>-39.904499999999999</c:v>
                </c:pt>
                <c:pt idx="35905">
                  <c:v>-39.902500000000003</c:v>
                </c:pt>
                <c:pt idx="35906">
                  <c:v>-39.900500000000008</c:v>
                </c:pt>
                <c:pt idx="35907">
                  <c:v>-39.898500000000013</c:v>
                </c:pt>
                <c:pt idx="35908">
                  <c:v>-39.896500000000003</c:v>
                </c:pt>
                <c:pt idx="35909">
                  <c:v>-39.894500000000008</c:v>
                </c:pt>
                <c:pt idx="35910">
                  <c:v>-39.892500000000013</c:v>
                </c:pt>
                <c:pt idx="35911">
                  <c:v>-39.890500000000003</c:v>
                </c:pt>
                <c:pt idx="35912">
                  <c:v>-39.888500000000008</c:v>
                </c:pt>
                <c:pt idx="35913">
                  <c:v>-39.886500000000012</c:v>
                </c:pt>
                <c:pt idx="35914">
                  <c:v>-39.884500000000003</c:v>
                </c:pt>
                <c:pt idx="35915">
                  <c:v>-39.882500000000007</c:v>
                </c:pt>
                <c:pt idx="35916">
                  <c:v>-39.880500000000012</c:v>
                </c:pt>
                <c:pt idx="35917">
                  <c:v>-39.878500000000003</c:v>
                </c:pt>
                <c:pt idx="35918">
                  <c:v>-39.876500000000007</c:v>
                </c:pt>
                <c:pt idx="35919">
                  <c:v>-39.874500000000012</c:v>
                </c:pt>
                <c:pt idx="35920">
                  <c:v>-39.872500000000002</c:v>
                </c:pt>
                <c:pt idx="35921">
                  <c:v>-39.870500000000007</c:v>
                </c:pt>
                <c:pt idx="35922">
                  <c:v>-39.868500000000012</c:v>
                </c:pt>
                <c:pt idx="35923">
                  <c:v>-39.866500000000002</c:v>
                </c:pt>
                <c:pt idx="35924">
                  <c:v>-39.864500000000007</c:v>
                </c:pt>
                <c:pt idx="35925">
                  <c:v>-39.862500000000011</c:v>
                </c:pt>
                <c:pt idx="35926">
                  <c:v>-39.860500000000002</c:v>
                </c:pt>
                <c:pt idx="35927">
                  <c:v>-39.858500000000006</c:v>
                </c:pt>
                <c:pt idx="35928">
                  <c:v>-39.856500000000011</c:v>
                </c:pt>
                <c:pt idx="35929">
                  <c:v>-39.854500000000002</c:v>
                </c:pt>
                <c:pt idx="35930">
                  <c:v>-39.852500000000006</c:v>
                </c:pt>
                <c:pt idx="35931">
                  <c:v>-39.850500000000011</c:v>
                </c:pt>
                <c:pt idx="35932">
                  <c:v>-39.848500000000001</c:v>
                </c:pt>
                <c:pt idx="35933">
                  <c:v>-39.846500000000006</c:v>
                </c:pt>
                <c:pt idx="35934">
                  <c:v>-39.844500000000011</c:v>
                </c:pt>
                <c:pt idx="35935">
                  <c:v>-39.842500000000001</c:v>
                </c:pt>
                <c:pt idx="35936">
                  <c:v>-39.840500000000006</c:v>
                </c:pt>
                <c:pt idx="35937">
                  <c:v>-39.83850000000001</c:v>
                </c:pt>
                <c:pt idx="35938">
                  <c:v>-39.836500000000001</c:v>
                </c:pt>
                <c:pt idx="35939">
                  <c:v>-39.834500000000006</c:v>
                </c:pt>
                <c:pt idx="35940">
                  <c:v>-39.83250000000001</c:v>
                </c:pt>
                <c:pt idx="35941">
                  <c:v>-39.830500000000001</c:v>
                </c:pt>
                <c:pt idx="35942">
                  <c:v>-39.828500000000005</c:v>
                </c:pt>
                <c:pt idx="35943">
                  <c:v>-39.82650000000001</c:v>
                </c:pt>
                <c:pt idx="35944">
                  <c:v>-39.8245</c:v>
                </c:pt>
                <c:pt idx="35945">
                  <c:v>-39.822500000000005</c:v>
                </c:pt>
                <c:pt idx="35946">
                  <c:v>-39.82050000000001</c:v>
                </c:pt>
                <c:pt idx="35947">
                  <c:v>-39.8185</c:v>
                </c:pt>
                <c:pt idx="35948">
                  <c:v>-39.816500000000005</c:v>
                </c:pt>
                <c:pt idx="35949">
                  <c:v>-39.81450000000001</c:v>
                </c:pt>
                <c:pt idx="35950">
                  <c:v>-39.8125</c:v>
                </c:pt>
                <c:pt idx="35951">
                  <c:v>-39.810500000000005</c:v>
                </c:pt>
                <c:pt idx="35952">
                  <c:v>-39.808500000000009</c:v>
                </c:pt>
                <c:pt idx="35953">
                  <c:v>-39.8065</c:v>
                </c:pt>
                <c:pt idx="35954">
                  <c:v>-39.804500000000004</c:v>
                </c:pt>
                <c:pt idx="35955">
                  <c:v>-39.802500000000009</c:v>
                </c:pt>
                <c:pt idx="35956">
                  <c:v>-39.8005</c:v>
                </c:pt>
                <c:pt idx="35957">
                  <c:v>-39.798500000000004</c:v>
                </c:pt>
                <c:pt idx="35958">
                  <c:v>-39.796500000000009</c:v>
                </c:pt>
                <c:pt idx="35959">
                  <c:v>-39.794499999999999</c:v>
                </c:pt>
                <c:pt idx="35960">
                  <c:v>-39.792500000000004</c:v>
                </c:pt>
                <c:pt idx="35961">
                  <c:v>-39.790500000000009</c:v>
                </c:pt>
                <c:pt idx="35962">
                  <c:v>-39.788499999999999</c:v>
                </c:pt>
                <c:pt idx="35963">
                  <c:v>-39.786500000000004</c:v>
                </c:pt>
                <c:pt idx="35964">
                  <c:v>-39.784500000000008</c:v>
                </c:pt>
                <c:pt idx="35965">
                  <c:v>-39.782499999999999</c:v>
                </c:pt>
                <c:pt idx="35966">
                  <c:v>-39.780500000000004</c:v>
                </c:pt>
                <c:pt idx="35967">
                  <c:v>-39.778500000000008</c:v>
                </c:pt>
                <c:pt idx="35968">
                  <c:v>-39.776499999999999</c:v>
                </c:pt>
                <c:pt idx="35969">
                  <c:v>-39.774500000000003</c:v>
                </c:pt>
                <c:pt idx="35970">
                  <c:v>-39.772500000000008</c:v>
                </c:pt>
                <c:pt idx="35971">
                  <c:v>-39.770500000000013</c:v>
                </c:pt>
                <c:pt idx="35972">
                  <c:v>-39.768500000000003</c:v>
                </c:pt>
                <c:pt idx="35973">
                  <c:v>-39.766500000000008</c:v>
                </c:pt>
                <c:pt idx="35974">
                  <c:v>-39.764500000000012</c:v>
                </c:pt>
                <c:pt idx="35975">
                  <c:v>-39.762500000000003</c:v>
                </c:pt>
                <c:pt idx="35976">
                  <c:v>-39.760500000000008</c:v>
                </c:pt>
                <c:pt idx="35977">
                  <c:v>-39.758500000000012</c:v>
                </c:pt>
                <c:pt idx="35978">
                  <c:v>-39.756500000000003</c:v>
                </c:pt>
                <c:pt idx="35979">
                  <c:v>-39.754500000000007</c:v>
                </c:pt>
                <c:pt idx="35980">
                  <c:v>-39.752500000000012</c:v>
                </c:pt>
                <c:pt idx="35981">
                  <c:v>-39.750500000000002</c:v>
                </c:pt>
                <c:pt idx="35982">
                  <c:v>-39.748500000000007</c:v>
                </c:pt>
                <c:pt idx="35983">
                  <c:v>-39.746500000000012</c:v>
                </c:pt>
                <c:pt idx="35984">
                  <c:v>-39.744500000000002</c:v>
                </c:pt>
                <c:pt idx="35985">
                  <c:v>-39.742500000000007</c:v>
                </c:pt>
                <c:pt idx="35986">
                  <c:v>-39.740500000000011</c:v>
                </c:pt>
                <c:pt idx="35987">
                  <c:v>-39.738500000000002</c:v>
                </c:pt>
                <c:pt idx="35988">
                  <c:v>-39.736500000000007</c:v>
                </c:pt>
                <c:pt idx="35989">
                  <c:v>-39.734500000000011</c:v>
                </c:pt>
                <c:pt idx="35990">
                  <c:v>-39.732500000000002</c:v>
                </c:pt>
                <c:pt idx="35991">
                  <c:v>-39.730500000000006</c:v>
                </c:pt>
                <c:pt idx="35992">
                  <c:v>-39.728500000000011</c:v>
                </c:pt>
                <c:pt idx="35993">
                  <c:v>-39.726500000000001</c:v>
                </c:pt>
                <c:pt idx="35994">
                  <c:v>-39.724500000000006</c:v>
                </c:pt>
                <c:pt idx="35995">
                  <c:v>-39.722500000000011</c:v>
                </c:pt>
                <c:pt idx="35996">
                  <c:v>-39.720500000000001</c:v>
                </c:pt>
                <c:pt idx="35997">
                  <c:v>-39.718500000000006</c:v>
                </c:pt>
                <c:pt idx="35998">
                  <c:v>-39.716500000000011</c:v>
                </c:pt>
                <c:pt idx="35999">
                  <c:v>-39.714500000000001</c:v>
                </c:pt>
                <c:pt idx="36000">
                  <c:v>-39.712500000000006</c:v>
                </c:pt>
                <c:pt idx="36001">
                  <c:v>-39.71050000000001</c:v>
                </c:pt>
                <c:pt idx="36002">
                  <c:v>-39.708500000000001</c:v>
                </c:pt>
                <c:pt idx="36003">
                  <c:v>-39.706500000000005</c:v>
                </c:pt>
                <c:pt idx="36004">
                  <c:v>-39.70450000000001</c:v>
                </c:pt>
                <c:pt idx="36005">
                  <c:v>-39.702500000000001</c:v>
                </c:pt>
                <c:pt idx="36006">
                  <c:v>-39.700500000000005</c:v>
                </c:pt>
                <c:pt idx="36007">
                  <c:v>-39.69850000000001</c:v>
                </c:pt>
                <c:pt idx="36008">
                  <c:v>-39.6965</c:v>
                </c:pt>
                <c:pt idx="36009">
                  <c:v>-39.694500000000005</c:v>
                </c:pt>
                <c:pt idx="36010">
                  <c:v>-39.69250000000001</c:v>
                </c:pt>
                <c:pt idx="36011">
                  <c:v>-39.6905</c:v>
                </c:pt>
                <c:pt idx="36012">
                  <c:v>-39.688500000000005</c:v>
                </c:pt>
                <c:pt idx="36013">
                  <c:v>-39.686500000000009</c:v>
                </c:pt>
                <c:pt idx="36014">
                  <c:v>-39.6845</c:v>
                </c:pt>
                <c:pt idx="36015">
                  <c:v>-39.682500000000005</c:v>
                </c:pt>
                <c:pt idx="36016">
                  <c:v>-39.680500000000009</c:v>
                </c:pt>
                <c:pt idx="36017">
                  <c:v>-39.6785</c:v>
                </c:pt>
                <c:pt idx="36018">
                  <c:v>-39.676500000000004</c:v>
                </c:pt>
                <c:pt idx="36019">
                  <c:v>-39.674500000000009</c:v>
                </c:pt>
                <c:pt idx="36020">
                  <c:v>-39.672499999999999</c:v>
                </c:pt>
                <c:pt idx="36021">
                  <c:v>-39.670500000000004</c:v>
                </c:pt>
                <c:pt idx="36022">
                  <c:v>-39.668500000000009</c:v>
                </c:pt>
                <c:pt idx="36023">
                  <c:v>-39.666499999999999</c:v>
                </c:pt>
                <c:pt idx="36024">
                  <c:v>-39.664500000000004</c:v>
                </c:pt>
                <c:pt idx="36025">
                  <c:v>-39.662500000000009</c:v>
                </c:pt>
                <c:pt idx="36026">
                  <c:v>-39.660499999999999</c:v>
                </c:pt>
                <c:pt idx="36027">
                  <c:v>-39.658500000000004</c:v>
                </c:pt>
                <c:pt idx="36028">
                  <c:v>-39.656500000000008</c:v>
                </c:pt>
                <c:pt idx="36029">
                  <c:v>-39.654499999999999</c:v>
                </c:pt>
                <c:pt idx="36030">
                  <c:v>-39.652500000000003</c:v>
                </c:pt>
                <c:pt idx="36031">
                  <c:v>-39.650500000000008</c:v>
                </c:pt>
                <c:pt idx="36032">
                  <c:v>-39.648500000000013</c:v>
                </c:pt>
                <c:pt idx="36033">
                  <c:v>-39.646500000000003</c:v>
                </c:pt>
                <c:pt idx="36034">
                  <c:v>-39.644500000000008</c:v>
                </c:pt>
                <c:pt idx="36035">
                  <c:v>-39.642500000000013</c:v>
                </c:pt>
                <c:pt idx="36036">
                  <c:v>-39.640500000000003</c:v>
                </c:pt>
                <c:pt idx="36037">
                  <c:v>-39.638500000000008</c:v>
                </c:pt>
                <c:pt idx="36038">
                  <c:v>-39.636500000000012</c:v>
                </c:pt>
                <c:pt idx="36039">
                  <c:v>-39.634500000000003</c:v>
                </c:pt>
                <c:pt idx="36040">
                  <c:v>-39.632500000000007</c:v>
                </c:pt>
                <c:pt idx="36041">
                  <c:v>-39.630500000000012</c:v>
                </c:pt>
                <c:pt idx="36042">
                  <c:v>-39.628500000000003</c:v>
                </c:pt>
                <c:pt idx="36043">
                  <c:v>-39.626500000000007</c:v>
                </c:pt>
                <c:pt idx="36044">
                  <c:v>-39.624500000000012</c:v>
                </c:pt>
                <c:pt idx="36045">
                  <c:v>-39.622500000000002</c:v>
                </c:pt>
                <c:pt idx="36046">
                  <c:v>-39.620500000000007</c:v>
                </c:pt>
                <c:pt idx="36047">
                  <c:v>-39.618500000000012</c:v>
                </c:pt>
                <c:pt idx="36048">
                  <c:v>-39.616500000000002</c:v>
                </c:pt>
                <c:pt idx="36049">
                  <c:v>-39.614500000000007</c:v>
                </c:pt>
                <c:pt idx="36050">
                  <c:v>-39.612500000000011</c:v>
                </c:pt>
                <c:pt idx="36051">
                  <c:v>-39.610500000000002</c:v>
                </c:pt>
                <c:pt idx="36052">
                  <c:v>-39.608500000000006</c:v>
                </c:pt>
                <c:pt idx="36053">
                  <c:v>-39.606500000000011</c:v>
                </c:pt>
                <c:pt idx="36054">
                  <c:v>-39.604500000000002</c:v>
                </c:pt>
                <c:pt idx="36055">
                  <c:v>-39.602500000000006</c:v>
                </c:pt>
                <c:pt idx="36056">
                  <c:v>-39.600500000000011</c:v>
                </c:pt>
                <c:pt idx="36057">
                  <c:v>-39.598500000000001</c:v>
                </c:pt>
                <c:pt idx="36058">
                  <c:v>-39.596500000000006</c:v>
                </c:pt>
                <c:pt idx="36059">
                  <c:v>-39.594500000000011</c:v>
                </c:pt>
                <c:pt idx="36060">
                  <c:v>-39.592500000000001</c:v>
                </c:pt>
                <c:pt idx="36061">
                  <c:v>-39.590500000000006</c:v>
                </c:pt>
                <c:pt idx="36062">
                  <c:v>-39.58850000000001</c:v>
                </c:pt>
                <c:pt idx="36063">
                  <c:v>-39.586500000000001</c:v>
                </c:pt>
                <c:pt idx="36064">
                  <c:v>-39.584500000000006</c:v>
                </c:pt>
                <c:pt idx="36065">
                  <c:v>-39.58250000000001</c:v>
                </c:pt>
                <c:pt idx="36066">
                  <c:v>-39.580500000000001</c:v>
                </c:pt>
                <c:pt idx="36067">
                  <c:v>-39.578500000000005</c:v>
                </c:pt>
                <c:pt idx="36068">
                  <c:v>-39.57650000000001</c:v>
                </c:pt>
                <c:pt idx="36069">
                  <c:v>-39.5745</c:v>
                </c:pt>
                <c:pt idx="36070">
                  <c:v>-39.572500000000005</c:v>
                </c:pt>
                <c:pt idx="36071">
                  <c:v>-39.57050000000001</c:v>
                </c:pt>
                <c:pt idx="36072">
                  <c:v>-39.5685</c:v>
                </c:pt>
                <c:pt idx="36073">
                  <c:v>-39.566500000000005</c:v>
                </c:pt>
                <c:pt idx="36074">
                  <c:v>-39.56450000000001</c:v>
                </c:pt>
                <c:pt idx="36075">
                  <c:v>-39.5625</c:v>
                </c:pt>
                <c:pt idx="36076">
                  <c:v>-39.560500000000005</c:v>
                </c:pt>
                <c:pt idx="36077">
                  <c:v>-39.558500000000009</c:v>
                </c:pt>
                <c:pt idx="36078">
                  <c:v>-39.5565</c:v>
                </c:pt>
                <c:pt idx="36079">
                  <c:v>-39.554500000000004</c:v>
                </c:pt>
                <c:pt idx="36080">
                  <c:v>-39.552500000000009</c:v>
                </c:pt>
                <c:pt idx="36081">
                  <c:v>-39.5505</c:v>
                </c:pt>
                <c:pt idx="36082">
                  <c:v>-39.548500000000004</c:v>
                </c:pt>
                <c:pt idx="36083">
                  <c:v>-39.546500000000009</c:v>
                </c:pt>
                <c:pt idx="36084">
                  <c:v>-39.544499999999999</c:v>
                </c:pt>
                <c:pt idx="36085">
                  <c:v>-39.542500000000004</c:v>
                </c:pt>
                <c:pt idx="36086">
                  <c:v>-39.540500000000009</c:v>
                </c:pt>
                <c:pt idx="36087">
                  <c:v>-39.538499999999999</c:v>
                </c:pt>
                <c:pt idx="36088">
                  <c:v>-39.536500000000004</c:v>
                </c:pt>
                <c:pt idx="36089">
                  <c:v>-39.534500000000008</c:v>
                </c:pt>
                <c:pt idx="36090">
                  <c:v>-39.532499999999999</c:v>
                </c:pt>
                <c:pt idx="36091">
                  <c:v>-39.530500000000004</c:v>
                </c:pt>
                <c:pt idx="36092">
                  <c:v>-39.528500000000008</c:v>
                </c:pt>
                <c:pt idx="36093">
                  <c:v>-39.526499999999999</c:v>
                </c:pt>
                <c:pt idx="36094">
                  <c:v>-39.524500000000003</c:v>
                </c:pt>
                <c:pt idx="36095">
                  <c:v>-39.522500000000008</c:v>
                </c:pt>
                <c:pt idx="36096">
                  <c:v>-39.520500000000013</c:v>
                </c:pt>
                <c:pt idx="36097">
                  <c:v>-39.518500000000003</c:v>
                </c:pt>
                <c:pt idx="36098">
                  <c:v>-39.516500000000008</c:v>
                </c:pt>
                <c:pt idx="36099">
                  <c:v>-39.514500000000012</c:v>
                </c:pt>
                <c:pt idx="36100">
                  <c:v>-39.512500000000003</c:v>
                </c:pt>
                <c:pt idx="36101">
                  <c:v>-39.510500000000008</c:v>
                </c:pt>
                <c:pt idx="36102">
                  <c:v>-39.508500000000012</c:v>
                </c:pt>
                <c:pt idx="36103">
                  <c:v>-39.506500000000003</c:v>
                </c:pt>
                <c:pt idx="36104">
                  <c:v>-39.504500000000007</c:v>
                </c:pt>
                <c:pt idx="36105">
                  <c:v>-39.502500000000012</c:v>
                </c:pt>
                <c:pt idx="36106">
                  <c:v>-39.500500000000002</c:v>
                </c:pt>
                <c:pt idx="36107">
                  <c:v>-39.498500000000007</c:v>
                </c:pt>
                <c:pt idx="36108">
                  <c:v>-39.496500000000012</c:v>
                </c:pt>
                <c:pt idx="36109">
                  <c:v>-39.494500000000002</c:v>
                </c:pt>
                <c:pt idx="36110">
                  <c:v>-39.492500000000007</c:v>
                </c:pt>
                <c:pt idx="36111">
                  <c:v>-39.490500000000011</c:v>
                </c:pt>
                <c:pt idx="36112">
                  <c:v>-39.488500000000002</c:v>
                </c:pt>
                <c:pt idx="36113">
                  <c:v>-39.486500000000007</c:v>
                </c:pt>
                <c:pt idx="36114">
                  <c:v>-39.484500000000011</c:v>
                </c:pt>
                <c:pt idx="36115">
                  <c:v>-39.482500000000002</c:v>
                </c:pt>
                <c:pt idx="36116">
                  <c:v>-39.480500000000006</c:v>
                </c:pt>
                <c:pt idx="36117">
                  <c:v>-39.478500000000011</c:v>
                </c:pt>
                <c:pt idx="36118">
                  <c:v>-39.476500000000001</c:v>
                </c:pt>
                <c:pt idx="36119">
                  <c:v>-39.474500000000006</c:v>
                </c:pt>
                <c:pt idx="36120">
                  <c:v>-39.472500000000011</c:v>
                </c:pt>
                <c:pt idx="36121">
                  <c:v>-39.470500000000001</c:v>
                </c:pt>
                <c:pt idx="36122">
                  <c:v>-39.468500000000006</c:v>
                </c:pt>
                <c:pt idx="36123">
                  <c:v>-39.466500000000011</c:v>
                </c:pt>
                <c:pt idx="36124">
                  <c:v>-39.464500000000001</c:v>
                </c:pt>
                <c:pt idx="36125">
                  <c:v>-39.462500000000006</c:v>
                </c:pt>
                <c:pt idx="36126">
                  <c:v>-39.46050000000001</c:v>
                </c:pt>
                <c:pt idx="36127">
                  <c:v>-39.458500000000001</c:v>
                </c:pt>
                <c:pt idx="36128">
                  <c:v>-39.456500000000005</c:v>
                </c:pt>
                <c:pt idx="36129">
                  <c:v>-39.45450000000001</c:v>
                </c:pt>
                <c:pt idx="36130">
                  <c:v>-39.452500000000001</c:v>
                </c:pt>
                <c:pt idx="36131">
                  <c:v>-39.450500000000005</c:v>
                </c:pt>
                <c:pt idx="36132">
                  <c:v>-39.44850000000001</c:v>
                </c:pt>
                <c:pt idx="36133">
                  <c:v>-39.4465</c:v>
                </c:pt>
                <c:pt idx="36134">
                  <c:v>-39.444500000000005</c:v>
                </c:pt>
                <c:pt idx="36135">
                  <c:v>-39.44250000000001</c:v>
                </c:pt>
                <c:pt idx="36136">
                  <c:v>-39.4405</c:v>
                </c:pt>
                <c:pt idx="36137">
                  <c:v>-39.438500000000005</c:v>
                </c:pt>
                <c:pt idx="36138">
                  <c:v>-39.436500000000009</c:v>
                </c:pt>
                <c:pt idx="36139">
                  <c:v>-39.4345</c:v>
                </c:pt>
                <c:pt idx="36140">
                  <c:v>-39.432500000000005</c:v>
                </c:pt>
                <c:pt idx="36141">
                  <c:v>-39.430500000000009</c:v>
                </c:pt>
                <c:pt idx="36142">
                  <c:v>-39.4285</c:v>
                </c:pt>
                <c:pt idx="36143">
                  <c:v>-39.426500000000004</c:v>
                </c:pt>
                <c:pt idx="36144">
                  <c:v>-39.424500000000009</c:v>
                </c:pt>
                <c:pt idx="36145">
                  <c:v>-39.422499999999999</c:v>
                </c:pt>
                <c:pt idx="36146">
                  <c:v>-39.420500000000004</c:v>
                </c:pt>
                <c:pt idx="36147">
                  <c:v>-39.418500000000009</c:v>
                </c:pt>
                <c:pt idx="36148">
                  <c:v>-39.416499999999999</c:v>
                </c:pt>
                <c:pt idx="36149">
                  <c:v>-39.414500000000004</c:v>
                </c:pt>
                <c:pt idx="36150">
                  <c:v>-39.412500000000009</c:v>
                </c:pt>
                <c:pt idx="36151">
                  <c:v>-39.410499999999999</c:v>
                </c:pt>
                <c:pt idx="36152">
                  <c:v>-39.408500000000004</c:v>
                </c:pt>
                <c:pt idx="36153">
                  <c:v>-39.406500000000008</c:v>
                </c:pt>
                <c:pt idx="36154">
                  <c:v>-39.404499999999999</c:v>
                </c:pt>
                <c:pt idx="36155">
                  <c:v>-39.402500000000003</c:v>
                </c:pt>
                <c:pt idx="36156">
                  <c:v>-39.400500000000008</c:v>
                </c:pt>
                <c:pt idx="36157">
                  <c:v>-39.398500000000013</c:v>
                </c:pt>
                <c:pt idx="36158">
                  <c:v>-39.396500000000003</c:v>
                </c:pt>
                <c:pt idx="36159">
                  <c:v>-39.394500000000008</c:v>
                </c:pt>
                <c:pt idx="36160">
                  <c:v>-39.392500000000013</c:v>
                </c:pt>
                <c:pt idx="36161">
                  <c:v>-39.390500000000003</c:v>
                </c:pt>
                <c:pt idx="36162">
                  <c:v>-39.388500000000008</c:v>
                </c:pt>
                <c:pt idx="36163">
                  <c:v>-39.386500000000012</c:v>
                </c:pt>
                <c:pt idx="36164">
                  <c:v>-39.384500000000003</c:v>
                </c:pt>
                <c:pt idx="36165">
                  <c:v>-39.382500000000007</c:v>
                </c:pt>
                <c:pt idx="36166">
                  <c:v>-39.380500000000012</c:v>
                </c:pt>
                <c:pt idx="36167">
                  <c:v>-39.378500000000003</c:v>
                </c:pt>
                <c:pt idx="36168">
                  <c:v>-39.376500000000007</c:v>
                </c:pt>
                <c:pt idx="36169">
                  <c:v>-39.374500000000012</c:v>
                </c:pt>
                <c:pt idx="36170">
                  <c:v>-39.372500000000002</c:v>
                </c:pt>
                <c:pt idx="36171">
                  <c:v>-39.370500000000007</c:v>
                </c:pt>
                <c:pt idx="36172">
                  <c:v>-39.368500000000012</c:v>
                </c:pt>
                <c:pt idx="36173">
                  <c:v>-39.366500000000002</c:v>
                </c:pt>
                <c:pt idx="36174">
                  <c:v>-39.364500000000007</c:v>
                </c:pt>
                <c:pt idx="36175">
                  <c:v>-39.362500000000011</c:v>
                </c:pt>
                <c:pt idx="36176">
                  <c:v>-39.360500000000002</c:v>
                </c:pt>
                <c:pt idx="36177">
                  <c:v>-39.358500000000006</c:v>
                </c:pt>
                <c:pt idx="36178">
                  <c:v>-39.356500000000011</c:v>
                </c:pt>
                <c:pt idx="36179">
                  <c:v>-39.354500000000002</c:v>
                </c:pt>
                <c:pt idx="36180">
                  <c:v>-39.352500000000006</c:v>
                </c:pt>
                <c:pt idx="36181">
                  <c:v>-39.350500000000011</c:v>
                </c:pt>
                <c:pt idx="36182">
                  <c:v>-39.348500000000001</c:v>
                </c:pt>
                <c:pt idx="36183">
                  <c:v>-39.346500000000006</c:v>
                </c:pt>
                <c:pt idx="36184">
                  <c:v>-39.344500000000011</c:v>
                </c:pt>
                <c:pt idx="36185">
                  <c:v>-39.342500000000001</c:v>
                </c:pt>
                <c:pt idx="36186">
                  <c:v>-39.340500000000006</c:v>
                </c:pt>
                <c:pt idx="36187">
                  <c:v>-39.33850000000001</c:v>
                </c:pt>
                <c:pt idx="36188">
                  <c:v>-39.336500000000001</c:v>
                </c:pt>
                <c:pt idx="36189">
                  <c:v>-39.334500000000006</c:v>
                </c:pt>
                <c:pt idx="36190">
                  <c:v>-39.33250000000001</c:v>
                </c:pt>
                <c:pt idx="36191">
                  <c:v>-39.330500000000001</c:v>
                </c:pt>
                <c:pt idx="36192">
                  <c:v>-39.328500000000005</c:v>
                </c:pt>
                <c:pt idx="36193">
                  <c:v>-39.32650000000001</c:v>
                </c:pt>
                <c:pt idx="36194">
                  <c:v>-39.3245</c:v>
                </c:pt>
                <c:pt idx="36195">
                  <c:v>-39.322500000000005</c:v>
                </c:pt>
                <c:pt idx="36196">
                  <c:v>-39.32050000000001</c:v>
                </c:pt>
                <c:pt idx="36197">
                  <c:v>-39.3185</c:v>
                </c:pt>
                <c:pt idx="36198">
                  <c:v>-39.316500000000005</c:v>
                </c:pt>
                <c:pt idx="36199">
                  <c:v>-39.31450000000001</c:v>
                </c:pt>
                <c:pt idx="36200">
                  <c:v>-39.3125</c:v>
                </c:pt>
                <c:pt idx="36201">
                  <c:v>-39.310500000000005</c:v>
                </c:pt>
                <c:pt idx="36202">
                  <c:v>-39.308500000000009</c:v>
                </c:pt>
                <c:pt idx="36203">
                  <c:v>-39.3065</c:v>
                </c:pt>
                <c:pt idx="36204">
                  <c:v>-39.304500000000004</c:v>
                </c:pt>
                <c:pt idx="36205">
                  <c:v>-39.302500000000009</c:v>
                </c:pt>
                <c:pt idx="36206">
                  <c:v>-39.3005</c:v>
                </c:pt>
                <c:pt idx="36207">
                  <c:v>-39.298500000000004</c:v>
                </c:pt>
                <c:pt idx="36208">
                  <c:v>-39.296500000000009</c:v>
                </c:pt>
                <c:pt idx="36209">
                  <c:v>-39.294499999999999</c:v>
                </c:pt>
                <c:pt idx="36210">
                  <c:v>-39.292500000000004</c:v>
                </c:pt>
                <c:pt idx="36211">
                  <c:v>-39.290500000000009</c:v>
                </c:pt>
                <c:pt idx="36212">
                  <c:v>-39.288499999999999</c:v>
                </c:pt>
                <c:pt idx="36213">
                  <c:v>-39.286500000000004</c:v>
                </c:pt>
                <c:pt idx="36214">
                  <c:v>-39.284500000000008</c:v>
                </c:pt>
                <c:pt idx="36215">
                  <c:v>-39.282499999999999</c:v>
                </c:pt>
                <c:pt idx="36216">
                  <c:v>-39.280500000000004</c:v>
                </c:pt>
                <c:pt idx="36217">
                  <c:v>-39.278500000000008</c:v>
                </c:pt>
                <c:pt idx="36218">
                  <c:v>-39.276499999999999</c:v>
                </c:pt>
                <c:pt idx="36219">
                  <c:v>-39.274500000000003</c:v>
                </c:pt>
                <c:pt idx="36220">
                  <c:v>-39.272500000000008</c:v>
                </c:pt>
                <c:pt idx="36221">
                  <c:v>-39.270500000000013</c:v>
                </c:pt>
                <c:pt idx="36222">
                  <c:v>-39.268500000000003</c:v>
                </c:pt>
                <c:pt idx="36223">
                  <c:v>-39.266500000000008</c:v>
                </c:pt>
                <c:pt idx="36224">
                  <c:v>-39.264500000000012</c:v>
                </c:pt>
                <c:pt idx="36225">
                  <c:v>-39.262500000000003</c:v>
                </c:pt>
                <c:pt idx="36226">
                  <c:v>-39.260500000000008</c:v>
                </c:pt>
                <c:pt idx="36227">
                  <c:v>-39.258500000000012</c:v>
                </c:pt>
                <c:pt idx="36228">
                  <c:v>-39.256500000000003</c:v>
                </c:pt>
                <c:pt idx="36229">
                  <c:v>-39.254500000000007</c:v>
                </c:pt>
                <c:pt idx="36230">
                  <c:v>-39.252500000000012</c:v>
                </c:pt>
                <c:pt idx="36231">
                  <c:v>-39.250500000000002</c:v>
                </c:pt>
                <c:pt idx="36232">
                  <c:v>-39.248500000000007</c:v>
                </c:pt>
                <c:pt idx="36233">
                  <c:v>-39.246500000000012</c:v>
                </c:pt>
                <c:pt idx="36234">
                  <c:v>-39.244500000000002</c:v>
                </c:pt>
                <c:pt idx="36235">
                  <c:v>-39.242500000000007</c:v>
                </c:pt>
                <c:pt idx="36236">
                  <c:v>-39.240500000000011</c:v>
                </c:pt>
                <c:pt idx="36237">
                  <c:v>-39.238500000000002</c:v>
                </c:pt>
                <c:pt idx="36238">
                  <c:v>-39.236500000000007</c:v>
                </c:pt>
                <c:pt idx="36239">
                  <c:v>-39.234500000000011</c:v>
                </c:pt>
                <c:pt idx="36240">
                  <c:v>-39.232500000000002</c:v>
                </c:pt>
                <c:pt idx="36241">
                  <c:v>-39.230500000000006</c:v>
                </c:pt>
                <c:pt idx="36242">
                  <c:v>-39.228500000000011</c:v>
                </c:pt>
                <c:pt idx="36243">
                  <c:v>-39.226500000000001</c:v>
                </c:pt>
                <c:pt idx="36244">
                  <c:v>-39.224500000000006</c:v>
                </c:pt>
                <c:pt idx="36245">
                  <c:v>-39.222500000000011</c:v>
                </c:pt>
                <c:pt idx="36246">
                  <c:v>-39.220500000000001</c:v>
                </c:pt>
                <c:pt idx="36247">
                  <c:v>-39.218500000000006</c:v>
                </c:pt>
                <c:pt idx="36248">
                  <c:v>-39.216500000000011</c:v>
                </c:pt>
                <c:pt idx="36249">
                  <c:v>-39.214500000000001</c:v>
                </c:pt>
                <c:pt idx="36250">
                  <c:v>-39.212500000000006</c:v>
                </c:pt>
                <c:pt idx="36251">
                  <c:v>-39.21050000000001</c:v>
                </c:pt>
                <c:pt idx="36252">
                  <c:v>-39.208500000000001</c:v>
                </c:pt>
                <c:pt idx="36253">
                  <c:v>-39.206500000000005</c:v>
                </c:pt>
                <c:pt idx="36254">
                  <c:v>-39.20450000000001</c:v>
                </c:pt>
                <c:pt idx="36255">
                  <c:v>-39.202500000000001</c:v>
                </c:pt>
                <c:pt idx="36256">
                  <c:v>-39.200500000000005</c:v>
                </c:pt>
                <c:pt idx="36257">
                  <c:v>-39.19850000000001</c:v>
                </c:pt>
                <c:pt idx="36258">
                  <c:v>-39.1965</c:v>
                </c:pt>
                <c:pt idx="36259">
                  <c:v>-39.194500000000005</c:v>
                </c:pt>
                <c:pt idx="36260">
                  <c:v>-39.19250000000001</c:v>
                </c:pt>
                <c:pt idx="36261">
                  <c:v>-39.1905</c:v>
                </c:pt>
                <c:pt idx="36262">
                  <c:v>-39.188500000000005</c:v>
                </c:pt>
                <c:pt idx="36263">
                  <c:v>-39.186500000000009</c:v>
                </c:pt>
                <c:pt idx="36264">
                  <c:v>-39.1845</c:v>
                </c:pt>
                <c:pt idx="36265">
                  <c:v>-39.182500000000005</c:v>
                </c:pt>
                <c:pt idx="36266">
                  <c:v>-39.180500000000009</c:v>
                </c:pt>
                <c:pt idx="36267">
                  <c:v>-39.1785</c:v>
                </c:pt>
                <c:pt idx="36268">
                  <c:v>-39.176500000000004</c:v>
                </c:pt>
                <c:pt idx="36269">
                  <c:v>-39.174500000000009</c:v>
                </c:pt>
                <c:pt idx="36270">
                  <c:v>-39.172499999999999</c:v>
                </c:pt>
                <c:pt idx="36271">
                  <c:v>-39.170500000000004</c:v>
                </c:pt>
                <c:pt idx="36272">
                  <c:v>-39.168500000000009</c:v>
                </c:pt>
                <c:pt idx="36273">
                  <c:v>-39.166499999999999</c:v>
                </c:pt>
                <c:pt idx="36274">
                  <c:v>-39.164500000000004</c:v>
                </c:pt>
                <c:pt idx="36275">
                  <c:v>-39.162500000000009</c:v>
                </c:pt>
                <c:pt idx="36276">
                  <c:v>-39.160499999999999</c:v>
                </c:pt>
                <c:pt idx="36277">
                  <c:v>-39.158500000000004</c:v>
                </c:pt>
                <c:pt idx="36278">
                  <c:v>-39.156500000000008</c:v>
                </c:pt>
                <c:pt idx="36279">
                  <c:v>-39.154499999999999</c:v>
                </c:pt>
                <c:pt idx="36280">
                  <c:v>-39.152500000000003</c:v>
                </c:pt>
                <c:pt idx="36281">
                  <c:v>-39.150500000000008</c:v>
                </c:pt>
                <c:pt idx="36282">
                  <c:v>-39.148500000000013</c:v>
                </c:pt>
                <c:pt idx="36283">
                  <c:v>-39.146500000000003</c:v>
                </c:pt>
                <c:pt idx="36284">
                  <c:v>-39.144500000000008</c:v>
                </c:pt>
                <c:pt idx="36285">
                  <c:v>-39.142500000000013</c:v>
                </c:pt>
                <c:pt idx="36286">
                  <c:v>-39.140500000000003</c:v>
                </c:pt>
                <c:pt idx="36287">
                  <c:v>-39.138500000000008</c:v>
                </c:pt>
                <c:pt idx="36288">
                  <c:v>-39.136500000000012</c:v>
                </c:pt>
                <c:pt idx="36289">
                  <c:v>-39.134500000000003</c:v>
                </c:pt>
                <c:pt idx="36290">
                  <c:v>-39.132500000000007</c:v>
                </c:pt>
                <c:pt idx="36291">
                  <c:v>-39.130500000000012</c:v>
                </c:pt>
                <c:pt idx="36292">
                  <c:v>-39.128500000000003</c:v>
                </c:pt>
                <c:pt idx="36293">
                  <c:v>-39.126500000000007</c:v>
                </c:pt>
                <c:pt idx="36294">
                  <c:v>-39.124500000000012</c:v>
                </c:pt>
                <c:pt idx="36295">
                  <c:v>-39.122500000000002</c:v>
                </c:pt>
                <c:pt idx="36296">
                  <c:v>-39.120500000000007</c:v>
                </c:pt>
                <c:pt idx="36297">
                  <c:v>-39.118500000000012</c:v>
                </c:pt>
                <c:pt idx="36298">
                  <c:v>-39.116500000000002</c:v>
                </c:pt>
                <c:pt idx="36299">
                  <c:v>-39.114500000000007</c:v>
                </c:pt>
                <c:pt idx="36300">
                  <c:v>-39.112500000000011</c:v>
                </c:pt>
                <c:pt idx="36301">
                  <c:v>-39.110500000000002</c:v>
                </c:pt>
                <c:pt idx="36302">
                  <c:v>-39.108500000000006</c:v>
                </c:pt>
                <c:pt idx="36303">
                  <c:v>-39.106500000000011</c:v>
                </c:pt>
                <c:pt idx="36304">
                  <c:v>-39.104500000000002</c:v>
                </c:pt>
                <c:pt idx="36305">
                  <c:v>-39.102500000000006</c:v>
                </c:pt>
                <c:pt idx="36306">
                  <c:v>-39.100500000000011</c:v>
                </c:pt>
                <c:pt idx="36307">
                  <c:v>-39.098500000000001</c:v>
                </c:pt>
                <c:pt idx="36308">
                  <c:v>-39.096500000000006</c:v>
                </c:pt>
                <c:pt idx="36309">
                  <c:v>-39.094500000000011</c:v>
                </c:pt>
                <c:pt idx="36310">
                  <c:v>-39.092500000000001</c:v>
                </c:pt>
                <c:pt idx="36311">
                  <c:v>-39.090500000000006</c:v>
                </c:pt>
                <c:pt idx="36312">
                  <c:v>-39.08850000000001</c:v>
                </c:pt>
                <c:pt idx="36313">
                  <c:v>-39.086500000000001</c:v>
                </c:pt>
                <c:pt idx="36314">
                  <c:v>-39.084500000000006</c:v>
                </c:pt>
                <c:pt idx="36315">
                  <c:v>-39.08250000000001</c:v>
                </c:pt>
                <c:pt idx="36316">
                  <c:v>-39.080500000000001</c:v>
                </c:pt>
                <c:pt idx="36317">
                  <c:v>-39.078500000000005</c:v>
                </c:pt>
                <c:pt idx="36318">
                  <c:v>-39.07650000000001</c:v>
                </c:pt>
                <c:pt idx="36319">
                  <c:v>-39.0745</c:v>
                </c:pt>
                <c:pt idx="36320">
                  <c:v>-39.072500000000005</c:v>
                </c:pt>
                <c:pt idx="36321">
                  <c:v>-39.07050000000001</c:v>
                </c:pt>
                <c:pt idx="36322">
                  <c:v>-39.0685</c:v>
                </c:pt>
                <c:pt idx="36323">
                  <c:v>-39.066500000000005</c:v>
                </c:pt>
                <c:pt idx="36324">
                  <c:v>-39.06450000000001</c:v>
                </c:pt>
                <c:pt idx="36325">
                  <c:v>-39.0625</c:v>
                </c:pt>
                <c:pt idx="36326">
                  <c:v>-39.060500000000005</c:v>
                </c:pt>
                <c:pt idx="36327">
                  <c:v>-39.058500000000009</c:v>
                </c:pt>
                <c:pt idx="36328">
                  <c:v>-39.0565</c:v>
                </c:pt>
                <c:pt idx="36329">
                  <c:v>-39.054500000000004</c:v>
                </c:pt>
                <c:pt idx="36330">
                  <c:v>-39.052500000000009</c:v>
                </c:pt>
                <c:pt idx="36331">
                  <c:v>-39.0505</c:v>
                </c:pt>
                <c:pt idx="36332">
                  <c:v>-39.048500000000004</c:v>
                </c:pt>
                <c:pt idx="36333">
                  <c:v>-39.046500000000009</c:v>
                </c:pt>
                <c:pt idx="36334">
                  <c:v>-39.044499999999999</c:v>
                </c:pt>
                <c:pt idx="36335">
                  <c:v>-39.042500000000004</c:v>
                </c:pt>
                <c:pt idx="36336">
                  <c:v>-39.040500000000009</c:v>
                </c:pt>
                <c:pt idx="36337">
                  <c:v>-39.038499999999999</c:v>
                </c:pt>
                <c:pt idx="36338">
                  <c:v>-39.036500000000004</c:v>
                </c:pt>
                <c:pt idx="36339">
                  <c:v>-39.034500000000008</c:v>
                </c:pt>
                <c:pt idx="36340">
                  <c:v>-39.032499999999999</c:v>
                </c:pt>
                <c:pt idx="36341">
                  <c:v>-39.030500000000004</c:v>
                </c:pt>
                <c:pt idx="36342">
                  <c:v>-39.028500000000008</c:v>
                </c:pt>
                <c:pt idx="36343">
                  <c:v>-39.026499999999999</c:v>
                </c:pt>
                <c:pt idx="36344">
                  <c:v>-39.024500000000003</c:v>
                </c:pt>
                <c:pt idx="36345">
                  <c:v>-39.022500000000008</c:v>
                </c:pt>
                <c:pt idx="36346">
                  <c:v>-39.020500000000013</c:v>
                </c:pt>
                <c:pt idx="36347">
                  <c:v>-39.018500000000003</c:v>
                </c:pt>
                <c:pt idx="36348">
                  <c:v>-39.016500000000008</c:v>
                </c:pt>
                <c:pt idx="36349">
                  <c:v>-39.014500000000012</c:v>
                </c:pt>
                <c:pt idx="36350">
                  <c:v>-39.012500000000003</c:v>
                </c:pt>
                <c:pt idx="36351">
                  <c:v>-39.010500000000008</c:v>
                </c:pt>
                <c:pt idx="36352">
                  <c:v>-39.008500000000012</c:v>
                </c:pt>
                <c:pt idx="36353">
                  <c:v>-39.006500000000003</c:v>
                </c:pt>
                <c:pt idx="36354">
                  <c:v>-39.004500000000007</c:v>
                </c:pt>
                <c:pt idx="36355">
                  <c:v>-39.002500000000012</c:v>
                </c:pt>
                <c:pt idx="36356">
                  <c:v>-39.000500000000002</c:v>
                </c:pt>
                <c:pt idx="36357">
                  <c:v>-38.998500000000007</c:v>
                </c:pt>
                <c:pt idx="36358">
                  <c:v>-38.996500000000012</c:v>
                </c:pt>
                <c:pt idx="36359">
                  <c:v>-38.994500000000002</c:v>
                </c:pt>
                <c:pt idx="36360">
                  <c:v>-38.992500000000007</c:v>
                </c:pt>
                <c:pt idx="36361">
                  <c:v>-38.990500000000011</c:v>
                </c:pt>
                <c:pt idx="36362">
                  <c:v>-38.988500000000002</c:v>
                </c:pt>
                <c:pt idx="36363">
                  <c:v>-38.986500000000007</c:v>
                </c:pt>
                <c:pt idx="36364">
                  <c:v>-38.984500000000011</c:v>
                </c:pt>
                <c:pt idx="36365">
                  <c:v>-38.982500000000002</c:v>
                </c:pt>
                <c:pt idx="36366">
                  <c:v>-38.980500000000006</c:v>
                </c:pt>
                <c:pt idx="36367">
                  <c:v>-38.978500000000011</c:v>
                </c:pt>
                <c:pt idx="36368">
                  <c:v>-38.976500000000001</c:v>
                </c:pt>
                <c:pt idx="36369">
                  <c:v>-38.974500000000006</c:v>
                </c:pt>
                <c:pt idx="36370">
                  <c:v>-38.972500000000011</c:v>
                </c:pt>
                <c:pt idx="36371">
                  <c:v>-38.970500000000001</c:v>
                </c:pt>
                <c:pt idx="36372">
                  <c:v>-38.968500000000006</c:v>
                </c:pt>
                <c:pt idx="36373">
                  <c:v>-38.966500000000011</c:v>
                </c:pt>
                <c:pt idx="36374">
                  <c:v>-38.964500000000001</c:v>
                </c:pt>
                <c:pt idx="36375">
                  <c:v>-38.962500000000006</c:v>
                </c:pt>
                <c:pt idx="36376">
                  <c:v>-38.96050000000001</c:v>
                </c:pt>
                <c:pt idx="36377">
                  <c:v>-38.958500000000001</c:v>
                </c:pt>
                <c:pt idx="36378">
                  <c:v>-38.956500000000005</c:v>
                </c:pt>
                <c:pt idx="36379">
                  <c:v>-38.95450000000001</c:v>
                </c:pt>
                <c:pt idx="36380">
                  <c:v>-38.952500000000001</c:v>
                </c:pt>
                <c:pt idx="36381">
                  <c:v>-38.950500000000005</c:v>
                </c:pt>
                <c:pt idx="36382">
                  <c:v>-38.94850000000001</c:v>
                </c:pt>
                <c:pt idx="36383">
                  <c:v>-38.9465</c:v>
                </c:pt>
                <c:pt idx="36384">
                  <c:v>-38.944500000000005</c:v>
                </c:pt>
                <c:pt idx="36385">
                  <c:v>-38.94250000000001</c:v>
                </c:pt>
                <c:pt idx="36386">
                  <c:v>-38.9405</c:v>
                </c:pt>
                <c:pt idx="36387">
                  <c:v>-38.938500000000005</c:v>
                </c:pt>
                <c:pt idx="36388">
                  <c:v>-38.936500000000009</c:v>
                </c:pt>
                <c:pt idx="36389">
                  <c:v>-38.9345</c:v>
                </c:pt>
                <c:pt idx="36390">
                  <c:v>-38.932500000000005</c:v>
                </c:pt>
                <c:pt idx="36391">
                  <c:v>-38.930500000000009</c:v>
                </c:pt>
                <c:pt idx="36392">
                  <c:v>-38.9285</c:v>
                </c:pt>
                <c:pt idx="36393">
                  <c:v>-38.926500000000004</c:v>
                </c:pt>
                <c:pt idx="36394">
                  <c:v>-38.924500000000009</c:v>
                </c:pt>
                <c:pt idx="36395">
                  <c:v>-38.922499999999999</c:v>
                </c:pt>
                <c:pt idx="36396">
                  <c:v>-38.920500000000004</c:v>
                </c:pt>
                <c:pt idx="36397">
                  <c:v>-38.918500000000009</c:v>
                </c:pt>
                <c:pt idx="36398">
                  <c:v>-38.916499999999999</c:v>
                </c:pt>
                <c:pt idx="36399">
                  <c:v>-38.914500000000004</c:v>
                </c:pt>
                <c:pt idx="36400">
                  <c:v>-38.912500000000009</c:v>
                </c:pt>
                <c:pt idx="36401">
                  <c:v>-38.910499999999999</c:v>
                </c:pt>
                <c:pt idx="36402">
                  <c:v>-38.908500000000004</c:v>
                </c:pt>
                <c:pt idx="36403">
                  <c:v>-38.906500000000008</c:v>
                </c:pt>
                <c:pt idx="36404">
                  <c:v>-38.904499999999999</c:v>
                </c:pt>
                <c:pt idx="36405">
                  <c:v>-38.902500000000003</c:v>
                </c:pt>
                <c:pt idx="36406">
                  <c:v>-38.900500000000008</c:v>
                </c:pt>
                <c:pt idx="36407">
                  <c:v>-38.898500000000013</c:v>
                </c:pt>
                <c:pt idx="36408">
                  <c:v>-38.896500000000003</c:v>
                </c:pt>
                <c:pt idx="36409">
                  <c:v>-38.894500000000008</c:v>
                </c:pt>
                <c:pt idx="36410">
                  <c:v>-38.892500000000013</c:v>
                </c:pt>
                <c:pt idx="36411">
                  <c:v>-38.890500000000003</c:v>
                </c:pt>
                <c:pt idx="36412">
                  <c:v>-38.888500000000008</c:v>
                </c:pt>
                <c:pt idx="36413">
                  <c:v>-38.886500000000012</c:v>
                </c:pt>
                <c:pt idx="36414">
                  <c:v>-38.884500000000003</c:v>
                </c:pt>
                <c:pt idx="36415">
                  <c:v>-38.882500000000007</c:v>
                </c:pt>
                <c:pt idx="36416">
                  <c:v>-38.880500000000012</c:v>
                </c:pt>
                <c:pt idx="36417">
                  <c:v>-38.878500000000003</c:v>
                </c:pt>
                <c:pt idx="36418">
                  <c:v>-38.876500000000007</c:v>
                </c:pt>
                <c:pt idx="36419">
                  <c:v>-38.874500000000012</c:v>
                </c:pt>
                <c:pt idx="36420">
                  <c:v>-38.872500000000002</c:v>
                </c:pt>
                <c:pt idx="36421">
                  <c:v>-38.870500000000007</c:v>
                </c:pt>
                <c:pt idx="36422">
                  <c:v>-38.868500000000012</c:v>
                </c:pt>
                <c:pt idx="36423">
                  <c:v>-38.866500000000002</c:v>
                </c:pt>
                <c:pt idx="36424">
                  <c:v>-38.864500000000007</c:v>
                </c:pt>
                <c:pt idx="36425">
                  <c:v>-38.862500000000011</c:v>
                </c:pt>
                <c:pt idx="36426">
                  <c:v>-38.860500000000002</c:v>
                </c:pt>
                <c:pt idx="36427">
                  <c:v>-38.858500000000006</c:v>
                </c:pt>
                <c:pt idx="36428">
                  <c:v>-38.856500000000011</c:v>
                </c:pt>
                <c:pt idx="36429">
                  <c:v>-38.854500000000002</c:v>
                </c:pt>
                <c:pt idx="36430">
                  <c:v>-38.852500000000006</c:v>
                </c:pt>
                <c:pt idx="36431">
                  <c:v>-38.850500000000011</c:v>
                </c:pt>
                <c:pt idx="36432">
                  <c:v>-38.848500000000001</c:v>
                </c:pt>
                <c:pt idx="36433">
                  <c:v>-38.846500000000006</c:v>
                </c:pt>
                <c:pt idx="36434">
                  <c:v>-38.844500000000011</c:v>
                </c:pt>
                <c:pt idx="36435">
                  <c:v>-38.842500000000001</c:v>
                </c:pt>
                <c:pt idx="36436">
                  <c:v>-38.840500000000006</c:v>
                </c:pt>
                <c:pt idx="36437">
                  <c:v>-38.83850000000001</c:v>
                </c:pt>
                <c:pt idx="36438">
                  <c:v>-38.836500000000001</c:v>
                </c:pt>
                <c:pt idx="36439">
                  <c:v>-38.834500000000006</c:v>
                </c:pt>
                <c:pt idx="36440">
                  <c:v>-38.83250000000001</c:v>
                </c:pt>
                <c:pt idx="36441">
                  <c:v>-38.830500000000001</c:v>
                </c:pt>
                <c:pt idx="36442">
                  <c:v>-38.828500000000005</c:v>
                </c:pt>
                <c:pt idx="36443">
                  <c:v>-38.82650000000001</c:v>
                </c:pt>
                <c:pt idx="36444">
                  <c:v>-38.8245</c:v>
                </c:pt>
                <c:pt idx="36445">
                  <c:v>-38.822500000000005</c:v>
                </c:pt>
                <c:pt idx="36446">
                  <c:v>-38.82050000000001</c:v>
                </c:pt>
                <c:pt idx="36447">
                  <c:v>-38.8185</c:v>
                </c:pt>
                <c:pt idx="36448">
                  <c:v>-38.816500000000005</c:v>
                </c:pt>
                <c:pt idx="36449">
                  <c:v>-38.81450000000001</c:v>
                </c:pt>
                <c:pt idx="36450">
                  <c:v>-38.8125</c:v>
                </c:pt>
                <c:pt idx="36451">
                  <c:v>-38.810500000000005</c:v>
                </c:pt>
                <c:pt idx="36452">
                  <c:v>-38.808500000000009</c:v>
                </c:pt>
                <c:pt idx="36453">
                  <c:v>-38.8065</c:v>
                </c:pt>
                <c:pt idx="36454">
                  <c:v>-38.804500000000004</c:v>
                </c:pt>
                <c:pt idx="36455">
                  <c:v>-38.802500000000009</c:v>
                </c:pt>
                <c:pt idx="36456">
                  <c:v>-38.8005</c:v>
                </c:pt>
                <c:pt idx="36457">
                  <c:v>-38.798500000000004</c:v>
                </c:pt>
                <c:pt idx="36458">
                  <c:v>-38.796500000000009</c:v>
                </c:pt>
                <c:pt idx="36459">
                  <c:v>-38.794499999999999</c:v>
                </c:pt>
                <c:pt idx="36460">
                  <c:v>-38.792500000000004</c:v>
                </c:pt>
                <c:pt idx="36461">
                  <c:v>-38.790500000000009</c:v>
                </c:pt>
                <c:pt idx="36462">
                  <c:v>-38.788499999999999</c:v>
                </c:pt>
                <c:pt idx="36463">
                  <c:v>-38.786500000000004</c:v>
                </c:pt>
                <c:pt idx="36464">
                  <c:v>-38.784500000000008</c:v>
                </c:pt>
                <c:pt idx="36465">
                  <c:v>-38.782499999999999</c:v>
                </c:pt>
                <c:pt idx="36466">
                  <c:v>-38.780500000000004</c:v>
                </c:pt>
                <c:pt idx="36467">
                  <c:v>-38.778500000000008</c:v>
                </c:pt>
                <c:pt idx="36468">
                  <c:v>-38.776499999999999</c:v>
                </c:pt>
                <c:pt idx="36469">
                  <c:v>-38.774500000000003</c:v>
                </c:pt>
                <c:pt idx="36470">
                  <c:v>-38.772500000000008</c:v>
                </c:pt>
                <c:pt idx="36471">
                  <c:v>-38.770500000000013</c:v>
                </c:pt>
                <c:pt idx="36472">
                  <c:v>-38.768500000000003</c:v>
                </c:pt>
                <c:pt idx="36473">
                  <c:v>-38.766500000000008</c:v>
                </c:pt>
                <c:pt idx="36474">
                  <c:v>-38.764500000000012</c:v>
                </c:pt>
                <c:pt idx="36475">
                  <c:v>-38.762500000000003</c:v>
                </c:pt>
                <c:pt idx="36476">
                  <c:v>-38.760500000000008</c:v>
                </c:pt>
                <c:pt idx="36477">
                  <c:v>-38.758500000000012</c:v>
                </c:pt>
                <c:pt idx="36478">
                  <c:v>-38.756500000000003</c:v>
                </c:pt>
                <c:pt idx="36479">
                  <c:v>-38.754500000000007</c:v>
                </c:pt>
                <c:pt idx="36480">
                  <c:v>-38.752500000000012</c:v>
                </c:pt>
                <c:pt idx="36481">
                  <c:v>-38.750500000000002</c:v>
                </c:pt>
                <c:pt idx="36482">
                  <c:v>-38.748500000000007</c:v>
                </c:pt>
                <c:pt idx="36483">
                  <c:v>-38.746500000000012</c:v>
                </c:pt>
                <c:pt idx="36484">
                  <c:v>-38.744500000000002</c:v>
                </c:pt>
                <c:pt idx="36485">
                  <c:v>-38.742500000000007</c:v>
                </c:pt>
                <c:pt idx="36486">
                  <c:v>-38.740500000000011</c:v>
                </c:pt>
                <c:pt idx="36487">
                  <c:v>-38.738500000000002</c:v>
                </c:pt>
                <c:pt idx="36488">
                  <c:v>-38.736500000000007</c:v>
                </c:pt>
                <c:pt idx="36489">
                  <c:v>-38.734500000000011</c:v>
                </c:pt>
                <c:pt idx="36490">
                  <c:v>-38.732500000000002</c:v>
                </c:pt>
                <c:pt idx="36491">
                  <c:v>-38.730500000000006</c:v>
                </c:pt>
                <c:pt idx="36492">
                  <c:v>-38.728500000000011</c:v>
                </c:pt>
                <c:pt idx="36493">
                  <c:v>-38.726500000000001</c:v>
                </c:pt>
                <c:pt idx="36494">
                  <c:v>-38.724500000000006</c:v>
                </c:pt>
                <c:pt idx="36495">
                  <c:v>-38.722500000000011</c:v>
                </c:pt>
                <c:pt idx="36496">
                  <c:v>-38.720500000000001</c:v>
                </c:pt>
                <c:pt idx="36497">
                  <c:v>-38.718500000000006</c:v>
                </c:pt>
                <c:pt idx="36498">
                  <c:v>-38.716500000000011</c:v>
                </c:pt>
                <c:pt idx="36499">
                  <c:v>-38.714500000000001</c:v>
                </c:pt>
                <c:pt idx="36500">
                  <c:v>-38.712500000000006</c:v>
                </c:pt>
                <c:pt idx="36501">
                  <c:v>-38.71050000000001</c:v>
                </c:pt>
                <c:pt idx="36502">
                  <c:v>-38.708500000000001</c:v>
                </c:pt>
                <c:pt idx="36503">
                  <c:v>-38.706500000000005</c:v>
                </c:pt>
                <c:pt idx="36504">
                  <c:v>-38.70450000000001</c:v>
                </c:pt>
                <c:pt idx="36505">
                  <c:v>-38.702500000000001</c:v>
                </c:pt>
                <c:pt idx="36506">
                  <c:v>-38.700500000000005</c:v>
                </c:pt>
                <c:pt idx="36507">
                  <c:v>-38.69850000000001</c:v>
                </c:pt>
                <c:pt idx="36508">
                  <c:v>-38.6965</c:v>
                </c:pt>
                <c:pt idx="36509">
                  <c:v>-38.694500000000005</c:v>
                </c:pt>
                <c:pt idx="36510">
                  <c:v>-38.69250000000001</c:v>
                </c:pt>
                <c:pt idx="36511">
                  <c:v>-38.6905</c:v>
                </c:pt>
                <c:pt idx="36512">
                  <c:v>-38.688500000000005</c:v>
                </c:pt>
                <c:pt idx="36513">
                  <c:v>-38.686500000000009</c:v>
                </c:pt>
                <c:pt idx="36514">
                  <c:v>-38.6845</c:v>
                </c:pt>
                <c:pt idx="36515">
                  <c:v>-38.682500000000005</c:v>
                </c:pt>
                <c:pt idx="36516">
                  <c:v>-38.680500000000009</c:v>
                </c:pt>
                <c:pt idx="36517">
                  <c:v>-38.6785</c:v>
                </c:pt>
                <c:pt idx="36518">
                  <c:v>-38.676500000000004</c:v>
                </c:pt>
                <c:pt idx="36519">
                  <c:v>-38.674500000000009</c:v>
                </c:pt>
                <c:pt idx="36520">
                  <c:v>-38.672499999999999</c:v>
                </c:pt>
                <c:pt idx="36521">
                  <c:v>-38.670500000000004</c:v>
                </c:pt>
                <c:pt idx="36522">
                  <c:v>-38.668500000000009</c:v>
                </c:pt>
                <c:pt idx="36523">
                  <c:v>-38.666499999999999</c:v>
                </c:pt>
                <c:pt idx="36524">
                  <c:v>-38.664500000000004</c:v>
                </c:pt>
                <c:pt idx="36525">
                  <c:v>-38.662500000000009</c:v>
                </c:pt>
                <c:pt idx="36526">
                  <c:v>-38.660499999999999</c:v>
                </c:pt>
                <c:pt idx="36527">
                  <c:v>-38.658500000000004</c:v>
                </c:pt>
                <c:pt idx="36528">
                  <c:v>-38.656500000000008</c:v>
                </c:pt>
                <c:pt idx="36529">
                  <c:v>-38.654499999999999</c:v>
                </c:pt>
                <c:pt idx="36530">
                  <c:v>-38.652500000000003</c:v>
                </c:pt>
                <c:pt idx="36531">
                  <c:v>-38.650500000000008</c:v>
                </c:pt>
                <c:pt idx="36532">
                  <c:v>-38.648500000000013</c:v>
                </c:pt>
                <c:pt idx="36533">
                  <c:v>-38.646500000000003</c:v>
                </c:pt>
                <c:pt idx="36534">
                  <c:v>-38.644500000000008</c:v>
                </c:pt>
                <c:pt idx="36535">
                  <c:v>-38.642500000000013</c:v>
                </c:pt>
                <c:pt idx="36536">
                  <c:v>-38.640500000000003</c:v>
                </c:pt>
                <c:pt idx="36537">
                  <c:v>-38.638500000000008</c:v>
                </c:pt>
                <c:pt idx="36538">
                  <c:v>-38.636500000000012</c:v>
                </c:pt>
                <c:pt idx="36539">
                  <c:v>-38.634500000000003</c:v>
                </c:pt>
                <c:pt idx="36540">
                  <c:v>-38.632500000000007</c:v>
                </c:pt>
                <c:pt idx="36541">
                  <c:v>-38.630500000000012</c:v>
                </c:pt>
                <c:pt idx="36542">
                  <c:v>-38.628500000000003</c:v>
                </c:pt>
                <c:pt idx="36543">
                  <c:v>-38.626500000000007</c:v>
                </c:pt>
                <c:pt idx="36544">
                  <c:v>-38.624500000000012</c:v>
                </c:pt>
                <c:pt idx="36545">
                  <c:v>-38.622500000000002</c:v>
                </c:pt>
                <c:pt idx="36546">
                  <c:v>-38.620500000000007</c:v>
                </c:pt>
                <c:pt idx="36547">
                  <c:v>-38.618500000000012</c:v>
                </c:pt>
                <c:pt idx="36548">
                  <c:v>-38.616500000000002</c:v>
                </c:pt>
                <c:pt idx="36549">
                  <c:v>-38.614500000000007</c:v>
                </c:pt>
                <c:pt idx="36550">
                  <c:v>-38.612500000000011</c:v>
                </c:pt>
                <c:pt idx="36551">
                  <c:v>-38.610500000000002</c:v>
                </c:pt>
                <c:pt idx="36552">
                  <c:v>-38.608500000000006</c:v>
                </c:pt>
                <c:pt idx="36553">
                  <c:v>-38.606500000000011</c:v>
                </c:pt>
                <c:pt idx="36554">
                  <c:v>-38.604500000000002</c:v>
                </c:pt>
                <c:pt idx="36555">
                  <c:v>-38.602500000000006</c:v>
                </c:pt>
                <c:pt idx="36556">
                  <c:v>-38.600500000000011</c:v>
                </c:pt>
                <c:pt idx="36557">
                  <c:v>-38.598500000000001</c:v>
                </c:pt>
                <c:pt idx="36558">
                  <c:v>-38.596500000000006</c:v>
                </c:pt>
                <c:pt idx="36559">
                  <c:v>-38.594500000000011</c:v>
                </c:pt>
                <c:pt idx="36560">
                  <c:v>-38.592500000000001</c:v>
                </c:pt>
                <c:pt idx="36561">
                  <c:v>-38.590500000000006</c:v>
                </c:pt>
                <c:pt idx="36562">
                  <c:v>-38.58850000000001</c:v>
                </c:pt>
                <c:pt idx="36563">
                  <c:v>-38.586500000000001</c:v>
                </c:pt>
                <c:pt idx="36564">
                  <c:v>-38.584500000000006</c:v>
                </c:pt>
                <c:pt idx="36565">
                  <c:v>-38.58250000000001</c:v>
                </c:pt>
                <c:pt idx="36566">
                  <c:v>-38.580500000000001</c:v>
                </c:pt>
                <c:pt idx="36567">
                  <c:v>-38.578500000000005</c:v>
                </c:pt>
                <c:pt idx="36568">
                  <c:v>-38.57650000000001</c:v>
                </c:pt>
                <c:pt idx="36569">
                  <c:v>-38.5745</c:v>
                </c:pt>
                <c:pt idx="36570">
                  <c:v>-38.572500000000005</c:v>
                </c:pt>
                <c:pt idx="36571">
                  <c:v>-38.57050000000001</c:v>
                </c:pt>
                <c:pt idx="36572">
                  <c:v>-38.5685</c:v>
                </c:pt>
                <c:pt idx="36573">
                  <c:v>-38.566500000000005</c:v>
                </c:pt>
                <c:pt idx="36574">
                  <c:v>-38.56450000000001</c:v>
                </c:pt>
                <c:pt idx="36575">
                  <c:v>-38.5625</c:v>
                </c:pt>
                <c:pt idx="36576">
                  <c:v>-38.560500000000005</c:v>
                </c:pt>
                <c:pt idx="36577">
                  <c:v>-38.558500000000009</c:v>
                </c:pt>
                <c:pt idx="36578">
                  <c:v>-38.5565</c:v>
                </c:pt>
                <c:pt idx="36579">
                  <c:v>-38.554500000000004</c:v>
                </c:pt>
                <c:pt idx="36580">
                  <c:v>-38.552500000000009</c:v>
                </c:pt>
                <c:pt idx="36581">
                  <c:v>-38.5505</c:v>
                </c:pt>
                <c:pt idx="36582">
                  <c:v>-38.548500000000004</c:v>
                </c:pt>
                <c:pt idx="36583">
                  <c:v>-38.546500000000009</c:v>
                </c:pt>
                <c:pt idx="36584">
                  <c:v>-38.544499999999999</c:v>
                </c:pt>
                <c:pt idx="36585">
                  <c:v>-38.542500000000004</c:v>
                </c:pt>
                <c:pt idx="36586">
                  <c:v>-38.540500000000009</c:v>
                </c:pt>
                <c:pt idx="36587">
                  <c:v>-38.538499999999999</c:v>
                </c:pt>
                <c:pt idx="36588">
                  <c:v>-38.536500000000004</c:v>
                </c:pt>
                <c:pt idx="36589">
                  <c:v>-38.534500000000008</c:v>
                </c:pt>
                <c:pt idx="36590">
                  <c:v>-38.532499999999999</c:v>
                </c:pt>
                <c:pt idx="36591">
                  <c:v>-38.530500000000004</c:v>
                </c:pt>
                <c:pt idx="36592">
                  <c:v>-38.528500000000008</c:v>
                </c:pt>
                <c:pt idx="36593">
                  <c:v>-38.526499999999999</c:v>
                </c:pt>
                <c:pt idx="36594">
                  <c:v>-38.524500000000003</c:v>
                </c:pt>
                <c:pt idx="36595">
                  <c:v>-38.522500000000008</c:v>
                </c:pt>
                <c:pt idx="36596">
                  <c:v>-38.520500000000013</c:v>
                </c:pt>
                <c:pt idx="36597">
                  <c:v>-38.518500000000003</c:v>
                </c:pt>
                <c:pt idx="36598">
                  <c:v>-38.516500000000008</c:v>
                </c:pt>
                <c:pt idx="36599">
                  <c:v>-38.514500000000012</c:v>
                </c:pt>
                <c:pt idx="36600">
                  <c:v>-38.512500000000003</c:v>
                </c:pt>
                <c:pt idx="36601">
                  <c:v>-38.510500000000008</c:v>
                </c:pt>
                <c:pt idx="36602">
                  <c:v>-38.508500000000012</c:v>
                </c:pt>
                <c:pt idx="36603">
                  <c:v>-38.506500000000003</c:v>
                </c:pt>
                <c:pt idx="36604">
                  <c:v>-38.504500000000007</c:v>
                </c:pt>
                <c:pt idx="36605">
                  <c:v>-38.502500000000012</c:v>
                </c:pt>
                <c:pt idx="36606">
                  <c:v>-38.500500000000002</c:v>
                </c:pt>
                <c:pt idx="36607">
                  <c:v>-38.498500000000007</c:v>
                </c:pt>
                <c:pt idx="36608">
                  <c:v>-38.496500000000012</c:v>
                </c:pt>
                <c:pt idx="36609">
                  <c:v>-38.494500000000002</c:v>
                </c:pt>
                <c:pt idx="36610">
                  <c:v>-38.492500000000007</c:v>
                </c:pt>
                <c:pt idx="36611">
                  <c:v>-38.490500000000011</c:v>
                </c:pt>
                <c:pt idx="36612">
                  <c:v>-38.488500000000002</c:v>
                </c:pt>
                <c:pt idx="36613">
                  <c:v>-38.486500000000007</c:v>
                </c:pt>
                <c:pt idx="36614">
                  <c:v>-38.484500000000011</c:v>
                </c:pt>
                <c:pt idx="36615">
                  <c:v>-38.482500000000002</c:v>
                </c:pt>
                <c:pt idx="36616">
                  <c:v>-38.480500000000006</c:v>
                </c:pt>
                <c:pt idx="36617">
                  <c:v>-38.478500000000011</c:v>
                </c:pt>
                <c:pt idx="36618">
                  <c:v>-38.476500000000001</c:v>
                </c:pt>
                <c:pt idx="36619">
                  <c:v>-38.474500000000006</c:v>
                </c:pt>
                <c:pt idx="36620">
                  <c:v>-38.472500000000011</c:v>
                </c:pt>
                <c:pt idx="36621">
                  <c:v>-38.470500000000001</c:v>
                </c:pt>
                <c:pt idx="36622">
                  <c:v>-38.468500000000006</c:v>
                </c:pt>
                <c:pt idx="36623">
                  <c:v>-38.466500000000011</c:v>
                </c:pt>
                <c:pt idx="36624">
                  <c:v>-38.464500000000001</c:v>
                </c:pt>
                <c:pt idx="36625">
                  <c:v>-38.462500000000006</c:v>
                </c:pt>
                <c:pt idx="36626">
                  <c:v>-38.46050000000001</c:v>
                </c:pt>
                <c:pt idx="36627">
                  <c:v>-38.458500000000001</c:v>
                </c:pt>
                <c:pt idx="36628">
                  <c:v>-38.456500000000005</c:v>
                </c:pt>
                <c:pt idx="36629">
                  <c:v>-38.45450000000001</c:v>
                </c:pt>
                <c:pt idx="36630">
                  <c:v>-38.452500000000001</c:v>
                </c:pt>
                <c:pt idx="36631">
                  <c:v>-38.450500000000005</c:v>
                </c:pt>
                <c:pt idx="36632">
                  <c:v>-38.44850000000001</c:v>
                </c:pt>
                <c:pt idx="36633">
                  <c:v>-38.4465</c:v>
                </c:pt>
                <c:pt idx="36634">
                  <c:v>-38.444500000000005</c:v>
                </c:pt>
                <c:pt idx="36635">
                  <c:v>-38.44250000000001</c:v>
                </c:pt>
                <c:pt idx="36636">
                  <c:v>-38.4405</c:v>
                </c:pt>
                <c:pt idx="36637">
                  <c:v>-38.438500000000005</c:v>
                </c:pt>
                <c:pt idx="36638">
                  <c:v>-38.436500000000009</c:v>
                </c:pt>
                <c:pt idx="36639">
                  <c:v>-38.4345</c:v>
                </c:pt>
                <c:pt idx="36640">
                  <c:v>-38.432500000000005</c:v>
                </c:pt>
                <c:pt idx="36641">
                  <c:v>-38.430500000000009</c:v>
                </c:pt>
                <c:pt idx="36642">
                  <c:v>-38.4285</c:v>
                </c:pt>
                <c:pt idx="36643">
                  <c:v>-38.426500000000004</c:v>
                </c:pt>
                <c:pt idx="36644">
                  <c:v>-38.424500000000009</c:v>
                </c:pt>
                <c:pt idx="36645">
                  <c:v>-38.422499999999999</c:v>
                </c:pt>
                <c:pt idx="36646">
                  <c:v>-38.420500000000004</c:v>
                </c:pt>
                <c:pt idx="36647">
                  <c:v>-38.418500000000009</c:v>
                </c:pt>
                <c:pt idx="36648">
                  <c:v>-38.416499999999999</c:v>
                </c:pt>
                <c:pt idx="36649">
                  <c:v>-38.414500000000004</c:v>
                </c:pt>
                <c:pt idx="36650">
                  <c:v>-38.412500000000009</c:v>
                </c:pt>
                <c:pt idx="36651">
                  <c:v>-38.410499999999999</c:v>
                </c:pt>
                <c:pt idx="36652">
                  <c:v>-38.408500000000004</c:v>
                </c:pt>
                <c:pt idx="36653">
                  <c:v>-38.406500000000008</c:v>
                </c:pt>
                <c:pt idx="36654">
                  <c:v>-38.404499999999999</c:v>
                </c:pt>
                <c:pt idx="36655">
                  <c:v>-38.402500000000003</c:v>
                </c:pt>
                <c:pt idx="36656">
                  <c:v>-38.400500000000008</c:v>
                </c:pt>
                <c:pt idx="36657">
                  <c:v>-38.398500000000013</c:v>
                </c:pt>
                <c:pt idx="36658">
                  <c:v>-38.396500000000003</c:v>
                </c:pt>
                <c:pt idx="36659">
                  <c:v>-38.394500000000008</c:v>
                </c:pt>
                <c:pt idx="36660">
                  <c:v>-38.392500000000013</c:v>
                </c:pt>
                <c:pt idx="36661">
                  <c:v>-38.390500000000003</c:v>
                </c:pt>
                <c:pt idx="36662">
                  <c:v>-38.388500000000008</c:v>
                </c:pt>
                <c:pt idx="36663">
                  <c:v>-38.386500000000012</c:v>
                </c:pt>
                <c:pt idx="36664">
                  <c:v>-38.384500000000003</c:v>
                </c:pt>
                <c:pt idx="36665">
                  <c:v>-38.382500000000007</c:v>
                </c:pt>
                <c:pt idx="36666">
                  <c:v>-38.380500000000012</c:v>
                </c:pt>
                <c:pt idx="36667">
                  <c:v>-38.378500000000003</c:v>
                </c:pt>
                <c:pt idx="36668">
                  <c:v>-38.376500000000007</c:v>
                </c:pt>
                <c:pt idx="36669">
                  <c:v>-38.374500000000012</c:v>
                </c:pt>
                <c:pt idx="36670">
                  <c:v>-38.372500000000002</c:v>
                </c:pt>
                <c:pt idx="36671">
                  <c:v>-38.370500000000007</c:v>
                </c:pt>
                <c:pt idx="36672">
                  <c:v>-38.368500000000012</c:v>
                </c:pt>
                <c:pt idx="36673">
                  <c:v>-38.366500000000002</c:v>
                </c:pt>
                <c:pt idx="36674">
                  <c:v>-38.364500000000007</c:v>
                </c:pt>
                <c:pt idx="36675">
                  <c:v>-38.362500000000011</c:v>
                </c:pt>
                <c:pt idx="36676">
                  <c:v>-38.360500000000002</c:v>
                </c:pt>
                <c:pt idx="36677">
                  <c:v>-38.358500000000006</c:v>
                </c:pt>
                <c:pt idx="36678">
                  <c:v>-38.356500000000011</c:v>
                </c:pt>
                <c:pt idx="36679">
                  <c:v>-38.354500000000002</c:v>
                </c:pt>
                <c:pt idx="36680">
                  <c:v>-38.352500000000006</c:v>
                </c:pt>
                <c:pt idx="36681">
                  <c:v>-38.350500000000011</c:v>
                </c:pt>
                <c:pt idx="36682">
                  <c:v>-38.348500000000001</c:v>
                </c:pt>
                <c:pt idx="36683">
                  <c:v>-38.346500000000006</c:v>
                </c:pt>
                <c:pt idx="36684">
                  <c:v>-38.344500000000011</c:v>
                </c:pt>
                <c:pt idx="36685">
                  <c:v>-38.342500000000001</c:v>
                </c:pt>
                <c:pt idx="36686">
                  <c:v>-38.340500000000006</c:v>
                </c:pt>
                <c:pt idx="36687">
                  <c:v>-38.33850000000001</c:v>
                </c:pt>
                <c:pt idx="36688">
                  <c:v>-38.336500000000001</c:v>
                </c:pt>
                <c:pt idx="36689">
                  <c:v>-38.334500000000006</c:v>
                </c:pt>
                <c:pt idx="36690">
                  <c:v>-38.33250000000001</c:v>
                </c:pt>
                <c:pt idx="36691">
                  <c:v>-38.330500000000001</c:v>
                </c:pt>
                <c:pt idx="36692">
                  <c:v>-38.328500000000005</c:v>
                </c:pt>
                <c:pt idx="36693">
                  <c:v>-38.32650000000001</c:v>
                </c:pt>
                <c:pt idx="36694">
                  <c:v>-38.3245</c:v>
                </c:pt>
                <c:pt idx="36695">
                  <c:v>-38.322500000000005</c:v>
                </c:pt>
                <c:pt idx="36696">
                  <c:v>-38.32050000000001</c:v>
                </c:pt>
                <c:pt idx="36697">
                  <c:v>-38.3185</c:v>
                </c:pt>
                <c:pt idx="36698">
                  <c:v>-38.316500000000005</c:v>
                </c:pt>
                <c:pt idx="36699">
                  <c:v>-38.31450000000001</c:v>
                </c:pt>
                <c:pt idx="36700">
                  <c:v>-38.3125</c:v>
                </c:pt>
                <c:pt idx="36701">
                  <c:v>-38.310500000000005</c:v>
                </c:pt>
                <c:pt idx="36702">
                  <c:v>-38.308500000000009</c:v>
                </c:pt>
                <c:pt idx="36703">
                  <c:v>-38.3065</c:v>
                </c:pt>
                <c:pt idx="36704">
                  <c:v>-38.304500000000004</c:v>
                </c:pt>
                <c:pt idx="36705">
                  <c:v>-38.302500000000009</c:v>
                </c:pt>
                <c:pt idx="36706">
                  <c:v>-38.3005</c:v>
                </c:pt>
                <c:pt idx="36707">
                  <c:v>-38.298500000000004</c:v>
                </c:pt>
                <c:pt idx="36708">
                  <c:v>-38.296500000000009</c:v>
                </c:pt>
                <c:pt idx="36709">
                  <c:v>-38.294499999999999</c:v>
                </c:pt>
                <c:pt idx="36710">
                  <c:v>-38.292500000000004</c:v>
                </c:pt>
                <c:pt idx="36711">
                  <c:v>-38.290500000000009</c:v>
                </c:pt>
                <c:pt idx="36712">
                  <c:v>-38.288499999999999</c:v>
                </c:pt>
                <c:pt idx="36713">
                  <c:v>-38.286500000000004</c:v>
                </c:pt>
                <c:pt idx="36714">
                  <c:v>-38.284500000000008</c:v>
                </c:pt>
                <c:pt idx="36715">
                  <c:v>-38.282499999999999</c:v>
                </c:pt>
                <c:pt idx="36716">
                  <c:v>-38.280500000000004</c:v>
                </c:pt>
                <c:pt idx="36717">
                  <c:v>-38.278500000000008</c:v>
                </c:pt>
                <c:pt idx="36718">
                  <c:v>-38.276499999999999</c:v>
                </c:pt>
                <c:pt idx="36719">
                  <c:v>-38.274500000000003</c:v>
                </c:pt>
                <c:pt idx="36720">
                  <c:v>-38.272500000000008</c:v>
                </c:pt>
                <c:pt idx="36721">
                  <c:v>-38.270500000000013</c:v>
                </c:pt>
                <c:pt idx="36722">
                  <c:v>-38.268500000000003</c:v>
                </c:pt>
                <c:pt idx="36723">
                  <c:v>-38.266500000000008</c:v>
                </c:pt>
                <c:pt idx="36724">
                  <c:v>-38.264500000000012</c:v>
                </c:pt>
                <c:pt idx="36725">
                  <c:v>-38.262500000000003</c:v>
                </c:pt>
                <c:pt idx="36726">
                  <c:v>-38.260500000000008</c:v>
                </c:pt>
                <c:pt idx="36727">
                  <c:v>-38.258500000000012</c:v>
                </c:pt>
                <c:pt idx="36728">
                  <c:v>-38.256500000000003</c:v>
                </c:pt>
                <c:pt idx="36729">
                  <c:v>-38.254500000000007</c:v>
                </c:pt>
                <c:pt idx="36730">
                  <c:v>-38.252500000000012</c:v>
                </c:pt>
                <c:pt idx="36731">
                  <c:v>-38.250500000000002</c:v>
                </c:pt>
                <c:pt idx="36732">
                  <c:v>-38.248500000000007</c:v>
                </c:pt>
                <c:pt idx="36733">
                  <c:v>-38.246500000000012</c:v>
                </c:pt>
                <c:pt idx="36734">
                  <c:v>-38.244500000000002</c:v>
                </c:pt>
                <c:pt idx="36735">
                  <c:v>-38.242500000000007</c:v>
                </c:pt>
                <c:pt idx="36736">
                  <c:v>-38.240500000000011</c:v>
                </c:pt>
                <c:pt idx="36737">
                  <c:v>-38.238500000000002</c:v>
                </c:pt>
                <c:pt idx="36738">
                  <c:v>-38.236500000000007</c:v>
                </c:pt>
                <c:pt idx="36739">
                  <c:v>-38.234500000000011</c:v>
                </c:pt>
                <c:pt idx="36740">
                  <c:v>-38.232500000000002</c:v>
                </c:pt>
                <c:pt idx="36741">
                  <c:v>-38.230500000000006</c:v>
                </c:pt>
                <c:pt idx="36742">
                  <c:v>-38.228500000000011</c:v>
                </c:pt>
                <c:pt idx="36743">
                  <c:v>-38.226500000000001</c:v>
                </c:pt>
                <c:pt idx="36744">
                  <c:v>-38.224500000000006</c:v>
                </c:pt>
                <c:pt idx="36745">
                  <c:v>-38.222500000000011</c:v>
                </c:pt>
                <c:pt idx="36746">
                  <c:v>-38.220500000000001</c:v>
                </c:pt>
                <c:pt idx="36747">
                  <c:v>-38.218500000000006</c:v>
                </c:pt>
                <c:pt idx="36748">
                  <c:v>-38.216500000000011</c:v>
                </c:pt>
                <c:pt idx="36749">
                  <c:v>-38.214500000000001</c:v>
                </c:pt>
                <c:pt idx="36750">
                  <c:v>-38.212500000000006</c:v>
                </c:pt>
                <c:pt idx="36751">
                  <c:v>-38.21050000000001</c:v>
                </c:pt>
                <c:pt idx="36752">
                  <c:v>-38.208500000000001</c:v>
                </c:pt>
                <c:pt idx="36753">
                  <c:v>-38.206500000000005</c:v>
                </c:pt>
                <c:pt idx="36754">
                  <c:v>-38.20450000000001</c:v>
                </c:pt>
                <c:pt idx="36755">
                  <c:v>-38.202500000000001</c:v>
                </c:pt>
                <c:pt idx="36756">
                  <c:v>-38.200500000000005</c:v>
                </c:pt>
                <c:pt idx="36757">
                  <c:v>-38.19850000000001</c:v>
                </c:pt>
                <c:pt idx="36758">
                  <c:v>-38.1965</c:v>
                </c:pt>
                <c:pt idx="36759">
                  <c:v>-38.194500000000005</c:v>
                </c:pt>
                <c:pt idx="36760">
                  <c:v>-38.19250000000001</c:v>
                </c:pt>
                <c:pt idx="36761">
                  <c:v>-38.1905</c:v>
                </c:pt>
                <c:pt idx="36762">
                  <c:v>-38.188500000000005</c:v>
                </c:pt>
                <c:pt idx="36763">
                  <c:v>-38.186500000000009</c:v>
                </c:pt>
                <c:pt idx="36764">
                  <c:v>-38.1845</c:v>
                </c:pt>
                <c:pt idx="36765">
                  <c:v>-38.182500000000005</c:v>
                </c:pt>
                <c:pt idx="36766">
                  <c:v>-38.180500000000009</c:v>
                </c:pt>
                <c:pt idx="36767">
                  <c:v>-38.1785</c:v>
                </c:pt>
                <c:pt idx="36768">
                  <c:v>-38.176500000000004</c:v>
                </c:pt>
                <c:pt idx="36769">
                  <c:v>-38.174500000000009</c:v>
                </c:pt>
                <c:pt idx="36770">
                  <c:v>-38.172499999999999</c:v>
                </c:pt>
                <c:pt idx="36771">
                  <c:v>-38.170500000000004</c:v>
                </c:pt>
                <c:pt idx="36772">
                  <c:v>-38.168500000000009</c:v>
                </c:pt>
                <c:pt idx="36773">
                  <c:v>-38.166499999999999</c:v>
                </c:pt>
                <c:pt idx="36774">
                  <c:v>-38.164500000000004</c:v>
                </c:pt>
                <c:pt idx="36775">
                  <c:v>-38.162500000000009</c:v>
                </c:pt>
                <c:pt idx="36776">
                  <c:v>-38.160499999999999</c:v>
                </c:pt>
                <c:pt idx="36777">
                  <c:v>-38.158500000000004</c:v>
                </c:pt>
                <c:pt idx="36778">
                  <c:v>-38.156500000000008</c:v>
                </c:pt>
                <c:pt idx="36779">
                  <c:v>-38.154499999999999</c:v>
                </c:pt>
                <c:pt idx="36780">
                  <c:v>-38.152500000000003</c:v>
                </c:pt>
                <c:pt idx="36781">
                  <c:v>-38.150500000000008</c:v>
                </c:pt>
                <c:pt idx="36782">
                  <c:v>-38.148500000000013</c:v>
                </c:pt>
                <c:pt idx="36783">
                  <c:v>-38.146500000000003</c:v>
                </c:pt>
                <c:pt idx="36784">
                  <c:v>-38.144500000000008</c:v>
                </c:pt>
                <c:pt idx="36785">
                  <c:v>-38.142500000000013</c:v>
                </c:pt>
                <c:pt idx="36786">
                  <c:v>-38.140500000000003</c:v>
                </c:pt>
                <c:pt idx="36787">
                  <c:v>-38.138500000000008</c:v>
                </c:pt>
                <c:pt idx="36788">
                  <c:v>-38.136500000000012</c:v>
                </c:pt>
                <c:pt idx="36789">
                  <c:v>-38.134500000000003</c:v>
                </c:pt>
                <c:pt idx="36790">
                  <c:v>-38.132500000000007</c:v>
                </c:pt>
                <c:pt idx="36791">
                  <c:v>-38.130500000000012</c:v>
                </c:pt>
                <c:pt idx="36792">
                  <c:v>-38.128500000000003</c:v>
                </c:pt>
                <c:pt idx="36793">
                  <c:v>-38.126500000000007</c:v>
                </c:pt>
                <c:pt idx="36794">
                  <c:v>-38.124500000000012</c:v>
                </c:pt>
                <c:pt idx="36795">
                  <c:v>-38.122500000000002</c:v>
                </c:pt>
                <c:pt idx="36796">
                  <c:v>-38.120500000000007</c:v>
                </c:pt>
                <c:pt idx="36797">
                  <c:v>-38.118500000000012</c:v>
                </c:pt>
                <c:pt idx="36798">
                  <c:v>-38.116500000000002</c:v>
                </c:pt>
                <c:pt idx="36799">
                  <c:v>-38.114500000000007</c:v>
                </c:pt>
                <c:pt idx="36800">
                  <c:v>-38.112500000000011</c:v>
                </c:pt>
                <c:pt idx="36801">
                  <c:v>-38.110500000000002</c:v>
                </c:pt>
                <c:pt idx="36802">
                  <c:v>-38.108500000000006</c:v>
                </c:pt>
                <c:pt idx="36803">
                  <c:v>-38.106500000000011</c:v>
                </c:pt>
                <c:pt idx="36804">
                  <c:v>-38.104500000000002</c:v>
                </c:pt>
                <c:pt idx="36805">
                  <c:v>-38.102500000000006</c:v>
                </c:pt>
                <c:pt idx="36806">
                  <c:v>-38.100500000000011</c:v>
                </c:pt>
                <c:pt idx="36807">
                  <c:v>-38.098500000000001</c:v>
                </c:pt>
                <c:pt idx="36808">
                  <c:v>-38.096500000000006</c:v>
                </c:pt>
                <c:pt idx="36809">
                  <c:v>-38.094500000000011</c:v>
                </c:pt>
                <c:pt idx="36810">
                  <c:v>-38.092500000000001</c:v>
                </c:pt>
                <c:pt idx="36811">
                  <c:v>-38.090500000000006</c:v>
                </c:pt>
                <c:pt idx="36812">
                  <c:v>-38.08850000000001</c:v>
                </c:pt>
                <c:pt idx="36813">
                  <c:v>-38.086500000000001</c:v>
                </c:pt>
                <c:pt idx="36814">
                  <c:v>-38.084500000000006</c:v>
                </c:pt>
                <c:pt idx="36815">
                  <c:v>-38.08250000000001</c:v>
                </c:pt>
                <c:pt idx="36816">
                  <c:v>-38.080500000000001</c:v>
                </c:pt>
                <c:pt idx="36817">
                  <c:v>-38.078500000000005</c:v>
                </c:pt>
                <c:pt idx="36818">
                  <c:v>-38.07650000000001</c:v>
                </c:pt>
                <c:pt idx="36819">
                  <c:v>-38.0745</c:v>
                </c:pt>
                <c:pt idx="36820">
                  <c:v>-38.072500000000005</c:v>
                </c:pt>
                <c:pt idx="36821">
                  <c:v>-38.07050000000001</c:v>
                </c:pt>
                <c:pt idx="36822">
                  <c:v>-38.0685</c:v>
                </c:pt>
                <c:pt idx="36823">
                  <c:v>-38.066500000000005</c:v>
                </c:pt>
                <c:pt idx="36824">
                  <c:v>-38.06450000000001</c:v>
                </c:pt>
                <c:pt idx="36825">
                  <c:v>-38.0625</c:v>
                </c:pt>
                <c:pt idx="36826">
                  <c:v>-38.060500000000005</c:v>
                </c:pt>
                <c:pt idx="36827">
                  <c:v>-38.058500000000009</c:v>
                </c:pt>
                <c:pt idx="36828">
                  <c:v>-38.0565</c:v>
                </c:pt>
                <c:pt idx="36829">
                  <c:v>-38.054500000000004</c:v>
                </c:pt>
                <c:pt idx="36830">
                  <c:v>-38.052500000000009</c:v>
                </c:pt>
                <c:pt idx="36831">
                  <c:v>-38.0505</c:v>
                </c:pt>
                <c:pt idx="36832">
                  <c:v>-38.048500000000004</c:v>
                </c:pt>
                <c:pt idx="36833">
                  <c:v>-38.046500000000009</c:v>
                </c:pt>
                <c:pt idx="36834">
                  <c:v>-38.044499999999999</c:v>
                </c:pt>
                <c:pt idx="36835">
                  <c:v>-38.042500000000004</c:v>
                </c:pt>
                <c:pt idx="36836">
                  <c:v>-38.040500000000009</c:v>
                </c:pt>
                <c:pt idx="36837">
                  <c:v>-38.038499999999999</c:v>
                </c:pt>
                <c:pt idx="36838">
                  <c:v>-38.036500000000004</c:v>
                </c:pt>
                <c:pt idx="36839">
                  <c:v>-38.034500000000008</c:v>
                </c:pt>
                <c:pt idx="36840">
                  <c:v>-38.032499999999999</c:v>
                </c:pt>
                <c:pt idx="36841">
                  <c:v>-38.030500000000004</c:v>
                </c:pt>
                <c:pt idx="36842">
                  <c:v>-38.028500000000008</c:v>
                </c:pt>
                <c:pt idx="36843">
                  <c:v>-38.026499999999999</c:v>
                </c:pt>
                <c:pt idx="36844">
                  <c:v>-38.024500000000003</c:v>
                </c:pt>
                <c:pt idx="36845">
                  <c:v>-38.022500000000008</c:v>
                </c:pt>
                <c:pt idx="36846">
                  <c:v>-38.020500000000013</c:v>
                </c:pt>
                <c:pt idx="36847">
                  <c:v>-38.018500000000003</c:v>
                </c:pt>
                <c:pt idx="36848">
                  <c:v>-38.016500000000008</c:v>
                </c:pt>
                <c:pt idx="36849">
                  <c:v>-38.014500000000012</c:v>
                </c:pt>
                <c:pt idx="36850">
                  <c:v>-38.012500000000003</c:v>
                </c:pt>
                <c:pt idx="36851">
                  <c:v>-38.010500000000008</c:v>
                </c:pt>
                <c:pt idx="36852">
                  <c:v>-38.008500000000012</c:v>
                </c:pt>
                <c:pt idx="36853">
                  <c:v>-38.006500000000003</c:v>
                </c:pt>
                <c:pt idx="36854">
                  <c:v>-38.004500000000007</c:v>
                </c:pt>
                <c:pt idx="36855">
                  <c:v>-38.002500000000012</c:v>
                </c:pt>
                <c:pt idx="36856">
                  <c:v>-38.000500000000002</c:v>
                </c:pt>
                <c:pt idx="36857">
                  <c:v>-37.998500000000007</c:v>
                </c:pt>
                <c:pt idx="36858">
                  <c:v>-37.996500000000012</c:v>
                </c:pt>
                <c:pt idx="36859">
                  <c:v>-37.994500000000002</c:v>
                </c:pt>
                <c:pt idx="36860">
                  <c:v>-37.992500000000007</c:v>
                </c:pt>
                <c:pt idx="36861">
                  <c:v>-37.990500000000011</c:v>
                </c:pt>
                <c:pt idx="36862">
                  <c:v>-37.988500000000002</c:v>
                </c:pt>
                <c:pt idx="36863">
                  <c:v>-37.986500000000007</c:v>
                </c:pt>
                <c:pt idx="36864">
                  <c:v>-37.984500000000011</c:v>
                </c:pt>
                <c:pt idx="36865">
                  <c:v>-37.982500000000002</c:v>
                </c:pt>
                <c:pt idx="36866">
                  <c:v>-37.980500000000006</c:v>
                </c:pt>
                <c:pt idx="36867">
                  <c:v>-37.978500000000011</c:v>
                </c:pt>
                <c:pt idx="36868">
                  <c:v>-37.976500000000001</c:v>
                </c:pt>
                <c:pt idx="36869">
                  <c:v>-37.974500000000006</c:v>
                </c:pt>
                <c:pt idx="36870">
                  <c:v>-37.972500000000011</c:v>
                </c:pt>
                <c:pt idx="36871">
                  <c:v>-37.970500000000001</c:v>
                </c:pt>
                <c:pt idx="36872">
                  <c:v>-37.968500000000006</c:v>
                </c:pt>
                <c:pt idx="36873">
                  <c:v>-37.966500000000011</c:v>
                </c:pt>
                <c:pt idx="36874">
                  <c:v>-37.964500000000001</c:v>
                </c:pt>
                <c:pt idx="36875">
                  <c:v>-37.962500000000006</c:v>
                </c:pt>
                <c:pt idx="36876">
                  <c:v>-37.96050000000001</c:v>
                </c:pt>
                <c:pt idx="36877">
                  <c:v>-37.958500000000001</c:v>
                </c:pt>
                <c:pt idx="36878">
                  <c:v>-37.956500000000005</c:v>
                </c:pt>
                <c:pt idx="36879">
                  <c:v>-37.95450000000001</c:v>
                </c:pt>
                <c:pt idx="36880">
                  <c:v>-37.952500000000001</c:v>
                </c:pt>
                <c:pt idx="36881">
                  <c:v>-37.950500000000005</c:v>
                </c:pt>
                <c:pt idx="36882">
                  <c:v>-37.94850000000001</c:v>
                </c:pt>
                <c:pt idx="36883">
                  <c:v>-37.9465</c:v>
                </c:pt>
                <c:pt idx="36884">
                  <c:v>-37.944500000000005</c:v>
                </c:pt>
                <c:pt idx="36885">
                  <c:v>-37.94250000000001</c:v>
                </c:pt>
                <c:pt idx="36886">
                  <c:v>-37.9405</c:v>
                </c:pt>
                <c:pt idx="36887">
                  <c:v>-37.938500000000005</c:v>
                </c:pt>
                <c:pt idx="36888">
                  <c:v>-37.936500000000009</c:v>
                </c:pt>
                <c:pt idx="36889">
                  <c:v>-37.9345</c:v>
                </c:pt>
                <c:pt idx="36890">
                  <c:v>-37.932500000000005</c:v>
                </c:pt>
                <c:pt idx="36891">
                  <c:v>-37.930500000000009</c:v>
                </c:pt>
                <c:pt idx="36892">
                  <c:v>-37.9285</c:v>
                </c:pt>
                <c:pt idx="36893">
                  <c:v>-37.926500000000004</c:v>
                </c:pt>
                <c:pt idx="36894">
                  <c:v>-37.924500000000009</c:v>
                </c:pt>
                <c:pt idx="36895">
                  <c:v>-37.922499999999999</c:v>
                </c:pt>
                <c:pt idx="36896">
                  <c:v>-37.920500000000004</c:v>
                </c:pt>
                <c:pt idx="36897">
                  <c:v>-37.918500000000009</c:v>
                </c:pt>
                <c:pt idx="36898">
                  <c:v>-37.916499999999999</c:v>
                </c:pt>
                <c:pt idx="36899">
                  <c:v>-37.914500000000004</c:v>
                </c:pt>
                <c:pt idx="36900">
                  <c:v>-37.912500000000009</c:v>
                </c:pt>
                <c:pt idx="36901">
                  <c:v>-37.910499999999999</c:v>
                </c:pt>
                <c:pt idx="36902">
                  <c:v>-37.908500000000004</c:v>
                </c:pt>
                <c:pt idx="36903">
                  <c:v>-37.906500000000008</c:v>
                </c:pt>
                <c:pt idx="36904">
                  <c:v>-37.904499999999999</c:v>
                </c:pt>
                <c:pt idx="36905">
                  <c:v>-37.902500000000003</c:v>
                </c:pt>
                <c:pt idx="36906">
                  <c:v>-37.900500000000008</c:v>
                </c:pt>
                <c:pt idx="36907">
                  <c:v>-37.898500000000013</c:v>
                </c:pt>
                <c:pt idx="36908">
                  <c:v>-37.896500000000003</c:v>
                </c:pt>
                <c:pt idx="36909">
                  <c:v>-37.894500000000008</c:v>
                </c:pt>
                <c:pt idx="36910">
                  <c:v>-37.892500000000013</c:v>
                </c:pt>
                <c:pt idx="36911">
                  <c:v>-37.890500000000003</c:v>
                </c:pt>
                <c:pt idx="36912">
                  <c:v>-37.888500000000008</c:v>
                </c:pt>
                <c:pt idx="36913">
                  <c:v>-37.886500000000012</c:v>
                </c:pt>
                <c:pt idx="36914">
                  <c:v>-37.884500000000003</c:v>
                </c:pt>
                <c:pt idx="36915">
                  <c:v>-37.882500000000007</c:v>
                </c:pt>
                <c:pt idx="36916">
                  <c:v>-37.880500000000012</c:v>
                </c:pt>
                <c:pt idx="36917">
                  <c:v>-37.878500000000003</c:v>
                </c:pt>
                <c:pt idx="36918">
                  <c:v>-37.876500000000007</c:v>
                </c:pt>
                <c:pt idx="36919">
                  <c:v>-37.874500000000012</c:v>
                </c:pt>
                <c:pt idx="36920">
                  <c:v>-37.872500000000002</c:v>
                </c:pt>
                <c:pt idx="36921">
                  <c:v>-37.870500000000007</c:v>
                </c:pt>
                <c:pt idx="36922">
                  <c:v>-37.868500000000012</c:v>
                </c:pt>
                <c:pt idx="36923">
                  <c:v>-37.866500000000002</c:v>
                </c:pt>
                <c:pt idx="36924">
                  <c:v>-37.864500000000007</c:v>
                </c:pt>
                <c:pt idx="36925">
                  <c:v>-37.862500000000011</c:v>
                </c:pt>
                <c:pt idx="36926">
                  <c:v>-37.860500000000002</c:v>
                </c:pt>
                <c:pt idx="36927">
                  <c:v>-37.858500000000006</c:v>
                </c:pt>
                <c:pt idx="36928">
                  <c:v>-37.856500000000011</c:v>
                </c:pt>
                <c:pt idx="36929">
                  <c:v>-37.854500000000002</c:v>
                </c:pt>
                <c:pt idx="36930">
                  <c:v>-37.852500000000006</c:v>
                </c:pt>
                <c:pt idx="36931">
                  <c:v>-37.850500000000011</c:v>
                </c:pt>
                <c:pt idx="36932">
                  <c:v>-37.848500000000001</c:v>
                </c:pt>
                <c:pt idx="36933">
                  <c:v>-37.846500000000006</c:v>
                </c:pt>
                <c:pt idx="36934">
                  <c:v>-37.844500000000011</c:v>
                </c:pt>
                <c:pt idx="36935">
                  <c:v>-37.842500000000001</c:v>
                </c:pt>
                <c:pt idx="36936">
                  <c:v>-37.840500000000006</c:v>
                </c:pt>
                <c:pt idx="36937">
                  <c:v>-37.83850000000001</c:v>
                </c:pt>
                <c:pt idx="36938">
                  <c:v>-37.836500000000001</c:v>
                </c:pt>
                <c:pt idx="36939">
                  <c:v>-37.834500000000006</c:v>
                </c:pt>
                <c:pt idx="36940">
                  <c:v>-37.83250000000001</c:v>
                </c:pt>
                <c:pt idx="36941">
                  <c:v>-37.830500000000001</c:v>
                </c:pt>
                <c:pt idx="36942">
                  <c:v>-37.828500000000005</c:v>
                </c:pt>
                <c:pt idx="36943">
                  <c:v>-37.82650000000001</c:v>
                </c:pt>
                <c:pt idx="36944">
                  <c:v>-37.8245</c:v>
                </c:pt>
                <c:pt idx="36945">
                  <c:v>-37.822500000000005</c:v>
                </c:pt>
                <c:pt idx="36946">
                  <c:v>-37.82050000000001</c:v>
                </c:pt>
                <c:pt idx="36947">
                  <c:v>-37.8185</c:v>
                </c:pt>
                <c:pt idx="36948">
                  <c:v>-37.816500000000005</c:v>
                </c:pt>
                <c:pt idx="36949">
                  <c:v>-37.81450000000001</c:v>
                </c:pt>
                <c:pt idx="36950">
                  <c:v>-37.8125</c:v>
                </c:pt>
                <c:pt idx="36951">
                  <c:v>-37.810500000000005</c:v>
                </c:pt>
                <c:pt idx="36952">
                  <c:v>-37.808500000000009</c:v>
                </c:pt>
                <c:pt idx="36953">
                  <c:v>-37.8065</c:v>
                </c:pt>
                <c:pt idx="36954">
                  <c:v>-37.804500000000004</c:v>
                </c:pt>
                <c:pt idx="36955">
                  <c:v>-37.802500000000009</c:v>
                </c:pt>
                <c:pt idx="36956">
                  <c:v>-37.8005</c:v>
                </c:pt>
                <c:pt idx="36957">
                  <c:v>-37.798500000000004</c:v>
                </c:pt>
                <c:pt idx="36958">
                  <c:v>-37.796500000000009</c:v>
                </c:pt>
                <c:pt idx="36959">
                  <c:v>-37.794499999999999</c:v>
                </c:pt>
                <c:pt idx="36960">
                  <c:v>-37.792500000000004</c:v>
                </c:pt>
                <c:pt idx="36961">
                  <c:v>-37.790500000000009</c:v>
                </c:pt>
                <c:pt idx="36962">
                  <c:v>-37.788499999999999</c:v>
                </c:pt>
                <c:pt idx="36963">
                  <c:v>-37.786500000000004</c:v>
                </c:pt>
                <c:pt idx="36964">
                  <c:v>-37.784500000000008</c:v>
                </c:pt>
                <c:pt idx="36965">
                  <c:v>-37.782499999999999</c:v>
                </c:pt>
                <c:pt idx="36966">
                  <c:v>-37.780500000000004</c:v>
                </c:pt>
                <c:pt idx="36967">
                  <c:v>-37.778500000000008</c:v>
                </c:pt>
                <c:pt idx="36968">
                  <c:v>-37.776499999999999</c:v>
                </c:pt>
                <c:pt idx="36969">
                  <c:v>-37.774500000000003</c:v>
                </c:pt>
                <c:pt idx="36970">
                  <c:v>-37.772500000000008</c:v>
                </c:pt>
                <c:pt idx="36971">
                  <c:v>-37.770500000000013</c:v>
                </c:pt>
                <c:pt idx="36972">
                  <c:v>-37.768500000000003</c:v>
                </c:pt>
                <c:pt idx="36973">
                  <c:v>-37.766500000000008</c:v>
                </c:pt>
                <c:pt idx="36974">
                  <c:v>-37.764500000000012</c:v>
                </c:pt>
                <c:pt idx="36975">
                  <c:v>-37.762500000000003</c:v>
                </c:pt>
                <c:pt idx="36976">
                  <c:v>-37.760500000000008</c:v>
                </c:pt>
                <c:pt idx="36977">
                  <c:v>-37.758500000000012</c:v>
                </c:pt>
                <c:pt idx="36978">
                  <c:v>-37.756500000000003</c:v>
                </c:pt>
                <c:pt idx="36979">
                  <c:v>-37.754500000000007</c:v>
                </c:pt>
                <c:pt idx="36980">
                  <c:v>-37.752500000000012</c:v>
                </c:pt>
                <c:pt idx="36981">
                  <c:v>-37.750500000000002</c:v>
                </c:pt>
                <c:pt idx="36982">
                  <c:v>-37.748500000000007</c:v>
                </c:pt>
                <c:pt idx="36983">
                  <c:v>-37.746500000000012</c:v>
                </c:pt>
                <c:pt idx="36984">
                  <c:v>-37.744500000000002</c:v>
                </c:pt>
                <c:pt idx="36985">
                  <c:v>-37.742500000000007</c:v>
                </c:pt>
                <c:pt idx="36986">
                  <c:v>-37.740500000000011</c:v>
                </c:pt>
                <c:pt idx="36987">
                  <c:v>-37.738500000000002</c:v>
                </c:pt>
                <c:pt idx="36988">
                  <c:v>-37.736500000000007</c:v>
                </c:pt>
                <c:pt idx="36989">
                  <c:v>-37.734500000000011</c:v>
                </c:pt>
                <c:pt idx="36990">
                  <c:v>-37.732500000000002</c:v>
                </c:pt>
                <c:pt idx="36991">
                  <c:v>-37.730500000000006</c:v>
                </c:pt>
                <c:pt idx="36992">
                  <c:v>-37.728500000000011</c:v>
                </c:pt>
                <c:pt idx="36993">
                  <c:v>-37.726500000000001</c:v>
                </c:pt>
                <c:pt idx="36994">
                  <c:v>-37.724500000000006</c:v>
                </c:pt>
                <c:pt idx="36995">
                  <c:v>-37.722500000000011</c:v>
                </c:pt>
                <c:pt idx="36996">
                  <c:v>-37.720500000000001</c:v>
                </c:pt>
                <c:pt idx="36997">
                  <c:v>-37.718500000000006</c:v>
                </c:pt>
                <c:pt idx="36998">
                  <c:v>-37.716500000000011</c:v>
                </c:pt>
                <c:pt idx="36999">
                  <c:v>-37.714500000000001</c:v>
                </c:pt>
                <c:pt idx="37000">
                  <c:v>-37.712500000000006</c:v>
                </c:pt>
                <c:pt idx="37001">
                  <c:v>-37.71050000000001</c:v>
                </c:pt>
                <c:pt idx="37002">
                  <c:v>-37.708500000000001</c:v>
                </c:pt>
                <c:pt idx="37003">
                  <c:v>-37.706500000000005</c:v>
                </c:pt>
                <c:pt idx="37004">
                  <c:v>-37.70450000000001</c:v>
                </c:pt>
                <c:pt idx="37005">
                  <c:v>-37.702500000000001</c:v>
                </c:pt>
                <c:pt idx="37006">
                  <c:v>-37.700500000000005</c:v>
                </c:pt>
                <c:pt idx="37007">
                  <c:v>-37.69850000000001</c:v>
                </c:pt>
                <c:pt idx="37008">
                  <c:v>-37.6965</c:v>
                </c:pt>
                <c:pt idx="37009">
                  <c:v>-37.694500000000005</c:v>
                </c:pt>
                <c:pt idx="37010">
                  <c:v>-37.69250000000001</c:v>
                </c:pt>
                <c:pt idx="37011">
                  <c:v>-37.6905</c:v>
                </c:pt>
                <c:pt idx="37012">
                  <c:v>-37.688500000000005</c:v>
                </c:pt>
                <c:pt idx="37013">
                  <c:v>-37.686500000000009</c:v>
                </c:pt>
                <c:pt idx="37014">
                  <c:v>-37.6845</c:v>
                </c:pt>
                <c:pt idx="37015">
                  <c:v>-37.682500000000005</c:v>
                </c:pt>
                <c:pt idx="37016">
                  <c:v>-37.680500000000009</c:v>
                </c:pt>
                <c:pt idx="37017">
                  <c:v>-37.6785</c:v>
                </c:pt>
                <c:pt idx="37018">
                  <c:v>-37.676500000000004</c:v>
                </c:pt>
                <c:pt idx="37019">
                  <c:v>-37.674500000000009</c:v>
                </c:pt>
                <c:pt idx="37020">
                  <c:v>-37.672499999999999</c:v>
                </c:pt>
                <c:pt idx="37021">
                  <c:v>-37.670500000000004</c:v>
                </c:pt>
                <c:pt idx="37022">
                  <c:v>-37.668500000000009</c:v>
                </c:pt>
                <c:pt idx="37023">
                  <c:v>-37.666499999999999</c:v>
                </c:pt>
                <c:pt idx="37024">
                  <c:v>-37.664500000000004</c:v>
                </c:pt>
                <c:pt idx="37025">
                  <c:v>-37.662500000000009</c:v>
                </c:pt>
                <c:pt idx="37026">
                  <c:v>-37.660499999999999</c:v>
                </c:pt>
                <c:pt idx="37027">
                  <c:v>-37.658500000000004</c:v>
                </c:pt>
                <c:pt idx="37028">
                  <c:v>-37.656500000000008</c:v>
                </c:pt>
                <c:pt idx="37029">
                  <c:v>-37.654499999999999</c:v>
                </c:pt>
                <c:pt idx="37030">
                  <c:v>-37.652500000000003</c:v>
                </c:pt>
                <c:pt idx="37031">
                  <c:v>-37.650500000000008</c:v>
                </c:pt>
                <c:pt idx="37032">
                  <c:v>-37.648500000000013</c:v>
                </c:pt>
                <c:pt idx="37033">
                  <c:v>-37.646500000000003</c:v>
                </c:pt>
                <c:pt idx="37034">
                  <c:v>-37.644500000000008</c:v>
                </c:pt>
                <c:pt idx="37035">
                  <c:v>-37.642500000000013</c:v>
                </c:pt>
                <c:pt idx="37036">
                  <c:v>-37.640500000000003</c:v>
                </c:pt>
                <c:pt idx="37037">
                  <c:v>-37.638500000000008</c:v>
                </c:pt>
                <c:pt idx="37038">
                  <c:v>-37.636500000000012</c:v>
                </c:pt>
                <c:pt idx="37039">
                  <c:v>-37.634500000000003</c:v>
                </c:pt>
                <c:pt idx="37040">
                  <c:v>-37.632500000000007</c:v>
                </c:pt>
                <c:pt idx="37041">
                  <c:v>-37.630500000000012</c:v>
                </c:pt>
                <c:pt idx="37042">
                  <c:v>-37.628500000000003</c:v>
                </c:pt>
                <c:pt idx="37043">
                  <c:v>-37.626500000000007</c:v>
                </c:pt>
                <c:pt idx="37044">
                  <c:v>-37.624500000000012</c:v>
                </c:pt>
                <c:pt idx="37045">
                  <c:v>-37.622500000000002</c:v>
                </c:pt>
                <c:pt idx="37046">
                  <c:v>-37.620500000000007</c:v>
                </c:pt>
                <c:pt idx="37047">
                  <c:v>-37.618500000000012</c:v>
                </c:pt>
                <c:pt idx="37048">
                  <c:v>-37.616500000000002</c:v>
                </c:pt>
                <c:pt idx="37049">
                  <c:v>-37.614500000000007</c:v>
                </c:pt>
                <c:pt idx="37050">
                  <c:v>-37.612500000000011</c:v>
                </c:pt>
                <c:pt idx="37051">
                  <c:v>-37.610500000000002</c:v>
                </c:pt>
                <c:pt idx="37052">
                  <c:v>-37.608500000000006</c:v>
                </c:pt>
                <c:pt idx="37053">
                  <c:v>-37.606500000000011</c:v>
                </c:pt>
                <c:pt idx="37054">
                  <c:v>-37.604500000000002</c:v>
                </c:pt>
                <c:pt idx="37055">
                  <c:v>-37.602500000000006</c:v>
                </c:pt>
                <c:pt idx="37056">
                  <c:v>-37.600500000000011</c:v>
                </c:pt>
                <c:pt idx="37057">
                  <c:v>-37.598500000000001</c:v>
                </c:pt>
                <c:pt idx="37058">
                  <c:v>-37.596500000000006</c:v>
                </c:pt>
                <c:pt idx="37059">
                  <c:v>-37.594500000000011</c:v>
                </c:pt>
                <c:pt idx="37060">
                  <c:v>-37.592500000000001</c:v>
                </c:pt>
                <c:pt idx="37061">
                  <c:v>-37.590500000000006</c:v>
                </c:pt>
                <c:pt idx="37062">
                  <c:v>-37.58850000000001</c:v>
                </c:pt>
                <c:pt idx="37063">
                  <c:v>-37.586500000000001</c:v>
                </c:pt>
                <c:pt idx="37064">
                  <c:v>-37.584500000000006</c:v>
                </c:pt>
                <c:pt idx="37065">
                  <c:v>-37.58250000000001</c:v>
                </c:pt>
                <c:pt idx="37066">
                  <c:v>-37.580500000000001</c:v>
                </c:pt>
                <c:pt idx="37067">
                  <c:v>-37.578500000000005</c:v>
                </c:pt>
                <c:pt idx="37068">
                  <c:v>-37.57650000000001</c:v>
                </c:pt>
                <c:pt idx="37069">
                  <c:v>-37.5745</c:v>
                </c:pt>
                <c:pt idx="37070">
                  <c:v>-37.572500000000005</c:v>
                </c:pt>
                <c:pt idx="37071">
                  <c:v>-37.57050000000001</c:v>
                </c:pt>
                <c:pt idx="37072">
                  <c:v>-37.5685</c:v>
                </c:pt>
                <c:pt idx="37073">
                  <c:v>-37.566500000000005</c:v>
                </c:pt>
                <c:pt idx="37074">
                  <c:v>-37.56450000000001</c:v>
                </c:pt>
                <c:pt idx="37075">
                  <c:v>-37.5625</c:v>
                </c:pt>
                <c:pt idx="37076">
                  <c:v>-37.560500000000005</c:v>
                </c:pt>
                <c:pt idx="37077">
                  <c:v>-37.558500000000009</c:v>
                </c:pt>
                <c:pt idx="37078">
                  <c:v>-37.5565</c:v>
                </c:pt>
                <c:pt idx="37079">
                  <c:v>-37.554500000000004</c:v>
                </c:pt>
                <c:pt idx="37080">
                  <c:v>-37.552500000000009</c:v>
                </c:pt>
                <c:pt idx="37081">
                  <c:v>-37.5505</c:v>
                </c:pt>
                <c:pt idx="37082">
                  <c:v>-37.548500000000004</c:v>
                </c:pt>
                <c:pt idx="37083">
                  <c:v>-37.546500000000009</c:v>
                </c:pt>
                <c:pt idx="37084">
                  <c:v>-37.544499999999999</c:v>
                </c:pt>
                <c:pt idx="37085">
                  <c:v>-37.542500000000004</c:v>
                </c:pt>
                <c:pt idx="37086">
                  <c:v>-37.540500000000009</c:v>
                </c:pt>
                <c:pt idx="37087">
                  <c:v>-37.538499999999999</c:v>
                </c:pt>
                <c:pt idx="37088">
                  <c:v>-37.536500000000004</c:v>
                </c:pt>
                <c:pt idx="37089">
                  <c:v>-37.534500000000008</c:v>
                </c:pt>
                <c:pt idx="37090">
                  <c:v>-37.532499999999999</c:v>
                </c:pt>
                <c:pt idx="37091">
                  <c:v>-37.530500000000004</c:v>
                </c:pt>
                <c:pt idx="37092">
                  <c:v>-37.528500000000008</c:v>
                </c:pt>
                <c:pt idx="37093">
                  <c:v>-37.526499999999999</c:v>
                </c:pt>
                <c:pt idx="37094">
                  <c:v>-37.524500000000003</c:v>
                </c:pt>
                <c:pt idx="37095">
                  <c:v>-37.522500000000008</c:v>
                </c:pt>
                <c:pt idx="37096">
                  <c:v>-37.520500000000013</c:v>
                </c:pt>
                <c:pt idx="37097">
                  <c:v>-37.518500000000003</c:v>
                </c:pt>
                <c:pt idx="37098">
                  <c:v>-37.516500000000008</c:v>
                </c:pt>
                <c:pt idx="37099">
                  <c:v>-37.514500000000012</c:v>
                </c:pt>
                <c:pt idx="37100">
                  <c:v>-37.512500000000003</c:v>
                </c:pt>
                <c:pt idx="37101">
                  <c:v>-37.510500000000008</c:v>
                </c:pt>
                <c:pt idx="37102">
                  <c:v>-37.508500000000012</c:v>
                </c:pt>
                <c:pt idx="37103">
                  <c:v>-37.506500000000003</c:v>
                </c:pt>
                <c:pt idx="37104">
                  <c:v>-37.504500000000007</c:v>
                </c:pt>
                <c:pt idx="37105">
                  <c:v>-37.502500000000012</c:v>
                </c:pt>
                <c:pt idx="37106">
                  <c:v>-37.500500000000002</c:v>
                </c:pt>
                <c:pt idx="37107">
                  <c:v>-37.498500000000007</c:v>
                </c:pt>
                <c:pt idx="37108">
                  <c:v>-37.496500000000012</c:v>
                </c:pt>
                <c:pt idx="37109">
                  <c:v>-37.494500000000002</c:v>
                </c:pt>
                <c:pt idx="37110">
                  <c:v>-37.492500000000007</c:v>
                </c:pt>
                <c:pt idx="37111">
                  <c:v>-37.490500000000011</c:v>
                </c:pt>
                <c:pt idx="37112">
                  <c:v>-37.488500000000002</c:v>
                </c:pt>
                <c:pt idx="37113">
                  <c:v>-37.486500000000007</c:v>
                </c:pt>
                <c:pt idx="37114">
                  <c:v>-37.484500000000011</c:v>
                </c:pt>
                <c:pt idx="37115">
                  <c:v>-37.482500000000002</c:v>
                </c:pt>
                <c:pt idx="37116">
                  <c:v>-37.480500000000006</c:v>
                </c:pt>
                <c:pt idx="37117">
                  <c:v>-37.478500000000011</c:v>
                </c:pt>
                <c:pt idx="37118">
                  <c:v>-37.476500000000001</c:v>
                </c:pt>
                <c:pt idx="37119">
                  <c:v>-37.474500000000006</c:v>
                </c:pt>
                <c:pt idx="37120">
                  <c:v>-37.472500000000011</c:v>
                </c:pt>
                <c:pt idx="37121">
                  <c:v>-37.470500000000001</c:v>
                </c:pt>
                <c:pt idx="37122">
                  <c:v>-37.468500000000006</c:v>
                </c:pt>
                <c:pt idx="37123">
                  <c:v>-37.466500000000011</c:v>
                </c:pt>
                <c:pt idx="37124">
                  <c:v>-37.464500000000001</c:v>
                </c:pt>
                <c:pt idx="37125">
                  <c:v>-37.462500000000006</c:v>
                </c:pt>
                <c:pt idx="37126">
                  <c:v>-37.46050000000001</c:v>
                </c:pt>
                <c:pt idx="37127">
                  <c:v>-37.458500000000001</c:v>
                </c:pt>
                <c:pt idx="37128">
                  <c:v>-37.456500000000005</c:v>
                </c:pt>
                <c:pt idx="37129">
                  <c:v>-37.45450000000001</c:v>
                </c:pt>
                <c:pt idx="37130">
                  <c:v>-37.452500000000001</c:v>
                </c:pt>
                <c:pt idx="37131">
                  <c:v>-37.450500000000005</c:v>
                </c:pt>
                <c:pt idx="37132">
                  <c:v>-37.44850000000001</c:v>
                </c:pt>
                <c:pt idx="37133">
                  <c:v>-37.4465</c:v>
                </c:pt>
                <c:pt idx="37134">
                  <c:v>-37.444500000000005</c:v>
                </c:pt>
                <c:pt idx="37135">
                  <c:v>-37.44250000000001</c:v>
                </c:pt>
                <c:pt idx="37136">
                  <c:v>-37.4405</c:v>
                </c:pt>
                <c:pt idx="37137">
                  <c:v>-37.438500000000005</c:v>
                </c:pt>
                <c:pt idx="37138">
                  <c:v>-37.436500000000009</c:v>
                </c:pt>
                <c:pt idx="37139">
                  <c:v>-37.4345</c:v>
                </c:pt>
                <c:pt idx="37140">
                  <c:v>-37.432500000000005</c:v>
                </c:pt>
                <c:pt idx="37141">
                  <c:v>-37.430500000000009</c:v>
                </c:pt>
                <c:pt idx="37142">
                  <c:v>-37.4285</c:v>
                </c:pt>
                <c:pt idx="37143">
                  <c:v>-37.426500000000004</c:v>
                </c:pt>
                <c:pt idx="37144">
                  <c:v>-37.424500000000009</c:v>
                </c:pt>
                <c:pt idx="37145">
                  <c:v>-37.422499999999999</c:v>
                </c:pt>
                <c:pt idx="37146">
                  <c:v>-37.420500000000004</c:v>
                </c:pt>
                <c:pt idx="37147">
                  <c:v>-37.418500000000009</c:v>
                </c:pt>
                <c:pt idx="37148">
                  <c:v>-37.416499999999999</c:v>
                </c:pt>
                <c:pt idx="37149">
                  <c:v>-37.414500000000004</c:v>
                </c:pt>
                <c:pt idx="37150">
                  <c:v>-37.412500000000009</c:v>
                </c:pt>
                <c:pt idx="37151">
                  <c:v>-37.410499999999999</c:v>
                </c:pt>
                <c:pt idx="37152">
                  <c:v>-37.408500000000004</c:v>
                </c:pt>
                <c:pt idx="37153">
                  <c:v>-37.406500000000008</c:v>
                </c:pt>
                <c:pt idx="37154">
                  <c:v>-37.404499999999999</c:v>
                </c:pt>
                <c:pt idx="37155">
                  <c:v>-37.402500000000003</c:v>
                </c:pt>
                <c:pt idx="37156">
                  <c:v>-37.400500000000008</c:v>
                </c:pt>
                <c:pt idx="37157">
                  <c:v>-37.398500000000013</c:v>
                </c:pt>
                <c:pt idx="37158">
                  <c:v>-37.396500000000003</c:v>
                </c:pt>
                <c:pt idx="37159">
                  <c:v>-37.394500000000008</c:v>
                </c:pt>
                <c:pt idx="37160">
                  <c:v>-37.392500000000013</c:v>
                </c:pt>
                <c:pt idx="37161">
                  <c:v>-37.390500000000003</c:v>
                </c:pt>
                <c:pt idx="37162">
                  <c:v>-37.388500000000008</c:v>
                </c:pt>
                <c:pt idx="37163">
                  <c:v>-37.386500000000012</c:v>
                </c:pt>
                <c:pt idx="37164">
                  <c:v>-37.384500000000003</c:v>
                </c:pt>
                <c:pt idx="37165">
                  <c:v>-37.382500000000007</c:v>
                </c:pt>
                <c:pt idx="37166">
                  <c:v>-37.380500000000012</c:v>
                </c:pt>
                <c:pt idx="37167">
                  <c:v>-37.378500000000003</c:v>
                </c:pt>
                <c:pt idx="37168">
                  <c:v>-37.376500000000007</c:v>
                </c:pt>
                <c:pt idx="37169">
                  <c:v>-37.374500000000012</c:v>
                </c:pt>
                <c:pt idx="37170">
                  <c:v>-37.372500000000002</c:v>
                </c:pt>
                <c:pt idx="37171">
                  <c:v>-37.370500000000007</c:v>
                </c:pt>
                <c:pt idx="37172">
                  <c:v>-37.368500000000012</c:v>
                </c:pt>
                <c:pt idx="37173">
                  <c:v>-37.366500000000002</c:v>
                </c:pt>
                <c:pt idx="37174">
                  <c:v>-37.364500000000007</c:v>
                </c:pt>
                <c:pt idx="37175">
                  <c:v>-37.362500000000011</c:v>
                </c:pt>
                <c:pt idx="37176">
                  <c:v>-37.360500000000002</c:v>
                </c:pt>
                <c:pt idx="37177">
                  <c:v>-37.358500000000006</c:v>
                </c:pt>
                <c:pt idx="37178">
                  <c:v>-37.356500000000011</c:v>
                </c:pt>
                <c:pt idx="37179">
                  <c:v>-37.354500000000002</c:v>
                </c:pt>
                <c:pt idx="37180">
                  <c:v>-37.352500000000006</c:v>
                </c:pt>
                <c:pt idx="37181">
                  <c:v>-37.350500000000011</c:v>
                </c:pt>
                <c:pt idx="37182">
                  <c:v>-37.348500000000001</c:v>
                </c:pt>
                <c:pt idx="37183">
                  <c:v>-37.346500000000006</c:v>
                </c:pt>
                <c:pt idx="37184">
                  <c:v>-37.344500000000011</c:v>
                </c:pt>
                <c:pt idx="37185">
                  <c:v>-37.342500000000001</c:v>
                </c:pt>
                <c:pt idx="37186">
                  <c:v>-37.340500000000006</c:v>
                </c:pt>
                <c:pt idx="37187">
                  <c:v>-37.33850000000001</c:v>
                </c:pt>
                <c:pt idx="37188">
                  <c:v>-37.336500000000001</c:v>
                </c:pt>
                <c:pt idx="37189">
                  <c:v>-37.334500000000006</c:v>
                </c:pt>
                <c:pt idx="37190">
                  <c:v>-37.33250000000001</c:v>
                </c:pt>
                <c:pt idx="37191">
                  <c:v>-37.330500000000001</c:v>
                </c:pt>
                <c:pt idx="37192">
                  <c:v>-37.328500000000005</c:v>
                </c:pt>
                <c:pt idx="37193">
                  <c:v>-37.32650000000001</c:v>
                </c:pt>
                <c:pt idx="37194">
                  <c:v>-37.3245</c:v>
                </c:pt>
                <c:pt idx="37195">
                  <c:v>-37.322500000000005</c:v>
                </c:pt>
                <c:pt idx="37196">
                  <c:v>-37.32050000000001</c:v>
                </c:pt>
                <c:pt idx="37197">
                  <c:v>-37.3185</c:v>
                </c:pt>
                <c:pt idx="37198">
                  <c:v>-37.316500000000005</c:v>
                </c:pt>
                <c:pt idx="37199">
                  <c:v>-37.31450000000001</c:v>
                </c:pt>
                <c:pt idx="37200">
                  <c:v>-37.3125</c:v>
                </c:pt>
                <c:pt idx="37201">
                  <c:v>-37.310500000000005</c:v>
                </c:pt>
                <c:pt idx="37202">
                  <c:v>-37.308500000000009</c:v>
                </c:pt>
                <c:pt idx="37203">
                  <c:v>-37.3065</c:v>
                </c:pt>
                <c:pt idx="37204">
                  <c:v>-37.304500000000004</c:v>
                </c:pt>
                <c:pt idx="37205">
                  <c:v>-37.302500000000009</c:v>
                </c:pt>
                <c:pt idx="37206">
                  <c:v>-37.3005</c:v>
                </c:pt>
                <c:pt idx="37207">
                  <c:v>-37.298500000000004</c:v>
                </c:pt>
                <c:pt idx="37208">
                  <c:v>-37.296500000000009</c:v>
                </c:pt>
                <c:pt idx="37209">
                  <c:v>-37.294499999999999</c:v>
                </c:pt>
                <c:pt idx="37210">
                  <c:v>-37.292500000000004</c:v>
                </c:pt>
                <c:pt idx="37211">
                  <c:v>-37.290500000000009</c:v>
                </c:pt>
                <c:pt idx="37212">
                  <c:v>-37.288499999999999</c:v>
                </c:pt>
                <c:pt idx="37213">
                  <c:v>-37.286500000000004</c:v>
                </c:pt>
                <c:pt idx="37214">
                  <c:v>-37.284500000000008</c:v>
                </c:pt>
                <c:pt idx="37215">
                  <c:v>-37.282499999999999</c:v>
                </c:pt>
                <c:pt idx="37216">
                  <c:v>-37.280500000000004</c:v>
                </c:pt>
                <c:pt idx="37217">
                  <c:v>-37.278500000000008</c:v>
                </c:pt>
                <c:pt idx="37218">
                  <c:v>-37.276499999999999</c:v>
                </c:pt>
                <c:pt idx="37219">
                  <c:v>-37.274500000000003</c:v>
                </c:pt>
                <c:pt idx="37220">
                  <c:v>-37.272500000000008</c:v>
                </c:pt>
                <c:pt idx="37221">
                  <c:v>-37.270500000000013</c:v>
                </c:pt>
                <c:pt idx="37222">
                  <c:v>-37.268500000000003</c:v>
                </c:pt>
                <c:pt idx="37223">
                  <c:v>-37.266500000000008</c:v>
                </c:pt>
                <c:pt idx="37224">
                  <c:v>-37.264500000000012</c:v>
                </c:pt>
                <c:pt idx="37225">
                  <c:v>-37.262500000000003</c:v>
                </c:pt>
                <c:pt idx="37226">
                  <c:v>-37.260500000000008</c:v>
                </c:pt>
                <c:pt idx="37227">
                  <c:v>-37.258500000000012</c:v>
                </c:pt>
                <c:pt idx="37228">
                  <c:v>-37.256500000000003</c:v>
                </c:pt>
                <c:pt idx="37229">
                  <c:v>-37.254500000000007</c:v>
                </c:pt>
                <c:pt idx="37230">
                  <c:v>-37.252500000000012</c:v>
                </c:pt>
                <c:pt idx="37231">
                  <c:v>-37.250500000000002</c:v>
                </c:pt>
                <c:pt idx="37232">
                  <c:v>-37.248500000000007</c:v>
                </c:pt>
                <c:pt idx="37233">
                  <c:v>-37.246500000000012</c:v>
                </c:pt>
                <c:pt idx="37234">
                  <c:v>-37.244500000000002</c:v>
                </c:pt>
                <c:pt idx="37235">
                  <c:v>-37.242500000000007</c:v>
                </c:pt>
                <c:pt idx="37236">
                  <c:v>-37.240500000000011</c:v>
                </c:pt>
                <c:pt idx="37237">
                  <c:v>-37.238500000000002</c:v>
                </c:pt>
                <c:pt idx="37238">
                  <c:v>-37.236500000000007</c:v>
                </c:pt>
                <c:pt idx="37239">
                  <c:v>-37.234500000000011</c:v>
                </c:pt>
                <c:pt idx="37240">
                  <c:v>-37.232500000000002</c:v>
                </c:pt>
                <c:pt idx="37241">
                  <c:v>-37.230500000000006</c:v>
                </c:pt>
                <c:pt idx="37242">
                  <c:v>-37.228500000000011</c:v>
                </c:pt>
                <c:pt idx="37243">
                  <c:v>-37.226500000000001</c:v>
                </c:pt>
                <c:pt idx="37244">
                  <c:v>-37.224500000000006</c:v>
                </c:pt>
                <c:pt idx="37245">
                  <c:v>-37.222500000000011</c:v>
                </c:pt>
                <c:pt idx="37246">
                  <c:v>-37.220500000000001</c:v>
                </c:pt>
                <c:pt idx="37247">
                  <c:v>-37.218500000000006</c:v>
                </c:pt>
                <c:pt idx="37248">
                  <c:v>-37.216500000000011</c:v>
                </c:pt>
                <c:pt idx="37249">
                  <c:v>-37.214500000000001</c:v>
                </c:pt>
                <c:pt idx="37250">
                  <c:v>-37.212500000000006</c:v>
                </c:pt>
                <c:pt idx="37251">
                  <c:v>-37.21050000000001</c:v>
                </c:pt>
                <c:pt idx="37252">
                  <c:v>-37.208500000000001</c:v>
                </c:pt>
                <c:pt idx="37253">
                  <c:v>-37.206500000000005</c:v>
                </c:pt>
                <c:pt idx="37254">
                  <c:v>-37.20450000000001</c:v>
                </c:pt>
                <c:pt idx="37255">
                  <c:v>-37.202500000000001</c:v>
                </c:pt>
                <c:pt idx="37256">
                  <c:v>-37.200500000000005</c:v>
                </c:pt>
                <c:pt idx="37257">
                  <c:v>-37.19850000000001</c:v>
                </c:pt>
                <c:pt idx="37258">
                  <c:v>-37.1965</c:v>
                </c:pt>
                <c:pt idx="37259">
                  <c:v>-37.194500000000005</c:v>
                </c:pt>
                <c:pt idx="37260">
                  <c:v>-37.19250000000001</c:v>
                </c:pt>
                <c:pt idx="37261">
                  <c:v>-37.1905</c:v>
                </c:pt>
                <c:pt idx="37262">
                  <c:v>-37.188500000000005</c:v>
                </c:pt>
                <c:pt idx="37263">
                  <c:v>-37.186500000000009</c:v>
                </c:pt>
                <c:pt idx="37264">
                  <c:v>-37.1845</c:v>
                </c:pt>
                <c:pt idx="37265">
                  <c:v>-37.182500000000005</c:v>
                </c:pt>
                <c:pt idx="37266">
                  <c:v>-37.180500000000009</c:v>
                </c:pt>
                <c:pt idx="37267">
                  <c:v>-37.1785</c:v>
                </c:pt>
                <c:pt idx="37268">
                  <c:v>-37.176500000000004</c:v>
                </c:pt>
                <c:pt idx="37269">
                  <c:v>-37.174500000000009</c:v>
                </c:pt>
                <c:pt idx="37270">
                  <c:v>-37.172499999999999</c:v>
                </c:pt>
                <c:pt idx="37271">
                  <c:v>-37.170500000000004</c:v>
                </c:pt>
                <c:pt idx="37272">
                  <c:v>-37.168500000000009</c:v>
                </c:pt>
                <c:pt idx="37273">
                  <c:v>-37.166499999999999</c:v>
                </c:pt>
                <c:pt idx="37274">
                  <c:v>-37.164500000000004</c:v>
                </c:pt>
                <c:pt idx="37275">
                  <c:v>-37.162500000000009</c:v>
                </c:pt>
                <c:pt idx="37276">
                  <c:v>-37.160499999999999</c:v>
                </c:pt>
                <c:pt idx="37277">
                  <c:v>-37.158500000000004</c:v>
                </c:pt>
                <c:pt idx="37278">
                  <c:v>-37.156500000000008</c:v>
                </c:pt>
                <c:pt idx="37279">
                  <c:v>-37.154499999999999</c:v>
                </c:pt>
                <c:pt idx="37280">
                  <c:v>-37.152500000000003</c:v>
                </c:pt>
                <c:pt idx="37281">
                  <c:v>-37.150500000000008</c:v>
                </c:pt>
                <c:pt idx="37282">
                  <c:v>-37.148500000000013</c:v>
                </c:pt>
                <c:pt idx="37283">
                  <c:v>-37.146500000000003</c:v>
                </c:pt>
                <c:pt idx="37284">
                  <c:v>-37.144500000000008</c:v>
                </c:pt>
                <c:pt idx="37285">
                  <c:v>-37.142500000000013</c:v>
                </c:pt>
                <c:pt idx="37286">
                  <c:v>-37.140500000000003</c:v>
                </c:pt>
                <c:pt idx="37287">
                  <c:v>-37.138500000000008</c:v>
                </c:pt>
                <c:pt idx="37288">
                  <c:v>-37.136500000000012</c:v>
                </c:pt>
                <c:pt idx="37289">
                  <c:v>-37.134500000000003</c:v>
                </c:pt>
                <c:pt idx="37290">
                  <c:v>-37.132500000000007</c:v>
                </c:pt>
                <c:pt idx="37291">
                  <c:v>-37.130500000000012</c:v>
                </c:pt>
                <c:pt idx="37292">
                  <c:v>-37.128500000000003</c:v>
                </c:pt>
                <c:pt idx="37293">
                  <c:v>-37.126500000000007</c:v>
                </c:pt>
                <c:pt idx="37294">
                  <c:v>-37.124500000000012</c:v>
                </c:pt>
                <c:pt idx="37295">
                  <c:v>-37.122500000000002</c:v>
                </c:pt>
                <c:pt idx="37296">
                  <c:v>-37.120500000000007</c:v>
                </c:pt>
                <c:pt idx="37297">
                  <c:v>-37.118500000000012</c:v>
                </c:pt>
                <c:pt idx="37298">
                  <c:v>-37.116500000000002</c:v>
                </c:pt>
                <c:pt idx="37299">
                  <c:v>-37.114500000000007</c:v>
                </c:pt>
                <c:pt idx="37300">
                  <c:v>-37.112500000000011</c:v>
                </c:pt>
                <c:pt idx="37301">
                  <c:v>-37.110500000000002</c:v>
                </c:pt>
                <c:pt idx="37302">
                  <c:v>-37.108500000000006</c:v>
                </c:pt>
                <c:pt idx="37303">
                  <c:v>-37.106500000000011</c:v>
                </c:pt>
                <c:pt idx="37304">
                  <c:v>-37.104500000000002</c:v>
                </c:pt>
                <c:pt idx="37305">
                  <c:v>-37.102500000000006</c:v>
                </c:pt>
                <c:pt idx="37306">
                  <c:v>-37.100500000000011</c:v>
                </c:pt>
                <c:pt idx="37307">
                  <c:v>-37.098500000000001</c:v>
                </c:pt>
                <c:pt idx="37308">
                  <c:v>-37.096500000000006</c:v>
                </c:pt>
                <c:pt idx="37309">
                  <c:v>-37.094500000000011</c:v>
                </c:pt>
                <c:pt idx="37310">
                  <c:v>-37.092500000000001</c:v>
                </c:pt>
                <c:pt idx="37311">
                  <c:v>-37.090500000000006</c:v>
                </c:pt>
                <c:pt idx="37312">
                  <c:v>-37.08850000000001</c:v>
                </c:pt>
                <c:pt idx="37313">
                  <c:v>-37.086500000000001</c:v>
                </c:pt>
                <c:pt idx="37314">
                  <c:v>-37.084500000000006</c:v>
                </c:pt>
                <c:pt idx="37315">
                  <c:v>-37.08250000000001</c:v>
                </c:pt>
                <c:pt idx="37316">
                  <c:v>-37.080500000000001</c:v>
                </c:pt>
                <c:pt idx="37317">
                  <c:v>-37.078500000000005</c:v>
                </c:pt>
                <c:pt idx="37318">
                  <c:v>-37.07650000000001</c:v>
                </c:pt>
                <c:pt idx="37319">
                  <c:v>-37.0745</c:v>
                </c:pt>
                <c:pt idx="37320">
                  <c:v>-37.072500000000005</c:v>
                </c:pt>
                <c:pt idx="37321">
                  <c:v>-37.07050000000001</c:v>
                </c:pt>
                <c:pt idx="37322">
                  <c:v>-37.0685</c:v>
                </c:pt>
                <c:pt idx="37323">
                  <c:v>-37.066500000000005</c:v>
                </c:pt>
                <c:pt idx="37324">
                  <c:v>-37.06450000000001</c:v>
                </c:pt>
                <c:pt idx="37325">
                  <c:v>-37.0625</c:v>
                </c:pt>
                <c:pt idx="37326">
                  <c:v>-37.060500000000005</c:v>
                </c:pt>
                <c:pt idx="37327">
                  <c:v>-37.058500000000009</c:v>
                </c:pt>
                <c:pt idx="37328">
                  <c:v>-37.0565</c:v>
                </c:pt>
                <c:pt idx="37329">
                  <c:v>-37.054500000000004</c:v>
                </c:pt>
                <c:pt idx="37330">
                  <c:v>-37.052500000000009</c:v>
                </c:pt>
                <c:pt idx="37331">
                  <c:v>-37.0505</c:v>
                </c:pt>
                <c:pt idx="37332">
                  <c:v>-37.048500000000004</c:v>
                </c:pt>
                <c:pt idx="37333">
                  <c:v>-37.046500000000009</c:v>
                </c:pt>
                <c:pt idx="37334">
                  <c:v>-37.044499999999999</c:v>
                </c:pt>
                <c:pt idx="37335">
                  <c:v>-37.042500000000004</c:v>
                </c:pt>
                <c:pt idx="37336">
                  <c:v>-37.040500000000009</c:v>
                </c:pt>
                <c:pt idx="37337">
                  <c:v>-37.038499999999999</c:v>
                </c:pt>
                <c:pt idx="37338">
                  <c:v>-37.036500000000004</c:v>
                </c:pt>
                <c:pt idx="37339">
                  <c:v>-37.034500000000008</c:v>
                </c:pt>
                <c:pt idx="37340">
                  <c:v>-37.032499999999999</c:v>
                </c:pt>
                <c:pt idx="37341">
                  <c:v>-37.030500000000004</c:v>
                </c:pt>
                <c:pt idx="37342">
                  <c:v>-37.028500000000008</c:v>
                </c:pt>
                <c:pt idx="37343">
                  <c:v>-37.026499999999999</c:v>
                </c:pt>
                <c:pt idx="37344">
                  <c:v>-37.024500000000003</c:v>
                </c:pt>
                <c:pt idx="37345">
                  <c:v>-37.022500000000008</c:v>
                </c:pt>
                <c:pt idx="37346">
                  <c:v>-37.020500000000013</c:v>
                </c:pt>
                <c:pt idx="37347">
                  <c:v>-37.018500000000003</c:v>
                </c:pt>
                <c:pt idx="37348">
                  <c:v>-37.016500000000008</c:v>
                </c:pt>
                <c:pt idx="37349">
                  <c:v>-37.014500000000012</c:v>
                </c:pt>
                <c:pt idx="37350">
                  <c:v>-37.012500000000003</c:v>
                </c:pt>
                <c:pt idx="37351">
                  <c:v>-37.010500000000008</c:v>
                </c:pt>
                <c:pt idx="37352">
                  <c:v>-37.008500000000012</c:v>
                </c:pt>
                <c:pt idx="37353">
                  <c:v>-37.006500000000003</c:v>
                </c:pt>
                <c:pt idx="37354">
                  <c:v>-37.004500000000007</c:v>
                </c:pt>
                <c:pt idx="37355">
                  <c:v>-37.002500000000012</c:v>
                </c:pt>
                <c:pt idx="37356">
                  <c:v>-37.000500000000002</c:v>
                </c:pt>
                <c:pt idx="37357">
                  <c:v>-36.998500000000007</c:v>
                </c:pt>
                <c:pt idx="37358">
                  <c:v>-36.996500000000012</c:v>
                </c:pt>
                <c:pt idx="37359">
                  <c:v>-36.994500000000002</c:v>
                </c:pt>
                <c:pt idx="37360">
                  <c:v>-36.992500000000007</c:v>
                </c:pt>
                <c:pt idx="37361">
                  <c:v>-36.990500000000011</c:v>
                </c:pt>
                <c:pt idx="37362">
                  <c:v>-36.988500000000002</c:v>
                </c:pt>
                <c:pt idx="37363">
                  <c:v>-36.986500000000007</c:v>
                </c:pt>
                <c:pt idx="37364">
                  <c:v>-36.984500000000011</c:v>
                </c:pt>
                <c:pt idx="37365">
                  <c:v>-36.982500000000002</c:v>
                </c:pt>
                <c:pt idx="37366">
                  <c:v>-36.980500000000006</c:v>
                </c:pt>
                <c:pt idx="37367">
                  <c:v>-36.978500000000011</c:v>
                </c:pt>
                <c:pt idx="37368">
                  <c:v>-36.976500000000001</c:v>
                </c:pt>
                <c:pt idx="37369">
                  <c:v>-36.974500000000006</c:v>
                </c:pt>
                <c:pt idx="37370">
                  <c:v>-36.972500000000011</c:v>
                </c:pt>
                <c:pt idx="37371">
                  <c:v>-36.970500000000001</c:v>
                </c:pt>
                <c:pt idx="37372">
                  <c:v>-36.968500000000006</c:v>
                </c:pt>
                <c:pt idx="37373">
                  <c:v>-36.966500000000011</c:v>
                </c:pt>
                <c:pt idx="37374">
                  <c:v>-36.964500000000001</c:v>
                </c:pt>
                <c:pt idx="37375">
                  <c:v>-36.962500000000006</c:v>
                </c:pt>
                <c:pt idx="37376">
                  <c:v>-36.96050000000001</c:v>
                </c:pt>
                <c:pt idx="37377">
                  <c:v>-36.958500000000001</c:v>
                </c:pt>
                <c:pt idx="37378">
                  <c:v>-36.956500000000005</c:v>
                </c:pt>
                <c:pt idx="37379">
                  <c:v>-36.95450000000001</c:v>
                </c:pt>
                <c:pt idx="37380">
                  <c:v>-36.952500000000001</c:v>
                </c:pt>
                <c:pt idx="37381">
                  <c:v>-36.950500000000005</c:v>
                </c:pt>
                <c:pt idx="37382">
                  <c:v>-36.94850000000001</c:v>
                </c:pt>
                <c:pt idx="37383">
                  <c:v>-36.9465</c:v>
                </c:pt>
                <c:pt idx="37384">
                  <c:v>-36.944500000000005</c:v>
                </c:pt>
                <c:pt idx="37385">
                  <c:v>-36.94250000000001</c:v>
                </c:pt>
                <c:pt idx="37386">
                  <c:v>-36.9405</c:v>
                </c:pt>
                <c:pt idx="37387">
                  <c:v>-36.938500000000005</c:v>
                </c:pt>
                <c:pt idx="37388">
                  <c:v>-36.936500000000009</c:v>
                </c:pt>
                <c:pt idx="37389">
                  <c:v>-36.9345</c:v>
                </c:pt>
                <c:pt idx="37390">
                  <c:v>-36.932500000000005</c:v>
                </c:pt>
                <c:pt idx="37391">
                  <c:v>-36.930500000000009</c:v>
                </c:pt>
                <c:pt idx="37392">
                  <c:v>-36.9285</c:v>
                </c:pt>
                <c:pt idx="37393">
                  <c:v>-36.926500000000004</c:v>
                </c:pt>
                <c:pt idx="37394">
                  <c:v>-36.924500000000009</c:v>
                </c:pt>
                <c:pt idx="37395">
                  <c:v>-36.922499999999999</c:v>
                </c:pt>
                <c:pt idx="37396">
                  <c:v>-36.920500000000004</c:v>
                </c:pt>
                <c:pt idx="37397">
                  <c:v>-36.918500000000009</c:v>
                </c:pt>
                <c:pt idx="37398">
                  <c:v>-36.916499999999999</c:v>
                </c:pt>
                <c:pt idx="37399">
                  <c:v>-36.914500000000004</c:v>
                </c:pt>
                <c:pt idx="37400">
                  <c:v>-36.912500000000009</c:v>
                </c:pt>
                <c:pt idx="37401">
                  <c:v>-36.910499999999999</c:v>
                </c:pt>
                <c:pt idx="37402">
                  <c:v>-36.908500000000004</c:v>
                </c:pt>
                <c:pt idx="37403">
                  <c:v>-36.906500000000008</c:v>
                </c:pt>
                <c:pt idx="37404">
                  <c:v>-36.904499999999999</c:v>
                </c:pt>
                <c:pt idx="37405">
                  <c:v>-36.902500000000003</c:v>
                </c:pt>
                <c:pt idx="37406">
                  <c:v>-36.900500000000008</c:v>
                </c:pt>
                <c:pt idx="37407">
                  <c:v>-36.898500000000013</c:v>
                </c:pt>
                <c:pt idx="37408">
                  <c:v>-36.896500000000003</c:v>
                </c:pt>
                <c:pt idx="37409">
                  <c:v>-36.894500000000008</c:v>
                </c:pt>
                <c:pt idx="37410">
                  <c:v>-36.892500000000013</c:v>
                </c:pt>
                <c:pt idx="37411">
                  <c:v>-36.890500000000003</c:v>
                </c:pt>
                <c:pt idx="37412">
                  <c:v>-36.888500000000008</c:v>
                </c:pt>
                <c:pt idx="37413">
                  <c:v>-36.886500000000012</c:v>
                </c:pt>
                <c:pt idx="37414">
                  <c:v>-36.884500000000003</c:v>
                </c:pt>
                <c:pt idx="37415">
                  <c:v>-36.882500000000007</c:v>
                </c:pt>
                <c:pt idx="37416">
                  <c:v>-36.880500000000012</c:v>
                </c:pt>
                <c:pt idx="37417">
                  <c:v>-36.878500000000003</c:v>
                </c:pt>
                <c:pt idx="37418">
                  <c:v>-36.876500000000007</c:v>
                </c:pt>
                <c:pt idx="37419">
                  <c:v>-36.874500000000012</c:v>
                </c:pt>
                <c:pt idx="37420">
                  <c:v>-36.872500000000002</c:v>
                </c:pt>
                <c:pt idx="37421">
                  <c:v>-36.870500000000007</c:v>
                </c:pt>
                <c:pt idx="37422">
                  <c:v>-36.868500000000012</c:v>
                </c:pt>
                <c:pt idx="37423">
                  <c:v>-36.866500000000002</c:v>
                </c:pt>
                <c:pt idx="37424">
                  <c:v>-36.864500000000007</c:v>
                </c:pt>
                <c:pt idx="37425">
                  <c:v>-36.862500000000011</c:v>
                </c:pt>
                <c:pt idx="37426">
                  <c:v>-36.860500000000002</c:v>
                </c:pt>
                <c:pt idx="37427">
                  <c:v>-36.858500000000006</c:v>
                </c:pt>
                <c:pt idx="37428">
                  <c:v>-36.856500000000011</c:v>
                </c:pt>
                <c:pt idx="37429">
                  <c:v>-36.854500000000002</c:v>
                </c:pt>
                <c:pt idx="37430">
                  <c:v>-36.852500000000006</c:v>
                </c:pt>
                <c:pt idx="37431">
                  <c:v>-36.850500000000011</c:v>
                </c:pt>
                <c:pt idx="37432">
                  <c:v>-36.848500000000001</c:v>
                </c:pt>
                <c:pt idx="37433">
                  <c:v>-36.846500000000006</c:v>
                </c:pt>
                <c:pt idx="37434">
                  <c:v>-36.844500000000011</c:v>
                </c:pt>
                <c:pt idx="37435">
                  <c:v>-36.842500000000001</c:v>
                </c:pt>
                <c:pt idx="37436">
                  <c:v>-36.840500000000006</c:v>
                </c:pt>
                <c:pt idx="37437">
                  <c:v>-36.83850000000001</c:v>
                </c:pt>
                <c:pt idx="37438">
                  <c:v>-36.836500000000001</c:v>
                </c:pt>
                <c:pt idx="37439">
                  <c:v>-36.834500000000006</c:v>
                </c:pt>
                <c:pt idx="37440">
                  <c:v>-36.83250000000001</c:v>
                </c:pt>
                <c:pt idx="37441">
                  <c:v>-36.830500000000001</c:v>
                </c:pt>
                <c:pt idx="37442">
                  <c:v>-36.828500000000005</c:v>
                </c:pt>
                <c:pt idx="37443">
                  <c:v>-36.82650000000001</c:v>
                </c:pt>
                <c:pt idx="37444">
                  <c:v>-36.8245</c:v>
                </c:pt>
                <c:pt idx="37445">
                  <c:v>-36.822500000000005</c:v>
                </c:pt>
                <c:pt idx="37446">
                  <c:v>-36.82050000000001</c:v>
                </c:pt>
                <c:pt idx="37447">
                  <c:v>-36.8185</c:v>
                </c:pt>
                <c:pt idx="37448">
                  <c:v>-36.816500000000005</c:v>
                </c:pt>
                <c:pt idx="37449">
                  <c:v>-36.81450000000001</c:v>
                </c:pt>
                <c:pt idx="37450">
                  <c:v>-36.8125</c:v>
                </c:pt>
                <c:pt idx="37451">
                  <c:v>-36.810500000000005</c:v>
                </c:pt>
                <c:pt idx="37452">
                  <c:v>-36.808500000000009</c:v>
                </c:pt>
                <c:pt idx="37453">
                  <c:v>-36.8065</c:v>
                </c:pt>
                <c:pt idx="37454">
                  <c:v>-36.804500000000004</c:v>
                </c:pt>
                <c:pt idx="37455">
                  <c:v>-36.802500000000009</c:v>
                </c:pt>
                <c:pt idx="37456">
                  <c:v>-36.8005</c:v>
                </c:pt>
                <c:pt idx="37457">
                  <c:v>-36.798500000000004</c:v>
                </c:pt>
                <c:pt idx="37458">
                  <c:v>-36.796500000000009</c:v>
                </c:pt>
                <c:pt idx="37459">
                  <c:v>-36.794499999999999</c:v>
                </c:pt>
                <c:pt idx="37460">
                  <c:v>-36.792500000000004</c:v>
                </c:pt>
                <c:pt idx="37461">
                  <c:v>-36.790500000000009</c:v>
                </c:pt>
                <c:pt idx="37462">
                  <c:v>-36.788499999999999</c:v>
                </c:pt>
                <c:pt idx="37463">
                  <c:v>-36.786500000000004</c:v>
                </c:pt>
                <c:pt idx="37464">
                  <c:v>-36.784500000000008</c:v>
                </c:pt>
                <c:pt idx="37465">
                  <c:v>-36.782499999999999</c:v>
                </c:pt>
                <c:pt idx="37466">
                  <c:v>-36.780500000000004</c:v>
                </c:pt>
                <c:pt idx="37467">
                  <c:v>-36.778500000000008</c:v>
                </c:pt>
                <c:pt idx="37468">
                  <c:v>-36.776499999999999</c:v>
                </c:pt>
                <c:pt idx="37469">
                  <c:v>-36.774500000000003</c:v>
                </c:pt>
                <c:pt idx="37470">
                  <c:v>-36.772500000000008</c:v>
                </c:pt>
                <c:pt idx="37471">
                  <c:v>-36.770500000000013</c:v>
                </c:pt>
                <c:pt idx="37472">
                  <c:v>-36.768500000000003</c:v>
                </c:pt>
                <c:pt idx="37473">
                  <c:v>-36.766500000000008</c:v>
                </c:pt>
                <c:pt idx="37474">
                  <c:v>-36.764500000000012</c:v>
                </c:pt>
                <c:pt idx="37475">
                  <c:v>-36.762500000000003</c:v>
                </c:pt>
                <c:pt idx="37476">
                  <c:v>-36.760500000000008</c:v>
                </c:pt>
                <c:pt idx="37477">
                  <c:v>-36.758500000000012</c:v>
                </c:pt>
                <c:pt idx="37478">
                  <c:v>-36.756500000000003</c:v>
                </c:pt>
                <c:pt idx="37479">
                  <c:v>-36.754500000000007</c:v>
                </c:pt>
                <c:pt idx="37480">
                  <c:v>-36.752500000000012</c:v>
                </c:pt>
                <c:pt idx="37481">
                  <c:v>-36.750500000000002</c:v>
                </c:pt>
                <c:pt idx="37482">
                  <c:v>-36.748500000000007</c:v>
                </c:pt>
                <c:pt idx="37483">
                  <c:v>-36.746500000000012</c:v>
                </c:pt>
                <c:pt idx="37484">
                  <c:v>-36.744500000000002</c:v>
                </c:pt>
                <c:pt idx="37485">
                  <c:v>-36.742500000000007</c:v>
                </c:pt>
                <c:pt idx="37486">
                  <c:v>-36.740500000000011</c:v>
                </c:pt>
                <c:pt idx="37487">
                  <c:v>-36.738500000000002</c:v>
                </c:pt>
                <c:pt idx="37488">
                  <c:v>-36.736500000000007</c:v>
                </c:pt>
                <c:pt idx="37489">
                  <c:v>-36.734500000000011</c:v>
                </c:pt>
                <c:pt idx="37490">
                  <c:v>-36.732500000000002</c:v>
                </c:pt>
                <c:pt idx="37491">
                  <c:v>-36.730500000000006</c:v>
                </c:pt>
                <c:pt idx="37492">
                  <c:v>-36.728500000000011</c:v>
                </c:pt>
                <c:pt idx="37493">
                  <c:v>-36.726500000000001</c:v>
                </c:pt>
                <c:pt idx="37494">
                  <c:v>-36.724500000000006</c:v>
                </c:pt>
                <c:pt idx="37495">
                  <c:v>-36.722500000000011</c:v>
                </c:pt>
                <c:pt idx="37496">
                  <c:v>-36.720500000000001</c:v>
                </c:pt>
                <c:pt idx="37497">
                  <c:v>-36.718500000000006</c:v>
                </c:pt>
                <c:pt idx="37498">
                  <c:v>-36.716500000000011</c:v>
                </c:pt>
                <c:pt idx="37499">
                  <c:v>-36.714500000000001</c:v>
                </c:pt>
                <c:pt idx="37500">
                  <c:v>-36.712500000000006</c:v>
                </c:pt>
                <c:pt idx="37501">
                  <c:v>-36.71050000000001</c:v>
                </c:pt>
                <c:pt idx="37502">
                  <c:v>-36.708500000000001</c:v>
                </c:pt>
                <c:pt idx="37503">
                  <c:v>-36.706500000000005</c:v>
                </c:pt>
                <c:pt idx="37504">
                  <c:v>-36.70450000000001</c:v>
                </c:pt>
                <c:pt idx="37505">
                  <c:v>-36.702500000000001</c:v>
                </c:pt>
                <c:pt idx="37506">
                  <c:v>-36.700500000000005</c:v>
                </c:pt>
                <c:pt idx="37507">
                  <c:v>-36.69850000000001</c:v>
                </c:pt>
                <c:pt idx="37508">
                  <c:v>-36.6965</c:v>
                </c:pt>
                <c:pt idx="37509">
                  <c:v>-36.694500000000005</c:v>
                </c:pt>
                <c:pt idx="37510">
                  <c:v>-36.69250000000001</c:v>
                </c:pt>
                <c:pt idx="37511">
                  <c:v>-36.6905</c:v>
                </c:pt>
                <c:pt idx="37512">
                  <c:v>-36.688500000000005</c:v>
                </c:pt>
                <c:pt idx="37513">
                  <c:v>-36.686500000000009</c:v>
                </c:pt>
                <c:pt idx="37514">
                  <c:v>-36.6845</c:v>
                </c:pt>
                <c:pt idx="37515">
                  <c:v>-36.682500000000005</c:v>
                </c:pt>
                <c:pt idx="37516">
                  <c:v>-36.680500000000009</c:v>
                </c:pt>
                <c:pt idx="37517">
                  <c:v>-36.6785</c:v>
                </c:pt>
                <c:pt idx="37518">
                  <c:v>-36.676500000000004</c:v>
                </c:pt>
                <c:pt idx="37519">
                  <c:v>-36.674500000000009</c:v>
                </c:pt>
                <c:pt idx="37520">
                  <c:v>-36.672499999999999</c:v>
                </c:pt>
                <c:pt idx="37521">
                  <c:v>-36.670500000000004</c:v>
                </c:pt>
                <c:pt idx="37522">
                  <c:v>-36.668500000000009</c:v>
                </c:pt>
                <c:pt idx="37523">
                  <c:v>-36.666499999999999</c:v>
                </c:pt>
                <c:pt idx="37524">
                  <c:v>-36.664500000000004</c:v>
                </c:pt>
                <c:pt idx="37525">
                  <c:v>-36.662500000000009</c:v>
                </c:pt>
                <c:pt idx="37526">
                  <c:v>-36.660499999999999</c:v>
                </c:pt>
                <c:pt idx="37527">
                  <c:v>-36.658500000000004</c:v>
                </c:pt>
                <c:pt idx="37528">
                  <c:v>-36.656500000000008</c:v>
                </c:pt>
                <c:pt idx="37529">
                  <c:v>-36.654499999999999</c:v>
                </c:pt>
                <c:pt idx="37530">
                  <c:v>-36.652500000000003</c:v>
                </c:pt>
                <c:pt idx="37531">
                  <c:v>-36.650500000000008</c:v>
                </c:pt>
                <c:pt idx="37532">
                  <c:v>-36.648500000000013</c:v>
                </c:pt>
                <c:pt idx="37533">
                  <c:v>-36.646500000000003</c:v>
                </c:pt>
                <c:pt idx="37534">
                  <c:v>-36.644500000000008</c:v>
                </c:pt>
                <c:pt idx="37535">
                  <c:v>-36.642500000000013</c:v>
                </c:pt>
                <c:pt idx="37536">
                  <c:v>-36.640500000000003</c:v>
                </c:pt>
                <c:pt idx="37537">
                  <c:v>-36.638500000000008</c:v>
                </c:pt>
                <c:pt idx="37538">
                  <c:v>-36.636500000000012</c:v>
                </c:pt>
                <c:pt idx="37539">
                  <c:v>-36.634500000000003</c:v>
                </c:pt>
                <c:pt idx="37540">
                  <c:v>-36.632500000000007</c:v>
                </c:pt>
                <c:pt idx="37541">
                  <c:v>-36.630500000000012</c:v>
                </c:pt>
                <c:pt idx="37542">
                  <c:v>-36.628500000000003</c:v>
                </c:pt>
                <c:pt idx="37543">
                  <c:v>-36.626500000000007</c:v>
                </c:pt>
                <c:pt idx="37544">
                  <c:v>-36.624500000000012</c:v>
                </c:pt>
                <c:pt idx="37545">
                  <c:v>-36.622500000000002</c:v>
                </c:pt>
                <c:pt idx="37546">
                  <c:v>-36.620500000000007</c:v>
                </c:pt>
                <c:pt idx="37547">
                  <c:v>-36.618500000000012</c:v>
                </c:pt>
                <c:pt idx="37548">
                  <c:v>-36.616500000000002</c:v>
                </c:pt>
                <c:pt idx="37549">
                  <c:v>-36.614500000000007</c:v>
                </c:pt>
                <c:pt idx="37550">
                  <c:v>-36.612500000000011</c:v>
                </c:pt>
                <c:pt idx="37551">
                  <c:v>-36.610500000000002</c:v>
                </c:pt>
                <c:pt idx="37552">
                  <c:v>-36.608500000000006</c:v>
                </c:pt>
                <c:pt idx="37553">
                  <c:v>-36.606500000000011</c:v>
                </c:pt>
                <c:pt idx="37554">
                  <c:v>-36.604500000000002</c:v>
                </c:pt>
                <c:pt idx="37555">
                  <c:v>-36.602500000000006</c:v>
                </c:pt>
                <c:pt idx="37556">
                  <c:v>-36.600500000000011</c:v>
                </c:pt>
                <c:pt idx="37557">
                  <c:v>-36.598500000000001</c:v>
                </c:pt>
                <c:pt idx="37558">
                  <c:v>-36.596500000000006</c:v>
                </c:pt>
                <c:pt idx="37559">
                  <c:v>-36.594500000000011</c:v>
                </c:pt>
                <c:pt idx="37560">
                  <c:v>-36.592500000000001</c:v>
                </c:pt>
                <c:pt idx="37561">
                  <c:v>-36.590500000000006</c:v>
                </c:pt>
                <c:pt idx="37562">
                  <c:v>-36.58850000000001</c:v>
                </c:pt>
                <c:pt idx="37563">
                  <c:v>-36.586500000000001</c:v>
                </c:pt>
                <c:pt idx="37564">
                  <c:v>-36.584500000000006</c:v>
                </c:pt>
                <c:pt idx="37565">
                  <c:v>-36.58250000000001</c:v>
                </c:pt>
                <c:pt idx="37566">
                  <c:v>-36.580500000000001</c:v>
                </c:pt>
                <c:pt idx="37567">
                  <c:v>-36.578500000000005</c:v>
                </c:pt>
                <c:pt idx="37568">
                  <c:v>-36.57650000000001</c:v>
                </c:pt>
                <c:pt idx="37569">
                  <c:v>-36.5745</c:v>
                </c:pt>
                <c:pt idx="37570">
                  <c:v>-36.572500000000005</c:v>
                </c:pt>
                <c:pt idx="37571">
                  <c:v>-36.57050000000001</c:v>
                </c:pt>
                <c:pt idx="37572">
                  <c:v>-36.5685</c:v>
                </c:pt>
                <c:pt idx="37573">
                  <c:v>-36.566500000000005</c:v>
                </c:pt>
                <c:pt idx="37574">
                  <c:v>-36.56450000000001</c:v>
                </c:pt>
                <c:pt idx="37575">
                  <c:v>-36.5625</c:v>
                </c:pt>
                <c:pt idx="37576">
                  <c:v>-36.560500000000005</c:v>
                </c:pt>
                <c:pt idx="37577">
                  <c:v>-36.558500000000009</c:v>
                </c:pt>
                <c:pt idx="37578">
                  <c:v>-36.5565</c:v>
                </c:pt>
                <c:pt idx="37579">
                  <c:v>-36.554500000000004</c:v>
                </c:pt>
                <c:pt idx="37580">
                  <c:v>-36.552500000000009</c:v>
                </c:pt>
                <c:pt idx="37581">
                  <c:v>-36.5505</c:v>
                </c:pt>
                <c:pt idx="37582">
                  <c:v>-36.548500000000004</c:v>
                </c:pt>
                <c:pt idx="37583">
                  <c:v>-36.546500000000009</c:v>
                </c:pt>
                <c:pt idx="37584">
                  <c:v>-36.544499999999999</c:v>
                </c:pt>
                <c:pt idx="37585">
                  <c:v>-36.542500000000004</c:v>
                </c:pt>
                <c:pt idx="37586">
                  <c:v>-36.540500000000009</c:v>
                </c:pt>
                <c:pt idx="37587">
                  <c:v>-36.538499999999999</c:v>
                </c:pt>
                <c:pt idx="37588">
                  <c:v>-36.536500000000004</c:v>
                </c:pt>
                <c:pt idx="37589">
                  <c:v>-36.534500000000008</c:v>
                </c:pt>
                <c:pt idx="37590">
                  <c:v>-36.532499999999999</c:v>
                </c:pt>
                <c:pt idx="37591">
                  <c:v>-36.530500000000004</c:v>
                </c:pt>
                <c:pt idx="37592">
                  <c:v>-36.528500000000008</c:v>
                </c:pt>
                <c:pt idx="37593">
                  <c:v>-36.526499999999999</c:v>
                </c:pt>
                <c:pt idx="37594">
                  <c:v>-36.524500000000003</c:v>
                </c:pt>
                <c:pt idx="37595">
                  <c:v>-36.522500000000008</c:v>
                </c:pt>
                <c:pt idx="37596">
                  <c:v>-36.520500000000013</c:v>
                </c:pt>
                <c:pt idx="37597">
                  <c:v>-36.518500000000003</c:v>
                </c:pt>
                <c:pt idx="37598">
                  <c:v>-36.516500000000008</c:v>
                </c:pt>
                <c:pt idx="37599">
                  <c:v>-36.514500000000012</c:v>
                </c:pt>
                <c:pt idx="37600">
                  <c:v>-36.512500000000003</c:v>
                </c:pt>
                <c:pt idx="37601">
                  <c:v>-36.510500000000008</c:v>
                </c:pt>
                <c:pt idx="37602">
                  <c:v>-36.508500000000012</c:v>
                </c:pt>
                <c:pt idx="37603">
                  <c:v>-36.506500000000003</c:v>
                </c:pt>
                <c:pt idx="37604">
                  <c:v>-36.504500000000007</c:v>
                </c:pt>
                <c:pt idx="37605">
                  <c:v>-36.502500000000012</c:v>
                </c:pt>
                <c:pt idx="37606">
                  <c:v>-36.500500000000002</c:v>
                </c:pt>
                <c:pt idx="37607">
                  <c:v>-36.498500000000007</c:v>
                </c:pt>
                <c:pt idx="37608">
                  <c:v>-36.496500000000012</c:v>
                </c:pt>
                <c:pt idx="37609">
                  <c:v>-36.494500000000002</c:v>
                </c:pt>
                <c:pt idx="37610">
                  <c:v>-36.492500000000007</c:v>
                </c:pt>
                <c:pt idx="37611">
                  <c:v>-36.490500000000011</c:v>
                </c:pt>
                <c:pt idx="37612">
                  <c:v>-36.488500000000002</c:v>
                </c:pt>
                <c:pt idx="37613">
                  <c:v>-36.486500000000007</c:v>
                </c:pt>
                <c:pt idx="37614">
                  <c:v>-36.484500000000011</c:v>
                </c:pt>
                <c:pt idx="37615">
                  <c:v>-36.482500000000002</c:v>
                </c:pt>
                <c:pt idx="37616">
                  <c:v>-36.480500000000006</c:v>
                </c:pt>
                <c:pt idx="37617">
                  <c:v>-36.478500000000011</c:v>
                </c:pt>
                <c:pt idx="37618">
                  <c:v>-36.476500000000001</c:v>
                </c:pt>
                <c:pt idx="37619">
                  <c:v>-36.474500000000006</c:v>
                </c:pt>
                <c:pt idx="37620">
                  <c:v>-36.472500000000011</c:v>
                </c:pt>
                <c:pt idx="37621">
                  <c:v>-36.470500000000001</c:v>
                </c:pt>
                <c:pt idx="37622">
                  <c:v>-36.468500000000006</c:v>
                </c:pt>
                <c:pt idx="37623">
                  <c:v>-36.466500000000011</c:v>
                </c:pt>
                <c:pt idx="37624">
                  <c:v>-36.464500000000001</c:v>
                </c:pt>
                <c:pt idx="37625">
                  <c:v>-36.462500000000006</c:v>
                </c:pt>
                <c:pt idx="37626">
                  <c:v>-36.46050000000001</c:v>
                </c:pt>
                <c:pt idx="37627">
                  <c:v>-36.458500000000001</c:v>
                </c:pt>
                <c:pt idx="37628">
                  <c:v>-36.456500000000005</c:v>
                </c:pt>
                <c:pt idx="37629">
                  <c:v>-36.45450000000001</c:v>
                </c:pt>
                <c:pt idx="37630">
                  <c:v>-36.452500000000001</c:v>
                </c:pt>
                <c:pt idx="37631">
                  <c:v>-36.450500000000005</c:v>
                </c:pt>
                <c:pt idx="37632">
                  <c:v>-36.44850000000001</c:v>
                </c:pt>
                <c:pt idx="37633">
                  <c:v>-36.4465</c:v>
                </c:pt>
                <c:pt idx="37634">
                  <c:v>-36.444500000000005</c:v>
                </c:pt>
                <c:pt idx="37635">
                  <c:v>-36.44250000000001</c:v>
                </c:pt>
                <c:pt idx="37636">
                  <c:v>-36.4405</c:v>
                </c:pt>
                <c:pt idx="37637">
                  <c:v>-36.438500000000005</c:v>
                </c:pt>
                <c:pt idx="37638">
                  <c:v>-36.436500000000009</c:v>
                </c:pt>
                <c:pt idx="37639">
                  <c:v>-36.4345</c:v>
                </c:pt>
                <c:pt idx="37640">
                  <c:v>-36.432500000000005</c:v>
                </c:pt>
                <c:pt idx="37641">
                  <c:v>-36.430500000000009</c:v>
                </c:pt>
                <c:pt idx="37642">
                  <c:v>-36.4285</c:v>
                </c:pt>
                <c:pt idx="37643">
                  <c:v>-36.426500000000004</c:v>
                </c:pt>
                <c:pt idx="37644">
                  <c:v>-36.424500000000009</c:v>
                </c:pt>
                <c:pt idx="37645">
                  <c:v>-36.422499999999999</c:v>
                </c:pt>
                <c:pt idx="37646">
                  <c:v>-36.420500000000004</c:v>
                </c:pt>
                <c:pt idx="37647">
                  <c:v>-36.418500000000009</c:v>
                </c:pt>
                <c:pt idx="37648">
                  <c:v>-36.416499999999999</c:v>
                </c:pt>
                <c:pt idx="37649">
                  <c:v>-36.414500000000004</c:v>
                </c:pt>
                <c:pt idx="37650">
                  <c:v>-36.412500000000009</c:v>
                </c:pt>
                <c:pt idx="37651">
                  <c:v>-36.410499999999999</c:v>
                </c:pt>
                <c:pt idx="37652">
                  <c:v>-36.408500000000004</c:v>
                </c:pt>
                <c:pt idx="37653">
                  <c:v>-36.406500000000008</c:v>
                </c:pt>
                <c:pt idx="37654">
                  <c:v>-36.404499999999999</c:v>
                </c:pt>
                <c:pt idx="37655">
                  <c:v>-36.402500000000003</c:v>
                </c:pt>
                <c:pt idx="37656">
                  <c:v>-36.400500000000008</c:v>
                </c:pt>
                <c:pt idx="37657">
                  <c:v>-36.398500000000013</c:v>
                </c:pt>
                <c:pt idx="37658">
                  <c:v>-36.396500000000003</c:v>
                </c:pt>
                <c:pt idx="37659">
                  <c:v>-36.394500000000008</c:v>
                </c:pt>
                <c:pt idx="37660">
                  <c:v>-36.392500000000013</c:v>
                </c:pt>
                <c:pt idx="37661">
                  <c:v>-36.390500000000003</c:v>
                </c:pt>
                <c:pt idx="37662">
                  <c:v>-36.388500000000008</c:v>
                </c:pt>
                <c:pt idx="37663">
                  <c:v>-36.386500000000012</c:v>
                </c:pt>
                <c:pt idx="37664">
                  <c:v>-36.384500000000003</c:v>
                </c:pt>
                <c:pt idx="37665">
                  <c:v>-36.382500000000007</c:v>
                </c:pt>
                <c:pt idx="37666">
                  <c:v>-36.380500000000012</c:v>
                </c:pt>
                <c:pt idx="37667">
                  <c:v>-36.378500000000003</c:v>
                </c:pt>
                <c:pt idx="37668">
                  <c:v>-36.376500000000007</c:v>
                </c:pt>
                <c:pt idx="37669">
                  <c:v>-36.374500000000012</c:v>
                </c:pt>
                <c:pt idx="37670">
                  <c:v>-36.372500000000002</c:v>
                </c:pt>
                <c:pt idx="37671">
                  <c:v>-36.370500000000007</c:v>
                </c:pt>
                <c:pt idx="37672">
                  <c:v>-36.368500000000012</c:v>
                </c:pt>
                <c:pt idx="37673">
                  <c:v>-36.366500000000002</c:v>
                </c:pt>
                <c:pt idx="37674">
                  <c:v>-36.364500000000007</c:v>
                </c:pt>
                <c:pt idx="37675">
                  <c:v>-36.362500000000011</c:v>
                </c:pt>
                <c:pt idx="37676">
                  <c:v>-36.360500000000002</c:v>
                </c:pt>
                <c:pt idx="37677">
                  <c:v>-36.358500000000006</c:v>
                </c:pt>
                <c:pt idx="37678">
                  <c:v>-36.356500000000011</c:v>
                </c:pt>
                <c:pt idx="37679">
                  <c:v>-36.354500000000002</c:v>
                </c:pt>
                <c:pt idx="37680">
                  <c:v>-36.352500000000006</c:v>
                </c:pt>
                <c:pt idx="37681">
                  <c:v>-36.350500000000011</c:v>
                </c:pt>
                <c:pt idx="37682">
                  <c:v>-36.348500000000001</c:v>
                </c:pt>
                <c:pt idx="37683">
                  <c:v>-36.346500000000006</c:v>
                </c:pt>
                <c:pt idx="37684">
                  <c:v>-36.344500000000011</c:v>
                </c:pt>
                <c:pt idx="37685">
                  <c:v>-36.342500000000001</c:v>
                </c:pt>
                <c:pt idx="37686">
                  <c:v>-36.340500000000006</c:v>
                </c:pt>
                <c:pt idx="37687">
                  <c:v>-36.33850000000001</c:v>
                </c:pt>
                <c:pt idx="37688">
                  <c:v>-36.336500000000001</c:v>
                </c:pt>
                <c:pt idx="37689">
                  <c:v>-36.334500000000006</c:v>
                </c:pt>
                <c:pt idx="37690">
                  <c:v>-36.33250000000001</c:v>
                </c:pt>
                <c:pt idx="37691">
                  <c:v>-36.330500000000001</c:v>
                </c:pt>
                <c:pt idx="37692">
                  <c:v>-36.328500000000005</c:v>
                </c:pt>
                <c:pt idx="37693">
                  <c:v>-36.32650000000001</c:v>
                </c:pt>
                <c:pt idx="37694">
                  <c:v>-36.3245</c:v>
                </c:pt>
                <c:pt idx="37695">
                  <c:v>-36.322500000000005</c:v>
                </c:pt>
                <c:pt idx="37696">
                  <c:v>-36.32050000000001</c:v>
                </c:pt>
                <c:pt idx="37697">
                  <c:v>-36.3185</c:v>
                </c:pt>
                <c:pt idx="37698">
                  <c:v>-36.316500000000005</c:v>
                </c:pt>
                <c:pt idx="37699">
                  <c:v>-36.31450000000001</c:v>
                </c:pt>
                <c:pt idx="37700">
                  <c:v>-36.3125</c:v>
                </c:pt>
                <c:pt idx="37701">
                  <c:v>-36.310500000000005</c:v>
                </c:pt>
                <c:pt idx="37702">
                  <c:v>-36.308500000000009</c:v>
                </c:pt>
                <c:pt idx="37703">
                  <c:v>-36.3065</c:v>
                </c:pt>
                <c:pt idx="37704">
                  <c:v>-36.304500000000004</c:v>
                </c:pt>
                <c:pt idx="37705">
                  <c:v>-36.302500000000009</c:v>
                </c:pt>
                <c:pt idx="37706">
                  <c:v>-36.3005</c:v>
                </c:pt>
                <c:pt idx="37707">
                  <c:v>-36.298500000000004</c:v>
                </c:pt>
                <c:pt idx="37708">
                  <c:v>-36.296500000000009</c:v>
                </c:pt>
                <c:pt idx="37709">
                  <c:v>-36.294499999999999</c:v>
                </c:pt>
                <c:pt idx="37710">
                  <c:v>-36.292500000000004</c:v>
                </c:pt>
                <c:pt idx="37711">
                  <c:v>-36.290500000000009</c:v>
                </c:pt>
                <c:pt idx="37712">
                  <c:v>-36.288499999999999</c:v>
                </c:pt>
                <c:pt idx="37713">
                  <c:v>-36.286500000000004</c:v>
                </c:pt>
                <c:pt idx="37714">
                  <c:v>-36.284500000000008</c:v>
                </c:pt>
                <c:pt idx="37715">
                  <c:v>-36.282499999999999</c:v>
                </c:pt>
                <c:pt idx="37716">
                  <c:v>-36.280500000000004</c:v>
                </c:pt>
                <c:pt idx="37717">
                  <c:v>-36.278500000000008</c:v>
                </c:pt>
                <c:pt idx="37718">
                  <c:v>-36.276499999999999</c:v>
                </c:pt>
                <c:pt idx="37719">
                  <c:v>-36.274500000000003</c:v>
                </c:pt>
                <c:pt idx="37720">
                  <c:v>-36.272500000000008</c:v>
                </c:pt>
                <c:pt idx="37721">
                  <c:v>-36.270500000000013</c:v>
                </c:pt>
                <c:pt idx="37722">
                  <c:v>-36.268500000000003</c:v>
                </c:pt>
                <c:pt idx="37723">
                  <c:v>-36.266500000000008</c:v>
                </c:pt>
                <c:pt idx="37724">
                  <c:v>-36.264500000000012</c:v>
                </c:pt>
                <c:pt idx="37725">
                  <c:v>-36.262500000000003</c:v>
                </c:pt>
                <c:pt idx="37726">
                  <c:v>-36.260500000000008</c:v>
                </c:pt>
                <c:pt idx="37727">
                  <c:v>-36.258500000000012</c:v>
                </c:pt>
                <c:pt idx="37728">
                  <c:v>-36.256500000000003</c:v>
                </c:pt>
                <c:pt idx="37729">
                  <c:v>-36.254500000000007</c:v>
                </c:pt>
                <c:pt idx="37730">
                  <c:v>-36.252500000000012</c:v>
                </c:pt>
                <c:pt idx="37731">
                  <c:v>-36.250500000000002</c:v>
                </c:pt>
                <c:pt idx="37732">
                  <c:v>-36.248500000000007</c:v>
                </c:pt>
                <c:pt idx="37733">
                  <c:v>-36.246500000000012</c:v>
                </c:pt>
                <c:pt idx="37734">
                  <c:v>-36.244500000000002</c:v>
                </c:pt>
                <c:pt idx="37735">
                  <c:v>-36.242500000000007</c:v>
                </c:pt>
                <c:pt idx="37736">
                  <c:v>-36.240500000000011</c:v>
                </c:pt>
                <c:pt idx="37737">
                  <c:v>-36.238500000000002</c:v>
                </c:pt>
                <c:pt idx="37738">
                  <c:v>-36.236500000000007</c:v>
                </c:pt>
                <c:pt idx="37739">
                  <c:v>-36.234500000000011</c:v>
                </c:pt>
                <c:pt idx="37740">
                  <c:v>-36.232500000000002</c:v>
                </c:pt>
                <c:pt idx="37741">
                  <c:v>-36.230500000000006</c:v>
                </c:pt>
                <c:pt idx="37742">
                  <c:v>-36.228500000000011</c:v>
                </c:pt>
                <c:pt idx="37743">
                  <c:v>-36.226500000000001</c:v>
                </c:pt>
                <c:pt idx="37744">
                  <c:v>-36.224500000000006</c:v>
                </c:pt>
                <c:pt idx="37745">
                  <c:v>-36.222500000000011</c:v>
                </c:pt>
                <c:pt idx="37746">
                  <c:v>-36.220500000000001</c:v>
                </c:pt>
                <c:pt idx="37747">
                  <c:v>-36.218500000000006</c:v>
                </c:pt>
                <c:pt idx="37748">
                  <c:v>-36.216500000000011</c:v>
                </c:pt>
                <c:pt idx="37749">
                  <c:v>-36.214500000000001</c:v>
                </c:pt>
                <c:pt idx="37750">
                  <c:v>-36.212500000000006</c:v>
                </c:pt>
                <c:pt idx="37751">
                  <c:v>-36.21050000000001</c:v>
                </c:pt>
                <c:pt idx="37752">
                  <c:v>-36.208500000000001</c:v>
                </c:pt>
                <c:pt idx="37753">
                  <c:v>-36.206500000000005</c:v>
                </c:pt>
                <c:pt idx="37754">
                  <c:v>-36.20450000000001</c:v>
                </c:pt>
                <c:pt idx="37755">
                  <c:v>-36.202500000000001</c:v>
                </c:pt>
                <c:pt idx="37756">
                  <c:v>-36.200500000000005</c:v>
                </c:pt>
                <c:pt idx="37757">
                  <c:v>-36.19850000000001</c:v>
                </c:pt>
                <c:pt idx="37758">
                  <c:v>-36.1965</c:v>
                </c:pt>
                <c:pt idx="37759">
                  <c:v>-36.194500000000005</c:v>
                </c:pt>
                <c:pt idx="37760">
                  <c:v>-36.19250000000001</c:v>
                </c:pt>
                <c:pt idx="37761">
                  <c:v>-36.1905</c:v>
                </c:pt>
                <c:pt idx="37762">
                  <c:v>-36.188500000000005</c:v>
                </c:pt>
                <c:pt idx="37763">
                  <c:v>-36.186500000000009</c:v>
                </c:pt>
                <c:pt idx="37764">
                  <c:v>-36.1845</c:v>
                </c:pt>
                <c:pt idx="37765">
                  <c:v>-36.182500000000005</c:v>
                </c:pt>
                <c:pt idx="37766">
                  <c:v>-36.180500000000009</c:v>
                </c:pt>
                <c:pt idx="37767">
                  <c:v>-36.1785</c:v>
                </c:pt>
                <c:pt idx="37768">
                  <c:v>-36.176500000000004</c:v>
                </c:pt>
                <c:pt idx="37769">
                  <c:v>-36.174500000000009</c:v>
                </c:pt>
                <c:pt idx="37770">
                  <c:v>-36.172499999999999</c:v>
                </c:pt>
                <c:pt idx="37771">
                  <c:v>-36.170500000000004</c:v>
                </c:pt>
                <c:pt idx="37772">
                  <c:v>-36.168500000000009</c:v>
                </c:pt>
                <c:pt idx="37773">
                  <c:v>-36.166499999999999</c:v>
                </c:pt>
                <c:pt idx="37774">
                  <c:v>-36.164500000000004</c:v>
                </c:pt>
                <c:pt idx="37775">
                  <c:v>-36.162500000000009</c:v>
                </c:pt>
                <c:pt idx="37776">
                  <c:v>-36.160499999999999</c:v>
                </c:pt>
                <c:pt idx="37777">
                  <c:v>-36.158500000000004</c:v>
                </c:pt>
                <c:pt idx="37778">
                  <c:v>-36.156500000000008</c:v>
                </c:pt>
                <c:pt idx="37779">
                  <c:v>-36.154499999999999</c:v>
                </c:pt>
                <c:pt idx="37780">
                  <c:v>-36.152500000000003</c:v>
                </c:pt>
                <c:pt idx="37781">
                  <c:v>-36.150500000000008</c:v>
                </c:pt>
                <c:pt idx="37782">
                  <c:v>-36.148500000000013</c:v>
                </c:pt>
                <c:pt idx="37783">
                  <c:v>-36.146500000000003</c:v>
                </c:pt>
                <c:pt idx="37784">
                  <c:v>-36.144500000000008</c:v>
                </c:pt>
                <c:pt idx="37785">
                  <c:v>-36.142500000000013</c:v>
                </c:pt>
                <c:pt idx="37786">
                  <c:v>-36.140500000000003</c:v>
                </c:pt>
                <c:pt idx="37787">
                  <c:v>-36.138500000000008</c:v>
                </c:pt>
                <c:pt idx="37788">
                  <c:v>-36.136500000000012</c:v>
                </c:pt>
                <c:pt idx="37789">
                  <c:v>-36.134500000000003</c:v>
                </c:pt>
                <c:pt idx="37790">
                  <c:v>-36.132500000000007</c:v>
                </c:pt>
                <c:pt idx="37791">
                  <c:v>-36.130500000000012</c:v>
                </c:pt>
                <c:pt idx="37792">
                  <c:v>-36.128500000000003</c:v>
                </c:pt>
                <c:pt idx="37793">
                  <c:v>-36.126500000000007</c:v>
                </c:pt>
                <c:pt idx="37794">
                  <c:v>-36.124500000000012</c:v>
                </c:pt>
                <c:pt idx="37795">
                  <c:v>-36.122500000000002</c:v>
                </c:pt>
                <c:pt idx="37796">
                  <c:v>-36.120500000000007</c:v>
                </c:pt>
                <c:pt idx="37797">
                  <c:v>-36.118500000000012</c:v>
                </c:pt>
                <c:pt idx="37798">
                  <c:v>-36.116500000000002</c:v>
                </c:pt>
                <c:pt idx="37799">
                  <c:v>-36.114500000000007</c:v>
                </c:pt>
                <c:pt idx="37800">
                  <c:v>-36.112500000000011</c:v>
                </c:pt>
                <c:pt idx="37801">
                  <c:v>-36.110500000000002</c:v>
                </c:pt>
                <c:pt idx="37802">
                  <c:v>-36.108500000000006</c:v>
                </c:pt>
                <c:pt idx="37803">
                  <c:v>-36.106500000000011</c:v>
                </c:pt>
                <c:pt idx="37804">
                  <c:v>-36.104500000000002</c:v>
                </c:pt>
                <c:pt idx="37805">
                  <c:v>-36.102500000000006</c:v>
                </c:pt>
                <c:pt idx="37806">
                  <c:v>-36.100500000000011</c:v>
                </c:pt>
                <c:pt idx="37807">
                  <c:v>-36.098500000000001</c:v>
                </c:pt>
                <c:pt idx="37808">
                  <c:v>-36.096500000000006</c:v>
                </c:pt>
                <c:pt idx="37809">
                  <c:v>-36.094500000000011</c:v>
                </c:pt>
                <c:pt idx="37810">
                  <c:v>-36.092500000000001</c:v>
                </c:pt>
                <c:pt idx="37811">
                  <c:v>-36.090500000000006</c:v>
                </c:pt>
                <c:pt idx="37812">
                  <c:v>-36.08850000000001</c:v>
                </c:pt>
                <c:pt idx="37813">
                  <c:v>-36.086500000000001</c:v>
                </c:pt>
                <c:pt idx="37814">
                  <c:v>-36.084500000000006</c:v>
                </c:pt>
                <c:pt idx="37815">
                  <c:v>-36.08250000000001</c:v>
                </c:pt>
                <c:pt idx="37816">
                  <c:v>-36.080500000000001</c:v>
                </c:pt>
                <c:pt idx="37817">
                  <c:v>-36.078500000000005</c:v>
                </c:pt>
                <c:pt idx="37818">
                  <c:v>-36.07650000000001</c:v>
                </c:pt>
                <c:pt idx="37819">
                  <c:v>-36.0745</c:v>
                </c:pt>
                <c:pt idx="37820">
                  <c:v>-36.072500000000005</c:v>
                </c:pt>
                <c:pt idx="37821">
                  <c:v>-36.07050000000001</c:v>
                </c:pt>
                <c:pt idx="37822">
                  <c:v>-36.0685</c:v>
                </c:pt>
                <c:pt idx="37823">
                  <c:v>-36.066500000000005</c:v>
                </c:pt>
                <c:pt idx="37824">
                  <c:v>-36.06450000000001</c:v>
                </c:pt>
                <c:pt idx="37825">
                  <c:v>-36.0625</c:v>
                </c:pt>
                <c:pt idx="37826">
                  <c:v>-36.060500000000005</c:v>
                </c:pt>
                <c:pt idx="37827">
                  <c:v>-36.058500000000009</c:v>
                </c:pt>
                <c:pt idx="37828">
                  <c:v>-36.0565</c:v>
                </c:pt>
                <c:pt idx="37829">
                  <c:v>-36.054500000000004</c:v>
                </c:pt>
                <c:pt idx="37830">
                  <c:v>-36.052500000000009</c:v>
                </c:pt>
                <c:pt idx="37831">
                  <c:v>-36.0505</c:v>
                </c:pt>
                <c:pt idx="37832">
                  <c:v>-36.048500000000004</c:v>
                </c:pt>
                <c:pt idx="37833">
                  <c:v>-36.046500000000009</c:v>
                </c:pt>
                <c:pt idx="37834">
                  <c:v>-36.044499999999999</c:v>
                </c:pt>
                <c:pt idx="37835">
                  <c:v>-36.042500000000004</c:v>
                </c:pt>
                <c:pt idx="37836">
                  <c:v>-36.040500000000009</c:v>
                </c:pt>
                <c:pt idx="37837">
                  <c:v>-36.038499999999999</c:v>
                </c:pt>
                <c:pt idx="37838">
                  <c:v>-36.036500000000004</c:v>
                </c:pt>
                <c:pt idx="37839">
                  <c:v>-36.034500000000008</c:v>
                </c:pt>
                <c:pt idx="37840">
                  <c:v>-36.032499999999999</c:v>
                </c:pt>
                <c:pt idx="37841">
                  <c:v>-36.030500000000004</c:v>
                </c:pt>
                <c:pt idx="37842">
                  <c:v>-36.028500000000008</c:v>
                </c:pt>
                <c:pt idx="37843">
                  <c:v>-36.026499999999999</c:v>
                </c:pt>
                <c:pt idx="37844">
                  <c:v>-36.024500000000003</c:v>
                </c:pt>
                <c:pt idx="37845">
                  <c:v>-36.022500000000008</c:v>
                </c:pt>
                <c:pt idx="37846">
                  <c:v>-36.020500000000013</c:v>
                </c:pt>
                <c:pt idx="37847">
                  <c:v>-36.018500000000003</c:v>
                </c:pt>
                <c:pt idx="37848">
                  <c:v>-36.016500000000008</c:v>
                </c:pt>
                <c:pt idx="37849">
                  <c:v>-36.014500000000012</c:v>
                </c:pt>
                <c:pt idx="37850">
                  <c:v>-36.012500000000003</c:v>
                </c:pt>
                <c:pt idx="37851">
                  <c:v>-36.010500000000008</c:v>
                </c:pt>
                <c:pt idx="37852">
                  <c:v>-36.008500000000012</c:v>
                </c:pt>
                <c:pt idx="37853">
                  <c:v>-36.006500000000003</c:v>
                </c:pt>
                <c:pt idx="37854">
                  <c:v>-36.004500000000007</c:v>
                </c:pt>
                <c:pt idx="37855">
                  <c:v>-36.002500000000012</c:v>
                </c:pt>
                <c:pt idx="37856">
                  <c:v>-36.000500000000002</c:v>
                </c:pt>
                <c:pt idx="37857">
                  <c:v>-35.998500000000007</c:v>
                </c:pt>
                <c:pt idx="37858">
                  <c:v>-35.996500000000012</c:v>
                </c:pt>
                <c:pt idx="37859">
                  <c:v>-35.994500000000002</c:v>
                </c:pt>
                <c:pt idx="37860">
                  <c:v>-35.992500000000007</c:v>
                </c:pt>
                <c:pt idx="37861">
                  <c:v>-35.990500000000011</c:v>
                </c:pt>
                <c:pt idx="37862">
                  <c:v>-35.988500000000002</c:v>
                </c:pt>
                <c:pt idx="37863">
                  <c:v>-35.986500000000007</c:v>
                </c:pt>
                <c:pt idx="37864">
                  <c:v>-35.984500000000011</c:v>
                </c:pt>
                <c:pt idx="37865">
                  <c:v>-35.982500000000002</c:v>
                </c:pt>
                <c:pt idx="37866">
                  <c:v>-35.980500000000006</c:v>
                </c:pt>
                <c:pt idx="37867">
                  <c:v>-35.978500000000011</c:v>
                </c:pt>
                <c:pt idx="37868">
                  <c:v>-35.976500000000001</c:v>
                </c:pt>
                <c:pt idx="37869">
                  <c:v>-35.974500000000006</c:v>
                </c:pt>
                <c:pt idx="37870">
                  <c:v>-35.972500000000011</c:v>
                </c:pt>
                <c:pt idx="37871">
                  <c:v>-35.970500000000001</c:v>
                </c:pt>
                <c:pt idx="37872">
                  <c:v>-35.968500000000006</c:v>
                </c:pt>
                <c:pt idx="37873">
                  <c:v>-35.966500000000011</c:v>
                </c:pt>
                <c:pt idx="37874">
                  <c:v>-35.964500000000001</c:v>
                </c:pt>
                <c:pt idx="37875">
                  <c:v>-35.962500000000006</c:v>
                </c:pt>
                <c:pt idx="37876">
                  <c:v>-35.96050000000001</c:v>
                </c:pt>
                <c:pt idx="37877">
                  <c:v>-35.958500000000001</c:v>
                </c:pt>
                <c:pt idx="37878">
                  <c:v>-35.956500000000005</c:v>
                </c:pt>
                <c:pt idx="37879">
                  <c:v>-35.95450000000001</c:v>
                </c:pt>
                <c:pt idx="37880">
                  <c:v>-35.952500000000001</c:v>
                </c:pt>
                <c:pt idx="37881">
                  <c:v>-35.950500000000005</c:v>
                </c:pt>
                <c:pt idx="37882">
                  <c:v>-35.94850000000001</c:v>
                </c:pt>
                <c:pt idx="37883">
                  <c:v>-35.9465</c:v>
                </c:pt>
                <c:pt idx="37884">
                  <c:v>-35.944500000000005</c:v>
                </c:pt>
                <c:pt idx="37885">
                  <c:v>-35.94250000000001</c:v>
                </c:pt>
                <c:pt idx="37886">
                  <c:v>-35.9405</c:v>
                </c:pt>
                <c:pt idx="37887">
                  <c:v>-35.938500000000005</c:v>
                </c:pt>
                <c:pt idx="37888">
                  <c:v>-35.936500000000009</c:v>
                </c:pt>
                <c:pt idx="37889">
                  <c:v>-35.9345</c:v>
                </c:pt>
                <c:pt idx="37890">
                  <c:v>-35.932500000000005</c:v>
                </c:pt>
                <c:pt idx="37891">
                  <c:v>-35.930500000000009</c:v>
                </c:pt>
                <c:pt idx="37892">
                  <c:v>-35.9285</c:v>
                </c:pt>
                <c:pt idx="37893">
                  <c:v>-35.926500000000004</c:v>
                </c:pt>
                <c:pt idx="37894">
                  <c:v>-35.924500000000009</c:v>
                </c:pt>
                <c:pt idx="37895">
                  <c:v>-35.922499999999999</c:v>
                </c:pt>
                <c:pt idx="37896">
                  <c:v>-35.920500000000004</c:v>
                </c:pt>
                <c:pt idx="37897">
                  <c:v>-35.918500000000009</c:v>
                </c:pt>
                <c:pt idx="37898">
                  <c:v>-35.916499999999999</c:v>
                </c:pt>
                <c:pt idx="37899">
                  <c:v>-35.914500000000004</c:v>
                </c:pt>
                <c:pt idx="37900">
                  <c:v>-35.912500000000009</c:v>
                </c:pt>
                <c:pt idx="37901">
                  <c:v>-35.910499999999999</c:v>
                </c:pt>
                <c:pt idx="37902">
                  <c:v>-35.908500000000004</c:v>
                </c:pt>
                <c:pt idx="37903">
                  <c:v>-35.906500000000008</c:v>
                </c:pt>
                <c:pt idx="37904">
                  <c:v>-35.904499999999999</c:v>
                </c:pt>
                <c:pt idx="37905">
                  <c:v>-35.902500000000003</c:v>
                </c:pt>
                <c:pt idx="37906">
                  <c:v>-35.900500000000008</c:v>
                </c:pt>
                <c:pt idx="37907">
                  <c:v>-35.898500000000013</c:v>
                </c:pt>
                <c:pt idx="37908">
                  <c:v>-35.896500000000003</c:v>
                </c:pt>
                <c:pt idx="37909">
                  <c:v>-35.894500000000008</c:v>
                </c:pt>
                <c:pt idx="37910">
                  <c:v>-35.892500000000013</c:v>
                </c:pt>
                <c:pt idx="37911">
                  <c:v>-35.890500000000003</c:v>
                </c:pt>
                <c:pt idx="37912">
                  <c:v>-35.888500000000008</c:v>
                </c:pt>
                <c:pt idx="37913">
                  <c:v>-35.886500000000012</c:v>
                </c:pt>
                <c:pt idx="37914">
                  <c:v>-35.884500000000003</c:v>
                </c:pt>
                <c:pt idx="37915">
                  <c:v>-35.882500000000007</c:v>
                </c:pt>
                <c:pt idx="37916">
                  <c:v>-35.880500000000012</c:v>
                </c:pt>
                <c:pt idx="37917">
                  <c:v>-35.878500000000003</c:v>
                </c:pt>
                <c:pt idx="37918">
                  <c:v>-35.876500000000007</c:v>
                </c:pt>
                <c:pt idx="37919">
                  <c:v>-35.874500000000012</c:v>
                </c:pt>
                <c:pt idx="37920">
                  <c:v>-35.872500000000002</c:v>
                </c:pt>
                <c:pt idx="37921">
                  <c:v>-35.870500000000007</c:v>
                </c:pt>
                <c:pt idx="37922">
                  <c:v>-35.868500000000012</c:v>
                </c:pt>
                <c:pt idx="37923">
                  <c:v>-35.866500000000002</c:v>
                </c:pt>
                <c:pt idx="37924">
                  <c:v>-35.864500000000007</c:v>
                </c:pt>
                <c:pt idx="37925">
                  <c:v>-35.862500000000011</c:v>
                </c:pt>
                <c:pt idx="37926">
                  <c:v>-35.860500000000002</c:v>
                </c:pt>
                <c:pt idx="37927">
                  <c:v>-35.858500000000006</c:v>
                </c:pt>
                <c:pt idx="37928">
                  <c:v>-35.856500000000011</c:v>
                </c:pt>
                <c:pt idx="37929">
                  <c:v>-35.854500000000002</c:v>
                </c:pt>
                <c:pt idx="37930">
                  <c:v>-35.852500000000006</c:v>
                </c:pt>
                <c:pt idx="37931">
                  <c:v>-35.850500000000011</c:v>
                </c:pt>
                <c:pt idx="37932">
                  <c:v>-35.848500000000001</c:v>
                </c:pt>
                <c:pt idx="37933">
                  <c:v>-35.846500000000006</c:v>
                </c:pt>
                <c:pt idx="37934">
                  <c:v>-35.844500000000011</c:v>
                </c:pt>
                <c:pt idx="37935">
                  <c:v>-35.842500000000001</c:v>
                </c:pt>
                <c:pt idx="37936">
                  <c:v>-35.840500000000006</c:v>
                </c:pt>
                <c:pt idx="37937">
                  <c:v>-35.83850000000001</c:v>
                </c:pt>
                <c:pt idx="37938">
                  <c:v>-35.836500000000001</c:v>
                </c:pt>
                <c:pt idx="37939">
                  <c:v>-35.834500000000006</c:v>
                </c:pt>
                <c:pt idx="37940">
                  <c:v>-35.83250000000001</c:v>
                </c:pt>
                <c:pt idx="37941">
                  <c:v>-35.830500000000001</c:v>
                </c:pt>
                <c:pt idx="37942">
                  <c:v>-35.828500000000005</c:v>
                </c:pt>
                <c:pt idx="37943">
                  <c:v>-35.82650000000001</c:v>
                </c:pt>
                <c:pt idx="37944">
                  <c:v>-35.8245</c:v>
                </c:pt>
                <c:pt idx="37945">
                  <c:v>-35.822500000000005</c:v>
                </c:pt>
                <c:pt idx="37946">
                  <c:v>-35.82050000000001</c:v>
                </c:pt>
                <c:pt idx="37947">
                  <c:v>-35.8185</c:v>
                </c:pt>
                <c:pt idx="37948">
                  <c:v>-35.816500000000005</c:v>
                </c:pt>
                <c:pt idx="37949">
                  <c:v>-35.81450000000001</c:v>
                </c:pt>
                <c:pt idx="37950">
                  <c:v>-35.8125</c:v>
                </c:pt>
                <c:pt idx="37951">
                  <c:v>-35.810500000000005</c:v>
                </c:pt>
                <c:pt idx="37952">
                  <c:v>-35.808500000000009</c:v>
                </c:pt>
                <c:pt idx="37953">
                  <c:v>-35.8065</c:v>
                </c:pt>
                <c:pt idx="37954">
                  <c:v>-35.804500000000004</c:v>
                </c:pt>
                <c:pt idx="37955">
                  <c:v>-35.802500000000009</c:v>
                </c:pt>
                <c:pt idx="37956">
                  <c:v>-35.8005</c:v>
                </c:pt>
                <c:pt idx="37957">
                  <c:v>-35.798500000000004</c:v>
                </c:pt>
                <c:pt idx="37958">
                  <c:v>-35.796500000000009</c:v>
                </c:pt>
                <c:pt idx="37959">
                  <c:v>-35.794499999999999</c:v>
                </c:pt>
                <c:pt idx="37960">
                  <c:v>-35.792500000000004</c:v>
                </c:pt>
                <c:pt idx="37961">
                  <c:v>-35.790500000000009</c:v>
                </c:pt>
                <c:pt idx="37962">
                  <c:v>-35.788499999999999</c:v>
                </c:pt>
                <c:pt idx="37963">
                  <c:v>-35.786500000000004</c:v>
                </c:pt>
                <c:pt idx="37964">
                  <c:v>-35.784500000000008</c:v>
                </c:pt>
                <c:pt idx="37965">
                  <c:v>-35.782499999999999</c:v>
                </c:pt>
                <c:pt idx="37966">
                  <c:v>-35.780500000000004</c:v>
                </c:pt>
                <c:pt idx="37967">
                  <c:v>-35.778500000000008</c:v>
                </c:pt>
                <c:pt idx="37968">
                  <c:v>-35.776499999999999</c:v>
                </c:pt>
                <c:pt idx="37969">
                  <c:v>-35.774500000000003</c:v>
                </c:pt>
                <c:pt idx="37970">
                  <c:v>-35.772500000000008</c:v>
                </c:pt>
                <c:pt idx="37971">
                  <c:v>-35.770500000000013</c:v>
                </c:pt>
                <c:pt idx="37972">
                  <c:v>-35.768500000000003</c:v>
                </c:pt>
                <c:pt idx="37973">
                  <c:v>-35.766500000000008</c:v>
                </c:pt>
                <c:pt idx="37974">
                  <c:v>-35.764500000000012</c:v>
                </c:pt>
                <c:pt idx="37975">
                  <c:v>-35.762500000000003</c:v>
                </c:pt>
                <c:pt idx="37976">
                  <c:v>-35.760500000000008</c:v>
                </c:pt>
                <c:pt idx="37977">
                  <c:v>-35.758500000000012</c:v>
                </c:pt>
                <c:pt idx="37978">
                  <c:v>-35.756500000000003</c:v>
                </c:pt>
                <c:pt idx="37979">
                  <c:v>-35.754500000000007</c:v>
                </c:pt>
                <c:pt idx="37980">
                  <c:v>-35.752500000000012</c:v>
                </c:pt>
                <c:pt idx="37981">
                  <c:v>-35.750500000000002</c:v>
                </c:pt>
                <c:pt idx="37982">
                  <c:v>-35.748500000000007</c:v>
                </c:pt>
                <c:pt idx="37983">
                  <c:v>-35.746500000000012</c:v>
                </c:pt>
                <c:pt idx="37984">
                  <c:v>-35.744500000000002</c:v>
                </c:pt>
                <c:pt idx="37985">
                  <c:v>-35.742500000000007</c:v>
                </c:pt>
                <c:pt idx="37986">
                  <c:v>-35.740500000000011</c:v>
                </c:pt>
                <c:pt idx="37987">
                  <c:v>-35.738500000000002</c:v>
                </c:pt>
                <c:pt idx="37988">
                  <c:v>-35.736500000000007</c:v>
                </c:pt>
                <c:pt idx="37989">
                  <c:v>-35.734500000000011</c:v>
                </c:pt>
                <c:pt idx="37990">
                  <c:v>-35.732500000000002</c:v>
                </c:pt>
                <c:pt idx="37991">
                  <c:v>-35.730500000000006</c:v>
                </c:pt>
                <c:pt idx="37992">
                  <c:v>-35.728500000000011</c:v>
                </c:pt>
                <c:pt idx="37993">
                  <c:v>-35.726500000000001</c:v>
                </c:pt>
                <c:pt idx="37994">
                  <c:v>-35.724500000000006</c:v>
                </c:pt>
                <c:pt idx="37995">
                  <c:v>-35.722500000000011</c:v>
                </c:pt>
                <c:pt idx="37996">
                  <c:v>-35.720500000000001</c:v>
                </c:pt>
                <c:pt idx="37997">
                  <c:v>-35.718500000000006</c:v>
                </c:pt>
                <c:pt idx="37998">
                  <c:v>-35.716500000000011</c:v>
                </c:pt>
                <c:pt idx="37999">
                  <c:v>-35.714500000000001</c:v>
                </c:pt>
                <c:pt idx="38000">
                  <c:v>-35.712500000000006</c:v>
                </c:pt>
                <c:pt idx="38001">
                  <c:v>-35.71050000000001</c:v>
                </c:pt>
                <c:pt idx="38002">
                  <c:v>-35.708500000000001</c:v>
                </c:pt>
                <c:pt idx="38003">
                  <c:v>-35.706500000000005</c:v>
                </c:pt>
                <c:pt idx="38004">
                  <c:v>-35.70450000000001</c:v>
                </c:pt>
                <c:pt idx="38005">
                  <c:v>-35.702500000000001</c:v>
                </c:pt>
                <c:pt idx="38006">
                  <c:v>-35.700500000000005</c:v>
                </c:pt>
                <c:pt idx="38007">
                  <c:v>-35.69850000000001</c:v>
                </c:pt>
                <c:pt idx="38008">
                  <c:v>-35.6965</c:v>
                </c:pt>
                <c:pt idx="38009">
                  <c:v>-35.694500000000005</c:v>
                </c:pt>
                <c:pt idx="38010">
                  <c:v>-35.69250000000001</c:v>
                </c:pt>
                <c:pt idx="38011">
                  <c:v>-35.6905</c:v>
                </c:pt>
                <c:pt idx="38012">
                  <c:v>-35.688500000000005</c:v>
                </c:pt>
                <c:pt idx="38013">
                  <c:v>-35.686500000000009</c:v>
                </c:pt>
                <c:pt idx="38014">
                  <c:v>-35.6845</c:v>
                </c:pt>
                <c:pt idx="38015">
                  <c:v>-35.682500000000005</c:v>
                </c:pt>
                <c:pt idx="38016">
                  <c:v>-35.680500000000009</c:v>
                </c:pt>
                <c:pt idx="38017">
                  <c:v>-35.6785</c:v>
                </c:pt>
                <c:pt idx="38018">
                  <c:v>-35.676500000000004</c:v>
                </c:pt>
                <c:pt idx="38019">
                  <c:v>-35.674500000000009</c:v>
                </c:pt>
                <c:pt idx="38020">
                  <c:v>-35.672499999999999</c:v>
                </c:pt>
                <c:pt idx="38021">
                  <c:v>-35.670500000000004</c:v>
                </c:pt>
                <c:pt idx="38022">
                  <c:v>-35.668500000000009</c:v>
                </c:pt>
                <c:pt idx="38023">
                  <c:v>-35.666499999999999</c:v>
                </c:pt>
                <c:pt idx="38024">
                  <c:v>-35.664500000000004</c:v>
                </c:pt>
                <c:pt idx="38025">
                  <c:v>-35.662500000000009</c:v>
                </c:pt>
                <c:pt idx="38026">
                  <c:v>-35.660499999999999</c:v>
                </c:pt>
                <c:pt idx="38027">
                  <c:v>-35.658500000000004</c:v>
                </c:pt>
                <c:pt idx="38028">
                  <c:v>-35.656500000000008</c:v>
                </c:pt>
                <c:pt idx="38029">
                  <c:v>-35.654499999999999</c:v>
                </c:pt>
                <c:pt idx="38030">
                  <c:v>-35.652500000000003</c:v>
                </c:pt>
                <c:pt idx="38031">
                  <c:v>-35.650500000000008</c:v>
                </c:pt>
                <c:pt idx="38032">
                  <c:v>-35.648500000000013</c:v>
                </c:pt>
                <c:pt idx="38033">
                  <c:v>-35.646500000000003</c:v>
                </c:pt>
                <c:pt idx="38034">
                  <c:v>-35.644500000000008</c:v>
                </c:pt>
                <c:pt idx="38035">
                  <c:v>-35.642500000000013</c:v>
                </c:pt>
                <c:pt idx="38036">
                  <c:v>-35.640500000000003</c:v>
                </c:pt>
                <c:pt idx="38037">
                  <c:v>-35.638500000000008</c:v>
                </c:pt>
                <c:pt idx="38038">
                  <c:v>-35.636500000000012</c:v>
                </c:pt>
                <c:pt idx="38039">
                  <c:v>-35.634500000000003</c:v>
                </c:pt>
                <c:pt idx="38040">
                  <c:v>-35.632500000000007</c:v>
                </c:pt>
                <c:pt idx="38041">
                  <c:v>-35.630500000000012</c:v>
                </c:pt>
                <c:pt idx="38042">
                  <c:v>-35.628500000000003</c:v>
                </c:pt>
                <c:pt idx="38043">
                  <c:v>-35.626500000000007</c:v>
                </c:pt>
                <c:pt idx="38044">
                  <c:v>-35.624500000000012</c:v>
                </c:pt>
                <c:pt idx="38045">
                  <c:v>-35.622500000000002</c:v>
                </c:pt>
                <c:pt idx="38046">
                  <c:v>-35.620500000000007</c:v>
                </c:pt>
                <c:pt idx="38047">
                  <c:v>-35.618500000000012</c:v>
                </c:pt>
                <c:pt idx="38048">
                  <c:v>-35.616500000000002</c:v>
                </c:pt>
                <c:pt idx="38049">
                  <c:v>-35.614500000000007</c:v>
                </c:pt>
                <c:pt idx="38050">
                  <c:v>-35.612500000000011</c:v>
                </c:pt>
                <c:pt idx="38051">
                  <c:v>-35.610500000000002</c:v>
                </c:pt>
                <c:pt idx="38052">
                  <c:v>-35.608500000000006</c:v>
                </c:pt>
                <c:pt idx="38053">
                  <c:v>-35.606500000000011</c:v>
                </c:pt>
                <c:pt idx="38054">
                  <c:v>-35.604500000000002</c:v>
                </c:pt>
                <c:pt idx="38055">
                  <c:v>-35.602500000000006</c:v>
                </c:pt>
                <c:pt idx="38056">
                  <c:v>-35.600500000000011</c:v>
                </c:pt>
                <c:pt idx="38057">
                  <c:v>-35.598500000000001</c:v>
                </c:pt>
                <c:pt idx="38058">
                  <c:v>-35.596500000000006</c:v>
                </c:pt>
                <c:pt idx="38059">
                  <c:v>-35.594500000000011</c:v>
                </c:pt>
                <c:pt idx="38060">
                  <c:v>-35.592500000000001</c:v>
                </c:pt>
                <c:pt idx="38061">
                  <c:v>-35.590500000000006</c:v>
                </c:pt>
                <c:pt idx="38062">
                  <c:v>-35.58850000000001</c:v>
                </c:pt>
                <c:pt idx="38063">
                  <c:v>-35.586500000000001</c:v>
                </c:pt>
                <c:pt idx="38064">
                  <c:v>-35.584500000000006</c:v>
                </c:pt>
                <c:pt idx="38065">
                  <c:v>-35.58250000000001</c:v>
                </c:pt>
                <c:pt idx="38066">
                  <c:v>-35.580500000000001</c:v>
                </c:pt>
                <c:pt idx="38067">
                  <c:v>-35.578500000000005</c:v>
                </c:pt>
                <c:pt idx="38068">
                  <c:v>-35.57650000000001</c:v>
                </c:pt>
                <c:pt idx="38069">
                  <c:v>-35.5745</c:v>
                </c:pt>
                <c:pt idx="38070">
                  <c:v>-35.572500000000005</c:v>
                </c:pt>
                <c:pt idx="38071">
                  <c:v>-35.57050000000001</c:v>
                </c:pt>
                <c:pt idx="38072">
                  <c:v>-35.5685</c:v>
                </c:pt>
                <c:pt idx="38073">
                  <c:v>-35.566500000000005</c:v>
                </c:pt>
                <c:pt idx="38074">
                  <c:v>-35.56450000000001</c:v>
                </c:pt>
                <c:pt idx="38075">
                  <c:v>-35.5625</c:v>
                </c:pt>
                <c:pt idx="38076">
                  <c:v>-35.560500000000005</c:v>
                </c:pt>
                <c:pt idx="38077">
                  <c:v>-35.558500000000009</c:v>
                </c:pt>
                <c:pt idx="38078">
                  <c:v>-35.5565</c:v>
                </c:pt>
                <c:pt idx="38079">
                  <c:v>-35.554500000000004</c:v>
                </c:pt>
                <c:pt idx="38080">
                  <c:v>-35.552500000000009</c:v>
                </c:pt>
                <c:pt idx="38081">
                  <c:v>-35.5505</c:v>
                </c:pt>
                <c:pt idx="38082">
                  <c:v>-35.548500000000004</c:v>
                </c:pt>
                <c:pt idx="38083">
                  <c:v>-35.546500000000009</c:v>
                </c:pt>
                <c:pt idx="38084">
                  <c:v>-35.544499999999999</c:v>
                </c:pt>
                <c:pt idx="38085">
                  <c:v>-35.542500000000004</c:v>
                </c:pt>
                <c:pt idx="38086">
                  <c:v>-35.540500000000009</c:v>
                </c:pt>
                <c:pt idx="38087">
                  <c:v>-35.538499999999999</c:v>
                </c:pt>
                <c:pt idx="38088">
                  <c:v>-35.536500000000004</c:v>
                </c:pt>
                <c:pt idx="38089">
                  <c:v>-35.534500000000008</c:v>
                </c:pt>
                <c:pt idx="38090">
                  <c:v>-35.532499999999999</c:v>
                </c:pt>
                <c:pt idx="38091">
                  <c:v>-35.530500000000004</c:v>
                </c:pt>
                <c:pt idx="38092">
                  <c:v>-35.528500000000008</c:v>
                </c:pt>
                <c:pt idx="38093">
                  <c:v>-35.526499999999999</c:v>
                </c:pt>
                <c:pt idx="38094">
                  <c:v>-35.524500000000003</c:v>
                </c:pt>
                <c:pt idx="38095">
                  <c:v>-35.522500000000008</c:v>
                </c:pt>
                <c:pt idx="38096">
                  <c:v>-35.520500000000013</c:v>
                </c:pt>
                <c:pt idx="38097">
                  <c:v>-35.518500000000003</c:v>
                </c:pt>
                <c:pt idx="38098">
                  <c:v>-35.516500000000008</c:v>
                </c:pt>
                <c:pt idx="38099">
                  <c:v>-35.514500000000012</c:v>
                </c:pt>
                <c:pt idx="38100">
                  <c:v>-35.512500000000003</c:v>
                </c:pt>
                <c:pt idx="38101">
                  <c:v>-35.510500000000008</c:v>
                </c:pt>
                <c:pt idx="38102">
                  <c:v>-35.508500000000012</c:v>
                </c:pt>
                <c:pt idx="38103">
                  <c:v>-35.506500000000003</c:v>
                </c:pt>
                <c:pt idx="38104">
                  <c:v>-35.504500000000007</c:v>
                </c:pt>
                <c:pt idx="38105">
                  <c:v>-35.502500000000012</c:v>
                </c:pt>
                <c:pt idx="38106">
                  <c:v>-35.500500000000002</c:v>
                </c:pt>
                <c:pt idx="38107">
                  <c:v>-35.498500000000007</c:v>
                </c:pt>
                <c:pt idx="38108">
                  <c:v>-35.496500000000012</c:v>
                </c:pt>
                <c:pt idx="38109">
                  <c:v>-35.494500000000002</c:v>
                </c:pt>
                <c:pt idx="38110">
                  <c:v>-35.492500000000007</c:v>
                </c:pt>
                <c:pt idx="38111">
                  <c:v>-35.490500000000011</c:v>
                </c:pt>
                <c:pt idx="38112">
                  <c:v>-35.488500000000002</c:v>
                </c:pt>
                <c:pt idx="38113">
                  <c:v>-35.486500000000007</c:v>
                </c:pt>
                <c:pt idx="38114">
                  <c:v>-35.484500000000011</c:v>
                </c:pt>
                <c:pt idx="38115">
                  <c:v>-35.482500000000002</c:v>
                </c:pt>
                <c:pt idx="38116">
                  <c:v>-35.480500000000006</c:v>
                </c:pt>
                <c:pt idx="38117">
                  <c:v>-35.478500000000011</c:v>
                </c:pt>
                <c:pt idx="38118">
                  <c:v>-35.476500000000001</c:v>
                </c:pt>
                <c:pt idx="38119">
                  <c:v>-35.474500000000006</c:v>
                </c:pt>
                <c:pt idx="38120">
                  <c:v>-35.472500000000011</c:v>
                </c:pt>
                <c:pt idx="38121">
                  <c:v>-35.470500000000001</c:v>
                </c:pt>
                <c:pt idx="38122">
                  <c:v>-35.468500000000006</c:v>
                </c:pt>
                <c:pt idx="38123">
                  <c:v>-35.466500000000011</c:v>
                </c:pt>
                <c:pt idx="38124">
                  <c:v>-35.464500000000001</c:v>
                </c:pt>
                <c:pt idx="38125">
                  <c:v>-35.462500000000006</c:v>
                </c:pt>
                <c:pt idx="38126">
                  <c:v>-35.46050000000001</c:v>
                </c:pt>
                <c:pt idx="38127">
                  <c:v>-35.458500000000001</c:v>
                </c:pt>
                <c:pt idx="38128">
                  <c:v>-35.456500000000005</c:v>
                </c:pt>
                <c:pt idx="38129">
                  <c:v>-35.45450000000001</c:v>
                </c:pt>
                <c:pt idx="38130">
                  <c:v>-35.452500000000001</c:v>
                </c:pt>
                <c:pt idx="38131">
                  <c:v>-35.450500000000005</c:v>
                </c:pt>
                <c:pt idx="38132">
                  <c:v>-35.44850000000001</c:v>
                </c:pt>
                <c:pt idx="38133">
                  <c:v>-35.4465</c:v>
                </c:pt>
                <c:pt idx="38134">
                  <c:v>-35.444500000000005</c:v>
                </c:pt>
                <c:pt idx="38135">
                  <c:v>-35.44250000000001</c:v>
                </c:pt>
                <c:pt idx="38136">
                  <c:v>-35.4405</c:v>
                </c:pt>
                <c:pt idx="38137">
                  <c:v>-35.438500000000005</c:v>
                </c:pt>
                <c:pt idx="38138">
                  <c:v>-35.436500000000009</c:v>
                </c:pt>
                <c:pt idx="38139">
                  <c:v>-35.4345</c:v>
                </c:pt>
                <c:pt idx="38140">
                  <c:v>-35.432500000000005</c:v>
                </c:pt>
                <c:pt idx="38141">
                  <c:v>-35.430500000000009</c:v>
                </c:pt>
                <c:pt idx="38142">
                  <c:v>-35.4285</c:v>
                </c:pt>
                <c:pt idx="38143">
                  <c:v>-35.426500000000004</c:v>
                </c:pt>
                <c:pt idx="38144">
                  <c:v>-35.424500000000009</c:v>
                </c:pt>
                <c:pt idx="38145">
                  <c:v>-35.422499999999999</c:v>
                </c:pt>
                <c:pt idx="38146">
                  <c:v>-35.420500000000004</c:v>
                </c:pt>
                <c:pt idx="38147">
                  <c:v>-35.418500000000009</c:v>
                </c:pt>
                <c:pt idx="38148">
                  <c:v>-35.416499999999999</c:v>
                </c:pt>
                <c:pt idx="38149">
                  <c:v>-35.414500000000004</c:v>
                </c:pt>
                <c:pt idx="38150">
                  <c:v>-35.412500000000009</c:v>
                </c:pt>
                <c:pt idx="38151">
                  <c:v>-35.410499999999999</c:v>
                </c:pt>
                <c:pt idx="38152">
                  <c:v>-35.408500000000004</c:v>
                </c:pt>
                <c:pt idx="38153">
                  <c:v>-35.406500000000008</c:v>
                </c:pt>
                <c:pt idx="38154">
                  <c:v>-35.404499999999999</c:v>
                </c:pt>
                <c:pt idx="38155">
                  <c:v>-35.402500000000003</c:v>
                </c:pt>
                <c:pt idx="38156">
                  <c:v>-35.400500000000008</c:v>
                </c:pt>
                <c:pt idx="38157">
                  <c:v>-35.398500000000013</c:v>
                </c:pt>
                <c:pt idx="38158">
                  <c:v>-35.396500000000003</c:v>
                </c:pt>
                <c:pt idx="38159">
                  <c:v>-35.394500000000008</c:v>
                </c:pt>
                <c:pt idx="38160">
                  <c:v>-35.392500000000013</c:v>
                </c:pt>
                <c:pt idx="38161">
                  <c:v>-35.390500000000003</c:v>
                </c:pt>
                <c:pt idx="38162">
                  <c:v>-35.388500000000008</c:v>
                </c:pt>
                <c:pt idx="38163">
                  <c:v>-35.386500000000012</c:v>
                </c:pt>
                <c:pt idx="38164">
                  <c:v>-35.384500000000003</c:v>
                </c:pt>
                <c:pt idx="38165">
                  <c:v>-35.382500000000007</c:v>
                </c:pt>
                <c:pt idx="38166">
                  <c:v>-35.380500000000012</c:v>
                </c:pt>
                <c:pt idx="38167">
                  <c:v>-35.378500000000003</c:v>
                </c:pt>
                <c:pt idx="38168">
                  <c:v>-35.376500000000007</c:v>
                </c:pt>
                <c:pt idx="38169">
                  <c:v>-35.374500000000012</c:v>
                </c:pt>
                <c:pt idx="38170">
                  <c:v>-35.372500000000002</c:v>
                </c:pt>
                <c:pt idx="38171">
                  <c:v>-35.370500000000007</c:v>
                </c:pt>
                <c:pt idx="38172">
                  <c:v>-35.368500000000012</c:v>
                </c:pt>
                <c:pt idx="38173">
                  <c:v>-35.366500000000002</c:v>
                </c:pt>
                <c:pt idx="38174">
                  <c:v>-35.364500000000007</c:v>
                </c:pt>
                <c:pt idx="38175">
                  <c:v>-35.362500000000011</c:v>
                </c:pt>
                <c:pt idx="38176">
                  <c:v>-35.360500000000002</c:v>
                </c:pt>
                <c:pt idx="38177">
                  <c:v>-35.358500000000006</c:v>
                </c:pt>
                <c:pt idx="38178">
                  <c:v>-35.356500000000011</c:v>
                </c:pt>
                <c:pt idx="38179">
                  <c:v>-35.354500000000002</c:v>
                </c:pt>
                <c:pt idx="38180">
                  <c:v>-35.352500000000006</c:v>
                </c:pt>
                <c:pt idx="38181">
                  <c:v>-35.350500000000011</c:v>
                </c:pt>
                <c:pt idx="38182">
                  <c:v>-35.348500000000001</c:v>
                </c:pt>
                <c:pt idx="38183">
                  <c:v>-35.346500000000006</c:v>
                </c:pt>
                <c:pt idx="38184">
                  <c:v>-35.344500000000011</c:v>
                </c:pt>
                <c:pt idx="38185">
                  <c:v>-35.342500000000001</c:v>
                </c:pt>
                <c:pt idx="38186">
                  <c:v>-35.340500000000006</c:v>
                </c:pt>
                <c:pt idx="38187">
                  <c:v>-35.33850000000001</c:v>
                </c:pt>
                <c:pt idx="38188">
                  <c:v>-35.336500000000001</c:v>
                </c:pt>
                <c:pt idx="38189">
                  <c:v>-35.334500000000006</c:v>
                </c:pt>
                <c:pt idx="38190">
                  <c:v>-35.33250000000001</c:v>
                </c:pt>
                <c:pt idx="38191">
                  <c:v>-35.330500000000001</c:v>
                </c:pt>
                <c:pt idx="38192">
                  <c:v>-35.328500000000005</c:v>
                </c:pt>
                <c:pt idx="38193">
                  <c:v>-35.32650000000001</c:v>
                </c:pt>
                <c:pt idx="38194">
                  <c:v>-35.3245</c:v>
                </c:pt>
                <c:pt idx="38195">
                  <c:v>-35.322500000000005</c:v>
                </c:pt>
                <c:pt idx="38196">
                  <c:v>-35.32050000000001</c:v>
                </c:pt>
                <c:pt idx="38197">
                  <c:v>-35.3185</c:v>
                </c:pt>
                <c:pt idx="38198">
                  <c:v>-35.316500000000005</c:v>
                </c:pt>
                <c:pt idx="38199">
                  <c:v>-35.31450000000001</c:v>
                </c:pt>
                <c:pt idx="38200">
                  <c:v>-35.3125</c:v>
                </c:pt>
                <c:pt idx="38201">
                  <c:v>-35.310500000000005</c:v>
                </c:pt>
                <c:pt idx="38202">
                  <c:v>-35.308500000000009</c:v>
                </c:pt>
                <c:pt idx="38203">
                  <c:v>-35.3065</c:v>
                </c:pt>
                <c:pt idx="38204">
                  <c:v>-35.304500000000004</c:v>
                </c:pt>
                <c:pt idx="38205">
                  <c:v>-35.302500000000009</c:v>
                </c:pt>
                <c:pt idx="38206">
                  <c:v>-35.3005</c:v>
                </c:pt>
                <c:pt idx="38207">
                  <c:v>-35.298500000000004</c:v>
                </c:pt>
                <c:pt idx="38208">
                  <c:v>-35.296500000000009</c:v>
                </c:pt>
                <c:pt idx="38209">
                  <c:v>-35.294499999999999</c:v>
                </c:pt>
                <c:pt idx="38210">
                  <c:v>-35.292500000000004</c:v>
                </c:pt>
                <c:pt idx="38211">
                  <c:v>-35.290500000000009</c:v>
                </c:pt>
                <c:pt idx="38212">
                  <c:v>-35.288499999999999</c:v>
                </c:pt>
                <c:pt idx="38213">
                  <c:v>-35.286500000000004</c:v>
                </c:pt>
                <c:pt idx="38214">
                  <c:v>-35.284500000000008</c:v>
                </c:pt>
                <c:pt idx="38215">
                  <c:v>-35.282499999999999</c:v>
                </c:pt>
                <c:pt idx="38216">
                  <c:v>-35.280500000000004</c:v>
                </c:pt>
                <c:pt idx="38217">
                  <c:v>-35.278500000000008</c:v>
                </c:pt>
                <c:pt idx="38218">
                  <c:v>-35.276499999999999</c:v>
                </c:pt>
                <c:pt idx="38219">
                  <c:v>-35.274500000000003</c:v>
                </c:pt>
                <c:pt idx="38220">
                  <c:v>-35.272500000000008</c:v>
                </c:pt>
                <c:pt idx="38221">
                  <c:v>-35.270500000000013</c:v>
                </c:pt>
                <c:pt idx="38222">
                  <c:v>-35.268500000000003</c:v>
                </c:pt>
                <c:pt idx="38223">
                  <c:v>-35.266500000000008</c:v>
                </c:pt>
                <c:pt idx="38224">
                  <c:v>-35.264500000000012</c:v>
                </c:pt>
                <c:pt idx="38225">
                  <c:v>-35.262500000000003</c:v>
                </c:pt>
                <c:pt idx="38226">
                  <c:v>-35.260500000000008</c:v>
                </c:pt>
                <c:pt idx="38227">
                  <c:v>-35.258500000000012</c:v>
                </c:pt>
                <c:pt idx="38228">
                  <c:v>-35.256500000000003</c:v>
                </c:pt>
                <c:pt idx="38229">
                  <c:v>-35.254500000000007</c:v>
                </c:pt>
                <c:pt idx="38230">
                  <c:v>-35.252500000000012</c:v>
                </c:pt>
                <c:pt idx="38231">
                  <c:v>-35.250500000000002</c:v>
                </c:pt>
                <c:pt idx="38232">
                  <c:v>-35.248500000000007</c:v>
                </c:pt>
                <c:pt idx="38233">
                  <c:v>-35.246500000000012</c:v>
                </c:pt>
                <c:pt idx="38234">
                  <c:v>-35.244500000000002</c:v>
                </c:pt>
                <c:pt idx="38235">
                  <c:v>-35.242500000000007</c:v>
                </c:pt>
                <c:pt idx="38236">
                  <c:v>-35.240500000000011</c:v>
                </c:pt>
                <c:pt idx="38237">
                  <c:v>-35.238500000000002</c:v>
                </c:pt>
                <c:pt idx="38238">
                  <c:v>-35.236500000000007</c:v>
                </c:pt>
                <c:pt idx="38239">
                  <c:v>-35.234500000000011</c:v>
                </c:pt>
                <c:pt idx="38240">
                  <c:v>-35.232500000000002</c:v>
                </c:pt>
                <c:pt idx="38241">
                  <c:v>-35.230500000000006</c:v>
                </c:pt>
                <c:pt idx="38242">
                  <c:v>-35.228500000000011</c:v>
                </c:pt>
                <c:pt idx="38243">
                  <c:v>-35.226500000000001</c:v>
                </c:pt>
                <c:pt idx="38244">
                  <c:v>-35.224500000000006</c:v>
                </c:pt>
                <c:pt idx="38245">
                  <c:v>-35.222500000000011</c:v>
                </c:pt>
                <c:pt idx="38246">
                  <c:v>-35.220500000000001</c:v>
                </c:pt>
                <c:pt idx="38247">
                  <c:v>-35.218500000000006</c:v>
                </c:pt>
                <c:pt idx="38248">
                  <c:v>-35.216500000000011</c:v>
                </c:pt>
                <c:pt idx="38249">
                  <c:v>-35.214500000000001</c:v>
                </c:pt>
                <c:pt idx="38250">
                  <c:v>-35.212500000000006</c:v>
                </c:pt>
                <c:pt idx="38251">
                  <c:v>-35.21050000000001</c:v>
                </c:pt>
                <c:pt idx="38252">
                  <c:v>-35.208500000000001</c:v>
                </c:pt>
                <c:pt idx="38253">
                  <c:v>-35.206500000000005</c:v>
                </c:pt>
                <c:pt idx="38254">
                  <c:v>-35.20450000000001</c:v>
                </c:pt>
                <c:pt idx="38255">
                  <c:v>-35.202500000000001</c:v>
                </c:pt>
                <c:pt idx="38256">
                  <c:v>-35.200500000000005</c:v>
                </c:pt>
                <c:pt idx="38257">
                  <c:v>-35.19850000000001</c:v>
                </c:pt>
                <c:pt idx="38258">
                  <c:v>-35.1965</c:v>
                </c:pt>
                <c:pt idx="38259">
                  <c:v>-35.194500000000005</c:v>
                </c:pt>
                <c:pt idx="38260">
                  <c:v>-35.19250000000001</c:v>
                </c:pt>
                <c:pt idx="38261">
                  <c:v>-35.1905</c:v>
                </c:pt>
                <c:pt idx="38262">
                  <c:v>-35.188500000000005</c:v>
                </c:pt>
                <c:pt idx="38263">
                  <c:v>-35.186500000000009</c:v>
                </c:pt>
                <c:pt idx="38264">
                  <c:v>-35.1845</c:v>
                </c:pt>
                <c:pt idx="38265">
                  <c:v>-35.182500000000005</c:v>
                </c:pt>
                <c:pt idx="38266">
                  <c:v>-35.180500000000009</c:v>
                </c:pt>
                <c:pt idx="38267">
                  <c:v>-35.1785</c:v>
                </c:pt>
                <c:pt idx="38268">
                  <c:v>-35.176500000000004</c:v>
                </c:pt>
                <c:pt idx="38269">
                  <c:v>-35.174500000000009</c:v>
                </c:pt>
                <c:pt idx="38270">
                  <c:v>-35.172499999999999</c:v>
                </c:pt>
                <c:pt idx="38271">
                  <c:v>-35.170500000000004</c:v>
                </c:pt>
                <c:pt idx="38272">
                  <c:v>-35.168500000000009</c:v>
                </c:pt>
                <c:pt idx="38273">
                  <c:v>-35.166499999999999</c:v>
                </c:pt>
                <c:pt idx="38274">
                  <c:v>-35.164500000000004</c:v>
                </c:pt>
                <c:pt idx="38275">
                  <c:v>-35.162500000000009</c:v>
                </c:pt>
                <c:pt idx="38276">
                  <c:v>-35.160499999999999</c:v>
                </c:pt>
                <c:pt idx="38277">
                  <c:v>-35.158500000000004</c:v>
                </c:pt>
                <c:pt idx="38278">
                  <c:v>-35.156500000000008</c:v>
                </c:pt>
                <c:pt idx="38279">
                  <c:v>-35.154499999999999</c:v>
                </c:pt>
                <c:pt idx="38280">
                  <c:v>-35.152500000000003</c:v>
                </c:pt>
                <c:pt idx="38281">
                  <c:v>-35.150500000000008</c:v>
                </c:pt>
                <c:pt idx="38282">
                  <c:v>-35.148500000000013</c:v>
                </c:pt>
                <c:pt idx="38283">
                  <c:v>-35.146500000000003</c:v>
                </c:pt>
                <c:pt idx="38284">
                  <c:v>-35.144500000000008</c:v>
                </c:pt>
                <c:pt idx="38285">
                  <c:v>-35.142500000000013</c:v>
                </c:pt>
                <c:pt idx="38286">
                  <c:v>-35.140500000000003</c:v>
                </c:pt>
                <c:pt idx="38287">
                  <c:v>-35.138500000000008</c:v>
                </c:pt>
                <c:pt idx="38288">
                  <c:v>-35.136500000000012</c:v>
                </c:pt>
                <c:pt idx="38289">
                  <c:v>-35.134500000000003</c:v>
                </c:pt>
                <c:pt idx="38290">
                  <c:v>-35.132500000000007</c:v>
                </c:pt>
                <c:pt idx="38291">
                  <c:v>-35.130500000000012</c:v>
                </c:pt>
                <c:pt idx="38292">
                  <c:v>-35.128500000000003</c:v>
                </c:pt>
                <c:pt idx="38293">
                  <c:v>-35.126500000000007</c:v>
                </c:pt>
                <c:pt idx="38294">
                  <c:v>-35.124500000000012</c:v>
                </c:pt>
                <c:pt idx="38295">
                  <c:v>-35.122500000000002</c:v>
                </c:pt>
                <c:pt idx="38296">
                  <c:v>-35.120500000000007</c:v>
                </c:pt>
                <c:pt idx="38297">
                  <c:v>-35.118500000000012</c:v>
                </c:pt>
                <c:pt idx="38298">
                  <c:v>-35.116500000000002</c:v>
                </c:pt>
                <c:pt idx="38299">
                  <c:v>-35.114500000000007</c:v>
                </c:pt>
                <c:pt idx="38300">
                  <c:v>-35.112500000000011</c:v>
                </c:pt>
                <c:pt idx="38301">
                  <c:v>-35.110500000000002</c:v>
                </c:pt>
                <c:pt idx="38302">
                  <c:v>-35.108500000000006</c:v>
                </c:pt>
                <c:pt idx="38303">
                  <c:v>-35.106500000000011</c:v>
                </c:pt>
                <c:pt idx="38304">
                  <c:v>-35.104500000000002</c:v>
                </c:pt>
                <c:pt idx="38305">
                  <c:v>-35.102500000000006</c:v>
                </c:pt>
                <c:pt idx="38306">
                  <c:v>-35.100500000000011</c:v>
                </c:pt>
                <c:pt idx="38307">
                  <c:v>-35.098500000000001</c:v>
                </c:pt>
                <c:pt idx="38308">
                  <c:v>-35.096500000000006</c:v>
                </c:pt>
                <c:pt idx="38309">
                  <c:v>-35.094500000000011</c:v>
                </c:pt>
                <c:pt idx="38310">
                  <c:v>-35.092500000000001</c:v>
                </c:pt>
                <c:pt idx="38311">
                  <c:v>-35.090500000000006</c:v>
                </c:pt>
                <c:pt idx="38312">
                  <c:v>-35.08850000000001</c:v>
                </c:pt>
                <c:pt idx="38313">
                  <c:v>-35.086500000000001</c:v>
                </c:pt>
                <c:pt idx="38314">
                  <c:v>-35.084500000000006</c:v>
                </c:pt>
                <c:pt idx="38315">
                  <c:v>-35.08250000000001</c:v>
                </c:pt>
                <c:pt idx="38316">
                  <c:v>-35.080500000000001</c:v>
                </c:pt>
                <c:pt idx="38317">
                  <c:v>-35.078500000000005</c:v>
                </c:pt>
                <c:pt idx="38318">
                  <c:v>-35.07650000000001</c:v>
                </c:pt>
                <c:pt idx="38319">
                  <c:v>-35.0745</c:v>
                </c:pt>
                <c:pt idx="38320">
                  <c:v>-35.072500000000005</c:v>
                </c:pt>
                <c:pt idx="38321">
                  <c:v>-35.07050000000001</c:v>
                </c:pt>
                <c:pt idx="38322">
                  <c:v>-35.0685</c:v>
                </c:pt>
                <c:pt idx="38323">
                  <c:v>-35.066500000000005</c:v>
                </c:pt>
                <c:pt idx="38324">
                  <c:v>-35.06450000000001</c:v>
                </c:pt>
                <c:pt idx="38325">
                  <c:v>-35.0625</c:v>
                </c:pt>
                <c:pt idx="38326">
                  <c:v>-35.060500000000005</c:v>
                </c:pt>
                <c:pt idx="38327">
                  <c:v>-35.058500000000009</c:v>
                </c:pt>
                <c:pt idx="38328">
                  <c:v>-35.0565</c:v>
                </c:pt>
                <c:pt idx="38329">
                  <c:v>-35.054500000000004</c:v>
                </c:pt>
                <c:pt idx="38330">
                  <c:v>-35.052500000000009</c:v>
                </c:pt>
                <c:pt idx="38331">
                  <c:v>-35.0505</c:v>
                </c:pt>
                <c:pt idx="38332">
                  <c:v>-35.048500000000004</c:v>
                </c:pt>
                <c:pt idx="38333">
                  <c:v>-35.046500000000009</c:v>
                </c:pt>
                <c:pt idx="38334">
                  <c:v>-35.044499999999999</c:v>
                </c:pt>
                <c:pt idx="38335">
                  <c:v>-35.042500000000004</c:v>
                </c:pt>
                <c:pt idx="38336">
                  <c:v>-35.040500000000009</c:v>
                </c:pt>
                <c:pt idx="38337">
                  <c:v>-35.038499999999999</c:v>
                </c:pt>
                <c:pt idx="38338">
                  <c:v>-35.036500000000004</c:v>
                </c:pt>
                <c:pt idx="38339">
                  <c:v>-35.034500000000008</c:v>
                </c:pt>
                <c:pt idx="38340">
                  <c:v>-35.032499999999999</c:v>
                </c:pt>
                <c:pt idx="38341">
                  <c:v>-35.030500000000004</c:v>
                </c:pt>
                <c:pt idx="38342">
                  <c:v>-35.028500000000008</c:v>
                </c:pt>
                <c:pt idx="38343">
                  <c:v>-35.026499999999999</c:v>
                </c:pt>
                <c:pt idx="38344">
                  <c:v>-35.024500000000003</c:v>
                </c:pt>
                <c:pt idx="38345">
                  <c:v>-35.022500000000008</c:v>
                </c:pt>
                <c:pt idx="38346">
                  <c:v>-35.020500000000013</c:v>
                </c:pt>
                <c:pt idx="38347">
                  <c:v>-35.018500000000003</c:v>
                </c:pt>
                <c:pt idx="38348">
                  <c:v>-35.016500000000008</c:v>
                </c:pt>
                <c:pt idx="38349">
                  <c:v>-35.014500000000012</c:v>
                </c:pt>
                <c:pt idx="38350">
                  <c:v>-35.012500000000003</c:v>
                </c:pt>
                <c:pt idx="38351">
                  <c:v>-35.010500000000008</c:v>
                </c:pt>
                <c:pt idx="38352">
                  <c:v>-35.008500000000012</c:v>
                </c:pt>
                <c:pt idx="38353">
                  <c:v>-35.006500000000003</c:v>
                </c:pt>
                <c:pt idx="38354">
                  <c:v>-35.004500000000007</c:v>
                </c:pt>
                <c:pt idx="38355">
                  <c:v>-35.002500000000012</c:v>
                </c:pt>
                <c:pt idx="38356">
                  <c:v>-35.000500000000002</c:v>
                </c:pt>
                <c:pt idx="38357">
                  <c:v>-34.998500000000007</c:v>
                </c:pt>
                <c:pt idx="38358">
                  <c:v>-34.996500000000012</c:v>
                </c:pt>
                <c:pt idx="38359">
                  <c:v>-34.994500000000002</c:v>
                </c:pt>
                <c:pt idx="38360">
                  <c:v>-34.992500000000007</c:v>
                </c:pt>
                <c:pt idx="38361">
                  <c:v>-34.990500000000011</c:v>
                </c:pt>
                <c:pt idx="38362">
                  <c:v>-34.988500000000002</c:v>
                </c:pt>
                <c:pt idx="38363">
                  <c:v>-34.986500000000007</c:v>
                </c:pt>
                <c:pt idx="38364">
                  <c:v>-34.984500000000011</c:v>
                </c:pt>
                <c:pt idx="38365">
                  <c:v>-34.982500000000002</c:v>
                </c:pt>
                <c:pt idx="38366">
                  <c:v>-34.980500000000006</c:v>
                </c:pt>
                <c:pt idx="38367">
                  <c:v>-34.978500000000011</c:v>
                </c:pt>
                <c:pt idx="38368">
                  <c:v>-34.976500000000001</c:v>
                </c:pt>
                <c:pt idx="38369">
                  <c:v>-34.974500000000006</c:v>
                </c:pt>
                <c:pt idx="38370">
                  <c:v>-34.972500000000011</c:v>
                </c:pt>
                <c:pt idx="38371">
                  <c:v>-34.970500000000001</c:v>
                </c:pt>
                <c:pt idx="38372">
                  <c:v>-34.968500000000006</c:v>
                </c:pt>
                <c:pt idx="38373">
                  <c:v>-34.966500000000011</c:v>
                </c:pt>
                <c:pt idx="38374">
                  <c:v>-34.964500000000001</c:v>
                </c:pt>
                <c:pt idx="38375">
                  <c:v>-34.962500000000006</c:v>
                </c:pt>
                <c:pt idx="38376">
                  <c:v>-34.96050000000001</c:v>
                </c:pt>
                <c:pt idx="38377">
                  <c:v>-34.958500000000001</c:v>
                </c:pt>
                <c:pt idx="38378">
                  <c:v>-34.956500000000005</c:v>
                </c:pt>
                <c:pt idx="38379">
                  <c:v>-34.95450000000001</c:v>
                </c:pt>
                <c:pt idx="38380">
                  <c:v>-34.952500000000001</c:v>
                </c:pt>
                <c:pt idx="38381">
                  <c:v>-34.950500000000005</c:v>
                </c:pt>
                <c:pt idx="38382">
                  <c:v>-34.94850000000001</c:v>
                </c:pt>
                <c:pt idx="38383">
                  <c:v>-34.9465</c:v>
                </c:pt>
                <c:pt idx="38384">
                  <c:v>-34.944500000000005</c:v>
                </c:pt>
                <c:pt idx="38385">
                  <c:v>-34.94250000000001</c:v>
                </c:pt>
                <c:pt idx="38386">
                  <c:v>-34.9405</c:v>
                </c:pt>
                <c:pt idx="38387">
                  <c:v>-34.938500000000005</c:v>
                </c:pt>
                <c:pt idx="38388">
                  <c:v>-34.936500000000009</c:v>
                </c:pt>
                <c:pt idx="38389">
                  <c:v>-34.9345</c:v>
                </c:pt>
                <c:pt idx="38390">
                  <c:v>-34.932500000000005</c:v>
                </c:pt>
                <c:pt idx="38391">
                  <c:v>-34.930500000000009</c:v>
                </c:pt>
                <c:pt idx="38392">
                  <c:v>-34.9285</c:v>
                </c:pt>
                <c:pt idx="38393">
                  <c:v>-34.926500000000004</c:v>
                </c:pt>
                <c:pt idx="38394">
                  <c:v>-34.924500000000009</c:v>
                </c:pt>
                <c:pt idx="38395">
                  <c:v>-34.922499999999999</c:v>
                </c:pt>
                <c:pt idx="38396">
                  <c:v>-34.920500000000004</c:v>
                </c:pt>
                <c:pt idx="38397">
                  <c:v>-34.918500000000009</c:v>
                </c:pt>
                <c:pt idx="38398">
                  <c:v>-34.916499999999999</c:v>
                </c:pt>
                <c:pt idx="38399">
                  <c:v>-34.914500000000004</c:v>
                </c:pt>
                <c:pt idx="38400">
                  <c:v>-34.912500000000009</c:v>
                </c:pt>
                <c:pt idx="38401">
                  <c:v>-34.910499999999999</c:v>
                </c:pt>
                <c:pt idx="38402">
                  <c:v>-34.908500000000004</c:v>
                </c:pt>
                <c:pt idx="38403">
                  <c:v>-34.906500000000008</c:v>
                </c:pt>
                <c:pt idx="38404">
                  <c:v>-34.904499999999999</c:v>
                </c:pt>
                <c:pt idx="38405">
                  <c:v>-34.902500000000003</c:v>
                </c:pt>
                <c:pt idx="38406">
                  <c:v>-34.900500000000008</c:v>
                </c:pt>
                <c:pt idx="38407">
                  <c:v>-34.898500000000013</c:v>
                </c:pt>
                <c:pt idx="38408">
                  <c:v>-34.896500000000003</c:v>
                </c:pt>
                <c:pt idx="38409">
                  <c:v>-34.894500000000008</c:v>
                </c:pt>
                <c:pt idx="38410">
                  <c:v>-34.892500000000013</c:v>
                </c:pt>
                <c:pt idx="38411">
                  <c:v>-34.890500000000003</c:v>
                </c:pt>
                <c:pt idx="38412">
                  <c:v>-34.888500000000008</c:v>
                </c:pt>
                <c:pt idx="38413">
                  <c:v>-34.886500000000012</c:v>
                </c:pt>
                <c:pt idx="38414">
                  <c:v>-34.884500000000003</c:v>
                </c:pt>
                <c:pt idx="38415">
                  <c:v>-34.882500000000007</c:v>
                </c:pt>
                <c:pt idx="38416">
                  <c:v>-34.880500000000012</c:v>
                </c:pt>
                <c:pt idx="38417">
                  <c:v>-34.878500000000003</c:v>
                </c:pt>
                <c:pt idx="38418">
                  <c:v>-34.876500000000007</c:v>
                </c:pt>
                <c:pt idx="38419">
                  <c:v>-34.874500000000012</c:v>
                </c:pt>
                <c:pt idx="38420">
                  <c:v>-34.872500000000002</c:v>
                </c:pt>
                <c:pt idx="38421">
                  <c:v>-34.870500000000007</c:v>
                </c:pt>
                <c:pt idx="38422">
                  <c:v>-34.868500000000012</c:v>
                </c:pt>
                <c:pt idx="38423">
                  <c:v>-34.866500000000002</c:v>
                </c:pt>
                <c:pt idx="38424">
                  <c:v>-34.864500000000007</c:v>
                </c:pt>
                <c:pt idx="38425">
                  <c:v>-34.862500000000011</c:v>
                </c:pt>
                <c:pt idx="38426">
                  <c:v>-34.860500000000002</c:v>
                </c:pt>
                <c:pt idx="38427">
                  <c:v>-34.858500000000006</c:v>
                </c:pt>
                <c:pt idx="38428">
                  <c:v>-34.856500000000011</c:v>
                </c:pt>
                <c:pt idx="38429">
                  <c:v>-34.854500000000002</c:v>
                </c:pt>
                <c:pt idx="38430">
                  <c:v>-34.852500000000006</c:v>
                </c:pt>
                <c:pt idx="38431">
                  <c:v>-34.850500000000011</c:v>
                </c:pt>
                <c:pt idx="38432">
                  <c:v>-34.848500000000001</c:v>
                </c:pt>
                <c:pt idx="38433">
                  <c:v>-34.846500000000006</c:v>
                </c:pt>
                <c:pt idx="38434">
                  <c:v>-34.844500000000011</c:v>
                </c:pt>
                <c:pt idx="38435">
                  <c:v>-34.842500000000001</c:v>
                </c:pt>
                <c:pt idx="38436">
                  <c:v>-34.840500000000006</c:v>
                </c:pt>
                <c:pt idx="38437">
                  <c:v>-34.83850000000001</c:v>
                </c:pt>
                <c:pt idx="38438">
                  <c:v>-34.836500000000001</c:v>
                </c:pt>
                <c:pt idx="38439">
                  <c:v>-34.834500000000006</c:v>
                </c:pt>
                <c:pt idx="38440">
                  <c:v>-34.83250000000001</c:v>
                </c:pt>
                <c:pt idx="38441">
                  <c:v>-34.830500000000001</c:v>
                </c:pt>
                <c:pt idx="38442">
                  <c:v>-34.828500000000005</c:v>
                </c:pt>
                <c:pt idx="38443">
                  <c:v>-34.82650000000001</c:v>
                </c:pt>
                <c:pt idx="38444">
                  <c:v>-34.8245</c:v>
                </c:pt>
                <c:pt idx="38445">
                  <c:v>-34.822500000000005</c:v>
                </c:pt>
                <c:pt idx="38446">
                  <c:v>-34.82050000000001</c:v>
                </c:pt>
                <c:pt idx="38447">
                  <c:v>-34.8185</c:v>
                </c:pt>
                <c:pt idx="38448">
                  <c:v>-34.816500000000005</c:v>
                </c:pt>
                <c:pt idx="38449">
                  <c:v>-34.81450000000001</c:v>
                </c:pt>
                <c:pt idx="38450">
                  <c:v>-34.8125</c:v>
                </c:pt>
                <c:pt idx="38451">
                  <c:v>-34.810500000000005</c:v>
                </c:pt>
                <c:pt idx="38452">
                  <c:v>-34.808500000000009</c:v>
                </c:pt>
                <c:pt idx="38453">
                  <c:v>-34.8065</c:v>
                </c:pt>
                <c:pt idx="38454">
                  <c:v>-34.804500000000004</c:v>
                </c:pt>
                <c:pt idx="38455">
                  <c:v>-34.802500000000009</c:v>
                </c:pt>
                <c:pt idx="38456">
                  <c:v>-34.8005</c:v>
                </c:pt>
                <c:pt idx="38457">
                  <c:v>-34.798500000000004</c:v>
                </c:pt>
                <c:pt idx="38458">
                  <c:v>-34.796500000000009</c:v>
                </c:pt>
                <c:pt idx="38459">
                  <c:v>-34.794499999999999</c:v>
                </c:pt>
                <c:pt idx="38460">
                  <c:v>-34.792500000000004</c:v>
                </c:pt>
                <c:pt idx="38461">
                  <c:v>-34.790500000000009</c:v>
                </c:pt>
                <c:pt idx="38462">
                  <c:v>-34.788499999999999</c:v>
                </c:pt>
                <c:pt idx="38463">
                  <c:v>-34.786500000000004</c:v>
                </c:pt>
                <c:pt idx="38464">
                  <c:v>-34.784500000000008</c:v>
                </c:pt>
                <c:pt idx="38465">
                  <c:v>-34.782499999999999</c:v>
                </c:pt>
                <c:pt idx="38466">
                  <c:v>-34.780500000000004</c:v>
                </c:pt>
                <c:pt idx="38467">
                  <c:v>-34.778500000000008</c:v>
                </c:pt>
                <c:pt idx="38468">
                  <c:v>-34.776499999999999</c:v>
                </c:pt>
                <c:pt idx="38469">
                  <c:v>-34.774500000000003</c:v>
                </c:pt>
                <c:pt idx="38470">
                  <c:v>-34.772500000000008</c:v>
                </c:pt>
                <c:pt idx="38471">
                  <c:v>-34.770500000000013</c:v>
                </c:pt>
                <c:pt idx="38472">
                  <c:v>-34.768500000000003</c:v>
                </c:pt>
                <c:pt idx="38473">
                  <c:v>-34.766500000000008</c:v>
                </c:pt>
                <c:pt idx="38474">
                  <c:v>-34.764500000000012</c:v>
                </c:pt>
                <c:pt idx="38475">
                  <c:v>-34.762500000000003</c:v>
                </c:pt>
                <c:pt idx="38476">
                  <c:v>-34.760500000000008</c:v>
                </c:pt>
                <c:pt idx="38477">
                  <c:v>-34.758500000000012</c:v>
                </c:pt>
                <c:pt idx="38478">
                  <c:v>-34.756500000000003</c:v>
                </c:pt>
                <c:pt idx="38479">
                  <c:v>-34.754500000000007</c:v>
                </c:pt>
                <c:pt idx="38480">
                  <c:v>-34.752500000000012</c:v>
                </c:pt>
                <c:pt idx="38481">
                  <c:v>-34.750500000000002</c:v>
                </c:pt>
                <c:pt idx="38482">
                  <c:v>-34.748500000000007</c:v>
                </c:pt>
                <c:pt idx="38483">
                  <c:v>-34.746500000000012</c:v>
                </c:pt>
                <c:pt idx="38484">
                  <c:v>-34.744500000000002</c:v>
                </c:pt>
                <c:pt idx="38485">
                  <c:v>-34.742500000000007</c:v>
                </c:pt>
                <c:pt idx="38486">
                  <c:v>-34.740500000000011</c:v>
                </c:pt>
                <c:pt idx="38487">
                  <c:v>-34.738500000000002</c:v>
                </c:pt>
                <c:pt idx="38488">
                  <c:v>-34.736500000000007</c:v>
                </c:pt>
                <c:pt idx="38489">
                  <c:v>-34.734500000000011</c:v>
                </c:pt>
                <c:pt idx="38490">
                  <c:v>-34.732500000000002</c:v>
                </c:pt>
                <c:pt idx="38491">
                  <c:v>-34.730500000000006</c:v>
                </c:pt>
                <c:pt idx="38492">
                  <c:v>-34.728500000000011</c:v>
                </c:pt>
                <c:pt idx="38493">
                  <c:v>-34.726500000000001</c:v>
                </c:pt>
                <c:pt idx="38494">
                  <c:v>-34.724500000000006</c:v>
                </c:pt>
                <c:pt idx="38495">
                  <c:v>-34.722500000000011</c:v>
                </c:pt>
                <c:pt idx="38496">
                  <c:v>-34.720500000000001</c:v>
                </c:pt>
                <c:pt idx="38497">
                  <c:v>-34.718500000000006</c:v>
                </c:pt>
                <c:pt idx="38498">
                  <c:v>-34.716500000000011</c:v>
                </c:pt>
                <c:pt idx="38499">
                  <c:v>-34.714500000000001</c:v>
                </c:pt>
                <c:pt idx="38500">
                  <c:v>-34.712500000000006</c:v>
                </c:pt>
                <c:pt idx="38501">
                  <c:v>-34.71050000000001</c:v>
                </c:pt>
                <c:pt idx="38502">
                  <c:v>-34.708500000000001</c:v>
                </c:pt>
                <c:pt idx="38503">
                  <c:v>-34.706500000000005</c:v>
                </c:pt>
                <c:pt idx="38504">
                  <c:v>-34.70450000000001</c:v>
                </c:pt>
                <c:pt idx="38505">
                  <c:v>-34.702500000000001</c:v>
                </c:pt>
                <c:pt idx="38506">
                  <c:v>-34.700500000000005</c:v>
                </c:pt>
                <c:pt idx="38507">
                  <c:v>-34.69850000000001</c:v>
                </c:pt>
                <c:pt idx="38508">
                  <c:v>-34.6965</c:v>
                </c:pt>
                <c:pt idx="38509">
                  <c:v>-34.694500000000005</c:v>
                </c:pt>
                <c:pt idx="38510">
                  <c:v>-34.69250000000001</c:v>
                </c:pt>
                <c:pt idx="38511">
                  <c:v>-34.6905</c:v>
                </c:pt>
                <c:pt idx="38512">
                  <c:v>-34.688500000000005</c:v>
                </c:pt>
                <c:pt idx="38513">
                  <c:v>-34.686500000000009</c:v>
                </c:pt>
                <c:pt idx="38514">
                  <c:v>-34.6845</c:v>
                </c:pt>
                <c:pt idx="38515">
                  <c:v>-34.682500000000005</c:v>
                </c:pt>
                <c:pt idx="38516">
                  <c:v>-34.680500000000009</c:v>
                </c:pt>
                <c:pt idx="38517">
                  <c:v>-34.6785</c:v>
                </c:pt>
                <c:pt idx="38518">
                  <c:v>-34.676500000000004</c:v>
                </c:pt>
                <c:pt idx="38519">
                  <c:v>-34.674500000000009</c:v>
                </c:pt>
                <c:pt idx="38520">
                  <c:v>-34.672499999999999</c:v>
                </c:pt>
                <c:pt idx="38521">
                  <c:v>-34.670500000000004</c:v>
                </c:pt>
                <c:pt idx="38522">
                  <c:v>-34.668500000000009</c:v>
                </c:pt>
                <c:pt idx="38523">
                  <c:v>-34.666499999999999</c:v>
                </c:pt>
                <c:pt idx="38524">
                  <c:v>-34.664500000000004</c:v>
                </c:pt>
                <c:pt idx="38525">
                  <c:v>-34.662500000000009</c:v>
                </c:pt>
                <c:pt idx="38526">
                  <c:v>-34.660499999999999</c:v>
                </c:pt>
                <c:pt idx="38527">
                  <c:v>-34.658500000000004</c:v>
                </c:pt>
                <c:pt idx="38528">
                  <c:v>-34.656500000000008</c:v>
                </c:pt>
                <c:pt idx="38529">
                  <c:v>-34.654499999999999</c:v>
                </c:pt>
                <c:pt idx="38530">
                  <c:v>-34.652500000000003</c:v>
                </c:pt>
                <c:pt idx="38531">
                  <c:v>-34.650500000000008</c:v>
                </c:pt>
                <c:pt idx="38532">
                  <c:v>-34.648500000000013</c:v>
                </c:pt>
                <c:pt idx="38533">
                  <c:v>-34.646500000000003</c:v>
                </c:pt>
                <c:pt idx="38534">
                  <c:v>-34.644500000000008</c:v>
                </c:pt>
                <c:pt idx="38535">
                  <c:v>-34.642500000000013</c:v>
                </c:pt>
                <c:pt idx="38536">
                  <c:v>-34.640500000000003</c:v>
                </c:pt>
                <c:pt idx="38537">
                  <c:v>-34.638500000000008</c:v>
                </c:pt>
                <c:pt idx="38538">
                  <c:v>-34.636500000000012</c:v>
                </c:pt>
                <c:pt idx="38539">
                  <c:v>-34.634500000000003</c:v>
                </c:pt>
                <c:pt idx="38540">
                  <c:v>-34.632500000000007</c:v>
                </c:pt>
                <c:pt idx="38541">
                  <c:v>-34.630500000000012</c:v>
                </c:pt>
                <c:pt idx="38542">
                  <c:v>-34.628500000000003</c:v>
                </c:pt>
                <c:pt idx="38543">
                  <c:v>-34.626500000000007</c:v>
                </c:pt>
                <c:pt idx="38544">
                  <c:v>-34.624500000000012</c:v>
                </c:pt>
                <c:pt idx="38545">
                  <c:v>-34.622500000000002</c:v>
                </c:pt>
                <c:pt idx="38546">
                  <c:v>-34.620500000000007</c:v>
                </c:pt>
                <c:pt idx="38547">
                  <c:v>-34.618500000000012</c:v>
                </c:pt>
                <c:pt idx="38548">
                  <c:v>-34.616500000000002</c:v>
                </c:pt>
                <c:pt idx="38549">
                  <c:v>-34.614500000000007</c:v>
                </c:pt>
                <c:pt idx="38550">
                  <c:v>-34.612500000000011</c:v>
                </c:pt>
                <c:pt idx="38551">
                  <c:v>-34.610500000000002</c:v>
                </c:pt>
                <c:pt idx="38552">
                  <c:v>-34.608500000000006</c:v>
                </c:pt>
                <c:pt idx="38553">
                  <c:v>-34.606500000000011</c:v>
                </c:pt>
                <c:pt idx="38554">
                  <c:v>-34.604500000000002</c:v>
                </c:pt>
                <c:pt idx="38555">
                  <c:v>-34.602500000000006</c:v>
                </c:pt>
                <c:pt idx="38556">
                  <c:v>-34.600500000000011</c:v>
                </c:pt>
                <c:pt idx="38557">
                  <c:v>-34.598500000000001</c:v>
                </c:pt>
                <c:pt idx="38558">
                  <c:v>-34.596500000000006</c:v>
                </c:pt>
                <c:pt idx="38559">
                  <c:v>-34.594500000000011</c:v>
                </c:pt>
                <c:pt idx="38560">
                  <c:v>-34.592500000000001</c:v>
                </c:pt>
                <c:pt idx="38561">
                  <c:v>-34.590500000000006</c:v>
                </c:pt>
                <c:pt idx="38562">
                  <c:v>-34.58850000000001</c:v>
                </c:pt>
                <c:pt idx="38563">
                  <c:v>-34.586500000000001</c:v>
                </c:pt>
                <c:pt idx="38564">
                  <c:v>-34.584500000000006</c:v>
                </c:pt>
                <c:pt idx="38565">
                  <c:v>-34.58250000000001</c:v>
                </c:pt>
                <c:pt idx="38566">
                  <c:v>-34.580500000000001</c:v>
                </c:pt>
                <c:pt idx="38567">
                  <c:v>-34.578500000000005</c:v>
                </c:pt>
                <c:pt idx="38568">
                  <c:v>-34.57650000000001</c:v>
                </c:pt>
                <c:pt idx="38569">
                  <c:v>-34.5745</c:v>
                </c:pt>
                <c:pt idx="38570">
                  <c:v>-34.572500000000005</c:v>
                </c:pt>
                <c:pt idx="38571">
                  <c:v>-34.57050000000001</c:v>
                </c:pt>
                <c:pt idx="38572">
                  <c:v>-34.5685</c:v>
                </c:pt>
                <c:pt idx="38573">
                  <c:v>-34.566500000000005</c:v>
                </c:pt>
                <c:pt idx="38574">
                  <c:v>-34.56450000000001</c:v>
                </c:pt>
                <c:pt idx="38575">
                  <c:v>-34.5625</c:v>
                </c:pt>
                <c:pt idx="38576">
                  <c:v>-34.560500000000005</c:v>
                </c:pt>
                <c:pt idx="38577">
                  <c:v>-34.558500000000009</c:v>
                </c:pt>
                <c:pt idx="38578">
                  <c:v>-34.5565</c:v>
                </c:pt>
                <c:pt idx="38579">
                  <c:v>-34.554500000000004</c:v>
                </c:pt>
                <c:pt idx="38580">
                  <c:v>-34.552500000000009</c:v>
                </c:pt>
                <c:pt idx="38581">
                  <c:v>-34.5505</c:v>
                </c:pt>
                <c:pt idx="38582">
                  <c:v>-34.548500000000004</c:v>
                </c:pt>
                <c:pt idx="38583">
                  <c:v>-34.546500000000009</c:v>
                </c:pt>
                <c:pt idx="38584">
                  <c:v>-34.544499999999999</c:v>
                </c:pt>
                <c:pt idx="38585">
                  <c:v>-34.542500000000004</c:v>
                </c:pt>
                <c:pt idx="38586">
                  <c:v>-34.540500000000009</c:v>
                </c:pt>
                <c:pt idx="38587">
                  <c:v>-34.538499999999999</c:v>
                </c:pt>
                <c:pt idx="38588">
                  <c:v>-34.536500000000004</c:v>
                </c:pt>
                <c:pt idx="38589">
                  <c:v>-34.534500000000008</c:v>
                </c:pt>
                <c:pt idx="38590">
                  <c:v>-34.532499999999999</c:v>
                </c:pt>
                <c:pt idx="38591">
                  <c:v>-34.530500000000004</c:v>
                </c:pt>
                <c:pt idx="38592">
                  <c:v>-34.528500000000008</c:v>
                </c:pt>
                <c:pt idx="38593">
                  <c:v>-34.526499999999999</c:v>
                </c:pt>
                <c:pt idx="38594">
                  <c:v>-34.524500000000003</c:v>
                </c:pt>
                <c:pt idx="38595">
                  <c:v>-34.522500000000008</c:v>
                </c:pt>
                <c:pt idx="38596">
                  <c:v>-34.520500000000013</c:v>
                </c:pt>
                <c:pt idx="38597">
                  <c:v>-34.518500000000003</c:v>
                </c:pt>
                <c:pt idx="38598">
                  <c:v>-34.516500000000008</c:v>
                </c:pt>
                <c:pt idx="38599">
                  <c:v>-34.514500000000012</c:v>
                </c:pt>
                <c:pt idx="38600">
                  <c:v>-34.512500000000003</c:v>
                </c:pt>
                <c:pt idx="38601">
                  <c:v>-34.510500000000008</c:v>
                </c:pt>
                <c:pt idx="38602">
                  <c:v>-34.508500000000012</c:v>
                </c:pt>
                <c:pt idx="38603">
                  <c:v>-34.506500000000003</c:v>
                </c:pt>
                <c:pt idx="38604">
                  <c:v>-34.504500000000007</c:v>
                </c:pt>
                <c:pt idx="38605">
                  <c:v>-34.502500000000012</c:v>
                </c:pt>
                <c:pt idx="38606">
                  <c:v>-34.500500000000002</c:v>
                </c:pt>
                <c:pt idx="38607">
                  <c:v>-34.498500000000007</c:v>
                </c:pt>
                <c:pt idx="38608">
                  <c:v>-34.496500000000012</c:v>
                </c:pt>
                <c:pt idx="38609">
                  <c:v>-34.494500000000002</c:v>
                </c:pt>
                <c:pt idx="38610">
                  <c:v>-34.492500000000007</c:v>
                </c:pt>
                <c:pt idx="38611">
                  <c:v>-34.490500000000011</c:v>
                </c:pt>
                <c:pt idx="38612">
                  <c:v>-34.488500000000002</c:v>
                </c:pt>
                <c:pt idx="38613">
                  <c:v>-34.486500000000007</c:v>
                </c:pt>
                <c:pt idx="38614">
                  <c:v>-34.484500000000011</c:v>
                </c:pt>
                <c:pt idx="38615">
                  <c:v>-34.482500000000002</c:v>
                </c:pt>
                <c:pt idx="38616">
                  <c:v>-34.480500000000006</c:v>
                </c:pt>
                <c:pt idx="38617">
                  <c:v>-34.478500000000011</c:v>
                </c:pt>
                <c:pt idx="38618">
                  <c:v>-34.476500000000001</c:v>
                </c:pt>
                <c:pt idx="38619">
                  <c:v>-34.474500000000006</c:v>
                </c:pt>
                <c:pt idx="38620">
                  <c:v>-34.472500000000011</c:v>
                </c:pt>
                <c:pt idx="38621">
                  <c:v>-34.470500000000001</c:v>
                </c:pt>
                <c:pt idx="38622">
                  <c:v>-34.468500000000006</c:v>
                </c:pt>
                <c:pt idx="38623">
                  <c:v>-34.466500000000011</c:v>
                </c:pt>
                <c:pt idx="38624">
                  <c:v>-34.464500000000001</c:v>
                </c:pt>
                <c:pt idx="38625">
                  <c:v>-34.462500000000006</c:v>
                </c:pt>
                <c:pt idx="38626">
                  <c:v>-34.46050000000001</c:v>
                </c:pt>
                <c:pt idx="38627">
                  <c:v>-34.458500000000001</c:v>
                </c:pt>
                <c:pt idx="38628">
                  <c:v>-34.456500000000005</c:v>
                </c:pt>
                <c:pt idx="38629">
                  <c:v>-34.45450000000001</c:v>
                </c:pt>
                <c:pt idx="38630">
                  <c:v>-34.452500000000001</c:v>
                </c:pt>
                <c:pt idx="38631">
                  <c:v>-34.450500000000005</c:v>
                </c:pt>
                <c:pt idx="38632">
                  <c:v>-34.44850000000001</c:v>
                </c:pt>
                <c:pt idx="38633">
                  <c:v>-34.4465</c:v>
                </c:pt>
                <c:pt idx="38634">
                  <c:v>-34.444500000000005</c:v>
                </c:pt>
                <c:pt idx="38635">
                  <c:v>-34.44250000000001</c:v>
                </c:pt>
                <c:pt idx="38636">
                  <c:v>-34.4405</c:v>
                </c:pt>
                <c:pt idx="38637">
                  <c:v>-34.438500000000005</c:v>
                </c:pt>
                <c:pt idx="38638">
                  <c:v>-34.436500000000009</c:v>
                </c:pt>
                <c:pt idx="38639">
                  <c:v>-34.4345</c:v>
                </c:pt>
                <c:pt idx="38640">
                  <c:v>-34.432500000000005</c:v>
                </c:pt>
                <c:pt idx="38641">
                  <c:v>-34.430500000000009</c:v>
                </c:pt>
                <c:pt idx="38642">
                  <c:v>-34.4285</c:v>
                </c:pt>
                <c:pt idx="38643">
                  <c:v>-34.426500000000004</c:v>
                </c:pt>
                <c:pt idx="38644">
                  <c:v>-34.424500000000009</c:v>
                </c:pt>
                <c:pt idx="38645">
                  <c:v>-34.422499999999999</c:v>
                </c:pt>
                <c:pt idx="38646">
                  <c:v>-34.420500000000004</c:v>
                </c:pt>
                <c:pt idx="38647">
                  <c:v>-34.418500000000009</c:v>
                </c:pt>
                <c:pt idx="38648">
                  <c:v>-34.416499999999999</c:v>
                </c:pt>
                <c:pt idx="38649">
                  <c:v>-34.414500000000004</c:v>
                </c:pt>
                <c:pt idx="38650">
                  <c:v>-34.412500000000009</c:v>
                </c:pt>
                <c:pt idx="38651">
                  <c:v>-34.410499999999999</c:v>
                </c:pt>
                <c:pt idx="38652">
                  <c:v>-34.408500000000004</c:v>
                </c:pt>
                <c:pt idx="38653">
                  <c:v>-34.406500000000008</c:v>
                </c:pt>
                <c:pt idx="38654">
                  <c:v>-34.404499999999999</c:v>
                </c:pt>
                <c:pt idx="38655">
                  <c:v>-34.402500000000003</c:v>
                </c:pt>
                <c:pt idx="38656">
                  <c:v>-34.400500000000008</c:v>
                </c:pt>
                <c:pt idx="38657">
                  <c:v>-34.398500000000013</c:v>
                </c:pt>
                <c:pt idx="38658">
                  <c:v>-34.396500000000003</c:v>
                </c:pt>
                <c:pt idx="38659">
                  <c:v>-34.394500000000008</c:v>
                </c:pt>
                <c:pt idx="38660">
                  <c:v>-34.392500000000013</c:v>
                </c:pt>
                <c:pt idx="38661">
                  <c:v>-34.390500000000003</c:v>
                </c:pt>
                <c:pt idx="38662">
                  <c:v>-34.388500000000008</c:v>
                </c:pt>
                <c:pt idx="38663">
                  <c:v>-34.386500000000012</c:v>
                </c:pt>
                <c:pt idx="38664">
                  <c:v>-34.384500000000003</c:v>
                </c:pt>
                <c:pt idx="38665">
                  <c:v>-34.382500000000007</c:v>
                </c:pt>
                <c:pt idx="38666">
                  <c:v>-34.380500000000012</c:v>
                </c:pt>
                <c:pt idx="38667">
                  <c:v>-34.378500000000003</c:v>
                </c:pt>
                <c:pt idx="38668">
                  <c:v>-34.376500000000007</c:v>
                </c:pt>
                <c:pt idx="38669">
                  <c:v>-34.374500000000012</c:v>
                </c:pt>
                <c:pt idx="38670">
                  <c:v>-34.372500000000002</c:v>
                </c:pt>
                <c:pt idx="38671">
                  <c:v>-34.370500000000007</c:v>
                </c:pt>
                <c:pt idx="38672">
                  <c:v>-34.368500000000012</c:v>
                </c:pt>
                <c:pt idx="38673">
                  <c:v>-34.366500000000002</c:v>
                </c:pt>
                <c:pt idx="38674">
                  <c:v>-34.364500000000007</c:v>
                </c:pt>
                <c:pt idx="38675">
                  <c:v>-34.362500000000011</c:v>
                </c:pt>
                <c:pt idx="38676">
                  <c:v>-34.360500000000002</c:v>
                </c:pt>
                <c:pt idx="38677">
                  <c:v>-34.358500000000006</c:v>
                </c:pt>
                <c:pt idx="38678">
                  <c:v>-34.356500000000011</c:v>
                </c:pt>
                <c:pt idx="38679">
                  <c:v>-34.354500000000002</c:v>
                </c:pt>
                <c:pt idx="38680">
                  <c:v>-34.352500000000006</c:v>
                </c:pt>
                <c:pt idx="38681">
                  <c:v>-34.350500000000011</c:v>
                </c:pt>
                <c:pt idx="38682">
                  <c:v>-34.348500000000001</c:v>
                </c:pt>
                <c:pt idx="38683">
                  <c:v>-34.346500000000006</c:v>
                </c:pt>
                <c:pt idx="38684">
                  <c:v>-34.344500000000011</c:v>
                </c:pt>
                <c:pt idx="38685">
                  <c:v>-34.342500000000001</c:v>
                </c:pt>
                <c:pt idx="38686">
                  <c:v>-34.340500000000006</c:v>
                </c:pt>
                <c:pt idx="38687">
                  <c:v>-34.33850000000001</c:v>
                </c:pt>
                <c:pt idx="38688">
                  <c:v>-34.336500000000001</c:v>
                </c:pt>
                <c:pt idx="38689">
                  <c:v>-34.334500000000006</c:v>
                </c:pt>
                <c:pt idx="38690">
                  <c:v>-34.33250000000001</c:v>
                </c:pt>
                <c:pt idx="38691">
                  <c:v>-34.330500000000001</c:v>
                </c:pt>
                <c:pt idx="38692">
                  <c:v>-34.328500000000005</c:v>
                </c:pt>
                <c:pt idx="38693">
                  <c:v>-34.32650000000001</c:v>
                </c:pt>
                <c:pt idx="38694">
                  <c:v>-34.3245</c:v>
                </c:pt>
                <c:pt idx="38695">
                  <c:v>-34.322500000000005</c:v>
                </c:pt>
                <c:pt idx="38696">
                  <c:v>-34.32050000000001</c:v>
                </c:pt>
                <c:pt idx="38697">
                  <c:v>-34.3185</c:v>
                </c:pt>
                <c:pt idx="38698">
                  <c:v>-34.316500000000005</c:v>
                </c:pt>
                <c:pt idx="38699">
                  <c:v>-34.31450000000001</c:v>
                </c:pt>
                <c:pt idx="38700">
                  <c:v>-34.3125</c:v>
                </c:pt>
                <c:pt idx="38701">
                  <c:v>-34.310500000000005</c:v>
                </c:pt>
                <c:pt idx="38702">
                  <c:v>-34.308500000000009</c:v>
                </c:pt>
                <c:pt idx="38703">
                  <c:v>-34.3065</c:v>
                </c:pt>
                <c:pt idx="38704">
                  <c:v>-34.304500000000004</c:v>
                </c:pt>
                <c:pt idx="38705">
                  <c:v>-34.302500000000009</c:v>
                </c:pt>
                <c:pt idx="38706">
                  <c:v>-34.3005</c:v>
                </c:pt>
                <c:pt idx="38707">
                  <c:v>-34.298500000000004</c:v>
                </c:pt>
                <c:pt idx="38708">
                  <c:v>-34.296500000000009</c:v>
                </c:pt>
                <c:pt idx="38709">
                  <c:v>-34.294499999999999</c:v>
                </c:pt>
                <c:pt idx="38710">
                  <c:v>-34.292500000000004</c:v>
                </c:pt>
                <c:pt idx="38711">
                  <c:v>-34.290500000000009</c:v>
                </c:pt>
                <c:pt idx="38712">
                  <c:v>-34.288499999999999</c:v>
                </c:pt>
                <c:pt idx="38713">
                  <c:v>-34.286500000000004</c:v>
                </c:pt>
                <c:pt idx="38714">
                  <c:v>-34.284500000000008</c:v>
                </c:pt>
                <c:pt idx="38715">
                  <c:v>-34.282499999999999</c:v>
                </c:pt>
                <c:pt idx="38716">
                  <c:v>-34.280500000000004</c:v>
                </c:pt>
                <c:pt idx="38717">
                  <c:v>-34.278500000000008</c:v>
                </c:pt>
                <c:pt idx="38718">
                  <c:v>-34.276499999999999</c:v>
                </c:pt>
                <c:pt idx="38719">
                  <c:v>-34.274500000000003</c:v>
                </c:pt>
                <c:pt idx="38720">
                  <c:v>-34.272500000000008</c:v>
                </c:pt>
                <c:pt idx="38721">
                  <c:v>-34.270500000000013</c:v>
                </c:pt>
                <c:pt idx="38722">
                  <c:v>-34.268500000000003</c:v>
                </c:pt>
                <c:pt idx="38723">
                  <c:v>-34.266500000000008</c:v>
                </c:pt>
                <c:pt idx="38724">
                  <c:v>-34.264500000000012</c:v>
                </c:pt>
                <c:pt idx="38725">
                  <c:v>-34.262500000000003</c:v>
                </c:pt>
                <c:pt idx="38726">
                  <c:v>-34.260500000000008</c:v>
                </c:pt>
                <c:pt idx="38727">
                  <c:v>-34.258500000000012</c:v>
                </c:pt>
                <c:pt idx="38728">
                  <c:v>-34.256500000000003</c:v>
                </c:pt>
                <c:pt idx="38729">
                  <c:v>-34.254500000000007</c:v>
                </c:pt>
                <c:pt idx="38730">
                  <c:v>-34.252500000000012</c:v>
                </c:pt>
                <c:pt idx="38731">
                  <c:v>-34.250500000000002</c:v>
                </c:pt>
                <c:pt idx="38732">
                  <c:v>-34.248500000000007</c:v>
                </c:pt>
                <c:pt idx="38733">
                  <c:v>-34.246500000000012</c:v>
                </c:pt>
                <c:pt idx="38734">
                  <c:v>-34.244500000000002</c:v>
                </c:pt>
                <c:pt idx="38735">
                  <c:v>-34.242500000000007</c:v>
                </c:pt>
                <c:pt idx="38736">
                  <c:v>-34.240500000000011</c:v>
                </c:pt>
                <c:pt idx="38737">
                  <c:v>-34.238500000000002</c:v>
                </c:pt>
                <c:pt idx="38738">
                  <c:v>-34.236500000000007</c:v>
                </c:pt>
                <c:pt idx="38739">
                  <c:v>-34.234500000000011</c:v>
                </c:pt>
                <c:pt idx="38740">
                  <c:v>-34.232500000000002</c:v>
                </c:pt>
                <c:pt idx="38741">
                  <c:v>-34.230500000000006</c:v>
                </c:pt>
                <c:pt idx="38742">
                  <c:v>-34.228500000000011</c:v>
                </c:pt>
                <c:pt idx="38743">
                  <c:v>-34.226500000000001</c:v>
                </c:pt>
                <c:pt idx="38744">
                  <c:v>-34.224500000000006</c:v>
                </c:pt>
                <c:pt idx="38745">
                  <c:v>-34.222500000000011</c:v>
                </c:pt>
                <c:pt idx="38746">
                  <c:v>-34.220500000000001</c:v>
                </c:pt>
                <c:pt idx="38747">
                  <c:v>-34.218500000000006</c:v>
                </c:pt>
                <c:pt idx="38748">
                  <c:v>-34.216500000000011</c:v>
                </c:pt>
                <c:pt idx="38749">
                  <c:v>-34.214500000000001</c:v>
                </c:pt>
                <c:pt idx="38750">
                  <c:v>-34.212500000000006</c:v>
                </c:pt>
                <c:pt idx="38751">
                  <c:v>-34.21050000000001</c:v>
                </c:pt>
                <c:pt idx="38752">
                  <c:v>-34.208500000000001</c:v>
                </c:pt>
                <c:pt idx="38753">
                  <c:v>-34.206500000000005</c:v>
                </c:pt>
                <c:pt idx="38754">
                  <c:v>-34.20450000000001</c:v>
                </c:pt>
                <c:pt idx="38755">
                  <c:v>-34.202500000000001</c:v>
                </c:pt>
                <c:pt idx="38756">
                  <c:v>-34.200500000000005</c:v>
                </c:pt>
                <c:pt idx="38757">
                  <c:v>-34.19850000000001</c:v>
                </c:pt>
                <c:pt idx="38758">
                  <c:v>-34.1965</c:v>
                </c:pt>
                <c:pt idx="38759">
                  <c:v>-34.194500000000005</c:v>
                </c:pt>
                <c:pt idx="38760">
                  <c:v>-34.19250000000001</c:v>
                </c:pt>
                <c:pt idx="38761">
                  <c:v>-34.1905</c:v>
                </c:pt>
                <c:pt idx="38762">
                  <c:v>-34.188500000000005</c:v>
                </c:pt>
                <c:pt idx="38763">
                  <c:v>-34.186500000000009</c:v>
                </c:pt>
                <c:pt idx="38764">
                  <c:v>-34.1845</c:v>
                </c:pt>
                <c:pt idx="38765">
                  <c:v>-34.182500000000005</c:v>
                </c:pt>
                <c:pt idx="38766">
                  <c:v>-34.180500000000009</c:v>
                </c:pt>
                <c:pt idx="38767">
                  <c:v>-34.1785</c:v>
                </c:pt>
                <c:pt idx="38768">
                  <c:v>-34.176500000000004</c:v>
                </c:pt>
                <c:pt idx="38769">
                  <c:v>-34.174500000000009</c:v>
                </c:pt>
                <c:pt idx="38770">
                  <c:v>-34.172499999999999</c:v>
                </c:pt>
                <c:pt idx="38771">
                  <c:v>-34.170500000000004</c:v>
                </c:pt>
                <c:pt idx="38772">
                  <c:v>-34.168500000000009</c:v>
                </c:pt>
                <c:pt idx="38773">
                  <c:v>-34.166499999999999</c:v>
                </c:pt>
                <c:pt idx="38774">
                  <c:v>-34.164500000000004</c:v>
                </c:pt>
                <c:pt idx="38775">
                  <c:v>-34.162500000000009</c:v>
                </c:pt>
                <c:pt idx="38776">
                  <c:v>-34.160499999999999</c:v>
                </c:pt>
                <c:pt idx="38777">
                  <c:v>-34.158500000000004</c:v>
                </c:pt>
                <c:pt idx="38778">
                  <c:v>-34.156500000000008</c:v>
                </c:pt>
                <c:pt idx="38779">
                  <c:v>-34.154499999999999</c:v>
                </c:pt>
                <c:pt idx="38780">
                  <c:v>-34.152500000000003</c:v>
                </c:pt>
                <c:pt idx="38781">
                  <c:v>-34.150500000000008</c:v>
                </c:pt>
                <c:pt idx="38782">
                  <c:v>-34.148500000000013</c:v>
                </c:pt>
                <c:pt idx="38783">
                  <c:v>-34.146500000000003</c:v>
                </c:pt>
                <c:pt idx="38784">
                  <c:v>-34.144500000000008</c:v>
                </c:pt>
                <c:pt idx="38785">
                  <c:v>-34.142500000000013</c:v>
                </c:pt>
                <c:pt idx="38786">
                  <c:v>-34.140500000000003</c:v>
                </c:pt>
                <c:pt idx="38787">
                  <c:v>-34.138500000000008</c:v>
                </c:pt>
                <c:pt idx="38788">
                  <c:v>-34.136500000000012</c:v>
                </c:pt>
                <c:pt idx="38789">
                  <c:v>-34.134500000000003</c:v>
                </c:pt>
                <c:pt idx="38790">
                  <c:v>-34.132500000000007</c:v>
                </c:pt>
                <c:pt idx="38791">
                  <c:v>-34.130500000000012</c:v>
                </c:pt>
                <c:pt idx="38792">
                  <c:v>-34.128500000000003</c:v>
                </c:pt>
                <c:pt idx="38793">
                  <c:v>-34.126500000000007</c:v>
                </c:pt>
                <c:pt idx="38794">
                  <c:v>-34.124500000000012</c:v>
                </c:pt>
                <c:pt idx="38795">
                  <c:v>-34.122500000000002</c:v>
                </c:pt>
                <c:pt idx="38796">
                  <c:v>-34.120500000000007</c:v>
                </c:pt>
                <c:pt idx="38797">
                  <c:v>-34.118500000000012</c:v>
                </c:pt>
                <c:pt idx="38798">
                  <c:v>-34.116500000000002</c:v>
                </c:pt>
                <c:pt idx="38799">
                  <c:v>-34.114500000000007</c:v>
                </c:pt>
                <c:pt idx="38800">
                  <c:v>-34.112500000000011</c:v>
                </c:pt>
                <c:pt idx="38801">
                  <c:v>-34.110500000000002</c:v>
                </c:pt>
                <c:pt idx="38802">
                  <c:v>-34.108500000000006</c:v>
                </c:pt>
                <c:pt idx="38803">
                  <c:v>-34.106500000000011</c:v>
                </c:pt>
                <c:pt idx="38804">
                  <c:v>-34.104500000000002</c:v>
                </c:pt>
                <c:pt idx="38805">
                  <c:v>-34.102500000000006</c:v>
                </c:pt>
                <c:pt idx="38806">
                  <c:v>-34.100500000000011</c:v>
                </c:pt>
                <c:pt idx="38807">
                  <c:v>-34.098500000000001</c:v>
                </c:pt>
                <c:pt idx="38808">
                  <c:v>-34.096500000000006</c:v>
                </c:pt>
                <c:pt idx="38809">
                  <c:v>-34.094500000000011</c:v>
                </c:pt>
                <c:pt idx="38810">
                  <c:v>-34.092500000000001</c:v>
                </c:pt>
                <c:pt idx="38811">
                  <c:v>-34.090500000000006</c:v>
                </c:pt>
                <c:pt idx="38812">
                  <c:v>-34.08850000000001</c:v>
                </c:pt>
                <c:pt idx="38813">
                  <c:v>-34.086500000000001</c:v>
                </c:pt>
                <c:pt idx="38814">
                  <c:v>-34.084500000000006</c:v>
                </c:pt>
                <c:pt idx="38815">
                  <c:v>-34.08250000000001</c:v>
                </c:pt>
                <c:pt idx="38816">
                  <c:v>-34.080500000000001</c:v>
                </c:pt>
                <c:pt idx="38817">
                  <c:v>-34.078500000000005</c:v>
                </c:pt>
                <c:pt idx="38818">
                  <c:v>-34.07650000000001</c:v>
                </c:pt>
                <c:pt idx="38819">
                  <c:v>-34.0745</c:v>
                </c:pt>
                <c:pt idx="38820">
                  <c:v>-34.072500000000005</c:v>
                </c:pt>
                <c:pt idx="38821">
                  <c:v>-34.07050000000001</c:v>
                </c:pt>
                <c:pt idx="38822">
                  <c:v>-34.0685</c:v>
                </c:pt>
                <c:pt idx="38823">
                  <c:v>-34.066500000000005</c:v>
                </c:pt>
                <c:pt idx="38824">
                  <c:v>-34.06450000000001</c:v>
                </c:pt>
                <c:pt idx="38825">
                  <c:v>-34.0625</c:v>
                </c:pt>
                <c:pt idx="38826">
                  <c:v>-34.060500000000005</c:v>
                </c:pt>
                <c:pt idx="38827">
                  <c:v>-34.058500000000009</c:v>
                </c:pt>
                <c:pt idx="38828">
                  <c:v>-34.0565</c:v>
                </c:pt>
                <c:pt idx="38829">
                  <c:v>-34.054500000000004</c:v>
                </c:pt>
                <c:pt idx="38830">
                  <c:v>-34.052500000000009</c:v>
                </c:pt>
                <c:pt idx="38831">
                  <c:v>-34.0505</c:v>
                </c:pt>
                <c:pt idx="38832">
                  <c:v>-34.048500000000004</c:v>
                </c:pt>
                <c:pt idx="38833">
                  <c:v>-34.046500000000009</c:v>
                </c:pt>
                <c:pt idx="38834">
                  <c:v>-34.044499999999999</c:v>
                </c:pt>
                <c:pt idx="38835">
                  <c:v>-34.042500000000004</c:v>
                </c:pt>
                <c:pt idx="38836">
                  <c:v>-34.040500000000009</c:v>
                </c:pt>
                <c:pt idx="38837">
                  <c:v>-34.038499999999999</c:v>
                </c:pt>
                <c:pt idx="38838">
                  <c:v>-34.036500000000004</c:v>
                </c:pt>
                <c:pt idx="38839">
                  <c:v>-34.034500000000008</c:v>
                </c:pt>
                <c:pt idx="38840">
                  <c:v>-34.032499999999999</c:v>
                </c:pt>
                <c:pt idx="38841">
                  <c:v>-34.030500000000004</c:v>
                </c:pt>
                <c:pt idx="38842">
                  <c:v>-34.028500000000008</c:v>
                </c:pt>
                <c:pt idx="38843">
                  <c:v>-34.026499999999999</c:v>
                </c:pt>
                <c:pt idx="38844">
                  <c:v>-34.024500000000003</c:v>
                </c:pt>
                <c:pt idx="38845">
                  <c:v>-34.022500000000008</c:v>
                </c:pt>
                <c:pt idx="38846">
                  <c:v>-34.020500000000013</c:v>
                </c:pt>
                <c:pt idx="38847">
                  <c:v>-34.018500000000003</c:v>
                </c:pt>
                <c:pt idx="38848">
                  <c:v>-34.016500000000008</c:v>
                </c:pt>
                <c:pt idx="38849">
                  <c:v>-34.014500000000012</c:v>
                </c:pt>
                <c:pt idx="38850">
                  <c:v>-34.012500000000003</c:v>
                </c:pt>
                <c:pt idx="38851">
                  <c:v>-34.010500000000008</c:v>
                </c:pt>
                <c:pt idx="38852">
                  <c:v>-34.008500000000012</c:v>
                </c:pt>
                <c:pt idx="38853">
                  <c:v>-34.006500000000003</c:v>
                </c:pt>
                <c:pt idx="38854">
                  <c:v>-34.004500000000007</c:v>
                </c:pt>
                <c:pt idx="38855">
                  <c:v>-34.002500000000012</c:v>
                </c:pt>
                <c:pt idx="38856">
                  <c:v>-34.000500000000002</c:v>
                </c:pt>
                <c:pt idx="38857">
                  <c:v>-33.998500000000007</c:v>
                </c:pt>
                <c:pt idx="38858">
                  <c:v>-33.996500000000012</c:v>
                </c:pt>
                <c:pt idx="38859">
                  <c:v>-33.994500000000002</c:v>
                </c:pt>
                <c:pt idx="38860">
                  <c:v>-33.992500000000007</c:v>
                </c:pt>
                <c:pt idx="38861">
                  <c:v>-33.990500000000011</c:v>
                </c:pt>
                <c:pt idx="38862">
                  <c:v>-33.988500000000002</c:v>
                </c:pt>
                <c:pt idx="38863">
                  <c:v>-33.986500000000007</c:v>
                </c:pt>
                <c:pt idx="38864">
                  <c:v>-33.984500000000011</c:v>
                </c:pt>
                <c:pt idx="38865">
                  <c:v>-33.982500000000002</c:v>
                </c:pt>
                <c:pt idx="38866">
                  <c:v>-33.980500000000006</c:v>
                </c:pt>
                <c:pt idx="38867">
                  <c:v>-33.978500000000011</c:v>
                </c:pt>
                <c:pt idx="38868">
                  <c:v>-33.976500000000001</c:v>
                </c:pt>
                <c:pt idx="38869">
                  <c:v>-33.974500000000006</c:v>
                </c:pt>
                <c:pt idx="38870">
                  <c:v>-33.972500000000011</c:v>
                </c:pt>
                <c:pt idx="38871">
                  <c:v>-33.970500000000001</c:v>
                </c:pt>
                <c:pt idx="38872">
                  <c:v>-33.968500000000006</c:v>
                </c:pt>
                <c:pt idx="38873">
                  <c:v>-33.966500000000011</c:v>
                </c:pt>
                <c:pt idx="38874">
                  <c:v>-33.964500000000001</c:v>
                </c:pt>
                <c:pt idx="38875">
                  <c:v>-33.962500000000006</c:v>
                </c:pt>
                <c:pt idx="38876">
                  <c:v>-33.96050000000001</c:v>
                </c:pt>
                <c:pt idx="38877">
                  <c:v>-33.958500000000001</c:v>
                </c:pt>
                <c:pt idx="38878">
                  <c:v>-33.956500000000005</c:v>
                </c:pt>
                <c:pt idx="38879">
                  <c:v>-33.95450000000001</c:v>
                </c:pt>
                <c:pt idx="38880">
                  <c:v>-33.952500000000001</c:v>
                </c:pt>
                <c:pt idx="38881">
                  <c:v>-33.950500000000005</c:v>
                </c:pt>
                <c:pt idx="38882">
                  <c:v>-33.94850000000001</c:v>
                </c:pt>
                <c:pt idx="38883">
                  <c:v>-33.9465</c:v>
                </c:pt>
                <c:pt idx="38884">
                  <c:v>-33.944500000000005</c:v>
                </c:pt>
                <c:pt idx="38885">
                  <c:v>-33.94250000000001</c:v>
                </c:pt>
                <c:pt idx="38886">
                  <c:v>-33.9405</c:v>
                </c:pt>
                <c:pt idx="38887">
                  <c:v>-33.938500000000005</c:v>
                </c:pt>
                <c:pt idx="38888">
                  <c:v>-33.936500000000009</c:v>
                </c:pt>
                <c:pt idx="38889">
                  <c:v>-33.9345</c:v>
                </c:pt>
                <c:pt idx="38890">
                  <c:v>-33.932500000000005</c:v>
                </c:pt>
                <c:pt idx="38891">
                  <c:v>-33.930500000000009</c:v>
                </c:pt>
                <c:pt idx="38892">
                  <c:v>-33.9285</c:v>
                </c:pt>
                <c:pt idx="38893">
                  <c:v>-33.926500000000004</c:v>
                </c:pt>
                <c:pt idx="38894">
                  <c:v>-33.924500000000009</c:v>
                </c:pt>
                <c:pt idx="38895">
                  <c:v>-33.922499999999999</c:v>
                </c:pt>
                <c:pt idx="38896">
                  <c:v>-33.920500000000004</c:v>
                </c:pt>
                <c:pt idx="38897">
                  <c:v>-33.918500000000009</c:v>
                </c:pt>
                <c:pt idx="38898">
                  <c:v>-33.916499999999999</c:v>
                </c:pt>
                <c:pt idx="38899">
                  <c:v>-33.914500000000004</c:v>
                </c:pt>
                <c:pt idx="38900">
                  <c:v>-33.912500000000009</c:v>
                </c:pt>
                <c:pt idx="38901">
                  <c:v>-33.910499999999999</c:v>
                </c:pt>
                <c:pt idx="38902">
                  <c:v>-33.908500000000004</c:v>
                </c:pt>
                <c:pt idx="38903">
                  <c:v>-33.906500000000008</c:v>
                </c:pt>
                <c:pt idx="38904">
                  <c:v>-33.904499999999999</c:v>
                </c:pt>
                <c:pt idx="38905">
                  <c:v>-33.902500000000003</c:v>
                </c:pt>
                <c:pt idx="38906">
                  <c:v>-33.900500000000008</c:v>
                </c:pt>
                <c:pt idx="38907">
                  <c:v>-33.898500000000013</c:v>
                </c:pt>
                <c:pt idx="38908">
                  <c:v>-33.896500000000003</c:v>
                </c:pt>
                <c:pt idx="38909">
                  <c:v>-33.894500000000008</c:v>
                </c:pt>
                <c:pt idx="38910">
                  <c:v>-33.892500000000013</c:v>
                </c:pt>
                <c:pt idx="38911">
                  <c:v>-33.890500000000003</c:v>
                </c:pt>
                <c:pt idx="38912">
                  <c:v>-33.888500000000008</c:v>
                </c:pt>
                <c:pt idx="38913">
                  <c:v>-33.886500000000012</c:v>
                </c:pt>
                <c:pt idx="38914">
                  <c:v>-33.884500000000003</c:v>
                </c:pt>
                <c:pt idx="38915">
                  <c:v>-33.882500000000007</c:v>
                </c:pt>
                <c:pt idx="38916">
                  <c:v>-33.880500000000012</c:v>
                </c:pt>
                <c:pt idx="38917">
                  <c:v>-33.878500000000003</c:v>
                </c:pt>
                <c:pt idx="38918">
                  <c:v>-33.876500000000007</c:v>
                </c:pt>
                <c:pt idx="38919">
                  <c:v>-33.874500000000012</c:v>
                </c:pt>
                <c:pt idx="38920">
                  <c:v>-33.872500000000002</c:v>
                </c:pt>
                <c:pt idx="38921">
                  <c:v>-33.870500000000007</c:v>
                </c:pt>
                <c:pt idx="38922">
                  <c:v>-33.868500000000012</c:v>
                </c:pt>
                <c:pt idx="38923">
                  <c:v>-33.866500000000002</c:v>
                </c:pt>
                <c:pt idx="38924">
                  <c:v>-33.864500000000007</c:v>
                </c:pt>
                <c:pt idx="38925">
                  <c:v>-33.862500000000011</c:v>
                </c:pt>
                <c:pt idx="38926">
                  <c:v>-33.860500000000002</c:v>
                </c:pt>
                <c:pt idx="38927">
                  <c:v>-33.858500000000006</c:v>
                </c:pt>
                <c:pt idx="38928">
                  <c:v>-33.856500000000011</c:v>
                </c:pt>
                <c:pt idx="38929">
                  <c:v>-33.854500000000002</c:v>
                </c:pt>
                <c:pt idx="38930">
                  <c:v>-33.852500000000006</c:v>
                </c:pt>
                <c:pt idx="38931">
                  <c:v>-33.850500000000011</c:v>
                </c:pt>
                <c:pt idx="38932">
                  <c:v>-33.848500000000001</c:v>
                </c:pt>
                <c:pt idx="38933">
                  <c:v>-33.846500000000006</c:v>
                </c:pt>
                <c:pt idx="38934">
                  <c:v>-33.844500000000011</c:v>
                </c:pt>
                <c:pt idx="38935">
                  <c:v>-33.842500000000001</c:v>
                </c:pt>
                <c:pt idx="38936">
                  <c:v>-33.840500000000006</c:v>
                </c:pt>
                <c:pt idx="38937">
                  <c:v>-33.83850000000001</c:v>
                </c:pt>
                <c:pt idx="38938">
                  <c:v>-33.836500000000001</c:v>
                </c:pt>
                <c:pt idx="38939">
                  <c:v>-33.834500000000006</c:v>
                </c:pt>
                <c:pt idx="38940">
                  <c:v>-33.83250000000001</c:v>
                </c:pt>
                <c:pt idx="38941">
                  <c:v>-33.830500000000001</c:v>
                </c:pt>
                <c:pt idx="38942">
                  <c:v>-33.828500000000005</c:v>
                </c:pt>
                <c:pt idx="38943">
                  <c:v>-33.82650000000001</c:v>
                </c:pt>
                <c:pt idx="38944">
                  <c:v>-33.8245</c:v>
                </c:pt>
                <c:pt idx="38945">
                  <c:v>-33.822500000000005</c:v>
                </c:pt>
                <c:pt idx="38946">
                  <c:v>-33.82050000000001</c:v>
                </c:pt>
                <c:pt idx="38947">
                  <c:v>-33.8185</c:v>
                </c:pt>
                <c:pt idx="38948">
                  <c:v>-33.816500000000005</c:v>
                </c:pt>
                <c:pt idx="38949">
                  <c:v>-33.81450000000001</c:v>
                </c:pt>
                <c:pt idx="38950">
                  <c:v>-33.8125</c:v>
                </c:pt>
                <c:pt idx="38951">
                  <c:v>-33.810500000000005</c:v>
                </c:pt>
                <c:pt idx="38952">
                  <c:v>-33.808500000000009</c:v>
                </c:pt>
                <c:pt idx="38953">
                  <c:v>-33.8065</c:v>
                </c:pt>
                <c:pt idx="38954">
                  <c:v>-33.804500000000004</c:v>
                </c:pt>
                <c:pt idx="38955">
                  <c:v>-33.802500000000009</c:v>
                </c:pt>
                <c:pt idx="38956">
                  <c:v>-33.8005</c:v>
                </c:pt>
                <c:pt idx="38957">
                  <c:v>-33.798500000000004</c:v>
                </c:pt>
                <c:pt idx="38958">
                  <c:v>-33.796500000000009</c:v>
                </c:pt>
                <c:pt idx="38959">
                  <c:v>-33.794499999999999</c:v>
                </c:pt>
                <c:pt idx="38960">
                  <c:v>-33.792500000000004</c:v>
                </c:pt>
                <c:pt idx="38961">
                  <c:v>-33.790500000000009</c:v>
                </c:pt>
                <c:pt idx="38962">
                  <c:v>-33.788499999999999</c:v>
                </c:pt>
                <c:pt idx="38963">
                  <c:v>-33.786500000000004</c:v>
                </c:pt>
                <c:pt idx="38964">
                  <c:v>-33.784500000000008</c:v>
                </c:pt>
                <c:pt idx="38965">
                  <c:v>-33.782499999999999</c:v>
                </c:pt>
                <c:pt idx="38966">
                  <c:v>-33.780500000000004</c:v>
                </c:pt>
                <c:pt idx="38967">
                  <c:v>-33.778500000000008</c:v>
                </c:pt>
                <c:pt idx="38968">
                  <c:v>-33.776499999999999</c:v>
                </c:pt>
                <c:pt idx="38969">
                  <c:v>-33.774500000000003</c:v>
                </c:pt>
                <c:pt idx="38970">
                  <c:v>-33.772500000000008</c:v>
                </c:pt>
                <c:pt idx="38971">
                  <c:v>-33.770500000000013</c:v>
                </c:pt>
                <c:pt idx="38972">
                  <c:v>-33.768500000000003</c:v>
                </c:pt>
                <c:pt idx="38973">
                  <c:v>-33.766500000000008</c:v>
                </c:pt>
                <c:pt idx="38974">
                  <c:v>-33.764500000000012</c:v>
                </c:pt>
                <c:pt idx="38975">
                  <c:v>-33.762500000000003</c:v>
                </c:pt>
                <c:pt idx="38976">
                  <c:v>-33.760500000000008</c:v>
                </c:pt>
                <c:pt idx="38977">
                  <c:v>-33.758500000000012</c:v>
                </c:pt>
                <c:pt idx="38978">
                  <c:v>-33.756500000000003</c:v>
                </c:pt>
                <c:pt idx="38979">
                  <c:v>-33.754500000000007</c:v>
                </c:pt>
                <c:pt idx="38980">
                  <c:v>-33.752500000000012</c:v>
                </c:pt>
                <c:pt idx="38981">
                  <c:v>-33.750500000000002</c:v>
                </c:pt>
                <c:pt idx="38982">
                  <c:v>-33.748500000000007</c:v>
                </c:pt>
                <c:pt idx="38983">
                  <c:v>-33.746500000000012</c:v>
                </c:pt>
                <c:pt idx="38984">
                  <c:v>-33.744500000000002</c:v>
                </c:pt>
                <c:pt idx="38985">
                  <c:v>-33.742500000000007</c:v>
                </c:pt>
                <c:pt idx="38986">
                  <c:v>-33.740500000000011</c:v>
                </c:pt>
                <c:pt idx="38987">
                  <c:v>-33.738500000000002</c:v>
                </c:pt>
                <c:pt idx="38988">
                  <c:v>-33.736500000000007</c:v>
                </c:pt>
                <c:pt idx="38989">
                  <c:v>-33.734500000000011</c:v>
                </c:pt>
                <c:pt idx="38990">
                  <c:v>-33.732500000000002</c:v>
                </c:pt>
                <c:pt idx="38991">
                  <c:v>-33.730500000000006</c:v>
                </c:pt>
                <c:pt idx="38992">
                  <c:v>-33.728500000000011</c:v>
                </c:pt>
                <c:pt idx="38993">
                  <c:v>-33.726500000000001</c:v>
                </c:pt>
                <c:pt idx="38994">
                  <c:v>-33.724500000000006</c:v>
                </c:pt>
                <c:pt idx="38995">
                  <c:v>-33.722500000000011</c:v>
                </c:pt>
                <c:pt idx="38996">
                  <c:v>-33.720500000000001</c:v>
                </c:pt>
                <c:pt idx="38997">
                  <c:v>-33.718500000000006</c:v>
                </c:pt>
                <c:pt idx="38998">
                  <c:v>-33.716500000000011</c:v>
                </c:pt>
                <c:pt idx="38999">
                  <c:v>-33.714500000000001</c:v>
                </c:pt>
                <c:pt idx="39000">
                  <c:v>-33.712500000000006</c:v>
                </c:pt>
                <c:pt idx="39001">
                  <c:v>-33.71050000000001</c:v>
                </c:pt>
                <c:pt idx="39002">
                  <c:v>-33.708500000000001</c:v>
                </c:pt>
                <c:pt idx="39003">
                  <c:v>-33.706500000000005</c:v>
                </c:pt>
                <c:pt idx="39004">
                  <c:v>-33.70450000000001</c:v>
                </c:pt>
                <c:pt idx="39005">
                  <c:v>-33.702500000000001</c:v>
                </c:pt>
                <c:pt idx="39006">
                  <c:v>-33.700500000000005</c:v>
                </c:pt>
                <c:pt idx="39007">
                  <c:v>-33.69850000000001</c:v>
                </c:pt>
                <c:pt idx="39008">
                  <c:v>-33.6965</c:v>
                </c:pt>
                <c:pt idx="39009">
                  <c:v>-33.694500000000005</c:v>
                </c:pt>
                <c:pt idx="39010">
                  <c:v>-33.69250000000001</c:v>
                </c:pt>
                <c:pt idx="39011">
                  <c:v>-33.6905</c:v>
                </c:pt>
                <c:pt idx="39012">
                  <c:v>-33.688500000000005</c:v>
                </c:pt>
                <c:pt idx="39013">
                  <c:v>-33.686500000000009</c:v>
                </c:pt>
                <c:pt idx="39014">
                  <c:v>-33.6845</c:v>
                </c:pt>
                <c:pt idx="39015">
                  <c:v>-33.682500000000005</c:v>
                </c:pt>
                <c:pt idx="39016">
                  <c:v>-33.680500000000009</c:v>
                </c:pt>
                <c:pt idx="39017">
                  <c:v>-33.6785</c:v>
                </c:pt>
                <c:pt idx="39018">
                  <c:v>-33.676500000000004</c:v>
                </c:pt>
                <c:pt idx="39019">
                  <c:v>-33.674500000000009</c:v>
                </c:pt>
                <c:pt idx="39020">
                  <c:v>-33.672499999999999</c:v>
                </c:pt>
                <c:pt idx="39021">
                  <c:v>-33.670500000000004</c:v>
                </c:pt>
                <c:pt idx="39022">
                  <c:v>-33.668500000000009</c:v>
                </c:pt>
                <c:pt idx="39023">
                  <c:v>-33.666499999999999</c:v>
                </c:pt>
                <c:pt idx="39024">
                  <c:v>-33.664500000000004</c:v>
                </c:pt>
                <c:pt idx="39025">
                  <c:v>-33.662500000000009</c:v>
                </c:pt>
                <c:pt idx="39026">
                  <c:v>-33.660499999999999</c:v>
                </c:pt>
                <c:pt idx="39027">
                  <c:v>-33.658500000000004</c:v>
                </c:pt>
                <c:pt idx="39028">
                  <c:v>-33.656500000000008</c:v>
                </c:pt>
                <c:pt idx="39029">
                  <c:v>-33.654499999999999</c:v>
                </c:pt>
                <c:pt idx="39030">
                  <c:v>-33.652500000000003</c:v>
                </c:pt>
                <c:pt idx="39031">
                  <c:v>-33.650500000000008</c:v>
                </c:pt>
                <c:pt idx="39032">
                  <c:v>-33.648500000000013</c:v>
                </c:pt>
                <c:pt idx="39033">
                  <c:v>-33.646500000000003</c:v>
                </c:pt>
                <c:pt idx="39034">
                  <c:v>-33.644500000000008</c:v>
                </c:pt>
                <c:pt idx="39035">
                  <c:v>-33.642500000000013</c:v>
                </c:pt>
                <c:pt idx="39036">
                  <c:v>-33.640500000000003</c:v>
                </c:pt>
                <c:pt idx="39037">
                  <c:v>-33.638500000000008</c:v>
                </c:pt>
                <c:pt idx="39038">
                  <c:v>-33.636500000000012</c:v>
                </c:pt>
                <c:pt idx="39039">
                  <c:v>-33.634500000000003</c:v>
                </c:pt>
                <c:pt idx="39040">
                  <c:v>-33.632500000000007</c:v>
                </c:pt>
                <c:pt idx="39041">
                  <c:v>-33.630500000000012</c:v>
                </c:pt>
                <c:pt idx="39042">
                  <c:v>-33.628500000000003</c:v>
                </c:pt>
                <c:pt idx="39043">
                  <c:v>-33.626500000000007</c:v>
                </c:pt>
                <c:pt idx="39044">
                  <c:v>-33.624500000000012</c:v>
                </c:pt>
                <c:pt idx="39045">
                  <c:v>-33.622500000000002</c:v>
                </c:pt>
                <c:pt idx="39046">
                  <c:v>-33.620500000000007</c:v>
                </c:pt>
                <c:pt idx="39047">
                  <c:v>-33.618500000000012</c:v>
                </c:pt>
                <c:pt idx="39048">
                  <c:v>-33.616500000000002</c:v>
                </c:pt>
                <c:pt idx="39049">
                  <c:v>-33.614500000000007</c:v>
                </c:pt>
                <c:pt idx="39050">
                  <c:v>-33.612500000000011</c:v>
                </c:pt>
                <c:pt idx="39051">
                  <c:v>-33.610500000000002</c:v>
                </c:pt>
                <c:pt idx="39052">
                  <c:v>-33.608500000000006</c:v>
                </c:pt>
                <c:pt idx="39053">
                  <c:v>-33.606500000000011</c:v>
                </c:pt>
                <c:pt idx="39054">
                  <c:v>-33.604500000000002</c:v>
                </c:pt>
                <c:pt idx="39055">
                  <c:v>-33.602500000000006</c:v>
                </c:pt>
                <c:pt idx="39056">
                  <c:v>-33.600500000000011</c:v>
                </c:pt>
                <c:pt idx="39057">
                  <c:v>-33.598500000000001</c:v>
                </c:pt>
                <c:pt idx="39058">
                  <c:v>-33.596500000000006</c:v>
                </c:pt>
                <c:pt idx="39059">
                  <c:v>-33.594500000000011</c:v>
                </c:pt>
                <c:pt idx="39060">
                  <c:v>-33.592500000000001</c:v>
                </c:pt>
                <c:pt idx="39061">
                  <c:v>-33.590500000000006</c:v>
                </c:pt>
                <c:pt idx="39062">
                  <c:v>-33.58850000000001</c:v>
                </c:pt>
                <c:pt idx="39063">
                  <c:v>-33.586500000000001</c:v>
                </c:pt>
                <c:pt idx="39064">
                  <c:v>-33.584500000000006</c:v>
                </c:pt>
                <c:pt idx="39065">
                  <c:v>-33.58250000000001</c:v>
                </c:pt>
                <c:pt idx="39066">
                  <c:v>-33.580500000000001</c:v>
                </c:pt>
                <c:pt idx="39067">
                  <c:v>-33.578500000000005</c:v>
                </c:pt>
                <c:pt idx="39068">
                  <c:v>-33.57650000000001</c:v>
                </c:pt>
                <c:pt idx="39069">
                  <c:v>-33.5745</c:v>
                </c:pt>
                <c:pt idx="39070">
                  <c:v>-33.572500000000005</c:v>
                </c:pt>
                <c:pt idx="39071">
                  <c:v>-33.57050000000001</c:v>
                </c:pt>
                <c:pt idx="39072">
                  <c:v>-33.5685</c:v>
                </c:pt>
                <c:pt idx="39073">
                  <c:v>-33.566500000000005</c:v>
                </c:pt>
                <c:pt idx="39074">
                  <c:v>-33.56450000000001</c:v>
                </c:pt>
                <c:pt idx="39075">
                  <c:v>-33.5625</c:v>
                </c:pt>
                <c:pt idx="39076">
                  <c:v>-33.560500000000005</c:v>
                </c:pt>
                <c:pt idx="39077">
                  <c:v>-33.558500000000009</c:v>
                </c:pt>
                <c:pt idx="39078">
                  <c:v>-33.5565</c:v>
                </c:pt>
                <c:pt idx="39079">
                  <c:v>-33.554500000000004</c:v>
                </c:pt>
                <c:pt idx="39080">
                  <c:v>-33.552500000000009</c:v>
                </c:pt>
                <c:pt idx="39081">
                  <c:v>-33.5505</c:v>
                </c:pt>
                <c:pt idx="39082">
                  <c:v>-33.548500000000004</c:v>
                </c:pt>
                <c:pt idx="39083">
                  <c:v>-33.546500000000009</c:v>
                </c:pt>
                <c:pt idx="39084">
                  <c:v>-33.544499999999999</c:v>
                </c:pt>
                <c:pt idx="39085">
                  <c:v>-33.542500000000004</c:v>
                </c:pt>
                <c:pt idx="39086">
                  <c:v>-33.540500000000009</c:v>
                </c:pt>
                <c:pt idx="39087">
                  <c:v>-33.538499999999999</c:v>
                </c:pt>
                <c:pt idx="39088">
                  <c:v>-33.536500000000004</c:v>
                </c:pt>
                <c:pt idx="39089">
                  <c:v>-33.534500000000008</c:v>
                </c:pt>
                <c:pt idx="39090">
                  <c:v>-33.532499999999999</c:v>
                </c:pt>
                <c:pt idx="39091">
                  <c:v>-33.530500000000004</c:v>
                </c:pt>
                <c:pt idx="39092">
                  <c:v>-33.528500000000008</c:v>
                </c:pt>
                <c:pt idx="39093">
                  <c:v>-33.526499999999999</c:v>
                </c:pt>
                <c:pt idx="39094">
                  <c:v>-33.524500000000003</c:v>
                </c:pt>
                <c:pt idx="39095">
                  <c:v>-33.522500000000008</c:v>
                </c:pt>
                <c:pt idx="39096">
                  <c:v>-33.520500000000013</c:v>
                </c:pt>
                <c:pt idx="39097">
                  <c:v>-33.518500000000003</c:v>
                </c:pt>
                <c:pt idx="39098">
                  <c:v>-33.516500000000008</c:v>
                </c:pt>
                <c:pt idx="39099">
                  <c:v>-33.514500000000012</c:v>
                </c:pt>
                <c:pt idx="39100">
                  <c:v>-33.512500000000003</c:v>
                </c:pt>
                <c:pt idx="39101">
                  <c:v>-33.510500000000008</c:v>
                </c:pt>
                <c:pt idx="39102">
                  <c:v>-33.508500000000012</c:v>
                </c:pt>
                <c:pt idx="39103">
                  <c:v>-33.506500000000003</c:v>
                </c:pt>
                <c:pt idx="39104">
                  <c:v>-33.504500000000007</c:v>
                </c:pt>
                <c:pt idx="39105">
                  <c:v>-33.502500000000012</c:v>
                </c:pt>
                <c:pt idx="39106">
                  <c:v>-33.500500000000002</c:v>
                </c:pt>
                <c:pt idx="39107">
                  <c:v>-33.498500000000007</c:v>
                </c:pt>
                <c:pt idx="39108">
                  <c:v>-33.496500000000012</c:v>
                </c:pt>
                <c:pt idx="39109">
                  <c:v>-33.494500000000002</c:v>
                </c:pt>
                <c:pt idx="39110">
                  <c:v>-33.492500000000007</c:v>
                </c:pt>
                <c:pt idx="39111">
                  <c:v>-33.490500000000011</c:v>
                </c:pt>
                <c:pt idx="39112">
                  <c:v>-33.488500000000002</c:v>
                </c:pt>
                <c:pt idx="39113">
                  <c:v>-33.486500000000007</c:v>
                </c:pt>
                <c:pt idx="39114">
                  <c:v>-33.484500000000011</c:v>
                </c:pt>
                <c:pt idx="39115">
                  <c:v>-33.482500000000002</c:v>
                </c:pt>
                <c:pt idx="39116">
                  <c:v>-33.480500000000006</c:v>
                </c:pt>
                <c:pt idx="39117">
                  <c:v>-33.478500000000011</c:v>
                </c:pt>
                <c:pt idx="39118">
                  <c:v>-33.476500000000001</c:v>
                </c:pt>
                <c:pt idx="39119">
                  <c:v>-33.474500000000006</c:v>
                </c:pt>
                <c:pt idx="39120">
                  <c:v>-33.472500000000011</c:v>
                </c:pt>
                <c:pt idx="39121">
                  <c:v>-33.470500000000001</c:v>
                </c:pt>
                <c:pt idx="39122">
                  <c:v>-33.468500000000006</c:v>
                </c:pt>
                <c:pt idx="39123">
                  <c:v>-33.466500000000011</c:v>
                </c:pt>
                <c:pt idx="39124">
                  <c:v>-33.464500000000001</c:v>
                </c:pt>
                <c:pt idx="39125">
                  <c:v>-33.462500000000006</c:v>
                </c:pt>
                <c:pt idx="39126">
                  <c:v>-33.46050000000001</c:v>
                </c:pt>
                <c:pt idx="39127">
                  <c:v>-33.458500000000001</c:v>
                </c:pt>
                <c:pt idx="39128">
                  <c:v>-33.456500000000005</c:v>
                </c:pt>
                <c:pt idx="39129">
                  <c:v>-33.45450000000001</c:v>
                </c:pt>
                <c:pt idx="39130">
                  <c:v>-33.452500000000001</c:v>
                </c:pt>
                <c:pt idx="39131">
                  <c:v>-33.450500000000005</c:v>
                </c:pt>
                <c:pt idx="39132">
                  <c:v>-33.44850000000001</c:v>
                </c:pt>
                <c:pt idx="39133">
                  <c:v>-33.4465</c:v>
                </c:pt>
                <c:pt idx="39134">
                  <c:v>-33.444500000000005</c:v>
                </c:pt>
                <c:pt idx="39135">
                  <c:v>-33.44250000000001</c:v>
                </c:pt>
                <c:pt idx="39136">
                  <c:v>-33.4405</c:v>
                </c:pt>
                <c:pt idx="39137">
                  <c:v>-33.438500000000005</c:v>
                </c:pt>
                <c:pt idx="39138">
                  <c:v>-33.436500000000009</c:v>
                </c:pt>
                <c:pt idx="39139">
                  <c:v>-33.4345</c:v>
                </c:pt>
                <c:pt idx="39140">
                  <c:v>-33.432500000000005</c:v>
                </c:pt>
                <c:pt idx="39141">
                  <c:v>-33.430500000000009</c:v>
                </c:pt>
                <c:pt idx="39142">
                  <c:v>-33.4285</c:v>
                </c:pt>
                <c:pt idx="39143">
                  <c:v>-33.426500000000004</c:v>
                </c:pt>
                <c:pt idx="39144">
                  <c:v>-33.424500000000009</c:v>
                </c:pt>
                <c:pt idx="39145">
                  <c:v>-33.422499999999999</c:v>
                </c:pt>
                <c:pt idx="39146">
                  <c:v>-33.420500000000004</c:v>
                </c:pt>
                <c:pt idx="39147">
                  <c:v>-33.418500000000009</c:v>
                </c:pt>
                <c:pt idx="39148">
                  <c:v>-33.416499999999999</c:v>
                </c:pt>
                <c:pt idx="39149">
                  <c:v>-33.414500000000004</c:v>
                </c:pt>
                <c:pt idx="39150">
                  <c:v>-33.412500000000009</c:v>
                </c:pt>
                <c:pt idx="39151">
                  <c:v>-33.410499999999999</c:v>
                </c:pt>
                <c:pt idx="39152">
                  <c:v>-33.408500000000004</c:v>
                </c:pt>
                <c:pt idx="39153">
                  <c:v>-33.406500000000008</c:v>
                </c:pt>
                <c:pt idx="39154">
                  <c:v>-33.404499999999999</c:v>
                </c:pt>
                <c:pt idx="39155">
                  <c:v>-33.402500000000003</c:v>
                </c:pt>
                <c:pt idx="39156">
                  <c:v>-33.400500000000008</c:v>
                </c:pt>
                <c:pt idx="39157">
                  <c:v>-33.398500000000013</c:v>
                </c:pt>
                <c:pt idx="39158">
                  <c:v>-33.396500000000003</c:v>
                </c:pt>
                <c:pt idx="39159">
                  <c:v>-33.394500000000008</c:v>
                </c:pt>
                <c:pt idx="39160">
                  <c:v>-33.392500000000013</c:v>
                </c:pt>
                <c:pt idx="39161">
                  <c:v>-33.390500000000003</c:v>
                </c:pt>
                <c:pt idx="39162">
                  <c:v>-33.388500000000008</c:v>
                </c:pt>
                <c:pt idx="39163">
                  <c:v>-33.386500000000012</c:v>
                </c:pt>
                <c:pt idx="39164">
                  <c:v>-33.384500000000003</c:v>
                </c:pt>
                <c:pt idx="39165">
                  <c:v>-33.382500000000007</c:v>
                </c:pt>
                <c:pt idx="39166">
                  <c:v>-33.380500000000012</c:v>
                </c:pt>
                <c:pt idx="39167">
                  <c:v>-33.378500000000003</c:v>
                </c:pt>
                <c:pt idx="39168">
                  <c:v>-33.376500000000007</c:v>
                </c:pt>
                <c:pt idx="39169">
                  <c:v>-33.374500000000012</c:v>
                </c:pt>
                <c:pt idx="39170">
                  <c:v>-33.372500000000002</c:v>
                </c:pt>
                <c:pt idx="39171">
                  <c:v>-33.370500000000007</c:v>
                </c:pt>
                <c:pt idx="39172">
                  <c:v>-33.368500000000012</c:v>
                </c:pt>
                <c:pt idx="39173">
                  <c:v>-33.366500000000002</c:v>
                </c:pt>
                <c:pt idx="39174">
                  <c:v>-33.364500000000007</c:v>
                </c:pt>
                <c:pt idx="39175">
                  <c:v>-33.362500000000011</c:v>
                </c:pt>
                <c:pt idx="39176">
                  <c:v>-33.360500000000002</c:v>
                </c:pt>
                <c:pt idx="39177">
                  <c:v>-33.358500000000006</c:v>
                </c:pt>
                <c:pt idx="39178">
                  <c:v>-33.356500000000011</c:v>
                </c:pt>
                <c:pt idx="39179">
                  <c:v>-33.354500000000002</c:v>
                </c:pt>
                <c:pt idx="39180">
                  <c:v>-33.352500000000006</c:v>
                </c:pt>
                <c:pt idx="39181">
                  <c:v>-33.350500000000011</c:v>
                </c:pt>
                <c:pt idx="39182">
                  <c:v>-33.348500000000001</c:v>
                </c:pt>
                <c:pt idx="39183">
                  <c:v>-33.346500000000006</c:v>
                </c:pt>
                <c:pt idx="39184">
                  <c:v>-33.344500000000011</c:v>
                </c:pt>
                <c:pt idx="39185">
                  <c:v>-33.342500000000001</c:v>
                </c:pt>
                <c:pt idx="39186">
                  <c:v>-33.340500000000006</c:v>
                </c:pt>
                <c:pt idx="39187">
                  <c:v>-33.33850000000001</c:v>
                </c:pt>
                <c:pt idx="39188">
                  <c:v>-33.336500000000001</c:v>
                </c:pt>
                <c:pt idx="39189">
                  <c:v>-33.334500000000006</c:v>
                </c:pt>
                <c:pt idx="39190">
                  <c:v>-33.33250000000001</c:v>
                </c:pt>
                <c:pt idx="39191">
                  <c:v>-33.330500000000001</c:v>
                </c:pt>
                <c:pt idx="39192">
                  <c:v>-33.328500000000005</c:v>
                </c:pt>
                <c:pt idx="39193">
                  <c:v>-33.32650000000001</c:v>
                </c:pt>
                <c:pt idx="39194">
                  <c:v>-33.3245</c:v>
                </c:pt>
                <c:pt idx="39195">
                  <c:v>-33.322500000000005</c:v>
                </c:pt>
                <c:pt idx="39196">
                  <c:v>-33.32050000000001</c:v>
                </c:pt>
                <c:pt idx="39197">
                  <c:v>-33.3185</c:v>
                </c:pt>
                <c:pt idx="39198">
                  <c:v>-33.316500000000005</c:v>
                </c:pt>
                <c:pt idx="39199">
                  <c:v>-33.31450000000001</c:v>
                </c:pt>
                <c:pt idx="39200">
                  <c:v>-33.3125</c:v>
                </c:pt>
                <c:pt idx="39201">
                  <c:v>-33.310500000000005</c:v>
                </c:pt>
                <c:pt idx="39202">
                  <c:v>-33.308500000000009</c:v>
                </c:pt>
                <c:pt idx="39203">
                  <c:v>-33.3065</c:v>
                </c:pt>
                <c:pt idx="39204">
                  <c:v>-33.304500000000004</c:v>
                </c:pt>
                <c:pt idx="39205">
                  <c:v>-33.302500000000009</c:v>
                </c:pt>
                <c:pt idx="39206">
                  <c:v>-33.3005</c:v>
                </c:pt>
                <c:pt idx="39207">
                  <c:v>-33.298500000000004</c:v>
                </c:pt>
                <c:pt idx="39208">
                  <c:v>-33.296500000000009</c:v>
                </c:pt>
                <c:pt idx="39209">
                  <c:v>-33.294499999999999</c:v>
                </c:pt>
                <c:pt idx="39210">
                  <c:v>-33.292500000000004</c:v>
                </c:pt>
                <c:pt idx="39211">
                  <c:v>-33.290500000000009</c:v>
                </c:pt>
                <c:pt idx="39212">
                  <c:v>-33.288499999999999</c:v>
                </c:pt>
                <c:pt idx="39213">
                  <c:v>-33.286500000000004</c:v>
                </c:pt>
                <c:pt idx="39214">
                  <c:v>-33.284500000000008</c:v>
                </c:pt>
                <c:pt idx="39215">
                  <c:v>-33.282499999999999</c:v>
                </c:pt>
                <c:pt idx="39216">
                  <c:v>-33.280500000000004</c:v>
                </c:pt>
                <c:pt idx="39217">
                  <c:v>-33.278500000000008</c:v>
                </c:pt>
                <c:pt idx="39218">
                  <c:v>-33.276499999999999</c:v>
                </c:pt>
                <c:pt idx="39219">
                  <c:v>-33.274500000000003</c:v>
                </c:pt>
                <c:pt idx="39220">
                  <c:v>-33.272500000000008</c:v>
                </c:pt>
                <c:pt idx="39221">
                  <c:v>-33.270500000000013</c:v>
                </c:pt>
                <c:pt idx="39222">
                  <c:v>-33.268500000000003</c:v>
                </c:pt>
                <c:pt idx="39223">
                  <c:v>-33.266500000000008</c:v>
                </c:pt>
                <c:pt idx="39224">
                  <c:v>-33.264500000000012</c:v>
                </c:pt>
                <c:pt idx="39225">
                  <c:v>-33.262500000000003</c:v>
                </c:pt>
                <c:pt idx="39226">
                  <c:v>-33.260500000000008</c:v>
                </c:pt>
                <c:pt idx="39227">
                  <c:v>-33.258500000000012</c:v>
                </c:pt>
                <c:pt idx="39228">
                  <c:v>-33.256500000000003</c:v>
                </c:pt>
                <c:pt idx="39229">
                  <c:v>-33.254500000000007</c:v>
                </c:pt>
                <c:pt idx="39230">
                  <c:v>-33.252500000000012</c:v>
                </c:pt>
                <c:pt idx="39231">
                  <c:v>-33.250500000000002</c:v>
                </c:pt>
                <c:pt idx="39232">
                  <c:v>-33.248500000000007</c:v>
                </c:pt>
                <c:pt idx="39233">
                  <c:v>-33.246500000000012</c:v>
                </c:pt>
                <c:pt idx="39234">
                  <c:v>-33.244500000000002</c:v>
                </c:pt>
                <c:pt idx="39235">
                  <c:v>-33.242500000000007</c:v>
                </c:pt>
                <c:pt idx="39236">
                  <c:v>-33.240500000000011</c:v>
                </c:pt>
                <c:pt idx="39237">
                  <c:v>-33.238500000000002</c:v>
                </c:pt>
                <c:pt idx="39238">
                  <c:v>-33.236500000000007</c:v>
                </c:pt>
                <c:pt idx="39239">
                  <c:v>-33.234500000000011</c:v>
                </c:pt>
                <c:pt idx="39240">
                  <c:v>-33.232500000000002</c:v>
                </c:pt>
                <c:pt idx="39241">
                  <c:v>-33.230500000000006</c:v>
                </c:pt>
                <c:pt idx="39242">
                  <c:v>-33.228500000000011</c:v>
                </c:pt>
                <c:pt idx="39243">
                  <c:v>-33.226500000000001</c:v>
                </c:pt>
                <c:pt idx="39244">
                  <c:v>-33.224500000000006</c:v>
                </c:pt>
                <c:pt idx="39245">
                  <c:v>-33.222500000000011</c:v>
                </c:pt>
                <c:pt idx="39246">
                  <c:v>-33.220500000000001</c:v>
                </c:pt>
                <c:pt idx="39247">
                  <c:v>-33.218500000000006</c:v>
                </c:pt>
                <c:pt idx="39248">
                  <c:v>-33.216500000000011</c:v>
                </c:pt>
                <c:pt idx="39249">
                  <c:v>-33.214500000000001</c:v>
                </c:pt>
                <c:pt idx="39250">
                  <c:v>-33.212500000000006</c:v>
                </c:pt>
                <c:pt idx="39251">
                  <c:v>-33.21050000000001</c:v>
                </c:pt>
                <c:pt idx="39252">
                  <c:v>-33.208500000000001</c:v>
                </c:pt>
                <c:pt idx="39253">
                  <c:v>-33.206500000000005</c:v>
                </c:pt>
                <c:pt idx="39254">
                  <c:v>-33.20450000000001</c:v>
                </c:pt>
                <c:pt idx="39255">
                  <c:v>-33.202500000000001</c:v>
                </c:pt>
                <c:pt idx="39256">
                  <c:v>-33.200500000000005</c:v>
                </c:pt>
                <c:pt idx="39257">
                  <c:v>-33.19850000000001</c:v>
                </c:pt>
                <c:pt idx="39258">
                  <c:v>-33.1965</c:v>
                </c:pt>
                <c:pt idx="39259">
                  <c:v>-33.194500000000005</c:v>
                </c:pt>
                <c:pt idx="39260">
                  <c:v>-33.19250000000001</c:v>
                </c:pt>
                <c:pt idx="39261">
                  <c:v>-33.1905</c:v>
                </c:pt>
                <c:pt idx="39262">
                  <c:v>-33.188500000000005</c:v>
                </c:pt>
                <c:pt idx="39263">
                  <c:v>-33.186500000000009</c:v>
                </c:pt>
                <c:pt idx="39264">
                  <c:v>-33.1845</c:v>
                </c:pt>
                <c:pt idx="39265">
                  <c:v>-33.182500000000005</c:v>
                </c:pt>
                <c:pt idx="39266">
                  <c:v>-33.180500000000009</c:v>
                </c:pt>
                <c:pt idx="39267">
                  <c:v>-33.1785</c:v>
                </c:pt>
                <c:pt idx="39268">
                  <c:v>-33.176500000000004</c:v>
                </c:pt>
                <c:pt idx="39269">
                  <c:v>-33.174500000000009</c:v>
                </c:pt>
                <c:pt idx="39270">
                  <c:v>-33.172499999999999</c:v>
                </c:pt>
                <c:pt idx="39271">
                  <c:v>-33.170500000000004</c:v>
                </c:pt>
                <c:pt idx="39272">
                  <c:v>-33.168500000000009</c:v>
                </c:pt>
                <c:pt idx="39273">
                  <c:v>-33.166499999999999</c:v>
                </c:pt>
                <c:pt idx="39274">
                  <c:v>-33.164500000000004</c:v>
                </c:pt>
                <c:pt idx="39275">
                  <c:v>-33.162500000000009</c:v>
                </c:pt>
                <c:pt idx="39276">
                  <c:v>-33.160499999999999</c:v>
                </c:pt>
                <c:pt idx="39277">
                  <c:v>-33.158500000000004</c:v>
                </c:pt>
                <c:pt idx="39278">
                  <c:v>-33.156500000000008</c:v>
                </c:pt>
                <c:pt idx="39279">
                  <c:v>-33.154499999999999</c:v>
                </c:pt>
                <c:pt idx="39280">
                  <c:v>-33.152500000000003</c:v>
                </c:pt>
                <c:pt idx="39281">
                  <c:v>-33.150500000000008</c:v>
                </c:pt>
                <c:pt idx="39282">
                  <c:v>-33.148500000000013</c:v>
                </c:pt>
                <c:pt idx="39283">
                  <c:v>-33.146500000000003</c:v>
                </c:pt>
                <c:pt idx="39284">
                  <c:v>-33.144500000000008</c:v>
                </c:pt>
                <c:pt idx="39285">
                  <c:v>-33.142500000000013</c:v>
                </c:pt>
                <c:pt idx="39286">
                  <c:v>-33.140500000000003</c:v>
                </c:pt>
                <c:pt idx="39287">
                  <c:v>-33.138500000000008</c:v>
                </c:pt>
                <c:pt idx="39288">
                  <c:v>-33.136500000000012</c:v>
                </c:pt>
                <c:pt idx="39289">
                  <c:v>-33.134500000000003</c:v>
                </c:pt>
                <c:pt idx="39290">
                  <c:v>-33.132500000000007</c:v>
                </c:pt>
                <c:pt idx="39291">
                  <c:v>-33.130500000000012</c:v>
                </c:pt>
                <c:pt idx="39292">
                  <c:v>-33.128500000000003</c:v>
                </c:pt>
                <c:pt idx="39293">
                  <c:v>-33.126500000000007</c:v>
                </c:pt>
                <c:pt idx="39294">
                  <c:v>-33.124500000000012</c:v>
                </c:pt>
                <c:pt idx="39295">
                  <c:v>-33.122500000000002</c:v>
                </c:pt>
                <c:pt idx="39296">
                  <c:v>-33.120500000000007</c:v>
                </c:pt>
                <c:pt idx="39297">
                  <c:v>-33.118500000000012</c:v>
                </c:pt>
                <c:pt idx="39298">
                  <c:v>-33.116500000000002</c:v>
                </c:pt>
                <c:pt idx="39299">
                  <c:v>-33.114500000000007</c:v>
                </c:pt>
                <c:pt idx="39300">
                  <c:v>-33.112500000000011</c:v>
                </c:pt>
                <c:pt idx="39301">
                  <c:v>-33.110500000000002</c:v>
                </c:pt>
                <c:pt idx="39302">
                  <c:v>-33.108500000000006</c:v>
                </c:pt>
                <c:pt idx="39303">
                  <c:v>-33.106500000000011</c:v>
                </c:pt>
                <c:pt idx="39304">
                  <c:v>-33.104500000000002</c:v>
                </c:pt>
                <c:pt idx="39305">
                  <c:v>-33.102500000000006</c:v>
                </c:pt>
                <c:pt idx="39306">
                  <c:v>-33.100500000000011</c:v>
                </c:pt>
                <c:pt idx="39307">
                  <c:v>-33.098500000000001</c:v>
                </c:pt>
                <c:pt idx="39308">
                  <c:v>-33.096500000000006</c:v>
                </c:pt>
                <c:pt idx="39309">
                  <c:v>-33.094500000000011</c:v>
                </c:pt>
                <c:pt idx="39310">
                  <c:v>-33.092500000000001</c:v>
                </c:pt>
                <c:pt idx="39311">
                  <c:v>-33.090500000000006</c:v>
                </c:pt>
                <c:pt idx="39312">
                  <c:v>-33.08850000000001</c:v>
                </c:pt>
                <c:pt idx="39313">
                  <c:v>-33.086500000000001</c:v>
                </c:pt>
                <c:pt idx="39314">
                  <c:v>-33.084500000000006</c:v>
                </c:pt>
                <c:pt idx="39315">
                  <c:v>-33.08250000000001</c:v>
                </c:pt>
                <c:pt idx="39316">
                  <c:v>-33.080500000000001</c:v>
                </c:pt>
                <c:pt idx="39317">
                  <c:v>-33.078500000000005</c:v>
                </c:pt>
                <c:pt idx="39318">
                  <c:v>-33.07650000000001</c:v>
                </c:pt>
                <c:pt idx="39319">
                  <c:v>-33.0745</c:v>
                </c:pt>
                <c:pt idx="39320">
                  <c:v>-33.072500000000005</c:v>
                </c:pt>
                <c:pt idx="39321">
                  <c:v>-33.07050000000001</c:v>
                </c:pt>
                <c:pt idx="39322">
                  <c:v>-33.0685</c:v>
                </c:pt>
                <c:pt idx="39323">
                  <c:v>-33.066500000000005</c:v>
                </c:pt>
                <c:pt idx="39324">
                  <c:v>-33.06450000000001</c:v>
                </c:pt>
                <c:pt idx="39325">
                  <c:v>-33.0625</c:v>
                </c:pt>
                <c:pt idx="39326">
                  <c:v>-33.060500000000005</c:v>
                </c:pt>
                <c:pt idx="39327">
                  <c:v>-33.058500000000009</c:v>
                </c:pt>
                <c:pt idx="39328">
                  <c:v>-33.0565</c:v>
                </c:pt>
                <c:pt idx="39329">
                  <c:v>-33.054500000000004</c:v>
                </c:pt>
                <c:pt idx="39330">
                  <c:v>-33.052500000000009</c:v>
                </c:pt>
                <c:pt idx="39331">
                  <c:v>-33.0505</c:v>
                </c:pt>
                <c:pt idx="39332">
                  <c:v>-33.048500000000004</c:v>
                </c:pt>
                <c:pt idx="39333">
                  <c:v>-33.046500000000009</c:v>
                </c:pt>
                <c:pt idx="39334">
                  <c:v>-33.044499999999999</c:v>
                </c:pt>
                <c:pt idx="39335">
                  <c:v>-33.042500000000004</c:v>
                </c:pt>
                <c:pt idx="39336">
                  <c:v>-33.040500000000009</c:v>
                </c:pt>
                <c:pt idx="39337">
                  <c:v>-33.038499999999999</c:v>
                </c:pt>
                <c:pt idx="39338">
                  <c:v>-33.036500000000004</c:v>
                </c:pt>
                <c:pt idx="39339">
                  <c:v>-33.034500000000008</c:v>
                </c:pt>
                <c:pt idx="39340">
                  <c:v>-33.032499999999999</c:v>
                </c:pt>
                <c:pt idx="39341">
                  <c:v>-33.030500000000004</c:v>
                </c:pt>
                <c:pt idx="39342">
                  <c:v>-33.028500000000008</c:v>
                </c:pt>
                <c:pt idx="39343">
                  <c:v>-33.026499999999999</c:v>
                </c:pt>
                <c:pt idx="39344">
                  <c:v>-33.024500000000003</c:v>
                </c:pt>
                <c:pt idx="39345">
                  <c:v>-33.022500000000008</c:v>
                </c:pt>
                <c:pt idx="39346">
                  <c:v>-33.020500000000013</c:v>
                </c:pt>
                <c:pt idx="39347">
                  <c:v>-33.018500000000003</c:v>
                </c:pt>
                <c:pt idx="39348">
                  <c:v>-33.016500000000008</c:v>
                </c:pt>
                <c:pt idx="39349">
                  <c:v>-33.014500000000012</c:v>
                </c:pt>
                <c:pt idx="39350">
                  <c:v>-33.012500000000003</c:v>
                </c:pt>
                <c:pt idx="39351">
                  <c:v>-33.010500000000008</c:v>
                </c:pt>
                <c:pt idx="39352">
                  <c:v>-33.008500000000012</c:v>
                </c:pt>
                <c:pt idx="39353">
                  <c:v>-33.006500000000003</c:v>
                </c:pt>
                <c:pt idx="39354">
                  <c:v>-33.004500000000007</c:v>
                </c:pt>
                <c:pt idx="39355">
                  <c:v>-33.002500000000012</c:v>
                </c:pt>
                <c:pt idx="39356">
                  <c:v>-33.000500000000002</c:v>
                </c:pt>
                <c:pt idx="39357">
                  <c:v>-32.998500000000007</c:v>
                </c:pt>
                <c:pt idx="39358">
                  <c:v>-32.996500000000012</c:v>
                </c:pt>
                <c:pt idx="39359">
                  <c:v>-32.994500000000002</c:v>
                </c:pt>
                <c:pt idx="39360">
                  <c:v>-32.992500000000007</c:v>
                </c:pt>
                <c:pt idx="39361">
                  <c:v>-32.990500000000011</c:v>
                </c:pt>
                <c:pt idx="39362">
                  <c:v>-32.988500000000002</c:v>
                </c:pt>
                <c:pt idx="39363">
                  <c:v>-32.986500000000007</c:v>
                </c:pt>
                <c:pt idx="39364">
                  <c:v>-32.984500000000011</c:v>
                </c:pt>
                <c:pt idx="39365">
                  <c:v>-32.982500000000002</c:v>
                </c:pt>
                <c:pt idx="39366">
                  <c:v>-32.980500000000006</c:v>
                </c:pt>
                <c:pt idx="39367">
                  <c:v>-32.978500000000011</c:v>
                </c:pt>
                <c:pt idx="39368">
                  <c:v>-32.976500000000001</c:v>
                </c:pt>
                <c:pt idx="39369">
                  <c:v>-32.974500000000006</c:v>
                </c:pt>
                <c:pt idx="39370">
                  <c:v>-32.972500000000011</c:v>
                </c:pt>
                <c:pt idx="39371">
                  <c:v>-32.970500000000001</c:v>
                </c:pt>
                <c:pt idx="39372">
                  <c:v>-32.968500000000006</c:v>
                </c:pt>
                <c:pt idx="39373">
                  <c:v>-32.966500000000011</c:v>
                </c:pt>
                <c:pt idx="39374">
                  <c:v>-32.964500000000001</c:v>
                </c:pt>
                <c:pt idx="39375">
                  <c:v>-32.962500000000006</c:v>
                </c:pt>
                <c:pt idx="39376">
                  <c:v>-32.96050000000001</c:v>
                </c:pt>
                <c:pt idx="39377">
                  <c:v>-32.958500000000001</c:v>
                </c:pt>
                <c:pt idx="39378">
                  <c:v>-32.956500000000005</c:v>
                </c:pt>
                <c:pt idx="39379">
                  <c:v>-32.95450000000001</c:v>
                </c:pt>
                <c:pt idx="39380">
                  <c:v>-32.952500000000001</c:v>
                </c:pt>
                <c:pt idx="39381">
                  <c:v>-32.950500000000005</c:v>
                </c:pt>
                <c:pt idx="39382">
                  <c:v>-32.94850000000001</c:v>
                </c:pt>
                <c:pt idx="39383">
                  <c:v>-32.9465</c:v>
                </c:pt>
                <c:pt idx="39384">
                  <c:v>-32.944500000000005</c:v>
                </c:pt>
                <c:pt idx="39385">
                  <c:v>-32.94250000000001</c:v>
                </c:pt>
                <c:pt idx="39386">
                  <c:v>-32.9405</c:v>
                </c:pt>
                <c:pt idx="39387">
                  <c:v>-32.938500000000005</c:v>
                </c:pt>
                <c:pt idx="39388">
                  <c:v>-32.936500000000009</c:v>
                </c:pt>
                <c:pt idx="39389">
                  <c:v>-32.9345</c:v>
                </c:pt>
                <c:pt idx="39390">
                  <c:v>-32.932500000000005</c:v>
                </c:pt>
                <c:pt idx="39391">
                  <c:v>-32.930500000000009</c:v>
                </c:pt>
                <c:pt idx="39392">
                  <c:v>-32.9285</c:v>
                </c:pt>
                <c:pt idx="39393">
                  <c:v>-32.926500000000004</c:v>
                </c:pt>
                <c:pt idx="39394">
                  <c:v>-32.924500000000009</c:v>
                </c:pt>
                <c:pt idx="39395">
                  <c:v>-32.922499999999999</c:v>
                </c:pt>
                <c:pt idx="39396">
                  <c:v>-32.920500000000004</c:v>
                </c:pt>
                <c:pt idx="39397">
                  <c:v>-32.918500000000009</c:v>
                </c:pt>
                <c:pt idx="39398">
                  <c:v>-32.916499999999999</c:v>
                </c:pt>
                <c:pt idx="39399">
                  <c:v>-32.914500000000004</c:v>
                </c:pt>
                <c:pt idx="39400">
                  <c:v>-32.912500000000009</c:v>
                </c:pt>
                <c:pt idx="39401">
                  <c:v>-32.910499999999999</c:v>
                </c:pt>
                <c:pt idx="39402">
                  <c:v>-32.908500000000004</c:v>
                </c:pt>
                <c:pt idx="39403">
                  <c:v>-32.906500000000008</c:v>
                </c:pt>
                <c:pt idx="39404">
                  <c:v>-32.904499999999999</c:v>
                </c:pt>
                <c:pt idx="39405">
                  <c:v>-32.902500000000003</c:v>
                </c:pt>
                <c:pt idx="39406">
                  <c:v>-32.900500000000008</c:v>
                </c:pt>
                <c:pt idx="39407">
                  <c:v>-32.898500000000013</c:v>
                </c:pt>
                <c:pt idx="39408">
                  <c:v>-32.896500000000003</c:v>
                </c:pt>
                <c:pt idx="39409">
                  <c:v>-32.894500000000008</c:v>
                </c:pt>
                <c:pt idx="39410">
                  <c:v>-32.892500000000013</c:v>
                </c:pt>
                <c:pt idx="39411">
                  <c:v>-32.890500000000003</c:v>
                </c:pt>
                <c:pt idx="39412">
                  <c:v>-32.888500000000008</c:v>
                </c:pt>
                <c:pt idx="39413">
                  <c:v>-32.886500000000012</c:v>
                </c:pt>
                <c:pt idx="39414">
                  <c:v>-32.884500000000003</c:v>
                </c:pt>
                <c:pt idx="39415">
                  <c:v>-32.882500000000007</c:v>
                </c:pt>
                <c:pt idx="39416">
                  <c:v>-32.880500000000012</c:v>
                </c:pt>
                <c:pt idx="39417">
                  <c:v>-32.878500000000003</c:v>
                </c:pt>
                <c:pt idx="39418">
                  <c:v>-32.876500000000007</c:v>
                </c:pt>
                <c:pt idx="39419">
                  <c:v>-32.874500000000012</c:v>
                </c:pt>
                <c:pt idx="39420">
                  <c:v>-32.872500000000002</c:v>
                </c:pt>
                <c:pt idx="39421">
                  <c:v>-32.870500000000007</c:v>
                </c:pt>
                <c:pt idx="39422">
                  <c:v>-32.868500000000012</c:v>
                </c:pt>
                <c:pt idx="39423">
                  <c:v>-32.866500000000002</c:v>
                </c:pt>
                <c:pt idx="39424">
                  <c:v>-32.864500000000007</c:v>
                </c:pt>
                <c:pt idx="39425">
                  <c:v>-32.862500000000011</c:v>
                </c:pt>
                <c:pt idx="39426">
                  <c:v>-32.860500000000002</c:v>
                </c:pt>
                <c:pt idx="39427">
                  <c:v>-32.858500000000006</c:v>
                </c:pt>
                <c:pt idx="39428">
                  <c:v>-32.856500000000011</c:v>
                </c:pt>
                <c:pt idx="39429">
                  <c:v>-32.854500000000002</c:v>
                </c:pt>
                <c:pt idx="39430">
                  <c:v>-32.852500000000006</c:v>
                </c:pt>
                <c:pt idx="39431">
                  <c:v>-32.850500000000011</c:v>
                </c:pt>
                <c:pt idx="39432">
                  <c:v>-32.848500000000001</c:v>
                </c:pt>
                <c:pt idx="39433">
                  <c:v>-32.846500000000006</c:v>
                </c:pt>
                <c:pt idx="39434">
                  <c:v>-32.844500000000011</c:v>
                </c:pt>
                <c:pt idx="39435">
                  <c:v>-32.842500000000001</c:v>
                </c:pt>
                <c:pt idx="39436">
                  <c:v>-32.840500000000006</c:v>
                </c:pt>
                <c:pt idx="39437">
                  <c:v>-32.83850000000001</c:v>
                </c:pt>
                <c:pt idx="39438">
                  <c:v>-32.836500000000001</c:v>
                </c:pt>
                <c:pt idx="39439">
                  <c:v>-32.834500000000006</c:v>
                </c:pt>
                <c:pt idx="39440">
                  <c:v>-32.83250000000001</c:v>
                </c:pt>
                <c:pt idx="39441">
                  <c:v>-32.830500000000001</c:v>
                </c:pt>
                <c:pt idx="39442">
                  <c:v>-32.828500000000005</c:v>
                </c:pt>
                <c:pt idx="39443">
                  <c:v>-32.82650000000001</c:v>
                </c:pt>
                <c:pt idx="39444">
                  <c:v>-32.8245</c:v>
                </c:pt>
                <c:pt idx="39445">
                  <c:v>-32.822500000000005</c:v>
                </c:pt>
                <c:pt idx="39446">
                  <c:v>-32.82050000000001</c:v>
                </c:pt>
                <c:pt idx="39447">
                  <c:v>-32.8185</c:v>
                </c:pt>
                <c:pt idx="39448">
                  <c:v>-32.816500000000005</c:v>
                </c:pt>
                <c:pt idx="39449">
                  <c:v>-32.81450000000001</c:v>
                </c:pt>
                <c:pt idx="39450">
                  <c:v>-32.8125</c:v>
                </c:pt>
                <c:pt idx="39451">
                  <c:v>-32.810500000000005</c:v>
                </c:pt>
                <c:pt idx="39452">
                  <c:v>-32.808500000000009</c:v>
                </c:pt>
                <c:pt idx="39453">
                  <c:v>-32.8065</c:v>
                </c:pt>
                <c:pt idx="39454">
                  <c:v>-32.804500000000004</c:v>
                </c:pt>
                <c:pt idx="39455">
                  <c:v>-32.802500000000009</c:v>
                </c:pt>
                <c:pt idx="39456">
                  <c:v>-32.8005</c:v>
                </c:pt>
                <c:pt idx="39457">
                  <c:v>-32.798500000000004</c:v>
                </c:pt>
                <c:pt idx="39458">
                  <c:v>-32.796500000000009</c:v>
                </c:pt>
                <c:pt idx="39459">
                  <c:v>-32.794499999999999</c:v>
                </c:pt>
                <c:pt idx="39460">
                  <c:v>-32.792500000000004</c:v>
                </c:pt>
                <c:pt idx="39461">
                  <c:v>-32.790500000000009</c:v>
                </c:pt>
                <c:pt idx="39462">
                  <c:v>-32.788499999999999</c:v>
                </c:pt>
                <c:pt idx="39463">
                  <c:v>-32.786500000000004</c:v>
                </c:pt>
                <c:pt idx="39464">
                  <c:v>-32.784500000000008</c:v>
                </c:pt>
                <c:pt idx="39465">
                  <c:v>-32.782499999999999</c:v>
                </c:pt>
                <c:pt idx="39466">
                  <c:v>-32.780500000000004</c:v>
                </c:pt>
                <c:pt idx="39467">
                  <c:v>-32.778500000000008</c:v>
                </c:pt>
                <c:pt idx="39468">
                  <c:v>-32.776499999999999</c:v>
                </c:pt>
                <c:pt idx="39469">
                  <c:v>-32.774500000000003</c:v>
                </c:pt>
                <c:pt idx="39470">
                  <c:v>-32.772500000000008</c:v>
                </c:pt>
                <c:pt idx="39471">
                  <c:v>-32.770500000000013</c:v>
                </c:pt>
                <c:pt idx="39472">
                  <c:v>-32.768500000000003</c:v>
                </c:pt>
                <c:pt idx="39473">
                  <c:v>-32.766500000000008</c:v>
                </c:pt>
                <c:pt idx="39474">
                  <c:v>-32.764500000000012</c:v>
                </c:pt>
                <c:pt idx="39475">
                  <c:v>-32.762500000000003</c:v>
                </c:pt>
                <c:pt idx="39476">
                  <c:v>-32.760500000000008</c:v>
                </c:pt>
                <c:pt idx="39477">
                  <c:v>-32.758500000000012</c:v>
                </c:pt>
                <c:pt idx="39478">
                  <c:v>-32.756500000000003</c:v>
                </c:pt>
                <c:pt idx="39479">
                  <c:v>-32.754500000000007</c:v>
                </c:pt>
                <c:pt idx="39480">
                  <c:v>-32.752500000000012</c:v>
                </c:pt>
                <c:pt idx="39481">
                  <c:v>-32.750500000000002</c:v>
                </c:pt>
                <c:pt idx="39482">
                  <c:v>-32.748500000000007</c:v>
                </c:pt>
                <c:pt idx="39483">
                  <c:v>-32.746500000000012</c:v>
                </c:pt>
                <c:pt idx="39484">
                  <c:v>-32.744500000000002</c:v>
                </c:pt>
                <c:pt idx="39485">
                  <c:v>-32.742500000000007</c:v>
                </c:pt>
                <c:pt idx="39486">
                  <c:v>-32.740500000000011</c:v>
                </c:pt>
                <c:pt idx="39487">
                  <c:v>-32.738500000000002</c:v>
                </c:pt>
                <c:pt idx="39488">
                  <c:v>-32.736500000000007</c:v>
                </c:pt>
                <c:pt idx="39489">
                  <c:v>-32.734500000000011</c:v>
                </c:pt>
                <c:pt idx="39490">
                  <c:v>-32.732500000000002</c:v>
                </c:pt>
                <c:pt idx="39491">
                  <c:v>-32.730500000000006</c:v>
                </c:pt>
                <c:pt idx="39492">
                  <c:v>-32.728500000000011</c:v>
                </c:pt>
                <c:pt idx="39493">
                  <c:v>-32.726500000000001</c:v>
                </c:pt>
                <c:pt idx="39494">
                  <c:v>-32.724500000000006</c:v>
                </c:pt>
                <c:pt idx="39495">
                  <c:v>-32.722500000000011</c:v>
                </c:pt>
                <c:pt idx="39496">
                  <c:v>-32.720500000000001</c:v>
                </c:pt>
                <c:pt idx="39497">
                  <c:v>-32.718500000000006</c:v>
                </c:pt>
                <c:pt idx="39498">
                  <c:v>-32.716500000000011</c:v>
                </c:pt>
                <c:pt idx="39499">
                  <c:v>-32.714500000000001</c:v>
                </c:pt>
                <c:pt idx="39500">
                  <c:v>-32.712500000000006</c:v>
                </c:pt>
                <c:pt idx="39501">
                  <c:v>-32.71050000000001</c:v>
                </c:pt>
                <c:pt idx="39502">
                  <c:v>-32.708500000000001</c:v>
                </c:pt>
                <c:pt idx="39503">
                  <c:v>-32.706500000000005</c:v>
                </c:pt>
                <c:pt idx="39504">
                  <c:v>-32.70450000000001</c:v>
                </c:pt>
                <c:pt idx="39505">
                  <c:v>-32.702500000000001</c:v>
                </c:pt>
                <c:pt idx="39506">
                  <c:v>-32.700500000000005</c:v>
                </c:pt>
                <c:pt idx="39507">
                  <c:v>-32.69850000000001</c:v>
                </c:pt>
                <c:pt idx="39508">
                  <c:v>-32.6965</c:v>
                </c:pt>
                <c:pt idx="39509">
                  <c:v>-32.694500000000005</c:v>
                </c:pt>
                <c:pt idx="39510">
                  <c:v>-32.69250000000001</c:v>
                </c:pt>
                <c:pt idx="39511">
                  <c:v>-32.6905</c:v>
                </c:pt>
                <c:pt idx="39512">
                  <c:v>-32.688500000000005</c:v>
                </c:pt>
                <c:pt idx="39513">
                  <c:v>-32.686500000000009</c:v>
                </c:pt>
                <c:pt idx="39514">
                  <c:v>-32.6845</c:v>
                </c:pt>
                <c:pt idx="39515">
                  <c:v>-32.682500000000005</c:v>
                </c:pt>
                <c:pt idx="39516">
                  <c:v>-32.680500000000009</c:v>
                </c:pt>
                <c:pt idx="39517">
                  <c:v>-32.6785</c:v>
                </c:pt>
                <c:pt idx="39518">
                  <c:v>-32.676500000000004</c:v>
                </c:pt>
                <c:pt idx="39519">
                  <c:v>-32.674500000000009</c:v>
                </c:pt>
                <c:pt idx="39520">
                  <c:v>-32.672499999999999</c:v>
                </c:pt>
                <c:pt idx="39521">
                  <c:v>-32.670500000000004</c:v>
                </c:pt>
                <c:pt idx="39522">
                  <c:v>-32.668500000000009</c:v>
                </c:pt>
                <c:pt idx="39523">
                  <c:v>-32.666499999999999</c:v>
                </c:pt>
                <c:pt idx="39524">
                  <c:v>-32.664500000000004</c:v>
                </c:pt>
                <c:pt idx="39525">
                  <c:v>-32.662500000000009</c:v>
                </c:pt>
                <c:pt idx="39526">
                  <c:v>-32.660499999999999</c:v>
                </c:pt>
                <c:pt idx="39527">
                  <c:v>-32.658500000000004</c:v>
                </c:pt>
                <c:pt idx="39528">
                  <c:v>-32.656500000000008</c:v>
                </c:pt>
                <c:pt idx="39529">
                  <c:v>-32.654499999999999</c:v>
                </c:pt>
                <c:pt idx="39530">
                  <c:v>-32.652500000000003</c:v>
                </c:pt>
                <c:pt idx="39531">
                  <c:v>-32.650500000000008</c:v>
                </c:pt>
                <c:pt idx="39532">
                  <c:v>-32.648500000000013</c:v>
                </c:pt>
                <c:pt idx="39533">
                  <c:v>-32.646500000000003</c:v>
                </c:pt>
                <c:pt idx="39534">
                  <c:v>-32.644500000000008</c:v>
                </c:pt>
                <c:pt idx="39535">
                  <c:v>-32.642500000000013</c:v>
                </c:pt>
                <c:pt idx="39536">
                  <c:v>-32.640500000000003</c:v>
                </c:pt>
                <c:pt idx="39537">
                  <c:v>-32.638500000000008</c:v>
                </c:pt>
                <c:pt idx="39538">
                  <c:v>-32.636500000000012</c:v>
                </c:pt>
                <c:pt idx="39539">
                  <c:v>-32.634500000000003</c:v>
                </c:pt>
                <c:pt idx="39540">
                  <c:v>-32.632500000000007</c:v>
                </c:pt>
                <c:pt idx="39541">
                  <c:v>-32.630500000000012</c:v>
                </c:pt>
                <c:pt idx="39542">
                  <c:v>-32.628500000000003</c:v>
                </c:pt>
                <c:pt idx="39543">
                  <c:v>-32.626500000000007</c:v>
                </c:pt>
                <c:pt idx="39544">
                  <c:v>-32.624500000000012</c:v>
                </c:pt>
                <c:pt idx="39545">
                  <c:v>-32.622500000000002</c:v>
                </c:pt>
                <c:pt idx="39546">
                  <c:v>-32.620500000000007</c:v>
                </c:pt>
                <c:pt idx="39547">
                  <c:v>-32.618500000000012</c:v>
                </c:pt>
                <c:pt idx="39548">
                  <c:v>-32.616500000000002</c:v>
                </c:pt>
                <c:pt idx="39549">
                  <c:v>-32.614500000000007</c:v>
                </c:pt>
                <c:pt idx="39550">
                  <c:v>-32.612500000000011</c:v>
                </c:pt>
                <c:pt idx="39551">
                  <c:v>-32.610500000000002</c:v>
                </c:pt>
                <c:pt idx="39552">
                  <c:v>-32.608500000000006</c:v>
                </c:pt>
                <c:pt idx="39553">
                  <c:v>-32.606500000000011</c:v>
                </c:pt>
                <c:pt idx="39554">
                  <c:v>-32.604500000000002</c:v>
                </c:pt>
                <c:pt idx="39555">
                  <c:v>-32.602500000000006</c:v>
                </c:pt>
                <c:pt idx="39556">
                  <c:v>-32.600500000000011</c:v>
                </c:pt>
                <c:pt idx="39557">
                  <c:v>-32.598500000000001</c:v>
                </c:pt>
                <c:pt idx="39558">
                  <c:v>-32.596500000000006</c:v>
                </c:pt>
                <c:pt idx="39559">
                  <c:v>-32.594500000000011</c:v>
                </c:pt>
                <c:pt idx="39560">
                  <c:v>-32.592500000000001</c:v>
                </c:pt>
                <c:pt idx="39561">
                  <c:v>-32.590500000000006</c:v>
                </c:pt>
                <c:pt idx="39562">
                  <c:v>-32.58850000000001</c:v>
                </c:pt>
                <c:pt idx="39563">
                  <c:v>-32.586500000000001</c:v>
                </c:pt>
                <c:pt idx="39564">
                  <c:v>-32.584500000000006</c:v>
                </c:pt>
                <c:pt idx="39565">
                  <c:v>-32.58250000000001</c:v>
                </c:pt>
                <c:pt idx="39566">
                  <c:v>-32.580500000000001</c:v>
                </c:pt>
                <c:pt idx="39567">
                  <c:v>-32.578500000000005</c:v>
                </c:pt>
                <c:pt idx="39568">
                  <c:v>-32.57650000000001</c:v>
                </c:pt>
                <c:pt idx="39569">
                  <c:v>-32.5745</c:v>
                </c:pt>
                <c:pt idx="39570">
                  <c:v>-32.572500000000005</c:v>
                </c:pt>
                <c:pt idx="39571">
                  <c:v>-32.57050000000001</c:v>
                </c:pt>
                <c:pt idx="39572">
                  <c:v>-32.5685</c:v>
                </c:pt>
                <c:pt idx="39573">
                  <c:v>-32.566500000000005</c:v>
                </c:pt>
                <c:pt idx="39574">
                  <c:v>-32.56450000000001</c:v>
                </c:pt>
                <c:pt idx="39575">
                  <c:v>-32.5625</c:v>
                </c:pt>
                <c:pt idx="39576">
                  <c:v>-32.560500000000005</c:v>
                </c:pt>
                <c:pt idx="39577">
                  <c:v>-32.558500000000009</c:v>
                </c:pt>
                <c:pt idx="39578">
                  <c:v>-32.5565</c:v>
                </c:pt>
                <c:pt idx="39579">
                  <c:v>-32.554500000000004</c:v>
                </c:pt>
                <c:pt idx="39580">
                  <c:v>-32.552500000000009</c:v>
                </c:pt>
                <c:pt idx="39581">
                  <c:v>-32.5505</c:v>
                </c:pt>
                <c:pt idx="39582">
                  <c:v>-32.548500000000004</c:v>
                </c:pt>
                <c:pt idx="39583">
                  <c:v>-32.546500000000009</c:v>
                </c:pt>
                <c:pt idx="39584">
                  <c:v>-32.544499999999999</c:v>
                </c:pt>
                <c:pt idx="39585">
                  <c:v>-32.542500000000004</c:v>
                </c:pt>
                <c:pt idx="39586">
                  <c:v>-32.540500000000009</c:v>
                </c:pt>
                <c:pt idx="39587">
                  <c:v>-32.538499999999999</c:v>
                </c:pt>
                <c:pt idx="39588">
                  <c:v>-32.536500000000004</c:v>
                </c:pt>
                <c:pt idx="39589">
                  <c:v>-32.534500000000008</c:v>
                </c:pt>
                <c:pt idx="39590">
                  <c:v>-32.532499999999999</c:v>
                </c:pt>
                <c:pt idx="39591">
                  <c:v>-32.530500000000004</c:v>
                </c:pt>
                <c:pt idx="39592">
                  <c:v>-32.528500000000008</c:v>
                </c:pt>
                <c:pt idx="39593">
                  <c:v>-32.526499999999999</c:v>
                </c:pt>
                <c:pt idx="39594">
                  <c:v>-32.524500000000003</c:v>
                </c:pt>
                <c:pt idx="39595">
                  <c:v>-32.522500000000008</c:v>
                </c:pt>
                <c:pt idx="39596">
                  <c:v>-32.520500000000013</c:v>
                </c:pt>
                <c:pt idx="39597">
                  <c:v>-32.518500000000003</c:v>
                </c:pt>
                <c:pt idx="39598">
                  <c:v>-32.516500000000008</c:v>
                </c:pt>
                <c:pt idx="39599">
                  <c:v>-32.514500000000012</c:v>
                </c:pt>
                <c:pt idx="39600">
                  <c:v>-32.512500000000003</c:v>
                </c:pt>
                <c:pt idx="39601">
                  <c:v>-32.510500000000008</c:v>
                </c:pt>
                <c:pt idx="39602">
                  <c:v>-32.508500000000012</c:v>
                </c:pt>
                <c:pt idx="39603">
                  <c:v>-32.506500000000003</c:v>
                </c:pt>
                <c:pt idx="39604">
                  <c:v>-32.504500000000007</c:v>
                </c:pt>
                <c:pt idx="39605">
                  <c:v>-32.502500000000012</c:v>
                </c:pt>
                <c:pt idx="39606">
                  <c:v>-32.500500000000002</c:v>
                </c:pt>
                <c:pt idx="39607">
                  <c:v>-32.498500000000007</c:v>
                </c:pt>
                <c:pt idx="39608">
                  <c:v>-32.496500000000012</c:v>
                </c:pt>
                <c:pt idx="39609">
                  <c:v>-32.494500000000002</c:v>
                </c:pt>
                <c:pt idx="39610">
                  <c:v>-32.492500000000007</c:v>
                </c:pt>
                <c:pt idx="39611">
                  <c:v>-32.490500000000011</c:v>
                </c:pt>
                <c:pt idx="39612">
                  <c:v>-32.488500000000002</c:v>
                </c:pt>
                <c:pt idx="39613">
                  <c:v>-32.486500000000007</c:v>
                </c:pt>
                <c:pt idx="39614">
                  <c:v>-32.484500000000011</c:v>
                </c:pt>
                <c:pt idx="39615">
                  <c:v>-32.482500000000002</c:v>
                </c:pt>
                <c:pt idx="39616">
                  <c:v>-32.480500000000006</c:v>
                </c:pt>
                <c:pt idx="39617">
                  <c:v>-32.478500000000011</c:v>
                </c:pt>
                <c:pt idx="39618">
                  <c:v>-32.476500000000001</c:v>
                </c:pt>
                <c:pt idx="39619">
                  <c:v>-32.474500000000006</c:v>
                </c:pt>
                <c:pt idx="39620">
                  <c:v>-32.472500000000011</c:v>
                </c:pt>
                <c:pt idx="39621">
                  <c:v>-32.470500000000001</c:v>
                </c:pt>
                <c:pt idx="39622">
                  <c:v>-32.468500000000006</c:v>
                </c:pt>
                <c:pt idx="39623">
                  <c:v>-32.466500000000011</c:v>
                </c:pt>
                <c:pt idx="39624">
                  <c:v>-32.464500000000001</c:v>
                </c:pt>
                <c:pt idx="39625">
                  <c:v>-32.462500000000006</c:v>
                </c:pt>
                <c:pt idx="39626">
                  <c:v>-32.46050000000001</c:v>
                </c:pt>
                <c:pt idx="39627">
                  <c:v>-32.458500000000001</c:v>
                </c:pt>
                <c:pt idx="39628">
                  <c:v>-32.456500000000005</c:v>
                </c:pt>
                <c:pt idx="39629">
                  <c:v>-32.45450000000001</c:v>
                </c:pt>
                <c:pt idx="39630">
                  <c:v>-32.452500000000001</c:v>
                </c:pt>
                <c:pt idx="39631">
                  <c:v>-32.450500000000005</c:v>
                </c:pt>
                <c:pt idx="39632">
                  <c:v>-32.44850000000001</c:v>
                </c:pt>
                <c:pt idx="39633">
                  <c:v>-32.4465</c:v>
                </c:pt>
                <c:pt idx="39634">
                  <c:v>-32.444500000000005</c:v>
                </c:pt>
                <c:pt idx="39635">
                  <c:v>-32.44250000000001</c:v>
                </c:pt>
                <c:pt idx="39636">
                  <c:v>-32.4405</c:v>
                </c:pt>
                <c:pt idx="39637">
                  <c:v>-32.438500000000005</c:v>
                </c:pt>
                <c:pt idx="39638">
                  <c:v>-32.436500000000009</c:v>
                </c:pt>
                <c:pt idx="39639">
                  <c:v>-32.4345</c:v>
                </c:pt>
                <c:pt idx="39640">
                  <c:v>-32.432500000000005</c:v>
                </c:pt>
                <c:pt idx="39641">
                  <c:v>-32.430500000000009</c:v>
                </c:pt>
                <c:pt idx="39642">
                  <c:v>-32.4285</c:v>
                </c:pt>
                <c:pt idx="39643">
                  <c:v>-32.426500000000004</c:v>
                </c:pt>
                <c:pt idx="39644">
                  <c:v>-32.424500000000009</c:v>
                </c:pt>
                <c:pt idx="39645">
                  <c:v>-32.422499999999999</c:v>
                </c:pt>
                <c:pt idx="39646">
                  <c:v>-32.420500000000004</c:v>
                </c:pt>
                <c:pt idx="39647">
                  <c:v>-32.418500000000009</c:v>
                </c:pt>
                <c:pt idx="39648">
                  <c:v>-32.416499999999999</c:v>
                </c:pt>
                <c:pt idx="39649">
                  <c:v>-32.414500000000004</c:v>
                </c:pt>
                <c:pt idx="39650">
                  <c:v>-32.412500000000009</c:v>
                </c:pt>
                <c:pt idx="39651">
                  <c:v>-32.410499999999999</c:v>
                </c:pt>
                <c:pt idx="39652">
                  <c:v>-32.408500000000004</c:v>
                </c:pt>
                <c:pt idx="39653">
                  <c:v>-32.406500000000008</c:v>
                </c:pt>
                <c:pt idx="39654">
                  <c:v>-32.404499999999999</c:v>
                </c:pt>
                <c:pt idx="39655">
                  <c:v>-32.402500000000003</c:v>
                </c:pt>
                <c:pt idx="39656">
                  <c:v>-32.400500000000008</c:v>
                </c:pt>
                <c:pt idx="39657">
                  <c:v>-32.398500000000013</c:v>
                </c:pt>
                <c:pt idx="39658">
                  <c:v>-32.396500000000003</c:v>
                </c:pt>
                <c:pt idx="39659">
                  <c:v>-32.394500000000008</c:v>
                </c:pt>
                <c:pt idx="39660">
                  <c:v>-32.392500000000013</c:v>
                </c:pt>
                <c:pt idx="39661">
                  <c:v>-32.390500000000003</c:v>
                </c:pt>
                <c:pt idx="39662">
                  <c:v>-32.388500000000008</c:v>
                </c:pt>
                <c:pt idx="39663">
                  <c:v>-32.386500000000012</c:v>
                </c:pt>
                <c:pt idx="39664">
                  <c:v>-32.384500000000003</c:v>
                </c:pt>
                <c:pt idx="39665">
                  <c:v>-32.382500000000007</c:v>
                </c:pt>
                <c:pt idx="39666">
                  <c:v>-32.380500000000012</c:v>
                </c:pt>
                <c:pt idx="39667">
                  <c:v>-32.378500000000003</c:v>
                </c:pt>
                <c:pt idx="39668">
                  <c:v>-32.376500000000007</c:v>
                </c:pt>
                <c:pt idx="39669">
                  <c:v>-32.374500000000012</c:v>
                </c:pt>
                <c:pt idx="39670">
                  <c:v>-32.372500000000002</c:v>
                </c:pt>
                <c:pt idx="39671">
                  <c:v>-32.370500000000007</c:v>
                </c:pt>
                <c:pt idx="39672">
                  <c:v>-32.368500000000012</c:v>
                </c:pt>
                <c:pt idx="39673">
                  <c:v>-32.366500000000002</c:v>
                </c:pt>
                <c:pt idx="39674">
                  <c:v>-32.364500000000007</c:v>
                </c:pt>
                <c:pt idx="39675">
                  <c:v>-32.362500000000011</c:v>
                </c:pt>
                <c:pt idx="39676">
                  <c:v>-32.360500000000002</c:v>
                </c:pt>
                <c:pt idx="39677">
                  <c:v>-32.358500000000006</c:v>
                </c:pt>
                <c:pt idx="39678">
                  <c:v>-32.356500000000011</c:v>
                </c:pt>
                <c:pt idx="39679">
                  <c:v>-32.354500000000002</c:v>
                </c:pt>
                <c:pt idx="39680">
                  <c:v>-32.352500000000006</c:v>
                </c:pt>
                <c:pt idx="39681">
                  <c:v>-32.350500000000011</c:v>
                </c:pt>
                <c:pt idx="39682">
                  <c:v>-32.348500000000001</c:v>
                </c:pt>
                <c:pt idx="39683">
                  <c:v>-32.346500000000006</c:v>
                </c:pt>
                <c:pt idx="39684">
                  <c:v>-32.344500000000011</c:v>
                </c:pt>
                <c:pt idx="39685">
                  <c:v>-32.342500000000001</c:v>
                </c:pt>
                <c:pt idx="39686">
                  <c:v>-32.340500000000006</c:v>
                </c:pt>
                <c:pt idx="39687">
                  <c:v>-32.33850000000001</c:v>
                </c:pt>
                <c:pt idx="39688">
                  <c:v>-32.336500000000001</c:v>
                </c:pt>
                <c:pt idx="39689">
                  <c:v>-32.334500000000006</c:v>
                </c:pt>
                <c:pt idx="39690">
                  <c:v>-32.33250000000001</c:v>
                </c:pt>
                <c:pt idx="39691">
                  <c:v>-32.330500000000001</c:v>
                </c:pt>
                <c:pt idx="39692">
                  <c:v>-32.328500000000005</c:v>
                </c:pt>
                <c:pt idx="39693">
                  <c:v>-32.32650000000001</c:v>
                </c:pt>
                <c:pt idx="39694">
                  <c:v>-32.3245</c:v>
                </c:pt>
                <c:pt idx="39695">
                  <c:v>-32.322500000000005</c:v>
                </c:pt>
                <c:pt idx="39696">
                  <c:v>-32.32050000000001</c:v>
                </c:pt>
                <c:pt idx="39697">
                  <c:v>-32.3185</c:v>
                </c:pt>
                <c:pt idx="39698">
                  <c:v>-32.316500000000005</c:v>
                </c:pt>
                <c:pt idx="39699">
                  <c:v>-32.31450000000001</c:v>
                </c:pt>
                <c:pt idx="39700">
                  <c:v>-32.3125</c:v>
                </c:pt>
                <c:pt idx="39701">
                  <c:v>-32.310500000000005</c:v>
                </c:pt>
                <c:pt idx="39702">
                  <c:v>-32.308500000000009</c:v>
                </c:pt>
                <c:pt idx="39703">
                  <c:v>-32.3065</c:v>
                </c:pt>
                <c:pt idx="39704">
                  <c:v>-32.304500000000004</c:v>
                </c:pt>
                <c:pt idx="39705">
                  <c:v>-32.302500000000009</c:v>
                </c:pt>
                <c:pt idx="39706">
                  <c:v>-32.3005</c:v>
                </c:pt>
                <c:pt idx="39707">
                  <c:v>-32.298500000000004</c:v>
                </c:pt>
                <c:pt idx="39708">
                  <c:v>-32.296500000000009</c:v>
                </c:pt>
                <c:pt idx="39709">
                  <c:v>-32.294499999999999</c:v>
                </c:pt>
                <c:pt idx="39710">
                  <c:v>-32.292500000000004</c:v>
                </c:pt>
                <c:pt idx="39711">
                  <c:v>-32.290500000000009</c:v>
                </c:pt>
                <c:pt idx="39712">
                  <c:v>-32.288499999999999</c:v>
                </c:pt>
                <c:pt idx="39713">
                  <c:v>-32.286500000000004</c:v>
                </c:pt>
                <c:pt idx="39714">
                  <c:v>-32.284500000000008</c:v>
                </c:pt>
                <c:pt idx="39715">
                  <c:v>-32.282499999999999</c:v>
                </c:pt>
                <c:pt idx="39716">
                  <c:v>-32.280500000000004</c:v>
                </c:pt>
                <c:pt idx="39717">
                  <c:v>-32.278500000000008</c:v>
                </c:pt>
                <c:pt idx="39718">
                  <c:v>-32.276499999999999</c:v>
                </c:pt>
                <c:pt idx="39719">
                  <c:v>-32.274500000000003</c:v>
                </c:pt>
                <c:pt idx="39720">
                  <c:v>-32.272500000000008</c:v>
                </c:pt>
                <c:pt idx="39721">
                  <c:v>-32.270500000000013</c:v>
                </c:pt>
                <c:pt idx="39722">
                  <c:v>-32.268500000000003</c:v>
                </c:pt>
                <c:pt idx="39723">
                  <c:v>-32.266500000000008</c:v>
                </c:pt>
                <c:pt idx="39724">
                  <c:v>-32.264500000000012</c:v>
                </c:pt>
                <c:pt idx="39725">
                  <c:v>-32.262500000000003</c:v>
                </c:pt>
                <c:pt idx="39726">
                  <c:v>-32.260500000000008</c:v>
                </c:pt>
                <c:pt idx="39727">
                  <c:v>-32.258500000000012</c:v>
                </c:pt>
                <c:pt idx="39728">
                  <c:v>-32.256500000000003</c:v>
                </c:pt>
                <c:pt idx="39729">
                  <c:v>-32.254500000000007</c:v>
                </c:pt>
                <c:pt idx="39730">
                  <c:v>-32.252500000000012</c:v>
                </c:pt>
                <c:pt idx="39731">
                  <c:v>-32.250500000000002</c:v>
                </c:pt>
                <c:pt idx="39732">
                  <c:v>-32.248500000000007</c:v>
                </c:pt>
                <c:pt idx="39733">
                  <c:v>-32.246500000000012</c:v>
                </c:pt>
                <c:pt idx="39734">
                  <c:v>-32.244500000000002</c:v>
                </c:pt>
                <c:pt idx="39735">
                  <c:v>-32.242500000000007</c:v>
                </c:pt>
                <c:pt idx="39736">
                  <c:v>-32.240500000000011</c:v>
                </c:pt>
                <c:pt idx="39737">
                  <c:v>-32.238500000000002</c:v>
                </c:pt>
                <c:pt idx="39738">
                  <c:v>-32.236500000000007</c:v>
                </c:pt>
                <c:pt idx="39739">
                  <c:v>-32.234500000000011</c:v>
                </c:pt>
                <c:pt idx="39740">
                  <c:v>-32.232500000000002</c:v>
                </c:pt>
                <c:pt idx="39741">
                  <c:v>-32.230500000000006</c:v>
                </c:pt>
                <c:pt idx="39742">
                  <c:v>-32.228500000000011</c:v>
                </c:pt>
                <c:pt idx="39743">
                  <c:v>-32.226500000000001</c:v>
                </c:pt>
                <c:pt idx="39744">
                  <c:v>-32.224500000000006</c:v>
                </c:pt>
                <c:pt idx="39745">
                  <c:v>-32.222500000000011</c:v>
                </c:pt>
                <c:pt idx="39746">
                  <c:v>-32.220500000000001</c:v>
                </c:pt>
                <c:pt idx="39747">
                  <c:v>-32.218500000000006</c:v>
                </c:pt>
                <c:pt idx="39748">
                  <c:v>-32.216500000000011</c:v>
                </c:pt>
                <c:pt idx="39749">
                  <c:v>-32.214500000000001</c:v>
                </c:pt>
                <c:pt idx="39750">
                  <c:v>-32.212500000000006</c:v>
                </c:pt>
                <c:pt idx="39751">
                  <c:v>-32.21050000000001</c:v>
                </c:pt>
                <c:pt idx="39752">
                  <c:v>-32.208500000000001</c:v>
                </c:pt>
                <c:pt idx="39753">
                  <c:v>-32.206500000000005</c:v>
                </c:pt>
                <c:pt idx="39754">
                  <c:v>-32.20450000000001</c:v>
                </c:pt>
                <c:pt idx="39755">
                  <c:v>-32.202500000000001</c:v>
                </c:pt>
                <c:pt idx="39756">
                  <c:v>-32.200500000000005</c:v>
                </c:pt>
                <c:pt idx="39757">
                  <c:v>-32.19850000000001</c:v>
                </c:pt>
                <c:pt idx="39758">
                  <c:v>-32.1965</c:v>
                </c:pt>
                <c:pt idx="39759">
                  <c:v>-32.194500000000005</c:v>
                </c:pt>
                <c:pt idx="39760">
                  <c:v>-32.19250000000001</c:v>
                </c:pt>
                <c:pt idx="39761">
                  <c:v>-32.1905</c:v>
                </c:pt>
                <c:pt idx="39762">
                  <c:v>-32.188500000000005</c:v>
                </c:pt>
                <c:pt idx="39763">
                  <c:v>-32.186500000000009</c:v>
                </c:pt>
                <c:pt idx="39764">
                  <c:v>-32.1845</c:v>
                </c:pt>
                <c:pt idx="39765">
                  <c:v>-32.182500000000005</c:v>
                </c:pt>
                <c:pt idx="39766">
                  <c:v>-32.180500000000009</c:v>
                </c:pt>
                <c:pt idx="39767">
                  <c:v>-32.1785</c:v>
                </c:pt>
                <c:pt idx="39768">
                  <c:v>-32.176500000000004</c:v>
                </c:pt>
                <c:pt idx="39769">
                  <c:v>-32.174500000000009</c:v>
                </c:pt>
                <c:pt idx="39770">
                  <c:v>-32.172499999999999</c:v>
                </c:pt>
                <c:pt idx="39771">
                  <c:v>-32.170500000000004</c:v>
                </c:pt>
                <c:pt idx="39772">
                  <c:v>-32.168500000000009</c:v>
                </c:pt>
                <c:pt idx="39773">
                  <c:v>-32.166499999999999</c:v>
                </c:pt>
                <c:pt idx="39774">
                  <c:v>-32.164500000000004</c:v>
                </c:pt>
                <c:pt idx="39775">
                  <c:v>-32.162500000000009</c:v>
                </c:pt>
                <c:pt idx="39776">
                  <c:v>-32.160499999999999</c:v>
                </c:pt>
                <c:pt idx="39777">
                  <c:v>-32.158500000000004</c:v>
                </c:pt>
                <c:pt idx="39778">
                  <c:v>-32.156500000000008</c:v>
                </c:pt>
                <c:pt idx="39779">
                  <c:v>-32.154499999999999</c:v>
                </c:pt>
                <c:pt idx="39780">
                  <c:v>-32.152500000000003</c:v>
                </c:pt>
                <c:pt idx="39781">
                  <c:v>-32.150500000000008</c:v>
                </c:pt>
                <c:pt idx="39782">
                  <c:v>-32.148500000000013</c:v>
                </c:pt>
                <c:pt idx="39783">
                  <c:v>-32.146500000000003</c:v>
                </c:pt>
                <c:pt idx="39784">
                  <c:v>-32.144500000000008</c:v>
                </c:pt>
                <c:pt idx="39785">
                  <c:v>-32.142500000000013</c:v>
                </c:pt>
                <c:pt idx="39786">
                  <c:v>-32.140500000000003</c:v>
                </c:pt>
                <c:pt idx="39787">
                  <c:v>-32.138500000000008</c:v>
                </c:pt>
                <c:pt idx="39788">
                  <c:v>-32.136500000000012</c:v>
                </c:pt>
                <c:pt idx="39789">
                  <c:v>-32.134500000000003</c:v>
                </c:pt>
                <c:pt idx="39790">
                  <c:v>-32.132500000000007</c:v>
                </c:pt>
                <c:pt idx="39791">
                  <c:v>-32.130500000000012</c:v>
                </c:pt>
                <c:pt idx="39792">
                  <c:v>-32.128500000000003</c:v>
                </c:pt>
                <c:pt idx="39793">
                  <c:v>-32.126500000000007</c:v>
                </c:pt>
                <c:pt idx="39794">
                  <c:v>-32.124500000000012</c:v>
                </c:pt>
                <c:pt idx="39795">
                  <c:v>-32.122500000000002</c:v>
                </c:pt>
                <c:pt idx="39796">
                  <c:v>-32.120500000000007</c:v>
                </c:pt>
                <c:pt idx="39797">
                  <c:v>-32.118500000000012</c:v>
                </c:pt>
                <c:pt idx="39798">
                  <c:v>-32.116500000000002</c:v>
                </c:pt>
                <c:pt idx="39799">
                  <c:v>-32.114500000000007</c:v>
                </c:pt>
                <c:pt idx="39800">
                  <c:v>-32.112500000000011</c:v>
                </c:pt>
                <c:pt idx="39801">
                  <c:v>-32.110500000000002</c:v>
                </c:pt>
                <c:pt idx="39802">
                  <c:v>-32.108500000000006</c:v>
                </c:pt>
                <c:pt idx="39803">
                  <c:v>-32.106500000000011</c:v>
                </c:pt>
                <c:pt idx="39804">
                  <c:v>-32.104500000000002</c:v>
                </c:pt>
                <c:pt idx="39805">
                  <c:v>-32.102500000000006</c:v>
                </c:pt>
                <c:pt idx="39806">
                  <c:v>-32.100500000000011</c:v>
                </c:pt>
                <c:pt idx="39807">
                  <c:v>-32.098500000000001</c:v>
                </c:pt>
                <c:pt idx="39808">
                  <c:v>-32.096500000000006</c:v>
                </c:pt>
                <c:pt idx="39809">
                  <c:v>-32.094500000000011</c:v>
                </c:pt>
                <c:pt idx="39810">
                  <c:v>-32.092500000000001</c:v>
                </c:pt>
                <c:pt idx="39811">
                  <c:v>-32.090500000000006</c:v>
                </c:pt>
                <c:pt idx="39812">
                  <c:v>-32.08850000000001</c:v>
                </c:pt>
                <c:pt idx="39813">
                  <c:v>-32.086500000000001</c:v>
                </c:pt>
                <c:pt idx="39814">
                  <c:v>-32.084500000000006</c:v>
                </c:pt>
                <c:pt idx="39815">
                  <c:v>-32.08250000000001</c:v>
                </c:pt>
                <c:pt idx="39816">
                  <c:v>-32.080500000000001</c:v>
                </c:pt>
                <c:pt idx="39817">
                  <c:v>-32.078500000000005</c:v>
                </c:pt>
                <c:pt idx="39818">
                  <c:v>-32.07650000000001</c:v>
                </c:pt>
                <c:pt idx="39819">
                  <c:v>-32.0745</c:v>
                </c:pt>
                <c:pt idx="39820">
                  <c:v>-32.072500000000005</c:v>
                </c:pt>
                <c:pt idx="39821">
                  <c:v>-32.07050000000001</c:v>
                </c:pt>
                <c:pt idx="39822">
                  <c:v>-32.0685</c:v>
                </c:pt>
                <c:pt idx="39823">
                  <c:v>-32.066500000000005</c:v>
                </c:pt>
                <c:pt idx="39824">
                  <c:v>-32.06450000000001</c:v>
                </c:pt>
                <c:pt idx="39825">
                  <c:v>-32.0625</c:v>
                </c:pt>
                <c:pt idx="39826">
                  <c:v>-32.060500000000005</c:v>
                </c:pt>
                <c:pt idx="39827">
                  <c:v>-32.058500000000009</c:v>
                </c:pt>
                <c:pt idx="39828">
                  <c:v>-32.0565</c:v>
                </c:pt>
                <c:pt idx="39829">
                  <c:v>-32.054500000000004</c:v>
                </c:pt>
                <c:pt idx="39830">
                  <c:v>-32.052500000000009</c:v>
                </c:pt>
                <c:pt idx="39831">
                  <c:v>-32.0505</c:v>
                </c:pt>
                <c:pt idx="39832">
                  <c:v>-32.048500000000004</c:v>
                </c:pt>
                <c:pt idx="39833">
                  <c:v>-32.046500000000009</c:v>
                </c:pt>
                <c:pt idx="39834">
                  <c:v>-32.044499999999999</c:v>
                </c:pt>
                <c:pt idx="39835">
                  <c:v>-32.042500000000004</c:v>
                </c:pt>
                <c:pt idx="39836">
                  <c:v>-32.040500000000009</c:v>
                </c:pt>
                <c:pt idx="39837">
                  <c:v>-32.038499999999999</c:v>
                </c:pt>
                <c:pt idx="39838">
                  <c:v>-32.036500000000004</c:v>
                </c:pt>
                <c:pt idx="39839">
                  <c:v>-32.034500000000008</c:v>
                </c:pt>
                <c:pt idx="39840">
                  <c:v>-32.032499999999999</c:v>
                </c:pt>
                <c:pt idx="39841">
                  <c:v>-32.030500000000004</c:v>
                </c:pt>
                <c:pt idx="39842">
                  <c:v>-32.028500000000008</c:v>
                </c:pt>
                <c:pt idx="39843">
                  <c:v>-32.026499999999999</c:v>
                </c:pt>
                <c:pt idx="39844">
                  <c:v>-32.024500000000003</c:v>
                </c:pt>
                <c:pt idx="39845">
                  <c:v>-32.022500000000008</c:v>
                </c:pt>
                <c:pt idx="39846">
                  <c:v>-32.020500000000013</c:v>
                </c:pt>
                <c:pt idx="39847">
                  <c:v>-32.018500000000003</c:v>
                </c:pt>
                <c:pt idx="39848">
                  <c:v>-32.016500000000008</c:v>
                </c:pt>
                <c:pt idx="39849">
                  <c:v>-32.014500000000012</c:v>
                </c:pt>
                <c:pt idx="39850">
                  <c:v>-32.012500000000003</c:v>
                </c:pt>
                <c:pt idx="39851">
                  <c:v>-32.010500000000008</c:v>
                </c:pt>
                <c:pt idx="39852">
                  <c:v>-32.008500000000012</c:v>
                </c:pt>
                <c:pt idx="39853">
                  <c:v>-32.006500000000003</c:v>
                </c:pt>
                <c:pt idx="39854">
                  <c:v>-32.004500000000007</c:v>
                </c:pt>
                <c:pt idx="39855">
                  <c:v>-32.002500000000012</c:v>
                </c:pt>
                <c:pt idx="39856">
                  <c:v>-32.000500000000002</c:v>
                </c:pt>
                <c:pt idx="39857">
                  <c:v>-31.998500000000007</c:v>
                </c:pt>
                <c:pt idx="39858">
                  <c:v>-31.996500000000012</c:v>
                </c:pt>
                <c:pt idx="39859">
                  <c:v>-31.994500000000002</c:v>
                </c:pt>
                <c:pt idx="39860">
                  <c:v>-31.992500000000007</c:v>
                </c:pt>
                <c:pt idx="39861">
                  <c:v>-31.990500000000011</c:v>
                </c:pt>
                <c:pt idx="39862">
                  <c:v>-31.988500000000002</c:v>
                </c:pt>
                <c:pt idx="39863">
                  <c:v>-31.986500000000007</c:v>
                </c:pt>
                <c:pt idx="39864">
                  <c:v>-31.984500000000011</c:v>
                </c:pt>
                <c:pt idx="39865">
                  <c:v>-31.982500000000002</c:v>
                </c:pt>
                <c:pt idx="39866">
                  <c:v>-31.980500000000006</c:v>
                </c:pt>
                <c:pt idx="39867">
                  <c:v>-31.978500000000011</c:v>
                </c:pt>
                <c:pt idx="39868">
                  <c:v>-31.976500000000001</c:v>
                </c:pt>
                <c:pt idx="39869">
                  <c:v>-31.974500000000006</c:v>
                </c:pt>
                <c:pt idx="39870">
                  <c:v>-31.972500000000011</c:v>
                </c:pt>
                <c:pt idx="39871">
                  <c:v>-31.970500000000001</c:v>
                </c:pt>
                <c:pt idx="39872">
                  <c:v>-31.968500000000006</c:v>
                </c:pt>
                <c:pt idx="39873">
                  <c:v>-31.966500000000011</c:v>
                </c:pt>
                <c:pt idx="39874">
                  <c:v>-31.964500000000001</c:v>
                </c:pt>
                <c:pt idx="39875">
                  <c:v>-31.962500000000006</c:v>
                </c:pt>
                <c:pt idx="39876">
                  <c:v>-31.96050000000001</c:v>
                </c:pt>
                <c:pt idx="39877">
                  <c:v>-31.958500000000001</c:v>
                </c:pt>
                <c:pt idx="39878">
                  <c:v>-31.956500000000005</c:v>
                </c:pt>
                <c:pt idx="39879">
                  <c:v>-31.95450000000001</c:v>
                </c:pt>
                <c:pt idx="39880">
                  <c:v>-31.952500000000001</c:v>
                </c:pt>
                <c:pt idx="39881">
                  <c:v>-31.950500000000005</c:v>
                </c:pt>
                <c:pt idx="39882">
                  <c:v>-31.94850000000001</c:v>
                </c:pt>
                <c:pt idx="39883">
                  <c:v>-31.9465</c:v>
                </c:pt>
                <c:pt idx="39884">
                  <c:v>-31.944500000000005</c:v>
                </c:pt>
                <c:pt idx="39885">
                  <c:v>-31.94250000000001</c:v>
                </c:pt>
                <c:pt idx="39886">
                  <c:v>-31.9405</c:v>
                </c:pt>
                <c:pt idx="39887">
                  <c:v>-31.938500000000005</c:v>
                </c:pt>
                <c:pt idx="39888">
                  <c:v>-31.936500000000009</c:v>
                </c:pt>
                <c:pt idx="39889">
                  <c:v>-31.9345</c:v>
                </c:pt>
                <c:pt idx="39890">
                  <c:v>-31.932500000000005</c:v>
                </c:pt>
                <c:pt idx="39891">
                  <c:v>-31.930500000000009</c:v>
                </c:pt>
                <c:pt idx="39892">
                  <c:v>-31.9285</c:v>
                </c:pt>
                <c:pt idx="39893">
                  <c:v>-31.926500000000004</c:v>
                </c:pt>
                <c:pt idx="39894">
                  <c:v>-31.924500000000009</c:v>
                </c:pt>
                <c:pt idx="39895">
                  <c:v>-31.922499999999999</c:v>
                </c:pt>
                <c:pt idx="39896">
                  <c:v>-31.920500000000004</c:v>
                </c:pt>
                <c:pt idx="39897">
                  <c:v>-31.918500000000009</c:v>
                </c:pt>
                <c:pt idx="39898">
                  <c:v>-31.916499999999999</c:v>
                </c:pt>
                <c:pt idx="39899">
                  <c:v>-31.914500000000004</c:v>
                </c:pt>
                <c:pt idx="39900">
                  <c:v>-31.912500000000009</c:v>
                </c:pt>
                <c:pt idx="39901">
                  <c:v>-31.910499999999999</c:v>
                </c:pt>
                <c:pt idx="39902">
                  <c:v>-31.908500000000004</c:v>
                </c:pt>
                <c:pt idx="39903">
                  <c:v>-31.906500000000008</c:v>
                </c:pt>
                <c:pt idx="39904">
                  <c:v>-31.904499999999999</c:v>
                </c:pt>
                <c:pt idx="39905">
                  <c:v>-31.902500000000003</c:v>
                </c:pt>
                <c:pt idx="39906">
                  <c:v>-31.900500000000008</c:v>
                </c:pt>
                <c:pt idx="39907">
                  <c:v>-31.898500000000013</c:v>
                </c:pt>
                <c:pt idx="39908">
                  <c:v>-31.896500000000003</c:v>
                </c:pt>
                <c:pt idx="39909">
                  <c:v>-31.894500000000008</c:v>
                </c:pt>
                <c:pt idx="39910">
                  <c:v>-31.892500000000013</c:v>
                </c:pt>
                <c:pt idx="39911">
                  <c:v>-31.890500000000003</c:v>
                </c:pt>
                <c:pt idx="39912">
                  <c:v>-31.888500000000008</c:v>
                </c:pt>
                <c:pt idx="39913">
                  <c:v>-31.886500000000012</c:v>
                </c:pt>
                <c:pt idx="39914">
                  <c:v>-31.884500000000003</c:v>
                </c:pt>
                <c:pt idx="39915">
                  <c:v>-31.882500000000007</c:v>
                </c:pt>
                <c:pt idx="39916">
                  <c:v>-31.880500000000012</c:v>
                </c:pt>
                <c:pt idx="39917">
                  <c:v>-31.878500000000003</c:v>
                </c:pt>
                <c:pt idx="39918">
                  <c:v>-31.876500000000007</c:v>
                </c:pt>
                <c:pt idx="39919">
                  <c:v>-31.874500000000012</c:v>
                </c:pt>
                <c:pt idx="39920">
                  <c:v>-31.872500000000002</c:v>
                </c:pt>
                <c:pt idx="39921">
                  <c:v>-31.870500000000007</c:v>
                </c:pt>
                <c:pt idx="39922">
                  <c:v>-31.868500000000012</c:v>
                </c:pt>
                <c:pt idx="39923">
                  <c:v>-31.866500000000002</c:v>
                </c:pt>
                <c:pt idx="39924">
                  <c:v>-31.864500000000007</c:v>
                </c:pt>
                <c:pt idx="39925">
                  <c:v>-31.862500000000011</c:v>
                </c:pt>
                <c:pt idx="39926">
                  <c:v>-31.860500000000002</c:v>
                </c:pt>
                <c:pt idx="39927">
                  <c:v>-31.858500000000006</c:v>
                </c:pt>
                <c:pt idx="39928">
                  <c:v>-31.856500000000011</c:v>
                </c:pt>
                <c:pt idx="39929">
                  <c:v>-31.854500000000002</c:v>
                </c:pt>
                <c:pt idx="39930">
                  <c:v>-31.852500000000006</c:v>
                </c:pt>
                <c:pt idx="39931">
                  <c:v>-31.850500000000011</c:v>
                </c:pt>
                <c:pt idx="39932">
                  <c:v>-31.848500000000001</c:v>
                </c:pt>
                <c:pt idx="39933">
                  <c:v>-31.846500000000006</c:v>
                </c:pt>
                <c:pt idx="39934">
                  <c:v>-31.844500000000011</c:v>
                </c:pt>
                <c:pt idx="39935">
                  <c:v>-31.842500000000001</c:v>
                </c:pt>
                <c:pt idx="39936">
                  <c:v>-31.840500000000006</c:v>
                </c:pt>
                <c:pt idx="39937">
                  <c:v>-31.83850000000001</c:v>
                </c:pt>
                <c:pt idx="39938">
                  <c:v>-31.836500000000001</c:v>
                </c:pt>
                <c:pt idx="39939">
                  <c:v>-31.834500000000006</c:v>
                </c:pt>
                <c:pt idx="39940">
                  <c:v>-31.83250000000001</c:v>
                </c:pt>
                <c:pt idx="39941">
                  <c:v>-31.830500000000001</c:v>
                </c:pt>
                <c:pt idx="39942">
                  <c:v>-31.828500000000005</c:v>
                </c:pt>
                <c:pt idx="39943">
                  <c:v>-31.82650000000001</c:v>
                </c:pt>
                <c:pt idx="39944">
                  <c:v>-31.8245</c:v>
                </c:pt>
                <c:pt idx="39945">
                  <c:v>-31.822500000000005</c:v>
                </c:pt>
                <c:pt idx="39946">
                  <c:v>-31.82050000000001</c:v>
                </c:pt>
                <c:pt idx="39947">
                  <c:v>-31.8185</c:v>
                </c:pt>
                <c:pt idx="39948">
                  <c:v>-31.816500000000005</c:v>
                </c:pt>
                <c:pt idx="39949">
                  <c:v>-31.81450000000001</c:v>
                </c:pt>
                <c:pt idx="39950">
                  <c:v>-31.8125</c:v>
                </c:pt>
                <c:pt idx="39951">
                  <c:v>-31.810500000000005</c:v>
                </c:pt>
                <c:pt idx="39952">
                  <c:v>-31.808500000000009</c:v>
                </c:pt>
                <c:pt idx="39953">
                  <c:v>-31.8065</c:v>
                </c:pt>
                <c:pt idx="39954">
                  <c:v>-31.804500000000004</c:v>
                </c:pt>
                <c:pt idx="39955">
                  <c:v>-31.802500000000009</c:v>
                </c:pt>
                <c:pt idx="39956">
                  <c:v>-31.8005</c:v>
                </c:pt>
                <c:pt idx="39957">
                  <c:v>-31.798500000000004</c:v>
                </c:pt>
                <c:pt idx="39958">
                  <c:v>-31.796500000000009</c:v>
                </c:pt>
                <c:pt idx="39959">
                  <c:v>-31.794499999999999</c:v>
                </c:pt>
                <c:pt idx="39960">
                  <c:v>-31.792500000000004</c:v>
                </c:pt>
                <c:pt idx="39961">
                  <c:v>-31.790500000000009</c:v>
                </c:pt>
                <c:pt idx="39962">
                  <c:v>-31.788499999999999</c:v>
                </c:pt>
                <c:pt idx="39963">
                  <c:v>-31.786500000000004</c:v>
                </c:pt>
                <c:pt idx="39964">
                  <c:v>-31.784500000000008</c:v>
                </c:pt>
                <c:pt idx="39965">
                  <c:v>-31.782499999999999</c:v>
                </c:pt>
                <c:pt idx="39966">
                  <c:v>-31.780500000000004</c:v>
                </c:pt>
                <c:pt idx="39967">
                  <c:v>-31.778500000000008</c:v>
                </c:pt>
                <c:pt idx="39968">
                  <c:v>-31.776499999999999</c:v>
                </c:pt>
                <c:pt idx="39969">
                  <c:v>-31.774500000000003</c:v>
                </c:pt>
                <c:pt idx="39970">
                  <c:v>-31.772500000000008</c:v>
                </c:pt>
                <c:pt idx="39971">
                  <c:v>-31.770500000000013</c:v>
                </c:pt>
                <c:pt idx="39972">
                  <c:v>-31.768500000000003</c:v>
                </c:pt>
                <c:pt idx="39973">
                  <c:v>-31.766500000000008</c:v>
                </c:pt>
                <c:pt idx="39974">
                  <c:v>-31.764500000000012</c:v>
                </c:pt>
                <c:pt idx="39975">
                  <c:v>-31.762500000000003</c:v>
                </c:pt>
                <c:pt idx="39976">
                  <c:v>-31.760500000000008</c:v>
                </c:pt>
                <c:pt idx="39977">
                  <c:v>-31.758500000000012</c:v>
                </c:pt>
                <c:pt idx="39978">
                  <c:v>-31.756500000000003</c:v>
                </c:pt>
                <c:pt idx="39979">
                  <c:v>-31.754500000000007</c:v>
                </c:pt>
                <c:pt idx="39980">
                  <c:v>-31.752500000000012</c:v>
                </c:pt>
                <c:pt idx="39981">
                  <c:v>-31.750500000000002</c:v>
                </c:pt>
                <c:pt idx="39982">
                  <c:v>-31.748500000000007</c:v>
                </c:pt>
                <c:pt idx="39983">
                  <c:v>-31.746500000000012</c:v>
                </c:pt>
                <c:pt idx="39984">
                  <c:v>-31.744500000000002</c:v>
                </c:pt>
                <c:pt idx="39985">
                  <c:v>-31.742500000000007</c:v>
                </c:pt>
                <c:pt idx="39986">
                  <c:v>-31.740500000000011</c:v>
                </c:pt>
                <c:pt idx="39987">
                  <c:v>-31.738500000000002</c:v>
                </c:pt>
                <c:pt idx="39988">
                  <c:v>-31.736500000000007</c:v>
                </c:pt>
                <c:pt idx="39989">
                  <c:v>-31.734500000000011</c:v>
                </c:pt>
                <c:pt idx="39990">
                  <c:v>-31.732500000000002</c:v>
                </c:pt>
                <c:pt idx="39991">
                  <c:v>-31.730500000000006</c:v>
                </c:pt>
                <c:pt idx="39992">
                  <c:v>-31.728500000000011</c:v>
                </c:pt>
                <c:pt idx="39993">
                  <c:v>-31.726500000000001</c:v>
                </c:pt>
                <c:pt idx="39994">
                  <c:v>-31.724500000000006</c:v>
                </c:pt>
                <c:pt idx="39995">
                  <c:v>-31.722500000000011</c:v>
                </c:pt>
                <c:pt idx="39996">
                  <c:v>-31.720500000000001</c:v>
                </c:pt>
                <c:pt idx="39997">
                  <c:v>-31.718500000000006</c:v>
                </c:pt>
                <c:pt idx="39998">
                  <c:v>-31.716500000000011</c:v>
                </c:pt>
                <c:pt idx="39999">
                  <c:v>-31.714500000000001</c:v>
                </c:pt>
                <c:pt idx="40000">
                  <c:v>-31.712500000000006</c:v>
                </c:pt>
                <c:pt idx="40001">
                  <c:v>-31.71050000000001</c:v>
                </c:pt>
                <c:pt idx="40002">
                  <c:v>-31.708500000000001</c:v>
                </c:pt>
                <c:pt idx="40003">
                  <c:v>-31.706500000000005</c:v>
                </c:pt>
                <c:pt idx="40004">
                  <c:v>-31.70450000000001</c:v>
                </c:pt>
                <c:pt idx="40005">
                  <c:v>-31.702500000000001</c:v>
                </c:pt>
                <c:pt idx="40006">
                  <c:v>-31.700500000000005</c:v>
                </c:pt>
                <c:pt idx="40007">
                  <c:v>-31.69850000000001</c:v>
                </c:pt>
                <c:pt idx="40008">
                  <c:v>-31.6965</c:v>
                </c:pt>
                <c:pt idx="40009">
                  <c:v>-31.694500000000005</c:v>
                </c:pt>
                <c:pt idx="40010">
                  <c:v>-31.69250000000001</c:v>
                </c:pt>
                <c:pt idx="40011">
                  <c:v>-31.6905</c:v>
                </c:pt>
                <c:pt idx="40012">
                  <c:v>-31.688500000000005</c:v>
                </c:pt>
                <c:pt idx="40013">
                  <c:v>-31.686500000000009</c:v>
                </c:pt>
                <c:pt idx="40014">
                  <c:v>-31.6845</c:v>
                </c:pt>
                <c:pt idx="40015">
                  <c:v>-31.682500000000005</c:v>
                </c:pt>
                <c:pt idx="40016">
                  <c:v>-31.680500000000009</c:v>
                </c:pt>
                <c:pt idx="40017">
                  <c:v>-31.6785</c:v>
                </c:pt>
                <c:pt idx="40018">
                  <c:v>-31.676500000000004</c:v>
                </c:pt>
                <c:pt idx="40019">
                  <c:v>-31.674500000000009</c:v>
                </c:pt>
                <c:pt idx="40020">
                  <c:v>-31.672499999999999</c:v>
                </c:pt>
                <c:pt idx="40021">
                  <c:v>-31.670500000000004</c:v>
                </c:pt>
                <c:pt idx="40022">
                  <c:v>-31.668500000000009</c:v>
                </c:pt>
                <c:pt idx="40023">
                  <c:v>-31.666499999999999</c:v>
                </c:pt>
                <c:pt idx="40024">
                  <c:v>-31.664500000000004</c:v>
                </c:pt>
                <c:pt idx="40025">
                  <c:v>-31.662500000000009</c:v>
                </c:pt>
                <c:pt idx="40026">
                  <c:v>-31.660499999999999</c:v>
                </c:pt>
                <c:pt idx="40027">
                  <c:v>-31.658500000000004</c:v>
                </c:pt>
                <c:pt idx="40028">
                  <c:v>-31.656500000000008</c:v>
                </c:pt>
                <c:pt idx="40029">
                  <c:v>-31.654499999999999</c:v>
                </c:pt>
                <c:pt idx="40030">
                  <c:v>-31.652500000000003</c:v>
                </c:pt>
                <c:pt idx="40031">
                  <c:v>-31.650500000000008</c:v>
                </c:pt>
                <c:pt idx="40032">
                  <c:v>-31.648500000000013</c:v>
                </c:pt>
                <c:pt idx="40033">
                  <c:v>-31.646500000000003</c:v>
                </c:pt>
                <c:pt idx="40034">
                  <c:v>-31.644500000000008</c:v>
                </c:pt>
                <c:pt idx="40035">
                  <c:v>-31.642500000000013</c:v>
                </c:pt>
                <c:pt idx="40036">
                  <c:v>-31.640500000000003</c:v>
                </c:pt>
                <c:pt idx="40037">
                  <c:v>-31.638500000000008</c:v>
                </c:pt>
                <c:pt idx="40038">
                  <c:v>-31.636500000000012</c:v>
                </c:pt>
                <c:pt idx="40039">
                  <c:v>-31.634500000000003</c:v>
                </c:pt>
                <c:pt idx="40040">
                  <c:v>-31.632500000000007</c:v>
                </c:pt>
                <c:pt idx="40041">
                  <c:v>-31.630500000000012</c:v>
                </c:pt>
                <c:pt idx="40042">
                  <c:v>-31.628500000000003</c:v>
                </c:pt>
                <c:pt idx="40043">
                  <c:v>-31.626500000000007</c:v>
                </c:pt>
                <c:pt idx="40044">
                  <c:v>-31.624500000000012</c:v>
                </c:pt>
                <c:pt idx="40045">
                  <c:v>-31.622500000000002</c:v>
                </c:pt>
                <c:pt idx="40046">
                  <c:v>-31.620500000000007</c:v>
                </c:pt>
                <c:pt idx="40047">
                  <c:v>-31.618500000000012</c:v>
                </c:pt>
                <c:pt idx="40048">
                  <c:v>-31.616500000000002</c:v>
                </c:pt>
                <c:pt idx="40049">
                  <c:v>-31.614500000000007</c:v>
                </c:pt>
                <c:pt idx="40050">
                  <c:v>-31.612500000000011</c:v>
                </c:pt>
                <c:pt idx="40051">
                  <c:v>-31.610500000000002</c:v>
                </c:pt>
                <c:pt idx="40052">
                  <c:v>-31.608500000000006</c:v>
                </c:pt>
                <c:pt idx="40053">
                  <c:v>-31.606500000000011</c:v>
                </c:pt>
                <c:pt idx="40054">
                  <c:v>-31.604500000000002</c:v>
                </c:pt>
                <c:pt idx="40055">
                  <c:v>-31.602500000000006</c:v>
                </c:pt>
                <c:pt idx="40056">
                  <c:v>-31.600500000000011</c:v>
                </c:pt>
                <c:pt idx="40057">
                  <c:v>-31.598500000000001</c:v>
                </c:pt>
                <c:pt idx="40058">
                  <c:v>-31.596500000000006</c:v>
                </c:pt>
                <c:pt idx="40059">
                  <c:v>-31.594500000000011</c:v>
                </c:pt>
                <c:pt idx="40060">
                  <c:v>-31.592500000000001</c:v>
                </c:pt>
                <c:pt idx="40061">
                  <c:v>-31.590500000000006</c:v>
                </c:pt>
                <c:pt idx="40062">
                  <c:v>-31.58850000000001</c:v>
                </c:pt>
                <c:pt idx="40063">
                  <c:v>-31.586500000000001</c:v>
                </c:pt>
                <c:pt idx="40064">
                  <c:v>-31.584500000000006</c:v>
                </c:pt>
                <c:pt idx="40065">
                  <c:v>-31.58250000000001</c:v>
                </c:pt>
                <c:pt idx="40066">
                  <c:v>-31.580500000000001</c:v>
                </c:pt>
                <c:pt idx="40067">
                  <c:v>-31.578500000000005</c:v>
                </c:pt>
                <c:pt idx="40068">
                  <c:v>-31.57650000000001</c:v>
                </c:pt>
                <c:pt idx="40069">
                  <c:v>-31.5745</c:v>
                </c:pt>
                <c:pt idx="40070">
                  <c:v>-31.572500000000005</c:v>
                </c:pt>
                <c:pt idx="40071">
                  <c:v>-31.57050000000001</c:v>
                </c:pt>
                <c:pt idx="40072">
                  <c:v>-31.5685</c:v>
                </c:pt>
                <c:pt idx="40073">
                  <c:v>-31.566500000000005</c:v>
                </c:pt>
                <c:pt idx="40074">
                  <c:v>-31.56450000000001</c:v>
                </c:pt>
                <c:pt idx="40075">
                  <c:v>-31.5625</c:v>
                </c:pt>
                <c:pt idx="40076">
                  <c:v>-31.560500000000005</c:v>
                </c:pt>
                <c:pt idx="40077">
                  <c:v>-31.558500000000009</c:v>
                </c:pt>
                <c:pt idx="40078">
                  <c:v>-31.5565</c:v>
                </c:pt>
                <c:pt idx="40079">
                  <c:v>-31.554500000000004</c:v>
                </c:pt>
                <c:pt idx="40080">
                  <c:v>-31.552500000000009</c:v>
                </c:pt>
                <c:pt idx="40081">
                  <c:v>-31.5505</c:v>
                </c:pt>
                <c:pt idx="40082">
                  <c:v>-31.548500000000004</c:v>
                </c:pt>
                <c:pt idx="40083">
                  <c:v>-31.546500000000009</c:v>
                </c:pt>
                <c:pt idx="40084">
                  <c:v>-31.544499999999999</c:v>
                </c:pt>
                <c:pt idx="40085">
                  <c:v>-31.542500000000004</c:v>
                </c:pt>
                <c:pt idx="40086">
                  <c:v>-31.540500000000009</c:v>
                </c:pt>
                <c:pt idx="40087">
                  <c:v>-31.538499999999999</c:v>
                </c:pt>
                <c:pt idx="40088">
                  <c:v>-31.536500000000004</c:v>
                </c:pt>
                <c:pt idx="40089">
                  <c:v>-31.534500000000008</c:v>
                </c:pt>
                <c:pt idx="40090">
                  <c:v>-31.532499999999999</c:v>
                </c:pt>
                <c:pt idx="40091">
                  <c:v>-31.530500000000004</c:v>
                </c:pt>
                <c:pt idx="40092">
                  <c:v>-31.528500000000008</c:v>
                </c:pt>
                <c:pt idx="40093">
                  <c:v>-31.526499999999999</c:v>
                </c:pt>
                <c:pt idx="40094">
                  <c:v>-31.524500000000003</c:v>
                </c:pt>
                <c:pt idx="40095">
                  <c:v>-31.522500000000008</c:v>
                </c:pt>
                <c:pt idx="40096">
                  <c:v>-31.520500000000013</c:v>
                </c:pt>
                <c:pt idx="40097">
                  <c:v>-31.518500000000003</c:v>
                </c:pt>
                <c:pt idx="40098">
                  <c:v>-31.516500000000008</c:v>
                </c:pt>
                <c:pt idx="40099">
                  <c:v>-31.514500000000012</c:v>
                </c:pt>
                <c:pt idx="40100">
                  <c:v>-31.512500000000003</c:v>
                </c:pt>
                <c:pt idx="40101">
                  <c:v>-31.510500000000008</c:v>
                </c:pt>
                <c:pt idx="40102">
                  <c:v>-31.508500000000012</c:v>
                </c:pt>
                <c:pt idx="40103">
                  <c:v>-31.506500000000003</c:v>
                </c:pt>
                <c:pt idx="40104">
                  <c:v>-31.504500000000007</c:v>
                </c:pt>
                <c:pt idx="40105">
                  <c:v>-31.502500000000012</c:v>
                </c:pt>
                <c:pt idx="40106">
                  <c:v>-31.500500000000002</c:v>
                </c:pt>
                <c:pt idx="40107">
                  <c:v>-31.498500000000007</c:v>
                </c:pt>
                <c:pt idx="40108">
                  <c:v>-31.496500000000012</c:v>
                </c:pt>
                <c:pt idx="40109">
                  <c:v>-31.494500000000002</c:v>
                </c:pt>
                <c:pt idx="40110">
                  <c:v>-31.492500000000007</c:v>
                </c:pt>
                <c:pt idx="40111">
                  <c:v>-31.490500000000011</c:v>
                </c:pt>
                <c:pt idx="40112">
                  <c:v>-31.488500000000002</c:v>
                </c:pt>
                <c:pt idx="40113">
                  <c:v>-31.486500000000007</c:v>
                </c:pt>
                <c:pt idx="40114">
                  <c:v>-31.484500000000011</c:v>
                </c:pt>
                <c:pt idx="40115">
                  <c:v>-31.482500000000002</c:v>
                </c:pt>
                <c:pt idx="40116">
                  <c:v>-31.480500000000006</c:v>
                </c:pt>
                <c:pt idx="40117">
                  <c:v>-31.478500000000011</c:v>
                </c:pt>
                <c:pt idx="40118">
                  <c:v>-31.476500000000001</c:v>
                </c:pt>
                <c:pt idx="40119">
                  <c:v>-31.474500000000006</c:v>
                </c:pt>
                <c:pt idx="40120">
                  <c:v>-31.472500000000011</c:v>
                </c:pt>
                <c:pt idx="40121">
                  <c:v>-31.470500000000001</c:v>
                </c:pt>
                <c:pt idx="40122">
                  <c:v>-31.468500000000006</c:v>
                </c:pt>
                <c:pt idx="40123">
                  <c:v>-31.466500000000011</c:v>
                </c:pt>
                <c:pt idx="40124">
                  <c:v>-31.464500000000001</c:v>
                </c:pt>
                <c:pt idx="40125">
                  <c:v>-31.462500000000006</c:v>
                </c:pt>
                <c:pt idx="40126">
                  <c:v>-31.46050000000001</c:v>
                </c:pt>
                <c:pt idx="40127">
                  <c:v>-31.458500000000001</c:v>
                </c:pt>
                <c:pt idx="40128">
                  <c:v>-31.456500000000005</c:v>
                </c:pt>
                <c:pt idx="40129">
                  <c:v>-31.45450000000001</c:v>
                </c:pt>
                <c:pt idx="40130">
                  <c:v>-31.452500000000001</c:v>
                </c:pt>
                <c:pt idx="40131">
                  <c:v>-31.450500000000005</c:v>
                </c:pt>
                <c:pt idx="40132">
                  <c:v>-31.44850000000001</c:v>
                </c:pt>
                <c:pt idx="40133">
                  <c:v>-31.4465</c:v>
                </c:pt>
                <c:pt idx="40134">
                  <c:v>-31.444500000000005</c:v>
                </c:pt>
                <c:pt idx="40135">
                  <c:v>-31.44250000000001</c:v>
                </c:pt>
                <c:pt idx="40136">
                  <c:v>-31.4405</c:v>
                </c:pt>
                <c:pt idx="40137">
                  <c:v>-31.438500000000005</c:v>
                </c:pt>
                <c:pt idx="40138">
                  <c:v>-31.436500000000009</c:v>
                </c:pt>
                <c:pt idx="40139">
                  <c:v>-31.4345</c:v>
                </c:pt>
                <c:pt idx="40140">
                  <c:v>-31.432500000000005</c:v>
                </c:pt>
                <c:pt idx="40141">
                  <c:v>-31.430500000000009</c:v>
                </c:pt>
                <c:pt idx="40142">
                  <c:v>-31.4285</c:v>
                </c:pt>
                <c:pt idx="40143">
                  <c:v>-31.426500000000004</c:v>
                </c:pt>
                <c:pt idx="40144">
                  <c:v>-31.424500000000009</c:v>
                </c:pt>
                <c:pt idx="40145">
                  <c:v>-31.422499999999999</c:v>
                </c:pt>
                <c:pt idx="40146">
                  <c:v>-31.420500000000004</c:v>
                </c:pt>
                <c:pt idx="40147">
                  <c:v>-31.418500000000009</c:v>
                </c:pt>
                <c:pt idx="40148">
                  <c:v>-31.416499999999999</c:v>
                </c:pt>
                <c:pt idx="40149">
                  <c:v>-31.414500000000004</c:v>
                </c:pt>
                <c:pt idx="40150">
                  <c:v>-31.412500000000009</c:v>
                </c:pt>
                <c:pt idx="40151">
                  <c:v>-31.410499999999999</c:v>
                </c:pt>
                <c:pt idx="40152">
                  <c:v>-31.408500000000004</c:v>
                </c:pt>
                <c:pt idx="40153">
                  <c:v>-31.406500000000008</c:v>
                </c:pt>
                <c:pt idx="40154">
                  <c:v>-31.404499999999999</c:v>
                </c:pt>
                <c:pt idx="40155">
                  <c:v>-31.402500000000003</c:v>
                </c:pt>
                <c:pt idx="40156">
                  <c:v>-31.400500000000008</c:v>
                </c:pt>
                <c:pt idx="40157">
                  <c:v>-31.398500000000013</c:v>
                </c:pt>
                <c:pt idx="40158">
                  <c:v>-31.396500000000003</c:v>
                </c:pt>
                <c:pt idx="40159">
                  <c:v>-31.394500000000008</c:v>
                </c:pt>
                <c:pt idx="40160">
                  <c:v>-31.392500000000013</c:v>
                </c:pt>
                <c:pt idx="40161">
                  <c:v>-31.390500000000003</c:v>
                </c:pt>
                <c:pt idx="40162">
                  <c:v>-31.388500000000008</c:v>
                </c:pt>
                <c:pt idx="40163">
                  <c:v>-31.386500000000012</c:v>
                </c:pt>
                <c:pt idx="40164">
                  <c:v>-31.384500000000003</c:v>
                </c:pt>
                <c:pt idx="40165">
                  <c:v>-31.382500000000007</c:v>
                </c:pt>
                <c:pt idx="40166">
                  <c:v>-31.380500000000012</c:v>
                </c:pt>
                <c:pt idx="40167">
                  <c:v>-31.378500000000003</c:v>
                </c:pt>
                <c:pt idx="40168">
                  <c:v>-31.376500000000007</c:v>
                </c:pt>
                <c:pt idx="40169">
                  <c:v>-31.374500000000012</c:v>
                </c:pt>
                <c:pt idx="40170">
                  <c:v>-31.372500000000002</c:v>
                </c:pt>
                <c:pt idx="40171">
                  <c:v>-31.370500000000007</c:v>
                </c:pt>
                <c:pt idx="40172">
                  <c:v>-31.368500000000012</c:v>
                </c:pt>
                <c:pt idx="40173">
                  <c:v>-31.366500000000002</c:v>
                </c:pt>
                <c:pt idx="40174">
                  <c:v>-31.364500000000007</c:v>
                </c:pt>
                <c:pt idx="40175">
                  <c:v>-31.362500000000011</c:v>
                </c:pt>
                <c:pt idx="40176">
                  <c:v>-31.360500000000002</c:v>
                </c:pt>
                <c:pt idx="40177">
                  <c:v>-31.358500000000006</c:v>
                </c:pt>
                <c:pt idx="40178">
                  <c:v>-31.356500000000011</c:v>
                </c:pt>
                <c:pt idx="40179">
                  <c:v>-31.354500000000002</c:v>
                </c:pt>
                <c:pt idx="40180">
                  <c:v>-31.352500000000006</c:v>
                </c:pt>
                <c:pt idx="40181">
                  <c:v>-31.350500000000011</c:v>
                </c:pt>
                <c:pt idx="40182">
                  <c:v>-31.348500000000001</c:v>
                </c:pt>
                <c:pt idx="40183">
                  <c:v>-31.346500000000006</c:v>
                </c:pt>
                <c:pt idx="40184">
                  <c:v>-31.344500000000011</c:v>
                </c:pt>
                <c:pt idx="40185">
                  <c:v>-31.342500000000001</c:v>
                </c:pt>
                <c:pt idx="40186">
                  <c:v>-31.340500000000006</c:v>
                </c:pt>
                <c:pt idx="40187">
                  <c:v>-31.33850000000001</c:v>
                </c:pt>
                <c:pt idx="40188">
                  <c:v>-31.336500000000001</c:v>
                </c:pt>
                <c:pt idx="40189">
                  <c:v>-31.334500000000006</c:v>
                </c:pt>
                <c:pt idx="40190">
                  <c:v>-31.33250000000001</c:v>
                </c:pt>
                <c:pt idx="40191">
                  <c:v>-31.330500000000001</c:v>
                </c:pt>
                <c:pt idx="40192">
                  <c:v>-31.328500000000005</c:v>
                </c:pt>
                <c:pt idx="40193">
                  <c:v>-31.32650000000001</c:v>
                </c:pt>
                <c:pt idx="40194">
                  <c:v>-31.3245</c:v>
                </c:pt>
                <c:pt idx="40195">
                  <c:v>-31.322500000000005</c:v>
                </c:pt>
                <c:pt idx="40196">
                  <c:v>-31.32050000000001</c:v>
                </c:pt>
                <c:pt idx="40197">
                  <c:v>-31.3185</c:v>
                </c:pt>
                <c:pt idx="40198">
                  <c:v>-31.316500000000005</c:v>
                </c:pt>
                <c:pt idx="40199">
                  <c:v>-31.31450000000001</c:v>
                </c:pt>
                <c:pt idx="40200">
                  <c:v>-31.3125</c:v>
                </c:pt>
                <c:pt idx="40201">
                  <c:v>-31.310500000000005</c:v>
                </c:pt>
                <c:pt idx="40202">
                  <c:v>-31.308500000000009</c:v>
                </c:pt>
                <c:pt idx="40203">
                  <c:v>-31.3065</c:v>
                </c:pt>
                <c:pt idx="40204">
                  <c:v>-31.304500000000004</c:v>
                </c:pt>
                <c:pt idx="40205">
                  <c:v>-31.302500000000009</c:v>
                </c:pt>
                <c:pt idx="40206">
                  <c:v>-31.3005</c:v>
                </c:pt>
                <c:pt idx="40207">
                  <c:v>-31.298500000000004</c:v>
                </c:pt>
                <c:pt idx="40208">
                  <c:v>-31.296500000000009</c:v>
                </c:pt>
                <c:pt idx="40209">
                  <c:v>-31.294499999999999</c:v>
                </c:pt>
                <c:pt idx="40210">
                  <c:v>-31.292500000000004</c:v>
                </c:pt>
                <c:pt idx="40211">
                  <c:v>-31.290500000000009</c:v>
                </c:pt>
                <c:pt idx="40212">
                  <c:v>-31.288499999999999</c:v>
                </c:pt>
                <c:pt idx="40213">
                  <c:v>-31.286500000000004</c:v>
                </c:pt>
                <c:pt idx="40214">
                  <c:v>-31.284500000000008</c:v>
                </c:pt>
                <c:pt idx="40215">
                  <c:v>-31.282499999999999</c:v>
                </c:pt>
                <c:pt idx="40216">
                  <c:v>-31.280500000000004</c:v>
                </c:pt>
                <c:pt idx="40217">
                  <c:v>-31.278500000000008</c:v>
                </c:pt>
                <c:pt idx="40218">
                  <c:v>-31.276499999999999</c:v>
                </c:pt>
                <c:pt idx="40219">
                  <c:v>-31.274500000000003</c:v>
                </c:pt>
                <c:pt idx="40220">
                  <c:v>-31.272500000000008</c:v>
                </c:pt>
                <c:pt idx="40221">
                  <c:v>-31.270500000000013</c:v>
                </c:pt>
                <c:pt idx="40222">
                  <c:v>-31.268500000000003</c:v>
                </c:pt>
                <c:pt idx="40223">
                  <c:v>-31.266500000000008</c:v>
                </c:pt>
                <c:pt idx="40224">
                  <c:v>-31.264500000000012</c:v>
                </c:pt>
                <c:pt idx="40225">
                  <c:v>-31.262500000000003</c:v>
                </c:pt>
                <c:pt idx="40226">
                  <c:v>-31.260500000000008</c:v>
                </c:pt>
                <c:pt idx="40227">
                  <c:v>-31.258500000000012</c:v>
                </c:pt>
                <c:pt idx="40228">
                  <c:v>-31.256500000000003</c:v>
                </c:pt>
                <c:pt idx="40229">
                  <c:v>-31.254500000000007</c:v>
                </c:pt>
                <c:pt idx="40230">
                  <c:v>-31.252500000000012</c:v>
                </c:pt>
                <c:pt idx="40231">
                  <c:v>-31.250500000000002</c:v>
                </c:pt>
                <c:pt idx="40232">
                  <c:v>-31.248500000000007</c:v>
                </c:pt>
                <c:pt idx="40233">
                  <c:v>-31.246500000000012</c:v>
                </c:pt>
                <c:pt idx="40234">
                  <c:v>-31.244500000000002</c:v>
                </c:pt>
                <c:pt idx="40235">
                  <c:v>-31.242500000000007</c:v>
                </c:pt>
                <c:pt idx="40236">
                  <c:v>-31.240500000000011</c:v>
                </c:pt>
                <c:pt idx="40237">
                  <c:v>-31.238500000000002</c:v>
                </c:pt>
                <c:pt idx="40238">
                  <c:v>-31.236500000000007</c:v>
                </c:pt>
                <c:pt idx="40239">
                  <c:v>-31.234500000000011</c:v>
                </c:pt>
                <c:pt idx="40240">
                  <c:v>-31.232500000000002</c:v>
                </c:pt>
                <c:pt idx="40241">
                  <c:v>-31.230500000000006</c:v>
                </c:pt>
                <c:pt idx="40242">
                  <c:v>-31.228500000000011</c:v>
                </c:pt>
                <c:pt idx="40243">
                  <c:v>-31.226500000000001</c:v>
                </c:pt>
                <c:pt idx="40244">
                  <c:v>-31.224500000000006</c:v>
                </c:pt>
                <c:pt idx="40245">
                  <c:v>-31.222500000000011</c:v>
                </c:pt>
                <c:pt idx="40246">
                  <c:v>-31.220500000000001</c:v>
                </c:pt>
                <c:pt idx="40247">
                  <c:v>-31.218500000000006</c:v>
                </c:pt>
                <c:pt idx="40248">
                  <c:v>-31.216500000000011</c:v>
                </c:pt>
                <c:pt idx="40249">
                  <c:v>-31.214500000000001</c:v>
                </c:pt>
                <c:pt idx="40250">
                  <c:v>-31.212500000000006</c:v>
                </c:pt>
                <c:pt idx="40251">
                  <c:v>-31.21050000000001</c:v>
                </c:pt>
                <c:pt idx="40252">
                  <c:v>-31.208500000000001</c:v>
                </c:pt>
                <c:pt idx="40253">
                  <c:v>-31.206500000000005</c:v>
                </c:pt>
                <c:pt idx="40254">
                  <c:v>-31.20450000000001</c:v>
                </c:pt>
                <c:pt idx="40255">
                  <c:v>-31.202500000000001</c:v>
                </c:pt>
                <c:pt idx="40256">
                  <c:v>-31.200500000000005</c:v>
                </c:pt>
                <c:pt idx="40257">
                  <c:v>-31.19850000000001</c:v>
                </c:pt>
                <c:pt idx="40258">
                  <c:v>-31.1965</c:v>
                </c:pt>
                <c:pt idx="40259">
                  <c:v>-31.194500000000005</c:v>
                </c:pt>
                <c:pt idx="40260">
                  <c:v>-31.19250000000001</c:v>
                </c:pt>
                <c:pt idx="40261">
                  <c:v>-31.1905</c:v>
                </c:pt>
                <c:pt idx="40262">
                  <c:v>-31.188500000000005</c:v>
                </c:pt>
                <c:pt idx="40263">
                  <c:v>-31.186500000000009</c:v>
                </c:pt>
                <c:pt idx="40264">
                  <c:v>-31.1845</c:v>
                </c:pt>
                <c:pt idx="40265">
                  <c:v>-31.182500000000005</c:v>
                </c:pt>
                <c:pt idx="40266">
                  <c:v>-31.180500000000009</c:v>
                </c:pt>
                <c:pt idx="40267">
                  <c:v>-31.1785</c:v>
                </c:pt>
                <c:pt idx="40268">
                  <c:v>-31.176500000000004</c:v>
                </c:pt>
                <c:pt idx="40269">
                  <c:v>-31.174500000000009</c:v>
                </c:pt>
                <c:pt idx="40270">
                  <c:v>-31.172499999999999</c:v>
                </c:pt>
                <c:pt idx="40271">
                  <c:v>-31.170500000000004</c:v>
                </c:pt>
                <c:pt idx="40272">
                  <c:v>-31.168500000000009</c:v>
                </c:pt>
                <c:pt idx="40273">
                  <c:v>-31.166499999999999</c:v>
                </c:pt>
                <c:pt idx="40274">
                  <c:v>-31.164500000000004</c:v>
                </c:pt>
                <c:pt idx="40275">
                  <c:v>-31.162500000000009</c:v>
                </c:pt>
                <c:pt idx="40276">
                  <c:v>-31.160499999999999</c:v>
                </c:pt>
                <c:pt idx="40277">
                  <c:v>-31.158500000000004</c:v>
                </c:pt>
                <c:pt idx="40278">
                  <c:v>-31.156500000000008</c:v>
                </c:pt>
                <c:pt idx="40279">
                  <c:v>-31.154499999999999</c:v>
                </c:pt>
                <c:pt idx="40280">
                  <c:v>-31.152500000000003</c:v>
                </c:pt>
                <c:pt idx="40281">
                  <c:v>-31.150500000000008</c:v>
                </c:pt>
                <c:pt idx="40282">
                  <c:v>-31.148500000000013</c:v>
                </c:pt>
                <c:pt idx="40283">
                  <c:v>-31.146500000000003</c:v>
                </c:pt>
                <c:pt idx="40284">
                  <c:v>-31.144500000000008</c:v>
                </c:pt>
                <c:pt idx="40285">
                  <c:v>-31.142500000000013</c:v>
                </c:pt>
                <c:pt idx="40286">
                  <c:v>-31.140500000000003</c:v>
                </c:pt>
                <c:pt idx="40287">
                  <c:v>-31.138500000000008</c:v>
                </c:pt>
                <c:pt idx="40288">
                  <c:v>-31.136500000000012</c:v>
                </c:pt>
                <c:pt idx="40289">
                  <c:v>-31.134500000000003</c:v>
                </c:pt>
                <c:pt idx="40290">
                  <c:v>-31.132500000000007</c:v>
                </c:pt>
                <c:pt idx="40291">
                  <c:v>-31.130500000000012</c:v>
                </c:pt>
                <c:pt idx="40292">
                  <c:v>-31.128500000000003</c:v>
                </c:pt>
                <c:pt idx="40293">
                  <c:v>-31.126500000000007</c:v>
                </c:pt>
                <c:pt idx="40294">
                  <c:v>-31.124500000000012</c:v>
                </c:pt>
                <c:pt idx="40295">
                  <c:v>-31.122500000000002</c:v>
                </c:pt>
                <c:pt idx="40296">
                  <c:v>-31.120500000000007</c:v>
                </c:pt>
                <c:pt idx="40297">
                  <c:v>-31.118500000000012</c:v>
                </c:pt>
                <c:pt idx="40298">
                  <c:v>-31.116500000000002</c:v>
                </c:pt>
                <c:pt idx="40299">
                  <c:v>-31.114500000000007</c:v>
                </c:pt>
                <c:pt idx="40300">
                  <c:v>-31.112500000000011</c:v>
                </c:pt>
                <c:pt idx="40301">
                  <c:v>-31.110500000000002</c:v>
                </c:pt>
                <c:pt idx="40302">
                  <c:v>-31.108500000000006</c:v>
                </c:pt>
                <c:pt idx="40303">
                  <c:v>-31.106500000000011</c:v>
                </c:pt>
                <c:pt idx="40304">
                  <c:v>-31.104500000000002</c:v>
                </c:pt>
                <c:pt idx="40305">
                  <c:v>-31.102500000000006</c:v>
                </c:pt>
                <c:pt idx="40306">
                  <c:v>-31.100500000000011</c:v>
                </c:pt>
                <c:pt idx="40307">
                  <c:v>-31.098500000000001</c:v>
                </c:pt>
                <c:pt idx="40308">
                  <c:v>-31.096500000000006</c:v>
                </c:pt>
                <c:pt idx="40309">
                  <c:v>-31.094500000000011</c:v>
                </c:pt>
                <c:pt idx="40310">
                  <c:v>-31.092500000000001</c:v>
                </c:pt>
                <c:pt idx="40311">
                  <c:v>-31.090500000000006</c:v>
                </c:pt>
                <c:pt idx="40312">
                  <c:v>-31.08850000000001</c:v>
                </c:pt>
                <c:pt idx="40313">
                  <c:v>-31.086500000000001</c:v>
                </c:pt>
                <c:pt idx="40314">
                  <c:v>-31.084500000000006</c:v>
                </c:pt>
                <c:pt idx="40315">
                  <c:v>-31.08250000000001</c:v>
                </c:pt>
                <c:pt idx="40316">
                  <c:v>-31.080500000000001</c:v>
                </c:pt>
                <c:pt idx="40317">
                  <c:v>-31.078500000000005</c:v>
                </c:pt>
                <c:pt idx="40318">
                  <c:v>-31.07650000000001</c:v>
                </c:pt>
                <c:pt idx="40319">
                  <c:v>-31.0745</c:v>
                </c:pt>
                <c:pt idx="40320">
                  <c:v>-31.072500000000005</c:v>
                </c:pt>
                <c:pt idx="40321">
                  <c:v>-31.07050000000001</c:v>
                </c:pt>
                <c:pt idx="40322">
                  <c:v>-31.0685</c:v>
                </c:pt>
                <c:pt idx="40323">
                  <c:v>-31.066500000000005</c:v>
                </c:pt>
                <c:pt idx="40324">
                  <c:v>-31.06450000000001</c:v>
                </c:pt>
                <c:pt idx="40325">
                  <c:v>-31.0625</c:v>
                </c:pt>
                <c:pt idx="40326">
                  <c:v>-31.060500000000005</c:v>
                </c:pt>
                <c:pt idx="40327">
                  <c:v>-31.058500000000009</c:v>
                </c:pt>
                <c:pt idx="40328">
                  <c:v>-31.0565</c:v>
                </c:pt>
                <c:pt idx="40329">
                  <c:v>-31.054500000000004</c:v>
                </c:pt>
                <c:pt idx="40330">
                  <c:v>-31.052500000000009</c:v>
                </c:pt>
                <c:pt idx="40331">
                  <c:v>-31.0505</c:v>
                </c:pt>
                <c:pt idx="40332">
                  <c:v>-31.048500000000004</c:v>
                </c:pt>
                <c:pt idx="40333">
                  <c:v>-31.046500000000009</c:v>
                </c:pt>
                <c:pt idx="40334">
                  <c:v>-31.044499999999999</c:v>
                </c:pt>
                <c:pt idx="40335">
                  <c:v>-31.042500000000004</c:v>
                </c:pt>
                <c:pt idx="40336">
                  <c:v>-31.040500000000009</c:v>
                </c:pt>
                <c:pt idx="40337">
                  <c:v>-31.038499999999999</c:v>
                </c:pt>
                <c:pt idx="40338">
                  <c:v>-31.036500000000004</c:v>
                </c:pt>
                <c:pt idx="40339">
                  <c:v>-31.034500000000008</c:v>
                </c:pt>
                <c:pt idx="40340">
                  <c:v>-31.032499999999999</c:v>
                </c:pt>
                <c:pt idx="40341">
                  <c:v>-31.030500000000004</c:v>
                </c:pt>
                <c:pt idx="40342">
                  <c:v>-31.028500000000008</c:v>
                </c:pt>
                <c:pt idx="40343">
                  <c:v>-31.026499999999999</c:v>
                </c:pt>
                <c:pt idx="40344">
                  <c:v>-31.024500000000003</c:v>
                </c:pt>
                <c:pt idx="40345">
                  <c:v>-31.022500000000008</c:v>
                </c:pt>
                <c:pt idx="40346">
                  <c:v>-31.020500000000013</c:v>
                </c:pt>
                <c:pt idx="40347">
                  <c:v>-31.018500000000003</c:v>
                </c:pt>
                <c:pt idx="40348">
                  <c:v>-31.016500000000008</c:v>
                </c:pt>
                <c:pt idx="40349">
                  <c:v>-31.014500000000012</c:v>
                </c:pt>
                <c:pt idx="40350">
                  <c:v>-31.012500000000003</c:v>
                </c:pt>
                <c:pt idx="40351">
                  <c:v>-31.010500000000008</c:v>
                </c:pt>
                <c:pt idx="40352">
                  <c:v>-31.008500000000012</c:v>
                </c:pt>
                <c:pt idx="40353">
                  <c:v>-31.006500000000003</c:v>
                </c:pt>
                <c:pt idx="40354">
                  <c:v>-31.004500000000007</c:v>
                </c:pt>
                <c:pt idx="40355">
                  <c:v>-31.002500000000012</c:v>
                </c:pt>
                <c:pt idx="40356">
                  <c:v>-31.000500000000002</c:v>
                </c:pt>
                <c:pt idx="40357">
                  <c:v>-30.998500000000007</c:v>
                </c:pt>
                <c:pt idx="40358">
                  <c:v>-30.996500000000012</c:v>
                </c:pt>
                <c:pt idx="40359">
                  <c:v>-30.994500000000002</c:v>
                </c:pt>
                <c:pt idx="40360">
                  <c:v>-30.992500000000007</c:v>
                </c:pt>
                <c:pt idx="40361">
                  <c:v>-30.990500000000011</c:v>
                </c:pt>
                <c:pt idx="40362">
                  <c:v>-30.988500000000002</c:v>
                </c:pt>
                <c:pt idx="40363">
                  <c:v>-30.986500000000007</c:v>
                </c:pt>
                <c:pt idx="40364">
                  <c:v>-30.984500000000011</c:v>
                </c:pt>
                <c:pt idx="40365">
                  <c:v>-30.982500000000002</c:v>
                </c:pt>
                <c:pt idx="40366">
                  <c:v>-30.980500000000006</c:v>
                </c:pt>
                <c:pt idx="40367">
                  <c:v>-30.978500000000011</c:v>
                </c:pt>
                <c:pt idx="40368">
                  <c:v>-30.976500000000001</c:v>
                </c:pt>
                <c:pt idx="40369">
                  <c:v>-30.974500000000006</c:v>
                </c:pt>
                <c:pt idx="40370">
                  <c:v>-30.972500000000011</c:v>
                </c:pt>
                <c:pt idx="40371">
                  <c:v>-30.970500000000001</c:v>
                </c:pt>
                <c:pt idx="40372">
                  <c:v>-30.968500000000006</c:v>
                </c:pt>
                <c:pt idx="40373">
                  <c:v>-30.966500000000011</c:v>
                </c:pt>
                <c:pt idx="40374">
                  <c:v>-30.964500000000001</c:v>
                </c:pt>
                <c:pt idx="40375">
                  <c:v>-30.962500000000006</c:v>
                </c:pt>
                <c:pt idx="40376">
                  <c:v>-30.96050000000001</c:v>
                </c:pt>
                <c:pt idx="40377">
                  <c:v>-30.958500000000001</c:v>
                </c:pt>
                <c:pt idx="40378">
                  <c:v>-30.956500000000005</c:v>
                </c:pt>
                <c:pt idx="40379">
                  <c:v>-30.95450000000001</c:v>
                </c:pt>
                <c:pt idx="40380">
                  <c:v>-30.952500000000001</c:v>
                </c:pt>
                <c:pt idx="40381">
                  <c:v>-30.950500000000005</c:v>
                </c:pt>
                <c:pt idx="40382">
                  <c:v>-30.94850000000001</c:v>
                </c:pt>
                <c:pt idx="40383">
                  <c:v>-30.9465</c:v>
                </c:pt>
                <c:pt idx="40384">
                  <c:v>-30.944500000000005</c:v>
                </c:pt>
                <c:pt idx="40385">
                  <c:v>-30.94250000000001</c:v>
                </c:pt>
                <c:pt idx="40386">
                  <c:v>-30.9405</c:v>
                </c:pt>
                <c:pt idx="40387">
                  <c:v>-30.938500000000005</c:v>
                </c:pt>
                <c:pt idx="40388">
                  <c:v>-30.936500000000009</c:v>
                </c:pt>
                <c:pt idx="40389">
                  <c:v>-30.9345</c:v>
                </c:pt>
                <c:pt idx="40390">
                  <c:v>-30.932500000000005</c:v>
                </c:pt>
                <c:pt idx="40391">
                  <c:v>-30.930500000000009</c:v>
                </c:pt>
                <c:pt idx="40392">
                  <c:v>-30.9285</c:v>
                </c:pt>
                <c:pt idx="40393">
                  <c:v>-30.926500000000004</c:v>
                </c:pt>
                <c:pt idx="40394">
                  <c:v>-30.924500000000009</c:v>
                </c:pt>
                <c:pt idx="40395">
                  <c:v>-30.922499999999999</c:v>
                </c:pt>
                <c:pt idx="40396">
                  <c:v>-30.920500000000004</c:v>
                </c:pt>
                <c:pt idx="40397">
                  <c:v>-30.918500000000009</c:v>
                </c:pt>
                <c:pt idx="40398">
                  <c:v>-30.916499999999999</c:v>
                </c:pt>
                <c:pt idx="40399">
                  <c:v>-30.914500000000004</c:v>
                </c:pt>
                <c:pt idx="40400">
                  <c:v>-30.912500000000009</c:v>
                </c:pt>
                <c:pt idx="40401">
                  <c:v>-30.910499999999999</c:v>
                </c:pt>
                <c:pt idx="40402">
                  <c:v>-30.908500000000004</c:v>
                </c:pt>
                <c:pt idx="40403">
                  <c:v>-30.906500000000008</c:v>
                </c:pt>
                <c:pt idx="40404">
                  <c:v>-30.904499999999999</c:v>
                </c:pt>
                <c:pt idx="40405">
                  <c:v>-30.902500000000003</c:v>
                </c:pt>
                <c:pt idx="40406">
                  <c:v>-30.900500000000008</c:v>
                </c:pt>
                <c:pt idx="40407">
                  <c:v>-30.898500000000013</c:v>
                </c:pt>
                <c:pt idx="40408">
                  <c:v>-30.896500000000003</c:v>
                </c:pt>
                <c:pt idx="40409">
                  <c:v>-30.894500000000008</c:v>
                </c:pt>
                <c:pt idx="40410">
                  <c:v>-30.892500000000013</c:v>
                </c:pt>
                <c:pt idx="40411">
                  <c:v>-30.890500000000003</c:v>
                </c:pt>
                <c:pt idx="40412">
                  <c:v>-30.888500000000008</c:v>
                </c:pt>
                <c:pt idx="40413">
                  <c:v>-30.886500000000012</c:v>
                </c:pt>
                <c:pt idx="40414">
                  <c:v>-30.884500000000003</c:v>
                </c:pt>
                <c:pt idx="40415">
                  <c:v>-30.882500000000007</c:v>
                </c:pt>
                <c:pt idx="40416">
                  <c:v>-30.880500000000012</c:v>
                </c:pt>
                <c:pt idx="40417">
                  <c:v>-30.878500000000003</c:v>
                </c:pt>
                <c:pt idx="40418">
                  <c:v>-30.876500000000007</c:v>
                </c:pt>
                <c:pt idx="40419">
                  <c:v>-30.874500000000012</c:v>
                </c:pt>
                <c:pt idx="40420">
                  <c:v>-30.872500000000002</c:v>
                </c:pt>
                <c:pt idx="40421">
                  <c:v>-30.870500000000007</c:v>
                </c:pt>
                <c:pt idx="40422">
                  <c:v>-30.868500000000012</c:v>
                </c:pt>
                <c:pt idx="40423">
                  <c:v>-30.866500000000002</c:v>
                </c:pt>
                <c:pt idx="40424">
                  <c:v>-30.864500000000007</c:v>
                </c:pt>
                <c:pt idx="40425">
                  <c:v>-30.862500000000011</c:v>
                </c:pt>
                <c:pt idx="40426">
                  <c:v>-30.860500000000002</c:v>
                </c:pt>
                <c:pt idx="40427">
                  <c:v>-30.858500000000006</c:v>
                </c:pt>
                <c:pt idx="40428">
                  <c:v>-30.856500000000011</c:v>
                </c:pt>
                <c:pt idx="40429">
                  <c:v>-30.854500000000002</c:v>
                </c:pt>
                <c:pt idx="40430">
                  <c:v>-30.852500000000006</c:v>
                </c:pt>
                <c:pt idx="40431">
                  <c:v>-30.850500000000011</c:v>
                </c:pt>
                <c:pt idx="40432">
                  <c:v>-30.848500000000001</c:v>
                </c:pt>
                <c:pt idx="40433">
                  <c:v>-30.846500000000006</c:v>
                </c:pt>
                <c:pt idx="40434">
                  <c:v>-30.844500000000011</c:v>
                </c:pt>
                <c:pt idx="40435">
                  <c:v>-30.842500000000001</c:v>
                </c:pt>
                <c:pt idx="40436">
                  <c:v>-30.840500000000006</c:v>
                </c:pt>
                <c:pt idx="40437">
                  <c:v>-30.83850000000001</c:v>
                </c:pt>
                <c:pt idx="40438">
                  <c:v>-30.836500000000001</c:v>
                </c:pt>
                <c:pt idx="40439">
                  <c:v>-30.834500000000006</c:v>
                </c:pt>
                <c:pt idx="40440">
                  <c:v>-30.83250000000001</c:v>
                </c:pt>
                <c:pt idx="40441">
                  <c:v>-30.830500000000001</c:v>
                </c:pt>
                <c:pt idx="40442">
                  <c:v>-30.828500000000005</c:v>
                </c:pt>
                <c:pt idx="40443">
                  <c:v>-30.82650000000001</c:v>
                </c:pt>
                <c:pt idx="40444">
                  <c:v>-30.8245</c:v>
                </c:pt>
                <c:pt idx="40445">
                  <c:v>-30.822500000000005</c:v>
                </c:pt>
                <c:pt idx="40446">
                  <c:v>-30.82050000000001</c:v>
                </c:pt>
                <c:pt idx="40447">
                  <c:v>-30.8185</c:v>
                </c:pt>
                <c:pt idx="40448">
                  <c:v>-30.816500000000005</c:v>
                </c:pt>
                <c:pt idx="40449">
                  <c:v>-30.81450000000001</c:v>
                </c:pt>
                <c:pt idx="40450">
                  <c:v>-30.8125</c:v>
                </c:pt>
                <c:pt idx="40451">
                  <c:v>-30.810500000000005</c:v>
                </c:pt>
                <c:pt idx="40452">
                  <c:v>-30.808500000000009</c:v>
                </c:pt>
                <c:pt idx="40453">
                  <c:v>-30.8065</c:v>
                </c:pt>
                <c:pt idx="40454">
                  <c:v>-30.804500000000004</c:v>
                </c:pt>
                <c:pt idx="40455">
                  <c:v>-30.802500000000009</c:v>
                </c:pt>
                <c:pt idx="40456">
                  <c:v>-30.8005</c:v>
                </c:pt>
                <c:pt idx="40457">
                  <c:v>-30.798500000000004</c:v>
                </c:pt>
                <c:pt idx="40458">
                  <c:v>-30.796500000000009</c:v>
                </c:pt>
                <c:pt idx="40459">
                  <c:v>-30.794499999999999</c:v>
                </c:pt>
                <c:pt idx="40460">
                  <c:v>-30.792500000000004</c:v>
                </c:pt>
                <c:pt idx="40461">
                  <c:v>-30.790500000000009</c:v>
                </c:pt>
                <c:pt idx="40462">
                  <c:v>-30.788499999999999</c:v>
                </c:pt>
                <c:pt idx="40463">
                  <c:v>-30.786500000000004</c:v>
                </c:pt>
                <c:pt idx="40464">
                  <c:v>-30.784500000000008</c:v>
                </c:pt>
                <c:pt idx="40465">
                  <c:v>-30.782499999999999</c:v>
                </c:pt>
                <c:pt idx="40466">
                  <c:v>-30.780500000000004</c:v>
                </c:pt>
                <c:pt idx="40467">
                  <c:v>-30.778500000000008</c:v>
                </c:pt>
                <c:pt idx="40468">
                  <c:v>-30.776499999999999</c:v>
                </c:pt>
                <c:pt idx="40469">
                  <c:v>-30.774500000000003</c:v>
                </c:pt>
                <c:pt idx="40470">
                  <c:v>-30.772500000000008</c:v>
                </c:pt>
                <c:pt idx="40471">
                  <c:v>-30.770500000000013</c:v>
                </c:pt>
                <c:pt idx="40472">
                  <c:v>-30.768500000000003</c:v>
                </c:pt>
                <c:pt idx="40473">
                  <c:v>-30.766500000000008</c:v>
                </c:pt>
                <c:pt idx="40474">
                  <c:v>-30.764500000000012</c:v>
                </c:pt>
                <c:pt idx="40475">
                  <c:v>-30.762500000000003</c:v>
                </c:pt>
                <c:pt idx="40476">
                  <c:v>-30.760500000000008</c:v>
                </c:pt>
                <c:pt idx="40477">
                  <c:v>-30.758500000000012</c:v>
                </c:pt>
                <c:pt idx="40478">
                  <c:v>-30.756500000000003</c:v>
                </c:pt>
                <c:pt idx="40479">
                  <c:v>-30.754500000000007</c:v>
                </c:pt>
                <c:pt idx="40480">
                  <c:v>-30.752500000000012</c:v>
                </c:pt>
                <c:pt idx="40481">
                  <c:v>-30.750500000000002</c:v>
                </c:pt>
                <c:pt idx="40482">
                  <c:v>-30.748500000000007</c:v>
                </c:pt>
                <c:pt idx="40483">
                  <c:v>-30.746500000000012</c:v>
                </c:pt>
                <c:pt idx="40484">
                  <c:v>-30.744500000000002</c:v>
                </c:pt>
                <c:pt idx="40485">
                  <c:v>-30.742500000000007</c:v>
                </c:pt>
                <c:pt idx="40486">
                  <c:v>-30.740500000000011</c:v>
                </c:pt>
                <c:pt idx="40487">
                  <c:v>-30.738500000000002</c:v>
                </c:pt>
                <c:pt idx="40488">
                  <c:v>-30.736500000000007</c:v>
                </c:pt>
                <c:pt idx="40489">
                  <c:v>-30.734500000000011</c:v>
                </c:pt>
                <c:pt idx="40490">
                  <c:v>-30.732500000000002</c:v>
                </c:pt>
                <c:pt idx="40491">
                  <c:v>-30.730500000000006</c:v>
                </c:pt>
                <c:pt idx="40492">
                  <c:v>-30.728500000000011</c:v>
                </c:pt>
                <c:pt idx="40493">
                  <c:v>-30.726500000000001</c:v>
                </c:pt>
                <c:pt idx="40494">
                  <c:v>-30.724500000000006</c:v>
                </c:pt>
                <c:pt idx="40495">
                  <c:v>-30.722500000000011</c:v>
                </c:pt>
                <c:pt idx="40496">
                  <c:v>-30.720500000000001</c:v>
                </c:pt>
                <c:pt idx="40497">
                  <c:v>-30.718500000000006</c:v>
                </c:pt>
                <c:pt idx="40498">
                  <c:v>-30.716500000000011</c:v>
                </c:pt>
                <c:pt idx="40499">
                  <c:v>-30.714500000000001</c:v>
                </c:pt>
                <c:pt idx="40500">
                  <c:v>-30.712500000000006</c:v>
                </c:pt>
                <c:pt idx="40501">
                  <c:v>-30.71050000000001</c:v>
                </c:pt>
                <c:pt idx="40502">
                  <c:v>-30.708500000000001</c:v>
                </c:pt>
                <c:pt idx="40503">
                  <c:v>-30.706500000000005</c:v>
                </c:pt>
                <c:pt idx="40504">
                  <c:v>-30.70450000000001</c:v>
                </c:pt>
                <c:pt idx="40505">
                  <c:v>-30.702500000000001</c:v>
                </c:pt>
                <c:pt idx="40506">
                  <c:v>-30.700500000000005</c:v>
                </c:pt>
                <c:pt idx="40507">
                  <c:v>-30.69850000000001</c:v>
                </c:pt>
                <c:pt idx="40508">
                  <c:v>-30.6965</c:v>
                </c:pt>
                <c:pt idx="40509">
                  <c:v>-30.694500000000005</c:v>
                </c:pt>
                <c:pt idx="40510">
                  <c:v>-30.69250000000001</c:v>
                </c:pt>
                <c:pt idx="40511">
                  <c:v>-30.6905</c:v>
                </c:pt>
                <c:pt idx="40512">
                  <c:v>-30.688500000000005</c:v>
                </c:pt>
                <c:pt idx="40513">
                  <c:v>-30.686500000000009</c:v>
                </c:pt>
                <c:pt idx="40514">
                  <c:v>-30.6845</c:v>
                </c:pt>
                <c:pt idx="40515">
                  <c:v>-30.682500000000005</c:v>
                </c:pt>
                <c:pt idx="40516">
                  <c:v>-30.680500000000009</c:v>
                </c:pt>
                <c:pt idx="40517">
                  <c:v>-30.6785</c:v>
                </c:pt>
                <c:pt idx="40518">
                  <c:v>-30.676500000000004</c:v>
                </c:pt>
                <c:pt idx="40519">
                  <c:v>-30.674500000000009</c:v>
                </c:pt>
                <c:pt idx="40520">
                  <c:v>-30.672499999999999</c:v>
                </c:pt>
                <c:pt idx="40521">
                  <c:v>-30.670500000000004</c:v>
                </c:pt>
                <c:pt idx="40522">
                  <c:v>-30.668500000000009</c:v>
                </c:pt>
                <c:pt idx="40523">
                  <c:v>-30.666499999999999</c:v>
                </c:pt>
                <c:pt idx="40524">
                  <c:v>-30.664500000000004</c:v>
                </c:pt>
                <c:pt idx="40525">
                  <c:v>-30.662500000000009</c:v>
                </c:pt>
                <c:pt idx="40526">
                  <c:v>-30.660499999999999</c:v>
                </c:pt>
                <c:pt idx="40527">
                  <c:v>-30.658500000000004</c:v>
                </c:pt>
                <c:pt idx="40528">
                  <c:v>-30.656500000000008</c:v>
                </c:pt>
                <c:pt idx="40529">
                  <c:v>-30.654499999999999</c:v>
                </c:pt>
                <c:pt idx="40530">
                  <c:v>-30.652500000000003</c:v>
                </c:pt>
                <c:pt idx="40531">
                  <c:v>-30.650500000000008</c:v>
                </c:pt>
                <c:pt idx="40532">
                  <c:v>-30.648500000000013</c:v>
                </c:pt>
                <c:pt idx="40533">
                  <c:v>-30.646500000000003</c:v>
                </c:pt>
                <c:pt idx="40534">
                  <c:v>-30.644500000000008</c:v>
                </c:pt>
                <c:pt idx="40535">
                  <c:v>-30.642500000000013</c:v>
                </c:pt>
                <c:pt idx="40536">
                  <c:v>-30.640500000000003</c:v>
                </c:pt>
                <c:pt idx="40537">
                  <c:v>-30.638500000000008</c:v>
                </c:pt>
                <c:pt idx="40538">
                  <c:v>-30.636500000000012</c:v>
                </c:pt>
                <c:pt idx="40539">
                  <c:v>-30.634500000000003</c:v>
                </c:pt>
                <c:pt idx="40540">
                  <c:v>-30.632500000000007</c:v>
                </c:pt>
                <c:pt idx="40541">
                  <c:v>-30.630500000000012</c:v>
                </c:pt>
                <c:pt idx="40542">
                  <c:v>-30.628500000000003</c:v>
                </c:pt>
                <c:pt idx="40543">
                  <c:v>-30.626500000000007</c:v>
                </c:pt>
                <c:pt idx="40544">
                  <c:v>-30.624500000000012</c:v>
                </c:pt>
                <c:pt idx="40545">
                  <c:v>-30.622500000000002</c:v>
                </c:pt>
                <c:pt idx="40546">
                  <c:v>-30.620500000000007</c:v>
                </c:pt>
                <c:pt idx="40547">
                  <c:v>-30.618500000000012</c:v>
                </c:pt>
                <c:pt idx="40548">
                  <c:v>-30.616500000000002</c:v>
                </c:pt>
                <c:pt idx="40549">
                  <c:v>-30.614500000000007</c:v>
                </c:pt>
                <c:pt idx="40550">
                  <c:v>-30.612500000000011</c:v>
                </c:pt>
                <c:pt idx="40551">
                  <c:v>-30.610500000000002</c:v>
                </c:pt>
                <c:pt idx="40552">
                  <c:v>-30.608500000000006</c:v>
                </c:pt>
                <c:pt idx="40553">
                  <c:v>-30.606500000000011</c:v>
                </c:pt>
                <c:pt idx="40554">
                  <c:v>-30.604500000000002</c:v>
                </c:pt>
                <c:pt idx="40555">
                  <c:v>-30.602500000000006</c:v>
                </c:pt>
                <c:pt idx="40556">
                  <c:v>-30.600500000000011</c:v>
                </c:pt>
                <c:pt idx="40557">
                  <c:v>-30.598500000000001</c:v>
                </c:pt>
                <c:pt idx="40558">
                  <c:v>-30.596500000000006</c:v>
                </c:pt>
                <c:pt idx="40559">
                  <c:v>-30.594500000000011</c:v>
                </c:pt>
                <c:pt idx="40560">
                  <c:v>-30.592500000000001</c:v>
                </c:pt>
                <c:pt idx="40561">
                  <c:v>-30.590500000000006</c:v>
                </c:pt>
                <c:pt idx="40562">
                  <c:v>-30.58850000000001</c:v>
                </c:pt>
                <c:pt idx="40563">
                  <c:v>-30.586500000000001</c:v>
                </c:pt>
                <c:pt idx="40564">
                  <c:v>-30.584500000000006</c:v>
                </c:pt>
                <c:pt idx="40565">
                  <c:v>-30.58250000000001</c:v>
                </c:pt>
                <c:pt idx="40566">
                  <c:v>-30.580500000000001</c:v>
                </c:pt>
                <c:pt idx="40567">
                  <c:v>-30.578500000000005</c:v>
                </c:pt>
                <c:pt idx="40568">
                  <c:v>-30.57650000000001</c:v>
                </c:pt>
                <c:pt idx="40569">
                  <c:v>-30.5745</c:v>
                </c:pt>
                <c:pt idx="40570">
                  <c:v>-30.572500000000005</c:v>
                </c:pt>
                <c:pt idx="40571">
                  <c:v>-30.57050000000001</c:v>
                </c:pt>
                <c:pt idx="40572">
                  <c:v>-30.5685</c:v>
                </c:pt>
                <c:pt idx="40573">
                  <c:v>-30.566500000000005</c:v>
                </c:pt>
                <c:pt idx="40574">
                  <c:v>-30.56450000000001</c:v>
                </c:pt>
                <c:pt idx="40575">
                  <c:v>-30.5625</c:v>
                </c:pt>
                <c:pt idx="40576">
                  <c:v>-30.560500000000005</c:v>
                </c:pt>
                <c:pt idx="40577">
                  <c:v>-30.558500000000009</c:v>
                </c:pt>
                <c:pt idx="40578">
                  <c:v>-30.5565</c:v>
                </c:pt>
                <c:pt idx="40579">
                  <c:v>-30.554500000000004</c:v>
                </c:pt>
                <c:pt idx="40580">
                  <c:v>-30.552500000000009</c:v>
                </c:pt>
                <c:pt idx="40581">
                  <c:v>-30.5505</c:v>
                </c:pt>
                <c:pt idx="40582">
                  <c:v>-30.548500000000004</c:v>
                </c:pt>
                <c:pt idx="40583">
                  <c:v>-30.546500000000009</c:v>
                </c:pt>
                <c:pt idx="40584">
                  <c:v>-30.544499999999999</c:v>
                </c:pt>
                <c:pt idx="40585">
                  <c:v>-30.542500000000004</c:v>
                </c:pt>
                <c:pt idx="40586">
                  <c:v>-30.540500000000009</c:v>
                </c:pt>
                <c:pt idx="40587">
                  <c:v>-30.538499999999999</c:v>
                </c:pt>
                <c:pt idx="40588">
                  <c:v>-30.536500000000004</c:v>
                </c:pt>
                <c:pt idx="40589">
                  <c:v>-30.534500000000008</c:v>
                </c:pt>
                <c:pt idx="40590">
                  <c:v>-30.532499999999999</c:v>
                </c:pt>
                <c:pt idx="40591">
                  <c:v>-30.530500000000004</c:v>
                </c:pt>
                <c:pt idx="40592">
                  <c:v>-30.528500000000008</c:v>
                </c:pt>
                <c:pt idx="40593">
                  <c:v>-30.526499999999999</c:v>
                </c:pt>
                <c:pt idx="40594">
                  <c:v>-30.524500000000003</c:v>
                </c:pt>
                <c:pt idx="40595">
                  <c:v>-30.522500000000008</c:v>
                </c:pt>
                <c:pt idx="40596">
                  <c:v>-30.520500000000013</c:v>
                </c:pt>
                <c:pt idx="40597">
                  <c:v>-30.518500000000003</c:v>
                </c:pt>
                <c:pt idx="40598">
                  <c:v>-30.516500000000008</c:v>
                </c:pt>
                <c:pt idx="40599">
                  <c:v>-30.514500000000012</c:v>
                </c:pt>
                <c:pt idx="40600">
                  <c:v>-30.512500000000003</c:v>
                </c:pt>
                <c:pt idx="40601">
                  <c:v>-30.510500000000008</c:v>
                </c:pt>
                <c:pt idx="40602">
                  <c:v>-30.508500000000012</c:v>
                </c:pt>
                <c:pt idx="40603">
                  <c:v>-30.506500000000003</c:v>
                </c:pt>
                <c:pt idx="40604">
                  <c:v>-30.504500000000007</c:v>
                </c:pt>
                <c:pt idx="40605">
                  <c:v>-30.502500000000012</c:v>
                </c:pt>
                <c:pt idx="40606">
                  <c:v>-30.500500000000002</c:v>
                </c:pt>
                <c:pt idx="40607">
                  <c:v>-30.498500000000007</c:v>
                </c:pt>
                <c:pt idx="40608">
                  <c:v>-30.496500000000012</c:v>
                </c:pt>
                <c:pt idx="40609">
                  <c:v>-30.494500000000002</c:v>
                </c:pt>
                <c:pt idx="40610">
                  <c:v>-30.492500000000007</c:v>
                </c:pt>
                <c:pt idx="40611">
                  <c:v>-30.490500000000011</c:v>
                </c:pt>
                <c:pt idx="40612">
                  <c:v>-30.488500000000002</c:v>
                </c:pt>
                <c:pt idx="40613">
                  <c:v>-30.486500000000007</c:v>
                </c:pt>
                <c:pt idx="40614">
                  <c:v>-30.484500000000011</c:v>
                </c:pt>
                <c:pt idx="40615">
                  <c:v>-30.482500000000002</c:v>
                </c:pt>
                <c:pt idx="40616">
                  <c:v>-30.480500000000006</c:v>
                </c:pt>
                <c:pt idx="40617">
                  <c:v>-30.478500000000011</c:v>
                </c:pt>
                <c:pt idx="40618">
                  <c:v>-30.476500000000001</c:v>
                </c:pt>
                <c:pt idx="40619">
                  <c:v>-30.474500000000006</c:v>
                </c:pt>
                <c:pt idx="40620">
                  <c:v>-30.472500000000011</c:v>
                </c:pt>
                <c:pt idx="40621">
                  <c:v>-30.470500000000001</c:v>
                </c:pt>
                <c:pt idx="40622">
                  <c:v>-30.468500000000006</c:v>
                </c:pt>
                <c:pt idx="40623">
                  <c:v>-30.466500000000011</c:v>
                </c:pt>
                <c:pt idx="40624">
                  <c:v>-30.464500000000001</c:v>
                </c:pt>
                <c:pt idx="40625">
                  <c:v>-30.462500000000006</c:v>
                </c:pt>
                <c:pt idx="40626">
                  <c:v>-30.46050000000001</c:v>
                </c:pt>
                <c:pt idx="40627">
                  <c:v>-30.458500000000001</c:v>
                </c:pt>
                <c:pt idx="40628">
                  <c:v>-30.456500000000005</c:v>
                </c:pt>
                <c:pt idx="40629">
                  <c:v>-30.45450000000001</c:v>
                </c:pt>
                <c:pt idx="40630">
                  <c:v>-30.452500000000001</c:v>
                </c:pt>
                <c:pt idx="40631">
                  <c:v>-30.450500000000005</c:v>
                </c:pt>
                <c:pt idx="40632">
                  <c:v>-30.44850000000001</c:v>
                </c:pt>
                <c:pt idx="40633">
                  <c:v>-30.4465</c:v>
                </c:pt>
                <c:pt idx="40634">
                  <c:v>-30.444500000000005</c:v>
                </c:pt>
                <c:pt idx="40635">
                  <c:v>-30.44250000000001</c:v>
                </c:pt>
                <c:pt idx="40636">
                  <c:v>-30.4405</c:v>
                </c:pt>
                <c:pt idx="40637">
                  <c:v>-30.438500000000005</c:v>
                </c:pt>
                <c:pt idx="40638">
                  <c:v>-30.436500000000009</c:v>
                </c:pt>
                <c:pt idx="40639">
                  <c:v>-30.4345</c:v>
                </c:pt>
                <c:pt idx="40640">
                  <c:v>-30.432500000000005</c:v>
                </c:pt>
                <c:pt idx="40641">
                  <c:v>-30.430500000000009</c:v>
                </c:pt>
                <c:pt idx="40642">
                  <c:v>-30.4285</c:v>
                </c:pt>
                <c:pt idx="40643">
                  <c:v>-30.426500000000004</c:v>
                </c:pt>
                <c:pt idx="40644">
                  <c:v>-30.424500000000009</c:v>
                </c:pt>
                <c:pt idx="40645">
                  <c:v>-30.422499999999999</c:v>
                </c:pt>
                <c:pt idx="40646">
                  <c:v>-30.420500000000004</c:v>
                </c:pt>
                <c:pt idx="40647">
                  <c:v>-30.418500000000009</c:v>
                </c:pt>
                <c:pt idx="40648">
                  <c:v>-30.416499999999999</c:v>
                </c:pt>
                <c:pt idx="40649">
                  <c:v>-30.414500000000004</c:v>
                </c:pt>
                <c:pt idx="40650">
                  <c:v>-30.412500000000009</c:v>
                </c:pt>
                <c:pt idx="40651">
                  <c:v>-30.410499999999999</c:v>
                </c:pt>
                <c:pt idx="40652">
                  <c:v>-30.408500000000004</c:v>
                </c:pt>
                <c:pt idx="40653">
                  <c:v>-30.406500000000008</c:v>
                </c:pt>
                <c:pt idx="40654">
                  <c:v>-30.404499999999999</c:v>
                </c:pt>
                <c:pt idx="40655">
                  <c:v>-30.402500000000003</c:v>
                </c:pt>
                <c:pt idx="40656">
                  <c:v>-30.400500000000008</c:v>
                </c:pt>
                <c:pt idx="40657">
                  <c:v>-30.398500000000013</c:v>
                </c:pt>
                <c:pt idx="40658">
                  <c:v>-30.396500000000003</c:v>
                </c:pt>
                <c:pt idx="40659">
                  <c:v>-30.394500000000008</c:v>
                </c:pt>
                <c:pt idx="40660">
                  <c:v>-30.392500000000013</c:v>
                </c:pt>
                <c:pt idx="40661">
                  <c:v>-30.390500000000003</c:v>
                </c:pt>
                <c:pt idx="40662">
                  <c:v>-30.388500000000008</c:v>
                </c:pt>
                <c:pt idx="40663">
                  <c:v>-30.386500000000012</c:v>
                </c:pt>
                <c:pt idx="40664">
                  <c:v>-30.384500000000003</c:v>
                </c:pt>
                <c:pt idx="40665">
                  <c:v>-30.382500000000007</c:v>
                </c:pt>
                <c:pt idx="40666">
                  <c:v>-30.380500000000012</c:v>
                </c:pt>
                <c:pt idx="40667">
                  <c:v>-30.378500000000003</c:v>
                </c:pt>
                <c:pt idx="40668">
                  <c:v>-30.376500000000007</c:v>
                </c:pt>
                <c:pt idx="40669">
                  <c:v>-30.374500000000012</c:v>
                </c:pt>
                <c:pt idx="40670">
                  <c:v>-30.372500000000002</c:v>
                </c:pt>
                <c:pt idx="40671">
                  <c:v>-30.370500000000007</c:v>
                </c:pt>
                <c:pt idx="40672">
                  <c:v>-30.368500000000012</c:v>
                </c:pt>
                <c:pt idx="40673">
                  <c:v>-30.366500000000002</c:v>
                </c:pt>
                <c:pt idx="40674">
                  <c:v>-30.364500000000007</c:v>
                </c:pt>
                <c:pt idx="40675">
                  <c:v>-30.362500000000011</c:v>
                </c:pt>
                <c:pt idx="40676">
                  <c:v>-30.360500000000002</c:v>
                </c:pt>
                <c:pt idx="40677">
                  <c:v>-30.358500000000006</c:v>
                </c:pt>
                <c:pt idx="40678">
                  <c:v>-30.356500000000011</c:v>
                </c:pt>
                <c:pt idx="40679">
                  <c:v>-30.354500000000002</c:v>
                </c:pt>
                <c:pt idx="40680">
                  <c:v>-30.352500000000006</c:v>
                </c:pt>
                <c:pt idx="40681">
                  <c:v>-30.350500000000011</c:v>
                </c:pt>
                <c:pt idx="40682">
                  <c:v>-30.348500000000001</c:v>
                </c:pt>
                <c:pt idx="40683">
                  <c:v>-30.346500000000006</c:v>
                </c:pt>
                <c:pt idx="40684">
                  <c:v>-30.344500000000011</c:v>
                </c:pt>
                <c:pt idx="40685">
                  <c:v>-30.342500000000001</c:v>
                </c:pt>
                <c:pt idx="40686">
                  <c:v>-30.340500000000006</c:v>
                </c:pt>
                <c:pt idx="40687">
                  <c:v>-30.33850000000001</c:v>
                </c:pt>
                <c:pt idx="40688">
                  <c:v>-30.336500000000001</c:v>
                </c:pt>
                <c:pt idx="40689">
                  <c:v>-30.334500000000006</c:v>
                </c:pt>
                <c:pt idx="40690">
                  <c:v>-30.33250000000001</c:v>
                </c:pt>
                <c:pt idx="40691">
                  <c:v>-30.330500000000001</c:v>
                </c:pt>
                <c:pt idx="40692">
                  <c:v>-30.328500000000005</c:v>
                </c:pt>
                <c:pt idx="40693">
                  <c:v>-30.32650000000001</c:v>
                </c:pt>
                <c:pt idx="40694">
                  <c:v>-30.3245</c:v>
                </c:pt>
                <c:pt idx="40695">
                  <c:v>-30.322500000000005</c:v>
                </c:pt>
                <c:pt idx="40696">
                  <c:v>-30.32050000000001</c:v>
                </c:pt>
                <c:pt idx="40697">
                  <c:v>-30.3185</c:v>
                </c:pt>
                <c:pt idx="40698">
                  <c:v>-30.316500000000005</c:v>
                </c:pt>
                <c:pt idx="40699">
                  <c:v>-30.31450000000001</c:v>
                </c:pt>
                <c:pt idx="40700">
                  <c:v>-30.3125</c:v>
                </c:pt>
                <c:pt idx="40701">
                  <c:v>-30.310500000000005</c:v>
                </c:pt>
                <c:pt idx="40702">
                  <c:v>-30.308500000000009</c:v>
                </c:pt>
                <c:pt idx="40703">
                  <c:v>-30.3065</c:v>
                </c:pt>
                <c:pt idx="40704">
                  <c:v>-30.304500000000004</c:v>
                </c:pt>
                <c:pt idx="40705">
                  <c:v>-30.302500000000009</c:v>
                </c:pt>
                <c:pt idx="40706">
                  <c:v>-30.3005</c:v>
                </c:pt>
                <c:pt idx="40707">
                  <c:v>-30.298500000000004</c:v>
                </c:pt>
                <c:pt idx="40708">
                  <c:v>-30.296500000000009</c:v>
                </c:pt>
                <c:pt idx="40709">
                  <c:v>-30.294499999999999</c:v>
                </c:pt>
                <c:pt idx="40710">
                  <c:v>-30.292500000000004</c:v>
                </c:pt>
                <c:pt idx="40711">
                  <c:v>-30.290500000000009</c:v>
                </c:pt>
                <c:pt idx="40712">
                  <c:v>-30.288499999999999</c:v>
                </c:pt>
                <c:pt idx="40713">
                  <c:v>-30.286500000000004</c:v>
                </c:pt>
                <c:pt idx="40714">
                  <c:v>-30.284500000000008</c:v>
                </c:pt>
                <c:pt idx="40715">
                  <c:v>-30.282499999999999</c:v>
                </c:pt>
                <c:pt idx="40716">
                  <c:v>-30.280500000000004</c:v>
                </c:pt>
                <c:pt idx="40717">
                  <c:v>-30.278500000000008</c:v>
                </c:pt>
                <c:pt idx="40718">
                  <c:v>-30.276499999999999</c:v>
                </c:pt>
                <c:pt idx="40719">
                  <c:v>-30.274500000000003</c:v>
                </c:pt>
                <c:pt idx="40720">
                  <c:v>-30.272500000000008</c:v>
                </c:pt>
                <c:pt idx="40721">
                  <c:v>-30.270500000000013</c:v>
                </c:pt>
                <c:pt idx="40722">
                  <c:v>-30.268500000000003</c:v>
                </c:pt>
                <c:pt idx="40723">
                  <c:v>-30.266500000000008</c:v>
                </c:pt>
                <c:pt idx="40724">
                  <c:v>-30.264500000000012</c:v>
                </c:pt>
                <c:pt idx="40725">
                  <c:v>-30.262500000000003</c:v>
                </c:pt>
                <c:pt idx="40726">
                  <c:v>-30.260500000000008</c:v>
                </c:pt>
                <c:pt idx="40727">
                  <c:v>-30.258500000000012</c:v>
                </c:pt>
                <c:pt idx="40728">
                  <c:v>-30.256500000000003</c:v>
                </c:pt>
                <c:pt idx="40729">
                  <c:v>-30.254500000000007</c:v>
                </c:pt>
                <c:pt idx="40730">
                  <c:v>-30.252500000000012</c:v>
                </c:pt>
                <c:pt idx="40731">
                  <c:v>-30.250500000000002</c:v>
                </c:pt>
                <c:pt idx="40732">
                  <c:v>-30.248500000000007</c:v>
                </c:pt>
                <c:pt idx="40733">
                  <c:v>-30.246500000000012</c:v>
                </c:pt>
                <c:pt idx="40734">
                  <c:v>-30.244500000000002</c:v>
                </c:pt>
                <c:pt idx="40735">
                  <c:v>-30.242500000000007</c:v>
                </c:pt>
                <c:pt idx="40736">
                  <c:v>-30.240500000000011</c:v>
                </c:pt>
                <c:pt idx="40737">
                  <c:v>-30.238500000000002</c:v>
                </c:pt>
                <c:pt idx="40738">
                  <c:v>-30.236500000000007</c:v>
                </c:pt>
                <c:pt idx="40739">
                  <c:v>-30.234500000000011</c:v>
                </c:pt>
                <c:pt idx="40740">
                  <c:v>-30.232500000000002</c:v>
                </c:pt>
                <c:pt idx="40741">
                  <c:v>-30.230500000000006</c:v>
                </c:pt>
                <c:pt idx="40742">
                  <c:v>-30.228500000000011</c:v>
                </c:pt>
                <c:pt idx="40743">
                  <c:v>-30.226500000000001</c:v>
                </c:pt>
                <c:pt idx="40744">
                  <c:v>-30.224500000000006</c:v>
                </c:pt>
                <c:pt idx="40745">
                  <c:v>-30.222500000000011</c:v>
                </c:pt>
                <c:pt idx="40746">
                  <c:v>-30.220500000000001</c:v>
                </c:pt>
                <c:pt idx="40747">
                  <c:v>-30.218500000000006</c:v>
                </c:pt>
                <c:pt idx="40748">
                  <c:v>-30.216500000000011</c:v>
                </c:pt>
                <c:pt idx="40749">
                  <c:v>-30.214500000000001</c:v>
                </c:pt>
                <c:pt idx="40750">
                  <c:v>-30.212500000000006</c:v>
                </c:pt>
                <c:pt idx="40751">
                  <c:v>-30.21050000000001</c:v>
                </c:pt>
                <c:pt idx="40752">
                  <c:v>-30.208500000000001</c:v>
                </c:pt>
                <c:pt idx="40753">
                  <c:v>-30.206500000000005</c:v>
                </c:pt>
                <c:pt idx="40754">
                  <c:v>-30.20450000000001</c:v>
                </c:pt>
                <c:pt idx="40755">
                  <c:v>-30.202500000000001</c:v>
                </c:pt>
                <c:pt idx="40756">
                  <c:v>-30.200500000000005</c:v>
                </c:pt>
                <c:pt idx="40757">
                  <c:v>-30.19850000000001</c:v>
                </c:pt>
                <c:pt idx="40758">
                  <c:v>-30.1965</c:v>
                </c:pt>
                <c:pt idx="40759">
                  <c:v>-30.194500000000005</c:v>
                </c:pt>
                <c:pt idx="40760">
                  <c:v>-30.19250000000001</c:v>
                </c:pt>
                <c:pt idx="40761">
                  <c:v>-30.1905</c:v>
                </c:pt>
                <c:pt idx="40762">
                  <c:v>-30.188500000000005</c:v>
                </c:pt>
                <c:pt idx="40763">
                  <c:v>-30.186500000000009</c:v>
                </c:pt>
                <c:pt idx="40764">
                  <c:v>-30.1845</c:v>
                </c:pt>
                <c:pt idx="40765">
                  <c:v>-30.182500000000005</c:v>
                </c:pt>
                <c:pt idx="40766">
                  <c:v>-30.180500000000009</c:v>
                </c:pt>
                <c:pt idx="40767">
                  <c:v>-30.1785</c:v>
                </c:pt>
                <c:pt idx="40768">
                  <c:v>-30.176500000000004</c:v>
                </c:pt>
                <c:pt idx="40769">
                  <c:v>-30.174500000000009</c:v>
                </c:pt>
                <c:pt idx="40770">
                  <c:v>-30.172499999999999</c:v>
                </c:pt>
                <c:pt idx="40771">
                  <c:v>-30.170500000000004</c:v>
                </c:pt>
                <c:pt idx="40772">
                  <c:v>-30.168500000000009</c:v>
                </c:pt>
                <c:pt idx="40773">
                  <c:v>-30.166499999999999</c:v>
                </c:pt>
                <c:pt idx="40774">
                  <c:v>-30.164500000000004</c:v>
                </c:pt>
                <c:pt idx="40775">
                  <c:v>-30.162500000000009</c:v>
                </c:pt>
                <c:pt idx="40776">
                  <c:v>-30.160499999999999</c:v>
                </c:pt>
                <c:pt idx="40777">
                  <c:v>-30.158500000000004</c:v>
                </c:pt>
                <c:pt idx="40778">
                  <c:v>-30.156500000000008</c:v>
                </c:pt>
                <c:pt idx="40779">
                  <c:v>-30.154499999999999</c:v>
                </c:pt>
                <c:pt idx="40780">
                  <c:v>-30.152500000000003</c:v>
                </c:pt>
                <c:pt idx="40781">
                  <c:v>-30.150500000000008</c:v>
                </c:pt>
                <c:pt idx="40782">
                  <c:v>-30.148500000000013</c:v>
                </c:pt>
                <c:pt idx="40783">
                  <c:v>-30.146500000000003</c:v>
                </c:pt>
                <c:pt idx="40784">
                  <c:v>-30.144500000000008</c:v>
                </c:pt>
                <c:pt idx="40785">
                  <c:v>-30.142500000000013</c:v>
                </c:pt>
                <c:pt idx="40786">
                  <c:v>-30.140500000000003</c:v>
                </c:pt>
                <c:pt idx="40787">
                  <c:v>-30.138500000000008</c:v>
                </c:pt>
                <c:pt idx="40788">
                  <c:v>-30.136500000000012</c:v>
                </c:pt>
                <c:pt idx="40789">
                  <c:v>-30.134500000000003</c:v>
                </c:pt>
                <c:pt idx="40790">
                  <c:v>-30.132500000000007</c:v>
                </c:pt>
                <c:pt idx="40791">
                  <c:v>-30.130500000000012</c:v>
                </c:pt>
                <c:pt idx="40792">
                  <c:v>-30.128500000000003</c:v>
                </c:pt>
                <c:pt idx="40793">
                  <c:v>-30.126500000000007</c:v>
                </c:pt>
                <c:pt idx="40794">
                  <c:v>-30.124500000000012</c:v>
                </c:pt>
                <c:pt idx="40795">
                  <c:v>-30.122500000000002</c:v>
                </c:pt>
                <c:pt idx="40796">
                  <c:v>-30.120500000000007</c:v>
                </c:pt>
                <c:pt idx="40797">
                  <c:v>-30.118500000000012</c:v>
                </c:pt>
                <c:pt idx="40798">
                  <c:v>-30.116500000000002</c:v>
                </c:pt>
                <c:pt idx="40799">
                  <c:v>-30.114500000000007</c:v>
                </c:pt>
                <c:pt idx="40800">
                  <c:v>-30.112500000000011</c:v>
                </c:pt>
                <c:pt idx="40801">
                  <c:v>-30.110500000000002</c:v>
                </c:pt>
                <c:pt idx="40802">
                  <c:v>-30.108500000000006</c:v>
                </c:pt>
                <c:pt idx="40803">
                  <c:v>-30.106500000000011</c:v>
                </c:pt>
                <c:pt idx="40804">
                  <c:v>-30.104500000000002</c:v>
                </c:pt>
                <c:pt idx="40805">
                  <c:v>-30.102500000000006</c:v>
                </c:pt>
                <c:pt idx="40806">
                  <c:v>-30.100500000000011</c:v>
                </c:pt>
                <c:pt idx="40807">
                  <c:v>-30.098500000000001</c:v>
                </c:pt>
                <c:pt idx="40808">
                  <c:v>-30.096500000000006</c:v>
                </c:pt>
                <c:pt idx="40809">
                  <c:v>-30.094500000000011</c:v>
                </c:pt>
                <c:pt idx="40810">
                  <c:v>-30.092500000000001</c:v>
                </c:pt>
                <c:pt idx="40811">
                  <c:v>-30.090500000000006</c:v>
                </c:pt>
                <c:pt idx="40812">
                  <c:v>-30.08850000000001</c:v>
                </c:pt>
                <c:pt idx="40813">
                  <c:v>-30.086500000000001</c:v>
                </c:pt>
                <c:pt idx="40814">
                  <c:v>-30.084500000000006</c:v>
                </c:pt>
                <c:pt idx="40815">
                  <c:v>-30.08250000000001</c:v>
                </c:pt>
                <c:pt idx="40816">
                  <c:v>-30.080500000000001</c:v>
                </c:pt>
                <c:pt idx="40817">
                  <c:v>-30.078500000000005</c:v>
                </c:pt>
                <c:pt idx="40818">
                  <c:v>-30.07650000000001</c:v>
                </c:pt>
                <c:pt idx="40819">
                  <c:v>-30.0745</c:v>
                </c:pt>
                <c:pt idx="40820">
                  <c:v>-30.072500000000005</c:v>
                </c:pt>
                <c:pt idx="40821">
                  <c:v>-30.07050000000001</c:v>
                </c:pt>
                <c:pt idx="40822">
                  <c:v>-30.0685</c:v>
                </c:pt>
                <c:pt idx="40823">
                  <c:v>-30.066500000000005</c:v>
                </c:pt>
                <c:pt idx="40824">
                  <c:v>-30.06450000000001</c:v>
                </c:pt>
                <c:pt idx="40825">
                  <c:v>-30.0625</c:v>
                </c:pt>
                <c:pt idx="40826">
                  <c:v>-30.060500000000005</c:v>
                </c:pt>
                <c:pt idx="40827">
                  <c:v>-30.058500000000009</c:v>
                </c:pt>
                <c:pt idx="40828">
                  <c:v>-30.0565</c:v>
                </c:pt>
                <c:pt idx="40829">
                  <c:v>-30.054500000000004</c:v>
                </c:pt>
                <c:pt idx="40830">
                  <c:v>-30.052500000000009</c:v>
                </c:pt>
                <c:pt idx="40831">
                  <c:v>-30.0505</c:v>
                </c:pt>
                <c:pt idx="40832">
                  <c:v>-30.048500000000004</c:v>
                </c:pt>
                <c:pt idx="40833">
                  <c:v>-30.046500000000009</c:v>
                </c:pt>
                <c:pt idx="40834">
                  <c:v>-30.044499999999999</c:v>
                </c:pt>
                <c:pt idx="40835">
                  <c:v>-30.042500000000004</c:v>
                </c:pt>
                <c:pt idx="40836">
                  <c:v>-30.040500000000009</c:v>
                </c:pt>
                <c:pt idx="40837">
                  <c:v>-30.038499999999999</c:v>
                </c:pt>
                <c:pt idx="40838">
                  <c:v>-30.036500000000004</c:v>
                </c:pt>
                <c:pt idx="40839">
                  <c:v>-30.034500000000008</c:v>
                </c:pt>
                <c:pt idx="40840">
                  <c:v>-30.032499999999999</c:v>
                </c:pt>
                <c:pt idx="40841">
                  <c:v>-30.030500000000004</c:v>
                </c:pt>
                <c:pt idx="40842">
                  <c:v>-30.028500000000008</c:v>
                </c:pt>
                <c:pt idx="40843">
                  <c:v>-30.026499999999999</c:v>
                </c:pt>
                <c:pt idx="40844">
                  <c:v>-30.024500000000003</c:v>
                </c:pt>
                <c:pt idx="40845">
                  <c:v>-30.022500000000008</c:v>
                </c:pt>
                <c:pt idx="40846">
                  <c:v>-30.020500000000013</c:v>
                </c:pt>
                <c:pt idx="40847">
                  <c:v>-30.018500000000003</c:v>
                </c:pt>
                <c:pt idx="40848">
                  <c:v>-30.016500000000008</c:v>
                </c:pt>
                <c:pt idx="40849">
                  <c:v>-30.014500000000012</c:v>
                </c:pt>
                <c:pt idx="40850">
                  <c:v>-30.012500000000003</c:v>
                </c:pt>
                <c:pt idx="40851">
                  <c:v>-30.010500000000008</c:v>
                </c:pt>
                <c:pt idx="40852">
                  <c:v>-30.008500000000012</c:v>
                </c:pt>
                <c:pt idx="40853">
                  <c:v>-30.006500000000003</c:v>
                </c:pt>
                <c:pt idx="40854">
                  <c:v>-30.004500000000007</c:v>
                </c:pt>
                <c:pt idx="40855">
                  <c:v>-30.002500000000012</c:v>
                </c:pt>
                <c:pt idx="40856">
                  <c:v>-30.000500000000002</c:v>
                </c:pt>
                <c:pt idx="40857">
                  <c:v>-29.998500000000007</c:v>
                </c:pt>
                <c:pt idx="40858">
                  <c:v>-29.996500000000012</c:v>
                </c:pt>
                <c:pt idx="40859">
                  <c:v>-29.994500000000002</c:v>
                </c:pt>
                <c:pt idx="40860">
                  <c:v>-29.992500000000007</c:v>
                </c:pt>
                <c:pt idx="40861">
                  <c:v>-29.990500000000011</c:v>
                </c:pt>
                <c:pt idx="40862">
                  <c:v>-29.988500000000002</c:v>
                </c:pt>
                <c:pt idx="40863">
                  <c:v>-29.986500000000007</c:v>
                </c:pt>
                <c:pt idx="40864">
                  <c:v>-29.984500000000011</c:v>
                </c:pt>
                <c:pt idx="40865">
                  <c:v>-29.982500000000002</c:v>
                </c:pt>
                <c:pt idx="40866">
                  <c:v>-29.980500000000006</c:v>
                </c:pt>
                <c:pt idx="40867">
                  <c:v>-29.978500000000011</c:v>
                </c:pt>
                <c:pt idx="40868">
                  <c:v>-29.976500000000001</c:v>
                </c:pt>
                <c:pt idx="40869">
                  <c:v>-29.974500000000006</c:v>
                </c:pt>
                <c:pt idx="40870">
                  <c:v>-29.972500000000011</c:v>
                </c:pt>
                <c:pt idx="40871">
                  <c:v>-29.970500000000001</c:v>
                </c:pt>
                <c:pt idx="40872">
                  <c:v>-29.968500000000006</c:v>
                </c:pt>
                <c:pt idx="40873">
                  <c:v>-29.966500000000011</c:v>
                </c:pt>
                <c:pt idx="40874">
                  <c:v>-29.964500000000001</c:v>
                </c:pt>
                <c:pt idx="40875">
                  <c:v>-29.962500000000006</c:v>
                </c:pt>
                <c:pt idx="40876">
                  <c:v>-29.96050000000001</c:v>
                </c:pt>
                <c:pt idx="40877">
                  <c:v>-29.958500000000001</c:v>
                </c:pt>
                <c:pt idx="40878">
                  <c:v>-29.956500000000005</c:v>
                </c:pt>
                <c:pt idx="40879">
                  <c:v>-29.95450000000001</c:v>
                </c:pt>
                <c:pt idx="40880">
                  <c:v>-29.952500000000001</c:v>
                </c:pt>
                <c:pt idx="40881">
                  <c:v>-29.950500000000005</c:v>
                </c:pt>
                <c:pt idx="40882">
                  <c:v>-29.94850000000001</c:v>
                </c:pt>
                <c:pt idx="40883">
                  <c:v>-29.9465</c:v>
                </c:pt>
                <c:pt idx="40884">
                  <c:v>-29.944500000000005</c:v>
                </c:pt>
                <c:pt idx="40885">
                  <c:v>-29.94250000000001</c:v>
                </c:pt>
                <c:pt idx="40886">
                  <c:v>-29.9405</c:v>
                </c:pt>
                <c:pt idx="40887">
                  <c:v>-29.938500000000005</c:v>
                </c:pt>
                <c:pt idx="40888">
                  <c:v>-29.936500000000009</c:v>
                </c:pt>
                <c:pt idx="40889">
                  <c:v>-29.9345</c:v>
                </c:pt>
                <c:pt idx="40890">
                  <c:v>-29.932500000000005</c:v>
                </c:pt>
                <c:pt idx="40891">
                  <c:v>-29.930500000000009</c:v>
                </c:pt>
                <c:pt idx="40892">
                  <c:v>-29.9285</c:v>
                </c:pt>
                <c:pt idx="40893">
                  <c:v>-29.926500000000004</c:v>
                </c:pt>
                <c:pt idx="40894">
                  <c:v>-29.924500000000009</c:v>
                </c:pt>
                <c:pt idx="40895">
                  <c:v>-29.922499999999999</c:v>
                </c:pt>
                <c:pt idx="40896">
                  <c:v>-29.920500000000004</c:v>
                </c:pt>
                <c:pt idx="40897">
                  <c:v>-29.918500000000009</c:v>
                </c:pt>
                <c:pt idx="40898">
                  <c:v>-29.916499999999999</c:v>
                </c:pt>
                <c:pt idx="40899">
                  <c:v>-29.914500000000004</c:v>
                </c:pt>
                <c:pt idx="40900">
                  <c:v>-29.912500000000009</c:v>
                </c:pt>
                <c:pt idx="40901">
                  <c:v>-29.910499999999999</c:v>
                </c:pt>
                <c:pt idx="40902">
                  <c:v>-29.908500000000004</c:v>
                </c:pt>
                <c:pt idx="40903">
                  <c:v>-29.906500000000008</c:v>
                </c:pt>
                <c:pt idx="40904">
                  <c:v>-29.904499999999999</c:v>
                </c:pt>
                <c:pt idx="40905">
                  <c:v>-29.902500000000003</c:v>
                </c:pt>
                <c:pt idx="40906">
                  <c:v>-29.900500000000008</c:v>
                </c:pt>
                <c:pt idx="40907">
                  <c:v>-29.898500000000013</c:v>
                </c:pt>
                <c:pt idx="40908">
                  <c:v>-29.896500000000003</c:v>
                </c:pt>
                <c:pt idx="40909">
                  <c:v>-29.894500000000008</c:v>
                </c:pt>
                <c:pt idx="40910">
                  <c:v>-29.892500000000013</c:v>
                </c:pt>
                <c:pt idx="40911">
                  <c:v>-29.890500000000003</c:v>
                </c:pt>
                <c:pt idx="40912">
                  <c:v>-29.888500000000008</c:v>
                </c:pt>
                <c:pt idx="40913">
                  <c:v>-29.886500000000012</c:v>
                </c:pt>
                <c:pt idx="40914">
                  <c:v>-29.884500000000003</c:v>
                </c:pt>
                <c:pt idx="40915">
                  <c:v>-29.882500000000007</c:v>
                </c:pt>
                <c:pt idx="40916">
                  <c:v>-29.880500000000012</c:v>
                </c:pt>
                <c:pt idx="40917">
                  <c:v>-29.878500000000003</c:v>
                </c:pt>
                <c:pt idx="40918">
                  <c:v>-29.876500000000007</c:v>
                </c:pt>
                <c:pt idx="40919">
                  <c:v>-29.874500000000012</c:v>
                </c:pt>
                <c:pt idx="40920">
                  <c:v>-29.872500000000002</c:v>
                </c:pt>
                <c:pt idx="40921">
                  <c:v>-29.870500000000007</c:v>
                </c:pt>
                <c:pt idx="40922">
                  <c:v>-29.868500000000012</c:v>
                </c:pt>
                <c:pt idx="40923">
                  <c:v>-29.866500000000002</c:v>
                </c:pt>
                <c:pt idx="40924">
                  <c:v>-29.864500000000007</c:v>
                </c:pt>
                <c:pt idx="40925">
                  <c:v>-29.862500000000011</c:v>
                </c:pt>
                <c:pt idx="40926">
                  <c:v>-29.860500000000002</c:v>
                </c:pt>
                <c:pt idx="40927">
                  <c:v>-29.858500000000006</c:v>
                </c:pt>
                <c:pt idx="40928">
                  <c:v>-29.856500000000011</c:v>
                </c:pt>
                <c:pt idx="40929">
                  <c:v>-29.854500000000002</c:v>
                </c:pt>
                <c:pt idx="40930">
                  <c:v>-29.852500000000006</c:v>
                </c:pt>
                <c:pt idx="40931">
                  <c:v>-29.850500000000011</c:v>
                </c:pt>
                <c:pt idx="40932">
                  <c:v>-29.848500000000001</c:v>
                </c:pt>
                <c:pt idx="40933">
                  <c:v>-29.846500000000006</c:v>
                </c:pt>
                <c:pt idx="40934">
                  <c:v>-29.844500000000011</c:v>
                </c:pt>
                <c:pt idx="40935">
                  <c:v>-29.842500000000001</c:v>
                </c:pt>
                <c:pt idx="40936">
                  <c:v>-29.840500000000006</c:v>
                </c:pt>
                <c:pt idx="40937">
                  <c:v>-29.83850000000001</c:v>
                </c:pt>
                <c:pt idx="40938">
                  <c:v>-29.836500000000001</c:v>
                </c:pt>
                <c:pt idx="40939">
                  <c:v>-29.834500000000006</c:v>
                </c:pt>
                <c:pt idx="40940">
                  <c:v>-29.83250000000001</c:v>
                </c:pt>
                <c:pt idx="40941">
                  <c:v>-29.830500000000001</c:v>
                </c:pt>
                <c:pt idx="40942">
                  <c:v>-29.828500000000005</c:v>
                </c:pt>
                <c:pt idx="40943">
                  <c:v>-29.82650000000001</c:v>
                </c:pt>
                <c:pt idx="40944">
                  <c:v>-29.8245</c:v>
                </c:pt>
                <c:pt idx="40945">
                  <c:v>-29.822500000000005</c:v>
                </c:pt>
                <c:pt idx="40946">
                  <c:v>-29.82050000000001</c:v>
                </c:pt>
                <c:pt idx="40947">
                  <c:v>-29.8185</c:v>
                </c:pt>
                <c:pt idx="40948">
                  <c:v>-29.816500000000005</c:v>
                </c:pt>
                <c:pt idx="40949">
                  <c:v>-29.81450000000001</c:v>
                </c:pt>
                <c:pt idx="40950">
                  <c:v>-29.8125</c:v>
                </c:pt>
                <c:pt idx="40951">
                  <c:v>-29.810500000000005</c:v>
                </c:pt>
                <c:pt idx="40952">
                  <c:v>-29.808500000000009</c:v>
                </c:pt>
                <c:pt idx="40953">
                  <c:v>-29.8065</c:v>
                </c:pt>
                <c:pt idx="40954">
                  <c:v>-29.804500000000004</c:v>
                </c:pt>
                <c:pt idx="40955">
                  <c:v>-29.802500000000009</c:v>
                </c:pt>
                <c:pt idx="40956">
                  <c:v>-29.8005</c:v>
                </c:pt>
                <c:pt idx="40957">
                  <c:v>-29.798500000000004</c:v>
                </c:pt>
                <c:pt idx="40958">
                  <c:v>-29.796500000000009</c:v>
                </c:pt>
                <c:pt idx="40959">
                  <c:v>-29.794499999999999</c:v>
                </c:pt>
                <c:pt idx="40960">
                  <c:v>-29.792500000000004</c:v>
                </c:pt>
                <c:pt idx="40961">
                  <c:v>-29.790500000000009</c:v>
                </c:pt>
                <c:pt idx="40962">
                  <c:v>-29.788499999999999</c:v>
                </c:pt>
                <c:pt idx="40963">
                  <c:v>-29.786500000000004</c:v>
                </c:pt>
                <c:pt idx="40964">
                  <c:v>-29.784500000000008</c:v>
                </c:pt>
                <c:pt idx="40965">
                  <c:v>-29.782499999999999</c:v>
                </c:pt>
                <c:pt idx="40966">
                  <c:v>-29.780500000000004</c:v>
                </c:pt>
                <c:pt idx="40967">
                  <c:v>-29.778500000000008</c:v>
                </c:pt>
                <c:pt idx="40968">
                  <c:v>-29.776499999999999</c:v>
                </c:pt>
                <c:pt idx="40969">
                  <c:v>-29.774500000000003</c:v>
                </c:pt>
                <c:pt idx="40970">
                  <c:v>-29.772500000000008</c:v>
                </c:pt>
                <c:pt idx="40971">
                  <c:v>-29.770500000000013</c:v>
                </c:pt>
                <c:pt idx="40972">
                  <c:v>-29.768500000000003</c:v>
                </c:pt>
                <c:pt idx="40973">
                  <c:v>-29.766500000000008</c:v>
                </c:pt>
                <c:pt idx="40974">
                  <c:v>-29.764500000000012</c:v>
                </c:pt>
                <c:pt idx="40975">
                  <c:v>-29.762500000000003</c:v>
                </c:pt>
                <c:pt idx="40976">
                  <c:v>-29.760500000000008</c:v>
                </c:pt>
                <c:pt idx="40977">
                  <c:v>-29.758500000000012</c:v>
                </c:pt>
                <c:pt idx="40978">
                  <c:v>-29.756500000000003</c:v>
                </c:pt>
                <c:pt idx="40979">
                  <c:v>-29.754500000000007</c:v>
                </c:pt>
                <c:pt idx="40980">
                  <c:v>-29.752500000000012</c:v>
                </c:pt>
                <c:pt idx="40981">
                  <c:v>-29.750500000000002</c:v>
                </c:pt>
                <c:pt idx="40982">
                  <c:v>-29.748500000000007</c:v>
                </c:pt>
                <c:pt idx="40983">
                  <c:v>-29.746500000000012</c:v>
                </c:pt>
                <c:pt idx="40984">
                  <c:v>-29.744500000000002</c:v>
                </c:pt>
                <c:pt idx="40985">
                  <c:v>-29.742500000000007</c:v>
                </c:pt>
                <c:pt idx="40986">
                  <c:v>-29.740500000000011</c:v>
                </c:pt>
                <c:pt idx="40987">
                  <c:v>-29.738500000000002</c:v>
                </c:pt>
                <c:pt idx="40988">
                  <c:v>-29.736500000000007</c:v>
                </c:pt>
                <c:pt idx="40989">
                  <c:v>-29.734500000000011</c:v>
                </c:pt>
                <c:pt idx="40990">
                  <c:v>-29.732500000000002</c:v>
                </c:pt>
                <c:pt idx="40991">
                  <c:v>-29.730500000000006</c:v>
                </c:pt>
                <c:pt idx="40992">
                  <c:v>-29.728500000000011</c:v>
                </c:pt>
                <c:pt idx="40993">
                  <c:v>-29.726500000000001</c:v>
                </c:pt>
                <c:pt idx="40994">
                  <c:v>-29.724500000000006</c:v>
                </c:pt>
                <c:pt idx="40995">
                  <c:v>-29.722500000000011</c:v>
                </c:pt>
                <c:pt idx="40996">
                  <c:v>-29.720500000000001</c:v>
                </c:pt>
                <c:pt idx="40997">
                  <c:v>-29.718500000000006</c:v>
                </c:pt>
                <c:pt idx="40998">
                  <c:v>-29.716500000000011</c:v>
                </c:pt>
                <c:pt idx="40999">
                  <c:v>-29.714500000000001</c:v>
                </c:pt>
                <c:pt idx="41000">
                  <c:v>-29.712500000000006</c:v>
                </c:pt>
                <c:pt idx="41001">
                  <c:v>-29.71050000000001</c:v>
                </c:pt>
                <c:pt idx="41002">
                  <c:v>-29.708500000000001</c:v>
                </c:pt>
                <c:pt idx="41003">
                  <c:v>-29.706500000000005</c:v>
                </c:pt>
                <c:pt idx="41004">
                  <c:v>-29.70450000000001</c:v>
                </c:pt>
                <c:pt idx="41005">
                  <c:v>-29.702500000000001</c:v>
                </c:pt>
                <c:pt idx="41006">
                  <c:v>-29.700500000000005</c:v>
                </c:pt>
                <c:pt idx="41007">
                  <c:v>-29.69850000000001</c:v>
                </c:pt>
                <c:pt idx="41008">
                  <c:v>-29.6965</c:v>
                </c:pt>
                <c:pt idx="41009">
                  <c:v>-29.694500000000005</c:v>
                </c:pt>
                <c:pt idx="41010">
                  <c:v>-29.69250000000001</c:v>
                </c:pt>
                <c:pt idx="41011">
                  <c:v>-29.6905</c:v>
                </c:pt>
                <c:pt idx="41012">
                  <c:v>-29.688500000000005</c:v>
                </c:pt>
                <c:pt idx="41013">
                  <c:v>-29.686500000000009</c:v>
                </c:pt>
                <c:pt idx="41014">
                  <c:v>-29.6845</c:v>
                </c:pt>
                <c:pt idx="41015">
                  <c:v>-29.682500000000005</c:v>
                </c:pt>
                <c:pt idx="41016">
                  <c:v>-29.680500000000009</c:v>
                </c:pt>
                <c:pt idx="41017">
                  <c:v>-29.6785</c:v>
                </c:pt>
                <c:pt idx="41018">
                  <c:v>-29.676500000000004</c:v>
                </c:pt>
                <c:pt idx="41019">
                  <c:v>-29.674500000000009</c:v>
                </c:pt>
                <c:pt idx="41020">
                  <c:v>-29.672499999999999</c:v>
                </c:pt>
                <c:pt idx="41021">
                  <c:v>-29.670500000000004</c:v>
                </c:pt>
                <c:pt idx="41022">
                  <c:v>-29.668500000000009</c:v>
                </c:pt>
                <c:pt idx="41023">
                  <c:v>-29.666499999999999</c:v>
                </c:pt>
                <c:pt idx="41024">
                  <c:v>-29.664500000000004</c:v>
                </c:pt>
                <c:pt idx="41025">
                  <c:v>-29.662500000000009</c:v>
                </c:pt>
                <c:pt idx="41026">
                  <c:v>-29.660499999999999</c:v>
                </c:pt>
                <c:pt idx="41027">
                  <c:v>-29.658500000000004</c:v>
                </c:pt>
                <c:pt idx="41028">
                  <c:v>-29.656500000000008</c:v>
                </c:pt>
                <c:pt idx="41029">
                  <c:v>-29.654499999999999</c:v>
                </c:pt>
                <c:pt idx="41030">
                  <c:v>-29.652500000000003</c:v>
                </c:pt>
                <c:pt idx="41031">
                  <c:v>-29.650500000000008</c:v>
                </c:pt>
                <c:pt idx="41032">
                  <c:v>-29.648500000000013</c:v>
                </c:pt>
                <c:pt idx="41033">
                  <c:v>-29.646500000000003</c:v>
                </c:pt>
                <c:pt idx="41034">
                  <c:v>-29.644500000000008</c:v>
                </c:pt>
                <c:pt idx="41035">
                  <c:v>-29.642500000000013</c:v>
                </c:pt>
                <c:pt idx="41036">
                  <c:v>-29.640500000000003</c:v>
                </c:pt>
                <c:pt idx="41037">
                  <c:v>-29.638500000000008</c:v>
                </c:pt>
                <c:pt idx="41038">
                  <c:v>-29.636500000000012</c:v>
                </c:pt>
                <c:pt idx="41039">
                  <c:v>-29.634500000000003</c:v>
                </c:pt>
                <c:pt idx="41040">
                  <c:v>-29.632500000000007</c:v>
                </c:pt>
                <c:pt idx="41041">
                  <c:v>-29.630500000000012</c:v>
                </c:pt>
                <c:pt idx="41042">
                  <c:v>-29.628500000000003</c:v>
                </c:pt>
                <c:pt idx="41043">
                  <c:v>-29.626500000000007</c:v>
                </c:pt>
                <c:pt idx="41044">
                  <c:v>-29.624500000000012</c:v>
                </c:pt>
                <c:pt idx="41045">
                  <c:v>-29.622500000000002</c:v>
                </c:pt>
                <c:pt idx="41046">
                  <c:v>-29.620500000000007</c:v>
                </c:pt>
                <c:pt idx="41047">
                  <c:v>-29.618500000000012</c:v>
                </c:pt>
                <c:pt idx="41048">
                  <c:v>-29.616500000000002</c:v>
                </c:pt>
                <c:pt idx="41049">
                  <c:v>-29.614500000000007</c:v>
                </c:pt>
                <c:pt idx="41050">
                  <c:v>-29.612500000000011</c:v>
                </c:pt>
                <c:pt idx="41051">
                  <c:v>-29.610500000000002</c:v>
                </c:pt>
                <c:pt idx="41052">
                  <c:v>-29.608500000000006</c:v>
                </c:pt>
                <c:pt idx="41053">
                  <c:v>-29.606500000000011</c:v>
                </c:pt>
                <c:pt idx="41054">
                  <c:v>-29.604500000000002</c:v>
                </c:pt>
                <c:pt idx="41055">
                  <c:v>-29.602500000000006</c:v>
                </c:pt>
                <c:pt idx="41056">
                  <c:v>-29.600500000000011</c:v>
                </c:pt>
                <c:pt idx="41057">
                  <c:v>-29.598500000000001</c:v>
                </c:pt>
                <c:pt idx="41058">
                  <c:v>-29.596500000000006</c:v>
                </c:pt>
                <c:pt idx="41059">
                  <c:v>-29.594500000000011</c:v>
                </c:pt>
                <c:pt idx="41060">
                  <c:v>-29.592500000000001</c:v>
                </c:pt>
                <c:pt idx="41061">
                  <c:v>-29.590500000000006</c:v>
                </c:pt>
                <c:pt idx="41062">
                  <c:v>-29.58850000000001</c:v>
                </c:pt>
                <c:pt idx="41063">
                  <c:v>-29.586500000000001</c:v>
                </c:pt>
                <c:pt idx="41064">
                  <c:v>-29.584500000000006</c:v>
                </c:pt>
                <c:pt idx="41065">
                  <c:v>-29.58250000000001</c:v>
                </c:pt>
                <c:pt idx="41066">
                  <c:v>-29.580500000000001</c:v>
                </c:pt>
                <c:pt idx="41067">
                  <c:v>-29.578500000000005</c:v>
                </c:pt>
                <c:pt idx="41068">
                  <c:v>-29.57650000000001</c:v>
                </c:pt>
                <c:pt idx="41069">
                  <c:v>-29.5745</c:v>
                </c:pt>
                <c:pt idx="41070">
                  <c:v>-29.572500000000005</c:v>
                </c:pt>
                <c:pt idx="41071">
                  <c:v>-29.57050000000001</c:v>
                </c:pt>
                <c:pt idx="41072">
                  <c:v>-29.5685</c:v>
                </c:pt>
                <c:pt idx="41073">
                  <c:v>-29.566500000000005</c:v>
                </c:pt>
                <c:pt idx="41074">
                  <c:v>-29.56450000000001</c:v>
                </c:pt>
                <c:pt idx="41075">
                  <c:v>-29.5625</c:v>
                </c:pt>
                <c:pt idx="41076">
                  <c:v>-29.560500000000005</c:v>
                </c:pt>
                <c:pt idx="41077">
                  <c:v>-29.558500000000009</c:v>
                </c:pt>
                <c:pt idx="41078">
                  <c:v>-29.5565</c:v>
                </c:pt>
                <c:pt idx="41079">
                  <c:v>-29.554500000000004</c:v>
                </c:pt>
                <c:pt idx="41080">
                  <c:v>-29.552500000000009</c:v>
                </c:pt>
                <c:pt idx="41081">
                  <c:v>-29.5505</c:v>
                </c:pt>
                <c:pt idx="41082">
                  <c:v>-29.548500000000004</c:v>
                </c:pt>
                <c:pt idx="41083">
                  <c:v>-29.546500000000009</c:v>
                </c:pt>
                <c:pt idx="41084">
                  <c:v>-29.544499999999999</c:v>
                </c:pt>
                <c:pt idx="41085">
                  <c:v>-29.542500000000004</c:v>
                </c:pt>
                <c:pt idx="41086">
                  <c:v>-29.540500000000009</c:v>
                </c:pt>
                <c:pt idx="41087">
                  <c:v>-29.538499999999999</c:v>
                </c:pt>
                <c:pt idx="41088">
                  <c:v>-29.536500000000004</c:v>
                </c:pt>
                <c:pt idx="41089">
                  <c:v>-29.534500000000008</c:v>
                </c:pt>
                <c:pt idx="41090">
                  <c:v>-29.532499999999999</c:v>
                </c:pt>
                <c:pt idx="41091">
                  <c:v>-29.530500000000004</c:v>
                </c:pt>
                <c:pt idx="41092">
                  <c:v>-29.528500000000008</c:v>
                </c:pt>
                <c:pt idx="41093">
                  <c:v>-29.526499999999999</c:v>
                </c:pt>
                <c:pt idx="41094">
                  <c:v>-29.524500000000003</c:v>
                </c:pt>
                <c:pt idx="41095">
                  <c:v>-29.522500000000008</c:v>
                </c:pt>
                <c:pt idx="41096">
                  <c:v>-29.520500000000013</c:v>
                </c:pt>
                <c:pt idx="41097">
                  <c:v>-29.518500000000003</c:v>
                </c:pt>
                <c:pt idx="41098">
                  <c:v>-29.516500000000008</c:v>
                </c:pt>
                <c:pt idx="41099">
                  <c:v>-29.514500000000012</c:v>
                </c:pt>
                <c:pt idx="41100">
                  <c:v>-29.512500000000003</c:v>
                </c:pt>
                <c:pt idx="41101">
                  <c:v>-29.510500000000008</c:v>
                </c:pt>
                <c:pt idx="41102">
                  <c:v>-29.508500000000012</c:v>
                </c:pt>
                <c:pt idx="41103">
                  <c:v>-29.506500000000003</c:v>
                </c:pt>
                <c:pt idx="41104">
                  <c:v>-29.504500000000007</c:v>
                </c:pt>
                <c:pt idx="41105">
                  <c:v>-29.502500000000012</c:v>
                </c:pt>
                <c:pt idx="41106">
                  <c:v>-29.500500000000002</c:v>
                </c:pt>
                <c:pt idx="41107">
                  <c:v>-29.498500000000007</c:v>
                </c:pt>
                <c:pt idx="41108">
                  <c:v>-29.496500000000012</c:v>
                </c:pt>
                <c:pt idx="41109">
                  <c:v>-29.494500000000002</c:v>
                </c:pt>
                <c:pt idx="41110">
                  <c:v>-29.492500000000007</c:v>
                </c:pt>
                <c:pt idx="41111">
                  <c:v>-29.490500000000011</c:v>
                </c:pt>
                <c:pt idx="41112">
                  <c:v>-29.488500000000002</c:v>
                </c:pt>
                <c:pt idx="41113">
                  <c:v>-29.486500000000007</c:v>
                </c:pt>
                <c:pt idx="41114">
                  <c:v>-29.484500000000011</c:v>
                </c:pt>
                <c:pt idx="41115">
                  <c:v>-29.482500000000002</c:v>
                </c:pt>
                <c:pt idx="41116">
                  <c:v>-29.480500000000006</c:v>
                </c:pt>
                <c:pt idx="41117">
                  <c:v>-29.478500000000011</c:v>
                </c:pt>
                <c:pt idx="41118">
                  <c:v>-29.476500000000001</c:v>
                </c:pt>
                <c:pt idx="41119">
                  <c:v>-29.474500000000006</c:v>
                </c:pt>
                <c:pt idx="41120">
                  <c:v>-29.472500000000011</c:v>
                </c:pt>
                <c:pt idx="41121">
                  <c:v>-29.470500000000001</c:v>
                </c:pt>
                <c:pt idx="41122">
                  <c:v>-29.468500000000006</c:v>
                </c:pt>
                <c:pt idx="41123">
                  <c:v>-29.466500000000011</c:v>
                </c:pt>
                <c:pt idx="41124">
                  <c:v>-29.464500000000001</c:v>
                </c:pt>
                <c:pt idx="41125">
                  <c:v>-29.462500000000006</c:v>
                </c:pt>
                <c:pt idx="41126">
                  <c:v>-29.46050000000001</c:v>
                </c:pt>
                <c:pt idx="41127">
                  <c:v>-29.458500000000001</c:v>
                </c:pt>
                <c:pt idx="41128">
                  <c:v>-29.456500000000005</c:v>
                </c:pt>
                <c:pt idx="41129">
                  <c:v>-29.45450000000001</c:v>
                </c:pt>
                <c:pt idx="41130">
                  <c:v>-29.452500000000001</c:v>
                </c:pt>
                <c:pt idx="41131">
                  <c:v>-29.450500000000005</c:v>
                </c:pt>
                <c:pt idx="41132">
                  <c:v>-29.44850000000001</c:v>
                </c:pt>
                <c:pt idx="41133">
                  <c:v>-29.4465</c:v>
                </c:pt>
                <c:pt idx="41134">
                  <c:v>-29.444500000000005</c:v>
                </c:pt>
                <c:pt idx="41135">
                  <c:v>-29.44250000000001</c:v>
                </c:pt>
                <c:pt idx="41136">
                  <c:v>-29.4405</c:v>
                </c:pt>
                <c:pt idx="41137">
                  <c:v>-29.438500000000005</c:v>
                </c:pt>
                <c:pt idx="41138">
                  <c:v>-29.436500000000009</c:v>
                </c:pt>
                <c:pt idx="41139">
                  <c:v>-29.4345</c:v>
                </c:pt>
                <c:pt idx="41140">
                  <c:v>-29.432500000000005</c:v>
                </c:pt>
                <c:pt idx="41141">
                  <c:v>-29.430500000000009</c:v>
                </c:pt>
                <c:pt idx="41142">
                  <c:v>-29.4285</c:v>
                </c:pt>
                <c:pt idx="41143">
                  <c:v>-29.426500000000004</c:v>
                </c:pt>
                <c:pt idx="41144">
                  <c:v>-29.424500000000009</c:v>
                </c:pt>
                <c:pt idx="41145">
                  <c:v>-29.422499999999999</c:v>
                </c:pt>
                <c:pt idx="41146">
                  <c:v>-29.420500000000004</c:v>
                </c:pt>
                <c:pt idx="41147">
                  <c:v>-29.418500000000009</c:v>
                </c:pt>
                <c:pt idx="41148">
                  <c:v>-29.416499999999999</c:v>
                </c:pt>
                <c:pt idx="41149">
                  <c:v>-29.414500000000004</c:v>
                </c:pt>
                <c:pt idx="41150">
                  <c:v>-29.412500000000009</c:v>
                </c:pt>
                <c:pt idx="41151">
                  <c:v>-29.410499999999999</c:v>
                </c:pt>
                <c:pt idx="41152">
                  <c:v>-29.408500000000004</c:v>
                </c:pt>
                <c:pt idx="41153">
                  <c:v>-29.406500000000008</c:v>
                </c:pt>
                <c:pt idx="41154">
                  <c:v>-29.404499999999999</c:v>
                </c:pt>
                <c:pt idx="41155">
                  <c:v>-29.402500000000003</c:v>
                </c:pt>
                <c:pt idx="41156">
                  <c:v>-29.400500000000008</c:v>
                </c:pt>
                <c:pt idx="41157">
                  <c:v>-29.398500000000013</c:v>
                </c:pt>
                <c:pt idx="41158">
                  <c:v>-29.396500000000003</c:v>
                </c:pt>
                <c:pt idx="41159">
                  <c:v>-29.394500000000008</c:v>
                </c:pt>
                <c:pt idx="41160">
                  <c:v>-29.392500000000013</c:v>
                </c:pt>
                <c:pt idx="41161">
                  <c:v>-29.390500000000003</c:v>
                </c:pt>
                <c:pt idx="41162">
                  <c:v>-29.388500000000008</c:v>
                </c:pt>
                <c:pt idx="41163">
                  <c:v>-29.386500000000012</c:v>
                </c:pt>
                <c:pt idx="41164">
                  <c:v>-29.384500000000003</c:v>
                </c:pt>
                <c:pt idx="41165">
                  <c:v>-29.382500000000007</c:v>
                </c:pt>
                <c:pt idx="41166">
                  <c:v>-29.380500000000012</c:v>
                </c:pt>
                <c:pt idx="41167">
                  <c:v>-29.378500000000003</c:v>
                </c:pt>
                <c:pt idx="41168">
                  <c:v>-29.376500000000007</c:v>
                </c:pt>
                <c:pt idx="41169">
                  <c:v>-29.374500000000012</c:v>
                </c:pt>
                <c:pt idx="41170">
                  <c:v>-29.372500000000002</c:v>
                </c:pt>
                <c:pt idx="41171">
                  <c:v>-29.370500000000007</c:v>
                </c:pt>
                <c:pt idx="41172">
                  <c:v>-29.368500000000012</c:v>
                </c:pt>
                <c:pt idx="41173">
                  <c:v>-29.366500000000002</c:v>
                </c:pt>
                <c:pt idx="41174">
                  <c:v>-29.364500000000007</c:v>
                </c:pt>
                <c:pt idx="41175">
                  <c:v>-29.362500000000011</c:v>
                </c:pt>
                <c:pt idx="41176">
                  <c:v>-29.360500000000002</c:v>
                </c:pt>
                <c:pt idx="41177">
                  <c:v>-29.358500000000006</c:v>
                </c:pt>
                <c:pt idx="41178">
                  <c:v>-29.356500000000011</c:v>
                </c:pt>
                <c:pt idx="41179">
                  <c:v>-29.354500000000002</c:v>
                </c:pt>
                <c:pt idx="41180">
                  <c:v>-29.352500000000006</c:v>
                </c:pt>
                <c:pt idx="41181">
                  <c:v>-29.350500000000011</c:v>
                </c:pt>
                <c:pt idx="41182">
                  <c:v>-29.348500000000001</c:v>
                </c:pt>
                <c:pt idx="41183">
                  <c:v>-29.346500000000006</c:v>
                </c:pt>
                <c:pt idx="41184">
                  <c:v>-29.344500000000011</c:v>
                </c:pt>
                <c:pt idx="41185">
                  <c:v>-29.342500000000001</c:v>
                </c:pt>
                <c:pt idx="41186">
                  <c:v>-29.340500000000006</c:v>
                </c:pt>
                <c:pt idx="41187">
                  <c:v>-29.33850000000001</c:v>
                </c:pt>
                <c:pt idx="41188">
                  <c:v>-29.336500000000001</c:v>
                </c:pt>
                <c:pt idx="41189">
                  <c:v>-29.334500000000006</c:v>
                </c:pt>
                <c:pt idx="41190">
                  <c:v>-29.33250000000001</c:v>
                </c:pt>
                <c:pt idx="41191">
                  <c:v>-29.330500000000001</c:v>
                </c:pt>
                <c:pt idx="41192">
                  <c:v>-29.328500000000005</c:v>
                </c:pt>
                <c:pt idx="41193">
                  <c:v>-29.32650000000001</c:v>
                </c:pt>
                <c:pt idx="41194">
                  <c:v>-29.3245</c:v>
                </c:pt>
                <c:pt idx="41195">
                  <c:v>-29.322500000000005</c:v>
                </c:pt>
                <c:pt idx="41196">
                  <c:v>-29.32050000000001</c:v>
                </c:pt>
                <c:pt idx="41197">
                  <c:v>-29.3185</c:v>
                </c:pt>
                <c:pt idx="41198">
                  <c:v>-29.316500000000005</c:v>
                </c:pt>
                <c:pt idx="41199">
                  <c:v>-29.31450000000001</c:v>
                </c:pt>
                <c:pt idx="41200">
                  <c:v>-29.3125</c:v>
                </c:pt>
                <c:pt idx="41201">
                  <c:v>-29.310500000000005</c:v>
                </c:pt>
                <c:pt idx="41202">
                  <c:v>-29.308500000000009</c:v>
                </c:pt>
                <c:pt idx="41203">
                  <c:v>-29.3065</c:v>
                </c:pt>
                <c:pt idx="41204">
                  <c:v>-29.304500000000004</c:v>
                </c:pt>
                <c:pt idx="41205">
                  <c:v>-29.302500000000009</c:v>
                </c:pt>
                <c:pt idx="41206">
                  <c:v>-29.3005</c:v>
                </c:pt>
                <c:pt idx="41207">
                  <c:v>-29.298500000000004</c:v>
                </c:pt>
                <c:pt idx="41208">
                  <c:v>-29.296500000000009</c:v>
                </c:pt>
                <c:pt idx="41209">
                  <c:v>-29.294499999999999</c:v>
                </c:pt>
                <c:pt idx="41210">
                  <c:v>-29.292500000000004</c:v>
                </c:pt>
                <c:pt idx="41211">
                  <c:v>-29.290500000000009</c:v>
                </c:pt>
                <c:pt idx="41212">
                  <c:v>-29.288499999999999</c:v>
                </c:pt>
                <c:pt idx="41213">
                  <c:v>-29.286500000000004</c:v>
                </c:pt>
                <c:pt idx="41214">
                  <c:v>-29.284500000000008</c:v>
                </c:pt>
                <c:pt idx="41215">
                  <c:v>-29.282499999999999</c:v>
                </c:pt>
                <c:pt idx="41216">
                  <c:v>-29.280500000000004</c:v>
                </c:pt>
                <c:pt idx="41217">
                  <c:v>-29.278500000000008</c:v>
                </c:pt>
                <c:pt idx="41218">
                  <c:v>-29.276499999999999</c:v>
                </c:pt>
                <c:pt idx="41219">
                  <c:v>-29.274500000000003</c:v>
                </c:pt>
                <c:pt idx="41220">
                  <c:v>-29.272500000000008</c:v>
                </c:pt>
                <c:pt idx="41221">
                  <c:v>-29.270500000000013</c:v>
                </c:pt>
                <c:pt idx="41222">
                  <c:v>-29.268500000000003</c:v>
                </c:pt>
                <c:pt idx="41223">
                  <c:v>-29.266500000000008</c:v>
                </c:pt>
                <c:pt idx="41224">
                  <c:v>-29.264500000000012</c:v>
                </c:pt>
                <c:pt idx="41225">
                  <c:v>-29.262500000000003</c:v>
                </c:pt>
                <c:pt idx="41226">
                  <c:v>-29.260500000000008</c:v>
                </c:pt>
                <c:pt idx="41227">
                  <c:v>-29.258500000000012</c:v>
                </c:pt>
                <c:pt idx="41228">
                  <c:v>-29.256500000000003</c:v>
                </c:pt>
                <c:pt idx="41229">
                  <c:v>-29.254500000000007</c:v>
                </c:pt>
                <c:pt idx="41230">
                  <c:v>-29.252500000000012</c:v>
                </c:pt>
                <c:pt idx="41231">
                  <c:v>-29.250500000000002</c:v>
                </c:pt>
                <c:pt idx="41232">
                  <c:v>-29.248500000000007</c:v>
                </c:pt>
                <c:pt idx="41233">
                  <c:v>-29.246500000000012</c:v>
                </c:pt>
                <c:pt idx="41234">
                  <c:v>-29.244500000000002</c:v>
                </c:pt>
                <c:pt idx="41235">
                  <c:v>-29.242500000000007</c:v>
                </c:pt>
                <c:pt idx="41236">
                  <c:v>-29.240500000000011</c:v>
                </c:pt>
                <c:pt idx="41237">
                  <c:v>-29.238500000000002</c:v>
                </c:pt>
                <c:pt idx="41238">
                  <c:v>-29.236500000000007</c:v>
                </c:pt>
                <c:pt idx="41239">
                  <c:v>-29.234500000000011</c:v>
                </c:pt>
                <c:pt idx="41240">
                  <c:v>-29.232500000000002</c:v>
                </c:pt>
                <c:pt idx="41241">
                  <c:v>-29.230500000000006</c:v>
                </c:pt>
                <c:pt idx="41242">
                  <c:v>-29.228500000000011</c:v>
                </c:pt>
                <c:pt idx="41243">
                  <c:v>-29.226500000000001</c:v>
                </c:pt>
                <c:pt idx="41244">
                  <c:v>-29.224500000000006</c:v>
                </c:pt>
                <c:pt idx="41245">
                  <c:v>-29.222500000000011</c:v>
                </c:pt>
                <c:pt idx="41246">
                  <c:v>-29.220500000000001</c:v>
                </c:pt>
                <c:pt idx="41247">
                  <c:v>-29.218500000000006</c:v>
                </c:pt>
                <c:pt idx="41248">
                  <c:v>-29.216500000000011</c:v>
                </c:pt>
                <c:pt idx="41249">
                  <c:v>-29.214500000000001</c:v>
                </c:pt>
                <c:pt idx="41250">
                  <c:v>-29.212500000000006</c:v>
                </c:pt>
                <c:pt idx="41251">
                  <c:v>-29.21050000000001</c:v>
                </c:pt>
                <c:pt idx="41252">
                  <c:v>-29.208500000000001</c:v>
                </c:pt>
                <c:pt idx="41253">
                  <c:v>-29.206500000000005</c:v>
                </c:pt>
                <c:pt idx="41254">
                  <c:v>-29.20450000000001</c:v>
                </c:pt>
                <c:pt idx="41255">
                  <c:v>-29.202500000000001</c:v>
                </c:pt>
                <c:pt idx="41256">
                  <c:v>-29.200500000000005</c:v>
                </c:pt>
                <c:pt idx="41257">
                  <c:v>-29.19850000000001</c:v>
                </c:pt>
                <c:pt idx="41258">
                  <c:v>-29.1965</c:v>
                </c:pt>
                <c:pt idx="41259">
                  <c:v>-29.194500000000005</c:v>
                </c:pt>
                <c:pt idx="41260">
                  <c:v>-29.19250000000001</c:v>
                </c:pt>
                <c:pt idx="41261">
                  <c:v>-29.1905</c:v>
                </c:pt>
                <c:pt idx="41262">
                  <c:v>-29.188500000000005</c:v>
                </c:pt>
                <c:pt idx="41263">
                  <c:v>-29.186500000000009</c:v>
                </c:pt>
                <c:pt idx="41264">
                  <c:v>-29.1845</c:v>
                </c:pt>
                <c:pt idx="41265">
                  <c:v>-29.182500000000005</c:v>
                </c:pt>
                <c:pt idx="41266">
                  <c:v>-29.180500000000009</c:v>
                </c:pt>
                <c:pt idx="41267">
                  <c:v>-29.1785</c:v>
                </c:pt>
                <c:pt idx="41268">
                  <c:v>-29.176500000000004</c:v>
                </c:pt>
                <c:pt idx="41269">
                  <c:v>-29.174500000000009</c:v>
                </c:pt>
                <c:pt idx="41270">
                  <c:v>-29.172499999999999</c:v>
                </c:pt>
                <c:pt idx="41271">
                  <c:v>-29.170500000000004</c:v>
                </c:pt>
                <c:pt idx="41272">
                  <c:v>-29.168500000000009</c:v>
                </c:pt>
                <c:pt idx="41273">
                  <c:v>-29.166499999999999</c:v>
                </c:pt>
                <c:pt idx="41274">
                  <c:v>-29.164500000000004</c:v>
                </c:pt>
                <c:pt idx="41275">
                  <c:v>-29.162500000000009</c:v>
                </c:pt>
                <c:pt idx="41276">
                  <c:v>-29.160499999999999</c:v>
                </c:pt>
                <c:pt idx="41277">
                  <c:v>-29.158500000000004</c:v>
                </c:pt>
                <c:pt idx="41278">
                  <c:v>-29.156500000000008</c:v>
                </c:pt>
                <c:pt idx="41279">
                  <c:v>-29.154499999999999</c:v>
                </c:pt>
                <c:pt idx="41280">
                  <c:v>-29.152500000000003</c:v>
                </c:pt>
                <c:pt idx="41281">
                  <c:v>-29.150500000000008</c:v>
                </c:pt>
                <c:pt idx="41282">
                  <c:v>-29.148500000000013</c:v>
                </c:pt>
                <c:pt idx="41283">
                  <c:v>-29.146500000000003</c:v>
                </c:pt>
                <c:pt idx="41284">
                  <c:v>-29.144500000000008</c:v>
                </c:pt>
                <c:pt idx="41285">
                  <c:v>-29.142500000000013</c:v>
                </c:pt>
                <c:pt idx="41286">
                  <c:v>-29.140500000000003</c:v>
                </c:pt>
                <c:pt idx="41287">
                  <c:v>-29.138500000000008</c:v>
                </c:pt>
                <c:pt idx="41288">
                  <c:v>-29.136500000000012</c:v>
                </c:pt>
                <c:pt idx="41289">
                  <c:v>-29.134500000000003</c:v>
                </c:pt>
                <c:pt idx="41290">
                  <c:v>-29.132500000000007</c:v>
                </c:pt>
                <c:pt idx="41291">
                  <c:v>-29.130500000000012</c:v>
                </c:pt>
                <c:pt idx="41292">
                  <c:v>-29.128500000000003</c:v>
                </c:pt>
                <c:pt idx="41293">
                  <c:v>-29.126500000000007</c:v>
                </c:pt>
                <c:pt idx="41294">
                  <c:v>-29.124500000000012</c:v>
                </c:pt>
                <c:pt idx="41295">
                  <c:v>-29.122500000000002</c:v>
                </c:pt>
                <c:pt idx="41296">
                  <c:v>-29.120500000000007</c:v>
                </c:pt>
                <c:pt idx="41297">
                  <c:v>-29.118500000000012</c:v>
                </c:pt>
                <c:pt idx="41298">
                  <c:v>-29.116500000000002</c:v>
                </c:pt>
                <c:pt idx="41299">
                  <c:v>-29.114500000000007</c:v>
                </c:pt>
                <c:pt idx="41300">
                  <c:v>-29.112500000000011</c:v>
                </c:pt>
                <c:pt idx="41301">
                  <c:v>-29.110500000000002</c:v>
                </c:pt>
                <c:pt idx="41302">
                  <c:v>-29.108500000000006</c:v>
                </c:pt>
                <c:pt idx="41303">
                  <c:v>-29.106500000000011</c:v>
                </c:pt>
                <c:pt idx="41304">
                  <c:v>-29.104500000000002</c:v>
                </c:pt>
                <c:pt idx="41305">
                  <c:v>-29.102500000000006</c:v>
                </c:pt>
                <c:pt idx="41306">
                  <c:v>-29.100500000000011</c:v>
                </c:pt>
                <c:pt idx="41307">
                  <c:v>-29.098500000000001</c:v>
                </c:pt>
                <c:pt idx="41308">
                  <c:v>-29.096500000000006</c:v>
                </c:pt>
                <c:pt idx="41309">
                  <c:v>-29.094500000000011</c:v>
                </c:pt>
                <c:pt idx="41310">
                  <c:v>-29.092500000000001</c:v>
                </c:pt>
                <c:pt idx="41311">
                  <c:v>-29.090500000000006</c:v>
                </c:pt>
                <c:pt idx="41312">
                  <c:v>-29.08850000000001</c:v>
                </c:pt>
                <c:pt idx="41313">
                  <c:v>-29.086500000000001</c:v>
                </c:pt>
                <c:pt idx="41314">
                  <c:v>-29.084500000000006</c:v>
                </c:pt>
                <c:pt idx="41315">
                  <c:v>-29.08250000000001</c:v>
                </c:pt>
                <c:pt idx="41316">
                  <c:v>-29.080500000000001</c:v>
                </c:pt>
                <c:pt idx="41317">
                  <c:v>-29.078500000000005</c:v>
                </c:pt>
                <c:pt idx="41318">
                  <c:v>-29.07650000000001</c:v>
                </c:pt>
                <c:pt idx="41319">
                  <c:v>-29.0745</c:v>
                </c:pt>
                <c:pt idx="41320">
                  <c:v>-29.072500000000005</c:v>
                </c:pt>
                <c:pt idx="41321">
                  <c:v>-29.07050000000001</c:v>
                </c:pt>
                <c:pt idx="41322">
                  <c:v>-29.0685</c:v>
                </c:pt>
                <c:pt idx="41323">
                  <c:v>-29.066500000000005</c:v>
                </c:pt>
                <c:pt idx="41324">
                  <c:v>-29.06450000000001</c:v>
                </c:pt>
                <c:pt idx="41325">
                  <c:v>-29.0625</c:v>
                </c:pt>
                <c:pt idx="41326">
                  <c:v>-29.060500000000005</c:v>
                </c:pt>
                <c:pt idx="41327">
                  <c:v>-29.058500000000009</c:v>
                </c:pt>
                <c:pt idx="41328">
                  <c:v>-29.0565</c:v>
                </c:pt>
                <c:pt idx="41329">
                  <c:v>-29.054500000000004</c:v>
                </c:pt>
                <c:pt idx="41330">
                  <c:v>-29.052500000000009</c:v>
                </c:pt>
                <c:pt idx="41331">
                  <c:v>-29.0505</c:v>
                </c:pt>
                <c:pt idx="41332">
                  <c:v>-29.048500000000004</c:v>
                </c:pt>
                <c:pt idx="41333">
                  <c:v>-29.046500000000009</c:v>
                </c:pt>
                <c:pt idx="41334">
                  <c:v>-29.044499999999999</c:v>
                </c:pt>
                <c:pt idx="41335">
                  <c:v>-29.042500000000004</c:v>
                </c:pt>
                <c:pt idx="41336">
                  <c:v>-29.040500000000009</c:v>
                </c:pt>
                <c:pt idx="41337">
                  <c:v>-29.038499999999999</c:v>
                </c:pt>
                <c:pt idx="41338">
                  <c:v>-29.036500000000004</c:v>
                </c:pt>
                <c:pt idx="41339">
                  <c:v>-29.034500000000008</c:v>
                </c:pt>
                <c:pt idx="41340">
                  <c:v>-29.032499999999999</c:v>
                </c:pt>
                <c:pt idx="41341">
                  <c:v>-29.030500000000004</c:v>
                </c:pt>
                <c:pt idx="41342">
                  <c:v>-29.028500000000008</c:v>
                </c:pt>
                <c:pt idx="41343">
                  <c:v>-29.026499999999999</c:v>
                </c:pt>
                <c:pt idx="41344">
                  <c:v>-29.024500000000003</c:v>
                </c:pt>
                <c:pt idx="41345">
                  <c:v>-29.022500000000008</c:v>
                </c:pt>
                <c:pt idx="41346">
                  <c:v>-29.020500000000013</c:v>
                </c:pt>
                <c:pt idx="41347">
                  <c:v>-29.018500000000003</c:v>
                </c:pt>
                <c:pt idx="41348">
                  <c:v>-29.016500000000008</c:v>
                </c:pt>
                <c:pt idx="41349">
                  <c:v>-29.014500000000012</c:v>
                </c:pt>
                <c:pt idx="41350">
                  <c:v>-29.012500000000003</c:v>
                </c:pt>
                <c:pt idx="41351">
                  <c:v>-29.010500000000008</c:v>
                </c:pt>
                <c:pt idx="41352">
                  <c:v>-29.008500000000012</c:v>
                </c:pt>
                <c:pt idx="41353">
                  <c:v>-29.006500000000003</c:v>
                </c:pt>
                <c:pt idx="41354">
                  <c:v>-29.004500000000007</c:v>
                </c:pt>
                <c:pt idx="41355">
                  <c:v>-29.002500000000012</c:v>
                </c:pt>
                <c:pt idx="41356">
                  <c:v>-29.000500000000002</c:v>
                </c:pt>
                <c:pt idx="41357">
                  <c:v>-28.998500000000007</c:v>
                </c:pt>
                <c:pt idx="41358">
                  <c:v>-28.996500000000012</c:v>
                </c:pt>
                <c:pt idx="41359">
                  <c:v>-28.994500000000002</c:v>
                </c:pt>
                <c:pt idx="41360">
                  <c:v>-28.992500000000007</c:v>
                </c:pt>
                <c:pt idx="41361">
                  <c:v>-28.990500000000011</c:v>
                </c:pt>
                <c:pt idx="41362">
                  <c:v>-28.988500000000002</c:v>
                </c:pt>
                <c:pt idx="41363">
                  <c:v>-28.986500000000007</c:v>
                </c:pt>
                <c:pt idx="41364">
                  <c:v>-28.984500000000011</c:v>
                </c:pt>
                <c:pt idx="41365">
                  <c:v>-28.982500000000002</c:v>
                </c:pt>
                <c:pt idx="41366">
                  <c:v>-28.980500000000006</c:v>
                </c:pt>
                <c:pt idx="41367">
                  <c:v>-28.978500000000011</c:v>
                </c:pt>
                <c:pt idx="41368">
                  <c:v>-28.976500000000001</c:v>
                </c:pt>
                <c:pt idx="41369">
                  <c:v>-28.974500000000006</c:v>
                </c:pt>
                <c:pt idx="41370">
                  <c:v>-28.972500000000011</c:v>
                </c:pt>
                <c:pt idx="41371">
                  <c:v>-28.970500000000001</c:v>
                </c:pt>
                <c:pt idx="41372">
                  <c:v>-28.968500000000006</c:v>
                </c:pt>
                <c:pt idx="41373">
                  <c:v>-28.966500000000011</c:v>
                </c:pt>
                <c:pt idx="41374">
                  <c:v>-28.964500000000001</c:v>
                </c:pt>
                <c:pt idx="41375">
                  <c:v>-28.962500000000006</c:v>
                </c:pt>
                <c:pt idx="41376">
                  <c:v>-28.96050000000001</c:v>
                </c:pt>
                <c:pt idx="41377">
                  <c:v>-28.958500000000001</c:v>
                </c:pt>
                <c:pt idx="41378">
                  <c:v>-28.956500000000005</c:v>
                </c:pt>
                <c:pt idx="41379">
                  <c:v>-28.95450000000001</c:v>
                </c:pt>
                <c:pt idx="41380">
                  <c:v>-28.952500000000001</c:v>
                </c:pt>
                <c:pt idx="41381">
                  <c:v>-28.950500000000005</c:v>
                </c:pt>
                <c:pt idx="41382">
                  <c:v>-28.94850000000001</c:v>
                </c:pt>
                <c:pt idx="41383">
                  <c:v>-28.9465</c:v>
                </c:pt>
                <c:pt idx="41384">
                  <c:v>-28.944500000000005</c:v>
                </c:pt>
                <c:pt idx="41385">
                  <c:v>-28.94250000000001</c:v>
                </c:pt>
                <c:pt idx="41386">
                  <c:v>-28.9405</c:v>
                </c:pt>
                <c:pt idx="41387">
                  <c:v>-28.938500000000005</c:v>
                </c:pt>
                <c:pt idx="41388">
                  <c:v>-28.936500000000009</c:v>
                </c:pt>
                <c:pt idx="41389">
                  <c:v>-28.9345</c:v>
                </c:pt>
                <c:pt idx="41390">
                  <c:v>-28.932500000000005</c:v>
                </c:pt>
                <c:pt idx="41391">
                  <c:v>-28.930500000000009</c:v>
                </c:pt>
                <c:pt idx="41392">
                  <c:v>-28.9285</c:v>
                </c:pt>
                <c:pt idx="41393">
                  <c:v>-28.926500000000004</c:v>
                </c:pt>
                <c:pt idx="41394">
                  <c:v>-28.924500000000009</c:v>
                </c:pt>
                <c:pt idx="41395">
                  <c:v>-28.922499999999999</c:v>
                </c:pt>
                <c:pt idx="41396">
                  <c:v>-28.920500000000004</c:v>
                </c:pt>
                <c:pt idx="41397">
                  <c:v>-28.918500000000009</c:v>
                </c:pt>
                <c:pt idx="41398">
                  <c:v>-28.916499999999999</c:v>
                </c:pt>
                <c:pt idx="41399">
                  <c:v>-28.914500000000004</c:v>
                </c:pt>
                <c:pt idx="41400">
                  <c:v>-28.912500000000009</c:v>
                </c:pt>
                <c:pt idx="41401">
                  <c:v>-28.910499999999999</c:v>
                </c:pt>
                <c:pt idx="41402">
                  <c:v>-28.908500000000004</c:v>
                </c:pt>
                <c:pt idx="41403">
                  <c:v>-28.906500000000008</c:v>
                </c:pt>
                <c:pt idx="41404">
                  <c:v>-28.904499999999999</c:v>
                </c:pt>
                <c:pt idx="41405">
                  <c:v>-28.902500000000003</c:v>
                </c:pt>
                <c:pt idx="41406">
                  <c:v>-28.900500000000008</c:v>
                </c:pt>
                <c:pt idx="41407">
                  <c:v>-28.898500000000013</c:v>
                </c:pt>
                <c:pt idx="41408">
                  <c:v>-28.896500000000003</c:v>
                </c:pt>
                <c:pt idx="41409">
                  <c:v>-28.894500000000008</c:v>
                </c:pt>
                <c:pt idx="41410">
                  <c:v>-28.892500000000013</c:v>
                </c:pt>
                <c:pt idx="41411">
                  <c:v>-28.890500000000003</c:v>
                </c:pt>
                <c:pt idx="41412">
                  <c:v>-28.888500000000008</c:v>
                </c:pt>
                <c:pt idx="41413">
                  <c:v>-28.886500000000012</c:v>
                </c:pt>
                <c:pt idx="41414">
                  <c:v>-28.884500000000003</c:v>
                </c:pt>
                <c:pt idx="41415">
                  <c:v>-28.882500000000007</c:v>
                </c:pt>
                <c:pt idx="41416">
                  <c:v>-28.880500000000012</c:v>
                </c:pt>
                <c:pt idx="41417">
                  <c:v>-28.878500000000003</c:v>
                </c:pt>
                <c:pt idx="41418">
                  <c:v>-28.876500000000007</c:v>
                </c:pt>
                <c:pt idx="41419">
                  <c:v>-28.874500000000012</c:v>
                </c:pt>
                <c:pt idx="41420">
                  <c:v>-28.872500000000002</c:v>
                </c:pt>
                <c:pt idx="41421">
                  <c:v>-28.870500000000007</c:v>
                </c:pt>
                <c:pt idx="41422">
                  <c:v>-28.868500000000012</c:v>
                </c:pt>
                <c:pt idx="41423">
                  <c:v>-28.866500000000002</c:v>
                </c:pt>
                <c:pt idx="41424">
                  <c:v>-28.864500000000007</c:v>
                </c:pt>
                <c:pt idx="41425">
                  <c:v>-28.862500000000011</c:v>
                </c:pt>
                <c:pt idx="41426">
                  <c:v>-28.860500000000002</c:v>
                </c:pt>
                <c:pt idx="41427">
                  <c:v>-28.858500000000006</c:v>
                </c:pt>
                <c:pt idx="41428">
                  <c:v>-28.856500000000011</c:v>
                </c:pt>
                <c:pt idx="41429">
                  <c:v>-28.854500000000002</c:v>
                </c:pt>
                <c:pt idx="41430">
                  <c:v>-28.852500000000006</c:v>
                </c:pt>
                <c:pt idx="41431">
                  <c:v>-28.850500000000011</c:v>
                </c:pt>
                <c:pt idx="41432">
                  <c:v>-28.848500000000001</c:v>
                </c:pt>
                <c:pt idx="41433">
                  <c:v>-28.846500000000006</c:v>
                </c:pt>
                <c:pt idx="41434">
                  <c:v>-28.844500000000011</c:v>
                </c:pt>
                <c:pt idx="41435">
                  <c:v>-28.842500000000001</c:v>
                </c:pt>
                <c:pt idx="41436">
                  <c:v>-28.840500000000006</c:v>
                </c:pt>
                <c:pt idx="41437">
                  <c:v>-28.83850000000001</c:v>
                </c:pt>
                <c:pt idx="41438">
                  <c:v>-28.836500000000001</c:v>
                </c:pt>
                <c:pt idx="41439">
                  <c:v>-28.834500000000006</c:v>
                </c:pt>
                <c:pt idx="41440">
                  <c:v>-28.83250000000001</c:v>
                </c:pt>
                <c:pt idx="41441">
                  <c:v>-28.830500000000001</c:v>
                </c:pt>
                <c:pt idx="41442">
                  <c:v>-28.828500000000005</c:v>
                </c:pt>
                <c:pt idx="41443">
                  <c:v>-28.82650000000001</c:v>
                </c:pt>
                <c:pt idx="41444">
                  <c:v>-28.8245</c:v>
                </c:pt>
                <c:pt idx="41445">
                  <c:v>-28.822500000000005</c:v>
                </c:pt>
                <c:pt idx="41446">
                  <c:v>-28.82050000000001</c:v>
                </c:pt>
                <c:pt idx="41447">
                  <c:v>-28.8185</c:v>
                </c:pt>
                <c:pt idx="41448">
                  <c:v>-28.816500000000005</c:v>
                </c:pt>
                <c:pt idx="41449">
                  <c:v>-28.81450000000001</c:v>
                </c:pt>
                <c:pt idx="41450">
                  <c:v>-28.8125</c:v>
                </c:pt>
                <c:pt idx="41451">
                  <c:v>-28.810500000000005</c:v>
                </c:pt>
                <c:pt idx="41452">
                  <c:v>-28.808500000000009</c:v>
                </c:pt>
                <c:pt idx="41453">
                  <c:v>-28.8065</c:v>
                </c:pt>
                <c:pt idx="41454">
                  <c:v>-28.804500000000004</c:v>
                </c:pt>
                <c:pt idx="41455">
                  <c:v>-28.802500000000009</c:v>
                </c:pt>
                <c:pt idx="41456">
                  <c:v>-28.8005</c:v>
                </c:pt>
                <c:pt idx="41457">
                  <c:v>-28.798500000000004</c:v>
                </c:pt>
                <c:pt idx="41458">
                  <c:v>-28.796500000000009</c:v>
                </c:pt>
                <c:pt idx="41459">
                  <c:v>-28.794499999999999</c:v>
                </c:pt>
                <c:pt idx="41460">
                  <c:v>-28.792500000000004</c:v>
                </c:pt>
                <c:pt idx="41461">
                  <c:v>-28.790500000000009</c:v>
                </c:pt>
                <c:pt idx="41462">
                  <c:v>-28.788499999999999</c:v>
                </c:pt>
                <c:pt idx="41463">
                  <c:v>-28.786500000000004</c:v>
                </c:pt>
                <c:pt idx="41464">
                  <c:v>-28.784500000000008</c:v>
                </c:pt>
                <c:pt idx="41465">
                  <c:v>-28.782499999999999</c:v>
                </c:pt>
                <c:pt idx="41466">
                  <c:v>-28.780500000000004</c:v>
                </c:pt>
                <c:pt idx="41467">
                  <c:v>-28.778500000000008</c:v>
                </c:pt>
                <c:pt idx="41468">
                  <c:v>-28.776499999999999</c:v>
                </c:pt>
                <c:pt idx="41469">
                  <c:v>-28.774500000000003</c:v>
                </c:pt>
                <c:pt idx="41470">
                  <c:v>-28.772500000000008</c:v>
                </c:pt>
                <c:pt idx="41471">
                  <c:v>-28.770500000000013</c:v>
                </c:pt>
                <c:pt idx="41472">
                  <c:v>-28.768500000000003</c:v>
                </c:pt>
                <c:pt idx="41473">
                  <c:v>-28.766500000000008</c:v>
                </c:pt>
                <c:pt idx="41474">
                  <c:v>-28.764500000000012</c:v>
                </c:pt>
                <c:pt idx="41475">
                  <c:v>-28.762500000000003</c:v>
                </c:pt>
                <c:pt idx="41476">
                  <c:v>-28.760500000000008</c:v>
                </c:pt>
                <c:pt idx="41477">
                  <c:v>-28.758500000000012</c:v>
                </c:pt>
                <c:pt idx="41478">
                  <c:v>-28.756500000000003</c:v>
                </c:pt>
                <c:pt idx="41479">
                  <c:v>-28.754500000000007</c:v>
                </c:pt>
                <c:pt idx="41480">
                  <c:v>-28.752500000000012</c:v>
                </c:pt>
                <c:pt idx="41481">
                  <c:v>-28.750500000000002</c:v>
                </c:pt>
                <c:pt idx="41482">
                  <c:v>-28.748500000000007</c:v>
                </c:pt>
                <c:pt idx="41483">
                  <c:v>-28.746500000000012</c:v>
                </c:pt>
                <c:pt idx="41484">
                  <c:v>-28.744500000000002</c:v>
                </c:pt>
                <c:pt idx="41485">
                  <c:v>-28.742500000000007</c:v>
                </c:pt>
                <c:pt idx="41486">
                  <c:v>-28.740500000000011</c:v>
                </c:pt>
                <c:pt idx="41487">
                  <c:v>-28.738500000000002</c:v>
                </c:pt>
                <c:pt idx="41488">
                  <c:v>-28.736500000000007</c:v>
                </c:pt>
                <c:pt idx="41489">
                  <c:v>-28.734500000000011</c:v>
                </c:pt>
                <c:pt idx="41490">
                  <c:v>-28.732500000000002</c:v>
                </c:pt>
                <c:pt idx="41491">
                  <c:v>-28.730500000000006</c:v>
                </c:pt>
                <c:pt idx="41492">
                  <c:v>-28.728500000000011</c:v>
                </c:pt>
                <c:pt idx="41493">
                  <c:v>-28.726500000000001</c:v>
                </c:pt>
                <c:pt idx="41494">
                  <c:v>-28.724500000000006</c:v>
                </c:pt>
                <c:pt idx="41495">
                  <c:v>-28.722500000000011</c:v>
                </c:pt>
                <c:pt idx="41496">
                  <c:v>-28.720500000000001</c:v>
                </c:pt>
                <c:pt idx="41497">
                  <c:v>-28.718500000000006</c:v>
                </c:pt>
                <c:pt idx="41498">
                  <c:v>-28.716500000000011</c:v>
                </c:pt>
                <c:pt idx="41499">
                  <c:v>-28.714500000000001</c:v>
                </c:pt>
                <c:pt idx="41500">
                  <c:v>-28.712500000000006</c:v>
                </c:pt>
                <c:pt idx="41501">
                  <c:v>-28.71050000000001</c:v>
                </c:pt>
                <c:pt idx="41502">
                  <c:v>-28.708500000000001</c:v>
                </c:pt>
                <c:pt idx="41503">
                  <c:v>-28.706500000000005</c:v>
                </c:pt>
                <c:pt idx="41504">
                  <c:v>-28.70450000000001</c:v>
                </c:pt>
                <c:pt idx="41505">
                  <c:v>-28.702500000000001</c:v>
                </c:pt>
                <c:pt idx="41506">
                  <c:v>-28.700500000000005</c:v>
                </c:pt>
                <c:pt idx="41507">
                  <c:v>-28.69850000000001</c:v>
                </c:pt>
                <c:pt idx="41508">
                  <c:v>-28.6965</c:v>
                </c:pt>
                <c:pt idx="41509">
                  <c:v>-28.694500000000005</c:v>
                </c:pt>
                <c:pt idx="41510">
                  <c:v>-28.69250000000001</c:v>
                </c:pt>
                <c:pt idx="41511">
                  <c:v>-28.6905</c:v>
                </c:pt>
                <c:pt idx="41512">
                  <c:v>-28.688500000000005</c:v>
                </c:pt>
                <c:pt idx="41513">
                  <c:v>-28.686500000000009</c:v>
                </c:pt>
                <c:pt idx="41514">
                  <c:v>-28.6845</c:v>
                </c:pt>
                <c:pt idx="41515">
                  <c:v>-28.682500000000005</c:v>
                </c:pt>
                <c:pt idx="41516">
                  <c:v>-28.680500000000009</c:v>
                </c:pt>
                <c:pt idx="41517">
                  <c:v>-28.6785</c:v>
                </c:pt>
                <c:pt idx="41518">
                  <c:v>-28.676500000000004</c:v>
                </c:pt>
                <c:pt idx="41519">
                  <c:v>-28.674500000000009</c:v>
                </c:pt>
                <c:pt idx="41520">
                  <c:v>-28.672499999999999</c:v>
                </c:pt>
                <c:pt idx="41521">
                  <c:v>-28.670500000000004</c:v>
                </c:pt>
                <c:pt idx="41522">
                  <c:v>-28.668500000000009</c:v>
                </c:pt>
                <c:pt idx="41523">
                  <c:v>-28.666499999999999</c:v>
                </c:pt>
                <c:pt idx="41524">
                  <c:v>-28.664500000000004</c:v>
                </c:pt>
                <c:pt idx="41525">
                  <c:v>-28.662500000000009</c:v>
                </c:pt>
                <c:pt idx="41526">
                  <c:v>-28.660499999999999</c:v>
                </c:pt>
                <c:pt idx="41527">
                  <c:v>-28.658500000000004</c:v>
                </c:pt>
                <c:pt idx="41528">
                  <c:v>-28.656500000000008</c:v>
                </c:pt>
                <c:pt idx="41529">
                  <c:v>-28.654499999999999</c:v>
                </c:pt>
                <c:pt idx="41530">
                  <c:v>-28.652500000000003</c:v>
                </c:pt>
                <c:pt idx="41531">
                  <c:v>-28.650500000000008</c:v>
                </c:pt>
                <c:pt idx="41532">
                  <c:v>-28.648500000000013</c:v>
                </c:pt>
                <c:pt idx="41533">
                  <c:v>-28.646500000000003</c:v>
                </c:pt>
                <c:pt idx="41534">
                  <c:v>-28.644500000000008</c:v>
                </c:pt>
                <c:pt idx="41535">
                  <c:v>-28.642500000000013</c:v>
                </c:pt>
                <c:pt idx="41536">
                  <c:v>-28.640500000000003</c:v>
                </c:pt>
                <c:pt idx="41537">
                  <c:v>-28.638500000000008</c:v>
                </c:pt>
                <c:pt idx="41538">
                  <c:v>-28.636500000000012</c:v>
                </c:pt>
                <c:pt idx="41539">
                  <c:v>-28.634500000000003</c:v>
                </c:pt>
                <c:pt idx="41540">
                  <c:v>-28.632500000000007</c:v>
                </c:pt>
                <c:pt idx="41541">
                  <c:v>-28.630500000000012</c:v>
                </c:pt>
                <c:pt idx="41542">
                  <c:v>-28.628500000000003</c:v>
                </c:pt>
                <c:pt idx="41543">
                  <c:v>-28.626500000000007</c:v>
                </c:pt>
                <c:pt idx="41544">
                  <c:v>-28.624500000000012</c:v>
                </c:pt>
                <c:pt idx="41545">
                  <c:v>-28.622500000000002</c:v>
                </c:pt>
                <c:pt idx="41546">
                  <c:v>-28.620500000000007</c:v>
                </c:pt>
                <c:pt idx="41547">
                  <c:v>-28.618500000000012</c:v>
                </c:pt>
                <c:pt idx="41548">
                  <c:v>-28.616500000000002</c:v>
                </c:pt>
                <c:pt idx="41549">
                  <c:v>-28.614500000000007</c:v>
                </c:pt>
                <c:pt idx="41550">
                  <c:v>-28.612500000000011</c:v>
                </c:pt>
                <c:pt idx="41551">
                  <c:v>-28.610500000000002</c:v>
                </c:pt>
                <c:pt idx="41552">
                  <c:v>-28.608500000000006</c:v>
                </c:pt>
                <c:pt idx="41553">
                  <c:v>-28.606500000000011</c:v>
                </c:pt>
                <c:pt idx="41554">
                  <c:v>-28.604500000000002</c:v>
                </c:pt>
                <c:pt idx="41555">
                  <c:v>-28.602500000000006</c:v>
                </c:pt>
                <c:pt idx="41556">
                  <c:v>-28.600500000000011</c:v>
                </c:pt>
                <c:pt idx="41557">
                  <c:v>-28.598500000000001</c:v>
                </c:pt>
                <c:pt idx="41558">
                  <c:v>-28.596500000000006</c:v>
                </c:pt>
                <c:pt idx="41559">
                  <c:v>-28.594500000000011</c:v>
                </c:pt>
                <c:pt idx="41560">
                  <c:v>-28.592500000000001</c:v>
                </c:pt>
                <c:pt idx="41561">
                  <c:v>-28.590500000000006</c:v>
                </c:pt>
                <c:pt idx="41562">
                  <c:v>-28.58850000000001</c:v>
                </c:pt>
                <c:pt idx="41563">
                  <c:v>-28.586500000000001</c:v>
                </c:pt>
                <c:pt idx="41564">
                  <c:v>-28.584500000000006</c:v>
                </c:pt>
                <c:pt idx="41565">
                  <c:v>-28.58250000000001</c:v>
                </c:pt>
                <c:pt idx="41566">
                  <c:v>-28.580500000000001</c:v>
                </c:pt>
                <c:pt idx="41567">
                  <c:v>-28.578500000000005</c:v>
                </c:pt>
                <c:pt idx="41568">
                  <c:v>-28.57650000000001</c:v>
                </c:pt>
                <c:pt idx="41569">
                  <c:v>-28.5745</c:v>
                </c:pt>
                <c:pt idx="41570">
                  <c:v>-28.572500000000005</c:v>
                </c:pt>
                <c:pt idx="41571">
                  <c:v>-28.57050000000001</c:v>
                </c:pt>
                <c:pt idx="41572">
                  <c:v>-28.5685</c:v>
                </c:pt>
                <c:pt idx="41573">
                  <c:v>-28.566500000000005</c:v>
                </c:pt>
                <c:pt idx="41574">
                  <c:v>-28.56450000000001</c:v>
                </c:pt>
                <c:pt idx="41575">
                  <c:v>-28.5625</c:v>
                </c:pt>
                <c:pt idx="41576">
                  <c:v>-28.560500000000005</c:v>
                </c:pt>
                <c:pt idx="41577">
                  <c:v>-28.558500000000009</c:v>
                </c:pt>
                <c:pt idx="41578">
                  <c:v>-28.5565</c:v>
                </c:pt>
                <c:pt idx="41579">
                  <c:v>-28.554500000000004</c:v>
                </c:pt>
                <c:pt idx="41580">
                  <c:v>-28.552500000000009</c:v>
                </c:pt>
                <c:pt idx="41581">
                  <c:v>-28.5505</c:v>
                </c:pt>
                <c:pt idx="41582">
                  <c:v>-28.548500000000004</c:v>
                </c:pt>
                <c:pt idx="41583">
                  <c:v>-28.546500000000009</c:v>
                </c:pt>
                <c:pt idx="41584">
                  <c:v>-28.544499999999999</c:v>
                </c:pt>
                <c:pt idx="41585">
                  <c:v>-28.542500000000004</c:v>
                </c:pt>
                <c:pt idx="41586">
                  <c:v>-28.540500000000009</c:v>
                </c:pt>
                <c:pt idx="41587">
                  <c:v>-28.538499999999999</c:v>
                </c:pt>
                <c:pt idx="41588">
                  <c:v>-28.536500000000004</c:v>
                </c:pt>
                <c:pt idx="41589">
                  <c:v>-28.534500000000008</c:v>
                </c:pt>
                <c:pt idx="41590">
                  <c:v>-28.532499999999999</c:v>
                </c:pt>
                <c:pt idx="41591">
                  <c:v>-28.530500000000004</c:v>
                </c:pt>
                <c:pt idx="41592">
                  <c:v>-28.528500000000008</c:v>
                </c:pt>
                <c:pt idx="41593">
                  <c:v>-28.526499999999999</c:v>
                </c:pt>
                <c:pt idx="41594">
                  <c:v>-28.524500000000003</c:v>
                </c:pt>
                <c:pt idx="41595">
                  <c:v>-28.522500000000008</c:v>
                </c:pt>
                <c:pt idx="41596">
                  <c:v>-28.520500000000013</c:v>
                </c:pt>
                <c:pt idx="41597">
                  <c:v>-28.518500000000003</c:v>
                </c:pt>
                <c:pt idx="41598">
                  <c:v>-28.516500000000008</c:v>
                </c:pt>
                <c:pt idx="41599">
                  <c:v>-28.514500000000012</c:v>
                </c:pt>
                <c:pt idx="41600">
                  <c:v>-28.512500000000003</c:v>
                </c:pt>
                <c:pt idx="41601">
                  <c:v>-28.510500000000008</c:v>
                </c:pt>
                <c:pt idx="41602">
                  <c:v>-28.508500000000012</c:v>
                </c:pt>
                <c:pt idx="41603">
                  <c:v>-28.506500000000003</c:v>
                </c:pt>
                <c:pt idx="41604">
                  <c:v>-28.504500000000007</c:v>
                </c:pt>
                <c:pt idx="41605">
                  <c:v>-28.502500000000012</c:v>
                </c:pt>
                <c:pt idx="41606">
                  <c:v>-28.500500000000002</c:v>
                </c:pt>
                <c:pt idx="41607">
                  <c:v>-28.498500000000007</c:v>
                </c:pt>
                <c:pt idx="41608">
                  <c:v>-28.496500000000012</c:v>
                </c:pt>
                <c:pt idx="41609">
                  <c:v>-28.494500000000002</c:v>
                </c:pt>
                <c:pt idx="41610">
                  <c:v>-28.492500000000007</c:v>
                </c:pt>
                <c:pt idx="41611">
                  <c:v>-28.490500000000011</c:v>
                </c:pt>
                <c:pt idx="41612">
                  <c:v>-28.488500000000002</c:v>
                </c:pt>
                <c:pt idx="41613">
                  <c:v>-28.486500000000007</c:v>
                </c:pt>
                <c:pt idx="41614">
                  <c:v>-28.484500000000011</c:v>
                </c:pt>
                <c:pt idx="41615">
                  <c:v>-28.482500000000002</c:v>
                </c:pt>
                <c:pt idx="41616">
                  <c:v>-28.480500000000006</c:v>
                </c:pt>
                <c:pt idx="41617">
                  <c:v>-28.478500000000011</c:v>
                </c:pt>
                <c:pt idx="41618">
                  <c:v>-28.476500000000001</c:v>
                </c:pt>
                <c:pt idx="41619">
                  <c:v>-28.474500000000006</c:v>
                </c:pt>
                <c:pt idx="41620">
                  <c:v>-28.472500000000011</c:v>
                </c:pt>
                <c:pt idx="41621">
                  <c:v>-28.470500000000001</c:v>
                </c:pt>
                <c:pt idx="41622">
                  <c:v>-28.468500000000006</c:v>
                </c:pt>
                <c:pt idx="41623">
                  <c:v>-28.466500000000011</c:v>
                </c:pt>
                <c:pt idx="41624">
                  <c:v>-28.464500000000001</c:v>
                </c:pt>
                <c:pt idx="41625">
                  <c:v>-28.462500000000006</c:v>
                </c:pt>
                <c:pt idx="41626">
                  <c:v>-28.46050000000001</c:v>
                </c:pt>
                <c:pt idx="41627">
                  <c:v>-28.458500000000001</c:v>
                </c:pt>
                <c:pt idx="41628">
                  <c:v>-28.456500000000005</c:v>
                </c:pt>
                <c:pt idx="41629">
                  <c:v>-28.45450000000001</c:v>
                </c:pt>
                <c:pt idx="41630">
                  <c:v>-28.452500000000001</c:v>
                </c:pt>
                <c:pt idx="41631">
                  <c:v>-28.450500000000005</c:v>
                </c:pt>
                <c:pt idx="41632">
                  <c:v>-28.44850000000001</c:v>
                </c:pt>
                <c:pt idx="41633">
                  <c:v>-28.4465</c:v>
                </c:pt>
                <c:pt idx="41634">
                  <c:v>-28.444500000000005</c:v>
                </c:pt>
                <c:pt idx="41635">
                  <c:v>-28.44250000000001</c:v>
                </c:pt>
                <c:pt idx="41636">
                  <c:v>-28.4405</c:v>
                </c:pt>
                <c:pt idx="41637">
                  <c:v>-28.438500000000005</c:v>
                </c:pt>
                <c:pt idx="41638">
                  <c:v>-28.436500000000009</c:v>
                </c:pt>
                <c:pt idx="41639">
                  <c:v>-28.4345</c:v>
                </c:pt>
                <c:pt idx="41640">
                  <c:v>-28.432500000000005</c:v>
                </c:pt>
                <c:pt idx="41641">
                  <c:v>-28.430500000000009</c:v>
                </c:pt>
                <c:pt idx="41642">
                  <c:v>-28.4285</c:v>
                </c:pt>
                <c:pt idx="41643">
                  <c:v>-28.426500000000004</c:v>
                </c:pt>
                <c:pt idx="41644">
                  <c:v>-28.424500000000009</c:v>
                </c:pt>
                <c:pt idx="41645">
                  <c:v>-28.422499999999999</c:v>
                </c:pt>
                <c:pt idx="41646">
                  <c:v>-28.420500000000004</c:v>
                </c:pt>
                <c:pt idx="41647">
                  <c:v>-28.418500000000009</c:v>
                </c:pt>
                <c:pt idx="41648">
                  <c:v>-28.416499999999999</c:v>
                </c:pt>
                <c:pt idx="41649">
                  <c:v>-28.414500000000004</c:v>
                </c:pt>
                <c:pt idx="41650">
                  <c:v>-28.412500000000009</c:v>
                </c:pt>
                <c:pt idx="41651">
                  <c:v>-28.410499999999999</c:v>
                </c:pt>
                <c:pt idx="41652">
                  <c:v>-28.408500000000004</c:v>
                </c:pt>
                <c:pt idx="41653">
                  <c:v>-28.406500000000008</c:v>
                </c:pt>
                <c:pt idx="41654">
                  <c:v>-28.404499999999999</c:v>
                </c:pt>
                <c:pt idx="41655">
                  <c:v>-28.402500000000003</c:v>
                </c:pt>
                <c:pt idx="41656">
                  <c:v>-28.400500000000008</c:v>
                </c:pt>
                <c:pt idx="41657">
                  <c:v>-28.398500000000013</c:v>
                </c:pt>
                <c:pt idx="41658">
                  <c:v>-28.396500000000003</c:v>
                </c:pt>
                <c:pt idx="41659">
                  <c:v>-28.394500000000008</c:v>
                </c:pt>
                <c:pt idx="41660">
                  <c:v>-28.392500000000013</c:v>
                </c:pt>
                <c:pt idx="41661">
                  <c:v>-28.390500000000003</c:v>
                </c:pt>
                <c:pt idx="41662">
                  <c:v>-28.388500000000008</c:v>
                </c:pt>
                <c:pt idx="41663">
                  <c:v>-28.386500000000012</c:v>
                </c:pt>
                <c:pt idx="41664">
                  <c:v>-28.384500000000003</c:v>
                </c:pt>
                <c:pt idx="41665">
                  <c:v>-28.382500000000007</c:v>
                </c:pt>
                <c:pt idx="41666">
                  <c:v>-28.380500000000012</c:v>
                </c:pt>
                <c:pt idx="41667">
                  <c:v>-28.378500000000003</c:v>
                </c:pt>
                <c:pt idx="41668">
                  <c:v>-28.376500000000007</c:v>
                </c:pt>
                <c:pt idx="41669">
                  <c:v>-28.374500000000012</c:v>
                </c:pt>
                <c:pt idx="41670">
                  <c:v>-28.372500000000002</c:v>
                </c:pt>
                <c:pt idx="41671">
                  <c:v>-28.370500000000007</c:v>
                </c:pt>
                <c:pt idx="41672">
                  <c:v>-28.368500000000012</c:v>
                </c:pt>
                <c:pt idx="41673">
                  <c:v>-28.366500000000002</c:v>
                </c:pt>
                <c:pt idx="41674">
                  <c:v>-28.364500000000007</c:v>
                </c:pt>
                <c:pt idx="41675">
                  <c:v>-28.362500000000011</c:v>
                </c:pt>
                <c:pt idx="41676">
                  <c:v>-28.360500000000002</c:v>
                </c:pt>
                <c:pt idx="41677">
                  <c:v>-28.358500000000006</c:v>
                </c:pt>
                <c:pt idx="41678">
                  <c:v>-28.356500000000011</c:v>
                </c:pt>
                <c:pt idx="41679">
                  <c:v>-28.354500000000002</c:v>
                </c:pt>
                <c:pt idx="41680">
                  <c:v>-28.352500000000006</c:v>
                </c:pt>
                <c:pt idx="41681">
                  <c:v>-28.350500000000011</c:v>
                </c:pt>
                <c:pt idx="41682">
                  <c:v>-28.348500000000001</c:v>
                </c:pt>
                <c:pt idx="41683">
                  <c:v>-28.346500000000006</c:v>
                </c:pt>
                <c:pt idx="41684">
                  <c:v>-28.344500000000011</c:v>
                </c:pt>
                <c:pt idx="41685">
                  <c:v>-28.342500000000001</c:v>
                </c:pt>
                <c:pt idx="41686">
                  <c:v>-28.340500000000006</c:v>
                </c:pt>
                <c:pt idx="41687">
                  <c:v>-28.33850000000001</c:v>
                </c:pt>
                <c:pt idx="41688">
                  <c:v>-28.336500000000001</c:v>
                </c:pt>
                <c:pt idx="41689">
                  <c:v>-28.334500000000006</c:v>
                </c:pt>
                <c:pt idx="41690">
                  <c:v>-28.33250000000001</c:v>
                </c:pt>
                <c:pt idx="41691">
                  <c:v>-28.330500000000001</c:v>
                </c:pt>
                <c:pt idx="41692">
                  <c:v>-28.328500000000005</c:v>
                </c:pt>
                <c:pt idx="41693">
                  <c:v>-28.32650000000001</c:v>
                </c:pt>
                <c:pt idx="41694">
                  <c:v>-28.3245</c:v>
                </c:pt>
                <c:pt idx="41695">
                  <c:v>-28.322500000000005</c:v>
                </c:pt>
                <c:pt idx="41696">
                  <c:v>-28.32050000000001</c:v>
                </c:pt>
                <c:pt idx="41697">
                  <c:v>-28.3185</c:v>
                </c:pt>
                <c:pt idx="41698">
                  <c:v>-28.316500000000005</c:v>
                </c:pt>
                <c:pt idx="41699">
                  <c:v>-28.31450000000001</c:v>
                </c:pt>
                <c:pt idx="41700">
                  <c:v>-28.3125</c:v>
                </c:pt>
                <c:pt idx="41701">
                  <c:v>-28.310500000000005</c:v>
                </c:pt>
                <c:pt idx="41702">
                  <c:v>-28.308500000000009</c:v>
                </c:pt>
                <c:pt idx="41703">
                  <c:v>-28.3065</c:v>
                </c:pt>
                <c:pt idx="41704">
                  <c:v>-28.304500000000004</c:v>
                </c:pt>
                <c:pt idx="41705">
                  <c:v>-28.302500000000009</c:v>
                </c:pt>
                <c:pt idx="41706">
                  <c:v>-28.3005</c:v>
                </c:pt>
                <c:pt idx="41707">
                  <c:v>-28.298500000000004</c:v>
                </c:pt>
                <c:pt idx="41708">
                  <c:v>-28.296500000000009</c:v>
                </c:pt>
                <c:pt idx="41709">
                  <c:v>-28.294499999999999</c:v>
                </c:pt>
                <c:pt idx="41710">
                  <c:v>-28.292500000000004</c:v>
                </c:pt>
                <c:pt idx="41711">
                  <c:v>-28.290500000000009</c:v>
                </c:pt>
                <c:pt idx="41712">
                  <c:v>-28.288499999999999</c:v>
                </c:pt>
                <c:pt idx="41713">
                  <c:v>-28.286500000000004</c:v>
                </c:pt>
                <c:pt idx="41714">
                  <c:v>-28.284500000000008</c:v>
                </c:pt>
                <c:pt idx="41715">
                  <c:v>-28.282499999999999</c:v>
                </c:pt>
                <c:pt idx="41716">
                  <c:v>-28.280500000000004</c:v>
                </c:pt>
                <c:pt idx="41717">
                  <c:v>-28.278500000000008</c:v>
                </c:pt>
                <c:pt idx="41718">
                  <c:v>-28.276499999999999</c:v>
                </c:pt>
                <c:pt idx="41719">
                  <c:v>-28.274500000000003</c:v>
                </c:pt>
                <c:pt idx="41720">
                  <c:v>-28.272500000000008</c:v>
                </c:pt>
                <c:pt idx="41721">
                  <c:v>-28.270500000000013</c:v>
                </c:pt>
                <c:pt idx="41722">
                  <c:v>-28.268500000000003</c:v>
                </c:pt>
                <c:pt idx="41723">
                  <c:v>-28.266500000000008</c:v>
                </c:pt>
                <c:pt idx="41724">
                  <c:v>-28.264500000000012</c:v>
                </c:pt>
                <c:pt idx="41725">
                  <c:v>-28.262500000000003</c:v>
                </c:pt>
                <c:pt idx="41726">
                  <c:v>-28.260500000000008</c:v>
                </c:pt>
                <c:pt idx="41727">
                  <c:v>-28.258500000000012</c:v>
                </c:pt>
                <c:pt idx="41728">
                  <c:v>-28.256500000000003</c:v>
                </c:pt>
                <c:pt idx="41729">
                  <c:v>-28.254500000000007</c:v>
                </c:pt>
                <c:pt idx="41730">
                  <c:v>-28.252500000000012</c:v>
                </c:pt>
                <c:pt idx="41731">
                  <c:v>-28.250500000000002</c:v>
                </c:pt>
                <c:pt idx="41732">
                  <c:v>-28.248500000000007</c:v>
                </c:pt>
                <c:pt idx="41733">
                  <c:v>-28.246500000000012</c:v>
                </c:pt>
                <c:pt idx="41734">
                  <c:v>-28.244500000000002</c:v>
                </c:pt>
                <c:pt idx="41735">
                  <c:v>-28.242500000000007</c:v>
                </c:pt>
                <c:pt idx="41736">
                  <c:v>-28.240500000000011</c:v>
                </c:pt>
                <c:pt idx="41737">
                  <c:v>-28.238500000000002</c:v>
                </c:pt>
                <c:pt idx="41738">
                  <c:v>-28.236500000000007</c:v>
                </c:pt>
                <c:pt idx="41739">
                  <c:v>-28.234500000000011</c:v>
                </c:pt>
                <c:pt idx="41740">
                  <c:v>-28.232500000000002</c:v>
                </c:pt>
                <c:pt idx="41741">
                  <c:v>-28.230500000000006</c:v>
                </c:pt>
                <c:pt idx="41742">
                  <c:v>-28.228500000000011</c:v>
                </c:pt>
                <c:pt idx="41743">
                  <c:v>-28.226500000000001</c:v>
                </c:pt>
                <c:pt idx="41744">
                  <c:v>-28.224500000000006</c:v>
                </c:pt>
                <c:pt idx="41745">
                  <c:v>-28.222500000000011</c:v>
                </c:pt>
                <c:pt idx="41746">
                  <c:v>-28.220500000000001</c:v>
                </c:pt>
                <c:pt idx="41747">
                  <c:v>-28.218500000000006</c:v>
                </c:pt>
                <c:pt idx="41748">
                  <c:v>-28.216500000000011</c:v>
                </c:pt>
                <c:pt idx="41749">
                  <c:v>-28.214500000000001</c:v>
                </c:pt>
                <c:pt idx="41750">
                  <c:v>-28.212500000000006</c:v>
                </c:pt>
                <c:pt idx="41751">
                  <c:v>-28.21050000000001</c:v>
                </c:pt>
                <c:pt idx="41752">
                  <c:v>-28.208500000000001</c:v>
                </c:pt>
                <c:pt idx="41753">
                  <c:v>-28.206500000000005</c:v>
                </c:pt>
                <c:pt idx="41754">
                  <c:v>-28.20450000000001</c:v>
                </c:pt>
                <c:pt idx="41755">
                  <c:v>-28.202500000000001</c:v>
                </c:pt>
                <c:pt idx="41756">
                  <c:v>-28.200500000000005</c:v>
                </c:pt>
                <c:pt idx="41757">
                  <c:v>-28.19850000000001</c:v>
                </c:pt>
                <c:pt idx="41758">
                  <c:v>-28.1965</c:v>
                </c:pt>
                <c:pt idx="41759">
                  <c:v>-28.194500000000005</c:v>
                </c:pt>
                <c:pt idx="41760">
                  <c:v>-28.19250000000001</c:v>
                </c:pt>
                <c:pt idx="41761">
                  <c:v>-28.1905</c:v>
                </c:pt>
                <c:pt idx="41762">
                  <c:v>-28.188500000000005</c:v>
                </c:pt>
                <c:pt idx="41763">
                  <c:v>-28.186500000000009</c:v>
                </c:pt>
                <c:pt idx="41764">
                  <c:v>-28.1845</c:v>
                </c:pt>
                <c:pt idx="41765">
                  <c:v>-28.182500000000005</c:v>
                </c:pt>
                <c:pt idx="41766">
                  <c:v>-28.180500000000009</c:v>
                </c:pt>
                <c:pt idx="41767">
                  <c:v>-28.1785</c:v>
                </c:pt>
                <c:pt idx="41768">
                  <c:v>-28.176500000000004</c:v>
                </c:pt>
                <c:pt idx="41769">
                  <c:v>-28.174500000000009</c:v>
                </c:pt>
                <c:pt idx="41770">
                  <c:v>-28.172499999999999</c:v>
                </c:pt>
                <c:pt idx="41771">
                  <c:v>-28.170500000000004</c:v>
                </c:pt>
                <c:pt idx="41772">
                  <c:v>-28.168500000000009</c:v>
                </c:pt>
                <c:pt idx="41773">
                  <c:v>-28.166499999999999</c:v>
                </c:pt>
                <c:pt idx="41774">
                  <c:v>-28.164500000000004</c:v>
                </c:pt>
                <c:pt idx="41775">
                  <c:v>-28.162500000000009</c:v>
                </c:pt>
                <c:pt idx="41776">
                  <c:v>-28.160499999999999</c:v>
                </c:pt>
                <c:pt idx="41777">
                  <c:v>-28.158500000000004</c:v>
                </c:pt>
                <c:pt idx="41778">
                  <c:v>-28.156500000000008</c:v>
                </c:pt>
                <c:pt idx="41779">
                  <c:v>-28.154499999999999</c:v>
                </c:pt>
                <c:pt idx="41780">
                  <c:v>-28.152500000000003</c:v>
                </c:pt>
                <c:pt idx="41781">
                  <c:v>-28.150500000000008</c:v>
                </c:pt>
                <c:pt idx="41782">
                  <c:v>-28.148500000000013</c:v>
                </c:pt>
                <c:pt idx="41783">
                  <c:v>-28.146500000000003</c:v>
                </c:pt>
                <c:pt idx="41784">
                  <c:v>-28.144500000000008</c:v>
                </c:pt>
                <c:pt idx="41785">
                  <c:v>-28.142500000000013</c:v>
                </c:pt>
                <c:pt idx="41786">
                  <c:v>-28.140500000000003</c:v>
                </c:pt>
                <c:pt idx="41787">
                  <c:v>-28.138500000000008</c:v>
                </c:pt>
                <c:pt idx="41788">
                  <c:v>-28.136500000000012</c:v>
                </c:pt>
                <c:pt idx="41789">
                  <c:v>-28.134500000000003</c:v>
                </c:pt>
                <c:pt idx="41790">
                  <c:v>-28.132500000000007</c:v>
                </c:pt>
                <c:pt idx="41791">
                  <c:v>-28.130500000000012</c:v>
                </c:pt>
                <c:pt idx="41792">
                  <c:v>-28.128500000000003</c:v>
                </c:pt>
                <c:pt idx="41793">
                  <c:v>-28.126500000000007</c:v>
                </c:pt>
                <c:pt idx="41794">
                  <c:v>-28.124500000000012</c:v>
                </c:pt>
                <c:pt idx="41795">
                  <c:v>-28.122500000000002</c:v>
                </c:pt>
                <c:pt idx="41796">
                  <c:v>-28.120500000000007</c:v>
                </c:pt>
                <c:pt idx="41797">
                  <c:v>-28.118500000000012</c:v>
                </c:pt>
                <c:pt idx="41798">
                  <c:v>-28.116500000000002</c:v>
                </c:pt>
                <c:pt idx="41799">
                  <c:v>-28.114500000000007</c:v>
                </c:pt>
                <c:pt idx="41800">
                  <c:v>-28.112500000000011</c:v>
                </c:pt>
                <c:pt idx="41801">
                  <c:v>-28.110500000000002</c:v>
                </c:pt>
                <c:pt idx="41802">
                  <c:v>-28.108500000000006</c:v>
                </c:pt>
                <c:pt idx="41803">
                  <c:v>-28.106500000000011</c:v>
                </c:pt>
                <c:pt idx="41804">
                  <c:v>-28.104500000000002</c:v>
                </c:pt>
                <c:pt idx="41805">
                  <c:v>-28.102500000000006</c:v>
                </c:pt>
                <c:pt idx="41806">
                  <c:v>-28.100500000000011</c:v>
                </c:pt>
                <c:pt idx="41807">
                  <c:v>-28.098500000000001</c:v>
                </c:pt>
                <c:pt idx="41808">
                  <c:v>-28.096500000000006</c:v>
                </c:pt>
                <c:pt idx="41809">
                  <c:v>-28.094500000000011</c:v>
                </c:pt>
                <c:pt idx="41810">
                  <c:v>-28.092500000000001</c:v>
                </c:pt>
                <c:pt idx="41811">
                  <c:v>-28.090500000000006</c:v>
                </c:pt>
                <c:pt idx="41812">
                  <c:v>-28.08850000000001</c:v>
                </c:pt>
                <c:pt idx="41813">
                  <c:v>-28.086500000000001</c:v>
                </c:pt>
                <c:pt idx="41814">
                  <c:v>-28.084500000000006</c:v>
                </c:pt>
                <c:pt idx="41815">
                  <c:v>-28.08250000000001</c:v>
                </c:pt>
                <c:pt idx="41816">
                  <c:v>-28.080500000000001</c:v>
                </c:pt>
                <c:pt idx="41817">
                  <c:v>-28.078500000000005</c:v>
                </c:pt>
                <c:pt idx="41818">
                  <c:v>-28.07650000000001</c:v>
                </c:pt>
                <c:pt idx="41819">
                  <c:v>-28.0745</c:v>
                </c:pt>
                <c:pt idx="41820">
                  <c:v>-28.072500000000005</c:v>
                </c:pt>
                <c:pt idx="41821">
                  <c:v>-28.07050000000001</c:v>
                </c:pt>
                <c:pt idx="41822">
                  <c:v>-28.0685</c:v>
                </c:pt>
                <c:pt idx="41823">
                  <c:v>-28.066500000000005</c:v>
                </c:pt>
                <c:pt idx="41824">
                  <c:v>-28.06450000000001</c:v>
                </c:pt>
                <c:pt idx="41825">
                  <c:v>-28.0625</c:v>
                </c:pt>
                <c:pt idx="41826">
                  <c:v>-28.060500000000005</c:v>
                </c:pt>
                <c:pt idx="41827">
                  <c:v>-28.058500000000009</c:v>
                </c:pt>
                <c:pt idx="41828">
                  <c:v>-28.0565</c:v>
                </c:pt>
                <c:pt idx="41829">
                  <c:v>-28.054500000000004</c:v>
                </c:pt>
                <c:pt idx="41830">
                  <c:v>-28.052500000000009</c:v>
                </c:pt>
                <c:pt idx="41831">
                  <c:v>-28.0505</c:v>
                </c:pt>
                <c:pt idx="41832">
                  <c:v>-28.048500000000004</c:v>
                </c:pt>
                <c:pt idx="41833">
                  <c:v>-28.046500000000009</c:v>
                </c:pt>
                <c:pt idx="41834">
                  <c:v>-28.044499999999999</c:v>
                </c:pt>
                <c:pt idx="41835">
                  <c:v>-28.042500000000004</c:v>
                </c:pt>
                <c:pt idx="41836">
                  <c:v>-28.040500000000009</c:v>
                </c:pt>
                <c:pt idx="41837">
                  <c:v>-28.038499999999999</c:v>
                </c:pt>
                <c:pt idx="41838">
                  <c:v>-28.036500000000004</c:v>
                </c:pt>
                <c:pt idx="41839">
                  <c:v>-28.034500000000008</c:v>
                </c:pt>
                <c:pt idx="41840">
                  <c:v>-28.032499999999999</c:v>
                </c:pt>
                <c:pt idx="41841">
                  <c:v>-28.030500000000004</c:v>
                </c:pt>
                <c:pt idx="41842">
                  <c:v>-28.028500000000008</c:v>
                </c:pt>
                <c:pt idx="41843">
                  <c:v>-28.026499999999999</c:v>
                </c:pt>
                <c:pt idx="41844">
                  <c:v>-28.024500000000003</c:v>
                </c:pt>
                <c:pt idx="41845">
                  <c:v>-28.022500000000008</c:v>
                </c:pt>
                <c:pt idx="41846">
                  <c:v>-28.020500000000013</c:v>
                </c:pt>
                <c:pt idx="41847">
                  <c:v>-28.018500000000003</c:v>
                </c:pt>
                <c:pt idx="41848">
                  <c:v>-28.016500000000008</c:v>
                </c:pt>
                <c:pt idx="41849">
                  <c:v>-28.014500000000012</c:v>
                </c:pt>
                <c:pt idx="41850">
                  <c:v>-28.012500000000003</c:v>
                </c:pt>
                <c:pt idx="41851">
                  <c:v>-28.010500000000008</c:v>
                </c:pt>
                <c:pt idx="41852">
                  <c:v>-28.008500000000012</c:v>
                </c:pt>
                <c:pt idx="41853">
                  <c:v>-28.006500000000003</c:v>
                </c:pt>
                <c:pt idx="41854">
                  <c:v>-28.004500000000007</c:v>
                </c:pt>
                <c:pt idx="41855">
                  <c:v>-28.002500000000012</c:v>
                </c:pt>
                <c:pt idx="41856">
                  <c:v>-28.000500000000002</c:v>
                </c:pt>
                <c:pt idx="41857">
                  <c:v>-27.998500000000007</c:v>
                </c:pt>
                <c:pt idx="41858">
                  <c:v>-27.996500000000012</c:v>
                </c:pt>
                <c:pt idx="41859">
                  <c:v>-27.994500000000002</c:v>
                </c:pt>
                <c:pt idx="41860">
                  <c:v>-27.992500000000007</c:v>
                </c:pt>
                <c:pt idx="41861">
                  <c:v>-27.990500000000011</c:v>
                </c:pt>
                <c:pt idx="41862">
                  <c:v>-27.988500000000002</c:v>
                </c:pt>
                <c:pt idx="41863">
                  <c:v>-27.986500000000007</c:v>
                </c:pt>
                <c:pt idx="41864">
                  <c:v>-27.984500000000011</c:v>
                </c:pt>
                <c:pt idx="41865">
                  <c:v>-27.982500000000002</c:v>
                </c:pt>
                <c:pt idx="41866">
                  <c:v>-27.980500000000006</c:v>
                </c:pt>
                <c:pt idx="41867">
                  <c:v>-27.978500000000011</c:v>
                </c:pt>
                <c:pt idx="41868">
                  <c:v>-27.976500000000001</c:v>
                </c:pt>
                <c:pt idx="41869">
                  <c:v>-27.974500000000006</c:v>
                </c:pt>
                <c:pt idx="41870">
                  <c:v>-27.972500000000011</c:v>
                </c:pt>
                <c:pt idx="41871">
                  <c:v>-27.970500000000001</c:v>
                </c:pt>
                <c:pt idx="41872">
                  <c:v>-27.968500000000006</c:v>
                </c:pt>
                <c:pt idx="41873">
                  <c:v>-27.966500000000011</c:v>
                </c:pt>
                <c:pt idx="41874">
                  <c:v>-27.964500000000001</c:v>
                </c:pt>
                <c:pt idx="41875">
                  <c:v>-27.962500000000006</c:v>
                </c:pt>
                <c:pt idx="41876">
                  <c:v>-27.96050000000001</c:v>
                </c:pt>
                <c:pt idx="41877">
                  <c:v>-27.958500000000001</c:v>
                </c:pt>
                <c:pt idx="41878">
                  <c:v>-27.956500000000005</c:v>
                </c:pt>
                <c:pt idx="41879">
                  <c:v>-27.95450000000001</c:v>
                </c:pt>
                <c:pt idx="41880">
                  <c:v>-27.952500000000001</c:v>
                </c:pt>
                <c:pt idx="41881">
                  <c:v>-27.950500000000005</c:v>
                </c:pt>
                <c:pt idx="41882">
                  <c:v>-27.94850000000001</c:v>
                </c:pt>
                <c:pt idx="41883">
                  <c:v>-27.9465</c:v>
                </c:pt>
                <c:pt idx="41884">
                  <c:v>-27.944500000000005</c:v>
                </c:pt>
                <c:pt idx="41885">
                  <c:v>-27.94250000000001</c:v>
                </c:pt>
                <c:pt idx="41886">
                  <c:v>-27.9405</c:v>
                </c:pt>
                <c:pt idx="41887">
                  <c:v>-27.938500000000005</c:v>
                </c:pt>
                <c:pt idx="41888">
                  <c:v>-27.936500000000009</c:v>
                </c:pt>
                <c:pt idx="41889">
                  <c:v>-27.9345</c:v>
                </c:pt>
                <c:pt idx="41890">
                  <c:v>-27.932500000000005</c:v>
                </c:pt>
                <c:pt idx="41891">
                  <c:v>-27.930500000000009</c:v>
                </c:pt>
                <c:pt idx="41892">
                  <c:v>-27.9285</c:v>
                </c:pt>
                <c:pt idx="41893">
                  <c:v>-27.926500000000004</c:v>
                </c:pt>
                <c:pt idx="41894">
                  <c:v>-27.924500000000009</c:v>
                </c:pt>
                <c:pt idx="41895">
                  <c:v>-27.922499999999999</c:v>
                </c:pt>
                <c:pt idx="41896">
                  <c:v>-27.920500000000004</c:v>
                </c:pt>
                <c:pt idx="41897">
                  <c:v>-27.918500000000009</c:v>
                </c:pt>
                <c:pt idx="41898">
                  <c:v>-27.916499999999999</c:v>
                </c:pt>
                <c:pt idx="41899">
                  <c:v>-27.914500000000004</c:v>
                </c:pt>
                <c:pt idx="41900">
                  <c:v>-27.912500000000009</c:v>
                </c:pt>
                <c:pt idx="41901">
                  <c:v>-27.910499999999999</c:v>
                </c:pt>
                <c:pt idx="41902">
                  <c:v>-27.908500000000004</c:v>
                </c:pt>
                <c:pt idx="41903">
                  <c:v>-27.906500000000008</c:v>
                </c:pt>
                <c:pt idx="41904">
                  <c:v>-27.904499999999999</c:v>
                </c:pt>
                <c:pt idx="41905">
                  <c:v>-27.902500000000003</c:v>
                </c:pt>
                <c:pt idx="41906">
                  <c:v>-27.900500000000008</c:v>
                </c:pt>
                <c:pt idx="41907">
                  <c:v>-27.898500000000013</c:v>
                </c:pt>
                <c:pt idx="41908">
                  <c:v>-27.896500000000003</c:v>
                </c:pt>
                <c:pt idx="41909">
                  <c:v>-27.894500000000008</c:v>
                </c:pt>
                <c:pt idx="41910">
                  <c:v>-27.892500000000013</c:v>
                </c:pt>
                <c:pt idx="41911">
                  <c:v>-27.890500000000003</c:v>
                </c:pt>
                <c:pt idx="41912">
                  <c:v>-27.888500000000008</c:v>
                </c:pt>
                <c:pt idx="41913">
                  <c:v>-27.886500000000012</c:v>
                </c:pt>
                <c:pt idx="41914">
                  <c:v>-27.884500000000003</c:v>
                </c:pt>
                <c:pt idx="41915">
                  <c:v>-27.882500000000007</c:v>
                </c:pt>
                <c:pt idx="41916">
                  <c:v>-27.880500000000012</c:v>
                </c:pt>
                <c:pt idx="41917">
                  <c:v>-27.878500000000003</c:v>
                </c:pt>
                <c:pt idx="41918">
                  <c:v>-27.876500000000007</c:v>
                </c:pt>
                <c:pt idx="41919">
                  <c:v>-27.874500000000012</c:v>
                </c:pt>
                <c:pt idx="41920">
                  <c:v>-27.872500000000002</c:v>
                </c:pt>
                <c:pt idx="41921">
                  <c:v>-27.870500000000007</c:v>
                </c:pt>
                <c:pt idx="41922">
                  <c:v>-27.868500000000012</c:v>
                </c:pt>
                <c:pt idx="41923">
                  <c:v>-27.866500000000002</c:v>
                </c:pt>
                <c:pt idx="41924">
                  <c:v>-27.864500000000007</c:v>
                </c:pt>
                <c:pt idx="41925">
                  <c:v>-27.862500000000011</c:v>
                </c:pt>
                <c:pt idx="41926">
                  <c:v>-27.860500000000002</c:v>
                </c:pt>
                <c:pt idx="41927">
                  <c:v>-27.858500000000006</c:v>
                </c:pt>
                <c:pt idx="41928">
                  <c:v>-27.856500000000011</c:v>
                </c:pt>
                <c:pt idx="41929">
                  <c:v>-27.854500000000002</c:v>
                </c:pt>
                <c:pt idx="41930">
                  <c:v>-27.852500000000006</c:v>
                </c:pt>
                <c:pt idx="41931">
                  <c:v>-27.850500000000011</c:v>
                </c:pt>
                <c:pt idx="41932">
                  <c:v>-27.848500000000001</c:v>
                </c:pt>
                <c:pt idx="41933">
                  <c:v>-27.846500000000006</c:v>
                </c:pt>
                <c:pt idx="41934">
                  <c:v>-27.844500000000011</c:v>
                </c:pt>
                <c:pt idx="41935">
                  <c:v>-27.842500000000001</c:v>
                </c:pt>
                <c:pt idx="41936">
                  <c:v>-27.840500000000006</c:v>
                </c:pt>
                <c:pt idx="41937">
                  <c:v>-27.83850000000001</c:v>
                </c:pt>
                <c:pt idx="41938">
                  <c:v>-27.836500000000001</c:v>
                </c:pt>
                <c:pt idx="41939">
                  <c:v>-27.834500000000006</c:v>
                </c:pt>
                <c:pt idx="41940">
                  <c:v>-27.83250000000001</c:v>
                </c:pt>
                <c:pt idx="41941">
                  <c:v>-27.830500000000001</c:v>
                </c:pt>
                <c:pt idx="41942">
                  <c:v>-27.828500000000005</c:v>
                </c:pt>
                <c:pt idx="41943">
                  <c:v>-27.82650000000001</c:v>
                </c:pt>
                <c:pt idx="41944">
                  <c:v>-27.8245</c:v>
                </c:pt>
                <c:pt idx="41945">
                  <c:v>-27.822500000000005</c:v>
                </c:pt>
                <c:pt idx="41946">
                  <c:v>-27.82050000000001</c:v>
                </c:pt>
                <c:pt idx="41947">
                  <c:v>-27.8185</c:v>
                </c:pt>
                <c:pt idx="41948">
                  <c:v>-27.816500000000005</c:v>
                </c:pt>
                <c:pt idx="41949">
                  <c:v>-27.81450000000001</c:v>
                </c:pt>
                <c:pt idx="41950">
                  <c:v>-27.8125</c:v>
                </c:pt>
                <c:pt idx="41951">
                  <c:v>-27.810500000000005</c:v>
                </c:pt>
                <c:pt idx="41952">
                  <c:v>-27.808500000000009</c:v>
                </c:pt>
                <c:pt idx="41953">
                  <c:v>-27.8065</c:v>
                </c:pt>
                <c:pt idx="41954">
                  <c:v>-27.804500000000004</c:v>
                </c:pt>
                <c:pt idx="41955">
                  <c:v>-27.802500000000009</c:v>
                </c:pt>
                <c:pt idx="41956">
                  <c:v>-27.8005</c:v>
                </c:pt>
                <c:pt idx="41957">
                  <c:v>-27.798500000000004</c:v>
                </c:pt>
                <c:pt idx="41958">
                  <c:v>-27.796500000000009</c:v>
                </c:pt>
                <c:pt idx="41959">
                  <c:v>-27.794499999999999</c:v>
                </c:pt>
                <c:pt idx="41960">
                  <c:v>-27.792500000000004</c:v>
                </c:pt>
                <c:pt idx="41961">
                  <c:v>-27.790500000000009</c:v>
                </c:pt>
                <c:pt idx="41962">
                  <c:v>-27.788499999999999</c:v>
                </c:pt>
                <c:pt idx="41963">
                  <c:v>-27.786500000000004</c:v>
                </c:pt>
                <c:pt idx="41964">
                  <c:v>-27.784500000000008</c:v>
                </c:pt>
                <c:pt idx="41965">
                  <c:v>-27.782499999999999</c:v>
                </c:pt>
                <c:pt idx="41966">
                  <c:v>-27.780500000000004</c:v>
                </c:pt>
                <c:pt idx="41967">
                  <c:v>-27.778500000000008</c:v>
                </c:pt>
                <c:pt idx="41968">
                  <c:v>-27.776499999999999</c:v>
                </c:pt>
                <c:pt idx="41969">
                  <c:v>-27.774500000000003</c:v>
                </c:pt>
                <c:pt idx="41970">
                  <c:v>-27.772500000000008</c:v>
                </c:pt>
                <c:pt idx="41971">
                  <c:v>-27.770500000000013</c:v>
                </c:pt>
                <c:pt idx="41972">
                  <c:v>-27.768500000000003</c:v>
                </c:pt>
                <c:pt idx="41973">
                  <c:v>-27.766500000000008</c:v>
                </c:pt>
                <c:pt idx="41974">
                  <c:v>-27.764500000000012</c:v>
                </c:pt>
                <c:pt idx="41975">
                  <c:v>-27.762500000000003</c:v>
                </c:pt>
                <c:pt idx="41976">
                  <c:v>-27.760500000000008</c:v>
                </c:pt>
                <c:pt idx="41977">
                  <c:v>-27.758500000000012</c:v>
                </c:pt>
                <c:pt idx="41978">
                  <c:v>-27.756500000000003</c:v>
                </c:pt>
                <c:pt idx="41979">
                  <c:v>-27.754500000000007</c:v>
                </c:pt>
                <c:pt idx="41980">
                  <c:v>-27.752500000000012</c:v>
                </c:pt>
                <c:pt idx="41981">
                  <c:v>-27.750500000000002</c:v>
                </c:pt>
                <c:pt idx="41982">
                  <c:v>-27.748500000000007</c:v>
                </c:pt>
                <c:pt idx="41983">
                  <c:v>-27.746500000000012</c:v>
                </c:pt>
                <c:pt idx="41984">
                  <c:v>-27.744500000000002</c:v>
                </c:pt>
                <c:pt idx="41985">
                  <c:v>-27.742500000000007</c:v>
                </c:pt>
                <c:pt idx="41986">
                  <c:v>-27.740500000000011</c:v>
                </c:pt>
                <c:pt idx="41987">
                  <c:v>-27.738500000000002</c:v>
                </c:pt>
                <c:pt idx="41988">
                  <c:v>-27.736500000000007</c:v>
                </c:pt>
                <c:pt idx="41989">
                  <c:v>-27.734500000000011</c:v>
                </c:pt>
                <c:pt idx="41990">
                  <c:v>-27.732500000000002</c:v>
                </c:pt>
                <c:pt idx="41991">
                  <c:v>-27.730500000000006</c:v>
                </c:pt>
                <c:pt idx="41992">
                  <c:v>-27.728500000000011</c:v>
                </c:pt>
                <c:pt idx="41993">
                  <c:v>-27.726500000000001</c:v>
                </c:pt>
                <c:pt idx="41994">
                  <c:v>-27.724500000000006</c:v>
                </c:pt>
                <c:pt idx="41995">
                  <c:v>-27.722500000000011</c:v>
                </c:pt>
                <c:pt idx="41996">
                  <c:v>-27.720500000000001</c:v>
                </c:pt>
                <c:pt idx="41997">
                  <c:v>-27.718500000000006</c:v>
                </c:pt>
                <c:pt idx="41998">
                  <c:v>-27.716500000000011</c:v>
                </c:pt>
                <c:pt idx="41999">
                  <c:v>-27.714500000000001</c:v>
                </c:pt>
                <c:pt idx="42000">
                  <c:v>-27.712500000000006</c:v>
                </c:pt>
                <c:pt idx="42001">
                  <c:v>-27.71050000000001</c:v>
                </c:pt>
                <c:pt idx="42002">
                  <c:v>-27.708500000000001</c:v>
                </c:pt>
                <c:pt idx="42003">
                  <c:v>-27.706500000000005</c:v>
                </c:pt>
                <c:pt idx="42004">
                  <c:v>-27.70450000000001</c:v>
                </c:pt>
                <c:pt idx="42005">
                  <c:v>-27.702500000000001</c:v>
                </c:pt>
                <c:pt idx="42006">
                  <c:v>-27.700500000000005</c:v>
                </c:pt>
                <c:pt idx="42007">
                  <c:v>-27.69850000000001</c:v>
                </c:pt>
                <c:pt idx="42008">
                  <c:v>-27.6965</c:v>
                </c:pt>
                <c:pt idx="42009">
                  <c:v>-27.694500000000005</c:v>
                </c:pt>
                <c:pt idx="42010">
                  <c:v>-27.69250000000001</c:v>
                </c:pt>
                <c:pt idx="42011">
                  <c:v>-27.6905</c:v>
                </c:pt>
                <c:pt idx="42012">
                  <c:v>-27.688500000000005</c:v>
                </c:pt>
                <c:pt idx="42013">
                  <c:v>-27.686500000000009</c:v>
                </c:pt>
                <c:pt idx="42014">
                  <c:v>-27.6845</c:v>
                </c:pt>
                <c:pt idx="42015">
                  <c:v>-27.682500000000005</c:v>
                </c:pt>
                <c:pt idx="42016">
                  <c:v>-27.680500000000009</c:v>
                </c:pt>
                <c:pt idx="42017">
                  <c:v>-27.6785</c:v>
                </c:pt>
                <c:pt idx="42018">
                  <c:v>-27.676500000000004</c:v>
                </c:pt>
                <c:pt idx="42019">
                  <c:v>-27.674500000000009</c:v>
                </c:pt>
                <c:pt idx="42020">
                  <c:v>-27.672499999999999</c:v>
                </c:pt>
                <c:pt idx="42021">
                  <c:v>-27.670500000000004</c:v>
                </c:pt>
                <c:pt idx="42022">
                  <c:v>-27.668500000000009</c:v>
                </c:pt>
                <c:pt idx="42023">
                  <c:v>-27.666499999999999</c:v>
                </c:pt>
                <c:pt idx="42024">
                  <c:v>-27.664500000000004</c:v>
                </c:pt>
                <c:pt idx="42025">
                  <c:v>-27.662500000000009</c:v>
                </c:pt>
                <c:pt idx="42026">
                  <c:v>-27.660499999999999</c:v>
                </c:pt>
                <c:pt idx="42027">
                  <c:v>-27.658500000000004</c:v>
                </c:pt>
                <c:pt idx="42028">
                  <c:v>-27.656500000000008</c:v>
                </c:pt>
                <c:pt idx="42029">
                  <c:v>-27.654499999999999</c:v>
                </c:pt>
                <c:pt idx="42030">
                  <c:v>-27.652500000000003</c:v>
                </c:pt>
                <c:pt idx="42031">
                  <c:v>-27.650500000000008</c:v>
                </c:pt>
                <c:pt idx="42032">
                  <c:v>-27.648500000000013</c:v>
                </c:pt>
                <c:pt idx="42033">
                  <c:v>-27.646500000000003</c:v>
                </c:pt>
                <c:pt idx="42034">
                  <c:v>-27.644500000000008</c:v>
                </c:pt>
                <c:pt idx="42035">
                  <c:v>-27.642500000000013</c:v>
                </c:pt>
                <c:pt idx="42036">
                  <c:v>-27.640500000000003</c:v>
                </c:pt>
                <c:pt idx="42037">
                  <c:v>-27.638500000000008</c:v>
                </c:pt>
                <c:pt idx="42038">
                  <c:v>-27.636500000000012</c:v>
                </c:pt>
                <c:pt idx="42039">
                  <c:v>-27.634500000000003</c:v>
                </c:pt>
                <c:pt idx="42040">
                  <c:v>-27.632500000000007</c:v>
                </c:pt>
                <c:pt idx="42041">
                  <c:v>-27.630500000000012</c:v>
                </c:pt>
                <c:pt idx="42042">
                  <c:v>-27.628500000000003</c:v>
                </c:pt>
                <c:pt idx="42043">
                  <c:v>-27.626500000000007</c:v>
                </c:pt>
                <c:pt idx="42044">
                  <c:v>-27.624500000000012</c:v>
                </c:pt>
                <c:pt idx="42045">
                  <c:v>-27.622500000000002</c:v>
                </c:pt>
                <c:pt idx="42046">
                  <c:v>-27.620500000000007</c:v>
                </c:pt>
                <c:pt idx="42047">
                  <c:v>-27.618500000000012</c:v>
                </c:pt>
                <c:pt idx="42048">
                  <c:v>-27.616500000000002</c:v>
                </c:pt>
                <c:pt idx="42049">
                  <c:v>-27.614500000000007</c:v>
                </c:pt>
                <c:pt idx="42050">
                  <c:v>-27.612500000000011</c:v>
                </c:pt>
                <c:pt idx="42051">
                  <c:v>-27.610500000000002</c:v>
                </c:pt>
                <c:pt idx="42052">
                  <c:v>-27.608500000000006</c:v>
                </c:pt>
                <c:pt idx="42053">
                  <c:v>-27.606500000000011</c:v>
                </c:pt>
                <c:pt idx="42054">
                  <c:v>-27.604500000000002</c:v>
                </c:pt>
                <c:pt idx="42055">
                  <c:v>-27.602500000000006</c:v>
                </c:pt>
                <c:pt idx="42056">
                  <c:v>-27.600500000000011</c:v>
                </c:pt>
                <c:pt idx="42057">
                  <c:v>-27.598500000000001</c:v>
                </c:pt>
                <c:pt idx="42058">
                  <c:v>-27.596500000000006</c:v>
                </c:pt>
                <c:pt idx="42059">
                  <c:v>-27.594500000000011</c:v>
                </c:pt>
                <c:pt idx="42060">
                  <c:v>-27.592500000000001</c:v>
                </c:pt>
                <c:pt idx="42061">
                  <c:v>-27.590500000000006</c:v>
                </c:pt>
                <c:pt idx="42062">
                  <c:v>-27.58850000000001</c:v>
                </c:pt>
                <c:pt idx="42063">
                  <c:v>-27.586500000000001</c:v>
                </c:pt>
                <c:pt idx="42064">
                  <c:v>-27.584500000000006</c:v>
                </c:pt>
                <c:pt idx="42065">
                  <c:v>-27.58250000000001</c:v>
                </c:pt>
                <c:pt idx="42066">
                  <c:v>-27.580500000000001</c:v>
                </c:pt>
                <c:pt idx="42067">
                  <c:v>-27.578500000000005</c:v>
                </c:pt>
                <c:pt idx="42068">
                  <c:v>-27.57650000000001</c:v>
                </c:pt>
                <c:pt idx="42069">
                  <c:v>-27.5745</c:v>
                </c:pt>
                <c:pt idx="42070">
                  <c:v>-27.572500000000005</c:v>
                </c:pt>
                <c:pt idx="42071">
                  <c:v>-27.57050000000001</c:v>
                </c:pt>
                <c:pt idx="42072">
                  <c:v>-27.5685</c:v>
                </c:pt>
                <c:pt idx="42073">
                  <c:v>-27.566500000000005</c:v>
                </c:pt>
                <c:pt idx="42074">
                  <c:v>-27.56450000000001</c:v>
                </c:pt>
                <c:pt idx="42075">
                  <c:v>-27.5625</c:v>
                </c:pt>
                <c:pt idx="42076">
                  <c:v>-27.560500000000005</c:v>
                </c:pt>
                <c:pt idx="42077">
                  <c:v>-27.558500000000009</c:v>
                </c:pt>
                <c:pt idx="42078">
                  <c:v>-27.5565</c:v>
                </c:pt>
                <c:pt idx="42079">
                  <c:v>-27.554500000000004</c:v>
                </c:pt>
                <c:pt idx="42080">
                  <c:v>-27.552500000000009</c:v>
                </c:pt>
                <c:pt idx="42081">
                  <c:v>-27.5505</c:v>
                </c:pt>
                <c:pt idx="42082">
                  <c:v>-27.548500000000004</c:v>
                </c:pt>
                <c:pt idx="42083">
                  <c:v>-27.546500000000009</c:v>
                </c:pt>
                <c:pt idx="42084">
                  <c:v>-27.544499999999999</c:v>
                </c:pt>
                <c:pt idx="42085">
                  <c:v>-27.542500000000004</c:v>
                </c:pt>
                <c:pt idx="42086">
                  <c:v>-27.540500000000009</c:v>
                </c:pt>
                <c:pt idx="42087">
                  <c:v>-27.538499999999999</c:v>
                </c:pt>
                <c:pt idx="42088">
                  <c:v>-27.536500000000004</c:v>
                </c:pt>
                <c:pt idx="42089">
                  <c:v>-27.534500000000008</c:v>
                </c:pt>
                <c:pt idx="42090">
                  <c:v>-27.532499999999999</c:v>
                </c:pt>
                <c:pt idx="42091">
                  <c:v>-27.530500000000004</c:v>
                </c:pt>
                <c:pt idx="42092">
                  <c:v>-27.528500000000008</c:v>
                </c:pt>
                <c:pt idx="42093">
                  <c:v>-27.526499999999999</c:v>
                </c:pt>
                <c:pt idx="42094">
                  <c:v>-27.524500000000003</c:v>
                </c:pt>
                <c:pt idx="42095">
                  <c:v>-27.522500000000008</c:v>
                </c:pt>
                <c:pt idx="42096">
                  <c:v>-27.520500000000013</c:v>
                </c:pt>
                <c:pt idx="42097">
                  <c:v>-27.518500000000003</c:v>
                </c:pt>
                <c:pt idx="42098">
                  <c:v>-27.516500000000008</c:v>
                </c:pt>
                <c:pt idx="42099">
                  <c:v>-27.514500000000012</c:v>
                </c:pt>
                <c:pt idx="42100">
                  <c:v>-27.512500000000003</c:v>
                </c:pt>
                <c:pt idx="42101">
                  <c:v>-27.510500000000008</c:v>
                </c:pt>
                <c:pt idx="42102">
                  <c:v>-27.508500000000012</c:v>
                </c:pt>
                <c:pt idx="42103">
                  <c:v>-27.506500000000003</c:v>
                </c:pt>
                <c:pt idx="42104">
                  <c:v>-27.504500000000007</c:v>
                </c:pt>
                <c:pt idx="42105">
                  <c:v>-27.502500000000012</c:v>
                </c:pt>
                <c:pt idx="42106">
                  <c:v>-27.500500000000002</c:v>
                </c:pt>
                <c:pt idx="42107">
                  <c:v>-27.498500000000007</c:v>
                </c:pt>
                <c:pt idx="42108">
                  <c:v>-27.496500000000012</c:v>
                </c:pt>
                <c:pt idx="42109">
                  <c:v>-27.494500000000002</c:v>
                </c:pt>
                <c:pt idx="42110">
                  <c:v>-27.492500000000007</c:v>
                </c:pt>
                <c:pt idx="42111">
                  <c:v>-27.490500000000011</c:v>
                </c:pt>
                <c:pt idx="42112">
                  <c:v>-27.488500000000002</c:v>
                </c:pt>
                <c:pt idx="42113">
                  <c:v>-27.486500000000007</c:v>
                </c:pt>
                <c:pt idx="42114">
                  <c:v>-27.484500000000011</c:v>
                </c:pt>
                <c:pt idx="42115">
                  <c:v>-27.482500000000002</c:v>
                </c:pt>
                <c:pt idx="42116">
                  <c:v>-27.480500000000006</c:v>
                </c:pt>
                <c:pt idx="42117">
                  <c:v>-27.478500000000011</c:v>
                </c:pt>
                <c:pt idx="42118">
                  <c:v>-27.476500000000001</c:v>
                </c:pt>
                <c:pt idx="42119">
                  <c:v>-27.474500000000006</c:v>
                </c:pt>
                <c:pt idx="42120">
                  <c:v>-27.472500000000011</c:v>
                </c:pt>
                <c:pt idx="42121">
                  <c:v>-27.470500000000001</c:v>
                </c:pt>
                <c:pt idx="42122">
                  <c:v>-27.468500000000006</c:v>
                </c:pt>
                <c:pt idx="42123">
                  <c:v>-27.466500000000011</c:v>
                </c:pt>
                <c:pt idx="42124">
                  <c:v>-27.464500000000001</c:v>
                </c:pt>
                <c:pt idx="42125">
                  <c:v>-27.462500000000006</c:v>
                </c:pt>
                <c:pt idx="42126">
                  <c:v>-27.46050000000001</c:v>
                </c:pt>
                <c:pt idx="42127">
                  <c:v>-27.458500000000001</c:v>
                </c:pt>
                <c:pt idx="42128">
                  <c:v>-27.456500000000005</c:v>
                </c:pt>
                <c:pt idx="42129">
                  <c:v>-27.45450000000001</c:v>
                </c:pt>
                <c:pt idx="42130">
                  <c:v>-27.452500000000001</c:v>
                </c:pt>
                <c:pt idx="42131">
                  <c:v>-27.450500000000005</c:v>
                </c:pt>
                <c:pt idx="42132">
                  <c:v>-27.44850000000001</c:v>
                </c:pt>
                <c:pt idx="42133">
                  <c:v>-27.4465</c:v>
                </c:pt>
                <c:pt idx="42134">
                  <c:v>-27.444500000000005</c:v>
                </c:pt>
                <c:pt idx="42135">
                  <c:v>-27.44250000000001</c:v>
                </c:pt>
                <c:pt idx="42136">
                  <c:v>-27.4405</c:v>
                </c:pt>
                <c:pt idx="42137">
                  <c:v>-27.438500000000005</c:v>
                </c:pt>
                <c:pt idx="42138">
                  <c:v>-27.436500000000009</c:v>
                </c:pt>
                <c:pt idx="42139">
                  <c:v>-27.4345</c:v>
                </c:pt>
                <c:pt idx="42140">
                  <c:v>-27.432500000000005</c:v>
                </c:pt>
                <c:pt idx="42141">
                  <c:v>-27.430500000000009</c:v>
                </c:pt>
                <c:pt idx="42142">
                  <c:v>-27.4285</c:v>
                </c:pt>
                <c:pt idx="42143">
                  <c:v>-27.426500000000004</c:v>
                </c:pt>
                <c:pt idx="42144">
                  <c:v>-27.424500000000009</c:v>
                </c:pt>
                <c:pt idx="42145">
                  <c:v>-27.422499999999999</c:v>
                </c:pt>
                <c:pt idx="42146">
                  <c:v>-27.420500000000004</c:v>
                </c:pt>
                <c:pt idx="42147">
                  <c:v>-27.418500000000009</c:v>
                </c:pt>
                <c:pt idx="42148">
                  <c:v>-27.416499999999999</c:v>
                </c:pt>
                <c:pt idx="42149">
                  <c:v>-27.414500000000004</c:v>
                </c:pt>
                <c:pt idx="42150">
                  <c:v>-27.412500000000009</c:v>
                </c:pt>
                <c:pt idx="42151">
                  <c:v>-27.410499999999999</c:v>
                </c:pt>
                <c:pt idx="42152">
                  <c:v>-27.408500000000004</c:v>
                </c:pt>
                <c:pt idx="42153">
                  <c:v>-27.406500000000008</c:v>
                </c:pt>
                <c:pt idx="42154">
                  <c:v>-27.404499999999999</c:v>
                </c:pt>
                <c:pt idx="42155">
                  <c:v>-27.402500000000003</c:v>
                </c:pt>
                <c:pt idx="42156">
                  <c:v>-27.400500000000008</c:v>
                </c:pt>
                <c:pt idx="42157">
                  <c:v>-27.398500000000013</c:v>
                </c:pt>
                <c:pt idx="42158">
                  <c:v>-27.396500000000003</c:v>
                </c:pt>
                <c:pt idx="42159">
                  <c:v>-27.394500000000008</c:v>
                </c:pt>
                <c:pt idx="42160">
                  <c:v>-27.392500000000013</c:v>
                </c:pt>
                <c:pt idx="42161">
                  <c:v>-27.390500000000003</c:v>
                </c:pt>
                <c:pt idx="42162">
                  <c:v>-27.388500000000008</c:v>
                </c:pt>
                <c:pt idx="42163">
                  <c:v>-27.386500000000012</c:v>
                </c:pt>
                <c:pt idx="42164">
                  <c:v>-27.384500000000003</c:v>
                </c:pt>
                <c:pt idx="42165">
                  <c:v>-27.382500000000007</c:v>
                </c:pt>
                <c:pt idx="42166">
                  <c:v>-27.380500000000012</c:v>
                </c:pt>
                <c:pt idx="42167">
                  <c:v>-27.378500000000003</c:v>
                </c:pt>
                <c:pt idx="42168">
                  <c:v>-27.376500000000007</c:v>
                </c:pt>
                <c:pt idx="42169">
                  <c:v>-27.374500000000012</c:v>
                </c:pt>
                <c:pt idx="42170">
                  <c:v>-27.372500000000002</c:v>
                </c:pt>
                <c:pt idx="42171">
                  <c:v>-27.370500000000007</c:v>
                </c:pt>
                <c:pt idx="42172">
                  <c:v>-27.368500000000012</c:v>
                </c:pt>
                <c:pt idx="42173">
                  <c:v>-27.366500000000002</c:v>
                </c:pt>
                <c:pt idx="42174">
                  <c:v>-27.364500000000007</c:v>
                </c:pt>
                <c:pt idx="42175">
                  <c:v>-27.362500000000011</c:v>
                </c:pt>
                <c:pt idx="42176">
                  <c:v>-27.360500000000002</c:v>
                </c:pt>
                <c:pt idx="42177">
                  <c:v>-27.358500000000006</c:v>
                </c:pt>
                <c:pt idx="42178">
                  <c:v>-27.356500000000011</c:v>
                </c:pt>
                <c:pt idx="42179">
                  <c:v>-27.354500000000002</c:v>
                </c:pt>
                <c:pt idx="42180">
                  <c:v>-27.352500000000006</c:v>
                </c:pt>
                <c:pt idx="42181">
                  <c:v>-27.350500000000011</c:v>
                </c:pt>
                <c:pt idx="42182">
                  <c:v>-27.348500000000001</c:v>
                </c:pt>
                <c:pt idx="42183">
                  <c:v>-27.346500000000006</c:v>
                </c:pt>
                <c:pt idx="42184">
                  <c:v>-27.344500000000011</c:v>
                </c:pt>
                <c:pt idx="42185">
                  <c:v>-27.342500000000001</c:v>
                </c:pt>
                <c:pt idx="42186">
                  <c:v>-27.340500000000006</c:v>
                </c:pt>
                <c:pt idx="42187">
                  <c:v>-27.33850000000001</c:v>
                </c:pt>
                <c:pt idx="42188">
                  <c:v>-27.336500000000001</c:v>
                </c:pt>
                <c:pt idx="42189">
                  <c:v>-27.334500000000006</c:v>
                </c:pt>
                <c:pt idx="42190">
                  <c:v>-27.33250000000001</c:v>
                </c:pt>
                <c:pt idx="42191">
                  <c:v>-27.330500000000001</c:v>
                </c:pt>
                <c:pt idx="42192">
                  <c:v>-27.328500000000005</c:v>
                </c:pt>
                <c:pt idx="42193">
                  <c:v>-27.32650000000001</c:v>
                </c:pt>
                <c:pt idx="42194">
                  <c:v>-27.3245</c:v>
                </c:pt>
                <c:pt idx="42195">
                  <c:v>-27.322500000000005</c:v>
                </c:pt>
                <c:pt idx="42196">
                  <c:v>-27.32050000000001</c:v>
                </c:pt>
                <c:pt idx="42197">
                  <c:v>-27.3185</c:v>
                </c:pt>
                <c:pt idx="42198">
                  <c:v>-27.316500000000005</c:v>
                </c:pt>
                <c:pt idx="42199">
                  <c:v>-27.31450000000001</c:v>
                </c:pt>
                <c:pt idx="42200">
                  <c:v>-27.3125</c:v>
                </c:pt>
                <c:pt idx="42201">
                  <c:v>-27.310500000000005</c:v>
                </c:pt>
                <c:pt idx="42202">
                  <c:v>-27.308500000000009</c:v>
                </c:pt>
                <c:pt idx="42203">
                  <c:v>-27.3065</c:v>
                </c:pt>
                <c:pt idx="42204">
                  <c:v>-27.304500000000004</c:v>
                </c:pt>
                <c:pt idx="42205">
                  <c:v>-27.302500000000009</c:v>
                </c:pt>
                <c:pt idx="42206">
                  <c:v>-27.3005</c:v>
                </c:pt>
                <c:pt idx="42207">
                  <c:v>-27.298500000000004</c:v>
                </c:pt>
                <c:pt idx="42208">
                  <c:v>-27.296500000000009</c:v>
                </c:pt>
                <c:pt idx="42209">
                  <c:v>-27.294499999999999</c:v>
                </c:pt>
                <c:pt idx="42210">
                  <c:v>-27.292500000000004</c:v>
                </c:pt>
                <c:pt idx="42211">
                  <c:v>-27.290500000000009</c:v>
                </c:pt>
                <c:pt idx="42212">
                  <c:v>-27.288499999999999</c:v>
                </c:pt>
                <c:pt idx="42213">
                  <c:v>-27.286500000000004</c:v>
                </c:pt>
                <c:pt idx="42214">
                  <c:v>-27.284500000000008</c:v>
                </c:pt>
                <c:pt idx="42215">
                  <c:v>-27.282499999999999</c:v>
                </c:pt>
                <c:pt idx="42216">
                  <c:v>-27.280500000000004</c:v>
                </c:pt>
                <c:pt idx="42217">
                  <c:v>-27.278500000000008</c:v>
                </c:pt>
                <c:pt idx="42218">
                  <c:v>-27.276499999999999</c:v>
                </c:pt>
                <c:pt idx="42219">
                  <c:v>-27.274500000000003</c:v>
                </c:pt>
                <c:pt idx="42220">
                  <c:v>-27.272500000000008</c:v>
                </c:pt>
                <c:pt idx="42221">
                  <c:v>-27.270500000000013</c:v>
                </c:pt>
                <c:pt idx="42222">
                  <c:v>-27.268500000000003</c:v>
                </c:pt>
                <c:pt idx="42223">
                  <c:v>-27.266500000000008</c:v>
                </c:pt>
                <c:pt idx="42224">
                  <c:v>-27.264500000000012</c:v>
                </c:pt>
                <c:pt idx="42225">
                  <c:v>-27.262500000000003</c:v>
                </c:pt>
                <c:pt idx="42226">
                  <c:v>-27.260500000000008</c:v>
                </c:pt>
                <c:pt idx="42227">
                  <c:v>-27.258500000000012</c:v>
                </c:pt>
                <c:pt idx="42228">
                  <c:v>-27.256500000000003</c:v>
                </c:pt>
                <c:pt idx="42229">
                  <c:v>-27.254500000000007</c:v>
                </c:pt>
                <c:pt idx="42230">
                  <c:v>-27.252500000000012</c:v>
                </c:pt>
                <c:pt idx="42231">
                  <c:v>-27.250500000000002</c:v>
                </c:pt>
                <c:pt idx="42232">
                  <c:v>-27.248500000000007</c:v>
                </c:pt>
                <c:pt idx="42233">
                  <c:v>-27.246500000000012</c:v>
                </c:pt>
                <c:pt idx="42234">
                  <c:v>-27.244500000000002</c:v>
                </c:pt>
                <c:pt idx="42235">
                  <c:v>-27.242500000000007</c:v>
                </c:pt>
                <c:pt idx="42236">
                  <c:v>-27.240500000000011</c:v>
                </c:pt>
                <c:pt idx="42237">
                  <c:v>-27.238500000000002</c:v>
                </c:pt>
                <c:pt idx="42238">
                  <c:v>-27.236500000000007</c:v>
                </c:pt>
                <c:pt idx="42239">
                  <c:v>-27.234500000000011</c:v>
                </c:pt>
                <c:pt idx="42240">
                  <c:v>-27.232500000000002</c:v>
                </c:pt>
                <c:pt idx="42241">
                  <c:v>-27.230500000000006</c:v>
                </c:pt>
                <c:pt idx="42242">
                  <c:v>-27.228500000000011</c:v>
                </c:pt>
                <c:pt idx="42243">
                  <c:v>-27.226500000000001</c:v>
                </c:pt>
                <c:pt idx="42244">
                  <c:v>-27.224500000000006</c:v>
                </c:pt>
                <c:pt idx="42245">
                  <c:v>-27.222500000000011</c:v>
                </c:pt>
                <c:pt idx="42246">
                  <c:v>-27.220500000000001</c:v>
                </c:pt>
                <c:pt idx="42247">
                  <c:v>-27.218500000000006</c:v>
                </c:pt>
                <c:pt idx="42248">
                  <c:v>-27.216500000000011</c:v>
                </c:pt>
                <c:pt idx="42249">
                  <c:v>-27.214500000000001</c:v>
                </c:pt>
                <c:pt idx="42250">
                  <c:v>-27.212500000000006</c:v>
                </c:pt>
                <c:pt idx="42251">
                  <c:v>-27.21050000000001</c:v>
                </c:pt>
                <c:pt idx="42252">
                  <c:v>-27.208500000000001</c:v>
                </c:pt>
                <c:pt idx="42253">
                  <c:v>-27.206500000000005</c:v>
                </c:pt>
                <c:pt idx="42254">
                  <c:v>-27.20450000000001</c:v>
                </c:pt>
                <c:pt idx="42255">
                  <c:v>-27.202500000000001</c:v>
                </c:pt>
                <c:pt idx="42256">
                  <c:v>-27.200500000000005</c:v>
                </c:pt>
                <c:pt idx="42257">
                  <c:v>-27.19850000000001</c:v>
                </c:pt>
                <c:pt idx="42258">
                  <c:v>-27.1965</c:v>
                </c:pt>
                <c:pt idx="42259">
                  <c:v>-27.194500000000005</c:v>
                </c:pt>
                <c:pt idx="42260">
                  <c:v>-27.19250000000001</c:v>
                </c:pt>
                <c:pt idx="42261">
                  <c:v>-27.1905</c:v>
                </c:pt>
                <c:pt idx="42262">
                  <c:v>-27.188500000000005</c:v>
                </c:pt>
                <c:pt idx="42263">
                  <c:v>-27.186500000000009</c:v>
                </c:pt>
                <c:pt idx="42264">
                  <c:v>-27.1845</c:v>
                </c:pt>
                <c:pt idx="42265">
                  <c:v>-27.182500000000005</c:v>
                </c:pt>
                <c:pt idx="42266">
                  <c:v>-27.180500000000009</c:v>
                </c:pt>
                <c:pt idx="42267">
                  <c:v>-27.1785</c:v>
                </c:pt>
                <c:pt idx="42268">
                  <c:v>-27.176500000000004</c:v>
                </c:pt>
                <c:pt idx="42269">
                  <c:v>-27.174500000000009</c:v>
                </c:pt>
                <c:pt idx="42270">
                  <c:v>-27.172499999999999</c:v>
                </c:pt>
                <c:pt idx="42271">
                  <c:v>-27.170500000000004</c:v>
                </c:pt>
                <c:pt idx="42272">
                  <c:v>-27.168500000000009</c:v>
                </c:pt>
                <c:pt idx="42273">
                  <c:v>-27.166499999999999</c:v>
                </c:pt>
                <c:pt idx="42274">
                  <c:v>-27.164500000000004</c:v>
                </c:pt>
                <c:pt idx="42275">
                  <c:v>-27.162500000000009</c:v>
                </c:pt>
                <c:pt idx="42276">
                  <c:v>-27.160499999999999</c:v>
                </c:pt>
                <c:pt idx="42277">
                  <c:v>-27.158500000000004</c:v>
                </c:pt>
                <c:pt idx="42278">
                  <c:v>-27.156500000000008</c:v>
                </c:pt>
                <c:pt idx="42279">
                  <c:v>-27.154499999999999</c:v>
                </c:pt>
                <c:pt idx="42280">
                  <c:v>-27.152500000000003</c:v>
                </c:pt>
                <c:pt idx="42281">
                  <c:v>-27.150500000000008</c:v>
                </c:pt>
                <c:pt idx="42282">
                  <c:v>-27.148500000000013</c:v>
                </c:pt>
                <c:pt idx="42283">
                  <c:v>-27.146500000000003</c:v>
                </c:pt>
                <c:pt idx="42284">
                  <c:v>-27.144500000000008</c:v>
                </c:pt>
                <c:pt idx="42285">
                  <c:v>-27.142500000000013</c:v>
                </c:pt>
                <c:pt idx="42286">
                  <c:v>-27.140500000000003</c:v>
                </c:pt>
                <c:pt idx="42287">
                  <c:v>-27.138500000000008</c:v>
                </c:pt>
                <c:pt idx="42288">
                  <c:v>-27.136500000000012</c:v>
                </c:pt>
                <c:pt idx="42289">
                  <c:v>-27.134500000000003</c:v>
                </c:pt>
                <c:pt idx="42290">
                  <c:v>-27.132500000000007</c:v>
                </c:pt>
                <c:pt idx="42291">
                  <c:v>-27.130500000000012</c:v>
                </c:pt>
                <c:pt idx="42292">
                  <c:v>-27.128500000000003</c:v>
                </c:pt>
                <c:pt idx="42293">
                  <c:v>-27.126500000000007</c:v>
                </c:pt>
                <c:pt idx="42294">
                  <c:v>-27.124500000000012</c:v>
                </c:pt>
                <c:pt idx="42295">
                  <c:v>-27.122500000000002</c:v>
                </c:pt>
                <c:pt idx="42296">
                  <c:v>-27.120500000000007</c:v>
                </c:pt>
                <c:pt idx="42297">
                  <c:v>-27.118500000000012</c:v>
                </c:pt>
                <c:pt idx="42298">
                  <c:v>-27.116500000000002</c:v>
                </c:pt>
                <c:pt idx="42299">
                  <c:v>-27.114500000000007</c:v>
                </c:pt>
                <c:pt idx="42300">
                  <c:v>-27.112500000000011</c:v>
                </c:pt>
                <c:pt idx="42301">
                  <c:v>-27.110500000000002</c:v>
                </c:pt>
                <c:pt idx="42302">
                  <c:v>-27.108500000000006</c:v>
                </c:pt>
                <c:pt idx="42303">
                  <c:v>-27.106500000000011</c:v>
                </c:pt>
                <c:pt idx="42304">
                  <c:v>-27.104500000000002</c:v>
                </c:pt>
                <c:pt idx="42305">
                  <c:v>-27.102500000000006</c:v>
                </c:pt>
                <c:pt idx="42306">
                  <c:v>-27.100500000000011</c:v>
                </c:pt>
                <c:pt idx="42307">
                  <c:v>-27.098500000000001</c:v>
                </c:pt>
                <c:pt idx="42308">
                  <c:v>-27.096500000000006</c:v>
                </c:pt>
                <c:pt idx="42309">
                  <c:v>-27.094500000000011</c:v>
                </c:pt>
                <c:pt idx="42310">
                  <c:v>-27.092500000000001</c:v>
                </c:pt>
                <c:pt idx="42311">
                  <c:v>-27.090500000000006</c:v>
                </c:pt>
                <c:pt idx="42312">
                  <c:v>-27.08850000000001</c:v>
                </c:pt>
                <c:pt idx="42313">
                  <c:v>-27.086500000000001</c:v>
                </c:pt>
                <c:pt idx="42314">
                  <c:v>-27.084500000000006</c:v>
                </c:pt>
                <c:pt idx="42315">
                  <c:v>-27.08250000000001</c:v>
                </c:pt>
                <c:pt idx="42316">
                  <c:v>-27.080500000000001</c:v>
                </c:pt>
                <c:pt idx="42317">
                  <c:v>-27.078500000000005</c:v>
                </c:pt>
                <c:pt idx="42318">
                  <c:v>-27.07650000000001</c:v>
                </c:pt>
                <c:pt idx="42319">
                  <c:v>-27.0745</c:v>
                </c:pt>
                <c:pt idx="42320">
                  <c:v>-27.072500000000005</c:v>
                </c:pt>
                <c:pt idx="42321">
                  <c:v>-27.07050000000001</c:v>
                </c:pt>
                <c:pt idx="42322">
                  <c:v>-27.0685</c:v>
                </c:pt>
                <c:pt idx="42323">
                  <c:v>-27.066500000000005</c:v>
                </c:pt>
                <c:pt idx="42324">
                  <c:v>-27.06450000000001</c:v>
                </c:pt>
                <c:pt idx="42325">
                  <c:v>-27.0625</c:v>
                </c:pt>
                <c:pt idx="42326">
                  <c:v>-27.060500000000005</c:v>
                </c:pt>
                <c:pt idx="42327">
                  <c:v>-27.058500000000009</c:v>
                </c:pt>
                <c:pt idx="42328">
                  <c:v>-27.0565</c:v>
                </c:pt>
                <c:pt idx="42329">
                  <c:v>-27.054500000000004</c:v>
                </c:pt>
                <c:pt idx="42330">
                  <c:v>-27.052500000000009</c:v>
                </c:pt>
                <c:pt idx="42331">
                  <c:v>-27.0505</c:v>
                </c:pt>
                <c:pt idx="42332">
                  <c:v>-27.048500000000004</c:v>
                </c:pt>
                <c:pt idx="42333">
                  <c:v>-27.046500000000009</c:v>
                </c:pt>
                <c:pt idx="42334">
                  <c:v>-27.044499999999999</c:v>
                </c:pt>
                <c:pt idx="42335">
                  <c:v>-27.042500000000004</c:v>
                </c:pt>
                <c:pt idx="42336">
                  <c:v>-27.040500000000009</c:v>
                </c:pt>
                <c:pt idx="42337">
                  <c:v>-27.038499999999999</c:v>
                </c:pt>
                <c:pt idx="42338">
                  <c:v>-27.036500000000004</c:v>
                </c:pt>
                <c:pt idx="42339">
                  <c:v>-27.034500000000008</c:v>
                </c:pt>
                <c:pt idx="42340">
                  <c:v>-27.032499999999999</c:v>
                </c:pt>
                <c:pt idx="42341">
                  <c:v>-27.030500000000004</c:v>
                </c:pt>
                <c:pt idx="42342">
                  <c:v>-27.028500000000008</c:v>
                </c:pt>
                <c:pt idx="42343">
                  <c:v>-27.026499999999999</c:v>
                </c:pt>
                <c:pt idx="42344">
                  <c:v>-27.024500000000003</c:v>
                </c:pt>
                <c:pt idx="42345">
                  <c:v>-27.022500000000008</c:v>
                </c:pt>
                <c:pt idx="42346">
                  <c:v>-27.020500000000013</c:v>
                </c:pt>
                <c:pt idx="42347">
                  <c:v>-27.018500000000003</c:v>
                </c:pt>
                <c:pt idx="42348">
                  <c:v>-27.016500000000008</c:v>
                </c:pt>
                <c:pt idx="42349">
                  <c:v>-27.014500000000012</c:v>
                </c:pt>
                <c:pt idx="42350">
                  <c:v>-27.012500000000003</c:v>
                </c:pt>
                <c:pt idx="42351">
                  <c:v>-27.010500000000008</c:v>
                </c:pt>
                <c:pt idx="42352">
                  <c:v>-27.008500000000012</c:v>
                </c:pt>
                <c:pt idx="42353">
                  <c:v>-27.006500000000003</c:v>
                </c:pt>
                <c:pt idx="42354">
                  <c:v>-27.004500000000007</c:v>
                </c:pt>
                <c:pt idx="42355">
                  <c:v>-27.002500000000012</c:v>
                </c:pt>
                <c:pt idx="42356">
                  <c:v>-27.000500000000002</c:v>
                </c:pt>
                <c:pt idx="42357">
                  <c:v>-26.998500000000007</c:v>
                </c:pt>
                <c:pt idx="42358">
                  <c:v>-26.996500000000012</c:v>
                </c:pt>
                <c:pt idx="42359">
                  <c:v>-26.994500000000002</c:v>
                </c:pt>
                <c:pt idx="42360">
                  <c:v>-26.992500000000007</c:v>
                </c:pt>
                <c:pt idx="42361">
                  <c:v>-26.990500000000011</c:v>
                </c:pt>
                <c:pt idx="42362">
                  <c:v>-26.988500000000002</c:v>
                </c:pt>
                <c:pt idx="42363">
                  <c:v>-26.986500000000007</c:v>
                </c:pt>
                <c:pt idx="42364">
                  <c:v>-26.984500000000011</c:v>
                </c:pt>
                <c:pt idx="42365">
                  <c:v>-26.982500000000002</c:v>
                </c:pt>
                <c:pt idx="42366">
                  <c:v>-26.980500000000006</c:v>
                </c:pt>
                <c:pt idx="42367">
                  <c:v>-26.978500000000011</c:v>
                </c:pt>
                <c:pt idx="42368">
                  <c:v>-26.976500000000001</c:v>
                </c:pt>
                <c:pt idx="42369">
                  <c:v>-26.974500000000006</c:v>
                </c:pt>
                <c:pt idx="42370">
                  <c:v>-26.972500000000011</c:v>
                </c:pt>
                <c:pt idx="42371">
                  <c:v>-26.970500000000001</c:v>
                </c:pt>
                <c:pt idx="42372">
                  <c:v>-26.968500000000006</c:v>
                </c:pt>
                <c:pt idx="42373">
                  <c:v>-26.966500000000011</c:v>
                </c:pt>
                <c:pt idx="42374">
                  <c:v>-26.964500000000001</c:v>
                </c:pt>
                <c:pt idx="42375">
                  <c:v>-26.962500000000006</c:v>
                </c:pt>
                <c:pt idx="42376">
                  <c:v>-26.96050000000001</c:v>
                </c:pt>
                <c:pt idx="42377">
                  <c:v>-26.958500000000001</c:v>
                </c:pt>
                <c:pt idx="42378">
                  <c:v>-26.956500000000005</c:v>
                </c:pt>
                <c:pt idx="42379">
                  <c:v>-26.95450000000001</c:v>
                </c:pt>
                <c:pt idx="42380">
                  <c:v>-26.952500000000001</c:v>
                </c:pt>
                <c:pt idx="42381">
                  <c:v>-26.950500000000005</c:v>
                </c:pt>
                <c:pt idx="42382">
                  <c:v>-26.94850000000001</c:v>
                </c:pt>
                <c:pt idx="42383">
                  <c:v>-26.9465</c:v>
                </c:pt>
                <c:pt idx="42384">
                  <c:v>-26.944500000000005</c:v>
                </c:pt>
                <c:pt idx="42385">
                  <c:v>-26.94250000000001</c:v>
                </c:pt>
                <c:pt idx="42386">
                  <c:v>-26.9405</c:v>
                </c:pt>
                <c:pt idx="42387">
                  <c:v>-26.938500000000005</c:v>
                </c:pt>
                <c:pt idx="42388">
                  <c:v>-26.936500000000009</c:v>
                </c:pt>
                <c:pt idx="42389">
                  <c:v>-26.9345</c:v>
                </c:pt>
                <c:pt idx="42390">
                  <c:v>-26.932500000000005</c:v>
                </c:pt>
                <c:pt idx="42391">
                  <c:v>-26.930500000000009</c:v>
                </c:pt>
                <c:pt idx="42392">
                  <c:v>-26.9285</c:v>
                </c:pt>
                <c:pt idx="42393">
                  <c:v>-26.926500000000004</c:v>
                </c:pt>
                <c:pt idx="42394">
                  <c:v>-26.924500000000009</c:v>
                </c:pt>
                <c:pt idx="42395">
                  <c:v>-26.922499999999999</c:v>
                </c:pt>
                <c:pt idx="42396">
                  <c:v>-26.920500000000004</c:v>
                </c:pt>
                <c:pt idx="42397">
                  <c:v>-26.918500000000009</c:v>
                </c:pt>
                <c:pt idx="42398">
                  <c:v>-26.916499999999999</c:v>
                </c:pt>
                <c:pt idx="42399">
                  <c:v>-26.914500000000004</c:v>
                </c:pt>
                <c:pt idx="42400">
                  <c:v>-26.912500000000009</c:v>
                </c:pt>
                <c:pt idx="42401">
                  <c:v>-26.910499999999999</c:v>
                </c:pt>
                <c:pt idx="42402">
                  <c:v>-26.908500000000004</c:v>
                </c:pt>
                <c:pt idx="42403">
                  <c:v>-26.906500000000008</c:v>
                </c:pt>
                <c:pt idx="42404">
                  <c:v>-26.904499999999999</c:v>
                </c:pt>
                <c:pt idx="42405">
                  <c:v>-26.902500000000003</c:v>
                </c:pt>
                <c:pt idx="42406">
                  <c:v>-26.900500000000008</c:v>
                </c:pt>
                <c:pt idx="42407">
                  <c:v>-26.898500000000013</c:v>
                </c:pt>
                <c:pt idx="42408">
                  <c:v>-26.896500000000003</c:v>
                </c:pt>
                <c:pt idx="42409">
                  <c:v>-26.894500000000008</c:v>
                </c:pt>
                <c:pt idx="42410">
                  <c:v>-26.892500000000013</c:v>
                </c:pt>
                <c:pt idx="42411">
                  <c:v>-26.890500000000003</c:v>
                </c:pt>
                <c:pt idx="42412">
                  <c:v>-26.888500000000008</c:v>
                </c:pt>
                <c:pt idx="42413">
                  <c:v>-26.886500000000012</c:v>
                </c:pt>
                <c:pt idx="42414">
                  <c:v>-26.884500000000003</c:v>
                </c:pt>
                <c:pt idx="42415">
                  <c:v>-26.882500000000007</c:v>
                </c:pt>
                <c:pt idx="42416">
                  <c:v>-26.880500000000012</c:v>
                </c:pt>
                <c:pt idx="42417">
                  <c:v>-26.878500000000003</c:v>
                </c:pt>
                <c:pt idx="42418">
                  <c:v>-26.876500000000007</c:v>
                </c:pt>
                <c:pt idx="42419">
                  <c:v>-26.874500000000012</c:v>
                </c:pt>
                <c:pt idx="42420">
                  <c:v>-26.872500000000002</c:v>
                </c:pt>
                <c:pt idx="42421">
                  <c:v>-26.870500000000007</c:v>
                </c:pt>
                <c:pt idx="42422">
                  <c:v>-26.868500000000012</c:v>
                </c:pt>
                <c:pt idx="42423">
                  <c:v>-26.866500000000002</c:v>
                </c:pt>
                <c:pt idx="42424">
                  <c:v>-26.864500000000007</c:v>
                </c:pt>
                <c:pt idx="42425">
                  <c:v>-26.862500000000011</c:v>
                </c:pt>
                <c:pt idx="42426">
                  <c:v>-26.860500000000002</c:v>
                </c:pt>
                <c:pt idx="42427">
                  <c:v>-26.858500000000006</c:v>
                </c:pt>
                <c:pt idx="42428">
                  <c:v>-26.856500000000011</c:v>
                </c:pt>
                <c:pt idx="42429">
                  <c:v>-26.854500000000002</c:v>
                </c:pt>
                <c:pt idx="42430">
                  <c:v>-26.852500000000006</c:v>
                </c:pt>
                <c:pt idx="42431">
                  <c:v>-26.850500000000011</c:v>
                </c:pt>
                <c:pt idx="42432">
                  <c:v>-26.848500000000001</c:v>
                </c:pt>
                <c:pt idx="42433">
                  <c:v>-26.846500000000006</c:v>
                </c:pt>
                <c:pt idx="42434">
                  <c:v>-26.844500000000011</c:v>
                </c:pt>
                <c:pt idx="42435">
                  <c:v>-26.842500000000001</c:v>
                </c:pt>
                <c:pt idx="42436">
                  <c:v>-26.840500000000006</c:v>
                </c:pt>
                <c:pt idx="42437">
                  <c:v>-26.83850000000001</c:v>
                </c:pt>
                <c:pt idx="42438">
                  <c:v>-26.836500000000001</c:v>
                </c:pt>
                <c:pt idx="42439">
                  <c:v>-26.834500000000006</c:v>
                </c:pt>
                <c:pt idx="42440">
                  <c:v>-26.83250000000001</c:v>
                </c:pt>
                <c:pt idx="42441">
                  <c:v>-26.830500000000001</c:v>
                </c:pt>
                <c:pt idx="42442">
                  <c:v>-26.828500000000005</c:v>
                </c:pt>
                <c:pt idx="42443">
                  <c:v>-26.82650000000001</c:v>
                </c:pt>
                <c:pt idx="42444">
                  <c:v>-26.8245</c:v>
                </c:pt>
                <c:pt idx="42445">
                  <c:v>-26.822500000000005</c:v>
                </c:pt>
                <c:pt idx="42446">
                  <c:v>-26.82050000000001</c:v>
                </c:pt>
                <c:pt idx="42447">
                  <c:v>-26.8185</c:v>
                </c:pt>
                <c:pt idx="42448">
                  <c:v>-26.816500000000005</c:v>
                </c:pt>
                <c:pt idx="42449">
                  <c:v>-26.81450000000001</c:v>
                </c:pt>
                <c:pt idx="42450">
                  <c:v>-26.8125</c:v>
                </c:pt>
                <c:pt idx="42451">
                  <c:v>-26.810500000000005</c:v>
                </c:pt>
                <c:pt idx="42452">
                  <c:v>-26.808500000000009</c:v>
                </c:pt>
                <c:pt idx="42453">
                  <c:v>-26.8065</c:v>
                </c:pt>
                <c:pt idx="42454">
                  <c:v>-26.804500000000004</c:v>
                </c:pt>
                <c:pt idx="42455">
                  <c:v>-26.802500000000009</c:v>
                </c:pt>
                <c:pt idx="42456">
                  <c:v>-26.8005</c:v>
                </c:pt>
                <c:pt idx="42457">
                  <c:v>-26.798500000000004</c:v>
                </c:pt>
                <c:pt idx="42458">
                  <c:v>-26.796500000000009</c:v>
                </c:pt>
                <c:pt idx="42459">
                  <c:v>-26.794499999999999</c:v>
                </c:pt>
                <c:pt idx="42460">
                  <c:v>-26.792500000000004</c:v>
                </c:pt>
                <c:pt idx="42461">
                  <c:v>-26.790500000000009</c:v>
                </c:pt>
                <c:pt idx="42462">
                  <c:v>-26.788499999999999</c:v>
                </c:pt>
                <c:pt idx="42463">
                  <c:v>-26.786500000000004</c:v>
                </c:pt>
                <c:pt idx="42464">
                  <c:v>-26.784500000000008</c:v>
                </c:pt>
                <c:pt idx="42465">
                  <c:v>-26.782499999999999</c:v>
                </c:pt>
                <c:pt idx="42466">
                  <c:v>-26.780500000000004</c:v>
                </c:pt>
                <c:pt idx="42467">
                  <c:v>-26.778500000000008</c:v>
                </c:pt>
                <c:pt idx="42468">
                  <c:v>-26.776499999999999</c:v>
                </c:pt>
                <c:pt idx="42469">
                  <c:v>-26.774500000000003</c:v>
                </c:pt>
                <c:pt idx="42470">
                  <c:v>-26.772500000000008</c:v>
                </c:pt>
                <c:pt idx="42471">
                  <c:v>-26.770500000000013</c:v>
                </c:pt>
                <c:pt idx="42472">
                  <c:v>-26.768500000000003</c:v>
                </c:pt>
                <c:pt idx="42473">
                  <c:v>-26.766500000000008</c:v>
                </c:pt>
                <c:pt idx="42474">
                  <c:v>-26.764500000000012</c:v>
                </c:pt>
                <c:pt idx="42475">
                  <c:v>-26.762500000000003</c:v>
                </c:pt>
                <c:pt idx="42476">
                  <c:v>-26.760500000000008</c:v>
                </c:pt>
                <c:pt idx="42477">
                  <c:v>-26.758500000000012</c:v>
                </c:pt>
                <c:pt idx="42478">
                  <c:v>-26.756500000000003</c:v>
                </c:pt>
                <c:pt idx="42479">
                  <c:v>-26.754500000000007</c:v>
                </c:pt>
                <c:pt idx="42480">
                  <c:v>-26.752500000000012</c:v>
                </c:pt>
                <c:pt idx="42481">
                  <c:v>-26.750500000000002</c:v>
                </c:pt>
                <c:pt idx="42482">
                  <c:v>-26.748500000000007</c:v>
                </c:pt>
                <c:pt idx="42483">
                  <c:v>-26.746500000000012</c:v>
                </c:pt>
                <c:pt idx="42484">
                  <c:v>-26.744500000000002</c:v>
                </c:pt>
                <c:pt idx="42485">
                  <c:v>-26.742500000000007</c:v>
                </c:pt>
                <c:pt idx="42486">
                  <c:v>-26.740500000000011</c:v>
                </c:pt>
                <c:pt idx="42487">
                  <c:v>-26.738500000000002</c:v>
                </c:pt>
                <c:pt idx="42488">
                  <c:v>-26.736500000000007</c:v>
                </c:pt>
                <c:pt idx="42489">
                  <c:v>-26.734500000000011</c:v>
                </c:pt>
                <c:pt idx="42490">
                  <c:v>-26.732500000000002</c:v>
                </c:pt>
                <c:pt idx="42491">
                  <c:v>-26.730500000000006</c:v>
                </c:pt>
                <c:pt idx="42492">
                  <c:v>-26.728500000000011</c:v>
                </c:pt>
                <c:pt idx="42493">
                  <c:v>-26.726500000000001</c:v>
                </c:pt>
                <c:pt idx="42494">
                  <c:v>-26.724500000000006</c:v>
                </c:pt>
                <c:pt idx="42495">
                  <c:v>-26.722500000000011</c:v>
                </c:pt>
                <c:pt idx="42496">
                  <c:v>-26.720500000000001</c:v>
                </c:pt>
                <c:pt idx="42497">
                  <c:v>-26.718500000000006</c:v>
                </c:pt>
                <c:pt idx="42498">
                  <c:v>-26.716500000000011</c:v>
                </c:pt>
                <c:pt idx="42499">
                  <c:v>-26.714500000000001</c:v>
                </c:pt>
                <c:pt idx="42500">
                  <c:v>-26.712500000000006</c:v>
                </c:pt>
                <c:pt idx="42501">
                  <c:v>-26.71050000000001</c:v>
                </c:pt>
                <c:pt idx="42502">
                  <c:v>-26.708500000000001</c:v>
                </c:pt>
                <c:pt idx="42503">
                  <c:v>-26.706500000000005</c:v>
                </c:pt>
                <c:pt idx="42504">
                  <c:v>-26.70450000000001</c:v>
                </c:pt>
                <c:pt idx="42505">
                  <c:v>-26.702500000000001</c:v>
                </c:pt>
                <c:pt idx="42506">
                  <c:v>-26.700500000000005</c:v>
                </c:pt>
                <c:pt idx="42507">
                  <c:v>-26.69850000000001</c:v>
                </c:pt>
                <c:pt idx="42508">
                  <c:v>-26.6965</c:v>
                </c:pt>
                <c:pt idx="42509">
                  <c:v>-26.694500000000005</c:v>
                </c:pt>
                <c:pt idx="42510">
                  <c:v>-26.69250000000001</c:v>
                </c:pt>
                <c:pt idx="42511">
                  <c:v>-26.6905</c:v>
                </c:pt>
                <c:pt idx="42512">
                  <c:v>-26.688500000000005</c:v>
                </c:pt>
                <c:pt idx="42513">
                  <c:v>-26.686500000000009</c:v>
                </c:pt>
                <c:pt idx="42514">
                  <c:v>-26.6845</c:v>
                </c:pt>
                <c:pt idx="42515">
                  <c:v>-26.682500000000005</c:v>
                </c:pt>
                <c:pt idx="42516">
                  <c:v>-26.680500000000009</c:v>
                </c:pt>
                <c:pt idx="42517">
                  <c:v>-26.6785</c:v>
                </c:pt>
                <c:pt idx="42518">
                  <c:v>-26.676500000000004</c:v>
                </c:pt>
                <c:pt idx="42519">
                  <c:v>-26.674500000000009</c:v>
                </c:pt>
                <c:pt idx="42520">
                  <c:v>-26.672499999999999</c:v>
                </c:pt>
                <c:pt idx="42521">
                  <c:v>-26.670500000000004</c:v>
                </c:pt>
                <c:pt idx="42522">
                  <c:v>-26.668500000000009</c:v>
                </c:pt>
                <c:pt idx="42523">
                  <c:v>-26.666499999999999</c:v>
                </c:pt>
                <c:pt idx="42524">
                  <c:v>-26.664500000000004</c:v>
                </c:pt>
                <c:pt idx="42525">
                  <c:v>-26.662500000000009</c:v>
                </c:pt>
                <c:pt idx="42526">
                  <c:v>-26.660499999999999</c:v>
                </c:pt>
                <c:pt idx="42527">
                  <c:v>-26.658500000000004</c:v>
                </c:pt>
                <c:pt idx="42528">
                  <c:v>-26.656500000000008</c:v>
                </c:pt>
                <c:pt idx="42529">
                  <c:v>-26.654499999999999</c:v>
                </c:pt>
                <c:pt idx="42530">
                  <c:v>-26.652500000000003</c:v>
                </c:pt>
                <c:pt idx="42531">
                  <c:v>-26.650500000000008</c:v>
                </c:pt>
                <c:pt idx="42532">
                  <c:v>-26.648500000000013</c:v>
                </c:pt>
                <c:pt idx="42533">
                  <c:v>-26.646500000000003</c:v>
                </c:pt>
                <c:pt idx="42534">
                  <c:v>-26.644500000000008</c:v>
                </c:pt>
                <c:pt idx="42535">
                  <c:v>-26.642500000000013</c:v>
                </c:pt>
                <c:pt idx="42536">
                  <c:v>-26.640500000000003</c:v>
                </c:pt>
                <c:pt idx="42537">
                  <c:v>-26.638500000000008</c:v>
                </c:pt>
                <c:pt idx="42538">
                  <c:v>-26.636500000000012</c:v>
                </c:pt>
                <c:pt idx="42539">
                  <c:v>-26.634500000000003</c:v>
                </c:pt>
                <c:pt idx="42540">
                  <c:v>-26.632500000000007</c:v>
                </c:pt>
                <c:pt idx="42541">
                  <c:v>-26.630500000000012</c:v>
                </c:pt>
                <c:pt idx="42542">
                  <c:v>-26.628500000000003</c:v>
                </c:pt>
                <c:pt idx="42543">
                  <c:v>-26.626500000000007</c:v>
                </c:pt>
                <c:pt idx="42544">
                  <c:v>-26.624500000000012</c:v>
                </c:pt>
                <c:pt idx="42545">
                  <c:v>-26.622500000000002</c:v>
                </c:pt>
                <c:pt idx="42546">
                  <c:v>-26.620500000000007</c:v>
                </c:pt>
                <c:pt idx="42547">
                  <c:v>-26.618500000000012</c:v>
                </c:pt>
                <c:pt idx="42548">
                  <c:v>-26.616500000000002</c:v>
                </c:pt>
                <c:pt idx="42549">
                  <c:v>-26.614500000000007</c:v>
                </c:pt>
                <c:pt idx="42550">
                  <c:v>-26.612500000000011</c:v>
                </c:pt>
                <c:pt idx="42551">
                  <c:v>-26.610500000000002</c:v>
                </c:pt>
                <c:pt idx="42552">
                  <c:v>-26.608500000000006</c:v>
                </c:pt>
                <c:pt idx="42553">
                  <c:v>-26.606500000000011</c:v>
                </c:pt>
                <c:pt idx="42554">
                  <c:v>-26.604500000000002</c:v>
                </c:pt>
                <c:pt idx="42555">
                  <c:v>-26.602500000000006</c:v>
                </c:pt>
                <c:pt idx="42556">
                  <c:v>-26.600500000000011</c:v>
                </c:pt>
                <c:pt idx="42557">
                  <c:v>-26.598500000000001</c:v>
                </c:pt>
                <c:pt idx="42558">
                  <c:v>-26.596500000000006</c:v>
                </c:pt>
                <c:pt idx="42559">
                  <c:v>-26.594500000000011</c:v>
                </c:pt>
                <c:pt idx="42560">
                  <c:v>-26.592500000000001</c:v>
                </c:pt>
                <c:pt idx="42561">
                  <c:v>-26.590500000000006</c:v>
                </c:pt>
                <c:pt idx="42562">
                  <c:v>-26.58850000000001</c:v>
                </c:pt>
                <c:pt idx="42563">
                  <c:v>-26.586500000000001</c:v>
                </c:pt>
                <c:pt idx="42564">
                  <c:v>-26.584500000000006</c:v>
                </c:pt>
                <c:pt idx="42565">
                  <c:v>-26.58250000000001</c:v>
                </c:pt>
                <c:pt idx="42566">
                  <c:v>-26.580500000000001</c:v>
                </c:pt>
                <c:pt idx="42567">
                  <c:v>-26.578500000000005</c:v>
                </c:pt>
                <c:pt idx="42568">
                  <c:v>-26.57650000000001</c:v>
                </c:pt>
                <c:pt idx="42569">
                  <c:v>-26.5745</c:v>
                </c:pt>
                <c:pt idx="42570">
                  <c:v>-26.572500000000005</c:v>
                </c:pt>
                <c:pt idx="42571">
                  <c:v>-26.57050000000001</c:v>
                </c:pt>
                <c:pt idx="42572">
                  <c:v>-26.5685</c:v>
                </c:pt>
                <c:pt idx="42573">
                  <c:v>-26.566500000000005</c:v>
                </c:pt>
                <c:pt idx="42574">
                  <c:v>-26.56450000000001</c:v>
                </c:pt>
                <c:pt idx="42575">
                  <c:v>-26.5625</c:v>
                </c:pt>
                <c:pt idx="42576">
                  <c:v>-26.560500000000005</c:v>
                </c:pt>
                <c:pt idx="42577">
                  <c:v>-26.558500000000009</c:v>
                </c:pt>
                <c:pt idx="42578">
                  <c:v>-26.5565</c:v>
                </c:pt>
                <c:pt idx="42579">
                  <c:v>-26.554500000000004</c:v>
                </c:pt>
                <c:pt idx="42580">
                  <c:v>-26.552500000000009</c:v>
                </c:pt>
                <c:pt idx="42581">
                  <c:v>-26.5505</c:v>
                </c:pt>
                <c:pt idx="42582">
                  <c:v>-26.548500000000004</c:v>
                </c:pt>
                <c:pt idx="42583">
                  <c:v>-26.546500000000009</c:v>
                </c:pt>
                <c:pt idx="42584">
                  <c:v>-26.544499999999999</c:v>
                </c:pt>
                <c:pt idx="42585">
                  <c:v>-26.542500000000004</c:v>
                </c:pt>
                <c:pt idx="42586">
                  <c:v>-26.540500000000009</c:v>
                </c:pt>
                <c:pt idx="42587">
                  <c:v>-26.538499999999999</c:v>
                </c:pt>
                <c:pt idx="42588">
                  <c:v>-26.536500000000004</c:v>
                </c:pt>
                <c:pt idx="42589">
                  <c:v>-26.534500000000008</c:v>
                </c:pt>
                <c:pt idx="42590">
                  <c:v>-26.532499999999999</c:v>
                </c:pt>
                <c:pt idx="42591">
                  <c:v>-26.530500000000004</c:v>
                </c:pt>
                <c:pt idx="42592">
                  <c:v>-26.528500000000008</c:v>
                </c:pt>
                <c:pt idx="42593">
                  <c:v>-26.526499999999999</c:v>
                </c:pt>
                <c:pt idx="42594">
                  <c:v>-26.524500000000003</c:v>
                </c:pt>
                <c:pt idx="42595">
                  <c:v>-26.522500000000008</c:v>
                </c:pt>
                <c:pt idx="42596">
                  <c:v>-26.520500000000013</c:v>
                </c:pt>
                <c:pt idx="42597">
                  <c:v>-26.518500000000003</c:v>
                </c:pt>
                <c:pt idx="42598">
                  <c:v>-26.516500000000008</c:v>
                </c:pt>
                <c:pt idx="42599">
                  <c:v>-26.514500000000012</c:v>
                </c:pt>
                <c:pt idx="42600">
                  <c:v>-26.512500000000003</c:v>
                </c:pt>
                <c:pt idx="42601">
                  <c:v>-26.510500000000008</c:v>
                </c:pt>
                <c:pt idx="42602">
                  <c:v>-26.508500000000012</c:v>
                </c:pt>
                <c:pt idx="42603">
                  <c:v>-26.506500000000003</c:v>
                </c:pt>
                <c:pt idx="42604">
                  <c:v>-26.504500000000007</c:v>
                </c:pt>
                <c:pt idx="42605">
                  <c:v>-26.502500000000012</c:v>
                </c:pt>
                <c:pt idx="42606">
                  <c:v>-26.500500000000002</c:v>
                </c:pt>
                <c:pt idx="42607">
                  <c:v>-26.498500000000007</c:v>
                </c:pt>
                <c:pt idx="42608">
                  <c:v>-26.496500000000012</c:v>
                </c:pt>
                <c:pt idx="42609">
                  <c:v>-26.494500000000002</c:v>
                </c:pt>
                <c:pt idx="42610">
                  <c:v>-26.492500000000007</c:v>
                </c:pt>
                <c:pt idx="42611">
                  <c:v>-26.490500000000011</c:v>
                </c:pt>
                <c:pt idx="42612">
                  <c:v>-26.488500000000002</c:v>
                </c:pt>
                <c:pt idx="42613">
                  <c:v>-26.486500000000007</c:v>
                </c:pt>
                <c:pt idx="42614">
                  <c:v>-26.484500000000011</c:v>
                </c:pt>
                <c:pt idx="42615">
                  <c:v>-26.482500000000002</c:v>
                </c:pt>
                <c:pt idx="42616">
                  <c:v>-26.480500000000006</c:v>
                </c:pt>
                <c:pt idx="42617">
                  <c:v>-26.478500000000011</c:v>
                </c:pt>
                <c:pt idx="42618">
                  <c:v>-26.476500000000001</c:v>
                </c:pt>
                <c:pt idx="42619">
                  <c:v>-26.474500000000006</c:v>
                </c:pt>
                <c:pt idx="42620">
                  <c:v>-26.472500000000011</c:v>
                </c:pt>
                <c:pt idx="42621">
                  <c:v>-26.470500000000001</c:v>
                </c:pt>
                <c:pt idx="42622">
                  <c:v>-26.468500000000006</c:v>
                </c:pt>
                <c:pt idx="42623">
                  <c:v>-26.466500000000011</c:v>
                </c:pt>
                <c:pt idx="42624">
                  <c:v>-26.464500000000001</c:v>
                </c:pt>
                <c:pt idx="42625">
                  <c:v>-26.462500000000006</c:v>
                </c:pt>
                <c:pt idx="42626">
                  <c:v>-26.46050000000001</c:v>
                </c:pt>
                <c:pt idx="42627">
                  <c:v>-26.458500000000001</c:v>
                </c:pt>
                <c:pt idx="42628">
                  <c:v>-26.456500000000005</c:v>
                </c:pt>
                <c:pt idx="42629">
                  <c:v>-26.45450000000001</c:v>
                </c:pt>
                <c:pt idx="42630">
                  <c:v>-26.452500000000001</c:v>
                </c:pt>
                <c:pt idx="42631">
                  <c:v>-26.450500000000005</c:v>
                </c:pt>
                <c:pt idx="42632">
                  <c:v>-26.44850000000001</c:v>
                </c:pt>
                <c:pt idx="42633">
                  <c:v>-26.4465</c:v>
                </c:pt>
                <c:pt idx="42634">
                  <c:v>-26.444500000000005</c:v>
                </c:pt>
                <c:pt idx="42635">
                  <c:v>-26.44250000000001</c:v>
                </c:pt>
                <c:pt idx="42636">
                  <c:v>-26.4405</c:v>
                </c:pt>
                <c:pt idx="42637">
                  <c:v>-26.438500000000005</c:v>
                </c:pt>
                <c:pt idx="42638">
                  <c:v>-26.436500000000009</c:v>
                </c:pt>
                <c:pt idx="42639">
                  <c:v>-26.4345</c:v>
                </c:pt>
                <c:pt idx="42640">
                  <c:v>-26.432500000000005</c:v>
                </c:pt>
                <c:pt idx="42641">
                  <c:v>-26.430500000000009</c:v>
                </c:pt>
                <c:pt idx="42642">
                  <c:v>-26.4285</c:v>
                </c:pt>
                <c:pt idx="42643">
                  <c:v>-26.426500000000004</c:v>
                </c:pt>
                <c:pt idx="42644">
                  <c:v>-26.424500000000009</c:v>
                </c:pt>
                <c:pt idx="42645">
                  <c:v>-26.422499999999999</c:v>
                </c:pt>
                <c:pt idx="42646">
                  <c:v>-26.420500000000004</c:v>
                </c:pt>
                <c:pt idx="42647">
                  <c:v>-26.418500000000009</c:v>
                </c:pt>
                <c:pt idx="42648">
                  <c:v>-26.416499999999999</c:v>
                </c:pt>
                <c:pt idx="42649">
                  <c:v>-26.414500000000004</c:v>
                </c:pt>
                <c:pt idx="42650">
                  <c:v>-26.412500000000009</c:v>
                </c:pt>
                <c:pt idx="42651">
                  <c:v>-26.410499999999999</c:v>
                </c:pt>
                <c:pt idx="42652">
                  <c:v>-26.408500000000004</c:v>
                </c:pt>
                <c:pt idx="42653">
                  <c:v>-26.406500000000008</c:v>
                </c:pt>
                <c:pt idx="42654">
                  <c:v>-26.404499999999999</c:v>
                </c:pt>
                <c:pt idx="42655">
                  <c:v>-26.402500000000003</c:v>
                </c:pt>
                <c:pt idx="42656">
                  <c:v>-26.400500000000008</c:v>
                </c:pt>
                <c:pt idx="42657">
                  <c:v>-26.398500000000013</c:v>
                </c:pt>
                <c:pt idx="42658">
                  <c:v>-26.396500000000003</c:v>
                </c:pt>
                <c:pt idx="42659">
                  <c:v>-26.394500000000008</c:v>
                </c:pt>
                <c:pt idx="42660">
                  <c:v>-26.392500000000013</c:v>
                </c:pt>
                <c:pt idx="42661">
                  <c:v>-26.390500000000003</c:v>
                </c:pt>
                <c:pt idx="42662">
                  <c:v>-26.388500000000008</c:v>
                </c:pt>
                <c:pt idx="42663">
                  <c:v>-26.386500000000012</c:v>
                </c:pt>
                <c:pt idx="42664">
                  <c:v>-26.384500000000003</c:v>
                </c:pt>
                <c:pt idx="42665">
                  <c:v>-26.382500000000007</c:v>
                </c:pt>
                <c:pt idx="42666">
                  <c:v>-26.380500000000012</c:v>
                </c:pt>
                <c:pt idx="42667">
                  <c:v>-26.378500000000003</c:v>
                </c:pt>
                <c:pt idx="42668">
                  <c:v>-26.376500000000007</c:v>
                </c:pt>
                <c:pt idx="42669">
                  <c:v>-26.374500000000012</c:v>
                </c:pt>
                <c:pt idx="42670">
                  <c:v>-26.372500000000002</c:v>
                </c:pt>
                <c:pt idx="42671">
                  <c:v>-26.370500000000007</c:v>
                </c:pt>
                <c:pt idx="42672">
                  <c:v>-26.368500000000012</c:v>
                </c:pt>
                <c:pt idx="42673">
                  <c:v>-26.366500000000002</c:v>
                </c:pt>
                <c:pt idx="42674">
                  <c:v>-26.364500000000007</c:v>
                </c:pt>
                <c:pt idx="42675">
                  <c:v>-26.362500000000011</c:v>
                </c:pt>
                <c:pt idx="42676">
                  <c:v>-26.360500000000002</c:v>
                </c:pt>
                <c:pt idx="42677">
                  <c:v>-26.358500000000006</c:v>
                </c:pt>
                <c:pt idx="42678">
                  <c:v>-26.356500000000011</c:v>
                </c:pt>
                <c:pt idx="42679">
                  <c:v>-26.354500000000002</c:v>
                </c:pt>
                <c:pt idx="42680">
                  <c:v>-26.352500000000006</c:v>
                </c:pt>
                <c:pt idx="42681">
                  <c:v>-26.350500000000011</c:v>
                </c:pt>
                <c:pt idx="42682">
                  <c:v>-26.348500000000001</c:v>
                </c:pt>
                <c:pt idx="42683">
                  <c:v>-26.346500000000006</c:v>
                </c:pt>
                <c:pt idx="42684">
                  <c:v>-26.344500000000011</c:v>
                </c:pt>
                <c:pt idx="42685">
                  <c:v>-26.342500000000001</c:v>
                </c:pt>
                <c:pt idx="42686">
                  <c:v>-26.340500000000006</c:v>
                </c:pt>
                <c:pt idx="42687">
                  <c:v>-26.33850000000001</c:v>
                </c:pt>
                <c:pt idx="42688">
                  <c:v>-26.336500000000001</c:v>
                </c:pt>
                <c:pt idx="42689">
                  <c:v>-26.334500000000006</c:v>
                </c:pt>
                <c:pt idx="42690">
                  <c:v>-26.33250000000001</c:v>
                </c:pt>
                <c:pt idx="42691">
                  <c:v>-26.330500000000001</c:v>
                </c:pt>
                <c:pt idx="42692">
                  <c:v>-26.328500000000005</c:v>
                </c:pt>
                <c:pt idx="42693">
                  <c:v>-26.32650000000001</c:v>
                </c:pt>
                <c:pt idx="42694">
                  <c:v>-26.3245</c:v>
                </c:pt>
                <c:pt idx="42695">
                  <c:v>-26.322500000000005</c:v>
                </c:pt>
                <c:pt idx="42696">
                  <c:v>-26.32050000000001</c:v>
                </c:pt>
                <c:pt idx="42697">
                  <c:v>-26.3185</c:v>
                </c:pt>
                <c:pt idx="42698">
                  <c:v>-26.316500000000005</c:v>
                </c:pt>
                <c:pt idx="42699">
                  <c:v>-26.31450000000001</c:v>
                </c:pt>
                <c:pt idx="42700">
                  <c:v>-26.3125</c:v>
                </c:pt>
                <c:pt idx="42701">
                  <c:v>-26.310500000000005</c:v>
                </c:pt>
                <c:pt idx="42702">
                  <c:v>-26.308500000000009</c:v>
                </c:pt>
                <c:pt idx="42703">
                  <c:v>-26.3065</c:v>
                </c:pt>
                <c:pt idx="42704">
                  <c:v>-26.304500000000004</c:v>
                </c:pt>
                <c:pt idx="42705">
                  <c:v>-26.302500000000009</c:v>
                </c:pt>
                <c:pt idx="42706">
                  <c:v>-26.3005</c:v>
                </c:pt>
                <c:pt idx="42707">
                  <c:v>-26.298500000000004</c:v>
                </c:pt>
                <c:pt idx="42708">
                  <c:v>-26.296500000000009</c:v>
                </c:pt>
                <c:pt idx="42709">
                  <c:v>-26.294499999999999</c:v>
                </c:pt>
                <c:pt idx="42710">
                  <c:v>-26.292500000000004</c:v>
                </c:pt>
                <c:pt idx="42711">
                  <c:v>-26.290500000000009</c:v>
                </c:pt>
                <c:pt idx="42712">
                  <c:v>-26.288499999999999</c:v>
                </c:pt>
                <c:pt idx="42713">
                  <c:v>-26.286500000000004</c:v>
                </c:pt>
                <c:pt idx="42714">
                  <c:v>-26.284500000000008</c:v>
                </c:pt>
                <c:pt idx="42715">
                  <c:v>-26.282499999999999</c:v>
                </c:pt>
                <c:pt idx="42716">
                  <c:v>-26.280500000000004</c:v>
                </c:pt>
                <c:pt idx="42717">
                  <c:v>-26.278500000000008</c:v>
                </c:pt>
                <c:pt idx="42718">
                  <c:v>-26.276499999999999</c:v>
                </c:pt>
                <c:pt idx="42719">
                  <c:v>-26.274500000000003</c:v>
                </c:pt>
                <c:pt idx="42720">
                  <c:v>-26.272500000000008</c:v>
                </c:pt>
                <c:pt idx="42721">
                  <c:v>-26.270500000000013</c:v>
                </c:pt>
                <c:pt idx="42722">
                  <c:v>-26.268500000000003</c:v>
                </c:pt>
                <c:pt idx="42723">
                  <c:v>-26.266500000000008</c:v>
                </c:pt>
                <c:pt idx="42724">
                  <c:v>-26.264500000000012</c:v>
                </c:pt>
                <c:pt idx="42725">
                  <c:v>-26.262500000000003</c:v>
                </c:pt>
                <c:pt idx="42726">
                  <c:v>-26.260500000000008</c:v>
                </c:pt>
                <c:pt idx="42727">
                  <c:v>-26.258500000000012</c:v>
                </c:pt>
                <c:pt idx="42728">
                  <c:v>-26.256500000000003</c:v>
                </c:pt>
                <c:pt idx="42729">
                  <c:v>-26.254500000000007</c:v>
                </c:pt>
                <c:pt idx="42730">
                  <c:v>-26.252500000000012</c:v>
                </c:pt>
                <c:pt idx="42731">
                  <c:v>-26.250500000000002</c:v>
                </c:pt>
                <c:pt idx="42732">
                  <c:v>-26.248500000000007</c:v>
                </c:pt>
                <c:pt idx="42733">
                  <c:v>-26.246500000000012</c:v>
                </c:pt>
                <c:pt idx="42734">
                  <c:v>-26.244500000000002</c:v>
                </c:pt>
                <c:pt idx="42735">
                  <c:v>-26.242500000000007</c:v>
                </c:pt>
                <c:pt idx="42736">
                  <c:v>-26.240500000000011</c:v>
                </c:pt>
                <c:pt idx="42737">
                  <c:v>-26.238500000000002</c:v>
                </c:pt>
                <c:pt idx="42738">
                  <c:v>-26.236500000000007</c:v>
                </c:pt>
                <c:pt idx="42739">
                  <c:v>-26.234500000000011</c:v>
                </c:pt>
                <c:pt idx="42740">
                  <c:v>-26.232500000000002</c:v>
                </c:pt>
                <c:pt idx="42741">
                  <c:v>-26.230500000000006</c:v>
                </c:pt>
                <c:pt idx="42742">
                  <c:v>-26.228500000000011</c:v>
                </c:pt>
                <c:pt idx="42743">
                  <c:v>-26.226500000000001</c:v>
                </c:pt>
                <c:pt idx="42744">
                  <c:v>-26.224500000000006</c:v>
                </c:pt>
                <c:pt idx="42745">
                  <c:v>-26.222500000000011</c:v>
                </c:pt>
                <c:pt idx="42746">
                  <c:v>-26.220500000000001</c:v>
                </c:pt>
                <c:pt idx="42747">
                  <c:v>-26.218500000000006</c:v>
                </c:pt>
                <c:pt idx="42748">
                  <c:v>-26.216500000000011</c:v>
                </c:pt>
                <c:pt idx="42749">
                  <c:v>-26.214500000000001</c:v>
                </c:pt>
                <c:pt idx="42750">
                  <c:v>-26.212500000000006</c:v>
                </c:pt>
                <c:pt idx="42751">
                  <c:v>-26.21050000000001</c:v>
                </c:pt>
                <c:pt idx="42752">
                  <c:v>-26.208500000000001</c:v>
                </c:pt>
                <c:pt idx="42753">
                  <c:v>-26.206500000000005</c:v>
                </c:pt>
                <c:pt idx="42754">
                  <c:v>-26.20450000000001</c:v>
                </c:pt>
                <c:pt idx="42755">
                  <c:v>-26.202500000000001</c:v>
                </c:pt>
                <c:pt idx="42756">
                  <c:v>-26.200500000000005</c:v>
                </c:pt>
                <c:pt idx="42757">
                  <c:v>-26.19850000000001</c:v>
                </c:pt>
                <c:pt idx="42758">
                  <c:v>-26.1965</c:v>
                </c:pt>
                <c:pt idx="42759">
                  <c:v>-26.194500000000005</c:v>
                </c:pt>
                <c:pt idx="42760">
                  <c:v>-26.19250000000001</c:v>
                </c:pt>
                <c:pt idx="42761">
                  <c:v>-26.1905</c:v>
                </c:pt>
                <c:pt idx="42762">
                  <c:v>-26.188500000000005</c:v>
                </c:pt>
                <c:pt idx="42763">
                  <c:v>-26.186500000000009</c:v>
                </c:pt>
                <c:pt idx="42764">
                  <c:v>-26.1845</c:v>
                </c:pt>
                <c:pt idx="42765">
                  <c:v>-26.182500000000005</c:v>
                </c:pt>
                <c:pt idx="42766">
                  <c:v>-26.180500000000009</c:v>
                </c:pt>
                <c:pt idx="42767">
                  <c:v>-26.1785</c:v>
                </c:pt>
                <c:pt idx="42768">
                  <c:v>-26.176500000000004</c:v>
                </c:pt>
                <c:pt idx="42769">
                  <c:v>-26.174500000000009</c:v>
                </c:pt>
                <c:pt idx="42770">
                  <c:v>-26.172499999999999</c:v>
                </c:pt>
                <c:pt idx="42771">
                  <c:v>-26.170500000000004</c:v>
                </c:pt>
                <c:pt idx="42772">
                  <c:v>-26.168500000000009</c:v>
                </c:pt>
                <c:pt idx="42773">
                  <c:v>-26.166499999999999</c:v>
                </c:pt>
                <c:pt idx="42774">
                  <c:v>-26.164500000000004</c:v>
                </c:pt>
                <c:pt idx="42775">
                  <c:v>-26.162500000000009</c:v>
                </c:pt>
                <c:pt idx="42776">
                  <c:v>-26.160499999999999</c:v>
                </c:pt>
                <c:pt idx="42777">
                  <c:v>-26.158500000000004</c:v>
                </c:pt>
                <c:pt idx="42778">
                  <c:v>-26.156500000000008</c:v>
                </c:pt>
                <c:pt idx="42779">
                  <c:v>-26.154499999999999</c:v>
                </c:pt>
                <c:pt idx="42780">
                  <c:v>-26.152500000000003</c:v>
                </c:pt>
                <c:pt idx="42781">
                  <c:v>-26.150500000000008</c:v>
                </c:pt>
                <c:pt idx="42782">
                  <c:v>-26.148500000000013</c:v>
                </c:pt>
                <c:pt idx="42783">
                  <c:v>-26.146500000000003</c:v>
                </c:pt>
                <c:pt idx="42784">
                  <c:v>-26.144500000000008</c:v>
                </c:pt>
                <c:pt idx="42785">
                  <c:v>-26.142500000000013</c:v>
                </c:pt>
                <c:pt idx="42786">
                  <c:v>-26.140500000000003</c:v>
                </c:pt>
                <c:pt idx="42787">
                  <c:v>-26.138500000000008</c:v>
                </c:pt>
                <c:pt idx="42788">
                  <c:v>-26.136500000000012</c:v>
                </c:pt>
                <c:pt idx="42789">
                  <c:v>-26.134500000000003</c:v>
                </c:pt>
                <c:pt idx="42790">
                  <c:v>-26.132500000000007</c:v>
                </c:pt>
                <c:pt idx="42791">
                  <c:v>-26.130500000000012</c:v>
                </c:pt>
                <c:pt idx="42792">
                  <c:v>-26.128500000000003</c:v>
                </c:pt>
                <c:pt idx="42793">
                  <c:v>-26.126500000000007</c:v>
                </c:pt>
                <c:pt idx="42794">
                  <c:v>-26.124500000000012</c:v>
                </c:pt>
                <c:pt idx="42795">
                  <c:v>-26.122500000000002</c:v>
                </c:pt>
                <c:pt idx="42796">
                  <c:v>-26.120500000000007</c:v>
                </c:pt>
                <c:pt idx="42797">
                  <c:v>-26.118500000000012</c:v>
                </c:pt>
                <c:pt idx="42798">
                  <c:v>-26.116500000000002</c:v>
                </c:pt>
                <c:pt idx="42799">
                  <c:v>-26.114500000000007</c:v>
                </c:pt>
                <c:pt idx="42800">
                  <c:v>-26.112500000000011</c:v>
                </c:pt>
                <c:pt idx="42801">
                  <c:v>-26.110500000000002</c:v>
                </c:pt>
                <c:pt idx="42802">
                  <c:v>-26.108500000000006</c:v>
                </c:pt>
                <c:pt idx="42803">
                  <c:v>-26.106500000000011</c:v>
                </c:pt>
                <c:pt idx="42804">
                  <c:v>-26.104500000000002</c:v>
                </c:pt>
                <c:pt idx="42805">
                  <c:v>-26.102500000000006</c:v>
                </c:pt>
                <c:pt idx="42806">
                  <c:v>-26.100500000000011</c:v>
                </c:pt>
                <c:pt idx="42807">
                  <c:v>-26.098500000000001</c:v>
                </c:pt>
                <c:pt idx="42808">
                  <c:v>-26.096500000000006</c:v>
                </c:pt>
                <c:pt idx="42809">
                  <c:v>-26.094500000000011</c:v>
                </c:pt>
                <c:pt idx="42810">
                  <c:v>-26.092500000000001</c:v>
                </c:pt>
                <c:pt idx="42811">
                  <c:v>-26.090500000000006</c:v>
                </c:pt>
                <c:pt idx="42812">
                  <c:v>-26.08850000000001</c:v>
                </c:pt>
                <c:pt idx="42813">
                  <c:v>-26.086500000000001</c:v>
                </c:pt>
                <c:pt idx="42814">
                  <c:v>-26.084500000000006</c:v>
                </c:pt>
                <c:pt idx="42815">
                  <c:v>-26.08250000000001</c:v>
                </c:pt>
                <c:pt idx="42816">
                  <c:v>-26.080500000000001</c:v>
                </c:pt>
                <c:pt idx="42817">
                  <c:v>-26.078500000000005</c:v>
                </c:pt>
                <c:pt idx="42818">
                  <c:v>-26.07650000000001</c:v>
                </c:pt>
                <c:pt idx="42819">
                  <c:v>-26.0745</c:v>
                </c:pt>
                <c:pt idx="42820">
                  <c:v>-26.072500000000005</c:v>
                </c:pt>
                <c:pt idx="42821">
                  <c:v>-26.07050000000001</c:v>
                </c:pt>
                <c:pt idx="42822">
                  <c:v>-26.0685</c:v>
                </c:pt>
                <c:pt idx="42823">
                  <c:v>-26.066500000000005</c:v>
                </c:pt>
                <c:pt idx="42824">
                  <c:v>-26.06450000000001</c:v>
                </c:pt>
                <c:pt idx="42825">
                  <c:v>-26.0625</c:v>
                </c:pt>
                <c:pt idx="42826">
                  <c:v>-26.060500000000005</c:v>
                </c:pt>
                <c:pt idx="42827">
                  <c:v>-26.058500000000009</c:v>
                </c:pt>
                <c:pt idx="42828">
                  <c:v>-26.0565</c:v>
                </c:pt>
                <c:pt idx="42829">
                  <c:v>-26.054500000000004</c:v>
                </c:pt>
                <c:pt idx="42830">
                  <c:v>-26.052500000000009</c:v>
                </c:pt>
                <c:pt idx="42831">
                  <c:v>-26.0505</c:v>
                </c:pt>
                <c:pt idx="42832">
                  <c:v>-26.048500000000004</c:v>
                </c:pt>
                <c:pt idx="42833">
                  <c:v>-26.046500000000009</c:v>
                </c:pt>
                <c:pt idx="42834">
                  <c:v>-26.044499999999999</c:v>
                </c:pt>
                <c:pt idx="42835">
                  <c:v>-26.042500000000004</c:v>
                </c:pt>
                <c:pt idx="42836">
                  <c:v>-26.040500000000009</c:v>
                </c:pt>
                <c:pt idx="42837">
                  <c:v>-26.038499999999999</c:v>
                </c:pt>
                <c:pt idx="42838">
                  <c:v>-26.036500000000004</c:v>
                </c:pt>
                <c:pt idx="42839">
                  <c:v>-26.034500000000008</c:v>
                </c:pt>
                <c:pt idx="42840">
                  <c:v>-26.032499999999999</c:v>
                </c:pt>
                <c:pt idx="42841">
                  <c:v>-26.030500000000004</c:v>
                </c:pt>
                <c:pt idx="42842">
                  <c:v>-26.028500000000008</c:v>
                </c:pt>
                <c:pt idx="42843">
                  <c:v>-26.026499999999999</c:v>
                </c:pt>
                <c:pt idx="42844">
                  <c:v>-26.024500000000003</c:v>
                </c:pt>
                <c:pt idx="42845">
                  <c:v>-26.022500000000008</c:v>
                </c:pt>
                <c:pt idx="42846">
                  <c:v>-26.020500000000013</c:v>
                </c:pt>
                <c:pt idx="42847">
                  <c:v>-26.018500000000003</c:v>
                </c:pt>
                <c:pt idx="42848">
                  <c:v>-26.016500000000008</c:v>
                </c:pt>
                <c:pt idx="42849">
                  <c:v>-26.014500000000012</c:v>
                </c:pt>
                <c:pt idx="42850">
                  <c:v>-26.012500000000003</c:v>
                </c:pt>
                <c:pt idx="42851">
                  <c:v>-26.010500000000008</c:v>
                </c:pt>
                <c:pt idx="42852">
                  <c:v>-26.008500000000012</c:v>
                </c:pt>
                <c:pt idx="42853">
                  <c:v>-26.006500000000003</c:v>
                </c:pt>
                <c:pt idx="42854">
                  <c:v>-26.004500000000007</c:v>
                </c:pt>
                <c:pt idx="42855">
                  <c:v>-26.002500000000012</c:v>
                </c:pt>
                <c:pt idx="42856">
                  <c:v>-26.000500000000002</c:v>
                </c:pt>
                <c:pt idx="42857">
                  <c:v>-25.998500000000007</c:v>
                </c:pt>
                <c:pt idx="42858">
                  <c:v>-25.996500000000012</c:v>
                </c:pt>
                <c:pt idx="42859">
                  <c:v>-25.994500000000002</c:v>
                </c:pt>
                <c:pt idx="42860">
                  <c:v>-25.992500000000007</c:v>
                </c:pt>
                <c:pt idx="42861">
                  <c:v>-25.990500000000011</c:v>
                </c:pt>
                <c:pt idx="42862">
                  <c:v>-25.988500000000002</c:v>
                </c:pt>
                <c:pt idx="42863">
                  <c:v>-25.986500000000007</c:v>
                </c:pt>
                <c:pt idx="42864">
                  <c:v>-25.984500000000011</c:v>
                </c:pt>
                <c:pt idx="42865">
                  <c:v>-25.982500000000002</c:v>
                </c:pt>
                <c:pt idx="42866">
                  <c:v>-25.980500000000006</c:v>
                </c:pt>
                <c:pt idx="42867">
                  <c:v>-25.978500000000011</c:v>
                </c:pt>
                <c:pt idx="42868">
                  <c:v>-25.976500000000001</c:v>
                </c:pt>
                <c:pt idx="42869">
                  <c:v>-25.974500000000006</c:v>
                </c:pt>
                <c:pt idx="42870">
                  <c:v>-25.972500000000011</c:v>
                </c:pt>
                <c:pt idx="42871">
                  <c:v>-25.970500000000001</c:v>
                </c:pt>
                <c:pt idx="42872">
                  <c:v>-25.968500000000006</c:v>
                </c:pt>
                <c:pt idx="42873">
                  <c:v>-25.966500000000011</c:v>
                </c:pt>
                <c:pt idx="42874">
                  <c:v>-25.964500000000001</c:v>
                </c:pt>
                <c:pt idx="42875">
                  <c:v>-25.962500000000006</c:v>
                </c:pt>
                <c:pt idx="42876">
                  <c:v>-25.96050000000001</c:v>
                </c:pt>
                <c:pt idx="42877">
                  <c:v>-25.958500000000001</c:v>
                </c:pt>
                <c:pt idx="42878">
                  <c:v>-25.956500000000005</c:v>
                </c:pt>
                <c:pt idx="42879">
                  <c:v>-25.95450000000001</c:v>
                </c:pt>
                <c:pt idx="42880">
                  <c:v>-25.952500000000001</c:v>
                </c:pt>
                <c:pt idx="42881">
                  <c:v>-25.950500000000005</c:v>
                </c:pt>
                <c:pt idx="42882">
                  <c:v>-25.94850000000001</c:v>
                </c:pt>
                <c:pt idx="42883">
                  <c:v>-25.9465</c:v>
                </c:pt>
                <c:pt idx="42884">
                  <c:v>-25.944500000000005</c:v>
                </c:pt>
                <c:pt idx="42885">
                  <c:v>-25.94250000000001</c:v>
                </c:pt>
                <c:pt idx="42886">
                  <c:v>-25.9405</c:v>
                </c:pt>
                <c:pt idx="42887">
                  <c:v>-25.938500000000005</c:v>
                </c:pt>
                <c:pt idx="42888">
                  <c:v>-25.936500000000009</c:v>
                </c:pt>
                <c:pt idx="42889">
                  <c:v>-25.9345</c:v>
                </c:pt>
                <c:pt idx="42890">
                  <c:v>-25.932500000000005</c:v>
                </c:pt>
                <c:pt idx="42891">
                  <c:v>-25.930500000000009</c:v>
                </c:pt>
                <c:pt idx="42892">
                  <c:v>-25.9285</c:v>
                </c:pt>
                <c:pt idx="42893">
                  <c:v>-25.926500000000004</c:v>
                </c:pt>
                <c:pt idx="42894">
                  <c:v>-25.924500000000009</c:v>
                </c:pt>
                <c:pt idx="42895">
                  <c:v>-25.922499999999999</c:v>
                </c:pt>
                <c:pt idx="42896">
                  <c:v>-25.920500000000004</c:v>
                </c:pt>
                <c:pt idx="42897">
                  <c:v>-25.918500000000009</c:v>
                </c:pt>
                <c:pt idx="42898">
                  <c:v>-25.916499999999999</c:v>
                </c:pt>
                <c:pt idx="42899">
                  <c:v>-25.914500000000004</c:v>
                </c:pt>
                <c:pt idx="42900">
                  <c:v>-25.912500000000009</c:v>
                </c:pt>
                <c:pt idx="42901">
                  <c:v>-25.910499999999999</c:v>
                </c:pt>
                <c:pt idx="42902">
                  <c:v>-25.908500000000004</c:v>
                </c:pt>
                <c:pt idx="42903">
                  <c:v>-25.906500000000008</c:v>
                </c:pt>
                <c:pt idx="42904">
                  <c:v>-25.904499999999999</c:v>
                </c:pt>
                <c:pt idx="42905">
                  <c:v>-25.902500000000003</c:v>
                </c:pt>
                <c:pt idx="42906">
                  <c:v>-25.900500000000008</c:v>
                </c:pt>
                <c:pt idx="42907">
                  <c:v>-25.898500000000013</c:v>
                </c:pt>
                <c:pt idx="42908">
                  <c:v>-25.896500000000003</c:v>
                </c:pt>
                <c:pt idx="42909">
                  <c:v>-25.894500000000008</c:v>
                </c:pt>
                <c:pt idx="42910">
                  <c:v>-25.892500000000013</c:v>
                </c:pt>
                <c:pt idx="42911">
                  <c:v>-25.890500000000003</c:v>
                </c:pt>
                <c:pt idx="42912">
                  <c:v>-25.888500000000008</c:v>
                </c:pt>
                <c:pt idx="42913">
                  <c:v>-25.886500000000012</c:v>
                </c:pt>
                <c:pt idx="42914">
                  <c:v>-25.884500000000003</c:v>
                </c:pt>
                <c:pt idx="42915">
                  <c:v>-25.882500000000007</c:v>
                </c:pt>
                <c:pt idx="42916">
                  <c:v>-25.880500000000012</c:v>
                </c:pt>
                <c:pt idx="42917">
                  <c:v>-25.878500000000003</c:v>
                </c:pt>
                <c:pt idx="42918">
                  <c:v>-25.876500000000007</c:v>
                </c:pt>
                <c:pt idx="42919">
                  <c:v>-25.874500000000012</c:v>
                </c:pt>
                <c:pt idx="42920">
                  <c:v>-25.872500000000002</c:v>
                </c:pt>
                <c:pt idx="42921">
                  <c:v>-25.870500000000007</c:v>
                </c:pt>
                <c:pt idx="42922">
                  <c:v>-25.868500000000012</c:v>
                </c:pt>
                <c:pt idx="42923">
                  <c:v>-25.866500000000002</c:v>
                </c:pt>
                <c:pt idx="42924">
                  <c:v>-25.864500000000007</c:v>
                </c:pt>
                <c:pt idx="42925">
                  <c:v>-25.862500000000011</c:v>
                </c:pt>
                <c:pt idx="42926">
                  <c:v>-25.860500000000002</c:v>
                </c:pt>
                <c:pt idx="42927">
                  <c:v>-25.858500000000006</c:v>
                </c:pt>
                <c:pt idx="42928">
                  <c:v>-25.856500000000011</c:v>
                </c:pt>
                <c:pt idx="42929">
                  <c:v>-25.854500000000002</c:v>
                </c:pt>
                <c:pt idx="42930">
                  <c:v>-25.852500000000006</c:v>
                </c:pt>
                <c:pt idx="42931">
                  <c:v>-25.850500000000011</c:v>
                </c:pt>
                <c:pt idx="42932">
                  <c:v>-25.848500000000001</c:v>
                </c:pt>
                <c:pt idx="42933">
                  <c:v>-25.846500000000006</c:v>
                </c:pt>
                <c:pt idx="42934">
                  <c:v>-25.844500000000011</c:v>
                </c:pt>
                <c:pt idx="42935">
                  <c:v>-25.842500000000001</c:v>
                </c:pt>
                <c:pt idx="42936">
                  <c:v>-25.840500000000006</c:v>
                </c:pt>
                <c:pt idx="42937">
                  <c:v>-25.83850000000001</c:v>
                </c:pt>
                <c:pt idx="42938">
                  <c:v>-25.836500000000001</c:v>
                </c:pt>
                <c:pt idx="42939">
                  <c:v>-25.834500000000006</c:v>
                </c:pt>
                <c:pt idx="42940">
                  <c:v>-25.83250000000001</c:v>
                </c:pt>
                <c:pt idx="42941">
                  <c:v>-25.830500000000001</c:v>
                </c:pt>
                <c:pt idx="42942">
                  <c:v>-25.828500000000005</c:v>
                </c:pt>
                <c:pt idx="42943">
                  <c:v>-25.82650000000001</c:v>
                </c:pt>
                <c:pt idx="42944">
                  <c:v>-25.8245</c:v>
                </c:pt>
                <c:pt idx="42945">
                  <c:v>-25.822500000000005</c:v>
                </c:pt>
                <c:pt idx="42946">
                  <c:v>-25.82050000000001</c:v>
                </c:pt>
                <c:pt idx="42947">
                  <c:v>-25.8185</c:v>
                </c:pt>
                <c:pt idx="42948">
                  <c:v>-25.816500000000005</c:v>
                </c:pt>
                <c:pt idx="42949">
                  <c:v>-25.81450000000001</c:v>
                </c:pt>
                <c:pt idx="42950">
                  <c:v>-25.8125</c:v>
                </c:pt>
                <c:pt idx="42951">
                  <c:v>-25.810500000000005</c:v>
                </c:pt>
                <c:pt idx="42952">
                  <c:v>-25.808500000000009</c:v>
                </c:pt>
                <c:pt idx="42953">
                  <c:v>-25.8065</c:v>
                </c:pt>
                <c:pt idx="42954">
                  <c:v>-25.804500000000004</c:v>
                </c:pt>
                <c:pt idx="42955">
                  <c:v>-25.802500000000009</c:v>
                </c:pt>
                <c:pt idx="42956">
                  <c:v>-25.8005</c:v>
                </c:pt>
                <c:pt idx="42957">
                  <c:v>-25.798500000000004</c:v>
                </c:pt>
                <c:pt idx="42958">
                  <c:v>-25.796500000000009</c:v>
                </c:pt>
                <c:pt idx="42959">
                  <c:v>-25.794499999999999</c:v>
                </c:pt>
                <c:pt idx="42960">
                  <c:v>-25.792500000000004</c:v>
                </c:pt>
                <c:pt idx="42961">
                  <c:v>-25.790500000000009</c:v>
                </c:pt>
                <c:pt idx="42962">
                  <c:v>-25.788499999999999</c:v>
                </c:pt>
                <c:pt idx="42963">
                  <c:v>-25.786500000000004</c:v>
                </c:pt>
                <c:pt idx="42964">
                  <c:v>-25.784500000000008</c:v>
                </c:pt>
                <c:pt idx="42965">
                  <c:v>-25.782499999999999</c:v>
                </c:pt>
                <c:pt idx="42966">
                  <c:v>-25.780500000000004</c:v>
                </c:pt>
                <c:pt idx="42967">
                  <c:v>-25.778500000000008</c:v>
                </c:pt>
                <c:pt idx="42968">
                  <c:v>-25.776499999999999</c:v>
                </c:pt>
                <c:pt idx="42969">
                  <c:v>-25.774500000000003</c:v>
                </c:pt>
                <c:pt idx="42970">
                  <c:v>-25.772500000000008</c:v>
                </c:pt>
                <c:pt idx="42971">
                  <c:v>-25.770500000000013</c:v>
                </c:pt>
                <c:pt idx="42972">
                  <c:v>-25.768500000000003</c:v>
                </c:pt>
                <c:pt idx="42973">
                  <c:v>-25.766500000000008</c:v>
                </c:pt>
                <c:pt idx="42974">
                  <c:v>-25.764500000000012</c:v>
                </c:pt>
                <c:pt idx="42975">
                  <c:v>-25.762500000000003</c:v>
                </c:pt>
                <c:pt idx="42976">
                  <c:v>-25.760500000000008</c:v>
                </c:pt>
                <c:pt idx="42977">
                  <c:v>-25.758500000000012</c:v>
                </c:pt>
                <c:pt idx="42978">
                  <c:v>-25.756500000000003</c:v>
                </c:pt>
                <c:pt idx="42979">
                  <c:v>-25.754500000000007</c:v>
                </c:pt>
                <c:pt idx="42980">
                  <c:v>-25.752500000000012</c:v>
                </c:pt>
                <c:pt idx="42981">
                  <c:v>-25.750500000000002</c:v>
                </c:pt>
                <c:pt idx="42982">
                  <c:v>-25.748500000000007</c:v>
                </c:pt>
                <c:pt idx="42983">
                  <c:v>-25.746500000000012</c:v>
                </c:pt>
                <c:pt idx="42984">
                  <c:v>-25.744500000000002</c:v>
                </c:pt>
                <c:pt idx="42985">
                  <c:v>-25.742500000000007</c:v>
                </c:pt>
                <c:pt idx="42986">
                  <c:v>-25.740500000000011</c:v>
                </c:pt>
                <c:pt idx="42987">
                  <c:v>-25.738500000000002</c:v>
                </c:pt>
                <c:pt idx="42988">
                  <c:v>-25.736500000000007</c:v>
                </c:pt>
                <c:pt idx="42989">
                  <c:v>-25.734500000000011</c:v>
                </c:pt>
                <c:pt idx="42990">
                  <c:v>-25.732500000000002</c:v>
                </c:pt>
                <c:pt idx="42991">
                  <c:v>-25.730500000000006</c:v>
                </c:pt>
                <c:pt idx="42992">
                  <c:v>-25.728500000000011</c:v>
                </c:pt>
                <c:pt idx="42993">
                  <c:v>-25.726500000000001</c:v>
                </c:pt>
                <c:pt idx="42994">
                  <c:v>-25.724500000000006</c:v>
                </c:pt>
                <c:pt idx="42995">
                  <c:v>-25.722500000000011</c:v>
                </c:pt>
                <c:pt idx="42996">
                  <c:v>-25.720500000000001</c:v>
                </c:pt>
                <c:pt idx="42997">
                  <c:v>-25.718500000000006</c:v>
                </c:pt>
                <c:pt idx="42998">
                  <c:v>-25.716500000000011</c:v>
                </c:pt>
                <c:pt idx="42999">
                  <c:v>-25.714500000000001</c:v>
                </c:pt>
                <c:pt idx="43000">
                  <c:v>-25.712500000000006</c:v>
                </c:pt>
                <c:pt idx="43001">
                  <c:v>-25.71050000000001</c:v>
                </c:pt>
                <c:pt idx="43002">
                  <c:v>-25.708500000000001</c:v>
                </c:pt>
                <c:pt idx="43003">
                  <c:v>-25.706500000000005</c:v>
                </c:pt>
                <c:pt idx="43004">
                  <c:v>-25.70450000000001</c:v>
                </c:pt>
                <c:pt idx="43005">
                  <c:v>-25.702500000000001</c:v>
                </c:pt>
                <c:pt idx="43006">
                  <c:v>-25.700500000000005</c:v>
                </c:pt>
                <c:pt idx="43007">
                  <c:v>-25.69850000000001</c:v>
                </c:pt>
                <c:pt idx="43008">
                  <c:v>-25.6965</c:v>
                </c:pt>
                <c:pt idx="43009">
                  <c:v>-25.694500000000005</c:v>
                </c:pt>
                <c:pt idx="43010">
                  <c:v>-25.69250000000001</c:v>
                </c:pt>
                <c:pt idx="43011">
                  <c:v>-25.6905</c:v>
                </c:pt>
                <c:pt idx="43012">
                  <c:v>-25.688500000000005</c:v>
                </c:pt>
                <c:pt idx="43013">
                  <c:v>-25.686500000000009</c:v>
                </c:pt>
                <c:pt idx="43014">
                  <c:v>-25.6845</c:v>
                </c:pt>
                <c:pt idx="43015">
                  <c:v>-25.682500000000005</c:v>
                </c:pt>
                <c:pt idx="43016">
                  <c:v>-25.680500000000009</c:v>
                </c:pt>
                <c:pt idx="43017">
                  <c:v>-25.6785</c:v>
                </c:pt>
                <c:pt idx="43018">
                  <c:v>-25.676500000000004</c:v>
                </c:pt>
                <c:pt idx="43019">
                  <c:v>-25.674500000000009</c:v>
                </c:pt>
                <c:pt idx="43020">
                  <c:v>-25.672499999999999</c:v>
                </c:pt>
                <c:pt idx="43021">
                  <c:v>-25.670500000000004</c:v>
                </c:pt>
                <c:pt idx="43022">
                  <c:v>-25.668500000000009</c:v>
                </c:pt>
                <c:pt idx="43023">
                  <c:v>-25.666499999999999</c:v>
                </c:pt>
                <c:pt idx="43024">
                  <c:v>-25.664500000000004</c:v>
                </c:pt>
                <c:pt idx="43025">
                  <c:v>-25.662500000000009</c:v>
                </c:pt>
                <c:pt idx="43026">
                  <c:v>-25.660499999999999</c:v>
                </c:pt>
                <c:pt idx="43027">
                  <c:v>-25.658500000000004</c:v>
                </c:pt>
                <c:pt idx="43028">
                  <c:v>-25.656500000000008</c:v>
                </c:pt>
                <c:pt idx="43029">
                  <c:v>-25.654499999999999</c:v>
                </c:pt>
                <c:pt idx="43030">
                  <c:v>-25.652500000000003</c:v>
                </c:pt>
                <c:pt idx="43031">
                  <c:v>-25.650500000000008</c:v>
                </c:pt>
                <c:pt idx="43032">
                  <c:v>-25.648500000000013</c:v>
                </c:pt>
                <c:pt idx="43033">
                  <c:v>-25.646500000000003</c:v>
                </c:pt>
                <c:pt idx="43034">
                  <c:v>-25.644500000000008</c:v>
                </c:pt>
                <c:pt idx="43035">
                  <c:v>-25.642500000000013</c:v>
                </c:pt>
                <c:pt idx="43036">
                  <c:v>-25.640500000000003</c:v>
                </c:pt>
                <c:pt idx="43037">
                  <c:v>-25.638500000000008</c:v>
                </c:pt>
                <c:pt idx="43038">
                  <c:v>-25.636500000000012</c:v>
                </c:pt>
                <c:pt idx="43039">
                  <c:v>-25.634500000000003</c:v>
                </c:pt>
                <c:pt idx="43040">
                  <c:v>-25.632500000000007</c:v>
                </c:pt>
                <c:pt idx="43041">
                  <c:v>-25.630500000000012</c:v>
                </c:pt>
                <c:pt idx="43042">
                  <c:v>-25.628500000000003</c:v>
                </c:pt>
                <c:pt idx="43043">
                  <c:v>-25.626500000000007</c:v>
                </c:pt>
                <c:pt idx="43044">
                  <c:v>-25.624500000000012</c:v>
                </c:pt>
                <c:pt idx="43045">
                  <c:v>-25.622500000000002</c:v>
                </c:pt>
                <c:pt idx="43046">
                  <c:v>-25.620500000000007</c:v>
                </c:pt>
                <c:pt idx="43047">
                  <c:v>-25.618500000000012</c:v>
                </c:pt>
                <c:pt idx="43048">
                  <c:v>-25.616500000000002</c:v>
                </c:pt>
                <c:pt idx="43049">
                  <c:v>-25.614500000000007</c:v>
                </c:pt>
                <c:pt idx="43050">
                  <c:v>-25.612500000000011</c:v>
                </c:pt>
                <c:pt idx="43051">
                  <c:v>-25.610500000000002</c:v>
                </c:pt>
                <c:pt idx="43052">
                  <c:v>-25.608500000000006</c:v>
                </c:pt>
                <c:pt idx="43053">
                  <c:v>-25.606500000000011</c:v>
                </c:pt>
                <c:pt idx="43054">
                  <c:v>-25.604500000000002</c:v>
                </c:pt>
                <c:pt idx="43055">
                  <c:v>-25.602500000000006</c:v>
                </c:pt>
                <c:pt idx="43056">
                  <c:v>-25.600500000000011</c:v>
                </c:pt>
                <c:pt idx="43057">
                  <c:v>-25.598500000000001</c:v>
                </c:pt>
                <c:pt idx="43058">
                  <c:v>-25.596500000000006</c:v>
                </c:pt>
                <c:pt idx="43059">
                  <c:v>-25.594500000000011</c:v>
                </c:pt>
                <c:pt idx="43060">
                  <c:v>-25.592500000000001</c:v>
                </c:pt>
                <c:pt idx="43061">
                  <c:v>-25.590500000000006</c:v>
                </c:pt>
                <c:pt idx="43062">
                  <c:v>-25.58850000000001</c:v>
                </c:pt>
                <c:pt idx="43063">
                  <c:v>-25.586500000000001</c:v>
                </c:pt>
                <c:pt idx="43064">
                  <c:v>-25.584500000000006</c:v>
                </c:pt>
                <c:pt idx="43065">
                  <c:v>-25.58250000000001</c:v>
                </c:pt>
                <c:pt idx="43066">
                  <c:v>-25.580500000000001</c:v>
                </c:pt>
                <c:pt idx="43067">
                  <c:v>-25.578500000000005</c:v>
                </c:pt>
                <c:pt idx="43068">
                  <c:v>-25.57650000000001</c:v>
                </c:pt>
                <c:pt idx="43069">
                  <c:v>-25.5745</c:v>
                </c:pt>
                <c:pt idx="43070">
                  <c:v>-25.572500000000005</c:v>
                </c:pt>
                <c:pt idx="43071">
                  <c:v>-25.57050000000001</c:v>
                </c:pt>
                <c:pt idx="43072">
                  <c:v>-25.5685</c:v>
                </c:pt>
                <c:pt idx="43073">
                  <c:v>-25.566500000000005</c:v>
                </c:pt>
                <c:pt idx="43074">
                  <c:v>-25.56450000000001</c:v>
                </c:pt>
                <c:pt idx="43075">
                  <c:v>-25.5625</c:v>
                </c:pt>
                <c:pt idx="43076">
                  <c:v>-25.560500000000005</c:v>
                </c:pt>
                <c:pt idx="43077">
                  <c:v>-25.558500000000009</c:v>
                </c:pt>
                <c:pt idx="43078">
                  <c:v>-25.5565</c:v>
                </c:pt>
                <c:pt idx="43079">
                  <c:v>-25.554500000000004</c:v>
                </c:pt>
                <c:pt idx="43080">
                  <c:v>-25.552500000000009</c:v>
                </c:pt>
                <c:pt idx="43081">
                  <c:v>-25.5505</c:v>
                </c:pt>
                <c:pt idx="43082">
                  <c:v>-25.548500000000004</c:v>
                </c:pt>
                <c:pt idx="43083">
                  <c:v>-25.546500000000009</c:v>
                </c:pt>
                <c:pt idx="43084">
                  <c:v>-25.544499999999999</c:v>
                </c:pt>
                <c:pt idx="43085">
                  <c:v>-25.542500000000004</c:v>
                </c:pt>
                <c:pt idx="43086">
                  <c:v>-25.540500000000009</c:v>
                </c:pt>
                <c:pt idx="43087">
                  <c:v>-25.538499999999999</c:v>
                </c:pt>
                <c:pt idx="43088">
                  <c:v>-25.536500000000004</c:v>
                </c:pt>
                <c:pt idx="43089">
                  <c:v>-25.534500000000008</c:v>
                </c:pt>
                <c:pt idx="43090">
                  <c:v>-25.532499999999999</c:v>
                </c:pt>
                <c:pt idx="43091">
                  <c:v>-25.530500000000004</c:v>
                </c:pt>
                <c:pt idx="43092">
                  <c:v>-25.528500000000008</c:v>
                </c:pt>
                <c:pt idx="43093">
                  <c:v>-25.526499999999999</c:v>
                </c:pt>
                <c:pt idx="43094">
                  <c:v>-25.524500000000003</c:v>
                </c:pt>
                <c:pt idx="43095">
                  <c:v>-25.522500000000008</c:v>
                </c:pt>
                <c:pt idx="43096">
                  <c:v>-25.520500000000013</c:v>
                </c:pt>
                <c:pt idx="43097">
                  <c:v>-25.518500000000003</c:v>
                </c:pt>
                <c:pt idx="43098">
                  <c:v>-25.516500000000008</c:v>
                </c:pt>
                <c:pt idx="43099">
                  <c:v>-25.514500000000012</c:v>
                </c:pt>
                <c:pt idx="43100">
                  <c:v>-25.512500000000003</c:v>
                </c:pt>
                <c:pt idx="43101">
                  <c:v>-25.510500000000008</c:v>
                </c:pt>
                <c:pt idx="43102">
                  <c:v>-25.508500000000012</c:v>
                </c:pt>
                <c:pt idx="43103">
                  <c:v>-25.506500000000003</c:v>
                </c:pt>
                <c:pt idx="43104">
                  <c:v>-25.504500000000007</c:v>
                </c:pt>
                <c:pt idx="43105">
                  <c:v>-25.502500000000012</c:v>
                </c:pt>
                <c:pt idx="43106">
                  <c:v>-25.500500000000002</c:v>
                </c:pt>
                <c:pt idx="43107">
                  <c:v>-25.498500000000007</c:v>
                </c:pt>
                <c:pt idx="43108">
                  <c:v>-25.496500000000012</c:v>
                </c:pt>
                <c:pt idx="43109">
                  <c:v>-25.494500000000002</c:v>
                </c:pt>
                <c:pt idx="43110">
                  <c:v>-25.492500000000007</c:v>
                </c:pt>
                <c:pt idx="43111">
                  <c:v>-25.490500000000011</c:v>
                </c:pt>
                <c:pt idx="43112">
                  <c:v>-25.488500000000002</c:v>
                </c:pt>
                <c:pt idx="43113">
                  <c:v>-25.486500000000007</c:v>
                </c:pt>
                <c:pt idx="43114">
                  <c:v>-25.484500000000011</c:v>
                </c:pt>
                <c:pt idx="43115">
                  <c:v>-25.482500000000002</c:v>
                </c:pt>
                <c:pt idx="43116">
                  <c:v>-25.480500000000006</c:v>
                </c:pt>
                <c:pt idx="43117">
                  <c:v>-25.478500000000011</c:v>
                </c:pt>
                <c:pt idx="43118">
                  <c:v>-25.476500000000001</c:v>
                </c:pt>
                <c:pt idx="43119">
                  <c:v>-25.474500000000006</c:v>
                </c:pt>
                <c:pt idx="43120">
                  <c:v>-25.472500000000011</c:v>
                </c:pt>
                <c:pt idx="43121">
                  <c:v>-25.470500000000001</c:v>
                </c:pt>
                <c:pt idx="43122">
                  <c:v>-25.468500000000006</c:v>
                </c:pt>
                <c:pt idx="43123">
                  <c:v>-25.466500000000011</c:v>
                </c:pt>
                <c:pt idx="43124">
                  <c:v>-25.464500000000001</c:v>
                </c:pt>
                <c:pt idx="43125">
                  <c:v>-25.462500000000006</c:v>
                </c:pt>
                <c:pt idx="43126">
                  <c:v>-25.46050000000001</c:v>
                </c:pt>
                <c:pt idx="43127">
                  <c:v>-25.458500000000001</c:v>
                </c:pt>
                <c:pt idx="43128">
                  <c:v>-25.456500000000005</c:v>
                </c:pt>
                <c:pt idx="43129">
                  <c:v>-25.45450000000001</c:v>
                </c:pt>
                <c:pt idx="43130">
                  <c:v>-25.452500000000001</c:v>
                </c:pt>
                <c:pt idx="43131">
                  <c:v>-25.450500000000005</c:v>
                </c:pt>
                <c:pt idx="43132">
                  <c:v>-25.44850000000001</c:v>
                </c:pt>
                <c:pt idx="43133">
                  <c:v>-25.4465</c:v>
                </c:pt>
                <c:pt idx="43134">
                  <c:v>-25.444500000000005</c:v>
                </c:pt>
                <c:pt idx="43135">
                  <c:v>-25.44250000000001</c:v>
                </c:pt>
                <c:pt idx="43136">
                  <c:v>-25.4405</c:v>
                </c:pt>
                <c:pt idx="43137">
                  <c:v>-25.438500000000005</c:v>
                </c:pt>
                <c:pt idx="43138">
                  <c:v>-25.436500000000009</c:v>
                </c:pt>
                <c:pt idx="43139">
                  <c:v>-25.4345</c:v>
                </c:pt>
                <c:pt idx="43140">
                  <c:v>-25.432500000000005</c:v>
                </c:pt>
                <c:pt idx="43141">
                  <c:v>-25.430500000000009</c:v>
                </c:pt>
                <c:pt idx="43142">
                  <c:v>-25.4285</c:v>
                </c:pt>
                <c:pt idx="43143">
                  <c:v>-25.426500000000004</c:v>
                </c:pt>
                <c:pt idx="43144">
                  <c:v>-25.424500000000009</c:v>
                </c:pt>
                <c:pt idx="43145">
                  <c:v>-25.422499999999999</c:v>
                </c:pt>
                <c:pt idx="43146">
                  <c:v>-25.420500000000004</c:v>
                </c:pt>
                <c:pt idx="43147">
                  <c:v>-25.418500000000009</c:v>
                </c:pt>
                <c:pt idx="43148">
                  <c:v>-25.416499999999999</c:v>
                </c:pt>
                <c:pt idx="43149">
                  <c:v>-25.414500000000004</c:v>
                </c:pt>
                <c:pt idx="43150">
                  <c:v>-25.412500000000009</c:v>
                </c:pt>
                <c:pt idx="43151">
                  <c:v>-25.410499999999999</c:v>
                </c:pt>
                <c:pt idx="43152">
                  <c:v>-25.408500000000004</c:v>
                </c:pt>
                <c:pt idx="43153">
                  <c:v>-25.406500000000008</c:v>
                </c:pt>
                <c:pt idx="43154">
                  <c:v>-25.404499999999999</c:v>
                </c:pt>
                <c:pt idx="43155">
                  <c:v>-25.402500000000003</c:v>
                </c:pt>
                <c:pt idx="43156">
                  <c:v>-25.400500000000008</c:v>
                </c:pt>
                <c:pt idx="43157">
                  <c:v>-25.398500000000013</c:v>
                </c:pt>
                <c:pt idx="43158">
                  <c:v>-25.396500000000003</c:v>
                </c:pt>
                <c:pt idx="43159">
                  <c:v>-25.394500000000008</c:v>
                </c:pt>
                <c:pt idx="43160">
                  <c:v>-25.392500000000013</c:v>
                </c:pt>
                <c:pt idx="43161">
                  <c:v>-25.390500000000003</c:v>
                </c:pt>
                <c:pt idx="43162">
                  <c:v>-25.388500000000008</c:v>
                </c:pt>
                <c:pt idx="43163">
                  <c:v>-25.386500000000012</c:v>
                </c:pt>
                <c:pt idx="43164">
                  <c:v>-25.384500000000003</c:v>
                </c:pt>
                <c:pt idx="43165">
                  <c:v>-25.382500000000007</c:v>
                </c:pt>
                <c:pt idx="43166">
                  <c:v>-25.380500000000012</c:v>
                </c:pt>
                <c:pt idx="43167">
                  <c:v>-25.378500000000003</c:v>
                </c:pt>
                <c:pt idx="43168">
                  <c:v>-25.376500000000007</c:v>
                </c:pt>
                <c:pt idx="43169">
                  <c:v>-25.374500000000012</c:v>
                </c:pt>
                <c:pt idx="43170">
                  <c:v>-25.372500000000002</c:v>
                </c:pt>
                <c:pt idx="43171">
                  <c:v>-25.370500000000007</c:v>
                </c:pt>
                <c:pt idx="43172">
                  <c:v>-25.368500000000012</c:v>
                </c:pt>
                <c:pt idx="43173">
                  <c:v>-25.366500000000002</c:v>
                </c:pt>
                <c:pt idx="43174">
                  <c:v>-25.364500000000007</c:v>
                </c:pt>
                <c:pt idx="43175">
                  <c:v>-25.362500000000011</c:v>
                </c:pt>
                <c:pt idx="43176">
                  <c:v>-25.360500000000002</c:v>
                </c:pt>
                <c:pt idx="43177">
                  <c:v>-25.358500000000006</c:v>
                </c:pt>
                <c:pt idx="43178">
                  <c:v>-25.356500000000011</c:v>
                </c:pt>
                <c:pt idx="43179">
                  <c:v>-25.354500000000002</c:v>
                </c:pt>
                <c:pt idx="43180">
                  <c:v>-25.352500000000006</c:v>
                </c:pt>
                <c:pt idx="43181">
                  <c:v>-25.350500000000011</c:v>
                </c:pt>
                <c:pt idx="43182">
                  <c:v>-25.348500000000001</c:v>
                </c:pt>
                <c:pt idx="43183">
                  <c:v>-25.346500000000006</c:v>
                </c:pt>
                <c:pt idx="43184">
                  <c:v>-25.344500000000011</c:v>
                </c:pt>
                <c:pt idx="43185">
                  <c:v>-25.342500000000001</c:v>
                </c:pt>
                <c:pt idx="43186">
                  <c:v>-25.340500000000006</c:v>
                </c:pt>
                <c:pt idx="43187">
                  <c:v>-25.33850000000001</c:v>
                </c:pt>
                <c:pt idx="43188">
                  <c:v>-25.336500000000001</c:v>
                </c:pt>
                <c:pt idx="43189">
                  <c:v>-25.334500000000006</c:v>
                </c:pt>
                <c:pt idx="43190">
                  <c:v>-25.33250000000001</c:v>
                </c:pt>
                <c:pt idx="43191">
                  <c:v>-25.330500000000001</c:v>
                </c:pt>
                <c:pt idx="43192">
                  <c:v>-25.328500000000005</c:v>
                </c:pt>
                <c:pt idx="43193">
                  <c:v>-25.32650000000001</c:v>
                </c:pt>
                <c:pt idx="43194">
                  <c:v>-25.3245</c:v>
                </c:pt>
                <c:pt idx="43195">
                  <c:v>-25.322500000000005</c:v>
                </c:pt>
                <c:pt idx="43196">
                  <c:v>-25.32050000000001</c:v>
                </c:pt>
                <c:pt idx="43197">
                  <c:v>-25.3185</c:v>
                </c:pt>
                <c:pt idx="43198">
                  <c:v>-25.316500000000005</c:v>
                </c:pt>
                <c:pt idx="43199">
                  <c:v>-25.31450000000001</c:v>
                </c:pt>
                <c:pt idx="43200">
                  <c:v>-25.3125</c:v>
                </c:pt>
                <c:pt idx="43201">
                  <c:v>-25.310500000000005</c:v>
                </c:pt>
                <c:pt idx="43202">
                  <c:v>-25.308500000000009</c:v>
                </c:pt>
                <c:pt idx="43203">
                  <c:v>-25.3065</c:v>
                </c:pt>
                <c:pt idx="43204">
                  <c:v>-25.304500000000004</c:v>
                </c:pt>
                <c:pt idx="43205">
                  <c:v>-25.302500000000009</c:v>
                </c:pt>
                <c:pt idx="43206">
                  <c:v>-25.3005</c:v>
                </c:pt>
                <c:pt idx="43207">
                  <c:v>-25.298500000000004</c:v>
                </c:pt>
                <c:pt idx="43208">
                  <c:v>-25.296500000000009</c:v>
                </c:pt>
                <c:pt idx="43209">
                  <c:v>-25.294499999999999</c:v>
                </c:pt>
                <c:pt idx="43210">
                  <c:v>-25.292500000000004</c:v>
                </c:pt>
                <c:pt idx="43211">
                  <c:v>-25.290500000000009</c:v>
                </c:pt>
                <c:pt idx="43212">
                  <c:v>-25.288499999999999</c:v>
                </c:pt>
                <c:pt idx="43213">
                  <c:v>-25.286500000000004</c:v>
                </c:pt>
                <c:pt idx="43214">
                  <c:v>-25.284500000000008</c:v>
                </c:pt>
                <c:pt idx="43215">
                  <c:v>-25.282499999999999</c:v>
                </c:pt>
                <c:pt idx="43216">
                  <c:v>-25.280500000000004</c:v>
                </c:pt>
                <c:pt idx="43217">
                  <c:v>-25.278500000000008</c:v>
                </c:pt>
                <c:pt idx="43218">
                  <c:v>-25.276499999999999</c:v>
                </c:pt>
                <c:pt idx="43219">
                  <c:v>-25.274500000000003</c:v>
                </c:pt>
                <c:pt idx="43220">
                  <c:v>-25.272500000000008</c:v>
                </c:pt>
                <c:pt idx="43221">
                  <c:v>-25.270500000000013</c:v>
                </c:pt>
                <c:pt idx="43222">
                  <c:v>-25.268500000000003</c:v>
                </c:pt>
                <c:pt idx="43223">
                  <c:v>-25.266500000000008</c:v>
                </c:pt>
                <c:pt idx="43224">
                  <c:v>-25.264500000000012</c:v>
                </c:pt>
                <c:pt idx="43225">
                  <c:v>-25.262500000000003</c:v>
                </c:pt>
                <c:pt idx="43226">
                  <c:v>-25.260500000000008</c:v>
                </c:pt>
                <c:pt idx="43227">
                  <c:v>-25.258500000000012</c:v>
                </c:pt>
                <c:pt idx="43228">
                  <c:v>-25.256500000000003</c:v>
                </c:pt>
                <c:pt idx="43229">
                  <c:v>-25.254500000000007</c:v>
                </c:pt>
                <c:pt idx="43230">
                  <c:v>-25.252500000000012</c:v>
                </c:pt>
                <c:pt idx="43231">
                  <c:v>-25.250500000000002</c:v>
                </c:pt>
                <c:pt idx="43232">
                  <c:v>-25.248500000000007</c:v>
                </c:pt>
                <c:pt idx="43233">
                  <c:v>-25.246500000000012</c:v>
                </c:pt>
                <c:pt idx="43234">
                  <c:v>-25.244500000000002</c:v>
                </c:pt>
                <c:pt idx="43235">
                  <c:v>-25.242500000000007</c:v>
                </c:pt>
                <c:pt idx="43236">
                  <c:v>-25.240500000000011</c:v>
                </c:pt>
                <c:pt idx="43237">
                  <c:v>-25.238500000000002</c:v>
                </c:pt>
                <c:pt idx="43238">
                  <c:v>-25.236500000000007</c:v>
                </c:pt>
                <c:pt idx="43239">
                  <c:v>-25.234500000000011</c:v>
                </c:pt>
                <c:pt idx="43240">
                  <c:v>-25.232500000000002</c:v>
                </c:pt>
                <c:pt idx="43241">
                  <c:v>-25.230500000000006</c:v>
                </c:pt>
                <c:pt idx="43242">
                  <c:v>-25.228500000000011</c:v>
                </c:pt>
                <c:pt idx="43243">
                  <c:v>-25.226500000000001</c:v>
                </c:pt>
                <c:pt idx="43244">
                  <c:v>-25.224500000000006</c:v>
                </c:pt>
                <c:pt idx="43245">
                  <c:v>-25.222500000000011</c:v>
                </c:pt>
                <c:pt idx="43246">
                  <c:v>-25.220500000000001</c:v>
                </c:pt>
                <c:pt idx="43247">
                  <c:v>-25.218500000000006</c:v>
                </c:pt>
                <c:pt idx="43248">
                  <c:v>-25.216500000000011</c:v>
                </c:pt>
                <c:pt idx="43249">
                  <c:v>-25.214500000000001</c:v>
                </c:pt>
                <c:pt idx="43250">
                  <c:v>-25.212500000000006</c:v>
                </c:pt>
                <c:pt idx="43251">
                  <c:v>-25.21050000000001</c:v>
                </c:pt>
                <c:pt idx="43252">
                  <c:v>-25.208500000000001</c:v>
                </c:pt>
                <c:pt idx="43253">
                  <c:v>-25.206500000000005</c:v>
                </c:pt>
                <c:pt idx="43254">
                  <c:v>-25.20450000000001</c:v>
                </c:pt>
                <c:pt idx="43255">
                  <c:v>-25.202500000000001</c:v>
                </c:pt>
                <c:pt idx="43256">
                  <c:v>-25.200500000000005</c:v>
                </c:pt>
                <c:pt idx="43257">
                  <c:v>-25.19850000000001</c:v>
                </c:pt>
                <c:pt idx="43258">
                  <c:v>-25.1965</c:v>
                </c:pt>
                <c:pt idx="43259">
                  <c:v>-25.194500000000005</c:v>
                </c:pt>
                <c:pt idx="43260">
                  <c:v>-25.19250000000001</c:v>
                </c:pt>
                <c:pt idx="43261">
                  <c:v>-25.1905</c:v>
                </c:pt>
                <c:pt idx="43262">
                  <c:v>-25.188500000000005</c:v>
                </c:pt>
                <c:pt idx="43263">
                  <c:v>-25.186500000000009</c:v>
                </c:pt>
                <c:pt idx="43264">
                  <c:v>-25.1845</c:v>
                </c:pt>
                <c:pt idx="43265">
                  <c:v>-25.182500000000005</c:v>
                </c:pt>
                <c:pt idx="43266">
                  <c:v>-25.180500000000009</c:v>
                </c:pt>
                <c:pt idx="43267">
                  <c:v>-25.1785</c:v>
                </c:pt>
                <c:pt idx="43268">
                  <c:v>-25.176500000000004</c:v>
                </c:pt>
                <c:pt idx="43269">
                  <c:v>-25.174500000000009</c:v>
                </c:pt>
                <c:pt idx="43270">
                  <c:v>-25.172499999999999</c:v>
                </c:pt>
                <c:pt idx="43271">
                  <c:v>-25.170500000000004</c:v>
                </c:pt>
                <c:pt idx="43272">
                  <c:v>-25.168500000000009</c:v>
                </c:pt>
                <c:pt idx="43273">
                  <c:v>-25.166499999999999</c:v>
                </c:pt>
                <c:pt idx="43274">
                  <c:v>-25.164500000000004</c:v>
                </c:pt>
                <c:pt idx="43275">
                  <c:v>-25.162500000000009</c:v>
                </c:pt>
                <c:pt idx="43276">
                  <c:v>-25.160499999999999</c:v>
                </c:pt>
                <c:pt idx="43277">
                  <c:v>-25.158500000000004</c:v>
                </c:pt>
                <c:pt idx="43278">
                  <c:v>-25.156500000000008</c:v>
                </c:pt>
                <c:pt idx="43279">
                  <c:v>-25.154499999999999</c:v>
                </c:pt>
                <c:pt idx="43280">
                  <c:v>-25.152500000000003</c:v>
                </c:pt>
                <c:pt idx="43281">
                  <c:v>-25.150500000000008</c:v>
                </c:pt>
                <c:pt idx="43282">
                  <c:v>-25.148500000000013</c:v>
                </c:pt>
                <c:pt idx="43283">
                  <c:v>-25.146500000000003</c:v>
                </c:pt>
                <c:pt idx="43284">
                  <c:v>-25.144500000000008</c:v>
                </c:pt>
                <c:pt idx="43285">
                  <c:v>-25.142500000000013</c:v>
                </c:pt>
                <c:pt idx="43286">
                  <c:v>-25.140500000000003</c:v>
                </c:pt>
                <c:pt idx="43287">
                  <c:v>-25.138500000000008</c:v>
                </c:pt>
                <c:pt idx="43288">
                  <c:v>-25.136500000000012</c:v>
                </c:pt>
                <c:pt idx="43289">
                  <c:v>-25.134500000000003</c:v>
                </c:pt>
                <c:pt idx="43290">
                  <c:v>-25.132500000000007</c:v>
                </c:pt>
                <c:pt idx="43291">
                  <c:v>-25.130500000000012</c:v>
                </c:pt>
                <c:pt idx="43292">
                  <c:v>-25.128500000000003</c:v>
                </c:pt>
                <c:pt idx="43293">
                  <c:v>-25.126500000000007</c:v>
                </c:pt>
                <c:pt idx="43294">
                  <c:v>-25.124500000000012</c:v>
                </c:pt>
                <c:pt idx="43295">
                  <c:v>-25.122500000000002</c:v>
                </c:pt>
                <c:pt idx="43296">
                  <c:v>-25.120500000000007</c:v>
                </c:pt>
                <c:pt idx="43297">
                  <c:v>-25.118500000000012</c:v>
                </c:pt>
                <c:pt idx="43298">
                  <c:v>-25.116500000000002</c:v>
                </c:pt>
                <c:pt idx="43299">
                  <c:v>-25.114500000000007</c:v>
                </c:pt>
                <c:pt idx="43300">
                  <c:v>-25.112500000000011</c:v>
                </c:pt>
                <c:pt idx="43301">
                  <c:v>-25.110500000000002</c:v>
                </c:pt>
                <c:pt idx="43302">
                  <c:v>-25.108500000000006</c:v>
                </c:pt>
                <c:pt idx="43303">
                  <c:v>-25.106500000000011</c:v>
                </c:pt>
                <c:pt idx="43304">
                  <c:v>-25.104500000000002</c:v>
                </c:pt>
                <c:pt idx="43305">
                  <c:v>-25.102500000000006</c:v>
                </c:pt>
                <c:pt idx="43306">
                  <c:v>-25.100500000000011</c:v>
                </c:pt>
                <c:pt idx="43307">
                  <c:v>-25.098500000000001</c:v>
                </c:pt>
                <c:pt idx="43308">
                  <c:v>-25.096500000000006</c:v>
                </c:pt>
                <c:pt idx="43309">
                  <c:v>-25.094500000000011</c:v>
                </c:pt>
                <c:pt idx="43310">
                  <c:v>-25.092500000000001</c:v>
                </c:pt>
                <c:pt idx="43311">
                  <c:v>-25.090500000000006</c:v>
                </c:pt>
                <c:pt idx="43312">
                  <c:v>-25.08850000000001</c:v>
                </c:pt>
                <c:pt idx="43313">
                  <c:v>-25.086500000000001</c:v>
                </c:pt>
                <c:pt idx="43314">
                  <c:v>-25.084500000000006</c:v>
                </c:pt>
                <c:pt idx="43315">
                  <c:v>-25.08250000000001</c:v>
                </c:pt>
                <c:pt idx="43316">
                  <c:v>-25.080500000000001</c:v>
                </c:pt>
                <c:pt idx="43317">
                  <c:v>-25.078500000000005</c:v>
                </c:pt>
                <c:pt idx="43318">
                  <c:v>-25.07650000000001</c:v>
                </c:pt>
                <c:pt idx="43319">
                  <c:v>-25.0745</c:v>
                </c:pt>
                <c:pt idx="43320">
                  <c:v>-25.072500000000005</c:v>
                </c:pt>
                <c:pt idx="43321">
                  <c:v>-25.07050000000001</c:v>
                </c:pt>
                <c:pt idx="43322">
                  <c:v>-25.0685</c:v>
                </c:pt>
                <c:pt idx="43323">
                  <c:v>-25.066500000000005</c:v>
                </c:pt>
                <c:pt idx="43324">
                  <c:v>-25.06450000000001</c:v>
                </c:pt>
                <c:pt idx="43325">
                  <c:v>-25.0625</c:v>
                </c:pt>
                <c:pt idx="43326">
                  <c:v>-25.060500000000005</c:v>
                </c:pt>
                <c:pt idx="43327">
                  <c:v>-25.058500000000009</c:v>
                </c:pt>
                <c:pt idx="43328">
                  <c:v>-25.0565</c:v>
                </c:pt>
                <c:pt idx="43329">
                  <c:v>-25.054500000000004</c:v>
                </c:pt>
                <c:pt idx="43330">
                  <c:v>-25.052500000000009</c:v>
                </c:pt>
                <c:pt idx="43331">
                  <c:v>-25.0505</c:v>
                </c:pt>
                <c:pt idx="43332">
                  <c:v>-25.048500000000004</c:v>
                </c:pt>
                <c:pt idx="43333">
                  <c:v>-25.046500000000009</c:v>
                </c:pt>
                <c:pt idx="43334">
                  <c:v>-25.044499999999999</c:v>
                </c:pt>
                <c:pt idx="43335">
                  <c:v>-25.042500000000004</c:v>
                </c:pt>
                <c:pt idx="43336">
                  <c:v>-25.040500000000009</c:v>
                </c:pt>
                <c:pt idx="43337">
                  <c:v>-25.038499999999999</c:v>
                </c:pt>
                <c:pt idx="43338">
                  <c:v>-25.036500000000004</c:v>
                </c:pt>
                <c:pt idx="43339">
                  <c:v>-25.034500000000008</c:v>
                </c:pt>
                <c:pt idx="43340">
                  <c:v>-25.032499999999999</c:v>
                </c:pt>
                <c:pt idx="43341">
                  <c:v>-25.030500000000004</c:v>
                </c:pt>
                <c:pt idx="43342">
                  <c:v>-25.028500000000008</c:v>
                </c:pt>
                <c:pt idx="43343">
                  <c:v>-25.026499999999999</c:v>
                </c:pt>
                <c:pt idx="43344">
                  <c:v>-25.024500000000003</c:v>
                </c:pt>
                <c:pt idx="43345">
                  <c:v>-25.022500000000008</c:v>
                </c:pt>
                <c:pt idx="43346">
                  <c:v>-25.020500000000013</c:v>
                </c:pt>
                <c:pt idx="43347">
                  <c:v>-25.018500000000003</c:v>
                </c:pt>
                <c:pt idx="43348">
                  <c:v>-25.016500000000008</c:v>
                </c:pt>
                <c:pt idx="43349">
                  <c:v>-25.014500000000012</c:v>
                </c:pt>
                <c:pt idx="43350">
                  <c:v>-25.012500000000003</c:v>
                </c:pt>
                <c:pt idx="43351">
                  <c:v>-25.010500000000008</c:v>
                </c:pt>
                <c:pt idx="43352">
                  <c:v>-25.008500000000012</c:v>
                </c:pt>
                <c:pt idx="43353">
                  <c:v>-25.006500000000003</c:v>
                </c:pt>
                <c:pt idx="43354">
                  <c:v>-25.004500000000007</c:v>
                </c:pt>
                <c:pt idx="43355">
                  <c:v>-25.002500000000012</c:v>
                </c:pt>
                <c:pt idx="43356">
                  <c:v>-25.000500000000002</c:v>
                </c:pt>
                <c:pt idx="43357">
                  <c:v>-24.998500000000007</c:v>
                </c:pt>
                <c:pt idx="43358">
                  <c:v>-24.996500000000012</c:v>
                </c:pt>
                <c:pt idx="43359">
                  <c:v>-24.994500000000002</c:v>
                </c:pt>
                <c:pt idx="43360">
                  <c:v>-24.992500000000007</c:v>
                </c:pt>
                <c:pt idx="43361">
                  <c:v>-24.990500000000011</c:v>
                </c:pt>
                <c:pt idx="43362">
                  <c:v>-24.988500000000002</c:v>
                </c:pt>
                <c:pt idx="43363">
                  <c:v>-24.986500000000007</c:v>
                </c:pt>
                <c:pt idx="43364">
                  <c:v>-24.984500000000011</c:v>
                </c:pt>
                <c:pt idx="43365">
                  <c:v>-24.982500000000002</c:v>
                </c:pt>
                <c:pt idx="43366">
                  <c:v>-24.980500000000006</c:v>
                </c:pt>
                <c:pt idx="43367">
                  <c:v>-24.978500000000011</c:v>
                </c:pt>
                <c:pt idx="43368">
                  <c:v>-24.976500000000001</c:v>
                </c:pt>
                <c:pt idx="43369">
                  <c:v>-24.974500000000006</c:v>
                </c:pt>
                <c:pt idx="43370">
                  <c:v>-24.972500000000011</c:v>
                </c:pt>
                <c:pt idx="43371">
                  <c:v>-24.970500000000001</c:v>
                </c:pt>
                <c:pt idx="43372">
                  <c:v>-24.968500000000006</c:v>
                </c:pt>
                <c:pt idx="43373">
                  <c:v>-24.966500000000011</c:v>
                </c:pt>
                <c:pt idx="43374">
                  <c:v>-24.964500000000001</c:v>
                </c:pt>
                <c:pt idx="43375">
                  <c:v>-24.962500000000006</c:v>
                </c:pt>
                <c:pt idx="43376">
                  <c:v>-24.96050000000001</c:v>
                </c:pt>
                <c:pt idx="43377">
                  <c:v>-24.958500000000001</c:v>
                </c:pt>
                <c:pt idx="43378">
                  <c:v>-24.956500000000005</c:v>
                </c:pt>
                <c:pt idx="43379">
                  <c:v>-24.95450000000001</c:v>
                </c:pt>
                <c:pt idx="43380">
                  <c:v>-24.952500000000001</c:v>
                </c:pt>
                <c:pt idx="43381">
                  <c:v>-24.950500000000005</c:v>
                </c:pt>
                <c:pt idx="43382">
                  <c:v>-24.94850000000001</c:v>
                </c:pt>
                <c:pt idx="43383">
                  <c:v>-24.9465</c:v>
                </c:pt>
                <c:pt idx="43384">
                  <c:v>-24.944500000000005</c:v>
                </c:pt>
                <c:pt idx="43385">
                  <c:v>-24.94250000000001</c:v>
                </c:pt>
                <c:pt idx="43386">
                  <c:v>-24.9405</c:v>
                </c:pt>
                <c:pt idx="43387">
                  <c:v>-24.938500000000005</c:v>
                </c:pt>
                <c:pt idx="43388">
                  <c:v>-24.936500000000009</c:v>
                </c:pt>
                <c:pt idx="43389">
                  <c:v>-24.9345</c:v>
                </c:pt>
                <c:pt idx="43390">
                  <c:v>-24.932500000000005</c:v>
                </c:pt>
                <c:pt idx="43391">
                  <c:v>-24.930500000000009</c:v>
                </c:pt>
                <c:pt idx="43392">
                  <c:v>-24.9285</c:v>
                </c:pt>
                <c:pt idx="43393">
                  <c:v>-24.926500000000004</c:v>
                </c:pt>
                <c:pt idx="43394">
                  <c:v>-24.924500000000009</c:v>
                </c:pt>
                <c:pt idx="43395">
                  <c:v>-24.922499999999999</c:v>
                </c:pt>
                <c:pt idx="43396">
                  <c:v>-24.920500000000004</c:v>
                </c:pt>
                <c:pt idx="43397">
                  <c:v>-24.918500000000009</c:v>
                </c:pt>
                <c:pt idx="43398">
                  <c:v>-24.916499999999999</c:v>
                </c:pt>
                <c:pt idx="43399">
                  <c:v>-24.914500000000004</c:v>
                </c:pt>
                <c:pt idx="43400">
                  <c:v>-24.912500000000009</c:v>
                </c:pt>
                <c:pt idx="43401">
                  <c:v>-24.910499999999999</c:v>
                </c:pt>
                <c:pt idx="43402">
                  <c:v>-24.908500000000004</c:v>
                </c:pt>
                <c:pt idx="43403">
                  <c:v>-24.906500000000008</c:v>
                </c:pt>
                <c:pt idx="43404">
                  <c:v>-24.904499999999999</c:v>
                </c:pt>
                <c:pt idx="43405">
                  <c:v>-24.902500000000003</c:v>
                </c:pt>
                <c:pt idx="43406">
                  <c:v>-24.900500000000008</c:v>
                </c:pt>
                <c:pt idx="43407">
                  <c:v>-24.898500000000013</c:v>
                </c:pt>
                <c:pt idx="43408">
                  <c:v>-24.896500000000003</c:v>
                </c:pt>
                <c:pt idx="43409">
                  <c:v>-24.894500000000008</c:v>
                </c:pt>
                <c:pt idx="43410">
                  <c:v>-24.892500000000013</c:v>
                </c:pt>
                <c:pt idx="43411">
                  <c:v>-24.890500000000003</c:v>
                </c:pt>
                <c:pt idx="43412">
                  <c:v>-24.888500000000008</c:v>
                </c:pt>
                <c:pt idx="43413">
                  <c:v>-24.886500000000012</c:v>
                </c:pt>
                <c:pt idx="43414">
                  <c:v>-24.884500000000003</c:v>
                </c:pt>
                <c:pt idx="43415">
                  <c:v>-24.882500000000007</c:v>
                </c:pt>
                <c:pt idx="43416">
                  <c:v>-24.880500000000012</c:v>
                </c:pt>
                <c:pt idx="43417">
                  <c:v>-24.878500000000003</c:v>
                </c:pt>
                <c:pt idx="43418">
                  <c:v>-24.876500000000007</c:v>
                </c:pt>
                <c:pt idx="43419">
                  <c:v>-24.874500000000012</c:v>
                </c:pt>
                <c:pt idx="43420">
                  <c:v>-24.872500000000002</c:v>
                </c:pt>
                <c:pt idx="43421">
                  <c:v>-24.870500000000007</c:v>
                </c:pt>
                <c:pt idx="43422">
                  <c:v>-24.868500000000012</c:v>
                </c:pt>
                <c:pt idx="43423">
                  <c:v>-24.866500000000002</c:v>
                </c:pt>
                <c:pt idx="43424">
                  <c:v>-24.864500000000007</c:v>
                </c:pt>
                <c:pt idx="43425">
                  <c:v>-24.862500000000011</c:v>
                </c:pt>
                <c:pt idx="43426">
                  <c:v>-24.860500000000002</c:v>
                </c:pt>
                <c:pt idx="43427">
                  <c:v>-24.858500000000006</c:v>
                </c:pt>
                <c:pt idx="43428">
                  <c:v>-24.856500000000011</c:v>
                </c:pt>
                <c:pt idx="43429">
                  <c:v>-24.854500000000002</c:v>
                </c:pt>
                <c:pt idx="43430">
                  <c:v>-24.852500000000006</c:v>
                </c:pt>
                <c:pt idx="43431">
                  <c:v>-24.850500000000011</c:v>
                </c:pt>
                <c:pt idx="43432">
                  <c:v>-24.848500000000001</c:v>
                </c:pt>
                <c:pt idx="43433">
                  <c:v>-24.846500000000006</c:v>
                </c:pt>
                <c:pt idx="43434">
                  <c:v>-24.844500000000011</c:v>
                </c:pt>
                <c:pt idx="43435">
                  <c:v>-24.842500000000001</c:v>
                </c:pt>
                <c:pt idx="43436">
                  <c:v>-24.840500000000006</c:v>
                </c:pt>
                <c:pt idx="43437">
                  <c:v>-24.83850000000001</c:v>
                </c:pt>
                <c:pt idx="43438">
                  <c:v>-24.836500000000001</c:v>
                </c:pt>
                <c:pt idx="43439">
                  <c:v>-24.834500000000006</c:v>
                </c:pt>
                <c:pt idx="43440">
                  <c:v>-24.83250000000001</c:v>
                </c:pt>
                <c:pt idx="43441">
                  <c:v>-24.830500000000001</c:v>
                </c:pt>
                <c:pt idx="43442">
                  <c:v>-24.828500000000005</c:v>
                </c:pt>
                <c:pt idx="43443">
                  <c:v>-24.82650000000001</c:v>
                </c:pt>
                <c:pt idx="43444">
                  <c:v>-24.8245</c:v>
                </c:pt>
                <c:pt idx="43445">
                  <c:v>-24.822500000000005</c:v>
                </c:pt>
                <c:pt idx="43446">
                  <c:v>-24.82050000000001</c:v>
                </c:pt>
                <c:pt idx="43447">
                  <c:v>-24.8185</c:v>
                </c:pt>
                <c:pt idx="43448">
                  <c:v>-24.816500000000005</c:v>
                </c:pt>
                <c:pt idx="43449">
                  <c:v>-24.81450000000001</c:v>
                </c:pt>
                <c:pt idx="43450">
                  <c:v>-24.8125</c:v>
                </c:pt>
                <c:pt idx="43451">
                  <c:v>-24.810500000000005</c:v>
                </c:pt>
                <c:pt idx="43452">
                  <c:v>-24.808500000000009</c:v>
                </c:pt>
                <c:pt idx="43453">
                  <c:v>-24.8065</c:v>
                </c:pt>
                <c:pt idx="43454">
                  <c:v>-24.804500000000004</c:v>
                </c:pt>
                <c:pt idx="43455">
                  <c:v>-24.802500000000009</c:v>
                </c:pt>
                <c:pt idx="43456">
                  <c:v>-24.8005</c:v>
                </c:pt>
                <c:pt idx="43457">
                  <c:v>-24.798500000000004</c:v>
                </c:pt>
                <c:pt idx="43458">
                  <c:v>-24.796500000000009</c:v>
                </c:pt>
                <c:pt idx="43459">
                  <c:v>-24.794499999999999</c:v>
                </c:pt>
                <c:pt idx="43460">
                  <c:v>-24.792500000000004</c:v>
                </c:pt>
                <c:pt idx="43461">
                  <c:v>-24.790500000000009</c:v>
                </c:pt>
                <c:pt idx="43462">
                  <c:v>-24.788499999999999</c:v>
                </c:pt>
                <c:pt idx="43463">
                  <c:v>-24.786500000000004</c:v>
                </c:pt>
                <c:pt idx="43464">
                  <c:v>-24.784500000000008</c:v>
                </c:pt>
                <c:pt idx="43465">
                  <c:v>-24.782499999999999</c:v>
                </c:pt>
                <c:pt idx="43466">
                  <c:v>-24.780500000000004</c:v>
                </c:pt>
                <c:pt idx="43467">
                  <c:v>-24.778500000000008</c:v>
                </c:pt>
                <c:pt idx="43468">
                  <c:v>-24.776499999999999</c:v>
                </c:pt>
                <c:pt idx="43469">
                  <c:v>-24.774500000000003</c:v>
                </c:pt>
                <c:pt idx="43470">
                  <c:v>-24.772500000000008</c:v>
                </c:pt>
                <c:pt idx="43471">
                  <c:v>-24.770500000000013</c:v>
                </c:pt>
                <c:pt idx="43472">
                  <c:v>-24.768500000000003</c:v>
                </c:pt>
                <c:pt idx="43473">
                  <c:v>-24.766500000000008</c:v>
                </c:pt>
                <c:pt idx="43474">
                  <c:v>-24.764500000000012</c:v>
                </c:pt>
                <c:pt idx="43475">
                  <c:v>-24.762500000000003</c:v>
                </c:pt>
                <c:pt idx="43476">
                  <c:v>-24.760500000000008</c:v>
                </c:pt>
                <c:pt idx="43477">
                  <c:v>-24.758500000000012</c:v>
                </c:pt>
                <c:pt idx="43478">
                  <c:v>-24.756500000000003</c:v>
                </c:pt>
                <c:pt idx="43479">
                  <c:v>-24.754500000000007</c:v>
                </c:pt>
                <c:pt idx="43480">
                  <c:v>-24.752500000000012</c:v>
                </c:pt>
                <c:pt idx="43481">
                  <c:v>-24.750500000000002</c:v>
                </c:pt>
                <c:pt idx="43482">
                  <c:v>-24.748500000000007</c:v>
                </c:pt>
                <c:pt idx="43483">
                  <c:v>-24.746500000000012</c:v>
                </c:pt>
                <c:pt idx="43484">
                  <c:v>-24.744500000000002</c:v>
                </c:pt>
                <c:pt idx="43485">
                  <c:v>-24.742500000000007</c:v>
                </c:pt>
                <c:pt idx="43486">
                  <c:v>-24.740500000000011</c:v>
                </c:pt>
                <c:pt idx="43487">
                  <c:v>-24.738500000000002</c:v>
                </c:pt>
                <c:pt idx="43488">
                  <c:v>-24.736500000000007</c:v>
                </c:pt>
                <c:pt idx="43489">
                  <c:v>-24.734500000000011</c:v>
                </c:pt>
                <c:pt idx="43490">
                  <c:v>-24.732500000000002</c:v>
                </c:pt>
                <c:pt idx="43491">
                  <c:v>-24.730500000000006</c:v>
                </c:pt>
                <c:pt idx="43492">
                  <c:v>-24.728500000000011</c:v>
                </c:pt>
                <c:pt idx="43493">
                  <c:v>-24.726500000000001</c:v>
                </c:pt>
                <c:pt idx="43494">
                  <c:v>-24.724500000000006</c:v>
                </c:pt>
                <c:pt idx="43495">
                  <c:v>-24.722500000000011</c:v>
                </c:pt>
                <c:pt idx="43496">
                  <c:v>-24.720500000000001</c:v>
                </c:pt>
                <c:pt idx="43497">
                  <c:v>-24.718500000000006</c:v>
                </c:pt>
                <c:pt idx="43498">
                  <c:v>-24.716500000000011</c:v>
                </c:pt>
                <c:pt idx="43499">
                  <c:v>-24.714500000000001</c:v>
                </c:pt>
                <c:pt idx="43500">
                  <c:v>-24.712500000000006</c:v>
                </c:pt>
                <c:pt idx="43501">
                  <c:v>-24.71050000000001</c:v>
                </c:pt>
                <c:pt idx="43502">
                  <c:v>-24.708500000000001</c:v>
                </c:pt>
                <c:pt idx="43503">
                  <c:v>-24.706500000000005</c:v>
                </c:pt>
                <c:pt idx="43504">
                  <c:v>-24.70450000000001</c:v>
                </c:pt>
                <c:pt idx="43505">
                  <c:v>-24.702500000000001</c:v>
                </c:pt>
                <c:pt idx="43506">
                  <c:v>-24.700500000000005</c:v>
                </c:pt>
                <c:pt idx="43507">
                  <c:v>-24.69850000000001</c:v>
                </c:pt>
                <c:pt idx="43508">
                  <c:v>-24.6965</c:v>
                </c:pt>
                <c:pt idx="43509">
                  <c:v>-24.694500000000005</c:v>
                </c:pt>
                <c:pt idx="43510">
                  <c:v>-24.69250000000001</c:v>
                </c:pt>
                <c:pt idx="43511">
                  <c:v>-24.6905</c:v>
                </c:pt>
                <c:pt idx="43512">
                  <c:v>-24.688500000000005</c:v>
                </c:pt>
                <c:pt idx="43513">
                  <c:v>-24.686500000000009</c:v>
                </c:pt>
                <c:pt idx="43514">
                  <c:v>-24.6845</c:v>
                </c:pt>
                <c:pt idx="43515">
                  <c:v>-24.682500000000005</c:v>
                </c:pt>
                <c:pt idx="43516">
                  <c:v>-24.680500000000009</c:v>
                </c:pt>
                <c:pt idx="43517">
                  <c:v>-24.6785</c:v>
                </c:pt>
                <c:pt idx="43518">
                  <c:v>-24.676500000000004</c:v>
                </c:pt>
                <c:pt idx="43519">
                  <c:v>-24.674500000000009</c:v>
                </c:pt>
                <c:pt idx="43520">
                  <c:v>-24.672499999999999</c:v>
                </c:pt>
                <c:pt idx="43521">
                  <c:v>-24.670500000000004</c:v>
                </c:pt>
                <c:pt idx="43522">
                  <c:v>-24.668500000000009</c:v>
                </c:pt>
                <c:pt idx="43523">
                  <c:v>-24.666499999999999</c:v>
                </c:pt>
                <c:pt idx="43524">
                  <c:v>-24.664500000000004</c:v>
                </c:pt>
                <c:pt idx="43525">
                  <c:v>-24.662500000000009</c:v>
                </c:pt>
                <c:pt idx="43526">
                  <c:v>-24.660499999999999</c:v>
                </c:pt>
                <c:pt idx="43527">
                  <c:v>-24.658500000000004</c:v>
                </c:pt>
                <c:pt idx="43528">
                  <c:v>-24.656500000000008</c:v>
                </c:pt>
                <c:pt idx="43529">
                  <c:v>-24.654499999999999</c:v>
                </c:pt>
                <c:pt idx="43530">
                  <c:v>-24.652500000000003</c:v>
                </c:pt>
                <c:pt idx="43531">
                  <c:v>-24.650500000000008</c:v>
                </c:pt>
                <c:pt idx="43532">
                  <c:v>-24.648500000000013</c:v>
                </c:pt>
                <c:pt idx="43533">
                  <c:v>-24.646500000000003</c:v>
                </c:pt>
                <c:pt idx="43534">
                  <c:v>-24.644500000000008</c:v>
                </c:pt>
                <c:pt idx="43535">
                  <c:v>-24.642500000000013</c:v>
                </c:pt>
                <c:pt idx="43536">
                  <c:v>-24.640500000000003</c:v>
                </c:pt>
                <c:pt idx="43537">
                  <c:v>-24.638500000000008</c:v>
                </c:pt>
                <c:pt idx="43538">
                  <c:v>-24.636500000000012</c:v>
                </c:pt>
                <c:pt idx="43539">
                  <c:v>-24.634500000000003</c:v>
                </c:pt>
                <c:pt idx="43540">
                  <c:v>-24.632500000000007</c:v>
                </c:pt>
                <c:pt idx="43541">
                  <c:v>-24.630500000000012</c:v>
                </c:pt>
                <c:pt idx="43542">
                  <c:v>-24.628500000000003</c:v>
                </c:pt>
                <c:pt idx="43543">
                  <c:v>-24.626500000000007</c:v>
                </c:pt>
                <c:pt idx="43544">
                  <c:v>-24.624500000000012</c:v>
                </c:pt>
                <c:pt idx="43545">
                  <c:v>-24.622500000000002</c:v>
                </c:pt>
                <c:pt idx="43546">
                  <c:v>-24.620500000000007</c:v>
                </c:pt>
                <c:pt idx="43547">
                  <c:v>-24.618500000000012</c:v>
                </c:pt>
                <c:pt idx="43548">
                  <c:v>-24.616500000000002</c:v>
                </c:pt>
                <c:pt idx="43549">
                  <c:v>-24.614500000000007</c:v>
                </c:pt>
                <c:pt idx="43550">
                  <c:v>-24.612500000000011</c:v>
                </c:pt>
                <c:pt idx="43551">
                  <c:v>-24.610500000000002</c:v>
                </c:pt>
                <c:pt idx="43552">
                  <c:v>-24.608500000000006</c:v>
                </c:pt>
                <c:pt idx="43553">
                  <c:v>-24.606500000000011</c:v>
                </c:pt>
                <c:pt idx="43554">
                  <c:v>-24.604500000000002</c:v>
                </c:pt>
                <c:pt idx="43555">
                  <c:v>-24.602500000000006</c:v>
                </c:pt>
                <c:pt idx="43556">
                  <c:v>-24.600500000000011</c:v>
                </c:pt>
                <c:pt idx="43557">
                  <c:v>-24.598500000000001</c:v>
                </c:pt>
                <c:pt idx="43558">
                  <c:v>-24.596500000000006</c:v>
                </c:pt>
                <c:pt idx="43559">
                  <c:v>-24.594500000000011</c:v>
                </c:pt>
                <c:pt idx="43560">
                  <c:v>-24.592500000000001</c:v>
                </c:pt>
                <c:pt idx="43561">
                  <c:v>-24.590500000000006</c:v>
                </c:pt>
                <c:pt idx="43562">
                  <c:v>-24.58850000000001</c:v>
                </c:pt>
                <c:pt idx="43563">
                  <c:v>-24.586500000000001</c:v>
                </c:pt>
                <c:pt idx="43564">
                  <c:v>-24.584500000000006</c:v>
                </c:pt>
                <c:pt idx="43565">
                  <c:v>-24.58250000000001</c:v>
                </c:pt>
                <c:pt idx="43566">
                  <c:v>-24.580500000000001</c:v>
                </c:pt>
                <c:pt idx="43567">
                  <c:v>-24.578500000000005</c:v>
                </c:pt>
                <c:pt idx="43568">
                  <c:v>-24.57650000000001</c:v>
                </c:pt>
                <c:pt idx="43569">
                  <c:v>-24.5745</c:v>
                </c:pt>
                <c:pt idx="43570">
                  <c:v>-24.572500000000005</c:v>
                </c:pt>
                <c:pt idx="43571">
                  <c:v>-24.57050000000001</c:v>
                </c:pt>
                <c:pt idx="43572">
                  <c:v>-24.5685</c:v>
                </c:pt>
                <c:pt idx="43573">
                  <c:v>-24.566500000000005</c:v>
                </c:pt>
                <c:pt idx="43574">
                  <c:v>-24.56450000000001</c:v>
                </c:pt>
                <c:pt idx="43575">
                  <c:v>-24.5625</c:v>
                </c:pt>
                <c:pt idx="43576">
                  <c:v>-24.560500000000005</c:v>
                </c:pt>
                <c:pt idx="43577">
                  <c:v>-24.558500000000009</c:v>
                </c:pt>
                <c:pt idx="43578">
                  <c:v>-24.5565</c:v>
                </c:pt>
                <c:pt idx="43579">
                  <c:v>-24.554500000000004</c:v>
                </c:pt>
                <c:pt idx="43580">
                  <c:v>-24.552500000000009</c:v>
                </c:pt>
                <c:pt idx="43581">
                  <c:v>-24.5505</c:v>
                </c:pt>
                <c:pt idx="43582">
                  <c:v>-24.548500000000004</c:v>
                </c:pt>
                <c:pt idx="43583">
                  <c:v>-24.546500000000009</c:v>
                </c:pt>
                <c:pt idx="43584">
                  <c:v>-24.544499999999999</c:v>
                </c:pt>
                <c:pt idx="43585">
                  <c:v>-24.542500000000004</c:v>
                </c:pt>
                <c:pt idx="43586">
                  <c:v>-24.540500000000009</c:v>
                </c:pt>
                <c:pt idx="43587">
                  <c:v>-24.538499999999999</c:v>
                </c:pt>
                <c:pt idx="43588">
                  <c:v>-24.536500000000004</c:v>
                </c:pt>
                <c:pt idx="43589">
                  <c:v>-24.534500000000008</c:v>
                </c:pt>
                <c:pt idx="43590">
                  <c:v>-24.532499999999999</c:v>
                </c:pt>
                <c:pt idx="43591">
                  <c:v>-24.530500000000004</c:v>
                </c:pt>
                <c:pt idx="43592">
                  <c:v>-24.528500000000008</c:v>
                </c:pt>
                <c:pt idx="43593">
                  <c:v>-24.526499999999999</c:v>
                </c:pt>
                <c:pt idx="43594">
                  <c:v>-24.524500000000003</c:v>
                </c:pt>
                <c:pt idx="43595">
                  <c:v>-24.522500000000008</c:v>
                </c:pt>
                <c:pt idx="43596">
                  <c:v>-24.520500000000013</c:v>
                </c:pt>
                <c:pt idx="43597">
                  <c:v>-24.518500000000003</c:v>
                </c:pt>
                <c:pt idx="43598">
                  <c:v>-24.516500000000008</c:v>
                </c:pt>
                <c:pt idx="43599">
                  <c:v>-24.514500000000012</c:v>
                </c:pt>
                <c:pt idx="43600">
                  <c:v>-24.512500000000003</c:v>
                </c:pt>
                <c:pt idx="43601">
                  <c:v>-24.510500000000008</c:v>
                </c:pt>
                <c:pt idx="43602">
                  <c:v>-24.508500000000012</c:v>
                </c:pt>
                <c:pt idx="43603">
                  <c:v>-24.506500000000003</c:v>
                </c:pt>
                <c:pt idx="43604">
                  <c:v>-24.504500000000007</c:v>
                </c:pt>
                <c:pt idx="43605">
                  <c:v>-24.502500000000012</c:v>
                </c:pt>
                <c:pt idx="43606">
                  <c:v>-24.500500000000002</c:v>
                </c:pt>
                <c:pt idx="43607">
                  <c:v>-24.498500000000007</c:v>
                </c:pt>
                <c:pt idx="43608">
                  <c:v>-24.496500000000012</c:v>
                </c:pt>
                <c:pt idx="43609">
                  <c:v>-24.494500000000002</c:v>
                </c:pt>
                <c:pt idx="43610">
                  <c:v>-24.492500000000007</c:v>
                </c:pt>
                <c:pt idx="43611">
                  <c:v>-24.490500000000011</c:v>
                </c:pt>
                <c:pt idx="43612">
                  <c:v>-24.488500000000002</c:v>
                </c:pt>
                <c:pt idx="43613">
                  <c:v>-24.486500000000007</c:v>
                </c:pt>
                <c:pt idx="43614">
                  <c:v>-24.484500000000011</c:v>
                </c:pt>
                <c:pt idx="43615">
                  <c:v>-24.482500000000002</c:v>
                </c:pt>
                <c:pt idx="43616">
                  <c:v>-24.480500000000006</c:v>
                </c:pt>
                <c:pt idx="43617">
                  <c:v>-24.478500000000011</c:v>
                </c:pt>
                <c:pt idx="43618">
                  <c:v>-24.476500000000001</c:v>
                </c:pt>
                <c:pt idx="43619">
                  <c:v>-24.474500000000006</c:v>
                </c:pt>
                <c:pt idx="43620">
                  <c:v>-24.472500000000011</c:v>
                </c:pt>
                <c:pt idx="43621">
                  <c:v>-24.470500000000001</c:v>
                </c:pt>
                <c:pt idx="43622">
                  <c:v>-24.468500000000006</c:v>
                </c:pt>
                <c:pt idx="43623">
                  <c:v>-24.466500000000011</c:v>
                </c:pt>
                <c:pt idx="43624">
                  <c:v>-24.464500000000001</c:v>
                </c:pt>
                <c:pt idx="43625">
                  <c:v>-24.462500000000006</c:v>
                </c:pt>
                <c:pt idx="43626">
                  <c:v>-24.46050000000001</c:v>
                </c:pt>
                <c:pt idx="43627">
                  <c:v>-24.458500000000001</c:v>
                </c:pt>
                <c:pt idx="43628">
                  <c:v>-24.456500000000005</c:v>
                </c:pt>
                <c:pt idx="43629">
                  <c:v>-24.45450000000001</c:v>
                </c:pt>
                <c:pt idx="43630">
                  <c:v>-24.452500000000001</c:v>
                </c:pt>
                <c:pt idx="43631">
                  <c:v>-24.450500000000005</c:v>
                </c:pt>
                <c:pt idx="43632">
                  <c:v>-24.44850000000001</c:v>
                </c:pt>
                <c:pt idx="43633">
                  <c:v>-24.4465</c:v>
                </c:pt>
                <c:pt idx="43634">
                  <c:v>-24.444500000000005</c:v>
                </c:pt>
                <c:pt idx="43635">
                  <c:v>-24.44250000000001</c:v>
                </c:pt>
                <c:pt idx="43636">
                  <c:v>-24.4405</c:v>
                </c:pt>
                <c:pt idx="43637">
                  <c:v>-24.438500000000005</c:v>
                </c:pt>
                <c:pt idx="43638">
                  <c:v>-24.436500000000009</c:v>
                </c:pt>
                <c:pt idx="43639">
                  <c:v>-24.4345</c:v>
                </c:pt>
                <c:pt idx="43640">
                  <c:v>-24.432500000000005</c:v>
                </c:pt>
                <c:pt idx="43641">
                  <c:v>-24.430500000000009</c:v>
                </c:pt>
                <c:pt idx="43642">
                  <c:v>-24.4285</c:v>
                </c:pt>
                <c:pt idx="43643">
                  <c:v>-24.426500000000004</c:v>
                </c:pt>
                <c:pt idx="43644">
                  <c:v>-24.424500000000009</c:v>
                </c:pt>
                <c:pt idx="43645">
                  <c:v>-24.422499999999999</c:v>
                </c:pt>
                <c:pt idx="43646">
                  <c:v>-24.420500000000004</c:v>
                </c:pt>
                <c:pt idx="43647">
                  <c:v>-24.418500000000009</c:v>
                </c:pt>
                <c:pt idx="43648">
                  <c:v>-24.416499999999999</c:v>
                </c:pt>
                <c:pt idx="43649">
                  <c:v>-24.414500000000004</c:v>
                </c:pt>
                <c:pt idx="43650">
                  <c:v>-24.412500000000009</c:v>
                </c:pt>
                <c:pt idx="43651">
                  <c:v>-24.410499999999999</c:v>
                </c:pt>
                <c:pt idx="43652">
                  <c:v>-24.408500000000004</c:v>
                </c:pt>
                <c:pt idx="43653">
                  <c:v>-24.406500000000008</c:v>
                </c:pt>
                <c:pt idx="43654">
                  <c:v>-24.404499999999999</c:v>
                </c:pt>
                <c:pt idx="43655">
                  <c:v>-24.402500000000003</c:v>
                </c:pt>
                <c:pt idx="43656">
                  <c:v>-24.400500000000008</c:v>
                </c:pt>
                <c:pt idx="43657">
                  <c:v>-24.398500000000013</c:v>
                </c:pt>
                <c:pt idx="43658">
                  <c:v>-24.396500000000003</c:v>
                </c:pt>
                <c:pt idx="43659">
                  <c:v>-24.394500000000008</c:v>
                </c:pt>
                <c:pt idx="43660">
                  <c:v>-24.392500000000013</c:v>
                </c:pt>
                <c:pt idx="43661">
                  <c:v>-24.390500000000003</c:v>
                </c:pt>
                <c:pt idx="43662">
                  <c:v>-24.388500000000008</c:v>
                </c:pt>
                <c:pt idx="43663">
                  <c:v>-24.386500000000012</c:v>
                </c:pt>
                <c:pt idx="43664">
                  <c:v>-24.384500000000003</c:v>
                </c:pt>
                <c:pt idx="43665">
                  <c:v>-24.382500000000007</c:v>
                </c:pt>
                <c:pt idx="43666">
                  <c:v>-24.380500000000012</c:v>
                </c:pt>
                <c:pt idx="43667">
                  <c:v>-24.378500000000003</c:v>
                </c:pt>
                <c:pt idx="43668">
                  <c:v>-24.376500000000007</c:v>
                </c:pt>
                <c:pt idx="43669">
                  <c:v>-24.374500000000012</c:v>
                </c:pt>
                <c:pt idx="43670">
                  <c:v>-24.372500000000002</c:v>
                </c:pt>
                <c:pt idx="43671">
                  <c:v>-24.370500000000007</c:v>
                </c:pt>
                <c:pt idx="43672">
                  <c:v>-24.368500000000012</c:v>
                </c:pt>
                <c:pt idx="43673">
                  <c:v>-24.366500000000002</c:v>
                </c:pt>
                <c:pt idx="43674">
                  <c:v>-24.364500000000007</c:v>
                </c:pt>
                <c:pt idx="43675">
                  <c:v>-24.362500000000011</c:v>
                </c:pt>
                <c:pt idx="43676">
                  <c:v>-24.360500000000002</c:v>
                </c:pt>
                <c:pt idx="43677">
                  <c:v>-24.358500000000006</c:v>
                </c:pt>
                <c:pt idx="43678">
                  <c:v>-24.356500000000011</c:v>
                </c:pt>
                <c:pt idx="43679">
                  <c:v>-24.354500000000002</c:v>
                </c:pt>
                <c:pt idx="43680">
                  <c:v>-24.352500000000006</c:v>
                </c:pt>
                <c:pt idx="43681">
                  <c:v>-24.350500000000011</c:v>
                </c:pt>
                <c:pt idx="43682">
                  <c:v>-24.348500000000001</c:v>
                </c:pt>
                <c:pt idx="43683">
                  <c:v>-24.346500000000006</c:v>
                </c:pt>
                <c:pt idx="43684">
                  <c:v>-24.344500000000011</c:v>
                </c:pt>
                <c:pt idx="43685">
                  <c:v>-24.342500000000001</c:v>
                </c:pt>
                <c:pt idx="43686">
                  <c:v>-24.340500000000006</c:v>
                </c:pt>
                <c:pt idx="43687">
                  <c:v>-24.33850000000001</c:v>
                </c:pt>
                <c:pt idx="43688">
                  <c:v>-24.336500000000001</c:v>
                </c:pt>
                <c:pt idx="43689">
                  <c:v>-24.334500000000006</c:v>
                </c:pt>
                <c:pt idx="43690">
                  <c:v>-24.33250000000001</c:v>
                </c:pt>
                <c:pt idx="43691">
                  <c:v>-24.330500000000001</c:v>
                </c:pt>
                <c:pt idx="43692">
                  <c:v>-24.328500000000005</c:v>
                </c:pt>
                <c:pt idx="43693">
                  <c:v>-24.32650000000001</c:v>
                </c:pt>
                <c:pt idx="43694">
                  <c:v>-24.3245</c:v>
                </c:pt>
                <c:pt idx="43695">
                  <c:v>-24.322500000000005</c:v>
                </c:pt>
                <c:pt idx="43696">
                  <c:v>-24.32050000000001</c:v>
                </c:pt>
                <c:pt idx="43697">
                  <c:v>-24.3185</c:v>
                </c:pt>
                <c:pt idx="43698">
                  <c:v>-24.316500000000005</c:v>
                </c:pt>
                <c:pt idx="43699">
                  <c:v>-24.31450000000001</c:v>
                </c:pt>
                <c:pt idx="43700">
                  <c:v>-24.3125</c:v>
                </c:pt>
                <c:pt idx="43701">
                  <c:v>-24.310500000000005</c:v>
                </c:pt>
                <c:pt idx="43702">
                  <c:v>-24.308500000000009</c:v>
                </c:pt>
                <c:pt idx="43703">
                  <c:v>-24.3065</c:v>
                </c:pt>
                <c:pt idx="43704">
                  <c:v>-24.304500000000004</c:v>
                </c:pt>
                <c:pt idx="43705">
                  <c:v>-24.302500000000009</c:v>
                </c:pt>
                <c:pt idx="43706">
                  <c:v>-24.3005</c:v>
                </c:pt>
                <c:pt idx="43707">
                  <c:v>-24.298500000000004</c:v>
                </c:pt>
                <c:pt idx="43708">
                  <c:v>-24.296500000000009</c:v>
                </c:pt>
                <c:pt idx="43709">
                  <c:v>-24.294499999999999</c:v>
                </c:pt>
                <c:pt idx="43710">
                  <c:v>-24.292500000000004</c:v>
                </c:pt>
                <c:pt idx="43711">
                  <c:v>-24.290500000000009</c:v>
                </c:pt>
                <c:pt idx="43712">
                  <c:v>-24.288499999999999</c:v>
                </c:pt>
                <c:pt idx="43713">
                  <c:v>-24.286500000000004</c:v>
                </c:pt>
                <c:pt idx="43714">
                  <c:v>-24.284500000000008</c:v>
                </c:pt>
                <c:pt idx="43715">
                  <c:v>-24.282499999999999</c:v>
                </c:pt>
                <c:pt idx="43716">
                  <c:v>-24.280500000000004</c:v>
                </c:pt>
                <c:pt idx="43717">
                  <c:v>-24.278500000000008</c:v>
                </c:pt>
                <c:pt idx="43718">
                  <c:v>-24.276499999999999</c:v>
                </c:pt>
                <c:pt idx="43719">
                  <c:v>-24.274500000000003</c:v>
                </c:pt>
                <c:pt idx="43720">
                  <c:v>-24.272500000000008</c:v>
                </c:pt>
                <c:pt idx="43721">
                  <c:v>-24.270500000000013</c:v>
                </c:pt>
                <c:pt idx="43722">
                  <c:v>-24.268500000000003</c:v>
                </c:pt>
                <c:pt idx="43723">
                  <c:v>-24.266500000000008</c:v>
                </c:pt>
                <c:pt idx="43724">
                  <c:v>-24.264500000000012</c:v>
                </c:pt>
                <c:pt idx="43725">
                  <c:v>-24.262500000000003</c:v>
                </c:pt>
                <c:pt idx="43726">
                  <c:v>-24.260500000000008</c:v>
                </c:pt>
                <c:pt idx="43727">
                  <c:v>-24.258500000000012</c:v>
                </c:pt>
                <c:pt idx="43728">
                  <c:v>-24.256500000000003</c:v>
                </c:pt>
                <c:pt idx="43729">
                  <c:v>-24.254500000000007</c:v>
                </c:pt>
                <c:pt idx="43730">
                  <c:v>-24.252500000000012</c:v>
                </c:pt>
                <c:pt idx="43731">
                  <c:v>-24.250500000000002</c:v>
                </c:pt>
                <c:pt idx="43732">
                  <c:v>-24.248500000000007</c:v>
                </c:pt>
                <c:pt idx="43733">
                  <c:v>-24.246500000000012</c:v>
                </c:pt>
                <c:pt idx="43734">
                  <c:v>-24.244500000000002</c:v>
                </c:pt>
                <c:pt idx="43735">
                  <c:v>-24.242500000000007</c:v>
                </c:pt>
                <c:pt idx="43736">
                  <c:v>-24.240500000000011</c:v>
                </c:pt>
                <c:pt idx="43737">
                  <c:v>-24.238500000000002</c:v>
                </c:pt>
                <c:pt idx="43738">
                  <c:v>-24.236500000000007</c:v>
                </c:pt>
                <c:pt idx="43739">
                  <c:v>-24.234500000000011</c:v>
                </c:pt>
                <c:pt idx="43740">
                  <c:v>-24.232500000000002</c:v>
                </c:pt>
                <c:pt idx="43741">
                  <c:v>-24.230500000000006</c:v>
                </c:pt>
                <c:pt idx="43742">
                  <c:v>-24.228500000000011</c:v>
                </c:pt>
                <c:pt idx="43743">
                  <c:v>-24.226500000000001</c:v>
                </c:pt>
                <c:pt idx="43744">
                  <c:v>-24.224500000000006</c:v>
                </c:pt>
                <c:pt idx="43745">
                  <c:v>-24.222500000000011</c:v>
                </c:pt>
                <c:pt idx="43746">
                  <c:v>-24.220500000000001</c:v>
                </c:pt>
                <c:pt idx="43747">
                  <c:v>-24.218500000000006</c:v>
                </c:pt>
                <c:pt idx="43748">
                  <c:v>-24.216500000000011</c:v>
                </c:pt>
                <c:pt idx="43749">
                  <c:v>-24.214500000000001</c:v>
                </c:pt>
                <c:pt idx="43750">
                  <c:v>-24.212500000000006</c:v>
                </c:pt>
                <c:pt idx="43751">
                  <c:v>-24.21050000000001</c:v>
                </c:pt>
                <c:pt idx="43752">
                  <c:v>-24.208500000000001</c:v>
                </c:pt>
                <c:pt idx="43753">
                  <c:v>-24.206500000000005</c:v>
                </c:pt>
                <c:pt idx="43754">
                  <c:v>-24.20450000000001</c:v>
                </c:pt>
                <c:pt idx="43755">
                  <c:v>-24.202500000000001</c:v>
                </c:pt>
                <c:pt idx="43756">
                  <c:v>-24.200500000000005</c:v>
                </c:pt>
                <c:pt idx="43757">
                  <c:v>-24.19850000000001</c:v>
                </c:pt>
                <c:pt idx="43758">
                  <c:v>-24.1965</c:v>
                </c:pt>
                <c:pt idx="43759">
                  <c:v>-24.194500000000005</c:v>
                </c:pt>
                <c:pt idx="43760">
                  <c:v>-24.19250000000001</c:v>
                </c:pt>
                <c:pt idx="43761">
                  <c:v>-24.1905</c:v>
                </c:pt>
                <c:pt idx="43762">
                  <c:v>-24.188500000000005</c:v>
                </c:pt>
                <c:pt idx="43763">
                  <c:v>-24.186500000000009</c:v>
                </c:pt>
                <c:pt idx="43764">
                  <c:v>-24.1845</c:v>
                </c:pt>
                <c:pt idx="43765">
                  <c:v>-24.182500000000005</c:v>
                </c:pt>
                <c:pt idx="43766">
                  <c:v>-24.180500000000009</c:v>
                </c:pt>
                <c:pt idx="43767">
                  <c:v>-24.1785</c:v>
                </c:pt>
                <c:pt idx="43768">
                  <c:v>-24.176500000000004</c:v>
                </c:pt>
                <c:pt idx="43769">
                  <c:v>-24.174500000000009</c:v>
                </c:pt>
                <c:pt idx="43770">
                  <c:v>-24.172499999999999</c:v>
                </c:pt>
                <c:pt idx="43771">
                  <c:v>-24.170500000000004</c:v>
                </c:pt>
                <c:pt idx="43772">
                  <c:v>-24.168500000000009</c:v>
                </c:pt>
                <c:pt idx="43773">
                  <c:v>-24.166499999999999</c:v>
                </c:pt>
                <c:pt idx="43774">
                  <c:v>-24.164500000000004</c:v>
                </c:pt>
                <c:pt idx="43775">
                  <c:v>-24.162500000000009</c:v>
                </c:pt>
                <c:pt idx="43776">
                  <c:v>-24.160499999999999</c:v>
                </c:pt>
                <c:pt idx="43777">
                  <c:v>-24.158500000000004</c:v>
                </c:pt>
                <c:pt idx="43778">
                  <c:v>-24.156500000000008</c:v>
                </c:pt>
                <c:pt idx="43779">
                  <c:v>-24.154499999999999</c:v>
                </c:pt>
                <c:pt idx="43780">
                  <c:v>-24.152500000000003</c:v>
                </c:pt>
                <c:pt idx="43781">
                  <c:v>-24.150500000000008</c:v>
                </c:pt>
                <c:pt idx="43782">
                  <c:v>-24.148500000000013</c:v>
                </c:pt>
                <c:pt idx="43783">
                  <c:v>-24.146500000000003</c:v>
                </c:pt>
                <c:pt idx="43784">
                  <c:v>-24.144500000000008</c:v>
                </c:pt>
                <c:pt idx="43785">
                  <c:v>-24.142500000000013</c:v>
                </c:pt>
                <c:pt idx="43786">
                  <c:v>-24.140500000000003</c:v>
                </c:pt>
                <c:pt idx="43787">
                  <c:v>-24.138500000000008</c:v>
                </c:pt>
                <c:pt idx="43788">
                  <c:v>-24.136500000000012</c:v>
                </c:pt>
                <c:pt idx="43789">
                  <c:v>-24.134500000000003</c:v>
                </c:pt>
                <c:pt idx="43790">
                  <c:v>-24.132500000000007</c:v>
                </c:pt>
                <c:pt idx="43791">
                  <c:v>-24.130500000000012</c:v>
                </c:pt>
                <c:pt idx="43792">
                  <c:v>-24.128500000000003</c:v>
                </c:pt>
                <c:pt idx="43793">
                  <c:v>-24.126500000000007</c:v>
                </c:pt>
                <c:pt idx="43794">
                  <c:v>-24.124500000000012</c:v>
                </c:pt>
                <c:pt idx="43795">
                  <c:v>-24.122500000000002</c:v>
                </c:pt>
                <c:pt idx="43796">
                  <c:v>-24.120500000000007</c:v>
                </c:pt>
                <c:pt idx="43797">
                  <c:v>-24.118500000000012</c:v>
                </c:pt>
                <c:pt idx="43798">
                  <c:v>-24.116500000000002</c:v>
                </c:pt>
                <c:pt idx="43799">
                  <c:v>-24.114500000000007</c:v>
                </c:pt>
                <c:pt idx="43800">
                  <c:v>-24.112500000000011</c:v>
                </c:pt>
                <c:pt idx="43801">
                  <c:v>-24.110500000000002</c:v>
                </c:pt>
                <c:pt idx="43802">
                  <c:v>-24.108500000000006</c:v>
                </c:pt>
                <c:pt idx="43803">
                  <c:v>-24.106500000000011</c:v>
                </c:pt>
                <c:pt idx="43804">
                  <c:v>-24.104500000000002</c:v>
                </c:pt>
                <c:pt idx="43805">
                  <c:v>-24.102500000000006</c:v>
                </c:pt>
                <c:pt idx="43806">
                  <c:v>-24.100500000000011</c:v>
                </c:pt>
                <c:pt idx="43807">
                  <c:v>-24.098500000000001</c:v>
                </c:pt>
                <c:pt idx="43808">
                  <c:v>-24.096500000000006</c:v>
                </c:pt>
                <c:pt idx="43809">
                  <c:v>-24.094500000000011</c:v>
                </c:pt>
                <c:pt idx="43810">
                  <c:v>-24.092500000000001</c:v>
                </c:pt>
                <c:pt idx="43811">
                  <c:v>-24.090500000000006</c:v>
                </c:pt>
                <c:pt idx="43812">
                  <c:v>-24.08850000000001</c:v>
                </c:pt>
                <c:pt idx="43813">
                  <c:v>-24.086500000000001</c:v>
                </c:pt>
                <c:pt idx="43814">
                  <c:v>-24.084500000000006</c:v>
                </c:pt>
                <c:pt idx="43815">
                  <c:v>-24.08250000000001</c:v>
                </c:pt>
                <c:pt idx="43816">
                  <c:v>-24.080500000000001</c:v>
                </c:pt>
                <c:pt idx="43817">
                  <c:v>-24.078500000000005</c:v>
                </c:pt>
                <c:pt idx="43818">
                  <c:v>-24.07650000000001</c:v>
                </c:pt>
                <c:pt idx="43819">
                  <c:v>-24.0745</c:v>
                </c:pt>
                <c:pt idx="43820">
                  <c:v>-24.072500000000005</c:v>
                </c:pt>
                <c:pt idx="43821">
                  <c:v>-24.07050000000001</c:v>
                </c:pt>
                <c:pt idx="43822">
                  <c:v>-24.0685</c:v>
                </c:pt>
                <c:pt idx="43823">
                  <c:v>-24.066500000000005</c:v>
                </c:pt>
                <c:pt idx="43824">
                  <c:v>-24.06450000000001</c:v>
                </c:pt>
                <c:pt idx="43825">
                  <c:v>-24.0625</c:v>
                </c:pt>
                <c:pt idx="43826">
                  <c:v>-24.060500000000005</c:v>
                </c:pt>
                <c:pt idx="43827">
                  <c:v>-24.058500000000009</c:v>
                </c:pt>
                <c:pt idx="43828">
                  <c:v>-24.0565</c:v>
                </c:pt>
                <c:pt idx="43829">
                  <c:v>-24.054500000000004</c:v>
                </c:pt>
                <c:pt idx="43830">
                  <c:v>-24.052500000000009</c:v>
                </c:pt>
                <c:pt idx="43831">
                  <c:v>-24.0505</c:v>
                </c:pt>
                <c:pt idx="43832">
                  <c:v>-24.048500000000004</c:v>
                </c:pt>
                <c:pt idx="43833">
                  <c:v>-24.046500000000009</c:v>
                </c:pt>
                <c:pt idx="43834">
                  <c:v>-24.044499999999999</c:v>
                </c:pt>
                <c:pt idx="43835">
                  <c:v>-24.042500000000004</c:v>
                </c:pt>
                <c:pt idx="43836">
                  <c:v>-24.040500000000009</c:v>
                </c:pt>
                <c:pt idx="43837">
                  <c:v>-24.038499999999999</c:v>
                </c:pt>
                <c:pt idx="43838">
                  <c:v>-24.036500000000004</c:v>
                </c:pt>
                <c:pt idx="43839">
                  <c:v>-24.034500000000008</c:v>
                </c:pt>
                <c:pt idx="43840">
                  <c:v>-24.032499999999999</c:v>
                </c:pt>
                <c:pt idx="43841">
                  <c:v>-24.030500000000004</c:v>
                </c:pt>
                <c:pt idx="43842">
                  <c:v>-24.028500000000008</c:v>
                </c:pt>
                <c:pt idx="43843">
                  <c:v>-24.026499999999999</c:v>
                </c:pt>
                <c:pt idx="43844">
                  <c:v>-24.024500000000003</c:v>
                </c:pt>
                <c:pt idx="43845">
                  <c:v>-24.022500000000008</c:v>
                </c:pt>
                <c:pt idx="43846">
                  <c:v>-24.020500000000013</c:v>
                </c:pt>
                <c:pt idx="43847">
                  <c:v>-24.018500000000003</c:v>
                </c:pt>
                <c:pt idx="43848">
                  <c:v>-24.016500000000008</c:v>
                </c:pt>
                <c:pt idx="43849">
                  <c:v>-24.014500000000012</c:v>
                </c:pt>
                <c:pt idx="43850">
                  <c:v>-24.012500000000003</c:v>
                </c:pt>
                <c:pt idx="43851">
                  <c:v>-24.010500000000008</c:v>
                </c:pt>
                <c:pt idx="43852">
                  <c:v>-24.008500000000012</c:v>
                </c:pt>
                <c:pt idx="43853">
                  <c:v>-24.006500000000003</c:v>
                </c:pt>
                <c:pt idx="43854">
                  <c:v>-24.004500000000007</c:v>
                </c:pt>
                <c:pt idx="43855">
                  <c:v>-24.002500000000012</c:v>
                </c:pt>
                <c:pt idx="43856">
                  <c:v>-24.000500000000002</c:v>
                </c:pt>
                <c:pt idx="43857">
                  <c:v>-23.998500000000007</c:v>
                </c:pt>
                <c:pt idx="43858">
                  <c:v>-23.996500000000012</c:v>
                </c:pt>
                <c:pt idx="43859">
                  <c:v>-23.994500000000002</c:v>
                </c:pt>
                <c:pt idx="43860">
                  <c:v>-23.992500000000007</c:v>
                </c:pt>
                <c:pt idx="43861">
                  <c:v>-23.990500000000011</c:v>
                </c:pt>
                <c:pt idx="43862">
                  <c:v>-23.988500000000002</c:v>
                </c:pt>
                <c:pt idx="43863">
                  <c:v>-23.986500000000007</c:v>
                </c:pt>
                <c:pt idx="43864">
                  <c:v>-23.984500000000011</c:v>
                </c:pt>
                <c:pt idx="43865">
                  <c:v>-23.982500000000002</c:v>
                </c:pt>
                <c:pt idx="43866">
                  <c:v>-23.980500000000006</c:v>
                </c:pt>
                <c:pt idx="43867">
                  <c:v>-23.978500000000011</c:v>
                </c:pt>
                <c:pt idx="43868">
                  <c:v>-23.976500000000001</c:v>
                </c:pt>
                <c:pt idx="43869">
                  <c:v>-23.974500000000006</c:v>
                </c:pt>
                <c:pt idx="43870">
                  <c:v>-23.972500000000011</c:v>
                </c:pt>
                <c:pt idx="43871">
                  <c:v>-23.970500000000001</c:v>
                </c:pt>
                <c:pt idx="43872">
                  <c:v>-23.968500000000006</c:v>
                </c:pt>
                <c:pt idx="43873">
                  <c:v>-23.966500000000011</c:v>
                </c:pt>
                <c:pt idx="43874">
                  <c:v>-23.964500000000001</c:v>
                </c:pt>
                <c:pt idx="43875">
                  <c:v>-23.962500000000006</c:v>
                </c:pt>
                <c:pt idx="43876">
                  <c:v>-23.96050000000001</c:v>
                </c:pt>
                <c:pt idx="43877">
                  <c:v>-23.958500000000001</c:v>
                </c:pt>
                <c:pt idx="43878">
                  <c:v>-23.956500000000005</c:v>
                </c:pt>
                <c:pt idx="43879">
                  <c:v>-23.95450000000001</c:v>
                </c:pt>
                <c:pt idx="43880">
                  <c:v>-23.952500000000001</c:v>
                </c:pt>
                <c:pt idx="43881">
                  <c:v>-23.950500000000005</c:v>
                </c:pt>
                <c:pt idx="43882">
                  <c:v>-23.94850000000001</c:v>
                </c:pt>
                <c:pt idx="43883">
                  <c:v>-23.9465</c:v>
                </c:pt>
                <c:pt idx="43884">
                  <c:v>-23.944500000000005</c:v>
                </c:pt>
                <c:pt idx="43885">
                  <c:v>-23.94250000000001</c:v>
                </c:pt>
                <c:pt idx="43886">
                  <c:v>-23.9405</c:v>
                </c:pt>
                <c:pt idx="43887">
                  <c:v>-23.938500000000005</c:v>
                </c:pt>
                <c:pt idx="43888">
                  <c:v>-23.936500000000009</c:v>
                </c:pt>
                <c:pt idx="43889">
                  <c:v>-23.9345</c:v>
                </c:pt>
                <c:pt idx="43890">
                  <c:v>-23.932500000000005</c:v>
                </c:pt>
                <c:pt idx="43891">
                  <c:v>-23.930500000000009</c:v>
                </c:pt>
                <c:pt idx="43892">
                  <c:v>-23.9285</c:v>
                </c:pt>
                <c:pt idx="43893">
                  <c:v>-23.926500000000004</c:v>
                </c:pt>
                <c:pt idx="43894">
                  <c:v>-23.924500000000009</c:v>
                </c:pt>
                <c:pt idx="43895">
                  <c:v>-23.922499999999999</c:v>
                </c:pt>
                <c:pt idx="43896">
                  <c:v>-23.920500000000004</c:v>
                </c:pt>
                <c:pt idx="43897">
                  <c:v>-23.918500000000009</c:v>
                </c:pt>
                <c:pt idx="43898">
                  <c:v>-23.916499999999999</c:v>
                </c:pt>
                <c:pt idx="43899">
                  <c:v>-23.914500000000004</c:v>
                </c:pt>
                <c:pt idx="43900">
                  <c:v>-23.912500000000009</c:v>
                </c:pt>
                <c:pt idx="43901">
                  <c:v>-23.910499999999999</c:v>
                </c:pt>
                <c:pt idx="43902">
                  <c:v>-23.908500000000004</c:v>
                </c:pt>
                <c:pt idx="43903">
                  <c:v>-23.906500000000008</c:v>
                </c:pt>
                <c:pt idx="43904">
                  <c:v>-23.904499999999999</c:v>
                </c:pt>
                <c:pt idx="43905">
                  <c:v>-23.902500000000003</c:v>
                </c:pt>
                <c:pt idx="43906">
                  <c:v>-23.900500000000008</c:v>
                </c:pt>
                <c:pt idx="43907">
                  <c:v>-23.898500000000013</c:v>
                </c:pt>
                <c:pt idx="43908">
                  <c:v>-23.896500000000003</c:v>
                </c:pt>
                <c:pt idx="43909">
                  <c:v>-23.894500000000008</c:v>
                </c:pt>
                <c:pt idx="43910">
                  <c:v>-23.892500000000013</c:v>
                </c:pt>
                <c:pt idx="43911">
                  <c:v>-23.890500000000003</c:v>
                </c:pt>
                <c:pt idx="43912">
                  <c:v>-23.888500000000008</c:v>
                </c:pt>
                <c:pt idx="43913">
                  <c:v>-23.886500000000012</c:v>
                </c:pt>
                <c:pt idx="43914">
                  <c:v>-23.884500000000003</c:v>
                </c:pt>
                <c:pt idx="43915">
                  <c:v>-23.882500000000007</c:v>
                </c:pt>
                <c:pt idx="43916">
                  <c:v>-23.880500000000012</c:v>
                </c:pt>
                <c:pt idx="43917">
                  <c:v>-23.878500000000003</c:v>
                </c:pt>
                <c:pt idx="43918">
                  <c:v>-23.876500000000007</c:v>
                </c:pt>
                <c:pt idx="43919">
                  <c:v>-23.874500000000012</c:v>
                </c:pt>
                <c:pt idx="43920">
                  <c:v>-23.872500000000002</c:v>
                </c:pt>
                <c:pt idx="43921">
                  <c:v>-23.870500000000007</c:v>
                </c:pt>
                <c:pt idx="43922">
                  <c:v>-23.868500000000012</c:v>
                </c:pt>
                <c:pt idx="43923">
                  <c:v>-23.866500000000002</c:v>
                </c:pt>
                <c:pt idx="43924">
                  <c:v>-23.864500000000007</c:v>
                </c:pt>
                <c:pt idx="43925">
                  <c:v>-23.862500000000011</c:v>
                </c:pt>
                <c:pt idx="43926">
                  <c:v>-23.860500000000002</c:v>
                </c:pt>
                <c:pt idx="43927">
                  <c:v>-23.858500000000006</c:v>
                </c:pt>
                <c:pt idx="43928">
                  <c:v>-23.856500000000011</c:v>
                </c:pt>
                <c:pt idx="43929">
                  <c:v>-23.854500000000002</c:v>
                </c:pt>
                <c:pt idx="43930">
                  <c:v>-23.852500000000006</c:v>
                </c:pt>
                <c:pt idx="43931">
                  <c:v>-23.850500000000011</c:v>
                </c:pt>
                <c:pt idx="43932">
                  <c:v>-23.848500000000001</c:v>
                </c:pt>
                <c:pt idx="43933">
                  <c:v>-23.846500000000006</c:v>
                </c:pt>
                <c:pt idx="43934">
                  <c:v>-23.844500000000011</c:v>
                </c:pt>
                <c:pt idx="43935">
                  <c:v>-23.842500000000001</c:v>
                </c:pt>
                <c:pt idx="43936">
                  <c:v>-23.840500000000006</c:v>
                </c:pt>
                <c:pt idx="43937">
                  <c:v>-23.83850000000001</c:v>
                </c:pt>
                <c:pt idx="43938">
                  <c:v>-23.836500000000001</c:v>
                </c:pt>
                <c:pt idx="43939">
                  <c:v>-23.834500000000006</c:v>
                </c:pt>
                <c:pt idx="43940">
                  <c:v>-23.83250000000001</c:v>
                </c:pt>
                <c:pt idx="43941">
                  <c:v>-23.830500000000001</c:v>
                </c:pt>
                <c:pt idx="43942">
                  <c:v>-23.828500000000005</c:v>
                </c:pt>
                <c:pt idx="43943">
                  <c:v>-23.82650000000001</c:v>
                </c:pt>
                <c:pt idx="43944">
                  <c:v>-23.8245</c:v>
                </c:pt>
                <c:pt idx="43945">
                  <c:v>-23.822500000000005</c:v>
                </c:pt>
                <c:pt idx="43946">
                  <c:v>-23.82050000000001</c:v>
                </c:pt>
                <c:pt idx="43947">
                  <c:v>-23.8185</c:v>
                </c:pt>
                <c:pt idx="43948">
                  <c:v>-23.816500000000005</c:v>
                </c:pt>
                <c:pt idx="43949">
                  <c:v>-23.81450000000001</c:v>
                </c:pt>
                <c:pt idx="43950">
                  <c:v>-23.8125</c:v>
                </c:pt>
                <c:pt idx="43951">
                  <c:v>-23.810500000000005</c:v>
                </c:pt>
                <c:pt idx="43952">
                  <c:v>-23.808500000000009</c:v>
                </c:pt>
                <c:pt idx="43953">
                  <c:v>-23.8065</c:v>
                </c:pt>
                <c:pt idx="43954">
                  <c:v>-23.804500000000004</c:v>
                </c:pt>
                <c:pt idx="43955">
                  <c:v>-23.802500000000009</c:v>
                </c:pt>
                <c:pt idx="43956">
                  <c:v>-23.8005</c:v>
                </c:pt>
                <c:pt idx="43957">
                  <c:v>-23.798500000000004</c:v>
                </c:pt>
                <c:pt idx="43958">
                  <c:v>-23.796500000000009</c:v>
                </c:pt>
                <c:pt idx="43959">
                  <c:v>-23.794499999999999</c:v>
                </c:pt>
                <c:pt idx="43960">
                  <c:v>-23.792500000000004</c:v>
                </c:pt>
                <c:pt idx="43961">
                  <c:v>-23.790500000000009</c:v>
                </c:pt>
                <c:pt idx="43962">
                  <c:v>-23.788499999999999</c:v>
                </c:pt>
                <c:pt idx="43963">
                  <c:v>-23.786500000000004</c:v>
                </c:pt>
                <c:pt idx="43964">
                  <c:v>-23.784500000000008</c:v>
                </c:pt>
                <c:pt idx="43965">
                  <c:v>-23.782499999999999</c:v>
                </c:pt>
                <c:pt idx="43966">
                  <c:v>-23.780500000000004</c:v>
                </c:pt>
                <c:pt idx="43967">
                  <c:v>-23.778500000000008</c:v>
                </c:pt>
                <c:pt idx="43968">
                  <c:v>-23.776499999999999</c:v>
                </c:pt>
                <c:pt idx="43969">
                  <c:v>-23.774500000000003</c:v>
                </c:pt>
                <c:pt idx="43970">
                  <c:v>-23.772500000000008</c:v>
                </c:pt>
                <c:pt idx="43971">
                  <c:v>-23.770500000000013</c:v>
                </c:pt>
                <c:pt idx="43972">
                  <c:v>-23.768500000000003</c:v>
                </c:pt>
                <c:pt idx="43973">
                  <c:v>-23.766500000000008</c:v>
                </c:pt>
                <c:pt idx="43974">
                  <c:v>-23.764500000000012</c:v>
                </c:pt>
                <c:pt idx="43975">
                  <c:v>-23.762500000000003</c:v>
                </c:pt>
                <c:pt idx="43976">
                  <c:v>-23.760500000000008</c:v>
                </c:pt>
                <c:pt idx="43977">
                  <c:v>-23.758500000000012</c:v>
                </c:pt>
                <c:pt idx="43978">
                  <c:v>-23.756500000000003</c:v>
                </c:pt>
                <c:pt idx="43979">
                  <c:v>-23.754500000000007</c:v>
                </c:pt>
                <c:pt idx="43980">
                  <c:v>-23.752500000000012</c:v>
                </c:pt>
                <c:pt idx="43981">
                  <c:v>-23.750500000000002</c:v>
                </c:pt>
                <c:pt idx="43982">
                  <c:v>-23.748500000000007</c:v>
                </c:pt>
                <c:pt idx="43983">
                  <c:v>-23.746500000000012</c:v>
                </c:pt>
                <c:pt idx="43984">
                  <c:v>-23.744500000000002</c:v>
                </c:pt>
                <c:pt idx="43985">
                  <c:v>-23.742500000000007</c:v>
                </c:pt>
                <c:pt idx="43986">
                  <c:v>-23.740500000000011</c:v>
                </c:pt>
                <c:pt idx="43987">
                  <c:v>-23.738500000000002</c:v>
                </c:pt>
                <c:pt idx="43988">
                  <c:v>-23.736500000000007</c:v>
                </c:pt>
                <c:pt idx="43989">
                  <c:v>-23.734500000000011</c:v>
                </c:pt>
                <c:pt idx="43990">
                  <c:v>-23.732500000000002</c:v>
                </c:pt>
                <c:pt idx="43991">
                  <c:v>-23.730500000000006</c:v>
                </c:pt>
                <c:pt idx="43992">
                  <c:v>-23.728500000000011</c:v>
                </c:pt>
                <c:pt idx="43993">
                  <c:v>-23.726500000000001</c:v>
                </c:pt>
                <c:pt idx="43994">
                  <c:v>-23.724500000000006</c:v>
                </c:pt>
                <c:pt idx="43995">
                  <c:v>-23.722500000000011</c:v>
                </c:pt>
                <c:pt idx="43996">
                  <c:v>-23.720500000000001</c:v>
                </c:pt>
                <c:pt idx="43997">
                  <c:v>-23.718500000000006</c:v>
                </c:pt>
                <c:pt idx="43998">
                  <c:v>-23.716500000000011</c:v>
                </c:pt>
                <c:pt idx="43999">
                  <c:v>-23.714500000000001</c:v>
                </c:pt>
                <c:pt idx="44000">
                  <c:v>-23.712500000000006</c:v>
                </c:pt>
                <c:pt idx="44001">
                  <c:v>-23.71050000000001</c:v>
                </c:pt>
                <c:pt idx="44002">
                  <c:v>-23.708500000000001</c:v>
                </c:pt>
                <c:pt idx="44003">
                  <c:v>-23.706500000000005</c:v>
                </c:pt>
                <c:pt idx="44004">
                  <c:v>-23.70450000000001</c:v>
                </c:pt>
                <c:pt idx="44005">
                  <c:v>-23.702500000000001</c:v>
                </c:pt>
                <c:pt idx="44006">
                  <c:v>-23.700500000000005</c:v>
                </c:pt>
                <c:pt idx="44007">
                  <c:v>-23.69850000000001</c:v>
                </c:pt>
                <c:pt idx="44008">
                  <c:v>-23.6965</c:v>
                </c:pt>
                <c:pt idx="44009">
                  <c:v>-23.694500000000005</c:v>
                </c:pt>
                <c:pt idx="44010">
                  <c:v>-23.69250000000001</c:v>
                </c:pt>
                <c:pt idx="44011">
                  <c:v>-23.6905</c:v>
                </c:pt>
                <c:pt idx="44012">
                  <c:v>-23.688500000000005</c:v>
                </c:pt>
                <c:pt idx="44013">
                  <c:v>-23.686500000000009</c:v>
                </c:pt>
                <c:pt idx="44014">
                  <c:v>-23.6845</c:v>
                </c:pt>
                <c:pt idx="44015">
                  <c:v>-23.682500000000005</c:v>
                </c:pt>
                <c:pt idx="44016">
                  <c:v>-23.680500000000009</c:v>
                </c:pt>
                <c:pt idx="44017">
                  <c:v>-23.6785</c:v>
                </c:pt>
                <c:pt idx="44018">
                  <c:v>-23.676500000000004</c:v>
                </c:pt>
                <c:pt idx="44019">
                  <c:v>-23.674500000000009</c:v>
                </c:pt>
                <c:pt idx="44020">
                  <c:v>-23.672499999999999</c:v>
                </c:pt>
                <c:pt idx="44021">
                  <c:v>-23.670500000000004</c:v>
                </c:pt>
                <c:pt idx="44022">
                  <c:v>-23.668500000000009</c:v>
                </c:pt>
                <c:pt idx="44023">
                  <c:v>-23.666499999999999</c:v>
                </c:pt>
                <c:pt idx="44024">
                  <c:v>-23.664500000000004</c:v>
                </c:pt>
                <c:pt idx="44025">
                  <c:v>-23.662500000000009</c:v>
                </c:pt>
                <c:pt idx="44026">
                  <c:v>-23.660499999999999</c:v>
                </c:pt>
                <c:pt idx="44027">
                  <c:v>-23.658500000000004</c:v>
                </c:pt>
                <c:pt idx="44028">
                  <c:v>-23.656500000000008</c:v>
                </c:pt>
                <c:pt idx="44029">
                  <c:v>-23.654499999999999</c:v>
                </c:pt>
                <c:pt idx="44030">
                  <c:v>-23.652500000000003</c:v>
                </c:pt>
                <c:pt idx="44031">
                  <c:v>-23.650500000000008</c:v>
                </c:pt>
                <c:pt idx="44032">
                  <c:v>-23.648500000000013</c:v>
                </c:pt>
                <c:pt idx="44033">
                  <c:v>-23.646500000000003</c:v>
                </c:pt>
                <c:pt idx="44034">
                  <c:v>-23.644500000000008</c:v>
                </c:pt>
                <c:pt idx="44035">
                  <c:v>-23.642500000000013</c:v>
                </c:pt>
                <c:pt idx="44036">
                  <c:v>-23.640500000000003</c:v>
                </c:pt>
                <c:pt idx="44037">
                  <c:v>-23.638500000000008</c:v>
                </c:pt>
                <c:pt idx="44038">
                  <c:v>-23.636500000000012</c:v>
                </c:pt>
                <c:pt idx="44039">
                  <c:v>-23.634500000000003</c:v>
                </c:pt>
                <c:pt idx="44040">
                  <c:v>-23.632500000000007</c:v>
                </c:pt>
                <c:pt idx="44041">
                  <c:v>-23.630500000000012</c:v>
                </c:pt>
                <c:pt idx="44042">
                  <c:v>-23.628500000000003</c:v>
                </c:pt>
                <c:pt idx="44043">
                  <c:v>-23.626500000000007</c:v>
                </c:pt>
                <c:pt idx="44044">
                  <c:v>-23.624500000000012</c:v>
                </c:pt>
                <c:pt idx="44045">
                  <c:v>-23.622500000000002</c:v>
                </c:pt>
                <c:pt idx="44046">
                  <c:v>-23.620500000000007</c:v>
                </c:pt>
                <c:pt idx="44047">
                  <c:v>-23.618500000000012</c:v>
                </c:pt>
                <c:pt idx="44048">
                  <c:v>-23.616500000000002</c:v>
                </c:pt>
                <c:pt idx="44049">
                  <c:v>-23.614500000000007</c:v>
                </c:pt>
                <c:pt idx="44050">
                  <c:v>-23.612500000000011</c:v>
                </c:pt>
                <c:pt idx="44051">
                  <c:v>-23.610500000000002</c:v>
                </c:pt>
                <c:pt idx="44052">
                  <c:v>-23.608500000000006</c:v>
                </c:pt>
                <c:pt idx="44053">
                  <c:v>-23.606500000000011</c:v>
                </c:pt>
                <c:pt idx="44054">
                  <c:v>-23.604500000000002</c:v>
                </c:pt>
                <c:pt idx="44055">
                  <c:v>-23.602500000000006</c:v>
                </c:pt>
                <c:pt idx="44056">
                  <c:v>-23.600500000000011</c:v>
                </c:pt>
                <c:pt idx="44057">
                  <c:v>-23.598500000000001</c:v>
                </c:pt>
                <c:pt idx="44058">
                  <c:v>-23.596500000000006</c:v>
                </c:pt>
                <c:pt idx="44059">
                  <c:v>-23.594500000000011</c:v>
                </c:pt>
                <c:pt idx="44060">
                  <c:v>-23.592500000000001</c:v>
                </c:pt>
                <c:pt idx="44061">
                  <c:v>-23.590500000000006</c:v>
                </c:pt>
                <c:pt idx="44062">
                  <c:v>-23.58850000000001</c:v>
                </c:pt>
                <c:pt idx="44063">
                  <c:v>-23.586500000000001</c:v>
                </c:pt>
                <c:pt idx="44064">
                  <c:v>-23.584500000000006</c:v>
                </c:pt>
                <c:pt idx="44065">
                  <c:v>-23.58250000000001</c:v>
                </c:pt>
                <c:pt idx="44066">
                  <c:v>-23.580500000000001</c:v>
                </c:pt>
                <c:pt idx="44067">
                  <c:v>-23.578500000000005</c:v>
                </c:pt>
                <c:pt idx="44068">
                  <c:v>-23.57650000000001</c:v>
                </c:pt>
                <c:pt idx="44069">
                  <c:v>-23.5745</c:v>
                </c:pt>
                <c:pt idx="44070">
                  <c:v>-23.572500000000005</c:v>
                </c:pt>
                <c:pt idx="44071">
                  <c:v>-23.57050000000001</c:v>
                </c:pt>
                <c:pt idx="44072">
                  <c:v>-23.5685</c:v>
                </c:pt>
                <c:pt idx="44073">
                  <c:v>-23.566500000000005</c:v>
                </c:pt>
                <c:pt idx="44074">
                  <c:v>-23.56450000000001</c:v>
                </c:pt>
                <c:pt idx="44075">
                  <c:v>-23.5625</c:v>
                </c:pt>
                <c:pt idx="44076">
                  <c:v>-23.560500000000005</c:v>
                </c:pt>
                <c:pt idx="44077">
                  <c:v>-23.558500000000009</c:v>
                </c:pt>
                <c:pt idx="44078">
                  <c:v>-23.5565</c:v>
                </c:pt>
                <c:pt idx="44079">
                  <c:v>-23.554500000000004</c:v>
                </c:pt>
                <c:pt idx="44080">
                  <c:v>-23.552500000000009</c:v>
                </c:pt>
                <c:pt idx="44081">
                  <c:v>-23.5505</c:v>
                </c:pt>
                <c:pt idx="44082">
                  <c:v>-23.548500000000004</c:v>
                </c:pt>
                <c:pt idx="44083">
                  <c:v>-23.546500000000009</c:v>
                </c:pt>
                <c:pt idx="44084">
                  <c:v>-23.544499999999999</c:v>
                </c:pt>
                <c:pt idx="44085">
                  <c:v>-23.542500000000004</c:v>
                </c:pt>
                <c:pt idx="44086">
                  <c:v>-23.540500000000009</c:v>
                </c:pt>
                <c:pt idx="44087">
                  <c:v>-23.538499999999999</c:v>
                </c:pt>
                <c:pt idx="44088">
                  <c:v>-23.536500000000004</c:v>
                </c:pt>
                <c:pt idx="44089">
                  <c:v>-23.534500000000008</c:v>
                </c:pt>
                <c:pt idx="44090">
                  <c:v>-23.532499999999999</c:v>
                </c:pt>
                <c:pt idx="44091">
                  <c:v>-23.530500000000004</c:v>
                </c:pt>
                <c:pt idx="44092">
                  <c:v>-23.528500000000008</c:v>
                </c:pt>
                <c:pt idx="44093">
                  <c:v>-23.526499999999999</c:v>
                </c:pt>
                <c:pt idx="44094">
                  <c:v>-23.524500000000003</c:v>
                </c:pt>
                <c:pt idx="44095">
                  <c:v>-23.522500000000008</c:v>
                </c:pt>
                <c:pt idx="44096">
                  <c:v>-23.520500000000013</c:v>
                </c:pt>
                <c:pt idx="44097">
                  <c:v>-23.518500000000003</c:v>
                </c:pt>
                <c:pt idx="44098">
                  <c:v>-23.516500000000008</c:v>
                </c:pt>
                <c:pt idx="44099">
                  <c:v>-23.514500000000012</c:v>
                </c:pt>
                <c:pt idx="44100">
                  <c:v>-23.512500000000003</c:v>
                </c:pt>
                <c:pt idx="44101">
                  <c:v>-23.510500000000008</c:v>
                </c:pt>
                <c:pt idx="44102">
                  <c:v>-23.508500000000012</c:v>
                </c:pt>
                <c:pt idx="44103">
                  <c:v>-23.506500000000003</c:v>
                </c:pt>
                <c:pt idx="44104">
                  <c:v>-23.504500000000007</c:v>
                </c:pt>
                <c:pt idx="44105">
                  <c:v>-23.502500000000012</c:v>
                </c:pt>
                <c:pt idx="44106">
                  <c:v>-23.500500000000002</c:v>
                </c:pt>
                <c:pt idx="44107">
                  <c:v>-23.498500000000007</c:v>
                </c:pt>
                <c:pt idx="44108">
                  <c:v>-23.496500000000012</c:v>
                </c:pt>
                <c:pt idx="44109">
                  <c:v>-23.494500000000002</c:v>
                </c:pt>
                <c:pt idx="44110">
                  <c:v>-23.492500000000007</c:v>
                </c:pt>
                <c:pt idx="44111">
                  <c:v>-23.490500000000011</c:v>
                </c:pt>
                <c:pt idx="44112">
                  <c:v>-23.488500000000002</c:v>
                </c:pt>
                <c:pt idx="44113">
                  <c:v>-23.486500000000007</c:v>
                </c:pt>
                <c:pt idx="44114">
                  <c:v>-23.484500000000011</c:v>
                </c:pt>
                <c:pt idx="44115">
                  <c:v>-23.482500000000002</c:v>
                </c:pt>
                <c:pt idx="44116">
                  <c:v>-23.480500000000006</c:v>
                </c:pt>
                <c:pt idx="44117">
                  <c:v>-23.478500000000011</c:v>
                </c:pt>
                <c:pt idx="44118">
                  <c:v>-23.476500000000001</c:v>
                </c:pt>
                <c:pt idx="44119">
                  <c:v>-23.474500000000006</c:v>
                </c:pt>
                <c:pt idx="44120">
                  <c:v>-23.472500000000011</c:v>
                </c:pt>
                <c:pt idx="44121">
                  <c:v>-23.470500000000001</c:v>
                </c:pt>
                <c:pt idx="44122">
                  <c:v>-23.468500000000006</c:v>
                </c:pt>
                <c:pt idx="44123">
                  <c:v>-23.466500000000011</c:v>
                </c:pt>
                <c:pt idx="44124">
                  <c:v>-23.464500000000001</c:v>
                </c:pt>
                <c:pt idx="44125">
                  <c:v>-23.462500000000006</c:v>
                </c:pt>
                <c:pt idx="44126">
                  <c:v>-23.46050000000001</c:v>
                </c:pt>
                <c:pt idx="44127">
                  <c:v>-23.458500000000001</c:v>
                </c:pt>
                <c:pt idx="44128">
                  <c:v>-23.456500000000005</c:v>
                </c:pt>
                <c:pt idx="44129">
                  <c:v>-23.45450000000001</c:v>
                </c:pt>
                <c:pt idx="44130">
                  <c:v>-23.452500000000001</c:v>
                </c:pt>
                <c:pt idx="44131">
                  <c:v>-23.450500000000005</c:v>
                </c:pt>
                <c:pt idx="44132">
                  <c:v>-23.44850000000001</c:v>
                </c:pt>
                <c:pt idx="44133">
                  <c:v>-23.4465</c:v>
                </c:pt>
                <c:pt idx="44134">
                  <c:v>-23.444500000000005</c:v>
                </c:pt>
                <c:pt idx="44135">
                  <c:v>-23.44250000000001</c:v>
                </c:pt>
                <c:pt idx="44136">
                  <c:v>-23.4405</c:v>
                </c:pt>
                <c:pt idx="44137">
                  <c:v>-23.438500000000005</c:v>
                </c:pt>
                <c:pt idx="44138">
                  <c:v>-23.436500000000009</c:v>
                </c:pt>
                <c:pt idx="44139">
                  <c:v>-23.4345</c:v>
                </c:pt>
                <c:pt idx="44140">
                  <c:v>-23.432500000000005</c:v>
                </c:pt>
                <c:pt idx="44141">
                  <c:v>-23.430500000000009</c:v>
                </c:pt>
                <c:pt idx="44142">
                  <c:v>-23.4285</c:v>
                </c:pt>
                <c:pt idx="44143">
                  <c:v>-23.426500000000004</c:v>
                </c:pt>
                <c:pt idx="44144">
                  <c:v>-23.424500000000009</c:v>
                </c:pt>
                <c:pt idx="44145">
                  <c:v>-23.422499999999999</c:v>
                </c:pt>
                <c:pt idx="44146">
                  <c:v>-23.420500000000004</c:v>
                </c:pt>
                <c:pt idx="44147">
                  <c:v>-23.418500000000009</c:v>
                </c:pt>
                <c:pt idx="44148">
                  <c:v>-23.416499999999999</c:v>
                </c:pt>
                <c:pt idx="44149">
                  <c:v>-23.414500000000004</c:v>
                </c:pt>
                <c:pt idx="44150">
                  <c:v>-23.412500000000009</c:v>
                </c:pt>
                <c:pt idx="44151">
                  <c:v>-23.410499999999999</c:v>
                </c:pt>
                <c:pt idx="44152">
                  <c:v>-23.408500000000004</c:v>
                </c:pt>
                <c:pt idx="44153">
                  <c:v>-23.406500000000008</c:v>
                </c:pt>
                <c:pt idx="44154">
                  <c:v>-23.404499999999999</c:v>
                </c:pt>
                <c:pt idx="44155">
                  <c:v>-23.402500000000003</c:v>
                </c:pt>
                <c:pt idx="44156">
                  <c:v>-23.400500000000008</c:v>
                </c:pt>
                <c:pt idx="44157">
                  <c:v>-23.398500000000013</c:v>
                </c:pt>
                <c:pt idx="44158">
                  <c:v>-23.396500000000003</c:v>
                </c:pt>
                <c:pt idx="44159">
                  <c:v>-23.394500000000008</c:v>
                </c:pt>
                <c:pt idx="44160">
                  <c:v>-23.392500000000013</c:v>
                </c:pt>
                <c:pt idx="44161">
                  <c:v>-23.390500000000003</c:v>
                </c:pt>
                <c:pt idx="44162">
                  <c:v>-23.388500000000008</c:v>
                </c:pt>
                <c:pt idx="44163">
                  <c:v>-23.386500000000012</c:v>
                </c:pt>
                <c:pt idx="44164">
                  <c:v>-23.384500000000003</c:v>
                </c:pt>
                <c:pt idx="44165">
                  <c:v>-23.382500000000007</c:v>
                </c:pt>
                <c:pt idx="44166">
                  <c:v>-23.380500000000012</c:v>
                </c:pt>
                <c:pt idx="44167">
                  <c:v>-23.378500000000003</c:v>
                </c:pt>
                <c:pt idx="44168">
                  <c:v>-23.376500000000007</c:v>
                </c:pt>
                <c:pt idx="44169">
                  <c:v>-23.374500000000012</c:v>
                </c:pt>
                <c:pt idx="44170">
                  <c:v>-23.372500000000002</c:v>
                </c:pt>
                <c:pt idx="44171">
                  <c:v>-23.370500000000007</c:v>
                </c:pt>
                <c:pt idx="44172">
                  <c:v>-23.368500000000012</c:v>
                </c:pt>
                <c:pt idx="44173">
                  <c:v>-23.366500000000002</c:v>
                </c:pt>
                <c:pt idx="44174">
                  <c:v>-23.364500000000007</c:v>
                </c:pt>
                <c:pt idx="44175">
                  <c:v>-23.362500000000011</c:v>
                </c:pt>
                <c:pt idx="44176">
                  <c:v>-23.360500000000002</c:v>
                </c:pt>
                <c:pt idx="44177">
                  <c:v>-23.358500000000006</c:v>
                </c:pt>
                <c:pt idx="44178">
                  <c:v>-23.356500000000011</c:v>
                </c:pt>
                <c:pt idx="44179">
                  <c:v>-23.354500000000002</c:v>
                </c:pt>
                <c:pt idx="44180">
                  <c:v>-23.352500000000006</c:v>
                </c:pt>
                <c:pt idx="44181">
                  <c:v>-23.350500000000011</c:v>
                </c:pt>
                <c:pt idx="44182">
                  <c:v>-23.348500000000001</c:v>
                </c:pt>
                <c:pt idx="44183">
                  <c:v>-23.346500000000006</c:v>
                </c:pt>
                <c:pt idx="44184">
                  <c:v>-23.344500000000011</c:v>
                </c:pt>
                <c:pt idx="44185">
                  <c:v>-23.342500000000001</c:v>
                </c:pt>
                <c:pt idx="44186">
                  <c:v>-23.340500000000006</c:v>
                </c:pt>
                <c:pt idx="44187">
                  <c:v>-23.33850000000001</c:v>
                </c:pt>
                <c:pt idx="44188">
                  <c:v>-23.336500000000001</c:v>
                </c:pt>
                <c:pt idx="44189">
                  <c:v>-23.334500000000006</c:v>
                </c:pt>
                <c:pt idx="44190">
                  <c:v>-23.33250000000001</c:v>
                </c:pt>
                <c:pt idx="44191">
                  <c:v>-23.330500000000001</c:v>
                </c:pt>
                <c:pt idx="44192">
                  <c:v>-23.328500000000005</c:v>
                </c:pt>
                <c:pt idx="44193">
                  <c:v>-23.32650000000001</c:v>
                </c:pt>
                <c:pt idx="44194">
                  <c:v>-23.3245</c:v>
                </c:pt>
                <c:pt idx="44195">
                  <c:v>-23.322500000000005</c:v>
                </c:pt>
                <c:pt idx="44196">
                  <c:v>-23.32050000000001</c:v>
                </c:pt>
                <c:pt idx="44197">
                  <c:v>-23.3185</c:v>
                </c:pt>
                <c:pt idx="44198">
                  <c:v>-23.316500000000005</c:v>
                </c:pt>
                <c:pt idx="44199">
                  <c:v>-23.31450000000001</c:v>
                </c:pt>
                <c:pt idx="44200">
                  <c:v>-23.3125</c:v>
                </c:pt>
                <c:pt idx="44201">
                  <c:v>-23.310500000000005</c:v>
                </c:pt>
                <c:pt idx="44202">
                  <c:v>-23.308500000000009</c:v>
                </c:pt>
                <c:pt idx="44203">
                  <c:v>-23.3065</c:v>
                </c:pt>
                <c:pt idx="44204">
                  <c:v>-23.304500000000004</c:v>
                </c:pt>
                <c:pt idx="44205">
                  <c:v>-23.302500000000009</c:v>
                </c:pt>
                <c:pt idx="44206">
                  <c:v>-23.3005</c:v>
                </c:pt>
                <c:pt idx="44207">
                  <c:v>-23.298500000000004</c:v>
                </c:pt>
                <c:pt idx="44208">
                  <c:v>-23.296500000000009</c:v>
                </c:pt>
                <c:pt idx="44209">
                  <c:v>-23.294499999999999</c:v>
                </c:pt>
                <c:pt idx="44210">
                  <c:v>-23.292500000000004</c:v>
                </c:pt>
                <c:pt idx="44211">
                  <c:v>-23.290500000000009</c:v>
                </c:pt>
                <c:pt idx="44212">
                  <c:v>-23.288499999999999</c:v>
                </c:pt>
                <c:pt idx="44213">
                  <c:v>-23.286500000000004</c:v>
                </c:pt>
                <c:pt idx="44214">
                  <c:v>-23.284500000000008</c:v>
                </c:pt>
                <c:pt idx="44215">
                  <c:v>-23.282499999999999</c:v>
                </c:pt>
                <c:pt idx="44216">
                  <c:v>-23.280500000000004</c:v>
                </c:pt>
                <c:pt idx="44217">
                  <c:v>-23.278500000000008</c:v>
                </c:pt>
                <c:pt idx="44218">
                  <c:v>-23.276499999999999</c:v>
                </c:pt>
                <c:pt idx="44219">
                  <c:v>-23.274500000000003</c:v>
                </c:pt>
                <c:pt idx="44220">
                  <c:v>-23.272500000000008</c:v>
                </c:pt>
                <c:pt idx="44221">
                  <c:v>-23.270500000000013</c:v>
                </c:pt>
                <c:pt idx="44222">
                  <c:v>-23.268500000000003</c:v>
                </c:pt>
                <c:pt idx="44223">
                  <c:v>-23.266500000000008</c:v>
                </c:pt>
                <c:pt idx="44224">
                  <c:v>-23.264500000000012</c:v>
                </c:pt>
                <c:pt idx="44225">
                  <c:v>-23.262500000000003</c:v>
                </c:pt>
                <c:pt idx="44226">
                  <c:v>-23.260500000000008</c:v>
                </c:pt>
                <c:pt idx="44227">
                  <c:v>-23.258500000000012</c:v>
                </c:pt>
                <c:pt idx="44228">
                  <c:v>-23.256500000000003</c:v>
                </c:pt>
                <c:pt idx="44229">
                  <c:v>-23.254500000000007</c:v>
                </c:pt>
                <c:pt idx="44230">
                  <c:v>-23.252500000000012</c:v>
                </c:pt>
                <c:pt idx="44231">
                  <c:v>-23.250500000000002</c:v>
                </c:pt>
                <c:pt idx="44232">
                  <c:v>-23.248500000000007</c:v>
                </c:pt>
                <c:pt idx="44233">
                  <c:v>-23.246500000000012</c:v>
                </c:pt>
                <c:pt idx="44234">
                  <c:v>-23.244500000000002</c:v>
                </c:pt>
                <c:pt idx="44235">
                  <c:v>-23.242500000000007</c:v>
                </c:pt>
                <c:pt idx="44236">
                  <c:v>-23.240500000000011</c:v>
                </c:pt>
                <c:pt idx="44237">
                  <c:v>-23.238500000000002</c:v>
                </c:pt>
                <c:pt idx="44238">
                  <c:v>-23.236500000000007</c:v>
                </c:pt>
                <c:pt idx="44239">
                  <c:v>-23.234500000000011</c:v>
                </c:pt>
                <c:pt idx="44240">
                  <c:v>-23.232500000000002</c:v>
                </c:pt>
                <c:pt idx="44241">
                  <c:v>-23.230500000000006</c:v>
                </c:pt>
                <c:pt idx="44242">
                  <c:v>-23.228500000000011</c:v>
                </c:pt>
                <c:pt idx="44243">
                  <c:v>-23.226500000000001</c:v>
                </c:pt>
                <c:pt idx="44244">
                  <c:v>-23.224500000000006</c:v>
                </c:pt>
                <c:pt idx="44245">
                  <c:v>-23.222500000000011</c:v>
                </c:pt>
                <c:pt idx="44246">
                  <c:v>-23.220500000000001</c:v>
                </c:pt>
                <c:pt idx="44247">
                  <c:v>-23.218500000000006</c:v>
                </c:pt>
                <c:pt idx="44248">
                  <c:v>-23.216500000000011</c:v>
                </c:pt>
                <c:pt idx="44249">
                  <c:v>-23.214500000000001</c:v>
                </c:pt>
                <c:pt idx="44250">
                  <c:v>-23.212500000000006</c:v>
                </c:pt>
                <c:pt idx="44251">
                  <c:v>-23.21050000000001</c:v>
                </c:pt>
                <c:pt idx="44252">
                  <c:v>-23.208500000000001</c:v>
                </c:pt>
                <c:pt idx="44253">
                  <c:v>-23.206500000000005</c:v>
                </c:pt>
                <c:pt idx="44254">
                  <c:v>-23.20450000000001</c:v>
                </c:pt>
                <c:pt idx="44255">
                  <c:v>-23.202500000000001</c:v>
                </c:pt>
                <c:pt idx="44256">
                  <c:v>-23.200500000000005</c:v>
                </c:pt>
                <c:pt idx="44257">
                  <c:v>-23.19850000000001</c:v>
                </c:pt>
                <c:pt idx="44258">
                  <c:v>-23.1965</c:v>
                </c:pt>
                <c:pt idx="44259">
                  <c:v>-23.194500000000005</c:v>
                </c:pt>
                <c:pt idx="44260">
                  <c:v>-23.19250000000001</c:v>
                </c:pt>
                <c:pt idx="44261">
                  <c:v>-23.1905</c:v>
                </c:pt>
                <c:pt idx="44262">
                  <c:v>-23.188500000000005</c:v>
                </c:pt>
                <c:pt idx="44263">
                  <c:v>-23.186500000000009</c:v>
                </c:pt>
                <c:pt idx="44264">
                  <c:v>-23.1845</c:v>
                </c:pt>
                <c:pt idx="44265">
                  <c:v>-23.182500000000005</c:v>
                </c:pt>
                <c:pt idx="44266">
                  <c:v>-23.180500000000009</c:v>
                </c:pt>
                <c:pt idx="44267">
                  <c:v>-23.1785</c:v>
                </c:pt>
                <c:pt idx="44268">
                  <c:v>-23.176500000000004</c:v>
                </c:pt>
                <c:pt idx="44269">
                  <c:v>-23.174500000000009</c:v>
                </c:pt>
                <c:pt idx="44270">
                  <c:v>-23.172499999999999</c:v>
                </c:pt>
                <c:pt idx="44271">
                  <c:v>-23.170500000000004</c:v>
                </c:pt>
                <c:pt idx="44272">
                  <c:v>-23.168500000000009</c:v>
                </c:pt>
                <c:pt idx="44273">
                  <c:v>-23.166499999999999</c:v>
                </c:pt>
                <c:pt idx="44274">
                  <c:v>-23.164500000000004</c:v>
                </c:pt>
                <c:pt idx="44275">
                  <c:v>-23.162500000000009</c:v>
                </c:pt>
                <c:pt idx="44276">
                  <c:v>-23.160499999999999</c:v>
                </c:pt>
                <c:pt idx="44277">
                  <c:v>-23.158500000000004</c:v>
                </c:pt>
                <c:pt idx="44278">
                  <c:v>-23.156500000000008</c:v>
                </c:pt>
                <c:pt idx="44279">
                  <c:v>-23.154499999999999</c:v>
                </c:pt>
                <c:pt idx="44280">
                  <c:v>-23.152500000000003</c:v>
                </c:pt>
                <c:pt idx="44281">
                  <c:v>-23.150500000000008</c:v>
                </c:pt>
                <c:pt idx="44282">
                  <c:v>-23.148500000000013</c:v>
                </c:pt>
                <c:pt idx="44283">
                  <c:v>-23.146500000000003</c:v>
                </c:pt>
                <c:pt idx="44284">
                  <c:v>-23.144500000000008</c:v>
                </c:pt>
                <c:pt idx="44285">
                  <c:v>-23.142500000000013</c:v>
                </c:pt>
                <c:pt idx="44286">
                  <c:v>-23.140500000000003</c:v>
                </c:pt>
                <c:pt idx="44287">
                  <c:v>-23.138500000000008</c:v>
                </c:pt>
                <c:pt idx="44288">
                  <c:v>-23.136500000000012</c:v>
                </c:pt>
                <c:pt idx="44289">
                  <c:v>-23.134500000000003</c:v>
                </c:pt>
                <c:pt idx="44290">
                  <c:v>-23.132500000000007</c:v>
                </c:pt>
                <c:pt idx="44291">
                  <c:v>-23.130500000000012</c:v>
                </c:pt>
                <c:pt idx="44292">
                  <c:v>-23.128500000000003</c:v>
                </c:pt>
                <c:pt idx="44293">
                  <c:v>-23.126500000000007</c:v>
                </c:pt>
                <c:pt idx="44294">
                  <c:v>-23.124500000000012</c:v>
                </c:pt>
                <c:pt idx="44295">
                  <c:v>-23.122500000000002</c:v>
                </c:pt>
                <c:pt idx="44296">
                  <c:v>-23.120500000000007</c:v>
                </c:pt>
                <c:pt idx="44297">
                  <c:v>-23.118500000000012</c:v>
                </c:pt>
                <c:pt idx="44298">
                  <c:v>-23.116500000000002</c:v>
                </c:pt>
                <c:pt idx="44299">
                  <c:v>-23.114500000000007</c:v>
                </c:pt>
                <c:pt idx="44300">
                  <c:v>-23.112500000000011</c:v>
                </c:pt>
                <c:pt idx="44301">
                  <c:v>-23.110500000000002</c:v>
                </c:pt>
                <c:pt idx="44302">
                  <c:v>-23.108500000000006</c:v>
                </c:pt>
                <c:pt idx="44303">
                  <c:v>-23.106500000000011</c:v>
                </c:pt>
                <c:pt idx="44304">
                  <c:v>-23.104500000000002</c:v>
                </c:pt>
                <c:pt idx="44305">
                  <c:v>-23.102500000000006</c:v>
                </c:pt>
                <c:pt idx="44306">
                  <c:v>-23.100500000000011</c:v>
                </c:pt>
                <c:pt idx="44307">
                  <c:v>-23.098500000000001</c:v>
                </c:pt>
                <c:pt idx="44308">
                  <c:v>-23.096500000000006</c:v>
                </c:pt>
                <c:pt idx="44309">
                  <c:v>-23.094500000000011</c:v>
                </c:pt>
                <c:pt idx="44310">
                  <c:v>-23.092500000000001</c:v>
                </c:pt>
                <c:pt idx="44311">
                  <c:v>-23.090500000000006</c:v>
                </c:pt>
                <c:pt idx="44312">
                  <c:v>-23.08850000000001</c:v>
                </c:pt>
                <c:pt idx="44313">
                  <c:v>-23.086500000000001</c:v>
                </c:pt>
                <c:pt idx="44314">
                  <c:v>-23.084500000000006</c:v>
                </c:pt>
                <c:pt idx="44315">
                  <c:v>-23.08250000000001</c:v>
                </c:pt>
                <c:pt idx="44316">
                  <c:v>-23.080500000000001</c:v>
                </c:pt>
                <c:pt idx="44317">
                  <c:v>-23.078500000000005</c:v>
                </c:pt>
                <c:pt idx="44318">
                  <c:v>-23.07650000000001</c:v>
                </c:pt>
                <c:pt idx="44319">
                  <c:v>-23.0745</c:v>
                </c:pt>
                <c:pt idx="44320">
                  <c:v>-23.072500000000005</c:v>
                </c:pt>
                <c:pt idx="44321">
                  <c:v>-23.07050000000001</c:v>
                </c:pt>
                <c:pt idx="44322">
                  <c:v>-23.0685</c:v>
                </c:pt>
                <c:pt idx="44323">
                  <c:v>-23.066500000000005</c:v>
                </c:pt>
                <c:pt idx="44324">
                  <c:v>-23.06450000000001</c:v>
                </c:pt>
                <c:pt idx="44325">
                  <c:v>-23.0625</c:v>
                </c:pt>
                <c:pt idx="44326">
                  <c:v>-23.060500000000005</c:v>
                </c:pt>
                <c:pt idx="44327">
                  <c:v>-23.058500000000009</c:v>
                </c:pt>
                <c:pt idx="44328">
                  <c:v>-23.0565</c:v>
                </c:pt>
                <c:pt idx="44329">
                  <c:v>-23.054500000000004</c:v>
                </c:pt>
                <c:pt idx="44330">
                  <c:v>-23.052500000000009</c:v>
                </c:pt>
                <c:pt idx="44331">
                  <c:v>-23.0505</c:v>
                </c:pt>
                <c:pt idx="44332">
                  <c:v>-23.048500000000004</c:v>
                </c:pt>
                <c:pt idx="44333">
                  <c:v>-23.046500000000009</c:v>
                </c:pt>
                <c:pt idx="44334">
                  <c:v>-23.044499999999999</c:v>
                </c:pt>
                <c:pt idx="44335">
                  <c:v>-23.042500000000004</c:v>
                </c:pt>
                <c:pt idx="44336">
                  <c:v>-23.040500000000009</c:v>
                </c:pt>
                <c:pt idx="44337">
                  <c:v>-23.038499999999999</c:v>
                </c:pt>
                <c:pt idx="44338">
                  <c:v>-23.036500000000004</c:v>
                </c:pt>
                <c:pt idx="44339">
                  <c:v>-23.034500000000008</c:v>
                </c:pt>
                <c:pt idx="44340">
                  <c:v>-23.032499999999999</c:v>
                </c:pt>
                <c:pt idx="44341">
                  <c:v>-23.030500000000004</c:v>
                </c:pt>
                <c:pt idx="44342">
                  <c:v>-23.028500000000008</c:v>
                </c:pt>
                <c:pt idx="44343">
                  <c:v>-23.026499999999999</c:v>
                </c:pt>
                <c:pt idx="44344">
                  <c:v>-23.024500000000003</c:v>
                </c:pt>
                <c:pt idx="44345">
                  <c:v>-23.022500000000008</c:v>
                </c:pt>
                <c:pt idx="44346">
                  <c:v>-23.020500000000013</c:v>
                </c:pt>
                <c:pt idx="44347">
                  <c:v>-23.018500000000003</c:v>
                </c:pt>
                <c:pt idx="44348">
                  <c:v>-23.016500000000008</c:v>
                </c:pt>
                <c:pt idx="44349">
                  <c:v>-23.014500000000012</c:v>
                </c:pt>
                <c:pt idx="44350">
                  <c:v>-23.012500000000003</c:v>
                </c:pt>
                <c:pt idx="44351">
                  <c:v>-23.010500000000008</c:v>
                </c:pt>
                <c:pt idx="44352">
                  <c:v>-23.008500000000012</c:v>
                </c:pt>
                <c:pt idx="44353">
                  <c:v>-23.006500000000003</c:v>
                </c:pt>
                <c:pt idx="44354">
                  <c:v>-23.004500000000007</c:v>
                </c:pt>
                <c:pt idx="44355">
                  <c:v>-23.002500000000012</c:v>
                </c:pt>
                <c:pt idx="44356">
                  <c:v>-23.000500000000002</c:v>
                </c:pt>
                <c:pt idx="44357">
                  <c:v>-22.998500000000007</c:v>
                </c:pt>
                <c:pt idx="44358">
                  <c:v>-22.996500000000012</c:v>
                </c:pt>
                <c:pt idx="44359">
                  <c:v>-22.994500000000002</c:v>
                </c:pt>
                <c:pt idx="44360">
                  <c:v>-22.992500000000007</c:v>
                </c:pt>
                <c:pt idx="44361">
                  <c:v>-22.990500000000011</c:v>
                </c:pt>
                <c:pt idx="44362">
                  <c:v>-22.988500000000002</c:v>
                </c:pt>
                <c:pt idx="44363">
                  <c:v>-22.986500000000007</c:v>
                </c:pt>
                <c:pt idx="44364">
                  <c:v>-22.984500000000011</c:v>
                </c:pt>
                <c:pt idx="44365">
                  <c:v>-22.982500000000002</c:v>
                </c:pt>
                <c:pt idx="44366">
                  <c:v>-22.980500000000006</c:v>
                </c:pt>
                <c:pt idx="44367">
                  <c:v>-22.978500000000011</c:v>
                </c:pt>
                <c:pt idx="44368">
                  <c:v>-22.976500000000001</c:v>
                </c:pt>
                <c:pt idx="44369">
                  <c:v>-22.974500000000006</c:v>
                </c:pt>
                <c:pt idx="44370">
                  <c:v>-22.972500000000011</c:v>
                </c:pt>
                <c:pt idx="44371">
                  <c:v>-22.970500000000001</c:v>
                </c:pt>
                <c:pt idx="44372">
                  <c:v>-22.968500000000006</c:v>
                </c:pt>
                <c:pt idx="44373">
                  <c:v>-22.966500000000011</c:v>
                </c:pt>
                <c:pt idx="44374">
                  <c:v>-22.964500000000001</c:v>
                </c:pt>
                <c:pt idx="44375">
                  <c:v>-22.962500000000006</c:v>
                </c:pt>
                <c:pt idx="44376">
                  <c:v>-22.96050000000001</c:v>
                </c:pt>
                <c:pt idx="44377">
                  <c:v>-22.958500000000001</c:v>
                </c:pt>
                <c:pt idx="44378">
                  <c:v>-22.956500000000005</c:v>
                </c:pt>
                <c:pt idx="44379">
                  <c:v>-22.95450000000001</c:v>
                </c:pt>
                <c:pt idx="44380">
                  <c:v>-22.952500000000001</c:v>
                </c:pt>
                <c:pt idx="44381">
                  <c:v>-22.950500000000005</c:v>
                </c:pt>
                <c:pt idx="44382">
                  <c:v>-22.94850000000001</c:v>
                </c:pt>
                <c:pt idx="44383">
                  <c:v>-22.9465</c:v>
                </c:pt>
                <c:pt idx="44384">
                  <c:v>-22.944500000000005</c:v>
                </c:pt>
                <c:pt idx="44385">
                  <c:v>-22.94250000000001</c:v>
                </c:pt>
                <c:pt idx="44386">
                  <c:v>-22.9405</c:v>
                </c:pt>
                <c:pt idx="44387">
                  <c:v>-22.938500000000005</c:v>
                </c:pt>
                <c:pt idx="44388">
                  <c:v>-22.936500000000009</c:v>
                </c:pt>
                <c:pt idx="44389">
                  <c:v>-22.9345</c:v>
                </c:pt>
                <c:pt idx="44390">
                  <c:v>-22.932500000000005</c:v>
                </c:pt>
                <c:pt idx="44391">
                  <c:v>-22.930500000000009</c:v>
                </c:pt>
                <c:pt idx="44392">
                  <c:v>-22.9285</c:v>
                </c:pt>
                <c:pt idx="44393">
                  <c:v>-22.926500000000004</c:v>
                </c:pt>
                <c:pt idx="44394">
                  <c:v>-22.924500000000009</c:v>
                </c:pt>
                <c:pt idx="44395">
                  <c:v>-22.922499999999999</c:v>
                </c:pt>
                <c:pt idx="44396">
                  <c:v>-22.920500000000004</c:v>
                </c:pt>
                <c:pt idx="44397">
                  <c:v>-22.918500000000009</c:v>
                </c:pt>
                <c:pt idx="44398">
                  <c:v>-22.916499999999999</c:v>
                </c:pt>
                <c:pt idx="44399">
                  <c:v>-22.914500000000004</c:v>
                </c:pt>
                <c:pt idx="44400">
                  <c:v>-22.912500000000009</c:v>
                </c:pt>
                <c:pt idx="44401">
                  <c:v>-22.910499999999999</c:v>
                </c:pt>
                <c:pt idx="44402">
                  <c:v>-22.908500000000004</c:v>
                </c:pt>
                <c:pt idx="44403">
                  <c:v>-22.906500000000008</c:v>
                </c:pt>
                <c:pt idx="44404">
                  <c:v>-22.904499999999999</c:v>
                </c:pt>
                <c:pt idx="44405">
                  <c:v>-22.902500000000003</c:v>
                </c:pt>
                <c:pt idx="44406">
                  <c:v>-22.900500000000008</c:v>
                </c:pt>
                <c:pt idx="44407">
                  <c:v>-22.898500000000013</c:v>
                </c:pt>
                <c:pt idx="44408">
                  <c:v>-22.896500000000003</c:v>
                </c:pt>
                <c:pt idx="44409">
                  <c:v>-22.894500000000008</c:v>
                </c:pt>
                <c:pt idx="44410">
                  <c:v>-22.892500000000013</c:v>
                </c:pt>
                <c:pt idx="44411">
                  <c:v>-22.890500000000003</c:v>
                </c:pt>
                <c:pt idx="44412">
                  <c:v>-22.888500000000008</c:v>
                </c:pt>
                <c:pt idx="44413">
                  <c:v>-22.886500000000012</c:v>
                </c:pt>
                <c:pt idx="44414">
                  <c:v>-22.884500000000003</c:v>
                </c:pt>
                <c:pt idx="44415">
                  <c:v>-22.882500000000007</c:v>
                </c:pt>
                <c:pt idx="44416">
                  <c:v>-22.880500000000012</c:v>
                </c:pt>
                <c:pt idx="44417">
                  <c:v>-22.878500000000003</c:v>
                </c:pt>
                <c:pt idx="44418">
                  <c:v>-22.876500000000007</c:v>
                </c:pt>
                <c:pt idx="44419">
                  <c:v>-22.874500000000012</c:v>
                </c:pt>
                <c:pt idx="44420">
                  <c:v>-22.872500000000002</c:v>
                </c:pt>
                <c:pt idx="44421">
                  <c:v>-22.870500000000007</c:v>
                </c:pt>
                <c:pt idx="44422">
                  <c:v>-22.868500000000012</c:v>
                </c:pt>
                <c:pt idx="44423">
                  <c:v>-22.866500000000002</c:v>
                </c:pt>
                <c:pt idx="44424">
                  <c:v>-22.864500000000007</c:v>
                </c:pt>
                <c:pt idx="44425">
                  <c:v>-22.862500000000011</c:v>
                </c:pt>
                <c:pt idx="44426">
                  <c:v>-22.860500000000002</c:v>
                </c:pt>
                <c:pt idx="44427">
                  <c:v>-22.858500000000006</c:v>
                </c:pt>
                <c:pt idx="44428">
                  <c:v>-22.856500000000011</c:v>
                </c:pt>
                <c:pt idx="44429">
                  <c:v>-22.854500000000002</c:v>
                </c:pt>
                <c:pt idx="44430">
                  <c:v>-22.852500000000006</c:v>
                </c:pt>
                <c:pt idx="44431">
                  <c:v>-22.850500000000011</c:v>
                </c:pt>
                <c:pt idx="44432">
                  <c:v>-22.848500000000001</c:v>
                </c:pt>
                <c:pt idx="44433">
                  <c:v>-22.846500000000006</c:v>
                </c:pt>
                <c:pt idx="44434">
                  <c:v>-22.844500000000011</c:v>
                </c:pt>
                <c:pt idx="44435">
                  <c:v>-22.842500000000001</c:v>
                </c:pt>
                <c:pt idx="44436">
                  <c:v>-22.840500000000006</c:v>
                </c:pt>
                <c:pt idx="44437">
                  <c:v>-22.83850000000001</c:v>
                </c:pt>
                <c:pt idx="44438">
                  <c:v>-22.836500000000001</c:v>
                </c:pt>
                <c:pt idx="44439">
                  <c:v>-22.834500000000006</c:v>
                </c:pt>
                <c:pt idx="44440">
                  <c:v>-22.83250000000001</c:v>
                </c:pt>
                <c:pt idx="44441">
                  <c:v>-22.830500000000001</c:v>
                </c:pt>
                <c:pt idx="44442">
                  <c:v>-22.828500000000005</c:v>
                </c:pt>
                <c:pt idx="44443">
                  <c:v>-22.82650000000001</c:v>
                </c:pt>
                <c:pt idx="44444">
                  <c:v>-22.8245</c:v>
                </c:pt>
                <c:pt idx="44445">
                  <c:v>-22.822500000000005</c:v>
                </c:pt>
                <c:pt idx="44446">
                  <c:v>-22.82050000000001</c:v>
                </c:pt>
                <c:pt idx="44447">
                  <c:v>-22.8185</c:v>
                </c:pt>
                <c:pt idx="44448">
                  <c:v>-22.816500000000005</c:v>
                </c:pt>
                <c:pt idx="44449">
                  <c:v>-22.81450000000001</c:v>
                </c:pt>
                <c:pt idx="44450">
                  <c:v>-22.8125</c:v>
                </c:pt>
                <c:pt idx="44451">
                  <c:v>-22.810500000000005</c:v>
                </c:pt>
                <c:pt idx="44452">
                  <c:v>-22.808500000000009</c:v>
                </c:pt>
                <c:pt idx="44453">
                  <c:v>-22.8065</c:v>
                </c:pt>
                <c:pt idx="44454">
                  <c:v>-22.804500000000004</c:v>
                </c:pt>
                <c:pt idx="44455">
                  <c:v>-22.802500000000009</c:v>
                </c:pt>
                <c:pt idx="44456">
                  <c:v>-22.8005</c:v>
                </c:pt>
                <c:pt idx="44457">
                  <c:v>-22.798500000000004</c:v>
                </c:pt>
                <c:pt idx="44458">
                  <c:v>-22.796500000000009</c:v>
                </c:pt>
                <c:pt idx="44459">
                  <c:v>-22.794499999999999</c:v>
                </c:pt>
                <c:pt idx="44460">
                  <c:v>-22.792500000000004</c:v>
                </c:pt>
                <c:pt idx="44461">
                  <c:v>-22.790500000000009</c:v>
                </c:pt>
                <c:pt idx="44462">
                  <c:v>-22.788499999999999</c:v>
                </c:pt>
                <c:pt idx="44463">
                  <c:v>-22.786500000000004</c:v>
                </c:pt>
                <c:pt idx="44464">
                  <c:v>-22.784500000000008</c:v>
                </c:pt>
                <c:pt idx="44465">
                  <c:v>-22.782499999999999</c:v>
                </c:pt>
                <c:pt idx="44466">
                  <c:v>-22.780500000000004</c:v>
                </c:pt>
                <c:pt idx="44467">
                  <c:v>-22.778500000000008</c:v>
                </c:pt>
                <c:pt idx="44468">
                  <c:v>-22.776499999999999</c:v>
                </c:pt>
                <c:pt idx="44469">
                  <c:v>-22.774500000000003</c:v>
                </c:pt>
                <c:pt idx="44470">
                  <c:v>-22.772500000000008</c:v>
                </c:pt>
                <c:pt idx="44471">
                  <c:v>-22.770500000000013</c:v>
                </c:pt>
                <c:pt idx="44472">
                  <c:v>-22.768500000000003</c:v>
                </c:pt>
                <c:pt idx="44473">
                  <c:v>-22.766500000000008</c:v>
                </c:pt>
                <c:pt idx="44474">
                  <c:v>-22.764500000000012</c:v>
                </c:pt>
                <c:pt idx="44475">
                  <c:v>-22.762500000000003</c:v>
                </c:pt>
                <c:pt idx="44476">
                  <c:v>-22.760500000000008</c:v>
                </c:pt>
                <c:pt idx="44477">
                  <c:v>-22.758500000000012</c:v>
                </c:pt>
                <c:pt idx="44478">
                  <c:v>-22.756500000000003</c:v>
                </c:pt>
                <c:pt idx="44479">
                  <c:v>-22.754500000000007</c:v>
                </c:pt>
                <c:pt idx="44480">
                  <c:v>-22.752500000000012</c:v>
                </c:pt>
                <c:pt idx="44481">
                  <c:v>-22.750500000000002</c:v>
                </c:pt>
                <c:pt idx="44482">
                  <c:v>-22.748500000000007</c:v>
                </c:pt>
                <c:pt idx="44483">
                  <c:v>-22.746500000000012</c:v>
                </c:pt>
                <c:pt idx="44484">
                  <c:v>-22.744500000000002</c:v>
                </c:pt>
                <c:pt idx="44485">
                  <c:v>-22.742500000000007</c:v>
                </c:pt>
                <c:pt idx="44486">
                  <c:v>-22.740500000000011</c:v>
                </c:pt>
                <c:pt idx="44487">
                  <c:v>-22.738500000000002</c:v>
                </c:pt>
                <c:pt idx="44488">
                  <c:v>-22.736500000000007</c:v>
                </c:pt>
                <c:pt idx="44489">
                  <c:v>-22.734500000000011</c:v>
                </c:pt>
                <c:pt idx="44490">
                  <c:v>-22.732500000000002</c:v>
                </c:pt>
                <c:pt idx="44491">
                  <c:v>-22.730500000000006</c:v>
                </c:pt>
                <c:pt idx="44492">
                  <c:v>-22.728500000000011</c:v>
                </c:pt>
                <c:pt idx="44493">
                  <c:v>-22.726500000000001</c:v>
                </c:pt>
                <c:pt idx="44494">
                  <c:v>-22.724500000000006</c:v>
                </c:pt>
                <c:pt idx="44495">
                  <c:v>-22.722500000000011</c:v>
                </c:pt>
                <c:pt idx="44496">
                  <c:v>-22.720500000000001</c:v>
                </c:pt>
                <c:pt idx="44497">
                  <c:v>-22.718500000000006</c:v>
                </c:pt>
                <c:pt idx="44498">
                  <c:v>-22.716500000000011</c:v>
                </c:pt>
                <c:pt idx="44499">
                  <c:v>-22.714500000000001</c:v>
                </c:pt>
                <c:pt idx="44500">
                  <c:v>-22.712500000000006</c:v>
                </c:pt>
                <c:pt idx="44501">
                  <c:v>-22.71050000000001</c:v>
                </c:pt>
                <c:pt idx="44502">
                  <c:v>-22.708500000000001</c:v>
                </c:pt>
                <c:pt idx="44503">
                  <c:v>-22.706500000000005</c:v>
                </c:pt>
                <c:pt idx="44504">
                  <c:v>-22.70450000000001</c:v>
                </c:pt>
                <c:pt idx="44505">
                  <c:v>-22.702500000000001</c:v>
                </c:pt>
                <c:pt idx="44506">
                  <c:v>-22.700500000000005</c:v>
                </c:pt>
                <c:pt idx="44507">
                  <c:v>-22.69850000000001</c:v>
                </c:pt>
                <c:pt idx="44508">
                  <c:v>-22.6965</c:v>
                </c:pt>
                <c:pt idx="44509">
                  <c:v>-22.694500000000005</c:v>
                </c:pt>
                <c:pt idx="44510">
                  <c:v>-22.69250000000001</c:v>
                </c:pt>
                <c:pt idx="44511">
                  <c:v>-22.6905</c:v>
                </c:pt>
                <c:pt idx="44512">
                  <c:v>-22.688500000000005</c:v>
                </c:pt>
                <c:pt idx="44513">
                  <c:v>-22.686500000000009</c:v>
                </c:pt>
                <c:pt idx="44514">
                  <c:v>-22.6845</c:v>
                </c:pt>
                <c:pt idx="44515">
                  <c:v>-22.682500000000005</c:v>
                </c:pt>
                <c:pt idx="44516">
                  <c:v>-22.680500000000009</c:v>
                </c:pt>
                <c:pt idx="44517">
                  <c:v>-22.6785</c:v>
                </c:pt>
                <c:pt idx="44518">
                  <c:v>-22.676500000000004</c:v>
                </c:pt>
                <c:pt idx="44519">
                  <c:v>-22.674500000000009</c:v>
                </c:pt>
                <c:pt idx="44520">
                  <c:v>-22.672499999999999</c:v>
                </c:pt>
                <c:pt idx="44521">
                  <c:v>-22.670500000000004</c:v>
                </c:pt>
                <c:pt idx="44522">
                  <c:v>-22.668500000000009</c:v>
                </c:pt>
                <c:pt idx="44523">
                  <c:v>-22.666499999999999</c:v>
                </c:pt>
                <c:pt idx="44524">
                  <c:v>-22.664500000000004</c:v>
                </c:pt>
                <c:pt idx="44525">
                  <c:v>-22.662500000000009</c:v>
                </c:pt>
                <c:pt idx="44526">
                  <c:v>-22.660499999999999</c:v>
                </c:pt>
                <c:pt idx="44527">
                  <c:v>-22.658500000000004</c:v>
                </c:pt>
                <c:pt idx="44528">
                  <c:v>-22.656500000000008</c:v>
                </c:pt>
                <c:pt idx="44529">
                  <c:v>-22.654499999999999</c:v>
                </c:pt>
                <c:pt idx="44530">
                  <c:v>-22.652500000000003</c:v>
                </c:pt>
                <c:pt idx="44531">
                  <c:v>-22.650500000000008</c:v>
                </c:pt>
                <c:pt idx="44532">
                  <c:v>-22.648500000000013</c:v>
                </c:pt>
                <c:pt idx="44533">
                  <c:v>-22.646500000000003</c:v>
                </c:pt>
                <c:pt idx="44534">
                  <c:v>-22.644500000000008</c:v>
                </c:pt>
                <c:pt idx="44535">
                  <c:v>-22.642500000000013</c:v>
                </c:pt>
                <c:pt idx="44536">
                  <c:v>-22.640500000000003</c:v>
                </c:pt>
                <c:pt idx="44537">
                  <c:v>-22.638500000000008</c:v>
                </c:pt>
                <c:pt idx="44538">
                  <c:v>-22.636500000000012</c:v>
                </c:pt>
                <c:pt idx="44539">
                  <c:v>-22.634500000000003</c:v>
                </c:pt>
                <c:pt idx="44540">
                  <c:v>-22.632500000000007</c:v>
                </c:pt>
                <c:pt idx="44541">
                  <c:v>-22.630500000000012</c:v>
                </c:pt>
                <c:pt idx="44542">
                  <c:v>-22.628500000000003</c:v>
                </c:pt>
                <c:pt idx="44543">
                  <c:v>-22.626500000000007</c:v>
                </c:pt>
                <c:pt idx="44544">
                  <c:v>-22.624500000000012</c:v>
                </c:pt>
                <c:pt idx="44545">
                  <c:v>-22.622500000000002</c:v>
                </c:pt>
                <c:pt idx="44546">
                  <c:v>-22.620500000000007</c:v>
                </c:pt>
                <c:pt idx="44547">
                  <c:v>-22.618500000000012</c:v>
                </c:pt>
                <c:pt idx="44548">
                  <c:v>-22.616500000000002</c:v>
                </c:pt>
                <c:pt idx="44549">
                  <c:v>-22.614500000000007</c:v>
                </c:pt>
                <c:pt idx="44550">
                  <c:v>-22.612500000000011</c:v>
                </c:pt>
                <c:pt idx="44551">
                  <c:v>-22.610500000000002</c:v>
                </c:pt>
                <c:pt idx="44552">
                  <c:v>-22.608500000000006</c:v>
                </c:pt>
                <c:pt idx="44553">
                  <c:v>-22.606500000000011</c:v>
                </c:pt>
                <c:pt idx="44554">
                  <c:v>-22.604500000000002</c:v>
                </c:pt>
                <c:pt idx="44555">
                  <c:v>-22.602500000000006</c:v>
                </c:pt>
                <c:pt idx="44556">
                  <c:v>-22.600500000000011</c:v>
                </c:pt>
                <c:pt idx="44557">
                  <c:v>-22.598500000000001</c:v>
                </c:pt>
                <c:pt idx="44558">
                  <c:v>-22.596500000000006</c:v>
                </c:pt>
                <c:pt idx="44559">
                  <c:v>-22.594500000000011</c:v>
                </c:pt>
                <c:pt idx="44560">
                  <c:v>-22.592500000000001</c:v>
                </c:pt>
                <c:pt idx="44561">
                  <c:v>-22.590500000000006</c:v>
                </c:pt>
                <c:pt idx="44562">
                  <c:v>-22.58850000000001</c:v>
                </c:pt>
                <c:pt idx="44563">
                  <c:v>-22.586500000000001</c:v>
                </c:pt>
                <c:pt idx="44564">
                  <c:v>-22.584500000000006</c:v>
                </c:pt>
                <c:pt idx="44565">
                  <c:v>-22.58250000000001</c:v>
                </c:pt>
                <c:pt idx="44566">
                  <c:v>-22.580500000000001</c:v>
                </c:pt>
                <c:pt idx="44567">
                  <c:v>-22.578500000000005</c:v>
                </c:pt>
                <c:pt idx="44568">
                  <c:v>-22.57650000000001</c:v>
                </c:pt>
                <c:pt idx="44569">
                  <c:v>-22.5745</c:v>
                </c:pt>
                <c:pt idx="44570">
                  <c:v>-22.572500000000005</c:v>
                </c:pt>
                <c:pt idx="44571">
                  <c:v>-22.57050000000001</c:v>
                </c:pt>
                <c:pt idx="44572">
                  <c:v>-22.5685</c:v>
                </c:pt>
                <c:pt idx="44573">
                  <c:v>-22.566500000000005</c:v>
                </c:pt>
                <c:pt idx="44574">
                  <c:v>-22.56450000000001</c:v>
                </c:pt>
                <c:pt idx="44575">
                  <c:v>-22.5625</c:v>
                </c:pt>
                <c:pt idx="44576">
                  <c:v>-22.560500000000005</c:v>
                </c:pt>
                <c:pt idx="44577">
                  <c:v>-22.558500000000009</c:v>
                </c:pt>
                <c:pt idx="44578">
                  <c:v>-22.5565</c:v>
                </c:pt>
                <c:pt idx="44579">
                  <c:v>-22.554500000000004</c:v>
                </c:pt>
                <c:pt idx="44580">
                  <c:v>-22.552500000000009</c:v>
                </c:pt>
                <c:pt idx="44581">
                  <c:v>-22.5505</c:v>
                </c:pt>
                <c:pt idx="44582">
                  <c:v>-22.548500000000004</c:v>
                </c:pt>
                <c:pt idx="44583">
                  <c:v>-22.546500000000009</c:v>
                </c:pt>
                <c:pt idx="44584">
                  <c:v>-22.544499999999999</c:v>
                </c:pt>
                <c:pt idx="44585">
                  <c:v>-22.542500000000004</c:v>
                </c:pt>
                <c:pt idx="44586">
                  <c:v>-22.540500000000009</c:v>
                </c:pt>
                <c:pt idx="44587">
                  <c:v>-22.538499999999999</c:v>
                </c:pt>
                <c:pt idx="44588">
                  <c:v>-22.536500000000004</c:v>
                </c:pt>
                <c:pt idx="44589">
                  <c:v>-22.534500000000008</c:v>
                </c:pt>
                <c:pt idx="44590">
                  <c:v>-22.532499999999999</c:v>
                </c:pt>
                <c:pt idx="44591">
                  <c:v>-22.530500000000004</c:v>
                </c:pt>
                <c:pt idx="44592">
                  <c:v>-22.528500000000008</c:v>
                </c:pt>
                <c:pt idx="44593">
                  <c:v>-22.526499999999999</c:v>
                </c:pt>
                <c:pt idx="44594">
                  <c:v>-22.524500000000003</c:v>
                </c:pt>
                <c:pt idx="44595">
                  <c:v>-22.522500000000008</c:v>
                </c:pt>
                <c:pt idx="44596">
                  <c:v>-22.520500000000013</c:v>
                </c:pt>
                <c:pt idx="44597">
                  <c:v>-22.518500000000003</c:v>
                </c:pt>
                <c:pt idx="44598">
                  <c:v>-22.516500000000008</c:v>
                </c:pt>
                <c:pt idx="44599">
                  <c:v>-22.514500000000012</c:v>
                </c:pt>
                <c:pt idx="44600">
                  <c:v>-22.512500000000003</c:v>
                </c:pt>
                <c:pt idx="44601">
                  <c:v>-22.510500000000008</c:v>
                </c:pt>
                <c:pt idx="44602">
                  <c:v>-22.508500000000012</c:v>
                </c:pt>
                <c:pt idx="44603">
                  <c:v>-22.506500000000003</c:v>
                </c:pt>
                <c:pt idx="44604">
                  <c:v>-22.504500000000007</c:v>
                </c:pt>
                <c:pt idx="44605">
                  <c:v>-22.502500000000012</c:v>
                </c:pt>
                <c:pt idx="44606">
                  <c:v>-22.500500000000002</c:v>
                </c:pt>
                <c:pt idx="44607">
                  <c:v>-22.498500000000007</c:v>
                </c:pt>
                <c:pt idx="44608">
                  <c:v>-22.496500000000012</c:v>
                </c:pt>
                <c:pt idx="44609">
                  <c:v>-22.494500000000002</c:v>
                </c:pt>
                <c:pt idx="44610">
                  <c:v>-22.492500000000007</c:v>
                </c:pt>
                <c:pt idx="44611">
                  <c:v>-22.490500000000011</c:v>
                </c:pt>
                <c:pt idx="44612">
                  <c:v>-22.488500000000002</c:v>
                </c:pt>
                <c:pt idx="44613">
                  <c:v>-22.486500000000007</c:v>
                </c:pt>
                <c:pt idx="44614">
                  <c:v>-22.484500000000011</c:v>
                </c:pt>
                <c:pt idx="44615">
                  <c:v>-22.482500000000002</c:v>
                </c:pt>
                <c:pt idx="44616">
                  <c:v>-22.480500000000006</c:v>
                </c:pt>
                <c:pt idx="44617">
                  <c:v>-22.478500000000011</c:v>
                </c:pt>
                <c:pt idx="44618">
                  <c:v>-22.476500000000001</c:v>
                </c:pt>
                <c:pt idx="44619">
                  <c:v>-22.474500000000006</c:v>
                </c:pt>
                <c:pt idx="44620">
                  <c:v>-22.472500000000011</c:v>
                </c:pt>
                <c:pt idx="44621">
                  <c:v>-22.470500000000001</c:v>
                </c:pt>
                <c:pt idx="44622">
                  <c:v>-22.468500000000006</c:v>
                </c:pt>
                <c:pt idx="44623">
                  <c:v>-22.466500000000011</c:v>
                </c:pt>
                <c:pt idx="44624">
                  <c:v>-22.464500000000001</c:v>
                </c:pt>
                <c:pt idx="44625">
                  <c:v>-22.462500000000006</c:v>
                </c:pt>
                <c:pt idx="44626">
                  <c:v>-22.46050000000001</c:v>
                </c:pt>
                <c:pt idx="44627">
                  <c:v>-22.458500000000001</c:v>
                </c:pt>
                <c:pt idx="44628">
                  <c:v>-22.456500000000005</c:v>
                </c:pt>
                <c:pt idx="44629">
                  <c:v>-22.45450000000001</c:v>
                </c:pt>
                <c:pt idx="44630">
                  <c:v>-22.452500000000001</c:v>
                </c:pt>
                <c:pt idx="44631">
                  <c:v>-22.450500000000005</c:v>
                </c:pt>
                <c:pt idx="44632">
                  <c:v>-22.44850000000001</c:v>
                </c:pt>
                <c:pt idx="44633">
                  <c:v>-22.4465</c:v>
                </c:pt>
                <c:pt idx="44634">
                  <c:v>-22.444500000000005</c:v>
                </c:pt>
                <c:pt idx="44635">
                  <c:v>-22.44250000000001</c:v>
                </c:pt>
                <c:pt idx="44636">
                  <c:v>-22.4405</c:v>
                </c:pt>
                <c:pt idx="44637">
                  <c:v>-22.438500000000005</c:v>
                </c:pt>
                <c:pt idx="44638">
                  <c:v>-22.436500000000009</c:v>
                </c:pt>
                <c:pt idx="44639">
                  <c:v>-22.4345</c:v>
                </c:pt>
                <c:pt idx="44640">
                  <c:v>-22.432500000000005</c:v>
                </c:pt>
                <c:pt idx="44641">
                  <c:v>-22.430500000000009</c:v>
                </c:pt>
                <c:pt idx="44642">
                  <c:v>-22.4285</c:v>
                </c:pt>
                <c:pt idx="44643">
                  <c:v>-22.426500000000004</c:v>
                </c:pt>
                <c:pt idx="44644">
                  <c:v>-22.424500000000009</c:v>
                </c:pt>
                <c:pt idx="44645">
                  <c:v>-22.422499999999999</c:v>
                </c:pt>
                <c:pt idx="44646">
                  <c:v>-22.420500000000004</c:v>
                </c:pt>
                <c:pt idx="44647">
                  <c:v>-22.418500000000009</c:v>
                </c:pt>
                <c:pt idx="44648">
                  <c:v>-22.416499999999999</c:v>
                </c:pt>
                <c:pt idx="44649">
                  <c:v>-22.414500000000004</c:v>
                </c:pt>
                <c:pt idx="44650">
                  <c:v>-22.412500000000009</c:v>
                </c:pt>
                <c:pt idx="44651">
                  <c:v>-22.410499999999999</c:v>
                </c:pt>
                <c:pt idx="44652">
                  <c:v>-22.408500000000004</c:v>
                </c:pt>
                <c:pt idx="44653">
                  <c:v>-22.406500000000008</c:v>
                </c:pt>
                <c:pt idx="44654">
                  <c:v>-22.404499999999999</c:v>
                </c:pt>
                <c:pt idx="44655">
                  <c:v>-22.402500000000003</c:v>
                </c:pt>
                <c:pt idx="44656">
                  <c:v>-22.400500000000008</c:v>
                </c:pt>
                <c:pt idx="44657">
                  <c:v>-22.398500000000013</c:v>
                </c:pt>
                <c:pt idx="44658">
                  <c:v>-22.396500000000003</c:v>
                </c:pt>
                <c:pt idx="44659">
                  <c:v>-22.394500000000008</c:v>
                </c:pt>
                <c:pt idx="44660">
                  <c:v>-22.392500000000013</c:v>
                </c:pt>
                <c:pt idx="44661">
                  <c:v>-22.390500000000003</c:v>
                </c:pt>
                <c:pt idx="44662">
                  <c:v>-22.388500000000008</c:v>
                </c:pt>
                <c:pt idx="44663">
                  <c:v>-22.386500000000012</c:v>
                </c:pt>
                <c:pt idx="44664">
                  <c:v>-22.384500000000003</c:v>
                </c:pt>
                <c:pt idx="44665">
                  <c:v>-22.382500000000007</c:v>
                </c:pt>
                <c:pt idx="44666">
                  <c:v>-22.380500000000012</c:v>
                </c:pt>
                <c:pt idx="44667">
                  <c:v>-22.378500000000003</c:v>
                </c:pt>
                <c:pt idx="44668">
                  <c:v>-22.376500000000007</c:v>
                </c:pt>
                <c:pt idx="44669">
                  <c:v>-22.374500000000012</c:v>
                </c:pt>
                <c:pt idx="44670">
                  <c:v>-22.372500000000002</c:v>
                </c:pt>
                <c:pt idx="44671">
                  <c:v>-22.370500000000007</c:v>
                </c:pt>
                <c:pt idx="44672">
                  <c:v>-22.368500000000012</c:v>
                </c:pt>
                <c:pt idx="44673">
                  <c:v>-22.366500000000002</c:v>
                </c:pt>
                <c:pt idx="44674">
                  <c:v>-22.364500000000007</c:v>
                </c:pt>
                <c:pt idx="44675">
                  <c:v>-22.362500000000011</c:v>
                </c:pt>
                <c:pt idx="44676">
                  <c:v>-22.360500000000002</c:v>
                </c:pt>
                <c:pt idx="44677">
                  <c:v>-22.358500000000006</c:v>
                </c:pt>
                <c:pt idx="44678">
                  <c:v>-22.356500000000011</c:v>
                </c:pt>
                <c:pt idx="44679">
                  <c:v>-22.354500000000002</c:v>
                </c:pt>
                <c:pt idx="44680">
                  <c:v>-22.352500000000006</c:v>
                </c:pt>
                <c:pt idx="44681">
                  <c:v>-22.350500000000011</c:v>
                </c:pt>
                <c:pt idx="44682">
                  <c:v>-22.348500000000001</c:v>
                </c:pt>
                <c:pt idx="44683">
                  <c:v>-22.346500000000006</c:v>
                </c:pt>
                <c:pt idx="44684">
                  <c:v>-22.344500000000011</c:v>
                </c:pt>
                <c:pt idx="44685">
                  <c:v>-22.342500000000001</c:v>
                </c:pt>
                <c:pt idx="44686">
                  <c:v>-22.340500000000006</c:v>
                </c:pt>
                <c:pt idx="44687">
                  <c:v>-22.33850000000001</c:v>
                </c:pt>
                <c:pt idx="44688">
                  <c:v>-22.336500000000001</c:v>
                </c:pt>
                <c:pt idx="44689">
                  <c:v>-22.334500000000006</c:v>
                </c:pt>
                <c:pt idx="44690">
                  <c:v>-22.33250000000001</c:v>
                </c:pt>
                <c:pt idx="44691">
                  <c:v>-22.330500000000001</c:v>
                </c:pt>
                <c:pt idx="44692">
                  <c:v>-22.328500000000005</c:v>
                </c:pt>
                <c:pt idx="44693">
                  <c:v>-22.32650000000001</c:v>
                </c:pt>
                <c:pt idx="44694">
                  <c:v>-22.3245</c:v>
                </c:pt>
                <c:pt idx="44695">
                  <c:v>-22.322500000000005</c:v>
                </c:pt>
                <c:pt idx="44696">
                  <c:v>-22.32050000000001</c:v>
                </c:pt>
                <c:pt idx="44697">
                  <c:v>-22.3185</c:v>
                </c:pt>
                <c:pt idx="44698">
                  <c:v>-22.316500000000005</c:v>
                </c:pt>
                <c:pt idx="44699">
                  <c:v>-22.31450000000001</c:v>
                </c:pt>
                <c:pt idx="44700">
                  <c:v>-22.3125</c:v>
                </c:pt>
                <c:pt idx="44701">
                  <c:v>-22.310500000000005</c:v>
                </c:pt>
                <c:pt idx="44702">
                  <c:v>-22.308500000000009</c:v>
                </c:pt>
                <c:pt idx="44703">
                  <c:v>-22.3065</c:v>
                </c:pt>
                <c:pt idx="44704">
                  <c:v>-22.304500000000004</c:v>
                </c:pt>
                <c:pt idx="44705">
                  <c:v>-22.302500000000009</c:v>
                </c:pt>
                <c:pt idx="44706">
                  <c:v>-22.3005</c:v>
                </c:pt>
                <c:pt idx="44707">
                  <c:v>-22.298500000000004</c:v>
                </c:pt>
                <c:pt idx="44708">
                  <c:v>-22.296500000000009</c:v>
                </c:pt>
                <c:pt idx="44709">
                  <c:v>-22.294499999999999</c:v>
                </c:pt>
                <c:pt idx="44710">
                  <c:v>-22.292500000000004</c:v>
                </c:pt>
                <c:pt idx="44711">
                  <c:v>-22.290500000000009</c:v>
                </c:pt>
                <c:pt idx="44712">
                  <c:v>-22.288499999999999</c:v>
                </c:pt>
                <c:pt idx="44713">
                  <c:v>-22.286500000000004</c:v>
                </c:pt>
                <c:pt idx="44714">
                  <c:v>-22.284500000000008</c:v>
                </c:pt>
                <c:pt idx="44715">
                  <c:v>-22.282499999999999</c:v>
                </c:pt>
                <c:pt idx="44716">
                  <c:v>-22.280500000000004</c:v>
                </c:pt>
                <c:pt idx="44717">
                  <c:v>-22.278500000000008</c:v>
                </c:pt>
                <c:pt idx="44718">
                  <c:v>-22.276499999999999</c:v>
                </c:pt>
                <c:pt idx="44719">
                  <c:v>-22.274500000000003</c:v>
                </c:pt>
                <c:pt idx="44720">
                  <c:v>-22.272500000000008</c:v>
                </c:pt>
                <c:pt idx="44721">
                  <c:v>-22.270500000000013</c:v>
                </c:pt>
                <c:pt idx="44722">
                  <c:v>-22.268500000000003</c:v>
                </c:pt>
                <c:pt idx="44723">
                  <c:v>-22.266500000000008</c:v>
                </c:pt>
                <c:pt idx="44724">
                  <c:v>-22.264500000000012</c:v>
                </c:pt>
                <c:pt idx="44725">
                  <c:v>-22.262500000000003</c:v>
                </c:pt>
                <c:pt idx="44726">
                  <c:v>-22.260500000000008</c:v>
                </c:pt>
                <c:pt idx="44727">
                  <c:v>-22.258500000000012</c:v>
                </c:pt>
                <c:pt idx="44728">
                  <c:v>-22.256500000000003</c:v>
                </c:pt>
                <c:pt idx="44729">
                  <c:v>-22.254500000000007</c:v>
                </c:pt>
                <c:pt idx="44730">
                  <c:v>-22.252500000000012</c:v>
                </c:pt>
                <c:pt idx="44731">
                  <c:v>-22.250500000000002</c:v>
                </c:pt>
                <c:pt idx="44732">
                  <c:v>-22.248500000000007</c:v>
                </c:pt>
                <c:pt idx="44733">
                  <c:v>-22.246500000000012</c:v>
                </c:pt>
                <c:pt idx="44734">
                  <c:v>-22.244500000000002</c:v>
                </c:pt>
                <c:pt idx="44735">
                  <c:v>-22.242500000000007</c:v>
                </c:pt>
                <c:pt idx="44736">
                  <c:v>-22.240500000000011</c:v>
                </c:pt>
                <c:pt idx="44737">
                  <c:v>-22.238500000000002</c:v>
                </c:pt>
                <c:pt idx="44738">
                  <c:v>-22.236500000000007</c:v>
                </c:pt>
                <c:pt idx="44739">
                  <c:v>-22.234500000000011</c:v>
                </c:pt>
                <c:pt idx="44740">
                  <c:v>-22.232500000000002</c:v>
                </c:pt>
                <c:pt idx="44741">
                  <c:v>-22.230500000000006</c:v>
                </c:pt>
                <c:pt idx="44742">
                  <c:v>-22.228500000000011</c:v>
                </c:pt>
                <c:pt idx="44743">
                  <c:v>-22.226500000000001</c:v>
                </c:pt>
                <c:pt idx="44744">
                  <c:v>-22.224500000000006</c:v>
                </c:pt>
                <c:pt idx="44745">
                  <c:v>-22.222500000000011</c:v>
                </c:pt>
                <c:pt idx="44746">
                  <c:v>-22.220500000000001</c:v>
                </c:pt>
                <c:pt idx="44747">
                  <c:v>-22.218500000000006</c:v>
                </c:pt>
                <c:pt idx="44748">
                  <c:v>-22.216500000000011</c:v>
                </c:pt>
                <c:pt idx="44749">
                  <c:v>-22.214500000000001</c:v>
                </c:pt>
                <c:pt idx="44750">
                  <c:v>-22.212500000000006</c:v>
                </c:pt>
                <c:pt idx="44751">
                  <c:v>-22.21050000000001</c:v>
                </c:pt>
                <c:pt idx="44752">
                  <c:v>-22.208500000000001</c:v>
                </c:pt>
                <c:pt idx="44753">
                  <c:v>-22.206500000000005</c:v>
                </c:pt>
                <c:pt idx="44754">
                  <c:v>-22.20450000000001</c:v>
                </c:pt>
                <c:pt idx="44755">
                  <c:v>-22.202500000000001</c:v>
                </c:pt>
                <c:pt idx="44756">
                  <c:v>-22.200500000000005</c:v>
                </c:pt>
                <c:pt idx="44757">
                  <c:v>-22.19850000000001</c:v>
                </c:pt>
                <c:pt idx="44758">
                  <c:v>-22.1965</c:v>
                </c:pt>
                <c:pt idx="44759">
                  <c:v>-22.194500000000005</c:v>
                </c:pt>
                <c:pt idx="44760">
                  <c:v>-22.19250000000001</c:v>
                </c:pt>
                <c:pt idx="44761">
                  <c:v>-22.1905</c:v>
                </c:pt>
                <c:pt idx="44762">
                  <c:v>-22.188500000000005</c:v>
                </c:pt>
                <c:pt idx="44763">
                  <c:v>-22.186500000000009</c:v>
                </c:pt>
                <c:pt idx="44764">
                  <c:v>-22.1845</c:v>
                </c:pt>
                <c:pt idx="44765">
                  <c:v>-22.182500000000005</c:v>
                </c:pt>
                <c:pt idx="44766">
                  <c:v>-22.180500000000009</c:v>
                </c:pt>
                <c:pt idx="44767">
                  <c:v>-22.1785</c:v>
                </c:pt>
                <c:pt idx="44768">
                  <c:v>-22.176500000000004</c:v>
                </c:pt>
                <c:pt idx="44769">
                  <c:v>-22.174500000000009</c:v>
                </c:pt>
                <c:pt idx="44770">
                  <c:v>-22.172499999999999</c:v>
                </c:pt>
                <c:pt idx="44771">
                  <c:v>-22.170500000000004</c:v>
                </c:pt>
                <c:pt idx="44772">
                  <c:v>-22.168500000000009</c:v>
                </c:pt>
                <c:pt idx="44773">
                  <c:v>-22.166499999999999</c:v>
                </c:pt>
                <c:pt idx="44774">
                  <c:v>-22.164500000000004</c:v>
                </c:pt>
                <c:pt idx="44775">
                  <c:v>-22.162500000000009</c:v>
                </c:pt>
                <c:pt idx="44776">
                  <c:v>-22.160499999999999</c:v>
                </c:pt>
                <c:pt idx="44777">
                  <c:v>-22.158500000000004</c:v>
                </c:pt>
                <c:pt idx="44778">
                  <c:v>-22.156500000000008</c:v>
                </c:pt>
                <c:pt idx="44779">
                  <c:v>-22.154499999999999</c:v>
                </c:pt>
                <c:pt idx="44780">
                  <c:v>-22.152500000000003</c:v>
                </c:pt>
                <c:pt idx="44781">
                  <c:v>-22.150500000000008</c:v>
                </c:pt>
                <c:pt idx="44782">
                  <c:v>-22.148500000000013</c:v>
                </c:pt>
                <c:pt idx="44783">
                  <c:v>-22.146500000000003</c:v>
                </c:pt>
                <c:pt idx="44784">
                  <c:v>-22.144500000000008</c:v>
                </c:pt>
                <c:pt idx="44785">
                  <c:v>-22.142500000000013</c:v>
                </c:pt>
                <c:pt idx="44786">
                  <c:v>-22.140500000000003</c:v>
                </c:pt>
                <c:pt idx="44787">
                  <c:v>-22.138500000000008</c:v>
                </c:pt>
                <c:pt idx="44788">
                  <c:v>-22.136500000000012</c:v>
                </c:pt>
                <c:pt idx="44789">
                  <c:v>-22.134500000000003</c:v>
                </c:pt>
                <c:pt idx="44790">
                  <c:v>-22.132500000000007</c:v>
                </c:pt>
                <c:pt idx="44791">
                  <c:v>-22.130500000000012</c:v>
                </c:pt>
                <c:pt idx="44792">
                  <c:v>-22.128500000000003</c:v>
                </c:pt>
                <c:pt idx="44793">
                  <c:v>-22.126500000000007</c:v>
                </c:pt>
                <c:pt idx="44794">
                  <c:v>-22.124500000000012</c:v>
                </c:pt>
                <c:pt idx="44795">
                  <c:v>-22.122500000000002</c:v>
                </c:pt>
                <c:pt idx="44796">
                  <c:v>-22.120500000000007</c:v>
                </c:pt>
                <c:pt idx="44797">
                  <c:v>-22.118500000000012</c:v>
                </c:pt>
                <c:pt idx="44798">
                  <c:v>-22.116500000000002</c:v>
                </c:pt>
                <c:pt idx="44799">
                  <c:v>-22.114500000000007</c:v>
                </c:pt>
                <c:pt idx="44800">
                  <c:v>-22.112500000000011</c:v>
                </c:pt>
                <c:pt idx="44801">
                  <c:v>-22.110500000000002</c:v>
                </c:pt>
                <c:pt idx="44802">
                  <c:v>-22.108500000000006</c:v>
                </c:pt>
                <c:pt idx="44803">
                  <c:v>-22.106500000000011</c:v>
                </c:pt>
                <c:pt idx="44804">
                  <c:v>-22.104500000000002</c:v>
                </c:pt>
                <c:pt idx="44805">
                  <c:v>-22.102500000000006</c:v>
                </c:pt>
                <c:pt idx="44806">
                  <c:v>-22.100500000000011</c:v>
                </c:pt>
                <c:pt idx="44807">
                  <c:v>-22.098500000000001</c:v>
                </c:pt>
                <c:pt idx="44808">
                  <c:v>-22.096500000000006</c:v>
                </c:pt>
                <c:pt idx="44809">
                  <c:v>-22.094500000000011</c:v>
                </c:pt>
                <c:pt idx="44810">
                  <c:v>-22.092500000000001</c:v>
                </c:pt>
                <c:pt idx="44811">
                  <c:v>-22.090500000000006</c:v>
                </c:pt>
                <c:pt idx="44812">
                  <c:v>-22.08850000000001</c:v>
                </c:pt>
                <c:pt idx="44813">
                  <c:v>-22.086500000000001</c:v>
                </c:pt>
                <c:pt idx="44814">
                  <c:v>-22.084500000000006</c:v>
                </c:pt>
                <c:pt idx="44815">
                  <c:v>-22.08250000000001</c:v>
                </c:pt>
                <c:pt idx="44816">
                  <c:v>-22.080500000000001</c:v>
                </c:pt>
                <c:pt idx="44817">
                  <c:v>-22.078500000000005</c:v>
                </c:pt>
                <c:pt idx="44818">
                  <c:v>-22.07650000000001</c:v>
                </c:pt>
                <c:pt idx="44819">
                  <c:v>-22.0745</c:v>
                </c:pt>
                <c:pt idx="44820">
                  <c:v>-22.072500000000005</c:v>
                </c:pt>
                <c:pt idx="44821">
                  <c:v>-22.07050000000001</c:v>
                </c:pt>
                <c:pt idx="44822">
                  <c:v>-22.0685</c:v>
                </c:pt>
                <c:pt idx="44823">
                  <c:v>-22.066500000000005</c:v>
                </c:pt>
                <c:pt idx="44824">
                  <c:v>-22.06450000000001</c:v>
                </c:pt>
                <c:pt idx="44825">
                  <c:v>-22.0625</c:v>
                </c:pt>
                <c:pt idx="44826">
                  <c:v>-22.060500000000005</c:v>
                </c:pt>
                <c:pt idx="44827">
                  <c:v>-22.058500000000009</c:v>
                </c:pt>
                <c:pt idx="44828">
                  <c:v>-22.0565</c:v>
                </c:pt>
                <c:pt idx="44829">
                  <c:v>-22.054500000000004</c:v>
                </c:pt>
                <c:pt idx="44830">
                  <c:v>-22.052500000000009</c:v>
                </c:pt>
                <c:pt idx="44831">
                  <c:v>-22.0505</c:v>
                </c:pt>
                <c:pt idx="44832">
                  <c:v>-22.048500000000004</c:v>
                </c:pt>
                <c:pt idx="44833">
                  <c:v>-22.046500000000009</c:v>
                </c:pt>
                <c:pt idx="44834">
                  <c:v>-22.044499999999999</c:v>
                </c:pt>
                <c:pt idx="44835">
                  <c:v>-22.042500000000004</c:v>
                </c:pt>
                <c:pt idx="44836">
                  <c:v>-22.040500000000009</c:v>
                </c:pt>
                <c:pt idx="44837">
                  <c:v>-22.038499999999999</c:v>
                </c:pt>
                <c:pt idx="44838">
                  <c:v>-22.036500000000004</c:v>
                </c:pt>
                <c:pt idx="44839">
                  <c:v>-22.034500000000008</c:v>
                </c:pt>
                <c:pt idx="44840">
                  <c:v>-22.032499999999999</c:v>
                </c:pt>
                <c:pt idx="44841">
                  <c:v>-22.030500000000004</c:v>
                </c:pt>
                <c:pt idx="44842">
                  <c:v>-22.028500000000008</c:v>
                </c:pt>
                <c:pt idx="44843">
                  <c:v>-22.026499999999999</c:v>
                </c:pt>
                <c:pt idx="44844">
                  <c:v>-22.024500000000003</c:v>
                </c:pt>
                <c:pt idx="44845">
                  <c:v>-22.022500000000008</c:v>
                </c:pt>
                <c:pt idx="44846">
                  <c:v>-22.020500000000013</c:v>
                </c:pt>
                <c:pt idx="44847">
                  <c:v>-22.018500000000003</c:v>
                </c:pt>
                <c:pt idx="44848">
                  <c:v>-22.016500000000008</c:v>
                </c:pt>
                <c:pt idx="44849">
                  <c:v>-22.014500000000012</c:v>
                </c:pt>
                <c:pt idx="44850">
                  <c:v>-22.012500000000003</c:v>
                </c:pt>
                <c:pt idx="44851">
                  <c:v>-22.010500000000008</c:v>
                </c:pt>
                <c:pt idx="44852">
                  <c:v>-22.008500000000012</c:v>
                </c:pt>
                <c:pt idx="44853">
                  <c:v>-22.006500000000003</c:v>
                </c:pt>
                <c:pt idx="44854">
                  <c:v>-22.004500000000007</c:v>
                </c:pt>
                <c:pt idx="44855">
                  <c:v>-22.002500000000012</c:v>
                </c:pt>
                <c:pt idx="44856">
                  <c:v>-22.000500000000002</c:v>
                </c:pt>
                <c:pt idx="44857">
                  <c:v>-21.998500000000007</c:v>
                </c:pt>
                <c:pt idx="44858">
                  <c:v>-21.996500000000012</c:v>
                </c:pt>
                <c:pt idx="44859">
                  <c:v>-21.994500000000002</c:v>
                </c:pt>
                <c:pt idx="44860">
                  <c:v>-21.992500000000007</c:v>
                </c:pt>
                <c:pt idx="44861">
                  <c:v>-21.990500000000011</c:v>
                </c:pt>
                <c:pt idx="44862">
                  <c:v>-21.988500000000002</c:v>
                </c:pt>
                <c:pt idx="44863">
                  <c:v>-21.986500000000007</c:v>
                </c:pt>
                <c:pt idx="44864">
                  <c:v>-21.984500000000011</c:v>
                </c:pt>
                <c:pt idx="44865">
                  <c:v>-21.982500000000002</c:v>
                </c:pt>
                <c:pt idx="44866">
                  <c:v>-21.980500000000006</c:v>
                </c:pt>
                <c:pt idx="44867">
                  <c:v>-21.978500000000011</c:v>
                </c:pt>
                <c:pt idx="44868">
                  <c:v>-21.976500000000001</c:v>
                </c:pt>
                <c:pt idx="44869">
                  <c:v>-21.974500000000006</c:v>
                </c:pt>
                <c:pt idx="44870">
                  <c:v>-21.972500000000011</c:v>
                </c:pt>
                <c:pt idx="44871">
                  <c:v>-21.970500000000001</c:v>
                </c:pt>
                <c:pt idx="44872">
                  <c:v>-21.968500000000006</c:v>
                </c:pt>
                <c:pt idx="44873">
                  <c:v>-21.966500000000011</c:v>
                </c:pt>
                <c:pt idx="44874">
                  <c:v>-21.964500000000001</c:v>
                </c:pt>
                <c:pt idx="44875">
                  <c:v>-21.962500000000006</c:v>
                </c:pt>
                <c:pt idx="44876">
                  <c:v>-21.96050000000001</c:v>
                </c:pt>
                <c:pt idx="44877">
                  <c:v>-21.958500000000001</c:v>
                </c:pt>
                <c:pt idx="44878">
                  <c:v>-21.956500000000005</c:v>
                </c:pt>
                <c:pt idx="44879">
                  <c:v>-21.95450000000001</c:v>
                </c:pt>
                <c:pt idx="44880">
                  <c:v>-21.952500000000001</c:v>
                </c:pt>
                <c:pt idx="44881">
                  <c:v>-21.950500000000005</c:v>
                </c:pt>
                <c:pt idx="44882">
                  <c:v>-21.94850000000001</c:v>
                </c:pt>
                <c:pt idx="44883">
                  <c:v>-21.9465</c:v>
                </c:pt>
                <c:pt idx="44884">
                  <c:v>-21.944500000000005</c:v>
                </c:pt>
                <c:pt idx="44885">
                  <c:v>-21.94250000000001</c:v>
                </c:pt>
                <c:pt idx="44886">
                  <c:v>-21.9405</c:v>
                </c:pt>
                <c:pt idx="44887">
                  <c:v>-21.938500000000005</c:v>
                </c:pt>
                <c:pt idx="44888">
                  <c:v>-21.936500000000009</c:v>
                </c:pt>
                <c:pt idx="44889">
                  <c:v>-21.9345</c:v>
                </c:pt>
                <c:pt idx="44890">
                  <c:v>-21.932500000000005</c:v>
                </c:pt>
                <c:pt idx="44891">
                  <c:v>-21.930500000000009</c:v>
                </c:pt>
                <c:pt idx="44892">
                  <c:v>-21.9285</c:v>
                </c:pt>
                <c:pt idx="44893">
                  <c:v>-21.926500000000004</c:v>
                </c:pt>
                <c:pt idx="44894">
                  <c:v>-21.924500000000009</c:v>
                </c:pt>
                <c:pt idx="44895">
                  <c:v>-21.922499999999999</c:v>
                </c:pt>
                <c:pt idx="44896">
                  <c:v>-21.920500000000004</c:v>
                </c:pt>
                <c:pt idx="44897">
                  <c:v>-21.918500000000009</c:v>
                </c:pt>
                <c:pt idx="44898">
                  <c:v>-21.916499999999999</c:v>
                </c:pt>
                <c:pt idx="44899">
                  <c:v>-21.914500000000004</c:v>
                </c:pt>
                <c:pt idx="44900">
                  <c:v>-21.912500000000009</c:v>
                </c:pt>
                <c:pt idx="44901">
                  <c:v>-21.910499999999999</c:v>
                </c:pt>
                <c:pt idx="44902">
                  <c:v>-21.908500000000004</c:v>
                </c:pt>
                <c:pt idx="44903">
                  <c:v>-21.906500000000008</c:v>
                </c:pt>
                <c:pt idx="44904">
                  <c:v>-21.904499999999999</c:v>
                </c:pt>
                <c:pt idx="44905">
                  <c:v>-21.902500000000003</c:v>
                </c:pt>
                <c:pt idx="44906">
                  <c:v>-21.900500000000008</c:v>
                </c:pt>
                <c:pt idx="44907">
                  <c:v>-21.898500000000013</c:v>
                </c:pt>
                <c:pt idx="44908">
                  <c:v>-21.896500000000003</c:v>
                </c:pt>
                <c:pt idx="44909">
                  <c:v>-21.894500000000008</c:v>
                </c:pt>
                <c:pt idx="44910">
                  <c:v>-21.892500000000013</c:v>
                </c:pt>
                <c:pt idx="44911">
                  <c:v>-21.890500000000003</c:v>
                </c:pt>
                <c:pt idx="44912">
                  <c:v>-21.888500000000008</c:v>
                </c:pt>
                <c:pt idx="44913">
                  <c:v>-21.886500000000012</c:v>
                </c:pt>
                <c:pt idx="44914">
                  <c:v>-21.884500000000003</c:v>
                </c:pt>
                <c:pt idx="44915">
                  <c:v>-21.882500000000007</c:v>
                </c:pt>
                <c:pt idx="44916">
                  <c:v>-21.880500000000012</c:v>
                </c:pt>
                <c:pt idx="44917">
                  <c:v>-21.878500000000003</c:v>
                </c:pt>
                <c:pt idx="44918">
                  <c:v>-21.876500000000007</c:v>
                </c:pt>
                <c:pt idx="44919">
                  <c:v>-21.874500000000012</c:v>
                </c:pt>
                <c:pt idx="44920">
                  <c:v>-21.872500000000002</c:v>
                </c:pt>
                <c:pt idx="44921">
                  <c:v>-21.870500000000007</c:v>
                </c:pt>
                <c:pt idx="44922">
                  <c:v>-21.868500000000012</c:v>
                </c:pt>
                <c:pt idx="44923">
                  <c:v>-21.866500000000002</c:v>
                </c:pt>
                <c:pt idx="44924">
                  <c:v>-21.864500000000007</c:v>
                </c:pt>
                <c:pt idx="44925">
                  <c:v>-21.862500000000011</c:v>
                </c:pt>
                <c:pt idx="44926">
                  <c:v>-21.860500000000002</c:v>
                </c:pt>
                <c:pt idx="44927">
                  <c:v>-21.858500000000006</c:v>
                </c:pt>
                <c:pt idx="44928">
                  <c:v>-21.856500000000011</c:v>
                </c:pt>
                <c:pt idx="44929">
                  <c:v>-21.854500000000002</c:v>
                </c:pt>
                <c:pt idx="44930">
                  <c:v>-21.852500000000006</c:v>
                </c:pt>
                <c:pt idx="44931">
                  <c:v>-21.850500000000011</c:v>
                </c:pt>
                <c:pt idx="44932">
                  <c:v>-21.848500000000001</c:v>
                </c:pt>
                <c:pt idx="44933">
                  <c:v>-21.846500000000006</c:v>
                </c:pt>
                <c:pt idx="44934">
                  <c:v>-21.844500000000011</c:v>
                </c:pt>
                <c:pt idx="44935">
                  <c:v>-21.842500000000001</c:v>
                </c:pt>
                <c:pt idx="44936">
                  <c:v>-21.840500000000006</c:v>
                </c:pt>
                <c:pt idx="44937">
                  <c:v>-21.83850000000001</c:v>
                </c:pt>
                <c:pt idx="44938">
                  <c:v>-21.836500000000001</c:v>
                </c:pt>
                <c:pt idx="44939">
                  <c:v>-21.834500000000006</c:v>
                </c:pt>
                <c:pt idx="44940">
                  <c:v>-21.83250000000001</c:v>
                </c:pt>
                <c:pt idx="44941">
                  <c:v>-21.830500000000001</c:v>
                </c:pt>
                <c:pt idx="44942">
                  <c:v>-21.828500000000005</c:v>
                </c:pt>
                <c:pt idx="44943">
                  <c:v>-21.82650000000001</c:v>
                </c:pt>
                <c:pt idx="44944">
                  <c:v>-21.8245</c:v>
                </c:pt>
                <c:pt idx="44945">
                  <c:v>-21.822500000000005</c:v>
                </c:pt>
                <c:pt idx="44946">
                  <c:v>-21.82050000000001</c:v>
                </c:pt>
                <c:pt idx="44947">
                  <c:v>-21.8185</c:v>
                </c:pt>
                <c:pt idx="44948">
                  <c:v>-21.816500000000005</c:v>
                </c:pt>
                <c:pt idx="44949">
                  <c:v>-21.81450000000001</c:v>
                </c:pt>
                <c:pt idx="44950">
                  <c:v>-21.8125</c:v>
                </c:pt>
                <c:pt idx="44951">
                  <c:v>-21.810500000000005</c:v>
                </c:pt>
                <c:pt idx="44952">
                  <c:v>-21.808500000000009</c:v>
                </c:pt>
                <c:pt idx="44953">
                  <c:v>-21.8065</c:v>
                </c:pt>
                <c:pt idx="44954">
                  <c:v>-21.804500000000004</c:v>
                </c:pt>
                <c:pt idx="44955">
                  <c:v>-21.802500000000009</c:v>
                </c:pt>
                <c:pt idx="44956">
                  <c:v>-21.8005</c:v>
                </c:pt>
                <c:pt idx="44957">
                  <c:v>-21.798500000000004</c:v>
                </c:pt>
                <c:pt idx="44958">
                  <c:v>-21.796500000000009</c:v>
                </c:pt>
                <c:pt idx="44959">
                  <c:v>-21.794499999999999</c:v>
                </c:pt>
                <c:pt idx="44960">
                  <c:v>-21.792500000000004</c:v>
                </c:pt>
                <c:pt idx="44961">
                  <c:v>-21.790500000000009</c:v>
                </c:pt>
                <c:pt idx="44962">
                  <c:v>-21.788499999999999</c:v>
                </c:pt>
                <c:pt idx="44963">
                  <c:v>-21.786500000000004</c:v>
                </c:pt>
                <c:pt idx="44964">
                  <c:v>-21.784500000000008</c:v>
                </c:pt>
                <c:pt idx="44965">
                  <c:v>-21.782499999999999</c:v>
                </c:pt>
                <c:pt idx="44966">
                  <c:v>-21.780500000000004</c:v>
                </c:pt>
                <c:pt idx="44967">
                  <c:v>-21.778500000000008</c:v>
                </c:pt>
                <c:pt idx="44968">
                  <c:v>-21.776499999999999</c:v>
                </c:pt>
                <c:pt idx="44969">
                  <c:v>-21.774500000000003</c:v>
                </c:pt>
                <c:pt idx="44970">
                  <c:v>-21.772500000000008</c:v>
                </c:pt>
                <c:pt idx="44971">
                  <c:v>-21.770500000000013</c:v>
                </c:pt>
                <c:pt idx="44972">
                  <c:v>-21.768500000000003</c:v>
                </c:pt>
                <c:pt idx="44973">
                  <c:v>-21.766500000000008</c:v>
                </c:pt>
                <c:pt idx="44974">
                  <c:v>-21.764500000000012</c:v>
                </c:pt>
                <c:pt idx="44975">
                  <c:v>-21.762500000000003</c:v>
                </c:pt>
                <c:pt idx="44976">
                  <c:v>-21.760500000000008</c:v>
                </c:pt>
                <c:pt idx="44977">
                  <c:v>-21.758500000000012</c:v>
                </c:pt>
                <c:pt idx="44978">
                  <c:v>-21.756500000000003</c:v>
                </c:pt>
                <c:pt idx="44979">
                  <c:v>-21.754500000000007</c:v>
                </c:pt>
                <c:pt idx="44980">
                  <c:v>-21.752500000000012</c:v>
                </c:pt>
                <c:pt idx="44981">
                  <c:v>-21.750500000000002</c:v>
                </c:pt>
                <c:pt idx="44982">
                  <c:v>-21.748500000000007</c:v>
                </c:pt>
                <c:pt idx="44983">
                  <c:v>-21.746500000000012</c:v>
                </c:pt>
                <c:pt idx="44984">
                  <c:v>-21.744500000000002</c:v>
                </c:pt>
                <c:pt idx="44985">
                  <c:v>-21.742500000000007</c:v>
                </c:pt>
                <c:pt idx="44986">
                  <c:v>-21.740500000000011</c:v>
                </c:pt>
                <c:pt idx="44987">
                  <c:v>-21.738500000000002</c:v>
                </c:pt>
                <c:pt idx="44988">
                  <c:v>-21.736500000000007</c:v>
                </c:pt>
                <c:pt idx="44989">
                  <c:v>-21.734500000000011</c:v>
                </c:pt>
                <c:pt idx="44990">
                  <c:v>-21.732500000000002</c:v>
                </c:pt>
                <c:pt idx="44991">
                  <c:v>-21.730500000000006</c:v>
                </c:pt>
                <c:pt idx="44992">
                  <c:v>-21.728500000000011</c:v>
                </c:pt>
                <c:pt idx="44993">
                  <c:v>-21.726500000000001</c:v>
                </c:pt>
                <c:pt idx="44994">
                  <c:v>-21.724500000000006</c:v>
                </c:pt>
                <c:pt idx="44995">
                  <c:v>-21.722500000000011</c:v>
                </c:pt>
                <c:pt idx="44996">
                  <c:v>-21.720500000000001</c:v>
                </c:pt>
                <c:pt idx="44997">
                  <c:v>-21.718500000000006</c:v>
                </c:pt>
                <c:pt idx="44998">
                  <c:v>-21.716500000000011</c:v>
                </c:pt>
                <c:pt idx="44999">
                  <c:v>-21.714500000000001</c:v>
                </c:pt>
                <c:pt idx="45000">
                  <c:v>-21.712500000000006</c:v>
                </c:pt>
                <c:pt idx="45001">
                  <c:v>-21.71050000000001</c:v>
                </c:pt>
                <c:pt idx="45002">
                  <c:v>-21.708500000000001</c:v>
                </c:pt>
                <c:pt idx="45003">
                  <c:v>-21.706500000000005</c:v>
                </c:pt>
                <c:pt idx="45004">
                  <c:v>-21.70450000000001</c:v>
                </c:pt>
                <c:pt idx="45005">
                  <c:v>-21.702500000000001</c:v>
                </c:pt>
                <c:pt idx="45006">
                  <c:v>-21.700500000000005</c:v>
                </c:pt>
                <c:pt idx="45007">
                  <c:v>-21.69850000000001</c:v>
                </c:pt>
                <c:pt idx="45008">
                  <c:v>-21.6965</c:v>
                </c:pt>
                <c:pt idx="45009">
                  <c:v>-21.694500000000005</c:v>
                </c:pt>
                <c:pt idx="45010">
                  <c:v>-21.69250000000001</c:v>
                </c:pt>
                <c:pt idx="45011">
                  <c:v>-21.6905</c:v>
                </c:pt>
                <c:pt idx="45012">
                  <c:v>-21.688500000000005</c:v>
                </c:pt>
                <c:pt idx="45013">
                  <c:v>-21.686500000000009</c:v>
                </c:pt>
                <c:pt idx="45014">
                  <c:v>-21.6845</c:v>
                </c:pt>
                <c:pt idx="45015">
                  <c:v>-21.682500000000005</c:v>
                </c:pt>
                <c:pt idx="45016">
                  <c:v>-21.680500000000009</c:v>
                </c:pt>
                <c:pt idx="45017">
                  <c:v>-21.6785</c:v>
                </c:pt>
                <c:pt idx="45018">
                  <c:v>-21.676500000000004</c:v>
                </c:pt>
                <c:pt idx="45019">
                  <c:v>-21.674500000000009</c:v>
                </c:pt>
                <c:pt idx="45020">
                  <c:v>-21.672499999999999</c:v>
                </c:pt>
                <c:pt idx="45021">
                  <c:v>-21.670500000000004</c:v>
                </c:pt>
                <c:pt idx="45022">
                  <c:v>-21.668500000000009</c:v>
                </c:pt>
                <c:pt idx="45023">
                  <c:v>-21.666499999999999</c:v>
                </c:pt>
                <c:pt idx="45024">
                  <c:v>-21.664500000000004</c:v>
                </c:pt>
                <c:pt idx="45025">
                  <c:v>-21.662500000000009</c:v>
                </c:pt>
                <c:pt idx="45026">
                  <c:v>-21.660499999999999</c:v>
                </c:pt>
                <c:pt idx="45027">
                  <c:v>-21.658500000000004</c:v>
                </c:pt>
                <c:pt idx="45028">
                  <c:v>-21.656500000000008</c:v>
                </c:pt>
                <c:pt idx="45029">
                  <c:v>-21.654499999999999</c:v>
                </c:pt>
                <c:pt idx="45030">
                  <c:v>-21.652500000000003</c:v>
                </c:pt>
                <c:pt idx="45031">
                  <c:v>-21.650500000000008</c:v>
                </c:pt>
                <c:pt idx="45032">
                  <c:v>-21.648500000000013</c:v>
                </c:pt>
                <c:pt idx="45033">
                  <c:v>-21.646500000000003</c:v>
                </c:pt>
                <c:pt idx="45034">
                  <c:v>-21.644500000000008</c:v>
                </c:pt>
                <c:pt idx="45035">
                  <c:v>-21.642500000000013</c:v>
                </c:pt>
                <c:pt idx="45036">
                  <c:v>-21.640500000000003</c:v>
                </c:pt>
                <c:pt idx="45037">
                  <c:v>-21.638500000000008</c:v>
                </c:pt>
                <c:pt idx="45038">
                  <c:v>-21.636500000000012</c:v>
                </c:pt>
                <c:pt idx="45039">
                  <c:v>-21.634500000000003</c:v>
                </c:pt>
                <c:pt idx="45040">
                  <c:v>-21.632500000000007</c:v>
                </c:pt>
                <c:pt idx="45041">
                  <c:v>-21.630500000000012</c:v>
                </c:pt>
                <c:pt idx="45042">
                  <c:v>-21.628500000000003</c:v>
                </c:pt>
                <c:pt idx="45043">
                  <c:v>-21.626500000000007</c:v>
                </c:pt>
                <c:pt idx="45044">
                  <c:v>-21.624500000000012</c:v>
                </c:pt>
                <c:pt idx="45045">
                  <c:v>-21.622500000000002</c:v>
                </c:pt>
                <c:pt idx="45046">
                  <c:v>-21.620500000000007</c:v>
                </c:pt>
                <c:pt idx="45047">
                  <c:v>-21.618500000000012</c:v>
                </c:pt>
                <c:pt idx="45048">
                  <c:v>-21.616500000000002</c:v>
                </c:pt>
                <c:pt idx="45049">
                  <c:v>-21.614500000000007</c:v>
                </c:pt>
                <c:pt idx="45050">
                  <c:v>-21.612500000000011</c:v>
                </c:pt>
                <c:pt idx="45051">
                  <c:v>-21.610500000000002</c:v>
                </c:pt>
                <c:pt idx="45052">
                  <c:v>-21.608500000000006</c:v>
                </c:pt>
                <c:pt idx="45053">
                  <c:v>-21.606500000000011</c:v>
                </c:pt>
                <c:pt idx="45054">
                  <c:v>-21.604500000000002</c:v>
                </c:pt>
                <c:pt idx="45055">
                  <c:v>-21.602500000000006</c:v>
                </c:pt>
                <c:pt idx="45056">
                  <c:v>-21.600500000000011</c:v>
                </c:pt>
                <c:pt idx="45057">
                  <c:v>-21.598500000000001</c:v>
                </c:pt>
                <c:pt idx="45058">
                  <c:v>-21.596500000000006</c:v>
                </c:pt>
                <c:pt idx="45059">
                  <c:v>-21.594500000000011</c:v>
                </c:pt>
                <c:pt idx="45060">
                  <c:v>-21.592500000000001</c:v>
                </c:pt>
                <c:pt idx="45061">
                  <c:v>-21.590500000000006</c:v>
                </c:pt>
                <c:pt idx="45062">
                  <c:v>-21.58850000000001</c:v>
                </c:pt>
                <c:pt idx="45063">
                  <c:v>-21.586500000000001</c:v>
                </c:pt>
                <c:pt idx="45064">
                  <c:v>-21.584500000000006</c:v>
                </c:pt>
                <c:pt idx="45065">
                  <c:v>-21.58250000000001</c:v>
                </c:pt>
                <c:pt idx="45066">
                  <c:v>-21.580500000000001</c:v>
                </c:pt>
                <c:pt idx="45067">
                  <c:v>-21.578500000000005</c:v>
                </c:pt>
                <c:pt idx="45068">
                  <c:v>-21.57650000000001</c:v>
                </c:pt>
                <c:pt idx="45069">
                  <c:v>-21.5745</c:v>
                </c:pt>
                <c:pt idx="45070">
                  <c:v>-21.572500000000005</c:v>
                </c:pt>
                <c:pt idx="45071">
                  <c:v>-21.57050000000001</c:v>
                </c:pt>
                <c:pt idx="45072">
                  <c:v>-21.5685</c:v>
                </c:pt>
                <c:pt idx="45073">
                  <c:v>-21.566500000000005</c:v>
                </c:pt>
                <c:pt idx="45074">
                  <c:v>-21.56450000000001</c:v>
                </c:pt>
                <c:pt idx="45075">
                  <c:v>-21.5625</c:v>
                </c:pt>
                <c:pt idx="45076">
                  <c:v>-21.560500000000005</c:v>
                </c:pt>
                <c:pt idx="45077">
                  <c:v>-21.558500000000009</c:v>
                </c:pt>
                <c:pt idx="45078">
                  <c:v>-21.5565</c:v>
                </c:pt>
                <c:pt idx="45079">
                  <c:v>-21.554500000000004</c:v>
                </c:pt>
                <c:pt idx="45080">
                  <c:v>-21.552500000000009</c:v>
                </c:pt>
                <c:pt idx="45081">
                  <c:v>-21.5505</c:v>
                </c:pt>
                <c:pt idx="45082">
                  <c:v>-21.548500000000004</c:v>
                </c:pt>
                <c:pt idx="45083">
                  <c:v>-21.546500000000009</c:v>
                </c:pt>
                <c:pt idx="45084">
                  <c:v>-21.544499999999999</c:v>
                </c:pt>
                <c:pt idx="45085">
                  <c:v>-21.542500000000004</c:v>
                </c:pt>
                <c:pt idx="45086">
                  <c:v>-21.540500000000009</c:v>
                </c:pt>
                <c:pt idx="45087">
                  <c:v>-21.538499999999999</c:v>
                </c:pt>
                <c:pt idx="45088">
                  <c:v>-21.536500000000004</c:v>
                </c:pt>
                <c:pt idx="45089">
                  <c:v>-21.534500000000008</c:v>
                </c:pt>
                <c:pt idx="45090">
                  <c:v>-21.532499999999999</c:v>
                </c:pt>
                <c:pt idx="45091">
                  <c:v>-21.530500000000004</c:v>
                </c:pt>
                <c:pt idx="45092">
                  <c:v>-21.528500000000008</c:v>
                </c:pt>
                <c:pt idx="45093">
                  <c:v>-21.526499999999999</c:v>
                </c:pt>
                <c:pt idx="45094">
                  <c:v>-21.524500000000003</c:v>
                </c:pt>
                <c:pt idx="45095">
                  <c:v>-21.522500000000008</c:v>
                </c:pt>
                <c:pt idx="45096">
                  <c:v>-21.520500000000013</c:v>
                </c:pt>
                <c:pt idx="45097">
                  <c:v>-21.518500000000003</c:v>
                </c:pt>
                <c:pt idx="45098">
                  <c:v>-21.516500000000008</c:v>
                </c:pt>
                <c:pt idx="45099">
                  <c:v>-21.514500000000012</c:v>
                </c:pt>
                <c:pt idx="45100">
                  <c:v>-21.512500000000003</c:v>
                </c:pt>
                <c:pt idx="45101">
                  <c:v>-21.510500000000008</c:v>
                </c:pt>
                <c:pt idx="45102">
                  <c:v>-21.508500000000012</c:v>
                </c:pt>
                <c:pt idx="45103">
                  <c:v>-21.506500000000003</c:v>
                </c:pt>
                <c:pt idx="45104">
                  <c:v>-21.504500000000007</c:v>
                </c:pt>
                <c:pt idx="45105">
                  <c:v>-21.502500000000012</c:v>
                </c:pt>
                <c:pt idx="45106">
                  <c:v>-21.500500000000002</c:v>
                </c:pt>
                <c:pt idx="45107">
                  <c:v>-21.498500000000007</c:v>
                </c:pt>
                <c:pt idx="45108">
                  <c:v>-21.496500000000012</c:v>
                </c:pt>
                <c:pt idx="45109">
                  <c:v>-21.494500000000002</c:v>
                </c:pt>
                <c:pt idx="45110">
                  <c:v>-21.492500000000007</c:v>
                </c:pt>
                <c:pt idx="45111">
                  <c:v>-21.490500000000011</c:v>
                </c:pt>
                <c:pt idx="45112">
                  <c:v>-21.488500000000002</c:v>
                </c:pt>
                <c:pt idx="45113">
                  <c:v>-21.486500000000007</c:v>
                </c:pt>
                <c:pt idx="45114">
                  <c:v>-21.484500000000011</c:v>
                </c:pt>
                <c:pt idx="45115">
                  <c:v>-21.482500000000002</c:v>
                </c:pt>
                <c:pt idx="45116">
                  <c:v>-21.480500000000006</c:v>
                </c:pt>
                <c:pt idx="45117">
                  <c:v>-21.478500000000011</c:v>
                </c:pt>
                <c:pt idx="45118">
                  <c:v>-21.476500000000001</c:v>
                </c:pt>
                <c:pt idx="45119">
                  <c:v>-21.474500000000006</c:v>
                </c:pt>
                <c:pt idx="45120">
                  <c:v>-21.472500000000011</c:v>
                </c:pt>
                <c:pt idx="45121">
                  <c:v>-21.470500000000001</c:v>
                </c:pt>
                <c:pt idx="45122">
                  <c:v>-21.468500000000006</c:v>
                </c:pt>
                <c:pt idx="45123">
                  <c:v>-21.466500000000011</c:v>
                </c:pt>
                <c:pt idx="45124">
                  <c:v>-21.464500000000001</c:v>
                </c:pt>
                <c:pt idx="45125">
                  <c:v>-21.462500000000006</c:v>
                </c:pt>
                <c:pt idx="45126">
                  <c:v>-21.46050000000001</c:v>
                </c:pt>
                <c:pt idx="45127">
                  <c:v>-21.458500000000001</c:v>
                </c:pt>
                <c:pt idx="45128">
                  <c:v>-21.456500000000005</c:v>
                </c:pt>
                <c:pt idx="45129">
                  <c:v>-21.45450000000001</c:v>
                </c:pt>
                <c:pt idx="45130">
                  <c:v>-21.452500000000001</c:v>
                </c:pt>
                <c:pt idx="45131">
                  <c:v>-21.450500000000005</c:v>
                </c:pt>
                <c:pt idx="45132">
                  <c:v>-21.44850000000001</c:v>
                </c:pt>
                <c:pt idx="45133">
                  <c:v>-21.4465</c:v>
                </c:pt>
                <c:pt idx="45134">
                  <c:v>-21.444500000000005</c:v>
                </c:pt>
                <c:pt idx="45135">
                  <c:v>-21.44250000000001</c:v>
                </c:pt>
                <c:pt idx="45136">
                  <c:v>-21.4405</c:v>
                </c:pt>
                <c:pt idx="45137">
                  <c:v>-21.438500000000005</c:v>
                </c:pt>
                <c:pt idx="45138">
                  <c:v>-21.436500000000009</c:v>
                </c:pt>
                <c:pt idx="45139">
                  <c:v>-21.4345</c:v>
                </c:pt>
                <c:pt idx="45140">
                  <c:v>-21.432500000000005</c:v>
                </c:pt>
                <c:pt idx="45141">
                  <c:v>-21.430500000000009</c:v>
                </c:pt>
                <c:pt idx="45142">
                  <c:v>-21.4285</c:v>
                </c:pt>
                <c:pt idx="45143">
                  <c:v>-21.426500000000004</c:v>
                </c:pt>
                <c:pt idx="45144">
                  <c:v>-21.424500000000009</c:v>
                </c:pt>
                <c:pt idx="45145">
                  <c:v>-21.422499999999999</c:v>
                </c:pt>
                <c:pt idx="45146">
                  <c:v>-21.420500000000004</c:v>
                </c:pt>
                <c:pt idx="45147">
                  <c:v>-21.418500000000009</c:v>
                </c:pt>
                <c:pt idx="45148">
                  <c:v>-21.416499999999999</c:v>
                </c:pt>
                <c:pt idx="45149">
                  <c:v>-21.414500000000004</c:v>
                </c:pt>
                <c:pt idx="45150">
                  <c:v>-21.412500000000009</c:v>
                </c:pt>
                <c:pt idx="45151">
                  <c:v>-21.410499999999999</c:v>
                </c:pt>
                <c:pt idx="45152">
                  <c:v>-21.408500000000004</c:v>
                </c:pt>
                <c:pt idx="45153">
                  <c:v>-21.406500000000008</c:v>
                </c:pt>
                <c:pt idx="45154">
                  <c:v>-21.404499999999999</c:v>
                </c:pt>
                <c:pt idx="45155">
                  <c:v>-21.402500000000003</c:v>
                </c:pt>
                <c:pt idx="45156">
                  <c:v>-21.400500000000008</c:v>
                </c:pt>
                <c:pt idx="45157">
                  <c:v>-21.398500000000013</c:v>
                </c:pt>
                <c:pt idx="45158">
                  <c:v>-21.396500000000003</c:v>
                </c:pt>
                <c:pt idx="45159">
                  <c:v>-21.394500000000008</c:v>
                </c:pt>
                <c:pt idx="45160">
                  <c:v>-21.392500000000013</c:v>
                </c:pt>
                <c:pt idx="45161">
                  <c:v>-21.390500000000003</c:v>
                </c:pt>
                <c:pt idx="45162">
                  <c:v>-21.388500000000008</c:v>
                </c:pt>
                <c:pt idx="45163">
                  <c:v>-21.386500000000012</c:v>
                </c:pt>
                <c:pt idx="45164">
                  <c:v>-21.384500000000003</c:v>
                </c:pt>
                <c:pt idx="45165">
                  <c:v>-21.382500000000007</c:v>
                </c:pt>
                <c:pt idx="45166">
                  <c:v>-21.380500000000012</c:v>
                </c:pt>
                <c:pt idx="45167">
                  <c:v>-21.378500000000003</c:v>
                </c:pt>
                <c:pt idx="45168">
                  <c:v>-21.376500000000007</c:v>
                </c:pt>
                <c:pt idx="45169">
                  <c:v>-21.374500000000012</c:v>
                </c:pt>
                <c:pt idx="45170">
                  <c:v>-21.372500000000002</c:v>
                </c:pt>
                <c:pt idx="45171">
                  <c:v>-21.370500000000007</c:v>
                </c:pt>
                <c:pt idx="45172">
                  <c:v>-21.368500000000012</c:v>
                </c:pt>
                <c:pt idx="45173">
                  <c:v>-21.366500000000002</c:v>
                </c:pt>
                <c:pt idx="45174">
                  <c:v>-21.364500000000007</c:v>
                </c:pt>
                <c:pt idx="45175">
                  <c:v>-21.362500000000011</c:v>
                </c:pt>
                <c:pt idx="45176">
                  <c:v>-21.360500000000002</c:v>
                </c:pt>
                <c:pt idx="45177">
                  <c:v>-21.358500000000006</c:v>
                </c:pt>
                <c:pt idx="45178">
                  <c:v>-21.356500000000011</c:v>
                </c:pt>
                <c:pt idx="45179">
                  <c:v>-21.354500000000002</c:v>
                </c:pt>
                <c:pt idx="45180">
                  <c:v>-21.352500000000006</c:v>
                </c:pt>
                <c:pt idx="45181">
                  <c:v>-21.350500000000011</c:v>
                </c:pt>
                <c:pt idx="45182">
                  <c:v>-21.348500000000001</c:v>
                </c:pt>
                <c:pt idx="45183">
                  <c:v>-21.346500000000006</c:v>
                </c:pt>
                <c:pt idx="45184">
                  <c:v>-21.344500000000011</c:v>
                </c:pt>
                <c:pt idx="45185">
                  <c:v>-21.342500000000001</c:v>
                </c:pt>
                <c:pt idx="45186">
                  <c:v>-21.340500000000006</c:v>
                </c:pt>
                <c:pt idx="45187">
                  <c:v>-21.33850000000001</c:v>
                </c:pt>
                <c:pt idx="45188">
                  <c:v>-21.336500000000001</c:v>
                </c:pt>
                <c:pt idx="45189">
                  <c:v>-21.334500000000006</c:v>
                </c:pt>
                <c:pt idx="45190">
                  <c:v>-21.33250000000001</c:v>
                </c:pt>
                <c:pt idx="45191">
                  <c:v>-21.330500000000001</c:v>
                </c:pt>
                <c:pt idx="45192">
                  <c:v>-21.328500000000005</c:v>
                </c:pt>
                <c:pt idx="45193">
                  <c:v>-21.32650000000001</c:v>
                </c:pt>
                <c:pt idx="45194">
                  <c:v>-21.3245</c:v>
                </c:pt>
                <c:pt idx="45195">
                  <c:v>-21.322500000000005</c:v>
                </c:pt>
                <c:pt idx="45196">
                  <c:v>-21.32050000000001</c:v>
                </c:pt>
                <c:pt idx="45197">
                  <c:v>-21.3185</c:v>
                </c:pt>
                <c:pt idx="45198">
                  <c:v>-21.316500000000005</c:v>
                </c:pt>
                <c:pt idx="45199">
                  <c:v>-21.31450000000001</c:v>
                </c:pt>
                <c:pt idx="45200">
                  <c:v>-21.3125</c:v>
                </c:pt>
                <c:pt idx="45201">
                  <c:v>-21.310500000000005</c:v>
                </c:pt>
                <c:pt idx="45202">
                  <c:v>-21.308500000000009</c:v>
                </c:pt>
                <c:pt idx="45203">
                  <c:v>-21.3065</c:v>
                </c:pt>
                <c:pt idx="45204">
                  <c:v>-21.304500000000004</c:v>
                </c:pt>
                <c:pt idx="45205">
                  <c:v>-21.302500000000009</c:v>
                </c:pt>
                <c:pt idx="45206">
                  <c:v>-21.3005</c:v>
                </c:pt>
                <c:pt idx="45207">
                  <c:v>-21.298500000000004</c:v>
                </c:pt>
                <c:pt idx="45208">
                  <c:v>-21.296500000000009</c:v>
                </c:pt>
                <c:pt idx="45209">
                  <c:v>-21.294499999999999</c:v>
                </c:pt>
                <c:pt idx="45210">
                  <c:v>-21.292500000000004</c:v>
                </c:pt>
                <c:pt idx="45211">
                  <c:v>-21.290500000000009</c:v>
                </c:pt>
                <c:pt idx="45212">
                  <c:v>-21.288499999999999</c:v>
                </c:pt>
                <c:pt idx="45213">
                  <c:v>-21.286500000000004</c:v>
                </c:pt>
                <c:pt idx="45214">
                  <c:v>-21.284500000000008</c:v>
                </c:pt>
                <c:pt idx="45215">
                  <c:v>-21.282499999999999</c:v>
                </c:pt>
                <c:pt idx="45216">
                  <c:v>-21.280500000000004</c:v>
                </c:pt>
                <c:pt idx="45217">
                  <c:v>-21.278500000000008</c:v>
                </c:pt>
                <c:pt idx="45218">
                  <c:v>-21.276499999999999</c:v>
                </c:pt>
                <c:pt idx="45219">
                  <c:v>-21.274500000000003</c:v>
                </c:pt>
                <c:pt idx="45220">
                  <c:v>-21.272500000000008</c:v>
                </c:pt>
                <c:pt idx="45221">
                  <c:v>-21.270500000000013</c:v>
                </c:pt>
                <c:pt idx="45222">
                  <c:v>-21.268500000000003</c:v>
                </c:pt>
                <c:pt idx="45223">
                  <c:v>-21.266500000000008</c:v>
                </c:pt>
                <c:pt idx="45224">
                  <c:v>-21.264500000000012</c:v>
                </c:pt>
                <c:pt idx="45225">
                  <c:v>-21.262500000000003</c:v>
                </c:pt>
                <c:pt idx="45226">
                  <c:v>-21.260500000000008</c:v>
                </c:pt>
                <c:pt idx="45227">
                  <c:v>-21.258500000000012</c:v>
                </c:pt>
                <c:pt idx="45228">
                  <c:v>-21.256500000000003</c:v>
                </c:pt>
                <c:pt idx="45229">
                  <c:v>-21.254500000000007</c:v>
                </c:pt>
                <c:pt idx="45230">
                  <c:v>-21.252500000000012</c:v>
                </c:pt>
                <c:pt idx="45231">
                  <c:v>-21.250500000000002</c:v>
                </c:pt>
                <c:pt idx="45232">
                  <c:v>-21.248500000000007</c:v>
                </c:pt>
                <c:pt idx="45233">
                  <c:v>-21.246500000000012</c:v>
                </c:pt>
                <c:pt idx="45234">
                  <c:v>-21.244500000000002</c:v>
                </c:pt>
                <c:pt idx="45235">
                  <c:v>-21.242500000000007</c:v>
                </c:pt>
                <c:pt idx="45236">
                  <c:v>-21.240500000000011</c:v>
                </c:pt>
                <c:pt idx="45237">
                  <c:v>-21.238500000000002</c:v>
                </c:pt>
                <c:pt idx="45238">
                  <c:v>-21.236500000000007</c:v>
                </c:pt>
                <c:pt idx="45239">
                  <c:v>-21.234500000000011</c:v>
                </c:pt>
                <c:pt idx="45240">
                  <c:v>-21.232500000000002</c:v>
                </c:pt>
                <c:pt idx="45241">
                  <c:v>-21.230500000000006</c:v>
                </c:pt>
                <c:pt idx="45242">
                  <c:v>-21.228500000000011</c:v>
                </c:pt>
                <c:pt idx="45243">
                  <c:v>-21.226500000000001</c:v>
                </c:pt>
                <c:pt idx="45244">
                  <c:v>-21.224500000000006</c:v>
                </c:pt>
                <c:pt idx="45245">
                  <c:v>-21.222500000000011</c:v>
                </c:pt>
                <c:pt idx="45246">
                  <c:v>-21.220500000000001</c:v>
                </c:pt>
                <c:pt idx="45247">
                  <c:v>-21.218500000000006</c:v>
                </c:pt>
                <c:pt idx="45248">
                  <c:v>-21.216500000000011</c:v>
                </c:pt>
                <c:pt idx="45249">
                  <c:v>-21.214500000000001</c:v>
                </c:pt>
                <c:pt idx="45250">
                  <c:v>-21.212500000000006</c:v>
                </c:pt>
                <c:pt idx="45251">
                  <c:v>-21.21050000000001</c:v>
                </c:pt>
                <c:pt idx="45252">
                  <c:v>-21.208500000000001</c:v>
                </c:pt>
                <c:pt idx="45253">
                  <c:v>-21.206500000000005</c:v>
                </c:pt>
                <c:pt idx="45254">
                  <c:v>-21.20450000000001</c:v>
                </c:pt>
                <c:pt idx="45255">
                  <c:v>-21.202500000000001</c:v>
                </c:pt>
                <c:pt idx="45256">
                  <c:v>-21.200500000000005</c:v>
                </c:pt>
                <c:pt idx="45257">
                  <c:v>-21.19850000000001</c:v>
                </c:pt>
                <c:pt idx="45258">
                  <c:v>-21.1965</c:v>
                </c:pt>
                <c:pt idx="45259">
                  <c:v>-21.194500000000005</c:v>
                </c:pt>
                <c:pt idx="45260">
                  <c:v>-21.19250000000001</c:v>
                </c:pt>
                <c:pt idx="45261">
                  <c:v>-21.1905</c:v>
                </c:pt>
                <c:pt idx="45262">
                  <c:v>-21.188500000000005</c:v>
                </c:pt>
                <c:pt idx="45263">
                  <c:v>-21.186500000000009</c:v>
                </c:pt>
                <c:pt idx="45264">
                  <c:v>-21.1845</c:v>
                </c:pt>
                <c:pt idx="45265">
                  <c:v>-21.182500000000005</c:v>
                </c:pt>
                <c:pt idx="45266">
                  <c:v>-21.180500000000009</c:v>
                </c:pt>
                <c:pt idx="45267">
                  <c:v>-21.1785</c:v>
                </c:pt>
                <c:pt idx="45268">
                  <c:v>-21.176500000000004</c:v>
                </c:pt>
                <c:pt idx="45269">
                  <c:v>-21.174500000000009</c:v>
                </c:pt>
                <c:pt idx="45270">
                  <c:v>-21.172499999999999</c:v>
                </c:pt>
                <c:pt idx="45271">
                  <c:v>-21.170500000000004</c:v>
                </c:pt>
                <c:pt idx="45272">
                  <c:v>-21.168500000000009</c:v>
                </c:pt>
                <c:pt idx="45273">
                  <c:v>-21.166499999999999</c:v>
                </c:pt>
                <c:pt idx="45274">
                  <c:v>-21.164500000000004</c:v>
                </c:pt>
                <c:pt idx="45275">
                  <c:v>-21.162500000000009</c:v>
                </c:pt>
                <c:pt idx="45276">
                  <c:v>-21.160499999999999</c:v>
                </c:pt>
                <c:pt idx="45277">
                  <c:v>-21.158500000000004</c:v>
                </c:pt>
                <c:pt idx="45278">
                  <c:v>-21.156500000000008</c:v>
                </c:pt>
                <c:pt idx="45279">
                  <c:v>-21.154499999999999</c:v>
                </c:pt>
                <c:pt idx="45280">
                  <c:v>-21.152500000000003</c:v>
                </c:pt>
                <c:pt idx="45281">
                  <c:v>-21.150500000000008</c:v>
                </c:pt>
                <c:pt idx="45282">
                  <c:v>-21.148500000000013</c:v>
                </c:pt>
                <c:pt idx="45283">
                  <c:v>-21.146500000000003</c:v>
                </c:pt>
                <c:pt idx="45284">
                  <c:v>-21.144500000000008</c:v>
                </c:pt>
                <c:pt idx="45285">
                  <c:v>-21.142500000000013</c:v>
                </c:pt>
                <c:pt idx="45286">
                  <c:v>-21.140500000000003</c:v>
                </c:pt>
                <c:pt idx="45287">
                  <c:v>-21.138500000000008</c:v>
                </c:pt>
                <c:pt idx="45288">
                  <c:v>-21.136500000000012</c:v>
                </c:pt>
                <c:pt idx="45289">
                  <c:v>-21.134500000000003</c:v>
                </c:pt>
                <c:pt idx="45290">
                  <c:v>-21.132500000000007</c:v>
                </c:pt>
                <c:pt idx="45291">
                  <c:v>-21.130500000000012</c:v>
                </c:pt>
                <c:pt idx="45292">
                  <c:v>-21.128500000000003</c:v>
                </c:pt>
                <c:pt idx="45293">
                  <c:v>-21.126500000000007</c:v>
                </c:pt>
                <c:pt idx="45294">
                  <c:v>-21.124500000000012</c:v>
                </c:pt>
                <c:pt idx="45295">
                  <c:v>-21.122500000000002</c:v>
                </c:pt>
                <c:pt idx="45296">
                  <c:v>-21.120500000000007</c:v>
                </c:pt>
                <c:pt idx="45297">
                  <c:v>-21.118500000000012</c:v>
                </c:pt>
                <c:pt idx="45298">
                  <c:v>-21.116500000000002</c:v>
                </c:pt>
                <c:pt idx="45299">
                  <c:v>-21.114500000000007</c:v>
                </c:pt>
                <c:pt idx="45300">
                  <c:v>-21.112500000000011</c:v>
                </c:pt>
                <c:pt idx="45301">
                  <c:v>-21.110500000000002</c:v>
                </c:pt>
                <c:pt idx="45302">
                  <c:v>-21.108500000000006</c:v>
                </c:pt>
                <c:pt idx="45303">
                  <c:v>-21.106500000000011</c:v>
                </c:pt>
                <c:pt idx="45304">
                  <c:v>-21.104500000000002</c:v>
                </c:pt>
                <c:pt idx="45305">
                  <c:v>-21.102500000000006</c:v>
                </c:pt>
                <c:pt idx="45306">
                  <c:v>-21.100500000000011</c:v>
                </c:pt>
                <c:pt idx="45307">
                  <c:v>-21.098500000000001</c:v>
                </c:pt>
                <c:pt idx="45308">
                  <c:v>-21.096500000000006</c:v>
                </c:pt>
                <c:pt idx="45309">
                  <c:v>-21.094500000000011</c:v>
                </c:pt>
                <c:pt idx="45310">
                  <c:v>-21.092500000000001</c:v>
                </c:pt>
                <c:pt idx="45311">
                  <c:v>-21.090500000000006</c:v>
                </c:pt>
                <c:pt idx="45312">
                  <c:v>-21.08850000000001</c:v>
                </c:pt>
                <c:pt idx="45313">
                  <c:v>-21.086500000000001</c:v>
                </c:pt>
                <c:pt idx="45314">
                  <c:v>-21.084500000000006</c:v>
                </c:pt>
                <c:pt idx="45315">
                  <c:v>-21.08250000000001</c:v>
                </c:pt>
                <c:pt idx="45316">
                  <c:v>-21.080500000000001</c:v>
                </c:pt>
                <c:pt idx="45317">
                  <c:v>-21.078500000000005</c:v>
                </c:pt>
                <c:pt idx="45318">
                  <c:v>-21.07650000000001</c:v>
                </c:pt>
                <c:pt idx="45319">
                  <c:v>-21.0745</c:v>
                </c:pt>
                <c:pt idx="45320">
                  <c:v>-21.072500000000005</c:v>
                </c:pt>
                <c:pt idx="45321">
                  <c:v>-21.07050000000001</c:v>
                </c:pt>
                <c:pt idx="45322">
                  <c:v>-21.0685</c:v>
                </c:pt>
                <c:pt idx="45323">
                  <c:v>-21.066500000000005</c:v>
                </c:pt>
                <c:pt idx="45324">
                  <c:v>-21.06450000000001</c:v>
                </c:pt>
                <c:pt idx="45325">
                  <c:v>-21.0625</c:v>
                </c:pt>
                <c:pt idx="45326">
                  <c:v>-21.060500000000005</c:v>
                </c:pt>
                <c:pt idx="45327">
                  <c:v>-21.058500000000009</c:v>
                </c:pt>
                <c:pt idx="45328">
                  <c:v>-21.0565</c:v>
                </c:pt>
                <c:pt idx="45329">
                  <c:v>-21.054500000000004</c:v>
                </c:pt>
                <c:pt idx="45330">
                  <c:v>-21.052500000000009</c:v>
                </c:pt>
                <c:pt idx="45331">
                  <c:v>-21.0505</c:v>
                </c:pt>
                <c:pt idx="45332">
                  <c:v>-21.048500000000004</c:v>
                </c:pt>
                <c:pt idx="45333">
                  <c:v>-21.046500000000009</c:v>
                </c:pt>
                <c:pt idx="45334">
                  <c:v>-21.044499999999999</c:v>
                </c:pt>
                <c:pt idx="45335">
                  <c:v>-21.042500000000004</c:v>
                </c:pt>
                <c:pt idx="45336">
                  <c:v>-21.040500000000009</c:v>
                </c:pt>
                <c:pt idx="45337">
                  <c:v>-21.038499999999999</c:v>
                </c:pt>
                <c:pt idx="45338">
                  <c:v>-21.036500000000004</c:v>
                </c:pt>
                <c:pt idx="45339">
                  <c:v>-21.034500000000008</c:v>
                </c:pt>
                <c:pt idx="45340">
                  <c:v>-21.032499999999999</c:v>
                </c:pt>
                <c:pt idx="45341">
                  <c:v>-21.030500000000004</c:v>
                </c:pt>
                <c:pt idx="45342">
                  <c:v>-21.028500000000008</c:v>
                </c:pt>
                <c:pt idx="45343">
                  <c:v>-21.026499999999999</c:v>
                </c:pt>
                <c:pt idx="45344">
                  <c:v>-21.024500000000003</c:v>
                </c:pt>
                <c:pt idx="45345">
                  <c:v>-21.022500000000008</c:v>
                </c:pt>
                <c:pt idx="45346">
                  <c:v>-21.020500000000013</c:v>
                </c:pt>
                <c:pt idx="45347">
                  <c:v>-21.018500000000003</c:v>
                </c:pt>
                <c:pt idx="45348">
                  <c:v>-21.016500000000008</c:v>
                </c:pt>
                <c:pt idx="45349">
                  <c:v>-21.014500000000012</c:v>
                </c:pt>
                <c:pt idx="45350">
                  <c:v>-21.012500000000003</c:v>
                </c:pt>
                <c:pt idx="45351">
                  <c:v>-21.010500000000008</c:v>
                </c:pt>
                <c:pt idx="45352">
                  <c:v>-21.008500000000012</c:v>
                </c:pt>
                <c:pt idx="45353">
                  <c:v>-21.006500000000003</c:v>
                </c:pt>
                <c:pt idx="45354">
                  <c:v>-21.004500000000007</c:v>
                </c:pt>
                <c:pt idx="45355">
                  <c:v>-21.002500000000012</c:v>
                </c:pt>
                <c:pt idx="45356">
                  <c:v>-21.000500000000002</c:v>
                </c:pt>
                <c:pt idx="45357">
                  <c:v>-20.998500000000007</c:v>
                </c:pt>
                <c:pt idx="45358">
                  <c:v>-20.996500000000012</c:v>
                </c:pt>
                <c:pt idx="45359">
                  <c:v>-20.994500000000002</c:v>
                </c:pt>
                <c:pt idx="45360">
                  <c:v>-20.992500000000007</c:v>
                </c:pt>
                <c:pt idx="45361">
                  <c:v>-20.990500000000011</c:v>
                </c:pt>
                <c:pt idx="45362">
                  <c:v>-20.988500000000002</c:v>
                </c:pt>
                <c:pt idx="45363">
                  <c:v>-20.986500000000007</c:v>
                </c:pt>
                <c:pt idx="45364">
                  <c:v>-20.984500000000011</c:v>
                </c:pt>
                <c:pt idx="45365">
                  <c:v>-20.982500000000002</c:v>
                </c:pt>
                <c:pt idx="45366">
                  <c:v>-20.980500000000006</c:v>
                </c:pt>
                <c:pt idx="45367">
                  <c:v>-20.978500000000011</c:v>
                </c:pt>
                <c:pt idx="45368">
                  <c:v>-20.976500000000001</c:v>
                </c:pt>
                <c:pt idx="45369">
                  <c:v>-20.974500000000006</c:v>
                </c:pt>
                <c:pt idx="45370">
                  <c:v>-20.972500000000011</c:v>
                </c:pt>
                <c:pt idx="45371">
                  <c:v>-20.970500000000001</c:v>
                </c:pt>
                <c:pt idx="45372">
                  <c:v>-20.968500000000006</c:v>
                </c:pt>
                <c:pt idx="45373">
                  <c:v>-20.966500000000011</c:v>
                </c:pt>
                <c:pt idx="45374">
                  <c:v>-20.964500000000001</c:v>
                </c:pt>
                <c:pt idx="45375">
                  <c:v>-20.962500000000006</c:v>
                </c:pt>
                <c:pt idx="45376">
                  <c:v>-20.96050000000001</c:v>
                </c:pt>
                <c:pt idx="45377">
                  <c:v>-20.958500000000001</c:v>
                </c:pt>
                <c:pt idx="45378">
                  <c:v>-20.956500000000005</c:v>
                </c:pt>
                <c:pt idx="45379">
                  <c:v>-20.95450000000001</c:v>
                </c:pt>
                <c:pt idx="45380">
                  <c:v>-20.952500000000001</c:v>
                </c:pt>
                <c:pt idx="45381">
                  <c:v>-20.950500000000005</c:v>
                </c:pt>
                <c:pt idx="45382">
                  <c:v>-20.94850000000001</c:v>
                </c:pt>
                <c:pt idx="45383">
                  <c:v>-20.9465</c:v>
                </c:pt>
                <c:pt idx="45384">
                  <c:v>-20.944500000000005</c:v>
                </c:pt>
                <c:pt idx="45385">
                  <c:v>-20.94250000000001</c:v>
                </c:pt>
                <c:pt idx="45386">
                  <c:v>-20.9405</c:v>
                </c:pt>
                <c:pt idx="45387">
                  <c:v>-20.938500000000005</c:v>
                </c:pt>
                <c:pt idx="45388">
                  <c:v>-20.936500000000009</c:v>
                </c:pt>
                <c:pt idx="45389">
                  <c:v>-20.9345</c:v>
                </c:pt>
                <c:pt idx="45390">
                  <c:v>-20.932500000000005</c:v>
                </c:pt>
                <c:pt idx="45391">
                  <c:v>-20.930500000000009</c:v>
                </c:pt>
                <c:pt idx="45392">
                  <c:v>-20.9285</c:v>
                </c:pt>
                <c:pt idx="45393">
                  <c:v>-20.926500000000004</c:v>
                </c:pt>
                <c:pt idx="45394">
                  <c:v>-20.924500000000009</c:v>
                </c:pt>
                <c:pt idx="45395">
                  <c:v>-20.922499999999999</c:v>
                </c:pt>
                <c:pt idx="45396">
                  <c:v>-20.920500000000004</c:v>
                </c:pt>
                <c:pt idx="45397">
                  <c:v>-20.918500000000009</c:v>
                </c:pt>
                <c:pt idx="45398">
                  <c:v>-20.916499999999999</c:v>
                </c:pt>
                <c:pt idx="45399">
                  <c:v>-20.914500000000004</c:v>
                </c:pt>
                <c:pt idx="45400">
                  <c:v>-20.912500000000009</c:v>
                </c:pt>
                <c:pt idx="45401">
                  <c:v>-20.910499999999999</c:v>
                </c:pt>
                <c:pt idx="45402">
                  <c:v>-20.908500000000004</c:v>
                </c:pt>
                <c:pt idx="45403">
                  <c:v>-20.906500000000008</c:v>
                </c:pt>
                <c:pt idx="45404">
                  <c:v>-20.904499999999999</c:v>
                </c:pt>
                <c:pt idx="45405">
                  <c:v>-20.902500000000003</c:v>
                </c:pt>
                <c:pt idx="45406">
                  <c:v>-20.900500000000008</c:v>
                </c:pt>
                <c:pt idx="45407">
                  <c:v>-20.898500000000013</c:v>
                </c:pt>
                <c:pt idx="45408">
                  <c:v>-20.896500000000003</c:v>
                </c:pt>
                <c:pt idx="45409">
                  <c:v>-20.894500000000008</c:v>
                </c:pt>
                <c:pt idx="45410">
                  <c:v>-20.892500000000013</c:v>
                </c:pt>
                <c:pt idx="45411">
                  <c:v>-20.890500000000003</c:v>
                </c:pt>
                <c:pt idx="45412">
                  <c:v>-20.888500000000008</c:v>
                </c:pt>
                <c:pt idx="45413">
                  <c:v>-20.886500000000012</c:v>
                </c:pt>
                <c:pt idx="45414">
                  <c:v>-20.884500000000003</c:v>
                </c:pt>
                <c:pt idx="45415">
                  <c:v>-20.882500000000007</c:v>
                </c:pt>
                <c:pt idx="45416">
                  <c:v>-20.880500000000012</c:v>
                </c:pt>
                <c:pt idx="45417">
                  <c:v>-20.878500000000003</c:v>
                </c:pt>
                <c:pt idx="45418">
                  <c:v>-20.876500000000007</c:v>
                </c:pt>
                <c:pt idx="45419">
                  <c:v>-20.874500000000012</c:v>
                </c:pt>
                <c:pt idx="45420">
                  <c:v>-20.872500000000002</c:v>
                </c:pt>
                <c:pt idx="45421">
                  <c:v>-20.870500000000007</c:v>
                </c:pt>
                <c:pt idx="45422">
                  <c:v>-20.868500000000012</c:v>
                </c:pt>
                <c:pt idx="45423">
                  <c:v>-20.866500000000002</c:v>
                </c:pt>
                <c:pt idx="45424">
                  <c:v>-20.864500000000007</c:v>
                </c:pt>
                <c:pt idx="45425">
                  <c:v>-20.862500000000011</c:v>
                </c:pt>
                <c:pt idx="45426">
                  <c:v>-20.860500000000002</c:v>
                </c:pt>
                <c:pt idx="45427">
                  <c:v>-20.858500000000006</c:v>
                </c:pt>
                <c:pt idx="45428">
                  <c:v>-20.856500000000011</c:v>
                </c:pt>
                <c:pt idx="45429">
                  <c:v>-20.854500000000002</c:v>
                </c:pt>
                <c:pt idx="45430">
                  <c:v>-20.852500000000006</c:v>
                </c:pt>
                <c:pt idx="45431">
                  <c:v>-20.850500000000011</c:v>
                </c:pt>
                <c:pt idx="45432">
                  <c:v>-20.848500000000001</c:v>
                </c:pt>
                <c:pt idx="45433">
                  <c:v>-20.846500000000006</c:v>
                </c:pt>
                <c:pt idx="45434">
                  <c:v>-20.844500000000011</c:v>
                </c:pt>
                <c:pt idx="45435">
                  <c:v>-20.842500000000001</c:v>
                </c:pt>
                <c:pt idx="45436">
                  <c:v>-20.840500000000006</c:v>
                </c:pt>
                <c:pt idx="45437">
                  <c:v>-20.83850000000001</c:v>
                </c:pt>
                <c:pt idx="45438">
                  <c:v>-20.836500000000001</c:v>
                </c:pt>
                <c:pt idx="45439">
                  <c:v>-20.834500000000006</c:v>
                </c:pt>
                <c:pt idx="45440">
                  <c:v>-20.83250000000001</c:v>
                </c:pt>
                <c:pt idx="45441">
                  <c:v>-20.830500000000001</c:v>
                </c:pt>
                <c:pt idx="45442">
                  <c:v>-20.828500000000005</c:v>
                </c:pt>
                <c:pt idx="45443">
                  <c:v>-20.82650000000001</c:v>
                </c:pt>
                <c:pt idx="45444">
                  <c:v>-20.8245</c:v>
                </c:pt>
                <c:pt idx="45445">
                  <c:v>-20.822500000000005</c:v>
                </c:pt>
                <c:pt idx="45446">
                  <c:v>-20.82050000000001</c:v>
                </c:pt>
                <c:pt idx="45447">
                  <c:v>-20.8185</c:v>
                </c:pt>
                <c:pt idx="45448">
                  <c:v>-20.816500000000005</c:v>
                </c:pt>
                <c:pt idx="45449">
                  <c:v>-20.81450000000001</c:v>
                </c:pt>
                <c:pt idx="45450">
                  <c:v>-20.8125</c:v>
                </c:pt>
                <c:pt idx="45451">
                  <c:v>-20.810500000000005</c:v>
                </c:pt>
                <c:pt idx="45452">
                  <c:v>-20.808500000000009</c:v>
                </c:pt>
                <c:pt idx="45453">
                  <c:v>-20.8065</c:v>
                </c:pt>
                <c:pt idx="45454">
                  <c:v>-20.804500000000004</c:v>
                </c:pt>
                <c:pt idx="45455">
                  <c:v>-20.802500000000009</c:v>
                </c:pt>
                <c:pt idx="45456">
                  <c:v>-20.8005</c:v>
                </c:pt>
                <c:pt idx="45457">
                  <c:v>-20.798500000000004</c:v>
                </c:pt>
                <c:pt idx="45458">
                  <c:v>-20.796500000000009</c:v>
                </c:pt>
                <c:pt idx="45459">
                  <c:v>-20.794499999999999</c:v>
                </c:pt>
                <c:pt idx="45460">
                  <c:v>-20.792500000000004</c:v>
                </c:pt>
                <c:pt idx="45461">
                  <c:v>-20.790500000000009</c:v>
                </c:pt>
                <c:pt idx="45462">
                  <c:v>-20.788499999999999</c:v>
                </c:pt>
                <c:pt idx="45463">
                  <c:v>-20.786500000000004</c:v>
                </c:pt>
                <c:pt idx="45464">
                  <c:v>-20.784500000000008</c:v>
                </c:pt>
                <c:pt idx="45465">
                  <c:v>-20.782499999999999</c:v>
                </c:pt>
                <c:pt idx="45466">
                  <c:v>-20.780500000000004</c:v>
                </c:pt>
                <c:pt idx="45467">
                  <c:v>-20.778500000000008</c:v>
                </c:pt>
                <c:pt idx="45468">
                  <c:v>-20.776499999999999</c:v>
                </c:pt>
                <c:pt idx="45469">
                  <c:v>-20.774500000000003</c:v>
                </c:pt>
                <c:pt idx="45470">
                  <c:v>-20.772500000000008</c:v>
                </c:pt>
                <c:pt idx="45471">
                  <c:v>-20.770500000000013</c:v>
                </c:pt>
                <c:pt idx="45472">
                  <c:v>-20.768500000000003</c:v>
                </c:pt>
                <c:pt idx="45473">
                  <c:v>-20.766500000000008</c:v>
                </c:pt>
                <c:pt idx="45474">
                  <c:v>-20.764500000000012</c:v>
                </c:pt>
                <c:pt idx="45475">
                  <c:v>-20.762500000000003</c:v>
                </c:pt>
                <c:pt idx="45476">
                  <c:v>-20.760500000000008</c:v>
                </c:pt>
                <c:pt idx="45477">
                  <c:v>-20.758500000000012</c:v>
                </c:pt>
                <c:pt idx="45478">
                  <c:v>-20.756500000000003</c:v>
                </c:pt>
                <c:pt idx="45479">
                  <c:v>-20.754500000000007</c:v>
                </c:pt>
                <c:pt idx="45480">
                  <c:v>-20.752500000000012</c:v>
                </c:pt>
                <c:pt idx="45481">
                  <c:v>-20.750500000000002</c:v>
                </c:pt>
                <c:pt idx="45482">
                  <c:v>-20.748500000000007</c:v>
                </c:pt>
                <c:pt idx="45483">
                  <c:v>-20.746500000000012</c:v>
                </c:pt>
                <c:pt idx="45484">
                  <c:v>-20.744500000000002</c:v>
                </c:pt>
                <c:pt idx="45485">
                  <c:v>-20.742500000000007</c:v>
                </c:pt>
                <c:pt idx="45486">
                  <c:v>-20.740500000000011</c:v>
                </c:pt>
                <c:pt idx="45487">
                  <c:v>-20.738500000000002</c:v>
                </c:pt>
                <c:pt idx="45488">
                  <c:v>-20.736500000000007</c:v>
                </c:pt>
                <c:pt idx="45489">
                  <c:v>-20.734500000000011</c:v>
                </c:pt>
                <c:pt idx="45490">
                  <c:v>-20.732500000000002</c:v>
                </c:pt>
                <c:pt idx="45491">
                  <c:v>-20.730500000000006</c:v>
                </c:pt>
                <c:pt idx="45492">
                  <c:v>-20.728500000000011</c:v>
                </c:pt>
                <c:pt idx="45493">
                  <c:v>-20.726500000000001</c:v>
                </c:pt>
                <c:pt idx="45494">
                  <c:v>-20.724500000000006</c:v>
                </c:pt>
                <c:pt idx="45495">
                  <c:v>-20.722500000000011</c:v>
                </c:pt>
                <c:pt idx="45496">
                  <c:v>-20.720500000000001</c:v>
                </c:pt>
                <c:pt idx="45497">
                  <c:v>-20.718500000000006</c:v>
                </c:pt>
                <c:pt idx="45498">
                  <c:v>-20.716500000000011</c:v>
                </c:pt>
                <c:pt idx="45499">
                  <c:v>-20.714500000000001</c:v>
                </c:pt>
                <c:pt idx="45500">
                  <c:v>-20.712500000000006</c:v>
                </c:pt>
                <c:pt idx="45501">
                  <c:v>-20.71050000000001</c:v>
                </c:pt>
                <c:pt idx="45502">
                  <c:v>-20.708500000000001</c:v>
                </c:pt>
                <c:pt idx="45503">
                  <c:v>-20.706500000000005</c:v>
                </c:pt>
                <c:pt idx="45504">
                  <c:v>-20.70450000000001</c:v>
                </c:pt>
                <c:pt idx="45505">
                  <c:v>-20.702500000000001</c:v>
                </c:pt>
                <c:pt idx="45506">
                  <c:v>-20.700500000000005</c:v>
                </c:pt>
                <c:pt idx="45507">
                  <c:v>-20.69850000000001</c:v>
                </c:pt>
                <c:pt idx="45508">
                  <c:v>-20.6965</c:v>
                </c:pt>
                <c:pt idx="45509">
                  <c:v>-20.694500000000005</c:v>
                </c:pt>
                <c:pt idx="45510">
                  <c:v>-20.69250000000001</c:v>
                </c:pt>
                <c:pt idx="45511">
                  <c:v>-20.6905</c:v>
                </c:pt>
                <c:pt idx="45512">
                  <c:v>-20.688500000000005</c:v>
                </c:pt>
                <c:pt idx="45513">
                  <c:v>-20.686500000000009</c:v>
                </c:pt>
                <c:pt idx="45514">
                  <c:v>-20.6845</c:v>
                </c:pt>
                <c:pt idx="45515">
                  <c:v>-20.682500000000005</c:v>
                </c:pt>
                <c:pt idx="45516">
                  <c:v>-20.680500000000009</c:v>
                </c:pt>
                <c:pt idx="45517">
                  <c:v>-20.6785</c:v>
                </c:pt>
                <c:pt idx="45518">
                  <c:v>-20.676500000000004</c:v>
                </c:pt>
                <c:pt idx="45519">
                  <c:v>-20.674500000000009</c:v>
                </c:pt>
                <c:pt idx="45520">
                  <c:v>-20.672499999999999</c:v>
                </c:pt>
                <c:pt idx="45521">
                  <c:v>-20.670500000000004</c:v>
                </c:pt>
                <c:pt idx="45522">
                  <c:v>-20.668500000000009</c:v>
                </c:pt>
                <c:pt idx="45523">
                  <c:v>-20.666499999999999</c:v>
                </c:pt>
                <c:pt idx="45524">
                  <c:v>-20.664500000000004</c:v>
                </c:pt>
                <c:pt idx="45525">
                  <c:v>-20.662500000000009</c:v>
                </c:pt>
                <c:pt idx="45526">
                  <c:v>-20.660499999999999</c:v>
                </c:pt>
                <c:pt idx="45527">
                  <c:v>-20.658500000000004</c:v>
                </c:pt>
                <c:pt idx="45528">
                  <c:v>-20.656500000000008</c:v>
                </c:pt>
                <c:pt idx="45529">
                  <c:v>-20.654499999999999</c:v>
                </c:pt>
                <c:pt idx="45530">
                  <c:v>-20.652500000000003</c:v>
                </c:pt>
                <c:pt idx="45531">
                  <c:v>-20.650500000000008</c:v>
                </c:pt>
                <c:pt idx="45532">
                  <c:v>-20.648500000000013</c:v>
                </c:pt>
                <c:pt idx="45533">
                  <c:v>-20.646500000000003</c:v>
                </c:pt>
                <c:pt idx="45534">
                  <c:v>-20.644500000000008</c:v>
                </c:pt>
                <c:pt idx="45535">
                  <c:v>-20.642500000000013</c:v>
                </c:pt>
                <c:pt idx="45536">
                  <c:v>-20.640500000000003</c:v>
                </c:pt>
                <c:pt idx="45537">
                  <c:v>-20.638500000000008</c:v>
                </c:pt>
                <c:pt idx="45538">
                  <c:v>-20.636500000000012</c:v>
                </c:pt>
                <c:pt idx="45539">
                  <c:v>-20.634500000000003</c:v>
                </c:pt>
                <c:pt idx="45540">
                  <c:v>-20.632500000000007</c:v>
                </c:pt>
                <c:pt idx="45541">
                  <c:v>-20.630500000000012</c:v>
                </c:pt>
                <c:pt idx="45542">
                  <c:v>-20.628500000000003</c:v>
                </c:pt>
                <c:pt idx="45543">
                  <c:v>-20.626500000000007</c:v>
                </c:pt>
                <c:pt idx="45544">
                  <c:v>-20.624500000000012</c:v>
                </c:pt>
                <c:pt idx="45545">
                  <c:v>-20.622500000000002</c:v>
                </c:pt>
                <c:pt idx="45546">
                  <c:v>-20.620500000000007</c:v>
                </c:pt>
                <c:pt idx="45547">
                  <c:v>-20.618500000000012</c:v>
                </c:pt>
                <c:pt idx="45548">
                  <c:v>-20.616500000000002</c:v>
                </c:pt>
                <c:pt idx="45549">
                  <c:v>-20.614500000000007</c:v>
                </c:pt>
                <c:pt idx="45550">
                  <c:v>-20.612500000000011</c:v>
                </c:pt>
                <c:pt idx="45551">
                  <c:v>-20.610500000000002</c:v>
                </c:pt>
                <c:pt idx="45552">
                  <c:v>-20.608500000000006</c:v>
                </c:pt>
                <c:pt idx="45553">
                  <c:v>-20.606500000000011</c:v>
                </c:pt>
                <c:pt idx="45554">
                  <c:v>-20.604500000000002</c:v>
                </c:pt>
                <c:pt idx="45555">
                  <c:v>-20.602500000000006</c:v>
                </c:pt>
                <c:pt idx="45556">
                  <c:v>-20.600500000000011</c:v>
                </c:pt>
                <c:pt idx="45557">
                  <c:v>-20.598500000000001</c:v>
                </c:pt>
                <c:pt idx="45558">
                  <c:v>-20.596500000000006</c:v>
                </c:pt>
                <c:pt idx="45559">
                  <c:v>-20.594500000000011</c:v>
                </c:pt>
                <c:pt idx="45560">
                  <c:v>-20.592500000000001</c:v>
                </c:pt>
                <c:pt idx="45561">
                  <c:v>-20.590500000000006</c:v>
                </c:pt>
                <c:pt idx="45562">
                  <c:v>-20.58850000000001</c:v>
                </c:pt>
                <c:pt idx="45563">
                  <c:v>-20.586500000000001</c:v>
                </c:pt>
                <c:pt idx="45564">
                  <c:v>-20.584500000000006</c:v>
                </c:pt>
                <c:pt idx="45565">
                  <c:v>-20.58250000000001</c:v>
                </c:pt>
                <c:pt idx="45566">
                  <c:v>-20.580500000000001</c:v>
                </c:pt>
                <c:pt idx="45567">
                  <c:v>-20.578500000000005</c:v>
                </c:pt>
                <c:pt idx="45568">
                  <c:v>-20.57650000000001</c:v>
                </c:pt>
                <c:pt idx="45569">
                  <c:v>-20.5745</c:v>
                </c:pt>
                <c:pt idx="45570">
                  <c:v>-20.572500000000005</c:v>
                </c:pt>
                <c:pt idx="45571">
                  <c:v>-20.57050000000001</c:v>
                </c:pt>
                <c:pt idx="45572">
                  <c:v>-20.5685</c:v>
                </c:pt>
                <c:pt idx="45573">
                  <c:v>-20.566500000000005</c:v>
                </c:pt>
                <c:pt idx="45574">
                  <c:v>-20.56450000000001</c:v>
                </c:pt>
                <c:pt idx="45575">
                  <c:v>-20.5625</c:v>
                </c:pt>
                <c:pt idx="45576">
                  <c:v>-20.560500000000005</c:v>
                </c:pt>
                <c:pt idx="45577">
                  <c:v>-20.558500000000009</c:v>
                </c:pt>
                <c:pt idx="45578">
                  <c:v>-20.5565</c:v>
                </c:pt>
                <c:pt idx="45579">
                  <c:v>-20.554500000000004</c:v>
                </c:pt>
                <c:pt idx="45580">
                  <c:v>-20.552500000000009</c:v>
                </c:pt>
                <c:pt idx="45581">
                  <c:v>-20.5505</c:v>
                </c:pt>
                <c:pt idx="45582">
                  <c:v>-20.548500000000004</c:v>
                </c:pt>
                <c:pt idx="45583">
                  <c:v>-20.546500000000009</c:v>
                </c:pt>
                <c:pt idx="45584">
                  <c:v>-20.544499999999999</c:v>
                </c:pt>
                <c:pt idx="45585">
                  <c:v>-20.542500000000004</c:v>
                </c:pt>
                <c:pt idx="45586">
                  <c:v>-20.540500000000009</c:v>
                </c:pt>
                <c:pt idx="45587">
                  <c:v>-20.538499999999999</c:v>
                </c:pt>
                <c:pt idx="45588">
                  <c:v>-20.536500000000004</c:v>
                </c:pt>
                <c:pt idx="45589">
                  <c:v>-20.534500000000008</c:v>
                </c:pt>
                <c:pt idx="45590">
                  <c:v>-20.532499999999999</c:v>
                </c:pt>
                <c:pt idx="45591">
                  <c:v>-20.530500000000004</c:v>
                </c:pt>
                <c:pt idx="45592">
                  <c:v>-20.528500000000008</c:v>
                </c:pt>
                <c:pt idx="45593">
                  <c:v>-20.526499999999999</c:v>
                </c:pt>
                <c:pt idx="45594">
                  <c:v>-20.524500000000003</c:v>
                </c:pt>
                <c:pt idx="45595">
                  <c:v>-20.522500000000008</c:v>
                </c:pt>
                <c:pt idx="45596">
                  <c:v>-20.520500000000013</c:v>
                </c:pt>
                <c:pt idx="45597">
                  <c:v>-20.518500000000003</c:v>
                </c:pt>
                <c:pt idx="45598">
                  <c:v>-20.516500000000008</c:v>
                </c:pt>
                <c:pt idx="45599">
                  <c:v>-20.514500000000012</c:v>
                </c:pt>
                <c:pt idx="45600">
                  <c:v>-20.512500000000003</c:v>
                </c:pt>
                <c:pt idx="45601">
                  <c:v>-20.510500000000008</c:v>
                </c:pt>
                <c:pt idx="45602">
                  <c:v>-20.508500000000012</c:v>
                </c:pt>
                <c:pt idx="45603">
                  <c:v>-20.506500000000003</c:v>
                </c:pt>
                <c:pt idx="45604">
                  <c:v>-20.504500000000007</c:v>
                </c:pt>
                <c:pt idx="45605">
                  <c:v>-20.502500000000012</c:v>
                </c:pt>
                <c:pt idx="45606">
                  <c:v>-20.500500000000002</c:v>
                </c:pt>
                <c:pt idx="45607">
                  <c:v>-20.498500000000007</c:v>
                </c:pt>
                <c:pt idx="45608">
                  <c:v>-20.496500000000012</c:v>
                </c:pt>
                <c:pt idx="45609">
                  <c:v>-20.494500000000002</c:v>
                </c:pt>
                <c:pt idx="45610">
                  <c:v>-20.492500000000007</c:v>
                </c:pt>
                <c:pt idx="45611">
                  <c:v>-20.490500000000011</c:v>
                </c:pt>
                <c:pt idx="45612">
                  <c:v>-20.488500000000002</c:v>
                </c:pt>
                <c:pt idx="45613">
                  <c:v>-20.486500000000007</c:v>
                </c:pt>
                <c:pt idx="45614">
                  <c:v>-20.484500000000011</c:v>
                </c:pt>
                <c:pt idx="45615">
                  <c:v>-20.482500000000002</c:v>
                </c:pt>
                <c:pt idx="45616">
                  <c:v>-20.480500000000006</c:v>
                </c:pt>
                <c:pt idx="45617">
                  <c:v>-20.478500000000011</c:v>
                </c:pt>
                <c:pt idx="45618">
                  <c:v>-20.476500000000001</c:v>
                </c:pt>
                <c:pt idx="45619">
                  <c:v>-20.474500000000006</c:v>
                </c:pt>
                <c:pt idx="45620">
                  <c:v>-20.472500000000011</c:v>
                </c:pt>
                <c:pt idx="45621">
                  <c:v>-20.470500000000001</c:v>
                </c:pt>
                <c:pt idx="45622">
                  <c:v>-20.468500000000006</c:v>
                </c:pt>
                <c:pt idx="45623">
                  <c:v>-20.466500000000011</c:v>
                </c:pt>
                <c:pt idx="45624">
                  <c:v>-20.464500000000001</c:v>
                </c:pt>
                <c:pt idx="45625">
                  <c:v>-20.462500000000006</c:v>
                </c:pt>
                <c:pt idx="45626">
                  <c:v>-20.46050000000001</c:v>
                </c:pt>
                <c:pt idx="45627">
                  <c:v>-20.458500000000001</c:v>
                </c:pt>
                <c:pt idx="45628">
                  <c:v>-20.456500000000005</c:v>
                </c:pt>
                <c:pt idx="45629">
                  <c:v>-20.45450000000001</c:v>
                </c:pt>
                <c:pt idx="45630">
                  <c:v>-20.452500000000001</c:v>
                </c:pt>
                <c:pt idx="45631">
                  <c:v>-20.450500000000005</c:v>
                </c:pt>
                <c:pt idx="45632">
                  <c:v>-20.44850000000001</c:v>
                </c:pt>
                <c:pt idx="45633">
                  <c:v>-20.4465</c:v>
                </c:pt>
                <c:pt idx="45634">
                  <c:v>-20.444500000000005</c:v>
                </c:pt>
                <c:pt idx="45635">
                  <c:v>-20.44250000000001</c:v>
                </c:pt>
                <c:pt idx="45636">
                  <c:v>-20.4405</c:v>
                </c:pt>
                <c:pt idx="45637">
                  <c:v>-20.438500000000005</c:v>
                </c:pt>
                <c:pt idx="45638">
                  <c:v>-20.436500000000009</c:v>
                </c:pt>
                <c:pt idx="45639">
                  <c:v>-20.4345</c:v>
                </c:pt>
                <c:pt idx="45640">
                  <c:v>-20.432500000000005</c:v>
                </c:pt>
                <c:pt idx="45641">
                  <c:v>-20.430500000000009</c:v>
                </c:pt>
                <c:pt idx="45642">
                  <c:v>-20.4285</c:v>
                </c:pt>
                <c:pt idx="45643">
                  <c:v>-20.426500000000004</c:v>
                </c:pt>
                <c:pt idx="45644">
                  <c:v>-20.424500000000009</c:v>
                </c:pt>
                <c:pt idx="45645">
                  <c:v>-20.422499999999999</c:v>
                </c:pt>
                <c:pt idx="45646">
                  <c:v>-20.420500000000004</c:v>
                </c:pt>
                <c:pt idx="45647">
                  <c:v>-20.418500000000009</c:v>
                </c:pt>
                <c:pt idx="45648">
                  <c:v>-20.416499999999999</c:v>
                </c:pt>
                <c:pt idx="45649">
                  <c:v>-20.414500000000004</c:v>
                </c:pt>
                <c:pt idx="45650">
                  <c:v>-20.412500000000009</c:v>
                </c:pt>
                <c:pt idx="45651">
                  <c:v>-20.410499999999999</c:v>
                </c:pt>
                <c:pt idx="45652">
                  <c:v>-20.408500000000004</c:v>
                </c:pt>
                <c:pt idx="45653">
                  <c:v>-20.406500000000008</c:v>
                </c:pt>
                <c:pt idx="45654">
                  <c:v>-20.404499999999999</c:v>
                </c:pt>
                <c:pt idx="45655">
                  <c:v>-20.402500000000003</c:v>
                </c:pt>
                <c:pt idx="45656">
                  <c:v>-20.400500000000008</c:v>
                </c:pt>
                <c:pt idx="45657">
                  <c:v>-20.398500000000013</c:v>
                </c:pt>
                <c:pt idx="45658">
                  <c:v>-20.396500000000003</c:v>
                </c:pt>
                <c:pt idx="45659">
                  <c:v>-20.394500000000008</c:v>
                </c:pt>
                <c:pt idx="45660">
                  <c:v>-20.392500000000013</c:v>
                </c:pt>
                <c:pt idx="45661">
                  <c:v>-20.390500000000003</c:v>
                </c:pt>
                <c:pt idx="45662">
                  <c:v>-20.388500000000008</c:v>
                </c:pt>
                <c:pt idx="45663">
                  <c:v>-20.386500000000012</c:v>
                </c:pt>
                <c:pt idx="45664">
                  <c:v>-20.384500000000003</c:v>
                </c:pt>
                <c:pt idx="45665">
                  <c:v>-20.382500000000007</c:v>
                </c:pt>
                <c:pt idx="45666">
                  <c:v>-20.380500000000012</c:v>
                </c:pt>
                <c:pt idx="45667">
                  <c:v>-20.378500000000003</c:v>
                </c:pt>
                <c:pt idx="45668">
                  <c:v>-20.376500000000007</c:v>
                </c:pt>
                <c:pt idx="45669">
                  <c:v>-20.374500000000012</c:v>
                </c:pt>
                <c:pt idx="45670">
                  <c:v>-20.372500000000002</c:v>
                </c:pt>
                <c:pt idx="45671">
                  <c:v>-20.370500000000007</c:v>
                </c:pt>
                <c:pt idx="45672">
                  <c:v>-20.368500000000012</c:v>
                </c:pt>
                <c:pt idx="45673">
                  <c:v>-20.366500000000002</c:v>
                </c:pt>
                <c:pt idx="45674">
                  <c:v>-20.364500000000007</c:v>
                </c:pt>
                <c:pt idx="45675">
                  <c:v>-20.362500000000011</c:v>
                </c:pt>
                <c:pt idx="45676">
                  <c:v>-20.360500000000002</c:v>
                </c:pt>
                <c:pt idx="45677">
                  <c:v>-20.358500000000006</c:v>
                </c:pt>
                <c:pt idx="45678">
                  <c:v>-20.356500000000011</c:v>
                </c:pt>
                <c:pt idx="45679">
                  <c:v>-20.354500000000002</c:v>
                </c:pt>
                <c:pt idx="45680">
                  <c:v>-20.352500000000006</c:v>
                </c:pt>
                <c:pt idx="45681">
                  <c:v>-20.350500000000011</c:v>
                </c:pt>
                <c:pt idx="45682">
                  <c:v>-20.348500000000001</c:v>
                </c:pt>
                <c:pt idx="45683">
                  <c:v>-20.346500000000006</c:v>
                </c:pt>
                <c:pt idx="45684">
                  <c:v>-20.344500000000011</c:v>
                </c:pt>
                <c:pt idx="45685">
                  <c:v>-20.342500000000001</c:v>
                </c:pt>
                <c:pt idx="45686">
                  <c:v>-20.340500000000006</c:v>
                </c:pt>
                <c:pt idx="45687">
                  <c:v>-20.33850000000001</c:v>
                </c:pt>
                <c:pt idx="45688">
                  <c:v>-20.336500000000001</c:v>
                </c:pt>
                <c:pt idx="45689">
                  <c:v>-20.334500000000006</c:v>
                </c:pt>
                <c:pt idx="45690">
                  <c:v>-20.33250000000001</c:v>
                </c:pt>
                <c:pt idx="45691">
                  <c:v>-20.330500000000001</c:v>
                </c:pt>
                <c:pt idx="45692">
                  <c:v>-20.328500000000005</c:v>
                </c:pt>
                <c:pt idx="45693">
                  <c:v>-20.32650000000001</c:v>
                </c:pt>
                <c:pt idx="45694">
                  <c:v>-20.3245</c:v>
                </c:pt>
                <c:pt idx="45695">
                  <c:v>-20.322500000000005</c:v>
                </c:pt>
                <c:pt idx="45696">
                  <c:v>-20.32050000000001</c:v>
                </c:pt>
                <c:pt idx="45697">
                  <c:v>-20.3185</c:v>
                </c:pt>
                <c:pt idx="45698">
                  <c:v>-20.316500000000005</c:v>
                </c:pt>
                <c:pt idx="45699">
                  <c:v>-20.31450000000001</c:v>
                </c:pt>
                <c:pt idx="45700">
                  <c:v>-20.3125</c:v>
                </c:pt>
                <c:pt idx="45701">
                  <c:v>-20.310500000000005</c:v>
                </c:pt>
                <c:pt idx="45702">
                  <c:v>-20.308500000000009</c:v>
                </c:pt>
                <c:pt idx="45703">
                  <c:v>-20.3065</c:v>
                </c:pt>
                <c:pt idx="45704">
                  <c:v>-20.304500000000004</c:v>
                </c:pt>
                <c:pt idx="45705">
                  <c:v>-20.302500000000009</c:v>
                </c:pt>
                <c:pt idx="45706">
                  <c:v>-20.3005</c:v>
                </c:pt>
                <c:pt idx="45707">
                  <c:v>-20.298500000000004</c:v>
                </c:pt>
                <c:pt idx="45708">
                  <c:v>-20.296500000000009</c:v>
                </c:pt>
                <c:pt idx="45709">
                  <c:v>-20.294499999999999</c:v>
                </c:pt>
                <c:pt idx="45710">
                  <c:v>-20.292500000000004</c:v>
                </c:pt>
                <c:pt idx="45711">
                  <c:v>-20.290500000000009</c:v>
                </c:pt>
                <c:pt idx="45712">
                  <c:v>-20.288499999999999</c:v>
                </c:pt>
                <c:pt idx="45713">
                  <c:v>-20.286500000000004</c:v>
                </c:pt>
                <c:pt idx="45714">
                  <c:v>-20.284500000000008</c:v>
                </c:pt>
                <c:pt idx="45715">
                  <c:v>-20.282499999999999</c:v>
                </c:pt>
                <c:pt idx="45716">
                  <c:v>-20.280500000000004</c:v>
                </c:pt>
                <c:pt idx="45717">
                  <c:v>-20.278500000000008</c:v>
                </c:pt>
                <c:pt idx="45718">
                  <c:v>-20.276499999999999</c:v>
                </c:pt>
                <c:pt idx="45719">
                  <c:v>-20.274500000000003</c:v>
                </c:pt>
                <c:pt idx="45720">
                  <c:v>-20.272500000000008</c:v>
                </c:pt>
                <c:pt idx="45721">
                  <c:v>-20.270500000000013</c:v>
                </c:pt>
                <c:pt idx="45722">
                  <c:v>-20.268500000000003</c:v>
                </c:pt>
                <c:pt idx="45723">
                  <c:v>-20.266500000000008</c:v>
                </c:pt>
                <c:pt idx="45724">
                  <c:v>-20.264500000000012</c:v>
                </c:pt>
                <c:pt idx="45725">
                  <c:v>-20.262500000000003</c:v>
                </c:pt>
                <c:pt idx="45726">
                  <c:v>-20.260500000000008</c:v>
                </c:pt>
                <c:pt idx="45727">
                  <c:v>-20.258500000000012</c:v>
                </c:pt>
                <c:pt idx="45728">
                  <c:v>-20.256500000000003</c:v>
                </c:pt>
                <c:pt idx="45729">
                  <c:v>-20.254500000000007</c:v>
                </c:pt>
                <c:pt idx="45730">
                  <c:v>-20.252500000000012</c:v>
                </c:pt>
                <c:pt idx="45731">
                  <c:v>-20.250500000000002</c:v>
                </c:pt>
                <c:pt idx="45732">
                  <c:v>-20.248500000000007</c:v>
                </c:pt>
                <c:pt idx="45733">
                  <c:v>-20.246500000000012</c:v>
                </c:pt>
                <c:pt idx="45734">
                  <c:v>-20.244500000000002</c:v>
                </c:pt>
                <c:pt idx="45735">
                  <c:v>-20.242500000000007</c:v>
                </c:pt>
                <c:pt idx="45736">
                  <c:v>-20.240500000000011</c:v>
                </c:pt>
                <c:pt idx="45737">
                  <c:v>-20.238500000000002</c:v>
                </c:pt>
                <c:pt idx="45738">
                  <c:v>-20.236500000000007</c:v>
                </c:pt>
                <c:pt idx="45739">
                  <c:v>-20.234500000000011</c:v>
                </c:pt>
                <c:pt idx="45740">
                  <c:v>-20.232500000000002</c:v>
                </c:pt>
                <c:pt idx="45741">
                  <c:v>-20.230500000000006</c:v>
                </c:pt>
                <c:pt idx="45742">
                  <c:v>-20.228500000000011</c:v>
                </c:pt>
                <c:pt idx="45743">
                  <c:v>-20.226500000000001</c:v>
                </c:pt>
                <c:pt idx="45744">
                  <c:v>-20.224500000000006</c:v>
                </c:pt>
                <c:pt idx="45745">
                  <c:v>-20.222500000000011</c:v>
                </c:pt>
                <c:pt idx="45746">
                  <c:v>-20.220500000000001</c:v>
                </c:pt>
                <c:pt idx="45747">
                  <c:v>-20.218500000000006</c:v>
                </c:pt>
                <c:pt idx="45748">
                  <c:v>-20.216500000000011</c:v>
                </c:pt>
                <c:pt idx="45749">
                  <c:v>-20.214500000000001</c:v>
                </c:pt>
                <c:pt idx="45750">
                  <c:v>-20.212500000000006</c:v>
                </c:pt>
                <c:pt idx="45751">
                  <c:v>-20.21050000000001</c:v>
                </c:pt>
                <c:pt idx="45752">
                  <c:v>-20.208500000000001</c:v>
                </c:pt>
                <c:pt idx="45753">
                  <c:v>-20.206500000000005</c:v>
                </c:pt>
                <c:pt idx="45754">
                  <c:v>-20.20450000000001</c:v>
                </c:pt>
                <c:pt idx="45755">
                  <c:v>-20.202500000000001</c:v>
                </c:pt>
                <c:pt idx="45756">
                  <c:v>-20.200500000000005</c:v>
                </c:pt>
                <c:pt idx="45757">
                  <c:v>-20.19850000000001</c:v>
                </c:pt>
                <c:pt idx="45758">
                  <c:v>-20.1965</c:v>
                </c:pt>
                <c:pt idx="45759">
                  <c:v>-20.194500000000005</c:v>
                </c:pt>
                <c:pt idx="45760">
                  <c:v>-20.19250000000001</c:v>
                </c:pt>
                <c:pt idx="45761">
                  <c:v>-20.1905</c:v>
                </c:pt>
                <c:pt idx="45762">
                  <c:v>-20.188500000000005</c:v>
                </c:pt>
                <c:pt idx="45763">
                  <c:v>-20.186500000000009</c:v>
                </c:pt>
                <c:pt idx="45764">
                  <c:v>-20.1845</c:v>
                </c:pt>
                <c:pt idx="45765">
                  <c:v>-20.182500000000005</c:v>
                </c:pt>
                <c:pt idx="45766">
                  <c:v>-20.180500000000009</c:v>
                </c:pt>
                <c:pt idx="45767">
                  <c:v>-20.1785</c:v>
                </c:pt>
                <c:pt idx="45768">
                  <c:v>-20.176500000000004</c:v>
                </c:pt>
                <c:pt idx="45769">
                  <c:v>-20.174500000000009</c:v>
                </c:pt>
                <c:pt idx="45770">
                  <c:v>-20.172499999999999</c:v>
                </c:pt>
                <c:pt idx="45771">
                  <c:v>-20.170500000000004</c:v>
                </c:pt>
                <c:pt idx="45772">
                  <c:v>-20.168500000000009</c:v>
                </c:pt>
                <c:pt idx="45773">
                  <c:v>-20.166499999999999</c:v>
                </c:pt>
                <c:pt idx="45774">
                  <c:v>-20.164500000000004</c:v>
                </c:pt>
                <c:pt idx="45775">
                  <c:v>-20.162500000000009</c:v>
                </c:pt>
                <c:pt idx="45776">
                  <c:v>-20.160499999999999</c:v>
                </c:pt>
                <c:pt idx="45777">
                  <c:v>-20.158500000000004</c:v>
                </c:pt>
                <c:pt idx="45778">
                  <c:v>-20.156500000000008</c:v>
                </c:pt>
                <c:pt idx="45779">
                  <c:v>-20.154499999999999</c:v>
                </c:pt>
                <c:pt idx="45780">
                  <c:v>-20.152500000000003</c:v>
                </c:pt>
                <c:pt idx="45781">
                  <c:v>-20.150500000000008</c:v>
                </c:pt>
                <c:pt idx="45782">
                  <c:v>-20.148500000000013</c:v>
                </c:pt>
                <c:pt idx="45783">
                  <c:v>-20.146500000000003</c:v>
                </c:pt>
                <c:pt idx="45784">
                  <c:v>-20.144500000000008</c:v>
                </c:pt>
                <c:pt idx="45785">
                  <c:v>-20.142500000000013</c:v>
                </c:pt>
                <c:pt idx="45786">
                  <c:v>-20.140500000000003</c:v>
                </c:pt>
                <c:pt idx="45787">
                  <c:v>-20.138500000000008</c:v>
                </c:pt>
                <c:pt idx="45788">
                  <c:v>-20.136500000000012</c:v>
                </c:pt>
                <c:pt idx="45789">
                  <c:v>-20.134500000000003</c:v>
                </c:pt>
                <c:pt idx="45790">
                  <c:v>-20.132500000000007</c:v>
                </c:pt>
                <c:pt idx="45791">
                  <c:v>-20.130500000000012</c:v>
                </c:pt>
                <c:pt idx="45792">
                  <c:v>-20.128500000000003</c:v>
                </c:pt>
                <c:pt idx="45793">
                  <c:v>-20.126500000000007</c:v>
                </c:pt>
                <c:pt idx="45794">
                  <c:v>-20.124500000000012</c:v>
                </c:pt>
                <c:pt idx="45795">
                  <c:v>-20.122500000000002</c:v>
                </c:pt>
                <c:pt idx="45796">
                  <c:v>-20.120500000000007</c:v>
                </c:pt>
                <c:pt idx="45797">
                  <c:v>-20.118500000000012</c:v>
                </c:pt>
                <c:pt idx="45798">
                  <c:v>-20.116500000000002</c:v>
                </c:pt>
                <c:pt idx="45799">
                  <c:v>-20.114500000000007</c:v>
                </c:pt>
                <c:pt idx="45800">
                  <c:v>-20.112500000000011</c:v>
                </c:pt>
                <c:pt idx="45801">
                  <c:v>-20.110500000000002</c:v>
                </c:pt>
                <c:pt idx="45802">
                  <c:v>-20.108500000000006</c:v>
                </c:pt>
                <c:pt idx="45803">
                  <c:v>-20.106500000000011</c:v>
                </c:pt>
                <c:pt idx="45804">
                  <c:v>-20.104500000000002</c:v>
                </c:pt>
                <c:pt idx="45805">
                  <c:v>-20.102500000000006</c:v>
                </c:pt>
                <c:pt idx="45806">
                  <c:v>-20.100500000000011</c:v>
                </c:pt>
                <c:pt idx="45807">
                  <c:v>-20.098500000000001</c:v>
                </c:pt>
                <c:pt idx="45808">
                  <c:v>-20.096500000000006</c:v>
                </c:pt>
                <c:pt idx="45809">
                  <c:v>-20.094500000000011</c:v>
                </c:pt>
                <c:pt idx="45810">
                  <c:v>-20.092500000000001</c:v>
                </c:pt>
                <c:pt idx="45811">
                  <c:v>-20.090500000000006</c:v>
                </c:pt>
                <c:pt idx="45812">
                  <c:v>-20.08850000000001</c:v>
                </c:pt>
                <c:pt idx="45813">
                  <c:v>-20.086500000000001</c:v>
                </c:pt>
                <c:pt idx="45814">
                  <c:v>-20.084500000000006</c:v>
                </c:pt>
                <c:pt idx="45815">
                  <c:v>-20.08250000000001</c:v>
                </c:pt>
                <c:pt idx="45816">
                  <c:v>-20.080500000000001</c:v>
                </c:pt>
                <c:pt idx="45817">
                  <c:v>-20.078500000000005</c:v>
                </c:pt>
                <c:pt idx="45818">
                  <c:v>-20.07650000000001</c:v>
                </c:pt>
                <c:pt idx="45819">
                  <c:v>-20.0745</c:v>
                </c:pt>
                <c:pt idx="45820">
                  <c:v>-20.072500000000005</c:v>
                </c:pt>
                <c:pt idx="45821">
                  <c:v>-20.07050000000001</c:v>
                </c:pt>
                <c:pt idx="45822">
                  <c:v>-20.0685</c:v>
                </c:pt>
                <c:pt idx="45823">
                  <c:v>-20.066500000000005</c:v>
                </c:pt>
                <c:pt idx="45824">
                  <c:v>-20.06450000000001</c:v>
                </c:pt>
                <c:pt idx="45825">
                  <c:v>-20.0625</c:v>
                </c:pt>
                <c:pt idx="45826">
                  <c:v>-20.060500000000005</c:v>
                </c:pt>
                <c:pt idx="45827">
                  <c:v>-20.058500000000009</c:v>
                </c:pt>
                <c:pt idx="45828">
                  <c:v>-20.0565</c:v>
                </c:pt>
                <c:pt idx="45829">
                  <c:v>-20.054500000000004</c:v>
                </c:pt>
                <c:pt idx="45830">
                  <c:v>-20.052500000000009</c:v>
                </c:pt>
                <c:pt idx="45831">
                  <c:v>-20.0505</c:v>
                </c:pt>
                <c:pt idx="45832">
                  <c:v>-20.048500000000004</c:v>
                </c:pt>
                <c:pt idx="45833">
                  <c:v>-20.046500000000009</c:v>
                </c:pt>
                <c:pt idx="45834">
                  <c:v>-20.044499999999999</c:v>
                </c:pt>
                <c:pt idx="45835">
                  <c:v>-20.042500000000004</c:v>
                </c:pt>
                <c:pt idx="45836">
                  <c:v>-20.040500000000009</c:v>
                </c:pt>
                <c:pt idx="45837">
                  <c:v>-20.038499999999999</c:v>
                </c:pt>
                <c:pt idx="45838">
                  <c:v>-20.036500000000004</c:v>
                </c:pt>
                <c:pt idx="45839">
                  <c:v>-20.034500000000008</c:v>
                </c:pt>
                <c:pt idx="45840">
                  <c:v>-20.032499999999999</c:v>
                </c:pt>
                <c:pt idx="45841">
                  <c:v>-20.030500000000004</c:v>
                </c:pt>
                <c:pt idx="45842">
                  <c:v>-20.028500000000008</c:v>
                </c:pt>
                <c:pt idx="45843">
                  <c:v>-20.026499999999999</c:v>
                </c:pt>
                <c:pt idx="45844">
                  <c:v>-20.024500000000003</c:v>
                </c:pt>
                <c:pt idx="45845">
                  <c:v>-20.022500000000008</c:v>
                </c:pt>
                <c:pt idx="45846">
                  <c:v>-20.020500000000013</c:v>
                </c:pt>
                <c:pt idx="45847">
                  <c:v>-20.018500000000003</c:v>
                </c:pt>
                <c:pt idx="45848">
                  <c:v>-20.016500000000008</c:v>
                </c:pt>
                <c:pt idx="45849">
                  <c:v>-20.014500000000012</c:v>
                </c:pt>
                <c:pt idx="45850">
                  <c:v>-20.012500000000003</c:v>
                </c:pt>
                <c:pt idx="45851">
                  <c:v>-20.010500000000008</c:v>
                </c:pt>
                <c:pt idx="45852">
                  <c:v>-20.008500000000012</c:v>
                </c:pt>
                <c:pt idx="45853">
                  <c:v>-20.006500000000003</c:v>
                </c:pt>
                <c:pt idx="45854">
                  <c:v>-20.004500000000007</c:v>
                </c:pt>
                <c:pt idx="45855">
                  <c:v>-20.002500000000012</c:v>
                </c:pt>
                <c:pt idx="45856">
                  <c:v>-20.000500000000002</c:v>
                </c:pt>
                <c:pt idx="45857">
                  <c:v>-19.998500000000007</c:v>
                </c:pt>
                <c:pt idx="45858">
                  <c:v>-19.996500000000012</c:v>
                </c:pt>
                <c:pt idx="45859">
                  <c:v>-19.994500000000002</c:v>
                </c:pt>
                <c:pt idx="45860">
                  <c:v>-19.992500000000007</c:v>
                </c:pt>
                <c:pt idx="45861">
                  <c:v>-19.990500000000011</c:v>
                </c:pt>
                <c:pt idx="45862">
                  <c:v>-19.988500000000002</c:v>
                </c:pt>
                <c:pt idx="45863">
                  <c:v>-19.986500000000007</c:v>
                </c:pt>
                <c:pt idx="45864">
                  <c:v>-19.984500000000011</c:v>
                </c:pt>
                <c:pt idx="45865">
                  <c:v>-19.982500000000002</c:v>
                </c:pt>
                <c:pt idx="45866">
                  <c:v>-19.980500000000006</c:v>
                </c:pt>
                <c:pt idx="45867">
                  <c:v>-19.978500000000011</c:v>
                </c:pt>
                <c:pt idx="45868">
                  <c:v>-19.976500000000001</c:v>
                </c:pt>
                <c:pt idx="45869">
                  <c:v>-19.974500000000006</c:v>
                </c:pt>
                <c:pt idx="45870">
                  <c:v>-19.972500000000011</c:v>
                </c:pt>
                <c:pt idx="45871">
                  <c:v>-19.970500000000001</c:v>
                </c:pt>
                <c:pt idx="45872">
                  <c:v>-19.968500000000006</c:v>
                </c:pt>
                <c:pt idx="45873">
                  <c:v>-19.966500000000011</c:v>
                </c:pt>
                <c:pt idx="45874">
                  <c:v>-19.964500000000001</c:v>
                </c:pt>
                <c:pt idx="45875">
                  <c:v>-19.962500000000006</c:v>
                </c:pt>
                <c:pt idx="45876">
                  <c:v>-19.96050000000001</c:v>
                </c:pt>
                <c:pt idx="45877">
                  <c:v>-19.958500000000001</c:v>
                </c:pt>
                <c:pt idx="45878">
                  <c:v>-19.956500000000005</c:v>
                </c:pt>
                <c:pt idx="45879">
                  <c:v>-19.95450000000001</c:v>
                </c:pt>
                <c:pt idx="45880">
                  <c:v>-19.952500000000001</c:v>
                </c:pt>
                <c:pt idx="45881">
                  <c:v>-19.950500000000005</c:v>
                </c:pt>
                <c:pt idx="45882">
                  <c:v>-19.94850000000001</c:v>
                </c:pt>
                <c:pt idx="45883">
                  <c:v>-19.9465</c:v>
                </c:pt>
                <c:pt idx="45884">
                  <c:v>-19.944500000000005</c:v>
                </c:pt>
                <c:pt idx="45885">
                  <c:v>-19.94250000000001</c:v>
                </c:pt>
                <c:pt idx="45886">
                  <c:v>-19.9405</c:v>
                </c:pt>
                <c:pt idx="45887">
                  <c:v>-19.938500000000005</c:v>
                </c:pt>
                <c:pt idx="45888">
                  <c:v>-19.936500000000009</c:v>
                </c:pt>
                <c:pt idx="45889">
                  <c:v>-19.9345</c:v>
                </c:pt>
                <c:pt idx="45890">
                  <c:v>-19.932500000000005</c:v>
                </c:pt>
                <c:pt idx="45891">
                  <c:v>-19.930500000000009</c:v>
                </c:pt>
                <c:pt idx="45892">
                  <c:v>-19.9285</c:v>
                </c:pt>
                <c:pt idx="45893">
                  <c:v>-19.926500000000004</c:v>
                </c:pt>
                <c:pt idx="45894">
                  <c:v>-19.924500000000009</c:v>
                </c:pt>
                <c:pt idx="45895">
                  <c:v>-19.922499999999999</c:v>
                </c:pt>
                <c:pt idx="45896">
                  <c:v>-19.920500000000004</c:v>
                </c:pt>
                <c:pt idx="45897">
                  <c:v>-19.918500000000009</c:v>
                </c:pt>
                <c:pt idx="45898">
                  <c:v>-19.916499999999999</c:v>
                </c:pt>
                <c:pt idx="45899">
                  <c:v>-19.914500000000004</c:v>
                </c:pt>
                <c:pt idx="45900">
                  <c:v>-19.912500000000009</c:v>
                </c:pt>
                <c:pt idx="45901">
                  <c:v>-19.910499999999999</c:v>
                </c:pt>
                <c:pt idx="45902">
                  <c:v>-19.908500000000004</c:v>
                </c:pt>
                <c:pt idx="45903">
                  <c:v>-19.906500000000008</c:v>
                </c:pt>
                <c:pt idx="45904">
                  <c:v>-19.904499999999999</c:v>
                </c:pt>
                <c:pt idx="45905">
                  <c:v>-19.902500000000003</c:v>
                </c:pt>
                <c:pt idx="45906">
                  <c:v>-19.900500000000008</c:v>
                </c:pt>
                <c:pt idx="45907">
                  <c:v>-19.898500000000013</c:v>
                </c:pt>
                <c:pt idx="45908">
                  <c:v>-19.896500000000003</c:v>
                </c:pt>
                <c:pt idx="45909">
                  <c:v>-19.894500000000008</c:v>
                </c:pt>
                <c:pt idx="45910">
                  <c:v>-19.892500000000013</c:v>
                </c:pt>
                <c:pt idx="45911">
                  <c:v>-19.890500000000003</c:v>
                </c:pt>
                <c:pt idx="45912">
                  <c:v>-19.888500000000008</c:v>
                </c:pt>
                <c:pt idx="45913">
                  <c:v>-19.886500000000012</c:v>
                </c:pt>
                <c:pt idx="45914">
                  <c:v>-19.884500000000003</c:v>
                </c:pt>
                <c:pt idx="45915">
                  <c:v>-19.882500000000007</c:v>
                </c:pt>
                <c:pt idx="45916">
                  <c:v>-19.880500000000012</c:v>
                </c:pt>
                <c:pt idx="45917">
                  <c:v>-19.878500000000003</c:v>
                </c:pt>
                <c:pt idx="45918">
                  <c:v>-19.876500000000007</c:v>
                </c:pt>
                <c:pt idx="45919">
                  <c:v>-19.874500000000012</c:v>
                </c:pt>
                <c:pt idx="45920">
                  <c:v>-19.872500000000002</c:v>
                </c:pt>
                <c:pt idx="45921">
                  <c:v>-19.870500000000007</c:v>
                </c:pt>
                <c:pt idx="45922">
                  <c:v>-19.868500000000012</c:v>
                </c:pt>
                <c:pt idx="45923">
                  <c:v>-19.866500000000002</c:v>
                </c:pt>
                <c:pt idx="45924">
                  <c:v>-19.864500000000007</c:v>
                </c:pt>
                <c:pt idx="45925">
                  <c:v>-19.862500000000011</c:v>
                </c:pt>
                <c:pt idx="45926">
                  <c:v>-19.860500000000002</c:v>
                </c:pt>
                <c:pt idx="45927">
                  <c:v>-19.858500000000006</c:v>
                </c:pt>
                <c:pt idx="45928">
                  <c:v>-19.856500000000011</c:v>
                </c:pt>
                <c:pt idx="45929">
                  <c:v>-19.854500000000002</c:v>
                </c:pt>
                <c:pt idx="45930">
                  <c:v>-19.852500000000006</c:v>
                </c:pt>
                <c:pt idx="45931">
                  <c:v>-19.850500000000011</c:v>
                </c:pt>
                <c:pt idx="45932">
                  <c:v>-19.848500000000001</c:v>
                </c:pt>
                <c:pt idx="45933">
                  <c:v>-19.846500000000006</c:v>
                </c:pt>
                <c:pt idx="45934">
                  <c:v>-19.844500000000011</c:v>
                </c:pt>
                <c:pt idx="45935">
                  <c:v>-19.842500000000001</c:v>
                </c:pt>
                <c:pt idx="45936">
                  <c:v>-19.840500000000006</c:v>
                </c:pt>
                <c:pt idx="45937">
                  <c:v>-19.83850000000001</c:v>
                </c:pt>
                <c:pt idx="45938">
                  <c:v>-19.836500000000001</c:v>
                </c:pt>
                <c:pt idx="45939">
                  <c:v>-19.834500000000006</c:v>
                </c:pt>
                <c:pt idx="45940">
                  <c:v>-19.83250000000001</c:v>
                </c:pt>
                <c:pt idx="45941">
                  <c:v>-19.830500000000001</c:v>
                </c:pt>
                <c:pt idx="45942">
                  <c:v>-19.828500000000005</c:v>
                </c:pt>
                <c:pt idx="45943">
                  <c:v>-19.82650000000001</c:v>
                </c:pt>
                <c:pt idx="45944">
                  <c:v>-19.8245</c:v>
                </c:pt>
                <c:pt idx="45945">
                  <c:v>-19.822500000000005</c:v>
                </c:pt>
                <c:pt idx="45946">
                  <c:v>-19.82050000000001</c:v>
                </c:pt>
                <c:pt idx="45947">
                  <c:v>-19.8185</c:v>
                </c:pt>
                <c:pt idx="45948">
                  <c:v>-19.816500000000005</c:v>
                </c:pt>
                <c:pt idx="45949">
                  <c:v>-19.81450000000001</c:v>
                </c:pt>
                <c:pt idx="45950">
                  <c:v>-19.8125</c:v>
                </c:pt>
                <c:pt idx="45951">
                  <c:v>-19.810500000000005</c:v>
                </c:pt>
                <c:pt idx="45952">
                  <c:v>-19.808500000000009</c:v>
                </c:pt>
                <c:pt idx="45953">
                  <c:v>-19.8065</c:v>
                </c:pt>
                <c:pt idx="45954">
                  <c:v>-19.804500000000004</c:v>
                </c:pt>
                <c:pt idx="45955">
                  <c:v>-19.802500000000009</c:v>
                </c:pt>
                <c:pt idx="45956">
                  <c:v>-19.8005</c:v>
                </c:pt>
                <c:pt idx="45957">
                  <c:v>-19.798500000000004</c:v>
                </c:pt>
                <c:pt idx="45958">
                  <c:v>-19.796500000000009</c:v>
                </c:pt>
                <c:pt idx="45959">
                  <c:v>-19.794499999999999</c:v>
                </c:pt>
                <c:pt idx="45960">
                  <c:v>-19.792500000000004</c:v>
                </c:pt>
                <c:pt idx="45961">
                  <c:v>-19.790500000000009</c:v>
                </c:pt>
                <c:pt idx="45962">
                  <c:v>-19.788499999999999</c:v>
                </c:pt>
                <c:pt idx="45963">
                  <c:v>-19.786500000000004</c:v>
                </c:pt>
                <c:pt idx="45964">
                  <c:v>-19.784500000000008</c:v>
                </c:pt>
                <c:pt idx="45965">
                  <c:v>-19.782499999999999</c:v>
                </c:pt>
                <c:pt idx="45966">
                  <c:v>-19.780500000000004</c:v>
                </c:pt>
                <c:pt idx="45967">
                  <c:v>-19.778500000000008</c:v>
                </c:pt>
                <c:pt idx="45968">
                  <c:v>-19.776499999999999</c:v>
                </c:pt>
                <c:pt idx="45969">
                  <c:v>-19.774500000000003</c:v>
                </c:pt>
                <c:pt idx="45970">
                  <c:v>-19.772500000000008</c:v>
                </c:pt>
                <c:pt idx="45971">
                  <c:v>-19.770500000000013</c:v>
                </c:pt>
                <c:pt idx="45972">
                  <c:v>-19.768500000000003</c:v>
                </c:pt>
                <c:pt idx="45973">
                  <c:v>-19.766500000000008</c:v>
                </c:pt>
                <c:pt idx="45974">
                  <c:v>-19.764500000000012</c:v>
                </c:pt>
                <c:pt idx="45975">
                  <c:v>-19.762500000000003</c:v>
                </c:pt>
                <c:pt idx="45976">
                  <c:v>-19.760500000000008</c:v>
                </c:pt>
                <c:pt idx="45977">
                  <c:v>-19.758500000000012</c:v>
                </c:pt>
                <c:pt idx="45978">
                  <c:v>-19.756500000000003</c:v>
                </c:pt>
                <c:pt idx="45979">
                  <c:v>-19.754500000000007</c:v>
                </c:pt>
                <c:pt idx="45980">
                  <c:v>-19.752500000000012</c:v>
                </c:pt>
                <c:pt idx="45981">
                  <c:v>-19.750500000000002</c:v>
                </c:pt>
                <c:pt idx="45982">
                  <c:v>-19.748500000000007</c:v>
                </c:pt>
                <c:pt idx="45983">
                  <c:v>-19.746500000000012</c:v>
                </c:pt>
                <c:pt idx="45984">
                  <c:v>-19.744500000000002</c:v>
                </c:pt>
                <c:pt idx="45985">
                  <c:v>-19.742500000000007</c:v>
                </c:pt>
                <c:pt idx="45986">
                  <c:v>-19.740500000000011</c:v>
                </c:pt>
                <c:pt idx="45987">
                  <c:v>-19.738500000000002</c:v>
                </c:pt>
                <c:pt idx="45988">
                  <c:v>-19.736500000000007</c:v>
                </c:pt>
                <c:pt idx="45989">
                  <c:v>-19.734500000000011</c:v>
                </c:pt>
                <c:pt idx="45990">
                  <c:v>-19.732500000000002</c:v>
                </c:pt>
                <c:pt idx="45991">
                  <c:v>-19.730500000000006</c:v>
                </c:pt>
                <c:pt idx="45992">
                  <c:v>-19.728500000000011</c:v>
                </c:pt>
                <c:pt idx="45993">
                  <c:v>-19.726500000000001</c:v>
                </c:pt>
                <c:pt idx="45994">
                  <c:v>-19.724500000000006</c:v>
                </c:pt>
                <c:pt idx="45995">
                  <c:v>-19.722500000000011</c:v>
                </c:pt>
                <c:pt idx="45996">
                  <c:v>-19.720500000000001</c:v>
                </c:pt>
                <c:pt idx="45997">
                  <c:v>-19.718500000000006</c:v>
                </c:pt>
                <c:pt idx="45998">
                  <c:v>-19.716500000000011</c:v>
                </c:pt>
                <c:pt idx="45999">
                  <c:v>-19.714500000000001</c:v>
                </c:pt>
                <c:pt idx="46000">
                  <c:v>-19.712500000000006</c:v>
                </c:pt>
                <c:pt idx="46001">
                  <c:v>-19.71050000000001</c:v>
                </c:pt>
                <c:pt idx="46002">
                  <c:v>-19.708500000000001</c:v>
                </c:pt>
                <c:pt idx="46003">
                  <c:v>-19.706500000000005</c:v>
                </c:pt>
                <c:pt idx="46004">
                  <c:v>-19.70450000000001</c:v>
                </c:pt>
                <c:pt idx="46005">
                  <c:v>-19.702500000000001</c:v>
                </c:pt>
                <c:pt idx="46006">
                  <c:v>-19.700500000000005</c:v>
                </c:pt>
                <c:pt idx="46007">
                  <c:v>-19.69850000000001</c:v>
                </c:pt>
                <c:pt idx="46008">
                  <c:v>-19.6965</c:v>
                </c:pt>
                <c:pt idx="46009">
                  <c:v>-19.694500000000005</c:v>
                </c:pt>
                <c:pt idx="46010">
                  <c:v>-19.69250000000001</c:v>
                </c:pt>
                <c:pt idx="46011">
                  <c:v>-19.6905</c:v>
                </c:pt>
                <c:pt idx="46012">
                  <c:v>-19.688500000000005</c:v>
                </c:pt>
                <c:pt idx="46013">
                  <c:v>-19.686500000000009</c:v>
                </c:pt>
                <c:pt idx="46014">
                  <c:v>-19.6845</c:v>
                </c:pt>
                <c:pt idx="46015">
                  <c:v>-19.682500000000005</c:v>
                </c:pt>
                <c:pt idx="46016">
                  <c:v>-19.680500000000009</c:v>
                </c:pt>
                <c:pt idx="46017">
                  <c:v>-19.6785</c:v>
                </c:pt>
                <c:pt idx="46018">
                  <c:v>-19.676500000000004</c:v>
                </c:pt>
                <c:pt idx="46019">
                  <c:v>-19.674500000000009</c:v>
                </c:pt>
                <c:pt idx="46020">
                  <c:v>-19.672499999999999</c:v>
                </c:pt>
                <c:pt idx="46021">
                  <c:v>-19.670500000000004</c:v>
                </c:pt>
                <c:pt idx="46022">
                  <c:v>-19.668500000000009</c:v>
                </c:pt>
                <c:pt idx="46023">
                  <c:v>-19.666499999999999</c:v>
                </c:pt>
                <c:pt idx="46024">
                  <c:v>-19.664500000000004</c:v>
                </c:pt>
                <c:pt idx="46025">
                  <c:v>-19.662500000000009</c:v>
                </c:pt>
                <c:pt idx="46026">
                  <c:v>-19.660499999999999</c:v>
                </c:pt>
                <c:pt idx="46027">
                  <c:v>-19.658500000000004</c:v>
                </c:pt>
                <c:pt idx="46028">
                  <c:v>-19.656500000000008</c:v>
                </c:pt>
                <c:pt idx="46029">
                  <c:v>-19.654499999999999</c:v>
                </c:pt>
                <c:pt idx="46030">
                  <c:v>-19.652500000000003</c:v>
                </c:pt>
                <c:pt idx="46031">
                  <c:v>-19.650500000000008</c:v>
                </c:pt>
                <c:pt idx="46032">
                  <c:v>-19.648500000000013</c:v>
                </c:pt>
                <c:pt idx="46033">
                  <c:v>-19.646500000000003</c:v>
                </c:pt>
                <c:pt idx="46034">
                  <c:v>-19.644500000000008</c:v>
                </c:pt>
                <c:pt idx="46035">
                  <c:v>-19.642500000000013</c:v>
                </c:pt>
                <c:pt idx="46036">
                  <c:v>-19.640500000000003</c:v>
                </c:pt>
                <c:pt idx="46037">
                  <c:v>-19.638500000000008</c:v>
                </c:pt>
                <c:pt idx="46038">
                  <c:v>-19.636500000000012</c:v>
                </c:pt>
                <c:pt idx="46039">
                  <c:v>-19.634500000000003</c:v>
                </c:pt>
                <c:pt idx="46040">
                  <c:v>-19.632500000000007</c:v>
                </c:pt>
                <c:pt idx="46041">
                  <c:v>-19.630500000000012</c:v>
                </c:pt>
                <c:pt idx="46042">
                  <c:v>-19.628500000000003</c:v>
                </c:pt>
                <c:pt idx="46043">
                  <c:v>-19.626500000000007</c:v>
                </c:pt>
                <c:pt idx="46044">
                  <c:v>-19.624500000000012</c:v>
                </c:pt>
                <c:pt idx="46045">
                  <c:v>-19.622500000000002</c:v>
                </c:pt>
                <c:pt idx="46046">
                  <c:v>-19.620500000000007</c:v>
                </c:pt>
                <c:pt idx="46047">
                  <c:v>-19.618500000000012</c:v>
                </c:pt>
                <c:pt idx="46048">
                  <c:v>-19.616500000000002</c:v>
                </c:pt>
                <c:pt idx="46049">
                  <c:v>-19.614500000000007</c:v>
                </c:pt>
                <c:pt idx="46050">
                  <c:v>-19.612500000000011</c:v>
                </c:pt>
                <c:pt idx="46051">
                  <c:v>-19.610500000000002</c:v>
                </c:pt>
                <c:pt idx="46052">
                  <c:v>-19.608500000000006</c:v>
                </c:pt>
                <c:pt idx="46053">
                  <c:v>-19.606500000000011</c:v>
                </c:pt>
                <c:pt idx="46054">
                  <c:v>-19.604500000000002</c:v>
                </c:pt>
                <c:pt idx="46055">
                  <c:v>-19.602500000000006</c:v>
                </c:pt>
                <c:pt idx="46056">
                  <c:v>-19.600500000000011</c:v>
                </c:pt>
                <c:pt idx="46057">
                  <c:v>-19.598500000000001</c:v>
                </c:pt>
                <c:pt idx="46058">
                  <c:v>-19.596500000000006</c:v>
                </c:pt>
                <c:pt idx="46059">
                  <c:v>-19.594500000000011</c:v>
                </c:pt>
                <c:pt idx="46060">
                  <c:v>-19.592500000000001</c:v>
                </c:pt>
                <c:pt idx="46061">
                  <c:v>-19.590500000000006</c:v>
                </c:pt>
                <c:pt idx="46062">
                  <c:v>-19.58850000000001</c:v>
                </c:pt>
                <c:pt idx="46063">
                  <c:v>-19.586500000000001</c:v>
                </c:pt>
                <c:pt idx="46064">
                  <c:v>-19.584500000000006</c:v>
                </c:pt>
                <c:pt idx="46065">
                  <c:v>-19.58250000000001</c:v>
                </c:pt>
                <c:pt idx="46066">
                  <c:v>-19.580500000000001</c:v>
                </c:pt>
                <c:pt idx="46067">
                  <c:v>-19.578500000000005</c:v>
                </c:pt>
                <c:pt idx="46068">
                  <c:v>-19.57650000000001</c:v>
                </c:pt>
                <c:pt idx="46069">
                  <c:v>-19.5745</c:v>
                </c:pt>
                <c:pt idx="46070">
                  <c:v>-19.572500000000005</c:v>
                </c:pt>
                <c:pt idx="46071">
                  <c:v>-19.57050000000001</c:v>
                </c:pt>
                <c:pt idx="46072">
                  <c:v>-19.5685</c:v>
                </c:pt>
                <c:pt idx="46073">
                  <c:v>-19.566500000000005</c:v>
                </c:pt>
                <c:pt idx="46074">
                  <c:v>-19.56450000000001</c:v>
                </c:pt>
                <c:pt idx="46075">
                  <c:v>-19.5625</c:v>
                </c:pt>
                <c:pt idx="46076">
                  <c:v>-19.560500000000005</c:v>
                </c:pt>
                <c:pt idx="46077">
                  <c:v>-19.558500000000009</c:v>
                </c:pt>
                <c:pt idx="46078">
                  <c:v>-19.5565</c:v>
                </c:pt>
                <c:pt idx="46079">
                  <c:v>-19.554500000000004</c:v>
                </c:pt>
                <c:pt idx="46080">
                  <c:v>-19.552500000000009</c:v>
                </c:pt>
                <c:pt idx="46081">
                  <c:v>-19.5505</c:v>
                </c:pt>
                <c:pt idx="46082">
                  <c:v>-19.548500000000004</c:v>
                </c:pt>
                <c:pt idx="46083">
                  <c:v>-19.546500000000009</c:v>
                </c:pt>
                <c:pt idx="46084">
                  <c:v>-19.544499999999999</c:v>
                </c:pt>
                <c:pt idx="46085">
                  <c:v>-19.542500000000004</c:v>
                </c:pt>
                <c:pt idx="46086">
                  <c:v>-19.540500000000009</c:v>
                </c:pt>
                <c:pt idx="46087">
                  <c:v>-19.538499999999999</c:v>
                </c:pt>
                <c:pt idx="46088">
                  <c:v>-19.536500000000004</c:v>
                </c:pt>
                <c:pt idx="46089">
                  <c:v>-19.534500000000008</c:v>
                </c:pt>
                <c:pt idx="46090">
                  <c:v>-19.532499999999999</c:v>
                </c:pt>
                <c:pt idx="46091">
                  <c:v>-19.530500000000004</c:v>
                </c:pt>
                <c:pt idx="46092">
                  <c:v>-19.528500000000008</c:v>
                </c:pt>
                <c:pt idx="46093">
                  <c:v>-19.526499999999999</c:v>
                </c:pt>
                <c:pt idx="46094">
                  <c:v>-19.524500000000003</c:v>
                </c:pt>
                <c:pt idx="46095">
                  <c:v>-19.522500000000008</c:v>
                </c:pt>
                <c:pt idx="46096">
                  <c:v>-19.520500000000013</c:v>
                </c:pt>
                <c:pt idx="46097">
                  <c:v>-19.518500000000003</c:v>
                </c:pt>
                <c:pt idx="46098">
                  <c:v>-19.516500000000008</c:v>
                </c:pt>
                <c:pt idx="46099">
                  <c:v>-19.514500000000012</c:v>
                </c:pt>
                <c:pt idx="46100">
                  <c:v>-19.512500000000003</c:v>
                </c:pt>
                <c:pt idx="46101">
                  <c:v>-19.510500000000008</c:v>
                </c:pt>
                <c:pt idx="46102">
                  <c:v>-19.508500000000012</c:v>
                </c:pt>
                <c:pt idx="46103">
                  <c:v>-19.506500000000003</c:v>
                </c:pt>
                <c:pt idx="46104">
                  <c:v>-19.504500000000007</c:v>
                </c:pt>
                <c:pt idx="46105">
                  <c:v>-19.502500000000012</c:v>
                </c:pt>
                <c:pt idx="46106">
                  <c:v>-19.500500000000002</c:v>
                </c:pt>
                <c:pt idx="46107">
                  <c:v>-19.498500000000007</c:v>
                </c:pt>
                <c:pt idx="46108">
                  <c:v>-19.496500000000012</c:v>
                </c:pt>
                <c:pt idx="46109">
                  <c:v>-19.494500000000002</c:v>
                </c:pt>
                <c:pt idx="46110">
                  <c:v>-19.492500000000007</c:v>
                </c:pt>
                <c:pt idx="46111">
                  <c:v>-19.490500000000011</c:v>
                </c:pt>
                <c:pt idx="46112">
                  <c:v>-19.488500000000002</c:v>
                </c:pt>
                <c:pt idx="46113">
                  <c:v>-19.486500000000007</c:v>
                </c:pt>
                <c:pt idx="46114">
                  <c:v>-19.484500000000011</c:v>
                </c:pt>
                <c:pt idx="46115">
                  <c:v>-19.482500000000002</c:v>
                </c:pt>
                <c:pt idx="46116">
                  <c:v>-19.480500000000006</c:v>
                </c:pt>
                <c:pt idx="46117">
                  <c:v>-19.478500000000011</c:v>
                </c:pt>
                <c:pt idx="46118">
                  <c:v>-19.476500000000001</c:v>
                </c:pt>
                <c:pt idx="46119">
                  <c:v>-19.474500000000006</c:v>
                </c:pt>
                <c:pt idx="46120">
                  <c:v>-19.472500000000011</c:v>
                </c:pt>
                <c:pt idx="46121">
                  <c:v>-19.470500000000001</c:v>
                </c:pt>
                <c:pt idx="46122">
                  <c:v>-19.468500000000006</c:v>
                </c:pt>
                <c:pt idx="46123">
                  <c:v>-19.466500000000011</c:v>
                </c:pt>
                <c:pt idx="46124">
                  <c:v>-19.464500000000001</c:v>
                </c:pt>
                <c:pt idx="46125">
                  <c:v>-19.462500000000006</c:v>
                </c:pt>
                <c:pt idx="46126">
                  <c:v>-19.46050000000001</c:v>
                </c:pt>
                <c:pt idx="46127">
                  <c:v>-19.458500000000001</c:v>
                </c:pt>
                <c:pt idx="46128">
                  <c:v>-19.456500000000005</c:v>
                </c:pt>
                <c:pt idx="46129">
                  <c:v>-19.45450000000001</c:v>
                </c:pt>
                <c:pt idx="46130">
                  <c:v>-19.452500000000001</c:v>
                </c:pt>
                <c:pt idx="46131">
                  <c:v>-19.450500000000005</c:v>
                </c:pt>
                <c:pt idx="46132">
                  <c:v>-19.44850000000001</c:v>
                </c:pt>
                <c:pt idx="46133">
                  <c:v>-19.4465</c:v>
                </c:pt>
                <c:pt idx="46134">
                  <c:v>-19.444500000000005</c:v>
                </c:pt>
                <c:pt idx="46135">
                  <c:v>-19.44250000000001</c:v>
                </c:pt>
                <c:pt idx="46136">
                  <c:v>-19.4405</c:v>
                </c:pt>
                <c:pt idx="46137">
                  <c:v>-19.438500000000005</c:v>
                </c:pt>
                <c:pt idx="46138">
                  <c:v>-19.436500000000009</c:v>
                </c:pt>
                <c:pt idx="46139">
                  <c:v>-19.4345</c:v>
                </c:pt>
                <c:pt idx="46140">
                  <c:v>-19.432500000000005</c:v>
                </c:pt>
                <c:pt idx="46141">
                  <c:v>-19.430500000000009</c:v>
                </c:pt>
                <c:pt idx="46142">
                  <c:v>-19.4285</c:v>
                </c:pt>
                <c:pt idx="46143">
                  <c:v>-19.426500000000004</c:v>
                </c:pt>
                <c:pt idx="46144">
                  <c:v>-19.424500000000009</c:v>
                </c:pt>
                <c:pt idx="46145">
                  <c:v>-19.422499999999999</c:v>
                </c:pt>
                <c:pt idx="46146">
                  <c:v>-19.420500000000004</c:v>
                </c:pt>
                <c:pt idx="46147">
                  <c:v>-19.418500000000009</c:v>
                </c:pt>
                <c:pt idx="46148">
                  <c:v>-19.416499999999999</c:v>
                </c:pt>
                <c:pt idx="46149">
                  <c:v>-19.414500000000004</c:v>
                </c:pt>
                <c:pt idx="46150">
                  <c:v>-19.412500000000009</c:v>
                </c:pt>
                <c:pt idx="46151">
                  <c:v>-19.410499999999999</c:v>
                </c:pt>
                <c:pt idx="46152">
                  <c:v>-19.408500000000004</c:v>
                </c:pt>
                <c:pt idx="46153">
                  <c:v>-19.406500000000008</c:v>
                </c:pt>
                <c:pt idx="46154">
                  <c:v>-19.404499999999999</c:v>
                </c:pt>
                <c:pt idx="46155">
                  <c:v>-19.402500000000003</c:v>
                </c:pt>
                <c:pt idx="46156">
                  <c:v>-19.400500000000008</c:v>
                </c:pt>
                <c:pt idx="46157">
                  <c:v>-19.398500000000013</c:v>
                </c:pt>
                <c:pt idx="46158">
                  <c:v>-19.396500000000003</c:v>
                </c:pt>
                <c:pt idx="46159">
                  <c:v>-19.394500000000008</c:v>
                </c:pt>
                <c:pt idx="46160">
                  <c:v>-19.392500000000013</c:v>
                </c:pt>
                <c:pt idx="46161">
                  <c:v>-19.390500000000003</c:v>
                </c:pt>
                <c:pt idx="46162">
                  <c:v>-19.388500000000008</c:v>
                </c:pt>
                <c:pt idx="46163">
                  <c:v>-19.386500000000012</c:v>
                </c:pt>
                <c:pt idx="46164">
                  <c:v>-19.384500000000003</c:v>
                </c:pt>
                <c:pt idx="46165">
                  <c:v>-19.382500000000007</c:v>
                </c:pt>
                <c:pt idx="46166">
                  <c:v>-19.380500000000012</c:v>
                </c:pt>
                <c:pt idx="46167">
                  <c:v>-19.378500000000003</c:v>
                </c:pt>
                <c:pt idx="46168">
                  <c:v>-19.376500000000007</c:v>
                </c:pt>
                <c:pt idx="46169">
                  <c:v>-19.374500000000012</c:v>
                </c:pt>
                <c:pt idx="46170">
                  <c:v>-19.372500000000002</c:v>
                </c:pt>
                <c:pt idx="46171">
                  <c:v>-19.370500000000007</c:v>
                </c:pt>
                <c:pt idx="46172">
                  <c:v>-19.368500000000012</c:v>
                </c:pt>
                <c:pt idx="46173">
                  <c:v>-19.366500000000002</c:v>
                </c:pt>
                <c:pt idx="46174">
                  <c:v>-19.364500000000007</c:v>
                </c:pt>
                <c:pt idx="46175">
                  <c:v>-19.362500000000011</c:v>
                </c:pt>
                <c:pt idx="46176">
                  <c:v>-19.360500000000002</c:v>
                </c:pt>
                <c:pt idx="46177">
                  <c:v>-19.358500000000006</c:v>
                </c:pt>
                <c:pt idx="46178">
                  <c:v>-19.356500000000011</c:v>
                </c:pt>
                <c:pt idx="46179">
                  <c:v>-19.354500000000002</c:v>
                </c:pt>
                <c:pt idx="46180">
                  <c:v>-19.352500000000006</c:v>
                </c:pt>
                <c:pt idx="46181">
                  <c:v>-19.350500000000011</c:v>
                </c:pt>
                <c:pt idx="46182">
                  <c:v>-19.348500000000001</c:v>
                </c:pt>
                <c:pt idx="46183">
                  <c:v>-19.346500000000006</c:v>
                </c:pt>
                <c:pt idx="46184">
                  <c:v>-19.344500000000011</c:v>
                </c:pt>
                <c:pt idx="46185">
                  <c:v>-19.342500000000001</c:v>
                </c:pt>
                <c:pt idx="46186">
                  <c:v>-19.340500000000006</c:v>
                </c:pt>
                <c:pt idx="46187">
                  <c:v>-19.33850000000001</c:v>
                </c:pt>
                <c:pt idx="46188">
                  <c:v>-19.336500000000001</c:v>
                </c:pt>
                <c:pt idx="46189">
                  <c:v>-19.334500000000006</c:v>
                </c:pt>
                <c:pt idx="46190">
                  <c:v>-19.33250000000001</c:v>
                </c:pt>
                <c:pt idx="46191">
                  <c:v>-19.330500000000001</c:v>
                </c:pt>
                <c:pt idx="46192">
                  <c:v>-19.328500000000005</c:v>
                </c:pt>
                <c:pt idx="46193">
                  <c:v>-19.32650000000001</c:v>
                </c:pt>
                <c:pt idx="46194">
                  <c:v>-19.3245</c:v>
                </c:pt>
                <c:pt idx="46195">
                  <c:v>-19.322500000000005</c:v>
                </c:pt>
                <c:pt idx="46196">
                  <c:v>-19.32050000000001</c:v>
                </c:pt>
                <c:pt idx="46197">
                  <c:v>-19.3185</c:v>
                </c:pt>
                <c:pt idx="46198">
                  <c:v>-19.316500000000005</c:v>
                </c:pt>
                <c:pt idx="46199">
                  <c:v>-19.31450000000001</c:v>
                </c:pt>
                <c:pt idx="46200">
                  <c:v>-19.3125</c:v>
                </c:pt>
                <c:pt idx="46201">
                  <c:v>-19.310500000000005</c:v>
                </c:pt>
                <c:pt idx="46202">
                  <c:v>-19.308500000000009</c:v>
                </c:pt>
                <c:pt idx="46203">
                  <c:v>-19.3065</c:v>
                </c:pt>
                <c:pt idx="46204">
                  <c:v>-19.304500000000004</c:v>
                </c:pt>
                <c:pt idx="46205">
                  <c:v>-19.302500000000009</c:v>
                </c:pt>
                <c:pt idx="46206">
                  <c:v>-19.3005</c:v>
                </c:pt>
                <c:pt idx="46207">
                  <c:v>-19.298500000000004</c:v>
                </c:pt>
                <c:pt idx="46208">
                  <c:v>-19.296500000000009</c:v>
                </c:pt>
                <c:pt idx="46209">
                  <c:v>-19.294499999999999</c:v>
                </c:pt>
                <c:pt idx="46210">
                  <c:v>-19.292500000000004</c:v>
                </c:pt>
                <c:pt idx="46211">
                  <c:v>-19.290500000000009</c:v>
                </c:pt>
                <c:pt idx="46212">
                  <c:v>-19.288499999999999</c:v>
                </c:pt>
                <c:pt idx="46213">
                  <c:v>-19.286500000000004</c:v>
                </c:pt>
                <c:pt idx="46214">
                  <c:v>-19.284500000000008</c:v>
                </c:pt>
                <c:pt idx="46215">
                  <c:v>-19.282499999999999</c:v>
                </c:pt>
                <c:pt idx="46216">
                  <c:v>-19.280500000000004</c:v>
                </c:pt>
                <c:pt idx="46217">
                  <c:v>-19.278500000000008</c:v>
                </c:pt>
                <c:pt idx="46218">
                  <c:v>-19.276499999999999</c:v>
                </c:pt>
                <c:pt idx="46219">
                  <c:v>-19.274500000000003</c:v>
                </c:pt>
                <c:pt idx="46220">
                  <c:v>-19.272500000000008</c:v>
                </c:pt>
                <c:pt idx="46221">
                  <c:v>-19.270500000000013</c:v>
                </c:pt>
                <c:pt idx="46222">
                  <c:v>-19.268500000000003</c:v>
                </c:pt>
                <c:pt idx="46223">
                  <c:v>-19.266500000000008</c:v>
                </c:pt>
                <c:pt idx="46224">
                  <c:v>-19.264500000000012</c:v>
                </c:pt>
                <c:pt idx="46225">
                  <c:v>-19.262500000000003</c:v>
                </c:pt>
                <c:pt idx="46226">
                  <c:v>-19.260500000000008</c:v>
                </c:pt>
                <c:pt idx="46227">
                  <c:v>-19.258500000000012</c:v>
                </c:pt>
                <c:pt idx="46228">
                  <c:v>-19.256500000000003</c:v>
                </c:pt>
                <c:pt idx="46229">
                  <c:v>-19.254500000000007</c:v>
                </c:pt>
                <c:pt idx="46230">
                  <c:v>-19.252500000000012</c:v>
                </c:pt>
                <c:pt idx="46231">
                  <c:v>-19.250500000000002</c:v>
                </c:pt>
                <c:pt idx="46232">
                  <c:v>-19.248500000000007</c:v>
                </c:pt>
                <c:pt idx="46233">
                  <c:v>-19.246500000000012</c:v>
                </c:pt>
                <c:pt idx="46234">
                  <c:v>-19.244500000000002</c:v>
                </c:pt>
                <c:pt idx="46235">
                  <c:v>-19.242500000000007</c:v>
                </c:pt>
                <c:pt idx="46236">
                  <c:v>-19.240500000000011</c:v>
                </c:pt>
                <c:pt idx="46237">
                  <c:v>-19.238500000000002</c:v>
                </c:pt>
                <c:pt idx="46238">
                  <c:v>-19.236500000000007</c:v>
                </c:pt>
                <c:pt idx="46239">
                  <c:v>-19.234500000000011</c:v>
                </c:pt>
                <c:pt idx="46240">
                  <c:v>-19.232500000000002</c:v>
                </c:pt>
                <c:pt idx="46241">
                  <c:v>-19.230500000000006</c:v>
                </c:pt>
                <c:pt idx="46242">
                  <c:v>-19.228500000000011</c:v>
                </c:pt>
                <c:pt idx="46243">
                  <c:v>-19.226500000000001</c:v>
                </c:pt>
                <c:pt idx="46244">
                  <c:v>-19.224500000000006</c:v>
                </c:pt>
                <c:pt idx="46245">
                  <c:v>-19.222500000000011</c:v>
                </c:pt>
                <c:pt idx="46246">
                  <c:v>-19.220500000000001</c:v>
                </c:pt>
                <c:pt idx="46247">
                  <c:v>-19.218500000000006</c:v>
                </c:pt>
                <c:pt idx="46248">
                  <c:v>-19.216500000000011</c:v>
                </c:pt>
                <c:pt idx="46249">
                  <c:v>-19.214500000000001</c:v>
                </c:pt>
                <c:pt idx="46250">
                  <c:v>-19.212500000000006</c:v>
                </c:pt>
                <c:pt idx="46251">
                  <c:v>-19.21050000000001</c:v>
                </c:pt>
                <c:pt idx="46252">
                  <c:v>-19.208500000000001</c:v>
                </c:pt>
                <c:pt idx="46253">
                  <c:v>-19.206500000000005</c:v>
                </c:pt>
                <c:pt idx="46254">
                  <c:v>-19.20450000000001</c:v>
                </c:pt>
                <c:pt idx="46255">
                  <c:v>-19.202500000000001</c:v>
                </c:pt>
                <c:pt idx="46256">
                  <c:v>-19.200500000000005</c:v>
                </c:pt>
                <c:pt idx="46257">
                  <c:v>-19.19850000000001</c:v>
                </c:pt>
                <c:pt idx="46258">
                  <c:v>-19.1965</c:v>
                </c:pt>
                <c:pt idx="46259">
                  <c:v>-19.194500000000005</c:v>
                </c:pt>
                <c:pt idx="46260">
                  <c:v>-19.19250000000001</c:v>
                </c:pt>
                <c:pt idx="46261">
                  <c:v>-19.1905</c:v>
                </c:pt>
                <c:pt idx="46262">
                  <c:v>-19.188500000000005</c:v>
                </c:pt>
                <c:pt idx="46263">
                  <c:v>-19.186500000000009</c:v>
                </c:pt>
                <c:pt idx="46264">
                  <c:v>-19.1845</c:v>
                </c:pt>
                <c:pt idx="46265">
                  <c:v>-19.182500000000005</c:v>
                </c:pt>
                <c:pt idx="46266">
                  <c:v>-19.180500000000009</c:v>
                </c:pt>
                <c:pt idx="46267">
                  <c:v>-19.1785</c:v>
                </c:pt>
                <c:pt idx="46268">
                  <c:v>-19.176500000000004</c:v>
                </c:pt>
                <c:pt idx="46269">
                  <c:v>-19.174500000000009</c:v>
                </c:pt>
                <c:pt idx="46270">
                  <c:v>-19.172499999999999</c:v>
                </c:pt>
                <c:pt idx="46271">
                  <c:v>-19.170500000000004</c:v>
                </c:pt>
                <c:pt idx="46272">
                  <c:v>-19.168500000000009</c:v>
                </c:pt>
                <c:pt idx="46273">
                  <c:v>-19.166499999999999</c:v>
                </c:pt>
                <c:pt idx="46274">
                  <c:v>-19.164500000000004</c:v>
                </c:pt>
                <c:pt idx="46275">
                  <c:v>-19.162500000000009</c:v>
                </c:pt>
                <c:pt idx="46276">
                  <c:v>-19.160499999999999</c:v>
                </c:pt>
                <c:pt idx="46277">
                  <c:v>-19.158500000000004</c:v>
                </c:pt>
                <c:pt idx="46278">
                  <c:v>-19.156500000000008</c:v>
                </c:pt>
                <c:pt idx="46279">
                  <c:v>-19.154499999999999</c:v>
                </c:pt>
                <c:pt idx="46280">
                  <c:v>-19.152500000000003</c:v>
                </c:pt>
                <c:pt idx="46281">
                  <c:v>-19.150500000000008</c:v>
                </c:pt>
                <c:pt idx="46282">
                  <c:v>-19.148500000000013</c:v>
                </c:pt>
                <c:pt idx="46283">
                  <c:v>-19.146500000000003</c:v>
                </c:pt>
                <c:pt idx="46284">
                  <c:v>-19.144500000000008</c:v>
                </c:pt>
                <c:pt idx="46285">
                  <c:v>-19.142500000000013</c:v>
                </c:pt>
                <c:pt idx="46286">
                  <c:v>-19.140500000000003</c:v>
                </c:pt>
                <c:pt idx="46287">
                  <c:v>-19.138500000000008</c:v>
                </c:pt>
                <c:pt idx="46288">
                  <c:v>-19.136500000000012</c:v>
                </c:pt>
                <c:pt idx="46289">
                  <c:v>-19.134500000000003</c:v>
                </c:pt>
                <c:pt idx="46290">
                  <c:v>-19.132500000000007</c:v>
                </c:pt>
                <c:pt idx="46291">
                  <c:v>-19.130500000000012</c:v>
                </c:pt>
                <c:pt idx="46292">
                  <c:v>-19.128500000000003</c:v>
                </c:pt>
                <c:pt idx="46293">
                  <c:v>-19.126500000000007</c:v>
                </c:pt>
                <c:pt idx="46294">
                  <c:v>-19.124500000000012</c:v>
                </c:pt>
                <c:pt idx="46295">
                  <c:v>-19.122500000000002</c:v>
                </c:pt>
                <c:pt idx="46296">
                  <c:v>-19.120500000000007</c:v>
                </c:pt>
                <c:pt idx="46297">
                  <c:v>-19.118500000000012</c:v>
                </c:pt>
                <c:pt idx="46298">
                  <c:v>-19.116500000000002</c:v>
                </c:pt>
                <c:pt idx="46299">
                  <c:v>-19.114500000000007</c:v>
                </c:pt>
                <c:pt idx="46300">
                  <c:v>-19.112500000000011</c:v>
                </c:pt>
                <c:pt idx="46301">
                  <c:v>-19.110500000000002</c:v>
                </c:pt>
                <c:pt idx="46302">
                  <c:v>-19.108500000000006</c:v>
                </c:pt>
                <c:pt idx="46303">
                  <c:v>-19.106500000000011</c:v>
                </c:pt>
                <c:pt idx="46304">
                  <c:v>-19.104500000000002</c:v>
                </c:pt>
                <c:pt idx="46305">
                  <c:v>-19.102500000000006</c:v>
                </c:pt>
                <c:pt idx="46306">
                  <c:v>-19.100500000000011</c:v>
                </c:pt>
                <c:pt idx="46307">
                  <c:v>-19.098500000000001</c:v>
                </c:pt>
                <c:pt idx="46308">
                  <c:v>-19.096500000000006</c:v>
                </c:pt>
                <c:pt idx="46309">
                  <c:v>-19.094500000000011</c:v>
                </c:pt>
                <c:pt idx="46310">
                  <c:v>-19.092500000000001</c:v>
                </c:pt>
                <c:pt idx="46311">
                  <c:v>-19.090500000000006</c:v>
                </c:pt>
                <c:pt idx="46312">
                  <c:v>-19.08850000000001</c:v>
                </c:pt>
                <c:pt idx="46313">
                  <c:v>-19.086500000000001</c:v>
                </c:pt>
                <c:pt idx="46314">
                  <c:v>-19.084500000000006</c:v>
                </c:pt>
                <c:pt idx="46315">
                  <c:v>-19.08250000000001</c:v>
                </c:pt>
                <c:pt idx="46316">
                  <c:v>-19.080500000000001</c:v>
                </c:pt>
                <c:pt idx="46317">
                  <c:v>-19.078500000000005</c:v>
                </c:pt>
                <c:pt idx="46318">
                  <c:v>-19.07650000000001</c:v>
                </c:pt>
                <c:pt idx="46319">
                  <c:v>-19.0745</c:v>
                </c:pt>
                <c:pt idx="46320">
                  <c:v>-19.072500000000005</c:v>
                </c:pt>
                <c:pt idx="46321">
                  <c:v>-19.07050000000001</c:v>
                </c:pt>
                <c:pt idx="46322">
                  <c:v>-19.0685</c:v>
                </c:pt>
                <c:pt idx="46323">
                  <c:v>-19.066500000000005</c:v>
                </c:pt>
                <c:pt idx="46324">
                  <c:v>-19.06450000000001</c:v>
                </c:pt>
                <c:pt idx="46325">
                  <c:v>-19.0625</c:v>
                </c:pt>
                <c:pt idx="46326">
                  <c:v>-19.060500000000005</c:v>
                </c:pt>
                <c:pt idx="46327">
                  <c:v>-19.058500000000009</c:v>
                </c:pt>
                <c:pt idx="46328">
                  <c:v>-19.0565</c:v>
                </c:pt>
                <c:pt idx="46329">
                  <c:v>-19.054500000000004</c:v>
                </c:pt>
                <c:pt idx="46330">
                  <c:v>-19.052500000000009</c:v>
                </c:pt>
                <c:pt idx="46331">
                  <c:v>-19.0505</c:v>
                </c:pt>
                <c:pt idx="46332">
                  <c:v>-19.048500000000004</c:v>
                </c:pt>
                <c:pt idx="46333">
                  <c:v>-19.046500000000009</c:v>
                </c:pt>
                <c:pt idx="46334">
                  <c:v>-19.044499999999999</c:v>
                </c:pt>
                <c:pt idx="46335">
                  <c:v>-19.042500000000004</c:v>
                </c:pt>
                <c:pt idx="46336">
                  <c:v>-19.040500000000009</c:v>
                </c:pt>
                <c:pt idx="46337">
                  <c:v>-19.038499999999999</c:v>
                </c:pt>
                <c:pt idx="46338">
                  <c:v>-19.036500000000004</c:v>
                </c:pt>
                <c:pt idx="46339">
                  <c:v>-19.034500000000008</c:v>
                </c:pt>
                <c:pt idx="46340">
                  <c:v>-19.032499999999999</c:v>
                </c:pt>
                <c:pt idx="46341">
                  <c:v>-19.030500000000004</c:v>
                </c:pt>
                <c:pt idx="46342">
                  <c:v>-19.028500000000008</c:v>
                </c:pt>
                <c:pt idx="46343">
                  <c:v>-19.026499999999999</c:v>
                </c:pt>
                <c:pt idx="46344">
                  <c:v>-19.024500000000003</c:v>
                </c:pt>
                <c:pt idx="46345">
                  <c:v>-19.022500000000008</c:v>
                </c:pt>
                <c:pt idx="46346">
                  <c:v>-19.020500000000013</c:v>
                </c:pt>
                <c:pt idx="46347">
                  <c:v>-19.018500000000003</c:v>
                </c:pt>
                <c:pt idx="46348">
                  <c:v>-19.016500000000008</c:v>
                </c:pt>
                <c:pt idx="46349">
                  <c:v>-19.014500000000012</c:v>
                </c:pt>
                <c:pt idx="46350">
                  <c:v>-19.012500000000003</c:v>
                </c:pt>
                <c:pt idx="46351">
                  <c:v>-19.010500000000008</c:v>
                </c:pt>
                <c:pt idx="46352">
                  <c:v>-19.008500000000012</c:v>
                </c:pt>
                <c:pt idx="46353">
                  <c:v>-19.006500000000003</c:v>
                </c:pt>
                <c:pt idx="46354">
                  <c:v>-19.004500000000007</c:v>
                </c:pt>
                <c:pt idx="46355">
                  <c:v>-19.002500000000012</c:v>
                </c:pt>
                <c:pt idx="46356">
                  <c:v>-19.000500000000002</c:v>
                </c:pt>
                <c:pt idx="46357">
                  <c:v>-18.998500000000007</c:v>
                </c:pt>
                <c:pt idx="46358">
                  <c:v>-18.996500000000012</c:v>
                </c:pt>
                <c:pt idx="46359">
                  <c:v>-18.994500000000002</c:v>
                </c:pt>
                <c:pt idx="46360">
                  <c:v>-18.992500000000007</c:v>
                </c:pt>
                <c:pt idx="46361">
                  <c:v>-18.990500000000011</c:v>
                </c:pt>
                <c:pt idx="46362">
                  <c:v>-18.988500000000002</c:v>
                </c:pt>
                <c:pt idx="46363">
                  <c:v>-18.986500000000007</c:v>
                </c:pt>
                <c:pt idx="46364">
                  <c:v>-18.984500000000011</c:v>
                </c:pt>
                <c:pt idx="46365">
                  <c:v>-18.982500000000002</c:v>
                </c:pt>
                <c:pt idx="46366">
                  <c:v>-18.980500000000006</c:v>
                </c:pt>
                <c:pt idx="46367">
                  <c:v>-18.978500000000011</c:v>
                </c:pt>
                <c:pt idx="46368">
                  <c:v>-18.976500000000001</c:v>
                </c:pt>
                <c:pt idx="46369">
                  <c:v>-18.974500000000006</c:v>
                </c:pt>
                <c:pt idx="46370">
                  <c:v>-18.972500000000011</c:v>
                </c:pt>
                <c:pt idx="46371">
                  <c:v>-18.970500000000001</c:v>
                </c:pt>
                <c:pt idx="46372">
                  <c:v>-18.968500000000006</c:v>
                </c:pt>
                <c:pt idx="46373">
                  <c:v>-18.966500000000011</c:v>
                </c:pt>
                <c:pt idx="46374">
                  <c:v>-18.964500000000001</c:v>
                </c:pt>
                <c:pt idx="46375">
                  <c:v>-18.962500000000006</c:v>
                </c:pt>
                <c:pt idx="46376">
                  <c:v>-18.96050000000001</c:v>
                </c:pt>
                <c:pt idx="46377">
                  <c:v>-18.958500000000001</c:v>
                </c:pt>
                <c:pt idx="46378">
                  <c:v>-18.956500000000005</c:v>
                </c:pt>
                <c:pt idx="46379">
                  <c:v>-18.95450000000001</c:v>
                </c:pt>
                <c:pt idx="46380">
                  <c:v>-18.952500000000001</c:v>
                </c:pt>
                <c:pt idx="46381">
                  <c:v>-18.950500000000005</c:v>
                </c:pt>
                <c:pt idx="46382">
                  <c:v>-18.94850000000001</c:v>
                </c:pt>
                <c:pt idx="46383">
                  <c:v>-18.9465</c:v>
                </c:pt>
                <c:pt idx="46384">
                  <c:v>-18.944500000000005</c:v>
                </c:pt>
                <c:pt idx="46385">
                  <c:v>-18.94250000000001</c:v>
                </c:pt>
                <c:pt idx="46386">
                  <c:v>-18.9405</c:v>
                </c:pt>
                <c:pt idx="46387">
                  <c:v>-18.938500000000005</c:v>
                </c:pt>
                <c:pt idx="46388">
                  <c:v>-18.936500000000009</c:v>
                </c:pt>
                <c:pt idx="46389">
                  <c:v>-18.9345</c:v>
                </c:pt>
                <c:pt idx="46390">
                  <c:v>-18.932500000000005</c:v>
                </c:pt>
                <c:pt idx="46391">
                  <c:v>-18.930500000000009</c:v>
                </c:pt>
                <c:pt idx="46392">
                  <c:v>-18.9285</c:v>
                </c:pt>
                <c:pt idx="46393">
                  <c:v>-18.926500000000004</c:v>
                </c:pt>
                <c:pt idx="46394">
                  <c:v>-18.924500000000009</c:v>
                </c:pt>
                <c:pt idx="46395">
                  <c:v>-18.922499999999999</c:v>
                </c:pt>
                <c:pt idx="46396">
                  <c:v>-18.920500000000004</c:v>
                </c:pt>
                <c:pt idx="46397">
                  <c:v>-18.918500000000009</c:v>
                </c:pt>
                <c:pt idx="46398">
                  <c:v>-18.916499999999999</c:v>
                </c:pt>
                <c:pt idx="46399">
                  <c:v>-18.914500000000004</c:v>
                </c:pt>
                <c:pt idx="46400">
                  <c:v>-18.912500000000009</c:v>
                </c:pt>
                <c:pt idx="46401">
                  <c:v>-18.910499999999999</c:v>
                </c:pt>
                <c:pt idx="46402">
                  <c:v>-18.908500000000004</c:v>
                </c:pt>
                <c:pt idx="46403">
                  <c:v>-18.906500000000008</c:v>
                </c:pt>
                <c:pt idx="46404">
                  <c:v>-18.904499999999999</c:v>
                </c:pt>
                <c:pt idx="46405">
                  <c:v>-18.902500000000003</c:v>
                </c:pt>
                <c:pt idx="46406">
                  <c:v>-18.900500000000008</c:v>
                </c:pt>
                <c:pt idx="46407">
                  <c:v>-18.898500000000013</c:v>
                </c:pt>
                <c:pt idx="46408">
                  <c:v>-18.896500000000003</c:v>
                </c:pt>
                <c:pt idx="46409">
                  <c:v>-18.894500000000008</c:v>
                </c:pt>
                <c:pt idx="46410">
                  <c:v>-18.892500000000013</c:v>
                </c:pt>
                <c:pt idx="46411">
                  <c:v>-18.890500000000003</c:v>
                </c:pt>
                <c:pt idx="46412">
                  <c:v>-18.888500000000008</c:v>
                </c:pt>
                <c:pt idx="46413">
                  <c:v>-18.886500000000012</c:v>
                </c:pt>
                <c:pt idx="46414">
                  <c:v>-18.884500000000003</c:v>
                </c:pt>
                <c:pt idx="46415">
                  <c:v>-18.882500000000007</c:v>
                </c:pt>
                <c:pt idx="46416">
                  <c:v>-18.880500000000012</c:v>
                </c:pt>
                <c:pt idx="46417">
                  <c:v>-18.878500000000003</c:v>
                </c:pt>
                <c:pt idx="46418">
                  <c:v>-18.876500000000007</c:v>
                </c:pt>
                <c:pt idx="46419">
                  <c:v>-18.874500000000012</c:v>
                </c:pt>
                <c:pt idx="46420">
                  <c:v>-18.872500000000002</c:v>
                </c:pt>
                <c:pt idx="46421">
                  <c:v>-18.870500000000007</c:v>
                </c:pt>
                <c:pt idx="46422">
                  <c:v>-18.868500000000012</c:v>
                </c:pt>
                <c:pt idx="46423">
                  <c:v>-18.866500000000002</c:v>
                </c:pt>
                <c:pt idx="46424">
                  <c:v>-18.864500000000007</c:v>
                </c:pt>
                <c:pt idx="46425">
                  <c:v>-18.862500000000011</c:v>
                </c:pt>
                <c:pt idx="46426">
                  <c:v>-18.860500000000002</c:v>
                </c:pt>
                <c:pt idx="46427">
                  <c:v>-18.858500000000006</c:v>
                </c:pt>
                <c:pt idx="46428">
                  <c:v>-18.856500000000011</c:v>
                </c:pt>
                <c:pt idx="46429">
                  <c:v>-18.854500000000002</c:v>
                </c:pt>
                <c:pt idx="46430">
                  <c:v>-18.852500000000006</c:v>
                </c:pt>
                <c:pt idx="46431">
                  <c:v>-18.850500000000011</c:v>
                </c:pt>
                <c:pt idx="46432">
                  <c:v>-18.848500000000001</c:v>
                </c:pt>
                <c:pt idx="46433">
                  <c:v>-18.846500000000006</c:v>
                </c:pt>
                <c:pt idx="46434">
                  <c:v>-18.844500000000011</c:v>
                </c:pt>
                <c:pt idx="46435">
                  <c:v>-18.842500000000001</c:v>
                </c:pt>
                <c:pt idx="46436">
                  <c:v>-18.840500000000006</c:v>
                </c:pt>
                <c:pt idx="46437">
                  <c:v>-18.83850000000001</c:v>
                </c:pt>
                <c:pt idx="46438">
                  <c:v>-18.836500000000001</c:v>
                </c:pt>
                <c:pt idx="46439">
                  <c:v>-18.834500000000006</c:v>
                </c:pt>
                <c:pt idx="46440">
                  <c:v>-18.83250000000001</c:v>
                </c:pt>
                <c:pt idx="46441">
                  <c:v>-18.830500000000001</c:v>
                </c:pt>
                <c:pt idx="46442">
                  <c:v>-18.828500000000005</c:v>
                </c:pt>
                <c:pt idx="46443">
                  <c:v>-18.82650000000001</c:v>
                </c:pt>
                <c:pt idx="46444">
                  <c:v>-18.8245</c:v>
                </c:pt>
                <c:pt idx="46445">
                  <c:v>-18.822500000000005</c:v>
                </c:pt>
                <c:pt idx="46446">
                  <c:v>-18.82050000000001</c:v>
                </c:pt>
                <c:pt idx="46447">
                  <c:v>-18.8185</c:v>
                </c:pt>
                <c:pt idx="46448">
                  <c:v>-18.816500000000005</c:v>
                </c:pt>
                <c:pt idx="46449">
                  <c:v>-18.81450000000001</c:v>
                </c:pt>
                <c:pt idx="46450">
                  <c:v>-18.8125</c:v>
                </c:pt>
                <c:pt idx="46451">
                  <c:v>-18.810500000000005</c:v>
                </c:pt>
                <c:pt idx="46452">
                  <c:v>-18.808500000000009</c:v>
                </c:pt>
                <c:pt idx="46453">
                  <c:v>-18.8065</c:v>
                </c:pt>
                <c:pt idx="46454">
                  <c:v>-18.804500000000004</c:v>
                </c:pt>
                <c:pt idx="46455">
                  <c:v>-18.802500000000009</c:v>
                </c:pt>
                <c:pt idx="46456">
                  <c:v>-18.8005</c:v>
                </c:pt>
                <c:pt idx="46457">
                  <c:v>-18.798500000000004</c:v>
                </c:pt>
                <c:pt idx="46458">
                  <c:v>-18.796500000000009</c:v>
                </c:pt>
                <c:pt idx="46459">
                  <c:v>-18.794499999999999</c:v>
                </c:pt>
                <c:pt idx="46460">
                  <c:v>-18.792500000000004</c:v>
                </c:pt>
                <c:pt idx="46461">
                  <c:v>-18.790500000000009</c:v>
                </c:pt>
                <c:pt idx="46462">
                  <c:v>-18.788499999999999</c:v>
                </c:pt>
                <c:pt idx="46463">
                  <c:v>-18.786500000000004</c:v>
                </c:pt>
                <c:pt idx="46464">
                  <c:v>-18.784500000000008</c:v>
                </c:pt>
                <c:pt idx="46465">
                  <c:v>-18.782499999999999</c:v>
                </c:pt>
                <c:pt idx="46466">
                  <c:v>-18.780500000000004</c:v>
                </c:pt>
                <c:pt idx="46467">
                  <c:v>-18.778500000000008</c:v>
                </c:pt>
                <c:pt idx="46468">
                  <c:v>-18.776499999999999</c:v>
                </c:pt>
                <c:pt idx="46469">
                  <c:v>-18.774500000000003</c:v>
                </c:pt>
                <c:pt idx="46470">
                  <c:v>-18.772500000000008</c:v>
                </c:pt>
                <c:pt idx="46471">
                  <c:v>-18.770500000000013</c:v>
                </c:pt>
                <c:pt idx="46472">
                  <c:v>-18.768500000000003</c:v>
                </c:pt>
                <c:pt idx="46473">
                  <c:v>-18.766500000000008</c:v>
                </c:pt>
                <c:pt idx="46474">
                  <c:v>-18.764500000000012</c:v>
                </c:pt>
                <c:pt idx="46475">
                  <c:v>-18.762500000000003</c:v>
                </c:pt>
                <c:pt idx="46476">
                  <c:v>-18.760500000000008</c:v>
                </c:pt>
                <c:pt idx="46477">
                  <c:v>-18.758500000000012</c:v>
                </c:pt>
                <c:pt idx="46478">
                  <c:v>-18.756500000000003</c:v>
                </c:pt>
                <c:pt idx="46479">
                  <c:v>-18.754500000000007</c:v>
                </c:pt>
                <c:pt idx="46480">
                  <c:v>-18.752500000000012</c:v>
                </c:pt>
                <c:pt idx="46481">
                  <c:v>-18.750500000000002</c:v>
                </c:pt>
                <c:pt idx="46482">
                  <c:v>-18.748500000000007</c:v>
                </c:pt>
                <c:pt idx="46483">
                  <c:v>-18.746500000000012</c:v>
                </c:pt>
                <c:pt idx="46484">
                  <c:v>-18.744500000000002</c:v>
                </c:pt>
                <c:pt idx="46485">
                  <c:v>-18.742500000000007</c:v>
                </c:pt>
                <c:pt idx="46486">
                  <c:v>-18.740500000000011</c:v>
                </c:pt>
                <c:pt idx="46487">
                  <c:v>-18.738500000000002</c:v>
                </c:pt>
                <c:pt idx="46488">
                  <c:v>-18.736500000000007</c:v>
                </c:pt>
                <c:pt idx="46489">
                  <c:v>-18.734500000000011</c:v>
                </c:pt>
                <c:pt idx="46490">
                  <c:v>-18.732500000000002</c:v>
                </c:pt>
                <c:pt idx="46491">
                  <c:v>-18.730500000000006</c:v>
                </c:pt>
                <c:pt idx="46492">
                  <c:v>-18.728500000000011</c:v>
                </c:pt>
                <c:pt idx="46493">
                  <c:v>-18.726500000000001</c:v>
                </c:pt>
                <c:pt idx="46494">
                  <c:v>-18.724500000000006</c:v>
                </c:pt>
                <c:pt idx="46495">
                  <c:v>-18.722500000000011</c:v>
                </c:pt>
                <c:pt idx="46496">
                  <c:v>-18.720500000000001</c:v>
                </c:pt>
                <c:pt idx="46497">
                  <c:v>-18.718500000000006</c:v>
                </c:pt>
                <c:pt idx="46498">
                  <c:v>-18.716500000000011</c:v>
                </c:pt>
                <c:pt idx="46499">
                  <c:v>-18.714500000000001</c:v>
                </c:pt>
                <c:pt idx="46500">
                  <c:v>-18.712500000000006</c:v>
                </c:pt>
                <c:pt idx="46501">
                  <c:v>-18.71050000000001</c:v>
                </c:pt>
                <c:pt idx="46502">
                  <c:v>-18.708500000000001</c:v>
                </c:pt>
                <c:pt idx="46503">
                  <c:v>-18.706500000000005</c:v>
                </c:pt>
                <c:pt idx="46504">
                  <c:v>-18.70450000000001</c:v>
                </c:pt>
                <c:pt idx="46505">
                  <c:v>-18.702500000000001</c:v>
                </c:pt>
                <c:pt idx="46506">
                  <c:v>-18.700500000000005</c:v>
                </c:pt>
                <c:pt idx="46507">
                  <c:v>-18.69850000000001</c:v>
                </c:pt>
                <c:pt idx="46508">
                  <c:v>-18.6965</c:v>
                </c:pt>
                <c:pt idx="46509">
                  <c:v>-18.694500000000005</c:v>
                </c:pt>
                <c:pt idx="46510">
                  <c:v>-18.69250000000001</c:v>
                </c:pt>
                <c:pt idx="46511">
                  <c:v>-18.6905</c:v>
                </c:pt>
                <c:pt idx="46512">
                  <c:v>-18.688500000000005</c:v>
                </c:pt>
                <c:pt idx="46513">
                  <c:v>-18.686500000000009</c:v>
                </c:pt>
                <c:pt idx="46514">
                  <c:v>-18.6845</c:v>
                </c:pt>
                <c:pt idx="46515">
                  <c:v>-18.682500000000005</c:v>
                </c:pt>
                <c:pt idx="46516">
                  <c:v>-18.680500000000009</c:v>
                </c:pt>
                <c:pt idx="46517">
                  <c:v>-18.6785</c:v>
                </c:pt>
                <c:pt idx="46518">
                  <c:v>-18.676500000000004</c:v>
                </c:pt>
                <c:pt idx="46519">
                  <c:v>-18.674500000000009</c:v>
                </c:pt>
                <c:pt idx="46520">
                  <c:v>-18.672499999999999</c:v>
                </c:pt>
                <c:pt idx="46521">
                  <c:v>-18.670500000000004</c:v>
                </c:pt>
                <c:pt idx="46522">
                  <c:v>-18.668500000000009</c:v>
                </c:pt>
                <c:pt idx="46523">
                  <c:v>-18.666499999999999</c:v>
                </c:pt>
                <c:pt idx="46524">
                  <c:v>-18.664500000000004</c:v>
                </c:pt>
                <c:pt idx="46525">
                  <c:v>-18.662500000000009</c:v>
                </c:pt>
                <c:pt idx="46526">
                  <c:v>-18.660499999999999</c:v>
                </c:pt>
                <c:pt idx="46527">
                  <c:v>-18.658500000000004</c:v>
                </c:pt>
                <c:pt idx="46528">
                  <c:v>-18.656500000000008</c:v>
                </c:pt>
                <c:pt idx="46529">
                  <c:v>-18.654499999999999</c:v>
                </c:pt>
                <c:pt idx="46530">
                  <c:v>-18.652500000000003</c:v>
                </c:pt>
                <c:pt idx="46531">
                  <c:v>-18.650500000000008</c:v>
                </c:pt>
                <c:pt idx="46532">
                  <c:v>-18.648500000000013</c:v>
                </c:pt>
                <c:pt idx="46533">
                  <c:v>-18.646500000000003</c:v>
                </c:pt>
                <c:pt idx="46534">
                  <c:v>-18.644500000000008</c:v>
                </c:pt>
                <c:pt idx="46535">
                  <c:v>-18.642500000000013</c:v>
                </c:pt>
                <c:pt idx="46536">
                  <c:v>-18.640500000000003</c:v>
                </c:pt>
                <c:pt idx="46537">
                  <c:v>-18.638500000000008</c:v>
                </c:pt>
                <c:pt idx="46538">
                  <c:v>-18.636500000000012</c:v>
                </c:pt>
                <c:pt idx="46539">
                  <c:v>-18.634500000000003</c:v>
                </c:pt>
                <c:pt idx="46540">
                  <c:v>-18.632500000000007</c:v>
                </c:pt>
                <c:pt idx="46541">
                  <c:v>-18.630500000000012</c:v>
                </c:pt>
                <c:pt idx="46542">
                  <c:v>-18.628500000000003</c:v>
                </c:pt>
                <c:pt idx="46543">
                  <c:v>-18.626500000000007</c:v>
                </c:pt>
                <c:pt idx="46544">
                  <c:v>-18.624500000000012</c:v>
                </c:pt>
                <c:pt idx="46545">
                  <c:v>-18.622500000000002</c:v>
                </c:pt>
                <c:pt idx="46546">
                  <c:v>-18.620500000000007</c:v>
                </c:pt>
                <c:pt idx="46547">
                  <c:v>-18.618500000000012</c:v>
                </c:pt>
                <c:pt idx="46548">
                  <c:v>-18.616500000000002</c:v>
                </c:pt>
                <c:pt idx="46549">
                  <c:v>-18.614500000000007</c:v>
                </c:pt>
                <c:pt idx="46550">
                  <c:v>-18.612500000000011</c:v>
                </c:pt>
                <c:pt idx="46551">
                  <c:v>-18.610500000000002</c:v>
                </c:pt>
                <c:pt idx="46552">
                  <c:v>-18.608500000000006</c:v>
                </c:pt>
                <c:pt idx="46553">
                  <c:v>-18.606500000000011</c:v>
                </c:pt>
                <c:pt idx="46554">
                  <c:v>-18.604500000000002</c:v>
                </c:pt>
                <c:pt idx="46555">
                  <c:v>-18.602500000000006</c:v>
                </c:pt>
                <c:pt idx="46556">
                  <c:v>-18.600500000000011</c:v>
                </c:pt>
                <c:pt idx="46557">
                  <c:v>-18.598500000000001</c:v>
                </c:pt>
                <c:pt idx="46558">
                  <c:v>-18.596500000000006</c:v>
                </c:pt>
                <c:pt idx="46559">
                  <c:v>-18.594500000000011</c:v>
                </c:pt>
                <c:pt idx="46560">
                  <c:v>-18.592500000000001</c:v>
                </c:pt>
                <c:pt idx="46561">
                  <c:v>-18.590500000000006</c:v>
                </c:pt>
                <c:pt idx="46562">
                  <c:v>-18.58850000000001</c:v>
                </c:pt>
                <c:pt idx="46563">
                  <c:v>-18.586500000000001</c:v>
                </c:pt>
                <c:pt idx="46564">
                  <c:v>-18.584500000000006</c:v>
                </c:pt>
                <c:pt idx="46565">
                  <c:v>-18.58250000000001</c:v>
                </c:pt>
                <c:pt idx="46566">
                  <c:v>-18.580500000000001</c:v>
                </c:pt>
                <c:pt idx="46567">
                  <c:v>-18.578500000000005</c:v>
                </c:pt>
                <c:pt idx="46568">
                  <c:v>-18.57650000000001</c:v>
                </c:pt>
                <c:pt idx="46569">
                  <c:v>-18.5745</c:v>
                </c:pt>
                <c:pt idx="46570">
                  <c:v>-18.572500000000005</c:v>
                </c:pt>
                <c:pt idx="46571">
                  <c:v>-18.57050000000001</c:v>
                </c:pt>
                <c:pt idx="46572">
                  <c:v>-18.5685</c:v>
                </c:pt>
                <c:pt idx="46573">
                  <c:v>-18.566500000000005</c:v>
                </c:pt>
                <c:pt idx="46574">
                  <c:v>-18.56450000000001</c:v>
                </c:pt>
                <c:pt idx="46575">
                  <c:v>-18.5625</c:v>
                </c:pt>
                <c:pt idx="46576">
                  <c:v>-18.560500000000005</c:v>
                </c:pt>
                <c:pt idx="46577">
                  <c:v>-18.558500000000009</c:v>
                </c:pt>
                <c:pt idx="46578">
                  <c:v>-18.5565</c:v>
                </c:pt>
                <c:pt idx="46579">
                  <c:v>-18.554500000000004</c:v>
                </c:pt>
                <c:pt idx="46580">
                  <c:v>-18.552500000000009</c:v>
                </c:pt>
                <c:pt idx="46581">
                  <c:v>-18.5505</c:v>
                </c:pt>
                <c:pt idx="46582">
                  <c:v>-18.548500000000004</c:v>
                </c:pt>
                <c:pt idx="46583">
                  <c:v>-18.546500000000009</c:v>
                </c:pt>
                <c:pt idx="46584">
                  <c:v>-18.544499999999999</c:v>
                </c:pt>
                <c:pt idx="46585">
                  <c:v>-18.542500000000004</c:v>
                </c:pt>
                <c:pt idx="46586">
                  <c:v>-18.540500000000009</c:v>
                </c:pt>
                <c:pt idx="46587">
                  <c:v>-18.538499999999999</c:v>
                </c:pt>
                <c:pt idx="46588">
                  <c:v>-18.536500000000004</c:v>
                </c:pt>
                <c:pt idx="46589">
                  <c:v>-18.534500000000008</c:v>
                </c:pt>
                <c:pt idx="46590">
                  <c:v>-18.532499999999999</c:v>
                </c:pt>
                <c:pt idx="46591">
                  <c:v>-18.530500000000004</c:v>
                </c:pt>
                <c:pt idx="46592">
                  <c:v>-18.528500000000008</c:v>
                </c:pt>
                <c:pt idx="46593">
                  <c:v>-18.526499999999999</c:v>
                </c:pt>
                <c:pt idx="46594">
                  <c:v>-18.524500000000003</c:v>
                </c:pt>
                <c:pt idx="46595">
                  <c:v>-18.522500000000008</c:v>
                </c:pt>
                <c:pt idx="46596">
                  <c:v>-18.520500000000013</c:v>
                </c:pt>
                <c:pt idx="46597">
                  <c:v>-18.518500000000003</c:v>
                </c:pt>
                <c:pt idx="46598">
                  <c:v>-18.516500000000008</c:v>
                </c:pt>
                <c:pt idx="46599">
                  <c:v>-18.514500000000012</c:v>
                </c:pt>
                <c:pt idx="46600">
                  <c:v>-18.512500000000003</c:v>
                </c:pt>
                <c:pt idx="46601">
                  <c:v>-18.510500000000008</c:v>
                </c:pt>
                <c:pt idx="46602">
                  <c:v>-18.508500000000012</c:v>
                </c:pt>
                <c:pt idx="46603">
                  <c:v>-18.506500000000003</c:v>
                </c:pt>
                <c:pt idx="46604">
                  <c:v>-18.504500000000007</c:v>
                </c:pt>
                <c:pt idx="46605">
                  <c:v>-18.502500000000012</c:v>
                </c:pt>
                <c:pt idx="46606">
                  <c:v>-18.500500000000002</c:v>
                </c:pt>
                <c:pt idx="46607">
                  <c:v>-18.498500000000007</c:v>
                </c:pt>
                <c:pt idx="46608">
                  <c:v>-18.496500000000012</c:v>
                </c:pt>
                <c:pt idx="46609">
                  <c:v>-18.494500000000002</c:v>
                </c:pt>
                <c:pt idx="46610">
                  <c:v>-18.492500000000007</c:v>
                </c:pt>
                <c:pt idx="46611">
                  <c:v>-18.490500000000011</c:v>
                </c:pt>
                <c:pt idx="46612">
                  <c:v>-18.488500000000002</c:v>
                </c:pt>
                <c:pt idx="46613">
                  <c:v>-18.486500000000007</c:v>
                </c:pt>
                <c:pt idx="46614">
                  <c:v>-18.484500000000011</c:v>
                </c:pt>
                <c:pt idx="46615">
                  <c:v>-18.482500000000002</c:v>
                </c:pt>
                <c:pt idx="46616">
                  <c:v>-18.480500000000006</c:v>
                </c:pt>
                <c:pt idx="46617">
                  <c:v>-18.478500000000011</c:v>
                </c:pt>
                <c:pt idx="46618">
                  <c:v>-18.476500000000001</c:v>
                </c:pt>
                <c:pt idx="46619">
                  <c:v>-18.474500000000006</c:v>
                </c:pt>
                <c:pt idx="46620">
                  <c:v>-18.472500000000011</c:v>
                </c:pt>
                <c:pt idx="46621">
                  <c:v>-18.470500000000001</c:v>
                </c:pt>
                <c:pt idx="46622">
                  <c:v>-18.468500000000006</c:v>
                </c:pt>
                <c:pt idx="46623">
                  <c:v>-18.466500000000011</c:v>
                </c:pt>
                <c:pt idx="46624">
                  <c:v>-18.464500000000001</c:v>
                </c:pt>
                <c:pt idx="46625">
                  <c:v>-18.462500000000006</c:v>
                </c:pt>
                <c:pt idx="46626">
                  <c:v>-18.46050000000001</c:v>
                </c:pt>
                <c:pt idx="46627">
                  <c:v>-18.458500000000001</c:v>
                </c:pt>
                <c:pt idx="46628">
                  <c:v>-18.456500000000005</c:v>
                </c:pt>
                <c:pt idx="46629">
                  <c:v>-18.45450000000001</c:v>
                </c:pt>
                <c:pt idx="46630">
                  <c:v>-18.452500000000001</c:v>
                </c:pt>
                <c:pt idx="46631">
                  <c:v>-18.450500000000005</c:v>
                </c:pt>
                <c:pt idx="46632">
                  <c:v>-18.44850000000001</c:v>
                </c:pt>
                <c:pt idx="46633">
                  <c:v>-18.4465</c:v>
                </c:pt>
                <c:pt idx="46634">
                  <c:v>-18.444500000000005</c:v>
                </c:pt>
                <c:pt idx="46635">
                  <c:v>-18.44250000000001</c:v>
                </c:pt>
                <c:pt idx="46636">
                  <c:v>-18.4405</c:v>
                </c:pt>
                <c:pt idx="46637">
                  <c:v>-18.438500000000005</c:v>
                </c:pt>
                <c:pt idx="46638">
                  <c:v>-18.436500000000009</c:v>
                </c:pt>
                <c:pt idx="46639">
                  <c:v>-18.4345</c:v>
                </c:pt>
                <c:pt idx="46640">
                  <c:v>-18.432500000000005</c:v>
                </c:pt>
                <c:pt idx="46641">
                  <c:v>-18.430500000000009</c:v>
                </c:pt>
                <c:pt idx="46642">
                  <c:v>-18.4285</c:v>
                </c:pt>
                <c:pt idx="46643">
                  <c:v>-18.426500000000004</c:v>
                </c:pt>
                <c:pt idx="46644">
                  <c:v>-18.424500000000009</c:v>
                </c:pt>
                <c:pt idx="46645">
                  <c:v>-18.422499999999999</c:v>
                </c:pt>
                <c:pt idx="46646">
                  <c:v>-18.420500000000004</c:v>
                </c:pt>
                <c:pt idx="46647">
                  <c:v>-18.418500000000009</c:v>
                </c:pt>
                <c:pt idx="46648">
                  <c:v>-18.416499999999999</c:v>
                </c:pt>
                <c:pt idx="46649">
                  <c:v>-18.414500000000004</c:v>
                </c:pt>
                <c:pt idx="46650">
                  <c:v>-18.412500000000009</c:v>
                </c:pt>
                <c:pt idx="46651">
                  <c:v>-18.410499999999999</c:v>
                </c:pt>
                <c:pt idx="46652">
                  <c:v>-18.408500000000004</c:v>
                </c:pt>
                <c:pt idx="46653">
                  <c:v>-18.406500000000008</c:v>
                </c:pt>
                <c:pt idx="46654">
                  <c:v>-18.404499999999999</c:v>
                </c:pt>
                <c:pt idx="46655">
                  <c:v>-18.402500000000003</c:v>
                </c:pt>
                <c:pt idx="46656">
                  <c:v>-18.400500000000008</c:v>
                </c:pt>
                <c:pt idx="46657">
                  <c:v>-18.398500000000013</c:v>
                </c:pt>
                <c:pt idx="46658">
                  <c:v>-18.396500000000003</c:v>
                </c:pt>
                <c:pt idx="46659">
                  <c:v>-18.394500000000008</c:v>
                </c:pt>
                <c:pt idx="46660">
                  <c:v>-18.392500000000013</c:v>
                </c:pt>
                <c:pt idx="46661">
                  <c:v>-18.390500000000003</c:v>
                </c:pt>
                <c:pt idx="46662">
                  <c:v>-18.388500000000008</c:v>
                </c:pt>
                <c:pt idx="46663">
                  <c:v>-18.386500000000012</c:v>
                </c:pt>
                <c:pt idx="46664">
                  <c:v>-18.384500000000003</c:v>
                </c:pt>
                <c:pt idx="46665">
                  <c:v>-18.382500000000007</c:v>
                </c:pt>
                <c:pt idx="46666">
                  <c:v>-18.380500000000012</c:v>
                </c:pt>
                <c:pt idx="46667">
                  <c:v>-18.378500000000003</c:v>
                </c:pt>
                <c:pt idx="46668">
                  <c:v>-18.376500000000007</c:v>
                </c:pt>
                <c:pt idx="46669">
                  <c:v>-18.374500000000012</c:v>
                </c:pt>
                <c:pt idx="46670">
                  <c:v>-18.372500000000002</c:v>
                </c:pt>
                <c:pt idx="46671">
                  <c:v>-18.370500000000007</c:v>
                </c:pt>
                <c:pt idx="46672">
                  <c:v>-18.368500000000012</c:v>
                </c:pt>
                <c:pt idx="46673">
                  <c:v>-18.366500000000002</c:v>
                </c:pt>
                <c:pt idx="46674">
                  <c:v>-18.364500000000007</c:v>
                </c:pt>
                <c:pt idx="46675">
                  <c:v>-18.362500000000011</c:v>
                </c:pt>
                <c:pt idx="46676">
                  <c:v>-18.360500000000002</c:v>
                </c:pt>
                <c:pt idx="46677">
                  <c:v>-18.358500000000006</c:v>
                </c:pt>
                <c:pt idx="46678">
                  <c:v>-18.356500000000011</c:v>
                </c:pt>
                <c:pt idx="46679">
                  <c:v>-18.354500000000002</c:v>
                </c:pt>
                <c:pt idx="46680">
                  <c:v>-18.352500000000006</c:v>
                </c:pt>
                <c:pt idx="46681">
                  <c:v>-18.350500000000011</c:v>
                </c:pt>
                <c:pt idx="46682">
                  <c:v>-18.348500000000001</c:v>
                </c:pt>
                <c:pt idx="46683">
                  <c:v>-18.346500000000006</c:v>
                </c:pt>
                <c:pt idx="46684">
                  <c:v>-18.344500000000011</c:v>
                </c:pt>
                <c:pt idx="46685">
                  <c:v>-18.342500000000001</c:v>
                </c:pt>
                <c:pt idx="46686">
                  <c:v>-18.340500000000006</c:v>
                </c:pt>
                <c:pt idx="46687">
                  <c:v>-18.33850000000001</c:v>
                </c:pt>
                <c:pt idx="46688">
                  <c:v>-18.336500000000001</c:v>
                </c:pt>
                <c:pt idx="46689">
                  <c:v>-18.334500000000006</c:v>
                </c:pt>
                <c:pt idx="46690">
                  <c:v>-18.33250000000001</c:v>
                </c:pt>
                <c:pt idx="46691">
                  <c:v>-18.330500000000001</c:v>
                </c:pt>
                <c:pt idx="46692">
                  <c:v>-18.328500000000005</c:v>
                </c:pt>
                <c:pt idx="46693">
                  <c:v>-18.32650000000001</c:v>
                </c:pt>
                <c:pt idx="46694">
                  <c:v>-18.3245</c:v>
                </c:pt>
                <c:pt idx="46695">
                  <c:v>-18.322500000000005</c:v>
                </c:pt>
                <c:pt idx="46696">
                  <c:v>-18.32050000000001</c:v>
                </c:pt>
                <c:pt idx="46697">
                  <c:v>-18.3185</c:v>
                </c:pt>
                <c:pt idx="46698">
                  <c:v>-18.316500000000005</c:v>
                </c:pt>
                <c:pt idx="46699">
                  <c:v>-18.31450000000001</c:v>
                </c:pt>
                <c:pt idx="46700">
                  <c:v>-18.3125</c:v>
                </c:pt>
                <c:pt idx="46701">
                  <c:v>-18.310500000000005</c:v>
                </c:pt>
                <c:pt idx="46702">
                  <c:v>-18.308500000000009</c:v>
                </c:pt>
                <c:pt idx="46703">
                  <c:v>-18.3065</c:v>
                </c:pt>
                <c:pt idx="46704">
                  <c:v>-18.304500000000004</c:v>
                </c:pt>
                <c:pt idx="46705">
                  <c:v>-18.302500000000009</c:v>
                </c:pt>
                <c:pt idx="46706">
                  <c:v>-18.3005</c:v>
                </c:pt>
                <c:pt idx="46707">
                  <c:v>-18.298500000000004</c:v>
                </c:pt>
                <c:pt idx="46708">
                  <c:v>-18.296500000000009</c:v>
                </c:pt>
                <c:pt idx="46709">
                  <c:v>-18.294499999999999</c:v>
                </c:pt>
                <c:pt idx="46710">
                  <c:v>-18.292500000000004</c:v>
                </c:pt>
                <c:pt idx="46711">
                  <c:v>-18.290500000000009</c:v>
                </c:pt>
                <c:pt idx="46712">
                  <c:v>-18.288499999999999</c:v>
                </c:pt>
                <c:pt idx="46713">
                  <c:v>-18.286500000000004</c:v>
                </c:pt>
                <c:pt idx="46714">
                  <c:v>-18.284500000000008</c:v>
                </c:pt>
                <c:pt idx="46715">
                  <c:v>-18.282499999999999</c:v>
                </c:pt>
                <c:pt idx="46716">
                  <c:v>-18.280500000000004</c:v>
                </c:pt>
                <c:pt idx="46717">
                  <c:v>-18.278500000000008</c:v>
                </c:pt>
                <c:pt idx="46718">
                  <c:v>-18.276499999999999</c:v>
                </c:pt>
                <c:pt idx="46719">
                  <c:v>-18.274500000000003</c:v>
                </c:pt>
                <c:pt idx="46720">
                  <c:v>-18.272500000000008</c:v>
                </c:pt>
                <c:pt idx="46721">
                  <c:v>-18.270500000000013</c:v>
                </c:pt>
                <c:pt idx="46722">
                  <c:v>-18.268500000000003</c:v>
                </c:pt>
                <c:pt idx="46723">
                  <c:v>-18.266500000000008</c:v>
                </c:pt>
                <c:pt idx="46724">
                  <c:v>-18.264500000000012</c:v>
                </c:pt>
                <c:pt idx="46725">
                  <c:v>-18.262500000000003</c:v>
                </c:pt>
                <c:pt idx="46726">
                  <c:v>-18.260500000000008</c:v>
                </c:pt>
                <c:pt idx="46727">
                  <c:v>-18.258500000000012</c:v>
                </c:pt>
                <c:pt idx="46728">
                  <c:v>-18.256500000000003</c:v>
                </c:pt>
                <c:pt idx="46729">
                  <c:v>-18.254500000000007</c:v>
                </c:pt>
                <c:pt idx="46730">
                  <c:v>-18.252500000000012</c:v>
                </c:pt>
                <c:pt idx="46731">
                  <c:v>-18.250500000000002</c:v>
                </c:pt>
                <c:pt idx="46732">
                  <c:v>-18.248500000000007</c:v>
                </c:pt>
                <c:pt idx="46733">
                  <c:v>-18.246500000000012</c:v>
                </c:pt>
                <c:pt idx="46734">
                  <c:v>-18.244500000000002</c:v>
                </c:pt>
                <c:pt idx="46735">
                  <c:v>-18.242500000000007</c:v>
                </c:pt>
                <c:pt idx="46736">
                  <c:v>-18.240500000000011</c:v>
                </c:pt>
                <c:pt idx="46737">
                  <c:v>-18.238500000000002</c:v>
                </c:pt>
                <c:pt idx="46738">
                  <c:v>-18.236500000000007</c:v>
                </c:pt>
                <c:pt idx="46739">
                  <c:v>-18.234500000000011</c:v>
                </c:pt>
                <c:pt idx="46740">
                  <c:v>-18.232500000000002</c:v>
                </c:pt>
                <c:pt idx="46741">
                  <c:v>-18.230500000000006</c:v>
                </c:pt>
                <c:pt idx="46742">
                  <c:v>-18.228500000000011</c:v>
                </c:pt>
                <c:pt idx="46743">
                  <c:v>-18.226500000000001</c:v>
                </c:pt>
                <c:pt idx="46744">
                  <c:v>-18.224500000000006</c:v>
                </c:pt>
                <c:pt idx="46745">
                  <c:v>-18.222500000000011</c:v>
                </c:pt>
                <c:pt idx="46746">
                  <c:v>-18.220500000000001</c:v>
                </c:pt>
                <c:pt idx="46747">
                  <c:v>-18.218500000000006</c:v>
                </c:pt>
                <c:pt idx="46748">
                  <c:v>-18.216500000000011</c:v>
                </c:pt>
                <c:pt idx="46749">
                  <c:v>-18.214500000000001</c:v>
                </c:pt>
                <c:pt idx="46750">
                  <c:v>-18.212500000000006</c:v>
                </c:pt>
                <c:pt idx="46751">
                  <c:v>-18.21050000000001</c:v>
                </c:pt>
                <c:pt idx="46752">
                  <c:v>-18.208500000000001</c:v>
                </c:pt>
                <c:pt idx="46753">
                  <c:v>-18.206500000000005</c:v>
                </c:pt>
                <c:pt idx="46754">
                  <c:v>-18.20450000000001</c:v>
                </c:pt>
                <c:pt idx="46755">
                  <c:v>-18.202500000000001</c:v>
                </c:pt>
                <c:pt idx="46756">
                  <c:v>-18.200500000000005</c:v>
                </c:pt>
                <c:pt idx="46757">
                  <c:v>-18.19850000000001</c:v>
                </c:pt>
                <c:pt idx="46758">
                  <c:v>-18.1965</c:v>
                </c:pt>
                <c:pt idx="46759">
                  <c:v>-18.194500000000005</c:v>
                </c:pt>
                <c:pt idx="46760">
                  <c:v>-18.19250000000001</c:v>
                </c:pt>
                <c:pt idx="46761">
                  <c:v>-18.1905</c:v>
                </c:pt>
                <c:pt idx="46762">
                  <c:v>-18.188500000000005</c:v>
                </c:pt>
                <c:pt idx="46763">
                  <c:v>-18.186500000000009</c:v>
                </c:pt>
                <c:pt idx="46764">
                  <c:v>-18.1845</c:v>
                </c:pt>
                <c:pt idx="46765">
                  <c:v>-18.182500000000005</c:v>
                </c:pt>
                <c:pt idx="46766">
                  <c:v>-18.180500000000009</c:v>
                </c:pt>
                <c:pt idx="46767">
                  <c:v>-18.1785</c:v>
                </c:pt>
                <c:pt idx="46768">
                  <c:v>-18.176500000000004</c:v>
                </c:pt>
                <c:pt idx="46769">
                  <c:v>-18.174500000000009</c:v>
                </c:pt>
                <c:pt idx="46770">
                  <c:v>-18.172499999999999</c:v>
                </c:pt>
                <c:pt idx="46771">
                  <c:v>-18.170500000000004</c:v>
                </c:pt>
                <c:pt idx="46772">
                  <c:v>-18.168500000000009</c:v>
                </c:pt>
                <c:pt idx="46773">
                  <c:v>-18.166499999999999</c:v>
                </c:pt>
                <c:pt idx="46774">
                  <c:v>-18.164500000000004</c:v>
                </c:pt>
                <c:pt idx="46775">
                  <c:v>-18.162500000000009</c:v>
                </c:pt>
                <c:pt idx="46776">
                  <c:v>-18.160499999999999</c:v>
                </c:pt>
                <c:pt idx="46777">
                  <c:v>-18.158500000000004</c:v>
                </c:pt>
                <c:pt idx="46778">
                  <c:v>-18.156500000000008</c:v>
                </c:pt>
                <c:pt idx="46779">
                  <c:v>-18.154499999999999</c:v>
                </c:pt>
                <c:pt idx="46780">
                  <c:v>-18.152500000000003</c:v>
                </c:pt>
                <c:pt idx="46781">
                  <c:v>-18.150500000000008</c:v>
                </c:pt>
                <c:pt idx="46782">
                  <c:v>-18.148500000000013</c:v>
                </c:pt>
                <c:pt idx="46783">
                  <c:v>-18.146500000000003</c:v>
                </c:pt>
                <c:pt idx="46784">
                  <c:v>-18.144500000000008</c:v>
                </c:pt>
                <c:pt idx="46785">
                  <c:v>-18.142500000000013</c:v>
                </c:pt>
                <c:pt idx="46786">
                  <c:v>-18.140500000000003</c:v>
                </c:pt>
                <c:pt idx="46787">
                  <c:v>-18.138500000000008</c:v>
                </c:pt>
                <c:pt idx="46788">
                  <c:v>-18.136500000000012</c:v>
                </c:pt>
                <c:pt idx="46789">
                  <c:v>-18.134500000000003</c:v>
                </c:pt>
                <c:pt idx="46790">
                  <c:v>-18.132500000000007</c:v>
                </c:pt>
                <c:pt idx="46791">
                  <c:v>-18.130500000000012</c:v>
                </c:pt>
                <c:pt idx="46792">
                  <c:v>-18.128500000000003</c:v>
                </c:pt>
                <c:pt idx="46793">
                  <c:v>-18.126500000000007</c:v>
                </c:pt>
                <c:pt idx="46794">
                  <c:v>-18.124500000000012</c:v>
                </c:pt>
                <c:pt idx="46795">
                  <c:v>-18.122500000000002</c:v>
                </c:pt>
                <c:pt idx="46796">
                  <c:v>-18.120500000000007</c:v>
                </c:pt>
                <c:pt idx="46797">
                  <c:v>-18.118500000000012</c:v>
                </c:pt>
                <c:pt idx="46798">
                  <c:v>-18.116500000000002</c:v>
                </c:pt>
                <c:pt idx="46799">
                  <c:v>-18.114500000000007</c:v>
                </c:pt>
                <c:pt idx="46800">
                  <c:v>-18.112500000000011</c:v>
                </c:pt>
                <c:pt idx="46801">
                  <c:v>-18.110500000000002</c:v>
                </c:pt>
                <c:pt idx="46802">
                  <c:v>-18.108500000000006</c:v>
                </c:pt>
                <c:pt idx="46803">
                  <c:v>-18.106500000000011</c:v>
                </c:pt>
                <c:pt idx="46804">
                  <c:v>-18.104500000000002</c:v>
                </c:pt>
                <c:pt idx="46805">
                  <c:v>-18.102500000000006</c:v>
                </c:pt>
                <c:pt idx="46806">
                  <c:v>-18.100500000000011</c:v>
                </c:pt>
                <c:pt idx="46807">
                  <c:v>-18.098500000000001</c:v>
                </c:pt>
                <c:pt idx="46808">
                  <c:v>-18.096500000000006</c:v>
                </c:pt>
                <c:pt idx="46809">
                  <c:v>-18.094500000000011</c:v>
                </c:pt>
                <c:pt idx="46810">
                  <c:v>-18.092500000000001</c:v>
                </c:pt>
                <c:pt idx="46811">
                  <c:v>-18.090500000000006</c:v>
                </c:pt>
                <c:pt idx="46812">
                  <c:v>-18.08850000000001</c:v>
                </c:pt>
                <c:pt idx="46813">
                  <c:v>-18.086500000000001</c:v>
                </c:pt>
                <c:pt idx="46814">
                  <c:v>-18.084500000000006</c:v>
                </c:pt>
                <c:pt idx="46815">
                  <c:v>-18.08250000000001</c:v>
                </c:pt>
                <c:pt idx="46816">
                  <c:v>-18.080500000000001</c:v>
                </c:pt>
                <c:pt idx="46817">
                  <c:v>-18.078500000000005</c:v>
                </c:pt>
                <c:pt idx="46818">
                  <c:v>-18.07650000000001</c:v>
                </c:pt>
                <c:pt idx="46819">
                  <c:v>-18.0745</c:v>
                </c:pt>
                <c:pt idx="46820">
                  <c:v>-18.072500000000005</c:v>
                </c:pt>
                <c:pt idx="46821">
                  <c:v>-18.07050000000001</c:v>
                </c:pt>
                <c:pt idx="46822">
                  <c:v>-18.0685</c:v>
                </c:pt>
                <c:pt idx="46823">
                  <c:v>-18.066500000000005</c:v>
                </c:pt>
                <c:pt idx="46824">
                  <c:v>-18.06450000000001</c:v>
                </c:pt>
                <c:pt idx="46825">
                  <c:v>-18.0625</c:v>
                </c:pt>
                <c:pt idx="46826">
                  <c:v>-18.060500000000005</c:v>
                </c:pt>
                <c:pt idx="46827">
                  <c:v>-18.058500000000009</c:v>
                </c:pt>
                <c:pt idx="46828">
                  <c:v>-18.0565</c:v>
                </c:pt>
                <c:pt idx="46829">
                  <c:v>-18.054500000000004</c:v>
                </c:pt>
                <c:pt idx="46830">
                  <c:v>-18.052500000000009</c:v>
                </c:pt>
                <c:pt idx="46831">
                  <c:v>-18.0505</c:v>
                </c:pt>
                <c:pt idx="46832">
                  <c:v>-18.048500000000004</c:v>
                </c:pt>
                <c:pt idx="46833">
                  <c:v>-18.046500000000009</c:v>
                </c:pt>
                <c:pt idx="46834">
                  <c:v>-18.044499999999999</c:v>
                </c:pt>
                <c:pt idx="46835">
                  <c:v>-18.042500000000004</c:v>
                </c:pt>
                <c:pt idx="46836">
                  <c:v>-18.040500000000009</c:v>
                </c:pt>
                <c:pt idx="46837">
                  <c:v>-18.038499999999999</c:v>
                </c:pt>
                <c:pt idx="46838">
                  <c:v>-18.036500000000004</c:v>
                </c:pt>
                <c:pt idx="46839">
                  <c:v>-18.034500000000008</c:v>
                </c:pt>
                <c:pt idx="46840">
                  <c:v>-18.032499999999999</c:v>
                </c:pt>
                <c:pt idx="46841">
                  <c:v>-18.030500000000004</c:v>
                </c:pt>
                <c:pt idx="46842">
                  <c:v>-18.028500000000008</c:v>
                </c:pt>
                <c:pt idx="46843">
                  <c:v>-18.026499999999999</c:v>
                </c:pt>
                <c:pt idx="46844">
                  <c:v>-18.024500000000003</c:v>
                </c:pt>
                <c:pt idx="46845">
                  <c:v>-18.022500000000008</c:v>
                </c:pt>
                <c:pt idx="46846">
                  <c:v>-18.020500000000013</c:v>
                </c:pt>
                <c:pt idx="46847">
                  <c:v>-18.018500000000003</c:v>
                </c:pt>
                <c:pt idx="46848">
                  <c:v>-18.016500000000008</c:v>
                </c:pt>
                <c:pt idx="46849">
                  <c:v>-18.014500000000012</c:v>
                </c:pt>
                <c:pt idx="46850">
                  <c:v>-18.012500000000003</c:v>
                </c:pt>
                <c:pt idx="46851">
                  <c:v>-18.010500000000008</c:v>
                </c:pt>
                <c:pt idx="46852">
                  <c:v>-18.008500000000012</c:v>
                </c:pt>
                <c:pt idx="46853">
                  <c:v>-18.006500000000003</c:v>
                </c:pt>
                <c:pt idx="46854">
                  <c:v>-18.004500000000007</c:v>
                </c:pt>
                <c:pt idx="46855">
                  <c:v>-18.002500000000012</c:v>
                </c:pt>
                <c:pt idx="46856">
                  <c:v>-18.000500000000002</c:v>
                </c:pt>
                <c:pt idx="46857">
                  <c:v>-17.998500000000007</c:v>
                </c:pt>
                <c:pt idx="46858">
                  <c:v>-17.996500000000012</c:v>
                </c:pt>
                <c:pt idx="46859">
                  <c:v>-17.994500000000002</c:v>
                </c:pt>
                <c:pt idx="46860">
                  <c:v>-17.992500000000007</c:v>
                </c:pt>
                <c:pt idx="46861">
                  <c:v>-17.990500000000011</c:v>
                </c:pt>
                <c:pt idx="46862">
                  <c:v>-17.988500000000002</c:v>
                </c:pt>
                <c:pt idx="46863">
                  <c:v>-17.986500000000007</c:v>
                </c:pt>
                <c:pt idx="46864">
                  <c:v>-17.984500000000011</c:v>
                </c:pt>
                <c:pt idx="46865">
                  <c:v>-17.982500000000002</c:v>
                </c:pt>
                <c:pt idx="46866">
                  <c:v>-17.980500000000006</c:v>
                </c:pt>
                <c:pt idx="46867">
                  <c:v>-17.978500000000011</c:v>
                </c:pt>
                <c:pt idx="46868">
                  <c:v>-17.976500000000001</c:v>
                </c:pt>
                <c:pt idx="46869">
                  <c:v>-17.974500000000006</c:v>
                </c:pt>
                <c:pt idx="46870">
                  <c:v>-17.972500000000011</c:v>
                </c:pt>
                <c:pt idx="46871">
                  <c:v>-17.970500000000001</c:v>
                </c:pt>
                <c:pt idx="46872">
                  <c:v>-17.968500000000006</c:v>
                </c:pt>
                <c:pt idx="46873">
                  <c:v>-17.966500000000011</c:v>
                </c:pt>
                <c:pt idx="46874">
                  <c:v>-17.964500000000001</c:v>
                </c:pt>
                <c:pt idx="46875">
                  <c:v>-17.962500000000006</c:v>
                </c:pt>
                <c:pt idx="46876">
                  <c:v>-17.96050000000001</c:v>
                </c:pt>
                <c:pt idx="46877">
                  <c:v>-17.958500000000001</c:v>
                </c:pt>
                <c:pt idx="46878">
                  <c:v>-17.956500000000005</c:v>
                </c:pt>
                <c:pt idx="46879">
                  <c:v>-17.95450000000001</c:v>
                </c:pt>
                <c:pt idx="46880">
                  <c:v>-17.952500000000001</c:v>
                </c:pt>
                <c:pt idx="46881">
                  <c:v>-17.950500000000005</c:v>
                </c:pt>
                <c:pt idx="46882">
                  <c:v>-17.94850000000001</c:v>
                </c:pt>
                <c:pt idx="46883">
                  <c:v>-17.9465</c:v>
                </c:pt>
                <c:pt idx="46884">
                  <c:v>-17.944500000000005</c:v>
                </c:pt>
                <c:pt idx="46885">
                  <c:v>-17.94250000000001</c:v>
                </c:pt>
                <c:pt idx="46886">
                  <c:v>-17.9405</c:v>
                </c:pt>
                <c:pt idx="46887">
                  <c:v>-17.938500000000005</c:v>
                </c:pt>
                <c:pt idx="46888">
                  <c:v>-17.936500000000009</c:v>
                </c:pt>
                <c:pt idx="46889">
                  <c:v>-17.9345</c:v>
                </c:pt>
                <c:pt idx="46890">
                  <c:v>-17.932500000000005</c:v>
                </c:pt>
                <c:pt idx="46891">
                  <c:v>-17.930500000000009</c:v>
                </c:pt>
                <c:pt idx="46892">
                  <c:v>-17.9285</c:v>
                </c:pt>
                <c:pt idx="46893">
                  <c:v>-17.926500000000004</c:v>
                </c:pt>
                <c:pt idx="46894">
                  <c:v>-17.924500000000009</c:v>
                </c:pt>
                <c:pt idx="46895">
                  <c:v>-17.922499999999999</c:v>
                </c:pt>
                <c:pt idx="46896">
                  <c:v>-17.920500000000004</c:v>
                </c:pt>
                <c:pt idx="46897">
                  <c:v>-17.918500000000009</c:v>
                </c:pt>
                <c:pt idx="46898">
                  <c:v>-17.916499999999999</c:v>
                </c:pt>
                <c:pt idx="46899">
                  <c:v>-17.914500000000004</c:v>
                </c:pt>
                <c:pt idx="46900">
                  <c:v>-17.912500000000009</c:v>
                </c:pt>
                <c:pt idx="46901">
                  <c:v>-17.910499999999999</c:v>
                </c:pt>
                <c:pt idx="46902">
                  <c:v>-17.908500000000004</c:v>
                </c:pt>
                <c:pt idx="46903">
                  <c:v>-17.906500000000008</c:v>
                </c:pt>
                <c:pt idx="46904">
                  <c:v>-17.904499999999999</c:v>
                </c:pt>
                <c:pt idx="46905">
                  <c:v>-17.902500000000003</c:v>
                </c:pt>
                <c:pt idx="46906">
                  <c:v>-17.900500000000008</c:v>
                </c:pt>
                <c:pt idx="46907">
                  <c:v>-17.898500000000013</c:v>
                </c:pt>
                <c:pt idx="46908">
                  <c:v>-17.896500000000003</c:v>
                </c:pt>
                <c:pt idx="46909">
                  <c:v>-17.894500000000008</c:v>
                </c:pt>
                <c:pt idx="46910">
                  <c:v>-17.892500000000013</c:v>
                </c:pt>
                <c:pt idx="46911">
                  <c:v>-17.890500000000003</c:v>
                </c:pt>
                <c:pt idx="46912">
                  <c:v>-17.888500000000008</c:v>
                </c:pt>
                <c:pt idx="46913">
                  <c:v>-17.886500000000012</c:v>
                </c:pt>
                <c:pt idx="46914">
                  <c:v>-17.884500000000003</c:v>
                </c:pt>
                <c:pt idx="46915">
                  <c:v>-17.882500000000007</c:v>
                </c:pt>
                <c:pt idx="46916">
                  <c:v>-17.880500000000012</c:v>
                </c:pt>
                <c:pt idx="46917">
                  <c:v>-17.878500000000003</c:v>
                </c:pt>
                <c:pt idx="46918">
                  <c:v>-17.876500000000007</c:v>
                </c:pt>
                <c:pt idx="46919">
                  <c:v>-17.874500000000012</c:v>
                </c:pt>
                <c:pt idx="46920">
                  <c:v>-17.872500000000002</c:v>
                </c:pt>
                <c:pt idx="46921">
                  <c:v>-17.870500000000007</c:v>
                </c:pt>
                <c:pt idx="46922">
                  <c:v>-17.868500000000012</c:v>
                </c:pt>
                <c:pt idx="46923">
                  <c:v>-17.866500000000002</c:v>
                </c:pt>
                <c:pt idx="46924">
                  <c:v>-17.864500000000007</c:v>
                </c:pt>
                <c:pt idx="46925">
                  <c:v>-17.862500000000011</c:v>
                </c:pt>
                <c:pt idx="46926">
                  <c:v>-17.860500000000002</c:v>
                </c:pt>
                <c:pt idx="46927">
                  <c:v>-17.858500000000006</c:v>
                </c:pt>
                <c:pt idx="46928">
                  <c:v>-17.856500000000011</c:v>
                </c:pt>
                <c:pt idx="46929">
                  <c:v>-17.854500000000002</c:v>
                </c:pt>
                <c:pt idx="46930">
                  <c:v>-17.852500000000006</c:v>
                </c:pt>
                <c:pt idx="46931">
                  <c:v>-17.850500000000011</c:v>
                </c:pt>
                <c:pt idx="46932">
                  <c:v>-17.848500000000001</c:v>
                </c:pt>
                <c:pt idx="46933">
                  <c:v>-17.846500000000006</c:v>
                </c:pt>
                <c:pt idx="46934">
                  <c:v>-17.844500000000011</c:v>
                </c:pt>
                <c:pt idx="46935">
                  <c:v>-17.842500000000001</c:v>
                </c:pt>
                <c:pt idx="46936">
                  <c:v>-17.840500000000006</c:v>
                </c:pt>
                <c:pt idx="46937">
                  <c:v>-17.83850000000001</c:v>
                </c:pt>
                <c:pt idx="46938">
                  <c:v>-17.836500000000001</c:v>
                </c:pt>
                <c:pt idx="46939">
                  <c:v>-17.834500000000006</c:v>
                </c:pt>
                <c:pt idx="46940">
                  <c:v>-17.83250000000001</c:v>
                </c:pt>
                <c:pt idx="46941">
                  <c:v>-17.830500000000001</c:v>
                </c:pt>
                <c:pt idx="46942">
                  <c:v>-17.828500000000005</c:v>
                </c:pt>
                <c:pt idx="46943">
                  <c:v>-17.82650000000001</c:v>
                </c:pt>
                <c:pt idx="46944">
                  <c:v>-17.8245</c:v>
                </c:pt>
                <c:pt idx="46945">
                  <c:v>-17.822500000000005</c:v>
                </c:pt>
                <c:pt idx="46946">
                  <c:v>-17.82050000000001</c:v>
                </c:pt>
                <c:pt idx="46947">
                  <c:v>-17.8185</c:v>
                </c:pt>
                <c:pt idx="46948">
                  <c:v>-17.816500000000005</c:v>
                </c:pt>
                <c:pt idx="46949">
                  <c:v>-17.81450000000001</c:v>
                </c:pt>
                <c:pt idx="46950">
                  <c:v>-17.8125</c:v>
                </c:pt>
                <c:pt idx="46951">
                  <c:v>-17.810500000000005</c:v>
                </c:pt>
                <c:pt idx="46952">
                  <c:v>-17.808500000000009</c:v>
                </c:pt>
                <c:pt idx="46953">
                  <c:v>-17.8065</c:v>
                </c:pt>
                <c:pt idx="46954">
                  <c:v>-17.804500000000004</c:v>
                </c:pt>
                <c:pt idx="46955">
                  <c:v>-17.802500000000009</c:v>
                </c:pt>
                <c:pt idx="46956">
                  <c:v>-17.8005</c:v>
                </c:pt>
                <c:pt idx="46957">
                  <c:v>-17.798500000000004</c:v>
                </c:pt>
                <c:pt idx="46958">
                  <c:v>-17.796500000000009</c:v>
                </c:pt>
                <c:pt idx="46959">
                  <c:v>-17.794499999999999</c:v>
                </c:pt>
                <c:pt idx="46960">
                  <c:v>-17.792500000000004</c:v>
                </c:pt>
                <c:pt idx="46961">
                  <c:v>-17.790500000000009</c:v>
                </c:pt>
                <c:pt idx="46962">
                  <c:v>-17.788499999999999</c:v>
                </c:pt>
                <c:pt idx="46963">
                  <c:v>-17.786500000000004</c:v>
                </c:pt>
                <c:pt idx="46964">
                  <c:v>-17.784500000000008</c:v>
                </c:pt>
                <c:pt idx="46965">
                  <c:v>-17.782499999999999</c:v>
                </c:pt>
                <c:pt idx="46966">
                  <c:v>-17.780500000000004</c:v>
                </c:pt>
                <c:pt idx="46967">
                  <c:v>-17.778500000000008</c:v>
                </c:pt>
                <c:pt idx="46968">
                  <c:v>-17.776499999999999</c:v>
                </c:pt>
                <c:pt idx="46969">
                  <c:v>-17.774500000000003</c:v>
                </c:pt>
                <c:pt idx="46970">
                  <c:v>-17.772500000000008</c:v>
                </c:pt>
                <c:pt idx="46971">
                  <c:v>-17.770500000000013</c:v>
                </c:pt>
                <c:pt idx="46972">
                  <c:v>-17.768500000000003</c:v>
                </c:pt>
                <c:pt idx="46973">
                  <c:v>-17.766500000000008</c:v>
                </c:pt>
                <c:pt idx="46974">
                  <c:v>-17.764500000000012</c:v>
                </c:pt>
                <c:pt idx="46975">
                  <c:v>-17.762500000000003</c:v>
                </c:pt>
                <c:pt idx="46976">
                  <c:v>-17.760500000000008</c:v>
                </c:pt>
                <c:pt idx="46977">
                  <c:v>-17.758500000000012</c:v>
                </c:pt>
                <c:pt idx="46978">
                  <c:v>-17.756500000000003</c:v>
                </c:pt>
                <c:pt idx="46979">
                  <c:v>-17.754500000000007</c:v>
                </c:pt>
                <c:pt idx="46980">
                  <c:v>-17.752500000000012</c:v>
                </c:pt>
                <c:pt idx="46981">
                  <c:v>-17.750500000000002</c:v>
                </c:pt>
                <c:pt idx="46982">
                  <c:v>-17.748500000000007</c:v>
                </c:pt>
                <c:pt idx="46983">
                  <c:v>-17.746500000000012</c:v>
                </c:pt>
                <c:pt idx="46984">
                  <c:v>-17.744500000000002</c:v>
                </c:pt>
                <c:pt idx="46985">
                  <c:v>-17.742500000000007</c:v>
                </c:pt>
                <c:pt idx="46986">
                  <c:v>-17.740500000000011</c:v>
                </c:pt>
                <c:pt idx="46987">
                  <c:v>-17.738500000000002</c:v>
                </c:pt>
                <c:pt idx="46988">
                  <c:v>-17.736500000000007</c:v>
                </c:pt>
                <c:pt idx="46989">
                  <c:v>-17.734500000000011</c:v>
                </c:pt>
                <c:pt idx="46990">
                  <c:v>-17.732500000000002</c:v>
                </c:pt>
                <c:pt idx="46991">
                  <c:v>-17.730500000000006</c:v>
                </c:pt>
                <c:pt idx="46992">
                  <c:v>-17.728500000000011</c:v>
                </c:pt>
                <c:pt idx="46993">
                  <c:v>-17.726500000000001</c:v>
                </c:pt>
                <c:pt idx="46994">
                  <c:v>-17.724500000000006</c:v>
                </c:pt>
                <c:pt idx="46995">
                  <c:v>-17.722500000000011</c:v>
                </c:pt>
                <c:pt idx="46996">
                  <c:v>-17.720500000000001</c:v>
                </c:pt>
                <c:pt idx="46997">
                  <c:v>-17.718500000000006</c:v>
                </c:pt>
                <c:pt idx="46998">
                  <c:v>-17.716500000000011</c:v>
                </c:pt>
                <c:pt idx="46999">
                  <c:v>-17.714500000000001</c:v>
                </c:pt>
                <c:pt idx="47000">
                  <c:v>-17.712500000000006</c:v>
                </c:pt>
                <c:pt idx="47001">
                  <c:v>-17.71050000000001</c:v>
                </c:pt>
                <c:pt idx="47002">
                  <c:v>-17.708500000000001</c:v>
                </c:pt>
                <c:pt idx="47003">
                  <c:v>-17.706500000000005</c:v>
                </c:pt>
                <c:pt idx="47004">
                  <c:v>-17.70450000000001</c:v>
                </c:pt>
                <c:pt idx="47005">
                  <c:v>-17.702500000000001</c:v>
                </c:pt>
                <c:pt idx="47006">
                  <c:v>-17.700500000000005</c:v>
                </c:pt>
                <c:pt idx="47007">
                  <c:v>-17.69850000000001</c:v>
                </c:pt>
                <c:pt idx="47008">
                  <c:v>-17.6965</c:v>
                </c:pt>
                <c:pt idx="47009">
                  <c:v>-17.694500000000005</c:v>
                </c:pt>
                <c:pt idx="47010">
                  <c:v>-17.69250000000001</c:v>
                </c:pt>
                <c:pt idx="47011">
                  <c:v>-17.6905</c:v>
                </c:pt>
                <c:pt idx="47012">
                  <c:v>-17.688500000000005</c:v>
                </c:pt>
                <c:pt idx="47013">
                  <c:v>-17.686500000000009</c:v>
                </c:pt>
                <c:pt idx="47014">
                  <c:v>-17.6845</c:v>
                </c:pt>
                <c:pt idx="47015">
                  <c:v>-17.682500000000005</c:v>
                </c:pt>
                <c:pt idx="47016">
                  <c:v>-17.680500000000009</c:v>
                </c:pt>
                <c:pt idx="47017">
                  <c:v>-17.6785</c:v>
                </c:pt>
                <c:pt idx="47018">
                  <c:v>-17.676500000000004</c:v>
                </c:pt>
                <c:pt idx="47019">
                  <c:v>-17.674500000000009</c:v>
                </c:pt>
                <c:pt idx="47020">
                  <c:v>-17.672499999999999</c:v>
                </c:pt>
                <c:pt idx="47021">
                  <c:v>-17.670500000000004</c:v>
                </c:pt>
                <c:pt idx="47022">
                  <c:v>-17.668500000000009</c:v>
                </c:pt>
                <c:pt idx="47023">
                  <c:v>-17.666499999999999</c:v>
                </c:pt>
                <c:pt idx="47024">
                  <c:v>-17.664500000000004</c:v>
                </c:pt>
                <c:pt idx="47025">
                  <c:v>-17.662500000000009</c:v>
                </c:pt>
                <c:pt idx="47026">
                  <c:v>-17.660499999999999</c:v>
                </c:pt>
                <c:pt idx="47027">
                  <c:v>-17.658500000000004</c:v>
                </c:pt>
                <c:pt idx="47028">
                  <c:v>-17.656500000000008</c:v>
                </c:pt>
                <c:pt idx="47029">
                  <c:v>-17.654499999999999</c:v>
                </c:pt>
                <c:pt idx="47030">
                  <c:v>-17.652500000000003</c:v>
                </c:pt>
                <c:pt idx="47031">
                  <c:v>-17.650500000000008</c:v>
                </c:pt>
                <c:pt idx="47032">
                  <c:v>-17.648500000000013</c:v>
                </c:pt>
                <c:pt idx="47033">
                  <c:v>-17.646500000000003</c:v>
                </c:pt>
                <c:pt idx="47034">
                  <c:v>-17.644500000000008</c:v>
                </c:pt>
                <c:pt idx="47035">
                  <c:v>-17.642500000000013</c:v>
                </c:pt>
                <c:pt idx="47036">
                  <c:v>-17.640500000000003</c:v>
                </c:pt>
                <c:pt idx="47037">
                  <c:v>-17.638500000000008</c:v>
                </c:pt>
                <c:pt idx="47038">
                  <c:v>-17.636500000000012</c:v>
                </c:pt>
                <c:pt idx="47039">
                  <c:v>-17.634500000000003</c:v>
                </c:pt>
                <c:pt idx="47040">
                  <c:v>-17.632500000000007</c:v>
                </c:pt>
                <c:pt idx="47041">
                  <c:v>-17.630500000000012</c:v>
                </c:pt>
                <c:pt idx="47042">
                  <c:v>-17.628500000000003</c:v>
                </c:pt>
                <c:pt idx="47043">
                  <c:v>-17.626500000000007</c:v>
                </c:pt>
                <c:pt idx="47044">
                  <c:v>-17.624500000000012</c:v>
                </c:pt>
                <c:pt idx="47045">
                  <c:v>-17.622500000000002</c:v>
                </c:pt>
                <c:pt idx="47046">
                  <c:v>-17.620500000000007</c:v>
                </c:pt>
                <c:pt idx="47047">
                  <c:v>-17.618500000000012</c:v>
                </c:pt>
                <c:pt idx="47048">
                  <c:v>-17.616500000000002</c:v>
                </c:pt>
                <c:pt idx="47049">
                  <c:v>-17.614500000000007</c:v>
                </c:pt>
                <c:pt idx="47050">
                  <c:v>-17.612500000000011</c:v>
                </c:pt>
                <c:pt idx="47051">
                  <c:v>-17.610500000000002</c:v>
                </c:pt>
                <c:pt idx="47052">
                  <c:v>-17.608500000000006</c:v>
                </c:pt>
                <c:pt idx="47053">
                  <c:v>-17.606500000000011</c:v>
                </c:pt>
                <c:pt idx="47054">
                  <c:v>-17.604500000000002</c:v>
                </c:pt>
                <c:pt idx="47055">
                  <c:v>-17.602500000000006</c:v>
                </c:pt>
                <c:pt idx="47056">
                  <c:v>-17.600500000000011</c:v>
                </c:pt>
                <c:pt idx="47057">
                  <c:v>-17.598500000000001</c:v>
                </c:pt>
                <c:pt idx="47058">
                  <c:v>-17.596500000000006</c:v>
                </c:pt>
                <c:pt idx="47059">
                  <c:v>-17.594500000000011</c:v>
                </c:pt>
                <c:pt idx="47060">
                  <c:v>-17.592500000000001</c:v>
                </c:pt>
                <c:pt idx="47061">
                  <c:v>-17.590500000000006</c:v>
                </c:pt>
                <c:pt idx="47062">
                  <c:v>-17.58850000000001</c:v>
                </c:pt>
                <c:pt idx="47063">
                  <c:v>-17.586500000000001</c:v>
                </c:pt>
                <c:pt idx="47064">
                  <c:v>-17.584500000000006</c:v>
                </c:pt>
                <c:pt idx="47065">
                  <c:v>-17.58250000000001</c:v>
                </c:pt>
                <c:pt idx="47066">
                  <c:v>-17.580500000000001</c:v>
                </c:pt>
                <c:pt idx="47067">
                  <c:v>-17.578500000000005</c:v>
                </c:pt>
                <c:pt idx="47068">
                  <c:v>-17.57650000000001</c:v>
                </c:pt>
                <c:pt idx="47069">
                  <c:v>-17.5745</c:v>
                </c:pt>
                <c:pt idx="47070">
                  <c:v>-17.572500000000005</c:v>
                </c:pt>
                <c:pt idx="47071">
                  <c:v>-17.57050000000001</c:v>
                </c:pt>
                <c:pt idx="47072">
                  <c:v>-17.5685</c:v>
                </c:pt>
                <c:pt idx="47073">
                  <c:v>-17.566500000000005</c:v>
                </c:pt>
                <c:pt idx="47074">
                  <c:v>-17.56450000000001</c:v>
                </c:pt>
                <c:pt idx="47075">
                  <c:v>-17.5625</c:v>
                </c:pt>
                <c:pt idx="47076">
                  <c:v>-17.560500000000005</c:v>
                </c:pt>
                <c:pt idx="47077">
                  <c:v>-17.558500000000009</c:v>
                </c:pt>
                <c:pt idx="47078">
                  <c:v>-17.5565</c:v>
                </c:pt>
                <c:pt idx="47079">
                  <c:v>-17.554500000000004</c:v>
                </c:pt>
                <c:pt idx="47080">
                  <c:v>-17.552500000000009</c:v>
                </c:pt>
                <c:pt idx="47081">
                  <c:v>-17.5505</c:v>
                </c:pt>
                <c:pt idx="47082">
                  <c:v>-17.548500000000004</c:v>
                </c:pt>
                <c:pt idx="47083">
                  <c:v>-17.546500000000009</c:v>
                </c:pt>
                <c:pt idx="47084">
                  <c:v>-17.544499999999999</c:v>
                </c:pt>
                <c:pt idx="47085">
                  <c:v>-17.542500000000004</c:v>
                </c:pt>
                <c:pt idx="47086">
                  <c:v>-17.540500000000009</c:v>
                </c:pt>
                <c:pt idx="47087">
                  <c:v>-17.538499999999999</c:v>
                </c:pt>
                <c:pt idx="47088">
                  <c:v>-17.536500000000004</c:v>
                </c:pt>
                <c:pt idx="47089">
                  <c:v>-17.534500000000008</c:v>
                </c:pt>
                <c:pt idx="47090">
                  <c:v>-17.532499999999999</c:v>
                </c:pt>
                <c:pt idx="47091">
                  <c:v>-17.530500000000004</c:v>
                </c:pt>
                <c:pt idx="47092">
                  <c:v>-17.528500000000008</c:v>
                </c:pt>
                <c:pt idx="47093">
                  <c:v>-17.526499999999999</c:v>
                </c:pt>
                <c:pt idx="47094">
                  <c:v>-17.524500000000003</c:v>
                </c:pt>
                <c:pt idx="47095">
                  <c:v>-17.522500000000008</c:v>
                </c:pt>
                <c:pt idx="47096">
                  <c:v>-17.520500000000013</c:v>
                </c:pt>
                <c:pt idx="47097">
                  <c:v>-17.518500000000003</c:v>
                </c:pt>
                <c:pt idx="47098">
                  <c:v>-17.516500000000008</c:v>
                </c:pt>
                <c:pt idx="47099">
                  <c:v>-17.514500000000012</c:v>
                </c:pt>
                <c:pt idx="47100">
                  <c:v>-17.512500000000003</c:v>
                </c:pt>
                <c:pt idx="47101">
                  <c:v>-17.510500000000008</c:v>
                </c:pt>
                <c:pt idx="47102">
                  <c:v>-17.508500000000012</c:v>
                </c:pt>
                <c:pt idx="47103">
                  <c:v>-17.506500000000003</c:v>
                </c:pt>
                <c:pt idx="47104">
                  <c:v>-17.504500000000007</c:v>
                </c:pt>
                <c:pt idx="47105">
                  <c:v>-17.502500000000012</c:v>
                </c:pt>
                <c:pt idx="47106">
                  <c:v>-17.500500000000002</c:v>
                </c:pt>
                <c:pt idx="47107">
                  <c:v>-17.498500000000007</c:v>
                </c:pt>
                <c:pt idx="47108">
                  <c:v>-17.496500000000012</c:v>
                </c:pt>
                <c:pt idx="47109">
                  <c:v>-17.494500000000002</c:v>
                </c:pt>
                <c:pt idx="47110">
                  <c:v>-17.492500000000007</c:v>
                </c:pt>
                <c:pt idx="47111">
                  <c:v>-17.490500000000011</c:v>
                </c:pt>
                <c:pt idx="47112">
                  <c:v>-17.488500000000002</c:v>
                </c:pt>
                <c:pt idx="47113">
                  <c:v>-17.486500000000007</c:v>
                </c:pt>
                <c:pt idx="47114">
                  <c:v>-17.484500000000011</c:v>
                </c:pt>
                <c:pt idx="47115">
                  <c:v>-17.482500000000002</c:v>
                </c:pt>
                <c:pt idx="47116">
                  <c:v>-17.480500000000006</c:v>
                </c:pt>
                <c:pt idx="47117">
                  <c:v>-17.478500000000011</c:v>
                </c:pt>
                <c:pt idx="47118">
                  <c:v>-17.476500000000001</c:v>
                </c:pt>
                <c:pt idx="47119">
                  <c:v>-17.474500000000006</c:v>
                </c:pt>
                <c:pt idx="47120">
                  <c:v>-17.472500000000011</c:v>
                </c:pt>
                <c:pt idx="47121">
                  <c:v>-17.470500000000001</c:v>
                </c:pt>
                <c:pt idx="47122">
                  <c:v>-17.468500000000006</c:v>
                </c:pt>
                <c:pt idx="47123">
                  <c:v>-17.466500000000011</c:v>
                </c:pt>
                <c:pt idx="47124">
                  <c:v>-17.464500000000001</c:v>
                </c:pt>
                <c:pt idx="47125">
                  <c:v>-17.462500000000006</c:v>
                </c:pt>
                <c:pt idx="47126">
                  <c:v>-17.46050000000001</c:v>
                </c:pt>
                <c:pt idx="47127">
                  <c:v>-17.458500000000001</c:v>
                </c:pt>
                <c:pt idx="47128">
                  <c:v>-17.456500000000005</c:v>
                </c:pt>
                <c:pt idx="47129">
                  <c:v>-17.45450000000001</c:v>
                </c:pt>
                <c:pt idx="47130">
                  <c:v>-17.452500000000001</c:v>
                </c:pt>
                <c:pt idx="47131">
                  <c:v>-17.450500000000005</c:v>
                </c:pt>
                <c:pt idx="47132">
                  <c:v>-17.44850000000001</c:v>
                </c:pt>
                <c:pt idx="47133">
                  <c:v>-17.4465</c:v>
                </c:pt>
                <c:pt idx="47134">
                  <c:v>-17.444500000000005</c:v>
                </c:pt>
                <c:pt idx="47135">
                  <c:v>-17.44250000000001</c:v>
                </c:pt>
                <c:pt idx="47136">
                  <c:v>-17.4405</c:v>
                </c:pt>
                <c:pt idx="47137">
                  <c:v>-17.438500000000005</c:v>
                </c:pt>
                <c:pt idx="47138">
                  <c:v>-17.436500000000009</c:v>
                </c:pt>
                <c:pt idx="47139">
                  <c:v>-17.4345</c:v>
                </c:pt>
                <c:pt idx="47140">
                  <c:v>-17.432500000000005</c:v>
                </c:pt>
                <c:pt idx="47141">
                  <c:v>-17.430500000000009</c:v>
                </c:pt>
                <c:pt idx="47142">
                  <c:v>-17.4285</c:v>
                </c:pt>
                <c:pt idx="47143">
                  <c:v>-17.426500000000004</c:v>
                </c:pt>
                <c:pt idx="47144">
                  <c:v>-17.424500000000009</c:v>
                </c:pt>
                <c:pt idx="47145">
                  <c:v>-17.422499999999999</c:v>
                </c:pt>
                <c:pt idx="47146">
                  <c:v>-17.420500000000004</c:v>
                </c:pt>
                <c:pt idx="47147">
                  <c:v>-17.418500000000009</c:v>
                </c:pt>
                <c:pt idx="47148">
                  <c:v>-17.416499999999999</c:v>
                </c:pt>
                <c:pt idx="47149">
                  <c:v>-17.414500000000004</c:v>
                </c:pt>
                <c:pt idx="47150">
                  <c:v>-17.412500000000009</c:v>
                </c:pt>
                <c:pt idx="47151">
                  <c:v>-17.410499999999999</c:v>
                </c:pt>
                <c:pt idx="47152">
                  <c:v>-17.408500000000004</c:v>
                </c:pt>
                <c:pt idx="47153">
                  <c:v>-17.406500000000008</c:v>
                </c:pt>
                <c:pt idx="47154">
                  <c:v>-17.404499999999999</c:v>
                </c:pt>
                <c:pt idx="47155">
                  <c:v>-17.402500000000003</c:v>
                </c:pt>
                <c:pt idx="47156">
                  <c:v>-17.400500000000008</c:v>
                </c:pt>
                <c:pt idx="47157">
                  <c:v>-17.398500000000013</c:v>
                </c:pt>
                <c:pt idx="47158">
                  <c:v>-17.396500000000003</c:v>
                </c:pt>
                <c:pt idx="47159">
                  <c:v>-17.394500000000008</c:v>
                </c:pt>
                <c:pt idx="47160">
                  <c:v>-17.392500000000013</c:v>
                </c:pt>
                <c:pt idx="47161">
                  <c:v>-17.390500000000003</c:v>
                </c:pt>
                <c:pt idx="47162">
                  <c:v>-17.388500000000008</c:v>
                </c:pt>
                <c:pt idx="47163">
                  <c:v>-17.386500000000012</c:v>
                </c:pt>
                <c:pt idx="47164">
                  <c:v>-17.384500000000003</c:v>
                </c:pt>
                <c:pt idx="47165">
                  <c:v>-17.382500000000007</c:v>
                </c:pt>
                <c:pt idx="47166">
                  <c:v>-17.380500000000012</c:v>
                </c:pt>
                <c:pt idx="47167">
                  <c:v>-17.378500000000003</c:v>
                </c:pt>
                <c:pt idx="47168">
                  <c:v>-17.376500000000007</c:v>
                </c:pt>
                <c:pt idx="47169">
                  <c:v>-17.374500000000012</c:v>
                </c:pt>
                <c:pt idx="47170">
                  <c:v>-17.372500000000002</c:v>
                </c:pt>
                <c:pt idx="47171">
                  <c:v>-17.370500000000007</c:v>
                </c:pt>
                <c:pt idx="47172">
                  <c:v>-17.368500000000012</c:v>
                </c:pt>
                <c:pt idx="47173">
                  <c:v>-17.366500000000002</c:v>
                </c:pt>
                <c:pt idx="47174">
                  <c:v>-17.364500000000007</c:v>
                </c:pt>
                <c:pt idx="47175">
                  <c:v>-17.362500000000011</c:v>
                </c:pt>
                <c:pt idx="47176">
                  <c:v>-17.360500000000002</c:v>
                </c:pt>
                <c:pt idx="47177">
                  <c:v>-17.358500000000006</c:v>
                </c:pt>
                <c:pt idx="47178">
                  <c:v>-17.356500000000011</c:v>
                </c:pt>
                <c:pt idx="47179">
                  <c:v>-17.354500000000002</c:v>
                </c:pt>
                <c:pt idx="47180">
                  <c:v>-17.352500000000006</c:v>
                </c:pt>
                <c:pt idx="47181">
                  <c:v>-17.350500000000011</c:v>
                </c:pt>
                <c:pt idx="47182">
                  <c:v>-17.348500000000001</c:v>
                </c:pt>
                <c:pt idx="47183">
                  <c:v>-17.346500000000006</c:v>
                </c:pt>
                <c:pt idx="47184">
                  <c:v>-17.344500000000011</c:v>
                </c:pt>
                <c:pt idx="47185">
                  <c:v>-17.342500000000001</c:v>
                </c:pt>
                <c:pt idx="47186">
                  <c:v>-17.340500000000006</c:v>
                </c:pt>
                <c:pt idx="47187">
                  <c:v>-17.33850000000001</c:v>
                </c:pt>
                <c:pt idx="47188">
                  <c:v>-17.336500000000001</c:v>
                </c:pt>
                <c:pt idx="47189">
                  <c:v>-17.334500000000006</c:v>
                </c:pt>
                <c:pt idx="47190">
                  <c:v>-17.33250000000001</c:v>
                </c:pt>
                <c:pt idx="47191">
                  <c:v>-17.330500000000001</c:v>
                </c:pt>
                <c:pt idx="47192">
                  <c:v>-17.328500000000005</c:v>
                </c:pt>
                <c:pt idx="47193">
                  <c:v>-17.32650000000001</c:v>
                </c:pt>
                <c:pt idx="47194">
                  <c:v>-17.3245</c:v>
                </c:pt>
                <c:pt idx="47195">
                  <c:v>-17.322500000000005</c:v>
                </c:pt>
                <c:pt idx="47196">
                  <c:v>-17.32050000000001</c:v>
                </c:pt>
                <c:pt idx="47197">
                  <c:v>-17.3185</c:v>
                </c:pt>
                <c:pt idx="47198">
                  <c:v>-17.316500000000005</c:v>
                </c:pt>
                <c:pt idx="47199">
                  <c:v>-17.31450000000001</c:v>
                </c:pt>
                <c:pt idx="47200">
                  <c:v>-17.3125</c:v>
                </c:pt>
                <c:pt idx="47201">
                  <c:v>-17.310500000000005</c:v>
                </c:pt>
                <c:pt idx="47202">
                  <c:v>-17.308500000000009</c:v>
                </c:pt>
                <c:pt idx="47203">
                  <c:v>-17.3065</c:v>
                </c:pt>
                <c:pt idx="47204">
                  <c:v>-17.304500000000004</c:v>
                </c:pt>
                <c:pt idx="47205">
                  <c:v>-17.302500000000009</c:v>
                </c:pt>
                <c:pt idx="47206">
                  <c:v>-17.3005</c:v>
                </c:pt>
                <c:pt idx="47207">
                  <c:v>-17.298500000000004</c:v>
                </c:pt>
                <c:pt idx="47208">
                  <c:v>-17.296500000000009</c:v>
                </c:pt>
                <c:pt idx="47209">
                  <c:v>-17.294499999999999</c:v>
                </c:pt>
                <c:pt idx="47210">
                  <c:v>-17.292500000000004</c:v>
                </c:pt>
                <c:pt idx="47211">
                  <c:v>-17.290500000000009</c:v>
                </c:pt>
                <c:pt idx="47212">
                  <c:v>-17.288499999999999</c:v>
                </c:pt>
                <c:pt idx="47213">
                  <c:v>-17.286500000000004</c:v>
                </c:pt>
                <c:pt idx="47214">
                  <c:v>-17.284500000000008</c:v>
                </c:pt>
                <c:pt idx="47215">
                  <c:v>-17.282499999999999</c:v>
                </c:pt>
                <c:pt idx="47216">
                  <c:v>-17.280500000000004</c:v>
                </c:pt>
                <c:pt idx="47217">
                  <c:v>-17.278500000000008</c:v>
                </c:pt>
                <c:pt idx="47218">
                  <c:v>-17.276499999999999</c:v>
                </c:pt>
                <c:pt idx="47219">
                  <c:v>-17.274500000000003</c:v>
                </c:pt>
                <c:pt idx="47220">
                  <c:v>-17.272500000000008</c:v>
                </c:pt>
                <c:pt idx="47221">
                  <c:v>-17.270500000000013</c:v>
                </c:pt>
                <c:pt idx="47222">
                  <c:v>-17.268500000000003</c:v>
                </c:pt>
                <c:pt idx="47223">
                  <c:v>-17.266500000000008</c:v>
                </c:pt>
                <c:pt idx="47224">
                  <c:v>-17.264500000000012</c:v>
                </c:pt>
                <c:pt idx="47225">
                  <c:v>-17.262500000000003</c:v>
                </c:pt>
                <c:pt idx="47226">
                  <c:v>-17.260500000000008</c:v>
                </c:pt>
                <c:pt idx="47227">
                  <c:v>-17.258500000000012</c:v>
                </c:pt>
                <c:pt idx="47228">
                  <c:v>-17.256500000000003</c:v>
                </c:pt>
                <c:pt idx="47229">
                  <c:v>-17.254500000000007</c:v>
                </c:pt>
                <c:pt idx="47230">
                  <c:v>-17.252500000000012</c:v>
                </c:pt>
                <c:pt idx="47231">
                  <c:v>-17.250500000000002</c:v>
                </c:pt>
                <c:pt idx="47232">
                  <c:v>-17.248500000000007</c:v>
                </c:pt>
                <c:pt idx="47233">
                  <c:v>-17.246500000000012</c:v>
                </c:pt>
                <c:pt idx="47234">
                  <c:v>-17.244500000000002</c:v>
                </c:pt>
                <c:pt idx="47235">
                  <c:v>-17.242500000000007</c:v>
                </c:pt>
                <c:pt idx="47236">
                  <c:v>-17.240500000000011</c:v>
                </c:pt>
                <c:pt idx="47237">
                  <c:v>-17.238500000000002</c:v>
                </c:pt>
                <c:pt idx="47238">
                  <c:v>-17.236500000000007</c:v>
                </c:pt>
                <c:pt idx="47239">
                  <c:v>-17.234500000000011</c:v>
                </c:pt>
                <c:pt idx="47240">
                  <c:v>-17.232500000000002</c:v>
                </c:pt>
                <c:pt idx="47241">
                  <c:v>-17.230500000000006</c:v>
                </c:pt>
                <c:pt idx="47242">
                  <c:v>-17.228500000000011</c:v>
                </c:pt>
                <c:pt idx="47243">
                  <c:v>-17.226500000000001</c:v>
                </c:pt>
                <c:pt idx="47244">
                  <c:v>-17.224500000000006</c:v>
                </c:pt>
                <c:pt idx="47245">
                  <c:v>-17.222500000000011</c:v>
                </c:pt>
                <c:pt idx="47246">
                  <c:v>-17.220500000000001</c:v>
                </c:pt>
                <c:pt idx="47247">
                  <c:v>-17.218500000000006</c:v>
                </c:pt>
                <c:pt idx="47248">
                  <c:v>-17.216500000000011</c:v>
                </c:pt>
                <c:pt idx="47249">
                  <c:v>-17.214500000000001</c:v>
                </c:pt>
                <c:pt idx="47250">
                  <c:v>-17.212500000000006</c:v>
                </c:pt>
                <c:pt idx="47251">
                  <c:v>-17.21050000000001</c:v>
                </c:pt>
                <c:pt idx="47252">
                  <c:v>-17.208500000000001</c:v>
                </c:pt>
                <c:pt idx="47253">
                  <c:v>-17.206500000000005</c:v>
                </c:pt>
                <c:pt idx="47254">
                  <c:v>-17.20450000000001</c:v>
                </c:pt>
                <c:pt idx="47255">
                  <c:v>-17.202500000000001</c:v>
                </c:pt>
                <c:pt idx="47256">
                  <c:v>-17.200500000000005</c:v>
                </c:pt>
                <c:pt idx="47257">
                  <c:v>-17.19850000000001</c:v>
                </c:pt>
                <c:pt idx="47258">
                  <c:v>-17.1965</c:v>
                </c:pt>
                <c:pt idx="47259">
                  <c:v>-17.194500000000005</c:v>
                </c:pt>
                <c:pt idx="47260">
                  <c:v>-17.19250000000001</c:v>
                </c:pt>
                <c:pt idx="47261">
                  <c:v>-17.1905</c:v>
                </c:pt>
                <c:pt idx="47262">
                  <c:v>-17.188500000000005</c:v>
                </c:pt>
                <c:pt idx="47263">
                  <c:v>-17.186500000000009</c:v>
                </c:pt>
                <c:pt idx="47264">
                  <c:v>-17.1845</c:v>
                </c:pt>
                <c:pt idx="47265">
                  <c:v>-17.182500000000005</c:v>
                </c:pt>
                <c:pt idx="47266">
                  <c:v>-17.180500000000009</c:v>
                </c:pt>
                <c:pt idx="47267">
                  <c:v>-17.1785</c:v>
                </c:pt>
                <c:pt idx="47268">
                  <c:v>-17.176500000000004</c:v>
                </c:pt>
                <c:pt idx="47269">
                  <c:v>-17.174500000000009</c:v>
                </c:pt>
                <c:pt idx="47270">
                  <c:v>-17.172499999999999</c:v>
                </c:pt>
                <c:pt idx="47271">
                  <c:v>-17.170500000000004</c:v>
                </c:pt>
                <c:pt idx="47272">
                  <c:v>-17.168500000000009</c:v>
                </c:pt>
                <c:pt idx="47273">
                  <c:v>-17.166499999999999</c:v>
                </c:pt>
                <c:pt idx="47274">
                  <c:v>-17.164500000000004</c:v>
                </c:pt>
                <c:pt idx="47275">
                  <c:v>-17.162500000000009</c:v>
                </c:pt>
                <c:pt idx="47276">
                  <c:v>-17.160499999999999</c:v>
                </c:pt>
                <c:pt idx="47277">
                  <c:v>-17.158500000000004</c:v>
                </c:pt>
                <c:pt idx="47278">
                  <c:v>-17.156500000000008</c:v>
                </c:pt>
                <c:pt idx="47279">
                  <c:v>-17.154499999999999</c:v>
                </c:pt>
                <c:pt idx="47280">
                  <c:v>-17.152500000000003</c:v>
                </c:pt>
                <c:pt idx="47281">
                  <c:v>-17.150500000000008</c:v>
                </c:pt>
                <c:pt idx="47282">
                  <c:v>-17.148500000000013</c:v>
                </c:pt>
                <c:pt idx="47283">
                  <c:v>-17.146500000000003</c:v>
                </c:pt>
                <c:pt idx="47284">
                  <c:v>-17.144500000000008</c:v>
                </c:pt>
                <c:pt idx="47285">
                  <c:v>-17.142500000000013</c:v>
                </c:pt>
                <c:pt idx="47286">
                  <c:v>-17.140500000000003</c:v>
                </c:pt>
                <c:pt idx="47287">
                  <c:v>-17.138500000000008</c:v>
                </c:pt>
                <c:pt idx="47288">
                  <c:v>-17.136500000000012</c:v>
                </c:pt>
                <c:pt idx="47289">
                  <c:v>-17.134500000000003</c:v>
                </c:pt>
                <c:pt idx="47290">
                  <c:v>-17.132500000000007</c:v>
                </c:pt>
                <c:pt idx="47291">
                  <c:v>-17.130500000000012</c:v>
                </c:pt>
                <c:pt idx="47292">
                  <c:v>-17.128500000000003</c:v>
                </c:pt>
                <c:pt idx="47293">
                  <c:v>-17.126500000000007</c:v>
                </c:pt>
                <c:pt idx="47294">
                  <c:v>-17.124500000000012</c:v>
                </c:pt>
                <c:pt idx="47295">
                  <c:v>-17.122500000000002</c:v>
                </c:pt>
                <c:pt idx="47296">
                  <c:v>-17.120500000000007</c:v>
                </c:pt>
                <c:pt idx="47297">
                  <c:v>-17.118500000000012</c:v>
                </c:pt>
                <c:pt idx="47298">
                  <c:v>-17.116500000000002</c:v>
                </c:pt>
                <c:pt idx="47299">
                  <c:v>-17.114500000000007</c:v>
                </c:pt>
                <c:pt idx="47300">
                  <c:v>-17.112500000000011</c:v>
                </c:pt>
                <c:pt idx="47301">
                  <c:v>-17.110500000000002</c:v>
                </c:pt>
                <c:pt idx="47302">
                  <c:v>-17.108500000000006</c:v>
                </c:pt>
                <c:pt idx="47303">
                  <c:v>-17.106500000000011</c:v>
                </c:pt>
                <c:pt idx="47304">
                  <c:v>-17.104500000000002</c:v>
                </c:pt>
                <c:pt idx="47305">
                  <c:v>-17.102500000000006</c:v>
                </c:pt>
                <c:pt idx="47306">
                  <c:v>-17.100500000000011</c:v>
                </c:pt>
                <c:pt idx="47307">
                  <c:v>-17.098500000000001</c:v>
                </c:pt>
                <c:pt idx="47308">
                  <c:v>-17.096500000000006</c:v>
                </c:pt>
                <c:pt idx="47309">
                  <c:v>-17.094500000000011</c:v>
                </c:pt>
                <c:pt idx="47310">
                  <c:v>-17.092500000000001</c:v>
                </c:pt>
                <c:pt idx="47311">
                  <c:v>-17.090500000000006</c:v>
                </c:pt>
                <c:pt idx="47312">
                  <c:v>-17.08850000000001</c:v>
                </c:pt>
                <c:pt idx="47313">
                  <c:v>-17.086500000000001</c:v>
                </c:pt>
                <c:pt idx="47314">
                  <c:v>-17.084500000000006</c:v>
                </c:pt>
                <c:pt idx="47315">
                  <c:v>-17.08250000000001</c:v>
                </c:pt>
                <c:pt idx="47316">
                  <c:v>-17.080500000000001</c:v>
                </c:pt>
                <c:pt idx="47317">
                  <c:v>-17.078500000000005</c:v>
                </c:pt>
                <c:pt idx="47318">
                  <c:v>-17.07650000000001</c:v>
                </c:pt>
                <c:pt idx="47319">
                  <c:v>-17.0745</c:v>
                </c:pt>
                <c:pt idx="47320">
                  <c:v>-17.072500000000005</c:v>
                </c:pt>
                <c:pt idx="47321">
                  <c:v>-17.07050000000001</c:v>
                </c:pt>
                <c:pt idx="47322">
                  <c:v>-17.0685</c:v>
                </c:pt>
                <c:pt idx="47323">
                  <c:v>-17.066500000000005</c:v>
                </c:pt>
                <c:pt idx="47324">
                  <c:v>-17.06450000000001</c:v>
                </c:pt>
                <c:pt idx="47325">
                  <c:v>-17.0625</c:v>
                </c:pt>
                <c:pt idx="47326">
                  <c:v>-17.060500000000005</c:v>
                </c:pt>
                <c:pt idx="47327">
                  <c:v>-17.058500000000009</c:v>
                </c:pt>
                <c:pt idx="47328">
                  <c:v>-17.0565</c:v>
                </c:pt>
                <c:pt idx="47329">
                  <c:v>-17.054500000000004</c:v>
                </c:pt>
                <c:pt idx="47330">
                  <c:v>-17.052500000000009</c:v>
                </c:pt>
                <c:pt idx="47331">
                  <c:v>-17.0505</c:v>
                </c:pt>
                <c:pt idx="47332">
                  <c:v>-17.048500000000004</c:v>
                </c:pt>
                <c:pt idx="47333">
                  <c:v>-17.046500000000009</c:v>
                </c:pt>
                <c:pt idx="47334">
                  <c:v>-17.044499999999999</c:v>
                </c:pt>
                <c:pt idx="47335">
                  <c:v>-17.042500000000004</c:v>
                </c:pt>
                <c:pt idx="47336">
                  <c:v>-17.040500000000009</c:v>
                </c:pt>
                <c:pt idx="47337">
                  <c:v>-17.038499999999999</c:v>
                </c:pt>
                <c:pt idx="47338">
                  <c:v>-17.036500000000004</c:v>
                </c:pt>
                <c:pt idx="47339">
                  <c:v>-17.034500000000008</c:v>
                </c:pt>
                <c:pt idx="47340">
                  <c:v>-17.032499999999999</c:v>
                </c:pt>
                <c:pt idx="47341">
                  <c:v>-17.030500000000004</c:v>
                </c:pt>
                <c:pt idx="47342">
                  <c:v>-17.028500000000008</c:v>
                </c:pt>
                <c:pt idx="47343">
                  <c:v>-17.026499999999999</c:v>
                </c:pt>
                <c:pt idx="47344">
                  <c:v>-17.024500000000003</c:v>
                </c:pt>
                <c:pt idx="47345">
                  <c:v>-17.022500000000008</c:v>
                </c:pt>
                <c:pt idx="47346">
                  <c:v>-17.020500000000013</c:v>
                </c:pt>
                <c:pt idx="47347">
                  <c:v>-17.018500000000003</c:v>
                </c:pt>
                <c:pt idx="47348">
                  <c:v>-17.016500000000008</c:v>
                </c:pt>
                <c:pt idx="47349">
                  <c:v>-17.014500000000012</c:v>
                </c:pt>
                <c:pt idx="47350">
                  <c:v>-17.012500000000003</c:v>
                </c:pt>
                <c:pt idx="47351">
                  <c:v>-17.010500000000008</c:v>
                </c:pt>
                <c:pt idx="47352">
                  <c:v>-17.008500000000012</c:v>
                </c:pt>
                <c:pt idx="47353">
                  <c:v>-17.006500000000003</c:v>
                </c:pt>
                <c:pt idx="47354">
                  <c:v>-17.004500000000007</c:v>
                </c:pt>
                <c:pt idx="47355">
                  <c:v>-17.002500000000012</c:v>
                </c:pt>
                <c:pt idx="47356">
                  <c:v>-17.000500000000002</c:v>
                </c:pt>
                <c:pt idx="47357">
                  <c:v>-16.998500000000007</c:v>
                </c:pt>
                <c:pt idx="47358">
                  <c:v>-16.996500000000012</c:v>
                </c:pt>
                <c:pt idx="47359">
                  <c:v>-16.994500000000002</c:v>
                </c:pt>
                <c:pt idx="47360">
                  <c:v>-16.992500000000007</c:v>
                </c:pt>
                <c:pt idx="47361">
                  <c:v>-16.990500000000011</c:v>
                </c:pt>
                <c:pt idx="47362">
                  <c:v>-16.988500000000002</c:v>
                </c:pt>
                <c:pt idx="47363">
                  <c:v>-16.986500000000007</c:v>
                </c:pt>
                <c:pt idx="47364">
                  <c:v>-16.984500000000011</c:v>
                </c:pt>
                <c:pt idx="47365">
                  <c:v>-16.982500000000002</c:v>
                </c:pt>
                <c:pt idx="47366">
                  <c:v>-16.980500000000006</c:v>
                </c:pt>
                <c:pt idx="47367">
                  <c:v>-16.978500000000011</c:v>
                </c:pt>
                <c:pt idx="47368">
                  <c:v>-16.976500000000001</c:v>
                </c:pt>
                <c:pt idx="47369">
                  <c:v>-16.974500000000006</c:v>
                </c:pt>
                <c:pt idx="47370">
                  <c:v>-16.972500000000011</c:v>
                </c:pt>
                <c:pt idx="47371">
                  <c:v>-16.970500000000001</c:v>
                </c:pt>
                <c:pt idx="47372">
                  <c:v>-16.968500000000006</c:v>
                </c:pt>
                <c:pt idx="47373">
                  <c:v>-16.966500000000011</c:v>
                </c:pt>
                <c:pt idx="47374">
                  <c:v>-16.964500000000001</c:v>
                </c:pt>
                <c:pt idx="47375">
                  <c:v>-16.962500000000006</c:v>
                </c:pt>
                <c:pt idx="47376">
                  <c:v>-16.96050000000001</c:v>
                </c:pt>
                <c:pt idx="47377">
                  <c:v>-16.958500000000001</c:v>
                </c:pt>
                <c:pt idx="47378">
                  <c:v>-16.956500000000005</c:v>
                </c:pt>
                <c:pt idx="47379">
                  <c:v>-16.95450000000001</c:v>
                </c:pt>
                <c:pt idx="47380">
                  <c:v>-16.952500000000001</c:v>
                </c:pt>
                <c:pt idx="47381">
                  <c:v>-16.950500000000005</c:v>
                </c:pt>
                <c:pt idx="47382">
                  <c:v>-16.94850000000001</c:v>
                </c:pt>
                <c:pt idx="47383">
                  <c:v>-16.9465</c:v>
                </c:pt>
                <c:pt idx="47384">
                  <c:v>-16.944500000000005</c:v>
                </c:pt>
                <c:pt idx="47385">
                  <c:v>-16.94250000000001</c:v>
                </c:pt>
                <c:pt idx="47386">
                  <c:v>-16.9405</c:v>
                </c:pt>
                <c:pt idx="47387">
                  <c:v>-16.938500000000005</c:v>
                </c:pt>
                <c:pt idx="47388">
                  <c:v>-16.936500000000009</c:v>
                </c:pt>
                <c:pt idx="47389">
                  <c:v>-16.9345</c:v>
                </c:pt>
                <c:pt idx="47390">
                  <c:v>-16.932500000000005</c:v>
                </c:pt>
                <c:pt idx="47391">
                  <c:v>-16.930500000000009</c:v>
                </c:pt>
                <c:pt idx="47392">
                  <c:v>-16.9285</c:v>
                </c:pt>
                <c:pt idx="47393">
                  <c:v>-16.926500000000004</c:v>
                </c:pt>
                <c:pt idx="47394">
                  <c:v>-16.924500000000009</c:v>
                </c:pt>
                <c:pt idx="47395">
                  <c:v>-16.922499999999999</c:v>
                </c:pt>
                <c:pt idx="47396">
                  <c:v>-16.920500000000004</c:v>
                </c:pt>
                <c:pt idx="47397">
                  <c:v>-16.918500000000009</c:v>
                </c:pt>
                <c:pt idx="47398">
                  <c:v>-16.916499999999999</c:v>
                </c:pt>
                <c:pt idx="47399">
                  <c:v>-16.914500000000004</c:v>
                </c:pt>
                <c:pt idx="47400">
                  <c:v>-16.912500000000009</c:v>
                </c:pt>
                <c:pt idx="47401">
                  <c:v>-16.910499999999999</c:v>
                </c:pt>
                <c:pt idx="47402">
                  <c:v>-16.908500000000004</c:v>
                </c:pt>
                <c:pt idx="47403">
                  <c:v>-16.906500000000008</c:v>
                </c:pt>
                <c:pt idx="47404">
                  <c:v>-16.904499999999999</c:v>
                </c:pt>
                <c:pt idx="47405">
                  <c:v>-16.902500000000003</c:v>
                </c:pt>
                <c:pt idx="47406">
                  <c:v>-16.900500000000008</c:v>
                </c:pt>
                <c:pt idx="47407">
                  <c:v>-16.898500000000013</c:v>
                </c:pt>
                <c:pt idx="47408">
                  <c:v>-16.896500000000003</c:v>
                </c:pt>
                <c:pt idx="47409">
                  <c:v>-16.894500000000008</c:v>
                </c:pt>
                <c:pt idx="47410">
                  <c:v>-16.892500000000013</c:v>
                </c:pt>
                <c:pt idx="47411">
                  <c:v>-16.890500000000003</c:v>
                </c:pt>
                <c:pt idx="47412">
                  <c:v>-16.888500000000008</c:v>
                </c:pt>
                <c:pt idx="47413">
                  <c:v>-16.886500000000012</c:v>
                </c:pt>
                <c:pt idx="47414">
                  <c:v>-16.884500000000003</c:v>
                </c:pt>
                <c:pt idx="47415">
                  <c:v>-16.882500000000007</c:v>
                </c:pt>
                <c:pt idx="47416">
                  <c:v>-16.880500000000012</c:v>
                </c:pt>
                <c:pt idx="47417">
                  <c:v>-16.878500000000003</c:v>
                </c:pt>
                <c:pt idx="47418">
                  <c:v>-16.876500000000007</c:v>
                </c:pt>
                <c:pt idx="47419">
                  <c:v>-16.874500000000012</c:v>
                </c:pt>
                <c:pt idx="47420">
                  <c:v>-16.872500000000002</c:v>
                </c:pt>
                <c:pt idx="47421">
                  <c:v>-16.870500000000007</c:v>
                </c:pt>
                <c:pt idx="47422">
                  <c:v>-16.868500000000012</c:v>
                </c:pt>
                <c:pt idx="47423">
                  <c:v>-16.866500000000002</c:v>
                </c:pt>
                <c:pt idx="47424">
                  <c:v>-16.864500000000007</c:v>
                </c:pt>
                <c:pt idx="47425">
                  <c:v>-16.862500000000011</c:v>
                </c:pt>
                <c:pt idx="47426">
                  <c:v>-16.860500000000002</c:v>
                </c:pt>
                <c:pt idx="47427">
                  <c:v>-16.858500000000006</c:v>
                </c:pt>
                <c:pt idx="47428">
                  <c:v>-16.856500000000011</c:v>
                </c:pt>
                <c:pt idx="47429">
                  <c:v>-16.854500000000002</c:v>
                </c:pt>
                <c:pt idx="47430">
                  <c:v>-16.852500000000006</c:v>
                </c:pt>
                <c:pt idx="47431">
                  <c:v>-16.850500000000011</c:v>
                </c:pt>
                <c:pt idx="47432">
                  <c:v>-16.848500000000001</c:v>
                </c:pt>
                <c:pt idx="47433">
                  <c:v>-16.846500000000006</c:v>
                </c:pt>
                <c:pt idx="47434">
                  <c:v>-16.844500000000011</c:v>
                </c:pt>
                <c:pt idx="47435">
                  <c:v>-16.842500000000001</c:v>
                </c:pt>
                <c:pt idx="47436">
                  <c:v>-16.840500000000006</c:v>
                </c:pt>
                <c:pt idx="47437">
                  <c:v>-16.83850000000001</c:v>
                </c:pt>
                <c:pt idx="47438">
                  <c:v>-16.836500000000001</c:v>
                </c:pt>
                <c:pt idx="47439">
                  <c:v>-16.834500000000006</c:v>
                </c:pt>
                <c:pt idx="47440">
                  <c:v>-16.83250000000001</c:v>
                </c:pt>
                <c:pt idx="47441">
                  <c:v>-16.830500000000001</c:v>
                </c:pt>
                <c:pt idx="47442">
                  <c:v>-16.828500000000005</c:v>
                </c:pt>
                <c:pt idx="47443">
                  <c:v>-16.82650000000001</c:v>
                </c:pt>
                <c:pt idx="47444">
                  <c:v>-16.8245</c:v>
                </c:pt>
                <c:pt idx="47445">
                  <c:v>-16.822500000000005</c:v>
                </c:pt>
                <c:pt idx="47446">
                  <c:v>-16.82050000000001</c:v>
                </c:pt>
                <c:pt idx="47447">
                  <c:v>-16.8185</c:v>
                </c:pt>
                <c:pt idx="47448">
                  <c:v>-16.816500000000005</c:v>
                </c:pt>
                <c:pt idx="47449">
                  <c:v>-16.81450000000001</c:v>
                </c:pt>
                <c:pt idx="47450">
                  <c:v>-16.8125</c:v>
                </c:pt>
                <c:pt idx="47451">
                  <c:v>-16.810500000000005</c:v>
                </c:pt>
                <c:pt idx="47452">
                  <c:v>-16.808500000000009</c:v>
                </c:pt>
                <c:pt idx="47453">
                  <c:v>-16.8065</c:v>
                </c:pt>
                <c:pt idx="47454">
                  <c:v>-16.804500000000004</c:v>
                </c:pt>
                <c:pt idx="47455">
                  <c:v>-16.802500000000009</c:v>
                </c:pt>
                <c:pt idx="47456">
                  <c:v>-16.8005</c:v>
                </c:pt>
                <c:pt idx="47457">
                  <c:v>-16.798500000000004</c:v>
                </c:pt>
                <c:pt idx="47458">
                  <c:v>-16.796500000000009</c:v>
                </c:pt>
                <c:pt idx="47459">
                  <c:v>-16.794499999999999</c:v>
                </c:pt>
                <c:pt idx="47460">
                  <c:v>-16.792500000000004</c:v>
                </c:pt>
                <c:pt idx="47461">
                  <c:v>-16.790500000000009</c:v>
                </c:pt>
                <c:pt idx="47462">
                  <c:v>-16.788499999999999</c:v>
                </c:pt>
                <c:pt idx="47463">
                  <c:v>-16.786500000000004</c:v>
                </c:pt>
                <c:pt idx="47464">
                  <c:v>-16.784500000000008</c:v>
                </c:pt>
                <c:pt idx="47465">
                  <c:v>-16.782499999999999</c:v>
                </c:pt>
                <c:pt idx="47466">
                  <c:v>-16.780500000000004</c:v>
                </c:pt>
                <c:pt idx="47467">
                  <c:v>-16.778500000000008</c:v>
                </c:pt>
                <c:pt idx="47468">
                  <c:v>-16.776499999999999</c:v>
                </c:pt>
                <c:pt idx="47469">
                  <c:v>-16.774500000000003</c:v>
                </c:pt>
                <c:pt idx="47470">
                  <c:v>-16.772500000000008</c:v>
                </c:pt>
                <c:pt idx="47471">
                  <c:v>-16.770500000000013</c:v>
                </c:pt>
                <c:pt idx="47472">
                  <c:v>-16.768500000000003</c:v>
                </c:pt>
                <c:pt idx="47473">
                  <c:v>-16.766500000000008</c:v>
                </c:pt>
                <c:pt idx="47474">
                  <c:v>-16.764500000000012</c:v>
                </c:pt>
                <c:pt idx="47475">
                  <c:v>-16.762500000000003</c:v>
                </c:pt>
                <c:pt idx="47476">
                  <c:v>-16.760500000000008</c:v>
                </c:pt>
                <c:pt idx="47477">
                  <c:v>-16.758500000000012</c:v>
                </c:pt>
                <c:pt idx="47478">
                  <c:v>-16.756500000000003</c:v>
                </c:pt>
                <c:pt idx="47479">
                  <c:v>-16.754500000000007</c:v>
                </c:pt>
                <c:pt idx="47480">
                  <c:v>-16.752500000000012</c:v>
                </c:pt>
                <c:pt idx="47481">
                  <c:v>-16.750500000000002</c:v>
                </c:pt>
                <c:pt idx="47482">
                  <c:v>-16.748500000000007</c:v>
                </c:pt>
                <c:pt idx="47483">
                  <c:v>-16.746500000000012</c:v>
                </c:pt>
                <c:pt idx="47484">
                  <c:v>-16.744500000000002</c:v>
                </c:pt>
                <c:pt idx="47485">
                  <c:v>-16.742500000000007</c:v>
                </c:pt>
                <c:pt idx="47486">
                  <c:v>-16.740500000000011</c:v>
                </c:pt>
                <c:pt idx="47487">
                  <c:v>-16.738500000000002</c:v>
                </c:pt>
                <c:pt idx="47488">
                  <c:v>-16.736500000000007</c:v>
                </c:pt>
                <c:pt idx="47489">
                  <c:v>-16.734500000000011</c:v>
                </c:pt>
                <c:pt idx="47490">
                  <c:v>-16.732500000000002</c:v>
                </c:pt>
                <c:pt idx="47491">
                  <c:v>-16.730500000000006</c:v>
                </c:pt>
                <c:pt idx="47492">
                  <c:v>-16.728500000000011</c:v>
                </c:pt>
                <c:pt idx="47493">
                  <c:v>-16.726500000000001</c:v>
                </c:pt>
                <c:pt idx="47494">
                  <c:v>-16.724500000000006</c:v>
                </c:pt>
                <c:pt idx="47495">
                  <c:v>-16.722500000000011</c:v>
                </c:pt>
                <c:pt idx="47496">
                  <c:v>-16.720500000000001</c:v>
                </c:pt>
                <c:pt idx="47497">
                  <c:v>-16.718500000000006</c:v>
                </c:pt>
                <c:pt idx="47498">
                  <c:v>-16.716500000000011</c:v>
                </c:pt>
                <c:pt idx="47499">
                  <c:v>-16.714500000000001</c:v>
                </c:pt>
                <c:pt idx="47500">
                  <c:v>-16.712500000000006</c:v>
                </c:pt>
                <c:pt idx="47501">
                  <c:v>-16.71050000000001</c:v>
                </c:pt>
                <c:pt idx="47502">
                  <c:v>-16.708500000000001</c:v>
                </c:pt>
                <c:pt idx="47503">
                  <c:v>-16.706500000000005</c:v>
                </c:pt>
                <c:pt idx="47504">
                  <c:v>-16.70450000000001</c:v>
                </c:pt>
                <c:pt idx="47505">
                  <c:v>-16.702500000000001</c:v>
                </c:pt>
                <c:pt idx="47506">
                  <c:v>-16.700500000000005</c:v>
                </c:pt>
                <c:pt idx="47507">
                  <c:v>-16.69850000000001</c:v>
                </c:pt>
                <c:pt idx="47508">
                  <c:v>-16.6965</c:v>
                </c:pt>
                <c:pt idx="47509">
                  <c:v>-16.694500000000005</c:v>
                </c:pt>
                <c:pt idx="47510">
                  <c:v>-16.69250000000001</c:v>
                </c:pt>
                <c:pt idx="47511">
                  <c:v>-16.6905</c:v>
                </c:pt>
                <c:pt idx="47512">
                  <c:v>-16.688500000000005</c:v>
                </c:pt>
                <c:pt idx="47513">
                  <c:v>-16.686500000000009</c:v>
                </c:pt>
                <c:pt idx="47514">
                  <c:v>-16.6845</c:v>
                </c:pt>
                <c:pt idx="47515">
                  <c:v>-16.682500000000005</c:v>
                </c:pt>
                <c:pt idx="47516">
                  <c:v>-16.680500000000009</c:v>
                </c:pt>
                <c:pt idx="47517">
                  <c:v>-16.6785</c:v>
                </c:pt>
                <c:pt idx="47518">
                  <c:v>-16.676500000000004</c:v>
                </c:pt>
                <c:pt idx="47519">
                  <c:v>-16.674500000000009</c:v>
                </c:pt>
                <c:pt idx="47520">
                  <c:v>-16.672499999999999</c:v>
                </c:pt>
                <c:pt idx="47521">
                  <c:v>-16.670500000000004</c:v>
                </c:pt>
                <c:pt idx="47522">
                  <c:v>-16.668500000000009</c:v>
                </c:pt>
                <c:pt idx="47523">
                  <c:v>-16.666499999999999</c:v>
                </c:pt>
                <c:pt idx="47524">
                  <c:v>-16.664500000000004</c:v>
                </c:pt>
                <c:pt idx="47525">
                  <c:v>-16.662500000000009</c:v>
                </c:pt>
                <c:pt idx="47526">
                  <c:v>-16.660499999999999</c:v>
                </c:pt>
                <c:pt idx="47527">
                  <c:v>-16.658500000000004</c:v>
                </c:pt>
                <c:pt idx="47528">
                  <c:v>-16.656500000000008</c:v>
                </c:pt>
                <c:pt idx="47529">
                  <c:v>-16.654499999999999</c:v>
                </c:pt>
                <c:pt idx="47530">
                  <c:v>-16.652500000000003</c:v>
                </c:pt>
                <c:pt idx="47531">
                  <c:v>-16.650500000000008</c:v>
                </c:pt>
                <c:pt idx="47532">
                  <c:v>-16.648500000000013</c:v>
                </c:pt>
                <c:pt idx="47533">
                  <c:v>-16.646500000000003</c:v>
                </c:pt>
                <c:pt idx="47534">
                  <c:v>-16.644500000000008</c:v>
                </c:pt>
                <c:pt idx="47535">
                  <c:v>-16.642500000000013</c:v>
                </c:pt>
                <c:pt idx="47536">
                  <c:v>-16.640500000000003</c:v>
                </c:pt>
                <c:pt idx="47537">
                  <c:v>-16.638500000000008</c:v>
                </c:pt>
                <c:pt idx="47538">
                  <c:v>-16.636500000000012</c:v>
                </c:pt>
                <c:pt idx="47539">
                  <c:v>-16.634500000000003</c:v>
                </c:pt>
                <c:pt idx="47540">
                  <c:v>-16.632500000000007</c:v>
                </c:pt>
                <c:pt idx="47541">
                  <c:v>-16.630500000000012</c:v>
                </c:pt>
                <c:pt idx="47542">
                  <c:v>-16.628500000000003</c:v>
                </c:pt>
                <c:pt idx="47543">
                  <c:v>-16.626500000000007</c:v>
                </c:pt>
                <c:pt idx="47544">
                  <c:v>-16.624500000000012</c:v>
                </c:pt>
                <c:pt idx="47545">
                  <c:v>-16.622500000000002</c:v>
                </c:pt>
                <c:pt idx="47546">
                  <c:v>-16.620500000000007</c:v>
                </c:pt>
                <c:pt idx="47547">
                  <c:v>-16.618500000000012</c:v>
                </c:pt>
                <c:pt idx="47548">
                  <c:v>-16.616500000000002</c:v>
                </c:pt>
                <c:pt idx="47549">
                  <c:v>-16.614500000000007</c:v>
                </c:pt>
                <c:pt idx="47550">
                  <c:v>-16.612500000000011</c:v>
                </c:pt>
                <c:pt idx="47551">
                  <c:v>-16.610500000000002</c:v>
                </c:pt>
                <c:pt idx="47552">
                  <c:v>-16.608500000000006</c:v>
                </c:pt>
                <c:pt idx="47553">
                  <c:v>-16.606500000000011</c:v>
                </c:pt>
                <c:pt idx="47554">
                  <c:v>-16.604500000000002</c:v>
                </c:pt>
                <c:pt idx="47555">
                  <c:v>-16.602500000000006</c:v>
                </c:pt>
                <c:pt idx="47556">
                  <c:v>-16.600500000000011</c:v>
                </c:pt>
                <c:pt idx="47557">
                  <c:v>-16.598500000000001</c:v>
                </c:pt>
                <c:pt idx="47558">
                  <c:v>-16.596500000000006</c:v>
                </c:pt>
                <c:pt idx="47559">
                  <c:v>-16.594500000000011</c:v>
                </c:pt>
                <c:pt idx="47560">
                  <c:v>-16.592500000000001</c:v>
                </c:pt>
                <c:pt idx="47561">
                  <c:v>-16.590500000000006</c:v>
                </c:pt>
                <c:pt idx="47562">
                  <c:v>-16.58850000000001</c:v>
                </c:pt>
                <c:pt idx="47563">
                  <c:v>-16.586500000000001</c:v>
                </c:pt>
                <c:pt idx="47564">
                  <c:v>-16.584500000000006</c:v>
                </c:pt>
                <c:pt idx="47565">
                  <c:v>-16.58250000000001</c:v>
                </c:pt>
                <c:pt idx="47566">
                  <c:v>-16.580500000000001</c:v>
                </c:pt>
                <c:pt idx="47567">
                  <c:v>-16.578500000000005</c:v>
                </c:pt>
                <c:pt idx="47568">
                  <c:v>-16.57650000000001</c:v>
                </c:pt>
                <c:pt idx="47569">
                  <c:v>-16.5745</c:v>
                </c:pt>
                <c:pt idx="47570">
                  <c:v>-16.572500000000005</c:v>
                </c:pt>
                <c:pt idx="47571">
                  <c:v>-16.57050000000001</c:v>
                </c:pt>
                <c:pt idx="47572">
                  <c:v>-16.5685</c:v>
                </c:pt>
                <c:pt idx="47573">
                  <c:v>-16.566500000000005</c:v>
                </c:pt>
                <c:pt idx="47574">
                  <c:v>-16.56450000000001</c:v>
                </c:pt>
                <c:pt idx="47575">
                  <c:v>-16.5625</c:v>
                </c:pt>
                <c:pt idx="47576">
                  <c:v>-16.560500000000005</c:v>
                </c:pt>
                <c:pt idx="47577">
                  <c:v>-16.558500000000009</c:v>
                </c:pt>
                <c:pt idx="47578">
                  <c:v>-16.5565</c:v>
                </c:pt>
                <c:pt idx="47579">
                  <c:v>-16.554500000000004</c:v>
                </c:pt>
                <c:pt idx="47580">
                  <c:v>-16.552500000000009</c:v>
                </c:pt>
                <c:pt idx="47581">
                  <c:v>-16.5505</c:v>
                </c:pt>
                <c:pt idx="47582">
                  <c:v>-16.548500000000004</c:v>
                </c:pt>
                <c:pt idx="47583">
                  <c:v>-16.546500000000009</c:v>
                </c:pt>
                <c:pt idx="47584">
                  <c:v>-16.544499999999999</c:v>
                </c:pt>
                <c:pt idx="47585">
                  <c:v>-16.542500000000004</c:v>
                </c:pt>
                <c:pt idx="47586">
                  <c:v>-16.540500000000009</c:v>
                </c:pt>
                <c:pt idx="47587">
                  <c:v>-16.538499999999999</c:v>
                </c:pt>
                <c:pt idx="47588">
                  <c:v>-16.536500000000004</c:v>
                </c:pt>
                <c:pt idx="47589">
                  <c:v>-16.534500000000008</c:v>
                </c:pt>
                <c:pt idx="47590">
                  <c:v>-16.532499999999999</c:v>
                </c:pt>
                <c:pt idx="47591">
                  <c:v>-16.530500000000004</c:v>
                </c:pt>
                <c:pt idx="47592">
                  <c:v>-16.528500000000008</c:v>
                </c:pt>
                <c:pt idx="47593">
                  <c:v>-16.526499999999999</c:v>
                </c:pt>
                <c:pt idx="47594">
                  <c:v>-16.524500000000003</c:v>
                </c:pt>
                <c:pt idx="47595">
                  <c:v>-16.522500000000008</c:v>
                </c:pt>
                <c:pt idx="47596">
                  <c:v>-16.520500000000013</c:v>
                </c:pt>
                <c:pt idx="47597">
                  <c:v>-16.518500000000003</c:v>
                </c:pt>
                <c:pt idx="47598">
                  <c:v>-16.516500000000008</c:v>
                </c:pt>
                <c:pt idx="47599">
                  <c:v>-16.514500000000012</c:v>
                </c:pt>
                <c:pt idx="47600">
                  <c:v>-16.512500000000003</c:v>
                </c:pt>
                <c:pt idx="47601">
                  <c:v>-16.510500000000008</c:v>
                </c:pt>
                <c:pt idx="47602">
                  <c:v>-16.508500000000012</c:v>
                </c:pt>
                <c:pt idx="47603">
                  <c:v>-16.506500000000003</c:v>
                </c:pt>
                <c:pt idx="47604">
                  <c:v>-16.504500000000007</c:v>
                </c:pt>
                <c:pt idx="47605">
                  <c:v>-16.502500000000012</c:v>
                </c:pt>
                <c:pt idx="47606">
                  <c:v>-16.500500000000002</c:v>
                </c:pt>
                <c:pt idx="47607">
                  <c:v>-16.498500000000007</c:v>
                </c:pt>
                <c:pt idx="47608">
                  <c:v>-16.496500000000012</c:v>
                </c:pt>
                <c:pt idx="47609">
                  <c:v>-16.494500000000002</c:v>
                </c:pt>
                <c:pt idx="47610">
                  <c:v>-16.492500000000007</c:v>
                </c:pt>
                <c:pt idx="47611">
                  <c:v>-16.490500000000011</c:v>
                </c:pt>
                <c:pt idx="47612">
                  <c:v>-16.488500000000002</c:v>
                </c:pt>
                <c:pt idx="47613">
                  <c:v>-16.486500000000007</c:v>
                </c:pt>
                <c:pt idx="47614">
                  <c:v>-16.484500000000011</c:v>
                </c:pt>
                <c:pt idx="47615">
                  <c:v>-16.482500000000002</c:v>
                </c:pt>
                <c:pt idx="47616">
                  <c:v>-16.480500000000006</c:v>
                </c:pt>
                <c:pt idx="47617">
                  <c:v>-16.478500000000011</c:v>
                </c:pt>
                <c:pt idx="47618">
                  <c:v>-16.476500000000001</c:v>
                </c:pt>
                <c:pt idx="47619">
                  <c:v>-16.474500000000006</c:v>
                </c:pt>
                <c:pt idx="47620">
                  <c:v>-16.472500000000011</c:v>
                </c:pt>
                <c:pt idx="47621">
                  <c:v>-16.470500000000001</c:v>
                </c:pt>
                <c:pt idx="47622">
                  <c:v>-16.468500000000006</c:v>
                </c:pt>
                <c:pt idx="47623">
                  <c:v>-16.466500000000011</c:v>
                </c:pt>
                <c:pt idx="47624">
                  <c:v>-16.464500000000001</c:v>
                </c:pt>
                <c:pt idx="47625">
                  <c:v>-16.462500000000006</c:v>
                </c:pt>
                <c:pt idx="47626">
                  <c:v>-16.46050000000001</c:v>
                </c:pt>
                <c:pt idx="47627">
                  <c:v>-16.458500000000001</c:v>
                </c:pt>
                <c:pt idx="47628">
                  <c:v>-16.456500000000005</c:v>
                </c:pt>
                <c:pt idx="47629">
                  <c:v>-16.45450000000001</c:v>
                </c:pt>
                <c:pt idx="47630">
                  <c:v>-16.452500000000001</c:v>
                </c:pt>
                <c:pt idx="47631">
                  <c:v>-16.450500000000005</c:v>
                </c:pt>
                <c:pt idx="47632">
                  <c:v>-16.44850000000001</c:v>
                </c:pt>
                <c:pt idx="47633">
                  <c:v>-16.4465</c:v>
                </c:pt>
                <c:pt idx="47634">
                  <c:v>-16.444500000000005</c:v>
                </c:pt>
                <c:pt idx="47635">
                  <c:v>-16.44250000000001</c:v>
                </c:pt>
                <c:pt idx="47636">
                  <c:v>-16.4405</c:v>
                </c:pt>
                <c:pt idx="47637">
                  <c:v>-16.438500000000005</c:v>
                </c:pt>
                <c:pt idx="47638">
                  <c:v>-16.436500000000009</c:v>
                </c:pt>
                <c:pt idx="47639">
                  <c:v>-16.4345</c:v>
                </c:pt>
                <c:pt idx="47640">
                  <c:v>-16.432500000000005</c:v>
                </c:pt>
                <c:pt idx="47641">
                  <c:v>-16.430500000000009</c:v>
                </c:pt>
                <c:pt idx="47642">
                  <c:v>-16.4285</c:v>
                </c:pt>
                <c:pt idx="47643">
                  <c:v>-16.426500000000004</c:v>
                </c:pt>
                <c:pt idx="47644">
                  <c:v>-16.424500000000009</c:v>
                </c:pt>
                <c:pt idx="47645">
                  <c:v>-16.422499999999999</c:v>
                </c:pt>
                <c:pt idx="47646">
                  <c:v>-16.420500000000004</c:v>
                </c:pt>
                <c:pt idx="47647">
                  <c:v>-16.418500000000009</c:v>
                </c:pt>
                <c:pt idx="47648">
                  <c:v>-16.416499999999999</c:v>
                </c:pt>
                <c:pt idx="47649">
                  <c:v>-16.414500000000004</c:v>
                </c:pt>
                <c:pt idx="47650">
                  <c:v>-16.412500000000009</c:v>
                </c:pt>
                <c:pt idx="47651">
                  <c:v>-16.410499999999999</c:v>
                </c:pt>
                <c:pt idx="47652">
                  <c:v>-16.408500000000004</c:v>
                </c:pt>
                <c:pt idx="47653">
                  <c:v>-16.406500000000008</c:v>
                </c:pt>
                <c:pt idx="47654">
                  <c:v>-16.404499999999999</c:v>
                </c:pt>
                <c:pt idx="47655">
                  <c:v>-16.402500000000003</c:v>
                </c:pt>
                <c:pt idx="47656">
                  <c:v>-16.400500000000008</c:v>
                </c:pt>
                <c:pt idx="47657">
                  <c:v>-16.398500000000013</c:v>
                </c:pt>
                <c:pt idx="47658">
                  <c:v>-16.396500000000003</c:v>
                </c:pt>
                <c:pt idx="47659">
                  <c:v>-16.394500000000008</c:v>
                </c:pt>
                <c:pt idx="47660">
                  <c:v>-16.392500000000013</c:v>
                </c:pt>
                <c:pt idx="47661">
                  <c:v>-16.390500000000003</c:v>
                </c:pt>
                <c:pt idx="47662">
                  <c:v>-16.388500000000008</c:v>
                </c:pt>
                <c:pt idx="47663">
                  <c:v>-16.386500000000012</c:v>
                </c:pt>
                <c:pt idx="47664">
                  <c:v>-16.384500000000003</c:v>
                </c:pt>
                <c:pt idx="47665">
                  <c:v>-16.382500000000007</c:v>
                </c:pt>
                <c:pt idx="47666">
                  <c:v>-16.380500000000012</c:v>
                </c:pt>
                <c:pt idx="47667">
                  <c:v>-16.378500000000003</c:v>
                </c:pt>
                <c:pt idx="47668">
                  <c:v>-16.376500000000007</c:v>
                </c:pt>
                <c:pt idx="47669">
                  <c:v>-16.374500000000012</c:v>
                </c:pt>
                <c:pt idx="47670">
                  <c:v>-16.372500000000002</c:v>
                </c:pt>
                <c:pt idx="47671">
                  <c:v>-16.370500000000007</c:v>
                </c:pt>
                <c:pt idx="47672">
                  <c:v>-16.368500000000012</c:v>
                </c:pt>
                <c:pt idx="47673">
                  <c:v>-16.366500000000002</c:v>
                </c:pt>
                <c:pt idx="47674">
                  <c:v>-16.364500000000007</c:v>
                </c:pt>
                <c:pt idx="47675">
                  <c:v>-16.362500000000011</c:v>
                </c:pt>
                <c:pt idx="47676">
                  <c:v>-16.360500000000002</c:v>
                </c:pt>
                <c:pt idx="47677">
                  <c:v>-16.358500000000006</c:v>
                </c:pt>
                <c:pt idx="47678">
                  <c:v>-16.356500000000011</c:v>
                </c:pt>
                <c:pt idx="47679">
                  <c:v>-16.354500000000002</c:v>
                </c:pt>
                <c:pt idx="47680">
                  <c:v>-16.352500000000006</c:v>
                </c:pt>
                <c:pt idx="47681">
                  <c:v>-16.350500000000011</c:v>
                </c:pt>
                <c:pt idx="47682">
                  <c:v>-16.348500000000001</c:v>
                </c:pt>
                <c:pt idx="47683">
                  <c:v>-16.346500000000006</c:v>
                </c:pt>
                <c:pt idx="47684">
                  <c:v>-16.344500000000011</c:v>
                </c:pt>
                <c:pt idx="47685">
                  <c:v>-16.342500000000001</c:v>
                </c:pt>
                <c:pt idx="47686">
                  <c:v>-16.340500000000006</c:v>
                </c:pt>
                <c:pt idx="47687">
                  <c:v>-16.33850000000001</c:v>
                </c:pt>
                <c:pt idx="47688">
                  <c:v>-16.336500000000001</c:v>
                </c:pt>
                <c:pt idx="47689">
                  <c:v>-16.334500000000006</c:v>
                </c:pt>
                <c:pt idx="47690">
                  <c:v>-16.33250000000001</c:v>
                </c:pt>
                <c:pt idx="47691">
                  <c:v>-16.330500000000001</c:v>
                </c:pt>
                <c:pt idx="47692">
                  <c:v>-16.328500000000005</c:v>
                </c:pt>
                <c:pt idx="47693">
                  <c:v>-16.32650000000001</c:v>
                </c:pt>
                <c:pt idx="47694">
                  <c:v>-16.3245</c:v>
                </c:pt>
                <c:pt idx="47695">
                  <c:v>-16.322500000000005</c:v>
                </c:pt>
                <c:pt idx="47696">
                  <c:v>-16.32050000000001</c:v>
                </c:pt>
                <c:pt idx="47697">
                  <c:v>-16.3185</c:v>
                </c:pt>
                <c:pt idx="47698">
                  <c:v>-16.316500000000005</c:v>
                </c:pt>
                <c:pt idx="47699">
                  <c:v>-16.31450000000001</c:v>
                </c:pt>
                <c:pt idx="47700">
                  <c:v>-16.3125</c:v>
                </c:pt>
                <c:pt idx="47701">
                  <c:v>-16.310500000000005</c:v>
                </c:pt>
                <c:pt idx="47702">
                  <c:v>-16.308500000000009</c:v>
                </c:pt>
                <c:pt idx="47703">
                  <c:v>-16.3065</c:v>
                </c:pt>
                <c:pt idx="47704">
                  <c:v>-16.304500000000004</c:v>
                </c:pt>
                <c:pt idx="47705">
                  <c:v>-16.302500000000009</c:v>
                </c:pt>
                <c:pt idx="47706">
                  <c:v>-16.3005</c:v>
                </c:pt>
                <c:pt idx="47707">
                  <c:v>-16.298500000000004</c:v>
                </c:pt>
                <c:pt idx="47708">
                  <c:v>-16.296500000000009</c:v>
                </c:pt>
                <c:pt idx="47709">
                  <c:v>-16.294499999999999</c:v>
                </c:pt>
                <c:pt idx="47710">
                  <c:v>-16.292500000000004</c:v>
                </c:pt>
                <c:pt idx="47711">
                  <c:v>-16.290500000000009</c:v>
                </c:pt>
                <c:pt idx="47712">
                  <c:v>-16.288499999999999</c:v>
                </c:pt>
                <c:pt idx="47713">
                  <c:v>-16.286500000000004</c:v>
                </c:pt>
                <c:pt idx="47714">
                  <c:v>-16.284500000000008</c:v>
                </c:pt>
                <c:pt idx="47715">
                  <c:v>-16.282499999999999</c:v>
                </c:pt>
                <c:pt idx="47716">
                  <c:v>-16.280500000000004</c:v>
                </c:pt>
                <c:pt idx="47717">
                  <c:v>-16.278500000000008</c:v>
                </c:pt>
                <c:pt idx="47718">
                  <c:v>-16.276499999999999</c:v>
                </c:pt>
                <c:pt idx="47719">
                  <c:v>-16.274500000000003</c:v>
                </c:pt>
                <c:pt idx="47720">
                  <c:v>-16.272500000000008</c:v>
                </c:pt>
                <c:pt idx="47721">
                  <c:v>-16.270500000000013</c:v>
                </c:pt>
                <c:pt idx="47722">
                  <c:v>-16.268500000000003</c:v>
                </c:pt>
                <c:pt idx="47723">
                  <c:v>-16.266500000000008</c:v>
                </c:pt>
                <c:pt idx="47724">
                  <c:v>-16.264500000000012</c:v>
                </c:pt>
                <c:pt idx="47725">
                  <c:v>-16.262500000000003</c:v>
                </c:pt>
                <c:pt idx="47726">
                  <c:v>-16.260500000000008</c:v>
                </c:pt>
                <c:pt idx="47727">
                  <c:v>-16.258500000000012</c:v>
                </c:pt>
                <c:pt idx="47728">
                  <c:v>-16.256500000000003</c:v>
                </c:pt>
                <c:pt idx="47729">
                  <c:v>-16.254500000000007</c:v>
                </c:pt>
                <c:pt idx="47730">
                  <c:v>-16.252500000000012</c:v>
                </c:pt>
                <c:pt idx="47731">
                  <c:v>-16.250500000000002</c:v>
                </c:pt>
                <c:pt idx="47732">
                  <c:v>-16.248500000000007</c:v>
                </c:pt>
                <c:pt idx="47733">
                  <c:v>-16.246500000000012</c:v>
                </c:pt>
                <c:pt idx="47734">
                  <c:v>-16.244500000000002</c:v>
                </c:pt>
                <c:pt idx="47735">
                  <c:v>-16.242500000000007</c:v>
                </c:pt>
                <c:pt idx="47736">
                  <c:v>-16.240500000000011</c:v>
                </c:pt>
                <c:pt idx="47737">
                  <c:v>-16.238500000000002</c:v>
                </c:pt>
                <c:pt idx="47738">
                  <c:v>-16.236500000000007</c:v>
                </c:pt>
                <c:pt idx="47739">
                  <c:v>-16.234500000000011</c:v>
                </c:pt>
                <c:pt idx="47740">
                  <c:v>-16.232500000000002</c:v>
                </c:pt>
                <c:pt idx="47741">
                  <c:v>-16.230500000000006</c:v>
                </c:pt>
                <c:pt idx="47742">
                  <c:v>-16.228500000000011</c:v>
                </c:pt>
                <c:pt idx="47743">
                  <c:v>-16.226500000000001</c:v>
                </c:pt>
                <c:pt idx="47744">
                  <c:v>-16.224500000000006</c:v>
                </c:pt>
                <c:pt idx="47745">
                  <c:v>-16.222500000000011</c:v>
                </c:pt>
                <c:pt idx="47746">
                  <c:v>-16.220500000000001</c:v>
                </c:pt>
                <c:pt idx="47747">
                  <c:v>-16.218500000000006</c:v>
                </c:pt>
                <c:pt idx="47748">
                  <c:v>-16.216500000000011</c:v>
                </c:pt>
                <c:pt idx="47749">
                  <c:v>-16.214500000000001</c:v>
                </c:pt>
                <c:pt idx="47750">
                  <c:v>-16.212500000000006</c:v>
                </c:pt>
                <c:pt idx="47751">
                  <c:v>-16.21050000000001</c:v>
                </c:pt>
                <c:pt idx="47752">
                  <c:v>-16.208500000000001</c:v>
                </c:pt>
                <c:pt idx="47753">
                  <c:v>-16.206500000000005</c:v>
                </c:pt>
                <c:pt idx="47754">
                  <c:v>-16.20450000000001</c:v>
                </c:pt>
                <c:pt idx="47755">
                  <c:v>-16.202500000000001</c:v>
                </c:pt>
                <c:pt idx="47756">
                  <c:v>-16.200500000000005</c:v>
                </c:pt>
                <c:pt idx="47757">
                  <c:v>-16.19850000000001</c:v>
                </c:pt>
                <c:pt idx="47758">
                  <c:v>-16.1965</c:v>
                </c:pt>
                <c:pt idx="47759">
                  <c:v>-16.194500000000005</c:v>
                </c:pt>
                <c:pt idx="47760">
                  <c:v>-16.19250000000001</c:v>
                </c:pt>
                <c:pt idx="47761">
                  <c:v>-16.1905</c:v>
                </c:pt>
                <c:pt idx="47762">
                  <c:v>-16.188500000000005</c:v>
                </c:pt>
                <c:pt idx="47763">
                  <c:v>-16.186500000000009</c:v>
                </c:pt>
                <c:pt idx="47764">
                  <c:v>-16.1845</c:v>
                </c:pt>
                <c:pt idx="47765">
                  <c:v>-16.182500000000005</c:v>
                </c:pt>
                <c:pt idx="47766">
                  <c:v>-16.180500000000009</c:v>
                </c:pt>
                <c:pt idx="47767">
                  <c:v>-16.1785</c:v>
                </c:pt>
                <c:pt idx="47768">
                  <c:v>-16.176500000000004</c:v>
                </c:pt>
                <c:pt idx="47769">
                  <c:v>-16.174500000000009</c:v>
                </c:pt>
                <c:pt idx="47770">
                  <c:v>-16.172499999999999</c:v>
                </c:pt>
                <c:pt idx="47771">
                  <c:v>-16.170500000000004</c:v>
                </c:pt>
                <c:pt idx="47772">
                  <c:v>-16.168500000000009</c:v>
                </c:pt>
                <c:pt idx="47773">
                  <c:v>-16.166499999999999</c:v>
                </c:pt>
                <c:pt idx="47774">
                  <c:v>-16.164500000000004</c:v>
                </c:pt>
                <c:pt idx="47775">
                  <c:v>-16.162500000000009</c:v>
                </c:pt>
                <c:pt idx="47776">
                  <c:v>-16.160499999999999</c:v>
                </c:pt>
                <c:pt idx="47777">
                  <c:v>-16.158500000000004</c:v>
                </c:pt>
                <c:pt idx="47778">
                  <c:v>-16.156500000000008</c:v>
                </c:pt>
                <c:pt idx="47779">
                  <c:v>-16.154499999999999</c:v>
                </c:pt>
                <c:pt idx="47780">
                  <c:v>-16.152500000000003</c:v>
                </c:pt>
                <c:pt idx="47781">
                  <c:v>-16.150500000000008</c:v>
                </c:pt>
                <c:pt idx="47782">
                  <c:v>-16.148500000000013</c:v>
                </c:pt>
                <c:pt idx="47783">
                  <c:v>-16.146500000000003</c:v>
                </c:pt>
                <c:pt idx="47784">
                  <c:v>-16.144500000000008</c:v>
                </c:pt>
                <c:pt idx="47785">
                  <c:v>-16.142500000000013</c:v>
                </c:pt>
                <c:pt idx="47786">
                  <c:v>-16.140500000000003</c:v>
                </c:pt>
                <c:pt idx="47787">
                  <c:v>-16.138500000000008</c:v>
                </c:pt>
                <c:pt idx="47788">
                  <c:v>-16.136500000000012</c:v>
                </c:pt>
                <c:pt idx="47789">
                  <c:v>-16.134500000000003</c:v>
                </c:pt>
                <c:pt idx="47790">
                  <c:v>-16.132500000000007</c:v>
                </c:pt>
                <c:pt idx="47791">
                  <c:v>-16.130500000000012</c:v>
                </c:pt>
                <c:pt idx="47792">
                  <c:v>-16.128500000000003</c:v>
                </c:pt>
                <c:pt idx="47793">
                  <c:v>-16.126500000000007</c:v>
                </c:pt>
                <c:pt idx="47794">
                  <c:v>-16.124500000000012</c:v>
                </c:pt>
                <c:pt idx="47795">
                  <c:v>-16.122500000000002</c:v>
                </c:pt>
                <c:pt idx="47796">
                  <c:v>-16.120500000000007</c:v>
                </c:pt>
                <c:pt idx="47797">
                  <c:v>-16.118500000000012</c:v>
                </c:pt>
                <c:pt idx="47798">
                  <c:v>-16.116500000000002</c:v>
                </c:pt>
                <c:pt idx="47799">
                  <c:v>-16.114500000000007</c:v>
                </c:pt>
                <c:pt idx="47800">
                  <c:v>-16.112500000000011</c:v>
                </c:pt>
                <c:pt idx="47801">
                  <c:v>-16.110500000000002</c:v>
                </c:pt>
                <c:pt idx="47802">
                  <c:v>-16.108500000000006</c:v>
                </c:pt>
                <c:pt idx="47803">
                  <c:v>-16.106500000000011</c:v>
                </c:pt>
                <c:pt idx="47804">
                  <c:v>-16.104500000000002</c:v>
                </c:pt>
                <c:pt idx="47805">
                  <c:v>-16.102500000000006</c:v>
                </c:pt>
                <c:pt idx="47806">
                  <c:v>-16.100500000000011</c:v>
                </c:pt>
                <c:pt idx="47807">
                  <c:v>-16.098500000000001</c:v>
                </c:pt>
                <c:pt idx="47808">
                  <c:v>-16.096500000000006</c:v>
                </c:pt>
                <c:pt idx="47809">
                  <c:v>-16.094500000000011</c:v>
                </c:pt>
                <c:pt idx="47810">
                  <c:v>-16.092500000000001</c:v>
                </c:pt>
                <c:pt idx="47811">
                  <c:v>-16.090500000000006</c:v>
                </c:pt>
                <c:pt idx="47812">
                  <c:v>-16.08850000000001</c:v>
                </c:pt>
                <c:pt idx="47813">
                  <c:v>-16.086500000000001</c:v>
                </c:pt>
                <c:pt idx="47814">
                  <c:v>-16.084500000000006</c:v>
                </c:pt>
                <c:pt idx="47815">
                  <c:v>-16.08250000000001</c:v>
                </c:pt>
                <c:pt idx="47816">
                  <c:v>-16.080500000000001</c:v>
                </c:pt>
                <c:pt idx="47817">
                  <c:v>-16.078500000000005</c:v>
                </c:pt>
                <c:pt idx="47818">
                  <c:v>-16.07650000000001</c:v>
                </c:pt>
                <c:pt idx="47819">
                  <c:v>-16.0745</c:v>
                </c:pt>
                <c:pt idx="47820">
                  <c:v>-16.072500000000005</c:v>
                </c:pt>
                <c:pt idx="47821">
                  <c:v>-16.07050000000001</c:v>
                </c:pt>
                <c:pt idx="47822">
                  <c:v>-16.0685</c:v>
                </c:pt>
                <c:pt idx="47823">
                  <c:v>-16.066500000000005</c:v>
                </c:pt>
                <c:pt idx="47824">
                  <c:v>-16.06450000000001</c:v>
                </c:pt>
                <c:pt idx="47825">
                  <c:v>-16.0625</c:v>
                </c:pt>
                <c:pt idx="47826">
                  <c:v>-16.060500000000005</c:v>
                </c:pt>
                <c:pt idx="47827">
                  <c:v>-16.058500000000009</c:v>
                </c:pt>
                <c:pt idx="47828">
                  <c:v>-16.0565</c:v>
                </c:pt>
                <c:pt idx="47829">
                  <c:v>-16.054500000000004</c:v>
                </c:pt>
                <c:pt idx="47830">
                  <c:v>-16.052500000000009</c:v>
                </c:pt>
                <c:pt idx="47831">
                  <c:v>-16.0505</c:v>
                </c:pt>
                <c:pt idx="47832">
                  <c:v>-16.048500000000004</c:v>
                </c:pt>
                <c:pt idx="47833">
                  <c:v>-16.046500000000009</c:v>
                </c:pt>
                <c:pt idx="47834">
                  <c:v>-16.044499999999999</c:v>
                </c:pt>
                <c:pt idx="47835">
                  <c:v>-16.042500000000004</c:v>
                </c:pt>
                <c:pt idx="47836">
                  <c:v>-16.040500000000009</c:v>
                </c:pt>
                <c:pt idx="47837">
                  <c:v>-16.038499999999999</c:v>
                </c:pt>
                <c:pt idx="47838">
                  <c:v>-16.036500000000004</c:v>
                </c:pt>
                <c:pt idx="47839">
                  <c:v>-16.034500000000008</c:v>
                </c:pt>
                <c:pt idx="47840">
                  <c:v>-16.032499999999999</c:v>
                </c:pt>
                <c:pt idx="47841">
                  <c:v>-16.030500000000004</c:v>
                </c:pt>
                <c:pt idx="47842">
                  <c:v>-16.028500000000008</c:v>
                </c:pt>
                <c:pt idx="47843">
                  <c:v>-16.026499999999999</c:v>
                </c:pt>
                <c:pt idx="47844">
                  <c:v>-16.024500000000003</c:v>
                </c:pt>
                <c:pt idx="47845">
                  <c:v>-16.022500000000008</c:v>
                </c:pt>
                <c:pt idx="47846">
                  <c:v>-16.020500000000013</c:v>
                </c:pt>
                <c:pt idx="47847">
                  <c:v>-16.018500000000003</c:v>
                </c:pt>
                <c:pt idx="47848">
                  <c:v>-16.016500000000008</c:v>
                </c:pt>
                <c:pt idx="47849">
                  <c:v>-16.014500000000012</c:v>
                </c:pt>
                <c:pt idx="47850">
                  <c:v>-16.012500000000003</c:v>
                </c:pt>
                <c:pt idx="47851">
                  <c:v>-16.010500000000008</c:v>
                </c:pt>
                <c:pt idx="47852">
                  <c:v>-16.008500000000012</c:v>
                </c:pt>
                <c:pt idx="47853">
                  <c:v>-16.006500000000003</c:v>
                </c:pt>
                <c:pt idx="47854">
                  <c:v>-16.004500000000007</c:v>
                </c:pt>
                <c:pt idx="47855">
                  <c:v>-16.002500000000012</c:v>
                </c:pt>
                <c:pt idx="47856">
                  <c:v>-16.000500000000002</c:v>
                </c:pt>
                <c:pt idx="47857">
                  <c:v>-15.998500000000007</c:v>
                </c:pt>
                <c:pt idx="47858">
                  <c:v>-15.996500000000012</c:v>
                </c:pt>
                <c:pt idx="47859">
                  <c:v>-15.994500000000002</c:v>
                </c:pt>
                <c:pt idx="47860">
                  <c:v>-15.992500000000007</c:v>
                </c:pt>
                <c:pt idx="47861">
                  <c:v>-15.990500000000011</c:v>
                </c:pt>
                <c:pt idx="47862">
                  <c:v>-15.988500000000002</c:v>
                </c:pt>
                <c:pt idx="47863">
                  <c:v>-15.986500000000007</c:v>
                </c:pt>
                <c:pt idx="47864">
                  <c:v>-15.984500000000011</c:v>
                </c:pt>
                <c:pt idx="47865">
                  <c:v>-15.982500000000002</c:v>
                </c:pt>
                <c:pt idx="47866">
                  <c:v>-15.980500000000006</c:v>
                </c:pt>
                <c:pt idx="47867">
                  <c:v>-15.978500000000011</c:v>
                </c:pt>
                <c:pt idx="47868">
                  <c:v>-15.976500000000001</c:v>
                </c:pt>
                <c:pt idx="47869">
                  <c:v>-15.974500000000006</c:v>
                </c:pt>
                <c:pt idx="47870">
                  <c:v>-15.972500000000011</c:v>
                </c:pt>
                <c:pt idx="47871">
                  <c:v>-15.970500000000001</c:v>
                </c:pt>
                <c:pt idx="47872">
                  <c:v>-15.968500000000006</c:v>
                </c:pt>
                <c:pt idx="47873">
                  <c:v>-15.966500000000011</c:v>
                </c:pt>
                <c:pt idx="47874">
                  <c:v>-15.964500000000001</c:v>
                </c:pt>
                <c:pt idx="47875">
                  <c:v>-15.962500000000006</c:v>
                </c:pt>
                <c:pt idx="47876">
                  <c:v>-15.96050000000001</c:v>
                </c:pt>
                <c:pt idx="47877">
                  <c:v>-15.958500000000001</c:v>
                </c:pt>
                <c:pt idx="47878">
                  <c:v>-15.956500000000005</c:v>
                </c:pt>
                <c:pt idx="47879">
                  <c:v>-15.95450000000001</c:v>
                </c:pt>
                <c:pt idx="47880">
                  <c:v>-15.952500000000001</c:v>
                </c:pt>
                <c:pt idx="47881">
                  <c:v>-15.950500000000005</c:v>
                </c:pt>
                <c:pt idx="47882">
                  <c:v>-15.94850000000001</c:v>
                </c:pt>
                <c:pt idx="47883">
                  <c:v>-15.9465</c:v>
                </c:pt>
                <c:pt idx="47884">
                  <c:v>-15.944500000000005</c:v>
                </c:pt>
                <c:pt idx="47885">
                  <c:v>-15.94250000000001</c:v>
                </c:pt>
                <c:pt idx="47886">
                  <c:v>-15.9405</c:v>
                </c:pt>
                <c:pt idx="47887">
                  <c:v>-15.938500000000005</c:v>
                </c:pt>
                <c:pt idx="47888">
                  <c:v>-15.936500000000009</c:v>
                </c:pt>
                <c:pt idx="47889">
                  <c:v>-15.9345</c:v>
                </c:pt>
                <c:pt idx="47890">
                  <c:v>-15.932500000000005</c:v>
                </c:pt>
                <c:pt idx="47891">
                  <c:v>-15.930500000000009</c:v>
                </c:pt>
                <c:pt idx="47892">
                  <c:v>-15.9285</c:v>
                </c:pt>
                <c:pt idx="47893">
                  <c:v>-15.926500000000004</c:v>
                </c:pt>
                <c:pt idx="47894">
                  <c:v>-15.924500000000009</c:v>
                </c:pt>
                <c:pt idx="47895">
                  <c:v>-15.922499999999999</c:v>
                </c:pt>
                <c:pt idx="47896">
                  <c:v>-15.920500000000004</c:v>
                </c:pt>
                <c:pt idx="47897">
                  <c:v>-15.918500000000009</c:v>
                </c:pt>
                <c:pt idx="47898">
                  <c:v>-15.916499999999999</c:v>
                </c:pt>
                <c:pt idx="47899">
                  <c:v>-15.914500000000004</c:v>
                </c:pt>
                <c:pt idx="47900">
                  <c:v>-15.912500000000009</c:v>
                </c:pt>
                <c:pt idx="47901">
                  <c:v>-15.910499999999999</c:v>
                </c:pt>
                <c:pt idx="47902">
                  <c:v>-15.908500000000004</c:v>
                </c:pt>
                <c:pt idx="47903">
                  <c:v>-15.906500000000008</c:v>
                </c:pt>
                <c:pt idx="47904">
                  <c:v>-15.904499999999999</c:v>
                </c:pt>
                <c:pt idx="47905">
                  <c:v>-15.902500000000003</c:v>
                </c:pt>
                <c:pt idx="47906">
                  <c:v>-15.900500000000008</c:v>
                </c:pt>
                <c:pt idx="47907">
                  <c:v>-15.898500000000013</c:v>
                </c:pt>
                <c:pt idx="47908">
                  <c:v>-15.896500000000003</c:v>
                </c:pt>
                <c:pt idx="47909">
                  <c:v>-15.894500000000008</c:v>
                </c:pt>
                <c:pt idx="47910">
                  <c:v>-15.892500000000013</c:v>
                </c:pt>
                <c:pt idx="47911">
                  <c:v>-15.890500000000003</c:v>
                </c:pt>
                <c:pt idx="47912">
                  <c:v>-15.888500000000008</c:v>
                </c:pt>
                <c:pt idx="47913">
                  <c:v>-15.886500000000012</c:v>
                </c:pt>
                <c:pt idx="47914">
                  <c:v>-15.884500000000003</c:v>
                </c:pt>
                <c:pt idx="47915">
                  <c:v>-15.882500000000007</c:v>
                </c:pt>
                <c:pt idx="47916">
                  <c:v>-15.880500000000012</c:v>
                </c:pt>
                <c:pt idx="47917">
                  <c:v>-15.878500000000003</c:v>
                </c:pt>
                <c:pt idx="47918">
                  <c:v>-15.876500000000007</c:v>
                </c:pt>
                <c:pt idx="47919">
                  <c:v>-15.874500000000012</c:v>
                </c:pt>
                <c:pt idx="47920">
                  <c:v>-15.872500000000002</c:v>
                </c:pt>
                <c:pt idx="47921">
                  <c:v>-15.870500000000007</c:v>
                </c:pt>
                <c:pt idx="47922">
                  <c:v>-15.868500000000012</c:v>
                </c:pt>
                <c:pt idx="47923">
                  <c:v>-15.866500000000002</c:v>
                </c:pt>
                <c:pt idx="47924">
                  <c:v>-15.864500000000007</c:v>
                </c:pt>
                <c:pt idx="47925">
                  <c:v>-15.862500000000011</c:v>
                </c:pt>
                <c:pt idx="47926">
                  <c:v>-15.860500000000002</c:v>
                </c:pt>
                <c:pt idx="47927">
                  <c:v>-15.858500000000006</c:v>
                </c:pt>
                <c:pt idx="47928">
                  <c:v>-15.856500000000011</c:v>
                </c:pt>
                <c:pt idx="47929">
                  <c:v>-15.854500000000002</c:v>
                </c:pt>
                <c:pt idx="47930">
                  <c:v>-15.852500000000006</c:v>
                </c:pt>
                <c:pt idx="47931">
                  <c:v>-15.850500000000011</c:v>
                </c:pt>
                <c:pt idx="47932">
                  <c:v>-15.848500000000001</c:v>
                </c:pt>
                <c:pt idx="47933">
                  <c:v>-15.846500000000006</c:v>
                </c:pt>
                <c:pt idx="47934">
                  <c:v>-15.844500000000011</c:v>
                </c:pt>
                <c:pt idx="47935">
                  <c:v>-15.842500000000001</c:v>
                </c:pt>
                <c:pt idx="47936">
                  <c:v>-15.840500000000006</c:v>
                </c:pt>
                <c:pt idx="47937">
                  <c:v>-15.83850000000001</c:v>
                </c:pt>
                <c:pt idx="47938">
                  <c:v>-15.836500000000001</c:v>
                </c:pt>
                <c:pt idx="47939">
                  <c:v>-15.834500000000006</c:v>
                </c:pt>
                <c:pt idx="47940">
                  <c:v>-15.83250000000001</c:v>
                </c:pt>
                <c:pt idx="47941">
                  <c:v>-15.830500000000001</c:v>
                </c:pt>
                <c:pt idx="47942">
                  <c:v>-15.828500000000005</c:v>
                </c:pt>
                <c:pt idx="47943">
                  <c:v>-15.82650000000001</c:v>
                </c:pt>
                <c:pt idx="47944">
                  <c:v>-15.8245</c:v>
                </c:pt>
                <c:pt idx="47945">
                  <c:v>-15.822500000000005</c:v>
                </c:pt>
                <c:pt idx="47946">
                  <c:v>-15.82050000000001</c:v>
                </c:pt>
                <c:pt idx="47947">
                  <c:v>-15.8185</c:v>
                </c:pt>
                <c:pt idx="47948">
                  <c:v>-15.816500000000005</c:v>
                </c:pt>
                <c:pt idx="47949">
                  <c:v>-15.81450000000001</c:v>
                </c:pt>
                <c:pt idx="47950">
                  <c:v>-15.8125</c:v>
                </c:pt>
                <c:pt idx="47951">
                  <c:v>-15.810500000000005</c:v>
                </c:pt>
                <c:pt idx="47952">
                  <c:v>-15.808500000000009</c:v>
                </c:pt>
                <c:pt idx="47953">
                  <c:v>-15.8065</c:v>
                </c:pt>
                <c:pt idx="47954">
                  <c:v>-15.804500000000004</c:v>
                </c:pt>
                <c:pt idx="47955">
                  <c:v>-15.802500000000009</c:v>
                </c:pt>
                <c:pt idx="47956">
                  <c:v>-15.8005</c:v>
                </c:pt>
                <c:pt idx="47957">
                  <c:v>-15.798500000000004</c:v>
                </c:pt>
                <c:pt idx="47958">
                  <c:v>-15.796500000000009</c:v>
                </c:pt>
                <c:pt idx="47959">
                  <c:v>-15.794499999999999</c:v>
                </c:pt>
                <c:pt idx="47960">
                  <c:v>-15.792500000000004</c:v>
                </c:pt>
                <c:pt idx="47961">
                  <c:v>-15.790500000000009</c:v>
                </c:pt>
                <c:pt idx="47962">
                  <c:v>-15.788499999999999</c:v>
                </c:pt>
                <c:pt idx="47963">
                  <c:v>-15.786500000000004</c:v>
                </c:pt>
                <c:pt idx="47964">
                  <c:v>-15.784500000000008</c:v>
                </c:pt>
                <c:pt idx="47965">
                  <c:v>-15.782499999999999</c:v>
                </c:pt>
                <c:pt idx="47966">
                  <c:v>-15.780500000000004</c:v>
                </c:pt>
                <c:pt idx="47967">
                  <c:v>-15.778500000000008</c:v>
                </c:pt>
                <c:pt idx="47968">
                  <c:v>-15.776499999999999</c:v>
                </c:pt>
                <c:pt idx="47969">
                  <c:v>-15.774500000000003</c:v>
                </c:pt>
                <c:pt idx="47970">
                  <c:v>-15.772500000000008</c:v>
                </c:pt>
                <c:pt idx="47971">
                  <c:v>-15.770500000000013</c:v>
                </c:pt>
                <c:pt idx="47972">
                  <c:v>-15.768500000000003</c:v>
                </c:pt>
                <c:pt idx="47973">
                  <c:v>-15.766500000000008</c:v>
                </c:pt>
                <c:pt idx="47974">
                  <c:v>-15.764500000000012</c:v>
                </c:pt>
                <c:pt idx="47975">
                  <c:v>-15.762500000000003</c:v>
                </c:pt>
                <c:pt idx="47976">
                  <c:v>-15.760500000000008</c:v>
                </c:pt>
                <c:pt idx="47977">
                  <c:v>-15.758500000000012</c:v>
                </c:pt>
                <c:pt idx="47978">
                  <c:v>-15.756500000000003</c:v>
                </c:pt>
                <c:pt idx="47979">
                  <c:v>-15.754500000000007</c:v>
                </c:pt>
                <c:pt idx="47980">
                  <c:v>-15.752500000000012</c:v>
                </c:pt>
                <c:pt idx="47981">
                  <c:v>-15.750500000000002</c:v>
                </c:pt>
                <c:pt idx="47982">
                  <c:v>-15.748500000000007</c:v>
                </c:pt>
                <c:pt idx="47983">
                  <c:v>-15.746500000000012</c:v>
                </c:pt>
                <c:pt idx="47984">
                  <c:v>-15.744500000000002</c:v>
                </c:pt>
                <c:pt idx="47985">
                  <c:v>-15.742500000000007</c:v>
                </c:pt>
                <c:pt idx="47986">
                  <c:v>-15.740500000000011</c:v>
                </c:pt>
                <c:pt idx="47987">
                  <c:v>-15.738500000000002</c:v>
                </c:pt>
                <c:pt idx="47988">
                  <c:v>-15.736500000000007</c:v>
                </c:pt>
                <c:pt idx="47989">
                  <c:v>-15.734500000000011</c:v>
                </c:pt>
                <c:pt idx="47990">
                  <c:v>-15.732500000000002</c:v>
                </c:pt>
                <c:pt idx="47991">
                  <c:v>-15.730500000000006</c:v>
                </c:pt>
                <c:pt idx="47992">
                  <c:v>-15.728500000000011</c:v>
                </c:pt>
                <c:pt idx="47993">
                  <c:v>-15.726500000000001</c:v>
                </c:pt>
                <c:pt idx="47994">
                  <c:v>-15.724500000000006</c:v>
                </c:pt>
                <c:pt idx="47995">
                  <c:v>-15.722500000000011</c:v>
                </c:pt>
                <c:pt idx="47996">
                  <c:v>-15.720500000000001</c:v>
                </c:pt>
                <c:pt idx="47997">
                  <c:v>-15.718500000000006</c:v>
                </c:pt>
                <c:pt idx="47998">
                  <c:v>-15.716500000000011</c:v>
                </c:pt>
                <c:pt idx="47999">
                  <c:v>-15.714500000000001</c:v>
                </c:pt>
                <c:pt idx="48000">
                  <c:v>-15.712500000000006</c:v>
                </c:pt>
                <c:pt idx="48001">
                  <c:v>-15.71050000000001</c:v>
                </c:pt>
                <c:pt idx="48002">
                  <c:v>-15.708500000000001</c:v>
                </c:pt>
                <c:pt idx="48003">
                  <c:v>-15.706500000000005</c:v>
                </c:pt>
                <c:pt idx="48004">
                  <c:v>-15.70450000000001</c:v>
                </c:pt>
                <c:pt idx="48005">
                  <c:v>-15.702500000000001</c:v>
                </c:pt>
                <c:pt idx="48006">
                  <c:v>-15.700500000000005</c:v>
                </c:pt>
                <c:pt idx="48007">
                  <c:v>-15.69850000000001</c:v>
                </c:pt>
                <c:pt idx="48008">
                  <c:v>-15.6965</c:v>
                </c:pt>
                <c:pt idx="48009">
                  <c:v>-15.694500000000005</c:v>
                </c:pt>
                <c:pt idx="48010">
                  <c:v>-15.69250000000001</c:v>
                </c:pt>
                <c:pt idx="48011">
                  <c:v>-15.6905</c:v>
                </c:pt>
                <c:pt idx="48012">
                  <c:v>-15.688500000000005</c:v>
                </c:pt>
                <c:pt idx="48013">
                  <c:v>-15.686500000000009</c:v>
                </c:pt>
                <c:pt idx="48014">
                  <c:v>-15.6845</c:v>
                </c:pt>
                <c:pt idx="48015">
                  <c:v>-15.682500000000005</c:v>
                </c:pt>
                <c:pt idx="48016">
                  <c:v>-15.680500000000009</c:v>
                </c:pt>
                <c:pt idx="48017">
                  <c:v>-15.6785</c:v>
                </c:pt>
                <c:pt idx="48018">
                  <c:v>-15.676500000000004</c:v>
                </c:pt>
                <c:pt idx="48019">
                  <c:v>-15.674500000000009</c:v>
                </c:pt>
                <c:pt idx="48020">
                  <c:v>-15.672499999999999</c:v>
                </c:pt>
                <c:pt idx="48021">
                  <c:v>-15.670500000000004</c:v>
                </c:pt>
                <c:pt idx="48022">
                  <c:v>-15.668500000000009</c:v>
                </c:pt>
                <c:pt idx="48023">
                  <c:v>-15.666499999999999</c:v>
                </c:pt>
                <c:pt idx="48024">
                  <c:v>-15.664500000000004</c:v>
                </c:pt>
                <c:pt idx="48025">
                  <c:v>-15.662500000000009</c:v>
                </c:pt>
                <c:pt idx="48026">
                  <c:v>-15.660499999999999</c:v>
                </c:pt>
                <c:pt idx="48027">
                  <c:v>-15.658500000000004</c:v>
                </c:pt>
                <c:pt idx="48028">
                  <c:v>-15.656500000000008</c:v>
                </c:pt>
                <c:pt idx="48029">
                  <c:v>-15.654499999999999</c:v>
                </c:pt>
                <c:pt idx="48030">
                  <c:v>-15.652500000000003</c:v>
                </c:pt>
                <c:pt idx="48031">
                  <c:v>-15.650500000000008</c:v>
                </c:pt>
                <c:pt idx="48032">
                  <c:v>-15.648500000000013</c:v>
                </c:pt>
                <c:pt idx="48033">
                  <c:v>-15.646500000000003</c:v>
                </c:pt>
                <c:pt idx="48034">
                  <c:v>-15.644500000000008</c:v>
                </c:pt>
                <c:pt idx="48035">
                  <c:v>-15.642500000000013</c:v>
                </c:pt>
                <c:pt idx="48036">
                  <c:v>-15.640500000000003</c:v>
                </c:pt>
                <c:pt idx="48037">
                  <c:v>-15.638500000000008</c:v>
                </c:pt>
                <c:pt idx="48038">
                  <c:v>-15.636500000000012</c:v>
                </c:pt>
                <c:pt idx="48039">
                  <c:v>-15.634500000000003</c:v>
                </c:pt>
                <c:pt idx="48040">
                  <c:v>-15.632500000000007</c:v>
                </c:pt>
                <c:pt idx="48041">
                  <c:v>-15.630500000000012</c:v>
                </c:pt>
                <c:pt idx="48042">
                  <c:v>-15.628500000000003</c:v>
                </c:pt>
                <c:pt idx="48043">
                  <c:v>-15.626500000000007</c:v>
                </c:pt>
                <c:pt idx="48044">
                  <c:v>-15.624500000000012</c:v>
                </c:pt>
                <c:pt idx="48045">
                  <c:v>-15.622500000000002</c:v>
                </c:pt>
                <c:pt idx="48046">
                  <c:v>-15.620500000000007</c:v>
                </c:pt>
                <c:pt idx="48047">
                  <c:v>-15.618500000000012</c:v>
                </c:pt>
                <c:pt idx="48048">
                  <c:v>-15.616500000000002</c:v>
                </c:pt>
                <c:pt idx="48049">
                  <c:v>-15.614500000000007</c:v>
                </c:pt>
                <c:pt idx="48050">
                  <c:v>-15.612500000000011</c:v>
                </c:pt>
                <c:pt idx="48051">
                  <c:v>-15.610500000000002</c:v>
                </c:pt>
                <c:pt idx="48052">
                  <c:v>-15.608500000000006</c:v>
                </c:pt>
                <c:pt idx="48053">
                  <c:v>-15.606500000000011</c:v>
                </c:pt>
                <c:pt idx="48054">
                  <c:v>-15.604500000000002</c:v>
                </c:pt>
                <c:pt idx="48055">
                  <c:v>-15.602500000000006</c:v>
                </c:pt>
                <c:pt idx="48056">
                  <c:v>-15.600500000000011</c:v>
                </c:pt>
                <c:pt idx="48057">
                  <c:v>-15.598500000000001</c:v>
                </c:pt>
                <c:pt idx="48058">
                  <c:v>-15.596500000000006</c:v>
                </c:pt>
                <c:pt idx="48059">
                  <c:v>-15.594500000000011</c:v>
                </c:pt>
                <c:pt idx="48060">
                  <c:v>-15.592500000000001</c:v>
                </c:pt>
                <c:pt idx="48061">
                  <c:v>-15.590500000000006</c:v>
                </c:pt>
                <c:pt idx="48062">
                  <c:v>-15.58850000000001</c:v>
                </c:pt>
                <c:pt idx="48063">
                  <c:v>-15.586500000000001</c:v>
                </c:pt>
                <c:pt idx="48064">
                  <c:v>-15.584500000000006</c:v>
                </c:pt>
                <c:pt idx="48065">
                  <c:v>-15.58250000000001</c:v>
                </c:pt>
                <c:pt idx="48066">
                  <c:v>-15.580500000000001</c:v>
                </c:pt>
                <c:pt idx="48067">
                  <c:v>-15.578500000000005</c:v>
                </c:pt>
                <c:pt idx="48068">
                  <c:v>-15.57650000000001</c:v>
                </c:pt>
                <c:pt idx="48069">
                  <c:v>-15.5745</c:v>
                </c:pt>
                <c:pt idx="48070">
                  <c:v>-15.572500000000005</c:v>
                </c:pt>
                <c:pt idx="48071">
                  <c:v>-15.57050000000001</c:v>
                </c:pt>
                <c:pt idx="48072">
                  <c:v>-15.5685</c:v>
                </c:pt>
                <c:pt idx="48073">
                  <c:v>-15.566500000000005</c:v>
                </c:pt>
                <c:pt idx="48074">
                  <c:v>-15.56450000000001</c:v>
                </c:pt>
                <c:pt idx="48075">
                  <c:v>-15.5625</c:v>
                </c:pt>
                <c:pt idx="48076">
                  <c:v>-15.560500000000005</c:v>
                </c:pt>
                <c:pt idx="48077">
                  <c:v>-15.558500000000009</c:v>
                </c:pt>
                <c:pt idx="48078">
                  <c:v>-15.5565</c:v>
                </c:pt>
                <c:pt idx="48079">
                  <c:v>-15.554500000000004</c:v>
                </c:pt>
                <c:pt idx="48080">
                  <c:v>-15.552500000000009</c:v>
                </c:pt>
                <c:pt idx="48081">
                  <c:v>-15.5505</c:v>
                </c:pt>
                <c:pt idx="48082">
                  <c:v>-15.548500000000004</c:v>
                </c:pt>
                <c:pt idx="48083">
                  <c:v>-15.546500000000009</c:v>
                </c:pt>
                <c:pt idx="48084">
                  <c:v>-15.544499999999999</c:v>
                </c:pt>
                <c:pt idx="48085">
                  <c:v>-15.542500000000004</c:v>
                </c:pt>
                <c:pt idx="48086">
                  <c:v>-15.540500000000009</c:v>
                </c:pt>
                <c:pt idx="48087">
                  <c:v>-15.538499999999999</c:v>
                </c:pt>
                <c:pt idx="48088">
                  <c:v>-15.536500000000004</c:v>
                </c:pt>
                <c:pt idx="48089">
                  <c:v>-15.534500000000008</c:v>
                </c:pt>
                <c:pt idx="48090">
                  <c:v>-15.532499999999999</c:v>
                </c:pt>
                <c:pt idx="48091">
                  <c:v>-15.530500000000004</c:v>
                </c:pt>
                <c:pt idx="48092">
                  <c:v>-15.528500000000008</c:v>
                </c:pt>
                <c:pt idx="48093">
                  <c:v>-15.526499999999999</c:v>
                </c:pt>
                <c:pt idx="48094">
                  <c:v>-15.524500000000003</c:v>
                </c:pt>
                <c:pt idx="48095">
                  <c:v>-15.522500000000008</c:v>
                </c:pt>
                <c:pt idx="48096">
                  <c:v>-15.520500000000013</c:v>
                </c:pt>
                <c:pt idx="48097">
                  <c:v>-15.518500000000003</c:v>
                </c:pt>
                <c:pt idx="48098">
                  <c:v>-15.516500000000008</c:v>
                </c:pt>
                <c:pt idx="48099">
                  <c:v>-15.514500000000012</c:v>
                </c:pt>
                <c:pt idx="48100">
                  <c:v>-15.512500000000003</c:v>
                </c:pt>
                <c:pt idx="48101">
                  <c:v>-15.510500000000008</c:v>
                </c:pt>
                <c:pt idx="48102">
                  <c:v>-15.508500000000012</c:v>
                </c:pt>
                <c:pt idx="48103">
                  <c:v>-15.506500000000003</c:v>
                </c:pt>
                <c:pt idx="48104">
                  <c:v>-15.504500000000007</c:v>
                </c:pt>
                <c:pt idx="48105">
                  <c:v>-15.502500000000012</c:v>
                </c:pt>
                <c:pt idx="48106">
                  <c:v>-15.500500000000002</c:v>
                </c:pt>
                <c:pt idx="48107">
                  <c:v>-15.498500000000007</c:v>
                </c:pt>
                <c:pt idx="48108">
                  <c:v>-15.496500000000012</c:v>
                </c:pt>
                <c:pt idx="48109">
                  <c:v>-15.494500000000002</c:v>
                </c:pt>
                <c:pt idx="48110">
                  <c:v>-15.492500000000007</c:v>
                </c:pt>
                <c:pt idx="48111">
                  <c:v>-15.490500000000011</c:v>
                </c:pt>
                <c:pt idx="48112">
                  <c:v>-15.488500000000002</c:v>
                </c:pt>
                <c:pt idx="48113">
                  <c:v>-15.486500000000007</c:v>
                </c:pt>
                <c:pt idx="48114">
                  <c:v>-15.484500000000011</c:v>
                </c:pt>
                <c:pt idx="48115">
                  <c:v>-15.482500000000002</c:v>
                </c:pt>
                <c:pt idx="48116">
                  <c:v>-15.480500000000006</c:v>
                </c:pt>
                <c:pt idx="48117">
                  <c:v>-15.478500000000011</c:v>
                </c:pt>
                <c:pt idx="48118">
                  <c:v>-15.476500000000001</c:v>
                </c:pt>
                <c:pt idx="48119">
                  <c:v>-15.474500000000006</c:v>
                </c:pt>
                <c:pt idx="48120">
                  <c:v>-15.472500000000011</c:v>
                </c:pt>
                <c:pt idx="48121">
                  <c:v>-15.470500000000001</c:v>
                </c:pt>
                <c:pt idx="48122">
                  <c:v>-15.468500000000006</c:v>
                </c:pt>
                <c:pt idx="48123">
                  <c:v>-15.466500000000011</c:v>
                </c:pt>
                <c:pt idx="48124">
                  <c:v>-15.464500000000001</c:v>
                </c:pt>
                <c:pt idx="48125">
                  <c:v>-15.462500000000006</c:v>
                </c:pt>
                <c:pt idx="48126">
                  <c:v>-15.46050000000001</c:v>
                </c:pt>
                <c:pt idx="48127">
                  <c:v>-15.458500000000001</c:v>
                </c:pt>
                <c:pt idx="48128">
                  <c:v>-15.456500000000005</c:v>
                </c:pt>
                <c:pt idx="48129">
                  <c:v>-15.45450000000001</c:v>
                </c:pt>
                <c:pt idx="48130">
                  <c:v>-15.452500000000001</c:v>
                </c:pt>
                <c:pt idx="48131">
                  <c:v>-15.450500000000005</c:v>
                </c:pt>
                <c:pt idx="48132">
                  <c:v>-15.44850000000001</c:v>
                </c:pt>
                <c:pt idx="48133">
                  <c:v>-15.4465</c:v>
                </c:pt>
                <c:pt idx="48134">
                  <c:v>-15.444500000000005</c:v>
                </c:pt>
                <c:pt idx="48135">
                  <c:v>-15.44250000000001</c:v>
                </c:pt>
                <c:pt idx="48136">
                  <c:v>-15.4405</c:v>
                </c:pt>
                <c:pt idx="48137">
                  <c:v>-15.438500000000005</c:v>
                </c:pt>
                <c:pt idx="48138">
                  <c:v>-15.436500000000009</c:v>
                </c:pt>
                <c:pt idx="48139">
                  <c:v>-15.4345</c:v>
                </c:pt>
                <c:pt idx="48140">
                  <c:v>-15.432500000000005</c:v>
                </c:pt>
                <c:pt idx="48141">
                  <c:v>-15.430500000000009</c:v>
                </c:pt>
                <c:pt idx="48142">
                  <c:v>-15.4285</c:v>
                </c:pt>
                <c:pt idx="48143">
                  <c:v>-15.426500000000004</c:v>
                </c:pt>
                <c:pt idx="48144">
                  <c:v>-15.424500000000009</c:v>
                </c:pt>
                <c:pt idx="48145">
                  <c:v>-15.422499999999999</c:v>
                </c:pt>
                <c:pt idx="48146">
                  <c:v>-15.420500000000004</c:v>
                </c:pt>
                <c:pt idx="48147">
                  <c:v>-15.418500000000009</c:v>
                </c:pt>
                <c:pt idx="48148">
                  <c:v>-15.416499999999999</c:v>
                </c:pt>
                <c:pt idx="48149">
                  <c:v>-15.414500000000004</c:v>
                </c:pt>
                <c:pt idx="48150">
                  <c:v>-15.412500000000009</c:v>
                </c:pt>
                <c:pt idx="48151">
                  <c:v>-15.410499999999999</c:v>
                </c:pt>
                <c:pt idx="48152">
                  <c:v>-15.408500000000004</c:v>
                </c:pt>
                <c:pt idx="48153">
                  <c:v>-15.406500000000008</c:v>
                </c:pt>
                <c:pt idx="48154">
                  <c:v>-15.404499999999999</c:v>
                </c:pt>
                <c:pt idx="48155">
                  <c:v>-15.402500000000003</c:v>
                </c:pt>
                <c:pt idx="48156">
                  <c:v>-15.400500000000008</c:v>
                </c:pt>
                <c:pt idx="48157">
                  <c:v>-15.398500000000013</c:v>
                </c:pt>
                <c:pt idx="48158">
                  <c:v>-15.396500000000003</c:v>
                </c:pt>
                <c:pt idx="48159">
                  <c:v>-15.394500000000008</c:v>
                </c:pt>
                <c:pt idx="48160">
                  <c:v>-15.392500000000013</c:v>
                </c:pt>
                <c:pt idx="48161">
                  <c:v>-15.390500000000003</c:v>
                </c:pt>
                <c:pt idx="48162">
                  <c:v>-15.388500000000008</c:v>
                </c:pt>
                <c:pt idx="48163">
                  <c:v>-15.386500000000012</c:v>
                </c:pt>
                <c:pt idx="48164">
                  <c:v>-15.384500000000003</c:v>
                </c:pt>
                <c:pt idx="48165">
                  <c:v>-15.382500000000007</c:v>
                </c:pt>
                <c:pt idx="48166">
                  <c:v>-15.380500000000012</c:v>
                </c:pt>
                <c:pt idx="48167">
                  <c:v>-15.378500000000003</c:v>
                </c:pt>
                <c:pt idx="48168">
                  <c:v>-15.376500000000007</c:v>
                </c:pt>
                <c:pt idx="48169">
                  <c:v>-15.374500000000012</c:v>
                </c:pt>
                <c:pt idx="48170">
                  <c:v>-15.372500000000002</c:v>
                </c:pt>
                <c:pt idx="48171">
                  <c:v>-15.370500000000007</c:v>
                </c:pt>
                <c:pt idx="48172">
                  <c:v>-15.368500000000012</c:v>
                </c:pt>
                <c:pt idx="48173">
                  <c:v>-15.366500000000002</c:v>
                </c:pt>
                <c:pt idx="48174">
                  <c:v>-15.364500000000007</c:v>
                </c:pt>
                <c:pt idx="48175">
                  <c:v>-15.362500000000011</c:v>
                </c:pt>
                <c:pt idx="48176">
                  <c:v>-15.360500000000002</c:v>
                </c:pt>
                <c:pt idx="48177">
                  <c:v>-15.358500000000006</c:v>
                </c:pt>
                <c:pt idx="48178">
                  <c:v>-15.356500000000011</c:v>
                </c:pt>
                <c:pt idx="48179">
                  <c:v>-15.354500000000002</c:v>
                </c:pt>
                <c:pt idx="48180">
                  <c:v>-15.352500000000006</c:v>
                </c:pt>
                <c:pt idx="48181">
                  <c:v>-15.350500000000011</c:v>
                </c:pt>
                <c:pt idx="48182">
                  <c:v>-15.348500000000001</c:v>
                </c:pt>
                <c:pt idx="48183">
                  <c:v>-15.346500000000006</c:v>
                </c:pt>
                <c:pt idx="48184">
                  <c:v>-15.344500000000011</c:v>
                </c:pt>
                <c:pt idx="48185">
                  <c:v>-15.342500000000001</c:v>
                </c:pt>
                <c:pt idx="48186">
                  <c:v>-15.340500000000006</c:v>
                </c:pt>
                <c:pt idx="48187">
                  <c:v>-15.33850000000001</c:v>
                </c:pt>
                <c:pt idx="48188">
                  <c:v>-15.336500000000001</c:v>
                </c:pt>
                <c:pt idx="48189">
                  <c:v>-15.334500000000006</c:v>
                </c:pt>
                <c:pt idx="48190">
                  <c:v>-15.33250000000001</c:v>
                </c:pt>
                <c:pt idx="48191">
                  <c:v>-15.330500000000001</c:v>
                </c:pt>
                <c:pt idx="48192">
                  <c:v>-15.328500000000005</c:v>
                </c:pt>
                <c:pt idx="48193">
                  <c:v>-15.32650000000001</c:v>
                </c:pt>
                <c:pt idx="48194">
                  <c:v>-15.3245</c:v>
                </c:pt>
                <c:pt idx="48195">
                  <c:v>-15.322500000000005</c:v>
                </c:pt>
                <c:pt idx="48196">
                  <c:v>-15.32050000000001</c:v>
                </c:pt>
                <c:pt idx="48197">
                  <c:v>-15.3185</c:v>
                </c:pt>
                <c:pt idx="48198">
                  <c:v>-15.316500000000005</c:v>
                </c:pt>
                <c:pt idx="48199">
                  <c:v>-15.31450000000001</c:v>
                </c:pt>
                <c:pt idx="48200">
                  <c:v>-15.3125</c:v>
                </c:pt>
                <c:pt idx="48201">
                  <c:v>-15.310500000000005</c:v>
                </c:pt>
                <c:pt idx="48202">
                  <c:v>-15.308500000000009</c:v>
                </c:pt>
                <c:pt idx="48203">
                  <c:v>-15.3065</c:v>
                </c:pt>
                <c:pt idx="48204">
                  <c:v>-15.304500000000004</c:v>
                </c:pt>
                <c:pt idx="48205">
                  <c:v>-15.302500000000009</c:v>
                </c:pt>
                <c:pt idx="48206">
                  <c:v>-15.3005</c:v>
                </c:pt>
                <c:pt idx="48207">
                  <c:v>-15.298500000000004</c:v>
                </c:pt>
                <c:pt idx="48208">
                  <c:v>-15.296500000000009</c:v>
                </c:pt>
                <c:pt idx="48209">
                  <c:v>-15.294499999999999</c:v>
                </c:pt>
                <c:pt idx="48210">
                  <c:v>-15.292500000000004</c:v>
                </c:pt>
                <c:pt idx="48211">
                  <c:v>-15.290500000000009</c:v>
                </c:pt>
                <c:pt idx="48212">
                  <c:v>-15.288499999999999</c:v>
                </c:pt>
                <c:pt idx="48213">
                  <c:v>-15.286500000000004</c:v>
                </c:pt>
                <c:pt idx="48214">
                  <c:v>-15.284500000000008</c:v>
                </c:pt>
                <c:pt idx="48215">
                  <c:v>-15.282499999999999</c:v>
                </c:pt>
                <c:pt idx="48216">
                  <c:v>-15.280500000000004</c:v>
                </c:pt>
                <c:pt idx="48217">
                  <c:v>-15.278500000000008</c:v>
                </c:pt>
                <c:pt idx="48218">
                  <c:v>-15.276499999999999</c:v>
                </c:pt>
                <c:pt idx="48219">
                  <c:v>-15.274500000000003</c:v>
                </c:pt>
                <c:pt idx="48220">
                  <c:v>-15.272500000000008</c:v>
                </c:pt>
                <c:pt idx="48221">
                  <c:v>-15.270500000000013</c:v>
                </c:pt>
                <c:pt idx="48222">
                  <c:v>-15.268500000000003</c:v>
                </c:pt>
                <c:pt idx="48223">
                  <c:v>-15.266500000000008</c:v>
                </c:pt>
                <c:pt idx="48224">
                  <c:v>-15.264500000000012</c:v>
                </c:pt>
                <c:pt idx="48225">
                  <c:v>-15.262500000000003</c:v>
                </c:pt>
                <c:pt idx="48226">
                  <c:v>-15.260500000000008</c:v>
                </c:pt>
                <c:pt idx="48227">
                  <c:v>-15.258500000000012</c:v>
                </c:pt>
                <c:pt idx="48228">
                  <c:v>-15.256500000000003</c:v>
                </c:pt>
                <c:pt idx="48229">
                  <c:v>-15.254500000000007</c:v>
                </c:pt>
                <c:pt idx="48230">
                  <c:v>-15.252500000000012</c:v>
                </c:pt>
                <c:pt idx="48231">
                  <c:v>-15.250500000000002</c:v>
                </c:pt>
                <c:pt idx="48232">
                  <c:v>-15.248500000000007</c:v>
                </c:pt>
                <c:pt idx="48233">
                  <c:v>-15.246500000000012</c:v>
                </c:pt>
                <c:pt idx="48234">
                  <c:v>-15.244500000000002</c:v>
                </c:pt>
                <c:pt idx="48235">
                  <c:v>-15.242500000000007</c:v>
                </c:pt>
                <c:pt idx="48236">
                  <c:v>-15.240500000000011</c:v>
                </c:pt>
                <c:pt idx="48237">
                  <c:v>-15.238500000000002</c:v>
                </c:pt>
                <c:pt idx="48238">
                  <c:v>-15.236500000000007</c:v>
                </c:pt>
                <c:pt idx="48239">
                  <c:v>-15.234500000000011</c:v>
                </c:pt>
                <c:pt idx="48240">
                  <c:v>-15.232500000000002</c:v>
                </c:pt>
                <c:pt idx="48241">
                  <c:v>-15.230500000000006</c:v>
                </c:pt>
                <c:pt idx="48242">
                  <c:v>-15.228500000000011</c:v>
                </c:pt>
                <c:pt idx="48243">
                  <c:v>-15.226500000000001</c:v>
                </c:pt>
                <c:pt idx="48244">
                  <c:v>-15.224500000000006</c:v>
                </c:pt>
                <c:pt idx="48245">
                  <c:v>-15.222500000000011</c:v>
                </c:pt>
                <c:pt idx="48246">
                  <c:v>-15.220500000000001</c:v>
                </c:pt>
                <c:pt idx="48247">
                  <c:v>-15.218500000000006</c:v>
                </c:pt>
                <c:pt idx="48248">
                  <c:v>-15.216500000000011</c:v>
                </c:pt>
                <c:pt idx="48249">
                  <c:v>-15.214500000000001</c:v>
                </c:pt>
                <c:pt idx="48250">
                  <c:v>-15.212500000000006</c:v>
                </c:pt>
                <c:pt idx="48251">
                  <c:v>-15.21050000000001</c:v>
                </c:pt>
                <c:pt idx="48252">
                  <c:v>-15.208500000000001</c:v>
                </c:pt>
                <c:pt idx="48253">
                  <c:v>-15.206500000000005</c:v>
                </c:pt>
                <c:pt idx="48254">
                  <c:v>-15.20450000000001</c:v>
                </c:pt>
                <c:pt idx="48255">
                  <c:v>-15.202500000000001</c:v>
                </c:pt>
                <c:pt idx="48256">
                  <c:v>-15.200500000000005</c:v>
                </c:pt>
                <c:pt idx="48257">
                  <c:v>-15.19850000000001</c:v>
                </c:pt>
                <c:pt idx="48258">
                  <c:v>-15.1965</c:v>
                </c:pt>
                <c:pt idx="48259">
                  <c:v>-15.194500000000005</c:v>
                </c:pt>
                <c:pt idx="48260">
                  <c:v>-15.19250000000001</c:v>
                </c:pt>
                <c:pt idx="48261">
                  <c:v>-15.1905</c:v>
                </c:pt>
                <c:pt idx="48262">
                  <c:v>-15.188500000000005</c:v>
                </c:pt>
                <c:pt idx="48263">
                  <c:v>-15.186500000000009</c:v>
                </c:pt>
                <c:pt idx="48264">
                  <c:v>-15.1845</c:v>
                </c:pt>
                <c:pt idx="48265">
                  <c:v>-15.182500000000005</c:v>
                </c:pt>
                <c:pt idx="48266">
                  <c:v>-15.180500000000009</c:v>
                </c:pt>
                <c:pt idx="48267">
                  <c:v>-15.1785</c:v>
                </c:pt>
                <c:pt idx="48268">
                  <c:v>-15.176500000000004</c:v>
                </c:pt>
                <c:pt idx="48269">
                  <c:v>-15.174500000000009</c:v>
                </c:pt>
                <c:pt idx="48270">
                  <c:v>-15.172499999999999</c:v>
                </c:pt>
                <c:pt idx="48271">
                  <c:v>-15.170500000000004</c:v>
                </c:pt>
                <c:pt idx="48272">
                  <c:v>-15.168500000000009</c:v>
                </c:pt>
                <c:pt idx="48273">
                  <c:v>-15.166499999999999</c:v>
                </c:pt>
                <c:pt idx="48274">
                  <c:v>-15.164500000000004</c:v>
                </c:pt>
                <c:pt idx="48275">
                  <c:v>-15.162500000000009</c:v>
                </c:pt>
                <c:pt idx="48276">
                  <c:v>-15.160499999999999</c:v>
                </c:pt>
                <c:pt idx="48277">
                  <c:v>-15.158500000000004</c:v>
                </c:pt>
                <c:pt idx="48278">
                  <c:v>-15.156500000000008</c:v>
                </c:pt>
                <c:pt idx="48279">
                  <c:v>-15.154499999999999</c:v>
                </c:pt>
                <c:pt idx="48280">
                  <c:v>-15.152500000000003</c:v>
                </c:pt>
                <c:pt idx="48281">
                  <c:v>-15.150500000000008</c:v>
                </c:pt>
                <c:pt idx="48282">
                  <c:v>-15.148500000000013</c:v>
                </c:pt>
                <c:pt idx="48283">
                  <c:v>-15.146500000000003</c:v>
                </c:pt>
                <c:pt idx="48284">
                  <c:v>-15.144500000000008</c:v>
                </c:pt>
                <c:pt idx="48285">
                  <c:v>-15.142500000000013</c:v>
                </c:pt>
                <c:pt idx="48286">
                  <c:v>-15.140500000000003</c:v>
                </c:pt>
                <c:pt idx="48287">
                  <c:v>-15.138500000000008</c:v>
                </c:pt>
                <c:pt idx="48288">
                  <c:v>-15.136500000000012</c:v>
                </c:pt>
                <c:pt idx="48289">
                  <c:v>-15.134500000000003</c:v>
                </c:pt>
                <c:pt idx="48290">
                  <c:v>-15.132500000000007</c:v>
                </c:pt>
                <c:pt idx="48291">
                  <c:v>-15.130500000000012</c:v>
                </c:pt>
                <c:pt idx="48292">
                  <c:v>-15.128500000000003</c:v>
                </c:pt>
                <c:pt idx="48293">
                  <c:v>-15.126500000000007</c:v>
                </c:pt>
                <c:pt idx="48294">
                  <c:v>-15.124500000000012</c:v>
                </c:pt>
                <c:pt idx="48295">
                  <c:v>-15.122500000000002</c:v>
                </c:pt>
                <c:pt idx="48296">
                  <c:v>-15.120500000000007</c:v>
                </c:pt>
                <c:pt idx="48297">
                  <c:v>-15.118500000000012</c:v>
                </c:pt>
                <c:pt idx="48298">
                  <c:v>-15.116500000000002</c:v>
                </c:pt>
                <c:pt idx="48299">
                  <c:v>-15.114500000000007</c:v>
                </c:pt>
                <c:pt idx="48300">
                  <c:v>-15.112500000000011</c:v>
                </c:pt>
                <c:pt idx="48301">
                  <c:v>-15.110500000000002</c:v>
                </c:pt>
                <c:pt idx="48302">
                  <c:v>-15.108500000000006</c:v>
                </c:pt>
                <c:pt idx="48303">
                  <c:v>-15.106500000000011</c:v>
                </c:pt>
                <c:pt idx="48304">
                  <c:v>-15.104500000000002</c:v>
                </c:pt>
                <c:pt idx="48305">
                  <c:v>-15.102500000000006</c:v>
                </c:pt>
                <c:pt idx="48306">
                  <c:v>-15.100500000000011</c:v>
                </c:pt>
                <c:pt idx="48307">
                  <c:v>-15.098500000000001</c:v>
                </c:pt>
                <c:pt idx="48308">
                  <c:v>-15.096500000000006</c:v>
                </c:pt>
                <c:pt idx="48309">
                  <c:v>-15.094500000000011</c:v>
                </c:pt>
                <c:pt idx="48310">
                  <c:v>-15.092500000000001</c:v>
                </c:pt>
                <c:pt idx="48311">
                  <c:v>-15.090500000000006</c:v>
                </c:pt>
                <c:pt idx="48312">
                  <c:v>-15.08850000000001</c:v>
                </c:pt>
                <c:pt idx="48313">
                  <c:v>-15.086500000000001</c:v>
                </c:pt>
                <c:pt idx="48314">
                  <c:v>-15.084500000000006</c:v>
                </c:pt>
                <c:pt idx="48315">
                  <c:v>-15.08250000000001</c:v>
                </c:pt>
                <c:pt idx="48316">
                  <c:v>-15.080500000000001</c:v>
                </c:pt>
                <c:pt idx="48317">
                  <c:v>-15.078500000000005</c:v>
                </c:pt>
                <c:pt idx="48318">
                  <c:v>-15.07650000000001</c:v>
                </c:pt>
                <c:pt idx="48319">
                  <c:v>-15.0745</c:v>
                </c:pt>
                <c:pt idx="48320">
                  <c:v>-15.072500000000005</c:v>
                </c:pt>
                <c:pt idx="48321">
                  <c:v>-15.07050000000001</c:v>
                </c:pt>
                <c:pt idx="48322">
                  <c:v>-15.0685</c:v>
                </c:pt>
                <c:pt idx="48323">
                  <c:v>-15.066500000000005</c:v>
                </c:pt>
                <c:pt idx="48324">
                  <c:v>-15.06450000000001</c:v>
                </c:pt>
                <c:pt idx="48325">
                  <c:v>-15.0625</c:v>
                </c:pt>
                <c:pt idx="48326">
                  <c:v>-15.060500000000005</c:v>
                </c:pt>
                <c:pt idx="48327">
                  <c:v>-15.058500000000009</c:v>
                </c:pt>
                <c:pt idx="48328">
                  <c:v>-15.0565</c:v>
                </c:pt>
                <c:pt idx="48329">
                  <c:v>-15.054500000000004</c:v>
                </c:pt>
                <c:pt idx="48330">
                  <c:v>-15.052500000000009</c:v>
                </c:pt>
                <c:pt idx="48331">
                  <c:v>-15.0505</c:v>
                </c:pt>
                <c:pt idx="48332">
                  <c:v>-15.048500000000004</c:v>
                </c:pt>
                <c:pt idx="48333">
                  <c:v>-15.046500000000009</c:v>
                </c:pt>
                <c:pt idx="48334">
                  <c:v>-15.044499999999999</c:v>
                </c:pt>
                <c:pt idx="48335">
                  <c:v>-15.042500000000004</c:v>
                </c:pt>
                <c:pt idx="48336">
                  <c:v>-15.040500000000009</c:v>
                </c:pt>
                <c:pt idx="48337">
                  <c:v>-15.038499999999999</c:v>
                </c:pt>
                <c:pt idx="48338">
                  <c:v>-15.036500000000004</c:v>
                </c:pt>
                <c:pt idx="48339">
                  <c:v>-15.034500000000008</c:v>
                </c:pt>
                <c:pt idx="48340">
                  <c:v>-15.032499999999999</c:v>
                </c:pt>
                <c:pt idx="48341">
                  <c:v>-15.030500000000004</c:v>
                </c:pt>
                <c:pt idx="48342">
                  <c:v>-15.028500000000008</c:v>
                </c:pt>
                <c:pt idx="48343">
                  <c:v>-15.026499999999999</c:v>
                </c:pt>
                <c:pt idx="48344">
                  <c:v>-15.024500000000003</c:v>
                </c:pt>
                <c:pt idx="48345">
                  <c:v>-15.022500000000008</c:v>
                </c:pt>
                <c:pt idx="48346">
                  <c:v>-15.020500000000013</c:v>
                </c:pt>
                <c:pt idx="48347">
                  <c:v>-15.018500000000003</c:v>
                </c:pt>
                <c:pt idx="48348">
                  <c:v>-15.016500000000008</c:v>
                </c:pt>
                <c:pt idx="48349">
                  <c:v>-15.014500000000012</c:v>
                </c:pt>
                <c:pt idx="48350">
                  <c:v>-15.012500000000003</c:v>
                </c:pt>
                <c:pt idx="48351">
                  <c:v>-15.010500000000008</c:v>
                </c:pt>
                <c:pt idx="48352">
                  <c:v>-15.008500000000012</c:v>
                </c:pt>
                <c:pt idx="48353">
                  <c:v>-15.006500000000003</c:v>
                </c:pt>
                <c:pt idx="48354">
                  <c:v>-15.004500000000007</c:v>
                </c:pt>
                <c:pt idx="48355">
                  <c:v>-15.002500000000012</c:v>
                </c:pt>
                <c:pt idx="48356">
                  <c:v>-15.000500000000002</c:v>
                </c:pt>
                <c:pt idx="48357">
                  <c:v>-14.998500000000007</c:v>
                </c:pt>
                <c:pt idx="48358">
                  <c:v>-14.996500000000012</c:v>
                </c:pt>
                <c:pt idx="48359">
                  <c:v>-14.994500000000002</c:v>
                </c:pt>
                <c:pt idx="48360">
                  <c:v>-14.992500000000007</c:v>
                </c:pt>
                <c:pt idx="48361">
                  <c:v>-14.990500000000011</c:v>
                </c:pt>
                <c:pt idx="48362">
                  <c:v>-14.988500000000002</c:v>
                </c:pt>
                <c:pt idx="48363">
                  <c:v>-14.986500000000007</c:v>
                </c:pt>
                <c:pt idx="48364">
                  <c:v>-14.984500000000011</c:v>
                </c:pt>
                <c:pt idx="48365">
                  <c:v>-14.982500000000002</c:v>
                </c:pt>
                <c:pt idx="48366">
                  <c:v>-14.980500000000006</c:v>
                </c:pt>
                <c:pt idx="48367">
                  <c:v>-14.978500000000011</c:v>
                </c:pt>
                <c:pt idx="48368">
                  <c:v>-14.976500000000001</c:v>
                </c:pt>
                <c:pt idx="48369">
                  <c:v>-14.974500000000006</c:v>
                </c:pt>
                <c:pt idx="48370">
                  <c:v>-14.972500000000011</c:v>
                </c:pt>
                <c:pt idx="48371">
                  <c:v>-14.970500000000001</c:v>
                </c:pt>
                <c:pt idx="48372">
                  <c:v>-14.968500000000006</c:v>
                </c:pt>
                <c:pt idx="48373">
                  <c:v>-14.966500000000011</c:v>
                </c:pt>
                <c:pt idx="48374">
                  <c:v>-14.964500000000001</c:v>
                </c:pt>
                <c:pt idx="48375">
                  <c:v>-14.962500000000006</c:v>
                </c:pt>
                <c:pt idx="48376">
                  <c:v>-14.96050000000001</c:v>
                </c:pt>
                <c:pt idx="48377">
                  <c:v>-14.958500000000001</c:v>
                </c:pt>
                <c:pt idx="48378">
                  <c:v>-14.956500000000005</c:v>
                </c:pt>
                <c:pt idx="48379">
                  <c:v>-14.95450000000001</c:v>
                </c:pt>
                <c:pt idx="48380">
                  <c:v>-14.952500000000001</c:v>
                </c:pt>
                <c:pt idx="48381">
                  <c:v>-14.950500000000005</c:v>
                </c:pt>
                <c:pt idx="48382">
                  <c:v>-14.94850000000001</c:v>
                </c:pt>
                <c:pt idx="48383">
                  <c:v>-14.9465</c:v>
                </c:pt>
                <c:pt idx="48384">
                  <c:v>-14.944500000000005</c:v>
                </c:pt>
                <c:pt idx="48385">
                  <c:v>-14.94250000000001</c:v>
                </c:pt>
                <c:pt idx="48386">
                  <c:v>-14.9405</c:v>
                </c:pt>
                <c:pt idx="48387">
                  <c:v>-14.938500000000005</c:v>
                </c:pt>
                <c:pt idx="48388">
                  <c:v>-14.936500000000009</c:v>
                </c:pt>
                <c:pt idx="48389">
                  <c:v>-14.9345</c:v>
                </c:pt>
                <c:pt idx="48390">
                  <c:v>-14.932500000000005</c:v>
                </c:pt>
                <c:pt idx="48391">
                  <c:v>-14.930500000000009</c:v>
                </c:pt>
                <c:pt idx="48392">
                  <c:v>-14.9285</c:v>
                </c:pt>
                <c:pt idx="48393">
                  <c:v>-14.926500000000004</c:v>
                </c:pt>
                <c:pt idx="48394">
                  <c:v>-14.924500000000009</c:v>
                </c:pt>
                <c:pt idx="48395">
                  <c:v>-14.922499999999999</c:v>
                </c:pt>
                <c:pt idx="48396">
                  <c:v>-14.920500000000004</c:v>
                </c:pt>
                <c:pt idx="48397">
                  <c:v>-14.918500000000009</c:v>
                </c:pt>
                <c:pt idx="48398">
                  <c:v>-14.916499999999999</c:v>
                </c:pt>
                <c:pt idx="48399">
                  <c:v>-14.914500000000004</c:v>
                </c:pt>
                <c:pt idx="48400">
                  <c:v>-14.912500000000009</c:v>
                </c:pt>
                <c:pt idx="48401">
                  <c:v>-14.910499999999999</c:v>
                </c:pt>
                <c:pt idx="48402">
                  <c:v>-14.908500000000004</c:v>
                </c:pt>
                <c:pt idx="48403">
                  <c:v>-14.906500000000008</c:v>
                </c:pt>
                <c:pt idx="48404">
                  <c:v>-14.904499999999999</c:v>
                </c:pt>
                <c:pt idx="48405">
                  <c:v>-14.902500000000003</c:v>
                </c:pt>
                <c:pt idx="48406">
                  <c:v>-14.900500000000008</c:v>
                </c:pt>
                <c:pt idx="48407">
                  <c:v>-14.898500000000013</c:v>
                </c:pt>
                <c:pt idx="48408">
                  <c:v>-14.896500000000003</c:v>
                </c:pt>
                <c:pt idx="48409">
                  <c:v>-14.894500000000008</c:v>
                </c:pt>
                <c:pt idx="48410">
                  <c:v>-14.892500000000013</c:v>
                </c:pt>
                <c:pt idx="48411">
                  <c:v>-14.890500000000003</c:v>
                </c:pt>
                <c:pt idx="48412">
                  <c:v>-14.888500000000008</c:v>
                </c:pt>
                <c:pt idx="48413">
                  <c:v>-14.886500000000012</c:v>
                </c:pt>
                <c:pt idx="48414">
                  <c:v>-14.884500000000003</c:v>
                </c:pt>
                <c:pt idx="48415">
                  <c:v>-14.882500000000007</c:v>
                </c:pt>
                <c:pt idx="48416">
                  <c:v>-14.880500000000012</c:v>
                </c:pt>
                <c:pt idx="48417">
                  <c:v>-14.878500000000003</c:v>
                </c:pt>
                <c:pt idx="48418">
                  <c:v>-14.876500000000007</c:v>
                </c:pt>
                <c:pt idx="48419">
                  <c:v>-14.874500000000012</c:v>
                </c:pt>
                <c:pt idx="48420">
                  <c:v>-14.872500000000002</c:v>
                </c:pt>
                <c:pt idx="48421">
                  <c:v>-14.870500000000007</c:v>
                </c:pt>
                <c:pt idx="48422">
                  <c:v>-14.868500000000012</c:v>
                </c:pt>
                <c:pt idx="48423">
                  <c:v>-14.866500000000002</c:v>
                </c:pt>
                <c:pt idx="48424">
                  <c:v>-14.864500000000007</c:v>
                </c:pt>
                <c:pt idx="48425">
                  <c:v>-14.862500000000011</c:v>
                </c:pt>
                <c:pt idx="48426">
                  <c:v>-14.860500000000002</c:v>
                </c:pt>
                <c:pt idx="48427">
                  <c:v>-14.858500000000006</c:v>
                </c:pt>
                <c:pt idx="48428">
                  <c:v>-14.856500000000011</c:v>
                </c:pt>
                <c:pt idx="48429">
                  <c:v>-14.854500000000002</c:v>
                </c:pt>
                <c:pt idx="48430">
                  <c:v>-14.852500000000006</c:v>
                </c:pt>
                <c:pt idx="48431">
                  <c:v>-14.850500000000011</c:v>
                </c:pt>
                <c:pt idx="48432">
                  <c:v>-14.848500000000001</c:v>
                </c:pt>
                <c:pt idx="48433">
                  <c:v>-14.846500000000006</c:v>
                </c:pt>
                <c:pt idx="48434">
                  <c:v>-14.844500000000011</c:v>
                </c:pt>
                <c:pt idx="48435">
                  <c:v>-14.842500000000001</c:v>
                </c:pt>
                <c:pt idx="48436">
                  <c:v>-14.840500000000006</c:v>
                </c:pt>
                <c:pt idx="48437">
                  <c:v>-14.83850000000001</c:v>
                </c:pt>
                <c:pt idx="48438">
                  <c:v>-14.836500000000001</c:v>
                </c:pt>
                <c:pt idx="48439">
                  <c:v>-14.834500000000006</c:v>
                </c:pt>
                <c:pt idx="48440">
                  <c:v>-14.83250000000001</c:v>
                </c:pt>
                <c:pt idx="48441">
                  <c:v>-14.830500000000001</c:v>
                </c:pt>
                <c:pt idx="48442">
                  <c:v>-14.828500000000005</c:v>
                </c:pt>
                <c:pt idx="48443">
                  <c:v>-14.82650000000001</c:v>
                </c:pt>
                <c:pt idx="48444">
                  <c:v>-14.8245</c:v>
                </c:pt>
                <c:pt idx="48445">
                  <c:v>-14.822500000000005</c:v>
                </c:pt>
                <c:pt idx="48446">
                  <c:v>-14.82050000000001</c:v>
                </c:pt>
                <c:pt idx="48447">
                  <c:v>-14.8185</c:v>
                </c:pt>
                <c:pt idx="48448">
                  <c:v>-14.816500000000005</c:v>
                </c:pt>
                <c:pt idx="48449">
                  <c:v>-14.81450000000001</c:v>
                </c:pt>
                <c:pt idx="48450">
                  <c:v>-14.8125</c:v>
                </c:pt>
                <c:pt idx="48451">
                  <c:v>-14.810500000000005</c:v>
                </c:pt>
                <c:pt idx="48452">
                  <c:v>-14.808500000000009</c:v>
                </c:pt>
                <c:pt idx="48453">
                  <c:v>-14.8065</c:v>
                </c:pt>
                <c:pt idx="48454">
                  <c:v>-14.804500000000004</c:v>
                </c:pt>
                <c:pt idx="48455">
                  <c:v>-14.802500000000009</c:v>
                </c:pt>
                <c:pt idx="48456">
                  <c:v>-14.8005</c:v>
                </c:pt>
                <c:pt idx="48457">
                  <c:v>-14.798500000000004</c:v>
                </c:pt>
                <c:pt idx="48458">
                  <c:v>-14.796500000000009</c:v>
                </c:pt>
                <c:pt idx="48459">
                  <c:v>-14.794499999999999</c:v>
                </c:pt>
                <c:pt idx="48460">
                  <c:v>-14.792500000000004</c:v>
                </c:pt>
                <c:pt idx="48461">
                  <c:v>-14.790500000000009</c:v>
                </c:pt>
                <c:pt idx="48462">
                  <c:v>-14.788499999999999</c:v>
                </c:pt>
                <c:pt idx="48463">
                  <c:v>-14.786500000000004</c:v>
                </c:pt>
                <c:pt idx="48464">
                  <c:v>-14.784500000000008</c:v>
                </c:pt>
                <c:pt idx="48465">
                  <c:v>-14.782499999999999</c:v>
                </c:pt>
                <c:pt idx="48466">
                  <c:v>-14.780500000000004</c:v>
                </c:pt>
                <c:pt idx="48467">
                  <c:v>-14.778500000000008</c:v>
                </c:pt>
                <c:pt idx="48468">
                  <c:v>-14.776499999999999</c:v>
                </c:pt>
                <c:pt idx="48469">
                  <c:v>-14.774500000000003</c:v>
                </c:pt>
                <c:pt idx="48470">
                  <c:v>-14.772500000000008</c:v>
                </c:pt>
                <c:pt idx="48471">
                  <c:v>-14.770500000000013</c:v>
                </c:pt>
                <c:pt idx="48472">
                  <c:v>-14.768500000000003</c:v>
                </c:pt>
                <c:pt idx="48473">
                  <c:v>-14.766500000000008</c:v>
                </c:pt>
                <c:pt idx="48474">
                  <c:v>-14.764500000000012</c:v>
                </c:pt>
                <c:pt idx="48475">
                  <c:v>-14.762500000000003</c:v>
                </c:pt>
                <c:pt idx="48476">
                  <c:v>-14.760500000000008</c:v>
                </c:pt>
                <c:pt idx="48477">
                  <c:v>-14.758500000000012</c:v>
                </c:pt>
                <c:pt idx="48478">
                  <c:v>-14.756500000000003</c:v>
                </c:pt>
                <c:pt idx="48479">
                  <c:v>-14.754500000000007</c:v>
                </c:pt>
                <c:pt idx="48480">
                  <c:v>-14.752500000000012</c:v>
                </c:pt>
                <c:pt idx="48481">
                  <c:v>-14.750500000000002</c:v>
                </c:pt>
                <c:pt idx="48482">
                  <c:v>-14.748500000000007</c:v>
                </c:pt>
                <c:pt idx="48483">
                  <c:v>-14.746500000000012</c:v>
                </c:pt>
                <c:pt idx="48484">
                  <c:v>-14.744500000000002</c:v>
                </c:pt>
                <c:pt idx="48485">
                  <c:v>-14.742500000000007</c:v>
                </c:pt>
                <c:pt idx="48486">
                  <c:v>-14.740500000000011</c:v>
                </c:pt>
                <c:pt idx="48487">
                  <c:v>-14.738500000000002</c:v>
                </c:pt>
                <c:pt idx="48488">
                  <c:v>-14.736500000000007</c:v>
                </c:pt>
                <c:pt idx="48489">
                  <c:v>-14.734500000000011</c:v>
                </c:pt>
                <c:pt idx="48490">
                  <c:v>-14.732500000000002</c:v>
                </c:pt>
                <c:pt idx="48491">
                  <c:v>-14.730500000000006</c:v>
                </c:pt>
                <c:pt idx="48492">
                  <c:v>-14.728500000000011</c:v>
                </c:pt>
                <c:pt idx="48493">
                  <c:v>-14.726500000000001</c:v>
                </c:pt>
                <c:pt idx="48494">
                  <c:v>-14.724500000000006</c:v>
                </c:pt>
                <c:pt idx="48495">
                  <c:v>-14.722500000000011</c:v>
                </c:pt>
                <c:pt idx="48496">
                  <c:v>-14.720500000000001</c:v>
                </c:pt>
                <c:pt idx="48497">
                  <c:v>-14.718500000000006</c:v>
                </c:pt>
                <c:pt idx="48498">
                  <c:v>-14.716500000000011</c:v>
                </c:pt>
                <c:pt idx="48499">
                  <c:v>-14.714500000000001</c:v>
                </c:pt>
                <c:pt idx="48500">
                  <c:v>-14.712500000000006</c:v>
                </c:pt>
                <c:pt idx="48501">
                  <c:v>-14.71050000000001</c:v>
                </c:pt>
                <c:pt idx="48502">
                  <c:v>-14.708500000000001</c:v>
                </c:pt>
                <c:pt idx="48503">
                  <c:v>-14.706500000000005</c:v>
                </c:pt>
                <c:pt idx="48504">
                  <c:v>-14.70450000000001</c:v>
                </c:pt>
                <c:pt idx="48505">
                  <c:v>-14.702500000000001</c:v>
                </c:pt>
                <c:pt idx="48506">
                  <c:v>-14.700500000000005</c:v>
                </c:pt>
                <c:pt idx="48507">
                  <c:v>-14.69850000000001</c:v>
                </c:pt>
                <c:pt idx="48508">
                  <c:v>-14.6965</c:v>
                </c:pt>
                <c:pt idx="48509">
                  <c:v>-14.694500000000005</c:v>
                </c:pt>
                <c:pt idx="48510">
                  <c:v>-14.69250000000001</c:v>
                </c:pt>
                <c:pt idx="48511">
                  <c:v>-14.6905</c:v>
                </c:pt>
                <c:pt idx="48512">
                  <c:v>-14.688500000000005</c:v>
                </c:pt>
                <c:pt idx="48513">
                  <c:v>-14.686500000000009</c:v>
                </c:pt>
                <c:pt idx="48514">
                  <c:v>-14.6845</c:v>
                </c:pt>
                <c:pt idx="48515">
                  <c:v>-14.682500000000005</c:v>
                </c:pt>
                <c:pt idx="48516">
                  <c:v>-14.680500000000009</c:v>
                </c:pt>
                <c:pt idx="48517">
                  <c:v>-14.6785</c:v>
                </c:pt>
                <c:pt idx="48518">
                  <c:v>-14.676500000000004</c:v>
                </c:pt>
                <c:pt idx="48519">
                  <c:v>-14.674500000000009</c:v>
                </c:pt>
                <c:pt idx="48520">
                  <c:v>-14.672499999999999</c:v>
                </c:pt>
                <c:pt idx="48521">
                  <c:v>-14.670500000000004</c:v>
                </c:pt>
                <c:pt idx="48522">
                  <c:v>-14.668500000000009</c:v>
                </c:pt>
                <c:pt idx="48523">
                  <c:v>-14.666499999999999</c:v>
                </c:pt>
                <c:pt idx="48524">
                  <c:v>-14.664500000000004</c:v>
                </c:pt>
                <c:pt idx="48525">
                  <c:v>-14.662500000000009</c:v>
                </c:pt>
                <c:pt idx="48526">
                  <c:v>-14.660499999999999</c:v>
                </c:pt>
                <c:pt idx="48527">
                  <c:v>-14.658500000000004</c:v>
                </c:pt>
                <c:pt idx="48528">
                  <c:v>-14.656500000000008</c:v>
                </c:pt>
                <c:pt idx="48529">
                  <c:v>-14.654499999999999</c:v>
                </c:pt>
                <c:pt idx="48530">
                  <c:v>-14.652500000000003</c:v>
                </c:pt>
                <c:pt idx="48531">
                  <c:v>-14.650500000000008</c:v>
                </c:pt>
                <c:pt idx="48532">
                  <c:v>-14.648500000000013</c:v>
                </c:pt>
                <c:pt idx="48533">
                  <c:v>-14.646500000000003</c:v>
                </c:pt>
                <c:pt idx="48534">
                  <c:v>-14.644500000000008</c:v>
                </c:pt>
                <c:pt idx="48535">
                  <c:v>-14.642500000000013</c:v>
                </c:pt>
                <c:pt idx="48536">
                  <c:v>-14.640500000000003</c:v>
                </c:pt>
                <c:pt idx="48537">
                  <c:v>-14.638500000000008</c:v>
                </c:pt>
                <c:pt idx="48538">
                  <c:v>-14.636500000000012</c:v>
                </c:pt>
                <c:pt idx="48539">
                  <c:v>-14.634500000000003</c:v>
                </c:pt>
                <c:pt idx="48540">
                  <c:v>-14.632500000000007</c:v>
                </c:pt>
                <c:pt idx="48541">
                  <c:v>-14.630500000000012</c:v>
                </c:pt>
                <c:pt idx="48542">
                  <c:v>-14.628500000000003</c:v>
                </c:pt>
                <c:pt idx="48543">
                  <c:v>-14.626500000000007</c:v>
                </c:pt>
                <c:pt idx="48544">
                  <c:v>-14.624500000000012</c:v>
                </c:pt>
                <c:pt idx="48545">
                  <c:v>-14.622500000000002</c:v>
                </c:pt>
                <c:pt idx="48546">
                  <c:v>-14.620500000000007</c:v>
                </c:pt>
                <c:pt idx="48547">
                  <c:v>-14.618500000000012</c:v>
                </c:pt>
                <c:pt idx="48548">
                  <c:v>-14.616500000000002</c:v>
                </c:pt>
                <c:pt idx="48549">
                  <c:v>-14.614500000000007</c:v>
                </c:pt>
                <c:pt idx="48550">
                  <c:v>-14.612500000000011</c:v>
                </c:pt>
                <c:pt idx="48551">
                  <c:v>-14.610500000000002</c:v>
                </c:pt>
                <c:pt idx="48552">
                  <c:v>-14.608500000000006</c:v>
                </c:pt>
                <c:pt idx="48553">
                  <c:v>-14.606500000000011</c:v>
                </c:pt>
                <c:pt idx="48554">
                  <c:v>-14.604500000000002</c:v>
                </c:pt>
                <c:pt idx="48555">
                  <c:v>-14.602500000000006</c:v>
                </c:pt>
                <c:pt idx="48556">
                  <c:v>-14.600500000000011</c:v>
                </c:pt>
                <c:pt idx="48557">
                  <c:v>-14.598500000000001</c:v>
                </c:pt>
                <c:pt idx="48558">
                  <c:v>-14.596500000000006</c:v>
                </c:pt>
                <c:pt idx="48559">
                  <c:v>-14.594500000000011</c:v>
                </c:pt>
                <c:pt idx="48560">
                  <c:v>-14.592500000000001</c:v>
                </c:pt>
                <c:pt idx="48561">
                  <c:v>-14.590500000000006</c:v>
                </c:pt>
                <c:pt idx="48562">
                  <c:v>-14.58850000000001</c:v>
                </c:pt>
                <c:pt idx="48563">
                  <c:v>-14.586500000000001</c:v>
                </c:pt>
                <c:pt idx="48564">
                  <c:v>-14.584500000000006</c:v>
                </c:pt>
                <c:pt idx="48565">
                  <c:v>-14.58250000000001</c:v>
                </c:pt>
                <c:pt idx="48566">
                  <c:v>-14.580500000000001</c:v>
                </c:pt>
                <c:pt idx="48567">
                  <c:v>-14.578500000000005</c:v>
                </c:pt>
                <c:pt idx="48568">
                  <c:v>-14.57650000000001</c:v>
                </c:pt>
                <c:pt idx="48569">
                  <c:v>-14.5745</c:v>
                </c:pt>
                <c:pt idx="48570">
                  <c:v>-14.572500000000005</c:v>
                </c:pt>
                <c:pt idx="48571">
                  <c:v>-14.57050000000001</c:v>
                </c:pt>
                <c:pt idx="48572">
                  <c:v>-14.5685</c:v>
                </c:pt>
                <c:pt idx="48573">
                  <c:v>-14.566500000000005</c:v>
                </c:pt>
                <c:pt idx="48574">
                  <c:v>-14.56450000000001</c:v>
                </c:pt>
                <c:pt idx="48575">
                  <c:v>-14.5625</c:v>
                </c:pt>
                <c:pt idx="48576">
                  <c:v>-14.560500000000005</c:v>
                </c:pt>
                <c:pt idx="48577">
                  <c:v>-14.558500000000009</c:v>
                </c:pt>
                <c:pt idx="48578">
                  <c:v>-14.5565</c:v>
                </c:pt>
                <c:pt idx="48579">
                  <c:v>-14.554500000000004</c:v>
                </c:pt>
                <c:pt idx="48580">
                  <c:v>-14.552500000000009</c:v>
                </c:pt>
                <c:pt idx="48581">
                  <c:v>-14.5505</c:v>
                </c:pt>
                <c:pt idx="48582">
                  <c:v>-14.548500000000004</c:v>
                </c:pt>
                <c:pt idx="48583">
                  <c:v>-14.546500000000009</c:v>
                </c:pt>
                <c:pt idx="48584">
                  <c:v>-14.544499999999999</c:v>
                </c:pt>
                <c:pt idx="48585">
                  <c:v>-14.542500000000004</c:v>
                </c:pt>
                <c:pt idx="48586">
                  <c:v>-14.540500000000009</c:v>
                </c:pt>
                <c:pt idx="48587">
                  <c:v>-14.538499999999999</c:v>
                </c:pt>
                <c:pt idx="48588">
                  <c:v>-14.536500000000004</c:v>
                </c:pt>
                <c:pt idx="48589">
                  <c:v>-14.534500000000008</c:v>
                </c:pt>
                <c:pt idx="48590">
                  <c:v>-14.532499999999999</c:v>
                </c:pt>
                <c:pt idx="48591">
                  <c:v>-14.530500000000004</c:v>
                </c:pt>
                <c:pt idx="48592">
                  <c:v>-14.528500000000008</c:v>
                </c:pt>
                <c:pt idx="48593">
                  <c:v>-14.526499999999999</c:v>
                </c:pt>
                <c:pt idx="48594">
                  <c:v>-14.524500000000003</c:v>
                </c:pt>
                <c:pt idx="48595">
                  <c:v>-14.522500000000008</c:v>
                </c:pt>
                <c:pt idx="48596">
                  <c:v>-14.520500000000013</c:v>
                </c:pt>
                <c:pt idx="48597">
                  <c:v>-14.518500000000003</c:v>
                </c:pt>
                <c:pt idx="48598">
                  <c:v>-14.516500000000008</c:v>
                </c:pt>
                <c:pt idx="48599">
                  <c:v>-14.514500000000012</c:v>
                </c:pt>
                <c:pt idx="48600">
                  <c:v>-14.512500000000003</c:v>
                </c:pt>
                <c:pt idx="48601">
                  <c:v>-14.510500000000008</c:v>
                </c:pt>
                <c:pt idx="48602">
                  <c:v>-14.508500000000012</c:v>
                </c:pt>
                <c:pt idx="48603">
                  <c:v>-14.506500000000003</c:v>
                </c:pt>
                <c:pt idx="48604">
                  <c:v>-14.504500000000007</c:v>
                </c:pt>
                <c:pt idx="48605">
                  <c:v>-14.502500000000012</c:v>
                </c:pt>
                <c:pt idx="48606">
                  <c:v>-14.500500000000002</c:v>
                </c:pt>
                <c:pt idx="48607">
                  <c:v>-14.498500000000007</c:v>
                </c:pt>
                <c:pt idx="48608">
                  <c:v>-14.496500000000012</c:v>
                </c:pt>
                <c:pt idx="48609">
                  <c:v>-14.494500000000002</c:v>
                </c:pt>
                <c:pt idx="48610">
                  <c:v>-14.492500000000007</c:v>
                </c:pt>
                <c:pt idx="48611">
                  <c:v>-14.490500000000011</c:v>
                </c:pt>
                <c:pt idx="48612">
                  <c:v>-14.488500000000002</c:v>
                </c:pt>
                <c:pt idx="48613">
                  <c:v>-14.486500000000007</c:v>
                </c:pt>
                <c:pt idx="48614">
                  <c:v>-14.484500000000011</c:v>
                </c:pt>
                <c:pt idx="48615">
                  <c:v>-14.482500000000002</c:v>
                </c:pt>
                <c:pt idx="48616">
                  <c:v>-14.480500000000006</c:v>
                </c:pt>
                <c:pt idx="48617">
                  <c:v>-14.478500000000011</c:v>
                </c:pt>
                <c:pt idx="48618">
                  <c:v>-14.476500000000001</c:v>
                </c:pt>
                <c:pt idx="48619">
                  <c:v>-14.474500000000006</c:v>
                </c:pt>
                <c:pt idx="48620">
                  <c:v>-14.472500000000011</c:v>
                </c:pt>
                <c:pt idx="48621">
                  <c:v>-14.470500000000001</c:v>
                </c:pt>
                <c:pt idx="48622">
                  <c:v>-14.468500000000006</c:v>
                </c:pt>
                <c:pt idx="48623">
                  <c:v>-14.466500000000011</c:v>
                </c:pt>
                <c:pt idx="48624">
                  <c:v>-14.464500000000001</c:v>
                </c:pt>
                <c:pt idx="48625">
                  <c:v>-14.462500000000006</c:v>
                </c:pt>
                <c:pt idx="48626">
                  <c:v>-14.46050000000001</c:v>
                </c:pt>
                <c:pt idx="48627">
                  <c:v>-14.458500000000001</c:v>
                </c:pt>
                <c:pt idx="48628">
                  <c:v>-14.456500000000005</c:v>
                </c:pt>
                <c:pt idx="48629">
                  <c:v>-14.45450000000001</c:v>
                </c:pt>
                <c:pt idx="48630">
                  <c:v>-14.452500000000001</c:v>
                </c:pt>
                <c:pt idx="48631">
                  <c:v>-14.450500000000005</c:v>
                </c:pt>
                <c:pt idx="48632">
                  <c:v>-14.44850000000001</c:v>
                </c:pt>
                <c:pt idx="48633">
                  <c:v>-14.4465</c:v>
                </c:pt>
                <c:pt idx="48634">
                  <c:v>-14.444500000000005</c:v>
                </c:pt>
                <c:pt idx="48635">
                  <c:v>-14.44250000000001</c:v>
                </c:pt>
                <c:pt idx="48636">
                  <c:v>-14.4405</c:v>
                </c:pt>
                <c:pt idx="48637">
                  <c:v>-14.438500000000005</c:v>
                </c:pt>
                <c:pt idx="48638">
                  <c:v>-14.436500000000009</c:v>
                </c:pt>
                <c:pt idx="48639">
                  <c:v>-14.4345</c:v>
                </c:pt>
                <c:pt idx="48640">
                  <c:v>-14.432500000000005</c:v>
                </c:pt>
                <c:pt idx="48641">
                  <c:v>-14.430500000000009</c:v>
                </c:pt>
                <c:pt idx="48642">
                  <c:v>-14.4285</c:v>
                </c:pt>
                <c:pt idx="48643">
                  <c:v>-14.426500000000004</c:v>
                </c:pt>
                <c:pt idx="48644">
                  <c:v>-14.424500000000009</c:v>
                </c:pt>
                <c:pt idx="48645">
                  <c:v>-14.422499999999999</c:v>
                </c:pt>
                <c:pt idx="48646">
                  <c:v>-14.420500000000004</c:v>
                </c:pt>
                <c:pt idx="48647">
                  <c:v>-14.418500000000009</c:v>
                </c:pt>
                <c:pt idx="48648">
                  <c:v>-14.416499999999999</c:v>
                </c:pt>
                <c:pt idx="48649">
                  <c:v>-14.414500000000004</c:v>
                </c:pt>
                <c:pt idx="48650">
                  <c:v>-14.412500000000009</c:v>
                </c:pt>
                <c:pt idx="48651">
                  <c:v>-14.410499999999999</c:v>
                </c:pt>
                <c:pt idx="48652">
                  <c:v>-14.408500000000004</c:v>
                </c:pt>
                <c:pt idx="48653">
                  <c:v>-14.406500000000008</c:v>
                </c:pt>
                <c:pt idx="48654">
                  <c:v>-14.404499999999999</c:v>
                </c:pt>
                <c:pt idx="48655">
                  <c:v>-14.402500000000003</c:v>
                </c:pt>
                <c:pt idx="48656">
                  <c:v>-14.400500000000008</c:v>
                </c:pt>
                <c:pt idx="48657">
                  <c:v>-14.398500000000013</c:v>
                </c:pt>
                <c:pt idx="48658">
                  <c:v>-14.396500000000003</c:v>
                </c:pt>
                <c:pt idx="48659">
                  <c:v>-14.394500000000008</c:v>
                </c:pt>
                <c:pt idx="48660">
                  <c:v>-14.392500000000013</c:v>
                </c:pt>
                <c:pt idx="48661">
                  <c:v>-14.390500000000003</c:v>
                </c:pt>
                <c:pt idx="48662">
                  <c:v>-14.388500000000008</c:v>
                </c:pt>
                <c:pt idx="48663">
                  <c:v>-14.386500000000012</c:v>
                </c:pt>
                <c:pt idx="48664">
                  <c:v>-14.384500000000003</c:v>
                </c:pt>
                <c:pt idx="48665">
                  <c:v>-14.382500000000007</c:v>
                </c:pt>
                <c:pt idx="48666">
                  <c:v>-14.380500000000012</c:v>
                </c:pt>
                <c:pt idx="48667">
                  <c:v>-14.378500000000003</c:v>
                </c:pt>
                <c:pt idx="48668">
                  <c:v>-14.376500000000007</c:v>
                </c:pt>
                <c:pt idx="48669">
                  <c:v>-14.374500000000012</c:v>
                </c:pt>
                <c:pt idx="48670">
                  <c:v>-14.372500000000002</c:v>
                </c:pt>
                <c:pt idx="48671">
                  <c:v>-14.370500000000007</c:v>
                </c:pt>
                <c:pt idx="48672">
                  <c:v>-14.368500000000012</c:v>
                </c:pt>
                <c:pt idx="48673">
                  <c:v>-14.366500000000002</c:v>
                </c:pt>
                <c:pt idx="48674">
                  <c:v>-14.364500000000007</c:v>
                </c:pt>
                <c:pt idx="48675">
                  <c:v>-14.362500000000011</c:v>
                </c:pt>
                <c:pt idx="48676">
                  <c:v>-14.360500000000002</c:v>
                </c:pt>
                <c:pt idx="48677">
                  <c:v>-14.358500000000006</c:v>
                </c:pt>
                <c:pt idx="48678">
                  <c:v>-14.356500000000011</c:v>
                </c:pt>
                <c:pt idx="48679">
                  <c:v>-14.354500000000002</c:v>
                </c:pt>
                <c:pt idx="48680">
                  <c:v>-14.352500000000006</c:v>
                </c:pt>
                <c:pt idx="48681">
                  <c:v>-14.350500000000011</c:v>
                </c:pt>
                <c:pt idx="48682">
                  <c:v>-14.348500000000001</c:v>
                </c:pt>
                <c:pt idx="48683">
                  <c:v>-14.346500000000006</c:v>
                </c:pt>
                <c:pt idx="48684">
                  <c:v>-14.344500000000011</c:v>
                </c:pt>
                <c:pt idx="48685">
                  <c:v>-14.342500000000001</c:v>
                </c:pt>
                <c:pt idx="48686">
                  <c:v>-14.340500000000006</c:v>
                </c:pt>
                <c:pt idx="48687">
                  <c:v>-14.33850000000001</c:v>
                </c:pt>
                <c:pt idx="48688">
                  <c:v>-14.336500000000001</c:v>
                </c:pt>
                <c:pt idx="48689">
                  <c:v>-14.334500000000006</c:v>
                </c:pt>
                <c:pt idx="48690">
                  <c:v>-14.33250000000001</c:v>
                </c:pt>
                <c:pt idx="48691">
                  <c:v>-14.330500000000001</c:v>
                </c:pt>
                <c:pt idx="48692">
                  <c:v>-14.328500000000005</c:v>
                </c:pt>
                <c:pt idx="48693">
                  <c:v>-14.32650000000001</c:v>
                </c:pt>
                <c:pt idx="48694">
                  <c:v>-14.3245</c:v>
                </c:pt>
                <c:pt idx="48695">
                  <c:v>-14.322500000000005</c:v>
                </c:pt>
                <c:pt idx="48696">
                  <c:v>-14.32050000000001</c:v>
                </c:pt>
                <c:pt idx="48697">
                  <c:v>-14.3185</c:v>
                </c:pt>
                <c:pt idx="48698">
                  <c:v>-14.316500000000005</c:v>
                </c:pt>
                <c:pt idx="48699">
                  <c:v>-14.31450000000001</c:v>
                </c:pt>
                <c:pt idx="48700">
                  <c:v>-14.3125</c:v>
                </c:pt>
                <c:pt idx="48701">
                  <c:v>-14.310500000000005</c:v>
                </c:pt>
                <c:pt idx="48702">
                  <c:v>-14.308500000000009</c:v>
                </c:pt>
                <c:pt idx="48703">
                  <c:v>-14.3065</c:v>
                </c:pt>
                <c:pt idx="48704">
                  <c:v>-14.304500000000004</c:v>
                </c:pt>
                <c:pt idx="48705">
                  <c:v>-14.302500000000009</c:v>
                </c:pt>
                <c:pt idx="48706">
                  <c:v>-14.3005</c:v>
                </c:pt>
                <c:pt idx="48707">
                  <c:v>-14.298500000000004</c:v>
                </c:pt>
                <c:pt idx="48708">
                  <c:v>-14.296500000000009</c:v>
                </c:pt>
                <c:pt idx="48709">
                  <c:v>-14.294499999999999</c:v>
                </c:pt>
                <c:pt idx="48710">
                  <c:v>-14.292500000000004</c:v>
                </c:pt>
                <c:pt idx="48711">
                  <c:v>-14.290500000000009</c:v>
                </c:pt>
                <c:pt idx="48712">
                  <c:v>-14.288499999999999</c:v>
                </c:pt>
                <c:pt idx="48713">
                  <c:v>-14.286500000000004</c:v>
                </c:pt>
                <c:pt idx="48714">
                  <c:v>-14.284500000000008</c:v>
                </c:pt>
                <c:pt idx="48715">
                  <c:v>-14.282499999999999</c:v>
                </c:pt>
                <c:pt idx="48716">
                  <c:v>-14.280500000000004</c:v>
                </c:pt>
                <c:pt idx="48717">
                  <c:v>-14.278500000000008</c:v>
                </c:pt>
                <c:pt idx="48718">
                  <c:v>-14.276499999999999</c:v>
                </c:pt>
                <c:pt idx="48719">
                  <c:v>-14.274500000000003</c:v>
                </c:pt>
                <c:pt idx="48720">
                  <c:v>-14.272500000000008</c:v>
                </c:pt>
                <c:pt idx="48721">
                  <c:v>-14.270500000000013</c:v>
                </c:pt>
                <c:pt idx="48722">
                  <c:v>-14.268500000000003</c:v>
                </c:pt>
                <c:pt idx="48723">
                  <c:v>-14.266500000000008</c:v>
                </c:pt>
                <c:pt idx="48724">
                  <c:v>-14.264500000000012</c:v>
                </c:pt>
                <c:pt idx="48725">
                  <c:v>-14.262500000000003</c:v>
                </c:pt>
                <c:pt idx="48726">
                  <c:v>-14.260500000000008</c:v>
                </c:pt>
                <c:pt idx="48727">
                  <c:v>-14.258500000000012</c:v>
                </c:pt>
                <c:pt idx="48728">
                  <c:v>-14.256500000000003</c:v>
                </c:pt>
                <c:pt idx="48729">
                  <c:v>-14.254500000000007</c:v>
                </c:pt>
                <c:pt idx="48730">
                  <c:v>-14.252500000000012</c:v>
                </c:pt>
                <c:pt idx="48731">
                  <c:v>-14.250500000000002</c:v>
                </c:pt>
                <c:pt idx="48732">
                  <c:v>-14.248500000000007</c:v>
                </c:pt>
                <c:pt idx="48733">
                  <c:v>-14.246500000000012</c:v>
                </c:pt>
                <c:pt idx="48734">
                  <c:v>-14.244500000000002</c:v>
                </c:pt>
                <c:pt idx="48735">
                  <c:v>-14.242500000000007</c:v>
                </c:pt>
                <c:pt idx="48736">
                  <c:v>-14.240500000000011</c:v>
                </c:pt>
                <c:pt idx="48737">
                  <c:v>-14.238500000000002</c:v>
                </c:pt>
                <c:pt idx="48738">
                  <c:v>-14.236500000000007</c:v>
                </c:pt>
                <c:pt idx="48739">
                  <c:v>-14.234500000000011</c:v>
                </c:pt>
                <c:pt idx="48740">
                  <c:v>-14.232500000000002</c:v>
                </c:pt>
                <c:pt idx="48741">
                  <c:v>-14.230500000000006</c:v>
                </c:pt>
                <c:pt idx="48742">
                  <c:v>-14.228500000000011</c:v>
                </c:pt>
                <c:pt idx="48743">
                  <c:v>-14.226500000000001</c:v>
                </c:pt>
                <c:pt idx="48744">
                  <c:v>-14.224500000000006</c:v>
                </c:pt>
                <c:pt idx="48745">
                  <c:v>-14.222500000000011</c:v>
                </c:pt>
                <c:pt idx="48746">
                  <c:v>-14.220500000000001</c:v>
                </c:pt>
                <c:pt idx="48747">
                  <c:v>-14.218500000000006</c:v>
                </c:pt>
                <c:pt idx="48748">
                  <c:v>-14.216500000000011</c:v>
                </c:pt>
                <c:pt idx="48749">
                  <c:v>-14.214500000000001</c:v>
                </c:pt>
                <c:pt idx="48750">
                  <c:v>-14.212500000000006</c:v>
                </c:pt>
                <c:pt idx="48751">
                  <c:v>-14.21050000000001</c:v>
                </c:pt>
                <c:pt idx="48752">
                  <c:v>-14.208500000000001</c:v>
                </c:pt>
                <c:pt idx="48753">
                  <c:v>-14.206500000000005</c:v>
                </c:pt>
                <c:pt idx="48754">
                  <c:v>-14.20450000000001</c:v>
                </c:pt>
                <c:pt idx="48755">
                  <c:v>-14.202500000000001</c:v>
                </c:pt>
                <c:pt idx="48756">
                  <c:v>-14.200500000000005</c:v>
                </c:pt>
                <c:pt idx="48757">
                  <c:v>-14.19850000000001</c:v>
                </c:pt>
                <c:pt idx="48758">
                  <c:v>-14.1965</c:v>
                </c:pt>
                <c:pt idx="48759">
                  <c:v>-14.194500000000005</c:v>
                </c:pt>
                <c:pt idx="48760">
                  <c:v>-14.19250000000001</c:v>
                </c:pt>
                <c:pt idx="48761">
                  <c:v>-14.1905</c:v>
                </c:pt>
                <c:pt idx="48762">
                  <c:v>-14.188500000000005</c:v>
                </c:pt>
                <c:pt idx="48763">
                  <c:v>-14.186500000000009</c:v>
                </c:pt>
                <c:pt idx="48764">
                  <c:v>-14.1845</c:v>
                </c:pt>
                <c:pt idx="48765">
                  <c:v>-14.182500000000005</c:v>
                </c:pt>
                <c:pt idx="48766">
                  <c:v>-14.180500000000009</c:v>
                </c:pt>
                <c:pt idx="48767">
                  <c:v>-14.1785</c:v>
                </c:pt>
                <c:pt idx="48768">
                  <c:v>-14.176500000000004</c:v>
                </c:pt>
                <c:pt idx="48769">
                  <c:v>-14.174500000000009</c:v>
                </c:pt>
                <c:pt idx="48770">
                  <c:v>-14.172499999999999</c:v>
                </c:pt>
                <c:pt idx="48771">
                  <c:v>-14.170500000000004</c:v>
                </c:pt>
                <c:pt idx="48772">
                  <c:v>-14.168500000000009</c:v>
                </c:pt>
                <c:pt idx="48773">
                  <c:v>-14.166499999999999</c:v>
                </c:pt>
                <c:pt idx="48774">
                  <c:v>-14.164500000000004</c:v>
                </c:pt>
                <c:pt idx="48775">
                  <c:v>-14.162500000000009</c:v>
                </c:pt>
                <c:pt idx="48776">
                  <c:v>-14.160499999999999</c:v>
                </c:pt>
                <c:pt idx="48777">
                  <c:v>-14.158500000000004</c:v>
                </c:pt>
                <c:pt idx="48778">
                  <c:v>-14.156500000000008</c:v>
                </c:pt>
                <c:pt idx="48779">
                  <c:v>-14.154499999999999</c:v>
                </c:pt>
                <c:pt idx="48780">
                  <c:v>-14.152500000000003</c:v>
                </c:pt>
                <c:pt idx="48781">
                  <c:v>-14.150500000000008</c:v>
                </c:pt>
                <c:pt idx="48782">
                  <c:v>-14.148500000000013</c:v>
                </c:pt>
                <c:pt idx="48783">
                  <c:v>-14.146500000000003</c:v>
                </c:pt>
                <c:pt idx="48784">
                  <c:v>-14.144500000000008</c:v>
                </c:pt>
                <c:pt idx="48785">
                  <c:v>-14.142500000000013</c:v>
                </c:pt>
                <c:pt idx="48786">
                  <c:v>-14.140500000000003</c:v>
                </c:pt>
                <c:pt idx="48787">
                  <c:v>-14.138500000000008</c:v>
                </c:pt>
                <c:pt idx="48788">
                  <c:v>-14.136500000000012</c:v>
                </c:pt>
                <c:pt idx="48789">
                  <c:v>-14.134500000000003</c:v>
                </c:pt>
                <c:pt idx="48790">
                  <c:v>-14.132500000000007</c:v>
                </c:pt>
                <c:pt idx="48791">
                  <c:v>-14.130500000000012</c:v>
                </c:pt>
                <c:pt idx="48792">
                  <c:v>-14.128500000000003</c:v>
                </c:pt>
                <c:pt idx="48793">
                  <c:v>-14.126500000000007</c:v>
                </c:pt>
                <c:pt idx="48794">
                  <c:v>-14.124500000000012</c:v>
                </c:pt>
                <c:pt idx="48795">
                  <c:v>-14.122500000000002</c:v>
                </c:pt>
                <c:pt idx="48796">
                  <c:v>-14.120500000000007</c:v>
                </c:pt>
                <c:pt idx="48797">
                  <c:v>-14.118500000000012</c:v>
                </c:pt>
                <c:pt idx="48798">
                  <c:v>-14.116500000000002</c:v>
                </c:pt>
                <c:pt idx="48799">
                  <c:v>-14.114500000000007</c:v>
                </c:pt>
                <c:pt idx="48800">
                  <c:v>-14.112500000000011</c:v>
                </c:pt>
                <c:pt idx="48801">
                  <c:v>-14.110500000000002</c:v>
                </c:pt>
                <c:pt idx="48802">
                  <c:v>-14.108500000000006</c:v>
                </c:pt>
                <c:pt idx="48803">
                  <c:v>-14.106500000000011</c:v>
                </c:pt>
                <c:pt idx="48804">
                  <c:v>-14.104500000000002</c:v>
                </c:pt>
                <c:pt idx="48805">
                  <c:v>-14.102500000000006</c:v>
                </c:pt>
                <c:pt idx="48806">
                  <c:v>-14.100500000000011</c:v>
                </c:pt>
                <c:pt idx="48807">
                  <c:v>-14.098500000000001</c:v>
                </c:pt>
                <c:pt idx="48808">
                  <c:v>-14.096500000000006</c:v>
                </c:pt>
                <c:pt idx="48809">
                  <c:v>-14.094500000000011</c:v>
                </c:pt>
                <c:pt idx="48810">
                  <c:v>-14.092500000000001</c:v>
                </c:pt>
                <c:pt idx="48811">
                  <c:v>-14.090500000000006</c:v>
                </c:pt>
                <c:pt idx="48812">
                  <c:v>-14.08850000000001</c:v>
                </c:pt>
                <c:pt idx="48813">
                  <c:v>-14.086500000000001</c:v>
                </c:pt>
                <c:pt idx="48814">
                  <c:v>-14.084500000000006</c:v>
                </c:pt>
                <c:pt idx="48815">
                  <c:v>-14.08250000000001</c:v>
                </c:pt>
                <c:pt idx="48816">
                  <c:v>-14.080500000000001</c:v>
                </c:pt>
                <c:pt idx="48817">
                  <c:v>-14.078500000000005</c:v>
                </c:pt>
                <c:pt idx="48818">
                  <c:v>-14.07650000000001</c:v>
                </c:pt>
                <c:pt idx="48819">
                  <c:v>-14.0745</c:v>
                </c:pt>
                <c:pt idx="48820">
                  <c:v>-14.072500000000005</c:v>
                </c:pt>
                <c:pt idx="48821">
                  <c:v>-14.07050000000001</c:v>
                </c:pt>
                <c:pt idx="48822">
                  <c:v>-14.0685</c:v>
                </c:pt>
                <c:pt idx="48823">
                  <c:v>-14.066500000000005</c:v>
                </c:pt>
                <c:pt idx="48824">
                  <c:v>-14.06450000000001</c:v>
                </c:pt>
                <c:pt idx="48825">
                  <c:v>-14.0625</c:v>
                </c:pt>
                <c:pt idx="48826">
                  <c:v>-14.060500000000005</c:v>
                </c:pt>
                <c:pt idx="48827">
                  <c:v>-14.058500000000009</c:v>
                </c:pt>
                <c:pt idx="48828">
                  <c:v>-14.0565</c:v>
                </c:pt>
                <c:pt idx="48829">
                  <c:v>-14.054500000000004</c:v>
                </c:pt>
                <c:pt idx="48830">
                  <c:v>-14.052500000000009</c:v>
                </c:pt>
                <c:pt idx="48831">
                  <c:v>-14.0505</c:v>
                </c:pt>
                <c:pt idx="48832">
                  <c:v>-14.048500000000004</c:v>
                </c:pt>
                <c:pt idx="48833">
                  <c:v>-14.046500000000009</c:v>
                </c:pt>
                <c:pt idx="48834">
                  <c:v>-14.044499999999999</c:v>
                </c:pt>
                <c:pt idx="48835">
                  <c:v>-14.042500000000004</c:v>
                </c:pt>
                <c:pt idx="48836">
                  <c:v>-14.040500000000009</c:v>
                </c:pt>
                <c:pt idx="48837">
                  <c:v>-14.038499999999999</c:v>
                </c:pt>
                <c:pt idx="48838">
                  <c:v>-14.036500000000004</c:v>
                </c:pt>
                <c:pt idx="48839">
                  <c:v>-14.034500000000008</c:v>
                </c:pt>
                <c:pt idx="48840">
                  <c:v>-14.032499999999999</c:v>
                </c:pt>
                <c:pt idx="48841">
                  <c:v>-14.030500000000004</c:v>
                </c:pt>
                <c:pt idx="48842">
                  <c:v>-14.028500000000008</c:v>
                </c:pt>
                <c:pt idx="48843">
                  <c:v>-14.026499999999999</c:v>
                </c:pt>
                <c:pt idx="48844">
                  <c:v>-14.024500000000003</c:v>
                </c:pt>
                <c:pt idx="48845">
                  <c:v>-14.022500000000008</c:v>
                </c:pt>
                <c:pt idx="48846">
                  <c:v>-14.020500000000013</c:v>
                </c:pt>
                <c:pt idx="48847">
                  <c:v>-14.018500000000003</c:v>
                </c:pt>
                <c:pt idx="48848">
                  <c:v>-14.016500000000008</c:v>
                </c:pt>
                <c:pt idx="48849">
                  <c:v>-14.014500000000012</c:v>
                </c:pt>
                <c:pt idx="48850">
                  <c:v>-14.012500000000003</c:v>
                </c:pt>
                <c:pt idx="48851">
                  <c:v>-14.010500000000008</c:v>
                </c:pt>
                <c:pt idx="48852">
                  <c:v>-14.008500000000012</c:v>
                </c:pt>
                <c:pt idx="48853">
                  <c:v>-14.006500000000003</c:v>
                </c:pt>
                <c:pt idx="48854">
                  <c:v>-14.004500000000007</c:v>
                </c:pt>
                <c:pt idx="48855">
                  <c:v>-14.002500000000012</c:v>
                </c:pt>
                <c:pt idx="48856">
                  <c:v>-14.000500000000002</c:v>
                </c:pt>
                <c:pt idx="48857">
                  <c:v>-13.998500000000007</c:v>
                </c:pt>
                <c:pt idx="48858">
                  <c:v>-13.996500000000012</c:v>
                </c:pt>
                <c:pt idx="48859">
                  <c:v>-13.994500000000002</c:v>
                </c:pt>
                <c:pt idx="48860">
                  <c:v>-13.992500000000007</c:v>
                </c:pt>
                <c:pt idx="48861">
                  <c:v>-13.990500000000011</c:v>
                </c:pt>
                <c:pt idx="48862">
                  <c:v>-13.988500000000002</c:v>
                </c:pt>
                <c:pt idx="48863">
                  <c:v>-13.986500000000007</c:v>
                </c:pt>
                <c:pt idx="48864">
                  <c:v>-13.984500000000011</c:v>
                </c:pt>
                <c:pt idx="48865">
                  <c:v>-13.982500000000002</c:v>
                </c:pt>
                <c:pt idx="48866">
                  <c:v>-13.980500000000006</c:v>
                </c:pt>
                <c:pt idx="48867">
                  <c:v>-13.978500000000011</c:v>
                </c:pt>
                <c:pt idx="48868">
                  <c:v>-13.976500000000001</c:v>
                </c:pt>
                <c:pt idx="48869">
                  <c:v>-13.974500000000006</c:v>
                </c:pt>
                <c:pt idx="48870">
                  <c:v>-13.972500000000011</c:v>
                </c:pt>
                <c:pt idx="48871">
                  <c:v>-13.970500000000001</c:v>
                </c:pt>
                <c:pt idx="48872">
                  <c:v>-13.968500000000006</c:v>
                </c:pt>
                <c:pt idx="48873">
                  <c:v>-13.966500000000011</c:v>
                </c:pt>
                <c:pt idx="48874">
                  <c:v>-13.964500000000001</c:v>
                </c:pt>
                <c:pt idx="48875">
                  <c:v>-13.962500000000006</c:v>
                </c:pt>
                <c:pt idx="48876">
                  <c:v>-13.96050000000001</c:v>
                </c:pt>
                <c:pt idx="48877">
                  <c:v>-13.958500000000001</c:v>
                </c:pt>
                <c:pt idx="48878">
                  <c:v>-13.956500000000005</c:v>
                </c:pt>
                <c:pt idx="48879">
                  <c:v>-13.95450000000001</c:v>
                </c:pt>
                <c:pt idx="48880">
                  <c:v>-13.952500000000001</c:v>
                </c:pt>
                <c:pt idx="48881">
                  <c:v>-13.950500000000005</c:v>
                </c:pt>
                <c:pt idx="48882">
                  <c:v>-13.94850000000001</c:v>
                </c:pt>
                <c:pt idx="48883">
                  <c:v>-13.9465</c:v>
                </c:pt>
                <c:pt idx="48884">
                  <c:v>-13.944500000000005</c:v>
                </c:pt>
                <c:pt idx="48885">
                  <c:v>-13.94250000000001</c:v>
                </c:pt>
                <c:pt idx="48886">
                  <c:v>-13.9405</c:v>
                </c:pt>
                <c:pt idx="48887">
                  <c:v>-13.938500000000005</c:v>
                </c:pt>
                <c:pt idx="48888">
                  <c:v>-13.936500000000009</c:v>
                </c:pt>
                <c:pt idx="48889">
                  <c:v>-13.9345</c:v>
                </c:pt>
                <c:pt idx="48890">
                  <c:v>-13.932500000000005</c:v>
                </c:pt>
                <c:pt idx="48891">
                  <c:v>-13.930500000000009</c:v>
                </c:pt>
                <c:pt idx="48892">
                  <c:v>-13.9285</c:v>
                </c:pt>
                <c:pt idx="48893">
                  <c:v>-13.926500000000004</c:v>
                </c:pt>
                <c:pt idx="48894">
                  <c:v>-13.924500000000009</c:v>
                </c:pt>
                <c:pt idx="48895">
                  <c:v>-13.922499999999999</c:v>
                </c:pt>
                <c:pt idx="48896">
                  <c:v>-13.920500000000004</c:v>
                </c:pt>
                <c:pt idx="48897">
                  <c:v>-13.918500000000009</c:v>
                </c:pt>
                <c:pt idx="48898">
                  <c:v>-13.916499999999999</c:v>
                </c:pt>
                <c:pt idx="48899">
                  <c:v>-13.914500000000004</c:v>
                </c:pt>
                <c:pt idx="48900">
                  <c:v>-13.912500000000009</c:v>
                </c:pt>
                <c:pt idx="48901">
                  <c:v>-13.910499999999999</c:v>
                </c:pt>
                <c:pt idx="48902">
                  <c:v>-13.908500000000004</c:v>
                </c:pt>
                <c:pt idx="48903">
                  <c:v>-13.906500000000008</c:v>
                </c:pt>
                <c:pt idx="48904">
                  <c:v>-13.904499999999999</c:v>
                </c:pt>
                <c:pt idx="48905">
                  <c:v>-13.902500000000003</c:v>
                </c:pt>
                <c:pt idx="48906">
                  <c:v>-13.900500000000008</c:v>
                </c:pt>
                <c:pt idx="48907">
                  <c:v>-13.898500000000013</c:v>
                </c:pt>
                <c:pt idx="48908">
                  <c:v>-13.896500000000003</c:v>
                </c:pt>
                <c:pt idx="48909">
                  <c:v>-13.894500000000008</c:v>
                </c:pt>
                <c:pt idx="48910">
                  <c:v>-13.892500000000013</c:v>
                </c:pt>
                <c:pt idx="48911">
                  <c:v>-13.890500000000003</c:v>
                </c:pt>
                <c:pt idx="48912">
                  <c:v>-13.888500000000008</c:v>
                </c:pt>
                <c:pt idx="48913">
                  <c:v>-13.886500000000012</c:v>
                </c:pt>
                <c:pt idx="48914">
                  <c:v>-13.884500000000003</c:v>
                </c:pt>
                <c:pt idx="48915">
                  <c:v>-13.882500000000007</c:v>
                </c:pt>
                <c:pt idx="48916">
                  <c:v>-13.880500000000012</c:v>
                </c:pt>
                <c:pt idx="48917">
                  <c:v>-13.878500000000003</c:v>
                </c:pt>
                <c:pt idx="48918">
                  <c:v>-13.876500000000007</c:v>
                </c:pt>
                <c:pt idx="48919">
                  <c:v>-13.874500000000012</c:v>
                </c:pt>
                <c:pt idx="48920">
                  <c:v>-13.872500000000002</c:v>
                </c:pt>
                <c:pt idx="48921">
                  <c:v>-13.870500000000007</c:v>
                </c:pt>
                <c:pt idx="48922">
                  <c:v>-13.868500000000012</c:v>
                </c:pt>
                <c:pt idx="48923">
                  <c:v>-13.866500000000002</c:v>
                </c:pt>
                <c:pt idx="48924">
                  <c:v>-13.864500000000007</c:v>
                </c:pt>
                <c:pt idx="48925">
                  <c:v>-13.862500000000011</c:v>
                </c:pt>
                <c:pt idx="48926">
                  <c:v>-13.860500000000002</c:v>
                </c:pt>
                <c:pt idx="48927">
                  <c:v>-13.858500000000006</c:v>
                </c:pt>
                <c:pt idx="48928">
                  <c:v>-13.856500000000011</c:v>
                </c:pt>
                <c:pt idx="48929">
                  <c:v>-13.854500000000002</c:v>
                </c:pt>
                <c:pt idx="48930">
                  <c:v>-13.852500000000006</c:v>
                </c:pt>
                <c:pt idx="48931">
                  <c:v>-13.850500000000011</c:v>
                </c:pt>
                <c:pt idx="48932">
                  <c:v>-13.848500000000001</c:v>
                </c:pt>
                <c:pt idx="48933">
                  <c:v>-13.846500000000006</c:v>
                </c:pt>
                <c:pt idx="48934">
                  <c:v>-13.844500000000011</c:v>
                </c:pt>
                <c:pt idx="48935">
                  <c:v>-13.842500000000001</c:v>
                </c:pt>
                <c:pt idx="48936">
                  <c:v>-13.840500000000006</c:v>
                </c:pt>
                <c:pt idx="48937">
                  <c:v>-13.83850000000001</c:v>
                </c:pt>
                <c:pt idx="48938">
                  <c:v>-13.836500000000001</c:v>
                </c:pt>
                <c:pt idx="48939">
                  <c:v>-13.834500000000006</c:v>
                </c:pt>
                <c:pt idx="48940">
                  <c:v>-13.83250000000001</c:v>
                </c:pt>
                <c:pt idx="48941">
                  <c:v>-13.830500000000001</c:v>
                </c:pt>
                <c:pt idx="48942">
                  <c:v>-13.828500000000005</c:v>
                </c:pt>
                <c:pt idx="48943">
                  <c:v>-13.82650000000001</c:v>
                </c:pt>
                <c:pt idx="48944">
                  <c:v>-13.8245</c:v>
                </c:pt>
                <c:pt idx="48945">
                  <c:v>-13.822500000000005</c:v>
                </c:pt>
                <c:pt idx="48946">
                  <c:v>-13.82050000000001</c:v>
                </c:pt>
                <c:pt idx="48947">
                  <c:v>-13.8185</c:v>
                </c:pt>
                <c:pt idx="48948">
                  <c:v>-13.816500000000005</c:v>
                </c:pt>
                <c:pt idx="48949">
                  <c:v>-13.81450000000001</c:v>
                </c:pt>
                <c:pt idx="48950">
                  <c:v>-13.8125</c:v>
                </c:pt>
                <c:pt idx="48951">
                  <c:v>-13.810500000000005</c:v>
                </c:pt>
                <c:pt idx="48952">
                  <c:v>-13.808500000000009</c:v>
                </c:pt>
                <c:pt idx="48953">
                  <c:v>-13.8065</c:v>
                </c:pt>
                <c:pt idx="48954">
                  <c:v>-13.804500000000004</c:v>
                </c:pt>
                <c:pt idx="48955">
                  <c:v>-13.802500000000009</c:v>
                </c:pt>
                <c:pt idx="48956">
                  <c:v>-13.8005</c:v>
                </c:pt>
                <c:pt idx="48957">
                  <c:v>-13.798500000000004</c:v>
                </c:pt>
                <c:pt idx="48958">
                  <c:v>-13.796500000000009</c:v>
                </c:pt>
                <c:pt idx="48959">
                  <c:v>-13.794499999999999</c:v>
                </c:pt>
                <c:pt idx="48960">
                  <c:v>-13.792500000000004</c:v>
                </c:pt>
                <c:pt idx="48961">
                  <c:v>-13.790500000000009</c:v>
                </c:pt>
                <c:pt idx="48962">
                  <c:v>-13.788499999999999</c:v>
                </c:pt>
                <c:pt idx="48963">
                  <c:v>-13.786500000000004</c:v>
                </c:pt>
                <c:pt idx="48964">
                  <c:v>-13.784500000000008</c:v>
                </c:pt>
                <c:pt idx="48965">
                  <c:v>-13.782499999999999</c:v>
                </c:pt>
                <c:pt idx="48966">
                  <c:v>-13.780500000000004</c:v>
                </c:pt>
                <c:pt idx="48967">
                  <c:v>-13.778500000000008</c:v>
                </c:pt>
                <c:pt idx="48968">
                  <c:v>-13.776499999999999</c:v>
                </c:pt>
                <c:pt idx="48969">
                  <c:v>-13.774500000000003</c:v>
                </c:pt>
                <c:pt idx="48970">
                  <c:v>-13.772500000000008</c:v>
                </c:pt>
                <c:pt idx="48971">
                  <c:v>-13.770500000000013</c:v>
                </c:pt>
                <c:pt idx="48972">
                  <c:v>-13.768500000000003</c:v>
                </c:pt>
                <c:pt idx="48973">
                  <c:v>-13.766500000000008</c:v>
                </c:pt>
                <c:pt idx="48974">
                  <c:v>-13.764500000000012</c:v>
                </c:pt>
                <c:pt idx="48975">
                  <c:v>-13.762500000000003</c:v>
                </c:pt>
                <c:pt idx="48976">
                  <c:v>-13.760500000000008</c:v>
                </c:pt>
                <c:pt idx="48977">
                  <c:v>-13.758500000000012</c:v>
                </c:pt>
                <c:pt idx="48978">
                  <c:v>-13.756500000000003</c:v>
                </c:pt>
                <c:pt idx="48979">
                  <c:v>-13.754500000000007</c:v>
                </c:pt>
                <c:pt idx="48980">
                  <c:v>-13.752500000000012</c:v>
                </c:pt>
                <c:pt idx="48981">
                  <c:v>-13.750500000000002</c:v>
                </c:pt>
                <c:pt idx="48982">
                  <c:v>-13.748500000000007</c:v>
                </c:pt>
                <c:pt idx="48983">
                  <c:v>-13.746500000000012</c:v>
                </c:pt>
                <c:pt idx="48984">
                  <c:v>-13.744500000000002</c:v>
                </c:pt>
                <c:pt idx="48985">
                  <c:v>-13.742500000000007</c:v>
                </c:pt>
                <c:pt idx="48986">
                  <c:v>-13.740500000000011</c:v>
                </c:pt>
                <c:pt idx="48987">
                  <c:v>-13.738500000000002</c:v>
                </c:pt>
                <c:pt idx="48988">
                  <c:v>-13.736500000000007</c:v>
                </c:pt>
                <c:pt idx="48989">
                  <c:v>-13.734500000000011</c:v>
                </c:pt>
                <c:pt idx="48990">
                  <c:v>-13.732500000000002</c:v>
                </c:pt>
                <c:pt idx="48991">
                  <c:v>-13.730500000000006</c:v>
                </c:pt>
                <c:pt idx="48992">
                  <c:v>-13.728500000000011</c:v>
                </c:pt>
                <c:pt idx="48993">
                  <c:v>-13.726500000000001</c:v>
                </c:pt>
                <c:pt idx="48994">
                  <c:v>-13.724500000000006</c:v>
                </c:pt>
                <c:pt idx="48995">
                  <c:v>-13.722500000000011</c:v>
                </c:pt>
                <c:pt idx="48996">
                  <c:v>-13.720500000000001</c:v>
                </c:pt>
                <c:pt idx="48997">
                  <c:v>-13.718500000000006</c:v>
                </c:pt>
                <c:pt idx="48998">
                  <c:v>-13.716500000000011</c:v>
                </c:pt>
                <c:pt idx="48999">
                  <c:v>-13.714500000000001</c:v>
                </c:pt>
                <c:pt idx="49000">
                  <c:v>-13.712500000000006</c:v>
                </c:pt>
                <c:pt idx="49001">
                  <c:v>-13.71050000000001</c:v>
                </c:pt>
                <c:pt idx="49002">
                  <c:v>-13.708500000000001</c:v>
                </c:pt>
                <c:pt idx="49003">
                  <c:v>-13.706500000000005</c:v>
                </c:pt>
                <c:pt idx="49004">
                  <c:v>-13.70450000000001</c:v>
                </c:pt>
                <c:pt idx="49005">
                  <c:v>-13.702500000000001</c:v>
                </c:pt>
                <c:pt idx="49006">
                  <c:v>-13.700500000000005</c:v>
                </c:pt>
                <c:pt idx="49007">
                  <c:v>-13.69850000000001</c:v>
                </c:pt>
                <c:pt idx="49008">
                  <c:v>-13.6965</c:v>
                </c:pt>
                <c:pt idx="49009">
                  <c:v>-13.694500000000005</c:v>
                </c:pt>
                <c:pt idx="49010">
                  <c:v>-13.69250000000001</c:v>
                </c:pt>
                <c:pt idx="49011">
                  <c:v>-13.6905</c:v>
                </c:pt>
                <c:pt idx="49012">
                  <c:v>-13.688500000000005</c:v>
                </c:pt>
                <c:pt idx="49013">
                  <c:v>-13.686500000000009</c:v>
                </c:pt>
                <c:pt idx="49014">
                  <c:v>-13.6845</c:v>
                </c:pt>
                <c:pt idx="49015">
                  <c:v>-13.682500000000005</c:v>
                </c:pt>
                <c:pt idx="49016">
                  <c:v>-13.680500000000009</c:v>
                </c:pt>
                <c:pt idx="49017">
                  <c:v>-13.6785</c:v>
                </c:pt>
                <c:pt idx="49018">
                  <c:v>-13.676500000000004</c:v>
                </c:pt>
                <c:pt idx="49019">
                  <c:v>-13.674500000000009</c:v>
                </c:pt>
                <c:pt idx="49020">
                  <c:v>-13.672499999999999</c:v>
                </c:pt>
                <c:pt idx="49021">
                  <c:v>-13.670500000000004</c:v>
                </c:pt>
                <c:pt idx="49022">
                  <c:v>-13.668500000000009</c:v>
                </c:pt>
                <c:pt idx="49023">
                  <c:v>-13.666499999999999</c:v>
                </c:pt>
                <c:pt idx="49024">
                  <c:v>-13.664500000000004</c:v>
                </c:pt>
                <c:pt idx="49025">
                  <c:v>-13.662500000000009</c:v>
                </c:pt>
                <c:pt idx="49026">
                  <c:v>-13.660499999999999</c:v>
                </c:pt>
                <c:pt idx="49027">
                  <c:v>-13.658500000000004</c:v>
                </c:pt>
                <c:pt idx="49028">
                  <c:v>-13.656500000000008</c:v>
                </c:pt>
                <c:pt idx="49029">
                  <c:v>-13.654499999999999</c:v>
                </c:pt>
                <c:pt idx="49030">
                  <c:v>-13.652500000000003</c:v>
                </c:pt>
                <c:pt idx="49031">
                  <c:v>-13.650500000000008</c:v>
                </c:pt>
                <c:pt idx="49032">
                  <c:v>-13.648500000000013</c:v>
                </c:pt>
                <c:pt idx="49033">
                  <c:v>-13.646500000000003</c:v>
                </c:pt>
                <c:pt idx="49034">
                  <c:v>-13.644500000000008</c:v>
                </c:pt>
                <c:pt idx="49035">
                  <c:v>-13.642500000000013</c:v>
                </c:pt>
                <c:pt idx="49036">
                  <c:v>-13.640500000000003</c:v>
                </c:pt>
                <c:pt idx="49037">
                  <c:v>-13.638500000000008</c:v>
                </c:pt>
                <c:pt idx="49038">
                  <c:v>-13.636500000000012</c:v>
                </c:pt>
                <c:pt idx="49039">
                  <c:v>-13.634500000000003</c:v>
                </c:pt>
                <c:pt idx="49040">
                  <c:v>-13.632500000000007</c:v>
                </c:pt>
                <c:pt idx="49041">
                  <c:v>-13.630500000000012</c:v>
                </c:pt>
                <c:pt idx="49042">
                  <c:v>-13.628500000000003</c:v>
                </c:pt>
                <c:pt idx="49043">
                  <c:v>-13.626500000000007</c:v>
                </c:pt>
                <c:pt idx="49044">
                  <c:v>-13.624500000000012</c:v>
                </c:pt>
                <c:pt idx="49045">
                  <c:v>-13.622500000000002</c:v>
                </c:pt>
                <c:pt idx="49046">
                  <c:v>-13.620500000000007</c:v>
                </c:pt>
                <c:pt idx="49047">
                  <c:v>-13.618500000000012</c:v>
                </c:pt>
                <c:pt idx="49048">
                  <c:v>-13.616500000000002</c:v>
                </c:pt>
                <c:pt idx="49049">
                  <c:v>-13.614500000000007</c:v>
                </c:pt>
                <c:pt idx="49050">
                  <c:v>-13.612500000000011</c:v>
                </c:pt>
                <c:pt idx="49051">
                  <c:v>-13.610500000000002</c:v>
                </c:pt>
                <c:pt idx="49052">
                  <c:v>-13.608500000000006</c:v>
                </c:pt>
                <c:pt idx="49053">
                  <c:v>-13.606500000000011</c:v>
                </c:pt>
                <c:pt idx="49054">
                  <c:v>-13.604500000000002</c:v>
                </c:pt>
                <c:pt idx="49055">
                  <c:v>-13.602500000000006</c:v>
                </c:pt>
                <c:pt idx="49056">
                  <c:v>-13.600500000000011</c:v>
                </c:pt>
                <c:pt idx="49057">
                  <c:v>-13.598500000000001</c:v>
                </c:pt>
                <c:pt idx="49058">
                  <c:v>-13.596500000000006</c:v>
                </c:pt>
                <c:pt idx="49059">
                  <c:v>-13.594500000000011</c:v>
                </c:pt>
                <c:pt idx="49060">
                  <c:v>-13.592500000000001</c:v>
                </c:pt>
                <c:pt idx="49061">
                  <c:v>-13.590500000000006</c:v>
                </c:pt>
                <c:pt idx="49062">
                  <c:v>-13.58850000000001</c:v>
                </c:pt>
                <c:pt idx="49063">
                  <c:v>-13.586500000000001</c:v>
                </c:pt>
                <c:pt idx="49064">
                  <c:v>-13.584500000000006</c:v>
                </c:pt>
                <c:pt idx="49065">
                  <c:v>-13.58250000000001</c:v>
                </c:pt>
                <c:pt idx="49066">
                  <c:v>-13.580500000000001</c:v>
                </c:pt>
                <c:pt idx="49067">
                  <c:v>-13.578500000000005</c:v>
                </c:pt>
                <c:pt idx="49068">
                  <c:v>-13.57650000000001</c:v>
                </c:pt>
                <c:pt idx="49069">
                  <c:v>-13.5745</c:v>
                </c:pt>
                <c:pt idx="49070">
                  <c:v>-13.572500000000005</c:v>
                </c:pt>
                <c:pt idx="49071">
                  <c:v>-13.57050000000001</c:v>
                </c:pt>
                <c:pt idx="49072">
                  <c:v>-13.5685</c:v>
                </c:pt>
                <c:pt idx="49073">
                  <c:v>-13.566500000000005</c:v>
                </c:pt>
                <c:pt idx="49074">
                  <c:v>-13.56450000000001</c:v>
                </c:pt>
                <c:pt idx="49075">
                  <c:v>-13.5625</c:v>
                </c:pt>
                <c:pt idx="49076">
                  <c:v>-13.560500000000005</c:v>
                </c:pt>
                <c:pt idx="49077">
                  <c:v>-13.558500000000009</c:v>
                </c:pt>
                <c:pt idx="49078">
                  <c:v>-13.5565</c:v>
                </c:pt>
                <c:pt idx="49079">
                  <c:v>-13.554500000000004</c:v>
                </c:pt>
                <c:pt idx="49080">
                  <c:v>-13.552500000000009</c:v>
                </c:pt>
                <c:pt idx="49081">
                  <c:v>-13.5505</c:v>
                </c:pt>
                <c:pt idx="49082">
                  <c:v>-13.548500000000004</c:v>
                </c:pt>
                <c:pt idx="49083">
                  <c:v>-13.546500000000009</c:v>
                </c:pt>
                <c:pt idx="49084">
                  <c:v>-13.544499999999999</c:v>
                </c:pt>
                <c:pt idx="49085">
                  <c:v>-13.542500000000004</c:v>
                </c:pt>
                <c:pt idx="49086">
                  <c:v>-13.540500000000009</c:v>
                </c:pt>
                <c:pt idx="49087">
                  <c:v>-13.538499999999999</c:v>
                </c:pt>
                <c:pt idx="49088">
                  <c:v>-13.536500000000004</c:v>
                </c:pt>
                <c:pt idx="49089">
                  <c:v>-13.534500000000008</c:v>
                </c:pt>
                <c:pt idx="49090">
                  <c:v>-13.532499999999999</c:v>
                </c:pt>
                <c:pt idx="49091">
                  <c:v>-13.530500000000004</c:v>
                </c:pt>
                <c:pt idx="49092">
                  <c:v>-13.528500000000008</c:v>
                </c:pt>
                <c:pt idx="49093">
                  <c:v>-13.526499999999999</c:v>
                </c:pt>
                <c:pt idx="49094">
                  <c:v>-13.524500000000003</c:v>
                </c:pt>
                <c:pt idx="49095">
                  <c:v>-13.522500000000008</c:v>
                </c:pt>
                <c:pt idx="49096">
                  <c:v>-13.520500000000013</c:v>
                </c:pt>
                <c:pt idx="49097">
                  <c:v>-13.518500000000003</c:v>
                </c:pt>
                <c:pt idx="49098">
                  <c:v>-13.516500000000008</c:v>
                </c:pt>
                <c:pt idx="49099">
                  <c:v>-13.514500000000012</c:v>
                </c:pt>
                <c:pt idx="49100">
                  <c:v>-13.512500000000003</c:v>
                </c:pt>
                <c:pt idx="49101">
                  <c:v>-13.510500000000008</c:v>
                </c:pt>
                <c:pt idx="49102">
                  <c:v>-13.508500000000012</c:v>
                </c:pt>
                <c:pt idx="49103">
                  <c:v>-13.506500000000003</c:v>
                </c:pt>
                <c:pt idx="49104">
                  <c:v>-13.504500000000007</c:v>
                </c:pt>
                <c:pt idx="49105">
                  <c:v>-13.502500000000012</c:v>
                </c:pt>
                <c:pt idx="49106">
                  <c:v>-13.500500000000002</c:v>
                </c:pt>
                <c:pt idx="49107">
                  <c:v>-13.498500000000007</c:v>
                </c:pt>
                <c:pt idx="49108">
                  <c:v>-13.496500000000012</c:v>
                </c:pt>
                <c:pt idx="49109">
                  <c:v>-13.494500000000002</c:v>
                </c:pt>
                <c:pt idx="49110">
                  <c:v>-13.492500000000007</c:v>
                </c:pt>
                <c:pt idx="49111">
                  <c:v>-13.490500000000011</c:v>
                </c:pt>
                <c:pt idx="49112">
                  <c:v>-13.488500000000002</c:v>
                </c:pt>
                <c:pt idx="49113">
                  <c:v>-13.486500000000007</c:v>
                </c:pt>
                <c:pt idx="49114">
                  <c:v>-13.484500000000011</c:v>
                </c:pt>
                <c:pt idx="49115">
                  <c:v>-13.482500000000002</c:v>
                </c:pt>
                <c:pt idx="49116">
                  <c:v>-13.480500000000006</c:v>
                </c:pt>
                <c:pt idx="49117">
                  <c:v>-13.478500000000011</c:v>
                </c:pt>
                <c:pt idx="49118">
                  <c:v>-13.476500000000001</c:v>
                </c:pt>
                <c:pt idx="49119">
                  <c:v>-13.474500000000006</c:v>
                </c:pt>
                <c:pt idx="49120">
                  <c:v>-13.472500000000011</c:v>
                </c:pt>
                <c:pt idx="49121">
                  <c:v>-13.470500000000001</c:v>
                </c:pt>
                <c:pt idx="49122">
                  <c:v>-13.468500000000006</c:v>
                </c:pt>
                <c:pt idx="49123">
                  <c:v>-13.466500000000011</c:v>
                </c:pt>
                <c:pt idx="49124">
                  <c:v>-13.464500000000001</c:v>
                </c:pt>
                <c:pt idx="49125">
                  <c:v>-13.462500000000006</c:v>
                </c:pt>
                <c:pt idx="49126">
                  <c:v>-13.46050000000001</c:v>
                </c:pt>
                <c:pt idx="49127">
                  <c:v>-13.458500000000001</c:v>
                </c:pt>
                <c:pt idx="49128">
                  <c:v>-13.456500000000005</c:v>
                </c:pt>
                <c:pt idx="49129">
                  <c:v>-13.45450000000001</c:v>
                </c:pt>
                <c:pt idx="49130">
                  <c:v>-13.452500000000001</c:v>
                </c:pt>
                <c:pt idx="49131">
                  <c:v>-13.450500000000005</c:v>
                </c:pt>
                <c:pt idx="49132">
                  <c:v>-13.44850000000001</c:v>
                </c:pt>
                <c:pt idx="49133">
                  <c:v>-13.4465</c:v>
                </c:pt>
                <c:pt idx="49134">
                  <c:v>-13.444500000000005</c:v>
                </c:pt>
                <c:pt idx="49135">
                  <c:v>-13.44250000000001</c:v>
                </c:pt>
                <c:pt idx="49136">
                  <c:v>-13.4405</c:v>
                </c:pt>
                <c:pt idx="49137">
                  <c:v>-13.438500000000005</c:v>
                </c:pt>
                <c:pt idx="49138">
                  <c:v>-13.436500000000009</c:v>
                </c:pt>
                <c:pt idx="49139">
                  <c:v>-13.4345</c:v>
                </c:pt>
                <c:pt idx="49140">
                  <c:v>-13.432500000000005</c:v>
                </c:pt>
                <c:pt idx="49141">
                  <c:v>-13.430500000000009</c:v>
                </c:pt>
                <c:pt idx="49142">
                  <c:v>-13.4285</c:v>
                </c:pt>
                <c:pt idx="49143">
                  <c:v>-13.426500000000004</c:v>
                </c:pt>
                <c:pt idx="49144">
                  <c:v>-13.424500000000009</c:v>
                </c:pt>
                <c:pt idx="49145">
                  <c:v>-13.422499999999999</c:v>
                </c:pt>
                <c:pt idx="49146">
                  <c:v>-13.420500000000004</c:v>
                </c:pt>
                <c:pt idx="49147">
                  <c:v>-13.418500000000009</c:v>
                </c:pt>
                <c:pt idx="49148">
                  <c:v>-13.416499999999999</c:v>
                </c:pt>
                <c:pt idx="49149">
                  <c:v>-13.414500000000004</c:v>
                </c:pt>
                <c:pt idx="49150">
                  <c:v>-13.412500000000009</c:v>
                </c:pt>
                <c:pt idx="49151">
                  <c:v>-13.410499999999999</c:v>
                </c:pt>
                <c:pt idx="49152">
                  <c:v>-13.408500000000004</c:v>
                </c:pt>
                <c:pt idx="49153">
                  <c:v>-13.406500000000008</c:v>
                </c:pt>
                <c:pt idx="49154">
                  <c:v>-13.404499999999999</c:v>
                </c:pt>
                <c:pt idx="49155">
                  <c:v>-13.402500000000003</c:v>
                </c:pt>
                <c:pt idx="49156">
                  <c:v>-13.400500000000008</c:v>
                </c:pt>
                <c:pt idx="49157">
                  <c:v>-13.398500000000013</c:v>
                </c:pt>
                <c:pt idx="49158">
                  <c:v>-13.396500000000003</c:v>
                </c:pt>
                <c:pt idx="49159">
                  <c:v>-13.394500000000008</c:v>
                </c:pt>
                <c:pt idx="49160">
                  <c:v>-13.392500000000013</c:v>
                </c:pt>
                <c:pt idx="49161">
                  <c:v>-13.390500000000003</c:v>
                </c:pt>
                <c:pt idx="49162">
                  <c:v>-13.388500000000008</c:v>
                </c:pt>
                <c:pt idx="49163">
                  <c:v>-13.386500000000012</c:v>
                </c:pt>
                <c:pt idx="49164">
                  <c:v>-13.384500000000003</c:v>
                </c:pt>
                <c:pt idx="49165">
                  <c:v>-13.382500000000007</c:v>
                </c:pt>
                <c:pt idx="49166">
                  <c:v>-13.380500000000012</c:v>
                </c:pt>
                <c:pt idx="49167">
                  <c:v>-13.378500000000003</c:v>
                </c:pt>
                <c:pt idx="49168">
                  <c:v>-13.376500000000007</c:v>
                </c:pt>
                <c:pt idx="49169">
                  <c:v>-13.374500000000012</c:v>
                </c:pt>
                <c:pt idx="49170">
                  <c:v>-13.372500000000002</c:v>
                </c:pt>
                <c:pt idx="49171">
                  <c:v>-13.370500000000007</c:v>
                </c:pt>
                <c:pt idx="49172">
                  <c:v>-13.368500000000012</c:v>
                </c:pt>
                <c:pt idx="49173">
                  <c:v>-13.366500000000002</c:v>
                </c:pt>
                <c:pt idx="49174">
                  <c:v>-13.364500000000007</c:v>
                </c:pt>
                <c:pt idx="49175">
                  <c:v>-13.362500000000011</c:v>
                </c:pt>
                <c:pt idx="49176">
                  <c:v>-13.360500000000002</c:v>
                </c:pt>
                <c:pt idx="49177">
                  <c:v>-13.358500000000006</c:v>
                </c:pt>
                <c:pt idx="49178">
                  <c:v>-13.356500000000011</c:v>
                </c:pt>
                <c:pt idx="49179">
                  <c:v>-13.354500000000002</c:v>
                </c:pt>
                <c:pt idx="49180">
                  <c:v>-13.352500000000006</c:v>
                </c:pt>
                <c:pt idx="49181">
                  <c:v>-13.350500000000011</c:v>
                </c:pt>
                <c:pt idx="49182">
                  <c:v>-13.348500000000001</c:v>
                </c:pt>
                <c:pt idx="49183">
                  <c:v>-13.346500000000006</c:v>
                </c:pt>
                <c:pt idx="49184">
                  <c:v>-13.344500000000011</c:v>
                </c:pt>
                <c:pt idx="49185">
                  <c:v>-13.342500000000001</c:v>
                </c:pt>
                <c:pt idx="49186">
                  <c:v>-13.340500000000006</c:v>
                </c:pt>
                <c:pt idx="49187">
                  <c:v>-13.33850000000001</c:v>
                </c:pt>
                <c:pt idx="49188">
                  <c:v>-13.336500000000001</c:v>
                </c:pt>
                <c:pt idx="49189">
                  <c:v>-13.334500000000006</c:v>
                </c:pt>
                <c:pt idx="49190">
                  <c:v>-13.33250000000001</c:v>
                </c:pt>
                <c:pt idx="49191">
                  <c:v>-13.330500000000001</c:v>
                </c:pt>
                <c:pt idx="49192">
                  <c:v>-13.328500000000005</c:v>
                </c:pt>
                <c:pt idx="49193">
                  <c:v>-13.32650000000001</c:v>
                </c:pt>
                <c:pt idx="49194">
                  <c:v>-13.3245</c:v>
                </c:pt>
                <c:pt idx="49195">
                  <c:v>-13.322500000000005</c:v>
                </c:pt>
                <c:pt idx="49196">
                  <c:v>-13.32050000000001</c:v>
                </c:pt>
                <c:pt idx="49197">
                  <c:v>-13.3185</c:v>
                </c:pt>
                <c:pt idx="49198">
                  <c:v>-13.316500000000005</c:v>
                </c:pt>
                <c:pt idx="49199">
                  <c:v>-13.31450000000001</c:v>
                </c:pt>
                <c:pt idx="49200">
                  <c:v>-13.3125</c:v>
                </c:pt>
                <c:pt idx="49201">
                  <c:v>-13.310500000000005</c:v>
                </c:pt>
                <c:pt idx="49202">
                  <c:v>-13.308500000000009</c:v>
                </c:pt>
                <c:pt idx="49203">
                  <c:v>-13.3065</c:v>
                </c:pt>
                <c:pt idx="49204">
                  <c:v>-13.304500000000004</c:v>
                </c:pt>
                <c:pt idx="49205">
                  <c:v>-13.302500000000009</c:v>
                </c:pt>
                <c:pt idx="49206">
                  <c:v>-13.3005</c:v>
                </c:pt>
                <c:pt idx="49207">
                  <c:v>-13.298500000000004</c:v>
                </c:pt>
                <c:pt idx="49208">
                  <c:v>-13.296500000000009</c:v>
                </c:pt>
                <c:pt idx="49209">
                  <c:v>-13.294499999999999</c:v>
                </c:pt>
                <c:pt idx="49210">
                  <c:v>-13.292500000000004</c:v>
                </c:pt>
                <c:pt idx="49211">
                  <c:v>-13.290500000000009</c:v>
                </c:pt>
                <c:pt idx="49212">
                  <c:v>-13.288499999999999</c:v>
                </c:pt>
                <c:pt idx="49213">
                  <c:v>-13.286500000000004</c:v>
                </c:pt>
                <c:pt idx="49214">
                  <c:v>-13.284500000000008</c:v>
                </c:pt>
                <c:pt idx="49215">
                  <c:v>-13.282499999999999</c:v>
                </c:pt>
                <c:pt idx="49216">
                  <c:v>-13.280500000000004</c:v>
                </c:pt>
                <c:pt idx="49217">
                  <c:v>-13.278500000000008</c:v>
                </c:pt>
                <c:pt idx="49218">
                  <c:v>-13.276499999999999</c:v>
                </c:pt>
                <c:pt idx="49219">
                  <c:v>-13.274500000000003</c:v>
                </c:pt>
                <c:pt idx="49220">
                  <c:v>-13.272500000000008</c:v>
                </c:pt>
                <c:pt idx="49221">
                  <c:v>-13.270500000000013</c:v>
                </c:pt>
                <c:pt idx="49222">
                  <c:v>-13.268500000000003</c:v>
                </c:pt>
                <c:pt idx="49223">
                  <c:v>-13.266500000000008</c:v>
                </c:pt>
                <c:pt idx="49224">
                  <c:v>-13.264500000000012</c:v>
                </c:pt>
                <c:pt idx="49225">
                  <c:v>-13.262500000000003</c:v>
                </c:pt>
                <c:pt idx="49226">
                  <c:v>-13.260500000000008</c:v>
                </c:pt>
                <c:pt idx="49227">
                  <c:v>-13.258500000000012</c:v>
                </c:pt>
                <c:pt idx="49228">
                  <c:v>-13.256500000000003</c:v>
                </c:pt>
                <c:pt idx="49229">
                  <c:v>-13.254500000000007</c:v>
                </c:pt>
                <c:pt idx="49230">
                  <c:v>-13.252500000000012</c:v>
                </c:pt>
                <c:pt idx="49231">
                  <c:v>-13.250500000000002</c:v>
                </c:pt>
                <c:pt idx="49232">
                  <c:v>-13.248500000000007</c:v>
                </c:pt>
                <c:pt idx="49233">
                  <c:v>-13.246500000000012</c:v>
                </c:pt>
                <c:pt idx="49234">
                  <c:v>-13.244500000000002</c:v>
                </c:pt>
                <c:pt idx="49235">
                  <c:v>-13.242500000000007</c:v>
                </c:pt>
                <c:pt idx="49236">
                  <c:v>-13.240500000000011</c:v>
                </c:pt>
                <c:pt idx="49237">
                  <c:v>-13.238500000000002</c:v>
                </c:pt>
                <c:pt idx="49238">
                  <c:v>-13.236500000000007</c:v>
                </c:pt>
                <c:pt idx="49239">
                  <c:v>-13.234500000000011</c:v>
                </c:pt>
                <c:pt idx="49240">
                  <c:v>-13.232500000000002</c:v>
                </c:pt>
                <c:pt idx="49241">
                  <c:v>-13.230500000000006</c:v>
                </c:pt>
                <c:pt idx="49242">
                  <c:v>-13.228500000000011</c:v>
                </c:pt>
                <c:pt idx="49243">
                  <c:v>-13.226500000000001</c:v>
                </c:pt>
                <c:pt idx="49244">
                  <c:v>-13.224500000000006</c:v>
                </c:pt>
                <c:pt idx="49245">
                  <c:v>-13.222500000000011</c:v>
                </c:pt>
                <c:pt idx="49246">
                  <c:v>-13.220500000000001</c:v>
                </c:pt>
                <c:pt idx="49247">
                  <c:v>-13.218500000000006</c:v>
                </c:pt>
                <c:pt idx="49248">
                  <c:v>-13.216500000000011</c:v>
                </c:pt>
                <c:pt idx="49249">
                  <c:v>-13.214500000000001</c:v>
                </c:pt>
                <c:pt idx="49250">
                  <c:v>-13.212500000000006</c:v>
                </c:pt>
                <c:pt idx="49251">
                  <c:v>-13.21050000000001</c:v>
                </c:pt>
                <c:pt idx="49252">
                  <c:v>-13.208500000000001</c:v>
                </c:pt>
                <c:pt idx="49253">
                  <c:v>-13.206500000000005</c:v>
                </c:pt>
                <c:pt idx="49254">
                  <c:v>-13.20450000000001</c:v>
                </c:pt>
                <c:pt idx="49255">
                  <c:v>-13.202500000000001</c:v>
                </c:pt>
                <c:pt idx="49256">
                  <c:v>-13.200500000000005</c:v>
                </c:pt>
                <c:pt idx="49257">
                  <c:v>-13.19850000000001</c:v>
                </c:pt>
                <c:pt idx="49258">
                  <c:v>-13.1965</c:v>
                </c:pt>
                <c:pt idx="49259">
                  <c:v>-13.194500000000005</c:v>
                </c:pt>
                <c:pt idx="49260">
                  <c:v>-13.19250000000001</c:v>
                </c:pt>
                <c:pt idx="49261">
                  <c:v>-13.1905</c:v>
                </c:pt>
                <c:pt idx="49262">
                  <c:v>-13.188500000000005</c:v>
                </c:pt>
                <c:pt idx="49263">
                  <c:v>-13.186500000000009</c:v>
                </c:pt>
                <c:pt idx="49264">
                  <c:v>-13.1845</c:v>
                </c:pt>
                <c:pt idx="49265">
                  <c:v>-13.182500000000005</c:v>
                </c:pt>
                <c:pt idx="49266">
                  <c:v>-13.180500000000009</c:v>
                </c:pt>
                <c:pt idx="49267">
                  <c:v>-13.1785</c:v>
                </c:pt>
                <c:pt idx="49268">
                  <c:v>-13.176500000000004</c:v>
                </c:pt>
                <c:pt idx="49269">
                  <c:v>-13.174500000000009</c:v>
                </c:pt>
                <c:pt idx="49270">
                  <c:v>-13.172499999999999</c:v>
                </c:pt>
                <c:pt idx="49271">
                  <c:v>-13.170500000000004</c:v>
                </c:pt>
                <c:pt idx="49272">
                  <c:v>-13.168500000000009</c:v>
                </c:pt>
                <c:pt idx="49273">
                  <c:v>-13.166499999999999</c:v>
                </c:pt>
                <c:pt idx="49274">
                  <c:v>-13.164500000000004</c:v>
                </c:pt>
                <c:pt idx="49275">
                  <c:v>-13.162500000000009</c:v>
                </c:pt>
                <c:pt idx="49276">
                  <c:v>-13.160499999999999</c:v>
                </c:pt>
                <c:pt idx="49277">
                  <c:v>-13.158500000000004</c:v>
                </c:pt>
                <c:pt idx="49278">
                  <c:v>-13.156500000000008</c:v>
                </c:pt>
                <c:pt idx="49279">
                  <c:v>-13.154499999999999</c:v>
                </c:pt>
                <c:pt idx="49280">
                  <c:v>-13.152500000000003</c:v>
                </c:pt>
                <c:pt idx="49281">
                  <c:v>-13.150500000000008</c:v>
                </c:pt>
                <c:pt idx="49282">
                  <c:v>-13.148500000000013</c:v>
                </c:pt>
                <c:pt idx="49283">
                  <c:v>-13.146500000000003</c:v>
                </c:pt>
                <c:pt idx="49284">
                  <c:v>-13.144500000000008</c:v>
                </c:pt>
                <c:pt idx="49285">
                  <c:v>-13.142500000000013</c:v>
                </c:pt>
                <c:pt idx="49286">
                  <c:v>-13.140500000000003</c:v>
                </c:pt>
                <c:pt idx="49287">
                  <c:v>-13.138500000000008</c:v>
                </c:pt>
                <c:pt idx="49288">
                  <c:v>-13.136500000000012</c:v>
                </c:pt>
                <c:pt idx="49289">
                  <c:v>-13.134500000000003</c:v>
                </c:pt>
                <c:pt idx="49290">
                  <c:v>-13.132500000000007</c:v>
                </c:pt>
                <c:pt idx="49291">
                  <c:v>-13.130500000000012</c:v>
                </c:pt>
                <c:pt idx="49292">
                  <c:v>-13.128500000000003</c:v>
                </c:pt>
                <c:pt idx="49293">
                  <c:v>-13.126500000000007</c:v>
                </c:pt>
                <c:pt idx="49294">
                  <c:v>-13.124500000000012</c:v>
                </c:pt>
                <c:pt idx="49295">
                  <c:v>-13.122500000000002</c:v>
                </c:pt>
                <c:pt idx="49296">
                  <c:v>-13.120500000000007</c:v>
                </c:pt>
                <c:pt idx="49297">
                  <c:v>-13.118500000000012</c:v>
                </c:pt>
                <c:pt idx="49298">
                  <c:v>-13.116500000000002</c:v>
                </c:pt>
                <c:pt idx="49299">
                  <c:v>-13.114500000000007</c:v>
                </c:pt>
                <c:pt idx="49300">
                  <c:v>-13.112500000000011</c:v>
                </c:pt>
                <c:pt idx="49301">
                  <c:v>-13.110500000000002</c:v>
                </c:pt>
                <c:pt idx="49302">
                  <c:v>-13.108500000000006</c:v>
                </c:pt>
                <c:pt idx="49303">
                  <c:v>-13.106500000000011</c:v>
                </c:pt>
                <c:pt idx="49304">
                  <c:v>-13.104500000000002</c:v>
                </c:pt>
                <c:pt idx="49305">
                  <c:v>-13.102500000000006</c:v>
                </c:pt>
                <c:pt idx="49306">
                  <c:v>-13.100500000000011</c:v>
                </c:pt>
                <c:pt idx="49307">
                  <c:v>-13.098500000000001</c:v>
                </c:pt>
                <c:pt idx="49308">
                  <c:v>-13.096500000000006</c:v>
                </c:pt>
                <c:pt idx="49309">
                  <c:v>-13.094500000000011</c:v>
                </c:pt>
                <c:pt idx="49310">
                  <c:v>-13.092500000000001</c:v>
                </c:pt>
                <c:pt idx="49311">
                  <c:v>-13.090500000000006</c:v>
                </c:pt>
                <c:pt idx="49312">
                  <c:v>-13.08850000000001</c:v>
                </c:pt>
                <c:pt idx="49313">
                  <c:v>-13.086500000000001</c:v>
                </c:pt>
                <c:pt idx="49314">
                  <c:v>-13.084500000000006</c:v>
                </c:pt>
                <c:pt idx="49315">
                  <c:v>-13.08250000000001</c:v>
                </c:pt>
                <c:pt idx="49316">
                  <c:v>-13.080500000000001</c:v>
                </c:pt>
                <c:pt idx="49317">
                  <c:v>-13.078500000000005</c:v>
                </c:pt>
                <c:pt idx="49318">
                  <c:v>-13.07650000000001</c:v>
                </c:pt>
                <c:pt idx="49319">
                  <c:v>-13.0745</c:v>
                </c:pt>
                <c:pt idx="49320">
                  <c:v>-13.072500000000005</c:v>
                </c:pt>
                <c:pt idx="49321">
                  <c:v>-13.07050000000001</c:v>
                </c:pt>
                <c:pt idx="49322">
                  <c:v>-13.0685</c:v>
                </c:pt>
                <c:pt idx="49323">
                  <c:v>-13.066500000000005</c:v>
                </c:pt>
                <c:pt idx="49324">
                  <c:v>-13.06450000000001</c:v>
                </c:pt>
                <c:pt idx="49325">
                  <c:v>-13.0625</c:v>
                </c:pt>
                <c:pt idx="49326">
                  <c:v>-13.060500000000005</c:v>
                </c:pt>
                <c:pt idx="49327">
                  <c:v>-13.058500000000009</c:v>
                </c:pt>
                <c:pt idx="49328">
                  <c:v>-13.0565</c:v>
                </c:pt>
                <c:pt idx="49329">
                  <c:v>-13.054500000000004</c:v>
                </c:pt>
                <c:pt idx="49330">
                  <c:v>-13.052500000000009</c:v>
                </c:pt>
                <c:pt idx="49331">
                  <c:v>-13.0505</c:v>
                </c:pt>
                <c:pt idx="49332">
                  <c:v>-13.048500000000004</c:v>
                </c:pt>
                <c:pt idx="49333">
                  <c:v>-13.046500000000009</c:v>
                </c:pt>
                <c:pt idx="49334">
                  <c:v>-13.044499999999999</c:v>
                </c:pt>
                <c:pt idx="49335">
                  <c:v>-13.042500000000004</c:v>
                </c:pt>
                <c:pt idx="49336">
                  <c:v>-13.040500000000009</c:v>
                </c:pt>
                <c:pt idx="49337">
                  <c:v>-13.038499999999999</c:v>
                </c:pt>
                <c:pt idx="49338">
                  <c:v>-13.036500000000004</c:v>
                </c:pt>
                <c:pt idx="49339">
                  <c:v>-13.034500000000008</c:v>
                </c:pt>
                <c:pt idx="49340">
                  <c:v>-13.032499999999999</c:v>
                </c:pt>
                <c:pt idx="49341">
                  <c:v>-13.030500000000004</c:v>
                </c:pt>
                <c:pt idx="49342">
                  <c:v>-13.028500000000008</c:v>
                </c:pt>
                <c:pt idx="49343">
                  <c:v>-13.026499999999999</c:v>
                </c:pt>
                <c:pt idx="49344">
                  <c:v>-13.024500000000003</c:v>
                </c:pt>
                <c:pt idx="49345">
                  <c:v>-13.022500000000008</c:v>
                </c:pt>
                <c:pt idx="49346">
                  <c:v>-13.020500000000013</c:v>
                </c:pt>
                <c:pt idx="49347">
                  <c:v>-13.018500000000003</c:v>
                </c:pt>
                <c:pt idx="49348">
                  <c:v>-13.016500000000008</c:v>
                </c:pt>
                <c:pt idx="49349">
                  <c:v>-13.014500000000012</c:v>
                </c:pt>
                <c:pt idx="49350">
                  <c:v>-13.012500000000003</c:v>
                </c:pt>
                <c:pt idx="49351">
                  <c:v>-13.010500000000008</c:v>
                </c:pt>
                <c:pt idx="49352">
                  <c:v>-13.008500000000012</c:v>
                </c:pt>
                <c:pt idx="49353">
                  <c:v>-13.006500000000003</c:v>
                </c:pt>
                <c:pt idx="49354">
                  <c:v>-13.004500000000007</c:v>
                </c:pt>
                <c:pt idx="49355">
                  <c:v>-13.002500000000012</c:v>
                </c:pt>
                <c:pt idx="49356">
                  <c:v>-13.000500000000002</c:v>
                </c:pt>
                <c:pt idx="49357">
                  <c:v>-12.998500000000007</c:v>
                </c:pt>
                <c:pt idx="49358">
                  <c:v>-12.996500000000012</c:v>
                </c:pt>
                <c:pt idx="49359">
                  <c:v>-12.994500000000002</c:v>
                </c:pt>
                <c:pt idx="49360">
                  <c:v>-12.992500000000007</c:v>
                </c:pt>
                <c:pt idx="49361">
                  <c:v>-12.990500000000011</c:v>
                </c:pt>
                <c:pt idx="49362">
                  <c:v>-12.988500000000002</c:v>
                </c:pt>
                <c:pt idx="49363">
                  <c:v>-12.986500000000007</c:v>
                </c:pt>
                <c:pt idx="49364">
                  <c:v>-12.984500000000011</c:v>
                </c:pt>
                <c:pt idx="49365">
                  <c:v>-12.982500000000002</c:v>
                </c:pt>
                <c:pt idx="49366">
                  <c:v>-12.980500000000006</c:v>
                </c:pt>
                <c:pt idx="49367">
                  <c:v>-12.978500000000011</c:v>
                </c:pt>
                <c:pt idx="49368">
                  <c:v>-12.976500000000001</c:v>
                </c:pt>
                <c:pt idx="49369">
                  <c:v>-12.974500000000006</c:v>
                </c:pt>
                <c:pt idx="49370">
                  <c:v>-12.972500000000011</c:v>
                </c:pt>
                <c:pt idx="49371">
                  <c:v>-12.970500000000001</c:v>
                </c:pt>
                <c:pt idx="49372">
                  <c:v>-12.968500000000006</c:v>
                </c:pt>
                <c:pt idx="49373">
                  <c:v>-12.966500000000011</c:v>
                </c:pt>
                <c:pt idx="49374">
                  <c:v>-12.964500000000001</c:v>
                </c:pt>
                <c:pt idx="49375">
                  <c:v>-12.962500000000006</c:v>
                </c:pt>
                <c:pt idx="49376">
                  <c:v>-12.96050000000001</c:v>
                </c:pt>
                <c:pt idx="49377">
                  <c:v>-12.958500000000001</c:v>
                </c:pt>
                <c:pt idx="49378">
                  <c:v>-12.956500000000005</c:v>
                </c:pt>
                <c:pt idx="49379">
                  <c:v>-12.95450000000001</c:v>
                </c:pt>
                <c:pt idx="49380">
                  <c:v>-12.952500000000001</c:v>
                </c:pt>
                <c:pt idx="49381">
                  <c:v>-12.950500000000005</c:v>
                </c:pt>
                <c:pt idx="49382">
                  <c:v>-12.94850000000001</c:v>
                </c:pt>
                <c:pt idx="49383">
                  <c:v>-12.9465</c:v>
                </c:pt>
                <c:pt idx="49384">
                  <c:v>-12.944500000000005</c:v>
                </c:pt>
                <c:pt idx="49385">
                  <c:v>-12.94250000000001</c:v>
                </c:pt>
                <c:pt idx="49386">
                  <c:v>-12.9405</c:v>
                </c:pt>
                <c:pt idx="49387">
                  <c:v>-12.938500000000005</c:v>
                </c:pt>
                <c:pt idx="49388">
                  <c:v>-12.936500000000009</c:v>
                </c:pt>
                <c:pt idx="49389">
                  <c:v>-12.9345</c:v>
                </c:pt>
                <c:pt idx="49390">
                  <c:v>-12.932500000000005</c:v>
                </c:pt>
                <c:pt idx="49391">
                  <c:v>-12.930500000000009</c:v>
                </c:pt>
                <c:pt idx="49392">
                  <c:v>-12.9285</c:v>
                </c:pt>
                <c:pt idx="49393">
                  <c:v>-12.926500000000004</c:v>
                </c:pt>
                <c:pt idx="49394">
                  <c:v>-12.924500000000009</c:v>
                </c:pt>
                <c:pt idx="49395">
                  <c:v>-12.922499999999999</c:v>
                </c:pt>
                <c:pt idx="49396">
                  <c:v>-12.920500000000004</c:v>
                </c:pt>
                <c:pt idx="49397">
                  <c:v>-12.918500000000009</c:v>
                </c:pt>
                <c:pt idx="49398">
                  <c:v>-12.916499999999999</c:v>
                </c:pt>
                <c:pt idx="49399">
                  <c:v>-12.914500000000004</c:v>
                </c:pt>
                <c:pt idx="49400">
                  <c:v>-12.912500000000009</c:v>
                </c:pt>
                <c:pt idx="49401">
                  <c:v>-12.910499999999999</c:v>
                </c:pt>
                <c:pt idx="49402">
                  <c:v>-12.908500000000004</c:v>
                </c:pt>
                <c:pt idx="49403">
                  <c:v>-12.906500000000008</c:v>
                </c:pt>
                <c:pt idx="49404">
                  <c:v>-12.904499999999999</c:v>
                </c:pt>
                <c:pt idx="49405">
                  <c:v>-12.902500000000003</c:v>
                </c:pt>
                <c:pt idx="49406">
                  <c:v>-12.900500000000008</c:v>
                </c:pt>
                <c:pt idx="49407">
                  <c:v>-12.898500000000013</c:v>
                </c:pt>
                <c:pt idx="49408">
                  <c:v>-12.896500000000003</c:v>
                </c:pt>
                <c:pt idx="49409">
                  <c:v>-12.894500000000008</c:v>
                </c:pt>
                <c:pt idx="49410">
                  <c:v>-12.892500000000013</c:v>
                </c:pt>
                <c:pt idx="49411">
                  <c:v>-12.890500000000003</c:v>
                </c:pt>
                <c:pt idx="49412">
                  <c:v>-12.888500000000008</c:v>
                </c:pt>
                <c:pt idx="49413">
                  <c:v>-12.886500000000012</c:v>
                </c:pt>
                <c:pt idx="49414">
                  <c:v>-12.884500000000003</c:v>
                </c:pt>
                <c:pt idx="49415">
                  <c:v>-12.882500000000007</c:v>
                </c:pt>
                <c:pt idx="49416">
                  <c:v>-12.880500000000012</c:v>
                </c:pt>
                <c:pt idx="49417">
                  <c:v>-12.878500000000003</c:v>
                </c:pt>
                <c:pt idx="49418">
                  <c:v>-12.876500000000007</c:v>
                </c:pt>
                <c:pt idx="49419">
                  <c:v>-12.874500000000012</c:v>
                </c:pt>
                <c:pt idx="49420">
                  <c:v>-12.872500000000002</c:v>
                </c:pt>
                <c:pt idx="49421">
                  <c:v>-12.870500000000007</c:v>
                </c:pt>
                <c:pt idx="49422">
                  <c:v>-12.868500000000012</c:v>
                </c:pt>
                <c:pt idx="49423">
                  <c:v>-12.866500000000002</c:v>
                </c:pt>
                <c:pt idx="49424">
                  <c:v>-12.864500000000007</c:v>
                </c:pt>
                <c:pt idx="49425">
                  <c:v>-12.862500000000011</c:v>
                </c:pt>
                <c:pt idx="49426">
                  <c:v>-12.860500000000002</c:v>
                </c:pt>
                <c:pt idx="49427">
                  <c:v>-12.858500000000006</c:v>
                </c:pt>
                <c:pt idx="49428">
                  <c:v>-12.856500000000011</c:v>
                </c:pt>
                <c:pt idx="49429">
                  <c:v>-12.854500000000002</c:v>
                </c:pt>
                <c:pt idx="49430">
                  <c:v>-12.852500000000006</c:v>
                </c:pt>
                <c:pt idx="49431">
                  <c:v>-12.850500000000011</c:v>
                </c:pt>
                <c:pt idx="49432">
                  <c:v>-12.848500000000001</c:v>
                </c:pt>
                <c:pt idx="49433">
                  <c:v>-12.846500000000006</c:v>
                </c:pt>
                <c:pt idx="49434">
                  <c:v>-12.844500000000011</c:v>
                </c:pt>
                <c:pt idx="49435">
                  <c:v>-12.842500000000001</c:v>
                </c:pt>
                <c:pt idx="49436">
                  <c:v>-12.840500000000006</c:v>
                </c:pt>
                <c:pt idx="49437">
                  <c:v>-12.83850000000001</c:v>
                </c:pt>
                <c:pt idx="49438">
                  <c:v>-12.836500000000001</c:v>
                </c:pt>
                <c:pt idx="49439">
                  <c:v>-12.834500000000006</c:v>
                </c:pt>
                <c:pt idx="49440">
                  <c:v>-12.83250000000001</c:v>
                </c:pt>
                <c:pt idx="49441">
                  <c:v>-12.830500000000001</c:v>
                </c:pt>
                <c:pt idx="49442">
                  <c:v>-12.828500000000005</c:v>
                </c:pt>
                <c:pt idx="49443">
                  <c:v>-12.82650000000001</c:v>
                </c:pt>
                <c:pt idx="49444">
                  <c:v>-12.8245</c:v>
                </c:pt>
                <c:pt idx="49445">
                  <c:v>-12.822500000000005</c:v>
                </c:pt>
                <c:pt idx="49446">
                  <c:v>-12.82050000000001</c:v>
                </c:pt>
                <c:pt idx="49447">
                  <c:v>-12.8185</c:v>
                </c:pt>
                <c:pt idx="49448">
                  <c:v>-12.816500000000005</c:v>
                </c:pt>
                <c:pt idx="49449">
                  <c:v>-12.81450000000001</c:v>
                </c:pt>
                <c:pt idx="49450">
                  <c:v>-12.8125</c:v>
                </c:pt>
                <c:pt idx="49451">
                  <c:v>-12.810500000000005</c:v>
                </c:pt>
                <c:pt idx="49452">
                  <c:v>-12.808500000000009</c:v>
                </c:pt>
                <c:pt idx="49453">
                  <c:v>-12.8065</c:v>
                </c:pt>
                <c:pt idx="49454">
                  <c:v>-12.804500000000004</c:v>
                </c:pt>
                <c:pt idx="49455">
                  <c:v>-12.802500000000009</c:v>
                </c:pt>
                <c:pt idx="49456">
                  <c:v>-12.8005</c:v>
                </c:pt>
                <c:pt idx="49457">
                  <c:v>-12.798500000000004</c:v>
                </c:pt>
                <c:pt idx="49458">
                  <c:v>-12.796500000000009</c:v>
                </c:pt>
                <c:pt idx="49459">
                  <c:v>-12.794499999999999</c:v>
                </c:pt>
                <c:pt idx="49460">
                  <c:v>-12.792500000000004</c:v>
                </c:pt>
                <c:pt idx="49461">
                  <c:v>-12.790500000000009</c:v>
                </c:pt>
                <c:pt idx="49462">
                  <c:v>-12.788499999999999</c:v>
                </c:pt>
                <c:pt idx="49463">
                  <c:v>-12.786500000000004</c:v>
                </c:pt>
                <c:pt idx="49464">
                  <c:v>-12.784500000000008</c:v>
                </c:pt>
                <c:pt idx="49465">
                  <c:v>-12.782499999999999</c:v>
                </c:pt>
                <c:pt idx="49466">
                  <c:v>-12.780500000000004</c:v>
                </c:pt>
                <c:pt idx="49467">
                  <c:v>-12.778500000000008</c:v>
                </c:pt>
                <c:pt idx="49468">
                  <c:v>-12.776499999999999</c:v>
                </c:pt>
                <c:pt idx="49469">
                  <c:v>-12.774500000000003</c:v>
                </c:pt>
                <c:pt idx="49470">
                  <c:v>-12.772500000000008</c:v>
                </c:pt>
                <c:pt idx="49471">
                  <c:v>-12.770500000000013</c:v>
                </c:pt>
                <c:pt idx="49472">
                  <c:v>-12.768500000000003</c:v>
                </c:pt>
                <c:pt idx="49473">
                  <c:v>-12.766500000000008</c:v>
                </c:pt>
                <c:pt idx="49474">
                  <c:v>-12.764500000000012</c:v>
                </c:pt>
                <c:pt idx="49475">
                  <c:v>-12.762500000000003</c:v>
                </c:pt>
                <c:pt idx="49476">
                  <c:v>-12.760500000000008</c:v>
                </c:pt>
                <c:pt idx="49477">
                  <c:v>-12.758500000000012</c:v>
                </c:pt>
                <c:pt idx="49478">
                  <c:v>-12.756500000000003</c:v>
                </c:pt>
                <c:pt idx="49479">
                  <c:v>-12.754500000000007</c:v>
                </c:pt>
                <c:pt idx="49480">
                  <c:v>-12.752500000000012</c:v>
                </c:pt>
                <c:pt idx="49481">
                  <c:v>-12.750500000000002</c:v>
                </c:pt>
                <c:pt idx="49482">
                  <c:v>-12.748500000000007</c:v>
                </c:pt>
                <c:pt idx="49483">
                  <c:v>-12.746500000000012</c:v>
                </c:pt>
                <c:pt idx="49484">
                  <c:v>-12.744500000000002</c:v>
                </c:pt>
                <c:pt idx="49485">
                  <c:v>-12.742500000000007</c:v>
                </c:pt>
                <c:pt idx="49486">
                  <c:v>-12.740500000000011</c:v>
                </c:pt>
                <c:pt idx="49487">
                  <c:v>-12.738500000000002</c:v>
                </c:pt>
                <c:pt idx="49488">
                  <c:v>-12.736500000000007</c:v>
                </c:pt>
                <c:pt idx="49489">
                  <c:v>-12.734500000000011</c:v>
                </c:pt>
                <c:pt idx="49490">
                  <c:v>-12.732500000000002</c:v>
                </c:pt>
                <c:pt idx="49491">
                  <c:v>-12.730500000000006</c:v>
                </c:pt>
                <c:pt idx="49492">
                  <c:v>-12.728500000000011</c:v>
                </c:pt>
                <c:pt idx="49493">
                  <c:v>-12.726500000000001</c:v>
                </c:pt>
                <c:pt idx="49494">
                  <c:v>-12.724500000000006</c:v>
                </c:pt>
                <c:pt idx="49495">
                  <c:v>-12.722500000000011</c:v>
                </c:pt>
                <c:pt idx="49496">
                  <c:v>-12.720500000000001</c:v>
                </c:pt>
                <c:pt idx="49497">
                  <c:v>-12.718500000000006</c:v>
                </c:pt>
                <c:pt idx="49498">
                  <c:v>-12.716500000000011</c:v>
                </c:pt>
                <c:pt idx="49499">
                  <c:v>-12.714500000000001</c:v>
                </c:pt>
                <c:pt idx="49500">
                  <c:v>-12.712500000000006</c:v>
                </c:pt>
                <c:pt idx="49501">
                  <c:v>-12.71050000000001</c:v>
                </c:pt>
                <c:pt idx="49502">
                  <c:v>-12.708500000000001</c:v>
                </c:pt>
                <c:pt idx="49503">
                  <c:v>-12.706500000000005</c:v>
                </c:pt>
                <c:pt idx="49504">
                  <c:v>-12.70450000000001</c:v>
                </c:pt>
                <c:pt idx="49505">
                  <c:v>-12.702500000000001</c:v>
                </c:pt>
                <c:pt idx="49506">
                  <c:v>-12.700500000000005</c:v>
                </c:pt>
                <c:pt idx="49507">
                  <c:v>-12.69850000000001</c:v>
                </c:pt>
                <c:pt idx="49508">
                  <c:v>-12.6965</c:v>
                </c:pt>
                <c:pt idx="49509">
                  <c:v>-12.694500000000005</c:v>
                </c:pt>
                <c:pt idx="49510">
                  <c:v>-12.69250000000001</c:v>
                </c:pt>
                <c:pt idx="49511">
                  <c:v>-12.6905</c:v>
                </c:pt>
                <c:pt idx="49512">
                  <c:v>-12.688500000000005</c:v>
                </c:pt>
                <c:pt idx="49513">
                  <c:v>-12.686500000000009</c:v>
                </c:pt>
                <c:pt idx="49514">
                  <c:v>-12.6845</c:v>
                </c:pt>
                <c:pt idx="49515">
                  <c:v>-12.682500000000005</c:v>
                </c:pt>
                <c:pt idx="49516">
                  <c:v>-12.680500000000009</c:v>
                </c:pt>
                <c:pt idx="49517">
                  <c:v>-12.6785</c:v>
                </c:pt>
                <c:pt idx="49518">
                  <c:v>-12.676500000000004</c:v>
                </c:pt>
                <c:pt idx="49519">
                  <c:v>-12.674500000000009</c:v>
                </c:pt>
                <c:pt idx="49520">
                  <c:v>-12.672499999999999</c:v>
                </c:pt>
                <c:pt idx="49521">
                  <c:v>-12.670500000000004</c:v>
                </c:pt>
                <c:pt idx="49522">
                  <c:v>-12.668500000000009</c:v>
                </c:pt>
                <c:pt idx="49523">
                  <c:v>-12.666499999999999</c:v>
                </c:pt>
                <c:pt idx="49524">
                  <c:v>-12.664500000000004</c:v>
                </c:pt>
                <c:pt idx="49525">
                  <c:v>-12.662500000000009</c:v>
                </c:pt>
                <c:pt idx="49526">
                  <c:v>-12.660499999999999</c:v>
                </c:pt>
                <c:pt idx="49527">
                  <c:v>-12.658500000000004</c:v>
                </c:pt>
                <c:pt idx="49528">
                  <c:v>-12.656500000000008</c:v>
                </c:pt>
                <c:pt idx="49529">
                  <c:v>-12.654499999999999</c:v>
                </c:pt>
                <c:pt idx="49530">
                  <c:v>-12.652500000000003</c:v>
                </c:pt>
                <c:pt idx="49531">
                  <c:v>-12.650500000000008</c:v>
                </c:pt>
                <c:pt idx="49532">
                  <c:v>-12.648500000000013</c:v>
                </c:pt>
                <c:pt idx="49533">
                  <c:v>-12.646500000000003</c:v>
                </c:pt>
                <c:pt idx="49534">
                  <c:v>-12.644500000000008</c:v>
                </c:pt>
                <c:pt idx="49535">
                  <c:v>-12.642500000000013</c:v>
                </c:pt>
                <c:pt idx="49536">
                  <c:v>-12.640500000000003</c:v>
                </c:pt>
                <c:pt idx="49537">
                  <c:v>-12.638500000000008</c:v>
                </c:pt>
                <c:pt idx="49538">
                  <c:v>-12.636500000000012</c:v>
                </c:pt>
                <c:pt idx="49539">
                  <c:v>-12.634500000000003</c:v>
                </c:pt>
                <c:pt idx="49540">
                  <c:v>-12.632500000000007</c:v>
                </c:pt>
                <c:pt idx="49541">
                  <c:v>-12.630500000000012</c:v>
                </c:pt>
                <c:pt idx="49542">
                  <c:v>-12.628500000000003</c:v>
                </c:pt>
                <c:pt idx="49543">
                  <c:v>-12.626500000000007</c:v>
                </c:pt>
                <c:pt idx="49544">
                  <c:v>-12.624500000000012</c:v>
                </c:pt>
                <c:pt idx="49545">
                  <c:v>-12.622500000000002</c:v>
                </c:pt>
                <c:pt idx="49546">
                  <c:v>-12.620500000000007</c:v>
                </c:pt>
                <c:pt idx="49547">
                  <c:v>-12.618500000000012</c:v>
                </c:pt>
                <c:pt idx="49548">
                  <c:v>-12.616500000000002</c:v>
                </c:pt>
                <c:pt idx="49549">
                  <c:v>-12.614500000000007</c:v>
                </c:pt>
                <c:pt idx="49550">
                  <c:v>-12.612500000000011</c:v>
                </c:pt>
                <c:pt idx="49551">
                  <c:v>-12.610500000000002</c:v>
                </c:pt>
                <c:pt idx="49552">
                  <c:v>-12.608500000000006</c:v>
                </c:pt>
                <c:pt idx="49553">
                  <c:v>-12.606500000000011</c:v>
                </c:pt>
                <c:pt idx="49554">
                  <c:v>-12.604500000000002</c:v>
                </c:pt>
                <c:pt idx="49555">
                  <c:v>-12.602500000000006</c:v>
                </c:pt>
                <c:pt idx="49556">
                  <c:v>-12.600500000000011</c:v>
                </c:pt>
                <c:pt idx="49557">
                  <c:v>-12.598500000000001</c:v>
                </c:pt>
                <c:pt idx="49558">
                  <c:v>-12.596500000000006</c:v>
                </c:pt>
                <c:pt idx="49559">
                  <c:v>-12.594500000000011</c:v>
                </c:pt>
                <c:pt idx="49560">
                  <c:v>-12.592500000000001</c:v>
                </c:pt>
                <c:pt idx="49561">
                  <c:v>-12.590500000000006</c:v>
                </c:pt>
                <c:pt idx="49562">
                  <c:v>-12.58850000000001</c:v>
                </c:pt>
                <c:pt idx="49563">
                  <c:v>-12.586500000000001</c:v>
                </c:pt>
                <c:pt idx="49564">
                  <c:v>-12.584500000000006</c:v>
                </c:pt>
                <c:pt idx="49565">
                  <c:v>-12.58250000000001</c:v>
                </c:pt>
                <c:pt idx="49566">
                  <c:v>-12.580500000000001</c:v>
                </c:pt>
                <c:pt idx="49567">
                  <c:v>-12.578500000000005</c:v>
                </c:pt>
                <c:pt idx="49568">
                  <c:v>-12.57650000000001</c:v>
                </c:pt>
                <c:pt idx="49569">
                  <c:v>-12.5745</c:v>
                </c:pt>
                <c:pt idx="49570">
                  <c:v>-12.572500000000005</c:v>
                </c:pt>
                <c:pt idx="49571">
                  <c:v>-12.57050000000001</c:v>
                </c:pt>
                <c:pt idx="49572">
                  <c:v>-12.5685</c:v>
                </c:pt>
                <c:pt idx="49573">
                  <c:v>-12.566500000000005</c:v>
                </c:pt>
                <c:pt idx="49574">
                  <c:v>-12.56450000000001</c:v>
                </c:pt>
                <c:pt idx="49575">
                  <c:v>-12.5625</c:v>
                </c:pt>
                <c:pt idx="49576">
                  <c:v>-12.560500000000005</c:v>
                </c:pt>
                <c:pt idx="49577">
                  <c:v>-12.558500000000009</c:v>
                </c:pt>
                <c:pt idx="49578">
                  <c:v>-12.5565</c:v>
                </c:pt>
                <c:pt idx="49579">
                  <c:v>-12.554500000000004</c:v>
                </c:pt>
                <c:pt idx="49580">
                  <c:v>-12.552500000000009</c:v>
                </c:pt>
                <c:pt idx="49581">
                  <c:v>-12.5505</c:v>
                </c:pt>
                <c:pt idx="49582">
                  <c:v>-12.548500000000004</c:v>
                </c:pt>
                <c:pt idx="49583">
                  <c:v>-12.546500000000009</c:v>
                </c:pt>
                <c:pt idx="49584">
                  <c:v>-12.544499999999999</c:v>
                </c:pt>
                <c:pt idx="49585">
                  <c:v>-12.542500000000004</c:v>
                </c:pt>
                <c:pt idx="49586">
                  <c:v>-12.540500000000009</c:v>
                </c:pt>
                <c:pt idx="49587">
                  <c:v>-12.538499999999999</c:v>
                </c:pt>
                <c:pt idx="49588">
                  <c:v>-12.536500000000004</c:v>
                </c:pt>
                <c:pt idx="49589">
                  <c:v>-12.534500000000008</c:v>
                </c:pt>
                <c:pt idx="49590">
                  <c:v>-12.532499999999999</c:v>
                </c:pt>
                <c:pt idx="49591">
                  <c:v>-12.530500000000004</c:v>
                </c:pt>
                <c:pt idx="49592">
                  <c:v>-12.528500000000008</c:v>
                </c:pt>
                <c:pt idx="49593">
                  <c:v>-12.526499999999999</c:v>
                </c:pt>
                <c:pt idx="49594">
                  <c:v>-12.524500000000003</c:v>
                </c:pt>
                <c:pt idx="49595">
                  <c:v>-12.522500000000008</c:v>
                </c:pt>
                <c:pt idx="49596">
                  <c:v>-12.520500000000013</c:v>
                </c:pt>
                <c:pt idx="49597">
                  <c:v>-12.518500000000003</c:v>
                </c:pt>
                <c:pt idx="49598">
                  <c:v>-12.516500000000008</c:v>
                </c:pt>
                <c:pt idx="49599">
                  <c:v>-12.514500000000012</c:v>
                </c:pt>
                <c:pt idx="49600">
                  <c:v>-12.512500000000003</c:v>
                </c:pt>
                <c:pt idx="49601">
                  <c:v>-12.510500000000008</c:v>
                </c:pt>
                <c:pt idx="49602">
                  <c:v>-12.508500000000012</c:v>
                </c:pt>
                <c:pt idx="49603">
                  <c:v>-12.506500000000003</c:v>
                </c:pt>
                <c:pt idx="49604">
                  <c:v>-12.504500000000007</c:v>
                </c:pt>
                <c:pt idx="49605">
                  <c:v>-12.502500000000012</c:v>
                </c:pt>
                <c:pt idx="49606">
                  <c:v>-12.500500000000002</c:v>
                </c:pt>
                <c:pt idx="49607">
                  <c:v>-12.498500000000007</c:v>
                </c:pt>
                <c:pt idx="49608">
                  <c:v>-12.496500000000012</c:v>
                </c:pt>
                <c:pt idx="49609">
                  <c:v>-12.494500000000002</c:v>
                </c:pt>
                <c:pt idx="49610">
                  <c:v>-12.492500000000007</c:v>
                </c:pt>
                <c:pt idx="49611">
                  <c:v>-12.490500000000011</c:v>
                </c:pt>
                <c:pt idx="49612">
                  <c:v>-12.488500000000002</c:v>
                </c:pt>
                <c:pt idx="49613">
                  <c:v>-12.486500000000007</c:v>
                </c:pt>
                <c:pt idx="49614">
                  <c:v>-12.484500000000011</c:v>
                </c:pt>
                <c:pt idx="49615">
                  <c:v>-12.482500000000002</c:v>
                </c:pt>
                <c:pt idx="49616">
                  <c:v>-12.480500000000006</c:v>
                </c:pt>
                <c:pt idx="49617">
                  <c:v>-12.478500000000011</c:v>
                </c:pt>
                <c:pt idx="49618">
                  <c:v>-12.476500000000001</c:v>
                </c:pt>
                <c:pt idx="49619">
                  <c:v>-12.474500000000006</c:v>
                </c:pt>
                <c:pt idx="49620">
                  <c:v>-12.472500000000011</c:v>
                </c:pt>
                <c:pt idx="49621">
                  <c:v>-12.470500000000001</c:v>
                </c:pt>
                <c:pt idx="49622">
                  <c:v>-12.468500000000006</c:v>
                </c:pt>
                <c:pt idx="49623">
                  <c:v>-12.466500000000011</c:v>
                </c:pt>
                <c:pt idx="49624">
                  <c:v>-12.464500000000001</c:v>
                </c:pt>
                <c:pt idx="49625">
                  <c:v>-12.462500000000006</c:v>
                </c:pt>
                <c:pt idx="49626">
                  <c:v>-12.46050000000001</c:v>
                </c:pt>
                <c:pt idx="49627">
                  <c:v>-12.458500000000001</c:v>
                </c:pt>
                <c:pt idx="49628">
                  <c:v>-12.456500000000005</c:v>
                </c:pt>
                <c:pt idx="49629">
                  <c:v>-12.45450000000001</c:v>
                </c:pt>
                <c:pt idx="49630">
                  <c:v>-12.452500000000001</c:v>
                </c:pt>
                <c:pt idx="49631">
                  <c:v>-12.450500000000005</c:v>
                </c:pt>
                <c:pt idx="49632">
                  <c:v>-12.44850000000001</c:v>
                </c:pt>
                <c:pt idx="49633">
                  <c:v>-12.4465</c:v>
                </c:pt>
                <c:pt idx="49634">
                  <c:v>-12.444500000000005</c:v>
                </c:pt>
                <c:pt idx="49635">
                  <c:v>-12.44250000000001</c:v>
                </c:pt>
                <c:pt idx="49636">
                  <c:v>-12.4405</c:v>
                </c:pt>
                <c:pt idx="49637">
                  <c:v>-12.438500000000005</c:v>
                </c:pt>
                <c:pt idx="49638">
                  <c:v>-12.436500000000009</c:v>
                </c:pt>
                <c:pt idx="49639">
                  <c:v>-12.4345</c:v>
                </c:pt>
                <c:pt idx="49640">
                  <c:v>-12.432500000000005</c:v>
                </c:pt>
                <c:pt idx="49641">
                  <c:v>-12.430500000000009</c:v>
                </c:pt>
                <c:pt idx="49642">
                  <c:v>-12.4285</c:v>
                </c:pt>
                <c:pt idx="49643">
                  <c:v>-12.426500000000004</c:v>
                </c:pt>
                <c:pt idx="49644">
                  <c:v>-12.424500000000009</c:v>
                </c:pt>
                <c:pt idx="49645">
                  <c:v>-12.422499999999999</c:v>
                </c:pt>
                <c:pt idx="49646">
                  <c:v>-12.420500000000004</c:v>
                </c:pt>
                <c:pt idx="49647">
                  <c:v>-12.418500000000009</c:v>
                </c:pt>
                <c:pt idx="49648">
                  <c:v>-12.416499999999999</c:v>
                </c:pt>
                <c:pt idx="49649">
                  <c:v>-12.414500000000004</c:v>
                </c:pt>
                <c:pt idx="49650">
                  <c:v>-12.412500000000009</c:v>
                </c:pt>
                <c:pt idx="49651">
                  <c:v>-12.410499999999999</c:v>
                </c:pt>
                <c:pt idx="49652">
                  <c:v>-12.408500000000004</c:v>
                </c:pt>
                <c:pt idx="49653">
                  <c:v>-12.406500000000008</c:v>
                </c:pt>
                <c:pt idx="49654">
                  <c:v>-12.404499999999999</c:v>
                </c:pt>
                <c:pt idx="49655">
                  <c:v>-12.402500000000003</c:v>
                </c:pt>
                <c:pt idx="49656">
                  <c:v>-12.400500000000008</c:v>
                </c:pt>
                <c:pt idx="49657">
                  <c:v>-12.398500000000013</c:v>
                </c:pt>
                <c:pt idx="49658">
                  <c:v>-12.396500000000003</c:v>
                </c:pt>
                <c:pt idx="49659">
                  <c:v>-12.394500000000008</c:v>
                </c:pt>
                <c:pt idx="49660">
                  <c:v>-12.392500000000013</c:v>
                </c:pt>
                <c:pt idx="49661">
                  <c:v>-12.390500000000003</c:v>
                </c:pt>
                <c:pt idx="49662">
                  <c:v>-12.388500000000008</c:v>
                </c:pt>
                <c:pt idx="49663">
                  <c:v>-12.386500000000012</c:v>
                </c:pt>
                <c:pt idx="49664">
                  <c:v>-12.384500000000003</c:v>
                </c:pt>
                <c:pt idx="49665">
                  <c:v>-12.382500000000007</c:v>
                </c:pt>
                <c:pt idx="49666">
                  <c:v>-12.380500000000012</c:v>
                </c:pt>
                <c:pt idx="49667">
                  <c:v>-12.378500000000003</c:v>
                </c:pt>
                <c:pt idx="49668">
                  <c:v>-12.376500000000007</c:v>
                </c:pt>
                <c:pt idx="49669">
                  <c:v>-12.374500000000012</c:v>
                </c:pt>
                <c:pt idx="49670">
                  <c:v>-12.372500000000002</c:v>
                </c:pt>
                <c:pt idx="49671">
                  <c:v>-12.370500000000007</c:v>
                </c:pt>
                <c:pt idx="49672">
                  <c:v>-12.368500000000012</c:v>
                </c:pt>
                <c:pt idx="49673">
                  <c:v>-12.366500000000002</c:v>
                </c:pt>
                <c:pt idx="49674">
                  <c:v>-12.364500000000007</c:v>
                </c:pt>
                <c:pt idx="49675">
                  <c:v>-12.362500000000011</c:v>
                </c:pt>
                <c:pt idx="49676">
                  <c:v>-12.360500000000002</c:v>
                </c:pt>
                <c:pt idx="49677">
                  <c:v>-12.358500000000006</c:v>
                </c:pt>
                <c:pt idx="49678">
                  <c:v>-12.356500000000011</c:v>
                </c:pt>
                <c:pt idx="49679">
                  <c:v>-12.354500000000002</c:v>
                </c:pt>
                <c:pt idx="49680">
                  <c:v>-12.352500000000006</c:v>
                </c:pt>
                <c:pt idx="49681">
                  <c:v>-12.350500000000011</c:v>
                </c:pt>
                <c:pt idx="49682">
                  <c:v>-12.348500000000001</c:v>
                </c:pt>
                <c:pt idx="49683">
                  <c:v>-12.346500000000006</c:v>
                </c:pt>
                <c:pt idx="49684">
                  <c:v>-12.344500000000011</c:v>
                </c:pt>
                <c:pt idx="49685">
                  <c:v>-12.342500000000001</c:v>
                </c:pt>
                <c:pt idx="49686">
                  <c:v>-12.340500000000006</c:v>
                </c:pt>
                <c:pt idx="49687">
                  <c:v>-12.33850000000001</c:v>
                </c:pt>
                <c:pt idx="49688">
                  <c:v>-12.336500000000001</c:v>
                </c:pt>
                <c:pt idx="49689">
                  <c:v>-12.334500000000006</c:v>
                </c:pt>
                <c:pt idx="49690">
                  <c:v>-12.33250000000001</c:v>
                </c:pt>
                <c:pt idx="49691">
                  <c:v>-12.330500000000001</c:v>
                </c:pt>
                <c:pt idx="49692">
                  <c:v>-12.328500000000005</c:v>
                </c:pt>
                <c:pt idx="49693">
                  <c:v>-12.32650000000001</c:v>
                </c:pt>
                <c:pt idx="49694">
                  <c:v>-12.3245</c:v>
                </c:pt>
                <c:pt idx="49695">
                  <c:v>-12.322500000000005</c:v>
                </c:pt>
                <c:pt idx="49696">
                  <c:v>-12.32050000000001</c:v>
                </c:pt>
                <c:pt idx="49697">
                  <c:v>-12.3185</c:v>
                </c:pt>
                <c:pt idx="49698">
                  <c:v>-12.316500000000005</c:v>
                </c:pt>
                <c:pt idx="49699">
                  <c:v>-12.31450000000001</c:v>
                </c:pt>
                <c:pt idx="49700">
                  <c:v>-12.3125</c:v>
                </c:pt>
                <c:pt idx="49701">
                  <c:v>-12.310500000000005</c:v>
                </c:pt>
                <c:pt idx="49702">
                  <c:v>-12.308500000000009</c:v>
                </c:pt>
                <c:pt idx="49703">
                  <c:v>-12.3065</c:v>
                </c:pt>
                <c:pt idx="49704">
                  <c:v>-12.304500000000004</c:v>
                </c:pt>
                <c:pt idx="49705">
                  <c:v>-12.302500000000009</c:v>
                </c:pt>
                <c:pt idx="49706">
                  <c:v>-12.3005</c:v>
                </c:pt>
                <c:pt idx="49707">
                  <c:v>-12.298500000000004</c:v>
                </c:pt>
                <c:pt idx="49708">
                  <c:v>-12.296500000000009</c:v>
                </c:pt>
                <c:pt idx="49709">
                  <c:v>-12.294499999999999</c:v>
                </c:pt>
                <c:pt idx="49710">
                  <c:v>-12.292500000000004</c:v>
                </c:pt>
                <c:pt idx="49711">
                  <c:v>-12.290500000000009</c:v>
                </c:pt>
                <c:pt idx="49712">
                  <c:v>-12.288499999999999</c:v>
                </c:pt>
                <c:pt idx="49713">
                  <c:v>-12.286500000000004</c:v>
                </c:pt>
                <c:pt idx="49714">
                  <c:v>-12.284500000000008</c:v>
                </c:pt>
                <c:pt idx="49715">
                  <c:v>-12.282499999999999</c:v>
                </c:pt>
                <c:pt idx="49716">
                  <c:v>-12.280500000000004</c:v>
                </c:pt>
                <c:pt idx="49717">
                  <c:v>-12.278500000000008</c:v>
                </c:pt>
                <c:pt idx="49718">
                  <c:v>-12.276499999999999</c:v>
                </c:pt>
                <c:pt idx="49719">
                  <c:v>-12.274500000000003</c:v>
                </c:pt>
                <c:pt idx="49720">
                  <c:v>-12.272500000000008</c:v>
                </c:pt>
                <c:pt idx="49721">
                  <c:v>-12.270500000000013</c:v>
                </c:pt>
                <c:pt idx="49722">
                  <c:v>-12.268500000000003</c:v>
                </c:pt>
                <c:pt idx="49723">
                  <c:v>-12.266500000000008</c:v>
                </c:pt>
                <c:pt idx="49724">
                  <c:v>-12.264500000000012</c:v>
                </c:pt>
                <c:pt idx="49725">
                  <c:v>-12.262500000000003</c:v>
                </c:pt>
                <c:pt idx="49726">
                  <c:v>-12.260500000000008</c:v>
                </c:pt>
                <c:pt idx="49727">
                  <c:v>-12.258500000000012</c:v>
                </c:pt>
                <c:pt idx="49728">
                  <c:v>-12.256500000000003</c:v>
                </c:pt>
                <c:pt idx="49729">
                  <c:v>-12.254500000000007</c:v>
                </c:pt>
                <c:pt idx="49730">
                  <c:v>-12.252500000000012</c:v>
                </c:pt>
                <c:pt idx="49731">
                  <c:v>-12.250500000000002</c:v>
                </c:pt>
                <c:pt idx="49732">
                  <c:v>-12.248500000000007</c:v>
                </c:pt>
                <c:pt idx="49733">
                  <c:v>-12.246500000000012</c:v>
                </c:pt>
                <c:pt idx="49734">
                  <c:v>-12.244500000000002</c:v>
                </c:pt>
                <c:pt idx="49735">
                  <c:v>-12.242500000000007</c:v>
                </c:pt>
                <c:pt idx="49736">
                  <c:v>-12.240500000000011</c:v>
                </c:pt>
                <c:pt idx="49737">
                  <c:v>-12.238500000000002</c:v>
                </c:pt>
                <c:pt idx="49738">
                  <c:v>-12.236500000000007</c:v>
                </c:pt>
                <c:pt idx="49739">
                  <c:v>-12.234500000000011</c:v>
                </c:pt>
                <c:pt idx="49740">
                  <c:v>-12.232500000000002</c:v>
                </c:pt>
                <c:pt idx="49741">
                  <c:v>-12.230500000000006</c:v>
                </c:pt>
                <c:pt idx="49742">
                  <c:v>-12.228500000000011</c:v>
                </c:pt>
                <c:pt idx="49743">
                  <c:v>-12.226500000000001</c:v>
                </c:pt>
                <c:pt idx="49744">
                  <c:v>-12.224500000000006</c:v>
                </c:pt>
                <c:pt idx="49745">
                  <c:v>-12.222500000000011</c:v>
                </c:pt>
                <c:pt idx="49746">
                  <c:v>-12.220500000000001</c:v>
                </c:pt>
                <c:pt idx="49747">
                  <c:v>-12.218500000000006</c:v>
                </c:pt>
                <c:pt idx="49748">
                  <c:v>-12.216500000000011</c:v>
                </c:pt>
                <c:pt idx="49749">
                  <c:v>-12.214500000000001</c:v>
                </c:pt>
                <c:pt idx="49750">
                  <c:v>-12.212500000000006</c:v>
                </c:pt>
                <c:pt idx="49751">
                  <c:v>-12.21050000000001</c:v>
                </c:pt>
                <c:pt idx="49752">
                  <c:v>-12.208500000000001</c:v>
                </c:pt>
                <c:pt idx="49753">
                  <c:v>-12.206500000000005</c:v>
                </c:pt>
                <c:pt idx="49754">
                  <c:v>-12.20450000000001</c:v>
                </c:pt>
                <c:pt idx="49755">
                  <c:v>-12.202500000000001</c:v>
                </c:pt>
                <c:pt idx="49756">
                  <c:v>-12.200500000000005</c:v>
                </c:pt>
                <c:pt idx="49757">
                  <c:v>-12.19850000000001</c:v>
                </c:pt>
                <c:pt idx="49758">
                  <c:v>-12.1965</c:v>
                </c:pt>
                <c:pt idx="49759">
                  <c:v>-12.194500000000005</c:v>
                </c:pt>
                <c:pt idx="49760">
                  <c:v>-12.19250000000001</c:v>
                </c:pt>
                <c:pt idx="49761">
                  <c:v>-12.1905</c:v>
                </c:pt>
                <c:pt idx="49762">
                  <c:v>-12.188500000000005</c:v>
                </c:pt>
                <c:pt idx="49763">
                  <c:v>-12.186500000000009</c:v>
                </c:pt>
                <c:pt idx="49764">
                  <c:v>-12.1845</c:v>
                </c:pt>
                <c:pt idx="49765">
                  <c:v>-12.182500000000005</c:v>
                </c:pt>
                <c:pt idx="49766">
                  <c:v>-12.180500000000009</c:v>
                </c:pt>
                <c:pt idx="49767">
                  <c:v>-12.1785</c:v>
                </c:pt>
                <c:pt idx="49768">
                  <c:v>-12.176500000000004</c:v>
                </c:pt>
                <c:pt idx="49769">
                  <c:v>-12.174500000000009</c:v>
                </c:pt>
                <c:pt idx="49770">
                  <c:v>-12.172499999999999</c:v>
                </c:pt>
                <c:pt idx="49771">
                  <c:v>-12.170500000000004</c:v>
                </c:pt>
                <c:pt idx="49772">
                  <c:v>-12.168500000000009</c:v>
                </c:pt>
                <c:pt idx="49773">
                  <c:v>-12.166499999999999</c:v>
                </c:pt>
                <c:pt idx="49774">
                  <c:v>-12.164500000000004</c:v>
                </c:pt>
                <c:pt idx="49775">
                  <c:v>-12.162500000000009</c:v>
                </c:pt>
                <c:pt idx="49776">
                  <c:v>-12.160499999999999</c:v>
                </c:pt>
                <c:pt idx="49777">
                  <c:v>-12.158500000000004</c:v>
                </c:pt>
                <c:pt idx="49778">
                  <c:v>-12.156500000000008</c:v>
                </c:pt>
                <c:pt idx="49779">
                  <c:v>-12.154499999999999</c:v>
                </c:pt>
                <c:pt idx="49780">
                  <c:v>-12.152500000000003</c:v>
                </c:pt>
                <c:pt idx="49781">
                  <c:v>-12.150500000000008</c:v>
                </c:pt>
                <c:pt idx="49782">
                  <c:v>-12.148500000000013</c:v>
                </c:pt>
                <c:pt idx="49783">
                  <c:v>-12.146500000000003</c:v>
                </c:pt>
                <c:pt idx="49784">
                  <c:v>-12.144500000000008</c:v>
                </c:pt>
                <c:pt idx="49785">
                  <c:v>-12.142500000000013</c:v>
                </c:pt>
                <c:pt idx="49786">
                  <c:v>-12.140500000000003</c:v>
                </c:pt>
                <c:pt idx="49787">
                  <c:v>-12.138500000000008</c:v>
                </c:pt>
                <c:pt idx="49788">
                  <c:v>-12.136500000000012</c:v>
                </c:pt>
                <c:pt idx="49789">
                  <c:v>-12.134500000000003</c:v>
                </c:pt>
                <c:pt idx="49790">
                  <c:v>-12.132500000000007</c:v>
                </c:pt>
                <c:pt idx="49791">
                  <c:v>-12.130500000000012</c:v>
                </c:pt>
                <c:pt idx="49792">
                  <c:v>-12.128500000000003</c:v>
                </c:pt>
                <c:pt idx="49793">
                  <c:v>-12.126500000000007</c:v>
                </c:pt>
                <c:pt idx="49794">
                  <c:v>-12.124500000000012</c:v>
                </c:pt>
                <c:pt idx="49795">
                  <c:v>-12.122500000000002</c:v>
                </c:pt>
                <c:pt idx="49796">
                  <c:v>-12.120500000000007</c:v>
                </c:pt>
                <c:pt idx="49797">
                  <c:v>-12.118500000000012</c:v>
                </c:pt>
                <c:pt idx="49798">
                  <c:v>-12.116500000000002</c:v>
                </c:pt>
                <c:pt idx="49799">
                  <c:v>-12.114500000000007</c:v>
                </c:pt>
                <c:pt idx="49800">
                  <c:v>-12.112500000000011</c:v>
                </c:pt>
                <c:pt idx="49801">
                  <c:v>-12.110500000000002</c:v>
                </c:pt>
                <c:pt idx="49802">
                  <c:v>-12.108500000000006</c:v>
                </c:pt>
                <c:pt idx="49803">
                  <c:v>-12.106500000000011</c:v>
                </c:pt>
                <c:pt idx="49804">
                  <c:v>-12.104500000000002</c:v>
                </c:pt>
                <c:pt idx="49805">
                  <c:v>-12.102500000000006</c:v>
                </c:pt>
                <c:pt idx="49806">
                  <c:v>-12.100500000000011</c:v>
                </c:pt>
                <c:pt idx="49807">
                  <c:v>-12.098500000000001</c:v>
                </c:pt>
                <c:pt idx="49808">
                  <c:v>-12.096500000000006</c:v>
                </c:pt>
                <c:pt idx="49809">
                  <c:v>-12.094500000000011</c:v>
                </c:pt>
                <c:pt idx="49810">
                  <c:v>-12.092500000000001</c:v>
                </c:pt>
                <c:pt idx="49811">
                  <c:v>-12.090500000000006</c:v>
                </c:pt>
                <c:pt idx="49812">
                  <c:v>-12.08850000000001</c:v>
                </c:pt>
                <c:pt idx="49813">
                  <c:v>-12.086500000000001</c:v>
                </c:pt>
                <c:pt idx="49814">
                  <c:v>-12.084500000000006</c:v>
                </c:pt>
                <c:pt idx="49815">
                  <c:v>-12.08250000000001</c:v>
                </c:pt>
                <c:pt idx="49816">
                  <c:v>-12.080500000000001</c:v>
                </c:pt>
                <c:pt idx="49817">
                  <c:v>-12.078500000000005</c:v>
                </c:pt>
                <c:pt idx="49818">
                  <c:v>-12.07650000000001</c:v>
                </c:pt>
                <c:pt idx="49819">
                  <c:v>-12.0745</c:v>
                </c:pt>
                <c:pt idx="49820">
                  <c:v>-12.072500000000005</c:v>
                </c:pt>
                <c:pt idx="49821">
                  <c:v>-12.07050000000001</c:v>
                </c:pt>
                <c:pt idx="49822">
                  <c:v>-12.0685</c:v>
                </c:pt>
                <c:pt idx="49823">
                  <c:v>-12.066500000000005</c:v>
                </c:pt>
                <c:pt idx="49824">
                  <c:v>-12.06450000000001</c:v>
                </c:pt>
                <c:pt idx="49825">
                  <c:v>-12.0625</c:v>
                </c:pt>
                <c:pt idx="49826">
                  <c:v>-12.060500000000005</c:v>
                </c:pt>
                <c:pt idx="49827">
                  <c:v>-12.058500000000009</c:v>
                </c:pt>
                <c:pt idx="49828">
                  <c:v>-12.0565</c:v>
                </c:pt>
                <c:pt idx="49829">
                  <c:v>-12.054500000000004</c:v>
                </c:pt>
                <c:pt idx="49830">
                  <c:v>-12.052500000000009</c:v>
                </c:pt>
                <c:pt idx="49831">
                  <c:v>-12.0505</c:v>
                </c:pt>
                <c:pt idx="49832">
                  <c:v>-12.048500000000004</c:v>
                </c:pt>
                <c:pt idx="49833">
                  <c:v>-12.046500000000009</c:v>
                </c:pt>
                <c:pt idx="49834">
                  <c:v>-12.044499999999999</c:v>
                </c:pt>
                <c:pt idx="49835">
                  <c:v>-12.042500000000004</c:v>
                </c:pt>
                <c:pt idx="49836">
                  <c:v>-12.040500000000009</c:v>
                </c:pt>
                <c:pt idx="49837">
                  <c:v>-12.038499999999999</c:v>
                </c:pt>
                <c:pt idx="49838">
                  <c:v>-12.036500000000004</c:v>
                </c:pt>
                <c:pt idx="49839">
                  <c:v>-12.034500000000008</c:v>
                </c:pt>
                <c:pt idx="49840">
                  <c:v>-12.032499999999999</c:v>
                </c:pt>
                <c:pt idx="49841">
                  <c:v>-12.030500000000004</c:v>
                </c:pt>
                <c:pt idx="49842">
                  <c:v>-12.028500000000008</c:v>
                </c:pt>
                <c:pt idx="49843">
                  <c:v>-12.026499999999999</c:v>
                </c:pt>
                <c:pt idx="49844">
                  <c:v>-12.024500000000003</c:v>
                </c:pt>
                <c:pt idx="49845">
                  <c:v>-12.022500000000008</c:v>
                </c:pt>
                <c:pt idx="49846">
                  <c:v>-12.020500000000013</c:v>
                </c:pt>
                <c:pt idx="49847">
                  <c:v>-12.018500000000003</c:v>
                </c:pt>
                <c:pt idx="49848">
                  <c:v>-12.016500000000008</c:v>
                </c:pt>
                <c:pt idx="49849">
                  <c:v>-12.014500000000012</c:v>
                </c:pt>
                <c:pt idx="49850">
                  <c:v>-12.012500000000003</c:v>
                </c:pt>
                <c:pt idx="49851">
                  <c:v>-12.010500000000008</c:v>
                </c:pt>
                <c:pt idx="49852">
                  <c:v>-12.008500000000012</c:v>
                </c:pt>
                <c:pt idx="49853">
                  <c:v>-12.006500000000003</c:v>
                </c:pt>
                <c:pt idx="49854">
                  <c:v>-12.004500000000007</c:v>
                </c:pt>
                <c:pt idx="49855">
                  <c:v>-12.002500000000012</c:v>
                </c:pt>
                <c:pt idx="49856">
                  <c:v>-12.000500000000002</c:v>
                </c:pt>
                <c:pt idx="49857">
                  <c:v>-11.998500000000007</c:v>
                </c:pt>
                <c:pt idx="49858">
                  <c:v>-11.996500000000012</c:v>
                </c:pt>
                <c:pt idx="49859">
                  <c:v>-11.994500000000002</c:v>
                </c:pt>
                <c:pt idx="49860">
                  <c:v>-11.992500000000007</c:v>
                </c:pt>
                <c:pt idx="49861">
                  <c:v>-11.990500000000011</c:v>
                </c:pt>
                <c:pt idx="49862">
                  <c:v>-11.988500000000002</c:v>
                </c:pt>
                <c:pt idx="49863">
                  <c:v>-11.986500000000007</c:v>
                </c:pt>
                <c:pt idx="49864">
                  <c:v>-11.984500000000011</c:v>
                </c:pt>
                <c:pt idx="49865">
                  <c:v>-11.982500000000002</c:v>
                </c:pt>
                <c:pt idx="49866">
                  <c:v>-11.980500000000006</c:v>
                </c:pt>
                <c:pt idx="49867">
                  <c:v>-11.978500000000011</c:v>
                </c:pt>
                <c:pt idx="49868">
                  <c:v>-11.976500000000001</c:v>
                </c:pt>
                <c:pt idx="49869">
                  <c:v>-11.974500000000006</c:v>
                </c:pt>
                <c:pt idx="49870">
                  <c:v>-11.972500000000011</c:v>
                </c:pt>
                <c:pt idx="49871">
                  <c:v>-11.970500000000001</c:v>
                </c:pt>
                <c:pt idx="49872">
                  <c:v>-11.968500000000006</c:v>
                </c:pt>
                <c:pt idx="49873">
                  <c:v>-11.966500000000011</c:v>
                </c:pt>
                <c:pt idx="49874">
                  <c:v>-11.964500000000001</c:v>
                </c:pt>
                <c:pt idx="49875">
                  <c:v>-11.962500000000006</c:v>
                </c:pt>
                <c:pt idx="49876">
                  <c:v>-11.96050000000001</c:v>
                </c:pt>
                <c:pt idx="49877">
                  <c:v>-11.958500000000001</c:v>
                </c:pt>
                <c:pt idx="49878">
                  <c:v>-11.956500000000005</c:v>
                </c:pt>
                <c:pt idx="49879">
                  <c:v>-11.95450000000001</c:v>
                </c:pt>
                <c:pt idx="49880">
                  <c:v>-11.952500000000001</c:v>
                </c:pt>
                <c:pt idx="49881">
                  <c:v>-11.950500000000005</c:v>
                </c:pt>
                <c:pt idx="49882">
                  <c:v>-11.94850000000001</c:v>
                </c:pt>
                <c:pt idx="49883">
                  <c:v>-11.9465</c:v>
                </c:pt>
                <c:pt idx="49884">
                  <c:v>-11.944500000000005</c:v>
                </c:pt>
                <c:pt idx="49885">
                  <c:v>-11.94250000000001</c:v>
                </c:pt>
                <c:pt idx="49886">
                  <c:v>-11.9405</c:v>
                </c:pt>
                <c:pt idx="49887">
                  <c:v>-11.938500000000005</c:v>
                </c:pt>
                <c:pt idx="49888">
                  <c:v>-11.936500000000009</c:v>
                </c:pt>
                <c:pt idx="49889">
                  <c:v>-11.9345</c:v>
                </c:pt>
                <c:pt idx="49890">
                  <c:v>-11.932500000000005</c:v>
                </c:pt>
                <c:pt idx="49891">
                  <c:v>-11.930500000000009</c:v>
                </c:pt>
                <c:pt idx="49892">
                  <c:v>-11.9285</c:v>
                </c:pt>
                <c:pt idx="49893">
                  <c:v>-11.926500000000004</c:v>
                </c:pt>
                <c:pt idx="49894">
                  <c:v>-11.924500000000009</c:v>
                </c:pt>
                <c:pt idx="49895">
                  <c:v>-11.922499999999999</c:v>
                </c:pt>
                <c:pt idx="49896">
                  <c:v>-11.920500000000004</c:v>
                </c:pt>
                <c:pt idx="49897">
                  <c:v>-11.918500000000009</c:v>
                </c:pt>
                <c:pt idx="49898">
                  <c:v>-11.916499999999999</c:v>
                </c:pt>
                <c:pt idx="49899">
                  <c:v>-11.914500000000004</c:v>
                </c:pt>
                <c:pt idx="49900">
                  <c:v>-11.912500000000009</c:v>
                </c:pt>
                <c:pt idx="49901">
                  <c:v>-11.910499999999999</c:v>
                </c:pt>
                <c:pt idx="49902">
                  <c:v>-11.908500000000004</c:v>
                </c:pt>
                <c:pt idx="49903">
                  <c:v>-11.906500000000008</c:v>
                </c:pt>
                <c:pt idx="49904">
                  <c:v>-11.904499999999999</c:v>
                </c:pt>
                <c:pt idx="49905">
                  <c:v>-11.902500000000003</c:v>
                </c:pt>
                <c:pt idx="49906">
                  <c:v>-11.900500000000008</c:v>
                </c:pt>
                <c:pt idx="49907">
                  <c:v>-11.898500000000013</c:v>
                </c:pt>
                <c:pt idx="49908">
                  <c:v>-11.896500000000003</c:v>
                </c:pt>
                <c:pt idx="49909">
                  <c:v>-11.894500000000008</c:v>
                </c:pt>
                <c:pt idx="49910">
                  <c:v>-11.892500000000013</c:v>
                </c:pt>
                <c:pt idx="49911">
                  <c:v>-11.890500000000003</c:v>
                </c:pt>
                <c:pt idx="49912">
                  <c:v>-11.888500000000008</c:v>
                </c:pt>
                <c:pt idx="49913">
                  <c:v>-11.886500000000012</c:v>
                </c:pt>
                <c:pt idx="49914">
                  <c:v>-11.884500000000003</c:v>
                </c:pt>
                <c:pt idx="49915">
                  <c:v>-11.882500000000007</c:v>
                </c:pt>
                <c:pt idx="49916">
                  <c:v>-11.880500000000012</c:v>
                </c:pt>
                <c:pt idx="49917">
                  <c:v>-11.878500000000003</c:v>
                </c:pt>
                <c:pt idx="49918">
                  <c:v>-11.876500000000007</c:v>
                </c:pt>
                <c:pt idx="49919">
                  <c:v>-11.874500000000012</c:v>
                </c:pt>
                <c:pt idx="49920">
                  <c:v>-11.872500000000002</c:v>
                </c:pt>
                <c:pt idx="49921">
                  <c:v>-11.870500000000007</c:v>
                </c:pt>
                <c:pt idx="49922">
                  <c:v>-11.868500000000012</c:v>
                </c:pt>
                <c:pt idx="49923">
                  <c:v>-11.866500000000002</c:v>
                </c:pt>
                <c:pt idx="49924">
                  <c:v>-11.864500000000007</c:v>
                </c:pt>
                <c:pt idx="49925">
                  <c:v>-11.862500000000011</c:v>
                </c:pt>
                <c:pt idx="49926">
                  <c:v>-11.860500000000002</c:v>
                </c:pt>
                <c:pt idx="49927">
                  <c:v>-11.858500000000006</c:v>
                </c:pt>
                <c:pt idx="49928">
                  <c:v>-11.856500000000011</c:v>
                </c:pt>
                <c:pt idx="49929">
                  <c:v>-11.854500000000002</c:v>
                </c:pt>
                <c:pt idx="49930">
                  <c:v>-11.852500000000006</c:v>
                </c:pt>
                <c:pt idx="49931">
                  <c:v>-11.850500000000011</c:v>
                </c:pt>
                <c:pt idx="49932">
                  <c:v>-11.848500000000001</c:v>
                </c:pt>
                <c:pt idx="49933">
                  <c:v>-11.846500000000006</c:v>
                </c:pt>
                <c:pt idx="49934">
                  <c:v>-11.844500000000011</c:v>
                </c:pt>
                <c:pt idx="49935">
                  <c:v>-11.842500000000001</c:v>
                </c:pt>
                <c:pt idx="49936">
                  <c:v>-11.840500000000006</c:v>
                </c:pt>
                <c:pt idx="49937">
                  <c:v>-11.83850000000001</c:v>
                </c:pt>
                <c:pt idx="49938">
                  <c:v>-11.836500000000001</c:v>
                </c:pt>
                <c:pt idx="49939">
                  <c:v>-11.834500000000006</c:v>
                </c:pt>
                <c:pt idx="49940">
                  <c:v>-11.83250000000001</c:v>
                </c:pt>
                <c:pt idx="49941">
                  <c:v>-11.830500000000001</c:v>
                </c:pt>
                <c:pt idx="49942">
                  <c:v>-11.828500000000005</c:v>
                </c:pt>
                <c:pt idx="49943">
                  <c:v>-11.82650000000001</c:v>
                </c:pt>
                <c:pt idx="49944">
                  <c:v>-11.8245</c:v>
                </c:pt>
                <c:pt idx="49945">
                  <c:v>-11.822500000000005</c:v>
                </c:pt>
                <c:pt idx="49946">
                  <c:v>-11.82050000000001</c:v>
                </c:pt>
                <c:pt idx="49947">
                  <c:v>-11.8185</c:v>
                </c:pt>
                <c:pt idx="49948">
                  <c:v>-11.816500000000005</c:v>
                </c:pt>
                <c:pt idx="49949">
                  <c:v>-11.81450000000001</c:v>
                </c:pt>
                <c:pt idx="49950">
                  <c:v>-11.8125</c:v>
                </c:pt>
                <c:pt idx="49951">
                  <c:v>-11.810500000000005</c:v>
                </c:pt>
                <c:pt idx="49952">
                  <c:v>-11.808500000000009</c:v>
                </c:pt>
                <c:pt idx="49953">
                  <c:v>-11.8065</c:v>
                </c:pt>
                <c:pt idx="49954">
                  <c:v>-11.804500000000004</c:v>
                </c:pt>
                <c:pt idx="49955">
                  <c:v>-11.802500000000009</c:v>
                </c:pt>
                <c:pt idx="49956">
                  <c:v>-11.8005</c:v>
                </c:pt>
                <c:pt idx="49957">
                  <c:v>-11.798500000000004</c:v>
                </c:pt>
                <c:pt idx="49958">
                  <c:v>-11.796500000000009</c:v>
                </c:pt>
                <c:pt idx="49959">
                  <c:v>-11.794499999999999</c:v>
                </c:pt>
                <c:pt idx="49960">
                  <c:v>-11.792500000000004</c:v>
                </c:pt>
                <c:pt idx="49961">
                  <c:v>-11.790500000000009</c:v>
                </c:pt>
                <c:pt idx="49962">
                  <c:v>-11.788499999999999</c:v>
                </c:pt>
                <c:pt idx="49963">
                  <c:v>-11.786500000000004</c:v>
                </c:pt>
                <c:pt idx="49964">
                  <c:v>-11.784500000000008</c:v>
                </c:pt>
                <c:pt idx="49965">
                  <c:v>-11.782499999999999</c:v>
                </c:pt>
                <c:pt idx="49966">
                  <c:v>-11.780500000000004</c:v>
                </c:pt>
                <c:pt idx="49967">
                  <c:v>-11.778500000000008</c:v>
                </c:pt>
                <c:pt idx="49968">
                  <c:v>-11.776499999999999</c:v>
                </c:pt>
                <c:pt idx="49969">
                  <c:v>-11.774500000000003</c:v>
                </c:pt>
                <c:pt idx="49970">
                  <c:v>-11.772500000000008</c:v>
                </c:pt>
                <c:pt idx="49971">
                  <c:v>-11.770500000000013</c:v>
                </c:pt>
                <c:pt idx="49972">
                  <c:v>-11.768500000000003</c:v>
                </c:pt>
                <c:pt idx="49973">
                  <c:v>-11.766500000000008</c:v>
                </c:pt>
                <c:pt idx="49974">
                  <c:v>-11.764500000000012</c:v>
                </c:pt>
                <c:pt idx="49975">
                  <c:v>-11.762500000000003</c:v>
                </c:pt>
                <c:pt idx="49976">
                  <c:v>-11.760500000000008</c:v>
                </c:pt>
                <c:pt idx="49977">
                  <c:v>-11.758500000000012</c:v>
                </c:pt>
                <c:pt idx="49978">
                  <c:v>-11.756500000000003</c:v>
                </c:pt>
                <c:pt idx="49979">
                  <c:v>-11.754500000000007</c:v>
                </c:pt>
                <c:pt idx="49980">
                  <c:v>-11.752500000000012</c:v>
                </c:pt>
                <c:pt idx="49981">
                  <c:v>-11.750500000000002</c:v>
                </c:pt>
                <c:pt idx="49982">
                  <c:v>-11.748500000000007</c:v>
                </c:pt>
                <c:pt idx="49983">
                  <c:v>-11.746500000000012</c:v>
                </c:pt>
                <c:pt idx="49984">
                  <c:v>-11.744500000000002</c:v>
                </c:pt>
                <c:pt idx="49985">
                  <c:v>-11.742500000000007</c:v>
                </c:pt>
                <c:pt idx="49986">
                  <c:v>-11.740500000000011</c:v>
                </c:pt>
                <c:pt idx="49987">
                  <c:v>-11.738500000000002</c:v>
                </c:pt>
                <c:pt idx="49988">
                  <c:v>-11.736500000000007</c:v>
                </c:pt>
                <c:pt idx="49989">
                  <c:v>-11.734500000000011</c:v>
                </c:pt>
                <c:pt idx="49990">
                  <c:v>-11.732500000000002</c:v>
                </c:pt>
                <c:pt idx="49991">
                  <c:v>-11.730500000000006</c:v>
                </c:pt>
                <c:pt idx="49992">
                  <c:v>-11.728500000000011</c:v>
                </c:pt>
                <c:pt idx="49993">
                  <c:v>-11.726500000000001</c:v>
                </c:pt>
                <c:pt idx="49994">
                  <c:v>-11.724500000000006</c:v>
                </c:pt>
                <c:pt idx="49995">
                  <c:v>-11.722500000000011</c:v>
                </c:pt>
                <c:pt idx="49996">
                  <c:v>-11.720500000000001</c:v>
                </c:pt>
                <c:pt idx="49997">
                  <c:v>-11.718500000000006</c:v>
                </c:pt>
                <c:pt idx="49998">
                  <c:v>-11.716500000000011</c:v>
                </c:pt>
                <c:pt idx="49999">
                  <c:v>-11.714500000000001</c:v>
                </c:pt>
                <c:pt idx="50000">
                  <c:v>-11.712500000000006</c:v>
                </c:pt>
                <c:pt idx="50001">
                  <c:v>-11.71050000000001</c:v>
                </c:pt>
                <c:pt idx="50002">
                  <c:v>-11.708500000000001</c:v>
                </c:pt>
                <c:pt idx="50003">
                  <c:v>-11.706500000000005</c:v>
                </c:pt>
                <c:pt idx="50004">
                  <c:v>-11.70450000000001</c:v>
                </c:pt>
                <c:pt idx="50005">
                  <c:v>-11.702500000000001</c:v>
                </c:pt>
                <c:pt idx="50006">
                  <c:v>-11.700500000000005</c:v>
                </c:pt>
                <c:pt idx="50007">
                  <c:v>-11.69850000000001</c:v>
                </c:pt>
                <c:pt idx="50008">
                  <c:v>-11.6965</c:v>
                </c:pt>
                <c:pt idx="50009">
                  <c:v>-11.694500000000005</c:v>
                </c:pt>
                <c:pt idx="50010">
                  <c:v>-11.69250000000001</c:v>
                </c:pt>
                <c:pt idx="50011">
                  <c:v>-11.6905</c:v>
                </c:pt>
                <c:pt idx="50012">
                  <c:v>-11.688500000000005</c:v>
                </c:pt>
                <c:pt idx="50013">
                  <c:v>-11.686500000000009</c:v>
                </c:pt>
                <c:pt idx="50014">
                  <c:v>-11.6845</c:v>
                </c:pt>
                <c:pt idx="50015">
                  <c:v>-11.682500000000005</c:v>
                </c:pt>
                <c:pt idx="50016">
                  <c:v>-11.680500000000009</c:v>
                </c:pt>
                <c:pt idx="50017">
                  <c:v>-11.6785</c:v>
                </c:pt>
                <c:pt idx="50018">
                  <c:v>-11.676500000000004</c:v>
                </c:pt>
                <c:pt idx="50019">
                  <c:v>-11.674500000000009</c:v>
                </c:pt>
                <c:pt idx="50020">
                  <c:v>-11.672499999999999</c:v>
                </c:pt>
                <c:pt idx="50021">
                  <c:v>-11.670500000000004</c:v>
                </c:pt>
                <c:pt idx="50022">
                  <c:v>-11.668500000000009</c:v>
                </c:pt>
                <c:pt idx="50023">
                  <c:v>-11.666499999999999</c:v>
                </c:pt>
                <c:pt idx="50024">
                  <c:v>-11.664500000000004</c:v>
                </c:pt>
                <c:pt idx="50025">
                  <c:v>-11.662500000000009</c:v>
                </c:pt>
                <c:pt idx="50026">
                  <c:v>-11.660499999999999</c:v>
                </c:pt>
                <c:pt idx="50027">
                  <c:v>-11.658500000000004</c:v>
                </c:pt>
                <c:pt idx="50028">
                  <c:v>-11.656500000000008</c:v>
                </c:pt>
                <c:pt idx="50029">
                  <c:v>-11.654499999999999</c:v>
                </c:pt>
                <c:pt idx="50030">
                  <c:v>-11.652500000000003</c:v>
                </c:pt>
                <c:pt idx="50031">
                  <c:v>-11.650500000000008</c:v>
                </c:pt>
                <c:pt idx="50032">
                  <c:v>-11.648500000000013</c:v>
                </c:pt>
                <c:pt idx="50033">
                  <c:v>-11.646500000000003</c:v>
                </c:pt>
                <c:pt idx="50034">
                  <c:v>-11.644500000000008</c:v>
                </c:pt>
                <c:pt idx="50035">
                  <c:v>-11.642500000000013</c:v>
                </c:pt>
                <c:pt idx="50036">
                  <c:v>-11.640500000000003</c:v>
                </c:pt>
                <c:pt idx="50037">
                  <c:v>-11.638500000000008</c:v>
                </c:pt>
                <c:pt idx="50038">
                  <c:v>-11.636500000000012</c:v>
                </c:pt>
                <c:pt idx="50039">
                  <c:v>-11.634500000000003</c:v>
                </c:pt>
                <c:pt idx="50040">
                  <c:v>-11.632500000000007</c:v>
                </c:pt>
                <c:pt idx="50041">
                  <c:v>-11.630500000000012</c:v>
                </c:pt>
                <c:pt idx="50042">
                  <c:v>-11.628500000000003</c:v>
                </c:pt>
                <c:pt idx="50043">
                  <c:v>-11.626500000000007</c:v>
                </c:pt>
                <c:pt idx="50044">
                  <c:v>-11.624500000000012</c:v>
                </c:pt>
                <c:pt idx="50045">
                  <c:v>-11.622500000000002</c:v>
                </c:pt>
                <c:pt idx="50046">
                  <c:v>-11.620500000000007</c:v>
                </c:pt>
                <c:pt idx="50047">
                  <c:v>-11.618500000000012</c:v>
                </c:pt>
                <c:pt idx="50048">
                  <c:v>-11.616500000000002</c:v>
                </c:pt>
                <c:pt idx="50049">
                  <c:v>-11.614500000000007</c:v>
                </c:pt>
                <c:pt idx="50050">
                  <c:v>-11.612500000000011</c:v>
                </c:pt>
                <c:pt idx="50051">
                  <c:v>-11.610500000000002</c:v>
                </c:pt>
                <c:pt idx="50052">
                  <c:v>-11.608500000000006</c:v>
                </c:pt>
                <c:pt idx="50053">
                  <c:v>-11.606500000000011</c:v>
                </c:pt>
                <c:pt idx="50054">
                  <c:v>-11.604500000000002</c:v>
                </c:pt>
                <c:pt idx="50055">
                  <c:v>-11.602500000000006</c:v>
                </c:pt>
                <c:pt idx="50056">
                  <c:v>-11.600500000000011</c:v>
                </c:pt>
                <c:pt idx="50057">
                  <c:v>-11.598500000000001</c:v>
                </c:pt>
                <c:pt idx="50058">
                  <c:v>-11.596500000000006</c:v>
                </c:pt>
                <c:pt idx="50059">
                  <c:v>-11.594500000000011</c:v>
                </c:pt>
                <c:pt idx="50060">
                  <c:v>-11.592500000000001</c:v>
                </c:pt>
                <c:pt idx="50061">
                  <c:v>-11.590500000000006</c:v>
                </c:pt>
                <c:pt idx="50062">
                  <c:v>-11.58850000000001</c:v>
                </c:pt>
                <c:pt idx="50063">
                  <c:v>-11.586500000000001</c:v>
                </c:pt>
                <c:pt idx="50064">
                  <c:v>-11.584500000000006</c:v>
                </c:pt>
                <c:pt idx="50065">
                  <c:v>-11.58250000000001</c:v>
                </c:pt>
                <c:pt idx="50066">
                  <c:v>-11.580500000000001</c:v>
                </c:pt>
                <c:pt idx="50067">
                  <c:v>-11.578500000000005</c:v>
                </c:pt>
                <c:pt idx="50068">
                  <c:v>-11.57650000000001</c:v>
                </c:pt>
                <c:pt idx="50069">
                  <c:v>-11.5745</c:v>
                </c:pt>
                <c:pt idx="50070">
                  <c:v>-11.572500000000005</c:v>
                </c:pt>
                <c:pt idx="50071">
                  <c:v>-11.57050000000001</c:v>
                </c:pt>
                <c:pt idx="50072">
                  <c:v>-11.5685</c:v>
                </c:pt>
                <c:pt idx="50073">
                  <c:v>-11.566500000000005</c:v>
                </c:pt>
                <c:pt idx="50074">
                  <c:v>-11.56450000000001</c:v>
                </c:pt>
                <c:pt idx="50075">
                  <c:v>-11.5625</c:v>
                </c:pt>
                <c:pt idx="50076">
                  <c:v>-11.560500000000005</c:v>
                </c:pt>
                <c:pt idx="50077">
                  <c:v>-11.558500000000009</c:v>
                </c:pt>
                <c:pt idx="50078">
                  <c:v>-11.5565</c:v>
                </c:pt>
                <c:pt idx="50079">
                  <c:v>-11.554500000000004</c:v>
                </c:pt>
                <c:pt idx="50080">
                  <c:v>-11.552500000000009</c:v>
                </c:pt>
                <c:pt idx="50081">
                  <c:v>-11.5505</c:v>
                </c:pt>
                <c:pt idx="50082">
                  <c:v>-11.548500000000004</c:v>
                </c:pt>
                <c:pt idx="50083">
                  <c:v>-11.546500000000009</c:v>
                </c:pt>
                <c:pt idx="50084">
                  <c:v>-11.544499999999999</c:v>
                </c:pt>
                <c:pt idx="50085">
                  <c:v>-11.542500000000004</c:v>
                </c:pt>
                <c:pt idx="50086">
                  <c:v>-11.540500000000009</c:v>
                </c:pt>
                <c:pt idx="50087">
                  <c:v>-11.538499999999999</c:v>
                </c:pt>
                <c:pt idx="50088">
                  <c:v>-11.536500000000004</c:v>
                </c:pt>
                <c:pt idx="50089">
                  <c:v>-11.534500000000008</c:v>
                </c:pt>
                <c:pt idx="50090">
                  <c:v>-11.532499999999999</c:v>
                </c:pt>
                <c:pt idx="50091">
                  <c:v>-11.530500000000004</c:v>
                </c:pt>
                <c:pt idx="50092">
                  <c:v>-11.528500000000008</c:v>
                </c:pt>
                <c:pt idx="50093">
                  <c:v>-11.526499999999999</c:v>
                </c:pt>
                <c:pt idx="50094">
                  <c:v>-11.524500000000003</c:v>
                </c:pt>
                <c:pt idx="50095">
                  <c:v>-11.522500000000008</c:v>
                </c:pt>
                <c:pt idx="50096">
                  <c:v>-11.520500000000013</c:v>
                </c:pt>
                <c:pt idx="50097">
                  <c:v>-11.518500000000003</c:v>
                </c:pt>
                <c:pt idx="50098">
                  <c:v>-11.516500000000008</c:v>
                </c:pt>
                <c:pt idx="50099">
                  <c:v>-11.514500000000012</c:v>
                </c:pt>
                <c:pt idx="50100">
                  <c:v>-11.512500000000003</c:v>
                </c:pt>
                <c:pt idx="50101">
                  <c:v>-11.510500000000008</c:v>
                </c:pt>
                <c:pt idx="50102">
                  <c:v>-11.508500000000012</c:v>
                </c:pt>
                <c:pt idx="50103">
                  <c:v>-11.506500000000003</c:v>
                </c:pt>
                <c:pt idx="50104">
                  <c:v>-11.504500000000007</c:v>
                </c:pt>
                <c:pt idx="50105">
                  <c:v>-11.502500000000012</c:v>
                </c:pt>
                <c:pt idx="50106">
                  <c:v>-11.500500000000002</c:v>
                </c:pt>
                <c:pt idx="50107">
                  <c:v>-11.498500000000007</c:v>
                </c:pt>
                <c:pt idx="50108">
                  <c:v>-11.496500000000012</c:v>
                </c:pt>
                <c:pt idx="50109">
                  <c:v>-11.494500000000002</c:v>
                </c:pt>
                <c:pt idx="50110">
                  <c:v>-11.492500000000007</c:v>
                </c:pt>
                <c:pt idx="50111">
                  <c:v>-11.490500000000011</c:v>
                </c:pt>
                <c:pt idx="50112">
                  <c:v>-11.488500000000002</c:v>
                </c:pt>
                <c:pt idx="50113">
                  <c:v>-11.486500000000007</c:v>
                </c:pt>
                <c:pt idx="50114">
                  <c:v>-11.484500000000011</c:v>
                </c:pt>
                <c:pt idx="50115">
                  <c:v>-11.482500000000002</c:v>
                </c:pt>
                <c:pt idx="50116">
                  <c:v>-11.480500000000006</c:v>
                </c:pt>
                <c:pt idx="50117">
                  <c:v>-11.478500000000011</c:v>
                </c:pt>
                <c:pt idx="50118">
                  <c:v>-11.476500000000001</c:v>
                </c:pt>
                <c:pt idx="50119">
                  <c:v>-11.474500000000006</c:v>
                </c:pt>
                <c:pt idx="50120">
                  <c:v>-11.472500000000011</c:v>
                </c:pt>
                <c:pt idx="50121">
                  <c:v>-11.470500000000001</c:v>
                </c:pt>
                <c:pt idx="50122">
                  <c:v>-11.468500000000006</c:v>
                </c:pt>
                <c:pt idx="50123">
                  <c:v>-11.466500000000011</c:v>
                </c:pt>
                <c:pt idx="50124">
                  <c:v>-11.464500000000001</c:v>
                </c:pt>
                <c:pt idx="50125">
                  <c:v>-11.462500000000006</c:v>
                </c:pt>
                <c:pt idx="50126">
                  <c:v>-11.46050000000001</c:v>
                </c:pt>
                <c:pt idx="50127">
                  <c:v>-11.458500000000001</c:v>
                </c:pt>
                <c:pt idx="50128">
                  <c:v>-11.456500000000005</c:v>
                </c:pt>
                <c:pt idx="50129">
                  <c:v>-11.45450000000001</c:v>
                </c:pt>
                <c:pt idx="50130">
                  <c:v>-11.452500000000001</c:v>
                </c:pt>
                <c:pt idx="50131">
                  <c:v>-11.450500000000005</c:v>
                </c:pt>
                <c:pt idx="50132">
                  <c:v>-11.44850000000001</c:v>
                </c:pt>
                <c:pt idx="50133">
                  <c:v>-11.4465</c:v>
                </c:pt>
                <c:pt idx="50134">
                  <c:v>-11.444500000000005</c:v>
                </c:pt>
                <c:pt idx="50135">
                  <c:v>-11.44250000000001</c:v>
                </c:pt>
                <c:pt idx="50136">
                  <c:v>-11.4405</c:v>
                </c:pt>
                <c:pt idx="50137">
                  <c:v>-11.438500000000005</c:v>
                </c:pt>
                <c:pt idx="50138">
                  <c:v>-11.436500000000009</c:v>
                </c:pt>
                <c:pt idx="50139">
                  <c:v>-11.4345</c:v>
                </c:pt>
                <c:pt idx="50140">
                  <c:v>-11.432500000000005</c:v>
                </c:pt>
                <c:pt idx="50141">
                  <c:v>-11.430500000000009</c:v>
                </c:pt>
                <c:pt idx="50142">
                  <c:v>-11.4285</c:v>
                </c:pt>
                <c:pt idx="50143">
                  <c:v>-11.426500000000004</c:v>
                </c:pt>
                <c:pt idx="50144">
                  <c:v>-11.424500000000009</c:v>
                </c:pt>
                <c:pt idx="50145">
                  <c:v>-11.422499999999999</c:v>
                </c:pt>
                <c:pt idx="50146">
                  <c:v>-11.420500000000004</c:v>
                </c:pt>
                <c:pt idx="50147">
                  <c:v>-11.418500000000009</c:v>
                </c:pt>
                <c:pt idx="50148">
                  <c:v>-11.416499999999999</c:v>
                </c:pt>
                <c:pt idx="50149">
                  <c:v>-11.414500000000004</c:v>
                </c:pt>
                <c:pt idx="50150">
                  <c:v>-11.412500000000009</c:v>
                </c:pt>
                <c:pt idx="50151">
                  <c:v>-11.410499999999999</c:v>
                </c:pt>
                <c:pt idx="50152">
                  <c:v>-11.408500000000004</c:v>
                </c:pt>
                <c:pt idx="50153">
                  <c:v>-11.406500000000008</c:v>
                </c:pt>
                <c:pt idx="50154">
                  <c:v>-11.404499999999999</c:v>
                </c:pt>
                <c:pt idx="50155">
                  <c:v>-11.402500000000003</c:v>
                </c:pt>
                <c:pt idx="50156">
                  <c:v>-11.400500000000008</c:v>
                </c:pt>
                <c:pt idx="50157">
                  <c:v>-11.398500000000013</c:v>
                </c:pt>
                <c:pt idx="50158">
                  <c:v>-11.396500000000003</c:v>
                </c:pt>
                <c:pt idx="50159">
                  <c:v>-11.394500000000008</c:v>
                </c:pt>
                <c:pt idx="50160">
                  <c:v>-11.392500000000013</c:v>
                </c:pt>
                <c:pt idx="50161">
                  <c:v>-11.390500000000003</c:v>
                </c:pt>
                <c:pt idx="50162">
                  <c:v>-11.388500000000008</c:v>
                </c:pt>
                <c:pt idx="50163">
                  <c:v>-11.386500000000012</c:v>
                </c:pt>
                <c:pt idx="50164">
                  <c:v>-11.384500000000003</c:v>
                </c:pt>
                <c:pt idx="50165">
                  <c:v>-11.382500000000007</c:v>
                </c:pt>
                <c:pt idx="50166">
                  <c:v>-11.380500000000012</c:v>
                </c:pt>
                <c:pt idx="50167">
                  <c:v>-11.378500000000003</c:v>
                </c:pt>
                <c:pt idx="50168">
                  <c:v>-11.376500000000007</c:v>
                </c:pt>
                <c:pt idx="50169">
                  <c:v>-11.374500000000012</c:v>
                </c:pt>
                <c:pt idx="50170">
                  <c:v>-11.372500000000002</c:v>
                </c:pt>
                <c:pt idx="50171">
                  <c:v>-11.370500000000007</c:v>
                </c:pt>
                <c:pt idx="50172">
                  <c:v>-11.368500000000012</c:v>
                </c:pt>
                <c:pt idx="50173">
                  <c:v>-11.366500000000002</c:v>
                </c:pt>
                <c:pt idx="50174">
                  <c:v>-11.364500000000007</c:v>
                </c:pt>
                <c:pt idx="50175">
                  <c:v>-11.362500000000011</c:v>
                </c:pt>
                <c:pt idx="50176">
                  <c:v>-11.360500000000002</c:v>
                </c:pt>
                <c:pt idx="50177">
                  <c:v>-11.358500000000006</c:v>
                </c:pt>
                <c:pt idx="50178">
                  <c:v>-11.356500000000011</c:v>
                </c:pt>
                <c:pt idx="50179">
                  <c:v>-11.354500000000002</c:v>
                </c:pt>
                <c:pt idx="50180">
                  <c:v>-11.352500000000006</c:v>
                </c:pt>
                <c:pt idx="50181">
                  <c:v>-11.350500000000011</c:v>
                </c:pt>
                <c:pt idx="50182">
                  <c:v>-11.348500000000001</c:v>
                </c:pt>
                <c:pt idx="50183">
                  <c:v>-11.346500000000006</c:v>
                </c:pt>
                <c:pt idx="50184">
                  <c:v>-11.344500000000011</c:v>
                </c:pt>
                <c:pt idx="50185">
                  <c:v>-11.342500000000001</c:v>
                </c:pt>
                <c:pt idx="50186">
                  <c:v>-11.340500000000006</c:v>
                </c:pt>
                <c:pt idx="50187">
                  <c:v>-11.33850000000001</c:v>
                </c:pt>
                <c:pt idx="50188">
                  <c:v>-11.336500000000001</c:v>
                </c:pt>
                <c:pt idx="50189">
                  <c:v>-11.334500000000006</c:v>
                </c:pt>
                <c:pt idx="50190">
                  <c:v>-11.33250000000001</c:v>
                </c:pt>
                <c:pt idx="50191">
                  <c:v>-11.330500000000001</c:v>
                </c:pt>
                <c:pt idx="50192">
                  <c:v>-11.328500000000005</c:v>
                </c:pt>
                <c:pt idx="50193">
                  <c:v>-11.32650000000001</c:v>
                </c:pt>
                <c:pt idx="50194">
                  <c:v>-11.3245</c:v>
                </c:pt>
                <c:pt idx="50195">
                  <c:v>-11.322500000000005</c:v>
                </c:pt>
                <c:pt idx="50196">
                  <c:v>-11.32050000000001</c:v>
                </c:pt>
                <c:pt idx="50197">
                  <c:v>-11.3185</c:v>
                </c:pt>
                <c:pt idx="50198">
                  <c:v>-11.316500000000005</c:v>
                </c:pt>
                <c:pt idx="50199">
                  <c:v>-11.31450000000001</c:v>
                </c:pt>
                <c:pt idx="50200">
                  <c:v>-11.3125</c:v>
                </c:pt>
                <c:pt idx="50201">
                  <c:v>-11.310500000000005</c:v>
                </c:pt>
                <c:pt idx="50202">
                  <c:v>-11.308500000000009</c:v>
                </c:pt>
                <c:pt idx="50203">
                  <c:v>-11.3065</c:v>
                </c:pt>
                <c:pt idx="50204">
                  <c:v>-11.304500000000004</c:v>
                </c:pt>
                <c:pt idx="50205">
                  <c:v>-11.302500000000009</c:v>
                </c:pt>
                <c:pt idx="50206">
                  <c:v>-11.3005</c:v>
                </c:pt>
                <c:pt idx="50207">
                  <c:v>-11.298500000000004</c:v>
                </c:pt>
                <c:pt idx="50208">
                  <c:v>-11.296500000000009</c:v>
                </c:pt>
                <c:pt idx="50209">
                  <c:v>-11.294499999999999</c:v>
                </c:pt>
                <c:pt idx="50210">
                  <c:v>-11.292500000000004</c:v>
                </c:pt>
                <c:pt idx="50211">
                  <c:v>-11.290500000000009</c:v>
                </c:pt>
                <c:pt idx="50212">
                  <c:v>-11.288499999999999</c:v>
                </c:pt>
                <c:pt idx="50213">
                  <c:v>-11.286500000000004</c:v>
                </c:pt>
                <c:pt idx="50214">
                  <c:v>-11.284500000000008</c:v>
                </c:pt>
                <c:pt idx="50215">
                  <c:v>-11.282499999999999</c:v>
                </c:pt>
                <c:pt idx="50216">
                  <c:v>-11.280500000000004</c:v>
                </c:pt>
                <c:pt idx="50217">
                  <c:v>-11.278500000000008</c:v>
                </c:pt>
                <c:pt idx="50218">
                  <c:v>-11.276499999999999</c:v>
                </c:pt>
                <c:pt idx="50219">
                  <c:v>-11.274500000000003</c:v>
                </c:pt>
                <c:pt idx="50220">
                  <c:v>-11.272500000000008</c:v>
                </c:pt>
                <c:pt idx="50221">
                  <c:v>-11.270500000000013</c:v>
                </c:pt>
                <c:pt idx="50222">
                  <c:v>-11.268500000000003</c:v>
                </c:pt>
                <c:pt idx="50223">
                  <c:v>-11.266500000000008</c:v>
                </c:pt>
                <c:pt idx="50224">
                  <c:v>-11.264500000000012</c:v>
                </c:pt>
                <c:pt idx="50225">
                  <c:v>-11.262500000000003</c:v>
                </c:pt>
                <c:pt idx="50226">
                  <c:v>-11.260500000000008</c:v>
                </c:pt>
                <c:pt idx="50227">
                  <c:v>-11.258500000000012</c:v>
                </c:pt>
                <c:pt idx="50228">
                  <c:v>-11.256500000000003</c:v>
                </c:pt>
                <c:pt idx="50229">
                  <c:v>-11.254500000000007</c:v>
                </c:pt>
                <c:pt idx="50230">
                  <c:v>-11.252500000000012</c:v>
                </c:pt>
                <c:pt idx="50231">
                  <c:v>-11.250500000000002</c:v>
                </c:pt>
                <c:pt idx="50232">
                  <c:v>-11.248500000000007</c:v>
                </c:pt>
                <c:pt idx="50233">
                  <c:v>-11.246500000000012</c:v>
                </c:pt>
                <c:pt idx="50234">
                  <c:v>-11.244500000000002</c:v>
                </c:pt>
                <c:pt idx="50235">
                  <c:v>-11.242500000000007</c:v>
                </c:pt>
                <c:pt idx="50236">
                  <c:v>-11.240500000000011</c:v>
                </c:pt>
                <c:pt idx="50237">
                  <c:v>-11.238500000000002</c:v>
                </c:pt>
                <c:pt idx="50238">
                  <c:v>-11.236500000000007</c:v>
                </c:pt>
                <c:pt idx="50239">
                  <c:v>-11.234500000000011</c:v>
                </c:pt>
                <c:pt idx="50240">
                  <c:v>-11.232500000000002</c:v>
                </c:pt>
                <c:pt idx="50241">
                  <c:v>-11.230500000000006</c:v>
                </c:pt>
                <c:pt idx="50242">
                  <c:v>-11.228500000000011</c:v>
                </c:pt>
                <c:pt idx="50243">
                  <c:v>-11.226500000000001</c:v>
                </c:pt>
                <c:pt idx="50244">
                  <c:v>-11.224500000000006</c:v>
                </c:pt>
                <c:pt idx="50245">
                  <c:v>-11.222500000000011</c:v>
                </c:pt>
                <c:pt idx="50246">
                  <c:v>-11.220500000000001</c:v>
                </c:pt>
                <c:pt idx="50247">
                  <c:v>-11.218500000000006</c:v>
                </c:pt>
                <c:pt idx="50248">
                  <c:v>-11.216500000000011</c:v>
                </c:pt>
                <c:pt idx="50249">
                  <c:v>-11.214500000000001</c:v>
                </c:pt>
                <c:pt idx="50250">
                  <c:v>-11.212500000000006</c:v>
                </c:pt>
                <c:pt idx="50251">
                  <c:v>-11.21050000000001</c:v>
                </c:pt>
                <c:pt idx="50252">
                  <c:v>-11.208500000000001</c:v>
                </c:pt>
                <c:pt idx="50253">
                  <c:v>-11.206500000000005</c:v>
                </c:pt>
                <c:pt idx="50254">
                  <c:v>-11.20450000000001</c:v>
                </c:pt>
                <c:pt idx="50255">
                  <c:v>-11.202500000000001</c:v>
                </c:pt>
                <c:pt idx="50256">
                  <c:v>-11.200500000000005</c:v>
                </c:pt>
                <c:pt idx="50257">
                  <c:v>-11.19850000000001</c:v>
                </c:pt>
                <c:pt idx="50258">
                  <c:v>-11.1965</c:v>
                </c:pt>
                <c:pt idx="50259">
                  <c:v>-11.194500000000005</c:v>
                </c:pt>
                <c:pt idx="50260">
                  <c:v>-11.19250000000001</c:v>
                </c:pt>
                <c:pt idx="50261">
                  <c:v>-11.1905</c:v>
                </c:pt>
                <c:pt idx="50262">
                  <c:v>-11.188500000000005</c:v>
                </c:pt>
                <c:pt idx="50263">
                  <c:v>-11.186500000000009</c:v>
                </c:pt>
                <c:pt idx="50264">
                  <c:v>-11.1845</c:v>
                </c:pt>
                <c:pt idx="50265">
                  <c:v>-11.182500000000005</c:v>
                </c:pt>
                <c:pt idx="50266">
                  <c:v>-11.180500000000009</c:v>
                </c:pt>
                <c:pt idx="50267">
                  <c:v>-11.1785</c:v>
                </c:pt>
                <c:pt idx="50268">
                  <c:v>-11.176500000000004</c:v>
                </c:pt>
                <c:pt idx="50269">
                  <c:v>-11.174500000000009</c:v>
                </c:pt>
                <c:pt idx="50270">
                  <c:v>-11.172499999999999</c:v>
                </c:pt>
                <c:pt idx="50271">
                  <c:v>-11.170500000000004</c:v>
                </c:pt>
                <c:pt idx="50272">
                  <c:v>-11.168500000000009</c:v>
                </c:pt>
                <c:pt idx="50273">
                  <c:v>-11.166499999999999</c:v>
                </c:pt>
                <c:pt idx="50274">
                  <c:v>-11.164500000000004</c:v>
                </c:pt>
                <c:pt idx="50275">
                  <c:v>-11.162500000000009</c:v>
                </c:pt>
                <c:pt idx="50276">
                  <c:v>-11.160499999999999</c:v>
                </c:pt>
                <c:pt idx="50277">
                  <c:v>-11.158500000000004</c:v>
                </c:pt>
                <c:pt idx="50278">
                  <c:v>-11.156500000000008</c:v>
                </c:pt>
                <c:pt idx="50279">
                  <c:v>-11.154499999999999</c:v>
                </c:pt>
                <c:pt idx="50280">
                  <c:v>-11.152500000000003</c:v>
                </c:pt>
                <c:pt idx="50281">
                  <c:v>-11.150500000000008</c:v>
                </c:pt>
                <c:pt idx="50282">
                  <c:v>-11.148500000000013</c:v>
                </c:pt>
                <c:pt idx="50283">
                  <c:v>-11.146500000000003</c:v>
                </c:pt>
                <c:pt idx="50284">
                  <c:v>-11.144500000000008</c:v>
                </c:pt>
                <c:pt idx="50285">
                  <c:v>-11.142500000000013</c:v>
                </c:pt>
                <c:pt idx="50286">
                  <c:v>-11.140500000000003</c:v>
                </c:pt>
                <c:pt idx="50287">
                  <c:v>-11.138500000000008</c:v>
                </c:pt>
                <c:pt idx="50288">
                  <c:v>-11.136500000000012</c:v>
                </c:pt>
                <c:pt idx="50289">
                  <c:v>-11.134500000000003</c:v>
                </c:pt>
                <c:pt idx="50290">
                  <c:v>-11.132500000000007</c:v>
                </c:pt>
                <c:pt idx="50291">
                  <c:v>-11.130500000000012</c:v>
                </c:pt>
                <c:pt idx="50292">
                  <c:v>-11.128500000000003</c:v>
                </c:pt>
                <c:pt idx="50293">
                  <c:v>-11.126500000000007</c:v>
                </c:pt>
                <c:pt idx="50294">
                  <c:v>-11.124500000000012</c:v>
                </c:pt>
                <c:pt idx="50295">
                  <c:v>-11.122500000000002</c:v>
                </c:pt>
                <c:pt idx="50296">
                  <c:v>-11.120500000000007</c:v>
                </c:pt>
                <c:pt idx="50297">
                  <c:v>-11.118500000000012</c:v>
                </c:pt>
                <c:pt idx="50298">
                  <c:v>-11.116500000000002</c:v>
                </c:pt>
                <c:pt idx="50299">
                  <c:v>-11.114500000000007</c:v>
                </c:pt>
                <c:pt idx="50300">
                  <c:v>-11.112500000000011</c:v>
                </c:pt>
                <c:pt idx="50301">
                  <c:v>-11.110500000000002</c:v>
                </c:pt>
                <c:pt idx="50302">
                  <c:v>-11.108500000000006</c:v>
                </c:pt>
                <c:pt idx="50303">
                  <c:v>-11.106500000000011</c:v>
                </c:pt>
                <c:pt idx="50304">
                  <c:v>-11.104500000000002</c:v>
                </c:pt>
                <c:pt idx="50305">
                  <c:v>-11.102500000000006</c:v>
                </c:pt>
                <c:pt idx="50306">
                  <c:v>-11.100500000000011</c:v>
                </c:pt>
                <c:pt idx="50307">
                  <c:v>-11.098500000000001</c:v>
                </c:pt>
                <c:pt idx="50308">
                  <c:v>-11.096500000000006</c:v>
                </c:pt>
                <c:pt idx="50309">
                  <c:v>-11.094500000000011</c:v>
                </c:pt>
                <c:pt idx="50310">
                  <c:v>-11.092500000000001</c:v>
                </c:pt>
                <c:pt idx="50311">
                  <c:v>-11.090500000000006</c:v>
                </c:pt>
                <c:pt idx="50312">
                  <c:v>-11.08850000000001</c:v>
                </c:pt>
                <c:pt idx="50313">
                  <c:v>-11.086500000000001</c:v>
                </c:pt>
                <c:pt idx="50314">
                  <c:v>-11.084500000000006</c:v>
                </c:pt>
                <c:pt idx="50315">
                  <c:v>-11.08250000000001</c:v>
                </c:pt>
                <c:pt idx="50316">
                  <c:v>-11.080500000000001</c:v>
                </c:pt>
                <c:pt idx="50317">
                  <c:v>-11.078500000000005</c:v>
                </c:pt>
                <c:pt idx="50318">
                  <c:v>-11.07650000000001</c:v>
                </c:pt>
                <c:pt idx="50319">
                  <c:v>-11.0745</c:v>
                </c:pt>
                <c:pt idx="50320">
                  <c:v>-11.072500000000005</c:v>
                </c:pt>
                <c:pt idx="50321">
                  <c:v>-11.07050000000001</c:v>
                </c:pt>
                <c:pt idx="50322">
                  <c:v>-11.0685</c:v>
                </c:pt>
                <c:pt idx="50323">
                  <c:v>-11.066500000000005</c:v>
                </c:pt>
                <c:pt idx="50324">
                  <c:v>-11.06450000000001</c:v>
                </c:pt>
                <c:pt idx="50325">
                  <c:v>-11.0625</c:v>
                </c:pt>
                <c:pt idx="50326">
                  <c:v>-11.060500000000005</c:v>
                </c:pt>
                <c:pt idx="50327">
                  <c:v>-11.058500000000009</c:v>
                </c:pt>
                <c:pt idx="50328">
                  <c:v>-11.0565</c:v>
                </c:pt>
                <c:pt idx="50329">
                  <c:v>-11.054500000000004</c:v>
                </c:pt>
                <c:pt idx="50330">
                  <c:v>-11.052500000000009</c:v>
                </c:pt>
                <c:pt idx="50331">
                  <c:v>-11.0505</c:v>
                </c:pt>
                <c:pt idx="50332">
                  <c:v>-11.048500000000004</c:v>
                </c:pt>
                <c:pt idx="50333">
                  <c:v>-11.046500000000009</c:v>
                </c:pt>
                <c:pt idx="50334">
                  <c:v>-11.044499999999999</c:v>
                </c:pt>
                <c:pt idx="50335">
                  <c:v>-11.042500000000004</c:v>
                </c:pt>
                <c:pt idx="50336">
                  <c:v>-11.040500000000009</c:v>
                </c:pt>
                <c:pt idx="50337">
                  <c:v>-11.038499999999999</c:v>
                </c:pt>
                <c:pt idx="50338">
                  <c:v>-11.036500000000004</c:v>
                </c:pt>
                <c:pt idx="50339">
                  <c:v>-11.034500000000008</c:v>
                </c:pt>
                <c:pt idx="50340">
                  <c:v>-11.032499999999999</c:v>
                </c:pt>
                <c:pt idx="50341">
                  <c:v>-11.030500000000004</c:v>
                </c:pt>
                <c:pt idx="50342">
                  <c:v>-11.028500000000008</c:v>
                </c:pt>
                <c:pt idx="50343">
                  <c:v>-11.026499999999999</c:v>
                </c:pt>
                <c:pt idx="50344">
                  <c:v>-11.024500000000003</c:v>
                </c:pt>
                <c:pt idx="50345">
                  <c:v>-11.022500000000008</c:v>
                </c:pt>
                <c:pt idx="50346">
                  <c:v>-11.020500000000013</c:v>
                </c:pt>
                <c:pt idx="50347">
                  <c:v>-11.018500000000003</c:v>
                </c:pt>
                <c:pt idx="50348">
                  <c:v>-11.016500000000008</c:v>
                </c:pt>
                <c:pt idx="50349">
                  <c:v>-11.014500000000012</c:v>
                </c:pt>
                <c:pt idx="50350">
                  <c:v>-11.012500000000003</c:v>
                </c:pt>
                <c:pt idx="50351">
                  <c:v>-11.010500000000008</c:v>
                </c:pt>
                <c:pt idx="50352">
                  <c:v>-11.008500000000012</c:v>
                </c:pt>
                <c:pt idx="50353">
                  <c:v>-11.006500000000003</c:v>
                </c:pt>
                <c:pt idx="50354">
                  <c:v>-11.004500000000007</c:v>
                </c:pt>
                <c:pt idx="50355">
                  <c:v>-11.002500000000012</c:v>
                </c:pt>
                <c:pt idx="50356">
                  <c:v>-11.000500000000002</c:v>
                </c:pt>
                <c:pt idx="50357">
                  <c:v>-10.998500000000007</c:v>
                </c:pt>
                <c:pt idx="50358">
                  <c:v>-10.996500000000012</c:v>
                </c:pt>
                <c:pt idx="50359">
                  <c:v>-10.994500000000002</c:v>
                </c:pt>
                <c:pt idx="50360">
                  <c:v>-10.992500000000007</c:v>
                </c:pt>
                <c:pt idx="50361">
                  <c:v>-10.990500000000011</c:v>
                </c:pt>
                <c:pt idx="50362">
                  <c:v>-10.988500000000002</c:v>
                </c:pt>
                <c:pt idx="50363">
                  <c:v>-10.986500000000007</c:v>
                </c:pt>
                <c:pt idx="50364">
                  <c:v>-10.984500000000011</c:v>
                </c:pt>
                <c:pt idx="50365">
                  <c:v>-10.982500000000002</c:v>
                </c:pt>
                <c:pt idx="50366">
                  <c:v>-10.980500000000006</c:v>
                </c:pt>
                <c:pt idx="50367">
                  <c:v>-10.978500000000011</c:v>
                </c:pt>
                <c:pt idx="50368">
                  <c:v>-10.976500000000001</c:v>
                </c:pt>
                <c:pt idx="50369">
                  <c:v>-10.974500000000006</c:v>
                </c:pt>
                <c:pt idx="50370">
                  <c:v>-10.972500000000011</c:v>
                </c:pt>
                <c:pt idx="50371">
                  <c:v>-10.970500000000001</c:v>
                </c:pt>
                <c:pt idx="50372">
                  <c:v>-10.968500000000006</c:v>
                </c:pt>
                <c:pt idx="50373">
                  <c:v>-10.966500000000011</c:v>
                </c:pt>
                <c:pt idx="50374">
                  <c:v>-10.964500000000001</c:v>
                </c:pt>
                <c:pt idx="50375">
                  <c:v>-10.962500000000006</c:v>
                </c:pt>
                <c:pt idx="50376">
                  <c:v>-10.96050000000001</c:v>
                </c:pt>
                <c:pt idx="50377">
                  <c:v>-10.958500000000001</c:v>
                </c:pt>
                <c:pt idx="50378">
                  <c:v>-10.956500000000005</c:v>
                </c:pt>
                <c:pt idx="50379">
                  <c:v>-10.95450000000001</c:v>
                </c:pt>
                <c:pt idx="50380">
                  <c:v>-10.952500000000001</c:v>
                </c:pt>
                <c:pt idx="50381">
                  <c:v>-10.950500000000005</c:v>
                </c:pt>
                <c:pt idx="50382">
                  <c:v>-10.94850000000001</c:v>
                </c:pt>
                <c:pt idx="50383">
                  <c:v>-10.9465</c:v>
                </c:pt>
                <c:pt idx="50384">
                  <c:v>-10.944500000000005</c:v>
                </c:pt>
                <c:pt idx="50385">
                  <c:v>-10.94250000000001</c:v>
                </c:pt>
                <c:pt idx="50386">
                  <c:v>-10.9405</c:v>
                </c:pt>
                <c:pt idx="50387">
                  <c:v>-10.938500000000005</c:v>
                </c:pt>
                <c:pt idx="50388">
                  <c:v>-10.936500000000009</c:v>
                </c:pt>
                <c:pt idx="50389">
                  <c:v>-10.9345</c:v>
                </c:pt>
                <c:pt idx="50390">
                  <c:v>-10.932500000000005</c:v>
                </c:pt>
                <c:pt idx="50391">
                  <c:v>-10.930500000000009</c:v>
                </c:pt>
                <c:pt idx="50392">
                  <c:v>-10.9285</c:v>
                </c:pt>
                <c:pt idx="50393">
                  <c:v>-10.926500000000004</c:v>
                </c:pt>
                <c:pt idx="50394">
                  <c:v>-10.924500000000009</c:v>
                </c:pt>
                <c:pt idx="50395">
                  <c:v>-10.922499999999999</c:v>
                </c:pt>
                <c:pt idx="50396">
                  <c:v>-10.920500000000004</c:v>
                </c:pt>
                <c:pt idx="50397">
                  <c:v>-10.918500000000009</c:v>
                </c:pt>
                <c:pt idx="50398">
                  <c:v>-10.916499999999999</c:v>
                </c:pt>
                <c:pt idx="50399">
                  <c:v>-10.914500000000004</c:v>
                </c:pt>
                <c:pt idx="50400">
                  <c:v>-10.912500000000009</c:v>
                </c:pt>
                <c:pt idx="50401">
                  <c:v>-10.910499999999999</c:v>
                </c:pt>
                <c:pt idx="50402">
                  <c:v>-10.908500000000004</c:v>
                </c:pt>
                <c:pt idx="50403">
                  <c:v>-10.906500000000008</c:v>
                </c:pt>
                <c:pt idx="50404">
                  <c:v>-10.904499999999999</c:v>
                </c:pt>
                <c:pt idx="50405">
                  <c:v>-10.902500000000003</c:v>
                </c:pt>
                <c:pt idx="50406">
                  <c:v>-10.900500000000008</c:v>
                </c:pt>
                <c:pt idx="50407">
                  <c:v>-10.898500000000013</c:v>
                </c:pt>
                <c:pt idx="50408">
                  <c:v>-10.896500000000003</c:v>
                </c:pt>
                <c:pt idx="50409">
                  <c:v>-10.894500000000008</c:v>
                </c:pt>
                <c:pt idx="50410">
                  <c:v>-10.892500000000013</c:v>
                </c:pt>
                <c:pt idx="50411">
                  <c:v>-10.890500000000003</c:v>
                </c:pt>
                <c:pt idx="50412">
                  <c:v>-10.888500000000008</c:v>
                </c:pt>
                <c:pt idx="50413">
                  <c:v>-10.886500000000012</c:v>
                </c:pt>
                <c:pt idx="50414">
                  <c:v>-10.884500000000003</c:v>
                </c:pt>
                <c:pt idx="50415">
                  <c:v>-10.882500000000007</c:v>
                </c:pt>
                <c:pt idx="50416">
                  <c:v>-10.880500000000012</c:v>
                </c:pt>
                <c:pt idx="50417">
                  <c:v>-10.878500000000003</c:v>
                </c:pt>
                <c:pt idx="50418">
                  <c:v>-10.876500000000007</c:v>
                </c:pt>
                <c:pt idx="50419">
                  <c:v>-10.874500000000012</c:v>
                </c:pt>
                <c:pt idx="50420">
                  <c:v>-10.872500000000002</c:v>
                </c:pt>
                <c:pt idx="50421">
                  <c:v>-10.870500000000007</c:v>
                </c:pt>
                <c:pt idx="50422">
                  <c:v>-10.868500000000012</c:v>
                </c:pt>
                <c:pt idx="50423">
                  <c:v>-10.866500000000002</c:v>
                </c:pt>
                <c:pt idx="50424">
                  <c:v>-10.864500000000007</c:v>
                </c:pt>
                <c:pt idx="50425">
                  <c:v>-10.862500000000011</c:v>
                </c:pt>
                <c:pt idx="50426">
                  <c:v>-10.860500000000002</c:v>
                </c:pt>
                <c:pt idx="50427">
                  <c:v>-10.858500000000006</c:v>
                </c:pt>
                <c:pt idx="50428">
                  <c:v>-10.856500000000011</c:v>
                </c:pt>
                <c:pt idx="50429">
                  <c:v>-10.854500000000002</c:v>
                </c:pt>
                <c:pt idx="50430">
                  <c:v>-10.852500000000006</c:v>
                </c:pt>
                <c:pt idx="50431">
                  <c:v>-10.850500000000011</c:v>
                </c:pt>
                <c:pt idx="50432">
                  <c:v>-10.848500000000001</c:v>
                </c:pt>
                <c:pt idx="50433">
                  <c:v>-10.846500000000006</c:v>
                </c:pt>
                <c:pt idx="50434">
                  <c:v>-10.844500000000011</c:v>
                </c:pt>
                <c:pt idx="50435">
                  <c:v>-10.842500000000001</c:v>
                </c:pt>
                <c:pt idx="50436">
                  <c:v>-10.840500000000006</c:v>
                </c:pt>
                <c:pt idx="50437">
                  <c:v>-10.83850000000001</c:v>
                </c:pt>
                <c:pt idx="50438">
                  <c:v>-10.836500000000001</c:v>
                </c:pt>
                <c:pt idx="50439">
                  <c:v>-10.834500000000006</c:v>
                </c:pt>
                <c:pt idx="50440">
                  <c:v>-10.83250000000001</c:v>
                </c:pt>
                <c:pt idx="50441">
                  <c:v>-10.830500000000001</c:v>
                </c:pt>
                <c:pt idx="50442">
                  <c:v>-10.828500000000005</c:v>
                </c:pt>
                <c:pt idx="50443">
                  <c:v>-10.82650000000001</c:v>
                </c:pt>
                <c:pt idx="50444">
                  <c:v>-10.8245</c:v>
                </c:pt>
                <c:pt idx="50445">
                  <c:v>-10.822500000000005</c:v>
                </c:pt>
                <c:pt idx="50446">
                  <c:v>-10.82050000000001</c:v>
                </c:pt>
                <c:pt idx="50447">
                  <c:v>-10.8185</c:v>
                </c:pt>
                <c:pt idx="50448">
                  <c:v>-10.816500000000005</c:v>
                </c:pt>
                <c:pt idx="50449">
                  <c:v>-10.81450000000001</c:v>
                </c:pt>
                <c:pt idx="50450">
                  <c:v>-10.8125</c:v>
                </c:pt>
                <c:pt idx="50451">
                  <c:v>-10.810500000000005</c:v>
                </c:pt>
                <c:pt idx="50452">
                  <c:v>-10.808500000000009</c:v>
                </c:pt>
                <c:pt idx="50453">
                  <c:v>-10.8065</c:v>
                </c:pt>
                <c:pt idx="50454">
                  <c:v>-10.804500000000004</c:v>
                </c:pt>
                <c:pt idx="50455">
                  <c:v>-10.802500000000009</c:v>
                </c:pt>
                <c:pt idx="50456">
                  <c:v>-10.8005</c:v>
                </c:pt>
                <c:pt idx="50457">
                  <c:v>-10.798500000000004</c:v>
                </c:pt>
                <c:pt idx="50458">
                  <c:v>-10.796500000000009</c:v>
                </c:pt>
                <c:pt idx="50459">
                  <c:v>-10.794499999999999</c:v>
                </c:pt>
                <c:pt idx="50460">
                  <c:v>-10.792500000000004</c:v>
                </c:pt>
                <c:pt idx="50461">
                  <c:v>-10.790500000000009</c:v>
                </c:pt>
                <c:pt idx="50462">
                  <c:v>-10.788499999999999</c:v>
                </c:pt>
                <c:pt idx="50463">
                  <c:v>-10.786500000000004</c:v>
                </c:pt>
                <c:pt idx="50464">
                  <c:v>-10.784500000000008</c:v>
                </c:pt>
                <c:pt idx="50465">
                  <c:v>-10.782499999999999</c:v>
                </c:pt>
                <c:pt idx="50466">
                  <c:v>-10.780500000000004</c:v>
                </c:pt>
                <c:pt idx="50467">
                  <c:v>-10.778500000000008</c:v>
                </c:pt>
                <c:pt idx="50468">
                  <c:v>-10.776499999999999</c:v>
                </c:pt>
                <c:pt idx="50469">
                  <c:v>-10.774500000000003</c:v>
                </c:pt>
                <c:pt idx="50470">
                  <c:v>-10.772500000000008</c:v>
                </c:pt>
                <c:pt idx="50471">
                  <c:v>-10.770500000000013</c:v>
                </c:pt>
                <c:pt idx="50472">
                  <c:v>-10.768500000000003</c:v>
                </c:pt>
                <c:pt idx="50473">
                  <c:v>-10.766500000000008</c:v>
                </c:pt>
                <c:pt idx="50474">
                  <c:v>-10.764500000000012</c:v>
                </c:pt>
                <c:pt idx="50475">
                  <c:v>-10.762500000000003</c:v>
                </c:pt>
                <c:pt idx="50476">
                  <c:v>-10.760500000000008</c:v>
                </c:pt>
                <c:pt idx="50477">
                  <c:v>-10.758500000000012</c:v>
                </c:pt>
                <c:pt idx="50478">
                  <c:v>-10.756500000000003</c:v>
                </c:pt>
                <c:pt idx="50479">
                  <c:v>-10.754500000000007</c:v>
                </c:pt>
                <c:pt idx="50480">
                  <c:v>-10.752500000000012</c:v>
                </c:pt>
                <c:pt idx="50481">
                  <c:v>-10.750500000000002</c:v>
                </c:pt>
                <c:pt idx="50482">
                  <c:v>-10.748500000000007</c:v>
                </c:pt>
                <c:pt idx="50483">
                  <c:v>-10.746500000000012</c:v>
                </c:pt>
                <c:pt idx="50484">
                  <c:v>-10.744500000000002</c:v>
                </c:pt>
                <c:pt idx="50485">
                  <c:v>-10.742500000000007</c:v>
                </c:pt>
                <c:pt idx="50486">
                  <c:v>-10.740500000000011</c:v>
                </c:pt>
                <c:pt idx="50487">
                  <c:v>-10.738500000000002</c:v>
                </c:pt>
                <c:pt idx="50488">
                  <c:v>-10.736500000000007</c:v>
                </c:pt>
                <c:pt idx="50489">
                  <c:v>-10.734500000000011</c:v>
                </c:pt>
                <c:pt idx="50490">
                  <c:v>-10.732500000000002</c:v>
                </c:pt>
                <c:pt idx="50491">
                  <c:v>-10.730500000000006</c:v>
                </c:pt>
                <c:pt idx="50492">
                  <c:v>-10.728500000000011</c:v>
                </c:pt>
                <c:pt idx="50493">
                  <c:v>-10.726500000000001</c:v>
                </c:pt>
                <c:pt idx="50494">
                  <c:v>-10.724500000000006</c:v>
                </c:pt>
                <c:pt idx="50495">
                  <c:v>-10.722500000000011</c:v>
                </c:pt>
                <c:pt idx="50496">
                  <c:v>-10.720500000000001</c:v>
                </c:pt>
                <c:pt idx="50497">
                  <c:v>-10.718500000000006</c:v>
                </c:pt>
                <c:pt idx="50498">
                  <c:v>-10.716500000000011</c:v>
                </c:pt>
                <c:pt idx="50499">
                  <c:v>-10.714500000000001</c:v>
                </c:pt>
                <c:pt idx="50500">
                  <c:v>-10.712500000000006</c:v>
                </c:pt>
                <c:pt idx="50501">
                  <c:v>-10.71050000000001</c:v>
                </c:pt>
                <c:pt idx="50502">
                  <c:v>-10.708500000000001</c:v>
                </c:pt>
                <c:pt idx="50503">
                  <c:v>-10.706500000000005</c:v>
                </c:pt>
                <c:pt idx="50504">
                  <c:v>-10.70450000000001</c:v>
                </c:pt>
                <c:pt idx="50505">
                  <c:v>-10.702500000000001</c:v>
                </c:pt>
                <c:pt idx="50506">
                  <c:v>-10.700500000000005</c:v>
                </c:pt>
                <c:pt idx="50507">
                  <c:v>-10.69850000000001</c:v>
                </c:pt>
                <c:pt idx="50508">
                  <c:v>-10.6965</c:v>
                </c:pt>
                <c:pt idx="50509">
                  <c:v>-10.694500000000005</c:v>
                </c:pt>
                <c:pt idx="50510">
                  <c:v>-10.69250000000001</c:v>
                </c:pt>
                <c:pt idx="50511">
                  <c:v>-10.6905</c:v>
                </c:pt>
                <c:pt idx="50512">
                  <c:v>-10.688500000000005</c:v>
                </c:pt>
                <c:pt idx="50513">
                  <c:v>-10.686500000000009</c:v>
                </c:pt>
                <c:pt idx="50514">
                  <c:v>-10.6845</c:v>
                </c:pt>
                <c:pt idx="50515">
                  <c:v>-10.682500000000005</c:v>
                </c:pt>
                <c:pt idx="50516">
                  <c:v>-10.680500000000009</c:v>
                </c:pt>
                <c:pt idx="50517">
                  <c:v>-10.6785</c:v>
                </c:pt>
                <c:pt idx="50518">
                  <c:v>-10.676500000000004</c:v>
                </c:pt>
                <c:pt idx="50519">
                  <c:v>-10.674500000000009</c:v>
                </c:pt>
                <c:pt idx="50520">
                  <c:v>-10.672499999999999</c:v>
                </c:pt>
                <c:pt idx="50521">
                  <c:v>-10.670500000000004</c:v>
                </c:pt>
                <c:pt idx="50522">
                  <c:v>-10.668500000000009</c:v>
                </c:pt>
                <c:pt idx="50523">
                  <c:v>-10.666499999999999</c:v>
                </c:pt>
                <c:pt idx="50524">
                  <c:v>-10.664500000000004</c:v>
                </c:pt>
                <c:pt idx="50525">
                  <c:v>-10.662500000000009</c:v>
                </c:pt>
                <c:pt idx="50526">
                  <c:v>-10.660499999999999</c:v>
                </c:pt>
                <c:pt idx="50527">
                  <c:v>-10.658500000000004</c:v>
                </c:pt>
                <c:pt idx="50528">
                  <c:v>-10.656500000000008</c:v>
                </c:pt>
                <c:pt idx="50529">
                  <c:v>-10.654499999999999</c:v>
                </c:pt>
                <c:pt idx="50530">
                  <c:v>-10.652500000000003</c:v>
                </c:pt>
                <c:pt idx="50531">
                  <c:v>-10.650500000000008</c:v>
                </c:pt>
                <c:pt idx="50532">
                  <c:v>-10.648500000000013</c:v>
                </c:pt>
                <c:pt idx="50533">
                  <c:v>-10.646500000000003</c:v>
                </c:pt>
                <c:pt idx="50534">
                  <c:v>-10.644500000000008</c:v>
                </c:pt>
                <c:pt idx="50535">
                  <c:v>-10.642500000000013</c:v>
                </c:pt>
                <c:pt idx="50536">
                  <c:v>-10.640500000000003</c:v>
                </c:pt>
                <c:pt idx="50537">
                  <c:v>-10.638500000000008</c:v>
                </c:pt>
                <c:pt idx="50538">
                  <c:v>-10.636500000000012</c:v>
                </c:pt>
                <c:pt idx="50539">
                  <c:v>-10.634500000000003</c:v>
                </c:pt>
                <c:pt idx="50540">
                  <c:v>-10.632500000000007</c:v>
                </c:pt>
                <c:pt idx="50541">
                  <c:v>-10.630500000000012</c:v>
                </c:pt>
                <c:pt idx="50542">
                  <c:v>-10.628500000000003</c:v>
                </c:pt>
                <c:pt idx="50543">
                  <c:v>-10.626500000000007</c:v>
                </c:pt>
                <c:pt idx="50544">
                  <c:v>-10.624500000000012</c:v>
                </c:pt>
                <c:pt idx="50545">
                  <c:v>-10.622500000000002</c:v>
                </c:pt>
                <c:pt idx="50546">
                  <c:v>-10.620500000000007</c:v>
                </c:pt>
                <c:pt idx="50547">
                  <c:v>-10.618500000000012</c:v>
                </c:pt>
                <c:pt idx="50548">
                  <c:v>-10.616500000000002</c:v>
                </c:pt>
                <c:pt idx="50549">
                  <c:v>-10.614500000000007</c:v>
                </c:pt>
                <c:pt idx="50550">
                  <c:v>-10.612500000000011</c:v>
                </c:pt>
                <c:pt idx="50551">
                  <c:v>-10.610500000000002</c:v>
                </c:pt>
                <c:pt idx="50552">
                  <c:v>-10.608500000000006</c:v>
                </c:pt>
                <c:pt idx="50553">
                  <c:v>-10.606500000000011</c:v>
                </c:pt>
                <c:pt idx="50554">
                  <c:v>-10.604500000000002</c:v>
                </c:pt>
                <c:pt idx="50555">
                  <c:v>-10.602500000000006</c:v>
                </c:pt>
                <c:pt idx="50556">
                  <c:v>-10.600500000000011</c:v>
                </c:pt>
                <c:pt idx="50557">
                  <c:v>-10.598500000000001</c:v>
                </c:pt>
                <c:pt idx="50558">
                  <c:v>-10.596500000000006</c:v>
                </c:pt>
                <c:pt idx="50559">
                  <c:v>-10.594500000000011</c:v>
                </c:pt>
                <c:pt idx="50560">
                  <c:v>-10.592500000000001</c:v>
                </c:pt>
                <c:pt idx="50561">
                  <c:v>-10.590500000000006</c:v>
                </c:pt>
                <c:pt idx="50562">
                  <c:v>-10.58850000000001</c:v>
                </c:pt>
                <c:pt idx="50563">
                  <c:v>-10.586500000000001</c:v>
                </c:pt>
                <c:pt idx="50564">
                  <c:v>-10.584500000000006</c:v>
                </c:pt>
                <c:pt idx="50565">
                  <c:v>-10.58250000000001</c:v>
                </c:pt>
                <c:pt idx="50566">
                  <c:v>-10.580500000000001</c:v>
                </c:pt>
                <c:pt idx="50567">
                  <c:v>-10.578500000000005</c:v>
                </c:pt>
                <c:pt idx="50568">
                  <c:v>-10.57650000000001</c:v>
                </c:pt>
                <c:pt idx="50569">
                  <c:v>-10.5745</c:v>
                </c:pt>
                <c:pt idx="50570">
                  <c:v>-10.572500000000005</c:v>
                </c:pt>
                <c:pt idx="50571">
                  <c:v>-10.57050000000001</c:v>
                </c:pt>
                <c:pt idx="50572">
                  <c:v>-10.5685</c:v>
                </c:pt>
                <c:pt idx="50573">
                  <c:v>-10.566500000000005</c:v>
                </c:pt>
                <c:pt idx="50574">
                  <c:v>-10.56450000000001</c:v>
                </c:pt>
                <c:pt idx="50575">
                  <c:v>-10.5625</c:v>
                </c:pt>
                <c:pt idx="50576">
                  <c:v>-10.560500000000005</c:v>
                </c:pt>
                <c:pt idx="50577">
                  <c:v>-10.558500000000009</c:v>
                </c:pt>
                <c:pt idx="50578">
                  <c:v>-10.5565</c:v>
                </c:pt>
                <c:pt idx="50579">
                  <c:v>-10.554500000000004</c:v>
                </c:pt>
                <c:pt idx="50580">
                  <c:v>-10.552500000000009</c:v>
                </c:pt>
                <c:pt idx="50581">
                  <c:v>-10.5505</c:v>
                </c:pt>
                <c:pt idx="50582">
                  <c:v>-10.548500000000004</c:v>
                </c:pt>
                <c:pt idx="50583">
                  <c:v>-10.546500000000009</c:v>
                </c:pt>
                <c:pt idx="50584">
                  <c:v>-10.544499999999999</c:v>
                </c:pt>
                <c:pt idx="50585">
                  <c:v>-10.542500000000004</c:v>
                </c:pt>
                <c:pt idx="50586">
                  <c:v>-10.540500000000009</c:v>
                </c:pt>
                <c:pt idx="50587">
                  <c:v>-10.538499999999999</c:v>
                </c:pt>
                <c:pt idx="50588">
                  <c:v>-10.536500000000004</c:v>
                </c:pt>
                <c:pt idx="50589">
                  <c:v>-10.534500000000008</c:v>
                </c:pt>
                <c:pt idx="50590">
                  <c:v>-10.532499999999999</c:v>
                </c:pt>
                <c:pt idx="50591">
                  <c:v>-10.530500000000004</c:v>
                </c:pt>
                <c:pt idx="50592">
                  <c:v>-10.528500000000008</c:v>
                </c:pt>
                <c:pt idx="50593">
                  <c:v>-10.526499999999999</c:v>
                </c:pt>
                <c:pt idx="50594">
                  <c:v>-10.524500000000003</c:v>
                </c:pt>
                <c:pt idx="50595">
                  <c:v>-10.522500000000008</c:v>
                </c:pt>
                <c:pt idx="50596">
                  <c:v>-10.520500000000013</c:v>
                </c:pt>
                <c:pt idx="50597">
                  <c:v>-10.518500000000003</c:v>
                </c:pt>
                <c:pt idx="50598">
                  <c:v>-10.516500000000008</c:v>
                </c:pt>
                <c:pt idx="50599">
                  <c:v>-10.514500000000012</c:v>
                </c:pt>
                <c:pt idx="50600">
                  <c:v>-10.512500000000003</c:v>
                </c:pt>
                <c:pt idx="50601">
                  <c:v>-10.510500000000008</c:v>
                </c:pt>
                <c:pt idx="50602">
                  <c:v>-10.508500000000012</c:v>
                </c:pt>
                <c:pt idx="50603">
                  <c:v>-10.506500000000003</c:v>
                </c:pt>
                <c:pt idx="50604">
                  <c:v>-10.504500000000007</c:v>
                </c:pt>
                <c:pt idx="50605">
                  <c:v>-10.502500000000012</c:v>
                </c:pt>
                <c:pt idx="50606">
                  <c:v>-10.500500000000002</c:v>
                </c:pt>
                <c:pt idx="50607">
                  <c:v>-10.498500000000007</c:v>
                </c:pt>
                <c:pt idx="50608">
                  <c:v>-10.496500000000012</c:v>
                </c:pt>
                <c:pt idx="50609">
                  <c:v>-10.494500000000002</c:v>
                </c:pt>
                <c:pt idx="50610">
                  <c:v>-10.492500000000007</c:v>
                </c:pt>
                <c:pt idx="50611">
                  <c:v>-10.490500000000011</c:v>
                </c:pt>
                <c:pt idx="50612">
                  <c:v>-10.488500000000002</c:v>
                </c:pt>
                <c:pt idx="50613">
                  <c:v>-10.486500000000007</c:v>
                </c:pt>
                <c:pt idx="50614">
                  <c:v>-10.484500000000011</c:v>
                </c:pt>
                <c:pt idx="50615">
                  <c:v>-10.482500000000002</c:v>
                </c:pt>
                <c:pt idx="50616">
                  <c:v>-10.480500000000006</c:v>
                </c:pt>
                <c:pt idx="50617">
                  <c:v>-10.478500000000011</c:v>
                </c:pt>
                <c:pt idx="50618">
                  <c:v>-10.476500000000001</c:v>
                </c:pt>
                <c:pt idx="50619">
                  <c:v>-10.474500000000006</c:v>
                </c:pt>
                <c:pt idx="50620">
                  <c:v>-10.472500000000011</c:v>
                </c:pt>
                <c:pt idx="50621">
                  <c:v>-10.470500000000001</c:v>
                </c:pt>
                <c:pt idx="50622">
                  <c:v>-10.468500000000006</c:v>
                </c:pt>
                <c:pt idx="50623">
                  <c:v>-10.466500000000011</c:v>
                </c:pt>
                <c:pt idx="50624">
                  <c:v>-10.464500000000001</c:v>
                </c:pt>
                <c:pt idx="50625">
                  <c:v>-10.462500000000006</c:v>
                </c:pt>
                <c:pt idx="50626">
                  <c:v>-10.46050000000001</c:v>
                </c:pt>
                <c:pt idx="50627">
                  <c:v>-10.458500000000001</c:v>
                </c:pt>
                <c:pt idx="50628">
                  <c:v>-10.456500000000005</c:v>
                </c:pt>
                <c:pt idx="50629">
                  <c:v>-10.45450000000001</c:v>
                </c:pt>
                <c:pt idx="50630">
                  <c:v>-10.452500000000001</c:v>
                </c:pt>
                <c:pt idx="50631">
                  <c:v>-10.450500000000005</c:v>
                </c:pt>
                <c:pt idx="50632">
                  <c:v>-10.44850000000001</c:v>
                </c:pt>
                <c:pt idx="50633">
                  <c:v>-10.4465</c:v>
                </c:pt>
                <c:pt idx="50634">
                  <c:v>-10.444500000000005</c:v>
                </c:pt>
                <c:pt idx="50635">
                  <c:v>-10.44250000000001</c:v>
                </c:pt>
                <c:pt idx="50636">
                  <c:v>-10.4405</c:v>
                </c:pt>
                <c:pt idx="50637">
                  <c:v>-10.438500000000005</c:v>
                </c:pt>
                <c:pt idx="50638">
                  <c:v>-10.436500000000009</c:v>
                </c:pt>
                <c:pt idx="50639">
                  <c:v>-10.4345</c:v>
                </c:pt>
                <c:pt idx="50640">
                  <c:v>-10.432500000000005</c:v>
                </c:pt>
                <c:pt idx="50641">
                  <c:v>-10.430500000000009</c:v>
                </c:pt>
                <c:pt idx="50642">
                  <c:v>-10.4285</c:v>
                </c:pt>
                <c:pt idx="50643">
                  <c:v>-10.426500000000004</c:v>
                </c:pt>
                <c:pt idx="50644">
                  <c:v>-10.424500000000009</c:v>
                </c:pt>
                <c:pt idx="50645">
                  <c:v>-10.422499999999999</c:v>
                </c:pt>
                <c:pt idx="50646">
                  <c:v>-10.420500000000004</c:v>
                </c:pt>
                <c:pt idx="50647">
                  <c:v>-10.418500000000009</c:v>
                </c:pt>
                <c:pt idx="50648">
                  <c:v>-10.416499999999999</c:v>
                </c:pt>
                <c:pt idx="50649">
                  <c:v>-10.414500000000004</c:v>
                </c:pt>
                <c:pt idx="50650">
                  <c:v>-10.412500000000009</c:v>
                </c:pt>
                <c:pt idx="50651">
                  <c:v>-10.410499999999999</c:v>
                </c:pt>
                <c:pt idx="50652">
                  <c:v>-10.408500000000004</c:v>
                </c:pt>
                <c:pt idx="50653">
                  <c:v>-10.406500000000008</c:v>
                </c:pt>
                <c:pt idx="50654">
                  <c:v>-10.404499999999999</c:v>
                </c:pt>
                <c:pt idx="50655">
                  <c:v>-10.402500000000003</c:v>
                </c:pt>
                <c:pt idx="50656">
                  <c:v>-10.400500000000008</c:v>
                </c:pt>
                <c:pt idx="50657">
                  <c:v>-10.398500000000013</c:v>
                </c:pt>
                <c:pt idx="50658">
                  <c:v>-10.396500000000003</c:v>
                </c:pt>
                <c:pt idx="50659">
                  <c:v>-10.394500000000008</c:v>
                </c:pt>
                <c:pt idx="50660">
                  <c:v>-10.392500000000013</c:v>
                </c:pt>
                <c:pt idx="50661">
                  <c:v>-10.390500000000003</c:v>
                </c:pt>
                <c:pt idx="50662">
                  <c:v>-10.388500000000008</c:v>
                </c:pt>
                <c:pt idx="50663">
                  <c:v>-10.386500000000012</c:v>
                </c:pt>
                <c:pt idx="50664">
                  <c:v>-10.384500000000003</c:v>
                </c:pt>
                <c:pt idx="50665">
                  <c:v>-10.382500000000007</c:v>
                </c:pt>
                <c:pt idx="50666">
                  <c:v>-10.380500000000012</c:v>
                </c:pt>
                <c:pt idx="50667">
                  <c:v>-10.378500000000003</c:v>
                </c:pt>
                <c:pt idx="50668">
                  <c:v>-10.376500000000007</c:v>
                </c:pt>
                <c:pt idx="50669">
                  <c:v>-10.374500000000012</c:v>
                </c:pt>
                <c:pt idx="50670">
                  <c:v>-10.372500000000002</c:v>
                </c:pt>
                <c:pt idx="50671">
                  <c:v>-10.370500000000007</c:v>
                </c:pt>
                <c:pt idx="50672">
                  <c:v>-10.368500000000012</c:v>
                </c:pt>
                <c:pt idx="50673">
                  <c:v>-10.366500000000002</c:v>
                </c:pt>
                <c:pt idx="50674">
                  <c:v>-10.364500000000007</c:v>
                </c:pt>
                <c:pt idx="50675">
                  <c:v>-10.362500000000011</c:v>
                </c:pt>
                <c:pt idx="50676">
                  <c:v>-10.360500000000002</c:v>
                </c:pt>
                <c:pt idx="50677">
                  <c:v>-10.358500000000006</c:v>
                </c:pt>
                <c:pt idx="50678">
                  <c:v>-10.356500000000011</c:v>
                </c:pt>
                <c:pt idx="50679">
                  <c:v>-10.354500000000002</c:v>
                </c:pt>
                <c:pt idx="50680">
                  <c:v>-10.352500000000006</c:v>
                </c:pt>
                <c:pt idx="50681">
                  <c:v>-10.350500000000011</c:v>
                </c:pt>
                <c:pt idx="50682">
                  <c:v>-10.348500000000001</c:v>
                </c:pt>
                <c:pt idx="50683">
                  <c:v>-10.346500000000006</c:v>
                </c:pt>
                <c:pt idx="50684">
                  <c:v>-10.344500000000011</c:v>
                </c:pt>
                <c:pt idx="50685">
                  <c:v>-10.342500000000001</c:v>
                </c:pt>
                <c:pt idx="50686">
                  <c:v>-10.340500000000006</c:v>
                </c:pt>
                <c:pt idx="50687">
                  <c:v>-10.33850000000001</c:v>
                </c:pt>
                <c:pt idx="50688">
                  <c:v>-10.336500000000001</c:v>
                </c:pt>
                <c:pt idx="50689">
                  <c:v>-10.334500000000006</c:v>
                </c:pt>
                <c:pt idx="50690">
                  <c:v>-10.33250000000001</c:v>
                </c:pt>
                <c:pt idx="50691">
                  <c:v>-10.330500000000001</c:v>
                </c:pt>
                <c:pt idx="50692">
                  <c:v>-10.328500000000005</c:v>
                </c:pt>
                <c:pt idx="50693">
                  <c:v>-10.32650000000001</c:v>
                </c:pt>
                <c:pt idx="50694">
                  <c:v>-10.3245</c:v>
                </c:pt>
                <c:pt idx="50695">
                  <c:v>-10.322500000000005</c:v>
                </c:pt>
                <c:pt idx="50696">
                  <c:v>-10.32050000000001</c:v>
                </c:pt>
                <c:pt idx="50697">
                  <c:v>-10.3185</c:v>
                </c:pt>
                <c:pt idx="50698">
                  <c:v>-10.316500000000005</c:v>
                </c:pt>
                <c:pt idx="50699">
                  <c:v>-10.31450000000001</c:v>
                </c:pt>
                <c:pt idx="50700">
                  <c:v>-10.3125</c:v>
                </c:pt>
                <c:pt idx="50701">
                  <c:v>-10.310500000000005</c:v>
                </c:pt>
                <c:pt idx="50702">
                  <c:v>-10.308500000000009</c:v>
                </c:pt>
                <c:pt idx="50703">
                  <c:v>-10.3065</c:v>
                </c:pt>
                <c:pt idx="50704">
                  <c:v>-10.304500000000004</c:v>
                </c:pt>
                <c:pt idx="50705">
                  <c:v>-10.302500000000009</c:v>
                </c:pt>
                <c:pt idx="50706">
                  <c:v>-10.3005</c:v>
                </c:pt>
                <c:pt idx="50707">
                  <c:v>-10.298500000000004</c:v>
                </c:pt>
                <c:pt idx="50708">
                  <c:v>-10.296500000000009</c:v>
                </c:pt>
                <c:pt idx="50709">
                  <c:v>-10.294499999999999</c:v>
                </c:pt>
                <c:pt idx="50710">
                  <c:v>-10.292500000000004</c:v>
                </c:pt>
                <c:pt idx="50711">
                  <c:v>-10.290500000000009</c:v>
                </c:pt>
                <c:pt idx="50712">
                  <c:v>-10.288499999999999</c:v>
                </c:pt>
                <c:pt idx="50713">
                  <c:v>-10.286500000000004</c:v>
                </c:pt>
                <c:pt idx="50714">
                  <c:v>-10.284500000000008</c:v>
                </c:pt>
                <c:pt idx="50715">
                  <c:v>-10.282499999999999</c:v>
                </c:pt>
                <c:pt idx="50716">
                  <c:v>-10.280500000000004</c:v>
                </c:pt>
                <c:pt idx="50717">
                  <c:v>-10.278500000000008</c:v>
                </c:pt>
                <c:pt idx="50718">
                  <c:v>-10.276499999999999</c:v>
                </c:pt>
                <c:pt idx="50719">
                  <c:v>-10.274500000000003</c:v>
                </c:pt>
                <c:pt idx="50720">
                  <c:v>-10.272500000000008</c:v>
                </c:pt>
                <c:pt idx="50721">
                  <c:v>-10.270500000000013</c:v>
                </c:pt>
                <c:pt idx="50722">
                  <c:v>-10.268500000000003</c:v>
                </c:pt>
                <c:pt idx="50723">
                  <c:v>-10.266500000000008</c:v>
                </c:pt>
                <c:pt idx="50724">
                  <c:v>-10.264500000000012</c:v>
                </c:pt>
                <c:pt idx="50725">
                  <c:v>-10.262500000000003</c:v>
                </c:pt>
                <c:pt idx="50726">
                  <c:v>-10.260500000000008</c:v>
                </c:pt>
                <c:pt idx="50727">
                  <c:v>-10.258500000000012</c:v>
                </c:pt>
                <c:pt idx="50728">
                  <c:v>-10.256500000000003</c:v>
                </c:pt>
                <c:pt idx="50729">
                  <c:v>-10.254500000000007</c:v>
                </c:pt>
                <c:pt idx="50730">
                  <c:v>-10.252500000000012</c:v>
                </c:pt>
                <c:pt idx="50731">
                  <c:v>-10.250500000000002</c:v>
                </c:pt>
                <c:pt idx="50732">
                  <c:v>-10.248500000000007</c:v>
                </c:pt>
                <c:pt idx="50733">
                  <c:v>-10.246500000000012</c:v>
                </c:pt>
                <c:pt idx="50734">
                  <c:v>-10.244500000000002</c:v>
                </c:pt>
                <c:pt idx="50735">
                  <c:v>-10.242500000000007</c:v>
                </c:pt>
                <c:pt idx="50736">
                  <c:v>-10.240500000000011</c:v>
                </c:pt>
                <c:pt idx="50737">
                  <c:v>-10.238500000000002</c:v>
                </c:pt>
                <c:pt idx="50738">
                  <c:v>-10.236500000000007</c:v>
                </c:pt>
                <c:pt idx="50739">
                  <c:v>-10.234500000000011</c:v>
                </c:pt>
                <c:pt idx="50740">
                  <c:v>-10.232500000000002</c:v>
                </c:pt>
                <c:pt idx="50741">
                  <c:v>-10.230500000000006</c:v>
                </c:pt>
                <c:pt idx="50742">
                  <c:v>-10.228500000000011</c:v>
                </c:pt>
                <c:pt idx="50743">
                  <c:v>-10.226500000000001</c:v>
                </c:pt>
                <c:pt idx="50744">
                  <c:v>-10.224500000000006</c:v>
                </c:pt>
                <c:pt idx="50745">
                  <c:v>-10.222500000000011</c:v>
                </c:pt>
                <c:pt idx="50746">
                  <c:v>-10.220500000000001</c:v>
                </c:pt>
                <c:pt idx="50747">
                  <c:v>-10.218500000000006</c:v>
                </c:pt>
                <c:pt idx="50748">
                  <c:v>-10.216500000000011</c:v>
                </c:pt>
                <c:pt idx="50749">
                  <c:v>-10.214500000000001</c:v>
                </c:pt>
                <c:pt idx="50750">
                  <c:v>-10.212500000000006</c:v>
                </c:pt>
                <c:pt idx="50751">
                  <c:v>-10.21050000000001</c:v>
                </c:pt>
                <c:pt idx="50752">
                  <c:v>-10.208500000000001</c:v>
                </c:pt>
                <c:pt idx="50753">
                  <c:v>-10.206500000000005</c:v>
                </c:pt>
                <c:pt idx="50754">
                  <c:v>-10.20450000000001</c:v>
                </c:pt>
                <c:pt idx="50755">
                  <c:v>-10.202500000000001</c:v>
                </c:pt>
                <c:pt idx="50756">
                  <c:v>-10.200500000000005</c:v>
                </c:pt>
                <c:pt idx="50757">
                  <c:v>-10.19850000000001</c:v>
                </c:pt>
                <c:pt idx="50758">
                  <c:v>-10.1965</c:v>
                </c:pt>
                <c:pt idx="50759">
                  <c:v>-10.194500000000005</c:v>
                </c:pt>
                <c:pt idx="50760">
                  <c:v>-10.19250000000001</c:v>
                </c:pt>
                <c:pt idx="50761">
                  <c:v>-10.1905</c:v>
                </c:pt>
                <c:pt idx="50762">
                  <c:v>-10.188500000000005</c:v>
                </c:pt>
                <c:pt idx="50763">
                  <c:v>-10.186500000000009</c:v>
                </c:pt>
                <c:pt idx="50764">
                  <c:v>-10.1845</c:v>
                </c:pt>
                <c:pt idx="50765">
                  <c:v>-10.182500000000005</c:v>
                </c:pt>
                <c:pt idx="50766">
                  <c:v>-10.180500000000009</c:v>
                </c:pt>
                <c:pt idx="50767">
                  <c:v>-10.1785</c:v>
                </c:pt>
                <c:pt idx="50768">
                  <c:v>-10.176500000000004</c:v>
                </c:pt>
                <c:pt idx="50769">
                  <c:v>-10.174500000000009</c:v>
                </c:pt>
                <c:pt idx="50770">
                  <c:v>-10.172499999999999</c:v>
                </c:pt>
                <c:pt idx="50771">
                  <c:v>-10.170500000000004</c:v>
                </c:pt>
                <c:pt idx="50772">
                  <c:v>-10.168500000000009</c:v>
                </c:pt>
                <c:pt idx="50773">
                  <c:v>-10.166499999999999</c:v>
                </c:pt>
                <c:pt idx="50774">
                  <c:v>-10.164500000000004</c:v>
                </c:pt>
                <c:pt idx="50775">
                  <c:v>-10.162500000000009</c:v>
                </c:pt>
                <c:pt idx="50776">
                  <c:v>-10.160499999999999</c:v>
                </c:pt>
                <c:pt idx="50777">
                  <c:v>-10.158500000000004</c:v>
                </c:pt>
                <c:pt idx="50778">
                  <c:v>-10.156500000000008</c:v>
                </c:pt>
                <c:pt idx="50779">
                  <c:v>-10.154499999999999</c:v>
                </c:pt>
                <c:pt idx="50780">
                  <c:v>-10.152500000000003</c:v>
                </c:pt>
                <c:pt idx="50781">
                  <c:v>-10.150500000000008</c:v>
                </c:pt>
                <c:pt idx="50782">
                  <c:v>-10.148500000000013</c:v>
                </c:pt>
                <c:pt idx="50783">
                  <c:v>-10.146500000000003</c:v>
                </c:pt>
                <c:pt idx="50784">
                  <c:v>-10.144500000000008</c:v>
                </c:pt>
                <c:pt idx="50785">
                  <c:v>-10.142500000000013</c:v>
                </c:pt>
                <c:pt idx="50786">
                  <c:v>-10.140500000000003</c:v>
                </c:pt>
                <c:pt idx="50787">
                  <c:v>-10.138500000000008</c:v>
                </c:pt>
                <c:pt idx="50788">
                  <c:v>-10.136500000000012</c:v>
                </c:pt>
                <c:pt idx="50789">
                  <c:v>-10.134500000000003</c:v>
                </c:pt>
                <c:pt idx="50790">
                  <c:v>-10.132500000000007</c:v>
                </c:pt>
                <c:pt idx="50791">
                  <c:v>-10.130500000000012</c:v>
                </c:pt>
                <c:pt idx="50792">
                  <c:v>-10.128500000000003</c:v>
                </c:pt>
                <c:pt idx="50793">
                  <c:v>-10.126500000000007</c:v>
                </c:pt>
                <c:pt idx="50794">
                  <c:v>-10.124500000000012</c:v>
                </c:pt>
                <c:pt idx="50795">
                  <c:v>-10.122500000000002</c:v>
                </c:pt>
                <c:pt idx="50796">
                  <c:v>-10.120500000000007</c:v>
                </c:pt>
                <c:pt idx="50797">
                  <c:v>-10.118500000000012</c:v>
                </c:pt>
                <c:pt idx="50798">
                  <c:v>-10.116500000000002</c:v>
                </c:pt>
                <c:pt idx="50799">
                  <c:v>-10.114500000000007</c:v>
                </c:pt>
                <c:pt idx="50800">
                  <c:v>-10.112500000000011</c:v>
                </c:pt>
                <c:pt idx="50801">
                  <c:v>-10.110500000000002</c:v>
                </c:pt>
                <c:pt idx="50802">
                  <c:v>-10.108500000000006</c:v>
                </c:pt>
                <c:pt idx="50803">
                  <c:v>-10.106500000000011</c:v>
                </c:pt>
                <c:pt idx="50804">
                  <c:v>-10.104500000000002</c:v>
                </c:pt>
                <c:pt idx="50805">
                  <c:v>-10.102500000000006</c:v>
                </c:pt>
                <c:pt idx="50806">
                  <c:v>-10.100500000000011</c:v>
                </c:pt>
                <c:pt idx="50807">
                  <c:v>-10.098500000000001</c:v>
                </c:pt>
                <c:pt idx="50808">
                  <c:v>-10.096500000000006</c:v>
                </c:pt>
                <c:pt idx="50809">
                  <c:v>-10.094500000000011</c:v>
                </c:pt>
                <c:pt idx="50810">
                  <c:v>-10.092500000000001</c:v>
                </c:pt>
                <c:pt idx="50811">
                  <c:v>-10.090500000000006</c:v>
                </c:pt>
                <c:pt idx="50812">
                  <c:v>-10.08850000000001</c:v>
                </c:pt>
                <c:pt idx="50813">
                  <c:v>-10.086500000000001</c:v>
                </c:pt>
                <c:pt idx="50814">
                  <c:v>-10.084500000000006</c:v>
                </c:pt>
                <c:pt idx="50815">
                  <c:v>-10.08250000000001</c:v>
                </c:pt>
                <c:pt idx="50816">
                  <c:v>-10.080500000000001</c:v>
                </c:pt>
                <c:pt idx="50817">
                  <c:v>-10.078500000000005</c:v>
                </c:pt>
                <c:pt idx="50818">
                  <c:v>-10.07650000000001</c:v>
                </c:pt>
                <c:pt idx="50819">
                  <c:v>-10.0745</c:v>
                </c:pt>
                <c:pt idx="50820">
                  <c:v>-10.072500000000005</c:v>
                </c:pt>
                <c:pt idx="50821">
                  <c:v>-10.07050000000001</c:v>
                </c:pt>
                <c:pt idx="50822">
                  <c:v>-10.0685</c:v>
                </c:pt>
                <c:pt idx="50823">
                  <c:v>-10.066500000000005</c:v>
                </c:pt>
                <c:pt idx="50824">
                  <c:v>-10.06450000000001</c:v>
                </c:pt>
                <c:pt idx="50825">
                  <c:v>-10.0625</c:v>
                </c:pt>
                <c:pt idx="50826">
                  <c:v>-10.060500000000005</c:v>
                </c:pt>
                <c:pt idx="50827">
                  <c:v>-10.058500000000009</c:v>
                </c:pt>
                <c:pt idx="50828">
                  <c:v>-10.0565</c:v>
                </c:pt>
                <c:pt idx="50829">
                  <c:v>-10.054500000000004</c:v>
                </c:pt>
                <c:pt idx="50830">
                  <c:v>-10.052500000000009</c:v>
                </c:pt>
                <c:pt idx="50831">
                  <c:v>-10.0505</c:v>
                </c:pt>
                <c:pt idx="50832">
                  <c:v>-10.048500000000004</c:v>
                </c:pt>
                <c:pt idx="50833">
                  <c:v>-10.046500000000009</c:v>
                </c:pt>
                <c:pt idx="50834">
                  <c:v>-10.044499999999999</c:v>
                </c:pt>
                <c:pt idx="50835">
                  <c:v>-10.042500000000004</c:v>
                </c:pt>
                <c:pt idx="50836">
                  <c:v>-10.040500000000009</c:v>
                </c:pt>
                <c:pt idx="50837">
                  <c:v>-10.038499999999999</c:v>
                </c:pt>
                <c:pt idx="50838">
                  <c:v>-10.036500000000004</c:v>
                </c:pt>
                <c:pt idx="50839">
                  <c:v>-10.034500000000008</c:v>
                </c:pt>
                <c:pt idx="50840">
                  <c:v>-10.032499999999999</c:v>
                </c:pt>
                <c:pt idx="50841">
                  <c:v>-10.030500000000004</c:v>
                </c:pt>
                <c:pt idx="50842">
                  <c:v>-10.028500000000008</c:v>
                </c:pt>
                <c:pt idx="50843">
                  <c:v>-10.026499999999999</c:v>
                </c:pt>
                <c:pt idx="50844">
                  <c:v>-10.024500000000003</c:v>
                </c:pt>
                <c:pt idx="50845">
                  <c:v>-10.022500000000008</c:v>
                </c:pt>
                <c:pt idx="50846">
                  <c:v>-10.020500000000013</c:v>
                </c:pt>
                <c:pt idx="50847">
                  <c:v>-10.018500000000003</c:v>
                </c:pt>
                <c:pt idx="50848">
                  <c:v>-10.016500000000008</c:v>
                </c:pt>
                <c:pt idx="50849">
                  <c:v>-10.014500000000012</c:v>
                </c:pt>
                <c:pt idx="50850">
                  <c:v>-10.012500000000003</c:v>
                </c:pt>
                <c:pt idx="50851">
                  <c:v>-10.010500000000008</c:v>
                </c:pt>
                <c:pt idx="50852">
                  <c:v>-10.008500000000012</c:v>
                </c:pt>
                <c:pt idx="50853">
                  <c:v>-10.006500000000003</c:v>
                </c:pt>
                <c:pt idx="50854">
                  <c:v>-10.004500000000007</c:v>
                </c:pt>
                <c:pt idx="50855">
                  <c:v>-10.002500000000012</c:v>
                </c:pt>
                <c:pt idx="50856">
                  <c:v>-10.000500000000002</c:v>
                </c:pt>
                <c:pt idx="50857">
                  <c:v>-9.998500000000007</c:v>
                </c:pt>
                <c:pt idx="50858">
                  <c:v>-9.9965000000000117</c:v>
                </c:pt>
                <c:pt idx="50859">
                  <c:v>-9.9945000000000022</c:v>
                </c:pt>
                <c:pt idx="50860">
                  <c:v>-9.9925000000000068</c:v>
                </c:pt>
                <c:pt idx="50861">
                  <c:v>-9.9905000000000115</c:v>
                </c:pt>
                <c:pt idx="50862">
                  <c:v>-9.9885000000000019</c:v>
                </c:pt>
                <c:pt idx="50863">
                  <c:v>-9.9865000000000066</c:v>
                </c:pt>
                <c:pt idx="50864">
                  <c:v>-9.9845000000000113</c:v>
                </c:pt>
                <c:pt idx="50865">
                  <c:v>-9.9825000000000017</c:v>
                </c:pt>
                <c:pt idx="50866">
                  <c:v>-9.9805000000000064</c:v>
                </c:pt>
                <c:pt idx="50867">
                  <c:v>-9.978500000000011</c:v>
                </c:pt>
                <c:pt idx="50868">
                  <c:v>-9.9765000000000015</c:v>
                </c:pt>
                <c:pt idx="50869">
                  <c:v>-9.9745000000000061</c:v>
                </c:pt>
                <c:pt idx="50870">
                  <c:v>-9.9725000000000108</c:v>
                </c:pt>
                <c:pt idx="50871">
                  <c:v>-9.9705000000000013</c:v>
                </c:pt>
                <c:pt idx="50872">
                  <c:v>-9.9685000000000059</c:v>
                </c:pt>
                <c:pt idx="50873">
                  <c:v>-9.9665000000000106</c:v>
                </c:pt>
                <c:pt idx="50874">
                  <c:v>-9.964500000000001</c:v>
                </c:pt>
                <c:pt idx="50875">
                  <c:v>-9.9625000000000057</c:v>
                </c:pt>
                <c:pt idx="50876">
                  <c:v>-9.9605000000000103</c:v>
                </c:pt>
                <c:pt idx="50877">
                  <c:v>-9.9585000000000008</c:v>
                </c:pt>
                <c:pt idx="50878">
                  <c:v>-9.9565000000000055</c:v>
                </c:pt>
                <c:pt idx="50879">
                  <c:v>-9.9545000000000101</c:v>
                </c:pt>
                <c:pt idx="50880">
                  <c:v>-9.9525000000000006</c:v>
                </c:pt>
                <c:pt idx="50881">
                  <c:v>-9.9505000000000052</c:v>
                </c:pt>
                <c:pt idx="50882">
                  <c:v>-9.9485000000000099</c:v>
                </c:pt>
                <c:pt idx="50883">
                  <c:v>-9.9465000000000003</c:v>
                </c:pt>
                <c:pt idx="50884">
                  <c:v>-9.944500000000005</c:v>
                </c:pt>
                <c:pt idx="50885">
                  <c:v>-9.9425000000000097</c:v>
                </c:pt>
                <c:pt idx="50886">
                  <c:v>-9.9405000000000001</c:v>
                </c:pt>
                <c:pt idx="50887">
                  <c:v>-9.9385000000000048</c:v>
                </c:pt>
                <c:pt idx="50888">
                  <c:v>-9.9365000000000094</c:v>
                </c:pt>
                <c:pt idx="50889">
                  <c:v>-9.9344999999999999</c:v>
                </c:pt>
                <c:pt idx="50890">
                  <c:v>-9.9325000000000045</c:v>
                </c:pt>
                <c:pt idx="50891">
                  <c:v>-9.9305000000000092</c:v>
                </c:pt>
                <c:pt idx="50892">
                  <c:v>-9.9284999999999997</c:v>
                </c:pt>
                <c:pt idx="50893">
                  <c:v>-9.9265000000000043</c:v>
                </c:pt>
                <c:pt idx="50894">
                  <c:v>-9.924500000000009</c:v>
                </c:pt>
                <c:pt idx="50895">
                  <c:v>-9.9224999999999994</c:v>
                </c:pt>
                <c:pt idx="50896">
                  <c:v>-9.9205000000000041</c:v>
                </c:pt>
                <c:pt idx="50897">
                  <c:v>-9.9185000000000088</c:v>
                </c:pt>
                <c:pt idx="50898">
                  <c:v>-9.9164999999999992</c:v>
                </c:pt>
                <c:pt idx="50899">
                  <c:v>-9.9145000000000039</c:v>
                </c:pt>
                <c:pt idx="50900">
                  <c:v>-9.9125000000000085</c:v>
                </c:pt>
                <c:pt idx="50901">
                  <c:v>-9.910499999999999</c:v>
                </c:pt>
                <c:pt idx="50902">
                  <c:v>-9.9085000000000036</c:v>
                </c:pt>
                <c:pt idx="50903">
                  <c:v>-9.9065000000000083</c:v>
                </c:pt>
                <c:pt idx="50904">
                  <c:v>-9.9044999999999987</c:v>
                </c:pt>
                <c:pt idx="50905">
                  <c:v>-9.9025000000000034</c:v>
                </c:pt>
                <c:pt idx="50906">
                  <c:v>-9.9005000000000081</c:v>
                </c:pt>
                <c:pt idx="50907">
                  <c:v>-9.8985000000000127</c:v>
                </c:pt>
                <c:pt idx="50908">
                  <c:v>-9.8965000000000032</c:v>
                </c:pt>
                <c:pt idx="50909">
                  <c:v>-9.8945000000000078</c:v>
                </c:pt>
                <c:pt idx="50910">
                  <c:v>-9.8925000000000125</c:v>
                </c:pt>
                <c:pt idx="50911">
                  <c:v>-9.890500000000003</c:v>
                </c:pt>
                <c:pt idx="50912">
                  <c:v>-9.8885000000000076</c:v>
                </c:pt>
                <c:pt idx="50913">
                  <c:v>-9.8865000000000123</c:v>
                </c:pt>
                <c:pt idx="50914">
                  <c:v>-9.8845000000000027</c:v>
                </c:pt>
                <c:pt idx="50915">
                  <c:v>-9.8825000000000074</c:v>
                </c:pt>
                <c:pt idx="50916">
                  <c:v>-9.8805000000000121</c:v>
                </c:pt>
                <c:pt idx="50917">
                  <c:v>-9.8785000000000025</c:v>
                </c:pt>
                <c:pt idx="50918">
                  <c:v>-9.8765000000000072</c:v>
                </c:pt>
                <c:pt idx="50919">
                  <c:v>-9.8745000000000118</c:v>
                </c:pt>
                <c:pt idx="50920">
                  <c:v>-9.8725000000000023</c:v>
                </c:pt>
                <c:pt idx="50921">
                  <c:v>-9.8705000000000069</c:v>
                </c:pt>
                <c:pt idx="50922">
                  <c:v>-9.8685000000000116</c:v>
                </c:pt>
                <c:pt idx="50923">
                  <c:v>-9.866500000000002</c:v>
                </c:pt>
                <c:pt idx="50924">
                  <c:v>-9.8645000000000067</c:v>
                </c:pt>
                <c:pt idx="50925">
                  <c:v>-9.8625000000000114</c:v>
                </c:pt>
                <c:pt idx="50926">
                  <c:v>-9.8605000000000018</c:v>
                </c:pt>
                <c:pt idx="50927">
                  <c:v>-9.8585000000000065</c:v>
                </c:pt>
                <c:pt idx="50928">
                  <c:v>-9.8565000000000111</c:v>
                </c:pt>
                <c:pt idx="50929">
                  <c:v>-9.8545000000000016</c:v>
                </c:pt>
                <c:pt idx="50930">
                  <c:v>-9.8525000000000063</c:v>
                </c:pt>
                <c:pt idx="50931">
                  <c:v>-9.8505000000000109</c:v>
                </c:pt>
                <c:pt idx="50932">
                  <c:v>-9.8485000000000014</c:v>
                </c:pt>
                <c:pt idx="50933">
                  <c:v>-9.846500000000006</c:v>
                </c:pt>
                <c:pt idx="50934">
                  <c:v>-9.8445000000000107</c:v>
                </c:pt>
                <c:pt idx="50935">
                  <c:v>-9.8425000000000011</c:v>
                </c:pt>
                <c:pt idx="50936">
                  <c:v>-9.8405000000000058</c:v>
                </c:pt>
                <c:pt idx="50937">
                  <c:v>-9.8385000000000105</c:v>
                </c:pt>
                <c:pt idx="50938">
                  <c:v>-9.8365000000000009</c:v>
                </c:pt>
                <c:pt idx="50939">
                  <c:v>-9.8345000000000056</c:v>
                </c:pt>
                <c:pt idx="50940">
                  <c:v>-9.8325000000000102</c:v>
                </c:pt>
                <c:pt idx="50941">
                  <c:v>-9.8305000000000007</c:v>
                </c:pt>
                <c:pt idx="50942">
                  <c:v>-9.8285000000000053</c:v>
                </c:pt>
                <c:pt idx="50943">
                  <c:v>-9.82650000000001</c:v>
                </c:pt>
                <c:pt idx="50944">
                  <c:v>-9.8245000000000005</c:v>
                </c:pt>
                <c:pt idx="50945">
                  <c:v>-9.8225000000000051</c:v>
                </c:pt>
                <c:pt idx="50946">
                  <c:v>-9.8205000000000098</c:v>
                </c:pt>
                <c:pt idx="50947">
                  <c:v>-9.8185000000000002</c:v>
                </c:pt>
                <c:pt idx="50948">
                  <c:v>-9.8165000000000049</c:v>
                </c:pt>
                <c:pt idx="50949">
                  <c:v>-9.8145000000000095</c:v>
                </c:pt>
                <c:pt idx="50950">
                  <c:v>-9.8125</c:v>
                </c:pt>
                <c:pt idx="50951">
                  <c:v>-9.8105000000000047</c:v>
                </c:pt>
                <c:pt idx="50952">
                  <c:v>-9.8085000000000093</c:v>
                </c:pt>
                <c:pt idx="50953">
                  <c:v>-9.8064999999999998</c:v>
                </c:pt>
                <c:pt idx="50954">
                  <c:v>-9.8045000000000044</c:v>
                </c:pt>
                <c:pt idx="50955">
                  <c:v>-9.8025000000000091</c:v>
                </c:pt>
                <c:pt idx="50956">
                  <c:v>-9.8004999999999995</c:v>
                </c:pt>
                <c:pt idx="50957">
                  <c:v>-9.7985000000000042</c:v>
                </c:pt>
                <c:pt idx="50958">
                  <c:v>-9.7965000000000089</c:v>
                </c:pt>
                <c:pt idx="50959">
                  <c:v>-9.7944999999999993</c:v>
                </c:pt>
                <c:pt idx="50960">
                  <c:v>-9.792500000000004</c:v>
                </c:pt>
                <c:pt idx="50961">
                  <c:v>-9.7905000000000086</c:v>
                </c:pt>
                <c:pt idx="50962">
                  <c:v>-9.7884999999999991</c:v>
                </c:pt>
                <c:pt idx="50963">
                  <c:v>-9.7865000000000038</c:v>
                </c:pt>
                <c:pt idx="50964">
                  <c:v>-9.7845000000000084</c:v>
                </c:pt>
                <c:pt idx="50965">
                  <c:v>-9.7824999999999989</c:v>
                </c:pt>
                <c:pt idx="50966">
                  <c:v>-9.7805000000000035</c:v>
                </c:pt>
                <c:pt idx="50967">
                  <c:v>-9.7785000000000082</c:v>
                </c:pt>
                <c:pt idx="50968">
                  <c:v>-9.7764999999999986</c:v>
                </c:pt>
                <c:pt idx="50969">
                  <c:v>-9.7745000000000033</c:v>
                </c:pt>
                <c:pt idx="50970">
                  <c:v>-9.772500000000008</c:v>
                </c:pt>
                <c:pt idx="50971">
                  <c:v>-9.7705000000000126</c:v>
                </c:pt>
                <c:pt idx="50972">
                  <c:v>-9.7685000000000031</c:v>
                </c:pt>
                <c:pt idx="50973">
                  <c:v>-9.7665000000000077</c:v>
                </c:pt>
                <c:pt idx="50974">
                  <c:v>-9.7645000000000124</c:v>
                </c:pt>
                <c:pt idx="50975">
                  <c:v>-9.7625000000000028</c:v>
                </c:pt>
                <c:pt idx="50976">
                  <c:v>-9.7605000000000075</c:v>
                </c:pt>
                <c:pt idx="50977">
                  <c:v>-9.7585000000000122</c:v>
                </c:pt>
                <c:pt idx="50978">
                  <c:v>-9.7565000000000026</c:v>
                </c:pt>
                <c:pt idx="50979">
                  <c:v>-9.7545000000000073</c:v>
                </c:pt>
                <c:pt idx="50980">
                  <c:v>-9.7525000000000119</c:v>
                </c:pt>
                <c:pt idx="50981">
                  <c:v>-9.7505000000000024</c:v>
                </c:pt>
                <c:pt idx="50982">
                  <c:v>-9.748500000000007</c:v>
                </c:pt>
                <c:pt idx="50983">
                  <c:v>-9.7465000000000117</c:v>
                </c:pt>
                <c:pt idx="50984">
                  <c:v>-9.7445000000000022</c:v>
                </c:pt>
                <c:pt idx="50985">
                  <c:v>-9.7425000000000068</c:v>
                </c:pt>
                <c:pt idx="50986">
                  <c:v>-9.7405000000000115</c:v>
                </c:pt>
                <c:pt idx="50987">
                  <c:v>-9.7385000000000019</c:v>
                </c:pt>
                <c:pt idx="50988">
                  <c:v>-9.7365000000000066</c:v>
                </c:pt>
                <c:pt idx="50989">
                  <c:v>-9.7345000000000113</c:v>
                </c:pt>
                <c:pt idx="50990">
                  <c:v>-9.7325000000000017</c:v>
                </c:pt>
                <c:pt idx="50991">
                  <c:v>-9.7305000000000064</c:v>
                </c:pt>
                <c:pt idx="50992">
                  <c:v>-9.728500000000011</c:v>
                </c:pt>
                <c:pt idx="50993">
                  <c:v>-9.7265000000000015</c:v>
                </c:pt>
                <c:pt idx="50994">
                  <c:v>-9.7245000000000061</c:v>
                </c:pt>
                <c:pt idx="50995">
                  <c:v>-9.7225000000000108</c:v>
                </c:pt>
                <c:pt idx="50996">
                  <c:v>-9.7205000000000013</c:v>
                </c:pt>
                <c:pt idx="50997">
                  <c:v>-9.7185000000000059</c:v>
                </c:pt>
                <c:pt idx="50998">
                  <c:v>-9.7165000000000106</c:v>
                </c:pt>
                <c:pt idx="50999">
                  <c:v>-9.714500000000001</c:v>
                </c:pt>
                <c:pt idx="51000">
                  <c:v>-9.7125000000000057</c:v>
                </c:pt>
                <c:pt idx="51001">
                  <c:v>-9.7105000000000103</c:v>
                </c:pt>
                <c:pt idx="51002">
                  <c:v>-9.7085000000000008</c:v>
                </c:pt>
                <c:pt idx="51003">
                  <c:v>-9.7065000000000055</c:v>
                </c:pt>
                <c:pt idx="51004">
                  <c:v>-9.7045000000000101</c:v>
                </c:pt>
                <c:pt idx="51005">
                  <c:v>-9.7025000000000006</c:v>
                </c:pt>
                <c:pt idx="51006">
                  <c:v>-9.7005000000000052</c:v>
                </c:pt>
                <c:pt idx="51007">
                  <c:v>-9.6985000000000099</c:v>
                </c:pt>
                <c:pt idx="51008">
                  <c:v>-9.6965000000000003</c:v>
                </c:pt>
                <c:pt idx="51009">
                  <c:v>-9.694500000000005</c:v>
                </c:pt>
                <c:pt idx="51010">
                  <c:v>-9.6925000000000097</c:v>
                </c:pt>
                <c:pt idx="51011">
                  <c:v>-9.6905000000000001</c:v>
                </c:pt>
                <c:pt idx="51012">
                  <c:v>-9.6885000000000048</c:v>
                </c:pt>
                <c:pt idx="51013">
                  <c:v>-9.6865000000000094</c:v>
                </c:pt>
                <c:pt idx="51014">
                  <c:v>-9.6844999999999999</c:v>
                </c:pt>
                <c:pt idx="51015">
                  <c:v>-9.6825000000000045</c:v>
                </c:pt>
                <c:pt idx="51016">
                  <c:v>-9.6805000000000092</c:v>
                </c:pt>
                <c:pt idx="51017">
                  <c:v>-9.6784999999999997</c:v>
                </c:pt>
                <c:pt idx="51018">
                  <c:v>-9.6765000000000043</c:v>
                </c:pt>
                <c:pt idx="51019">
                  <c:v>-9.674500000000009</c:v>
                </c:pt>
                <c:pt idx="51020">
                  <c:v>-9.6724999999999994</c:v>
                </c:pt>
                <c:pt idx="51021">
                  <c:v>-9.6705000000000041</c:v>
                </c:pt>
                <c:pt idx="51022">
                  <c:v>-9.6685000000000088</c:v>
                </c:pt>
                <c:pt idx="51023">
                  <c:v>-9.6664999999999992</c:v>
                </c:pt>
                <c:pt idx="51024">
                  <c:v>-9.6645000000000039</c:v>
                </c:pt>
                <c:pt idx="51025">
                  <c:v>-9.6625000000000085</c:v>
                </c:pt>
                <c:pt idx="51026">
                  <c:v>-9.660499999999999</c:v>
                </c:pt>
                <c:pt idx="51027">
                  <c:v>-9.6585000000000036</c:v>
                </c:pt>
                <c:pt idx="51028">
                  <c:v>-9.6565000000000083</c:v>
                </c:pt>
                <c:pt idx="51029">
                  <c:v>-9.6544999999999987</c:v>
                </c:pt>
                <c:pt idx="51030">
                  <c:v>-9.6525000000000034</c:v>
                </c:pt>
                <c:pt idx="51031">
                  <c:v>-9.6505000000000081</c:v>
                </c:pt>
                <c:pt idx="51032">
                  <c:v>-9.6485000000000127</c:v>
                </c:pt>
                <c:pt idx="51033">
                  <c:v>-9.6465000000000032</c:v>
                </c:pt>
                <c:pt idx="51034">
                  <c:v>-9.6445000000000078</c:v>
                </c:pt>
                <c:pt idx="51035">
                  <c:v>-9.6425000000000125</c:v>
                </c:pt>
                <c:pt idx="51036">
                  <c:v>-9.640500000000003</c:v>
                </c:pt>
                <c:pt idx="51037">
                  <c:v>-9.6385000000000076</c:v>
                </c:pt>
                <c:pt idx="51038">
                  <c:v>-9.6365000000000123</c:v>
                </c:pt>
                <c:pt idx="51039">
                  <c:v>-9.6345000000000027</c:v>
                </c:pt>
                <c:pt idx="51040">
                  <c:v>-9.6325000000000074</c:v>
                </c:pt>
                <c:pt idx="51041">
                  <c:v>-9.6305000000000121</c:v>
                </c:pt>
                <c:pt idx="51042">
                  <c:v>-9.6285000000000025</c:v>
                </c:pt>
                <c:pt idx="51043">
                  <c:v>-9.6265000000000072</c:v>
                </c:pt>
                <c:pt idx="51044">
                  <c:v>-9.6245000000000118</c:v>
                </c:pt>
                <c:pt idx="51045">
                  <c:v>-9.6225000000000023</c:v>
                </c:pt>
                <c:pt idx="51046">
                  <c:v>-9.6205000000000069</c:v>
                </c:pt>
                <c:pt idx="51047">
                  <c:v>-9.6185000000000116</c:v>
                </c:pt>
                <c:pt idx="51048">
                  <c:v>-9.616500000000002</c:v>
                </c:pt>
                <c:pt idx="51049">
                  <c:v>-9.6145000000000067</c:v>
                </c:pt>
                <c:pt idx="51050">
                  <c:v>-9.6125000000000114</c:v>
                </c:pt>
                <c:pt idx="51051">
                  <c:v>-9.6105000000000018</c:v>
                </c:pt>
                <c:pt idx="51052">
                  <c:v>-9.6085000000000065</c:v>
                </c:pt>
                <c:pt idx="51053">
                  <c:v>-9.6065000000000111</c:v>
                </c:pt>
                <c:pt idx="51054">
                  <c:v>-9.6045000000000016</c:v>
                </c:pt>
                <c:pt idx="51055">
                  <c:v>-9.6025000000000063</c:v>
                </c:pt>
                <c:pt idx="51056">
                  <c:v>-9.6005000000000109</c:v>
                </c:pt>
                <c:pt idx="51057">
                  <c:v>-9.5985000000000014</c:v>
                </c:pt>
                <c:pt idx="51058">
                  <c:v>-9.596500000000006</c:v>
                </c:pt>
                <c:pt idx="51059">
                  <c:v>-9.5945000000000107</c:v>
                </c:pt>
                <c:pt idx="51060">
                  <c:v>-9.5925000000000011</c:v>
                </c:pt>
                <c:pt idx="51061">
                  <c:v>-9.5905000000000058</c:v>
                </c:pt>
                <c:pt idx="51062">
                  <c:v>-9.5885000000000105</c:v>
                </c:pt>
                <c:pt idx="51063">
                  <c:v>-9.5865000000000009</c:v>
                </c:pt>
                <c:pt idx="51064">
                  <c:v>-9.5845000000000056</c:v>
                </c:pt>
                <c:pt idx="51065">
                  <c:v>-9.5825000000000102</c:v>
                </c:pt>
                <c:pt idx="51066">
                  <c:v>-9.5805000000000007</c:v>
                </c:pt>
                <c:pt idx="51067">
                  <c:v>-9.5785000000000053</c:v>
                </c:pt>
                <c:pt idx="51068">
                  <c:v>-9.57650000000001</c:v>
                </c:pt>
                <c:pt idx="51069">
                  <c:v>-9.5745000000000005</c:v>
                </c:pt>
                <c:pt idx="51070">
                  <c:v>-9.5725000000000051</c:v>
                </c:pt>
                <c:pt idx="51071">
                  <c:v>-9.5705000000000098</c:v>
                </c:pt>
                <c:pt idx="51072">
                  <c:v>-9.5685000000000002</c:v>
                </c:pt>
                <c:pt idx="51073">
                  <c:v>-9.5665000000000049</c:v>
                </c:pt>
                <c:pt idx="51074">
                  <c:v>-9.5645000000000095</c:v>
                </c:pt>
                <c:pt idx="51075">
                  <c:v>-9.5625</c:v>
                </c:pt>
                <c:pt idx="51076">
                  <c:v>-9.5605000000000047</c:v>
                </c:pt>
                <c:pt idx="51077">
                  <c:v>-9.5585000000000093</c:v>
                </c:pt>
                <c:pt idx="51078">
                  <c:v>-9.5564999999999998</c:v>
                </c:pt>
                <c:pt idx="51079">
                  <c:v>-9.5545000000000044</c:v>
                </c:pt>
                <c:pt idx="51080">
                  <c:v>-9.5525000000000091</c:v>
                </c:pt>
                <c:pt idx="51081">
                  <c:v>-9.5504999999999995</c:v>
                </c:pt>
                <c:pt idx="51082">
                  <c:v>-9.5485000000000042</c:v>
                </c:pt>
                <c:pt idx="51083">
                  <c:v>-9.5465000000000089</c:v>
                </c:pt>
                <c:pt idx="51084">
                  <c:v>-9.5444999999999993</c:v>
                </c:pt>
                <c:pt idx="51085">
                  <c:v>-9.542500000000004</c:v>
                </c:pt>
                <c:pt idx="51086">
                  <c:v>-9.5405000000000086</c:v>
                </c:pt>
                <c:pt idx="51087">
                  <c:v>-9.5384999999999991</c:v>
                </c:pt>
                <c:pt idx="51088">
                  <c:v>-9.5365000000000038</c:v>
                </c:pt>
                <c:pt idx="51089">
                  <c:v>-9.5345000000000084</c:v>
                </c:pt>
                <c:pt idx="51090">
                  <c:v>-9.5324999999999989</c:v>
                </c:pt>
                <c:pt idx="51091">
                  <c:v>-9.5305000000000035</c:v>
                </c:pt>
                <c:pt idx="51092">
                  <c:v>-9.5285000000000082</c:v>
                </c:pt>
                <c:pt idx="51093">
                  <c:v>-9.5264999999999986</c:v>
                </c:pt>
                <c:pt idx="51094">
                  <c:v>-9.5245000000000033</c:v>
                </c:pt>
                <c:pt idx="51095">
                  <c:v>-9.522500000000008</c:v>
                </c:pt>
                <c:pt idx="51096">
                  <c:v>-9.5205000000000126</c:v>
                </c:pt>
                <c:pt idx="51097">
                  <c:v>-9.5185000000000031</c:v>
                </c:pt>
                <c:pt idx="51098">
                  <c:v>-9.5165000000000077</c:v>
                </c:pt>
                <c:pt idx="51099">
                  <c:v>-9.5145000000000124</c:v>
                </c:pt>
                <c:pt idx="51100">
                  <c:v>-9.5125000000000028</c:v>
                </c:pt>
                <c:pt idx="51101">
                  <c:v>-9.5105000000000075</c:v>
                </c:pt>
                <c:pt idx="51102">
                  <c:v>-9.5085000000000122</c:v>
                </c:pt>
                <c:pt idx="51103">
                  <c:v>-9.5065000000000026</c:v>
                </c:pt>
                <c:pt idx="51104">
                  <c:v>-9.5045000000000073</c:v>
                </c:pt>
                <c:pt idx="51105">
                  <c:v>-9.5025000000000119</c:v>
                </c:pt>
                <c:pt idx="51106">
                  <c:v>-9.5005000000000024</c:v>
                </c:pt>
                <c:pt idx="51107">
                  <c:v>-9.498500000000007</c:v>
                </c:pt>
                <c:pt idx="51108">
                  <c:v>-9.4965000000000117</c:v>
                </c:pt>
                <c:pt idx="51109">
                  <c:v>-9.4945000000000022</c:v>
                </c:pt>
                <c:pt idx="51110">
                  <c:v>-9.4925000000000068</c:v>
                </c:pt>
                <c:pt idx="51111">
                  <c:v>-9.4905000000000115</c:v>
                </c:pt>
                <c:pt idx="51112">
                  <c:v>-9.4885000000000019</c:v>
                </c:pt>
                <c:pt idx="51113">
                  <c:v>-9.4865000000000066</c:v>
                </c:pt>
                <c:pt idx="51114">
                  <c:v>-9.4845000000000113</c:v>
                </c:pt>
                <c:pt idx="51115">
                  <c:v>-9.4825000000000017</c:v>
                </c:pt>
                <c:pt idx="51116">
                  <c:v>-9.4805000000000064</c:v>
                </c:pt>
                <c:pt idx="51117">
                  <c:v>-9.478500000000011</c:v>
                </c:pt>
                <c:pt idx="51118">
                  <c:v>-9.4765000000000015</c:v>
                </c:pt>
                <c:pt idx="51119">
                  <c:v>-9.4745000000000061</c:v>
                </c:pt>
                <c:pt idx="51120">
                  <c:v>-9.4725000000000108</c:v>
                </c:pt>
                <c:pt idx="51121">
                  <c:v>-9.4705000000000013</c:v>
                </c:pt>
                <c:pt idx="51122">
                  <c:v>-9.4685000000000059</c:v>
                </c:pt>
                <c:pt idx="51123">
                  <c:v>-9.4665000000000106</c:v>
                </c:pt>
                <c:pt idx="51124">
                  <c:v>-9.464500000000001</c:v>
                </c:pt>
                <c:pt idx="51125">
                  <c:v>-9.4625000000000057</c:v>
                </c:pt>
                <c:pt idx="51126">
                  <c:v>-9.4605000000000103</c:v>
                </c:pt>
                <c:pt idx="51127">
                  <c:v>-9.4585000000000008</c:v>
                </c:pt>
                <c:pt idx="51128">
                  <c:v>-9.4565000000000055</c:v>
                </c:pt>
                <c:pt idx="51129">
                  <c:v>-9.4545000000000101</c:v>
                </c:pt>
                <c:pt idx="51130">
                  <c:v>-9.4525000000000006</c:v>
                </c:pt>
                <c:pt idx="51131">
                  <c:v>-9.4505000000000052</c:v>
                </c:pt>
                <c:pt idx="51132">
                  <c:v>-9.4485000000000099</c:v>
                </c:pt>
                <c:pt idx="51133">
                  <c:v>-9.4465000000000003</c:v>
                </c:pt>
                <c:pt idx="51134">
                  <c:v>-9.444500000000005</c:v>
                </c:pt>
                <c:pt idx="51135">
                  <c:v>-9.4425000000000097</c:v>
                </c:pt>
                <c:pt idx="51136">
                  <c:v>-9.4405000000000001</c:v>
                </c:pt>
                <c:pt idx="51137">
                  <c:v>-9.4385000000000048</c:v>
                </c:pt>
                <c:pt idx="51138">
                  <c:v>-9.4365000000000094</c:v>
                </c:pt>
                <c:pt idx="51139">
                  <c:v>-9.4344999999999999</c:v>
                </c:pt>
                <c:pt idx="51140">
                  <c:v>-9.4325000000000045</c:v>
                </c:pt>
                <c:pt idx="51141">
                  <c:v>-9.4305000000000092</c:v>
                </c:pt>
                <c:pt idx="51142">
                  <c:v>-9.4284999999999997</c:v>
                </c:pt>
                <c:pt idx="51143">
                  <c:v>-9.4265000000000043</c:v>
                </c:pt>
                <c:pt idx="51144">
                  <c:v>-9.424500000000009</c:v>
                </c:pt>
                <c:pt idx="51145">
                  <c:v>-9.4224999999999994</c:v>
                </c:pt>
                <c:pt idx="51146">
                  <c:v>-9.4205000000000041</c:v>
                </c:pt>
                <c:pt idx="51147">
                  <c:v>-9.4185000000000088</c:v>
                </c:pt>
                <c:pt idx="51148">
                  <c:v>-9.4164999999999992</c:v>
                </c:pt>
                <c:pt idx="51149">
                  <c:v>-9.4145000000000039</c:v>
                </c:pt>
                <c:pt idx="51150">
                  <c:v>-9.4125000000000085</c:v>
                </c:pt>
                <c:pt idx="51151">
                  <c:v>-9.410499999999999</c:v>
                </c:pt>
                <c:pt idx="51152">
                  <c:v>-9.4085000000000036</c:v>
                </c:pt>
                <c:pt idx="51153">
                  <c:v>-9.4065000000000083</c:v>
                </c:pt>
                <c:pt idx="51154">
                  <c:v>-9.4044999999999987</c:v>
                </c:pt>
                <c:pt idx="51155">
                  <c:v>-9.4025000000000034</c:v>
                </c:pt>
                <c:pt idx="51156">
                  <c:v>-9.4005000000000081</c:v>
                </c:pt>
                <c:pt idx="51157">
                  <c:v>-9.3985000000000127</c:v>
                </c:pt>
                <c:pt idx="51158">
                  <c:v>-9.3965000000000032</c:v>
                </c:pt>
                <c:pt idx="51159">
                  <c:v>-9.3945000000000078</c:v>
                </c:pt>
                <c:pt idx="51160">
                  <c:v>-9.3925000000000125</c:v>
                </c:pt>
                <c:pt idx="51161">
                  <c:v>-9.390500000000003</c:v>
                </c:pt>
                <c:pt idx="51162">
                  <c:v>-9.3885000000000076</c:v>
                </c:pt>
                <c:pt idx="51163">
                  <c:v>-9.3865000000000123</c:v>
                </c:pt>
                <c:pt idx="51164">
                  <c:v>-9.3845000000000027</c:v>
                </c:pt>
                <c:pt idx="51165">
                  <c:v>-9.3825000000000074</c:v>
                </c:pt>
                <c:pt idx="51166">
                  <c:v>-9.3805000000000121</c:v>
                </c:pt>
                <c:pt idx="51167">
                  <c:v>-9.3785000000000025</c:v>
                </c:pt>
                <c:pt idx="51168">
                  <c:v>-9.3765000000000072</c:v>
                </c:pt>
                <c:pt idx="51169">
                  <c:v>-9.3745000000000118</c:v>
                </c:pt>
                <c:pt idx="51170">
                  <c:v>-9.3725000000000023</c:v>
                </c:pt>
                <c:pt idx="51171">
                  <c:v>-9.3705000000000069</c:v>
                </c:pt>
                <c:pt idx="51172">
                  <c:v>-9.3685000000000116</c:v>
                </c:pt>
                <c:pt idx="51173">
                  <c:v>-9.366500000000002</c:v>
                </c:pt>
                <c:pt idx="51174">
                  <c:v>-9.3645000000000067</c:v>
                </c:pt>
                <c:pt idx="51175">
                  <c:v>-9.3625000000000114</c:v>
                </c:pt>
                <c:pt idx="51176">
                  <c:v>-9.3605000000000018</c:v>
                </c:pt>
                <c:pt idx="51177">
                  <c:v>-9.3585000000000065</c:v>
                </c:pt>
                <c:pt idx="51178">
                  <c:v>-9.3565000000000111</c:v>
                </c:pt>
                <c:pt idx="51179">
                  <c:v>-9.3545000000000016</c:v>
                </c:pt>
                <c:pt idx="51180">
                  <c:v>-9.3525000000000063</c:v>
                </c:pt>
                <c:pt idx="51181">
                  <c:v>-9.3505000000000109</c:v>
                </c:pt>
                <c:pt idx="51182">
                  <c:v>-9.3485000000000014</c:v>
                </c:pt>
                <c:pt idx="51183">
                  <c:v>-9.346500000000006</c:v>
                </c:pt>
                <c:pt idx="51184">
                  <c:v>-9.3445000000000107</c:v>
                </c:pt>
                <c:pt idx="51185">
                  <c:v>-9.3425000000000011</c:v>
                </c:pt>
                <c:pt idx="51186">
                  <c:v>-9.3405000000000058</c:v>
                </c:pt>
                <c:pt idx="51187">
                  <c:v>-9.3385000000000105</c:v>
                </c:pt>
                <c:pt idx="51188">
                  <c:v>-9.3365000000000009</c:v>
                </c:pt>
                <c:pt idx="51189">
                  <c:v>-9.3345000000000056</c:v>
                </c:pt>
                <c:pt idx="51190">
                  <c:v>-9.3325000000000102</c:v>
                </c:pt>
                <c:pt idx="51191">
                  <c:v>-9.3305000000000007</c:v>
                </c:pt>
                <c:pt idx="51192">
                  <c:v>-9.3285000000000053</c:v>
                </c:pt>
                <c:pt idx="51193">
                  <c:v>-9.32650000000001</c:v>
                </c:pt>
                <c:pt idx="51194">
                  <c:v>-9.3245000000000005</c:v>
                </c:pt>
                <c:pt idx="51195">
                  <c:v>-9.3225000000000051</c:v>
                </c:pt>
                <c:pt idx="51196">
                  <c:v>-9.3205000000000098</c:v>
                </c:pt>
                <c:pt idx="51197">
                  <c:v>-9.3185000000000002</c:v>
                </c:pt>
                <c:pt idx="51198">
                  <c:v>-9.3165000000000049</c:v>
                </c:pt>
                <c:pt idx="51199">
                  <c:v>-9.3145000000000095</c:v>
                </c:pt>
                <c:pt idx="51200">
                  <c:v>-9.3125</c:v>
                </c:pt>
                <c:pt idx="51201">
                  <c:v>-9.3105000000000047</c:v>
                </c:pt>
                <c:pt idx="51202">
                  <c:v>-9.3085000000000093</c:v>
                </c:pt>
                <c:pt idx="51203">
                  <c:v>-9.3064999999999998</c:v>
                </c:pt>
                <c:pt idx="51204">
                  <c:v>-9.3045000000000044</c:v>
                </c:pt>
                <c:pt idx="51205">
                  <c:v>-9.3025000000000091</c:v>
                </c:pt>
                <c:pt idx="51206">
                  <c:v>-9.3004999999999995</c:v>
                </c:pt>
                <c:pt idx="51207">
                  <c:v>-9.2985000000000042</c:v>
                </c:pt>
                <c:pt idx="51208">
                  <c:v>-9.2965000000000089</c:v>
                </c:pt>
                <c:pt idx="51209">
                  <c:v>-9.2944999999999993</c:v>
                </c:pt>
                <c:pt idx="51210">
                  <c:v>-9.292500000000004</c:v>
                </c:pt>
                <c:pt idx="51211">
                  <c:v>-9.2905000000000086</c:v>
                </c:pt>
                <c:pt idx="51212">
                  <c:v>-9.2884999999999991</c:v>
                </c:pt>
                <c:pt idx="51213">
                  <c:v>-9.2865000000000038</c:v>
                </c:pt>
                <c:pt idx="51214">
                  <c:v>-9.2845000000000084</c:v>
                </c:pt>
                <c:pt idx="51215">
                  <c:v>-9.2824999999999989</c:v>
                </c:pt>
                <c:pt idx="51216">
                  <c:v>-9.2805000000000035</c:v>
                </c:pt>
                <c:pt idx="51217">
                  <c:v>-9.2785000000000082</c:v>
                </c:pt>
                <c:pt idx="51218">
                  <c:v>-9.2764999999999986</c:v>
                </c:pt>
                <c:pt idx="51219">
                  <c:v>-9.2745000000000033</c:v>
                </c:pt>
                <c:pt idx="51220">
                  <c:v>-9.272500000000008</c:v>
                </c:pt>
                <c:pt idx="51221">
                  <c:v>-9.2705000000000126</c:v>
                </c:pt>
                <c:pt idx="51222">
                  <c:v>-9.2685000000000031</c:v>
                </c:pt>
                <c:pt idx="51223">
                  <c:v>-9.2665000000000077</c:v>
                </c:pt>
                <c:pt idx="51224">
                  <c:v>-9.2645000000000124</c:v>
                </c:pt>
                <c:pt idx="51225">
                  <c:v>-9.2625000000000028</c:v>
                </c:pt>
                <c:pt idx="51226">
                  <c:v>-9.2605000000000075</c:v>
                </c:pt>
                <c:pt idx="51227">
                  <c:v>-9.2585000000000122</c:v>
                </c:pt>
                <c:pt idx="51228">
                  <c:v>-9.2565000000000026</c:v>
                </c:pt>
                <c:pt idx="51229">
                  <c:v>-9.2545000000000073</c:v>
                </c:pt>
                <c:pt idx="51230">
                  <c:v>-9.2525000000000119</c:v>
                </c:pt>
                <c:pt idx="51231">
                  <c:v>-9.2505000000000024</c:v>
                </c:pt>
                <c:pt idx="51232">
                  <c:v>-9.248500000000007</c:v>
                </c:pt>
                <c:pt idx="51233">
                  <c:v>-9.2465000000000117</c:v>
                </c:pt>
                <c:pt idx="51234">
                  <c:v>-9.2445000000000022</c:v>
                </c:pt>
                <c:pt idx="51235">
                  <c:v>-9.2425000000000068</c:v>
                </c:pt>
                <c:pt idx="51236">
                  <c:v>-9.2405000000000115</c:v>
                </c:pt>
                <c:pt idx="51237">
                  <c:v>-9.2385000000000019</c:v>
                </c:pt>
                <c:pt idx="51238">
                  <c:v>-9.2365000000000066</c:v>
                </c:pt>
                <c:pt idx="51239">
                  <c:v>-9.2345000000000113</c:v>
                </c:pt>
                <c:pt idx="51240">
                  <c:v>-9.2325000000000017</c:v>
                </c:pt>
                <c:pt idx="51241">
                  <c:v>-9.2305000000000064</c:v>
                </c:pt>
                <c:pt idx="51242">
                  <c:v>-9.228500000000011</c:v>
                </c:pt>
                <c:pt idx="51243">
                  <c:v>-9.2265000000000015</c:v>
                </c:pt>
                <c:pt idx="51244">
                  <c:v>-9.2245000000000061</c:v>
                </c:pt>
                <c:pt idx="51245">
                  <c:v>-9.2225000000000108</c:v>
                </c:pt>
                <c:pt idx="51246">
                  <c:v>-9.2205000000000013</c:v>
                </c:pt>
                <c:pt idx="51247">
                  <c:v>-9.2185000000000059</c:v>
                </c:pt>
                <c:pt idx="51248">
                  <c:v>-9.2165000000000106</c:v>
                </c:pt>
                <c:pt idx="51249">
                  <c:v>-9.214500000000001</c:v>
                </c:pt>
                <c:pt idx="51250">
                  <c:v>-9.2125000000000057</c:v>
                </c:pt>
                <c:pt idx="51251">
                  <c:v>-9.2105000000000103</c:v>
                </c:pt>
                <c:pt idx="51252">
                  <c:v>-9.2085000000000008</c:v>
                </c:pt>
                <c:pt idx="51253">
                  <c:v>-9.2065000000000055</c:v>
                </c:pt>
                <c:pt idx="51254">
                  <c:v>-9.2045000000000101</c:v>
                </c:pt>
                <c:pt idx="51255">
                  <c:v>-9.2025000000000006</c:v>
                </c:pt>
                <c:pt idx="51256">
                  <c:v>-9.2005000000000052</c:v>
                </c:pt>
                <c:pt idx="51257">
                  <c:v>-9.1985000000000099</c:v>
                </c:pt>
                <c:pt idx="51258">
                  <c:v>-9.1965000000000003</c:v>
                </c:pt>
                <c:pt idx="51259">
                  <c:v>-9.194500000000005</c:v>
                </c:pt>
                <c:pt idx="51260">
                  <c:v>-9.1925000000000097</c:v>
                </c:pt>
                <c:pt idx="51261">
                  <c:v>-9.1905000000000001</c:v>
                </c:pt>
                <c:pt idx="51262">
                  <c:v>-9.1885000000000048</c:v>
                </c:pt>
                <c:pt idx="51263">
                  <c:v>-9.1865000000000094</c:v>
                </c:pt>
                <c:pt idx="51264">
                  <c:v>-9.1844999999999999</c:v>
                </c:pt>
                <c:pt idx="51265">
                  <c:v>-9.1825000000000045</c:v>
                </c:pt>
                <c:pt idx="51266">
                  <c:v>-9.1805000000000092</c:v>
                </c:pt>
                <c:pt idx="51267">
                  <c:v>-9.1784999999999997</c:v>
                </c:pt>
                <c:pt idx="51268">
                  <c:v>-9.1765000000000043</c:v>
                </c:pt>
                <c:pt idx="51269">
                  <c:v>-9.174500000000009</c:v>
                </c:pt>
                <c:pt idx="51270">
                  <c:v>-9.1724999999999994</c:v>
                </c:pt>
                <c:pt idx="51271">
                  <c:v>-9.1705000000000041</c:v>
                </c:pt>
                <c:pt idx="51272">
                  <c:v>-9.1685000000000088</c:v>
                </c:pt>
                <c:pt idx="51273">
                  <c:v>-9.1664999999999992</c:v>
                </c:pt>
                <c:pt idx="51274">
                  <c:v>-9.1645000000000039</c:v>
                </c:pt>
                <c:pt idx="51275">
                  <c:v>-9.1625000000000085</c:v>
                </c:pt>
                <c:pt idx="51276">
                  <c:v>-9.160499999999999</c:v>
                </c:pt>
                <c:pt idx="51277">
                  <c:v>-9.1585000000000036</c:v>
                </c:pt>
                <c:pt idx="51278">
                  <c:v>-9.1565000000000083</c:v>
                </c:pt>
                <c:pt idx="51279">
                  <c:v>-9.1544999999999987</c:v>
                </c:pt>
                <c:pt idx="51280">
                  <c:v>-9.1525000000000034</c:v>
                </c:pt>
                <c:pt idx="51281">
                  <c:v>-9.1505000000000081</c:v>
                </c:pt>
                <c:pt idx="51282">
                  <c:v>-9.1485000000000127</c:v>
                </c:pt>
                <c:pt idx="51283">
                  <c:v>-9.1465000000000032</c:v>
                </c:pt>
                <c:pt idx="51284">
                  <c:v>-9.1445000000000078</c:v>
                </c:pt>
                <c:pt idx="51285">
                  <c:v>-9.1425000000000125</c:v>
                </c:pt>
                <c:pt idx="51286">
                  <c:v>-9.140500000000003</c:v>
                </c:pt>
                <c:pt idx="51287">
                  <c:v>-9.1385000000000076</c:v>
                </c:pt>
                <c:pt idx="51288">
                  <c:v>-9.1365000000000123</c:v>
                </c:pt>
                <c:pt idx="51289">
                  <c:v>-9.1345000000000027</c:v>
                </c:pt>
                <c:pt idx="51290">
                  <c:v>-9.1325000000000074</c:v>
                </c:pt>
                <c:pt idx="51291">
                  <c:v>-9.1305000000000121</c:v>
                </c:pt>
                <c:pt idx="51292">
                  <c:v>-9.1285000000000025</c:v>
                </c:pt>
                <c:pt idx="51293">
                  <c:v>-9.1265000000000072</c:v>
                </c:pt>
                <c:pt idx="51294">
                  <c:v>-9.1245000000000118</c:v>
                </c:pt>
                <c:pt idx="51295">
                  <c:v>-9.1225000000000023</c:v>
                </c:pt>
                <c:pt idx="51296">
                  <c:v>-9.1205000000000069</c:v>
                </c:pt>
                <c:pt idx="51297">
                  <c:v>-9.1185000000000116</c:v>
                </c:pt>
                <c:pt idx="51298">
                  <c:v>-9.116500000000002</c:v>
                </c:pt>
                <c:pt idx="51299">
                  <c:v>-9.1145000000000067</c:v>
                </c:pt>
                <c:pt idx="51300">
                  <c:v>-9.1125000000000114</c:v>
                </c:pt>
                <c:pt idx="51301">
                  <c:v>-9.1105000000000018</c:v>
                </c:pt>
                <c:pt idx="51302">
                  <c:v>-9.1085000000000065</c:v>
                </c:pt>
                <c:pt idx="51303">
                  <c:v>-9.1065000000000111</c:v>
                </c:pt>
                <c:pt idx="51304">
                  <c:v>-9.1045000000000016</c:v>
                </c:pt>
                <c:pt idx="51305">
                  <c:v>-9.1025000000000063</c:v>
                </c:pt>
                <c:pt idx="51306">
                  <c:v>-9.1005000000000109</c:v>
                </c:pt>
                <c:pt idx="51307">
                  <c:v>-9.0985000000000014</c:v>
                </c:pt>
                <c:pt idx="51308">
                  <c:v>-9.096500000000006</c:v>
                </c:pt>
                <c:pt idx="51309">
                  <c:v>-9.0945000000000107</c:v>
                </c:pt>
                <c:pt idx="51310">
                  <c:v>-9.0925000000000011</c:v>
                </c:pt>
                <c:pt idx="51311">
                  <c:v>-9.0905000000000058</c:v>
                </c:pt>
                <c:pt idx="51312">
                  <c:v>-9.0885000000000105</c:v>
                </c:pt>
                <c:pt idx="51313">
                  <c:v>-9.0865000000000009</c:v>
                </c:pt>
                <c:pt idx="51314">
                  <c:v>-9.0845000000000056</c:v>
                </c:pt>
                <c:pt idx="51315">
                  <c:v>-9.0825000000000102</c:v>
                </c:pt>
                <c:pt idx="51316">
                  <c:v>-9.0805000000000007</c:v>
                </c:pt>
                <c:pt idx="51317">
                  <c:v>-9.0785000000000053</c:v>
                </c:pt>
                <c:pt idx="51318">
                  <c:v>-9.07650000000001</c:v>
                </c:pt>
                <c:pt idx="51319">
                  <c:v>-9.0745000000000005</c:v>
                </c:pt>
                <c:pt idx="51320">
                  <c:v>-9.0725000000000051</c:v>
                </c:pt>
                <c:pt idx="51321">
                  <c:v>-9.0705000000000098</c:v>
                </c:pt>
                <c:pt idx="51322">
                  <c:v>-9.0685000000000002</c:v>
                </c:pt>
                <c:pt idx="51323">
                  <c:v>-9.0665000000000049</c:v>
                </c:pt>
                <c:pt idx="51324">
                  <c:v>-9.0645000000000095</c:v>
                </c:pt>
                <c:pt idx="51325">
                  <c:v>-9.0625</c:v>
                </c:pt>
                <c:pt idx="51326">
                  <c:v>-9.0605000000000047</c:v>
                </c:pt>
                <c:pt idx="51327">
                  <c:v>-9.0585000000000093</c:v>
                </c:pt>
                <c:pt idx="51328">
                  <c:v>-9.0564999999999998</c:v>
                </c:pt>
                <c:pt idx="51329">
                  <c:v>-9.0545000000000044</c:v>
                </c:pt>
                <c:pt idx="51330">
                  <c:v>-9.0525000000000091</c:v>
                </c:pt>
                <c:pt idx="51331">
                  <c:v>-9.0504999999999995</c:v>
                </c:pt>
                <c:pt idx="51332">
                  <c:v>-9.0485000000000042</c:v>
                </c:pt>
                <c:pt idx="51333">
                  <c:v>-9.0465000000000089</c:v>
                </c:pt>
                <c:pt idx="51334">
                  <c:v>-9.0444999999999993</c:v>
                </c:pt>
                <c:pt idx="51335">
                  <c:v>-9.042500000000004</c:v>
                </c:pt>
                <c:pt idx="51336">
                  <c:v>-9.0405000000000086</c:v>
                </c:pt>
                <c:pt idx="51337">
                  <c:v>-9.0384999999999991</c:v>
                </c:pt>
                <c:pt idx="51338">
                  <c:v>-9.0365000000000038</c:v>
                </c:pt>
                <c:pt idx="51339">
                  <c:v>-9.0345000000000084</c:v>
                </c:pt>
                <c:pt idx="51340">
                  <c:v>-9.0324999999999989</c:v>
                </c:pt>
                <c:pt idx="51341">
                  <c:v>-9.0305000000000035</c:v>
                </c:pt>
                <c:pt idx="51342">
                  <c:v>-9.0285000000000082</c:v>
                </c:pt>
                <c:pt idx="51343">
                  <c:v>-9.0264999999999986</c:v>
                </c:pt>
                <c:pt idx="51344">
                  <c:v>-9.0245000000000033</c:v>
                </c:pt>
                <c:pt idx="51345">
                  <c:v>-9.022500000000008</c:v>
                </c:pt>
                <c:pt idx="51346">
                  <c:v>-9.0205000000000126</c:v>
                </c:pt>
                <c:pt idx="51347">
                  <c:v>-9.0185000000000031</c:v>
                </c:pt>
                <c:pt idx="51348">
                  <c:v>-9.0165000000000077</c:v>
                </c:pt>
                <c:pt idx="51349">
                  <c:v>-9.0145000000000124</c:v>
                </c:pt>
                <c:pt idx="51350">
                  <c:v>-9.0125000000000028</c:v>
                </c:pt>
                <c:pt idx="51351">
                  <c:v>-9.0105000000000075</c:v>
                </c:pt>
                <c:pt idx="51352">
                  <c:v>-9.0085000000000122</c:v>
                </c:pt>
                <c:pt idx="51353">
                  <c:v>-9.0065000000000026</c:v>
                </c:pt>
                <c:pt idx="51354">
                  <c:v>-9.0045000000000073</c:v>
                </c:pt>
                <c:pt idx="51355">
                  <c:v>-9.0025000000000119</c:v>
                </c:pt>
                <c:pt idx="51356">
                  <c:v>-9.0005000000000024</c:v>
                </c:pt>
                <c:pt idx="51357">
                  <c:v>-8.998500000000007</c:v>
                </c:pt>
                <c:pt idx="51358">
                  <c:v>-8.9965000000000117</c:v>
                </c:pt>
                <c:pt idx="51359">
                  <c:v>-8.9945000000000022</c:v>
                </c:pt>
                <c:pt idx="51360">
                  <c:v>-8.9925000000000068</c:v>
                </c:pt>
                <c:pt idx="51361">
                  <c:v>-8.9905000000000115</c:v>
                </c:pt>
                <c:pt idx="51362">
                  <c:v>-8.9885000000000019</c:v>
                </c:pt>
                <c:pt idx="51363">
                  <c:v>-8.9865000000000066</c:v>
                </c:pt>
                <c:pt idx="51364">
                  <c:v>-8.9845000000000113</c:v>
                </c:pt>
                <c:pt idx="51365">
                  <c:v>-8.9825000000000017</c:v>
                </c:pt>
                <c:pt idx="51366">
                  <c:v>-8.9805000000000064</c:v>
                </c:pt>
                <c:pt idx="51367">
                  <c:v>-8.978500000000011</c:v>
                </c:pt>
                <c:pt idx="51368">
                  <c:v>-8.9765000000000015</c:v>
                </c:pt>
                <c:pt idx="51369">
                  <c:v>-8.9745000000000061</c:v>
                </c:pt>
                <c:pt idx="51370">
                  <c:v>-8.9725000000000108</c:v>
                </c:pt>
                <c:pt idx="51371">
                  <c:v>-8.9705000000000013</c:v>
                </c:pt>
                <c:pt idx="51372">
                  <c:v>-8.9685000000000059</c:v>
                </c:pt>
                <c:pt idx="51373">
                  <c:v>-8.9665000000000106</c:v>
                </c:pt>
                <c:pt idx="51374">
                  <c:v>-8.964500000000001</c:v>
                </c:pt>
                <c:pt idx="51375">
                  <c:v>-8.9625000000000057</c:v>
                </c:pt>
                <c:pt idx="51376">
                  <c:v>-8.9605000000000103</c:v>
                </c:pt>
                <c:pt idx="51377">
                  <c:v>-8.9585000000000008</c:v>
                </c:pt>
                <c:pt idx="51378">
                  <c:v>-8.9565000000000055</c:v>
                </c:pt>
                <c:pt idx="51379">
                  <c:v>-8.9545000000000101</c:v>
                </c:pt>
                <c:pt idx="51380">
                  <c:v>-8.9525000000000006</c:v>
                </c:pt>
                <c:pt idx="51381">
                  <c:v>-8.9505000000000052</c:v>
                </c:pt>
                <c:pt idx="51382">
                  <c:v>-8.9485000000000099</c:v>
                </c:pt>
                <c:pt idx="51383">
                  <c:v>-8.9465000000000003</c:v>
                </c:pt>
                <c:pt idx="51384">
                  <c:v>-8.944500000000005</c:v>
                </c:pt>
                <c:pt idx="51385">
                  <c:v>-8.9425000000000097</c:v>
                </c:pt>
                <c:pt idx="51386">
                  <c:v>-8.9405000000000001</c:v>
                </c:pt>
                <c:pt idx="51387">
                  <c:v>-8.9385000000000048</c:v>
                </c:pt>
                <c:pt idx="51388">
                  <c:v>-8.9365000000000094</c:v>
                </c:pt>
                <c:pt idx="51389">
                  <c:v>-8.9344999999999999</c:v>
                </c:pt>
                <c:pt idx="51390">
                  <c:v>-8.9325000000000045</c:v>
                </c:pt>
                <c:pt idx="51391">
                  <c:v>-8.9305000000000092</c:v>
                </c:pt>
                <c:pt idx="51392">
                  <c:v>-8.9284999999999997</c:v>
                </c:pt>
                <c:pt idx="51393">
                  <c:v>-8.9265000000000043</c:v>
                </c:pt>
                <c:pt idx="51394">
                  <c:v>-8.924500000000009</c:v>
                </c:pt>
                <c:pt idx="51395">
                  <c:v>-8.9224999999999994</c:v>
                </c:pt>
                <c:pt idx="51396">
                  <c:v>-8.9205000000000041</c:v>
                </c:pt>
                <c:pt idx="51397">
                  <c:v>-8.9185000000000088</c:v>
                </c:pt>
                <c:pt idx="51398">
                  <c:v>-8.9164999999999992</c:v>
                </c:pt>
                <c:pt idx="51399">
                  <c:v>-8.9145000000000039</c:v>
                </c:pt>
                <c:pt idx="51400">
                  <c:v>-8.9125000000000085</c:v>
                </c:pt>
                <c:pt idx="51401">
                  <c:v>-8.910499999999999</c:v>
                </c:pt>
                <c:pt idx="51402">
                  <c:v>-8.9085000000000036</c:v>
                </c:pt>
                <c:pt idx="51403">
                  <c:v>-8.9065000000000083</c:v>
                </c:pt>
                <c:pt idx="51404">
                  <c:v>-8.9044999999999987</c:v>
                </c:pt>
                <c:pt idx="51405">
                  <c:v>-8.9025000000000034</c:v>
                </c:pt>
                <c:pt idx="51406">
                  <c:v>-8.9005000000000081</c:v>
                </c:pt>
                <c:pt idx="51407">
                  <c:v>-8.8985000000000127</c:v>
                </c:pt>
                <c:pt idx="51408">
                  <c:v>-8.8965000000000032</c:v>
                </c:pt>
                <c:pt idx="51409">
                  <c:v>-8.8945000000000078</c:v>
                </c:pt>
                <c:pt idx="51410">
                  <c:v>-8.8925000000000125</c:v>
                </c:pt>
                <c:pt idx="51411">
                  <c:v>-8.890500000000003</c:v>
                </c:pt>
                <c:pt idx="51412">
                  <c:v>-8.8885000000000076</c:v>
                </c:pt>
                <c:pt idx="51413">
                  <c:v>-8.8865000000000123</c:v>
                </c:pt>
                <c:pt idx="51414">
                  <c:v>-8.8845000000000027</c:v>
                </c:pt>
                <c:pt idx="51415">
                  <c:v>-8.8825000000000074</c:v>
                </c:pt>
                <c:pt idx="51416">
                  <c:v>-8.8805000000000121</c:v>
                </c:pt>
                <c:pt idx="51417">
                  <c:v>-8.8785000000000025</c:v>
                </c:pt>
                <c:pt idx="51418">
                  <c:v>-8.8765000000000072</c:v>
                </c:pt>
                <c:pt idx="51419">
                  <c:v>-8.8745000000000118</c:v>
                </c:pt>
                <c:pt idx="51420">
                  <c:v>-8.8725000000000023</c:v>
                </c:pt>
                <c:pt idx="51421">
                  <c:v>-8.8705000000000069</c:v>
                </c:pt>
                <c:pt idx="51422">
                  <c:v>-8.8685000000000116</c:v>
                </c:pt>
                <c:pt idx="51423">
                  <c:v>-8.866500000000002</c:v>
                </c:pt>
                <c:pt idx="51424">
                  <c:v>-8.8645000000000067</c:v>
                </c:pt>
                <c:pt idx="51425">
                  <c:v>-8.8625000000000114</c:v>
                </c:pt>
                <c:pt idx="51426">
                  <c:v>-8.8605000000000018</c:v>
                </c:pt>
                <c:pt idx="51427">
                  <c:v>-8.8585000000000065</c:v>
                </c:pt>
                <c:pt idx="51428">
                  <c:v>-8.8565000000000111</c:v>
                </c:pt>
                <c:pt idx="51429">
                  <c:v>-8.8545000000000016</c:v>
                </c:pt>
                <c:pt idx="51430">
                  <c:v>-8.8525000000000063</c:v>
                </c:pt>
                <c:pt idx="51431">
                  <c:v>-8.8505000000000109</c:v>
                </c:pt>
                <c:pt idx="51432">
                  <c:v>-8.8485000000000014</c:v>
                </c:pt>
                <c:pt idx="51433">
                  <c:v>-8.846500000000006</c:v>
                </c:pt>
                <c:pt idx="51434">
                  <c:v>-8.8445000000000107</c:v>
                </c:pt>
                <c:pt idx="51435">
                  <c:v>-8.8425000000000011</c:v>
                </c:pt>
                <c:pt idx="51436">
                  <c:v>-8.8405000000000058</c:v>
                </c:pt>
                <c:pt idx="51437">
                  <c:v>-8.8385000000000105</c:v>
                </c:pt>
                <c:pt idx="51438">
                  <c:v>-8.8365000000000009</c:v>
                </c:pt>
                <c:pt idx="51439">
                  <c:v>-8.8345000000000056</c:v>
                </c:pt>
                <c:pt idx="51440">
                  <c:v>-8.8325000000000102</c:v>
                </c:pt>
                <c:pt idx="51441">
                  <c:v>-8.8305000000000007</c:v>
                </c:pt>
                <c:pt idx="51442">
                  <c:v>-8.8285000000000053</c:v>
                </c:pt>
                <c:pt idx="51443">
                  <c:v>-8.82650000000001</c:v>
                </c:pt>
                <c:pt idx="51444">
                  <c:v>-8.8245000000000005</c:v>
                </c:pt>
                <c:pt idx="51445">
                  <c:v>-8.8225000000000051</c:v>
                </c:pt>
                <c:pt idx="51446">
                  <c:v>-8.8205000000000098</c:v>
                </c:pt>
                <c:pt idx="51447">
                  <c:v>-8.8185000000000002</c:v>
                </c:pt>
                <c:pt idx="51448">
                  <c:v>-8.8165000000000049</c:v>
                </c:pt>
                <c:pt idx="51449">
                  <c:v>-8.8145000000000095</c:v>
                </c:pt>
                <c:pt idx="51450">
                  <c:v>-8.8125</c:v>
                </c:pt>
                <c:pt idx="51451">
                  <c:v>-8.8105000000000047</c:v>
                </c:pt>
                <c:pt idx="51452">
                  <c:v>-8.8085000000000093</c:v>
                </c:pt>
                <c:pt idx="51453">
                  <c:v>-8.8064999999999998</c:v>
                </c:pt>
                <c:pt idx="51454">
                  <c:v>-8.8045000000000044</c:v>
                </c:pt>
                <c:pt idx="51455">
                  <c:v>-8.8025000000000091</c:v>
                </c:pt>
                <c:pt idx="51456">
                  <c:v>-8.8004999999999995</c:v>
                </c:pt>
                <c:pt idx="51457">
                  <c:v>-8.7985000000000042</c:v>
                </c:pt>
                <c:pt idx="51458">
                  <c:v>-8.7965000000000089</c:v>
                </c:pt>
                <c:pt idx="51459">
                  <c:v>-8.7944999999999993</c:v>
                </c:pt>
                <c:pt idx="51460">
                  <c:v>-8.792500000000004</c:v>
                </c:pt>
                <c:pt idx="51461">
                  <c:v>-8.7905000000000086</c:v>
                </c:pt>
                <c:pt idx="51462">
                  <c:v>-8.7884999999999991</c:v>
                </c:pt>
                <c:pt idx="51463">
                  <c:v>-8.7865000000000038</c:v>
                </c:pt>
                <c:pt idx="51464">
                  <c:v>-8.7845000000000084</c:v>
                </c:pt>
                <c:pt idx="51465">
                  <c:v>-8.7824999999999989</c:v>
                </c:pt>
                <c:pt idx="51466">
                  <c:v>-8.7805000000000035</c:v>
                </c:pt>
                <c:pt idx="51467">
                  <c:v>-8.7785000000000082</c:v>
                </c:pt>
                <c:pt idx="51468">
                  <c:v>-8.7764999999999986</c:v>
                </c:pt>
                <c:pt idx="51469">
                  <c:v>-8.7745000000000033</c:v>
                </c:pt>
                <c:pt idx="51470">
                  <c:v>-8.772500000000008</c:v>
                </c:pt>
                <c:pt idx="51471">
                  <c:v>-8.7705000000000126</c:v>
                </c:pt>
                <c:pt idx="51472">
                  <c:v>-8.7685000000000031</c:v>
                </c:pt>
                <c:pt idx="51473">
                  <c:v>-8.7665000000000077</c:v>
                </c:pt>
                <c:pt idx="51474">
                  <c:v>-8.7645000000000124</c:v>
                </c:pt>
                <c:pt idx="51475">
                  <c:v>-8.7625000000000028</c:v>
                </c:pt>
                <c:pt idx="51476">
                  <c:v>-8.7605000000000075</c:v>
                </c:pt>
                <c:pt idx="51477">
                  <c:v>-8.7585000000000122</c:v>
                </c:pt>
                <c:pt idx="51478">
                  <c:v>-8.7565000000000026</c:v>
                </c:pt>
                <c:pt idx="51479">
                  <c:v>-8.7545000000000073</c:v>
                </c:pt>
                <c:pt idx="51480">
                  <c:v>-8.7525000000000119</c:v>
                </c:pt>
                <c:pt idx="51481">
                  <c:v>-8.7505000000000024</c:v>
                </c:pt>
                <c:pt idx="51482">
                  <c:v>-8.748500000000007</c:v>
                </c:pt>
                <c:pt idx="51483">
                  <c:v>-8.7465000000000117</c:v>
                </c:pt>
                <c:pt idx="51484">
                  <c:v>-8.7445000000000022</c:v>
                </c:pt>
                <c:pt idx="51485">
                  <c:v>-8.7425000000000068</c:v>
                </c:pt>
                <c:pt idx="51486">
                  <c:v>-8.7405000000000115</c:v>
                </c:pt>
                <c:pt idx="51487">
                  <c:v>-8.7385000000000019</c:v>
                </c:pt>
                <c:pt idx="51488">
                  <c:v>-8.7365000000000066</c:v>
                </c:pt>
                <c:pt idx="51489">
                  <c:v>-8.7345000000000113</c:v>
                </c:pt>
                <c:pt idx="51490">
                  <c:v>-8.7325000000000017</c:v>
                </c:pt>
                <c:pt idx="51491">
                  <c:v>-8.7305000000000064</c:v>
                </c:pt>
                <c:pt idx="51492">
                  <c:v>-8.728500000000011</c:v>
                </c:pt>
                <c:pt idx="51493">
                  <c:v>-8.7265000000000015</c:v>
                </c:pt>
                <c:pt idx="51494">
                  <c:v>-8.7245000000000061</c:v>
                </c:pt>
                <c:pt idx="51495">
                  <c:v>-8.7225000000000108</c:v>
                </c:pt>
                <c:pt idx="51496">
                  <c:v>-8.7205000000000013</c:v>
                </c:pt>
                <c:pt idx="51497">
                  <c:v>-8.7185000000000059</c:v>
                </c:pt>
                <c:pt idx="51498">
                  <c:v>-8.7165000000000106</c:v>
                </c:pt>
                <c:pt idx="51499">
                  <c:v>-8.714500000000001</c:v>
                </c:pt>
                <c:pt idx="51500">
                  <c:v>-8.7125000000000057</c:v>
                </c:pt>
                <c:pt idx="51501">
                  <c:v>-8.7105000000000103</c:v>
                </c:pt>
                <c:pt idx="51502">
                  <c:v>-8.7085000000000008</c:v>
                </c:pt>
                <c:pt idx="51503">
                  <c:v>-8.7065000000000055</c:v>
                </c:pt>
                <c:pt idx="51504">
                  <c:v>-8.7045000000000101</c:v>
                </c:pt>
                <c:pt idx="51505">
                  <c:v>-8.7025000000000006</c:v>
                </c:pt>
                <c:pt idx="51506">
                  <c:v>-8.7005000000000052</c:v>
                </c:pt>
                <c:pt idx="51507">
                  <c:v>-8.6985000000000099</c:v>
                </c:pt>
                <c:pt idx="51508">
                  <c:v>-8.6965000000000003</c:v>
                </c:pt>
                <c:pt idx="51509">
                  <c:v>-8.694500000000005</c:v>
                </c:pt>
                <c:pt idx="51510">
                  <c:v>-8.6925000000000097</c:v>
                </c:pt>
                <c:pt idx="51511">
                  <c:v>-8.6905000000000001</c:v>
                </c:pt>
                <c:pt idx="51512">
                  <c:v>-8.6885000000000048</c:v>
                </c:pt>
                <c:pt idx="51513">
                  <c:v>-8.6865000000000094</c:v>
                </c:pt>
                <c:pt idx="51514">
                  <c:v>-8.6844999999999999</c:v>
                </c:pt>
                <c:pt idx="51515">
                  <c:v>-8.6825000000000045</c:v>
                </c:pt>
                <c:pt idx="51516">
                  <c:v>-8.6805000000000092</c:v>
                </c:pt>
                <c:pt idx="51517">
                  <c:v>-8.6784999999999997</c:v>
                </c:pt>
                <c:pt idx="51518">
                  <c:v>-8.6765000000000043</c:v>
                </c:pt>
                <c:pt idx="51519">
                  <c:v>-8.674500000000009</c:v>
                </c:pt>
                <c:pt idx="51520">
                  <c:v>-8.6724999999999994</c:v>
                </c:pt>
                <c:pt idx="51521">
                  <c:v>-8.6705000000000041</c:v>
                </c:pt>
                <c:pt idx="51522">
                  <c:v>-8.6685000000000088</c:v>
                </c:pt>
                <c:pt idx="51523">
                  <c:v>-8.6664999999999992</c:v>
                </c:pt>
                <c:pt idx="51524">
                  <c:v>-8.6645000000000039</c:v>
                </c:pt>
                <c:pt idx="51525">
                  <c:v>-8.6625000000000085</c:v>
                </c:pt>
                <c:pt idx="51526">
                  <c:v>-8.660499999999999</c:v>
                </c:pt>
                <c:pt idx="51527">
                  <c:v>-8.6585000000000036</c:v>
                </c:pt>
                <c:pt idx="51528">
                  <c:v>-8.6565000000000083</c:v>
                </c:pt>
                <c:pt idx="51529">
                  <c:v>-8.6544999999999987</c:v>
                </c:pt>
                <c:pt idx="51530">
                  <c:v>-8.6525000000000034</c:v>
                </c:pt>
                <c:pt idx="51531">
                  <c:v>-8.6505000000000081</c:v>
                </c:pt>
                <c:pt idx="51532">
                  <c:v>-8.6485000000000127</c:v>
                </c:pt>
                <c:pt idx="51533">
                  <c:v>-8.6465000000000032</c:v>
                </c:pt>
                <c:pt idx="51534">
                  <c:v>-8.6445000000000078</c:v>
                </c:pt>
                <c:pt idx="51535">
                  <c:v>-8.6425000000000125</c:v>
                </c:pt>
                <c:pt idx="51536">
                  <c:v>-8.640500000000003</c:v>
                </c:pt>
                <c:pt idx="51537">
                  <c:v>-8.6385000000000076</c:v>
                </c:pt>
                <c:pt idx="51538">
                  <c:v>-8.6365000000000123</c:v>
                </c:pt>
                <c:pt idx="51539">
                  <c:v>-8.6345000000000027</c:v>
                </c:pt>
                <c:pt idx="51540">
                  <c:v>-8.6325000000000074</c:v>
                </c:pt>
                <c:pt idx="51541">
                  <c:v>-8.6305000000000121</c:v>
                </c:pt>
                <c:pt idx="51542">
                  <c:v>-8.6285000000000025</c:v>
                </c:pt>
                <c:pt idx="51543">
                  <c:v>-8.6265000000000072</c:v>
                </c:pt>
                <c:pt idx="51544">
                  <c:v>-8.6245000000000118</c:v>
                </c:pt>
                <c:pt idx="51545">
                  <c:v>-8.6225000000000023</c:v>
                </c:pt>
                <c:pt idx="51546">
                  <c:v>-8.6205000000000069</c:v>
                </c:pt>
                <c:pt idx="51547">
                  <c:v>-8.6185000000000116</c:v>
                </c:pt>
                <c:pt idx="51548">
                  <c:v>-8.616500000000002</c:v>
                </c:pt>
                <c:pt idx="51549">
                  <c:v>-8.6145000000000067</c:v>
                </c:pt>
                <c:pt idx="51550">
                  <c:v>-8.6125000000000114</c:v>
                </c:pt>
                <c:pt idx="51551">
                  <c:v>-8.6105000000000018</c:v>
                </c:pt>
                <c:pt idx="51552">
                  <c:v>-8.6085000000000065</c:v>
                </c:pt>
                <c:pt idx="51553">
                  <c:v>-8.6065000000000111</c:v>
                </c:pt>
                <c:pt idx="51554">
                  <c:v>-8.6045000000000016</c:v>
                </c:pt>
                <c:pt idx="51555">
                  <c:v>-8.6025000000000063</c:v>
                </c:pt>
                <c:pt idx="51556">
                  <c:v>-8.6005000000000109</c:v>
                </c:pt>
                <c:pt idx="51557">
                  <c:v>-8.5985000000000014</c:v>
                </c:pt>
                <c:pt idx="51558">
                  <c:v>-8.596500000000006</c:v>
                </c:pt>
                <c:pt idx="51559">
                  <c:v>-8.5945000000000107</c:v>
                </c:pt>
                <c:pt idx="51560">
                  <c:v>-8.5925000000000011</c:v>
                </c:pt>
                <c:pt idx="51561">
                  <c:v>-8.5905000000000058</c:v>
                </c:pt>
                <c:pt idx="51562">
                  <c:v>-8.5885000000000105</c:v>
                </c:pt>
                <c:pt idx="51563">
                  <c:v>-8.5865000000000009</c:v>
                </c:pt>
                <c:pt idx="51564">
                  <c:v>-8.5845000000000056</c:v>
                </c:pt>
                <c:pt idx="51565">
                  <c:v>-8.5825000000000102</c:v>
                </c:pt>
                <c:pt idx="51566">
                  <c:v>-8.5805000000000007</c:v>
                </c:pt>
                <c:pt idx="51567">
                  <c:v>-8.5785000000000053</c:v>
                </c:pt>
                <c:pt idx="51568">
                  <c:v>-8.57650000000001</c:v>
                </c:pt>
                <c:pt idx="51569">
                  <c:v>-8.5745000000000005</c:v>
                </c:pt>
                <c:pt idx="51570">
                  <c:v>-8.5725000000000051</c:v>
                </c:pt>
                <c:pt idx="51571">
                  <c:v>-8.5705000000000098</c:v>
                </c:pt>
                <c:pt idx="51572">
                  <c:v>-8.5685000000000002</c:v>
                </c:pt>
                <c:pt idx="51573">
                  <c:v>-8.5665000000000049</c:v>
                </c:pt>
                <c:pt idx="51574">
                  <c:v>-8.5645000000000095</c:v>
                </c:pt>
                <c:pt idx="51575">
                  <c:v>-8.5625</c:v>
                </c:pt>
                <c:pt idx="51576">
                  <c:v>-8.5605000000000047</c:v>
                </c:pt>
                <c:pt idx="51577">
                  <c:v>-8.5585000000000093</c:v>
                </c:pt>
                <c:pt idx="51578">
                  <c:v>-8.5564999999999998</c:v>
                </c:pt>
                <c:pt idx="51579">
                  <c:v>-8.5545000000000044</c:v>
                </c:pt>
                <c:pt idx="51580">
                  <c:v>-8.5525000000000091</c:v>
                </c:pt>
                <c:pt idx="51581">
                  <c:v>-8.5504999999999995</c:v>
                </c:pt>
                <c:pt idx="51582">
                  <c:v>-8.5485000000000042</c:v>
                </c:pt>
                <c:pt idx="51583">
                  <c:v>-8.5465000000000089</c:v>
                </c:pt>
                <c:pt idx="51584">
                  <c:v>-8.5444999999999993</c:v>
                </c:pt>
                <c:pt idx="51585">
                  <c:v>-8.542500000000004</c:v>
                </c:pt>
                <c:pt idx="51586">
                  <c:v>-8.5405000000000086</c:v>
                </c:pt>
                <c:pt idx="51587">
                  <c:v>-8.5384999999999991</c:v>
                </c:pt>
                <c:pt idx="51588">
                  <c:v>-8.5365000000000038</c:v>
                </c:pt>
                <c:pt idx="51589">
                  <c:v>-8.5345000000000084</c:v>
                </c:pt>
                <c:pt idx="51590">
                  <c:v>-8.5324999999999989</c:v>
                </c:pt>
                <c:pt idx="51591">
                  <c:v>-8.5305000000000035</c:v>
                </c:pt>
                <c:pt idx="51592">
                  <c:v>-8.5285000000000082</c:v>
                </c:pt>
                <c:pt idx="51593">
                  <c:v>-8.5264999999999986</c:v>
                </c:pt>
                <c:pt idx="51594">
                  <c:v>-8.5245000000000033</c:v>
                </c:pt>
                <c:pt idx="51595">
                  <c:v>-8.522500000000008</c:v>
                </c:pt>
                <c:pt idx="51596">
                  <c:v>-8.5205000000000126</c:v>
                </c:pt>
                <c:pt idx="51597">
                  <c:v>-8.5185000000000031</c:v>
                </c:pt>
                <c:pt idx="51598">
                  <c:v>-8.5165000000000077</c:v>
                </c:pt>
                <c:pt idx="51599">
                  <c:v>-8.5145000000000124</c:v>
                </c:pt>
                <c:pt idx="51600">
                  <c:v>-8.5125000000000028</c:v>
                </c:pt>
                <c:pt idx="51601">
                  <c:v>-8.5105000000000075</c:v>
                </c:pt>
                <c:pt idx="51602">
                  <c:v>-8.5085000000000122</c:v>
                </c:pt>
                <c:pt idx="51603">
                  <c:v>-8.5065000000000026</c:v>
                </c:pt>
                <c:pt idx="51604">
                  <c:v>-8.5045000000000073</c:v>
                </c:pt>
                <c:pt idx="51605">
                  <c:v>-8.5025000000000119</c:v>
                </c:pt>
                <c:pt idx="51606">
                  <c:v>-8.5005000000000024</c:v>
                </c:pt>
                <c:pt idx="51607">
                  <c:v>-8.498500000000007</c:v>
                </c:pt>
                <c:pt idx="51608">
                  <c:v>-8.4965000000000117</c:v>
                </c:pt>
                <c:pt idx="51609">
                  <c:v>-8.4945000000000022</c:v>
                </c:pt>
                <c:pt idx="51610">
                  <c:v>-8.4925000000000068</c:v>
                </c:pt>
                <c:pt idx="51611">
                  <c:v>-8.4905000000000115</c:v>
                </c:pt>
                <c:pt idx="51612">
                  <c:v>-8.4885000000000019</c:v>
                </c:pt>
                <c:pt idx="51613">
                  <c:v>-8.4865000000000066</c:v>
                </c:pt>
                <c:pt idx="51614">
                  <c:v>-8.4845000000000113</c:v>
                </c:pt>
                <c:pt idx="51615">
                  <c:v>-8.4825000000000017</c:v>
                </c:pt>
                <c:pt idx="51616">
                  <c:v>-8.4805000000000064</c:v>
                </c:pt>
                <c:pt idx="51617">
                  <c:v>-8.478500000000011</c:v>
                </c:pt>
                <c:pt idx="51618">
                  <c:v>-8.4765000000000015</c:v>
                </c:pt>
                <c:pt idx="51619">
                  <c:v>-8.4745000000000061</c:v>
                </c:pt>
                <c:pt idx="51620">
                  <c:v>-8.4725000000000108</c:v>
                </c:pt>
                <c:pt idx="51621">
                  <c:v>-8.4705000000000013</c:v>
                </c:pt>
                <c:pt idx="51622">
                  <c:v>-8.4685000000000059</c:v>
                </c:pt>
                <c:pt idx="51623">
                  <c:v>-8.4665000000000106</c:v>
                </c:pt>
                <c:pt idx="51624">
                  <c:v>-8.464500000000001</c:v>
                </c:pt>
                <c:pt idx="51625">
                  <c:v>-8.4625000000000057</c:v>
                </c:pt>
                <c:pt idx="51626">
                  <c:v>-8.4605000000000103</c:v>
                </c:pt>
                <c:pt idx="51627">
                  <c:v>-8.4585000000000008</c:v>
                </c:pt>
                <c:pt idx="51628">
                  <c:v>-8.4565000000000055</c:v>
                </c:pt>
                <c:pt idx="51629">
                  <c:v>-8.4545000000000101</c:v>
                </c:pt>
                <c:pt idx="51630">
                  <c:v>-8.4525000000000006</c:v>
                </c:pt>
                <c:pt idx="51631">
                  <c:v>-8.4505000000000052</c:v>
                </c:pt>
                <c:pt idx="51632">
                  <c:v>-8.4485000000000099</c:v>
                </c:pt>
                <c:pt idx="51633">
                  <c:v>-8.4465000000000003</c:v>
                </c:pt>
                <c:pt idx="51634">
                  <c:v>-8.444500000000005</c:v>
                </c:pt>
                <c:pt idx="51635">
                  <c:v>-8.4425000000000097</c:v>
                </c:pt>
                <c:pt idx="51636">
                  <c:v>-8.4405000000000001</c:v>
                </c:pt>
                <c:pt idx="51637">
                  <c:v>-8.4385000000000048</c:v>
                </c:pt>
                <c:pt idx="51638">
                  <c:v>-8.4365000000000094</c:v>
                </c:pt>
                <c:pt idx="51639">
                  <c:v>-8.4344999999999999</c:v>
                </c:pt>
                <c:pt idx="51640">
                  <c:v>-8.4325000000000045</c:v>
                </c:pt>
                <c:pt idx="51641">
                  <c:v>-8.4305000000000092</c:v>
                </c:pt>
                <c:pt idx="51642">
                  <c:v>-8.4284999999999997</c:v>
                </c:pt>
                <c:pt idx="51643">
                  <c:v>-8.4265000000000043</c:v>
                </c:pt>
                <c:pt idx="51644">
                  <c:v>-8.424500000000009</c:v>
                </c:pt>
                <c:pt idx="51645">
                  <c:v>-8.4224999999999994</c:v>
                </c:pt>
                <c:pt idx="51646">
                  <c:v>-8.4205000000000041</c:v>
                </c:pt>
                <c:pt idx="51647">
                  <c:v>-8.4185000000000088</c:v>
                </c:pt>
                <c:pt idx="51648">
                  <c:v>-8.4164999999999992</c:v>
                </c:pt>
                <c:pt idx="51649">
                  <c:v>-8.4145000000000039</c:v>
                </c:pt>
                <c:pt idx="51650">
                  <c:v>-8.4125000000000085</c:v>
                </c:pt>
                <c:pt idx="51651">
                  <c:v>-8.410499999999999</c:v>
                </c:pt>
                <c:pt idx="51652">
                  <c:v>-8.4085000000000036</c:v>
                </c:pt>
                <c:pt idx="51653">
                  <c:v>-8.4065000000000083</c:v>
                </c:pt>
                <c:pt idx="51654">
                  <c:v>-8.4044999999999987</c:v>
                </c:pt>
                <c:pt idx="51655">
                  <c:v>-8.4025000000000034</c:v>
                </c:pt>
                <c:pt idx="51656">
                  <c:v>-8.4005000000000081</c:v>
                </c:pt>
                <c:pt idx="51657">
                  <c:v>-8.3985000000000127</c:v>
                </c:pt>
                <c:pt idx="51658">
                  <c:v>-8.3965000000000032</c:v>
                </c:pt>
                <c:pt idx="51659">
                  <c:v>-8.3945000000000078</c:v>
                </c:pt>
                <c:pt idx="51660">
                  <c:v>-8.3925000000000125</c:v>
                </c:pt>
                <c:pt idx="51661">
                  <c:v>-8.390500000000003</c:v>
                </c:pt>
                <c:pt idx="51662">
                  <c:v>-8.3885000000000076</c:v>
                </c:pt>
                <c:pt idx="51663">
                  <c:v>-8.3865000000000123</c:v>
                </c:pt>
                <c:pt idx="51664">
                  <c:v>-8.3845000000000027</c:v>
                </c:pt>
                <c:pt idx="51665">
                  <c:v>-8.3825000000000074</c:v>
                </c:pt>
                <c:pt idx="51666">
                  <c:v>-8.3805000000000121</c:v>
                </c:pt>
                <c:pt idx="51667">
                  <c:v>-8.3785000000000025</c:v>
                </c:pt>
                <c:pt idx="51668">
                  <c:v>-8.3765000000000072</c:v>
                </c:pt>
                <c:pt idx="51669">
                  <c:v>-8.3745000000000118</c:v>
                </c:pt>
                <c:pt idx="51670">
                  <c:v>-8.3725000000000023</c:v>
                </c:pt>
                <c:pt idx="51671">
                  <c:v>-8.3705000000000069</c:v>
                </c:pt>
                <c:pt idx="51672">
                  <c:v>-8.3685000000000116</c:v>
                </c:pt>
                <c:pt idx="51673">
                  <c:v>-8.366500000000002</c:v>
                </c:pt>
                <c:pt idx="51674">
                  <c:v>-8.3645000000000067</c:v>
                </c:pt>
                <c:pt idx="51675">
                  <c:v>-8.3625000000000114</c:v>
                </c:pt>
                <c:pt idx="51676">
                  <c:v>-8.3605000000000018</c:v>
                </c:pt>
                <c:pt idx="51677">
                  <c:v>-8.3585000000000065</c:v>
                </c:pt>
                <c:pt idx="51678">
                  <c:v>-8.3565000000000111</c:v>
                </c:pt>
                <c:pt idx="51679">
                  <c:v>-8.3545000000000016</c:v>
                </c:pt>
                <c:pt idx="51680">
                  <c:v>-8.3525000000000063</c:v>
                </c:pt>
                <c:pt idx="51681">
                  <c:v>-8.3505000000000109</c:v>
                </c:pt>
                <c:pt idx="51682">
                  <c:v>-8.3485000000000014</c:v>
                </c:pt>
                <c:pt idx="51683">
                  <c:v>-8.346500000000006</c:v>
                </c:pt>
                <c:pt idx="51684">
                  <c:v>-8.3445000000000107</c:v>
                </c:pt>
                <c:pt idx="51685">
                  <c:v>-8.3425000000000011</c:v>
                </c:pt>
                <c:pt idx="51686">
                  <c:v>-8.3405000000000058</c:v>
                </c:pt>
                <c:pt idx="51687">
                  <c:v>-8.3385000000000105</c:v>
                </c:pt>
                <c:pt idx="51688">
                  <c:v>-8.3365000000000009</c:v>
                </c:pt>
                <c:pt idx="51689">
                  <c:v>-8.3345000000000056</c:v>
                </c:pt>
                <c:pt idx="51690">
                  <c:v>-8.3325000000000102</c:v>
                </c:pt>
                <c:pt idx="51691">
                  <c:v>-8.3305000000000007</c:v>
                </c:pt>
                <c:pt idx="51692">
                  <c:v>-8.3285000000000053</c:v>
                </c:pt>
                <c:pt idx="51693">
                  <c:v>-8.32650000000001</c:v>
                </c:pt>
                <c:pt idx="51694">
                  <c:v>-8.3245000000000005</c:v>
                </c:pt>
                <c:pt idx="51695">
                  <c:v>-8.3225000000000051</c:v>
                </c:pt>
                <c:pt idx="51696">
                  <c:v>-8.3205000000000098</c:v>
                </c:pt>
                <c:pt idx="51697">
                  <c:v>-8.3185000000000002</c:v>
                </c:pt>
                <c:pt idx="51698">
                  <c:v>-8.3165000000000049</c:v>
                </c:pt>
                <c:pt idx="51699">
                  <c:v>-8.3145000000000095</c:v>
                </c:pt>
                <c:pt idx="51700">
                  <c:v>-8.3125</c:v>
                </c:pt>
                <c:pt idx="51701">
                  <c:v>-8.3105000000000047</c:v>
                </c:pt>
                <c:pt idx="51702">
                  <c:v>-8.3085000000000093</c:v>
                </c:pt>
                <c:pt idx="51703">
                  <c:v>-8.3064999999999998</c:v>
                </c:pt>
                <c:pt idx="51704">
                  <c:v>-8.3045000000000044</c:v>
                </c:pt>
                <c:pt idx="51705">
                  <c:v>-8.3025000000000091</c:v>
                </c:pt>
                <c:pt idx="51706">
                  <c:v>-8.3004999999999995</c:v>
                </c:pt>
                <c:pt idx="51707">
                  <c:v>-8.2985000000000042</c:v>
                </c:pt>
                <c:pt idx="51708">
                  <c:v>-8.2965000000000089</c:v>
                </c:pt>
                <c:pt idx="51709">
                  <c:v>-8.2944999999999993</c:v>
                </c:pt>
                <c:pt idx="51710">
                  <c:v>-8.292500000000004</c:v>
                </c:pt>
                <c:pt idx="51711">
                  <c:v>-8.2905000000000086</c:v>
                </c:pt>
                <c:pt idx="51712">
                  <c:v>-8.2884999999999991</c:v>
                </c:pt>
                <c:pt idx="51713">
                  <c:v>-8.2865000000000038</c:v>
                </c:pt>
                <c:pt idx="51714">
                  <c:v>-8.2845000000000084</c:v>
                </c:pt>
                <c:pt idx="51715">
                  <c:v>-8.2824999999999989</c:v>
                </c:pt>
                <c:pt idx="51716">
                  <c:v>-8.2805000000000035</c:v>
                </c:pt>
                <c:pt idx="51717">
                  <c:v>-8.2785000000000082</c:v>
                </c:pt>
                <c:pt idx="51718">
                  <c:v>-8.2764999999999986</c:v>
                </c:pt>
                <c:pt idx="51719">
                  <c:v>-8.2745000000000033</c:v>
                </c:pt>
                <c:pt idx="51720">
                  <c:v>-8.272500000000008</c:v>
                </c:pt>
                <c:pt idx="51721">
                  <c:v>-8.2705000000000126</c:v>
                </c:pt>
                <c:pt idx="51722">
                  <c:v>-8.2685000000000031</c:v>
                </c:pt>
                <c:pt idx="51723">
                  <c:v>-8.2665000000000077</c:v>
                </c:pt>
                <c:pt idx="51724">
                  <c:v>-8.2645000000000124</c:v>
                </c:pt>
                <c:pt idx="51725">
                  <c:v>-8.2625000000000028</c:v>
                </c:pt>
                <c:pt idx="51726">
                  <c:v>-8.2605000000000075</c:v>
                </c:pt>
                <c:pt idx="51727">
                  <c:v>-8.2585000000000122</c:v>
                </c:pt>
                <c:pt idx="51728">
                  <c:v>-8.2565000000000026</c:v>
                </c:pt>
                <c:pt idx="51729">
                  <c:v>-8.2545000000000073</c:v>
                </c:pt>
                <c:pt idx="51730">
                  <c:v>-8.2525000000000119</c:v>
                </c:pt>
                <c:pt idx="51731">
                  <c:v>-8.2505000000000024</c:v>
                </c:pt>
                <c:pt idx="51732">
                  <c:v>-8.248500000000007</c:v>
                </c:pt>
                <c:pt idx="51733">
                  <c:v>-8.2465000000000117</c:v>
                </c:pt>
                <c:pt idx="51734">
                  <c:v>-8.2445000000000022</c:v>
                </c:pt>
                <c:pt idx="51735">
                  <c:v>-8.2425000000000068</c:v>
                </c:pt>
                <c:pt idx="51736">
                  <c:v>-8.2405000000000115</c:v>
                </c:pt>
                <c:pt idx="51737">
                  <c:v>-8.2385000000000019</c:v>
                </c:pt>
                <c:pt idx="51738">
                  <c:v>-8.2365000000000066</c:v>
                </c:pt>
                <c:pt idx="51739">
                  <c:v>-8.2345000000000113</c:v>
                </c:pt>
                <c:pt idx="51740">
                  <c:v>-8.2325000000000017</c:v>
                </c:pt>
                <c:pt idx="51741">
                  <c:v>-8.2305000000000064</c:v>
                </c:pt>
                <c:pt idx="51742">
                  <c:v>-8.228500000000011</c:v>
                </c:pt>
                <c:pt idx="51743">
                  <c:v>-8.2265000000000015</c:v>
                </c:pt>
                <c:pt idx="51744">
                  <c:v>-8.2245000000000061</c:v>
                </c:pt>
                <c:pt idx="51745">
                  <c:v>-8.2225000000000108</c:v>
                </c:pt>
                <c:pt idx="51746">
                  <c:v>-8.2205000000000013</c:v>
                </c:pt>
                <c:pt idx="51747">
                  <c:v>-8.2185000000000059</c:v>
                </c:pt>
                <c:pt idx="51748">
                  <c:v>-8.2165000000000106</c:v>
                </c:pt>
                <c:pt idx="51749">
                  <c:v>-8.214500000000001</c:v>
                </c:pt>
                <c:pt idx="51750">
                  <c:v>-8.2125000000000057</c:v>
                </c:pt>
                <c:pt idx="51751">
                  <c:v>-8.2105000000000103</c:v>
                </c:pt>
                <c:pt idx="51752">
                  <c:v>-8.2085000000000008</c:v>
                </c:pt>
                <c:pt idx="51753">
                  <c:v>-8.2065000000000055</c:v>
                </c:pt>
                <c:pt idx="51754">
                  <c:v>-8.2045000000000101</c:v>
                </c:pt>
                <c:pt idx="51755">
                  <c:v>-8.2025000000000006</c:v>
                </c:pt>
                <c:pt idx="51756">
                  <c:v>-8.2005000000000052</c:v>
                </c:pt>
                <c:pt idx="51757">
                  <c:v>-8.1985000000000099</c:v>
                </c:pt>
                <c:pt idx="51758">
                  <c:v>-8.1965000000000003</c:v>
                </c:pt>
                <c:pt idx="51759">
                  <c:v>-8.194500000000005</c:v>
                </c:pt>
                <c:pt idx="51760">
                  <c:v>-8.1925000000000097</c:v>
                </c:pt>
                <c:pt idx="51761">
                  <c:v>-8.1905000000000001</c:v>
                </c:pt>
                <c:pt idx="51762">
                  <c:v>-8.1885000000000048</c:v>
                </c:pt>
                <c:pt idx="51763">
                  <c:v>-8.1865000000000094</c:v>
                </c:pt>
                <c:pt idx="51764">
                  <c:v>-8.1844999999999999</c:v>
                </c:pt>
                <c:pt idx="51765">
                  <c:v>-8.1825000000000045</c:v>
                </c:pt>
                <c:pt idx="51766">
                  <c:v>-8.1805000000000092</c:v>
                </c:pt>
                <c:pt idx="51767">
                  <c:v>-8.1784999999999997</c:v>
                </c:pt>
                <c:pt idx="51768">
                  <c:v>-8.1765000000000043</c:v>
                </c:pt>
                <c:pt idx="51769">
                  <c:v>-8.174500000000009</c:v>
                </c:pt>
                <c:pt idx="51770">
                  <c:v>-8.1724999999999994</c:v>
                </c:pt>
                <c:pt idx="51771">
                  <c:v>-8.1705000000000041</c:v>
                </c:pt>
                <c:pt idx="51772">
                  <c:v>-8.1685000000000088</c:v>
                </c:pt>
                <c:pt idx="51773">
                  <c:v>-8.1664999999999992</c:v>
                </c:pt>
                <c:pt idx="51774">
                  <c:v>-8.1645000000000039</c:v>
                </c:pt>
                <c:pt idx="51775">
                  <c:v>-8.1625000000000085</c:v>
                </c:pt>
                <c:pt idx="51776">
                  <c:v>-8.160499999999999</c:v>
                </c:pt>
                <c:pt idx="51777">
                  <c:v>-8.1585000000000036</c:v>
                </c:pt>
                <c:pt idx="51778">
                  <c:v>-8.1565000000000083</c:v>
                </c:pt>
                <c:pt idx="51779">
                  <c:v>-8.1544999999999987</c:v>
                </c:pt>
                <c:pt idx="51780">
                  <c:v>-8.1525000000000034</c:v>
                </c:pt>
                <c:pt idx="51781">
                  <c:v>-8.1505000000000081</c:v>
                </c:pt>
                <c:pt idx="51782">
                  <c:v>-8.1485000000000127</c:v>
                </c:pt>
                <c:pt idx="51783">
                  <c:v>-8.1465000000000032</c:v>
                </c:pt>
                <c:pt idx="51784">
                  <c:v>-8.1445000000000078</c:v>
                </c:pt>
                <c:pt idx="51785">
                  <c:v>-8.1425000000000125</c:v>
                </c:pt>
                <c:pt idx="51786">
                  <c:v>-8.140500000000003</c:v>
                </c:pt>
                <c:pt idx="51787">
                  <c:v>-8.1385000000000076</c:v>
                </c:pt>
                <c:pt idx="51788">
                  <c:v>-8.1365000000000123</c:v>
                </c:pt>
                <c:pt idx="51789">
                  <c:v>-8.1345000000000027</c:v>
                </c:pt>
                <c:pt idx="51790">
                  <c:v>-8.1325000000000074</c:v>
                </c:pt>
                <c:pt idx="51791">
                  <c:v>-8.1305000000000121</c:v>
                </c:pt>
                <c:pt idx="51792">
                  <c:v>-8.1285000000000025</c:v>
                </c:pt>
                <c:pt idx="51793">
                  <c:v>-8.1265000000000072</c:v>
                </c:pt>
                <c:pt idx="51794">
                  <c:v>-8.1245000000000118</c:v>
                </c:pt>
                <c:pt idx="51795">
                  <c:v>-8.1225000000000023</c:v>
                </c:pt>
                <c:pt idx="51796">
                  <c:v>-8.1205000000000069</c:v>
                </c:pt>
                <c:pt idx="51797">
                  <c:v>-8.1185000000000116</c:v>
                </c:pt>
                <c:pt idx="51798">
                  <c:v>-8.116500000000002</c:v>
                </c:pt>
                <c:pt idx="51799">
                  <c:v>-8.1145000000000067</c:v>
                </c:pt>
                <c:pt idx="51800">
                  <c:v>-8.1125000000000114</c:v>
                </c:pt>
                <c:pt idx="51801">
                  <c:v>-8.1105000000000018</c:v>
                </c:pt>
                <c:pt idx="51802">
                  <c:v>-8.1085000000000065</c:v>
                </c:pt>
                <c:pt idx="51803">
                  <c:v>-8.1065000000000111</c:v>
                </c:pt>
                <c:pt idx="51804">
                  <c:v>-8.1045000000000016</c:v>
                </c:pt>
                <c:pt idx="51805">
                  <c:v>-8.1025000000000063</c:v>
                </c:pt>
                <c:pt idx="51806">
                  <c:v>-8.1005000000000109</c:v>
                </c:pt>
                <c:pt idx="51807">
                  <c:v>-8.0985000000000014</c:v>
                </c:pt>
                <c:pt idx="51808">
                  <c:v>-8.096500000000006</c:v>
                </c:pt>
                <c:pt idx="51809">
                  <c:v>-8.0945000000000107</c:v>
                </c:pt>
                <c:pt idx="51810">
                  <c:v>-8.0925000000000011</c:v>
                </c:pt>
                <c:pt idx="51811">
                  <c:v>-8.0905000000000058</c:v>
                </c:pt>
                <c:pt idx="51812">
                  <c:v>-8.0885000000000105</c:v>
                </c:pt>
                <c:pt idx="51813">
                  <c:v>-8.0865000000000009</c:v>
                </c:pt>
                <c:pt idx="51814">
                  <c:v>-8.0845000000000056</c:v>
                </c:pt>
                <c:pt idx="51815">
                  <c:v>-8.0825000000000102</c:v>
                </c:pt>
                <c:pt idx="51816">
                  <c:v>-8.0805000000000007</c:v>
                </c:pt>
                <c:pt idx="51817">
                  <c:v>-8.0785000000000053</c:v>
                </c:pt>
                <c:pt idx="51818">
                  <c:v>-8.07650000000001</c:v>
                </c:pt>
                <c:pt idx="51819">
                  <c:v>-8.0745000000000005</c:v>
                </c:pt>
                <c:pt idx="51820">
                  <c:v>-8.0725000000000051</c:v>
                </c:pt>
                <c:pt idx="51821">
                  <c:v>-8.0705000000000098</c:v>
                </c:pt>
                <c:pt idx="51822">
                  <c:v>-8.0685000000000002</c:v>
                </c:pt>
                <c:pt idx="51823">
                  <c:v>-8.0665000000000049</c:v>
                </c:pt>
                <c:pt idx="51824">
                  <c:v>-8.0645000000000095</c:v>
                </c:pt>
                <c:pt idx="51825">
                  <c:v>-8.0625</c:v>
                </c:pt>
                <c:pt idx="51826">
                  <c:v>-8.0605000000000047</c:v>
                </c:pt>
                <c:pt idx="51827">
                  <c:v>-8.0585000000000093</c:v>
                </c:pt>
                <c:pt idx="51828">
                  <c:v>-8.0564999999999998</c:v>
                </c:pt>
                <c:pt idx="51829">
                  <c:v>-8.0545000000000044</c:v>
                </c:pt>
                <c:pt idx="51830">
                  <c:v>-8.0525000000000091</c:v>
                </c:pt>
                <c:pt idx="51831">
                  <c:v>-8.0504999999999995</c:v>
                </c:pt>
                <c:pt idx="51832">
                  <c:v>-8.0485000000000042</c:v>
                </c:pt>
                <c:pt idx="51833">
                  <c:v>-8.0465000000000089</c:v>
                </c:pt>
                <c:pt idx="51834">
                  <c:v>-8.0444999999999993</c:v>
                </c:pt>
                <c:pt idx="51835">
                  <c:v>-8.042500000000004</c:v>
                </c:pt>
                <c:pt idx="51836">
                  <c:v>-8.0405000000000086</c:v>
                </c:pt>
                <c:pt idx="51837">
                  <c:v>-8.0384999999999991</c:v>
                </c:pt>
                <c:pt idx="51838">
                  <c:v>-8.0365000000000038</c:v>
                </c:pt>
                <c:pt idx="51839">
                  <c:v>-8.0345000000000084</c:v>
                </c:pt>
                <c:pt idx="51840">
                  <c:v>-8.0324999999999989</c:v>
                </c:pt>
                <c:pt idx="51841">
                  <c:v>-8.0305000000000035</c:v>
                </c:pt>
                <c:pt idx="51842">
                  <c:v>-8.0285000000000082</c:v>
                </c:pt>
                <c:pt idx="51843">
                  <c:v>-8.0264999999999986</c:v>
                </c:pt>
                <c:pt idx="51844">
                  <c:v>-8.0245000000000033</c:v>
                </c:pt>
                <c:pt idx="51845">
                  <c:v>-8.022500000000008</c:v>
                </c:pt>
                <c:pt idx="51846">
                  <c:v>-8.0205000000000126</c:v>
                </c:pt>
                <c:pt idx="51847">
                  <c:v>-8.0185000000000031</c:v>
                </c:pt>
                <c:pt idx="51848">
                  <c:v>-8.0165000000000077</c:v>
                </c:pt>
                <c:pt idx="51849">
                  <c:v>-8.0145000000000124</c:v>
                </c:pt>
                <c:pt idx="51850">
                  <c:v>-8.0125000000000028</c:v>
                </c:pt>
                <c:pt idx="51851">
                  <c:v>-8.0105000000000075</c:v>
                </c:pt>
                <c:pt idx="51852">
                  <c:v>-8.0085000000000122</c:v>
                </c:pt>
                <c:pt idx="51853">
                  <c:v>-8.0065000000000026</c:v>
                </c:pt>
                <c:pt idx="51854">
                  <c:v>-8.0045000000000073</c:v>
                </c:pt>
                <c:pt idx="51855">
                  <c:v>-8.0025000000000119</c:v>
                </c:pt>
                <c:pt idx="51856">
                  <c:v>-8.0005000000000024</c:v>
                </c:pt>
                <c:pt idx="51857">
                  <c:v>-7.998500000000007</c:v>
                </c:pt>
                <c:pt idx="51858">
                  <c:v>-7.9965000000000117</c:v>
                </c:pt>
                <c:pt idx="51859">
                  <c:v>-7.9945000000000022</c:v>
                </c:pt>
                <c:pt idx="51860">
                  <c:v>-7.9925000000000068</c:v>
                </c:pt>
                <c:pt idx="51861">
                  <c:v>-7.9905000000000115</c:v>
                </c:pt>
                <c:pt idx="51862">
                  <c:v>-7.9885000000000019</c:v>
                </c:pt>
                <c:pt idx="51863">
                  <c:v>-7.9865000000000066</c:v>
                </c:pt>
                <c:pt idx="51864">
                  <c:v>-7.9845000000000113</c:v>
                </c:pt>
                <c:pt idx="51865">
                  <c:v>-7.9825000000000017</c:v>
                </c:pt>
                <c:pt idx="51866">
                  <c:v>-7.9805000000000064</c:v>
                </c:pt>
                <c:pt idx="51867">
                  <c:v>-7.978500000000011</c:v>
                </c:pt>
                <c:pt idx="51868">
                  <c:v>-7.9765000000000015</c:v>
                </c:pt>
                <c:pt idx="51869">
                  <c:v>-7.9745000000000061</c:v>
                </c:pt>
                <c:pt idx="51870">
                  <c:v>-7.9725000000000108</c:v>
                </c:pt>
                <c:pt idx="51871">
                  <c:v>-7.9705000000000013</c:v>
                </c:pt>
                <c:pt idx="51872">
                  <c:v>-7.9685000000000059</c:v>
                </c:pt>
                <c:pt idx="51873">
                  <c:v>-7.9665000000000106</c:v>
                </c:pt>
                <c:pt idx="51874">
                  <c:v>-7.964500000000001</c:v>
                </c:pt>
                <c:pt idx="51875">
                  <c:v>-7.9625000000000057</c:v>
                </c:pt>
                <c:pt idx="51876">
                  <c:v>-7.9605000000000103</c:v>
                </c:pt>
                <c:pt idx="51877">
                  <c:v>-7.9585000000000008</c:v>
                </c:pt>
                <c:pt idx="51878">
                  <c:v>-7.9565000000000055</c:v>
                </c:pt>
                <c:pt idx="51879">
                  <c:v>-7.9545000000000101</c:v>
                </c:pt>
                <c:pt idx="51880">
                  <c:v>-7.9525000000000006</c:v>
                </c:pt>
                <c:pt idx="51881">
                  <c:v>-7.9505000000000052</c:v>
                </c:pt>
                <c:pt idx="51882">
                  <c:v>-7.9485000000000099</c:v>
                </c:pt>
                <c:pt idx="51883">
                  <c:v>-7.9465000000000003</c:v>
                </c:pt>
                <c:pt idx="51884">
                  <c:v>-7.944500000000005</c:v>
                </c:pt>
                <c:pt idx="51885">
                  <c:v>-7.9425000000000097</c:v>
                </c:pt>
                <c:pt idx="51886">
                  <c:v>-7.9405000000000001</c:v>
                </c:pt>
                <c:pt idx="51887">
                  <c:v>-7.9385000000000048</c:v>
                </c:pt>
                <c:pt idx="51888">
                  <c:v>-7.9365000000000094</c:v>
                </c:pt>
                <c:pt idx="51889">
                  <c:v>-7.9344999999999999</c:v>
                </c:pt>
                <c:pt idx="51890">
                  <c:v>-7.9325000000000045</c:v>
                </c:pt>
                <c:pt idx="51891">
                  <c:v>-7.9305000000000092</c:v>
                </c:pt>
                <c:pt idx="51892">
                  <c:v>-7.9284999999999997</c:v>
                </c:pt>
                <c:pt idx="51893">
                  <c:v>-7.9265000000000043</c:v>
                </c:pt>
                <c:pt idx="51894">
                  <c:v>-7.924500000000009</c:v>
                </c:pt>
                <c:pt idx="51895">
                  <c:v>-7.9224999999999994</c:v>
                </c:pt>
                <c:pt idx="51896">
                  <c:v>-7.9205000000000041</c:v>
                </c:pt>
                <c:pt idx="51897">
                  <c:v>-7.9185000000000088</c:v>
                </c:pt>
                <c:pt idx="51898">
                  <c:v>-7.9164999999999992</c:v>
                </c:pt>
                <c:pt idx="51899">
                  <c:v>-7.9145000000000039</c:v>
                </c:pt>
                <c:pt idx="51900">
                  <c:v>-7.9125000000000085</c:v>
                </c:pt>
                <c:pt idx="51901">
                  <c:v>-7.910499999999999</c:v>
                </c:pt>
                <c:pt idx="51902">
                  <c:v>-7.9085000000000036</c:v>
                </c:pt>
                <c:pt idx="51903">
                  <c:v>-7.9065000000000083</c:v>
                </c:pt>
                <c:pt idx="51904">
                  <c:v>-7.9044999999999987</c:v>
                </c:pt>
                <c:pt idx="51905">
                  <c:v>-7.9025000000000034</c:v>
                </c:pt>
                <c:pt idx="51906">
                  <c:v>-7.9005000000000081</c:v>
                </c:pt>
                <c:pt idx="51907">
                  <c:v>-7.8985000000000127</c:v>
                </c:pt>
                <c:pt idx="51908">
                  <c:v>-7.8965000000000032</c:v>
                </c:pt>
                <c:pt idx="51909">
                  <c:v>-7.8945000000000078</c:v>
                </c:pt>
                <c:pt idx="51910">
                  <c:v>-7.8925000000000125</c:v>
                </c:pt>
                <c:pt idx="51911">
                  <c:v>-7.890500000000003</c:v>
                </c:pt>
                <c:pt idx="51912">
                  <c:v>-7.8885000000000076</c:v>
                </c:pt>
                <c:pt idx="51913">
                  <c:v>-7.8865000000000123</c:v>
                </c:pt>
                <c:pt idx="51914">
                  <c:v>-7.8845000000000027</c:v>
                </c:pt>
                <c:pt idx="51915">
                  <c:v>-7.8825000000000074</c:v>
                </c:pt>
                <c:pt idx="51916">
                  <c:v>-7.8805000000000121</c:v>
                </c:pt>
                <c:pt idx="51917">
                  <c:v>-7.8785000000000025</c:v>
                </c:pt>
                <c:pt idx="51918">
                  <c:v>-7.8765000000000072</c:v>
                </c:pt>
                <c:pt idx="51919">
                  <c:v>-7.8745000000000118</c:v>
                </c:pt>
                <c:pt idx="51920">
                  <c:v>-7.8725000000000023</c:v>
                </c:pt>
                <c:pt idx="51921">
                  <c:v>-7.8705000000000069</c:v>
                </c:pt>
                <c:pt idx="51922">
                  <c:v>-7.8685000000000116</c:v>
                </c:pt>
                <c:pt idx="51923">
                  <c:v>-7.866500000000002</c:v>
                </c:pt>
                <c:pt idx="51924">
                  <c:v>-7.8645000000000067</c:v>
                </c:pt>
                <c:pt idx="51925">
                  <c:v>-7.8625000000000114</c:v>
                </c:pt>
                <c:pt idx="51926">
                  <c:v>-7.8605000000000018</c:v>
                </c:pt>
                <c:pt idx="51927">
                  <c:v>-7.8585000000000065</c:v>
                </c:pt>
                <c:pt idx="51928">
                  <c:v>-7.8565000000000111</c:v>
                </c:pt>
                <c:pt idx="51929">
                  <c:v>-7.8545000000000016</c:v>
                </c:pt>
                <c:pt idx="51930">
                  <c:v>-7.8525000000000063</c:v>
                </c:pt>
                <c:pt idx="51931">
                  <c:v>-7.8505000000000109</c:v>
                </c:pt>
                <c:pt idx="51932">
                  <c:v>-7.8485000000000014</c:v>
                </c:pt>
                <c:pt idx="51933">
                  <c:v>-7.846500000000006</c:v>
                </c:pt>
                <c:pt idx="51934">
                  <c:v>-7.8445000000000107</c:v>
                </c:pt>
                <c:pt idx="51935">
                  <c:v>-7.8425000000000011</c:v>
                </c:pt>
                <c:pt idx="51936">
                  <c:v>-7.8405000000000058</c:v>
                </c:pt>
                <c:pt idx="51937">
                  <c:v>-7.8385000000000105</c:v>
                </c:pt>
                <c:pt idx="51938">
                  <c:v>-7.8365000000000009</c:v>
                </c:pt>
                <c:pt idx="51939">
                  <c:v>-7.8345000000000056</c:v>
                </c:pt>
                <c:pt idx="51940">
                  <c:v>-7.8325000000000102</c:v>
                </c:pt>
                <c:pt idx="51941">
                  <c:v>-7.8305000000000007</c:v>
                </c:pt>
                <c:pt idx="51942">
                  <c:v>-7.8285000000000053</c:v>
                </c:pt>
                <c:pt idx="51943">
                  <c:v>-7.82650000000001</c:v>
                </c:pt>
                <c:pt idx="51944">
                  <c:v>-7.8245000000000005</c:v>
                </c:pt>
                <c:pt idx="51945">
                  <c:v>-7.8225000000000051</c:v>
                </c:pt>
                <c:pt idx="51946">
                  <c:v>-7.8205000000000098</c:v>
                </c:pt>
                <c:pt idx="51947">
                  <c:v>-7.8185000000000002</c:v>
                </c:pt>
                <c:pt idx="51948">
                  <c:v>-7.8165000000000049</c:v>
                </c:pt>
                <c:pt idx="51949">
                  <c:v>-7.8145000000000095</c:v>
                </c:pt>
                <c:pt idx="51950">
                  <c:v>-7.8125</c:v>
                </c:pt>
                <c:pt idx="51951">
                  <c:v>-7.8105000000000047</c:v>
                </c:pt>
                <c:pt idx="51952">
                  <c:v>-7.8085000000000093</c:v>
                </c:pt>
                <c:pt idx="51953">
                  <c:v>-7.8064999999999998</c:v>
                </c:pt>
                <c:pt idx="51954">
                  <c:v>-7.8045000000000044</c:v>
                </c:pt>
                <c:pt idx="51955">
                  <c:v>-7.8025000000000091</c:v>
                </c:pt>
                <c:pt idx="51956">
                  <c:v>-7.8004999999999995</c:v>
                </c:pt>
                <c:pt idx="51957">
                  <c:v>-7.7985000000000042</c:v>
                </c:pt>
                <c:pt idx="51958">
                  <c:v>-7.7965000000000089</c:v>
                </c:pt>
                <c:pt idx="51959">
                  <c:v>-7.7944999999999993</c:v>
                </c:pt>
                <c:pt idx="51960">
                  <c:v>-7.792500000000004</c:v>
                </c:pt>
                <c:pt idx="51961">
                  <c:v>-7.7905000000000086</c:v>
                </c:pt>
                <c:pt idx="51962">
                  <c:v>-7.7884999999999991</c:v>
                </c:pt>
                <c:pt idx="51963">
                  <c:v>-7.7865000000000038</c:v>
                </c:pt>
                <c:pt idx="51964">
                  <c:v>-7.7845000000000084</c:v>
                </c:pt>
                <c:pt idx="51965">
                  <c:v>-7.7824999999999989</c:v>
                </c:pt>
                <c:pt idx="51966">
                  <c:v>-7.7805000000000035</c:v>
                </c:pt>
                <c:pt idx="51967">
                  <c:v>-7.7785000000000082</c:v>
                </c:pt>
                <c:pt idx="51968">
                  <c:v>-7.7764999999999986</c:v>
                </c:pt>
                <c:pt idx="51969">
                  <c:v>-7.7745000000000033</c:v>
                </c:pt>
                <c:pt idx="51970">
                  <c:v>-7.772500000000008</c:v>
                </c:pt>
                <c:pt idx="51971">
                  <c:v>-7.7705000000000126</c:v>
                </c:pt>
                <c:pt idx="51972">
                  <c:v>-7.7685000000000031</c:v>
                </c:pt>
                <c:pt idx="51973">
                  <c:v>-7.7665000000000077</c:v>
                </c:pt>
                <c:pt idx="51974">
                  <c:v>-7.7645000000000124</c:v>
                </c:pt>
                <c:pt idx="51975">
                  <c:v>-7.7625000000000028</c:v>
                </c:pt>
                <c:pt idx="51976">
                  <c:v>-7.7605000000000075</c:v>
                </c:pt>
                <c:pt idx="51977">
                  <c:v>-7.7585000000000122</c:v>
                </c:pt>
                <c:pt idx="51978">
                  <c:v>-7.7565000000000026</c:v>
                </c:pt>
                <c:pt idx="51979">
                  <c:v>-7.7545000000000073</c:v>
                </c:pt>
                <c:pt idx="51980">
                  <c:v>-7.7525000000000119</c:v>
                </c:pt>
                <c:pt idx="51981">
                  <c:v>-7.7505000000000024</c:v>
                </c:pt>
                <c:pt idx="51982">
                  <c:v>-7.748500000000007</c:v>
                </c:pt>
                <c:pt idx="51983">
                  <c:v>-7.7465000000000117</c:v>
                </c:pt>
                <c:pt idx="51984">
                  <c:v>-7.7445000000000022</c:v>
                </c:pt>
                <c:pt idx="51985">
                  <c:v>-7.7425000000000068</c:v>
                </c:pt>
                <c:pt idx="51986">
                  <c:v>-7.7405000000000115</c:v>
                </c:pt>
                <c:pt idx="51987">
                  <c:v>-7.7385000000000019</c:v>
                </c:pt>
                <c:pt idx="51988">
                  <c:v>-7.7365000000000066</c:v>
                </c:pt>
                <c:pt idx="51989">
                  <c:v>-7.7345000000000113</c:v>
                </c:pt>
                <c:pt idx="51990">
                  <c:v>-7.7325000000000017</c:v>
                </c:pt>
                <c:pt idx="51991">
                  <c:v>-7.7305000000000064</c:v>
                </c:pt>
                <c:pt idx="51992">
                  <c:v>-7.728500000000011</c:v>
                </c:pt>
                <c:pt idx="51993">
                  <c:v>-7.7265000000000015</c:v>
                </c:pt>
                <c:pt idx="51994">
                  <c:v>-7.7245000000000061</c:v>
                </c:pt>
                <c:pt idx="51995">
                  <c:v>-7.7225000000000108</c:v>
                </c:pt>
                <c:pt idx="51996">
                  <c:v>-7.7205000000000013</c:v>
                </c:pt>
                <c:pt idx="51997">
                  <c:v>-7.7185000000000059</c:v>
                </c:pt>
                <c:pt idx="51998">
                  <c:v>-7.7165000000000106</c:v>
                </c:pt>
                <c:pt idx="51999">
                  <c:v>-7.714500000000001</c:v>
                </c:pt>
                <c:pt idx="52000">
                  <c:v>-7.7125000000000057</c:v>
                </c:pt>
                <c:pt idx="52001">
                  <c:v>-7.7105000000000103</c:v>
                </c:pt>
                <c:pt idx="52002">
                  <c:v>-7.7085000000000008</c:v>
                </c:pt>
                <c:pt idx="52003">
                  <c:v>-7.7065000000000055</c:v>
                </c:pt>
                <c:pt idx="52004">
                  <c:v>-7.7045000000000101</c:v>
                </c:pt>
                <c:pt idx="52005">
                  <c:v>-7.7025000000000006</c:v>
                </c:pt>
                <c:pt idx="52006">
                  <c:v>-7.7005000000000052</c:v>
                </c:pt>
                <c:pt idx="52007">
                  <c:v>-7.6985000000000099</c:v>
                </c:pt>
                <c:pt idx="52008">
                  <c:v>-7.6965000000000003</c:v>
                </c:pt>
                <c:pt idx="52009">
                  <c:v>-7.694500000000005</c:v>
                </c:pt>
                <c:pt idx="52010">
                  <c:v>-7.6925000000000097</c:v>
                </c:pt>
                <c:pt idx="52011">
                  <c:v>-7.6905000000000001</c:v>
                </c:pt>
                <c:pt idx="52012">
                  <c:v>-7.6885000000000048</c:v>
                </c:pt>
                <c:pt idx="52013">
                  <c:v>-7.6865000000000094</c:v>
                </c:pt>
                <c:pt idx="52014">
                  <c:v>-7.6844999999999999</c:v>
                </c:pt>
                <c:pt idx="52015">
                  <c:v>-7.6825000000000045</c:v>
                </c:pt>
                <c:pt idx="52016">
                  <c:v>-7.6805000000000092</c:v>
                </c:pt>
                <c:pt idx="52017">
                  <c:v>-7.6784999999999997</c:v>
                </c:pt>
                <c:pt idx="52018">
                  <c:v>-7.6765000000000043</c:v>
                </c:pt>
                <c:pt idx="52019">
                  <c:v>-7.674500000000009</c:v>
                </c:pt>
                <c:pt idx="52020">
                  <c:v>-7.6724999999999994</c:v>
                </c:pt>
                <c:pt idx="52021">
                  <c:v>-7.6705000000000041</c:v>
                </c:pt>
                <c:pt idx="52022">
                  <c:v>-7.6685000000000088</c:v>
                </c:pt>
                <c:pt idx="52023">
                  <c:v>-7.6664999999999992</c:v>
                </c:pt>
                <c:pt idx="52024">
                  <c:v>-7.6645000000000039</c:v>
                </c:pt>
                <c:pt idx="52025">
                  <c:v>-7.6625000000000085</c:v>
                </c:pt>
                <c:pt idx="52026">
                  <c:v>-7.660499999999999</c:v>
                </c:pt>
                <c:pt idx="52027">
                  <c:v>-7.6585000000000036</c:v>
                </c:pt>
                <c:pt idx="52028">
                  <c:v>-7.6565000000000083</c:v>
                </c:pt>
                <c:pt idx="52029">
                  <c:v>-7.6544999999999987</c:v>
                </c:pt>
                <c:pt idx="52030">
                  <c:v>-7.6525000000000034</c:v>
                </c:pt>
                <c:pt idx="52031">
                  <c:v>-7.6505000000000081</c:v>
                </c:pt>
                <c:pt idx="52032">
                  <c:v>-7.6485000000000127</c:v>
                </c:pt>
                <c:pt idx="52033">
                  <c:v>-7.6465000000000032</c:v>
                </c:pt>
                <c:pt idx="52034">
                  <c:v>-7.6445000000000078</c:v>
                </c:pt>
                <c:pt idx="52035">
                  <c:v>-7.6425000000000125</c:v>
                </c:pt>
                <c:pt idx="52036">
                  <c:v>-7.640500000000003</c:v>
                </c:pt>
                <c:pt idx="52037">
                  <c:v>-7.6385000000000076</c:v>
                </c:pt>
                <c:pt idx="52038">
                  <c:v>-7.6365000000000123</c:v>
                </c:pt>
                <c:pt idx="52039">
                  <c:v>-7.6345000000000027</c:v>
                </c:pt>
                <c:pt idx="52040">
                  <c:v>-7.6325000000000074</c:v>
                </c:pt>
                <c:pt idx="52041">
                  <c:v>-7.6305000000000121</c:v>
                </c:pt>
                <c:pt idx="52042">
                  <c:v>-7.6285000000000025</c:v>
                </c:pt>
                <c:pt idx="52043">
                  <c:v>-7.6265000000000072</c:v>
                </c:pt>
                <c:pt idx="52044">
                  <c:v>-7.6245000000000118</c:v>
                </c:pt>
                <c:pt idx="52045">
                  <c:v>-7.6225000000000023</c:v>
                </c:pt>
                <c:pt idx="52046">
                  <c:v>-7.6205000000000069</c:v>
                </c:pt>
                <c:pt idx="52047">
                  <c:v>-7.6185000000000116</c:v>
                </c:pt>
                <c:pt idx="52048">
                  <c:v>-7.616500000000002</c:v>
                </c:pt>
                <c:pt idx="52049">
                  <c:v>-7.6145000000000067</c:v>
                </c:pt>
                <c:pt idx="52050">
                  <c:v>-7.6125000000000114</c:v>
                </c:pt>
                <c:pt idx="52051">
                  <c:v>-7.6105000000000018</c:v>
                </c:pt>
                <c:pt idx="52052">
                  <c:v>-7.6085000000000065</c:v>
                </c:pt>
                <c:pt idx="52053">
                  <c:v>-7.6065000000000111</c:v>
                </c:pt>
                <c:pt idx="52054">
                  <c:v>-7.6045000000000016</c:v>
                </c:pt>
                <c:pt idx="52055">
                  <c:v>-7.6025000000000063</c:v>
                </c:pt>
                <c:pt idx="52056">
                  <c:v>-7.6005000000000109</c:v>
                </c:pt>
                <c:pt idx="52057">
                  <c:v>-7.5985000000000014</c:v>
                </c:pt>
                <c:pt idx="52058">
                  <c:v>-7.596500000000006</c:v>
                </c:pt>
                <c:pt idx="52059">
                  <c:v>-7.5945000000000107</c:v>
                </c:pt>
                <c:pt idx="52060">
                  <c:v>-7.5925000000000011</c:v>
                </c:pt>
                <c:pt idx="52061">
                  <c:v>-7.5905000000000058</c:v>
                </c:pt>
                <c:pt idx="52062">
                  <c:v>-7.5885000000000105</c:v>
                </c:pt>
                <c:pt idx="52063">
                  <c:v>-7.5865000000000009</c:v>
                </c:pt>
                <c:pt idx="52064">
                  <c:v>-7.5845000000000056</c:v>
                </c:pt>
                <c:pt idx="52065">
                  <c:v>-7.5825000000000102</c:v>
                </c:pt>
                <c:pt idx="52066">
                  <c:v>-7.5805000000000007</c:v>
                </c:pt>
                <c:pt idx="52067">
                  <c:v>-7.5785000000000053</c:v>
                </c:pt>
                <c:pt idx="52068">
                  <c:v>-7.57650000000001</c:v>
                </c:pt>
                <c:pt idx="52069">
                  <c:v>-7.5745000000000005</c:v>
                </c:pt>
                <c:pt idx="52070">
                  <c:v>-7.5725000000000051</c:v>
                </c:pt>
                <c:pt idx="52071">
                  <c:v>-7.5705000000000098</c:v>
                </c:pt>
                <c:pt idx="52072">
                  <c:v>-7.5685000000000002</c:v>
                </c:pt>
                <c:pt idx="52073">
                  <c:v>-7.5665000000000049</c:v>
                </c:pt>
                <c:pt idx="52074">
                  <c:v>-7.5645000000000095</c:v>
                </c:pt>
                <c:pt idx="52075">
                  <c:v>-7.5625</c:v>
                </c:pt>
                <c:pt idx="52076">
                  <c:v>-7.5605000000000047</c:v>
                </c:pt>
                <c:pt idx="52077">
                  <c:v>-7.5585000000000093</c:v>
                </c:pt>
                <c:pt idx="52078">
                  <c:v>-7.5564999999999998</c:v>
                </c:pt>
                <c:pt idx="52079">
                  <c:v>-7.5545000000000044</c:v>
                </c:pt>
                <c:pt idx="52080">
                  <c:v>-7.5525000000000091</c:v>
                </c:pt>
                <c:pt idx="52081">
                  <c:v>-7.5504999999999995</c:v>
                </c:pt>
                <c:pt idx="52082">
                  <c:v>-7.5485000000000042</c:v>
                </c:pt>
                <c:pt idx="52083">
                  <c:v>-7.5465000000000089</c:v>
                </c:pt>
                <c:pt idx="52084">
                  <c:v>-7.5444999999999993</c:v>
                </c:pt>
                <c:pt idx="52085">
                  <c:v>-7.542500000000004</c:v>
                </c:pt>
                <c:pt idx="52086">
                  <c:v>-7.5405000000000086</c:v>
                </c:pt>
                <c:pt idx="52087">
                  <c:v>-7.5384999999999991</c:v>
                </c:pt>
                <c:pt idx="52088">
                  <c:v>-7.5365000000000038</c:v>
                </c:pt>
                <c:pt idx="52089">
                  <c:v>-7.5345000000000084</c:v>
                </c:pt>
                <c:pt idx="52090">
                  <c:v>-7.5324999999999989</c:v>
                </c:pt>
                <c:pt idx="52091">
                  <c:v>-7.5305000000000035</c:v>
                </c:pt>
                <c:pt idx="52092">
                  <c:v>-7.5285000000000082</c:v>
                </c:pt>
                <c:pt idx="52093">
                  <c:v>-7.5264999999999986</c:v>
                </c:pt>
                <c:pt idx="52094">
                  <c:v>-7.5245000000000033</c:v>
                </c:pt>
                <c:pt idx="52095">
                  <c:v>-7.522500000000008</c:v>
                </c:pt>
                <c:pt idx="52096">
                  <c:v>-7.5205000000000126</c:v>
                </c:pt>
                <c:pt idx="52097">
                  <c:v>-7.5185000000000031</c:v>
                </c:pt>
                <c:pt idx="52098">
                  <c:v>-7.5165000000000077</c:v>
                </c:pt>
                <c:pt idx="52099">
                  <c:v>-7.5145000000000124</c:v>
                </c:pt>
                <c:pt idx="52100">
                  <c:v>-7.5125000000000028</c:v>
                </c:pt>
                <c:pt idx="52101">
                  <c:v>-7.5105000000000075</c:v>
                </c:pt>
                <c:pt idx="52102">
                  <c:v>-7.5085000000000122</c:v>
                </c:pt>
                <c:pt idx="52103">
                  <c:v>-7.5065000000000026</c:v>
                </c:pt>
                <c:pt idx="52104">
                  <c:v>-7.5045000000000073</c:v>
                </c:pt>
                <c:pt idx="52105">
                  <c:v>-7.5025000000000119</c:v>
                </c:pt>
                <c:pt idx="52106">
                  <c:v>-7.5005000000000024</c:v>
                </c:pt>
                <c:pt idx="52107">
                  <c:v>-7.498500000000007</c:v>
                </c:pt>
                <c:pt idx="52108">
                  <c:v>-7.4965000000000117</c:v>
                </c:pt>
                <c:pt idx="52109">
                  <c:v>-7.4945000000000022</c:v>
                </c:pt>
                <c:pt idx="52110">
                  <c:v>-7.4925000000000068</c:v>
                </c:pt>
                <c:pt idx="52111">
                  <c:v>-7.4905000000000115</c:v>
                </c:pt>
                <c:pt idx="52112">
                  <c:v>-7.4885000000000019</c:v>
                </c:pt>
                <c:pt idx="52113">
                  <c:v>-7.4865000000000066</c:v>
                </c:pt>
                <c:pt idx="52114">
                  <c:v>-7.4845000000000113</c:v>
                </c:pt>
                <c:pt idx="52115">
                  <c:v>-7.4825000000000017</c:v>
                </c:pt>
                <c:pt idx="52116">
                  <c:v>-7.4805000000000064</c:v>
                </c:pt>
                <c:pt idx="52117">
                  <c:v>-7.478500000000011</c:v>
                </c:pt>
                <c:pt idx="52118">
                  <c:v>-7.4765000000000015</c:v>
                </c:pt>
                <c:pt idx="52119">
                  <c:v>-7.4745000000000061</c:v>
                </c:pt>
                <c:pt idx="52120">
                  <c:v>-7.4725000000000108</c:v>
                </c:pt>
                <c:pt idx="52121">
                  <c:v>-7.4705000000000013</c:v>
                </c:pt>
                <c:pt idx="52122">
                  <c:v>-7.4685000000000059</c:v>
                </c:pt>
                <c:pt idx="52123">
                  <c:v>-7.4665000000000106</c:v>
                </c:pt>
                <c:pt idx="52124">
                  <c:v>-7.464500000000001</c:v>
                </c:pt>
                <c:pt idx="52125">
                  <c:v>-7.4625000000000057</c:v>
                </c:pt>
                <c:pt idx="52126">
                  <c:v>-7.4605000000000103</c:v>
                </c:pt>
                <c:pt idx="52127">
                  <c:v>-7.4585000000000008</c:v>
                </c:pt>
                <c:pt idx="52128">
                  <c:v>-7.4565000000000055</c:v>
                </c:pt>
                <c:pt idx="52129">
                  <c:v>-7.4545000000000101</c:v>
                </c:pt>
                <c:pt idx="52130">
                  <c:v>-7.4525000000000006</c:v>
                </c:pt>
                <c:pt idx="52131">
                  <c:v>-7.4505000000000052</c:v>
                </c:pt>
                <c:pt idx="52132">
                  <c:v>-7.4485000000000099</c:v>
                </c:pt>
                <c:pt idx="52133">
                  <c:v>-7.4465000000000003</c:v>
                </c:pt>
                <c:pt idx="52134">
                  <c:v>-7.444500000000005</c:v>
                </c:pt>
                <c:pt idx="52135">
                  <c:v>-7.4425000000000097</c:v>
                </c:pt>
                <c:pt idx="52136">
                  <c:v>-7.4405000000000001</c:v>
                </c:pt>
                <c:pt idx="52137">
                  <c:v>-7.4385000000000048</c:v>
                </c:pt>
                <c:pt idx="52138">
                  <c:v>-7.4365000000000094</c:v>
                </c:pt>
                <c:pt idx="52139">
                  <c:v>-7.4344999999999999</c:v>
                </c:pt>
                <c:pt idx="52140">
                  <c:v>-7.4325000000000045</c:v>
                </c:pt>
                <c:pt idx="52141">
                  <c:v>-7.4305000000000092</c:v>
                </c:pt>
                <c:pt idx="52142">
                  <c:v>-7.4284999999999997</c:v>
                </c:pt>
                <c:pt idx="52143">
                  <c:v>-7.4265000000000043</c:v>
                </c:pt>
                <c:pt idx="52144">
                  <c:v>-7.424500000000009</c:v>
                </c:pt>
                <c:pt idx="52145">
                  <c:v>-7.4224999999999994</c:v>
                </c:pt>
                <c:pt idx="52146">
                  <c:v>-7.4205000000000041</c:v>
                </c:pt>
                <c:pt idx="52147">
                  <c:v>-7.4185000000000088</c:v>
                </c:pt>
                <c:pt idx="52148">
                  <c:v>-7.4164999999999992</c:v>
                </c:pt>
                <c:pt idx="52149">
                  <c:v>-7.4145000000000039</c:v>
                </c:pt>
                <c:pt idx="52150">
                  <c:v>-7.4125000000000085</c:v>
                </c:pt>
                <c:pt idx="52151">
                  <c:v>-7.410499999999999</c:v>
                </c:pt>
                <c:pt idx="52152">
                  <c:v>-7.4085000000000036</c:v>
                </c:pt>
                <c:pt idx="52153">
                  <c:v>-7.4065000000000083</c:v>
                </c:pt>
                <c:pt idx="52154">
                  <c:v>-7.4044999999999987</c:v>
                </c:pt>
                <c:pt idx="52155">
                  <c:v>-7.4025000000000034</c:v>
                </c:pt>
                <c:pt idx="52156">
                  <c:v>-7.4005000000000081</c:v>
                </c:pt>
                <c:pt idx="52157">
                  <c:v>-7.3985000000000127</c:v>
                </c:pt>
                <c:pt idx="52158">
                  <c:v>-7.3965000000000032</c:v>
                </c:pt>
                <c:pt idx="52159">
                  <c:v>-7.3945000000000078</c:v>
                </c:pt>
                <c:pt idx="52160">
                  <c:v>-7.3925000000000125</c:v>
                </c:pt>
                <c:pt idx="52161">
                  <c:v>-7.390500000000003</c:v>
                </c:pt>
                <c:pt idx="52162">
                  <c:v>-7.3885000000000076</c:v>
                </c:pt>
                <c:pt idx="52163">
                  <c:v>-7.3865000000000123</c:v>
                </c:pt>
                <c:pt idx="52164">
                  <c:v>-7.3845000000000027</c:v>
                </c:pt>
                <c:pt idx="52165">
                  <c:v>-7.3825000000000074</c:v>
                </c:pt>
                <c:pt idx="52166">
                  <c:v>-7.3805000000000121</c:v>
                </c:pt>
                <c:pt idx="52167">
                  <c:v>-7.3785000000000025</c:v>
                </c:pt>
                <c:pt idx="52168">
                  <c:v>-7.3765000000000072</c:v>
                </c:pt>
                <c:pt idx="52169">
                  <c:v>-7.3745000000000118</c:v>
                </c:pt>
                <c:pt idx="52170">
                  <c:v>-7.3725000000000023</c:v>
                </c:pt>
                <c:pt idx="52171">
                  <c:v>-7.3705000000000069</c:v>
                </c:pt>
                <c:pt idx="52172">
                  <c:v>-7.3685000000000116</c:v>
                </c:pt>
                <c:pt idx="52173">
                  <c:v>-7.366500000000002</c:v>
                </c:pt>
                <c:pt idx="52174">
                  <c:v>-7.3645000000000067</c:v>
                </c:pt>
                <c:pt idx="52175">
                  <c:v>-7.3625000000000114</c:v>
                </c:pt>
                <c:pt idx="52176">
                  <c:v>-7.3605000000000018</c:v>
                </c:pt>
                <c:pt idx="52177">
                  <c:v>-7.3585000000000065</c:v>
                </c:pt>
                <c:pt idx="52178">
                  <c:v>-7.3565000000000111</c:v>
                </c:pt>
                <c:pt idx="52179">
                  <c:v>-7.3545000000000016</c:v>
                </c:pt>
                <c:pt idx="52180">
                  <c:v>-7.3525000000000063</c:v>
                </c:pt>
                <c:pt idx="52181">
                  <c:v>-7.3505000000000109</c:v>
                </c:pt>
                <c:pt idx="52182">
                  <c:v>-7.3485000000000014</c:v>
                </c:pt>
                <c:pt idx="52183">
                  <c:v>-7.346500000000006</c:v>
                </c:pt>
                <c:pt idx="52184">
                  <c:v>-7.3445000000000107</c:v>
                </c:pt>
                <c:pt idx="52185">
                  <c:v>-7.3425000000000011</c:v>
                </c:pt>
                <c:pt idx="52186">
                  <c:v>-7.3405000000000058</c:v>
                </c:pt>
                <c:pt idx="52187">
                  <c:v>-7.3385000000000105</c:v>
                </c:pt>
                <c:pt idx="52188">
                  <c:v>-7.3365000000000009</c:v>
                </c:pt>
                <c:pt idx="52189">
                  <c:v>-7.3345000000000056</c:v>
                </c:pt>
                <c:pt idx="52190">
                  <c:v>-7.3325000000000102</c:v>
                </c:pt>
                <c:pt idx="52191">
                  <c:v>-7.3305000000000007</c:v>
                </c:pt>
                <c:pt idx="52192">
                  <c:v>-7.3285000000000053</c:v>
                </c:pt>
                <c:pt idx="52193">
                  <c:v>-7.32650000000001</c:v>
                </c:pt>
                <c:pt idx="52194">
                  <c:v>-7.3245000000000005</c:v>
                </c:pt>
                <c:pt idx="52195">
                  <c:v>-7.3225000000000051</c:v>
                </c:pt>
                <c:pt idx="52196">
                  <c:v>-7.3205000000000098</c:v>
                </c:pt>
                <c:pt idx="52197">
                  <c:v>-7.3185000000000002</c:v>
                </c:pt>
                <c:pt idx="52198">
                  <c:v>-7.3165000000000049</c:v>
                </c:pt>
                <c:pt idx="52199">
                  <c:v>-7.3145000000000095</c:v>
                </c:pt>
                <c:pt idx="52200">
                  <c:v>-7.3125</c:v>
                </c:pt>
                <c:pt idx="52201">
                  <c:v>-7.3105000000000047</c:v>
                </c:pt>
                <c:pt idx="52202">
                  <c:v>-7.3085000000000093</c:v>
                </c:pt>
                <c:pt idx="52203">
                  <c:v>-7.3064999999999998</c:v>
                </c:pt>
                <c:pt idx="52204">
                  <c:v>-7.3045000000000044</c:v>
                </c:pt>
                <c:pt idx="52205">
                  <c:v>-7.3025000000000091</c:v>
                </c:pt>
                <c:pt idx="52206">
                  <c:v>-7.3004999999999995</c:v>
                </c:pt>
                <c:pt idx="52207">
                  <c:v>-7.2985000000000042</c:v>
                </c:pt>
                <c:pt idx="52208">
                  <c:v>-7.2965000000000089</c:v>
                </c:pt>
                <c:pt idx="52209">
                  <c:v>-7.2944999999999993</c:v>
                </c:pt>
                <c:pt idx="52210">
                  <c:v>-7.292500000000004</c:v>
                </c:pt>
                <c:pt idx="52211">
                  <c:v>-7.2905000000000086</c:v>
                </c:pt>
                <c:pt idx="52212">
                  <c:v>-7.2884999999999991</c:v>
                </c:pt>
                <c:pt idx="52213">
                  <c:v>-7.2865000000000038</c:v>
                </c:pt>
                <c:pt idx="52214">
                  <c:v>-7.2845000000000084</c:v>
                </c:pt>
                <c:pt idx="52215">
                  <c:v>-7.2824999999999989</c:v>
                </c:pt>
                <c:pt idx="52216">
                  <c:v>-7.2805000000000035</c:v>
                </c:pt>
                <c:pt idx="52217">
                  <c:v>-7.2785000000000082</c:v>
                </c:pt>
                <c:pt idx="52218">
                  <c:v>-7.2764999999999986</c:v>
                </c:pt>
                <c:pt idx="52219">
                  <c:v>-7.2745000000000033</c:v>
                </c:pt>
                <c:pt idx="52220">
                  <c:v>-7.272500000000008</c:v>
                </c:pt>
                <c:pt idx="52221">
                  <c:v>-7.2705000000000126</c:v>
                </c:pt>
                <c:pt idx="52222">
                  <c:v>-7.2685000000000031</c:v>
                </c:pt>
                <c:pt idx="52223">
                  <c:v>-7.2665000000000077</c:v>
                </c:pt>
                <c:pt idx="52224">
                  <c:v>-7.2645000000000124</c:v>
                </c:pt>
                <c:pt idx="52225">
                  <c:v>-7.2625000000000028</c:v>
                </c:pt>
                <c:pt idx="52226">
                  <c:v>-7.2605000000000075</c:v>
                </c:pt>
                <c:pt idx="52227">
                  <c:v>-7.2585000000000122</c:v>
                </c:pt>
                <c:pt idx="52228">
                  <c:v>-7.2565000000000026</c:v>
                </c:pt>
                <c:pt idx="52229">
                  <c:v>-7.2545000000000073</c:v>
                </c:pt>
                <c:pt idx="52230">
                  <c:v>-7.2525000000000119</c:v>
                </c:pt>
                <c:pt idx="52231">
                  <c:v>-7.2505000000000024</c:v>
                </c:pt>
                <c:pt idx="52232">
                  <c:v>-7.248500000000007</c:v>
                </c:pt>
                <c:pt idx="52233">
                  <c:v>-7.2465000000000117</c:v>
                </c:pt>
                <c:pt idx="52234">
                  <c:v>-7.2445000000000022</c:v>
                </c:pt>
                <c:pt idx="52235">
                  <c:v>-7.2425000000000068</c:v>
                </c:pt>
                <c:pt idx="52236">
                  <c:v>-7.2405000000000115</c:v>
                </c:pt>
                <c:pt idx="52237">
                  <c:v>-7.2385000000000019</c:v>
                </c:pt>
                <c:pt idx="52238">
                  <c:v>-7.2365000000000066</c:v>
                </c:pt>
                <c:pt idx="52239">
                  <c:v>-7.2345000000000113</c:v>
                </c:pt>
                <c:pt idx="52240">
                  <c:v>-7.2325000000000017</c:v>
                </c:pt>
                <c:pt idx="52241">
                  <c:v>-7.2305000000000064</c:v>
                </c:pt>
                <c:pt idx="52242">
                  <c:v>-7.228500000000011</c:v>
                </c:pt>
                <c:pt idx="52243">
                  <c:v>-7.2265000000000015</c:v>
                </c:pt>
                <c:pt idx="52244">
                  <c:v>-7.2245000000000061</c:v>
                </c:pt>
                <c:pt idx="52245">
                  <c:v>-7.2225000000000108</c:v>
                </c:pt>
                <c:pt idx="52246">
                  <c:v>-7.2205000000000013</c:v>
                </c:pt>
                <c:pt idx="52247">
                  <c:v>-7.2185000000000059</c:v>
                </c:pt>
                <c:pt idx="52248">
                  <c:v>-7.2165000000000106</c:v>
                </c:pt>
                <c:pt idx="52249">
                  <c:v>-7.214500000000001</c:v>
                </c:pt>
                <c:pt idx="52250">
                  <c:v>-7.2125000000000057</c:v>
                </c:pt>
                <c:pt idx="52251">
                  <c:v>-7.2105000000000103</c:v>
                </c:pt>
                <c:pt idx="52252">
                  <c:v>-7.2085000000000008</c:v>
                </c:pt>
                <c:pt idx="52253">
                  <c:v>-7.2065000000000055</c:v>
                </c:pt>
                <c:pt idx="52254">
                  <c:v>-7.2045000000000101</c:v>
                </c:pt>
                <c:pt idx="52255">
                  <c:v>-7.2025000000000006</c:v>
                </c:pt>
                <c:pt idx="52256">
                  <c:v>-7.2005000000000052</c:v>
                </c:pt>
                <c:pt idx="52257">
                  <c:v>-7.1985000000000099</c:v>
                </c:pt>
                <c:pt idx="52258">
                  <c:v>-7.1965000000000003</c:v>
                </c:pt>
                <c:pt idx="52259">
                  <c:v>-7.194500000000005</c:v>
                </c:pt>
                <c:pt idx="52260">
                  <c:v>-7.1925000000000097</c:v>
                </c:pt>
                <c:pt idx="52261">
                  <c:v>-7.1905000000000001</c:v>
                </c:pt>
                <c:pt idx="52262">
                  <c:v>-7.1885000000000048</c:v>
                </c:pt>
                <c:pt idx="52263">
                  <c:v>-7.1865000000000094</c:v>
                </c:pt>
                <c:pt idx="52264">
                  <c:v>-7.1844999999999999</c:v>
                </c:pt>
                <c:pt idx="52265">
                  <c:v>-7.1825000000000045</c:v>
                </c:pt>
                <c:pt idx="52266">
                  <c:v>-7.1805000000000092</c:v>
                </c:pt>
                <c:pt idx="52267">
                  <c:v>-7.1784999999999997</c:v>
                </c:pt>
                <c:pt idx="52268">
                  <c:v>-7.1765000000000043</c:v>
                </c:pt>
                <c:pt idx="52269">
                  <c:v>-7.174500000000009</c:v>
                </c:pt>
                <c:pt idx="52270">
                  <c:v>-7.1724999999999994</c:v>
                </c:pt>
                <c:pt idx="52271">
                  <c:v>-7.1705000000000041</c:v>
                </c:pt>
                <c:pt idx="52272">
                  <c:v>-7.1685000000000088</c:v>
                </c:pt>
                <c:pt idx="52273">
                  <c:v>-7.1664999999999992</c:v>
                </c:pt>
                <c:pt idx="52274">
                  <c:v>-7.1645000000000039</c:v>
                </c:pt>
                <c:pt idx="52275">
                  <c:v>-7.1625000000000085</c:v>
                </c:pt>
                <c:pt idx="52276">
                  <c:v>-7.160499999999999</c:v>
                </c:pt>
                <c:pt idx="52277">
                  <c:v>-7.1585000000000036</c:v>
                </c:pt>
                <c:pt idx="52278">
                  <c:v>-7.1565000000000083</c:v>
                </c:pt>
                <c:pt idx="52279">
                  <c:v>-7.1544999999999987</c:v>
                </c:pt>
                <c:pt idx="52280">
                  <c:v>-7.1525000000000034</c:v>
                </c:pt>
                <c:pt idx="52281">
                  <c:v>-7.1505000000000081</c:v>
                </c:pt>
                <c:pt idx="52282">
                  <c:v>-7.1485000000000127</c:v>
                </c:pt>
                <c:pt idx="52283">
                  <c:v>-7.1465000000000032</c:v>
                </c:pt>
                <c:pt idx="52284">
                  <c:v>-7.1445000000000078</c:v>
                </c:pt>
                <c:pt idx="52285">
                  <c:v>-7.1425000000000125</c:v>
                </c:pt>
                <c:pt idx="52286">
                  <c:v>-7.140500000000003</c:v>
                </c:pt>
                <c:pt idx="52287">
                  <c:v>-7.1385000000000076</c:v>
                </c:pt>
                <c:pt idx="52288">
                  <c:v>-7.1365000000000123</c:v>
                </c:pt>
                <c:pt idx="52289">
                  <c:v>-7.1345000000000027</c:v>
                </c:pt>
                <c:pt idx="52290">
                  <c:v>-7.1325000000000074</c:v>
                </c:pt>
                <c:pt idx="52291">
                  <c:v>-7.1305000000000121</c:v>
                </c:pt>
                <c:pt idx="52292">
                  <c:v>-7.1285000000000025</c:v>
                </c:pt>
                <c:pt idx="52293">
                  <c:v>-7.1265000000000072</c:v>
                </c:pt>
                <c:pt idx="52294">
                  <c:v>-7.1245000000000118</c:v>
                </c:pt>
                <c:pt idx="52295">
                  <c:v>-7.1225000000000023</c:v>
                </c:pt>
                <c:pt idx="52296">
                  <c:v>-7.1205000000000069</c:v>
                </c:pt>
                <c:pt idx="52297">
                  <c:v>-7.1185000000000116</c:v>
                </c:pt>
                <c:pt idx="52298">
                  <c:v>-7.116500000000002</c:v>
                </c:pt>
                <c:pt idx="52299">
                  <c:v>-7.1145000000000067</c:v>
                </c:pt>
                <c:pt idx="52300">
                  <c:v>-7.1125000000000114</c:v>
                </c:pt>
                <c:pt idx="52301">
                  <c:v>-7.1105000000000018</c:v>
                </c:pt>
                <c:pt idx="52302">
                  <c:v>-7.1085000000000065</c:v>
                </c:pt>
                <c:pt idx="52303">
                  <c:v>-7.1065000000000111</c:v>
                </c:pt>
                <c:pt idx="52304">
                  <c:v>-7.1045000000000016</c:v>
                </c:pt>
                <c:pt idx="52305">
                  <c:v>-7.1025000000000063</c:v>
                </c:pt>
                <c:pt idx="52306">
                  <c:v>-7.1005000000000109</c:v>
                </c:pt>
                <c:pt idx="52307">
                  <c:v>-7.0985000000000014</c:v>
                </c:pt>
                <c:pt idx="52308">
                  <c:v>-7.096500000000006</c:v>
                </c:pt>
                <c:pt idx="52309">
                  <c:v>-7.0945000000000107</c:v>
                </c:pt>
                <c:pt idx="52310">
                  <c:v>-7.0925000000000011</c:v>
                </c:pt>
                <c:pt idx="52311">
                  <c:v>-7.0905000000000058</c:v>
                </c:pt>
                <c:pt idx="52312">
                  <c:v>-7.0885000000000105</c:v>
                </c:pt>
                <c:pt idx="52313">
                  <c:v>-7.0865000000000009</c:v>
                </c:pt>
                <c:pt idx="52314">
                  <c:v>-7.0845000000000056</c:v>
                </c:pt>
                <c:pt idx="52315">
                  <c:v>-7.0825000000000102</c:v>
                </c:pt>
                <c:pt idx="52316">
                  <c:v>-7.0805000000000007</c:v>
                </c:pt>
                <c:pt idx="52317">
                  <c:v>-7.0785000000000053</c:v>
                </c:pt>
                <c:pt idx="52318">
                  <c:v>-7.07650000000001</c:v>
                </c:pt>
                <c:pt idx="52319">
                  <c:v>-7.0745000000000005</c:v>
                </c:pt>
                <c:pt idx="52320">
                  <c:v>-7.0725000000000051</c:v>
                </c:pt>
                <c:pt idx="52321">
                  <c:v>-7.0705000000000098</c:v>
                </c:pt>
                <c:pt idx="52322">
                  <c:v>-7.0685000000000002</c:v>
                </c:pt>
                <c:pt idx="52323">
                  <c:v>-7.0665000000000049</c:v>
                </c:pt>
                <c:pt idx="52324">
                  <c:v>-7.0645000000000095</c:v>
                </c:pt>
                <c:pt idx="52325">
                  <c:v>-7.0625</c:v>
                </c:pt>
                <c:pt idx="52326">
                  <c:v>-7.0605000000000047</c:v>
                </c:pt>
                <c:pt idx="52327">
                  <c:v>-7.0585000000000093</c:v>
                </c:pt>
                <c:pt idx="52328">
                  <c:v>-7.0564999999999998</c:v>
                </c:pt>
                <c:pt idx="52329">
                  <c:v>-7.0545000000000044</c:v>
                </c:pt>
                <c:pt idx="52330">
                  <c:v>-7.0525000000000091</c:v>
                </c:pt>
                <c:pt idx="52331">
                  <c:v>-7.0504999999999995</c:v>
                </c:pt>
                <c:pt idx="52332">
                  <c:v>-7.0485000000000042</c:v>
                </c:pt>
                <c:pt idx="52333">
                  <c:v>-7.0465000000000089</c:v>
                </c:pt>
                <c:pt idx="52334">
                  <c:v>-7.0444999999999993</c:v>
                </c:pt>
                <c:pt idx="52335">
                  <c:v>-7.042500000000004</c:v>
                </c:pt>
                <c:pt idx="52336">
                  <c:v>-7.0405000000000086</c:v>
                </c:pt>
                <c:pt idx="52337">
                  <c:v>-7.0384999999999991</c:v>
                </c:pt>
                <c:pt idx="52338">
                  <c:v>-7.0365000000000038</c:v>
                </c:pt>
                <c:pt idx="52339">
                  <c:v>-7.0345000000000084</c:v>
                </c:pt>
                <c:pt idx="52340">
                  <c:v>-7.0324999999999989</c:v>
                </c:pt>
                <c:pt idx="52341">
                  <c:v>-7.0305000000000035</c:v>
                </c:pt>
                <c:pt idx="52342">
                  <c:v>-7.0285000000000082</c:v>
                </c:pt>
                <c:pt idx="52343">
                  <c:v>-7.0264999999999986</c:v>
                </c:pt>
                <c:pt idx="52344">
                  <c:v>-7.0245000000000033</c:v>
                </c:pt>
                <c:pt idx="52345">
                  <c:v>-7.022500000000008</c:v>
                </c:pt>
                <c:pt idx="52346">
                  <c:v>-7.0205000000000126</c:v>
                </c:pt>
                <c:pt idx="52347">
                  <c:v>-7.0185000000000031</c:v>
                </c:pt>
                <c:pt idx="52348">
                  <c:v>-7.0165000000000077</c:v>
                </c:pt>
                <c:pt idx="52349">
                  <c:v>-7.0145000000000124</c:v>
                </c:pt>
                <c:pt idx="52350">
                  <c:v>-7.0125000000000028</c:v>
                </c:pt>
                <c:pt idx="52351">
                  <c:v>-7.0105000000000075</c:v>
                </c:pt>
                <c:pt idx="52352">
                  <c:v>-7.0085000000000122</c:v>
                </c:pt>
                <c:pt idx="52353">
                  <c:v>-7.0065000000000026</c:v>
                </c:pt>
                <c:pt idx="52354">
                  <c:v>-7.0045000000000073</c:v>
                </c:pt>
                <c:pt idx="52355">
                  <c:v>-7.0025000000000119</c:v>
                </c:pt>
                <c:pt idx="52356">
                  <c:v>-7.0005000000000024</c:v>
                </c:pt>
                <c:pt idx="52357">
                  <c:v>-6.998500000000007</c:v>
                </c:pt>
                <c:pt idx="52358">
                  <c:v>-6.9965000000000117</c:v>
                </c:pt>
                <c:pt idx="52359">
                  <c:v>-6.9945000000000022</c:v>
                </c:pt>
                <c:pt idx="52360">
                  <c:v>-6.9925000000000068</c:v>
                </c:pt>
                <c:pt idx="52361">
                  <c:v>-6.9905000000000115</c:v>
                </c:pt>
                <c:pt idx="52362">
                  <c:v>-6.9885000000000019</c:v>
                </c:pt>
                <c:pt idx="52363">
                  <c:v>-6.9865000000000066</c:v>
                </c:pt>
                <c:pt idx="52364">
                  <c:v>-6.9845000000000113</c:v>
                </c:pt>
                <c:pt idx="52365">
                  <c:v>-6.9825000000000017</c:v>
                </c:pt>
                <c:pt idx="52366">
                  <c:v>-6.9805000000000064</c:v>
                </c:pt>
                <c:pt idx="52367">
                  <c:v>-6.978500000000011</c:v>
                </c:pt>
                <c:pt idx="52368">
                  <c:v>-6.9765000000000015</c:v>
                </c:pt>
                <c:pt idx="52369">
                  <c:v>-6.9745000000000061</c:v>
                </c:pt>
                <c:pt idx="52370">
                  <c:v>-6.9725000000000108</c:v>
                </c:pt>
                <c:pt idx="52371">
                  <c:v>-6.9705000000000013</c:v>
                </c:pt>
                <c:pt idx="52372">
                  <c:v>-6.9685000000000059</c:v>
                </c:pt>
                <c:pt idx="52373">
                  <c:v>-6.9665000000000106</c:v>
                </c:pt>
                <c:pt idx="52374">
                  <c:v>-6.964500000000001</c:v>
                </c:pt>
                <c:pt idx="52375">
                  <c:v>-6.9625000000000057</c:v>
                </c:pt>
                <c:pt idx="52376">
                  <c:v>-6.9605000000000103</c:v>
                </c:pt>
                <c:pt idx="52377">
                  <c:v>-6.9585000000000008</c:v>
                </c:pt>
                <c:pt idx="52378">
                  <c:v>-6.9565000000000055</c:v>
                </c:pt>
                <c:pt idx="52379">
                  <c:v>-6.9545000000000101</c:v>
                </c:pt>
                <c:pt idx="52380">
                  <c:v>-6.9525000000000006</c:v>
                </c:pt>
                <c:pt idx="52381">
                  <c:v>-6.9505000000000052</c:v>
                </c:pt>
                <c:pt idx="52382">
                  <c:v>-6.9485000000000099</c:v>
                </c:pt>
                <c:pt idx="52383">
                  <c:v>-6.9465000000000003</c:v>
                </c:pt>
                <c:pt idx="52384">
                  <c:v>-6.944500000000005</c:v>
                </c:pt>
                <c:pt idx="52385">
                  <c:v>-6.9425000000000097</c:v>
                </c:pt>
                <c:pt idx="52386">
                  <c:v>-6.9405000000000001</c:v>
                </c:pt>
                <c:pt idx="52387">
                  <c:v>-6.9385000000000048</c:v>
                </c:pt>
                <c:pt idx="52388">
                  <c:v>-6.9365000000000094</c:v>
                </c:pt>
                <c:pt idx="52389">
                  <c:v>-6.9344999999999999</c:v>
                </c:pt>
                <c:pt idx="52390">
                  <c:v>-6.9325000000000045</c:v>
                </c:pt>
                <c:pt idx="52391">
                  <c:v>-6.9305000000000092</c:v>
                </c:pt>
                <c:pt idx="52392">
                  <c:v>-6.9284999999999997</c:v>
                </c:pt>
                <c:pt idx="52393">
                  <c:v>-6.9265000000000043</c:v>
                </c:pt>
                <c:pt idx="52394">
                  <c:v>-6.924500000000009</c:v>
                </c:pt>
                <c:pt idx="52395">
                  <c:v>-6.9224999999999994</c:v>
                </c:pt>
                <c:pt idx="52396">
                  <c:v>-6.9205000000000041</c:v>
                </c:pt>
                <c:pt idx="52397">
                  <c:v>-6.9185000000000088</c:v>
                </c:pt>
                <c:pt idx="52398">
                  <c:v>-6.9164999999999992</c:v>
                </c:pt>
                <c:pt idx="52399">
                  <c:v>-6.9145000000000039</c:v>
                </c:pt>
                <c:pt idx="52400">
                  <c:v>-6.9125000000000085</c:v>
                </c:pt>
                <c:pt idx="52401">
                  <c:v>-6.910499999999999</c:v>
                </c:pt>
                <c:pt idx="52402">
                  <c:v>-6.9085000000000036</c:v>
                </c:pt>
                <c:pt idx="52403">
                  <c:v>-6.9065000000000083</c:v>
                </c:pt>
                <c:pt idx="52404">
                  <c:v>-6.9044999999999987</c:v>
                </c:pt>
                <c:pt idx="52405">
                  <c:v>-6.9025000000000034</c:v>
                </c:pt>
                <c:pt idx="52406">
                  <c:v>-6.9005000000000081</c:v>
                </c:pt>
                <c:pt idx="52407">
                  <c:v>-6.8985000000000127</c:v>
                </c:pt>
                <c:pt idx="52408">
                  <c:v>-6.8965000000000032</c:v>
                </c:pt>
                <c:pt idx="52409">
                  <c:v>-6.8945000000000078</c:v>
                </c:pt>
                <c:pt idx="52410">
                  <c:v>-6.8925000000000125</c:v>
                </c:pt>
                <c:pt idx="52411">
                  <c:v>-6.890500000000003</c:v>
                </c:pt>
                <c:pt idx="52412">
                  <c:v>-6.8885000000000076</c:v>
                </c:pt>
                <c:pt idx="52413">
                  <c:v>-6.8865000000000123</c:v>
                </c:pt>
                <c:pt idx="52414">
                  <c:v>-6.8845000000000027</c:v>
                </c:pt>
                <c:pt idx="52415">
                  <c:v>-6.8825000000000074</c:v>
                </c:pt>
                <c:pt idx="52416">
                  <c:v>-6.8805000000000121</c:v>
                </c:pt>
                <c:pt idx="52417">
                  <c:v>-6.8785000000000025</c:v>
                </c:pt>
                <c:pt idx="52418">
                  <c:v>-6.8765000000000072</c:v>
                </c:pt>
                <c:pt idx="52419">
                  <c:v>-6.8745000000000118</c:v>
                </c:pt>
                <c:pt idx="52420">
                  <c:v>-6.8725000000000023</c:v>
                </c:pt>
                <c:pt idx="52421">
                  <c:v>-6.8705000000000069</c:v>
                </c:pt>
                <c:pt idx="52422">
                  <c:v>-6.8685000000000116</c:v>
                </c:pt>
                <c:pt idx="52423">
                  <c:v>-6.866500000000002</c:v>
                </c:pt>
                <c:pt idx="52424">
                  <c:v>-6.8645000000000067</c:v>
                </c:pt>
                <c:pt idx="52425">
                  <c:v>-6.8625000000000114</c:v>
                </c:pt>
                <c:pt idx="52426">
                  <c:v>-6.8605000000000018</c:v>
                </c:pt>
                <c:pt idx="52427">
                  <c:v>-6.8585000000000065</c:v>
                </c:pt>
                <c:pt idx="52428">
                  <c:v>-6.8565000000000111</c:v>
                </c:pt>
                <c:pt idx="52429">
                  <c:v>-6.8545000000000016</c:v>
                </c:pt>
                <c:pt idx="52430">
                  <c:v>-6.8525000000000063</c:v>
                </c:pt>
                <c:pt idx="52431">
                  <c:v>-6.8505000000000109</c:v>
                </c:pt>
                <c:pt idx="52432">
                  <c:v>-6.8485000000000014</c:v>
                </c:pt>
                <c:pt idx="52433">
                  <c:v>-6.846500000000006</c:v>
                </c:pt>
                <c:pt idx="52434">
                  <c:v>-6.8445000000000107</c:v>
                </c:pt>
                <c:pt idx="52435">
                  <c:v>-6.8425000000000011</c:v>
                </c:pt>
                <c:pt idx="52436">
                  <c:v>-6.8405000000000058</c:v>
                </c:pt>
                <c:pt idx="52437">
                  <c:v>-6.8385000000000105</c:v>
                </c:pt>
                <c:pt idx="52438">
                  <c:v>-6.8365000000000009</c:v>
                </c:pt>
                <c:pt idx="52439">
                  <c:v>-6.8345000000000056</c:v>
                </c:pt>
                <c:pt idx="52440">
                  <c:v>-6.8325000000000102</c:v>
                </c:pt>
                <c:pt idx="52441">
                  <c:v>-6.8305000000000007</c:v>
                </c:pt>
                <c:pt idx="52442">
                  <c:v>-6.8285000000000053</c:v>
                </c:pt>
                <c:pt idx="52443">
                  <c:v>-6.82650000000001</c:v>
                </c:pt>
                <c:pt idx="52444">
                  <c:v>-6.8245000000000005</c:v>
                </c:pt>
                <c:pt idx="52445">
                  <c:v>-6.8225000000000051</c:v>
                </c:pt>
                <c:pt idx="52446">
                  <c:v>-6.8205000000000098</c:v>
                </c:pt>
                <c:pt idx="52447">
                  <c:v>-6.8185000000000002</c:v>
                </c:pt>
                <c:pt idx="52448">
                  <c:v>-6.8165000000000049</c:v>
                </c:pt>
                <c:pt idx="52449">
                  <c:v>-6.8145000000000095</c:v>
                </c:pt>
                <c:pt idx="52450">
                  <c:v>-6.8125</c:v>
                </c:pt>
                <c:pt idx="52451">
                  <c:v>-6.8105000000000047</c:v>
                </c:pt>
                <c:pt idx="52452">
                  <c:v>-6.8085000000000093</c:v>
                </c:pt>
                <c:pt idx="52453">
                  <c:v>-6.8064999999999998</c:v>
                </c:pt>
                <c:pt idx="52454">
                  <c:v>-6.8045000000000044</c:v>
                </c:pt>
                <c:pt idx="52455">
                  <c:v>-6.8025000000000091</c:v>
                </c:pt>
                <c:pt idx="52456">
                  <c:v>-6.8004999999999995</c:v>
                </c:pt>
                <c:pt idx="52457">
                  <c:v>-6.7985000000000042</c:v>
                </c:pt>
                <c:pt idx="52458">
                  <c:v>-6.7965000000000089</c:v>
                </c:pt>
                <c:pt idx="52459">
                  <c:v>-6.7944999999999993</c:v>
                </c:pt>
                <c:pt idx="52460">
                  <c:v>-6.792500000000004</c:v>
                </c:pt>
                <c:pt idx="52461">
                  <c:v>-6.7905000000000086</c:v>
                </c:pt>
                <c:pt idx="52462">
                  <c:v>-6.7884999999999991</c:v>
                </c:pt>
                <c:pt idx="52463">
                  <c:v>-6.7865000000000038</c:v>
                </c:pt>
                <c:pt idx="52464">
                  <c:v>-6.7845000000000084</c:v>
                </c:pt>
                <c:pt idx="52465">
                  <c:v>-6.7824999999999989</c:v>
                </c:pt>
                <c:pt idx="52466">
                  <c:v>-6.7805000000000035</c:v>
                </c:pt>
                <c:pt idx="52467">
                  <c:v>-6.7785000000000082</c:v>
                </c:pt>
                <c:pt idx="52468">
                  <c:v>-6.7764999999999986</c:v>
                </c:pt>
                <c:pt idx="52469">
                  <c:v>-6.7745000000000033</c:v>
                </c:pt>
                <c:pt idx="52470">
                  <c:v>-6.772500000000008</c:v>
                </c:pt>
                <c:pt idx="52471">
                  <c:v>-6.7705000000000126</c:v>
                </c:pt>
                <c:pt idx="52472">
                  <c:v>-6.7685000000000031</c:v>
                </c:pt>
                <c:pt idx="52473">
                  <c:v>-6.7665000000000077</c:v>
                </c:pt>
                <c:pt idx="52474">
                  <c:v>-6.7645000000000124</c:v>
                </c:pt>
                <c:pt idx="52475">
                  <c:v>-6.7625000000000028</c:v>
                </c:pt>
                <c:pt idx="52476">
                  <c:v>-6.7605000000000075</c:v>
                </c:pt>
                <c:pt idx="52477">
                  <c:v>-6.7585000000000122</c:v>
                </c:pt>
                <c:pt idx="52478">
                  <c:v>-6.7565000000000026</c:v>
                </c:pt>
                <c:pt idx="52479">
                  <c:v>-6.7545000000000073</c:v>
                </c:pt>
                <c:pt idx="52480">
                  <c:v>-6.7525000000000119</c:v>
                </c:pt>
                <c:pt idx="52481">
                  <c:v>-6.7505000000000024</c:v>
                </c:pt>
                <c:pt idx="52482">
                  <c:v>-6.748500000000007</c:v>
                </c:pt>
                <c:pt idx="52483">
                  <c:v>-6.7465000000000117</c:v>
                </c:pt>
                <c:pt idx="52484">
                  <c:v>-6.7445000000000022</c:v>
                </c:pt>
                <c:pt idx="52485">
                  <c:v>-6.7425000000000068</c:v>
                </c:pt>
                <c:pt idx="52486">
                  <c:v>-6.7405000000000115</c:v>
                </c:pt>
                <c:pt idx="52487">
                  <c:v>-6.7385000000000019</c:v>
                </c:pt>
                <c:pt idx="52488">
                  <c:v>-6.7365000000000066</c:v>
                </c:pt>
                <c:pt idx="52489">
                  <c:v>-6.7345000000000113</c:v>
                </c:pt>
                <c:pt idx="52490">
                  <c:v>-6.7325000000000017</c:v>
                </c:pt>
                <c:pt idx="52491">
                  <c:v>-6.7305000000000064</c:v>
                </c:pt>
                <c:pt idx="52492">
                  <c:v>-6.728500000000011</c:v>
                </c:pt>
                <c:pt idx="52493">
                  <c:v>-6.7265000000000015</c:v>
                </c:pt>
                <c:pt idx="52494">
                  <c:v>-6.7245000000000061</c:v>
                </c:pt>
                <c:pt idx="52495">
                  <c:v>-6.7225000000000108</c:v>
                </c:pt>
                <c:pt idx="52496">
                  <c:v>-6.7205000000000013</c:v>
                </c:pt>
                <c:pt idx="52497">
                  <c:v>-6.7185000000000059</c:v>
                </c:pt>
                <c:pt idx="52498">
                  <c:v>-6.7165000000000106</c:v>
                </c:pt>
                <c:pt idx="52499">
                  <c:v>-6.714500000000001</c:v>
                </c:pt>
                <c:pt idx="52500">
                  <c:v>-6.7125000000000057</c:v>
                </c:pt>
                <c:pt idx="52501">
                  <c:v>-6.7105000000000103</c:v>
                </c:pt>
                <c:pt idx="52502">
                  <c:v>-6.7085000000000008</c:v>
                </c:pt>
                <c:pt idx="52503">
                  <c:v>-6.7065000000000055</c:v>
                </c:pt>
                <c:pt idx="52504">
                  <c:v>-6.7045000000000101</c:v>
                </c:pt>
                <c:pt idx="52505">
                  <c:v>-6.7025000000000006</c:v>
                </c:pt>
                <c:pt idx="52506">
                  <c:v>-6.7005000000000052</c:v>
                </c:pt>
                <c:pt idx="52507">
                  <c:v>-6.6985000000000099</c:v>
                </c:pt>
                <c:pt idx="52508">
                  <c:v>-6.6965000000000003</c:v>
                </c:pt>
                <c:pt idx="52509">
                  <c:v>-6.694500000000005</c:v>
                </c:pt>
                <c:pt idx="52510">
                  <c:v>-6.6925000000000097</c:v>
                </c:pt>
                <c:pt idx="52511">
                  <c:v>-6.6905000000000001</c:v>
                </c:pt>
                <c:pt idx="52512">
                  <c:v>-6.6885000000000048</c:v>
                </c:pt>
                <c:pt idx="52513">
                  <c:v>-6.6865000000000094</c:v>
                </c:pt>
                <c:pt idx="52514">
                  <c:v>-6.6844999999999999</c:v>
                </c:pt>
                <c:pt idx="52515">
                  <c:v>-6.6825000000000045</c:v>
                </c:pt>
                <c:pt idx="52516">
                  <c:v>-6.6805000000000092</c:v>
                </c:pt>
                <c:pt idx="52517">
                  <c:v>-6.6784999999999997</c:v>
                </c:pt>
                <c:pt idx="52518">
                  <c:v>-6.6765000000000043</c:v>
                </c:pt>
                <c:pt idx="52519">
                  <c:v>-6.674500000000009</c:v>
                </c:pt>
                <c:pt idx="52520">
                  <c:v>-6.6724999999999994</c:v>
                </c:pt>
                <c:pt idx="52521">
                  <c:v>-6.6705000000000041</c:v>
                </c:pt>
                <c:pt idx="52522">
                  <c:v>-6.6685000000000088</c:v>
                </c:pt>
                <c:pt idx="52523">
                  <c:v>-6.6664999999999992</c:v>
                </c:pt>
                <c:pt idx="52524">
                  <c:v>-6.6645000000000039</c:v>
                </c:pt>
                <c:pt idx="52525">
                  <c:v>-6.6625000000000085</c:v>
                </c:pt>
                <c:pt idx="52526">
                  <c:v>-6.660499999999999</c:v>
                </c:pt>
                <c:pt idx="52527">
                  <c:v>-6.6585000000000036</c:v>
                </c:pt>
                <c:pt idx="52528">
                  <c:v>-6.6565000000000083</c:v>
                </c:pt>
                <c:pt idx="52529">
                  <c:v>-6.6544999999999987</c:v>
                </c:pt>
                <c:pt idx="52530">
                  <c:v>-6.6525000000000034</c:v>
                </c:pt>
                <c:pt idx="52531">
                  <c:v>-6.6505000000000081</c:v>
                </c:pt>
                <c:pt idx="52532">
                  <c:v>-6.6485000000000127</c:v>
                </c:pt>
                <c:pt idx="52533">
                  <c:v>-6.6465000000000032</c:v>
                </c:pt>
                <c:pt idx="52534">
                  <c:v>-6.6445000000000078</c:v>
                </c:pt>
                <c:pt idx="52535">
                  <c:v>-6.6425000000000125</c:v>
                </c:pt>
                <c:pt idx="52536">
                  <c:v>-6.640500000000003</c:v>
                </c:pt>
                <c:pt idx="52537">
                  <c:v>-6.6385000000000076</c:v>
                </c:pt>
                <c:pt idx="52538">
                  <c:v>-6.6365000000000123</c:v>
                </c:pt>
                <c:pt idx="52539">
                  <c:v>-6.6345000000000027</c:v>
                </c:pt>
                <c:pt idx="52540">
                  <c:v>-6.6325000000000074</c:v>
                </c:pt>
                <c:pt idx="52541">
                  <c:v>-6.6305000000000121</c:v>
                </c:pt>
                <c:pt idx="52542">
                  <c:v>-6.6285000000000025</c:v>
                </c:pt>
                <c:pt idx="52543">
                  <c:v>-6.6265000000000072</c:v>
                </c:pt>
                <c:pt idx="52544">
                  <c:v>-6.6245000000000118</c:v>
                </c:pt>
                <c:pt idx="52545">
                  <c:v>-6.6225000000000023</c:v>
                </c:pt>
                <c:pt idx="52546">
                  <c:v>-6.6205000000000069</c:v>
                </c:pt>
                <c:pt idx="52547">
                  <c:v>-6.6185000000000116</c:v>
                </c:pt>
                <c:pt idx="52548">
                  <c:v>-6.616500000000002</c:v>
                </c:pt>
                <c:pt idx="52549">
                  <c:v>-6.6145000000000067</c:v>
                </c:pt>
                <c:pt idx="52550">
                  <c:v>-6.6125000000000114</c:v>
                </c:pt>
                <c:pt idx="52551">
                  <c:v>-6.6105000000000018</c:v>
                </c:pt>
                <c:pt idx="52552">
                  <c:v>-6.6085000000000065</c:v>
                </c:pt>
                <c:pt idx="52553">
                  <c:v>-6.6065000000000111</c:v>
                </c:pt>
                <c:pt idx="52554">
                  <c:v>-6.6045000000000016</c:v>
                </c:pt>
                <c:pt idx="52555">
                  <c:v>-6.6025000000000063</c:v>
                </c:pt>
                <c:pt idx="52556">
                  <c:v>-6.6005000000000109</c:v>
                </c:pt>
                <c:pt idx="52557">
                  <c:v>-6.5985000000000014</c:v>
                </c:pt>
                <c:pt idx="52558">
                  <c:v>-6.596500000000006</c:v>
                </c:pt>
                <c:pt idx="52559">
                  <c:v>-6.5945000000000107</c:v>
                </c:pt>
                <c:pt idx="52560">
                  <c:v>-6.5925000000000011</c:v>
                </c:pt>
                <c:pt idx="52561">
                  <c:v>-6.5905000000000058</c:v>
                </c:pt>
                <c:pt idx="52562">
                  <c:v>-6.5885000000000105</c:v>
                </c:pt>
                <c:pt idx="52563">
                  <c:v>-6.5865000000000009</c:v>
                </c:pt>
                <c:pt idx="52564">
                  <c:v>-6.5845000000000056</c:v>
                </c:pt>
                <c:pt idx="52565">
                  <c:v>-6.5825000000000102</c:v>
                </c:pt>
                <c:pt idx="52566">
                  <c:v>-6.5805000000000007</c:v>
                </c:pt>
                <c:pt idx="52567">
                  <c:v>-6.5785000000000053</c:v>
                </c:pt>
                <c:pt idx="52568">
                  <c:v>-6.57650000000001</c:v>
                </c:pt>
                <c:pt idx="52569">
                  <c:v>-6.5745000000000005</c:v>
                </c:pt>
                <c:pt idx="52570">
                  <c:v>-6.5725000000000051</c:v>
                </c:pt>
                <c:pt idx="52571">
                  <c:v>-6.5705000000000098</c:v>
                </c:pt>
                <c:pt idx="52572">
                  <c:v>-6.5685000000000002</c:v>
                </c:pt>
                <c:pt idx="52573">
                  <c:v>-6.5665000000000049</c:v>
                </c:pt>
                <c:pt idx="52574">
                  <c:v>-6.5645000000000095</c:v>
                </c:pt>
                <c:pt idx="52575">
                  <c:v>-6.5625</c:v>
                </c:pt>
                <c:pt idx="52576">
                  <c:v>-6.5605000000000047</c:v>
                </c:pt>
                <c:pt idx="52577">
                  <c:v>-6.5585000000000093</c:v>
                </c:pt>
                <c:pt idx="52578">
                  <c:v>-6.5564999999999998</c:v>
                </c:pt>
                <c:pt idx="52579">
                  <c:v>-6.5545000000000044</c:v>
                </c:pt>
                <c:pt idx="52580">
                  <c:v>-6.5525000000000091</c:v>
                </c:pt>
                <c:pt idx="52581">
                  <c:v>-6.5504999999999995</c:v>
                </c:pt>
                <c:pt idx="52582">
                  <c:v>-6.5485000000000042</c:v>
                </c:pt>
                <c:pt idx="52583">
                  <c:v>-6.5465000000000089</c:v>
                </c:pt>
                <c:pt idx="52584">
                  <c:v>-6.5444999999999993</c:v>
                </c:pt>
                <c:pt idx="52585">
                  <c:v>-6.542500000000004</c:v>
                </c:pt>
                <c:pt idx="52586">
                  <c:v>-6.5405000000000086</c:v>
                </c:pt>
                <c:pt idx="52587">
                  <c:v>-6.5384999999999991</c:v>
                </c:pt>
                <c:pt idx="52588">
                  <c:v>-6.5365000000000038</c:v>
                </c:pt>
                <c:pt idx="52589">
                  <c:v>-6.5345000000000084</c:v>
                </c:pt>
                <c:pt idx="52590">
                  <c:v>-6.5324999999999989</c:v>
                </c:pt>
                <c:pt idx="52591">
                  <c:v>-6.5305000000000035</c:v>
                </c:pt>
                <c:pt idx="52592">
                  <c:v>-6.5285000000000082</c:v>
                </c:pt>
                <c:pt idx="52593">
                  <c:v>-6.5264999999999986</c:v>
                </c:pt>
                <c:pt idx="52594">
                  <c:v>-6.5245000000000033</c:v>
                </c:pt>
                <c:pt idx="52595">
                  <c:v>-6.522500000000008</c:v>
                </c:pt>
                <c:pt idx="52596">
                  <c:v>-6.5205000000000126</c:v>
                </c:pt>
                <c:pt idx="52597">
                  <c:v>-6.5185000000000031</c:v>
                </c:pt>
                <c:pt idx="52598">
                  <c:v>-6.5165000000000077</c:v>
                </c:pt>
                <c:pt idx="52599">
                  <c:v>-6.5145000000000124</c:v>
                </c:pt>
                <c:pt idx="52600">
                  <c:v>-6.5125000000000028</c:v>
                </c:pt>
                <c:pt idx="52601">
                  <c:v>-6.5105000000000075</c:v>
                </c:pt>
                <c:pt idx="52602">
                  <c:v>-6.5085000000000122</c:v>
                </c:pt>
                <c:pt idx="52603">
                  <c:v>-6.5065000000000026</c:v>
                </c:pt>
                <c:pt idx="52604">
                  <c:v>-6.5045000000000073</c:v>
                </c:pt>
                <c:pt idx="52605">
                  <c:v>-6.5025000000000119</c:v>
                </c:pt>
                <c:pt idx="52606">
                  <c:v>-6.5005000000000024</c:v>
                </c:pt>
                <c:pt idx="52607">
                  <c:v>-6.498500000000007</c:v>
                </c:pt>
                <c:pt idx="52608">
                  <c:v>-6.4965000000000117</c:v>
                </c:pt>
                <c:pt idx="52609">
                  <c:v>-6.4945000000000022</c:v>
                </c:pt>
                <c:pt idx="52610">
                  <c:v>-6.4925000000000068</c:v>
                </c:pt>
                <c:pt idx="52611">
                  <c:v>-6.4905000000000115</c:v>
                </c:pt>
                <c:pt idx="52612">
                  <c:v>-6.4885000000000019</c:v>
                </c:pt>
                <c:pt idx="52613">
                  <c:v>-6.4865000000000066</c:v>
                </c:pt>
                <c:pt idx="52614">
                  <c:v>-6.4845000000000113</c:v>
                </c:pt>
                <c:pt idx="52615">
                  <c:v>-6.4825000000000017</c:v>
                </c:pt>
                <c:pt idx="52616">
                  <c:v>-6.4805000000000064</c:v>
                </c:pt>
                <c:pt idx="52617">
                  <c:v>-6.478500000000011</c:v>
                </c:pt>
                <c:pt idx="52618">
                  <c:v>-6.4765000000000015</c:v>
                </c:pt>
                <c:pt idx="52619">
                  <c:v>-6.4745000000000061</c:v>
                </c:pt>
                <c:pt idx="52620">
                  <c:v>-6.4725000000000108</c:v>
                </c:pt>
                <c:pt idx="52621">
                  <c:v>-6.4705000000000013</c:v>
                </c:pt>
                <c:pt idx="52622">
                  <c:v>-6.4685000000000059</c:v>
                </c:pt>
                <c:pt idx="52623">
                  <c:v>-6.4665000000000106</c:v>
                </c:pt>
                <c:pt idx="52624">
                  <c:v>-6.464500000000001</c:v>
                </c:pt>
                <c:pt idx="52625">
                  <c:v>-6.4625000000000057</c:v>
                </c:pt>
                <c:pt idx="52626">
                  <c:v>-6.4605000000000103</c:v>
                </c:pt>
                <c:pt idx="52627">
                  <c:v>-6.4585000000000008</c:v>
                </c:pt>
                <c:pt idx="52628">
                  <c:v>-6.4565000000000055</c:v>
                </c:pt>
                <c:pt idx="52629">
                  <c:v>-6.4545000000000101</c:v>
                </c:pt>
                <c:pt idx="52630">
                  <c:v>-6.4525000000000006</c:v>
                </c:pt>
                <c:pt idx="52631">
                  <c:v>-6.4505000000000052</c:v>
                </c:pt>
                <c:pt idx="52632">
                  <c:v>-6.4485000000000099</c:v>
                </c:pt>
                <c:pt idx="52633">
                  <c:v>-6.4465000000000003</c:v>
                </c:pt>
                <c:pt idx="52634">
                  <c:v>-6.444500000000005</c:v>
                </c:pt>
                <c:pt idx="52635">
                  <c:v>-6.4425000000000097</c:v>
                </c:pt>
                <c:pt idx="52636">
                  <c:v>-6.4405000000000001</c:v>
                </c:pt>
                <c:pt idx="52637">
                  <c:v>-6.4385000000000048</c:v>
                </c:pt>
                <c:pt idx="52638">
                  <c:v>-6.4365000000000094</c:v>
                </c:pt>
                <c:pt idx="52639">
                  <c:v>-6.4344999999999999</c:v>
                </c:pt>
                <c:pt idx="52640">
                  <c:v>-6.4325000000000045</c:v>
                </c:pt>
                <c:pt idx="52641">
                  <c:v>-6.4305000000000092</c:v>
                </c:pt>
                <c:pt idx="52642">
                  <c:v>-6.4284999999999997</c:v>
                </c:pt>
                <c:pt idx="52643">
                  <c:v>-6.4265000000000043</c:v>
                </c:pt>
                <c:pt idx="52644">
                  <c:v>-6.424500000000009</c:v>
                </c:pt>
                <c:pt idx="52645">
                  <c:v>-6.4224999999999994</c:v>
                </c:pt>
                <c:pt idx="52646">
                  <c:v>-6.4205000000000041</c:v>
                </c:pt>
                <c:pt idx="52647">
                  <c:v>-6.4185000000000088</c:v>
                </c:pt>
                <c:pt idx="52648">
                  <c:v>-6.4164999999999992</c:v>
                </c:pt>
                <c:pt idx="52649">
                  <c:v>-6.4145000000000039</c:v>
                </c:pt>
                <c:pt idx="52650">
                  <c:v>-6.4125000000000085</c:v>
                </c:pt>
                <c:pt idx="52651">
                  <c:v>-6.410499999999999</c:v>
                </c:pt>
                <c:pt idx="52652">
                  <c:v>-6.4085000000000036</c:v>
                </c:pt>
                <c:pt idx="52653">
                  <c:v>-6.4065000000000083</c:v>
                </c:pt>
                <c:pt idx="52654">
                  <c:v>-6.4044999999999987</c:v>
                </c:pt>
                <c:pt idx="52655">
                  <c:v>-6.4025000000000034</c:v>
                </c:pt>
                <c:pt idx="52656">
                  <c:v>-6.4005000000000081</c:v>
                </c:pt>
                <c:pt idx="52657">
                  <c:v>-6.3985000000000127</c:v>
                </c:pt>
                <c:pt idx="52658">
                  <c:v>-6.3965000000000032</c:v>
                </c:pt>
                <c:pt idx="52659">
                  <c:v>-6.3945000000000078</c:v>
                </c:pt>
                <c:pt idx="52660">
                  <c:v>-6.3925000000000125</c:v>
                </c:pt>
                <c:pt idx="52661">
                  <c:v>-6.390500000000003</c:v>
                </c:pt>
                <c:pt idx="52662">
                  <c:v>-6.3885000000000076</c:v>
                </c:pt>
                <c:pt idx="52663">
                  <c:v>-6.3865000000000123</c:v>
                </c:pt>
                <c:pt idx="52664">
                  <c:v>-6.3845000000000027</c:v>
                </c:pt>
                <c:pt idx="52665">
                  <c:v>-6.3825000000000074</c:v>
                </c:pt>
                <c:pt idx="52666">
                  <c:v>-6.3805000000000121</c:v>
                </c:pt>
                <c:pt idx="52667">
                  <c:v>-6.3785000000000025</c:v>
                </c:pt>
                <c:pt idx="52668">
                  <c:v>-6.3765000000000072</c:v>
                </c:pt>
                <c:pt idx="52669">
                  <c:v>-6.3745000000000118</c:v>
                </c:pt>
                <c:pt idx="52670">
                  <c:v>-6.3725000000000023</c:v>
                </c:pt>
                <c:pt idx="52671">
                  <c:v>-6.3705000000000069</c:v>
                </c:pt>
                <c:pt idx="52672">
                  <c:v>-6.3685000000000116</c:v>
                </c:pt>
                <c:pt idx="52673">
                  <c:v>-6.366500000000002</c:v>
                </c:pt>
                <c:pt idx="52674">
                  <c:v>-6.3645000000000067</c:v>
                </c:pt>
                <c:pt idx="52675">
                  <c:v>-6.3625000000000114</c:v>
                </c:pt>
                <c:pt idx="52676">
                  <c:v>-6.3605000000000018</c:v>
                </c:pt>
                <c:pt idx="52677">
                  <c:v>-6.3585000000000065</c:v>
                </c:pt>
                <c:pt idx="52678">
                  <c:v>-6.3565000000000111</c:v>
                </c:pt>
                <c:pt idx="52679">
                  <c:v>-6.3545000000000016</c:v>
                </c:pt>
                <c:pt idx="52680">
                  <c:v>-6.3525000000000063</c:v>
                </c:pt>
                <c:pt idx="52681">
                  <c:v>-6.3505000000000109</c:v>
                </c:pt>
                <c:pt idx="52682">
                  <c:v>-6.3485000000000014</c:v>
                </c:pt>
                <c:pt idx="52683">
                  <c:v>-6.346500000000006</c:v>
                </c:pt>
                <c:pt idx="52684">
                  <c:v>-6.3445000000000107</c:v>
                </c:pt>
                <c:pt idx="52685">
                  <c:v>-6.3425000000000011</c:v>
                </c:pt>
                <c:pt idx="52686">
                  <c:v>-6.3405000000000058</c:v>
                </c:pt>
                <c:pt idx="52687">
                  <c:v>-6.3385000000000105</c:v>
                </c:pt>
                <c:pt idx="52688">
                  <c:v>-6.3365000000000009</c:v>
                </c:pt>
                <c:pt idx="52689">
                  <c:v>-6.3345000000000056</c:v>
                </c:pt>
                <c:pt idx="52690">
                  <c:v>-6.3325000000000102</c:v>
                </c:pt>
                <c:pt idx="52691">
                  <c:v>-6.3305000000000007</c:v>
                </c:pt>
                <c:pt idx="52692">
                  <c:v>-6.3285000000000053</c:v>
                </c:pt>
                <c:pt idx="52693">
                  <c:v>-6.32650000000001</c:v>
                </c:pt>
                <c:pt idx="52694">
                  <c:v>-6.3245000000000005</c:v>
                </c:pt>
                <c:pt idx="52695">
                  <c:v>-6.3225000000000051</c:v>
                </c:pt>
                <c:pt idx="52696">
                  <c:v>-6.3205000000000098</c:v>
                </c:pt>
                <c:pt idx="52697">
                  <c:v>-6.3185000000000002</c:v>
                </c:pt>
                <c:pt idx="52698">
                  <c:v>-6.3165000000000049</c:v>
                </c:pt>
                <c:pt idx="52699">
                  <c:v>-6.3145000000000095</c:v>
                </c:pt>
                <c:pt idx="52700">
                  <c:v>-6.3125</c:v>
                </c:pt>
                <c:pt idx="52701">
                  <c:v>-6.3105000000000047</c:v>
                </c:pt>
                <c:pt idx="52702">
                  <c:v>-6.3085000000000093</c:v>
                </c:pt>
                <c:pt idx="52703">
                  <c:v>-6.3064999999999998</c:v>
                </c:pt>
                <c:pt idx="52704">
                  <c:v>-6.3045000000000044</c:v>
                </c:pt>
                <c:pt idx="52705">
                  <c:v>-6.3025000000000091</c:v>
                </c:pt>
                <c:pt idx="52706">
                  <c:v>-6.3004999999999995</c:v>
                </c:pt>
                <c:pt idx="52707">
                  <c:v>-6.2985000000000042</c:v>
                </c:pt>
                <c:pt idx="52708">
                  <c:v>-6.2965000000000089</c:v>
                </c:pt>
                <c:pt idx="52709">
                  <c:v>-6.2944999999999993</c:v>
                </c:pt>
                <c:pt idx="52710">
                  <c:v>-6.292500000000004</c:v>
                </c:pt>
                <c:pt idx="52711">
                  <c:v>-6.2905000000000086</c:v>
                </c:pt>
                <c:pt idx="52712">
                  <c:v>-6.2884999999999991</c:v>
                </c:pt>
                <c:pt idx="52713">
                  <c:v>-6.2865000000000038</c:v>
                </c:pt>
                <c:pt idx="52714">
                  <c:v>-6.2845000000000084</c:v>
                </c:pt>
                <c:pt idx="52715">
                  <c:v>-6.2824999999999989</c:v>
                </c:pt>
                <c:pt idx="52716">
                  <c:v>-6.2805000000000035</c:v>
                </c:pt>
                <c:pt idx="52717">
                  <c:v>-6.2785000000000082</c:v>
                </c:pt>
                <c:pt idx="52718">
                  <c:v>-6.2764999999999986</c:v>
                </c:pt>
                <c:pt idx="52719">
                  <c:v>-6.2745000000000033</c:v>
                </c:pt>
                <c:pt idx="52720">
                  <c:v>-6.272500000000008</c:v>
                </c:pt>
                <c:pt idx="52721">
                  <c:v>-6.2705000000000126</c:v>
                </c:pt>
                <c:pt idx="52722">
                  <c:v>-6.2685000000000031</c:v>
                </c:pt>
                <c:pt idx="52723">
                  <c:v>-6.2665000000000077</c:v>
                </c:pt>
                <c:pt idx="52724">
                  <c:v>-6.2645000000000124</c:v>
                </c:pt>
                <c:pt idx="52725">
                  <c:v>-6.2625000000000028</c:v>
                </c:pt>
                <c:pt idx="52726">
                  <c:v>-6.2605000000000075</c:v>
                </c:pt>
                <c:pt idx="52727">
                  <c:v>-6.2585000000000122</c:v>
                </c:pt>
                <c:pt idx="52728">
                  <c:v>-6.2565000000000026</c:v>
                </c:pt>
                <c:pt idx="52729">
                  <c:v>-6.2545000000000073</c:v>
                </c:pt>
                <c:pt idx="52730">
                  <c:v>-6.2525000000000119</c:v>
                </c:pt>
                <c:pt idx="52731">
                  <c:v>-6.2505000000000024</c:v>
                </c:pt>
                <c:pt idx="52732">
                  <c:v>-6.248500000000007</c:v>
                </c:pt>
                <c:pt idx="52733">
                  <c:v>-6.2465000000000117</c:v>
                </c:pt>
                <c:pt idx="52734">
                  <c:v>-6.2445000000000022</c:v>
                </c:pt>
                <c:pt idx="52735">
                  <c:v>-6.2425000000000068</c:v>
                </c:pt>
                <c:pt idx="52736">
                  <c:v>-6.2405000000000115</c:v>
                </c:pt>
                <c:pt idx="52737">
                  <c:v>-6.2385000000000019</c:v>
                </c:pt>
                <c:pt idx="52738">
                  <c:v>-6.2365000000000066</c:v>
                </c:pt>
                <c:pt idx="52739">
                  <c:v>-6.2345000000000113</c:v>
                </c:pt>
                <c:pt idx="52740">
                  <c:v>-6.2325000000000017</c:v>
                </c:pt>
                <c:pt idx="52741">
                  <c:v>-6.2305000000000064</c:v>
                </c:pt>
                <c:pt idx="52742">
                  <c:v>-6.228500000000011</c:v>
                </c:pt>
                <c:pt idx="52743">
                  <c:v>-6.2265000000000015</c:v>
                </c:pt>
                <c:pt idx="52744">
                  <c:v>-6.2245000000000061</c:v>
                </c:pt>
                <c:pt idx="52745">
                  <c:v>-6.2225000000000108</c:v>
                </c:pt>
                <c:pt idx="52746">
                  <c:v>-6.2205000000000013</c:v>
                </c:pt>
                <c:pt idx="52747">
                  <c:v>-6.2185000000000059</c:v>
                </c:pt>
                <c:pt idx="52748">
                  <c:v>-6.2165000000000106</c:v>
                </c:pt>
                <c:pt idx="52749">
                  <c:v>-6.214500000000001</c:v>
                </c:pt>
                <c:pt idx="52750">
                  <c:v>-6.2125000000000057</c:v>
                </c:pt>
                <c:pt idx="52751">
                  <c:v>-6.2105000000000103</c:v>
                </c:pt>
                <c:pt idx="52752">
                  <c:v>-6.2085000000000008</c:v>
                </c:pt>
                <c:pt idx="52753">
                  <c:v>-6.2065000000000055</c:v>
                </c:pt>
                <c:pt idx="52754">
                  <c:v>-6.2045000000000101</c:v>
                </c:pt>
                <c:pt idx="52755">
                  <c:v>-6.2025000000000006</c:v>
                </c:pt>
                <c:pt idx="52756">
                  <c:v>-6.2005000000000052</c:v>
                </c:pt>
                <c:pt idx="52757">
                  <c:v>-6.1985000000000099</c:v>
                </c:pt>
                <c:pt idx="52758">
                  <c:v>-6.1965000000000003</c:v>
                </c:pt>
                <c:pt idx="52759">
                  <c:v>-6.194500000000005</c:v>
                </c:pt>
                <c:pt idx="52760">
                  <c:v>-6.1925000000000097</c:v>
                </c:pt>
                <c:pt idx="52761">
                  <c:v>-6.1905000000000001</c:v>
                </c:pt>
                <c:pt idx="52762">
                  <c:v>-6.1885000000000048</c:v>
                </c:pt>
                <c:pt idx="52763">
                  <c:v>-6.1865000000000094</c:v>
                </c:pt>
                <c:pt idx="52764">
                  <c:v>-6.1844999999999999</c:v>
                </c:pt>
                <c:pt idx="52765">
                  <c:v>-6.1825000000000045</c:v>
                </c:pt>
                <c:pt idx="52766">
                  <c:v>-6.1805000000000092</c:v>
                </c:pt>
                <c:pt idx="52767">
                  <c:v>-6.1784999999999997</c:v>
                </c:pt>
                <c:pt idx="52768">
                  <c:v>-6.1765000000000043</c:v>
                </c:pt>
                <c:pt idx="52769">
                  <c:v>-6.174500000000009</c:v>
                </c:pt>
                <c:pt idx="52770">
                  <c:v>-6.1724999999999994</c:v>
                </c:pt>
                <c:pt idx="52771">
                  <c:v>-6.1705000000000041</c:v>
                </c:pt>
                <c:pt idx="52772">
                  <c:v>-6.1685000000000088</c:v>
                </c:pt>
                <c:pt idx="52773">
                  <c:v>-6.1664999999999992</c:v>
                </c:pt>
                <c:pt idx="52774">
                  <c:v>-6.1645000000000039</c:v>
                </c:pt>
                <c:pt idx="52775">
                  <c:v>-6.1625000000000085</c:v>
                </c:pt>
                <c:pt idx="52776">
                  <c:v>-6.160499999999999</c:v>
                </c:pt>
                <c:pt idx="52777">
                  <c:v>-6.1585000000000036</c:v>
                </c:pt>
                <c:pt idx="52778">
                  <c:v>-6.1565000000000083</c:v>
                </c:pt>
                <c:pt idx="52779">
                  <c:v>-6.1544999999999987</c:v>
                </c:pt>
                <c:pt idx="52780">
                  <c:v>-6.1525000000000034</c:v>
                </c:pt>
                <c:pt idx="52781">
                  <c:v>-6.1505000000000081</c:v>
                </c:pt>
                <c:pt idx="52782">
                  <c:v>-6.1485000000000127</c:v>
                </c:pt>
                <c:pt idx="52783">
                  <c:v>-6.1465000000000032</c:v>
                </c:pt>
                <c:pt idx="52784">
                  <c:v>-6.1445000000000078</c:v>
                </c:pt>
                <c:pt idx="52785">
                  <c:v>-6.1425000000000125</c:v>
                </c:pt>
                <c:pt idx="52786">
                  <c:v>-6.140500000000003</c:v>
                </c:pt>
                <c:pt idx="52787">
                  <c:v>-6.1385000000000076</c:v>
                </c:pt>
                <c:pt idx="52788">
                  <c:v>-6.1365000000000123</c:v>
                </c:pt>
                <c:pt idx="52789">
                  <c:v>-6.1345000000000027</c:v>
                </c:pt>
                <c:pt idx="52790">
                  <c:v>-6.1325000000000074</c:v>
                </c:pt>
                <c:pt idx="52791">
                  <c:v>-6.1305000000000121</c:v>
                </c:pt>
                <c:pt idx="52792">
                  <c:v>-6.1285000000000025</c:v>
                </c:pt>
                <c:pt idx="52793">
                  <c:v>-6.1265000000000072</c:v>
                </c:pt>
                <c:pt idx="52794">
                  <c:v>-6.1245000000000118</c:v>
                </c:pt>
                <c:pt idx="52795">
                  <c:v>-6.1225000000000023</c:v>
                </c:pt>
                <c:pt idx="52796">
                  <c:v>-6.1205000000000069</c:v>
                </c:pt>
                <c:pt idx="52797">
                  <c:v>-6.1185000000000116</c:v>
                </c:pt>
                <c:pt idx="52798">
                  <c:v>-6.116500000000002</c:v>
                </c:pt>
                <c:pt idx="52799">
                  <c:v>-6.1145000000000067</c:v>
                </c:pt>
                <c:pt idx="52800">
                  <c:v>-6.1125000000000114</c:v>
                </c:pt>
                <c:pt idx="52801">
                  <c:v>-6.1105000000000018</c:v>
                </c:pt>
                <c:pt idx="52802">
                  <c:v>-6.1085000000000065</c:v>
                </c:pt>
                <c:pt idx="52803">
                  <c:v>-6.1065000000000111</c:v>
                </c:pt>
                <c:pt idx="52804">
                  <c:v>-6.1045000000000016</c:v>
                </c:pt>
                <c:pt idx="52805">
                  <c:v>-6.1025000000000063</c:v>
                </c:pt>
                <c:pt idx="52806">
                  <c:v>-6.1005000000000109</c:v>
                </c:pt>
                <c:pt idx="52807">
                  <c:v>-6.0985000000000014</c:v>
                </c:pt>
                <c:pt idx="52808">
                  <c:v>-6.096500000000006</c:v>
                </c:pt>
                <c:pt idx="52809">
                  <c:v>-6.0945000000000107</c:v>
                </c:pt>
                <c:pt idx="52810">
                  <c:v>-6.0925000000000011</c:v>
                </c:pt>
                <c:pt idx="52811">
                  <c:v>-6.0905000000000058</c:v>
                </c:pt>
                <c:pt idx="52812">
                  <c:v>-6.0885000000000105</c:v>
                </c:pt>
                <c:pt idx="52813">
                  <c:v>-6.0865000000000009</c:v>
                </c:pt>
                <c:pt idx="52814">
                  <c:v>-6.0845000000000056</c:v>
                </c:pt>
                <c:pt idx="52815">
                  <c:v>-6.0825000000000102</c:v>
                </c:pt>
                <c:pt idx="52816">
                  <c:v>-6.0805000000000007</c:v>
                </c:pt>
                <c:pt idx="52817">
                  <c:v>-6.0785000000000053</c:v>
                </c:pt>
                <c:pt idx="52818">
                  <c:v>-6.07650000000001</c:v>
                </c:pt>
                <c:pt idx="52819">
                  <c:v>-6.0745000000000005</c:v>
                </c:pt>
                <c:pt idx="52820">
                  <c:v>-6.0725000000000051</c:v>
                </c:pt>
                <c:pt idx="52821">
                  <c:v>-6.0705000000000098</c:v>
                </c:pt>
                <c:pt idx="52822">
                  <c:v>-6.0685000000000002</c:v>
                </c:pt>
                <c:pt idx="52823">
                  <c:v>-6.0665000000000049</c:v>
                </c:pt>
                <c:pt idx="52824">
                  <c:v>-6.0645000000000095</c:v>
                </c:pt>
                <c:pt idx="52825">
                  <c:v>-6.0625</c:v>
                </c:pt>
                <c:pt idx="52826">
                  <c:v>-6.0605000000000047</c:v>
                </c:pt>
                <c:pt idx="52827">
                  <c:v>-6.0585000000000093</c:v>
                </c:pt>
                <c:pt idx="52828">
                  <c:v>-6.0564999999999998</c:v>
                </c:pt>
                <c:pt idx="52829">
                  <c:v>-6.0545000000000044</c:v>
                </c:pt>
                <c:pt idx="52830">
                  <c:v>-6.0525000000000091</c:v>
                </c:pt>
                <c:pt idx="52831">
                  <c:v>-6.0504999999999995</c:v>
                </c:pt>
                <c:pt idx="52832">
                  <c:v>-6.0485000000000042</c:v>
                </c:pt>
                <c:pt idx="52833">
                  <c:v>-6.0465000000000089</c:v>
                </c:pt>
                <c:pt idx="52834">
                  <c:v>-6.0444999999999993</c:v>
                </c:pt>
                <c:pt idx="52835">
                  <c:v>-6.042500000000004</c:v>
                </c:pt>
                <c:pt idx="52836">
                  <c:v>-6.0405000000000086</c:v>
                </c:pt>
                <c:pt idx="52837">
                  <c:v>-6.0384999999999991</c:v>
                </c:pt>
                <c:pt idx="52838">
                  <c:v>-6.0365000000000038</c:v>
                </c:pt>
                <c:pt idx="52839">
                  <c:v>-6.0345000000000084</c:v>
                </c:pt>
                <c:pt idx="52840">
                  <c:v>-6.0324999999999989</c:v>
                </c:pt>
                <c:pt idx="52841">
                  <c:v>-6.0305000000000035</c:v>
                </c:pt>
                <c:pt idx="52842">
                  <c:v>-6.0285000000000082</c:v>
                </c:pt>
                <c:pt idx="52843">
                  <c:v>-6.0264999999999986</c:v>
                </c:pt>
                <c:pt idx="52844">
                  <c:v>-6.0245000000000033</c:v>
                </c:pt>
                <c:pt idx="52845">
                  <c:v>-6.022500000000008</c:v>
                </c:pt>
                <c:pt idx="52846">
                  <c:v>-6.0205000000000126</c:v>
                </c:pt>
                <c:pt idx="52847">
                  <c:v>-6.0185000000000031</c:v>
                </c:pt>
                <c:pt idx="52848">
                  <c:v>-6.0165000000000077</c:v>
                </c:pt>
                <c:pt idx="52849">
                  <c:v>-6.0145000000000124</c:v>
                </c:pt>
                <c:pt idx="52850">
                  <c:v>-6.0125000000000028</c:v>
                </c:pt>
                <c:pt idx="52851">
                  <c:v>-6.0105000000000075</c:v>
                </c:pt>
                <c:pt idx="52852">
                  <c:v>-6.0085000000000122</c:v>
                </c:pt>
                <c:pt idx="52853">
                  <c:v>-6.0065000000000026</c:v>
                </c:pt>
                <c:pt idx="52854">
                  <c:v>-6.0045000000000073</c:v>
                </c:pt>
                <c:pt idx="52855">
                  <c:v>-6.0025000000000119</c:v>
                </c:pt>
                <c:pt idx="52856">
                  <c:v>-6.0005000000000024</c:v>
                </c:pt>
                <c:pt idx="52857">
                  <c:v>-5.998500000000007</c:v>
                </c:pt>
                <c:pt idx="52858">
                  <c:v>-5.9965000000000117</c:v>
                </c:pt>
                <c:pt idx="52859">
                  <c:v>-5.9945000000000022</c:v>
                </c:pt>
                <c:pt idx="52860">
                  <c:v>-5.9925000000000068</c:v>
                </c:pt>
                <c:pt idx="52861">
                  <c:v>-5.9905000000000115</c:v>
                </c:pt>
                <c:pt idx="52862">
                  <c:v>-5.9885000000000019</c:v>
                </c:pt>
                <c:pt idx="52863">
                  <c:v>-5.9865000000000066</c:v>
                </c:pt>
                <c:pt idx="52864">
                  <c:v>-5.9845000000000113</c:v>
                </c:pt>
                <c:pt idx="52865">
                  <c:v>-5.9825000000000017</c:v>
                </c:pt>
                <c:pt idx="52866">
                  <c:v>-5.9805000000000064</c:v>
                </c:pt>
                <c:pt idx="52867">
                  <c:v>-5.978500000000011</c:v>
                </c:pt>
                <c:pt idx="52868">
                  <c:v>-5.9765000000000015</c:v>
                </c:pt>
                <c:pt idx="52869">
                  <c:v>-5.9745000000000061</c:v>
                </c:pt>
                <c:pt idx="52870">
                  <c:v>-5.9725000000000108</c:v>
                </c:pt>
                <c:pt idx="52871">
                  <c:v>-5.9705000000000013</c:v>
                </c:pt>
                <c:pt idx="52872">
                  <c:v>-5.9685000000000059</c:v>
                </c:pt>
                <c:pt idx="52873">
                  <c:v>-5.9665000000000106</c:v>
                </c:pt>
                <c:pt idx="52874">
                  <c:v>-5.964500000000001</c:v>
                </c:pt>
                <c:pt idx="52875">
                  <c:v>-5.9625000000000057</c:v>
                </c:pt>
                <c:pt idx="52876">
                  <c:v>-5.9605000000000103</c:v>
                </c:pt>
                <c:pt idx="52877">
                  <c:v>-5.9585000000000008</c:v>
                </c:pt>
                <c:pt idx="52878">
                  <c:v>-5.9565000000000055</c:v>
                </c:pt>
                <c:pt idx="52879">
                  <c:v>-5.9545000000000101</c:v>
                </c:pt>
                <c:pt idx="52880">
                  <c:v>-5.9525000000000006</c:v>
                </c:pt>
                <c:pt idx="52881">
                  <c:v>-5.9505000000000052</c:v>
                </c:pt>
                <c:pt idx="52882">
                  <c:v>-5.9485000000000099</c:v>
                </c:pt>
                <c:pt idx="52883">
                  <c:v>-5.9465000000000003</c:v>
                </c:pt>
                <c:pt idx="52884">
                  <c:v>-5.944500000000005</c:v>
                </c:pt>
                <c:pt idx="52885">
                  <c:v>-5.9425000000000097</c:v>
                </c:pt>
                <c:pt idx="52886">
                  <c:v>-5.9405000000000001</c:v>
                </c:pt>
                <c:pt idx="52887">
                  <c:v>-5.9385000000000048</c:v>
                </c:pt>
                <c:pt idx="52888">
                  <c:v>-5.9365000000000094</c:v>
                </c:pt>
                <c:pt idx="52889">
                  <c:v>-5.9344999999999999</c:v>
                </c:pt>
                <c:pt idx="52890">
                  <c:v>-5.9325000000000045</c:v>
                </c:pt>
                <c:pt idx="52891">
                  <c:v>-5.9305000000000092</c:v>
                </c:pt>
                <c:pt idx="52892">
                  <c:v>-5.9284999999999997</c:v>
                </c:pt>
                <c:pt idx="52893">
                  <c:v>-5.9265000000000043</c:v>
                </c:pt>
                <c:pt idx="52894">
                  <c:v>-5.924500000000009</c:v>
                </c:pt>
                <c:pt idx="52895">
                  <c:v>-5.9224999999999994</c:v>
                </c:pt>
                <c:pt idx="52896">
                  <c:v>-5.9205000000000041</c:v>
                </c:pt>
                <c:pt idx="52897">
                  <c:v>-5.9185000000000088</c:v>
                </c:pt>
                <c:pt idx="52898">
                  <c:v>-5.9164999999999992</c:v>
                </c:pt>
                <c:pt idx="52899">
                  <c:v>-5.9145000000000039</c:v>
                </c:pt>
                <c:pt idx="52900">
                  <c:v>-5.9125000000000085</c:v>
                </c:pt>
                <c:pt idx="52901">
                  <c:v>-5.910499999999999</c:v>
                </c:pt>
                <c:pt idx="52902">
                  <c:v>-5.9085000000000036</c:v>
                </c:pt>
                <c:pt idx="52903">
                  <c:v>-5.9065000000000083</c:v>
                </c:pt>
                <c:pt idx="52904">
                  <c:v>-5.9044999999999987</c:v>
                </c:pt>
                <c:pt idx="52905">
                  <c:v>-5.9025000000000034</c:v>
                </c:pt>
                <c:pt idx="52906">
                  <c:v>-5.9005000000000081</c:v>
                </c:pt>
                <c:pt idx="52907">
                  <c:v>-5.8985000000000127</c:v>
                </c:pt>
                <c:pt idx="52908">
                  <c:v>-5.8965000000000032</c:v>
                </c:pt>
                <c:pt idx="52909">
                  <c:v>-5.8945000000000078</c:v>
                </c:pt>
                <c:pt idx="52910">
                  <c:v>-5.8925000000000125</c:v>
                </c:pt>
                <c:pt idx="52911">
                  <c:v>-5.890500000000003</c:v>
                </c:pt>
                <c:pt idx="52912">
                  <c:v>-5.8885000000000076</c:v>
                </c:pt>
                <c:pt idx="52913">
                  <c:v>-5.8865000000000123</c:v>
                </c:pt>
                <c:pt idx="52914">
                  <c:v>-5.8845000000000027</c:v>
                </c:pt>
                <c:pt idx="52915">
                  <c:v>-5.8825000000000074</c:v>
                </c:pt>
                <c:pt idx="52916">
                  <c:v>-5.8805000000000121</c:v>
                </c:pt>
                <c:pt idx="52917">
                  <c:v>-5.8785000000000025</c:v>
                </c:pt>
                <c:pt idx="52918">
                  <c:v>-5.8765000000000072</c:v>
                </c:pt>
                <c:pt idx="52919">
                  <c:v>-5.8745000000000118</c:v>
                </c:pt>
                <c:pt idx="52920">
                  <c:v>-5.8725000000000023</c:v>
                </c:pt>
                <c:pt idx="52921">
                  <c:v>-5.8705000000000069</c:v>
                </c:pt>
                <c:pt idx="52922">
                  <c:v>-5.8685000000000116</c:v>
                </c:pt>
                <c:pt idx="52923">
                  <c:v>-5.866500000000002</c:v>
                </c:pt>
                <c:pt idx="52924">
                  <c:v>-5.8645000000000067</c:v>
                </c:pt>
                <c:pt idx="52925">
                  <c:v>-5.8625000000000114</c:v>
                </c:pt>
                <c:pt idx="52926">
                  <c:v>-5.8605000000000018</c:v>
                </c:pt>
                <c:pt idx="52927">
                  <c:v>-5.8585000000000065</c:v>
                </c:pt>
                <c:pt idx="52928">
                  <c:v>-5.8565000000000111</c:v>
                </c:pt>
                <c:pt idx="52929">
                  <c:v>-5.8545000000000016</c:v>
                </c:pt>
                <c:pt idx="52930">
                  <c:v>-5.8525000000000063</c:v>
                </c:pt>
                <c:pt idx="52931">
                  <c:v>-5.8505000000000109</c:v>
                </c:pt>
                <c:pt idx="52932">
                  <c:v>-5.8485000000000014</c:v>
                </c:pt>
                <c:pt idx="52933">
                  <c:v>-5.846500000000006</c:v>
                </c:pt>
                <c:pt idx="52934">
                  <c:v>-5.8445000000000107</c:v>
                </c:pt>
                <c:pt idx="52935">
                  <c:v>-5.8425000000000011</c:v>
                </c:pt>
                <c:pt idx="52936">
                  <c:v>-5.8405000000000058</c:v>
                </c:pt>
                <c:pt idx="52937">
                  <c:v>-5.8385000000000105</c:v>
                </c:pt>
                <c:pt idx="52938">
                  <c:v>-5.8365000000000009</c:v>
                </c:pt>
                <c:pt idx="52939">
                  <c:v>-5.8345000000000056</c:v>
                </c:pt>
                <c:pt idx="52940">
                  <c:v>-5.8325000000000102</c:v>
                </c:pt>
                <c:pt idx="52941">
                  <c:v>-5.8305000000000007</c:v>
                </c:pt>
                <c:pt idx="52942">
                  <c:v>-5.8285000000000053</c:v>
                </c:pt>
                <c:pt idx="52943">
                  <c:v>-5.82650000000001</c:v>
                </c:pt>
                <c:pt idx="52944">
                  <c:v>-5.8245000000000005</c:v>
                </c:pt>
                <c:pt idx="52945">
                  <c:v>-5.8225000000000051</c:v>
                </c:pt>
                <c:pt idx="52946">
                  <c:v>-5.8205000000000098</c:v>
                </c:pt>
                <c:pt idx="52947">
                  <c:v>-5.8185000000000002</c:v>
                </c:pt>
                <c:pt idx="52948">
                  <c:v>-5.8165000000000049</c:v>
                </c:pt>
                <c:pt idx="52949">
                  <c:v>-5.8145000000000095</c:v>
                </c:pt>
                <c:pt idx="52950">
                  <c:v>-5.8125</c:v>
                </c:pt>
                <c:pt idx="52951">
                  <c:v>-5.8105000000000047</c:v>
                </c:pt>
                <c:pt idx="52952">
                  <c:v>-5.8085000000000093</c:v>
                </c:pt>
                <c:pt idx="52953">
                  <c:v>-5.8064999999999998</c:v>
                </c:pt>
                <c:pt idx="52954">
                  <c:v>-5.8045000000000044</c:v>
                </c:pt>
                <c:pt idx="52955">
                  <c:v>-5.8025000000000091</c:v>
                </c:pt>
                <c:pt idx="52956">
                  <c:v>-5.8004999999999995</c:v>
                </c:pt>
                <c:pt idx="52957">
                  <c:v>-5.7985000000000042</c:v>
                </c:pt>
                <c:pt idx="52958">
                  <c:v>-5.7965000000000089</c:v>
                </c:pt>
                <c:pt idx="52959">
                  <c:v>-5.7944999999999993</c:v>
                </c:pt>
                <c:pt idx="52960">
                  <c:v>-5.792500000000004</c:v>
                </c:pt>
                <c:pt idx="52961">
                  <c:v>-5.7905000000000086</c:v>
                </c:pt>
                <c:pt idx="52962">
                  <c:v>-5.7884999999999991</c:v>
                </c:pt>
                <c:pt idx="52963">
                  <c:v>-5.7865000000000038</c:v>
                </c:pt>
                <c:pt idx="52964">
                  <c:v>-5.7845000000000084</c:v>
                </c:pt>
                <c:pt idx="52965">
                  <c:v>-5.7824999999999989</c:v>
                </c:pt>
                <c:pt idx="52966">
                  <c:v>-5.7805000000000035</c:v>
                </c:pt>
                <c:pt idx="52967">
                  <c:v>-5.7785000000000082</c:v>
                </c:pt>
                <c:pt idx="52968">
                  <c:v>-5.7764999999999986</c:v>
                </c:pt>
                <c:pt idx="52969">
                  <c:v>-5.7745000000000033</c:v>
                </c:pt>
                <c:pt idx="52970">
                  <c:v>-5.772500000000008</c:v>
                </c:pt>
                <c:pt idx="52971">
                  <c:v>-5.7705000000000126</c:v>
                </c:pt>
                <c:pt idx="52972">
                  <c:v>-5.7685000000000031</c:v>
                </c:pt>
                <c:pt idx="52973">
                  <c:v>-5.7665000000000077</c:v>
                </c:pt>
                <c:pt idx="52974">
                  <c:v>-5.7645000000000124</c:v>
                </c:pt>
                <c:pt idx="52975">
                  <c:v>-5.7625000000000028</c:v>
                </c:pt>
                <c:pt idx="52976">
                  <c:v>-5.7605000000000075</c:v>
                </c:pt>
                <c:pt idx="52977">
                  <c:v>-5.7585000000000122</c:v>
                </c:pt>
                <c:pt idx="52978">
                  <c:v>-5.7565000000000026</c:v>
                </c:pt>
                <c:pt idx="52979">
                  <c:v>-5.7545000000000073</c:v>
                </c:pt>
                <c:pt idx="52980">
                  <c:v>-5.7525000000000119</c:v>
                </c:pt>
                <c:pt idx="52981">
                  <c:v>-5.7505000000000024</c:v>
                </c:pt>
                <c:pt idx="52982">
                  <c:v>-5.748500000000007</c:v>
                </c:pt>
                <c:pt idx="52983">
                  <c:v>-5.7465000000000117</c:v>
                </c:pt>
                <c:pt idx="52984">
                  <c:v>-5.7445000000000022</c:v>
                </c:pt>
                <c:pt idx="52985">
                  <c:v>-5.7425000000000068</c:v>
                </c:pt>
                <c:pt idx="52986">
                  <c:v>-5.7405000000000115</c:v>
                </c:pt>
                <c:pt idx="52987">
                  <c:v>-5.7385000000000019</c:v>
                </c:pt>
                <c:pt idx="52988">
                  <c:v>-5.7365000000000066</c:v>
                </c:pt>
                <c:pt idx="52989">
                  <c:v>-5.7345000000000113</c:v>
                </c:pt>
                <c:pt idx="52990">
                  <c:v>-5.7325000000000017</c:v>
                </c:pt>
                <c:pt idx="52991">
                  <c:v>-5.7305000000000064</c:v>
                </c:pt>
                <c:pt idx="52992">
                  <c:v>-5.728500000000011</c:v>
                </c:pt>
                <c:pt idx="52993">
                  <c:v>-5.7265000000000015</c:v>
                </c:pt>
                <c:pt idx="52994">
                  <c:v>-5.7245000000000061</c:v>
                </c:pt>
                <c:pt idx="52995">
                  <c:v>-5.7225000000000108</c:v>
                </c:pt>
                <c:pt idx="52996">
                  <c:v>-5.7205000000000013</c:v>
                </c:pt>
                <c:pt idx="52997">
                  <c:v>-5.7185000000000059</c:v>
                </c:pt>
                <c:pt idx="52998">
                  <c:v>-5.7165000000000106</c:v>
                </c:pt>
                <c:pt idx="52999">
                  <c:v>-5.714500000000001</c:v>
                </c:pt>
                <c:pt idx="53000">
                  <c:v>-5.7125000000000057</c:v>
                </c:pt>
                <c:pt idx="53001">
                  <c:v>-5.7105000000000103</c:v>
                </c:pt>
                <c:pt idx="53002">
                  <c:v>-5.7085000000000008</c:v>
                </c:pt>
                <c:pt idx="53003">
                  <c:v>-5.7065000000000055</c:v>
                </c:pt>
                <c:pt idx="53004">
                  <c:v>-5.7045000000000101</c:v>
                </c:pt>
                <c:pt idx="53005">
                  <c:v>-5.7025000000000006</c:v>
                </c:pt>
                <c:pt idx="53006">
                  <c:v>-5.7005000000000052</c:v>
                </c:pt>
                <c:pt idx="53007">
                  <c:v>-5.6985000000000099</c:v>
                </c:pt>
                <c:pt idx="53008">
                  <c:v>-5.6965000000000003</c:v>
                </c:pt>
                <c:pt idx="53009">
                  <c:v>-5.694500000000005</c:v>
                </c:pt>
                <c:pt idx="53010">
                  <c:v>-5.6925000000000097</c:v>
                </c:pt>
                <c:pt idx="53011">
                  <c:v>-5.6905000000000001</c:v>
                </c:pt>
                <c:pt idx="53012">
                  <c:v>-5.6885000000000048</c:v>
                </c:pt>
                <c:pt idx="53013">
                  <c:v>-5.6865000000000094</c:v>
                </c:pt>
                <c:pt idx="53014">
                  <c:v>-5.6844999999999999</c:v>
                </c:pt>
                <c:pt idx="53015">
                  <c:v>-5.6825000000000045</c:v>
                </c:pt>
                <c:pt idx="53016">
                  <c:v>-5.6805000000000092</c:v>
                </c:pt>
                <c:pt idx="53017">
                  <c:v>-5.6784999999999997</c:v>
                </c:pt>
                <c:pt idx="53018">
                  <c:v>-5.6765000000000043</c:v>
                </c:pt>
                <c:pt idx="53019">
                  <c:v>-5.674500000000009</c:v>
                </c:pt>
                <c:pt idx="53020">
                  <c:v>-5.6724999999999994</c:v>
                </c:pt>
                <c:pt idx="53021">
                  <c:v>-5.6705000000000041</c:v>
                </c:pt>
                <c:pt idx="53022">
                  <c:v>-5.6685000000000088</c:v>
                </c:pt>
                <c:pt idx="53023">
                  <c:v>-5.6664999999999992</c:v>
                </c:pt>
                <c:pt idx="53024">
                  <c:v>-5.6645000000000039</c:v>
                </c:pt>
                <c:pt idx="53025">
                  <c:v>-5.6625000000000085</c:v>
                </c:pt>
                <c:pt idx="53026">
                  <c:v>-5.660499999999999</c:v>
                </c:pt>
                <c:pt idx="53027">
                  <c:v>-5.6585000000000036</c:v>
                </c:pt>
                <c:pt idx="53028">
                  <c:v>-5.6565000000000083</c:v>
                </c:pt>
                <c:pt idx="53029">
                  <c:v>-5.6544999999999987</c:v>
                </c:pt>
                <c:pt idx="53030">
                  <c:v>-5.6525000000000034</c:v>
                </c:pt>
                <c:pt idx="53031">
                  <c:v>-5.6505000000000081</c:v>
                </c:pt>
                <c:pt idx="53032">
                  <c:v>-5.6485000000000127</c:v>
                </c:pt>
                <c:pt idx="53033">
                  <c:v>-5.6465000000000032</c:v>
                </c:pt>
                <c:pt idx="53034">
                  <c:v>-5.6445000000000078</c:v>
                </c:pt>
                <c:pt idx="53035">
                  <c:v>-5.6425000000000125</c:v>
                </c:pt>
                <c:pt idx="53036">
                  <c:v>-5.640500000000003</c:v>
                </c:pt>
                <c:pt idx="53037">
                  <c:v>-5.6385000000000076</c:v>
                </c:pt>
                <c:pt idx="53038">
                  <c:v>-5.6365000000000123</c:v>
                </c:pt>
                <c:pt idx="53039">
                  <c:v>-5.6345000000000027</c:v>
                </c:pt>
                <c:pt idx="53040">
                  <c:v>-5.6325000000000074</c:v>
                </c:pt>
                <c:pt idx="53041">
                  <c:v>-5.6305000000000121</c:v>
                </c:pt>
                <c:pt idx="53042">
                  <c:v>-5.6285000000000025</c:v>
                </c:pt>
                <c:pt idx="53043">
                  <c:v>-5.6265000000000072</c:v>
                </c:pt>
                <c:pt idx="53044">
                  <c:v>-5.6245000000000118</c:v>
                </c:pt>
                <c:pt idx="53045">
                  <c:v>-5.6225000000000023</c:v>
                </c:pt>
                <c:pt idx="53046">
                  <c:v>-5.6205000000000069</c:v>
                </c:pt>
                <c:pt idx="53047">
                  <c:v>-5.6185000000000116</c:v>
                </c:pt>
                <c:pt idx="53048">
                  <c:v>-5.616500000000002</c:v>
                </c:pt>
                <c:pt idx="53049">
                  <c:v>-5.6145000000000067</c:v>
                </c:pt>
                <c:pt idx="53050">
                  <c:v>-5.6125000000000114</c:v>
                </c:pt>
                <c:pt idx="53051">
                  <c:v>-5.6105000000000018</c:v>
                </c:pt>
                <c:pt idx="53052">
                  <c:v>-5.6085000000000065</c:v>
                </c:pt>
                <c:pt idx="53053">
                  <c:v>-5.6065000000000111</c:v>
                </c:pt>
                <c:pt idx="53054">
                  <c:v>-5.6045000000000016</c:v>
                </c:pt>
                <c:pt idx="53055">
                  <c:v>-5.6025000000000063</c:v>
                </c:pt>
                <c:pt idx="53056">
                  <c:v>-5.6005000000000109</c:v>
                </c:pt>
                <c:pt idx="53057">
                  <c:v>-5.5985000000000014</c:v>
                </c:pt>
                <c:pt idx="53058">
                  <c:v>-5.596500000000006</c:v>
                </c:pt>
                <c:pt idx="53059">
                  <c:v>-5.5945000000000107</c:v>
                </c:pt>
                <c:pt idx="53060">
                  <c:v>-5.5925000000000011</c:v>
                </c:pt>
                <c:pt idx="53061">
                  <c:v>-5.5905000000000058</c:v>
                </c:pt>
                <c:pt idx="53062">
                  <c:v>-5.5885000000000105</c:v>
                </c:pt>
                <c:pt idx="53063">
                  <c:v>-5.5865000000000009</c:v>
                </c:pt>
                <c:pt idx="53064">
                  <c:v>-5.5845000000000056</c:v>
                </c:pt>
                <c:pt idx="53065">
                  <c:v>-5.5825000000000102</c:v>
                </c:pt>
                <c:pt idx="53066">
                  <c:v>-5.5805000000000007</c:v>
                </c:pt>
                <c:pt idx="53067">
                  <c:v>-5.5785000000000053</c:v>
                </c:pt>
                <c:pt idx="53068">
                  <c:v>-5.57650000000001</c:v>
                </c:pt>
                <c:pt idx="53069">
                  <c:v>-5.5745000000000005</c:v>
                </c:pt>
                <c:pt idx="53070">
                  <c:v>-5.5725000000000051</c:v>
                </c:pt>
                <c:pt idx="53071">
                  <c:v>-5.5705000000000098</c:v>
                </c:pt>
                <c:pt idx="53072">
                  <c:v>-5.5685000000000002</c:v>
                </c:pt>
                <c:pt idx="53073">
                  <c:v>-5.5665000000000049</c:v>
                </c:pt>
                <c:pt idx="53074">
                  <c:v>-5.5645000000000095</c:v>
                </c:pt>
                <c:pt idx="53075">
                  <c:v>-5.5625</c:v>
                </c:pt>
                <c:pt idx="53076">
                  <c:v>-5.5605000000000047</c:v>
                </c:pt>
                <c:pt idx="53077">
                  <c:v>-5.5585000000000093</c:v>
                </c:pt>
                <c:pt idx="53078">
                  <c:v>-5.5564999999999998</c:v>
                </c:pt>
                <c:pt idx="53079">
                  <c:v>-5.5545000000000044</c:v>
                </c:pt>
                <c:pt idx="53080">
                  <c:v>-5.5525000000000091</c:v>
                </c:pt>
                <c:pt idx="53081">
                  <c:v>-5.5504999999999995</c:v>
                </c:pt>
                <c:pt idx="53082">
                  <c:v>-5.5485000000000042</c:v>
                </c:pt>
                <c:pt idx="53083">
                  <c:v>-5.5465000000000089</c:v>
                </c:pt>
                <c:pt idx="53084">
                  <c:v>-5.5444999999999993</c:v>
                </c:pt>
                <c:pt idx="53085">
                  <c:v>-5.542500000000004</c:v>
                </c:pt>
                <c:pt idx="53086">
                  <c:v>-5.5405000000000086</c:v>
                </c:pt>
                <c:pt idx="53087">
                  <c:v>-5.5384999999999991</c:v>
                </c:pt>
                <c:pt idx="53088">
                  <c:v>-5.5365000000000038</c:v>
                </c:pt>
                <c:pt idx="53089">
                  <c:v>-5.5345000000000084</c:v>
                </c:pt>
                <c:pt idx="53090">
                  <c:v>-5.5324999999999989</c:v>
                </c:pt>
                <c:pt idx="53091">
                  <c:v>-5.5305000000000035</c:v>
                </c:pt>
                <c:pt idx="53092">
                  <c:v>-5.5285000000000082</c:v>
                </c:pt>
                <c:pt idx="53093">
                  <c:v>-5.5264999999999986</c:v>
                </c:pt>
                <c:pt idx="53094">
                  <c:v>-5.5245000000000033</c:v>
                </c:pt>
                <c:pt idx="53095">
                  <c:v>-5.522500000000008</c:v>
                </c:pt>
                <c:pt idx="53096">
                  <c:v>-5.5205000000000126</c:v>
                </c:pt>
                <c:pt idx="53097">
                  <c:v>-5.5185000000000031</c:v>
                </c:pt>
                <c:pt idx="53098">
                  <c:v>-5.5165000000000077</c:v>
                </c:pt>
                <c:pt idx="53099">
                  <c:v>-5.5145000000000124</c:v>
                </c:pt>
                <c:pt idx="53100">
                  <c:v>-5.5125000000000028</c:v>
                </c:pt>
                <c:pt idx="53101">
                  <c:v>-5.5105000000000075</c:v>
                </c:pt>
                <c:pt idx="53102">
                  <c:v>-5.5085000000000122</c:v>
                </c:pt>
                <c:pt idx="53103">
                  <c:v>-5.5065000000000026</c:v>
                </c:pt>
                <c:pt idx="53104">
                  <c:v>-5.5045000000000073</c:v>
                </c:pt>
                <c:pt idx="53105">
                  <c:v>-5.5025000000000119</c:v>
                </c:pt>
                <c:pt idx="53106">
                  <c:v>-5.5005000000000024</c:v>
                </c:pt>
                <c:pt idx="53107">
                  <c:v>-5.498500000000007</c:v>
                </c:pt>
                <c:pt idx="53108">
                  <c:v>-5.4965000000000117</c:v>
                </c:pt>
                <c:pt idx="53109">
                  <c:v>-5.4945000000000022</c:v>
                </c:pt>
                <c:pt idx="53110">
                  <c:v>-5.4925000000000068</c:v>
                </c:pt>
                <c:pt idx="53111">
                  <c:v>-5.4905000000000115</c:v>
                </c:pt>
                <c:pt idx="53112">
                  <c:v>-5.4885000000000019</c:v>
                </c:pt>
                <c:pt idx="53113">
                  <c:v>-5.4865000000000066</c:v>
                </c:pt>
                <c:pt idx="53114">
                  <c:v>-5.4845000000000113</c:v>
                </c:pt>
                <c:pt idx="53115">
                  <c:v>-5.4825000000000017</c:v>
                </c:pt>
                <c:pt idx="53116">
                  <c:v>-5.4805000000000064</c:v>
                </c:pt>
                <c:pt idx="53117">
                  <c:v>-5.478500000000011</c:v>
                </c:pt>
                <c:pt idx="53118">
                  <c:v>-5.4765000000000015</c:v>
                </c:pt>
                <c:pt idx="53119">
                  <c:v>-5.4745000000000061</c:v>
                </c:pt>
                <c:pt idx="53120">
                  <c:v>-5.4725000000000108</c:v>
                </c:pt>
                <c:pt idx="53121">
                  <c:v>-5.4705000000000013</c:v>
                </c:pt>
                <c:pt idx="53122">
                  <c:v>-5.4685000000000059</c:v>
                </c:pt>
                <c:pt idx="53123">
                  <c:v>-5.4665000000000106</c:v>
                </c:pt>
                <c:pt idx="53124">
                  <c:v>-5.464500000000001</c:v>
                </c:pt>
                <c:pt idx="53125">
                  <c:v>-5.4625000000000057</c:v>
                </c:pt>
                <c:pt idx="53126">
                  <c:v>-5.4605000000000103</c:v>
                </c:pt>
                <c:pt idx="53127">
                  <c:v>-5.4585000000000008</c:v>
                </c:pt>
                <c:pt idx="53128">
                  <c:v>-5.4565000000000055</c:v>
                </c:pt>
                <c:pt idx="53129">
                  <c:v>-5.4545000000000101</c:v>
                </c:pt>
                <c:pt idx="53130">
                  <c:v>-5.4525000000000006</c:v>
                </c:pt>
                <c:pt idx="53131">
                  <c:v>-5.4505000000000052</c:v>
                </c:pt>
                <c:pt idx="53132">
                  <c:v>-5.4485000000000099</c:v>
                </c:pt>
                <c:pt idx="53133">
                  <c:v>-5.4465000000000003</c:v>
                </c:pt>
                <c:pt idx="53134">
                  <c:v>-5.444500000000005</c:v>
                </c:pt>
                <c:pt idx="53135">
                  <c:v>-5.4425000000000097</c:v>
                </c:pt>
                <c:pt idx="53136">
                  <c:v>-5.4405000000000001</c:v>
                </c:pt>
                <c:pt idx="53137">
                  <c:v>-5.4385000000000048</c:v>
                </c:pt>
                <c:pt idx="53138">
                  <c:v>-5.4365000000000094</c:v>
                </c:pt>
                <c:pt idx="53139">
                  <c:v>-5.4344999999999999</c:v>
                </c:pt>
                <c:pt idx="53140">
                  <c:v>-5.4325000000000045</c:v>
                </c:pt>
                <c:pt idx="53141">
                  <c:v>-5.4305000000000092</c:v>
                </c:pt>
                <c:pt idx="53142">
                  <c:v>-5.4284999999999997</c:v>
                </c:pt>
                <c:pt idx="53143">
                  <c:v>-5.4265000000000043</c:v>
                </c:pt>
                <c:pt idx="53144">
                  <c:v>-5.424500000000009</c:v>
                </c:pt>
                <c:pt idx="53145">
                  <c:v>-5.4224999999999994</c:v>
                </c:pt>
                <c:pt idx="53146">
                  <c:v>-5.4205000000000041</c:v>
                </c:pt>
                <c:pt idx="53147">
                  <c:v>-5.4185000000000088</c:v>
                </c:pt>
                <c:pt idx="53148">
                  <c:v>-5.4164999999999992</c:v>
                </c:pt>
                <c:pt idx="53149">
                  <c:v>-5.4145000000000039</c:v>
                </c:pt>
                <c:pt idx="53150">
                  <c:v>-5.4125000000000085</c:v>
                </c:pt>
                <c:pt idx="53151">
                  <c:v>-5.410499999999999</c:v>
                </c:pt>
                <c:pt idx="53152">
                  <c:v>-5.4085000000000036</c:v>
                </c:pt>
                <c:pt idx="53153">
                  <c:v>-5.4065000000000083</c:v>
                </c:pt>
                <c:pt idx="53154">
                  <c:v>-5.4044999999999987</c:v>
                </c:pt>
                <c:pt idx="53155">
                  <c:v>-5.4025000000000034</c:v>
                </c:pt>
                <c:pt idx="53156">
                  <c:v>-5.4005000000000081</c:v>
                </c:pt>
                <c:pt idx="53157">
                  <c:v>-5.3985000000000127</c:v>
                </c:pt>
                <c:pt idx="53158">
                  <c:v>-5.3965000000000032</c:v>
                </c:pt>
                <c:pt idx="53159">
                  <c:v>-5.3945000000000078</c:v>
                </c:pt>
                <c:pt idx="53160">
                  <c:v>-5.3925000000000125</c:v>
                </c:pt>
                <c:pt idx="53161">
                  <c:v>-5.390500000000003</c:v>
                </c:pt>
                <c:pt idx="53162">
                  <c:v>-5.3885000000000076</c:v>
                </c:pt>
                <c:pt idx="53163">
                  <c:v>-5.3865000000000123</c:v>
                </c:pt>
                <c:pt idx="53164">
                  <c:v>-5.3845000000000027</c:v>
                </c:pt>
                <c:pt idx="53165">
                  <c:v>-5.3825000000000074</c:v>
                </c:pt>
                <c:pt idx="53166">
                  <c:v>-5.3805000000000121</c:v>
                </c:pt>
                <c:pt idx="53167">
                  <c:v>-5.3785000000000025</c:v>
                </c:pt>
                <c:pt idx="53168">
                  <c:v>-5.3765000000000072</c:v>
                </c:pt>
                <c:pt idx="53169">
                  <c:v>-5.3745000000000118</c:v>
                </c:pt>
                <c:pt idx="53170">
                  <c:v>-5.3725000000000023</c:v>
                </c:pt>
                <c:pt idx="53171">
                  <c:v>-5.3705000000000069</c:v>
                </c:pt>
                <c:pt idx="53172">
                  <c:v>-5.3685000000000116</c:v>
                </c:pt>
                <c:pt idx="53173">
                  <c:v>-5.366500000000002</c:v>
                </c:pt>
                <c:pt idx="53174">
                  <c:v>-5.3645000000000067</c:v>
                </c:pt>
                <c:pt idx="53175">
                  <c:v>-5.3625000000000114</c:v>
                </c:pt>
                <c:pt idx="53176">
                  <c:v>-5.3605000000000018</c:v>
                </c:pt>
                <c:pt idx="53177">
                  <c:v>-5.3585000000000065</c:v>
                </c:pt>
                <c:pt idx="53178">
                  <c:v>-5.3565000000000111</c:v>
                </c:pt>
                <c:pt idx="53179">
                  <c:v>-5.3545000000000016</c:v>
                </c:pt>
                <c:pt idx="53180">
                  <c:v>-5.3525000000000063</c:v>
                </c:pt>
                <c:pt idx="53181">
                  <c:v>-5.3505000000000109</c:v>
                </c:pt>
                <c:pt idx="53182">
                  <c:v>-5.3485000000000014</c:v>
                </c:pt>
                <c:pt idx="53183">
                  <c:v>-5.346500000000006</c:v>
                </c:pt>
                <c:pt idx="53184">
                  <c:v>-5.3445000000000107</c:v>
                </c:pt>
                <c:pt idx="53185">
                  <c:v>-5.3425000000000011</c:v>
                </c:pt>
                <c:pt idx="53186">
                  <c:v>-5.3405000000000058</c:v>
                </c:pt>
                <c:pt idx="53187">
                  <c:v>-5.3385000000000105</c:v>
                </c:pt>
                <c:pt idx="53188">
                  <c:v>-5.3365000000000009</c:v>
                </c:pt>
                <c:pt idx="53189">
                  <c:v>-5.3345000000000056</c:v>
                </c:pt>
                <c:pt idx="53190">
                  <c:v>-5.3325000000000102</c:v>
                </c:pt>
                <c:pt idx="53191">
                  <c:v>-5.3305000000000007</c:v>
                </c:pt>
                <c:pt idx="53192">
                  <c:v>-5.3285000000000053</c:v>
                </c:pt>
                <c:pt idx="53193">
                  <c:v>-5.32650000000001</c:v>
                </c:pt>
                <c:pt idx="53194">
                  <c:v>-5.3245000000000005</c:v>
                </c:pt>
                <c:pt idx="53195">
                  <c:v>-5.3225000000000051</c:v>
                </c:pt>
                <c:pt idx="53196">
                  <c:v>-5.3205000000000098</c:v>
                </c:pt>
                <c:pt idx="53197">
                  <c:v>-5.3185000000000002</c:v>
                </c:pt>
                <c:pt idx="53198">
                  <c:v>-5.3165000000000049</c:v>
                </c:pt>
                <c:pt idx="53199">
                  <c:v>-5.3145000000000095</c:v>
                </c:pt>
                <c:pt idx="53200">
                  <c:v>-5.3125</c:v>
                </c:pt>
                <c:pt idx="53201">
                  <c:v>-5.3105000000000047</c:v>
                </c:pt>
                <c:pt idx="53202">
                  <c:v>-5.3085000000000093</c:v>
                </c:pt>
                <c:pt idx="53203">
                  <c:v>-5.3064999999999998</c:v>
                </c:pt>
                <c:pt idx="53204">
                  <c:v>-5.3045000000000044</c:v>
                </c:pt>
                <c:pt idx="53205">
                  <c:v>-5.3025000000000091</c:v>
                </c:pt>
                <c:pt idx="53206">
                  <c:v>-5.3004999999999995</c:v>
                </c:pt>
                <c:pt idx="53207">
                  <c:v>-5.2985000000000042</c:v>
                </c:pt>
                <c:pt idx="53208">
                  <c:v>-5.2965000000000089</c:v>
                </c:pt>
                <c:pt idx="53209">
                  <c:v>-5.2944999999999993</c:v>
                </c:pt>
                <c:pt idx="53210">
                  <c:v>-5.292500000000004</c:v>
                </c:pt>
                <c:pt idx="53211">
                  <c:v>-5.2905000000000086</c:v>
                </c:pt>
                <c:pt idx="53212">
                  <c:v>-5.2884999999999991</c:v>
                </c:pt>
                <c:pt idx="53213">
                  <c:v>-5.2865000000000038</c:v>
                </c:pt>
                <c:pt idx="53214">
                  <c:v>-5.2845000000000084</c:v>
                </c:pt>
                <c:pt idx="53215">
                  <c:v>-5.2824999999999989</c:v>
                </c:pt>
                <c:pt idx="53216">
                  <c:v>-5.2805000000000035</c:v>
                </c:pt>
                <c:pt idx="53217">
                  <c:v>-5.2785000000000082</c:v>
                </c:pt>
                <c:pt idx="53218">
                  <c:v>-5.2764999999999986</c:v>
                </c:pt>
                <c:pt idx="53219">
                  <c:v>-5.2745000000000033</c:v>
                </c:pt>
                <c:pt idx="53220">
                  <c:v>-5.272500000000008</c:v>
                </c:pt>
                <c:pt idx="53221">
                  <c:v>-5.2705000000000126</c:v>
                </c:pt>
                <c:pt idx="53222">
                  <c:v>-5.2685000000000031</c:v>
                </c:pt>
                <c:pt idx="53223">
                  <c:v>-5.2665000000000077</c:v>
                </c:pt>
                <c:pt idx="53224">
                  <c:v>-5.2645000000000124</c:v>
                </c:pt>
                <c:pt idx="53225">
                  <c:v>-5.2625000000000028</c:v>
                </c:pt>
                <c:pt idx="53226">
                  <c:v>-5.2605000000000075</c:v>
                </c:pt>
                <c:pt idx="53227">
                  <c:v>-5.2585000000000122</c:v>
                </c:pt>
                <c:pt idx="53228">
                  <c:v>-5.2565000000000026</c:v>
                </c:pt>
                <c:pt idx="53229">
                  <c:v>-5.2545000000000073</c:v>
                </c:pt>
                <c:pt idx="53230">
                  <c:v>-5.2525000000000119</c:v>
                </c:pt>
                <c:pt idx="53231">
                  <c:v>-5.2505000000000024</c:v>
                </c:pt>
                <c:pt idx="53232">
                  <c:v>-5.248500000000007</c:v>
                </c:pt>
                <c:pt idx="53233">
                  <c:v>-5.2465000000000117</c:v>
                </c:pt>
                <c:pt idx="53234">
                  <c:v>-5.2445000000000022</c:v>
                </c:pt>
                <c:pt idx="53235">
                  <c:v>-5.2425000000000068</c:v>
                </c:pt>
                <c:pt idx="53236">
                  <c:v>-5.2405000000000115</c:v>
                </c:pt>
                <c:pt idx="53237">
                  <c:v>-5.2385000000000019</c:v>
                </c:pt>
                <c:pt idx="53238">
                  <c:v>-5.2365000000000066</c:v>
                </c:pt>
                <c:pt idx="53239">
                  <c:v>-5.2345000000000113</c:v>
                </c:pt>
                <c:pt idx="53240">
                  <c:v>-5.2325000000000017</c:v>
                </c:pt>
                <c:pt idx="53241">
                  <c:v>-5.2305000000000064</c:v>
                </c:pt>
                <c:pt idx="53242">
                  <c:v>-5.228500000000011</c:v>
                </c:pt>
                <c:pt idx="53243">
                  <c:v>-5.2265000000000015</c:v>
                </c:pt>
                <c:pt idx="53244">
                  <c:v>-5.2245000000000061</c:v>
                </c:pt>
                <c:pt idx="53245">
                  <c:v>-5.2225000000000108</c:v>
                </c:pt>
                <c:pt idx="53246">
                  <c:v>-5.2205000000000013</c:v>
                </c:pt>
                <c:pt idx="53247">
                  <c:v>-5.2185000000000059</c:v>
                </c:pt>
                <c:pt idx="53248">
                  <c:v>-5.2165000000000106</c:v>
                </c:pt>
                <c:pt idx="53249">
                  <c:v>-5.214500000000001</c:v>
                </c:pt>
                <c:pt idx="53250">
                  <c:v>-5.2125000000000057</c:v>
                </c:pt>
                <c:pt idx="53251">
                  <c:v>-5.2105000000000103</c:v>
                </c:pt>
                <c:pt idx="53252">
                  <c:v>-5.2085000000000008</c:v>
                </c:pt>
                <c:pt idx="53253">
                  <c:v>-5.2065000000000055</c:v>
                </c:pt>
                <c:pt idx="53254">
                  <c:v>-5.2045000000000101</c:v>
                </c:pt>
                <c:pt idx="53255">
                  <c:v>-5.2025000000000006</c:v>
                </c:pt>
                <c:pt idx="53256">
                  <c:v>-5.2005000000000052</c:v>
                </c:pt>
                <c:pt idx="53257">
                  <c:v>-5.1985000000000099</c:v>
                </c:pt>
                <c:pt idx="53258">
                  <c:v>-5.1965000000000003</c:v>
                </c:pt>
                <c:pt idx="53259">
                  <c:v>-5.194500000000005</c:v>
                </c:pt>
                <c:pt idx="53260">
                  <c:v>-5.1925000000000097</c:v>
                </c:pt>
                <c:pt idx="53261">
                  <c:v>-5.1905000000000001</c:v>
                </c:pt>
                <c:pt idx="53262">
                  <c:v>-5.1885000000000048</c:v>
                </c:pt>
                <c:pt idx="53263">
                  <c:v>-5.1865000000000094</c:v>
                </c:pt>
                <c:pt idx="53264">
                  <c:v>-5.1844999999999999</c:v>
                </c:pt>
                <c:pt idx="53265">
                  <c:v>-5.1825000000000045</c:v>
                </c:pt>
                <c:pt idx="53266">
                  <c:v>-5.1805000000000092</c:v>
                </c:pt>
                <c:pt idx="53267">
                  <c:v>-5.1784999999999997</c:v>
                </c:pt>
                <c:pt idx="53268">
                  <c:v>-5.1765000000000043</c:v>
                </c:pt>
                <c:pt idx="53269">
                  <c:v>-5.174500000000009</c:v>
                </c:pt>
                <c:pt idx="53270">
                  <c:v>-5.1724999999999994</c:v>
                </c:pt>
                <c:pt idx="53271">
                  <c:v>-5.1705000000000041</c:v>
                </c:pt>
                <c:pt idx="53272">
                  <c:v>-5.1685000000000088</c:v>
                </c:pt>
                <c:pt idx="53273">
                  <c:v>-5.1664999999999992</c:v>
                </c:pt>
                <c:pt idx="53274">
                  <c:v>-5.1645000000000039</c:v>
                </c:pt>
                <c:pt idx="53275">
                  <c:v>-5.1625000000000085</c:v>
                </c:pt>
                <c:pt idx="53276">
                  <c:v>-5.160499999999999</c:v>
                </c:pt>
                <c:pt idx="53277">
                  <c:v>-5.1585000000000036</c:v>
                </c:pt>
                <c:pt idx="53278">
                  <c:v>-5.1565000000000083</c:v>
                </c:pt>
                <c:pt idx="53279">
                  <c:v>-5.1544999999999987</c:v>
                </c:pt>
                <c:pt idx="53280">
                  <c:v>-5.1525000000000034</c:v>
                </c:pt>
                <c:pt idx="53281">
                  <c:v>-5.1505000000000081</c:v>
                </c:pt>
                <c:pt idx="53282">
                  <c:v>-5.1485000000000127</c:v>
                </c:pt>
                <c:pt idx="53283">
                  <c:v>-5.1465000000000032</c:v>
                </c:pt>
                <c:pt idx="53284">
                  <c:v>-5.1445000000000078</c:v>
                </c:pt>
                <c:pt idx="53285">
                  <c:v>-5.1425000000000125</c:v>
                </c:pt>
                <c:pt idx="53286">
                  <c:v>-5.140500000000003</c:v>
                </c:pt>
                <c:pt idx="53287">
                  <c:v>-5.1385000000000076</c:v>
                </c:pt>
                <c:pt idx="53288">
                  <c:v>-5.1365000000000123</c:v>
                </c:pt>
                <c:pt idx="53289">
                  <c:v>-5.1345000000000027</c:v>
                </c:pt>
                <c:pt idx="53290">
                  <c:v>-5.1325000000000074</c:v>
                </c:pt>
                <c:pt idx="53291">
                  <c:v>-5.1305000000000121</c:v>
                </c:pt>
                <c:pt idx="53292">
                  <c:v>-5.1285000000000025</c:v>
                </c:pt>
                <c:pt idx="53293">
                  <c:v>-5.1265000000000072</c:v>
                </c:pt>
                <c:pt idx="53294">
                  <c:v>-5.1245000000000118</c:v>
                </c:pt>
                <c:pt idx="53295">
                  <c:v>-5.1225000000000023</c:v>
                </c:pt>
                <c:pt idx="53296">
                  <c:v>-5.1205000000000069</c:v>
                </c:pt>
                <c:pt idx="53297">
                  <c:v>-5.1185000000000116</c:v>
                </c:pt>
                <c:pt idx="53298">
                  <c:v>-5.116500000000002</c:v>
                </c:pt>
                <c:pt idx="53299">
                  <c:v>-5.1145000000000067</c:v>
                </c:pt>
                <c:pt idx="53300">
                  <c:v>-5.1125000000000114</c:v>
                </c:pt>
                <c:pt idx="53301">
                  <c:v>-5.1105000000000018</c:v>
                </c:pt>
                <c:pt idx="53302">
                  <c:v>-5.1085000000000065</c:v>
                </c:pt>
                <c:pt idx="53303">
                  <c:v>-5.1065000000000111</c:v>
                </c:pt>
                <c:pt idx="53304">
                  <c:v>-5.1045000000000016</c:v>
                </c:pt>
                <c:pt idx="53305">
                  <c:v>-5.1025000000000063</c:v>
                </c:pt>
                <c:pt idx="53306">
                  <c:v>-5.1005000000000109</c:v>
                </c:pt>
                <c:pt idx="53307">
                  <c:v>-5.0985000000000014</c:v>
                </c:pt>
                <c:pt idx="53308">
                  <c:v>-5.096500000000006</c:v>
                </c:pt>
                <c:pt idx="53309">
                  <c:v>-5.0945000000000107</c:v>
                </c:pt>
                <c:pt idx="53310">
                  <c:v>-5.0925000000000011</c:v>
                </c:pt>
                <c:pt idx="53311">
                  <c:v>-5.0905000000000058</c:v>
                </c:pt>
                <c:pt idx="53312">
                  <c:v>-5.0885000000000105</c:v>
                </c:pt>
                <c:pt idx="53313">
                  <c:v>-5.0865000000000009</c:v>
                </c:pt>
                <c:pt idx="53314">
                  <c:v>-5.0845000000000056</c:v>
                </c:pt>
                <c:pt idx="53315">
                  <c:v>-5.0825000000000102</c:v>
                </c:pt>
                <c:pt idx="53316">
                  <c:v>-5.0805000000000007</c:v>
                </c:pt>
                <c:pt idx="53317">
                  <c:v>-5.0785000000000053</c:v>
                </c:pt>
                <c:pt idx="53318">
                  <c:v>-5.07650000000001</c:v>
                </c:pt>
                <c:pt idx="53319">
                  <c:v>-5.0745000000000005</c:v>
                </c:pt>
                <c:pt idx="53320">
                  <c:v>-5.0725000000000051</c:v>
                </c:pt>
                <c:pt idx="53321">
                  <c:v>-5.0705000000000098</c:v>
                </c:pt>
                <c:pt idx="53322">
                  <c:v>-5.0685000000000002</c:v>
                </c:pt>
                <c:pt idx="53323">
                  <c:v>-5.0665000000000049</c:v>
                </c:pt>
                <c:pt idx="53324">
                  <c:v>-5.0645000000000095</c:v>
                </c:pt>
                <c:pt idx="53325">
                  <c:v>-5.0625</c:v>
                </c:pt>
                <c:pt idx="53326">
                  <c:v>-5.0605000000000047</c:v>
                </c:pt>
                <c:pt idx="53327">
                  <c:v>-5.0585000000000093</c:v>
                </c:pt>
                <c:pt idx="53328">
                  <c:v>-5.0564999999999998</c:v>
                </c:pt>
                <c:pt idx="53329">
                  <c:v>-5.0545000000000044</c:v>
                </c:pt>
                <c:pt idx="53330">
                  <c:v>-5.0525000000000091</c:v>
                </c:pt>
                <c:pt idx="53331">
                  <c:v>-5.0504999999999995</c:v>
                </c:pt>
                <c:pt idx="53332">
                  <c:v>-5.0485000000000042</c:v>
                </c:pt>
                <c:pt idx="53333">
                  <c:v>-5.0465000000000089</c:v>
                </c:pt>
                <c:pt idx="53334">
                  <c:v>-5.0444999999999993</c:v>
                </c:pt>
                <c:pt idx="53335">
                  <c:v>-5.042500000000004</c:v>
                </c:pt>
                <c:pt idx="53336">
                  <c:v>-5.0405000000000086</c:v>
                </c:pt>
                <c:pt idx="53337">
                  <c:v>-5.0384999999999991</c:v>
                </c:pt>
                <c:pt idx="53338">
                  <c:v>-5.0365000000000038</c:v>
                </c:pt>
                <c:pt idx="53339">
                  <c:v>-5.0345000000000084</c:v>
                </c:pt>
                <c:pt idx="53340">
                  <c:v>-5.0324999999999989</c:v>
                </c:pt>
                <c:pt idx="53341">
                  <c:v>-5.0305000000000035</c:v>
                </c:pt>
                <c:pt idx="53342">
                  <c:v>-5.0285000000000082</c:v>
                </c:pt>
                <c:pt idx="53343">
                  <c:v>-5.0264999999999986</c:v>
                </c:pt>
                <c:pt idx="53344">
                  <c:v>-5.0245000000000033</c:v>
                </c:pt>
                <c:pt idx="53345">
                  <c:v>-5.022500000000008</c:v>
                </c:pt>
                <c:pt idx="53346">
                  <c:v>-5.0205000000000126</c:v>
                </c:pt>
                <c:pt idx="53347">
                  <c:v>-5.0185000000000031</c:v>
                </c:pt>
                <c:pt idx="53348">
                  <c:v>-5.0165000000000077</c:v>
                </c:pt>
                <c:pt idx="53349">
                  <c:v>-5.0145000000000124</c:v>
                </c:pt>
                <c:pt idx="53350">
                  <c:v>-5.0125000000000028</c:v>
                </c:pt>
                <c:pt idx="53351">
                  <c:v>-5.0105000000000075</c:v>
                </c:pt>
                <c:pt idx="53352">
                  <c:v>-5.0085000000000122</c:v>
                </c:pt>
                <c:pt idx="53353">
                  <c:v>-5.0065000000000026</c:v>
                </c:pt>
                <c:pt idx="53354">
                  <c:v>-5.0045000000000073</c:v>
                </c:pt>
                <c:pt idx="53355">
                  <c:v>-5.0025000000000119</c:v>
                </c:pt>
                <c:pt idx="53356">
                  <c:v>-5.0005000000000024</c:v>
                </c:pt>
                <c:pt idx="53357">
                  <c:v>-4.998500000000007</c:v>
                </c:pt>
                <c:pt idx="53358">
                  <c:v>-4.9965000000000117</c:v>
                </c:pt>
                <c:pt idx="53359">
                  <c:v>-4.9945000000000022</c:v>
                </c:pt>
                <c:pt idx="53360">
                  <c:v>-4.9925000000000068</c:v>
                </c:pt>
                <c:pt idx="53361">
                  <c:v>-4.9905000000000115</c:v>
                </c:pt>
                <c:pt idx="53362">
                  <c:v>-4.9885000000000019</c:v>
                </c:pt>
                <c:pt idx="53363">
                  <c:v>-4.9865000000000066</c:v>
                </c:pt>
                <c:pt idx="53364">
                  <c:v>-4.9845000000000113</c:v>
                </c:pt>
                <c:pt idx="53365">
                  <c:v>-4.9825000000000017</c:v>
                </c:pt>
                <c:pt idx="53366">
                  <c:v>-4.9805000000000064</c:v>
                </c:pt>
                <c:pt idx="53367">
                  <c:v>-4.978500000000011</c:v>
                </c:pt>
                <c:pt idx="53368">
                  <c:v>-4.9765000000000015</c:v>
                </c:pt>
                <c:pt idx="53369">
                  <c:v>-4.9745000000000061</c:v>
                </c:pt>
                <c:pt idx="53370">
                  <c:v>-4.9725000000000108</c:v>
                </c:pt>
                <c:pt idx="53371">
                  <c:v>-4.9705000000000013</c:v>
                </c:pt>
                <c:pt idx="53372">
                  <c:v>-4.9685000000000059</c:v>
                </c:pt>
                <c:pt idx="53373">
                  <c:v>-4.9665000000000106</c:v>
                </c:pt>
                <c:pt idx="53374">
                  <c:v>-4.964500000000001</c:v>
                </c:pt>
                <c:pt idx="53375">
                  <c:v>-4.9625000000000057</c:v>
                </c:pt>
                <c:pt idx="53376">
                  <c:v>-4.9605000000000103</c:v>
                </c:pt>
                <c:pt idx="53377">
                  <c:v>-4.9585000000000008</c:v>
                </c:pt>
                <c:pt idx="53378">
                  <c:v>-4.9565000000000055</c:v>
                </c:pt>
                <c:pt idx="53379">
                  <c:v>-4.9545000000000101</c:v>
                </c:pt>
                <c:pt idx="53380">
                  <c:v>-4.9525000000000006</c:v>
                </c:pt>
                <c:pt idx="53381">
                  <c:v>-4.9505000000000052</c:v>
                </c:pt>
                <c:pt idx="53382">
                  <c:v>-4.9485000000000099</c:v>
                </c:pt>
                <c:pt idx="53383">
                  <c:v>-4.9465000000000003</c:v>
                </c:pt>
                <c:pt idx="53384">
                  <c:v>-4.944500000000005</c:v>
                </c:pt>
                <c:pt idx="53385">
                  <c:v>-4.9425000000000097</c:v>
                </c:pt>
                <c:pt idx="53386">
                  <c:v>-4.9405000000000001</c:v>
                </c:pt>
                <c:pt idx="53387">
                  <c:v>-4.9385000000000048</c:v>
                </c:pt>
                <c:pt idx="53388">
                  <c:v>-4.9365000000000094</c:v>
                </c:pt>
                <c:pt idx="53389">
                  <c:v>-4.9344999999999999</c:v>
                </c:pt>
                <c:pt idx="53390">
                  <c:v>-4.9325000000000045</c:v>
                </c:pt>
                <c:pt idx="53391">
                  <c:v>-4.9305000000000092</c:v>
                </c:pt>
                <c:pt idx="53392">
                  <c:v>-4.9284999999999997</c:v>
                </c:pt>
                <c:pt idx="53393">
                  <c:v>-4.9265000000000043</c:v>
                </c:pt>
                <c:pt idx="53394">
                  <c:v>-4.924500000000009</c:v>
                </c:pt>
                <c:pt idx="53395">
                  <c:v>-4.9224999999999994</c:v>
                </c:pt>
                <c:pt idx="53396">
                  <c:v>-4.9205000000000041</c:v>
                </c:pt>
                <c:pt idx="53397">
                  <c:v>-4.9185000000000088</c:v>
                </c:pt>
                <c:pt idx="53398">
                  <c:v>-4.9164999999999992</c:v>
                </c:pt>
                <c:pt idx="53399">
                  <c:v>-4.9145000000000039</c:v>
                </c:pt>
                <c:pt idx="53400">
                  <c:v>-4.9125000000000085</c:v>
                </c:pt>
                <c:pt idx="53401">
                  <c:v>-4.910499999999999</c:v>
                </c:pt>
                <c:pt idx="53402">
                  <c:v>-4.9085000000000036</c:v>
                </c:pt>
                <c:pt idx="53403">
                  <c:v>-4.9065000000000083</c:v>
                </c:pt>
                <c:pt idx="53404">
                  <c:v>-4.9044999999999987</c:v>
                </c:pt>
                <c:pt idx="53405">
                  <c:v>-4.9025000000000034</c:v>
                </c:pt>
                <c:pt idx="53406">
                  <c:v>-4.9005000000000081</c:v>
                </c:pt>
                <c:pt idx="53407">
                  <c:v>-4.8985000000000127</c:v>
                </c:pt>
                <c:pt idx="53408">
                  <c:v>-4.8965000000000032</c:v>
                </c:pt>
                <c:pt idx="53409">
                  <c:v>-4.8945000000000078</c:v>
                </c:pt>
                <c:pt idx="53410">
                  <c:v>-4.8925000000000125</c:v>
                </c:pt>
                <c:pt idx="53411">
                  <c:v>-4.890500000000003</c:v>
                </c:pt>
                <c:pt idx="53412">
                  <c:v>-4.8885000000000076</c:v>
                </c:pt>
                <c:pt idx="53413">
                  <c:v>-4.8865000000000123</c:v>
                </c:pt>
                <c:pt idx="53414">
                  <c:v>-4.8845000000000027</c:v>
                </c:pt>
                <c:pt idx="53415">
                  <c:v>-4.8825000000000074</c:v>
                </c:pt>
                <c:pt idx="53416">
                  <c:v>-4.8805000000000121</c:v>
                </c:pt>
                <c:pt idx="53417">
                  <c:v>-4.8785000000000025</c:v>
                </c:pt>
                <c:pt idx="53418">
                  <c:v>-4.8765000000000072</c:v>
                </c:pt>
                <c:pt idx="53419">
                  <c:v>-4.8745000000000118</c:v>
                </c:pt>
                <c:pt idx="53420">
                  <c:v>-4.8725000000000023</c:v>
                </c:pt>
                <c:pt idx="53421">
                  <c:v>-4.8705000000000069</c:v>
                </c:pt>
                <c:pt idx="53422">
                  <c:v>-4.8685000000000116</c:v>
                </c:pt>
                <c:pt idx="53423">
                  <c:v>-4.866500000000002</c:v>
                </c:pt>
                <c:pt idx="53424">
                  <c:v>-4.8645000000000067</c:v>
                </c:pt>
                <c:pt idx="53425">
                  <c:v>-4.8625000000000114</c:v>
                </c:pt>
                <c:pt idx="53426">
                  <c:v>-4.8605000000000018</c:v>
                </c:pt>
                <c:pt idx="53427">
                  <c:v>-4.8585000000000065</c:v>
                </c:pt>
                <c:pt idx="53428">
                  <c:v>-4.8565000000000111</c:v>
                </c:pt>
                <c:pt idx="53429">
                  <c:v>-4.8545000000000016</c:v>
                </c:pt>
                <c:pt idx="53430">
                  <c:v>-4.8525000000000063</c:v>
                </c:pt>
                <c:pt idx="53431">
                  <c:v>-4.8505000000000109</c:v>
                </c:pt>
                <c:pt idx="53432">
                  <c:v>-4.8485000000000014</c:v>
                </c:pt>
                <c:pt idx="53433">
                  <c:v>-4.846500000000006</c:v>
                </c:pt>
                <c:pt idx="53434">
                  <c:v>-4.8445000000000107</c:v>
                </c:pt>
                <c:pt idx="53435">
                  <c:v>-4.8425000000000011</c:v>
                </c:pt>
                <c:pt idx="53436">
                  <c:v>-4.8405000000000058</c:v>
                </c:pt>
                <c:pt idx="53437">
                  <c:v>-4.8385000000000105</c:v>
                </c:pt>
                <c:pt idx="53438">
                  <c:v>-4.8365000000000009</c:v>
                </c:pt>
                <c:pt idx="53439">
                  <c:v>-4.8345000000000056</c:v>
                </c:pt>
                <c:pt idx="53440">
                  <c:v>-4.8325000000000102</c:v>
                </c:pt>
                <c:pt idx="53441">
                  <c:v>-4.8305000000000007</c:v>
                </c:pt>
                <c:pt idx="53442">
                  <c:v>-4.8285000000000053</c:v>
                </c:pt>
                <c:pt idx="53443">
                  <c:v>-4.82650000000001</c:v>
                </c:pt>
                <c:pt idx="53444">
                  <c:v>-4.8245000000000005</c:v>
                </c:pt>
                <c:pt idx="53445">
                  <c:v>-4.8225000000000051</c:v>
                </c:pt>
                <c:pt idx="53446">
                  <c:v>-4.8205000000000098</c:v>
                </c:pt>
                <c:pt idx="53447">
                  <c:v>-4.8185000000000002</c:v>
                </c:pt>
                <c:pt idx="53448">
                  <c:v>-4.8165000000000049</c:v>
                </c:pt>
                <c:pt idx="53449">
                  <c:v>-4.8145000000000095</c:v>
                </c:pt>
                <c:pt idx="53450">
                  <c:v>-4.8125</c:v>
                </c:pt>
                <c:pt idx="53451">
                  <c:v>-4.8105000000000047</c:v>
                </c:pt>
                <c:pt idx="53452">
                  <c:v>-4.8085000000000093</c:v>
                </c:pt>
                <c:pt idx="53453">
                  <c:v>-4.8064999999999998</c:v>
                </c:pt>
                <c:pt idx="53454">
                  <c:v>-4.8045000000000044</c:v>
                </c:pt>
                <c:pt idx="53455">
                  <c:v>-4.8025000000000091</c:v>
                </c:pt>
                <c:pt idx="53456">
                  <c:v>-4.8004999999999995</c:v>
                </c:pt>
                <c:pt idx="53457">
                  <c:v>-4.7985000000000042</c:v>
                </c:pt>
                <c:pt idx="53458">
                  <c:v>-4.7965000000000089</c:v>
                </c:pt>
                <c:pt idx="53459">
                  <c:v>-4.7944999999999993</c:v>
                </c:pt>
                <c:pt idx="53460">
                  <c:v>-4.792500000000004</c:v>
                </c:pt>
                <c:pt idx="53461">
                  <c:v>-4.7905000000000086</c:v>
                </c:pt>
                <c:pt idx="53462">
                  <c:v>-4.7884999999999991</c:v>
                </c:pt>
                <c:pt idx="53463">
                  <c:v>-4.7865000000000038</c:v>
                </c:pt>
                <c:pt idx="53464">
                  <c:v>-4.7845000000000084</c:v>
                </c:pt>
                <c:pt idx="53465">
                  <c:v>-4.7824999999999989</c:v>
                </c:pt>
                <c:pt idx="53466">
                  <c:v>-4.7805000000000035</c:v>
                </c:pt>
                <c:pt idx="53467">
                  <c:v>-4.7785000000000082</c:v>
                </c:pt>
                <c:pt idx="53468">
                  <c:v>-4.7764999999999986</c:v>
                </c:pt>
                <c:pt idx="53469">
                  <c:v>-4.7745000000000033</c:v>
                </c:pt>
                <c:pt idx="53470">
                  <c:v>-4.772500000000008</c:v>
                </c:pt>
                <c:pt idx="53471">
                  <c:v>-4.7705000000000126</c:v>
                </c:pt>
                <c:pt idx="53472">
                  <c:v>-4.7685000000000031</c:v>
                </c:pt>
                <c:pt idx="53473">
                  <c:v>-4.7665000000000077</c:v>
                </c:pt>
                <c:pt idx="53474">
                  <c:v>-4.7645000000000124</c:v>
                </c:pt>
                <c:pt idx="53475">
                  <c:v>-4.7625000000000028</c:v>
                </c:pt>
                <c:pt idx="53476">
                  <c:v>-4.7605000000000075</c:v>
                </c:pt>
                <c:pt idx="53477">
                  <c:v>-4.7585000000000122</c:v>
                </c:pt>
                <c:pt idx="53478">
                  <c:v>-4.7565000000000026</c:v>
                </c:pt>
                <c:pt idx="53479">
                  <c:v>-4.7545000000000073</c:v>
                </c:pt>
                <c:pt idx="53480">
                  <c:v>-4.7525000000000119</c:v>
                </c:pt>
                <c:pt idx="53481">
                  <c:v>-4.7505000000000024</c:v>
                </c:pt>
                <c:pt idx="53482">
                  <c:v>-4.748500000000007</c:v>
                </c:pt>
                <c:pt idx="53483">
                  <c:v>-4.7465000000000117</c:v>
                </c:pt>
                <c:pt idx="53484">
                  <c:v>-4.7445000000000022</c:v>
                </c:pt>
                <c:pt idx="53485">
                  <c:v>-4.7425000000000068</c:v>
                </c:pt>
                <c:pt idx="53486">
                  <c:v>-4.7405000000000115</c:v>
                </c:pt>
                <c:pt idx="53487">
                  <c:v>-4.7385000000000019</c:v>
                </c:pt>
                <c:pt idx="53488">
                  <c:v>-4.7365000000000066</c:v>
                </c:pt>
                <c:pt idx="53489">
                  <c:v>-4.7345000000000113</c:v>
                </c:pt>
                <c:pt idx="53490">
                  <c:v>-4.7325000000000017</c:v>
                </c:pt>
                <c:pt idx="53491">
                  <c:v>-4.7305000000000064</c:v>
                </c:pt>
                <c:pt idx="53492">
                  <c:v>-4.728500000000011</c:v>
                </c:pt>
                <c:pt idx="53493">
                  <c:v>-4.7265000000000015</c:v>
                </c:pt>
                <c:pt idx="53494">
                  <c:v>-4.7245000000000061</c:v>
                </c:pt>
                <c:pt idx="53495">
                  <c:v>-4.7225000000000108</c:v>
                </c:pt>
                <c:pt idx="53496">
                  <c:v>-4.7205000000000013</c:v>
                </c:pt>
                <c:pt idx="53497">
                  <c:v>-4.7185000000000059</c:v>
                </c:pt>
                <c:pt idx="53498">
                  <c:v>-4.7165000000000106</c:v>
                </c:pt>
                <c:pt idx="53499">
                  <c:v>-4.714500000000001</c:v>
                </c:pt>
                <c:pt idx="53500">
                  <c:v>-4.7125000000000057</c:v>
                </c:pt>
                <c:pt idx="53501">
                  <c:v>-4.7105000000000103</c:v>
                </c:pt>
                <c:pt idx="53502">
                  <c:v>-4.7085000000000008</c:v>
                </c:pt>
                <c:pt idx="53503">
                  <c:v>-4.7065000000000055</c:v>
                </c:pt>
                <c:pt idx="53504">
                  <c:v>-4.7045000000000101</c:v>
                </c:pt>
                <c:pt idx="53505">
                  <c:v>-4.7025000000000006</c:v>
                </c:pt>
                <c:pt idx="53506">
                  <c:v>-4.7005000000000052</c:v>
                </c:pt>
                <c:pt idx="53507">
                  <c:v>-4.6985000000000099</c:v>
                </c:pt>
                <c:pt idx="53508">
                  <c:v>-4.6965000000000003</c:v>
                </c:pt>
                <c:pt idx="53509">
                  <c:v>-4.694500000000005</c:v>
                </c:pt>
                <c:pt idx="53510">
                  <c:v>-4.6925000000000097</c:v>
                </c:pt>
                <c:pt idx="53511">
                  <c:v>-4.6905000000000001</c:v>
                </c:pt>
                <c:pt idx="53512">
                  <c:v>-4.6885000000000048</c:v>
                </c:pt>
                <c:pt idx="53513">
                  <c:v>-4.6865000000000094</c:v>
                </c:pt>
                <c:pt idx="53514">
                  <c:v>-4.6844999999999999</c:v>
                </c:pt>
                <c:pt idx="53515">
                  <c:v>-4.6825000000000045</c:v>
                </c:pt>
                <c:pt idx="53516">
                  <c:v>-4.6805000000000092</c:v>
                </c:pt>
                <c:pt idx="53517">
                  <c:v>-4.6784999999999997</c:v>
                </c:pt>
                <c:pt idx="53518">
                  <c:v>-4.6765000000000043</c:v>
                </c:pt>
                <c:pt idx="53519">
                  <c:v>-4.674500000000009</c:v>
                </c:pt>
                <c:pt idx="53520">
                  <c:v>-4.6724999999999994</c:v>
                </c:pt>
                <c:pt idx="53521">
                  <c:v>-4.6705000000000041</c:v>
                </c:pt>
                <c:pt idx="53522">
                  <c:v>-4.6685000000000088</c:v>
                </c:pt>
                <c:pt idx="53523">
                  <c:v>-4.6664999999999992</c:v>
                </c:pt>
                <c:pt idx="53524">
                  <c:v>-4.6645000000000039</c:v>
                </c:pt>
                <c:pt idx="53525">
                  <c:v>-4.6625000000000085</c:v>
                </c:pt>
                <c:pt idx="53526">
                  <c:v>-4.660499999999999</c:v>
                </c:pt>
                <c:pt idx="53527">
                  <c:v>-4.6585000000000036</c:v>
                </c:pt>
                <c:pt idx="53528">
                  <c:v>-4.6565000000000083</c:v>
                </c:pt>
                <c:pt idx="53529">
                  <c:v>-4.6544999999999987</c:v>
                </c:pt>
                <c:pt idx="53530">
                  <c:v>-4.6525000000000034</c:v>
                </c:pt>
                <c:pt idx="53531">
                  <c:v>-4.6505000000000081</c:v>
                </c:pt>
                <c:pt idx="53532">
                  <c:v>-4.6485000000000127</c:v>
                </c:pt>
                <c:pt idx="53533">
                  <c:v>-4.6465000000000032</c:v>
                </c:pt>
                <c:pt idx="53534">
                  <c:v>-4.6445000000000078</c:v>
                </c:pt>
                <c:pt idx="53535">
                  <c:v>-4.6425000000000125</c:v>
                </c:pt>
                <c:pt idx="53536">
                  <c:v>-4.640500000000003</c:v>
                </c:pt>
                <c:pt idx="53537">
                  <c:v>-4.6385000000000076</c:v>
                </c:pt>
                <c:pt idx="53538">
                  <c:v>-4.6365000000000123</c:v>
                </c:pt>
                <c:pt idx="53539">
                  <c:v>-4.6345000000000027</c:v>
                </c:pt>
                <c:pt idx="53540">
                  <c:v>-4.6325000000000074</c:v>
                </c:pt>
                <c:pt idx="53541">
                  <c:v>-4.6305000000000121</c:v>
                </c:pt>
                <c:pt idx="53542">
                  <c:v>-4.6285000000000025</c:v>
                </c:pt>
                <c:pt idx="53543">
                  <c:v>-4.6265000000000072</c:v>
                </c:pt>
                <c:pt idx="53544">
                  <c:v>-4.6245000000000118</c:v>
                </c:pt>
                <c:pt idx="53545">
                  <c:v>-4.6225000000000023</c:v>
                </c:pt>
                <c:pt idx="53546">
                  <c:v>-4.6205000000000069</c:v>
                </c:pt>
                <c:pt idx="53547">
                  <c:v>-4.6185000000000116</c:v>
                </c:pt>
                <c:pt idx="53548">
                  <c:v>-4.616500000000002</c:v>
                </c:pt>
                <c:pt idx="53549">
                  <c:v>-4.6145000000000067</c:v>
                </c:pt>
                <c:pt idx="53550">
                  <c:v>-4.6125000000000114</c:v>
                </c:pt>
                <c:pt idx="53551">
                  <c:v>-4.6105000000000018</c:v>
                </c:pt>
                <c:pt idx="53552">
                  <c:v>-4.6085000000000065</c:v>
                </c:pt>
                <c:pt idx="53553">
                  <c:v>-4.6065000000000111</c:v>
                </c:pt>
                <c:pt idx="53554">
                  <c:v>-4.6045000000000016</c:v>
                </c:pt>
                <c:pt idx="53555">
                  <c:v>-4.6025000000000063</c:v>
                </c:pt>
                <c:pt idx="53556">
                  <c:v>-4.6005000000000109</c:v>
                </c:pt>
                <c:pt idx="53557">
                  <c:v>-4.5985000000000014</c:v>
                </c:pt>
                <c:pt idx="53558">
                  <c:v>-4.596500000000006</c:v>
                </c:pt>
                <c:pt idx="53559">
                  <c:v>-4.5945000000000107</c:v>
                </c:pt>
                <c:pt idx="53560">
                  <c:v>-4.5925000000000011</c:v>
                </c:pt>
                <c:pt idx="53561">
                  <c:v>-4.5905000000000058</c:v>
                </c:pt>
                <c:pt idx="53562">
                  <c:v>-4.5885000000000105</c:v>
                </c:pt>
                <c:pt idx="53563">
                  <c:v>-4.5865000000000009</c:v>
                </c:pt>
                <c:pt idx="53564">
                  <c:v>-4.5845000000000056</c:v>
                </c:pt>
                <c:pt idx="53565">
                  <c:v>-4.5825000000000102</c:v>
                </c:pt>
                <c:pt idx="53566">
                  <c:v>-4.5805000000000007</c:v>
                </c:pt>
                <c:pt idx="53567">
                  <c:v>-4.5785000000000053</c:v>
                </c:pt>
                <c:pt idx="53568">
                  <c:v>-4.57650000000001</c:v>
                </c:pt>
                <c:pt idx="53569">
                  <c:v>-4.5745000000000005</c:v>
                </c:pt>
                <c:pt idx="53570">
                  <c:v>-4.5725000000000051</c:v>
                </c:pt>
                <c:pt idx="53571">
                  <c:v>-4.5705000000000098</c:v>
                </c:pt>
                <c:pt idx="53572">
                  <c:v>-4.5685000000000002</c:v>
                </c:pt>
                <c:pt idx="53573">
                  <c:v>-4.5665000000000049</c:v>
                </c:pt>
                <c:pt idx="53574">
                  <c:v>-4.5645000000000095</c:v>
                </c:pt>
                <c:pt idx="53575">
                  <c:v>-4.5625</c:v>
                </c:pt>
                <c:pt idx="53576">
                  <c:v>-4.5605000000000047</c:v>
                </c:pt>
                <c:pt idx="53577">
                  <c:v>-4.5585000000000093</c:v>
                </c:pt>
                <c:pt idx="53578">
                  <c:v>-4.5564999999999998</c:v>
                </c:pt>
                <c:pt idx="53579">
                  <c:v>-4.5545000000000044</c:v>
                </c:pt>
                <c:pt idx="53580">
                  <c:v>-4.5525000000000091</c:v>
                </c:pt>
                <c:pt idx="53581">
                  <c:v>-4.5504999999999995</c:v>
                </c:pt>
                <c:pt idx="53582">
                  <c:v>-4.5485000000000042</c:v>
                </c:pt>
                <c:pt idx="53583">
                  <c:v>-4.5465000000000089</c:v>
                </c:pt>
                <c:pt idx="53584">
                  <c:v>-4.5444999999999993</c:v>
                </c:pt>
                <c:pt idx="53585">
                  <c:v>-4.542500000000004</c:v>
                </c:pt>
                <c:pt idx="53586">
                  <c:v>-4.5405000000000086</c:v>
                </c:pt>
                <c:pt idx="53587">
                  <c:v>-4.5384999999999991</c:v>
                </c:pt>
                <c:pt idx="53588">
                  <c:v>-4.5365000000000038</c:v>
                </c:pt>
                <c:pt idx="53589">
                  <c:v>-4.5345000000000084</c:v>
                </c:pt>
                <c:pt idx="53590">
                  <c:v>-4.5324999999999989</c:v>
                </c:pt>
                <c:pt idx="53591">
                  <c:v>-4.5305000000000035</c:v>
                </c:pt>
                <c:pt idx="53592">
                  <c:v>-4.5285000000000082</c:v>
                </c:pt>
                <c:pt idx="53593">
                  <c:v>-4.5264999999999986</c:v>
                </c:pt>
                <c:pt idx="53594">
                  <c:v>-4.5245000000000033</c:v>
                </c:pt>
                <c:pt idx="53595">
                  <c:v>-4.522500000000008</c:v>
                </c:pt>
                <c:pt idx="53596">
                  <c:v>-4.5205000000000126</c:v>
                </c:pt>
                <c:pt idx="53597">
                  <c:v>-4.5185000000000031</c:v>
                </c:pt>
                <c:pt idx="53598">
                  <c:v>-4.5165000000000077</c:v>
                </c:pt>
                <c:pt idx="53599">
                  <c:v>-4.5145000000000124</c:v>
                </c:pt>
                <c:pt idx="53600">
                  <c:v>-4.5125000000000028</c:v>
                </c:pt>
                <c:pt idx="53601">
                  <c:v>-4.5105000000000075</c:v>
                </c:pt>
                <c:pt idx="53602">
                  <c:v>-4.5085000000000122</c:v>
                </c:pt>
                <c:pt idx="53603">
                  <c:v>-4.5065000000000026</c:v>
                </c:pt>
                <c:pt idx="53604">
                  <c:v>-4.5045000000000073</c:v>
                </c:pt>
                <c:pt idx="53605">
                  <c:v>-4.5025000000000119</c:v>
                </c:pt>
                <c:pt idx="53606">
                  <c:v>-4.5005000000000024</c:v>
                </c:pt>
                <c:pt idx="53607">
                  <c:v>-4.498500000000007</c:v>
                </c:pt>
                <c:pt idx="53608">
                  <c:v>-4.4965000000000117</c:v>
                </c:pt>
                <c:pt idx="53609">
                  <c:v>-4.4945000000000022</c:v>
                </c:pt>
                <c:pt idx="53610">
                  <c:v>-4.4925000000000068</c:v>
                </c:pt>
                <c:pt idx="53611">
                  <c:v>-4.4905000000000115</c:v>
                </c:pt>
                <c:pt idx="53612">
                  <c:v>-4.4885000000000019</c:v>
                </c:pt>
                <c:pt idx="53613">
                  <c:v>-4.4865000000000066</c:v>
                </c:pt>
                <c:pt idx="53614">
                  <c:v>-4.4845000000000113</c:v>
                </c:pt>
                <c:pt idx="53615">
                  <c:v>-4.4825000000000017</c:v>
                </c:pt>
                <c:pt idx="53616">
                  <c:v>-4.4805000000000064</c:v>
                </c:pt>
                <c:pt idx="53617">
                  <c:v>-4.478500000000011</c:v>
                </c:pt>
                <c:pt idx="53618">
                  <c:v>-4.4765000000000015</c:v>
                </c:pt>
                <c:pt idx="53619">
                  <c:v>-4.4745000000000061</c:v>
                </c:pt>
                <c:pt idx="53620">
                  <c:v>-4.4725000000000108</c:v>
                </c:pt>
                <c:pt idx="53621">
                  <c:v>-4.4705000000000013</c:v>
                </c:pt>
                <c:pt idx="53622">
                  <c:v>-4.4685000000000059</c:v>
                </c:pt>
                <c:pt idx="53623">
                  <c:v>-4.4665000000000106</c:v>
                </c:pt>
                <c:pt idx="53624">
                  <c:v>-4.464500000000001</c:v>
                </c:pt>
                <c:pt idx="53625">
                  <c:v>-4.4625000000000057</c:v>
                </c:pt>
                <c:pt idx="53626">
                  <c:v>-4.4605000000000103</c:v>
                </c:pt>
                <c:pt idx="53627">
                  <c:v>-4.4585000000000008</c:v>
                </c:pt>
                <c:pt idx="53628">
                  <c:v>-4.4565000000000055</c:v>
                </c:pt>
                <c:pt idx="53629">
                  <c:v>-4.4545000000000101</c:v>
                </c:pt>
                <c:pt idx="53630">
                  <c:v>-4.4525000000000006</c:v>
                </c:pt>
                <c:pt idx="53631">
                  <c:v>-4.4505000000000052</c:v>
                </c:pt>
                <c:pt idx="53632">
                  <c:v>-4.4485000000000099</c:v>
                </c:pt>
                <c:pt idx="53633">
                  <c:v>-4.4465000000000003</c:v>
                </c:pt>
                <c:pt idx="53634">
                  <c:v>-4.444500000000005</c:v>
                </c:pt>
                <c:pt idx="53635">
                  <c:v>-4.4425000000000097</c:v>
                </c:pt>
                <c:pt idx="53636">
                  <c:v>-4.4405000000000001</c:v>
                </c:pt>
                <c:pt idx="53637">
                  <c:v>-4.4385000000000048</c:v>
                </c:pt>
                <c:pt idx="53638">
                  <c:v>-4.4365000000000094</c:v>
                </c:pt>
                <c:pt idx="53639">
                  <c:v>-4.4344999999999999</c:v>
                </c:pt>
                <c:pt idx="53640">
                  <c:v>-4.4325000000000045</c:v>
                </c:pt>
                <c:pt idx="53641">
                  <c:v>-4.4305000000000092</c:v>
                </c:pt>
                <c:pt idx="53642">
                  <c:v>-4.4284999999999997</c:v>
                </c:pt>
                <c:pt idx="53643">
                  <c:v>-4.4265000000000043</c:v>
                </c:pt>
                <c:pt idx="53644">
                  <c:v>-4.424500000000009</c:v>
                </c:pt>
                <c:pt idx="53645">
                  <c:v>-4.4224999999999994</c:v>
                </c:pt>
                <c:pt idx="53646">
                  <c:v>-4.4205000000000041</c:v>
                </c:pt>
                <c:pt idx="53647">
                  <c:v>-4.4185000000000088</c:v>
                </c:pt>
                <c:pt idx="53648">
                  <c:v>-4.4164999999999992</c:v>
                </c:pt>
                <c:pt idx="53649">
                  <c:v>-4.4145000000000039</c:v>
                </c:pt>
                <c:pt idx="53650">
                  <c:v>-4.4125000000000085</c:v>
                </c:pt>
                <c:pt idx="53651">
                  <c:v>-4.410499999999999</c:v>
                </c:pt>
                <c:pt idx="53652">
                  <c:v>-4.4085000000000036</c:v>
                </c:pt>
                <c:pt idx="53653">
                  <c:v>-4.4065000000000083</c:v>
                </c:pt>
                <c:pt idx="53654">
                  <c:v>-4.4044999999999987</c:v>
                </c:pt>
                <c:pt idx="53655">
                  <c:v>-4.4025000000000034</c:v>
                </c:pt>
                <c:pt idx="53656">
                  <c:v>-4.4005000000000081</c:v>
                </c:pt>
                <c:pt idx="53657">
                  <c:v>-4.3985000000000127</c:v>
                </c:pt>
                <c:pt idx="53658">
                  <c:v>-4.3965000000000032</c:v>
                </c:pt>
                <c:pt idx="53659">
                  <c:v>-4.3945000000000078</c:v>
                </c:pt>
                <c:pt idx="53660">
                  <c:v>-4.3925000000000125</c:v>
                </c:pt>
                <c:pt idx="53661">
                  <c:v>-4.390500000000003</c:v>
                </c:pt>
                <c:pt idx="53662">
                  <c:v>-4.3885000000000076</c:v>
                </c:pt>
                <c:pt idx="53663">
                  <c:v>-4.3865000000000123</c:v>
                </c:pt>
                <c:pt idx="53664">
                  <c:v>-4.3845000000000027</c:v>
                </c:pt>
                <c:pt idx="53665">
                  <c:v>-4.3825000000000074</c:v>
                </c:pt>
                <c:pt idx="53666">
                  <c:v>-4.3805000000000121</c:v>
                </c:pt>
                <c:pt idx="53667">
                  <c:v>-4.3785000000000025</c:v>
                </c:pt>
                <c:pt idx="53668">
                  <c:v>-4.3765000000000072</c:v>
                </c:pt>
                <c:pt idx="53669">
                  <c:v>-4.3745000000000118</c:v>
                </c:pt>
                <c:pt idx="53670">
                  <c:v>-4.3725000000000023</c:v>
                </c:pt>
                <c:pt idx="53671">
                  <c:v>-4.3705000000000069</c:v>
                </c:pt>
                <c:pt idx="53672">
                  <c:v>-4.3685000000000116</c:v>
                </c:pt>
                <c:pt idx="53673">
                  <c:v>-4.366500000000002</c:v>
                </c:pt>
                <c:pt idx="53674">
                  <c:v>-4.3645000000000067</c:v>
                </c:pt>
                <c:pt idx="53675">
                  <c:v>-4.3625000000000114</c:v>
                </c:pt>
                <c:pt idx="53676">
                  <c:v>-4.3605000000000018</c:v>
                </c:pt>
                <c:pt idx="53677">
                  <c:v>-4.3585000000000065</c:v>
                </c:pt>
                <c:pt idx="53678">
                  <c:v>-4.3565000000000111</c:v>
                </c:pt>
                <c:pt idx="53679">
                  <c:v>-4.3545000000000016</c:v>
                </c:pt>
                <c:pt idx="53680">
                  <c:v>-4.3525000000000063</c:v>
                </c:pt>
                <c:pt idx="53681">
                  <c:v>-4.3505000000000109</c:v>
                </c:pt>
                <c:pt idx="53682">
                  <c:v>-4.3485000000000014</c:v>
                </c:pt>
                <c:pt idx="53683">
                  <c:v>-4.346500000000006</c:v>
                </c:pt>
                <c:pt idx="53684">
                  <c:v>-4.3445000000000107</c:v>
                </c:pt>
                <c:pt idx="53685">
                  <c:v>-4.3425000000000011</c:v>
                </c:pt>
                <c:pt idx="53686">
                  <c:v>-4.3405000000000058</c:v>
                </c:pt>
                <c:pt idx="53687">
                  <c:v>-4.3385000000000105</c:v>
                </c:pt>
                <c:pt idx="53688">
                  <c:v>-4.3365000000000009</c:v>
                </c:pt>
                <c:pt idx="53689">
                  <c:v>-4.3345000000000056</c:v>
                </c:pt>
                <c:pt idx="53690">
                  <c:v>-4.3325000000000102</c:v>
                </c:pt>
                <c:pt idx="53691">
                  <c:v>-4.3305000000000007</c:v>
                </c:pt>
                <c:pt idx="53692">
                  <c:v>-4.3285000000000053</c:v>
                </c:pt>
                <c:pt idx="53693">
                  <c:v>-4.32650000000001</c:v>
                </c:pt>
                <c:pt idx="53694">
                  <c:v>-4.3245000000000005</c:v>
                </c:pt>
                <c:pt idx="53695">
                  <c:v>-4.3225000000000051</c:v>
                </c:pt>
                <c:pt idx="53696">
                  <c:v>-4.3205000000000098</c:v>
                </c:pt>
                <c:pt idx="53697">
                  <c:v>-4.3185000000000002</c:v>
                </c:pt>
                <c:pt idx="53698">
                  <c:v>-4.3165000000000049</c:v>
                </c:pt>
                <c:pt idx="53699">
                  <c:v>-4.3145000000000095</c:v>
                </c:pt>
                <c:pt idx="53700">
                  <c:v>-4.3125</c:v>
                </c:pt>
                <c:pt idx="53701">
                  <c:v>-4.3105000000000047</c:v>
                </c:pt>
                <c:pt idx="53702">
                  <c:v>-4.3085000000000093</c:v>
                </c:pt>
                <c:pt idx="53703">
                  <c:v>-4.3064999999999998</c:v>
                </c:pt>
                <c:pt idx="53704">
                  <c:v>-4.3045000000000044</c:v>
                </c:pt>
                <c:pt idx="53705">
                  <c:v>-4.3025000000000091</c:v>
                </c:pt>
                <c:pt idx="53706">
                  <c:v>-4.3004999999999995</c:v>
                </c:pt>
                <c:pt idx="53707">
                  <c:v>-4.2985000000000042</c:v>
                </c:pt>
                <c:pt idx="53708">
                  <c:v>-4.2965000000000089</c:v>
                </c:pt>
                <c:pt idx="53709">
                  <c:v>-4.2944999999999993</c:v>
                </c:pt>
                <c:pt idx="53710">
                  <c:v>-4.292500000000004</c:v>
                </c:pt>
                <c:pt idx="53711">
                  <c:v>-4.2905000000000086</c:v>
                </c:pt>
                <c:pt idx="53712">
                  <c:v>-4.2884999999999991</c:v>
                </c:pt>
                <c:pt idx="53713">
                  <c:v>-4.2865000000000038</c:v>
                </c:pt>
                <c:pt idx="53714">
                  <c:v>-4.2845000000000084</c:v>
                </c:pt>
                <c:pt idx="53715">
                  <c:v>-4.2824999999999989</c:v>
                </c:pt>
                <c:pt idx="53716">
                  <c:v>-4.2805000000000035</c:v>
                </c:pt>
                <c:pt idx="53717">
                  <c:v>-4.2785000000000082</c:v>
                </c:pt>
                <c:pt idx="53718">
                  <c:v>-4.2764999999999986</c:v>
                </c:pt>
                <c:pt idx="53719">
                  <c:v>-4.2745000000000033</c:v>
                </c:pt>
                <c:pt idx="53720">
                  <c:v>-4.272500000000008</c:v>
                </c:pt>
                <c:pt idx="53721">
                  <c:v>-4.2705000000000126</c:v>
                </c:pt>
                <c:pt idx="53722">
                  <c:v>-4.2685000000000031</c:v>
                </c:pt>
                <c:pt idx="53723">
                  <c:v>-4.2665000000000077</c:v>
                </c:pt>
                <c:pt idx="53724">
                  <c:v>-4.2645000000000124</c:v>
                </c:pt>
                <c:pt idx="53725">
                  <c:v>-4.2625000000000028</c:v>
                </c:pt>
                <c:pt idx="53726">
                  <c:v>-4.2605000000000075</c:v>
                </c:pt>
                <c:pt idx="53727">
                  <c:v>-4.2585000000000122</c:v>
                </c:pt>
                <c:pt idx="53728">
                  <c:v>-4.2565000000000026</c:v>
                </c:pt>
                <c:pt idx="53729">
                  <c:v>-4.2545000000000073</c:v>
                </c:pt>
                <c:pt idx="53730">
                  <c:v>-4.2525000000000119</c:v>
                </c:pt>
                <c:pt idx="53731">
                  <c:v>-4.2505000000000024</c:v>
                </c:pt>
                <c:pt idx="53732">
                  <c:v>-4.248500000000007</c:v>
                </c:pt>
                <c:pt idx="53733">
                  <c:v>-4.2465000000000117</c:v>
                </c:pt>
                <c:pt idx="53734">
                  <c:v>-4.2445000000000022</c:v>
                </c:pt>
                <c:pt idx="53735">
                  <c:v>-4.2425000000000068</c:v>
                </c:pt>
                <c:pt idx="53736">
                  <c:v>-4.2405000000000115</c:v>
                </c:pt>
                <c:pt idx="53737">
                  <c:v>-4.2385000000000019</c:v>
                </c:pt>
                <c:pt idx="53738">
                  <c:v>-4.2365000000000066</c:v>
                </c:pt>
                <c:pt idx="53739">
                  <c:v>-4.2345000000000113</c:v>
                </c:pt>
                <c:pt idx="53740">
                  <c:v>-4.2325000000000017</c:v>
                </c:pt>
                <c:pt idx="53741">
                  <c:v>-4.2305000000000064</c:v>
                </c:pt>
                <c:pt idx="53742">
                  <c:v>-4.228500000000011</c:v>
                </c:pt>
                <c:pt idx="53743">
                  <c:v>-4.2265000000000015</c:v>
                </c:pt>
                <c:pt idx="53744">
                  <c:v>-4.2245000000000061</c:v>
                </c:pt>
                <c:pt idx="53745">
                  <c:v>-4.2225000000000108</c:v>
                </c:pt>
                <c:pt idx="53746">
                  <c:v>-4.2205000000000013</c:v>
                </c:pt>
                <c:pt idx="53747">
                  <c:v>-4.2185000000000059</c:v>
                </c:pt>
                <c:pt idx="53748">
                  <c:v>-4.2165000000000106</c:v>
                </c:pt>
                <c:pt idx="53749">
                  <c:v>-4.214500000000001</c:v>
                </c:pt>
                <c:pt idx="53750">
                  <c:v>-4.2125000000000057</c:v>
                </c:pt>
                <c:pt idx="53751">
                  <c:v>-4.2105000000000103</c:v>
                </c:pt>
                <c:pt idx="53752">
                  <c:v>-4.2085000000000008</c:v>
                </c:pt>
                <c:pt idx="53753">
                  <c:v>-4.2065000000000055</c:v>
                </c:pt>
                <c:pt idx="53754">
                  <c:v>-4.2045000000000101</c:v>
                </c:pt>
                <c:pt idx="53755">
                  <c:v>-4.2025000000000006</c:v>
                </c:pt>
                <c:pt idx="53756">
                  <c:v>-4.2005000000000052</c:v>
                </c:pt>
                <c:pt idx="53757">
                  <c:v>-4.1985000000000099</c:v>
                </c:pt>
                <c:pt idx="53758">
                  <c:v>-4.1965000000000003</c:v>
                </c:pt>
                <c:pt idx="53759">
                  <c:v>-4.194500000000005</c:v>
                </c:pt>
                <c:pt idx="53760">
                  <c:v>-4.1925000000000097</c:v>
                </c:pt>
                <c:pt idx="53761">
                  <c:v>-4.1905000000000001</c:v>
                </c:pt>
                <c:pt idx="53762">
                  <c:v>-4.1885000000000048</c:v>
                </c:pt>
                <c:pt idx="53763">
                  <c:v>-4.1865000000000094</c:v>
                </c:pt>
                <c:pt idx="53764">
                  <c:v>-4.1844999999999999</c:v>
                </c:pt>
                <c:pt idx="53765">
                  <c:v>-4.1825000000000045</c:v>
                </c:pt>
                <c:pt idx="53766">
                  <c:v>-4.1805000000000092</c:v>
                </c:pt>
                <c:pt idx="53767">
                  <c:v>-4.1784999999999997</c:v>
                </c:pt>
                <c:pt idx="53768">
                  <c:v>-4.1765000000000043</c:v>
                </c:pt>
                <c:pt idx="53769">
                  <c:v>-4.174500000000009</c:v>
                </c:pt>
                <c:pt idx="53770">
                  <c:v>-4.1724999999999994</c:v>
                </c:pt>
                <c:pt idx="53771">
                  <c:v>-4.1705000000000041</c:v>
                </c:pt>
                <c:pt idx="53772">
                  <c:v>-4.1685000000000088</c:v>
                </c:pt>
                <c:pt idx="53773">
                  <c:v>-4.1664999999999992</c:v>
                </c:pt>
                <c:pt idx="53774">
                  <c:v>-4.1645000000000039</c:v>
                </c:pt>
                <c:pt idx="53775">
                  <c:v>-4.1625000000000085</c:v>
                </c:pt>
                <c:pt idx="53776">
                  <c:v>-4.160499999999999</c:v>
                </c:pt>
                <c:pt idx="53777">
                  <c:v>-4.1585000000000036</c:v>
                </c:pt>
                <c:pt idx="53778">
                  <c:v>-4.1565000000000083</c:v>
                </c:pt>
                <c:pt idx="53779">
                  <c:v>-4.1544999999999987</c:v>
                </c:pt>
                <c:pt idx="53780">
                  <c:v>-4.1525000000000034</c:v>
                </c:pt>
                <c:pt idx="53781">
                  <c:v>-4.1505000000000081</c:v>
                </c:pt>
                <c:pt idx="53782">
                  <c:v>-4.1485000000000127</c:v>
                </c:pt>
                <c:pt idx="53783">
                  <c:v>-4.1465000000000032</c:v>
                </c:pt>
                <c:pt idx="53784">
                  <c:v>-4.1445000000000078</c:v>
                </c:pt>
                <c:pt idx="53785">
                  <c:v>-4.1425000000000125</c:v>
                </c:pt>
                <c:pt idx="53786">
                  <c:v>-4.140500000000003</c:v>
                </c:pt>
                <c:pt idx="53787">
                  <c:v>-4.1385000000000076</c:v>
                </c:pt>
                <c:pt idx="53788">
                  <c:v>-4.1365000000000123</c:v>
                </c:pt>
                <c:pt idx="53789">
                  <c:v>-4.1345000000000027</c:v>
                </c:pt>
                <c:pt idx="53790">
                  <c:v>-4.1325000000000074</c:v>
                </c:pt>
                <c:pt idx="53791">
                  <c:v>-4.1305000000000121</c:v>
                </c:pt>
                <c:pt idx="53792">
                  <c:v>-4.1285000000000025</c:v>
                </c:pt>
                <c:pt idx="53793">
                  <c:v>-4.1265000000000072</c:v>
                </c:pt>
                <c:pt idx="53794">
                  <c:v>-4.1245000000000118</c:v>
                </c:pt>
                <c:pt idx="53795">
                  <c:v>-4.1225000000000023</c:v>
                </c:pt>
                <c:pt idx="53796">
                  <c:v>-4.1205000000000069</c:v>
                </c:pt>
                <c:pt idx="53797">
                  <c:v>-4.1185000000000116</c:v>
                </c:pt>
                <c:pt idx="53798">
                  <c:v>-4.116500000000002</c:v>
                </c:pt>
                <c:pt idx="53799">
                  <c:v>-4.1145000000000067</c:v>
                </c:pt>
                <c:pt idx="53800">
                  <c:v>-4.1125000000000114</c:v>
                </c:pt>
                <c:pt idx="53801">
                  <c:v>-4.1105000000000018</c:v>
                </c:pt>
                <c:pt idx="53802">
                  <c:v>-4.1085000000000065</c:v>
                </c:pt>
                <c:pt idx="53803">
                  <c:v>-4.1065000000000111</c:v>
                </c:pt>
                <c:pt idx="53804">
                  <c:v>-4.1045000000000016</c:v>
                </c:pt>
                <c:pt idx="53805">
                  <c:v>-4.1025000000000063</c:v>
                </c:pt>
                <c:pt idx="53806">
                  <c:v>-4.1005000000000109</c:v>
                </c:pt>
                <c:pt idx="53807">
                  <c:v>-4.0985000000000014</c:v>
                </c:pt>
                <c:pt idx="53808">
                  <c:v>-4.096500000000006</c:v>
                </c:pt>
                <c:pt idx="53809">
                  <c:v>-4.0945000000000107</c:v>
                </c:pt>
                <c:pt idx="53810">
                  <c:v>-4.0925000000000011</c:v>
                </c:pt>
                <c:pt idx="53811">
                  <c:v>-4.0905000000000058</c:v>
                </c:pt>
                <c:pt idx="53812">
                  <c:v>-4.0885000000000105</c:v>
                </c:pt>
                <c:pt idx="53813">
                  <c:v>-4.0865000000000009</c:v>
                </c:pt>
                <c:pt idx="53814">
                  <c:v>-4.0845000000000056</c:v>
                </c:pt>
                <c:pt idx="53815">
                  <c:v>-4.0825000000000102</c:v>
                </c:pt>
                <c:pt idx="53816">
                  <c:v>-4.0805000000000007</c:v>
                </c:pt>
                <c:pt idx="53817">
                  <c:v>-4.0785000000000053</c:v>
                </c:pt>
                <c:pt idx="53818">
                  <c:v>-4.07650000000001</c:v>
                </c:pt>
                <c:pt idx="53819">
                  <c:v>-4.0745000000000005</c:v>
                </c:pt>
                <c:pt idx="53820">
                  <c:v>-4.0725000000000051</c:v>
                </c:pt>
                <c:pt idx="53821">
                  <c:v>-4.0705000000000098</c:v>
                </c:pt>
                <c:pt idx="53822">
                  <c:v>-4.0685000000000002</c:v>
                </c:pt>
                <c:pt idx="53823">
                  <c:v>-4.0665000000000049</c:v>
                </c:pt>
                <c:pt idx="53824">
                  <c:v>-4.0645000000000095</c:v>
                </c:pt>
                <c:pt idx="53825">
                  <c:v>-4.0625</c:v>
                </c:pt>
                <c:pt idx="53826">
                  <c:v>-4.0605000000000047</c:v>
                </c:pt>
                <c:pt idx="53827">
                  <c:v>-4.0585000000000093</c:v>
                </c:pt>
                <c:pt idx="53828">
                  <c:v>-4.0564999999999998</c:v>
                </c:pt>
                <c:pt idx="53829">
                  <c:v>-4.0545000000000044</c:v>
                </c:pt>
                <c:pt idx="53830">
                  <c:v>-4.0525000000000091</c:v>
                </c:pt>
                <c:pt idx="53831">
                  <c:v>-4.0504999999999995</c:v>
                </c:pt>
                <c:pt idx="53832">
                  <c:v>-4.0485000000000042</c:v>
                </c:pt>
                <c:pt idx="53833">
                  <c:v>-4.0465000000000089</c:v>
                </c:pt>
                <c:pt idx="53834">
                  <c:v>-4.0444999999999993</c:v>
                </c:pt>
                <c:pt idx="53835">
                  <c:v>-4.042500000000004</c:v>
                </c:pt>
                <c:pt idx="53836">
                  <c:v>-4.0405000000000086</c:v>
                </c:pt>
                <c:pt idx="53837">
                  <c:v>-4.0384999999999991</c:v>
                </c:pt>
                <c:pt idx="53838">
                  <c:v>-4.0365000000000038</c:v>
                </c:pt>
                <c:pt idx="53839">
                  <c:v>-4.0345000000000084</c:v>
                </c:pt>
                <c:pt idx="53840">
                  <c:v>-4.0324999999999989</c:v>
                </c:pt>
                <c:pt idx="53841">
                  <c:v>-4.0305000000000035</c:v>
                </c:pt>
                <c:pt idx="53842">
                  <c:v>-4.0285000000000082</c:v>
                </c:pt>
                <c:pt idx="53843">
                  <c:v>-4.0264999999999986</c:v>
                </c:pt>
                <c:pt idx="53844">
                  <c:v>-4.0245000000000033</c:v>
                </c:pt>
                <c:pt idx="53845">
                  <c:v>-4.022500000000008</c:v>
                </c:pt>
                <c:pt idx="53846">
                  <c:v>-4.0205000000000126</c:v>
                </c:pt>
                <c:pt idx="53847">
                  <c:v>-4.0185000000000031</c:v>
                </c:pt>
                <c:pt idx="53848">
                  <c:v>-4.0165000000000077</c:v>
                </c:pt>
                <c:pt idx="53849">
                  <c:v>-4.0145000000000124</c:v>
                </c:pt>
                <c:pt idx="53850">
                  <c:v>-4.0125000000000028</c:v>
                </c:pt>
                <c:pt idx="53851">
                  <c:v>-4.0105000000000075</c:v>
                </c:pt>
                <c:pt idx="53852">
                  <c:v>-4.0085000000000122</c:v>
                </c:pt>
                <c:pt idx="53853">
                  <c:v>-4.0065000000000026</c:v>
                </c:pt>
                <c:pt idx="53854">
                  <c:v>-4.0045000000000073</c:v>
                </c:pt>
                <c:pt idx="53855">
                  <c:v>-4.0025000000000119</c:v>
                </c:pt>
                <c:pt idx="53856">
                  <c:v>-4.0005000000000024</c:v>
                </c:pt>
                <c:pt idx="53857">
                  <c:v>-3.998500000000007</c:v>
                </c:pt>
                <c:pt idx="53858">
                  <c:v>-3.9965000000000117</c:v>
                </c:pt>
                <c:pt idx="53859">
                  <c:v>-3.9945000000000022</c:v>
                </c:pt>
                <c:pt idx="53860">
                  <c:v>-3.9925000000000068</c:v>
                </c:pt>
                <c:pt idx="53861">
                  <c:v>-3.9905000000000115</c:v>
                </c:pt>
                <c:pt idx="53862">
                  <c:v>-3.9885000000000019</c:v>
                </c:pt>
                <c:pt idx="53863">
                  <c:v>-3.9865000000000066</c:v>
                </c:pt>
                <c:pt idx="53864">
                  <c:v>-3.9845000000000113</c:v>
                </c:pt>
                <c:pt idx="53865">
                  <c:v>-3.9825000000000017</c:v>
                </c:pt>
                <c:pt idx="53866">
                  <c:v>-3.9805000000000064</c:v>
                </c:pt>
                <c:pt idx="53867">
                  <c:v>-3.978500000000011</c:v>
                </c:pt>
                <c:pt idx="53868">
                  <c:v>-3.9765000000000015</c:v>
                </c:pt>
                <c:pt idx="53869">
                  <c:v>-3.9745000000000061</c:v>
                </c:pt>
                <c:pt idx="53870">
                  <c:v>-3.9725000000000108</c:v>
                </c:pt>
                <c:pt idx="53871">
                  <c:v>-3.9705000000000013</c:v>
                </c:pt>
                <c:pt idx="53872">
                  <c:v>-3.9685000000000059</c:v>
                </c:pt>
                <c:pt idx="53873">
                  <c:v>-3.9665000000000106</c:v>
                </c:pt>
                <c:pt idx="53874">
                  <c:v>-3.964500000000001</c:v>
                </c:pt>
                <c:pt idx="53875">
                  <c:v>-3.9625000000000057</c:v>
                </c:pt>
                <c:pt idx="53876">
                  <c:v>-3.9605000000000103</c:v>
                </c:pt>
                <c:pt idx="53877">
                  <c:v>-3.9585000000000008</c:v>
                </c:pt>
                <c:pt idx="53878">
                  <c:v>-3.9565000000000055</c:v>
                </c:pt>
                <c:pt idx="53879">
                  <c:v>-3.9545000000000101</c:v>
                </c:pt>
                <c:pt idx="53880">
                  <c:v>-3.9525000000000006</c:v>
                </c:pt>
                <c:pt idx="53881">
                  <c:v>-3.9505000000000052</c:v>
                </c:pt>
                <c:pt idx="53882">
                  <c:v>-3.9485000000000099</c:v>
                </c:pt>
                <c:pt idx="53883">
                  <c:v>-3.9465000000000003</c:v>
                </c:pt>
                <c:pt idx="53884">
                  <c:v>-3.944500000000005</c:v>
                </c:pt>
                <c:pt idx="53885">
                  <c:v>-3.9425000000000097</c:v>
                </c:pt>
                <c:pt idx="53886">
                  <c:v>-3.9405000000000001</c:v>
                </c:pt>
                <c:pt idx="53887">
                  <c:v>-3.9385000000000048</c:v>
                </c:pt>
                <c:pt idx="53888">
                  <c:v>-3.9365000000000094</c:v>
                </c:pt>
                <c:pt idx="53889">
                  <c:v>-3.9344999999999999</c:v>
                </c:pt>
                <c:pt idx="53890">
                  <c:v>-3.9325000000000045</c:v>
                </c:pt>
                <c:pt idx="53891">
                  <c:v>-3.9305000000000092</c:v>
                </c:pt>
                <c:pt idx="53892">
                  <c:v>-3.9284999999999997</c:v>
                </c:pt>
                <c:pt idx="53893">
                  <c:v>-3.9265000000000043</c:v>
                </c:pt>
                <c:pt idx="53894">
                  <c:v>-3.924500000000009</c:v>
                </c:pt>
                <c:pt idx="53895">
                  <c:v>-3.9224999999999994</c:v>
                </c:pt>
                <c:pt idx="53896">
                  <c:v>-3.9205000000000041</c:v>
                </c:pt>
                <c:pt idx="53897">
                  <c:v>-3.9185000000000088</c:v>
                </c:pt>
                <c:pt idx="53898">
                  <c:v>-3.9164999999999992</c:v>
                </c:pt>
                <c:pt idx="53899">
                  <c:v>-3.9145000000000039</c:v>
                </c:pt>
                <c:pt idx="53900">
                  <c:v>-3.9125000000000085</c:v>
                </c:pt>
                <c:pt idx="53901">
                  <c:v>-3.910499999999999</c:v>
                </c:pt>
                <c:pt idx="53902">
                  <c:v>-3.9085000000000036</c:v>
                </c:pt>
                <c:pt idx="53903">
                  <c:v>-3.9065000000000083</c:v>
                </c:pt>
                <c:pt idx="53904">
                  <c:v>-3.9044999999999987</c:v>
                </c:pt>
                <c:pt idx="53905">
                  <c:v>-3.9025000000000034</c:v>
                </c:pt>
                <c:pt idx="53906">
                  <c:v>-3.9005000000000081</c:v>
                </c:pt>
                <c:pt idx="53907">
                  <c:v>-3.8985000000000127</c:v>
                </c:pt>
                <c:pt idx="53908">
                  <c:v>-3.8965000000000032</c:v>
                </c:pt>
                <c:pt idx="53909">
                  <c:v>-3.8945000000000078</c:v>
                </c:pt>
                <c:pt idx="53910">
                  <c:v>-3.8925000000000125</c:v>
                </c:pt>
                <c:pt idx="53911">
                  <c:v>-3.890500000000003</c:v>
                </c:pt>
                <c:pt idx="53912">
                  <c:v>-3.8885000000000076</c:v>
                </c:pt>
                <c:pt idx="53913">
                  <c:v>-3.8865000000000123</c:v>
                </c:pt>
                <c:pt idx="53914">
                  <c:v>-3.8845000000000027</c:v>
                </c:pt>
                <c:pt idx="53915">
                  <c:v>-3.8825000000000074</c:v>
                </c:pt>
                <c:pt idx="53916">
                  <c:v>-3.8805000000000121</c:v>
                </c:pt>
                <c:pt idx="53917">
                  <c:v>-3.8785000000000025</c:v>
                </c:pt>
                <c:pt idx="53918">
                  <c:v>-3.8765000000000072</c:v>
                </c:pt>
                <c:pt idx="53919">
                  <c:v>-3.8745000000000118</c:v>
                </c:pt>
                <c:pt idx="53920">
                  <c:v>-3.8725000000000023</c:v>
                </c:pt>
                <c:pt idx="53921">
                  <c:v>-3.8705000000000069</c:v>
                </c:pt>
                <c:pt idx="53922">
                  <c:v>-3.8685000000000116</c:v>
                </c:pt>
                <c:pt idx="53923">
                  <c:v>-3.866500000000002</c:v>
                </c:pt>
                <c:pt idx="53924">
                  <c:v>-3.8645000000000067</c:v>
                </c:pt>
                <c:pt idx="53925">
                  <c:v>-3.8625000000000114</c:v>
                </c:pt>
                <c:pt idx="53926">
                  <c:v>-3.8605000000000018</c:v>
                </c:pt>
                <c:pt idx="53927">
                  <c:v>-3.8585000000000065</c:v>
                </c:pt>
                <c:pt idx="53928">
                  <c:v>-3.8565000000000111</c:v>
                </c:pt>
                <c:pt idx="53929">
                  <c:v>-3.8545000000000016</c:v>
                </c:pt>
                <c:pt idx="53930">
                  <c:v>-3.8525000000000063</c:v>
                </c:pt>
                <c:pt idx="53931">
                  <c:v>-3.8505000000000109</c:v>
                </c:pt>
                <c:pt idx="53932">
                  <c:v>-3.8485000000000014</c:v>
                </c:pt>
                <c:pt idx="53933">
                  <c:v>-3.846500000000006</c:v>
                </c:pt>
                <c:pt idx="53934">
                  <c:v>-3.8445000000000107</c:v>
                </c:pt>
                <c:pt idx="53935">
                  <c:v>-3.8425000000000011</c:v>
                </c:pt>
                <c:pt idx="53936">
                  <c:v>-3.8405000000000058</c:v>
                </c:pt>
                <c:pt idx="53937">
                  <c:v>-3.8385000000000105</c:v>
                </c:pt>
                <c:pt idx="53938">
                  <c:v>-3.8365000000000009</c:v>
                </c:pt>
                <c:pt idx="53939">
                  <c:v>-3.8345000000000056</c:v>
                </c:pt>
                <c:pt idx="53940">
                  <c:v>-3.8325000000000102</c:v>
                </c:pt>
                <c:pt idx="53941">
                  <c:v>-3.8305000000000007</c:v>
                </c:pt>
                <c:pt idx="53942">
                  <c:v>-3.8285000000000053</c:v>
                </c:pt>
                <c:pt idx="53943">
                  <c:v>-3.82650000000001</c:v>
                </c:pt>
                <c:pt idx="53944">
                  <c:v>-3.8245000000000005</c:v>
                </c:pt>
                <c:pt idx="53945">
                  <c:v>-3.8225000000000051</c:v>
                </c:pt>
                <c:pt idx="53946">
                  <c:v>-3.8205000000000098</c:v>
                </c:pt>
                <c:pt idx="53947">
                  <c:v>-3.8185000000000002</c:v>
                </c:pt>
                <c:pt idx="53948">
                  <c:v>-3.8165000000000049</c:v>
                </c:pt>
                <c:pt idx="53949">
                  <c:v>-3.8145000000000095</c:v>
                </c:pt>
                <c:pt idx="53950">
                  <c:v>-3.8125</c:v>
                </c:pt>
                <c:pt idx="53951">
                  <c:v>-3.8105000000000047</c:v>
                </c:pt>
                <c:pt idx="53952">
                  <c:v>-3.8085000000000093</c:v>
                </c:pt>
                <c:pt idx="53953">
                  <c:v>-3.8064999999999998</c:v>
                </c:pt>
                <c:pt idx="53954">
                  <c:v>-3.8045000000000044</c:v>
                </c:pt>
                <c:pt idx="53955">
                  <c:v>-3.8025000000000091</c:v>
                </c:pt>
                <c:pt idx="53956">
                  <c:v>-3.8004999999999995</c:v>
                </c:pt>
                <c:pt idx="53957">
                  <c:v>-3.7985000000000042</c:v>
                </c:pt>
                <c:pt idx="53958">
                  <c:v>-3.7965000000000089</c:v>
                </c:pt>
                <c:pt idx="53959">
                  <c:v>-3.7944999999999993</c:v>
                </c:pt>
                <c:pt idx="53960">
                  <c:v>-3.792500000000004</c:v>
                </c:pt>
                <c:pt idx="53961">
                  <c:v>-3.7905000000000086</c:v>
                </c:pt>
                <c:pt idx="53962">
                  <c:v>-3.7884999999999991</c:v>
                </c:pt>
                <c:pt idx="53963">
                  <c:v>-3.7865000000000038</c:v>
                </c:pt>
                <c:pt idx="53964">
                  <c:v>-3.7845000000000084</c:v>
                </c:pt>
                <c:pt idx="53965">
                  <c:v>-3.7824999999999989</c:v>
                </c:pt>
                <c:pt idx="53966">
                  <c:v>-3.7805000000000035</c:v>
                </c:pt>
                <c:pt idx="53967">
                  <c:v>-3.7785000000000082</c:v>
                </c:pt>
                <c:pt idx="53968">
                  <c:v>-3.7764999999999986</c:v>
                </c:pt>
                <c:pt idx="53969">
                  <c:v>-3.7745000000000033</c:v>
                </c:pt>
                <c:pt idx="53970">
                  <c:v>-3.772500000000008</c:v>
                </c:pt>
                <c:pt idx="53971">
                  <c:v>-3.7705000000000126</c:v>
                </c:pt>
                <c:pt idx="53972">
                  <c:v>-3.7685000000000031</c:v>
                </c:pt>
                <c:pt idx="53973">
                  <c:v>-3.7665000000000077</c:v>
                </c:pt>
                <c:pt idx="53974">
                  <c:v>-3.7645000000000124</c:v>
                </c:pt>
                <c:pt idx="53975">
                  <c:v>-3.7625000000000028</c:v>
                </c:pt>
                <c:pt idx="53976">
                  <c:v>-3.7605000000000075</c:v>
                </c:pt>
                <c:pt idx="53977">
                  <c:v>-3.7585000000000122</c:v>
                </c:pt>
                <c:pt idx="53978">
                  <c:v>-3.7565000000000026</c:v>
                </c:pt>
                <c:pt idx="53979">
                  <c:v>-3.7545000000000073</c:v>
                </c:pt>
                <c:pt idx="53980">
                  <c:v>-3.7525000000000119</c:v>
                </c:pt>
                <c:pt idx="53981">
                  <c:v>-3.7505000000000024</c:v>
                </c:pt>
                <c:pt idx="53982">
                  <c:v>-3.748500000000007</c:v>
                </c:pt>
                <c:pt idx="53983">
                  <c:v>-3.7465000000000117</c:v>
                </c:pt>
                <c:pt idx="53984">
                  <c:v>-3.7445000000000022</c:v>
                </c:pt>
                <c:pt idx="53985">
                  <c:v>-3.7425000000000068</c:v>
                </c:pt>
                <c:pt idx="53986">
                  <c:v>-3.7405000000000115</c:v>
                </c:pt>
                <c:pt idx="53987">
                  <c:v>-3.7385000000000019</c:v>
                </c:pt>
                <c:pt idx="53988">
                  <c:v>-3.7365000000000066</c:v>
                </c:pt>
                <c:pt idx="53989">
                  <c:v>-3.7345000000000113</c:v>
                </c:pt>
                <c:pt idx="53990">
                  <c:v>-3.7325000000000017</c:v>
                </c:pt>
                <c:pt idx="53991">
                  <c:v>-3.7305000000000064</c:v>
                </c:pt>
                <c:pt idx="53992">
                  <c:v>-3.728500000000011</c:v>
                </c:pt>
                <c:pt idx="53993">
                  <c:v>-3.7265000000000015</c:v>
                </c:pt>
                <c:pt idx="53994">
                  <c:v>-3.7245000000000061</c:v>
                </c:pt>
                <c:pt idx="53995">
                  <c:v>-3.7225000000000108</c:v>
                </c:pt>
                <c:pt idx="53996">
                  <c:v>-3.7205000000000013</c:v>
                </c:pt>
                <c:pt idx="53997">
                  <c:v>-3.7185000000000059</c:v>
                </c:pt>
                <c:pt idx="53998">
                  <c:v>-3.7165000000000106</c:v>
                </c:pt>
                <c:pt idx="53999">
                  <c:v>-3.714500000000001</c:v>
                </c:pt>
                <c:pt idx="54000">
                  <c:v>-3.7125000000000057</c:v>
                </c:pt>
                <c:pt idx="54001">
                  <c:v>-3.7105000000000103</c:v>
                </c:pt>
                <c:pt idx="54002">
                  <c:v>-3.7085000000000008</c:v>
                </c:pt>
                <c:pt idx="54003">
                  <c:v>-3.7065000000000055</c:v>
                </c:pt>
                <c:pt idx="54004">
                  <c:v>-3.7045000000000101</c:v>
                </c:pt>
                <c:pt idx="54005">
                  <c:v>-3.7025000000000006</c:v>
                </c:pt>
                <c:pt idx="54006">
                  <c:v>-3.7005000000000052</c:v>
                </c:pt>
                <c:pt idx="54007">
                  <c:v>-3.6985000000000099</c:v>
                </c:pt>
                <c:pt idx="54008">
                  <c:v>-3.6965000000000003</c:v>
                </c:pt>
                <c:pt idx="54009">
                  <c:v>-3.694500000000005</c:v>
                </c:pt>
                <c:pt idx="54010">
                  <c:v>-3.6925000000000097</c:v>
                </c:pt>
                <c:pt idx="54011">
                  <c:v>-3.6905000000000001</c:v>
                </c:pt>
                <c:pt idx="54012">
                  <c:v>-3.6885000000000048</c:v>
                </c:pt>
                <c:pt idx="54013">
                  <c:v>-3.6865000000000094</c:v>
                </c:pt>
                <c:pt idx="54014">
                  <c:v>-3.6844999999999999</c:v>
                </c:pt>
                <c:pt idx="54015">
                  <c:v>-3.6825000000000045</c:v>
                </c:pt>
                <c:pt idx="54016">
                  <c:v>-3.6805000000000092</c:v>
                </c:pt>
                <c:pt idx="54017">
                  <c:v>-3.6784999999999997</c:v>
                </c:pt>
                <c:pt idx="54018">
                  <c:v>-3.6765000000000043</c:v>
                </c:pt>
                <c:pt idx="54019">
                  <c:v>-3.674500000000009</c:v>
                </c:pt>
                <c:pt idx="54020">
                  <c:v>-3.6724999999999994</c:v>
                </c:pt>
                <c:pt idx="54021">
                  <c:v>-3.6705000000000041</c:v>
                </c:pt>
                <c:pt idx="54022">
                  <c:v>-3.6685000000000088</c:v>
                </c:pt>
                <c:pt idx="54023">
                  <c:v>-3.6664999999999992</c:v>
                </c:pt>
                <c:pt idx="54024">
                  <c:v>-3.6645000000000039</c:v>
                </c:pt>
                <c:pt idx="54025">
                  <c:v>-3.6625000000000085</c:v>
                </c:pt>
                <c:pt idx="54026">
                  <c:v>-3.660499999999999</c:v>
                </c:pt>
                <c:pt idx="54027">
                  <c:v>-3.6585000000000036</c:v>
                </c:pt>
                <c:pt idx="54028">
                  <c:v>-3.6565000000000083</c:v>
                </c:pt>
                <c:pt idx="54029">
                  <c:v>-3.6544999999999987</c:v>
                </c:pt>
                <c:pt idx="54030">
                  <c:v>-3.6525000000000034</c:v>
                </c:pt>
                <c:pt idx="54031">
                  <c:v>-3.6505000000000081</c:v>
                </c:pt>
                <c:pt idx="54032">
                  <c:v>-3.6485000000000127</c:v>
                </c:pt>
                <c:pt idx="54033">
                  <c:v>-3.6465000000000032</c:v>
                </c:pt>
                <c:pt idx="54034">
                  <c:v>-3.6445000000000078</c:v>
                </c:pt>
                <c:pt idx="54035">
                  <c:v>-3.6425000000000125</c:v>
                </c:pt>
                <c:pt idx="54036">
                  <c:v>-3.640500000000003</c:v>
                </c:pt>
                <c:pt idx="54037">
                  <c:v>-3.6385000000000076</c:v>
                </c:pt>
                <c:pt idx="54038">
                  <c:v>-3.6365000000000123</c:v>
                </c:pt>
                <c:pt idx="54039">
                  <c:v>-3.6345000000000027</c:v>
                </c:pt>
                <c:pt idx="54040">
                  <c:v>-3.6325000000000074</c:v>
                </c:pt>
                <c:pt idx="54041">
                  <c:v>-3.6305000000000121</c:v>
                </c:pt>
                <c:pt idx="54042">
                  <c:v>-3.6285000000000025</c:v>
                </c:pt>
                <c:pt idx="54043">
                  <c:v>-3.6265000000000072</c:v>
                </c:pt>
                <c:pt idx="54044">
                  <c:v>-3.6245000000000118</c:v>
                </c:pt>
                <c:pt idx="54045">
                  <c:v>-3.6225000000000023</c:v>
                </c:pt>
                <c:pt idx="54046">
                  <c:v>-3.6205000000000069</c:v>
                </c:pt>
                <c:pt idx="54047">
                  <c:v>-3.6185000000000116</c:v>
                </c:pt>
                <c:pt idx="54048">
                  <c:v>-3.616500000000002</c:v>
                </c:pt>
                <c:pt idx="54049">
                  <c:v>-3.6145000000000067</c:v>
                </c:pt>
                <c:pt idx="54050">
                  <c:v>-3.6125000000000114</c:v>
                </c:pt>
                <c:pt idx="54051">
                  <c:v>-3.6105000000000018</c:v>
                </c:pt>
                <c:pt idx="54052">
                  <c:v>-3.6085000000000065</c:v>
                </c:pt>
                <c:pt idx="54053">
                  <c:v>-3.6065000000000111</c:v>
                </c:pt>
                <c:pt idx="54054">
                  <c:v>-3.6045000000000016</c:v>
                </c:pt>
                <c:pt idx="54055">
                  <c:v>-3.6025000000000063</c:v>
                </c:pt>
                <c:pt idx="54056">
                  <c:v>-3.6005000000000109</c:v>
                </c:pt>
                <c:pt idx="54057">
                  <c:v>-3.5985000000000014</c:v>
                </c:pt>
                <c:pt idx="54058">
                  <c:v>-3.596500000000006</c:v>
                </c:pt>
                <c:pt idx="54059">
                  <c:v>-3.5945000000000107</c:v>
                </c:pt>
                <c:pt idx="54060">
                  <c:v>-3.5925000000000011</c:v>
                </c:pt>
                <c:pt idx="54061">
                  <c:v>-3.5905000000000058</c:v>
                </c:pt>
                <c:pt idx="54062">
                  <c:v>-3.5885000000000105</c:v>
                </c:pt>
                <c:pt idx="54063">
                  <c:v>-3.5865000000000009</c:v>
                </c:pt>
                <c:pt idx="54064">
                  <c:v>-3.5845000000000056</c:v>
                </c:pt>
                <c:pt idx="54065">
                  <c:v>-3.5825000000000102</c:v>
                </c:pt>
                <c:pt idx="54066">
                  <c:v>-3.5805000000000007</c:v>
                </c:pt>
                <c:pt idx="54067">
                  <c:v>-3.5785000000000053</c:v>
                </c:pt>
                <c:pt idx="54068">
                  <c:v>-3.57650000000001</c:v>
                </c:pt>
                <c:pt idx="54069">
                  <c:v>-3.5745000000000005</c:v>
                </c:pt>
                <c:pt idx="54070">
                  <c:v>-3.5725000000000051</c:v>
                </c:pt>
                <c:pt idx="54071">
                  <c:v>-3.5705000000000098</c:v>
                </c:pt>
                <c:pt idx="54072">
                  <c:v>-3.5685000000000002</c:v>
                </c:pt>
                <c:pt idx="54073">
                  <c:v>-3.5665000000000049</c:v>
                </c:pt>
                <c:pt idx="54074">
                  <c:v>-3.5645000000000095</c:v>
                </c:pt>
                <c:pt idx="54075">
                  <c:v>-3.5625</c:v>
                </c:pt>
                <c:pt idx="54076">
                  <c:v>-3.5605000000000047</c:v>
                </c:pt>
                <c:pt idx="54077">
                  <c:v>-3.5585000000000093</c:v>
                </c:pt>
                <c:pt idx="54078">
                  <c:v>-3.5564999999999998</c:v>
                </c:pt>
                <c:pt idx="54079">
                  <c:v>-3.5545000000000044</c:v>
                </c:pt>
                <c:pt idx="54080">
                  <c:v>-3.5525000000000091</c:v>
                </c:pt>
                <c:pt idx="54081">
                  <c:v>-3.5504999999999995</c:v>
                </c:pt>
                <c:pt idx="54082">
                  <c:v>-3.5485000000000042</c:v>
                </c:pt>
                <c:pt idx="54083">
                  <c:v>-3.5465000000000089</c:v>
                </c:pt>
                <c:pt idx="54084">
                  <c:v>-3.5444999999999993</c:v>
                </c:pt>
                <c:pt idx="54085">
                  <c:v>-3.542500000000004</c:v>
                </c:pt>
                <c:pt idx="54086">
                  <c:v>-3.5405000000000086</c:v>
                </c:pt>
                <c:pt idx="54087">
                  <c:v>-3.5384999999999991</c:v>
                </c:pt>
                <c:pt idx="54088">
                  <c:v>-3.5365000000000038</c:v>
                </c:pt>
                <c:pt idx="54089">
                  <c:v>-3.5345000000000084</c:v>
                </c:pt>
                <c:pt idx="54090">
                  <c:v>-3.5324999999999989</c:v>
                </c:pt>
                <c:pt idx="54091">
                  <c:v>-3.5305000000000035</c:v>
                </c:pt>
                <c:pt idx="54092">
                  <c:v>-3.5285000000000082</c:v>
                </c:pt>
                <c:pt idx="54093">
                  <c:v>-3.5264999999999986</c:v>
                </c:pt>
                <c:pt idx="54094">
                  <c:v>-3.5245000000000033</c:v>
                </c:pt>
                <c:pt idx="54095">
                  <c:v>-3.522500000000008</c:v>
                </c:pt>
                <c:pt idx="54096">
                  <c:v>-3.5205000000000126</c:v>
                </c:pt>
                <c:pt idx="54097">
                  <c:v>-3.5185000000000031</c:v>
                </c:pt>
                <c:pt idx="54098">
                  <c:v>-3.5165000000000077</c:v>
                </c:pt>
                <c:pt idx="54099">
                  <c:v>-3.5145000000000124</c:v>
                </c:pt>
                <c:pt idx="54100">
                  <c:v>-3.5125000000000028</c:v>
                </c:pt>
                <c:pt idx="54101">
                  <c:v>-3.5105000000000075</c:v>
                </c:pt>
                <c:pt idx="54102">
                  <c:v>-3.5085000000000122</c:v>
                </c:pt>
                <c:pt idx="54103">
                  <c:v>-3.5065000000000026</c:v>
                </c:pt>
                <c:pt idx="54104">
                  <c:v>-3.5045000000000073</c:v>
                </c:pt>
                <c:pt idx="54105">
                  <c:v>-3.5025000000000119</c:v>
                </c:pt>
                <c:pt idx="54106">
                  <c:v>-3.5005000000000024</c:v>
                </c:pt>
                <c:pt idx="54107">
                  <c:v>-3.498500000000007</c:v>
                </c:pt>
                <c:pt idx="54108">
                  <c:v>-3.4965000000000117</c:v>
                </c:pt>
                <c:pt idx="54109">
                  <c:v>-3.4945000000000022</c:v>
                </c:pt>
                <c:pt idx="54110">
                  <c:v>-3.4925000000000068</c:v>
                </c:pt>
                <c:pt idx="54111">
                  <c:v>-3.4905000000000115</c:v>
                </c:pt>
                <c:pt idx="54112">
                  <c:v>-3.4885000000000019</c:v>
                </c:pt>
                <c:pt idx="54113">
                  <c:v>-3.4865000000000066</c:v>
                </c:pt>
                <c:pt idx="54114">
                  <c:v>-3.4845000000000113</c:v>
                </c:pt>
                <c:pt idx="54115">
                  <c:v>-3.4825000000000017</c:v>
                </c:pt>
                <c:pt idx="54116">
                  <c:v>-3.4805000000000064</c:v>
                </c:pt>
                <c:pt idx="54117">
                  <c:v>-3.478500000000011</c:v>
                </c:pt>
                <c:pt idx="54118">
                  <c:v>-3.4765000000000015</c:v>
                </c:pt>
                <c:pt idx="54119">
                  <c:v>-3.4745000000000061</c:v>
                </c:pt>
                <c:pt idx="54120">
                  <c:v>-3.4725000000000108</c:v>
                </c:pt>
                <c:pt idx="54121">
                  <c:v>-3.4705000000000013</c:v>
                </c:pt>
                <c:pt idx="54122">
                  <c:v>-3.4685000000000059</c:v>
                </c:pt>
                <c:pt idx="54123">
                  <c:v>-3.4665000000000106</c:v>
                </c:pt>
                <c:pt idx="54124">
                  <c:v>-3.464500000000001</c:v>
                </c:pt>
                <c:pt idx="54125">
                  <c:v>-3.4625000000000057</c:v>
                </c:pt>
                <c:pt idx="54126">
                  <c:v>-3.4605000000000103</c:v>
                </c:pt>
                <c:pt idx="54127">
                  <c:v>-3.4585000000000008</c:v>
                </c:pt>
                <c:pt idx="54128">
                  <c:v>-3.4565000000000055</c:v>
                </c:pt>
                <c:pt idx="54129">
                  <c:v>-3.4545000000000101</c:v>
                </c:pt>
                <c:pt idx="54130">
                  <c:v>-3.4525000000000006</c:v>
                </c:pt>
                <c:pt idx="54131">
                  <c:v>-3.4505000000000052</c:v>
                </c:pt>
                <c:pt idx="54132">
                  <c:v>-3.4485000000000099</c:v>
                </c:pt>
                <c:pt idx="54133">
                  <c:v>-3.4465000000000003</c:v>
                </c:pt>
                <c:pt idx="54134">
                  <c:v>-3.444500000000005</c:v>
                </c:pt>
                <c:pt idx="54135">
                  <c:v>-3.4425000000000097</c:v>
                </c:pt>
                <c:pt idx="54136">
                  <c:v>-3.4405000000000001</c:v>
                </c:pt>
                <c:pt idx="54137">
                  <c:v>-3.4385000000000048</c:v>
                </c:pt>
                <c:pt idx="54138">
                  <c:v>-3.4365000000000094</c:v>
                </c:pt>
                <c:pt idx="54139">
                  <c:v>-3.4344999999999999</c:v>
                </c:pt>
                <c:pt idx="54140">
                  <c:v>-3.4325000000000045</c:v>
                </c:pt>
                <c:pt idx="54141">
                  <c:v>-3.4305000000000092</c:v>
                </c:pt>
                <c:pt idx="54142">
                  <c:v>-3.4284999999999997</c:v>
                </c:pt>
                <c:pt idx="54143">
                  <c:v>-3.4265000000000043</c:v>
                </c:pt>
                <c:pt idx="54144">
                  <c:v>-3.424500000000009</c:v>
                </c:pt>
                <c:pt idx="54145">
                  <c:v>-3.4224999999999994</c:v>
                </c:pt>
                <c:pt idx="54146">
                  <c:v>-3.4205000000000041</c:v>
                </c:pt>
                <c:pt idx="54147">
                  <c:v>-3.4185000000000088</c:v>
                </c:pt>
                <c:pt idx="54148">
                  <c:v>-3.4164999999999992</c:v>
                </c:pt>
                <c:pt idx="54149">
                  <c:v>-3.4145000000000039</c:v>
                </c:pt>
                <c:pt idx="54150">
                  <c:v>-3.4125000000000085</c:v>
                </c:pt>
                <c:pt idx="54151">
                  <c:v>-3.410499999999999</c:v>
                </c:pt>
                <c:pt idx="54152">
                  <c:v>-3.4085000000000036</c:v>
                </c:pt>
                <c:pt idx="54153">
                  <c:v>-3.4065000000000083</c:v>
                </c:pt>
                <c:pt idx="54154">
                  <c:v>-3.4044999999999987</c:v>
                </c:pt>
                <c:pt idx="54155">
                  <c:v>-3.4025000000000034</c:v>
                </c:pt>
                <c:pt idx="54156">
                  <c:v>-3.4005000000000081</c:v>
                </c:pt>
                <c:pt idx="54157">
                  <c:v>-3.3985000000000127</c:v>
                </c:pt>
                <c:pt idx="54158">
                  <c:v>-3.3965000000000032</c:v>
                </c:pt>
                <c:pt idx="54159">
                  <c:v>-3.3945000000000078</c:v>
                </c:pt>
                <c:pt idx="54160">
                  <c:v>-3.3925000000000125</c:v>
                </c:pt>
                <c:pt idx="54161">
                  <c:v>-3.390500000000003</c:v>
                </c:pt>
                <c:pt idx="54162">
                  <c:v>-3.3885000000000076</c:v>
                </c:pt>
                <c:pt idx="54163">
                  <c:v>-3.3865000000000123</c:v>
                </c:pt>
                <c:pt idx="54164">
                  <c:v>-3.3845000000000027</c:v>
                </c:pt>
                <c:pt idx="54165">
                  <c:v>-3.3825000000000074</c:v>
                </c:pt>
                <c:pt idx="54166">
                  <c:v>-3.3805000000000121</c:v>
                </c:pt>
                <c:pt idx="54167">
                  <c:v>-3.3785000000000025</c:v>
                </c:pt>
                <c:pt idx="54168">
                  <c:v>-3.3765000000000072</c:v>
                </c:pt>
                <c:pt idx="54169">
                  <c:v>-3.3745000000000118</c:v>
                </c:pt>
                <c:pt idx="54170">
                  <c:v>-3.3725000000000023</c:v>
                </c:pt>
                <c:pt idx="54171">
                  <c:v>-3.3705000000000069</c:v>
                </c:pt>
                <c:pt idx="54172">
                  <c:v>-3.3685000000000116</c:v>
                </c:pt>
                <c:pt idx="54173">
                  <c:v>-3.366500000000002</c:v>
                </c:pt>
                <c:pt idx="54174">
                  <c:v>-3.3645000000000067</c:v>
                </c:pt>
                <c:pt idx="54175">
                  <c:v>-3.3625000000000114</c:v>
                </c:pt>
                <c:pt idx="54176">
                  <c:v>-3.3605000000000018</c:v>
                </c:pt>
                <c:pt idx="54177">
                  <c:v>-3.3585000000000065</c:v>
                </c:pt>
                <c:pt idx="54178">
                  <c:v>-3.3565000000000111</c:v>
                </c:pt>
                <c:pt idx="54179">
                  <c:v>-3.3545000000000016</c:v>
                </c:pt>
                <c:pt idx="54180">
                  <c:v>-3.3525000000000063</c:v>
                </c:pt>
                <c:pt idx="54181">
                  <c:v>-3.3505000000000109</c:v>
                </c:pt>
                <c:pt idx="54182">
                  <c:v>-3.3485000000000014</c:v>
                </c:pt>
                <c:pt idx="54183">
                  <c:v>-3.346500000000006</c:v>
                </c:pt>
                <c:pt idx="54184">
                  <c:v>-3.3445000000000107</c:v>
                </c:pt>
                <c:pt idx="54185">
                  <c:v>-3.3425000000000011</c:v>
                </c:pt>
                <c:pt idx="54186">
                  <c:v>-3.3405000000000058</c:v>
                </c:pt>
                <c:pt idx="54187">
                  <c:v>-3.3385000000000105</c:v>
                </c:pt>
                <c:pt idx="54188">
                  <c:v>-3.3365000000000009</c:v>
                </c:pt>
                <c:pt idx="54189">
                  <c:v>-3.3345000000000056</c:v>
                </c:pt>
                <c:pt idx="54190">
                  <c:v>-3.3325000000000102</c:v>
                </c:pt>
                <c:pt idx="54191">
                  <c:v>-3.3305000000000007</c:v>
                </c:pt>
                <c:pt idx="54192">
                  <c:v>-3.3285000000000053</c:v>
                </c:pt>
                <c:pt idx="54193">
                  <c:v>-3.32650000000001</c:v>
                </c:pt>
                <c:pt idx="54194">
                  <c:v>-3.3245000000000005</c:v>
                </c:pt>
                <c:pt idx="54195">
                  <c:v>-3.3225000000000051</c:v>
                </c:pt>
                <c:pt idx="54196">
                  <c:v>-3.3205000000000098</c:v>
                </c:pt>
                <c:pt idx="54197">
                  <c:v>-3.3185000000000002</c:v>
                </c:pt>
                <c:pt idx="54198">
                  <c:v>-3.3165000000000049</c:v>
                </c:pt>
                <c:pt idx="54199">
                  <c:v>-3.3145000000000095</c:v>
                </c:pt>
                <c:pt idx="54200">
                  <c:v>-3.3125</c:v>
                </c:pt>
                <c:pt idx="54201">
                  <c:v>-3.3105000000000047</c:v>
                </c:pt>
                <c:pt idx="54202">
                  <c:v>-3.3085000000000093</c:v>
                </c:pt>
                <c:pt idx="54203">
                  <c:v>-3.3064999999999998</c:v>
                </c:pt>
                <c:pt idx="54204">
                  <c:v>-3.3045000000000044</c:v>
                </c:pt>
                <c:pt idx="54205">
                  <c:v>-3.3025000000000091</c:v>
                </c:pt>
                <c:pt idx="54206">
                  <c:v>-3.3004999999999995</c:v>
                </c:pt>
                <c:pt idx="54207">
                  <c:v>-3.2985000000000042</c:v>
                </c:pt>
                <c:pt idx="54208">
                  <c:v>-3.2965000000000089</c:v>
                </c:pt>
                <c:pt idx="54209">
                  <c:v>-3.2944999999999993</c:v>
                </c:pt>
                <c:pt idx="54210">
                  <c:v>-3.292500000000004</c:v>
                </c:pt>
                <c:pt idx="54211">
                  <c:v>-3.2905000000000086</c:v>
                </c:pt>
                <c:pt idx="54212">
                  <c:v>-3.2884999999999991</c:v>
                </c:pt>
                <c:pt idx="54213">
                  <c:v>-3.2865000000000038</c:v>
                </c:pt>
                <c:pt idx="54214">
                  <c:v>-3.2845000000000084</c:v>
                </c:pt>
                <c:pt idx="54215">
                  <c:v>-3.2824999999999989</c:v>
                </c:pt>
                <c:pt idx="54216">
                  <c:v>-3.2805000000000035</c:v>
                </c:pt>
                <c:pt idx="54217">
                  <c:v>-3.2785000000000082</c:v>
                </c:pt>
                <c:pt idx="54218">
                  <c:v>-3.2764999999999986</c:v>
                </c:pt>
                <c:pt idx="54219">
                  <c:v>-3.2745000000000033</c:v>
                </c:pt>
                <c:pt idx="54220">
                  <c:v>-3.272500000000008</c:v>
                </c:pt>
                <c:pt idx="54221">
                  <c:v>-3.2705000000000126</c:v>
                </c:pt>
                <c:pt idx="54222">
                  <c:v>-3.2685000000000031</c:v>
                </c:pt>
                <c:pt idx="54223">
                  <c:v>-3.2665000000000077</c:v>
                </c:pt>
                <c:pt idx="54224">
                  <c:v>-3.2645000000000124</c:v>
                </c:pt>
                <c:pt idx="54225">
                  <c:v>-3.2625000000000028</c:v>
                </c:pt>
                <c:pt idx="54226">
                  <c:v>-3.2605000000000075</c:v>
                </c:pt>
                <c:pt idx="54227">
                  <c:v>-3.2585000000000122</c:v>
                </c:pt>
                <c:pt idx="54228">
                  <c:v>-3.2565000000000026</c:v>
                </c:pt>
                <c:pt idx="54229">
                  <c:v>-3.2545000000000073</c:v>
                </c:pt>
                <c:pt idx="54230">
                  <c:v>-3.2525000000000119</c:v>
                </c:pt>
                <c:pt idx="54231">
                  <c:v>-3.2505000000000024</c:v>
                </c:pt>
                <c:pt idx="54232">
                  <c:v>-3.248500000000007</c:v>
                </c:pt>
                <c:pt idx="54233">
                  <c:v>-3.2465000000000117</c:v>
                </c:pt>
                <c:pt idx="54234">
                  <c:v>-3.2445000000000022</c:v>
                </c:pt>
                <c:pt idx="54235">
                  <c:v>-3.2425000000000068</c:v>
                </c:pt>
                <c:pt idx="54236">
                  <c:v>-3.2405000000000115</c:v>
                </c:pt>
                <c:pt idx="54237">
                  <c:v>-3.2385000000000019</c:v>
                </c:pt>
                <c:pt idx="54238">
                  <c:v>-3.2365000000000066</c:v>
                </c:pt>
                <c:pt idx="54239">
                  <c:v>-3.2345000000000113</c:v>
                </c:pt>
                <c:pt idx="54240">
                  <c:v>-3.2325000000000017</c:v>
                </c:pt>
                <c:pt idx="54241">
                  <c:v>-3.2305000000000064</c:v>
                </c:pt>
                <c:pt idx="54242">
                  <c:v>-3.228500000000011</c:v>
                </c:pt>
                <c:pt idx="54243">
                  <c:v>-3.2265000000000015</c:v>
                </c:pt>
                <c:pt idx="54244">
                  <c:v>-3.2245000000000061</c:v>
                </c:pt>
                <c:pt idx="54245">
                  <c:v>-3.2225000000000108</c:v>
                </c:pt>
                <c:pt idx="54246">
                  <c:v>-3.2205000000000013</c:v>
                </c:pt>
                <c:pt idx="54247">
                  <c:v>-3.2185000000000059</c:v>
                </c:pt>
                <c:pt idx="54248">
                  <c:v>-3.2165000000000106</c:v>
                </c:pt>
                <c:pt idx="54249">
                  <c:v>-3.214500000000001</c:v>
                </c:pt>
                <c:pt idx="54250">
                  <c:v>-3.2125000000000057</c:v>
                </c:pt>
                <c:pt idx="54251">
                  <c:v>-3.2105000000000103</c:v>
                </c:pt>
                <c:pt idx="54252">
                  <c:v>-3.2085000000000008</c:v>
                </c:pt>
                <c:pt idx="54253">
                  <c:v>-3.2065000000000055</c:v>
                </c:pt>
                <c:pt idx="54254">
                  <c:v>-3.2045000000000101</c:v>
                </c:pt>
                <c:pt idx="54255">
                  <c:v>-3.2025000000000006</c:v>
                </c:pt>
                <c:pt idx="54256">
                  <c:v>-3.2005000000000052</c:v>
                </c:pt>
                <c:pt idx="54257">
                  <c:v>-3.1985000000000099</c:v>
                </c:pt>
                <c:pt idx="54258">
                  <c:v>-3.1965000000000003</c:v>
                </c:pt>
                <c:pt idx="54259">
                  <c:v>-3.194500000000005</c:v>
                </c:pt>
                <c:pt idx="54260">
                  <c:v>-3.1925000000000097</c:v>
                </c:pt>
                <c:pt idx="54261">
                  <c:v>-3.1905000000000001</c:v>
                </c:pt>
                <c:pt idx="54262">
                  <c:v>-3.1885000000000048</c:v>
                </c:pt>
                <c:pt idx="54263">
                  <c:v>-3.1865000000000094</c:v>
                </c:pt>
                <c:pt idx="54264">
                  <c:v>-3.1844999999999999</c:v>
                </c:pt>
                <c:pt idx="54265">
                  <c:v>-3.1825000000000045</c:v>
                </c:pt>
                <c:pt idx="54266">
                  <c:v>-3.1805000000000092</c:v>
                </c:pt>
                <c:pt idx="54267">
                  <c:v>-3.1784999999999997</c:v>
                </c:pt>
                <c:pt idx="54268">
                  <c:v>-3.1765000000000043</c:v>
                </c:pt>
                <c:pt idx="54269">
                  <c:v>-3.174500000000009</c:v>
                </c:pt>
                <c:pt idx="54270">
                  <c:v>-3.1724999999999994</c:v>
                </c:pt>
                <c:pt idx="54271">
                  <c:v>-3.1705000000000041</c:v>
                </c:pt>
                <c:pt idx="54272">
                  <c:v>-3.1685000000000088</c:v>
                </c:pt>
                <c:pt idx="54273">
                  <c:v>-3.1664999999999992</c:v>
                </c:pt>
                <c:pt idx="54274">
                  <c:v>-3.1645000000000039</c:v>
                </c:pt>
                <c:pt idx="54275">
                  <c:v>-3.1625000000000085</c:v>
                </c:pt>
                <c:pt idx="54276">
                  <c:v>-3.160499999999999</c:v>
                </c:pt>
                <c:pt idx="54277">
                  <c:v>-3.1585000000000036</c:v>
                </c:pt>
                <c:pt idx="54278">
                  <c:v>-3.1565000000000083</c:v>
                </c:pt>
                <c:pt idx="54279">
                  <c:v>-3.1544999999999987</c:v>
                </c:pt>
                <c:pt idx="54280">
                  <c:v>-3.1525000000000034</c:v>
                </c:pt>
                <c:pt idx="54281">
                  <c:v>-3.1505000000000081</c:v>
                </c:pt>
                <c:pt idx="54282">
                  <c:v>-3.1485000000000127</c:v>
                </c:pt>
                <c:pt idx="54283">
                  <c:v>-3.1465000000000032</c:v>
                </c:pt>
                <c:pt idx="54284">
                  <c:v>-3.1445000000000078</c:v>
                </c:pt>
                <c:pt idx="54285">
                  <c:v>-3.1425000000000125</c:v>
                </c:pt>
                <c:pt idx="54286">
                  <c:v>-3.140500000000003</c:v>
                </c:pt>
                <c:pt idx="54287">
                  <c:v>-3.1385000000000076</c:v>
                </c:pt>
                <c:pt idx="54288">
                  <c:v>-3.1365000000000123</c:v>
                </c:pt>
                <c:pt idx="54289">
                  <c:v>-3.1345000000000027</c:v>
                </c:pt>
                <c:pt idx="54290">
                  <c:v>-3.1325000000000074</c:v>
                </c:pt>
                <c:pt idx="54291">
                  <c:v>-3.1305000000000121</c:v>
                </c:pt>
                <c:pt idx="54292">
                  <c:v>-3.1285000000000025</c:v>
                </c:pt>
                <c:pt idx="54293">
                  <c:v>-3.1265000000000072</c:v>
                </c:pt>
                <c:pt idx="54294">
                  <c:v>-3.1245000000000118</c:v>
                </c:pt>
                <c:pt idx="54295">
                  <c:v>-3.1225000000000023</c:v>
                </c:pt>
                <c:pt idx="54296">
                  <c:v>-3.1205000000000069</c:v>
                </c:pt>
                <c:pt idx="54297">
                  <c:v>-3.1185000000000116</c:v>
                </c:pt>
                <c:pt idx="54298">
                  <c:v>-3.116500000000002</c:v>
                </c:pt>
                <c:pt idx="54299">
                  <c:v>-3.1145000000000067</c:v>
                </c:pt>
                <c:pt idx="54300">
                  <c:v>-3.1125000000000114</c:v>
                </c:pt>
                <c:pt idx="54301">
                  <c:v>-3.1105000000000018</c:v>
                </c:pt>
                <c:pt idx="54302">
                  <c:v>-3.1085000000000065</c:v>
                </c:pt>
                <c:pt idx="54303">
                  <c:v>-3.1065000000000111</c:v>
                </c:pt>
                <c:pt idx="54304">
                  <c:v>-3.1045000000000016</c:v>
                </c:pt>
                <c:pt idx="54305">
                  <c:v>-3.1025000000000063</c:v>
                </c:pt>
                <c:pt idx="54306">
                  <c:v>-3.1005000000000109</c:v>
                </c:pt>
                <c:pt idx="54307">
                  <c:v>-3.0985000000000014</c:v>
                </c:pt>
                <c:pt idx="54308">
                  <c:v>-3.096500000000006</c:v>
                </c:pt>
                <c:pt idx="54309">
                  <c:v>-3.0945000000000107</c:v>
                </c:pt>
                <c:pt idx="54310">
                  <c:v>-3.0925000000000011</c:v>
                </c:pt>
                <c:pt idx="54311">
                  <c:v>-3.0905000000000058</c:v>
                </c:pt>
                <c:pt idx="54312">
                  <c:v>-3.0885000000000105</c:v>
                </c:pt>
                <c:pt idx="54313">
                  <c:v>-3.0865000000000009</c:v>
                </c:pt>
                <c:pt idx="54314">
                  <c:v>-3.0845000000000056</c:v>
                </c:pt>
                <c:pt idx="54315">
                  <c:v>-3.0825000000000102</c:v>
                </c:pt>
                <c:pt idx="54316">
                  <c:v>-3.0805000000000007</c:v>
                </c:pt>
                <c:pt idx="54317">
                  <c:v>-3.0785000000000053</c:v>
                </c:pt>
                <c:pt idx="54318">
                  <c:v>-3.07650000000001</c:v>
                </c:pt>
                <c:pt idx="54319">
                  <c:v>-3.0745000000000005</c:v>
                </c:pt>
                <c:pt idx="54320">
                  <c:v>-3.0725000000000051</c:v>
                </c:pt>
                <c:pt idx="54321">
                  <c:v>-3.0705000000000098</c:v>
                </c:pt>
                <c:pt idx="54322">
                  <c:v>-3.0685000000000002</c:v>
                </c:pt>
                <c:pt idx="54323">
                  <c:v>-3.0665000000000049</c:v>
                </c:pt>
                <c:pt idx="54324">
                  <c:v>-3.0645000000000095</c:v>
                </c:pt>
                <c:pt idx="54325">
                  <c:v>-3.0625</c:v>
                </c:pt>
                <c:pt idx="54326">
                  <c:v>-3.0605000000000047</c:v>
                </c:pt>
                <c:pt idx="54327">
                  <c:v>-3.0585000000000093</c:v>
                </c:pt>
                <c:pt idx="54328">
                  <c:v>-3.0564999999999998</c:v>
                </c:pt>
                <c:pt idx="54329">
                  <c:v>-3.0545000000000044</c:v>
                </c:pt>
                <c:pt idx="54330">
                  <c:v>-3.0525000000000091</c:v>
                </c:pt>
                <c:pt idx="54331">
                  <c:v>-3.0504999999999995</c:v>
                </c:pt>
                <c:pt idx="54332">
                  <c:v>-3.0485000000000042</c:v>
                </c:pt>
                <c:pt idx="54333">
                  <c:v>-3.0465000000000089</c:v>
                </c:pt>
                <c:pt idx="54334">
                  <c:v>-3.0444999999999993</c:v>
                </c:pt>
                <c:pt idx="54335">
                  <c:v>-3.042500000000004</c:v>
                </c:pt>
                <c:pt idx="54336">
                  <c:v>-3.0405000000000086</c:v>
                </c:pt>
                <c:pt idx="54337">
                  <c:v>-3.0384999999999991</c:v>
                </c:pt>
                <c:pt idx="54338">
                  <c:v>-3.0365000000000038</c:v>
                </c:pt>
                <c:pt idx="54339">
                  <c:v>-3.0345000000000084</c:v>
                </c:pt>
                <c:pt idx="54340">
                  <c:v>-3.0324999999999989</c:v>
                </c:pt>
                <c:pt idx="54341">
                  <c:v>-3.0305000000000035</c:v>
                </c:pt>
                <c:pt idx="54342">
                  <c:v>-3.0285000000000082</c:v>
                </c:pt>
                <c:pt idx="54343">
                  <c:v>-3.0264999999999986</c:v>
                </c:pt>
                <c:pt idx="54344">
                  <c:v>-3.0245000000000033</c:v>
                </c:pt>
                <c:pt idx="54345">
                  <c:v>-3.022500000000008</c:v>
                </c:pt>
                <c:pt idx="54346">
                  <c:v>-3.0205000000000126</c:v>
                </c:pt>
                <c:pt idx="54347">
                  <c:v>-3.0185000000000031</c:v>
                </c:pt>
                <c:pt idx="54348">
                  <c:v>-3.0165000000000077</c:v>
                </c:pt>
                <c:pt idx="54349">
                  <c:v>-3.0145000000000124</c:v>
                </c:pt>
                <c:pt idx="54350">
                  <c:v>-3.0125000000000028</c:v>
                </c:pt>
                <c:pt idx="54351">
                  <c:v>-3.0105000000000075</c:v>
                </c:pt>
                <c:pt idx="54352">
                  <c:v>-3.0085000000000122</c:v>
                </c:pt>
                <c:pt idx="54353">
                  <c:v>-3.0065000000000026</c:v>
                </c:pt>
                <c:pt idx="54354">
                  <c:v>-3.0045000000000073</c:v>
                </c:pt>
                <c:pt idx="54355">
                  <c:v>-3.0025000000000119</c:v>
                </c:pt>
                <c:pt idx="54356">
                  <c:v>-3.0005000000000024</c:v>
                </c:pt>
                <c:pt idx="54357">
                  <c:v>-2.998500000000007</c:v>
                </c:pt>
                <c:pt idx="54358">
                  <c:v>-2.9965000000000117</c:v>
                </c:pt>
                <c:pt idx="54359">
                  <c:v>-2.9945000000000022</c:v>
                </c:pt>
                <c:pt idx="54360">
                  <c:v>-2.9925000000000068</c:v>
                </c:pt>
                <c:pt idx="54361">
                  <c:v>-2.9905000000000115</c:v>
                </c:pt>
                <c:pt idx="54362">
                  <c:v>-2.9885000000000019</c:v>
                </c:pt>
                <c:pt idx="54363">
                  <c:v>-2.9865000000000066</c:v>
                </c:pt>
                <c:pt idx="54364">
                  <c:v>-2.9845000000000113</c:v>
                </c:pt>
                <c:pt idx="54365">
                  <c:v>-2.9825000000000017</c:v>
                </c:pt>
                <c:pt idx="54366">
                  <c:v>-2.9805000000000064</c:v>
                </c:pt>
                <c:pt idx="54367">
                  <c:v>-2.978500000000011</c:v>
                </c:pt>
                <c:pt idx="54368">
                  <c:v>-2.9765000000000015</c:v>
                </c:pt>
                <c:pt idx="54369">
                  <c:v>-2.9745000000000061</c:v>
                </c:pt>
                <c:pt idx="54370">
                  <c:v>-2.9725000000000108</c:v>
                </c:pt>
                <c:pt idx="54371">
                  <c:v>-2.9705000000000013</c:v>
                </c:pt>
                <c:pt idx="54372">
                  <c:v>-2.9685000000000059</c:v>
                </c:pt>
                <c:pt idx="54373">
                  <c:v>-2.9665000000000106</c:v>
                </c:pt>
                <c:pt idx="54374">
                  <c:v>-2.964500000000001</c:v>
                </c:pt>
                <c:pt idx="54375">
                  <c:v>-2.9625000000000057</c:v>
                </c:pt>
                <c:pt idx="54376">
                  <c:v>-2.9605000000000103</c:v>
                </c:pt>
                <c:pt idx="54377">
                  <c:v>-2.9585000000000008</c:v>
                </c:pt>
                <c:pt idx="54378">
                  <c:v>-2.9565000000000055</c:v>
                </c:pt>
                <c:pt idx="54379">
                  <c:v>-2.9545000000000101</c:v>
                </c:pt>
                <c:pt idx="54380">
                  <c:v>-2.9525000000000006</c:v>
                </c:pt>
                <c:pt idx="54381">
                  <c:v>-2.9505000000000052</c:v>
                </c:pt>
                <c:pt idx="54382">
                  <c:v>-2.9485000000000099</c:v>
                </c:pt>
                <c:pt idx="54383">
                  <c:v>-2.9465000000000003</c:v>
                </c:pt>
                <c:pt idx="54384">
                  <c:v>-2.944500000000005</c:v>
                </c:pt>
                <c:pt idx="54385">
                  <c:v>-2.9425000000000097</c:v>
                </c:pt>
                <c:pt idx="54386">
                  <c:v>-2.9405000000000001</c:v>
                </c:pt>
                <c:pt idx="54387">
                  <c:v>-2.9385000000000048</c:v>
                </c:pt>
                <c:pt idx="54388">
                  <c:v>-2.9365000000000094</c:v>
                </c:pt>
                <c:pt idx="54389">
                  <c:v>-2.9344999999999999</c:v>
                </c:pt>
                <c:pt idx="54390">
                  <c:v>-2.9325000000000045</c:v>
                </c:pt>
                <c:pt idx="54391">
                  <c:v>-2.9305000000000092</c:v>
                </c:pt>
                <c:pt idx="54392">
                  <c:v>-2.9284999999999997</c:v>
                </c:pt>
                <c:pt idx="54393">
                  <c:v>-2.9265000000000043</c:v>
                </c:pt>
                <c:pt idx="54394">
                  <c:v>-2.924500000000009</c:v>
                </c:pt>
                <c:pt idx="54395">
                  <c:v>-2.9224999999999994</c:v>
                </c:pt>
                <c:pt idx="54396">
                  <c:v>-2.9205000000000041</c:v>
                </c:pt>
                <c:pt idx="54397">
                  <c:v>-2.9185000000000088</c:v>
                </c:pt>
                <c:pt idx="54398">
                  <c:v>-2.9164999999999992</c:v>
                </c:pt>
                <c:pt idx="54399">
                  <c:v>-2.9145000000000039</c:v>
                </c:pt>
                <c:pt idx="54400">
                  <c:v>-2.9125000000000085</c:v>
                </c:pt>
                <c:pt idx="54401">
                  <c:v>-2.910499999999999</c:v>
                </c:pt>
                <c:pt idx="54402">
                  <c:v>-2.9085000000000036</c:v>
                </c:pt>
                <c:pt idx="54403">
                  <c:v>-2.9065000000000083</c:v>
                </c:pt>
                <c:pt idx="54404">
                  <c:v>-2.9044999999999987</c:v>
                </c:pt>
                <c:pt idx="54405">
                  <c:v>-2.9025000000000034</c:v>
                </c:pt>
                <c:pt idx="54406">
                  <c:v>-2.9005000000000081</c:v>
                </c:pt>
                <c:pt idx="54407">
                  <c:v>-2.8985000000000127</c:v>
                </c:pt>
                <c:pt idx="54408">
                  <c:v>-2.8965000000000032</c:v>
                </c:pt>
                <c:pt idx="54409">
                  <c:v>-2.8945000000000078</c:v>
                </c:pt>
                <c:pt idx="54410">
                  <c:v>-2.8925000000000125</c:v>
                </c:pt>
                <c:pt idx="54411">
                  <c:v>-2.890500000000003</c:v>
                </c:pt>
                <c:pt idx="54412">
                  <c:v>-2.8885000000000076</c:v>
                </c:pt>
                <c:pt idx="54413">
                  <c:v>-2.8865000000000123</c:v>
                </c:pt>
                <c:pt idx="54414">
                  <c:v>-2.8845000000000027</c:v>
                </c:pt>
                <c:pt idx="54415">
                  <c:v>-2.8825000000000074</c:v>
                </c:pt>
                <c:pt idx="54416">
                  <c:v>-2.8805000000000121</c:v>
                </c:pt>
                <c:pt idx="54417">
                  <c:v>-2.8785000000000025</c:v>
                </c:pt>
                <c:pt idx="54418">
                  <c:v>-2.8765000000000072</c:v>
                </c:pt>
                <c:pt idx="54419">
                  <c:v>-2.8745000000000118</c:v>
                </c:pt>
                <c:pt idx="54420">
                  <c:v>-2.8725000000000023</c:v>
                </c:pt>
                <c:pt idx="54421">
                  <c:v>-2.8705000000000069</c:v>
                </c:pt>
                <c:pt idx="54422">
                  <c:v>-2.8685000000000116</c:v>
                </c:pt>
                <c:pt idx="54423">
                  <c:v>-2.866500000000002</c:v>
                </c:pt>
                <c:pt idx="54424">
                  <c:v>-2.8645000000000067</c:v>
                </c:pt>
                <c:pt idx="54425">
                  <c:v>-2.8625000000000114</c:v>
                </c:pt>
                <c:pt idx="54426">
                  <c:v>-2.8605000000000018</c:v>
                </c:pt>
                <c:pt idx="54427">
                  <c:v>-2.8585000000000065</c:v>
                </c:pt>
                <c:pt idx="54428">
                  <c:v>-2.8565000000000111</c:v>
                </c:pt>
                <c:pt idx="54429">
                  <c:v>-2.8545000000000016</c:v>
                </c:pt>
                <c:pt idx="54430">
                  <c:v>-2.8525000000000063</c:v>
                </c:pt>
                <c:pt idx="54431">
                  <c:v>-2.8505000000000109</c:v>
                </c:pt>
                <c:pt idx="54432">
                  <c:v>-2.8485000000000014</c:v>
                </c:pt>
                <c:pt idx="54433">
                  <c:v>-2.846500000000006</c:v>
                </c:pt>
                <c:pt idx="54434">
                  <c:v>-2.8445000000000107</c:v>
                </c:pt>
                <c:pt idx="54435">
                  <c:v>-2.8425000000000011</c:v>
                </c:pt>
                <c:pt idx="54436">
                  <c:v>-2.8405000000000058</c:v>
                </c:pt>
                <c:pt idx="54437">
                  <c:v>-2.8385000000000105</c:v>
                </c:pt>
                <c:pt idx="54438">
                  <c:v>-2.8365000000000009</c:v>
                </c:pt>
                <c:pt idx="54439">
                  <c:v>-2.8345000000000056</c:v>
                </c:pt>
                <c:pt idx="54440">
                  <c:v>-2.8325000000000102</c:v>
                </c:pt>
                <c:pt idx="54441">
                  <c:v>-2.8305000000000007</c:v>
                </c:pt>
                <c:pt idx="54442">
                  <c:v>-2.8285000000000053</c:v>
                </c:pt>
                <c:pt idx="54443">
                  <c:v>-2.82650000000001</c:v>
                </c:pt>
                <c:pt idx="54444">
                  <c:v>-2.8245000000000005</c:v>
                </c:pt>
                <c:pt idx="54445">
                  <c:v>-2.8225000000000051</c:v>
                </c:pt>
                <c:pt idx="54446">
                  <c:v>-2.8205000000000098</c:v>
                </c:pt>
                <c:pt idx="54447">
                  <c:v>-2.8185000000000002</c:v>
                </c:pt>
                <c:pt idx="54448">
                  <c:v>-2.8165000000000049</c:v>
                </c:pt>
                <c:pt idx="54449">
                  <c:v>-2.8145000000000095</c:v>
                </c:pt>
                <c:pt idx="54450">
                  <c:v>-2.8125</c:v>
                </c:pt>
                <c:pt idx="54451">
                  <c:v>-2.8105000000000047</c:v>
                </c:pt>
                <c:pt idx="54452">
                  <c:v>-2.8085000000000093</c:v>
                </c:pt>
                <c:pt idx="54453">
                  <c:v>-2.8064999999999998</c:v>
                </c:pt>
                <c:pt idx="54454">
                  <c:v>-2.8045000000000044</c:v>
                </c:pt>
                <c:pt idx="54455">
                  <c:v>-2.8025000000000091</c:v>
                </c:pt>
                <c:pt idx="54456">
                  <c:v>-2.8004999999999995</c:v>
                </c:pt>
                <c:pt idx="54457">
                  <c:v>-2.7985000000000042</c:v>
                </c:pt>
                <c:pt idx="54458">
                  <c:v>-2.7965000000000089</c:v>
                </c:pt>
                <c:pt idx="54459">
                  <c:v>-2.7944999999999993</c:v>
                </c:pt>
                <c:pt idx="54460">
                  <c:v>-2.792500000000004</c:v>
                </c:pt>
                <c:pt idx="54461">
                  <c:v>-2.7905000000000086</c:v>
                </c:pt>
                <c:pt idx="54462">
                  <c:v>-2.7884999999999991</c:v>
                </c:pt>
                <c:pt idx="54463">
                  <c:v>-2.7865000000000038</c:v>
                </c:pt>
                <c:pt idx="54464">
                  <c:v>-2.7845000000000084</c:v>
                </c:pt>
                <c:pt idx="54465">
                  <c:v>-2.7824999999999989</c:v>
                </c:pt>
                <c:pt idx="54466">
                  <c:v>-2.7805000000000035</c:v>
                </c:pt>
                <c:pt idx="54467">
                  <c:v>-2.7785000000000082</c:v>
                </c:pt>
                <c:pt idx="54468">
                  <c:v>-2.7764999999999986</c:v>
                </c:pt>
                <c:pt idx="54469">
                  <c:v>-2.7745000000000033</c:v>
                </c:pt>
                <c:pt idx="54470">
                  <c:v>-2.772500000000008</c:v>
                </c:pt>
                <c:pt idx="54471">
                  <c:v>-2.7705000000000126</c:v>
                </c:pt>
                <c:pt idx="54472">
                  <c:v>-2.7685000000000031</c:v>
                </c:pt>
                <c:pt idx="54473">
                  <c:v>-2.7665000000000077</c:v>
                </c:pt>
                <c:pt idx="54474">
                  <c:v>-2.7645000000000124</c:v>
                </c:pt>
                <c:pt idx="54475">
                  <c:v>-2.7625000000000028</c:v>
                </c:pt>
                <c:pt idx="54476">
                  <c:v>-2.7605000000000075</c:v>
                </c:pt>
                <c:pt idx="54477">
                  <c:v>-2.7585000000000122</c:v>
                </c:pt>
                <c:pt idx="54478">
                  <c:v>-2.7565000000000026</c:v>
                </c:pt>
                <c:pt idx="54479">
                  <c:v>-2.7545000000000073</c:v>
                </c:pt>
                <c:pt idx="54480">
                  <c:v>-2.7525000000000119</c:v>
                </c:pt>
                <c:pt idx="54481">
                  <c:v>-2.7505000000000024</c:v>
                </c:pt>
                <c:pt idx="54482">
                  <c:v>-2.748500000000007</c:v>
                </c:pt>
                <c:pt idx="54483">
                  <c:v>-2.7465000000000117</c:v>
                </c:pt>
                <c:pt idx="54484">
                  <c:v>-2.7445000000000022</c:v>
                </c:pt>
                <c:pt idx="54485">
                  <c:v>-2.7425000000000068</c:v>
                </c:pt>
                <c:pt idx="54486">
                  <c:v>-2.7405000000000115</c:v>
                </c:pt>
                <c:pt idx="54487">
                  <c:v>-2.7385000000000019</c:v>
                </c:pt>
                <c:pt idx="54488">
                  <c:v>-2.7365000000000066</c:v>
                </c:pt>
                <c:pt idx="54489">
                  <c:v>-2.7345000000000113</c:v>
                </c:pt>
                <c:pt idx="54490">
                  <c:v>-2.7325000000000017</c:v>
                </c:pt>
                <c:pt idx="54491">
                  <c:v>-2.7305000000000064</c:v>
                </c:pt>
                <c:pt idx="54492">
                  <c:v>-2.728500000000011</c:v>
                </c:pt>
                <c:pt idx="54493">
                  <c:v>-2.7265000000000015</c:v>
                </c:pt>
                <c:pt idx="54494">
                  <c:v>-2.7245000000000061</c:v>
                </c:pt>
                <c:pt idx="54495">
                  <c:v>-2.7225000000000108</c:v>
                </c:pt>
                <c:pt idx="54496">
                  <c:v>-2.7205000000000013</c:v>
                </c:pt>
                <c:pt idx="54497">
                  <c:v>-2.7185000000000059</c:v>
                </c:pt>
                <c:pt idx="54498">
                  <c:v>-2.7165000000000106</c:v>
                </c:pt>
                <c:pt idx="54499">
                  <c:v>-2.714500000000001</c:v>
                </c:pt>
                <c:pt idx="54500">
                  <c:v>-2.7125000000000057</c:v>
                </c:pt>
                <c:pt idx="54501">
                  <c:v>-2.7105000000000103</c:v>
                </c:pt>
                <c:pt idx="54502">
                  <c:v>-2.7085000000000008</c:v>
                </c:pt>
                <c:pt idx="54503">
                  <c:v>-2.7065000000000055</c:v>
                </c:pt>
                <c:pt idx="54504">
                  <c:v>-2.7045000000000101</c:v>
                </c:pt>
                <c:pt idx="54505">
                  <c:v>-2.7025000000000006</c:v>
                </c:pt>
                <c:pt idx="54506">
                  <c:v>-2.7005000000000052</c:v>
                </c:pt>
                <c:pt idx="54507">
                  <c:v>-2.6985000000000099</c:v>
                </c:pt>
                <c:pt idx="54508">
                  <c:v>-2.6965000000000003</c:v>
                </c:pt>
                <c:pt idx="54509">
                  <c:v>-2.694500000000005</c:v>
                </c:pt>
                <c:pt idx="54510">
                  <c:v>-2.6925000000000097</c:v>
                </c:pt>
                <c:pt idx="54511">
                  <c:v>-2.6905000000000001</c:v>
                </c:pt>
                <c:pt idx="54512">
                  <c:v>-2.6885000000000048</c:v>
                </c:pt>
                <c:pt idx="54513">
                  <c:v>-2.6865000000000094</c:v>
                </c:pt>
                <c:pt idx="54514">
                  <c:v>-2.6844999999999999</c:v>
                </c:pt>
                <c:pt idx="54515">
                  <c:v>-2.6825000000000045</c:v>
                </c:pt>
                <c:pt idx="54516">
                  <c:v>-2.6805000000000092</c:v>
                </c:pt>
                <c:pt idx="54517">
                  <c:v>-2.6784999999999997</c:v>
                </c:pt>
                <c:pt idx="54518">
                  <c:v>-2.6765000000000043</c:v>
                </c:pt>
                <c:pt idx="54519">
                  <c:v>-2.674500000000009</c:v>
                </c:pt>
                <c:pt idx="54520">
                  <c:v>-2.6724999999999994</c:v>
                </c:pt>
                <c:pt idx="54521">
                  <c:v>-2.6705000000000041</c:v>
                </c:pt>
                <c:pt idx="54522">
                  <c:v>-2.6685000000000088</c:v>
                </c:pt>
                <c:pt idx="54523">
                  <c:v>-2.6664999999999992</c:v>
                </c:pt>
                <c:pt idx="54524">
                  <c:v>-2.6645000000000039</c:v>
                </c:pt>
                <c:pt idx="54525">
                  <c:v>-2.6625000000000085</c:v>
                </c:pt>
                <c:pt idx="54526">
                  <c:v>-2.660499999999999</c:v>
                </c:pt>
                <c:pt idx="54527">
                  <c:v>-2.6585000000000036</c:v>
                </c:pt>
                <c:pt idx="54528">
                  <c:v>-2.6565000000000083</c:v>
                </c:pt>
                <c:pt idx="54529">
                  <c:v>-2.6544999999999987</c:v>
                </c:pt>
                <c:pt idx="54530">
                  <c:v>-2.6525000000000034</c:v>
                </c:pt>
                <c:pt idx="54531">
                  <c:v>-2.6505000000000081</c:v>
                </c:pt>
                <c:pt idx="54532">
                  <c:v>-2.6485000000000127</c:v>
                </c:pt>
                <c:pt idx="54533">
                  <c:v>-2.6465000000000032</c:v>
                </c:pt>
                <c:pt idx="54534">
                  <c:v>-2.6445000000000078</c:v>
                </c:pt>
                <c:pt idx="54535">
                  <c:v>-2.6425000000000125</c:v>
                </c:pt>
                <c:pt idx="54536">
                  <c:v>-2.640500000000003</c:v>
                </c:pt>
                <c:pt idx="54537">
                  <c:v>-2.6385000000000076</c:v>
                </c:pt>
                <c:pt idx="54538">
                  <c:v>-2.6365000000000123</c:v>
                </c:pt>
                <c:pt idx="54539">
                  <c:v>-2.6345000000000027</c:v>
                </c:pt>
                <c:pt idx="54540">
                  <c:v>-2.6325000000000074</c:v>
                </c:pt>
                <c:pt idx="54541">
                  <c:v>-2.6305000000000121</c:v>
                </c:pt>
                <c:pt idx="54542">
                  <c:v>-2.6285000000000025</c:v>
                </c:pt>
                <c:pt idx="54543">
                  <c:v>-2.6265000000000072</c:v>
                </c:pt>
                <c:pt idx="54544">
                  <c:v>-2.6245000000000118</c:v>
                </c:pt>
                <c:pt idx="54545">
                  <c:v>-2.6225000000000023</c:v>
                </c:pt>
                <c:pt idx="54546">
                  <c:v>-2.6205000000000069</c:v>
                </c:pt>
                <c:pt idx="54547">
                  <c:v>-2.6185000000000116</c:v>
                </c:pt>
                <c:pt idx="54548">
                  <c:v>-2.616500000000002</c:v>
                </c:pt>
                <c:pt idx="54549">
                  <c:v>-2.6145000000000067</c:v>
                </c:pt>
                <c:pt idx="54550">
                  <c:v>-2.6125000000000114</c:v>
                </c:pt>
                <c:pt idx="54551">
                  <c:v>-2.6105000000000018</c:v>
                </c:pt>
                <c:pt idx="54552">
                  <c:v>-2.6085000000000065</c:v>
                </c:pt>
                <c:pt idx="54553">
                  <c:v>-2.6065000000000111</c:v>
                </c:pt>
                <c:pt idx="54554">
                  <c:v>-2.6045000000000016</c:v>
                </c:pt>
                <c:pt idx="54555">
                  <c:v>-2.6025000000000063</c:v>
                </c:pt>
                <c:pt idx="54556">
                  <c:v>-2.6005000000000109</c:v>
                </c:pt>
                <c:pt idx="54557">
                  <c:v>-2.5985000000000014</c:v>
                </c:pt>
                <c:pt idx="54558">
                  <c:v>-2.596500000000006</c:v>
                </c:pt>
                <c:pt idx="54559">
                  <c:v>-2.5945000000000107</c:v>
                </c:pt>
                <c:pt idx="54560">
                  <c:v>-2.5925000000000011</c:v>
                </c:pt>
                <c:pt idx="54561">
                  <c:v>-2.5905000000000058</c:v>
                </c:pt>
                <c:pt idx="54562">
                  <c:v>-2.5885000000000105</c:v>
                </c:pt>
                <c:pt idx="54563">
                  <c:v>-2.5865000000000009</c:v>
                </c:pt>
                <c:pt idx="54564">
                  <c:v>-2.5845000000000056</c:v>
                </c:pt>
                <c:pt idx="54565">
                  <c:v>-2.5825000000000102</c:v>
                </c:pt>
                <c:pt idx="54566">
                  <c:v>-2.5805000000000007</c:v>
                </c:pt>
                <c:pt idx="54567">
                  <c:v>-2.5785000000000053</c:v>
                </c:pt>
                <c:pt idx="54568">
                  <c:v>-2.57650000000001</c:v>
                </c:pt>
                <c:pt idx="54569">
                  <c:v>-2.5745000000000005</c:v>
                </c:pt>
                <c:pt idx="54570">
                  <c:v>-2.5725000000000051</c:v>
                </c:pt>
                <c:pt idx="54571">
                  <c:v>-2.5705000000000098</c:v>
                </c:pt>
                <c:pt idx="54572">
                  <c:v>-2.5685000000000002</c:v>
                </c:pt>
                <c:pt idx="54573">
                  <c:v>-2.5665000000000049</c:v>
                </c:pt>
                <c:pt idx="54574">
                  <c:v>-2.5645000000000095</c:v>
                </c:pt>
                <c:pt idx="54575">
                  <c:v>-2.5625</c:v>
                </c:pt>
                <c:pt idx="54576">
                  <c:v>-2.5605000000000047</c:v>
                </c:pt>
                <c:pt idx="54577">
                  <c:v>-2.5585000000000093</c:v>
                </c:pt>
                <c:pt idx="54578">
                  <c:v>-2.5564999999999998</c:v>
                </c:pt>
                <c:pt idx="54579">
                  <c:v>-2.5545000000000044</c:v>
                </c:pt>
                <c:pt idx="54580">
                  <c:v>-2.5525000000000091</c:v>
                </c:pt>
                <c:pt idx="54581">
                  <c:v>-2.5504999999999995</c:v>
                </c:pt>
                <c:pt idx="54582">
                  <c:v>-2.5485000000000042</c:v>
                </c:pt>
                <c:pt idx="54583">
                  <c:v>-2.5465000000000089</c:v>
                </c:pt>
                <c:pt idx="54584">
                  <c:v>-2.5444999999999993</c:v>
                </c:pt>
                <c:pt idx="54585">
                  <c:v>-2.542500000000004</c:v>
                </c:pt>
                <c:pt idx="54586">
                  <c:v>-2.5405000000000086</c:v>
                </c:pt>
                <c:pt idx="54587">
                  <c:v>-2.5384999999999991</c:v>
                </c:pt>
                <c:pt idx="54588">
                  <c:v>-2.5365000000000038</c:v>
                </c:pt>
                <c:pt idx="54589">
                  <c:v>-2.5345000000000084</c:v>
                </c:pt>
                <c:pt idx="54590">
                  <c:v>-2.5324999999999989</c:v>
                </c:pt>
                <c:pt idx="54591">
                  <c:v>-2.5305000000000035</c:v>
                </c:pt>
                <c:pt idx="54592">
                  <c:v>-2.5285000000000082</c:v>
                </c:pt>
                <c:pt idx="54593">
                  <c:v>-2.5264999999999986</c:v>
                </c:pt>
                <c:pt idx="54594">
                  <c:v>-2.5245000000000033</c:v>
                </c:pt>
                <c:pt idx="54595">
                  <c:v>-2.522500000000008</c:v>
                </c:pt>
                <c:pt idx="54596">
                  <c:v>-2.5205000000000126</c:v>
                </c:pt>
                <c:pt idx="54597">
                  <c:v>-2.5185000000000031</c:v>
                </c:pt>
                <c:pt idx="54598">
                  <c:v>-2.5165000000000077</c:v>
                </c:pt>
                <c:pt idx="54599">
                  <c:v>-2.5145000000000124</c:v>
                </c:pt>
                <c:pt idx="54600">
                  <c:v>-2.5125000000000028</c:v>
                </c:pt>
                <c:pt idx="54601">
                  <c:v>-2.5105000000000075</c:v>
                </c:pt>
                <c:pt idx="54602">
                  <c:v>-2.5085000000000122</c:v>
                </c:pt>
                <c:pt idx="54603">
                  <c:v>-2.5065000000000026</c:v>
                </c:pt>
                <c:pt idx="54604">
                  <c:v>-2.5045000000000073</c:v>
                </c:pt>
                <c:pt idx="54605">
                  <c:v>-2.5025000000000119</c:v>
                </c:pt>
                <c:pt idx="54606">
                  <c:v>-2.5005000000000024</c:v>
                </c:pt>
                <c:pt idx="54607">
                  <c:v>-2.498500000000007</c:v>
                </c:pt>
                <c:pt idx="54608">
                  <c:v>-2.4965000000000117</c:v>
                </c:pt>
                <c:pt idx="54609">
                  <c:v>-2.4945000000000022</c:v>
                </c:pt>
                <c:pt idx="54610">
                  <c:v>-2.4925000000000068</c:v>
                </c:pt>
                <c:pt idx="54611">
                  <c:v>-2.4905000000000115</c:v>
                </c:pt>
                <c:pt idx="54612">
                  <c:v>-2.4885000000000019</c:v>
                </c:pt>
                <c:pt idx="54613">
                  <c:v>-2.4865000000000066</c:v>
                </c:pt>
                <c:pt idx="54614">
                  <c:v>-2.4845000000000113</c:v>
                </c:pt>
                <c:pt idx="54615">
                  <c:v>-2.4825000000000017</c:v>
                </c:pt>
                <c:pt idx="54616">
                  <c:v>-2.4805000000000064</c:v>
                </c:pt>
                <c:pt idx="54617">
                  <c:v>-2.478500000000011</c:v>
                </c:pt>
                <c:pt idx="54618">
                  <c:v>-2.4765000000000015</c:v>
                </c:pt>
                <c:pt idx="54619">
                  <c:v>-2.4745000000000061</c:v>
                </c:pt>
                <c:pt idx="54620">
                  <c:v>-2.4725000000000108</c:v>
                </c:pt>
                <c:pt idx="54621">
                  <c:v>-2.4705000000000013</c:v>
                </c:pt>
                <c:pt idx="54622">
                  <c:v>-2.4685000000000059</c:v>
                </c:pt>
                <c:pt idx="54623">
                  <c:v>-2.4665000000000106</c:v>
                </c:pt>
                <c:pt idx="54624">
                  <c:v>-2.464500000000001</c:v>
                </c:pt>
                <c:pt idx="54625">
                  <c:v>-2.4625000000000057</c:v>
                </c:pt>
                <c:pt idx="54626">
                  <c:v>-2.4605000000000103</c:v>
                </c:pt>
                <c:pt idx="54627">
                  <c:v>-2.4585000000000008</c:v>
                </c:pt>
                <c:pt idx="54628">
                  <c:v>-2.4565000000000055</c:v>
                </c:pt>
                <c:pt idx="54629">
                  <c:v>-2.4545000000000101</c:v>
                </c:pt>
                <c:pt idx="54630">
                  <c:v>-2.4525000000000006</c:v>
                </c:pt>
                <c:pt idx="54631">
                  <c:v>-2.4505000000000052</c:v>
                </c:pt>
                <c:pt idx="54632">
                  <c:v>-2.4485000000000099</c:v>
                </c:pt>
                <c:pt idx="54633">
                  <c:v>-2.4465000000000003</c:v>
                </c:pt>
                <c:pt idx="54634">
                  <c:v>-2.444500000000005</c:v>
                </c:pt>
                <c:pt idx="54635">
                  <c:v>-2.4425000000000097</c:v>
                </c:pt>
                <c:pt idx="54636">
                  <c:v>-2.4405000000000001</c:v>
                </c:pt>
                <c:pt idx="54637">
                  <c:v>-2.4385000000000048</c:v>
                </c:pt>
                <c:pt idx="54638">
                  <c:v>-2.4365000000000094</c:v>
                </c:pt>
                <c:pt idx="54639">
                  <c:v>-2.4344999999999999</c:v>
                </c:pt>
                <c:pt idx="54640">
                  <c:v>-2.4325000000000045</c:v>
                </c:pt>
                <c:pt idx="54641">
                  <c:v>-2.4305000000000092</c:v>
                </c:pt>
                <c:pt idx="54642">
                  <c:v>-2.4284999999999997</c:v>
                </c:pt>
                <c:pt idx="54643">
                  <c:v>-2.4265000000000043</c:v>
                </c:pt>
                <c:pt idx="54644">
                  <c:v>-2.424500000000009</c:v>
                </c:pt>
                <c:pt idx="54645">
                  <c:v>-2.4224999999999994</c:v>
                </c:pt>
                <c:pt idx="54646">
                  <c:v>-2.4205000000000041</c:v>
                </c:pt>
                <c:pt idx="54647">
                  <c:v>-2.4185000000000088</c:v>
                </c:pt>
                <c:pt idx="54648">
                  <c:v>-2.4164999999999992</c:v>
                </c:pt>
                <c:pt idx="54649">
                  <c:v>-2.4145000000000039</c:v>
                </c:pt>
                <c:pt idx="54650">
                  <c:v>-2.4125000000000085</c:v>
                </c:pt>
                <c:pt idx="54651">
                  <c:v>-2.410499999999999</c:v>
                </c:pt>
                <c:pt idx="54652">
                  <c:v>-2.4085000000000036</c:v>
                </c:pt>
                <c:pt idx="54653">
                  <c:v>-2.4065000000000083</c:v>
                </c:pt>
                <c:pt idx="54654">
                  <c:v>-2.4044999999999987</c:v>
                </c:pt>
                <c:pt idx="54655">
                  <c:v>-2.4025000000000034</c:v>
                </c:pt>
                <c:pt idx="54656">
                  <c:v>-2.4005000000000081</c:v>
                </c:pt>
                <c:pt idx="54657">
                  <c:v>-2.3985000000000127</c:v>
                </c:pt>
                <c:pt idx="54658">
                  <c:v>-2.3965000000000032</c:v>
                </c:pt>
                <c:pt idx="54659">
                  <c:v>-2.3945000000000078</c:v>
                </c:pt>
                <c:pt idx="54660">
                  <c:v>-2.3925000000000125</c:v>
                </c:pt>
                <c:pt idx="54661">
                  <c:v>-2.390500000000003</c:v>
                </c:pt>
                <c:pt idx="54662">
                  <c:v>-2.3885000000000076</c:v>
                </c:pt>
                <c:pt idx="54663">
                  <c:v>-2.3865000000000123</c:v>
                </c:pt>
                <c:pt idx="54664">
                  <c:v>-2.3845000000000027</c:v>
                </c:pt>
                <c:pt idx="54665">
                  <c:v>-2.3825000000000074</c:v>
                </c:pt>
                <c:pt idx="54666">
                  <c:v>-2.3805000000000121</c:v>
                </c:pt>
                <c:pt idx="54667">
                  <c:v>-2.3785000000000025</c:v>
                </c:pt>
                <c:pt idx="54668">
                  <c:v>-2.3765000000000072</c:v>
                </c:pt>
                <c:pt idx="54669">
                  <c:v>-2.3745000000000118</c:v>
                </c:pt>
                <c:pt idx="54670">
                  <c:v>-2.3725000000000023</c:v>
                </c:pt>
                <c:pt idx="54671">
                  <c:v>-2.3705000000000069</c:v>
                </c:pt>
                <c:pt idx="54672">
                  <c:v>-2.3685000000000116</c:v>
                </c:pt>
                <c:pt idx="54673">
                  <c:v>-2.366500000000002</c:v>
                </c:pt>
                <c:pt idx="54674">
                  <c:v>-2.3645000000000067</c:v>
                </c:pt>
                <c:pt idx="54675">
                  <c:v>-2.3625000000000114</c:v>
                </c:pt>
                <c:pt idx="54676">
                  <c:v>-2.3605000000000018</c:v>
                </c:pt>
                <c:pt idx="54677">
                  <c:v>-2.3585000000000065</c:v>
                </c:pt>
                <c:pt idx="54678">
                  <c:v>-2.3565000000000111</c:v>
                </c:pt>
                <c:pt idx="54679">
                  <c:v>-2.3545000000000016</c:v>
                </c:pt>
                <c:pt idx="54680">
                  <c:v>-2.3525000000000063</c:v>
                </c:pt>
                <c:pt idx="54681">
                  <c:v>-2.3505000000000109</c:v>
                </c:pt>
                <c:pt idx="54682">
                  <c:v>-2.3485000000000014</c:v>
                </c:pt>
                <c:pt idx="54683">
                  <c:v>-2.346500000000006</c:v>
                </c:pt>
                <c:pt idx="54684">
                  <c:v>-2.3445000000000107</c:v>
                </c:pt>
                <c:pt idx="54685">
                  <c:v>-2.3425000000000011</c:v>
                </c:pt>
                <c:pt idx="54686">
                  <c:v>-2.3405000000000058</c:v>
                </c:pt>
                <c:pt idx="54687">
                  <c:v>-2.3385000000000105</c:v>
                </c:pt>
                <c:pt idx="54688">
                  <c:v>-2.3365000000000009</c:v>
                </c:pt>
                <c:pt idx="54689">
                  <c:v>-2.3345000000000056</c:v>
                </c:pt>
                <c:pt idx="54690">
                  <c:v>-2.3325000000000102</c:v>
                </c:pt>
                <c:pt idx="54691">
                  <c:v>-2.3305000000000007</c:v>
                </c:pt>
                <c:pt idx="54692">
                  <c:v>-2.3285000000000053</c:v>
                </c:pt>
                <c:pt idx="54693">
                  <c:v>-2.32650000000001</c:v>
                </c:pt>
                <c:pt idx="54694">
                  <c:v>-2.3245000000000005</c:v>
                </c:pt>
                <c:pt idx="54695">
                  <c:v>-2.3225000000000051</c:v>
                </c:pt>
                <c:pt idx="54696">
                  <c:v>-2.3205000000000098</c:v>
                </c:pt>
                <c:pt idx="54697">
                  <c:v>-2.3185000000000002</c:v>
                </c:pt>
                <c:pt idx="54698">
                  <c:v>-2.3165000000000049</c:v>
                </c:pt>
                <c:pt idx="54699">
                  <c:v>-2.3145000000000095</c:v>
                </c:pt>
                <c:pt idx="54700">
                  <c:v>-2.3125</c:v>
                </c:pt>
                <c:pt idx="54701">
                  <c:v>-2.3105000000000047</c:v>
                </c:pt>
                <c:pt idx="54702">
                  <c:v>-2.3085000000000093</c:v>
                </c:pt>
                <c:pt idx="54703">
                  <c:v>-2.3064999999999998</c:v>
                </c:pt>
                <c:pt idx="54704">
                  <c:v>-2.3045000000000044</c:v>
                </c:pt>
                <c:pt idx="54705">
                  <c:v>-2.3025000000000091</c:v>
                </c:pt>
                <c:pt idx="54706">
                  <c:v>-2.3004999999999995</c:v>
                </c:pt>
                <c:pt idx="54707">
                  <c:v>-2.2985000000000042</c:v>
                </c:pt>
                <c:pt idx="54708">
                  <c:v>-2.2965000000000089</c:v>
                </c:pt>
                <c:pt idx="54709">
                  <c:v>-2.2944999999999993</c:v>
                </c:pt>
                <c:pt idx="54710">
                  <c:v>-2.292500000000004</c:v>
                </c:pt>
                <c:pt idx="54711">
                  <c:v>-2.2905000000000086</c:v>
                </c:pt>
                <c:pt idx="54712">
                  <c:v>-2.2884999999999991</c:v>
                </c:pt>
                <c:pt idx="54713">
                  <c:v>-2.2865000000000038</c:v>
                </c:pt>
                <c:pt idx="54714">
                  <c:v>-2.2845000000000084</c:v>
                </c:pt>
                <c:pt idx="54715">
                  <c:v>-2.2824999999999989</c:v>
                </c:pt>
                <c:pt idx="54716">
                  <c:v>-2.2805000000000035</c:v>
                </c:pt>
                <c:pt idx="54717">
                  <c:v>-2.2785000000000082</c:v>
                </c:pt>
                <c:pt idx="54718">
                  <c:v>-2.2764999999999986</c:v>
                </c:pt>
                <c:pt idx="54719">
                  <c:v>-2.2745000000000033</c:v>
                </c:pt>
                <c:pt idx="54720">
                  <c:v>-2.272500000000008</c:v>
                </c:pt>
                <c:pt idx="54721">
                  <c:v>-2.2705000000000126</c:v>
                </c:pt>
                <c:pt idx="54722">
                  <c:v>-2.2685000000000031</c:v>
                </c:pt>
                <c:pt idx="54723">
                  <c:v>-2.2665000000000077</c:v>
                </c:pt>
                <c:pt idx="54724">
                  <c:v>-2.2645000000000124</c:v>
                </c:pt>
                <c:pt idx="54725">
                  <c:v>-2.2625000000000028</c:v>
                </c:pt>
                <c:pt idx="54726">
                  <c:v>-2.2605000000000075</c:v>
                </c:pt>
                <c:pt idx="54727">
                  <c:v>-2.2585000000000122</c:v>
                </c:pt>
                <c:pt idx="54728">
                  <c:v>-2.2565000000000026</c:v>
                </c:pt>
                <c:pt idx="54729">
                  <c:v>-2.2545000000000073</c:v>
                </c:pt>
                <c:pt idx="54730">
                  <c:v>-2.2525000000000119</c:v>
                </c:pt>
                <c:pt idx="54731">
                  <c:v>-2.2505000000000024</c:v>
                </c:pt>
                <c:pt idx="54732">
                  <c:v>-2.248500000000007</c:v>
                </c:pt>
                <c:pt idx="54733">
                  <c:v>-2.2465000000000117</c:v>
                </c:pt>
                <c:pt idx="54734">
                  <c:v>-2.2445000000000022</c:v>
                </c:pt>
                <c:pt idx="54735">
                  <c:v>-2.2425000000000068</c:v>
                </c:pt>
                <c:pt idx="54736">
                  <c:v>-2.2405000000000115</c:v>
                </c:pt>
                <c:pt idx="54737">
                  <c:v>-2.2385000000000019</c:v>
                </c:pt>
                <c:pt idx="54738">
                  <c:v>-2.2365000000000066</c:v>
                </c:pt>
                <c:pt idx="54739">
                  <c:v>-2.2345000000000113</c:v>
                </c:pt>
                <c:pt idx="54740">
                  <c:v>-2.2325000000000017</c:v>
                </c:pt>
                <c:pt idx="54741">
                  <c:v>-2.2305000000000064</c:v>
                </c:pt>
                <c:pt idx="54742">
                  <c:v>-2.228500000000011</c:v>
                </c:pt>
                <c:pt idx="54743">
                  <c:v>-2.2265000000000015</c:v>
                </c:pt>
                <c:pt idx="54744">
                  <c:v>-2.2245000000000061</c:v>
                </c:pt>
                <c:pt idx="54745">
                  <c:v>-2.2225000000000108</c:v>
                </c:pt>
                <c:pt idx="54746">
                  <c:v>-2.2205000000000013</c:v>
                </c:pt>
                <c:pt idx="54747">
                  <c:v>-2.2185000000000059</c:v>
                </c:pt>
                <c:pt idx="54748">
                  <c:v>-2.2165000000000106</c:v>
                </c:pt>
                <c:pt idx="54749">
                  <c:v>-2.214500000000001</c:v>
                </c:pt>
                <c:pt idx="54750">
                  <c:v>-2.2125000000000057</c:v>
                </c:pt>
                <c:pt idx="54751">
                  <c:v>-2.2105000000000103</c:v>
                </c:pt>
                <c:pt idx="54752">
                  <c:v>-2.2085000000000008</c:v>
                </c:pt>
                <c:pt idx="54753">
                  <c:v>-2.2065000000000055</c:v>
                </c:pt>
                <c:pt idx="54754">
                  <c:v>-2.2045000000000101</c:v>
                </c:pt>
                <c:pt idx="54755">
                  <c:v>-2.2025000000000006</c:v>
                </c:pt>
                <c:pt idx="54756">
                  <c:v>-2.2005000000000052</c:v>
                </c:pt>
                <c:pt idx="54757">
                  <c:v>-2.1985000000000099</c:v>
                </c:pt>
                <c:pt idx="54758">
                  <c:v>-2.1965000000000003</c:v>
                </c:pt>
                <c:pt idx="54759">
                  <c:v>-2.194500000000005</c:v>
                </c:pt>
                <c:pt idx="54760">
                  <c:v>-2.1925000000000097</c:v>
                </c:pt>
                <c:pt idx="54761">
                  <c:v>-2.1905000000000001</c:v>
                </c:pt>
                <c:pt idx="54762">
                  <c:v>-2.1885000000000048</c:v>
                </c:pt>
                <c:pt idx="54763">
                  <c:v>-2.1865000000000094</c:v>
                </c:pt>
                <c:pt idx="54764">
                  <c:v>-2.1844999999999999</c:v>
                </c:pt>
                <c:pt idx="54765">
                  <c:v>-2.1825000000000045</c:v>
                </c:pt>
                <c:pt idx="54766">
                  <c:v>-2.1805000000000092</c:v>
                </c:pt>
                <c:pt idx="54767">
                  <c:v>-2.1784999999999997</c:v>
                </c:pt>
                <c:pt idx="54768">
                  <c:v>-2.1765000000000043</c:v>
                </c:pt>
                <c:pt idx="54769">
                  <c:v>-2.174500000000009</c:v>
                </c:pt>
                <c:pt idx="54770">
                  <c:v>-2.1724999999999994</c:v>
                </c:pt>
                <c:pt idx="54771">
                  <c:v>-2.1705000000000041</c:v>
                </c:pt>
                <c:pt idx="54772">
                  <c:v>-2.1685000000000088</c:v>
                </c:pt>
                <c:pt idx="54773">
                  <c:v>-2.1664999999999992</c:v>
                </c:pt>
                <c:pt idx="54774">
                  <c:v>-2.1645000000000039</c:v>
                </c:pt>
                <c:pt idx="54775">
                  <c:v>-2.1625000000000085</c:v>
                </c:pt>
                <c:pt idx="54776">
                  <c:v>-2.160499999999999</c:v>
                </c:pt>
                <c:pt idx="54777">
                  <c:v>-2.1585000000000036</c:v>
                </c:pt>
                <c:pt idx="54778">
                  <c:v>-2.1565000000000083</c:v>
                </c:pt>
                <c:pt idx="54779">
                  <c:v>-2.1544999999999987</c:v>
                </c:pt>
                <c:pt idx="54780">
                  <c:v>-2.1525000000000034</c:v>
                </c:pt>
                <c:pt idx="54781">
                  <c:v>-2.1505000000000081</c:v>
                </c:pt>
                <c:pt idx="54782">
                  <c:v>-2.1485000000000127</c:v>
                </c:pt>
                <c:pt idx="54783">
                  <c:v>-2.1465000000000032</c:v>
                </c:pt>
                <c:pt idx="54784">
                  <c:v>-2.1445000000000078</c:v>
                </c:pt>
                <c:pt idx="54785">
                  <c:v>-2.1425000000000125</c:v>
                </c:pt>
                <c:pt idx="54786">
                  <c:v>-2.140500000000003</c:v>
                </c:pt>
                <c:pt idx="54787">
                  <c:v>-2.1385000000000076</c:v>
                </c:pt>
                <c:pt idx="54788">
                  <c:v>-2.1365000000000123</c:v>
                </c:pt>
                <c:pt idx="54789">
                  <c:v>-2.1345000000000027</c:v>
                </c:pt>
                <c:pt idx="54790">
                  <c:v>-2.1325000000000074</c:v>
                </c:pt>
                <c:pt idx="54791">
                  <c:v>-2.1305000000000121</c:v>
                </c:pt>
                <c:pt idx="54792">
                  <c:v>-2.1285000000000025</c:v>
                </c:pt>
                <c:pt idx="54793">
                  <c:v>-2.1265000000000072</c:v>
                </c:pt>
                <c:pt idx="54794">
                  <c:v>-2.1245000000000118</c:v>
                </c:pt>
                <c:pt idx="54795">
                  <c:v>-2.1225000000000023</c:v>
                </c:pt>
                <c:pt idx="54796">
                  <c:v>-2.1205000000000069</c:v>
                </c:pt>
                <c:pt idx="54797">
                  <c:v>-2.1185000000000116</c:v>
                </c:pt>
                <c:pt idx="54798">
                  <c:v>-2.116500000000002</c:v>
                </c:pt>
                <c:pt idx="54799">
                  <c:v>-2.1145000000000067</c:v>
                </c:pt>
                <c:pt idx="54800">
                  <c:v>-2.1125000000000114</c:v>
                </c:pt>
                <c:pt idx="54801">
                  <c:v>-2.1105000000000018</c:v>
                </c:pt>
                <c:pt idx="54802">
                  <c:v>-2.1085000000000065</c:v>
                </c:pt>
                <c:pt idx="54803">
                  <c:v>-2.1065000000000111</c:v>
                </c:pt>
                <c:pt idx="54804">
                  <c:v>-2.1045000000000016</c:v>
                </c:pt>
                <c:pt idx="54805">
                  <c:v>-2.1025000000000063</c:v>
                </c:pt>
                <c:pt idx="54806">
                  <c:v>-2.1005000000000109</c:v>
                </c:pt>
                <c:pt idx="54807">
                  <c:v>-2.0985000000000014</c:v>
                </c:pt>
                <c:pt idx="54808">
                  <c:v>-2.096500000000006</c:v>
                </c:pt>
                <c:pt idx="54809">
                  <c:v>-2.0945000000000107</c:v>
                </c:pt>
                <c:pt idx="54810">
                  <c:v>-2.0925000000000011</c:v>
                </c:pt>
                <c:pt idx="54811">
                  <c:v>-2.0905000000000058</c:v>
                </c:pt>
                <c:pt idx="54812">
                  <c:v>-2.0885000000000105</c:v>
                </c:pt>
                <c:pt idx="54813">
                  <c:v>-2.0865000000000009</c:v>
                </c:pt>
                <c:pt idx="54814">
                  <c:v>-2.0845000000000056</c:v>
                </c:pt>
                <c:pt idx="54815">
                  <c:v>-2.0825000000000102</c:v>
                </c:pt>
                <c:pt idx="54816">
                  <c:v>-2.0805000000000007</c:v>
                </c:pt>
                <c:pt idx="54817">
                  <c:v>-2.0785000000000053</c:v>
                </c:pt>
                <c:pt idx="54818">
                  <c:v>-2.07650000000001</c:v>
                </c:pt>
                <c:pt idx="54819">
                  <c:v>-2.0745000000000005</c:v>
                </c:pt>
                <c:pt idx="54820">
                  <c:v>-2.0725000000000051</c:v>
                </c:pt>
                <c:pt idx="54821">
                  <c:v>-2.0705000000000098</c:v>
                </c:pt>
                <c:pt idx="54822">
                  <c:v>-2.0685000000000002</c:v>
                </c:pt>
                <c:pt idx="54823">
                  <c:v>-2.0665000000000049</c:v>
                </c:pt>
                <c:pt idx="54824">
                  <c:v>-2.0645000000000095</c:v>
                </c:pt>
                <c:pt idx="54825">
                  <c:v>-2.0625</c:v>
                </c:pt>
                <c:pt idx="54826">
                  <c:v>-2.0605000000000047</c:v>
                </c:pt>
                <c:pt idx="54827">
                  <c:v>-2.0585000000000093</c:v>
                </c:pt>
                <c:pt idx="54828">
                  <c:v>-2.0564999999999998</c:v>
                </c:pt>
                <c:pt idx="54829">
                  <c:v>-2.0545000000000044</c:v>
                </c:pt>
                <c:pt idx="54830">
                  <c:v>-2.0525000000000091</c:v>
                </c:pt>
                <c:pt idx="54831">
                  <c:v>-2.0504999999999995</c:v>
                </c:pt>
                <c:pt idx="54832">
                  <c:v>-2.0485000000000042</c:v>
                </c:pt>
                <c:pt idx="54833">
                  <c:v>-2.0465000000000089</c:v>
                </c:pt>
                <c:pt idx="54834">
                  <c:v>-2.0444999999999993</c:v>
                </c:pt>
                <c:pt idx="54835">
                  <c:v>-2.042500000000004</c:v>
                </c:pt>
                <c:pt idx="54836">
                  <c:v>-2.0405000000000086</c:v>
                </c:pt>
                <c:pt idx="54837">
                  <c:v>-2.0384999999999991</c:v>
                </c:pt>
                <c:pt idx="54838">
                  <c:v>-2.0365000000000038</c:v>
                </c:pt>
                <c:pt idx="54839">
                  <c:v>-2.0345000000000084</c:v>
                </c:pt>
                <c:pt idx="54840">
                  <c:v>-2.0324999999999989</c:v>
                </c:pt>
                <c:pt idx="54841">
                  <c:v>-2.0305000000000035</c:v>
                </c:pt>
                <c:pt idx="54842">
                  <c:v>-2.0285000000000082</c:v>
                </c:pt>
                <c:pt idx="54843">
                  <c:v>-2.0264999999999986</c:v>
                </c:pt>
                <c:pt idx="54844">
                  <c:v>-2.0245000000000033</c:v>
                </c:pt>
                <c:pt idx="54845">
                  <c:v>-2.022500000000008</c:v>
                </c:pt>
                <c:pt idx="54846">
                  <c:v>-2.0205000000000126</c:v>
                </c:pt>
                <c:pt idx="54847">
                  <c:v>-2.0185000000000031</c:v>
                </c:pt>
                <c:pt idx="54848">
                  <c:v>-2.0165000000000077</c:v>
                </c:pt>
                <c:pt idx="54849">
                  <c:v>-2.0145000000000124</c:v>
                </c:pt>
                <c:pt idx="54850">
                  <c:v>-2.0125000000000028</c:v>
                </c:pt>
                <c:pt idx="54851">
                  <c:v>-2.0105000000000075</c:v>
                </c:pt>
                <c:pt idx="54852">
                  <c:v>-2.0085000000000122</c:v>
                </c:pt>
                <c:pt idx="54853">
                  <c:v>-2.0065000000000026</c:v>
                </c:pt>
                <c:pt idx="54854">
                  <c:v>-2.0045000000000073</c:v>
                </c:pt>
                <c:pt idx="54855">
                  <c:v>-2.0025000000000119</c:v>
                </c:pt>
                <c:pt idx="54856">
                  <c:v>-2.0005000000000024</c:v>
                </c:pt>
                <c:pt idx="54857">
                  <c:v>-1.998500000000007</c:v>
                </c:pt>
                <c:pt idx="54858">
                  <c:v>-1.9965000000000117</c:v>
                </c:pt>
                <c:pt idx="54859">
                  <c:v>-1.9945000000000022</c:v>
                </c:pt>
                <c:pt idx="54860">
                  <c:v>-1.9925000000000068</c:v>
                </c:pt>
                <c:pt idx="54861">
                  <c:v>-1.9905000000000115</c:v>
                </c:pt>
                <c:pt idx="54862">
                  <c:v>-1.9885000000000019</c:v>
                </c:pt>
                <c:pt idx="54863">
                  <c:v>-1.9865000000000066</c:v>
                </c:pt>
                <c:pt idx="54864">
                  <c:v>-1.9845000000000113</c:v>
                </c:pt>
                <c:pt idx="54865">
                  <c:v>-1.9825000000000017</c:v>
                </c:pt>
                <c:pt idx="54866">
                  <c:v>-1.9805000000000064</c:v>
                </c:pt>
                <c:pt idx="54867">
                  <c:v>-1.978500000000011</c:v>
                </c:pt>
                <c:pt idx="54868">
                  <c:v>-1.9765000000000015</c:v>
                </c:pt>
                <c:pt idx="54869">
                  <c:v>-1.9745000000000061</c:v>
                </c:pt>
                <c:pt idx="54870">
                  <c:v>-1.9725000000000108</c:v>
                </c:pt>
                <c:pt idx="54871">
                  <c:v>-1.9705000000000013</c:v>
                </c:pt>
                <c:pt idx="54872">
                  <c:v>-1.9685000000000059</c:v>
                </c:pt>
                <c:pt idx="54873">
                  <c:v>-1.9665000000000106</c:v>
                </c:pt>
                <c:pt idx="54874">
                  <c:v>-1.964500000000001</c:v>
                </c:pt>
                <c:pt idx="54875">
                  <c:v>-1.9625000000000057</c:v>
                </c:pt>
                <c:pt idx="54876">
                  <c:v>-1.9605000000000103</c:v>
                </c:pt>
                <c:pt idx="54877">
                  <c:v>-1.9585000000000008</c:v>
                </c:pt>
                <c:pt idx="54878">
                  <c:v>-1.9565000000000055</c:v>
                </c:pt>
                <c:pt idx="54879">
                  <c:v>-1.9545000000000101</c:v>
                </c:pt>
                <c:pt idx="54880">
                  <c:v>-1.9525000000000006</c:v>
                </c:pt>
                <c:pt idx="54881">
                  <c:v>-1.9505000000000052</c:v>
                </c:pt>
                <c:pt idx="54882">
                  <c:v>-1.9485000000000099</c:v>
                </c:pt>
                <c:pt idx="54883">
                  <c:v>-1.9465000000000003</c:v>
                </c:pt>
                <c:pt idx="54884">
                  <c:v>-1.944500000000005</c:v>
                </c:pt>
                <c:pt idx="54885">
                  <c:v>-1.9425000000000097</c:v>
                </c:pt>
                <c:pt idx="54886">
                  <c:v>-1.9405000000000001</c:v>
                </c:pt>
                <c:pt idx="54887">
                  <c:v>-1.9385000000000048</c:v>
                </c:pt>
                <c:pt idx="54888">
                  <c:v>-1.9365000000000094</c:v>
                </c:pt>
                <c:pt idx="54889">
                  <c:v>-1.9344999999999999</c:v>
                </c:pt>
                <c:pt idx="54890">
                  <c:v>-1.9325000000000045</c:v>
                </c:pt>
                <c:pt idx="54891">
                  <c:v>-1.9305000000000092</c:v>
                </c:pt>
                <c:pt idx="54892">
                  <c:v>-1.9284999999999997</c:v>
                </c:pt>
                <c:pt idx="54893">
                  <c:v>-1.9265000000000043</c:v>
                </c:pt>
                <c:pt idx="54894">
                  <c:v>-1.924500000000009</c:v>
                </c:pt>
                <c:pt idx="54895">
                  <c:v>-1.9224999999999994</c:v>
                </c:pt>
                <c:pt idx="54896">
                  <c:v>-1.9205000000000041</c:v>
                </c:pt>
                <c:pt idx="54897">
                  <c:v>-1.9185000000000088</c:v>
                </c:pt>
                <c:pt idx="54898">
                  <c:v>-1.9164999999999992</c:v>
                </c:pt>
                <c:pt idx="54899">
                  <c:v>-1.9145000000000039</c:v>
                </c:pt>
                <c:pt idx="54900">
                  <c:v>-1.9125000000000085</c:v>
                </c:pt>
                <c:pt idx="54901">
                  <c:v>-1.910499999999999</c:v>
                </c:pt>
                <c:pt idx="54902">
                  <c:v>-1.9085000000000036</c:v>
                </c:pt>
                <c:pt idx="54903">
                  <c:v>-1.9065000000000083</c:v>
                </c:pt>
                <c:pt idx="54904">
                  <c:v>-1.9044999999999987</c:v>
                </c:pt>
                <c:pt idx="54905">
                  <c:v>-1.9025000000000034</c:v>
                </c:pt>
                <c:pt idx="54906">
                  <c:v>-1.9005000000000081</c:v>
                </c:pt>
                <c:pt idx="54907">
                  <c:v>-1.8985000000000127</c:v>
                </c:pt>
                <c:pt idx="54908">
                  <c:v>-1.8965000000000032</c:v>
                </c:pt>
                <c:pt idx="54909">
                  <c:v>-1.8945000000000078</c:v>
                </c:pt>
                <c:pt idx="54910">
                  <c:v>-1.8925000000000125</c:v>
                </c:pt>
                <c:pt idx="54911">
                  <c:v>-1.890500000000003</c:v>
                </c:pt>
                <c:pt idx="54912">
                  <c:v>-1.8885000000000076</c:v>
                </c:pt>
                <c:pt idx="54913">
                  <c:v>-1.8865000000000123</c:v>
                </c:pt>
                <c:pt idx="54914">
                  <c:v>-1.8845000000000027</c:v>
                </c:pt>
                <c:pt idx="54915">
                  <c:v>-1.8825000000000074</c:v>
                </c:pt>
                <c:pt idx="54916">
                  <c:v>-1.8805000000000121</c:v>
                </c:pt>
                <c:pt idx="54917">
                  <c:v>-1.8785000000000025</c:v>
                </c:pt>
                <c:pt idx="54918">
                  <c:v>-1.8765000000000072</c:v>
                </c:pt>
                <c:pt idx="54919">
                  <c:v>-1.8745000000000118</c:v>
                </c:pt>
                <c:pt idx="54920">
                  <c:v>-1.8725000000000023</c:v>
                </c:pt>
                <c:pt idx="54921">
                  <c:v>-1.8705000000000069</c:v>
                </c:pt>
                <c:pt idx="54922">
                  <c:v>-1.8685000000000116</c:v>
                </c:pt>
                <c:pt idx="54923">
                  <c:v>-1.866500000000002</c:v>
                </c:pt>
                <c:pt idx="54924">
                  <c:v>-1.8645000000000067</c:v>
                </c:pt>
                <c:pt idx="54925">
                  <c:v>-1.8625000000000114</c:v>
                </c:pt>
                <c:pt idx="54926">
                  <c:v>-1.8605000000000018</c:v>
                </c:pt>
                <c:pt idx="54927">
                  <c:v>-1.8585000000000065</c:v>
                </c:pt>
                <c:pt idx="54928">
                  <c:v>-1.8565000000000111</c:v>
                </c:pt>
                <c:pt idx="54929">
                  <c:v>-1.8545000000000016</c:v>
                </c:pt>
                <c:pt idx="54930">
                  <c:v>-1.8525000000000063</c:v>
                </c:pt>
                <c:pt idx="54931">
                  <c:v>-1.8505000000000109</c:v>
                </c:pt>
                <c:pt idx="54932">
                  <c:v>-1.8485000000000014</c:v>
                </c:pt>
                <c:pt idx="54933">
                  <c:v>-1.846500000000006</c:v>
                </c:pt>
                <c:pt idx="54934">
                  <c:v>-1.8445000000000107</c:v>
                </c:pt>
                <c:pt idx="54935">
                  <c:v>-1.8425000000000011</c:v>
                </c:pt>
                <c:pt idx="54936">
                  <c:v>-1.8405000000000058</c:v>
                </c:pt>
                <c:pt idx="54937">
                  <c:v>-1.8385000000000105</c:v>
                </c:pt>
                <c:pt idx="54938">
                  <c:v>-1.8365000000000009</c:v>
                </c:pt>
                <c:pt idx="54939">
                  <c:v>-1.8345000000000056</c:v>
                </c:pt>
                <c:pt idx="54940">
                  <c:v>-1.8325000000000102</c:v>
                </c:pt>
                <c:pt idx="54941">
                  <c:v>-1.8305000000000007</c:v>
                </c:pt>
                <c:pt idx="54942">
                  <c:v>-1.8285000000000053</c:v>
                </c:pt>
                <c:pt idx="54943">
                  <c:v>-1.82650000000001</c:v>
                </c:pt>
                <c:pt idx="54944">
                  <c:v>-1.8245000000000005</c:v>
                </c:pt>
                <c:pt idx="54945">
                  <c:v>-1.8225000000000051</c:v>
                </c:pt>
                <c:pt idx="54946">
                  <c:v>-1.8205000000000098</c:v>
                </c:pt>
                <c:pt idx="54947">
                  <c:v>-1.8185000000000002</c:v>
                </c:pt>
                <c:pt idx="54948">
                  <c:v>-1.8165000000000049</c:v>
                </c:pt>
                <c:pt idx="54949">
                  <c:v>-1.8145000000000095</c:v>
                </c:pt>
                <c:pt idx="54950">
                  <c:v>-1.8125</c:v>
                </c:pt>
                <c:pt idx="54951">
                  <c:v>-1.8105000000000047</c:v>
                </c:pt>
                <c:pt idx="54952">
                  <c:v>-1.8085000000000093</c:v>
                </c:pt>
                <c:pt idx="54953">
                  <c:v>-1.8064999999999998</c:v>
                </c:pt>
                <c:pt idx="54954">
                  <c:v>-1.8045000000000044</c:v>
                </c:pt>
                <c:pt idx="54955">
                  <c:v>-1.8025000000000091</c:v>
                </c:pt>
                <c:pt idx="54956">
                  <c:v>-1.8004999999999995</c:v>
                </c:pt>
                <c:pt idx="54957">
                  <c:v>-1.7985000000000042</c:v>
                </c:pt>
                <c:pt idx="54958">
                  <c:v>-1.7965000000000089</c:v>
                </c:pt>
                <c:pt idx="54959">
                  <c:v>-1.7944999999999993</c:v>
                </c:pt>
                <c:pt idx="54960">
                  <c:v>-1.792500000000004</c:v>
                </c:pt>
                <c:pt idx="54961">
                  <c:v>-1.7905000000000086</c:v>
                </c:pt>
                <c:pt idx="54962">
                  <c:v>-1.7884999999999991</c:v>
                </c:pt>
                <c:pt idx="54963">
                  <c:v>-1.7865000000000038</c:v>
                </c:pt>
                <c:pt idx="54964">
                  <c:v>-1.7845000000000084</c:v>
                </c:pt>
                <c:pt idx="54965">
                  <c:v>-1.7824999999999989</c:v>
                </c:pt>
                <c:pt idx="54966">
                  <c:v>-1.7805000000000035</c:v>
                </c:pt>
                <c:pt idx="54967">
                  <c:v>-1.7785000000000082</c:v>
                </c:pt>
                <c:pt idx="54968">
                  <c:v>-1.7764999999999986</c:v>
                </c:pt>
                <c:pt idx="54969">
                  <c:v>-1.7745000000000033</c:v>
                </c:pt>
                <c:pt idx="54970">
                  <c:v>-1.772500000000008</c:v>
                </c:pt>
                <c:pt idx="54971">
                  <c:v>-1.7705000000000126</c:v>
                </c:pt>
                <c:pt idx="54972">
                  <c:v>-1.7685000000000031</c:v>
                </c:pt>
                <c:pt idx="54973">
                  <c:v>-1.7665000000000077</c:v>
                </c:pt>
                <c:pt idx="54974">
                  <c:v>-1.7645000000000124</c:v>
                </c:pt>
                <c:pt idx="54975">
                  <c:v>-1.7625000000000028</c:v>
                </c:pt>
                <c:pt idx="54976">
                  <c:v>-1.7605000000000075</c:v>
                </c:pt>
                <c:pt idx="54977">
                  <c:v>-1.7585000000000122</c:v>
                </c:pt>
                <c:pt idx="54978">
                  <c:v>-1.7565000000000026</c:v>
                </c:pt>
                <c:pt idx="54979">
                  <c:v>-1.7545000000000073</c:v>
                </c:pt>
                <c:pt idx="54980">
                  <c:v>-1.7525000000000119</c:v>
                </c:pt>
                <c:pt idx="54981">
                  <c:v>-1.7505000000000024</c:v>
                </c:pt>
                <c:pt idx="54982">
                  <c:v>-1.748500000000007</c:v>
                </c:pt>
                <c:pt idx="54983">
                  <c:v>-1.7465000000000117</c:v>
                </c:pt>
                <c:pt idx="54984">
                  <c:v>-1.7445000000000022</c:v>
                </c:pt>
                <c:pt idx="54985">
                  <c:v>-1.7425000000000068</c:v>
                </c:pt>
                <c:pt idx="54986">
                  <c:v>-1.7405000000000115</c:v>
                </c:pt>
                <c:pt idx="54987">
                  <c:v>-1.7385000000000019</c:v>
                </c:pt>
                <c:pt idx="54988">
                  <c:v>-1.7365000000000066</c:v>
                </c:pt>
                <c:pt idx="54989">
                  <c:v>-1.7345000000000113</c:v>
                </c:pt>
                <c:pt idx="54990">
                  <c:v>-1.7325000000000017</c:v>
                </c:pt>
                <c:pt idx="54991">
                  <c:v>-1.7305000000000064</c:v>
                </c:pt>
                <c:pt idx="54992">
                  <c:v>-1.728500000000011</c:v>
                </c:pt>
                <c:pt idx="54993">
                  <c:v>-1.7265000000000015</c:v>
                </c:pt>
                <c:pt idx="54994">
                  <c:v>-1.7245000000000061</c:v>
                </c:pt>
                <c:pt idx="54995">
                  <c:v>-1.7225000000000108</c:v>
                </c:pt>
                <c:pt idx="54996">
                  <c:v>-1.7205000000000013</c:v>
                </c:pt>
                <c:pt idx="54997">
                  <c:v>-1.7185000000000059</c:v>
                </c:pt>
                <c:pt idx="54998">
                  <c:v>-1.7165000000000106</c:v>
                </c:pt>
                <c:pt idx="54999">
                  <c:v>-1.714500000000001</c:v>
                </c:pt>
                <c:pt idx="55000">
                  <c:v>-1.7125000000000057</c:v>
                </c:pt>
                <c:pt idx="55001">
                  <c:v>-1.7105000000000103</c:v>
                </c:pt>
                <c:pt idx="55002">
                  <c:v>-1.7085000000000008</c:v>
                </c:pt>
                <c:pt idx="55003">
                  <c:v>-1.7065000000000055</c:v>
                </c:pt>
                <c:pt idx="55004">
                  <c:v>-1.7045000000000101</c:v>
                </c:pt>
                <c:pt idx="55005">
                  <c:v>-1.7025000000000006</c:v>
                </c:pt>
                <c:pt idx="55006">
                  <c:v>-1.7005000000000052</c:v>
                </c:pt>
                <c:pt idx="55007">
                  <c:v>-1.6985000000000099</c:v>
                </c:pt>
                <c:pt idx="55008">
                  <c:v>-1.6965000000000003</c:v>
                </c:pt>
                <c:pt idx="55009">
                  <c:v>-1.694500000000005</c:v>
                </c:pt>
                <c:pt idx="55010">
                  <c:v>-1.6925000000000097</c:v>
                </c:pt>
                <c:pt idx="55011">
                  <c:v>-1.6905000000000001</c:v>
                </c:pt>
                <c:pt idx="55012">
                  <c:v>-1.6885000000000048</c:v>
                </c:pt>
                <c:pt idx="55013">
                  <c:v>-1.6865000000000094</c:v>
                </c:pt>
                <c:pt idx="55014">
                  <c:v>-1.6844999999999999</c:v>
                </c:pt>
                <c:pt idx="55015">
                  <c:v>-1.6825000000000045</c:v>
                </c:pt>
                <c:pt idx="55016">
                  <c:v>-1.6805000000000092</c:v>
                </c:pt>
                <c:pt idx="55017">
                  <c:v>-1.6784999999999997</c:v>
                </c:pt>
                <c:pt idx="55018">
                  <c:v>-1.6765000000000043</c:v>
                </c:pt>
                <c:pt idx="55019">
                  <c:v>-1.674500000000009</c:v>
                </c:pt>
                <c:pt idx="55020">
                  <c:v>-1.6724999999999994</c:v>
                </c:pt>
                <c:pt idx="55021">
                  <c:v>-1.6705000000000041</c:v>
                </c:pt>
                <c:pt idx="55022">
                  <c:v>-1.6685000000000088</c:v>
                </c:pt>
                <c:pt idx="55023">
                  <c:v>-1.6664999999999992</c:v>
                </c:pt>
                <c:pt idx="55024">
                  <c:v>-1.6645000000000039</c:v>
                </c:pt>
                <c:pt idx="55025">
                  <c:v>-1.6625000000000085</c:v>
                </c:pt>
                <c:pt idx="55026">
                  <c:v>-1.660499999999999</c:v>
                </c:pt>
                <c:pt idx="55027">
                  <c:v>-1.6585000000000036</c:v>
                </c:pt>
                <c:pt idx="55028">
                  <c:v>-1.6565000000000083</c:v>
                </c:pt>
                <c:pt idx="55029">
                  <c:v>-1.6544999999999987</c:v>
                </c:pt>
                <c:pt idx="55030">
                  <c:v>-1.6525000000000034</c:v>
                </c:pt>
                <c:pt idx="55031">
                  <c:v>-1.6505000000000081</c:v>
                </c:pt>
                <c:pt idx="55032">
                  <c:v>-1.6485000000000127</c:v>
                </c:pt>
                <c:pt idx="55033">
                  <c:v>-1.6465000000000032</c:v>
                </c:pt>
                <c:pt idx="55034">
                  <c:v>-1.6445000000000078</c:v>
                </c:pt>
                <c:pt idx="55035">
                  <c:v>-1.6425000000000125</c:v>
                </c:pt>
                <c:pt idx="55036">
                  <c:v>-1.640500000000003</c:v>
                </c:pt>
                <c:pt idx="55037">
                  <c:v>-1.6385000000000076</c:v>
                </c:pt>
                <c:pt idx="55038">
                  <c:v>-1.6365000000000123</c:v>
                </c:pt>
                <c:pt idx="55039">
                  <c:v>-1.6345000000000027</c:v>
                </c:pt>
                <c:pt idx="55040">
                  <c:v>-1.6325000000000074</c:v>
                </c:pt>
                <c:pt idx="55041">
                  <c:v>-1.6305000000000121</c:v>
                </c:pt>
                <c:pt idx="55042">
                  <c:v>-1.6285000000000025</c:v>
                </c:pt>
                <c:pt idx="55043">
                  <c:v>-1.6265000000000072</c:v>
                </c:pt>
                <c:pt idx="55044">
                  <c:v>-1.6245000000000118</c:v>
                </c:pt>
                <c:pt idx="55045">
                  <c:v>-1.6225000000000023</c:v>
                </c:pt>
                <c:pt idx="55046">
                  <c:v>-1.6205000000000069</c:v>
                </c:pt>
                <c:pt idx="55047">
                  <c:v>-1.6185000000000116</c:v>
                </c:pt>
                <c:pt idx="55048">
                  <c:v>-1.616500000000002</c:v>
                </c:pt>
                <c:pt idx="55049">
                  <c:v>-1.6145000000000067</c:v>
                </c:pt>
                <c:pt idx="55050">
                  <c:v>-1.6125000000000114</c:v>
                </c:pt>
                <c:pt idx="55051">
                  <c:v>-1.6105000000000018</c:v>
                </c:pt>
                <c:pt idx="55052">
                  <c:v>-1.6085000000000065</c:v>
                </c:pt>
                <c:pt idx="55053">
                  <c:v>-1.6065000000000111</c:v>
                </c:pt>
                <c:pt idx="55054">
                  <c:v>-1.6045000000000016</c:v>
                </c:pt>
                <c:pt idx="55055">
                  <c:v>-1.6025000000000063</c:v>
                </c:pt>
                <c:pt idx="55056">
                  <c:v>-1.6005000000000109</c:v>
                </c:pt>
                <c:pt idx="55057">
                  <c:v>-1.5985000000000014</c:v>
                </c:pt>
                <c:pt idx="55058">
                  <c:v>-1.596500000000006</c:v>
                </c:pt>
                <c:pt idx="55059">
                  <c:v>-1.5945000000000107</c:v>
                </c:pt>
                <c:pt idx="55060">
                  <c:v>-1.5925000000000011</c:v>
                </c:pt>
                <c:pt idx="55061">
                  <c:v>-1.5905000000000058</c:v>
                </c:pt>
                <c:pt idx="55062">
                  <c:v>-1.5885000000000105</c:v>
                </c:pt>
                <c:pt idx="55063">
                  <c:v>-1.5865000000000009</c:v>
                </c:pt>
                <c:pt idx="55064">
                  <c:v>-1.5845000000000056</c:v>
                </c:pt>
                <c:pt idx="55065">
                  <c:v>-1.5825000000000102</c:v>
                </c:pt>
                <c:pt idx="55066">
                  <c:v>-1.5805000000000007</c:v>
                </c:pt>
                <c:pt idx="55067">
                  <c:v>-1.5785000000000053</c:v>
                </c:pt>
                <c:pt idx="55068">
                  <c:v>-1.57650000000001</c:v>
                </c:pt>
                <c:pt idx="55069">
                  <c:v>-1.5745000000000005</c:v>
                </c:pt>
                <c:pt idx="55070">
                  <c:v>-1.5725000000000051</c:v>
                </c:pt>
                <c:pt idx="55071">
                  <c:v>-1.5705000000000098</c:v>
                </c:pt>
                <c:pt idx="55072">
                  <c:v>-1.5685000000000002</c:v>
                </c:pt>
                <c:pt idx="55073">
                  <c:v>-1.5665000000000049</c:v>
                </c:pt>
                <c:pt idx="55074">
                  <c:v>-1.5645000000000095</c:v>
                </c:pt>
                <c:pt idx="55075">
                  <c:v>-1.5625</c:v>
                </c:pt>
                <c:pt idx="55076">
                  <c:v>-1.5605000000000047</c:v>
                </c:pt>
                <c:pt idx="55077">
                  <c:v>-1.5585000000000093</c:v>
                </c:pt>
                <c:pt idx="55078">
                  <c:v>-1.5564999999999998</c:v>
                </c:pt>
                <c:pt idx="55079">
                  <c:v>-1.5545000000000044</c:v>
                </c:pt>
                <c:pt idx="55080">
                  <c:v>-1.5525000000000091</c:v>
                </c:pt>
                <c:pt idx="55081">
                  <c:v>-1.5504999999999995</c:v>
                </c:pt>
                <c:pt idx="55082">
                  <c:v>-1.5485000000000042</c:v>
                </c:pt>
                <c:pt idx="55083">
                  <c:v>-1.5465000000000089</c:v>
                </c:pt>
                <c:pt idx="55084">
                  <c:v>-1.5444999999999993</c:v>
                </c:pt>
                <c:pt idx="55085">
                  <c:v>-1.542500000000004</c:v>
                </c:pt>
                <c:pt idx="55086">
                  <c:v>-1.5405000000000086</c:v>
                </c:pt>
                <c:pt idx="55087">
                  <c:v>-1.5384999999999991</c:v>
                </c:pt>
                <c:pt idx="55088">
                  <c:v>-1.5365000000000038</c:v>
                </c:pt>
                <c:pt idx="55089">
                  <c:v>-1.5345000000000084</c:v>
                </c:pt>
                <c:pt idx="55090">
                  <c:v>-1.5324999999999989</c:v>
                </c:pt>
                <c:pt idx="55091">
                  <c:v>-1.5305000000000035</c:v>
                </c:pt>
                <c:pt idx="55092">
                  <c:v>-1.5285000000000082</c:v>
                </c:pt>
                <c:pt idx="55093">
                  <c:v>-1.5264999999999986</c:v>
                </c:pt>
                <c:pt idx="55094">
                  <c:v>-1.5245000000000033</c:v>
                </c:pt>
                <c:pt idx="55095">
                  <c:v>-1.522500000000008</c:v>
                </c:pt>
                <c:pt idx="55096">
                  <c:v>-1.5205000000000126</c:v>
                </c:pt>
                <c:pt idx="55097">
                  <c:v>-1.5185000000000031</c:v>
                </c:pt>
                <c:pt idx="55098">
                  <c:v>-1.5165000000000077</c:v>
                </c:pt>
                <c:pt idx="55099">
                  <c:v>-1.5145000000000124</c:v>
                </c:pt>
                <c:pt idx="55100">
                  <c:v>-1.5125000000000028</c:v>
                </c:pt>
                <c:pt idx="55101">
                  <c:v>-1.5105000000000075</c:v>
                </c:pt>
                <c:pt idx="55102">
                  <c:v>-1.5085000000000122</c:v>
                </c:pt>
                <c:pt idx="55103">
                  <c:v>-1.5065000000000026</c:v>
                </c:pt>
                <c:pt idx="55104">
                  <c:v>-1.5045000000000073</c:v>
                </c:pt>
                <c:pt idx="55105">
                  <c:v>-1.5025000000000119</c:v>
                </c:pt>
                <c:pt idx="55106">
                  <c:v>-1.5005000000000024</c:v>
                </c:pt>
                <c:pt idx="55107">
                  <c:v>-1.498500000000007</c:v>
                </c:pt>
                <c:pt idx="55108">
                  <c:v>-1.4965000000000117</c:v>
                </c:pt>
                <c:pt idx="55109">
                  <c:v>-1.4945000000000022</c:v>
                </c:pt>
                <c:pt idx="55110">
                  <c:v>-1.4925000000000068</c:v>
                </c:pt>
                <c:pt idx="55111">
                  <c:v>-1.4905000000000115</c:v>
                </c:pt>
                <c:pt idx="55112">
                  <c:v>-1.4885000000000019</c:v>
                </c:pt>
                <c:pt idx="55113">
                  <c:v>-1.4865000000000066</c:v>
                </c:pt>
                <c:pt idx="55114">
                  <c:v>-1.4845000000000113</c:v>
                </c:pt>
                <c:pt idx="55115">
                  <c:v>-1.4825000000000017</c:v>
                </c:pt>
                <c:pt idx="55116">
                  <c:v>-1.4805000000000064</c:v>
                </c:pt>
                <c:pt idx="55117">
                  <c:v>-1.478500000000011</c:v>
                </c:pt>
                <c:pt idx="55118">
                  <c:v>-1.4765000000000015</c:v>
                </c:pt>
                <c:pt idx="55119">
                  <c:v>-1.4745000000000061</c:v>
                </c:pt>
                <c:pt idx="55120">
                  <c:v>-1.4725000000000108</c:v>
                </c:pt>
                <c:pt idx="55121">
                  <c:v>-1.4705000000000013</c:v>
                </c:pt>
                <c:pt idx="55122">
                  <c:v>-1.4685000000000059</c:v>
                </c:pt>
                <c:pt idx="55123">
                  <c:v>-1.4665000000000106</c:v>
                </c:pt>
                <c:pt idx="55124">
                  <c:v>-1.464500000000001</c:v>
                </c:pt>
                <c:pt idx="55125">
                  <c:v>-1.4625000000000057</c:v>
                </c:pt>
                <c:pt idx="55126">
                  <c:v>-1.4605000000000103</c:v>
                </c:pt>
                <c:pt idx="55127">
                  <c:v>-1.4585000000000008</c:v>
                </c:pt>
                <c:pt idx="55128">
                  <c:v>-1.4565000000000055</c:v>
                </c:pt>
                <c:pt idx="55129">
                  <c:v>-1.4545000000000101</c:v>
                </c:pt>
                <c:pt idx="55130">
                  <c:v>-1.4525000000000006</c:v>
                </c:pt>
                <c:pt idx="55131">
                  <c:v>-1.4505000000000052</c:v>
                </c:pt>
                <c:pt idx="55132">
                  <c:v>-1.4485000000000099</c:v>
                </c:pt>
                <c:pt idx="55133">
                  <c:v>-1.4465000000000003</c:v>
                </c:pt>
                <c:pt idx="55134">
                  <c:v>-1.444500000000005</c:v>
                </c:pt>
                <c:pt idx="55135">
                  <c:v>-1.4425000000000097</c:v>
                </c:pt>
                <c:pt idx="55136">
                  <c:v>-1.4405000000000001</c:v>
                </c:pt>
                <c:pt idx="55137">
                  <c:v>-1.4385000000000048</c:v>
                </c:pt>
                <c:pt idx="55138">
                  <c:v>-1.4365000000000094</c:v>
                </c:pt>
                <c:pt idx="55139">
                  <c:v>-1.4344999999999999</c:v>
                </c:pt>
                <c:pt idx="55140">
                  <c:v>-1.4325000000000045</c:v>
                </c:pt>
                <c:pt idx="55141">
                  <c:v>-1.4305000000000092</c:v>
                </c:pt>
                <c:pt idx="55142">
                  <c:v>-1.4284999999999997</c:v>
                </c:pt>
                <c:pt idx="55143">
                  <c:v>-1.4265000000000043</c:v>
                </c:pt>
                <c:pt idx="55144">
                  <c:v>-1.424500000000009</c:v>
                </c:pt>
                <c:pt idx="55145">
                  <c:v>-1.4224999999999994</c:v>
                </c:pt>
                <c:pt idx="55146">
                  <c:v>-1.4205000000000041</c:v>
                </c:pt>
                <c:pt idx="55147">
                  <c:v>-1.4185000000000088</c:v>
                </c:pt>
                <c:pt idx="55148">
                  <c:v>-1.4164999999999992</c:v>
                </c:pt>
                <c:pt idx="55149">
                  <c:v>-1.4145000000000039</c:v>
                </c:pt>
                <c:pt idx="55150">
                  <c:v>-1.4125000000000085</c:v>
                </c:pt>
                <c:pt idx="55151">
                  <c:v>-1.410499999999999</c:v>
                </c:pt>
                <c:pt idx="55152">
                  <c:v>-1.4085000000000036</c:v>
                </c:pt>
                <c:pt idx="55153">
                  <c:v>-1.4065000000000083</c:v>
                </c:pt>
                <c:pt idx="55154">
                  <c:v>-1.4044999999999987</c:v>
                </c:pt>
                <c:pt idx="55155">
                  <c:v>-1.4025000000000034</c:v>
                </c:pt>
                <c:pt idx="55156">
                  <c:v>-1.4005000000000081</c:v>
                </c:pt>
                <c:pt idx="55157">
                  <c:v>-1.3985000000000127</c:v>
                </c:pt>
                <c:pt idx="55158">
                  <c:v>-1.3965000000000032</c:v>
                </c:pt>
                <c:pt idx="55159">
                  <c:v>-1.3945000000000078</c:v>
                </c:pt>
                <c:pt idx="55160">
                  <c:v>-1.3925000000000125</c:v>
                </c:pt>
                <c:pt idx="55161">
                  <c:v>-1.390500000000003</c:v>
                </c:pt>
                <c:pt idx="55162">
                  <c:v>-1.3885000000000076</c:v>
                </c:pt>
                <c:pt idx="55163">
                  <c:v>-1.3865000000000123</c:v>
                </c:pt>
                <c:pt idx="55164">
                  <c:v>-1.3845000000000027</c:v>
                </c:pt>
                <c:pt idx="55165">
                  <c:v>-1.3825000000000074</c:v>
                </c:pt>
                <c:pt idx="55166">
                  <c:v>-1.3805000000000121</c:v>
                </c:pt>
                <c:pt idx="55167">
                  <c:v>-1.3785000000000025</c:v>
                </c:pt>
                <c:pt idx="55168">
                  <c:v>-1.3765000000000072</c:v>
                </c:pt>
                <c:pt idx="55169">
                  <c:v>-1.3745000000000118</c:v>
                </c:pt>
                <c:pt idx="55170">
                  <c:v>-1.3725000000000023</c:v>
                </c:pt>
                <c:pt idx="55171">
                  <c:v>-1.3705000000000069</c:v>
                </c:pt>
                <c:pt idx="55172">
                  <c:v>-1.3685000000000116</c:v>
                </c:pt>
                <c:pt idx="55173">
                  <c:v>-1.366500000000002</c:v>
                </c:pt>
                <c:pt idx="55174">
                  <c:v>-1.3645000000000067</c:v>
                </c:pt>
                <c:pt idx="55175">
                  <c:v>-1.3625000000000114</c:v>
                </c:pt>
                <c:pt idx="55176">
                  <c:v>-1.3605000000000018</c:v>
                </c:pt>
                <c:pt idx="55177">
                  <c:v>-1.3585000000000065</c:v>
                </c:pt>
                <c:pt idx="55178">
                  <c:v>-1.3565000000000111</c:v>
                </c:pt>
                <c:pt idx="55179">
                  <c:v>-1.3545000000000016</c:v>
                </c:pt>
                <c:pt idx="55180">
                  <c:v>-1.3525000000000063</c:v>
                </c:pt>
                <c:pt idx="55181">
                  <c:v>-1.3505000000000109</c:v>
                </c:pt>
                <c:pt idx="55182">
                  <c:v>-1.3485000000000014</c:v>
                </c:pt>
                <c:pt idx="55183">
                  <c:v>-1.346500000000006</c:v>
                </c:pt>
                <c:pt idx="55184">
                  <c:v>-1.3445000000000107</c:v>
                </c:pt>
                <c:pt idx="55185">
                  <c:v>-1.3425000000000011</c:v>
                </c:pt>
                <c:pt idx="55186">
                  <c:v>-1.3405000000000058</c:v>
                </c:pt>
                <c:pt idx="55187">
                  <c:v>-1.3385000000000105</c:v>
                </c:pt>
                <c:pt idx="55188">
                  <c:v>-1.3365000000000009</c:v>
                </c:pt>
                <c:pt idx="55189">
                  <c:v>-1.3345000000000056</c:v>
                </c:pt>
                <c:pt idx="55190">
                  <c:v>-1.3325000000000102</c:v>
                </c:pt>
                <c:pt idx="55191">
                  <c:v>-1.3305000000000007</c:v>
                </c:pt>
                <c:pt idx="55192">
                  <c:v>-1.3285000000000053</c:v>
                </c:pt>
                <c:pt idx="55193">
                  <c:v>-1.32650000000001</c:v>
                </c:pt>
                <c:pt idx="55194">
                  <c:v>-1.3245000000000005</c:v>
                </c:pt>
                <c:pt idx="55195">
                  <c:v>-1.3225000000000051</c:v>
                </c:pt>
                <c:pt idx="55196">
                  <c:v>-1.3205000000000098</c:v>
                </c:pt>
                <c:pt idx="55197">
                  <c:v>-1.3185000000000002</c:v>
                </c:pt>
                <c:pt idx="55198">
                  <c:v>-1.3165000000000049</c:v>
                </c:pt>
                <c:pt idx="55199">
                  <c:v>-1.3145000000000095</c:v>
                </c:pt>
                <c:pt idx="55200">
                  <c:v>-1.3125</c:v>
                </c:pt>
                <c:pt idx="55201">
                  <c:v>-1.3105000000000047</c:v>
                </c:pt>
                <c:pt idx="55202">
                  <c:v>-1.3085000000000093</c:v>
                </c:pt>
                <c:pt idx="55203">
                  <c:v>-1.3064999999999998</c:v>
                </c:pt>
                <c:pt idx="55204">
                  <c:v>-1.3045000000000044</c:v>
                </c:pt>
                <c:pt idx="55205">
                  <c:v>-1.3025000000000091</c:v>
                </c:pt>
                <c:pt idx="55206">
                  <c:v>-1.3004999999999995</c:v>
                </c:pt>
                <c:pt idx="55207">
                  <c:v>-1.2985000000000042</c:v>
                </c:pt>
                <c:pt idx="55208">
                  <c:v>-1.2965000000000089</c:v>
                </c:pt>
                <c:pt idx="55209">
                  <c:v>-1.2944999999999993</c:v>
                </c:pt>
                <c:pt idx="55210">
                  <c:v>-1.292500000000004</c:v>
                </c:pt>
                <c:pt idx="55211">
                  <c:v>-1.2905000000000086</c:v>
                </c:pt>
                <c:pt idx="55212">
                  <c:v>-1.2884999999999991</c:v>
                </c:pt>
                <c:pt idx="55213">
                  <c:v>-1.2865000000000038</c:v>
                </c:pt>
                <c:pt idx="55214">
                  <c:v>-1.2845000000000084</c:v>
                </c:pt>
                <c:pt idx="55215">
                  <c:v>-1.2824999999999989</c:v>
                </c:pt>
                <c:pt idx="55216">
                  <c:v>-1.2805000000000035</c:v>
                </c:pt>
                <c:pt idx="55217">
                  <c:v>-1.2785000000000082</c:v>
                </c:pt>
                <c:pt idx="55218">
                  <c:v>-1.2764999999999986</c:v>
                </c:pt>
                <c:pt idx="55219">
                  <c:v>-1.2745000000000033</c:v>
                </c:pt>
                <c:pt idx="55220">
                  <c:v>-1.272500000000008</c:v>
                </c:pt>
                <c:pt idx="55221">
                  <c:v>-1.2705000000000126</c:v>
                </c:pt>
                <c:pt idx="55222">
                  <c:v>-1.2685000000000031</c:v>
                </c:pt>
                <c:pt idx="55223">
                  <c:v>-1.2665000000000077</c:v>
                </c:pt>
                <c:pt idx="55224">
                  <c:v>-1.2645000000000124</c:v>
                </c:pt>
                <c:pt idx="55225">
                  <c:v>-1.2625000000000028</c:v>
                </c:pt>
                <c:pt idx="55226">
                  <c:v>-1.2605000000000075</c:v>
                </c:pt>
                <c:pt idx="55227">
                  <c:v>-1.2585000000000122</c:v>
                </c:pt>
                <c:pt idx="55228">
                  <c:v>-1.2565000000000026</c:v>
                </c:pt>
                <c:pt idx="55229">
                  <c:v>-1.2545000000000073</c:v>
                </c:pt>
                <c:pt idx="55230">
                  <c:v>-1.2525000000000119</c:v>
                </c:pt>
                <c:pt idx="55231">
                  <c:v>-1.2505000000000024</c:v>
                </c:pt>
                <c:pt idx="55232">
                  <c:v>-1.248500000000007</c:v>
                </c:pt>
                <c:pt idx="55233">
                  <c:v>-1.2465000000000117</c:v>
                </c:pt>
                <c:pt idx="55234">
                  <c:v>-1.2445000000000022</c:v>
                </c:pt>
                <c:pt idx="55235">
                  <c:v>-1.2425000000000068</c:v>
                </c:pt>
                <c:pt idx="55236">
                  <c:v>-1.2405000000000115</c:v>
                </c:pt>
                <c:pt idx="55237">
                  <c:v>-1.2385000000000019</c:v>
                </c:pt>
                <c:pt idx="55238">
                  <c:v>-1.2365000000000066</c:v>
                </c:pt>
                <c:pt idx="55239">
                  <c:v>-1.2345000000000113</c:v>
                </c:pt>
                <c:pt idx="55240">
                  <c:v>-1.2325000000000017</c:v>
                </c:pt>
                <c:pt idx="55241">
                  <c:v>-1.2305000000000064</c:v>
                </c:pt>
                <c:pt idx="55242">
                  <c:v>-1.228500000000011</c:v>
                </c:pt>
                <c:pt idx="55243">
                  <c:v>-1.2265000000000015</c:v>
                </c:pt>
                <c:pt idx="55244">
                  <c:v>-1.2245000000000061</c:v>
                </c:pt>
                <c:pt idx="55245">
                  <c:v>-1.2225000000000108</c:v>
                </c:pt>
                <c:pt idx="55246">
                  <c:v>-1.2205000000000013</c:v>
                </c:pt>
                <c:pt idx="55247">
                  <c:v>-1.2185000000000059</c:v>
                </c:pt>
                <c:pt idx="55248">
                  <c:v>-1.2165000000000106</c:v>
                </c:pt>
                <c:pt idx="55249">
                  <c:v>-1.214500000000001</c:v>
                </c:pt>
                <c:pt idx="55250">
                  <c:v>-1.2125000000000057</c:v>
                </c:pt>
                <c:pt idx="55251">
                  <c:v>-1.2105000000000103</c:v>
                </c:pt>
                <c:pt idx="55252">
                  <c:v>-1.2085000000000008</c:v>
                </c:pt>
                <c:pt idx="55253">
                  <c:v>-1.2065000000000055</c:v>
                </c:pt>
                <c:pt idx="55254">
                  <c:v>-1.2045000000000101</c:v>
                </c:pt>
                <c:pt idx="55255">
                  <c:v>-1.2025000000000006</c:v>
                </c:pt>
                <c:pt idx="55256">
                  <c:v>-1.2005000000000052</c:v>
                </c:pt>
                <c:pt idx="55257">
                  <c:v>-1.1985000000000099</c:v>
                </c:pt>
                <c:pt idx="55258">
                  <c:v>-1.1965000000000003</c:v>
                </c:pt>
                <c:pt idx="55259">
                  <c:v>-1.194500000000005</c:v>
                </c:pt>
                <c:pt idx="55260">
                  <c:v>-1.1925000000000097</c:v>
                </c:pt>
                <c:pt idx="55261">
                  <c:v>-1.1905000000000001</c:v>
                </c:pt>
                <c:pt idx="55262">
                  <c:v>-1.1885000000000048</c:v>
                </c:pt>
                <c:pt idx="55263">
                  <c:v>-1.1865000000000094</c:v>
                </c:pt>
                <c:pt idx="55264">
                  <c:v>-1.1844999999999999</c:v>
                </c:pt>
                <c:pt idx="55265">
                  <c:v>-1.1825000000000045</c:v>
                </c:pt>
                <c:pt idx="55266">
                  <c:v>-1.1805000000000092</c:v>
                </c:pt>
                <c:pt idx="55267">
                  <c:v>-1.1784999999999997</c:v>
                </c:pt>
                <c:pt idx="55268">
                  <c:v>-1.1765000000000043</c:v>
                </c:pt>
                <c:pt idx="55269">
                  <c:v>-1.174500000000009</c:v>
                </c:pt>
                <c:pt idx="55270">
                  <c:v>-1.1724999999999994</c:v>
                </c:pt>
                <c:pt idx="55271">
                  <c:v>-1.1705000000000041</c:v>
                </c:pt>
                <c:pt idx="55272">
                  <c:v>-1.1685000000000088</c:v>
                </c:pt>
                <c:pt idx="55273">
                  <c:v>-1.1664999999999992</c:v>
                </c:pt>
                <c:pt idx="55274">
                  <c:v>-1.1645000000000039</c:v>
                </c:pt>
                <c:pt idx="55275">
                  <c:v>-1.1625000000000085</c:v>
                </c:pt>
                <c:pt idx="55276">
                  <c:v>-1.160499999999999</c:v>
                </c:pt>
                <c:pt idx="55277">
                  <c:v>-1.1585000000000036</c:v>
                </c:pt>
                <c:pt idx="55278">
                  <c:v>-1.1565000000000083</c:v>
                </c:pt>
                <c:pt idx="55279">
                  <c:v>-1.1544999999999987</c:v>
                </c:pt>
                <c:pt idx="55280">
                  <c:v>-1.1525000000000034</c:v>
                </c:pt>
                <c:pt idx="55281">
                  <c:v>-1.1505000000000081</c:v>
                </c:pt>
                <c:pt idx="55282">
                  <c:v>-1.1485000000000127</c:v>
                </c:pt>
                <c:pt idx="55283">
                  <c:v>-1.1465000000000032</c:v>
                </c:pt>
                <c:pt idx="55284">
                  <c:v>-1.1445000000000078</c:v>
                </c:pt>
                <c:pt idx="55285">
                  <c:v>-1.1425000000000125</c:v>
                </c:pt>
                <c:pt idx="55286">
                  <c:v>-1.140500000000003</c:v>
                </c:pt>
                <c:pt idx="55287">
                  <c:v>-1.1385000000000076</c:v>
                </c:pt>
                <c:pt idx="55288">
                  <c:v>-1.1365000000000123</c:v>
                </c:pt>
                <c:pt idx="55289">
                  <c:v>-1.1345000000000027</c:v>
                </c:pt>
                <c:pt idx="55290">
                  <c:v>-1.1325000000000074</c:v>
                </c:pt>
                <c:pt idx="55291">
                  <c:v>-1.1305000000000121</c:v>
                </c:pt>
                <c:pt idx="55292">
                  <c:v>-1.1285000000000025</c:v>
                </c:pt>
                <c:pt idx="55293">
                  <c:v>-1.1265000000000072</c:v>
                </c:pt>
                <c:pt idx="55294">
                  <c:v>-1.1245000000000118</c:v>
                </c:pt>
                <c:pt idx="55295">
                  <c:v>-1.1225000000000023</c:v>
                </c:pt>
                <c:pt idx="55296">
                  <c:v>-1.1205000000000069</c:v>
                </c:pt>
                <c:pt idx="55297">
                  <c:v>-1.1185000000000116</c:v>
                </c:pt>
                <c:pt idx="55298">
                  <c:v>-1.116500000000002</c:v>
                </c:pt>
                <c:pt idx="55299">
                  <c:v>-1.1145000000000067</c:v>
                </c:pt>
                <c:pt idx="55300">
                  <c:v>-1.1125000000000114</c:v>
                </c:pt>
                <c:pt idx="55301">
                  <c:v>-1.1105000000000018</c:v>
                </c:pt>
                <c:pt idx="55302">
                  <c:v>-1.1085000000000065</c:v>
                </c:pt>
                <c:pt idx="55303">
                  <c:v>-1.1065000000000111</c:v>
                </c:pt>
                <c:pt idx="55304">
                  <c:v>-1.1045000000000016</c:v>
                </c:pt>
                <c:pt idx="55305">
                  <c:v>-1.1025000000000063</c:v>
                </c:pt>
                <c:pt idx="55306">
                  <c:v>-1.1005000000000109</c:v>
                </c:pt>
                <c:pt idx="55307">
                  <c:v>-1.0985000000000014</c:v>
                </c:pt>
                <c:pt idx="55308">
                  <c:v>-1.096500000000006</c:v>
                </c:pt>
                <c:pt idx="55309">
                  <c:v>-1.0945000000000107</c:v>
                </c:pt>
                <c:pt idx="55310">
                  <c:v>-1.0925000000000011</c:v>
                </c:pt>
                <c:pt idx="55311">
                  <c:v>-1.0905000000000058</c:v>
                </c:pt>
                <c:pt idx="55312">
                  <c:v>-1.0885000000000105</c:v>
                </c:pt>
                <c:pt idx="55313">
                  <c:v>-1.0865000000000009</c:v>
                </c:pt>
                <c:pt idx="55314">
                  <c:v>-1.0845000000000056</c:v>
                </c:pt>
                <c:pt idx="55315">
                  <c:v>-1.0825000000000102</c:v>
                </c:pt>
                <c:pt idx="55316">
                  <c:v>-1.0805000000000007</c:v>
                </c:pt>
                <c:pt idx="55317">
                  <c:v>-1.0785000000000053</c:v>
                </c:pt>
                <c:pt idx="55318">
                  <c:v>-1.07650000000001</c:v>
                </c:pt>
                <c:pt idx="55319">
                  <c:v>-1.0745000000000005</c:v>
                </c:pt>
                <c:pt idx="55320">
                  <c:v>-1.0725000000000051</c:v>
                </c:pt>
                <c:pt idx="55321">
                  <c:v>-1.0705000000000098</c:v>
                </c:pt>
                <c:pt idx="55322">
                  <c:v>-1.0685000000000002</c:v>
                </c:pt>
                <c:pt idx="55323">
                  <c:v>-1.0665000000000049</c:v>
                </c:pt>
                <c:pt idx="55324">
                  <c:v>-1.0645000000000095</c:v>
                </c:pt>
                <c:pt idx="55325">
                  <c:v>-1.0625</c:v>
                </c:pt>
                <c:pt idx="55326">
                  <c:v>-1.0605000000000047</c:v>
                </c:pt>
                <c:pt idx="55327">
                  <c:v>-1.0585000000000093</c:v>
                </c:pt>
                <c:pt idx="55328">
                  <c:v>-1.0564999999999998</c:v>
                </c:pt>
                <c:pt idx="55329">
                  <c:v>-1.0545000000000044</c:v>
                </c:pt>
                <c:pt idx="55330">
                  <c:v>-1.0525000000000091</c:v>
                </c:pt>
                <c:pt idx="55331">
                  <c:v>-1.0504999999999995</c:v>
                </c:pt>
                <c:pt idx="55332">
                  <c:v>-1.0485000000000042</c:v>
                </c:pt>
                <c:pt idx="55333">
                  <c:v>-1.0465000000000089</c:v>
                </c:pt>
                <c:pt idx="55334">
                  <c:v>-1.0444999999999993</c:v>
                </c:pt>
                <c:pt idx="55335">
                  <c:v>-1.042500000000004</c:v>
                </c:pt>
                <c:pt idx="55336">
                  <c:v>-1.0405000000000086</c:v>
                </c:pt>
                <c:pt idx="55337">
                  <c:v>-1.0384999999999991</c:v>
                </c:pt>
                <c:pt idx="55338">
                  <c:v>-1.0365000000000038</c:v>
                </c:pt>
                <c:pt idx="55339">
                  <c:v>-1.0345000000000084</c:v>
                </c:pt>
                <c:pt idx="55340">
                  <c:v>-1.0324999999999989</c:v>
                </c:pt>
                <c:pt idx="55341">
                  <c:v>-1.0305000000000035</c:v>
                </c:pt>
                <c:pt idx="55342">
                  <c:v>-1.0285000000000082</c:v>
                </c:pt>
                <c:pt idx="55343">
                  <c:v>-1.0264999999999986</c:v>
                </c:pt>
                <c:pt idx="55344">
                  <c:v>-1.0245000000000033</c:v>
                </c:pt>
                <c:pt idx="55345">
                  <c:v>-1.022500000000008</c:v>
                </c:pt>
                <c:pt idx="55346">
                  <c:v>-1.0205000000000126</c:v>
                </c:pt>
                <c:pt idx="55347">
                  <c:v>-1.0185000000000031</c:v>
                </c:pt>
                <c:pt idx="55348">
                  <c:v>-1.0165000000000077</c:v>
                </c:pt>
                <c:pt idx="55349">
                  <c:v>-1.0145000000000124</c:v>
                </c:pt>
                <c:pt idx="55350">
                  <c:v>-1.0125000000000028</c:v>
                </c:pt>
                <c:pt idx="55351">
                  <c:v>-1.0105000000000075</c:v>
                </c:pt>
                <c:pt idx="55352">
                  <c:v>-1.0085000000000122</c:v>
                </c:pt>
                <c:pt idx="55353">
                  <c:v>-1.0065000000000026</c:v>
                </c:pt>
                <c:pt idx="55354">
                  <c:v>-1.0045000000000073</c:v>
                </c:pt>
                <c:pt idx="55355">
                  <c:v>-1.0025000000000119</c:v>
                </c:pt>
                <c:pt idx="55356">
                  <c:v>-1.0005000000000024</c:v>
                </c:pt>
                <c:pt idx="55357">
                  <c:v>-0.99850000000000705</c:v>
                </c:pt>
                <c:pt idx="55358">
                  <c:v>-0.99650000000001171</c:v>
                </c:pt>
                <c:pt idx="55359">
                  <c:v>-0.99450000000000216</c:v>
                </c:pt>
                <c:pt idx="55360">
                  <c:v>-0.99250000000000682</c:v>
                </c:pt>
                <c:pt idx="55361">
                  <c:v>-0.99050000000001148</c:v>
                </c:pt>
                <c:pt idx="55362">
                  <c:v>-0.98850000000000193</c:v>
                </c:pt>
                <c:pt idx="55363">
                  <c:v>-0.98650000000000659</c:v>
                </c:pt>
                <c:pt idx="55364">
                  <c:v>-0.98450000000001125</c:v>
                </c:pt>
                <c:pt idx="55365">
                  <c:v>-0.98250000000000171</c:v>
                </c:pt>
                <c:pt idx="55366">
                  <c:v>-0.98050000000000637</c:v>
                </c:pt>
                <c:pt idx="55367">
                  <c:v>-0.97850000000001103</c:v>
                </c:pt>
                <c:pt idx="55368">
                  <c:v>-0.97650000000000148</c:v>
                </c:pt>
                <c:pt idx="55369">
                  <c:v>-0.97450000000000614</c:v>
                </c:pt>
                <c:pt idx="55370">
                  <c:v>-0.9725000000000108</c:v>
                </c:pt>
                <c:pt idx="55371">
                  <c:v>-0.97050000000000125</c:v>
                </c:pt>
                <c:pt idx="55372">
                  <c:v>-0.96850000000000591</c:v>
                </c:pt>
                <c:pt idx="55373">
                  <c:v>-0.96650000000001057</c:v>
                </c:pt>
                <c:pt idx="55374">
                  <c:v>-0.96450000000000102</c:v>
                </c:pt>
                <c:pt idx="55375">
                  <c:v>-0.96250000000000568</c:v>
                </c:pt>
                <c:pt idx="55376">
                  <c:v>-0.96050000000001035</c:v>
                </c:pt>
                <c:pt idx="55377">
                  <c:v>-0.9585000000000008</c:v>
                </c:pt>
                <c:pt idx="55378">
                  <c:v>-0.95650000000000546</c:v>
                </c:pt>
                <c:pt idx="55379">
                  <c:v>-0.95450000000001012</c:v>
                </c:pt>
                <c:pt idx="55380">
                  <c:v>-0.95250000000000057</c:v>
                </c:pt>
                <c:pt idx="55381">
                  <c:v>-0.95050000000000523</c:v>
                </c:pt>
                <c:pt idx="55382">
                  <c:v>-0.94850000000000989</c:v>
                </c:pt>
                <c:pt idx="55383">
                  <c:v>-0.94650000000000034</c:v>
                </c:pt>
                <c:pt idx="55384">
                  <c:v>-0.944500000000005</c:v>
                </c:pt>
                <c:pt idx="55385">
                  <c:v>-0.94250000000000966</c:v>
                </c:pt>
                <c:pt idx="55386">
                  <c:v>-0.94050000000000011</c:v>
                </c:pt>
                <c:pt idx="55387">
                  <c:v>-0.93850000000000477</c:v>
                </c:pt>
                <c:pt idx="55388">
                  <c:v>-0.93650000000000944</c:v>
                </c:pt>
                <c:pt idx="55389">
                  <c:v>-0.93449999999999989</c:v>
                </c:pt>
                <c:pt idx="55390">
                  <c:v>-0.93250000000000455</c:v>
                </c:pt>
                <c:pt idx="55391">
                  <c:v>-0.93050000000000921</c:v>
                </c:pt>
                <c:pt idx="55392">
                  <c:v>-0.92849999999999966</c:v>
                </c:pt>
                <c:pt idx="55393">
                  <c:v>-0.92650000000000432</c:v>
                </c:pt>
                <c:pt idx="55394">
                  <c:v>-0.92450000000000898</c:v>
                </c:pt>
                <c:pt idx="55395">
                  <c:v>-0.92249999999999943</c:v>
                </c:pt>
                <c:pt idx="55396">
                  <c:v>-0.92050000000000409</c:v>
                </c:pt>
                <c:pt idx="55397">
                  <c:v>-0.91850000000000875</c:v>
                </c:pt>
                <c:pt idx="55398">
                  <c:v>-0.9164999999999992</c:v>
                </c:pt>
                <c:pt idx="55399">
                  <c:v>-0.91450000000000387</c:v>
                </c:pt>
                <c:pt idx="55400">
                  <c:v>-0.91250000000000853</c:v>
                </c:pt>
                <c:pt idx="55401">
                  <c:v>-0.91049999999999898</c:v>
                </c:pt>
                <c:pt idx="55402">
                  <c:v>-0.90850000000000364</c:v>
                </c:pt>
                <c:pt idx="55403">
                  <c:v>-0.9065000000000083</c:v>
                </c:pt>
                <c:pt idx="55404">
                  <c:v>-0.90449999999999875</c:v>
                </c:pt>
                <c:pt idx="55405">
                  <c:v>-0.90250000000000341</c:v>
                </c:pt>
                <c:pt idx="55406">
                  <c:v>-0.90050000000000807</c:v>
                </c:pt>
                <c:pt idx="55407">
                  <c:v>-0.89850000000001273</c:v>
                </c:pt>
                <c:pt idx="55408">
                  <c:v>-0.89650000000000318</c:v>
                </c:pt>
                <c:pt idx="55409">
                  <c:v>-0.89450000000000784</c:v>
                </c:pt>
                <c:pt idx="55410">
                  <c:v>-0.89250000000001251</c:v>
                </c:pt>
                <c:pt idx="55411">
                  <c:v>-0.89050000000000296</c:v>
                </c:pt>
                <c:pt idx="55412">
                  <c:v>-0.88850000000000762</c:v>
                </c:pt>
                <c:pt idx="55413">
                  <c:v>-0.88650000000001228</c:v>
                </c:pt>
                <c:pt idx="55414">
                  <c:v>-0.88450000000000273</c:v>
                </c:pt>
                <c:pt idx="55415">
                  <c:v>-0.88250000000000739</c:v>
                </c:pt>
                <c:pt idx="55416">
                  <c:v>-0.88050000000001205</c:v>
                </c:pt>
                <c:pt idx="55417">
                  <c:v>-0.8785000000000025</c:v>
                </c:pt>
                <c:pt idx="55418">
                  <c:v>-0.87650000000000716</c:v>
                </c:pt>
                <c:pt idx="55419">
                  <c:v>-0.87450000000001182</c:v>
                </c:pt>
                <c:pt idx="55420">
                  <c:v>-0.87250000000000227</c:v>
                </c:pt>
                <c:pt idx="55421">
                  <c:v>-0.87050000000000693</c:v>
                </c:pt>
                <c:pt idx="55422">
                  <c:v>-0.8685000000000116</c:v>
                </c:pt>
                <c:pt idx="55423">
                  <c:v>-0.86650000000000205</c:v>
                </c:pt>
                <c:pt idx="55424">
                  <c:v>-0.86450000000000671</c:v>
                </c:pt>
                <c:pt idx="55425">
                  <c:v>-0.86250000000001137</c:v>
                </c:pt>
                <c:pt idx="55426">
                  <c:v>-0.86050000000000182</c:v>
                </c:pt>
                <c:pt idx="55427">
                  <c:v>-0.85850000000000648</c:v>
                </c:pt>
                <c:pt idx="55428">
                  <c:v>-0.85650000000001114</c:v>
                </c:pt>
                <c:pt idx="55429">
                  <c:v>-0.85450000000000159</c:v>
                </c:pt>
                <c:pt idx="55430">
                  <c:v>-0.85250000000000625</c:v>
                </c:pt>
                <c:pt idx="55431">
                  <c:v>-0.85050000000001091</c:v>
                </c:pt>
                <c:pt idx="55432">
                  <c:v>-0.84850000000000136</c:v>
                </c:pt>
                <c:pt idx="55433">
                  <c:v>-0.84650000000000603</c:v>
                </c:pt>
                <c:pt idx="55434">
                  <c:v>-0.84450000000001069</c:v>
                </c:pt>
                <c:pt idx="55435">
                  <c:v>-0.84250000000000114</c:v>
                </c:pt>
                <c:pt idx="55436">
                  <c:v>-0.8405000000000058</c:v>
                </c:pt>
                <c:pt idx="55437">
                  <c:v>-0.83850000000001046</c:v>
                </c:pt>
                <c:pt idx="55438">
                  <c:v>-0.83650000000000091</c:v>
                </c:pt>
                <c:pt idx="55439">
                  <c:v>-0.83450000000000557</c:v>
                </c:pt>
                <c:pt idx="55440">
                  <c:v>-0.83250000000001023</c:v>
                </c:pt>
                <c:pt idx="55441">
                  <c:v>-0.83050000000000068</c:v>
                </c:pt>
                <c:pt idx="55442">
                  <c:v>-0.82850000000000534</c:v>
                </c:pt>
                <c:pt idx="55443">
                  <c:v>-0.82650000000001</c:v>
                </c:pt>
                <c:pt idx="55444">
                  <c:v>-0.82450000000000045</c:v>
                </c:pt>
                <c:pt idx="55445">
                  <c:v>-0.82250000000000512</c:v>
                </c:pt>
                <c:pt idx="55446">
                  <c:v>-0.82050000000000978</c:v>
                </c:pt>
                <c:pt idx="55447">
                  <c:v>-0.81850000000000023</c:v>
                </c:pt>
                <c:pt idx="55448">
                  <c:v>-0.81650000000000489</c:v>
                </c:pt>
                <c:pt idx="55449">
                  <c:v>-0.81450000000000955</c:v>
                </c:pt>
                <c:pt idx="55450">
                  <c:v>-0.8125</c:v>
                </c:pt>
                <c:pt idx="55451">
                  <c:v>-0.81050000000000466</c:v>
                </c:pt>
                <c:pt idx="55452">
                  <c:v>-0.80850000000000932</c:v>
                </c:pt>
                <c:pt idx="55453">
                  <c:v>-0.80649999999999977</c:v>
                </c:pt>
                <c:pt idx="55454">
                  <c:v>-0.80450000000000443</c:v>
                </c:pt>
                <c:pt idx="55455">
                  <c:v>-0.80250000000000909</c:v>
                </c:pt>
                <c:pt idx="55456">
                  <c:v>-0.80049999999999955</c:v>
                </c:pt>
                <c:pt idx="55457">
                  <c:v>-0.79850000000000421</c:v>
                </c:pt>
                <c:pt idx="55458">
                  <c:v>-0.79650000000000887</c:v>
                </c:pt>
                <c:pt idx="55459">
                  <c:v>-0.79449999999999932</c:v>
                </c:pt>
                <c:pt idx="55460">
                  <c:v>-0.79250000000000398</c:v>
                </c:pt>
                <c:pt idx="55461">
                  <c:v>-0.79050000000000864</c:v>
                </c:pt>
                <c:pt idx="55462">
                  <c:v>-0.78849999999999909</c:v>
                </c:pt>
                <c:pt idx="55463">
                  <c:v>-0.78650000000000375</c:v>
                </c:pt>
                <c:pt idx="55464">
                  <c:v>-0.78450000000000841</c:v>
                </c:pt>
                <c:pt idx="55465">
                  <c:v>-0.78249999999999886</c:v>
                </c:pt>
                <c:pt idx="55466">
                  <c:v>-0.78050000000000352</c:v>
                </c:pt>
                <c:pt idx="55467">
                  <c:v>-0.77850000000000819</c:v>
                </c:pt>
                <c:pt idx="55468">
                  <c:v>-0.77649999999999864</c:v>
                </c:pt>
                <c:pt idx="55469">
                  <c:v>-0.7745000000000033</c:v>
                </c:pt>
                <c:pt idx="55470">
                  <c:v>-0.77250000000000796</c:v>
                </c:pt>
                <c:pt idx="55471">
                  <c:v>-0.77050000000001262</c:v>
                </c:pt>
                <c:pt idx="55472">
                  <c:v>-0.76850000000000307</c:v>
                </c:pt>
                <c:pt idx="55473">
                  <c:v>-0.76650000000000773</c:v>
                </c:pt>
                <c:pt idx="55474">
                  <c:v>-0.76450000000001239</c:v>
                </c:pt>
                <c:pt idx="55475">
                  <c:v>-0.76250000000000284</c:v>
                </c:pt>
                <c:pt idx="55476">
                  <c:v>-0.7605000000000075</c:v>
                </c:pt>
                <c:pt idx="55477">
                  <c:v>-0.75850000000001216</c:v>
                </c:pt>
                <c:pt idx="55478">
                  <c:v>-0.75650000000000261</c:v>
                </c:pt>
                <c:pt idx="55479">
                  <c:v>-0.75450000000000728</c:v>
                </c:pt>
                <c:pt idx="55480">
                  <c:v>-0.75250000000001194</c:v>
                </c:pt>
                <c:pt idx="55481">
                  <c:v>-0.75050000000000239</c:v>
                </c:pt>
                <c:pt idx="55482">
                  <c:v>-0.74850000000000705</c:v>
                </c:pt>
                <c:pt idx="55483">
                  <c:v>-0.74650000000001171</c:v>
                </c:pt>
                <c:pt idx="55484">
                  <c:v>-0.74450000000000216</c:v>
                </c:pt>
                <c:pt idx="55485">
                  <c:v>-0.74250000000000682</c:v>
                </c:pt>
                <c:pt idx="55486">
                  <c:v>-0.74050000000001148</c:v>
                </c:pt>
                <c:pt idx="55487">
                  <c:v>-0.73850000000000193</c:v>
                </c:pt>
                <c:pt idx="55488">
                  <c:v>-0.73650000000000659</c:v>
                </c:pt>
                <c:pt idx="55489">
                  <c:v>-0.73450000000001125</c:v>
                </c:pt>
                <c:pt idx="55490">
                  <c:v>-0.73250000000000171</c:v>
                </c:pt>
                <c:pt idx="55491">
                  <c:v>-0.73050000000000637</c:v>
                </c:pt>
                <c:pt idx="55492">
                  <c:v>-0.72850000000001103</c:v>
                </c:pt>
                <c:pt idx="55493">
                  <c:v>-0.72650000000000148</c:v>
                </c:pt>
                <c:pt idx="55494">
                  <c:v>-0.72450000000000614</c:v>
                </c:pt>
                <c:pt idx="55495">
                  <c:v>-0.7225000000000108</c:v>
                </c:pt>
                <c:pt idx="55496">
                  <c:v>-0.72050000000000125</c:v>
                </c:pt>
                <c:pt idx="55497">
                  <c:v>-0.71850000000000591</c:v>
                </c:pt>
                <c:pt idx="55498">
                  <c:v>-0.71650000000001057</c:v>
                </c:pt>
                <c:pt idx="55499">
                  <c:v>-0.71450000000000102</c:v>
                </c:pt>
                <c:pt idx="55500">
                  <c:v>-0.71250000000000568</c:v>
                </c:pt>
                <c:pt idx="55501">
                  <c:v>-0.71050000000001035</c:v>
                </c:pt>
                <c:pt idx="55502">
                  <c:v>-0.7085000000000008</c:v>
                </c:pt>
                <c:pt idx="55503">
                  <c:v>-0.70650000000000546</c:v>
                </c:pt>
                <c:pt idx="55504">
                  <c:v>-0.70450000000001012</c:v>
                </c:pt>
                <c:pt idx="55505">
                  <c:v>-0.70250000000000057</c:v>
                </c:pt>
                <c:pt idx="55506">
                  <c:v>-0.70050000000000523</c:v>
                </c:pt>
                <c:pt idx="55507">
                  <c:v>-0.69850000000000989</c:v>
                </c:pt>
                <c:pt idx="55508">
                  <c:v>-0.69650000000000034</c:v>
                </c:pt>
                <c:pt idx="55509">
                  <c:v>-0.694500000000005</c:v>
                </c:pt>
                <c:pt idx="55510">
                  <c:v>-0.69250000000000966</c:v>
                </c:pt>
                <c:pt idx="55511">
                  <c:v>-0.69050000000000011</c:v>
                </c:pt>
                <c:pt idx="55512">
                  <c:v>-0.68850000000000477</c:v>
                </c:pt>
                <c:pt idx="55513">
                  <c:v>-0.68650000000000944</c:v>
                </c:pt>
                <c:pt idx="55514">
                  <c:v>-0.68449999999999989</c:v>
                </c:pt>
                <c:pt idx="55515">
                  <c:v>-0.68250000000000455</c:v>
                </c:pt>
                <c:pt idx="55516">
                  <c:v>-0.68050000000000921</c:v>
                </c:pt>
                <c:pt idx="55517">
                  <c:v>-0.67849999999999966</c:v>
                </c:pt>
                <c:pt idx="55518">
                  <c:v>-0.67650000000000432</c:v>
                </c:pt>
                <c:pt idx="55519">
                  <c:v>-0.67450000000000898</c:v>
                </c:pt>
                <c:pt idx="55520">
                  <c:v>-0.67249999999999943</c:v>
                </c:pt>
                <c:pt idx="55521">
                  <c:v>-0.67050000000000409</c:v>
                </c:pt>
                <c:pt idx="55522">
                  <c:v>-0.66850000000000875</c:v>
                </c:pt>
                <c:pt idx="55523">
                  <c:v>-0.6664999999999992</c:v>
                </c:pt>
                <c:pt idx="55524">
                  <c:v>-0.66450000000000387</c:v>
                </c:pt>
                <c:pt idx="55525">
                  <c:v>-0.66250000000000853</c:v>
                </c:pt>
                <c:pt idx="55526">
                  <c:v>-0.66049999999999898</c:v>
                </c:pt>
                <c:pt idx="55527">
                  <c:v>-0.65850000000000364</c:v>
                </c:pt>
                <c:pt idx="55528">
                  <c:v>-0.6565000000000083</c:v>
                </c:pt>
                <c:pt idx="55529">
                  <c:v>-0.65449999999999875</c:v>
                </c:pt>
                <c:pt idx="55530">
                  <c:v>-0.65250000000000341</c:v>
                </c:pt>
                <c:pt idx="55531">
                  <c:v>-0.65050000000000807</c:v>
                </c:pt>
                <c:pt idx="55532">
                  <c:v>-0.64850000000001273</c:v>
                </c:pt>
                <c:pt idx="55533">
                  <c:v>-0.64650000000000318</c:v>
                </c:pt>
                <c:pt idx="55534">
                  <c:v>-0.64450000000000784</c:v>
                </c:pt>
                <c:pt idx="55535">
                  <c:v>-0.64250000000001251</c:v>
                </c:pt>
                <c:pt idx="55536">
                  <c:v>-0.64050000000000296</c:v>
                </c:pt>
                <c:pt idx="55537">
                  <c:v>-0.63850000000000762</c:v>
                </c:pt>
                <c:pt idx="55538">
                  <c:v>-0.63650000000001228</c:v>
                </c:pt>
                <c:pt idx="55539">
                  <c:v>-0.63450000000000273</c:v>
                </c:pt>
                <c:pt idx="55540">
                  <c:v>-0.63250000000000739</c:v>
                </c:pt>
                <c:pt idx="55541">
                  <c:v>-0.63050000000001205</c:v>
                </c:pt>
                <c:pt idx="55542">
                  <c:v>-0.6285000000000025</c:v>
                </c:pt>
                <c:pt idx="55543">
                  <c:v>-0.62650000000000716</c:v>
                </c:pt>
                <c:pt idx="55544">
                  <c:v>-0.62450000000001182</c:v>
                </c:pt>
                <c:pt idx="55545">
                  <c:v>-0.62250000000000227</c:v>
                </c:pt>
                <c:pt idx="55546">
                  <c:v>-0.62050000000000693</c:v>
                </c:pt>
                <c:pt idx="55547">
                  <c:v>-0.6185000000000116</c:v>
                </c:pt>
                <c:pt idx="55548">
                  <c:v>-0.61650000000000205</c:v>
                </c:pt>
                <c:pt idx="55549">
                  <c:v>-0.61450000000000671</c:v>
                </c:pt>
                <c:pt idx="55550">
                  <c:v>-0.61250000000001137</c:v>
                </c:pt>
                <c:pt idx="55551">
                  <c:v>-0.61050000000000182</c:v>
                </c:pt>
                <c:pt idx="55552">
                  <c:v>-0.60850000000000648</c:v>
                </c:pt>
                <c:pt idx="55553">
                  <c:v>-0.60650000000001114</c:v>
                </c:pt>
                <c:pt idx="55554">
                  <c:v>-0.60450000000000159</c:v>
                </c:pt>
                <c:pt idx="55555">
                  <c:v>-0.60250000000000625</c:v>
                </c:pt>
                <c:pt idx="55556">
                  <c:v>-0.60050000000001091</c:v>
                </c:pt>
                <c:pt idx="55557">
                  <c:v>-0.59850000000000136</c:v>
                </c:pt>
                <c:pt idx="55558">
                  <c:v>-0.59650000000000603</c:v>
                </c:pt>
                <c:pt idx="55559">
                  <c:v>-0.59450000000001069</c:v>
                </c:pt>
                <c:pt idx="55560">
                  <c:v>-0.59250000000000114</c:v>
                </c:pt>
                <c:pt idx="55561">
                  <c:v>-0.5905000000000058</c:v>
                </c:pt>
                <c:pt idx="55562">
                  <c:v>-0.58850000000001046</c:v>
                </c:pt>
                <c:pt idx="55563">
                  <c:v>-0.58650000000000091</c:v>
                </c:pt>
                <c:pt idx="55564">
                  <c:v>-0.58450000000000557</c:v>
                </c:pt>
                <c:pt idx="55565">
                  <c:v>-0.58250000000001023</c:v>
                </c:pt>
                <c:pt idx="55566">
                  <c:v>-0.58050000000000068</c:v>
                </c:pt>
                <c:pt idx="55567">
                  <c:v>-0.57850000000000534</c:v>
                </c:pt>
                <c:pt idx="55568">
                  <c:v>-0.57650000000001</c:v>
                </c:pt>
                <c:pt idx="55569">
                  <c:v>-0.57450000000000045</c:v>
                </c:pt>
                <c:pt idx="55570">
                  <c:v>-0.57250000000000512</c:v>
                </c:pt>
                <c:pt idx="55571">
                  <c:v>-0.57050000000000978</c:v>
                </c:pt>
                <c:pt idx="55572">
                  <c:v>-0.56850000000000023</c:v>
                </c:pt>
                <c:pt idx="55573">
                  <c:v>-0.56650000000000489</c:v>
                </c:pt>
                <c:pt idx="55574">
                  <c:v>-0.56450000000000955</c:v>
                </c:pt>
                <c:pt idx="55575">
                  <c:v>-0.5625</c:v>
                </c:pt>
                <c:pt idx="55576">
                  <c:v>-0.56050000000000466</c:v>
                </c:pt>
                <c:pt idx="55577">
                  <c:v>-0.55850000000000932</c:v>
                </c:pt>
                <c:pt idx="55578">
                  <c:v>-0.55649999999999977</c:v>
                </c:pt>
                <c:pt idx="55579">
                  <c:v>-0.55450000000000443</c:v>
                </c:pt>
                <c:pt idx="55580">
                  <c:v>-0.55250000000000909</c:v>
                </c:pt>
                <c:pt idx="55581">
                  <c:v>-0.55049999999999955</c:v>
                </c:pt>
                <c:pt idx="55582">
                  <c:v>-0.54850000000000421</c:v>
                </c:pt>
                <c:pt idx="55583">
                  <c:v>-0.54650000000000887</c:v>
                </c:pt>
                <c:pt idx="55584">
                  <c:v>-0.54449999999999932</c:v>
                </c:pt>
                <c:pt idx="55585">
                  <c:v>-0.54250000000000398</c:v>
                </c:pt>
                <c:pt idx="55586">
                  <c:v>-0.54050000000000864</c:v>
                </c:pt>
                <c:pt idx="55587">
                  <c:v>-0.53849999999999909</c:v>
                </c:pt>
                <c:pt idx="55588">
                  <c:v>-0.53650000000000375</c:v>
                </c:pt>
                <c:pt idx="55589">
                  <c:v>-0.53450000000000841</c:v>
                </c:pt>
                <c:pt idx="55590">
                  <c:v>-0.53249999999999886</c:v>
                </c:pt>
                <c:pt idx="55591">
                  <c:v>-0.53050000000000352</c:v>
                </c:pt>
                <c:pt idx="55592">
                  <c:v>-0.52850000000000819</c:v>
                </c:pt>
                <c:pt idx="55593">
                  <c:v>-0.52649999999999864</c:v>
                </c:pt>
                <c:pt idx="55594">
                  <c:v>-0.5245000000000033</c:v>
                </c:pt>
                <c:pt idx="55595">
                  <c:v>-0.52250000000000796</c:v>
                </c:pt>
                <c:pt idx="55596">
                  <c:v>-0.52050000000001262</c:v>
                </c:pt>
                <c:pt idx="55597">
                  <c:v>-0.51850000000000307</c:v>
                </c:pt>
                <c:pt idx="55598">
                  <c:v>-0.51650000000000773</c:v>
                </c:pt>
                <c:pt idx="55599">
                  <c:v>-0.51450000000001239</c:v>
                </c:pt>
                <c:pt idx="55600">
                  <c:v>-0.51250000000000284</c:v>
                </c:pt>
                <c:pt idx="55601">
                  <c:v>-0.5105000000000075</c:v>
                </c:pt>
                <c:pt idx="55602">
                  <c:v>-0.50850000000001216</c:v>
                </c:pt>
                <c:pt idx="55603">
                  <c:v>-0.50650000000000261</c:v>
                </c:pt>
                <c:pt idx="55604">
                  <c:v>-0.50450000000000728</c:v>
                </c:pt>
                <c:pt idx="55605">
                  <c:v>-0.50250000000001194</c:v>
                </c:pt>
                <c:pt idx="55606">
                  <c:v>-0.50050000000000239</c:v>
                </c:pt>
                <c:pt idx="55607">
                  <c:v>-0.49850000000000705</c:v>
                </c:pt>
                <c:pt idx="55608">
                  <c:v>-0.49650000000001171</c:v>
                </c:pt>
                <c:pt idx="55609">
                  <c:v>-0.49450000000000216</c:v>
                </c:pt>
                <c:pt idx="55610">
                  <c:v>-0.49250000000000682</c:v>
                </c:pt>
                <c:pt idx="55611">
                  <c:v>-0.49050000000001148</c:v>
                </c:pt>
                <c:pt idx="55612">
                  <c:v>-0.48850000000000193</c:v>
                </c:pt>
                <c:pt idx="55613">
                  <c:v>-0.48650000000000659</c:v>
                </c:pt>
                <c:pt idx="55614">
                  <c:v>-0.48450000000001125</c:v>
                </c:pt>
                <c:pt idx="55615">
                  <c:v>-0.48250000000000171</c:v>
                </c:pt>
                <c:pt idx="55616">
                  <c:v>-0.48050000000000637</c:v>
                </c:pt>
                <c:pt idx="55617">
                  <c:v>-0.47850000000001103</c:v>
                </c:pt>
                <c:pt idx="55618">
                  <c:v>-0.47650000000000148</c:v>
                </c:pt>
                <c:pt idx="55619">
                  <c:v>-0.47450000000000614</c:v>
                </c:pt>
                <c:pt idx="55620">
                  <c:v>-0.4725000000000108</c:v>
                </c:pt>
                <c:pt idx="55621">
                  <c:v>-0.47050000000000125</c:v>
                </c:pt>
                <c:pt idx="55622">
                  <c:v>-0.46850000000000591</c:v>
                </c:pt>
                <c:pt idx="55623">
                  <c:v>-0.46650000000001057</c:v>
                </c:pt>
                <c:pt idx="55624">
                  <c:v>-0.46450000000000102</c:v>
                </c:pt>
                <c:pt idx="55625">
                  <c:v>-0.46250000000000568</c:v>
                </c:pt>
                <c:pt idx="55626">
                  <c:v>-0.46050000000001035</c:v>
                </c:pt>
                <c:pt idx="55627">
                  <c:v>-0.4585000000000008</c:v>
                </c:pt>
                <c:pt idx="55628">
                  <c:v>-0.45650000000000546</c:v>
                </c:pt>
                <c:pt idx="55629">
                  <c:v>-0.45450000000001012</c:v>
                </c:pt>
                <c:pt idx="55630">
                  <c:v>-0.45250000000000057</c:v>
                </c:pt>
                <c:pt idx="55631">
                  <c:v>-0.45050000000000523</c:v>
                </c:pt>
                <c:pt idx="55632">
                  <c:v>-0.44850000000000989</c:v>
                </c:pt>
                <c:pt idx="55633">
                  <c:v>-0.44650000000000034</c:v>
                </c:pt>
                <c:pt idx="55634">
                  <c:v>-0.444500000000005</c:v>
                </c:pt>
                <c:pt idx="55635">
                  <c:v>-0.44250000000000966</c:v>
                </c:pt>
                <c:pt idx="55636">
                  <c:v>-0.44050000000000011</c:v>
                </c:pt>
                <c:pt idx="55637">
                  <c:v>-0.43850000000000477</c:v>
                </c:pt>
                <c:pt idx="55638">
                  <c:v>-0.43650000000000944</c:v>
                </c:pt>
                <c:pt idx="55639">
                  <c:v>-0.43449999999999989</c:v>
                </c:pt>
                <c:pt idx="55640">
                  <c:v>-0.43250000000000455</c:v>
                </c:pt>
                <c:pt idx="55641">
                  <c:v>-0.43050000000000921</c:v>
                </c:pt>
                <c:pt idx="55642">
                  <c:v>-0.42849999999999966</c:v>
                </c:pt>
                <c:pt idx="55643">
                  <c:v>-0.42650000000000432</c:v>
                </c:pt>
                <c:pt idx="55644">
                  <c:v>-0.42450000000000898</c:v>
                </c:pt>
                <c:pt idx="55645">
                  <c:v>-0.42249999999999943</c:v>
                </c:pt>
                <c:pt idx="55646">
                  <c:v>-0.42050000000000409</c:v>
                </c:pt>
                <c:pt idx="55647">
                  <c:v>-0.41850000000000875</c:v>
                </c:pt>
                <c:pt idx="55648">
                  <c:v>-0.4164999999999992</c:v>
                </c:pt>
                <c:pt idx="55649">
                  <c:v>-0.41450000000000387</c:v>
                </c:pt>
                <c:pt idx="55650">
                  <c:v>-0.41250000000000853</c:v>
                </c:pt>
                <c:pt idx="55651">
                  <c:v>-0.41049999999999898</c:v>
                </c:pt>
                <c:pt idx="55652">
                  <c:v>-0.40850000000000364</c:v>
                </c:pt>
                <c:pt idx="55653">
                  <c:v>-0.4065000000000083</c:v>
                </c:pt>
                <c:pt idx="55654">
                  <c:v>-0.40449999999999875</c:v>
                </c:pt>
                <c:pt idx="55655">
                  <c:v>-0.40250000000000341</c:v>
                </c:pt>
                <c:pt idx="55656">
                  <c:v>-0.40050000000000807</c:v>
                </c:pt>
                <c:pt idx="55657">
                  <c:v>-0.39850000000001273</c:v>
                </c:pt>
                <c:pt idx="55658">
                  <c:v>-0.39650000000000318</c:v>
                </c:pt>
                <c:pt idx="55659">
                  <c:v>-0.39450000000000784</c:v>
                </c:pt>
                <c:pt idx="55660">
                  <c:v>-0.39250000000001251</c:v>
                </c:pt>
                <c:pt idx="55661">
                  <c:v>-0.39050000000000296</c:v>
                </c:pt>
                <c:pt idx="55662">
                  <c:v>-0.38850000000000762</c:v>
                </c:pt>
                <c:pt idx="55663">
                  <c:v>-0.38650000000001228</c:v>
                </c:pt>
                <c:pt idx="55664">
                  <c:v>-0.38450000000000273</c:v>
                </c:pt>
                <c:pt idx="55665">
                  <c:v>-0.38250000000000739</c:v>
                </c:pt>
                <c:pt idx="55666">
                  <c:v>-0.38050000000001205</c:v>
                </c:pt>
                <c:pt idx="55667">
                  <c:v>-0.3785000000000025</c:v>
                </c:pt>
                <c:pt idx="55668">
                  <c:v>-0.37650000000000716</c:v>
                </c:pt>
                <c:pt idx="55669">
                  <c:v>-0.37450000000001182</c:v>
                </c:pt>
                <c:pt idx="55670">
                  <c:v>-0.37250000000000227</c:v>
                </c:pt>
                <c:pt idx="55671">
                  <c:v>-0.37050000000000693</c:v>
                </c:pt>
                <c:pt idx="55672">
                  <c:v>-0.3685000000000116</c:v>
                </c:pt>
                <c:pt idx="55673">
                  <c:v>-0.36650000000000205</c:v>
                </c:pt>
                <c:pt idx="55674">
                  <c:v>-0.36450000000000671</c:v>
                </c:pt>
                <c:pt idx="55675">
                  <c:v>-0.36250000000001137</c:v>
                </c:pt>
                <c:pt idx="55676">
                  <c:v>-0.36050000000000182</c:v>
                </c:pt>
                <c:pt idx="55677">
                  <c:v>-0.35850000000000648</c:v>
                </c:pt>
                <c:pt idx="55678">
                  <c:v>-0.35650000000001114</c:v>
                </c:pt>
                <c:pt idx="55679">
                  <c:v>-0.35450000000000159</c:v>
                </c:pt>
                <c:pt idx="55680">
                  <c:v>-0.35250000000000625</c:v>
                </c:pt>
                <c:pt idx="55681">
                  <c:v>-0.35050000000001091</c:v>
                </c:pt>
                <c:pt idx="55682">
                  <c:v>-0.34850000000000136</c:v>
                </c:pt>
                <c:pt idx="55683">
                  <c:v>-0.34650000000000603</c:v>
                </c:pt>
                <c:pt idx="55684">
                  <c:v>-0.34450000000001069</c:v>
                </c:pt>
                <c:pt idx="55685">
                  <c:v>-0.34250000000000114</c:v>
                </c:pt>
                <c:pt idx="55686">
                  <c:v>-0.3405000000000058</c:v>
                </c:pt>
                <c:pt idx="55687">
                  <c:v>-0.33850000000001046</c:v>
                </c:pt>
                <c:pt idx="55688">
                  <c:v>-0.33650000000000091</c:v>
                </c:pt>
                <c:pt idx="55689">
                  <c:v>-0.33450000000000557</c:v>
                </c:pt>
                <c:pt idx="55690">
                  <c:v>-0.33250000000001023</c:v>
                </c:pt>
                <c:pt idx="55691">
                  <c:v>-0.33050000000000068</c:v>
                </c:pt>
                <c:pt idx="55692">
                  <c:v>-0.32850000000000534</c:v>
                </c:pt>
                <c:pt idx="55693">
                  <c:v>-0.32650000000001</c:v>
                </c:pt>
                <c:pt idx="55694">
                  <c:v>-0.32450000000000045</c:v>
                </c:pt>
                <c:pt idx="55695">
                  <c:v>-0.32250000000000512</c:v>
                </c:pt>
                <c:pt idx="55696">
                  <c:v>-0.32050000000000978</c:v>
                </c:pt>
                <c:pt idx="55697">
                  <c:v>-0.31850000000000023</c:v>
                </c:pt>
                <c:pt idx="55698">
                  <c:v>-0.31650000000000489</c:v>
                </c:pt>
                <c:pt idx="55699">
                  <c:v>-0.31450000000000955</c:v>
                </c:pt>
                <c:pt idx="55700">
                  <c:v>-0.3125</c:v>
                </c:pt>
                <c:pt idx="55701">
                  <c:v>-0.31050000000000466</c:v>
                </c:pt>
                <c:pt idx="55702">
                  <c:v>-0.30850000000000932</c:v>
                </c:pt>
                <c:pt idx="55703">
                  <c:v>-0.30649999999999977</c:v>
                </c:pt>
                <c:pt idx="55704">
                  <c:v>-0.30450000000000443</c:v>
                </c:pt>
                <c:pt idx="55705">
                  <c:v>-0.30250000000000909</c:v>
                </c:pt>
                <c:pt idx="55706">
                  <c:v>-0.30049999999999955</c:v>
                </c:pt>
                <c:pt idx="55707">
                  <c:v>-0.29850000000000421</c:v>
                </c:pt>
                <c:pt idx="55708">
                  <c:v>-0.29650000000000887</c:v>
                </c:pt>
                <c:pt idx="55709">
                  <c:v>-0.29449999999999932</c:v>
                </c:pt>
                <c:pt idx="55710">
                  <c:v>-0.29250000000000398</c:v>
                </c:pt>
                <c:pt idx="55711">
                  <c:v>-0.29050000000000864</c:v>
                </c:pt>
                <c:pt idx="55712">
                  <c:v>-0.28849999999999909</c:v>
                </c:pt>
                <c:pt idx="55713">
                  <c:v>-0.28650000000000375</c:v>
                </c:pt>
                <c:pt idx="55714">
                  <c:v>-0.28450000000000841</c:v>
                </c:pt>
                <c:pt idx="55715">
                  <c:v>-0.28249999999999886</c:v>
                </c:pt>
                <c:pt idx="55716">
                  <c:v>-0.28050000000000352</c:v>
                </c:pt>
                <c:pt idx="55717">
                  <c:v>-0.27850000000000819</c:v>
                </c:pt>
                <c:pt idx="55718">
                  <c:v>-0.27649999999999864</c:v>
                </c:pt>
                <c:pt idx="55719">
                  <c:v>-0.2745000000000033</c:v>
                </c:pt>
                <c:pt idx="55720">
                  <c:v>-0.27250000000000796</c:v>
                </c:pt>
                <c:pt idx="55721">
                  <c:v>-0.27050000000001262</c:v>
                </c:pt>
                <c:pt idx="55722">
                  <c:v>-0.26850000000000307</c:v>
                </c:pt>
                <c:pt idx="55723">
                  <c:v>-0.26650000000000773</c:v>
                </c:pt>
                <c:pt idx="55724">
                  <c:v>-0.26450000000001239</c:v>
                </c:pt>
                <c:pt idx="55725">
                  <c:v>-0.26250000000000284</c:v>
                </c:pt>
                <c:pt idx="55726">
                  <c:v>-0.2605000000000075</c:v>
                </c:pt>
                <c:pt idx="55727">
                  <c:v>-0.25850000000001216</c:v>
                </c:pt>
                <c:pt idx="55728">
                  <c:v>-0.25650000000000261</c:v>
                </c:pt>
                <c:pt idx="55729">
                  <c:v>-0.25450000000000728</c:v>
                </c:pt>
                <c:pt idx="55730">
                  <c:v>-0.25250000000001194</c:v>
                </c:pt>
                <c:pt idx="55731">
                  <c:v>-0.25050000000000239</c:v>
                </c:pt>
                <c:pt idx="55732">
                  <c:v>-0.24850000000000705</c:v>
                </c:pt>
                <c:pt idx="55733">
                  <c:v>-0.24650000000001171</c:v>
                </c:pt>
                <c:pt idx="55734">
                  <c:v>-0.24450000000000216</c:v>
                </c:pt>
                <c:pt idx="55735">
                  <c:v>-0.24250000000000682</c:v>
                </c:pt>
                <c:pt idx="55736">
                  <c:v>-0.24050000000001148</c:v>
                </c:pt>
                <c:pt idx="55737">
                  <c:v>-0.23850000000000193</c:v>
                </c:pt>
                <c:pt idx="55738">
                  <c:v>-0.23650000000000659</c:v>
                </c:pt>
                <c:pt idx="55739">
                  <c:v>-0.23450000000001125</c:v>
                </c:pt>
                <c:pt idx="55740">
                  <c:v>-0.23250000000000171</c:v>
                </c:pt>
                <c:pt idx="55741">
                  <c:v>-0.23050000000000637</c:v>
                </c:pt>
                <c:pt idx="55742">
                  <c:v>-0.22850000000001103</c:v>
                </c:pt>
                <c:pt idx="55743">
                  <c:v>-0.22650000000000148</c:v>
                </c:pt>
                <c:pt idx="55744">
                  <c:v>-0.22450000000000614</c:v>
                </c:pt>
                <c:pt idx="55745">
                  <c:v>-0.2225000000000108</c:v>
                </c:pt>
                <c:pt idx="55746">
                  <c:v>-0.22050000000000125</c:v>
                </c:pt>
                <c:pt idx="55747">
                  <c:v>-0.21850000000000591</c:v>
                </c:pt>
                <c:pt idx="55748">
                  <c:v>-0.21650000000001057</c:v>
                </c:pt>
                <c:pt idx="55749">
                  <c:v>-0.21450000000000102</c:v>
                </c:pt>
                <c:pt idx="55750">
                  <c:v>-0.21250000000000568</c:v>
                </c:pt>
                <c:pt idx="55751">
                  <c:v>-0.21050000000001035</c:v>
                </c:pt>
                <c:pt idx="55752">
                  <c:v>-0.2085000000000008</c:v>
                </c:pt>
                <c:pt idx="55753">
                  <c:v>-0.20650000000000546</c:v>
                </c:pt>
                <c:pt idx="55754">
                  <c:v>-0.20450000000001012</c:v>
                </c:pt>
                <c:pt idx="55755">
                  <c:v>-0.20250000000000057</c:v>
                </c:pt>
                <c:pt idx="55756">
                  <c:v>-0.20050000000000523</c:v>
                </c:pt>
                <c:pt idx="55757">
                  <c:v>-0.19850000000000989</c:v>
                </c:pt>
                <c:pt idx="55758">
                  <c:v>-0.19650000000000034</c:v>
                </c:pt>
                <c:pt idx="55759">
                  <c:v>-0.194500000000005</c:v>
                </c:pt>
                <c:pt idx="55760">
                  <c:v>-0.19250000000000966</c:v>
                </c:pt>
                <c:pt idx="55761">
                  <c:v>-0.19050000000000011</c:v>
                </c:pt>
                <c:pt idx="55762">
                  <c:v>-0.18850000000000477</c:v>
                </c:pt>
                <c:pt idx="55763">
                  <c:v>-0.18650000000000944</c:v>
                </c:pt>
                <c:pt idx="55764">
                  <c:v>-0.18449999999999989</c:v>
                </c:pt>
                <c:pt idx="55765">
                  <c:v>-0.18250000000000455</c:v>
                </c:pt>
                <c:pt idx="55766">
                  <c:v>-0.18050000000000921</c:v>
                </c:pt>
                <c:pt idx="55767">
                  <c:v>-0.17849999999999966</c:v>
                </c:pt>
                <c:pt idx="55768">
                  <c:v>-0.17650000000000432</c:v>
                </c:pt>
                <c:pt idx="55769">
                  <c:v>-0.17450000000000898</c:v>
                </c:pt>
                <c:pt idx="55770">
                  <c:v>-0.17249999999999943</c:v>
                </c:pt>
                <c:pt idx="55771">
                  <c:v>-0.17050000000000409</c:v>
                </c:pt>
                <c:pt idx="55772">
                  <c:v>-0.16850000000000875</c:v>
                </c:pt>
                <c:pt idx="55773">
                  <c:v>-0.1664999999999992</c:v>
                </c:pt>
                <c:pt idx="55774">
                  <c:v>-0.16450000000000387</c:v>
                </c:pt>
                <c:pt idx="55775">
                  <c:v>-0.16250000000000853</c:v>
                </c:pt>
                <c:pt idx="55776">
                  <c:v>-0.16049999999999898</c:v>
                </c:pt>
                <c:pt idx="55777">
                  <c:v>-0.15850000000000364</c:v>
                </c:pt>
                <c:pt idx="55778">
                  <c:v>-0.1565000000000083</c:v>
                </c:pt>
                <c:pt idx="55779">
                  <c:v>-0.15449999999999875</c:v>
                </c:pt>
                <c:pt idx="55780">
                  <c:v>-0.15250000000000341</c:v>
                </c:pt>
                <c:pt idx="55781">
                  <c:v>-0.15050000000000807</c:v>
                </c:pt>
                <c:pt idx="55782">
                  <c:v>-0.14850000000001273</c:v>
                </c:pt>
                <c:pt idx="55783">
                  <c:v>-0.14650000000000318</c:v>
                </c:pt>
                <c:pt idx="55784">
                  <c:v>-0.14450000000000784</c:v>
                </c:pt>
                <c:pt idx="55785">
                  <c:v>-0.14250000000001251</c:v>
                </c:pt>
                <c:pt idx="55786">
                  <c:v>-0.14050000000000296</c:v>
                </c:pt>
                <c:pt idx="55787">
                  <c:v>-0.13850000000000762</c:v>
                </c:pt>
                <c:pt idx="55788">
                  <c:v>-0.13650000000001228</c:v>
                </c:pt>
                <c:pt idx="55789">
                  <c:v>-0.13450000000000273</c:v>
                </c:pt>
                <c:pt idx="55790">
                  <c:v>-0.13250000000000739</c:v>
                </c:pt>
                <c:pt idx="55791">
                  <c:v>-0.13050000000001205</c:v>
                </c:pt>
                <c:pt idx="55792">
                  <c:v>-0.1285000000000025</c:v>
                </c:pt>
                <c:pt idx="55793">
                  <c:v>-0.12650000000000716</c:v>
                </c:pt>
                <c:pt idx="55794">
                  <c:v>-0.12450000000001182</c:v>
                </c:pt>
                <c:pt idx="55795">
                  <c:v>-0.12250000000000227</c:v>
                </c:pt>
                <c:pt idx="55796">
                  <c:v>-0.12050000000000693</c:v>
                </c:pt>
                <c:pt idx="55797">
                  <c:v>-0.1185000000000116</c:v>
                </c:pt>
                <c:pt idx="55798">
                  <c:v>-0.11650000000000205</c:v>
                </c:pt>
                <c:pt idx="55799">
                  <c:v>-0.11450000000000671</c:v>
                </c:pt>
                <c:pt idx="55800">
                  <c:v>-0.11250000000001137</c:v>
                </c:pt>
                <c:pt idx="55801">
                  <c:v>-0.11050000000000182</c:v>
                </c:pt>
                <c:pt idx="55802">
                  <c:v>-0.10850000000000648</c:v>
                </c:pt>
                <c:pt idx="55803">
                  <c:v>-0.10650000000001114</c:v>
                </c:pt>
                <c:pt idx="55804">
                  <c:v>-0.10450000000000159</c:v>
                </c:pt>
                <c:pt idx="55805">
                  <c:v>-0.10250000000000625</c:v>
                </c:pt>
                <c:pt idx="55806">
                  <c:v>-0.10050000000001091</c:v>
                </c:pt>
                <c:pt idx="55807">
                  <c:v>-9.8500000000001364E-2</c:v>
                </c:pt>
                <c:pt idx="55808">
                  <c:v>-9.6500000000006025E-2</c:v>
                </c:pt>
                <c:pt idx="55809">
                  <c:v>-9.4500000000010687E-2</c:v>
                </c:pt>
                <c:pt idx="55810">
                  <c:v>-9.2500000000001137E-2</c:v>
                </c:pt>
                <c:pt idx="55811">
                  <c:v>-9.0500000000005798E-2</c:v>
                </c:pt>
                <c:pt idx="55812">
                  <c:v>-8.8500000000010459E-2</c:v>
                </c:pt>
                <c:pt idx="55813">
                  <c:v>-8.6500000000000909E-2</c:v>
                </c:pt>
                <c:pt idx="55814">
                  <c:v>-8.4500000000005571E-2</c:v>
                </c:pt>
                <c:pt idx="55815">
                  <c:v>-8.2500000000010232E-2</c:v>
                </c:pt>
                <c:pt idx="55816">
                  <c:v>-8.0500000000000682E-2</c:v>
                </c:pt>
                <c:pt idx="55817">
                  <c:v>-7.8500000000005343E-2</c:v>
                </c:pt>
                <c:pt idx="55818">
                  <c:v>-7.6500000000010004E-2</c:v>
                </c:pt>
                <c:pt idx="55819">
                  <c:v>-7.4500000000000455E-2</c:v>
                </c:pt>
                <c:pt idx="55820">
                  <c:v>-7.2500000000005116E-2</c:v>
                </c:pt>
                <c:pt idx="55821">
                  <c:v>-7.0500000000009777E-2</c:v>
                </c:pt>
                <c:pt idx="55822">
                  <c:v>-6.8500000000000227E-2</c:v>
                </c:pt>
                <c:pt idx="55823">
                  <c:v>-6.6500000000004889E-2</c:v>
                </c:pt>
                <c:pt idx="55824">
                  <c:v>-6.450000000000955E-2</c:v>
                </c:pt>
                <c:pt idx="55825">
                  <c:v>-6.25E-2</c:v>
                </c:pt>
                <c:pt idx="55826">
                  <c:v>-6.0500000000004661E-2</c:v>
                </c:pt>
                <c:pt idx="55827">
                  <c:v>-5.8500000000009322E-2</c:v>
                </c:pt>
                <c:pt idx="55828">
                  <c:v>-5.6499999999999773E-2</c:v>
                </c:pt>
                <c:pt idx="55829">
                  <c:v>-5.4500000000004434E-2</c:v>
                </c:pt>
                <c:pt idx="55830">
                  <c:v>-5.2500000000009095E-2</c:v>
                </c:pt>
                <c:pt idx="55831">
                  <c:v>-5.0499999999999545E-2</c:v>
                </c:pt>
                <c:pt idx="55832">
                  <c:v>-4.8500000000004206E-2</c:v>
                </c:pt>
                <c:pt idx="55833">
                  <c:v>-4.6500000000008868E-2</c:v>
                </c:pt>
                <c:pt idx="55834">
                  <c:v>-4.4499999999999318E-2</c:v>
                </c:pt>
                <c:pt idx="55835">
                  <c:v>-4.2500000000003979E-2</c:v>
                </c:pt>
                <c:pt idx="55836">
                  <c:v>-4.050000000000864E-2</c:v>
                </c:pt>
                <c:pt idx="55837">
                  <c:v>-3.8499999999999091E-2</c:v>
                </c:pt>
                <c:pt idx="55838">
                  <c:v>-3.6500000000003752E-2</c:v>
                </c:pt>
                <c:pt idx="55839">
                  <c:v>-3.4500000000008413E-2</c:v>
                </c:pt>
                <c:pt idx="55840">
                  <c:v>-3.2499999999998863E-2</c:v>
                </c:pt>
                <c:pt idx="55841">
                  <c:v>-3.0500000000003524E-2</c:v>
                </c:pt>
                <c:pt idx="55842">
                  <c:v>-2.8500000000008185E-2</c:v>
                </c:pt>
                <c:pt idx="55843">
                  <c:v>-2.6499999999998636E-2</c:v>
                </c:pt>
                <c:pt idx="55844">
                  <c:v>-2.4500000000003297E-2</c:v>
                </c:pt>
                <c:pt idx="55845">
                  <c:v>-2.2500000000007958E-2</c:v>
                </c:pt>
                <c:pt idx="55846">
                  <c:v>-2.0500000000012619E-2</c:v>
                </c:pt>
                <c:pt idx="55847">
                  <c:v>-1.850000000000307E-2</c:v>
                </c:pt>
                <c:pt idx="55848">
                  <c:v>-1.6500000000007731E-2</c:v>
                </c:pt>
                <c:pt idx="55849">
                  <c:v>-1.4500000000012392E-2</c:v>
                </c:pt>
                <c:pt idx="55850">
                  <c:v>-1.2500000000002842E-2</c:v>
                </c:pt>
                <c:pt idx="55851">
                  <c:v>-1.0500000000007503E-2</c:v>
                </c:pt>
                <c:pt idx="55852">
                  <c:v>-8.5000000000121645E-3</c:v>
                </c:pt>
                <c:pt idx="55853">
                  <c:v>-6.5000000000026148E-3</c:v>
                </c:pt>
                <c:pt idx="55854">
                  <c:v>-4.500000000007276E-3</c:v>
                </c:pt>
                <c:pt idx="55855">
                  <c:v>-2.5000000000119371E-3</c:v>
                </c:pt>
                <c:pt idx="55856">
                  <c:v>-5.0000000000238742E-4</c:v>
                </c:pt>
                <c:pt idx="55857">
                  <c:v>1.4999999999929514E-3</c:v>
                </c:pt>
                <c:pt idx="55858">
                  <c:v>3.4999999999882903E-3</c:v>
                </c:pt>
                <c:pt idx="55859">
                  <c:v>5.49999999999784E-3</c:v>
                </c:pt>
                <c:pt idx="55860">
                  <c:v>7.4999999999931788E-3</c:v>
                </c:pt>
                <c:pt idx="55861">
                  <c:v>9.4999999999885176E-3</c:v>
                </c:pt>
                <c:pt idx="55862">
                  <c:v>1.1499999999998067E-2</c:v>
                </c:pt>
                <c:pt idx="55863">
                  <c:v>1.3499999999993406E-2</c:v>
                </c:pt>
                <c:pt idx="55864">
                  <c:v>1.5499999999988745E-2</c:v>
                </c:pt>
                <c:pt idx="55865">
                  <c:v>1.7499999999998295E-2</c:v>
                </c:pt>
                <c:pt idx="55866">
                  <c:v>1.9499999999993634E-2</c:v>
                </c:pt>
                <c:pt idx="55867">
                  <c:v>2.1499999999988972E-2</c:v>
                </c:pt>
                <c:pt idx="55868">
                  <c:v>2.3499999999998522E-2</c:v>
                </c:pt>
                <c:pt idx="55869">
                  <c:v>2.5499999999993861E-2</c:v>
                </c:pt>
                <c:pt idx="55870">
                  <c:v>2.74999999999892E-2</c:v>
                </c:pt>
                <c:pt idx="55871">
                  <c:v>2.9499999999998749E-2</c:v>
                </c:pt>
                <c:pt idx="55872">
                  <c:v>3.1499999999994088E-2</c:v>
                </c:pt>
                <c:pt idx="55873">
                  <c:v>3.3499999999989427E-2</c:v>
                </c:pt>
                <c:pt idx="55874">
                  <c:v>3.5499999999998977E-2</c:v>
                </c:pt>
                <c:pt idx="55875">
                  <c:v>3.7499999999994316E-2</c:v>
                </c:pt>
                <c:pt idx="55876">
                  <c:v>3.9499999999989654E-2</c:v>
                </c:pt>
                <c:pt idx="55877">
                  <c:v>4.1499999999999204E-2</c:v>
                </c:pt>
                <c:pt idx="55878">
                  <c:v>4.3499999999994543E-2</c:v>
                </c:pt>
                <c:pt idx="55879">
                  <c:v>4.5499999999989882E-2</c:v>
                </c:pt>
                <c:pt idx="55880">
                  <c:v>4.7499999999999432E-2</c:v>
                </c:pt>
                <c:pt idx="55881">
                  <c:v>4.949999999999477E-2</c:v>
                </c:pt>
                <c:pt idx="55882">
                  <c:v>5.1499999999990109E-2</c:v>
                </c:pt>
                <c:pt idx="55883">
                  <c:v>5.3499999999999659E-2</c:v>
                </c:pt>
                <c:pt idx="55884">
                  <c:v>5.5499999999994998E-2</c:v>
                </c:pt>
                <c:pt idx="55885">
                  <c:v>5.7499999999990337E-2</c:v>
                </c:pt>
                <c:pt idx="55886">
                  <c:v>5.9499999999999886E-2</c:v>
                </c:pt>
                <c:pt idx="55887">
                  <c:v>6.1499999999995225E-2</c:v>
                </c:pt>
                <c:pt idx="55888">
                  <c:v>6.3499999999990564E-2</c:v>
                </c:pt>
                <c:pt idx="55889">
                  <c:v>6.5500000000000114E-2</c:v>
                </c:pt>
                <c:pt idx="55890">
                  <c:v>6.7499999999995453E-2</c:v>
                </c:pt>
                <c:pt idx="55891">
                  <c:v>6.9499999999990791E-2</c:v>
                </c:pt>
                <c:pt idx="55892">
                  <c:v>7.1500000000000341E-2</c:v>
                </c:pt>
                <c:pt idx="55893">
                  <c:v>7.349999999999568E-2</c:v>
                </c:pt>
                <c:pt idx="55894">
                  <c:v>7.5499999999991019E-2</c:v>
                </c:pt>
                <c:pt idx="55895">
                  <c:v>7.7500000000000568E-2</c:v>
                </c:pt>
                <c:pt idx="55896">
                  <c:v>7.9499999999995907E-2</c:v>
                </c:pt>
                <c:pt idx="55897">
                  <c:v>8.1499999999991246E-2</c:v>
                </c:pt>
                <c:pt idx="55898">
                  <c:v>8.3500000000000796E-2</c:v>
                </c:pt>
                <c:pt idx="55899">
                  <c:v>8.5499999999996135E-2</c:v>
                </c:pt>
                <c:pt idx="55900">
                  <c:v>8.7499999999991473E-2</c:v>
                </c:pt>
                <c:pt idx="55901">
                  <c:v>8.9500000000001023E-2</c:v>
                </c:pt>
                <c:pt idx="55902">
                  <c:v>9.1499999999996362E-2</c:v>
                </c:pt>
                <c:pt idx="55903">
                  <c:v>9.3499999999991701E-2</c:v>
                </c:pt>
                <c:pt idx="55904">
                  <c:v>9.5500000000001251E-2</c:v>
                </c:pt>
                <c:pt idx="55905">
                  <c:v>9.7499999999996589E-2</c:v>
                </c:pt>
                <c:pt idx="55906">
                  <c:v>9.9499999999991928E-2</c:v>
                </c:pt>
                <c:pt idx="55907">
                  <c:v>0.10149999999998727</c:v>
                </c:pt>
                <c:pt idx="55908">
                  <c:v>0.10349999999999682</c:v>
                </c:pt>
                <c:pt idx="55909">
                  <c:v>0.10549999999999216</c:v>
                </c:pt>
                <c:pt idx="55910">
                  <c:v>0.10749999999998749</c:v>
                </c:pt>
                <c:pt idx="55911">
                  <c:v>0.10949999999999704</c:v>
                </c:pt>
                <c:pt idx="55912">
                  <c:v>0.11149999999999238</c:v>
                </c:pt>
                <c:pt idx="55913">
                  <c:v>0.11349999999998772</c:v>
                </c:pt>
                <c:pt idx="55914">
                  <c:v>0.11549999999999727</c:v>
                </c:pt>
                <c:pt idx="55915">
                  <c:v>0.11749999999999261</c:v>
                </c:pt>
                <c:pt idx="55916">
                  <c:v>0.11949999999998795</c:v>
                </c:pt>
                <c:pt idx="55917">
                  <c:v>0.1214999999999975</c:v>
                </c:pt>
                <c:pt idx="55918">
                  <c:v>0.12349999999999284</c:v>
                </c:pt>
                <c:pt idx="55919">
                  <c:v>0.12549999999998818</c:v>
                </c:pt>
                <c:pt idx="55920">
                  <c:v>0.12749999999999773</c:v>
                </c:pt>
                <c:pt idx="55921">
                  <c:v>0.12949999999999307</c:v>
                </c:pt>
                <c:pt idx="55922">
                  <c:v>0.1314999999999884</c:v>
                </c:pt>
                <c:pt idx="55923">
                  <c:v>0.13349999999999795</c:v>
                </c:pt>
                <c:pt idx="55924">
                  <c:v>0.13549999999999329</c:v>
                </c:pt>
                <c:pt idx="55925">
                  <c:v>0.13749999999998863</c:v>
                </c:pt>
                <c:pt idx="55926">
                  <c:v>0.13949999999999818</c:v>
                </c:pt>
                <c:pt idx="55927">
                  <c:v>0.14149999999999352</c:v>
                </c:pt>
                <c:pt idx="55928">
                  <c:v>0.14349999999998886</c:v>
                </c:pt>
                <c:pt idx="55929">
                  <c:v>0.14549999999999841</c:v>
                </c:pt>
                <c:pt idx="55930">
                  <c:v>0.14749999999999375</c:v>
                </c:pt>
                <c:pt idx="55931">
                  <c:v>0.14949999999998909</c:v>
                </c:pt>
                <c:pt idx="55932">
                  <c:v>0.15149999999999864</c:v>
                </c:pt>
                <c:pt idx="55933">
                  <c:v>0.15349999999999397</c:v>
                </c:pt>
                <c:pt idx="55934">
                  <c:v>0.15549999999998931</c:v>
                </c:pt>
                <c:pt idx="55935">
                  <c:v>0.15749999999999886</c:v>
                </c:pt>
                <c:pt idx="55936">
                  <c:v>0.1594999999999942</c:v>
                </c:pt>
                <c:pt idx="55937">
                  <c:v>0.16149999999998954</c:v>
                </c:pt>
                <c:pt idx="55938">
                  <c:v>0.16349999999999909</c:v>
                </c:pt>
                <c:pt idx="55939">
                  <c:v>0.16549999999999443</c:v>
                </c:pt>
                <c:pt idx="55940">
                  <c:v>0.16749999999998977</c:v>
                </c:pt>
                <c:pt idx="55941">
                  <c:v>0.16949999999999932</c:v>
                </c:pt>
                <c:pt idx="55942">
                  <c:v>0.17149999999999466</c:v>
                </c:pt>
                <c:pt idx="55943">
                  <c:v>0.17349999999999</c:v>
                </c:pt>
                <c:pt idx="55944">
                  <c:v>0.17549999999999955</c:v>
                </c:pt>
                <c:pt idx="55945">
                  <c:v>0.17749999999999488</c:v>
                </c:pt>
                <c:pt idx="55946">
                  <c:v>0.17949999999999022</c:v>
                </c:pt>
                <c:pt idx="55947">
                  <c:v>0.18149999999999977</c:v>
                </c:pt>
                <c:pt idx="55948">
                  <c:v>0.18349999999999511</c:v>
                </c:pt>
                <c:pt idx="55949">
                  <c:v>0.18549999999999045</c:v>
                </c:pt>
                <c:pt idx="55950">
                  <c:v>0.1875</c:v>
                </c:pt>
                <c:pt idx="55951">
                  <c:v>0.18949999999999534</c:v>
                </c:pt>
                <c:pt idx="55952">
                  <c:v>0.19149999999999068</c:v>
                </c:pt>
                <c:pt idx="55953">
                  <c:v>0.19350000000000023</c:v>
                </c:pt>
                <c:pt idx="55954">
                  <c:v>0.19549999999999557</c:v>
                </c:pt>
                <c:pt idx="55955">
                  <c:v>0.19749999999999091</c:v>
                </c:pt>
                <c:pt idx="55956">
                  <c:v>0.19950000000000045</c:v>
                </c:pt>
                <c:pt idx="55957">
                  <c:v>0.20149999999999579</c:v>
                </c:pt>
                <c:pt idx="55958">
                  <c:v>0.20349999999999113</c:v>
                </c:pt>
                <c:pt idx="55959">
                  <c:v>0.20550000000000068</c:v>
                </c:pt>
                <c:pt idx="55960">
                  <c:v>0.20749999999999602</c:v>
                </c:pt>
                <c:pt idx="55961">
                  <c:v>0.20949999999999136</c:v>
                </c:pt>
                <c:pt idx="55962">
                  <c:v>0.21150000000000091</c:v>
                </c:pt>
                <c:pt idx="55963">
                  <c:v>0.21349999999999625</c:v>
                </c:pt>
                <c:pt idx="55964">
                  <c:v>0.21549999999999159</c:v>
                </c:pt>
                <c:pt idx="55965">
                  <c:v>0.21750000000000114</c:v>
                </c:pt>
                <c:pt idx="55966">
                  <c:v>0.21949999999999648</c:v>
                </c:pt>
                <c:pt idx="55967">
                  <c:v>0.22149999999999181</c:v>
                </c:pt>
                <c:pt idx="55968">
                  <c:v>0.22350000000000136</c:v>
                </c:pt>
                <c:pt idx="55969">
                  <c:v>0.2254999999999967</c:v>
                </c:pt>
                <c:pt idx="55970">
                  <c:v>0.22749999999999204</c:v>
                </c:pt>
                <c:pt idx="55971">
                  <c:v>0.22949999999998738</c:v>
                </c:pt>
                <c:pt idx="55972">
                  <c:v>0.23149999999999693</c:v>
                </c:pt>
                <c:pt idx="55973">
                  <c:v>0.23349999999999227</c:v>
                </c:pt>
                <c:pt idx="55974">
                  <c:v>0.23549999999998761</c:v>
                </c:pt>
                <c:pt idx="55975">
                  <c:v>0.23749999999999716</c:v>
                </c:pt>
                <c:pt idx="55976">
                  <c:v>0.2394999999999925</c:v>
                </c:pt>
                <c:pt idx="55977">
                  <c:v>0.24149999999998784</c:v>
                </c:pt>
                <c:pt idx="55978">
                  <c:v>0.24349999999999739</c:v>
                </c:pt>
                <c:pt idx="55979">
                  <c:v>0.24549999999999272</c:v>
                </c:pt>
                <c:pt idx="55980">
                  <c:v>0.24749999999998806</c:v>
                </c:pt>
                <c:pt idx="55981">
                  <c:v>0.24949999999999761</c:v>
                </c:pt>
                <c:pt idx="55982">
                  <c:v>0.25149999999999295</c:v>
                </c:pt>
                <c:pt idx="55983">
                  <c:v>0.25349999999998829</c:v>
                </c:pt>
                <c:pt idx="55984">
                  <c:v>0.25549999999999784</c:v>
                </c:pt>
                <c:pt idx="55985">
                  <c:v>0.25749999999999318</c:v>
                </c:pt>
                <c:pt idx="55986">
                  <c:v>0.25949999999998852</c:v>
                </c:pt>
                <c:pt idx="55987">
                  <c:v>0.26149999999999807</c:v>
                </c:pt>
                <c:pt idx="55988">
                  <c:v>0.26349999999999341</c:v>
                </c:pt>
                <c:pt idx="55989">
                  <c:v>0.26549999999998875</c:v>
                </c:pt>
                <c:pt idx="55990">
                  <c:v>0.26749999999999829</c:v>
                </c:pt>
                <c:pt idx="55991">
                  <c:v>0.26949999999999363</c:v>
                </c:pt>
                <c:pt idx="55992">
                  <c:v>0.27149999999998897</c:v>
                </c:pt>
                <c:pt idx="55993">
                  <c:v>0.27349999999999852</c:v>
                </c:pt>
                <c:pt idx="55994">
                  <c:v>0.27549999999999386</c:v>
                </c:pt>
                <c:pt idx="55995">
                  <c:v>0.2774999999999892</c:v>
                </c:pt>
                <c:pt idx="55996">
                  <c:v>0.27949999999999875</c:v>
                </c:pt>
                <c:pt idx="55997">
                  <c:v>0.28149999999999409</c:v>
                </c:pt>
                <c:pt idx="55998">
                  <c:v>0.28349999999998943</c:v>
                </c:pt>
                <c:pt idx="55999">
                  <c:v>0.28549999999999898</c:v>
                </c:pt>
                <c:pt idx="56000">
                  <c:v>0.28749999999999432</c:v>
                </c:pt>
                <c:pt idx="56001">
                  <c:v>0.28949999999998965</c:v>
                </c:pt>
                <c:pt idx="56002">
                  <c:v>0.2914999999999992</c:v>
                </c:pt>
                <c:pt idx="56003">
                  <c:v>0.29349999999999454</c:v>
                </c:pt>
                <c:pt idx="56004">
                  <c:v>0.29549999999998988</c:v>
                </c:pt>
                <c:pt idx="56005">
                  <c:v>0.29749999999999943</c:v>
                </c:pt>
                <c:pt idx="56006">
                  <c:v>0.29949999999999477</c:v>
                </c:pt>
                <c:pt idx="56007">
                  <c:v>0.30149999999999011</c:v>
                </c:pt>
                <c:pt idx="56008">
                  <c:v>0.30349999999999966</c:v>
                </c:pt>
                <c:pt idx="56009">
                  <c:v>0.305499999999995</c:v>
                </c:pt>
                <c:pt idx="56010">
                  <c:v>0.30749999999999034</c:v>
                </c:pt>
                <c:pt idx="56011">
                  <c:v>0.30949999999999989</c:v>
                </c:pt>
                <c:pt idx="56012">
                  <c:v>0.31149999999999523</c:v>
                </c:pt>
                <c:pt idx="56013">
                  <c:v>0.31349999999999056</c:v>
                </c:pt>
                <c:pt idx="56014">
                  <c:v>0.31550000000000011</c:v>
                </c:pt>
                <c:pt idx="56015">
                  <c:v>0.31749999999999545</c:v>
                </c:pt>
                <c:pt idx="56016">
                  <c:v>0.31949999999999079</c:v>
                </c:pt>
                <c:pt idx="56017">
                  <c:v>0.32150000000000034</c:v>
                </c:pt>
                <c:pt idx="56018">
                  <c:v>0.32349999999999568</c:v>
                </c:pt>
                <c:pt idx="56019">
                  <c:v>0.32549999999999102</c:v>
                </c:pt>
                <c:pt idx="56020">
                  <c:v>0.32750000000000057</c:v>
                </c:pt>
                <c:pt idx="56021">
                  <c:v>0.32949999999999591</c:v>
                </c:pt>
                <c:pt idx="56022">
                  <c:v>0.33149999999999125</c:v>
                </c:pt>
                <c:pt idx="56023">
                  <c:v>0.3335000000000008</c:v>
                </c:pt>
                <c:pt idx="56024">
                  <c:v>0.33549999999999613</c:v>
                </c:pt>
                <c:pt idx="56025">
                  <c:v>0.33749999999999147</c:v>
                </c:pt>
                <c:pt idx="56026">
                  <c:v>0.33950000000000102</c:v>
                </c:pt>
                <c:pt idx="56027">
                  <c:v>0.34149999999999636</c:v>
                </c:pt>
                <c:pt idx="56028">
                  <c:v>0.3434999999999917</c:v>
                </c:pt>
                <c:pt idx="56029">
                  <c:v>0.34550000000000125</c:v>
                </c:pt>
                <c:pt idx="56030">
                  <c:v>0.34749999999999659</c:v>
                </c:pt>
                <c:pt idx="56031">
                  <c:v>0.34949999999999193</c:v>
                </c:pt>
                <c:pt idx="56032">
                  <c:v>0.35149999999998727</c:v>
                </c:pt>
                <c:pt idx="56033">
                  <c:v>0.35349999999999682</c:v>
                </c:pt>
                <c:pt idx="56034">
                  <c:v>0.35549999999999216</c:v>
                </c:pt>
                <c:pt idx="56035">
                  <c:v>0.35749999999998749</c:v>
                </c:pt>
                <c:pt idx="56036">
                  <c:v>0.35949999999999704</c:v>
                </c:pt>
                <c:pt idx="56037">
                  <c:v>0.36149999999999238</c:v>
                </c:pt>
                <c:pt idx="56038">
                  <c:v>0.36349999999998772</c:v>
                </c:pt>
                <c:pt idx="56039">
                  <c:v>0.36549999999999727</c:v>
                </c:pt>
                <c:pt idx="56040">
                  <c:v>0.36749999999999261</c:v>
                </c:pt>
                <c:pt idx="56041">
                  <c:v>0.36949999999998795</c:v>
                </c:pt>
                <c:pt idx="56042">
                  <c:v>0.3714999999999975</c:v>
                </c:pt>
                <c:pt idx="56043">
                  <c:v>0.37349999999999284</c:v>
                </c:pt>
                <c:pt idx="56044">
                  <c:v>0.37549999999998818</c:v>
                </c:pt>
                <c:pt idx="56045">
                  <c:v>0.37749999999999773</c:v>
                </c:pt>
                <c:pt idx="56046">
                  <c:v>0.37949999999999307</c:v>
                </c:pt>
                <c:pt idx="56047">
                  <c:v>0.3814999999999884</c:v>
                </c:pt>
                <c:pt idx="56048">
                  <c:v>0.38349999999999795</c:v>
                </c:pt>
                <c:pt idx="56049">
                  <c:v>0.38549999999999329</c:v>
                </c:pt>
                <c:pt idx="56050">
                  <c:v>0.38749999999998863</c:v>
                </c:pt>
                <c:pt idx="56051">
                  <c:v>0.38949999999999818</c:v>
                </c:pt>
                <c:pt idx="56052">
                  <c:v>0.39149999999999352</c:v>
                </c:pt>
                <c:pt idx="56053">
                  <c:v>0.39349999999998886</c:v>
                </c:pt>
                <c:pt idx="56054">
                  <c:v>0.39549999999999841</c:v>
                </c:pt>
                <c:pt idx="56055">
                  <c:v>0.39749999999999375</c:v>
                </c:pt>
                <c:pt idx="56056">
                  <c:v>0.39949999999998909</c:v>
                </c:pt>
                <c:pt idx="56057">
                  <c:v>0.40149999999999864</c:v>
                </c:pt>
                <c:pt idx="56058">
                  <c:v>0.40349999999999397</c:v>
                </c:pt>
                <c:pt idx="56059">
                  <c:v>0.40549999999998931</c:v>
                </c:pt>
                <c:pt idx="56060">
                  <c:v>0.40749999999999886</c:v>
                </c:pt>
                <c:pt idx="56061">
                  <c:v>0.4094999999999942</c:v>
                </c:pt>
                <c:pt idx="56062">
                  <c:v>0.41149999999998954</c:v>
                </c:pt>
                <c:pt idx="56063">
                  <c:v>0.41349999999999909</c:v>
                </c:pt>
                <c:pt idx="56064">
                  <c:v>0.41549999999999443</c:v>
                </c:pt>
                <c:pt idx="56065">
                  <c:v>0.41749999999998977</c:v>
                </c:pt>
                <c:pt idx="56066">
                  <c:v>0.41949999999999932</c:v>
                </c:pt>
                <c:pt idx="56067">
                  <c:v>0.42149999999999466</c:v>
                </c:pt>
                <c:pt idx="56068">
                  <c:v>0.42349999999999</c:v>
                </c:pt>
                <c:pt idx="56069">
                  <c:v>0.42549999999999955</c:v>
                </c:pt>
                <c:pt idx="56070">
                  <c:v>0.42749999999999488</c:v>
                </c:pt>
                <c:pt idx="56071">
                  <c:v>0.42949999999999022</c:v>
                </c:pt>
                <c:pt idx="56072">
                  <c:v>0.43149999999999977</c:v>
                </c:pt>
                <c:pt idx="56073">
                  <c:v>0.43349999999999511</c:v>
                </c:pt>
                <c:pt idx="56074">
                  <c:v>0.43549999999999045</c:v>
                </c:pt>
                <c:pt idx="56075">
                  <c:v>0.4375</c:v>
                </c:pt>
                <c:pt idx="56076">
                  <c:v>0.43949999999999534</c:v>
                </c:pt>
                <c:pt idx="56077">
                  <c:v>0.44149999999999068</c:v>
                </c:pt>
                <c:pt idx="56078">
                  <c:v>0.44350000000000023</c:v>
                </c:pt>
                <c:pt idx="56079">
                  <c:v>0.44549999999999557</c:v>
                </c:pt>
                <c:pt idx="56080">
                  <c:v>0.44749999999999091</c:v>
                </c:pt>
                <c:pt idx="56081">
                  <c:v>0.44950000000000045</c:v>
                </c:pt>
                <c:pt idx="56082">
                  <c:v>0.45149999999999579</c:v>
                </c:pt>
                <c:pt idx="56083">
                  <c:v>0.45349999999999113</c:v>
                </c:pt>
                <c:pt idx="56084">
                  <c:v>0.45550000000000068</c:v>
                </c:pt>
                <c:pt idx="56085">
                  <c:v>0.45749999999999602</c:v>
                </c:pt>
                <c:pt idx="56086">
                  <c:v>0.45949999999999136</c:v>
                </c:pt>
                <c:pt idx="56087">
                  <c:v>0.46150000000000091</c:v>
                </c:pt>
                <c:pt idx="56088">
                  <c:v>0.46349999999999625</c:v>
                </c:pt>
                <c:pt idx="56089">
                  <c:v>0.46549999999999159</c:v>
                </c:pt>
                <c:pt idx="56090">
                  <c:v>0.46750000000000114</c:v>
                </c:pt>
                <c:pt idx="56091">
                  <c:v>0.46949999999999648</c:v>
                </c:pt>
                <c:pt idx="56092">
                  <c:v>0.47149999999999181</c:v>
                </c:pt>
                <c:pt idx="56093">
                  <c:v>0.47350000000000136</c:v>
                </c:pt>
                <c:pt idx="56094">
                  <c:v>0.4754999999999967</c:v>
                </c:pt>
                <c:pt idx="56095">
                  <c:v>0.47749999999999204</c:v>
                </c:pt>
                <c:pt idx="56096">
                  <c:v>0.47949999999998738</c:v>
                </c:pt>
                <c:pt idx="56097">
                  <c:v>0.48149999999999693</c:v>
                </c:pt>
                <c:pt idx="56098">
                  <c:v>0.48349999999999227</c:v>
                </c:pt>
                <c:pt idx="56099">
                  <c:v>0.48549999999998761</c:v>
                </c:pt>
                <c:pt idx="56100">
                  <c:v>0.48749999999999716</c:v>
                </c:pt>
                <c:pt idx="56101">
                  <c:v>0.4894999999999925</c:v>
                </c:pt>
                <c:pt idx="56102">
                  <c:v>0.49149999999998784</c:v>
                </c:pt>
                <c:pt idx="56103">
                  <c:v>0.49349999999999739</c:v>
                </c:pt>
                <c:pt idx="56104">
                  <c:v>0.49549999999999272</c:v>
                </c:pt>
                <c:pt idx="56105">
                  <c:v>0.49749999999998806</c:v>
                </c:pt>
                <c:pt idx="56106">
                  <c:v>0.49949999999999761</c:v>
                </c:pt>
                <c:pt idx="56107">
                  <c:v>0.50149999999999295</c:v>
                </c:pt>
                <c:pt idx="56108">
                  <c:v>0.50349999999998829</c:v>
                </c:pt>
                <c:pt idx="56109">
                  <c:v>0.50549999999999784</c:v>
                </c:pt>
                <c:pt idx="56110">
                  <c:v>0.50749999999999318</c:v>
                </c:pt>
                <c:pt idx="56111">
                  <c:v>0.50949999999998852</c:v>
                </c:pt>
                <c:pt idx="56112">
                  <c:v>0.51149999999999807</c:v>
                </c:pt>
                <c:pt idx="56113">
                  <c:v>0.51349999999999341</c:v>
                </c:pt>
                <c:pt idx="56114">
                  <c:v>0.51549999999998875</c:v>
                </c:pt>
                <c:pt idx="56115">
                  <c:v>0.51749999999999829</c:v>
                </c:pt>
                <c:pt idx="56116">
                  <c:v>0.51949999999999363</c:v>
                </c:pt>
                <c:pt idx="56117">
                  <c:v>0.52149999999998897</c:v>
                </c:pt>
                <c:pt idx="56118">
                  <c:v>0.52349999999999852</c:v>
                </c:pt>
                <c:pt idx="56119">
                  <c:v>0.52549999999999386</c:v>
                </c:pt>
                <c:pt idx="56120">
                  <c:v>0.5274999999999892</c:v>
                </c:pt>
                <c:pt idx="56121">
                  <c:v>0.52949999999999875</c:v>
                </c:pt>
                <c:pt idx="56122">
                  <c:v>0.53149999999999409</c:v>
                </c:pt>
                <c:pt idx="56123">
                  <c:v>0.53349999999998943</c:v>
                </c:pt>
                <c:pt idx="56124">
                  <c:v>0.53549999999999898</c:v>
                </c:pt>
                <c:pt idx="56125">
                  <c:v>0.53749999999999432</c:v>
                </c:pt>
                <c:pt idx="56126">
                  <c:v>0.53949999999998965</c:v>
                </c:pt>
                <c:pt idx="56127">
                  <c:v>0.5414999999999992</c:v>
                </c:pt>
                <c:pt idx="56128">
                  <c:v>0.54349999999999454</c:v>
                </c:pt>
                <c:pt idx="56129">
                  <c:v>0.54549999999998988</c:v>
                </c:pt>
                <c:pt idx="56130">
                  <c:v>0.54749999999999943</c:v>
                </c:pt>
                <c:pt idx="56131">
                  <c:v>0.54949999999999477</c:v>
                </c:pt>
                <c:pt idx="56132">
                  <c:v>0.55149999999999011</c:v>
                </c:pt>
                <c:pt idx="56133">
                  <c:v>0.55349999999999966</c:v>
                </c:pt>
                <c:pt idx="56134">
                  <c:v>0.555499999999995</c:v>
                </c:pt>
                <c:pt idx="56135">
                  <c:v>0.55749999999999034</c:v>
                </c:pt>
                <c:pt idx="56136">
                  <c:v>0.55949999999999989</c:v>
                </c:pt>
                <c:pt idx="56137">
                  <c:v>0.56149999999999523</c:v>
                </c:pt>
                <c:pt idx="56138">
                  <c:v>0.56349999999999056</c:v>
                </c:pt>
                <c:pt idx="56139">
                  <c:v>0.56550000000000011</c:v>
                </c:pt>
                <c:pt idx="56140">
                  <c:v>0.56749999999999545</c:v>
                </c:pt>
                <c:pt idx="56141">
                  <c:v>0.56949999999999079</c:v>
                </c:pt>
                <c:pt idx="56142">
                  <c:v>0.57150000000000034</c:v>
                </c:pt>
                <c:pt idx="56143">
                  <c:v>0.57349999999999568</c:v>
                </c:pt>
                <c:pt idx="56144">
                  <c:v>0.57549999999999102</c:v>
                </c:pt>
                <c:pt idx="56145">
                  <c:v>0.57750000000000057</c:v>
                </c:pt>
                <c:pt idx="56146">
                  <c:v>0.57949999999999591</c:v>
                </c:pt>
                <c:pt idx="56147">
                  <c:v>0.58149999999999125</c:v>
                </c:pt>
                <c:pt idx="56148">
                  <c:v>0.5835000000000008</c:v>
                </c:pt>
                <c:pt idx="56149">
                  <c:v>0.58549999999999613</c:v>
                </c:pt>
                <c:pt idx="56150">
                  <c:v>0.58749999999999147</c:v>
                </c:pt>
                <c:pt idx="56151">
                  <c:v>0.58950000000000102</c:v>
                </c:pt>
                <c:pt idx="56152">
                  <c:v>0.59149999999999636</c:v>
                </c:pt>
                <c:pt idx="56153">
                  <c:v>0.5934999999999917</c:v>
                </c:pt>
                <c:pt idx="56154">
                  <c:v>0.59550000000000125</c:v>
                </c:pt>
                <c:pt idx="56155">
                  <c:v>0.59749999999999659</c:v>
                </c:pt>
                <c:pt idx="56156">
                  <c:v>0.59949999999999193</c:v>
                </c:pt>
                <c:pt idx="56157">
                  <c:v>0.60149999999998727</c:v>
                </c:pt>
                <c:pt idx="56158">
                  <c:v>0.60349999999999682</c:v>
                </c:pt>
                <c:pt idx="56159">
                  <c:v>0.60549999999999216</c:v>
                </c:pt>
                <c:pt idx="56160">
                  <c:v>0.60749999999998749</c:v>
                </c:pt>
                <c:pt idx="56161">
                  <c:v>0.60949999999999704</c:v>
                </c:pt>
                <c:pt idx="56162">
                  <c:v>0.61149999999999238</c:v>
                </c:pt>
                <c:pt idx="56163">
                  <c:v>0.61349999999998772</c:v>
                </c:pt>
                <c:pt idx="56164">
                  <c:v>0.61549999999999727</c:v>
                </c:pt>
                <c:pt idx="56165">
                  <c:v>0.61749999999999261</c:v>
                </c:pt>
                <c:pt idx="56166">
                  <c:v>0.61949999999998795</c:v>
                </c:pt>
                <c:pt idx="56167">
                  <c:v>0.6214999999999975</c:v>
                </c:pt>
                <c:pt idx="56168">
                  <c:v>0.62349999999999284</c:v>
                </c:pt>
                <c:pt idx="56169">
                  <c:v>0.62549999999998818</c:v>
                </c:pt>
                <c:pt idx="56170">
                  <c:v>0.62749999999999773</c:v>
                </c:pt>
                <c:pt idx="56171">
                  <c:v>0.62949999999999307</c:v>
                </c:pt>
                <c:pt idx="56172">
                  <c:v>0.6314999999999884</c:v>
                </c:pt>
                <c:pt idx="56173">
                  <c:v>0.63349999999999795</c:v>
                </c:pt>
                <c:pt idx="56174">
                  <c:v>0.63549999999999329</c:v>
                </c:pt>
                <c:pt idx="56175">
                  <c:v>0.63749999999998863</c:v>
                </c:pt>
                <c:pt idx="56176">
                  <c:v>0.63949999999999818</c:v>
                </c:pt>
                <c:pt idx="56177">
                  <c:v>0.64149999999999352</c:v>
                </c:pt>
                <c:pt idx="56178">
                  <c:v>0.64349999999998886</c:v>
                </c:pt>
                <c:pt idx="56179">
                  <c:v>0.64549999999999841</c:v>
                </c:pt>
                <c:pt idx="56180">
                  <c:v>0.64749999999999375</c:v>
                </c:pt>
                <c:pt idx="56181">
                  <c:v>0.64949999999998909</c:v>
                </c:pt>
                <c:pt idx="56182">
                  <c:v>0.65149999999999864</c:v>
                </c:pt>
                <c:pt idx="56183">
                  <c:v>0.65349999999999397</c:v>
                </c:pt>
                <c:pt idx="56184">
                  <c:v>0.65549999999998931</c:v>
                </c:pt>
                <c:pt idx="56185">
                  <c:v>0.65749999999999886</c:v>
                </c:pt>
                <c:pt idx="56186">
                  <c:v>0.6594999999999942</c:v>
                </c:pt>
                <c:pt idx="56187">
                  <c:v>0.66149999999998954</c:v>
                </c:pt>
                <c:pt idx="56188">
                  <c:v>0.66349999999999909</c:v>
                </c:pt>
                <c:pt idx="56189">
                  <c:v>0.66549999999999443</c:v>
                </c:pt>
                <c:pt idx="56190">
                  <c:v>0.66749999999998977</c:v>
                </c:pt>
                <c:pt idx="56191">
                  <c:v>0.66949999999999932</c:v>
                </c:pt>
                <c:pt idx="56192">
                  <c:v>0.67149999999999466</c:v>
                </c:pt>
                <c:pt idx="56193">
                  <c:v>0.67349999999999</c:v>
                </c:pt>
                <c:pt idx="56194">
                  <c:v>0.67549999999999955</c:v>
                </c:pt>
                <c:pt idx="56195">
                  <c:v>0.67749999999999488</c:v>
                </c:pt>
                <c:pt idx="56196">
                  <c:v>0.67949999999999022</c:v>
                </c:pt>
                <c:pt idx="56197">
                  <c:v>0.68149999999999977</c:v>
                </c:pt>
                <c:pt idx="56198">
                  <c:v>0.68349999999999511</c:v>
                </c:pt>
                <c:pt idx="56199">
                  <c:v>0.68549999999999045</c:v>
                </c:pt>
                <c:pt idx="56200">
                  <c:v>0.6875</c:v>
                </c:pt>
                <c:pt idx="56201">
                  <c:v>0.68949999999999534</c:v>
                </c:pt>
                <c:pt idx="56202">
                  <c:v>0.69149999999999068</c:v>
                </c:pt>
                <c:pt idx="56203">
                  <c:v>0.69350000000000023</c:v>
                </c:pt>
                <c:pt idx="56204">
                  <c:v>0.69549999999999557</c:v>
                </c:pt>
                <c:pt idx="56205">
                  <c:v>0.69749999999999091</c:v>
                </c:pt>
                <c:pt idx="56206">
                  <c:v>0.69950000000000045</c:v>
                </c:pt>
                <c:pt idx="56207">
                  <c:v>0.70149999999999579</c:v>
                </c:pt>
                <c:pt idx="56208">
                  <c:v>0.70349999999999113</c:v>
                </c:pt>
                <c:pt idx="56209">
                  <c:v>0.70550000000000068</c:v>
                </c:pt>
                <c:pt idx="56210">
                  <c:v>0.70749999999999602</c:v>
                </c:pt>
                <c:pt idx="56211">
                  <c:v>0.70949999999999136</c:v>
                </c:pt>
                <c:pt idx="56212">
                  <c:v>0.71150000000000091</c:v>
                </c:pt>
                <c:pt idx="56213">
                  <c:v>0.71349999999999625</c:v>
                </c:pt>
                <c:pt idx="56214">
                  <c:v>0.71549999999999159</c:v>
                </c:pt>
                <c:pt idx="56215">
                  <c:v>0.71750000000000114</c:v>
                </c:pt>
                <c:pt idx="56216">
                  <c:v>0.71949999999999648</c:v>
                </c:pt>
                <c:pt idx="56217">
                  <c:v>0.72149999999999181</c:v>
                </c:pt>
                <c:pt idx="56218">
                  <c:v>0.72350000000000136</c:v>
                </c:pt>
                <c:pt idx="56219">
                  <c:v>0.7254999999999967</c:v>
                </c:pt>
                <c:pt idx="56220">
                  <c:v>0.72749999999999204</c:v>
                </c:pt>
                <c:pt idx="56221">
                  <c:v>0.72949999999998738</c:v>
                </c:pt>
                <c:pt idx="56222">
                  <c:v>0.73149999999999693</c:v>
                </c:pt>
                <c:pt idx="56223">
                  <c:v>0.73349999999999227</c:v>
                </c:pt>
                <c:pt idx="56224">
                  <c:v>0.73549999999998761</c:v>
                </c:pt>
                <c:pt idx="56225">
                  <c:v>0.73749999999999716</c:v>
                </c:pt>
                <c:pt idx="56226">
                  <c:v>0.7394999999999925</c:v>
                </c:pt>
                <c:pt idx="56227">
                  <c:v>0.74149999999998784</c:v>
                </c:pt>
                <c:pt idx="56228">
                  <c:v>0.74349999999999739</c:v>
                </c:pt>
                <c:pt idx="56229">
                  <c:v>0.74549999999999272</c:v>
                </c:pt>
                <c:pt idx="56230">
                  <c:v>0.74749999999998806</c:v>
                </c:pt>
                <c:pt idx="56231">
                  <c:v>0.74949999999999761</c:v>
                </c:pt>
                <c:pt idx="56232">
                  <c:v>0.75149999999999295</c:v>
                </c:pt>
                <c:pt idx="56233">
                  <c:v>0.75349999999998829</c:v>
                </c:pt>
                <c:pt idx="56234">
                  <c:v>0.75549999999999784</c:v>
                </c:pt>
                <c:pt idx="56235">
                  <c:v>0.75749999999999318</c:v>
                </c:pt>
                <c:pt idx="56236">
                  <c:v>0.75949999999998852</c:v>
                </c:pt>
                <c:pt idx="56237">
                  <c:v>0.76149999999999807</c:v>
                </c:pt>
                <c:pt idx="56238">
                  <c:v>0.76349999999999341</c:v>
                </c:pt>
                <c:pt idx="56239">
                  <c:v>0.76549999999998875</c:v>
                </c:pt>
                <c:pt idx="56240">
                  <c:v>0.76749999999999829</c:v>
                </c:pt>
                <c:pt idx="56241">
                  <c:v>0.76949999999999363</c:v>
                </c:pt>
                <c:pt idx="56242">
                  <c:v>0.77149999999998897</c:v>
                </c:pt>
                <c:pt idx="56243">
                  <c:v>0.77349999999999852</c:v>
                </c:pt>
                <c:pt idx="56244">
                  <c:v>0.77549999999999386</c:v>
                </c:pt>
                <c:pt idx="56245">
                  <c:v>0.7774999999999892</c:v>
                </c:pt>
                <c:pt idx="56246">
                  <c:v>0.77949999999999875</c:v>
                </c:pt>
                <c:pt idx="56247">
                  <c:v>0.78149999999999409</c:v>
                </c:pt>
                <c:pt idx="56248">
                  <c:v>0.78349999999998943</c:v>
                </c:pt>
                <c:pt idx="56249">
                  <c:v>0.78549999999999898</c:v>
                </c:pt>
                <c:pt idx="56250">
                  <c:v>0.78749999999999432</c:v>
                </c:pt>
                <c:pt idx="56251">
                  <c:v>0.78949999999998965</c:v>
                </c:pt>
                <c:pt idx="56252">
                  <c:v>0.7914999999999992</c:v>
                </c:pt>
                <c:pt idx="56253">
                  <c:v>0.79349999999999454</c:v>
                </c:pt>
                <c:pt idx="56254">
                  <c:v>0.79549999999998988</c:v>
                </c:pt>
                <c:pt idx="56255">
                  <c:v>0.79749999999999943</c:v>
                </c:pt>
                <c:pt idx="56256">
                  <c:v>0.79949999999999477</c:v>
                </c:pt>
                <c:pt idx="56257">
                  <c:v>0.80149999999999011</c:v>
                </c:pt>
                <c:pt idx="56258">
                  <c:v>0.80349999999999966</c:v>
                </c:pt>
                <c:pt idx="56259">
                  <c:v>0.805499999999995</c:v>
                </c:pt>
                <c:pt idx="56260">
                  <c:v>0.80749999999999034</c:v>
                </c:pt>
                <c:pt idx="56261">
                  <c:v>0.80949999999999989</c:v>
                </c:pt>
                <c:pt idx="56262">
                  <c:v>0.81149999999999523</c:v>
                </c:pt>
                <c:pt idx="56263">
                  <c:v>0.81349999999999056</c:v>
                </c:pt>
                <c:pt idx="56264">
                  <c:v>0.81550000000000011</c:v>
                </c:pt>
                <c:pt idx="56265">
                  <c:v>0.81749999999999545</c:v>
                </c:pt>
                <c:pt idx="56266">
                  <c:v>0.81949999999999079</c:v>
                </c:pt>
                <c:pt idx="56267">
                  <c:v>0.82150000000000034</c:v>
                </c:pt>
                <c:pt idx="56268">
                  <c:v>0.82349999999999568</c:v>
                </c:pt>
                <c:pt idx="56269">
                  <c:v>0.82549999999999102</c:v>
                </c:pt>
                <c:pt idx="56270">
                  <c:v>0.82750000000000057</c:v>
                </c:pt>
                <c:pt idx="56271">
                  <c:v>0.82949999999999591</c:v>
                </c:pt>
                <c:pt idx="56272">
                  <c:v>0.83149999999999125</c:v>
                </c:pt>
                <c:pt idx="56273">
                  <c:v>0.8335000000000008</c:v>
                </c:pt>
                <c:pt idx="56274">
                  <c:v>0.83549999999999613</c:v>
                </c:pt>
                <c:pt idx="56275">
                  <c:v>0.83749999999999147</c:v>
                </c:pt>
                <c:pt idx="56276">
                  <c:v>0.83950000000000102</c:v>
                </c:pt>
                <c:pt idx="56277">
                  <c:v>0.84149999999999636</c:v>
                </c:pt>
                <c:pt idx="56278">
                  <c:v>0.8434999999999917</c:v>
                </c:pt>
                <c:pt idx="56279">
                  <c:v>0.84550000000000125</c:v>
                </c:pt>
                <c:pt idx="56280">
                  <c:v>0.84749999999999659</c:v>
                </c:pt>
                <c:pt idx="56281">
                  <c:v>0.84949999999999193</c:v>
                </c:pt>
                <c:pt idx="56282">
                  <c:v>0.85149999999998727</c:v>
                </c:pt>
                <c:pt idx="56283">
                  <c:v>0.85349999999999682</c:v>
                </c:pt>
                <c:pt idx="56284">
                  <c:v>0.85549999999999216</c:v>
                </c:pt>
                <c:pt idx="56285">
                  <c:v>0.85749999999998749</c:v>
                </c:pt>
                <c:pt idx="56286">
                  <c:v>0.85949999999999704</c:v>
                </c:pt>
                <c:pt idx="56287">
                  <c:v>0.86149999999999238</c:v>
                </c:pt>
                <c:pt idx="56288">
                  <c:v>0.86349999999998772</c:v>
                </c:pt>
                <c:pt idx="56289">
                  <c:v>0.86549999999999727</c:v>
                </c:pt>
                <c:pt idx="56290">
                  <c:v>0.86749999999999261</c:v>
                </c:pt>
                <c:pt idx="56291">
                  <c:v>0.86949999999998795</c:v>
                </c:pt>
                <c:pt idx="56292">
                  <c:v>0.8714999999999975</c:v>
                </c:pt>
                <c:pt idx="56293">
                  <c:v>0.87349999999999284</c:v>
                </c:pt>
                <c:pt idx="56294">
                  <c:v>0.87549999999998818</c:v>
                </c:pt>
                <c:pt idx="56295">
                  <c:v>0.87749999999999773</c:v>
                </c:pt>
                <c:pt idx="56296">
                  <c:v>0.87949999999999307</c:v>
                </c:pt>
                <c:pt idx="56297">
                  <c:v>0.8814999999999884</c:v>
                </c:pt>
                <c:pt idx="56298">
                  <c:v>0.88349999999999795</c:v>
                </c:pt>
                <c:pt idx="56299">
                  <c:v>0.88549999999999329</c:v>
                </c:pt>
                <c:pt idx="56300">
                  <c:v>0.88749999999998863</c:v>
                </c:pt>
                <c:pt idx="56301">
                  <c:v>0.88949999999999818</c:v>
                </c:pt>
                <c:pt idx="56302">
                  <c:v>0.89149999999999352</c:v>
                </c:pt>
                <c:pt idx="56303">
                  <c:v>0.89349999999998886</c:v>
                </c:pt>
                <c:pt idx="56304">
                  <c:v>0.89549999999999841</c:v>
                </c:pt>
                <c:pt idx="56305">
                  <c:v>0.89749999999999375</c:v>
                </c:pt>
                <c:pt idx="56306">
                  <c:v>0.89949999999998909</c:v>
                </c:pt>
                <c:pt idx="56307">
                  <c:v>0.90149999999999864</c:v>
                </c:pt>
                <c:pt idx="56308">
                  <c:v>0.90349999999999397</c:v>
                </c:pt>
                <c:pt idx="56309">
                  <c:v>0.90549999999998931</c:v>
                </c:pt>
                <c:pt idx="56310">
                  <c:v>0.90749999999999886</c:v>
                </c:pt>
                <c:pt idx="56311">
                  <c:v>0.9094999999999942</c:v>
                </c:pt>
                <c:pt idx="56312">
                  <c:v>0.91149999999998954</c:v>
                </c:pt>
                <c:pt idx="56313">
                  <c:v>0.91349999999999909</c:v>
                </c:pt>
                <c:pt idx="56314">
                  <c:v>0.91549999999999443</c:v>
                </c:pt>
                <c:pt idx="56315">
                  <c:v>0.91749999999998977</c:v>
                </c:pt>
                <c:pt idx="56316">
                  <c:v>0.91949999999999932</c:v>
                </c:pt>
                <c:pt idx="56317">
                  <c:v>0.92149999999999466</c:v>
                </c:pt>
                <c:pt idx="56318">
                  <c:v>0.92349999999999</c:v>
                </c:pt>
                <c:pt idx="56319">
                  <c:v>0.92549999999999955</c:v>
                </c:pt>
                <c:pt idx="56320">
                  <c:v>0.92749999999999488</c:v>
                </c:pt>
                <c:pt idx="56321">
                  <c:v>0.92949999999999022</c:v>
                </c:pt>
                <c:pt idx="56322">
                  <c:v>0.93149999999999977</c:v>
                </c:pt>
                <c:pt idx="56323">
                  <c:v>0.93349999999999511</c:v>
                </c:pt>
                <c:pt idx="56324">
                  <c:v>0.93549999999999045</c:v>
                </c:pt>
                <c:pt idx="56325">
                  <c:v>0.9375</c:v>
                </c:pt>
                <c:pt idx="56326">
                  <c:v>0.93949999999999534</c:v>
                </c:pt>
                <c:pt idx="56327">
                  <c:v>0.94149999999999068</c:v>
                </c:pt>
                <c:pt idx="56328">
                  <c:v>0.94350000000000023</c:v>
                </c:pt>
                <c:pt idx="56329">
                  <c:v>0.94549999999999557</c:v>
                </c:pt>
                <c:pt idx="56330">
                  <c:v>0.94749999999999091</c:v>
                </c:pt>
                <c:pt idx="56331">
                  <c:v>0.94950000000000045</c:v>
                </c:pt>
                <c:pt idx="56332">
                  <c:v>0.95149999999999579</c:v>
                </c:pt>
                <c:pt idx="56333">
                  <c:v>0.95349999999999113</c:v>
                </c:pt>
                <c:pt idx="56334">
                  <c:v>0.95550000000000068</c:v>
                </c:pt>
                <c:pt idx="56335">
                  <c:v>0.95749999999999602</c:v>
                </c:pt>
                <c:pt idx="56336">
                  <c:v>0.95949999999999136</c:v>
                </c:pt>
                <c:pt idx="56337">
                  <c:v>0.96150000000000091</c:v>
                </c:pt>
                <c:pt idx="56338">
                  <c:v>0.96349999999999625</c:v>
                </c:pt>
                <c:pt idx="56339">
                  <c:v>0.96549999999999159</c:v>
                </c:pt>
                <c:pt idx="56340">
                  <c:v>0.96750000000000114</c:v>
                </c:pt>
                <c:pt idx="56341">
                  <c:v>0.96949999999999648</c:v>
                </c:pt>
                <c:pt idx="56342">
                  <c:v>0.97149999999999181</c:v>
                </c:pt>
                <c:pt idx="56343">
                  <c:v>0.97350000000000136</c:v>
                </c:pt>
                <c:pt idx="56344">
                  <c:v>0.9754999999999967</c:v>
                </c:pt>
                <c:pt idx="56345">
                  <c:v>0.97749999999999204</c:v>
                </c:pt>
                <c:pt idx="56346">
                  <c:v>0.97949999999998738</c:v>
                </c:pt>
                <c:pt idx="56347">
                  <c:v>0.98149999999999693</c:v>
                </c:pt>
                <c:pt idx="56348">
                  <c:v>0.98349999999999227</c:v>
                </c:pt>
                <c:pt idx="56349">
                  <c:v>0.98549999999998761</c:v>
                </c:pt>
                <c:pt idx="56350">
                  <c:v>0.98749999999999716</c:v>
                </c:pt>
                <c:pt idx="56351">
                  <c:v>0.9894999999999925</c:v>
                </c:pt>
                <c:pt idx="56352">
                  <c:v>0.99149999999998784</c:v>
                </c:pt>
                <c:pt idx="56353">
                  <c:v>0.99349999999999739</c:v>
                </c:pt>
                <c:pt idx="56354">
                  <c:v>0.99549999999999272</c:v>
                </c:pt>
                <c:pt idx="56355">
                  <c:v>0.99749999999998806</c:v>
                </c:pt>
                <c:pt idx="56356">
                  <c:v>0.99949999999999761</c:v>
                </c:pt>
                <c:pt idx="56357">
                  <c:v>1.001499999999993</c:v>
                </c:pt>
                <c:pt idx="56358">
                  <c:v>1.0034999999999883</c:v>
                </c:pt>
                <c:pt idx="56359">
                  <c:v>1.0054999999999978</c:v>
                </c:pt>
                <c:pt idx="56360">
                  <c:v>1.0074999999999932</c:v>
                </c:pt>
                <c:pt idx="56361">
                  <c:v>1.0094999999999885</c:v>
                </c:pt>
                <c:pt idx="56362">
                  <c:v>1.0114999999999981</c:v>
                </c:pt>
                <c:pt idx="56363">
                  <c:v>1.0134999999999934</c:v>
                </c:pt>
                <c:pt idx="56364">
                  <c:v>1.0154999999999887</c:v>
                </c:pt>
                <c:pt idx="56365">
                  <c:v>1.0174999999999983</c:v>
                </c:pt>
                <c:pt idx="56366">
                  <c:v>1.0194999999999936</c:v>
                </c:pt>
                <c:pt idx="56367">
                  <c:v>1.021499999999989</c:v>
                </c:pt>
                <c:pt idx="56368">
                  <c:v>1.0234999999999985</c:v>
                </c:pt>
                <c:pt idx="56369">
                  <c:v>1.0254999999999939</c:v>
                </c:pt>
                <c:pt idx="56370">
                  <c:v>1.0274999999999892</c:v>
                </c:pt>
                <c:pt idx="56371">
                  <c:v>1.0294999999999987</c:v>
                </c:pt>
                <c:pt idx="56372">
                  <c:v>1.0314999999999941</c:v>
                </c:pt>
                <c:pt idx="56373">
                  <c:v>1.0334999999999894</c:v>
                </c:pt>
                <c:pt idx="56374">
                  <c:v>1.035499999999999</c:v>
                </c:pt>
                <c:pt idx="56375">
                  <c:v>1.0374999999999943</c:v>
                </c:pt>
                <c:pt idx="56376">
                  <c:v>1.0394999999999897</c:v>
                </c:pt>
                <c:pt idx="56377">
                  <c:v>1.0414999999999992</c:v>
                </c:pt>
                <c:pt idx="56378">
                  <c:v>1.0434999999999945</c:v>
                </c:pt>
                <c:pt idx="56379">
                  <c:v>1.0454999999999899</c:v>
                </c:pt>
                <c:pt idx="56380">
                  <c:v>1.0474999999999994</c:v>
                </c:pt>
                <c:pt idx="56381">
                  <c:v>1.0494999999999948</c:v>
                </c:pt>
                <c:pt idx="56382">
                  <c:v>1.0514999999999901</c:v>
                </c:pt>
                <c:pt idx="56383">
                  <c:v>1.0534999999999997</c:v>
                </c:pt>
                <c:pt idx="56384">
                  <c:v>1.055499999999995</c:v>
                </c:pt>
                <c:pt idx="56385">
                  <c:v>1.0574999999999903</c:v>
                </c:pt>
                <c:pt idx="56386">
                  <c:v>1.0594999999999999</c:v>
                </c:pt>
                <c:pt idx="56387">
                  <c:v>1.0614999999999952</c:v>
                </c:pt>
                <c:pt idx="56388">
                  <c:v>1.0634999999999906</c:v>
                </c:pt>
                <c:pt idx="56389">
                  <c:v>1.0655000000000001</c:v>
                </c:pt>
                <c:pt idx="56390">
                  <c:v>1.0674999999999955</c:v>
                </c:pt>
                <c:pt idx="56391">
                  <c:v>1.0694999999999908</c:v>
                </c:pt>
                <c:pt idx="56392">
                  <c:v>1.0715000000000003</c:v>
                </c:pt>
                <c:pt idx="56393">
                  <c:v>1.0734999999999957</c:v>
                </c:pt>
                <c:pt idx="56394">
                  <c:v>1.075499999999991</c:v>
                </c:pt>
                <c:pt idx="56395">
                  <c:v>1.0775000000000006</c:v>
                </c:pt>
                <c:pt idx="56396">
                  <c:v>1.0794999999999959</c:v>
                </c:pt>
                <c:pt idx="56397">
                  <c:v>1.0814999999999912</c:v>
                </c:pt>
                <c:pt idx="56398">
                  <c:v>1.0835000000000008</c:v>
                </c:pt>
                <c:pt idx="56399">
                  <c:v>1.0854999999999961</c:v>
                </c:pt>
                <c:pt idx="56400">
                  <c:v>1.0874999999999915</c:v>
                </c:pt>
                <c:pt idx="56401">
                  <c:v>1.089500000000001</c:v>
                </c:pt>
                <c:pt idx="56402">
                  <c:v>1.0914999999999964</c:v>
                </c:pt>
                <c:pt idx="56403">
                  <c:v>1.0934999999999917</c:v>
                </c:pt>
                <c:pt idx="56404">
                  <c:v>1.0955000000000013</c:v>
                </c:pt>
                <c:pt idx="56405">
                  <c:v>1.0974999999999966</c:v>
                </c:pt>
                <c:pt idx="56406">
                  <c:v>1.0994999999999919</c:v>
                </c:pt>
                <c:pt idx="56407">
                  <c:v>1.1014999999999873</c:v>
                </c:pt>
                <c:pt idx="56408">
                  <c:v>1.1034999999999968</c:v>
                </c:pt>
                <c:pt idx="56409">
                  <c:v>1.1054999999999922</c:v>
                </c:pt>
                <c:pt idx="56410">
                  <c:v>1.1074999999999875</c:v>
                </c:pt>
                <c:pt idx="56411">
                  <c:v>1.109499999999997</c:v>
                </c:pt>
                <c:pt idx="56412">
                  <c:v>1.1114999999999924</c:v>
                </c:pt>
                <c:pt idx="56413">
                  <c:v>1.1134999999999877</c:v>
                </c:pt>
                <c:pt idx="56414">
                  <c:v>1.1154999999999973</c:v>
                </c:pt>
                <c:pt idx="56415">
                  <c:v>1.1174999999999926</c:v>
                </c:pt>
                <c:pt idx="56416">
                  <c:v>1.1194999999999879</c:v>
                </c:pt>
                <c:pt idx="56417">
                  <c:v>1.1214999999999975</c:v>
                </c:pt>
                <c:pt idx="56418">
                  <c:v>1.1234999999999928</c:v>
                </c:pt>
                <c:pt idx="56419">
                  <c:v>1.1254999999999882</c:v>
                </c:pt>
                <c:pt idx="56420">
                  <c:v>1.1274999999999977</c:v>
                </c:pt>
                <c:pt idx="56421">
                  <c:v>1.1294999999999931</c:v>
                </c:pt>
                <c:pt idx="56422">
                  <c:v>1.1314999999999884</c:v>
                </c:pt>
                <c:pt idx="56423">
                  <c:v>1.133499999999998</c:v>
                </c:pt>
                <c:pt idx="56424">
                  <c:v>1.1354999999999933</c:v>
                </c:pt>
                <c:pt idx="56425">
                  <c:v>1.1374999999999886</c:v>
                </c:pt>
                <c:pt idx="56426">
                  <c:v>1.1394999999999982</c:v>
                </c:pt>
                <c:pt idx="56427">
                  <c:v>1.1414999999999935</c:v>
                </c:pt>
                <c:pt idx="56428">
                  <c:v>1.1434999999999889</c:v>
                </c:pt>
                <c:pt idx="56429">
                  <c:v>1.1454999999999984</c:v>
                </c:pt>
                <c:pt idx="56430">
                  <c:v>1.1474999999999937</c:v>
                </c:pt>
                <c:pt idx="56431">
                  <c:v>1.1494999999999891</c:v>
                </c:pt>
                <c:pt idx="56432">
                  <c:v>1.1514999999999986</c:v>
                </c:pt>
                <c:pt idx="56433">
                  <c:v>1.153499999999994</c:v>
                </c:pt>
                <c:pt idx="56434">
                  <c:v>1.1554999999999893</c:v>
                </c:pt>
                <c:pt idx="56435">
                  <c:v>1.1574999999999989</c:v>
                </c:pt>
                <c:pt idx="56436">
                  <c:v>1.1594999999999942</c:v>
                </c:pt>
                <c:pt idx="56437">
                  <c:v>1.1614999999999895</c:v>
                </c:pt>
                <c:pt idx="56438">
                  <c:v>1.1634999999999991</c:v>
                </c:pt>
                <c:pt idx="56439">
                  <c:v>1.1654999999999944</c:v>
                </c:pt>
                <c:pt idx="56440">
                  <c:v>1.1674999999999898</c:v>
                </c:pt>
                <c:pt idx="56441">
                  <c:v>1.1694999999999993</c:v>
                </c:pt>
                <c:pt idx="56442">
                  <c:v>1.1714999999999947</c:v>
                </c:pt>
                <c:pt idx="56443">
                  <c:v>1.17349999999999</c:v>
                </c:pt>
                <c:pt idx="56444">
                  <c:v>1.1754999999999995</c:v>
                </c:pt>
                <c:pt idx="56445">
                  <c:v>1.1774999999999949</c:v>
                </c:pt>
                <c:pt idx="56446">
                  <c:v>1.1794999999999902</c:v>
                </c:pt>
                <c:pt idx="56447">
                  <c:v>1.1814999999999998</c:v>
                </c:pt>
                <c:pt idx="56448">
                  <c:v>1.1834999999999951</c:v>
                </c:pt>
                <c:pt idx="56449">
                  <c:v>1.1854999999999905</c:v>
                </c:pt>
                <c:pt idx="56450">
                  <c:v>1.1875</c:v>
                </c:pt>
                <c:pt idx="56451">
                  <c:v>1.1894999999999953</c:v>
                </c:pt>
                <c:pt idx="56452">
                  <c:v>1.1914999999999907</c:v>
                </c:pt>
                <c:pt idx="56453">
                  <c:v>1.1935000000000002</c:v>
                </c:pt>
                <c:pt idx="56454">
                  <c:v>1.1954999999999956</c:v>
                </c:pt>
                <c:pt idx="56455">
                  <c:v>1.1974999999999909</c:v>
                </c:pt>
                <c:pt idx="56456">
                  <c:v>1.1995000000000005</c:v>
                </c:pt>
                <c:pt idx="56457">
                  <c:v>1.2014999999999958</c:v>
                </c:pt>
                <c:pt idx="56458">
                  <c:v>1.2034999999999911</c:v>
                </c:pt>
                <c:pt idx="56459">
                  <c:v>1.2055000000000007</c:v>
                </c:pt>
                <c:pt idx="56460">
                  <c:v>1.207499999999996</c:v>
                </c:pt>
                <c:pt idx="56461">
                  <c:v>1.2094999999999914</c:v>
                </c:pt>
                <c:pt idx="56462">
                  <c:v>1.2115000000000009</c:v>
                </c:pt>
                <c:pt idx="56463">
                  <c:v>1.2134999999999962</c:v>
                </c:pt>
                <c:pt idx="56464">
                  <c:v>1.2154999999999916</c:v>
                </c:pt>
                <c:pt idx="56465">
                  <c:v>1.2175000000000011</c:v>
                </c:pt>
                <c:pt idx="56466">
                  <c:v>1.2194999999999965</c:v>
                </c:pt>
                <c:pt idx="56467">
                  <c:v>1.2214999999999918</c:v>
                </c:pt>
                <c:pt idx="56468">
                  <c:v>1.2235000000000014</c:v>
                </c:pt>
                <c:pt idx="56469">
                  <c:v>1.2254999999999967</c:v>
                </c:pt>
                <c:pt idx="56470">
                  <c:v>1.227499999999992</c:v>
                </c:pt>
                <c:pt idx="56471">
                  <c:v>1.2294999999999874</c:v>
                </c:pt>
                <c:pt idx="56472">
                  <c:v>1.2314999999999969</c:v>
                </c:pt>
                <c:pt idx="56473">
                  <c:v>1.2334999999999923</c:v>
                </c:pt>
                <c:pt idx="56474">
                  <c:v>1.2354999999999876</c:v>
                </c:pt>
                <c:pt idx="56475">
                  <c:v>1.2374999999999972</c:v>
                </c:pt>
                <c:pt idx="56476">
                  <c:v>1.2394999999999925</c:v>
                </c:pt>
                <c:pt idx="56477">
                  <c:v>1.2414999999999878</c:v>
                </c:pt>
                <c:pt idx="56478">
                  <c:v>1.2434999999999974</c:v>
                </c:pt>
                <c:pt idx="56479">
                  <c:v>1.2454999999999927</c:v>
                </c:pt>
                <c:pt idx="56480">
                  <c:v>1.2474999999999881</c:v>
                </c:pt>
                <c:pt idx="56481">
                  <c:v>1.2494999999999976</c:v>
                </c:pt>
                <c:pt idx="56482">
                  <c:v>1.251499999999993</c:v>
                </c:pt>
                <c:pt idx="56483">
                  <c:v>1.2534999999999883</c:v>
                </c:pt>
                <c:pt idx="56484">
                  <c:v>1.2554999999999978</c:v>
                </c:pt>
                <c:pt idx="56485">
                  <c:v>1.2574999999999932</c:v>
                </c:pt>
                <c:pt idx="56486">
                  <c:v>1.2594999999999885</c:v>
                </c:pt>
                <c:pt idx="56487">
                  <c:v>1.2614999999999981</c:v>
                </c:pt>
                <c:pt idx="56488">
                  <c:v>1.2634999999999934</c:v>
                </c:pt>
                <c:pt idx="56489">
                  <c:v>1.2654999999999887</c:v>
                </c:pt>
                <c:pt idx="56490">
                  <c:v>1.2674999999999983</c:v>
                </c:pt>
                <c:pt idx="56491">
                  <c:v>1.2694999999999936</c:v>
                </c:pt>
                <c:pt idx="56492">
                  <c:v>1.271499999999989</c:v>
                </c:pt>
                <c:pt idx="56493">
                  <c:v>1.2734999999999985</c:v>
                </c:pt>
                <c:pt idx="56494">
                  <c:v>1.2754999999999939</c:v>
                </c:pt>
                <c:pt idx="56495">
                  <c:v>1.2774999999999892</c:v>
                </c:pt>
                <c:pt idx="56496">
                  <c:v>1.2794999999999987</c:v>
                </c:pt>
                <c:pt idx="56497">
                  <c:v>1.2814999999999941</c:v>
                </c:pt>
                <c:pt idx="56498">
                  <c:v>1.2834999999999894</c:v>
                </c:pt>
                <c:pt idx="56499">
                  <c:v>1.285499999999999</c:v>
                </c:pt>
                <c:pt idx="56500">
                  <c:v>1.2874999999999943</c:v>
                </c:pt>
                <c:pt idx="56501">
                  <c:v>1.2894999999999897</c:v>
                </c:pt>
                <c:pt idx="56502">
                  <c:v>1.2914999999999992</c:v>
                </c:pt>
                <c:pt idx="56503">
                  <c:v>1.2934999999999945</c:v>
                </c:pt>
                <c:pt idx="56504">
                  <c:v>1.2954999999999899</c:v>
                </c:pt>
                <c:pt idx="56505">
                  <c:v>1.2974999999999994</c:v>
                </c:pt>
                <c:pt idx="56506">
                  <c:v>1.2994999999999948</c:v>
                </c:pt>
                <c:pt idx="56507">
                  <c:v>1.3014999999999901</c:v>
                </c:pt>
                <c:pt idx="56508">
                  <c:v>1.3034999999999997</c:v>
                </c:pt>
                <c:pt idx="56509">
                  <c:v>1.305499999999995</c:v>
                </c:pt>
                <c:pt idx="56510">
                  <c:v>1.3074999999999903</c:v>
                </c:pt>
                <c:pt idx="56511">
                  <c:v>1.3094999999999999</c:v>
                </c:pt>
                <c:pt idx="56512">
                  <c:v>1.3114999999999952</c:v>
                </c:pt>
                <c:pt idx="56513">
                  <c:v>1.3134999999999906</c:v>
                </c:pt>
                <c:pt idx="56514">
                  <c:v>1.3155000000000001</c:v>
                </c:pt>
                <c:pt idx="56515">
                  <c:v>1.3174999999999955</c:v>
                </c:pt>
                <c:pt idx="56516">
                  <c:v>1.3194999999999908</c:v>
                </c:pt>
                <c:pt idx="56517">
                  <c:v>1.3215000000000003</c:v>
                </c:pt>
                <c:pt idx="56518">
                  <c:v>1.3234999999999957</c:v>
                </c:pt>
                <c:pt idx="56519">
                  <c:v>1.325499999999991</c:v>
                </c:pt>
                <c:pt idx="56520">
                  <c:v>1.3275000000000006</c:v>
                </c:pt>
                <c:pt idx="56521">
                  <c:v>1.3294999999999959</c:v>
                </c:pt>
                <c:pt idx="56522">
                  <c:v>1.3314999999999912</c:v>
                </c:pt>
                <c:pt idx="56523">
                  <c:v>1.3335000000000008</c:v>
                </c:pt>
                <c:pt idx="56524">
                  <c:v>1.3354999999999961</c:v>
                </c:pt>
                <c:pt idx="56525">
                  <c:v>1.3374999999999915</c:v>
                </c:pt>
                <c:pt idx="56526">
                  <c:v>1.339500000000001</c:v>
                </c:pt>
                <c:pt idx="56527">
                  <c:v>1.3414999999999964</c:v>
                </c:pt>
                <c:pt idx="56528">
                  <c:v>1.3434999999999917</c:v>
                </c:pt>
                <c:pt idx="56529">
                  <c:v>1.3455000000000013</c:v>
                </c:pt>
                <c:pt idx="56530">
                  <c:v>1.3474999999999966</c:v>
                </c:pt>
                <c:pt idx="56531">
                  <c:v>1.3494999999999919</c:v>
                </c:pt>
                <c:pt idx="56532">
                  <c:v>1.3514999999999873</c:v>
                </c:pt>
                <c:pt idx="56533">
                  <c:v>1.3534999999999968</c:v>
                </c:pt>
                <c:pt idx="56534">
                  <c:v>1.3554999999999922</c:v>
                </c:pt>
                <c:pt idx="56535">
                  <c:v>1.3574999999999875</c:v>
                </c:pt>
                <c:pt idx="56536">
                  <c:v>1.359499999999997</c:v>
                </c:pt>
                <c:pt idx="56537">
                  <c:v>1.3614999999999924</c:v>
                </c:pt>
                <c:pt idx="56538">
                  <c:v>1.3634999999999877</c:v>
                </c:pt>
                <c:pt idx="56539">
                  <c:v>1.3654999999999973</c:v>
                </c:pt>
                <c:pt idx="56540">
                  <c:v>1.3674999999999926</c:v>
                </c:pt>
                <c:pt idx="56541">
                  <c:v>1.3694999999999879</c:v>
                </c:pt>
                <c:pt idx="56542">
                  <c:v>1.3714999999999975</c:v>
                </c:pt>
                <c:pt idx="56543">
                  <c:v>1.3734999999999928</c:v>
                </c:pt>
                <c:pt idx="56544">
                  <c:v>1.3754999999999882</c:v>
                </c:pt>
                <c:pt idx="56545">
                  <c:v>1.3774999999999977</c:v>
                </c:pt>
                <c:pt idx="56546">
                  <c:v>1.3794999999999931</c:v>
                </c:pt>
                <c:pt idx="56547">
                  <c:v>1.3814999999999884</c:v>
                </c:pt>
                <c:pt idx="56548">
                  <c:v>1.383499999999998</c:v>
                </c:pt>
                <c:pt idx="56549">
                  <c:v>1.3854999999999933</c:v>
                </c:pt>
                <c:pt idx="56550">
                  <c:v>1.3874999999999886</c:v>
                </c:pt>
                <c:pt idx="56551">
                  <c:v>1.3894999999999982</c:v>
                </c:pt>
                <c:pt idx="56552">
                  <c:v>1.3914999999999935</c:v>
                </c:pt>
                <c:pt idx="56553">
                  <c:v>1.3934999999999889</c:v>
                </c:pt>
                <c:pt idx="56554">
                  <c:v>1.3954999999999984</c:v>
                </c:pt>
                <c:pt idx="56555">
                  <c:v>1.3974999999999937</c:v>
                </c:pt>
                <c:pt idx="56556">
                  <c:v>1.3994999999999891</c:v>
                </c:pt>
                <c:pt idx="56557">
                  <c:v>1.4014999999999986</c:v>
                </c:pt>
                <c:pt idx="56558">
                  <c:v>1.403499999999994</c:v>
                </c:pt>
                <c:pt idx="56559">
                  <c:v>1.4054999999999893</c:v>
                </c:pt>
                <c:pt idx="56560">
                  <c:v>1.4074999999999989</c:v>
                </c:pt>
                <c:pt idx="56561">
                  <c:v>1.4094999999999942</c:v>
                </c:pt>
                <c:pt idx="56562">
                  <c:v>1.4114999999999895</c:v>
                </c:pt>
                <c:pt idx="56563">
                  <c:v>1.4134999999999991</c:v>
                </c:pt>
                <c:pt idx="56564">
                  <c:v>1.4154999999999944</c:v>
                </c:pt>
                <c:pt idx="56565">
                  <c:v>1.4174999999999898</c:v>
                </c:pt>
                <c:pt idx="56566">
                  <c:v>1.4194999999999993</c:v>
                </c:pt>
                <c:pt idx="56567">
                  <c:v>1.4214999999999947</c:v>
                </c:pt>
                <c:pt idx="56568">
                  <c:v>1.42349999999999</c:v>
                </c:pt>
                <c:pt idx="56569">
                  <c:v>1.4254999999999995</c:v>
                </c:pt>
                <c:pt idx="56570">
                  <c:v>1.4274999999999949</c:v>
                </c:pt>
                <c:pt idx="56571">
                  <c:v>1.4294999999999902</c:v>
                </c:pt>
                <c:pt idx="56572">
                  <c:v>1.4314999999999998</c:v>
                </c:pt>
                <c:pt idx="56573">
                  <c:v>1.4334999999999951</c:v>
                </c:pt>
                <c:pt idx="56574">
                  <c:v>1.4354999999999905</c:v>
                </c:pt>
                <c:pt idx="56575">
                  <c:v>1.4375</c:v>
                </c:pt>
                <c:pt idx="56576">
                  <c:v>1.4394999999999953</c:v>
                </c:pt>
                <c:pt idx="56577">
                  <c:v>1.4414999999999907</c:v>
                </c:pt>
                <c:pt idx="56578">
                  <c:v>1.4435000000000002</c:v>
                </c:pt>
                <c:pt idx="56579">
                  <c:v>1.4454999999999956</c:v>
                </c:pt>
                <c:pt idx="56580">
                  <c:v>1.4474999999999909</c:v>
                </c:pt>
                <c:pt idx="56581">
                  <c:v>1.4495000000000005</c:v>
                </c:pt>
                <c:pt idx="56582">
                  <c:v>1.4514999999999958</c:v>
                </c:pt>
                <c:pt idx="56583">
                  <c:v>1.4534999999999911</c:v>
                </c:pt>
                <c:pt idx="56584">
                  <c:v>1.4555000000000007</c:v>
                </c:pt>
                <c:pt idx="56585">
                  <c:v>1.457499999999996</c:v>
                </c:pt>
                <c:pt idx="56586">
                  <c:v>1.4594999999999914</c:v>
                </c:pt>
                <c:pt idx="56587">
                  <c:v>1.4615000000000009</c:v>
                </c:pt>
                <c:pt idx="56588">
                  <c:v>1.4634999999999962</c:v>
                </c:pt>
                <c:pt idx="56589">
                  <c:v>1.4654999999999916</c:v>
                </c:pt>
                <c:pt idx="56590">
                  <c:v>1.4675000000000011</c:v>
                </c:pt>
                <c:pt idx="56591">
                  <c:v>1.4694999999999965</c:v>
                </c:pt>
                <c:pt idx="56592">
                  <c:v>1.4714999999999918</c:v>
                </c:pt>
                <c:pt idx="56593">
                  <c:v>1.4735000000000014</c:v>
                </c:pt>
                <c:pt idx="56594">
                  <c:v>1.4754999999999967</c:v>
                </c:pt>
                <c:pt idx="56595">
                  <c:v>1.477499999999992</c:v>
                </c:pt>
                <c:pt idx="56596">
                  <c:v>1.4794999999999874</c:v>
                </c:pt>
                <c:pt idx="56597">
                  <c:v>1.4814999999999969</c:v>
                </c:pt>
                <c:pt idx="56598">
                  <c:v>1.4834999999999923</c:v>
                </c:pt>
                <c:pt idx="56599">
                  <c:v>1.4854999999999876</c:v>
                </c:pt>
                <c:pt idx="56600">
                  <c:v>1.4874999999999972</c:v>
                </c:pt>
                <c:pt idx="56601">
                  <c:v>1.4894999999999925</c:v>
                </c:pt>
                <c:pt idx="56602">
                  <c:v>1.4914999999999878</c:v>
                </c:pt>
                <c:pt idx="56603">
                  <c:v>1.4934999999999974</c:v>
                </c:pt>
                <c:pt idx="56604">
                  <c:v>1.4954999999999927</c:v>
                </c:pt>
                <c:pt idx="56605">
                  <c:v>1.4974999999999881</c:v>
                </c:pt>
                <c:pt idx="56606">
                  <c:v>1.4994999999999976</c:v>
                </c:pt>
                <c:pt idx="56607">
                  <c:v>1.501499999999993</c:v>
                </c:pt>
                <c:pt idx="56608">
                  <c:v>1.5034999999999883</c:v>
                </c:pt>
                <c:pt idx="56609">
                  <c:v>1.5054999999999978</c:v>
                </c:pt>
                <c:pt idx="56610">
                  <c:v>1.5074999999999932</c:v>
                </c:pt>
                <c:pt idx="56611">
                  <c:v>1.5094999999999885</c:v>
                </c:pt>
                <c:pt idx="56612">
                  <c:v>1.5114999999999981</c:v>
                </c:pt>
                <c:pt idx="56613">
                  <c:v>1.5134999999999934</c:v>
                </c:pt>
                <c:pt idx="56614">
                  <c:v>1.5154999999999887</c:v>
                </c:pt>
                <c:pt idx="56615">
                  <c:v>1.5174999999999983</c:v>
                </c:pt>
                <c:pt idx="56616">
                  <c:v>1.5194999999999936</c:v>
                </c:pt>
                <c:pt idx="56617">
                  <c:v>1.521499999999989</c:v>
                </c:pt>
                <c:pt idx="56618">
                  <c:v>1.5234999999999985</c:v>
                </c:pt>
                <c:pt idx="56619">
                  <c:v>1.5254999999999939</c:v>
                </c:pt>
                <c:pt idx="56620">
                  <c:v>1.5274999999999892</c:v>
                </c:pt>
                <c:pt idx="56621">
                  <c:v>1.5294999999999987</c:v>
                </c:pt>
                <c:pt idx="56622">
                  <c:v>1.5314999999999941</c:v>
                </c:pt>
                <c:pt idx="56623">
                  <c:v>1.5334999999999894</c:v>
                </c:pt>
                <c:pt idx="56624">
                  <c:v>1.535499999999999</c:v>
                </c:pt>
                <c:pt idx="56625">
                  <c:v>1.5374999999999943</c:v>
                </c:pt>
                <c:pt idx="56626">
                  <c:v>1.5394999999999897</c:v>
                </c:pt>
                <c:pt idx="56627">
                  <c:v>1.5414999999999992</c:v>
                </c:pt>
                <c:pt idx="56628">
                  <c:v>1.5434999999999945</c:v>
                </c:pt>
                <c:pt idx="56629">
                  <c:v>1.5454999999999899</c:v>
                </c:pt>
                <c:pt idx="56630">
                  <c:v>1.5474999999999994</c:v>
                </c:pt>
                <c:pt idx="56631">
                  <c:v>1.5494999999999948</c:v>
                </c:pt>
                <c:pt idx="56632">
                  <c:v>1.5514999999999901</c:v>
                </c:pt>
                <c:pt idx="56633">
                  <c:v>1.5534999999999997</c:v>
                </c:pt>
                <c:pt idx="56634">
                  <c:v>1.555499999999995</c:v>
                </c:pt>
                <c:pt idx="56635">
                  <c:v>1.5574999999999903</c:v>
                </c:pt>
                <c:pt idx="56636">
                  <c:v>1.5594999999999999</c:v>
                </c:pt>
                <c:pt idx="56637">
                  <c:v>1.5614999999999952</c:v>
                </c:pt>
                <c:pt idx="56638">
                  <c:v>1.5634999999999906</c:v>
                </c:pt>
                <c:pt idx="56639">
                  <c:v>1.5655000000000001</c:v>
                </c:pt>
                <c:pt idx="56640">
                  <c:v>1.5674999999999955</c:v>
                </c:pt>
                <c:pt idx="56641">
                  <c:v>1.5694999999999908</c:v>
                </c:pt>
                <c:pt idx="56642">
                  <c:v>1.5715000000000003</c:v>
                </c:pt>
                <c:pt idx="56643">
                  <c:v>1.5734999999999957</c:v>
                </c:pt>
                <c:pt idx="56644">
                  <c:v>1.575499999999991</c:v>
                </c:pt>
                <c:pt idx="56645">
                  <c:v>1.5775000000000006</c:v>
                </c:pt>
                <c:pt idx="56646">
                  <c:v>1.5794999999999959</c:v>
                </c:pt>
                <c:pt idx="56647">
                  <c:v>1.5814999999999912</c:v>
                </c:pt>
                <c:pt idx="56648">
                  <c:v>1.5835000000000008</c:v>
                </c:pt>
                <c:pt idx="56649">
                  <c:v>1.5854999999999961</c:v>
                </c:pt>
                <c:pt idx="56650">
                  <c:v>1.5874999999999915</c:v>
                </c:pt>
                <c:pt idx="56651">
                  <c:v>1.589500000000001</c:v>
                </c:pt>
                <c:pt idx="56652">
                  <c:v>1.5914999999999964</c:v>
                </c:pt>
                <c:pt idx="56653">
                  <c:v>1.5934999999999917</c:v>
                </c:pt>
                <c:pt idx="56654">
                  <c:v>1.5955000000000013</c:v>
                </c:pt>
                <c:pt idx="56655">
                  <c:v>1.5974999999999966</c:v>
                </c:pt>
                <c:pt idx="56656">
                  <c:v>1.5994999999999919</c:v>
                </c:pt>
                <c:pt idx="56657">
                  <c:v>1.6014999999999873</c:v>
                </c:pt>
                <c:pt idx="56658">
                  <c:v>1.6034999999999968</c:v>
                </c:pt>
                <c:pt idx="56659">
                  <c:v>1.6054999999999922</c:v>
                </c:pt>
                <c:pt idx="56660">
                  <c:v>1.6074999999999875</c:v>
                </c:pt>
                <c:pt idx="56661">
                  <c:v>1.609499999999997</c:v>
                </c:pt>
                <c:pt idx="56662">
                  <c:v>1.6114999999999924</c:v>
                </c:pt>
                <c:pt idx="56663">
                  <c:v>1.6134999999999877</c:v>
                </c:pt>
                <c:pt idx="56664">
                  <c:v>1.6154999999999973</c:v>
                </c:pt>
                <c:pt idx="56665">
                  <c:v>1.6174999999999926</c:v>
                </c:pt>
                <c:pt idx="56666">
                  <c:v>1.6194999999999879</c:v>
                </c:pt>
                <c:pt idx="56667">
                  <c:v>1.6214999999999975</c:v>
                </c:pt>
                <c:pt idx="56668">
                  <c:v>1.6234999999999928</c:v>
                </c:pt>
                <c:pt idx="56669">
                  <c:v>1.6254999999999882</c:v>
                </c:pt>
                <c:pt idx="56670">
                  <c:v>1.6274999999999977</c:v>
                </c:pt>
                <c:pt idx="56671">
                  <c:v>1.6294999999999931</c:v>
                </c:pt>
                <c:pt idx="56672">
                  <c:v>1.6314999999999884</c:v>
                </c:pt>
                <c:pt idx="56673">
                  <c:v>1.633499999999998</c:v>
                </c:pt>
                <c:pt idx="56674">
                  <c:v>1.6354999999999933</c:v>
                </c:pt>
                <c:pt idx="56675">
                  <c:v>1.6374999999999886</c:v>
                </c:pt>
                <c:pt idx="56676">
                  <c:v>1.6394999999999982</c:v>
                </c:pt>
                <c:pt idx="56677">
                  <c:v>1.6414999999999935</c:v>
                </c:pt>
                <c:pt idx="56678">
                  <c:v>1.6434999999999889</c:v>
                </c:pt>
                <c:pt idx="56679">
                  <c:v>1.6454999999999984</c:v>
                </c:pt>
                <c:pt idx="56680">
                  <c:v>1.6474999999999937</c:v>
                </c:pt>
                <c:pt idx="56681">
                  <c:v>1.6494999999999891</c:v>
                </c:pt>
                <c:pt idx="56682">
                  <c:v>1.6514999999999986</c:v>
                </c:pt>
                <c:pt idx="56683">
                  <c:v>1.653499999999994</c:v>
                </c:pt>
                <c:pt idx="56684">
                  <c:v>1.6554999999999893</c:v>
                </c:pt>
                <c:pt idx="56685">
                  <c:v>1.6574999999999989</c:v>
                </c:pt>
                <c:pt idx="56686">
                  <c:v>1.6594999999999942</c:v>
                </c:pt>
                <c:pt idx="56687">
                  <c:v>1.6614999999999895</c:v>
                </c:pt>
                <c:pt idx="56688">
                  <c:v>1.6634999999999991</c:v>
                </c:pt>
                <c:pt idx="56689">
                  <c:v>1.6654999999999944</c:v>
                </c:pt>
                <c:pt idx="56690">
                  <c:v>1.6674999999999898</c:v>
                </c:pt>
                <c:pt idx="56691">
                  <c:v>1.6694999999999993</c:v>
                </c:pt>
                <c:pt idx="56692">
                  <c:v>1.6714999999999947</c:v>
                </c:pt>
                <c:pt idx="56693">
                  <c:v>1.67349999999999</c:v>
                </c:pt>
                <c:pt idx="56694">
                  <c:v>1.6754999999999995</c:v>
                </c:pt>
                <c:pt idx="56695">
                  <c:v>1.6774999999999949</c:v>
                </c:pt>
                <c:pt idx="56696">
                  <c:v>1.6794999999999902</c:v>
                </c:pt>
                <c:pt idx="56697">
                  <c:v>1.6814999999999998</c:v>
                </c:pt>
                <c:pt idx="56698">
                  <c:v>1.6834999999999951</c:v>
                </c:pt>
                <c:pt idx="56699">
                  <c:v>1.6854999999999905</c:v>
                </c:pt>
                <c:pt idx="56700">
                  <c:v>1.6875</c:v>
                </c:pt>
                <c:pt idx="56701">
                  <c:v>1.6894999999999953</c:v>
                </c:pt>
                <c:pt idx="56702">
                  <c:v>1.6914999999999907</c:v>
                </c:pt>
                <c:pt idx="56703">
                  <c:v>1.6935000000000002</c:v>
                </c:pt>
                <c:pt idx="56704">
                  <c:v>1.6954999999999956</c:v>
                </c:pt>
                <c:pt idx="56705">
                  <c:v>1.6974999999999909</c:v>
                </c:pt>
                <c:pt idx="56706">
                  <c:v>1.6995000000000005</c:v>
                </c:pt>
                <c:pt idx="56707">
                  <c:v>1.7014999999999958</c:v>
                </c:pt>
                <c:pt idx="56708">
                  <c:v>1.7034999999999911</c:v>
                </c:pt>
                <c:pt idx="56709">
                  <c:v>1.7055000000000007</c:v>
                </c:pt>
                <c:pt idx="56710">
                  <c:v>1.707499999999996</c:v>
                </c:pt>
                <c:pt idx="56711">
                  <c:v>1.7094999999999914</c:v>
                </c:pt>
                <c:pt idx="56712">
                  <c:v>1.7115000000000009</c:v>
                </c:pt>
                <c:pt idx="56713">
                  <c:v>1.7134999999999962</c:v>
                </c:pt>
                <c:pt idx="56714">
                  <c:v>1.7154999999999916</c:v>
                </c:pt>
                <c:pt idx="56715">
                  <c:v>1.7175000000000011</c:v>
                </c:pt>
                <c:pt idx="56716">
                  <c:v>1.7194999999999965</c:v>
                </c:pt>
                <c:pt idx="56717">
                  <c:v>1.7214999999999918</c:v>
                </c:pt>
                <c:pt idx="56718">
                  <c:v>1.7235000000000014</c:v>
                </c:pt>
                <c:pt idx="56719">
                  <c:v>1.7254999999999967</c:v>
                </c:pt>
                <c:pt idx="56720">
                  <c:v>1.727499999999992</c:v>
                </c:pt>
                <c:pt idx="56721">
                  <c:v>1.7294999999999874</c:v>
                </c:pt>
                <c:pt idx="56722">
                  <c:v>1.7314999999999969</c:v>
                </c:pt>
                <c:pt idx="56723">
                  <c:v>1.7334999999999923</c:v>
                </c:pt>
                <c:pt idx="56724">
                  <c:v>1.7354999999999876</c:v>
                </c:pt>
                <c:pt idx="56725">
                  <c:v>1.7374999999999972</c:v>
                </c:pt>
                <c:pt idx="56726">
                  <c:v>1.7394999999999925</c:v>
                </c:pt>
                <c:pt idx="56727">
                  <c:v>1.7414999999999878</c:v>
                </c:pt>
                <c:pt idx="56728">
                  <c:v>1.7434999999999974</c:v>
                </c:pt>
                <c:pt idx="56729">
                  <c:v>1.7454999999999927</c:v>
                </c:pt>
                <c:pt idx="56730">
                  <c:v>1.7474999999999881</c:v>
                </c:pt>
                <c:pt idx="56731">
                  <c:v>1.7494999999999976</c:v>
                </c:pt>
                <c:pt idx="56732">
                  <c:v>1.751499999999993</c:v>
                </c:pt>
                <c:pt idx="56733">
                  <c:v>1.7534999999999883</c:v>
                </c:pt>
                <c:pt idx="56734">
                  <c:v>1.7554999999999978</c:v>
                </c:pt>
                <c:pt idx="56735">
                  <c:v>1.7574999999999932</c:v>
                </c:pt>
                <c:pt idx="56736">
                  <c:v>1.7594999999999885</c:v>
                </c:pt>
                <c:pt idx="56737">
                  <c:v>1.7614999999999981</c:v>
                </c:pt>
                <c:pt idx="56738">
                  <c:v>1.7634999999999934</c:v>
                </c:pt>
                <c:pt idx="56739">
                  <c:v>1.7654999999999887</c:v>
                </c:pt>
                <c:pt idx="56740">
                  <c:v>1.7674999999999983</c:v>
                </c:pt>
                <c:pt idx="56741">
                  <c:v>1.7694999999999936</c:v>
                </c:pt>
                <c:pt idx="56742">
                  <c:v>1.771499999999989</c:v>
                </c:pt>
                <c:pt idx="56743">
                  <c:v>1.7734999999999985</c:v>
                </c:pt>
                <c:pt idx="56744">
                  <c:v>1.7754999999999939</c:v>
                </c:pt>
                <c:pt idx="56745">
                  <c:v>1.7774999999999892</c:v>
                </c:pt>
                <c:pt idx="56746">
                  <c:v>1.7794999999999987</c:v>
                </c:pt>
                <c:pt idx="56747">
                  <c:v>1.7814999999999941</c:v>
                </c:pt>
                <c:pt idx="56748">
                  <c:v>1.7834999999999894</c:v>
                </c:pt>
                <c:pt idx="56749">
                  <c:v>1.785499999999999</c:v>
                </c:pt>
                <c:pt idx="56750">
                  <c:v>1.7874999999999943</c:v>
                </c:pt>
                <c:pt idx="56751">
                  <c:v>1.7894999999999897</c:v>
                </c:pt>
                <c:pt idx="56752">
                  <c:v>1.7914999999999992</c:v>
                </c:pt>
                <c:pt idx="56753">
                  <c:v>1.7934999999999945</c:v>
                </c:pt>
                <c:pt idx="56754">
                  <c:v>1.7954999999999899</c:v>
                </c:pt>
                <c:pt idx="56755">
                  <c:v>1.7974999999999994</c:v>
                </c:pt>
                <c:pt idx="56756">
                  <c:v>1.7994999999999948</c:v>
                </c:pt>
                <c:pt idx="56757">
                  <c:v>1.8014999999999901</c:v>
                </c:pt>
                <c:pt idx="56758">
                  <c:v>1.8034999999999997</c:v>
                </c:pt>
                <c:pt idx="56759">
                  <c:v>1.805499999999995</c:v>
                </c:pt>
                <c:pt idx="56760">
                  <c:v>1.8074999999999903</c:v>
                </c:pt>
                <c:pt idx="56761">
                  <c:v>1.8094999999999999</c:v>
                </c:pt>
                <c:pt idx="56762">
                  <c:v>1.8114999999999952</c:v>
                </c:pt>
                <c:pt idx="56763">
                  <c:v>1.8134999999999906</c:v>
                </c:pt>
                <c:pt idx="56764">
                  <c:v>1.8155000000000001</c:v>
                </c:pt>
                <c:pt idx="56765">
                  <c:v>1.8174999999999955</c:v>
                </c:pt>
                <c:pt idx="56766">
                  <c:v>1.8194999999999908</c:v>
                </c:pt>
                <c:pt idx="56767">
                  <c:v>1.8215000000000003</c:v>
                </c:pt>
                <c:pt idx="56768">
                  <c:v>1.8234999999999957</c:v>
                </c:pt>
                <c:pt idx="56769">
                  <c:v>1.825499999999991</c:v>
                </c:pt>
                <c:pt idx="56770">
                  <c:v>1.8275000000000006</c:v>
                </c:pt>
                <c:pt idx="56771">
                  <c:v>1.8294999999999959</c:v>
                </c:pt>
                <c:pt idx="56772">
                  <c:v>1.8314999999999912</c:v>
                </c:pt>
                <c:pt idx="56773">
                  <c:v>1.8335000000000008</c:v>
                </c:pt>
                <c:pt idx="56774">
                  <c:v>1.8354999999999961</c:v>
                </c:pt>
                <c:pt idx="56775">
                  <c:v>1.8374999999999915</c:v>
                </c:pt>
                <c:pt idx="56776">
                  <c:v>1.839500000000001</c:v>
                </c:pt>
                <c:pt idx="56777">
                  <c:v>1.8414999999999964</c:v>
                </c:pt>
                <c:pt idx="56778">
                  <c:v>1.8434999999999917</c:v>
                </c:pt>
                <c:pt idx="56779">
                  <c:v>1.8455000000000013</c:v>
                </c:pt>
                <c:pt idx="56780">
                  <c:v>1.8474999999999966</c:v>
                </c:pt>
                <c:pt idx="56781">
                  <c:v>1.8494999999999919</c:v>
                </c:pt>
                <c:pt idx="56782">
                  <c:v>1.8514999999999873</c:v>
                </c:pt>
                <c:pt idx="56783">
                  <c:v>1.8534999999999968</c:v>
                </c:pt>
                <c:pt idx="56784">
                  <c:v>1.8554999999999922</c:v>
                </c:pt>
                <c:pt idx="56785">
                  <c:v>1.8574999999999875</c:v>
                </c:pt>
                <c:pt idx="56786">
                  <c:v>1.859499999999997</c:v>
                </c:pt>
                <c:pt idx="56787">
                  <c:v>1.8614999999999924</c:v>
                </c:pt>
                <c:pt idx="56788">
                  <c:v>1.8634999999999877</c:v>
                </c:pt>
                <c:pt idx="56789">
                  <c:v>1.8654999999999973</c:v>
                </c:pt>
                <c:pt idx="56790">
                  <c:v>1.8674999999999926</c:v>
                </c:pt>
                <c:pt idx="56791">
                  <c:v>1.8694999999999879</c:v>
                </c:pt>
                <c:pt idx="56792">
                  <c:v>1.8714999999999975</c:v>
                </c:pt>
                <c:pt idx="56793">
                  <c:v>1.8734999999999928</c:v>
                </c:pt>
                <c:pt idx="56794">
                  <c:v>1.8754999999999882</c:v>
                </c:pt>
                <c:pt idx="56795">
                  <c:v>1.8774999999999977</c:v>
                </c:pt>
                <c:pt idx="56796">
                  <c:v>1.8794999999999931</c:v>
                </c:pt>
                <c:pt idx="56797">
                  <c:v>1.8814999999999884</c:v>
                </c:pt>
                <c:pt idx="56798">
                  <c:v>1.883499999999998</c:v>
                </c:pt>
                <c:pt idx="56799">
                  <c:v>1.8854999999999933</c:v>
                </c:pt>
                <c:pt idx="56800">
                  <c:v>1.8874999999999886</c:v>
                </c:pt>
                <c:pt idx="56801">
                  <c:v>1.8894999999999982</c:v>
                </c:pt>
                <c:pt idx="56802">
                  <c:v>1.8914999999999935</c:v>
                </c:pt>
                <c:pt idx="56803">
                  <c:v>1.8934999999999889</c:v>
                </c:pt>
                <c:pt idx="56804">
                  <c:v>1.8954999999999984</c:v>
                </c:pt>
                <c:pt idx="56805">
                  <c:v>1.8974999999999937</c:v>
                </c:pt>
                <c:pt idx="56806">
                  <c:v>1.8994999999999891</c:v>
                </c:pt>
                <c:pt idx="56807">
                  <c:v>1.9014999999999986</c:v>
                </c:pt>
                <c:pt idx="56808">
                  <c:v>1.903499999999994</c:v>
                </c:pt>
                <c:pt idx="56809">
                  <c:v>1.9054999999999893</c:v>
                </c:pt>
                <c:pt idx="56810">
                  <c:v>1.9074999999999989</c:v>
                </c:pt>
                <c:pt idx="56811">
                  <c:v>1.9094999999999942</c:v>
                </c:pt>
                <c:pt idx="56812">
                  <c:v>1.9114999999999895</c:v>
                </c:pt>
                <c:pt idx="56813">
                  <c:v>1.9134999999999991</c:v>
                </c:pt>
                <c:pt idx="56814">
                  <c:v>1.9154999999999944</c:v>
                </c:pt>
                <c:pt idx="56815">
                  <c:v>1.9174999999999898</c:v>
                </c:pt>
                <c:pt idx="56816">
                  <c:v>1.9194999999999993</c:v>
                </c:pt>
                <c:pt idx="56817">
                  <c:v>1.9214999999999947</c:v>
                </c:pt>
                <c:pt idx="56818">
                  <c:v>1.92349999999999</c:v>
                </c:pt>
                <c:pt idx="56819">
                  <c:v>1.9254999999999995</c:v>
                </c:pt>
                <c:pt idx="56820">
                  <c:v>1.9274999999999949</c:v>
                </c:pt>
                <c:pt idx="56821">
                  <c:v>1.9294999999999902</c:v>
                </c:pt>
                <c:pt idx="56822">
                  <c:v>1.9314999999999998</c:v>
                </c:pt>
                <c:pt idx="56823">
                  <c:v>1.9334999999999951</c:v>
                </c:pt>
                <c:pt idx="56824">
                  <c:v>1.9354999999999905</c:v>
                </c:pt>
                <c:pt idx="56825">
                  <c:v>1.9375</c:v>
                </c:pt>
                <c:pt idx="56826">
                  <c:v>1.9394999999999953</c:v>
                </c:pt>
                <c:pt idx="56827">
                  <c:v>1.9414999999999907</c:v>
                </c:pt>
                <c:pt idx="56828">
                  <c:v>1.9435000000000002</c:v>
                </c:pt>
                <c:pt idx="56829">
                  <c:v>1.9454999999999956</c:v>
                </c:pt>
                <c:pt idx="56830">
                  <c:v>1.9474999999999909</c:v>
                </c:pt>
                <c:pt idx="56831">
                  <c:v>1.9495000000000005</c:v>
                </c:pt>
                <c:pt idx="56832">
                  <c:v>1.9514999999999958</c:v>
                </c:pt>
                <c:pt idx="56833">
                  <c:v>1.9534999999999911</c:v>
                </c:pt>
                <c:pt idx="56834">
                  <c:v>1.9555000000000007</c:v>
                </c:pt>
                <c:pt idx="56835">
                  <c:v>1.957499999999996</c:v>
                </c:pt>
                <c:pt idx="56836">
                  <c:v>1.9594999999999914</c:v>
                </c:pt>
                <c:pt idx="56837">
                  <c:v>1.9615000000000009</c:v>
                </c:pt>
                <c:pt idx="56838">
                  <c:v>1.9634999999999962</c:v>
                </c:pt>
                <c:pt idx="56839">
                  <c:v>1.9654999999999916</c:v>
                </c:pt>
                <c:pt idx="56840">
                  <c:v>1.9675000000000011</c:v>
                </c:pt>
                <c:pt idx="56841">
                  <c:v>1.9694999999999965</c:v>
                </c:pt>
                <c:pt idx="56842">
                  <c:v>1.9714999999999918</c:v>
                </c:pt>
                <c:pt idx="56843">
                  <c:v>1.9735000000000014</c:v>
                </c:pt>
                <c:pt idx="56844">
                  <c:v>1.9754999999999967</c:v>
                </c:pt>
                <c:pt idx="56845">
                  <c:v>1.977499999999992</c:v>
                </c:pt>
                <c:pt idx="56846">
                  <c:v>1.9794999999999874</c:v>
                </c:pt>
                <c:pt idx="56847">
                  <c:v>1.9814999999999969</c:v>
                </c:pt>
                <c:pt idx="56848">
                  <c:v>1.9834999999999923</c:v>
                </c:pt>
                <c:pt idx="56849">
                  <c:v>1.9854999999999876</c:v>
                </c:pt>
                <c:pt idx="56850">
                  <c:v>1.9874999999999972</c:v>
                </c:pt>
                <c:pt idx="56851">
                  <c:v>1.9894999999999925</c:v>
                </c:pt>
                <c:pt idx="56852">
                  <c:v>1.9914999999999878</c:v>
                </c:pt>
                <c:pt idx="56853">
                  <c:v>1.9934999999999974</c:v>
                </c:pt>
                <c:pt idx="56854">
                  <c:v>1.9954999999999927</c:v>
                </c:pt>
                <c:pt idx="56855">
                  <c:v>1.9974999999999881</c:v>
                </c:pt>
                <c:pt idx="56856">
                  <c:v>1.9994999999999976</c:v>
                </c:pt>
                <c:pt idx="56857">
                  <c:v>2.001499999999993</c:v>
                </c:pt>
                <c:pt idx="56858">
                  <c:v>2.0034999999999883</c:v>
                </c:pt>
                <c:pt idx="56859">
                  <c:v>2.0054999999999978</c:v>
                </c:pt>
                <c:pt idx="56860">
                  <c:v>2.0074999999999932</c:v>
                </c:pt>
                <c:pt idx="56861">
                  <c:v>2.0094999999999885</c:v>
                </c:pt>
                <c:pt idx="56862">
                  <c:v>2.0114999999999981</c:v>
                </c:pt>
                <c:pt idx="56863">
                  <c:v>2.0134999999999934</c:v>
                </c:pt>
                <c:pt idx="56864">
                  <c:v>2.0154999999999887</c:v>
                </c:pt>
                <c:pt idx="56865">
                  <c:v>2.0174999999999983</c:v>
                </c:pt>
                <c:pt idx="56866">
                  <c:v>2.0194999999999936</c:v>
                </c:pt>
                <c:pt idx="56867">
                  <c:v>2.021499999999989</c:v>
                </c:pt>
                <c:pt idx="56868">
                  <c:v>2.0234999999999985</c:v>
                </c:pt>
                <c:pt idx="56869">
                  <c:v>2.0254999999999939</c:v>
                </c:pt>
                <c:pt idx="56870">
                  <c:v>2.0274999999999892</c:v>
                </c:pt>
                <c:pt idx="56871">
                  <c:v>2.0294999999999987</c:v>
                </c:pt>
                <c:pt idx="56872">
                  <c:v>2.0314999999999941</c:v>
                </c:pt>
                <c:pt idx="56873">
                  <c:v>2.0334999999999894</c:v>
                </c:pt>
                <c:pt idx="56874">
                  <c:v>2.035499999999999</c:v>
                </c:pt>
                <c:pt idx="56875">
                  <c:v>2.0374999999999943</c:v>
                </c:pt>
                <c:pt idx="56876">
                  <c:v>2.0394999999999897</c:v>
                </c:pt>
                <c:pt idx="56877">
                  <c:v>2.0414999999999992</c:v>
                </c:pt>
                <c:pt idx="56878">
                  <c:v>2.0434999999999945</c:v>
                </c:pt>
                <c:pt idx="56879">
                  <c:v>2.0454999999999899</c:v>
                </c:pt>
                <c:pt idx="56880">
                  <c:v>2.0474999999999994</c:v>
                </c:pt>
                <c:pt idx="56881">
                  <c:v>2.0494999999999948</c:v>
                </c:pt>
                <c:pt idx="56882">
                  <c:v>2.0514999999999901</c:v>
                </c:pt>
                <c:pt idx="56883">
                  <c:v>2.0534999999999997</c:v>
                </c:pt>
                <c:pt idx="56884">
                  <c:v>2.055499999999995</c:v>
                </c:pt>
                <c:pt idx="56885">
                  <c:v>2.0574999999999903</c:v>
                </c:pt>
                <c:pt idx="56886">
                  <c:v>2.0594999999999999</c:v>
                </c:pt>
                <c:pt idx="56887">
                  <c:v>2.0614999999999952</c:v>
                </c:pt>
                <c:pt idx="56888">
                  <c:v>2.0634999999999906</c:v>
                </c:pt>
                <c:pt idx="56889">
                  <c:v>2.0655000000000001</c:v>
                </c:pt>
                <c:pt idx="56890">
                  <c:v>2.0674999999999955</c:v>
                </c:pt>
                <c:pt idx="56891">
                  <c:v>2.0694999999999908</c:v>
                </c:pt>
                <c:pt idx="56892">
                  <c:v>2.0715000000000003</c:v>
                </c:pt>
                <c:pt idx="56893">
                  <c:v>2.0734999999999957</c:v>
                </c:pt>
                <c:pt idx="56894">
                  <c:v>2.075499999999991</c:v>
                </c:pt>
                <c:pt idx="56895">
                  <c:v>2.0775000000000006</c:v>
                </c:pt>
                <c:pt idx="56896">
                  <c:v>2.0794999999999959</c:v>
                </c:pt>
                <c:pt idx="56897">
                  <c:v>2.0814999999999912</c:v>
                </c:pt>
                <c:pt idx="56898">
                  <c:v>2.0835000000000008</c:v>
                </c:pt>
                <c:pt idx="56899">
                  <c:v>2.0854999999999961</c:v>
                </c:pt>
                <c:pt idx="56900">
                  <c:v>2.0874999999999915</c:v>
                </c:pt>
                <c:pt idx="56901">
                  <c:v>2.089500000000001</c:v>
                </c:pt>
                <c:pt idx="56902">
                  <c:v>2.0914999999999964</c:v>
                </c:pt>
                <c:pt idx="56903">
                  <c:v>2.0934999999999917</c:v>
                </c:pt>
                <c:pt idx="56904">
                  <c:v>2.0955000000000013</c:v>
                </c:pt>
                <c:pt idx="56905">
                  <c:v>2.0974999999999966</c:v>
                </c:pt>
                <c:pt idx="56906">
                  <c:v>2.0994999999999919</c:v>
                </c:pt>
                <c:pt idx="56907">
                  <c:v>2.1014999999999873</c:v>
                </c:pt>
                <c:pt idx="56908">
                  <c:v>2.1034999999999968</c:v>
                </c:pt>
                <c:pt idx="56909">
                  <c:v>2.1054999999999922</c:v>
                </c:pt>
                <c:pt idx="56910">
                  <c:v>2.1074999999999875</c:v>
                </c:pt>
                <c:pt idx="56911">
                  <c:v>2.109499999999997</c:v>
                </c:pt>
                <c:pt idx="56912">
                  <c:v>2.1114999999999924</c:v>
                </c:pt>
                <c:pt idx="56913">
                  <c:v>2.1134999999999877</c:v>
                </c:pt>
                <c:pt idx="56914">
                  <c:v>2.1154999999999973</c:v>
                </c:pt>
                <c:pt idx="56915">
                  <c:v>2.1174999999999926</c:v>
                </c:pt>
                <c:pt idx="56916">
                  <c:v>2.1194999999999879</c:v>
                </c:pt>
                <c:pt idx="56917">
                  <c:v>2.1214999999999975</c:v>
                </c:pt>
                <c:pt idx="56918">
                  <c:v>2.1234999999999928</c:v>
                </c:pt>
                <c:pt idx="56919">
                  <c:v>2.1254999999999882</c:v>
                </c:pt>
                <c:pt idx="56920">
                  <c:v>2.1274999999999977</c:v>
                </c:pt>
                <c:pt idx="56921">
                  <c:v>2.1294999999999931</c:v>
                </c:pt>
                <c:pt idx="56922">
                  <c:v>2.1314999999999884</c:v>
                </c:pt>
                <c:pt idx="56923">
                  <c:v>2.133499999999998</c:v>
                </c:pt>
                <c:pt idx="56924">
                  <c:v>2.1354999999999933</c:v>
                </c:pt>
                <c:pt idx="56925">
                  <c:v>2.1374999999999886</c:v>
                </c:pt>
                <c:pt idx="56926">
                  <c:v>2.1394999999999982</c:v>
                </c:pt>
                <c:pt idx="56927">
                  <c:v>2.1414999999999935</c:v>
                </c:pt>
                <c:pt idx="56928">
                  <c:v>2.1434999999999889</c:v>
                </c:pt>
                <c:pt idx="56929">
                  <c:v>2.1454999999999984</c:v>
                </c:pt>
                <c:pt idx="56930">
                  <c:v>2.1474999999999937</c:v>
                </c:pt>
                <c:pt idx="56931">
                  <c:v>2.1494999999999891</c:v>
                </c:pt>
                <c:pt idx="56932">
                  <c:v>2.1514999999999986</c:v>
                </c:pt>
                <c:pt idx="56933">
                  <c:v>2.153499999999994</c:v>
                </c:pt>
                <c:pt idx="56934">
                  <c:v>2.1554999999999893</c:v>
                </c:pt>
                <c:pt idx="56935">
                  <c:v>2.1574999999999989</c:v>
                </c:pt>
                <c:pt idx="56936">
                  <c:v>2.1594999999999942</c:v>
                </c:pt>
                <c:pt idx="56937">
                  <c:v>2.1614999999999895</c:v>
                </c:pt>
                <c:pt idx="56938">
                  <c:v>2.1634999999999991</c:v>
                </c:pt>
                <c:pt idx="56939">
                  <c:v>2.1654999999999944</c:v>
                </c:pt>
                <c:pt idx="56940">
                  <c:v>2.1674999999999898</c:v>
                </c:pt>
                <c:pt idx="56941">
                  <c:v>2.1694999999999993</c:v>
                </c:pt>
                <c:pt idx="56942">
                  <c:v>2.1714999999999947</c:v>
                </c:pt>
                <c:pt idx="56943">
                  <c:v>2.17349999999999</c:v>
                </c:pt>
                <c:pt idx="56944">
                  <c:v>2.1754999999999995</c:v>
                </c:pt>
                <c:pt idx="56945">
                  <c:v>2.1774999999999949</c:v>
                </c:pt>
                <c:pt idx="56946">
                  <c:v>2.1794999999999902</c:v>
                </c:pt>
                <c:pt idx="56947">
                  <c:v>2.1814999999999998</c:v>
                </c:pt>
                <c:pt idx="56948">
                  <c:v>2.1834999999999951</c:v>
                </c:pt>
                <c:pt idx="56949">
                  <c:v>2.1854999999999905</c:v>
                </c:pt>
                <c:pt idx="56950">
                  <c:v>2.1875</c:v>
                </c:pt>
                <c:pt idx="56951">
                  <c:v>2.1894999999999953</c:v>
                </c:pt>
                <c:pt idx="56952">
                  <c:v>2.1914999999999907</c:v>
                </c:pt>
                <c:pt idx="56953">
                  <c:v>2.1935000000000002</c:v>
                </c:pt>
                <c:pt idx="56954">
                  <c:v>2.1954999999999956</c:v>
                </c:pt>
                <c:pt idx="56955">
                  <c:v>2.1974999999999909</c:v>
                </c:pt>
                <c:pt idx="56956">
                  <c:v>2.1995000000000005</c:v>
                </c:pt>
                <c:pt idx="56957">
                  <c:v>2.2014999999999958</c:v>
                </c:pt>
                <c:pt idx="56958">
                  <c:v>2.2034999999999911</c:v>
                </c:pt>
                <c:pt idx="56959">
                  <c:v>2.2055000000000007</c:v>
                </c:pt>
                <c:pt idx="56960">
                  <c:v>2.207499999999996</c:v>
                </c:pt>
                <c:pt idx="56961">
                  <c:v>2.2094999999999914</c:v>
                </c:pt>
                <c:pt idx="56962">
                  <c:v>2.2115000000000009</c:v>
                </c:pt>
                <c:pt idx="56963">
                  <c:v>2.2134999999999962</c:v>
                </c:pt>
                <c:pt idx="56964">
                  <c:v>2.2154999999999916</c:v>
                </c:pt>
                <c:pt idx="56965">
                  <c:v>2.2175000000000011</c:v>
                </c:pt>
                <c:pt idx="56966">
                  <c:v>2.2194999999999965</c:v>
                </c:pt>
                <c:pt idx="56967">
                  <c:v>2.2214999999999918</c:v>
                </c:pt>
                <c:pt idx="56968">
                  <c:v>2.2235000000000014</c:v>
                </c:pt>
                <c:pt idx="56969">
                  <c:v>2.2254999999999967</c:v>
                </c:pt>
                <c:pt idx="56970">
                  <c:v>2.227499999999992</c:v>
                </c:pt>
                <c:pt idx="56971">
                  <c:v>2.2294999999999874</c:v>
                </c:pt>
                <c:pt idx="56972">
                  <c:v>2.2314999999999969</c:v>
                </c:pt>
                <c:pt idx="56973">
                  <c:v>2.2334999999999923</c:v>
                </c:pt>
                <c:pt idx="56974">
                  <c:v>2.2354999999999876</c:v>
                </c:pt>
                <c:pt idx="56975">
                  <c:v>2.2374999999999972</c:v>
                </c:pt>
                <c:pt idx="56976">
                  <c:v>2.2394999999999925</c:v>
                </c:pt>
                <c:pt idx="56977">
                  <c:v>2.2414999999999878</c:v>
                </c:pt>
                <c:pt idx="56978">
                  <c:v>2.2434999999999974</c:v>
                </c:pt>
                <c:pt idx="56979">
                  <c:v>2.2454999999999927</c:v>
                </c:pt>
                <c:pt idx="56980">
                  <c:v>2.2474999999999881</c:v>
                </c:pt>
                <c:pt idx="56981">
                  <c:v>2.2494999999999976</c:v>
                </c:pt>
                <c:pt idx="56982">
                  <c:v>2.251499999999993</c:v>
                </c:pt>
                <c:pt idx="56983">
                  <c:v>2.2534999999999883</c:v>
                </c:pt>
                <c:pt idx="56984">
                  <c:v>2.2554999999999978</c:v>
                </c:pt>
                <c:pt idx="56985">
                  <c:v>2.2574999999999932</c:v>
                </c:pt>
                <c:pt idx="56986">
                  <c:v>2.2594999999999885</c:v>
                </c:pt>
                <c:pt idx="56987">
                  <c:v>2.2614999999999981</c:v>
                </c:pt>
                <c:pt idx="56988">
                  <c:v>2.2634999999999934</c:v>
                </c:pt>
                <c:pt idx="56989">
                  <c:v>2.2654999999999887</c:v>
                </c:pt>
                <c:pt idx="56990">
                  <c:v>2.2674999999999983</c:v>
                </c:pt>
                <c:pt idx="56991">
                  <c:v>2.2694999999999936</c:v>
                </c:pt>
                <c:pt idx="56992">
                  <c:v>2.271499999999989</c:v>
                </c:pt>
                <c:pt idx="56993">
                  <c:v>2.2734999999999985</c:v>
                </c:pt>
                <c:pt idx="56994">
                  <c:v>2.2754999999999939</c:v>
                </c:pt>
                <c:pt idx="56995">
                  <c:v>2.2774999999999892</c:v>
                </c:pt>
                <c:pt idx="56996">
                  <c:v>2.2794999999999987</c:v>
                </c:pt>
                <c:pt idx="56997">
                  <c:v>2.2814999999999941</c:v>
                </c:pt>
                <c:pt idx="56998">
                  <c:v>2.2834999999999894</c:v>
                </c:pt>
                <c:pt idx="56999">
                  <c:v>2.285499999999999</c:v>
                </c:pt>
                <c:pt idx="57000">
                  <c:v>2.2874999999999943</c:v>
                </c:pt>
                <c:pt idx="57001">
                  <c:v>2.2894999999999897</c:v>
                </c:pt>
                <c:pt idx="57002">
                  <c:v>2.2914999999999992</c:v>
                </c:pt>
                <c:pt idx="57003">
                  <c:v>2.2934999999999945</c:v>
                </c:pt>
                <c:pt idx="57004">
                  <c:v>2.2954999999999899</c:v>
                </c:pt>
                <c:pt idx="57005">
                  <c:v>2.2974999999999994</c:v>
                </c:pt>
                <c:pt idx="57006">
                  <c:v>2.2994999999999948</c:v>
                </c:pt>
                <c:pt idx="57007">
                  <c:v>2.3014999999999901</c:v>
                </c:pt>
                <c:pt idx="57008">
                  <c:v>2.3034999999999997</c:v>
                </c:pt>
                <c:pt idx="57009">
                  <c:v>2.305499999999995</c:v>
                </c:pt>
                <c:pt idx="57010">
                  <c:v>2.3074999999999903</c:v>
                </c:pt>
                <c:pt idx="57011">
                  <c:v>2.3094999999999999</c:v>
                </c:pt>
                <c:pt idx="57012">
                  <c:v>2.3114999999999952</c:v>
                </c:pt>
                <c:pt idx="57013">
                  <c:v>2.3134999999999906</c:v>
                </c:pt>
                <c:pt idx="57014">
                  <c:v>2.3155000000000001</c:v>
                </c:pt>
                <c:pt idx="57015">
                  <c:v>2.3174999999999955</c:v>
                </c:pt>
                <c:pt idx="57016">
                  <c:v>2.3194999999999908</c:v>
                </c:pt>
                <c:pt idx="57017">
                  <c:v>2.3215000000000003</c:v>
                </c:pt>
                <c:pt idx="57018">
                  <c:v>2.3234999999999957</c:v>
                </c:pt>
                <c:pt idx="57019">
                  <c:v>2.325499999999991</c:v>
                </c:pt>
                <c:pt idx="57020">
                  <c:v>2.3275000000000006</c:v>
                </c:pt>
                <c:pt idx="57021">
                  <c:v>2.3294999999999959</c:v>
                </c:pt>
                <c:pt idx="57022">
                  <c:v>2.3314999999999912</c:v>
                </c:pt>
                <c:pt idx="57023">
                  <c:v>2.3335000000000008</c:v>
                </c:pt>
                <c:pt idx="57024">
                  <c:v>2.3354999999999961</c:v>
                </c:pt>
                <c:pt idx="57025">
                  <c:v>2.3374999999999915</c:v>
                </c:pt>
                <c:pt idx="57026">
                  <c:v>2.339500000000001</c:v>
                </c:pt>
                <c:pt idx="57027">
                  <c:v>2.3414999999999964</c:v>
                </c:pt>
                <c:pt idx="57028">
                  <c:v>2.3434999999999917</c:v>
                </c:pt>
                <c:pt idx="57029">
                  <c:v>2.3455000000000013</c:v>
                </c:pt>
                <c:pt idx="57030">
                  <c:v>2.3474999999999966</c:v>
                </c:pt>
                <c:pt idx="57031">
                  <c:v>2.3494999999999919</c:v>
                </c:pt>
                <c:pt idx="57032">
                  <c:v>2.3514999999999873</c:v>
                </c:pt>
                <c:pt idx="57033">
                  <c:v>2.3534999999999968</c:v>
                </c:pt>
                <c:pt idx="57034">
                  <c:v>2.3554999999999922</c:v>
                </c:pt>
                <c:pt idx="57035">
                  <c:v>2.3574999999999875</c:v>
                </c:pt>
                <c:pt idx="57036">
                  <c:v>2.359499999999997</c:v>
                </c:pt>
                <c:pt idx="57037">
                  <c:v>2.3614999999999924</c:v>
                </c:pt>
                <c:pt idx="57038">
                  <c:v>2.3634999999999877</c:v>
                </c:pt>
                <c:pt idx="57039">
                  <c:v>2.3654999999999973</c:v>
                </c:pt>
                <c:pt idx="57040">
                  <c:v>2.3674999999999926</c:v>
                </c:pt>
                <c:pt idx="57041">
                  <c:v>2.3694999999999879</c:v>
                </c:pt>
                <c:pt idx="57042">
                  <c:v>2.3714999999999975</c:v>
                </c:pt>
                <c:pt idx="57043">
                  <c:v>2.3734999999999928</c:v>
                </c:pt>
                <c:pt idx="57044">
                  <c:v>2.3754999999999882</c:v>
                </c:pt>
                <c:pt idx="57045">
                  <c:v>2.3774999999999977</c:v>
                </c:pt>
                <c:pt idx="57046">
                  <c:v>2.3794999999999931</c:v>
                </c:pt>
                <c:pt idx="57047">
                  <c:v>2.3814999999999884</c:v>
                </c:pt>
                <c:pt idx="57048">
                  <c:v>2.383499999999998</c:v>
                </c:pt>
                <c:pt idx="57049">
                  <c:v>2.3854999999999933</c:v>
                </c:pt>
                <c:pt idx="57050">
                  <c:v>2.3874999999999886</c:v>
                </c:pt>
                <c:pt idx="57051">
                  <c:v>2.3894999999999982</c:v>
                </c:pt>
                <c:pt idx="57052">
                  <c:v>2.3914999999999935</c:v>
                </c:pt>
                <c:pt idx="57053">
                  <c:v>2.3934999999999889</c:v>
                </c:pt>
                <c:pt idx="57054">
                  <c:v>2.3954999999999984</c:v>
                </c:pt>
                <c:pt idx="57055">
                  <c:v>2.3974999999999937</c:v>
                </c:pt>
                <c:pt idx="57056">
                  <c:v>2.3994999999999891</c:v>
                </c:pt>
                <c:pt idx="57057">
                  <c:v>2.4014999999999986</c:v>
                </c:pt>
                <c:pt idx="57058">
                  <c:v>2.403499999999994</c:v>
                </c:pt>
                <c:pt idx="57059">
                  <c:v>2.4054999999999893</c:v>
                </c:pt>
                <c:pt idx="57060">
                  <c:v>2.4074999999999989</c:v>
                </c:pt>
                <c:pt idx="57061">
                  <c:v>2.4094999999999942</c:v>
                </c:pt>
                <c:pt idx="57062">
                  <c:v>2.4114999999999895</c:v>
                </c:pt>
                <c:pt idx="57063">
                  <c:v>2.4134999999999991</c:v>
                </c:pt>
                <c:pt idx="57064">
                  <c:v>2.4154999999999944</c:v>
                </c:pt>
                <c:pt idx="57065">
                  <c:v>2.4174999999999898</c:v>
                </c:pt>
                <c:pt idx="57066">
                  <c:v>2.4194999999999993</c:v>
                </c:pt>
                <c:pt idx="57067">
                  <c:v>2.4214999999999947</c:v>
                </c:pt>
                <c:pt idx="57068">
                  <c:v>2.42349999999999</c:v>
                </c:pt>
                <c:pt idx="57069">
                  <c:v>2.4254999999999995</c:v>
                </c:pt>
                <c:pt idx="57070">
                  <c:v>2.4274999999999949</c:v>
                </c:pt>
                <c:pt idx="57071">
                  <c:v>2.4294999999999902</c:v>
                </c:pt>
                <c:pt idx="57072">
                  <c:v>2.4314999999999998</c:v>
                </c:pt>
                <c:pt idx="57073">
                  <c:v>2.4334999999999951</c:v>
                </c:pt>
                <c:pt idx="57074">
                  <c:v>2.4354999999999905</c:v>
                </c:pt>
                <c:pt idx="57075">
                  <c:v>2.4375</c:v>
                </c:pt>
                <c:pt idx="57076">
                  <c:v>2.4394999999999953</c:v>
                </c:pt>
                <c:pt idx="57077">
                  <c:v>2.4414999999999907</c:v>
                </c:pt>
                <c:pt idx="57078">
                  <c:v>2.4435000000000002</c:v>
                </c:pt>
                <c:pt idx="57079">
                  <c:v>2.4454999999999956</c:v>
                </c:pt>
                <c:pt idx="57080">
                  <c:v>2.4474999999999909</c:v>
                </c:pt>
                <c:pt idx="57081">
                  <c:v>2.4495000000000005</c:v>
                </c:pt>
                <c:pt idx="57082">
                  <c:v>2.4514999999999958</c:v>
                </c:pt>
                <c:pt idx="57083">
                  <c:v>2.4534999999999911</c:v>
                </c:pt>
                <c:pt idx="57084">
                  <c:v>2.4555000000000007</c:v>
                </c:pt>
                <c:pt idx="57085">
                  <c:v>2.457499999999996</c:v>
                </c:pt>
                <c:pt idx="57086">
                  <c:v>2.4594999999999914</c:v>
                </c:pt>
                <c:pt idx="57087">
                  <c:v>2.4615000000000009</c:v>
                </c:pt>
                <c:pt idx="57088">
                  <c:v>2.4634999999999962</c:v>
                </c:pt>
                <c:pt idx="57089">
                  <c:v>2.4654999999999916</c:v>
                </c:pt>
                <c:pt idx="57090">
                  <c:v>2.4675000000000011</c:v>
                </c:pt>
                <c:pt idx="57091">
                  <c:v>2.4694999999999965</c:v>
                </c:pt>
                <c:pt idx="57092">
                  <c:v>2.4714999999999918</c:v>
                </c:pt>
                <c:pt idx="57093">
                  <c:v>2.4735000000000014</c:v>
                </c:pt>
                <c:pt idx="57094">
                  <c:v>2.4754999999999967</c:v>
                </c:pt>
                <c:pt idx="57095">
                  <c:v>2.477499999999992</c:v>
                </c:pt>
                <c:pt idx="57096">
                  <c:v>2.4794999999999874</c:v>
                </c:pt>
                <c:pt idx="57097">
                  <c:v>2.4814999999999969</c:v>
                </c:pt>
                <c:pt idx="57098">
                  <c:v>2.4834999999999923</c:v>
                </c:pt>
                <c:pt idx="57099">
                  <c:v>2.4854999999999876</c:v>
                </c:pt>
                <c:pt idx="57100">
                  <c:v>2.4874999999999972</c:v>
                </c:pt>
                <c:pt idx="57101">
                  <c:v>2.4894999999999925</c:v>
                </c:pt>
                <c:pt idx="57102">
                  <c:v>2.4914999999999878</c:v>
                </c:pt>
                <c:pt idx="57103">
                  <c:v>2.4934999999999974</c:v>
                </c:pt>
                <c:pt idx="57104">
                  <c:v>2.4954999999999927</c:v>
                </c:pt>
                <c:pt idx="57105">
                  <c:v>2.4974999999999881</c:v>
                </c:pt>
                <c:pt idx="57106">
                  <c:v>2.4994999999999976</c:v>
                </c:pt>
                <c:pt idx="57107">
                  <c:v>2.501499999999993</c:v>
                </c:pt>
                <c:pt idx="57108">
                  <c:v>2.5034999999999883</c:v>
                </c:pt>
                <c:pt idx="57109">
                  <c:v>2.5054999999999978</c:v>
                </c:pt>
                <c:pt idx="57110">
                  <c:v>2.5074999999999932</c:v>
                </c:pt>
                <c:pt idx="57111">
                  <c:v>2.5094999999999885</c:v>
                </c:pt>
                <c:pt idx="57112">
                  <c:v>2.5114999999999981</c:v>
                </c:pt>
                <c:pt idx="57113">
                  <c:v>2.5134999999999934</c:v>
                </c:pt>
                <c:pt idx="57114">
                  <c:v>2.5154999999999887</c:v>
                </c:pt>
                <c:pt idx="57115">
                  <c:v>2.5174999999999983</c:v>
                </c:pt>
                <c:pt idx="57116">
                  <c:v>2.5194999999999936</c:v>
                </c:pt>
                <c:pt idx="57117">
                  <c:v>2.521499999999989</c:v>
                </c:pt>
                <c:pt idx="57118">
                  <c:v>2.5234999999999985</c:v>
                </c:pt>
                <c:pt idx="57119">
                  <c:v>2.5254999999999939</c:v>
                </c:pt>
                <c:pt idx="57120">
                  <c:v>2.5274999999999892</c:v>
                </c:pt>
                <c:pt idx="57121">
                  <c:v>2.5294999999999987</c:v>
                </c:pt>
                <c:pt idx="57122">
                  <c:v>2.5314999999999941</c:v>
                </c:pt>
                <c:pt idx="57123">
                  <c:v>2.5334999999999894</c:v>
                </c:pt>
                <c:pt idx="57124">
                  <c:v>2.535499999999999</c:v>
                </c:pt>
                <c:pt idx="57125">
                  <c:v>2.5374999999999943</c:v>
                </c:pt>
                <c:pt idx="57126">
                  <c:v>2.5394999999999897</c:v>
                </c:pt>
                <c:pt idx="57127">
                  <c:v>2.5414999999999992</c:v>
                </c:pt>
                <c:pt idx="57128">
                  <c:v>2.5434999999999945</c:v>
                </c:pt>
                <c:pt idx="57129">
                  <c:v>2.5454999999999899</c:v>
                </c:pt>
                <c:pt idx="57130">
                  <c:v>2.5474999999999994</c:v>
                </c:pt>
                <c:pt idx="57131">
                  <c:v>2.5494999999999948</c:v>
                </c:pt>
                <c:pt idx="57132">
                  <c:v>2.5514999999999901</c:v>
                </c:pt>
                <c:pt idx="57133">
                  <c:v>2.5534999999999997</c:v>
                </c:pt>
                <c:pt idx="57134">
                  <c:v>2.555499999999995</c:v>
                </c:pt>
                <c:pt idx="57135">
                  <c:v>2.5574999999999903</c:v>
                </c:pt>
                <c:pt idx="57136">
                  <c:v>2.5594999999999999</c:v>
                </c:pt>
                <c:pt idx="57137">
                  <c:v>2.5614999999999952</c:v>
                </c:pt>
                <c:pt idx="57138">
                  <c:v>2.5634999999999906</c:v>
                </c:pt>
                <c:pt idx="57139">
                  <c:v>2.5655000000000001</c:v>
                </c:pt>
                <c:pt idx="57140">
                  <c:v>2.5674999999999955</c:v>
                </c:pt>
                <c:pt idx="57141">
                  <c:v>2.5694999999999908</c:v>
                </c:pt>
                <c:pt idx="57142">
                  <c:v>2.5715000000000003</c:v>
                </c:pt>
                <c:pt idx="57143">
                  <c:v>2.5734999999999957</c:v>
                </c:pt>
                <c:pt idx="57144">
                  <c:v>2.575499999999991</c:v>
                </c:pt>
                <c:pt idx="57145">
                  <c:v>2.5775000000000006</c:v>
                </c:pt>
                <c:pt idx="57146">
                  <c:v>2.5794999999999959</c:v>
                </c:pt>
                <c:pt idx="57147">
                  <c:v>2.5814999999999912</c:v>
                </c:pt>
                <c:pt idx="57148">
                  <c:v>2.5835000000000008</c:v>
                </c:pt>
                <c:pt idx="57149">
                  <c:v>2.5854999999999961</c:v>
                </c:pt>
                <c:pt idx="57150">
                  <c:v>2.5874999999999915</c:v>
                </c:pt>
                <c:pt idx="57151">
                  <c:v>2.589500000000001</c:v>
                </c:pt>
                <c:pt idx="57152">
                  <c:v>2.5914999999999964</c:v>
                </c:pt>
                <c:pt idx="57153">
                  <c:v>2.5934999999999917</c:v>
                </c:pt>
                <c:pt idx="57154">
                  <c:v>2.5955000000000013</c:v>
                </c:pt>
                <c:pt idx="57155">
                  <c:v>2.5974999999999966</c:v>
                </c:pt>
                <c:pt idx="57156">
                  <c:v>2.5994999999999919</c:v>
                </c:pt>
                <c:pt idx="57157">
                  <c:v>2.6014999999999873</c:v>
                </c:pt>
                <c:pt idx="57158">
                  <c:v>2.6034999999999968</c:v>
                </c:pt>
                <c:pt idx="57159">
                  <c:v>2.6054999999999922</c:v>
                </c:pt>
                <c:pt idx="57160">
                  <c:v>2.6074999999999875</c:v>
                </c:pt>
                <c:pt idx="57161">
                  <c:v>2.609499999999997</c:v>
                </c:pt>
                <c:pt idx="57162">
                  <c:v>2.6114999999999924</c:v>
                </c:pt>
                <c:pt idx="57163">
                  <c:v>2.6134999999999877</c:v>
                </c:pt>
                <c:pt idx="57164">
                  <c:v>2.6154999999999973</c:v>
                </c:pt>
                <c:pt idx="57165">
                  <c:v>2.6174999999999926</c:v>
                </c:pt>
                <c:pt idx="57166">
                  <c:v>2.6194999999999879</c:v>
                </c:pt>
                <c:pt idx="57167">
                  <c:v>2.6214999999999975</c:v>
                </c:pt>
                <c:pt idx="57168">
                  <c:v>2.6234999999999928</c:v>
                </c:pt>
                <c:pt idx="57169">
                  <c:v>2.6254999999999882</c:v>
                </c:pt>
                <c:pt idx="57170">
                  <c:v>2.6274999999999977</c:v>
                </c:pt>
                <c:pt idx="57171">
                  <c:v>2.6294999999999931</c:v>
                </c:pt>
                <c:pt idx="57172">
                  <c:v>2.6314999999999884</c:v>
                </c:pt>
                <c:pt idx="57173">
                  <c:v>2.633499999999998</c:v>
                </c:pt>
                <c:pt idx="57174">
                  <c:v>2.6354999999999933</c:v>
                </c:pt>
                <c:pt idx="57175">
                  <c:v>2.6374999999999886</c:v>
                </c:pt>
                <c:pt idx="57176">
                  <c:v>2.6394999999999982</c:v>
                </c:pt>
                <c:pt idx="57177">
                  <c:v>2.6414999999999935</c:v>
                </c:pt>
                <c:pt idx="57178">
                  <c:v>2.6434999999999889</c:v>
                </c:pt>
                <c:pt idx="57179">
                  <c:v>2.6454999999999984</c:v>
                </c:pt>
                <c:pt idx="57180">
                  <c:v>2.6474999999999937</c:v>
                </c:pt>
                <c:pt idx="57181">
                  <c:v>2.6494999999999891</c:v>
                </c:pt>
                <c:pt idx="57182">
                  <c:v>2.6514999999999986</c:v>
                </c:pt>
                <c:pt idx="57183">
                  <c:v>2.653499999999994</c:v>
                </c:pt>
                <c:pt idx="57184">
                  <c:v>2.6554999999999893</c:v>
                </c:pt>
                <c:pt idx="57185">
                  <c:v>2.6574999999999989</c:v>
                </c:pt>
                <c:pt idx="57186">
                  <c:v>2.6594999999999942</c:v>
                </c:pt>
                <c:pt idx="57187">
                  <c:v>2.6614999999999895</c:v>
                </c:pt>
                <c:pt idx="57188">
                  <c:v>2.6634999999999991</c:v>
                </c:pt>
                <c:pt idx="57189">
                  <c:v>2.6654999999999944</c:v>
                </c:pt>
                <c:pt idx="57190">
                  <c:v>2.6674999999999898</c:v>
                </c:pt>
                <c:pt idx="57191">
                  <c:v>2.6694999999999993</c:v>
                </c:pt>
                <c:pt idx="57192">
                  <c:v>2.6714999999999947</c:v>
                </c:pt>
                <c:pt idx="57193">
                  <c:v>2.67349999999999</c:v>
                </c:pt>
                <c:pt idx="57194">
                  <c:v>2.6754999999999995</c:v>
                </c:pt>
                <c:pt idx="57195">
                  <c:v>2.6774999999999949</c:v>
                </c:pt>
                <c:pt idx="57196">
                  <c:v>2.6794999999999902</c:v>
                </c:pt>
                <c:pt idx="57197">
                  <c:v>2.6814999999999998</c:v>
                </c:pt>
                <c:pt idx="57198">
                  <c:v>2.6834999999999951</c:v>
                </c:pt>
                <c:pt idx="57199">
                  <c:v>2.6854999999999905</c:v>
                </c:pt>
                <c:pt idx="57200">
                  <c:v>2.6875</c:v>
                </c:pt>
                <c:pt idx="57201">
                  <c:v>2.6894999999999953</c:v>
                </c:pt>
                <c:pt idx="57202">
                  <c:v>2.6914999999999907</c:v>
                </c:pt>
                <c:pt idx="57203">
                  <c:v>2.6935000000000002</c:v>
                </c:pt>
                <c:pt idx="57204">
                  <c:v>2.6954999999999956</c:v>
                </c:pt>
                <c:pt idx="57205">
                  <c:v>2.6974999999999909</c:v>
                </c:pt>
                <c:pt idx="57206">
                  <c:v>2.6995000000000005</c:v>
                </c:pt>
                <c:pt idx="57207">
                  <c:v>2.7014999999999958</c:v>
                </c:pt>
                <c:pt idx="57208">
                  <c:v>2.7034999999999911</c:v>
                </c:pt>
                <c:pt idx="57209">
                  <c:v>2.7055000000000007</c:v>
                </c:pt>
                <c:pt idx="57210">
                  <c:v>2.707499999999996</c:v>
                </c:pt>
                <c:pt idx="57211">
                  <c:v>2.7094999999999914</c:v>
                </c:pt>
                <c:pt idx="57212">
                  <c:v>2.7115000000000009</c:v>
                </c:pt>
                <c:pt idx="57213">
                  <c:v>2.7134999999999962</c:v>
                </c:pt>
                <c:pt idx="57214">
                  <c:v>2.7154999999999916</c:v>
                </c:pt>
                <c:pt idx="57215">
                  <c:v>2.7175000000000011</c:v>
                </c:pt>
                <c:pt idx="57216">
                  <c:v>2.7194999999999965</c:v>
                </c:pt>
                <c:pt idx="57217">
                  <c:v>2.7214999999999918</c:v>
                </c:pt>
                <c:pt idx="57218">
                  <c:v>2.7235000000000014</c:v>
                </c:pt>
                <c:pt idx="57219">
                  <c:v>2.7254999999999967</c:v>
                </c:pt>
                <c:pt idx="57220">
                  <c:v>2.727499999999992</c:v>
                </c:pt>
                <c:pt idx="57221">
                  <c:v>2.7294999999999874</c:v>
                </c:pt>
                <c:pt idx="57222">
                  <c:v>2.7314999999999969</c:v>
                </c:pt>
                <c:pt idx="57223">
                  <c:v>2.7334999999999923</c:v>
                </c:pt>
                <c:pt idx="57224">
                  <c:v>2.7354999999999876</c:v>
                </c:pt>
                <c:pt idx="57225">
                  <c:v>2.7374999999999972</c:v>
                </c:pt>
                <c:pt idx="57226">
                  <c:v>2.7394999999999925</c:v>
                </c:pt>
                <c:pt idx="57227">
                  <c:v>2.7414999999999878</c:v>
                </c:pt>
                <c:pt idx="57228">
                  <c:v>2.7434999999999974</c:v>
                </c:pt>
                <c:pt idx="57229">
                  <c:v>2.7454999999999927</c:v>
                </c:pt>
                <c:pt idx="57230">
                  <c:v>2.7474999999999881</c:v>
                </c:pt>
                <c:pt idx="57231">
                  <c:v>2.7494999999999976</c:v>
                </c:pt>
                <c:pt idx="57232">
                  <c:v>2.751499999999993</c:v>
                </c:pt>
                <c:pt idx="57233">
                  <c:v>2.7534999999999883</c:v>
                </c:pt>
                <c:pt idx="57234">
                  <c:v>2.7554999999999978</c:v>
                </c:pt>
                <c:pt idx="57235">
                  <c:v>2.7574999999999932</c:v>
                </c:pt>
                <c:pt idx="57236">
                  <c:v>2.7594999999999885</c:v>
                </c:pt>
                <c:pt idx="57237">
                  <c:v>2.7614999999999981</c:v>
                </c:pt>
                <c:pt idx="57238">
                  <c:v>2.7634999999999934</c:v>
                </c:pt>
                <c:pt idx="57239">
                  <c:v>2.7654999999999887</c:v>
                </c:pt>
                <c:pt idx="57240">
                  <c:v>2.7674999999999983</c:v>
                </c:pt>
                <c:pt idx="57241">
                  <c:v>2.7694999999999936</c:v>
                </c:pt>
                <c:pt idx="57242">
                  <c:v>2.771499999999989</c:v>
                </c:pt>
                <c:pt idx="57243">
                  <c:v>2.7734999999999985</c:v>
                </c:pt>
                <c:pt idx="57244">
                  <c:v>2.7754999999999939</c:v>
                </c:pt>
                <c:pt idx="57245">
                  <c:v>2.7774999999999892</c:v>
                </c:pt>
                <c:pt idx="57246">
                  <c:v>2.7794999999999987</c:v>
                </c:pt>
                <c:pt idx="57247">
                  <c:v>2.7814999999999941</c:v>
                </c:pt>
                <c:pt idx="57248">
                  <c:v>2.7834999999999894</c:v>
                </c:pt>
                <c:pt idx="57249">
                  <c:v>2.785499999999999</c:v>
                </c:pt>
                <c:pt idx="57250">
                  <c:v>2.7874999999999943</c:v>
                </c:pt>
                <c:pt idx="57251">
                  <c:v>2.7894999999999897</c:v>
                </c:pt>
                <c:pt idx="57252">
                  <c:v>2.7914999999999992</c:v>
                </c:pt>
                <c:pt idx="57253">
                  <c:v>2.7934999999999945</c:v>
                </c:pt>
                <c:pt idx="57254">
                  <c:v>2.7954999999999899</c:v>
                </c:pt>
                <c:pt idx="57255">
                  <c:v>2.7974999999999994</c:v>
                </c:pt>
                <c:pt idx="57256">
                  <c:v>2.7994999999999948</c:v>
                </c:pt>
                <c:pt idx="57257">
                  <c:v>2.8014999999999901</c:v>
                </c:pt>
                <c:pt idx="57258">
                  <c:v>2.8034999999999997</c:v>
                </c:pt>
                <c:pt idx="57259">
                  <c:v>2.805499999999995</c:v>
                </c:pt>
                <c:pt idx="57260">
                  <c:v>2.8074999999999903</c:v>
                </c:pt>
                <c:pt idx="57261">
                  <c:v>2.8094999999999999</c:v>
                </c:pt>
                <c:pt idx="57262">
                  <c:v>2.8114999999999952</c:v>
                </c:pt>
                <c:pt idx="57263">
                  <c:v>2.8134999999999906</c:v>
                </c:pt>
                <c:pt idx="57264">
                  <c:v>2.8155000000000001</c:v>
                </c:pt>
                <c:pt idx="57265">
                  <c:v>2.8174999999999955</c:v>
                </c:pt>
                <c:pt idx="57266">
                  <c:v>2.8194999999999908</c:v>
                </c:pt>
                <c:pt idx="57267">
                  <c:v>2.8215000000000003</c:v>
                </c:pt>
                <c:pt idx="57268">
                  <c:v>2.8234999999999957</c:v>
                </c:pt>
                <c:pt idx="57269">
                  <c:v>2.825499999999991</c:v>
                </c:pt>
                <c:pt idx="57270">
                  <c:v>2.8275000000000006</c:v>
                </c:pt>
                <c:pt idx="57271">
                  <c:v>2.8294999999999959</c:v>
                </c:pt>
                <c:pt idx="57272">
                  <c:v>2.8314999999999912</c:v>
                </c:pt>
                <c:pt idx="57273">
                  <c:v>2.8335000000000008</c:v>
                </c:pt>
                <c:pt idx="57274">
                  <c:v>2.8354999999999961</c:v>
                </c:pt>
                <c:pt idx="57275">
                  <c:v>2.8374999999999915</c:v>
                </c:pt>
                <c:pt idx="57276">
                  <c:v>2.839500000000001</c:v>
                </c:pt>
                <c:pt idx="57277">
                  <c:v>2.8414999999999964</c:v>
                </c:pt>
                <c:pt idx="57278">
                  <c:v>2.8434999999999917</c:v>
                </c:pt>
                <c:pt idx="57279">
                  <c:v>2.8455000000000013</c:v>
                </c:pt>
                <c:pt idx="57280">
                  <c:v>2.8474999999999966</c:v>
                </c:pt>
                <c:pt idx="57281">
                  <c:v>2.8494999999999919</c:v>
                </c:pt>
                <c:pt idx="57282">
                  <c:v>2.8514999999999873</c:v>
                </c:pt>
                <c:pt idx="57283">
                  <c:v>2.8534999999999968</c:v>
                </c:pt>
                <c:pt idx="57284">
                  <c:v>2.8554999999999922</c:v>
                </c:pt>
                <c:pt idx="57285">
                  <c:v>2.8574999999999875</c:v>
                </c:pt>
                <c:pt idx="57286">
                  <c:v>2.859499999999997</c:v>
                </c:pt>
                <c:pt idx="57287">
                  <c:v>2.8614999999999924</c:v>
                </c:pt>
                <c:pt idx="57288">
                  <c:v>2.8634999999999877</c:v>
                </c:pt>
                <c:pt idx="57289">
                  <c:v>2.8654999999999973</c:v>
                </c:pt>
                <c:pt idx="57290">
                  <c:v>2.8674999999999926</c:v>
                </c:pt>
                <c:pt idx="57291">
                  <c:v>2.8694999999999879</c:v>
                </c:pt>
                <c:pt idx="57292">
                  <c:v>2.8714999999999975</c:v>
                </c:pt>
                <c:pt idx="57293">
                  <c:v>2.8734999999999928</c:v>
                </c:pt>
                <c:pt idx="57294">
                  <c:v>2.8754999999999882</c:v>
                </c:pt>
                <c:pt idx="57295">
                  <c:v>2.8774999999999977</c:v>
                </c:pt>
                <c:pt idx="57296">
                  <c:v>2.8794999999999931</c:v>
                </c:pt>
                <c:pt idx="57297">
                  <c:v>2.8814999999999884</c:v>
                </c:pt>
                <c:pt idx="57298">
                  <c:v>2.883499999999998</c:v>
                </c:pt>
                <c:pt idx="57299">
                  <c:v>2.8854999999999933</c:v>
                </c:pt>
                <c:pt idx="57300">
                  <c:v>2.8874999999999886</c:v>
                </c:pt>
                <c:pt idx="57301">
                  <c:v>2.8894999999999982</c:v>
                </c:pt>
                <c:pt idx="57302">
                  <c:v>2.8914999999999935</c:v>
                </c:pt>
                <c:pt idx="57303">
                  <c:v>2.8934999999999889</c:v>
                </c:pt>
                <c:pt idx="57304">
                  <c:v>2.8954999999999984</c:v>
                </c:pt>
                <c:pt idx="57305">
                  <c:v>2.8974999999999937</c:v>
                </c:pt>
                <c:pt idx="57306">
                  <c:v>2.8994999999999891</c:v>
                </c:pt>
                <c:pt idx="57307">
                  <c:v>2.9014999999999986</c:v>
                </c:pt>
                <c:pt idx="57308">
                  <c:v>2.903499999999994</c:v>
                </c:pt>
                <c:pt idx="57309">
                  <c:v>2.9054999999999893</c:v>
                </c:pt>
                <c:pt idx="57310">
                  <c:v>2.9074999999999989</c:v>
                </c:pt>
                <c:pt idx="57311">
                  <c:v>2.9094999999999942</c:v>
                </c:pt>
                <c:pt idx="57312">
                  <c:v>2.9114999999999895</c:v>
                </c:pt>
                <c:pt idx="57313">
                  <c:v>2.9134999999999991</c:v>
                </c:pt>
                <c:pt idx="57314">
                  <c:v>2.9154999999999944</c:v>
                </c:pt>
                <c:pt idx="57315">
                  <c:v>2.9174999999999898</c:v>
                </c:pt>
                <c:pt idx="57316">
                  <c:v>2.9194999999999993</c:v>
                </c:pt>
                <c:pt idx="57317">
                  <c:v>2.9214999999999947</c:v>
                </c:pt>
                <c:pt idx="57318">
                  <c:v>2.92349999999999</c:v>
                </c:pt>
                <c:pt idx="57319">
                  <c:v>2.9254999999999995</c:v>
                </c:pt>
                <c:pt idx="57320">
                  <c:v>2.9274999999999949</c:v>
                </c:pt>
                <c:pt idx="57321">
                  <c:v>2.9294999999999902</c:v>
                </c:pt>
                <c:pt idx="57322">
                  <c:v>2.9314999999999998</c:v>
                </c:pt>
                <c:pt idx="57323">
                  <c:v>2.9334999999999951</c:v>
                </c:pt>
                <c:pt idx="57324">
                  <c:v>2.9354999999999905</c:v>
                </c:pt>
                <c:pt idx="57325">
                  <c:v>2.9375</c:v>
                </c:pt>
                <c:pt idx="57326">
                  <c:v>2.9394999999999953</c:v>
                </c:pt>
                <c:pt idx="57327">
                  <c:v>2.9414999999999907</c:v>
                </c:pt>
                <c:pt idx="57328">
                  <c:v>2.9435000000000002</c:v>
                </c:pt>
                <c:pt idx="57329">
                  <c:v>2.9454999999999956</c:v>
                </c:pt>
                <c:pt idx="57330">
                  <c:v>2.9474999999999909</c:v>
                </c:pt>
                <c:pt idx="57331">
                  <c:v>2.9495000000000005</c:v>
                </c:pt>
                <c:pt idx="57332">
                  <c:v>2.9514999999999958</c:v>
                </c:pt>
                <c:pt idx="57333">
                  <c:v>2.9534999999999911</c:v>
                </c:pt>
                <c:pt idx="57334">
                  <c:v>2.9555000000000007</c:v>
                </c:pt>
                <c:pt idx="57335">
                  <c:v>2.957499999999996</c:v>
                </c:pt>
                <c:pt idx="57336">
                  <c:v>2.9594999999999914</c:v>
                </c:pt>
                <c:pt idx="57337">
                  <c:v>2.9615000000000009</c:v>
                </c:pt>
                <c:pt idx="57338">
                  <c:v>2.9634999999999962</c:v>
                </c:pt>
                <c:pt idx="57339">
                  <c:v>2.9654999999999916</c:v>
                </c:pt>
                <c:pt idx="57340">
                  <c:v>2.9675000000000011</c:v>
                </c:pt>
                <c:pt idx="57341">
                  <c:v>2.9694999999999965</c:v>
                </c:pt>
                <c:pt idx="57342">
                  <c:v>2.9714999999999918</c:v>
                </c:pt>
                <c:pt idx="57343">
                  <c:v>2.9735000000000014</c:v>
                </c:pt>
                <c:pt idx="57344">
                  <c:v>2.9754999999999967</c:v>
                </c:pt>
                <c:pt idx="57345">
                  <c:v>2.977499999999992</c:v>
                </c:pt>
                <c:pt idx="57346">
                  <c:v>2.9794999999999874</c:v>
                </c:pt>
                <c:pt idx="57347">
                  <c:v>2.9814999999999969</c:v>
                </c:pt>
                <c:pt idx="57348">
                  <c:v>2.9834999999999923</c:v>
                </c:pt>
                <c:pt idx="57349">
                  <c:v>2.9854999999999876</c:v>
                </c:pt>
                <c:pt idx="57350">
                  <c:v>2.9874999999999972</c:v>
                </c:pt>
                <c:pt idx="57351">
                  <c:v>2.9894999999999925</c:v>
                </c:pt>
                <c:pt idx="57352">
                  <c:v>2.9914999999999878</c:v>
                </c:pt>
                <c:pt idx="57353">
                  <c:v>2.9934999999999974</c:v>
                </c:pt>
                <c:pt idx="57354">
                  <c:v>2.9954999999999927</c:v>
                </c:pt>
                <c:pt idx="57355">
                  <c:v>2.9974999999999881</c:v>
                </c:pt>
                <c:pt idx="57356">
                  <c:v>2.9994999999999976</c:v>
                </c:pt>
                <c:pt idx="57357">
                  <c:v>3.001499999999993</c:v>
                </c:pt>
                <c:pt idx="57358">
                  <c:v>3.0034999999999883</c:v>
                </c:pt>
                <c:pt idx="57359">
                  <c:v>3.0054999999999978</c:v>
                </c:pt>
                <c:pt idx="57360">
                  <c:v>3.0074999999999932</c:v>
                </c:pt>
                <c:pt idx="57361">
                  <c:v>3.0094999999999885</c:v>
                </c:pt>
                <c:pt idx="57362">
                  <c:v>3.0114999999999981</c:v>
                </c:pt>
                <c:pt idx="57363">
                  <c:v>3.0134999999999934</c:v>
                </c:pt>
                <c:pt idx="57364">
                  <c:v>3.0154999999999887</c:v>
                </c:pt>
                <c:pt idx="57365">
                  <c:v>3.0174999999999983</c:v>
                </c:pt>
                <c:pt idx="57366">
                  <c:v>3.0194999999999936</c:v>
                </c:pt>
                <c:pt idx="57367">
                  <c:v>3.021499999999989</c:v>
                </c:pt>
                <c:pt idx="57368">
                  <c:v>3.0234999999999985</c:v>
                </c:pt>
                <c:pt idx="57369">
                  <c:v>3.0254999999999939</c:v>
                </c:pt>
                <c:pt idx="57370">
                  <c:v>3.0274999999999892</c:v>
                </c:pt>
                <c:pt idx="57371">
                  <c:v>3.0294999999999987</c:v>
                </c:pt>
                <c:pt idx="57372">
                  <c:v>3.0314999999999941</c:v>
                </c:pt>
                <c:pt idx="57373">
                  <c:v>3.0334999999999894</c:v>
                </c:pt>
                <c:pt idx="57374">
                  <c:v>3.035499999999999</c:v>
                </c:pt>
                <c:pt idx="57375">
                  <c:v>3.0374999999999943</c:v>
                </c:pt>
                <c:pt idx="57376">
                  <c:v>3.0394999999999897</c:v>
                </c:pt>
                <c:pt idx="57377">
                  <c:v>3.0414999999999992</c:v>
                </c:pt>
                <c:pt idx="57378">
                  <c:v>3.0434999999999945</c:v>
                </c:pt>
                <c:pt idx="57379">
                  <c:v>3.0454999999999899</c:v>
                </c:pt>
                <c:pt idx="57380">
                  <c:v>3.0474999999999994</c:v>
                </c:pt>
                <c:pt idx="57381">
                  <c:v>3.0494999999999948</c:v>
                </c:pt>
                <c:pt idx="57382">
                  <c:v>3.0514999999999901</c:v>
                </c:pt>
                <c:pt idx="57383">
                  <c:v>3.0534999999999997</c:v>
                </c:pt>
                <c:pt idx="57384">
                  <c:v>3.055499999999995</c:v>
                </c:pt>
                <c:pt idx="57385">
                  <c:v>3.0574999999999903</c:v>
                </c:pt>
                <c:pt idx="57386">
                  <c:v>3.0594999999999999</c:v>
                </c:pt>
                <c:pt idx="57387">
                  <c:v>3.0614999999999952</c:v>
                </c:pt>
                <c:pt idx="57388">
                  <c:v>3.0634999999999906</c:v>
                </c:pt>
                <c:pt idx="57389">
                  <c:v>3.0655000000000001</c:v>
                </c:pt>
                <c:pt idx="57390">
                  <c:v>3.0674999999999955</c:v>
                </c:pt>
                <c:pt idx="57391">
                  <c:v>3.0694999999999908</c:v>
                </c:pt>
                <c:pt idx="57392">
                  <c:v>3.0715000000000003</c:v>
                </c:pt>
                <c:pt idx="57393">
                  <c:v>3.0734999999999957</c:v>
                </c:pt>
                <c:pt idx="57394">
                  <c:v>3.075499999999991</c:v>
                </c:pt>
                <c:pt idx="57395">
                  <c:v>3.0775000000000006</c:v>
                </c:pt>
                <c:pt idx="57396">
                  <c:v>3.0794999999999959</c:v>
                </c:pt>
                <c:pt idx="57397">
                  <c:v>3.0814999999999912</c:v>
                </c:pt>
                <c:pt idx="57398">
                  <c:v>3.0835000000000008</c:v>
                </c:pt>
                <c:pt idx="57399">
                  <c:v>3.0854999999999961</c:v>
                </c:pt>
                <c:pt idx="57400">
                  <c:v>3.0874999999999915</c:v>
                </c:pt>
                <c:pt idx="57401">
                  <c:v>3.089500000000001</c:v>
                </c:pt>
                <c:pt idx="57402">
                  <c:v>3.0914999999999964</c:v>
                </c:pt>
                <c:pt idx="57403">
                  <c:v>3.0934999999999917</c:v>
                </c:pt>
                <c:pt idx="57404">
                  <c:v>3.0955000000000013</c:v>
                </c:pt>
                <c:pt idx="57405">
                  <c:v>3.0974999999999966</c:v>
                </c:pt>
                <c:pt idx="57406">
                  <c:v>3.0994999999999919</c:v>
                </c:pt>
                <c:pt idx="57407">
                  <c:v>3.1014999999999873</c:v>
                </c:pt>
                <c:pt idx="57408">
                  <c:v>3.1034999999999968</c:v>
                </c:pt>
                <c:pt idx="57409">
                  <c:v>3.1054999999999922</c:v>
                </c:pt>
                <c:pt idx="57410">
                  <c:v>3.1074999999999875</c:v>
                </c:pt>
                <c:pt idx="57411">
                  <c:v>3.109499999999997</c:v>
                </c:pt>
                <c:pt idx="57412">
                  <c:v>3.1114999999999924</c:v>
                </c:pt>
                <c:pt idx="57413">
                  <c:v>3.1134999999999877</c:v>
                </c:pt>
                <c:pt idx="57414">
                  <c:v>3.1154999999999973</c:v>
                </c:pt>
                <c:pt idx="57415">
                  <c:v>3.1174999999999926</c:v>
                </c:pt>
                <c:pt idx="57416">
                  <c:v>3.1194999999999879</c:v>
                </c:pt>
                <c:pt idx="57417">
                  <c:v>3.1214999999999975</c:v>
                </c:pt>
                <c:pt idx="57418">
                  <c:v>3.1234999999999928</c:v>
                </c:pt>
                <c:pt idx="57419">
                  <c:v>3.1254999999999882</c:v>
                </c:pt>
                <c:pt idx="57420">
                  <c:v>3.1274999999999977</c:v>
                </c:pt>
                <c:pt idx="57421">
                  <c:v>3.1294999999999931</c:v>
                </c:pt>
                <c:pt idx="57422">
                  <c:v>3.1314999999999884</c:v>
                </c:pt>
                <c:pt idx="57423">
                  <c:v>3.133499999999998</c:v>
                </c:pt>
                <c:pt idx="57424">
                  <c:v>3.1354999999999933</c:v>
                </c:pt>
                <c:pt idx="57425">
                  <c:v>3.1374999999999886</c:v>
                </c:pt>
                <c:pt idx="57426">
                  <c:v>3.1394999999999982</c:v>
                </c:pt>
                <c:pt idx="57427">
                  <c:v>3.1414999999999935</c:v>
                </c:pt>
                <c:pt idx="57428">
                  <c:v>3.1434999999999889</c:v>
                </c:pt>
                <c:pt idx="57429">
                  <c:v>3.1454999999999984</c:v>
                </c:pt>
                <c:pt idx="57430">
                  <c:v>3.1474999999999937</c:v>
                </c:pt>
                <c:pt idx="57431">
                  <c:v>3.1494999999999891</c:v>
                </c:pt>
                <c:pt idx="57432">
                  <c:v>3.1514999999999986</c:v>
                </c:pt>
                <c:pt idx="57433">
                  <c:v>3.153499999999994</c:v>
                </c:pt>
                <c:pt idx="57434">
                  <c:v>3.1554999999999893</c:v>
                </c:pt>
                <c:pt idx="57435">
                  <c:v>3.1574999999999989</c:v>
                </c:pt>
                <c:pt idx="57436">
                  <c:v>3.1594999999999942</c:v>
                </c:pt>
                <c:pt idx="57437">
                  <c:v>3.1614999999999895</c:v>
                </c:pt>
                <c:pt idx="57438">
                  <c:v>3.1634999999999991</c:v>
                </c:pt>
                <c:pt idx="57439">
                  <c:v>3.1654999999999944</c:v>
                </c:pt>
                <c:pt idx="57440">
                  <c:v>3.1674999999999898</c:v>
                </c:pt>
                <c:pt idx="57441">
                  <c:v>3.1694999999999993</c:v>
                </c:pt>
                <c:pt idx="57442">
                  <c:v>3.1714999999999947</c:v>
                </c:pt>
                <c:pt idx="57443">
                  <c:v>3.17349999999999</c:v>
                </c:pt>
                <c:pt idx="57444">
                  <c:v>3.1754999999999995</c:v>
                </c:pt>
                <c:pt idx="57445">
                  <c:v>3.1774999999999949</c:v>
                </c:pt>
                <c:pt idx="57446">
                  <c:v>3.1794999999999902</c:v>
                </c:pt>
                <c:pt idx="57447">
                  <c:v>3.1814999999999998</c:v>
                </c:pt>
                <c:pt idx="57448">
                  <c:v>3.1834999999999951</c:v>
                </c:pt>
                <c:pt idx="57449">
                  <c:v>3.1854999999999905</c:v>
                </c:pt>
                <c:pt idx="57450">
                  <c:v>3.1875</c:v>
                </c:pt>
                <c:pt idx="57451">
                  <c:v>3.1894999999999953</c:v>
                </c:pt>
                <c:pt idx="57452">
                  <c:v>3.1914999999999907</c:v>
                </c:pt>
                <c:pt idx="57453">
                  <c:v>3.1935000000000002</c:v>
                </c:pt>
                <c:pt idx="57454">
                  <c:v>3.1954999999999956</c:v>
                </c:pt>
                <c:pt idx="57455">
                  <c:v>3.1974999999999909</c:v>
                </c:pt>
                <c:pt idx="57456">
                  <c:v>3.1995000000000005</c:v>
                </c:pt>
                <c:pt idx="57457">
                  <c:v>3.2014999999999958</c:v>
                </c:pt>
                <c:pt idx="57458">
                  <c:v>3.2034999999999911</c:v>
                </c:pt>
                <c:pt idx="57459">
                  <c:v>3.2055000000000007</c:v>
                </c:pt>
                <c:pt idx="57460">
                  <c:v>3.207499999999996</c:v>
                </c:pt>
                <c:pt idx="57461">
                  <c:v>3.2094999999999914</c:v>
                </c:pt>
                <c:pt idx="57462">
                  <c:v>3.2115000000000009</c:v>
                </c:pt>
                <c:pt idx="57463">
                  <c:v>3.2134999999999962</c:v>
                </c:pt>
                <c:pt idx="57464">
                  <c:v>3.2154999999999916</c:v>
                </c:pt>
                <c:pt idx="57465">
                  <c:v>3.2175000000000011</c:v>
                </c:pt>
                <c:pt idx="57466">
                  <c:v>3.2194999999999965</c:v>
                </c:pt>
                <c:pt idx="57467">
                  <c:v>3.2214999999999918</c:v>
                </c:pt>
                <c:pt idx="57468">
                  <c:v>3.2235000000000014</c:v>
                </c:pt>
                <c:pt idx="57469">
                  <c:v>3.2254999999999967</c:v>
                </c:pt>
                <c:pt idx="57470">
                  <c:v>3.227499999999992</c:v>
                </c:pt>
                <c:pt idx="57471">
                  <c:v>3.2294999999999874</c:v>
                </c:pt>
                <c:pt idx="57472">
                  <c:v>3.2314999999999969</c:v>
                </c:pt>
                <c:pt idx="57473">
                  <c:v>3.2334999999999923</c:v>
                </c:pt>
                <c:pt idx="57474">
                  <c:v>3.2354999999999876</c:v>
                </c:pt>
                <c:pt idx="57475">
                  <c:v>3.2374999999999972</c:v>
                </c:pt>
                <c:pt idx="57476">
                  <c:v>3.2394999999999925</c:v>
                </c:pt>
                <c:pt idx="57477">
                  <c:v>3.2414999999999878</c:v>
                </c:pt>
                <c:pt idx="57478">
                  <c:v>3.2434999999999974</c:v>
                </c:pt>
                <c:pt idx="57479">
                  <c:v>3.2454999999999927</c:v>
                </c:pt>
                <c:pt idx="57480">
                  <c:v>3.2474999999999881</c:v>
                </c:pt>
                <c:pt idx="57481">
                  <c:v>3.2494999999999976</c:v>
                </c:pt>
                <c:pt idx="57482">
                  <c:v>3.251499999999993</c:v>
                </c:pt>
                <c:pt idx="57483">
                  <c:v>3.2534999999999883</c:v>
                </c:pt>
                <c:pt idx="57484">
                  <c:v>3.2554999999999978</c:v>
                </c:pt>
                <c:pt idx="57485">
                  <c:v>3.2574999999999932</c:v>
                </c:pt>
                <c:pt idx="57486">
                  <c:v>3.2594999999999885</c:v>
                </c:pt>
                <c:pt idx="57487">
                  <c:v>3.2614999999999981</c:v>
                </c:pt>
                <c:pt idx="57488">
                  <c:v>3.2634999999999934</c:v>
                </c:pt>
                <c:pt idx="57489">
                  <c:v>3.2654999999999887</c:v>
                </c:pt>
                <c:pt idx="57490">
                  <c:v>3.2674999999999983</c:v>
                </c:pt>
                <c:pt idx="57491">
                  <c:v>3.2694999999999936</c:v>
                </c:pt>
                <c:pt idx="57492">
                  <c:v>3.271499999999989</c:v>
                </c:pt>
                <c:pt idx="57493">
                  <c:v>3.2734999999999985</c:v>
                </c:pt>
                <c:pt idx="57494">
                  <c:v>3.2754999999999939</c:v>
                </c:pt>
                <c:pt idx="57495">
                  <c:v>3.2774999999999892</c:v>
                </c:pt>
                <c:pt idx="57496">
                  <c:v>3.2794999999999987</c:v>
                </c:pt>
                <c:pt idx="57497">
                  <c:v>3.2814999999999941</c:v>
                </c:pt>
                <c:pt idx="57498">
                  <c:v>3.2834999999999894</c:v>
                </c:pt>
                <c:pt idx="57499">
                  <c:v>3.285499999999999</c:v>
                </c:pt>
                <c:pt idx="57500">
                  <c:v>3.2874999999999943</c:v>
                </c:pt>
                <c:pt idx="57501">
                  <c:v>3.2894999999999897</c:v>
                </c:pt>
                <c:pt idx="57502">
                  <c:v>3.2914999999999992</c:v>
                </c:pt>
                <c:pt idx="57503">
                  <c:v>3.2934999999999945</c:v>
                </c:pt>
                <c:pt idx="57504">
                  <c:v>3.2954999999999899</c:v>
                </c:pt>
                <c:pt idx="57505">
                  <c:v>3.2974999999999994</c:v>
                </c:pt>
                <c:pt idx="57506">
                  <c:v>3.2994999999999948</c:v>
                </c:pt>
                <c:pt idx="57507">
                  <c:v>3.3014999999999901</c:v>
                </c:pt>
                <c:pt idx="57508">
                  <c:v>3.3034999999999997</c:v>
                </c:pt>
                <c:pt idx="57509">
                  <c:v>3.305499999999995</c:v>
                </c:pt>
                <c:pt idx="57510">
                  <c:v>3.3074999999999903</c:v>
                </c:pt>
                <c:pt idx="57511">
                  <c:v>3.3094999999999999</c:v>
                </c:pt>
                <c:pt idx="57512">
                  <c:v>3.3114999999999952</c:v>
                </c:pt>
                <c:pt idx="57513">
                  <c:v>3.3134999999999906</c:v>
                </c:pt>
                <c:pt idx="57514">
                  <c:v>3.3155000000000001</c:v>
                </c:pt>
                <c:pt idx="57515">
                  <c:v>3.3174999999999955</c:v>
                </c:pt>
                <c:pt idx="57516">
                  <c:v>3.3194999999999908</c:v>
                </c:pt>
                <c:pt idx="57517">
                  <c:v>3.3215000000000003</c:v>
                </c:pt>
                <c:pt idx="57518">
                  <c:v>3.3234999999999957</c:v>
                </c:pt>
                <c:pt idx="57519">
                  <c:v>3.325499999999991</c:v>
                </c:pt>
                <c:pt idx="57520">
                  <c:v>3.3275000000000006</c:v>
                </c:pt>
                <c:pt idx="57521">
                  <c:v>3.3294999999999959</c:v>
                </c:pt>
                <c:pt idx="57522">
                  <c:v>3.3314999999999912</c:v>
                </c:pt>
                <c:pt idx="57523">
                  <c:v>3.3335000000000008</c:v>
                </c:pt>
                <c:pt idx="57524">
                  <c:v>3.3354999999999961</c:v>
                </c:pt>
                <c:pt idx="57525">
                  <c:v>3.3374999999999915</c:v>
                </c:pt>
                <c:pt idx="57526">
                  <c:v>3.339500000000001</c:v>
                </c:pt>
                <c:pt idx="57527">
                  <c:v>3.3414999999999964</c:v>
                </c:pt>
                <c:pt idx="57528">
                  <c:v>3.3434999999999917</c:v>
                </c:pt>
                <c:pt idx="57529">
                  <c:v>3.3455000000000013</c:v>
                </c:pt>
                <c:pt idx="57530">
                  <c:v>3.3474999999999966</c:v>
                </c:pt>
                <c:pt idx="57531">
                  <c:v>3.3494999999999919</c:v>
                </c:pt>
                <c:pt idx="57532">
                  <c:v>3.3514999999999873</c:v>
                </c:pt>
                <c:pt idx="57533">
                  <c:v>3.3534999999999968</c:v>
                </c:pt>
                <c:pt idx="57534">
                  <c:v>3.3554999999999922</c:v>
                </c:pt>
                <c:pt idx="57535">
                  <c:v>3.3574999999999875</c:v>
                </c:pt>
                <c:pt idx="57536">
                  <c:v>3.359499999999997</c:v>
                </c:pt>
                <c:pt idx="57537">
                  <c:v>3.3614999999999924</c:v>
                </c:pt>
                <c:pt idx="57538">
                  <c:v>3.3634999999999877</c:v>
                </c:pt>
                <c:pt idx="57539">
                  <c:v>3.3654999999999973</c:v>
                </c:pt>
                <c:pt idx="57540">
                  <c:v>3.3674999999999926</c:v>
                </c:pt>
                <c:pt idx="57541">
                  <c:v>3.3694999999999879</c:v>
                </c:pt>
                <c:pt idx="57542">
                  <c:v>3.3714999999999975</c:v>
                </c:pt>
                <c:pt idx="57543">
                  <c:v>3.3734999999999928</c:v>
                </c:pt>
                <c:pt idx="57544">
                  <c:v>3.3754999999999882</c:v>
                </c:pt>
                <c:pt idx="57545">
                  <c:v>3.3774999999999977</c:v>
                </c:pt>
                <c:pt idx="57546">
                  <c:v>3.3794999999999931</c:v>
                </c:pt>
                <c:pt idx="57547">
                  <c:v>3.3814999999999884</c:v>
                </c:pt>
                <c:pt idx="57548">
                  <c:v>3.383499999999998</c:v>
                </c:pt>
                <c:pt idx="57549">
                  <c:v>3.3854999999999933</c:v>
                </c:pt>
                <c:pt idx="57550">
                  <c:v>3.3874999999999886</c:v>
                </c:pt>
                <c:pt idx="57551">
                  <c:v>3.3894999999999982</c:v>
                </c:pt>
                <c:pt idx="57552">
                  <c:v>3.3914999999999935</c:v>
                </c:pt>
                <c:pt idx="57553">
                  <c:v>3.3934999999999889</c:v>
                </c:pt>
                <c:pt idx="57554">
                  <c:v>3.3954999999999984</c:v>
                </c:pt>
                <c:pt idx="57555">
                  <c:v>3.3974999999999937</c:v>
                </c:pt>
                <c:pt idx="57556">
                  <c:v>3.3994999999999891</c:v>
                </c:pt>
                <c:pt idx="57557">
                  <c:v>3.4014999999999986</c:v>
                </c:pt>
                <c:pt idx="57558">
                  <c:v>3.403499999999994</c:v>
                </c:pt>
                <c:pt idx="57559">
                  <c:v>3.4054999999999893</c:v>
                </c:pt>
                <c:pt idx="57560">
                  <c:v>3.4074999999999989</c:v>
                </c:pt>
                <c:pt idx="57561">
                  <c:v>3.4094999999999942</c:v>
                </c:pt>
                <c:pt idx="57562">
                  <c:v>3.4114999999999895</c:v>
                </c:pt>
                <c:pt idx="57563">
                  <c:v>3.4134999999999991</c:v>
                </c:pt>
                <c:pt idx="57564">
                  <c:v>3.4154999999999944</c:v>
                </c:pt>
                <c:pt idx="57565">
                  <c:v>3.4174999999999898</c:v>
                </c:pt>
                <c:pt idx="57566">
                  <c:v>3.4194999999999993</c:v>
                </c:pt>
                <c:pt idx="57567">
                  <c:v>3.4214999999999947</c:v>
                </c:pt>
                <c:pt idx="57568">
                  <c:v>3.42349999999999</c:v>
                </c:pt>
                <c:pt idx="57569">
                  <c:v>3.4254999999999995</c:v>
                </c:pt>
                <c:pt idx="57570">
                  <c:v>3.4274999999999949</c:v>
                </c:pt>
                <c:pt idx="57571">
                  <c:v>3.4294999999999902</c:v>
                </c:pt>
                <c:pt idx="57572">
                  <c:v>3.4314999999999998</c:v>
                </c:pt>
                <c:pt idx="57573">
                  <c:v>3.4334999999999951</c:v>
                </c:pt>
                <c:pt idx="57574">
                  <c:v>3.4354999999999905</c:v>
                </c:pt>
                <c:pt idx="57575">
                  <c:v>3.4375</c:v>
                </c:pt>
                <c:pt idx="57576">
                  <c:v>3.4394999999999953</c:v>
                </c:pt>
                <c:pt idx="57577">
                  <c:v>3.4414999999999907</c:v>
                </c:pt>
                <c:pt idx="57578">
                  <c:v>3.4435000000000002</c:v>
                </c:pt>
                <c:pt idx="57579">
                  <c:v>3.4454999999999956</c:v>
                </c:pt>
                <c:pt idx="57580">
                  <c:v>3.4474999999999909</c:v>
                </c:pt>
                <c:pt idx="57581">
                  <c:v>3.4495000000000005</c:v>
                </c:pt>
                <c:pt idx="57582">
                  <c:v>3.4514999999999958</c:v>
                </c:pt>
                <c:pt idx="57583">
                  <c:v>3.4534999999999911</c:v>
                </c:pt>
                <c:pt idx="57584">
                  <c:v>3.4555000000000007</c:v>
                </c:pt>
                <c:pt idx="57585">
                  <c:v>3.457499999999996</c:v>
                </c:pt>
                <c:pt idx="57586">
                  <c:v>3.4594999999999914</c:v>
                </c:pt>
                <c:pt idx="57587">
                  <c:v>3.4615000000000009</c:v>
                </c:pt>
                <c:pt idx="57588">
                  <c:v>3.4634999999999962</c:v>
                </c:pt>
                <c:pt idx="57589">
                  <c:v>3.4654999999999916</c:v>
                </c:pt>
                <c:pt idx="57590">
                  <c:v>3.4675000000000011</c:v>
                </c:pt>
                <c:pt idx="57591">
                  <c:v>3.4694999999999965</c:v>
                </c:pt>
                <c:pt idx="57592">
                  <c:v>3.4714999999999918</c:v>
                </c:pt>
                <c:pt idx="57593">
                  <c:v>3.4735000000000014</c:v>
                </c:pt>
                <c:pt idx="57594">
                  <c:v>3.4754999999999967</c:v>
                </c:pt>
                <c:pt idx="57595">
                  <c:v>3.477499999999992</c:v>
                </c:pt>
                <c:pt idx="57596">
                  <c:v>3.4794999999999874</c:v>
                </c:pt>
                <c:pt idx="57597">
                  <c:v>3.4814999999999969</c:v>
                </c:pt>
                <c:pt idx="57598">
                  <c:v>3.4834999999999923</c:v>
                </c:pt>
                <c:pt idx="57599">
                  <c:v>3.4854999999999876</c:v>
                </c:pt>
                <c:pt idx="57600">
                  <c:v>3.4874999999999972</c:v>
                </c:pt>
                <c:pt idx="57601">
                  <c:v>3.4894999999999925</c:v>
                </c:pt>
                <c:pt idx="57602">
                  <c:v>3.4914999999999878</c:v>
                </c:pt>
                <c:pt idx="57603">
                  <c:v>3.4934999999999974</c:v>
                </c:pt>
                <c:pt idx="57604">
                  <c:v>3.4954999999999927</c:v>
                </c:pt>
                <c:pt idx="57605">
                  <c:v>3.4974999999999881</c:v>
                </c:pt>
                <c:pt idx="57606">
                  <c:v>3.4994999999999976</c:v>
                </c:pt>
                <c:pt idx="57607">
                  <c:v>3.501499999999993</c:v>
                </c:pt>
                <c:pt idx="57608">
                  <c:v>3.5034999999999883</c:v>
                </c:pt>
                <c:pt idx="57609">
                  <c:v>3.5054999999999978</c:v>
                </c:pt>
                <c:pt idx="57610">
                  <c:v>3.5074999999999932</c:v>
                </c:pt>
                <c:pt idx="57611">
                  <c:v>3.5094999999999885</c:v>
                </c:pt>
                <c:pt idx="57612">
                  <c:v>3.5114999999999981</c:v>
                </c:pt>
                <c:pt idx="57613">
                  <c:v>3.5134999999999934</c:v>
                </c:pt>
                <c:pt idx="57614">
                  <c:v>3.5154999999999887</c:v>
                </c:pt>
                <c:pt idx="57615">
                  <c:v>3.5174999999999983</c:v>
                </c:pt>
                <c:pt idx="57616">
                  <c:v>3.5194999999999936</c:v>
                </c:pt>
                <c:pt idx="57617">
                  <c:v>3.521499999999989</c:v>
                </c:pt>
                <c:pt idx="57618">
                  <c:v>3.5234999999999985</c:v>
                </c:pt>
                <c:pt idx="57619">
                  <c:v>3.5254999999999939</c:v>
                </c:pt>
                <c:pt idx="57620">
                  <c:v>3.5274999999999892</c:v>
                </c:pt>
                <c:pt idx="57621">
                  <c:v>3.5294999999999987</c:v>
                </c:pt>
                <c:pt idx="57622">
                  <c:v>3.5314999999999941</c:v>
                </c:pt>
                <c:pt idx="57623">
                  <c:v>3.5334999999999894</c:v>
                </c:pt>
                <c:pt idx="57624">
                  <c:v>3.535499999999999</c:v>
                </c:pt>
                <c:pt idx="57625">
                  <c:v>3.5374999999999943</c:v>
                </c:pt>
                <c:pt idx="57626">
                  <c:v>3.5394999999999897</c:v>
                </c:pt>
                <c:pt idx="57627">
                  <c:v>3.5414999999999992</c:v>
                </c:pt>
                <c:pt idx="57628">
                  <c:v>3.5434999999999945</c:v>
                </c:pt>
                <c:pt idx="57629">
                  <c:v>3.5454999999999899</c:v>
                </c:pt>
                <c:pt idx="57630">
                  <c:v>3.5474999999999994</c:v>
                </c:pt>
                <c:pt idx="57631">
                  <c:v>3.5494999999999948</c:v>
                </c:pt>
                <c:pt idx="57632">
                  <c:v>3.5514999999999901</c:v>
                </c:pt>
                <c:pt idx="57633">
                  <c:v>3.5534999999999997</c:v>
                </c:pt>
                <c:pt idx="57634">
                  <c:v>3.555499999999995</c:v>
                </c:pt>
                <c:pt idx="57635">
                  <c:v>3.5574999999999903</c:v>
                </c:pt>
                <c:pt idx="57636">
                  <c:v>3.5594999999999999</c:v>
                </c:pt>
                <c:pt idx="57637">
                  <c:v>3.5614999999999952</c:v>
                </c:pt>
                <c:pt idx="57638">
                  <c:v>3.5634999999999906</c:v>
                </c:pt>
                <c:pt idx="57639">
                  <c:v>3.5655000000000001</c:v>
                </c:pt>
                <c:pt idx="57640">
                  <c:v>3.5674999999999955</c:v>
                </c:pt>
                <c:pt idx="57641">
                  <c:v>3.5694999999999908</c:v>
                </c:pt>
                <c:pt idx="57642">
                  <c:v>3.5715000000000003</c:v>
                </c:pt>
                <c:pt idx="57643">
                  <c:v>3.5734999999999957</c:v>
                </c:pt>
                <c:pt idx="57644">
                  <c:v>3.575499999999991</c:v>
                </c:pt>
                <c:pt idx="57645">
                  <c:v>3.5775000000000006</c:v>
                </c:pt>
                <c:pt idx="57646">
                  <c:v>3.5794999999999959</c:v>
                </c:pt>
                <c:pt idx="57647">
                  <c:v>3.5814999999999912</c:v>
                </c:pt>
                <c:pt idx="57648">
                  <c:v>3.5835000000000008</c:v>
                </c:pt>
                <c:pt idx="57649">
                  <c:v>3.5854999999999961</c:v>
                </c:pt>
                <c:pt idx="57650">
                  <c:v>3.5874999999999915</c:v>
                </c:pt>
                <c:pt idx="57651">
                  <c:v>3.589500000000001</c:v>
                </c:pt>
                <c:pt idx="57652">
                  <c:v>3.5914999999999964</c:v>
                </c:pt>
                <c:pt idx="57653">
                  <c:v>3.5934999999999917</c:v>
                </c:pt>
                <c:pt idx="57654">
                  <c:v>3.5955000000000013</c:v>
                </c:pt>
                <c:pt idx="57655">
                  <c:v>3.5974999999999966</c:v>
                </c:pt>
                <c:pt idx="57656">
                  <c:v>3.5994999999999919</c:v>
                </c:pt>
                <c:pt idx="57657">
                  <c:v>3.6014999999999873</c:v>
                </c:pt>
                <c:pt idx="57658">
                  <c:v>3.6034999999999968</c:v>
                </c:pt>
                <c:pt idx="57659">
                  <c:v>3.6054999999999922</c:v>
                </c:pt>
                <c:pt idx="57660">
                  <c:v>3.6074999999999875</c:v>
                </c:pt>
                <c:pt idx="57661">
                  <c:v>3.609499999999997</c:v>
                </c:pt>
                <c:pt idx="57662">
                  <c:v>3.6114999999999924</c:v>
                </c:pt>
                <c:pt idx="57663">
                  <c:v>3.6134999999999877</c:v>
                </c:pt>
                <c:pt idx="57664">
                  <c:v>3.6154999999999973</c:v>
                </c:pt>
                <c:pt idx="57665">
                  <c:v>3.6174999999999926</c:v>
                </c:pt>
                <c:pt idx="57666">
                  <c:v>3.6194999999999879</c:v>
                </c:pt>
                <c:pt idx="57667">
                  <c:v>3.6214999999999975</c:v>
                </c:pt>
                <c:pt idx="57668">
                  <c:v>3.6234999999999928</c:v>
                </c:pt>
                <c:pt idx="57669">
                  <c:v>3.6254999999999882</c:v>
                </c:pt>
                <c:pt idx="57670">
                  <c:v>3.6274999999999977</c:v>
                </c:pt>
                <c:pt idx="57671">
                  <c:v>3.6294999999999931</c:v>
                </c:pt>
                <c:pt idx="57672">
                  <c:v>3.6314999999999884</c:v>
                </c:pt>
                <c:pt idx="57673">
                  <c:v>3.633499999999998</c:v>
                </c:pt>
                <c:pt idx="57674">
                  <c:v>3.6354999999999933</c:v>
                </c:pt>
                <c:pt idx="57675">
                  <c:v>3.6374999999999886</c:v>
                </c:pt>
                <c:pt idx="57676">
                  <c:v>3.6394999999999982</c:v>
                </c:pt>
                <c:pt idx="57677">
                  <c:v>3.6414999999999935</c:v>
                </c:pt>
                <c:pt idx="57678">
                  <c:v>3.6434999999999889</c:v>
                </c:pt>
                <c:pt idx="57679">
                  <c:v>3.6454999999999984</c:v>
                </c:pt>
                <c:pt idx="57680">
                  <c:v>3.6474999999999937</c:v>
                </c:pt>
                <c:pt idx="57681">
                  <c:v>3.6494999999999891</c:v>
                </c:pt>
                <c:pt idx="57682">
                  <c:v>3.6514999999999986</c:v>
                </c:pt>
                <c:pt idx="57683">
                  <c:v>3.653499999999994</c:v>
                </c:pt>
                <c:pt idx="57684">
                  <c:v>3.6554999999999893</c:v>
                </c:pt>
                <c:pt idx="57685">
                  <c:v>3.6574999999999989</c:v>
                </c:pt>
                <c:pt idx="57686">
                  <c:v>3.6594999999999942</c:v>
                </c:pt>
                <c:pt idx="57687">
                  <c:v>3.6614999999999895</c:v>
                </c:pt>
                <c:pt idx="57688">
                  <c:v>3.6634999999999991</c:v>
                </c:pt>
                <c:pt idx="57689">
                  <c:v>3.6654999999999944</c:v>
                </c:pt>
                <c:pt idx="57690">
                  <c:v>3.6674999999999898</c:v>
                </c:pt>
                <c:pt idx="57691">
                  <c:v>3.6694999999999993</c:v>
                </c:pt>
                <c:pt idx="57692">
                  <c:v>3.6714999999999947</c:v>
                </c:pt>
                <c:pt idx="57693">
                  <c:v>3.67349999999999</c:v>
                </c:pt>
                <c:pt idx="57694">
                  <c:v>3.6754999999999995</c:v>
                </c:pt>
                <c:pt idx="57695">
                  <c:v>3.6774999999999949</c:v>
                </c:pt>
                <c:pt idx="57696">
                  <c:v>3.6794999999999902</c:v>
                </c:pt>
                <c:pt idx="57697">
                  <c:v>3.6814999999999998</c:v>
                </c:pt>
                <c:pt idx="57698">
                  <c:v>3.6834999999999951</c:v>
                </c:pt>
                <c:pt idx="57699">
                  <c:v>3.6854999999999905</c:v>
                </c:pt>
                <c:pt idx="57700">
                  <c:v>3.6875</c:v>
                </c:pt>
                <c:pt idx="57701">
                  <c:v>3.6894999999999953</c:v>
                </c:pt>
                <c:pt idx="57702">
                  <c:v>3.6914999999999907</c:v>
                </c:pt>
                <c:pt idx="57703">
                  <c:v>3.6935000000000002</c:v>
                </c:pt>
                <c:pt idx="57704">
                  <c:v>3.6954999999999956</c:v>
                </c:pt>
                <c:pt idx="57705">
                  <c:v>3.6974999999999909</c:v>
                </c:pt>
                <c:pt idx="57706">
                  <c:v>3.6995000000000005</c:v>
                </c:pt>
                <c:pt idx="57707">
                  <c:v>3.7014999999999958</c:v>
                </c:pt>
                <c:pt idx="57708">
                  <c:v>3.7034999999999911</c:v>
                </c:pt>
                <c:pt idx="57709">
                  <c:v>3.7055000000000007</c:v>
                </c:pt>
                <c:pt idx="57710">
                  <c:v>3.707499999999996</c:v>
                </c:pt>
                <c:pt idx="57711">
                  <c:v>3.7094999999999914</c:v>
                </c:pt>
                <c:pt idx="57712">
                  <c:v>3.7115000000000009</c:v>
                </c:pt>
                <c:pt idx="57713">
                  <c:v>3.7134999999999962</c:v>
                </c:pt>
                <c:pt idx="57714">
                  <c:v>3.7154999999999916</c:v>
                </c:pt>
                <c:pt idx="57715">
                  <c:v>3.7175000000000011</c:v>
                </c:pt>
                <c:pt idx="57716">
                  <c:v>3.7194999999999965</c:v>
                </c:pt>
                <c:pt idx="57717">
                  <c:v>3.7214999999999918</c:v>
                </c:pt>
                <c:pt idx="57718">
                  <c:v>3.7235000000000014</c:v>
                </c:pt>
                <c:pt idx="57719">
                  <c:v>3.7254999999999967</c:v>
                </c:pt>
                <c:pt idx="57720">
                  <c:v>3.727499999999992</c:v>
                </c:pt>
                <c:pt idx="57721">
                  <c:v>3.7294999999999874</c:v>
                </c:pt>
                <c:pt idx="57722">
                  <c:v>3.7314999999999969</c:v>
                </c:pt>
                <c:pt idx="57723">
                  <c:v>3.7334999999999923</c:v>
                </c:pt>
                <c:pt idx="57724">
                  <c:v>3.7354999999999876</c:v>
                </c:pt>
                <c:pt idx="57725">
                  <c:v>3.7374999999999972</c:v>
                </c:pt>
                <c:pt idx="57726">
                  <c:v>3.7394999999999925</c:v>
                </c:pt>
                <c:pt idx="57727">
                  <c:v>3.7414999999999878</c:v>
                </c:pt>
                <c:pt idx="57728">
                  <c:v>3.7434999999999974</c:v>
                </c:pt>
                <c:pt idx="57729">
                  <c:v>3.7454999999999927</c:v>
                </c:pt>
                <c:pt idx="57730">
                  <c:v>3.7474999999999881</c:v>
                </c:pt>
                <c:pt idx="57731">
                  <c:v>3.7494999999999976</c:v>
                </c:pt>
                <c:pt idx="57732">
                  <c:v>3.751499999999993</c:v>
                </c:pt>
                <c:pt idx="57733">
                  <c:v>3.7534999999999883</c:v>
                </c:pt>
                <c:pt idx="57734">
                  <c:v>3.7554999999999978</c:v>
                </c:pt>
                <c:pt idx="57735">
                  <c:v>3.7574999999999932</c:v>
                </c:pt>
                <c:pt idx="57736">
                  <c:v>3.7594999999999885</c:v>
                </c:pt>
                <c:pt idx="57737">
                  <c:v>3.7614999999999981</c:v>
                </c:pt>
                <c:pt idx="57738">
                  <c:v>3.7634999999999934</c:v>
                </c:pt>
                <c:pt idx="57739">
                  <c:v>3.7654999999999887</c:v>
                </c:pt>
                <c:pt idx="57740">
                  <c:v>3.7674999999999983</c:v>
                </c:pt>
                <c:pt idx="57741">
                  <c:v>3.7694999999999936</c:v>
                </c:pt>
                <c:pt idx="57742">
                  <c:v>3.771499999999989</c:v>
                </c:pt>
                <c:pt idx="57743">
                  <c:v>3.7734999999999985</c:v>
                </c:pt>
                <c:pt idx="57744">
                  <c:v>3.7754999999999939</c:v>
                </c:pt>
                <c:pt idx="57745">
                  <c:v>3.7774999999999892</c:v>
                </c:pt>
                <c:pt idx="57746">
                  <c:v>3.7794999999999987</c:v>
                </c:pt>
                <c:pt idx="57747">
                  <c:v>3.7814999999999941</c:v>
                </c:pt>
                <c:pt idx="57748">
                  <c:v>3.7834999999999894</c:v>
                </c:pt>
                <c:pt idx="57749">
                  <c:v>3.785499999999999</c:v>
                </c:pt>
                <c:pt idx="57750">
                  <c:v>3.7874999999999943</c:v>
                </c:pt>
                <c:pt idx="57751">
                  <c:v>3.7894999999999897</c:v>
                </c:pt>
                <c:pt idx="57752">
                  <c:v>3.7914999999999992</c:v>
                </c:pt>
                <c:pt idx="57753">
                  <c:v>3.7934999999999945</c:v>
                </c:pt>
                <c:pt idx="57754">
                  <c:v>3.7954999999999899</c:v>
                </c:pt>
                <c:pt idx="57755">
                  <c:v>3.7974999999999994</c:v>
                </c:pt>
                <c:pt idx="57756">
                  <c:v>3.7994999999999948</c:v>
                </c:pt>
                <c:pt idx="57757">
                  <c:v>3.8014999999999901</c:v>
                </c:pt>
                <c:pt idx="57758">
                  <c:v>3.8034999999999997</c:v>
                </c:pt>
                <c:pt idx="57759">
                  <c:v>3.805499999999995</c:v>
                </c:pt>
                <c:pt idx="57760">
                  <c:v>3.8074999999999903</c:v>
                </c:pt>
                <c:pt idx="57761">
                  <c:v>3.8094999999999999</c:v>
                </c:pt>
                <c:pt idx="57762">
                  <c:v>3.8114999999999952</c:v>
                </c:pt>
                <c:pt idx="57763">
                  <c:v>3.8134999999999906</c:v>
                </c:pt>
                <c:pt idx="57764">
                  <c:v>3.8155000000000001</c:v>
                </c:pt>
                <c:pt idx="57765">
                  <c:v>3.8174999999999955</c:v>
                </c:pt>
                <c:pt idx="57766">
                  <c:v>3.8194999999999908</c:v>
                </c:pt>
                <c:pt idx="57767">
                  <c:v>3.8215000000000003</c:v>
                </c:pt>
                <c:pt idx="57768">
                  <c:v>3.8234999999999957</c:v>
                </c:pt>
                <c:pt idx="57769">
                  <c:v>3.825499999999991</c:v>
                </c:pt>
                <c:pt idx="57770">
                  <c:v>3.8275000000000006</c:v>
                </c:pt>
                <c:pt idx="57771">
                  <c:v>3.8294999999999959</c:v>
                </c:pt>
                <c:pt idx="57772">
                  <c:v>3.8314999999999912</c:v>
                </c:pt>
                <c:pt idx="57773">
                  <c:v>3.8335000000000008</c:v>
                </c:pt>
                <c:pt idx="57774">
                  <c:v>3.8354999999999961</c:v>
                </c:pt>
                <c:pt idx="57775">
                  <c:v>3.8374999999999915</c:v>
                </c:pt>
                <c:pt idx="57776">
                  <c:v>3.839500000000001</c:v>
                </c:pt>
                <c:pt idx="57777">
                  <c:v>3.8414999999999964</c:v>
                </c:pt>
                <c:pt idx="57778">
                  <c:v>3.8434999999999917</c:v>
                </c:pt>
                <c:pt idx="57779">
                  <c:v>3.8455000000000013</c:v>
                </c:pt>
                <c:pt idx="57780">
                  <c:v>3.8474999999999966</c:v>
                </c:pt>
                <c:pt idx="57781">
                  <c:v>3.8494999999999919</c:v>
                </c:pt>
                <c:pt idx="57782">
                  <c:v>3.8514999999999873</c:v>
                </c:pt>
                <c:pt idx="57783">
                  <c:v>3.8534999999999968</c:v>
                </c:pt>
                <c:pt idx="57784">
                  <c:v>3.8554999999999922</c:v>
                </c:pt>
                <c:pt idx="57785">
                  <c:v>3.8574999999999875</c:v>
                </c:pt>
                <c:pt idx="57786">
                  <c:v>3.859499999999997</c:v>
                </c:pt>
                <c:pt idx="57787">
                  <c:v>3.8614999999999924</c:v>
                </c:pt>
                <c:pt idx="57788">
                  <c:v>3.8634999999999877</c:v>
                </c:pt>
                <c:pt idx="57789">
                  <c:v>3.8654999999999973</c:v>
                </c:pt>
                <c:pt idx="57790">
                  <c:v>3.8674999999999926</c:v>
                </c:pt>
                <c:pt idx="57791">
                  <c:v>3.8694999999999879</c:v>
                </c:pt>
                <c:pt idx="57792">
                  <c:v>3.8714999999999975</c:v>
                </c:pt>
                <c:pt idx="57793">
                  <c:v>3.8734999999999928</c:v>
                </c:pt>
                <c:pt idx="57794">
                  <c:v>3.8754999999999882</c:v>
                </c:pt>
                <c:pt idx="57795">
                  <c:v>3.8774999999999977</c:v>
                </c:pt>
                <c:pt idx="57796">
                  <c:v>3.8794999999999931</c:v>
                </c:pt>
                <c:pt idx="57797">
                  <c:v>3.8814999999999884</c:v>
                </c:pt>
                <c:pt idx="57798">
                  <c:v>3.883499999999998</c:v>
                </c:pt>
                <c:pt idx="57799">
                  <c:v>3.8854999999999933</c:v>
                </c:pt>
                <c:pt idx="57800">
                  <c:v>3.8874999999999886</c:v>
                </c:pt>
                <c:pt idx="57801">
                  <c:v>3.8894999999999982</c:v>
                </c:pt>
                <c:pt idx="57802">
                  <c:v>3.8914999999999935</c:v>
                </c:pt>
                <c:pt idx="57803">
                  <c:v>3.8934999999999889</c:v>
                </c:pt>
                <c:pt idx="57804">
                  <c:v>3.8954999999999984</c:v>
                </c:pt>
                <c:pt idx="57805">
                  <c:v>3.8974999999999937</c:v>
                </c:pt>
                <c:pt idx="57806">
                  <c:v>3.8994999999999891</c:v>
                </c:pt>
                <c:pt idx="57807">
                  <c:v>3.9014999999999986</c:v>
                </c:pt>
                <c:pt idx="57808">
                  <c:v>3.903499999999994</c:v>
                </c:pt>
                <c:pt idx="57809">
                  <c:v>3.9054999999999893</c:v>
                </c:pt>
                <c:pt idx="57810">
                  <c:v>3.9074999999999989</c:v>
                </c:pt>
                <c:pt idx="57811">
                  <c:v>3.9094999999999942</c:v>
                </c:pt>
                <c:pt idx="57812">
                  <c:v>3.9114999999999895</c:v>
                </c:pt>
                <c:pt idx="57813">
                  <c:v>3.9134999999999991</c:v>
                </c:pt>
                <c:pt idx="57814">
                  <c:v>3.9154999999999944</c:v>
                </c:pt>
                <c:pt idx="57815">
                  <c:v>3.9174999999999898</c:v>
                </c:pt>
                <c:pt idx="57816">
                  <c:v>3.9194999999999993</c:v>
                </c:pt>
                <c:pt idx="57817">
                  <c:v>3.9214999999999947</c:v>
                </c:pt>
                <c:pt idx="57818">
                  <c:v>3.92349999999999</c:v>
                </c:pt>
                <c:pt idx="57819">
                  <c:v>3.9254999999999995</c:v>
                </c:pt>
                <c:pt idx="57820">
                  <c:v>3.9274999999999949</c:v>
                </c:pt>
                <c:pt idx="57821">
                  <c:v>3.9294999999999902</c:v>
                </c:pt>
                <c:pt idx="57822">
                  <c:v>3.9314999999999998</c:v>
                </c:pt>
                <c:pt idx="57823">
                  <c:v>3.9334999999999951</c:v>
                </c:pt>
                <c:pt idx="57824">
                  <c:v>3.9354999999999905</c:v>
                </c:pt>
                <c:pt idx="57825">
                  <c:v>3.9375</c:v>
                </c:pt>
                <c:pt idx="57826">
                  <c:v>3.9394999999999953</c:v>
                </c:pt>
                <c:pt idx="57827">
                  <c:v>3.9414999999999907</c:v>
                </c:pt>
                <c:pt idx="57828">
                  <c:v>3.9435000000000002</c:v>
                </c:pt>
                <c:pt idx="57829">
                  <c:v>3.9454999999999956</c:v>
                </c:pt>
                <c:pt idx="57830">
                  <c:v>3.9474999999999909</c:v>
                </c:pt>
                <c:pt idx="57831">
                  <c:v>3.9495000000000005</c:v>
                </c:pt>
                <c:pt idx="57832">
                  <c:v>3.9514999999999958</c:v>
                </c:pt>
                <c:pt idx="57833">
                  <c:v>3.9534999999999911</c:v>
                </c:pt>
                <c:pt idx="57834">
                  <c:v>3.9555000000000007</c:v>
                </c:pt>
                <c:pt idx="57835">
                  <c:v>3.957499999999996</c:v>
                </c:pt>
                <c:pt idx="57836">
                  <c:v>3.9594999999999914</c:v>
                </c:pt>
                <c:pt idx="57837">
                  <c:v>3.9615000000000009</c:v>
                </c:pt>
                <c:pt idx="57838">
                  <c:v>3.9634999999999962</c:v>
                </c:pt>
                <c:pt idx="57839">
                  <c:v>3.9654999999999916</c:v>
                </c:pt>
                <c:pt idx="57840">
                  <c:v>3.9675000000000011</c:v>
                </c:pt>
                <c:pt idx="57841">
                  <c:v>3.9694999999999965</c:v>
                </c:pt>
                <c:pt idx="57842">
                  <c:v>3.9714999999999918</c:v>
                </c:pt>
                <c:pt idx="57843">
                  <c:v>3.9735000000000014</c:v>
                </c:pt>
                <c:pt idx="57844">
                  <c:v>3.9754999999999967</c:v>
                </c:pt>
                <c:pt idx="57845">
                  <c:v>3.977499999999992</c:v>
                </c:pt>
                <c:pt idx="57846">
                  <c:v>3.9794999999999874</c:v>
                </c:pt>
                <c:pt idx="57847">
                  <c:v>3.9814999999999969</c:v>
                </c:pt>
                <c:pt idx="57848">
                  <c:v>3.9834999999999923</c:v>
                </c:pt>
                <c:pt idx="57849">
                  <c:v>3.9854999999999876</c:v>
                </c:pt>
                <c:pt idx="57850">
                  <c:v>3.9874999999999972</c:v>
                </c:pt>
                <c:pt idx="57851">
                  <c:v>3.9894999999999925</c:v>
                </c:pt>
                <c:pt idx="57852">
                  <c:v>3.9914999999999878</c:v>
                </c:pt>
                <c:pt idx="57853">
                  <c:v>3.9934999999999974</c:v>
                </c:pt>
                <c:pt idx="57854">
                  <c:v>3.9954999999999927</c:v>
                </c:pt>
                <c:pt idx="57855">
                  <c:v>3.9974999999999881</c:v>
                </c:pt>
                <c:pt idx="57856">
                  <c:v>3.9994999999999976</c:v>
                </c:pt>
                <c:pt idx="57857">
                  <c:v>4.001499999999993</c:v>
                </c:pt>
                <c:pt idx="57858">
                  <c:v>4.0034999999999883</c:v>
                </c:pt>
                <c:pt idx="57859">
                  <c:v>4.0054999999999978</c:v>
                </c:pt>
                <c:pt idx="57860">
                  <c:v>4.0074999999999932</c:v>
                </c:pt>
                <c:pt idx="57861">
                  <c:v>4.0094999999999885</c:v>
                </c:pt>
                <c:pt idx="57862">
                  <c:v>4.0114999999999981</c:v>
                </c:pt>
                <c:pt idx="57863">
                  <c:v>4.0134999999999934</c:v>
                </c:pt>
                <c:pt idx="57864">
                  <c:v>4.0154999999999887</c:v>
                </c:pt>
                <c:pt idx="57865">
                  <c:v>4.0174999999999983</c:v>
                </c:pt>
                <c:pt idx="57866">
                  <c:v>4.0194999999999936</c:v>
                </c:pt>
                <c:pt idx="57867">
                  <c:v>4.021499999999989</c:v>
                </c:pt>
                <c:pt idx="57868">
                  <c:v>4.0234999999999985</c:v>
                </c:pt>
                <c:pt idx="57869">
                  <c:v>4.0254999999999939</c:v>
                </c:pt>
                <c:pt idx="57870">
                  <c:v>4.0274999999999892</c:v>
                </c:pt>
                <c:pt idx="57871">
                  <c:v>4.0294999999999987</c:v>
                </c:pt>
                <c:pt idx="57872">
                  <c:v>4.0314999999999941</c:v>
                </c:pt>
                <c:pt idx="57873">
                  <c:v>4.0334999999999894</c:v>
                </c:pt>
                <c:pt idx="57874">
                  <c:v>4.035499999999999</c:v>
                </c:pt>
                <c:pt idx="57875">
                  <c:v>4.0374999999999943</c:v>
                </c:pt>
                <c:pt idx="57876">
                  <c:v>4.0394999999999897</c:v>
                </c:pt>
                <c:pt idx="57877">
                  <c:v>4.0414999999999992</c:v>
                </c:pt>
                <c:pt idx="57878">
                  <c:v>4.0434999999999945</c:v>
                </c:pt>
                <c:pt idx="57879">
                  <c:v>4.0454999999999899</c:v>
                </c:pt>
                <c:pt idx="57880">
                  <c:v>4.0474999999999994</c:v>
                </c:pt>
                <c:pt idx="57881">
                  <c:v>4.0494999999999948</c:v>
                </c:pt>
                <c:pt idx="57882">
                  <c:v>4.0514999999999901</c:v>
                </c:pt>
                <c:pt idx="57883">
                  <c:v>4.0534999999999997</c:v>
                </c:pt>
                <c:pt idx="57884">
                  <c:v>4.055499999999995</c:v>
                </c:pt>
                <c:pt idx="57885">
                  <c:v>4.0574999999999903</c:v>
                </c:pt>
                <c:pt idx="57886">
                  <c:v>4.0594999999999999</c:v>
                </c:pt>
                <c:pt idx="57887">
                  <c:v>4.0614999999999952</c:v>
                </c:pt>
                <c:pt idx="57888">
                  <c:v>4.0634999999999906</c:v>
                </c:pt>
                <c:pt idx="57889">
                  <c:v>4.0655000000000001</c:v>
                </c:pt>
                <c:pt idx="57890">
                  <c:v>4.0674999999999955</c:v>
                </c:pt>
                <c:pt idx="57891">
                  <c:v>4.0694999999999908</c:v>
                </c:pt>
                <c:pt idx="57892">
                  <c:v>4.0715000000000003</c:v>
                </c:pt>
                <c:pt idx="57893">
                  <c:v>4.0734999999999957</c:v>
                </c:pt>
                <c:pt idx="57894">
                  <c:v>4.075499999999991</c:v>
                </c:pt>
                <c:pt idx="57895">
                  <c:v>4.0775000000000006</c:v>
                </c:pt>
                <c:pt idx="57896">
                  <c:v>4.0794999999999959</c:v>
                </c:pt>
                <c:pt idx="57897">
                  <c:v>4.0814999999999912</c:v>
                </c:pt>
                <c:pt idx="57898">
                  <c:v>4.0835000000000008</c:v>
                </c:pt>
                <c:pt idx="57899">
                  <c:v>4.0854999999999961</c:v>
                </c:pt>
                <c:pt idx="57900">
                  <c:v>4.0874999999999915</c:v>
                </c:pt>
                <c:pt idx="57901">
                  <c:v>4.089500000000001</c:v>
                </c:pt>
                <c:pt idx="57902">
                  <c:v>4.0914999999999964</c:v>
                </c:pt>
                <c:pt idx="57903">
                  <c:v>4.0934999999999917</c:v>
                </c:pt>
                <c:pt idx="57904">
                  <c:v>4.0955000000000013</c:v>
                </c:pt>
                <c:pt idx="57905">
                  <c:v>4.0974999999999966</c:v>
                </c:pt>
                <c:pt idx="57906">
                  <c:v>4.0994999999999919</c:v>
                </c:pt>
                <c:pt idx="57907">
                  <c:v>4.1014999999999873</c:v>
                </c:pt>
                <c:pt idx="57908">
                  <c:v>4.1034999999999968</c:v>
                </c:pt>
                <c:pt idx="57909">
                  <c:v>4.1054999999999922</c:v>
                </c:pt>
                <c:pt idx="57910">
                  <c:v>4.1074999999999875</c:v>
                </c:pt>
                <c:pt idx="57911">
                  <c:v>4.109499999999997</c:v>
                </c:pt>
                <c:pt idx="57912">
                  <c:v>4.1114999999999924</c:v>
                </c:pt>
                <c:pt idx="57913">
                  <c:v>4.1134999999999877</c:v>
                </c:pt>
                <c:pt idx="57914">
                  <c:v>4.1154999999999973</c:v>
                </c:pt>
                <c:pt idx="57915">
                  <c:v>4.1174999999999926</c:v>
                </c:pt>
                <c:pt idx="57916">
                  <c:v>4.1194999999999879</c:v>
                </c:pt>
                <c:pt idx="57917">
                  <c:v>4.1214999999999975</c:v>
                </c:pt>
                <c:pt idx="57918">
                  <c:v>4.1234999999999928</c:v>
                </c:pt>
                <c:pt idx="57919">
                  <c:v>4.1254999999999882</c:v>
                </c:pt>
                <c:pt idx="57920">
                  <c:v>4.1274999999999977</c:v>
                </c:pt>
                <c:pt idx="57921">
                  <c:v>4.1294999999999931</c:v>
                </c:pt>
                <c:pt idx="57922">
                  <c:v>4.1314999999999884</c:v>
                </c:pt>
                <c:pt idx="57923">
                  <c:v>4.133499999999998</c:v>
                </c:pt>
                <c:pt idx="57924">
                  <c:v>4.1354999999999933</c:v>
                </c:pt>
                <c:pt idx="57925">
                  <c:v>4.1374999999999886</c:v>
                </c:pt>
                <c:pt idx="57926">
                  <c:v>4.1394999999999982</c:v>
                </c:pt>
                <c:pt idx="57927">
                  <c:v>4.1414999999999935</c:v>
                </c:pt>
                <c:pt idx="57928">
                  <c:v>4.1434999999999889</c:v>
                </c:pt>
                <c:pt idx="57929">
                  <c:v>4.1454999999999984</c:v>
                </c:pt>
                <c:pt idx="57930">
                  <c:v>4.1474999999999937</c:v>
                </c:pt>
                <c:pt idx="57931">
                  <c:v>4.1494999999999891</c:v>
                </c:pt>
                <c:pt idx="57932">
                  <c:v>4.1514999999999986</c:v>
                </c:pt>
                <c:pt idx="57933">
                  <c:v>4.153499999999994</c:v>
                </c:pt>
                <c:pt idx="57934">
                  <c:v>4.1554999999999893</c:v>
                </c:pt>
                <c:pt idx="57935">
                  <c:v>4.1574999999999989</c:v>
                </c:pt>
                <c:pt idx="57936">
                  <c:v>4.1594999999999942</c:v>
                </c:pt>
                <c:pt idx="57937">
                  <c:v>4.1614999999999895</c:v>
                </c:pt>
                <c:pt idx="57938">
                  <c:v>4.1634999999999991</c:v>
                </c:pt>
                <c:pt idx="57939">
                  <c:v>4.1654999999999944</c:v>
                </c:pt>
                <c:pt idx="57940">
                  <c:v>4.1674999999999898</c:v>
                </c:pt>
                <c:pt idx="57941">
                  <c:v>4.1694999999999993</c:v>
                </c:pt>
                <c:pt idx="57942">
                  <c:v>4.1714999999999947</c:v>
                </c:pt>
                <c:pt idx="57943">
                  <c:v>4.17349999999999</c:v>
                </c:pt>
                <c:pt idx="57944">
                  <c:v>4.1754999999999995</c:v>
                </c:pt>
                <c:pt idx="57945">
                  <c:v>4.1774999999999949</c:v>
                </c:pt>
                <c:pt idx="57946">
                  <c:v>4.1794999999999902</c:v>
                </c:pt>
                <c:pt idx="57947">
                  <c:v>4.1814999999999998</c:v>
                </c:pt>
                <c:pt idx="57948">
                  <c:v>4.1834999999999951</c:v>
                </c:pt>
                <c:pt idx="57949">
                  <c:v>4.1854999999999905</c:v>
                </c:pt>
                <c:pt idx="57950">
                  <c:v>4.1875</c:v>
                </c:pt>
                <c:pt idx="57951">
                  <c:v>4.1894999999999953</c:v>
                </c:pt>
                <c:pt idx="57952">
                  <c:v>4.1914999999999907</c:v>
                </c:pt>
                <c:pt idx="57953">
                  <c:v>4.1935000000000002</c:v>
                </c:pt>
                <c:pt idx="57954">
                  <c:v>4.1954999999999956</c:v>
                </c:pt>
                <c:pt idx="57955">
                  <c:v>4.1974999999999909</c:v>
                </c:pt>
                <c:pt idx="57956">
                  <c:v>4.1995000000000005</c:v>
                </c:pt>
                <c:pt idx="57957">
                  <c:v>4.2014999999999958</c:v>
                </c:pt>
                <c:pt idx="57958">
                  <c:v>4.2034999999999911</c:v>
                </c:pt>
                <c:pt idx="57959">
                  <c:v>4.2055000000000007</c:v>
                </c:pt>
                <c:pt idx="57960">
                  <c:v>4.207499999999996</c:v>
                </c:pt>
                <c:pt idx="57961">
                  <c:v>4.2094999999999914</c:v>
                </c:pt>
                <c:pt idx="57962">
                  <c:v>4.2115000000000009</c:v>
                </c:pt>
                <c:pt idx="57963">
                  <c:v>4.2134999999999962</c:v>
                </c:pt>
                <c:pt idx="57964">
                  <c:v>4.2154999999999916</c:v>
                </c:pt>
                <c:pt idx="57965">
                  <c:v>4.2175000000000011</c:v>
                </c:pt>
                <c:pt idx="57966">
                  <c:v>4.2194999999999965</c:v>
                </c:pt>
                <c:pt idx="57967">
                  <c:v>4.2214999999999918</c:v>
                </c:pt>
                <c:pt idx="57968">
                  <c:v>4.2235000000000014</c:v>
                </c:pt>
                <c:pt idx="57969">
                  <c:v>4.2254999999999967</c:v>
                </c:pt>
                <c:pt idx="57970">
                  <c:v>4.227499999999992</c:v>
                </c:pt>
                <c:pt idx="57971">
                  <c:v>4.2294999999999874</c:v>
                </c:pt>
                <c:pt idx="57972">
                  <c:v>4.2314999999999969</c:v>
                </c:pt>
                <c:pt idx="57973">
                  <c:v>4.2334999999999923</c:v>
                </c:pt>
                <c:pt idx="57974">
                  <c:v>4.2354999999999876</c:v>
                </c:pt>
                <c:pt idx="57975">
                  <c:v>4.2374999999999972</c:v>
                </c:pt>
                <c:pt idx="57976">
                  <c:v>4.2394999999999925</c:v>
                </c:pt>
                <c:pt idx="57977">
                  <c:v>4.2414999999999878</c:v>
                </c:pt>
                <c:pt idx="57978">
                  <c:v>4.2434999999999974</c:v>
                </c:pt>
                <c:pt idx="57979">
                  <c:v>4.2454999999999927</c:v>
                </c:pt>
                <c:pt idx="57980">
                  <c:v>4.2474999999999881</c:v>
                </c:pt>
                <c:pt idx="57981">
                  <c:v>4.2494999999999976</c:v>
                </c:pt>
                <c:pt idx="57982">
                  <c:v>4.251499999999993</c:v>
                </c:pt>
                <c:pt idx="57983">
                  <c:v>4.2534999999999883</c:v>
                </c:pt>
                <c:pt idx="57984">
                  <c:v>4.2554999999999978</c:v>
                </c:pt>
                <c:pt idx="57985">
                  <c:v>4.2574999999999932</c:v>
                </c:pt>
                <c:pt idx="57986">
                  <c:v>4.2594999999999885</c:v>
                </c:pt>
                <c:pt idx="57987">
                  <c:v>4.2614999999999981</c:v>
                </c:pt>
                <c:pt idx="57988">
                  <c:v>4.2634999999999934</c:v>
                </c:pt>
                <c:pt idx="57989">
                  <c:v>4.2654999999999887</c:v>
                </c:pt>
                <c:pt idx="57990">
                  <c:v>4.2674999999999983</c:v>
                </c:pt>
                <c:pt idx="57991">
                  <c:v>4.2694999999999936</c:v>
                </c:pt>
                <c:pt idx="57992">
                  <c:v>4.271499999999989</c:v>
                </c:pt>
                <c:pt idx="57993">
                  <c:v>4.2734999999999985</c:v>
                </c:pt>
                <c:pt idx="57994">
                  <c:v>4.2754999999999939</c:v>
                </c:pt>
                <c:pt idx="57995">
                  <c:v>4.2774999999999892</c:v>
                </c:pt>
                <c:pt idx="57996">
                  <c:v>4.2794999999999987</c:v>
                </c:pt>
                <c:pt idx="57997">
                  <c:v>4.2814999999999941</c:v>
                </c:pt>
                <c:pt idx="57998">
                  <c:v>4.2834999999999894</c:v>
                </c:pt>
                <c:pt idx="57999">
                  <c:v>4.285499999999999</c:v>
                </c:pt>
                <c:pt idx="58000">
                  <c:v>4.2874999999999943</c:v>
                </c:pt>
                <c:pt idx="58001">
                  <c:v>4.2894999999999897</c:v>
                </c:pt>
                <c:pt idx="58002">
                  <c:v>4.2914999999999992</c:v>
                </c:pt>
                <c:pt idx="58003">
                  <c:v>4.2934999999999945</c:v>
                </c:pt>
                <c:pt idx="58004">
                  <c:v>4.2954999999999899</c:v>
                </c:pt>
                <c:pt idx="58005">
                  <c:v>4.2974999999999994</c:v>
                </c:pt>
                <c:pt idx="58006">
                  <c:v>4.2994999999999948</c:v>
                </c:pt>
                <c:pt idx="58007">
                  <c:v>4.3014999999999901</c:v>
                </c:pt>
                <c:pt idx="58008">
                  <c:v>4.3034999999999997</c:v>
                </c:pt>
                <c:pt idx="58009">
                  <c:v>4.305499999999995</c:v>
                </c:pt>
                <c:pt idx="58010">
                  <c:v>4.3074999999999903</c:v>
                </c:pt>
                <c:pt idx="58011">
                  <c:v>4.3094999999999999</c:v>
                </c:pt>
                <c:pt idx="58012">
                  <c:v>4.3114999999999952</c:v>
                </c:pt>
                <c:pt idx="58013">
                  <c:v>4.3134999999999906</c:v>
                </c:pt>
                <c:pt idx="58014">
                  <c:v>4.3155000000000001</c:v>
                </c:pt>
                <c:pt idx="58015">
                  <c:v>4.3174999999999955</c:v>
                </c:pt>
                <c:pt idx="58016">
                  <c:v>4.3194999999999908</c:v>
                </c:pt>
                <c:pt idx="58017">
                  <c:v>4.3215000000000003</c:v>
                </c:pt>
                <c:pt idx="58018">
                  <c:v>4.3234999999999957</c:v>
                </c:pt>
                <c:pt idx="58019">
                  <c:v>4.325499999999991</c:v>
                </c:pt>
                <c:pt idx="58020">
                  <c:v>4.3275000000000006</c:v>
                </c:pt>
                <c:pt idx="58021">
                  <c:v>4.3294999999999959</c:v>
                </c:pt>
                <c:pt idx="58022">
                  <c:v>4.3314999999999912</c:v>
                </c:pt>
                <c:pt idx="58023">
                  <c:v>4.3335000000000008</c:v>
                </c:pt>
                <c:pt idx="58024">
                  <c:v>4.3354999999999961</c:v>
                </c:pt>
                <c:pt idx="58025">
                  <c:v>4.3374999999999915</c:v>
                </c:pt>
                <c:pt idx="58026">
                  <c:v>4.339500000000001</c:v>
                </c:pt>
                <c:pt idx="58027">
                  <c:v>4.3414999999999964</c:v>
                </c:pt>
                <c:pt idx="58028">
                  <c:v>4.3434999999999917</c:v>
                </c:pt>
                <c:pt idx="58029">
                  <c:v>4.3455000000000013</c:v>
                </c:pt>
                <c:pt idx="58030">
                  <c:v>4.3474999999999966</c:v>
                </c:pt>
                <c:pt idx="58031">
                  <c:v>4.3494999999999919</c:v>
                </c:pt>
                <c:pt idx="58032">
                  <c:v>4.3514999999999873</c:v>
                </c:pt>
                <c:pt idx="58033">
                  <c:v>4.3534999999999968</c:v>
                </c:pt>
                <c:pt idx="58034">
                  <c:v>4.3554999999999922</c:v>
                </c:pt>
                <c:pt idx="58035">
                  <c:v>4.3574999999999875</c:v>
                </c:pt>
                <c:pt idx="58036">
                  <c:v>4.359499999999997</c:v>
                </c:pt>
                <c:pt idx="58037">
                  <c:v>4.3614999999999924</c:v>
                </c:pt>
                <c:pt idx="58038">
                  <c:v>4.3634999999999877</c:v>
                </c:pt>
                <c:pt idx="58039">
                  <c:v>4.3654999999999973</c:v>
                </c:pt>
                <c:pt idx="58040">
                  <c:v>4.3674999999999926</c:v>
                </c:pt>
                <c:pt idx="58041">
                  <c:v>4.3694999999999879</c:v>
                </c:pt>
                <c:pt idx="58042">
                  <c:v>4.3714999999999975</c:v>
                </c:pt>
                <c:pt idx="58043">
                  <c:v>4.3734999999999928</c:v>
                </c:pt>
                <c:pt idx="58044">
                  <c:v>4.3754999999999882</c:v>
                </c:pt>
                <c:pt idx="58045">
                  <c:v>4.3774999999999977</c:v>
                </c:pt>
                <c:pt idx="58046">
                  <c:v>4.3794999999999931</c:v>
                </c:pt>
                <c:pt idx="58047">
                  <c:v>4.3814999999999884</c:v>
                </c:pt>
                <c:pt idx="58048">
                  <c:v>4.383499999999998</c:v>
                </c:pt>
                <c:pt idx="58049">
                  <c:v>4.3854999999999933</c:v>
                </c:pt>
                <c:pt idx="58050">
                  <c:v>4.3874999999999886</c:v>
                </c:pt>
                <c:pt idx="58051">
                  <c:v>4.3894999999999982</c:v>
                </c:pt>
                <c:pt idx="58052">
                  <c:v>4.3914999999999935</c:v>
                </c:pt>
                <c:pt idx="58053">
                  <c:v>4.3934999999999889</c:v>
                </c:pt>
                <c:pt idx="58054">
                  <c:v>4.3954999999999984</c:v>
                </c:pt>
                <c:pt idx="58055">
                  <c:v>4.3974999999999937</c:v>
                </c:pt>
                <c:pt idx="58056">
                  <c:v>4.3994999999999891</c:v>
                </c:pt>
                <c:pt idx="58057">
                  <c:v>4.4014999999999986</c:v>
                </c:pt>
                <c:pt idx="58058">
                  <c:v>4.403499999999994</c:v>
                </c:pt>
                <c:pt idx="58059">
                  <c:v>4.4054999999999893</c:v>
                </c:pt>
                <c:pt idx="58060">
                  <c:v>4.4074999999999989</c:v>
                </c:pt>
                <c:pt idx="58061">
                  <c:v>4.4094999999999942</c:v>
                </c:pt>
                <c:pt idx="58062">
                  <c:v>4.4114999999999895</c:v>
                </c:pt>
                <c:pt idx="58063">
                  <c:v>4.4134999999999991</c:v>
                </c:pt>
                <c:pt idx="58064">
                  <c:v>4.4154999999999944</c:v>
                </c:pt>
                <c:pt idx="58065">
                  <c:v>4.4174999999999898</c:v>
                </c:pt>
                <c:pt idx="58066">
                  <c:v>4.4194999999999993</c:v>
                </c:pt>
                <c:pt idx="58067">
                  <c:v>4.4214999999999947</c:v>
                </c:pt>
                <c:pt idx="58068">
                  <c:v>4.42349999999999</c:v>
                </c:pt>
                <c:pt idx="58069">
                  <c:v>4.4254999999999995</c:v>
                </c:pt>
                <c:pt idx="58070">
                  <c:v>4.4274999999999949</c:v>
                </c:pt>
                <c:pt idx="58071">
                  <c:v>4.4294999999999902</c:v>
                </c:pt>
                <c:pt idx="58072">
                  <c:v>4.4314999999999998</c:v>
                </c:pt>
                <c:pt idx="58073">
                  <c:v>4.4334999999999951</c:v>
                </c:pt>
                <c:pt idx="58074">
                  <c:v>4.4354999999999905</c:v>
                </c:pt>
                <c:pt idx="58075">
                  <c:v>4.4375</c:v>
                </c:pt>
                <c:pt idx="58076">
                  <c:v>4.4394999999999953</c:v>
                </c:pt>
                <c:pt idx="58077">
                  <c:v>4.4414999999999907</c:v>
                </c:pt>
                <c:pt idx="58078">
                  <c:v>4.4435000000000002</c:v>
                </c:pt>
                <c:pt idx="58079">
                  <c:v>4.4454999999999956</c:v>
                </c:pt>
                <c:pt idx="58080">
                  <c:v>4.4474999999999909</c:v>
                </c:pt>
                <c:pt idx="58081">
                  <c:v>4.4495000000000005</c:v>
                </c:pt>
                <c:pt idx="58082">
                  <c:v>4.4514999999999958</c:v>
                </c:pt>
                <c:pt idx="58083">
                  <c:v>4.4534999999999911</c:v>
                </c:pt>
                <c:pt idx="58084">
                  <c:v>4.4555000000000007</c:v>
                </c:pt>
                <c:pt idx="58085">
                  <c:v>4.457499999999996</c:v>
                </c:pt>
                <c:pt idx="58086">
                  <c:v>4.4594999999999914</c:v>
                </c:pt>
                <c:pt idx="58087">
                  <c:v>4.4615000000000009</c:v>
                </c:pt>
                <c:pt idx="58088">
                  <c:v>4.4634999999999962</c:v>
                </c:pt>
                <c:pt idx="58089">
                  <c:v>4.4654999999999916</c:v>
                </c:pt>
                <c:pt idx="58090">
                  <c:v>4.4675000000000011</c:v>
                </c:pt>
                <c:pt idx="58091">
                  <c:v>4.4694999999999965</c:v>
                </c:pt>
                <c:pt idx="58092">
                  <c:v>4.4714999999999918</c:v>
                </c:pt>
                <c:pt idx="58093">
                  <c:v>4.4735000000000014</c:v>
                </c:pt>
                <c:pt idx="58094">
                  <c:v>4.4754999999999967</c:v>
                </c:pt>
                <c:pt idx="58095">
                  <c:v>4.477499999999992</c:v>
                </c:pt>
                <c:pt idx="58096">
                  <c:v>4.4794999999999874</c:v>
                </c:pt>
                <c:pt idx="58097">
                  <c:v>4.4814999999999969</c:v>
                </c:pt>
                <c:pt idx="58098">
                  <c:v>4.4834999999999923</c:v>
                </c:pt>
                <c:pt idx="58099">
                  <c:v>4.4854999999999876</c:v>
                </c:pt>
                <c:pt idx="58100">
                  <c:v>4.4874999999999972</c:v>
                </c:pt>
                <c:pt idx="58101">
                  <c:v>4.4894999999999925</c:v>
                </c:pt>
                <c:pt idx="58102">
                  <c:v>4.4914999999999878</c:v>
                </c:pt>
                <c:pt idx="58103">
                  <c:v>4.4934999999999974</c:v>
                </c:pt>
                <c:pt idx="58104">
                  <c:v>4.4954999999999927</c:v>
                </c:pt>
                <c:pt idx="58105">
                  <c:v>4.4974999999999881</c:v>
                </c:pt>
                <c:pt idx="58106">
                  <c:v>4.4994999999999976</c:v>
                </c:pt>
                <c:pt idx="58107">
                  <c:v>4.501499999999993</c:v>
                </c:pt>
                <c:pt idx="58108">
                  <c:v>4.5034999999999883</c:v>
                </c:pt>
                <c:pt idx="58109">
                  <c:v>4.5054999999999978</c:v>
                </c:pt>
                <c:pt idx="58110">
                  <c:v>4.5074999999999932</c:v>
                </c:pt>
                <c:pt idx="58111">
                  <c:v>4.5094999999999885</c:v>
                </c:pt>
                <c:pt idx="58112">
                  <c:v>4.5114999999999981</c:v>
                </c:pt>
                <c:pt idx="58113">
                  <c:v>4.5134999999999934</c:v>
                </c:pt>
                <c:pt idx="58114">
                  <c:v>4.5154999999999887</c:v>
                </c:pt>
                <c:pt idx="58115">
                  <c:v>4.5174999999999983</c:v>
                </c:pt>
                <c:pt idx="58116">
                  <c:v>4.5194999999999936</c:v>
                </c:pt>
                <c:pt idx="58117">
                  <c:v>4.521499999999989</c:v>
                </c:pt>
                <c:pt idx="58118">
                  <c:v>4.5234999999999985</c:v>
                </c:pt>
                <c:pt idx="58119">
                  <c:v>4.5254999999999939</c:v>
                </c:pt>
                <c:pt idx="58120">
                  <c:v>4.5274999999999892</c:v>
                </c:pt>
                <c:pt idx="58121">
                  <c:v>4.5294999999999987</c:v>
                </c:pt>
                <c:pt idx="58122">
                  <c:v>4.5314999999999941</c:v>
                </c:pt>
                <c:pt idx="58123">
                  <c:v>4.5334999999999894</c:v>
                </c:pt>
                <c:pt idx="58124">
                  <c:v>4.535499999999999</c:v>
                </c:pt>
                <c:pt idx="58125">
                  <c:v>4.5374999999999943</c:v>
                </c:pt>
                <c:pt idx="58126">
                  <c:v>4.5394999999999897</c:v>
                </c:pt>
                <c:pt idx="58127">
                  <c:v>4.5414999999999992</c:v>
                </c:pt>
                <c:pt idx="58128">
                  <c:v>4.5434999999999945</c:v>
                </c:pt>
                <c:pt idx="58129">
                  <c:v>4.5454999999999899</c:v>
                </c:pt>
                <c:pt idx="58130">
                  <c:v>4.5474999999999994</c:v>
                </c:pt>
                <c:pt idx="58131">
                  <c:v>4.5494999999999948</c:v>
                </c:pt>
                <c:pt idx="58132">
                  <c:v>4.5514999999999901</c:v>
                </c:pt>
                <c:pt idx="58133">
                  <c:v>4.5534999999999997</c:v>
                </c:pt>
                <c:pt idx="58134">
                  <c:v>4.555499999999995</c:v>
                </c:pt>
                <c:pt idx="58135">
                  <c:v>4.5574999999999903</c:v>
                </c:pt>
                <c:pt idx="58136">
                  <c:v>4.5594999999999999</c:v>
                </c:pt>
                <c:pt idx="58137">
                  <c:v>4.5614999999999952</c:v>
                </c:pt>
                <c:pt idx="58138">
                  <c:v>4.5634999999999906</c:v>
                </c:pt>
                <c:pt idx="58139">
                  <c:v>4.5655000000000001</c:v>
                </c:pt>
                <c:pt idx="58140">
                  <c:v>4.5674999999999955</c:v>
                </c:pt>
                <c:pt idx="58141">
                  <c:v>4.5694999999999908</c:v>
                </c:pt>
                <c:pt idx="58142">
                  <c:v>4.5715000000000003</c:v>
                </c:pt>
                <c:pt idx="58143">
                  <c:v>4.5734999999999957</c:v>
                </c:pt>
                <c:pt idx="58144">
                  <c:v>4.575499999999991</c:v>
                </c:pt>
                <c:pt idx="58145">
                  <c:v>4.5775000000000006</c:v>
                </c:pt>
                <c:pt idx="58146">
                  <c:v>4.5794999999999959</c:v>
                </c:pt>
                <c:pt idx="58147">
                  <c:v>4.5814999999999912</c:v>
                </c:pt>
                <c:pt idx="58148">
                  <c:v>4.5835000000000008</c:v>
                </c:pt>
                <c:pt idx="58149">
                  <c:v>4.5854999999999961</c:v>
                </c:pt>
                <c:pt idx="58150">
                  <c:v>4.5874999999999915</c:v>
                </c:pt>
                <c:pt idx="58151">
                  <c:v>4.589500000000001</c:v>
                </c:pt>
                <c:pt idx="58152">
                  <c:v>4.5914999999999964</c:v>
                </c:pt>
                <c:pt idx="58153">
                  <c:v>4.5934999999999917</c:v>
                </c:pt>
                <c:pt idx="58154">
                  <c:v>4.5955000000000013</c:v>
                </c:pt>
                <c:pt idx="58155">
                  <c:v>4.5974999999999966</c:v>
                </c:pt>
                <c:pt idx="58156">
                  <c:v>4.5994999999999919</c:v>
                </c:pt>
                <c:pt idx="58157">
                  <c:v>4.6014999999999873</c:v>
                </c:pt>
                <c:pt idx="58158">
                  <c:v>4.6034999999999968</c:v>
                </c:pt>
                <c:pt idx="58159">
                  <c:v>4.6054999999999922</c:v>
                </c:pt>
                <c:pt idx="58160">
                  <c:v>4.6074999999999875</c:v>
                </c:pt>
                <c:pt idx="58161">
                  <c:v>4.609499999999997</c:v>
                </c:pt>
                <c:pt idx="58162">
                  <c:v>4.6114999999999924</c:v>
                </c:pt>
                <c:pt idx="58163">
                  <c:v>4.6134999999999877</c:v>
                </c:pt>
                <c:pt idx="58164">
                  <c:v>4.6154999999999973</c:v>
                </c:pt>
                <c:pt idx="58165">
                  <c:v>4.6174999999999926</c:v>
                </c:pt>
                <c:pt idx="58166">
                  <c:v>4.6194999999999879</c:v>
                </c:pt>
                <c:pt idx="58167">
                  <c:v>4.6214999999999975</c:v>
                </c:pt>
                <c:pt idx="58168">
                  <c:v>4.6234999999999928</c:v>
                </c:pt>
                <c:pt idx="58169">
                  <c:v>4.6254999999999882</c:v>
                </c:pt>
                <c:pt idx="58170">
                  <c:v>4.6274999999999977</c:v>
                </c:pt>
                <c:pt idx="58171">
                  <c:v>4.6294999999999931</c:v>
                </c:pt>
                <c:pt idx="58172">
                  <c:v>4.6314999999999884</c:v>
                </c:pt>
                <c:pt idx="58173">
                  <c:v>4.633499999999998</c:v>
                </c:pt>
                <c:pt idx="58174">
                  <c:v>4.6354999999999933</c:v>
                </c:pt>
                <c:pt idx="58175">
                  <c:v>4.6374999999999886</c:v>
                </c:pt>
                <c:pt idx="58176">
                  <c:v>4.6394999999999982</c:v>
                </c:pt>
                <c:pt idx="58177">
                  <c:v>4.6414999999999935</c:v>
                </c:pt>
                <c:pt idx="58178">
                  <c:v>4.6434999999999889</c:v>
                </c:pt>
                <c:pt idx="58179">
                  <c:v>4.6454999999999984</c:v>
                </c:pt>
                <c:pt idx="58180">
                  <c:v>4.6474999999999937</c:v>
                </c:pt>
                <c:pt idx="58181">
                  <c:v>4.6494999999999891</c:v>
                </c:pt>
                <c:pt idx="58182">
                  <c:v>4.6514999999999986</c:v>
                </c:pt>
                <c:pt idx="58183">
                  <c:v>4.653499999999994</c:v>
                </c:pt>
                <c:pt idx="58184">
                  <c:v>4.6554999999999893</c:v>
                </c:pt>
                <c:pt idx="58185">
                  <c:v>4.6574999999999989</c:v>
                </c:pt>
                <c:pt idx="58186">
                  <c:v>4.6594999999999942</c:v>
                </c:pt>
                <c:pt idx="58187">
                  <c:v>4.6614999999999895</c:v>
                </c:pt>
                <c:pt idx="58188">
                  <c:v>4.6634999999999991</c:v>
                </c:pt>
                <c:pt idx="58189">
                  <c:v>4.6654999999999944</c:v>
                </c:pt>
                <c:pt idx="58190">
                  <c:v>4.6674999999999898</c:v>
                </c:pt>
                <c:pt idx="58191">
                  <c:v>4.6694999999999993</c:v>
                </c:pt>
                <c:pt idx="58192">
                  <c:v>4.6714999999999947</c:v>
                </c:pt>
                <c:pt idx="58193">
                  <c:v>4.67349999999999</c:v>
                </c:pt>
                <c:pt idx="58194">
                  <c:v>4.6754999999999995</c:v>
                </c:pt>
                <c:pt idx="58195">
                  <c:v>4.6774999999999949</c:v>
                </c:pt>
                <c:pt idx="58196">
                  <c:v>4.6794999999999902</c:v>
                </c:pt>
                <c:pt idx="58197">
                  <c:v>4.6814999999999998</c:v>
                </c:pt>
                <c:pt idx="58198">
                  <c:v>4.6834999999999951</c:v>
                </c:pt>
                <c:pt idx="58199">
                  <c:v>4.6854999999999905</c:v>
                </c:pt>
                <c:pt idx="58200">
                  <c:v>4.6875</c:v>
                </c:pt>
                <c:pt idx="58201">
                  <c:v>4.6894999999999953</c:v>
                </c:pt>
                <c:pt idx="58202">
                  <c:v>4.6914999999999907</c:v>
                </c:pt>
                <c:pt idx="58203">
                  <c:v>4.6935000000000002</c:v>
                </c:pt>
                <c:pt idx="58204">
                  <c:v>4.6954999999999956</c:v>
                </c:pt>
                <c:pt idx="58205">
                  <c:v>4.6974999999999909</c:v>
                </c:pt>
                <c:pt idx="58206">
                  <c:v>4.6995000000000005</c:v>
                </c:pt>
                <c:pt idx="58207">
                  <c:v>4.7014999999999958</c:v>
                </c:pt>
                <c:pt idx="58208">
                  <c:v>4.7034999999999911</c:v>
                </c:pt>
                <c:pt idx="58209">
                  <c:v>4.7055000000000007</c:v>
                </c:pt>
                <c:pt idx="58210">
                  <c:v>4.707499999999996</c:v>
                </c:pt>
                <c:pt idx="58211">
                  <c:v>4.7094999999999914</c:v>
                </c:pt>
                <c:pt idx="58212">
                  <c:v>4.7115000000000009</c:v>
                </c:pt>
                <c:pt idx="58213">
                  <c:v>4.7134999999999962</c:v>
                </c:pt>
                <c:pt idx="58214">
                  <c:v>4.7154999999999916</c:v>
                </c:pt>
                <c:pt idx="58215">
                  <c:v>4.7175000000000011</c:v>
                </c:pt>
                <c:pt idx="58216">
                  <c:v>4.7194999999999965</c:v>
                </c:pt>
                <c:pt idx="58217">
                  <c:v>4.7214999999999918</c:v>
                </c:pt>
                <c:pt idx="58218">
                  <c:v>4.7235000000000014</c:v>
                </c:pt>
                <c:pt idx="58219">
                  <c:v>4.7254999999999967</c:v>
                </c:pt>
                <c:pt idx="58220">
                  <c:v>4.727499999999992</c:v>
                </c:pt>
                <c:pt idx="58221">
                  <c:v>4.7294999999999874</c:v>
                </c:pt>
                <c:pt idx="58222">
                  <c:v>4.7314999999999969</c:v>
                </c:pt>
                <c:pt idx="58223">
                  <c:v>4.7334999999999923</c:v>
                </c:pt>
                <c:pt idx="58224">
                  <c:v>4.7354999999999876</c:v>
                </c:pt>
                <c:pt idx="58225">
                  <c:v>4.7374999999999972</c:v>
                </c:pt>
                <c:pt idx="58226">
                  <c:v>4.7394999999999925</c:v>
                </c:pt>
                <c:pt idx="58227">
                  <c:v>4.7414999999999878</c:v>
                </c:pt>
                <c:pt idx="58228">
                  <c:v>4.7434999999999974</c:v>
                </c:pt>
                <c:pt idx="58229">
                  <c:v>4.7454999999999927</c:v>
                </c:pt>
                <c:pt idx="58230">
                  <c:v>4.7474999999999881</c:v>
                </c:pt>
                <c:pt idx="58231">
                  <c:v>4.7494999999999976</c:v>
                </c:pt>
              </c:numCache>
            </c:numRef>
          </c:xVal>
          <c:yVal>
            <c:numRef>
              <c:f>traffic!$AD$8:$AD$58239</c:f>
              <c:numCache>
                <c:formatCode>General</c:formatCode>
                <c:ptCount val="5823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9.9999999999999991E-308</c:v>
                </c:pt>
                <c:pt idx="360" formatCode="0.00E+00">
                  <c:v>-3.0999999999999998E-307</c:v>
                </c:pt>
                <c:pt idx="361" formatCode="0.00E+00">
                  <c:v>-2.6E-307</c:v>
                </c:pt>
                <c:pt idx="362" formatCode="0.00E+00">
                  <c:v>1.6000000000000001E-307</c:v>
                </c:pt>
                <c:pt idx="363" formatCode="0.00E+00">
                  <c:v>8.4000000000000004E-307</c:v>
                </c:pt>
                <c:pt idx="364" formatCode="0.00E+00">
                  <c:v>7.3999999999999999E-307</c:v>
                </c:pt>
                <c:pt idx="365" formatCode="0.00E+00">
                  <c:v>-9.5E-307</c:v>
                </c:pt>
                <c:pt idx="366" formatCode="0.00E+00">
                  <c:v>-3.5899999999999997E-306</c:v>
                </c:pt>
                <c:pt idx="367" formatCode="0.00E+00">
                  <c:v>-4.05E-306</c:v>
                </c:pt>
                <c:pt idx="368" formatCode="0.00E+00">
                  <c:v>1.2600000000000001E-306</c:v>
                </c:pt>
                <c:pt idx="369" formatCode="0.00E+00">
                  <c:v>1.1E-305</c:v>
                </c:pt>
                <c:pt idx="370" formatCode="0.00E+00">
                  <c:v>1.4649999999999999E-305</c:v>
                </c:pt>
                <c:pt idx="371" formatCode="0.00E+00">
                  <c:v>-1.6400000000000001E-306</c:v>
                </c:pt>
                <c:pt idx="372" formatCode="0.00E+00">
                  <c:v>-3.6119999999999998E-305</c:v>
                </c:pt>
                <c:pt idx="373" formatCode="0.00E+00">
                  <c:v>-5.0969999999999999E-305</c:v>
                </c:pt>
                <c:pt idx="374" formatCode="0.00E+00">
                  <c:v>1.1490000000000001E-305</c:v>
                </c:pt>
                <c:pt idx="375" formatCode="0.00E+00">
                  <c:v>1.5640000000000001E-304</c:v>
                </c:pt>
                <c:pt idx="376" formatCode="0.00E+00">
                  <c:v>2.5412E-304</c:v>
                </c:pt>
                <c:pt idx="377" formatCode="0.00E+00">
                  <c:v>8.0589999999999999E-305</c:v>
                </c:pt>
                <c:pt idx="378" formatCode="0.00E+00">
                  <c:v>-4.2853000000000001E-304</c:v>
                </c:pt>
                <c:pt idx="379" formatCode="0.00E+00">
                  <c:v>-8.7651000000000006E-304</c:v>
                </c:pt>
                <c:pt idx="380" formatCode="0.00E+00">
                  <c:v>-5.0502000000000003E-304</c:v>
                </c:pt>
                <c:pt idx="381" formatCode="0.00E+00">
                  <c:v>1.0295499999999999E-303</c:v>
                </c:pt>
                <c:pt idx="382" formatCode="0.00E+00">
                  <c:v>2.60772E-303</c:v>
                </c:pt>
                <c:pt idx="383" formatCode="0.00E+00">
                  <c:v>1.6722700000000001E-303</c:v>
                </c:pt>
                <c:pt idx="384" formatCode="0.00E+00">
                  <c:v>-3.4620800000000002E-303</c:v>
                </c:pt>
                <c:pt idx="385" formatCode="0.00E+00">
                  <c:v>-9.3674599999999999E-303</c:v>
                </c:pt>
                <c:pt idx="386" formatCode="0.00E+00">
                  <c:v>-6.1624099999999994E-303</c:v>
                </c:pt>
                <c:pt idx="387" formatCode="0.00E+00">
                  <c:v>1.4128400000000001E-302</c:v>
                </c:pt>
                <c:pt idx="388" formatCode="0.00E+00">
                  <c:v>4.1040899999999997E-302</c:v>
                </c:pt>
                <c:pt idx="389" formatCode="0.00E+00">
                  <c:v>3.7655699999999999E-302</c:v>
                </c:pt>
                <c:pt idx="390" formatCode="0.00E+00">
                  <c:v>-3.2013600000000001E-302</c:v>
                </c:pt>
                <c:pt idx="391" formatCode="0.00E+00">
                  <c:v>-1.40441E-301</c:v>
                </c:pt>
                <c:pt idx="392" formatCode="0.00E+00">
                  <c:v>-1.58821E-301</c:v>
                </c:pt>
                <c:pt idx="393" formatCode="0.00E+00">
                  <c:v>6.1603099999999995E-302</c:v>
                </c:pt>
                <c:pt idx="394" formatCode="0.00E+00">
                  <c:v>4.6235499999999998E-301</c:v>
                </c:pt>
                <c:pt idx="395" formatCode="0.00E+00">
                  <c:v>6.0233100000000002E-301</c:v>
                </c:pt>
                <c:pt idx="396" formatCode="0.00E+00">
                  <c:v>-9.0703699999999996E-302</c:v>
                </c:pt>
                <c:pt idx="397" formatCode="0.00E+00">
                  <c:v>-1.5399700000000002E-300</c:v>
                </c:pt>
                <c:pt idx="398" formatCode="0.00E+00">
                  <c:v>-2.3413E-300</c:v>
                </c:pt>
                <c:pt idx="399" formatCode="0.00E+00">
                  <c:v>-4.4037700000000004E-301</c:v>
                </c:pt>
                <c:pt idx="400" formatCode="0.00E+00">
                  <c:v>4.34987E-300</c:v>
                </c:pt>
                <c:pt idx="401" formatCode="0.00E+00">
                  <c:v>7.5692800000000004E-300</c:v>
                </c:pt>
                <c:pt idx="402" formatCode="0.00E+00">
                  <c:v>1.22076E-300</c:v>
                </c:pt>
                <c:pt idx="403" formatCode="0.00E+00">
                  <c:v>-1.7345700000000001E-299</c:v>
                </c:pt>
                <c:pt idx="404" formatCode="0.00E+00">
                  <c:v>-3.3551899999999998E-299</c:v>
                </c:pt>
                <c:pt idx="405" formatCode="0.00E+00">
                  <c:v>-1.81579E-299</c:v>
                </c:pt>
                <c:pt idx="406" formatCode="0.00E+00">
                  <c:v>4.2882600000000001E-299</c:v>
                </c:pt>
                <c:pt idx="407" formatCode="0.00E+00">
                  <c:v>1.04387E-298</c:v>
                </c:pt>
                <c:pt idx="408" formatCode="0.00E+00">
                  <c:v>5.7661400000000004E-299</c:v>
                </c:pt>
                <c:pt idx="409" formatCode="0.00E+00">
                  <c:v>-1.6968E-298</c:v>
                </c:pt>
                <c:pt idx="410" formatCode="0.00E+00">
                  <c:v>-4.4206300000000003E-298</c:v>
                </c:pt>
                <c:pt idx="411" formatCode="0.00E+00">
                  <c:v>-3.8463800000000001E-298</c:v>
                </c:pt>
                <c:pt idx="412" formatCode="0.00E+00">
                  <c:v>2.9880500000000002E-298</c:v>
                </c:pt>
                <c:pt idx="413" formatCode="0.00E+00">
                  <c:v>1.23052E-297</c:v>
                </c:pt>
                <c:pt idx="414" formatCode="0.00E+00">
                  <c:v>1.07997E-297</c:v>
                </c:pt>
                <c:pt idx="415" formatCode="0.00E+00">
                  <c:v>-1.45135E-297</c:v>
                </c:pt>
                <c:pt idx="416" formatCode="0.00E+00">
                  <c:v>-5.3686800000000001E-297</c:v>
                </c:pt>
                <c:pt idx="417" formatCode="0.00E+00">
                  <c:v>-6.0597100000000002E-297</c:v>
                </c:pt>
                <c:pt idx="418" formatCode="0.00E+00">
                  <c:v>1.67829E-297</c:v>
                </c:pt>
                <c:pt idx="419" formatCode="0.00E+00">
                  <c:v>1.5636900000000001E-296</c:v>
                </c:pt>
                <c:pt idx="420" formatCode="0.00E+00">
                  <c:v>1.9770399999999999E-296</c:v>
                </c:pt>
                <c:pt idx="421" formatCode="0.00E+00">
                  <c:v>-6.5986099999999996E-297</c:v>
                </c:pt>
                <c:pt idx="422" formatCode="0.00E+00">
                  <c:v>-6.0358000000000002E-296</c:v>
                </c:pt>
                <c:pt idx="423" formatCode="0.00E+00">
                  <c:v>-9.0301499999999997E-296</c:v>
                </c:pt>
                <c:pt idx="424" formatCode="0.00E+00">
                  <c:v>-2.10223E-296</c:v>
                </c:pt>
                <c:pt idx="425" formatCode="0.00E+00">
                  <c:v>1.5475800000000001E-295</c:v>
                </c:pt>
                <c:pt idx="426" formatCode="0.00E+00">
                  <c:v>2.7078499999999999E-295</c:v>
                </c:pt>
                <c:pt idx="427" formatCode="0.00E+00">
                  <c:v>4.0976899999999998E-296</c:v>
                </c:pt>
                <c:pt idx="428" formatCode="0.00E+00">
                  <c:v>-6.1727999999999997E-295</c:v>
                </c:pt>
                <c:pt idx="429" formatCode="0.00E+00">
                  <c:v>-1.17236E-294</c:v>
                </c:pt>
                <c:pt idx="430" formatCode="0.00E+00">
                  <c:v>-5.4295500000000001E-295</c:v>
                </c:pt>
                <c:pt idx="431" formatCode="0.00E+00">
                  <c:v>1.8158800000000002E-294</c:v>
                </c:pt>
                <c:pt idx="432" formatCode="0.00E+00">
                  <c:v>4.15777E-294</c:v>
                </c:pt>
                <c:pt idx="433" formatCode="0.00E+00">
                  <c:v>2.2809300000000002E-294</c:v>
                </c:pt>
                <c:pt idx="434" formatCode="0.00E+00">
                  <c:v>-6.5422600000000001E-294</c:v>
                </c:pt>
                <c:pt idx="435" formatCode="0.00E+00">
                  <c:v>-1.69724E-293</c:v>
                </c:pt>
                <c:pt idx="436" formatCode="0.00E+00">
                  <c:v>-1.3907799999999999E-293</c:v>
                </c:pt>
                <c:pt idx="437" formatCode="0.00E+00">
                  <c:v>1.49871E-293</c:v>
                </c:pt>
                <c:pt idx="438" formatCode="0.00E+00">
                  <c:v>5.4954599999999997E-293</c:v>
                </c:pt>
                <c:pt idx="439" formatCode="0.00E+00">
                  <c:v>5.5942000000000002E-293</c:v>
                </c:pt>
                <c:pt idx="440" formatCode="0.00E+00">
                  <c:v>-2.7551200000000001E-293</c:v>
                </c:pt>
                <c:pt idx="441" formatCode="0.00E+00">
                  <c:v>-1.5909799999999999E-292</c:v>
                </c:pt>
                <c:pt idx="442" formatCode="0.00E+00">
                  <c:v>-1.7978300000000001E-292</c:v>
                </c:pt>
                <c:pt idx="443" formatCode="0.00E+00">
                  <c:v>8.3848299999999998E-293</c:v>
                </c:pt>
                <c:pt idx="444" formatCode="0.00E+00">
                  <c:v>5.5504100000000002E-292</c:v>
                </c:pt>
                <c:pt idx="445" formatCode="0.00E+00">
                  <c:v>7.0515699999999999E-292</c:v>
                </c:pt>
                <c:pt idx="446" formatCode="0.00E+00">
                  <c:v>-1.56011E-292</c:v>
                </c:pt>
                <c:pt idx="447" formatCode="0.00E+00">
                  <c:v>-1.9276199999999999E-291</c:v>
                </c:pt>
                <c:pt idx="448" formatCode="0.00E+00">
                  <c:v>-2.7191899999999998E-291</c:v>
                </c:pt>
                <c:pt idx="449" formatCode="0.00E+00">
                  <c:v>3.73696E-292</c:v>
                </c:pt>
                <c:pt idx="450" formatCode="0.00E+00">
                  <c:v>7.6322300000000006E-291</c:v>
                </c:pt>
                <c:pt idx="451" formatCode="0.00E+00">
                  <c:v>1.26637E-290</c:v>
                </c:pt>
                <c:pt idx="452" formatCode="0.00E+00">
                  <c:v>4.1770900000000001E-291</c:v>
                </c:pt>
                <c:pt idx="453" formatCode="0.00E+00">
                  <c:v>-2.1428500000000001E-290</c:v>
                </c:pt>
                <c:pt idx="454" formatCode="0.00E+00">
                  <c:v>-4.3797199999999999E-290</c:v>
                </c:pt>
                <c:pt idx="455" formatCode="0.00E+00">
                  <c:v>-2.27952E-290</c:v>
                </c:pt>
                <c:pt idx="456" formatCode="0.00E+00">
                  <c:v>6.0440100000000003E-290</c:v>
                </c:pt>
                <c:pt idx="457" formatCode="0.00E+00">
                  <c:v>1.4405800000000001E-289</c:v>
                </c:pt>
                <c:pt idx="458" formatCode="0.00E+00">
                  <c:v>8.2810799999999996E-290</c:v>
                </c:pt>
                <c:pt idx="459" formatCode="0.00E+00">
                  <c:v>-2.16389E-289</c:v>
                </c:pt>
                <c:pt idx="460" formatCode="0.00E+00">
                  <c:v>-5.6956500000000004E-289</c:v>
                </c:pt>
                <c:pt idx="461" formatCode="0.00E+00">
                  <c:v>-4.5848099999999997E-289</c:v>
                </c:pt>
                <c:pt idx="462" formatCode="0.00E+00">
                  <c:v>5.4652099999999999E-289</c:v>
                </c:pt>
                <c:pt idx="463" formatCode="0.00E+00">
                  <c:v>1.89407E-288</c:v>
                </c:pt>
                <c:pt idx="464" formatCode="0.00E+00">
                  <c:v>1.58445E-288</c:v>
                </c:pt>
                <c:pt idx="465" formatCode="0.00E+00">
                  <c:v>-2.32853E-288</c:v>
                </c:pt>
                <c:pt idx="466" formatCode="0.00E+00">
                  <c:v>-8.3217400000000002E-288</c:v>
                </c:pt>
                <c:pt idx="467" formatCode="0.00E+00">
                  <c:v>-9.4757499999999994E-288</c:v>
                </c:pt>
                <c:pt idx="468" formatCode="0.00E+00">
                  <c:v>1.9310199999999999E-288</c:v>
                </c:pt>
                <c:pt idx="469" formatCode="0.00E+00">
                  <c:v>2.2591400000000001E-287</c:v>
                </c:pt>
                <c:pt idx="470" formatCode="0.00E+00">
                  <c:v>2.9333600000000002E-287</c:v>
                </c:pt>
                <c:pt idx="471" formatCode="0.00E+00">
                  <c:v>-6.8642300000000004E-288</c:v>
                </c:pt>
                <c:pt idx="472" formatCode="0.00E+00">
                  <c:v>-8.1287600000000001E-287</c:v>
                </c:pt>
                <c:pt idx="473" formatCode="0.00E+00">
                  <c:v>-1.2321200000000001E-286</c:v>
                </c:pt>
                <c:pt idx="474" formatCode="0.00E+00">
                  <c:v>-2.8750800000000003E-287</c:v>
                </c:pt>
                <c:pt idx="475" formatCode="0.00E+00">
                  <c:v>2.1249199999999999E-286</c:v>
                </c:pt>
                <c:pt idx="476" formatCode="0.00E+00">
                  <c:v>3.6571200000000001E-286</c:v>
                </c:pt>
                <c:pt idx="477" formatCode="0.00E+00">
                  <c:v>2.03265E-287</c:v>
                </c:pt>
                <c:pt idx="478" formatCode="0.00E+00">
                  <c:v>-9.44725E-286</c:v>
                </c:pt>
                <c:pt idx="479" formatCode="0.00E+00">
                  <c:v>-1.76219E-285</c:v>
                </c:pt>
                <c:pt idx="480" formatCode="0.00E+00">
                  <c:v>-8.9319599999999998E-286</c:v>
                </c:pt>
                <c:pt idx="481" formatCode="0.00E+00">
                  <c:v>2.4152499999999999E-285</c:v>
                </c:pt>
                <c:pt idx="482" formatCode="0.00E+00">
                  <c:v>5.7070699999999998E-285</c:v>
                </c:pt>
                <c:pt idx="483" formatCode="0.00E+00">
                  <c:v>3.21365E-285</c:v>
                </c:pt>
                <c:pt idx="484" formatCode="0.00E+00">
                  <c:v>-8.7195500000000004E-285</c:v>
                </c:pt>
                <c:pt idx="485" formatCode="0.00E+00">
                  <c:v>-2.28442E-284</c:v>
                </c:pt>
                <c:pt idx="486" formatCode="0.00E+00">
                  <c:v>-1.92135E-284</c:v>
                </c:pt>
                <c:pt idx="487" formatCode="0.00E+00">
                  <c:v>1.8473599999999999E-284</c:v>
                </c:pt>
                <c:pt idx="488" formatCode="0.00E+00">
                  <c:v>6.9612899999999994E-284</c:v>
                </c:pt>
                <c:pt idx="489" formatCode="0.00E+00">
                  <c:v>6.2085200000000001E-284</c:v>
                </c:pt>
                <c:pt idx="490" formatCode="0.00E+00">
                  <c:v>-7.0934299999999997E-284</c:v>
                </c:pt>
                <c:pt idx="491" formatCode="0.00E+00">
                  <c:v>-2.7601200000000002E-283</c:v>
                </c:pt>
                <c:pt idx="492" formatCode="0.00E+00">
                  <c:v>-3.1747100000000001E-283</c:v>
                </c:pt>
                <c:pt idx="493" formatCode="0.00E+00">
                  <c:v>7.5404200000000001E-284</c:v>
                </c:pt>
                <c:pt idx="494" formatCode="0.00E+00">
                  <c:v>7.9255100000000003E-283</c:v>
                </c:pt>
                <c:pt idx="495" formatCode="0.00E+00">
                  <c:v>9.9645499999999995E-283</c:v>
                </c:pt>
                <c:pt idx="496" formatCode="0.00E+00">
                  <c:v>-4.0272800000000001E-283</c:v>
                </c:pt>
                <c:pt idx="497" formatCode="0.00E+00">
                  <c:v>-3.2430200000000001E-282</c:v>
                </c:pt>
                <c:pt idx="498" formatCode="0.00E+00">
                  <c:v>-4.6656100000000003E-282</c:v>
                </c:pt>
                <c:pt idx="499" formatCode="0.00E+00">
                  <c:v>-3.45784E-283</c:v>
                </c:pt>
                <c:pt idx="500" formatCode="0.00E+00">
                  <c:v>1.0139199999999999E-281</c:v>
                </c:pt>
                <c:pt idx="501" formatCode="0.00E+00">
                  <c:v>1.7216399999999999E-281</c:v>
                </c:pt>
                <c:pt idx="502" formatCode="0.00E+00">
                  <c:v>4.3013500000000003E-282</c:v>
                </c:pt>
                <c:pt idx="503" formatCode="0.00E+00">
                  <c:v>-3.3421300000000002E-281</c:v>
                </c:pt>
                <c:pt idx="504" formatCode="0.00E+00">
                  <c:v>-6.6262200000000001E-281</c:v>
                </c:pt>
                <c:pt idx="505" formatCode="0.00E+00">
                  <c:v>-3.5213099999999998E-281</c:v>
                </c:pt>
                <c:pt idx="506" formatCode="0.00E+00">
                  <c:v>8.8586000000000005E-281</c:v>
                </c:pt>
                <c:pt idx="507" formatCode="0.00E+00">
                  <c:v>2.14841E-280</c:v>
                </c:pt>
                <c:pt idx="508" formatCode="0.00E+00">
                  <c:v>1.3150700000000001E-280</c:v>
                </c:pt>
                <c:pt idx="509" formatCode="0.00E+00">
                  <c:v>-3.01167E-280</c:v>
                </c:pt>
                <c:pt idx="510" formatCode="0.00E+00">
                  <c:v>-8.0305699999999997E-280</c:v>
                </c:pt>
                <c:pt idx="511" formatCode="0.00E+00">
                  <c:v>-5.8872899999999998E-280</c:v>
                </c:pt>
                <c:pt idx="512" formatCode="0.00E+00">
                  <c:v>9.5482300000000007E-280</c:v>
                </c:pt>
                <c:pt idx="513" formatCode="0.00E+00">
                  <c:v>3.01549E-279</c:v>
                </c:pt>
                <c:pt idx="514" formatCode="0.00E+00">
                  <c:v>2.8401599999999999E-279</c:v>
                </c:pt>
                <c:pt idx="515" formatCode="0.00E+00">
                  <c:v>-2.15857E-279</c:v>
                </c:pt>
                <c:pt idx="516" formatCode="0.00E+00">
                  <c:v>-9.9008999999999994E-279</c:v>
                </c:pt>
                <c:pt idx="517" formatCode="0.00E+00">
                  <c:v>-1.0698899999999999E-278</c:v>
                </c:pt>
                <c:pt idx="518" formatCode="0.00E+00">
                  <c:v>6.7670399999999997E-279</c:v>
                </c:pt>
                <c:pt idx="519" formatCode="0.00E+00">
                  <c:v>3.8090699999999999E-278</c:v>
                </c:pt>
                <c:pt idx="520" formatCode="0.00E+00">
                  <c:v>4.9767099999999998E-278</c:v>
                </c:pt>
                <c:pt idx="521" formatCode="0.00E+00">
                  <c:v>-2.2943899999999999E-279</c:v>
                </c:pt>
                <c:pt idx="522" formatCode="0.00E+00">
                  <c:v>-1.12636E-277</c:v>
                </c:pt>
                <c:pt idx="523" formatCode="0.00E+00">
                  <c:v>-1.69569E-277</c:v>
                </c:pt>
                <c:pt idx="524" formatCode="0.00E+00">
                  <c:v>-7.4095399999999998E-279</c:v>
                </c:pt>
                <c:pt idx="525" formatCode="0.00E+00">
                  <c:v>3.88582E-277</c:v>
                </c:pt>
                <c:pt idx="526" formatCode="0.00E+00">
                  <c:v>6.5158300000000003E-277</c:v>
                </c:pt>
                <c:pt idx="527" formatCode="0.00E+00">
                  <c:v>1.49223E-277</c:v>
                </c:pt>
                <c:pt idx="528" formatCode="0.00E+00">
                  <c:v>-1.3017899999999999E-276</c:v>
                </c:pt>
                <c:pt idx="529" formatCode="0.00E+00">
                  <c:v>-2.5379899999999998E-276</c:v>
                </c:pt>
                <c:pt idx="530" formatCode="0.00E+00">
                  <c:v>-1.2165300000000001E-276</c:v>
                </c:pt>
                <c:pt idx="531" formatCode="0.00E+00">
                  <c:v>3.7860599999999998E-276</c:v>
                </c:pt>
                <c:pt idx="532" formatCode="0.00E+00">
                  <c:v>8.9864499999999994E-276</c:v>
                </c:pt>
                <c:pt idx="533" formatCode="0.00E+00">
                  <c:v>6.31214E-276</c:v>
                </c:pt>
                <c:pt idx="534" formatCode="0.00E+00">
                  <c:v>-9.5115499999999995E-276</c:v>
                </c:pt>
                <c:pt idx="535" formatCode="0.00E+00">
                  <c:v>-2.7753400000000002E-275</c:v>
                </c:pt>
                <c:pt idx="536" formatCode="0.00E+00">
                  <c:v>-1.7288499999999999E-275</c:v>
                </c:pt>
                <c:pt idx="537" formatCode="0.00E+00">
                  <c:v>4.7205899999999997E-275</c:v>
                </c:pt>
                <c:pt idx="538" formatCode="0.00E+00">
                  <c:v>1.34016E-274</c:v>
                </c:pt>
                <c:pt idx="539" formatCode="0.00E+00">
                  <c:v>1.36264E-274</c:v>
                </c:pt>
                <c:pt idx="540" formatCode="0.00E+00">
                  <c:v>-4.8474000000000001E-275</c:v>
                </c:pt>
                <c:pt idx="541" formatCode="0.00E+00">
                  <c:v>-3.43067E-274</c:v>
                </c:pt>
                <c:pt idx="542" formatCode="0.00E+00">
                  <c:v>-3.9921499999999999E-274</c:v>
                </c:pt>
                <c:pt idx="543" formatCode="0.00E+00">
                  <c:v>1.6377400000000001E-274</c:v>
                </c:pt>
                <c:pt idx="544" formatCode="0.00E+00">
                  <c:v>1.1770699999999999E-273</c:v>
                </c:pt>
                <c:pt idx="545" formatCode="0.00E+00">
                  <c:v>1.4196599999999999E-273</c:v>
                </c:pt>
                <c:pt idx="546" formatCode="0.00E+00">
                  <c:v>-7.2062400000000001E-274</c:v>
                </c:pt>
                <c:pt idx="547" formatCode="0.00E+00">
                  <c:v>-5.0038399999999997E-273</c:v>
                </c:pt>
                <c:pt idx="548" formatCode="0.00E+00">
                  <c:v>-7.2073199999999999E-273</c:v>
                </c:pt>
                <c:pt idx="549" formatCode="0.00E+00">
                  <c:v>-1.0760700000000001E-273</c:v>
                </c:pt>
                <c:pt idx="550" formatCode="0.00E+00">
                  <c:v>1.3903E-272</c:v>
                </c:pt>
                <c:pt idx="551" formatCode="0.00E+00">
                  <c:v>2.4602600000000002E-272</c:v>
                </c:pt>
                <c:pt idx="552" formatCode="0.00E+00">
                  <c:v>8.5214700000000002E-273</c:v>
                </c:pt>
                <c:pt idx="553" formatCode="0.00E+00">
                  <c:v>-4.1444200000000003E-272</c:v>
                </c:pt>
                <c:pt idx="554" formatCode="0.00E+00">
                  <c:v>-8.24868E-272</c:v>
                </c:pt>
                <c:pt idx="555" formatCode="0.00E+00">
                  <c:v>-2.8027900000000001E-272</c:v>
                </c:pt>
                <c:pt idx="556" formatCode="0.00E+00">
                  <c:v>1.6313099999999999E-271</c:v>
                </c:pt>
                <c:pt idx="557" formatCode="0.00E+00">
                  <c:v>3.5859300000000001E-271</c:v>
                </c:pt>
                <c:pt idx="558" formatCode="0.00E+00">
                  <c:v>2.5986699999999998E-271</c:v>
                </c:pt>
                <c:pt idx="559" formatCode="0.00E+00">
                  <c:v>-3.15845E-271</c:v>
                </c:pt>
                <c:pt idx="560" formatCode="0.00E+00">
                  <c:v>-9.8490599999999998E-271</c:v>
                </c:pt>
                <c:pt idx="561" formatCode="0.00E+00">
                  <c:v>-6.6834099999999999E-271</c:v>
                </c:pt>
                <c:pt idx="562" formatCode="0.00E+00">
                  <c:v>1.5056400000000001E-270</c:v>
                </c:pt>
                <c:pt idx="563" formatCode="0.00E+00">
                  <c:v>4.4392600000000003E-270</c:v>
                </c:pt>
                <c:pt idx="564" formatCode="0.00E+00">
                  <c:v>4.3374899999999997E-270</c:v>
                </c:pt>
                <c:pt idx="565" formatCode="0.00E+00">
                  <c:v>-2.4535700000000001E-270</c:v>
                </c:pt>
                <c:pt idx="566" formatCode="0.00E+00">
                  <c:v>-1.3106600000000001E-269</c:v>
                </c:pt>
                <c:pt idx="567" formatCode="0.00E+00">
                  <c:v>-1.44697E-269</c:v>
                </c:pt>
                <c:pt idx="568" formatCode="0.00E+00">
                  <c:v>8.5842600000000006E-270</c:v>
                </c:pt>
                <c:pt idx="569" formatCode="0.00E+00">
                  <c:v>5.0093500000000003E-269</c:v>
                </c:pt>
                <c:pt idx="570" formatCode="0.00E+00">
                  <c:v>6.6884499999999999E-269</c:v>
                </c:pt>
                <c:pt idx="571" formatCode="0.00E+00">
                  <c:v>4.4182799999999996E-270</c:v>
                </c:pt>
                <c:pt idx="572" formatCode="0.00E+00">
                  <c:v>-1.2963099999999999E-268</c:v>
                </c:pt>
                <c:pt idx="573" formatCode="0.00E+00">
                  <c:v>-1.91184E-268</c:v>
                </c:pt>
                <c:pt idx="574" formatCode="0.00E+00">
                  <c:v>4.5961199999999998E-269</c:v>
                </c:pt>
                <c:pt idx="575" formatCode="0.00E+00">
                  <c:v>6.0923100000000004E-268</c:v>
                </c:pt>
                <c:pt idx="576" formatCode="0.00E+00">
                  <c:v>1.0108700000000001E-267</c:v>
                </c:pt>
                <c:pt idx="577" formatCode="0.00E+00">
                  <c:v>4.1338999999999999E-268</c:v>
                </c:pt>
                <c:pt idx="578" formatCode="0.00E+00">
                  <c:v>-1.4309599999999999E-267</c:v>
                </c:pt>
                <c:pt idx="579" formatCode="0.00E+00">
                  <c:v>-2.9545999999999998E-267</c:v>
                </c:pt>
                <c:pt idx="580" formatCode="0.00E+00">
                  <c:v>-1.00649E-267</c:v>
                </c:pt>
                <c:pt idx="581" formatCode="0.00E+00">
                  <c:v>5.8888000000000003E-267</c:v>
                </c:pt>
                <c:pt idx="582" formatCode="0.00E+00">
                  <c:v>1.2901599999999999E-266</c:v>
                </c:pt>
                <c:pt idx="583" formatCode="0.00E+00">
                  <c:v>8.8002900000000004E-267</c:v>
                </c:pt>
                <c:pt idx="584" formatCode="0.00E+00">
                  <c:v>-1.39589E-266</c:v>
                </c:pt>
                <c:pt idx="585" formatCode="0.00E+00">
                  <c:v>-4.0673499999999997E-266</c:v>
                </c:pt>
                <c:pt idx="586" formatCode="0.00E+00">
                  <c:v>-2.9922400000000001E-266</c:v>
                </c:pt>
                <c:pt idx="587" formatCode="0.00E+00">
                  <c:v>5.1060700000000003E-266</c:v>
                </c:pt>
                <c:pt idx="588" formatCode="0.00E+00">
                  <c:v>1.6033199999999999E-265</c:v>
                </c:pt>
                <c:pt idx="589" formatCode="0.00E+00">
                  <c:v>1.5181499999999999E-265</c:v>
                </c:pt>
                <c:pt idx="590" formatCode="0.00E+00">
                  <c:v>-1.1615499999999999E-265</c:v>
                </c:pt>
                <c:pt idx="591" formatCode="0.00E+00">
                  <c:v>-5.3503300000000005E-265</c:v>
                </c:pt>
                <c:pt idx="592" formatCode="0.00E+00">
                  <c:v>-5.9235300000000002E-265</c:v>
                </c:pt>
                <c:pt idx="593" formatCode="0.00E+00">
                  <c:v>2.9526800000000001E-265</c:v>
                </c:pt>
                <c:pt idx="594" formatCode="0.00E+00">
                  <c:v>1.8838600000000001E-264</c:v>
                </c:pt>
                <c:pt idx="595" formatCode="0.00E+00">
                  <c:v>2.3852700000000001E-264</c:v>
                </c:pt>
                <c:pt idx="596" formatCode="0.00E+00">
                  <c:v>-5.1704599999999996E-265</c:v>
                </c:pt>
                <c:pt idx="597" formatCode="0.00E+00">
                  <c:v>-6.4828800000000004E-264</c:v>
                </c:pt>
                <c:pt idx="598" formatCode="0.00E+00">
                  <c:v>-9.5261700000000006E-264</c:v>
                </c:pt>
                <c:pt idx="599" formatCode="0.00E+00">
                  <c:v>-6.3938499999999999E-265</c:v>
                </c:pt>
                <c:pt idx="600" formatCode="0.00E+00">
                  <c:v>2.1049600000000001E-263</c:v>
                </c:pt>
                <c:pt idx="601" formatCode="0.00E+00">
                  <c:v>3.6088300000000003E-263</c:v>
                </c:pt>
                <c:pt idx="602" formatCode="0.00E+00">
                  <c:v>1.0399000000000001E-263</c:v>
                </c:pt>
                <c:pt idx="603" formatCode="0.00E+00">
                  <c:v>-6.6776699999999999E-263</c:v>
                </c:pt>
                <c:pt idx="604" formatCode="0.00E+00">
                  <c:v>-1.3301599999999999E-262</c:v>
                </c:pt>
                <c:pt idx="605" formatCode="0.00E+00">
                  <c:v>-6.6344799999999995E-263</c:v>
                </c:pt>
                <c:pt idx="606" formatCode="0.00E+00">
                  <c:v>1.8969600000000001E-262</c:v>
                </c:pt>
                <c:pt idx="607" formatCode="0.00E+00">
                  <c:v>4.4337699999999998E-262</c:v>
                </c:pt>
                <c:pt idx="608" formatCode="0.00E+00">
                  <c:v>2.5667999999999999E-262</c:v>
                </c:pt>
                <c:pt idx="609" formatCode="0.00E+00">
                  <c:v>-6.39502E-262</c:v>
                </c:pt>
                <c:pt idx="610" formatCode="0.00E+00">
                  <c:v>-1.6774200000000001E-261</c:v>
                </c:pt>
                <c:pt idx="611" formatCode="0.00E+00">
                  <c:v>-1.279E-261</c:v>
                </c:pt>
                <c:pt idx="612" formatCode="0.00E+00">
                  <c:v>1.82147E-261</c:v>
                </c:pt>
                <c:pt idx="613" formatCode="0.00E+00">
                  <c:v>6.0221899999999998E-261</c:v>
                </c:pt>
                <c:pt idx="614" formatCode="0.00E+00">
                  <c:v>5.7026299999999996E-261</c:v>
                </c:pt>
                <c:pt idx="615" formatCode="0.00E+00">
                  <c:v>-4.6658500000000002E-261</c:v>
                </c:pt>
                <c:pt idx="616" formatCode="0.00E+00">
                  <c:v>-2.0992699999999998E-260</c:v>
                </c:pt>
                <c:pt idx="617" formatCode="0.00E+00">
                  <c:v>-2.4393800000000001E-260</c:v>
                </c:pt>
                <c:pt idx="618" formatCode="0.00E+00">
                  <c:v>6.1570099999999996E-261</c:v>
                </c:pt>
                <c:pt idx="619" formatCode="0.00E+00">
                  <c:v>6.1857300000000004E-260</c:v>
                </c:pt>
                <c:pt idx="620" formatCode="0.00E+00">
                  <c:v>7.9786700000000004E-260</c:v>
                </c:pt>
                <c:pt idx="621" formatCode="0.00E+00">
                  <c:v>-2.0938099999999998E-260</c:v>
                </c:pt>
                <c:pt idx="622" formatCode="0.00E+00">
                  <c:v>-2.2828799999999999E-259</c:v>
                </c:pt>
                <c:pt idx="623" formatCode="0.00E+00">
                  <c:v>-3.3124600000000001E-259</c:v>
                </c:pt>
                <c:pt idx="624" formatCode="0.00E+00">
                  <c:v>-1.84323E-260</c:v>
                </c:pt>
                <c:pt idx="625" formatCode="0.00E+00">
                  <c:v>7.3405099999999998E-259</c:v>
                </c:pt>
                <c:pt idx="626" formatCode="0.00E+00">
                  <c:v>1.2437999999999999E-258</c:v>
                </c:pt>
                <c:pt idx="627" formatCode="0.00E+00">
                  <c:v>3.2425100000000001E-259</c:v>
                </c:pt>
                <c:pt idx="628" formatCode="0.00E+00">
                  <c:v>-2.3827100000000001E-258</c:v>
                </c:pt>
                <c:pt idx="629" formatCode="0.00E+00">
                  <c:v>-4.7055399999999998E-258</c:v>
                </c:pt>
                <c:pt idx="630" formatCode="0.00E+00">
                  <c:v>-2.29267E-258</c:v>
                </c:pt>
                <c:pt idx="631" formatCode="0.00E+00">
                  <c:v>6.96443E-258</c:v>
                </c:pt>
                <c:pt idx="632" formatCode="0.00E+00">
                  <c:v>1.6462E-257</c:v>
                </c:pt>
                <c:pt idx="633" formatCode="0.00E+00">
                  <c:v>1.05456E-257</c:v>
                </c:pt>
                <c:pt idx="634" formatCode="0.00E+00">
                  <c:v>-2.1197599999999999E-257</c:v>
                </c:pt>
                <c:pt idx="635" formatCode="0.00E+00">
                  <c:v>-5.9099900000000001E-257</c:v>
                </c:pt>
                <c:pt idx="636" formatCode="0.00E+00">
                  <c:v>-4.8649000000000004E-257</c:v>
                </c:pt>
                <c:pt idx="637" formatCode="0.00E+00">
                  <c:v>5.3223800000000004E-257</c:v>
                </c:pt>
                <c:pt idx="638" formatCode="0.00E+00">
                  <c:v>1.91066E-256</c:v>
                </c:pt>
                <c:pt idx="639" formatCode="0.00E+00">
                  <c:v>1.7216599999999999E-256</c:v>
                </c:pt>
                <c:pt idx="640" formatCode="0.00E+00">
                  <c:v>-1.9136000000000001E-256</c:v>
                </c:pt>
                <c:pt idx="641" formatCode="0.00E+00">
                  <c:v>-7.5085199999999996E-256</c:v>
                </c:pt>
                <c:pt idx="642" formatCode="0.00E+00">
                  <c:v>-8.1129500000000005E-256</c:v>
                </c:pt>
                <c:pt idx="643" formatCode="0.00E+00">
                  <c:v>4.0559E-256</c:v>
                </c:pt>
                <c:pt idx="644" formatCode="0.00E+00">
                  <c:v>2.5585800000000002E-255</c:v>
                </c:pt>
                <c:pt idx="645" formatCode="0.00E+00">
                  <c:v>3.3287700000000002E-255</c:v>
                </c:pt>
                <c:pt idx="646" formatCode="0.00E+00">
                  <c:v>-1.8181899999999999E-256</c:v>
                </c:pt>
                <c:pt idx="647" formatCode="0.00E+00">
                  <c:v>-7.4637900000000002E-255</c:v>
                </c:pt>
                <c:pt idx="648" formatCode="0.00E+00">
                  <c:v>-1.06721E-254</c:v>
                </c:pt>
                <c:pt idx="649" formatCode="0.00E+00">
                  <c:v>1.9169800000000001E-255</c:v>
                </c:pt>
                <c:pt idx="650" formatCode="0.00E+00">
                  <c:v>3.1217799999999999E-254</c:v>
                </c:pt>
                <c:pt idx="651" formatCode="0.00E+00">
                  <c:v>5.1646200000000003E-254</c:v>
                </c:pt>
                <c:pt idx="652" formatCode="0.00E+00">
                  <c:v>1.8946299999999999E-254</c:v>
                </c:pt>
                <c:pt idx="653" formatCode="0.00E+00">
                  <c:v>-8.0513400000000003E-254</c:v>
                </c:pt>
                <c:pt idx="654" formatCode="0.00E+00">
                  <c:v>-1.6337700000000001E-253</c:v>
                </c:pt>
                <c:pt idx="655" formatCode="0.00E+00">
                  <c:v>-6.4352600000000001E-254</c:v>
                </c:pt>
                <c:pt idx="656" formatCode="0.00E+00">
                  <c:v>2.9275000000000003E-253</c:v>
                </c:pt>
                <c:pt idx="657" formatCode="0.00E+00">
                  <c:v>6.49642E-253</c:v>
                </c:pt>
                <c:pt idx="658" formatCode="0.00E+00">
                  <c:v>4.1428999999999999E-253</c:v>
                </c:pt>
                <c:pt idx="659" formatCode="0.00E+00">
                  <c:v>-7.9142499999999995E-253</c:v>
                </c:pt>
                <c:pt idx="660" formatCode="0.00E+00">
                  <c:v>-2.2086899999999998E-252</c:v>
                </c:pt>
                <c:pt idx="661" formatCode="0.00E+00">
                  <c:v>-1.73906E-252</c:v>
                </c:pt>
                <c:pt idx="662" formatCode="0.00E+00">
                  <c:v>2.3150800000000001E-252</c:v>
                </c:pt>
                <c:pt idx="663" formatCode="0.00E+00">
                  <c:v>7.80644E-252</c:v>
                </c:pt>
                <c:pt idx="664" formatCode="0.00E+00">
                  <c:v>7.2937199999999998E-252</c:v>
                </c:pt>
                <c:pt idx="665" formatCode="0.00E+00">
                  <c:v>-6.3748099999999997E-252</c:v>
                </c:pt>
                <c:pt idx="666" formatCode="0.00E+00">
                  <c:v>-2.7653400000000001E-251</c:v>
                </c:pt>
                <c:pt idx="667" formatCode="0.00E+00">
                  <c:v>-3.1602700000000001E-251</c:v>
                </c:pt>
                <c:pt idx="668" formatCode="0.00E+00">
                  <c:v>9.1375200000000002E-252</c:v>
                </c:pt>
                <c:pt idx="669" formatCode="0.00E+00">
                  <c:v>8.2444000000000003E-251</c:v>
                </c:pt>
                <c:pt idx="670" formatCode="0.00E+00">
                  <c:v>1.01838E-250</c:v>
                </c:pt>
                <c:pt idx="671" formatCode="0.00E+00">
                  <c:v>-4.7012899999999997E-251</c:v>
                </c:pt>
                <c:pt idx="672" formatCode="0.00E+00">
                  <c:v>-3.4767600000000001E-250</c:v>
                </c:pt>
                <c:pt idx="673" formatCode="0.00E+00">
                  <c:v>-5.0084399999999998E-250</c:v>
                </c:pt>
                <c:pt idx="674" formatCode="0.00E+00">
                  <c:v>-6.5118700000000002E-251</c:v>
                </c:pt>
                <c:pt idx="675" formatCode="0.00E+00">
                  <c:v>9.9397999999999995E-250</c:v>
                </c:pt>
                <c:pt idx="676" formatCode="0.00E+00">
                  <c:v>1.7099899999999999E-249</c:v>
                </c:pt>
                <c:pt idx="677" formatCode="0.00E+00">
                  <c:v>4.0912300000000001E-250</c:v>
                </c:pt>
                <c:pt idx="678" formatCode="0.00E+00">
                  <c:v>-3.4101000000000001E-249</c:v>
                </c:pt>
                <c:pt idx="679" formatCode="0.00E+00">
                  <c:v>-6.6793999999999998E-249</c:v>
                </c:pt>
                <c:pt idx="680" formatCode="0.00E+00">
                  <c:v>-3.2357699999999999E-249</c:v>
                </c:pt>
                <c:pt idx="681" formatCode="0.00E+00">
                  <c:v>9.8962299999999994E-249</c:v>
                </c:pt>
                <c:pt idx="682" formatCode="0.00E+00">
                  <c:v>2.3375100000000001E-248</c:v>
                </c:pt>
                <c:pt idx="683" formatCode="0.00E+00">
                  <c:v>1.5421499999999999E-248</c:v>
                </c:pt>
                <c:pt idx="684" formatCode="0.00E+00">
                  <c:v>-2.8293499999999999E-248</c:v>
                </c:pt>
                <c:pt idx="685" formatCode="0.00E+00">
                  <c:v>-7.9603000000000007E-248</c:v>
                </c:pt>
                <c:pt idx="686" formatCode="0.00E+00">
                  <c:v>-5.9203399999999999E-248</c:v>
                </c:pt>
                <c:pt idx="687" formatCode="0.00E+00">
                  <c:v>9.6382000000000003E-248</c:v>
                </c:pt>
                <c:pt idx="688" formatCode="0.00E+00">
                  <c:v>3.0458999999999997E-247</c:v>
                </c:pt>
                <c:pt idx="689" formatCode="0.00E+00">
                  <c:v>2.7529499999999999E-247</c:v>
                </c:pt>
                <c:pt idx="690" formatCode="0.00E+00">
                  <c:v>-2.6536499999999999E-247</c:v>
                </c:pt>
                <c:pt idx="691" formatCode="0.00E+00">
                  <c:v>-1.0912699999999999E-246</c:v>
                </c:pt>
                <c:pt idx="692" formatCode="0.00E+00">
                  <c:v>-1.20423E-246</c:v>
                </c:pt>
                <c:pt idx="693" formatCode="0.00E+00">
                  <c:v>4.93744E-247</c:v>
                </c:pt>
                <c:pt idx="694" formatCode="0.00E+00">
                  <c:v>3.5144800000000001E-246</c:v>
                </c:pt>
                <c:pt idx="695" formatCode="0.00E+00">
                  <c:v>4.4680999999999998E-246</c:v>
                </c:pt>
                <c:pt idx="696" formatCode="0.00E+00">
                  <c:v>-1.1886499999999999E-246</c:v>
                </c:pt>
                <c:pt idx="697" formatCode="0.00E+00">
                  <c:v>-1.2946500000000001E-245</c:v>
                </c:pt>
                <c:pt idx="698" formatCode="0.00E+00">
                  <c:v>-1.94158E-245</c:v>
                </c:pt>
                <c:pt idx="699" formatCode="0.00E+00">
                  <c:v>-3.33869E-246</c:v>
                </c:pt>
                <c:pt idx="700" formatCode="0.00E+00">
                  <c:v>3.7238200000000002E-245</c:v>
                </c:pt>
                <c:pt idx="701" formatCode="0.00E+00">
                  <c:v>6.56165E-245</c:v>
                </c:pt>
                <c:pt idx="702" formatCode="0.00E+00">
                  <c:v>1.7195500000000001E-245</c:v>
                </c:pt>
                <c:pt idx="703" formatCode="0.00E+00">
                  <c:v>-1.28869E-244</c:v>
                </c:pt>
                <c:pt idx="704" formatCode="0.00E+00">
                  <c:v>-2.52649E-244</c:v>
                </c:pt>
                <c:pt idx="705" formatCode="0.00E+00">
                  <c:v>-1.1353E-244</c:v>
                </c:pt>
                <c:pt idx="706" formatCode="0.00E+00">
                  <c:v>4.0328799999999997E-244</c:v>
                </c:pt>
                <c:pt idx="707" formatCode="0.00E+00">
                  <c:v>9.2402599999999998E-244</c:v>
                </c:pt>
                <c:pt idx="708" formatCode="0.00E+00">
                  <c:v>5.9306900000000003E-244</c:v>
                </c:pt>
                <c:pt idx="709" formatCode="0.00E+00">
                  <c:v>-1.12896E-243</c:v>
                </c:pt>
                <c:pt idx="710" formatCode="0.00E+00">
                  <c:v>-3.13147E-243</c:v>
                </c:pt>
                <c:pt idx="711" formatCode="0.00E+00">
                  <c:v>-2.3194300000000001E-243</c:v>
                </c:pt>
                <c:pt idx="712" formatCode="0.00E+00">
                  <c:v>3.7967699999999998E-243</c:v>
                </c:pt>
                <c:pt idx="713" formatCode="0.00E+00">
                  <c:v>1.19326E-242</c:v>
                </c:pt>
                <c:pt idx="714" formatCode="0.00E+00">
                  <c:v>1.0692000000000001E-242</c:v>
                </c:pt>
                <c:pt idx="715" formatCode="0.00E+00">
                  <c:v>-1.0656799999999999E-242</c:v>
                </c:pt>
                <c:pt idx="716" formatCode="0.00E+00">
                  <c:v>-4.3399700000000004E-242</c:v>
                </c:pt>
                <c:pt idx="717" formatCode="0.00E+00">
                  <c:v>-4.7940500000000002E-242</c:v>
                </c:pt>
                <c:pt idx="718" formatCode="0.00E+00">
                  <c:v>2.1080399999999999E-242</c:v>
                </c:pt>
                <c:pt idx="719" formatCode="0.00E+00">
                  <c:v>1.4533900000000001E-241</c:v>
                </c:pt>
                <c:pt idx="720" formatCode="0.00E+00">
                  <c:v>1.8837500000000001E-241</c:v>
                </c:pt>
                <c:pt idx="721" formatCode="0.00E+00">
                  <c:v>-2.5070600000000001E-242</c:v>
                </c:pt>
                <c:pt idx="722" formatCode="0.00E+00">
                  <c:v>-4.6941899999999999E-241</c:v>
                </c:pt>
                <c:pt idx="723" formatCode="0.00E+00">
                  <c:v>-6.9572700000000004E-241</c:v>
                </c:pt>
                <c:pt idx="724" formatCode="0.00E+00">
                  <c:v>-2.07014E-242</c:v>
                </c:pt>
                <c:pt idx="725" formatCode="0.00E+00">
                  <c:v>1.6291600000000001E-240</c:v>
                </c:pt>
                <c:pt idx="726" formatCode="0.00E+00">
                  <c:v>2.7406399999999998E-240</c:v>
                </c:pt>
                <c:pt idx="727" formatCode="0.00E+00">
                  <c:v>6.3425399999999995E-241</c:v>
                </c:pt>
                <c:pt idx="728" formatCode="0.00E+00">
                  <c:v>-5.5239099999999995E-240</c:v>
                </c:pt>
                <c:pt idx="729" formatCode="0.00E+00">
                  <c:v>-1.0948799999999999E-239</c:v>
                </c:pt>
                <c:pt idx="730" formatCode="0.00E+00">
                  <c:v>-6.0338499999999999E-240</c:v>
                </c:pt>
                <c:pt idx="731" formatCode="0.00E+00">
                  <c:v>1.3952100000000001E-239</c:v>
                </c:pt>
                <c:pt idx="732" formatCode="0.00E+00">
                  <c:v>3.4677500000000002E-239</c:v>
                </c:pt>
                <c:pt idx="733" formatCode="0.00E+00">
                  <c:v>2.22281E-239</c:v>
                </c:pt>
                <c:pt idx="734" formatCode="0.00E+00">
                  <c:v>-4.5585300000000001E-239</c:v>
                </c:pt>
                <c:pt idx="735" formatCode="0.00E+00">
                  <c:v>-1.2661E-238</c:v>
                </c:pt>
                <c:pt idx="736" formatCode="0.00E+00">
                  <c:v>-9.9651300000000004E-239</c:v>
                </c:pt>
                <c:pt idx="737" formatCode="0.00E+00">
                  <c:v>1.36818E-238</c:v>
                </c:pt>
                <c:pt idx="738" formatCode="0.00E+00">
                  <c:v>4.6037400000000001E-238</c:v>
                </c:pt>
                <c:pt idx="739" formatCode="0.00E+00">
                  <c:v>4.3884999999999999E-238</c:v>
                </c:pt>
                <c:pt idx="740" formatCode="0.00E+00">
                  <c:v>-3.4420800000000001E-238</c:v>
                </c:pt>
                <c:pt idx="741" formatCode="0.00E+00">
                  <c:v>-1.5672099999999999E-237</c:v>
                </c:pt>
                <c:pt idx="742" formatCode="0.00E+00">
                  <c:v>-1.7571299999999999E-237</c:v>
                </c:pt>
                <c:pt idx="743" formatCode="0.00E+00">
                  <c:v>7.2905499999999996E-238</c:v>
                </c:pt>
                <c:pt idx="744" formatCode="0.00E+00">
                  <c:v>5.2040900000000005E-237</c:v>
                </c:pt>
                <c:pt idx="745" formatCode="0.00E+00">
                  <c:v>6.5802999999999998E-237</c:v>
                </c:pt>
                <c:pt idx="746" formatCode="0.00E+00">
                  <c:v>-1.9659000000000001E-237</c:v>
                </c:pt>
                <c:pt idx="747" formatCode="0.00E+00">
                  <c:v>-1.96595E-236</c:v>
                </c:pt>
                <c:pt idx="748" formatCode="0.00E+00">
                  <c:v>-3.00698E-236</c:v>
                </c:pt>
                <c:pt idx="749" formatCode="0.00E+00">
                  <c:v>-8.7241200000000001E-237</c:v>
                </c:pt>
                <c:pt idx="750" formatCode="0.00E+00">
                  <c:v>4.7150000000000003E-236</c:v>
                </c:pt>
                <c:pt idx="751" formatCode="0.00E+00">
                  <c:v>8.4915000000000006E-236</c:v>
                </c:pt>
                <c:pt idx="752" formatCode="0.00E+00">
                  <c:v>1.2684400000000001E-236</c:v>
                </c:pt>
                <c:pt idx="753" formatCode="0.00E+00">
                  <c:v>-1.9748900000000001E-235</c:v>
                </c:pt>
                <c:pt idx="754" formatCode="0.00E+00">
                  <c:v>-3.7403000000000001E-235</c:v>
                </c:pt>
                <c:pt idx="755" formatCode="0.00E+00">
                  <c:v>-1.7062099999999999E-235</c:v>
                </c:pt>
                <c:pt idx="756" formatCode="0.00E+00">
                  <c:v>5.7832900000000001E-235</c:v>
                </c:pt>
                <c:pt idx="757" formatCode="0.00E+00">
                  <c:v>1.3410200000000001E-234</c:v>
                </c:pt>
                <c:pt idx="758" formatCode="0.00E+00">
                  <c:v>8.5703499999999999E-235</c:v>
                </c:pt>
                <c:pt idx="759" formatCode="0.00E+00">
                  <c:v>-1.71354E-234</c:v>
                </c:pt>
                <c:pt idx="760" formatCode="0.00E+00">
                  <c:v>-4.7799700000000003E-234</c:v>
                </c:pt>
                <c:pt idx="761" formatCode="0.00E+00">
                  <c:v>-3.88063E-234</c:v>
                </c:pt>
                <c:pt idx="762" formatCode="0.00E+00">
                  <c:v>4.4960099999999999E-234</c:v>
                </c:pt>
                <c:pt idx="763" formatCode="0.00E+00">
                  <c:v>1.5893399999999999E-233</c:v>
                </c:pt>
                <c:pt idx="764" formatCode="0.00E+00">
                  <c:v>1.4749199999999999E-233</c:v>
                </c:pt>
                <c:pt idx="765" formatCode="0.00E+00">
                  <c:v>-1.4207400000000001E-233</c:v>
                </c:pt>
                <c:pt idx="766" formatCode="0.00E+00">
                  <c:v>-5.9502499999999996E-233</c:v>
                </c:pt>
                <c:pt idx="767" formatCode="0.00E+00">
                  <c:v>-6.7643000000000002E-233</c:v>
                </c:pt>
                <c:pt idx="768" formatCode="0.00E+00">
                  <c:v>2.1407500000000001E-233</c:v>
                </c:pt>
                <c:pt idx="769" formatCode="0.00E+00">
                  <c:v>1.8266900000000001E-232</c:v>
                </c:pt>
                <c:pt idx="770" formatCode="0.00E+00">
                  <c:v>2.33691E-232</c:v>
                </c:pt>
                <c:pt idx="771" formatCode="0.00E+00">
                  <c:v>-6.3832500000000001E-233</c:v>
                </c:pt>
                <c:pt idx="772" formatCode="0.00E+00">
                  <c:v>-6.7779000000000002E-232</c:v>
                </c:pt>
                <c:pt idx="773" formatCode="0.00E+00">
                  <c:v>-1.0153499999999999E-231</c:v>
                </c:pt>
                <c:pt idx="774" formatCode="0.00E+00">
                  <c:v>-1.8949799999999999E-232</c:v>
                </c:pt>
                <c:pt idx="775" formatCode="0.00E+00">
                  <c:v>1.8938599999999999E-231</c:v>
                </c:pt>
                <c:pt idx="776" formatCode="0.00E+00">
                  <c:v>3.2592200000000001E-231</c:v>
                </c:pt>
                <c:pt idx="777" formatCode="0.00E+00">
                  <c:v>4.4889400000000002E-232</c:v>
                </c:pt>
                <c:pt idx="778" formatCode="0.00E+00">
                  <c:v>-7.5521000000000002E-231</c:v>
                </c:pt>
                <c:pt idx="779" formatCode="0.00E+00">
                  <c:v>-1.4489000000000001E-230</c:v>
                </c:pt>
                <c:pt idx="780" formatCode="0.00E+00">
                  <c:v>-7.9519299999999997E-231</c:v>
                </c:pt>
                <c:pt idx="781" formatCode="0.00E+00">
                  <c:v>1.80509E-230</c:v>
                </c:pt>
                <c:pt idx="782" formatCode="0.00E+00">
                  <c:v>4.4107100000000002E-230</c:v>
                </c:pt>
                <c:pt idx="783" formatCode="0.00E+00">
                  <c:v>2.48885E-230</c:v>
                </c:pt>
                <c:pt idx="784" formatCode="0.00E+00">
                  <c:v>-6.8012999999999999E-230</c:v>
                </c:pt>
                <c:pt idx="785" formatCode="0.00E+00">
                  <c:v>-1.77616E-229</c:v>
                </c:pt>
                <c:pt idx="786" formatCode="0.00E+00">
                  <c:v>-1.4839499999999999E-229</c:v>
                </c:pt>
                <c:pt idx="787" formatCode="0.00E+00">
                  <c:v>1.4417900000000001E-229</c:v>
                </c:pt>
                <c:pt idx="788" formatCode="0.00E+00">
                  <c:v>5.4037800000000002E-229</c:v>
                </c:pt>
                <c:pt idx="789" formatCode="0.00E+00">
                  <c:v>4.9127800000000001E-229</c:v>
                </c:pt>
                <c:pt idx="790" formatCode="0.00E+00">
                  <c:v>-5.13288E-229</c:v>
                </c:pt>
                <c:pt idx="791" formatCode="0.00E+00">
                  <c:v>-2.0592700000000001E-228</c:v>
                </c:pt>
                <c:pt idx="792" formatCode="0.00E+00">
                  <c:v>-2.32046E-228</c:v>
                </c:pt>
                <c:pt idx="793" formatCode="0.00E+00">
                  <c:v>8.0208499999999994E-229</c:v>
                </c:pt>
                <c:pt idx="794" formatCode="0.00E+00">
                  <c:v>6.4676300000000004E-228</c:v>
                </c:pt>
                <c:pt idx="795" formatCode="0.00E+00">
                  <c:v>8.3666799999999999E-228</c:v>
                </c:pt>
                <c:pt idx="796" formatCode="0.00E+00">
                  <c:v>-1.72343E-228</c:v>
                </c:pt>
                <c:pt idx="797" formatCode="0.00E+00">
                  <c:v>-2.2697400000000002E-227</c:v>
                </c:pt>
                <c:pt idx="798" formatCode="0.00E+00">
                  <c:v>-3.2888299999999998E-227</c:v>
                </c:pt>
                <c:pt idx="799" formatCode="0.00E+00">
                  <c:v>6.48446E-229</c:v>
                </c:pt>
                <c:pt idx="800" formatCode="0.00E+00">
                  <c:v>8.1120599999999999E-227</c:v>
                </c:pt>
                <c:pt idx="801" formatCode="0.00E+00">
                  <c:v>1.39334E-226</c:v>
                </c:pt>
                <c:pt idx="802" formatCode="0.00E+00">
                  <c:v>5.72662E-227</c:v>
                </c:pt>
                <c:pt idx="803" formatCode="0.00E+00">
                  <c:v>-2.0119400000000001E-226</c:v>
                </c:pt>
                <c:pt idx="804" formatCode="0.00E+00">
                  <c:v>-4.0569399999999999E-226</c:v>
                </c:pt>
                <c:pt idx="805" formatCode="0.00E+00">
                  <c:v>-8.3926700000000003E-227</c:v>
                </c:pt>
                <c:pt idx="806" formatCode="0.00E+00">
                  <c:v>9.8509600000000001E-226</c:v>
                </c:pt>
                <c:pt idx="807" formatCode="0.00E+00">
                  <c:v>2.0785199999999999E-225</c:v>
                </c:pt>
                <c:pt idx="808" formatCode="0.00E+00">
                  <c:v>1.5555500000000001E-225</c:v>
                </c:pt>
                <c:pt idx="809" formatCode="0.00E+00">
                  <c:v>-1.6454600000000001E-225</c:v>
                </c:pt>
                <c:pt idx="810" formatCode="0.00E+00">
                  <c:v>-5.39999E-225</c:v>
                </c:pt>
                <c:pt idx="811" formatCode="0.00E+00">
                  <c:v>-3.8085800000000001E-225</c:v>
                </c:pt>
                <c:pt idx="812" formatCode="0.00E+00">
                  <c:v>7.7613799999999995E-225</c:v>
                </c:pt>
                <c:pt idx="813" formatCode="0.00E+00">
                  <c:v>2.3308000000000001E-224</c:v>
                </c:pt>
                <c:pt idx="814" formatCode="0.00E+00">
                  <c:v>2.1978699999999999E-224</c:v>
                </c:pt>
                <c:pt idx="815" formatCode="0.00E+00">
                  <c:v>-1.70751E-224</c:v>
                </c:pt>
                <c:pt idx="816" formatCode="0.00E+00">
                  <c:v>-7.8264000000000002E-224</c:v>
                </c:pt>
                <c:pt idx="817" formatCode="0.00E+00">
                  <c:v>-8.7813800000000002E-224</c:v>
                </c:pt>
                <c:pt idx="818" formatCode="0.00E+00">
                  <c:v>3.6345E-224</c:v>
                </c:pt>
                <c:pt idx="819" formatCode="0.00E+00">
                  <c:v>2.5883700000000001E-223</c:v>
                </c:pt>
                <c:pt idx="820" formatCode="0.00E+00">
                  <c:v>3.2078000000000001E-223</c:v>
                </c:pt>
                <c:pt idx="821" formatCode="0.00E+00">
                  <c:v>-1.1872900000000001E-223</c:v>
                </c:pt>
                <c:pt idx="822" formatCode="0.00E+00">
                  <c:v>-1.01305E-222</c:v>
                </c:pt>
                <c:pt idx="823" formatCode="0.00E+00">
                  <c:v>-1.5271000000000001E-222</c:v>
                </c:pt>
                <c:pt idx="824" formatCode="0.00E+00">
                  <c:v>-4.2338400000000002E-223</c:v>
                </c:pt>
                <c:pt idx="825" formatCode="0.00E+00">
                  <c:v>2.42769E-222</c:v>
                </c:pt>
                <c:pt idx="826" formatCode="0.00E+00">
                  <c:v>4.2609099999999997E-222</c:v>
                </c:pt>
                <c:pt idx="827" formatCode="0.00E+00">
                  <c:v>2.33087E-223</c:v>
                </c:pt>
                <c:pt idx="828" formatCode="0.00E+00">
                  <c:v>-1.10663E-221</c:v>
                </c:pt>
                <c:pt idx="829" formatCode="0.00E+00">
                  <c:v>-2.0964800000000001E-221</c:v>
                </c:pt>
                <c:pt idx="830" formatCode="0.00E+00">
                  <c:v>-1.23118E-221</c:v>
                </c:pt>
                <c:pt idx="831" formatCode="0.00E+00">
                  <c:v>2.3255000000000001E-221</c:v>
                </c:pt>
                <c:pt idx="832" formatCode="0.00E+00">
                  <c:v>5.8350799999999995E-221</c:v>
                </c:pt>
                <c:pt idx="833" formatCode="0.00E+00">
                  <c:v>2.8491199999999998E-221</c:v>
                </c:pt>
                <c:pt idx="834" formatCode="0.00E+00">
                  <c:v>-1.06485E-220</c:v>
                </c:pt>
                <c:pt idx="835" formatCode="0.00E+00">
                  <c:v>-2.6465000000000001E-220</c:v>
                </c:pt>
                <c:pt idx="836" formatCode="0.00E+00">
                  <c:v>-2.2302199999999998E-220</c:v>
                </c:pt>
                <c:pt idx="837" formatCode="0.00E+00">
                  <c:v>1.9743099999999998E-220</c:v>
                </c:pt>
                <c:pt idx="838" formatCode="0.00E+00">
                  <c:v>7.6973899999999995E-220</c:v>
                </c:pt>
                <c:pt idx="839" formatCode="0.00E+00">
                  <c:v>7.1017200000000005E-220</c:v>
                </c:pt>
                <c:pt idx="840" formatCode="0.00E+00">
                  <c:v>-7.3464900000000001E-220</c:v>
                </c:pt>
                <c:pt idx="841" formatCode="0.00E+00">
                  <c:v>-2.9614400000000002E-219</c:v>
                </c:pt>
                <c:pt idx="842" formatCode="0.00E+00">
                  <c:v>-3.1885899999999998E-219</c:v>
                </c:pt>
                <c:pt idx="843" formatCode="0.00E+00">
                  <c:v>1.7598699999999999E-219</c:v>
                </c:pt>
                <c:pt idx="844" formatCode="0.00E+00">
                  <c:v>1.05766E-218</c:v>
                </c:pt>
                <c:pt idx="845" formatCode="0.00E+00">
                  <c:v>1.3712699999999999E-218</c:v>
                </c:pt>
                <c:pt idx="846" formatCode="0.00E+00">
                  <c:v>-1.1264999999999999E-219</c:v>
                </c:pt>
                <c:pt idx="847" formatCode="0.00E+00">
                  <c:v>-3.22481E-218</c:v>
                </c:pt>
                <c:pt idx="848" formatCode="0.00E+00">
                  <c:v>-4.7980899999999995E-218</c:v>
                </c:pt>
                <c:pt idx="849" formatCode="0.00E+00">
                  <c:v>2.6525400000000001E-220</c:v>
                </c:pt>
                <c:pt idx="850" formatCode="0.00E+00">
                  <c:v>1.17902E-217</c:v>
                </c:pt>
                <c:pt idx="851" formatCode="0.00E+00">
                  <c:v>1.9711000000000001E-217</c:v>
                </c:pt>
                <c:pt idx="852" formatCode="0.00E+00">
                  <c:v>5.0319000000000001E-218</c:v>
                </c:pt>
                <c:pt idx="853" formatCode="0.00E+00">
                  <c:v>-3.7837299999999999E-217</c:v>
                </c:pt>
                <c:pt idx="854" formatCode="0.00E+00">
                  <c:v>-7.4755699999999996E-217</c:v>
                </c:pt>
                <c:pt idx="855" formatCode="0.00E+00">
                  <c:v>-3.5975199999999999E-217</c:v>
                </c:pt>
                <c:pt idx="856" formatCode="0.00E+00">
                  <c:v>1.1359E-216</c:v>
                </c:pt>
                <c:pt idx="857" formatCode="0.00E+00">
                  <c:v>2.6446800000000001E-216</c:v>
                </c:pt>
                <c:pt idx="858" formatCode="0.00E+00">
                  <c:v>1.5803100000000001E-216</c:v>
                </c:pt>
                <c:pt idx="859" formatCode="0.00E+00">
                  <c:v>-3.71258E-216</c:v>
                </c:pt>
                <c:pt idx="860" formatCode="0.00E+00">
                  <c:v>-9.9307799999999998E-216</c:v>
                </c:pt>
                <c:pt idx="861" formatCode="0.00E+00">
                  <c:v>-8.05005E-216</c:v>
                </c:pt>
                <c:pt idx="862" formatCode="0.00E+00">
                  <c:v>9.1273999999999995E-216</c:v>
                </c:pt>
                <c:pt idx="863" formatCode="0.00E+00">
                  <c:v>3.2383699999999997E-215</c:v>
                </c:pt>
                <c:pt idx="864" formatCode="0.00E+00">
                  <c:v>2.9302000000000002E-215</c:v>
                </c:pt>
                <c:pt idx="865" formatCode="0.00E+00">
                  <c:v>-3.19684E-215</c:v>
                </c:pt>
                <c:pt idx="866" formatCode="0.00E+00">
                  <c:v>-1.26628E-214</c:v>
                </c:pt>
                <c:pt idx="867" formatCode="0.00E+00">
                  <c:v>-1.3646199999999999E-214</c:v>
                </c:pt>
                <c:pt idx="868" formatCode="0.00E+00">
                  <c:v>7.0691600000000003E-215</c:v>
                </c:pt>
                <c:pt idx="869" formatCode="0.00E+00">
                  <c:v>4.3824099999999997E-214</c:v>
                </c:pt>
                <c:pt idx="870" formatCode="0.00E+00">
                  <c:v>5.7252699999999997E-214</c:v>
                </c:pt>
                <c:pt idx="871" formatCode="0.00E+00">
                  <c:v>-4.4254999999999999E-215</c:v>
                </c:pt>
                <c:pt idx="872" formatCode="0.00E+00">
                  <c:v>-1.34791E-213</c:v>
                </c:pt>
                <c:pt idx="873" formatCode="0.00E+00">
                  <c:v>-2.01066E-213</c:v>
                </c:pt>
                <c:pt idx="874" formatCode="0.00E+00">
                  <c:v>-5.8823800000000004E-215</c:v>
                </c:pt>
                <c:pt idx="875" formatCode="0.00E+00">
                  <c:v>4.6792999999999999E-213</c:v>
                </c:pt>
                <c:pt idx="876" formatCode="0.00E+00">
                  <c:v>7.8205299999999999E-213</c:v>
                </c:pt>
                <c:pt idx="877" formatCode="0.00E+00">
                  <c:v>1.6596300000000001E-213</c:v>
                </c:pt>
                <c:pt idx="878" formatCode="0.00E+00">
                  <c:v>-1.6208600000000001E-212</c:v>
                </c:pt>
                <c:pt idx="879" formatCode="0.00E+00">
                  <c:v>-3.1190000000000002E-212</c:v>
                </c:pt>
                <c:pt idx="880" formatCode="0.00E+00">
                  <c:v>-1.3910500000000001E-212</c:v>
                </c:pt>
                <c:pt idx="881" formatCode="0.00E+00">
                  <c:v>4.96682E-212</c:v>
                </c:pt>
                <c:pt idx="882" formatCode="0.00E+00">
                  <c:v>1.14033E-211</c:v>
                </c:pt>
                <c:pt idx="883" formatCode="0.00E+00">
                  <c:v>7.4085400000000003E-212</c:v>
                </c:pt>
                <c:pt idx="884" formatCode="0.00E+00">
                  <c:v>-1.3638899999999999E-211</c:v>
                </c:pt>
                <c:pt idx="885" formatCode="0.00E+00">
                  <c:v>-3.8723500000000002E-211</c:v>
                </c:pt>
                <c:pt idx="886" formatCode="0.00E+00">
                  <c:v>-3.2863200000000001E-211</c:v>
                </c:pt>
                <c:pt idx="887" formatCode="0.00E+00">
                  <c:v>3.1044399999999998E-211</c:v>
                </c:pt>
                <c:pt idx="888" formatCode="0.00E+00">
                  <c:v>1.17563E-210</c:v>
                </c:pt>
                <c:pt idx="889" formatCode="0.00E+00">
                  <c:v>1.05631E-210</c:v>
                </c:pt>
                <c:pt idx="890" formatCode="0.00E+00">
                  <c:v>-1.1889E-210</c:v>
                </c:pt>
                <c:pt idx="891" formatCode="0.00E+00">
                  <c:v>-4.6470300000000002E-210</c:v>
                </c:pt>
                <c:pt idx="892" formatCode="0.00E+00">
                  <c:v>-5.1534799999999998E-210</c:v>
                </c:pt>
                <c:pt idx="893" formatCode="0.00E+00">
                  <c:v>2.0390299999999999E-210</c:v>
                </c:pt>
                <c:pt idx="894" formatCode="0.00E+00">
                  <c:v>1.5046699999999999E-209</c:v>
                </c:pt>
                <c:pt idx="895" formatCode="0.00E+00">
                  <c:v>2.0093999999999999E-209</c:v>
                </c:pt>
                <c:pt idx="896" formatCode="0.00E+00">
                  <c:v>-8.4853799999999994E-211</c:v>
                </c:pt>
                <c:pt idx="897" formatCode="0.00E+00">
                  <c:v>-4.5456699999999999E-209</c:v>
                </c:pt>
                <c:pt idx="898" formatCode="0.00E+00">
                  <c:v>-6.5368999999999995E-209</c:v>
                </c:pt>
                <c:pt idx="899" formatCode="0.00E+00">
                  <c:v>1.19904E-209</c:v>
                </c:pt>
                <c:pt idx="900" formatCode="0.00E+00">
                  <c:v>1.9231899999999999E-208</c:v>
                </c:pt>
                <c:pt idx="901" formatCode="0.00E+00">
                  <c:v>3.18592E-208</c:v>
                </c:pt>
                <c:pt idx="902" formatCode="0.00E+00">
                  <c:v>1.2005899999999999E-208</c:v>
                </c:pt>
                <c:pt idx="903" formatCode="0.00E+00">
                  <c:v>-4.85401E-208</c:v>
                </c:pt>
                <c:pt idx="904" formatCode="0.00E+00">
                  <c:v>-9.9643300000000003E-208</c:v>
                </c:pt>
                <c:pt idx="905" formatCode="0.00E+00">
                  <c:v>-4.1719400000000003E-208</c:v>
                </c:pt>
                <c:pt idx="906" formatCode="0.00E+00">
                  <c:v>1.72573E-207</c:v>
                </c:pt>
                <c:pt idx="907" formatCode="0.00E+00">
                  <c:v>3.8855399999999998E-207</c:v>
                </c:pt>
                <c:pt idx="908" formatCode="0.00E+00">
                  <c:v>2.5121199999999998E-207</c:v>
                </c:pt>
                <c:pt idx="909" formatCode="0.00E+00">
                  <c:v>-4.60425E-207</c:v>
                </c:pt>
                <c:pt idx="910" formatCode="0.00E+00">
                  <c:v>-1.2867300000000001E-206</c:v>
                </c:pt>
                <c:pt idx="911" formatCode="0.00E+00">
                  <c:v>-9.4585600000000005E-207</c:v>
                </c:pt>
                <c:pt idx="912" formatCode="0.00E+00">
                  <c:v>1.5841200000000001E-206</c:v>
                </c:pt>
                <c:pt idx="913" formatCode="0.00E+00">
                  <c:v>5.0194000000000004E-206</c:v>
                </c:pt>
                <c:pt idx="914" formatCode="0.00E+00">
                  <c:v>5.0253900000000005E-206</c:v>
                </c:pt>
                <c:pt idx="915" formatCode="0.00E+00">
                  <c:v>-2.6640300000000002E-206</c:v>
                </c:pt>
                <c:pt idx="916" formatCode="0.00E+00">
                  <c:v>-1.48036E-205</c:v>
                </c:pt>
                <c:pt idx="917" formatCode="0.00E+00">
                  <c:v>-1.5808899999999999E-205</c:v>
                </c:pt>
                <c:pt idx="918" formatCode="0.00E+00">
                  <c:v>1.1926299999999999E-205</c:v>
                </c:pt>
                <c:pt idx="919" formatCode="0.00E+00">
                  <c:v>6.0692699999999997E-205</c:v>
                </c:pt>
                <c:pt idx="920" formatCode="0.00E+00">
                  <c:v>7.53102E-205</c:v>
                </c:pt>
                <c:pt idx="921" formatCode="0.00E+00">
                  <c:v>-1.4797500000000001E-205</c:v>
                </c:pt>
                <c:pt idx="922" formatCode="0.00E+00">
                  <c:v>-1.9836099999999999E-204</c:v>
                </c:pt>
                <c:pt idx="923" formatCode="0.00E+00">
                  <c:v>-3.0334700000000002E-204</c:v>
                </c:pt>
                <c:pt idx="924" formatCode="0.00E+00">
                  <c:v>-7.7895200000000002E-205</c:v>
                </c:pt>
                <c:pt idx="925" formatCode="0.00E+00">
                  <c:v>5.0314299999999997E-204</c:v>
                </c:pt>
                <c:pt idx="926" formatCode="0.00E+00">
                  <c:v>8.8566999999999993E-204</c:v>
                </c:pt>
                <c:pt idx="927" formatCode="0.00E+00">
                  <c:v>1.14142E-204</c:v>
                </c:pt>
                <c:pt idx="928" formatCode="0.00E+00">
                  <c:v>-2.0848399999999999E-203</c:v>
                </c:pt>
                <c:pt idx="929" formatCode="0.00E+00">
                  <c:v>-3.9881800000000001E-203</c:v>
                </c:pt>
                <c:pt idx="930" formatCode="0.00E+00">
                  <c:v>-2.09992E-203</c:v>
                </c:pt>
                <c:pt idx="931" formatCode="0.00E+00">
                  <c:v>5.3458299999999995E-203</c:v>
                </c:pt>
                <c:pt idx="932" formatCode="0.00E+00">
                  <c:v>1.30221E-202</c:v>
                </c:pt>
                <c:pt idx="933" formatCode="0.00E+00">
                  <c:v>8.5377700000000004E-203</c:v>
                </c:pt>
                <c:pt idx="934" formatCode="0.00E+00">
                  <c:v>-1.58928E-202</c:v>
                </c:pt>
                <c:pt idx="935" formatCode="0.00E+00">
                  <c:v>-4.4751699999999999E-202</c:v>
                </c:pt>
                <c:pt idx="936" formatCode="0.00E+00">
                  <c:v>-3.34157E-202</c:v>
                </c:pt>
                <c:pt idx="937" formatCode="0.00E+00">
                  <c:v>5.5425900000000002E-202</c:v>
                </c:pt>
                <c:pt idx="938" formatCode="0.00E+00">
                  <c:v>1.7744100000000001E-201</c:v>
                </c:pt>
                <c:pt idx="939" formatCode="0.00E+00">
                  <c:v>1.75465E-201</c:v>
                </c:pt>
                <c:pt idx="940" formatCode="0.00E+00">
                  <c:v>-1.02952E-201</c:v>
                </c:pt>
                <c:pt idx="941" formatCode="0.00E+00">
                  <c:v>-5.3894000000000003E-201</c:v>
                </c:pt>
                <c:pt idx="942" formatCode="0.00E+00">
                  <c:v>-5.7458499999999997E-201</c:v>
                </c:pt>
                <c:pt idx="943" formatCode="0.00E+00">
                  <c:v>4.1067500000000003E-201</c:v>
                </c:pt>
                <c:pt idx="944" formatCode="0.00E+00">
                  <c:v>2.1448099999999999E-200</c:v>
                </c:pt>
                <c:pt idx="945" formatCode="0.00E+00">
                  <c:v>2.7699699999999999E-200</c:v>
                </c:pt>
                <c:pt idx="946" formatCode="0.00E+00">
                  <c:v>-1.2648100000000001E-201</c:v>
                </c:pt>
                <c:pt idx="947" formatCode="0.00E+00">
                  <c:v>-6.2109499999999997E-200</c:v>
                </c:pt>
                <c:pt idx="948" formatCode="0.00E+00">
                  <c:v>-9.1901100000000001E-200</c:v>
                </c:pt>
                <c:pt idx="949" formatCode="0.00E+00">
                  <c:v>3.0119099999999999E-201</c:v>
                </c:pt>
                <c:pt idx="950" formatCode="0.00E+00">
                  <c:v>2.3053599999999998E-199</c:v>
                </c:pt>
                <c:pt idx="951" formatCode="0.00E+00">
                  <c:v>3.8543600000000002E-199</c:v>
                </c:pt>
                <c:pt idx="952" formatCode="0.00E+00">
                  <c:v>1.03119E-199</c:v>
                </c:pt>
                <c:pt idx="953" formatCode="0.00E+00">
                  <c:v>-7.3362300000000003E-199</c:v>
                </c:pt>
                <c:pt idx="954" formatCode="0.00E+00">
                  <c:v>-1.4801600000000001E-198</c:v>
                </c:pt>
                <c:pt idx="955" formatCode="0.00E+00">
                  <c:v>-8.6088400000000006E-199</c:v>
                </c:pt>
                <c:pt idx="956" formatCode="0.00E+00">
                  <c:v>1.74344E-198</c:v>
                </c:pt>
                <c:pt idx="957" formatCode="0.00E+00">
                  <c:v>4.3357999999999999E-198</c:v>
                </c:pt>
                <c:pt idx="958" formatCode="0.00E+00">
                  <c:v>2.1905399999999999E-198</c:v>
                </c:pt>
                <c:pt idx="959" formatCode="0.00E+00">
                  <c:v>-7.7202799999999996E-198</c:v>
                </c:pt>
                <c:pt idx="960" formatCode="0.00E+00">
                  <c:v>-1.93233E-197</c:v>
                </c:pt>
                <c:pt idx="961" formatCode="0.00E+00">
                  <c:v>-1.59011E-197</c:v>
                </c:pt>
                <c:pt idx="962" formatCode="0.00E+00">
                  <c:v>1.5762000000000001E-197</c:v>
                </c:pt>
                <c:pt idx="963" formatCode="0.00E+00">
                  <c:v>5.8270700000000001E-197</c:v>
                </c:pt>
                <c:pt idx="964" formatCode="0.00E+00">
                  <c:v>5.1859199999999999E-197</c:v>
                </c:pt>
                <c:pt idx="965" formatCode="0.00E+00">
                  <c:v>-5.8992199999999996E-197</c:v>
                </c:pt>
                <c:pt idx="966" formatCode="0.00E+00">
                  <c:v>-2.29253E-196</c:v>
                </c:pt>
                <c:pt idx="967" formatCode="0.00E+00">
                  <c:v>-2.6036300000000001E-196</c:v>
                </c:pt>
                <c:pt idx="968" formatCode="0.00E+00">
                  <c:v>7.9794299999999999E-197</c:v>
                </c:pt>
                <c:pt idx="969" formatCode="0.00E+00">
                  <c:v>6.9983500000000001E-196</c:v>
                </c:pt>
                <c:pt idx="970" formatCode="0.00E+00">
                  <c:v>8.8532199999999998E-196</c:v>
                </c:pt>
                <c:pt idx="971" formatCode="0.00E+00">
                  <c:v>-2.95663E-196</c:v>
                </c:pt>
                <c:pt idx="972" formatCode="0.00E+00">
                  <c:v>-2.7171400000000001E-195</c:v>
                </c:pt>
                <c:pt idx="973" formatCode="0.00E+00">
                  <c:v>-4.0457100000000003E-195</c:v>
                </c:pt>
                <c:pt idx="974" formatCode="0.00E+00">
                  <c:v>-7.81161E-196</c:v>
                </c:pt>
                <c:pt idx="975" formatCode="0.00E+00">
                  <c:v>7.4431299999999998E-195</c:v>
                </c:pt>
                <c:pt idx="976" formatCode="0.00E+00">
                  <c:v>1.3180299999999999E-194</c:v>
                </c:pt>
                <c:pt idx="977" formatCode="0.00E+00">
                  <c:v>3.6314000000000001E-195</c:v>
                </c:pt>
                <c:pt idx="978" formatCode="0.00E+00">
                  <c:v>-2.51269E-194</c:v>
                </c:pt>
                <c:pt idx="979" formatCode="0.00E+00">
                  <c:v>-4.9290999999999997E-194</c:v>
                </c:pt>
                <c:pt idx="980" formatCode="0.00E+00">
                  <c:v>-2.2309999999999999E-194</c:v>
                </c:pt>
                <c:pt idx="981" formatCode="0.00E+00">
                  <c:v>7.6791400000000004E-194</c:v>
                </c:pt>
                <c:pt idx="982" formatCode="0.00E+00">
                  <c:v>1.7646399999999999E-193</c:v>
                </c:pt>
                <c:pt idx="983" formatCode="0.00E+00">
                  <c:v>1.05813E-193</c:v>
                </c:pt>
                <c:pt idx="984" formatCode="0.00E+00">
                  <c:v>-2.5155599999999999E-193</c:v>
                </c:pt>
                <c:pt idx="985" formatCode="0.00E+00">
                  <c:v>-6.72528E-193</c:v>
                </c:pt>
                <c:pt idx="986" formatCode="0.00E+00">
                  <c:v>-5.0950699999999997E-193</c:v>
                </c:pt>
                <c:pt idx="987" formatCode="0.00E+00">
                  <c:v>7.7289200000000003E-193</c:v>
                </c:pt>
                <c:pt idx="988" formatCode="0.00E+00">
                  <c:v>2.4983899999999998E-192</c:v>
                </c:pt>
                <c:pt idx="989" formatCode="0.00E+00">
                  <c:v>2.2884500000000002E-192</c:v>
                </c:pt>
                <c:pt idx="990" formatCode="0.00E+00">
                  <c:v>-2.0689600000000001E-192</c:v>
                </c:pt>
                <c:pt idx="991" formatCode="0.00E+00">
                  <c:v>-8.79128E-192</c:v>
                </c:pt>
                <c:pt idx="992" formatCode="0.00E+00">
                  <c:v>-9.9454499999999999E-192</c:v>
                </c:pt>
                <c:pt idx="993" formatCode="0.00E+00">
                  <c:v>3.6883500000000003E-192</c:v>
                </c:pt>
                <c:pt idx="994" formatCode="0.00E+00">
                  <c:v>2.8379400000000002E-191</c:v>
                </c:pt>
                <c:pt idx="995" formatCode="0.00E+00">
                  <c:v>3.5077699999999999E-191</c:v>
                </c:pt>
                <c:pt idx="996" formatCode="0.00E+00">
                  <c:v>-1.5069700000000002E-191</c:v>
                </c:pt>
                <c:pt idx="997" formatCode="0.00E+00">
                  <c:v>-1.1710900000000001E-190</c:v>
                </c:pt>
                <c:pt idx="998" formatCode="0.00E+00">
                  <c:v>-1.71931E-190</c:v>
                </c:pt>
                <c:pt idx="999" formatCode="0.00E+00">
                  <c:v>-3.1459100000000003E-191</c:v>
                </c:pt>
                <c:pt idx="1000" formatCode="0.00E+00">
                  <c:v>3.1859499999999999E-190</c:v>
                </c:pt>
                <c:pt idx="1001" formatCode="0.00E+00">
                  <c:v>5.69915E-190</c:v>
                </c:pt>
                <c:pt idx="1002" formatCode="0.00E+00">
                  <c:v>1.9187000000000001E-190</c:v>
                </c:pt>
                <c:pt idx="1003" formatCode="0.00E+00">
                  <c:v>-9.8188000000000001E-190</c:v>
                </c:pt>
                <c:pt idx="1004" formatCode="0.00E+00">
                  <c:v>-1.9467300000000001E-189</c:v>
                </c:pt>
                <c:pt idx="1005" formatCode="0.00E+00">
                  <c:v>-6.7355300000000002E-190</c:v>
                </c:pt>
                <c:pt idx="1006" formatCode="0.00E+00">
                  <c:v>3.7908400000000003E-189</c:v>
                </c:pt>
                <c:pt idx="1007" formatCode="0.00E+00">
                  <c:v>8.2892900000000005E-189</c:v>
                </c:pt>
                <c:pt idx="1008" formatCode="0.00E+00">
                  <c:v>5.49384E-189</c:v>
                </c:pt>
                <c:pt idx="1009" formatCode="0.00E+00">
                  <c:v>-9.3321500000000007E-189</c:v>
                </c:pt>
                <c:pt idx="1010" formatCode="0.00E+00">
                  <c:v>-2.6958500000000001E-188</c:v>
                </c:pt>
                <c:pt idx="1011" formatCode="0.00E+00">
                  <c:v>-2.2039800000000001E-188</c:v>
                </c:pt>
                <c:pt idx="1012" formatCode="0.00E+00">
                  <c:v>2.5472800000000001E-188</c:v>
                </c:pt>
                <c:pt idx="1013" formatCode="0.00E+00">
                  <c:v>8.9765800000000001E-188</c:v>
                </c:pt>
                <c:pt idx="1014" formatCode="0.00E+00">
                  <c:v>7.9775799999999996E-188</c:v>
                </c:pt>
                <c:pt idx="1015" formatCode="0.00E+00">
                  <c:v>-9.2877599999999997E-188</c:v>
                </c:pt>
                <c:pt idx="1016" formatCode="0.00E+00">
                  <c:v>-3.6002500000000001E-187</c:v>
                </c:pt>
                <c:pt idx="1017" formatCode="0.00E+00">
                  <c:v>-4.0885300000000001E-187</c:v>
                </c:pt>
                <c:pt idx="1018" formatCode="0.00E+00">
                  <c:v>1.11685E-187</c:v>
                </c:pt>
                <c:pt idx="1019" formatCode="0.00E+00">
                  <c:v>1.0489200000000001E-186</c:v>
                </c:pt>
                <c:pt idx="1020" formatCode="0.00E+00">
                  <c:v>1.30317E-186</c:v>
                </c:pt>
                <c:pt idx="1021" formatCode="0.00E+00">
                  <c:v>-5.4308999999999998E-187</c:v>
                </c:pt>
                <c:pt idx="1022" formatCode="0.00E+00">
                  <c:v>-4.2666799999999996E-186</c:v>
                </c:pt>
                <c:pt idx="1023" formatCode="0.00E+00">
                  <c:v>-6.34002E-186</c:v>
                </c:pt>
                <c:pt idx="1024" formatCode="0.00E+00">
                  <c:v>-1.52571E-186</c:v>
                </c:pt>
                <c:pt idx="1025" formatCode="0.00E+00">
                  <c:v>1.0725E-185</c:v>
                </c:pt>
                <c:pt idx="1026" formatCode="0.00E+00">
                  <c:v>1.9013100000000001E-185</c:v>
                </c:pt>
                <c:pt idx="1027" formatCode="0.00E+00">
                  <c:v>3.5925699999999999E-186</c:v>
                </c:pt>
                <c:pt idx="1028" formatCode="0.00E+00">
                  <c:v>-4.1402199999999997E-185</c:v>
                </c:pt>
                <c:pt idx="1029" formatCode="0.00E+00">
                  <c:v>-7.8922900000000006E-185</c:v>
                </c:pt>
                <c:pt idx="1030" formatCode="0.00E+00">
                  <c:v>-3.5061699999999997E-185</c:v>
                </c:pt>
                <c:pt idx="1031" formatCode="0.00E+00">
                  <c:v>1.25208E-184</c:v>
                </c:pt>
                <c:pt idx="1032" formatCode="0.00E+00">
                  <c:v>2.83697E-184</c:v>
                </c:pt>
                <c:pt idx="1033" formatCode="0.00E+00">
                  <c:v>1.6940699999999999E-184</c:v>
                </c:pt>
                <c:pt idx="1034" formatCode="0.00E+00">
                  <c:v>-3.8929000000000001E-184</c:v>
                </c:pt>
                <c:pt idx="1035" formatCode="0.00E+00">
                  <c:v>-1.0428E-183</c:v>
                </c:pt>
                <c:pt idx="1036" formatCode="0.00E+00">
                  <c:v>-8.4010799999999998E-184</c:v>
                </c:pt>
                <c:pt idx="1037" formatCode="0.00E+00">
                  <c:v>9.5875200000000002E-184</c:v>
                </c:pt>
                <c:pt idx="1038" formatCode="0.00E+00">
                  <c:v>3.3921199999999999E-183</c:v>
                </c:pt>
                <c:pt idx="1039" formatCode="0.00E+00">
                  <c:v>3.14927E-183</c:v>
                </c:pt>
                <c:pt idx="1040" formatCode="0.00E+00">
                  <c:v>-3.05487E-183</c:v>
                </c:pt>
                <c:pt idx="1041" formatCode="0.00E+00">
                  <c:v>-1.27501E-182</c:v>
                </c:pt>
                <c:pt idx="1042" formatCode="0.00E+00">
                  <c:v>-1.4242400000000001E-182</c:v>
                </c:pt>
                <c:pt idx="1043" formatCode="0.00E+00">
                  <c:v>5.70933E-183</c:v>
                </c:pt>
                <c:pt idx="1044" formatCode="0.00E+00">
                  <c:v>4.1802000000000003E-182</c:v>
                </c:pt>
                <c:pt idx="1045" formatCode="0.00E+00">
                  <c:v>5.5139E-182</c:v>
                </c:pt>
                <c:pt idx="1046" formatCode="0.00E+00">
                  <c:v>-5.6938900000000003E-183</c:v>
                </c:pt>
                <c:pt idx="1047" formatCode="0.00E+00">
                  <c:v>-1.34957E-181</c:v>
                </c:pt>
                <c:pt idx="1048" formatCode="0.00E+00">
                  <c:v>-2.0467000000000001E-181</c:v>
                </c:pt>
                <c:pt idx="1049" formatCode="0.00E+00">
                  <c:v>-2.0844699999999999E-182</c:v>
                </c:pt>
                <c:pt idx="1050" formatCode="0.00E+00">
                  <c:v>4.3852E-181</c:v>
                </c:pt>
                <c:pt idx="1051" formatCode="0.00E+00">
                  <c:v>7.57124E-181</c:v>
                </c:pt>
                <c:pt idx="1052" formatCode="0.00E+00">
                  <c:v>2.09164E-181</c:v>
                </c:pt>
                <c:pt idx="1053" formatCode="0.00E+00">
                  <c:v>-1.4305700000000001E-180</c:v>
                </c:pt>
                <c:pt idx="1054" formatCode="0.00E+00">
                  <c:v>-2.83053E-180</c:v>
                </c:pt>
                <c:pt idx="1055" formatCode="0.00E+00">
                  <c:v>-1.35931E-180</c:v>
                </c:pt>
                <c:pt idx="1056" formatCode="0.00E+00">
                  <c:v>4.2072000000000004E-180</c:v>
                </c:pt>
                <c:pt idx="1057" formatCode="0.00E+00">
                  <c:v>9.8040699999999998E-180</c:v>
                </c:pt>
                <c:pt idx="1058" formatCode="0.00E+00">
                  <c:v>5.8872099999999997E-180</c:v>
                </c:pt>
                <c:pt idx="1059" formatCode="0.00E+00">
                  <c:v>-1.38563E-179</c:v>
                </c:pt>
                <c:pt idx="1060" formatCode="0.00E+00">
                  <c:v>-3.6955400000000002E-179</c:v>
                </c:pt>
                <c:pt idx="1061" formatCode="0.00E+00">
                  <c:v>-2.8430400000000001E-179</c:v>
                </c:pt>
                <c:pt idx="1062" formatCode="0.00E+00">
                  <c:v>3.9090899999999999E-179</c:v>
                </c:pt>
                <c:pt idx="1063" formatCode="0.00E+00">
                  <c:v>1.31152E-178</c:v>
                </c:pt>
                <c:pt idx="1064" formatCode="0.00E+00">
                  <c:v>1.3158100000000001E-178</c:v>
                </c:pt>
                <c:pt idx="1065" formatCode="0.00E+00">
                  <c:v>-7.5506700000000001E-179</c:v>
                </c:pt>
                <c:pt idx="1066" formatCode="0.00E+00">
                  <c:v>-4.0190899999999998E-178</c:v>
                </c:pt>
                <c:pt idx="1067" formatCode="0.00E+00">
                  <c:v>-4.1960700000000001E-178</c:v>
                </c:pt>
                <c:pt idx="1068" formatCode="0.00E+00">
                  <c:v>3.49054E-178</c:v>
                </c:pt>
                <c:pt idx="1069" formatCode="0.00E+00">
                  <c:v>1.69924E-177</c:v>
                </c:pt>
                <c:pt idx="1070" formatCode="0.00E+00">
                  <c:v>2.2023799999999999E-177</c:v>
                </c:pt>
                <c:pt idx="1071" formatCode="0.00E+00">
                  <c:v>-1.5441700000000001E-179</c:v>
                </c:pt>
                <c:pt idx="1072" formatCode="0.00E+00">
                  <c:v>-4.7165699999999997E-177</c:v>
                </c:pt>
                <c:pt idx="1073" formatCode="0.00E+00">
                  <c:v>-7.0651100000000001E-177</c:v>
                </c:pt>
                <c:pt idx="1074" formatCode="0.00E+00">
                  <c:v>2.3759600000000001E-178</c:v>
                </c:pt>
                <c:pt idx="1075" formatCode="0.00E+00">
                  <c:v>1.7909599999999999E-176</c:v>
                </c:pt>
                <c:pt idx="1076" formatCode="0.00E+00">
                  <c:v>3.0105100000000001E-176</c:v>
                </c:pt>
                <c:pt idx="1077" formatCode="0.00E+00">
                  <c:v>9.3827399999999991E-177</c:v>
                </c:pt>
                <c:pt idx="1078" formatCode="0.00E+00">
                  <c:v>-5.2525600000000001E-176</c:v>
                </c:pt>
                <c:pt idx="1079" formatCode="0.00E+00">
                  <c:v>-1.0486600000000001E-175</c:v>
                </c:pt>
                <c:pt idx="1080" formatCode="0.00E+00">
                  <c:v>-4.4058699999999999E-176</c:v>
                </c:pt>
                <c:pt idx="1081" formatCode="0.00E+00">
                  <c:v>1.81107E-175</c:v>
                </c:pt>
                <c:pt idx="1082" formatCode="0.00E+00">
                  <c:v>4.1357799999999999E-175</c:v>
                </c:pt>
                <c:pt idx="1083" formatCode="0.00E+00">
                  <c:v>2.9124499999999997E-175</c:v>
                </c:pt>
                <c:pt idx="1084" formatCode="0.00E+00">
                  <c:v>-4.15519E-175</c:v>
                </c:pt>
                <c:pt idx="1085" formatCode="0.00E+00">
                  <c:v>-1.2414900000000001E-174</c:v>
                </c:pt>
                <c:pt idx="1086" formatCode="0.00E+00">
                  <c:v>-8.3698600000000001E-175</c:v>
                </c:pt>
                <c:pt idx="1087" formatCode="0.00E+00">
                  <c:v>1.92113E-174</c:v>
                </c:pt>
                <c:pt idx="1088" formatCode="0.00E+00">
                  <c:v>5.6833299999999997E-174</c:v>
                </c:pt>
                <c:pt idx="1089" formatCode="0.00E+00">
                  <c:v>5.7646000000000003E-174</c:v>
                </c:pt>
                <c:pt idx="1090" formatCode="0.00E+00">
                  <c:v>-2.30792E-174</c:v>
                </c:pt>
                <c:pt idx="1091" formatCode="0.00E+00">
                  <c:v>-1.50367E-173</c:v>
                </c:pt>
                <c:pt idx="1092" formatCode="0.00E+00">
                  <c:v>-1.6620699999999999E-173</c:v>
                </c:pt>
                <c:pt idx="1093" formatCode="0.00E+00">
                  <c:v>9.98084E-174</c:v>
                </c:pt>
                <c:pt idx="1094" formatCode="0.00E+00">
                  <c:v>5.6868199999999999E-173</c:v>
                </c:pt>
                <c:pt idx="1095" formatCode="0.00E+00">
                  <c:v>7.0761599999999997E-173</c:v>
                </c:pt>
                <c:pt idx="1096" formatCode="0.00E+00">
                  <c:v>-1.93292E-173</c:v>
                </c:pt>
                <c:pt idx="1097" formatCode="0.00E+00">
                  <c:v>-2.0426400000000001E-172</c:v>
                </c:pt>
                <c:pt idx="1098" formatCode="0.00E+00">
                  <c:v>-3.0084699999999998E-172</c:v>
                </c:pt>
                <c:pt idx="1099" formatCode="0.00E+00">
                  <c:v>-4.3496799999999999E-173</c:v>
                </c:pt>
                <c:pt idx="1100" formatCode="0.00E+00">
                  <c:v>5.8550199999999998E-172</c:v>
                </c:pt>
                <c:pt idx="1101" formatCode="0.00E+00">
                  <c:v>1.02583E-171</c:v>
                </c:pt>
                <c:pt idx="1102" formatCode="0.00E+00">
                  <c:v>2.89182E-172</c:v>
                </c:pt>
                <c:pt idx="1103" formatCode="0.00E+00">
                  <c:v>-1.9550599999999999E-171</c:v>
                </c:pt>
                <c:pt idx="1104" formatCode="0.00E+00">
                  <c:v>-3.84682E-171</c:v>
                </c:pt>
                <c:pt idx="1105" formatCode="0.00E+00">
                  <c:v>-1.53921E-171</c:v>
                </c:pt>
                <c:pt idx="1106" formatCode="0.00E+00">
                  <c:v>6.9163399999999998E-171</c:v>
                </c:pt>
                <c:pt idx="1107" formatCode="0.00E+00">
                  <c:v>1.4972699999999999E-170</c:v>
                </c:pt>
                <c:pt idx="1108" formatCode="0.00E+00">
                  <c:v>6.7845200000000003E-171</c:v>
                </c:pt>
                <c:pt idx="1109" formatCode="0.00E+00">
                  <c:v>-2.7517699999999998E-170</c:v>
                </c:pt>
                <c:pt idx="1110" formatCode="0.00E+00">
                  <c:v>-6.7904300000000007E-170</c:v>
                </c:pt>
                <c:pt idx="1111" formatCode="0.00E+00">
                  <c:v>-6.0828700000000001E-170</c:v>
                </c:pt>
                <c:pt idx="1112" formatCode="0.00E+00">
                  <c:v>3.6481500000000003E-170</c:v>
                </c:pt>
                <c:pt idx="1113" formatCode="0.00E+00">
                  <c:v>1.70615E-169</c:v>
                </c:pt>
                <c:pt idx="1114" formatCode="0.00E+00">
                  <c:v>1.5841199999999999E-169</c:v>
                </c:pt>
                <c:pt idx="1115" formatCode="0.00E+00">
                  <c:v>-1.7205600000000001E-169</c:v>
                </c:pt>
                <c:pt idx="1116" formatCode="0.00E+00">
                  <c:v>-6.8530799999999995E-169</c:v>
                </c:pt>
                <c:pt idx="1117" formatCode="0.00E+00">
                  <c:v>-7.6051899999999996E-169</c:v>
                </c:pt>
                <c:pt idx="1118" formatCode="0.00E+00">
                  <c:v>3.0629500000000002E-169</c:v>
                </c:pt>
                <c:pt idx="1119" formatCode="0.00E+00">
                  <c:v>2.22974E-168</c:v>
                </c:pt>
                <c:pt idx="1120" formatCode="0.00E+00">
                  <c:v>2.95285E-168</c:v>
                </c:pt>
                <c:pt idx="1121" formatCode="0.00E+00">
                  <c:v>-2.5017E-169</c:v>
                </c:pt>
                <c:pt idx="1122" formatCode="0.00E+00">
                  <c:v>-7.0655000000000001E-168</c:v>
                </c:pt>
                <c:pt idx="1123" formatCode="0.00E+00">
                  <c:v>-1.0543000000000001E-167</c:v>
                </c:pt>
                <c:pt idx="1124" formatCode="0.00E+00">
                  <c:v>-3.5638399999999999E-169</c:v>
                </c:pt>
                <c:pt idx="1125" formatCode="0.00E+00">
                  <c:v>2.4416299999999999E-167</c:v>
                </c:pt>
                <c:pt idx="1126" formatCode="0.00E+00">
                  <c:v>4.0587399999999998E-167</c:v>
                </c:pt>
                <c:pt idx="1127" formatCode="0.00E+00">
                  <c:v>8.37721E-168</c:v>
                </c:pt>
                <c:pt idx="1128" formatCode="0.00E+00">
                  <c:v>-8.3485099999999995E-167</c:v>
                </c:pt>
                <c:pt idx="1129" formatCode="0.00E+00">
                  <c:v>-1.6002499999999999E-166</c:v>
                </c:pt>
                <c:pt idx="1130" formatCode="0.00E+00">
                  <c:v>-7.1768799999999995E-167</c:v>
                </c:pt>
                <c:pt idx="1131" formatCode="0.00E+00">
                  <c:v>2.5128800000000001E-166</c:v>
                </c:pt>
                <c:pt idx="1132" formatCode="0.00E+00">
                  <c:v>5.7962499999999999E-166</c:v>
                </c:pt>
                <c:pt idx="1133" formatCode="0.00E+00">
                  <c:v>3.6882599999999997E-166</c:v>
                </c:pt>
                <c:pt idx="1134" formatCode="0.00E+00">
                  <c:v>-7.4507299999999998E-166</c:v>
                </c:pt>
                <c:pt idx="1135" formatCode="0.00E+00">
                  <c:v>-2.0831499999999999E-165</c:v>
                </c:pt>
                <c:pt idx="1136" formatCode="0.00E+00">
                  <c:v>-1.7595800000000001E-165</c:v>
                </c:pt>
                <c:pt idx="1137" formatCode="0.00E+00">
                  <c:v>1.7466300000000001E-165</c:v>
                </c:pt>
                <c:pt idx="1138" formatCode="0.00E+00">
                  <c:v>6.5142300000000003E-165</c:v>
                </c:pt>
                <c:pt idx="1139" formatCode="0.00E+00">
                  <c:v>5.7791100000000002E-165</c:v>
                </c:pt>
                <c:pt idx="1140" formatCode="0.00E+00">
                  <c:v>-7.0247400000000004E-165</c:v>
                </c:pt>
                <c:pt idx="1141" formatCode="0.00E+00">
                  <c:v>-2.6829100000000002E-164</c:v>
                </c:pt>
                <c:pt idx="1142" formatCode="0.00E+00">
                  <c:v>-2.9508900000000001E-164</c:v>
                </c:pt>
                <c:pt idx="1143" formatCode="0.00E+00">
                  <c:v>1.3346100000000001E-164</c:v>
                </c:pt>
                <c:pt idx="1144" formatCode="0.00E+00">
                  <c:v>9.09525E-164</c:v>
                </c:pt>
                <c:pt idx="1145" formatCode="0.00E+00">
                  <c:v>1.18409E-163</c:v>
                </c:pt>
                <c:pt idx="1146" formatCode="0.00E+00">
                  <c:v>-1.5881E-164</c:v>
                </c:pt>
                <c:pt idx="1147" formatCode="0.00E+00">
                  <c:v>-2.9793600000000002E-163</c:v>
                </c:pt>
                <c:pt idx="1148" formatCode="0.00E+00">
                  <c:v>-4.4399699999999998E-163</c:v>
                </c:pt>
                <c:pt idx="1149" formatCode="0.00E+00">
                  <c:v>-3.0602500000000001E-164</c:v>
                </c:pt>
                <c:pt idx="1150" formatCode="0.00E+00">
                  <c:v>9.8088099999999997E-163</c:v>
                </c:pt>
                <c:pt idx="1151" formatCode="0.00E+00">
                  <c:v>1.70275E-162</c:v>
                </c:pt>
                <c:pt idx="1152" formatCode="0.00E+00">
                  <c:v>6.0093999999999999E-163</c:v>
                </c:pt>
                <c:pt idx="1153" formatCode="0.00E+00">
                  <c:v>-2.8029499999999999E-162</c:v>
                </c:pt>
                <c:pt idx="1154" formatCode="0.00E+00">
                  <c:v>-5.7641500000000002E-162</c:v>
                </c:pt>
                <c:pt idx="1155" formatCode="0.00E+00">
                  <c:v>-2.8565599999999999E-162</c:v>
                </c:pt>
                <c:pt idx="1156" formatCode="0.00E+00">
                  <c:v>8.4889699999999998E-162</c:v>
                </c:pt>
                <c:pt idx="1157" formatCode="0.00E+00">
                  <c:v>1.9769299999999999E-161</c:v>
                </c:pt>
                <c:pt idx="1158" formatCode="0.00E+00">
                  <c:v>1.1054900000000001E-161</c:v>
                </c:pt>
                <c:pt idx="1159" formatCode="0.00E+00">
                  <c:v>-3.0317700000000001E-161</c:v>
                </c:pt>
                <c:pt idx="1160" formatCode="0.00E+00">
                  <c:v>-7.9085700000000003E-161</c:v>
                </c:pt>
                <c:pt idx="1161" formatCode="0.00E+00">
                  <c:v>-6.4890099999999999E-161</c:v>
                </c:pt>
                <c:pt idx="1162" formatCode="0.00E+00">
                  <c:v>6.8752600000000003E-161</c:v>
                </c:pt>
                <c:pt idx="1163" formatCode="0.00E+00">
                  <c:v>2.50802E-160</c:v>
                </c:pt>
                <c:pt idx="1164" formatCode="0.00E+00">
                  <c:v>2.3331499999999999E-160</c:v>
                </c:pt>
                <c:pt idx="1165" formatCode="0.00E+00">
                  <c:v>-2.23237E-160</c:v>
                </c:pt>
                <c:pt idx="1166" formatCode="0.00E+00">
                  <c:v>-9.3151599999999998E-160</c:v>
                </c:pt>
                <c:pt idx="1167" formatCode="0.00E+00">
                  <c:v>-1.03962E-159</c:v>
                </c:pt>
                <c:pt idx="1168" formatCode="0.00E+00">
                  <c:v>3.98719E-160</c:v>
                </c:pt>
                <c:pt idx="1169" formatCode="0.00E+00">
                  <c:v>2.9818199999999998E-159</c:v>
                </c:pt>
                <c:pt idx="1170" formatCode="0.00E+00">
                  <c:v>3.8227600000000001E-159</c:v>
                </c:pt>
                <c:pt idx="1171" formatCode="0.00E+00">
                  <c:v>-8.5042299999999997E-160</c:v>
                </c:pt>
                <c:pt idx="1172" formatCode="0.00E+00">
                  <c:v>-1.0537900000000001E-158</c:v>
                </c:pt>
                <c:pt idx="1173" formatCode="0.00E+00">
                  <c:v>-1.59283E-158</c:v>
                </c:pt>
                <c:pt idx="1174" formatCode="0.00E+00">
                  <c:v>-2.8851499999999998E-159</c:v>
                </c:pt>
                <c:pt idx="1175" formatCode="0.00E+00">
                  <c:v>3.0305E-158</c:v>
                </c:pt>
                <c:pt idx="1176" formatCode="0.00E+00">
                  <c:v>5.3408500000000002E-158</c:v>
                </c:pt>
                <c:pt idx="1177" formatCode="0.00E+00">
                  <c:v>1.4824E-158</c:v>
                </c:pt>
                <c:pt idx="1178" formatCode="0.00E+00">
                  <c:v>-1.00662E-157</c:v>
                </c:pt>
                <c:pt idx="1179" formatCode="0.00E+00">
                  <c:v>-1.9432099999999999E-157</c:v>
                </c:pt>
                <c:pt idx="1180" formatCode="0.00E+00">
                  <c:v>-6.7433900000000001E-158</c:v>
                </c:pt>
                <c:pt idx="1181" formatCode="0.00E+00">
                  <c:v>3.7340299999999998E-157</c:v>
                </c:pt>
                <c:pt idx="1182" formatCode="0.00E+00">
                  <c:v>8.2158399999999995E-157</c:v>
                </c:pt>
                <c:pt idx="1183" formatCode="0.00E+00">
                  <c:v>5.5249900000000001E-157</c:v>
                </c:pt>
                <c:pt idx="1184" formatCode="0.00E+00">
                  <c:v>-9.1800700000000006E-157</c:v>
                </c:pt>
                <c:pt idx="1185" formatCode="0.00E+00">
                  <c:v>-2.6629599999999999E-156</c:v>
                </c:pt>
                <c:pt idx="1186" formatCode="0.00E+00">
                  <c:v>-2.06618E-156</c:v>
                </c:pt>
                <c:pt idx="1187" formatCode="0.00E+00">
                  <c:v>2.9541200000000002E-156</c:v>
                </c:pt>
                <c:pt idx="1188" formatCode="0.00E+00">
                  <c:v>9.7427200000000002E-156</c:v>
                </c:pt>
                <c:pt idx="1189" formatCode="0.00E+00">
                  <c:v>9.1828900000000001E-156</c:v>
                </c:pt>
                <c:pt idx="1190" formatCode="0.00E+00">
                  <c:v>-7.3473400000000003E-156</c:v>
                </c:pt>
                <c:pt idx="1191" formatCode="0.00E+00">
                  <c:v>-3.3120199999999998E-155</c:v>
                </c:pt>
                <c:pt idx="1192" formatCode="0.00E+00">
                  <c:v>-3.6572799999999999E-155</c:v>
                </c:pt>
                <c:pt idx="1193" formatCode="0.00E+00">
                  <c:v>1.9200399999999998E-155</c:v>
                </c:pt>
                <c:pt idx="1194" formatCode="0.00E+00">
                  <c:v>1.19954E-154</c:v>
                </c:pt>
                <c:pt idx="1195" formatCode="0.00E+00">
                  <c:v>1.5555899999999999E-154</c:v>
                </c:pt>
                <c:pt idx="1196" formatCode="0.00E+00">
                  <c:v>-1.9561E-155</c:v>
                </c:pt>
                <c:pt idx="1197" formatCode="0.00E+00">
                  <c:v>-3.8542000000000001E-154</c:v>
                </c:pt>
                <c:pt idx="1198" formatCode="0.00E+00">
                  <c:v>-5.3915699999999999E-154</c:v>
                </c:pt>
                <c:pt idx="1199" formatCode="0.00E+00">
                  <c:v>1.24969E-154</c:v>
                </c:pt>
                <c:pt idx="1200" formatCode="0.00E+00">
                  <c:v>1.65013E-153</c:v>
                </c:pt>
                <c:pt idx="1201" formatCode="0.00E+00">
                  <c:v>2.7068E-153</c:v>
                </c:pt>
                <c:pt idx="1202" formatCode="0.00E+00">
                  <c:v>1.02925E-153</c:v>
                </c:pt>
                <c:pt idx="1203" formatCode="0.00E+00">
                  <c:v>-4.0259800000000003E-153</c:v>
                </c:pt>
                <c:pt idx="1204" formatCode="0.00E+00">
                  <c:v>-8.4601500000000002E-153</c:v>
                </c:pt>
                <c:pt idx="1205" formatCode="0.00E+00">
                  <c:v>-4.52238E-153</c:v>
                </c:pt>
                <c:pt idx="1206" formatCode="0.00E+00">
                  <c:v>1.1512E-152</c:v>
                </c:pt>
                <c:pt idx="1207" formatCode="0.00E+00">
                  <c:v>2.7514299999999998E-152</c:v>
                </c:pt>
                <c:pt idx="1208" formatCode="0.00E+00">
                  <c:v>1.51808E-152</c:v>
                </c:pt>
                <c:pt idx="1209" formatCode="0.00E+00">
                  <c:v>-4.3708900000000001E-152</c:v>
                </c:pt>
                <c:pt idx="1210" formatCode="0.00E+00">
                  <c:v>-1.1238400000000001E-151</c:v>
                </c:pt>
                <c:pt idx="1211" formatCode="0.00E+00">
                  <c:v>-8.5767399999999993E-152</c:v>
                </c:pt>
                <c:pt idx="1212" formatCode="0.00E+00">
                  <c:v>1.22814E-151</c:v>
                </c:pt>
                <c:pt idx="1213" formatCode="0.00E+00">
                  <c:v>4.0702199999999997E-151</c:v>
                </c:pt>
                <c:pt idx="1214" formatCode="0.00E+00">
                  <c:v>3.9478999999999999E-151</c:v>
                </c:pt>
                <c:pt idx="1215" formatCode="0.00E+00">
                  <c:v>-2.7523900000000001E-151</c:v>
                </c:pt>
                <c:pt idx="1216" formatCode="0.00E+00">
                  <c:v>-1.3155500000000001E-150</c:v>
                </c:pt>
                <c:pt idx="1217" formatCode="0.00E+00">
                  <c:v>-1.3850600000000001E-150</c:v>
                </c:pt>
                <c:pt idx="1218" formatCode="0.00E+00">
                  <c:v>9.9854000000000003E-151</c:v>
                </c:pt>
                <c:pt idx="1219" formatCode="0.00E+00">
                  <c:v>5.1753400000000001E-150</c:v>
                </c:pt>
                <c:pt idx="1220" formatCode="0.00E+00">
                  <c:v>6.7620300000000003E-150</c:v>
                </c:pt>
                <c:pt idx="1221" formatCode="0.00E+00">
                  <c:v>1.4000700000000001E-151</c:v>
                </c:pt>
                <c:pt idx="1222" formatCode="0.00E+00">
                  <c:v>-1.3933799999999999E-149</c:v>
                </c:pt>
                <c:pt idx="1223" formatCode="0.00E+00">
                  <c:v>-2.1795E-149</c:v>
                </c:pt>
                <c:pt idx="1224" formatCode="0.00E+00">
                  <c:v>-3.8158700000000001E-150</c:v>
                </c:pt>
                <c:pt idx="1225" formatCode="0.00E+00">
                  <c:v>4.1560399999999997E-149</c:v>
                </c:pt>
                <c:pt idx="1226" formatCode="0.00E+00">
                  <c:v>7.0835800000000004E-149</c:v>
                </c:pt>
                <c:pt idx="1227" formatCode="0.00E+00">
                  <c:v>6.3726399999999998E-150</c:v>
                </c:pt>
                <c:pt idx="1228" formatCode="0.00E+00">
                  <c:v>-1.76543E-148</c:v>
                </c:pt>
                <c:pt idx="1229" formatCode="0.00E+00">
                  <c:v>-3.3330400000000002E-148</c:v>
                </c:pt>
                <c:pt idx="1230" formatCode="0.00E+00">
                  <c:v>-1.75224E-148</c:v>
                </c:pt>
                <c:pt idx="1231" formatCode="0.00E+00">
                  <c:v>4.35042E-148</c:v>
                </c:pt>
                <c:pt idx="1232" formatCode="0.00E+00">
                  <c:v>1.03723E-147</c:v>
                </c:pt>
                <c:pt idx="1233" formatCode="0.00E+00">
                  <c:v>5.4688699999999999E-148</c:v>
                </c:pt>
                <c:pt idx="1234" formatCode="0.00E+00">
                  <c:v>-1.7227300000000001E-147</c:v>
                </c:pt>
                <c:pt idx="1235" formatCode="0.00E+00">
                  <c:v>-4.39568E-147</c:v>
                </c:pt>
                <c:pt idx="1236" formatCode="0.00E+00">
                  <c:v>-3.7417800000000003E-147</c:v>
                </c:pt>
                <c:pt idx="1237" formatCode="0.00E+00">
                  <c:v>3.2674899999999997E-147</c:v>
                </c:pt>
                <c:pt idx="1238" formatCode="0.00E+00">
                  <c:v>1.28441E-146</c:v>
                </c:pt>
                <c:pt idx="1239" formatCode="0.00E+00">
                  <c:v>1.1787700000000001E-146</c:v>
                </c:pt>
                <c:pt idx="1240" formatCode="0.00E+00">
                  <c:v>-1.2473599999999999E-146</c:v>
                </c:pt>
                <c:pt idx="1241" formatCode="0.00E+00">
                  <c:v>-5.0118800000000002E-146</c:v>
                </c:pt>
                <c:pt idx="1242" formatCode="0.00E+00">
                  <c:v>-5.4461100000000002E-146</c:v>
                </c:pt>
                <c:pt idx="1243" formatCode="0.00E+00">
                  <c:v>2.7641300000000001E-146</c:v>
                </c:pt>
                <c:pt idx="1244" formatCode="0.00E+00">
                  <c:v>1.73933E-145</c:v>
                </c:pt>
                <c:pt idx="1245" formatCode="0.00E+00">
                  <c:v>2.2508199999999999E-145</c:v>
                </c:pt>
                <c:pt idx="1246" formatCode="0.00E+00">
                  <c:v>-2.2864299999999999E-146</c:v>
                </c:pt>
                <c:pt idx="1247" formatCode="0.00E+00">
                  <c:v>-5.3780199999999998E-145</c:v>
                </c:pt>
                <c:pt idx="1248" formatCode="0.00E+00">
                  <c:v>-7.8151400000000002E-145</c:v>
                </c:pt>
                <c:pt idx="1249" formatCode="0.00E+00">
                  <c:v>5.7100099999999998E-146</c:v>
                </c:pt>
                <c:pt idx="1250" formatCode="0.00E+00">
                  <c:v>2.05266E-144</c:v>
                </c:pt>
                <c:pt idx="1251" formatCode="0.00E+00">
                  <c:v>3.4826199999999998E-144</c:v>
                </c:pt>
                <c:pt idx="1252" formatCode="0.00E+00">
                  <c:v>1.4250100000000001E-144</c:v>
                </c:pt>
                <c:pt idx="1253" formatCode="0.00E+00">
                  <c:v>-5.0023299999999999E-144</c:v>
                </c:pt>
                <c:pt idx="1254" formatCode="0.00E+00">
                  <c:v>-1.02432E-143</c:v>
                </c:pt>
                <c:pt idx="1255" formatCode="0.00E+00">
                  <c:v>-3.3285500000000002E-144</c:v>
                </c:pt>
                <c:pt idx="1256" formatCode="0.00E+00">
                  <c:v>2.06833E-143</c:v>
                </c:pt>
                <c:pt idx="1257" formatCode="0.00E+00">
                  <c:v>4.4806100000000002E-143</c:v>
                </c:pt>
                <c:pt idx="1258" formatCode="0.00E+00">
                  <c:v>2.8293200000000001E-143</c:v>
                </c:pt>
                <c:pt idx="1259" formatCode="0.00E+00">
                  <c:v>-5.6850600000000001E-143</c:v>
                </c:pt>
                <c:pt idx="1260" formatCode="0.00E+00">
                  <c:v>-1.5875800000000001E-142</c:v>
                </c:pt>
                <c:pt idx="1261" formatCode="0.00E+00">
                  <c:v>-1.3061500000000001E-142</c:v>
                </c:pt>
                <c:pt idx="1262" formatCode="0.00E+00">
                  <c:v>1.45913E-142</c:v>
                </c:pt>
                <c:pt idx="1263" formatCode="0.00E+00">
                  <c:v>5.1823000000000002E-142</c:v>
                </c:pt>
                <c:pt idx="1264" formatCode="0.00E+00">
                  <c:v>4.5083500000000001E-142</c:v>
                </c:pt>
                <c:pt idx="1265" formatCode="0.00E+00">
                  <c:v>-5.6343400000000001E-142</c:v>
                </c:pt>
                <c:pt idx="1266" formatCode="0.00E+00">
                  <c:v>-2.11626E-141</c:v>
                </c:pt>
                <c:pt idx="1267" formatCode="0.00E+00">
                  <c:v>-2.3250300000000001E-141</c:v>
                </c:pt>
                <c:pt idx="1268" formatCode="0.00E+00">
                  <c:v>9.9373800000000002E-142</c:v>
                </c:pt>
                <c:pt idx="1269" formatCode="0.00E+00">
                  <c:v>6.9900599999999997E-141</c:v>
                </c:pt>
                <c:pt idx="1270" formatCode="0.00E+00">
                  <c:v>9.3534700000000003E-141</c:v>
                </c:pt>
                <c:pt idx="1271" formatCode="0.00E+00">
                  <c:v>7.7854500000000001E-143</c:v>
                </c:pt>
                <c:pt idx="1272" formatCode="0.00E+00">
                  <c:v>-1.9693800000000001E-140</c:v>
                </c:pt>
                <c:pt idx="1273" formatCode="0.00E+00">
                  <c:v>-2.9819100000000001E-140</c:v>
                </c:pt>
                <c:pt idx="1274" formatCode="0.00E+00">
                  <c:v>-1.92185E-142</c:v>
                </c:pt>
                <c:pt idx="1275" formatCode="0.00E+00">
                  <c:v>7.2108900000000001E-140</c:v>
                </c:pt>
                <c:pt idx="1276" formatCode="0.00E+00">
                  <c:v>1.2203800000000001E-139</c:v>
                </c:pt>
                <c:pt idx="1277" formatCode="0.00E+00">
                  <c:v>3.3835900000000002E-140</c:v>
                </c:pt>
                <c:pt idx="1278" formatCode="0.00E+00">
                  <c:v>-2.30285E-139</c:v>
                </c:pt>
                <c:pt idx="1279" formatCode="0.00E+00">
                  <c:v>-4.6560900000000002E-139</c:v>
                </c:pt>
                <c:pt idx="1280" formatCode="0.00E+00">
                  <c:v>-2.6850700000000001E-139</c:v>
                </c:pt>
                <c:pt idx="1281" formatCode="0.00E+00">
                  <c:v>5.5333800000000002E-139</c:v>
                </c:pt>
                <c:pt idx="1282" formatCode="0.00E+00">
                  <c:v>1.3670600000000001E-138</c:v>
                </c:pt>
                <c:pt idx="1283" formatCode="0.00E+00">
                  <c:v>6.8699299999999995E-139</c:v>
                </c:pt>
                <c:pt idx="1284" formatCode="0.00E+00">
                  <c:v>-2.4237599999999999E-138</c:v>
                </c:pt>
                <c:pt idx="1285" formatCode="0.00E+00">
                  <c:v>-6.0396500000000001E-138</c:v>
                </c:pt>
                <c:pt idx="1286" formatCode="0.00E+00">
                  <c:v>-4.7194700000000002E-138</c:v>
                </c:pt>
                <c:pt idx="1287" formatCode="0.00E+00">
                  <c:v>6.1840900000000004E-138</c:v>
                </c:pt>
                <c:pt idx="1288" formatCode="0.00E+00">
                  <c:v>2.0990299999999999E-137</c:v>
                </c:pt>
                <c:pt idx="1289" formatCode="0.00E+00">
                  <c:v>1.94091E-137</c:v>
                </c:pt>
                <c:pt idx="1290" formatCode="0.00E+00">
                  <c:v>-1.80185E-137</c:v>
                </c:pt>
                <c:pt idx="1291" formatCode="0.00E+00">
                  <c:v>-7.6235200000000004E-137</c:v>
                </c:pt>
                <c:pt idx="1292" formatCode="0.00E+00">
                  <c:v>-8.40974E-137</c:v>
                </c:pt>
                <c:pt idx="1293" formatCode="0.00E+00">
                  <c:v>3.98481E-137</c:v>
                </c:pt>
                <c:pt idx="1294" formatCode="0.00E+00">
                  <c:v>2.6341199999999999E-136</c:v>
                </c:pt>
                <c:pt idx="1295" formatCode="0.00E+00">
                  <c:v>3.5414399999999999E-136</c:v>
                </c:pt>
                <c:pt idx="1296" formatCode="0.00E+00">
                  <c:v>2.02519E-137</c:v>
                </c:pt>
                <c:pt idx="1297" formatCode="0.00E+00">
                  <c:v>-6.9264400000000006E-136</c:v>
                </c:pt>
                <c:pt idx="1298" formatCode="0.00E+00">
                  <c:v>-1.03299E-135</c:v>
                </c:pt>
                <c:pt idx="1299" formatCode="0.00E+00">
                  <c:v>1.1303499999999999E-136</c:v>
                </c:pt>
                <c:pt idx="1300" formatCode="0.00E+00">
                  <c:v>2.8380599999999999E-135</c:v>
                </c:pt>
                <c:pt idx="1301" formatCode="0.00E+00">
                  <c:v>4.6912399999999998E-135</c:v>
                </c:pt>
                <c:pt idx="1302" formatCode="0.00E+00">
                  <c:v>1.35222E-135</c:v>
                </c:pt>
                <c:pt idx="1303" formatCode="0.00E+00">
                  <c:v>-8.5521700000000001E-135</c:v>
                </c:pt>
                <c:pt idx="1304" formatCode="0.00E+00">
                  <c:v>-1.7159299999999999E-134</c:v>
                </c:pt>
                <c:pt idx="1305" formatCode="0.00E+00">
                  <c:v>-9.0490100000000004E-135</c:v>
                </c:pt>
                <c:pt idx="1306" formatCode="0.00E+00">
                  <c:v>2.2883799999999999E-134</c:v>
                </c:pt>
                <c:pt idx="1307" formatCode="0.00E+00">
                  <c:v>5.4487300000000002E-134</c:v>
                </c:pt>
                <c:pt idx="1308" formatCode="0.00E+00">
                  <c:v>2.94796E-134</c:v>
                </c:pt>
                <c:pt idx="1309" formatCode="0.00E+00">
                  <c:v>-8.7764199999999996E-134</c:v>
                </c:pt>
                <c:pt idx="1310" formatCode="0.00E+00">
                  <c:v>-2.23473E-133</c:v>
                </c:pt>
                <c:pt idx="1311" formatCode="0.00E+00">
                  <c:v>-1.7172000000000001E-133</c:v>
                </c:pt>
                <c:pt idx="1312" formatCode="0.00E+00">
                  <c:v>2.39586E-133</c:v>
                </c:pt>
                <c:pt idx="1313" formatCode="0.00E+00">
                  <c:v>7.9595500000000001E-133</c:v>
                </c:pt>
                <c:pt idx="1314" formatCode="0.00E+00">
                  <c:v>7.5164199999999992E-133</c:v>
                </c:pt>
                <c:pt idx="1315" formatCode="0.00E+00">
                  <c:v>-5.8777600000000002E-133</c:v>
                </c:pt>
                <c:pt idx="1316" formatCode="0.00E+00">
                  <c:v>-2.6668900000000001E-132</c:v>
                </c:pt>
                <c:pt idx="1317" formatCode="0.00E+00">
                  <c:v>-2.9463699999999998E-132</c:v>
                </c:pt>
                <c:pt idx="1318" formatCode="0.00E+00">
                  <c:v>1.4447200000000001E-132</c:v>
                </c:pt>
                <c:pt idx="1319" formatCode="0.00E+00">
                  <c:v>9.3328099999999995E-132</c:v>
                </c:pt>
                <c:pt idx="1320" formatCode="0.00E+00">
                  <c:v>1.2377100000000001E-131</c:v>
                </c:pt>
                <c:pt idx="1321" formatCode="0.00E+00">
                  <c:v>-4.6208700000000002E-133</c:v>
                </c:pt>
                <c:pt idx="1322" formatCode="0.00E+00">
                  <c:v>-2.7964799999999999E-131</c:v>
                </c:pt>
                <c:pt idx="1323" formatCode="0.00E+00">
                  <c:v>-4.24152E-131</c:v>
                </c:pt>
                <c:pt idx="1324" formatCode="0.00E+00">
                  <c:v>-2.2813099999999999E-132</c:v>
                </c:pt>
                <c:pt idx="1325" formatCode="0.00E+00">
                  <c:v>9.6653899999999998E-131</c:v>
                </c:pt>
                <c:pt idx="1326" formatCode="0.00E+00">
                  <c:v>1.6254E-130</c:v>
                </c:pt>
                <c:pt idx="1327" formatCode="0.00E+00">
                  <c:v>3.2680699999999999E-131</c:v>
                </c:pt>
                <c:pt idx="1328" formatCode="0.00E+00">
                  <c:v>-3.4327500000000001E-130</c:v>
                </c:pt>
                <c:pt idx="1329" formatCode="0.00E+00">
                  <c:v>-6.6692200000000003E-130</c:v>
                </c:pt>
                <c:pt idx="1330" formatCode="0.00E+00">
                  <c:v>-3.4475000000000002E-130</c:v>
                </c:pt>
                <c:pt idx="1331" formatCode="0.00E+00">
                  <c:v>9.1102899999999997E-130</c:v>
                </c:pt>
                <c:pt idx="1332" formatCode="0.00E+00">
                  <c:v>2.1665199999999998E-129</c:v>
                </c:pt>
                <c:pt idx="1333" formatCode="0.00E+00">
                  <c:v>1.26046E-129</c:v>
                </c:pt>
                <c:pt idx="1334" formatCode="0.00E+00">
                  <c:v>-3.15554E-129</c:v>
                </c:pt>
                <c:pt idx="1335" formatCode="0.00E+00">
                  <c:v>-8.2113799999999999E-129</c:v>
                </c:pt>
                <c:pt idx="1336" formatCode="0.00E+00">
                  <c:v>-5.85784E-129</c:v>
                </c:pt>
                <c:pt idx="1337" formatCode="0.00E+00">
                  <c:v>1.02534E-128</c:v>
                </c:pt>
                <c:pt idx="1338" formatCode="0.00E+00">
                  <c:v>3.1989199999999999E-128</c:v>
                </c:pt>
                <c:pt idx="1339" formatCode="0.00E+00">
                  <c:v>3.1258700000000002E-128</c:v>
                </c:pt>
                <c:pt idx="1340" formatCode="0.00E+00">
                  <c:v>-1.95601E-128</c:v>
                </c:pt>
                <c:pt idx="1341" formatCode="0.00E+00">
                  <c:v>-1.00403E-127</c:v>
                </c:pt>
                <c:pt idx="1342" formatCode="0.00E+00">
                  <c:v>-1.1610099999999999E-127</c:v>
                </c:pt>
                <c:pt idx="1343" formatCode="0.00E+00">
                  <c:v>4.11838E-128</c:v>
                </c:pt>
                <c:pt idx="1344" formatCode="0.00E+00">
                  <c:v>3.2591900000000001E-127</c:v>
                </c:pt>
                <c:pt idx="1345" formatCode="0.00E+00">
                  <c:v>4.0131400000000003E-127</c:v>
                </c:pt>
                <c:pt idx="1346" formatCode="0.00E+00">
                  <c:v>-1.6578000000000001E-127</c:v>
                </c:pt>
                <c:pt idx="1347" formatCode="0.00E+00">
                  <c:v>-1.3058900000000001E-126</c:v>
                </c:pt>
                <c:pt idx="1348" formatCode="0.00E+00">
                  <c:v>-1.89501E-126</c:v>
                </c:pt>
                <c:pt idx="1349" formatCode="0.00E+00">
                  <c:v>-2.3779399999999999E-127</c:v>
                </c:pt>
                <c:pt idx="1350" formatCode="0.00E+00">
                  <c:v>3.83528E-126</c:v>
                </c:pt>
                <c:pt idx="1351" formatCode="0.00E+00">
                  <c:v>6.8068000000000006E-126</c:v>
                </c:pt>
                <c:pt idx="1352" formatCode="0.00E+00">
                  <c:v>2.41498E-126</c:v>
                </c:pt>
                <c:pt idx="1353" formatCode="0.00E+00">
                  <c:v>-1.15028E-125</c:v>
                </c:pt>
                <c:pt idx="1354" formatCode="0.00E+00">
                  <c:v>-2.38187E-125</c:v>
                </c:pt>
                <c:pt idx="1355" formatCode="0.00E+00">
                  <c:v>-1.23228E-125</c:v>
                </c:pt>
                <c:pt idx="1356" formatCode="0.00E+00">
                  <c:v>3.3607600000000001E-125</c:v>
                </c:pt>
                <c:pt idx="1357" formatCode="0.00E+00">
                  <c:v>7.9053500000000001E-125</c:v>
                </c:pt>
                <c:pt idx="1358" formatCode="0.00E+00">
                  <c:v>4.18037E-125</c:v>
                </c:pt>
                <c:pt idx="1359" formatCode="0.00E+00">
                  <c:v>-1.30034E-124</c:v>
                </c:pt>
                <c:pt idx="1360" formatCode="0.00E+00">
                  <c:v>-3.31063E-124</c:v>
                </c:pt>
                <c:pt idx="1361" formatCode="0.00E+00">
                  <c:v>-2.7008800000000001E-124</c:v>
                </c:pt>
                <c:pt idx="1362" formatCode="0.00E+00">
                  <c:v>2.93887E-124</c:v>
                </c:pt>
                <c:pt idx="1363" formatCode="0.00E+00">
                  <c:v>1.0610799999999999E-123</c:v>
                </c:pt>
                <c:pt idx="1364" formatCode="0.00E+00">
                  <c:v>9.8318599999999997E-124</c:v>
                </c:pt>
                <c:pt idx="1365" formatCode="0.00E+00">
                  <c:v>-9.3650899999999997E-124</c:v>
                </c:pt>
                <c:pt idx="1366" formatCode="0.00E+00">
                  <c:v>-3.9158100000000001E-123</c:v>
                </c:pt>
                <c:pt idx="1367" formatCode="0.00E+00">
                  <c:v>-4.2641799999999998E-123</c:v>
                </c:pt>
                <c:pt idx="1368" formatCode="0.00E+00">
                  <c:v>2.2441600000000001E-123</c:v>
                </c:pt>
                <c:pt idx="1369" formatCode="0.00E+00">
                  <c:v>1.3934500000000001E-122</c:v>
                </c:pt>
                <c:pt idx="1370" formatCode="0.00E+00">
                  <c:v>1.8839199999999999E-122</c:v>
                </c:pt>
                <c:pt idx="1371" formatCode="0.00E+00">
                  <c:v>1.9161599999999999E-123</c:v>
                </c:pt>
                <c:pt idx="1372" formatCode="0.00E+00">
                  <c:v>-3.4521199999999999E-122</c:v>
                </c:pt>
                <c:pt idx="1373" formatCode="0.00E+00">
                  <c:v>-5.0613100000000004E-122</c:v>
                </c:pt>
                <c:pt idx="1374" formatCode="0.00E+00">
                  <c:v>1.3383699999999999E-122</c:v>
                </c:pt>
                <c:pt idx="1375" formatCode="0.00E+00">
                  <c:v>1.6235300000000001E-121</c:v>
                </c:pt>
                <c:pt idx="1376" formatCode="0.00E+00">
                  <c:v>2.6429899999999998E-121</c:v>
                </c:pt>
                <c:pt idx="1377" formatCode="0.00E+00">
                  <c:v>8.4914600000000002E-122</c:v>
                </c:pt>
                <c:pt idx="1378" formatCode="0.00E+00">
                  <c:v>-4.5154300000000004E-121</c:v>
                </c:pt>
                <c:pt idx="1379" formatCode="0.00E+00">
                  <c:v>-9.2198899999999993E-121</c:v>
                </c:pt>
                <c:pt idx="1380" formatCode="0.00E+00">
                  <c:v>-4.8914200000000001E-121</c:v>
                </c:pt>
                <c:pt idx="1381" formatCode="0.00E+00">
                  <c:v>1.2439E-120</c:v>
                </c:pt>
                <c:pt idx="1382" formatCode="0.00E+00">
                  <c:v>2.9559799999999999E-120</c:v>
                </c:pt>
                <c:pt idx="1383" formatCode="0.00E+00">
                  <c:v>1.5340600000000001E-120</c:v>
                </c:pt>
                <c:pt idx="1384" formatCode="0.00E+00">
                  <c:v>-4.9933000000000002E-120</c:v>
                </c:pt>
                <c:pt idx="1385" formatCode="0.00E+00">
                  <c:v>-1.2673399999999999E-119</c:v>
                </c:pt>
                <c:pt idx="1386" formatCode="0.00E+00">
                  <c:v>-1.0809799999999999E-119</c:v>
                </c:pt>
                <c:pt idx="1387" formatCode="0.00E+00">
                  <c:v>9.1735999999999995E-120</c:v>
                </c:pt>
                <c:pt idx="1388" formatCode="0.00E+00">
                  <c:v>3.6295900000000003E-119</c:v>
                </c:pt>
                <c:pt idx="1389" formatCode="0.00E+00">
                  <c:v>3.2629499999999999E-119</c:v>
                </c:pt>
                <c:pt idx="1390" formatCode="0.00E+00">
                  <c:v>-3.7560199999999997E-119</c:v>
                </c:pt>
                <c:pt idx="1391" formatCode="0.00E+00">
                  <c:v>-1.4580200000000001E-118</c:v>
                </c:pt>
                <c:pt idx="1392" formatCode="0.00E+00">
                  <c:v>-1.61578E-118</c:v>
                </c:pt>
                <c:pt idx="1393" formatCode="0.00E+00">
                  <c:v>6.5448299999999999E-119</c:v>
                </c:pt>
                <c:pt idx="1394" formatCode="0.00E+00">
                  <c:v>4.7526899999999997E-118</c:v>
                </c:pt>
                <c:pt idx="1395" formatCode="0.00E+00">
                  <c:v>6.2272400000000004E-118</c:v>
                </c:pt>
                <c:pt idx="1396" formatCode="0.00E+00">
                  <c:v>-6.5756300000000001E-119</c:v>
                </c:pt>
                <c:pt idx="1397" formatCode="0.00E+00">
                  <c:v>-1.51016E-117</c:v>
                </c:pt>
                <c:pt idx="1398" formatCode="0.00E+00">
                  <c:v>-2.2413200000000002E-117</c:v>
                </c:pt>
                <c:pt idx="1399" formatCode="0.00E+00">
                  <c:v>-2.4939099999999998E-119</c:v>
                </c:pt>
                <c:pt idx="1400" formatCode="0.00E+00">
                  <c:v>5.3799499999999998E-117</c:v>
                </c:pt>
                <c:pt idx="1401" formatCode="0.00E+00">
                  <c:v>9.1774500000000007E-117</c:v>
                </c:pt>
                <c:pt idx="1402" formatCode="0.00E+00">
                  <c:v>2.93785E-117</c:v>
                </c:pt>
                <c:pt idx="1403" formatCode="0.00E+00">
                  <c:v>-1.6078200000000001E-116</c:v>
                </c:pt>
                <c:pt idx="1404" formatCode="0.00E+00">
                  <c:v>-3.1739899999999999E-116</c:v>
                </c:pt>
                <c:pt idx="1405" formatCode="0.00E+00">
                  <c:v>-1.19888E-116</c:v>
                </c:pt>
                <c:pt idx="1406" formatCode="0.00E+00">
                  <c:v>5.7720099999999999E-116</c:v>
                </c:pt>
                <c:pt idx="1407" formatCode="0.00E+00">
                  <c:v>1.2777900000000001E-115</c:v>
                </c:pt>
                <c:pt idx="1408" formatCode="0.00E+00">
                  <c:v>8.1459100000000002E-116</c:v>
                </c:pt>
                <c:pt idx="1409" formatCode="0.00E+00">
                  <c:v>-1.57599E-115</c:v>
                </c:pt>
                <c:pt idx="1410" formatCode="0.00E+00">
                  <c:v>-4.4541799999999996E-115</c:v>
                </c:pt>
                <c:pt idx="1411" formatCode="0.00E+00">
                  <c:v>-3.8722899999999999E-115</c:v>
                </c:pt>
                <c:pt idx="1412" formatCode="0.00E+00">
                  <c:v>3.2883699999999999E-115</c:v>
                </c:pt>
                <c:pt idx="1413" formatCode="0.00E+00">
                  <c:v>1.2924100000000001E-114</c:v>
                </c:pt>
                <c:pt idx="1414" formatCode="0.00E+00">
                  <c:v>1.06763E-114</c:v>
                </c:pt>
                <c:pt idx="1415" formatCode="0.00E+00">
                  <c:v>-1.6910900000000001E-114</c:v>
                </c:pt>
                <c:pt idx="1416" formatCode="0.00E+00">
                  <c:v>-5.8827099999999997E-114</c:v>
                </c:pt>
                <c:pt idx="1417" formatCode="0.00E+00">
                  <c:v>-6.4541099999999999E-114</c:v>
                </c:pt>
                <c:pt idx="1418" formatCode="0.00E+00">
                  <c:v>2.4802800000000001E-114</c:v>
                </c:pt>
                <c:pt idx="1419" formatCode="0.00E+00">
                  <c:v>1.8645100000000001E-113</c:v>
                </c:pt>
                <c:pt idx="1420" formatCode="0.00E+00">
                  <c:v>2.5017799999999999E-113</c:v>
                </c:pt>
                <c:pt idx="1421" formatCode="0.00E+00">
                  <c:v>-3.1675500000000001E-115</c:v>
                </c:pt>
                <c:pt idx="1422" formatCode="0.00E+00">
                  <c:v>-5.4373499999999995E-113</c:v>
                </c:pt>
                <c:pt idx="1423" formatCode="0.00E+00">
                  <c:v>-8.0952599999999998E-113</c:v>
                </c:pt>
                <c:pt idx="1424" formatCode="0.00E+00">
                  <c:v>3.5729599999999998E-114</c:v>
                </c:pt>
                <c:pt idx="1425" formatCode="0.00E+00">
                  <c:v>2.0644299999999999E-112</c:v>
                </c:pt>
                <c:pt idx="1426" formatCode="0.00E+00">
                  <c:v>3.4560999999999999E-112</c:v>
                </c:pt>
                <c:pt idx="1427" formatCode="0.00E+00">
                  <c:v>1.04826E-112</c:v>
                </c:pt>
                <c:pt idx="1428" formatCode="0.00E+00">
                  <c:v>-6.1247700000000004E-112</c:v>
                </c:pt>
                <c:pt idx="1429" formatCode="0.00E+00">
                  <c:v>-1.22279E-111</c:v>
                </c:pt>
                <c:pt idx="1430" formatCode="0.00E+00">
                  <c:v>-5.5737599999999999E-112</c:v>
                </c:pt>
                <c:pt idx="1431" formatCode="0.00E+00">
                  <c:v>1.9484600000000001E-111</c:v>
                </c:pt>
                <c:pt idx="1432" formatCode="0.00E+00">
                  <c:v>4.47741E-111</c:v>
                </c:pt>
                <c:pt idx="1433" formatCode="0.00E+00">
                  <c:v>2.84983E-111</c:v>
                </c:pt>
                <c:pt idx="1434" formatCode="0.00E+00">
                  <c:v>-5.5278199999999997E-111</c:v>
                </c:pt>
                <c:pt idx="1435" formatCode="0.00E+00">
                  <c:v>-1.5172100000000001E-110</c:v>
                </c:pt>
                <c:pt idx="1436" formatCode="0.00E+00">
                  <c:v>-1.0913699999999999E-110</c:v>
                </c:pt>
                <c:pt idx="1437" formatCode="0.00E+00">
                  <c:v>1.9119999999999999E-110</c:v>
                </c:pt>
                <c:pt idx="1438" formatCode="0.00E+00">
                  <c:v>5.9385400000000001E-110</c:v>
                </c:pt>
                <c:pt idx="1439" formatCode="0.00E+00">
                  <c:v>5.6419600000000004E-110</c:v>
                </c:pt>
                <c:pt idx="1440" formatCode="0.00E+00">
                  <c:v>-4.1582E-110</c:v>
                </c:pt>
                <c:pt idx="1441" formatCode="0.00E+00">
                  <c:v>-1.95482E-109</c:v>
                </c:pt>
                <c:pt idx="1442" formatCode="0.00E+00">
                  <c:v>-2.2338699999999998E-109</c:v>
                </c:pt>
                <c:pt idx="1443" formatCode="0.00E+00">
                  <c:v>8.66449E-110</c:v>
                </c:pt>
                <c:pt idx="1444" formatCode="0.00E+00">
                  <c:v>6.5297799999999998E-109</c:v>
                </c:pt>
                <c:pt idx="1445" formatCode="0.00E+00">
                  <c:v>8.5290400000000009E-109</c:v>
                </c:pt>
                <c:pt idx="1446" formatCode="0.00E+00">
                  <c:v>-1.1237800000000001E-109</c:v>
                </c:pt>
                <c:pt idx="1447" formatCode="0.00E+00">
                  <c:v>-2.1306599999999999E-108</c:v>
                </c:pt>
                <c:pt idx="1448" formatCode="0.00E+00">
                  <c:v>-3.11304E-108</c:v>
                </c:pt>
                <c:pt idx="1449" formatCode="0.00E+00">
                  <c:v>1.55729E-109</c:v>
                </c:pt>
                <c:pt idx="1450" formatCode="0.00E+00">
                  <c:v>8.0286799999999998E-108</c:v>
                </c:pt>
                <c:pt idx="1451" formatCode="0.00E+00">
                  <c:v>1.3754200000000001E-107</c:v>
                </c:pt>
                <c:pt idx="1452" formatCode="0.00E+00">
                  <c:v>5.9016900000000004E-108</c:v>
                </c:pt>
                <c:pt idx="1453" formatCode="0.00E+00">
                  <c:v>-1.9004199999999999E-107</c:v>
                </c:pt>
                <c:pt idx="1454" formatCode="0.00E+00">
                  <c:v>-3.9031600000000001E-107</c:v>
                </c:pt>
                <c:pt idx="1455" formatCode="0.00E+00">
                  <c:v>-1.07171E-107</c:v>
                </c:pt>
                <c:pt idx="1456" formatCode="0.00E+00">
                  <c:v>8.5346999999999995E-107</c:v>
                </c:pt>
                <c:pt idx="1457" formatCode="0.00E+00">
                  <c:v>1.81557E-106</c:v>
                </c:pt>
                <c:pt idx="1458" formatCode="0.00E+00">
                  <c:v>1.1877900000000001E-106</c:v>
                </c:pt>
                <c:pt idx="1459" formatCode="0.00E+00">
                  <c:v>-2.0696000000000001E-106</c:v>
                </c:pt>
                <c:pt idx="1460" formatCode="0.00E+00">
                  <c:v>-5.9775199999999999E-106</c:v>
                </c:pt>
                <c:pt idx="1461" formatCode="0.00E+00">
                  <c:v>-4.9799299999999995E-106</c:v>
                </c:pt>
                <c:pt idx="1462" formatCode="0.00E+00">
                  <c:v>5.5700799999999999E-106</c:v>
                </c:pt>
                <c:pt idx="1463" formatCode="0.00E+00">
                  <c:v>2.0022400000000001E-105</c:v>
                </c:pt>
                <c:pt idx="1464" formatCode="0.00E+00">
                  <c:v>1.8568800000000001E-105</c:v>
                </c:pt>
                <c:pt idx="1465" formatCode="0.00E+00">
                  <c:v>-1.73453E-105</c:v>
                </c:pt>
                <c:pt idx="1466" formatCode="0.00E+00">
                  <c:v>-7.2430699999999996E-105</c:v>
                </c:pt>
                <c:pt idx="1467" formatCode="0.00E+00">
                  <c:v>-7.7184800000000007E-105</c:v>
                </c:pt>
                <c:pt idx="1468" formatCode="0.00E+00">
                  <c:v>4.5830200000000001E-105</c:v>
                </c:pt>
                <c:pt idx="1469" formatCode="0.00E+00">
                  <c:v>2.6265699999999999E-104</c:v>
                </c:pt>
                <c:pt idx="1470" formatCode="0.00E+00">
                  <c:v>3.3707700000000003E-104</c:v>
                </c:pt>
                <c:pt idx="1471" formatCode="0.00E+00">
                  <c:v>-4.3574599999999997E-105</c:v>
                </c:pt>
                <c:pt idx="1472" formatCode="0.00E+00">
                  <c:v>-8.4166999999999999E-104</c:v>
                </c:pt>
                <c:pt idx="1473" formatCode="0.00E+00">
                  <c:v>-1.2746800000000001E-103</c:v>
                </c:pt>
                <c:pt idx="1474" formatCode="0.00E+00">
                  <c:v>-1.7529000000000001E-104</c:v>
                </c:pt>
                <c:pt idx="1475" formatCode="0.00E+00">
                  <c:v>2.57348E-103</c:v>
                </c:pt>
                <c:pt idx="1476" formatCode="0.00E+00">
                  <c:v>4.3498100000000001E-103</c:v>
                </c:pt>
                <c:pt idx="1477" formatCode="0.00E+00">
                  <c:v>5.8453600000000003E-104</c:v>
                </c:pt>
                <c:pt idx="1478" formatCode="0.00E+00">
                  <c:v>-1.00396E-102</c:v>
                </c:pt>
                <c:pt idx="1479" formatCode="0.00E+00">
                  <c:v>-1.8959799999999999E-102</c:v>
                </c:pt>
                <c:pt idx="1480" formatCode="0.00E+00">
                  <c:v>-9.2202700000000008E-103</c:v>
                </c:pt>
                <c:pt idx="1481" formatCode="0.00E+00">
                  <c:v>2.7021399999999999E-102</c:v>
                </c:pt>
                <c:pt idx="1482" formatCode="0.00E+00">
                  <c:v>6.3748600000000001E-102</c:v>
                </c:pt>
                <c:pt idx="1483" formatCode="0.00E+00">
                  <c:v>4.1807700000000002E-102</c:v>
                </c:pt>
                <c:pt idx="1484" formatCode="0.00E+00">
                  <c:v>-7.7043099999999997E-102</c:v>
                </c:pt>
                <c:pt idx="1485" formatCode="0.00E+00">
                  <c:v>-2.1573700000000001E-101</c:v>
                </c:pt>
                <c:pt idx="1486" formatCode="0.00E+00">
                  <c:v>-1.61269E-101</c:v>
                </c:pt>
                <c:pt idx="1487" formatCode="0.00E+00">
                  <c:v>2.5265E-101</c:v>
                </c:pt>
                <c:pt idx="1488" formatCode="0.00E+00">
                  <c:v>8.1043199999999999E-101</c:v>
                </c:pt>
                <c:pt idx="1489" formatCode="0.00E+00">
                  <c:v>7.5795499999999994E-101</c:v>
                </c:pt>
                <c:pt idx="1490" formatCode="0.00E+00">
                  <c:v>-6.4316100000000001E-101</c:v>
                </c:pt>
                <c:pt idx="1491" formatCode="0.00E+00">
                  <c:v>-2.8419399999999998E-100</c:v>
                </c:pt>
                <c:pt idx="1492" formatCode="0.00E+00">
                  <c:v>-3.2811700000000002E-100</c:v>
                </c:pt>
                <c:pt idx="1493" formatCode="0.00E+00">
                  <c:v>9.5443700000000006E-101</c:v>
                </c:pt>
                <c:pt idx="1494" formatCode="0.00E+00">
                  <c:v>8.6698699999999999E-100</c:v>
                </c:pt>
                <c:pt idx="1495" formatCode="0.00E+00">
                  <c:v>1.0951700000000001E-99</c:v>
                </c:pt>
                <c:pt idx="1496" formatCode="0.00E+00">
                  <c:v>-3.7933400000000002E-100</c:v>
                </c:pt>
                <c:pt idx="1497" formatCode="0.00E+00">
                  <c:v>-3.3895699999999999E-99</c:v>
                </c:pt>
                <c:pt idx="1498" formatCode="0.00E+00">
                  <c:v>-4.8489299999999997E-99</c:v>
                </c:pt>
                <c:pt idx="1499" formatCode="0.00E+00">
                  <c:v>-3.74803E-101</c:v>
                </c:pt>
                <c:pt idx="1500" formatCode="0.00E+00">
                  <c:v>1.1517699999999999E-98</c:v>
                </c:pt>
                <c:pt idx="1501" formatCode="0.00E+00">
                  <c:v>1.99065E-98</c:v>
                </c:pt>
                <c:pt idx="1502" formatCode="0.00E+00">
                  <c:v>8.2497800000000004E-99</c:v>
                </c:pt>
                <c:pt idx="1503" formatCode="0.00E+00">
                  <c:v>-2.8628599999999999E-98</c:v>
                </c:pt>
                <c:pt idx="1504" formatCode="0.00E+00">
                  <c:v>-5.9093099999999997E-98</c:v>
                </c:pt>
                <c:pt idx="1505" formatCode="0.00E+00">
                  <c:v>-2.0712100000000001E-98</c:v>
                </c:pt>
                <c:pt idx="1506" formatCode="0.00E+00">
                  <c:v>1.14792E-97</c:v>
                </c:pt>
                <c:pt idx="1507" formatCode="0.00E+00">
                  <c:v>2.5043500000000002E-97</c:v>
                </c:pt>
                <c:pt idx="1508" formatCode="0.00E+00">
                  <c:v>1.5710999999999999E-97</c:v>
                </c:pt>
                <c:pt idx="1509" formatCode="0.00E+00">
                  <c:v>-3.1661700000000001E-97</c:v>
                </c:pt>
                <c:pt idx="1510" formatCode="0.00E+00">
                  <c:v>-8.8500900000000001E-97</c:v>
                </c:pt>
                <c:pt idx="1511" formatCode="0.00E+00">
                  <c:v>-7.65889E-97</c:v>
                </c:pt>
                <c:pt idx="1512" formatCode="0.00E+00">
                  <c:v>6.6653200000000004E-97</c:v>
                </c:pt>
                <c:pt idx="1513" formatCode="0.00E+00">
                  <c:v>2.61138E-96</c:v>
                </c:pt>
                <c:pt idx="1514" formatCode="0.00E+00">
                  <c:v>2.2920300000000002E-96</c:v>
                </c:pt>
                <c:pt idx="1515" formatCode="0.00E+00">
                  <c:v>-2.9245600000000001E-96</c:v>
                </c:pt>
                <c:pt idx="1516" formatCode="0.00E+00">
                  <c:v>-1.08765E-95</c:v>
                </c:pt>
                <c:pt idx="1517" formatCode="0.00E+00">
                  <c:v>-1.14774E-95</c:v>
                </c:pt>
                <c:pt idx="1518" formatCode="0.00E+00">
                  <c:v>6.7702199999999997E-96</c:v>
                </c:pt>
                <c:pt idx="1519" formatCode="0.00E+00">
                  <c:v>3.9093800000000003E-95</c:v>
                </c:pt>
                <c:pt idx="1520" formatCode="0.00E+00">
                  <c:v>5.1667699999999998E-95</c:v>
                </c:pt>
                <c:pt idx="1521" formatCode="0.00E+00">
                  <c:v>2.15144E-97</c:v>
                </c:pt>
                <c:pt idx="1522" formatCode="0.00E+00">
                  <c:v>-1.09954E-94</c:v>
                </c:pt>
                <c:pt idx="1523" formatCode="0.00E+00">
                  <c:v>-1.6802900000000001E-94</c:v>
                </c:pt>
                <c:pt idx="1524" formatCode="0.00E+00">
                  <c:v>-6.1612900000000004E-96</c:v>
                </c:pt>
                <c:pt idx="1525" formatCode="0.00E+00">
                  <c:v>3.9442200000000001E-94</c:v>
                </c:pt>
                <c:pt idx="1526" formatCode="0.00E+00">
                  <c:v>6.6206600000000003E-94</c:v>
                </c:pt>
                <c:pt idx="1527" formatCode="0.00E+00">
                  <c:v>1.64274E-94</c:v>
                </c:pt>
                <c:pt idx="1528" formatCode="0.00E+00">
                  <c:v>-1.2717399999999999E-93</c:v>
                </c:pt>
                <c:pt idx="1529" formatCode="0.00E+00">
                  <c:v>-2.4650599999999999E-93</c:v>
                </c:pt>
                <c:pt idx="1530" formatCode="0.00E+00">
                  <c:v>-1.0370699999999999E-93</c:v>
                </c:pt>
                <c:pt idx="1531" formatCode="0.00E+00">
                  <c:v>4.1520200000000004E-93</c:v>
                </c:pt>
                <c:pt idx="1532" formatCode="0.00E+00">
                  <c:v>9.4083999999999998E-93</c:v>
                </c:pt>
                <c:pt idx="1533" formatCode="0.00E+00">
                  <c:v>6.1703899999999997E-93</c:v>
                </c:pt>
                <c:pt idx="1534" formatCode="0.00E+00">
                  <c:v>-1.1119399999999999E-92</c:v>
                </c:pt>
                <c:pt idx="1535" formatCode="0.00E+00">
                  <c:v>-3.1460199999999998E-92</c:v>
                </c:pt>
                <c:pt idx="1536" formatCode="0.00E+00">
                  <c:v>-2.45184E-92</c:v>
                </c:pt>
                <c:pt idx="1537" formatCode="0.00E+00">
                  <c:v>3.3536799999999999E-92</c:v>
                </c:pt>
                <c:pt idx="1538" formatCode="0.00E+00">
                  <c:v>1.1161500000000001E-91</c:v>
                </c:pt>
                <c:pt idx="1539" formatCode="0.00E+00">
                  <c:v>1.01799E-91</c:v>
                </c:pt>
                <c:pt idx="1540" formatCode="0.00E+00">
                  <c:v>-9.8936600000000001E-92</c:v>
                </c:pt>
                <c:pt idx="1541" formatCode="0.00E+00">
                  <c:v>-4.1023900000000002E-91</c:v>
                </c:pt>
                <c:pt idx="1542" formatCode="0.00E+00">
                  <c:v>-4.71812E-91</c:v>
                </c:pt>
                <c:pt idx="1543" formatCode="0.00E+00">
                  <c:v>1.2770499999999999E-91</c:v>
                </c:pt>
                <c:pt idx="1544" formatCode="0.00E+00">
                  <c:v>1.22556E-90</c:v>
                </c:pt>
                <c:pt idx="1545" formatCode="0.00E+00">
                  <c:v>1.61682E-90</c:v>
                </c:pt>
                <c:pt idx="1546" formatCode="0.00E+00">
                  <c:v>-2.5089199999999999E-91</c:v>
                </c:pt>
                <c:pt idx="1547" formatCode="0.00E+00">
                  <c:v>-4.1648999999999996E-90</c:v>
                </c:pt>
                <c:pt idx="1548" formatCode="0.00E+00">
                  <c:v>-6.0322699999999997E-90</c:v>
                </c:pt>
                <c:pt idx="1549" formatCode="0.00E+00">
                  <c:v>3.5862099999999997E-91</c:v>
                </c:pt>
                <c:pt idx="1550" formatCode="0.00E+00">
                  <c:v>1.5596199999999999E-89</c:v>
                </c:pt>
                <c:pt idx="1551" formatCode="0.00E+00">
                  <c:v>2.63387E-89</c:v>
                </c:pt>
                <c:pt idx="1552" formatCode="0.00E+00">
                  <c:v>9.6053399999999993E-90</c:v>
                </c:pt>
                <c:pt idx="1553" formatCode="0.00E+00">
                  <c:v>-4.1693800000000002E-89</c:v>
                </c:pt>
                <c:pt idx="1554" formatCode="0.00E+00">
                  <c:v>-8.4890000000000006E-89</c:v>
                </c:pt>
                <c:pt idx="1555" formatCode="0.00E+00">
                  <c:v>-3.5875399999999998E-89</c:v>
                </c:pt>
                <c:pt idx="1556" formatCode="0.00E+00">
                  <c:v>1.4427E-88</c:v>
                </c:pt>
                <c:pt idx="1557" formatCode="0.00E+00">
                  <c:v>3.2099299999999999E-88</c:v>
                </c:pt>
                <c:pt idx="1558" formatCode="0.00E+00">
                  <c:v>1.7990000000000001E-88</c:v>
                </c:pt>
                <c:pt idx="1559" formatCode="0.00E+00">
                  <c:v>-4.7429999999999998E-88</c:v>
                </c:pt>
                <c:pt idx="1560" formatCode="0.00E+00">
                  <c:v>-1.24375E-87</c:v>
                </c:pt>
                <c:pt idx="1561" formatCode="0.00E+00">
                  <c:v>-1.0474600000000001E-87</c:v>
                </c:pt>
                <c:pt idx="1562" formatCode="0.00E+00">
                  <c:v>1.0028E-87</c:v>
                </c:pt>
                <c:pt idx="1563" formatCode="0.00E+00">
                  <c:v>3.8037199999999998E-87</c:v>
                </c:pt>
                <c:pt idx="1564" formatCode="0.00E+00">
                  <c:v>3.5034399999999998E-87</c:v>
                </c:pt>
                <c:pt idx="1565" formatCode="0.00E+00">
                  <c:v>-3.5417799999999998E-87</c:v>
                </c:pt>
                <c:pt idx="1566" formatCode="0.00E+00">
                  <c:v>-1.43481E-86</c:v>
                </c:pt>
                <c:pt idx="1567" formatCode="0.00E+00">
                  <c:v>-1.5176699999999999E-86</c:v>
                </c:pt>
                <c:pt idx="1568" formatCode="0.00E+00">
                  <c:v>9.1043999999999997E-87</c:v>
                </c:pt>
                <c:pt idx="1569" formatCode="0.00E+00">
                  <c:v>5.1821099999999999E-86</c:v>
                </c:pt>
                <c:pt idx="1570" formatCode="0.00E+00">
                  <c:v>6.8922499999999993E-86</c:v>
                </c:pt>
                <c:pt idx="1571" formatCode="0.00E+00">
                  <c:v>3.0356999999999999E-87</c:v>
                </c:pt>
                <c:pt idx="1572" formatCode="0.00E+00">
                  <c:v>-1.39016E-85</c:v>
                </c:pt>
                <c:pt idx="1573" formatCode="0.00E+00">
                  <c:v>-2.12283E-85</c:v>
                </c:pt>
                <c:pt idx="1574" formatCode="0.00E+00">
                  <c:v>-2.2327200000000001E-89</c:v>
                </c:pt>
                <c:pt idx="1575" formatCode="0.00E+00">
                  <c:v>5.1876500000000003E-85</c:v>
                </c:pt>
                <c:pt idx="1576" formatCode="0.00E+00">
                  <c:v>8.62817E-85</c:v>
                </c:pt>
                <c:pt idx="1577" formatCode="0.00E+00">
                  <c:v>2.0729299999999999E-85</c:v>
                </c:pt>
                <c:pt idx="1578" formatCode="0.00E+00">
                  <c:v>-1.6826399999999999E-84</c:v>
                </c:pt>
                <c:pt idx="1579" formatCode="0.00E+00">
                  <c:v>-3.2431499999999999E-84</c:v>
                </c:pt>
                <c:pt idx="1580" formatCode="0.00E+00">
                  <c:v>-1.23363E-84</c:v>
                </c:pt>
                <c:pt idx="1581" formatCode="0.00E+00">
                  <c:v>5.9738099999999998E-84</c:v>
                </c:pt>
                <c:pt idx="1582" formatCode="0.00E+00">
                  <c:v>1.34793E-83</c:v>
                </c:pt>
                <c:pt idx="1583" formatCode="0.00E+00">
                  <c:v>1.01725E-83</c:v>
                </c:pt>
                <c:pt idx="1584" formatCode="0.00E+00">
                  <c:v>-1.09168E-83</c:v>
                </c:pt>
                <c:pt idx="1585" formatCode="0.00E+00">
                  <c:v>-3.57154E-83</c:v>
                </c:pt>
                <c:pt idx="1586" formatCode="0.00E+00">
                  <c:v>-2.52714E-83</c:v>
                </c:pt>
                <c:pt idx="1587" formatCode="0.00E+00">
                  <c:v>5.1109499999999998E-83</c:v>
                </c:pt>
                <c:pt idx="1588" formatCode="0.00E+00">
                  <c:v>1.5423799999999999E-82</c:v>
                </c:pt>
                <c:pt idx="1589" formatCode="0.00E+00">
                  <c:v>1.44636E-82</c:v>
                </c:pt>
                <c:pt idx="1590" formatCode="0.00E+00">
                  <c:v>-1.16914E-82</c:v>
                </c:pt>
                <c:pt idx="1591" formatCode="0.00E+00">
                  <c:v>-5.2980499999999999E-82</c:v>
                </c:pt>
                <c:pt idx="1592" formatCode="0.00E+00">
                  <c:v>-6.1543400000000006E-82</c:v>
                </c:pt>
                <c:pt idx="1593" formatCode="0.00E+00">
                  <c:v>1.74289E-82</c:v>
                </c:pt>
                <c:pt idx="1594" formatCode="0.00E+00">
                  <c:v>1.6154699999999999E-81</c:v>
                </c:pt>
                <c:pt idx="1595" formatCode="0.00E+00">
                  <c:v>2.0069E-81</c:v>
                </c:pt>
                <c:pt idx="1596" formatCode="0.00E+00">
                  <c:v>-8.4778099999999997E-82</c:v>
                </c:pt>
                <c:pt idx="1597" formatCode="0.00E+00">
                  <c:v>-6.6099800000000004E-81</c:v>
                </c:pt>
                <c:pt idx="1598" formatCode="0.00E+00">
                  <c:v>-9.7049600000000002E-81</c:v>
                </c:pt>
                <c:pt idx="1599" formatCode="0.00E+00">
                  <c:v>-1.53993E-81</c:v>
                </c:pt>
                <c:pt idx="1600" formatCode="0.00E+00">
                  <c:v>1.8974200000000002E-80</c:v>
                </c:pt>
                <c:pt idx="1601" formatCode="0.00E+00">
                  <c:v>3.3938399999999997E-80</c:v>
                </c:pt>
                <c:pt idx="1602" formatCode="0.00E+00">
                  <c:v>1.30896E-80</c:v>
                </c:pt>
                <c:pt idx="1603" formatCode="0.00E+00">
                  <c:v>-5.2709199999999999E-80</c:v>
                </c:pt>
                <c:pt idx="1604" formatCode="0.00E+00">
                  <c:v>-1.0543199999999999E-79</c:v>
                </c:pt>
                <c:pt idx="1605" formatCode="0.00E+00">
                  <c:v>-2.9005300000000001E-80</c:v>
                </c:pt>
                <c:pt idx="1606" formatCode="0.00E+00">
                  <c:v>2.2969700000000001E-79</c:v>
                </c:pt>
                <c:pt idx="1607" formatCode="0.00E+00">
                  <c:v>4.9054400000000001E-79</c:v>
                </c:pt>
                <c:pt idx="1608" formatCode="0.00E+00">
                  <c:v>3.2782899999999997E-79</c:v>
                </c:pt>
                <c:pt idx="1609" formatCode="0.00E+00">
                  <c:v>-5.3992400000000004E-79</c:v>
                </c:pt>
                <c:pt idx="1610" formatCode="0.00E+00">
                  <c:v>-1.5858699999999999E-78</c:v>
                </c:pt>
                <c:pt idx="1611" formatCode="0.00E+00">
                  <c:v>-1.3513E-78</c:v>
                </c:pt>
                <c:pt idx="1612" formatCode="0.00E+00">
                  <c:v>1.3384800000000001E-78</c:v>
                </c:pt>
                <c:pt idx="1613" formatCode="0.00E+00">
                  <c:v>5.0063100000000003E-78</c:v>
                </c:pt>
                <c:pt idx="1614" formatCode="0.00E+00">
                  <c:v>4.4647200000000003E-78</c:v>
                </c:pt>
                <c:pt idx="1615" formatCode="0.00E+00">
                  <c:v>-5.32302E-78</c:v>
                </c:pt>
                <c:pt idx="1616" formatCode="0.00E+00">
                  <c:v>-2.0391499999999999E-77</c:v>
                </c:pt>
                <c:pt idx="1617" formatCode="0.00E+00">
                  <c:v>-2.2185300000000001E-77</c:v>
                </c:pt>
                <c:pt idx="1618" formatCode="0.00E+00">
                  <c:v>9.8638800000000002E-78</c:v>
                </c:pt>
                <c:pt idx="1619" formatCode="0.00E+00">
                  <c:v>6.6876999999999998E-77</c:v>
                </c:pt>
                <c:pt idx="1620" formatCode="0.00E+00">
                  <c:v>8.6997699999999999E-77</c:v>
                </c:pt>
                <c:pt idx="1621" formatCode="0.00E+00">
                  <c:v>-1.2931200000000001E-77</c:v>
                </c:pt>
                <c:pt idx="1622" formatCode="0.00E+00">
                  <c:v>-2.2421899999999999E-76</c:v>
                </c:pt>
                <c:pt idx="1623" formatCode="0.00E+00">
                  <c:v>-3.4258799999999998E-76</c:v>
                </c:pt>
                <c:pt idx="1624" formatCode="0.00E+00">
                  <c:v>-6.3013199999999998E-77</c:v>
                </c:pt>
                <c:pt idx="1625" formatCode="0.00E+00">
                  <c:v>6.4724999999999994E-76</c:v>
                </c:pt>
                <c:pt idx="1626" formatCode="0.00E+00">
                  <c:v>1.12073E-75</c:v>
                </c:pt>
                <c:pt idx="1627" formatCode="0.00E+00">
                  <c:v>2.35382E-76</c:v>
                </c:pt>
                <c:pt idx="1628" formatCode="0.00E+00">
                  <c:v>-2.3062300000000001E-75</c:v>
                </c:pt>
                <c:pt idx="1629" formatCode="0.00E+00">
                  <c:v>-4.37063E-75</c:v>
                </c:pt>
                <c:pt idx="1630" formatCode="0.00E+00">
                  <c:v>-1.5520700000000001E-75</c:v>
                </c:pt>
                <c:pt idx="1631" formatCode="0.00E+00">
                  <c:v>8.3722400000000001E-75</c:v>
                </c:pt>
                <c:pt idx="1632" formatCode="0.00E+00">
                  <c:v>1.8434600000000001E-74</c:v>
                </c:pt>
                <c:pt idx="1633" formatCode="0.00E+00">
                  <c:v>1.22423E-74</c:v>
                </c:pt>
                <c:pt idx="1634" formatCode="0.00E+00">
                  <c:v>-2.0814200000000002E-74</c:v>
                </c:pt>
                <c:pt idx="1635" formatCode="0.00E+00">
                  <c:v>-6.0079600000000001E-74</c:v>
                </c:pt>
                <c:pt idx="1636" formatCode="0.00E+00">
                  <c:v>-4.8277800000000002E-74</c:v>
                </c:pt>
                <c:pt idx="1637" formatCode="0.00E+00">
                  <c:v>5.9994999999999998E-74</c:v>
                </c:pt>
                <c:pt idx="1638" formatCode="0.00E+00">
                  <c:v>2.0551899999999999E-73</c:v>
                </c:pt>
                <c:pt idx="1639" formatCode="0.00E+00">
                  <c:v>1.8491900000000002E-73</c:v>
                </c:pt>
                <c:pt idx="1640" formatCode="0.00E+00">
                  <c:v>-1.9075100000000001E-73</c:v>
                </c:pt>
                <c:pt idx="1641" formatCode="0.00E+00">
                  <c:v>-7.66431E-73</c:v>
                </c:pt>
                <c:pt idx="1642" formatCode="0.00E+00">
                  <c:v>-8.6545600000000001E-73</c:v>
                </c:pt>
                <c:pt idx="1643" formatCode="0.00E+00">
                  <c:v>2.72677E-73</c:v>
                </c:pt>
                <c:pt idx="1644" formatCode="0.00E+00">
                  <c:v>2.3357199999999998E-72</c:v>
                </c:pt>
                <c:pt idx="1645" formatCode="0.00E+00">
                  <c:v>3.06157E-72</c:v>
                </c:pt>
                <c:pt idx="1646" formatCode="0.00E+00">
                  <c:v>-5.1981799999999999E-73</c:v>
                </c:pt>
                <c:pt idx="1647" formatCode="0.00E+00">
                  <c:v>-8.0257800000000001E-72</c:v>
                </c:pt>
                <c:pt idx="1648" formatCode="0.00E+00">
                  <c:v>-1.16524E-71</c:v>
                </c:pt>
                <c:pt idx="1649" formatCode="0.00E+00">
                  <c:v>2.5095100000000001E-73</c:v>
                </c:pt>
                <c:pt idx="1650" formatCode="0.00E+00">
                  <c:v>2.8648200000000001E-71</c:v>
                </c:pt>
                <c:pt idx="1651" formatCode="0.00E+00">
                  <c:v>4.7902700000000003E-71</c:v>
                </c:pt>
                <c:pt idx="1652" formatCode="0.00E+00">
                  <c:v>1.33808E-71</c:v>
                </c:pt>
                <c:pt idx="1653" formatCode="0.00E+00">
                  <c:v>-8.8325700000000008E-71</c:v>
                </c:pt>
                <c:pt idx="1654" formatCode="0.00E+00">
                  <c:v>-1.7701E-70</c:v>
                </c:pt>
                <c:pt idx="1655" formatCode="0.00E+00">
                  <c:v>-9.5163600000000008E-71</c:v>
                </c:pt>
                <c:pt idx="1656" formatCode="0.00E+00">
                  <c:v>2.3264000000000001E-70</c:v>
                </c:pt>
                <c:pt idx="1657" formatCode="0.00E+00">
                  <c:v>5.5957699999999998E-70</c:v>
                </c:pt>
                <c:pt idx="1658" formatCode="0.00E+00">
                  <c:v>3.0485899999999998E-70</c:v>
                </c:pt>
                <c:pt idx="1659" formatCode="0.00E+00">
                  <c:v>-9.1096700000000001E-70</c:v>
                </c:pt>
                <c:pt idx="1660" formatCode="0.00E+00">
                  <c:v>-2.3109000000000001E-69</c:v>
                </c:pt>
                <c:pt idx="1661" formatCode="0.00E+00">
                  <c:v>-1.7255700000000001E-69</c:v>
                </c:pt>
                <c:pt idx="1662" formatCode="0.00E+00">
                  <c:v>2.5107600000000002E-69</c:v>
                </c:pt>
                <c:pt idx="1663" formatCode="0.00E+00">
                  <c:v>8.2525800000000004E-69</c:v>
                </c:pt>
                <c:pt idx="1664" formatCode="0.00E+00">
                  <c:v>8.3489900000000001E-69</c:v>
                </c:pt>
                <c:pt idx="1665" formatCode="0.00E+00">
                  <c:v>-4.0575700000000003E-69</c:v>
                </c:pt>
                <c:pt idx="1666" formatCode="0.00E+00">
                  <c:v>-2.3893E-68</c:v>
                </c:pt>
                <c:pt idx="1667" formatCode="0.00E+00">
                  <c:v>-2.7477699999999998E-68</c:v>
                </c:pt>
                <c:pt idx="1668" formatCode="0.00E+00">
                  <c:v>1.1753599999999999E-68</c:v>
                </c:pt>
                <c:pt idx="1669" formatCode="0.00E+00">
                  <c:v>8.2754600000000005E-68</c:v>
                </c:pt>
                <c:pt idx="1670" formatCode="0.00E+00">
                  <c:v>1.05746E-67</c:v>
                </c:pt>
                <c:pt idx="1671" formatCode="0.00E+00">
                  <c:v>-2.1523199999999998E-68</c:v>
                </c:pt>
                <c:pt idx="1672" formatCode="0.00E+00">
                  <c:v>-2.8322300000000001E-67</c:v>
                </c:pt>
                <c:pt idx="1673" formatCode="0.00E+00">
                  <c:v>-4.0488599999999998E-67</c:v>
                </c:pt>
                <c:pt idx="1674" formatCode="0.00E+00">
                  <c:v>4.0954700000000003E-68</c:v>
                </c:pt>
                <c:pt idx="1675" formatCode="0.00E+00">
                  <c:v>1.1029600000000001E-66</c:v>
                </c:pt>
                <c:pt idx="1676" formatCode="0.00E+00">
                  <c:v>1.8528799999999999E-66</c:v>
                </c:pt>
                <c:pt idx="1677" formatCode="0.00E+00">
                  <c:v>6.8522200000000005E-67</c:v>
                </c:pt>
                <c:pt idx="1678" formatCode="0.00E+00">
                  <c:v>-2.8946799999999998E-66</c:v>
                </c:pt>
                <c:pt idx="1679" formatCode="0.00E+00">
                  <c:v>-5.8281700000000001E-66</c:v>
                </c:pt>
                <c:pt idx="1680" formatCode="0.00E+00">
                  <c:v>-1.96606E-66</c:v>
                </c:pt>
                <c:pt idx="1681" formatCode="0.00E+00">
                  <c:v>1.1536300000000001E-65</c:v>
                </c:pt>
                <c:pt idx="1682" formatCode="0.00E+00">
                  <c:v>2.5011900000000001E-65</c:v>
                </c:pt>
                <c:pt idx="1683" formatCode="0.00E+00">
                  <c:v>1.6103600000000001E-65</c:v>
                </c:pt>
                <c:pt idx="1684" formatCode="0.00E+00">
                  <c:v>-2.9203700000000001E-65</c:v>
                </c:pt>
                <c:pt idx="1685" formatCode="0.00E+00">
                  <c:v>-8.2453499999999999E-65</c:v>
                </c:pt>
                <c:pt idx="1686" formatCode="0.00E+00">
                  <c:v>-6.5232900000000002E-65</c:v>
                </c:pt>
                <c:pt idx="1687" formatCode="0.00E+00">
                  <c:v>8.5890500000000003E-65</c:v>
                </c:pt>
                <c:pt idx="1688" formatCode="0.00E+00">
                  <c:v>2.8822600000000001E-64</c:v>
                </c:pt>
                <c:pt idx="1689" formatCode="0.00E+00">
                  <c:v>2.49913E-64</c:v>
                </c:pt>
                <c:pt idx="1690" formatCode="0.00E+00">
                  <c:v>-3.0890800000000003E-64</c:v>
                </c:pt>
                <c:pt idx="1691" formatCode="0.00E+00">
                  <c:v>-1.1564E-63</c:v>
                </c:pt>
                <c:pt idx="1692" formatCode="0.00E+00">
                  <c:v>-1.2386E-63</c:v>
                </c:pt>
                <c:pt idx="1693" formatCode="0.00E+00">
                  <c:v>6.1211700000000003E-64</c:v>
                </c:pt>
                <c:pt idx="1694" formatCode="0.00E+00">
                  <c:v>3.8775000000000001E-63</c:v>
                </c:pt>
                <c:pt idx="1695" formatCode="0.00E+00">
                  <c:v>5.0103800000000005E-63</c:v>
                </c:pt>
                <c:pt idx="1696" formatCode="0.00E+00">
                  <c:v>-6.7443899999999999E-64</c:v>
                </c:pt>
                <c:pt idx="1697" formatCode="0.00E+00">
                  <c:v>-1.2606300000000001E-62</c:v>
                </c:pt>
                <c:pt idx="1698" formatCode="0.00E+00">
                  <c:v>-1.9042699999999999E-62</c:v>
                </c:pt>
                <c:pt idx="1699" formatCode="0.00E+00">
                  <c:v>-2.4598500000000001E-63</c:v>
                </c:pt>
                <c:pt idx="1700" formatCode="0.00E+00">
                  <c:v>3.8910500000000002E-62</c:v>
                </c:pt>
                <c:pt idx="1701" formatCode="0.00E+00">
                  <c:v>6.6688600000000001E-62</c:v>
                </c:pt>
                <c:pt idx="1702" formatCode="0.00E+00">
                  <c:v>1.5994799999999999E-62</c:v>
                </c:pt>
                <c:pt idx="1703" formatCode="0.00E+00">
                  <c:v>-1.30943E-61</c:v>
                </c:pt>
                <c:pt idx="1704" formatCode="0.00E+00">
                  <c:v>-2.5670399999999999E-61</c:v>
                </c:pt>
                <c:pt idx="1705" formatCode="0.00E+00">
                  <c:v>-1.2716900000000001E-61</c:v>
                </c:pt>
                <c:pt idx="1706" formatCode="0.00E+00">
                  <c:v>3.7208299999999998E-61</c:v>
                </c:pt>
                <c:pt idx="1707" formatCode="0.00E+00">
                  <c:v>8.8301300000000002E-61</c:v>
                </c:pt>
                <c:pt idx="1708" formatCode="0.00E+00">
                  <c:v>5.7084199999999997E-61</c:v>
                </c:pt>
                <c:pt idx="1709" formatCode="0.00E+00">
                  <c:v>-1.11078E-60</c:v>
                </c:pt>
                <c:pt idx="1710" formatCode="0.00E+00">
                  <c:v>-3.06464E-60</c:v>
                </c:pt>
                <c:pt idx="1711" formatCode="0.00E+00">
                  <c:v>-2.2087999999999999E-60</c:v>
                </c:pt>
                <c:pt idx="1712" formatCode="0.00E+00">
                  <c:v>3.8881899999999999E-60</c:v>
                </c:pt>
                <c:pt idx="1713" formatCode="0.00E+00">
                  <c:v>1.20466E-59</c:v>
                </c:pt>
                <c:pt idx="1714" formatCode="0.00E+00">
                  <c:v>1.09932E-59</c:v>
                </c:pt>
                <c:pt idx="1715" formatCode="0.00E+00">
                  <c:v>-1.03845E-59</c:v>
                </c:pt>
                <c:pt idx="1716" formatCode="0.00E+00">
                  <c:v>-4.3652300000000001E-59</c:v>
                </c:pt>
                <c:pt idx="1717" formatCode="0.00E+00">
                  <c:v>-5.0165400000000001E-59</c:v>
                </c:pt>
                <c:pt idx="1718" formatCode="0.00E+00">
                  <c:v>1.1646400000000001E-59</c:v>
                </c:pt>
                <c:pt idx="1719" formatCode="0.00E+00">
                  <c:v>1.22847E-58</c:v>
                </c:pt>
                <c:pt idx="1720" formatCode="0.00E+00">
                  <c:v>1.59368E-58</c:v>
                </c:pt>
                <c:pt idx="1721" formatCode="0.00E+00">
                  <c:v>-3.55341E-59</c:v>
                </c:pt>
                <c:pt idx="1722" formatCode="0.00E+00">
                  <c:v>-4.3698200000000003E-58</c:v>
                </c:pt>
                <c:pt idx="1723" formatCode="0.00E+00">
                  <c:v>-6.3790300000000003E-58</c:v>
                </c:pt>
                <c:pt idx="1724" formatCode="0.00E+00">
                  <c:v>-1.44995E-59</c:v>
                </c:pt>
                <c:pt idx="1725" formatCode="0.00E+00">
                  <c:v>1.5039499999999999E-57</c:v>
                </c:pt>
                <c:pt idx="1726" formatCode="0.00E+00">
                  <c:v>2.6203099999999999E-57</c:v>
                </c:pt>
                <c:pt idx="1727" formatCode="0.00E+00">
                  <c:v>1.18308E-57</c:v>
                </c:pt>
                <c:pt idx="1728" formatCode="0.00E+00">
                  <c:v>-3.4132899999999997E-57</c:v>
                </c:pt>
                <c:pt idx="1729" formatCode="0.00E+00">
                  <c:v>-7.3359599999999998E-57</c:v>
                </c:pt>
                <c:pt idx="1730" formatCode="0.00E+00">
                  <c:v>-3.4790899999999999E-57</c:v>
                </c:pt>
                <c:pt idx="1731" formatCode="0.00E+00">
                  <c:v>1.1046300000000001E-56</c:v>
                </c:pt>
                <c:pt idx="1732" formatCode="0.00E+00">
                  <c:v>2.5587500000000002E-56</c:v>
                </c:pt>
                <c:pt idx="1733" formatCode="0.00E+00">
                  <c:v>1.6115600000000001E-56</c:v>
                </c:pt>
                <c:pt idx="1734" formatCode="0.00E+00">
                  <c:v>-3.2190400000000001E-56</c:v>
                </c:pt>
                <c:pt idx="1735" formatCode="0.00E+00">
                  <c:v>-8.9761699999999993E-56</c:v>
                </c:pt>
                <c:pt idx="1736" formatCode="0.00E+00">
                  <c:v>-8.06585E-56</c:v>
                </c:pt>
                <c:pt idx="1737" formatCode="0.00E+00">
                  <c:v>4.7808199999999999E-56</c:v>
                </c:pt>
                <c:pt idx="1738" formatCode="0.00E+00">
                  <c:v>2.2942000000000002E-55</c:v>
                </c:pt>
                <c:pt idx="1739" formatCode="0.00E+00">
                  <c:v>2.87067E-55</c:v>
                </c:pt>
                <c:pt idx="1740" formatCode="0.00E+00">
                  <c:v>1.00875E-55</c:v>
                </c:pt>
                <c:pt idx="1741" formatCode="0.00E+00">
                  <c:v>-2.1594900000000001E-55</c:v>
                </c:pt>
                <c:pt idx="1742" formatCode="0.00E+00">
                  <c:v>-3.5349000000000002E-55</c:v>
                </c:pt>
                <c:pt idx="1743" formatCode="0.00E+00">
                  <c:v>-1.01731E-55</c:v>
                </c:pt>
                <c:pt idx="1744" formatCode="0.00E+00">
                  <c:v>1.6242500000000001E-55</c:v>
                </c:pt>
                <c:pt idx="1745" formatCode="0.00E+00">
                  <c:v>-3.7877799999999998E-54</c:v>
                </c:pt>
                <c:pt idx="1746" formatCode="0.00E+00">
                  <c:v>-2.01044E-53</c:v>
                </c:pt>
                <c:pt idx="1747" formatCode="0.00E+00">
                  <c:v>-4.8561000000000001E-53</c:v>
                </c:pt>
                <c:pt idx="1748" formatCode="0.00E+00">
                  <c:v>-7.2408699999999999E-53</c:v>
                </c:pt>
                <c:pt idx="1749" formatCode="0.00E+00">
                  <c:v>-6.90655E-53</c:v>
                </c:pt>
                <c:pt idx="1750" formatCode="0.00E+00">
                  <c:v>-3.5721E-53</c:v>
                </c:pt>
                <c:pt idx="1751" formatCode="0.00E+00">
                  <c:v>-2.3303499999999998E-53</c:v>
                </c:pt>
                <c:pt idx="1752" formatCode="0.00E+00">
                  <c:v>-1.23197E-52</c:v>
                </c:pt>
                <c:pt idx="1753" formatCode="0.00E+00">
                  <c:v>-3.62089E-52</c:v>
                </c:pt>
                <c:pt idx="1754" formatCode="0.00E+00">
                  <c:v>-5.6055900000000002E-52</c:v>
                </c:pt>
                <c:pt idx="1755" formatCode="0.00E+00">
                  <c:v>-3.2401299999999999E-52</c:v>
                </c:pt>
                <c:pt idx="1756" formatCode="0.00E+00">
                  <c:v>5.7247499999999998E-52</c:v>
                </c:pt>
                <c:pt idx="1757" formatCode="0.00E+00">
                  <c:v>1.5005799999999999E-51</c:v>
                </c:pt>
                <c:pt idx="1758" formatCode="0.00E+00">
                  <c:v>9.4753999999999995E-52</c:v>
                </c:pt>
                <c:pt idx="1759" formatCode="0.00E+00">
                  <c:v>-2.13517E-51</c:v>
                </c:pt>
                <c:pt idx="1760" formatCode="0.00E+00">
                  <c:v>-5.6591000000000002E-51</c:v>
                </c:pt>
                <c:pt idx="1761" formatCode="0.00E+00">
                  <c:v>-3.7963699999999999E-51</c:v>
                </c:pt>
                <c:pt idx="1762" formatCode="0.00E+00">
                  <c:v>7.6907499999999994E-51</c:v>
                </c:pt>
                <c:pt idx="1763" formatCode="0.00E+00">
                  <c:v>2.2637899999999998E-50</c:v>
                </c:pt>
                <c:pt idx="1764" formatCode="0.00E+00">
                  <c:v>2.0146699999999999E-50</c:v>
                </c:pt>
                <c:pt idx="1765" formatCode="0.00E+00">
                  <c:v>-2.00494E-50</c:v>
                </c:pt>
                <c:pt idx="1766" formatCode="0.00E+00">
                  <c:v>-8.2119700000000004E-50</c:v>
                </c:pt>
                <c:pt idx="1767" formatCode="0.00E+00">
                  <c:v>-9.5715899999999992E-50</c:v>
                </c:pt>
                <c:pt idx="1768" formatCode="0.00E+00">
                  <c:v>1.7473599999999999E-50</c:v>
                </c:pt>
                <c:pt idx="1769" formatCode="0.00E+00">
                  <c:v>2.2573800000000002E-49</c:v>
                </c:pt>
                <c:pt idx="1770" formatCode="0.00E+00">
                  <c:v>2.9342800000000002E-49</c:v>
                </c:pt>
                <c:pt idx="1771" formatCode="0.00E+00">
                  <c:v>-9.7636500000000002E-50</c:v>
                </c:pt>
                <c:pt idx="1772" formatCode="0.00E+00">
                  <c:v>-9.1588000000000004E-49</c:v>
                </c:pt>
                <c:pt idx="1773" formatCode="0.00E+00">
                  <c:v>-1.4068699999999999E-48</c:v>
                </c:pt>
                <c:pt idx="1774" formatCode="0.00E+00">
                  <c:v>-5.1932799999999997E-49</c:v>
                </c:pt>
                <c:pt idx="1775" formatCode="0.00E+00">
                  <c:v>1.8071799999999999E-48</c:v>
                </c:pt>
                <c:pt idx="1776" formatCode="0.00E+00">
                  <c:v>3.2554700000000002E-48</c:v>
                </c:pt>
                <c:pt idx="1777" formatCode="0.00E+00">
                  <c:v>-2.72161E-49</c:v>
                </c:pt>
                <c:pt idx="1778" formatCode="0.00E+00">
                  <c:v>-1.0055199999999999E-47</c:v>
                </c:pt>
                <c:pt idx="1779" formatCode="0.00E+00">
                  <c:v>-1.8809999999999999E-47</c:v>
                </c:pt>
                <c:pt idx="1780" formatCode="0.00E+00">
                  <c:v>-1.3139800000000001E-47</c:v>
                </c:pt>
                <c:pt idx="1781" formatCode="0.00E+00">
                  <c:v>1.2565200000000001E-47</c:v>
                </c:pt>
                <c:pt idx="1782" formatCode="0.00E+00">
                  <c:v>3.7993600000000001E-47</c:v>
                </c:pt>
                <c:pt idx="1783" formatCode="0.00E+00">
                  <c:v>1.5177899999999999E-47</c:v>
                </c:pt>
                <c:pt idx="1784" formatCode="0.00E+00">
                  <c:v>-8.9294600000000007E-47</c:v>
                </c:pt>
                <c:pt idx="1785" formatCode="0.00E+00">
                  <c:v>-2.1384000000000001E-46</c:v>
                </c:pt>
                <c:pt idx="1786" formatCode="0.00E+00">
                  <c:v>-1.8418300000000001E-46</c:v>
                </c:pt>
                <c:pt idx="1787" formatCode="0.00E+00">
                  <c:v>1.4231900000000001E-46</c:v>
                </c:pt>
                <c:pt idx="1788" formatCode="0.00E+00">
                  <c:v>5.9462999999999999E-46</c:v>
                </c:pt>
                <c:pt idx="1789" formatCode="0.00E+00">
                  <c:v>5.6093099999999997E-46</c:v>
                </c:pt>
                <c:pt idx="1790" formatCode="0.00E+00">
                  <c:v>-5.7538400000000001E-46</c:v>
                </c:pt>
                <c:pt idx="1791" formatCode="0.00E+00">
                  <c:v>-2.3464899999999999E-45</c:v>
                </c:pt>
                <c:pt idx="1792" formatCode="0.00E+00">
                  <c:v>-2.3210400000000001E-45</c:v>
                </c:pt>
                <c:pt idx="1793" formatCode="0.00E+00">
                  <c:v>2.34265E-45</c:v>
                </c:pt>
                <c:pt idx="1794" formatCode="0.00E+00">
                  <c:v>1.0560399999999999E-44</c:v>
                </c:pt>
                <c:pt idx="1795" formatCode="0.00E+00">
                  <c:v>1.41502E-44</c:v>
                </c:pt>
                <c:pt idx="1796" formatCode="0.00E+00">
                  <c:v>1.6102099999999999E-45</c:v>
                </c:pt>
                <c:pt idx="1797" formatCode="0.00E+00">
                  <c:v>-2.6434699999999999E-44</c:v>
                </c:pt>
                <c:pt idx="1798" formatCode="0.00E+00">
                  <c:v>-4.25906E-44</c:v>
                </c:pt>
                <c:pt idx="1799" formatCode="0.00E+00">
                  <c:v>-5.9797099999999995E-45</c:v>
                </c:pt>
                <c:pt idx="1800" formatCode="0.00E+00">
                  <c:v>8.7909000000000005E-44</c:v>
                </c:pt>
                <c:pt idx="1801" formatCode="0.00E+00">
                  <c:v>1.48931E-43</c:v>
                </c:pt>
                <c:pt idx="1802" formatCode="0.00E+00">
                  <c:v>1.64486E-44</c:v>
                </c:pt>
                <c:pt idx="1803" formatCode="0.00E+00">
                  <c:v>-3.61077E-43</c:v>
                </c:pt>
                <c:pt idx="1804" formatCode="0.00E+00">
                  <c:v>-6.79236E-43</c:v>
                </c:pt>
                <c:pt idx="1805" formatCode="0.00E+00">
                  <c:v>-3.2191200000000001E-43</c:v>
                </c:pt>
                <c:pt idx="1806" formatCode="0.00E+00">
                  <c:v>1.01335E-42</c:v>
                </c:pt>
                <c:pt idx="1807" formatCode="0.00E+00">
                  <c:v>2.37418E-42</c:v>
                </c:pt>
                <c:pt idx="1808" formatCode="0.00E+00">
                  <c:v>1.55879E-42</c:v>
                </c:pt>
                <c:pt idx="1809" formatCode="0.00E+00">
                  <c:v>-2.8061399999999999E-42</c:v>
                </c:pt>
                <c:pt idx="1810" formatCode="0.00E+00">
                  <c:v>-7.9084399999999997E-42</c:v>
                </c:pt>
                <c:pt idx="1811" formatCode="0.00E+00">
                  <c:v>-5.4978199999999998E-42</c:v>
                </c:pt>
                <c:pt idx="1812" formatCode="0.00E+00">
                  <c:v>1.13818E-41</c:v>
                </c:pt>
                <c:pt idx="1813" formatCode="0.00E+00">
                  <c:v>3.4679200000000002E-41</c:v>
                </c:pt>
                <c:pt idx="1814" formatCode="0.00E+00">
                  <c:v>3.6727299999999999E-41</c:v>
                </c:pt>
                <c:pt idx="1815" formatCode="0.00E+00">
                  <c:v>-8.2683900000000004E-42</c:v>
                </c:pt>
                <c:pt idx="1816" formatCode="0.00E+00">
                  <c:v>-7.9604200000000001E-41</c:v>
                </c:pt>
                <c:pt idx="1817" formatCode="0.00E+00">
                  <c:v>-8.3187299999999998E-41</c:v>
                </c:pt>
                <c:pt idx="1818" formatCode="0.00E+00">
                  <c:v>8.4120299999999998E-41</c:v>
                </c:pt>
                <c:pt idx="1819" formatCode="0.00E+00">
                  <c:v>3.7546E-40</c:v>
                </c:pt>
                <c:pt idx="1820" formatCode="0.00E+00">
                  <c:v>4.8001900000000001E-40</c:v>
                </c:pt>
                <c:pt idx="1821" formatCode="0.00E+00">
                  <c:v>1.7324499999999999E-41</c:v>
                </c:pt>
                <c:pt idx="1822" formatCode="0.00E+00">
                  <c:v>-9.4432700000000001E-40</c:v>
                </c:pt>
                <c:pt idx="1823" formatCode="0.00E+00">
                  <c:v>-1.4892100000000001E-39</c:v>
                </c:pt>
                <c:pt idx="1824" formatCode="0.00E+00">
                  <c:v>-2.8992E-40</c:v>
                </c:pt>
                <c:pt idx="1825" formatCode="0.00E+00">
                  <c:v>2.7781199999999999E-39</c:v>
                </c:pt>
                <c:pt idx="1826" formatCode="0.00E+00">
                  <c:v>4.6280900000000003E-39</c:v>
                </c:pt>
                <c:pt idx="1827" formatCode="0.00E+00">
                  <c:v>-4.4340799999999997E-40</c:v>
                </c:pt>
                <c:pt idx="1828" formatCode="0.00E+00">
                  <c:v>-1.43932E-38</c:v>
                </c:pt>
                <c:pt idx="1829" formatCode="0.00E+00">
                  <c:v>-2.5881000000000002E-38</c:v>
                </c:pt>
                <c:pt idx="1830" formatCode="0.00E+00">
                  <c:v>-1.1753900000000001E-38</c:v>
                </c:pt>
                <c:pt idx="1831" formatCode="0.00E+00">
                  <c:v>3.9158400000000001E-38</c:v>
                </c:pt>
                <c:pt idx="1832" formatCode="0.00E+00">
                  <c:v>8.9632699999999997E-38</c:v>
                </c:pt>
                <c:pt idx="1833" formatCode="0.00E+00">
                  <c:v>5.4537999999999996E-38</c:v>
                </c:pt>
                <c:pt idx="1834" formatCode="0.00E+00">
                  <c:v>-1.1827599999999999E-37</c:v>
                </c:pt>
                <c:pt idx="1835" formatCode="0.00E+00">
                  <c:v>-3.2139900000000002E-37</c:v>
                </c:pt>
                <c:pt idx="1836" formatCode="0.00E+00">
                  <c:v>-2.6075500000000001E-37</c:v>
                </c:pt>
                <c:pt idx="1837" formatCode="0.00E+00">
                  <c:v>2.9533899999999998E-37</c:v>
                </c:pt>
                <c:pt idx="1838" formatCode="0.00E+00">
                  <c:v>1.0630399999999999E-36</c:v>
                </c:pt>
                <c:pt idx="1839" formatCode="0.00E+00">
                  <c:v>1.0447199999999999E-36</c:v>
                </c:pt>
                <c:pt idx="1840" formatCode="0.00E+00">
                  <c:v>-7.7948399999999995E-37</c:v>
                </c:pt>
                <c:pt idx="1841" formatCode="0.00E+00">
                  <c:v>-3.6152100000000001E-36</c:v>
                </c:pt>
                <c:pt idx="1842" formatCode="0.00E+00">
                  <c:v>-3.5095200000000003E-36</c:v>
                </c:pt>
                <c:pt idx="1843" formatCode="0.00E+00">
                  <c:v>3.8466999999999999E-36</c:v>
                </c:pt>
                <c:pt idx="1844" formatCode="0.00E+00">
                  <c:v>1.64109E-35</c:v>
                </c:pt>
                <c:pt idx="1845" formatCode="0.00E+00">
                  <c:v>2.15452E-35</c:v>
                </c:pt>
                <c:pt idx="1846" formatCode="0.00E+00">
                  <c:v>3.49303E-36</c:v>
                </c:pt>
                <c:pt idx="1847" formatCode="0.00E+00">
                  <c:v>-3.5210600000000001E-35</c:v>
                </c:pt>
                <c:pt idx="1848" formatCode="0.00E+00">
                  <c:v>-5.4080599999999998E-35</c:v>
                </c:pt>
                <c:pt idx="1849" formatCode="0.00E+00">
                  <c:v>5.55974E-36</c:v>
                </c:pt>
                <c:pt idx="1850" formatCode="0.00E+00">
                  <c:v>1.47672E-34</c:v>
                </c:pt>
                <c:pt idx="1851" formatCode="0.00E+00">
                  <c:v>2.4040799999999999E-34</c:v>
                </c:pt>
                <c:pt idx="1852" formatCode="0.00E+00">
                  <c:v>4.9276599999999999E-35</c:v>
                </c:pt>
                <c:pt idx="1853" formatCode="0.00E+00">
                  <c:v>-4.9890300000000003E-34</c:v>
                </c:pt>
                <c:pt idx="1854" formatCode="0.00E+00">
                  <c:v>-9.8411700000000004E-34</c:v>
                </c:pt>
                <c:pt idx="1855" formatCode="0.00E+00">
                  <c:v>-5.8028699999999997E-34</c:v>
                </c:pt>
                <c:pt idx="1856" formatCode="0.00E+00">
                  <c:v>1.0974900000000001E-33</c:v>
                </c:pt>
                <c:pt idx="1857" formatCode="0.00E+00">
                  <c:v>2.85601E-33</c:v>
                </c:pt>
                <c:pt idx="1858" formatCode="0.00E+00">
                  <c:v>2.0340199999999999E-33</c:v>
                </c:pt>
                <c:pt idx="1859" formatCode="0.00E+00">
                  <c:v>-3.0620200000000001E-33</c:v>
                </c:pt>
                <c:pt idx="1860" formatCode="0.00E+00">
                  <c:v>-9.17101E-33</c:v>
                </c:pt>
                <c:pt idx="1861" formatCode="0.00E+00">
                  <c:v>-7.0724999999999994E-33</c:v>
                </c:pt>
                <c:pt idx="1862" formatCode="0.00E+00">
                  <c:v>1.1210500000000001E-32</c:v>
                </c:pt>
                <c:pt idx="1863" formatCode="0.00E+00">
                  <c:v>3.5561699999999998E-32</c:v>
                </c:pt>
                <c:pt idx="1864" formatCode="0.00E+00">
                  <c:v>2.6711500000000002E-32</c:v>
                </c:pt>
                <c:pt idx="1865" formatCode="0.00E+00">
                  <c:v>-5.60716E-32</c:v>
                </c:pt>
                <c:pt idx="1866" formatCode="0.00E+00">
                  <c:v>-1.82358E-31</c:v>
                </c:pt>
                <c:pt idx="1867" formatCode="0.00E+00">
                  <c:v>-2.1440799999999999E-31</c:v>
                </c:pt>
                <c:pt idx="1868" formatCode="0.00E+00">
                  <c:v>-4.49469E-33</c:v>
                </c:pt>
                <c:pt idx="1869" formatCode="0.00E+00">
                  <c:v>3.81286E-31</c:v>
                </c:pt>
                <c:pt idx="1870" formatCode="0.00E+00">
                  <c:v>4.8601299999999996E-31</c:v>
                </c:pt>
                <c:pt idx="1871" formatCode="0.00E+00">
                  <c:v>-2.9047400000000001E-31</c:v>
                </c:pt>
                <c:pt idx="1872" formatCode="0.00E+00">
                  <c:v>-1.8763299999999999E-30</c:v>
                </c:pt>
                <c:pt idx="1873" formatCode="0.00E+00">
                  <c:v>-2.8835499999999999E-30</c:v>
                </c:pt>
                <c:pt idx="1874" formatCode="0.00E+00">
                  <c:v>-1.2779000000000001E-30</c:v>
                </c:pt>
                <c:pt idx="1875" formatCode="0.00E+00">
                  <c:v>3.17875E-30</c:v>
                </c:pt>
                <c:pt idx="1876" formatCode="0.00E+00">
                  <c:v>6.2479300000000001E-30</c:v>
                </c:pt>
                <c:pt idx="1877" formatCode="0.00E+00">
                  <c:v>2.1944500000000001E-31</c:v>
                </c:pt>
                <c:pt idx="1878" formatCode="0.00E+00">
                  <c:v>-1.7643899999999999E-29</c:v>
                </c:pt>
                <c:pt idx="1879" formatCode="0.00E+00">
                  <c:v>-3.3140700000000002E-29</c:v>
                </c:pt>
                <c:pt idx="1880" formatCode="0.00E+00">
                  <c:v>-1.80508E-29</c:v>
                </c:pt>
                <c:pt idx="1881" formatCode="0.00E+00">
                  <c:v>4.0360099999999998E-29</c:v>
                </c:pt>
                <c:pt idx="1882" formatCode="0.00E+00">
                  <c:v>9.89906E-29</c:v>
                </c:pt>
                <c:pt idx="1883" formatCode="0.00E+00">
                  <c:v>5.7717400000000005E-29</c:v>
                </c:pt>
                <c:pt idx="1884" formatCode="0.00E+00">
                  <c:v>-1.47195E-28</c:v>
                </c:pt>
                <c:pt idx="1885" formatCode="0.00E+00">
                  <c:v>-3.9626699999999998E-28</c:v>
                </c:pt>
                <c:pt idx="1886" formatCode="0.00E+00">
                  <c:v>-3.7670699999999998E-28</c:v>
                </c:pt>
                <c:pt idx="1887" formatCode="0.00E+00">
                  <c:v>1.4599300000000001E-28</c:v>
                </c:pt>
                <c:pt idx="1888" formatCode="0.00E+00">
                  <c:v>8.8551499999999997E-28</c:v>
                </c:pt>
                <c:pt idx="1889" formatCode="0.00E+00">
                  <c:v>9.0338899999999995E-28</c:v>
                </c:pt>
                <c:pt idx="1890" formatCode="0.00E+00">
                  <c:v>-7.2999099999999999E-28</c:v>
                </c:pt>
                <c:pt idx="1891" formatCode="0.00E+00">
                  <c:v>-3.3103900000000001E-27</c:v>
                </c:pt>
                <c:pt idx="1892" formatCode="0.00E+00">
                  <c:v>-3.3371000000000001E-27</c:v>
                </c:pt>
                <c:pt idx="1893" formatCode="0.00E+00">
                  <c:v>3.0442900000000001E-27</c:v>
                </c:pt>
                <c:pt idx="1894" formatCode="0.00E+00">
                  <c:v>1.41922E-26</c:v>
                </c:pt>
                <c:pt idx="1895" formatCode="0.00E+00">
                  <c:v>1.92554E-26</c:v>
                </c:pt>
                <c:pt idx="1896" formatCode="0.00E+00">
                  <c:v>4.4808E-27</c:v>
                </c:pt>
                <c:pt idx="1897" formatCode="0.00E+00">
                  <c:v>-2.8097400000000002E-26</c:v>
                </c:pt>
                <c:pt idx="1898" formatCode="0.00E+00">
                  <c:v>-3.8879899999999998E-26</c:v>
                </c:pt>
                <c:pt idx="1899" formatCode="0.00E+00">
                  <c:v>3.40299E-26</c:v>
                </c:pt>
                <c:pt idx="1900" formatCode="0.00E+00">
                  <c:v>1.9611300000000001E-25</c:v>
                </c:pt>
                <c:pt idx="1901" formatCode="0.00E+00">
                  <c:v>3.0313600000000002E-25</c:v>
                </c:pt>
                <c:pt idx="1902" formatCode="0.00E+00">
                  <c:v>8.96136E-26</c:v>
                </c:pt>
                <c:pt idx="1903" formatCode="0.00E+00">
                  <c:v>-5.3542800000000003E-25</c:v>
                </c:pt>
                <c:pt idx="1904" formatCode="0.00E+00">
                  <c:v>-1.04676E-24</c:v>
                </c:pt>
                <c:pt idx="1905" formatCode="0.00E+00">
                  <c:v>-3.4275900000000002E-25</c:v>
                </c:pt>
                <c:pt idx="1906" formatCode="0.00E+00">
                  <c:v>2.1306499999999999E-24</c:v>
                </c:pt>
                <c:pt idx="1907" formatCode="0.00E+00">
                  <c:v>4.6341999999999999E-24</c:v>
                </c:pt>
                <c:pt idx="1908" formatCode="0.00E+00">
                  <c:v>3.1099500000000001E-24</c:v>
                </c:pt>
                <c:pt idx="1909" formatCode="0.00E+00">
                  <c:v>-4.7446500000000002E-24</c:v>
                </c:pt>
                <c:pt idx="1910" formatCode="0.00E+00">
                  <c:v>-1.9150699999999999E-23</c:v>
                </c:pt>
                <c:pt idx="1911" formatCode="0.00E+00">
                  <c:v>-4.2797300000000001E-23</c:v>
                </c:pt>
                <c:pt idx="1912" formatCode="0.00E+00">
                  <c:v>-6.8139400000000005E-23</c:v>
                </c:pt>
                <c:pt idx="1913" formatCode="0.00E+00">
                  <c:v>-9.4045400000000005E-23</c:v>
                </c:pt>
                <c:pt idx="1914" formatCode="0.00E+00">
                  <c:v>-1.63588E-22</c:v>
                </c:pt>
                <c:pt idx="1915" formatCode="0.00E+00">
                  <c:v>-3.1250499999999999E-22</c:v>
                </c:pt>
                <c:pt idx="1916" formatCode="0.00E+00">
                  <c:v>-5.0339500000000002E-22</c:v>
                </c:pt>
                <c:pt idx="1917" formatCode="0.00E+00">
                  <c:v>-6.3730600000000002E-22</c:v>
                </c:pt>
                <c:pt idx="1918" formatCode="0.00E+00">
                  <c:v>-6.0800599999999995E-22</c:v>
                </c:pt>
                <c:pt idx="1919" formatCode="0.00E+00">
                  <c:v>-4.4816900000000003E-22</c:v>
                </c:pt>
                <c:pt idx="1920" formatCode="0.00E+00">
                  <c:v>-4.99175E-22</c:v>
                </c:pt>
                <c:pt idx="1921" formatCode="0.00E+00">
                  <c:v>-1.43313E-21</c:v>
                </c:pt>
                <c:pt idx="1922" formatCode="0.00E+00">
                  <c:v>-3.4999E-21</c:v>
                </c:pt>
                <c:pt idx="1923" formatCode="0.00E+00">
                  <c:v>-5.1082099999999999E-21</c:v>
                </c:pt>
                <c:pt idx="1924" formatCode="0.00E+00">
                  <c:v>-1.5118600000000001E-21</c:v>
                </c:pt>
                <c:pt idx="1925" formatCode="0.00E+00">
                  <c:v>9.6082099999999996E-21</c:v>
                </c:pt>
                <c:pt idx="1926" formatCode="0.00E+00">
                  <c:v>2.0905099999999999E-20</c:v>
                </c:pt>
                <c:pt idx="1927" formatCode="0.00E+00">
                  <c:v>1.9449799999999999E-20</c:v>
                </c:pt>
                <c:pt idx="1928" formatCode="0.00E+00">
                  <c:v>5.0082100000000002E-22</c:v>
                </c:pt>
                <c:pt idx="1929" formatCode="0.00E+00">
                  <c:v>-1.8400999999999999E-20</c:v>
                </c:pt>
                <c:pt idx="1930" formatCode="0.00E+00">
                  <c:v>-5.0595499999999999E-21</c:v>
                </c:pt>
                <c:pt idx="1931" formatCode="0.00E+00">
                  <c:v>5.4394300000000005E-20</c:v>
                </c:pt>
                <c:pt idx="1932" formatCode="0.00E+00">
                  <c:v>1.1392800000000001E-19</c:v>
                </c:pt>
                <c:pt idx="1933" formatCode="0.00E+00">
                  <c:v>5.9656099999999994E-20</c:v>
                </c:pt>
                <c:pt idx="1934" formatCode="0.00E+00">
                  <c:v>-1.88474E-19</c:v>
                </c:pt>
                <c:pt idx="1935" formatCode="0.00E+00">
                  <c:v>-4.80839E-19</c:v>
                </c:pt>
                <c:pt idx="1936" formatCode="0.00E+00">
                  <c:v>-3.8237400000000001E-19</c:v>
                </c:pt>
                <c:pt idx="1937" formatCode="0.00E+00">
                  <c:v>4.7748099999999999E-19</c:v>
                </c:pt>
                <c:pt idx="1938" formatCode="0.00E+00">
                  <c:v>1.63617E-18</c:v>
                </c:pt>
                <c:pt idx="1939" formatCode="0.00E+00">
                  <c:v>1.42777E-18</c:v>
                </c:pt>
                <c:pt idx="1940" formatCode="0.00E+00">
                  <c:v>-1.75083E-18</c:v>
                </c:pt>
                <c:pt idx="1941" formatCode="0.00E+00">
                  <c:v>-6.6898400000000001E-18</c:v>
                </c:pt>
                <c:pt idx="1942" formatCode="0.00E+00">
                  <c:v>-8.0658200000000001E-18</c:v>
                </c:pt>
                <c:pt idx="1943" formatCode="0.00E+00">
                  <c:v>-7.2521999999999996E-20</c:v>
                </c:pt>
                <c:pt idx="1944" formatCode="0.00E+00">
                  <c:v>1.4898400000000001E-17</c:v>
                </c:pt>
                <c:pt idx="1945" formatCode="0.00E+00">
                  <c:v>2.0091699999999999E-17</c:v>
                </c:pt>
                <c:pt idx="1946" formatCode="0.00E+00">
                  <c:v>-4.9526399999999999E-18</c:v>
                </c:pt>
                <c:pt idx="1947" formatCode="0.00E+00">
                  <c:v>-5.6525599999999994E-17</c:v>
                </c:pt>
                <c:pt idx="1948" formatCode="0.00E+00">
                  <c:v>-7.76166E-17</c:v>
                </c:pt>
                <c:pt idx="1949" formatCode="0.00E+00">
                  <c:v>2.85876E-17</c:v>
                </c:pt>
                <c:pt idx="1950" formatCode="0.00E+00">
                  <c:v>2.7877199999999998E-16</c:v>
                </c:pt>
                <c:pt idx="1951" formatCode="0.00E+00">
                  <c:v>4.3815899999999999E-16</c:v>
                </c:pt>
                <c:pt idx="1952" formatCode="0.00E+00">
                  <c:v>9.9641300000000003E-17</c:v>
                </c:pt>
                <c:pt idx="1953" formatCode="0.00E+00">
                  <c:v>-8.4395699999999996E-16</c:v>
                </c:pt>
                <c:pt idx="1954" formatCode="0.00E+00">
                  <c:v>-1.63978E-15</c:v>
                </c:pt>
                <c:pt idx="1955" formatCode="0.00E+00">
                  <c:v>-8.2028900000000005E-16</c:v>
                </c:pt>
                <c:pt idx="1956" formatCode="0.00E+00">
                  <c:v>2.2788199999999998E-15</c:v>
                </c:pt>
                <c:pt idx="1957" formatCode="0.00E+00">
                  <c:v>5.5599700000000003E-15</c:v>
                </c:pt>
                <c:pt idx="1958" formatCode="0.00E+00">
                  <c:v>4.1856099999999998E-15</c:v>
                </c:pt>
                <c:pt idx="1959" formatCode="0.00E+00">
                  <c:v>-5.1306599999999996E-15</c:v>
                </c:pt>
                <c:pt idx="1960" formatCode="0.00E+00">
                  <c:v>-1.6349099999999999E-14</c:v>
                </c:pt>
                <c:pt idx="1961" formatCode="0.00E+00">
                  <c:v>-1.0765700000000001E-14</c:v>
                </c:pt>
                <c:pt idx="1962" formatCode="0.00E+00">
                  <c:v>2.8683499999999998E-14</c:v>
                </c:pt>
                <c:pt idx="1963" formatCode="0.00E+00">
                  <c:v>8.2655299999999999E-14</c:v>
                </c:pt>
                <c:pt idx="1964" formatCode="0.00E+00">
                  <c:v>8.1513999999999997E-14</c:v>
                </c:pt>
                <c:pt idx="1965" formatCode="0.00E+00">
                  <c:v>-4.05342E-14</c:v>
                </c:pt>
                <c:pt idx="1966" formatCode="0.00E+00">
                  <c:v>-2.2864400000000001E-13</c:v>
                </c:pt>
                <c:pt idx="1967" formatCode="0.00E+00">
                  <c:v>-2.1432100000000001E-13</c:v>
                </c:pt>
                <c:pt idx="1968" formatCode="0.00E+00">
                  <c:v>3.1030800000000002E-13</c:v>
                </c:pt>
                <c:pt idx="1969" formatCode="0.00E+00">
                  <c:v>1.2097400000000001E-12</c:v>
                </c:pt>
                <c:pt idx="1970" formatCode="0.00E+00">
                  <c:v>1.49127E-12</c:v>
                </c:pt>
                <c:pt idx="1971" formatCode="0.00E+00">
                  <c:v>-1.9656199999999999E-13</c:v>
                </c:pt>
                <c:pt idx="1972" formatCode="0.00E+00">
                  <c:v>-3.6913699999999999E-12</c:v>
                </c:pt>
                <c:pt idx="1973" formatCode="0.00E+00">
                  <c:v>-5.7212500000000001E-12</c:v>
                </c:pt>
                <c:pt idx="1974" formatCode="0.00E+00">
                  <c:v>-1.72226E-12</c:v>
                </c:pt>
                <c:pt idx="1975" formatCode="0.00E+00">
                  <c:v>8.5621600000000003E-12</c:v>
                </c:pt>
                <c:pt idx="1976" formatCode="0.00E+00">
                  <c:v>1.4995900000000002E-11</c:v>
                </c:pt>
                <c:pt idx="1977" formatCode="0.00E+00">
                  <c:v>-1.8433800000000001E-13</c:v>
                </c:pt>
                <c:pt idx="1978" formatCode="0.00E+00">
                  <c:v>-4.2286000000000001E-11</c:v>
                </c:pt>
                <c:pt idx="1979" formatCode="0.00E+00">
                  <c:v>-7.9984500000000004E-11</c:v>
                </c:pt>
                <c:pt idx="1980" formatCode="0.00E+00">
                  <c:v>-5.3152899999999999E-11</c:v>
                </c:pt>
                <c:pt idx="1981" formatCode="0.00E+00">
                  <c:v>6.6537199999999996E-11</c:v>
                </c:pt>
                <c:pt idx="1982" formatCode="0.00E+00">
                  <c:v>1.8070699999999999E-10</c:v>
                </c:pt>
                <c:pt idx="1983" formatCode="0.00E+00">
                  <c:v>6.4883399999999998E-11</c:v>
                </c:pt>
                <c:pt idx="1984" formatCode="0.00E+00">
                  <c:v>-4.0916199999999998E-10</c:v>
                </c:pt>
                <c:pt idx="1985" formatCode="0.00E+00">
                  <c:v>-9.5160599999999995E-10</c:v>
                </c:pt>
                <c:pt idx="1986" formatCode="0.00E+00">
                  <c:v>-7.5891799999999998E-10</c:v>
                </c:pt>
                <c:pt idx="1987" formatCode="0.00E+00">
                  <c:v>8.7079800000000002E-10</c:v>
                </c:pt>
                <c:pt idx="1988" formatCode="0.00E+00">
                  <c:v>3.1209500000000001E-9</c:v>
                </c:pt>
                <c:pt idx="1989" formatCode="0.00E+00">
                  <c:v>3.17663E-9</c:v>
                </c:pt>
                <c:pt idx="1990" formatCode="0.00E+00">
                  <c:v>-1.30518E-9</c:v>
                </c:pt>
                <c:pt idx="1991" formatCode="0.00E+00">
                  <c:v>-8.1356000000000007E-9</c:v>
                </c:pt>
                <c:pt idx="1992" formatCode="0.00E+00">
                  <c:v>-7.9784000000000005E-9</c:v>
                </c:pt>
                <c:pt idx="1993" formatCode="0.00E+00">
                  <c:v>9.73343E-9</c:v>
                </c:pt>
                <c:pt idx="1994" formatCode="0.00E+00">
                  <c:v>4.0402300000000003E-8</c:v>
                </c:pt>
                <c:pt idx="1995" formatCode="0.00E+00">
                  <c:v>5.3459899999999998E-8</c:v>
                </c:pt>
                <c:pt idx="1996" formatCode="0.00E+00">
                  <c:v>8.2719000000000008E-9</c:v>
                </c:pt>
                <c:pt idx="1997" formatCode="0.00E+00">
                  <c:v>-9.0934499999999999E-8</c:v>
                </c:pt>
                <c:pt idx="1998" formatCode="0.00E+00">
                  <c:v>-1.27647E-7</c:v>
                </c:pt>
                <c:pt idx="1999" formatCode="0.00E+00">
                  <c:v>1.3524499999999999E-7</c:v>
                </c:pt>
                <c:pt idx="2000" formatCode="0.00E+00">
                  <c:v>9.7907999999999995E-7</c:v>
                </c:pt>
                <c:pt idx="2001" formatCode="0.00E+00">
                  <c:v>2.5812599999999999E-6</c:v>
                </c:pt>
                <c:pt idx="2002" formatCode="0.00E+00">
                  <c:v>4.8796499999999999E-6</c:v>
                </c:pt>
                <c:pt idx="2003" formatCode="0.00E+00">
                  <c:v>7.6168800000000002E-6</c:v>
                </c:pt>
                <c:pt idx="2004" formatCode="0.00E+00">
                  <c:v>1.05027E-5</c:v>
                </c:pt>
                <c:pt idx="2005" formatCode="0.00E+00">
                  <c:v>1.32869E-5</c:v>
                </c:pt>
                <c:pt idx="2006" formatCode="0.00E+00">
                  <c:v>1.5744600000000002E-5</c:v>
                </c:pt>
                <c:pt idx="2007" formatCode="0.00E+00">
                  <c:v>1.7663999999999999E-5</c:v>
                </c:pt>
                <c:pt idx="2008" formatCode="0.00E+00">
                  <c:v>1.8843099999999999E-5</c:v>
                </c:pt>
                <c:pt idx="2009" formatCode="0.00E+00">
                  <c:v>1.9105899999999999E-5</c:v>
                </c:pt>
                <c:pt idx="2010" formatCode="0.00E+00">
                  <c:v>1.8300599999999999E-5</c:v>
                </c:pt>
                <c:pt idx="2011" formatCode="0.00E+00">
                  <c:v>1.6212600000000001E-5</c:v>
                </c:pt>
                <c:pt idx="2012" formatCode="0.00E+00">
                  <c:v>1.25285E-5</c:v>
                </c:pt>
                <c:pt idx="2013" formatCode="0.00E+00">
                  <c:v>7.0285499999999998E-6</c:v>
                </c:pt>
                <c:pt idx="2014" formatCode="0.00E+00">
                  <c:v>-3.2259199999999998E-7</c:v>
                </c:pt>
                <c:pt idx="2015" formatCode="0.00E+00">
                  <c:v>-9.6647999999999994E-6</c:v>
                </c:pt>
                <c:pt idx="2016" formatCode="0.00E+00">
                  <c:v>-2.13252E-5</c:v>
                </c:pt>
                <c:pt idx="2017" formatCode="0.00E+00">
                  <c:v>-3.5543700000000003E-5</c:v>
                </c:pt>
                <c:pt idx="2018" formatCode="0.00E+00">
                  <c:v>-5.24558E-5</c:v>
                </c:pt>
                <c:pt idx="2019" formatCode="0.00E+00">
                  <c:v>-7.2267000000000005E-5</c:v>
                </c:pt>
                <c:pt idx="2020" formatCode="0.00E+00">
                  <c:v>-9.5235900000000001E-5</c:v>
                </c:pt>
                <c:pt idx="2021" formatCode="0.00E+00">
                  <c:v>-1.21369E-4</c:v>
                </c:pt>
                <c:pt idx="2022" formatCode="0.00E+00">
                  <c:v>-1.5035299999999999E-4</c:v>
                </c:pt>
                <c:pt idx="2023" formatCode="0.00E+00">
                  <c:v>-1.82196E-4</c:v>
                </c:pt>
                <c:pt idx="2024" formatCode="0.00E+00">
                  <c:v>-2.17417E-4</c:v>
                </c:pt>
                <c:pt idx="2025" formatCode="0.00E+00">
                  <c:v>-2.5638899999999999E-4</c:v>
                </c:pt>
                <c:pt idx="2026" formatCode="0.00E+00">
                  <c:v>-2.9923900000000003E-4</c:v>
                </c:pt>
                <c:pt idx="2027" formatCode="0.00E+00">
                  <c:v>-3.46137E-4</c:v>
                </c:pt>
                <c:pt idx="2028" formatCode="0.00E+00">
                  <c:v>-3.9703399999999999E-4</c:v>
                </c:pt>
                <c:pt idx="2029" formatCode="0.00E+00">
                  <c:v>-4.5163100000000003E-4</c:v>
                </c:pt>
                <c:pt idx="2030" formatCode="0.00E+00">
                  <c:v>-5.0981400000000004E-4</c:v>
                </c:pt>
                <c:pt idx="2031" formatCode="0.00E+00">
                  <c:v>-5.7184599999999999E-4</c:v>
                </c:pt>
                <c:pt idx="2032" formatCode="0.00E+00">
                  <c:v>-6.3824499999999996E-4</c:v>
                </c:pt>
                <c:pt idx="2033" formatCode="0.00E+00">
                  <c:v>-7.0933300000000003E-4</c:v>
                </c:pt>
                <c:pt idx="2034" formatCode="0.00E+00">
                  <c:v>-7.8502499999999996E-4</c:v>
                </c:pt>
                <c:pt idx="2035" formatCode="0.00E+00">
                  <c:v>-8.6527999999999996E-4</c:v>
                </c:pt>
                <c:pt idx="2036" formatCode="0.00E+00">
                  <c:v>-9.5029700000000001E-4</c:v>
                </c:pt>
                <c:pt idx="2037" formatCode="0.00E+00">
                  <c:v>-1.0401900000000001E-3</c:v>
                </c:pt>
                <c:pt idx="2038" formatCode="0.00E+00">
                  <c:v>-1.13499E-3</c:v>
                </c:pt>
                <c:pt idx="2039" formatCode="0.00E+00">
                  <c:v>-1.2348000000000001E-3</c:v>
                </c:pt>
                <c:pt idx="2040" formatCode="0.00E+00">
                  <c:v>-1.3395799999999999E-3</c:v>
                </c:pt>
                <c:pt idx="2041" formatCode="0.00E+00">
                  <c:v>-1.4494099999999999E-3</c:v>
                </c:pt>
                <c:pt idx="2042" formatCode="0.00E+00">
                  <c:v>-1.56471E-3</c:v>
                </c:pt>
                <c:pt idx="2043" formatCode="0.00E+00">
                  <c:v>-1.6853899999999999E-3</c:v>
                </c:pt>
                <c:pt idx="2044" formatCode="0.00E+00">
                  <c:v>-1.81073E-3</c:v>
                </c:pt>
                <c:pt idx="2045" formatCode="0.00E+00">
                  <c:v>-1.94067E-3</c:v>
                </c:pt>
                <c:pt idx="2046" formatCode="0.00E+00">
                  <c:v>-2.0766399999999998E-3</c:v>
                </c:pt>
                <c:pt idx="2047" formatCode="0.00E+00">
                  <c:v>-2.2207699999999999E-3</c:v>
                </c:pt>
                <c:pt idx="2048" formatCode="0.00E+00">
                  <c:v>-2.3733600000000001E-3</c:v>
                </c:pt>
                <c:pt idx="2049" formatCode="0.00E+00">
                  <c:v>-2.5321599999999999E-3</c:v>
                </c:pt>
                <c:pt idx="2050" formatCode="0.00E+00">
                  <c:v>-2.6947300000000002E-3</c:v>
                </c:pt>
                <c:pt idx="2051" formatCode="0.00E+00">
                  <c:v>-2.8602699999999998E-3</c:v>
                </c:pt>
                <c:pt idx="2052" formatCode="0.00E+00">
                  <c:v>-3.0290999999999998E-3</c:v>
                </c:pt>
                <c:pt idx="2053" formatCode="0.00E+00">
                  <c:v>-3.20141E-3</c:v>
                </c:pt>
                <c:pt idx="2054" formatCode="0.00E+00">
                  <c:v>-3.37697E-3</c:v>
                </c:pt>
                <c:pt idx="2055" formatCode="0.00E+00">
                  <c:v>-3.5557100000000001E-3</c:v>
                </c:pt>
                <c:pt idx="2056" formatCode="0.00E+00">
                  <c:v>-3.7378300000000001E-3</c:v>
                </c:pt>
                <c:pt idx="2057" formatCode="0.00E+00">
                  <c:v>-3.9234700000000001E-3</c:v>
                </c:pt>
                <c:pt idx="2058" formatCode="0.00E+00">
                  <c:v>-4.1126000000000001E-3</c:v>
                </c:pt>
                <c:pt idx="2059" formatCode="0.00E+00">
                  <c:v>-4.30541E-3</c:v>
                </c:pt>
                <c:pt idx="2060" formatCode="0.00E+00">
                  <c:v>-4.5024499999999999E-3</c:v>
                </c:pt>
                <c:pt idx="2061" formatCode="0.00E+00">
                  <c:v>-4.7043199999999997E-3</c:v>
                </c:pt>
                <c:pt idx="2062" formatCode="0.00E+00">
                  <c:v>-4.9115499999999998E-3</c:v>
                </c:pt>
                <c:pt idx="2063" formatCode="0.00E+00">
                  <c:v>-5.1243399999999998E-3</c:v>
                </c:pt>
                <c:pt idx="2064" formatCode="0.00E+00">
                  <c:v>-5.3427600000000002E-3</c:v>
                </c:pt>
                <c:pt idx="2065" formatCode="0.00E+00">
                  <c:v>-5.5670099999999998E-3</c:v>
                </c:pt>
                <c:pt idx="2066" formatCode="0.00E+00">
                  <c:v>-5.7972099999999997E-3</c:v>
                </c:pt>
                <c:pt idx="2067" formatCode="0.00E+00">
                  <c:v>-6.0329700000000003E-3</c:v>
                </c:pt>
                <c:pt idx="2068" formatCode="0.00E+00">
                  <c:v>-6.2731200000000001E-3</c:v>
                </c:pt>
                <c:pt idx="2069" formatCode="0.00E+00">
                  <c:v>-6.51616E-3</c:v>
                </c:pt>
                <c:pt idx="2070" formatCode="0.00E+00">
                  <c:v>-6.7615899999999996E-3</c:v>
                </c:pt>
                <c:pt idx="2071" formatCode="0.00E+00">
                  <c:v>-7.0106700000000001E-3</c:v>
                </c:pt>
                <c:pt idx="2072" formatCode="0.00E+00">
                  <c:v>-7.2653700000000002E-3</c:v>
                </c:pt>
                <c:pt idx="2073" formatCode="0.00E+00">
                  <c:v>-7.52683E-3</c:v>
                </c:pt>
                <c:pt idx="2074" formatCode="0.00E+00">
                  <c:v>-7.79512E-3</c:v>
                </c:pt>
                <c:pt idx="2075" formatCode="0.00E+00">
                  <c:v>-8.0698100000000002E-3</c:v>
                </c:pt>
                <c:pt idx="2076" formatCode="0.00E+00">
                  <c:v>-8.3499200000000003E-3</c:v>
                </c:pt>
                <c:pt idx="2077" formatCode="0.00E+00">
                  <c:v>-8.6335300000000004E-3</c:v>
                </c:pt>
                <c:pt idx="2078" formatCode="0.00E+00">
                  <c:v>-8.9181999999999994E-3</c:v>
                </c:pt>
                <c:pt idx="2079" formatCode="0.00E+00">
                  <c:v>-9.2025200000000005E-3</c:v>
                </c:pt>
                <c:pt idx="2080" formatCode="0.00E+00">
                  <c:v>-9.4874999999999994E-3</c:v>
                </c:pt>
                <c:pt idx="2081" formatCode="0.00E+00">
                  <c:v>-9.7752499999999992E-3</c:v>
                </c:pt>
                <c:pt idx="2082">
                  <c:v>-1.00661E-2</c:v>
                </c:pt>
                <c:pt idx="2083">
                  <c:v>-1.0358300000000001E-2</c:v>
                </c:pt>
                <c:pt idx="2084">
                  <c:v>-1.06512E-2</c:v>
                </c:pt>
                <c:pt idx="2085">
                  <c:v>-1.09455E-2</c:v>
                </c:pt>
                <c:pt idx="2086">
                  <c:v>-1.12429E-2</c:v>
                </c:pt>
                <c:pt idx="2087">
                  <c:v>-1.1543599999999999E-2</c:v>
                </c:pt>
                <c:pt idx="2088">
                  <c:v>-1.1847E-2</c:v>
                </c:pt>
                <c:pt idx="2089">
                  <c:v>-1.2152E-2</c:v>
                </c:pt>
                <c:pt idx="2090">
                  <c:v>-1.2458199999999999E-2</c:v>
                </c:pt>
                <c:pt idx="2091">
                  <c:v>-1.27647E-2</c:v>
                </c:pt>
                <c:pt idx="2092">
                  <c:v>-1.3070200000000001E-2</c:v>
                </c:pt>
                <c:pt idx="2093">
                  <c:v>-1.33735E-2</c:v>
                </c:pt>
                <c:pt idx="2094">
                  <c:v>-1.36737E-2</c:v>
                </c:pt>
                <c:pt idx="2095">
                  <c:v>-1.39715E-2</c:v>
                </c:pt>
                <c:pt idx="2096">
                  <c:v>-1.42682E-2</c:v>
                </c:pt>
                <c:pt idx="2097">
                  <c:v>-1.4564499999999999E-2</c:v>
                </c:pt>
                <c:pt idx="2098">
                  <c:v>-1.4859300000000001E-2</c:v>
                </c:pt>
                <c:pt idx="2099">
                  <c:v>-1.51504E-2</c:v>
                </c:pt>
                <c:pt idx="2100">
                  <c:v>-1.5436200000000001E-2</c:v>
                </c:pt>
                <c:pt idx="2101">
                  <c:v>-1.57162E-2</c:v>
                </c:pt>
                <c:pt idx="2102">
                  <c:v>-1.5991399999999999E-2</c:v>
                </c:pt>
                <c:pt idx="2103">
                  <c:v>-1.6262800000000001E-2</c:v>
                </c:pt>
                <c:pt idx="2104">
                  <c:v>-1.6530300000000001E-2</c:v>
                </c:pt>
                <c:pt idx="2105">
                  <c:v>-1.67939E-2</c:v>
                </c:pt>
                <c:pt idx="2106">
                  <c:v>-1.70551E-2</c:v>
                </c:pt>
                <c:pt idx="2107">
                  <c:v>-1.7315899999999999E-2</c:v>
                </c:pt>
                <c:pt idx="2108">
                  <c:v>-1.7577499999999999E-2</c:v>
                </c:pt>
                <c:pt idx="2109">
                  <c:v>-1.7842299999999998E-2</c:v>
                </c:pt>
                <c:pt idx="2110">
                  <c:v>-1.81126E-2</c:v>
                </c:pt>
                <c:pt idx="2111">
                  <c:v>-1.8388000000000002E-2</c:v>
                </c:pt>
                <c:pt idx="2112">
                  <c:v>-1.8666499999999999E-2</c:v>
                </c:pt>
                <c:pt idx="2113">
                  <c:v>-1.8946600000000001E-2</c:v>
                </c:pt>
                <c:pt idx="2114">
                  <c:v>-1.9229300000000001E-2</c:v>
                </c:pt>
                <c:pt idx="2115">
                  <c:v>-1.95158E-2</c:v>
                </c:pt>
                <c:pt idx="2116">
                  <c:v>-1.9805900000000001E-2</c:v>
                </c:pt>
                <c:pt idx="2117">
                  <c:v>-2.00982E-2</c:v>
                </c:pt>
                <c:pt idx="2118">
                  <c:v>-2.0392E-2</c:v>
                </c:pt>
                <c:pt idx="2119">
                  <c:v>-2.06877E-2</c:v>
                </c:pt>
                <c:pt idx="2120">
                  <c:v>-2.09862E-2</c:v>
                </c:pt>
                <c:pt idx="2121">
                  <c:v>-2.1288000000000001E-2</c:v>
                </c:pt>
                <c:pt idx="2122">
                  <c:v>-2.15931E-2</c:v>
                </c:pt>
                <c:pt idx="2123">
                  <c:v>-2.1901500000000001E-2</c:v>
                </c:pt>
                <c:pt idx="2124">
                  <c:v>-2.2213900000000002E-2</c:v>
                </c:pt>
                <c:pt idx="2125">
                  <c:v>-2.2530600000000001E-2</c:v>
                </c:pt>
                <c:pt idx="2126">
                  <c:v>-2.2850200000000001E-2</c:v>
                </c:pt>
                <c:pt idx="2127">
                  <c:v>-2.31717E-2</c:v>
                </c:pt>
                <c:pt idx="2128">
                  <c:v>-2.3495100000000001E-2</c:v>
                </c:pt>
                <c:pt idx="2129">
                  <c:v>-2.38207E-2</c:v>
                </c:pt>
                <c:pt idx="2130">
                  <c:v>-2.41473E-2</c:v>
                </c:pt>
                <c:pt idx="2131">
                  <c:v>-2.4473000000000002E-2</c:v>
                </c:pt>
                <c:pt idx="2132">
                  <c:v>-2.4797400000000001E-2</c:v>
                </c:pt>
                <c:pt idx="2133">
                  <c:v>-2.51218E-2</c:v>
                </c:pt>
                <c:pt idx="2134">
                  <c:v>-2.5447600000000001E-2</c:v>
                </c:pt>
                <c:pt idx="2135">
                  <c:v>-2.5774399999999999E-2</c:v>
                </c:pt>
                <c:pt idx="2136">
                  <c:v>-2.61014E-2</c:v>
                </c:pt>
                <c:pt idx="2137">
                  <c:v>-2.6428500000000001E-2</c:v>
                </c:pt>
                <c:pt idx="2138">
                  <c:v>-2.6756599999999998E-2</c:v>
                </c:pt>
                <c:pt idx="2139">
                  <c:v>-2.7087300000000002E-2</c:v>
                </c:pt>
                <c:pt idx="2140">
                  <c:v>-2.74206E-2</c:v>
                </c:pt>
                <c:pt idx="2141">
                  <c:v>-2.7755499999999999E-2</c:v>
                </c:pt>
                <c:pt idx="2142">
                  <c:v>-2.8090799999999999E-2</c:v>
                </c:pt>
                <c:pt idx="2143">
                  <c:v>-2.8426400000000001E-2</c:v>
                </c:pt>
                <c:pt idx="2144">
                  <c:v>-2.8761399999999999E-2</c:v>
                </c:pt>
                <c:pt idx="2145">
                  <c:v>-2.9093999999999998E-2</c:v>
                </c:pt>
                <c:pt idx="2146">
                  <c:v>-2.9424200000000001E-2</c:v>
                </c:pt>
                <c:pt idx="2147">
                  <c:v>-2.97562E-2</c:v>
                </c:pt>
                <c:pt idx="2148">
                  <c:v>-3.00938E-2</c:v>
                </c:pt>
                <c:pt idx="2149">
                  <c:v>-3.0435500000000001E-2</c:v>
                </c:pt>
                <c:pt idx="2150">
                  <c:v>-3.07756E-2</c:v>
                </c:pt>
                <c:pt idx="2151">
                  <c:v>-3.11109E-2</c:v>
                </c:pt>
                <c:pt idx="2152">
                  <c:v>-3.1441499999999997E-2</c:v>
                </c:pt>
                <c:pt idx="2153">
                  <c:v>-3.1768299999999999E-2</c:v>
                </c:pt>
                <c:pt idx="2154">
                  <c:v>-3.20919E-2</c:v>
                </c:pt>
                <c:pt idx="2155">
                  <c:v>-3.24131E-2</c:v>
                </c:pt>
                <c:pt idx="2156">
                  <c:v>-3.2731999999999997E-2</c:v>
                </c:pt>
                <c:pt idx="2157">
                  <c:v>-3.30475E-2</c:v>
                </c:pt>
                <c:pt idx="2158">
                  <c:v>-3.3359600000000003E-2</c:v>
                </c:pt>
                <c:pt idx="2159">
                  <c:v>-3.3668799999999999E-2</c:v>
                </c:pt>
                <c:pt idx="2160">
                  <c:v>-3.3974499999999998E-2</c:v>
                </c:pt>
                <c:pt idx="2161">
                  <c:v>-3.4275100000000003E-2</c:v>
                </c:pt>
                <c:pt idx="2162">
                  <c:v>-3.4569999999999997E-2</c:v>
                </c:pt>
                <c:pt idx="2163">
                  <c:v>-3.4860000000000002E-2</c:v>
                </c:pt>
                <c:pt idx="2164">
                  <c:v>-3.5146499999999997E-2</c:v>
                </c:pt>
                <c:pt idx="2165">
                  <c:v>-3.5431400000000002E-2</c:v>
                </c:pt>
                <c:pt idx="2166">
                  <c:v>-3.5714999999999997E-2</c:v>
                </c:pt>
                <c:pt idx="2167">
                  <c:v>-3.5996399999999998E-2</c:v>
                </c:pt>
                <c:pt idx="2168">
                  <c:v>-3.62747E-2</c:v>
                </c:pt>
                <c:pt idx="2169">
                  <c:v>-3.65493E-2</c:v>
                </c:pt>
                <c:pt idx="2170">
                  <c:v>-3.6820100000000001E-2</c:v>
                </c:pt>
                <c:pt idx="2171">
                  <c:v>-3.70874E-2</c:v>
                </c:pt>
                <c:pt idx="2172">
                  <c:v>-3.7351799999999998E-2</c:v>
                </c:pt>
                <c:pt idx="2173">
                  <c:v>-3.7612800000000002E-2</c:v>
                </c:pt>
                <c:pt idx="2174">
                  <c:v>-3.7868899999999997E-2</c:v>
                </c:pt>
                <c:pt idx="2175">
                  <c:v>-3.8118800000000001E-2</c:v>
                </c:pt>
                <c:pt idx="2176">
                  <c:v>-3.8363899999999999E-2</c:v>
                </c:pt>
                <c:pt idx="2177">
                  <c:v>-3.8607099999999998E-2</c:v>
                </c:pt>
                <c:pt idx="2178">
                  <c:v>-3.88504E-2</c:v>
                </c:pt>
                <c:pt idx="2179">
                  <c:v>-3.9092700000000001E-2</c:v>
                </c:pt>
                <c:pt idx="2180">
                  <c:v>-3.9332600000000002E-2</c:v>
                </c:pt>
                <c:pt idx="2181">
                  <c:v>-3.9570099999999997E-2</c:v>
                </c:pt>
                <c:pt idx="2182">
                  <c:v>-3.9804600000000002E-2</c:v>
                </c:pt>
                <c:pt idx="2183">
                  <c:v>-4.0035899999999999E-2</c:v>
                </c:pt>
                <c:pt idx="2184">
                  <c:v>-4.0265700000000001E-2</c:v>
                </c:pt>
                <c:pt idx="2185">
                  <c:v>-4.0494500000000003E-2</c:v>
                </c:pt>
                <c:pt idx="2186">
                  <c:v>-4.0719699999999998E-2</c:v>
                </c:pt>
                <c:pt idx="2187">
                  <c:v>-4.0939099999999999E-2</c:v>
                </c:pt>
                <c:pt idx="2188">
                  <c:v>-4.1153099999999998E-2</c:v>
                </c:pt>
                <c:pt idx="2189">
                  <c:v>-4.13631E-2</c:v>
                </c:pt>
                <c:pt idx="2190">
                  <c:v>-4.1569700000000001E-2</c:v>
                </c:pt>
                <c:pt idx="2191">
                  <c:v>-4.17721E-2</c:v>
                </c:pt>
                <c:pt idx="2192">
                  <c:v>-4.1970100000000003E-2</c:v>
                </c:pt>
                <c:pt idx="2193">
                  <c:v>-4.21611E-2</c:v>
                </c:pt>
                <c:pt idx="2194">
                  <c:v>-4.2339599999999998E-2</c:v>
                </c:pt>
                <c:pt idx="2195">
                  <c:v>-4.2501700000000003E-2</c:v>
                </c:pt>
                <c:pt idx="2196">
                  <c:v>-4.2648199999999997E-2</c:v>
                </c:pt>
                <c:pt idx="2197">
                  <c:v>-4.27832E-2</c:v>
                </c:pt>
                <c:pt idx="2198">
                  <c:v>-4.2908700000000001E-2</c:v>
                </c:pt>
                <c:pt idx="2199">
                  <c:v>-4.3025399999999998E-2</c:v>
                </c:pt>
                <c:pt idx="2200">
                  <c:v>-4.3135100000000003E-2</c:v>
                </c:pt>
                <c:pt idx="2201">
                  <c:v>-4.32395E-2</c:v>
                </c:pt>
                <c:pt idx="2202">
                  <c:v>-4.3338799999999997E-2</c:v>
                </c:pt>
                <c:pt idx="2203">
                  <c:v>-4.3431699999999997E-2</c:v>
                </c:pt>
                <c:pt idx="2204">
                  <c:v>-4.3516800000000001E-2</c:v>
                </c:pt>
                <c:pt idx="2205">
                  <c:v>-4.3594599999999997E-2</c:v>
                </c:pt>
                <c:pt idx="2206">
                  <c:v>-4.3666400000000001E-2</c:v>
                </c:pt>
                <c:pt idx="2207">
                  <c:v>-4.3733899999999999E-2</c:v>
                </c:pt>
                <c:pt idx="2208">
                  <c:v>-4.3800100000000002E-2</c:v>
                </c:pt>
                <c:pt idx="2209">
                  <c:v>-4.3871E-2</c:v>
                </c:pt>
                <c:pt idx="2210">
                  <c:v>-4.3953199999999998E-2</c:v>
                </c:pt>
                <c:pt idx="2211">
                  <c:v>-4.4050100000000002E-2</c:v>
                </c:pt>
                <c:pt idx="2212">
                  <c:v>-4.4160600000000001E-2</c:v>
                </c:pt>
                <c:pt idx="2213">
                  <c:v>-4.42829E-2</c:v>
                </c:pt>
                <c:pt idx="2214">
                  <c:v>-4.4415999999999997E-2</c:v>
                </c:pt>
                <c:pt idx="2215">
                  <c:v>-4.45587E-2</c:v>
                </c:pt>
                <c:pt idx="2216">
                  <c:v>-4.4709400000000003E-2</c:v>
                </c:pt>
                <c:pt idx="2217">
                  <c:v>-4.4867299999999999E-2</c:v>
                </c:pt>
                <c:pt idx="2218">
                  <c:v>-4.5033200000000002E-2</c:v>
                </c:pt>
                <c:pt idx="2219">
                  <c:v>-4.5208900000000003E-2</c:v>
                </c:pt>
                <c:pt idx="2220">
                  <c:v>-4.5396199999999998E-2</c:v>
                </c:pt>
                <c:pt idx="2221">
                  <c:v>-4.5598E-2</c:v>
                </c:pt>
                <c:pt idx="2222">
                  <c:v>-4.5818400000000002E-2</c:v>
                </c:pt>
                <c:pt idx="2223">
                  <c:v>-4.6061600000000001E-2</c:v>
                </c:pt>
                <c:pt idx="2224">
                  <c:v>-4.6331200000000003E-2</c:v>
                </c:pt>
                <c:pt idx="2225">
                  <c:v>-4.6628700000000002E-2</c:v>
                </c:pt>
                <c:pt idx="2226">
                  <c:v>-4.6952000000000001E-2</c:v>
                </c:pt>
                <c:pt idx="2227">
                  <c:v>-4.7299399999999998E-2</c:v>
                </c:pt>
                <c:pt idx="2228">
                  <c:v>-4.7672399999999997E-2</c:v>
                </c:pt>
                <c:pt idx="2229">
                  <c:v>-4.8074199999999997E-2</c:v>
                </c:pt>
                <c:pt idx="2230">
                  <c:v>-4.8506399999999998E-2</c:v>
                </c:pt>
                <c:pt idx="2231">
                  <c:v>-4.89693E-2</c:v>
                </c:pt>
                <c:pt idx="2232">
                  <c:v>-4.94642E-2</c:v>
                </c:pt>
                <c:pt idx="2233">
                  <c:v>-4.9992200000000001E-2</c:v>
                </c:pt>
                <c:pt idx="2234">
                  <c:v>-5.0553099999999997E-2</c:v>
                </c:pt>
                <c:pt idx="2235">
                  <c:v>-5.11466E-2</c:v>
                </c:pt>
                <c:pt idx="2236">
                  <c:v>-5.1774300000000002E-2</c:v>
                </c:pt>
                <c:pt idx="2237">
                  <c:v>-5.2439100000000002E-2</c:v>
                </c:pt>
                <c:pt idx="2238">
                  <c:v>-5.3142500000000002E-2</c:v>
                </c:pt>
                <c:pt idx="2239">
                  <c:v>-5.38854E-2</c:v>
                </c:pt>
                <c:pt idx="2240">
                  <c:v>-5.4670099999999999E-2</c:v>
                </c:pt>
                <c:pt idx="2241">
                  <c:v>-5.5497600000000001E-2</c:v>
                </c:pt>
                <c:pt idx="2242">
                  <c:v>-5.6365499999999999E-2</c:v>
                </c:pt>
                <c:pt idx="2243">
                  <c:v>-5.72709E-2</c:v>
                </c:pt>
                <c:pt idx="2244">
                  <c:v>-5.8212899999999998E-2</c:v>
                </c:pt>
                <c:pt idx="2245">
                  <c:v>-5.9190699999999999E-2</c:v>
                </c:pt>
                <c:pt idx="2246">
                  <c:v>-6.0203100000000002E-2</c:v>
                </c:pt>
                <c:pt idx="2247">
                  <c:v>-6.1250100000000002E-2</c:v>
                </c:pt>
                <c:pt idx="2248">
                  <c:v>-6.2331999999999999E-2</c:v>
                </c:pt>
                <c:pt idx="2249">
                  <c:v>-6.3449599999999995E-2</c:v>
                </c:pt>
                <c:pt idx="2250">
                  <c:v>-6.4603099999999997E-2</c:v>
                </c:pt>
                <c:pt idx="2251">
                  <c:v>-6.5793699999999997E-2</c:v>
                </c:pt>
                <c:pt idx="2252">
                  <c:v>-6.7024E-2</c:v>
                </c:pt>
                <c:pt idx="2253">
                  <c:v>-6.8295900000000007E-2</c:v>
                </c:pt>
                <c:pt idx="2254">
                  <c:v>-6.9608699999999996E-2</c:v>
                </c:pt>
                <c:pt idx="2255">
                  <c:v>-7.0961700000000003E-2</c:v>
                </c:pt>
                <c:pt idx="2256">
                  <c:v>-7.2355699999999995E-2</c:v>
                </c:pt>
                <c:pt idx="2257">
                  <c:v>-7.3791200000000001E-2</c:v>
                </c:pt>
                <c:pt idx="2258">
                  <c:v>-7.5268500000000002E-2</c:v>
                </c:pt>
                <c:pt idx="2259">
                  <c:v>-7.6787800000000003E-2</c:v>
                </c:pt>
                <c:pt idx="2260">
                  <c:v>-7.8346700000000005E-2</c:v>
                </c:pt>
                <c:pt idx="2261">
                  <c:v>-7.9942100000000002E-2</c:v>
                </c:pt>
                <c:pt idx="2262">
                  <c:v>-8.1574400000000005E-2</c:v>
                </c:pt>
                <c:pt idx="2263">
                  <c:v>-8.3245100000000002E-2</c:v>
                </c:pt>
                <c:pt idx="2264">
                  <c:v>-8.4952600000000003E-2</c:v>
                </c:pt>
                <c:pt idx="2265">
                  <c:v>-8.6692199999999997E-2</c:v>
                </c:pt>
                <c:pt idx="2266">
                  <c:v>-8.8457999999999995E-2</c:v>
                </c:pt>
                <c:pt idx="2267">
                  <c:v>-9.0244500000000005E-2</c:v>
                </c:pt>
                <c:pt idx="2268">
                  <c:v>-9.2048599999999994E-2</c:v>
                </c:pt>
                <c:pt idx="2269">
                  <c:v>-9.3868699999999999E-2</c:v>
                </c:pt>
                <c:pt idx="2270">
                  <c:v>-9.5703800000000006E-2</c:v>
                </c:pt>
                <c:pt idx="2271">
                  <c:v>-9.7550799999999993E-2</c:v>
                </c:pt>
                <c:pt idx="2272">
                  <c:v>-9.9408099999999999E-2</c:v>
                </c:pt>
                <c:pt idx="2273">
                  <c:v>-0.10127899999999999</c:v>
                </c:pt>
                <c:pt idx="2274">
                  <c:v>-0.10316500000000001</c:v>
                </c:pt>
                <c:pt idx="2275">
                  <c:v>-0.10506600000000001</c:v>
                </c:pt>
                <c:pt idx="2276">
                  <c:v>-0.106979</c:v>
                </c:pt>
                <c:pt idx="2277">
                  <c:v>-0.108906</c:v>
                </c:pt>
                <c:pt idx="2278">
                  <c:v>-0.110845</c:v>
                </c:pt>
                <c:pt idx="2279">
                  <c:v>-0.112793</c:v>
                </c:pt>
                <c:pt idx="2280">
                  <c:v>-0.114748</c:v>
                </c:pt>
                <c:pt idx="2281">
                  <c:v>-0.11670999999999999</c:v>
                </c:pt>
                <c:pt idx="2282">
                  <c:v>-0.11867900000000001</c:v>
                </c:pt>
                <c:pt idx="2283">
                  <c:v>-0.120653</c:v>
                </c:pt>
                <c:pt idx="2284">
                  <c:v>-0.12263400000000001</c:v>
                </c:pt>
                <c:pt idx="2285">
                  <c:v>-0.124625</c:v>
                </c:pt>
                <c:pt idx="2286">
                  <c:v>-0.12662200000000001</c:v>
                </c:pt>
                <c:pt idx="2287">
                  <c:v>-0.12862399999999999</c:v>
                </c:pt>
                <c:pt idx="2288">
                  <c:v>-0.13062799999999999</c:v>
                </c:pt>
                <c:pt idx="2289">
                  <c:v>-0.132634</c:v>
                </c:pt>
                <c:pt idx="2290">
                  <c:v>-0.13463900000000001</c:v>
                </c:pt>
                <c:pt idx="2291">
                  <c:v>-0.13664000000000001</c:v>
                </c:pt>
                <c:pt idx="2292">
                  <c:v>-0.13863700000000001</c:v>
                </c:pt>
                <c:pt idx="2293">
                  <c:v>-0.140624</c:v>
                </c:pt>
                <c:pt idx="2294">
                  <c:v>-0.14258999999999999</c:v>
                </c:pt>
                <c:pt idx="2295">
                  <c:v>-0.14452999999999999</c:v>
                </c:pt>
                <c:pt idx="2296">
                  <c:v>-0.14644099999999999</c:v>
                </c:pt>
                <c:pt idx="2297">
                  <c:v>-0.14832600000000001</c:v>
                </c:pt>
                <c:pt idx="2298">
                  <c:v>-0.15018000000000001</c:v>
                </c:pt>
                <c:pt idx="2299">
                  <c:v>-0.152</c:v>
                </c:pt>
                <c:pt idx="2300">
                  <c:v>-0.153784</c:v>
                </c:pt>
                <c:pt idx="2301">
                  <c:v>-0.155532</c:v>
                </c:pt>
                <c:pt idx="2302">
                  <c:v>-0.15724199999999999</c:v>
                </c:pt>
                <c:pt idx="2303">
                  <c:v>-0.158912</c:v>
                </c:pt>
                <c:pt idx="2304">
                  <c:v>-0.16054099999999999</c:v>
                </c:pt>
                <c:pt idx="2305">
                  <c:v>-0.16213</c:v>
                </c:pt>
                <c:pt idx="2306">
                  <c:v>-0.16367799999999999</c:v>
                </c:pt>
                <c:pt idx="2307">
                  <c:v>-0.165185</c:v>
                </c:pt>
                <c:pt idx="2308">
                  <c:v>-0.16664999999999999</c:v>
                </c:pt>
                <c:pt idx="2309">
                  <c:v>-0.168071</c:v>
                </c:pt>
                <c:pt idx="2310">
                  <c:v>-0.16944799999999999</c:v>
                </c:pt>
                <c:pt idx="2311">
                  <c:v>-0.17077400000000001</c:v>
                </c:pt>
                <c:pt idx="2312">
                  <c:v>-0.172045</c:v>
                </c:pt>
                <c:pt idx="2313">
                  <c:v>-0.173259</c:v>
                </c:pt>
                <c:pt idx="2314">
                  <c:v>-0.17441899999999999</c:v>
                </c:pt>
                <c:pt idx="2315">
                  <c:v>-0.17552699999999999</c:v>
                </c:pt>
                <c:pt idx="2316">
                  <c:v>-0.17658099999999999</c:v>
                </c:pt>
                <c:pt idx="2317">
                  <c:v>-0.17757100000000001</c:v>
                </c:pt>
                <c:pt idx="2318">
                  <c:v>-0.17849200000000001</c:v>
                </c:pt>
                <c:pt idx="2319">
                  <c:v>-0.179344</c:v>
                </c:pt>
                <c:pt idx="2320">
                  <c:v>-0.18012500000000001</c:v>
                </c:pt>
                <c:pt idx="2321">
                  <c:v>-0.180839</c:v>
                </c:pt>
                <c:pt idx="2322">
                  <c:v>-0.18148700000000001</c:v>
                </c:pt>
                <c:pt idx="2323">
                  <c:v>-0.18206900000000001</c:v>
                </c:pt>
                <c:pt idx="2324">
                  <c:v>-0.182587</c:v>
                </c:pt>
                <c:pt idx="2325">
                  <c:v>-0.18303800000000001</c:v>
                </c:pt>
                <c:pt idx="2326">
                  <c:v>-0.183424</c:v>
                </c:pt>
                <c:pt idx="2327">
                  <c:v>-0.18374299999999999</c:v>
                </c:pt>
                <c:pt idx="2328">
                  <c:v>-0.18399499999999999</c:v>
                </c:pt>
                <c:pt idx="2329">
                  <c:v>-0.18418200000000001</c:v>
                </c:pt>
                <c:pt idx="2330">
                  <c:v>-0.184306</c:v>
                </c:pt>
                <c:pt idx="2331">
                  <c:v>-0.18437000000000001</c:v>
                </c:pt>
                <c:pt idx="2332">
                  <c:v>-0.18437600000000001</c:v>
                </c:pt>
                <c:pt idx="2333">
                  <c:v>-0.18432299999999999</c:v>
                </c:pt>
                <c:pt idx="2334">
                  <c:v>-0.18420900000000001</c:v>
                </c:pt>
                <c:pt idx="2335">
                  <c:v>-0.184031</c:v>
                </c:pt>
                <c:pt idx="2336">
                  <c:v>-0.18378800000000001</c:v>
                </c:pt>
                <c:pt idx="2337">
                  <c:v>-0.183478</c:v>
                </c:pt>
                <c:pt idx="2338">
                  <c:v>-0.18310000000000001</c:v>
                </c:pt>
                <c:pt idx="2339">
                  <c:v>-0.18265700000000001</c:v>
                </c:pt>
                <c:pt idx="2340">
                  <c:v>-0.18215000000000001</c:v>
                </c:pt>
                <c:pt idx="2341">
                  <c:v>-0.18158099999999999</c:v>
                </c:pt>
                <c:pt idx="2342">
                  <c:v>-0.180949</c:v>
                </c:pt>
                <c:pt idx="2343">
                  <c:v>-0.180256</c:v>
                </c:pt>
                <c:pt idx="2344">
                  <c:v>-0.179508</c:v>
                </c:pt>
                <c:pt idx="2345">
                  <c:v>-0.17871000000000001</c:v>
                </c:pt>
                <c:pt idx="2346">
                  <c:v>-0.177865</c:v>
                </c:pt>
                <c:pt idx="2347">
                  <c:v>-0.17697599999999999</c:v>
                </c:pt>
                <c:pt idx="2348">
                  <c:v>-0.17604400000000001</c:v>
                </c:pt>
                <c:pt idx="2349">
                  <c:v>-0.175071</c:v>
                </c:pt>
                <c:pt idx="2350">
                  <c:v>-0.17405699999999999</c:v>
                </c:pt>
                <c:pt idx="2351">
                  <c:v>-0.17300099999999999</c:v>
                </c:pt>
                <c:pt idx="2352">
                  <c:v>-0.171906</c:v>
                </c:pt>
                <c:pt idx="2353">
                  <c:v>-0.17077800000000001</c:v>
                </c:pt>
                <c:pt idx="2354">
                  <c:v>-0.16961799999999999</c:v>
                </c:pt>
                <c:pt idx="2355">
                  <c:v>-0.16842799999999999</c:v>
                </c:pt>
                <c:pt idx="2356">
                  <c:v>-0.16720599999999999</c:v>
                </c:pt>
                <c:pt idx="2357">
                  <c:v>-0.16595299999999999</c:v>
                </c:pt>
                <c:pt idx="2358">
                  <c:v>-0.16467300000000001</c:v>
                </c:pt>
                <c:pt idx="2359">
                  <c:v>-0.16336600000000001</c:v>
                </c:pt>
                <c:pt idx="2360">
                  <c:v>-0.16203000000000001</c:v>
                </c:pt>
                <c:pt idx="2361">
                  <c:v>-0.16066800000000001</c:v>
                </c:pt>
                <c:pt idx="2362">
                  <c:v>-0.15928700000000001</c:v>
                </c:pt>
                <c:pt idx="2363">
                  <c:v>-0.15789600000000001</c:v>
                </c:pt>
                <c:pt idx="2364">
                  <c:v>-0.1565</c:v>
                </c:pt>
                <c:pt idx="2365">
                  <c:v>-0.15509800000000001</c:v>
                </c:pt>
                <c:pt idx="2366">
                  <c:v>-0.153693</c:v>
                </c:pt>
                <c:pt idx="2367">
                  <c:v>-0.152286</c:v>
                </c:pt>
                <c:pt idx="2368">
                  <c:v>-0.15087700000000001</c:v>
                </c:pt>
                <c:pt idx="2369">
                  <c:v>-0.14946799999999999</c:v>
                </c:pt>
                <c:pt idx="2370">
                  <c:v>-0.14806</c:v>
                </c:pt>
                <c:pt idx="2371">
                  <c:v>-0.146652</c:v>
                </c:pt>
                <c:pt idx="2372">
                  <c:v>-0.14524300000000001</c:v>
                </c:pt>
                <c:pt idx="2373">
                  <c:v>-0.143842</c:v>
                </c:pt>
                <c:pt idx="2374">
                  <c:v>-0.14246</c:v>
                </c:pt>
                <c:pt idx="2375">
                  <c:v>-0.14110500000000001</c:v>
                </c:pt>
                <c:pt idx="2376">
                  <c:v>-0.13977700000000001</c:v>
                </c:pt>
                <c:pt idx="2377">
                  <c:v>-0.13847899999999999</c:v>
                </c:pt>
                <c:pt idx="2378">
                  <c:v>-0.13721</c:v>
                </c:pt>
                <c:pt idx="2379">
                  <c:v>-0.13597100000000001</c:v>
                </c:pt>
                <c:pt idx="2380">
                  <c:v>-0.13476099999999999</c:v>
                </c:pt>
                <c:pt idx="2381">
                  <c:v>-0.13358600000000001</c:v>
                </c:pt>
                <c:pt idx="2382">
                  <c:v>-0.13245399999999999</c:v>
                </c:pt>
                <c:pt idx="2383">
                  <c:v>-0.13136800000000001</c:v>
                </c:pt>
                <c:pt idx="2384">
                  <c:v>-0.130329</c:v>
                </c:pt>
                <c:pt idx="2385">
                  <c:v>-0.12933900000000001</c:v>
                </c:pt>
                <c:pt idx="2386">
                  <c:v>-0.12839400000000001</c:v>
                </c:pt>
                <c:pt idx="2387">
                  <c:v>-0.127495</c:v>
                </c:pt>
                <c:pt idx="2388">
                  <c:v>-0.12665100000000001</c:v>
                </c:pt>
                <c:pt idx="2389">
                  <c:v>-0.12587200000000001</c:v>
                </c:pt>
                <c:pt idx="2390">
                  <c:v>-0.125164</c:v>
                </c:pt>
                <c:pt idx="2391">
                  <c:v>-0.124533</c:v>
                </c:pt>
                <c:pt idx="2392">
                  <c:v>-0.123983</c:v>
                </c:pt>
                <c:pt idx="2393">
                  <c:v>-0.123515</c:v>
                </c:pt>
                <c:pt idx="2394">
                  <c:v>-0.123128</c:v>
                </c:pt>
                <c:pt idx="2395">
                  <c:v>-0.122822</c:v>
                </c:pt>
                <c:pt idx="2396">
                  <c:v>-0.122603</c:v>
                </c:pt>
                <c:pt idx="2397">
                  <c:v>-0.122477</c:v>
                </c:pt>
                <c:pt idx="2398">
                  <c:v>-0.122443</c:v>
                </c:pt>
                <c:pt idx="2399">
                  <c:v>-0.122499</c:v>
                </c:pt>
                <c:pt idx="2400">
                  <c:v>-0.12265</c:v>
                </c:pt>
                <c:pt idx="2401">
                  <c:v>-0.12289799999999999</c:v>
                </c:pt>
                <c:pt idx="2402">
                  <c:v>-0.123239</c:v>
                </c:pt>
                <c:pt idx="2403">
                  <c:v>-0.12367</c:v>
                </c:pt>
                <c:pt idx="2404">
                  <c:v>-0.12418999999999999</c:v>
                </c:pt>
                <c:pt idx="2405">
                  <c:v>-0.124802</c:v>
                </c:pt>
                <c:pt idx="2406">
                  <c:v>-0.12550800000000001</c:v>
                </c:pt>
                <c:pt idx="2407">
                  <c:v>-0.12631000000000001</c:v>
                </c:pt>
                <c:pt idx="2408">
                  <c:v>-0.12720500000000001</c:v>
                </c:pt>
                <c:pt idx="2409">
                  <c:v>-0.128192</c:v>
                </c:pt>
                <c:pt idx="2410">
                  <c:v>-0.129272</c:v>
                </c:pt>
                <c:pt idx="2411">
                  <c:v>-0.13044700000000001</c:v>
                </c:pt>
                <c:pt idx="2412">
                  <c:v>-0.131716</c:v>
                </c:pt>
                <c:pt idx="2413">
                  <c:v>-0.133077</c:v>
                </c:pt>
                <c:pt idx="2414">
                  <c:v>-0.13453100000000001</c:v>
                </c:pt>
                <c:pt idx="2415">
                  <c:v>-0.136078</c:v>
                </c:pt>
                <c:pt idx="2416">
                  <c:v>-0.137714</c:v>
                </c:pt>
                <c:pt idx="2417">
                  <c:v>-0.139436</c:v>
                </c:pt>
                <c:pt idx="2418">
                  <c:v>-0.14124100000000001</c:v>
                </c:pt>
                <c:pt idx="2419">
                  <c:v>-0.143127</c:v>
                </c:pt>
                <c:pt idx="2420">
                  <c:v>-0.145093</c:v>
                </c:pt>
                <c:pt idx="2421">
                  <c:v>-0.14713899999999999</c:v>
                </c:pt>
                <c:pt idx="2422">
                  <c:v>-0.14926200000000001</c:v>
                </c:pt>
                <c:pt idx="2423">
                  <c:v>-0.15146100000000001</c:v>
                </c:pt>
                <c:pt idx="2424">
                  <c:v>-0.15373600000000001</c:v>
                </c:pt>
                <c:pt idx="2425">
                  <c:v>-0.15609200000000001</c:v>
                </c:pt>
                <c:pt idx="2426">
                  <c:v>-0.158528</c:v>
                </c:pt>
                <c:pt idx="2427">
                  <c:v>-0.16104199999999999</c:v>
                </c:pt>
                <c:pt idx="2428">
                  <c:v>-0.163633</c:v>
                </c:pt>
                <c:pt idx="2429">
                  <c:v>-0.16630300000000001</c:v>
                </c:pt>
                <c:pt idx="2430">
                  <c:v>-0.16905300000000001</c:v>
                </c:pt>
                <c:pt idx="2431">
                  <c:v>-0.171877</c:v>
                </c:pt>
                <c:pt idx="2432">
                  <c:v>-0.17477100000000001</c:v>
                </c:pt>
                <c:pt idx="2433">
                  <c:v>-0.17773700000000001</c:v>
                </c:pt>
                <c:pt idx="2434">
                  <c:v>-0.18077699999999999</c:v>
                </c:pt>
                <c:pt idx="2435">
                  <c:v>-0.18388599999999999</c:v>
                </c:pt>
                <c:pt idx="2436">
                  <c:v>-0.187052</c:v>
                </c:pt>
                <c:pt idx="2437">
                  <c:v>-0.19026599999999999</c:v>
                </c:pt>
                <c:pt idx="2438">
                  <c:v>-0.19351499999999999</c:v>
                </c:pt>
                <c:pt idx="2439">
                  <c:v>-0.196793</c:v>
                </c:pt>
                <c:pt idx="2440">
                  <c:v>-0.200103</c:v>
                </c:pt>
                <c:pt idx="2441">
                  <c:v>-0.20345099999999999</c:v>
                </c:pt>
                <c:pt idx="2442">
                  <c:v>-0.20683699999999999</c:v>
                </c:pt>
                <c:pt idx="2443">
                  <c:v>-0.210254</c:v>
                </c:pt>
                <c:pt idx="2444">
                  <c:v>-0.21369299999999999</c:v>
                </c:pt>
                <c:pt idx="2445">
                  <c:v>-0.21714600000000001</c:v>
                </c:pt>
                <c:pt idx="2446">
                  <c:v>-0.220612</c:v>
                </c:pt>
                <c:pt idx="2447">
                  <c:v>-0.22408800000000001</c:v>
                </c:pt>
                <c:pt idx="2448">
                  <c:v>-0.227571</c:v>
                </c:pt>
                <c:pt idx="2449">
                  <c:v>-0.23105700000000001</c:v>
                </c:pt>
                <c:pt idx="2450">
                  <c:v>-0.234545</c:v>
                </c:pt>
                <c:pt idx="2451">
                  <c:v>-0.238034</c:v>
                </c:pt>
                <c:pt idx="2452">
                  <c:v>-0.24152499999999999</c:v>
                </c:pt>
                <c:pt idx="2453">
                  <c:v>-0.24501500000000001</c:v>
                </c:pt>
                <c:pt idx="2454">
                  <c:v>-0.248499</c:v>
                </c:pt>
                <c:pt idx="2455">
                  <c:v>-0.25196400000000002</c:v>
                </c:pt>
                <c:pt idx="2456">
                  <c:v>-0.25540299999999999</c:v>
                </c:pt>
                <c:pt idx="2457">
                  <c:v>-0.25881199999999999</c:v>
                </c:pt>
                <c:pt idx="2458">
                  <c:v>-0.26219500000000001</c:v>
                </c:pt>
                <c:pt idx="2459">
                  <c:v>-0.26554699999999998</c:v>
                </c:pt>
                <c:pt idx="2460">
                  <c:v>-0.26886300000000002</c:v>
                </c:pt>
                <c:pt idx="2461">
                  <c:v>-0.27213700000000002</c:v>
                </c:pt>
                <c:pt idx="2462">
                  <c:v>-0.275362</c:v>
                </c:pt>
                <c:pt idx="2463">
                  <c:v>-0.278534</c:v>
                </c:pt>
                <c:pt idx="2464">
                  <c:v>-0.28164400000000001</c:v>
                </c:pt>
                <c:pt idx="2465">
                  <c:v>-0.28468700000000002</c:v>
                </c:pt>
                <c:pt idx="2466">
                  <c:v>-0.28765600000000002</c:v>
                </c:pt>
                <c:pt idx="2467">
                  <c:v>-0.29054600000000003</c:v>
                </c:pt>
                <c:pt idx="2468">
                  <c:v>-0.293352</c:v>
                </c:pt>
                <c:pt idx="2469">
                  <c:v>-0.296072</c:v>
                </c:pt>
                <c:pt idx="2470">
                  <c:v>-0.298707</c:v>
                </c:pt>
                <c:pt idx="2471">
                  <c:v>-0.30125400000000002</c:v>
                </c:pt>
                <c:pt idx="2472">
                  <c:v>-0.303701</c:v>
                </c:pt>
                <c:pt idx="2473">
                  <c:v>-0.30603799999999998</c:v>
                </c:pt>
                <c:pt idx="2474">
                  <c:v>-0.30826799999999999</c:v>
                </c:pt>
                <c:pt idx="2475">
                  <c:v>-0.31039</c:v>
                </c:pt>
                <c:pt idx="2476">
                  <c:v>-0.31239899999999998</c:v>
                </c:pt>
                <c:pt idx="2477">
                  <c:v>-0.31429299999999999</c:v>
                </c:pt>
                <c:pt idx="2478">
                  <c:v>-0.31607099999999999</c:v>
                </c:pt>
                <c:pt idx="2479">
                  <c:v>-0.31773000000000001</c:v>
                </c:pt>
                <c:pt idx="2480">
                  <c:v>-0.31926399999999999</c:v>
                </c:pt>
                <c:pt idx="2481">
                  <c:v>-0.32067400000000001</c:v>
                </c:pt>
                <c:pt idx="2482">
                  <c:v>-0.32196000000000002</c:v>
                </c:pt>
                <c:pt idx="2483">
                  <c:v>-0.32312200000000002</c:v>
                </c:pt>
                <c:pt idx="2484">
                  <c:v>-0.324158</c:v>
                </c:pt>
                <c:pt idx="2485">
                  <c:v>-0.325069</c:v>
                </c:pt>
                <c:pt idx="2486">
                  <c:v>-0.32585399999999998</c:v>
                </c:pt>
                <c:pt idx="2487">
                  <c:v>-0.326511</c:v>
                </c:pt>
                <c:pt idx="2488">
                  <c:v>-0.32703599999999999</c:v>
                </c:pt>
                <c:pt idx="2489">
                  <c:v>-0.327428</c:v>
                </c:pt>
                <c:pt idx="2490">
                  <c:v>-0.32769100000000001</c:v>
                </c:pt>
                <c:pt idx="2491">
                  <c:v>-0.32782899999999998</c:v>
                </c:pt>
                <c:pt idx="2492">
                  <c:v>-0.327843</c:v>
                </c:pt>
                <c:pt idx="2493">
                  <c:v>-0.32773400000000003</c:v>
                </c:pt>
                <c:pt idx="2494">
                  <c:v>-0.32750099999999999</c:v>
                </c:pt>
                <c:pt idx="2495">
                  <c:v>-0.32714399999999999</c:v>
                </c:pt>
                <c:pt idx="2496">
                  <c:v>-0.32666400000000001</c:v>
                </c:pt>
                <c:pt idx="2497">
                  <c:v>-0.32606400000000002</c:v>
                </c:pt>
                <c:pt idx="2498">
                  <c:v>-0.32534400000000002</c:v>
                </c:pt>
                <c:pt idx="2499">
                  <c:v>-0.32450099999999998</c:v>
                </c:pt>
                <c:pt idx="2500">
                  <c:v>-0.32353300000000002</c:v>
                </c:pt>
                <c:pt idx="2501">
                  <c:v>-0.32244</c:v>
                </c:pt>
                <c:pt idx="2502">
                  <c:v>-0.32122899999999999</c:v>
                </c:pt>
                <c:pt idx="2503">
                  <c:v>-0.31990499999999999</c:v>
                </c:pt>
                <c:pt idx="2504">
                  <c:v>-0.31847199999999998</c:v>
                </c:pt>
                <c:pt idx="2505">
                  <c:v>-0.31693100000000002</c:v>
                </c:pt>
                <c:pt idx="2506">
                  <c:v>-0.31528400000000001</c:v>
                </c:pt>
                <c:pt idx="2507">
                  <c:v>-0.31353199999999998</c:v>
                </c:pt>
                <c:pt idx="2508">
                  <c:v>-0.31168000000000001</c:v>
                </c:pt>
                <c:pt idx="2509">
                  <c:v>-0.30973299999999998</c:v>
                </c:pt>
                <c:pt idx="2510">
                  <c:v>-0.30769800000000003</c:v>
                </c:pt>
                <c:pt idx="2511">
                  <c:v>-0.30558400000000002</c:v>
                </c:pt>
                <c:pt idx="2512">
                  <c:v>-0.30339899999999997</c:v>
                </c:pt>
                <c:pt idx="2513">
                  <c:v>-0.301145</c:v>
                </c:pt>
                <c:pt idx="2514">
                  <c:v>-0.29882399999999998</c:v>
                </c:pt>
                <c:pt idx="2515">
                  <c:v>-0.29644100000000001</c:v>
                </c:pt>
                <c:pt idx="2516">
                  <c:v>-0.29399999999999998</c:v>
                </c:pt>
                <c:pt idx="2517">
                  <c:v>-0.29150500000000001</c:v>
                </c:pt>
                <c:pt idx="2518">
                  <c:v>-0.28896300000000003</c:v>
                </c:pt>
                <c:pt idx="2519">
                  <c:v>-0.28638000000000002</c:v>
                </c:pt>
                <c:pt idx="2520">
                  <c:v>-0.28375699999999998</c:v>
                </c:pt>
                <c:pt idx="2521">
                  <c:v>-0.28109499999999998</c:v>
                </c:pt>
                <c:pt idx="2522">
                  <c:v>-0.27839599999999998</c:v>
                </c:pt>
                <c:pt idx="2523">
                  <c:v>-0.27565699999999999</c:v>
                </c:pt>
                <c:pt idx="2524">
                  <c:v>-0.27288099999999998</c:v>
                </c:pt>
                <c:pt idx="2525">
                  <c:v>-0.270069</c:v>
                </c:pt>
                <c:pt idx="2526">
                  <c:v>-0.26722899999999999</c:v>
                </c:pt>
                <c:pt idx="2527">
                  <c:v>-0.26436300000000001</c:v>
                </c:pt>
                <c:pt idx="2528">
                  <c:v>-0.26147599999999999</c:v>
                </c:pt>
                <c:pt idx="2529">
                  <c:v>-0.258573</c:v>
                </c:pt>
                <c:pt idx="2530">
                  <c:v>-0.25566100000000003</c:v>
                </c:pt>
                <c:pt idx="2531">
                  <c:v>-0.25274600000000003</c:v>
                </c:pt>
                <c:pt idx="2532">
                  <c:v>-0.249831</c:v>
                </c:pt>
                <c:pt idx="2533">
                  <c:v>-0.246924</c:v>
                </c:pt>
                <c:pt idx="2534">
                  <c:v>-0.244038</c:v>
                </c:pt>
                <c:pt idx="2535">
                  <c:v>-0.24118200000000001</c:v>
                </c:pt>
                <c:pt idx="2536">
                  <c:v>-0.23836099999999999</c:v>
                </c:pt>
                <c:pt idx="2537">
                  <c:v>-0.23557500000000001</c:v>
                </c:pt>
                <c:pt idx="2538">
                  <c:v>-0.23283000000000001</c:v>
                </c:pt>
                <c:pt idx="2539">
                  <c:v>-0.230129</c:v>
                </c:pt>
                <c:pt idx="2540">
                  <c:v>-0.22747999999999999</c:v>
                </c:pt>
                <c:pt idx="2541">
                  <c:v>-0.22489400000000001</c:v>
                </c:pt>
                <c:pt idx="2542">
                  <c:v>-0.22237899999999999</c:v>
                </c:pt>
                <c:pt idx="2543">
                  <c:v>-0.219943</c:v>
                </c:pt>
                <c:pt idx="2544">
                  <c:v>-0.217587</c:v>
                </c:pt>
                <c:pt idx="2545">
                  <c:v>-0.21531</c:v>
                </c:pt>
                <c:pt idx="2546">
                  <c:v>-0.21311099999999999</c:v>
                </c:pt>
                <c:pt idx="2547">
                  <c:v>-0.21098900000000001</c:v>
                </c:pt>
                <c:pt idx="2548">
                  <c:v>-0.20894499999999999</c:v>
                </c:pt>
                <c:pt idx="2549">
                  <c:v>-0.20698</c:v>
                </c:pt>
                <c:pt idx="2550">
                  <c:v>-0.2051</c:v>
                </c:pt>
                <c:pt idx="2551">
                  <c:v>-0.20331099999999999</c:v>
                </c:pt>
                <c:pt idx="2552">
                  <c:v>-0.20161599999999999</c:v>
                </c:pt>
                <c:pt idx="2553">
                  <c:v>-0.200012</c:v>
                </c:pt>
                <c:pt idx="2554">
                  <c:v>-0.19850400000000001</c:v>
                </c:pt>
                <c:pt idx="2555">
                  <c:v>-0.197098</c:v>
                </c:pt>
                <c:pt idx="2556">
                  <c:v>-0.195796</c:v>
                </c:pt>
                <c:pt idx="2557">
                  <c:v>-0.19459799999999999</c:v>
                </c:pt>
                <c:pt idx="2558">
                  <c:v>-0.19350400000000001</c:v>
                </c:pt>
                <c:pt idx="2559">
                  <c:v>-0.19251799999999999</c:v>
                </c:pt>
                <c:pt idx="2560">
                  <c:v>-0.19164100000000001</c:v>
                </c:pt>
                <c:pt idx="2561">
                  <c:v>-0.19087399999999999</c:v>
                </c:pt>
                <c:pt idx="2562">
                  <c:v>-0.190218</c:v>
                </c:pt>
                <c:pt idx="2563">
                  <c:v>-0.18967700000000001</c:v>
                </c:pt>
                <c:pt idx="2564">
                  <c:v>-0.189248</c:v>
                </c:pt>
                <c:pt idx="2565">
                  <c:v>-0.18892600000000001</c:v>
                </c:pt>
                <c:pt idx="2566">
                  <c:v>-0.18870600000000001</c:v>
                </c:pt>
                <c:pt idx="2567">
                  <c:v>-0.18858900000000001</c:v>
                </c:pt>
                <c:pt idx="2568">
                  <c:v>-0.18857499999999999</c:v>
                </c:pt>
                <c:pt idx="2569">
                  <c:v>-0.188669</c:v>
                </c:pt>
                <c:pt idx="2570">
                  <c:v>-0.18887499999999999</c:v>
                </c:pt>
                <c:pt idx="2571">
                  <c:v>-0.189194</c:v>
                </c:pt>
                <c:pt idx="2572">
                  <c:v>-0.18962499999999999</c:v>
                </c:pt>
                <c:pt idx="2573">
                  <c:v>-0.190162</c:v>
                </c:pt>
                <c:pt idx="2574">
                  <c:v>-0.190801</c:v>
                </c:pt>
                <c:pt idx="2575">
                  <c:v>-0.19153600000000001</c:v>
                </c:pt>
                <c:pt idx="2576">
                  <c:v>-0.19236500000000001</c:v>
                </c:pt>
                <c:pt idx="2577">
                  <c:v>-0.19328500000000001</c:v>
                </c:pt>
                <c:pt idx="2578">
                  <c:v>-0.194302</c:v>
                </c:pt>
                <c:pt idx="2579">
                  <c:v>-0.19542100000000001</c:v>
                </c:pt>
                <c:pt idx="2580">
                  <c:v>-0.19664200000000001</c:v>
                </c:pt>
                <c:pt idx="2581">
                  <c:v>-0.197961</c:v>
                </c:pt>
                <c:pt idx="2582">
                  <c:v>-0.19937099999999999</c:v>
                </c:pt>
                <c:pt idx="2583">
                  <c:v>-0.20086000000000001</c:v>
                </c:pt>
                <c:pt idx="2584">
                  <c:v>-0.20242199999999999</c:v>
                </c:pt>
                <c:pt idx="2585">
                  <c:v>-0.20405000000000001</c:v>
                </c:pt>
                <c:pt idx="2586">
                  <c:v>-0.20574100000000001</c:v>
                </c:pt>
                <c:pt idx="2587">
                  <c:v>-0.20749200000000001</c:v>
                </c:pt>
                <c:pt idx="2588">
                  <c:v>-0.20930000000000001</c:v>
                </c:pt>
                <c:pt idx="2589">
                  <c:v>-0.21116199999999999</c:v>
                </c:pt>
                <c:pt idx="2590">
                  <c:v>-0.21307300000000001</c:v>
                </c:pt>
                <c:pt idx="2591">
                  <c:v>-0.215032</c:v>
                </c:pt>
                <c:pt idx="2592">
                  <c:v>-0.21704000000000001</c:v>
                </c:pt>
                <c:pt idx="2593">
                  <c:v>-0.21909400000000001</c:v>
                </c:pt>
                <c:pt idx="2594">
                  <c:v>-0.221193</c:v>
                </c:pt>
                <c:pt idx="2595">
                  <c:v>-0.22333700000000001</c:v>
                </c:pt>
                <c:pt idx="2596">
                  <c:v>-0.225522</c:v>
                </c:pt>
                <c:pt idx="2597">
                  <c:v>-0.227739</c:v>
                </c:pt>
                <c:pt idx="2598">
                  <c:v>-0.22998099999999999</c:v>
                </c:pt>
                <c:pt idx="2599">
                  <c:v>-0.232242</c:v>
                </c:pt>
                <c:pt idx="2600">
                  <c:v>-0.234517</c:v>
                </c:pt>
                <c:pt idx="2601">
                  <c:v>-0.23679700000000001</c:v>
                </c:pt>
                <c:pt idx="2602">
                  <c:v>-0.23907500000000001</c:v>
                </c:pt>
                <c:pt idx="2603">
                  <c:v>-0.24135000000000001</c:v>
                </c:pt>
                <c:pt idx="2604">
                  <c:v>-0.243617</c:v>
                </c:pt>
                <c:pt idx="2605">
                  <c:v>-0.24587700000000001</c:v>
                </c:pt>
                <c:pt idx="2606">
                  <c:v>-0.24812699999999999</c:v>
                </c:pt>
                <c:pt idx="2607">
                  <c:v>-0.25036799999999998</c:v>
                </c:pt>
                <c:pt idx="2608">
                  <c:v>-0.25259599999999999</c:v>
                </c:pt>
                <c:pt idx="2609">
                  <c:v>-0.254805</c:v>
                </c:pt>
                <c:pt idx="2610">
                  <c:v>-0.25699</c:v>
                </c:pt>
                <c:pt idx="2611">
                  <c:v>-0.25914900000000002</c:v>
                </c:pt>
                <c:pt idx="2612">
                  <c:v>-0.26128499999999999</c:v>
                </c:pt>
                <c:pt idx="2613">
                  <c:v>-0.26339800000000002</c:v>
                </c:pt>
                <c:pt idx="2614">
                  <c:v>-0.265488</c:v>
                </c:pt>
                <c:pt idx="2615">
                  <c:v>-0.26755699999999999</c:v>
                </c:pt>
                <c:pt idx="2616">
                  <c:v>-0.26960499999999998</c:v>
                </c:pt>
                <c:pt idx="2617">
                  <c:v>-0.27162799999999998</c:v>
                </c:pt>
                <c:pt idx="2618">
                  <c:v>-0.27361600000000003</c:v>
                </c:pt>
                <c:pt idx="2619">
                  <c:v>-0.27556000000000003</c:v>
                </c:pt>
                <c:pt idx="2620">
                  <c:v>-0.27745399999999998</c:v>
                </c:pt>
                <c:pt idx="2621">
                  <c:v>-0.27929599999999999</c:v>
                </c:pt>
                <c:pt idx="2622">
                  <c:v>-0.281086</c:v>
                </c:pt>
                <c:pt idx="2623">
                  <c:v>-0.28281899999999999</c:v>
                </c:pt>
                <c:pt idx="2624">
                  <c:v>-0.284493</c:v>
                </c:pt>
                <c:pt idx="2625">
                  <c:v>-0.286107</c:v>
                </c:pt>
                <c:pt idx="2626">
                  <c:v>-0.287665</c:v>
                </c:pt>
                <c:pt idx="2627">
                  <c:v>-0.28915999999999997</c:v>
                </c:pt>
                <c:pt idx="2628">
                  <c:v>-0.29055900000000001</c:v>
                </c:pt>
                <c:pt idx="2629">
                  <c:v>-0.291856</c:v>
                </c:pt>
                <c:pt idx="2630">
                  <c:v>-0.29308800000000002</c:v>
                </c:pt>
                <c:pt idx="2631">
                  <c:v>-0.29426000000000002</c:v>
                </c:pt>
                <c:pt idx="2632">
                  <c:v>-0.29535400000000001</c:v>
                </c:pt>
                <c:pt idx="2633">
                  <c:v>-0.29636899999999999</c:v>
                </c:pt>
                <c:pt idx="2634">
                  <c:v>-0.297319</c:v>
                </c:pt>
                <c:pt idx="2635">
                  <c:v>-0.29820600000000003</c:v>
                </c:pt>
                <c:pt idx="2636">
                  <c:v>-0.29902400000000001</c:v>
                </c:pt>
                <c:pt idx="2637">
                  <c:v>-0.299765</c:v>
                </c:pt>
                <c:pt idx="2638">
                  <c:v>-0.300425</c:v>
                </c:pt>
                <c:pt idx="2639">
                  <c:v>-0.30100500000000002</c:v>
                </c:pt>
                <c:pt idx="2640">
                  <c:v>-0.301506</c:v>
                </c:pt>
                <c:pt idx="2641">
                  <c:v>-0.30192999999999998</c:v>
                </c:pt>
                <c:pt idx="2642">
                  <c:v>-0.30227700000000002</c:v>
                </c:pt>
                <c:pt idx="2643">
                  <c:v>-0.30254999999999999</c:v>
                </c:pt>
                <c:pt idx="2644">
                  <c:v>-0.30275099999999999</c:v>
                </c:pt>
                <c:pt idx="2645">
                  <c:v>-0.30288799999999999</c:v>
                </c:pt>
                <c:pt idx="2646">
                  <c:v>-0.30296400000000001</c:v>
                </c:pt>
                <c:pt idx="2647">
                  <c:v>-0.302981</c:v>
                </c:pt>
                <c:pt idx="2648">
                  <c:v>-0.30293700000000001</c:v>
                </c:pt>
                <c:pt idx="2649">
                  <c:v>-0.30283100000000002</c:v>
                </c:pt>
                <c:pt idx="2650">
                  <c:v>-0.30266199999999999</c:v>
                </c:pt>
                <c:pt idx="2651">
                  <c:v>-0.30243300000000001</c:v>
                </c:pt>
                <c:pt idx="2652">
                  <c:v>-0.302145</c:v>
                </c:pt>
                <c:pt idx="2653">
                  <c:v>-0.30179899999999998</c:v>
                </c:pt>
                <c:pt idx="2654">
                  <c:v>-0.30139700000000003</c:v>
                </c:pt>
                <c:pt idx="2655">
                  <c:v>-0.30093799999999998</c:v>
                </c:pt>
                <c:pt idx="2656">
                  <c:v>-0.30042000000000002</c:v>
                </c:pt>
                <c:pt idx="2657">
                  <c:v>-0.29984100000000002</c:v>
                </c:pt>
                <c:pt idx="2658">
                  <c:v>-0.29920200000000002</c:v>
                </c:pt>
                <c:pt idx="2659">
                  <c:v>-0.298508</c:v>
                </c:pt>
                <c:pt idx="2660">
                  <c:v>-0.29775400000000002</c:v>
                </c:pt>
                <c:pt idx="2661">
                  <c:v>-0.29693900000000001</c:v>
                </c:pt>
                <c:pt idx="2662">
                  <c:v>-0.29606900000000003</c:v>
                </c:pt>
                <c:pt idx="2663">
                  <c:v>-0.295153</c:v>
                </c:pt>
                <c:pt idx="2664">
                  <c:v>-0.29419899999999999</c:v>
                </c:pt>
                <c:pt idx="2665">
                  <c:v>-0.29320600000000002</c:v>
                </c:pt>
                <c:pt idx="2666">
                  <c:v>-0.29217799999999999</c:v>
                </c:pt>
                <c:pt idx="2667">
                  <c:v>-0.29111700000000001</c:v>
                </c:pt>
                <c:pt idx="2668">
                  <c:v>-0.29002099999999997</c:v>
                </c:pt>
                <c:pt idx="2669">
                  <c:v>-0.28889199999999998</c:v>
                </c:pt>
                <c:pt idx="2670">
                  <c:v>-0.28773100000000001</c:v>
                </c:pt>
                <c:pt idx="2671">
                  <c:v>-0.28654099999999999</c:v>
                </c:pt>
                <c:pt idx="2672">
                  <c:v>-0.28532600000000002</c:v>
                </c:pt>
                <c:pt idx="2673">
                  <c:v>-0.28408800000000001</c:v>
                </c:pt>
                <c:pt idx="2674">
                  <c:v>-0.28283000000000003</c:v>
                </c:pt>
                <c:pt idx="2675">
                  <c:v>-0.28154800000000002</c:v>
                </c:pt>
                <c:pt idx="2676">
                  <c:v>-0.28024199999999999</c:v>
                </c:pt>
                <c:pt idx="2677">
                  <c:v>-0.278914</c:v>
                </c:pt>
                <c:pt idx="2678">
                  <c:v>-0.277563</c:v>
                </c:pt>
                <c:pt idx="2679">
                  <c:v>-0.27618999999999999</c:v>
                </c:pt>
                <c:pt idx="2680">
                  <c:v>-0.27479799999999999</c:v>
                </c:pt>
                <c:pt idx="2681">
                  <c:v>-0.273395</c:v>
                </c:pt>
                <c:pt idx="2682">
                  <c:v>-0.27198699999999998</c:v>
                </c:pt>
                <c:pt idx="2683">
                  <c:v>-0.27057500000000001</c:v>
                </c:pt>
                <c:pt idx="2684">
                  <c:v>-0.26915800000000001</c:v>
                </c:pt>
                <c:pt idx="2685">
                  <c:v>-0.26773799999999998</c:v>
                </c:pt>
                <c:pt idx="2686">
                  <c:v>-0.26631199999999999</c:v>
                </c:pt>
                <c:pt idx="2687">
                  <c:v>-0.26487899999999998</c:v>
                </c:pt>
                <c:pt idx="2688">
                  <c:v>-0.26343800000000001</c:v>
                </c:pt>
                <c:pt idx="2689">
                  <c:v>-0.261988</c:v>
                </c:pt>
                <c:pt idx="2690">
                  <c:v>-0.26053199999999999</c:v>
                </c:pt>
                <c:pt idx="2691">
                  <c:v>-0.25907599999999997</c:v>
                </c:pt>
                <c:pt idx="2692">
                  <c:v>-0.25762600000000002</c:v>
                </c:pt>
                <c:pt idx="2693">
                  <c:v>-0.25618600000000002</c:v>
                </c:pt>
                <c:pt idx="2694">
                  <c:v>-0.25475700000000001</c:v>
                </c:pt>
                <c:pt idx="2695">
                  <c:v>-0.25334099999999998</c:v>
                </c:pt>
                <c:pt idx="2696">
                  <c:v>-0.25193700000000002</c:v>
                </c:pt>
                <c:pt idx="2697">
                  <c:v>-0.25054599999999999</c:v>
                </c:pt>
                <c:pt idx="2698">
                  <c:v>-0.24917</c:v>
                </c:pt>
                <c:pt idx="2699">
                  <c:v>-0.247812</c:v>
                </c:pt>
                <c:pt idx="2700">
                  <c:v>-0.246478</c:v>
                </c:pt>
                <c:pt idx="2701">
                  <c:v>-0.245168</c:v>
                </c:pt>
                <c:pt idx="2702">
                  <c:v>-0.24387700000000001</c:v>
                </c:pt>
                <c:pt idx="2703">
                  <c:v>-0.24259900000000001</c:v>
                </c:pt>
                <c:pt idx="2704">
                  <c:v>-0.24133099999999999</c:v>
                </c:pt>
                <c:pt idx="2705">
                  <c:v>-0.24007500000000001</c:v>
                </c:pt>
                <c:pt idx="2706">
                  <c:v>-0.23883799999999999</c:v>
                </c:pt>
                <c:pt idx="2707">
                  <c:v>-0.237622</c:v>
                </c:pt>
                <c:pt idx="2708">
                  <c:v>-0.236426</c:v>
                </c:pt>
                <c:pt idx="2709">
                  <c:v>-0.23524800000000001</c:v>
                </c:pt>
                <c:pt idx="2710">
                  <c:v>-0.23408699999999999</c:v>
                </c:pt>
                <c:pt idx="2711">
                  <c:v>-0.23295099999999999</c:v>
                </c:pt>
                <c:pt idx="2712">
                  <c:v>-0.23183799999999999</c:v>
                </c:pt>
                <c:pt idx="2713">
                  <c:v>-0.23074900000000001</c:v>
                </c:pt>
                <c:pt idx="2714">
                  <c:v>-0.229687</c:v>
                </c:pt>
                <c:pt idx="2715">
                  <c:v>-0.228657</c:v>
                </c:pt>
                <c:pt idx="2716">
                  <c:v>-0.22766700000000001</c:v>
                </c:pt>
                <c:pt idx="2717">
                  <c:v>-0.226717</c:v>
                </c:pt>
                <c:pt idx="2718">
                  <c:v>-0.225802</c:v>
                </c:pt>
                <c:pt idx="2719">
                  <c:v>-0.22491800000000001</c:v>
                </c:pt>
                <c:pt idx="2720">
                  <c:v>-0.22406499999999999</c:v>
                </c:pt>
                <c:pt idx="2721">
                  <c:v>-0.223242</c:v>
                </c:pt>
                <c:pt idx="2722">
                  <c:v>-0.22244900000000001</c:v>
                </c:pt>
                <c:pt idx="2723">
                  <c:v>-0.221689</c:v>
                </c:pt>
                <c:pt idx="2724">
                  <c:v>-0.22096199999999999</c:v>
                </c:pt>
                <c:pt idx="2725">
                  <c:v>-0.22026399999999999</c:v>
                </c:pt>
                <c:pt idx="2726">
                  <c:v>-0.21959100000000001</c:v>
                </c:pt>
                <c:pt idx="2727">
                  <c:v>-0.218941</c:v>
                </c:pt>
                <c:pt idx="2728">
                  <c:v>-0.21829299999999999</c:v>
                </c:pt>
                <c:pt idx="2729">
                  <c:v>-0.217639</c:v>
                </c:pt>
                <c:pt idx="2730">
                  <c:v>-0.216998</c:v>
                </c:pt>
                <c:pt idx="2731">
                  <c:v>-0.21638299999999999</c:v>
                </c:pt>
                <c:pt idx="2732">
                  <c:v>-0.21578600000000001</c:v>
                </c:pt>
                <c:pt idx="2733">
                  <c:v>-0.21520300000000001</c:v>
                </c:pt>
                <c:pt idx="2734">
                  <c:v>-0.21464</c:v>
                </c:pt>
                <c:pt idx="2735">
                  <c:v>-0.21409800000000001</c:v>
                </c:pt>
                <c:pt idx="2736">
                  <c:v>-0.21357699999999999</c:v>
                </c:pt>
                <c:pt idx="2737">
                  <c:v>-0.21307200000000001</c:v>
                </c:pt>
                <c:pt idx="2738">
                  <c:v>-0.21257899999999999</c:v>
                </c:pt>
                <c:pt idx="2739">
                  <c:v>-0.212091</c:v>
                </c:pt>
                <c:pt idx="2740">
                  <c:v>-0.21160599999999999</c:v>
                </c:pt>
                <c:pt idx="2741">
                  <c:v>-0.21112300000000001</c:v>
                </c:pt>
                <c:pt idx="2742">
                  <c:v>-0.21063999999999999</c:v>
                </c:pt>
                <c:pt idx="2743">
                  <c:v>-0.21015900000000001</c:v>
                </c:pt>
                <c:pt idx="2744">
                  <c:v>-0.20968000000000001</c:v>
                </c:pt>
                <c:pt idx="2745">
                  <c:v>-0.209203</c:v>
                </c:pt>
                <c:pt idx="2746">
                  <c:v>-0.20872299999999999</c:v>
                </c:pt>
                <c:pt idx="2747">
                  <c:v>-0.20823900000000001</c:v>
                </c:pt>
                <c:pt idx="2748">
                  <c:v>-0.207755</c:v>
                </c:pt>
                <c:pt idx="2749">
                  <c:v>-0.20727100000000001</c:v>
                </c:pt>
                <c:pt idx="2750">
                  <c:v>-0.206789</c:v>
                </c:pt>
                <c:pt idx="2751">
                  <c:v>-0.20630799999999999</c:v>
                </c:pt>
                <c:pt idx="2752">
                  <c:v>-0.20583099999999999</c:v>
                </c:pt>
                <c:pt idx="2753">
                  <c:v>-0.20535700000000001</c:v>
                </c:pt>
                <c:pt idx="2754">
                  <c:v>-0.20488100000000001</c:v>
                </c:pt>
                <c:pt idx="2755">
                  <c:v>-0.204401</c:v>
                </c:pt>
                <c:pt idx="2756">
                  <c:v>-0.20391500000000001</c:v>
                </c:pt>
                <c:pt idx="2757">
                  <c:v>-0.20342199999999999</c:v>
                </c:pt>
                <c:pt idx="2758">
                  <c:v>-0.20292399999999999</c:v>
                </c:pt>
                <c:pt idx="2759">
                  <c:v>-0.20242499999999999</c:v>
                </c:pt>
                <c:pt idx="2760">
                  <c:v>-0.201933</c:v>
                </c:pt>
                <c:pt idx="2761">
                  <c:v>-0.20145099999999999</c:v>
                </c:pt>
                <c:pt idx="2762">
                  <c:v>-0.20097499999999999</c:v>
                </c:pt>
                <c:pt idx="2763">
                  <c:v>-0.20049900000000001</c:v>
                </c:pt>
                <c:pt idx="2764">
                  <c:v>-0.200018</c:v>
                </c:pt>
                <c:pt idx="2765">
                  <c:v>-0.199521</c:v>
                </c:pt>
                <c:pt idx="2766">
                  <c:v>-0.198987</c:v>
                </c:pt>
                <c:pt idx="2767">
                  <c:v>-0.19842099999999999</c:v>
                </c:pt>
                <c:pt idx="2768">
                  <c:v>-0.19784499999999999</c:v>
                </c:pt>
                <c:pt idx="2769">
                  <c:v>-0.19725799999999999</c:v>
                </c:pt>
                <c:pt idx="2770">
                  <c:v>-0.19664899999999999</c:v>
                </c:pt>
                <c:pt idx="2771">
                  <c:v>-0.196023</c:v>
                </c:pt>
                <c:pt idx="2772">
                  <c:v>-0.195384</c:v>
                </c:pt>
                <c:pt idx="2773">
                  <c:v>-0.19473399999999999</c:v>
                </c:pt>
                <c:pt idx="2774">
                  <c:v>-0.19406999999999999</c:v>
                </c:pt>
                <c:pt idx="2775">
                  <c:v>-0.19339100000000001</c:v>
                </c:pt>
                <c:pt idx="2776">
                  <c:v>-0.19269700000000001</c:v>
                </c:pt>
                <c:pt idx="2777">
                  <c:v>-0.19198899999999999</c:v>
                </c:pt>
                <c:pt idx="2778">
                  <c:v>-0.19126799999999999</c:v>
                </c:pt>
                <c:pt idx="2779">
                  <c:v>-0.19053400000000001</c:v>
                </c:pt>
                <c:pt idx="2780">
                  <c:v>-0.18978999999999999</c:v>
                </c:pt>
                <c:pt idx="2781">
                  <c:v>-0.18903700000000001</c:v>
                </c:pt>
                <c:pt idx="2782">
                  <c:v>-0.188275</c:v>
                </c:pt>
                <c:pt idx="2783">
                  <c:v>-0.187502</c:v>
                </c:pt>
                <c:pt idx="2784">
                  <c:v>-0.186721</c:v>
                </c:pt>
                <c:pt idx="2785">
                  <c:v>-0.18593499999999999</c:v>
                </c:pt>
                <c:pt idx="2786">
                  <c:v>-0.18514600000000001</c:v>
                </c:pt>
                <c:pt idx="2787">
                  <c:v>-0.18435299999999999</c:v>
                </c:pt>
                <c:pt idx="2788">
                  <c:v>-0.183557</c:v>
                </c:pt>
                <c:pt idx="2789">
                  <c:v>-0.18276100000000001</c:v>
                </c:pt>
                <c:pt idx="2790">
                  <c:v>-0.18196499999999999</c:v>
                </c:pt>
                <c:pt idx="2791">
                  <c:v>-0.18116499999999999</c:v>
                </c:pt>
                <c:pt idx="2792">
                  <c:v>-0.18035999999999999</c:v>
                </c:pt>
                <c:pt idx="2793">
                  <c:v>-0.17955399999999999</c:v>
                </c:pt>
                <c:pt idx="2794">
                  <c:v>-0.17874999999999999</c:v>
                </c:pt>
                <c:pt idx="2795">
                  <c:v>-0.17794399999999999</c:v>
                </c:pt>
                <c:pt idx="2796">
                  <c:v>-0.17713799999999999</c:v>
                </c:pt>
                <c:pt idx="2797">
                  <c:v>-0.17633699999999999</c:v>
                </c:pt>
                <c:pt idx="2798">
                  <c:v>-0.17554400000000001</c:v>
                </c:pt>
                <c:pt idx="2799">
                  <c:v>-0.174762</c:v>
                </c:pt>
                <c:pt idx="2800">
                  <c:v>-0.17399000000000001</c:v>
                </c:pt>
                <c:pt idx="2801">
                  <c:v>-0.17322599999999999</c:v>
                </c:pt>
                <c:pt idx="2802">
                  <c:v>-0.17246900000000001</c:v>
                </c:pt>
                <c:pt idx="2803">
                  <c:v>-0.17171800000000001</c:v>
                </c:pt>
                <c:pt idx="2804">
                  <c:v>-0.17097200000000001</c:v>
                </c:pt>
                <c:pt idx="2805">
                  <c:v>-0.170235</c:v>
                </c:pt>
                <c:pt idx="2806">
                  <c:v>-0.16950999999999999</c:v>
                </c:pt>
                <c:pt idx="2807">
                  <c:v>-0.168797</c:v>
                </c:pt>
                <c:pt idx="2808">
                  <c:v>-0.16809399999999999</c:v>
                </c:pt>
                <c:pt idx="2809">
                  <c:v>-0.16739699999999999</c:v>
                </c:pt>
                <c:pt idx="2810">
                  <c:v>-0.166708</c:v>
                </c:pt>
                <c:pt idx="2811">
                  <c:v>-0.16602800000000001</c:v>
                </c:pt>
                <c:pt idx="2812">
                  <c:v>-0.165355</c:v>
                </c:pt>
                <c:pt idx="2813">
                  <c:v>-0.164691</c:v>
                </c:pt>
                <c:pt idx="2814">
                  <c:v>-0.16403499999999999</c:v>
                </c:pt>
                <c:pt idx="2815">
                  <c:v>-0.16338800000000001</c:v>
                </c:pt>
                <c:pt idx="2816">
                  <c:v>-0.16275300000000001</c:v>
                </c:pt>
                <c:pt idx="2817">
                  <c:v>-0.162131</c:v>
                </c:pt>
                <c:pt idx="2818">
                  <c:v>-0.161524</c:v>
                </c:pt>
                <c:pt idx="2819">
                  <c:v>-0.16093299999999999</c:v>
                </c:pt>
                <c:pt idx="2820">
                  <c:v>-0.160358</c:v>
                </c:pt>
                <c:pt idx="2821">
                  <c:v>-0.159805</c:v>
                </c:pt>
                <c:pt idx="2822">
                  <c:v>-0.159273</c:v>
                </c:pt>
                <c:pt idx="2823">
                  <c:v>-0.15876399999999999</c:v>
                </c:pt>
                <c:pt idx="2824">
                  <c:v>-0.15828100000000001</c:v>
                </c:pt>
                <c:pt idx="2825">
                  <c:v>-0.15782499999999999</c:v>
                </c:pt>
                <c:pt idx="2826">
                  <c:v>-0.15739800000000001</c:v>
                </c:pt>
                <c:pt idx="2827">
                  <c:v>-0.157002</c:v>
                </c:pt>
                <c:pt idx="2828">
                  <c:v>-0.15664</c:v>
                </c:pt>
                <c:pt idx="2829">
                  <c:v>-0.15631200000000001</c:v>
                </c:pt>
                <c:pt idx="2830">
                  <c:v>-0.15601999999999999</c:v>
                </c:pt>
                <c:pt idx="2831">
                  <c:v>-0.15576499999999999</c:v>
                </c:pt>
                <c:pt idx="2832">
                  <c:v>-0.15554599999999999</c:v>
                </c:pt>
                <c:pt idx="2833">
                  <c:v>-0.15536</c:v>
                </c:pt>
                <c:pt idx="2834">
                  <c:v>-0.15520999999999999</c:v>
                </c:pt>
                <c:pt idx="2835">
                  <c:v>-0.15509700000000001</c:v>
                </c:pt>
                <c:pt idx="2836">
                  <c:v>-0.155024</c:v>
                </c:pt>
                <c:pt idx="2837">
                  <c:v>-0.15498799999999999</c:v>
                </c:pt>
                <c:pt idx="2838">
                  <c:v>-0.15498999999999999</c:v>
                </c:pt>
                <c:pt idx="2839">
                  <c:v>-0.155027</c:v>
                </c:pt>
                <c:pt idx="2840">
                  <c:v>-0.15509999999999999</c:v>
                </c:pt>
                <c:pt idx="2841">
                  <c:v>-0.15520500000000001</c:v>
                </c:pt>
                <c:pt idx="2842">
                  <c:v>-0.15534400000000001</c:v>
                </c:pt>
                <c:pt idx="2843">
                  <c:v>-0.15551999999999999</c:v>
                </c:pt>
                <c:pt idx="2844">
                  <c:v>-0.15573500000000001</c:v>
                </c:pt>
                <c:pt idx="2845">
                  <c:v>-0.15598999999999999</c:v>
                </c:pt>
                <c:pt idx="2846">
                  <c:v>-0.15628</c:v>
                </c:pt>
                <c:pt idx="2847">
                  <c:v>-0.15660299999999999</c:v>
                </c:pt>
                <c:pt idx="2848">
                  <c:v>-0.15695500000000001</c:v>
                </c:pt>
                <c:pt idx="2849">
                  <c:v>-0.157335</c:v>
                </c:pt>
                <c:pt idx="2850">
                  <c:v>-0.15774199999999999</c:v>
                </c:pt>
                <c:pt idx="2851">
                  <c:v>-0.15817300000000001</c:v>
                </c:pt>
                <c:pt idx="2852">
                  <c:v>-0.15862699999999999</c:v>
                </c:pt>
                <c:pt idx="2853">
                  <c:v>-0.15910299999999999</c:v>
                </c:pt>
                <c:pt idx="2854">
                  <c:v>-0.159606</c:v>
                </c:pt>
                <c:pt idx="2855">
                  <c:v>-0.160134</c:v>
                </c:pt>
                <c:pt idx="2856">
                  <c:v>-0.16068499999999999</c:v>
                </c:pt>
                <c:pt idx="2857">
                  <c:v>-0.16125600000000001</c:v>
                </c:pt>
                <c:pt idx="2858">
                  <c:v>-0.16184899999999999</c:v>
                </c:pt>
                <c:pt idx="2859">
                  <c:v>-0.16245999999999999</c:v>
                </c:pt>
                <c:pt idx="2860">
                  <c:v>-0.16308700000000001</c:v>
                </c:pt>
                <c:pt idx="2861">
                  <c:v>-0.16372900000000001</c:v>
                </c:pt>
                <c:pt idx="2862">
                  <c:v>-0.16439000000000001</c:v>
                </c:pt>
                <c:pt idx="2863">
                  <c:v>-0.16506899999999999</c:v>
                </c:pt>
                <c:pt idx="2864">
                  <c:v>-0.165765</c:v>
                </c:pt>
                <c:pt idx="2865">
                  <c:v>-0.16647500000000001</c:v>
                </c:pt>
                <c:pt idx="2866">
                  <c:v>-0.16719700000000001</c:v>
                </c:pt>
                <c:pt idx="2867">
                  <c:v>-0.16792699999999999</c:v>
                </c:pt>
                <c:pt idx="2868">
                  <c:v>-0.16866200000000001</c:v>
                </c:pt>
                <c:pt idx="2869">
                  <c:v>-0.1694</c:v>
                </c:pt>
                <c:pt idx="2870">
                  <c:v>-0.17013700000000001</c:v>
                </c:pt>
                <c:pt idx="2871">
                  <c:v>-0.170873</c:v>
                </c:pt>
                <c:pt idx="2872">
                  <c:v>-0.17160900000000001</c:v>
                </c:pt>
                <c:pt idx="2873">
                  <c:v>-0.172343</c:v>
                </c:pt>
                <c:pt idx="2874">
                  <c:v>-0.173072</c:v>
                </c:pt>
                <c:pt idx="2875">
                  <c:v>-0.17379500000000001</c:v>
                </c:pt>
                <c:pt idx="2876">
                  <c:v>-0.174508</c:v>
                </c:pt>
                <c:pt idx="2877">
                  <c:v>-0.17521200000000001</c:v>
                </c:pt>
                <c:pt idx="2878">
                  <c:v>-0.175903</c:v>
                </c:pt>
                <c:pt idx="2879">
                  <c:v>-0.17658099999999999</c:v>
                </c:pt>
                <c:pt idx="2880">
                  <c:v>-0.17724500000000001</c:v>
                </c:pt>
                <c:pt idx="2881">
                  <c:v>-0.177894</c:v>
                </c:pt>
                <c:pt idx="2882">
                  <c:v>-0.17852399999999999</c:v>
                </c:pt>
                <c:pt idx="2883">
                  <c:v>-0.17913399999999999</c:v>
                </c:pt>
                <c:pt idx="2884">
                  <c:v>-0.17971799999999999</c:v>
                </c:pt>
                <c:pt idx="2885">
                  <c:v>-0.18027299999999999</c:v>
                </c:pt>
                <c:pt idx="2886">
                  <c:v>-0.18079700000000001</c:v>
                </c:pt>
                <c:pt idx="2887">
                  <c:v>-0.18129000000000001</c:v>
                </c:pt>
                <c:pt idx="2888">
                  <c:v>-0.18174799999999999</c:v>
                </c:pt>
                <c:pt idx="2889">
                  <c:v>-0.182168</c:v>
                </c:pt>
                <c:pt idx="2890">
                  <c:v>-0.18254400000000001</c:v>
                </c:pt>
                <c:pt idx="2891">
                  <c:v>-0.18287800000000001</c:v>
                </c:pt>
                <c:pt idx="2892">
                  <c:v>-0.183171</c:v>
                </c:pt>
                <c:pt idx="2893">
                  <c:v>-0.183423</c:v>
                </c:pt>
                <c:pt idx="2894">
                  <c:v>-0.18363099999999999</c:v>
                </c:pt>
                <c:pt idx="2895">
                  <c:v>-0.18379100000000001</c:v>
                </c:pt>
                <c:pt idx="2896">
                  <c:v>-0.18390100000000001</c:v>
                </c:pt>
                <c:pt idx="2897">
                  <c:v>-0.18395900000000001</c:v>
                </c:pt>
                <c:pt idx="2898">
                  <c:v>-0.18396699999999999</c:v>
                </c:pt>
                <c:pt idx="2899">
                  <c:v>-0.183922</c:v>
                </c:pt>
                <c:pt idx="2900">
                  <c:v>-0.18382299999999999</c:v>
                </c:pt>
                <c:pt idx="2901">
                  <c:v>-0.183668</c:v>
                </c:pt>
                <c:pt idx="2902">
                  <c:v>-0.18345600000000001</c:v>
                </c:pt>
                <c:pt idx="2903">
                  <c:v>-0.18318699999999999</c:v>
                </c:pt>
                <c:pt idx="2904">
                  <c:v>-0.18285899999999999</c:v>
                </c:pt>
                <c:pt idx="2905">
                  <c:v>-0.18246899999999999</c:v>
                </c:pt>
                <c:pt idx="2906">
                  <c:v>-0.18201500000000001</c:v>
                </c:pt>
                <c:pt idx="2907">
                  <c:v>-0.18149799999999999</c:v>
                </c:pt>
                <c:pt idx="2908">
                  <c:v>-0.180919</c:v>
                </c:pt>
                <c:pt idx="2909">
                  <c:v>-0.18026300000000001</c:v>
                </c:pt>
                <c:pt idx="2910">
                  <c:v>-0.17951400000000001</c:v>
                </c:pt>
                <c:pt idx="2911">
                  <c:v>-0.17868600000000001</c:v>
                </c:pt>
                <c:pt idx="2912">
                  <c:v>-0.17779300000000001</c:v>
                </c:pt>
                <c:pt idx="2913">
                  <c:v>-0.17682400000000001</c:v>
                </c:pt>
                <c:pt idx="2914">
                  <c:v>-0.17577400000000001</c:v>
                </c:pt>
                <c:pt idx="2915">
                  <c:v>-0.174649</c:v>
                </c:pt>
                <c:pt idx="2916">
                  <c:v>-0.17344999999999999</c:v>
                </c:pt>
                <c:pt idx="2917">
                  <c:v>-0.172178</c:v>
                </c:pt>
                <c:pt idx="2918">
                  <c:v>-0.17083100000000001</c:v>
                </c:pt>
                <c:pt idx="2919">
                  <c:v>-0.169407</c:v>
                </c:pt>
                <c:pt idx="2920">
                  <c:v>-0.167904</c:v>
                </c:pt>
                <c:pt idx="2921">
                  <c:v>-0.166321</c:v>
                </c:pt>
                <c:pt idx="2922">
                  <c:v>-0.16466</c:v>
                </c:pt>
                <c:pt idx="2923">
                  <c:v>-0.16292000000000001</c:v>
                </c:pt>
                <c:pt idx="2924">
                  <c:v>-0.161104</c:v>
                </c:pt>
                <c:pt idx="2925">
                  <c:v>-0.15921399999999999</c:v>
                </c:pt>
                <c:pt idx="2926">
                  <c:v>-0.157253</c:v>
                </c:pt>
                <c:pt idx="2927">
                  <c:v>-0.155222</c:v>
                </c:pt>
                <c:pt idx="2928">
                  <c:v>-0.15312300000000001</c:v>
                </c:pt>
                <c:pt idx="2929">
                  <c:v>-0.15096200000000001</c:v>
                </c:pt>
                <c:pt idx="2930">
                  <c:v>-0.14874000000000001</c:v>
                </c:pt>
                <c:pt idx="2931">
                  <c:v>-0.14646100000000001</c:v>
                </c:pt>
                <c:pt idx="2932">
                  <c:v>-0.144125</c:v>
                </c:pt>
                <c:pt idx="2933">
                  <c:v>-0.141734</c:v>
                </c:pt>
                <c:pt idx="2934">
                  <c:v>-0.139292</c:v>
                </c:pt>
                <c:pt idx="2935">
                  <c:v>-0.136799</c:v>
                </c:pt>
                <c:pt idx="2936">
                  <c:v>-0.13425599999999999</c:v>
                </c:pt>
                <c:pt idx="2937">
                  <c:v>-0.131663</c:v>
                </c:pt>
                <c:pt idx="2938">
                  <c:v>-0.129021</c:v>
                </c:pt>
                <c:pt idx="2939">
                  <c:v>-0.126333</c:v>
                </c:pt>
                <c:pt idx="2940">
                  <c:v>-0.123602</c:v>
                </c:pt>
                <c:pt idx="2941">
                  <c:v>-0.12083000000000001</c:v>
                </c:pt>
                <c:pt idx="2942">
                  <c:v>-0.118019</c:v>
                </c:pt>
                <c:pt idx="2943">
                  <c:v>-0.115171</c:v>
                </c:pt>
                <c:pt idx="2944">
                  <c:v>-0.112289</c:v>
                </c:pt>
                <c:pt idx="2945">
                  <c:v>-0.109379</c:v>
                </c:pt>
                <c:pt idx="2946">
                  <c:v>-0.10644000000000001</c:v>
                </c:pt>
                <c:pt idx="2947">
                  <c:v>-0.103448</c:v>
                </c:pt>
                <c:pt idx="2948">
                  <c:v>-0.10040300000000001</c:v>
                </c:pt>
                <c:pt idx="2949">
                  <c:v>-9.7332199999999994E-2</c:v>
                </c:pt>
                <c:pt idx="2950">
                  <c:v>-9.4243300000000002E-2</c:v>
                </c:pt>
                <c:pt idx="2951">
                  <c:v>-9.1124999999999998E-2</c:v>
                </c:pt>
                <c:pt idx="2952">
                  <c:v>-8.7981699999999996E-2</c:v>
                </c:pt>
                <c:pt idx="2953">
                  <c:v>-8.4822099999999997E-2</c:v>
                </c:pt>
                <c:pt idx="2954">
                  <c:v>-8.1649200000000005E-2</c:v>
                </c:pt>
                <c:pt idx="2955">
                  <c:v>-7.8464599999999995E-2</c:v>
                </c:pt>
                <c:pt idx="2956">
                  <c:v>-7.5269699999999995E-2</c:v>
                </c:pt>
                <c:pt idx="2957">
                  <c:v>-7.2065599999999994E-2</c:v>
                </c:pt>
                <c:pt idx="2958">
                  <c:v>-6.8854200000000004E-2</c:v>
                </c:pt>
                <c:pt idx="2959">
                  <c:v>-6.5637799999999996E-2</c:v>
                </c:pt>
                <c:pt idx="2960">
                  <c:v>-6.2419200000000001E-2</c:v>
                </c:pt>
                <c:pt idx="2961">
                  <c:v>-5.9201900000000002E-2</c:v>
                </c:pt>
                <c:pt idx="2962">
                  <c:v>-5.5990699999999997E-2</c:v>
                </c:pt>
                <c:pt idx="2963">
                  <c:v>-5.27918E-2</c:v>
                </c:pt>
                <c:pt idx="2964">
                  <c:v>-4.9610899999999999E-2</c:v>
                </c:pt>
                <c:pt idx="2965">
                  <c:v>-4.6453899999999999E-2</c:v>
                </c:pt>
                <c:pt idx="2966">
                  <c:v>-4.3325599999999999E-2</c:v>
                </c:pt>
                <c:pt idx="2967">
                  <c:v>-4.0228699999999999E-2</c:v>
                </c:pt>
                <c:pt idx="2968">
                  <c:v>-3.7164500000000003E-2</c:v>
                </c:pt>
                <c:pt idx="2969">
                  <c:v>-3.4134299999999999E-2</c:v>
                </c:pt>
                <c:pt idx="2970">
                  <c:v>-3.1139799999999999E-2</c:v>
                </c:pt>
                <c:pt idx="2971">
                  <c:v>-2.8184000000000001E-2</c:v>
                </c:pt>
                <c:pt idx="2972">
                  <c:v>-2.5269300000000001E-2</c:v>
                </c:pt>
                <c:pt idx="2973">
                  <c:v>-2.23982E-2</c:v>
                </c:pt>
                <c:pt idx="2974">
                  <c:v>-1.9574000000000001E-2</c:v>
                </c:pt>
                <c:pt idx="2975">
                  <c:v>-1.6798500000000001E-2</c:v>
                </c:pt>
                <c:pt idx="2976">
                  <c:v>-1.4071E-2</c:v>
                </c:pt>
                <c:pt idx="2977">
                  <c:v>-1.1391500000000001E-2</c:v>
                </c:pt>
                <c:pt idx="2978" formatCode="0.00E+00">
                  <c:v>-8.7613399999999994E-3</c:v>
                </c:pt>
                <c:pt idx="2979" formatCode="0.00E+00">
                  <c:v>-6.1820699999999996E-3</c:v>
                </c:pt>
                <c:pt idx="2980" formatCode="0.00E+00">
                  <c:v>-3.6556499999999999E-3</c:v>
                </c:pt>
                <c:pt idx="2981" formatCode="0.00E+00">
                  <c:v>-1.18538E-3</c:v>
                </c:pt>
                <c:pt idx="2982" formatCode="0.00E+00">
                  <c:v>1.22462E-3</c:v>
                </c:pt>
                <c:pt idx="2983" formatCode="0.00E+00">
                  <c:v>3.57202E-3</c:v>
                </c:pt>
                <c:pt idx="2984" formatCode="0.00E+00">
                  <c:v>5.8570699999999998E-3</c:v>
                </c:pt>
                <c:pt idx="2985" formatCode="0.00E+00">
                  <c:v>8.0793800000000006E-3</c:v>
                </c:pt>
                <c:pt idx="2986">
                  <c:v>1.0235899999999999E-2</c:v>
                </c:pt>
                <c:pt idx="2987">
                  <c:v>1.2322400000000001E-2</c:v>
                </c:pt>
                <c:pt idx="2988">
                  <c:v>1.4335199999999999E-2</c:v>
                </c:pt>
                <c:pt idx="2989">
                  <c:v>1.6272100000000001E-2</c:v>
                </c:pt>
                <c:pt idx="2990">
                  <c:v>1.8132499999999999E-2</c:v>
                </c:pt>
                <c:pt idx="2991">
                  <c:v>1.99165E-2</c:v>
                </c:pt>
                <c:pt idx="2992">
                  <c:v>2.1623400000000001E-2</c:v>
                </c:pt>
                <c:pt idx="2993">
                  <c:v>2.3251999999999998E-2</c:v>
                </c:pt>
                <c:pt idx="2994">
                  <c:v>2.4800599999999999E-2</c:v>
                </c:pt>
                <c:pt idx="2995">
                  <c:v>2.6268199999999998E-2</c:v>
                </c:pt>
                <c:pt idx="2996">
                  <c:v>2.7654399999999999E-2</c:v>
                </c:pt>
                <c:pt idx="2997">
                  <c:v>2.8958399999999999E-2</c:v>
                </c:pt>
                <c:pt idx="2998">
                  <c:v>3.0179299999999999E-2</c:v>
                </c:pt>
                <c:pt idx="2999">
                  <c:v>3.1316099999999999E-2</c:v>
                </c:pt>
                <c:pt idx="3000">
                  <c:v>3.23675E-2</c:v>
                </c:pt>
                <c:pt idx="3001">
                  <c:v>3.3331899999999998E-2</c:v>
                </c:pt>
                <c:pt idx="3002">
                  <c:v>3.4208799999999998E-2</c:v>
                </c:pt>
                <c:pt idx="3003">
                  <c:v>3.4999700000000002E-2</c:v>
                </c:pt>
                <c:pt idx="3004">
                  <c:v>3.5705599999999997E-2</c:v>
                </c:pt>
                <c:pt idx="3005">
                  <c:v>3.6326499999999998E-2</c:v>
                </c:pt>
                <c:pt idx="3006">
                  <c:v>3.6862399999999997E-2</c:v>
                </c:pt>
                <c:pt idx="3007">
                  <c:v>3.7312600000000001E-2</c:v>
                </c:pt>
                <c:pt idx="3008">
                  <c:v>3.7675699999999999E-2</c:v>
                </c:pt>
                <c:pt idx="3009">
                  <c:v>3.7951400000000003E-2</c:v>
                </c:pt>
                <c:pt idx="3010">
                  <c:v>3.8140399999999998E-2</c:v>
                </c:pt>
                <c:pt idx="3011">
                  <c:v>3.8242199999999997E-2</c:v>
                </c:pt>
                <c:pt idx="3012">
                  <c:v>3.8256900000000003E-2</c:v>
                </c:pt>
                <c:pt idx="3013">
                  <c:v>3.81873E-2</c:v>
                </c:pt>
                <c:pt idx="3014">
                  <c:v>3.8037599999999998E-2</c:v>
                </c:pt>
                <c:pt idx="3015">
                  <c:v>3.7809700000000002E-2</c:v>
                </c:pt>
                <c:pt idx="3016">
                  <c:v>3.7503700000000001E-2</c:v>
                </c:pt>
                <c:pt idx="3017">
                  <c:v>3.7119699999999999E-2</c:v>
                </c:pt>
                <c:pt idx="3018">
                  <c:v>3.6658099999999999E-2</c:v>
                </c:pt>
                <c:pt idx="3019">
                  <c:v>3.61188E-2</c:v>
                </c:pt>
                <c:pt idx="3020">
                  <c:v>3.5502699999999998E-2</c:v>
                </c:pt>
                <c:pt idx="3021">
                  <c:v>3.4813700000000003E-2</c:v>
                </c:pt>
                <c:pt idx="3022">
                  <c:v>3.4055700000000001E-2</c:v>
                </c:pt>
                <c:pt idx="3023">
                  <c:v>3.3229700000000001E-2</c:v>
                </c:pt>
                <c:pt idx="3024">
                  <c:v>3.2334599999999998E-2</c:v>
                </c:pt>
                <c:pt idx="3025">
                  <c:v>3.1370299999999997E-2</c:v>
                </c:pt>
                <c:pt idx="3026">
                  <c:v>3.03374E-2</c:v>
                </c:pt>
                <c:pt idx="3027">
                  <c:v>2.9237800000000001E-2</c:v>
                </c:pt>
                <c:pt idx="3028">
                  <c:v>2.80748E-2</c:v>
                </c:pt>
                <c:pt idx="3029">
                  <c:v>2.6851699999999999E-2</c:v>
                </c:pt>
                <c:pt idx="3030">
                  <c:v>2.5571300000000002E-2</c:v>
                </c:pt>
                <c:pt idx="3031">
                  <c:v>2.42355E-2</c:v>
                </c:pt>
                <c:pt idx="3032">
                  <c:v>2.2845799999999999E-2</c:v>
                </c:pt>
                <c:pt idx="3033">
                  <c:v>2.1403599999999998E-2</c:v>
                </c:pt>
                <c:pt idx="3034">
                  <c:v>1.99101E-2</c:v>
                </c:pt>
                <c:pt idx="3035">
                  <c:v>1.8366E-2</c:v>
                </c:pt>
                <c:pt idx="3036">
                  <c:v>1.6772700000000001E-2</c:v>
                </c:pt>
                <c:pt idx="3037">
                  <c:v>1.5133199999999999E-2</c:v>
                </c:pt>
                <c:pt idx="3038">
                  <c:v>1.3450200000000001E-2</c:v>
                </c:pt>
                <c:pt idx="3039">
                  <c:v>1.17261E-2</c:v>
                </c:pt>
                <c:pt idx="3040" formatCode="0.00E+00">
                  <c:v>9.9637700000000003E-3</c:v>
                </c:pt>
                <c:pt idx="3041" formatCode="0.00E+00">
                  <c:v>8.16682E-3</c:v>
                </c:pt>
                <c:pt idx="3042" formatCode="0.00E+00">
                  <c:v>6.3375999999999997E-3</c:v>
                </c:pt>
                <c:pt idx="3043" formatCode="0.00E+00">
                  <c:v>4.4781100000000004E-3</c:v>
                </c:pt>
                <c:pt idx="3044" formatCode="0.00E+00">
                  <c:v>2.5905099999999999E-3</c:v>
                </c:pt>
                <c:pt idx="3045" formatCode="0.00E+00">
                  <c:v>6.7700799999999999E-4</c:v>
                </c:pt>
                <c:pt idx="3046" formatCode="0.00E+00">
                  <c:v>-1.2600000000000001E-3</c:v>
                </c:pt>
                <c:pt idx="3047" formatCode="0.00E+00">
                  <c:v>-3.2182000000000001E-3</c:v>
                </c:pt>
                <c:pt idx="3048" formatCode="0.00E+00">
                  <c:v>-5.1958999999999998E-3</c:v>
                </c:pt>
                <c:pt idx="3049" formatCode="0.00E+00">
                  <c:v>-7.19165E-3</c:v>
                </c:pt>
                <c:pt idx="3050" formatCode="0.00E+00">
                  <c:v>-9.2030600000000008E-3</c:v>
                </c:pt>
                <c:pt idx="3051">
                  <c:v>-1.12269E-2</c:v>
                </c:pt>
                <c:pt idx="3052">
                  <c:v>-1.32604E-2</c:v>
                </c:pt>
                <c:pt idx="3053">
                  <c:v>-1.53011E-2</c:v>
                </c:pt>
                <c:pt idx="3054">
                  <c:v>-1.73467E-2</c:v>
                </c:pt>
                <c:pt idx="3055">
                  <c:v>-1.9394399999999999E-2</c:v>
                </c:pt>
                <c:pt idx="3056">
                  <c:v>-2.1441100000000001E-2</c:v>
                </c:pt>
                <c:pt idx="3057">
                  <c:v>-2.3484000000000001E-2</c:v>
                </c:pt>
                <c:pt idx="3058">
                  <c:v>-2.5519400000000001E-2</c:v>
                </c:pt>
                <c:pt idx="3059">
                  <c:v>-2.7543700000000001E-2</c:v>
                </c:pt>
                <c:pt idx="3060">
                  <c:v>-2.9554400000000002E-2</c:v>
                </c:pt>
                <c:pt idx="3061">
                  <c:v>-3.1549099999999997E-2</c:v>
                </c:pt>
                <c:pt idx="3062">
                  <c:v>-3.35255E-2</c:v>
                </c:pt>
                <c:pt idx="3063">
                  <c:v>-3.5480600000000001E-2</c:v>
                </c:pt>
                <c:pt idx="3064">
                  <c:v>-3.7411800000000002E-2</c:v>
                </c:pt>
                <c:pt idx="3065">
                  <c:v>-3.93166E-2</c:v>
                </c:pt>
                <c:pt idx="3066">
                  <c:v>-4.1194000000000001E-2</c:v>
                </c:pt>
                <c:pt idx="3067">
                  <c:v>-4.3042299999999999E-2</c:v>
                </c:pt>
                <c:pt idx="3068">
                  <c:v>-4.48589E-2</c:v>
                </c:pt>
                <c:pt idx="3069">
                  <c:v>-4.6641200000000001E-2</c:v>
                </c:pt>
                <c:pt idx="3070">
                  <c:v>-4.8386600000000002E-2</c:v>
                </c:pt>
                <c:pt idx="3071">
                  <c:v>-5.0092600000000001E-2</c:v>
                </c:pt>
                <c:pt idx="3072">
                  <c:v>-5.1757400000000002E-2</c:v>
                </c:pt>
                <c:pt idx="3073">
                  <c:v>-5.33794E-2</c:v>
                </c:pt>
                <c:pt idx="3074">
                  <c:v>-5.4956900000000003E-2</c:v>
                </c:pt>
                <c:pt idx="3075">
                  <c:v>-5.6487099999999998E-2</c:v>
                </c:pt>
                <c:pt idx="3076">
                  <c:v>-5.7966900000000002E-2</c:v>
                </c:pt>
                <c:pt idx="3077">
                  <c:v>-5.9393500000000002E-2</c:v>
                </c:pt>
                <c:pt idx="3078">
                  <c:v>-6.0765800000000002E-2</c:v>
                </c:pt>
                <c:pt idx="3079">
                  <c:v>-6.2083100000000002E-2</c:v>
                </c:pt>
                <c:pt idx="3080">
                  <c:v>-6.3343899999999995E-2</c:v>
                </c:pt>
                <c:pt idx="3081">
                  <c:v>-6.4545900000000003E-2</c:v>
                </c:pt>
                <c:pt idx="3082">
                  <c:v>-6.5686999999999995E-2</c:v>
                </c:pt>
                <c:pt idx="3083">
                  <c:v>-6.6765900000000003E-2</c:v>
                </c:pt>
                <c:pt idx="3084">
                  <c:v>-6.7781900000000006E-2</c:v>
                </c:pt>
                <c:pt idx="3085">
                  <c:v>-6.8733900000000001E-2</c:v>
                </c:pt>
                <c:pt idx="3086">
                  <c:v>-6.9620399999999999E-2</c:v>
                </c:pt>
                <c:pt idx="3087">
                  <c:v>-7.04399E-2</c:v>
                </c:pt>
                <c:pt idx="3088">
                  <c:v>-7.1191400000000002E-2</c:v>
                </c:pt>
                <c:pt idx="3089">
                  <c:v>-7.1873500000000007E-2</c:v>
                </c:pt>
                <c:pt idx="3090">
                  <c:v>-7.2485900000000006E-2</c:v>
                </c:pt>
                <c:pt idx="3091">
                  <c:v>-7.3027999999999996E-2</c:v>
                </c:pt>
                <c:pt idx="3092">
                  <c:v>-7.3498999999999995E-2</c:v>
                </c:pt>
                <c:pt idx="3093">
                  <c:v>-7.3897500000000005E-2</c:v>
                </c:pt>
                <c:pt idx="3094">
                  <c:v>-7.4222099999999999E-2</c:v>
                </c:pt>
                <c:pt idx="3095">
                  <c:v>-7.4471599999999999E-2</c:v>
                </c:pt>
                <c:pt idx="3096">
                  <c:v>-7.4645199999999995E-2</c:v>
                </c:pt>
                <c:pt idx="3097">
                  <c:v>-7.4743100000000007E-2</c:v>
                </c:pt>
                <c:pt idx="3098">
                  <c:v>-7.4765700000000004E-2</c:v>
                </c:pt>
                <c:pt idx="3099">
                  <c:v>-7.4712600000000004E-2</c:v>
                </c:pt>
                <c:pt idx="3100">
                  <c:v>-7.4583399999999994E-2</c:v>
                </c:pt>
                <c:pt idx="3101">
                  <c:v>-7.4378399999999997E-2</c:v>
                </c:pt>
                <c:pt idx="3102">
                  <c:v>-7.4097800000000005E-2</c:v>
                </c:pt>
                <c:pt idx="3103">
                  <c:v>-7.3742000000000002E-2</c:v>
                </c:pt>
                <c:pt idx="3104">
                  <c:v>-7.3311000000000001E-2</c:v>
                </c:pt>
                <c:pt idx="3105">
                  <c:v>-7.2803999999999994E-2</c:v>
                </c:pt>
                <c:pt idx="3106">
                  <c:v>-7.2220500000000007E-2</c:v>
                </c:pt>
                <c:pt idx="3107">
                  <c:v>-7.1561799999999995E-2</c:v>
                </c:pt>
                <c:pt idx="3108">
                  <c:v>-7.0829699999999995E-2</c:v>
                </c:pt>
                <c:pt idx="3109">
                  <c:v>-7.0024799999999998E-2</c:v>
                </c:pt>
                <c:pt idx="3110">
                  <c:v>-6.9147100000000003E-2</c:v>
                </c:pt>
                <c:pt idx="3111">
                  <c:v>-6.8196999999999994E-2</c:v>
                </c:pt>
                <c:pt idx="3112">
                  <c:v>-6.7175700000000005E-2</c:v>
                </c:pt>
                <c:pt idx="3113">
                  <c:v>-6.6083900000000001E-2</c:v>
                </c:pt>
                <c:pt idx="3114">
                  <c:v>-6.4921000000000006E-2</c:v>
                </c:pt>
                <c:pt idx="3115">
                  <c:v>-6.3686499999999993E-2</c:v>
                </c:pt>
                <c:pt idx="3116">
                  <c:v>-6.23808E-2</c:v>
                </c:pt>
                <c:pt idx="3117">
                  <c:v>-6.1004700000000002E-2</c:v>
                </c:pt>
                <c:pt idx="3118">
                  <c:v>-5.9558800000000002E-2</c:v>
                </c:pt>
                <c:pt idx="3119">
                  <c:v>-5.8043999999999998E-2</c:v>
                </c:pt>
                <c:pt idx="3120">
                  <c:v>-5.6461400000000002E-2</c:v>
                </c:pt>
                <c:pt idx="3121">
                  <c:v>-5.4813000000000001E-2</c:v>
                </c:pt>
                <c:pt idx="3122">
                  <c:v>-5.31002E-2</c:v>
                </c:pt>
                <c:pt idx="3123">
                  <c:v>-5.1323899999999999E-2</c:v>
                </c:pt>
                <c:pt idx="3124">
                  <c:v>-4.9484800000000002E-2</c:v>
                </c:pt>
                <c:pt idx="3125">
                  <c:v>-4.7583899999999998E-2</c:v>
                </c:pt>
                <c:pt idx="3126">
                  <c:v>-4.56224E-2</c:v>
                </c:pt>
                <c:pt idx="3127">
                  <c:v>-4.3601899999999999E-2</c:v>
                </c:pt>
                <c:pt idx="3128">
                  <c:v>-4.1523600000000001E-2</c:v>
                </c:pt>
                <c:pt idx="3129">
                  <c:v>-3.9388800000000002E-2</c:v>
                </c:pt>
                <c:pt idx="3130">
                  <c:v>-3.71989E-2</c:v>
                </c:pt>
                <c:pt idx="3131">
                  <c:v>-3.4955600000000003E-2</c:v>
                </c:pt>
                <c:pt idx="3132">
                  <c:v>-3.26609E-2</c:v>
                </c:pt>
                <c:pt idx="3133">
                  <c:v>-3.0316900000000001E-2</c:v>
                </c:pt>
                <c:pt idx="3134">
                  <c:v>-2.7925100000000001E-2</c:v>
                </c:pt>
                <c:pt idx="3135">
                  <c:v>-2.54874E-2</c:v>
                </c:pt>
                <c:pt idx="3136">
                  <c:v>-2.3005399999999999E-2</c:v>
                </c:pt>
                <c:pt idx="3137">
                  <c:v>-2.0480999999999999E-2</c:v>
                </c:pt>
                <c:pt idx="3138">
                  <c:v>-1.7915899999999998E-2</c:v>
                </c:pt>
                <c:pt idx="3139">
                  <c:v>-1.5311399999999999E-2</c:v>
                </c:pt>
                <c:pt idx="3140">
                  <c:v>-1.26686E-2</c:v>
                </c:pt>
                <c:pt idx="3141" formatCode="0.00E+00">
                  <c:v>-9.9890399999999994E-3</c:v>
                </c:pt>
                <c:pt idx="3142" formatCode="0.00E+00">
                  <c:v>-7.2744000000000003E-3</c:v>
                </c:pt>
                <c:pt idx="3143" formatCode="0.00E+00">
                  <c:v>-4.5257600000000002E-3</c:v>
                </c:pt>
                <c:pt idx="3144" formatCode="0.00E+00">
                  <c:v>-1.74445E-3</c:v>
                </c:pt>
                <c:pt idx="3145" formatCode="0.00E+00">
                  <c:v>1.0670899999999999E-3</c:v>
                </c:pt>
                <c:pt idx="3146" formatCode="0.00E+00">
                  <c:v>3.9065000000000003E-3</c:v>
                </c:pt>
                <c:pt idx="3147" formatCode="0.00E+00">
                  <c:v>6.7724300000000003E-3</c:v>
                </c:pt>
                <c:pt idx="3148" formatCode="0.00E+00">
                  <c:v>9.6634600000000005E-3</c:v>
                </c:pt>
                <c:pt idx="3149">
                  <c:v>1.2577400000000001E-2</c:v>
                </c:pt>
                <c:pt idx="3150">
                  <c:v>1.55117E-2</c:v>
                </c:pt>
                <c:pt idx="3151">
                  <c:v>1.8464299999999999E-2</c:v>
                </c:pt>
                <c:pt idx="3152">
                  <c:v>2.14337E-2</c:v>
                </c:pt>
                <c:pt idx="3153">
                  <c:v>2.4418499999999999E-2</c:v>
                </c:pt>
                <c:pt idx="3154">
                  <c:v>2.7417299999999999E-2</c:v>
                </c:pt>
                <c:pt idx="3155">
                  <c:v>3.0428400000000001E-2</c:v>
                </c:pt>
                <c:pt idx="3156">
                  <c:v>3.3449800000000002E-2</c:v>
                </c:pt>
                <c:pt idx="3157">
                  <c:v>3.6479699999999997E-2</c:v>
                </c:pt>
                <c:pt idx="3158">
                  <c:v>3.9516500000000003E-2</c:v>
                </c:pt>
                <c:pt idx="3159">
                  <c:v>4.2558899999999997E-2</c:v>
                </c:pt>
                <c:pt idx="3160">
                  <c:v>4.5605800000000002E-2</c:v>
                </c:pt>
                <c:pt idx="3161">
                  <c:v>4.86556E-2</c:v>
                </c:pt>
                <c:pt idx="3162">
                  <c:v>5.1706299999999997E-2</c:v>
                </c:pt>
                <c:pt idx="3163">
                  <c:v>5.4756199999999998E-2</c:v>
                </c:pt>
                <c:pt idx="3164">
                  <c:v>5.7803500000000001E-2</c:v>
                </c:pt>
                <c:pt idx="3165">
                  <c:v>6.0846799999999999E-2</c:v>
                </c:pt>
                <c:pt idx="3166">
                  <c:v>6.3884399999999994E-2</c:v>
                </c:pt>
                <c:pt idx="3167">
                  <c:v>6.6914699999999994E-2</c:v>
                </c:pt>
                <c:pt idx="3168">
                  <c:v>6.9935600000000001E-2</c:v>
                </c:pt>
                <c:pt idx="3169">
                  <c:v>7.2945099999999999E-2</c:v>
                </c:pt>
                <c:pt idx="3170">
                  <c:v>7.5940800000000003E-2</c:v>
                </c:pt>
                <c:pt idx="3171">
                  <c:v>7.8920599999999994E-2</c:v>
                </c:pt>
                <c:pt idx="3172">
                  <c:v>8.1882499999999997E-2</c:v>
                </c:pt>
                <c:pt idx="3173">
                  <c:v>8.4824300000000005E-2</c:v>
                </c:pt>
                <c:pt idx="3174">
                  <c:v>8.7744500000000003E-2</c:v>
                </c:pt>
                <c:pt idx="3175">
                  <c:v>9.0641899999999997E-2</c:v>
                </c:pt>
                <c:pt idx="3176">
                  <c:v>9.3515299999999996E-2</c:v>
                </c:pt>
                <c:pt idx="3177">
                  <c:v>9.6363400000000002E-2</c:v>
                </c:pt>
                <c:pt idx="3178">
                  <c:v>9.9185300000000004E-2</c:v>
                </c:pt>
                <c:pt idx="3179">
                  <c:v>0.10198</c:v>
                </c:pt>
                <c:pt idx="3180">
                  <c:v>0.10474600000000001</c:v>
                </c:pt>
                <c:pt idx="3181">
                  <c:v>0.107483</c:v>
                </c:pt>
                <c:pt idx="3182">
                  <c:v>0.11018799999999999</c:v>
                </c:pt>
                <c:pt idx="3183">
                  <c:v>0.112861</c:v>
                </c:pt>
                <c:pt idx="3184">
                  <c:v>0.115499</c:v>
                </c:pt>
                <c:pt idx="3185">
                  <c:v>0.118103</c:v>
                </c:pt>
                <c:pt idx="3186">
                  <c:v>0.120668</c:v>
                </c:pt>
                <c:pt idx="3187">
                  <c:v>0.123195</c:v>
                </c:pt>
                <c:pt idx="3188">
                  <c:v>0.12567999999999999</c:v>
                </c:pt>
                <c:pt idx="3189">
                  <c:v>0.12812200000000001</c:v>
                </c:pt>
                <c:pt idx="3190">
                  <c:v>0.130521</c:v>
                </c:pt>
                <c:pt idx="3191">
                  <c:v>0.13287599999999999</c:v>
                </c:pt>
                <c:pt idx="3192">
                  <c:v>0.135185</c:v>
                </c:pt>
                <c:pt idx="3193">
                  <c:v>0.13744799999999999</c:v>
                </c:pt>
                <c:pt idx="3194">
                  <c:v>0.13966300000000001</c:v>
                </c:pt>
                <c:pt idx="3195">
                  <c:v>0.14182900000000001</c:v>
                </c:pt>
                <c:pt idx="3196">
                  <c:v>0.14394399999999999</c:v>
                </c:pt>
                <c:pt idx="3197">
                  <c:v>0.146008</c:v>
                </c:pt>
                <c:pt idx="3198">
                  <c:v>0.14801700000000001</c:v>
                </c:pt>
                <c:pt idx="3199">
                  <c:v>0.149973</c:v>
                </c:pt>
                <c:pt idx="3200">
                  <c:v>0.15187500000000001</c:v>
                </c:pt>
                <c:pt idx="3201">
                  <c:v>0.15371899999999999</c:v>
                </c:pt>
                <c:pt idx="3202">
                  <c:v>0.15550600000000001</c:v>
                </c:pt>
                <c:pt idx="3203">
                  <c:v>0.15723300000000001</c:v>
                </c:pt>
                <c:pt idx="3204">
                  <c:v>0.15890000000000001</c:v>
                </c:pt>
                <c:pt idx="3205">
                  <c:v>0.16050500000000001</c:v>
                </c:pt>
                <c:pt idx="3206">
                  <c:v>0.162048</c:v>
                </c:pt>
                <c:pt idx="3207">
                  <c:v>0.16352800000000001</c:v>
                </c:pt>
                <c:pt idx="3208">
                  <c:v>0.16494400000000001</c:v>
                </c:pt>
                <c:pt idx="3209">
                  <c:v>0.166294</c:v>
                </c:pt>
                <c:pt idx="3210">
                  <c:v>0.167576</c:v>
                </c:pt>
                <c:pt idx="3211">
                  <c:v>0.16878799999999999</c:v>
                </c:pt>
                <c:pt idx="3212">
                  <c:v>0.16993</c:v>
                </c:pt>
                <c:pt idx="3213">
                  <c:v>0.17100000000000001</c:v>
                </c:pt>
                <c:pt idx="3214">
                  <c:v>0.17199800000000001</c:v>
                </c:pt>
                <c:pt idx="3215">
                  <c:v>0.17292299999999999</c:v>
                </c:pt>
                <c:pt idx="3216">
                  <c:v>0.17377500000000001</c:v>
                </c:pt>
                <c:pt idx="3217">
                  <c:v>0.17455399999999999</c:v>
                </c:pt>
                <c:pt idx="3218">
                  <c:v>0.175259</c:v>
                </c:pt>
                <c:pt idx="3219">
                  <c:v>0.17588999999999999</c:v>
                </c:pt>
                <c:pt idx="3220">
                  <c:v>0.17644699999999999</c:v>
                </c:pt>
                <c:pt idx="3221">
                  <c:v>0.176928</c:v>
                </c:pt>
                <c:pt idx="3222">
                  <c:v>0.17733199999999999</c:v>
                </c:pt>
                <c:pt idx="3223">
                  <c:v>0.17765900000000001</c:v>
                </c:pt>
                <c:pt idx="3224">
                  <c:v>0.17790900000000001</c:v>
                </c:pt>
                <c:pt idx="3225">
                  <c:v>0.17808099999999999</c:v>
                </c:pt>
                <c:pt idx="3226">
                  <c:v>0.178174</c:v>
                </c:pt>
                <c:pt idx="3227">
                  <c:v>0.17818899999999999</c:v>
                </c:pt>
                <c:pt idx="3228">
                  <c:v>0.17812500000000001</c:v>
                </c:pt>
                <c:pt idx="3229">
                  <c:v>0.17798</c:v>
                </c:pt>
                <c:pt idx="3230">
                  <c:v>0.177754</c:v>
                </c:pt>
                <c:pt idx="3231">
                  <c:v>0.17744799999999999</c:v>
                </c:pt>
                <c:pt idx="3232">
                  <c:v>0.177061</c:v>
                </c:pt>
                <c:pt idx="3233">
                  <c:v>0.176594</c:v>
                </c:pt>
                <c:pt idx="3234">
                  <c:v>0.17604500000000001</c:v>
                </c:pt>
                <c:pt idx="3235">
                  <c:v>0.17541399999999999</c:v>
                </c:pt>
                <c:pt idx="3236">
                  <c:v>0.174702</c:v>
                </c:pt>
                <c:pt idx="3237">
                  <c:v>0.17390800000000001</c:v>
                </c:pt>
                <c:pt idx="3238">
                  <c:v>0.17303099999999999</c:v>
                </c:pt>
                <c:pt idx="3239">
                  <c:v>0.172073</c:v>
                </c:pt>
                <c:pt idx="3240">
                  <c:v>0.17103099999999999</c:v>
                </c:pt>
                <c:pt idx="3241">
                  <c:v>0.169907</c:v>
                </c:pt>
                <c:pt idx="3242">
                  <c:v>0.16869899999999999</c:v>
                </c:pt>
                <c:pt idx="3243">
                  <c:v>0.167409</c:v>
                </c:pt>
                <c:pt idx="3244">
                  <c:v>0.16603899999999999</c:v>
                </c:pt>
                <c:pt idx="3245">
                  <c:v>0.16458700000000001</c:v>
                </c:pt>
                <c:pt idx="3246">
                  <c:v>0.16305600000000001</c:v>
                </c:pt>
                <c:pt idx="3247">
                  <c:v>0.161444</c:v>
                </c:pt>
                <c:pt idx="3248">
                  <c:v>0.15975300000000001</c:v>
                </c:pt>
                <c:pt idx="3249">
                  <c:v>0.15798300000000001</c:v>
                </c:pt>
                <c:pt idx="3250">
                  <c:v>0.156134</c:v>
                </c:pt>
                <c:pt idx="3251">
                  <c:v>0.15420800000000001</c:v>
                </c:pt>
                <c:pt idx="3252">
                  <c:v>0.15220500000000001</c:v>
                </c:pt>
                <c:pt idx="3253">
                  <c:v>0.15012800000000001</c:v>
                </c:pt>
                <c:pt idx="3254">
                  <c:v>0.147976</c:v>
                </c:pt>
                <c:pt idx="3255">
                  <c:v>0.14575299999999999</c:v>
                </c:pt>
                <c:pt idx="3256">
                  <c:v>0.143458</c:v>
                </c:pt>
                <c:pt idx="3257">
                  <c:v>0.141092</c:v>
                </c:pt>
                <c:pt idx="3258">
                  <c:v>0.138659</c:v>
                </c:pt>
                <c:pt idx="3259">
                  <c:v>0.136158</c:v>
                </c:pt>
                <c:pt idx="3260">
                  <c:v>0.13359299999999999</c:v>
                </c:pt>
                <c:pt idx="3261">
                  <c:v>0.130965</c:v>
                </c:pt>
                <c:pt idx="3262">
                  <c:v>0.128275</c:v>
                </c:pt>
                <c:pt idx="3263">
                  <c:v>0.125526</c:v>
                </c:pt>
                <c:pt idx="3264">
                  <c:v>0.12271799999999999</c:v>
                </c:pt>
                <c:pt idx="3265">
                  <c:v>0.119853</c:v>
                </c:pt>
                <c:pt idx="3266">
                  <c:v>0.116933</c:v>
                </c:pt>
                <c:pt idx="3267">
                  <c:v>0.11396000000000001</c:v>
                </c:pt>
                <c:pt idx="3268">
                  <c:v>0.11093699999999999</c:v>
                </c:pt>
                <c:pt idx="3269">
                  <c:v>0.107866</c:v>
                </c:pt>
                <c:pt idx="3270">
                  <c:v>0.104751</c:v>
                </c:pt>
                <c:pt idx="3271">
                  <c:v>0.101592</c:v>
                </c:pt>
                <c:pt idx="3272">
                  <c:v>9.8393300000000003E-2</c:v>
                </c:pt>
                <c:pt idx="3273">
                  <c:v>9.5156299999999999E-2</c:v>
                </c:pt>
                <c:pt idx="3274">
                  <c:v>9.1883199999999998E-2</c:v>
                </c:pt>
                <c:pt idx="3275">
                  <c:v>8.8576100000000005E-2</c:v>
                </c:pt>
                <c:pt idx="3276">
                  <c:v>8.52377E-2</c:v>
                </c:pt>
                <c:pt idx="3277">
                  <c:v>8.1870899999999996E-2</c:v>
                </c:pt>
                <c:pt idx="3278">
                  <c:v>7.8478099999999995E-2</c:v>
                </c:pt>
                <c:pt idx="3279">
                  <c:v>7.5062100000000007E-2</c:v>
                </c:pt>
                <c:pt idx="3280">
                  <c:v>7.1625599999999998E-2</c:v>
                </c:pt>
                <c:pt idx="3281">
                  <c:v>6.8171999999999996E-2</c:v>
                </c:pt>
                <c:pt idx="3282">
                  <c:v>6.4704499999999998E-2</c:v>
                </c:pt>
                <c:pt idx="3283">
                  <c:v>6.12259E-2</c:v>
                </c:pt>
                <c:pt idx="3284">
                  <c:v>5.7739499999999999E-2</c:v>
                </c:pt>
                <c:pt idx="3285">
                  <c:v>5.4248499999999998E-2</c:v>
                </c:pt>
                <c:pt idx="3286">
                  <c:v>5.0757099999999999E-2</c:v>
                </c:pt>
                <c:pt idx="3287">
                  <c:v>4.72688E-2</c:v>
                </c:pt>
                <c:pt idx="3288">
                  <c:v>4.3786499999999999E-2</c:v>
                </c:pt>
                <c:pt idx="3289">
                  <c:v>4.0312599999999997E-2</c:v>
                </c:pt>
                <c:pt idx="3290">
                  <c:v>3.6850500000000001E-2</c:v>
                </c:pt>
                <c:pt idx="3291">
                  <c:v>3.3404299999999998E-2</c:v>
                </c:pt>
                <c:pt idx="3292">
                  <c:v>2.99776E-2</c:v>
                </c:pt>
                <c:pt idx="3293">
                  <c:v>2.65741E-2</c:v>
                </c:pt>
                <c:pt idx="3294">
                  <c:v>2.3197300000000001E-2</c:v>
                </c:pt>
                <c:pt idx="3295">
                  <c:v>1.9851199999999999E-2</c:v>
                </c:pt>
                <c:pt idx="3296">
                  <c:v>1.6540300000000001E-2</c:v>
                </c:pt>
                <c:pt idx="3297">
                  <c:v>1.32689E-2</c:v>
                </c:pt>
                <c:pt idx="3298">
                  <c:v>1.00413E-2</c:v>
                </c:pt>
                <c:pt idx="3299" formatCode="0.00E+00">
                  <c:v>6.8613700000000003E-3</c:v>
                </c:pt>
                <c:pt idx="3300" formatCode="0.00E+00">
                  <c:v>3.7325499999999998E-3</c:v>
                </c:pt>
                <c:pt idx="3301" formatCode="0.00E+00">
                  <c:v>6.5790399999999995E-4</c:v>
                </c:pt>
                <c:pt idx="3302" formatCode="0.00E+00">
                  <c:v>-2.3594599999999999E-3</c:v>
                </c:pt>
                <c:pt idx="3303" formatCode="0.00E+00">
                  <c:v>-5.31607E-3</c:v>
                </c:pt>
                <c:pt idx="3304" formatCode="0.00E+00">
                  <c:v>-8.2078900000000007E-3</c:v>
                </c:pt>
                <c:pt idx="3305">
                  <c:v>-1.10306E-2</c:v>
                </c:pt>
                <c:pt idx="3306">
                  <c:v>-1.3780000000000001E-2</c:v>
                </c:pt>
                <c:pt idx="3307">
                  <c:v>-1.6451899999999998E-2</c:v>
                </c:pt>
                <c:pt idx="3308">
                  <c:v>-1.90425E-2</c:v>
                </c:pt>
                <c:pt idx="3309">
                  <c:v>-2.1548299999999999E-2</c:v>
                </c:pt>
                <c:pt idx="3310">
                  <c:v>-2.3965899999999998E-2</c:v>
                </c:pt>
                <c:pt idx="3311">
                  <c:v>-2.6291999999999999E-2</c:v>
                </c:pt>
                <c:pt idx="3312">
                  <c:v>-2.8523900000000001E-2</c:v>
                </c:pt>
                <c:pt idx="3313">
                  <c:v>-3.0659499999999999E-2</c:v>
                </c:pt>
                <c:pt idx="3314">
                  <c:v>-3.2696200000000002E-2</c:v>
                </c:pt>
                <c:pt idx="3315">
                  <c:v>-3.4630800000000003E-2</c:v>
                </c:pt>
                <c:pt idx="3316">
                  <c:v>-3.6460399999999997E-2</c:v>
                </c:pt>
                <c:pt idx="3317">
                  <c:v>-3.8182000000000001E-2</c:v>
                </c:pt>
                <c:pt idx="3318">
                  <c:v>-3.9792899999999999E-2</c:v>
                </c:pt>
                <c:pt idx="3319">
                  <c:v>-4.129E-2</c:v>
                </c:pt>
                <c:pt idx="3320">
                  <c:v>-4.26705E-2</c:v>
                </c:pt>
                <c:pt idx="3321">
                  <c:v>-4.3931199999999997E-2</c:v>
                </c:pt>
                <c:pt idx="3322">
                  <c:v>-4.5068700000000003E-2</c:v>
                </c:pt>
                <c:pt idx="3323">
                  <c:v>-4.6079700000000001E-2</c:v>
                </c:pt>
                <c:pt idx="3324">
                  <c:v>-4.6961500000000003E-2</c:v>
                </c:pt>
                <c:pt idx="3325">
                  <c:v>-4.77121E-2</c:v>
                </c:pt>
                <c:pt idx="3326">
                  <c:v>-4.8330100000000001E-2</c:v>
                </c:pt>
                <c:pt idx="3327">
                  <c:v>-4.8814299999999998E-2</c:v>
                </c:pt>
                <c:pt idx="3328">
                  <c:v>-4.9162400000000002E-2</c:v>
                </c:pt>
                <c:pt idx="3329">
                  <c:v>-4.9372399999999997E-2</c:v>
                </c:pt>
                <c:pt idx="3330">
                  <c:v>-4.9443000000000001E-2</c:v>
                </c:pt>
                <c:pt idx="3331">
                  <c:v>-4.9373300000000002E-2</c:v>
                </c:pt>
                <c:pt idx="3332">
                  <c:v>-4.9161999999999997E-2</c:v>
                </c:pt>
                <c:pt idx="3333">
                  <c:v>-4.8807299999999998E-2</c:v>
                </c:pt>
                <c:pt idx="3334">
                  <c:v>-4.8307999999999997E-2</c:v>
                </c:pt>
                <c:pt idx="3335">
                  <c:v>-4.7662499999999997E-2</c:v>
                </c:pt>
                <c:pt idx="3336">
                  <c:v>-4.68697E-2</c:v>
                </c:pt>
                <c:pt idx="3337">
                  <c:v>-4.5928799999999999E-2</c:v>
                </c:pt>
                <c:pt idx="3338">
                  <c:v>-4.4839799999999999E-2</c:v>
                </c:pt>
                <c:pt idx="3339">
                  <c:v>-4.3603500000000003E-2</c:v>
                </c:pt>
                <c:pt idx="3340">
                  <c:v>-4.2220100000000003E-2</c:v>
                </c:pt>
                <c:pt idx="3341">
                  <c:v>-4.0689400000000001E-2</c:v>
                </c:pt>
                <c:pt idx="3342">
                  <c:v>-3.9011299999999999E-2</c:v>
                </c:pt>
                <c:pt idx="3343">
                  <c:v>-3.7185700000000002E-2</c:v>
                </c:pt>
                <c:pt idx="3344">
                  <c:v>-3.52127E-2</c:v>
                </c:pt>
                <c:pt idx="3345">
                  <c:v>-3.3092400000000001E-2</c:v>
                </c:pt>
                <c:pt idx="3346">
                  <c:v>-3.0826200000000002E-2</c:v>
                </c:pt>
                <c:pt idx="3347">
                  <c:v>-2.8416400000000001E-2</c:v>
                </c:pt>
                <c:pt idx="3348">
                  <c:v>-2.5865300000000001E-2</c:v>
                </c:pt>
                <c:pt idx="3349">
                  <c:v>-2.3173699999999998E-2</c:v>
                </c:pt>
                <c:pt idx="3350">
                  <c:v>-2.0342699999999998E-2</c:v>
                </c:pt>
                <c:pt idx="3351">
                  <c:v>-1.7374500000000001E-2</c:v>
                </c:pt>
                <c:pt idx="3352">
                  <c:v>-1.4272E-2</c:v>
                </c:pt>
                <c:pt idx="3353">
                  <c:v>-1.1037699999999999E-2</c:v>
                </c:pt>
                <c:pt idx="3354" formatCode="0.00E+00">
                  <c:v>-7.6747200000000003E-3</c:v>
                </c:pt>
                <c:pt idx="3355" formatCode="0.00E+00">
                  <c:v>-4.1860300000000003E-3</c:v>
                </c:pt>
                <c:pt idx="3356" formatCode="0.00E+00">
                  <c:v>-5.7441700000000003E-4</c:v>
                </c:pt>
                <c:pt idx="3357" formatCode="0.00E+00">
                  <c:v>3.1576099999999999E-3</c:v>
                </c:pt>
                <c:pt idx="3358" formatCode="0.00E+00">
                  <c:v>7.0072499999999996E-3</c:v>
                </c:pt>
                <c:pt idx="3359">
                  <c:v>1.09712E-2</c:v>
                </c:pt>
                <c:pt idx="3360">
                  <c:v>1.50458E-2</c:v>
                </c:pt>
                <c:pt idx="3361">
                  <c:v>1.9227299999999999E-2</c:v>
                </c:pt>
                <c:pt idx="3362">
                  <c:v>2.3511600000000001E-2</c:v>
                </c:pt>
                <c:pt idx="3363">
                  <c:v>2.78949E-2</c:v>
                </c:pt>
                <c:pt idx="3364">
                  <c:v>3.2373100000000002E-2</c:v>
                </c:pt>
                <c:pt idx="3365">
                  <c:v>3.6942000000000003E-2</c:v>
                </c:pt>
                <c:pt idx="3366">
                  <c:v>4.1596899999999999E-2</c:v>
                </c:pt>
                <c:pt idx="3367">
                  <c:v>4.63323E-2</c:v>
                </c:pt>
                <c:pt idx="3368">
                  <c:v>5.1143000000000001E-2</c:v>
                </c:pt>
                <c:pt idx="3369">
                  <c:v>5.6024699999999997E-2</c:v>
                </c:pt>
                <c:pt idx="3370">
                  <c:v>6.0972899999999997E-2</c:v>
                </c:pt>
                <c:pt idx="3371">
                  <c:v>6.5982200000000005E-2</c:v>
                </c:pt>
                <c:pt idx="3372">
                  <c:v>7.1046100000000001E-2</c:v>
                </c:pt>
                <c:pt idx="3373">
                  <c:v>7.6158900000000002E-2</c:v>
                </c:pt>
                <c:pt idx="3374">
                  <c:v>8.1315499999999999E-2</c:v>
                </c:pt>
                <c:pt idx="3375">
                  <c:v>8.6510199999999995E-2</c:v>
                </c:pt>
                <c:pt idx="3376">
                  <c:v>9.1737399999999997E-2</c:v>
                </c:pt>
                <c:pt idx="3377">
                  <c:v>9.6991599999999997E-2</c:v>
                </c:pt>
                <c:pt idx="3378">
                  <c:v>0.102268</c:v>
                </c:pt>
                <c:pt idx="3379">
                  <c:v>0.107561</c:v>
                </c:pt>
                <c:pt idx="3380">
                  <c:v>0.11286499999999999</c:v>
                </c:pt>
                <c:pt idx="3381">
                  <c:v>0.118174</c:v>
                </c:pt>
                <c:pt idx="3382">
                  <c:v>0.12348099999999999</c:v>
                </c:pt>
                <c:pt idx="3383">
                  <c:v>0.128779</c:v>
                </c:pt>
                <c:pt idx="3384">
                  <c:v>0.13406399999999999</c:v>
                </c:pt>
                <c:pt idx="3385">
                  <c:v>0.13932700000000001</c:v>
                </c:pt>
                <c:pt idx="3386">
                  <c:v>0.144561</c:v>
                </c:pt>
                <c:pt idx="3387">
                  <c:v>0.14976100000000001</c:v>
                </c:pt>
                <c:pt idx="3388">
                  <c:v>0.154921</c:v>
                </c:pt>
                <c:pt idx="3389">
                  <c:v>0.16003500000000001</c:v>
                </c:pt>
                <c:pt idx="3390">
                  <c:v>0.16509699999999999</c:v>
                </c:pt>
                <c:pt idx="3391">
                  <c:v>0.1701</c:v>
                </c:pt>
                <c:pt idx="3392">
                  <c:v>0.175038</c:v>
                </c:pt>
                <c:pt idx="3393">
                  <c:v>0.17990500000000001</c:v>
                </c:pt>
                <c:pt idx="3394">
                  <c:v>0.184696</c:v>
                </c:pt>
                <c:pt idx="3395">
                  <c:v>0.18940399999999999</c:v>
                </c:pt>
                <c:pt idx="3396">
                  <c:v>0.194025</c:v>
                </c:pt>
                <c:pt idx="3397">
                  <c:v>0.19855100000000001</c:v>
                </c:pt>
                <c:pt idx="3398">
                  <c:v>0.20297799999999999</c:v>
                </c:pt>
                <c:pt idx="3399">
                  <c:v>0.20730000000000001</c:v>
                </c:pt>
                <c:pt idx="3400">
                  <c:v>0.21151300000000001</c:v>
                </c:pt>
                <c:pt idx="3401">
                  <c:v>0.215611</c:v>
                </c:pt>
                <c:pt idx="3402">
                  <c:v>0.21958900000000001</c:v>
                </c:pt>
                <c:pt idx="3403">
                  <c:v>0.223442</c:v>
                </c:pt>
                <c:pt idx="3404">
                  <c:v>0.227164</c:v>
                </c:pt>
                <c:pt idx="3405">
                  <c:v>0.23075200000000001</c:v>
                </c:pt>
                <c:pt idx="3406">
                  <c:v>0.23419899999999999</c:v>
                </c:pt>
                <c:pt idx="3407">
                  <c:v>0.23750099999999999</c:v>
                </c:pt>
                <c:pt idx="3408">
                  <c:v>0.240652</c:v>
                </c:pt>
                <c:pt idx="3409">
                  <c:v>0.243648</c:v>
                </c:pt>
                <c:pt idx="3410">
                  <c:v>0.24648400000000001</c:v>
                </c:pt>
                <c:pt idx="3411">
                  <c:v>0.24915599999999999</c:v>
                </c:pt>
                <c:pt idx="3412">
                  <c:v>0.25166300000000003</c:v>
                </c:pt>
                <c:pt idx="3413">
                  <c:v>0.254</c:v>
                </c:pt>
                <c:pt idx="3414">
                  <c:v>0.25616699999999998</c:v>
                </c:pt>
                <c:pt idx="3415">
                  <c:v>0.25815700000000003</c:v>
                </c:pt>
                <c:pt idx="3416">
                  <c:v>0.25997100000000001</c:v>
                </c:pt>
                <c:pt idx="3417">
                  <c:v>0.26160499999999998</c:v>
                </c:pt>
                <c:pt idx="3418">
                  <c:v>0.26305899999999999</c:v>
                </c:pt>
                <c:pt idx="3419">
                  <c:v>0.26433000000000001</c:v>
                </c:pt>
                <c:pt idx="3420">
                  <c:v>0.26541700000000001</c:v>
                </c:pt>
                <c:pt idx="3421">
                  <c:v>0.26631700000000003</c:v>
                </c:pt>
                <c:pt idx="3422">
                  <c:v>0.26702900000000002</c:v>
                </c:pt>
                <c:pt idx="3423">
                  <c:v>0.26755099999999998</c:v>
                </c:pt>
                <c:pt idx="3424">
                  <c:v>0.26788200000000001</c:v>
                </c:pt>
                <c:pt idx="3425">
                  <c:v>0.26802399999999998</c:v>
                </c:pt>
                <c:pt idx="3426">
                  <c:v>0.26797500000000002</c:v>
                </c:pt>
                <c:pt idx="3427">
                  <c:v>0.26773599999999997</c:v>
                </c:pt>
                <c:pt idx="3428">
                  <c:v>0.26730700000000002</c:v>
                </c:pt>
                <c:pt idx="3429">
                  <c:v>0.26668900000000001</c:v>
                </c:pt>
                <c:pt idx="3430">
                  <c:v>0.26588099999999998</c:v>
                </c:pt>
                <c:pt idx="3431">
                  <c:v>0.26488600000000001</c:v>
                </c:pt>
                <c:pt idx="3432">
                  <c:v>0.26370500000000002</c:v>
                </c:pt>
                <c:pt idx="3433">
                  <c:v>0.26233899999999999</c:v>
                </c:pt>
                <c:pt idx="3434">
                  <c:v>0.26078800000000002</c:v>
                </c:pt>
                <c:pt idx="3435">
                  <c:v>0.25905400000000001</c:v>
                </c:pt>
                <c:pt idx="3436">
                  <c:v>0.25713999999999998</c:v>
                </c:pt>
                <c:pt idx="3437">
                  <c:v>0.25504700000000002</c:v>
                </c:pt>
                <c:pt idx="3438">
                  <c:v>0.25278099999999998</c:v>
                </c:pt>
                <c:pt idx="3439">
                  <c:v>0.25034299999999998</c:v>
                </c:pt>
                <c:pt idx="3440">
                  <c:v>0.24773600000000001</c:v>
                </c:pt>
                <c:pt idx="3441">
                  <c:v>0.24496499999999999</c:v>
                </c:pt>
                <c:pt idx="3442">
                  <c:v>0.242035</c:v>
                </c:pt>
                <c:pt idx="3443">
                  <c:v>0.23895</c:v>
                </c:pt>
                <c:pt idx="3444">
                  <c:v>0.23571300000000001</c:v>
                </c:pt>
                <c:pt idx="3445">
                  <c:v>0.23233000000000001</c:v>
                </c:pt>
                <c:pt idx="3446">
                  <c:v>0.22880500000000001</c:v>
                </c:pt>
                <c:pt idx="3447">
                  <c:v>0.22514000000000001</c:v>
                </c:pt>
                <c:pt idx="3448">
                  <c:v>0.22134000000000001</c:v>
                </c:pt>
                <c:pt idx="3449">
                  <c:v>0.21740999999999999</c:v>
                </c:pt>
                <c:pt idx="3450">
                  <c:v>0.21335599999999999</c:v>
                </c:pt>
                <c:pt idx="3451">
                  <c:v>0.20918600000000001</c:v>
                </c:pt>
                <c:pt idx="3452">
                  <c:v>0.204904</c:v>
                </c:pt>
                <c:pt idx="3453">
                  <c:v>0.200516</c:v>
                </c:pt>
                <c:pt idx="3454">
                  <c:v>0.19602900000000001</c:v>
                </c:pt>
                <c:pt idx="3455">
                  <c:v>0.19144700000000001</c:v>
                </c:pt>
                <c:pt idx="3456">
                  <c:v>0.186778</c:v>
                </c:pt>
                <c:pt idx="3457">
                  <c:v>0.182028</c:v>
                </c:pt>
                <c:pt idx="3458">
                  <c:v>0.177204</c:v>
                </c:pt>
                <c:pt idx="3459">
                  <c:v>0.17231099999999999</c:v>
                </c:pt>
                <c:pt idx="3460">
                  <c:v>0.167355</c:v>
                </c:pt>
                <c:pt idx="3461">
                  <c:v>0.16234299999999999</c:v>
                </c:pt>
                <c:pt idx="3462">
                  <c:v>0.15728200000000001</c:v>
                </c:pt>
                <c:pt idx="3463">
                  <c:v>0.15217900000000001</c:v>
                </c:pt>
                <c:pt idx="3464">
                  <c:v>0.14704100000000001</c:v>
                </c:pt>
                <c:pt idx="3465">
                  <c:v>0.141875</c:v>
                </c:pt>
                <c:pt idx="3466">
                  <c:v>0.136688</c:v>
                </c:pt>
                <c:pt idx="3467">
                  <c:v>0.13148899999999999</c:v>
                </c:pt>
                <c:pt idx="3468">
                  <c:v>0.12628200000000001</c:v>
                </c:pt>
                <c:pt idx="3469">
                  <c:v>0.121076</c:v>
                </c:pt>
                <c:pt idx="3470">
                  <c:v>0.11587500000000001</c:v>
                </c:pt>
                <c:pt idx="3471">
                  <c:v>0.110689</c:v>
                </c:pt>
                <c:pt idx="3472">
                  <c:v>0.10552499999999999</c:v>
                </c:pt>
                <c:pt idx="3473">
                  <c:v>0.10038800000000001</c:v>
                </c:pt>
                <c:pt idx="3474">
                  <c:v>9.5286800000000005E-2</c:v>
                </c:pt>
                <c:pt idx="3475">
                  <c:v>9.0228199999999995E-2</c:v>
                </c:pt>
                <c:pt idx="3476">
                  <c:v>8.5218299999999997E-2</c:v>
                </c:pt>
                <c:pt idx="3477">
                  <c:v>8.0262299999999995E-2</c:v>
                </c:pt>
                <c:pt idx="3478">
                  <c:v>7.5365500000000002E-2</c:v>
                </c:pt>
                <c:pt idx="3479">
                  <c:v>7.0534799999999995E-2</c:v>
                </c:pt>
                <c:pt idx="3480">
                  <c:v>6.57779E-2</c:v>
                </c:pt>
                <c:pt idx="3481">
                  <c:v>6.1101999999999997E-2</c:v>
                </c:pt>
                <c:pt idx="3482">
                  <c:v>5.6513399999999998E-2</c:v>
                </c:pt>
                <c:pt idx="3483">
                  <c:v>5.2017000000000001E-2</c:v>
                </c:pt>
                <c:pt idx="3484">
                  <c:v>4.7617100000000002E-2</c:v>
                </c:pt>
                <c:pt idx="3485">
                  <c:v>4.3319999999999997E-2</c:v>
                </c:pt>
                <c:pt idx="3486">
                  <c:v>3.9133500000000002E-2</c:v>
                </c:pt>
                <c:pt idx="3487">
                  <c:v>3.5064199999999997E-2</c:v>
                </c:pt>
                <c:pt idx="3488">
                  <c:v>3.1116700000000001E-2</c:v>
                </c:pt>
                <c:pt idx="3489">
                  <c:v>2.7294700000000002E-2</c:v>
                </c:pt>
                <c:pt idx="3490">
                  <c:v>2.3602100000000001E-2</c:v>
                </c:pt>
                <c:pt idx="3491">
                  <c:v>2.0043800000000001E-2</c:v>
                </c:pt>
                <c:pt idx="3492">
                  <c:v>1.6624199999999999E-2</c:v>
                </c:pt>
                <c:pt idx="3493">
                  <c:v>1.33478E-2</c:v>
                </c:pt>
                <c:pt idx="3494">
                  <c:v>1.0219300000000001E-2</c:v>
                </c:pt>
                <c:pt idx="3495" formatCode="0.00E+00">
                  <c:v>7.2436499999999999E-3</c:v>
                </c:pt>
                <c:pt idx="3496" formatCode="0.00E+00">
                  <c:v>4.4236400000000004E-3</c:v>
                </c:pt>
                <c:pt idx="3497" formatCode="0.00E+00">
                  <c:v>1.7600999999999999E-3</c:v>
                </c:pt>
                <c:pt idx="3498" formatCode="0.00E+00">
                  <c:v>-7.4547700000000003E-4</c:v>
                </c:pt>
                <c:pt idx="3499" formatCode="0.00E+00">
                  <c:v>-3.0900200000000002E-3</c:v>
                </c:pt>
                <c:pt idx="3500" formatCode="0.00E+00">
                  <c:v>-5.27094E-3</c:v>
                </c:pt>
                <c:pt idx="3501" formatCode="0.00E+00">
                  <c:v>-7.2868899999999999E-3</c:v>
                </c:pt>
                <c:pt idx="3502" formatCode="0.00E+00">
                  <c:v>-9.13659E-3</c:v>
                </c:pt>
                <c:pt idx="3503">
                  <c:v>-1.08177E-2</c:v>
                </c:pt>
                <c:pt idx="3504">
                  <c:v>-1.2327299999999999E-2</c:v>
                </c:pt>
                <c:pt idx="3505">
                  <c:v>-1.36633E-2</c:v>
                </c:pt>
                <c:pt idx="3506">
                  <c:v>-1.4825E-2</c:v>
                </c:pt>
                <c:pt idx="3507">
                  <c:v>-1.5812E-2</c:v>
                </c:pt>
                <c:pt idx="3508">
                  <c:v>-1.6624900000000001E-2</c:v>
                </c:pt>
                <c:pt idx="3509">
                  <c:v>-1.7266500000000001E-2</c:v>
                </c:pt>
                <c:pt idx="3510">
                  <c:v>-1.7739499999999998E-2</c:v>
                </c:pt>
                <c:pt idx="3511">
                  <c:v>-1.8045700000000001E-2</c:v>
                </c:pt>
                <c:pt idx="3512">
                  <c:v>-1.8185699999999999E-2</c:v>
                </c:pt>
                <c:pt idx="3513">
                  <c:v>-1.8159700000000001E-2</c:v>
                </c:pt>
                <c:pt idx="3514">
                  <c:v>-1.7967799999999999E-2</c:v>
                </c:pt>
                <c:pt idx="3515">
                  <c:v>-1.7610500000000001E-2</c:v>
                </c:pt>
                <c:pt idx="3516">
                  <c:v>-1.7089500000000001E-2</c:v>
                </c:pt>
                <c:pt idx="3517">
                  <c:v>-1.64067E-2</c:v>
                </c:pt>
                <c:pt idx="3518">
                  <c:v>-1.55634E-2</c:v>
                </c:pt>
                <c:pt idx="3519">
                  <c:v>-1.45618E-2</c:v>
                </c:pt>
                <c:pt idx="3520">
                  <c:v>-1.34057E-2</c:v>
                </c:pt>
                <c:pt idx="3521">
                  <c:v>-1.21005E-2</c:v>
                </c:pt>
                <c:pt idx="3522">
                  <c:v>-1.0651300000000001E-2</c:v>
                </c:pt>
                <c:pt idx="3523" formatCode="0.00E+00">
                  <c:v>-9.0629200000000004E-3</c:v>
                </c:pt>
                <c:pt idx="3524" formatCode="0.00E+00">
                  <c:v>-7.3397999999999996E-3</c:v>
                </c:pt>
                <c:pt idx="3525" formatCode="0.00E+00">
                  <c:v>-5.4866799999999999E-3</c:v>
                </c:pt>
                <c:pt idx="3526" formatCode="0.00E+00">
                  <c:v>-3.50805E-3</c:v>
                </c:pt>
                <c:pt idx="3527" formatCode="0.00E+00">
                  <c:v>-1.4081E-3</c:v>
                </c:pt>
                <c:pt idx="3528" formatCode="0.00E+00">
                  <c:v>8.0876600000000004E-4</c:v>
                </c:pt>
                <c:pt idx="3529" formatCode="0.00E+00">
                  <c:v>3.1374200000000001E-3</c:v>
                </c:pt>
                <c:pt idx="3530" formatCode="0.00E+00">
                  <c:v>5.5722300000000001E-3</c:v>
                </c:pt>
                <c:pt idx="3531" formatCode="0.00E+00">
                  <c:v>8.1072200000000001E-3</c:v>
                </c:pt>
                <c:pt idx="3532">
                  <c:v>1.07367E-2</c:v>
                </c:pt>
                <c:pt idx="3533">
                  <c:v>1.34564E-2</c:v>
                </c:pt>
                <c:pt idx="3534">
                  <c:v>1.6261299999999999E-2</c:v>
                </c:pt>
                <c:pt idx="3535">
                  <c:v>1.9144399999999999E-2</c:v>
                </c:pt>
                <c:pt idx="3536">
                  <c:v>2.20974E-2</c:v>
                </c:pt>
                <c:pt idx="3537">
                  <c:v>2.51142E-2</c:v>
                </c:pt>
                <c:pt idx="3538">
                  <c:v>2.8190099999999999E-2</c:v>
                </c:pt>
                <c:pt idx="3539">
                  <c:v>3.1320300000000002E-2</c:v>
                </c:pt>
                <c:pt idx="3540">
                  <c:v>3.4498300000000003E-2</c:v>
                </c:pt>
                <c:pt idx="3541">
                  <c:v>3.7716699999999999E-2</c:v>
                </c:pt>
                <c:pt idx="3542">
                  <c:v>4.0968999999999998E-2</c:v>
                </c:pt>
                <c:pt idx="3543">
                  <c:v>4.4249499999999997E-2</c:v>
                </c:pt>
                <c:pt idx="3544">
                  <c:v>4.7553100000000001E-2</c:v>
                </c:pt>
                <c:pt idx="3545">
                  <c:v>5.0873500000000002E-2</c:v>
                </c:pt>
                <c:pt idx="3546">
                  <c:v>5.42044E-2</c:v>
                </c:pt>
                <c:pt idx="3547">
                  <c:v>5.75407E-2</c:v>
                </c:pt>
                <c:pt idx="3548">
                  <c:v>6.0877899999999999E-2</c:v>
                </c:pt>
                <c:pt idx="3549">
                  <c:v>6.4209799999999997E-2</c:v>
                </c:pt>
                <c:pt idx="3550">
                  <c:v>6.7528400000000002E-2</c:v>
                </c:pt>
                <c:pt idx="3551">
                  <c:v>7.0825100000000002E-2</c:v>
                </c:pt>
                <c:pt idx="3552">
                  <c:v>7.4092099999999994E-2</c:v>
                </c:pt>
                <c:pt idx="3553">
                  <c:v>7.7322100000000005E-2</c:v>
                </c:pt>
                <c:pt idx="3554">
                  <c:v>8.0509300000000006E-2</c:v>
                </c:pt>
                <c:pt idx="3555">
                  <c:v>8.3647299999999994E-2</c:v>
                </c:pt>
                <c:pt idx="3556">
                  <c:v>8.6729500000000001E-2</c:v>
                </c:pt>
                <c:pt idx="3557">
                  <c:v>8.9749599999999999E-2</c:v>
                </c:pt>
                <c:pt idx="3558">
                  <c:v>9.2701599999999995E-2</c:v>
                </c:pt>
                <c:pt idx="3559">
                  <c:v>9.5580200000000004E-2</c:v>
                </c:pt>
                <c:pt idx="3560">
                  <c:v>9.8381300000000005E-2</c:v>
                </c:pt>
                <c:pt idx="3561">
                  <c:v>0.101101</c:v>
                </c:pt>
                <c:pt idx="3562">
                  <c:v>0.10373400000000001</c:v>
                </c:pt>
                <c:pt idx="3563">
                  <c:v>0.10627300000000001</c:v>
                </c:pt>
                <c:pt idx="3564">
                  <c:v>0.108713</c:v>
                </c:pt>
                <c:pt idx="3565">
                  <c:v>0.11105</c:v>
                </c:pt>
                <c:pt idx="3566">
                  <c:v>0.11328000000000001</c:v>
                </c:pt>
                <c:pt idx="3567">
                  <c:v>0.115402</c:v>
                </c:pt>
                <c:pt idx="3568">
                  <c:v>0.117413</c:v>
                </c:pt>
                <c:pt idx="3569">
                  <c:v>0.11931</c:v>
                </c:pt>
                <c:pt idx="3570">
                  <c:v>0.121089</c:v>
                </c:pt>
                <c:pt idx="3571">
                  <c:v>0.122748</c:v>
                </c:pt>
                <c:pt idx="3572">
                  <c:v>0.124283</c:v>
                </c:pt>
                <c:pt idx="3573">
                  <c:v>0.125691</c:v>
                </c:pt>
                <c:pt idx="3574">
                  <c:v>0.126968</c:v>
                </c:pt>
                <c:pt idx="3575">
                  <c:v>0.12811</c:v>
                </c:pt>
                <c:pt idx="3576">
                  <c:v>0.12911600000000001</c:v>
                </c:pt>
                <c:pt idx="3577">
                  <c:v>0.12998599999999999</c:v>
                </c:pt>
                <c:pt idx="3578">
                  <c:v>0.130718</c:v>
                </c:pt>
                <c:pt idx="3579">
                  <c:v>0.13131200000000001</c:v>
                </c:pt>
                <c:pt idx="3580">
                  <c:v>0.13176499999999999</c:v>
                </c:pt>
                <c:pt idx="3581">
                  <c:v>0.132077</c:v>
                </c:pt>
                <c:pt idx="3582">
                  <c:v>0.132248</c:v>
                </c:pt>
                <c:pt idx="3583">
                  <c:v>0.13227900000000001</c:v>
                </c:pt>
                <c:pt idx="3584">
                  <c:v>0.13216900000000001</c:v>
                </c:pt>
                <c:pt idx="3585">
                  <c:v>0.131914</c:v>
                </c:pt>
                <c:pt idx="3586">
                  <c:v>0.13151499999999999</c:v>
                </c:pt>
                <c:pt idx="3587">
                  <c:v>0.130971</c:v>
                </c:pt>
                <c:pt idx="3588">
                  <c:v>0.13028200000000001</c:v>
                </c:pt>
                <c:pt idx="3589">
                  <c:v>0.12945000000000001</c:v>
                </c:pt>
                <c:pt idx="3590">
                  <c:v>0.12847500000000001</c:v>
                </c:pt>
                <c:pt idx="3591">
                  <c:v>0.127363</c:v>
                </c:pt>
                <c:pt idx="3592">
                  <c:v>0.12611600000000001</c:v>
                </c:pt>
                <c:pt idx="3593">
                  <c:v>0.124738</c:v>
                </c:pt>
                <c:pt idx="3594">
                  <c:v>0.12323199999999999</c:v>
                </c:pt>
                <c:pt idx="3595">
                  <c:v>0.121601</c:v>
                </c:pt>
                <c:pt idx="3596">
                  <c:v>0.11984599999999999</c:v>
                </c:pt>
                <c:pt idx="3597">
                  <c:v>0.11797000000000001</c:v>
                </c:pt>
                <c:pt idx="3598">
                  <c:v>0.11597499999999999</c:v>
                </c:pt>
                <c:pt idx="3599">
                  <c:v>0.11386499999999999</c:v>
                </c:pt>
                <c:pt idx="3600">
                  <c:v>0.111646</c:v>
                </c:pt>
                <c:pt idx="3601">
                  <c:v>0.109324</c:v>
                </c:pt>
                <c:pt idx="3602">
                  <c:v>0.106901</c:v>
                </c:pt>
                <c:pt idx="3603">
                  <c:v>0.104384</c:v>
                </c:pt>
                <c:pt idx="3604">
                  <c:v>0.101775</c:v>
                </c:pt>
                <c:pt idx="3605">
                  <c:v>9.9080100000000004E-2</c:v>
                </c:pt>
                <c:pt idx="3606">
                  <c:v>9.6303399999999997E-2</c:v>
                </c:pt>
                <c:pt idx="3607">
                  <c:v>9.3450599999999995E-2</c:v>
                </c:pt>
                <c:pt idx="3608">
                  <c:v>9.0526999999999996E-2</c:v>
                </c:pt>
                <c:pt idx="3609">
                  <c:v>8.7536500000000003E-2</c:v>
                </c:pt>
                <c:pt idx="3610">
                  <c:v>8.4483799999999998E-2</c:v>
                </c:pt>
                <c:pt idx="3611">
                  <c:v>8.1375600000000006E-2</c:v>
                </c:pt>
                <c:pt idx="3612">
                  <c:v>7.8218899999999994E-2</c:v>
                </c:pt>
                <c:pt idx="3613">
                  <c:v>7.5019100000000005E-2</c:v>
                </c:pt>
                <c:pt idx="3614">
                  <c:v>7.1781899999999996E-2</c:v>
                </c:pt>
                <c:pt idx="3615">
                  <c:v>6.8512600000000007E-2</c:v>
                </c:pt>
                <c:pt idx="3616">
                  <c:v>6.5217600000000001E-2</c:v>
                </c:pt>
                <c:pt idx="3617">
                  <c:v>6.1904899999999999E-2</c:v>
                </c:pt>
                <c:pt idx="3618">
                  <c:v>5.8581500000000002E-2</c:v>
                </c:pt>
                <c:pt idx="3619">
                  <c:v>5.5252200000000001E-2</c:v>
                </c:pt>
                <c:pt idx="3620">
                  <c:v>5.1921799999999997E-2</c:v>
                </c:pt>
                <c:pt idx="3621">
                  <c:v>4.8597799999999997E-2</c:v>
                </c:pt>
                <c:pt idx="3622">
                  <c:v>4.5287599999999997E-2</c:v>
                </c:pt>
                <c:pt idx="3623">
                  <c:v>4.1996699999999998E-2</c:v>
                </c:pt>
                <c:pt idx="3624">
                  <c:v>3.8729800000000002E-2</c:v>
                </c:pt>
                <c:pt idx="3625">
                  <c:v>3.5492999999999997E-2</c:v>
                </c:pt>
                <c:pt idx="3626">
                  <c:v>3.2292700000000001E-2</c:v>
                </c:pt>
                <c:pt idx="3627">
                  <c:v>2.9135500000000002E-2</c:v>
                </c:pt>
                <c:pt idx="3628">
                  <c:v>2.60284E-2</c:v>
                </c:pt>
                <c:pt idx="3629">
                  <c:v>2.29789E-2</c:v>
                </c:pt>
                <c:pt idx="3630">
                  <c:v>1.99937E-2</c:v>
                </c:pt>
                <c:pt idx="3631">
                  <c:v>1.70779E-2</c:v>
                </c:pt>
                <c:pt idx="3632">
                  <c:v>1.42357E-2</c:v>
                </c:pt>
                <c:pt idx="3633">
                  <c:v>1.1472700000000001E-2</c:v>
                </c:pt>
                <c:pt idx="3634" formatCode="0.00E+00">
                  <c:v>8.7968999999999999E-3</c:v>
                </c:pt>
                <c:pt idx="3635" formatCode="0.00E+00">
                  <c:v>6.2174400000000003E-3</c:v>
                </c:pt>
                <c:pt idx="3636" formatCode="0.00E+00">
                  <c:v>3.7419799999999998E-3</c:v>
                </c:pt>
                <c:pt idx="3637" formatCode="0.00E+00">
                  <c:v>1.3761400000000001E-3</c:v>
                </c:pt>
                <c:pt idx="3638" formatCode="0.00E+00">
                  <c:v>-8.7533999999999995E-4</c:v>
                </c:pt>
                <c:pt idx="3639" formatCode="0.00E+00">
                  <c:v>-3.00907E-3</c:v>
                </c:pt>
                <c:pt idx="3640" formatCode="0.00E+00">
                  <c:v>-5.0228199999999999E-3</c:v>
                </c:pt>
                <c:pt idx="3641" formatCode="0.00E+00">
                  <c:v>-6.9131100000000001E-3</c:v>
                </c:pt>
                <c:pt idx="3642" formatCode="0.00E+00">
                  <c:v>-8.6752099999999992E-3</c:v>
                </c:pt>
                <c:pt idx="3643">
                  <c:v>-1.0305999999999999E-2</c:v>
                </c:pt>
                <c:pt idx="3644">
                  <c:v>-1.1804E-2</c:v>
                </c:pt>
                <c:pt idx="3645">
                  <c:v>-1.31676E-2</c:v>
                </c:pt>
                <c:pt idx="3646">
                  <c:v>-1.4394799999999999E-2</c:v>
                </c:pt>
                <c:pt idx="3647">
                  <c:v>-1.54837E-2</c:v>
                </c:pt>
                <c:pt idx="3648">
                  <c:v>-1.6431999999999999E-2</c:v>
                </c:pt>
                <c:pt idx="3649">
                  <c:v>-1.7237100000000002E-2</c:v>
                </c:pt>
                <c:pt idx="3650">
                  <c:v>-1.7897099999999999E-2</c:v>
                </c:pt>
                <c:pt idx="3651">
                  <c:v>-1.8410099999999999E-2</c:v>
                </c:pt>
                <c:pt idx="3652">
                  <c:v>-1.8773700000000001E-2</c:v>
                </c:pt>
                <c:pt idx="3653">
                  <c:v>-1.8984500000000001E-2</c:v>
                </c:pt>
                <c:pt idx="3654">
                  <c:v>-1.90396E-2</c:v>
                </c:pt>
                <c:pt idx="3655">
                  <c:v>-1.8936399999999999E-2</c:v>
                </c:pt>
                <c:pt idx="3656">
                  <c:v>-1.86727E-2</c:v>
                </c:pt>
                <c:pt idx="3657">
                  <c:v>-1.8248299999999999E-2</c:v>
                </c:pt>
                <c:pt idx="3658">
                  <c:v>-1.7662500000000001E-2</c:v>
                </c:pt>
                <c:pt idx="3659">
                  <c:v>-1.6913899999999999E-2</c:v>
                </c:pt>
                <c:pt idx="3660">
                  <c:v>-1.6003400000000001E-2</c:v>
                </c:pt>
                <c:pt idx="3661">
                  <c:v>-1.49347E-2</c:v>
                </c:pt>
                <c:pt idx="3662">
                  <c:v>-1.37114E-2</c:v>
                </c:pt>
                <c:pt idx="3663">
                  <c:v>-1.2336E-2</c:v>
                </c:pt>
                <c:pt idx="3664">
                  <c:v>-1.0810999999999999E-2</c:v>
                </c:pt>
                <c:pt idx="3665" formatCode="0.00E+00">
                  <c:v>-9.1386699999999998E-3</c:v>
                </c:pt>
                <c:pt idx="3666" formatCode="0.00E+00">
                  <c:v>-7.3203499999999998E-3</c:v>
                </c:pt>
                <c:pt idx="3667" formatCode="0.00E+00">
                  <c:v>-5.35784E-3</c:v>
                </c:pt>
                <c:pt idx="3668" formatCode="0.00E+00">
                  <c:v>-3.2547299999999999E-3</c:v>
                </c:pt>
                <c:pt idx="3669" formatCode="0.00E+00">
                  <c:v>-1.01526E-3</c:v>
                </c:pt>
                <c:pt idx="3670" formatCode="0.00E+00">
                  <c:v>1.3567E-3</c:v>
                </c:pt>
                <c:pt idx="3671" formatCode="0.00E+00">
                  <c:v>3.85725E-3</c:v>
                </c:pt>
                <c:pt idx="3672" formatCode="0.00E+00">
                  <c:v>6.4813300000000004E-3</c:v>
                </c:pt>
                <c:pt idx="3673" formatCode="0.00E+00">
                  <c:v>9.2223500000000007E-3</c:v>
                </c:pt>
                <c:pt idx="3674">
                  <c:v>1.20736E-2</c:v>
                </c:pt>
                <c:pt idx="3675">
                  <c:v>1.50291E-2</c:v>
                </c:pt>
                <c:pt idx="3676">
                  <c:v>1.8083200000000001E-2</c:v>
                </c:pt>
                <c:pt idx="3677">
                  <c:v>2.1231199999999999E-2</c:v>
                </c:pt>
                <c:pt idx="3678">
                  <c:v>2.4469299999999999E-2</c:v>
                </c:pt>
                <c:pt idx="3679">
                  <c:v>2.7794800000000001E-2</c:v>
                </c:pt>
                <c:pt idx="3680">
                  <c:v>3.1203000000000002E-2</c:v>
                </c:pt>
                <c:pt idx="3681">
                  <c:v>3.4687700000000002E-2</c:v>
                </c:pt>
                <c:pt idx="3682">
                  <c:v>3.8242900000000003E-2</c:v>
                </c:pt>
                <c:pt idx="3683">
                  <c:v>4.1862900000000001E-2</c:v>
                </c:pt>
                <c:pt idx="3684">
                  <c:v>4.5540900000000002E-2</c:v>
                </c:pt>
                <c:pt idx="3685">
                  <c:v>4.9271099999999998E-2</c:v>
                </c:pt>
                <c:pt idx="3686">
                  <c:v>5.3049300000000001E-2</c:v>
                </c:pt>
                <c:pt idx="3687">
                  <c:v>5.6870999999999998E-2</c:v>
                </c:pt>
                <c:pt idx="3688">
                  <c:v>6.0728699999999997E-2</c:v>
                </c:pt>
                <c:pt idx="3689">
                  <c:v>6.4614199999999997E-2</c:v>
                </c:pt>
                <c:pt idx="3690">
                  <c:v>6.8519899999999995E-2</c:v>
                </c:pt>
                <c:pt idx="3691">
                  <c:v>7.2438600000000006E-2</c:v>
                </c:pt>
                <c:pt idx="3692">
                  <c:v>7.6362600000000003E-2</c:v>
                </c:pt>
                <c:pt idx="3693">
                  <c:v>8.0283999999999994E-2</c:v>
                </c:pt>
                <c:pt idx="3694">
                  <c:v>8.4195900000000004E-2</c:v>
                </c:pt>
                <c:pt idx="3695">
                  <c:v>8.8092100000000007E-2</c:v>
                </c:pt>
                <c:pt idx="3696">
                  <c:v>9.1964799999999999E-2</c:v>
                </c:pt>
                <c:pt idx="3697">
                  <c:v>9.5805699999999994E-2</c:v>
                </c:pt>
                <c:pt idx="3698">
                  <c:v>9.9609500000000004E-2</c:v>
                </c:pt>
                <c:pt idx="3699">
                  <c:v>0.10337200000000001</c:v>
                </c:pt>
                <c:pt idx="3700">
                  <c:v>0.107088</c:v>
                </c:pt>
                <c:pt idx="3701">
                  <c:v>0.110751</c:v>
                </c:pt>
                <c:pt idx="3702">
                  <c:v>0.114352</c:v>
                </c:pt>
                <c:pt idx="3703">
                  <c:v>0.11788800000000001</c:v>
                </c:pt>
                <c:pt idx="3704">
                  <c:v>0.121355</c:v>
                </c:pt>
                <c:pt idx="3705">
                  <c:v>0.124749</c:v>
                </c:pt>
                <c:pt idx="3706">
                  <c:v>0.12806300000000001</c:v>
                </c:pt>
                <c:pt idx="3707">
                  <c:v>0.13129099999999999</c:v>
                </c:pt>
                <c:pt idx="3708">
                  <c:v>0.13442499999999999</c:v>
                </c:pt>
                <c:pt idx="3709">
                  <c:v>0.13746</c:v>
                </c:pt>
                <c:pt idx="3710">
                  <c:v>0.14038999999999999</c:v>
                </c:pt>
                <c:pt idx="3711">
                  <c:v>0.143209</c:v>
                </c:pt>
                <c:pt idx="3712">
                  <c:v>0.14591199999999999</c:v>
                </c:pt>
                <c:pt idx="3713">
                  <c:v>0.14849399999999999</c:v>
                </c:pt>
                <c:pt idx="3714">
                  <c:v>0.150952</c:v>
                </c:pt>
                <c:pt idx="3715">
                  <c:v>0.153281</c:v>
                </c:pt>
                <c:pt idx="3716">
                  <c:v>0.15548100000000001</c:v>
                </c:pt>
                <c:pt idx="3717">
                  <c:v>0.15754499999999999</c:v>
                </c:pt>
                <c:pt idx="3718">
                  <c:v>0.159469</c:v>
                </c:pt>
                <c:pt idx="3719">
                  <c:v>0.161249</c:v>
                </c:pt>
                <c:pt idx="3720">
                  <c:v>0.162881</c:v>
                </c:pt>
                <c:pt idx="3721">
                  <c:v>0.16436400000000001</c:v>
                </c:pt>
                <c:pt idx="3722">
                  <c:v>0.16569700000000001</c:v>
                </c:pt>
                <c:pt idx="3723">
                  <c:v>0.16688</c:v>
                </c:pt>
                <c:pt idx="3724">
                  <c:v>0.16791200000000001</c:v>
                </c:pt>
                <c:pt idx="3725">
                  <c:v>0.16879</c:v>
                </c:pt>
                <c:pt idx="3726">
                  <c:v>0.169512</c:v>
                </c:pt>
                <c:pt idx="3727">
                  <c:v>0.17007700000000001</c:v>
                </c:pt>
                <c:pt idx="3728">
                  <c:v>0.17048199999999999</c:v>
                </c:pt>
                <c:pt idx="3729">
                  <c:v>0.17072599999999999</c:v>
                </c:pt>
                <c:pt idx="3730">
                  <c:v>0.17080500000000001</c:v>
                </c:pt>
                <c:pt idx="3731">
                  <c:v>0.17072000000000001</c:v>
                </c:pt>
                <c:pt idx="3732">
                  <c:v>0.17046500000000001</c:v>
                </c:pt>
                <c:pt idx="3733">
                  <c:v>0.17003799999999999</c:v>
                </c:pt>
                <c:pt idx="3734">
                  <c:v>0.16943800000000001</c:v>
                </c:pt>
                <c:pt idx="3735">
                  <c:v>0.16866400000000001</c:v>
                </c:pt>
                <c:pt idx="3736">
                  <c:v>0.16771800000000001</c:v>
                </c:pt>
                <c:pt idx="3737">
                  <c:v>0.166604</c:v>
                </c:pt>
                <c:pt idx="3738">
                  <c:v>0.165325</c:v>
                </c:pt>
                <c:pt idx="3739">
                  <c:v>0.163885</c:v>
                </c:pt>
                <c:pt idx="3740">
                  <c:v>0.16228300000000001</c:v>
                </c:pt>
                <c:pt idx="3741">
                  <c:v>0.16051599999999999</c:v>
                </c:pt>
                <c:pt idx="3742">
                  <c:v>0.158585</c:v>
                </c:pt>
                <c:pt idx="3743">
                  <c:v>0.156495</c:v>
                </c:pt>
                <c:pt idx="3744">
                  <c:v>0.154253</c:v>
                </c:pt>
                <c:pt idx="3745">
                  <c:v>0.151867</c:v>
                </c:pt>
                <c:pt idx="3746">
                  <c:v>0.149339</c:v>
                </c:pt>
                <c:pt idx="3747">
                  <c:v>0.146675</c:v>
                </c:pt>
                <c:pt idx="3748">
                  <c:v>0.14387800000000001</c:v>
                </c:pt>
                <c:pt idx="3749">
                  <c:v>0.14095299999999999</c:v>
                </c:pt>
                <c:pt idx="3750">
                  <c:v>0.13789799999999999</c:v>
                </c:pt>
                <c:pt idx="3751">
                  <c:v>0.134714</c:v>
                </c:pt>
                <c:pt idx="3752">
                  <c:v>0.13140499999999999</c:v>
                </c:pt>
                <c:pt idx="3753">
                  <c:v>0.127973</c:v>
                </c:pt>
                <c:pt idx="3754">
                  <c:v>0.12442400000000001</c:v>
                </c:pt>
                <c:pt idx="3755">
                  <c:v>0.120763</c:v>
                </c:pt>
                <c:pt idx="3756">
                  <c:v>0.116998</c:v>
                </c:pt>
                <c:pt idx="3757">
                  <c:v>0.113131</c:v>
                </c:pt>
                <c:pt idx="3758">
                  <c:v>0.109169</c:v>
                </c:pt>
                <c:pt idx="3759">
                  <c:v>0.105115</c:v>
                </c:pt>
                <c:pt idx="3760">
                  <c:v>0.10097299999999999</c:v>
                </c:pt>
                <c:pt idx="3761">
                  <c:v>9.6747700000000006E-2</c:v>
                </c:pt>
                <c:pt idx="3762">
                  <c:v>9.2441599999999999E-2</c:v>
                </c:pt>
                <c:pt idx="3763">
                  <c:v>8.8061399999999998E-2</c:v>
                </c:pt>
                <c:pt idx="3764">
                  <c:v>8.3614099999999997E-2</c:v>
                </c:pt>
                <c:pt idx="3765">
                  <c:v>7.9106999999999997E-2</c:v>
                </c:pt>
                <c:pt idx="3766">
                  <c:v>7.4548199999999995E-2</c:v>
                </c:pt>
                <c:pt idx="3767">
                  <c:v>6.9944599999999996E-2</c:v>
                </c:pt>
                <c:pt idx="3768">
                  <c:v>6.53006E-2</c:v>
                </c:pt>
                <c:pt idx="3769">
                  <c:v>6.0618199999999997E-2</c:v>
                </c:pt>
                <c:pt idx="3770">
                  <c:v>5.5900999999999999E-2</c:v>
                </c:pt>
                <c:pt idx="3771">
                  <c:v>5.1155699999999998E-2</c:v>
                </c:pt>
                <c:pt idx="3772">
                  <c:v>4.6391700000000001E-2</c:v>
                </c:pt>
                <c:pt idx="3773">
                  <c:v>4.1618200000000001E-2</c:v>
                </c:pt>
                <c:pt idx="3774">
                  <c:v>3.6840900000000003E-2</c:v>
                </c:pt>
                <c:pt idx="3775">
                  <c:v>3.2062399999999998E-2</c:v>
                </c:pt>
                <c:pt idx="3776">
                  <c:v>2.7284599999999999E-2</c:v>
                </c:pt>
                <c:pt idx="3777">
                  <c:v>2.2511199999999999E-2</c:v>
                </c:pt>
                <c:pt idx="3778">
                  <c:v>1.77474E-2</c:v>
                </c:pt>
                <c:pt idx="3779">
                  <c:v>1.29981E-2</c:v>
                </c:pt>
                <c:pt idx="3780" formatCode="0.00E+00">
                  <c:v>8.26847E-3</c:v>
                </c:pt>
                <c:pt idx="3781" formatCode="0.00E+00">
                  <c:v>3.5652800000000001E-3</c:v>
                </c:pt>
                <c:pt idx="3782" formatCode="0.00E+00">
                  <c:v>-1.10366E-3</c:v>
                </c:pt>
                <c:pt idx="3783" formatCode="0.00E+00">
                  <c:v>-5.7322500000000004E-3</c:v>
                </c:pt>
                <c:pt idx="3784">
                  <c:v>-1.03173E-2</c:v>
                </c:pt>
                <c:pt idx="3785">
                  <c:v>-1.4855999999999999E-2</c:v>
                </c:pt>
                <c:pt idx="3786">
                  <c:v>-1.9343099999999998E-2</c:v>
                </c:pt>
                <c:pt idx="3787">
                  <c:v>-2.3772000000000001E-2</c:v>
                </c:pt>
                <c:pt idx="3788">
                  <c:v>-2.81357E-2</c:v>
                </c:pt>
                <c:pt idx="3789">
                  <c:v>-3.2426499999999997E-2</c:v>
                </c:pt>
                <c:pt idx="3790">
                  <c:v>-3.66386E-2</c:v>
                </c:pt>
                <c:pt idx="3791">
                  <c:v>-4.0768699999999998E-2</c:v>
                </c:pt>
                <c:pt idx="3792">
                  <c:v>-4.4814E-2</c:v>
                </c:pt>
                <c:pt idx="3793">
                  <c:v>-4.8771200000000001E-2</c:v>
                </c:pt>
                <c:pt idx="3794">
                  <c:v>-5.2637000000000003E-2</c:v>
                </c:pt>
                <c:pt idx="3795">
                  <c:v>-5.6408399999999997E-2</c:v>
                </c:pt>
                <c:pt idx="3796">
                  <c:v>-6.0081500000000003E-2</c:v>
                </c:pt>
                <c:pt idx="3797">
                  <c:v>-6.3652899999999998E-2</c:v>
                </c:pt>
                <c:pt idx="3798">
                  <c:v>-6.7120100000000002E-2</c:v>
                </c:pt>
                <c:pt idx="3799">
                  <c:v>-7.0479600000000003E-2</c:v>
                </c:pt>
                <c:pt idx="3800">
                  <c:v>-7.3726700000000006E-2</c:v>
                </c:pt>
                <c:pt idx="3801">
                  <c:v>-7.6857499999999995E-2</c:v>
                </c:pt>
                <c:pt idx="3802">
                  <c:v>-7.9869200000000001E-2</c:v>
                </c:pt>
                <c:pt idx="3803">
                  <c:v>-8.2760500000000001E-2</c:v>
                </c:pt>
                <c:pt idx="3804">
                  <c:v>-8.5530099999999998E-2</c:v>
                </c:pt>
                <c:pt idx="3805">
                  <c:v>-8.8177000000000005E-2</c:v>
                </c:pt>
                <c:pt idx="3806">
                  <c:v>-9.0698100000000004E-2</c:v>
                </c:pt>
                <c:pt idx="3807">
                  <c:v>-9.3089199999999997E-2</c:v>
                </c:pt>
                <c:pt idx="3808">
                  <c:v>-9.5348000000000002E-2</c:v>
                </c:pt>
                <c:pt idx="3809">
                  <c:v>-9.7473699999999996E-2</c:v>
                </c:pt>
                <c:pt idx="3810">
                  <c:v>-9.94646E-2</c:v>
                </c:pt>
                <c:pt idx="3811">
                  <c:v>-0.10131900000000001</c:v>
                </c:pt>
                <c:pt idx="3812">
                  <c:v>-0.103038</c:v>
                </c:pt>
                <c:pt idx="3813">
                  <c:v>-0.10462299999999999</c:v>
                </c:pt>
                <c:pt idx="3814">
                  <c:v>-0.106071</c:v>
                </c:pt>
                <c:pt idx="3815">
                  <c:v>-0.10738200000000001</c:v>
                </c:pt>
                <c:pt idx="3816">
                  <c:v>-0.108559</c:v>
                </c:pt>
                <c:pt idx="3817">
                  <c:v>-0.10960300000000001</c:v>
                </c:pt>
                <c:pt idx="3818">
                  <c:v>-0.110513</c:v>
                </c:pt>
                <c:pt idx="3819">
                  <c:v>-0.111289</c:v>
                </c:pt>
                <c:pt idx="3820">
                  <c:v>-0.11193</c:v>
                </c:pt>
                <c:pt idx="3821">
                  <c:v>-0.112438</c:v>
                </c:pt>
                <c:pt idx="3822">
                  <c:v>-0.112815</c:v>
                </c:pt>
                <c:pt idx="3823">
                  <c:v>-0.11305999999999999</c:v>
                </c:pt>
                <c:pt idx="3824">
                  <c:v>-0.11317199999999999</c:v>
                </c:pt>
                <c:pt idx="3825">
                  <c:v>-0.113148</c:v>
                </c:pt>
                <c:pt idx="3826">
                  <c:v>-0.11298800000000001</c:v>
                </c:pt>
                <c:pt idx="3827">
                  <c:v>-0.112692</c:v>
                </c:pt>
                <c:pt idx="3828">
                  <c:v>-0.11226800000000001</c:v>
                </c:pt>
                <c:pt idx="3829">
                  <c:v>-0.11172</c:v>
                </c:pt>
                <c:pt idx="3830">
                  <c:v>-0.111052</c:v>
                </c:pt>
                <c:pt idx="3831">
                  <c:v>-0.110261</c:v>
                </c:pt>
                <c:pt idx="3832">
                  <c:v>-0.109346</c:v>
                </c:pt>
                <c:pt idx="3833">
                  <c:v>-0.108306</c:v>
                </c:pt>
                <c:pt idx="3834">
                  <c:v>-0.10714600000000001</c:v>
                </c:pt>
                <c:pt idx="3835">
                  <c:v>-0.10587000000000001</c:v>
                </c:pt>
                <c:pt idx="3836">
                  <c:v>-0.10448200000000001</c:v>
                </c:pt>
                <c:pt idx="3837">
                  <c:v>-0.10298599999999999</c:v>
                </c:pt>
                <c:pt idx="3838">
                  <c:v>-0.10138900000000001</c:v>
                </c:pt>
                <c:pt idx="3839">
                  <c:v>-9.9695900000000004E-2</c:v>
                </c:pt>
                <c:pt idx="3840">
                  <c:v>-9.7909899999999994E-2</c:v>
                </c:pt>
                <c:pt idx="3841">
                  <c:v>-9.6035099999999998E-2</c:v>
                </c:pt>
                <c:pt idx="3842">
                  <c:v>-9.4075199999999998E-2</c:v>
                </c:pt>
                <c:pt idx="3843">
                  <c:v>-9.2033799999999999E-2</c:v>
                </c:pt>
                <c:pt idx="3844">
                  <c:v>-8.99147E-2</c:v>
                </c:pt>
                <c:pt idx="3845">
                  <c:v>-8.7722300000000003E-2</c:v>
                </c:pt>
                <c:pt idx="3846">
                  <c:v>-8.5460700000000001E-2</c:v>
                </c:pt>
                <c:pt idx="3847">
                  <c:v>-8.3133200000000004E-2</c:v>
                </c:pt>
                <c:pt idx="3848">
                  <c:v>-8.0742800000000003E-2</c:v>
                </c:pt>
                <c:pt idx="3849">
                  <c:v>-7.8292700000000007E-2</c:v>
                </c:pt>
                <c:pt idx="3850">
                  <c:v>-7.5785400000000003E-2</c:v>
                </c:pt>
                <c:pt idx="3851">
                  <c:v>-7.3223700000000003E-2</c:v>
                </c:pt>
                <c:pt idx="3852">
                  <c:v>-7.0609900000000003E-2</c:v>
                </c:pt>
                <c:pt idx="3853">
                  <c:v>-6.7946900000000005E-2</c:v>
                </c:pt>
                <c:pt idx="3854">
                  <c:v>-6.5238400000000002E-2</c:v>
                </c:pt>
                <c:pt idx="3855">
                  <c:v>-6.2487800000000003E-2</c:v>
                </c:pt>
                <c:pt idx="3856">
                  <c:v>-5.9699299999999997E-2</c:v>
                </c:pt>
                <c:pt idx="3857">
                  <c:v>-5.6878600000000001E-2</c:v>
                </c:pt>
                <c:pt idx="3858">
                  <c:v>-5.4031500000000003E-2</c:v>
                </c:pt>
                <c:pt idx="3859">
                  <c:v>-5.1160700000000003E-2</c:v>
                </c:pt>
                <c:pt idx="3860">
                  <c:v>-4.82678E-2</c:v>
                </c:pt>
                <c:pt idx="3861">
                  <c:v>-4.5356599999999997E-2</c:v>
                </c:pt>
                <c:pt idx="3862">
                  <c:v>-4.24345E-2</c:v>
                </c:pt>
                <c:pt idx="3863">
                  <c:v>-3.9508500000000002E-2</c:v>
                </c:pt>
                <c:pt idx="3864">
                  <c:v>-3.6583499999999998E-2</c:v>
                </c:pt>
                <c:pt idx="3865">
                  <c:v>-3.36628E-2</c:v>
                </c:pt>
                <c:pt idx="3866">
                  <c:v>-3.0750099999999999E-2</c:v>
                </c:pt>
                <c:pt idx="3867">
                  <c:v>-2.7849499999999999E-2</c:v>
                </c:pt>
                <c:pt idx="3868">
                  <c:v>-2.4964799999999999E-2</c:v>
                </c:pt>
                <c:pt idx="3869">
                  <c:v>-2.2097100000000001E-2</c:v>
                </c:pt>
                <c:pt idx="3870">
                  <c:v>-1.9247299999999998E-2</c:v>
                </c:pt>
                <c:pt idx="3871">
                  <c:v>-1.6417600000000001E-2</c:v>
                </c:pt>
                <c:pt idx="3872">
                  <c:v>-1.36124E-2</c:v>
                </c:pt>
                <c:pt idx="3873">
                  <c:v>-1.0836E-2</c:v>
                </c:pt>
                <c:pt idx="3874" formatCode="0.00E+00">
                  <c:v>-8.0912299999999996E-3</c:v>
                </c:pt>
                <c:pt idx="3875" formatCode="0.00E+00">
                  <c:v>-5.3789299999999996E-3</c:v>
                </c:pt>
                <c:pt idx="3876" formatCode="0.00E+00">
                  <c:v>-2.6993899999999999E-3</c:v>
                </c:pt>
                <c:pt idx="3877" formatCode="0.00E+00">
                  <c:v>-5.39424E-5</c:v>
                </c:pt>
                <c:pt idx="3878" formatCode="0.00E+00">
                  <c:v>2.5542799999999999E-3</c:v>
                </c:pt>
                <c:pt idx="3879" formatCode="0.00E+00">
                  <c:v>5.1213300000000003E-3</c:v>
                </c:pt>
                <c:pt idx="3880" formatCode="0.00E+00">
                  <c:v>7.6432599999999998E-3</c:v>
                </c:pt>
                <c:pt idx="3881">
                  <c:v>1.0116200000000001E-2</c:v>
                </c:pt>
                <c:pt idx="3882">
                  <c:v>1.2537400000000001E-2</c:v>
                </c:pt>
                <c:pt idx="3883">
                  <c:v>1.49061E-2</c:v>
                </c:pt>
                <c:pt idx="3884">
                  <c:v>1.7221299999999998E-2</c:v>
                </c:pt>
                <c:pt idx="3885">
                  <c:v>1.9481200000000001E-2</c:v>
                </c:pt>
                <c:pt idx="3886">
                  <c:v>2.16843E-2</c:v>
                </c:pt>
                <c:pt idx="3887">
                  <c:v>2.3830899999999999E-2</c:v>
                </c:pt>
                <c:pt idx="3888">
                  <c:v>2.5921300000000001E-2</c:v>
                </c:pt>
                <c:pt idx="3889">
                  <c:v>2.7954E-2</c:v>
                </c:pt>
                <c:pt idx="3890">
                  <c:v>2.9925E-2</c:v>
                </c:pt>
                <c:pt idx="3891">
                  <c:v>3.1831199999999997E-2</c:v>
                </c:pt>
                <c:pt idx="3892">
                  <c:v>3.3671199999999998E-2</c:v>
                </c:pt>
                <c:pt idx="3893">
                  <c:v>3.5443799999999998E-2</c:v>
                </c:pt>
                <c:pt idx="3894">
                  <c:v>3.7147600000000003E-2</c:v>
                </c:pt>
                <c:pt idx="3895">
                  <c:v>3.8781999999999997E-2</c:v>
                </c:pt>
                <c:pt idx="3896">
                  <c:v>4.0346800000000002E-2</c:v>
                </c:pt>
                <c:pt idx="3897">
                  <c:v>4.1842400000000002E-2</c:v>
                </c:pt>
                <c:pt idx="3898">
                  <c:v>4.3269000000000002E-2</c:v>
                </c:pt>
                <c:pt idx="3899">
                  <c:v>4.4625999999999999E-2</c:v>
                </c:pt>
                <c:pt idx="3900">
                  <c:v>4.5914299999999998E-2</c:v>
                </c:pt>
                <c:pt idx="3901">
                  <c:v>4.7135700000000003E-2</c:v>
                </c:pt>
                <c:pt idx="3902">
                  <c:v>4.8290899999999998E-2</c:v>
                </c:pt>
                <c:pt idx="3903">
                  <c:v>4.9379899999999997E-2</c:v>
                </c:pt>
                <c:pt idx="3904">
                  <c:v>5.04024E-2</c:v>
                </c:pt>
                <c:pt idx="3905">
                  <c:v>5.1358899999999999E-2</c:v>
                </c:pt>
                <c:pt idx="3906">
                  <c:v>5.2250699999999997E-2</c:v>
                </c:pt>
                <c:pt idx="3907">
                  <c:v>5.3080599999999999E-2</c:v>
                </c:pt>
                <c:pt idx="3908">
                  <c:v>5.3850500000000003E-2</c:v>
                </c:pt>
                <c:pt idx="3909">
                  <c:v>5.4561800000000001E-2</c:v>
                </c:pt>
                <c:pt idx="3910">
                  <c:v>5.5215199999999999E-2</c:v>
                </c:pt>
                <c:pt idx="3911">
                  <c:v>5.5810699999999998E-2</c:v>
                </c:pt>
                <c:pt idx="3912">
                  <c:v>5.6348799999999998E-2</c:v>
                </c:pt>
                <c:pt idx="3913">
                  <c:v>5.6830800000000001E-2</c:v>
                </c:pt>
                <c:pt idx="3914">
                  <c:v>5.7259299999999999E-2</c:v>
                </c:pt>
                <c:pt idx="3915">
                  <c:v>5.7635800000000001E-2</c:v>
                </c:pt>
                <c:pt idx="3916">
                  <c:v>5.7960900000000003E-2</c:v>
                </c:pt>
                <c:pt idx="3917">
                  <c:v>5.8236299999999998E-2</c:v>
                </c:pt>
                <c:pt idx="3918">
                  <c:v>5.8465299999999998E-2</c:v>
                </c:pt>
                <c:pt idx="3919">
                  <c:v>5.8650399999999998E-2</c:v>
                </c:pt>
                <c:pt idx="3920">
                  <c:v>5.8792499999999998E-2</c:v>
                </c:pt>
                <c:pt idx="3921">
                  <c:v>5.8891899999999997E-2</c:v>
                </c:pt>
                <c:pt idx="3922">
                  <c:v>5.8949000000000001E-2</c:v>
                </c:pt>
                <c:pt idx="3923">
                  <c:v>5.8964900000000001E-2</c:v>
                </c:pt>
                <c:pt idx="3924">
                  <c:v>5.8941800000000003E-2</c:v>
                </c:pt>
                <c:pt idx="3925">
                  <c:v>5.8881099999999999E-2</c:v>
                </c:pt>
                <c:pt idx="3926">
                  <c:v>5.87815E-2</c:v>
                </c:pt>
                <c:pt idx="3927">
                  <c:v>5.8645999999999997E-2</c:v>
                </c:pt>
                <c:pt idx="3928">
                  <c:v>5.8491399999999999E-2</c:v>
                </c:pt>
                <c:pt idx="3929">
                  <c:v>5.8323199999999999E-2</c:v>
                </c:pt>
                <c:pt idx="3930">
                  <c:v>5.8124500000000003E-2</c:v>
                </c:pt>
                <c:pt idx="3931">
                  <c:v>5.78913E-2</c:v>
                </c:pt>
                <c:pt idx="3932">
                  <c:v>5.7634699999999997E-2</c:v>
                </c:pt>
                <c:pt idx="3933">
                  <c:v>5.7356499999999998E-2</c:v>
                </c:pt>
                <c:pt idx="3934">
                  <c:v>5.7053699999999999E-2</c:v>
                </c:pt>
                <c:pt idx="3935">
                  <c:v>5.6727399999999997E-2</c:v>
                </c:pt>
                <c:pt idx="3936">
                  <c:v>5.6381100000000003E-2</c:v>
                </c:pt>
                <c:pt idx="3937">
                  <c:v>5.6018400000000003E-2</c:v>
                </c:pt>
                <c:pt idx="3938">
                  <c:v>5.5641799999999998E-2</c:v>
                </c:pt>
                <c:pt idx="3939">
                  <c:v>5.52524E-2</c:v>
                </c:pt>
                <c:pt idx="3940">
                  <c:v>5.4850299999999998E-2</c:v>
                </c:pt>
                <c:pt idx="3941">
                  <c:v>5.4435900000000002E-2</c:v>
                </c:pt>
                <c:pt idx="3942">
                  <c:v>5.4011200000000002E-2</c:v>
                </c:pt>
                <c:pt idx="3943">
                  <c:v>5.3578399999999998E-2</c:v>
                </c:pt>
                <c:pt idx="3944">
                  <c:v>5.3138199999999997E-2</c:v>
                </c:pt>
                <c:pt idx="3945">
                  <c:v>5.2689199999999999E-2</c:v>
                </c:pt>
                <c:pt idx="3946">
                  <c:v>5.2229900000000003E-2</c:v>
                </c:pt>
                <c:pt idx="3947">
                  <c:v>5.176E-2</c:v>
                </c:pt>
                <c:pt idx="3948">
                  <c:v>5.1280399999999997E-2</c:v>
                </c:pt>
                <c:pt idx="3949">
                  <c:v>5.0792400000000001E-2</c:v>
                </c:pt>
                <c:pt idx="3950">
                  <c:v>5.0297500000000002E-2</c:v>
                </c:pt>
                <c:pt idx="3951">
                  <c:v>4.9796699999999999E-2</c:v>
                </c:pt>
                <c:pt idx="3952">
                  <c:v>4.9291300000000003E-2</c:v>
                </c:pt>
                <c:pt idx="3953">
                  <c:v>4.8783600000000003E-2</c:v>
                </c:pt>
                <c:pt idx="3954">
                  <c:v>4.8275600000000002E-2</c:v>
                </c:pt>
                <c:pt idx="3955">
                  <c:v>4.7767700000000003E-2</c:v>
                </c:pt>
                <c:pt idx="3956">
                  <c:v>4.7259900000000001E-2</c:v>
                </c:pt>
                <c:pt idx="3957">
                  <c:v>4.6753400000000001E-2</c:v>
                </c:pt>
                <c:pt idx="3958">
                  <c:v>4.6249600000000002E-2</c:v>
                </c:pt>
                <c:pt idx="3959">
                  <c:v>4.5748700000000003E-2</c:v>
                </c:pt>
                <c:pt idx="3960">
                  <c:v>4.5250899999999997E-2</c:v>
                </c:pt>
                <c:pt idx="3961">
                  <c:v>4.4756600000000001E-2</c:v>
                </c:pt>
                <c:pt idx="3962">
                  <c:v>4.4266199999999999E-2</c:v>
                </c:pt>
                <c:pt idx="3963">
                  <c:v>4.3780199999999998E-2</c:v>
                </c:pt>
                <c:pt idx="3964">
                  <c:v>4.3298299999999998E-2</c:v>
                </c:pt>
                <c:pt idx="3965">
                  <c:v>4.2820200000000003E-2</c:v>
                </c:pt>
                <c:pt idx="3966">
                  <c:v>4.2345500000000001E-2</c:v>
                </c:pt>
                <c:pt idx="3967">
                  <c:v>4.1873199999999999E-2</c:v>
                </c:pt>
                <c:pt idx="3968">
                  <c:v>4.1402099999999997E-2</c:v>
                </c:pt>
                <c:pt idx="3969">
                  <c:v>4.0930899999999999E-2</c:v>
                </c:pt>
                <c:pt idx="3970">
                  <c:v>4.0459200000000001E-2</c:v>
                </c:pt>
                <c:pt idx="3971">
                  <c:v>3.9987200000000001E-2</c:v>
                </c:pt>
                <c:pt idx="3972">
                  <c:v>3.9514899999999999E-2</c:v>
                </c:pt>
                <c:pt idx="3973">
                  <c:v>3.9042E-2</c:v>
                </c:pt>
                <c:pt idx="3974">
                  <c:v>3.8568400000000003E-2</c:v>
                </c:pt>
                <c:pt idx="3975">
                  <c:v>3.8093599999999998E-2</c:v>
                </c:pt>
                <c:pt idx="3976">
                  <c:v>3.7617100000000001E-2</c:v>
                </c:pt>
                <c:pt idx="3977">
                  <c:v>3.71381E-2</c:v>
                </c:pt>
                <c:pt idx="3978">
                  <c:v>3.6655300000000002E-2</c:v>
                </c:pt>
                <c:pt idx="3979">
                  <c:v>3.6167299999999999E-2</c:v>
                </c:pt>
                <c:pt idx="3980">
                  <c:v>3.5671700000000001E-2</c:v>
                </c:pt>
                <c:pt idx="3981">
                  <c:v>3.5165799999999997E-2</c:v>
                </c:pt>
                <c:pt idx="3982">
                  <c:v>3.4646900000000001E-2</c:v>
                </c:pt>
                <c:pt idx="3983">
                  <c:v>3.4114100000000001E-2</c:v>
                </c:pt>
                <c:pt idx="3984">
                  <c:v>3.3567399999999997E-2</c:v>
                </c:pt>
                <c:pt idx="3985">
                  <c:v>3.3006399999999998E-2</c:v>
                </c:pt>
                <c:pt idx="3986">
                  <c:v>3.2429800000000002E-2</c:v>
                </c:pt>
                <c:pt idx="3987">
                  <c:v>3.1836900000000001E-2</c:v>
                </c:pt>
                <c:pt idx="3988">
                  <c:v>3.1228200000000001E-2</c:v>
                </c:pt>
                <c:pt idx="3989">
                  <c:v>3.0603499999999999E-2</c:v>
                </c:pt>
                <c:pt idx="3990">
                  <c:v>2.99619E-2</c:v>
                </c:pt>
                <c:pt idx="3991">
                  <c:v>2.9302000000000002E-2</c:v>
                </c:pt>
                <c:pt idx="3992">
                  <c:v>2.8621899999999999E-2</c:v>
                </c:pt>
                <c:pt idx="3993">
                  <c:v>2.7919200000000002E-2</c:v>
                </c:pt>
                <c:pt idx="3994">
                  <c:v>2.7193800000000001E-2</c:v>
                </c:pt>
                <c:pt idx="3995">
                  <c:v>2.6446999999999998E-2</c:v>
                </c:pt>
                <c:pt idx="3996">
                  <c:v>2.5678800000000002E-2</c:v>
                </c:pt>
                <c:pt idx="3997">
                  <c:v>2.4886800000000001E-2</c:v>
                </c:pt>
                <c:pt idx="3998">
                  <c:v>2.4067600000000001E-2</c:v>
                </c:pt>
                <c:pt idx="3999">
                  <c:v>2.3218099999999998E-2</c:v>
                </c:pt>
                <c:pt idx="4000">
                  <c:v>2.2335799999999999E-2</c:v>
                </c:pt>
                <c:pt idx="4001">
                  <c:v>2.1419299999999999E-2</c:v>
                </c:pt>
                <c:pt idx="4002">
                  <c:v>2.0469000000000001E-2</c:v>
                </c:pt>
                <c:pt idx="4003">
                  <c:v>1.9485599999999999E-2</c:v>
                </c:pt>
                <c:pt idx="4004">
                  <c:v>1.8467500000000001E-2</c:v>
                </c:pt>
                <c:pt idx="4005">
                  <c:v>1.7413000000000001E-2</c:v>
                </c:pt>
                <c:pt idx="4006">
                  <c:v>1.6320899999999999E-2</c:v>
                </c:pt>
                <c:pt idx="4007">
                  <c:v>1.5189299999999999E-2</c:v>
                </c:pt>
                <c:pt idx="4008">
                  <c:v>1.4017E-2</c:v>
                </c:pt>
                <c:pt idx="4009">
                  <c:v>1.2804400000000001E-2</c:v>
                </c:pt>
                <c:pt idx="4010">
                  <c:v>1.15522E-2</c:v>
                </c:pt>
                <c:pt idx="4011">
                  <c:v>1.0260999999999999E-2</c:v>
                </c:pt>
                <c:pt idx="4012" formatCode="0.00E+00">
                  <c:v>8.9313900000000009E-3</c:v>
                </c:pt>
                <c:pt idx="4013" formatCode="0.00E+00">
                  <c:v>7.5619499999999996E-3</c:v>
                </c:pt>
                <c:pt idx="4014" formatCode="0.00E+00">
                  <c:v>6.1505199999999996E-3</c:v>
                </c:pt>
                <c:pt idx="4015" formatCode="0.00E+00">
                  <c:v>4.7051100000000002E-3</c:v>
                </c:pt>
                <c:pt idx="4016" formatCode="0.00E+00">
                  <c:v>3.2387200000000001E-3</c:v>
                </c:pt>
                <c:pt idx="4017" formatCode="0.00E+00">
                  <c:v>1.7431199999999999E-3</c:v>
                </c:pt>
                <c:pt idx="4018" formatCode="0.00E+00">
                  <c:v>2.0314500000000001E-4</c:v>
                </c:pt>
                <c:pt idx="4019" formatCode="0.00E+00">
                  <c:v>-1.3762399999999999E-3</c:v>
                </c:pt>
                <c:pt idx="4020" formatCode="0.00E+00">
                  <c:v>-2.9885900000000002E-3</c:v>
                </c:pt>
                <c:pt idx="4021" formatCode="0.00E+00">
                  <c:v>-4.6371900000000002E-3</c:v>
                </c:pt>
                <c:pt idx="4022" formatCode="0.00E+00">
                  <c:v>-6.3232599999999998E-3</c:v>
                </c:pt>
                <c:pt idx="4023" formatCode="0.00E+00">
                  <c:v>-8.0449400000000004E-3</c:v>
                </c:pt>
                <c:pt idx="4024" formatCode="0.00E+00">
                  <c:v>-9.8004100000000007E-3</c:v>
                </c:pt>
                <c:pt idx="4025">
                  <c:v>-1.15882E-2</c:v>
                </c:pt>
                <c:pt idx="4026">
                  <c:v>-1.3407499999999999E-2</c:v>
                </c:pt>
                <c:pt idx="4027">
                  <c:v>-1.52578E-2</c:v>
                </c:pt>
                <c:pt idx="4028">
                  <c:v>-1.71386E-2</c:v>
                </c:pt>
                <c:pt idx="4029">
                  <c:v>-1.9048800000000001E-2</c:v>
                </c:pt>
                <c:pt idx="4030">
                  <c:v>-2.09874E-2</c:v>
                </c:pt>
                <c:pt idx="4031">
                  <c:v>-2.2953500000000002E-2</c:v>
                </c:pt>
                <c:pt idx="4032">
                  <c:v>-2.49465E-2</c:v>
                </c:pt>
                <c:pt idx="4033">
                  <c:v>-2.69655E-2</c:v>
                </c:pt>
                <c:pt idx="4034">
                  <c:v>-2.9009799999999999E-2</c:v>
                </c:pt>
                <c:pt idx="4035">
                  <c:v>-3.10782E-2</c:v>
                </c:pt>
                <c:pt idx="4036">
                  <c:v>-3.3168400000000001E-2</c:v>
                </c:pt>
                <c:pt idx="4037">
                  <c:v>-3.5277299999999998E-2</c:v>
                </c:pt>
                <c:pt idx="4038">
                  <c:v>-3.7401499999999997E-2</c:v>
                </c:pt>
                <c:pt idx="4039">
                  <c:v>-3.9537900000000001E-2</c:v>
                </c:pt>
                <c:pt idx="4040">
                  <c:v>-4.16838E-2</c:v>
                </c:pt>
                <c:pt idx="4041">
                  <c:v>-4.3836300000000002E-2</c:v>
                </c:pt>
                <c:pt idx="4042">
                  <c:v>-4.5992600000000002E-2</c:v>
                </c:pt>
                <c:pt idx="4043">
                  <c:v>-4.8150400000000003E-2</c:v>
                </c:pt>
                <c:pt idx="4044">
                  <c:v>-5.0306900000000002E-2</c:v>
                </c:pt>
                <c:pt idx="4045">
                  <c:v>-5.2458999999999999E-2</c:v>
                </c:pt>
                <c:pt idx="4046">
                  <c:v>-5.4604399999999997E-2</c:v>
                </c:pt>
                <c:pt idx="4047">
                  <c:v>-5.67398E-2</c:v>
                </c:pt>
                <c:pt idx="4048">
                  <c:v>-5.8861900000000002E-2</c:v>
                </c:pt>
                <c:pt idx="4049">
                  <c:v>-6.0968099999999997E-2</c:v>
                </c:pt>
                <c:pt idx="4050">
                  <c:v>-6.3056000000000001E-2</c:v>
                </c:pt>
                <c:pt idx="4051">
                  <c:v>-6.5123E-2</c:v>
                </c:pt>
                <c:pt idx="4052">
                  <c:v>-6.7166900000000002E-2</c:v>
                </c:pt>
                <c:pt idx="4053">
                  <c:v>-6.9185099999999999E-2</c:v>
                </c:pt>
                <c:pt idx="4054">
                  <c:v>-7.1175299999999997E-2</c:v>
                </c:pt>
                <c:pt idx="4055">
                  <c:v>-7.3135099999999995E-2</c:v>
                </c:pt>
                <c:pt idx="4056">
                  <c:v>-7.5061699999999995E-2</c:v>
                </c:pt>
                <c:pt idx="4057">
                  <c:v>-7.6952699999999999E-2</c:v>
                </c:pt>
                <c:pt idx="4058">
                  <c:v>-7.8805200000000006E-2</c:v>
                </c:pt>
                <c:pt idx="4059">
                  <c:v>-8.0615999999999993E-2</c:v>
                </c:pt>
                <c:pt idx="4060">
                  <c:v>-8.23826E-2</c:v>
                </c:pt>
                <c:pt idx="4061">
                  <c:v>-8.4102099999999999E-2</c:v>
                </c:pt>
                <c:pt idx="4062">
                  <c:v>-8.5771700000000006E-2</c:v>
                </c:pt>
                <c:pt idx="4063">
                  <c:v>-8.7388400000000005E-2</c:v>
                </c:pt>
                <c:pt idx="4064">
                  <c:v>-8.8948700000000006E-2</c:v>
                </c:pt>
                <c:pt idx="4065">
                  <c:v>-9.0449299999999996E-2</c:v>
                </c:pt>
                <c:pt idx="4066">
                  <c:v>-9.1886599999999999E-2</c:v>
                </c:pt>
                <c:pt idx="4067">
                  <c:v>-9.3258499999999994E-2</c:v>
                </c:pt>
                <c:pt idx="4068">
                  <c:v>-9.4563300000000003E-2</c:v>
                </c:pt>
                <c:pt idx="4069">
                  <c:v>-9.5799700000000002E-2</c:v>
                </c:pt>
                <c:pt idx="4070">
                  <c:v>-9.6966300000000005E-2</c:v>
                </c:pt>
                <c:pt idx="4071">
                  <c:v>-9.8060999999999995E-2</c:v>
                </c:pt>
                <c:pt idx="4072">
                  <c:v>-9.9081699999999995E-2</c:v>
                </c:pt>
                <c:pt idx="4073">
                  <c:v>-0.100026</c:v>
                </c:pt>
                <c:pt idx="4074">
                  <c:v>-0.100892</c:v>
                </c:pt>
                <c:pt idx="4075">
                  <c:v>-0.101676</c:v>
                </c:pt>
                <c:pt idx="4076">
                  <c:v>-0.102377</c:v>
                </c:pt>
                <c:pt idx="4077">
                  <c:v>-0.102991</c:v>
                </c:pt>
                <c:pt idx="4078">
                  <c:v>-0.103518</c:v>
                </c:pt>
                <c:pt idx="4079">
                  <c:v>-0.10395799999999999</c:v>
                </c:pt>
                <c:pt idx="4080">
                  <c:v>-0.10431</c:v>
                </c:pt>
                <c:pt idx="4081">
                  <c:v>-0.104572</c:v>
                </c:pt>
                <c:pt idx="4082">
                  <c:v>-0.104741</c:v>
                </c:pt>
                <c:pt idx="4083">
                  <c:v>-0.10481500000000001</c:v>
                </c:pt>
                <c:pt idx="4084">
                  <c:v>-0.104792</c:v>
                </c:pt>
                <c:pt idx="4085">
                  <c:v>-0.104673</c:v>
                </c:pt>
                <c:pt idx="4086">
                  <c:v>-0.104458</c:v>
                </c:pt>
                <c:pt idx="4087">
                  <c:v>-0.104146</c:v>
                </c:pt>
                <c:pt idx="4088">
                  <c:v>-0.103739</c:v>
                </c:pt>
                <c:pt idx="4089">
                  <c:v>-0.10323599999999999</c:v>
                </c:pt>
                <c:pt idx="4090">
                  <c:v>-0.102635</c:v>
                </c:pt>
                <c:pt idx="4091">
                  <c:v>-0.101935</c:v>
                </c:pt>
                <c:pt idx="4092">
                  <c:v>-0.101136</c:v>
                </c:pt>
                <c:pt idx="4093">
                  <c:v>-0.100242</c:v>
                </c:pt>
                <c:pt idx="4094">
                  <c:v>-9.92532E-2</c:v>
                </c:pt>
                <c:pt idx="4095">
                  <c:v>-9.8170199999999999E-2</c:v>
                </c:pt>
                <c:pt idx="4096">
                  <c:v>-9.6992200000000001E-2</c:v>
                </c:pt>
                <c:pt idx="4097">
                  <c:v>-9.5719299999999993E-2</c:v>
                </c:pt>
                <c:pt idx="4098">
                  <c:v>-9.4352000000000005E-2</c:v>
                </c:pt>
                <c:pt idx="4099">
                  <c:v>-9.2890799999999996E-2</c:v>
                </c:pt>
                <c:pt idx="4100">
                  <c:v>-9.1336799999999996E-2</c:v>
                </c:pt>
                <c:pt idx="4101">
                  <c:v>-8.9691400000000004E-2</c:v>
                </c:pt>
                <c:pt idx="4102">
                  <c:v>-8.7956800000000002E-2</c:v>
                </c:pt>
                <c:pt idx="4103">
                  <c:v>-8.6135299999999998E-2</c:v>
                </c:pt>
                <c:pt idx="4104">
                  <c:v>-8.4229299999999993E-2</c:v>
                </c:pt>
                <c:pt idx="4105">
                  <c:v>-8.2240199999999999E-2</c:v>
                </c:pt>
                <c:pt idx="4106">
                  <c:v>-8.0169199999999996E-2</c:v>
                </c:pt>
                <c:pt idx="4107">
                  <c:v>-7.8018400000000002E-2</c:v>
                </c:pt>
                <c:pt idx="4108">
                  <c:v>-7.5789999999999996E-2</c:v>
                </c:pt>
                <c:pt idx="4109">
                  <c:v>-7.3485599999999998E-2</c:v>
                </c:pt>
                <c:pt idx="4110">
                  <c:v>-7.1106199999999994E-2</c:v>
                </c:pt>
                <c:pt idx="4111">
                  <c:v>-6.8654000000000007E-2</c:v>
                </c:pt>
                <c:pt idx="4112">
                  <c:v>-6.6131599999999999E-2</c:v>
                </c:pt>
                <c:pt idx="4113">
                  <c:v>-6.3542000000000001E-2</c:v>
                </c:pt>
                <c:pt idx="4114">
                  <c:v>-6.0888200000000003E-2</c:v>
                </c:pt>
                <c:pt idx="4115">
                  <c:v>-5.8173299999999997E-2</c:v>
                </c:pt>
                <c:pt idx="4116">
                  <c:v>-5.5399900000000002E-2</c:v>
                </c:pt>
                <c:pt idx="4117">
                  <c:v>-5.2571100000000003E-2</c:v>
                </c:pt>
                <c:pt idx="4118">
                  <c:v>-4.9690199999999997E-2</c:v>
                </c:pt>
                <c:pt idx="4119">
                  <c:v>-4.6760400000000001E-2</c:v>
                </c:pt>
                <c:pt idx="4120">
                  <c:v>-4.3784499999999997E-2</c:v>
                </c:pt>
                <c:pt idx="4121">
                  <c:v>-4.0765700000000002E-2</c:v>
                </c:pt>
                <c:pt idx="4122">
                  <c:v>-3.7707600000000001E-2</c:v>
                </c:pt>
                <c:pt idx="4123">
                  <c:v>-3.4613900000000003E-2</c:v>
                </c:pt>
                <c:pt idx="4124">
                  <c:v>-3.1488200000000001E-2</c:v>
                </c:pt>
                <c:pt idx="4125">
                  <c:v>-2.8333799999999999E-2</c:v>
                </c:pt>
                <c:pt idx="4126">
                  <c:v>-2.5153600000000002E-2</c:v>
                </c:pt>
                <c:pt idx="4127">
                  <c:v>-2.1950799999999999E-2</c:v>
                </c:pt>
                <c:pt idx="4128">
                  <c:v>-1.8728499999999999E-2</c:v>
                </c:pt>
                <c:pt idx="4129">
                  <c:v>-1.54906E-2</c:v>
                </c:pt>
                <c:pt idx="4130">
                  <c:v>-1.2240900000000001E-2</c:v>
                </c:pt>
                <c:pt idx="4131" formatCode="0.00E+00">
                  <c:v>-8.98295E-3</c:v>
                </c:pt>
                <c:pt idx="4132" formatCode="0.00E+00">
                  <c:v>-5.72092E-3</c:v>
                </c:pt>
                <c:pt idx="4133" formatCode="0.00E+00">
                  <c:v>-2.4586E-3</c:v>
                </c:pt>
                <c:pt idx="4134" formatCode="0.00E+00">
                  <c:v>8.0044899999999995E-4</c:v>
                </c:pt>
                <c:pt idx="4135" formatCode="0.00E+00">
                  <c:v>4.0527999999999996E-3</c:v>
                </c:pt>
                <c:pt idx="4136" formatCode="0.00E+00">
                  <c:v>7.29504E-3</c:v>
                </c:pt>
                <c:pt idx="4137">
                  <c:v>1.0523599999999999E-2</c:v>
                </c:pt>
                <c:pt idx="4138">
                  <c:v>1.3735199999999999E-2</c:v>
                </c:pt>
                <c:pt idx="4139">
                  <c:v>1.6926500000000001E-2</c:v>
                </c:pt>
                <c:pt idx="4140">
                  <c:v>2.0094000000000001E-2</c:v>
                </c:pt>
                <c:pt idx="4141">
                  <c:v>2.3233699999999999E-2</c:v>
                </c:pt>
                <c:pt idx="4142">
                  <c:v>2.6341199999999999E-2</c:v>
                </c:pt>
                <c:pt idx="4143">
                  <c:v>2.9413000000000002E-2</c:v>
                </c:pt>
                <c:pt idx="4144">
                  <c:v>3.2445599999999998E-2</c:v>
                </c:pt>
                <c:pt idx="4145">
                  <c:v>3.5435399999999999E-2</c:v>
                </c:pt>
                <c:pt idx="4146">
                  <c:v>3.8379400000000001E-2</c:v>
                </c:pt>
                <c:pt idx="4147">
                  <c:v>4.1274199999999997E-2</c:v>
                </c:pt>
                <c:pt idx="4148">
                  <c:v>4.4116200000000001E-2</c:v>
                </c:pt>
                <c:pt idx="4149">
                  <c:v>4.6902300000000001E-2</c:v>
                </c:pt>
                <c:pt idx="4150">
                  <c:v>4.9629300000000001E-2</c:v>
                </c:pt>
                <c:pt idx="4151">
                  <c:v>5.2294500000000001E-2</c:v>
                </c:pt>
                <c:pt idx="4152">
                  <c:v>5.4894999999999999E-2</c:v>
                </c:pt>
                <c:pt idx="4153">
                  <c:v>5.7428100000000003E-2</c:v>
                </c:pt>
                <c:pt idx="4154">
                  <c:v>5.9891199999999999E-2</c:v>
                </c:pt>
                <c:pt idx="4155">
                  <c:v>6.2281700000000002E-2</c:v>
                </c:pt>
                <c:pt idx="4156">
                  <c:v>6.4597100000000005E-2</c:v>
                </c:pt>
                <c:pt idx="4157">
                  <c:v>6.6834900000000003E-2</c:v>
                </c:pt>
                <c:pt idx="4158">
                  <c:v>6.8992899999999996E-2</c:v>
                </c:pt>
                <c:pt idx="4159">
                  <c:v>7.1068800000000001E-2</c:v>
                </c:pt>
                <c:pt idx="4160">
                  <c:v>7.30605E-2</c:v>
                </c:pt>
                <c:pt idx="4161">
                  <c:v>7.4966400000000002E-2</c:v>
                </c:pt>
                <c:pt idx="4162">
                  <c:v>7.6785099999999995E-2</c:v>
                </c:pt>
                <c:pt idx="4163">
                  <c:v>7.8515000000000001E-2</c:v>
                </c:pt>
                <c:pt idx="4164">
                  <c:v>8.0154699999999995E-2</c:v>
                </c:pt>
                <c:pt idx="4165">
                  <c:v>8.1702700000000003E-2</c:v>
                </c:pt>
                <c:pt idx="4166">
                  <c:v>8.3157599999999998E-2</c:v>
                </c:pt>
                <c:pt idx="4167">
                  <c:v>8.4517700000000001E-2</c:v>
                </c:pt>
                <c:pt idx="4168">
                  <c:v>8.5781800000000005E-2</c:v>
                </c:pt>
                <c:pt idx="4169">
                  <c:v>8.6949200000000004E-2</c:v>
                </c:pt>
                <c:pt idx="4170">
                  <c:v>8.8019399999999998E-2</c:v>
                </c:pt>
                <c:pt idx="4171">
                  <c:v>8.8991600000000004E-2</c:v>
                </c:pt>
                <c:pt idx="4172">
                  <c:v>8.9865E-2</c:v>
                </c:pt>
                <c:pt idx="4173">
                  <c:v>9.0638800000000005E-2</c:v>
                </c:pt>
                <c:pt idx="4174">
                  <c:v>9.1312599999999994E-2</c:v>
                </c:pt>
                <c:pt idx="4175">
                  <c:v>9.1885999999999995E-2</c:v>
                </c:pt>
                <c:pt idx="4176">
                  <c:v>9.2358700000000002E-2</c:v>
                </c:pt>
                <c:pt idx="4177">
                  <c:v>9.2730900000000005E-2</c:v>
                </c:pt>
                <c:pt idx="4178">
                  <c:v>9.3003000000000002E-2</c:v>
                </c:pt>
                <c:pt idx="4179">
                  <c:v>9.3175499999999994E-2</c:v>
                </c:pt>
                <c:pt idx="4180">
                  <c:v>9.3248700000000004E-2</c:v>
                </c:pt>
                <c:pt idx="4181">
                  <c:v>9.3223500000000001E-2</c:v>
                </c:pt>
                <c:pt idx="4182">
                  <c:v>9.31009E-2</c:v>
                </c:pt>
                <c:pt idx="4183">
                  <c:v>9.2882500000000007E-2</c:v>
                </c:pt>
                <c:pt idx="4184">
                  <c:v>9.2568899999999996E-2</c:v>
                </c:pt>
                <c:pt idx="4185">
                  <c:v>9.2160800000000001E-2</c:v>
                </c:pt>
                <c:pt idx="4186">
                  <c:v>9.1659299999999999E-2</c:v>
                </c:pt>
                <c:pt idx="4187">
                  <c:v>9.10662E-2</c:v>
                </c:pt>
                <c:pt idx="4188">
                  <c:v>9.0383000000000005E-2</c:v>
                </c:pt>
                <c:pt idx="4189">
                  <c:v>8.9611399999999994E-2</c:v>
                </c:pt>
                <c:pt idx="4190">
                  <c:v>8.8752600000000001E-2</c:v>
                </c:pt>
                <c:pt idx="4191">
                  <c:v>8.7808300000000006E-2</c:v>
                </c:pt>
                <c:pt idx="4192">
                  <c:v>8.6780300000000005E-2</c:v>
                </c:pt>
                <c:pt idx="4193">
                  <c:v>8.5670499999999997E-2</c:v>
                </c:pt>
                <c:pt idx="4194">
                  <c:v>8.4480899999999998E-2</c:v>
                </c:pt>
                <c:pt idx="4195">
                  <c:v>8.3213499999999996E-2</c:v>
                </c:pt>
                <c:pt idx="4196">
                  <c:v>8.1870600000000002E-2</c:v>
                </c:pt>
                <c:pt idx="4197">
                  <c:v>8.0454499999999998E-2</c:v>
                </c:pt>
                <c:pt idx="4198">
                  <c:v>7.8967800000000005E-2</c:v>
                </c:pt>
                <c:pt idx="4199">
                  <c:v>7.7413099999999999E-2</c:v>
                </c:pt>
                <c:pt idx="4200">
                  <c:v>7.5793299999999994E-2</c:v>
                </c:pt>
                <c:pt idx="4201">
                  <c:v>7.4111099999999999E-2</c:v>
                </c:pt>
                <c:pt idx="4202">
                  <c:v>7.2369199999999995E-2</c:v>
                </c:pt>
                <c:pt idx="4203">
                  <c:v>7.0569999999999994E-2</c:v>
                </c:pt>
                <c:pt idx="4204">
                  <c:v>6.8716200000000005E-2</c:v>
                </c:pt>
                <c:pt idx="4205">
                  <c:v>6.6810599999999998E-2</c:v>
                </c:pt>
                <c:pt idx="4206">
                  <c:v>6.4855800000000005E-2</c:v>
                </c:pt>
                <c:pt idx="4207">
                  <c:v>6.2854699999999999E-2</c:v>
                </c:pt>
                <c:pt idx="4208">
                  <c:v>6.0810099999999999E-2</c:v>
                </c:pt>
                <c:pt idx="4209">
                  <c:v>5.8724800000000001E-2</c:v>
                </c:pt>
                <c:pt idx="4210">
                  <c:v>5.6601800000000001E-2</c:v>
                </c:pt>
                <c:pt idx="4211">
                  <c:v>5.4444199999999998E-2</c:v>
                </c:pt>
                <c:pt idx="4212">
                  <c:v>5.2254799999999997E-2</c:v>
                </c:pt>
                <c:pt idx="4213">
                  <c:v>5.0036700000000003E-2</c:v>
                </c:pt>
                <c:pt idx="4214">
                  <c:v>4.7792899999999999E-2</c:v>
                </c:pt>
                <c:pt idx="4215">
                  <c:v>4.5526200000000003E-2</c:v>
                </c:pt>
                <c:pt idx="4216">
                  <c:v>4.3239899999999998E-2</c:v>
                </c:pt>
                <c:pt idx="4217">
                  <c:v>4.0937000000000001E-2</c:v>
                </c:pt>
                <c:pt idx="4218">
                  <c:v>3.8620399999999999E-2</c:v>
                </c:pt>
                <c:pt idx="4219">
                  <c:v>3.62928E-2</c:v>
                </c:pt>
                <c:pt idx="4220">
                  <c:v>3.3956800000000002E-2</c:v>
                </c:pt>
                <c:pt idx="4221">
                  <c:v>3.1615499999999998E-2</c:v>
                </c:pt>
                <c:pt idx="4222">
                  <c:v>2.9271700000000001E-2</c:v>
                </c:pt>
                <c:pt idx="4223">
                  <c:v>2.69286E-2</c:v>
                </c:pt>
                <c:pt idx="4224">
                  <c:v>2.4588800000000001E-2</c:v>
                </c:pt>
                <c:pt idx="4225">
                  <c:v>2.22551E-2</c:v>
                </c:pt>
                <c:pt idx="4226">
                  <c:v>1.9930400000000001E-2</c:v>
                </c:pt>
                <c:pt idx="4227">
                  <c:v>1.76172E-2</c:v>
                </c:pt>
                <c:pt idx="4228">
                  <c:v>1.5318200000000001E-2</c:v>
                </c:pt>
                <c:pt idx="4229">
                  <c:v>1.3035700000000001E-2</c:v>
                </c:pt>
                <c:pt idx="4230">
                  <c:v>1.07723E-2</c:v>
                </c:pt>
                <c:pt idx="4231" formatCode="0.00E+00">
                  <c:v>8.53048E-3</c:v>
                </c:pt>
                <c:pt idx="4232" formatCode="0.00E+00">
                  <c:v>6.3123500000000004E-3</c:v>
                </c:pt>
                <c:pt idx="4233" formatCode="0.00E+00">
                  <c:v>4.12006E-3</c:v>
                </c:pt>
                <c:pt idx="4234" formatCode="0.00E+00">
                  <c:v>1.9559099999999999E-3</c:v>
                </c:pt>
                <c:pt idx="4235" formatCode="0.00E+00">
                  <c:v>-1.7763800000000001E-4</c:v>
                </c:pt>
                <c:pt idx="4236" formatCode="0.00E+00">
                  <c:v>-2.2784599999999999E-3</c:v>
                </c:pt>
                <c:pt idx="4237" formatCode="0.00E+00">
                  <c:v>-4.3447800000000003E-3</c:v>
                </c:pt>
                <c:pt idx="4238" formatCode="0.00E+00">
                  <c:v>-6.3748499999999996E-3</c:v>
                </c:pt>
                <c:pt idx="4239" formatCode="0.00E+00">
                  <c:v>-8.3668700000000002E-3</c:v>
                </c:pt>
                <c:pt idx="4240">
                  <c:v>-1.03193E-2</c:v>
                </c:pt>
                <c:pt idx="4241">
                  <c:v>-1.2230599999999999E-2</c:v>
                </c:pt>
                <c:pt idx="4242">
                  <c:v>-1.40997E-2</c:v>
                </c:pt>
                <c:pt idx="4243">
                  <c:v>-1.5925000000000002E-2</c:v>
                </c:pt>
                <c:pt idx="4244">
                  <c:v>-1.7705100000000001E-2</c:v>
                </c:pt>
                <c:pt idx="4245">
                  <c:v>-1.94387E-2</c:v>
                </c:pt>
                <c:pt idx="4246">
                  <c:v>-2.11247E-2</c:v>
                </c:pt>
                <c:pt idx="4247">
                  <c:v>-2.2762299999999999E-2</c:v>
                </c:pt>
                <c:pt idx="4248">
                  <c:v>-2.4350400000000001E-2</c:v>
                </c:pt>
                <c:pt idx="4249">
                  <c:v>-2.5888100000000001E-2</c:v>
                </c:pt>
                <c:pt idx="4250">
                  <c:v>-2.7374599999999999E-2</c:v>
                </c:pt>
                <c:pt idx="4251">
                  <c:v>-2.8809299999999999E-2</c:v>
                </c:pt>
                <c:pt idx="4252">
                  <c:v>-3.0191699999999998E-2</c:v>
                </c:pt>
                <c:pt idx="4253">
                  <c:v>-3.1521399999999998E-2</c:v>
                </c:pt>
                <c:pt idx="4254">
                  <c:v>-3.2798300000000002E-2</c:v>
                </c:pt>
                <c:pt idx="4255">
                  <c:v>-3.4021999999999997E-2</c:v>
                </c:pt>
                <c:pt idx="4256">
                  <c:v>-3.5192599999999997E-2</c:v>
                </c:pt>
                <c:pt idx="4257">
                  <c:v>-3.6309599999999997E-2</c:v>
                </c:pt>
                <c:pt idx="4258">
                  <c:v>-3.7373000000000003E-2</c:v>
                </c:pt>
                <c:pt idx="4259">
                  <c:v>-3.8382800000000002E-2</c:v>
                </c:pt>
                <c:pt idx="4260">
                  <c:v>-3.9339300000000001E-2</c:v>
                </c:pt>
                <c:pt idx="4261">
                  <c:v>-4.0242899999999998E-2</c:v>
                </c:pt>
                <c:pt idx="4262">
                  <c:v>-4.1093999999999999E-2</c:v>
                </c:pt>
                <c:pt idx="4263">
                  <c:v>-4.1893E-2</c:v>
                </c:pt>
                <c:pt idx="4264">
                  <c:v>-4.2640600000000001E-2</c:v>
                </c:pt>
                <c:pt idx="4265">
                  <c:v>-4.3337500000000001E-2</c:v>
                </c:pt>
                <c:pt idx="4266">
                  <c:v>-4.3984500000000003E-2</c:v>
                </c:pt>
                <c:pt idx="4267">
                  <c:v>-4.4582200000000002E-2</c:v>
                </c:pt>
                <c:pt idx="4268">
                  <c:v>-4.5130999999999998E-2</c:v>
                </c:pt>
                <c:pt idx="4269">
                  <c:v>-4.5631600000000001E-2</c:v>
                </c:pt>
                <c:pt idx="4270">
                  <c:v>-4.6084899999999998E-2</c:v>
                </c:pt>
                <c:pt idx="4271">
                  <c:v>-4.64918E-2</c:v>
                </c:pt>
                <c:pt idx="4272">
                  <c:v>-4.6853100000000002E-2</c:v>
                </c:pt>
                <c:pt idx="4273">
                  <c:v>-4.71701E-2</c:v>
                </c:pt>
                <c:pt idx="4274">
                  <c:v>-4.7443699999999998E-2</c:v>
                </c:pt>
                <c:pt idx="4275">
                  <c:v>-4.76754E-2</c:v>
                </c:pt>
                <c:pt idx="4276">
                  <c:v>-4.7866400000000003E-2</c:v>
                </c:pt>
                <c:pt idx="4277">
                  <c:v>-4.8017999999999998E-2</c:v>
                </c:pt>
                <c:pt idx="4278">
                  <c:v>-4.8131399999999998E-2</c:v>
                </c:pt>
                <c:pt idx="4279">
                  <c:v>-4.8207800000000002E-2</c:v>
                </c:pt>
                <c:pt idx="4280">
                  <c:v>-4.8248399999999997E-2</c:v>
                </c:pt>
                <c:pt idx="4281">
                  <c:v>-4.82548E-2</c:v>
                </c:pt>
                <c:pt idx="4282">
                  <c:v>-4.8228199999999999E-2</c:v>
                </c:pt>
                <c:pt idx="4283">
                  <c:v>-4.8170200000000003E-2</c:v>
                </c:pt>
                <c:pt idx="4284">
                  <c:v>-4.8082199999999999E-2</c:v>
                </c:pt>
                <c:pt idx="4285">
                  <c:v>-4.7965399999999998E-2</c:v>
                </c:pt>
                <c:pt idx="4286">
                  <c:v>-4.7821200000000001E-2</c:v>
                </c:pt>
                <c:pt idx="4287">
                  <c:v>-4.7650600000000001E-2</c:v>
                </c:pt>
                <c:pt idx="4288">
                  <c:v>-4.7454900000000001E-2</c:v>
                </c:pt>
                <c:pt idx="4289">
                  <c:v>-4.7235600000000003E-2</c:v>
                </c:pt>
                <c:pt idx="4290">
                  <c:v>-4.6994000000000001E-2</c:v>
                </c:pt>
                <c:pt idx="4291">
                  <c:v>-4.6731599999999998E-2</c:v>
                </c:pt>
                <c:pt idx="4292">
                  <c:v>-4.6450100000000001E-2</c:v>
                </c:pt>
                <c:pt idx="4293">
                  <c:v>-4.6150799999999999E-2</c:v>
                </c:pt>
                <c:pt idx="4294">
                  <c:v>-4.5835399999999998E-2</c:v>
                </c:pt>
                <c:pt idx="4295">
                  <c:v>-4.5504999999999997E-2</c:v>
                </c:pt>
                <c:pt idx="4296">
                  <c:v>-4.5161E-2</c:v>
                </c:pt>
                <c:pt idx="4297">
                  <c:v>-4.48046E-2</c:v>
                </c:pt>
                <c:pt idx="4298">
                  <c:v>-4.4436999999999997E-2</c:v>
                </c:pt>
                <c:pt idx="4299">
                  <c:v>-4.40592E-2</c:v>
                </c:pt>
                <c:pt idx="4300">
                  <c:v>-4.36724E-2</c:v>
                </c:pt>
                <c:pt idx="4301">
                  <c:v>-4.3277500000000003E-2</c:v>
                </c:pt>
                <c:pt idx="4302">
                  <c:v>-4.2875200000000002E-2</c:v>
                </c:pt>
                <c:pt idx="4303">
                  <c:v>-4.2466299999999998E-2</c:v>
                </c:pt>
                <c:pt idx="4304">
                  <c:v>-4.2051699999999997E-2</c:v>
                </c:pt>
                <c:pt idx="4305">
                  <c:v>-4.1632200000000001E-2</c:v>
                </c:pt>
                <c:pt idx="4306">
                  <c:v>-4.1208700000000001E-2</c:v>
                </c:pt>
                <c:pt idx="4307">
                  <c:v>-4.0782400000000003E-2</c:v>
                </c:pt>
                <c:pt idx="4308">
                  <c:v>-4.0354899999999999E-2</c:v>
                </c:pt>
                <c:pt idx="4309">
                  <c:v>-3.9926700000000002E-2</c:v>
                </c:pt>
                <c:pt idx="4310">
                  <c:v>-3.9497999999999998E-2</c:v>
                </c:pt>
                <c:pt idx="4311">
                  <c:v>-3.9069100000000002E-2</c:v>
                </c:pt>
                <c:pt idx="4312">
                  <c:v>-3.86402E-2</c:v>
                </c:pt>
                <c:pt idx="4313">
                  <c:v>-3.8211799999999997E-2</c:v>
                </c:pt>
                <c:pt idx="4314">
                  <c:v>-3.7783900000000002E-2</c:v>
                </c:pt>
                <c:pt idx="4315">
                  <c:v>-3.73567E-2</c:v>
                </c:pt>
                <c:pt idx="4316">
                  <c:v>-3.6930400000000002E-2</c:v>
                </c:pt>
                <c:pt idx="4317">
                  <c:v>-3.6505000000000003E-2</c:v>
                </c:pt>
                <c:pt idx="4318">
                  <c:v>-3.60807E-2</c:v>
                </c:pt>
                <c:pt idx="4319">
                  <c:v>-3.5657599999999998E-2</c:v>
                </c:pt>
                <c:pt idx="4320">
                  <c:v>-3.5236000000000003E-2</c:v>
                </c:pt>
                <c:pt idx="4321">
                  <c:v>-3.4816300000000001E-2</c:v>
                </c:pt>
                <c:pt idx="4322">
                  <c:v>-3.4397900000000002E-2</c:v>
                </c:pt>
                <c:pt idx="4323">
                  <c:v>-3.39806E-2</c:v>
                </c:pt>
                <c:pt idx="4324">
                  <c:v>-3.3563900000000001E-2</c:v>
                </c:pt>
                <c:pt idx="4325">
                  <c:v>-3.3147299999999998E-2</c:v>
                </c:pt>
                <c:pt idx="4326">
                  <c:v>-3.27304E-2</c:v>
                </c:pt>
                <c:pt idx="4327">
                  <c:v>-3.23127E-2</c:v>
                </c:pt>
                <c:pt idx="4328">
                  <c:v>-3.18938E-2</c:v>
                </c:pt>
                <c:pt idx="4329">
                  <c:v>-3.1473500000000001E-2</c:v>
                </c:pt>
                <c:pt idx="4330">
                  <c:v>-3.1051200000000001E-2</c:v>
                </c:pt>
                <c:pt idx="4331">
                  <c:v>-3.0626500000000001E-2</c:v>
                </c:pt>
                <c:pt idx="4332">
                  <c:v>-3.0198800000000001E-2</c:v>
                </c:pt>
                <c:pt idx="4333">
                  <c:v>-2.9767499999999999E-2</c:v>
                </c:pt>
                <c:pt idx="4334">
                  <c:v>-2.93321E-2</c:v>
                </c:pt>
                <c:pt idx="4335">
                  <c:v>-2.8891799999999999E-2</c:v>
                </c:pt>
                <c:pt idx="4336">
                  <c:v>-2.8445600000000001E-2</c:v>
                </c:pt>
                <c:pt idx="4337">
                  <c:v>-2.7992400000000001E-2</c:v>
                </c:pt>
                <c:pt idx="4338">
                  <c:v>-2.7531199999999999E-2</c:v>
                </c:pt>
                <c:pt idx="4339">
                  <c:v>-2.7060899999999999E-2</c:v>
                </c:pt>
                <c:pt idx="4340">
                  <c:v>-2.65805E-2</c:v>
                </c:pt>
                <c:pt idx="4341">
                  <c:v>-2.6088900000000002E-2</c:v>
                </c:pt>
                <c:pt idx="4342">
                  <c:v>-2.5585299999999998E-2</c:v>
                </c:pt>
                <c:pt idx="4343">
                  <c:v>-2.5068900000000002E-2</c:v>
                </c:pt>
                <c:pt idx="4344">
                  <c:v>-2.4538399999999998E-2</c:v>
                </c:pt>
                <c:pt idx="4345">
                  <c:v>-2.3992699999999999E-2</c:v>
                </c:pt>
                <c:pt idx="4346">
                  <c:v>-2.34305E-2</c:v>
                </c:pt>
                <c:pt idx="4347">
                  <c:v>-2.2851E-2</c:v>
                </c:pt>
                <c:pt idx="4348">
                  <c:v>-2.2253599999999998E-2</c:v>
                </c:pt>
                <c:pt idx="4349">
                  <c:v>-2.1638000000000001E-2</c:v>
                </c:pt>
                <c:pt idx="4350">
                  <c:v>-2.1003399999999998E-2</c:v>
                </c:pt>
                <c:pt idx="4351">
                  <c:v>-2.0348700000000001E-2</c:v>
                </c:pt>
                <c:pt idx="4352">
                  <c:v>-1.9673E-2</c:v>
                </c:pt>
                <c:pt idx="4353">
                  <c:v>-1.8975599999999999E-2</c:v>
                </c:pt>
                <c:pt idx="4354">
                  <c:v>-1.82551E-2</c:v>
                </c:pt>
                <c:pt idx="4355">
                  <c:v>-1.7510299999999999E-2</c:v>
                </c:pt>
                <c:pt idx="4356">
                  <c:v>-1.6740000000000001E-2</c:v>
                </c:pt>
                <c:pt idx="4357">
                  <c:v>-1.5943599999999999E-2</c:v>
                </c:pt>
                <c:pt idx="4358">
                  <c:v>-1.51205E-2</c:v>
                </c:pt>
                <c:pt idx="4359">
                  <c:v>-1.42697E-2</c:v>
                </c:pt>
                <c:pt idx="4360">
                  <c:v>-1.3390300000000001E-2</c:v>
                </c:pt>
                <c:pt idx="4361">
                  <c:v>-1.24814E-2</c:v>
                </c:pt>
                <c:pt idx="4362">
                  <c:v>-1.1542500000000001E-2</c:v>
                </c:pt>
                <c:pt idx="4363">
                  <c:v>-1.0573300000000001E-2</c:v>
                </c:pt>
                <c:pt idx="4364" formatCode="0.00E+00">
                  <c:v>-9.5730399999999997E-3</c:v>
                </c:pt>
                <c:pt idx="4365" formatCode="0.00E+00">
                  <c:v>-8.5413699999999995E-3</c:v>
                </c:pt>
                <c:pt idx="4366" formatCode="0.00E+00">
                  <c:v>-7.4781200000000004E-3</c:v>
                </c:pt>
                <c:pt idx="4367" formatCode="0.00E+00">
                  <c:v>-6.3833199999999996E-3</c:v>
                </c:pt>
                <c:pt idx="4368" formatCode="0.00E+00">
                  <c:v>-5.2568399999999996E-3</c:v>
                </c:pt>
                <c:pt idx="4369" formatCode="0.00E+00">
                  <c:v>-4.0985700000000002E-3</c:v>
                </c:pt>
                <c:pt idx="4370" formatCode="0.00E+00">
                  <c:v>-2.9085700000000001E-3</c:v>
                </c:pt>
                <c:pt idx="4371" formatCode="0.00E+00">
                  <c:v>-1.6870399999999999E-3</c:v>
                </c:pt>
                <c:pt idx="4372" formatCode="0.00E+00">
                  <c:v>-4.3425499999999998E-4</c:v>
                </c:pt>
                <c:pt idx="4373" formatCode="0.00E+00">
                  <c:v>8.4964299999999997E-4</c:v>
                </c:pt>
                <c:pt idx="4374" formatCode="0.00E+00">
                  <c:v>2.1648100000000001E-3</c:v>
                </c:pt>
                <c:pt idx="4375" formatCode="0.00E+00">
                  <c:v>3.5115099999999998E-3</c:v>
                </c:pt>
                <c:pt idx="4376" formatCode="0.00E+00">
                  <c:v>4.8897100000000002E-3</c:v>
                </c:pt>
                <c:pt idx="4377" formatCode="0.00E+00">
                  <c:v>6.2989099999999996E-3</c:v>
                </c:pt>
                <c:pt idx="4378" formatCode="0.00E+00">
                  <c:v>7.7384699999999999E-3</c:v>
                </c:pt>
                <c:pt idx="4379" formatCode="0.00E+00">
                  <c:v>9.2077700000000005E-3</c:v>
                </c:pt>
                <c:pt idx="4380">
                  <c:v>1.0706E-2</c:v>
                </c:pt>
                <c:pt idx="4381">
                  <c:v>1.22323E-2</c:v>
                </c:pt>
                <c:pt idx="4382">
                  <c:v>1.3785499999999999E-2</c:v>
                </c:pt>
                <c:pt idx="4383">
                  <c:v>1.53647E-2</c:v>
                </c:pt>
                <c:pt idx="4384">
                  <c:v>1.6968500000000001E-2</c:v>
                </c:pt>
                <c:pt idx="4385">
                  <c:v>1.8596000000000001E-2</c:v>
                </c:pt>
                <c:pt idx="4386">
                  <c:v>2.0246400000000001E-2</c:v>
                </c:pt>
                <c:pt idx="4387">
                  <c:v>2.1918900000000002E-2</c:v>
                </c:pt>
                <c:pt idx="4388">
                  <c:v>2.36128E-2</c:v>
                </c:pt>
                <c:pt idx="4389">
                  <c:v>2.5327100000000002E-2</c:v>
                </c:pt>
                <c:pt idx="4390">
                  <c:v>2.7060299999999999E-2</c:v>
                </c:pt>
                <c:pt idx="4391">
                  <c:v>2.88103E-2</c:v>
                </c:pt>
                <c:pt idx="4392">
                  <c:v>3.0574799999999999E-2</c:v>
                </c:pt>
                <c:pt idx="4393">
                  <c:v>3.2351600000000001E-2</c:v>
                </c:pt>
                <c:pt idx="4394">
                  <c:v>3.4138399999999999E-2</c:v>
                </c:pt>
                <c:pt idx="4395">
                  <c:v>3.5932100000000002E-2</c:v>
                </c:pt>
                <c:pt idx="4396">
                  <c:v>3.7729699999999998E-2</c:v>
                </c:pt>
                <c:pt idx="4397">
                  <c:v>3.9529000000000002E-2</c:v>
                </c:pt>
                <c:pt idx="4398">
                  <c:v>4.1327900000000001E-2</c:v>
                </c:pt>
                <c:pt idx="4399">
                  <c:v>4.3123799999999997E-2</c:v>
                </c:pt>
                <c:pt idx="4400">
                  <c:v>4.4914299999999997E-2</c:v>
                </c:pt>
                <c:pt idx="4401">
                  <c:v>4.66969E-2</c:v>
                </c:pt>
                <c:pt idx="4402">
                  <c:v>4.8468799999999999E-2</c:v>
                </c:pt>
                <c:pt idx="4403">
                  <c:v>5.0227000000000001E-2</c:v>
                </c:pt>
                <c:pt idx="4404">
                  <c:v>5.1968899999999998E-2</c:v>
                </c:pt>
                <c:pt idx="4405">
                  <c:v>5.3691999999999997E-2</c:v>
                </c:pt>
                <c:pt idx="4406">
                  <c:v>5.53938E-2</c:v>
                </c:pt>
                <c:pt idx="4407">
                  <c:v>5.7071299999999998E-2</c:v>
                </c:pt>
                <c:pt idx="4408">
                  <c:v>5.8721200000000001E-2</c:v>
                </c:pt>
                <c:pt idx="4409">
                  <c:v>6.03408E-2</c:v>
                </c:pt>
                <c:pt idx="4410">
                  <c:v>6.1927799999999998E-2</c:v>
                </c:pt>
                <c:pt idx="4411">
                  <c:v>6.3479099999999997E-2</c:v>
                </c:pt>
                <c:pt idx="4412">
                  <c:v>6.4991300000000002E-2</c:v>
                </c:pt>
                <c:pt idx="4413">
                  <c:v>6.6461699999999999E-2</c:v>
                </c:pt>
                <c:pt idx="4414">
                  <c:v>6.7887799999999998E-2</c:v>
                </c:pt>
                <c:pt idx="4415">
                  <c:v>6.9267200000000001E-2</c:v>
                </c:pt>
                <c:pt idx="4416">
                  <c:v>7.0597800000000002E-2</c:v>
                </c:pt>
                <c:pt idx="4417">
                  <c:v>7.1877499999999997E-2</c:v>
                </c:pt>
                <c:pt idx="4418">
                  <c:v>7.3103399999999999E-2</c:v>
                </c:pt>
                <c:pt idx="4419">
                  <c:v>7.4272599999999994E-2</c:v>
                </c:pt>
                <c:pt idx="4420">
                  <c:v>7.5381699999999996E-2</c:v>
                </c:pt>
                <c:pt idx="4421">
                  <c:v>7.6427700000000001E-2</c:v>
                </c:pt>
                <c:pt idx="4422">
                  <c:v>7.7408400000000002E-2</c:v>
                </c:pt>
                <c:pt idx="4423">
                  <c:v>7.8321799999999997E-2</c:v>
                </c:pt>
                <c:pt idx="4424">
                  <c:v>7.9165399999999997E-2</c:v>
                </c:pt>
                <c:pt idx="4425">
                  <c:v>7.99372E-2</c:v>
                </c:pt>
                <c:pt idx="4426">
                  <c:v>8.0635100000000001E-2</c:v>
                </c:pt>
                <c:pt idx="4427">
                  <c:v>8.1256999999999996E-2</c:v>
                </c:pt>
                <c:pt idx="4428">
                  <c:v>8.1801200000000004E-2</c:v>
                </c:pt>
                <c:pt idx="4429">
                  <c:v>8.2265599999999994E-2</c:v>
                </c:pt>
                <c:pt idx="4430">
                  <c:v>8.2647999999999999E-2</c:v>
                </c:pt>
                <c:pt idx="4431">
                  <c:v>8.2947300000000002E-2</c:v>
                </c:pt>
                <c:pt idx="4432">
                  <c:v>8.3162700000000006E-2</c:v>
                </c:pt>
                <c:pt idx="4433">
                  <c:v>8.3292000000000005E-2</c:v>
                </c:pt>
                <c:pt idx="4434">
                  <c:v>8.3331500000000003E-2</c:v>
                </c:pt>
                <c:pt idx="4435">
                  <c:v>8.3277299999999999E-2</c:v>
                </c:pt>
                <c:pt idx="4436">
                  <c:v>8.3128800000000003E-2</c:v>
                </c:pt>
                <c:pt idx="4437">
                  <c:v>8.2887699999999995E-2</c:v>
                </c:pt>
                <c:pt idx="4438">
                  <c:v>8.2555299999999998E-2</c:v>
                </c:pt>
                <c:pt idx="4439">
                  <c:v>8.2131200000000001E-2</c:v>
                </c:pt>
                <c:pt idx="4440">
                  <c:v>8.1614300000000001E-2</c:v>
                </c:pt>
                <c:pt idx="4441">
                  <c:v>8.1004199999999998E-2</c:v>
                </c:pt>
                <c:pt idx="4442">
                  <c:v>8.03011E-2</c:v>
                </c:pt>
                <c:pt idx="4443">
                  <c:v>7.9504699999999998E-2</c:v>
                </c:pt>
                <c:pt idx="4444">
                  <c:v>7.8614900000000001E-2</c:v>
                </c:pt>
                <c:pt idx="4445">
                  <c:v>7.76313E-2</c:v>
                </c:pt>
                <c:pt idx="4446">
                  <c:v>7.6553899999999994E-2</c:v>
                </c:pt>
                <c:pt idx="4447">
                  <c:v>7.5382500000000005E-2</c:v>
                </c:pt>
                <c:pt idx="4448">
                  <c:v>7.4117100000000005E-2</c:v>
                </c:pt>
                <c:pt idx="4449">
                  <c:v>7.27574E-2</c:v>
                </c:pt>
                <c:pt idx="4450">
                  <c:v>7.13033E-2</c:v>
                </c:pt>
                <c:pt idx="4451">
                  <c:v>6.9755200000000003E-2</c:v>
                </c:pt>
                <c:pt idx="4452">
                  <c:v>6.8113499999999993E-2</c:v>
                </c:pt>
                <c:pt idx="4453">
                  <c:v>6.6378699999999999E-2</c:v>
                </c:pt>
                <c:pt idx="4454">
                  <c:v>6.4550999999999997E-2</c:v>
                </c:pt>
                <c:pt idx="4455">
                  <c:v>6.2631999999999993E-2</c:v>
                </c:pt>
                <c:pt idx="4456">
                  <c:v>6.0624900000000002E-2</c:v>
                </c:pt>
                <c:pt idx="4457">
                  <c:v>5.8532500000000001E-2</c:v>
                </c:pt>
                <c:pt idx="4458">
                  <c:v>5.6356499999999997E-2</c:v>
                </c:pt>
                <c:pt idx="4459">
                  <c:v>5.4096400000000003E-2</c:v>
                </c:pt>
                <c:pt idx="4460">
                  <c:v>5.1751699999999998E-2</c:v>
                </c:pt>
                <c:pt idx="4461">
                  <c:v>4.9322900000000003E-2</c:v>
                </c:pt>
                <c:pt idx="4462">
                  <c:v>4.68125E-2</c:v>
                </c:pt>
                <c:pt idx="4463">
                  <c:v>4.4223100000000001E-2</c:v>
                </c:pt>
                <c:pt idx="4464">
                  <c:v>4.1558600000000001E-2</c:v>
                </c:pt>
                <c:pt idx="4465">
                  <c:v>3.8823900000000001E-2</c:v>
                </c:pt>
                <c:pt idx="4466">
                  <c:v>3.6024300000000002E-2</c:v>
                </c:pt>
                <c:pt idx="4467">
                  <c:v>3.31633E-2</c:v>
                </c:pt>
                <c:pt idx="4468">
                  <c:v>3.02416E-2</c:v>
                </c:pt>
                <c:pt idx="4469">
                  <c:v>2.7260099999999999E-2</c:v>
                </c:pt>
                <c:pt idx="4470">
                  <c:v>2.42226E-2</c:v>
                </c:pt>
                <c:pt idx="4471">
                  <c:v>2.1133900000000001E-2</c:v>
                </c:pt>
                <c:pt idx="4472">
                  <c:v>1.7997200000000001E-2</c:v>
                </c:pt>
                <c:pt idx="4473">
                  <c:v>1.48138E-2</c:v>
                </c:pt>
                <c:pt idx="4474">
                  <c:v>1.1585399999999999E-2</c:v>
                </c:pt>
                <c:pt idx="4475" formatCode="0.00E+00">
                  <c:v>8.3155399999999997E-3</c:v>
                </c:pt>
                <c:pt idx="4476" formatCode="0.00E+00">
                  <c:v>5.0086599999999998E-3</c:v>
                </c:pt>
                <c:pt idx="4477" formatCode="0.00E+00">
                  <c:v>1.6690699999999999E-3</c:v>
                </c:pt>
                <c:pt idx="4478" formatCode="0.00E+00">
                  <c:v>-1.6990200000000001E-3</c:v>
                </c:pt>
                <c:pt idx="4479" formatCode="0.00E+00">
                  <c:v>-5.0907499999999998E-3</c:v>
                </c:pt>
                <c:pt idx="4480" formatCode="0.00E+00">
                  <c:v>-8.5003700000000001E-3</c:v>
                </c:pt>
                <c:pt idx="4481">
                  <c:v>-1.19217E-2</c:v>
                </c:pt>
                <c:pt idx="4482">
                  <c:v>-1.53499E-2</c:v>
                </c:pt>
                <c:pt idx="4483">
                  <c:v>-1.8782299999999998E-2</c:v>
                </c:pt>
                <c:pt idx="4484">
                  <c:v>-2.2217500000000001E-2</c:v>
                </c:pt>
                <c:pt idx="4485">
                  <c:v>-2.5652399999999999E-2</c:v>
                </c:pt>
                <c:pt idx="4486">
                  <c:v>-2.9081599999999999E-2</c:v>
                </c:pt>
                <c:pt idx="4487">
                  <c:v>-3.2499899999999998E-2</c:v>
                </c:pt>
                <c:pt idx="4488">
                  <c:v>-3.5903200000000003E-2</c:v>
                </c:pt>
                <c:pt idx="4489">
                  <c:v>-3.92891E-2</c:v>
                </c:pt>
                <c:pt idx="4490">
                  <c:v>-4.2655199999999997E-2</c:v>
                </c:pt>
                <c:pt idx="4491">
                  <c:v>-4.5997900000000001E-2</c:v>
                </c:pt>
                <c:pt idx="4492">
                  <c:v>-4.9311899999999999E-2</c:v>
                </c:pt>
                <c:pt idx="4493">
                  <c:v>-5.2593800000000003E-2</c:v>
                </c:pt>
                <c:pt idx="4494">
                  <c:v>-5.5842200000000002E-2</c:v>
                </c:pt>
                <c:pt idx="4495">
                  <c:v>-5.9055000000000003E-2</c:v>
                </c:pt>
                <c:pt idx="4496">
                  <c:v>-6.22307E-2</c:v>
                </c:pt>
                <c:pt idx="4497">
                  <c:v>-6.53696E-2</c:v>
                </c:pt>
                <c:pt idx="4498">
                  <c:v>-6.8470400000000001E-2</c:v>
                </c:pt>
                <c:pt idx="4499">
                  <c:v>-7.1527800000000002E-2</c:v>
                </c:pt>
                <c:pt idx="4500">
                  <c:v>-7.4535900000000002E-2</c:v>
                </c:pt>
                <c:pt idx="4501">
                  <c:v>-7.7491699999999997E-2</c:v>
                </c:pt>
                <c:pt idx="4502">
                  <c:v>-8.0393400000000004E-2</c:v>
                </c:pt>
                <c:pt idx="4503">
                  <c:v>-8.3237800000000001E-2</c:v>
                </c:pt>
                <c:pt idx="4504">
                  <c:v>-8.6019999999999999E-2</c:v>
                </c:pt>
                <c:pt idx="4505">
                  <c:v>-8.8735800000000004E-2</c:v>
                </c:pt>
                <c:pt idx="4506">
                  <c:v>-9.13823E-2</c:v>
                </c:pt>
                <c:pt idx="4507">
                  <c:v>-9.3957499999999999E-2</c:v>
                </c:pt>
                <c:pt idx="4508">
                  <c:v>-9.6459699999999995E-2</c:v>
                </c:pt>
                <c:pt idx="4509">
                  <c:v>-9.8887199999999995E-2</c:v>
                </c:pt>
                <c:pt idx="4510">
                  <c:v>-0.10123799999999999</c:v>
                </c:pt>
                <c:pt idx="4511">
                  <c:v>-0.103509</c:v>
                </c:pt>
                <c:pt idx="4512">
                  <c:v>-0.105698</c:v>
                </c:pt>
                <c:pt idx="4513">
                  <c:v>-0.107802</c:v>
                </c:pt>
                <c:pt idx="4514">
                  <c:v>-0.109817</c:v>
                </c:pt>
                <c:pt idx="4515">
                  <c:v>-0.111743</c:v>
                </c:pt>
                <c:pt idx="4516">
                  <c:v>-0.113578</c:v>
                </c:pt>
                <c:pt idx="4517">
                  <c:v>-0.11532199999999999</c:v>
                </c:pt>
                <c:pt idx="4518">
                  <c:v>-0.11697200000000001</c:v>
                </c:pt>
                <c:pt idx="4519">
                  <c:v>-0.118524</c:v>
                </c:pt>
                <c:pt idx="4520">
                  <c:v>-0.11998</c:v>
                </c:pt>
                <c:pt idx="4521">
                  <c:v>-0.12134</c:v>
                </c:pt>
                <c:pt idx="4522">
                  <c:v>-0.122604</c:v>
                </c:pt>
                <c:pt idx="4523">
                  <c:v>-0.12377299999999999</c:v>
                </c:pt>
                <c:pt idx="4524">
                  <c:v>-0.124845</c:v>
                </c:pt>
                <c:pt idx="4525">
                  <c:v>-0.12582399999999999</c:v>
                </c:pt>
                <c:pt idx="4526">
                  <c:v>-0.12671099999999999</c:v>
                </c:pt>
                <c:pt idx="4527">
                  <c:v>-0.12750800000000001</c:v>
                </c:pt>
                <c:pt idx="4528">
                  <c:v>-0.128218</c:v>
                </c:pt>
                <c:pt idx="4529">
                  <c:v>-0.12884000000000001</c:v>
                </c:pt>
                <c:pt idx="4530">
                  <c:v>-0.12937299999999999</c:v>
                </c:pt>
                <c:pt idx="4531">
                  <c:v>-0.12981500000000001</c:v>
                </c:pt>
                <c:pt idx="4532">
                  <c:v>-0.130165</c:v>
                </c:pt>
                <c:pt idx="4533">
                  <c:v>-0.13042100000000001</c:v>
                </c:pt>
                <c:pt idx="4534">
                  <c:v>-0.13058500000000001</c:v>
                </c:pt>
                <c:pt idx="4535">
                  <c:v>-0.130663</c:v>
                </c:pt>
                <c:pt idx="4536">
                  <c:v>-0.13065599999999999</c:v>
                </c:pt>
                <c:pt idx="4537">
                  <c:v>-0.13056400000000001</c:v>
                </c:pt>
                <c:pt idx="4538">
                  <c:v>-0.130385</c:v>
                </c:pt>
                <c:pt idx="4539">
                  <c:v>-0.13011900000000001</c:v>
                </c:pt>
                <c:pt idx="4540">
                  <c:v>-0.12976599999999999</c:v>
                </c:pt>
                <c:pt idx="4541">
                  <c:v>-0.129331</c:v>
                </c:pt>
                <c:pt idx="4542">
                  <c:v>-0.12881699999999999</c:v>
                </c:pt>
                <c:pt idx="4543">
                  <c:v>-0.12822700000000001</c:v>
                </c:pt>
                <c:pt idx="4544">
                  <c:v>-0.12756400000000001</c:v>
                </c:pt>
                <c:pt idx="4545">
                  <c:v>-0.126829</c:v>
                </c:pt>
                <c:pt idx="4546">
                  <c:v>-0.126025</c:v>
                </c:pt>
                <c:pt idx="4547">
                  <c:v>-0.12515499999999999</c:v>
                </c:pt>
                <c:pt idx="4548">
                  <c:v>-0.124221</c:v>
                </c:pt>
                <c:pt idx="4549">
                  <c:v>-0.123221</c:v>
                </c:pt>
                <c:pt idx="4550">
                  <c:v>-0.122157</c:v>
                </c:pt>
                <c:pt idx="4551">
                  <c:v>-0.121034</c:v>
                </c:pt>
                <c:pt idx="4552">
                  <c:v>-0.119856</c:v>
                </c:pt>
                <c:pt idx="4553">
                  <c:v>-0.118629</c:v>
                </c:pt>
                <c:pt idx="4554">
                  <c:v>-0.117356</c:v>
                </c:pt>
                <c:pt idx="4555">
                  <c:v>-0.11604200000000001</c:v>
                </c:pt>
                <c:pt idx="4556">
                  <c:v>-0.11469</c:v>
                </c:pt>
                <c:pt idx="4557">
                  <c:v>-0.113302</c:v>
                </c:pt>
                <c:pt idx="4558">
                  <c:v>-0.11188099999999999</c:v>
                </c:pt>
                <c:pt idx="4559">
                  <c:v>-0.11043</c:v>
                </c:pt>
                <c:pt idx="4560">
                  <c:v>-0.10895000000000001</c:v>
                </c:pt>
                <c:pt idx="4561">
                  <c:v>-0.107442</c:v>
                </c:pt>
                <c:pt idx="4562">
                  <c:v>-0.105907</c:v>
                </c:pt>
                <c:pt idx="4563">
                  <c:v>-0.104347</c:v>
                </c:pt>
                <c:pt idx="4564">
                  <c:v>-0.102768</c:v>
                </c:pt>
                <c:pt idx="4565">
                  <c:v>-0.101177</c:v>
                </c:pt>
                <c:pt idx="4566">
                  <c:v>-9.9580100000000005E-2</c:v>
                </c:pt>
                <c:pt idx="4567">
                  <c:v>-9.7980399999999995E-2</c:v>
                </c:pt>
                <c:pt idx="4568">
                  <c:v>-9.6380099999999996E-2</c:v>
                </c:pt>
                <c:pt idx="4569">
                  <c:v>-9.4781500000000005E-2</c:v>
                </c:pt>
                <c:pt idx="4570">
                  <c:v>-9.3187300000000001E-2</c:v>
                </c:pt>
                <c:pt idx="4571">
                  <c:v>-9.1601600000000005E-2</c:v>
                </c:pt>
                <c:pt idx="4572">
                  <c:v>-9.0027599999999999E-2</c:v>
                </c:pt>
                <c:pt idx="4573">
                  <c:v>-8.8464799999999996E-2</c:v>
                </c:pt>
                <c:pt idx="4574">
                  <c:v>-8.6912000000000003E-2</c:v>
                </c:pt>
                <c:pt idx="4575">
                  <c:v>-8.5372000000000003E-2</c:v>
                </c:pt>
                <c:pt idx="4576">
                  <c:v>-8.38502E-2</c:v>
                </c:pt>
                <c:pt idx="4577">
                  <c:v>-8.2351999999999995E-2</c:v>
                </c:pt>
                <c:pt idx="4578">
                  <c:v>-8.0880999999999995E-2</c:v>
                </c:pt>
                <c:pt idx="4579">
                  <c:v>-7.9439999999999997E-2</c:v>
                </c:pt>
                <c:pt idx="4580">
                  <c:v>-7.8030199999999994E-2</c:v>
                </c:pt>
                <c:pt idx="4581">
                  <c:v>-7.6648300000000003E-2</c:v>
                </c:pt>
                <c:pt idx="4582">
                  <c:v>-7.52887E-2</c:v>
                </c:pt>
                <c:pt idx="4583">
                  <c:v>-7.3950399999999999E-2</c:v>
                </c:pt>
                <c:pt idx="4584">
                  <c:v>-7.2639700000000001E-2</c:v>
                </c:pt>
                <c:pt idx="4585">
                  <c:v>-7.1362800000000004E-2</c:v>
                </c:pt>
                <c:pt idx="4586">
                  <c:v>-7.0122400000000001E-2</c:v>
                </c:pt>
                <c:pt idx="4587">
                  <c:v>-6.8922300000000006E-2</c:v>
                </c:pt>
                <c:pt idx="4588">
                  <c:v>-6.77677E-2</c:v>
                </c:pt>
                <c:pt idx="4589">
                  <c:v>-6.6660700000000003E-2</c:v>
                </c:pt>
                <c:pt idx="4590">
                  <c:v>-6.5600400000000003E-2</c:v>
                </c:pt>
                <c:pt idx="4591">
                  <c:v>-6.4585900000000002E-2</c:v>
                </c:pt>
                <c:pt idx="4592">
                  <c:v>-6.3617699999999999E-2</c:v>
                </c:pt>
                <c:pt idx="4593">
                  <c:v>-6.2698100000000007E-2</c:v>
                </c:pt>
                <c:pt idx="4594">
                  <c:v>-6.1829099999999998E-2</c:v>
                </c:pt>
                <c:pt idx="4595">
                  <c:v>-6.10126E-2</c:v>
                </c:pt>
                <c:pt idx="4596">
                  <c:v>-6.0252600000000003E-2</c:v>
                </c:pt>
                <c:pt idx="4597">
                  <c:v>-5.9553599999999998E-2</c:v>
                </c:pt>
                <c:pt idx="4598">
                  <c:v>-5.8919399999999997E-2</c:v>
                </c:pt>
                <c:pt idx="4599">
                  <c:v>-5.8351600000000003E-2</c:v>
                </c:pt>
                <c:pt idx="4600">
                  <c:v>-5.7849600000000001E-2</c:v>
                </c:pt>
                <c:pt idx="4601">
                  <c:v>-5.7412100000000001E-2</c:v>
                </c:pt>
                <c:pt idx="4602">
                  <c:v>-5.7037200000000003E-2</c:v>
                </c:pt>
                <c:pt idx="4603">
                  <c:v>-5.6723599999999999E-2</c:v>
                </c:pt>
                <c:pt idx="4604">
                  <c:v>-5.6470100000000002E-2</c:v>
                </c:pt>
                <c:pt idx="4605">
                  <c:v>-5.6275600000000002E-2</c:v>
                </c:pt>
                <c:pt idx="4606">
                  <c:v>-5.6138800000000003E-2</c:v>
                </c:pt>
                <c:pt idx="4607">
                  <c:v>-5.6058200000000002E-2</c:v>
                </c:pt>
                <c:pt idx="4608">
                  <c:v>-5.6034800000000003E-2</c:v>
                </c:pt>
                <c:pt idx="4609">
                  <c:v>-5.6072700000000003E-2</c:v>
                </c:pt>
                <c:pt idx="4610">
                  <c:v>-5.61754E-2</c:v>
                </c:pt>
                <c:pt idx="4611">
                  <c:v>-5.6343499999999998E-2</c:v>
                </c:pt>
                <c:pt idx="4612">
                  <c:v>-5.6575300000000002E-2</c:v>
                </c:pt>
                <c:pt idx="4613">
                  <c:v>-5.6867599999999997E-2</c:v>
                </c:pt>
                <c:pt idx="4614">
                  <c:v>-5.7218100000000001E-2</c:v>
                </c:pt>
                <c:pt idx="4615">
                  <c:v>-5.7626799999999999E-2</c:v>
                </c:pt>
                <c:pt idx="4616">
                  <c:v>-5.80952E-2</c:v>
                </c:pt>
                <c:pt idx="4617">
                  <c:v>-5.8624700000000002E-2</c:v>
                </c:pt>
                <c:pt idx="4618">
                  <c:v>-5.92168E-2</c:v>
                </c:pt>
                <c:pt idx="4619">
                  <c:v>-5.9875400000000002E-2</c:v>
                </c:pt>
                <c:pt idx="4620">
                  <c:v>-6.0602700000000002E-2</c:v>
                </c:pt>
                <c:pt idx="4621">
                  <c:v>-6.1397199999999999E-2</c:v>
                </c:pt>
                <c:pt idx="4622">
                  <c:v>-6.2256300000000001E-2</c:v>
                </c:pt>
                <c:pt idx="4623">
                  <c:v>-6.3178899999999996E-2</c:v>
                </c:pt>
                <c:pt idx="4624">
                  <c:v>-6.4166100000000004E-2</c:v>
                </c:pt>
                <c:pt idx="4625">
                  <c:v>-6.5217399999999995E-2</c:v>
                </c:pt>
                <c:pt idx="4626">
                  <c:v>-6.6329299999999994E-2</c:v>
                </c:pt>
                <c:pt idx="4627">
                  <c:v>-6.7499199999999995E-2</c:v>
                </c:pt>
                <c:pt idx="4628">
                  <c:v>-6.8728600000000001E-2</c:v>
                </c:pt>
                <c:pt idx="4629">
                  <c:v>-7.0017999999999997E-2</c:v>
                </c:pt>
                <c:pt idx="4630">
                  <c:v>-7.1362700000000001E-2</c:v>
                </c:pt>
                <c:pt idx="4631">
                  <c:v>-7.2754799999999994E-2</c:v>
                </c:pt>
                <c:pt idx="4632">
                  <c:v>-7.4188799999999999E-2</c:v>
                </c:pt>
                <c:pt idx="4633">
                  <c:v>-7.5661000000000006E-2</c:v>
                </c:pt>
                <c:pt idx="4634">
                  <c:v>-7.7166100000000001E-2</c:v>
                </c:pt>
                <c:pt idx="4635">
                  <c:v>-7.8697100000000006E-2</c:v>
                </c:pt>
                <c:pt idx="4636">
                  <c:v>-8.0250600000000005E-2</c:v>
                </c:pt>
                <c:pt idx="4637">
                  <c:v>-8.1827999999999998E-2</c:v>
                </c:pt>
                <c:pt idx="4638">
                  <c:v>-8.3430799999999999E-2</c:v>
                </c:pt>
                <c:pt idx="4639">
                  <c:v>-8.5058400000000006E-2</c:v>
                </c:pt>
                <c:pt idx="4640">
                  <c:v>-8.6710499999999996E-2</c:v>
                </c:pt>
                <c:pt idx="4641">
                  <c:v>-8.8386199999999998E-2</c:v>
                </c:pt>
                <c:pt idx="4642">
                  <c:v>-9.0082400000000007E-2</c:v>
                </c:pt>
                <c:pt idx="4643">
                  <c:v>-9.1795100000000004E-2</c:v>
                </c:pt>
                <c:pt idx="4644">
                  <c:v>-9.3521900000000005E-2</c:v>
                </c:pt>
                <c:pt idx="4645">
                  <c:v>-9.5262700000000006E-2</c:v>
                </c:pt>
                <c:pt idx="4646">
                  <c:v>-9.7018099999999996E-2</c:v>
                </c:pt>
                <c:pt idx="4647">
                  <c:v>-9.8785899999999996E-2</c:v>
                </c:pt>
                <c:pt idx="4648">
                  <c:v>-0.100561</c:v>
                </c:pt>
                <c:pt idx="4649">
                  <c:v>-0.102343</c:v>
                </c:pt>
                <c:pt idx="4650">
                  <c:v>-0.104132</c:v>
                </c:pt>
                <c:pt idx="4651">
                  <c:v>-0.105932</c:v>
                </c:pt>
                <c:pt idx="4652">
                  <c:v>-0.107739</c:v>
                </c:pt>
                <c:pt idx="4653">
                  <c:v>-0.109542</c:v>
                </c:pt>
                <c:pt idx="4654">
                  <c:v>-0.111333</c:v>
                </c:pt>
                <c:pt idx="4655">
                  <c:v>-0.113103</c:v>
                </c:pt>
                <c:pt idx="4656">
                  <c:v>-0.11484800000000001</c:v>
                </c:pt>
                <c:pt idx="4657">
                  <c:v>-0.116566</c:v>
                </c:pt>
                <c:pt idx="4658">
                  <c:v>-0.118254</c:v>
                </c:pt>
                <c:pt idx="4659">
                  <c:v>-0.119908</c:v>
                </c:pt>
                <c:pt idx="4660">
                  <c:v>-0.121534</c:v>
                </c:pt>
                <c:pt idx="4661">
                  <c:v>-0.123139</c:v>
                </c:pt>
                <c:pt idx="4662">
                  <c:v>-0.124723</c:v>
                </c:pt>
                <c:pt idx="4663">
                  <c:v>-0.126279</c:v>
                </c:pt>
                <c:pt idx="4664">
                  <c:v>-0.127802</c:v>
                </c:pt>
                <c:pt idx="4665">
                  <c:v>-0.12928999999999999</c:v>
                </c:pt>
                <c:pt idx="4666">
                  <c:v>-0.13073899999999999</c:v>
                </c:pt>
                <c:pt idx="4667">
                  <c:v>-0.13214799999999999</c:v>
                </c:pt>
                <c:pt idx="4668">
                  <c:v>-0.13351499999999999</c:v>
                </c:pt>
                <c:pt idx="4669">
                  <c:v>-0.13484499999999999</c:v>
                </c:pt>
                <c:pt idx="4670">
                  <c:v>-0.13614000000000001</c:v>
                </c:pt>
                <c:pt idx="4671">
                  <c:v>-0.137402</c:v>
                </c:pt>
                <c:pt idx="4672">
                  <c:v>-0.13863400000000001</c:v>
                </c:pt>
                <c:pt idx="4673">
                  <c:v>-0.13983699999999999</c:v>
                </c:pt>
                <c:pt idx="4674">
                  <c:v>-0.141009</c:v>
                </c:pt>
                <c:pt idx="4675">
                  <c:v>-0.14215</c:v>
                </c:pt>
                <c:pt idx="4676">
                  <c:v>-0.143257</c:v>
                </c:pt>
                <c:pt idx="4677">
                  <c:v>-0.14433199999999999</c:v>
                </c:pt>
                <c:pt idx="4678">
                  <c:v>-0.145374</c:v>
                </c:pt>
                <c:pt idx="4679">
                  <c:v>-0.14638499999999999</c:v>
                </c:pt>
                <c:pt idx="4680">
                  <c:v>-0.14736299999999999</c:v>
                </c:pt>
                <c:pt idx="4681">
                  <c:v>-0.14830499999999999</c:v>
                </c:pt>
                <c:pt idx="4682">
                  <c:v>-0.14920700000000001</c:v>
                </c:pt>
                <c:pt idx="4683">
                  <c:v>-0.15007200000000001</c:v>
                </c:pt>
                <c:pt idx="4684">
                  <c:v>-0.15090000000000001</c:v>
                </c:pt>
                <c:pt idx="4685">
                  <c:v>-0.15168999999999999</c:v>
                </c:pt>
                <c:pt idx="4686">
                  <c:v>-0.15243899999999999</c:v>
                </c:pt>
                <c:pt idx="4687">
                  <c:v>-0.15314700000000001</c:v>
                </c:pt>
                <c:pt idx="4688">
                  <c:v>-0.15381500000000001</c:v>
                </c:pt>
                <c:pt idx="4689">
                  <c:v>-0.154445</c:v>
                </c:pt>
                <c:pt idx="4690">
                  <c:v>-0.15504299999999999</c:v>
                </c:pt>
                <c:pt idx="4691">
                  <c:v>-0.15561800000000001</c:v>
                </c:pt>
                <c:pt idx="4692">
                  <c:v>-0.15617500000000001</c:v>
                </c:pt>
                <c:pt idx="4693">
                  <c:v>-0.156717</c:v>
                </c:pt>
                <c:pt idx="4694">
                  <c:v>-0.157246</c:v>
                </c:pt>
                <c:pt idx="4695">
                  <c:v>-0.15776399999999999</c:v>
                </c:pt>
                <c:pt idx="4696">
                  <c:v>-0.158271</c:v>
                </c:pt>
                <c:pt idx="4697">
                  <c:v>-0.15876899999999999</c:v>
                </c:pt>
                <c:pt idx="4698">
                  <c:v>-0.15925400000000001</c:v>
                </c:pt>
                <c:pt idx="4699">
                  <c:v>-0.159721</c:v>
                </c:pt>
                <c:pt idx="4700">
                  <c:v>-0.16017100000000001</c:v>
                </c:pt>
                <c:pt idx="4701">
                  <c:v>-0.160611</c:v>
                </c:pt>
                <c:pt idx="4702">
                  <c:v>-0.161048</c:v>
                </c:pt>
                <c:pt idx="4703">
                  <c:v>-0.16148599999999999</c:v>
                </c:pt>
                <c:pt idx="4704">
                  <c:v>-0.16192500000000001</c:v>
                </c:pt>
                <c:pt idx="4705">
                  <c:v>-0.16236</c:v>
                </c:pt>
                <c:pt idx="4706">
                  <c:v>-0.16279299999999999</c:v>
                </c:pt>
                <c:pt idx="4707">
                  <c:v>-0.16322300000000001</c:v>
                </c:pt>
                <c:pt idx="4708">
                  <c:v>-0.16364899999999999</c:v>
                </c:pt>
                <c:pt idx="4709">
                  <c:v>-0.164074</c:v>
                </c:pt>
                <c:pt idx="4710">
                  <c:v>-0.16450400000000001</c:v>
                </c:pt>
                <c:pt idx="4711">
                  <c:v>-0.16494400000000001</c:v>
                </c:pt>
                <c:pt idx="4712">
                  <c:v>-0.16539799999999999</c:v>
                </c:pt>
                <c:pt idx="4713">
                  <c:v>-0.16586899999999999</c:v>
                </c:pt>
                <c:pt idx="4714">
                  <c:v>-0.16636100000000001</c:v>
                </c:pt>
                <c:pt idx="4715">
                  <c:v>-0.16687099999999999</c:v>
                </c:pt>
                <c:pt idx="4716">
                  <c:v>-0.16739499999999999</c:v>
                </c:pt>
                <c:pt idx="4717">
                  <c:v>-0.167934</c:v>
                </c:pt>
                <c:pt idx="4718">
                  <c:v>-0.16849500000000001</c:v>
                </c:pt>
                <c:pt idx="4719">
                  <c:v>-0.16908599999999999</c:v>
                </c:pt>
                <c:pt idx="4720">
                  <c:v>-0.169714</c:v>
                </c:pt>
                <c:pt idx="4721">
                  <c:v>-0.17038400000000001</c:v>
                </c:pt>
                <c:pt idx="4722">
                  <c:v>-0.171097</c:v>
                </c:pt>
                <c:pt idx="4723">
                  <c:v>-0.171851</c:v>
                </c:pt>
                <c:pt idx="4724">
                  <c:v>-0.17264199999999999</c:v>
                </c:pt>
                <c:pt idx="4725">
                  <c:v>-0.17346300000000001</c:v>
                </c:pt>
                <c:pt idx="4726">
                  <c:v>-0.17431199999999999</c:v>
                </c:pt>
                <c:pt idx="4727">
                  <c:v>-0.17518900000000001</c:v>
                </c:pt>
                <c:pt idx="4728">
                  <c:v>-0.176095</c:v>
                </c:pt>
                <c:pt idx="4729">
                  <c:v>-0.17702300000000001</c:v>
                </c:pt>
                <c:pt idx="4730">
                  <c:v>-0.17797199999999999</c:v>
                </c:pt>
                <c:pt idx="4731">
                  <c:v>-0.178948</c:v>
                </c:pt>
                <c:pt idx="4732">
                  <c:v>-0.17996100000000001</c:v>
                </c:pt>
                <c:pt idx="4733">
                  <c:v>-0.18101700000000001</c:v>
                </c:pt>
                <c:pt idx="4734">
                  <c:v>-0.18212100000000001</c:v>
                </c:pt>
                <c:pt idx="4735">
                  <c:v>-0.183278</c:v>
                </c:pt>
                <c:pt idx="4736">
                  <c:v>-0.18449299999999999</c:v>
                </c:pt>
                <c:pt idx="4737">
                  <c:v>-0.18576599999999999</c:v>
                </c:pt>
                <c:pt idx="4738">
                  <c:v>-0.18709600000000001</c:v>
                </c:pt>
                <c:pt idx="4739">
                  <c:v>-0.18848200000000001</c:v>
                </c:pt>
                <c:pt idx="4740">
                  <c:v>-0.18992600000000001</c:v>
                </c:pt>
                <c:pt idx="4741">
                  <c:v>-0.19142899999999999</c:v>
                </c:pt>
                <c:pt idx="4742">
                  <c:v>-0.192992</c:v>
                </c:pt>
                <c:pt idx="4743">
                  <c:v>-0.19461400000000001</c:v>
                </c:pt>
                <c:pt idx="4744">
                  <c:v>-0.196295</c:v>
                </c:pt>
                <c:pt idx="4745">
                  <c:v>-0.19803699999999999</c:v>
                </c:pt>
                <c:pt idx="4746">
                  <c:v>-0.19983300000000001</c:v>
                </c:pt>
                <c:pt idx="4747">
                  <c:v>-0.20167399999999999</c:v>
                </c:pt>
                <c:pt idx="4748">
                  <c:v>-0.20355300000000001</c:v>
                </c:pt>
                <c:pt idx="4749">
                  <c:v>-0.20546800000000001</c:v>
                </c:pt>
                <c:pt idx="4750">
                  <c:v>-0.207422</c:v>
                </c:pt>
                <c:pt idx="4751">
                  <c:v>-0.20941899999999999</c:v>
                </c:pt>
                <c:pt idx="4752">
                  <c:v>-0.21145700000000001</c:v>
                </c:pt>
                <c:pt idx="4753">
                  <c:v>-0.213535</c:v>
                </c:pt>
                <c:pt idx="4754">
                  <c:v>-0.21565200000000001</c:v>
                </c:pt>
                <c:pt idx="4755">
                  <c:v>-0.217807</c:v>
                </c:pt>
                <c:pt idx="4756">
                  <c:v>-0.219998</c:v>
                </c:pt>
                <c:pt idx="4757">
                  <c:v>-0.222218</c:v>
                </c:pt>
                <c:pt idx="4758">
                  <c:v>-0.224463</c:v>
                </c:pt>
                <c:pt idx="4759">
                  <c:v>-0.22672600000000001</c:v>
                </c:pt>
                <c:pt idx="4760">
                  <c:v>-0.22900200000000001</c:v>
                </c:pt>
                <c:pt idx="4761">
                  <c:v>-0.231295</c:v>
                </c:pt>
                <c:pt idx="4762">
                  <c:v>-0.23360900000000001</c:v>
                </c:pt>
                <c:pt idx="4763">
                  <c:v>-0.23594699999999999</c:v>
                </c:pt>
                <c:pt idx="4764">
                  <c:v>-0.238311</c:v>
                </c:pt>
                <c:pt idx="4765">
                  <c:v>-0.240701</c:v>
                </c:pt>
                <c:pt idx="4766">
                  <c:v>-0.243114</c:v>
                </c:pt>
                <c:pt idx="4767">
                  <c:v>-0.24554500000000001</c:v>
                </c:pt>
                <c:pt idx="4768">
                  <c:v>-0.24799399999999999</c:v>
                </c:pt>
                <c:pt idx="4769">
                  <c:v>-0.25046600000000002</c:v>
                </c:pt>
                <c:pt idx="4770">
                  <c:v>-0.25296600000000002</c:v>
                </c:pt>
                <c:pt idx="4771">
                  <c:v>-0.25548999999999999</c:v>
                </c:pt>
                <c:pt idx="4772">
                  <c:v>-0.25803500000000001</c:v>
                </c:pt>
                <c:pt idx="4773">
                  <c:v>-0.26059500000000002</c:v>
                </c:pt>
                <c:pt idx="4774">
                  <c:v>-0.26316200000000001</c:v>
                </c:pt>
                <c:pt idx="4775">
                  <c:v>-0.26573099999999999</c:v>
                </c:pt>
                <c:pt idx="4776">
                  <c:v>-0.26830300000000001</c:v>
                </c:pt>
                <c:pt idx="4777">
                  <c:v>-0.27087899999999998</c:v>
                </c:pt>
                <c:pt idx="4778">
                  <c:v>-0.273453</c:v>
                </c:pt>
                <c:pt idx="4779">
                  <c:v>-0.27601799999999999</c:v>
                </c:pt>
                <c:pt idx="4780">
                  <c:v>-0.27856700000000001</c:v>
                </c:pt>
                <c:pt idx="4781">
                  <c:v>-0.28109800000000001</c:v>
                </c:pt>
                <c:pt idx="4782">
                  <c:v>-0.28360600000000002</c:v>
                </c:pt>
                <c:pt idx="4783">
                  <c:v>-0.28608600000000001</c:v>
                </c:pt>
                <c:pt idx="4784">
                  <c:v>-0.28853899999999999</c:v>
                </c:pt>
                <c:pt idx="4785">
                  <c:v>-0.290968</c:v>
                </c:pt>
                <c:pt idx="4786">
                  <c:v>-0.293377</c:v>
                </c:pt>
                <c:pt idx="4787">
                  <c:v>-0.295763</c:v>
                </c:pt>
                <c:pt idx="4788">
                  <c:v>-0.29812499999999997</c:v>
                </c:pt>
                <c:pt idx="4789">
                  <c:v>-0.300458</c:v>
                </c:pt>
                <c:pt idx="4790">
                  <c:v>-0.30275299999999999</c:v>
                </c:pt>
                <c:pt idx="4791">
                  <c:v>-0.305004</c:v>
                </c:pt>
                <c:pt idx="4792">
                  <c:v>-0.30720799999999998</c:v>
                </c:pt>
                <c:pt idx="4793">
                  <c:v>-0.309363</c:v>
                </c:pt>
                <c:pt idx="4794">
                  <c:v>-0.311469</c:v>
                </c:pt>
                <c:pt idx="4795">
                  <c:v>-0.31352799999999997</c:v>
                </c:pt>
                <c:pt idx="4796">
                  <c:v>-0.31554199999999999</c:v>
                </c:pt>
                <c:pt idx="4797">
                  <c:v>-0.31751099999999999</c:v>
                </c:pt>
                <c:pt idx="4798">
                  <c:v>-0.319434</c:v>
                </c:pt>
                <c:pt idx="4799">
                  <c:v>-0.32130399999999998</c:v>
                </c:pt>
                <c:pt idx="4800">
                  <c:v>-0.32312400000000002</c:v>
                </c:pt>
                <c:pt idx="4801">
                  <c:v>-0.32489400000000002</c:v>
                </c:pt>
                <c:pt idx="4802">
                  <c:v>-0.32661200000000001</c:v>
                </c:pt>
                <c:pt idx="4803">
                  <c:v>-0.32827499999999998</c:v>
                </c:pt>
                <c:pt idx="4804">
                  <c:v>-0.32988299999999998</c:v>
                </c:pt>
                <c:pt idx="4805">
                  <c:v>-0.33143499999999998</c:v>
                </c:pt>
                <c:pt idx="4806">
                  <c:v>-0.33292500000000003</c:v>
                </c:pt>
                <c:pt idx="4807">
                  <c:v>-0.334343</c:v>
                </c:pt>
                <c:pt idx="4808">
                  <c:v>-0.33568300000000001</c:v>
                </c:pt>
                <c:pt idx="4809">
                  <c:v>-0.33694299999999999</c:v>
                </c:pt>
                <c:pt idx="4810">
                  <c:v>-0.338117</c:v>
                </c:pt>
                <c:pt idx="4811">
                  <c:v>-0.33920299999999998</c:v>
                </c:pt>
                <c:pt idx="4812">
                  <c:v>-0.34020400000000001</c:v>
                </c:pt>
                <c:pt idx="4813">
                  <c:v>-0.34112799999999999</c:v>
                </c:pt>
                <c:pt idx="4814">
                  <c:v>-0.341972</c:v>
                </c:pt>
                <c:pt idx="4815">
                  <c:v>-0.34273599999999999</c:v>
                </c:pt>
                <c:pt idx="4816">
                  <c:v>-0.34342099999999998</c:v>
                </c:pt>
                <c:pt idx="4817">
                  <c:v>-0.344028</c:v>
                </c:pt>
                <c:pt idx="4818">
                  <c:v>-0.344557</c:v>
                </c:pt>
                <c:pt idx="4819">
                  <c:v>-0.34500599999999998</c:v>
                </c:pt>
                <c:pt idx="4820">
                  <c:v>-0.34537400000000001</c:v>
                </c:pt>
                <c:pt idx="4821">
                  <c:v>-0.34566799999999998</c:v>
                </c:pt>
                <c:pt idx="4822">
                  <c:v>-0.34589199999999998</c:v>
                </c:pt>
                <c:pt idx="4823">
                  <c:v>-0.34604099999999999</c:v>
                </c:pt>
                <c:pt idx="4824">
                  <c:v>-0.34610600000000002</c:v>
                </c:pt>
                <c:pt idx="4825">
                  <c:v>-0.34608499999999998</c:v>
                </c:pt>
                <c:pt idx="4826">
                  <c:v>-0.34597800000000001</c:v>
                </c:pt>
                <c:pt idx="4827">
                  <c:v>-0.34579300000000002</c:v>
                </c:pt>
                <c:pt idx="4828">
                  <c:v>-0.34553800000000001</c:v>
                </c:pt>
                <c:pt idx="4829">
                  <c:v>-0.34522199999999997</c:v>
                </c:pt>
                <c:pt idx="4830">
                  <c:v>-0.34484599999999999</c:v>
                </c:pt>
                <c:pt idx="4831">
                  <c:v>-0.34439999999999998</c:v>
                </c:pt>
                <c:pt idx="4832">
                  <c:v>-0.34387299999999998</c:v>
                </c:pt>
                <c:pt idx="4833">
                  <c:v>-0.34326200000000001</c:v>
                </c:pt>
                <c:pt idx="4834">
                  <c:v>-0.34256799999999998</c:v>
                </c:pt>
                <c:pt idx="4835">
                  <c:v>-0.34179100000000001</c:v>
                </c:pt>
                <c:pt idx="4836">
                  <c:v>-0.34093400000000001</c:v>
                </c:pt>
                <c:pt idx="4837">
                  <c:v>-0.339999</c:v>
                </c:pt>
                <c:pt idx="4838">
                  <c:v>-0.33899000000000001</c:v>
                </c:pt>
                <c:pt idx="4839">
                  <c:v>-0.33790900000000001</c:v>
                </c:pt>
                <c:pt idx="4840">
                  <c:v>-0.336756</c:v>
                </c:pt>
                <c:pt idx="4841">
                  <c:v>-0.33552700000000002</c:v>
                </c:pt>
                <c:pt idx="4842">
                  <c:v>-0.33422099999999999</c:v>
                </c:pt>
                <c:pt idx="4843">
                  <c:v>-0.33283699999999999</c:v>
                </c:pt>
                <c:pt idx="4844">
                  <c:v>-0.33138099999999998</c:v>
                </c:pt>
                <c:pt idx="4845">
                  <c:v>-0.32986199999999999</c:v>
                </c:pt>
                <c:pt idx="4846">
                  <c:v>-0.32828499999999999</c:v>
                </c:pt>
                <c:pt idx="4847">
                  <c:v>-0.32665</c:v>
                </c:pt>
                <c:pt idx="4848">
                  <c:v>-0.32495400000000002</c:v>
                </c:pt>
                <c:pt idx="4849">
                  <c:v>-0.32319500000000001</c:v>
                </c:pt>
                <c:pt idx="4850">
                  <c:v>-0.32136900000000002</c:v>
                </c:pt>
                <c:pt idx="4851">
                  <c:v>-0.31946999999999998</c:v>
                </c:pt>
                <c:pt idx="4852">
                  <c:v>-0.317494</c:v>
                </c:pt>
                <c:pt idx="4853">
                  <c:v>-0.31544</c:v>
                </c:pt>
                <c:pt idx="4854">
                  <c:v>-0.313307</c:v>
                </c:pt>
                <c:pt idx="4855">
                  <c:v>-0.31109999999999999</c:v>
                </c:pt>
                <c:pt idx="4856">
                  <c:v>-0.30882599999999999</c:v>
                </c:pt>
                <c:pt idx="4857">
                  <c:v>-0.30649300000000002</c:v>
                </c:pt>
                <c:pt idx="4858">
                  <c:v>-0.30410900000000002</c:v>
                </c:pt>
                <c:pt idx="4859">
                  <c:v>-0.30166900000000002</c:v>
                </c:pt>
                <c:pt idx="4860">
                  <c:v>-0.29916500000000001</c:v>
                </c:pt>
                <c:pt idx="4861">
                  <c:v>-0.29659799999999997</c:v>
                </c:pt>
                <c:pt idx="4862">
                  <c:v>-0.29397499999999999</c:v>
                </c:pt>
                <c:pt idx="4863">
                  <c:v>-0.29130899999999998</c:v>
                </c:pt>
                <c:pt idx="4864">
                  <c:v>-0.28860400000000003</c:v>
                </c:pt>
                <c:pt idx="4865">
                  <c:v>-0.28586499999999998</c:v>
                </c:pt>
                <c:pt idx="4866">
                  <c:v>-0.28309699999999999</c:v>
                </c:pt>
                <c:pt idx="4867">
                  <c:v>-0.280302</c:v>
                </c:pt>
                <c:pt idx="4868">
                  <c:v>-0.27747899999999998</c:v>
                </c:pt>
                <c:pt idx="4869">
                  <c:v>-0.27462199999999998</c:v>
                </c:pt>
                <c:pt idx="4870">
                  <c:v>-0.27173000000000003</c:v>
                </c:pt>
                <c:pt idx="4871">
                  <c:v>-0.26880500000000002</c:v>
                </c:pt>
                <c:pt idx="4872">
                  <c:v>-0.265847</c:v>
                </c:pt>
                <c:pt idx="4873">
                  <c:v>-0.26285700000000001</c:v>
                </c:pt>
                <c:pt idx="4874">
                  <c:v>-0.25983899999999999</c:v>
                </c:pt>
                <c:pt idx="4875">
                  <c:v>-0.25679400000000002</c:v>
                </c:pt>
                <c:pt idx="4876">
                  <c:v>-0.25372099999999997</c:v>
                </c:pt>
                <c:pt idx="4877">
                  <c:v>-0.25062200000000001</c:v>
                </c:pt>
                <c:pt idx="4878">
                  <c:v>-0.247502</c:v>
                </c:pt>
                <c:pt idx="4879">
                  <c:v>-0.244369</c:v>
                </c:pt>
                <c:pt idx="4880">
                  <c:v>-0.24122299999999999</c:v>
                </c:pt>
                <c:pt idx="4881">
                  <c:v>-0.238068</c:v>
                </c:pt>
                <c:pt idx="4882">
                  <c:v>-0.234907</c:v>
                </c:pt>
                <c:pt idx="4883">
                  <c:v>-0.231739</c:v>
                </c:pt>
                <c:pt idx="4884">
                  <c:v>-0.22856199999999999</c:v>
                </c:pt>
                <c:pt idx="4885">
                  <c:v>-0.225379</c:v>
                </c:pt>
                <c:pt idx="4886">
                  <c:v>-0.22219700000000001</c:v>
                </c:pt>
                <c:pt idx="4887">
                  <c:v>-0.21901599999999999</c:v>
                </c:pt>
                <c:pt idx="4888">
                  <c:v>-0.215835</c:v>
                </c:pt>
                <c:pt idx="4889">
                  <c:v>-0.21265500000000001</c:v>
                </c:pt>
                <c:pt idx="4890">
                  <c:v>-0.209485</c:v>
                </c:pt>
                <c:pt idx="4891">
                  <c:v>-0.20632600000000001</c:v>
                </c:pt>
                <c:pt idx="4892">
                  <c:v>-0.203181</c:v>
                </c:pt>
                <c:pt idx="4893">
                  <c:v>-0.20005200000000001</c:v>
                </c:pt>
                <c:pt idx="4894">
                  <c:v>-0.19694500000000001</c:v>
                </c:pt>
                <c:pt idx="4895">
                  <c:v>-0.19386400000000001</c:v>
                </c:pt>
                <c:pt idx="4896">
                  <c:v>-0.19081200000000001</c:v>
                </c:pt>
                <c:pt idx="4897">
                  <c:v>-0.18779399999999999</c:v>
                </c:pt>
                <c:pt idx="4898">
                  <c:v>-0.18481300000000001</c:v>
                </c:pt>
                <c:pt idx="4899">
                  <c:v>-0.181869</c:v>
                </c:pt>
                <c:pt idx="4900">
                  <c:v>-0.17896300000000001</c:v>
                </c:pt>
                <c:pt idx="4901">
                  <c:v>-0.176092</c:v>
                </c:pt>
                <c:pt idx="4902">
                  <c:v>-0.173262</c:v>
                </c:pt>
                <c:pt idx="4903">
                  <c:v>-0.17047399999999999</c:v>
                </c:pt>
                <c:pt idx="4904">
                  <c:v>-0.16773099999999999</c:v>
                </c:pt>
                <c:pt idx="4905">
                  <c:v>-0.16503499999999999</c:v>
                </c:pt>
                <c:pt idx="4906">
                  <c:v>-0.162388</c:v>
                </c:pt>
                <c:pt idx="4907">
                  <c:v>-0.15978899999999999</c:v>
                </c:pt>
                <c:pt idx="4908">
                  <c:v>-0.15723699999999999</c:v>
                </c:pt>
                <c:pt idx="4909">
                  <c:v>-0.15473500000000001</c:v>
                </c:pt>
                <c:pt idx="4910">
                  <c:v>-0.152286</c:v>
                </c:pt>
                <c:pt idx="4911">
                  <c:v>-0.149891</c:v>
                </c:pt>
                <c:pt idx="4912">
                  <c:v>-0.14755099999999999</c:v>
                </c:pt>
                <c:pt idx="4913">
                  <c:v>-0.14526500000000001</c:v>
                </c:pt>
                <c:pt idx="4914">
                  <c:v>-0.14303399999999999</c:v>
                </c:pt>
                <c:pt idx="4915">
                  <c:v>-0.14085900000000001</c:v>
                </c:pt>
                <c:pt idx="4916">
                  <c:v>-0.138741</c:v>
                </c:pt>
                <c:pt idx="4917">
                  <c:v>-0.136681</c:v>
                </c:pt>
                <c:pt idx="4918">
                  <c:v>-0.13467599999999999</c:v>
                </c:pt>
                <c:pt idx="4919">
                  <c:v>-0.13272500000000001</c:v>
                </c:pt>
                <c:pt idx="4920">
                  <c:v>-0.130824</c:v>
                </c:pt>
                <c:pt idx="4921">
                  <c:v>-0.12897600000000001</c:v>
                </c:pt>
                <c:pt idx="4922">
                  <c:v>-0.127193</c:v>
                </c:pt>
                <c:pt idx="4923">
                  <c:v>-0.12548300000000001</c:v>
                </c:pt>
                <c:pt idx="4924">
                  <c:v>-0.123848</c:v>
                </c:pt>
                <c:pt idx="4925">
                  <c:v>-0.12228600000000001</c:v>
                </c:pt>
                <c:pt idx="4926">
                  <c:v>-0.120795</c:v>
                </c:pt>
                <c:pt idx="4927">
                  <c:v>-0.11937399999999999</c:v>
                </c:pt>
                <c:pt idx="4928">
                  <c:v>-0.118023</c:v>
                </c:pt>
                <c:pt idx="4929">
                  <c:v>-0.116742</c:v>
                </c:pt>
                <c:pt idx="4930">
                  <c:v>-0.115537</c:v>
                </c:pt>
                <c:pt idx="4931">
                  <c:v>-0.11441</c:v>
                </c:pt>
                <c:pt idx="4932">
                  <c:v>-0.11336300000000001</c:v>
                </c:pt>
                <c:pt idx="4933">
                  <c:v>-0.11239399999999999</c:v>
                </c:pt>
                <c:pt idx="4934">
                  <c:v>-0.111502</c:v>
                </c:pt>
                <c:pt idx="4935">
                  <c:v>-0.11068500000000001</c:v>
                </c:pt>
                <c:pt idx="4936">
                  <c:v>-0.109939</c:v>
                </c:pt>
                <c:pt idx="4937">
                  <c:v>-0.109265</c:v>
                </c:pt>
                <c:pt idx="4938">
                  <c:v>-0.108664</c:v>
                </c:pt>
                <c:pt idx="4939">
                  <c:v>-0.108137</c:v>
                </c:pt>
                <c:pt idx="4940">
                  <c:v>-0.107686</c:v>
                </c:pt>
                <c:pt idx="4941">
                  <c:v>-0.107311</c:v>
                </c:pt>
                <c:pt idx="4942">
                  <c:v>-0.107015</c:v>
                </c:pt>
                <c:pt idx="4943">
                  <c:v>-0.106795</c:v>
                </c:pt>
                <c:pt idx="4944">
                  <c:v>-0.10664899999999999</c:v>
                </c:pt>
                <c:pt idx="4945">
                  <c:v>-0.106576</c:v>
                </c:pt>
                <c:pt idx="4946">
                  <c:v>-0.106583</c:v>
                </c:pt>
                <c:pt idx="4947">
                  <c:v>-0.106669</c:v>
                </c:pt>
                <c:pt idx="4948">
                  <c:v>-0.106836</c:v>
                </c:pt>
                <c:pt idx="4949">
                  <c:v>-0.107081</c:v>
                </c:pt>
                <c:pt idx="4950">
                  <c:v>-0.107405</c:v>
                </c:pt>
                <c:pt idx="4951">
                  <c:v>-0.107807</c:v>
                </c:pt>
                <c:pt idx="4952">
                  <c:v>-0.10828699999999999</c:v>
                </c:pt>
                <c:pt idx="4953">
                  <c:v>-0.10884099999999999</c:v>
                </c:pt>
                <c:pt idx="4954">
                  <c:v>-0.10946699999999999</c:v>
                </c:pt>
                <c:pt idx="4955">
                  <c:v>-0.110169</c:v>
                </c:pt>
                <c:pt idx="4956">
                  <c:v>-0.110944</c:v>
                </c:pt>
                <c:pt idx="4957">
                  <c:v>-0.111789</c:v>
                </c:pt>
                <c:pt idx="4958">
                  <c:v>-0.11269800000000001</c:v>
                </c:pt>
                <c:pt idx="4959">
                  <c:v>-0.11366999999999999</c:v>
                </c:pt>
                <c:pt idx="4960">
                  <c:v>-0.114707</c:v>
                </c:pt>
                <c:pt idx="4961">
                  <c:v>-0.11580799999999999</c:v>
                </c:pt>
                <c:pt idx="4962">
                  <c:v>-0.11697299999999999</c:v>
                </c:pt>
                <c:pt idx="4963">
                  <c:v>-0.118196</c:v>
                </c:pt>
                <c:pt idx="4964">
                  <c:v>-0.119473</c:v>
                </c:pt>
                <c:pt idx="4965">
                  <c:v>-0.12080200000000001</c:v>
                </c:pt>
                <c:pt idx="4966">
                  <c:v>-0.122183</c:v>
                </c:pt>
                <c:pt idx="4967">
                  <c:v>-0.123617</c:v>
                </c:pt>
                <c:pt idx="4968">
                  <c:v>-0.12510499999999999</c:v>
                </c:pt>
                <c:pt idx="4969">
                  <c:v>-0.12664400000000001</c:v>
                </c:pt>
                <c:pt idx="4970">
                  <c:v>-0.12823200000000001</c:v>
                </c:pt>
                <c:pt idx="4971">
                  <c:v>-0.12986500000000001</c:v>
                </c:pt>
                <c:pt idx="4972">
                  <c:v>-0.13154099999999999</c:v>
                </c:pt>
                <c:pt idx="4973">
                  <c:v>-0.13326099999999999</c:v>
                </c:pt>
                <c:pt idx="4974">
                  <c:v>-0.135023</c:v>
                </c:pt>
                <c:pt idx="4975">
                  <c:v>-0.136825</c:v>
                </c:pt>
                <c:pt idx="4976">
                  <c:v>-0.13866500000000001</c:v>
                </c:pt>
                <c:pt idx="4977">
                  <c:v>-0.14054</c:v>
                </c:pt>
                <c:pt idx="4978">
                  <c:v>-0.14244699999999999</c:v>
                </c:pt>
                <c:pt idx="4979">
                  <c:v>-0.14438699999999999</c:v>
                </c:pt>
                <c:pt idx="4980">
                  <c:v>-0.14635899999999999</c:v>
                </c:pt>
                <c:pt idx="4981">
                  <c:v>-0.14836099999999999</c:v>
                </c:pt>
                <c:pt idx="4982">
                  <c:v>-0.150394</c:v>
                </c:pt>
                <c:pt idx="4983">
                  <c:v>-0.15245700000000001</c:v>
                </c:pt>
                <c:pt idx="4984">
                  <c:v>-0.15454300000000001</c:v>
                </c:pt>
                <c:pt idx="4985">
                  <c:v>-0.15664400000000001</c:v>
                </c:pt>
                <c:pt idx="4986">
                  <c:v>-0.15875900000000001</c:v>
                </c:pt>
                <c:pt idx="4987">
                  <c:v>-0.160888</c:v>
                </c:pt>
                <c:pt idx="4988">
                  <c:v>-0.16303100000000001</c:v>
                </c:pt>
                <c:pt idx="4989">
                  <c:v>-0.165185</c:v>
                </c:pt>
                <c:pt idx="4990">
                  <c:v>-0.167351</c:v>
                </c:pt>
                <c:pt idx="4991">
                  <c:v>-0.16952900000000001</c:v>
                </c:pt>
                <c:pt idx="4992">
                  <c:v>-0.17171900000000001</c:v>
                </c:pt>
                <c:pt idx="4993">
                  <c:v>-0.17392299999999999</c:v>
                </c:pt>
                <c:pt idx="4994">
                  <c:v>-0.17613599999999999</c:v>
                </c:pt>
                <c:pt idx="4995">
                  <c:v>-0.17835300000000001</c:v>
                </c:pt>
                <c:pt idx="4996">
                  <c:v>-0.18057200000000001</c:v>
                </c:pt>
                <c:pt idx="4997">
                  <c:v>-0.18279500000000001</c:v>
                </c:pt>
                <c:pt idx="4998">
                  <c:v>-0.185029</c:v>
                </c:pt>
                <c:pt idx="4999">
                  <c:v>-0.187276</c:v>
                </c:pt>
                <c:pt idx="5000">
                  <c:v>-0.18953600000000001</c:v>
                </c:pt>
                <c:pt idx="5001">
                  <c:v>-0.191803</c:v>
                </c:pt>
                <c:pt idx="5002">
                  <c:v>-0.194074</c:v>
                </c:pt>
                <c:pt idx="5003">
                  <c:v>-0.19634799999999999</c:v>
                </c:pt>
                <c:pt idx="5004">
                  <c:v>-0.198626</c:v>
                </c:pt>
                <c:pt idx="5005">
                  <c:v>-0.200906</c:v>
                </c:pt>
                <c:pt idx="5006">
                  <c:v>-0.203182</c:v>
                </c:pt>
                <c:pt idx="5007">
                  <c:v>-0.205455</c:v>
                </c:pt>
                <c:pt idx="5008">
                  <c:v>-0.20772699999999999</c:v>
                </c:pt>
                <c:pt idx="5009">
                  <c:v>-0.20999699999999999</c:v>
                </c:pt>
                <c:pt idx="5010">
                  <c:v>-0.21226100000000001</c:v>
                </c:pt>
                <c:pt idx="5011">
                  <c:v>-0.21452099999999999</c:v>
                </c:pt>
                <c:pt idx="5012">
                  <c:v>-0.21676899999999999</c:v>
                </c:pt>
                <c:pt idx="5013">
                  <c:v>-0.21900500000000001</c:v>
                </c:pt>
                <c:pt idx="5014">
                  <c:v>-0.22122800000000001</c:v>
                </c:pt>
                <c:pt idx="5015">
                  <c:v>-0.22342000000000001</c:v>
                </c:pt>
                <c:pt idx="5016">
                  <c:v>-0.225545</c:v>
                </c:pt>
                <c:pt idx="5017">
                  <c:v>-0.22762199999999999</c:v>
                </c:pt>
                <c:pt idx="5018">
                  <c:v>-0.22969100000000001</c:v>
                </c:pt>
                <c:pt idx="5019">
                  <c:v>-0.231742</c:v>
                </c:pt>
                <c:pt idx="5020">
                  <c:v>-0.23376</c:v>
                </c:pt>
                <c:pt idx="5021">
                  <c:v>-0.23575699999999999</c:v>
                </c:pt>
                <c:pt idx="5022">
                  <c:v>-0.23774100000000001</c:v>
                </c:pt>
                <c:pt idx="5023">
                  <c:v>-0.23971300000000001</c:v>
                </c:pt>
                <c:pt idx="5024">
                  <c:v>-0.24167</c:v>
                </c:pt>
                <c:pt idx="5025">
                  <c:v>-0.243612</c:v>
                </c:pt>
                <c:pt idx="5026">
                  <c:v>-0.24553700000000001</c:v>
                </c:pt>
                <c:pt idx="5027">
                  <c:v>-0.247445</c:v>
                </c:pt>
                <c:pt idx="5028">
                  <c:v>-0.24933900000000001</c:v>
                </c:pt>
                <c:pt idx="5029">
                  <c:v>-0.25122299999999997</c:v>
                </c:pt>
                <c:pt idx="5030">
                  <c:v>-0.25309399999999999</c:v>
                </c:pt>
                <c:pt idx="5031">
                  <c:v>-0.25495200000000001</c:v>
                </c:pt>
                <c:pt idx="5032">
                  <c:v>-0.256799</c:v>
                </c:pt>
                <c:pt idx="5033">
                  <c:v>-0.25863700000000001</c:v>
                </c:pt>
                <c:pt idx="5034">
                  <c:v>-0.26046799999999998</c:v>
                </c:pt>
                <c:pt idx="5035">
                  <c:v>-0.262291</c:v>
                </c:pt>
                <c:pt idx="5036">
                  <c:v>-0.264102</c:v>
                </c:pt>
                <c:pt idx="5037">
                  <c:v>-0.26589600000000002</c:v>
                </c:pt>
                <c:pt idx="5038">
                  <c:v>-0.26767000000000002</c:v>
                </c:pt>
                <c:pt idx="5039">
                  <c:v>-0.26942199999999999</c:v>
                </c:pt>
                <c:pt idx="5040">
                  <c:v>-0.271152</c:v>
                </c:pt>
                <c:pt idx="5041">
                  <c:v>-0.27285900000000002</c:v>
                </c:pt>
                <c:pt idx="5042">
                  <c:v>-0.27454099999999998</c:v>
                </c:pt>
                <c:pt idx="5043">
                  <c:v>-0.276198</c:v>
                </c:pt>
                <c:pt idx="5044">
                  <c:v>-0.27782899999999999</c:v>
                </c:pt>
                <c:pt idx="5045">
                  <c:v>-0.27943099999999998</c:v>
                </c:pt>
                <c:pt idx="5046">
                  <c:v>-0.28100199999999997</c:v>
                </c:pt>
                <c:pt idx="5047">
                  <c:v>-0.28254000000000001</c:v>
                </c:pt>
                <c:pt idx="5048">
                  <c:v>-0.28404400000000002</c:v>
                </c:pt>
                <c:pt idx="5049">
                  <c:v>-0.28551399999999999</c:v>
                </c:pt>
                <c:pt idx="5050">
                  <c:v>-0.28695199999999998</c:v>
                </c:pt>
                <c:pt idx="5051">
                  <c:v>-0.28835899999999998</c:v>
                </c:pt>
                <c:pt idx="5052">
                  <c:v>-0.28973500000000002</c:v>
                </c:pt>
                <c:pt idx="5053">
                  <c:v>-0.29108099999999998</c:v>
                </c:pt>
                <c:pt idx="5054">
                  <c:v>-0.29239599999999999</c:v>
                </c:pt>
                <c:pt idx="5055">
                  <c:v>-0.29368100000000003</c:v>
                </c:pt>
                <c:pt idx="5056">
                  <c:v>-0.29493399999999997</c:v>
                </c:pt>
                <c:pt idx="5057">
                  <c:v>-0.29615399999999997</c:v>
                </c:pt>
                <c:pt idx="5058">
                  <c:v>-0.29733900000000002</c:v>
                </c:pt>
                <c:pt idx="5059">
                  <c:v>-0.29848599999999997</c:v>
                </c:pt>
                <c:pt idx="5060">
                  <c:v>-0.299591</c:v>
                </c:pt>
                <c:pt idx="5061">
                  <c:v>-0.30065399999999998</c:v>
                </c:pt>
                <c:pt idx="5062">
                  <c:v>-0.301674</c:v>
                </c:pt>
                <c:pt idx="5063">
                  <c:v>-0.30264799999999997</c:v>
                </c:pt>
                <c:pt idx="5064">
                  <c:v>-0.30357400000000001</c:v>
                </c:pt>
                <c:pt idx="5065">
                  <c:v>-0.30444700000000002</c:v>
                </c:pt>
                <c:pt idx="5066">
                  <c:v>-0.30526500000000001</c:v>
                </c:pt>
                <c:pt idx="5067">
                  <c:v>-0.30602299999999999</c:v>
                </c:pt>
                <c:pt idx="5068">
                  <c:v>-0.30672199999999999</c:v>
                </c:pt>
                <c:pt idx="5069">
                  <c:v>-0.30736000000000002</c:v>
                </c:pt>
                <c:pt idx="5070">
                  <c:v>-0.30793799999999999</c:v>
                </c:pt>
                <c:pt idx="5071">
                  <c:v>-0.30846000000000001</c:v>
                </c:pt>
                <c:pt idx="5072">
                  <c:v>-0.30892700000000001</c:v>
                </c:pt>
                <c:pt idx="5073">
                  <c:v>-0.30933899999999998</c:v>
                </c:pt>
                <c:pt idx="5074">
                  <c:v>-0.30969799999999997</c:v>
                </c:pt>
                <c:pt idx="5075">
                  <c:v>-0.310002</c:v>
                </c:pt>
                <c:pt idx="5076">
                  <c:v>-0.310253</c:v>
                </c:pt>
                <c:pt idx="5077">
                  <c:v>-0.31044699999999997</c:v>
                </c:pt>
                <c:pt idx="5078">
                  <c:v>-0.31058200000000002</c:v>
                </c:pt>
                <c:pt idx="5079">
                  <c:v>-0.31065700000000002</c:v>
                </c:pt>
                <c:pt idx="5080">
                  <c:v>-0.310672</c:v>
                </c:pt>
                <c:pt idx="5081">
                  <c:v>-0.31062699999999999</c:v>
                </c:pt>
                <c:pt idx="5082">
                  <c:v>-0.31051299999999998</c:v>
                </c:pt>
                <c:pt idx="5083">
                  <c:v>-0.31032500000000002</c:v>
                </c:pt>
                <c:pt idx="5084">
                  <c:v>-0.310058</c:v>
                </c:pt>
                <c:pt idx="5085">
                  <c:v>-0.30971300000000002</c:v>
                </c:pt>
                <c:pt idx="5086">
                  <c:v>-0.30928899999999998</c:v>
                </c:pt>
                <c:pt idx="5087">
                  <c:v>-0.30878699999999998</c:v>
                </c:pt>
                <c:pt idx="5088">
                  <c:v>-0.30820399999999998</c:v>
                </c:pt>
                <c:pt idx="5089">
                  <c:v>-0.30753900000000001</c:v>
                </c:pt>
                <c:pt idx="5090">
                  <c:v>-0.306782</c:v>
                </c:pt>
                <c:pt idx="5091">
                  <c:v>-0.30593199999999998</c:v>
                </c:pt>
                <c:pt idx="5092">
                  <c:v>-0.30499300000000001</c:v>
                </c:pt>
                <c:pt idx="5093">
                  <c:v>-0.303975</c:v>
                </c:pt>
                <c:pt idx="5094">
                  <c:v>-0.30287999999999998</c:v>
                </c:pt>
                <c:pt idx="5095">
                  <c:v>-0.30170999999999998</c:v>
                </c:pt>
                <c:pt idx="5096">
                  <c:v>-0.30046</c:v>
                </c:pt>
                <c:pt idx="5097">
                  <c:v>-0.299128</c:v>
                </c:pt>
                <c:pt idx="5098">
                  <c:v>-0.29771199999999998</c:v>
                </c:pt>
                <c:pt idx="5099">
                  <c:v>-0.29620800000000003</c:v>
                </c:pt>
                <c:pt idx="5100">
                  <c:v>-0.29461399999999999</c:v>
                </c:pt>
                <c:pt idx="5101">
                  <c:v>-0.292933</c:v>
                </c:pt>
                <c:pt idx="5102">
                  <c:v>-0.29116799999999998</c:v>
                </c:pt>
                <c:pt idx="5103">
                  <c:v>-0.28932400000000003</c:v>
                </c:pt>
                <c:pt idx="5104">
                  <c:v>-0.28740199999999999</c:v>
                </c:pt>
                <c:pt idx="5105">
                  <c:v>-0.28540399999999999</c:v>
                </c:pt>
                <c:pt idx="5106">
                  <c:v>-0.283327</c:v>
                </c:pt>
                <c:pt idx="5107">
                  <c:v>-0.28117700000000001</c:v>
                </c:pt>
                <c:pt idx="5108">
                  <c:v>-0.27895399999999998</c:v>
                </c:pt>
                <c:pt idx="5109">
                  <c:v>-0.27664</c:v>
                </c:pt>
                <c:pt idx="5110">
                  <c:v>-0.27421299999999998</c:v>
                </c:pt>
                <c:pt idx="5111">
                  <c:v>-0.27169199999999999</c:v>
                </c:pt>
                <c:pt idx="5112">
                  <c:v>-0.26909100000000002</c:v>
                </c:pt>
                <c:pt idx="5113">
                  <c:v>-0.266401</c:v>
                </c:pt>
                <c:pt idx="5114">
                  <c:v>-0.26361600000000002</c:v>
                </c:pt>
                <c:pt idx="5115">
                  <c:v>-0.260745</c:v>
                </c:pt>
                <c:pt idx="5116">
                  <c:v>-0.25779099999999999</c:v>
                </c:pt>
                <c:pt idx="5117">
                  <c:v>-0.25475199999999998</c:v>
                </c:pt>
                <c:pt idx="5118">
                  <c:v>-0.25162899999999999</c:v>
                </c:pt>
                <c:pt idx="5119">
                  <c:v>-0.248422</c:v>
                </c:pt>
                <c:pt idx="5120">
                  <c:v>-0.24512900000000001</c:v>
                </c:pt>
                <c:pt idx="5121">
                  <c:v>-0.24175099999999999</c:v>
                </c:pt>
                <c:pt idx="5122">
                  <c:v>-0.238291</c:v>
                </c:pt>
                <c:pt idx="5123">
                  <c:v>-0.23475399999999999</c:v>
                </c:pt>
                <c:pt idx="5124">
                  <c:v>-0.23114699999999999</c:v>
                </c:pt>
                <c:pt idx="5125">
                  <c:v>-0.22747200000000001</c:v>
                </c:pt>
                <c:pt idx="5126">
                  <c:v>-0.22373299999999999</c:v>
                </c:pt>
                <c:pt idx="5127">
                  <c:v>-0.21993099999999999</c:v>
                </c:pt>
                <c:pt idx="5128">
                  <c:v>-0.21607100000000001</c:v>
                </c:pt>
                <c:pt idx="5129">
                  <c:v>-0.21215700000000001</c:v>
                </c:pt>
                <c:pt idx="5130">
                  <c:v>-0.20819099999999999</c:v>
                </c:pt>
                <c:pt idx="5131">
                  <c:v>-0.20417199999999999</c:v>
                </c:pt>
                <c:pt idx="5132">
                  <c:v>-0.200101</c:v>
                </c:pt>
                <c:pt idx="5133">
                  <c:v>-0.19598399999999999</c:v>
                </c:pt>
                <c:pt idx="5134">
                  <c:v>-0.19182299999999999</c:v>
                </c:pt>
                <c:pt idx="5135">
                  <c:v>-0.18761900000000001</c:v>
                </c:pt>
                <c:pt idx="5136">
                  <c:v>-0.18337300000000001</c:v>
                </c:pt>
                <c:pt idx="5137">
                  <c:v>-0.179086</c:v>
                </c:pt>
                <c:pt idx="5138">
                  <c:v>-0.174761</c:v>
                </c:pt>
                <c:pt idx="5139">
                  <c:v>-0.170401</c:v>
                </c:pt>
                <c:pt idx="5140">
                  <c:v>-0.165996</c:v>
                </c:pt>
                <c:pt idx="5141">
                  <c:v>-0.161527</c:v>
                </c:pt>
                <c:pt idx="5142">
                  <c:v>-0.15700500000000001</c:v>
                </c:pt>
                <c:pt idx="5143">
                  <c:v>-0.15245700000000001</c:v>
                </c:pt>
                <c:pt idx="5144">
                  <c:v>-0.14788100000000001</c:v>
                </c:pt>
                <c:pt idx="5145">
                  <c:v>-0.14327300000000001</c:v>
                </c:pt>
                <c:pt idx="5146">
                  <c:v>-0.13864000000000001</c:v>
                </c:pt>
                <c:pt idx="5147">
                  <c:v>-0.133992</c:v>
                </c:pt>
                <c:pt idx="5148">
                  <c:v>-0.129332</c:v>
                </c:pt>
                <c:pt idx="5149">
                  <c:v>-0.12466099999999999</c:v>
                </c:pt>
                <c:pt idx="5150">
                  <c:v>-0.11998300000000001</c:v>
                </c:pt>
                <c:pt idx="5151">
                  <c:v>-0.115298</c:v>
                </c:pt>
                <c:pt idx="5152">
                  <c:v>-0.110611</c:v>
                </c:pt>
                <c:pt idx="5153">
                  <c:v>-0.10592500000000001</c:v>
                </c:pt>
                <c:pt idx="5154">
                  <c:v>-0.101245</c:v>
                </c:pt>
                <c:pt idx="5155">
                  <c:v>-9.6572500000000006E-2</c:v>
                </c:pt>
                <c:pt idx="5156">
                  <c:v>-9.1912400000000005E-2</c:v>
                </c:pt>
                <c:pt idx="5157">
                  <c:v>-8.7269799999999995E-2</c:v>
                </c:pt>
                <c:pt idx="5158">
                  <c:v>-8.2649500000000001E-2</c:v>
                </c:pt>
                <c:pt idx="5159">
                  <c:v>-7.8055200000000005E-2</c:v>
                </c:pt>
                <c:pt idx="5160">
                  <c:v>-7.34905E-2</c:v>
                </c:pt>
                <c:pt idx="5161">
                  <c:v>-6.8957900000000003E-2</c:v>
                </c:pt>
                <c:pt idx="5162">
                  <c:v>-6.4460000000000003E-2</c:v>
                </c:pt>
                <c:pt idx="5163">
                  <c:v>-5.9999799999999999E-2</c:v>
                </c:pt>
                <c:pt idx="5164">
                  <c:v>-5.5580699999999997E-2</c:v>
                </c:pt>
                <c:pt idx="5165">
                  <c:v>-5.1206000000000002E-2</c:v>
                </c:pt>
                <c:pt idx="5166">
                  <c:v>-4.6878700000000002E-2</c:v>
                </c:pt>
                <c:pt idx="5167">
                  <c:v>-4.26022E-2</c:v>
                </c:pt>
                <c:pt idx="5168">
                  <c:v>-3.8379700000000003E-2</c:v>
                </c:pt>
                <c:pt idx="5169">
                  <c:v>-3.42125E-2</c:v>
                </c:pt>
                <c:pt idx="5170">
                  <c:v>-3.0101599999999999E-2</c:v>
                </c:pt>
                <c:pt idx="5171">
                  <c:v>-2.6049900000000001E-2</c:v>
                </c:pt>
                <c:pt idx="5172">
                  <c:v>-2.2060900000000001E-2</c:v>
                </c:pt>
                <c:pt idx="5173">
                  <c:v>-1.81383E-2</c:v>
                </c:pt>
                <c:pt idx="5174">
                  <c:v>-1.42869E-2</c:v>
                </c:pt>
                <c:pt idx="5175">
                  <c:v>-1.05098E-2</c:v>
                </c:pt>
                <c:pt idx="5176" formatCode="0.00E+00">
                  <c:v>-6.8083199999999996E-3</c:v>
                </c:pt>
                <c:pt idx="5177" formatCode="0.00E+00">
                  <c:v>-3.1843599999999998E-3</c:v>
                </c:pt>
                <c:pt idx="5178" formatCode="0.00E+00">
                  <c:v>3.5931500000000002E-4</c:v>
                </c:pt>
                <c:pt idx="5179" formatCode="0.00E+00">
                  <c:v>3.8197399999999999E-3</c:v>
                </c:pt>
                <c:pt idx="5180" formatCode="0.00E+00">
                  <c:v>7.1939500000000002E-3</c:v>
                </c:pt>
                <c:pt idx="5181">
                  <c:v>1.04785E-2</c:v>
                </c:pt>
                <c:pt idx="5182">
                  <c:v>1.3670399999999999E-2</c:v>
                </c:pt>
                <c:pt idx="5183">
                  <c:v>1.67694E-2</c:v>
                </c:pt>
                <c:pt idx="5184">
                  <c:v>1.9776100000000001E-2</c:v>
                </c:pt>
                <c:pt idx="5185">
                  <c:v>2.2688699999999999E-2</c:v>
                </c:pt>
                <c:pt idx="5186">
                  <c:v>2.5502799999999999E-2</c:v>
                </c:pt>
                <c:pt idx="5187">
                  <c:v>2.8214699999999999E-2</c:v>
                </c:pt>
                <c:pt idx="5188">
                  <c:v>3.08212E-2</c:v>
                </c:pt>
                <c:pt idx="5189">
                  <c:v>3.3320900000000001E-2</c:v>
                </c:pt>
                <c:pt idx="5190">
                  <c:v>3.5714599999999999E-2</c:v>
                </c:pt>
                <c:pt idx="5191">
                  <c:v>3.8002800000000003E-2</c:v>
                </c:pt>
                <c:pt idx="5192">
                  <c:v>4.0184600000000001E-2</c:v>
                </c:pt>
                <c:pt idx="5193">
                  <c:v>4.2257799999999998E-2</c:v>
                </c:pt>
                <c:pt idx="5194">
                  <c:v>4.4218800000000003E-2</c:v>
                </c:pt>
                <c:pt idx="5195">
                  <c:v>4.6064099999999997E-2</c:v>
                </c:pt>
                <c:pt idx="5196">
                  <c:v>4.7791E-2</c:v>
                </c:pt>
                <c:pt idx="5197">
                  <c:v>4.9397099999999999E-2</c:v>
                </c:pt>
                <c:pt idx="5198">
                  <c:v>5.0880099999999998E-2</c:v>
                </c:pt>
                <c:pt idx="5199">
                  <c:v>5.2239899999999999E-2</c:v>
                </c:pt>
                <c:pt idx="5200">
                  <c:v>5.3478100000000001E-2</c:v>
                </c:pt>
                <c:pt idx="5201">
                  <c:v>5.45946E-2</c:v>
                </c:pt>
                <c:pt idx="5202">
                  <c:v>5.5588400000000003E-2</c:v>
                </c:pt>
                <c:pt idx="5203">
                  <c:v>5.6459700000000002E-2</c:v>
                </c:pt>
                <c:pt idx="5204">
                  <c:v>5.7208099999999998E-2</c:v>
                </c:pt>
                <c:pt idx="5205">
                  <c:v>5.78322E-2</c:v>
                </c:pt>
                <c:pt idx="5206">
                  <c:v>5.8331000000000001E-2</c:v>
                </c:pt>
                <c:pt idx="5207">
                  <c:v>5.8705100000000003E-2</c:v>
                </c:pt>
                <c:pt idx="5208">
                  <c:v>5.8955899999999999E-2</c:v>
                </c:pt>
                <c:pt idx="5209">
                  <c:v>5.9084100000000001E-2</c:v>
                </c:pt>
                <c:pt idx="5210">
                  <c:v>5.9089700000000002E-2</c:v>
                </c:pt>
                <c:pt idx="5211">
                  <c:v>5.8972200000000002E-2</c:v>
                </c:pt>
                <c:pt idx="5212">
                  <c:v>5.8731199999999997E-2</c:v>
                </c:pt>
                <c:pt idx="5213">
                  <c:v>5.83662E-2</c:v>
                </c:pt>
                <c:pt idx="5214">
                  <c:v>5.7877900000000003E-2</c:v>
                </c:pt>
                <c:pt idx="5215">
                  <c:v>5.7270300000000003E-2</c:v>
                </c:pt>
                <c:pt idx="5216">
                  <c:v>5.65458E-2</c:v>
                </c:pt>
                <c:pt idx="5217">
                  <c:v>5.5703700000000002E-2</c:v>
                </c:pt>
                <c:pt idx="5218">
                  <c:v>5.4741999999999999E-2</c:v>
                </c:pt>
                <c:pt idx="5219">
                  <c:v>5.36593E-2</c:v>
                </c:pt>
                <c:pt idx="5220">
                  <c:v>5.2456200000000001E-2</c:v>
                </c:pt>
                <c:pt idx="5221">
                  <c:v>5.1136000000000001E-2</c:v>
                </c:pt>
                <c:pt idx="5222">
                  <c:v>4.9702200000000002E-2</c:v>
                </c:pt>
                <c:pt idx="5223">
                  <c:v>4.8156900000000002E-2</c:v>
                </c:pt>
                <c:pt idx="5224">
                  <c:v>4.6502099999999998E-2</c:v>
                </c:pt>
                <c:pt idx="5225">
                  <c:v>4.4739500000000001E-2</c:v>
                </c:pt>
                <c:pt idx="5226">
                  <c:v>4.28703E-2</c:v>
                </c:pt>
                <c:pt idx="5227">
                  <c:v>4.0895800000000003E-2</c:v>
                </c:pt>
                <c:pt idx="5228">
                  <c:v>3.88166E-2</c:v>
                </c:pt>
                <c:pt idx="5229">
                  <c:v>3.6633400000000003E-2</c:v>
                </c:pt>
                <c:pt idx="5230">
                  <c:v>3.43486E-2</c:v>
                </c:pt>
                <c:pt idx="5231">
                  <c:v>3.1966099999999997E-2</c:v>
                </c:pt>
                <c:pt idx="5232">
                  <c:v>2.9488799999999999E-2</c:v>
                </c:pt>
                <c:pt idx="5233">
                  <c:v>2.69194E-2</c:v>
                </c:pt>
                <c:pt idx="5234">
                  <c:v>2.4261700000000001E-2</c:v>
                </c:pt>
                <c:pt idx="5235">
                  <c:v>2.15202E-2</c:v>
                </c:pt>
                <c:pt idx="5236">
                  <c:v>1.8697100000000001E-2</c:v>
                </c:pt>
                <c:pt idx="5237">
                  <c:v>1.5794200000000001E-2</c:v>
                </c:pt>
                <c:pt idx="5238">
                  <c:v>1.28132E-2</c:v>
                </c:pt>
                <c:pt idx="5239" formatCode="0.00E+00">
                  <c:v>9.7562800000000009E-3</c:v>
                </c:pt>
                <c:pt idx="5240" formatCode="0.00E+00">
                  <c:v>6.6262100000000004E-3</c:v>
                </c:pt>
                <c:pt idx="5241" formatCode="0.00E+00">
                  <c:v>3.4259400000000001E-3</c:v>
                </c:pt>
                <c:pt idx="5242" formatCode="0.00E+00">
                  <c:v>1.5792900000000001E-4</c:v>
                </c:pt>
                <c:pt idx="5243" formatCode="0.00E+00">
                  <c:v>-3.1751800000000001E-3</c:v>
                </c:pt>
                <c:pt idx="5244" formatCode="0.00E+00">
                  <c:v>-6.5698299999999996E-3</c:v>
                </c:pt>
                <c:pt idx="5245">
                  <c:v>-1.0022E-2</c:v>
                </c:pt>
                <c:pt idx="5246">
                  <c:v>-1.3527900000000001E-2</c:v>
                </c:pt>
                <c:pt idx="5247">
                  <c:v>-1.7084499999999999E-2</c:v>
                </c:pt>
                <c:pt idx="5248">
                  <c:v>-2.0689200000000001E-2</c:v>
                </c:pt>
                <c:pt idx="5249">
                  <c:v>-2.4338700000000001E-2</c:v>
                </c:pt>
                <c:pt idx="5250">
                  <c:v>-2.80293E-2</c:v>
                </c:pt>
                <c:pt idx="5251">
                  <c:v>-3.1756899999999998E-2</c:v>
                </c:pt>
                <c:pt idx="5252">
                  <c:v>-3.5517199999999999E-2</c:v>
                </c:pt>
                <c:pt idx="5253">
                  <c:v>-3.9306199999999999E-2</c:v>
                </c:pt>
                <c:pt idx="5254">
                  <c:v>-4.3120499999999999E-2</c:v>
                </c:pt>
                <c:pt idx="5255">
                  <c:v>-4.6956100000000001E-2</c:v>
                </c:pt>
                <c:pt idx="5256">
                  <c:v>-5.0808499999999999E-2</c:v>
                </c:pt>
                <c:pt idx="5257">
                  <c:v>-5.4673699999999999E-2</c:v>
                </c:pt>
                <c:pt idx="5258">
                  <c:v>-5.8547700000000001E-2</c:v>
                </c:pt>
                <c:pt idx="5259">
                  <c:v>-6.24264E-2</c:v>
                </c:pt>
                <c:pt idx="5260">
                  <c:v>-6.6306199999999996E-2</c:v>
                </c:pt>
                <c:pt idx="5261">
                  <c:v>-7.0183599999999999E-2</c:v>
                </c:pt>
                <c:pt idx="5262">
                  <c:v>-7.4054499999999995E-2</c:v>
                </c:pt>
                <c:pt idx="5263">
                  <c:v>-7.7914300000000006E-2</c:v>
                </c:pt>
                <c:pt idx="5264">
                  <c:v>-8.1758200000000003E-2</c:v>
                </c:pt>
                <c:pt idx="5265">
                  <c:v>-8.5582099999999994E-2</c:v>
                </c:pt>
                <c:pt idx="5266">
                  <c:v>-8.9383000000000004E-2</c:v>
                </c:pt>
                <c:pt idx="5267">
                  <c:v>-9.3158599999999994E-2</c:v>
                </c:pt>
                <c:pt idx="5268">
                  <c:v>-9.6905699999999997E-2</c:v>
                </c:pt>
                <c:pt idx="5269">
                  <c:v>-0.100621</c:v>
                </c:pt>
                <c:pt idx="5270">
                  <c:v>-0.10430200000000001</c:v>
                </c:pt>
                <c:pt idx="5271">
                  <c:v>-0.107945</c:v>
                </c:pt>
                <c:pt idx="5272">
                  <c:v>-0.11154699999999999</c:v>
                </c:pt>
                <c:pt idx="5273">
                  <c:v>-0.115103</c:v>
                </c:pt>
                <c:pt idx="5274">
                  <c:v>-0.118613</c:v>
                </c:pt>
                <c:pt idx="5275">
                  <c:v>-0.122072</c:v>
                </c:pt>
                <c:pt idx="5276">
                  <c:v>-0.125475</c:v>
                </c:pt>
                <c:pt idx="5277">
                  <c:v>-0.12881899999999999</c:v>
                </c:pt>
                <c:pt idx="5278">
                  <c:v>-0.132102</c:v>
                </c:pt>
                <c:pt idx="5279">
                  <c:v>-0.135321</c:v>
                </c:pt>
                <c:pt idx="5280">
                  <c:v>-0.13847200000000001</c:v>
                </c:pt>
                <c:pt idx="5281">
                  <c:v>-0.14155300000000001</c:v>
                </c:pt>
                <c:pt idx="5282">
                  <c:v>-0.14455999999999999</c:v>
                </c:pt>
                <c:pt idx="5283">
                  <c:v>-0.14748900000000001</c:v>
                </c:pt>
                <c:pt idx="5284">
                  <c:v>-0.15034</c:v>
                </c:pt>
                <c:pt idx="5285">
                  <c:v>-0.15310799999999999</c:v>
                </c:pt>
                <c:pt idx="5286">
                  <c:v>-0.15579100000000001</c:v>
                </c:pt>
                <c:pt idx="5287">
                  <c:v>-0.158385</c:v>
                </c:pt>
                <c:pt idx="5288">
                  <c:v>-0.160889</c:v>
                </c:pt>
                <c:pt idx="5289">
                  <c:v>-0.163299</c:v>
                </c:pt>
                <c:pt idx="5290">
                  <c:v>-0.16561200000000001</c:v>
                </c:pt>
                <c:pt idx="5291">
                  <c:v>-0.167828</c:v>
                </c:pt>
                <c:pt idx="5292">
                  <c:v>-0.16994300000000001</c:v>
                </c:pt>
                <c:pt idx="5293">
                  <c:v>-0.171956</c:v>
                </c:pt>
                <c:pt idx="5294">
                  <c:v>-0.17386299999999999</c:v>
                </c:pt>
                <c:pt idx="5295">
                  <c:v>-0.17566300000000001</c:v>
                </c:pt>
                <c:pt idx="5296">
                  <c:v>-0.17735200000000001</c:v>
                </c:pt>
                <c:pt idx="5297">
                  <c:v>-0.17893100000000001</c:v>
                </c:pt>
                <c:pt idx="5298">
                  <c:v>-0.180397</c:v>
                </c:pt>
                <c:pt idx="5299">
                  <c:v>-0.18174999999999999</c:v>
                </c:pt>
                <c:pt idx="5300">
                  <c:v>-0.18298800000000001</c:v>
                </c:pt>
                <c:pt idx="5301">
                  <c:v>-0.184112</c:v>
                </c:pt>
                <c:pt idx="5302">
                  <c:v>-0.18511900000000001</c:v>
                </c:pt>
                <c:pt idx="5303">
                  <c:v>-0.18600900000000001</c:v>
                </c:pt>
                <c:pt idx="5304">
                  <c:v>-0.186781</c:v>
                </c:pt>
                <c:pt idx="5305">
                  <c:v>-0.18743399999999999</c:v>
                </c:pt>
                <c:pt idx="5306">
                  <c:v>-0.187967</c:v>
                </c:pt>
                <c:pt idx="5307">
                  <c:v>-0.18837899999999999</c:v>
                </c:pt>
                <c:pt idx="5308">
                  <c:v>-0.188669</c:v>
                </c:pt>
                <c:pt idx="5309">
                  <c:v>-0.188836</c:v>
                </c:pt>
                <c:pt idx="5310">
                  <c:v>-0.18887899999999999</c:v>
                </c:pt>
                <c:pt idx="5311">
                  <c:v>-0.1888</c:v>
                </c:pt>
                <c:pt idx="5312">
                  <c:v>-0.18859500000000001</c:v>
                </c:pt>
                <c:pt idx="5313">
                  <c:v>-0.18826599999999999</c:v>
                </c:pt>
                <c:pt idx="5314">
                  <c:v>-0.18781200000000001</c:v>
                </c:pt>
                <c:pt idx="5315">
                  <c:v>-0.18723300000000001</c:v>
                </c:pt>
                <c:pt idx="5316">
                  <c:v>-0.18653</c:v>
                </c:pt>
                <c:pt idx="5317">
                  <c:v>-0.185701</c:v>
                </c:pt>
                <c:pt idx="5318">
                  <c:v>-0.184748</c:v>
                </c:pt>
                <c:pt idx="5319">
                  <c:v>-0.183671</c:v>
                </c:pt>
                <c:pt idx="5320">
                  <c:v>-0.18247099999999999</c:v>
                </c:pt>
                <c:pt idx="5321">
                  <c:v>-0.181148</c:v>
                </c:pt>
                <c:pt idx="5322">
                  <c:v>-0.179704</c:v>
                </c:pt>
                <c:pt idx="5323">
                  <c:v>-0.17813899999999999</c:v>
                </c:pt>
                <c:pt idx="5324">
                  <c:v>-0.176452</c:v>
                </c:pt>
                <c:pt idx="5325">
                  <c:v>-0.17464499999999999</c:v>
                </c:pt>
                <c:pt idx="5326">
                  <c:v>-0.17271800000000001</c:v>
                </c:pt>
                <c:pt idx="5327">
                  <c:v>-0.17067199999999999</c:v>
                </c:pt>
                <c:pt idx="5328">
                  <c:v>-0.16850799999999999</c:v>
                </c:pt>
                <c:pt idx="5329">
                  <c:v>-0.16622799999999999</c:v>
                </c:pt>
                <c:pt idx="5330">
                  <c:v>-0.16383300000000001</c:v>
                </c:pt>
                <c:pt idx="5331">
                  <c:v>-0.161326</c:v>
                </c:pt>
                <c:pt idx="5332">
                  <c:v>-0.15870799999999999</c:v>
                </c:pt>
                <c:pt idx="5333">
                  <c:v>-0.15597900000000001</c:v>
                </c:pt>
                <c:pt idx="5334">
                  <c:v>-0.153144</c:v>
                </c:pt>
                <c:pt idx="5335">
                  <c:v>-0.150202</c:v>
                </c:pt>
                <c:pt idx="5336">
                  <c:v>-0.14715600000000001</c:v>
                </c:pt>
                <c:pt idx="5337">
                  <c:v>-0.144007</c:v>
                </c:pt>
                <c:pt idx="5338">
                  <c:v>-0.14075799999999999</c:v>
                </c:pt>
                <c:pt idx="5339">
                  <c:v>-0.137409</c:v>
                </c:pt>
                <c:pt idx="5340">
                  <c:v>-0.133964</c:v>
                </c:pt>
                <c:pt idx="5341">
                  <c:v>-0.13042500000000001</c:v>
                </c:pt>
                <c:pt idx="5342">
                  <c:v>-0.12679399999999999</c:v>
                </c:pt>
                <c:pt idx="5343">
                  <c:v>-0.123074</c:v>
                </c:pt>
                <c:pt idx="5344">
                  <c:v>-0.119266</c:v>
                </c:pt>
                <c:pt idx="5345">
                  <c:v>-0.115374</c:v>
                </c:pt>
                <c:pt idx="5346">
                  <c:v>-0.1114</c:v>
                </c:pt>
                <c:pt idx="5347">
                  <c:v>-0.107345</c:v>
                </c:pt>
                <c:pt idx="5348">
                  <c:v>-0.103213</c:v>
                </c:pt>
                <c:pt idx="5349">
                  <c:v>-9.9006300000000005E-2</c:v>
                </c:pt>
                <c:pt idx="5350">
                  <c:v>-9.4728199999999999E-2</c:v>
                </c:pt>
                <c:pt idx="5351">
                  <c:v>-9.0381100000000006E-2</c:v>
                </c:pt>
                <c:pt idx="5352">
                  <c:v>-8.5968100000000006E-2</c:v>
                </c:pt>
                <c:pt idx="5353">
                  <c:v>-8.1492800000000004E-2</c:v>
                </c:pt>
                <c:pt idx="5354">
                  <c:v>-7.6958299999999993E-2</c:v>
                </c:pt>
                <c:pt idx="5355">
                  <c:v>-7.2367100000000004E-2</c:v>
                </c:pt>
                <c:pt idx="5356">
                  <c:v>-6.7721400000000001E-2</c:v>
                </c:pt>
                <c:pt idx="5357">
                  <c:v>-6.3023899999999994E-2</c:v>
                </c:pt>
                <c:pt idx="5358">
                  <c:v>-5.8277299999999997E-2</c:v>
                </c:pt>
                <c:pt idx="5359">
                  <c:v>-5.34846E-2</c:v>
                </c:pt>
                <c:pt idx="5360">
                  <c:v>-4.8648200000000003E-2</c:v>
                </c:pt>
                <c:pt idx="5361">
                  <c:v>-4.3771499999999998E-2</c:v>
                </c:pt>
                <c:pt idx="5362">
                  <c:v>-3.8857799999999998E-2</c:v>
                </c:pt>
                <c:pt idx="5363">
                  <c:v>-3.3910700000000002E-2</c:v>
                </c:pt>
                <c:pt idx="5364">
                  <c:v>-2.89336E-2</c:v>
                </c:pt>
                <c:pt idx="5365">
                  <c:v>-2.3929599999999999E-2</c:v>
                </c:pt>
                <c:pt idx="5366">
                  <c:v>-1.8901299999999999E-2</c:v>
                </c:pt>
                <c:pt idx="5367">
                  <c:v>-1.3851799999999999E-2</c:v>
                </c:pt>
                <c:pt idx="5368" formatCode="0.00E+00">
                  <c:v>-8.7842200000000006E-3</c:v>
                </c:pt>
                <c:pt idx="5369" formatCode="0.00E+00">
                  <c:v>-3.7023400000000001E-3</c:v>
                </c:pt>
                <c:pt idx="5370" formatCode="0.00E+00">
                  <c:v>1.3902000000000001E-3</c:v>
                </c:pt>
                <c:pt idx="5371" formatCode="0.00E+00">
                  <c:v>6.4897799999999997E-3</c:v>
                </c:pt>
                <c:pt idx="5372">
                  <c:v>1.1592999999999999E-2</c:v>
                </c:pt>
                <c:pt idx="5373">
                  <c:v>1.6696699999999998E-2</c:v>
                </c:pt>
                <c:pt idx="5374">
                  <c:v>2.17982E-2</c:v>
                </c:pt>
                <c:pt idx="5375">
                  <c:v>2.6894499999999998E-2</c:v>
                </c:pt>
                <c:pt idx="5376">
                  <c:v>3.1982700000000003E-2</c:v>
                </c:pt>
                <c:pt idx="5377">
                  <c:v>3.7059300000000003E-2</c:v>
                </c:pt>
                <c:pt idx="5378">
                  <c:v>4.2120999999999999E-2</c:v>
                </c:pt>
                <c:pt idx="5379">
                  <c:v>4.7164200000000003E-2</c:v>
                </c:pt>
                <c:pt idx="5380">
                  <c:v>5.2185200000000001E-2</c:v>
                </c:pt>
                <c:pt idx="5381">
                  <c:v>5.7180000000000002E-2</c:v>
                </c:pt>
                <c:pt idx="5382">
                  <c:v>6.2144999999999999E-2</c:v>
                </c:pt>
                <c:pt idx="5383">
                  <c:v>6.7076999999999998E-2</c:v>
                </c:pt>
                <c:pt idx="5384">
                  <c:v>7.1972700000000001E-2</c:v>
                </c:pt>
                <c:pt idx="5385">
                  <c:v>7.68287E-2</c:v>
                </c:pt>
                <c:pt idx="5386">
                  <c:v>8.1641900000000003E-2</c:v>
                </c:pt>
                <c:pt idx="5387">
                  <c:v>8.6409399999999997E-2</c:v>
                </c:pt>
                <c:pt idx="5388">
                  <c:v>9.1128000000000001E-2</c:v>
                </c:pt>
                <c:pt idx="5389">
                  <c:v>9.5795099999999994E-2</c:v>
                </c:pt>
                <c:pt idx="5390">
                  <c:v>0.100409</c:v>
                </c:pt>
                <c:pt idx="5391">
                  <c:v>0.104966</c:v>
                </c:pt>
                <c:pt idx="5392">
                  <c:v>0.10946400000000001</c:v>
                </c:pt>
                <c:pt idx="5393">
                  <c:v>0.113901</c:v>
                </c:pt>
                <c:pt idx="5394">
                  <c:v>0.118272</c:v>
                </c:pt>
                <c:pt idx="5395">
                  <c:v>0.122573</c:v>
                </c:pt>
                <c:pt idx="5396">
                  <c:v>0.126801</c:v>
                </c:pt>
                <c:pt idx="5397">
                  <c:v>0.13095200000000001</c:v>
                </c:pt>
                <c:pt idx="5398">
                  <c:v>0.13502600000000001</c:v>
                </c:pt>
                <c:pt idx="5399">
                  <c:v>0.139018</c:v>
                </c:pt>
                <c:pt idx="5400">
                  <c:v>0.142928</c:v>
                </c:pt>
                <c:pt idx="5401">
                  <c:v>0.14675199999999999</c:v>
                </c:pt>
                <c:pt idx="5402">
                  <c:v>0.15048800000000001</c:v>
                </c:pt>
                <c:pt idx="5403">
                  <c:v>0.15413399999999999</c:v>
                </c:pt>
                <c:pt idx="5404">
                  <c:v>0.15768799999999999</c:v>
                </c:pt>
                <c:pt idx="5405">
                  <c:v>0.16114600000000001</c:v>
                </c:pt>
                <c:pt idx="5406">
                  <c:v>0.16450699999999999</c:v>
                </c:pt>
                <c:pt idx="5407">
                  <c:v>0.167769</c:v>
                </c:pt>
                <c:pt idx="5408">
                  <c:v>0.170928</c:v>
                </c:pt>
                <c:pt idx="5409">
                  <c:v>0.173983</c:v>
                </c:pt>
                <c:pt idx="5410">
                  <c:v>0.176931</c:v>
                </c:pt>
                <c:pt idx="5411">
                  <c:v>0.17977199999999999</c:v>
                </c:pt>
                <c:pt idx="5412">
                  <c:v>0.182503</c:v>
                </c:pt>
                <c:pt idx="5413">
                  <c:v>0.18512400000000001</c:v>
                </c:pt>
                <c:pt idx="5414">
                  <c:v>0.18763099999999999</c:v>
                </c:pt>
                <c:pt idx="5415">
                  <c:v>0.190025</c:v>
                </c:pt>
                <c:pt idx="5416">
                  <c:v>0.192303</c:v>
                </c:pt>
                <c:pt idx="5417">
                  <c:v>0.194465</c:v>
                </c:pt>
                <c:pt idx="5418">
                  <c:v>0.19650899999999999</c:v>
                </c:pt>
                <c:pt idx="5419">
                  <c:v>0.198433</c:v>
                </c:pt>
                <c:pt idx="5420">
                  <c:v>0.200235</c:v>
                </c:pt>
                <c:pt idx="5421">
                  <c:v>0.20191500000000001</c:v>
                </c:pt>
                <c:pt idx="5422">
                  <c:v>0.20347000000000001</c:v>
                </c:pt>
                <c:pt idx="5423">
                  <c:v>0.2049</c:v>
                </c:pt>
                <c:pt idx="5424">
                  <c:v>0.206204</c:v>
                </c:pt>
                <c:pt idx="5425">
                  <c:v>0.20738100000000001</c:v>
                </c:pt>
                <c:pt idx="5426">
                  <c:v>0.20843100000000001</c:v>
                </c:pt>
                <c:pt idx="5427">
                  <c:v>0.20935500000000001</c:v>
                </c:pt>
                <c:pt idx="5428">
                  <c:v>0.21015300000000001</c:v>
                </c:pt>
                <c:pt idx="5429">
                  <c:v>0.21082300000000001</c:v>
                </c:pt>
                <c:pt idx="5430">
                  <c:v>0.211367</c:v>
                </c:pt>
                <c:pt idx="5431">
                  <c:v>0.211784</c:v>
                </c:pt>
                <c:pt idx="5432">
                  <c:v>0.21207400000000001</c:v>
                </c:pt>
                <c:pt idx="5433">
                  <c:v>0.21223700000000001</c:v>
                </c:pt>
                <c:pt idx="5434">
                  <c:v>0.21227499999999999</c:v>
                </c:pt>
                <c:pt idx="5435">
                  <c:v>0.21218600000000001</c:v>
                </c:pt>
                <c:pt idx="5436">
                  <c:v>0.21196899999999999</c:v>
                </c:pt>
                <c:pt idx="5437">
                  <c:v>0.21162400000000001</c:v>
                </c:pt>
                <c:pt idx="5438">
                  <c:v>0.21115200000000001</c:v>
                </c:pt>
                <c:pt idx="5439">
                  <c:v>0.21055299999999999</c:v>
                </c:pt>
                <c:pt idx="5440">
                  <c:v>0.20982999999999999</c:v>
                </c:pt>
                <c:pt idx="5441">
                  <c:v>0.208982</c:v>
                </c:pt>
                <c:pt idx="5442">
                  <c:v>0.208013</c:v>
                </c:pt>
                <c:pt idx="5443">
                  <c:v>0.206923</c:v>
                </c:pt>
                <c:pt idx="5444">
                  <c:v>0.20571300000000001</c:v>
                </c:pt>
                <c:pt idx="5445">
                  <c:v>0.20438400000000001</c:v>
                </c:pt>
                <c:pt idx="5446">
                  <c:v>0.20293600000000001</c:v>
                </c:pt>
                <c:pt idx="5447">
                  <c:v>0.20136999999999999</c:v>
                </c:pt>
                <c:pt idx="5448">
                  <c:v>0.19969000000000001</c:v>
                </c:pt>
                <c:pt idx="5449">
                  <c:v>0.19789799999999999</c:v>
                </c:pt>
                <c:pt idx="5450">
                  <c:v>0.195996</c:v>
                </c:pt>
                <c:pt idx="5451">
                  <c:v>0.19398699999999999</c:v>
                </c:pt>
                <c:pt idx="5452">
                  <c:v>0.19187199999999999</c:v>
                </c:pt>
                <c:pt idx="5453">
                  <c:v>0.18965299999999999</c:v>
                </c:pt>
                <c:pt idx="5454">
                  <c:v>0.187332</c:v>
                </c:pt>
                <c:pt idx="5455">
                  <c:v>0.18490799999999999</c:v>
                </c:pt>
                <c:pt idx="5456">
                  <c:v>0.18238499999999999</c:v>
                </c:pt>
                <c:pt idx="5457">
                  <c:v>0.17976500000000001</c:v>
                </c:pt>
                <c:pt idx="5458">
                  <c:v>0.17705000000000001</c:v>
                </c:pt>
                <c:pt idx="5459">
                  <c:v>0.17424300000000001</c:v>
                </c:pt>
                <c:pt idx="5460">
                  <c:v>0.171345</c:v>
                </c:pt>
                <c:pt idx="5461">
                  <c:v>0.16835900000000001</c:v>
                </c:pt>
                <c:pt idx="5462">
                  <c:v>0.16528799999999999</c:v>
                </c:pt>
                <c:pt idx="5463">
                  <c:v>0.162137</c:v>
                </c:pt>
                <c:pt idx="5464">
                  <c:v>0.15890799999999999</c:v>
                </c:pt>
                <c:pt idx="5465">
                  <c:v>0.15560399999999999</c:v>
                </c:pt>
                <c:pt idx="5466">
                  <c:v>0.152227</c:v>
                </c:pt>
                <c:pt idx="5467">
                  <c:v>0.148782</c:v>
                </c:pt>
                <c:pt idx="5468">
                  <c:v>0.14527200000000001</c:v>
                </c:pt>
                <c:pt idx="5469">
                  <c:v>0.14169999999999999</c:v>
                </c:pt>
                <c:pt idx="5470">
                  <c:v>0.13807</c:v>
                </c:pt>
                <c:pt idx="5471">
                  <c:v>0.134384</c:v>
                </c:pt>
                <c:pt idx="5472">
                  <c:v>0.13064700000000001</c:v>
                </c:pt>
                <c:pt idx="5473">
                  <c:v>0.126861</c:v>
                </c:pt>
                <c:pt idx="5474">
                  <c:v>0.123029</c:v>
                </c:pt>
                <c:pt idx="5475">
                  <c:v>0.119153</c:v>
                </c:pt>
                <c:pt idx="5476">
                  <c:v>0.11523600000000001</c:v>
                </c:pt>
                <c:pt idx="5477">
                  <c:v>0.11128300000000001</c:v>
                </c:pt>
                <c:pt idx="5478">
                  <c:v>0.107296</c:v>
                </c:pt>
                <c:pt idx="5479">
                  <c:v>0.10327799999999999</c:v>
                </c:pt>
                <c:pt idx="5480">
                  <c:v>9.9233500000000002E-2</c:v>
                </c:pt>
                <c:pt idx="5481">
                  <c:v>9.5166000000000001E-2</c:v>
                </c:pt>
                <c:pt idx="5482">
                  <c:v>9.1079499999999994E-2</c:v>
                </c:pt>
                <c:pt idx="5483">
                  <c:v>8.6978100000000003E-2</c:v>
                </c:pt>
                <c:pt idx="5484">
                  <c:v>8.2865400000000006E-2</c:v>
                </c:pt>
                <c:pt idx="5485">
                  <c:v>7.8745200000000001E-2</c:v>
                </c:pt>
                <c:pt idx="5486">
                  <c:v>7.4621300000000002E-2</c:v>
                </c:pt>
                <c:pt idx="5487">
                  <c:v>7.04983E-2</c:v>
                </c:pt>
                <c:pt idx="5488">
                  <c:v>6.6378900000000005E-2</c:v>
                </c:pt>
                <c:pt idx="5489">
                  <c:v>6.2264899999999998E-2</c:v>
                </c:pt>
                <c:pt idx="5490">
                  <c:v>5.8158700000000001E-2</c:v>
                </c:pt>
                <c:pt idx="5491">
                  <c:v>5.4064500000000001E-2</c:v>
                </c:pt>
                <c:pt idx="5492">
                  <c:v>4.9987499999999997E-2</c:v>
                </c:pt>
                <c:pt idx="5493">
                  <c:v>4.5932300000000002E-2</c:v>
                </c:pt>
                <c:pt idx="5494">
                  <c:v>4.1902599999999998E-2</c:v>
                </c:pt>
                <c:pt idx="5495">
                  <c:v>3.7902100000000001E-2</c:v>
                </c:pt>
                <c:pt idx="5496">
                  <c:v>3.39338E-2</c:v>
                </c:pt>
                <c:pt idx="5497">
                  <c:v>3.0001E-2</c:v>
                </c:pt>
                <c:pt idx="5498">
                  <c:v>2.6106799999999999E-2</c:v>
                </c:pt>
                <c:pt idx="5499">
                  <c:v>2.2254599999999999E-2</c:v>
                </c:pt>
                <c:pt idx="5500">
                  <c:v>1.8447399999999999E-2</c:v>
                </c:pt>
                <c:pt idx="5501">
                  <c:v>1.46886E-2</c:v>
                </c:pt>
                <c:pt idx="5502">
                  <c:v>1.09821E-2</c:v>
                </c:pt>
                <c:pt idx="5503" formatCode="0.00E+00">
                  <c:v>7.3316900000000001E-3</c:v>
                </c:pt>
                <c:pt idx="5504" formatCode="0.00E+00">
                  <c:v>3.7410199999999998E-3</c:v>
                </c:pt>
                <c:pt idx="5505" formatCode="0.00E+00">
                  <c:v>2.1279E-4</c:v>
                </c:pt>
                <c:pt idx="5506" formatCode="0.00E+00">
                  <c:v>-3.2502799999999999E-3</c:v>
                </c:pt>
                <c:pt idx="5507" formatCode="0.00E+00">
                  <c:v>-6.6451599999999998E-3</c:v>
                </c:pt>
                <c:pt idx="5508" formatCode="0.00E+00">
                  <c:v>-9.9691099999999998E-3</c:v>
                </c:pt>
                <c:pt idx="5509">
                  <c:v>-1.3219699999999999E-2</c:v>
                </c:pt>
                <c:pt idx="5510">
                  <c:v>-1.6393999999999999E-2</c:v>
                </c:pt>
                <c:pt idx="5511">
                  <c:v>-1.9488599999999998E-2</c:v>
                </c:pt>
                <c:pt idx="5512">
                  <c:v>-2.25011E-2</c:v>
                </c:pt>
                <c:pt idx="5513">
                  <c:v>-2.54296E-2</c:v>
                </c:pt>
                <c:pt idx="5514">
                  <c:v>-2.8271999999999999E-2</c:v>
                </c:pt>
                <c:pt idx="5515">
                  <c:v>-3.10257E-2</c:v>
                </c:pt>
                <c:pt idx="5516">
                  <c:v>-3.3688200000000001E-2</c:v>
                </c:pt>
                <c:pt idx="5517">
                  <c:v>-3.6257499999999998E-2</c:v>
                </c:pt>
                <c:pt idx="5518">
                  <c:v>-3.8731099999999997E-2</c:v>
                </c:pt>
                <c:pt idx="5519">
                  <c:v>-4.1106799999999999E-2</c:v>
                </c:pt>
                <c:pt idx="5520">
                  <c:v>-4.33838E-2</c:v>
                </c:pt>
                <c:pt idx="5521">
                  <c:v>-4.5560499999999997E-2</c:v>
                </c:pt>
                <c:pt idx="5522">
                  <c:v>-4.7634500000000003E-2</c:v>
                </c:pt>
                <c:pt idx="5523">
                  <c:v>-4.9603700000000001E-2</c:v>
                </c:pt>
                <c:pt idx="5524">
                  <c:v>-5.14663E-2</c:v>
                </c:pt>
                <c:pt idx="5525">
                  <c:v>-5.3220499999999997E-2</c:v>
                </c:pt>
                <c:pt idx="5526">
                  <c:v>-5.4864700000000002E-2</c:v>
                </c:pt>
                <c:pt idx="5527">
                  <c:v>-5.6397000000000003E-2</c:v>
                </c:pt>
                <c:pt idx="5528">
                  <c:v>-5.7816600000000003E-2</c:v>
                </c:pt>
                <c:pt idx="5529">
                  <c:v>-5.9123099999999998E-2</c:v>
                </c:pt>
                <c:pt idx="5530">
                  <c:v>-6.0316399999999999E-2</c:v>
                </c:pt>
                <c:pt idx="5531">
                  <c:v>-6.1395199999999997E-2</c:v>
                </c:pt>
                <c:pt idx="5532">
                  <c:v>-6.2358700000000003E-2</c:v>
                </c:pt>
                <c:pt idx="5533">
                  <c:v>-6.3206300000000007E-2</c:v>
                </c:pt>
                <c:pt idx="5534">
                  <c:v>-6.3937900000000006E-2</c:v>
                </c:pt>
                <c:pt idx="5535">
                  <c:v>-6.4552499999999999E-2</c:v>
                </c:pt>
                <c:pt idx="5536">
                  <c:v>-6.5049200000000001E-2</c:v>
                </c:pt>
                <c:pt idx="5537">
                  <c:v>-6.5427700000000005E-2</c:v>
                </c:pt>
                <c:pt idx="5538">
                  <c:v>-6.5688099999999999E-2</c:v>
                </c:pt>
                <c:pt idx="5539">
                  <c:v>-6.5830799999999995E-2</c:v>
                </c:pt>
                <c:pt idx="5540">
                  <c:v>-6.5855899999999995E-2</c:v>
                </c:pt>
                <c:pt idx="5541">
                  <c:v>-6.5763199999999994E-2</c:v>
                </c:pt>
                <c:pt idx="5542">
                  <c:v>-6.5552899999999997E-2</c:v>
                </c:pt>
                <c:pt idx="5543">
                  <c:v>-6.52258E-2</c:v>
                </c:pt>
                <c:pt idx="5544">
                  <c:v>-6.4782699999999999E-2</c:v>
                </c:pt>
                <c:pt idx="5545">
                  <c:v>-6.4224000000000003E-2</c:v>
                </c:pt>
                <c:pt idx="5546">
                  <c:v>-6.3549800000000004E-2</c:v>
                </c:pt>
                <c:pt idx="5547">
                  <c:v>-6.2760300000000005E-2</c:v>
                </c:pt>
                <c:pt idx="5548">
                  <c:v>-6.1857099999999998E-2</c:v>
                </c:pt>
                <c:pt idx="5549">
                  <c:v>-6.0842E-2</c:v>
                </c:pt>
                <c:pt idx="5550">
                  <c:v>-5.9716400000000003E-2</c:v>
                </c:pt>
                <c:pt idx="5551">
                  <c:v>-5.8481900000000003E-2</c:v>
                </c:pt>
                <c:pt idx="5552">
                  <c:v>-5.7139700000000002E-2</c:v>
                </c:pt>
                <c:pt idx="5553">
                  <c:v>-5.5691699999999997E-2</c:v>
                </c:pt>
                <c:pt idx="5554">
                  <c:v>-5.4139199999999998E-2</c:v>
                </c:pt>
                <c:pt idx="5555">
                  <c:v>-5.2483399999999999E-2</c:v>
                </c:pt>
                <c:pt idx="5556">
                  <c:v>-5.0725600000000003E-2</c:v>
                </c:pt>
                <c:pt idx="5557">
                  <c:v>-4.8867000000000001E-2</c:v>
                </c:pt>
                <c:pt idx="5558">
                  <c:v>-4.6908999999999999E-2</c:v>
                </c:pt>
                <c:pt idx="5559">
                  <c:v>-4.48536E-2</c:v>
                </c:pt>
                <c:pt idx="5560">
                  <c:v>-4.2702499999999997E-2</c:v>
                </c:pt>
                <c:pt idx="5561">
                  <c:v>-4.0458300000000003E-2</c:v>
                </c:pt>
                <c:pt idx="5562">
                  <c:v>-3.8123499999999998E-2</c:v>
                </c:pt>
                <c:pt idx="5563">
                  <c:v>-3.5700500000000003E-2</c:v>
                </c:pt>
                <c:pt idx="5564">
                  <c:v>-3.3191900000000003E-2</c:v>
                </c:pt>
                <c:pt idx="5565">
                  <c:v>-3.0600200000000001E-2</c:v>
                </c:pt>
                <c:pt idx="5566">
                  <c:v>-2.7927199999999999E-2</c:v>
                </c:pt>
                <c:pt idx="5567">
                  <c:v>-2.5174999999999999E-2</c:v>
                </c:pt>
                <c:pt idx="5568">
                  <c:v>-2.2346000000000001E-2</c:v>
                </c:pt>
                <c:pt idx="5569">
                  <c:v>-1.9442999999999998E-2</c:v>
                </c:pt>
                <c:pt idx="5570">
                  <c:v>-1.6469299999999999E-2</c:v>
                </c:pt>
                <c:pt idx="5571">
                  <c:v>-1.3428000000000001E-2</c:v>
                </c:pt>
                <c:pt idx="5572">
                  <c:v>-1.0322E-2</c:v>
                </c:pt>
                <c:pt idx="5573" formatCode="0.00E+00">
                  <c:v>-7.1529999999999996E-3</c:v>
                </c:pt>
                <c:pt idx="5574" formatCode="0.00E+00">
                  <c:v>-3.9233200000000001E-3</c:v>
                </c:pt>
                <c:pt idx="5575" formatCode="0.00E+00">
                  <c:v>-6.3623399999999995E-4</c:v>
                </c:pt>
                <c:pt idx="5576" formatCode="0.00E+00">
                  <c:v>2.70506E-3</c:v>
                </c:pt>
                <c:pt idx="5577" formatCode="0.00E+00">
                  <c:v>6.0979600000000004E-3</c:v>
                </c:pt>
                <c:pt idx="5578" formatCode="0.00E+00">
                  <c:v>9.5392399999999992E-3</c:v>
                </c:pt>
                <c:pt idx="5579">
                  <c:v>1.30251E-2</c:v>
                </c:pt>
                <c:pt idx="5580">
                  <c:v>1.6552500000000001E-2</c:v>
                </c:pt>
                <c:pt idx="5581">
                  <c:v>2.0118799999999999E-2</c:v>
                </c:pt>
                <c:pt idx="5582">
                  <c:v>2.37209E-2</c:v>
                </c:pt>
                <c:pt idx="5583">
                  <c:v>2.73546E-2</c:v>
                </c:pt>
                <c:pt idx="5584">
                  <c:v>3.1016200000000001E-2</c:v>
                </c:pt>
                <c:pt idx="5585">
                  <c:v>3.47021E-2</c:v>
                </c:pt>
                <c:pt idx="5586">
                  <c:v>3.8409800000000001E-2</c:v>
                </c:pt>
                <c:pt idx="5587">
                  <c:v>4.2136800000000002E-2</c:v>
                </c:pt>
                <c:pt idx="5588">
                  <c:v>4.5880400000000002E-2</c:v>
                </c:pt>
                <c:pt idx="5589">
                  <c:v>4.9637399999999998E-2</c:v>
                </c:pt>
                <c:pt idx="5590">
                  <c:v>5.3404500000000001E-2</c:v>
                </c:pt>
                <c:pt idx="5591">
                  <c:v>5.7178600000000003E-2</c:v>
                </c:pt>
                <c:pt idx="5592">
                  <c:v>6.0956799999999998E-2</c:v>
                </c:pt>
                <c:pt idx="5593">
                  <c:v>6.4735799999999996E-2</c:v>
                </c:pt>
                <c:pt idx="5594">
                  <c:v>6.8512799999999999E-2</c:v>
                </c:pt>
                <c:pt idx="5595">
                  <c:v>7.2285100000000005E-2</c:v>
                </c:pt>
                <c:pt idx="5596">
                  <c:v>7.6049800000000001E-2</c:v>
                </c:pt>
                <c:pt idx="5597">
                  <c:v>7.9803700000000005E-2</c:v>
                </c:pt>
                <c:pt idx="5598">
                  <c:v>8.3543699999999999E-2</c:v>
                </c:pt>
                <c:pt idx="5599">
                  <c:v>8.7266399999999994E-2</c:v>
                </c:pt>
                <c:pt idx="5600">
                  <c:v>9.0968300000000002E-2</c:v>
                </c:pt>
                <c:pt idx="5601">
                  <c:v>9.4646499999999995E-2</c:v>
                </c:pt>
                <c:pt idx="5602">
                  <c:v>9.8297899999999994E-2</c:v>
                </c:pt>
                <c:pt idx="5603">
                  <c:v>0.10192</c:v>
                </c:pt>
                <c:pt idx="5604">
                  <c:v>0.10550900000000001</c:v>
                </c:pt>
                <c:pt idx="5605">
                  <c:v>0.10906399999999999</c:v>
                </c:pt>
                <c:pt idx="5606">
                  <c:v>0.112581</c:v>
                </c:pt>
                <c:pt idx="5607">
                  <c:v>0.11605699999999999</c:v>
                </c:pt>
                <c:pt idx="5608">
                  <c:v>0.119491</c:v>
                </c:pt>
                <c:pt idx="5609">
                  <c:v>0.122878</c:v>
                </c:pt>
                <c:pt idx="5610">
                  <c:v>0.126217</c:v>
                </c:pt>
                <c:pt idx="5611">
                  <c:v>0.12950500000000001</c:v>
                </c:pt>
                <c:pt idx="5612">
                  <c:v>0.13274</c:v>
                </c:pt>
                <c:pt idx="5613">
                  <c:v>0.13592000000000001</c:v>
                </c:pt>
                <c:pt idx="5614">
                  <c:v>0.139043</c:v>
                </c:pt>
                <c:pt idx="5615">
                  <c:v>0.14210500000000001</c:v>
                </c:pt>
                <c:pt idx="5616">
                  <c:v>0.14510300000000001</c:v>
                </c:pt>
                <c:pt idx="5617">
                  <c:v>0.148037</c:v>
                </c:pt>
                <c:pt idx="5618">
                  <c:v>0.15090500000000001</c:v>
                </c:pt>
                <c:pt idx="5619">
                  <c:v>0.15370400000000001</c:v>
                </c:pt>
                <c:pt idx="5620">
                  <c:v>0.15643399999999999</c:v>
                </c:pt>
                <c:pt idx="5621">
                  <c:v>0.15909200000000001</c:v>
                </c:pt>
                <c:pt idx="5622">
                  <c:v>0.16167699999999999</c:v>
                </c:pt>
                <c:pt idx="5623">
                  <c:v>0.164187</c:v>
                </c:pt>
                <c:pt idx="5624">
                  <c:v>0.16661799999999999</c:v>
                </c:pt>
                <c:pt idx="5625">
                  <c:v>0.16897100000000001</c:v>
                </c:pt>
                <c:pt idx="5626">
                  <c:v>0.17124400000000001</c:v>
                </c:pt>
                <c:pt idx="5627">
                  <c:v>0.17343600000000001</c:v>
                </c:pt>
                <c:pt idx="5628">
                  <c:v>0.17554500000000001</c:v>
                </c:pt>
                <c:pt idx="5629">
                  <c:v>0.17757100000000001</c:v>
                </c:pt>
                <c:pt idx="5630">
                  <c:v>0.179512</c:v>
                </c:pt>
                <c:pt idx="5631">
                  <c:v>0.181367</c:v>
                </c:pt>
                <c:pt idx="5632">
                  <c:v>0.18313599999999999</c:v>
                </c:pt>
                <c:pt idx="5633">
                  <c:v>0.18481700000000001</c:v>
                </c:pt>
                <c:pt idx="5634">
                  <c:v>0.18640899999999999</c:v>
                </c:pt>
                <c:pt idx="5635">
                  <c:v>0.187913</c:v>
                </c:pt>
                <c:pt idx="5636">
                  <c:v>0.18932599999999999</c:v>
                </c:pt>
                <c:pt idx="5637">
                  <c:v>0.19064999999999999</c:v>
                </c:pt>
                <c:pt idx="5638">
                  <c:v>0.191882</c:v>
                </c:pt>
                <c:pt idx="5639">
                  <c:v>0.193022</c:v>
                </c:pt>
                <c:pt idx="5640">
                  <c:v>0.19407199999999999</c:v>
                </c:pt>
                <c:pt idx="5641">
                  <c:v>0.19503000000000001</c:v>
                </c:pt>
                <c:pt idx="5642">
                  <c:v>0.19589599999999999</c:v>
                </c:pt>
                <c:pt idx="5643">
                  <c:v>0.19667100000000001</c:v>
                </c:pt>
                <c:pt idx="5644">
                  <c:v>0.197353</c:v>
                </c:pt>
                <c:pt idx="5645">
                  <c:v>0.19794400000000001</c:v>
                </c:pt>
                <c:pt idx="5646">
                  <c:v>0.19844200000000001</c:v>
                </c:pt>
                <c:pt idx="5647">
                  <c:v>0.198847</c:v>
                </c:pt>
                <c:pt idx="5648">
                  <c:v>0.199161</c:v>
                </c:pt>
                <c:pt idx="5649">
                  <c:v>0.19938400000000001</c:v>
                </c:pt>
                <c:pt idx="5650">
                  <c:v>0.199517</c:v>
                </c:pt>
                <c:pt idx="5651">
                  <c:v>0.19955899999999999</c:v>
                </c:pt>
                <c:pt idx="5652">
                  <c:v>0.19951199999999999</c:v>
                </c:pt>
                <c:pt idx="5653">
                  <c:v>0.199376</c:v>
                </c:pt>
                <c:pt idx="5654">
                  <c:v>0.19915099999999999</c:v>
                </c:pt>
                <c:pt idx="5655">
                  <c:v>0.19883899999999999</c:v>
                </c:pt>
                <c:pt idx="5656">
                  <c:v>0.19844100000000001</c:v>
                </c:pt>
                <c:pt idx="5657">
                  <c:v>0.197958</c:v>
                </c:pt>
                <c:pt idx="5658">
                  <c:v>0.19739100000000001</c:v>
                </c:pt>
                <c:pt idx="5659">
                  <c:v>0.19674</c:v>
                </c:pt>
                <c:pt idx="5660">
                  <c:v>0.19600799999999999</c:v>
                </c:pt>
                <c:pt idx="5661">
                  <c:v>0.19519500000000001</c:v>
                </c:pt>
                <c:pt idx="5662">
                  <c:v>0.194303</c:v>
                </c:pt>
                <c:pt idx="5663">
                  <c:v>0.193333</c:v>
                </c:pt>
                <c:pt idx="5664">
                  <c:v>0.19228600000000001</c:v>
                </c:pt>
                <c:pt idx="5665">
                  <c:v>0.191163</c:v>
                </c:pt>
                <c:pt idx="5666">
                  <c:v>0.189967</c:v>
                </c:pt>
                <c:pt idx="5667">
                  <c:v>0.188697</c:v>
                </c:pt>
                <c:pt idx="5668">
                  <c:v>0.187357</c:v>
                </c:pt>
                <c:pt idx="5669">
                  <c:v>0.185947</c:v>
                </c:pt>
                <c:pt idx="5670">
                  <c:v>0.18446899999999999</c:v>
                </c:pt>
                <c:pt idx="5671">
                  <c:v>0.182925</c:v>
                </c:pt>
                <c:pt idx="5672">
                  <c:v>0.18131800000000001</c:v>
                </c:pt>
                <c:pt idx="5673">
                  <c:v>0.17965</c:v>
                </c:pt>
                <c:pt idx="5674">
                  <c:v>0.177922</c:v>
                </c:pt>
                <c:pt idx="5675">
                  <c:v>0.17613699999999999</c:v>
                </c:pt>
                <c:pt idx="5676">
                  <c:v>0.17429600000000001</c:v>
                </c:pt>
                <c:pt idx="5677">
                  <c:v>0.172401</c:v>
                </c:pt>
                <c:pt idx="5678">
                  <c:v>0.170455</c:v>
                </c:pt>
                <c:pt idx="5679">
                  <c:v>0.168459</c:v>
                </c:pt>
                <c:pt idx="5680">
                  <c:v>0.16641600000000001</c:v>
                </c:pt>
                <c:pt idx="5681">
                  <c:v>0.164328</c:v>
                </c:pt>
                <c:pt idx="5682">
                  <c:v>0.16219700000000001</c:v>
                </c:pt>
                <c:pt idx="5683">
                  <c:v>0.160026</c:v>
                </c:pt>
                <c:pt idx="5684">
                  <c:v>0.15781700000000001</c:v>
                </c:pt>
                <c:pt idx="5685">
                  <c:v>0.15557299999999999</c:v>
                </c:pt>
                <c:pt idx="5686">
                  <c:v>0.15329599999999999</c:v>
                </c:pt>
                <c:pt idx="5687">
                  <c:v>0.15098900000000001</c:v>
                </c:pt>
                <c:pt idx="5688">
                  <c:v>0.14865400000000001</c:v>
                </c:pt>
                <c:pt idx="5689">
                  <c:v>0.14629400000000001</c:v>
                </c:pt>
                <c:pt idx="5690">
                  <c:v>0.14391200000000001</c:v>
                </c:pt>
                <c:pt idx="5691">
                  <c:v>0.14150799999999999</c:v>
                </c:pt>
                <c:pt idx="5692">
                  <c:v>0.13908699999999999</c:v>
                </c:pt>
                <c:pt idx="5693">
                  <c:v>0.13665099999999999</c:v>
                </c:pt>
                <c:pt idx="5694">
                  <c:v>0.13420099999999999</c:v>
                </c:pt>
                <c:pt idx="5695">
                  <c:v>0.131741</c:v>
                </c:pt>
                <c:pt idx="5696">
                  <c:v>0.129272</c:v>
                </c:pt>
                <c:pt idx="5697">
                  <c:v>0.12679699999999999</c:v>
                </c:pt>
                <c:pt idx="5698">
                  <c:v>0.124318</c:v>
                </c:pt>
                <c:pt idx="5699">
                  <c:v>0.121839</c:v>
                </c:pt>
                <c:pt idx="5700">
                  <c:v>0.11936099999999999</c:v>
                </c:pt>
                <c:pt idx="5701">
                  <c:v>0.116887</c:v>
                </c:pt>
                <c:pt idx="5702">
                  <c:v>0.11441999999999999</c:v>
                </c:pt>
                <c:pt idx="5703">
                  <c:v>0.111961</c:v>
                </c:pt>
                <c:pt idx="5704">
                  <c:v>0.109514</c:v>
                </c:pt>
                <c:pt idx="5705">
                  <c:v>0.107081</c:v>
                </c:pt>
                <c:pt idx="5706">
                  <c:v>0.10466499999999999</c:v>
                </c:pt>
                <c:pt idx="5707">
                  <c:v>0.102268</c:v>
                </c:pt>
                <c:pt idx="5708">
                  <c:v>9.9892099999999998E-2</c:v>
                </c:pt>
                <c:pt idx="5709">
                  <c:v>9.7540100000000005E-2</c:v>
                </c:pt>
                <c:pt idx="5710">
                  <c:v>9.5213900000000004E-2</c:v>
                </c:pt>
                <c:pt idx="5711">
                  <c:v>9.2915700000000004E-2</c:v>
                </c:pt>
                <c:pt idx="5712">
                  <c:v>9.0647599999999995E-2</c:v>
                </c:pt>
                <c:pt idx="5713">
                  <c:v>8.8411799999999999E-2</c:v>
                </c:pt>
                <c:pt idx="5714">
                  <c:v>8.6210200000000001E-2</c:v>
                </c:pt>
                <c:pt idx="5715">
                  <c:v>8.4045400000000006E-2</c:v>
                </c:pt>
                <c:pt idx="5716">
                  <c:v>8.1919500000000006E-2</c:v>
                </c:pt>
                <c:pt idx="5717">
                  <c:v>7.9834500000000003E-2</c:v>
                </c:pt>
                <c:pt idx="5718">
                  <c:v>7.7792500000000001E-2</c:v>
                </c:pt>
                <c:pt idx="5719">
                  <c:v>7.5795600000000005E-2</c:v>
                </c:pt>
                <c:pt idx="5720">
                  <c:v>7.38457E-2</c:v>
                </c:pt>
                <c:pt idx="5721">
                  <c:v>7.1944400000000006E-2</c:v>
                </c:pt>
                <c:pt idx="5722">
                  <c:v>7.0093100000000005E-2</c:v>
                </c:pt>
                <c:pt idx="5723">
                  <c:v>6.8293099999999995E-2</c:v>
                </c:pt>
                <c:pt idx="5724">
                  <c:v>6.6545800000000002E-2</c:v>
                </c:pt>
                <c:pt idx="5725">
                  <c:v>6.4852599999999996E-2</c:v>
                </c:pt>
                <c:pt idx="5726">
                  <c:v>6.3214599999999996E-2</c:v>
                </c:pt>
                <c:pt idx="5727">
                  <c:v>6.1633E-2</c:v>
                </c:pt>
                <c:pt idx="5728">
                  <c:v>6.01094E-2</c:v>
                </c:pt>
                <c:pt idx="5729">
                  <c:v>5.8645000000000003E-2</c:v>
                </c:pt>
                <c:pt idx="5730">
                  <c:v>5.7240699999999999E-2</c:v>
                </c:pt>
                <c:pt idx="5731">
                  <c:v>5.5897500000000003E-2</c:v>
                </c:pt>
                <c:pt idx="5732">
                  <c:v>5.46163E-2</c:v>
                </c:pt>
                <c:pt idx="5733">
                  <c:v>5.3397899999999998E-2</c:v>
                </c:pt>
                <c:pt idx="5734">
                  <c:v>5.2243199999999997E-2</c:v>
                </c:pt>
                <c:pt idx="5735">
                  <c:v>5.11531E-2</c:v>
                </c:pt>
                <c:pt idx="5736">
                  <c:v>5.0128300000000001E-2</c:v>
                </c:pt>
                <c:pt idx="5737">
                  <c:v>4.9169600000000001E-2</c:v>
                </c:pt>
                <c:pt idx="5738">
                  <c:v>4.8277500000000001E-2</c:v>
                </c:pt>
                <c:pt idx="5739">
                  <c:v>4.7452399999999999E-2</c:v>
                </c:pt>
                <c:pt idx="5740">
                  <c:v>4.6694800000000002E-2</c:v>
                </c:pt>
                <c:pt idx="5741">
                  <c:v>4.6004799999999998E-2</c:v>
                </c:pt>
                <c:pt idx="5742">
                  <c:v>4.53823E-2</c:v>
                </c:pt>
                <c:pt idx="5743">
                  <c:v>4.4827400000000003E-2</c:v>
                </c:pt>
                <c:pt idx="5744">
                  <c:v>4.4339999999999997E-2</c:v>
                </c:pt>
                <c:pt idx="5745">
                  <c:v>4.3920000000000001E-2</c:v>
                </c:pt>
                <c:pt idx="5746">
                  <c:v>4.3567599999999998E-2</c:v>
                </c:pt>
                <c:pt idx="5747">
                  <c:v>4.3282500000000002E-2</c:v>
                </c:pt>
                <c:pt idx="5748">
                  <c:v>4.3064100000000001E-2</c:v>
                </c:pt>
                <c:pt idx="5749">
                  <c:v>4.29118E-2</c:v>
                </c:pt>
                <c:pt idx="5750">
                  <c:v>4.28247E-2</c:v>
                </c:pt>
                <c:pt idx="5751">
                  <c:v>4.2802100000000003E-2</c:v>
                </c:pt>
                <c:pt idx="5752">
                  <c:v>4.28435E-2</c:v>
                </c:pt>
                <c:pt idx="5753">
                  <c:v>4.2947800000000001E-2</c:v>
                </c:pt>
                <c:pt idx="5754">
                  <c:v>4.3114E-2</c:v>
                </c:pt>
                <c:pt idx="5755">
                  <c:v>4.3340999999999998E-2</c:v>
                </c:pt>
                <c:pt idx="5756">
                  <c:v>4.3627800000000001E-2</c:v>
                </c:pt>
                <c:pt idx="5757">
                  <c:v>4.39733E-2</c:v>
                </c:pt>
                <c:pt idx="5758">
                  <c:v>4.4376499999999999E-2</c:v>
                </c:pt>
                <c:pt idx="5759">
                  <c:v>4.4836000000000001E-2</c:v>
                </c:pt>
                <c:pt idx="5760">
                  <c:v>4.5350500000000002E-2</c:v>
                </c:pt>
                <c:pt idx="5761">
                  <c:v>4.5918399999999998E-2</c:v>
                </c:pt>
                <c:pt idx="5762">
                  <c:v>4.6538299999999998E-2</c:v>
                </c:pt>
                <c:pt idx="5763">
                  <c:v>4.7208199999999999E-2</c:v>
                </c:pt>
                <c:pt idx="5764">
                  <c:v>4.7926299999999998E-2</c:v>
                </c:pt>
                <c:pt idx="5765">
                  <c:v>4.8690900000000002E-2</c:v>
                </c:pt>
                <c:pt idx="5766">
                  <c:v>4.9500200000000001E-2</c:v>
                </c:pt>
                <c:pt idx="5767">
                  <c:v>5.0352500000000001E-2</c:v>
                </c:pt>
                <c:pt idx="5768">
                  <c:v>5.1246E-2</c:v>
                </c:pt>
                <c:pt idx="5769">
                  <c:v>5.2178700000000001E-2</c:v>
                </c:pt>
                <c:pt idx="5770">
                  <c:v>5.3148500000000001E-2</c:v>
                </c:pt>
                <c:pt idx="5771">
                  <c:v>5.4153300000000001E-2</c:v>
                </c:pt>
                <c:pt idx="5772">
                  <c:v>5.5190900000000001E-2</c:v>
                </c:pt>
                <c:pt idx="5773">
                  <c:v>5.6259200000000002E-2</c:v>
                </c:pt>
                <c:pt idx="5774">
                  <c:v>5.7355999999999997E-2</c:v>
                </c:pt>
                <c:pt idx="5775">
                  <c:v>5.8479499999999997E-2</c:v>
                </c:pt>
                <c:pt idx="5776">
                  <c:v>5.96275E-2</c:v>
                </c:pt>
                <c:pt idx="5777">
                  <c:v>6.0798100000000001E-2</c:v>
                </c:pt>
                <c:pt idx="5778">
                  <c:v>6.1989299999999997E-2</c:v>
                </c:pt>
                <c:pt idx="5779">
                  <c:v>6.3198799999999999E-2</c:v>
                </c:pt>
                <c:pt idx="5780">
                  <c:v>6.4424499999999996E-2</c:v>
                </c:pt>
                <c:pt idx="5781">
                  <c:v>6.5664100000000003E-2</c:v>
                </c:pt>
                <c:pt idx="5782">
                  <c:v>6.69159E-2</c:v>
                </c:pt>
                <c:pt idx="5783">
                  <c:v>6.8177699999999994E-2</c:v>
                </c:pt>
                <c:pt idx="5784">
                  <c:v>6.9447300000000003E-2</c:v>
                </c:pt>
                <c:pt idx="5785">
                  <c:v>7.0722199999999999E-2</c:v>
                </c:pt>
                <c:pt idx="5786">
                  <c:v>7.1999999999999995E-2</c:v>
                </c:pt>
                <c:pt idx="5787">
                  <c:v>7.3278399999999994E-2</c:v>
                </c:pt>
                <c:pt idx="5788">
                  <c:v>7.4555200000000002E-2</c:v>
                </c:pt>
                <c:pt idx="5789">
                  <c:v>7.5828400000000004E-2</c:v>
                </c:pt>
                <c:pt idx="5790">
                  <c:v>7.7096300000000006E-2</c:v>
                </c:pt>
                <c:pt idx="5791">
                  <c:v>7.8357099999999999E-2</c:v>
                </c:pt>
                <c:pt idx="5792">
                  <c:v>7.9608700000000004E-2</c:v>
                </c:pt>
                <c:pt idx="5793">
                  <c:v>8.0849000000000004E-2</c:v>
                </c:pt>
                <c:pt idx="5794">
                  <c:v>8.2075599999999999E-2</c:v>
                </c:pt>
                <c:pt idx="5795">
                  <c:v>8.3286399999999997E-2</c:v>
                </c:pt>
                <c:pt idx="5796">
                  <c:v>8.4479899999999997E-2</c:v>
                </c:pt>
                <c:pt idx="5797">
                  <c:v>8.5654400000000006E-2</c:v>
                </c:pt>
                <c:pt idx="5798">
                  <c:v>8.6808099999999999E-2</c:v>
                </c:pt>
                <c:pt idx="5799">
                  <c:v>8.7939500000000004E-2</c:v>
                </c:pt>
                <c:pt idx="5800">
                  <c:v>8.9047000000000001E-2</c:v>
                </c:pt>
                <c:pt idx="5801">
                  <c:v>9.0128899999999998E-2</c:v>
                </c:pt>
                <c:pt idx="5802">
                  <c:v>9.1184100000000004E-2</c:v>
                </c:pt>
                <c:pt idx="5803">
                  <c:v>9.2211399999999999E-2</c:v>
                </c:pt>
                <c:pt idx="5804">
                  <c:v>9.3209700000000006E-2</c:v>
                </c:pt>
                <c:pt idx="5805">
                  <c:v>9.4177899999999995E-2</c:v>
                </c:pt>
                <c:pt idx="5806">
                  <c:v>9.5114799999999999E-2</c:v>
                </c:pt>
                <c:pt idx="5807">
                  <c:v>9.6019599999999997E-2</c:v>
                </c:pt>
                <c:pt idx="5808">
                  <c:v>9.6891699999999997E-2</c:v>
                </c:pt>
                <c:pt idx="5809">
                  <c:v>9.7730399999999995E-2</c:v>
                </c:pt>
                <c:pt idx="5810">
                  <c:v>9.8534899999999995E-2</c:v>
                </c:pt>
                <c:pt idx="5811">
                  <c:v>9.9304400000000001E-2</c:v>
                </c:pt>
                <c:pt idx="5812">
                  <c:v>0.100038</c:v>
                </c:pt>
                <c:pt idx="5813">
                  <c:v>0.100734</c:v>
                </c:pt>
                <c:pt idx="5814">
                  <c:v>0.101393</c:v>
                </c:pt>
                <c:pt idx="5815">
                  <c:v>0.10201399999999999</c:v>
                </c:pt>
                <c:pt idx="5816">
                  <c:v>0.10259699999999999</c:v>
                </c:pt>
                <c:pt idx="5817">
                  <c:v>0.103141</c:v>
                </c:pt>
                <c:pt idx="5818">
                  <c:v>0.103646</c:v>
                </c:pt>
                <c:pt idx="5819">
                  <c:v>0.104112</c:v>
                </c:pt>
                <c:pt idx="5820">
                  <c:v>0.10453900000000001</c:v>
                </c:pt>
                <c:pt idx="5821">
                  <c:v>0.10492600000000001</c:v>
                </c:pt>
                <c:pt idx="5822">
                  <c:v>0.10527400000000001</c:v>
                </c:pt>
                <c:pt idx="5823">
                  <c:v>0.105582</c:v>
                </c:pt>
                <c:pt idx="5824">
                  <c:v>0.10585</c:v>
                </c:pt>
                <c:pt idx="5825">
                  <c:v>0.10607999999999999</c:v>
                </c:pt>
                <c:pt idx="5826">
                  <c:v>0.10627200000000001</c:v>
                </c:pt>
                <c:pt idx="5827">
                  <c:v>0.10642600000000001</c:v>
                </c:pt>
                <c:pt idx="5828">
                  <c:v>0.106544</c:v>
                </c:pt>
                <c:pt idx="5829">
                  <c:v>0.106625</c:v>
                </c:pt>
                <c:pt idx="5830">
                  <c:v>0.10667</c:v>
                </c:pt>
                <c:pt idx="5831">
                  <c:v>0.106679</c:v>
                </c:pt>
                <c:pt idx="5832">
                  <c:v>0.106654</c:v>
                </c:pt>
                <c:pt idx="5833">
                  <c:v>0.10659399999999999</c:v>
                </c:pt>
                <c:pt idx="5834">
                  <c:v>0.106501</c:v>
                </c:pt>
                <c:pt idx="5835">
                  <c:v>0.106376</c:v>
                </c:pt>
                <c:pt idx="5836">
                  <c:v>0.10621899999999999</c:v>
                </c:pt>
                <c:pt idx="5837">
                  <c:v>0.106032</c:v>
                </c:pt>
                <c:pt idx="5838">
                  <c:v>0.10581500000000001</c:v>
                </c:pt>
                <c:pt idx="5839">
                  <c:v>0.10557</c:v>
                </c:pt>
                <c:pt idx="5840">
                  <c:v>0.105298</c:v>
                </c:pt>
                <c:pt idx="5841">
                  <c:v>0.104999</c:v>
                </c:pt>
                <c:pt idx="5842">
                  <c:v>0.10467600000000001</c:v>
                </c:pt>
                <c:pt idx="5843">
                  <c:v>0.104328</c:v>
                </c:pt>
                <c:pt idx="5844">
                  <c:v>0.10395799999999999</c:v>
                </c:pt>
                <c:pt idx="5845">
                  <c:v>0.10356600000000001</c:v>
                </c:pt>
                <c:pt idx="5846">
                  <c:v>0.103154</c:v>
                </c:pt>
                <c:pt idx="5847">
                  <c:v>0.10272299999999999</c:v>
                </c:pt>
                <c:pt idx="5848">
                  <c:v>0.10227600000000001</c:v>
                </c:pt>
                <c:pt idx="5849">
                  <c:v>0.101813</c:v>
                </c:pt>
                <c:pt idx="5850">
                  <c:v>0.10133499999999999</c:v>
                </c:pt>
                <c:pt idx="5851">
                  <c:v>0.100845</c:v>
                </c:pt>
                <c:pt idx="5852">
                  <c:v>0.100344</c:v>
                </c:pt>
                <c:pt idx="5853">
                  <c:v>9.9831799999999998E-2</c:v>
                </c:pt>
                <c:pt idx="5854">
                  <c:v>9.9311200000000002E-2</c:v>
                </c:pt>
                <c:pt idx="5855">
                  <c:v>9.8783899999999994E-2</c:v>
                </c:pt>
                <c:pt idx="5856">
                  <c:v>9.8251599999999994E-2</c:v>
                </c:pt>
                <c:pt idx="5857">
                  <c:v>9.7715899999999994E-2</c:v>
                </c:pt>
                <c:pt idx="5858">
                  <c:v>9.7178299999999995E-2</c:v>
                </c:pt>
                <c:pt idx="5859">
                  <c:v>9.6640699999999996E-2</c:v>
                </c:pt>
                <c:pt idx="5860">
                  <c:v>9.6104800000000004E-2</c:v>
                </c:pt>
                <c:pt idx="5861">
                  <c:v>9.5572299999999999E-2</c:v>
                </c:pt>
                <c:pt idx="5862">
                  <c:v>9.5045099999999993E-2</c:v>
                </c:pt>
                <c:pt idx="5863">
                  <c:v>9.4524399999999995E-2</c:v>
                </c:pt>
                <c:pt idx="5864">
                  <c:v>9.4011800000000006E-2</c:v>
                </c:pt>
                <c:pt idx="5865">
                  <c:v>9.35087E-2</c:v>
                </c:pt>
                <c:pt idx="5866">
                  <c:v>9.3016399999999999E-2</c:v>
                </c:pt>
                <c:pt idx="5867">
                  <c:v>9.2536199999999999E-2</c:v>
                </c:pt>
                <c:pt idx="5868">
                  <c:v>9.2069899999999996E-2</c:v>
                </c:pt>
                <c:pt idx="5869">
                  <c:v>9.1619199999999998E-2</c:v>
                </c:pt>
                <c:pt idx="5870">
                  <c:v>9.11859E-2</c:v>
                </c:pt>
                <c:pt idx="5871">
                  <c:v>9.0771400000000002E-2</c:v>
                </c:pt>
                <c:pt idx="5872">
                  <c:v>9.0377200000000005E-2</c:v>
                </c:pt>
                <c:pt idx="5873">
                  <c:v>9.0004299999999995E-2</c:v>
                </c:pt>
                <c:pt idx="5874">
                  <c:v>8.9653700000000003E-2</c:v>
                </c:pt>
                <c:pt idx="5875">
                  <c:v>8.93264E-2</c:v>
                </c:pt>
                <c:pt idx="5876">
                  <c:v>8.9023599999999994E-2</c:v>
                </c:pt>
                <c:pt idx="5877">
                  <c:v>8.8746500000000006E-2</c:v>
                </c:pt>
                <c:pt idx="5878">
                  <c:v>8.8496199999999997E-2</c:v>
                </c:pt>
                <c:pt idx="5879">
                  <c:v>8.8274000000000005E-2</c:v>
                </c:pt>
                <c:pt idx="5880">
                  <c:v>8.8080500000000006E-2</c:v>
                </c:pt>
                <c:pt idx="5881">
                  <c:v>8.79162E-2</c:v>
                </c:pt>
                <c:pt idx="5882">
                  <c:v>8.7781700000000004E-2</c:v>
                </c:pt>
                <c:pt idx="5883">
                  <c:v>8.7678199999999998E-2</c:v>
                </c:pt>
                <c:pt idx="5884">
                  <c:v>8.7606699999999996E-2</c:v>
                </c:pt>
                <c:pt idx="5885">
                  <c:v>8.7568199999999999E-2</c:v>
                </c:pt>
                <c:pt idx="5886">
                  <c:v>8.7563299999999997E-2</c:v>
                </c:pt>
                <c:pt idx="5887">
                  <c:v>8.7592799999999998E-2</c:v>
                </c:pt>
                <c:pt idx="5888">
                  <c:v>8.7656999999999999E-2</c:v>
                </c:pt>
                <c:pt idx="5889">
                  <c:v>8.7756100000000004E-2</c:v>
                </c:pt>
                <c:pt idx="5890">
                  <c:v>8.7890200000000002E-2</c:v>
                </c:pt>
                <c:pt idx="5891">
                  <c:v>8.8059499999999999E-2</c:v>
                </c:pt>
                <c:pt idx="5892">
                  <c:v>8.8264499999999996E-2</c:v>
                </c:pt>
                <c:pt idx="5893">
                  <c:v>8.8506299999999996E-2</c:v>
                </c:pt>
                <c:pt idx="5894">
                  <c:v>8.8786000000000004E-2</c:v>
                </c:pt>
                <c:pt idx="5895">
                  <c:v>8.9104699999999995E-2</c:v>
                </c:pt>
                <c:pt idx="5896">
                  <c:v>8.9461399999999996E-2</c:v>
                </c:pt>
                <c:pt idx="5897">
                  <c:v>8.9854500000000004E-2</c:v>
                </c:pt>
                <c:pt idx="5898">
                  <c:v>9.0282899999999999E-2</c:v>
                </c:pt>
                <c:pt idx="5899">
                  <c:v>9.0746800000000002E-2</c:v>
                </c:pt>
                <c:pt idx="5900">
                  <c:v>9.1245599999999996E-2</c:v>
                </c:pt>
                <c:pt idx="5901">
                  <c:v>9.1778700000000005E-2</c:v>
                </c:pt>
                <c:pt idx="5902">
                  <c:v>9.2345700000000003E-2</c:v>
                </c:pt>
                <c:pt idx="5903">
                  <c:v>9.2946100000000004E-2</c:v>
                </c:pt>
                <c:pt idx="5904">
                  <c:v>9.3579200000000001E-2</c:v>
                </c:pt>
                <c:pt idx="5905">
                  <c:v>9.42437E-2</c:v>
                </c:pt>
                <c:pt idx="5906">
                  <c:v>9.4938599999999998E-2</c:v>
                </c:pt>
                <c:pt idx="5907">
                  <c:v>9.56626E-2</c:v>
                </c:pt>
                <c:pt idx="5908">
                  <c:v>9.6414399999999997E-2</c:v>
                </c:pt>
                <c:pt idx="5909">
                  <c:v>9.7192500000000001E-2</c:v>
                </c:pt>
                <c:pt idx="5910">
                  <c:v>9.7995200000000005E-2</c:v>
                </c:pt>
                <c:pt idx="5911">
                  <c:v>9.8820900000000003E-2</c:v>
                </c:pt>
                <c:pt idx="5912">
                  <c:v>9.9668199999999998E-2</c:v>
                </c:pt>
                <c:pt idx="5913">
                  <c:v>0.100536</c:v>
                </c:pt>
                <c:pt idx="5914">
                  <c:v>0.101421</c:v>
                </c:pt>
                <c:pt idx="5915">
                  <c:v>0.102323</c:v>
                </c:pt>
                <c:pt idx="5916">
                  <c:v>0.10324</c:v>
                </c:pt>
                <c:pt idx="5917">
                  <c:v>0.10417</c:v>
                </c:pt>
                <c:pt idx="5918">
                  <c:v>0.105112</c:v>
                </c:pt>
                <c:pt idx="5919">
                  <c:v>0.106063</c:v>
                </c:pt>
                <c:pt idx="5920">
                  <c:v>0.10702200000000001</c:v>
                </c:pt>
                <c:pt idx="5921">
                  <c:v>0.107987</c:v>
                </c:pt>
                <c:pt idx="5922">
                  <c:v>0.108955</c:v>
                </c:pt>
                <c:pt idx="5923">
                  <c:v>0.10992499999999999</c:v>
                </c:pt>
                <c:pt idx="5924">
                  <c:v>0.11089400000000001</c:v>
                </c:pt>
                <c:pt idx="5925">
                  <c:v>0.11186</c:v>
                </c:pt>
                <c:pt idx="5926">
                  <c:v>0.112819</c:v>
                </c:pt>
                <c:pt idx="5927">
                  <c:v>0.113771</c:v>
                </c:pt>
                <c:pt idx="5928">
                  <c:v>0.11471199999999999</c:v>
                </c:pt>
                <c:pt idx="5929">
                  <c:v>0.11563900000000001</c:v>
                </c:pt>
                <c:pt idx="5930">
                  <c:v>0.116551</c:v>
                </c:pt>
                <c:pt idx="5931">
                  <c:v>0.11744599999999999</c:v>
                </c:pt>
                <c:pt idx="5932">
                  <c:v>0.11831999999999999</c:v>
                </c:pt>
                <c:pt idx="5933">
                  <c:v>0.119172</c:v>
                </c:pt>
                <c:pt idx="5934">
                  <c:v>0.11999899999999999</c:v>
                </c:pt>
                <c:pt idx="5935">
                  <c:v>0.120798</c:v>
                </c:pt>
                <c:pt idx="5936">
                  <c:v>0.121569</c:v>
                </c:pt>
                <c:pt idx="5937">
                  <c:v>0.122307</c:v>
                </c:pt>
                <c:pt idx="5938">
                  <c:v>0.123011</c:v>
                </c:pt>
                <c:pt idx="5939">
                  <c:v>0.123678</c:v>
                </c:pt>
                <c:pt idx="5940">
                  <c:v>0.124306</c:v>
                </c:pt>
                <c:pt idx="5941">
                  <c:v>0.124892</c:v>
                </c:pt>
                <c:pt idx="5942">
                  <c:v>0.12543499999999999</c:v>
                </c:pt>
                <c:pt idx="5943">
                  <c:v>0.12593099999999999</c:v>
                </c:pt>
                <c:pt idx="5944">
                  <c:v>0.12637799999999999</c:v>
                </c:pt>
                <c:pt idx="5945">
                  <c:v>0.126776</c:v>
                </c:pt>
                <c:pt idx="5946">
                  <c:v>0.12712000000000001</c:v>
                </c:pt>
                <c:pt idx="5947">
                  <c:v>0.12741</c:v>
                </c:pt>
                <c:pt idx="5948">
                  <c:v>0.12764200000000001</c:v>
                </c:pt>
                <c:pt idx="5949">
                  <c:v>0.12781500000000001</c:v>
                </c:pt>
                <c:pt idx="5950">
                  <c:v>0.12792799999999999</c:v>
                </c:pt>
                <c:pt idx="5951">
                  <c:v>0.12798000000000001</c:v>
                </c:pt>
                <c:pt idx="5952">
                  <c:v>0.127968</c:v>
                </c:pt>
                <c:pt idx="5953">
                  <c:v>0.12789200000000001</c:v>
                </c:pt>
                <c:pt idx="5954">
                  <c:v>0.12775</c:v>
                </c:pt>
                <c:pt idx="5955">
                  <c:v>0.12754099999999999</c:v>
                </c:pt>
                <c:pt idx="5956">
                  <c:v>0.12726299999999999</c:v>
                </c:pt>
                <c:pt idx="5957">
                  <c:v>0.126916</c:v>
                </c:pt>
                <c:pt idx="5958">
                  <c:v>0.126497</c:v>
                </c:pt>
                <c:pt idx="5959">
                  <c:v>0.12600700000000001</c:v>
                </c:pt>
                <c:pt idx="5960">
                  <c:v>0.125444</c:v>
                </c:pt>
                <c:pt idx="5961">
                  <c:v>0.124807</c:v>
                </c:pt>
                <c:pt idx="5962">
                  <c:v>0.124097</c:v>
                </c:pt>
                <c:pt idx="5963">
                  <c:v>0.123311</c:v>
                </c:pt>
                <c:pt idx="5964">
                  <c:v>0.12245200000000001</c:v>
                </c:pt>
                <c:pt idx="5965">
                  <c:v>0.121519</c:v>
                </c:pt>
                <c:pt idx="5966">
                  <c:v>0.12051199999999999</c:v>
                </c:pt>
                <c:pt idx="5967">
                  <c:v>0.119431</c:v>
                </c:pt>
                <c:pt idx="5968">
                  <c:v>0.11827600000000001</c:v>
                </c:pt>
                <c:pt idx="5969">
                  <c:v>0.117047</c:v>
                </c:pt>
                <c:pt idx="5970">
                  <c:v>0.115744</c:v>
                </c:pt>
                <c:pt idx="5971">
                  <c:v>0.114368</c:v>
                </c:pt>
                <c:pt idx="5972">
                  <c:v>0.11292000000000001</c:v>
                </c:pt>
                <c:pt idx="5973">
                  <c:v>0.1114</c:v>
                </c:pt>
                <c:pt idx="5974">
                  <c:v>0.10981</c:v>
                </c:pt>
                <c:pt idx="5975">
                  <c:v>0.10815</c:v>
                </c:pt>
                <c:pt idx="5976">
                  <c:v>0.106421</c:v>
                </c:pt>
                <c:pt idx="5977">
                  <c:v>0.104625</c:v>
                </c:pt>
                <c:pt idx="5978">
                  <c:v>0.10276299999999999</c:v>
                </c:pt>
                <c:pt idx="5979">
                  <c:v>0.100836</c:v>
                </c:pt>
                <c:pt idx="5980">
                  <c:v>9.8846699999999996E-2</c:v>
                </c:pt>
                <c:pt idx="5981">
                  <c:v>9.6797300000000003E-2</c:v>
                </c:pt>
                <c:pt idx="5982">
                  <c:v>9.4690099999999999E-2</c:v>
                </c:pt>
                <c:pt idx="5983">
                  <c:v>9.2526800000000006E-2</c:v>
                </c:pt>
                <c:pt idx="5984">
                  <c:v>9.0309299999999995E-2</c:v>
                </c:pt>
                <c:pt idx="5985">
                  <c:v>8.8040099999999996E-2</c:v>
                </c:pt>
                <c:pt idx="5986">
                  <c:v>8.5721900000000004E-2</c:v>
                </c:pt>
                <c:pt idx="5987">
                  <c:v>8.3358000000000002E-2</c:v>
                </c:pt>
                <c:pt idx="5988">
                  <c:v>8.0951499999999996E-2</c:v>
                </c:pt>
                <c:pt idx="5989">
                  <c:v>7.8505599999999995E-2</c:v>
                </c:pt>
                <c:pt idx="5990">
                  <c:v>7.6022599999999996E-2</c:v>
                </c:pt>
                <c:pt idx="5991">
                  <c:v>7.3504299999999995E-2</c:v>
                </c:pt>
                <c:pt idx="5992">
                  <c:v>7.0953299999999997E-2</c:v>
                </c:pt>
                <c:pt idx="5993">
                  <c:v>6.8372600000000006E-2</c:v>
                </c:pt>
                <c:pt idx="5994">
                  <c:v>6.5765000000000004E-2</c:v>
                </c:pt>
                <c:pt idx="5995">
                  <c:v>6.3133400000000006E-2</c:v>
                </c:pt>
                <c:pt idx="5996">
                  <c:v>6.0480600000000002E-2</c:v>
                </c:pt>
                <c:pt idx="5997">
                  <c:v>5.7809899999999997E-2</c:v>
                </c:pt>
                <c:pt idx="5998">
                  <c:v>5.5124600000000003E-2</c:v>
                </c:pt>
                <c:pt idx="5999">
                  <c:v>5.2427700000000001E-2</c:v>
                </c:pt>
                <c:pt idx="6000">
                  <c:v>4.9722299999999997E-2</c:v>
                </c:pt>
                <c:pt idx="6001">
                  <c:v>4.7011600000000001E-2</c:v>
                </c:pt>
                <c:pt idx="6002">
                  <c:v>4.4298700000000003E-2</c:v>
                </c:pt>
                <c:pt idx="6003">
                  <c:v>4.15868E-2</c:v>
                </c:pt>
                <c:pt idx="6004">
                  <c:v>3.8879400000000001E-2</c:v>
                </c:pt>
                <c:pt idx="6005">
                  <c:v>3.61801E-2</c:v>
                </c:pt>
                <c:pt idx="6006">
                  <c:v>3.3492000000000001E-2</c:v>
                </c:pt>
                <c:pt idx="6007">
                  <c:v>3.08177E-2</c:v>
                </c:pt>
                <c:pt idx="6008">
                  <c:v>2.8160299999999999E-2</c:v>
                </c:pt>
                <c:pt idx="6009">
                  <c:v>2.5523500000000001E-2</c:v>
                </c:pt>
                <c:pt idx="6010">
                  <c:v>2.2910699999999999E-2</c:v>
                </c:pt>
                <c:pt idx="6011">
                  <c:v>2.0325599999999999E-2</c:v>
                </c:pt>
                <c:pt idx="6012">
                  <c:v>1.77719E-2</c:v>
                </c:pt>
                <c:pt idx="6013">
                  <c:v>1.52529E-2</c:v>
                </c:pt>
                <c:pt idx="6014">
                  <c:v>1.27714E-2</c:v>
                </c:pt>
                <c:pt idx="6015">
                  <c:v>1.03304E-2</c:v>
                </c:pt>
                <c:pt idx="6016" formatCode="0.00E+00">
                  <c:v>7.9330300000000006E-3</c:v>
                </c:pt>
                <c:pt idx="6017" formatCode="0.00E+00">
                  <c:v>5.5825099999999997E-3</c:v>
                </c:pt>
                <c:pt idx="6018" formatCode="0.00E+00">
                  <c:v>3.2820800000000002E-3</c:v>
                </c:pt>
                <c:pt idx="6019" formatCode="0.00E+00">
                  <c:v>1.0351200000000001E-3</c:v>
                </c:pt>
                <c:pt idx="6020" formatCode="0.00E+00">
                  <c:v>-1.1548400000000001E-3</c:v>
                </c:pt>
                <c:pt idx="6021" formatCode="0.00E+00">
                  <c:v>-3.2853299999999999E-3</c:v>
                </c:pt>
                <c:pt idx="6022" formatCode="0.00E+00">
                  <c:v>-5.3548299999999997E-3</c:v>
                </c:pt>
                <c:pt idx="6023" formatCode="0.00E+00">
                  <c:v>-7.3615900000000003E-3</c:v>
                </c:pt>
                <c:pt idx="6024" formatCode="0.00E+00">
                  <c:v>-9.3034099999999998E-3</c:v>
                </c:pt>
                <c:pt idx="6025">
                  <c:v>-1.11781E-2</c:v>
                </c:pt>
                <c:pt idx="6026">
                  <c:v>-1.29838E-2</c:v>
                </c:pt>
                <c:pt idx="6027">
                  <c:v>-1.47186E-2</c:v>
                </c:pt>
                <c:pt idx="6028">
                  <c:v>-1.6380800000000001E-2</c:v>
                </c:pt>
                <c:pt idx="6029">
                  <c:v>-1.79688E-2</c:v>
                </c:pt>
                <c:pt idx="6030">
                  <c:v>-1.9480899999999999E-2</c:v>
                </c:pt>
                <c:pt idx="6031">
                  <c:v>-2.0915699999999999E-2</c:v>
                </c:pt>
                <c:pt idx="6032">
                  <c:v>-2.2271800000000001E-2</c:v>
                </c:pt>
                <c:pt idx="6033">
                  <c:v>-2.35479E-2</c:v>
                </c:pt>
                <c:pt idx="6034">
                  <c:v>-2.4743100000000001E-2</c:v>
                </c:pt>
                <c:pt idx="6035">
                  <c:v>-2.5856500000000001E-2</c:v>
                </c:pt>
                <c:pt idx="6036">
                  <c:v>-2.6887600000000001E-2</c:v>
                </c:pt>
                <c:pt idx="6037">
                  <c:v>-2.7835599999999999E-2</c:v>
                </c:pt>
                <c:pt idx="6038">
                  <c:v>-2.87E-2</c:v>
                </c:pt>
                <c:pt idx="6039">
                  <c:v>-2.9480800000000001E-2</c:v>
                </c:pt>
                <c:pt idx="6040">
                  <c:v>-3.0177699999999998E-2</c:v>
                </c:pt>
                <c:pt idx="6041">
                  <c:v>-3.0790499999999998E-2</c:v>
                </c:pt>
                <c:pt idx="6042">
                  <c:v>-3.1319199999999998E-2</c:v>
                </c:pt>
                <c:pt idx="6043">
                  <c:v>-3.1763699999999999E-2</c:v>
                </c:pt>
                <c:pt idx="6044">
                  <c:v>-3.2124199999999999E-2</c:v>
                </c:pt>
                <c:pt idx="6045">
                  <c:v>-3.2400999999999999E-2</c:v>
                </c:pt>
                <c:pt idx="6046">
                  <c:v>-3.2594400000000003E-2</c:v>
                </c:pt>
                <c:pt idx="6047">
                  <c:v>-3.27053E-2</c:v>
                </c:pt>
                <c:pt idx="6048">
                  <c:v>-3.2734600000000003E-2</c:v>
                </c:pt>
                <c:pt idx="6049">
                  <c:v>-3.2683299999999998E-2</c:v>
                </c:pt>
                <c:pt idx="6050">
                  <c:v>-3.2552299999999999E-2</c:v>
                </c:pt>
                <c:pt idx="6051">
                  <c:v>-3.2342999999999997E-2</c:v>
                </c:pt>
                <c:pt idx="6052">
                  <c:v>-3.2056800000000003E-2</c:v>
                </c:pt>
                <c:pt idx="6053">
                  <c:v>-3.1695300000000003E-2</c:v>
                </c:pt>
                <c:pt idx="6054">
                  <c:v>-3.12599E-2</c:v>
                </c:pt>
                <c:pt idx="6055">
                  <c:v>-3.0752499999999999E-2</c:v>
                </c:pt>
                <c:pt idx="6056">
                  <c:v>-3.0174900000000001E-2</c:v>
                </c:pt>
                <c:pt idx="6057">
                  <c:v>-2.9528800000000001E-2</c:v>
                </c:pt>
                <c:pt idx="6058">
                  <c:v>-2.8816100000000001E-2</c:v>
                </c:pt>
                <c:pt idx="6059">
                  <c:v>-2.8039000000000001E-2</c:v>
                </c:pt>
                <c:pt idx="6060">
                  <c:v>-2.7199299999999999E-2</c:v>
                </c:pt>
                <c:pt idx="6061">
                  <c:v>-2.6299400000000001E-2</c:v>
                </c:pt>
                <c:pt idx="6062">
                  <c:v>-2.53414E-2</c:v>
                </c:pt>
                <c:pt idx="6063">
                  <c:v>-2.43278E-2</c:v>
                </c:pt>
                <c:pt idx="6064">
                  <c:v>-2.32611E-2</c:v>
                </c:pt>
                <c:pt idx="6065">
                  <c:v>-2.2143900000000001E-2</c:v>
                </c:pt>
                <c:pt idx="6066">
                  <c:v>-2.0979000000000001E-2</c:v>
                </c:pt>
                <c:pt idx="6067">
                  <c:v>-1.9769100000000001E-2</c:v>
                </c:pt>
                <c:pt idx="6068">
                  <c:v>-1.85168E-2</c:v>
                </c:pt>
                <c:pt idx="6069">
                  <c:v>-1.7225000000000001E-2</c:v>
                </c:pt>
                <c:pt idx="6070">
                  <c:v>-1.58961E-2</c:v>
                </c:pt>
                <c:pt idx="6071">
                  <c:v>-1.45332E-2</c:v>
                </c:pt>
                <c:pt idx="6072">
                  <c:v>-1.3139100000000001E-2</c:v>
                </c:pt>
                <c:pt idx="6073">
                  <c:v>-1.17167E-2</c:v>
                </c:pt>
                <c:pt idx="6074">
                  <c:v>-1.0269E-2</c:v>
                </c:pt>
                <c:pt idx="6075" formatCode="0.00E+00">
                  <c:v>-8.7988100000000007E-3</c:v>
                </c:pt>
                <c:pt idx="6076" formatCode="0.00E+00">
                  <c:v>-7.3087500000000001E-3</c:v>
                </c:pt>
                <c:pt idx="6077" formatCode="0.00E+00">
                  <c:v>-5.8017499999999996E-3</c:v>
                </c:pt>
                <c:pt idx="6078" formatCode="0.00E+00">
                  <c:v>-4.2807699999999997E-3</c:v>
                </c:pt>
                <c:pt idx="6079" formatCode="0.00E+00">
                  <c:v>-2.74866E-3</c:v>
                </c:pt>
                <c:pt idx="6080" formatCode="0.00E+00">
                  <c:v>-1.20801E-3</c:v>
                </c:pt>
                <c:pt idx="6081" formatCode="0.00E+00">
                  <c:v>3.3856499999999998E-4</c:v>
                </c:pt>
                <c:pt idx="6082" formatCode="0.00E+00">
                  <c:v>1.8882899999999999E-3</c:v>
                </c:pt>
                <c:pt idx="6083" formatCode="0.00E+00">
                  <c:v>3.4383E-3</c:v>
                </c:pt>
                <c:pt idx="6084" formatCode="0.00E+00">
                  <c:v>4.9859099999999996E-3</c:v>
                </c:pt>
                <c:pt idx="6085" formatCode="0.00E+00">
                  <c:v>6.5285500000000002E-3</c:v>
                </c:pt>
                <c:pt idx="6086" formatCode="0.00E+00">
                  <c:v>8.0636100000000006E-3</c:v>
                </c:pt>
                <c:pt idx="6087" formatCode="0.00E+00">
                  <c:v>9.5883600000000006E-3</c:v>
                </c:pt>
                <c:pt idx="6088">
                  <c:v>1.1100199999999999E-2</c:v>
                </c:pt>
                <c:pt idx="6089">
                  <c:v>1.2596899999999999E-2</c:v>
                </c:pt>
                <c:pt idx="6090">
                  <c:v>1.4076200000000001E-2</c:v>
                </c:pt>
                <c:pt idx="6091">
                  <c:v>1.5536100000000001E-2</c:v>
                </c:pt>
                <c:pt idx="6092">
                  <c:v>1.6974199999999998E-2</c:v>
                </c:pt>
                <c:pt idx="6093">
                  <c:v>1.8388600000000001E-2</c:v>
                </c:pt>
                <c:pt idx="6094">
                  <c:v>1.9777200000000002E-2</c:v>
                </c:pt>
                <c:pt idx="6095">
                  <c:v>2.1138000000000001E-2</c:v>
                </c:pt>
                <c:pt idx="6096">
                  <c:v>2.2469200000000002E-2</c:v>
                </c:pt>
                <c:pt idx="6097">
                  <c:v>2.3769200000000001E-2</c:v>
                </c:pt>
                <c:pt idx="6098">
                  <c:v>2.50364E-2</c:v>
                </c:pt>
                <c:pt idx="6099">
                  <c:v>2.6269500000000001E-2</c:v>
                </c:pt>
                <c:pt idx="6100">
                  <c:v>2.7466899999999999E-2</c:v>
                </c:pt>
                <c:pt idx="6101">
                  <c:v>2.8627199999999998E-2</c:v>
                </c:pt>
                <c:pt idx="6102">
                  <c:v>2.9748900000000002E-2</c:v>
                </c:pt>
                <c:pt idx="6103">
                  <c:v>3.08311E-2</c:v>
                </c:pt>
                <c:pt idx="6104">
                  <c:v>3.1872699999999997E-2</c:v>
                </c:pt>
                <c:pt idx="6105">
                  <c:v>3.2872899999999997E-2</c:v>
                </c:pt>
                <c:pt idx="6106">
                  <c:v>3.3831E-2</c:v>
                </c:pt>
                <c:pt idx="6107">
                  <c:v>3.47465E-2</c:v>
                </c:pt>
                <c:pt idx="6108">
                  <c:v>3.56186E-2</c:v>
                </c:pt>
                <c:pt idx="6109">
                  <c:v>3.6446699999999999E-2</c:v>
                </c:pt>
                <c:pt idx="6110">
                  <c:v>3.7230600000000003E-2</c:v>
                </c:pt>
                <c:pt idx="6111">
                  <c:v>3.7970299999999998E-2</c:v>
                </c:pt>
                <c:pt idx="6112">
                  <c:v>3.86658E-2</c:v>
                </c:pt>
                <c:pt idx="6113">
                  <c:v>3.9316999999999998E-2</c:v>
                </c:pt>
                <c:pt idx="6114">
                  <c:v>3.9924099999999997E-2</c:v>
                </c:pt>
                <c:pt idx="6115">
                  <c:v>4.0487299999999997E-2</c:v>
                </c:pt>
                <c:pt idx="6116">
                  <c:v>4.1007099999999998E-2</c:v>
                </c:pt>
                <c:pt idx="6117">
                  <c:v>4.1483600000000002E-2</c:v>
                </c:pt>
                <c:pt idx="6118">
                  <c:v>4.1917200000000002E-2</c:v>
                </c:pt>
                <c:pt idx="6119">
                  <c:v>4.2308400000000003E-2</c:v>
                </c:pt>
                <c:pt idx="6120">
                  <c:v>4.2657599999999997E-2</c:v>
                </c:pt>
                <c:pt idx="6121">
                  <c:v>4.2965700000000003E-2</c:v>
                </c:pt>
                <c:pt idx="6122">
                  <c:v>4.3233599999999997E-2</c:v>
                </c:pt>
                <c:pt idx="6123">
                  <c:v>4.3462099999999997E-2</c:v>
                </c:pt>
                <c:pt idx="6124">
                  <c:v>4.36526E-2</c:v>
                </c:pt>
                <c:pt idx="6125">
                  <c:v>4.3806100000000001E-2</c:v>
                </c:pt>
                <c:pt idx="6126">
                  <c:v>4.3923900000000002E-2</c:v>
                </c:pt>
                <c:pt idx="6127">
                  <c:v>4.4007400000000002E-2</c:v>
                </c:pt>
                <c:pt idx="6128">
                  <c:v>4.4058E-2</c:v>
                </c:pt>
                <c:pt idx="6129">
                  <c:v>4.40773E-2</c:v>
                </c:pt>
                <c:pt idx="6130">
                  <c:v>4.4067099999999998E-2</c:v>
                </c:pt>
                <c:pt idx="6131">
                  <c:v>4.4028699999999997E-2</c:v>
                </c:pt>
                <c:pt idx="6132">
                  <c:v>4.3963700000000001E-2</c:v>
                </c:pt>
                <c:pt idx="6133">
                  <c:v>4.3873500000000003E-2</c:v>
                </c:pt>
                <c:pt idx="6134">
                  <c:v>4.3759800000000001E-2</c:v>
                </c:pt>
                <c:pt idx="6135">
                  <c:v>4.3624400000000001E-2</c:v>
                </c:pt>
                <c:pt idx="6136">
                  <c:v>4.3469300000000002E-2</c:v>
                </c:pt>
                <c:pt idx="6137">
                  <c:v>4.3296500000000002E-2</c:v>
                </c:pt>
                <c:pt idx="6138">
                  <c:v>4.3107800000000002E-2</c:v>
                </c:pt>
                <c:pt idx="6139">
                  <c:v>4.29048E-2</c:v>
                </c:pt>
                <c:pt idx="6140">
                  <c:v>4.2689499999999998E-2</c:v>
                </c:pt>
                <c:pt idx="6141">
                  <c:v>4.2463599999999997E-2</c:v>
                </c:pt>
                <c:pt idx="6142">
                  <c:v>4.2229299999999997E-2</c:v>
                </c:pt>
                <c:pt idx="6143">
                  <c:v>4.1988499999999998E-2</c:v>
                </c:pt>
                <c:pt idx="6144">
                  <c:v>4.1743000000000002E-2</c:v>
                </c:pt>
                <c:pt idx="6145">
                  <c:v>4.1494799999999998E-2</c:v>
                </c:pt>
                <c:pt idx="6146">
                  <c:v>4.1245700000000003E-2</c:v>
                </c:pt>
                <c:pt idx="6147">
                  <c:v>4.0997600000000002E-2</c:v>
                </c:pt>
                <c:pt idx="6148">
                  <c:v>4.0752299999999998E-2</c:v>
                </c:pt>
                <c:pt idx="6149">
                  <c:v>4.0511499999999999E-2</c:v>
                </c:pt>
                <c:pt idx="6150">
                  <c:v>4.0276899999999997E-2</c:v>
                </c:pt>
                <c:pt idx="6151">
                  <c:v>4.0050099999999998E-2</c:v>
                </c:pt>
                <c:pt idx="6152">
                  <c:v>3.9832899999999997E-2</c:v>
                </c:pt>
                <c:pt idx="6153">
                  <c:v>3.9627000000000002E-2</c:v>
                </c:pt>
                <c:pt idx="6154">
                  <c:v>3.9433799999999998E-2</c:v>
                </c:pt>
                <c:pt idx="6155">
                  <c:v>3.9254900000000002E-2</c:v>
                </c:pt>
                <c:pt idx="6156">
                  <c:v>3.90917E-2</c:v>
                </c:pt>
                <c:pt idx="6157">
                  <c:v>3.8945899999999999E-2</c:v>
                </c:pt>
                <c:pt idx="6158">
                  <c:v>3.8818699999999998E-2</c:v>
                </c:pt>
                <c:pt idx="6159">
                  <c:v>3.87114E-2</c:v>
                </c:pt>
                <c:pt idx="6160">
                  <c:v>3.8625199999999998E-2</c:v>
                </c:pt>
                <c:pt idx="6161">
                  <c:v>3.8561400000000003E-2</c:v>
                </c:pt>
                <c:pt idx="6162">
                  <c:v>3.8521100000000003E-2</c:v>
                </c:pt>
                <c:pt idx="6163">
                  <c:v>3.8504999999999998E-2</c:v>
                </c:pt>
                <c:pt idx="6164">
                  <c:v>3.8514100000000002E-2</c:v>
                </c:pt>
                <c:pt idx="6165">
                  <c:v>3.8549E-2</c:v>
                </c:pt>
                <c:pt idx="6166">
                  <c:v>3.8610699999999998E-2</c:v>
                </c:pt>
                <c:pt idx="6167">
                  <c:v>3.8699600000000001E-2</c:v>
                </c:pt>
                <c:pt idx="6168">
                  <c:v>3.8816499999999997E-2</c:v>
                </c:pt>
                <c:pt idx="6169">
                  <c:v>3.8961599999999999E-2</c:v>
                </c:pt>
                <c:pt idx="6170">
                  <c:v>3.9135400000000001E-2</c:v>
                </c:pt>
                <c:pt idx="6171">
                  <c:v>3.93383E-2</c:v>
                </c:pt>
                <c:pt idx="6172">
                  <c:v>3.95702E-2</c:v>
                </c:pt>
                <c:pt idx="6173">
                  <c:v>3.9831199999999997E-2</c:v>
                </c:pt>
                <c:pt idx="6174">
                  <c:v>4.0121400000000002E-2</c:v>
                </c:pt>
                <c:pt idx="6175">
                  <c:v>4.0440499999999997E-2</c:v>
                </c:pt>
                <c:pt idx="6176">
                  <c:v>4.0788400000000002E-2</c:v>
                </c:pt>
                <c:pt idx="6177">
                  <c:v>4.11645E-2</c:v>
                </c:pt>
                <c:pt idx="6178">
                  <c:v>4.1568300000000002E-2</c:v>
                </c:pt>
                <c:pt idx="6179">
                  <c:v>4.1999300000000003E-2</c:v>
                </c:pt>
                <c:pt idx="6180">
                  <c:v>4.2456899999999999E-2</c:v>
                </c:pt>
                <c:pt idx="6181">
                  <c:v>4.2940100000000002E-2</c:v>
                </c:pt>
                <c:pt idx="6182">
                  <c:v>4.3448100000000003E-2</c:v>
                </c:pt>
                <c:pt idx="6183">
                  <c:v>4.3979999999999998E-2</c:v>
                </c:pt>
                <c:pt idx="6184">
                  <c:v>4.4534400000000002E-2</c:v>
                </c:pt>
                <c:pt idx="6185">
                  <c:v>4.5110299999999999E-2</c:v>
                </c:pt>
                <c:pt idx="6186">
                  <c:v>4.5706299999999998E-2</c:v>
                </c:pt>
                <c:pt idx="6187">
                  <c:v>4.6321099999999997E-2</c:v>
                </c:pt>
                <c:pt idx="6188">
                  <c:v>4.69532E-2</c:v>
                </c:pt>
                <c:pt idx="6189">
                  <c:v>4.7600999999999997E-2</c:v>
                </c:pt>
                <c:pt idx="6190">
                  <c:v>4.8262699999999999E-2</c:v>
                </c:pt>
                <c:pt idx="6191">
                  <c:v>4.8936599999999997E-2</c:v>
                </c:pt>
                <c:pt idx="6192">
                  <c:v>4.9620900000000003E-2</c:v>
                </c:pt>
                <c:pt idx="6193">
                  <c:v>5.0313799999999999E-2</c:v>
                </c:pt>
                <c:pt idx="6194">
                  <c:v>5.1013200000000002E-2</c:v>
                </c:pt>
                <c:pt idx="6195">
                  <c:v>5.1717100000000002E-2</c:v>
                </c:pt>
                <c:pt idx="6196">
                  <c:v>5.2423400000000002E-2</c:v>
                </c:pt>
                <c:pt idx="6197">
                  <c:v>5.3129999999999997E-2</c:v>
                </c:pt>
                <c:pt idx="6198">
                  <c:v>5.3834600000000003E-2</c:v>
                </c:pt>
                <c:pt idx="6199">
                  <c:v>5.4535E-2</c:v>
                </c:pt>
                <c:pt idx="6200">
                  <c:v>5.5228899999999997E-2</c:v>
                </c:pt>
                <c:pt idx="6201">
                  <c:v>5.59138E-2</c:v>
                </c:pt>
                <c:pt idx="6202">
                  <c:v>5.65873E-2</c:v>
                </c:pt>
                <c:pt idx="6203">
                  <c:v>5.7246999999999999E-2</c:v>
                </c:pt>
                <c:pt idx="6204">
                  <c:v>5.78906E-2</c:v>
                </c:pt>
                <c:pt idx="6205">
                  <c:v>5.8515400000000002E-2</c:v>
                </c:pt>
                <c:pt idx="6206">
                  <c:v>5.9119100000000001E-2</c:v>
                </c:pt>
                <c:pt idx="6207">
                  <c:v>5.9699200000000001E-2</c:v>
                </c:pt>
                <c:pt idx="6208">
                  <c:v>6.0253099999999997E-2</c:v>
                </c:pt>
                <c:pt idx="6209">
                  <c:v>6.07783E-2</c:v>
                </c:pt>
                <c:pt idx="6210">
                  <c:v>6.1272300000000002E-2</c:v>
                </c:pt>
                <c:pt idx="6211">
                  <c:v>6.1732500000000003E-2</c:v>
                </c:pt>
                <c:pt idx="6212">
                  <c:v>6.2156500000000003E-2</c:v>
                </c:pt>
                <c:pt idx="6213">
                  <c:v>6.2541799999999995E-2</c:v>
                </c:pt>
                <c:pt idx="6214">
                  <c:v>6.2885999999999997E-2</c:v>
                </c:pt>
                <c:pt idx="6215">
                  <c:v>6.3186599999999996E-2</c:v>
                </c:pt>
                <c:pt idx="6216">
                  <c:v>6.3441399999999995E-2</c:v>
                </c:pt>
                <c:pt idx="6217">
                  <c:v>6.3647800000000004E-2</c:v>
                </c:pt>
                <c:pt idx="6218">
                  <c:v>6.3803700000000005E-2</c:v>
                </c:pt>
                <c:pt idx="6219">
                  <c:v>6.3906699999999997E-2</c:v>
                </c:pt>
                <c:pt idx="6220">
                  <c:v>6.3954899999999995E-2</c:v>
                </c:pt>
                <c:pt idx="6221">
                  <c:v>6.39459E-2</c:v>
                </c:pt>
                <c:pt idx="6222">
                  <c:v>6.3877799999999998E-2</c:v>
                </c:pt>
                <c:pt idx="6223">
                  <c:v>6.3748600000000002E-2</c:v>
                </c:pt>
                <c:pt idx="6224">
                  <c:v>6.3556399999999999E-2</c:v>
                </c:pt>
                <c:pt idx="6225">
                  <c:v>6.3299400000000006E-2</c:v>
                </c:pt>
                <c:pt idx="6226">
                  <c:v>6.2975799999999998E-2</c:v>
                </c:pt>
                <c:pt idx="6227">
                  <c:v>6.2584000000000001E-2</c:v>
                </c:pt>
                <c:pt idx="6228">
                  <c:v>6.2122400000000001E-2</c:v>
                </c:pt>
                <c:pt idx="6229">
                  <c:v>6.1589600000000001E-2</c:v>
                </c:pt>
                <c:pt idx="6230">
                  <c:v>6.0984299999999998E-2</c:v>
                </c:pt>
                <c:pt idx="6231">
                  <c:v>6.0305200000000003E-2</c:v>
                </c:pt>
                <c:pt idx="6232">
                  <c:v>5.9551100000000003E-2</c:v>
                </c:pt>
                <c:pt idx="6233">
                  <c:v>5.8720799999999997E-2</c:v>
                </c:pt>
                <c:pt idx="6234">
                  <c:v>5.7813400000000001E-2</c:v>
                </c:pt>
                <c:pt idx="6235">
                  <c:v>5.6828099999999999E-2</c:v>
                </c:pt>
                <c:pt idx="6236">
                  <c:v>5.5764099999999997E-2</c:v>
                </c:pt>
                <c:pt idx="6237">
                  <c:v>5.4621000000000003E-2</c:v>
                </c:pt>
                <c:pt idx="6238">
                  <c:v>5.3398399999999999E-2</c:v>
                </c:pt>
                <c:pt idx="6239">
                  <c:v>5.2095799999999998E-2</c:v>
                </c:pt>
                <c:pt idx="6240">
                  <c:v>5.0713300000000003E-2</c:v>
                </c:pt>
                <c:pt idx="6241">
                  <c:v>4.9250700000000001E-2</c:v>
                </c:pt>
                <c:pt idx="6242">
                  <c:v>4.7708199999999999E-2</c:v>
                </c:pt>
                <c:pt idx="6243">
                  <c:v>4.6086099999999998E-2</c:v>
                </c:pt>
                <c:pt idx="6244">
                  <c:v>4.4384699999999999E-2</c:v>
                </c:pt>
                <c:pt idx="6245">
                  <c:v>4.2604599999999999E-2</c:v>
                </c:pt>
                <c:pt idx="6246">
                  <c:v>4.0746499999999998E-2</c:v>
                </c:pt>
                <c:pt idx="6247">
                  <c:v>3.88113E-2</c:v>
                </c:pt>
                <c:pt idx="6248">
                  <c:v>3.6799900000000003E-2</c:v>
                </c:pt>
                <c:pt idx="6249">
                  <c:v>3.4713399999999998E-2</c:v>
                </c:pt>
                <c:pt idx="6250">
                  <c:v>3.2553199999999997E-2</c:v>
                </c:pt>
                <c:pt idx="6251">
                  <c:v>3.0320699999999999E-2</c:v>
                </c:pt>
                <c:pt idx="6252">
                  <c:v>2.8017299999999998E-2</c:v>
                </c:pt>
                <c:pt idx="6253">
                  <c:v>2.5644799999999999E-2</c:v>
                </c:pt>
                <c:pt idx="6254">
                  <c:v>2.3205E-2</c:v>
                </c:pt>
                <c:pt idx="6255">
                  <c:v>2.06999E-2</c:v>
                </c:pt>
                <c:pt idx="6256">
                  <c:v>1.8131600000000001E-2</c:v>
                </c:pt>
                <c:pt idx="6257">
                  <c:v>1.55023E-2</c:v>
                </c:pt>
                <c:pt idx="6258">
                  <c:v>1.28144E-2</c:v>
                </c:pt>
                <c:pt idx="6259">
                  <c:v>1.00704E-2</c:v>
                </c:pt>
                <c:pt idx="6260" formatCode="0.00E+00">
                  <c:v>7.2728899999999997E-3</c:v>
                </c:pt>
                <c:pt idx="6261" formatCode="0.00E+00">
                  <c:v>4.4245999999999999E-3</c:v>
                </c:pt>
                <c:pt idx="6262" formatCode="0.00E+00">
                  <c:v>1.52842E-3</c:v>
                </c:pt>
                <c:pt idx="6263" formatCode="0.00E+00">
                  <c:v>-1.4127300000000001E-3</c:v>
                </c:pt>
                <c:pt idx="6264" formatCode="0.00E+00">
                  <c:v>-4.3958699999999996E-3</c:v>
                </c:pt>
                <c:pt idx="6265" formatCode="0.00E+00">
                  <c:v>-7.41787E-3</c:v>
                </c:pt>
                <c:pt idx="6266">
                  <c:v>-1.04755E-2</c:v>
                </c:pt>
                <c:pt idx="6267">
                  <c:v>-1.3565300000000001E-2</c:v>
                </c:pt>
                <c:pt idx="6268">
                  <c:v>-1.6683900000000002E-2</c:v>
                </c:pt>
                <c:pt idx="6269">
                  <c:v>-1.98277E-2</c:v>
                </c:pt>
                <c:pt idx="6270">
                  <c:v>-2.2993E-2</c:v>
                </c:pt>
                <c:pt idx="6271">
                  <c:v>-2.61763E-2</c:v>
                </c:pt>
                <c:pt idx="6272">
                  <c:v>-2.93735E-2</c:v>
                </c:pt>
                <c:pt idx="6273">
                  <c:v>-3.2581100000000002E-2</c:v>
                </c:pt>
                <c:pt idx="6274">
                  <c:v>-3.5794800000000002E-2</c:v>
                </c:pt>
                <c:pt idx="6275">
                  <c:v>-3.9010900000000001E-2</c:v>
                </c:pt>
                <c:pt idx="6276">
                  <c:v>-4.22253E-2</c:v>
                </c:pt>
                <c:pt idx="6277">
                  <c:v>-4.5433899999999999E-2</c:v>
                </c:pt>
                <c:pt idx="6278">
                  <c:v>-4.8632500000000002E-2</c:v>
                </c:pt>
                <c:pt idx="6279">
                  <c:v>-5.1817099999999998E-2</c:v>
                </c:pt>
                <c:pt idx="6280">
                  <c:v>-5.4983499999999998E-2</c:v>
                </c:pt>
                <c:pt idx="6281">
                  <c:v>-5.8127400000000003E-2</c:v>
                </c:pt>
                <c:pt idx="6282">
                  <c:v>-6.1244600000000003E-2</c:v>
                </c:pt>
                <c:pt idx="6283">
                  <c:v>-6.4330999999999999E-2</c:v>
                </c:pt>
                <c:pt idx="6284">
                  <c:v>-6.7382399999999995E-2</c:v>
                </c:pt>
                <c:pt idx="6285">
                  <c:v>-7.0394399999999996E-2</c:v>
                </c:pt>
                <c:pt idx="6286">
                  <c:v>-7.3362899999999995E-2</c:v>
                </c:pt>
                <c:pt idx="6287">
                  <c:v>-7.6283799999999999E-2</c:v>
                </c:pt>
                <c:pt idx="6288">
                  <c:v>-7.9152799999999995E-2</c:v>
                </c:pt>
                <c:pt idx="6289">
                  <c:v>-8.1965999999999997E-2</c:v>
                </c:pt>
                <c:pt idx="6290">
                  <c:v>-8.4719000000000003E-2</c:v>
                </c:pt>
                <c:pt idx="6291">
                  <c:v>-8.7408100000000002E-2</c:v>
                </c:pt>
                <c:pt idx="6292">
                  <c:v>-9.0028999999999998E-2</c:v>
                </c:pt>
                <c:pt idx="6293">
                  <c:v>-9.2578099999999997E-2</c:v>
                </c:pt>
                <c:pt idx="6294">
                  <c:v>-9.5051300000000005E-2</c:v>
                </c:pt>
                <c:pt idx="6295">
                  <c:v>-9.7444900000000001E-2</c:v>
                </c:pt>
                <c:pt idx="6296">
                  <c:v>-9.9755099999999999E-2</c:v>
                </c:pt>
                <c:pt idx="6297">
                  <c:v>-0.101979</c:v>
                </c:pt>
                <c:pt idx="6298">
                  <c:v>-0.104111</c:v>
                </c:pt>
                <c:pt idx="6299">
                  <c:v>-0.10614999999999999</c:v>
                </c:pt>
                <c:pt idx="6300">
                  <c:v>-0.10809199999999999</c:v>
                </c:pt>
                <c:pt idx="6301">
                  <c:v>-0.109933</c:v>
                </c:pt>
                <c:pt idx="6302">
                  <c:v>-0.11167100000000001</c:v>
                </c:pt>
                <c:pt idx="6303">
                  <c:v>-0.113302</c:v>
                </c:pt>
                <c:pt idx="6304">
                  <c:v>-0.114824</c:v>
                </c:pt>
                <c:pt idx="6305">
                  <c:v>-0.116234</c:v>
                </c:pt>
                <c:pt idx="6306">
                  <c:v>-0.11752899999999999</c:v>
                </c:pt>
                <c:pt idx="6307">
                  <c:v>-0.11870600000000001</c:v>
                </c:pt>
                <c:pt idx="6308">
                  <c:v>-0.119765</c:v>
                </c:pt>
                <c:pt idx="6309">
                  <c:v>-0.120701</c:v>
                </c:pt>
                <c:pt idx="6310">
                  <c:v>-0.121514</c:v>
                </c:pt>
                <c:pt idx="6311">
                  <c:v>-0.122201</c:v>
                </c:pt>
                <c:pt idx="6312">
                  <c:v>-0.122761</c:v>
                </c:pt>
                <c:pt idx="6313">
                  <c:v>-0.123192</c:v>
                </c:pt>
                <c:pt idx="6314">
                  <c:v>-0.12349300000000001</c:v>
                </c:pt>
                <c:pt idx="6315">
                  <c:v>-0.12366199999999999</c:v>
                </c:pt>
                <c:pt idx="6316">
                  <c:v>-0.1237</c:v>
                </c:pt>
                <c:pt idx="6317">
                  <c:v>-0.123603</c:v>
                </c:pt>
                <c:pt idx="6318">
                  <c:v>-0.123373</c:v>
                </c:pt>
                <c:pt idx="6319">
                  <c:v>-0.12300899999999999</c:v>
                </c:pt>
                <c:pt idx="6320">
                  <c:v>-0.12250900000000001</c:v>
                </c:pt>
                <c:pt idx="6321">
                  <c:v>-0.121875</c:v>
                </c:pt>
                <c:pt idx="6322">
                  <c:v>-0.12110600000000001</c:v>
                </c:pt>
                <c:pt idx="6323">
                  <c:v>-0.120202</c:v>
                </c:pt>
                <c:pt idx="6324">
                  <c:v>-0.11916400000000001</c:v>
                </c:pt>
                <c:pt idx="6325">
                  <c:v>-0.117992</c:v>
                </c:pt>
                <c:pt idx="6326">
                  <c:v>-0.116687</c:v>
                </c:pt>
                <c:pt idx="6327">
                  <c:v>-0.11525000000000001</c:v>
                </c:pt>
                <c:pt idx="6328">
                  <c:v>-0.11368300000000001</c:v>
                </c:pt>
                <c:pt idx="6329">
                  <c:v>-0.111985</c:v>
                </c:pt>
                <c:pt idx="6330">
                  <c:v>-0.11015999999999999</c:v>
                </c:pt>
                <c:pt idx="6331">
                  <c:v>-0.108209</c:v>
                </c:pt>
                <c:pt idx="6332">
                  <c:v>-0.10613300000000001</c:v>
                </c:pt>
                <c:pt idx="6333">
                  <c:v>-0.103934</c:v>
                </c:pt>
                <c:pt idx="6334">
                  <c:v>-0.101615</c:v>
                </c:pt>
                <c:pt idx="6335">
                  <c:v>-9.9178299999999997E-2</c:v>
                </c:pt>
                <c:pt idx="6336">
                  <c:v>-9.6625900000000001E-2</c:v>
                </c:pt>
                <c:pt idx="6337">
                  <c:v>-9.3960799999999997E-2</c:v>
                </c:pt>
                <c:pt idx="6338">
                  <c:v>-9.1185799999999997E-2</c:v>
                </c:pt>
                <c:pt idx="6339">
                  <c:v>-8.8303800000000002E-2</c:v>
                </c:pt>
                <c:pt idx="6340">
                  <c:v>-8.5318099999999994E-2</c:v>
                </c:pt>
                <c:pt idx="6341">
                  <c:v>-8.2231799999999994E-2</c:v>
                </c:pt>
                <c:pt idx="6342">
                  <c:v>-7.9048499999999994E-2</c:v>
                </c:pt>
                <c:pt idx="6343">
                  <c:v>-7.57718E-2</c:v>
                </c:pt>
                <c:pt idx="6344">
                  <c:v>-7.2405200000000003E-2</c:v>
                </c:pt>
                <c:pt idx="6345">
                  <c:v>-6.8952799999999995E-2</c:v>
                </c:pt>
                <c:pt idx="6346">
                  <c:v>-6.5418299999999999E-2</c:v>
                </c:pt>
                <c:pt idx="6347">
                  <c:v>-6.1806E-2</c:v>
                </c:pt>
                <c:pt idx="6348">
                  <c:v>-5.8119900000000002E-2</c:v>
                </c:pt>
                <c:pt idx="6349">
                  <c:v>-5.43644E-2</c:v>
                </c:pt>
                <c:pt idx="6350">
                  <c:v>-5.05438E-2</c:v>
                </c:pt>
                <c:pt idx="6351">
                  <c:v>-4.6662700000000001E-2</c:v>
                </c:pt>
                <c:pt idx="6352">
                  <c:v>-4.2725600000000002E-2</c:v>
                </c:pt>
                <c:pt idx="6353">
                  <c:v>-3.8737199999999999E-2</c:v>
                </c:pt>
                <c:pt idx="6354">
                  <c:v>-3.47021E-2</c:v>
                </c:pt>
                <c:pt idx="6355">
                  <c:v>-3.0625200000000002E-2</c:v>
                </c:pt>
                <c:pt idx="6356">
                  <c:v>-2.6511300000000002E-2</c:v>
                </c:pt>
                <c:pt idx="6357">
                  <c:v>-2.2365400000000001E-2</c:v>
                </c:pt>
                <c:pt idx="6358">
                  <c:v>-1.8192300000000002E-2</c:v>
                </c:pt>
                <c:pt idx="6359">
                  <c:v>-1.39971E-2</c:v>
                </c:pt>
                <c:pt idx="6360" formatCode="0.00E+00">
                  <c:v>-9.7846900000000004E-3</c:v>
                </c:pt>
                <c:pt idx="6361" formatCode="0.00E+00">
                  <c:v>-5.5602400000000001E-3</c:v>
                </c:pt>
                <c:pt idx="6362" formatCode="0.00E+00">
                  <c:v>-1.3287799999999999E-3</c:v>
                </c:pt>
                <c:pt idx="6363" formatCode="0.00E+00">
                  <c:v>2.90464E-3</c:v>
                </c:pt>
                <c:pt idx="6364" formatCode="0.00E+00">
                  <c:v>7.1349400000000002E-3</c:v>
                </c:pt>
                <c:pt idx="6365">
                  <c:v>1.1357000000000001E-2</c:v>
                </c:pt>
                <c:pt idx="6366">
                  <c:v>1.5565900000000001E-2</c:v>
                </c:pt>
                <c:pt idx="6367">
                  <c:v>1.97564E-2</c:v>
                </c:pt>
                <c:pt idx="6368">
                  <c:v>2.3923699999999999E-2</c:v>
                </c:pt>
                <c:pt idx="6369">
                  <c:v>2.8062699999999999E-2</c:v>
                </c:pt>
                <c:pt idx="6370">
                  <c:v>3.21684E-2</c:v>
                </c:pt>
                <c:pt idx="6371">
                  <c:v>3.6235999999999997E-2</c:v>
                </c:pt>
                <c:pt idx="6372">
                  <c:v>4.0260700000000003E-2</c:v>
                </c:pt>
                <c:pt idx="6373">
                  <c:v>4.4237600000000002E-2</c:v>
                </c:pt>
                <c:pt idx="6374">
                  <c:v>4.8162099999999999E-2</c:v>
                </c:pt>
                <c:pt idx="6375">
                  <c:v>5.2029499999999999E-2</c:v>
                </c:pt>
                <c:pt idx="6376">
                  <c:v>5.5835299999999997E-2</c:v>
                </c:pt>
                <c:pt idx="6377">
                  <c:v>5.9575000000000003E-2</c:v>
                </c:pt>
                <c:pt idx="6378">
                  <c:v>6.32442E-2</c:v>
                </c:pt>
                <c:pt idx="6379">
                  <c:v>6.6838700000000001E-2</c:v>
                </c:pt>
                <c:pt idx="6380">
                  <c:v>7.0354299999999995E-2</c:v>
                </c:pt>
                <c:pt idx="6381">
                  <c:v>7.3787000000000005E-2</c:v>
                </c:pt>
                <c:pt idx="6382">
                  <c:v>7.7132699999999998E-2</c:v>
                </c:pt>
                <c:pt idx="6383">
                  <c:v>8.0387700000000006E-2</c:v>
                </c:pt>
                <c:pt idx="6384">
                  <c:v>8.3548399999999995E-2</c:v>
                </c:pt>
                <c:pt idx="6385">
                  <c:v>8.6611099999999996E-2</c:v>
                </c:pt>
                <c:pt idx="6386">
                  <c:v>8.9572399999999996E-2</c:v>
                </c:pt>
                <c:pt idx="6387">
                  <c:v>9.24291E-2</c:v>
                </c:pt>
                <c:pt idx="6388">
                  <c:v>9.5178100000000002E-2</c:v>
                </c:pt>
                <c:pt idx="6389">
                  <c:v>9.7816299999999995E-2</c:v>
                </c:pt>
                <c:pt idx="6390">
                  <c:v>0.100341</c:v>
                </c:pt>
                <c:pt idx="6391">
                  <c:v>0.10274899999999999</c:v>
                </c:pt>
                <c:pt idx="6392">
                  <c:v>0.10503899999999999</c:v>
                </c:pt>
                <c:pt idx="6393">
                  <c:v>0.107208</c:v>
                </c:pt>
                <c:pt idx="6394">
                  <c:v>0.109253</c:v>
                </c:pt>
                <c:pt idx="6395">
                  <c:v>0.111174</c:v>
                </c:pt>
                <c:pt idx="6396">
                  <c:v>0.112967</c:v>
                </c:pt>
                <c:pt idx="6397">
                  <c:v>0.114631</c:v>
                </c:pt>
                <c:pt idx="6398">
                  <c:v>0.11616600000000001</c:v>
                </c:pt>
                <c:pt idx="6399">
                  <c:v>0.11756800000000001</c:v>
                </c:pt>
                <c:pt idx="6400">
                  <c:v>0.118839</c:v>
                </c:pt>
                <c:pt idx="6401">
                  <c:v>0.119976</c:v>
                </c:pt>
                <c:pt idx="6402">
                  <c:v>0.120978</c:v>
                </c:pt>
                <c:pt idx="6403">
                  <c:v>0.121846</c:v>
                </c:pt>
                <c:pt idx="6404">
                  <c:v>0.12257800000000001</c:v>
                </c:pt>
                <c:pt idx="6405">
                  <c:v>0.12317500000000001</c:v>
                </c:pt>
                <c:pt idx="6406">
                  <c:v>0.123637</c:v>
                </c:pt>
                <c:pt idx="6407">
                  <c:v>0.123963</c:v>
                </c:pt>
                <c:pt idx="6408">
                  <c:v>0.124154</c:v>
                </c:pt>
                <c:pt idx="6409">
                  <c:v>0.124211</c:v>
                </c:pt>
                <c:pt idx="6410">
                  <c:v>0.12413399999999999</c:v>
                </c:pt>
                <c:pt idx="6411">
                  <c:v>0.12392400000000001</c:v>
                </c:pt>
                <c:pt idx="6412">
                  <c:v>0.123582</c:v>
                </c:pt>
                <c:pt idx="6413">
                  <c:v>0.123109</c:v>
                </c:pt>
                <c:pt idx="6414">
                  <c:v>0.122507</c:v>
                </c:pt>
                <c:pt idx="6415">
                  <c:v>0.121777</c:v>
                </c:pt>
                <c:pt idx="6416">
                  <c:v>0.120921</c:v>
                </c:pt>
                <c:pt idx="6417">
                  <c:v>0.11994100000000001</c:v>
                </c:pt>
                <c:pt idx="6418">
                  <c:v>0.118838</c:v>
                </c:pt>
                <c:pt idx="6419">
                  <c:v>0.117615</c:v>
                </c:pt>
                <c:pt idx="6420">
                  <c:v>0.116274</c:v>
                </c:pt>
                <c:pt idx="6421">
                  <c:v>0.114818</c:v>
                </c:pt>
                <c:pt idx="6422">
                  <c:v>0.113249</c:v>
                </c:pt>
                <c:pt idx="6423">
                  <c:v>0.11157</c:v>
                </c:pt>
                <c:pt idx="6424">
                  <c:v>0.10978400000000001</c:v>
                </c:pt>
                <c:pt idx="6425">
                  <c:v>0.107894</c:v>
                </c:pt>
                <c:pt idx="6426">
                  <c:v>0.105902</c:v>
                </c:pt>
                <c:pt idx="6427">
                  <c:v>0.103812</c:v>
                </c:pt>
                <c:pt idx="6428">
                  <c:v>0.101628</c:v>
                </c:pt>
                <c:pt idx="6429">
                  <c:v>9.9351800000000004E-2</c:v>
                </c:pt>
                <c:pt idx="6430">
                  <c:v>9.6988199999999997E-2</c:v>
                </c:pt>
                <c:pt idx="6431">
                  <c:v>9.45405E-2</c:v>
                </c:pt>
                <c:pt idx="6432">
                  <c:v>9.2012099999999999E-2</c:v>
                </c:pt>
                <c:pt idx="6433">
                  <c:v>8.9407100000000003E-2</c:v>
                </c:pt>
                <c:pt idx="6434">
                  <c:v>8.6729100000000003E-2</c:v>
                </c:pt>
                <c:pt idx="6435">
                  <c:v>8.3982000000000001E-2</c:v>
                </c:pt>
                <c:pt idx="6436">
                  <c:v>8.1169900000000003E-2</c:v>
                </c:pt>
                <c:pt idx="6437">
                  <c:v>7.8296699999999997E-2</c:v>
                </c:pt>
                <c:pt idx="6438">
                  <c:v>7.5366500000000003E-2</c:v>
                </c:pt>
                <c:pt idx="6439">
                  <c:v>7.2383400000000001E-2</c:v>
                </c:pt>
                <c:pt idx="6440">
                  <c:v>6.9351499999999996E-2</c:v>
                </c:pt>
                <c:pt idx="6441">
                  <c:v>6.6275000000000001E-2</c:v>
                </c:pt>
                <c:pt idx="6442">
                  <c:v>6.3158000000000006E-2</c:v>
                </c:pt>
                <c:pt idx="6443">
                  <c:v>6.0004799999999997E-2</c:v>
                </c:pt>
                <c:pt idx="6444">
                  <c:v>5.6819599999999998E-2</c:v>
                </c:pt>
                <c:pt idx="6445">
                  <c:v>5.3606500000000001E-2</c:v>
                </c:pt>
                <c:pt idx="6446">
                  <c:v>5.0369799999999999E-2</c:v>
                </c:pt>
                <c:pt idx="6447">
                  <c:v>4.7113599999999999E-2</c:v>
                </c:pt>
                <c:pt idx="6448">
                  <c:v>4.3842199999999998E-2</c:v>
                </c:pt>
                <c:pt idx="6449">
                  <c:v>4.0559699999999997E-2</c:v>
                </c:pt>
                <c:pt idx="6450">
                  <c:v>3.7270200000000003E-2</c:v>
                </c:pt>
                <c:pt idx="6451">
                  <c:v>3.3977800000000002E-2</c:v>
                </c:pt>
                <c:pt idx="6452">
                  <c:v>3.0686499999999999E-2</c:v>
                </c:pt>
                <c:pt idx="6453">
                  <c:v>2.7400399999999998E-2</c:v>
                </c:pt>
                <c:pt idx="6454">
                  <c:v>2.41234E-2</c:v>
                </c:pt>
                <c:pt idx="6455">
                  <c:v>2.0859300000000001E-2</c:v>
                </c:pt>
                <c:pt idx="6456">
                  <c:v>1.7612099999999999E-2</c:v>
                </c:pt>
                <c:pt idx="6457">
                  <c:v>1.43854E-2</c:v>
                </c:pt>
                <c:pt idx="6458">
                  <c:v>1.1182900000000001E-2</c:v>
                </c:pt>
                <c:pt idx="6459" formatCode="0.00E+00">
                  <c:v>8.0082499999999997E-3</c:v>
                </c:pt>
                <c:pt idx="6460" formatCode="0.00E+00">
                  <c:v>4.8649599999999998E-3</c:v>
                </c:pt>
                <c:pt idx="6461" formatCode="0.00E+00">
                  <c:v>1.7564600000000001E-3</c:v>
                </c:pt>
                <c:pt idx="6462" formatCode="0.00E+00">
                  <c:v>-1.31394E-3</c:v>
                </c:pt>
                <c:pt idx="6463" formatCode="0.00E+00">
                  <c:v>-4.3429799999999998E-3</c:v>
                </c:pt>
                <c:pt idx="6464" formatCode="0.00E+00">
                  <c:v>-7.3275299999999996E-3</c:v>
                </c:pt>
                <c:pt idx="6465">
                  <c:v>-1.02646E-2</c:v>
                </c:pt>
                <c:pt idx="6466">
                  <c:v>-1.31512E-2</c:v>
                </c:pt>
                <c:pt idx="6467">
                  <c:v>-1.5984499999999999E-2</c:v>
                </c:pt>
                <c:pt idx="6468">
                  <c:v>-1.8761900000000001E-2</c:v>
                </c:pt>
                <c:pt idx="6469">
                  <c:v>-2.1480699999999998E-2</c:v>
                </c:pt>
                <c:pt idx="6470">
                  <c:v>-2.41386E-2</c:v>
                </c:pt>
                <c:pt idx="6471">
                  <c:v>-2.6733199999999999E-2</c:v>
                </c:pt>
                <c:pt idx="6472">
                  <c:v>-2.9262300000000002E-2</c:v>
                </c:pt>
                <c:pt idx="6473">
                  <c:v>-3.1723800000000003E-2</c:v>
                </c:pt>
                <c:pt idx="6474">
                  <c:v>-3.4115699999999999E-2</c:v>
                </c:pt>
                <c:pt idx="6475">
                  <c:v>-3.6436299999999998E-2</c:v>
                </c:pt>
                <c:pt idx="6476">
                  <c:v>-3.86839E-2</c:v>
                </c:pt>
                <c:pt idx="6477">
                  <c:v>-4.0856900000000002E-2</c:v>
                </c:pt>
                <c:pt idx="6478">
                  <c:v>-4.2953900000000003E-2</c:v>
                </c:pt>
                <c:pt idx="6479">
                  <c:v>-4.4973600000000002E-2</c:v>
                </c:pt>
                <c:pt idx="6480">
                  <c:v>-4.6914900000000002E-2</c:v>
                </c:pt>
                <c:pt idx="6481">
                  <c:v>-4.8776899999999998E-2</c:v>
                </c:pt>
                <c:pt idx="6482">
                  <c:v>-5.0558499999999999E-2</c:v>
                </c:pt>
                <c:pt idx="6483">
                  <c:v>-5.2259100000000003E-2</c:v>
                </c:pt>
                <c:pt idx="6484">
                  <c:v>-5.3878200000000001E-2</c:v>
                </c:pt>
                <c:pt idx="6485">
                  <c:v>-5.5415100000000002E-2</c:v>
                </c:pt>
                <c:pt idx="6486">
                  <c:v>-5.6869700000000002E-2</c:v>
                </c:pt>
                <c:pt idx="6487">
                  <c:v>-5.82417E-2</c:v>
                </c:pt>
                <c:pt idx="6488">
                  <c:v>-5.9531000000000001E-2</c:v>
                </c:pt>
                <c:pt idx="6489">
                  <c:v>-6.0737800000000002E-2</c:v>
                </c:pt>
                <c:pt idx="6490">
                  <c:v>-6.1862100000000003E-2</c:v>
                </c:pt>
                <c:pt idx="6491">
                  <c:v>-6.2904399999999999E-2</c:v>
                </c:pt>
                <c:pt idx="6492">
                  <c:v>-6.3865000000000005E-2</c:v>
                </c:pt>
                <c:pt idx="6493">
                  <c:v>-6.4744599999999999E-2</c:v>
                </c:pt>
                <c:pt idx="6494">
                  <c:v>-6.5543699999999996E-2</c:v>
                </c:pt>
                <c:pt idx="6495">
                  <c:v>-6.6263199999999994E-2</c:v>
                </c:pt>
                <c:pt idx="6496">
                  <c:v>-6.6904000000000005E-2</c:v>
                </c:pt>
                <c:pt idx="6497">
                  <c:v>-6.7467200000000005E-2</c:v>
                </c:pt>
                <c:pt idx="6498">
                  <c:v>-6.7953700000000006E-2</c:v>
                </c:pt>
                <c:pt idx="6499">
                  <c:v>-6.8364900000000006E-2</c:v>
                </c:pt>
                <c:pt idx="6500">
                  <c:v>-6.8701999999999999E-2</c:v>
                </c:pt>
                <c:pt idx="6501">
                  <c:v>-6.89665E-2</c:v>
                </c:pt>
                <c:pt idx="6502">
                  <c:v>-6.9159899999999996E-2</c:v>
                </c:pt>
                <c:pt idx="6503">
                  <c:v>-6.9283800000000006E-2</c:v>
                </c:pt>
                <c:pt idx="6504">
                  <c:v>-6.9339700000000004E-2</c:v>
                </c:pt>
                <c:pt idx="6505">
                  <c:v>-6.9329600000000005E-2</c:v>
                </c:pt>
                <c:pt idx="6506">
                  <c:v>-6.92551E-2</c:v>
                </c:pt>
                <c:pt idx="6507">
                  <c:v>-6.9118200000000005E-2</c:v>
                </c:pt>
                <c:pt idx="6508">
                  <c:v>-6.8920800000000004E-2</c:v>
                </c:pt>
                <c:pt idx="6509">
                  <c:v>-6.8665000000000004E-2</c:v>
                </c:pt>
                <c:pt idx="6510">
                  <c:v>-6.8352700000000002E-2</c:v>
                </c:pt>
                <c:pt idx="6511">
                  <c:v>-6.7986199999999997E-2</c:v>
                </c:pt>
                <c:pt idx="6512">
                  <c:v>-6.7567500000000003E-2</c:v>
                </c:pt>
                <c:pt idx="6513">
                  <c:v>-6.7098900000000003E-2</c:v>
                </c:pt>
                <c:pt idx="6514">
                  <c:v>-6.6582600000000006E-2</c:v>
                </c:pt>
                <c:pt idx="6515">
                  <c:v>-6.6020800000000004E-2</c:v>
                </c:pt>
                <c:pt idx="6516">
                  <c:v>-6.5415799999999996E-2</c:v>
                </c:pt>
                <c:pt idx="6517">
                  <c:v>-6.4769999999999994E-2</c:v>
                </c:pt>
                <c:pt idx="6518">
                  <c:v>-6.4085699999999995E-2</c:v>
                </c:pt>
                <c:pt idx="6519">
                  <c:v>-6.3365099999999994E-2</c:v>
                </c:pt>
                <c:pt idx="6520">
                  <c:v>-6.2610700000000005E-2</c:v>
                </c:pt>
                <c:pt idx="6521">
                  <c:v>-6.1824700000000003E-2</c:v>
                </c:pt>
                <c:pt idx="6522">
                  <c:v>-6.1009500000000001E-2</c:v>
                </c:pt>
                <c:pt idx="6523">
                  <c:v>-6.0167400000000003E-2</c:v>
                </c:pt>
                <c:pt idx="6524">
                  <c:v>-5.9300699999999998E-2</c:v>
                </c:pt>
                <c:pt idx="6525">
                  <c:v>-5.8411699999999997E-2</c:v>
                </c:pt>
                <c:pt idx="6526">
                  <c:v>-5.7502699999999997E-2</c:v>
                </c:pt>
                <c:pt idx="6527">
                  <c:v>-5.6575800000000002E-2</c:v>
                </c:pt>
                <c:pt idx="6528">
                  <c:v>-5.5633299999999997E-2</c:v>
                </c:pt>
                <c:pt idx="6529">
                  <c:v>-5.4677499999999997E-2</c:v>
                </c:pt>
                <c:pt idx="6530">
                  <c:v>-5.37102E-2</c:v>
                </c:pt>
                <c:pt idx="6531">
                  <c:v>-5.2733799999999997E-2</c:v>
                </c:pt>
                <c:pt idx="6532">
                  <c:v>-5.1750200000000003E-2</c:v>
                </c:pt>
                <c:pt idx="6533">
                  <c:v>-5.0761300000000002E-2</c:v>
                </c:pt>
                <c:pt idx="6534">
                  <c:v>-4.97692E-2</c:v>
                </c:pt>
                <c:pt idx="6535">
                  <c:v>-4.8775600000000002E-2</c:v>
                </c:pt>
                <c:pt idx="6536">
                  <c:v>-4.7782499999999999E-2</c:v>
                </c:pt>
                <c:pt idx="6537">
                  <c:v>-4.6791399999999997E-2</c:v>
                </c:pt>
                <c:pt idx="6538">
                  <c:v>-4.58041E-2</c:v>
                </c:pt>
                <c:pt idx="6539">
                  <c:v>-4.4822300000000002E-2</c:v>
                </c:pt>
                <c:pt idx="6540">
                  <c:v>-4.3847299999999999E-2</c:v>
                </c:pt>
                <c:pt idx="6541">
                  <c:v>-4.2880700000000001E-2</c:v>
                </c:pt>
                <c:pt idx="6542">
                  <c:v>-4.19239E-2</c:v>
                </c:pt>
                <c:pt idx="6543">
                  <c:v>-4.0978100000000003E-2</c:v>
                </c:pt>
                <c:pt idx="6544">
                  <c:v>-4.0044499999999997E-2</c:v>
                </c:pt>
                <c:pt idx="6545">
                  <c:v>-3.9124300000000001E-2</c:v>
                </c:pt>
                <c:pt idx="6546">
                  <c:v>-3.82184E-2</c:v>
                </c:pt>
                <c:pt idx="6547">
                  <c:v>-3.7328E-2</c:v>
                </c:pt>
                <c:pt idx="6548">
                  <c:v>-3.6453699999999999E-2</c:v>
                </c:pt>
                <c:pt idx="6549">
                  <c:v>-3.55964E-2</c:v>
                </c:pt>
                <c:pt idx="6550">
                  <c:v>-3.4756799999999997E-2</c:v>
                </c:pt>
                <c:pt idx="6551">
                  <c:v>-3.39355E-2</c:v>
                </c:pt>
                <c:pt idx="6552">
                  <c:v>-3.3133000000000003E-2</c:v>
                </c:pt>
                <c:pt idx="6553">
                  <c:v>-3.2349599999999999E-2</c:v>
                </c:pt>
                <c:pt idx="6554">
                  <c:v>-3.1585799999999997E-2</c:v>
                </c:pt>
                <c:pt idx="6555">
                  <c:v>-3.08417E-2</c:v>
                </c:pt>
                <c:pt idx="6556">
                  <c:v>-3.0117499999999998E-2</c:v>
                </c:pt>
                <c:pt idx="6557">
                  <c:v>-2.94133E-2</c:v>
                </c:pt>
                <c:pt idx="6558">
                  <c:v>-2.87291E-2</c:v>
                </c:pt>
                <c:pt idx="6559">
                  <c:v>-2.8064599999999999E-2</c:v>
                </c:pt>
                <c:pt idx="6560">
                  <c:v>-2.7419800000000001E-2</c:v>
                </c:pt>
                <c:pt idx="6561">
                  <c:v>-2.67943E-2</c:v>
                </c:pt>
                <c:pt idx="6562">
                  <c:v>-2.6187800000000001E-2</c:v>
                </c:pt>
                <c:pt idx="6563">
                  <c:v>-2.5599799999999999E-2</c:v>
                </c:pt>
                <c:pt idx="6564">
                  <c:v>-2.5029800000000001E-2</c:v>
                </c:pt>
                <c:pt idx="6565">
                  <c:v>-2.4477200000000001E-2</c:v>
                </c:pt>
                <c:pt idx="6566">
                  <c:v>-2.3941299999999999E-2</c:v>
                </c:pt>
                <c:pt idx="6567">
                  <c:v>-2.3421500000000001E-2</c:v>
                </c:pt>
                <c:pt idx="6568">
                  <c:v>-2.2916800000000001E-2</c:v>
                </c:pt>
                <c:pt idx="6569">
                  <c:v>-2.2426399999999999E-2</c:v>
                </c:pt>
                <c:pt idx="6570">
                  <c:v>-2.1949400000000001E-2</c:v>
                </c:pt>
                <c:pt idx="6571">
                  <c:v>-2.1484799999999998E-2</c:v>
                </c:pt>
                <c:pt idx="6572">
                  <c:v>-2.1031500000000002E-2</c:v>
                </c:pt>
                <c:pt idx="6573">
                  <c:v>-2.05884E-2</c:v>
                </c:pt>
                <c:pt idx="6574">
                  <c:v>-2.01543E-2</c:v>
                </c:pt>
                <c:pt idx="6575">
                  <c:v>-1.9728200000000001E-2</c:v>
                </c:pt>
                <c:pt idx="6576">
                  <c:v>-1.9308599999999999E-2</c:v>
                </c:pt>
                <c:pt idx="6577">
                  <c:v>-1.8894399999999999E-2</c:v>
                </c:pt>
                <c:pt idx="6578">
                  <c:v>-1.84841E-2</c:v>
                </c:pt>
                <c:pt idx="6579">
                  <c:v>-1.8076600000000002E-2</c:v>
                </c:pt>
                <c:pt idx="6580">
                  <c:v>-1.7670399999999999E-2</c:v>
                </c:pt>
                <c:pt idx="6581">
                  <c:v>-1.7264100000000001E-2</c:v>
                </c:pt>
                <c:pt idx="6582">
                  <c:v>-1.6856300000000001E-2</c:v>
                </c:pt>
                <c:pt idx="6583">
                  <c:v>-1.6445499999999998E-2</c:v>
                </c:pt>
                <c:pt idx="6584">
                  <c:v>-1.60305E-2</c:v>
                </c:pt>
                <c:pt idx="6585">
                  <c:v>-1.56096E-2</c:v>
                </c:pt>
                <c:pt idx="6586">
                  <c:v>-1.5181500000000001E-2</c:v>
                </c:pt>
                <c:pt idx="6587">
                  <c:v>-1.47446E-2</c:v>
                </c:pt>
                <c:pt idx="6588">
                  <c:v>-1.42977E-2</c:v>
                </c:pt>
                <c:pt idx="6589">
                  <c:v>-1.3839300000000001E-2</c:v>
                </c:pt>
                <c:pt idx="6590">
                  <c:v>-1.33679E-2</c:v>
                </c:pt>
                <c:pt idx="6591">
                  <c:v>-1.28822E-2</c:v>
                </c:pt>
                <c:pt idx="6592">
                  <c:v>-1.2380800000000001E-2</c:v>
                </c:pt>
                <c:pt idx="6593">
                  <c:v>-1.1862299999999999E-2</c:v>
                </c:pt>
                <c:pt idx="6594">
                  <c:v>-1.13256E-2</c:v>
                </c:pt>
                <c:pt idx="6595">
                  <c:v>-1.07692E-2</c:v>
                </c:pt>
                <c:pt idx="6596">
                  <c:v>-1.0192100000000001E-2</c:v>
                </c:pt>
                <c:pt idx="6597" formatCode="0.00E+00">
                  <c:v>-9.5928599999999999E-3</c:v>
                </c:pt>
                <c:pt idx="6598" formatCode="0.00E+00">
                  <c:v>-8.9705099999999992E-3</c:v>
                </c:pt>
                <c:pt idx="6599" formatCode="0.00E+00">
                  <c:v>-8.3239300000000002E-3</c:v>
                </c:pt>
                <c:pt idx="6600" formatCode="0.00E+00">
                  <c:v>-7.6520700000000004E-3</c:v>
                </c:pt>
                <c:pt idx="6601" formatCode="0.00E+00">
                  <c:v>-6.9539600000000003E-3</c:v>
                </c:pt>
                <c:pt idx="6602" formatCode="0.00E+00">
                  <c:v>-6.2286900000000003E-3</c:v>
                </c:pt>
                <c:pt idx="6603" formatCode="0.00E+00">
                  <c:v>-5.4754000000000001E-3</c:v>
                </c:pt>
                <c:pt idx="6604" formatCode="0.00E+00">
                  <c:v>-4.6933000000000001E-3</c:v>
                </c:pt>
                <c:pt idx="6605" formatCode="0.00E+00">
                  <c:v>-3.8816800000000002E-3</c:v>
                </c:pt>
                <c:pt idx="6606" formatCode="0.00E+00">
                  <c:v>-3.0398999999999999E-3</c:v>
                </c:pt>
                <c:pt idx="6607" formatCode="0.00E+00">
                  <c:v>-2.1673899999999999E-3</c:v>
                </c:pt>
                <c:pt idx="6608" formatCode="0.00E+00">
                  <c:v>-1.26366E-3</c:v>
                </c:pt>
                <c:pt idx="6609" formatCode="0.00E+00">
                  <c:v>-3.2829700000000002E-4</c:v>
                </c:pt>
                <c:pt idx="6610" formatCode="0.00E+00">
                  <c:v>6.3902700000000002E-4</c:v>
                </c:pt>
                <c:pt idx="6611" formatCode="0.00E+00">
                  <c:v>1.6385600000000001E-3</c:v>
                </c:pt>
                <c:pt idx="6612" formatCode="0.00E+00">
                  <c:v>2.67045E-3</c:v>
                </c:pt>
                <c:pt idx="6613" formatCode="0.00E+00">
                  <c:v>3.73479E-3</c:v>
                </c:pt>
                <c:pt idx="6614" formatCode="0.00E+00">
                  <c:v>4.8315399999999996E-3</c:v>
                </c:pt>
                <c:pt idx="6615" formatCode="0.00E+00">
                  <c:v>5.9606099999999999E-3</c:v>
                </c:pt>
                <c:pt idx="6616" formatCode="0.00E+00">
                  <c:v>7.1218000000000002E-3</c:v>
                </c:pt>
                <c:pt idx="6617" formatCode="0.00E+00">
                  <c:v>8.3148100000000006E-3</c:v>
                </c:pt>
                <c:pt idx="6618" formatCode="0.00E+00">
                  <c:v>9.5392700000000007E-3</c:v>
                </c:pt>
                <c:pt idx="6619">
                  <c:v>1.0794700000000001E-2</c:v>
                </c:pt>
                <c:pt idx="6620">
                  <c:v>1.2080499999999999E-2</c:v>
                </c:pt>
                <c:pt idx="6621">
                  <c:v>1.3396099999999999E-2</c:v>
                </c:pt>
                <c:pt idx="6622">
                  <c:v>1.4740700000000001E-2</c:v>
                </c:pt>
                <c:pt idx="6623">
                  <c:v>1.61134E-2</c:v>
                </c:pt>
                <c:pt idx="6624">
                  <c:v>1.7513299999999999E-2</c:v>
                </c:pt>
                <c:pt idx="6625">
                  <c:v>1.8939399999999999E-2</c:v>
                </c:pt>
                <c:pt idx="6626">
                  <c:v>2.0390599999999998E-2</c:v>
                </c:pt>
                <c:pt idx="6627">
                  <c:v>2.1865599999999999E-2</c:v>
                </c:pt>
                <c:pt idx="6628">
                  <c:v>2.3363200000000001E-2</c:v>
                </c:pt>
                <c:pt idx="6629">
                  <c:v>2.4881899999999998E-2</c:v>
                </c:pt>
                <c:pt idx="6630">
                  <c:v>2.6420300000000001E-2</c:v>
                </c:pt>
                <c:pt idx="6631">
                  <c:v>2.7976899999999999E-2</c:v>
                </c:pt>
                <c:pt idx="6632">
                  <c:v>2.95499E-2</c:v>
                </c:pt>
                <c:pt idx="6633">
                  <c:v>3.11378E-2</c:v>
                </c:pt>
                <c:pt idx="6634">
                  <c:v>3.27386E-2</c:v>
                </c:pt>
                <c:pt idx="6635">
                  <c:v>3.4350600000000002E-2</c:v>
                </c:pt>
                <c:pt idx="6636">
                  <c:v>3.5971900000000001E-2</c:v>
                </c:pt>
                <c:pt idx="6637">
                  <c:v>3.7600300000000003E-2</c:v>
                </c:pt>
                <c:pt idx="6638">
                  <c:v>3.9233900000000002E-2</c:v>
                </c:pt>
                <c:pt idx="6639">
                  <c:v>4.0870499999999997E-2</c:v>
                </c:pt>
                <c:pt idx="6640">
                  <c:v>4.2507900000000001E-2</c:v>
                </c:pt>
                <c:pt idx="6641">
                  <c:v>4.41439E-2</c:v>
                </c:pt>
                <c:pt idx="6642">
                  <c:v>4.5776299999999999E-2</c:v>
                </c:pt>
                <c:pt idx="6643">
                  <c:v>4.7402600000000003E-2</c:v>
                </c:pt>
                <c:pt idx="6644">
                  <c:v>4.9020399999999999E-2</c:v>
                </c:pt>
                <c:pt idx="6645">
                  <c:v>5.0627400000000003E-2</c:v>
                </c:pt>
                <c:pt idx="6646">
                  <c:v>5.2221099999999999E-2</c:v>
                </c:pt>
                <c:pt idx="6647">
                  <c:v>5.3799100000000002E-2</c:v>
                </c:pt>
                <c:pt idx="6648">
                  <c:v>5.5358699999999997E-2</c:v>
                </c:pt>
                <c:pt idx="6649">
                  <c:v>5.6897499999999997E-2</c:v>
                </c:pt>
                <c:pt idx="6650">
                  <c:v>5.8412800000000001E-2</c:v>
                </c:pt>
                <c:pt idx="6651">
                  <c:v>5.9902299999999999E-2</c:v>
                </c:pt>
                <c:pt idx="6652">
                  <c:v>6.1363099999999997E-2</c:v>
                </c:pt>
                <c:pt idx="6653">
                  <c:v>6.2792899999999999E-2</c:v>
                </c:pt>
                <c:pt idx="6654">
                  <c:v>6.4188999999999996E-2</c:v>
                </c:pt>
                <c:pt idx="6655">
                  <c:v>6.5548700000000001E-2</c:v>
                </c:pt>
                <c:pt idx="6656">
                  <c:v>6.6869700000000004E-2</c:v>
                </c:pt>
                <c:pt idx="6657">
                  <c:v>6.8149299999999996E-2</c:v>
                </c:pt>
                <c:pt idx="6658">
                  <c:v>6.9384899999999999E-2</c:v>
                </c:pt>
                <c:pt idx="6659">
                  <c:v>7.0574100000000001E-2</c:v>
                </c:pt>
                <c:pt idx="6660">
                  <c:v>7.17145E-2</c:v>
                </c:pt>
                <c:pt idx="6661">
                  <c:v>7.2803499999999993E-2</c:v>
                </c:pt>
                <c:pt idx="6662">
                  <c:v>7.3838699999999993E-2</c:v>
                </c:pt>
                <c:pt idx="6663">
                  <c:v>7.4817900000000007E-2</c:v>
                </c:pt>
                <c:pt idx="6664">
                  <c:v>7.5738700000000006E-2</c:v>
                </c:pt>
                <c:pt idx="6665">
                  <c:v>7.6598799999999995E-2</c:v>
                </c:pt>
                <c:pt idx="6666">
                  <c:v>7.7396099999999995E-2</c:v>
                </c:pt>
                <c:pt idx="6667">
                  <c:v>7.8128400000000001E-2</c:v>
                </c:pt>
                <c:pt idx="6668">
                  <c:v>7.8793600000000005E-2</c:v>
                </c:pt>
                <c:pt idx="6669">
                  <c:v>7.9389799999999996E-2</c:v>
                </c:pt>
                <c:pt idx="6670">
                  <c:v>7.9915E-2</c:v>
                </c:pt>
                <c:pt idx="6671">
                  <c:v>8.0367400000000005E-2</c:v>
                </c:pt>
                <c:pt idx="6672">
                  <c:v>8.0745200000000003E-2</c:v>
                </c:pt>
                <c:pt idx="6673">
                  <c:v>8.1046800000000002E-2</c:v>
                </c:pt>
                <c:pt idx="6674">
                  <c:v>8.1270499999999996E-2</c:v>
                </c:pt>
                <c:pt idx="6675">
                  <c:v>8.1414899999999998E-2</c:v>
                </c:pt>
                <c:pt idx="6676">
                  <c:v>8.1478599999999998E-2</c:v>
                </c:pt>
                <c:pt idx="6677">
                  <c:v>8.1460199999999997E-2</c:v>
                </c:pt>
                <c:pt idx="6678">
                  <c:v>8.1358700000000006E-2</c:v>
                </c:pt>
                <c:pt idx="6679">
                  <c:v>8.1172999999999995E-2</c:v>
                </c:pt>
                <c:pt idx="6680">
                  <c:v>8.0902000000000002E-2</c:v>
                </c:pt>
                <c:pt idx="6681">
                  <c:v>8.0544900000000003E-2</c:v>
                </c:pt>
                <c:pt idx="6682">
                  <c:v>8.0101000000000006E-2</c:v>
                </c:pt>
                <c:pt idx="6683">
                  <c:v>7.9569600000000004E-2</c:v>
                </c:pt>
                <c:pt idx="6684">
                  <c:v>7.8950300000000001E-2</c:v>
                </c:pt>
                <c:pt idx="6685">
                  <c:v>7.8242699999999998E-2</c:v>
                </c:pt>
                <c:pt idx="6686">
                  <c:v>7.7446500000000001E-2</c:v>
                </c:pt>
                <c:pt idx="6687">
                  <c:v>7.6561699999999996E-2</c:v>
                </c:pt>
                <c:pt idx="6688">
                  <c:v>7.5588100000000005E-2</c:v>
                </c:pt>
                <c:pt idx="6689">
                  <c:v>7.4525900000000006E-2</c:v>
                </c:pt>
                <c:pt idx="6690">
                  <c:v>7.3375399999999993E-2</c:v>
                </c:pt>
                <c:pt idx="6691">
                  <c:v>7.2137000000000007E-2</c:v>
                </c:pt>
                <c:pt idx="6692">
                  <c:v>7.0811100000000002E-2</c:v>
                </c:pt>
                <c:pt idx="6693">
                  <c:v>6.9398399999999999E-2</c:v>
                </c:pt>
                <c:pt idx="6694">
                  <c:v>6.7899699999999993E-2</c:v>
                </c:pt>
                <c:pt idx="6695">
                  <c:v>6.6316E-2</c:v>
                </c:pt>
                <c:pt idx="6696">
                  <c:v>6.46481E-2</c:v>
                </c:pt>
                <c:pt idx="6697">
                  <c:v>6.2897300000000003E-2</c:v>
                </c:pt>
                <c:pt idx="6698">
                  <c:v>6.1064899999999998E-2</c:v>
                </c:pt>
                <c:pt idx="6699">
                  <c:v>5.9152299999999998E-2</c:v>
                </c:pt>
                <c:pt idx="6700">
                  <c:v>5.7160999999999997E-2</c:v>
                </c:pt>
                <c:pt idx="6701">
                  <c:v>5.5092700000000001E-2</c:v>
                </c:pt>
                <c:pt idx="6702">
                  <c:v>5.2949200000000002E-2</c:v>
                </c:pt>
                <c:pt idx="6703">
                  <c:v>5.0732300000000001E-2</c:v>
                </c:pt>
                <c:pt idx="6704">
                  <c:v>4.8444300000000003E-2</c:v>
                </c:pt>
                <c:pt idx="6705">
                  <c:v>4.6087000000000003E-2</c:v>
                </c:pt>
                <c:pt idx="6706">
                  <c:v>4.3663E-2</c:v>
                </c:pt>
                <c:pt idx="6707">
                  <c:v>4.11744E-2</c:v>
                </c:pt>
                <c:pt idx="6708">
                  <c:v>3.86238E-2</c:v>
                </c:pt>
                <c:pt idx="6709">
                  <c:v>3.6013799999999999E-2</c:v>
                </c:pt>
                <c:pt idx="6710">
                  <c:v>3.3347000000000002E-2</c:v>
                </c:pt>
                <c:pt idx="6711">
                  <c:v>3.0626299999999999E-2</c:v>
                </c:pt>
                <c:pt idx="6712">
                  <c:v>2.7854500000000001E-2</c:v>
                </c:pt>
                <c:pt idx="6713">
                  <c:v>2.5034600000000001E-2</c:v>
                </c:pt>
                <c:pt idx="6714">
                  <c:v>2.2169600000000001E-2</c:v>
                </c:pt>
                <c:pt idx="6715">
                  <c:v>1.92628E-2</c:v>
                </c:pt>
                <c:pt idx="6716">
                  <c:v>1.63172E-2</c:v>
                </c:pt>
                <c:pt idx="6717">
                  <c:v>1.3336300000000001E-2</c:v>
                </c:pt>
                <c:pt idx="6718">
                  <c:v>1.0323300000000001E-2</c:v>
                </c:pt>
                <c:pt idx="6719" formatCode="0.00E+00">
                  <c:v>7.2816799999999996E-3</c:v>
                </c:pt>
                <c:pt idx="6720" formatCode="0.00E+00">
                  <c:v>4.2149700000000002E-3</c:v>
                </c:pt>
                <c:pt idx="6721" formatCode="0.00E+00">
                  <c:v>1.1266900000000001E-3</c:v>
                </c:pt>
                <c:pt idx="6722" formatCode="0.00E+00">
                  <c:v>-1.9795699999999999E-3</c:v>
                </c:pt>
                <c:pt idx="6723" formatCode="0.00E+00">
                  <c:v>-5.1001700000000002E-3</c:v>
                </c:pt>
                <c:pt idx="6724" formatCode="0.00E+00">
                  <c:v>-8.2314199999999997E-3</c:v>
                </c:pt>
                <c:pt idx="6725">
                  <c:v>-1.1369600000000001E-2</c:v>
                </c:pt>
                <c:pt idx="6726">
                  <c:v>-1.4511E-2</c:v>
                </c:pt>
                <c:pt idx="6727">
                  <c:v>-1.7651900000000002E-2</c:v>
                </c:pt>
                <c:pt idx="6728">
                  <c:v>-2.0788399999999999E-2</c:v>
                </c:pt>
                <c:pt idx="6729">
                  <c:v>-2.3916699999999999E-2</c:v>
                </c:pt>
                <c:pt idx="6730">
                  <c:v>-2.7033100000000001E-2</c:v>
                </c:pt>
                <c:pt idx="6731">
                  <c:v>-3.0133699999999999E-2</c:v>
                </c:pt>
                <c:pt idx="6732">
                  <c:v>-3.3214800000000003E-2</c:v>
                </c:pt>
                <c:pt idx="6733">
                  <c:v>-3.6272600000000002E-2</c:v>
                </c:pt>
                <c:pt idx="6734">
                  <c:v>-3.9303200000000003E-2</c:v>
                </c:pt>
                <c:pt idx="6735">
                  <c:v>-4.2302899999999997E-2</c:v>
                </c:pt>
                <c:pt idx="6736">
                  <c:v>-4.5268000000000003E-2</c:v>
                </c:pt>
                <c:pt idx="6737">
                  <c:v>-4.8194800000000003E-2</c:v>
                </c:pt>
                <c:pt idx="6738">
                  <c:v>-5.1079600000000003E-2</c:v>
                </c:pt>
                <c:pt idx="6739">
                  <c:v>-5.3918899999999999E-2</c:v>
                </c:pt>
                <c:pt idx="6740">
                  <c:v>-5.67089E-2</c:v>
                </c:pt>
                <c:pt idx="6741">
                  <c:v>-5.9446400000000003E-2</c:v>
                </c:pt>
                <c:pt idx="6742">
                  <c:v>-6.2127700000000001E-2</c:v>
                </c:pt>
                <c:pt idx="6743">
                  <c:v>-6.4749399999999999E-2</c:v>
                </c:pt>
                <c:pt idx="6744">
                  <c:v>-6.7308400000000004E-2</c:v>
                </c:pt>
                <c:pt idx="6745">
                  <c:v>-6.9801299999999997E-2</c:v>
                </c:pt>
                <c:pt idx="6746">
                  <c:v>-7.2224899999999995E-2</c:v>
                </c:pt>
                <c:pt idx="6747">
                  <c:v>-7.4576199999999995E-2</c:v>
                </c:pt>
                <c:pt idx="6748">
                  <c:v>-7.6852199999999996E-2</c:v>
                </c:pt>
                <c:pt idx="6749">
                  <c:v>-7.9049900000000006E-2</c:v>
                </c:pt>
                <c:pt idx="6750">
                  <c:v>-8.1166699999999994E-2</c:v>
                </c:pt>
                <c:pt idx="6751">
                  <c:v>-8.3199700000000001E-2</c:v>
                </c:pt>
                <c:pt idx="6752">
                  <c:v>-8.5146399999999997E-2</c:v>
                </c:pt>
                <c:pt idx="6753">
                  <c:v>-8.7004300000000007E-2</c:v>
                </c:pt>
                <c:pt idx="6754">
                  <c:v>-8.8771000000000003E-2</c:v>
                </c:pt>
                <c:pt idx="6755">
                  <c:v>-9.0444300000000005E-2</c:v>
                </c:pt>
                <c:pt idx="6756">
                  <c:v>-9.2022099999999996E-2</c:v>
                </c:pt>
                <c:pt idx="6757">
                  <c:v>-9.3502299999999997E-2</c:v>
                </c:pt>
                <c:pt idx="6758">
                  <c:v>-9.4883099999999998E-2</c:v>
                </c:pt>
                <c:pt idx="6759">
                  <c:v>-9.6162700000000004E-2</c:v>
                </c:pt>
                <c:pt idx="6760">
                  <c:v>-9.7339499999999995E-2</c:v>
                </c:pt>
                <c:pt idx="6761">
                  <c:v>-9.8411999999999999E-2</c:v>
                </c:pt>
                <c:pt idx="6762">
                  <c:v>-9.9378800000000003E-2</c:v>
                </c:pt>
                <c:pt idx="6763">
                  <c:v>-0.10023899999999999</c:v>
                </c:pt>
                <c:pt idx="6764">
                  <c:v>-0.100991</c:v>
                </c:pt>
                <c:pt idx="6765">
                  <c:v>-0.101634</c:v>
                </c:pt>
                <c:pt idx="6766">
                  <c:v>-0.10216799999999999</c:v>
                </c:pt>
                <c:pt idx="6767">
                  <c:v>-0.102592</c:v>
                </c:pt>
                <c:pt idx="6768">
                  <c:v>-0.102904</c:v>
                </c:pt>
                <c:pt idx="6769">
                  <c:v>-0.103106</c:v>
                </c:pt>
                <c:pt idx="6770">
                  <c:v>-0.103197</c:v>
                </c:pt>
                <c:pt idx="6771">
                  <c:v>-0.103176</c:v>
                </c:pt>
                <c:pt idx="6772">
                  <c:v>-0.103044</c:v>
                </c:pt>
                <c:pt idx="6773">
                  <c:v>-0.102801</c:v>
                </c:pt>
                <c:pt idx="6774">
                  <c:v>-0.102447</c:v>
                </c:pt>
                <c:pt idx="6775">
                  <c:v>-0.10198400000000001</c:v>
                </c:pt>
                <c:pt idx="6776">
                  <c:v>-0.101411</c:v>
                </c:pt>
                <c:pt idx="6777">
                  <c:v>-0.10073</c:v>
                </c:pt>
                <c:pt idx="6778">
                  <c:v>-9.9941100000000005E-2</c:v>
                </c:pt>
                <c:pt idx="6779">
                  <c:v>-9.9045900000000006E-2</c:v>
                </c:pt>
                <c:pt idx="6780">
                  <c:v>-9.80457E-2</c:v>
                </c:pt>
                <c:pt idx="6781">
                  <c:v>-9.6941600000000003E-2</c:v>
                </c:pt>
                <c:pt idx="6782">
                  <c:v>-9.5735399999999998E-2</c:v>
                </c:pt>
                <c:pt idx="6783">
                  <c:v>-9.4428600000000001E-2</c:v>
                </c:pt>
                <c:pt idx="6784">
                  <c:v>-9.3022999999999995E-2</c:v>
                </c:pt>
                <c:pt idx="6785">
                  <c:v>-9.1520599999999994E-2</c:v>
                </c:pt>
                <c:pt idx="6786">
                  <c:v>-8.9923299999999998E-2</c:v>
                </c:pt>
                <c:pt idx="6787">
                  <c:v>-8.8233400000000003E-2</c:v>
                </c:pt>
                <c:pt idx="6788">
                  <c:v>-8.6453000000000002E-2</c:v>
                </c:pt>
                <c:pt idx="6789">
                  <c:v>-8.4584500000000007E-2</c:v>
                </c:pt>
                <c:pt idx="6790">
                  <c:v>-8.2630499999999996E-2</c:v>
                </c:pt>
                <c:pt idx="6791">
                  <c:v>-8.0593600000000001E-2</c:v>
                </c:pt>
                <c:pt idx="6792">
                  <c:v>-7.8476599999999994E-2</c:v>
                </c:pt>
                <c:pt idx="6793">
                  <c:v>-7.6282199999999994E-2</c:v>
                </c:pt>
                <c:pt idx="6794">
                  <c:v>-7.4013399999999993E-2</c:v>
                </c:pt>
                <c:pt idx="6795">
                  <c:v>-7.1673299999999995E-2</c:v>
                </c:pt>
                <c:pt idx="6796">
                  <c:v>-6.9264999999999993E-2</c:v>
                </c:pt>
                <c:pt idx="6797">
                  <c:v>-6.6791500000000004E-2</c:v>
                </c:pt>
                <c:pt idx="6798">
                  <c:v>-6.4256300000000002E-2</c:v>
                </c:pt>
                <c:pt idx="6799">
                  <c:v>-6.1662500000000002E-2</c:v>
                </c:pt>
                <c:pt idx="6800">
                  <c:v>-5.9013599999999999E-2</c:v>
                </c:pt>
                <c:pt idx="6801">
                  <c:v>-5.6313200000000001E-2</c:v>
                </c:pt>
                <c:pt idx="6802">
                  <c:v>-5.3564500000000001E-2</c:v>
                </c:pt>
                <c:pt idx="6803">
                  <c:v>-5.0771299999999998E-2</c:v>
                </c:pt>
                <c:pt idx="6804">
                  <c:v>-4.7937100000000003E-2</c:v>
                </c:pt>
                <c:pt idx="6805">
                  <c:v>-4.5065599999999997E-2</c:v>
                </c:pt>
                <c:pt idx="6806">
                  <c:v>-4.2160400000000001E-2</c:v>
                </c:pt>
                <c:pt idx="6807">
                  <c:v>-3.9225299999999998E-2</c:v>
                </c:pt>
                <c:pt idx="6808">
                  <c:v>-3.6263999999999998E-2</c:v>
                </c:pt>
                <c:pt idx="6809">
                  <c:v>-3.32801E-2</c:v>
                </c:pt>
                <c:pt idx="6810">
                  <c:v>-3.0277399999999999E-2</c:v>
                </c:pt>
                <c:pt idx="6811">
                  <c:v>-2.7259599999999998E-2</c:v>
                </c:pt>
                <c:pt idx="6812">
                  <c:v>-2.4230600000000001E-2</c:v>
                </c:pt>
                <c:pt idx="6813">
                  <c:v>-2.11941E-2</c:v>
                </c:pt>
                <c:pt idx="6814">
                  <c:v>-1.8153900000000001E-2</c:v>
                </c:pt>
                <c:pt idx="6815">
                  <c:v>-1.51136E-2</c:v>
                </c:pt>
                <c:pt idx="6816">
                  <c:v>-1.20769E-2</c:v>
                </c:pt>
                <c:pt idx="6817" formatCode="0.00E+00">
                  <c:v>-9.0475E-3</c:v>
                </c:pt>
                <c:pt idx="6818" formatCode="0.00E+00">
                  <c:v>-6.0289699999999998E-3</c:v>
                </c:pt>
                <c:pt idx="6819" formatCode="0.00E+00">
                  <c:v>-3.02498E-3</c:v>
                </c:pt>
                <c:pt idx="6820" formatCode="0.00E+00">
                  <c:v>-3.9107899999999999E-5</c:v>
                </c:pt>
                <c:pt idx="6821" formatCode="0.00E+00">
                  <c:v>2.9251099999999999E-3</c:v>
                </c:pt>
                <c:pt idx="6822" formatCode="0.00E+00">
                  <c:v>5.8642399999999997E-3</c:v>
                </c:pt>
                <c:pt idx="6823" formatCode="0.00E+00">
                  <c:v>8.7748900000000005E-3</c:v>
                </c:pt>
                <c:pt idx="6824">
                  <c:v>1.1653699999999999E-2</c:v>
                </c:pt>
                <c:pt idx="6825">
                  <c:v>1.4497400000000001E-2</c:v>
                </c:pt>
                <c:pt idx="6826">
                  <c:v>1.73028E-2</c:v>
                </c:pt>
                <c:pt idx="6827">
                  <c:v>2.0066799999999999E-2</c:v>
                </c:pt>
                <c:pt idx="6828">
                  <c:v>2.27862E-2</c:v>
                </c:pt>
                <c:pt idx="6829">
                  <c:v>2.54583E-2</c:v>
                </c:pt>
                <c:pt idx="6830">
                  <c:v>2.8079900000000001E-2</c:v>
                </c:pt>
                <c:pt idx="6831">
                  <c:v>3.0648499999999999E-2</c:v>
                </c:pt>
                <c:pt idx="6832">
                  <c:v>3.3161299999999998E-2</c:v>
                </c:pt>
                <c:pt idx="6833">
                  <c:v>3.5615800000000003E-2</c:v>
                </c:pt>
                <c:pt idx="6834">
                  <c:v>3.80092E-2</c:v>
                </c:pt>
                <c:pt idx="6835">
                  <c:v>4.0339E-2</c:v>
                </c:pt>
                <c:pt idx="6836">
                  <c:v>4.2602899999999999E-2</c:v>
                </c:pt>
                <c:pt idx="6837">
                  <c:v>4.47993E-2</c:v>
                </c:pt>
                <c:pt idx="6838">
                  <c:v>4.6926099999999998E-2</c:v>
                </c:pt>
                <c:pt idx="6839">
                  <c:v>4.89816E-2</c:v>
                </c:pt>
                <c:pt idx="6840">
                  <c:v>5.0963799999999997E-2</c:v>
                </c:pt>
                <c:pt idx="6841">
                  <c:v>5.2871000000000001E-2</c:v>
                </c:pt>
                <c:pt idx="6842">
                  <c:v>5.4701600000000003E-2</c:v>
                </c:pt>
                <c:pt idx="6843">
                  <c:v>5.6453999999999997E-2</c:v>
                </c:pt>
                <c:pt idx="6844">
                  <c:v>5.8126900000000002E-2</c:v>
                </c:pt>
                <c:pt idx="6845">
                  <c:v>5.9719099999999997E-2</c:v>
                </c:pt>
                <c:pt idx="6846">
                  <c:v>6.12293E-2</c:v>
                </c:pt>
                <c:pt idx="6847">
                  <c:v>6.2656600000000007E-2</c:v>
                </c:pt>
                <c:pt idx="6848">
                  <c:v>6.4000100000000004E-2</c:v>
                </c:pt>
                <c:pt idx="6849">
                  <c:v>6.5258800000000006E-2</c:v>
                </c:pt>
                <c:pt idx="6850">
                  <c:v>6.6432199999999997E-2</c:v>
                </c:pt>
                <c:pt idx="6851">
                  <c:v>6.7519800000000005E-2</c:v>
                </c:pt>
                <c:pt idx="6852">
                  <c:v>6.8521100000000001E-2</c:v>
                </c:pt>
                <c:pt idx="6853">
                  <c:v>6.9435899999999995E-2</c:v>
                </c:pt>
                <c:pt idx="6854">
                  <c:v>7.0264099999999996E-2</c:v>
                </c:pt>
                <c:pt idx="6855">
                  <c:v>7.1005799999999994E-2</c:v>
                </c:pt>
                <c:pt idx="6856">
                  <c:v>7.1661100000000005E-2</c:v>
                </c:pt>
                <c:pt idx="6857">
                  <c:v>7.2230600000000006E-2</c:v>
                </c:pt>
                <c:pt idx="6858">
                  <c:v>7.2714600000000004E-2</c:v>
                </c:pt>
                <c:pt idx="6859">
                  <c:v>7.3113300000000006E-2</c:v>
                </c:pt>
                <c:pt idx="6860">
                  <c:v>7.3427099999999995E-2</c:v>
                </c:pt>
                <c:pt idx="6861">
                  <c:v>7.3656899999999997E-2</c:v>
                </c:pt>
                <c:pt idx="6862">
                  <c:v>7.3803199999999999E-2</c:v>
                </c:pt>
                <c:pt idx="6863">
                  <c:v>7.3867199999999994E-2</c:v>
                </c:pt>
                <c:pt idx="6864">
                  <c:v>7.3850100000000002E-2</c:v>
                </c:pt>
                <c:pt idx="6865">
                  <c:v>7.3753100000000002E-2</c:v>
                </c:pt>
                <c:pt idx="6866">
                  <c:v>7.3577799999999999E-2</c:v>
                </c:pt>
                <c:pt idx="6867">
                  <c:v>7.3325699999999994E-2</c:v>
                </c:pt>
                <c:pt idx="6868">
                  <c:v>7.2997900000000004E-2</c:v>
                </c:pt>
                <c:pt idx="6869">
                  <c:v>7.2595800000000002E-2</c:v>
                </c:pt>
                <c:pt idx="6870">
                  <c:v>7.2121000000000005E-2</c:v>
                </c:pt>
                <c:pt idx="6871">
                  <c:v>7.1575399999999997E-2</c:v>
                </c:pt>
                <c:pt idx="6872">
                  <c:v>7.0960800000000004E-2</c:v>
                </c:pt>
                <c:pt idx="6873">
                  <c:v>7.0278900000000005E-2</c:v>
                </c:pt>
                <c:pt idx="6874">
                  <c:v>6.9531399999999993E-2</c:v>
                </c:pt>
                <c:pt idx="6875">
                  <c:v>6.8720500000000004E-2</c:v>
                </c:pt>
                <c:pt idx="6876">
                  <c:v>6.7848099999999995E-2</c:v>
                </c:pt>
                <c:pt idx="6877">
                  <c:v>6.6916600000000007E-2</c:v>
                </c:pt>
                <c:pt idx="6878">
                  <c:v>6.5928299999999995E-2</c:v>
                </c:pt>
                <c:pt idx="6879">
                  <c:v>6.4885200000000004E-2</c:v>
                </c:pt>
                <c:pt idx="6880">
                  <c:v>6.3789999999999999E-2</c:v>
                </c:pt>
                <c:pt idx="6881">
                  <c:v>6.2644900000000003E-2</c:v>
                </c:pt>
                <c:pt idx="6882">
                  <c:v>6.1452600000000003E-2</c:v>
                </c:pt>
                <c:pt idx="6883">
                  <c:v>6.0215200000000003E-2</c:v>
                </c:pt>
                <c:pt idx="6884">
                  <c:v>5.89347E-2</c:v>
                </c:pt>
                <c:pt idx="6885">
                  <c:v>5.7613400000000002E-2</c:v>
                </c:pt>
                <c:pt idx="6886">
                  <c:v>5.6254100000000001E-2</c:v>
                </c:pt>
                <c:pt idx="6887">
                  <c:v>5.4859699999999997E-2</c:v>
                </c:pt>
                <c:pt idx="6888">
                  <c:v>5.3432800000000003E-2</c:v>
                </c:pt>
                <c:pt idx="6889">
                  <c:v>5.1975899999999998E-2</c:v>
                </c:pt>
                <c:pt idx="6890">
                  <c:v>5.0491500000000002E-2</c:v>
                </c:pt>
                <c:pt idx="6891">
                  <c:v>4.8981900000000002E-2</c:v>
                </c:pt>
                <c:pt idx="6892">
                  <c:v>4.7449900000000003E-2</c:v>
                </c:pt>
                <c:pt idx="6893">
                  <c:v>4.5897899999999998E-2</c:v>
                </c:pt>
                <c:pt idx="6894">
                  <c:v>4.4327999999999999E-2</c:v>
                </c:pt>
                <c:pt idx="6895">
                  <c:v>4.2742700000000002E-2</c:v>
                </c:pt>
                <c:pt idx="6896">
                  <c:v>4.1144300000000002E-2</c:v>
                </c:pt>
                <c:pt idx="6897">
                  <c:v>3.9534800000000002E-2</c:v>
                </c:pt>
                <c:pt idx="6898">
                  <c:v>3.7916400000000003E-2</c:v>
                </c:pt>
                <c:pt idx="6899">
                  <c:v>3.62916E-2</c:v>
                </c:pt>
                <c:pt idx="6900">
                  <c:v>3.4662999999999999E-2</c:v>
                </c:pt>
                <c:pt idx="6901">
                  <c:v>3.3032699999999998E-2</c:v>
                </c:pt>
                <c:pt idx="6902">
                  <c:v>3.1403E-2</c:v>
                </c:pt>
                <c:pt idx="6903">
                  <c:v>2.9775800000000002E-2</c:v>
                </c:pt>
                <c:pt idx="6904">
                  <c:v>2.8153299999999999E-2</c:v>
                </c:pt>
                <c:pt idx="6905">
                  <c:v>2.6537999999999999E-2</c:v>
                </c:pt>
                <c:pt idx="6906">
                  <c:v>2.49319E-2</c:v>
                </c:pt>
                <c:pt idx="6907">
                  <c:v>2.33371E-2</c:v>
                </c:pt>
                <c:pt idx="6908">
                  <c:v>2.1755199999999999E-2</c:v>
                </c:pt>
                <c:pt idx="6909">
                  <c:v>2.0187900000000002E-2</c:v>
                </c:pt>
                <c:pt idx="6910">
                  <c:v>1.8636699999999999E-2</c:v>
                </c:pt>
                <c:pt idx="6911">
                  <c:v>1.7103E-2</c:v>
                </c:pt>
                <c:pt idx="6912">
                  <c:v>1.5588599999999999E-2</c:v>
                </c:pt>
                <c:pt idx="6913">
                  <c:v>1.40949E-2</c:v>
                </c:pt>
                <c:pt idx="6914">
                  <c:v>1.2623799999999999E-2</c:v>
                </c:pt>
                <c:pt idx="6915">
                  <c:v>1.1176800000000001E-2</c:v>
                </c:pt>
                <c:pt idx="6916" formatCode="0.00E+00">
                  <c:v>9.7553399999999995E-3</c:v>
                </c:pt>
                <c:pt idx="6917" formatCode="0.00E+00">
                  <c:v>8.3606700000000006E-3</c:v>
                </c:pt>
                <c:pt idx="6918" formatCode="0.00E+00">
                  <c:v>6.9938500000000002E-3</c:v>
                </c:pt>
                <c:pt idx="6919" formatCode="0.00E+00">
                  <c:v>5.6558499999999996E-3</c:v>
                </c:pt>
                <c:pt idx="6920" formatCode="0.00E+00">
                  <c:v>4.3476000000000001E-3</c:v>
                </c:pt>
                <c:pt idx="6921" formatCode="0.00E+00">
                  <c:v>3.06996E-3</c:v>
                </c:pt>
                <c:pt idx="6922" formatCode="0.00E+00">
                  <c:v>1.82361E-3</c:v>
                </c:pt>
                <c:pt idx="6923" formatCode="0.00E+00">
                  <c:v>6.0906700000000003E-4</c:v>
                </c:pt>
                <c:pt idx="6924" formatCode="0.00E+00">
                  <c:v>-5.7323400000000005E-4</c:v>
                </c:pt>
                <c:pt idx="6925" formatCode="0.00E+00">
                  <c:v>-1.72291E-3</c:v>
                </c:pt>
                <c:pt idx="6926" formatCode="0.00E+00">
                  <c:v>-2.8396799999999998E-3</c:v>
                </c:pt>
                <c:pt idx="6927" formatCode="0.00E+00">
                  <c:v>-3.9232399999999997E-3</c:v>
                </c:pt>
                <c:pt idx="6928" formatCode="0.00E+00">
                  <c:v>-4.9731899999999997E-3</c:v>
                </c:pt>
                <c:pt idx="6929" formatCode="0.00E+00">
                  <c:v>-5.9890799999999999E-3</c:v>
                </c:pt>
                <c:pt idx="6930" formatCode="0.00E+00">
                  <c:v>-6.9706400000000002E-3</c:v>
                </c:pt>
                <c:pt idx="6931" formatCode="0.00E+00">
                  <c:v>-7.9177199999999996E-3</c:v>
                </c:pt>
                <c:pt idx="6932" formatCode="0.00E+00">
                  <c:v>-8.8302199999999997E-3</c:v>
                </c:pt>
                <c:pt idx="6933" formatCode="0.00E+00">
                  <c:v>-9.7082000000000002E-3</c:v>
                </c:pt>
                <c:pt idx="6934">
                  <c:v>-1.05521E-2</c:v>
                </c:pt>
                <c:pt idx="6935">
                  <c:v>-1.1362799999999999E-2</c:v>
                </c:pt>
                <c:pt idx="6936">
                  <c:v>-1.21405E-2</c:v>
                </c:pt>
                <c:pt idx="6937">
                  <c:v>-1.2885199999999999E-2</c:v>
                </c:pt>
                <c:pt idx="6938">
                  <c:v>-1.35972E-2</c:v>
                </c:pt>
                <c:pt idx="6939">
                  <c:v>-1.42769E-2</c:v>
                </c:pt>
                <c:pt idx="6940">
                  <c:v>-1.4925000000000001E-2</c:v>
                </c:pt>
                <c:pt idx="6941">
                  <c:v>-1.5542500000000001E-2</c:v>
                </c:pt>
                <c:pt idx="6942">
                  <c:v>-1.6129999999999999E-2</c:v>
                </c:pt>
                <c:pt idx="6943">
                  <c:v>-1.6688600000000001E-2</c:v>
                </c:pt>
                <c:pt idx="6944">
                  <c:v>-1.72192E-2</c:v>
                </c:pt>
                <c:pt idx="6945">
                  <c:v>-1.77228E-2</c:v>
                </c:pt>
                <c:pt idx="6946">
                  <c:v>-1.8200600000000001E-2</c:v>
                </c:pt>
                <c:pt idx="6947">
                  <c:v>-1.8654E-2</c:v>
                </c:pt>
                <c:pt idx="6948">
                  <c:v>-1.9083900000000001E-2</c:v>
                </c:pt>
                <c:pt idx="6949">
                  <c:v>-1.9491100000000001E-2</c:v>
                </c:pt>
                <c:pt idx="6950">
                  <c:v>-1.98763E-2</c:v>
                </c:pt>
                <c:pt idx="6951">
                  <c:v>-2.0240899999999999E-2</c:v>
                </c:pt>
                <c:pt idx="6952">
                  <c:v>-2.0586400000000001E-2</c:v>
                </c:pt>
                <c:pt idx="6953">
                  <c:v>-2.0913999999999999E-2</c:v>
                </c:pt>
                <c:pt idx="6954">
                  <c:v>-2.1224900000000001E-2</c:v>
                </c:pt>
                <c:pt idx="6955">
                  <c:v>-2.15201E-2</c:v>
                </c:pt>
                <c:pt idx="6956">
                  <c:v>-2.1801000000000001E-2</c:v>
                </c:pt>
                <c:pt idx="6957">
                  <c:v>-2.2068899999999999E-2</c:v>
                </c:pt>
                <c:pt idx="6958">
                  <c:v>-2.23252E-2</c:v>
                </c:pt>
                <c:pt idx="6959">
                  <c:v>-2.2571000000000001E-2</c:v>
                </c:pt>
                <c:pt idx="6960">
                  <c:v>-2.28077E-2</c:v>
                </c:pt>
                <c:pt idx="6961">
                  <c:v>-2.3036399999999999E-2</c:v>
                </c:pt>
                <c:pt idx="6962">
                  <c:v>-2.32581E-2</c:v>
                </c:pt>
                <c:pt idx="6963">
                  <c:v>-2.3474100000000001E-2</c:v>
                </c:pt>
                <c:pt idx="6964">
                  <c:v>-2.3685899999999999E-2</c:v>
                </c:pt>
                <c:pt idx="6965">
                  <c:v>-2.38949E-2</c:v>
                </c:pt>
                <c:pt idx="6966">
                  <c:v>-2.41029E-2</c:v>
                </c:pt>
                <c:pt idx="6967">
                  <c:v>-2.4310700000000001E-2</c:v>
                </c:pt>
                <c:pt idx="6968">
                  <c:v>-2.4519200000000001E-2</c:v>
                </c:pt>
                <c:pt idx="6969">
                  <c:v>-2.4729299999999999E-2</c:v>
                </c:pt>
                <c:pt idx="6970">
                  <c:v>-2.4942300000000001E-2</c:v>
                </c:pt>
                <c:pt idx="6971">
                  <c:v>-2.5159399999999998E-2</c:v>
                </c:pt>
                <c:pt idx="6972">
                  <c:v>-2.53817E-2</c:v>
                </c:pt>
                <c:pt idx="6973">
                  <c:v>-2.5609900000000001E-2</c:v>
                </c:pt>
                <c:pt idx="6974">
                  <c:v>-2.5844599999999999E-2</c:v>
                </c:pt>
                <c:pt idx="6975">
                  <c:v>-2.6086999999999999E-2</c:v>
                </c:pt>
                <c:pt idx="6976">
                  <c:v>-2.6338400000000001E-2</c:v>
                </c:pt>
                <c:pt idx="6977">
                  <c:v>-2.65997E-2</c:v>
                </c:pt>
                <c:pt idx="6978">
                  <c:v>-2.6871599999999999E-2</c:v>
                </c:pt>
                <c:pt idx="6979">
                  <c:v>-2.71547E-2</c:v>
                </c:pt>
                <c:pt idx="6980">
                  <c:v>-2.7449299999999999E-2</c:v>
                </c:pt>
                <c:pt idx="6981">
                  <c:v>-2.7755800000000001E-2</c:v>
                </c:pt>
                <c:pt idx="6982">
                  <c:v>-2.8073899999999999E-2</c:v>
                </c:pt>
                <c:pt idx="6983">
                  <c:v>-2.8403600000000001E-2</c:v>
                </c:pt>
                <c:pt idx="6984">
                  <c:v>-2.87456E-2</c:v>
                </c:pt>
                <c:pt idx="6985">
                  <c:v>-2.9100899999999999E-2</c:v>
                </c:pt>
                <c:pt idx="6986">
                  <c:v>-2.947E-2</c:v>
                </c:pt>
                <c:pt idx="6987">
                  <c:v>-2.9852799999999999E-2</c:v>
                </c:pt>
                <c:pt idx="6988">
                  <c:v>-3.0249399999999999E-2</c:v>
                </c:pt>
                <c:pt idx="6989">
                  <c:v>-3.0659599999999999E-2</c:v>
                </c:pt>
                <c:pt idx="6990">
                  <c:v>-3.1083199999999998E-2</c:v>
                </c:pt>
                <c:pt idx="6991">
                  <c:v>-3.1520100000000002E-2</c:v>
                </c:pt>
                <c:pt idx="6992">
                  <c:v>-3.1969999999999998E-2</c:v>
                </c:pt>
                <c:pt idx="6993">
                  <c:v>-3.2432999999999997E-2</c:v>
                </c:pt>
                <c:pt idx="6994">
                  <c:v>-3.2908699999999999E-2</c:v>
                </c:pt>
                <c:pt idx="6995">
                  <c:v>-3.3397000000000003E-2</c:v>
                </c:pt>
                <c:pt idx="6996">
                  <c:v>-3.3897499999999997E-2</c:v>
                </c:pt>
                <c:pt idx="6997">
                  <c:v>-3.4410200000000002E-2</c:v>
                </c:pt>
                <c:pt idx="6998">
                  <c:v>-3.49345E-2</c:v>
                </c:pt>
                <c:pt idx="6999">
                  <c:v>-3.5469599999999997E-2</c:v>
                </c:pt>
                <c:pt idx="7000">
                  <c:v>-3.6014600000000001E-2</c:v>
                </c:pt>
                <c:pt idx="7001">
                  <c:v>-3.65686E-2</c:v>
                </c:pt>
                <c:pt idx="7002">
                  <c:v>-3.7130799999999999E-2</c:v>
                </c:pt>
                <c:pt idx="7003">
                  <c:v>-3.7700299999999999E-2</c:v>
                </c:pt>
                <c:pt idx="7004">
                  <c:v>-3.8275999999999998E-2</c:v>
                </c:pt>
                <c:pt idx="7005">
                  <c:v>-3.88569E-2</c:v>
                </c:pt>
                <c:pt idx="7006">
                  <c:v>-3.9441700000000003E-2</c:v>
                </c:pt>
                <c:pt idx="7007">
                  <c:v>-4.0029500000000003E-2</c:v>
                </c:pt>
                <c:pt idx="7008">
                  <c:v>-4.0619299999999997E-2</c:v>
                </c:pt>
                <c:pt idx="7009">
                  <c:v>-4.1209999999999997E-2</c:v>
                </c:pt>
                <c:pt idx="7010">
                  <c:v>-4.18006E-2</c:v>
                </c:pt>
                <c:pt idx="7011">
                  <c:v>-4.2389700000000002E-2</c:v>
                </c:pt>
                <c:pt idx="7012">
                  <c:v>-4.2975899999999997E-2</c:v>
                </c:pt>
                <c:pt idx="7013">
                  <c:v>-4.3557800000000001E-2</c:v>
                </c:pt>
                <c:pt idx="7014">
                  <c:v>-4.4133899999999997E-2</c:v>
                </c:pt>
                <c:pt idx="7015">
                  <c:v>-4.4703199999999998E-2</c:v>
                </c:pt>
                <c:pt idx="7016">
                  <c:v>-4.5264600000000002E-2</c:v>
                </c:pt>
                <c:pt idx="7017">
                  <c:v>-4.5816799999999998E-2</c:v>
                </c:pt>
                <c:pt idx="7018">
                  <c:v>-4.6358099999999999E-2</c:v>
                </c:pt>
                <c:pt idx="7019">
                  <c:v>-4.6887100000000001E-2</c:v>
                </c:pt>
                <c:pt idx="7020">
                  <c:v>-4.7402399999999997E-2</c:v>
                </c:pt>
                <c:pt idx="7021">
                  <c:v>-4.7902199999999999E-2</c:v>
                </c:pt>
                <c:pt idx="7022">
                  <c:v>-4.83846E-2</c:v>
                </c:pt>
                <c:pt idx="7023">
                  <c:v>-4.88479E-2</c:v>
                </c:pt>
                <c:pt idx="7024">
                  <c:v>-4.9290500000000001E-2</c:v>
                </c:pt>
                <c:pt idx="7025">
                  <c:v>-4.9710900000000002E-2</c:v>
                </c:pt>
                <c:pt idx="7026">
                  <c:v>-5.0107600000000002E-2</c:v>
                </c:pt>
                <c:pt idx="7027">
                  <c:v>-5.0479200000000002E-2</c:v>
                </c:pt>
                <c:pt idx="7028">
                  <c:v>-5.0824300000000003E-2</c:v>
                </c:pt>
                <c:pt idx="7029">
                  <c:v>-5.1141199999999998E-2</c:v>
                </c:pt>
                <c:pt idx="7030">
                  <c:v>-5.1428099999999997E-2</c:v>
                </c:pt>
                <c:pt idx="7031">
                  <c:v>-5.1683E-2</c:v>
                </c:pt>
                <c:pt idx="7032">
                  <c:v>-5.1903600000000001E-2</c:v>
                </c:pt>
                <c:pt idx="7033">
                  <c:v>-5.2088099999999998E-2</c:v>
                </c:pt>
                <c:pt idx="7034">
                  <c:v>-5.2234999999999997E-2</c:v>
                </c:pt>
                <c:pt idx="7035">
                  <c:v>-5.2342800000000002E-2</c:v>
                </c:pt>
                <c:pt idx="7036">
                  <c:v>-5.2410199999999997E-2</c:v>
                </c:pt>
                <c:pt idx="7037">
                  <c:v>-5.2436299999999998E-2</c:v>
                </c:pt>
                <c:pt idx="7038">
                  <c:v>-5.2420500000000002E-2</c:v>
                </c:pt>
                <c:pt idx="7039">
                  <c:v>-5.2361699999999997E-2</c:v>
                </c:pt>
                <c:pt idx="7040">
                  <c:v>-5.2259E-2</c:v>
                </c:pt>
                <c:pt idx="7041">
                  <c:v>-5.2110900000000002E-2</c:v>
                </c:pt>
                <c:pt idx="7042">
                  <c:v>-5.1916499999999997E-2</c:v>
                </c:pt>
                <c:pt idx="7043">
                  <c:v>-5.1674900000000003E-2</c:v>
                </c:pt>
                <c:pt idx="7044">
                  <c:v>-5.1385399999999998E-2</c:v>
                </c:pt>
                <c:pt idx="7045">
                  <c:v>-5.1047299999999997E-2</c:v>
                </c:pt>
                <c:pt idx="7046">
                  <c:v>-5.0660299999999998E-2</c:v>
                </c:pt>
                <c:pt idx="7047">
                  <c:v>-5.0223700000000003E-2</c:v>
                </c:pt>
                <c:pt idx="7048">
                  <c:v>-4.9737099999999999E-2</c:v>
                </c:pt>
                <c:pt idx="7049">
                  <c:v>-4.9199800000000002E-2</c:v>
                </c:pt>
                <c:pt idx="7050">
                  <c:v>-4.8611599999999998E-2</c:v>
                </c:pt>
                <c:pt idx="7051">
                  <c:v>-4.7972000000000001E-2</c:v>
                </c:pt>
                <c:pt idx="7052">
                  <c:v>-4.7280299999999997E-2</c:v>
                </c:pt>
                <c:pt idx="7053">
                  <c:v>-4.6535600000000003E-2</c:v>
                </c:pt>
                <c:pt idx="7054">
                  <c:v>-4.5737E-2</c:v>
                </c:pt>
                <c:pt idx="7055">
                  <c:v>-4.4884399999999998E-2</c:v>
                </c:pt>
                <c:pt idx="7056">
                  <c:v>-4.3977500000000003E-2</c:v>
                </c:pt>
                <c:pt idx="7057">
                  <c:v>-4.3016800000000001E-2</c:v>
                </c:pt>
                <c:pt idx="7058">
                  <c:v>-4.2002299999999999E-2</c:v>
                </c:pt>
                <c:pt idx="7059">
                  <c:v>-4.0934499999999999E-2</c:v>
                </c:pt>
                <c:pt idx="7060">
                  <c:v>-3.9814500000000003E-2</c:v>
                </c:pt>
                <c:pt idx="7061">
                  <c:v>-3.86436E-2</c:v>
                </c:pt>
                <c:pt idx="7062">
                  <c:v>-3.7422799999999999E-2</c:v>
                </c:pt>
                <c:pt idx="7063">
                  <c:v>-3.61526E-2</c:v>
                </c:pt>
                <c:pt idx="7064">
                  <c:v>-3.4833099999999999E-2</c:v>
                </c:pt>
                <c:pt idx="7065">
                  <c:v>-3.3465200000000001E-2</c:v>
                </c:pt>
                <c:pt idx="7066">
                  <c:v>-3.20497E-2</c:v>
                </c:pt>
                <c:pt idx="7067">
                  <c:v>-3.05881E-2</c:v>
                </c:pt>
                <c:pt idx="7068">
                  <c:v>-2.9082E-2</c:v>
                </c:pt>
                <c:pt idx="7069">
                  <c:v>-2.7532999999999998E-2</c:v>
                </c:pt>
                <c:pt idx="7070">
                  <c:v>-2.5942799999999999E-2</c:v>
                </c:pt>
                <c:pt idx="7071">
                  <c:v>-2.4312799999999999E-2</c:v>
                </c:pt>
                <c:pt idx="7072">
                  <c:v>-2.2644399999999999E-2</c:v>
                </c:pt>
                <c:pt idx="7073">
                  <c:v>-2.0939300000000001E-2</c:v>
                </c:pt>
                <c:pt idx="7074">
                  <c:v>-1.9199500000000001E-2</c:v>
                </c:pt>
                <c:pt idx="7075">
                  <c:v>-1.7427100000000001E-2</c:v>
                </c:pt>
                <c:pt idx="7076">
                  <c:v>-1.5624000000000001E-2</c:v>
                </c:pt>
                <c:pt idx="7077">
                  <c:v>-1.3791899999999999E-2</c:v>
                </c:pt>
                <c:pt idx="7078">
                  <c:v>-1.19328E-2</c:v>
                </c:pt>
                <c:pt idx="7079">
                  <c:v>-1.0048700000000001E-2</c:v>
                </c:pt>
                <c:pt idx="7080" formatCode="0.00E+00">
                  <c:v>-8.1411499999999998E-3</c:v>
                </c:pt>
                <c:pt idx="7081" formatCode="0.00E+00">
                  <c:v>-6.2116200000000002E-3</c:v>
                </c:pt>
                <c:pt idx="7082" formatCode="0.00E+00">
                  <c:v>-4.2618300000000003E-3</c:v>
                </c:pt>
                <c:pt idx="7083" formatCode="0.00E+00">
                  <c:v>-2.2939900000000001E-3</c:v>
                </c:pt>
                <c:pt idx="7084" formatCode="0.00E+00">
                  <c:v>-3.1042199999999998E-4</c:v>
                </c:pt>
                <c:pt idx="7085" formatCode="0.00E+00">
                  <c:v>1.68692E-3</c:v>
                </c:pt>
                <c:pt idx="7086" formatCode="0.00E+00">
                  <c:v>3.6958799999999999E-3</c:v>
                </c:pt>
                <c:pt idx="7087" formatCode="0.00E+00">
                  <c:v>5.7137200000000003E-3</c:v>
                </c:pt>
                <c:pt idx="7088" formatCode="0.00E+00">
                  <c:v>7.7374799999999997E-3</c:v>
                </c:pt>
                <c:pt idx="7089" formatCode="0.00E+00">
                  <c:v>9.7643999999999995E-3</c:v>
                </c:pt>
                <c:pt idx="7090">
                  <c:v>1.17917E-2</c:v>
                </c:pt>
                <c:pt idx="7091">
                  <c:v>1.38164E-2</c:v>
                </c:pt>
                <c:pt idx="7092">
                  <c:v>1.5835599999999998E-2</c:v>
                </c:pt>
                <c:pt idx="7093">
                  <c:v>1.7846500000000001E-2</c:v>
                </c:pt>
                <c:pt idx="7094">
                  <c:v>1.9846200000000001E-2</c:v>
                </c:pt>
                <c:pt idx="7095">
                  <c:v>2.1831799999999998E-2</c:v>
                </c:pt>
                <c:pt idx="7096">
                  <c:v>2.3800700000000001E-2</c:v>
                </c:pt>
                <c:pt idx="7097">
                  <c:v>2.57504E-2</c:v>
                </c:pt>
                <c:pt idx="7098">
                  <c:v>2.7678700000000001E-2</c:v>
                </c:pt>
                <c:pt idx="7099">
                  <c:v>2.95833E-2</c:v>
                </c:pt>
                <c:pt idx="7100">
                  <c:v>3.1461200000000002E-2</c:v>
                </c:pt>
                <c:pt idx="7101">
                  <c:v>3.33093E-2</c:v>
                </c:pt>
                <c:pt idx="7102">
                  <c:v>3.5124799999999998E-2</c:v>
                </c:pt>
                <c:pt idx="7103">
                  <c:v>3.6905899999999998E-2</c:v>
                </c:pt>
                <c:pt idx="7104">
                  <c:v>3.8650900000000002E-2</c:v>
                </c:pt>
                <c:pt idx="7105">
                  <c:v>4.0358199999999997E-2</c:v>
                </c:pt>
                <c:pt idx="7106">
                  <c:v>4.2025100000000003E-2</c:v>
                </c:pt>
                <c:pt idx="7107">
                  <c:v>4.3649E-2</c:v>
                </c:pt>
                <c:pt idx="7108">
                  <c:v>4.5227499999999997E-2</c:v>
                </c:pt>
                <c:pt idx="7109">
                  <c:v>4.6758399999999999E-2</c:v>
                </c:pt>
                <c:pt idx="7110">
                  <c:v>4.8238999999999997E-2</c:v>
                </c:pt>
                <c:pt idx="7111">
                  <c:v>4.9666299999999997E-2</c:v>
                </c:pt>
                <c:pt idx="7112">
                  <c:v>5.1037600000000002E-2</c:v>
                </c:pt>
                <c:pt idx="7113">
                  <c:v>5.2351200000000001E-2</c:v>
                </c:pt>
                <c:pt idx="7114">
                  <c:v>5.3605100000000003E-2</c:v>
                </c:pt>
                <c:pt idx="7115">
                  <c:v>5.4797800000000001E-2</c:v>
                </c:pt>
                <c:pt idx="7116">
                  <c:v>5.5927699999999997E-2</c:v>
                </c:pt>
                <c:pt idx="7117">
                  <c:v>5.6992899999999999E-2</c:v>
                </c:pt>
                <c:pt idx="7118">
                  <c:v>5.79912E-2</c:v>
                </c:pt>
                <c:pt idx="7119">
                  <c:v>5.8920100000000003E-2</c:v>
                </c:pt>
                <c:pt idx="7120">
                  <c:v>5.9777400000000001E-2</c:v>
                </c:pt>
                <c:pt idx="7121">
                  <c:v>6.0561299999999998E-2</c:v>
                </c:pt>
                <c:pt idx="7122">
                  <c:v>6.1270600000000001E-2</c:v>
                </c:pt>
                <c:pt idx="7123">
                  <c:v>6.19042E-2</c:v>
                </c:pt>
                <c:pt idx="7124">
                  <c:v>6.2461500000000003E-2</c:v>
                </c:pt>
                <c:pt idx="7125">
                  <c:v>6.2941499999999997E-2</c:v>
                </c:pt>
                <c:pt idx="7126">
                  <c:v>6.3343200000000002E-2</c:v>
                </c:pt>
                <c:pt idx="7127">
                  <c:v>6.36655E-2</c:v>
                </c:pt>
                <c:pt idx="7128">
                  <c:v>6.3907599999999995E-2</c:v>
                </c:pt>
                <c:pt idx="7129">
                  <c:v>6.4069000000000001E-2</c:v>
                </c:pt>
                <c:pt idx="7130">
                  <c:v>6.4149399999999995E-2</c:v>
                </c:pt>
                <c:pt idx="7131">
                  <c:v>6.4148300000000005E-2</c:v>
                </c:pt>
                <c:pt idx="7132">
                  <c:v>6.40651E-2</c:v>
                </c:pt>
                <c:pt idx="7133">
                  <c:v>6.3899200000000003E-2</c:v>
                </c:pt>
                <c:pt idx="7134">
                  <c:v>6.3650300000000007E-2</c:v>
                </c:pt>
                <c:pt idx="7135">
                  <c:v>6.3317899999999996E-2</c:v>
                </c:pt>
                <c:pt idx="7136">
                  <c:v>6.2902399999999997E-2</c:v>
                </c:pt>
                <c:pt idx="7137">
                  <c:v>6.2404099999999997E-2</c:v>
                </c:pt>
                <c:pt idx="7138">
                  <c:v>6.1823500000000003E-2</c:v>
                </c:pt>
                <c:pt idx="7139">
                  <c:v>6.1161100000000003E-2</c:v>
                </c:pt>
                <c:pt idx="7140">
                  <c:v>6.0417400000000003E-2</c:v>
                </c:pt>
                <c:pt idx="7141">
                  <c:v>5.9592699999999998E-2</c:v>
                </c:pt>
                <c:pt idx="7142">
                  <c:v>5.8687700000000002E-2</c:v>
                </c:pt>
                <c:pt idx="7143">
                  <c:v>5.7703400000000002E-2</c:v>
                </c:pt>
                <c:pt idx="7144">
                  <c:v>5.6640799999999998E-2</c:v>
                </c:pt>
                <c:pt idx="7145">
                  <c:v>5.5501200000000001E-2</c:v>
                </c:pt>
                <c:pt idx="7146">
                  <c:v>5.4286000000000001E-2</c:v>
                </c:pt>
                <c:pt idx="7147">
                  <c:v>5.2997000000000002E-2</c:v>
                </c:pt>
                <c:pt idx="7148">
                  <c:v>5.1636099999999997E-2</c:v>
                </c:pt>
                <c:pt idx="7149">
                  <c:v>5.0205300000000001E-2</c:v>
                </c:pt>
                <c:pt idx="7150">
                  <c:v>4.87058E-2</c:v>
                </c:pt>
                <c:pt idx="7151">
                  <c:v>4.7138800000000002E-2</c:v>
                </c:pt>
                <c:pt idx="7152">
                  <c:v>4.5505499999999997E-2</c:v>
                </c:pt>
                <c:pt idx="7153">
                  <c:v>4.3807800000000001E-2</c:v>
                </c:pt>
                <c:pt idx="7154">
                  <c:v>4.20484E-2</c:v>
                </c:pt>
                <c:pt idx="7155">
                  <c:v>4.0230200000000001E-2</c:v>
                </c:pt>
                <c:pt idx="7156">
                  <c:v>3.8355399999999998E-2</c:v>
                </c:pt>
                <c:pt idx="7157">
                  <c:v>3.6426100000000003E-2</c:v>
                </c:pt>
                <c:pt idx="7158">
                  <c:v>3.4444799999999998E-2</c:v>
                </c:pt>
                <c:pt idx="7159">
                  <c:v>3.2413999999999998E-2</c:v>
                </c:pt>
                <c:pt idx="7160">
                  <c:v>3.03358E-2</c:v>
                </c:pt>
                <c:pt idx="7161">
                  <c:v>2.8212299999999999E-2</c:v>
                </c:pt>
                <c:pt idx="7162">
                  <c:v>2.6045700000000001E-2</c:v>
                </c:pt>
                <c:pt idx="7163">
                  <c:v>2.3838700000000001E-2</c:v>
                </c:pt>
                <c:pt idx="7164">
                  <c:v>2.1594100000000001E-2</c:v>
                </c:pt>
                <c:pt idx="7165">
                  <c:v>1.9314899999999999E-2</c:v>
                </c:pt>
                <c:pt idx="7166">
                  <c:v>1.7004600000000002E-2</c:v>
                </c:pt>
                <c:pt idx="7167">
                  <c:v>1.4666500000000001E-2</c:v>
                </c:pt>
                <c:pt idx="7168">
                  <c:v>1.2303100000000001E-2</c:v>
                </c:pt>
                <c:pt idx="7169" formatCode="0.00E+00">
                  <c:v>9.9164000000000006E-3</c:v>
                </c:pt>
                <c:pt idx="7170" formatCode="0.00E+00">
                  <c:v>7.5089199999999997E-3</c:v>
                </c:pt>
                <c:pt idx="7171" formatCode="0.00E+00">
                  <c:v>5.0837199999999999E-3</c:v>
                </c:pt>
                <c:pt idx="7172" formatCode="0.00E+00">
                  <c:v>2.6442599999999998E-3</c:v>
                </c:pt>
                <c:pt idx="7173" formatCode="0.00E+00">
                  <c:v>1.9434000000000001E-4</c:v>
                </c:pt>
                <c:pt idx="7174" formatCode="0.00E+00">
                  <c:v>-2.2621299999999998E-3</c:v>
                </c:pt>
                <c:pt idx="7175" formatCode="0.00E+00">
                  <c:v>-4.7215299999999998E-3</c:v>
                </c:pt>
                <c:pt idx="7176" formatCode="0.00E+00">
                  <c:v>-7.1808799999999997E-3</c:v>
                </c:pt>
                <c:pt idx="7177" formatCode="0.00E+00">
                  <c:v>-9.6376199999999995E-3</c:v>
                </c:pt>
                <c:pt idx="7178">
                  <c:v>-1.20889E-2</c:v>
                </c:pt>
                <c:pt idx="7179">
                  <c:v>-1.4531199999999999E-2</c:v>
                </c:pt>
                <c:pt idx="7180">
                  <c:v>-1.69616E-2</c:v>
                </c:pt>
                <c:pt idx="7181">
                  <c:v>-1.9377399999999999E-2</c:v>
                </c:pt>
                <c:pt idx="7182">
                  <c:v>-2.17761E-2</c:v>
                </c:pt>
                <c:pt idx="7183">
                  <c:v>-2.4154999999999999E-2</c:v>
                </c:pt>
                <c:pt idx="7184">
                  <c:v>-2.65116E-2</c:v>
                </c:pt>
                <c:pt idx="7185">
                  <c:v>-2.8843400000000002E-2</c:v>
                </c:pt>
                <c:pt idx="7186">
                  <c:v>-3.1147600000000001E-2</c:v>
                </c:pt>
                <c:pt idx="7187">
                  <c:v>-3.3420999999999999E-2</c:v>
                </c:pt>
                <c:pt idx="7188">
                  <c:v>-3.5660400000000002E-2</c:v>
                </c:pt>
                <c:pt idx="7189">
                  <c:v>-3.7863099999999997E-2</c:v>
                </c:pt>
                <c:pt idx="7190">
                  <c:v>-4.0025999999999999E-2</c:v>
                </c:pt>
                <c:pt idx="7191">
                  <c:v>-4.2146500000000003E-2</c:v>
                </c:pt>
                <c:pt idx="7192">
                  <c:v>-4.4221999999999997E-2</c:v>
                </c:pt>
                <c:pt idx="7193">
                  <c:v>-4.6249899999999997E-2</c:v>
                </c:pt>
                <c:pt idx="7194">
                  <c:v>-4.82275E-2</c:v>
                </c:pt>
                <c:pt idx="7195">
                  <c:v>-5.0152299999999997E-2</c:v>
                </c:pt>
                <c:pt idx="7196">
                  <c:v>-5.2022199999999998E-2</c:v>
                </c:pt>
                <c:pt idx="7197">
                  <c:v>-5.3834899999999998E-2</c:v>
                </c:pt>
                <c:pt idx="7198">
                  <c:v>-5.5587900000000003E-2</c:v>
                </c:pt>
                <c:pt idx="7199">
                  <c:v>-5.7279499999999997E-2</c:v>
                </c:pt>
                <c:pt idx="7200">
                  <c:v>-5.8907899999999999E-2</c:v>
                </c:pt>
                <c:pt idx="7201">
                  <c:v>-6.0472100000000001E-2</c:v>
                </c:pt>
                <c:pt idx="7202">
                  <c:v>-6.1970200000000003E-2</c:v>
                </c:pt>
                <c:pt idx="7203">
                  <c:v>-6.3400600000000001E-2</c:v>
                </c:pt>
                <c:pt idx="7204">
                  <c:v>-6.4761799999999994E-2</c:v>
                </c:pt>
                <c:pt idx="7205">
                  <c:v>-6.6052299999999994E-2</c:v>
                </c:pt>
                <c:pt idx="7206">
                  <c:v>-6.7270700000000003E-2</c:v>
                </c:pt>
                <c:pt idx="7207">
                  <c:v>-6.8415100000000006E-2</c:v>
                </c:pt>
                <c:pt idx="7208">
                  <c:v>-6.9484000000000004E-2</c:v>
                </c:pt>
                <c:pt idx="7209">
                  <c:v>-7.0476399999999995E-2</c:v>
                </c:pt>
                <c:pt idx="7210">
                  <c:v>-7.1391399999999994E-2</c:v>
                </c:pt>
                <c:pt idx="7211">
                  <c:v>-7.2228899999999999E-2</c:v>
                </c:pt>
                <c:pt idx="7212">
                  <c:v>-7.2988899999999995E-2</c:v>
                </c:pt>
                <c:pt idx="7213">
                  <c:v>-7.3671399999999998E-2</c:v>
                </c:pt>
                <c:pt idx="7214">
                  <c:v>-7.4275900000000006E-2</c:v>
                </c:pt>
                <c:pt idx="7215">
                  <c:v>-7.4801800000000002E-2</c:v>
                </c:pt>
                <c:pt idx="7216">
                  <c:v>-7.5248899999999994E-2</c:v>
                </c:pt>
                <c:pt idx="7217">
                  <c:v>-7.5617199999999996E-2</c:v>
                </c:pt>
                <c:pt idx="7218">
                  <c:v>-7.5906899999999999E-2</c:v>
                </c:pt>
                <c:pt idx="7219">
                  <c:v>-7.61188E-2</c:v>
                </c:pt>
                <c:pt idx="7220">
                  <c:v>-7.6253299999999996E-2</c:v>
                </c:pt>
                <c:pt idx="7221">
                  <c:v>-7.6311299999999999E-2</c:v>
                </c:pt>
                <c:pt idx="7222">
                  <c:v>-7.6293399999999997E-2</c:v>
                </c:pt>
                <c:pt idx="7223">
                  <c:v>-7.6199600000000006E-2</c:v>
                </c:pt>
                <c:pt idx="7224">
                  <c:v>-7.6030100000000003E-2</c:v>
                </c:pt>
                <c:pt idx="7225">
                  <c:v>-7.5784900000000002E-2</c:v>
                </c:pt>
                <c:pt idx="7226">
                  <c:v>-7.5465000000000004E-2</c:v>
                </c:pt>
                <c:pt idx="7227">
                  <c:v>-7.5071799999999994E-2</c:v>
                </c:pt>
                <c:pt idx="7228">
                  <c:v>-7.4607300000000001E-2</c:v>
                </c:pt>
                <c:pt idx="7229">
                  <c:v>-7.4073399999999998E-2</c:v>
                </c:pt>
                <c:pt idx="7230">
                  <c:v>-7.3471499999999995E-2</c:v>
                </c:pt>
                <c:pt idx="7231">
                  <c:v>-7.2802199999999997E-2</c:v>
                </c:pt>
                <c:pt idx="7232">
                  <c:v>-7.2066099999999994E-2</c:v>
                </c:pt>
                <c:pt idx="7233">
                  <c:v>-7.12642E-2</c:v>
                </c:pt>
                <c:pt idx="7234">
                  <c:v>-7.0398699999999995E-2</c:v>
                </c:pt>
                <c:pt idx="7235">
                  <c:v>-6.9471599999999994E-2</c:v>
                </c:pt>
                <c:pt idx="7236">
                  <c:v>-6.8484799999999998E-2</c:v>
                </c:pt>
                <c:pt idx="7237">
                  <c:v>-6.7440399999999998E-2</c:v>
                </c:pt>
                <c:pt idx="7238">
                  <c:v>-6.63406E-2</c:v>
                </c:pt>
                <c:pt idx="7239">
                  <c:v>-6.5187599999999998E-2</c:v>
                </c:pt>
                <c:pt idx="7240">
                  <c:v>-6.3983200000000004E-2</c:v>
                </c:pt>
                <c:pt idx="7241">
                  <c:v>-6.2729499999999994E-2</c:v>
                </c:pt>
                <c:pt idx="7242">
                  <c:v>-6.1428700000000003E-2</c:v>
                </c:pt>
                <c:pt idx="7243">
                  <c:v>-6.0082999999999998E-2</c:v>
                </c:pt>
                <c:pt idx="7244">
                  <c:v>-5.86946E-2</c:v>
                </c:pt>
                <c:pt idx="7245">
                  <c:v>-5.7266299999999999E-2</c:v>
                </c:pt>
                <c:pt idx="7246">
                  <c:v>-5.5800599999999999E-2</c:v>
                </c:pt>
                <c:pt idx="7247">
                  <c:v>-5.43002E-2</c:v>
                </c:pt>
                <c:pt idx="7248">
                  <c:v>-5.2767599999999998E-2</c:v>
                </c:pt>
                <c:pt idx="7249">
                  <c:v>-5.1205300000000002E-2</c:v>
                </c:pt>
                <c:pt idx="7250">
                  <c:v>-4.9615699999999999E-2</c:v>
                </c:pt>
                <c:pt idx="7251">
                  <c:v>-4.8001200000000001E-2</c:v>
                </c:pt>
                <c:pt idx="7252">
                  <c:v>-4.6363599999999998E-2</c:v>
                </c:pt>
                <c:pt idx="7253">
                  <c:v>-4.47052E-2</c:v>
                </c:pt>
                <c:pt idx="7254">
                  <c:v>-4.30286E-2</c:v>
                </c:pt>
                <c:pt idx="7255">
                  <c:v>-4.1336499999999998E-2</c:v>
                </c:pt>
                <c:pt idx="7256">
                  <c:v>-3.96315E-2</c:v>
                </c:pt>
                <c:pt idx="7257">
                  <c:v>-3.7915999999999998E-2</c:v>
                </c:pt>
                <c:pt idx="7258">
                  <c:v>-3.61924E-2</c:v>
                </c:pt>
                <c:pt idx="7259">
                  <c:v>-3.4462699999999999E-2</c:v>
                </c:pt>
                <c:pt idx="7260">
                  <c:v>-3.2728500000000001E-2</c:v>
                </c:pt>
                <c:pt idx="7261">
                  <c:v>-3.0991999999999999E-2</c:v>
                </c:pt>
                <c:pt idx="7262">
                  <c:v>-2.9256899999999999E-2</c:v>
                </c:pt>
                <c:pt idx="7263">
                  <c:v>-2.7526499999999999E-2</c:v>
                </c:pt>
                <c:pt idx="7264">
                  <c:v>-2.5803300000000001E-2</c:v>
                </c:pt>
                <c:pt idx="7265">
                  <c:v>-2.4089699999999999E-2</c:v>
                </c:pt>
                <c:pt idx="7266">
                  <c:v>-2.2388399999999999E-2</c:v>
                </c:pt>
                <c:pt idx="7267">
                  <c:v>-2.07023E-2</c:v>
                </c:pt>
                <c:pt idx="7268">
                  <c:v>-1.9033600000000001E-2</c:v>
                </c:pt>
                <c:pt idx="7269">
                  <c:v>-1.7383900000000001E-2</c:v>
                </c:pt>
                <c:pt idx="7270">
                  <c:v>-1.5755100000000001E-2</c:v>
                </c:pt>
                <c:pt idx="7271">
                  <c:v>-1.4149699999999999E-2</c:v>
                </c:pt>
                <c:pt idx="7272">
                  <c:v>-1.257E-2</c:v>
                </c:pt>
                <c:pt idx="7273">
                  <c:v>-1.1017900000000001E-2</c:v>
                </c:pt>
                <c:pt idx="7274" formatCode="0.00E+00">
                  <c:v>-9.4949500000000003E-3</c:v>
                </c:pt>
                <c:pt idx="7275" formatCode="0.00E+00">
                  <c:v>-8.0022500000000007E-3</c:v>
                </c:pt>
                <c:pt idx="7276" formatCode="0.00E+00">
                  <c:v>-6.54085E-3</c:v>
                </c:pt>
                <c:pt idx="7277" formatCode="0.00E+00">
                  <c:v>-5.1122700000000004E-3</c:v>
                </c:pt>
                <c:pt idx="7278" formatCode="0.00E+00">
                  <c:v>-3.7189900000000001E-3</c:v>
                </c:pt>
                <c:pt idx="7279" formatCode="0.00E+00">
                  <c:v>-2.3636299999999998E-3</c:v>
                </c:pt>
                <c:pt idx="7280" formatCode="0.00E+00">
                  <c:v>-1.04783E-3</c:v>
                </c:pt>
                <c:pt idx="7281" formatCode="0.00E+00">
                  <c:v>2.27746E-4</c:v>
                </c:pt>
                <c:pt idx="7282" formatCode="0.00E+00">
                  <c:v>1.4626299999999999E-3</c:v>
                </c:pt>
                <c:pt idx="7283" formatCode="0.00E+00">
                  <c:v>2.6561699999999998E-3</c:v>
                </c:pt>
                <c:pt idx="7284" formatCode="0.00E+00">
                  <c:v>3.8074200000000002E-3</c:v>
                </c:pt>
                <c:pt idx="7285" formatCode="0.00E+00">
                  <c:v>4.9153000000000001E-3</c:v>
                </c:pt>
                <c:pt idx="7286" formatCode="0.00E+00">
                  <c:v>5.9788000000000003E-3</c:v>
                </c:pt>
                <c:pt idx="7287" formatCode="0.00E+00">
                  <c:v>6.9970600000000003E-3</c:v>
                </c:pt>
                <c:pt idx="7288" formatCode="0.00E+00">
                  <c:v>7.96935E-3</c:v>
                </c:pt>
                <c:pt idx="7289" formatCode="0.00E+00">
                  <c:v>8.8948900000000008E-3</c:v>
                </c:pt>
                <c:pt idx="7290" formatCode="0.00E+00">
                  <c:v>9.7727999999999999E-3</c:v>
                </c:pt>
                <c:pt idx="7291">
                  <c:v>1.06023E-2</c:v>
                </c:pt>
                <c:pt idx="7292">
                  <c:v>1.13831E-2</c:v>
                </c:pt>
                <c:pt idx="7293">
                  <c:v>1.21152E-2</c:v>
                </c:pt>
                <c:pt idx="7294">
                  <c:v>1.27984E-2</c:v>
                </c:pt>
                <c:pt idx="7295">
                  <c:v>1.3432400000000001E-2</c:v>
                </c:pt>
                <c:pt idx="7296">
                  <c:v>1.4017E-2</c:v>
                </c:pt>
                <c:pt idx="7297">
                  <c:v>1.4552000000000001E-2</c:v>
                </c:pt>
                <c:pt idx="7298">
                  <c:v>1.50376E-2</c:v>
                </c:pt>
                <c:pt idx="7299">
                  <c:v>1.5474E-2</c:v>
                </c:pt>
                <c:pt idx="7300">
                  <c:v>1.5861799999999999E-2</c:v>
                </c:pt>
                <c:pt idx="7301">
                  <c:v>1.6201799999999999E-2</c:v>
                </c:pt>
                <c:pt idx="7302">
                  <c:v>1.6495099999999999E-2</c:v>
                </c:pt>
                <c:pt idx="7303">
                  <c:v>1.6742199999999999E-2</c:v>
                </c:pt>
                <c:pt idx="7304">
                  <c:v>1.6943799999999998E-2</c:v>
                </c:pt>
                <c:pt idx="7305">
                  <c:v>1.7100500000000001E-2</c:v>
                </c:pt>
                <c:pt idx="7306">
                  <c:v>1.7213300000000001E-2</c:v>
                </c:pt>
                <c:pt idx="7307">
                  <c:v>1.7283099999999999E-2</c:v>
                </c:pt>
                <c:pt idx="7308">
                  <c:v>1.7310800000000001E-2</c:v>
                </c:pt>
                <c:pt idx="7309">
                  <c:v>1.72982E-2</c:v>
                </c:pt>
                <c:pt idx="7310">
                  <c:v>1.7247100000000001E-2</c:v>
                </c:pt>
                <c:pt idx="7311">
                  <c:v>1.7159199999999999E-2</c:v>
                </c:pt>
                <c:pt idx="7312">
                  <c:v>1.7035000000000002E-2</c:v>
                </c:pt>
                <c:pt idx="7313">
                  <c:v>1.6875399999999999E-2</c:v>
                </c:pt>
                <c:pt idx="7314">
                  <c:v>1.6681399999999999E-2</c:v>
                </c:pt>
                <c:pt idx="7315">
                  <c:v>1.64546E-2</c:v>
                </c:pt>
                <c:pt idx="7316">
                  <c:v>1.6196100000000001E-2</c:v>
                </c:pt>
                <c:pt idx="7317">
                  <c:v>1.59071E-2</c:v>
                </c:pt>
                <c:pt idx="7318">
                  <c:v>1.5589199999999999E-2</c:v>
                </c:pt>
                <c:pt idx="7319">
                  <c:v>1.5244600000000001E-2</c:v>
                </c:pt>
                <c:pt idx="7320">
                  <c:v>1.4875299999999999E-2</c:v>
                </c:pt>
                <c:pt idx="7321">
                  <c:v>1.44829E-2</c:v>
                </c:pt>
                <c:pt idx="7322">
                  <c:v>1.40687E-2</c:v>
                </c:pt>
                <c:pt idx="7323">
                  <c:v>1.36338E-2</c:v>
                </c:pt>
                <c:pt idx="7324">
                  <c:v>1.31799E-2</c:v>
                </c:pt>
                <c:pt idx="7325">
                  <c:v>1.27087E-2</c:v>
                </c:pt>
                <c:pt idx="7326">
                  <c:v>1.2222E-2</c:v>
                </c:pt>
                <c:pt idx="7327">
                  <c:v>1.17217E-2</c:v>
                </c:pt>
                <c:pt idx="7328">
                  <c:v>1.12094E-2</c:v>
                </c:pt>
                <c:pt idx="7329">
                  <c:v>1.06864E-2</c:v>
                </c:pt>
                <c:pt idx="7330">
                  <c:v>1.0154099999999999E-2</c:v>
                </c:pt>
                <c:pt idx="7331" formatCode="0.00E+00">
                  <c:v>9.6140800000000005E-3</c:v>
                </c:pt>
                <c:pt idx="7332" formatCode="0.00E+00">
                  <c:v>9.0677099999999997E-3</c:v>
                </c:pt>
                <c:pt idx="7333" formatCode="0.00E+00">
                  <c:v>8.5168399999999995E-3</c:v>
                </c:pt>
                <c:pt idx="7334" formatCode="0.00E+00">
                  <c:v>7.9634000000000007E-3</c:v>
                </c:pt>
                <c:pt idx="7335" formatCode="0.00E+00">
                  <c:v>7.40911E-3</c:v>
                </c:pt>
                <c:pt idx="7336" formatCode="0.00E+00">
                  <c:v>6.8556800000000003E-3</c:v>
                </c:pt>
                <c:pt idx="7337" formatCode="0.00E+00">
                  <c:v>6.3051899999999996E-3</c:v>
                </c:pt>
                <c:pt idx="7338" formatCode="0.00E+00">
                  <c:v>5.7596699999999997E-3</c:v>
                </c:pt>
                <c:pt idx="7339" formatCode="0.00E+00">
                  <c:v>5.2206099999999997E-3</c:v>
                </c:pt>
                <c:pt idx="7340" formatCode="0.00E+00">
                  <c:v>4.6891299999999997E-3</c:v>
                </c:pt>
                <c:pt idx="7341" formatCode="0.00E+00">
                  <c:v>4.16636E-3</c:v>
                </c:pt>
                <c:pt idx="7342" formatCode="0.00E+00">
                  <c:v>3.65381E-3</c:v>
                </c:pt>
                <c:pt idx="7343" formatCode="0.00E+00">
                  <c:v>3.15314E-3</c:v>
                </c:pt>
                <c:pt idx="7344" formatCode="0.00E+00">
                  <c:v>2.6657899999999999E-3</c:v>
                </c:pt>
                <c:pt idx="7345" formatCode="0.00E+00">
                  <c:v>2.1927499999999998E-3</c:v>
                </c:pt>
                <c:pt idx="7346" formatCode="0.00E+00">
                  <c:v>1.73474E-3</c:v>
                </c:pt>
                <c:pt idx="7347" formatCode="0.00E+00">
                  <c:v>1.2925600000000001E-3</c:v>
                </c:pt>
                <c:pt idx="7348" formatCode="0.00E+00">
                  <c:v>8.6714599999999995E-4</c:v>
                </c:pt>
                <c:pt idx="7349" formatCode="0.00E+00">
                  <c:v>4.5943200000000002E-4</c:v>
                </c:pt>
                <c:pt idx="7350" formatCode="0.00E+00">
                  <c:v>7.0322900000000004E-5</c:v>
                </c:pt>
                <c:pt idx="7351" formatCode="0.00E+00">
                  <c:v>-2.9924900000000002E-4</c:v>
                </c:pt>
                <c:pt idx="7352" formatCode="0.00E+00">
                  <c:v>-6.4829999999999998E-4</c:v>
                </c:pt>
                <c:pt idx="7353" formatCode="0.00E+00">
                  <c:v>-9.7594900000000004E-4</c:v>
                </c:pt>
                <c:pt idx="7354" formatCode="0.00E+00">
                  <c:v>-1.28152E-3</c:v>
                </c:pt>
                <c:pt idx="7355" formatCode="0.00E+00">
                  <c:v>-1.56442E-3</c:v>
                </c:pt>
                <c:pt idx="7356" formatCode="0.00E+00">
                  <c:v>-1.8238499999999999E-3</c:v>
                </c:pt>
                <c:pt idx="7357" formatCode="0.00E+00">
                  <c:v>-2.0588500000000001E-3</c:v>
                </c:pt>
                <c:pt idx="7358" formatCode="0.00E+00">
                  <c:v>-2.2686400000000002E-3</c:v>
                </c:pt>
                <c:pt idx="7359" formatCode="0.00E+00">
                  <c:v>-2.4527300000000002E-3</c:v>
                </c:pt>
                <c:pt idx="7360" formatCode="0.00E+00">
                  <c:v>-2.6107299999999999E-3</c:v>
                </c:pt>
                <c:pt idx="7361" formatCode="0.00E+00">
                  <c:v>-2.7421799999999999E-3</c:v>
                </c:pt>
                <c:pt idx="7362" formatCode="0.00E+00">
                  <c:v>-2.8466400000000001E-3</c:v>
                </c:pt>
                <c:pt idx="7363" formatCode="0.00E+00">
                  <c:v>-2.9237199999999999E-3</c:v>
                </c:pt>
                <c:pt idx="7364" formatCode="0.00E+00">
                  <c:v>-2.9730999999999998E-3</c:v>
                </c:pt>
                <c:pt idx="7365" formatCode="0.00E+00">
                  <c:v>-2.9946600000000001E-3</c:v>
                </c:pt>
                <c:pt idx="7366" formatCode="0.00E+00">
                  <c:v>-2.9885900000000002E-3</c:v>
                </c:pt>
                <c:pt idx="7367" formatCode="0.00E+00">
                  <c:v>-2.9552900000000002E-3</c:v>
                </c:pt>
                <c:pt idx="7368" formatCode="0.00E+00">
                  <c:v>-2.8952399999999999E-3</c:v>
                </c:pt>
                <c:pt idx="7369" formatCode="0.00E+00">
                  <c:v>-2.8087899999999998E-3</c:v>
                </c:pt>
                <c:pt idx="7370" formatCode="0.00E+00">
                  <c:v>-2.69615E-3</c:v>
                </c:pt>
                <c:pt idx="7371" formatCode="0.00E+00">
                  <c:v>-2.5577299999999998E-3</c:v>
                </c:pt>
                <c:pt idx="7372" formatCode="0.00E+00">
                  <c:v>-2.3943100000000002E-3</c:v>
                </c:pt>
                <c:pt idx="7373" formatCode="0.00E+00">
                  <c:v>-2.2066899999999999E-3</c:v>
                </c:pt>
                <c:pt idx="7374" formatCode="0.00E+00">
                  <c:v>-1.9954899999999999E-3</c:v>
                </c:pt>
                <c:pt idx="7375" formatCode="0.00E+00">
                  <c:v>-1.7614600000000001E-3</c:v>
                </c:pt>
                <c:pt idx="7376" formatCode="0.00E+00">
                  <c:v>-1.5056399999999999E-3</c:v>
                </c:pt>
                <c:pt idx="7377" formatCode="0.00E+00">
                  <c:v>-1.2292099999999999E-3</c:v>
                </c:pt>
                <c:pt idx="7378" formatCode="0.00E+00">
                  <c:v>-9.3332500000000004E-4</c:v>
                </c:pt>
                <c:pt idx="7379" formatCode="0.00E+00">
                  <c:v>-6.1911699999999997E-4</c:v>
                </c:pt>
                <c:pt idx="7380" formatCode="0.00E+00">
                  <c:v>-2.8785900000000001E-4</c:v>
                </c:pt>
                <c:pt idx="7381" formatCode="0.00E+00">
                  <c:v>5.9043899999999999E-5</c:v>
                </c:pt>
                <c:pt idx="7382" formatCode="0.00E+00">
                  <c:v>4.2029099999999999E-4</c:v>
                </c:pt>
                <c:pt idx="7383" formatCode="0.00E+00">
                  <c:v>7.9485799999999996E-4</c:v>
                </c:pt>
                <c:pt idx="7384" formatCode="0.00E+00">
                  <c:v>1.18194E-3</c:v>
                </c:pt>
                <c:pt idx="7385" formatCode="0.00E+00">
                  <c:v>1.58059E-3</c:v>
                </c:pt>
                <c:pt idx="7386" formatCode="0.00E+00">
                  <c:v>1.9896100000000002E-3</c:v>
                </c:pt>
                <c:pt idx="7387" formatCode="0.00E+00">
                  <c:v>2.4078300000000001E-3</c:v>
                </c:pt>
                <c:pt idx="7388" formatCode="0.00E+00">
                  <c:v>2.8341299999999998E-3</c:v>
                </c:pt>
                <c:pt idx="7389" formatCode="0.00E+00">
                  <c:v>3.2672500000000002E-3</c:v>
                </c:pt>
                <c:pt idx="7390" formatCode="0.00E+00">
                  <c:v>3.7058E-3</c:v>
                </c:pt>
                <c:pt idx="7391" formatCode="0.00E+00">
                  <c:v>4.1483600000000002E-3</c:v>
                </c:pt>
                <c:pt idx="7392" formatCode="0.00E+00">
                  <c:v>4.5935500000000001E-3</c:v>
                </c:pt>
                <c:pt idx="7393" formatCode="0.00E+00">
                  <c:v>5.0400000000000002E-3</c:v>
                </c:pt>
                <c:pt idx="7394" formatCode="0.00E+00">
                  <c:v>5.48622E-3</c:v>
                </c:pt>
                <c:pt idx="7395" formatCode="0.00E+00">
                  <c:v>5.9306100000000002E-3</c:v>
                </c:pt>
                <c:pt idx="7396" formatCode="0.00E+00">
                  <c:v>6.3714000000000002E-3</c:v>
                </c:pt>
                <c:pt idx="7397" formatCode="0.00E+00">
                  <c:v>6.8066999999999997E-3</c:v>
                </c:pt>
                <c:pt idx="7398" formatCode="0.00E+00">
                  <c:v>7.2344499999999999E-3</c:v>
                </c:pt>
                <c:pt idx="7399" formatCode="0.00E+00">
                  <c:v>7.6526399999999996E-3</c:v>
                </c:pt>
                <c:pt idx="7400" formatCode="0.00E+00">
                  <c:v>8.0595100000000006E-3</c:v>
                </c:pt>
                <c:pt idx="7401" formatCode="0.00E+00">
                  <c:v>8.4534599999999994E-3</c:v>
                </c:pt>
                <c:pt idx="7402" formatCode="0.00E+00">
                  <c:v>8.8331699999999996E-3</c:v>
                </c:pt>
                <c:pt idx="7403" formatCode="0.00E+00">
                  <c:v>9.19735E-3</c:v>
                </c:pt>
                <c:pt idx="7404" formatCode="0.00E+00">
                  <c:v>9.5445300000000007E-3</c:v>
                </c:pt>
                <c:pt idx="7405" formatCode="0.00E+00">
                  <c:v>9.8734400000000007E-3</c:v>
                </c:pt>
                <c:pt idx="7406">
                  <c:v>1.0182800000000001E-2</c:v>
                </c:pt>
                <c:pt idx="7407">
                  <c:v>1.0471299999999999E-2</c:v>
                </c:pt>
                <c:pt idx="7408">
                  <c:v>1.0737500000000001E-2</c:v>
                </c:pt>
                <c:pt idx="7409">
                  <c:v>1.098E-2</c:v>
                </c:pt>
                <c:pt idx="7410">
                  <c:v>1.11974E-2</c:v>
                </c:pt>
                <c:pt idx="7411">
                  <c:v>1.13886E-2</c:v>
                </c:pt>
                <c:pt idx="7412">
                  <c:v>1.15528E-2</c:v>
                </c:pt>
                <c:pt idx="7413">
                  <c:v>1.16889E-2</c:v>
                </c:pt>
                <c:pt idx="7414">
                  <c:v>1.17956E-2</c:v>
                </c:pt>
                <c:pt idx="7415">
                  <c:v>1.18738E-2</c:v>
                </c:pt>
                <c:pt idx="7416">
                  <c:v>1.19256E-2</c:v>
                </c:pt>
                <c:pt idx="7417">
                  <c:v>1.1948E-2</c:v>
                </c:pt>
                <c:pt idx="7418">
                  <c:v>1.19363E-2</c:v>
                </c:pt>
                <c:pt idx="7419">
                  <c:v>1.18905E-2</c:v>
                </c:pt>
                <c:pt idx="7420">
                  <c:v>1.18114E-2</c:v>
                </c:pt>
                <c:pt idx="7421">
                  <c:v>1.16974E-2</c:v>
                </c:pt>
                <c:pt idx="7422">
                  <c:v>1.1547399999999999E-2</c:v>
                </c:pt>
                <c:pt idx="7423">
                  <c:v>1.1361E-2</c:v>
                </c:pt>
                <c:pt idx="7424">
                  <c:v>1.1138E-2</c:v>
                </c:pt>
                <c:pt idx="7425">
                  <c:v>1.08783E-2</c:v>
                </c:pt>
                <c:pt idx="7426">
                  <c:v>1.05816E-2</c:v>
                </c:pt>
                <c:pt idx="7427">
                  <c:v>1.02474E-2</c:v>
                </c:pt>
                <c:pt idx="7428" formatCode="0.00E+00">
                  <c:v>9.8751399999999993E-3</c:v>
                </c:pt>
                <c:pt idx="7429" formatCode="0.00E+00">
                  <c:v>9.4643699999999997E-3</c:v>
                </c:pt>
                <c:pt idx="7430" formatCode="0.00E+00">
                  <c:v>9.0149800000000006E-3</c:v>
                </c:pt>
                <c:pt idx="7431" formatCode="0.00E+00">
                  <c:v>8.52668E-3</c:v>
                </c:pt>
                <c:pt idx="7432" formatCode="0.00E+00">
                  <c:v>7.99915E-3</c:v>
                </c:pt>
                <c:pt idx="7433" formatCode="0.00E+00">
                  <c:v>7.4324300000000003E-3</c:v>
                </c:pt>
                <c:pt idx="7434" formatCode="0.00E+00">
                  <c:v>6.8269100000000003E-3</c:v>
                </c:pt>
                <c:pt idx="7435" formatCode="0.00E+00">
                  <c:v>6.1831000000000004E-3</c:v>
                </c:pt>
                <c:pt idx="7436" formatCode="0.00E+00">
                  <c:v>5.5015000000000003E-3</c:v>
                </c:pt>
                <c:pt idx="7437" formatCode="0.00E+00">
                  <c:v>4.7828899999999997E-3</c:v>
                </c:pt>
                <c:pt idx="7438" formatCode="0.00E+00">
                  <c:v>4.0283100000000002E-3</c:v>
                </c:pt>
                <c:pt idx="7439" formatCode="0.00E+00">
                  <c:v>3.2387000000000002E-3</c:v>
                </c:pt>
                <c:pt idx="7440" formatCode="0.00E+00">
                  <c:v>2.4148799999999999E-3</c:v>
                </c:pt>
                <c:pt idx="7441" formatCode="0.00E+00">
                  <c:v>1.5579299999999999E-3</c:v>
                </c:pt>
                <c:pt idx="7442" formatCode="0.00E+00">
                  <c:v>6.6888400000000002E-4</c:v>
                </c:pt>
                <c:pt idx="7443" formatCode="0.00E+00">
                  <c:v>-2.5148500000000002E-4</c:v>
                </c:pt>
                <c:pt idx="7444" formatCode="0.00E+00">
                  <c:v>-1.2021E-3</c:v>
                </c:pt>
                <c:pt idx="7445" formatCode="0.00E+00">
                  <c:v>-2.1816100000000001E-3</c:v>
                </c:pt>
                <c:pt idx="7446" formatCode="0.00E+00">
                  <c:v>-3.1887600000000001E-3</c:v>
                </c:pt>
                <c:pt idx="7447" formatCode="0.00E+00">
                  <c:v>-4.2223699999999996E-3</c:v>
                </c:pt>
                <c:pt idx="7448" formatCode="0.00E+00">
                  <c:v>-5.28146E-3</c:v>
                </c:pt>
                <c:pt idx="7449" formatCode="0.00E+00">
                  <c:v>-6.3651300000000001E-3</c:v>
                </c:pt>
                <c:pt idx="7450" formatCode="0.00E+00">
                  <c:v>-7.4721700000000002E-3</c:v>
                </c:pt>
                <c:pt idx="7451" formatCode="0.00E+00">
                  <c:v>-8.6012099999999998E-3</c:v>
                </c:pt>
                <c:pt idx="7452" formatCode="0.00E+00">
                  <c:v>-9.7508100000000004E-3</c:v>
                </c:pt>
                <c:pt idx="7453">
                  <c:v>-1.09196E-2</c:v>
                </c:pt>
                <c:pt idx="7454">
                  <c:v>-1.2105899999999999E-2</c:v>
                </c:pt>
                <c:pt idx="7455">
                  <c:v>-1.3307899999999999E-2</c:v>
                </c:pt>
                <c:pt idx="7456">
                  <c:v>-1.45235E-2</c:v>
                </c:pt>
                <c:pt idx="7457">
                  <c:v>-1.5751100000000001E-2</c:v>
                </c:pt>
                <c:pt idx="7458">
                  <c:v>-1.6989199999999999E-2</c:v>
                </c:pt>
                <c:pt idx="7459">
                  <c:v>-1.8235999999999999E-2</c:v>
                </c:pt>
                <c:pt idx="7460">
                  <c:v>-1.94894E-2</c:v>
                </c:pt>
                <c:pt idx="7461">
                  <c:v>-2.07473E-2</c:v>
                </c:pt>
                <c:pt idx="7462">
                  <c:v>-2.2007599999999999E-2</c:v>
                </c:pt>
                <c:pt idx="7463">
                  <c:v>-2.32687E-2</c:v>
                </c:pt>
                <c:pt idx="7464">
                  <c:v>-2.4528700000000001E-2</c:v>
                </c:pt>
                <c:pt idx="7465">
                  <c:v>-2.5783400000000001E-2</c:v>
                </c:pt>
                <c:pt idx="7466">
                  <c:v>-2.7027700000000002E-2</c:v>
                </c:pt>
                <c:pt idx="7467">
                  <c:v>-2.8261399999999999E-2</c:v>
                </c:pt>
                <c:pt idx="7468">
                  <c:v>-2.94863E-2</c:v>
                </c:pt>
                <c:pt idx="7469">
                  <c:v>-3.0699799999999999E-2</c:v>
                </c:pt>
                <c:pt idx="7470">
                  <c:v>-3.1898500000000003E-2</c:v>
                </c:pt>
                <c:pt idx="7471">
                  <c:v>-3.3081199999999998E-2</c:v>
                </c:pt>
                <c:pt idx="7472">
                  <c:v>-3.4246899999999997E-2</c:v>
                </c:pt>
                <c:pt idx="7473">
                  <c:v>-3.53932E-2</c:v>
                </c:pt>
                <c:pt idx="7474">
                  <c:v>-3.6517899999999999E-2</c:v>
                </c:pt>
                <c:pt idx="7475">
                  <c:v>-3.7618800000000001E-2</c:v>
                </c:pt>
                <c:pt idx="7476">
                  <c:v>-3.8693600000000002E-2</c:v>
                </c:pt>
                <c:pt idx="7477">
                  <c:v>-3.9740499999999998E-2</c:v>
                </c:pt>
                <c:pt idx="7478">
                  <c:v>-4.07579E-2</c:v>
                </c:pt>
                <c:pt idx="7479">
                  <c:v>-4.1744299999999998E-2</c:v>
                </c:pt>
                <c:pt idx="7480">
                  <c:v>-4.2697899999999997E-2</c:v>
                </c:pt>
                <c:pt idx="7481">
                  <c:v>-4.3617000000000003E-2</c:v>
                </c:pt>
                <c:pt idx="7482">
                  <c:v>-4.4499900000000002E-2</c:v>
                </c:pt>
                <c:pt idx="7483">
                  <c:v>-4.5344799999999998E-2</c:v>
                </c:pt>
                <c:pt idx="7484">
                  <c:v>-4.6150200000000002E-2</c:v>
                </c:pt>
                <c:pt idx="7485">
                  <c:v>-4.6914699999999997E-2</c:v>
                </c:pt>
                <c:pt idx="7486">
                  <c:v>-4.7636699999999997E-2</c:v>
                </c:pt>
                <c:pt idx="7487">
                  <c:v>-4.8314700000000002E-2</c:v>
                </c:pt>
                <c:pt idx="7488">
                  <c:v>-4.89471E-2</c:v>
                </c:pt>
                <c:pt idx="7489">
                  <c:v>-4.9532699999999999E-2</c:v>
                </c:pt>
                <c:pt idx="7490">
                  <c:v>-5.0069500000000003E-2</c:v>
                </c:pt>
                <c:pt idx="7491">
                  <c:v>-5.05561E-2</c:v>
                </c:pt>
                <c:pt idx="7492">
                  <c:v>-5.0991500000000002E-2</c:v>
                </c:pt>
                <c:pt idx="7493">
                  <c:v>-5.1374900000000001E-2</c:v>
                </c:pt>
                <c:pt idx="7494">
                  <c:v>-5.1705800000000003E-2</c:v>
                </c:pt>
                <c:pt idx="7495">
                  <c:v>-5.1983000000000001E-2</c:v>
                </c:pt>
                <c:pt idx="7496">
                  <c:v>-5.2205500000000002E-2</c:v>
                </c:pt>
                <c:pt idx="7497">
                  <c:v>-5.2372299999999997E-2</c:v>
                </c:pt>
                <c:pt idx="7498">
                  <c:v>-5.2482399999999998E-2</c:v>
                </c:pt>
                <c:pt idx="7499">
                  <c:v>-5.2535199999999997E-2</c:v>
                </c:pt>
                <c:pt idx="7500">
                  <c:v>-5.2530399999999998E-2</c:v>
                </c:pt>
                <c:pt idx="7501">
                  <c:v>-5.2467899999999998E-2</c:v>
                </c:pt>
                <c:pt idx="7502">
                  <c:v>-5.2347400000000002E-2</c:v>
                </c:pt>
                <c:pt idx="7503">
                  <c:v>-5.2169199999999999E-2</c:v>
                </c:pt>
                <c:pt idx="7504">
                  <c:v>-5.1933100000000003E-2</c:v>
                </c:pt>
                <c:pt idx="7505">
                  <c:v>-5.1638999999999997E-2</c:v>
                </c:pt>
                <c:pt idx="7506">
                  <c:v>-5.1286699999999998E-2</c:v>
                </c:pt>
                <c:pt idx="7507">
                  <c:v>-5.0876400000000002E-2</c:v>
                </c:pt>
                <c:pt idx="7508">
                  <c:v>-5.0408399999999999E-2</c:v>
                </c:pt>
                <c:pt idx="7509">
                  <c:v>-4.9882700000000002E-2</c:v>
                </c:pt>
                <c:pt idx="7510">
                  <c:v>-4.92994E-2</c:v>
                </c:pt>
                <c:pt idx="7511">
                  <c:v>-4.8658899999999998E-2</c:v>
                </c:pt>
                <c:pt idx="7512">
                  <c:v>-4.7961900000000002E-2</c:v>
                </c:pt>
                <c:pt idx="7513">
                  <c:v>-4.72092E-2</c:v>
                </c:pt>
                <c:pt idx="7514">
                  <c:v>-4.6401400000000002E-2</c:v>
                </c:pt>
                <c:pt idx="7515">
                  <c:v>-4.5539200000000002E-2</c:v>
                </c:pt>
                <c:pt idx="7516">
                  <c:v>-4.4623400000000001E-2</c:v>
                </c:pt>
                <c:pt idx="7517">
                  <c:v>-4.3654900000000003E-2</c:v>
                </c:pt>
                <c:pt idx="7518">
                  <c:v>-4.2635300000000001E-2</c:v>
                </c:pt>
                <c:pt idx="7519">
                  <c:v>-4.1565699999999997E-2</c:v>
                </c:pt>
                <c:pt idx="7520">
                  <c:v>-4.04476E-2</c:v>
                </c:pt>
                <c:pt idx="7521">
                  <c:v>-3.92821E-2</c:v>
                </c:pt>
                <c:pt idx="7522">
                  <c:v>-3.8071000000000001E-2</c:v>
                </c:pt>
                <c:pt idx="7523">
                  <c:v>-3.6815599999999997E-2</c:v>
                </c:pt>
                <c:pt idx="7524">
                  <c:v>-3.5517699999999999E-2</c:v>
                </c:pt>
                <c:pt idx="7525">
                  <c:v>-3.4178500000000001E-2</c:v>
                </c:pt>
                <c:pt idx="7526">
                  <c:v>-3.2799700000000001E-2</c:v>
                </c:pt>
                <c:pt idx="7527">
                  <c:v>-3.1382699999999999E-2</c:v>
                </c:pt>
                <c:pt idx="7528">
                  <c:v>-2.9929600000000001E-2</c:v>
                </c:pt>
                <c:pt idx="7529">
                  <c:v>-2.84424E-2</c:v>
                </c:pt>
                <c:pt idx="7530">
                  <c:v>-2.6923200000000001E-2</c:v>
                </c:pt>
                <c:pt idx="7531">
                  <c:v>-2.5373900000000001E-2</c:v>
                </c:pt>
                <c:pt idx="7532">
                  <c:v>-2.37962E-2</c:v>
                </c:pt>
                <c:pt idx="7533">
                  <c:v>-2.2192E-2</c:v>
                </c:pt>
                <c:pt idx="7534">
                  <c:v>-2.05633E-2</c:v>
                </c:pt>
                <c:pt idx="7535">
                  <c:v>-1.8912399999999999E-2</c:v>
                </c:pt>
                <c:pt idx="7536">
                  <c:v>-1.7241599999999999E-2</c:v>
                </c:pt>
                <c:pt idx="7537">
                  <c:v>-1.55531E-2</c:v>
                </c:pt>
                <c:pt idx="7538">
                  <c:v>-1.3849500000000001E-2</c:v>
                </c:pt>
                <c:pt idx="7539">
                  <c:v>-1.2133E-2</c:v>
                </c:pt>
                <c:pt idx="7540">
                  <c:v>-1.0405299999999999E-2</c:v>
                </c:pt>
                <c:pt idx="7541" formatCode="0.00E+00">
                  <c:v>-8.6687799999999992E-3</c:v>
                </c:pt>
                <c:pt idx="7542" formatCode="0.00E+00">
                  <c:v>-6.9261799999999997E-3</c:v>
                </c:pt>
                <c:pt idx="7543" formatCode="0.00E+00">
                  <c:v>-5.1804099999999999E-3</c:v>
                </c:pt>
                <c:pt idx="7544" formatCode="0.00E+00">
                  <c:v>-3.43415E-3</c:v>
                </c:pt>
                <c:pt idx="7545" formatCode="0.00E+00">
                  <c:v>-1.6898499999999999E-3</c:v>
                </c:pt>
                <c:pt idx="7546" formatCode="0.00E+00">
                  <c:v>5.0321800000000003E-5</c:v>
                </c:pt>
                <c:pt idx="7547" formatCode="0.00E+00">
                  <c:v>1.78419E-3</c:v>
                </c:pt>
                <c:pt idx="7548" formatCode="0.00E+00">
                  <c:v>3.50943E-3</c:v>
                </c:pt>
                <c:pt idx="7549" formatCode="0.00E+00">
                  <c:v>5.2237000000000004E-3</c:v>
                </c:pt>
                <c:pt idx="7550" formatCode="0.00E+00">
                  <c:v>6.9246400000000001E-3</c:v>
                </c:pt>
                <c:pt idx="7551" formatCode="0.00E+00">
                  <c:v>8.6098700000000004E-3</c:v>
                </c:pt>
                <c:pt idx="7552">
                  <c:v>1.02769E-2</c:v>
                </c:pt>
                <c:pt idx="7553">
                  <c:v>1.1923400000000001E-2</c:v>
                </c:pt>
                <c:pt idx="7554">
                  <c:v>1.3546900000000001E-2</c:v>
                </c:pt>
                <c:pt idx="7555">
                  <c:v>1.5145199999999999E-2</c:v>
                </c:pt>
                <c:pt idx="7556">
                  <c:v>1.6716399999999999E-2</c:v>
                </c:pt>
                <c:pt idx="7557">
                  <c:v>1.8258300000000002E-2</c:v>
                </c:pt>
                <c:pt idx="7558">
                  <c:v>1.97688E-2</c:v>
                </c:pt>
                <c:pt idx="7559">
                  <c:v>2.1245900000000002E-2</c:v>
                </c:pt>
                <c:pt idx="7560">
                  <c:v>2.26879E-2</c:v>
                </c:pt>
                <c:pt idx="7561">
                  <c:v>2.40929E-2</c:v>
                </c:pt>
                <c:pt idx="7562">
                  <c:v>2.5459200000000001E-2</c:v>
                </c:pt>
                <c:pt idx="7563">
                  <c:v>2.6784700000000002E-2</c:v>
                </c:pt>
                <c:pt idx="7564">
                  <c:v>2.8067600000000002E-2</c:v>
                </c:pt>
                <c:pt idx="7565">
                  <c:v>2.9306200000000001E-2</c:v>
                </c:pt>
                <c:pt idx="7566">
                  <c:v>3.0498899999999999E-2</c:v>
                </c:pt>
                <c:pt idx="7567">
                  <c:v>3.1643999999999999E-2</c:v>
                </c:pt>
                <c:pt idx="7568">
                  <c:v>3.2740100000000001E-2</c:v>
                </c:pt>
                <c:pt idx="7569">
                  <c:v>3.3785700000000002E-2</c:v>
                </c:pt>
                <c:pt idx="7570">
                  <c:v>3.4779699999999997E-2</c:v>
                </c:pt>
                <c:pt idx="7571">
                  <c:v>3.57209E-2</c:v>
                </c:pt>
                <c:pt idx="7572">
                  <c:v>3.6608000000000002E-2</c:v>
                </c:pt>
                <c:pt idx="7573">
                  <c:v>3.7439800000000002E-2</c:v>
                </c:pt>
                <c:pt idx="7574">
                  <c:v>3.8215100000000002E-2</c:v>
                </c:pt>
                <c:pt idx="7575">
                  <c:v>3.8933099999999998E-2</c:v>
                </c:pt>
                <c:pt idx="7576">
                  <c:v>3.9593099999999999E-2</c:v>
                </c:pt>
                <c:pt idx="7577">
                  <c:v>4.0194399999999998E-2</c:v>
                </c:pt>
                <c:pt idx="7578">
                  <c:v>4.0736599999999998E-2</c:v>
                </c:pt>
                <c:pt idx="7579">
                  <c:v>4.1218900000000003E-2</c:v>
                </c:pt>
                <c:pt idx="7580">
                  <c:v>4.1640900000000002E-2</c:v>
                </c:pt>
                <c:pt idx="7581">
                  <c:v>4.2002299999999999E-2</c:v>
                </c:pt>
                <c:pt idx="7582">
                  <c:v>4.2302899999999997E-2</c:v>
                </c:pt>
                <c:pt idx="7583">
                  <c:v>4.25426E-2</c:v>
                </c:pt>
                <c:pt idx="7584">
                  <c:v>4.2721299999999997E-2</c:v>
                </c:pt>
                <c:pt idx="7585">
                  <c:v>4.2839099999999998E-2</c:v>
                </c:pt>
                <c:pt idx="7586">
                  <c:v>4.2895900000000001E-2</c:v>
                </c:pt>
                <c:pt idx="7587">
                  <c:v>4.2892100000000002E-2</c:v>
                </c:pt>
                <c:pt idx="7588">
                  <c:v>4.2828199999999997E-2</c:v>
                </c:pt>
                <c:pt idx="7589">
                  <c:v>4.2704699999999998E-2</c:v>
                </c:pt>
                <c:pt idx="7590">
                  <c:v>4.2521900000000001E-2</c:v>
                </c:pt>
                <c:pt idx="7591">
                  <c:v>4.22803E-2</c:v>
                </c:pt>
                <c:pt idx="7592">
                  <c:v>4.1980499999999997E-2</c:v>
                </c:pt>
                <c:pt idx="7593">
                  <c:v>4.1623199999999999E-2</c:v>
                </c:pt>
                <c:pt idx="7594">
                  <c:v>4.1209099999999999E-2</c:v>
                </c:pt>
                <c:pt idx="7595">
                  <c:v>4.07391E-2</c:v>
                </c:pt>
                <c:pt idx="7596">
                  <c:v>4.0214300000000001E-2</c:v>
                </c:pt>
                <c:pt idx="7597">
                  <c:v>3.9635700000000003E-2</c:v>
                </c:pt>
                <c:pt idx="7598">
                  <c:v>3.9004400000000002E-2</c:v>
                </c:pt>
                <c:pt idx="7599">
                  <c:v>3.83217E-2</c:v>
                </c:pt>
                <c:pt idx="7600">
                  <c:v>3.7588999999999997E-2</c:v>
                </c:pt>
                <c:pt idx="7601">
                  <c:v>3.6807800000000002E-2</c:v>
                </c:pt>
                <c:pt idx="7602">
                  <c:v>3.5979499999999998E-2</c:v>
                </c:pt>
                <c:pt idx="7603">
                  <c:v>3.5105699999999997E-2</c:v>
                </c:pt>
                <c:pt idx="7604">
                  <c:v>3.4188000000000003E-2</c:v>
                </c:pt>
                <c:pt idx="7605">
                  <c:v>3.3228000000000001E-2</c:v>
                </c:pt>
                <c:pt idx="7606">
                  <c:v>3.2227499999999999E-2</c:v>
                </c:pt>
                <c:pt idx="7607">
                  <c:v>3.11881E-2</c:v>
                </c:pt>
                <c:pt idx="7608">
                  <c:v>3.0111599999999999E-2</c:v>
                </c:pt>
                <c:pt idx="7609">
                  <c:v>2.9000000000000001E-2</c:v>
                </c:pt>
                <c:pt idx="7610">
                  <c:v>2.78552E-2</c:v>
                </c:pt>
                <c:pt idx="7611">
                  <c:v>2.6679100000000001E-2</c:v>
                </c:pt>
                <c:pt idx="7612">
                  <c:v>2.54741E-2</c:v>
                </c:pt>
                <c:pt idx="7613">
                  <c:v>2.4242099999999999E-2</c:v>
                </c:pt>
                <c:pt idx="7614">
                  <c:v>2.2985200000000001E-2</c:v>
                </c:pt>
                <c:pt idx="7615">
                  <c:v>2.1705599999999999E-2</c:v>
                </c:pt>
                <c:pt idx="7616">
                  <c:v>2.0405400000000001E-2</c:v>
                </c:pt>
                <c:pt idx="7617">
                  <c:v>1.9086800000000001E-2</c:v>
                </c:pt>
                <c:pt idx="7618">
                  <c:v>1.7751800000000002E-2</c:v>
                </c:pt>
                <c:pt idx="7619">
                  <c:v>1.6402799999999999E-2</c:v>
                </c:pt>
                <c:pt idx="7620">
                  <c:v>1.5041799999999999E-2</c:v>
                </c:pt>
                <c:pt idx="7621">
                  <c:v>1.36712E-2</c:v>
                </c:pt>
                <c:pt idx="7622">
                  <c:v>1.22931E-2</c:v>
                </c:pt>
                <c:pt idx="7623">
                  <c:v>1.0909800000000001E-2</c:v>
                </c:pt>
                <c:pt idx="7624" formatCode="0.00E+00">
                  <c:v>9.5233000000000002E-3</c:v>
                </c:pt>
                <c:pt idx="7625" formatCode="0.00E+00">
                  <c:v>8.1358899999999998E-3</c:v>
                </c:pt>
                <c:pt idx="7626" formatCode="0.00E+00">
                  <c:v>6.7497299999999998E-3</c:v>
                </c:pt>
                <c:pt idx="7627" formatCode="0.00E+00">
                  <c:v>5.3670200000000001E-3</c:v>
                </c:pt>
                <c:pt idx="7628" formatCode="0.00E+00">
                  <c:v>3.9899699999999998E-3</c:v>
                </c:pt>
                <c:pt idx="7629" formatCode="0.00E+00">
                  <c:v>2.6207100000000001E-3</c:v>
                </c:pt>
                <c:pt idx="7630" formatCode="0.00E+00">
                  <c:v>1.2613500000000001E-3</c:v>
                </c:pt>
                <c:pt idx="7631" formatCode="0.00E+00">
                  <c:v>-8.5984300000000003E-5</c:v>
                </c:pt>
                <c:pt idx="7632" formatCode="0.00E+00">
                  <c:v>-1.4191E-3</c:v>
                </c:pt>
                <c:pt idx="7633" formatCode="0.00E+00">
                  <c:v>-2.7358399999999998E-3</c:v>
                </c:pt>
                <c:pt idx="7634" formatCode="0.00E+00">
                  <c:v>-4.0342399999999997E-3</c:v>
                </c:pt>
                <c:pt idx="7635" formatCode="0.00E+00">
                  <c:v>-5.31242E-3</c:v>
                </c:pt>
                <c:pt idx="7636" formatCode="0.00E+00">
                  <c:v>-6.5684799999999998E-3</c:v>
                </c:pt>
                <c:pt idx="7637" formatCode="0.00E+00">
                  <c:v>-7.80052E-3</c:v>
                </c:pt>
                <c:pt idx="7638" formatCode="0.00E+00">
                  <c:v>-9.0066999999999994E-3</c:v>
                </c:pt>
                <c:pt idx="7639">
                  <c:v>-1.01853E-2</c:v>
                </c:pt>
                <c:pt idx="7640">
                  <c:v>-1.13346E-2</c:v>
                </c:pt>
                <c:pt idx="7641">
                  <c:v>-1.2453000000000001E-2</c:v>
                </c:pt>
                <c:pt idx="7642">
                  <c:v>-1.3539000000000001E-2</c:v>
                </c:pt>
                <c:pt idx="7643">
                  <c:v>-1.4591E-2</c:v>
                </c:pt>
                <c:pt idx="7644">
                  <c:v>-1.5607599999999999E-2</c:v>
                </c:pt>
                <c:pt idx="7645">
                  <c:v>-1.6587600000000001E-2</c:v>
                </c:pt>
                <c:pt idx="7646">
                  <c:v>-1.75295E-2</c:v>
                </c:pt>
                <c:pt idx="7647">
                  <c:v>-1.84321E-2</c:v>
                </c:pt>
                <c:pt idx="7648">
                  <c:v>-1.92943E-2</c:v>
                </c:pt>
                <c:pt idx="7649">
                  <c:v>-2.0115000000000001E-2</c:v>
                </c:pt>
                <c:pt idx="7650">
                  <c:v>-2.0892999999999998E-2</c:v>
                </c:pt>
                <c:pt idx="7651">
                  <c:v>-2.1627400000000001E-2</c:v>
                </c:pt>
                <c:pt idx="7652">
                  <c:v>-2.2317300000000002E-2</c:v>
                </c:pt>
                <c:pt idx="7653">
                  <c:v>-2.2962199999999999E-2</c:v>
                </c:pt>
                <c:pt idx="7654">
                  <c:v>-2.3561100000000001E-2</c:v>
                </c:pt>
                <c:pt idx="7655">
                  <c:v>-2.4113699999999998E-2</c:v>
                </c:pt>
                <c:pt idx="7656">
                  <c:v>-2.46194E-2</c:v>
                </c:pt>
                <c:pt idx="7657">
                  <c:v>-2.5077800000000001E-2</c:v>
                </c:pt>
                <c:pt idx="7658">
                  <c:v>-2.54886E-2</c:v>
                </c:pt>
                <c:pt idx="7659">
                  <c:v>-2.5851599999999999E-2</c:v>
                </c:pt>
                <c:pt idx="7660">
                  <c:v>-2.6166499999999999E-2</c:v>
                </c:pt>
                <c:pt idx="7661">
                  <c:v>-2.64332E-2</c:v>
                </c:pt>
                <c:pt idx="7662">
                  <c:v>-2.6651899999999999E-2</c:v>
                </c:pt>
                <c:pt idx="7663">
                  <c:v>-2.6822499999999999E-2</c:v>
                </c:pt>
                <c:pt idx="7664">
                  <c:v>-2.6945299999999998E-2</c:v>
                </c:pt>
                <c:pt idx="7665">
                  <c:v>-2.70204E-2</c:v>
                </c:pt>
                <c:pt idx="7666">
                  <c:v>-2.7048300000000001E-2</c:v>
                </c:pt>
                <c:pt idx="7667">
                  <c:v>-2.70292E-2</c:v>
                </c:pt>
                <c:pt idx="7668">
                  <c:v>-2.6963600000000001E-2</c:v>
                </c:pt>
                <c:pt idx="7669">
                  <c:v>-2.6852299999999999E-2</c:v>
                </c:pt>
                <c:pt idx="7670">
                  <c:v>-2.6695900000000002E-2</c:v>
                </c:pt>
                <c:pt idx="7671">
                  <c:v>-2.6495100000000001E-2</c:v>
                </c:pt>
                <c:pt idx="7672">
                  <c:v>-2.6250800000000001E-2</c:v>
                </c:pt>
                <c:pt idx="7673">
                  <c:v>-2.5963699999999999E-2</c:v>
                </c:pt>
                <c:pt idx="7674">
                  <c:v>-2.5634799999999999E-2</c:v>
                </c:pt>
                <c:pt idx="7675">
                  <c:v>-2.5265200000000002E-2</c:v>
                </c:pt>
                <c:pt idx="7676">
                  <c:v>-2.4856E-2</c:v>
                </c:pt>
                <c:pt idx="7677">
                  <c:v>-2.4408200000000001E-2</c:v>
                </c:pt>
                <c:pt idx="7678">
                  <c:v>-2.3923199999999999E-2</c:v>
                </c:pt>
                <c:pt idx="7679">
                  <c:v>-2.3402200000000001E-2</c:v>
                </c:pt>
                <c:pt idx="7680">
                  <c:v>-2.2846700000000001E-2</c:v>
                </c:pt>
                <c:pt idx="7681">
                  <c:v>-2.2257900000000001E-2</c:v>
                </c:pt>
                <c:pt idx="7682">
                  <c:v>-2.1637400000000001E-2</c:v>
                </c:pt>
                <c:pt idx="7683">
                  <c:v>-2.0986500000000002E-2</c:v>
                </c:pt>
                <c:pt idx="7684">
                  <c:v>-2.03068E-2</c:v>
                </c:pt>
                <c:pt idx="7685">
                  <c:v>-1.9599800000000001E-2</c:v>
                </c:pt>
                <c:pt idx="7686">
                  <c:v>-1.8867200000000001E-2</c:v>
                </c:pt>
                <c:pt idx="7687">
                  <c:v>-1.8110600000000001E-2</c:v>
                </c:pt>
                <c:pt idx="7688">
                  <c:v>-1.7331800000000001E-2</c:v>
                </c:pt>
                <c:pt idx="7689">
                  <c:v>-1.6532399999999999E-2</c:v>
                </c:pt>
                <c:pt idx="7690">
                  <c:v>-1.5714200000000001E-2</c:v>
                </c:pt>
                <c:pt idx="7691">
                  <c:v>-1.4879099999999999E-2</c:v>
                </c:pt>
                <c:pt idx="7692">
                  <c:v>-1.40287E-2</c:v>
                </c:pt>
                <c:pt idx="7693">
                  <c:v>-1.31649E-2</c:v>
                </c:pt>
                <c:pt idx="7694">
                  <c:v>-1.2289599999999999E-2</c:v>
                </c:pt>
                <c:pt idx="7695">
                  <c:v>-1.14045E-2</c:v>
                </c:pt>
                <c:pt idx="7696">
                  <c:v>-1.0511599999999999E-2</c:v>
                </c:pt>
                <c:pt idx="7697" formatCode="0.00E+00">
                  <c:v>-9.6125399999999993E-3</c:v>
                </c:pt>
                <c:pt idx="7698" formatCode="0.00E+00">
                  <c:v>-8.7093499999999994E-3</c:v>
                </c:pt>
                <c:pt idx="7699" formatCode="0.00E+00">
                  <c:v>-7.8038400000000003E-3</c:v>
                </c:pt>
                <c:pt idx="7700" formatCode="0.00E+00">
                  <c:v>-6.8978499999999996E-3</c:v>
                </c:pt>
                <c:pt idx="7701" formatCode="0.00E+00">
                  <c:v>-5.9931999999999997E-3</c:v>
                </c:pt>
                <c:pt idx="7702" formatCode="0.00E+00">
                  <c:v>-5.09173E-3</c:v>
                </c:pt>
                <c:pt idx="7703" formatCode="0.00E+00">
                  <c:v>-4.1952500000000002E-3</c:v>
                </c:pt>
                <c:pt idx="7704" formatCode="0.00E+00">
                  <c:v>-3.30554E-3</c:v>
                </c:pt>
                <c:pt idx="7705" formatCode="0.00E+00">
                  <c:v>-2.4244000000000002E-3</c:v>
                </c:pt>
                <c:pt idx="7706" formatCode="0.00E+00">
                  <c:v>-1.55354E-3</c:v>
                </c:pt>
                <c:pt idx="7707" formatCode="0.00E+00">
                  <c:v>-6.9468600000000002E-4</c:v>
                </c:pt>
                <c:pt idx="7708" formatCode="0.00E+00">
                  <c:v>1.5050799999999999E-4</c:v>
                </c:pt>
                <c:pt idx="7709" formatCode="0.00E+00">
                  <c:v>9.803940000000001E-4</c:v>
                </c:pt>
                <c:pt idx="7710" formatCode="0.00E+00">
                  <c:v>1.7933700000000001E-3</c:v>
                </c:pt>
                <c:pt idx="7711" formatCode="0.00E+00">
                  <c:v>2.5879000000000002E-3</c:v>
                </c:pt>
                <c:pt idx="7712" formatCode="0.00E+00">
                  <c:v>3.3624700000000002E-3</c:v>
                </c:pt>
                <c:pt idx="7713" formatCode="0.00E+00">
                  <c:v>4.1156200000000004E-3</c:v>
                </c:pt>
                <c:pt idx="7714" formatCode="0.00E+00">
                  <c:v>4.84594E-3</c:v>
                </c:pt>
                <c:pt idx="7715" formatCode="0.00E+00">
                  <c:v>5.5520600000000002E-3</c:v>
                </c:pt>
                <c:pt idx="7716" formatCode="0.00E+00">
                  <c:v>6.23268E-3</c:v>
                </c:pt>
                <c:pt idx="7717" formatCode="0.00E+00">
                  <c:v>6.8865699999999998E-3</c:v>
                </c:pt>
                <c:pt idx="7718" formatCode="0.00E+00">
                  <c:v>7.5125399999999998E-3</c:v>
                </c:pt>
                <c:pt idx="7719" formatCode="0.00E+00">
                  <c:v>8.1094200000000009E-3</c:v>
                </c:pt>
                <c:pt idx="7720" formatCode="0.00E+00">
                  <c:v>8.6761100000000008E-3</c:v>
                </c:pt>
                <c:pt idx="7721" formatCode="0.00E+00">
                  <c:v>9.2115700000000005E-3</c:v>
                </c:pt>
                <c:pt idx="7722" formatCode="0.00E+00">
                  <c:v>9.7149000000000003E-3</c:v>
                </c:pt>
                <c:pt idx="7723">
                  <c:v>1.01853E-2</c:v>
                </c:pt>
                <c:pt idx="7724">
                  <c:v>1.0621800000000001E-2</c:v>
                </c:pt>
                <c:pt idx="7725">
                  <c:v>1.10239E-2</c:v>
                </c:pt>
                <c:pt idx="7726">
                  <c:v>1.13908E-2</c:v>
                </c:pt>
                <c:pt idx="7727">
                  <c:v>1.17219E-2</c:v>
                </c:pt>
                <c:pt idx="7728">
                  <c:v>1.20167E-2</c:v>
                </c:pt>
                <c:pt idx="7729">
                  <c:v>1.22746E-2</c:v>
                </c:pt>
                <c:pt idx="7730">
                  <c:v>1.2495300000000001E-2</c:v>
                </c:pt>
                <c:pt idx="7731">
                  <c:v>1.2678399999999999E-2</c:v>
                </c:pt>
                <c:pt idx="7732">
                  <c:v>1.2823899999999999E-2</c:v>
                </c:pt>
                <c:pt idx="7733">
                  <c:v>1.29316E-2</c:v>
                </c:pt>
                <c:pt idx="7734">
                  <c:v>1.30014E-2</c:v>
                </c:pt>
                <c:pt idx="7735">
                  <c:v>1.3033299999999999E-2</c:v>
                </c:pt>
                <c:pt idx="7736">
                  <c:v>1.3027499999999999E-2</c:v>
                </c:pt>
                <c:pt idx="7737">
                  <c:v>1.29841E-2</c:v>
                </c:pt>
                <c:pt idx="7738">
                  <c:v>1.2903400000000001E-2</c:v>
                </c:pt>
                <c:pt idx="7739">
                  <c:v>1.2785700000000001E-2</c:v>
                </c:pt>
                <c:pt idx="7740">
                  <c:v>1.26313E-2</c:v>
                </c:pt>
                <c:pt idx="7741">
                  <c:v>1.24408E-2</c:v>
                </c:pt>
                <c:pt idx="7742">
                  <c:v>1.22145E-2</c:v>
                </c:pt>
                <c:pt idx="7743">
                  <c:v>1.1953200000000001E-2</c:v>
                </c:pt>
                <c:pt idx="7744">
                  <c:v>1.16574E-2</c:v>
                </c:pt>
                <c:pt idx="7745">
                  <c:v>1.1328100000000001E-2</c:v>
                </c:pt>
                <c:pt idx="7746">
                  <c:v>1.0966E-2</c:v>
                </c:pt>
                <c:pt idx="7747">
                  <c:v>1.0572E-2</c:v>
                </c:pt>
                <c:pt idx="7748">
                  <c:v>1.01469E-2</c:v>
                </c:pt>
                <c:pt idx="7749" formatCode="0.00E+00">
                  <c:v>9.6918899999999999E-3</c:v>
                </c:pt>
                <c:pt idx="7750" formatCode="0.00E+00">
                  <c:v>9.2078699999999999E-3</c:v>
                </c:pt>
                <c:pt idx="7751" formatCode="0.00E+00">
                  <c:v>8.6960000000000006E-3</c:v>
                </c:pt>
                <c:pt idx="7752" formatCode="0.00E+00">
                  <c:v>8.1574200000000003E-3</c:v>
                </c:pt>
                <c:pt idx="7753" formatCode="0.00E+00">
                  <c:v>7.59328E-3</c:v>
                </c:pt>
                <c:pt idx="7754" formatCode="0.00E+00">
                  <c:v>7.00485E-3</c:v>
                </c:pt>
                <c:pt idx="7755" formatCode="0.00E+00">
                  <c:v>6.3934999999999999E-3</c:v>
                </c:pt>
                <c:pt idx="7756" formatCode="0.00E+00">
                  <c:v>5.7606599999999999E-3</c:v>
                </c:pt>
                <c:pt idx="7757" formatCode="0.00E+00">
                  <c:v>5.1077600000000003E-3</c:v>
                </c:pt>
                <c:pt idx="7758" formatCode="0.00E+00">
                  <c:v>4.4362799999999999E-3</c:v>
                </c:pt>
                <c:pt idx="7759" formatCode="0.00E+00">
                  <c:v>3.7477000000000001E-3</c:v>
                </c:pt>
                <c:pt idx="7760" formatCode="0.00E+00">
                  <c:v>3.0435800000000002E-3</c:v>
                </c:pt>
                <c:pt idx="7761" formatCode="0.00E+00">
                  <c:v>2.3254700000000001E-3</c:v>
                </c:pt>
                <c:pt idx="7762" formatCode="0.00E+00">
                  <c:v>1.5949600000000001E-3</c:v>
                </c:pt>
                <c:pt idx="7763" formatCode="0.00E+00">
                  <c:v>8.5364499999999999E-4</c:v>
                </c:pt>
                <c:pt idx="7764" formatCode="0.00E+00">
                  <c:v>1.0315300000000001E-4</c:v>
                </c:pt>
                <c:pt idx="7765" formatCode="0.00E+00">
                  <c:v>-6.5483900000000005E-4</c:v>
                </c:pt>
                <c:pt idx="7766" formatCode="0.00E+00">
                  <c:v>-1.41862E-3</c:v>
                </c:pt>
                <c:pt idx="7767" formatCode="0.00E+00">
                  <c:v>-2.1864499999999999E-3</c:v>
                </c:pt>
                <c:pt idx="7768" formatCode="0.00E+00">
                  <c:v>-2.95663E-3</c:v>
                </c:pt>
                <c:pt idx="7769" formatCode="0.00E+00">
                  <c:v>-3.7275300000000002E-3</c:v>
                </c:pt>
                <c:pt idx="7770" formatCode="0.00E+00">
                  <c:v>-4.4974899999999998E-3</c:v>
                </c:pt>
                <c:pt idx="7771" formatCode="0.00E+00">
                  <c:v>-5.2648599999999997E-3</c:v>
                </c:pt>
                <c:pt idx="7772" formatCode="0.00E+00">
                  <c:v>-6.02791E-3</c:v>
                </c:pt>
                <c:pt idx="7773" formatCode="0.00E+00">
                  <c:v>-6.7848600000000002E-3</c:v>
                </c:pt>
                <c:pt idx="7774" formatCode="0.00E+00">
                  <c:v>-7.5339600000000001E-3</c:v>
                </c:pt>
                <c:pt idx="7775" formatCode="0.00E+00">
                  <c:v>-8.2735099999999995E-3</c:v>
                </c:pt>
                <c:pt idx="7776" formatCode="0.00E+00">
                  <c:v>-9.0018300000000006E-3</c:v>
                </c:pt>
                <c:pt idx="7777" formatCode="0.00E+00">
                  <c:v>-9.7173399999999997E-3</c:v>
                </c:pt>
                <c:pt idx="7778">
                  <c:v>-1.0418500000000001E-2</c:v>
                </c:pt>
                <c:pt idx="7779">
                  <c:v>-1.1103699999999999E-2</c:v>
                </c:pt>
                <c:pt idx="7780">
                  <c:v>-1.17713E-2</c:v>
                </c:pt>
                <c:pt idx="7781">
                  <c:v>-1.2419599999999999E-2</c:v>
                </c:pt>
                <c:pt idx="7782">
                  <c:v>-1.30469E-2</c:v>
                </c:pt>
                <c:pt idx="7783">
                  <c:v>-1.36518E-2</c:v>
                </c:pt>
                <c:pt idx="7784">
                  <c:v>-1.4233000000000001E-2</c:v>
                </c:pt>
                <c:pt idx="7785">
                  <c:v>-1.4789399999999999E-2</c:v>
                </c:pt>
                <c:pt idx="7786">
                  <c:v>-1.53198E-2</c:v>
                </c:pt>
                <c:pt idx="7787">
                  <c:v>-1.5823E-2</c:v>
                </c:pt>
                <c:pt idx="7788">
                  <c:v>-1.6298E-2</c:v>
                </c:pt>
                <c:pt idx="7789">
                  <c:v>-1.6743500000000001E-2</c:v>
                </c:pt>
                <c:pt idx="7790">
                  <c:v>-1.71586E-2</c:v>
                </c:pt>
                <c:pt idx="7791">
                  <c:v>-1.7542100000000001E-2</c:v>
                </c:pt>
                <c:pt idx="7792">
                  <c:v>-1.7893200000000001E-2</c:v>
                </c:pt>
                <c:pt idx="7793">
                  <c:v>-1.8211100000000001E-2</c:v>
                </c:pt>
                <c:pt idx="7794">
                  <c:v>-1.84952E-2</c:v>
                </c:pt>
                <c:pt idx="7795">
                  <c:v>-1.87447E-2</c:v>
                </c:pt>
                <c:pt idx="7796">
                  <c:v>-1.8958599999999999E-2</c:v>
                </c:pt>
                <c:pt idx="7797">
                  <c:v>-1.91367E-2</c:v>
                </c:pt>
                <c:pt idx="7798">
                  <c:v>-1.9278400000000001E-2</c:v>
                </c:pt>
                <c:pt idx="7799">
                  <c:v>-1.9383299999999999E-2</c:v>
                </c:pt>
                <c:pt idx="7800">
                  <c:v>-1.94509E-2</c:v>
                </c:pt>
                <c:pt idx="7801">
                  <c:v>-1.9480899999999999E-2</c:v>
                </c:pt>
                <c:pt idx="7802">
                  <c:v>-1.94731E-2</c:v>
                </c:pt>
                <c:pt idx="7803">
                  <c:v>-1.9426499999999999E-2</c:v>
                </c:pt>
                <c:pt idx="7804">
                  <c:v>-1.9340300000000001E-2</c:v>
                </c:pt>
                <c:pt idx="7805">
                  <c:v>-1.9215099999999999E-2</c:v>
                </c:pt>
                <c:pt idx="7806">
                  <c:v>-1.90513E-2</c:v>
                </c:pt>
                <c:pt idx="7807">
                  <c:v>-1.8849100000000001E-2</c:v>
                </c:pt>
                <c:pt idx="7808">
                  <c:v>-1.86085E-2</c:v>
                </c:pt>
                <c:pt idx="7809">
                  <c:v>-1.83298E-2</c:v>
                </c:pt>
                <c:pt idx="7810">
                  <c:v>-1.8012500000000001E-2</c:v>
                </c:pt>
                <c:pt idx="7811">
                  <c:v>-1.7656399999999999E-2</c:v>
                </c:pt>
                <c:pt idx="7812">
                  <c:v>-1.7262099999999999E-2</c:v>
                </c:pt>
                <c:pt idx="7813">
                  <c:v>-1.6830700000000001E-2</c:v>
                </c:pt>
                <c:pt idx="7814">
                  <c:v>-1.6363300000000001E-2</c:v>
                </c:pt>
                <c:pt idx="7815">
                  <c:v>-1.58605E-2</c:v>
                </c:pt>
                <c:pt idx="7816">
                  <c:v>-1.53226E-2</c:v>
                </c:pt>
                <c:pt idx="7817">
                  <c:v>-1.4750600000000001E-2</c:v>
                </c:pt>
                <c:pt idx="7818">
                  <c:v>-1.41453E-2</c:v>
                </c:pt>
                <c:pt idx="7819">
                  <c:v>-1.35078E-2</c:v>
                </c:pt>
                <c:pt idx="7820">
                  <c:v>-1.28393E-2</c:v>
                </c:pt>
                <c:pt idx="7821">
                  <c:v>-1.21408E-2</c:v>
                </c:pt>
                <c:pt idx="7822">
                  <c:v>-1.1413400000000001E-2</c:v>
                </c:pt>
                <c:pt idx="7823">
                  <c:v>-1.0658600000000001E-2</c:v>
                </c:pt>
                <c:pt idx="7824" formatCode="0.00E+00">
                  <c:v>-9.8777899999999991E-3</c:v>
                </c:pt>
                <c:pt idx="7825" formatCode="0.00E+00">
                  <c:v>-9.0710099999999991E-3</c:v>
                </c:pt>
                <c:pt idx="7826" formatCode="0.00E+00">
                  <c:v>-8.2389400000000002E-3</c:v>
                </c:pt>
                <c:pt idx="7827" formatCode="0.00E+00">
                  <c:v>-7.3846700000000003E-3</c:v>
                </c:pt>
                <c:pt idx="7828" formatCode="0.00E+00">
                  <c:v>-6.5132100000000002E-3</c:v>
                </c:pt>
                <c:pt idx="7829" formatCode="0.00E+00">
                  <c:v>-5.6278099999999996E-3</c:v>
                </c:pt>
                <c:pt idx="7830" formatCode="0.00E+00">
                  <c:v>-4.7271800000000001E-3</c:v>
                </c:pt>
                <c:pt idx="7831" formatCode="0.00E+00">
                  <c:v>-3.8083399999999999E-3</c:v>
                </c:pt>
                <c:pt idx="7832" formatCode="0.00E+00">
                  <c:v>-2.8707099999999998E-3</c:v>
                </c:pt>
                <c:pt idx="7833" formatCode="0.00E+00">
                  <c:v>-1.9161499999999999E-3</c:v>
                </c:pt>
                <c:pt idx="7834" formatCode="0.00E+00">
                  <c:v>-9.4683699999999996E-4</c:v>
                </c:pt>
                <c:pt idx="7835" formatCode="0.00E+00">
                  <c:v>3.56874E-5</c:v>
                </c:pt>
                <c:pt idx="7836" formatCode="0.00E+00">
                  <c:v>1.0298499999999999E-3</c:v>
                </c:pt>
                <c:pt idx="7837" formatCode="0.00E+00">
                  <c:v>2.0334099999999998E-3</c:v>
                </c:pt>
                <c:pt idx="7838" formatCode="0.00E+00">
                  <c:v>3.0441999999999999E-3</c:v>
                </c:pt>
                <c:pt idx="7839" formatCode="0.00E+00">
                  <c:v>4.0604200000000003E-3</c:v>
                </c:pt>
                <c:pt idx="7840" formatCode="0.00E+00">
                  <c:v>5.08005E-3</c:v>
                </c:pt>
                <c:pt idx="7841" formatCode="0.00E+00">
                  <c:v>6.1004800000000001E-3</c:v>
                </c:pt>
                <c:pt idx="7842" formatCode="0.00E+00">
                  <c:v>7.1186899999999996E-3</c:v>
                </c:pt>
                <c:pt idx="7843" formatCode="0.00E+00">
                  <c:v>8.1317200000000003E-3</c:v>
                </c:pt>
                <c:pt idx="7844" formatCode="0.00E+00">
                  <c:v>9.1369899999999993E-3</c:v>
                </c:pt>
                <c:pt idx="7845">
                  <c:v>1.01323E-2</c:v>
                </c:pt>
                <c:pt idx="7846">
                  <c:v>1.11152E-2</c:v>
                </c:pt>
                <c:pt idx="7847">
                  <c:v>1.20835E-2</c:v>
                </c:pt>
                <c:pt idx="7848">
                  <c:v>1.30358E-2</c:v>
                </c:pt>
                <c:pt idx="7849">
                  <c:v>1.3971900000000001E-2</c:v>
                </c:pt>
                <c:pt idx="7850">
                  <c:v>1.4892499999999999E-2</c:v>
                </c:pt>
                <c:pt idx="7851">
                  <c:v>1.5797200000000001E-2</c:v>
                </c:pt>
                <c:pt idx="7852">
                  <c:v>1.6682800000000001E-2</c:v>
                </c:pt>
                <c:pt idx="7853">
                  <c:v>1.75441E-2</c:v>
                </c:pt>
                <c:pt idx="7854">
                  <c:v>1.83766E-2</c:v>
                </c:pt>
                <c:pt idx="7855">
                  <c:v>1.91776E-2</c:v>
                </c:pt>
                <c:pt idx="7856">
                  <c:v>1.9946200000000001E-2</c:v>
                </c:pt>
                <c:pt idx="7857">
                  <c:v>2.06819E-2</c:v>
                </c:pt>
                <c:pt idx="7858">
                  <c:v>2.13858E-2</c:v>
                </c:pt>
                <c:pt idx="7859">
                  <c:v>2.20605E-2</c:v>
                </c:pt>
                <c:pt idx="7860">
                  <c:v>2.2707499999999999E-2</c:v>
                </c:pt>
                <c:pt idx="7861">
                  <c:v>2.3324899999999999E-2</c:v>
                </c:pt>
                <c:pt idx="7862">
                  <c:v>2.3907500000000002E-2</c:v>
                </c:pt>
                <c:pt idx="7863">
                  <c:v>2.44522E-2</c:v>
                </c:pt>
                <c:pt idx="7864">
                  <c:v>2.4959800000000001E-2</c:v>
                </c:pt>
                <c:pt idx="7865">
                  <c:v>2.5431200000000001E-2</c:v>
                </c:pt>
                <c:pt idx="7866">
                  <c:v>2.58643E-2</c:v>
                </c:pt>
                <c:pt idx="7867">
                  <c:v>2.62557E-2</c:v>
                </c:pt>
                <c:pt idx="7868">
                  <c:v>2.6603499999999999E-2</c:v>
                </c:pt>
                <c:pt idx="7869">
                  <c:v>2.69083E-2</c:v>
                </c:pt>
                <c:pt idx="7870">
                  <c:v>2.71712E-2</c:v>
                </c:pt>
                <c:pt idx="7871">
                  <c:v>2.7392199999999998E-2</c:v>
                </c:pt>
                <c:pt idx="7872">
                  <c:v>2.75707E-2</c:v>
                </c:pt>
                <c:pt idx="7873">
                  <c:v>2.7706999999999999E-2</c:v>
                </c:pt>
                <c:pt idx="7874">
                  <c:v>2.78015E-2</c:v>
                </c:pt>
                <c:pt idx="7875">
                  <c:v>2.7854899999999998E-2</c:v>
                </c:pt>
                <c:pt idx="7876">
                  <c:v>2.7865999999999998E-2</c:v>
                </c:pt>
                <c:pt idx="7877">
                  <c:v>2.7831700000000001E-2</c:v>
                </c:pt>
                <c:pt idx="7878">
                  <c:v>2.7748999999999999E-2</c:v>
                </c:pt>
                <c:pt idx="7879">
                  <c:v>2.76175E-2</c:v>
                </c:pt>
                <c:pt idx="7880">
                  <c:v>2.7439000000000002E-2</c:v>
                </c:pt>
                <c:pt idx="7881">
                  <c:v>2.7215E-2</c:v>
                </c:pt>
                <c:pt idx="7882">
                  <c:v>2.69451E-2</c:v>
                </c:pt>
                <c:pt idx="7883">
                  <c:v>2.6627600000000001E-2</c:v>
                </c:pt>
                <c:pt idx="7884">
                  <c:v>2.62603E-2</c:v>
                </c:pt>
                <c:pt idx="7885">
                  <c:v>2.5843499999999998E-2</c:v>
                </c:pt>
                <c:pt idx="7886">
                  <c:v>2.53782E-2</c:v>
                </c:pt>
                <c:pt idx="7887">
                  <c:v>2.4863E-2</c:v>
                </c:pt>
                <c:pt idx="7888">
                  <c:v>2.4294799999999998E-2</c:v>
                </c:pt>
                <c:pt idx="7889">
                  <c:v>2.3671500000000002E-2</c:v>
                </c:pt>
                <c:pt idx="7890">
                  <c:v>2.2990799999999999E-2</c:v>
                </c:pt>
                <c:pt idx="7891">
                  <c:v>2.22499E-2</c:v>
                </c:pt>
                <c:pt idx="7892">
                  <c:v>2.14489E-2</c:v>
                </c:pt>
                <c:pt idx="7893">
                  <c:v>2.0591999999999999E-2</c:v>
                </c:pt>
                <c:pt idx="7894">
                  <c:v>1.96829E-2</c:v>
                </c:pt>
                <c:pt idx="7895">
                  <c:v>1.87218E-2</c:v>
                </c:pt>
                <c:pt idx="7896">
                  <c:v>1.7707199999999999E-2</c:v>
                </c:pt>
                <c:pt idx="7897">
                  <c:v>1.6640599999999998E-2</c:v>
                </c:pt>
                <c:pt idx="7898">
                  <c:v>1.55262E-2</c:v>
                </c:pt>
                <c:pt idx="7899">
                  <c:v>1.43675E-2</c:v>
                </c:pt>
                <c:pt idx="7900">
                  <c:v>1.3164800000000001E-2</c:v>
                </c:pt>
                <c:pt idx="7901">
                  <c:v>1.1917199999999999E-2</c:v>
                </c:pt>
                <c:pt idx="7902">
                  <c:v>1.0625300000000001E-2</c:v>
                </c:pt>
                <c:pt idx="7903" formatCode="0.00E+00">
                  <c:v>9.2901500000000005E-3</c:v>
                </c:pt>
                <c:pt idx="7904" formatCode="0.00E+00">
                  <c:v>7.9127699999999995E-3</c:v>
                </c:pt>
                <c:pt idx="7905" formatCode="0.00E+00">
                  <c:v>6.4933100000000004E-3</c:v>
                </c:pt>
                <c:pt idx="7906" formatCode="0.00E+00">
                  <c:v>5.0326499999999996E-3</c:v>
                </c:pt>
                <c:pt idx="7907" formatCode="0.00E+00">
                  <c:v>3.5342099999999999E-3</c:v>
                </c:pt>
                <c:pt idx="7908" formatCode="0.00E+00">
                  <c:v>2.0020400000000001E-3</c:v>
                </c:pt>
                <c:pt idx="7909" formatCode="0.00E+00">
                  <c:v>4.37782E-4</c:v>
                </c:pt>
                <c:pt idx="7910" formatCode="0.00E+00">
                  <c:v>-1.1585899999999999E-3</c:v>
                </c:pt>
                <c:pt idx="7911" formatCode="0.00E+00">
                  <c:v>-2.78517E-3</c:v>
                </c:pt>
                <c:pt idx="7912" formatCode="0.00E+00">
                  <c:v>-4.4366199999999996E-3</c:v>
                </c:pt>
                <c:pt idx="7913" formatCode="0.00E+00">
                  <c:v>-6.1083800000000001E-3</c:v>
                </c:pt>
                <c:pt idx="7914" formatCode="0.00E+00">
                  <c:v>-7.8007600000000003E-3</c:v>
                </c:pt>
                <c:pt idx="7915" formatCode="0.00E+00">
                  <c:v>-9.5172E-3</c:v>
                </c:pt>
                <c:pt idx="7916">
                  <c:v>-1.1259999999999999E-2</c:v>
                </c:pt>
                <c:pt idx="7917">
                  <c:v>-1.30268E-2</c:v>
                </c:pt>
                <c:pt idx="7918">
                  <c:v>-1.48123E-2</c:v>
                </c:pt>
                <c:pt idx="7919">
                  <c:v>-1.6614400000000001E-2</c:v>
                </c:pt>
                <c:pt idx="7920">
                  <c:v>-1.8434099999999998E-2</c:v>
                </c:pt>
                <c:pt idx="7921">
                  <c:v>-2.0271000000000001E-2</c:v>
                </c:pt>
                <c:pt idx="7922">
                  <c:v>-2.2120399999999998E-2</c:v>
                </c:pt>
                <c:pt idx="7923">
                  <c:v>-2.3976899999999999E-2</c:v>
                </c:pt>
                <c:pt idx="7924">
                  <c:v>-2.5837200000000001E-2</c:v>
                </c:pt>
                <c:pt idx="7925">
                  <c:v>-2.7699399999999999E-2</c:v>
                </c:pt>
                <c:pt idx="7926">
                  <c:v>-2.9558999999999998E-2</c:v>
                </c:pt>
                <c:pt idx="7927">
                  <c:v>-3.14112E-2</c:v>
                </c:pt>
                <c:pt idx="7928">
                  <c:v>-3.3257299999999997E-2</c:v>
                </c:pt>
                <c:pt idx="7929">
                  <c:v>-3.5102599999999998E-2</c:v>
                </c:pt>
                <c:pt idx="7930">
                  <c:v>-3.6947300000000002E-2</c:v>
                </c:pt>
                <c:pt idx="7931">
                  <c:v>-3.8783900000000003E-2</c:v>
                </c:pt>
                <c:pt idx="7932">
                  <c:v>-4.0605599999999999E-2</c:v>
                </c:pt>
                <c:pt idx="7933">
                  <c:v>-4.2410299999999998E-2</c:v>
                </c:pt>
                <c:pt idx="7934">
                  <c:v>-4.4197699999999999E-2</c:v>
                </c:pt>
                <c:pt idx="7935">
                  <c:v>-4.5967899999999999E-2</c:v>
                </c:pt>
                <c:pt idx="7936">
                  <c:v>-4.7720699999999998E-2</c:v>
                </c:pt>
                <c:pt idx="7937">
                  <c:v>-4.9453200000000003E-2</c:v>
                </c:pt>
                <c:pt idx="7938">
                  <c:v>-5.1160400000000002E-2</c:v>
                </c:pt>
                <c:pt idx="7939">
                  <c:v>-5.28403E-2</c:v>
                </c:pt>
                <c:pt idx="7940">
                  <c:v>-5.4495099999999998E-2</c:v>
                </c:pt>
                <c:pt idx="7941">
                  <c:v>-5.61269E-2</c:v>
                </c:pt>
                <c:pt idx="7942">
                  <c:v>-5.7733300000000001E-2</c:v>
                </c:pt>
                <c:pt idx="7943">
                  <c:v>-5.9310500000000002E-2</c:v>
                </c:pt>
                <c:pt idx="7944">
                  <c:v>-6.0856800000000003E-2</c:v>
                </c:pt>
                <c:pt idx="7945">
                  <c:v>-6.23721E-2</c:v>
                </c:pt>
                <c:pt idx="7946">
                  <c:v>-6.3854900000000006E-2</c:v>
                </c:pt>
                <c:pt idx="7947">
                  <c:v>-6.5301499999999998E-2</c:v>
                </c:pt>
                <c:pt idx="7948">
                  <c:v>-6.6708699999999996E-2</c:v>
                </c:pt>
                <c:pt idx="7949">
                  <c:v>-6.8077899999999997E-2</c:v>
                </c:pt>
                <c:pt idx="7950">
                  <c:v>-6.9412399999999999E-2</c:v>
                </c:pt>
                <c:pt idx="7951">
                  <c:v>-7.0711399999999994E-2</c:v>
                </c:pt>
                <c:pt idx="7952">
                  <c:v>-7.1971099999999996E-2</c:v>
                </c:pt>
                <c:pt idx="7953">
                  <c:v>-7.3189100000000007E-2</c:v>
                </c:pt>
                <c:pt idx="7954">
                  <c:v>-7.4365000000000001E-2</c:v>
                </c:pt>
                <c:pt idx="7955">
                  <c:v>-7.5497300000000003E-2</c:v>
                </c:pt>
                <c:pt idx="7956">
                  <c:v>-7.6583300000000007E-2</c:v>
                </c:pt>
                <c:pt idx="7957">
                  <c:v>-7.76231E-2</c:v>
                </c:pt>
                <c:pt idx="7958">
                  <c:v>-7.8621099999999999E-2</c:v>
                </c:pt>
                <c:pt idx="7959">
                  <c:v>-7.95825E-2</c:v>
                </c:pt>
                <c:pt idx="7960">
                  <c:v>-8.0507700000000001E-2</c:v>
                </c:pt>
                <c:pt idx="7961">
                  <c:v>-8.1392599999999996E-2</c:v>
                </c:pt>
                <c:pt idx="7962">
                  <c:v>-8.22325E-2</c:v>
                </c:pt>
                <c:pt idx="7963">
                  <c:v>-8.3024899999999999E-2</c:v>
                </c:pt>
                <c:pt idx="7964">
                  <c:v>-8.3771700000000004E-2</c:v>
                </c:pt>
                <c:pt idx="7965">
                  <c:v>-8.4476999999999997E-2</c:v>
                </c:pt>
                <c:pt idx="7966">
                  <c:v>-8.5140300000000002E-2</c:v>
                </c:pt>
                <c:pt idx="7967">
                  <c:v>-8.5754300000000006E-2</c:v>
                </c:pt>
                <c:pt idx="7968">
                  <c:v>-8.6313399999999998E-2</c:v>
                </c:pt>
                <c:pt idx="7969">
                  <c:v>-8.6818599999999996E-2</c:v>
                </c:pt>
                <c:pt idx="7970">
                  <c:v>-8.7274400000000002E-2</c:v>
                </c:pt>
                <c:pt idx="7971">
                  <c:v>-8.7684300000000007E-2</c:v>
                </c:pt>
                <c:pt idx="7972">
                  <c:v>-8.8048899999999999E-2</c:v>
                </c:pt>
                <c:pt idx="7973">
                  <c:v>-8.8367200000000007E-2</c:v>
                </c:pt>
                <c:pt idx="7974">
                  <c:v>-8.8638400000000006E-2</c:v>
                </c:pt>
                <c:pt idx="7975">
                  <c:v>-8.8858400000000004E-2</c:v>
                </c:pt>
                <c:pt idx="7976">
                  <c:v>-8.9021299999999998E-2</c:v>
                </c:pt>
                <c:pt idx="7977">
                  <c:v>-8.9127700000000004E-2</c:v>
                </c:pt>
                <c:pt idx="7978">
                  <c:v>-8.9187000000000002E-2</c:v>
                </c:pt>
                <c:pt idx="7979">
                  <c:v>-8.9207300000000003E-2</c:v>
                </c:pt>
                <c:pt idx="7980">
                  <c:v>-8.9189000000000004E-2</c:v>
                </c:pt>
                <c:pt idx="7981">
                  <c:v>-8.9132000000000003E-2</c:v>
                </c:pt>
                <c:pt idx="7982">
                  <c:v>-8.9038800000000001E-2</c:v>
                </c:pt>
                <c:pt idx="7983">
                  <c:v>-8.8911199999999996E-2</c:v>
                </c:pt>
                <c:pt idx="7984">
                  <c:v>-8.8747500000000007E-2</c:v>
                </c:pt>
                <c:pt idx="7985">
                  <c:v>-8.8544600000000001E-2</c:v>
                </c:pt>
                <c:pt idx="7986">
                  <c:v>-8.8301699999999997E-2</c:v>
                </c:pt>
                <c:pt idx="7987">
                  <c:v>-8.8021199999999994E-2</c:v>
                </c:pt>
                <c:pt idx="7988">
                  <c:v>-8.7706199999999998E-2</c:v>
                </c:pt>
                <c:pt idx="7989">
                  <c:v>-8.7361300000000003E-2</c:v>
                </c:pt>
                <c:pt idx="7990">
                  <c:v>-8.6993299999999996E-2</c:v>
                </c:pt>
                <c:pt idx="7991">
                  <c:v>-8.6608599999999994E-2</c:v>
                </c:pt>
                <c:pt idx="7992">
                  <c:v>-8.6211700000000002E-2</c:v>
                </c:pt>
                <c:pt idx="7993">
                  <c:v>-8.58043E-2</c:v>
                </c:pt>
                <c:pt idx="7994">
                  <c:v>-8.5384600000000005E-2</c:v>
                </c:pt>
                <c:pt idx="7995">
                  <c:v>-8.4948700000000002E-2</c:v>
                </c:pt>
                <c:pt idx="7996">
                  <c:v>-8.4493700000000005E-2</c:v>
                </c:pt>
                <c:pt idx="7997">
                  <c:v>-8.4020399999999995E-2</c:v>
                </c:pt>
                <c:pt idx="7998">
                  <c:v>-8.3529400000000004E-2</c:v>
                </c:pt>
                <c:pt idx="7999">
                  <c:v>-8.3018999999999996E-2</c:v>
                </c:pt>
                <c:pt idx="8000">
                  <c:v>-8.2487599999999994E-2</c:v>
                </c:pt>
                <c:pt idx="8001">
                  <c:v>-8.1937200000000002E-2</c:v>
                </c:pt>
                <c:pt idx="8002">
                  <c:v>-8.1375400000000001E-2</c:v>
                </c:pt>
                <c:pt idx="8003">
                  <c:v>-8.0810400000000004E-2</c:v>
                </c:pt>
                <c:pt idx="8004">
                  <c:v>-8.0247499999999999E-2</c:v>
                </c:pt>
                <c:pt idx="8005">
                  <c:v>-7.9690399999999995E-2</c:v>
                </c:pt>
                <c:pt idx="8006">
                  <c:v>-7.9142000000000004E-2</c:v>
                </c:pt>
                <c:pt idx="8007">
                  <c:v>-7.8604099999999996E-2</c:v>
                </c:pt>
                <c:pt idx="8008">
                  <c:v>-7.8077099999999997E-2</c:v>
                </c:pt>
                <c:pt idx="8009">
                  <c:v>-7.7562900000000004E-2</c:v>
                </c:pt>
                <c:pt idx="8010">
                  <c:v>-7.7065099999999997E-2</c:v>
                </c:pt>
                <c:pt idx="8011">
                  <c:v>-7.6587799999999998E-2</c:v>
                </c:pt>
                <c:pt idx="8012">
                  <c:v>-7.61352E-2</c:v>
                </c:pt>
                <c:pt idx="8013">
                  <c:v>-7.5710399999999997E-2</c:v>
                </c:pt>
                <c:pt idx="8014">
                  <c:v>-7.5311600000000006E-2</c:v>
                </c:pt>
                <c:pt idx="8015">
                  <c:v>-7.4936100000000005E-2</c:v>
                </c:pt>
                <c:pt idx="8016">
                  <c:v>-7.4587399999999998E-2</c:v>
                </c:pt>
                <c:pt idx="8017">
                  <c:v>-7.42728E-2</c:v>
                </c:pt>
                <c:pt idx="8018">
                  <c:v>-7.3996300000000001E-2</c:v>
                </c:pt>
                <c:pt idx="8019">
                  <c:v>-7.3755399999999999E-2</c:v>
                </c:pt>
                <c:pt idx="8020">
                  <c:v>-7.3545399999999997E-2</c:v>
                </c:pt>
                <c:pt idx="8021">
                  <c:v>-7.3367399999999999E-2</c:v>
                </c:pt>
                <c:pt idx="8022">
                  <c:v>-7.3226200000000005E-2</c:v>
                </c:pt>
                <c:pt idx="8023">
                  <c:v>-7.31237E-2</c:v>
                </c:pt>
                <c:pt idx="8024">
                  <c:v>-7.3056999999999997E-2</c:v>
                </c:pt>
                <c:pt idx="8025">
                  <c:v>-7.3022400000000001E-2</c:v>
                </c:pt>
                <c:pt idx="8026">
                  <c:v>-7.3018E-2</c:v>
                </c:pt>
                <c:pt idx="8027">
                  <c:v>-7.3043499999999997E-2</c:v>
                </c:pt>
                <c:pt idx="8028">
                  <c:v>-7.3094099999999995E-2</c:v>
                </c:pt>
                <c:pt idx="8029">
                  <c:v>-7.3161900000000002E-2</c:v>
                </c:pt>
                <c:pt idx="8030">
                  <c:v>-7.3244699999999996E-2</c:v>
                </c:pt>
                <c:pt idx="8031">
                  <c:v>-7.3348499999999997E-2</c:v>
                </c:pt>
                <c:pt idx="8032">
                  <c:v>-7.3481500000000005E-2</c:v>
                </c:pt>
                <c:pt idx="8033">
                  <c:v>-7.3650800000000002E-2</c:v>
                </c:pt>
                <c:pt idx="8034">
                  <c:v>-7.3860599999999998E-2</c:v>
                </c:pt>
                <c:pt idx="8035">
                  <c:v>-7.4111499999999997E-2</c:v>
                </c:pt>
                <c:pt idx="8036">
                  <c:v>-7.4402999999999997E-2</c:v>
                </c:pt>
                <c:pt idx="8037">
                  <c:v>-7.4736999999999998E-2</c:v>
                </c:pt>
                <c:pt idx="8038">
                  <c:v>-7.5116299999999997E-2</c:v>
                </c:pt>
                <c:pt idx="8039">
                  <c:v>-7.5542899999999996E-2</c:v>
                </c:pt>
                <c:pt idx="8040">
                  <c:v>-7.6016600000000004E-2</c:v>
                </c:pt>
                <c:pt idx="8041">
                  <c:v>-7.6533199999999996E-2</c:v>
                </c:pt>
                <c:pt idx="8042">
                  <c:v>-7.7086600000000005E-2</c:v>
                </c:pt>
                <c:pt idx="8043">
                  <c:v>-7.7675400000000006E-2</c:v>
                </c:pt>
                <c:pt idx="8044">
                  <c:v>-7.8303200000000003E-2</c:v>
                </c:pt>
                <c:pt idx="8045">
                  <c:v>-7.8973699999999994E-2</c:v>
                </c:pt>
                <c:pt idx="8046">
                  <c:v>-7.9686699999999999E-2</c:v>
                </c:pt>
                <c:pt idx="8047">
                  <c:v>-8.0436400000000005E-2</c:v>
                </c:pt>
                <c:pt idx="8048">
                  <c:v>-8.1213800000000003E-2</c:v>
                </c:pt>
                <c:pt idx="8049">
                  <c:v>-8.2013000000000003E-2</c:v>
                </c:pt>
                <c:pt idx="8050">
                  <c:v>-8.2831799999999997E-2</c:v>
                </c:pt>
                <c:pt idx="8051">
                  <c:v>-8.3668800000000002E-2</c:v>
                </c:pt>
                <c:pt idx="8052">
                  <c:v>-8.4522399999999998E-2</c:v>
                </c:pt>
                <c:pt idx="8053">
                  <c:v>-8.5394700000000004E-2</c:v>
                </c:pt>
                <c:pt idx="8054">
                  <c:v>-8.6290500000000006E-2</c:v>
                </c:pt>
                <c:pt idx="8055">
                  <c:v>-8.7211800000000006E-2</c:v>
                </c:pt>
                <c:pt idx="8056">
                  <c:v>-8.8156200000000004E-2</c:v>
                </c:pt>
                <c:pt idx="8057">
                  <c:v>-8.9119699999999996E-2</c:v>
                </c:pt>
                <c:pt idx="8058">
                  <c:v>-9.0100200000000005E-2</c:v>
                </c:pt>
                <c:pt idx="8059">
                  <c:v>-9.1094700000000001E-2</c:v>
                </c:pt>
                <c:pt idx="8060">
                  <c:v>-9.2099500000000001E-2</c:v>
                </c:pt>
                <c:pt idx="8061">
                  <c:v>-9.3115500000000004E-2</c:v>
                </c:pt>
                <c:pt idx="8062">
                  <c:v>-9.4143500000000005E-2</c:v>
                </c:pt>
                <c:pt idx="8063">
                  <c:v>-9.5177999999999999E-2</c:v>
                </c:pt>
                <c:pt idx="8064">
                  <c:v>-9.6214900000000006E-2</c:v>
                </c:pt>
                <c:pt idx="8065">
                  <c:v>-9.7257800000000005E-2</c:v>
                </c:pt>
                <c:pt idx="8066">
                  <c:v>-9.8314499999999999E-2</c:v>
                </c:pt>
                <c:pt idx="8067">
                  <c:v>-9.93869E-2</c:v>
                </c:pt>
                <c:pt idx="8068">
                  <c:v>-0.100476</c:v>
                </c:pt>
                <c:pt idx="8069">
                  <c:v>-0.101588</c:v>
                </c:pt>
                <c:pt idx="8070">
                  <c:v>-0.102725</c:v>
                </c:pt>
                <c:pt idx="8071">
                  <c:v>-0.103882</c:v>
                </c:pt>
                <c:pt idx="8072">
                  <c:v>-0.10505399999999999</c:v>
                </c:pt>
                <c:pt idx="8073">
                  <c:v>-0.10623299999999999</c:v>
                </c:pt>
                <c:pt idx="8074">
                  <c:v>-0.107414</c:v>
                </c:pt>
                <c:pt idx="8075">
                  <c:v>-0.108589</c:v>
                </c:pt>
                <c:pt idx="8076">
                  <c:v>-0.10975</c:v>
                </c:pt>
                <c:pt idx="8077">
                  <c:v>-0.110904</c:v>
                </c:pt>
                <c:pt idx="8078">
                  <c:v>-0.11205900000000001</c:v>
                </c:pt>
                <c:pt idx="8079">
                  <c:v>-0.113221</c:v>
                </c:pt>
                <c:pt idx="8080">
                  <c:v>-0.114388</c:v>
                </c:pt>
                <c:pt idx="8081">
                  <c:v>-0.11555700000000001</c:v>
                </c:pt>
                <c:pt idx="8082">
                  <c:v>-0.11672299999999999</c:v>
                </c:pt>
                <c:pt idx="8083">
                  <c:v>-0.11788</c:v>
                </c:pt>
                <c:pt idx="8084">
                  <c:v>-0.119023</c:v>
                </c:pt>
                <c:pt idx="8085">
                  <c:v>-0.12015000000000001</c:v>
                </c:pt>
                <c:pt idx="8086">
                  <c:v>-0.121263</c:v>
                </c:pt>
                <c:pt idx="8087">
                  <c:v>-0.122368</c:v>
                </c:pt>
                <c:pt idx="8088">
                  <c:v>-0.123464</c:v>
                </c:pt>
                <c:pt idx="8089">
                  <c:v>-0.124552</c:v>
                </c:pt>
                <c:pt idx="8090">
                  <c:v>-0.12563099999999999</c:v>
                </c:pt>
                <c:pt idx="8091">
                  <c:v>-0.12670500000000001</c:v>
                </c:pt>
                <c:pt idx="8092">
                  <c:v>-0.127773</c:v>
                </c:pt>
                <c:pt idx="8093">
                  <c:v>-0.128833</c:v>
                </c:pt>
                <c:pt idx="8094">
                  <c:v>-0.129884</c:v>
                </c:pt>
                <c:pt idx="8095">
                  <c:v>-0.13092599999999999</c:v>
                </c:pt>
                <c:pt idx="8096">
                  <c:v>-0.131962</c:v>
                </c:pt>
                <c:pt idx="8097">
                  <c:v>-0.132989</c:v>
                </c:pt>
                <c:pt idx="8098">
                  <c:v>-0.13400000000000001</c:v>
                </c:pt>
                <c:pt idx="8099">
                  <c:v>-0.13499</c:v>
                </c:pt>
                <c:pt idx="8100">
                  <c:v>-0.13596</c:v>
                </c:pt>
                <c:pt idx="8101">
                  <c:v>-0.13691600000000001</c:v>
                </c:pt>
                <c:pt idx="8102">
                  <c:v>-0.13786000000000001</c:v>
                </c:pt>
                <c:pt idx="8103">
                  <c:v>-0.13878699999999999</c:v>
                </c:pt>
                <c:pt idx="8104">
                  <c:v>-0.13969999999999999</c:v>
                </c:pt>
                <c:pt idx="8105">
                  <c:v>-0.140601</c:v>
                </c:pt>
                <c:pt idx="8106">
                  <c:v>-0.14149</c:v>
                </c:pt>
                <c:pt idx="8107">
                  <c:v>-0.14236799999999999</c:v>
                </c:pt>
                <c:pt idx="8108">
                  <c:v>-0.143233</c:v>
                </c:pt>
                <c:pt idx="8109">
                  <c:v>-0.14408299999999999</c:v>
                </c:pt>
                <c:pt idx="8110">
                  <c:v>-0.14491799999999999</c:v>
                </c:pt>
                <c:pt idx="8111">
                  <c:v>-0.145732</c:v>
                </c:pt>
                <c:pt idx="8112">
                  <c:v>-0.14652899999999999</c:v>
                </c:pt>
                <c:pt idx="8113">
                  <c:v>-0.147316</c:v>
                </c:pt>
                <c:pt idx="8114">
                  <c:v>-0.14809800000000001</c:v>
                </c:pt>
                <c:pt idx="8115">
                  <c:v>-0.14887300000000001</c:v>
                </c:pt>
                <c:pt idx="8116">
                  <c:v>-0.14963299999999999</c:v>
                </c:pt>
                <c:pt idx="8117">
                  <c:v>-0.150367</c:v>
                </c:pt>
                <c:pt idx="8118">
                  <c:v>-0.15106700000000001</c:v>
                </c:pt>
                <c:pt idx="8119">
                  <c:v>-0.15173</c:v>
                </c:pt>
                <c:pt idx="8120">
                  <c:v>-0.152361</c:v>
                </c:pt>
                <c:pt idx="8121">
                  <c:v>-0.15296799999999999</c:v>
                </c:pt>
                <c:pt idx="8122">
                  <c:v>-0.153556</c:v>
                </c:pt>
                <c:pt idx="8123">
                  <c:v>-0.15412000000000001</c:v>
                </c:pt>
                <c:pt idx="8124">
                  <c:v>-0.15465899999999999</c:v>
                </c:pt>
                <c:pt idx="8125">
                  <c:v>-0.15518499999999999</c:v>
                </c:pt>
                <c:pt idx="8126">
                  <c:v>-0.15570899999999999</c:v>
                </c:pt>
                <c:pt idx="8127">
                  <c:v>-0.15623999999999999</c:v>
                </c:pt>
                <c:pt idx="8128">
                  <c:v>-0.156779</c:v>
                </c:pt>
                <c:pt idx="8129">
                  <c:v>-0.157328</c:v>
                </c:pt>
                <c:pt idx="8130">
                  <c:v>-0.157888</c:v>
                </c:pt>
                <c:pt idx="8131">
                  <c:v>-0.15845999999999999</c:v>
                </c:pt>
                <c:pt idx="8132">
                  <c:v>-0.15904499999999999</c:v>
                </c:pt>
                <c:pt idx="8133">
                  <c:v>-0.159637</c:v>
                </c:pt>
                <c:pt idx="8134">
                  <c:v>-0.16023299999999999</c:v>
                </c:pt>
                <c:pt idx="8135">
                  <c:v>-0.160826</c:v>
                </c:pt>
                <c:pt idx="8136">
                  <c:v>-0.16140699999999999</c:v>
                </c:pt>
                <c:pt idx="8137">
                  <c:v>-0.161967</c:v>
                </c:pt>
                <c:pt idx="8138">
                  <c:v>-0.16250400000000001</c:v>
                </c:pt>
                <c:pt idx="8139">
                  <c:v>-0.16301499999999999</c:v>
                </c:pt>
                <c:pt idx="8140">
                  <c:v>-0.163496</c:v>
                </c:pt>
                <c:pt idx="8141">
                  <c:v>-0.16394500000000001</c:v>
                </c:pt>
                <c:pt idx="8142">
                  <c:v>-0.16436600000000001</c:v>
                </c:pt>
                <c:pt idx="8143">
                  <c:v>-0.164771</c:v>
                </c:pt>
                <c:pt idx="8144">
                  <c:v>-0.16516800000000001</c:v>
                </c:pt>
                <c:pt idx="8145">
                  <c:v>-0.16556499999999999</c:v>
                </c:pt>
                <c:pt idx="8146">
                  <c:v>-0.165964</c:v>
                </c:pt>
                <c:pt idx="8147">
                  <c:v>-0.16636000000000001</c:v>
                </c:pt>
                <c:pt idx="8148">
                  <c:v>-0.16674700000000001</c:v>
                </c:pt>
                <c:pt idx="8149">
                  <c:v>-0.167128</c:v>
                </c:pt>
                <c:pt idx="8150">
                  <c:v>-0.16750599999999999</c:v>
                </c:pt>
                <c:pt idx="8151">
                  <c:v>-0.167882</c:v>
                </c:pt>
                <c:pt idx="8152">
                  <c:v>-0.16825599999999999</c:v>
                </c:pt>
                <c:pt idx="8153">
                  <c:v>-0.16863300000000001</c:v>
                </c:pt>
                <c:pt idx="8154">
                  <c:v>-0.16903099999999999</c:v>
                </c:pt>
                <c:pt idx="8155">
                  <c:v>-0.16946</c:v>
                </c:pt>
                <c:pt idx="8156">
                  <c:v>-0.16992299999999999</c:v>
                </c:pt>
                <c:pt idx="8157">
                  <c:v>-0.17041999999999999</c:v>
                </c:pt>
                <c:pt idx="8158">
                  <c:v>-0.17095399999999999</c:v>
                </c:pt>
                <c:pt idx="8159">
                  <c:v>-0.17152100000000001</c:v>
                </c:pt>
                <c:pt idx="8160">
                  <c:v>-0.17211699999999999</c:v>
                </c:pt>
                <c:pt idx="8161">
                  <c:v>-0.172739</c:v>
                </c:pt>
                <c:pt idx="8162">
                  <c:v>-0.17338799999999999</c:v>
                </c:pt>
                <c:pt idx="8163">
                  <c:v>-0.174067</c:v>
                </c:pt>
                <c:pt idx="8164">
                  <c:v>-0.17477500000000001</c:v>
                </c:pt>
                <c:pt idx="8165">
                  <c:v>-0.175515</c:v>
                </c:pt>
                <c:pt idx="8166">
                  <c:v>-0.17629</c:v>
                </c:pt>
                <c:pt idx="8167">
                  <c:v>-0.17709</c:v>
                </c:pt>
                <c:pt idx="8168">
                  <c:v>-0.17790600000000001</c:v>
                </c:pt>
                <c:pt idx="8169">
                  <c:v>-0.17873900000000001</c:v>
                </c:pt>
                <c:pt idx="8170">
                  <c:v>-0.17959800000000001</c:v>
                </c:pt>
                <c:pt idx="8171">
                  <c:v>-0.18049000000000001</c:v>
                </c:pt>
                <c:pt idx="8172">
                  <c:v>-0.181418</c:v>
                </c:pt>
                <c:pt idx="8173">
                  <c:v>-0.18238399999999999</c:v>
                </c:pt>
                <c:pt idx="8174">
                  <c:v>-0.183395</c:v>
                </c:pt>
                <c:pt idx="8175">
                  <c:v>-0.184452</c:v>
                </c:pt>
                <c:pt idx="8176">
                  <c:v>-0.185557</c:v>
                </c:pt>
                <c:pt idx="8177">
                  <c:v>-0.18671299999999999</c:v>
                </c:pt>
                <c:pt idx="8178">
                  <c:v>-0.18792300000000001</c:v>
                </c:pt>
                <c:pt idx="8179">
                  <c:v>-0.18918699999999999</c:v>
                </c:pt>
                <c:pt idx="8180">
                  <c:v>-0.190493</c:v>
                </c:pt>
                <c:pt idx="8181">
                  <c:v>-0.19183500000000001</c:v>
                </c:pt>
                <c:pt idx="8182">
                  <c:v>-0.193216</c:v>
                </c:pt>
                <c:pt idx="8183">
                  <c:v>-0.19464200000000001</c:v>
                </c:pt>
                <c:pt idx="8184">
                  <c:v>-0.19611700000000001</c:v>
                </c:pt>
                <c:pt idx="8185">
                  <c:v>-0.19763600000000001</c:v>
                </c:pt>
                <c:pt idx="8186">
                  <c:v>-0.19919000000000001</c:v>
                </c:pt>
                <c:pt idx="8187">
                  <c:v>-0.20077400000000001</c:v>
                </c:pt>
                <c:pt idx="8188">
                  <c:v>-0.20238999999999999</c:v>
                </c:pt>
                <c:pt idx="8189">
                  <c:v>-0.204041</c:v>
                </c:pt>
                <c:pt idx="8190">
                  <c:v>-0.205729</c:v>
                </c:pt>
                <c:pt idx="8191">
                  <c:v>-0.207454</c:v>
                </c:pt>
                <c:pt idx="8192">
                  <c:v>-0.20921300000000001</c:v>
                </c:pt>
                <c:pt idx="8193">
                  <c:v>-0.211005</c:v>
                </c:pt>
                <c:pt idx="8194">
                  <c:v>-0.21282799999999999</c:v>
                </c:pt>
                <c:pt idx="8195">
                  <c:v>-0.21468400000000001</c:v>
                </c:pt>
                <c:pt idx="8196">
                  <c:v>-0.21657000000000001</c:v>
                </c:pt>
                <c:pt idx="8197">
                  <c:v>-0.21847800000000001</c:v>
                </c:pt>
                <c:pt idx="8198">
                  <c:v>-0.22040699999999999</c:v>
                </c:pt>
                <c:pt idx="8199">
                  <c:v>-0.222358</c:v>
                </c:pt>
                <c:pt idx="8200">
                  <c:v>-0.224326</c:v>
                </c:pt>
                <c:pt idx="8201">
                  <c:v>-0.226298</c:v>
                </c:pt>
                <c:pt idx="8202">
                  <c:v>-0.22827</c:v>
                </c:pt>
                <c:pt idx="8203">
                  <c:v>-0.230238</c:v>
                </c:pt>
                <c:pt idx="8204">
                  <c:v>-0.23219300000000001</c:v>
                </c:pt>
                <c:pt idx="8205">
                  <c:v>-0.234129</c:v>
                </c:pt>
                <c:pt idx="8206">
                  <c:v>-0.23604700000000001</c:v>
                </c:pt>
                <c:pt idx="8207">
                  <c:v>-0.23794499999999999</c:v>
                </c:pt>
                <c:pt idx="8208">
                  <c:v>-0.239819</c:v>
                </c:pt>
                <c:pt idx="8209">
                  <c:v>-0.24166499999999999</c:v>
                </c:pt>
                <c:pt idx="8210">
                  <c:v>-0.243481</c:v>
                </c:pt>
                <c:pt idx="8211">
                  <c:v>-0.24526800000000001</c:v>
                </c:pt>
                <c:pt idx="8212">
                  <c:v>-0.247028</c:v>
                </c:pt>
                <c:pt idx="8213">
                  <c:v>-0.24876999999999999</c:v>
                </c:pt>
                <c:pt idx="8214">
                  <c:v>-0.25050299999999998</c:v>
                </c:pt>
                <c:pt idx="8215">
                  <c:v>-0.25223600000000002</c:v>
                </c:pt>
                <c:pt idx="8216">
                  <c:v>-0.25397399999999998</c:v>
                </c:pt>
                <c:pt idx="8217">
                  <c:v>-0.25571700000000003</c:v>
                </c:pt>
                <c:pt idx="8218">
                  <c:v>-0.25745499999999999</c:v>
                </c:pt>
                <c:pt idx="8219">
                  <c:v>-0.25917200000000001</c:v>
                </c:pt>
                <c:pt idx="8220">
                  <c:v>-0.26085700000000001</c:v>
                </c:pt>
                <c:pt idx="8221">
                  <c:v>-0.26251000000000002</c:v>
                </c:pt>
                <c:pt idx="8222">
                  <c:v>-0.26414199999999999</c:v>
                </c:pt>
                <c:pt idx="8223">
                  <c:v>-0.265762</c:v>
                </c:pt>
                <c:pt idx="8224">
                  <c:v>-0.26735999999999999</c:v>
                </c:pt>
                <c:pt idx="8225">
                  <c:v>-0.26891199999999998</c:v>
                </c:pt>
                <c:pt idx="8226">
                  <c:v>-0.27039999999999997</c:v>
                </c:pt>
                <c:pt idx="8227">
                  <c:v>-0.271818</c:v>
                </c:pt>
                <c:pt idx="8228">
                  <c:v>-0.27316600000000002</c:v>
                </c:pt>
                <c:pt idx="8229">
                  <c:v>-0.27443899999999999</c:v>
                </c:pt>
                <c:pt idx="8230">
                  <c:v>-0.27563799999999999</c:v>
                </c:pt>
                <c:pt idx="8231">
                  <c:v>-0.27677200000000002</c:v>
                </c:pt>
                <c:pt idx="8232">
                  <c:v>-0.27785199999999999</c:v>
                </c:pt>
                <c:pt idx="8233">
                  <c:v>-0.27887699999999999</c:v>
                </c:pt>
                <c:pt idx="8234">
                  <c:v>-0.27984799999999999</c:v>
                </c:pt>
                <c:pt idx="8235">
                  <c:v>-0.28076400000000001</c:v>
                </c:pt>
                <c:pt idx="8236">
                  <c:v>-0.28162500000000001</c:v>
                </c:pt>
                <c:pt idx="8237">
                  <c:v>-0.28242600000000001</c:v>
                </c:pt>
                <c:pt idx="8238">
                  <c:v>-0.283167</c:v>
                </c:pt>
                <c:pt idx="8239">
                  <c:v>-0.28385100000000002</c:v>
                </c:pt>
                <c:pt idx="8240">
                  <c:v>-0.284472</c:v>
                </c:pt>
                <c:pt idx="8241">
                  <c:v>-0.28502699999999997</c:v>
                </c:pt>
                <c:pt idx="8242">
                  <c:v>-0.28552499999999997</c:v>
                </c:pt>
                <c:pt idx="8243">
                  <c:v>-0.28597600000000001</c:v>
                </c:pt>
                <c:pt idx="8244">
                  <c:v>-0.28638000000000002</c:v>
                </c:pt>
                <c:pt idx="8245">
                  <c:v>-0.28672799999999998</c:v>
                </c:pt>
                <c:pt idx="8246">
                  <c:v>-0.28701500000000002</c:v>
                </c:pt>
                <c:pt idx="8247">
                  <c:v>-0.28723399999999999</c:v>
                </c:pt>
                <c:pt idx="8248">
                  <c:v>-0.28737699999999999</c:v>
                </c:pt>
                <c:pt idx="8249">
                  <c:v>-0.287443</c:v>
                </c:pt>
                <c:pt idx="8250">
                  <c:v>-0.287437</c:v>
                </c:pt>
                <c:pt idx="8251">
                  <c:v>-0.28736800000000001</c:v>
                </c:pt>
                <c:pt idx="8252">
                  <c:v>-0.28723399999999999</c:v>
                </c:pt>
                <c:pt idx="8253">
                  <c:v>-0.28701700000000002</c:v>
                </c:pt>
                <c:pt idx="8254">
                  <c:v>-0.28669800000000001</c:v>
                </c:pt>
                <c:pt idx="8255">
                  <c:v>-0.286275</c:v>
                </c:pt>
                <c:pt idx="8256">
                  <c:v>-0.28575800000000001</c:v>
                </c:pt>
                <c:pt idx="8257">
                  <c:v>-0.285167</c:v>
                </c:pt>
                <c:pt idx="8258">
                  <c:v>-0.28451399999999999</c:v>
                </c:pt>
                <c:pt idx="8259">
                  <c:v>-0.28380699999999998</c:v>
                </c:pt>
                <c:pt idx="8260">
                  <c:v>-0.28304800000000002</c:v>
                </c:pt>
                <c:pt idx="8261">
                  <c:v>-0.28224100000000002</c:v>
                </c:pt>
                <c:pt idx="8262">
                  <c:v>-0.28138600000000002</c:v>
                </c:pt>
                <c:pt idx="8263">
                  <c:v>-0.28047899999999998</c:v>
                </c:pt>
                <c:pt idx="8264">
                  <c:v>-0.27951500000000001</c:v>
                </c:pt>
                <c:pt idx="8265">
                  <c:v>-0.27850200000000003</c:v>
                </c:pt>
                <c:pt idx="8266">
                  <c:v>-0.27744799999999997</c:v>
                </c:pt>
                <c:pt idx="8267">
                  <c:v>-0.27635399999999999</c:v>
                </c:pt>
                <c:pt idx="8268">
                  <c:v>-0.27522200000000002</c:v>
                </c:pt>
                <c:pt idx="8269">
                  <c:v>-0.27405499999999999</c:v>
                </c:pt>
                <c:pt idx="8270">
                  <c:v>-0.27284700000000001</c:v>
                </c:pt>
                <c:pt idx="8271">
                  <c:v>-0.27159</c:v>
                </c:pt>
                <c:pt idx="8272">
                  <c:v>-0.27027499999999999</c:v>
                </c:pt>
                <c:pt idx="8273">
                  <c:v>-0.26890199999999997</c:v>
                </c:pt>
                <c:pt idx="8274">
                  <c:v>-0.26747300000000002</c:v>
                </c:pt>
                <c:pt idx="8275">
                  <c:v>-0.26599400000000001</c:v>
                </c:pt>
                <c:pt idx="8276">
                  <c:v>-0.26446900000000001</c:v>
                </c:pt>
                <c:pt idx="8277">
                  <c:v>-0.26289600000000002</c:v>
                </c:pt>
                <c:pt idx="8278">
                  <c:v>-0.26127499999999998</c:v>
                </c:pt>
                <c:pt idx="8279">
                  <c:v>-0.25961499999999998</c:v>
                </c:pt>
                <c:pt idx="8280">
                  <c:v>-0.25792999999999999</c:v>
                </c:pt>
                <c:pt idx="8281">
                  <c:v>-0.25622</c:v>
                </c:pt>
                <c:pt idx="8282">
                  <c:v>-0.25447999999999998</c:v>
                </c:pt>
                <c:pt idx="8283">
                  <c:v>-0.25270900000000002</c:v>
                </c:pt>
                <c:pt idx="8284">
                  <c:v>-0.25091000000000002</c:v>
                </c:pt>
                <c:pt idx="8285">
                  <c:v>-0.249088</c:v>
                </c:pt>
                <c:pt idx="8286">
                  <c:v>-0.247248</c:v>
                </c:pt>
                <c:pt idx="8287">
                  <c:v>-0.24539800000000001</c:v>
                </c:pt>
                <c:pt idx="8288">
                  <c:v>-0.243535</c:v>
                </c:pt>
                <c:pt idx="8289">
                  <c:v>-0.24166299999999999</c:v>
                </c:pt>
                <c:pt idx="8290">
                  <c:v>-0.239786</c:v>
                </c:pt>
                <c:pt idx="8291">
                  <c:v>-0.23791399999999999</c:v>
                </c:pt>
                <c:pt idx="8292">
                  <c:v>-0.23604700000000001</c:v>
                </c:pt>
                <c:pt idx="8293">
                  <c:v>-0.23419200000000001</c:v>
                </c:pt>
                <c:pt idx="8294">
                  <c:v>-0.23236100000000001</c:v>
                </c:pt>
                <c:pt idx="8295">
                  <c:v>-0.23055800000000001</c:v>
                </c:pt>
                <c:pt idx="8296">
                  <c:v>-0.22878200000000001</c:v>
                </c:pt>
                <c:pt idx="8297">
                  <c:v>-0.22704199999999999</c:v>
                </c:pt>
                <c:pt idx="8298">
                  <c:v>-0.22534499999999999</c:v>
                </c:pt>
                <c:pt idx="8299">
                  <c:v>-0.223693</c:v>
                </c:pt>
                <c:pt idx="8300">
                  <c:v>-0.22207499999999999</c:v>
                </c:pt>
                <c:pt idx="8301">
                  <c:v>-0.22048699999999999</c:v>
                </c:pt>
                <c:pt idx="8302">
                  <c:v>-0.21893899999999999</c:v>
                </c:pt>
                <c:pt idx="8303">
                  <c:v>-0.21743799999999999</c:v>
                </c:pt>
                <c:pt idx="8304">
                  <c:v>-0.21598000000000001</c:v>
                </c:pt>
                <c:pt idx="8305">
                  <c:v>-0.214559</c:v>
                </c:pt>
                <c:pt idx="8306">
                  <c:v>-0.213169</c:v>
                </c:pt>
                <c:pt idx="8307">
                  <c:v>-0.21180399999999999</c:v>
                </c:pt>
                <c:pt idx="8308">
                  <c:v>-0.21046200000000001</c:v>
                </c:pt>
                <c:pt idx="8309">
                  <c:v>-0.20915400000000001</c:v>
                </c:pt>
                <c:pt idx="8310">
                  <c:v>-0.207903</c:v>
                </c:pt>
                <c:pt idx="8311">
                  <c:v>-0.20671800000000001</c:v>
                </c:pt>
                <c:pt idx="8312">
                  <c:v>-0.205598</c:v>
                </c:pt>
                <c:pt idx="8313">
                  <c:v>-0.20452799999999999</c:v>
                </c:pt>
                <c:pt idx="8314">
                  <c:v>-0.20349999999999999</c:v>
                </c:pt>
                <c:pt idx="8315">
                  <c:v>-0.202515</c:v>
                </c:pt>
                <c:pt idx="8316">
                  <c:v>-0.20158100000000001</c:v>
                </c:pt>
                <c:pt idx="8317">
                  <c:v>-0.20069699999999999</c:v>
                </c:pt>
                <c:pt idx="8318">
                  <c:v>-0.19986200000000001</c:v>
                </c:pt>
                <c:pt idx="8319">
                  <c:v>-0.19908999999999999</c:v>
                </c:pt>
                <c:pt idx="8320">
                  <c:v>-0.19839100000000001</c:v>
                </c:pt>
                <c:pt idx="8321">
                  <c:v>-0.19777700000000001</c:v>
                </c:pt>
                <c:pt idx="8322">
                  <c:v>-0.197246</c:v>
                </c:pt>
                <c:pt idx="8323">
                  <c:v>-0.19679099999999999</c:v>
                </c:pt>
                <c:pt idx="8324">
                  <c:v>-0.196406</c:v>
                </c:pt>
                <c:pt idx="8325">
                  <c:v>-0.19609299999999999</c:v>
                </c:pt>
                <c:pt idx="8326">
                  <c:v>-0.19585900000000001</c:v>
                </c:pt>
                <c:pt idx="8327">
                  <c:v>-0.19570599999999999</c:v>
                </c:pt>
                <c:pt idx="8328">
                  <c:v>-0.195634</c:v>
                </c:pt>
                <c:pt idx="8329">
                  <c:v>-0.19564000000000001</c:v>
                </c:pt>
                <c:pt idx="8330">
                  <c:v>-0.19572500000000001</c:v>
                </c:pt>
                <c:pt idx="8331">
                  <c:v>-0.195883</c:v>
                </c:pt>
                <c:pt idx="8332">
                  <c:v>-0.19611000000000001</c:v>
                </c:pt>
                <c:pt idx="8333">
                  <c:v>-0.19640099999999999</c:v>
                </c:pt>
                <c:pt idx="8334">
                  <c:v>-0.196745</c:v>
                </c:pt>
                <c:pt idx="8335">
                  <c:v>-0.19713700000000001</c:v>
                </c:pt>
                <c:pt idx="8336">
                  <c:v>-0.197573</c:v>
                </c:pt>
                <c:pt idx="8337">
                  <c:v>-0.19805600000000001</c:v>
                </c:pt>
                <c:pt idx="8338">
                  <c:v>-0.19859599999999999</c:v>
                </c:pt>
                <c:pt idx="8339">
                  <c:v>-0.19920299999999999</c:v>
                </c:pt>
                <c:pt idx="8340">
                  <c:v>-0.199877</c:v>
                </c:pt>
                <c:pt idx="8341">
                  <c:v>-0.200602</c:v>
                </c:pt>
                <c:pt idx="8342">
                  <c:v>-0.20136599999999999</c:v>
                </c:pt>
                <c:pt idx="8343">
                  <c:v>-0.20216799999999999</c:v>
                </c:pt>
                <c:pt idx="8344">
                  <c:v>-0.203012</c:v>
                </c:pt>
                <c:pt idx="8345">
                  <c:v>-0.203901</c:v>
                </c:pt>
                <c:pt idx="8346">
                  <c:v>-0.20483399999999999</c:v>
                </c:pt>
                <c:pt idx="8347">
                  <c:v>-0.20580899999999999</c:v>
                </c:pt>
                <c:pt idx="8348">
                  <c:v>-0.20682500000000001</c:v>
                </c:pt>
                <c:pt idx="8349">
                  <c:v>-0.20787900000000001</c:v>
                </c:pt>
                <c:pt idx="8350">
                  <c:v>-0.20897199999999999</c:v>
                </c:pt>
                <c:pt idx="8351">
                  <c:v>-0.21010400000000001</c:v>
                </c:pt>
                <c:pt idx="8352">
                  <c:v>-0.21126900000000001</c:v>
                </c:pt>
                <c:pt idx="8353">
                  <c:v>-0.21246899999999999</c:v>
                </c:pt>
                <c:pt idx="8354">
                  <c:v>-0.21370900000000001</c:v>
                </c:pt>
                <c:pt idx="8355">
                  <c:v>-0.21498999999999999</c:v>
                </c:pt>
                <c:pt idx="8356">
                  <c:v>-0.21629999999999999</c:v>
                </c:pt>
                <c:pt idx="8357">
                  <c:v>-0.21762500000000001</c:v>
                </c:pt>
                <c:pt idx="8358">
                  <c:v>-0.21895700000000001</c:v>
                </c:pt>
                <c:pt idx="8359">
                  <c:v>-0.22029399999999999</c:v>
                </c:pt>
                <c:pt idx="8360">
                  <c:v>-0.221641</c:v>
                </c:pt>
                <c:pt idx="8361">
                  <c:v>-0.222997</c:v>
                </c:pt>
                <c:pt idx="8362">
                  <c:v>-0.22436300000000001</c:v>
                </c:pt>
                <c:pt idx="8363">
                  <c:v>-0.22573499999999999</c:v>
                </c:pt>
                <c:pt idx="8364">
                  <c:v>-0.227108</c:v>
                </c:pt>
                <c:pt idx="8365">
                  <c:v>-0.22847300000000001</c:v>
                </c:pt>
                <c:pt idx="8366">
                  <c:v>-0.229821</c:v>
                </c:pt>
                <c:pt idx="8367">
                  <c:v>-0.23114499999999999</c:v>
                </c:pt>
                <c:pt idx="8368">
                  <c:v>-0.23243900000000001</c:v>
                </c:pt>
                <c:pt idx="8369">
                  <c:v>-0.23369799999999999</c:v>
                </c:pt>
                <c:pt idx="8370">
                  <c:v>-0.23492399999999999</c:v>
                </c:pt>
                <c:pt idx="8371">
                  <c:v>-0.236124</c:v>
                </c:pt>
                <c:pt idx="8372">
                  <c:v>-0.23730299999999999</c:v>
                </c:pt>
                <c:pt idx="8373">
                  <c:v>-0.238459</c:v>
                </c:pt>
                <c:pt idx="8374">
                  <c:v>-0.239591</c:v>
                </c:pt>
                <c:pt idx="8375">
                  <c:v>-0.240698</c:v>
                </c:pt>
                <c:pt idx="8376">
                  <c:v>-0.24177499999999999</c:v>
                </c:pt>
                <c:pt idx="8377">
                  <c:v>-0.24282100000000001</c:v>
                </c:pt>
                <c:pt idx="8378">
                  <c:v>-0.24382999999999999</c:v>
                </c:pt>
                <c:pt idx="8379">
                  <c:v>-0.24480499999999999</c:v>
                </c:pt>
                <c:pt idx="8380">
                  <c:v>-0.245755</c:v>
                </c:pt>
                <c:pt idx="8381">
                  <c:v>-0.24667900000000001</c:v>
                </c:pt>
                <c:pt idx="8382">
                  <c:v>-0.24757299999999999</c:v>
                </c:pt>
                <c:pt idx="8383">
                  <c:v>-0.24843199999999999</c:v>
                </c:pt>
                <c:pt idx="8384">
                  <c:v>-0.24925600000000001</c:v>
                </c:pt>
                <c:pt idx="8385">
                  <c:v>-0.25003999999999998</c:v>
                </c:pt>
                <c:pt idx="8386">
                  <c:v>-0.25078</c:v>
                </c:pt>
                <c:pt idx="8387">
                  <c:v>-0.25148100000000001</c:v>
                </c:pt>
                <c:pt idx="8388">
                  <c:v>-0.25214300000000001</c:v>
                </c:pt>
                <c:pt idx="8389">
                  <c:v>-0.25276199999999999</c:v>
                </c:pt>
                <c:pt idx="8390">
                  <c:v>-0.25333299999999997</c:v>
                </c:pt>
                <c:pt idx="8391">
                  <c:v>-0.25385600000000003</c:v>
                </c:pt>
                <c:pt idx="8392">
                  <c:v>-0.25433099999999997</c:v>
                </c:pt>
                <c:pt idx="8393">
                  <c:v>-0.25475500000000001</c:v>
                </c:pt>
                <c:pt idx="8394">
                  <c:v>-0.25512600000000002</c:v>
                </c:pt>
                <c:pt idx="8395">
                  <c:v>-0.25544899999999998</c:v>
                </c:pt>
                <c:pt idx="8396">
                  <c:v>-0.25572299999999998</c:v>
                </c:pt>
                <c:pt idx="8397">
                  <c:v>-0.25595000000000001</c:v>
                </c:pt>
                <c:pt idx="8398">
                  <c:v>-0.25612600000000002</c:v>
                </c:pt>
                <c:pt idx="8399">
                  <c:v>-0.25624999999999998</c:v>
                </c:pt>
                <c:pt idx="8400">
                  <c:v>-0.25631599999999999</c:v>
                </c:pt>
                <c:pt idx="8401">
                  <c:v>-0.25632199999999999</c:v>
                </c:pt>
                <c:pt idx="8402">
                  <c:v>-0.25627499999999998</c:v>
                </c:pt>
                <c:pt idx="8403">
                  <c:v>-0.25618600000000002</c:v>
                </c:pt>
                <c:pt idx="8404">
                  <c:v>-0.25606000000000001</c:v>
                </c:pt>
                <c:pt idx="8405">
                  <c:v>-0.25589699999999999</c:v>
                </c:pt>
                <c:pt idx="8406">
                  <c:v>-0.255691</c:v>
                </c:pt>
                <c:pt idx="8407">
                  <c:v>-0.25545299999999999</c:v>
                </c:pt>
                <c:pt idx="8408">
                  <c:v>-0.255185</c:v>
                </c:pt>
                <c:pt idx="8409">
                  <c:v>-0.25483899999999998</c:v>
                </c:pt>
                <c:pt idx="8410">
                  <c:v>-0.254382</c:v>
                </c:pt>
                <c:pt idx="8411">
                  <c:v>-0.25386799999999998</c:v>
                </c:pt>
                <c:pt idx="8412">
                  <c:v>-0.25333899999999998</c:v>
                </c:pt>
                <c:pt idx="8413">
                  <c:v>-0.25276700000000002</c:v>
                </c:pt>
                <c:pt idx="8414">
                  <c:v>-0.25214399999999998</c:v>
                </c:pt>
                <c:pt idx="8415">
                  <c:v>-0.25149199999999999</c:v>
                </c:pt>
                <c:pt idx="8416">
                  <c:v>-0.25082100000000002</c:v>
                </c:pt>
                <c:pt idx="8417">
                  <c:v>-0.25012800000000002</c:v>
                </c:pt>
                <c:pt idx="8418">
                  <c:v>-0.24940899999999999</c:v>
                </c:pt>
                <c:pt idx="8419">
                  <c:v>-0.248663</c:v>
                </c:pt>
                <c:pt idx="8420">
                  <c:v>-0.24789</c:v>
                </c:pt>
                <c:pt idx="8421">
                  <c:v>-0.24709400000000001</c:v>
                </c:pt>
                <c:pt idx="8422">
                  <c:v>-0.246279</c:v>
                </c:pt>
                <c:pt idx="8423">
                  <c:v>-0.245448</c:v>
                </c:pt>
                <c:pt idx="8424">
                  <c:v>-0.24460100000000001</c:v>
                </c:pt>
                <c:pt idx="8425">
                  <c:v>-0.24373800000000001</c:v>
                </c:pt>
                <c:pt idx="8426">
                  <c:v>-0.24285999999999999</c:v>
                </c:pt>
                <c:pt idx="8427">
                  <c:v>-0.24197199999999999</c:v>
                </c:pt>
                <c:pt idx="8428">
                  <c:v>-0.24107999999999999</c:v>
                </c:pt>
                <c:pt idx="8429">
                  <c:v>-0.24018500000000001</c:v>
                </c:pt>
                <c:pt idx="8430">
                  <c:v>-0.239288</c:v>
                </c:pt>
                <c:pt idx="8431">
                  <c:v>-0.238395</c:v>
                </c:pt>
                <c:pt idx="8432">
                  <c:v>-0.237509</c:v>
                </c:pt>
                <c:pt idx="8433">
                  <c:v>-0.236628</c:v>
                </c:pt>
                <c:pt idx="8434">
                  <c:v>-0.23574899999999999</c:v>
                </c:pt>
                <c:pt idx="8435">
                  <c:v>-0.234872</c:v>
                </c:pt>
                <c:pt idx="8436">
                  <c:v>-0.23400099999999999</c:v>
                </c:pt>
                <c:pt idx="8437">
                  <c:v>-0.23313999999999999</c:v>
                </c:pt>
                <c:pt idx="8438">
                  <c:v>-0.232289</c:v>
                </c:pt>
                <c:pt idx="8439">
                  <c:v>-0.23144899999999999</c:v>
                </c:pt>
                <c:pt idx="8440">
                  <c:v>-0.230625</c:v>
                </c:pt>
                <c:pt idx="8441">
                  <c:v>-0.229822</c:v>
                </c:pt>
                <c:pt idx="8442">
                  <c:v>-0.22903699999999999</c:v>
                </c:pt>
                <c:pt idx="8443">
                  <c:v>-0.22826199999999999</c:v>
                </c:pt>
                <c:pt idx="8444">
                  <c:v>-0.22749</c:v>
                </c:pt>
                <c:pt idx="8445">
                  <c:v>-0.226717</c:v>
                </c:pt>
                <c:pt idx="8446">
                  <c:v>-0.22595000000000001</c:v>
                </c:pt>
                <c:pt idx="8447">
                  <c:v>-0.22520100000000001</c:v>
                </c:pt>
                <c:pt idx="8448">
                  <c:v>-0.22448399999999999</c:v>
                </c:pt>
                <c:pt idx="8449">
                  <c:v>-0.2238</c:v>
                </c:pt>
                <c:pt idx="8450">
                  <c:v>-0.22314100000000001</c:v>
                </c:pt>
                <c:pt idx="8451">
                  <c:v>-0.222494</c:v>
                </c:pt>
                <c:pt idx="8452">
                  <c:v>-0.22185099999999999</c:v>
                </c:pt>
                <c:pt idx="8453">
                  <c:v>-0.22121199999999999</c:v>
                </c:pt>
                <c:pt idx="8454">
                  <c:v>-0.22057399999999999</c:v>
                </c:pt>
                <c:pt idx="8455">
                  <c:v>-0.21993599999999999</c:v>
                </c:pt>
                <c:pt idx="8456">
                  <c:v>-0.219302</c:v>
                </c:pt>
                <c:pt idx="8457">
                  <c:v>-0.21868099999999999</c:v>
                </c:pt>
                <c:pt idx="8458">
                  <c:v>-0.21807099999999999</c:v>
                </c:pt>
                <c:pt idx="8459">
                  <c:v>-0.217475</c:v>
                </c:pt>
                <c:pt idx="8460">
                  <c:v>-0.216894</c:v>
                </c:pt>
                <c:pt idx="8461">
                  <c:v>-0.21632999999999999</c:v>
                </c:pt>
                <c:pt idx="8462">
                  <c:v>-0.21578700000000001</c:v>
                </c:pt>
                <c:pt idx="8463">
                  <c:v>-0.21527299999999999</c:v>
                </c:pt>
                <c:pt idx="8464">
                  <c:v>-0.21479200000000001</c:v>
                </c:pt>
                <c:pt idx="8465">
                  <c:v>-0.21434300000000001</c:v>
                </c:pt>
                <c:pt idx="8466">
                  <c:v>-0.213922</c:v>
                </c:pt>
                <c:pt idx="8467">
                  <c:v>-0.213531</c:v>
                </c:pt>
                <c:pt idx="8468">
                  <c:v>-0.213168</c:v>
                </c:pt>
                <c:pt idx="8469">
                  <c:v>-0.21282599999999999</c:v>
                </c:pt>
                <c:pt idx="8470">
                  <c:v>-0.21249199999999999</c:v>
                </c:pt>
                <c:pt idx="8471">
                  <c:v>-0.21215899999999999</c:v>
                </c:pt>
                <c:pt idx="8472">
                  <c:v>-0.21182300000000001</c:v>
                </c:pt>
                <c:pt idx="8473">
                  <c:v>-0.211483</c:v>
                </c:pt>
                <c:pt idx="8474">
                  <c:v>-0.211145</c:v>
                </c:pt>
                <c:pt idx="8475">
                  <c:v>-0.210809</c:v>
                </c:pt>
                <c:pt idx="8476">
                  <c:v>-0.21046999999999999</c:v>
                </c:pt>
                <c:pt idx="8477">
                  <c:v>-0.210121</c:v>
                </c:pt>
                <c:pt idx="8478">
                  <c:v>-0.209755</c:v>
                </c:pt>
                <c:pt idx="8479">
                  <c:v>-0.209367</c:v>
                </c:pt>
                <c:pt idx="8480">
                  <c:v>-0.20896600000000001</c:v>
                </c:pt>
                <c:pt idx="8481">
                  <c:v>-0.208566</c:v>
                </c:pt>
                <c:pt idx="8482">
                  <c:v>-0.208178</c:v>
                </c:pt>
                <c:pt idx="8483">
                  <c:v>-0.20780100000000001</c:v>
                </c:pt>
                <c:pt idx="8484">
                  <c:v>-0.20743</c:v>
                </c:pt>
                <c:pt idx="8485">
                  <c:v>-0.20707100000000001</c:v>
                </c:pt>
                <c:pt idx="8486">
                  <c:v>-0.206729</c:v>
                </c:pt>
                <c:pt idx="8487">
                  <c:v>-0.206404</c:v>
                </c:pt>
                <c:pt idx="8488">
                  <c:v>-0.206094</c:v>
                </c:pt>
                <c:pt idx="8489">
                  <c:v>-0.20579500000000001</c:v>
                </c:pt>
                <c:pt idx="8490">
                  <c:v>-0.20550599999999999</c:v>
                </c:pt>
                <c:pt idx="8491">
                  <c:v>-0.20522399999999999</c:v>
                </c:pt>
                <c:pt idx="8492">
                  <c:v>-0.20494899999999999</c:v>
                </c:pt>
                <c:pt idx="8493">
                  <c:v>-0.204677</c:v>
                </c:pt>
                <c:pt idx="8494">
                  <c:v>-0.204406</c:v>
                </c:pt>
                <c:pt idx="8495">
                  <c:v>-0.20414099999999999</c:v>
                </c:pt>
                <c:pt idx="8496">
                  <c:v>-0.20386499999999999</c:v>
                </c:pt>
                <c:pt idx="8497">
                  <c:v>-0.20352200000000001</c:v>
                </c:pt>
                <c:pt idx="8498">
                  <c:v>-0.20311999999999999</c:v>
                </c:pt>
                <c:pt idx="8499">
                  <c:v>-0.20272999999999999</c:v>
                </c:pt>
                <c:pt idx="8500">
                  <c:v>-0.20235500000000001</c:v>
                </c:pt>
                <c:pt idx="8501">
                  <c:v>-0.20196500000000001</c:v>
                </c:pt>
                <c:pt idx="8502">
                  <c:v>-0.20156299999999999</c:v>
                </c:pt>
                <c:pt idx="8503">
                  <c:v>-0.201158</c:v>
                </c:pt>
                <c:pt idx="8504">
                  <c:v>-0.20074900000000001</c:v>
                </c:pt>
                <c:pt idx="8505">
                  <c:v>-0.20033100000000001</c:v>
                </c:pt>
                <c:pt idx="8506">
                  <c:v>-0.19989699999999999</c:v>
                </c:pt>
                <c:pt idx="8507">
                  <c:v>-0.19944000000000001</c:v>
                </c:pt>
                <c:pt idx="8508">
                  <c:v>-0.198963</c:v>
                </c:pt>
                <c:pt idx="8509">
                  <c:v>-0.19847300000000001</c:v>
                </c:pt>
                <c:pt idx="8510">
                  <c:v>-0.19797400000000001</c:v>
                </c:pt>
                <c:pt idx="8511">
                  <c:v>-0.197467</c:v>
                </c:pt>
                <c:pt idx="8512">
                  <c:v>-0.19695299999999999</c:v>
                </c:pt>
                <c:pt idx="8513">
                  <c:v>-0.196435</c:v>
                </c:pt>
                <c:pt idx="8514">
                  <c:v>-0.19591600000000001</c:v>
                </c:pt>
                <c:pt idx="8515">
                  <c:v>-0.19540299999999999</c:v>
                </c:pt>
                <c:pt idx="8516">
                  <c:v>-0.19490299999999999</c:v>
                </c:pt>
                <c:pt idx="8517">
                  <c:v>-0.19441600000000001</c:v>
                </c:pt>
                <c:pt idx="8518">
                  <c:v>-0.193939</c:v>
                </c:pt>
                <c:pt idx="8519">
                  <c:v>-0.193467</c:v>
                </c:pt>
                <c:pt idx="8520">
                  <c:v>-0.192998</c:v>
                </c:pt>
                <c:pt idx="8521">
                  <c:v>-0.192528</c:v>
                </c:pt>
                <c:pt idx="8522">
                  <c:v>-0.19206100000000001</c:v>
                </c:pt>
                <c:pt idx="8523">
                  <c:v>-0.19159799999999999</c:v>
                </c:pt>
                <c:pt idx="8524">
                  <c:v>-0.191136</c:v>
                </c:pt>
                <c:pt idx="8525">
                  <c:v>-0.19067200000000001</c:v>
                </c:pt>
                <c:pt idx="8526">
                  <c:v>-0.19020000000000001</c:v>
                </c:pt>
                <c:pt idx="8527">
                  <c:v>-0.189718</c:v>
                </c:pt>
                <c:pt idx="8528">
                  <c:v>-0.189222</c:v>
                </c:pt>
                <c:pt idx="8529">
                  <c:v>-0.18870700000000001</c:v>
                </c:pt>
                <c:pt idx="8530">
                  <c:v>-0.188168</c:v>
                </c:pt>
                <c:pt idx="8531">
                  <c:v>-0.18760599999999999</c:v>
                </c:pt>
                <c:pt idx="8532">
                  <c:v>-0.18701999999999999</c:v>
                </c:pt>
                <c:pt idx="8533">
                  <c:v>-0.18640699999999999</c:v>
                </c:pt>
                <c:pt idx="8534">
                  <c:v>-0.18576899999999999</c:v>
                </c:pt>
                <c:pt idx="8535">
                  <c:v>-0.18510599999999999</c:v>
                </c:pt>
                <c:pt idx="8536">
                  <c:v>-0.184422</c:v>
                </c:pt>
                <c:pt idx="8537">
                  <c:v>-0.18371599999999999</c:v>
                </c:pt>
                <c:pt idx="8538">
                  <c:v>-0.18298600000000001</c:v>
                </c:pt>
                <c:pt idx="8539">
                  <c:v>-0.18223200000000001</c:v>
                </c:pt>
                <c:pt idx="8540">
                  <c:v>-0.181454</c:v>
                </c:pt>
                <c:pt idx="8541">
                  <c:v>-0.18065700000000001</c:v>
                </c:pt>
                <c:pt idx="8542">
                  <c:v>-0.179845</c:v>
                </c:pt>
                <c:pt idx="8543">
                  <c:v>-0.17901700000000001</c:v>
                </c:pt>
                <c:pt idx="8544">
                  <c:v>-0.178174</c:v>
                </c:pt>
                <c:pt idx="8545">
                  <c:v>-0.177319</c:v>
                </c:pt>
                <c:pt idx="8546">
                  <c:v>-0.17645</c:v>
                </c:pt>
                <c:pt idx="8547">
                  <c:v>-0.175564</c:v>
                </c:pt>
                <c:pt idx="8548">
                  <c:v>-0.17466300000000001</c:v>
                </c:pt>
                <c:pt idx="8549">
                  <c:v>-0.17375099999999999</c:v>
                </c:pt>
                <c:pt idx="8550">
                  <c:v>-0.17283499999999999</c:v>
                </c:pt>
                <c:pt idx="8551">
                  <c:v>-0.17191999999999999</c:v>
                </c:pt>
                <c:pt idx="8552">
                  <c:v>-0.17100399999999999</c:v>
                </c:pt>
                <c:pt idx="8553">
                  <c:v>-0.17008899999999999</c:v>
                </c:pt>
                <c:pt idx="8554">
                  <c:v>-0.16917299999999999</c:v>
                </c:pt>
                <c:pt idx="8555">
                  <c:v>-0.16825399999999999</c:v>
                </c:pt>
                <c:pt idx="8556">
                  <c:v>-0.167326</c:v>
                </c:pt>
                <c:pt idx="8557">
                  <c:v>-0.16638800000000001</c:v>
                </c:pt>
                <c:pt idx="8558">
                  <c:v>-0.16544</c:v>
                </c:pt>
                <c:pt idx="8559">
                  <c:v>-0.16448599999999999</c:v>
                </c:pt>
                <c:pt idx="8560">
                  <c:v>-0.16352900000000001</c:v>
                </c:pt>
                <c:pt idx="8561">
                  <c:v>-0.16257199999999999</c:v>
                </c:pt>
                <c:pt idx="8562">
                  <c:v>-0.16161200000000001</c:v>
                </c:pt>
                <c:pt idx="8563">
                  <c:v>-0.16064500000000001</c:v>
                </c:pt>
                <c:pt idx="8564">
                  <c:v>-0.159668</c:v>
                </c:pt>
                <c:pt idx="8565">
                  <c:v>-0.15868499999999999</c:v>
                </c:pt>
                <c:pt idx="8566">
                  <c:v>-0.15770400000000001</c:v>
                </c:pt>
                <c:pt idx="8567">
                  <c:v>-0.15673000000000001</c:v>
                </c:pt>
                <c:pt idx="8568">
                  <c:v>-0.15576599999999999</c:v>
                </c:pt>
                <c:pt idx="8569">
                  <c:v>-0.15482099999999999</c:v>
                </c:pt>
                <c:pt idx="8570">
                  <c:v>-0.15389900000000001</c:v>
                </c:pt>
                <c:pt idx="8571">
                  <c:v>-0.15299299999999999</c:v>
                </c:pt>
                <c:pt idx="8572">
                  <c:v>-0.15209300000000001</c:v>
                </c:pt>
                <c:pt idx="8573">
                  <c:v>-0.151202</c:v>
                </c:pt>
                <c:pt idx="8574">
                  <c:v>-0.15032899999999999</c:v>
                </c:pt>
                <c:pt idx="8575">
                  <c:v>-0.149482</c:v>
                </c:pt>
                <c:pt idx="8576">
                  <c:v>-0.14865900000000001</c:v>
                </c:pt>
                <c:pt idx="8577">
                  <c:v>-0.14785499999999999</c:v>
                </c:pt>
                <c:pt idx="8578">
                  <c:v>-0.14706900000000001</c:v>
                </c:pt>
                <c:pt idx="8579">
                  <c:v>-0.14630199999999999</c:v>
                </c:pt>
                <c:pt idx="8580">
                  <c:v>-0.14555399999999999</c:v>
                </c:pt>
                <c:pt idx="8581">
                  <c:v>-0.144819</c:v>
                </c:pt>
                <c:pt idx="8582">
                  <c:v>-0.144096</c:v>
                </c:pt>
                <c:pt idx="8583">
                  <c:v>-0.14338699999999999</c:v>
                </c:pt>
                <c:pt idx="8584">
                  <c:v>-0.14269299999999999</c:v>
                </c:pt>
                <c:pt idx="8585">
                  <c:v>-0.14201900000000001</c:v>
                </c:pt>
                <c:pt idx="8586">
                  <c:v>-0.14136699999999999</c:v>
                </c:pt>
                <c:pt idx="8587">
                  <c:v>-0.14074</c:v>
                </c:pt>
                <c:pt idx="8588">
                  <c:v>-0.14013900000000001</c:v>
                </c:pt>
                <c:pt idx="8589">
                  <c:v>-0.13956499999999999</c:v>
                </c:pt>
                <c:pt idx="8590">
                  <c:v>-0.139013</c:v>
                </c:pt>
                <c:pt idx="8591">
                  <c:v>-0.13847899999999999</c:v>
                </c:pt>
                <c:pt idx="8592">
                  <c:v>-0.137961</c:v>
                </c:pt>
                <c:pt idx="8593">
                  <c:v>-0.137457</c:v>
                </c:pt>
                <c:pt idx="8594">
                  <c:v>-0.13696800000000001</c:v>
                </c:pt>
                <c:pt idx="8595">
                  <c:v>-0.13649500000000001</c:v>
                </c:pt>
                <c:pt idx="8596">
                  <c:v>-0.136042</c:v>
                </c:pt>
                <c:pt idx="8597">
                  <c:v>-0.13561300000000001</c:v>
                </c:pt>
                <c:pt idx="8598">
                  <c:v>-0.135209</c:v>
                </c:pt>
                <c:pt idx="8599">
                  <c:v>-0.13483300000000001</c:v>
                </c:pt>
                <c:pt idx="8600">
                  <c:v>-0.134489</c:v>
                </c:pt>
                <c:pt idx="8601">
                  <c:v>-0.13417699999999999</c:v>
                </c:pt>
                <c:pt idx="8602">
                  <c:v>-0.13389499999999999</c:v>
                </c:pt>
                <c:pt idx="8603">
                  <c:v>-0.13363900000000001</c:v>
                </c:pt>
                <c:pt idx="8604">
                  <c:v>-0.133409</c:v>
                </c:pt>
                <c:pt idx="8605">
                  <c:v>-0.13320499999999999</c:v>
                </c:pt>
                <c:pt idx="8606">
                  <c:v>-0.13302600000000001</c:v>
                </c:pt>
                <c:pt idx="8607">
                  <c:v>-0.13286500000000001</c:v>
                </c:pt>
                <c:pt idx="8608">
                  <c:v>-0.132717</c:v>
                </c:pt>
                <c:pt idx="8609">
                  <c:v>-0.13258</c:v>
                </c:pt>
                <c:pt idx="8610">
                  <c:v>-0.13245100000000001</c:v>
                </c:pt>
                <c:pt idx="8611">
                  <c:v>-0.13233</c:v>
                </c:pt>
                <c:pt idx="8612">
                  <c:v>-0.132218</c:v>
                </c:pt>
                <c:pt idx="8613">
                  <c:v>-0.13211600000000001</c:v>
                </c:pt>
                <c:pt idx="8614">
                  <c:v>-0.132021</c:v>
                </c:pt>
                <c:pt idx="8615">
                  <c:v>-0.13192899999999999</c:v>
                </c:pt>
                <c:pt idx="8616">
                  <c:v>-0.13184399999999999</c:v>
                </c:pt>
                <c:pt idx="8617">
                  <c:v>-0.131769</c:v>
                </c:pt>
                <c:pt idx="8618">
                  <c:v>-0.13170799999999999</c:v>
                </c:pt>
                <c:pt idx="8619">
                  <c:v>-0.131662</c:v>
                </c:pt>
                <c:pt idx="8620">
                  <c:v>-0.13162599999999999</c:v>
                </c:pt>
                <c:pt idx="8621">
                  <c:v>-0.13159999999999999</c:v>
                </c:pt>
                <c:pt idx="8622">
                  <c:v>-0.13158600000000001</c:v>
                </c:pt>
                <c:pt idx="8623">
                  <c:v>-0.13158600000000001</c:v>
                </c:pt>
                <c:pt idx="8624">
                  <c:v>-0.13159499999999999</c:v>
                </c:pt>
                <c:pt idx="8625">
                  <c:v>-0.13161</c:v>
                </c:pt>
                <c:pt idx="8626">
                  <c:v>-0.131634</c:v>
                </c:pt>
                <c:pt idx="8627">
                  <c:v>-0.13166800000000001</c:v>
                </c:pt>
                <c:pt idx="8628">
                  <c:v>-0.131713</c:v>
                </c:pt>
                <c:pt idx="8629">
                  <c:v>-0.131767</c:v>
                </c:pt>
                <c:pt idx="8630">
                  <c:v>-0.131829</c:v>
                </c:pt>
                <c:pt idx="8631">
                  <c:v>-0.13189600000000001</c:v>
                </c:pt>
                <c:pt idx="8632">
                  <c:v>-0.13197300000000001</c:v>
                </c:pt>
                <c:pt idx="8633">
                  <c:v>-0.13206000000000001</c:v>
                </c:pt>
                <c:pt idx="8634">
                  <c:v>-0.13211600000000001</c:v>
                </c:pt>
                <c:pt idx="8635">
                  <c:v>-0.132106</c:v>
                </c:pt>
                <c:pt idx="8636">
                  <c:v>-0.132073</c:v>
                </c:pt>
                <c:pt idx="8637">
                  <c:v>-0.132048</c:v>
                </c:pt>
                <c:pt idx="8638">
                  <c:v>-0.13200300000000001</c:v>
                </c:pt>
                <c:pt idx="8639">
                  <c:v>-0.13192799999999999</c:v>
                </c:pt>
                <c:pt idx="8640">
                  <c:v>-0.13184199999999999</c:v>
                </c:pt>
                <c:pt idx="8641">
                  <c:v>-0.13175000000000001</c:v>
                </c:pt>
                <c:pt idx="8642">
                  <c:v>-0.13164899999999999</c:v>
                </c:pt>
                <c:pt idx="8643">
                  <c:v>-0.13153100000000001</c:v>
                </c:pt>
                <c:pt idx="8644">
                  <c:v>-0.13139100000000001</c:v>
                </c:pt>
                <c:pt idx="8645">
                  <c:v>-0.13122700000000001</c:v>
                </c:pt>
                <c:pt idx="8646">
                  <c:v>-0.13104099999999999</c:v>
                </c:pt>
                <c:pt idx="8647">
                  <c:v>-0.130833</c:v>
                </c:pt>
                <c:pt idx="8648">
                  <c:v>-0.130606</c:v>
                </c:pt>
                <c:pt idx="8649">
                  <c:v>-0.130359</c:v>
                </c:pt>
                <c:pt idx="8650">
                  <c:v>-0.13009499999999999</c:v>
                </c:pt>
                <c:pt idx="8651">
                  <c:v>-0.12981699999999999</c:v>
                </c:pt>
                <c:pt idx="8652">
                  <c:v>-0.129527</c:v>
                </c:pt>
                <c:pt idx="8653">
                  <c:v>-0.12922800000000001</c:v>
                </c:pt>
                <c:pt idx="8654">
                  <c:v>-0.12892200000000001</c:v>
                </c:pt>
                <c:pt idx="8655">
                  <c:v>-0.128606</c:v>
                </c:pt>
                <c:pt idx="8656">
                  <c:v>-0.128279</c:v>
                </c:pt>
                <c:pt idx="8657">
                  <c:v>-0.12793599999999999</c:v>
                </c:pt>
                <c:pt idx="8658">
                  <c:v>-0.127578</c:v>
                </c:pt>
                <c:pt idx="8659">
                  <c:v>-0.12720200000000001</c:v>
                </c:pt>
                <c:pt idx="8660">
                  <c:v>-0.126807</c:v>
                </c:pt>
                <c:pt idx="8661">
                  <c:v>-0.126388</c:v>
                </c:pt>
                <c:pt idx="8662">
                  <c:v>-0.125945</c:v>
                </c:pt>
                <c:pt idx="8663">
                  <c:v>-0.125476</c:v>
                </c:pt>
                <c:pt idx="8664">
                  <c:v>-0.124977</c:v>
                </c:pt>
                <c:pt idx="8665">
                  <c:v>-0.124446</c:v>
                </c:pt>
                <c:pt idx="8666">
                  <c:v>-0.12388299999999999</c:v>
                </c:pt>
                <c:pt idx="8667">
                  <c:v>-0.12328699999999999</c:v>
                </c:pt>
                <c:pt idx="8668">
                  <c:v>-0.122657</c:v>
                </c:pt>
                <c:pt idx="8669">
                  <c:v>-0.12199400000000001</c:v>
                </c:pt>
                <c:pt idx="8670">
                  <c:v>-0.12130000000000001</c:v>
                </c:pt>
                <c:pt idx="8671">
                  <c:v>-0.120576</c:v>
                </c:pt>
                <c:pt idx="8672">
                  <c:v>-0.119824</c:v>
                </c:pt>
                <c:pt idx="8673">
                  <c:v>-0.119044</c:v>
                </c:pt>
                <c:pt idx="8674">
                  <c:v>-0.11823400000000001</c:v>
                </c:pt>
                <c:pt idx="8675">
                  <c:v>-0.117397</c:v>
                </c:pt>
                <c:pt idx="8676">
                  <c:v>-0.116532</c:v>
                </c:pt>
                <c:pt idx="8677">
                  <c:v>-0.11564000000000001</c:v>
                </c:pt>
                <c:pt idx="8678">
                  <c:v>-0.11472</c:v>
                </c:pt>
                <c:pt idx="8679">
                  <c:v>-0.11377</c:v>
                </c:pt>
                <c:pt idx="8680">
                  <c:v>-0.112789</c:v>
                </c:pt>
                <c:pt idx="8681">
                  <c:v>-0.111776</c:v>
                </c:pt>
                <c:pt idx="8682">
                  <c:v>-0.11072899999999999</c:v>
                </c:pt>
                <c:pt idx="8683">
                  <c:v>-0.10964699999999999</c:v>
                </c:pt>
                <c:pt idx="8684">
                  <c:v>-0.108526</c:v>
                </c:pt>
                <c:pt idx="8685">
                  <c:v>-0.107365</c:v>
                </c:pt>
                <c:pt idx="8686">
                  <c:v>-0.106167</c:v>
                </c:pt>
                <c:pt idx="8687">
                  <c:v>-0.104934</c:v>
                </c:pt>
                <c:pt idx="8688">
                  <c:v>-0.103672</c:v>
                </c:pt>
                <c:pt idx="8689">
                  <c:v>-0.102382</c:v>
                </c:pt>
                <c:pt idx="8690">
                  <c:v>-0.101066</c:v>
                </c:pt>
                <c:pt idx="8691">
                  <c:v>-9.9723599999999996E-2</c:v>
                </c:pt>
                <c:pt idx="8692">
                  <c:v>-9.8357E-2</c:v>
                </c:pt>
                <c:pt idx="8693">
                  <c:v>-9.6965399999999993E-2</c:v>
                </c:pt>
                <c:pt idx="8694">
                  <c:v>-9.5547800000000002E-2</c:v>
                </c:pt>
                <c:pt idx="8695">
                  <c:v>-9.4103699999999998E-2</c:v>
                </c:pt>
                <c:pt idx="8696">
                  <c:v>-9.2634300000000003E-2</c:v>
                </c:pt>
                <c:pt idx="8697">
                  <c:v>-9.1142100000000004E-2</c:v>
                </c:pt>
                <c:pt idx="8698">
                  <c:v>-8.9629600000000004E-2</c:v>
                </c:pt>
                <c:pt idx="8699">
                  <c:v>-8.8099700000000003E-2</c:v>
                </c:pt>
                <c:pt idx="8700">
                  <c:v>-8.6551699999999995E-2</c:v>
                </c:pt>
                <c:pt idx="8701">
                  <c:v>-8.4981600000000004E-2</c:v>
                </c:pt>
                <c:pt idx="8702">
                  <c:v>-8.3386699999999994E-2</c:v>
                </c:pt>
                <c:pt idx="8703">
                  <c:v>-8.1767900000000004E-2</c:v>
                </c:pt>
                <c:pt idx="8704">
                  <c:v>-8.0127500000000004E-2</c:v>
                </c:pt>
                <c:pt idx="8705">
                  <c:v>-7.8467400000000007E-2</c:v>
                </c:pt>
                <c:pt idx="8706">
                  <c:v>-7.6790899999999995E-2</c:v>
                </c:pt>
                <c:pt idx="8707">
                  <c:v>-7.5102199999999994E-2</c:v>
                </c:pt>
                <c:pt idx="8708">
                  <c:v>-7.3399900000000004E-2</c:v>
                </c:pt>
                <c:pt idx="8709">
                  <c:v>-7.1678400000000003E-2</c:v>
                </c:pt>
                <c:pt idx="8710">
                  <c:v>-6.9937600000000003E-2</c:v>
                </c:pt>
                <c:pt idx="8711">
                  <c:v>-6.8184400000000006E-2</c:v>
                </c:pt>
                <c:pt idx="8712">
                  <c:v>-6.6426299999999994E-2</c:v>
                </c:pt>
                <c:pt idx="8713">
                  <c:v>-6.4669000000000004E-2</c:v>
                </c:pt>
                <c:pt idx="8714">
                  <c:v>-6.2914700000000004E-2</c:v>
                </c:pt>
                <c:pt idx="8715">
                  <c:v>-6.1160800000000001E-2</c:v>
                </c:pt>
                <c:pt idx="8716">
                  <c:v>-5.94043E-2</c:v>
                </c:pt>
                <c:pt idx="8717">
                  <c:v>-5.7644300000000002E-2</c:v>
                </c:pt>
                <c:pt idx="8718">
                  <c:v>-5.5881699999999999E-2</c:v>
                </c:pt>
                <c:pt idx="8719">
                  <c:v>-5.4119100000000003E-2</c:v>
                </c:pt>
                <c:pt idx="8720">
                  <c:v>-5.2359799999999998E-2</c:v>
                </c:pt>
                <c:pt idx="8721">
                  <c:v>-5.0607800000000001E-2</c:v>
                </c:pt>
                <c:pt idx="8722">
                  <c:v>-4.8868000000000002E-2</c:v>
                </c:pt>
                <c:pt idx="8723">
                  <c:v>-4.7144199999999997E-2</c:v>
                </c:pt>
                <c:pt idx="8724">
                  <c:v>-4.5436799999999999E-2</c:v>
                </c:pt>
                <c:pt idx="8725">
                  <c:v>-4.37448E-2</c:v>
                </c:pt>
                <c:pt idx="8726">
                  <c:v>-4.20699E-2</c:v>
                </c:pt>
                <c:pt idx="8727">
                  <c:v>-4.04138E-2</c:v>
                </c:pt>
                <c:pt idx="8728">
                  <c:v>-3.8774700000000002E-2</c:v>
                </c:pt>
                <c:pt idx="8729">
                  <c:v>-3.7151299999999998E-2</c:v>
                </c:pt>
                <c:pt idx="8730">
                  <c:v>-3.55445E-2</c:v>
                </c:pt>
                <c:pt idx="8731">
                  <c:v>-3.3956800000000002E-2</c:v>
                </c:pt>
                <c:pt idx="8732">
                  <c:v>-3.2391299999999998E-2</c:v>
                </c:pt>
                <c:pt idx="8733">
                  <c:v>-3.0851E-2</c:v>
                </c:pt>
                <c:pt idx="8734">
                  <c:v>-2.93374E-2</c:v>
                </c:pt>
                <c:pt idx="8735">
                  <c:v>-2.78511E-2</c:v>
                </c:pt>
                <c:pt idx="8736">
                  <c:v>-2.6394500000000001E-2</c:v>
                </c:pt>
                <c:pt idx="8737">
                  <c:v>-2.4969100000000001E-2</c:v>
                </c:pt>
                <c:pt idx="8738">
                  <c:v>-2.3574700000000001E-2</c:v>
                </c:pt>
                <c:pt idx="8739">
                  <c:v>-2.22101E-2</c:v>
                </c:pt>
                <c:pt idx="8740">
                  <c:v>-2.0876200000000001E-2</c:v>
                </c:pt>
                <c:pt idx="8741">
                  <c:v>-1.95753E-2</c:v>
                </c:pt>
                <c:pt idx="8742">
                  <c:v>-1.8310099999999999E-2</c:v>
                </c:pt>
                <c:pt idx="8743">
                  <c:v>-1.7082099999999999E-2</c:v>
                </c:pt>
                <c:pt idx="8744">
                  <c:v>-1.5891300000000001E-2</c:v>
                </c:pt>
                <c:pt idx="8745">
                  <c:v>-1.47367E-2</c:v>
                </c:pt>
                <c:pt idx="8746">
                  <c:v>-1.36179E-2</c:v>
                </c:pt>
                <c:pt idx="8747">
                  <c:v>-1.2535900000000001E-2</c:v>
                </c:pt>
                <c:pt idx="8748">
                  <c:v>-1.14924E-2</c:v>
                </c:pt>
                <c:pt idx="8749">
                  <c:v>-1.0487099999999999E-2</c:v>
                </c:pt>
                <c:pt idx="8750" formatCode="0.00E+00">
                  <c:v>-9.51953E-3</c:v>
                </c:pt>
                <c:pt idx="8751" formatCode="0.00E+00">
                  <c:v>-8.5898599999999995E-3</c:v>
                </c:pt>
                <c:pt idx="8752" formatCode="0.00E+00">
                  <c:v>-7.6985200000000004E-3</c:v>
                </c:pt>
                <c:pt idx="8753" formatCode="0.00E+00">
                  <c:v>-6.8454900000000001E-3</c:v>
                </c:pt>
                <c:pt idx="8754" formatCode="0.00E+00">
                  <c:v>-6.0302300000000001E-3</c:v>
                </c:pt>
                <c:pt idx="8755" formatCode="0.00E+00">
                  <c:v>-5.2523400000000003E-3</c:v>
                </c:pt>
                <c:pt idx="8756" formatCode="0.00E+00">
                  <c:v>-4.5116899999999996E-3</c:v>
                </c:pt>
                <c:pt idx="8757" formatCode="0.00E+00">
                  <c:v>-3.8077200000000001E-3</c:v>
                </c:pt>
                <c:pt idx="8758" formatCode="0.00E+00">
                  <c:v>-3.1394700000000001E-3</c:v>
                </c:pt>
                <c:pt idx="8759" formatCode="0.00E+00">
                  <c:v>-2.5066200000000002E-3</c:v>
                </c:pt>
                <c:pt idx="8760" formatCode="0.00E+00">
                  <c:v>-1.91022E-3</c:v>
                </c:pt>
                <c:pt idx="8761" formatCode="0.00E+00">
                  <c:v>-1.3517500000000001E-3</c:v>
                </c:pt>
                <c:pt idx="8762" formatCode="0.00E+00">
                  <c:v>-8.3190300000000005E-4</c:v>
                </c:pt>
                <c:pt idx="8763" formatCode="0.00E+00">
                  <c:v>-3.5094299999999999E-4</c:v>
                </c:pt>
                <c:pt idx="8764" formatCode="0.00E+00">
                  <c:v>9.1011299999999994E-5</c:v>
                </c:pt>
                <c:pt idx="8765" formatCode="0.00E+00">
                  <c:v>4.9388199999999996E-4</c:v>
                </c:pt>
                <c:pt idx="8766" formatCode="0.00E+00">
                  <c:v>8.5716999999999998E-4</c:v>
                </c:pt>
                <c:pt idx="8767" formatCode="0.00E+00">
                  <c:v>1.1808400000000001E-3</c:v>
                </c:pt>
                <c:pt idx="8768" formatCode="0.00E+00">
                  <c:v>1.4660000000000001E-3</c:v>
                </c:pt>
                <c:pt idx="8769" formatCode="0.00E+00">
                  <c:v>1.7141599999999999E-3</c:v>
                </c:pt>
                <c:pt idx="8770" formatCode="0.00E+00">
                  <c:v>1.9265700000000001E-3</c:v>
                </c:pt>
                <c:pt idx="8771" formatCode="0.00E+00">
                  <c:v>2.10371E-3</c:v>
                </c:pt>
                <c:pt idx="8772" formatCode="0.00E+00">
                  <c:v>2.2456799999999999E-3</c:v>
                </c:pt>
                <c:pt idx="8773" formatCode="0.00E+00">
                  <c:v>2.3529100000000002E-3</c:v>
                </c:pt>
                <c:pt idx="8774" formatCode="0.00E+00">
                  <c:v>2.4256099999999999E-3</c:v>
                </c:pt>
                <c:pt idx="8775" formatCode="0.00E+00">
                  <c:v>2.4635999999999998E-3</c:v>
                </c:pt>
                <c:pt idx="8776" formatCode="0.00E+00">
                  <c:v>2.4671699999999999E-3</c:v>
                </c:pt>
                <c:pt idx="8777" formatCode="0.00E+00">
                  <c:v>2.4371699999999998E-3</c:v>
                </c:pt>
                <c:pt idx="8778" formatCode="0.00E+00">
                  <c:v>2.3740900000000001E-3</c:v>
                </c:pt>
                <c:pt idx="8779" formatCode="0.00E+00">
                  <c:v>2.2789799999999999E-3</c:v>
                </c:pt>
                <c:pt idx="8780" formatCode="0.00E+00">
                  <c:v>2.1543600000000001E-3</c:v>
                </c:pt>
                <c:pt idx="8781" formatCode="0.00E+00">
                  <c:v>2.0028099999999998E-3</c:v>
                </c:pt>
                <c:pt idx="8782" formatCode="0.00E+00">
                  <c:v>1.82617E-3</c:v>
                </c:pt>
                <c:pt idx="8783" formatCode="0.00E+00">
                  <c:v>1.6268700000000001E-3</c:v>
                </c:pt>
                <c:pt idx="8784" formatCode="0.00E+00">
                  <c:v>1.4074199999999999E-3</c:v>
                </c:pt>
                <c:pt idx="8785" formatCode="0.00E+00">
                  <c:v>1.1682999999999999E-3</c:v>
                </c:pt>
                <c:pt idx="8786" formatCode="0.00E+00">
                  <c:v>9.0936800000000003E-4</c:v>
                </c:pt>
                <c:pt idx="8787" formatCode="0.00E+00">
                  <c:v>6.3174200000000002E-4</c:v>
                </c:pt>
                <c:pt idx="8788" formatCode="0.00E+00">
                  <c:v>3.3613099999999998E-4</c:v>
                </c:pt>
                <c:pt idx="8789" formatCode="0.00E+00">
                  <c:v>2.18722E-5</c:v>
                </c:pt>
                <c:pt idx="8790" formatCode="0.00E+00">
                  <c:v>-3.1075999999999999E-4</c:v>
                </c:pt>
                <c:pt idx="8791" formatCode="0.00E+00">
                  <c:v>-6.59952E-4</c:v>
                </c:pt>
                <c:pt idx="8792" formatCode="0.00E+00">
                  <c:v>-1.0241600000000001E-3</c:v>
                </c:pt>
                <c:pt idx="8793" formatCode="0.00E+00">
                  <c:v>-1.40244E-3</c:v>
                </c:pt>
                <c:pt idx="8794" formatCode="0.00E+00">
                  <c:v>-1.7937999999999999E-3</c:v>
                </c:pt>
                <c:pt idx="8795" formatCode="0.00E+00">
                  <c:v>-2.19674E-3</c:v>
                </c:pt>
                <c:pt idx="8796" formatCode="0.00E+00">
                  <c:v>-2.6091199999999999E-3</c:v>
                </c:pt>
                <c:pt idx="8797" formatCode="0.00E+00">
                  <c:v>-3.02879E-3</c:v>
                </c:pt>
                <c:pt idx="8798" formatCode="0.00E+00">
                  <c:v>-3.4540299999999999E-3</c:v>
                </c:pt>
                <c:pt idx="8799" formatCode="0.00E+00">
                  <c:v>-3.8836600000000002E-3</c:v>
                </c:pt>
                <c:pt idx="8800" formatCode="0.00E+00">
                  <c:v>-4.3161500000000004E-3</c:v>
                </c:pt>
                <c:pt idx="8801" formatCode="0.00E+00">
                  <c:v>-4.7491299999999998E-3</c:v>
                </c:pt>
                <c:pt idx="8802" formatCode="0.00E+00">
                  <c:v>-5.1810299999999997E-3</c:v>
                </c:pt>
                <c:pt idx="8803" formatCode="0.00E+00">
                  <c:v>-5.6114800000000003E-3</c:v>
                </c:pt>
                <c:pt idx="8804" formatCode="0.00E+00">
                  <c:v>-6.0395600000000002E-3</c:v>
                </c:pt>
                <c:pt idx="8805" formatCode="0.00E+00">
                  <c:v>-6.4630900000000003E-3</c:v>
                </c:pt>
                <c:pt idx="8806" formatCode="0.00E+00">
                  <c:v>-6.8791499999999997E-3</c:v>
                </c:pt>
                <c:pt idx="8807" formatCode="0.00E+00">
                  <c:v>-7.2850099999999997E-3</c:v>
                </c:pt>
                <c:pt idx="8808" formatCode="0.00E+00">
                  <c:v>-7.67915E-3</c:v>
                </c:pt>
                <c:pt idx="8809" formatCode="0.00E+00">
                  <c:v>-8.0611699999999994E-3</c:v>
                </c:pt>
                <c:pt idx="8810" formatCode="0.00E+00">
                  <c:v>-8.4307199999999992E-3</c:v>
                </c:pt>
                <c:pt idx="8811" formatCode="0.00E+00">
                  <c:v>-8.7869999999999997E-3</c:v>
                </c:pt>
                <c:pt idx="8812" formatCode="0.00E+00">
                  <c:v>-9.1293899999999994E-3</c:v>
                </c:pt>
                <c:pt idx="8813" formatCode="0.00E+00">
                  <c:v>-9.4578000000000006E-3</c:v>
                </c:pt>
                <c:pt idx="8814" formatCode="0.00E+00">
                  <c:v>-9.7719899999999995E-3</c:v>
                </c:pt>
                <c:pt idx="8815">
                  <c:v>-1.0071099999999999E-2</c:v>
                </c:pt>
                <c:pt idx="8816">
                  <c:v>-1.0353899999999999E-2</c:v>
                </c:pt>
                <c:pt idx="8817">
                  <c:v>-1.0618799999999999E-2</c:v>
                </c:pt>
                <c:pt idx="8818">
                  <c:v>-1.0863100000000001E-2</c:v>
                </c:pt>
                <c:pt idx="8819">
                  <c:v>-1.10834E-2</c:v>
                </c:pt>
                <c:pt idx="8820">
                  <c:v>-1.12777E-2</c:v>
                </c:pt>
                <c:pt idx="8821">
                  <c:v>-1.1444899999999999E-2</c:v>
                </c:pt>
                <c:pt idx="8822">
                  <c:v>-1.1584000000000001E-2</c:v>
                </c:pt>
                <c:pt idx="8823">
                  <c:v>-1.1694700000000001E-2</c:v>
                </c:pt>
                <c:pt idx="8824">
                  <c:v>-1.1776399999999999E-2</c:v>
                </c:pt>
                <c:pt idx="8825">
                  <c:v>-1.18289E-2</c:v>
                </c:pt>
                <c:pt idx="8826">
                  <c:v>-1.1851199999999999E-2</c:v>
                </c:pt>
                <c:pt idx="8827">
                  <c:v>-1.18418E-2</c:v>
                </c:pt>
                <c:pt idx="8828">
                  <c:v>-1.18E-2</c:v>
                </c:pt>
                <c:pt idx="8829">
                  <c:v>-1.17266E-2</c:v>
                </c:pt>
                <c:pt idx="8830">
                  <c:v>-1.1623E-2</c:v>
                </c:pt>
                <c:pt idx="8831">
                  <c:v>-1.14897E-2</c:v>
                </c:pt>
                <c:pt idx="8832">
                  <c:v>-1.13265E-2</c:v>
                </c:pt>
                <c:pt idx="8833">
                  <c:v>-1.1132899999999999E-2</c:v>
                </c:pt>
                <c:pt idx="8834">
                  <c:v>-1.09087E-2</c:v>
                </c:pt>
                <c:pt idx="8835">
                  <c:v>-1.0652200000000001E-2</c:v>
                </c:pt>
                <c:pt idx="8836">
                  <c:v>-1.03607E-2</c:v>
                </c:pt>
                <c:pt idx="8837">
                  <c:v>-1.0033200000000001E-2</c:v>
                </c:pt>
                <c:pt idx="8838" formatCode="0.00E+00">
                  <c:v>-9.6708999999999996E-3</c:v>
                </c:pt>
                <c:pt idx="8839" formatCode="0.00E+00">
                  <c:v>-9.2747400000000001E-3</c:v>
                </c:pt>
                <c:pt idx="8840" formatCode="0.00E+00">
                  <c:v>-8.8440099999999994E-3</c:v>
                </c:pt>
                <c:pt idx="8841" formatCode="0.00E+00">
                  <c:v>-8.3768799999999997E-3</c:v>
                </c:pt>
                <c:pt idx="8842" formatCode="0.00E+00">
                  <c:v>-7.8721299999999998E-3</c:v>
                </c:pt>
                <c:pt idx="8843" formatCode="0.00E+00">
                  <c:v>-7.3299300000000001E-3</c:v>
                </c:pt>
                <c:pt idx="8844" formatCode="0.00E+00">
                  <c:v>-6.7509199999999997E-3</c:v>
                </c:pt>
                <c:pt idx="8845" formatCode="0.00E+00">
                  <c:v>-6.1349200000000003E-3</c:v>
                </c:pt>
                <c:pt idx="8846" formatCode="0.00E+00">
                  <c:v>-5.4815599999999999E-3</c:v>
                </c:pt>
                <c:pt idx="8847" formatCode="0.00E+00">
                  <c:v>-4.7919900000000003E-3</c:v>
                </c:pt>
                <c:pt idx="8848" formatCode="0.00E+00">
                  <c:v>-4.0681600000000004E-3</c:v>
                </c:pt>
                <c:pt idx="8849" formatCode="0.00E+00">
                  <c:v>-3.3109099999999998E-3</c:v>
                </c:pt>
                <c:pt idx="8850" formatCode="0.00E+00">
                  <c:v>-2.52045E-3</c:v>
                </c:pt>
                <c:pt idx="8851" formatCode="0.00E+00">
                  <c:v>-1.6976000000000001E-3</c:v>
                </c:pt>
                <c:pt idx="8852" formatCode="0.00E+00">
                  <c:v>-8.4346200000000001E-4</c:v>
                </c:pt>
                <c:pt idx="8853" formatCode="0.00E+00">
                  <c:v>4.11016E-5</c:v>
                </c:pt>
                <c:pt idx="8854" formatCode="0.00E+00">
                  <c:v>9.5561099999999998E-4</c:v>
                </c:pt>
                <c:pt idx="8855" formatCode="0.00E+00">
                  <c:v>1.9002299999999999E-3</c:v>
                </c:pt>
                <c:pt idx="8856" formatCode="0.00E+00">
                  <c:v>2.8757499999999998E-3</c:v>
                </c:pt>
                <c:pt idx="8857" formatCode="0.00E+00">
                  <c:v>3.8829300000000001E-3</c:v>
                </c:pt>
                <c:pt idx="8858" formatCode="0.00E+00">
                  <c:v>4.9213399999999997E-3</c:v>
                </c:pt>
                <c:pt idx="8859" formatCode="0.00E+00">
                  <c:v>5.9897800000000001E-3</c:v>
                </c:pt>
                <c:pt idx="8860" formatCode="0.00E+00">
                  <c:v>7.08736E-3</c:v>
                </c:pt>
                <c:pt idx="8861" formatCode="0.00E+00">
                  <c:v>8.2130499999999995E-3</c:v>
                </c:pt>
                <c:pt idx="8862" formatCode="0.00E+00">
                  <c:v>9.3652000000000006E-3</c:v>
                </c:pt>
                <c:pt idx="8863">
                  <c:v>1.05424E-2</c:v>
                </c:pt>
                <c:pt idx="8864">
                  <c:v>1.17435E-2</c:v>
                </c:pt>
                <c:pt idx="8865">
                  <c:v>1.29669E-2</c:v>
                </c:pt>
                <c:pt idx="8866">
                  <c:v>1.42107E-2</c:v>
                </c:pt>
                <c:pt idx="8867">
                  <c:v>1.54737E-2</c:v>
                </c:pt>
                <c:pt idx="8868">
                  <c:v>1.67549E-2</c:v>
                </c:pt>
                <c:pt idx="8869">
                  <c:v>1.8053400000000001E-2</c:v>
                </c:pt>
                <c:pt idx="8870">
                  <c:v>1.9369000000000001E-2</c:v>
                </c:pt>
                <c:pt idx="8871">
                  <c:v>2.07017E-2</c:v>
                </c:pt>
                <c:pt idx="8872">
                  <c:v>2.2050799999999999E-2</c:v>
                </c:pt>
                <c:pt idx="8873">
                  <c:v>2.34153E-2</c:v>
                </c:pt>
                <c:pt idx="8874">
                  <c:v>2.47946E-2</c:v>
                </c:pt>
                <c:pt idx="8875">
                  <c:v>2.6187100000000001E-2</c:v>
                </c:pt>
                <c:pt idx="8876">
                  <c:v>2.7589700000000002E-2</c:v>
                </c:pt>
                <c:pt idx="8877">
                  <c:v>2.89991E-2</c:v>
                </c:pt>
                <c:pt idx="8878">
                  <c:v>3.0413200000000001E-2</c:v>
                </c:pt>
                <c:pt idx="8879">
                  <c:v>3.1831600000000002E-2</c:v>
                </c:pt>
                <c:pt idx="8880">
                  <c:v>3.3253999999999999E-2</c:v>
                </c:pt>
                <c:pt idx="8881">
                  <c:v>3.4680000000000002E-2</c:v>
                </c:pt>
                <c:pt idx="8882">
                  <c:v>3.6108399999999999E-2</c:v>
                </c:pt>
                <c:pt idx="8883">
                  <c:v>3.7536899999999998E-2</c:v>
                </c:pt>
                <c:pt idx="8884">
                  <c:v>3.8963699999999997E-2</c:v>
                </c:pt>
                <c:pt idx="8885">
                  <c:v>4.0387600000000003E-2</c:v>
                </c:pt>
                <c:pt idx="8886">
                  <c:v>4.1808999999999999E-2</c:v>
                </c:pt>
                <c:pt idx="8887">
                  <c:v>4.3228000000000003E-2</c:v>
                </c:pt>
                <c:pt idx="8888">
                  <c:v>4.4643099999999998E-2</c:v>
                </c:pt>
                <c:pt idx="8889">
                  <c:v>4.60519E-2</c:v>
                </c:pt>
                <c:pt idx="8890">
                  <c:v>4.7451899999999998E-2</c:v>
                </c:pt>
                <c:pt idx="8891">
                  <c:v>4.8840799999999997E-2</c:v>
                </c:pt>
                <c:pt idx="8892">
                  <c:v>5.0216999999999998E-2</c:v>
                </c:pt>
                <c:pt idx="8893">
                  <c:v>5.1578499999999999E-2</c:v>
                </c:pt>
                <c:pt idx="8894">
                  <c:v>5.2924400000000003E-2</c:v>
                </c:pt>
                <c:pt idx="8895">
                  <c:v>5.4254299999999998E-2</c:v>
                </c:pt>
                <c:pt idx="8896">
                  <c:v>5.5568600000000003E-2</c:v>
                </c:pt>
                <c:pt idx="8897">
                  <c:v>5.6867399999999999E-2</c:v>
                </c:pt>
                <c:pt idx="8898">
                  <c:v>5.8149899999999997E-2</c:v>
                </c:pt>
                <c:pt idx="8899">
                  <c:v>5.94142E-2</c:v>
                </c:pt>
                <c:pt idx="8900">
                  <c:v>6.0657999999999997E-2</c:v>
                </c:pt>
                <c:pt idx="8901">
                  <c:v>6.18796E-2</c:v>
                </c:pt>
                <c:pt idx="8902">
                  <c:v>6.3077099999999997E-2</c:v>
                </c:pt>
                <c:pt idx="8903">
                  <c:v>6.4249299999999995E-2</c:v>
                </c:pt>
                <c:pt idx="8904">
                  <c:v>6.5395499999999995E-2</c:v>
                </c:pt>
                <c:pt idx="8905">
                  <c:v>6.6515000000000005E-2</c:v>
                </c:pt>
                <c:pt idx="8906">
                  <c:v>6.7607200000000006E-2</c:v>
                </c:pt>
                <c:pt idx="8907">
                  <c:v>6.8671499999999996E-2</c:v>
                </c:pt>
                <c:pt idx="8908">
                  <c:v>6.9707900000000003E-2</c:v>
                </c:pt>
                <c:pt idx="8909">
                  <c:v>7.0715899999999998E-2</c:v>
                </c:pt>
                <c:pt idx="8910">
                  <c:v>7.1694900000000006E-2</c:v>
                </c:pt>
                <c:pt idx="8911">
                  <c:v>7.2644700000000006E-2</c:v>
                </c:pt>
                <c:pt idx="8912">
                  <c:v>7.3565099999999994E-2</c:v>
                </c:pt>
                <c:pt idx="8913">
                  <c:v>7.4455900000000005E-2</c:v>
                </c:pt>
                <c:pt idx="8914">
                  <c:v>7.5316499999999995E-2</c:v>
                </c:pt>
                <c:pt idx="8915">
                  <c:v>7.6146599999999995E-2</c:v>
                </c:pt>
                <c:pt idx="8916">
                  <c:v>7.6945200000000005E-2</c:v>
                </c:pt>
                <c:pt idx="8917">
                  <c:v>7.7710600000000005E-2</c:v>
                </c:pt>
                <c:pt idx="8918">
                  <c:v>7.8440999999999997E-2</c:v>
                </c:pt>
                <c:pt idx="8919">
                  <c:v>7.9136100000000001E-2</c:v>
                </c:pt>
                <c:pt idx="8920">
                  <c:v>7.9796199999999998E-2</c:v>
                </c:pt>
                <c:pt idx="8921">
                  <c:v>8.0420599999999995E-2</c:v>
                </c:pt>
                <c:pt idx="8922">
                  <c:v>8.1008800000000006E-2</c:v>
                </c:pt>
                <c:pt idx="8923">
                  <c:v>8.1560999999999995E-2</c:v>
                </c:pt>
                <c:pt idx="8924">
                  <c:v>8.2078200000000004E-2</c:v>
                </c:pt>
                <c:pt idx="8925">
                  <c:v>8.2560800000000004E-2</c:v>
                </c:pt>
                <c:pt idx="8926">
                  <c:v>8.3008100000000001E-2</c:v>
                </c:pt>
                <c:pt idx="8927">
                  <c:v>8.3419099999999996E-2</c:v>
                </c:pt>
                <c:pt idx="8928">
                  <c:v>8.3793599999999996E-2</c:v>
                </c:pt>
                <c:pt idx="8929">
                  <c:v>8.4132399999999996E-2</c:v>
                </c:pt>
                <c:pt idx="8930">
                  <c:v>8.4437200000000004E-2</c:v>
                </c:pt>
                <c:pt idx="8931">
                  <c:v>8.4709300000000001E-2</c:v>
                </c:pt>
                <c:pt idx="8932">
                  <c:v>8.4948999999999997E-2</c:v>
                </c:pt>
                <c:pt idx="8933">
                  <c:v>8.5156800000000005E-2</c:v>
                </c:pt>
                <c:pt idx="8934">
                  <c:v>8.5332900000000003E-2</c:v>
                </c:pt>
                <c:pt idx="8935">
                  <c:v>8.5476700000000003E-2</c:v>
                </c:pt>
                <c:pt idx="8936">
                  <c:v>8.5587300000000005E-2</c:v>
                </c:pt>
                <c:pt idx="8937">
                  <c:v>8.5665000000000005E-2</c:v>
                </c:pt>
                <c:pt idx="8938">
                  <c:v>8.57102E-2</c:v>
                </c:pt>
                <c:pt idx="8939">
                  <c:v>8.5723499999999994E-2</c:v>
                </c:pt>
                <c:pt idx="8940">
                  <c:v>8.5706099999999993E-2</c:v>
                </c:pt>
                <c:pt idx="8941">
                  <c:v>8.5659200000000005E-2</c:v>
                </c:pt>
                <c:pt idx="8942">
                  <c:v>8.5583199999999998E-2</c:v>
                </c:pt>
                <c:pt idx="8943">
                  <c:v>8.5478499999999999E-2</c:v>
                </c:pt>
                <c:pt idx="8944">
                  <c:v>8.5346500000000006E-2</c:v>
                </c:pt>
                <c:pt idx="8945">
                  <c:v>8.5188600000000003E-2</c:v>
                </c:pt>
                <c:pt idx="8946">
                  <c:v>8.5004999999999997E-2</c:v>
                </c:pt>
                <c:pt idx="8947">
                  <c:v>8.4795800000000005E-2</c:v>
                </c:pt>
                <c:pt idx="8948">
                  <c:v>8.4561999999999998E-2</c:v>
                </c:pt>
                <c:pt idx="8949">
                  <c:v>8.4305699999999997E-2</c:v>
                </c:pt>
                <c:pt idx="8950">
                  <c:v>8.4028800000000001E-2</c:v>
                </c:pt>
                <c:pt idx="8951">
                  <c:v>8.3732699999999993E-2</c:v>
                </c:pt>
                <c:pt idx="8952">
                  <c:v>8.3417500000000006E-2</c:v>
                </c:pt>
                <c:pt idx="8953">
                  <c:v>8.3083099999999993E-2</c:v>
                </c:pt>
                <c:pt idx="8954">
                  <c:v>8.2730300000000007E-2</c:v>
                </c:pt>
                <c:pt idx="8955">
                  <c:v>8.2360299999999997E-2</c:v>
                </c:pt>
                <c:pt idx="8956">
                  <c:v>8.1973900000000002E-2</c:v>
                </c:pt>
                <c:pt idx="8957">
                  <c:v>8.15718E-2</c:v>
                </c:pt>
                <c:pt idx="8958">
                  <c:v>8.1155000000000005E-2</c:v>
                </c:pt>
                <c:pt idx="8959">
                  <c:v>8.0724500000000005E-2</c:v>
                </c:pt>
                <c:pt idx="8960">
                  <c:v>8.0281500000000006E-2</c:v>
                </c:pt>
                <c:pt idx="8961">
                  <c:v>7.9826999999999995E-2</c:v>
                </c:pt>
                <c:pt idx="8962">
                  <c:v>7.9361799999999996E-2</c:v>
                </c:pt>
                <c:pt idx="8963">
                  <c:v>7.8887399999999996E-2</c:v>
                </c:pt>
                <c:pt idx="8964">
                  <c:v>7.84054E-2</c:v>
                </c:pt>
                <c:pt idx="8965">
                  <c:v>7.7916200000000005E-2</c:v>
                </c:pt>
                <c:pt idx="8966">
                  <c:v>7.7419399999999999E-2</c:v>
                </c:pt>
                <c:pt idx="8967">
                  <c:v>7.6915899999999995E-2</c:v>
                </c:pt>
                <c:pt idx="8968">
                  <c:v>7.6407500000000003E-2</c:v>
                </c:pt>
                <c:pt idx="8969">
                  <c:v>7.5895099999999993E-2</c:v>
                </c:pt>
                <c:pt idx="8970">
                  <c:v>7.5378899999999999E-2</c:v>
                </c:pt>
                <c:pt idx="8971">
                  <c:v>7.4858300000000003E-2</c:v>
                </c:pt>
                <c:pt idx="8972">
                  <c:v>7.4333700000000003E-2</c:v>
                </c:pt>
                <c:pt idx="8973">
                  <c:v>7.3807200000000003E-2</c:v>
                </c:pt>
                <c:pt idx="8974">
                  <c:v>7.3282299999999995E-2</c:v>
                </c:pt>
                <c:pt idx="8975">
                  <c:v>7.2761699999999999E-2</c:v>
                </c:pt>
                <c:pt idx="8976">
                  <c:v>7.2246400000000002E-2</c:v>
                </c:pt>
                <c:pt idx="8977">
                  <c:v>7.1736499999999995E-2</c:v>
                </c:pt>
                <c:pt idx="8978">
                  <c:v>7.1232100000000007E-2</c:v>
                </c:pt>
                <c:pt idx="8979">
                  <c:v>7.0734000000000005E-2</c:v>
                </c:pt>
                <c:pt idx="8980">
                  <c:v>7.0242899999999997E-2</c:v>
                </c:pt>
                <c:pt idx="8981">
                  <c:v>6.9759000000000002E-2</c:v>
                </c:pt>
                <c:pt idx="8982">
                  <c:v>6.9282099999999999E-2</c:v>
                </c:pt>
                <c:pt idx="8983">
                  <c:v>6.8813200000000005E-2</c:v>
                </c:pt>
                <c:pt idx="8984">
                  <c:v>6.8354499999999999E-2</c:v>
                </c:pt>
                <c:pt idx="8985">
                  <c:v>6.7908099999999999E-2</c:v>
                </c:pt>
                <c:pt idx="8986">
                  <c:v>6.7475300000000002E-2</c:v>
                </c:pt>
                <c:pt idx="8987">
                  <c:v>6.7056599999999994E-2</c:v>
                </c:pt>
                <c:pt idx="8988">
                  <c:v>6.6652000000000003E-2</c:v>
                </c:pt>
                <c:pt idx="8989">
                  <c:v>6.6261600000000004E-2</c:v>
                </c:pt>
                <c:pt idx="8990">
                  <c:v>6.5884300000000007E-2</c:v>
                </c:pt>
                <c:pt idx="8991">
                  <c:v>6.5519900000000006E-2</c:v>
                </c:pt>
                <c:pt idx="8992">
                  <c:v>6.51698E-2</c:v>
                </c:pt>
                <c:pt idx="8993">
                  <c:v>6.4835799999999999E-2</c:v>
                </c:pt>
                <c:pt idx="8994">
                  <c:v>6.4518699999999998E-2</c:v>
                </c:pt>
                <c:pt idx="8995">
                  <c:v>6.4217899999999994E-2</c:v>
                </c:pt>
                <c:pt idx="8996">
                  <c:v>6.3932500000000003E-2</c:v>
                </c:pt>
                <c:pt idx="8997">
                  <c:v>6.3662200000000002E-2</c:v>
                </c:pt>
                <c:pt idx="8998">
                  <c:v>6.3407099999999994E-2</c:v>
                </c:pt>
                <c:pt idx="8999">
                  <c:v>6.3167000000000001E-2</c:v>
                </c:pt>
                <c:pt idx="9000">
                  <c:v>6.2941200000000003E-2</c:v>
                </c:pt>
                <c:pt idx="9001">
                  <c:v>6.2729400000000005E-2</c:v>
                </c:pt>
                <c:pt idx="9002">
                  <c:v>6.2531600000000007E-2</c:v>
                </c:pt>
                <c:pt idx="9003">
                  <c:v>6.2347600000000003E-2</c:v>
                </c:pt>
                <c:pt idx="9004">
                  <c:v>6.21781E-2</c:v>
                </c:pt>
                <c:pt idx="9005">
                  <c:v>6.2024099999999999E-2</c:v>
                </c:pt>
                <c:pt idx="9006">
                  <c:v>6.1885900000000001E-2</c:v>
                </c:pt>
                <c:pt idx="9007">
                  <c:v>6.1763499999999999E-2</c:v>
                </c:pt>
                <c:pt idx="9008">
                  <c:v>6.1657499999999997E-2</c:v>
                </c:pt>
                <c:pt idx="9009">
                  <c:v>6.1568299999999999E-2</c:v>
                </c:pt>
                <c:pt idx="9010">
                  <c:v>6.1495000000000001E-2</c:v>
                </c:pt>
                <c:pt idx="9011">
                  <c:v>6.1437400000000003E-2</c:v>
                </c:pt>
                <c:pt idx="9012">
                  <c:v>6.1396699999999998E-2</c:v>
                </c:pt>
                <c:pt idx="9013">
                  <c:v>6.1373499999999998E-2</c:v>
                </c:pt>
                <c:pt idx="9014">
                  <c:v>6.13661E-2</c:v>
                </c:pt>
                <c:pt idx="9015">
                  <c:v>6.1373200000000003E-2</c:v>
                </c:pt>
                <c:pt idx="9016">
                  <c:v>6.1395199999999997E-2</c:v>
                </c:pt>
                <c:pt idx="9017">
                  <c:v>6.1432399999999998E-2</c:v>
                </c:pt>
                <c:pt idx="9018">
                  <c:v>6.1484200000000003E-2</c:v>
                </c:pt>
                <c:pt idx="9019">
                  <c:v>6.1549600000000003E-2</c:v>
                </c:pt>
                <c:pt idx="9020">
                  <c:v>6.1627599999999998E-2</c:v>
                </c:pt>
                <c:pt idx="9021">
                  <c:v>6.1718099999999998E-2</c:v>
                </c:pt>
                <c:pt idx="9022">
                  <c:v>6.18212E-2</c:v>
                </c:pt>
                <c:pt idx="9023">
                  <c:v>6.1936400000000003E-2</c:v>
                </c:pt>
                <c:pt idx="9024">
                  <c:v>6.2062600000000002E-2</c:v>
                </c:pt>
                <c:pt idx="9025">
                  <c:v>6.2198799999999999E-2</c:v>
                </c:pt>
                <c:pt idx="9026">
                  <c:v>6.2344700000000003E-2</c:v>
                </c:pt>
                <c:pt idx="9027">
                  <c:v>6.2500299999999995E-2</c:v>
                </c:pt>
                <c:pt idx="9028">
                  <c:v>6.2665299999999993E-2</c:v>
                </c:pt>
                <c:pt idx="9029">
                  <c:v>6.2839300000000001E-2</c:v>
                </c:pt>
                <c:pt idx="9030">
                  <c:v>6.3021099999999997E-2</c:v>
                </c:pt>
                <c:pt idx="9031">
                  <c:v>6.32104E-2</c:v>
                </c:pt>
                <c:pt idx="9032">
                  <c:v>6.3407400000000003E-2</c:v>
                </c:pt>
                <c:pt idx="9033">
                  <c:v>6.3611600000000004E-2</c:v>
                </c:pt>
                <c:pt idx="9034">
                  <c:v>6.3822400000000001E-2</c:v>
                </c:pt>
                <c:pt idx="9035">
                  <c:v>6.4039700000000005E-2</c:v>
                </c:pt>
                <c:pt idx="9036">
                  <c:v>6.4263299999999995E-2</c:v>
                </c:pt>
                <c:pt idx="9037">
                  <c:v>6.4492300000000002E-2</c:v>
                </c:pt>
                <c:pt idx="9038">
                  <c:v>6.47253E-2</c:v>
                </c:pt>
                <c:pt idx="9039">
                  <c:v>6.4960900000000002E-2</c:v>
                </c:pt>
                <c:pt idx="9040">
                  <c:v>6.5197599999999994E-2</c:v>
                </c:pt>
                <c:pt idx="9041">
                  <c:v>6.5434900000000004E-2</c:v>
                </c:pt>
                <c:pt idx="9042">
                  <c:v>6.56722E-2</c:v>
                </c:pt>
                <c:pt idx="9043">
                  <c:v>6.5909300000000004E-2</c:v>
                </c:pt>
                <c:pt idx="9044">
                  <c:v>6.6146300000000005E-2</c:v>
                </c:pt>
                <c:pt idx="9045">
                  <c:v>6.6383399999999995E-2</c:v>
                </c:pt>
                <c:pt idx="9046">
                  <c:v>6.6620600000000002E-2</c:v>
                </c:pt>
                <c:pt idx="9047">
                  <c:v>6.6858200000000007E-2</c:v>
                </c:pt>
                <c:pt idx="9048">
                  <c:v>6.7095699999999994E-2</c:v>
                </c:pt>
                <c:pt idx="9049">
                  <c:v>6.7332699999999995E-2</c:v>
                </c:pt>
                <c:pt idx="9050">
                  <c:v>6.7568600000000006E-2</c:v>
                </c:pt>
                <c:pt idx="9051">
                  <c:v>6.7803100000000005E-2</c:v>
                </c:pt>
                <c:pt idx="9052">
                  <c:v>6.8035999999999999E-2</c:v>
                </c:pt>
                <c:pt idx="9053">
                  <c:v>6.8267099999999997E-2</c:v>
                </c:pt>
                <c:pt idx="9054">
                  <c:v>6.8496299999999996E-2</c:v>
                </c:pt>
                <c:pt idx="9055">
                  <c:v>6.8722099999999994E-2</c:v>
                </c:pt>
                <c:pt idx="9056">
                  <c:v>6.8942799999999999E-2</c:v>
                </c:pt>
                <c:pt idx="9057">
                  <c:v>6.9157399999999994E-2</c:v>
                </c:pt>
                <c:pt idx="9058">
                  <c:v>6.9365899999999994E-2</c:v>
                </c:pt>
                <c:pt idx="9059">
                  <c:v>6.9568099999999994E-2</c:v>
                </c:pt>
                <c:pt idx="9060">
                  <c:v>6.9764699999999999E-2</c:v>
                </c:pt>
                <c:pt idx="9061">
                  <c:v>6.9957599999999995E-2</c:v>
                </c:pt>
                <c:pt idx="9062">
                  <c:v>7.0148100000000005E-2</c:v>
                </c:pt>
                <c:pt idx="9063">
                  <c:v>7.0335800000000004E-2</c:v>
                </c:pt>
                <c:pt idx="9064">
                  <c:v>7.0519799999999994E-2</c:v>
                </c:pt>
                <c:pt idx="9065">
                  <c:v>7.0700299999999994E-2</c:v>
                </c:pt>
                <c:pt idx="9066">
                  <c:v>7.08791E-2</c:v>
                </c:pt>
                <c:pt idx="9067">
                  <c:v>7.1058399999999994E-2</c:v>
                </c:pt>
                <c:pt idx="9068">
                  <c:v>7.1238700000000002E-2</c:v>
                </c:pt>
                <c:pt idx="9069">
                  <c:v>7.1419099999999999E-2</c:v>
                </c:pt>
                <c:pt idx="9070">
                  <c:v>7.1598899999999993E-2</c:v>
                </c:pt>
                <c:pt idx="9071">
                  <c:v>7.1778400000000006E-2</c:v>
                </c:pt>
                <c:pt idx="9072">
                  <c:v>7.1957400000000005E-2</c:v>
                </c:pt>
                <c:pt idx="9073">
                  <c:v>7.2134799999999999E-2</c:v>
                </c:pt>
                <c:pt idx="9074">
                  <c:v>7.2310700000000006E-2</c:v>
                </c:pt>
                <c:pt idx="9075">
                  <c:v>7.2486599999999998E-2</c:v>
                </c:pt>
                <c:pt idx="9076">
                  <c:v>7.2663900000000003E-2</c:v>
                </c:pt>
                <c:pt idx="9077">
                  <c:v>7.2842699999999996E-2</c:v>
                </c:pt>
                <c:pt idx="9078">
                  <c:v>7.3021799999999998E-2</c:v>
                </c:pt>
                <c:pt idx="9079">
                  <c:v>7.3200200000000007E-2</c:v>
                </c:pt>
                <c:pt idx="9080">
                  <c:v>7.3378299999999994E-2</c:v>
                </c:pt>
                <c:pt idx="9081">
                  <c:v>7.3556499999999997E-2</c:v>
                </c:pt>
                <c:pt idx="9082">
                  <c:v>7.3735499999999995E-2</c:v>
                </c:pt>
                <c:pt idx="9083">
                  <c:v>7.3916300000000004E-2</c:v>
                </c:pt>
                <c:pt idx="9084">
                  <c:v>7.4101100000000003E-2</c:v>
                </c:pt>
                <c:pt idx="9085">
                  <c:v>7.4291800000000005E-2</c:v>
                </c:pt>
                <c:pt idx="9086">
                  <c:v>7.4489700000000006E-2</c:v>
                </c:pt>
                <c:pt idx="9087">
                  <c:v>7.4695300000000006E-2</c:v>
                </c:pt>
                <c:pt idx="9088">
                  <c:v>7.4909100000000006E-2</c:v>
                </c:pt>
                <c:pt idx="9089">
                  <c:v>7.5131600000000007E-2</c:v>
                </c:pt>
                <c:pt idx="9090">
                  <c:v>7.5362799999999994E-2</c:v>
                </c:pt>
                <c:pt idx="9091">
                  <c:v>7.5602799999999998E-2</c:v>
                </c:pt>
                <c:pt idx="9092">
                  <c:v>7.5850500000000001E-2</c:v>
                </c:pt>
                <c:pt idx="9093">
                  <c:v>7.6105599999999995E-2</c:v>
                </c:pt>
                <c:pt idx="9094">
                  <c:v>7.6369099999999995E-2</c:v>
                </c:pt>
                <c:pt idx="9095">
                  <c:v>7.6642699999999994E-2</c:v>
                </c:pt>
                <c:pt idx="9096">
                  <c:v>7.6927499999999996E-2</c:v>
                </c:pt>
                <c:pt idx="9097">
                  <c:v>7.7223799999999995E-2</c:v>
                </c:pt>
                <c:pt idx="9098">
                  <c:v>7.7531699999999995E-2</c:v>
                </c:pt>
                <c:pt idx="9099">
                  <c:v>7.7851400000000001E-2</c:v>
                </c:pt>
                <c:pt idx="9100">
                  <c:v>7.8182799999999997E-2</c:v>
                </c:pt>
                <c:pt idx="9101">
                  <c:v>7.8526299999999993E-2</c:v>
                </c:pt>
                <c:pt idx="9102">
                  <c:v>7.8881900000000005E-2</c:v>
                </c:pt>
                <c:pt idx="9103">
                  <c:v>7.9248499999999999E-2</c:v>
                </c:pt>
                <c:pt idx="9104">
                  <c:v>7.9625199999999993E-2</c:v>
                </c:pt>
                <c:pt idx="9105">
                  <c:v>8.0012700000000006E-2</c:v>
                </c:pt>
                <c:pt idx="9106">
                  <c:v>8.0411499999999997E-2</c:v>
                </c:pt>
                <c:pt idx="9107">
                  <c:v>8.0821299999999999E-2</c:v>
                </c:pt>
                <c:pt idx="9108">
                  <c:v>8.1241099999999997E-2</c:v>
                </c:pt>
                <c:pt idx="9109">
                  <c:v>8.1670000000000006E-2</c:v>
                </c:pt>
                <c:pt idx="9110">
                  <c:v>8.2107899999999998E-2</c:v>
                </c:pt>
                <c:pt idx="9111">
                  <c:v>8.2556000000000004E-2</c:v>
                </c:pt>
                <c:pt idx="9112">
                  <c:v>8.3015699999999998E-2</c:v>
                </c:pt>
                <c:pt idx="9113">
                  <c:v>8.3487800000000001E-2</c:v>
                </c:pt>
                <c:pt idx="9114">
                  <c:v>8.3972000000000005E-2</c:v>
                </c:pt>
                <c:pt idx="9115">
                  <c:v>8.4468199999999993E-2</c:v>
                </c:pt>
                <c:pt idx="9116">
                  <c:v>8.4976099999999999E-2</c:v>
                </c:pt>
                <c:pt idx="9117">
                  <c:v>8.5495000000000002E-2</c:v>
                </c:pt>
                <c:pt idx="9118">
                  <c:v>8.60234E-2</c:v>
                </c:pt>
                <c:pt idx="9119">
                  <c:v>8.6560399999999996E-2</c:v>
                </c:pt>
                <c:pt idx="9120">
                  <c:v>8.7106000000000003E-2</c:v>
                </c:pt>
                <c:pt idx="9121">
                  <c:v>8.7661000000000003E-2</c:v>
                </c:pt>
                <c:pt idx="9122">
                  <c:v>8.8225399999999995E-2</c:v>
                </c:pt>
                <c:pt idx="9123">
                  <c:v>8.8798600000000005E-2</c:v>
                </c:pt>
                <c:pt idx="9124">
                  <c:v>8.9380100000000004E-2</c:v>
                </c:pt>
                <c:pt idx="9125">
                  <c:v>8.9969599999999997E-2</c:v>
                </c:pt>
                <c:pt idx="9126">
                  <c:v>9.0566599999999997E-2</c:v>
                </c:pt>
                <c:pt idx="9127">
                  <c:v>9.1170399999999999E-2</c:v>
                </c:pt>
                <c:pt idx="9128">
                  <c:v>9.1780700000000007E-2</c:v>
                </c:pt>
                <c:pt idx="9129">
                  <c:v>9.2398400000000006E-2</c:v>
                </c:pt>
                <c:pt idx="9130">
                  <c:v>9.3023999999999996E-2</c:v>
                </c:pt>
                <c:pt idx="9131">
                  <c:v>9.3656500000000004E-2</c:v>
                </c:pt>
                <c:pt idx="9132">
                  <c:v>9.4293699999999994E-2</c:v>
                </c:pt>
                <c:pt idx="9133">
                  <c:v>9.4933799999999999E-2</c:v>
                </c:pt>
                <c:pt idx="9134">
                  <c:v>9.5575499999999994E-2</c:v>
                </c:pt>
                <c:pt idx="9135">
                  <c:v>9.6218399999999996E-2</c:v>
                </c:pt>
                <c:pt idx="9136">
                  <c:v>9.6862000000000004E-2</c:v>
                </c:pt>
                <c:pt idx="9137">
                  <c:v>9.7505700000000001E-2</c:v>
                </c:pt>
                <c:pt idx="9138">
                  <c:v>9.8147899999999996E-2</c:v>
                </c:pt>
                <c:pt idx="9139">
                  <c:v>9.8787100000000003E-2</c:v>
                </c:pt>
                <c:pt idx="9140">
                  <c:v>9.9421999999999996E-2</c:v>
                </c:pt>
                <c:pt idx="9141">
                  <c:v>0.100052</c:v>
                </c:pt>
                <c:pt idx="9142">
                  <c:v>0.100676</c:v>
                </c:pt>
                <c:pt idx="9143">
                  <c:v>0.10129100000000001</c:v>
                </c:pt>
                <c:pt idx="9144">
                  <c:v>0.101896</c:v>
                </c:pt>
                <c:pt idx="9145">
                  <c:v>0.102491</c:v>
                </c:pt>
                <c:pt idx="9146">
                  <c:v>0.103074</c:v>
                </c:pt>
                <c:pt idx="9147">
                  <c:v>0.103646</c:v>
                </c:pt>
                <c:pt idx="9148">
                  <c:v>0.10420500000000001</c:v>
                </c:pt>
                <c:pt idx="9149">
                  <c:v>0.104751</c:v>
                </c:pt>
                <c:pt idx="9150">
                  <c:v>0.105283</c:v>
                </c:pt>
                <c:pt idx="9151">
                  <c:v>0.10580000000000001</c:v>
                </c:pt>
                <c:pt idx="9152">
                  <c:v>0.10630000000000001</c:v>
                </c:pt>
                <c:pt idx="9153">
                  <c:v>0.106781</c:v>
                </c:pt>
                <c:pt idx="9154">
                  <c:v>0.10724400000000001</c:v>
                </c:pt>
                <c:pt idx="9155">
                  <c:v>0.107687</c:v>
                </c:pt>
                <c:pt idx="9156">
                  <c:v>0.10810699999999999</c:v>
                </c:pt>
                <c:pt idx="9157">
                  <c:v>0.10850600000000001</c:v>
                </c:pt>
                <c:pt idx="9158">
                  <c:v>0.10888</c:v>
                </c:pt>
                <c:pt idx="9159">
                  <c:v>0.10922999999999999</c:v>
                </c:pt>
                <c:pt idx="9160">
                  <c:v>0.109555</c:v>
                </c:pt>
                <c:pt idx="9161">
                  <c:v>0.10985200000000001</c:v>
                </c:pt>
                <c:pt idx="9162">
                  <c:v>0.110121</c:v>
                </c:pt>
                <c:pt idx="9163">
                  <c:v>0.110358</c:v>
                </c:pt>
                <c:pt idx="9164">
                  <c:v>0.11056199999999999</c:v>
                </c:pt>
                <c:pt idx="9165">
                  <c:v>0.110733</c:v>
                </c:pt>
                <c:pt idx="9166">
                  <c:v>0.110871</c:v>
                </c:pt>
                <c:pt idx="9167">
                  <c:v>0.110973</c:v>
                </c:pt>
                <c:pt idx="9168">
                  <c:v>0.111039</c:v>
                </c:pt>
                <c:pt idx="9169">
                  <c:v>0.111068</c:v>
                </c:pt>
                <c:pt idx="9170">
                  <c:v>0.111059</c:v>
                </c:pt>
                <c:pt idx="9171">
                  <c:v>0.111011</c:v>
                </c:pt>
                <c:pt idx="9172">
                  <c:v>0.11092399999999999</c:v>
                </c:pt>
                <c:pt idx="9173">
                  <c:v>0.11079799999999999</c:v>
                </c:pt>
                <c:pt idx="9174">
                  <c:v>0.110634</c:v>
                </c:pt>
                <c:pt idx="9175">
                  <c:v>0.110433</c:v>
                </c:pt>
                <c:pt idx="9176">
                  <c:v>0.110196</c:v>
                </c:pt>
                <c:pt idx="9177">
                  <c:v>0.10992200000000001</c:v>
                </c:pt>
                <c:pt idx="9178">
                  <c:v>0.109611</c:v>
                </c:pt>
                <c:pt idx="9179">
                  <c:v>0.109264</c:v>
                </c:pt>
                <c:pt idx="9180">
                  <c:v>0.10888200000000001</c:v>
                </c:pt>
                <c:pt idx="9181">
                  <c:v>0.108462</c:v>
                </c:pt>
                <c:pt idx="9182">
                  <c:v>0.108006</c:v>
                </c:pt>
                <c:pt idx="9183">
                  <c:v>0.107512</c:v>
                </c:pt>
                <c:pt idx="9184">
                  <c:v>0.10698100000000001</c:v>
                </c:pt>
                <c:pt idx="9185">
                  <c:v>0.10641399999999999</c:v>
                </c:pt>
                <c:pt idx="9186">
                  <c:v>0.105811</c:v>
                </c:pt>
                <c:pt idx="9187">
                  <c:v>0.105172</c:v>
                </c:pt>
                <c:pt idx="9188">
                  <c:v>0.10449700000000001</c:v>
                </c:pt>
                <c:pt idx="9189">
                  <c:v>0.103787</c:v>
                </c:pt>
                <c:pt idx="9190">
                  <c:v>0.10304199999999999</c:v>
                </c:pt>
                <c:pt idx="9191">
                  <c:v>0.10226300000000001</c:v>
                </c:pt>
                <c:pt idx="9192">
                  <c:v>0.101452</c:v>
                </c:pt>
                <c:pt idx="9193">
                  <c:v>0.100609</c:v>
                </c:pt>
                <c:pt idx="9194">
                  <c:v>9.9735000000000004E-2</c:v>
                </c:pt>
                <c:pt idx="9195">
                  <c:v>9.8829700000000006E-2</c:v>
                </c:pt>
                <c:pt idx="9196">
                  <c:v>9.7894400000000006E-2</c:v>
                </c:pt>
                <c:pt idx="9197">
                  <c:v>9.6931799999999999E-2</c:v>
                </c:pt>
                <c:pt idx="9198">
                  <c:v>9.5945100000000005E-2</c:v>
                </c:pt>
                <c:pt idx="9199">
                  <c:v>9.4936499999999993E-2</c:v>
                </c:pt>
                <c:pt idx="9200">
                  <c:v>9.3906799999999999E-2</c:v>
                </c:pt>
                <c:pt idx="9201">
                  <c:v>9.2856900000000006E-2</c:v>
                </c:pt>
                <c:pt idx="9202">
                  <c:v>9.1788800000000004E-2</c:v>
                </c:pt>
                <c:pt idx="9203">
                  <c:v>9.0704300000000002E-2</c:v>
                </c:pt>
                <c:pt idx="9204">
                  <c:v>8.9605199999999996E-2</c:v>
                </c:pt>
                <c:pt idx="9205">
                  <c:v>8.8493500000000003E-2</c:v>
                </c:pt>
                <c:pt idx="9206">
                  <c:v>8.7370799999999998E-2</c:v>
                </c:pt>
                <c:pt idx="9207">
                  <c:v>8.6237400000000006E-2</c:v>
                </c:pt>
                <c:pt idx="9208">
                  <c:v>8.5094299999999998E-2</c:v>
                </c:pt>
                <c:pt idx="9209">
                  <c:v>8.3943500000000004E-2</c:v>
                </c:pt>
                <c:pt idx="9210">
                  <c:v>8.2787600000000003E-2</c:v>
                </c:pt>
                <c:pt idx="9211">
                  <c:v>8.1628500000000007E-2</c:v>
                </c:pt>
                <c:pt idx="9212">
                  <c:v>8.04676E-2</c:v>
                </c:pt>
                <c:pt idx="9213">
                  <c:v>7.9306699999999994E-2</c:v>
                </c:pt>
                <c:pt idx="9214">
                  <c:v>7.8147300000000003E-2</c:v>
                </c:pt>
                <c:pt idx="9215">
                  <c:v>7.6990199999999995E-2</c:v>
                </c:pt>
                <c:pt idx="9216">
                  <c:v>7.5836299999999995E-2</c:v>
                </c:pt>
                <c:pt idx="9217">
                  <c:v>7.4688199999999996E-2</c:v>
                </c:pt>
                <c:pt idx="9218">
                  <c:v>7.3548699999999995E-2</c:v>
                </c:pt>
                <c:pt idx="9219">
                  <c:v>7.2420399999999996E-2</c:v>
                </c:pt>
                <c:pt idx="9220">
                  <c:v>7.1305599999999997E-2</c:v>
                </c:pt>
                <c:pt idx="9221">
                  <c:v>7.0206400000000002E-2</c:v>
                </c:pt>
                <c:pt idx="9222">
                  <c:v>6.9125400000000004E-2</c:v>
                </c:pt>
                <c:pt idx="9223">
                  <c:v>6.80645E-2</c:v>
                </c:pt>
                <c:pt idx="9224">
                  <c:v>6.7024500000000001E-2</c:v>
                </c:pt>
                <c:pt idx="9225">
                  <c:v>6.6005900000000006E-2</c:v>
                </c:pt>
                <c:pt idx="9226">
                  <c:v>6.50091E-2</c:v>
                </c:pt>
                <c:pt idx="9227">
                  <c:v>6.4035099999999998E-2</c:v>
                </c:pt>
                <c:pt idx="9228">
                  <c:v>6.30854E-2</c:v>
                </c:pt>
                <c:pt idx="9229">
                  <c:v>6.2161099999999997E-2</c:v>
                </c:pt>
                <c:pt idx="9230">
                  <c:v>6.1263600000000001E-2</c:v>
                </c:pt>
                <c:pt idx="9231">
                  <c:v>6.0394799999999998E-2</c:v>
                </c:pt>
                <c:pt idx="9232">
                  <c:v>5.95563E-2</c:v>
                </c:pt>
                <c:pt idx="9233">
                  <c:v>5.8749700000000002E-2</c:v>
                </c:pt>
                <c:pt idx="9234">
                  <c:v>5.7976699999999999E-2</c:v>
                </c:pt>
                <c:pt idx="9235">
                  <c:v>5.7238299999999999E-2</c:v>
                </c:pt>
                <c:pt idx="9236">
                  <c:v>5.6535500000000002E-2</c:v>
                </c:pt>
                <c:pt idx="9237">
                  <c:v>5.5869799999999997E-2</c:v>
                </c:pt>
                <c:pt idx="9238">
                  <c:v>5.5243399999999998E-2</c:v>
                </c:pt>
                <c:pt idx="9239">
                  <c:v>5.4659199999999998E-2</c:v>
                </c:pt>
                <c:pt idx="9240">
                  <c:v>5.4119300000000002E-2</c:v>
                </c:pt>
                <c:pt idx="9241">
                  <c:v>5.3625399999999997E-2</c:v>
                </c:pt>
                <c:pt idx="9242">
                  <c:v>5.3178999999999997E-2</c:v>
                </c:pt>
                <c:pt idx="9243">
                  <c:v>5.2780300000000002E-2</c:v>
                </c:pt>
                <c:pt idx="9244">
                  <c:v>5.2428500000000003E-2</c:v>
                </c:pt>
                <c:pt idx="9245">
                  <c:v>5.2123500000000003E-2</c:v>
                </c:pt>
                <c:pt idx="9246">
                  <c:v>5.18652E-2</c:v>
                </c:pt>
                <c:pt idx="9247">
                  <c:v>5.16538E-2</c:v>
                </c:pt>
                <c:pt idx="9248">
                  <c:v>5.1489600000000003E-2</c:v>
                </c:pt>
                <c:pt idx="9249">
                  <c:v>5.1374099999999999E-2</c:v>
                </c:pt>
                <c:pt idx="9250">
                  <c:v>5.1308199999999998E-2</c:v>
                </c:pt>
                <c:pt idx="9251">
                  <c:v>5.1292200000000003E-2</c:v>
                </c:pt>
                <c:pt idx="9252">
                  <c:v>5.1325900000000001E-2</c:v>
                </c:pt>
                <c:pt idx="9253">
                  <c:v>5.1409299999999998E-2</c:v>
                </c:pt>
                <c:pt idx="9254">
                  <c:v>5.1542600000000001E-2</c:v>
                </c:pt>
                <c:pt idx="9255">
                  <c:v>5.1725500000000001E-2</c:v>
                </c:pt>
                <c:pt idx="9256">
                  <c:v>5.1958200000000003E-2</c:v>
                </c:pt>
                <c:pt idx="9257">
                  <c:v>5.2241000000000003E-2</c:v>
                </c:pt>
                <c:pt idx="9258">
                  <c:v>5.2573799999999997E-2</c:v>
                </c:pt>
                <c:pt idx="9259">
                  <c:v>5.2955700000000001E-2</c:v>
                </c:pt>
                <c:pt idx="9260">
                  <c:v>5.3384899999999999E-2</c:v>
                </c:pt>
                <c:pt idx="9261">
                  <c:v>5.3860900000000003E-2</c:v>
                </c:pt>
                <c:pt idx="9262">
                  <c:v>5.4384299999999997E-2</c:v>
                </c:pt>
                <c:pt idx="9263">
                  <c:v>5.4956100000000001E-2</c:v>
                </c:pt>
                <c:pt idx="9264">
                  <c:v>5.5576899999999999E-2</c:v>
                </c:pt>
                <c:pt idx="9265">
                  <c:v>5.6246200000000003E-2</c:v>
                </c:pt>
                <c:pt idx="9266">
                  <c:v>5.6962699999999998E-2</c:v>
                </c:pt>
                <c:pt idx="9267">
                  <c:v>5.77253E-2</c:v>
                </c:pt>
                <c:pt idx="9268">
                  <c:v>5.85327E-2</c:v>
                </c:pt>
                <c:pt idx="9269">
                  <c:v>5.9382999999999998E-2</c:v>
                </c:pt>
                <c:pt idx="9270">
                  <c:v>6.0274099999999997E-2</c:v>
                </c:pt>
                <c:pt idx="9271">
                  <c:v>6.1204599999999998E-2</c:v>
                </c:pt>
                <c:pt idx="9272">
                  <c:v>6.2174199999999999E-2</c:v>
                </c:pt>
                <c:pt idx="9273">
                  <c:v>6.3182000000000002E-2</c:v>
                </c:pt>
                <c:pt idx="9274">
                  <c:v>6.4226199999999997E-2</c:v>
                </c:pt>
                <c:pt idx="9275">
                  <c:v>6.5304299999999996E-2</c:v>
                </c:pt>
                <c:pt idx="9276">
                  <c:v>6.6414600000000004E-2</c:v>
                </c:pt>
                <c:pt idx="9277">
                  <c:v>6.7555599999999993E-2</c:v>
                </c:pt>
                <c:pt idx="9278">
                  <c:v>6.8725400000000006E-2</c:v>
                </c:pt>
                <c:pt idx="9279">
                  <c:v>6.9922300000000007E-2</c:v>
                </c:pt>
                <c:pt idx="9280">
                  <c:v>7.1145399999999998E-2</c:v>
                </c:pt>
                <c:pt idx="9281">
                  <c:v>7.2393700000000005E-2</c:v>
                </c:pt>
                <c:pt idx="9282">
                  <c:v>7.3666200000000001E-2</c:v>
                </c:pt>
                <c:pt idx="9283">
                  <c:v>7.4961799999999995E-2</c:v>
                </c:pt>
                <c:pt idx="9284">
                  <c:v>7.62795E-2</c:v>
                </c:pt>
                <c:pt idx="9285">
                  <c:v>7.7617900000000004E-2</c:v>
                </c:pt>
                <c:pt idx="9286">
                  <c:v>7.8975600000000007E-2</c:v>
                </c:pt>
                <c:pt idx="9287">
                  <c:v>8.0351500000000006E-2</c:v>
                </c:pt>
                <c:pt idx="9288">
                  <c:v>8.1744899999999995E-2</c:v>
                </c:pt>
                <c:pt idx="9289">
                  <c:v>8.3154699999999998E-2</c:v>
                </c:pt>
                <c:pt idx="9290">
                  <c:v>8.4577700000000006E-2</c:v>
                </c:pt>
                <c:pt idx="9291">
                  <c:v>8.6010600000000006E-2</c:v>
                </c:pt>
                <c:pt idx="9292">
                  <c:v>8.7450899999999998E-2</c:v>
                </c:pt>
                <c:pt idx="9293">
                  <c:v>8.8895299999999997E-2</c:v>
                </c:pt>
                <c:pt idx="9294">
                  <c:v>9.0339799999999998E-2</c:v>
                </c:pt>
                <c:pt idx="9295">
                  <c:v>9.1780899999999999E-2</c:v>
                </c:pt>
                <c:pt idx="9296">
                  <c:v>9.3216400000000005E-2</c:v>
                </c:pt>
                <c:pt idx="9297">
                  <c:v>9.4644099999999995E-2</c:v>
                </c:pt>
                <c:pt idx="9298">
                  <c:v>9.6060699999999999E-2</c:v>
                </c:pt>
                <c:pt idx="9299">
                  <c:v>9.7463400000000006E-2</c:v>
                </c:pt>
                <c:pt idx="9300">
                  <c:v>9.8851099999999997E-2</c:v>
                </c:pt>
                <c:pt idx="9301">
                  <c:v>0.10022300000000001</c:v>
                </c:pt>
                <c:pt idx="9302">
                  <c:v>0.101576</c:v>
                </c:pt>
                <c:pt idx="9303">
                  <c:v>0.102908</c:v>
                </c:pt>
                <c:pt idx="9304">
                  <c:v>0.104216</c:v>
                </c:pt>
                <c:pt idx="9305">
                  <c:v>0.10549799999999999</c:v>
                </c:pt>
                <c:pt idx="9306">
                  <c:v>0.106751</c:v>
                </c:pt>
                <c:pt idx="9307">
                  <c:v>0.107974</c:v>
                </c:pt>
                <c:pt idx="9308">
                  <c:v>0.109165</c:v>
                </c:pt>
                <c:pt idx="9309">
                  <c:v>0.110322</c:v>
                </c:pt>
                <c:pt idx="9310">
                  <c:v>0.111442</c:v>
                </c:pt>
                <c:pt idx="9311">
                  <c:v>0.112524</c:v>
                </c:pt>
                <c:pt idx="9312">
                  <c:v>0.113564</c:v>
                </c:pt>
                <c:pt idx="9313">
                  <c:v>0.11455899999999999</c:v>
                </c:pt>
                <c:pt idx="9314">
                  <c:v>0.115508</c:v>
                </c:pt>
                <c:pt idx="9315">
                  <c:v>0.116408</c:v>
                </c:pt>
                <c:pt idx="9316">
                  <c:v>0.117256</c:v>
                </c:pt>
                <c:pt idx="9317">
                  <c:v>0.11805300000000001</c:v>
                </c:pt>
                <c:pt idx="9318">
                  <c:v>0.118795</c:v>
                </c:pt>
                <c:pt idx="9319">
                  <c:v>0.11948300000000001</c:v>
                </c:pt>
                <c:pt idx="9320">
                  <c:v>0.120116</c:v>
                </c:pt>
                <c:pt idx="9321">
                  <c:v>0.12069199999999999</c:v>
                </c:pt>
                <c:pt idx="9322">
                  <c:v>0.121207</c:v>
                </c:pt>
                <c:pt idx="9323">
                  <c:v>0.121658</c:v>
                </c:pt>
                <c:pt idx="9324">
                  <c:v>0.122044</c:v>
                </c:pt>
                <c:pt idx="9325">
                  <c:v>0.122365</c:v>
                </c:pt>
                <c:pt idx="9326">
                  <c:v>0.12262199999999999</c:v>
                </c:pt>
                <c:pt idx="9327">
                  <c:v>0.12281400000000001</c:v>
                </c:pt>
                <c:pt idx="9328">
                  <c:v>0.12293800000000001</c:v>
                </c:pt>
                <c:pt idx="9329">
                  <c:v>0.12299499999999999</c:v>
                </c:pt>
                <c:pt idx="9330">
                  <c:v>0.122984</c:v>
                </c:pt>
                <c:pt idx="9331">
                  <c:v>0.122904</c:v>
                </c:pt>
                <c:pt idx="9332">
                  <c:v>0.122753</c:v>
                </c:pt>
                <c:pt idx="9333">
                  <c:v>0.122532</c:v>
                </c:pt>
                <c:pt idx="9334">
                  <c:v>0.122238</c:v>
                </c:pt>
                <c:pt idx="9335">
                  <c:v>0.12187199999999999</c:v>
                </c:pt>
                <c:pt idx="9336">
                  <c:v>0.121433</c:v>
                </c:pt>
                <c:pt idx="9337">
                  <c:v>0.120924</c:v>
                </c:pt>
                <c:pt idx="9338">
                  <c:v>0.12034499999999999</c:v>
                </c:pt>
                <c:pt idx="9339">
                  <c:v>0.119696</c:v>
                </c:pt>
                <c:pt idx="9340">
                  <c:v>0.118979</c:v>
                </c:pt>
                <c:pt idx="9341">
                  <c:v>0.11819399999999999</c:v>
                </c:pt>
                <c:pt idx="9342">
                  <c:v>0.117343</c:v>
                </c:pt>
                <c:pt idx="9343">
                  <c:v>0.116427</c:v>
                </c:pt>
                <c:pt idx="9344">
                  <c:v>0.11544699999999999</c:v>
                </c:pt>
                <c:pt idx="9345">
                  <c:v>0.11440599999999999</c:v>
                </c:pt>
                <c:pt idx="9346">
                  <c:v>0.113304</c:v>
                </c:pt>
                <c:pt idx="9347">
                  <c:v>0.11214499999999999</c:v>
                </c:pt>
                <c:pt idx="9348">
                  <c:v>0.110928</c:v>
                </c:pt>
                <c:pt idx="9349">
                  <c:v>0.109656</c:v>
                </c:pt>
                <c:pt idx="9350">
                  <c:v>0.108331</c:v>
                </c:pt>
                <c:pt idx="9351">
                  <c:v>0.10695499999999999</c:v>
                </c:pt>
                <c:pt idx="9352">
                  <c:v>0.105529</c:v>
                </c:pt>
                <c:pt idx="9353">
                  <c:v>0.104057</c:v>
                </c:pt>
                <c:pt idx="9354">
                  <c:v>0.10254199999999999</c:v>
                </c:pt>
                <c:pt idx="9355">
                  <c:v>0.10098500000000001</c:v>
                </c:pt>
                <c:pt idx="9356">
                  <c:v>9.9386699999999994E-2</c:v>
                </c:pt>
                <c:pt idx="9357">
                  <c:v>9.7749199999999994E-2</c:v>
                </c:pt>
                <c:pt idx="9358">
                  <c:v>9.6074699999999999E-2</c:v>
                </c:pt>
                <c:pt idx="9359">
                  <c:v>9.4366400000000003E-2</c:v>
                </c:pt>
                <c:pt idx="9360">
                  <c:v>9.2627299999999996E-2</c:v>
                </c:pt>
                <c:pt idx="9361">
                  <c:v>9.0859599999999999E-2</c:v>
                </c:pt>
                <c:pt idx="9362">
                  <c:v>8.9065000000000005E-2</c:v>
                </c:pt>
                <c:pt idx="9363">
                  <c:v>8.7246199999999996E-2</c:v>
                </c:pt>
                <c:pt idx="9364">
                  <c:v>8.5406999999999997E-2</c:v>
                </c:pt>
                <c:pt idx="9365">
                  <c:v>8.3551200000000006E-2</c:v>
                </c:pt>
                <c:pt idx="9366">
                  <c:v>8.1681799999999999E-2</c:v>
                </c:pt>
                <c:pt idx="9367">
                  <c:v>7.9801499999999997E-2</c:v>
                </c:pt>
                <c:pt idx="9368">
                  <c:v>7.7913700000000002E-2</c:v>
                </c:pt>
                <c:pt idx="9369">
                  <c:v>7.6022099999999995E-2</c:v>
                </c:pt>
                <c:pt idx="9370">
                  <c:v>7.4130199999999993E-2</c:v>
                </c:pt>
                <c:pt idx="9371">
                  <c:v>7.2241E-2</c:v>
                </c:pt>
                <c:pt idx="9372">
                  <c:v>7.0356600000000005E-2</c:v>
                </c:pt>
                <c:pt idx="9373">
                  <c:v>6.8479700000000004E-2</c:v>
                </c:pt>
                <c:pt idx="9374">
                  <c:v>6.6614499999999993E-2</c:v>
                </c:pt>
                <c:pt idx="9375">
                  <c:v>6.4765799999999998E-2</c:v>
                </c:pt>
                <c:pt idx="9376">
                  <c:v>6.2937900000000005E-2</c:v>
                </c:pt>
                <c:pt idx="9377">
                  <c:v>6.1132800000000001E-2</c:v>
                </c:pt>
                <c:pt idx="9378">
                  <c:v>5.9350800000000002E-2</c:v>
                </c:pt>
                <c:pt idx="9379">
                  <c:v>5.7592999999999998E-2</c:v>
                </c:pt>
                <c:pt idx="9380">
                  <c:v>5.5862500000000002E-2</c:v>
                </c:pt>
                <c:pt idx="9381">
                  <c:v>5.4162500000000002E-2</c:v>
                </c:pt>
                <c:pt idx="9382">
                  <c:v>5.2495300000000002E-2</c:v>
                </c:pt>
                <c:pt idx="9383">
                  <c:v>5.0862900000000003E-2</c:v>
                </c:pt>
                <c:pt idx="9384">
                  <c:v>4.9267499999999999E-2</c:v>
                </c:pt>
                <c:pt idx="9385">
                  <c:v>4.7711799999999999E-2</c:v>
                </c:pt>
                <c:pt idx="9386">
                  <c:v>4.6197700000000001E-2</c:v>
                </c:pt>
                <c:pt idx="9387">
                  <c:v>4.4726700000000001E-2</c:v>
                </c:pt>
                <c:pt idx="9388">
                  <c:v>4.3300600000000002E-2</c:v>
                </c:pt>
                <c:pt idx="9389">
                  <c:v>4.1920899999999997E-2</c:v>
                </c:pt>
                <c:pt idx="9390">
                  <c:v>4.0588300000000001E-2</c:v>
                </c:pt>
                <c:pt idx="9391">
                  <c:v>3.93038E-2</c:v>
                </c:pt>
                <c:pt idx="9392">
                  <c:v>3.80693E-2</c:v>
                </c:pt>
                <c:pt idx="9393">
                  <c:v>3.6887000000000003E-2</c:v>
                </c:pt>
                <c:pt idx="9394">
                  <c:v>3.5758900000000003E-2</c:v>
                </c:pt>
                <c:pt idx="9395">
                  <c:v>3.4686599999999998E-2</c:v>
                </c:pt>
                <c:pt idx="9396">
                  <c:v>3.3671100000000002E-2</c:v>
                </c:pt>
                <c:pt idx="9397">
                  <c:v>3.2713800000000001E-2</c:v>
                </c:pt>
                <c:pt idx="9398">
                  <c:v>3.1815999999999997E-2</c:v>
                </c:pt>
                <c:pt idx="9399">
                  <c:v>3.0978700000000001E-2</c:v>
                </c:pt>
                <c:pt idx="9400">
                  <c:v>3.0202799999999998E-2</c:v>
                </c:pt>
                <c:pt idx="9401">
                  <c:v>2.94892E-2</c:v>
                </c:pt>
                <c:pt idx="9402">
                  <c:v>2.8838900000000001E-2</c:v>
                </c:pt>
                <c:pt idx="9403">
                  <c:v>2.82525E-2</c:v>
                </c:pt>
                <c:pt idx="9404">
                  <c:v>2.7730299999999999E-2</c:v>
                </c:pt>
                <c:pt idx="9405">
                  <c:v>2.7272399999999999E-2</c:v>
                </c:pt>
                <c:pt idx="9406">
                  <c:v>2.6878699999999998E-2</c:v>
                </c:pt>
                <c:pt idx="9407">
                  <c:v>2.65489E-2</c:v>
                </c:pt>
                <c:pt idx="9408">
                  <c:v>2.6283000000000001E-2</c:v>
                </c:pt>
                <c:pt idx="9409">
                  <c:v>2.60804E-2</c:v>
                </c:pt>
                <c:pt idx="9410">
                  <c:v>2.59402E-2</c:v>
                </c:pt>
                <c:pt idx="9411">
                  <c:v>2.58614E-2</c:v>
                </c:pt>
                <c:pt idx="9412">
                  <c:v>2.58426E-2</c:v>
                </c:pt>
                <c:pt idx="9413">
                  <c:v>2.58823E-2</c:v>
                </c:pt>
                <c:pt idx="9414">
                  <c:v>2.5979700000000001E-2</c:v>
                </c:pt>
                <c:pt idx="9415">
                  <c:v>2.6133699999999999E-2</c:v>
                </c:pt>
                <c:pt idx="9416">
                  <c:v>2.6342899999999999E-2</c:v>
                </c:pt>
                <c:pt idx="9417">
                  <c:v>2.66056E-2</c:v>
                </c:pt>
                <c:pt idx="9418">
                  <c:v>2.6920400000000001E-2</c:v>
                </c:pt>
                <c:pt idx="9419">
                  <c:v>2.7286000000000001E-2</c:v>
                </c:pt>
                <c:pt idx="9420">
                  <c:v>2.7700900000000001E-2</c:v>
                </c:pt>
                <c:pt idx="9421">
                  <c:v>2.81636E-2</c:v>
                </c:pt>
                <c:pt idx="9422">
                  <c:v>2.8672799999999998E-2</c:v>
                </c:pt>
                <c:pt idx="9423">
                  <c:v>2.9226200000000001E-2</c:v>
                </c:pt>
                <c:pt idx="9424">
                  <c:v>2.9821400000000001E-2</c:v>
                </c:pt>
                <c:pt idx="9425">
                  <c:v>3.0456299999999999E-2</c:v>
                </c:pt>
                <c:pt idx="9426">
                  <c:v>3.1129799999999999E-2</c:v>
                </c:pt>
                <c:pt idx="9427">
                  <c:v>3.1840599999999997E-2</c:v>
                </c:pt>
                <c:pt idx="9428">
                  <c:v>3.2586999999999998E-2</c:v>
                </c:pt>
                <c:pt idx="9429">
                  <c:v>3.3366199999999999E-2</c:v>
                </c:pt>
                <c:pt idx="9430">
                  <c:v>3.41751E-2</c:v>
                </c:pt>
                <c:pt idx="9431">
                  <c:v>3.5010899999999998E-2</c:v>
                </c:pt>
                <c:pt idx="9432">
                  <c:v>3.5870699999999998E-2</c:v>
                </c:pt>
                <c:pt idx="9433">
                  <c:v>3.6752E-2</c:v>
                </c:pt>
                <c:pt idx="9434">
                  <c:v>3.7651900000000002E-2</c:v>
                </c:pt>
                <c:pt idx="9435">
                  <c:v>3.8567700000000003E-2</c:v>
                </c:pt>
                <c:pt idx="9436">
                  <c:v>3.9497299999999999E-2</c:v>
                </c:pt>
                <c:pt idx="9437">
                  <c:v>4.04394E-2</c:v>
                </c:pt>
                <c:pt idx="9438">
                  <c:v>4.1391499999999998E-2</c:v>
                </c:pt>
                <c:pt idx="9439">
                  <c:v>4.2350199999999998E-2</c:v>
                </c:pt>
                <c:pt idx="9440">
                  <c:v>4.3311599999999999E-2</c:v>
                </c:pt>
                <c:pt idx="9441">
                  <c:v>4.4272699999999998E-2</c:v>
                </c:pt>
                <c:pt idx="9442">
                  <c:v>4.5230600000000003E-2</c:v>
                </c:pt>
                <c:pt idx="9443">
                  <c:v>4.6183099999999998E-2</c:v>
                </c:pt>
                <c:pt idx="9444">
                  <c:v>4.7127799999999997E-2</c:v>
                </c:pt>
                <c:pt idx="9445">
                  <c:v>4.8061600000000003E-2</c:v>
                </c:pt>
                <c:pt idx="9446">
                  <c:v>4.8984600000000003E-2</c:v>
                </c:pt>
                <c:pt idx="9447">
                  <c:v>4.9901899999999999E-2</c:v>
                </c:pt>
                <c:pt idx="9448">
                  <c:v>5.0810300000000003E-2</c:v>
                </c:pt>
                <c:pt idx="9449">
                  <c:v>5.1698899999999999E-2</c:v>
                </c:pt>
                <c:pt idx="9450">
                  <c:v>5.2564100000000002E-2</c:v>
                </c:pt>
                <c:pt idx="9451">
                  <c:v>5.3407099999999999E-2</c:v>
                </c:pt>
                <c:pt idx="9452">
                  <c:v>5.4224899999999999E-2</c:v>
                </c:pt>
                <c:pt idx="9453">
                  <c:v>5.5014E-2</c:v>
                </c:pt>
                <c:pt idx="9454">
                  <c:v>5.57717E-2</c:v>
                </c:pt>
                <c:pt idx="9455">
                  <c:v>5.6496200000000003E-2</c:v>
                </c:pt>
                <c:pt idx="9456">
                  <c:v>5.7186399999999998E-2</c:v>
                </c:pt>
                <c:pt idx="9457">
                  <c:v>5.7840999999999997E-2</c:v>
                </c:pt>
                <c:pt idx="9458">
                  <c:v>5.8457799999999997E-2</c:v>
                </c:pt>
                <c:pt idx="9459">
                  <c:v>5.9034700000000002E-2</c:v>
                </c:pt>
                <c:pt idx="9460">
                  <c:v>5.9569499999999997E-2</c:v>
                </c:pt>
                <c:pt idx="9461">
                  <c:v>6.00604E-2</c:v>
                </c:pt>
                <c:pt idx="9462">
                  <c:v>6.0505000000000003E-2</c:v>
                </c:pt>
                <c:pt idx="9463">
                  <c:v>6.0901499999999997E-2</c:v>
                </c:pt>
                <c:pt idx="9464">
                  <c:v>6.1248299999999999E-2</c:v>
                </c:pt>
                <c:pt idx="9465">
                  <c:v>6.1544000000000001E-2</c:v>
                </c:pt>
                <c:pt idx="9466">
                  <c:v>6.1787399999999999E-2</c:v>
                </c:pt>
                <c:pt idx="9467">
                  <c:v>6.1977999999999998E-2</c:v>
                </c:pt>
                <c:pt idx="9468">
                  <c:v>6.2115499999999997E-2</c:v>
                </c:pt>
                <c:pt idx="9469">
                  <c:v>6.2199499999999998E-2</c:v>
                </c:pt>
                <c:pt idx="9470">
                  <c:v>6.2229100000000002E-2</c:v>
                </c:pt>
                <c:pt idx="9471">
                  <c:v>6.2203099999999997E-2</c:v>
                </c:pt>
                <c:pt idx="9472">
                  <c:v>6.2120799999999997E-2</c:v>
                </c:pt>
                <c:pt idx="9473">
                  <c:v>6.1982000000000002E-2</c:v>
                </c:pt>
                <c:pt idx="9474">
                  <c:v>6.1787099999999998E-2</c:v>
                </c:pt>
                <c:pt idx="9475">
                  <c:v>6.1535699999999999E-2</c:v>
                </c:pt>
                <c:pt idx="9476">
                  <c:v>6.1227400000000001E-2</c:v>
                </c:pt>
                <c:pt idx="9477">
                  <c:v>6.0862399999999997E-2</c:v>
                </c:pt>
                <c:pt idx="9478">
                  <c:v>6.0441700000000001E-2</c:v>
                </c:pt>
                <c:pt idx="9479">
                  <c:v>5.9966600000000002E-2</c:v>
                </c:pt>
                <c:pt idx="9480">
                  <c:v>5.9437700000000003E-2</c:v>
                </c:pt>
                <c:pt idx="9481">
                  <c:v>5.8855499999999998E-2</c:v>
                </c:pt>
                <c:pt idx="9482">
                  <c:v>5.8220899999999999E-2</c:v>
                </c:pt>
                <c:pt idx="9483">
                  <c:v>5.75349E-2</c:v>
                </c:pt>
                <c:pt idx="9484">
                  <c:v>5.6798099999999997E-2</c:v>
                </c:pt>
                <c:pt idx="9485">
                  <c:v>5.6011600000000002E-2</c:v>
                </c:pt>
                <c:pt idx="9486">
                  <c:v>5.5176799999999998E-2</c:v>
                </c:pt>
                <c:pt idx="9487">
                  <c:v>5.4295200000000002E-2</c:v>
                </c:pt>
                <c:pt idx="9488">
                  <c:v>5.3368400000000003E-2</c:v>
                </c:pt>
                <c:pt idx="9489">
                  <c:v>5.2398199999999999E-2</c:v>
                </c:pt>
                <c:pt idx="9490">
                  <c:v>5.1386399999999999E-2</c:v>
                </c:pt>
                <c:pt idx="9491">
                  <c:v>5.0334700000000003E-2</c:v>
                </c:pt>
                <c:pt idx="9492">
                  <c:v>4.9244099999999999E-2</c:v>
                </c:pt>
                <c:pt idx="9493">
                  <c:v>4.8116100000000002E-2</c:v>
                </c:pt>
                <c:pt idx="9494">
                  <c:v>4.6952599999999997E-2</c:v>
                </c:pt>
                <c:pt idx="9495">
                  <c:v>4.57556E-2</c:v>
                </c:pt>
                <c:pt idx="9496">
                  <c:v>4.4527299999999999E-2</c:v>
                </c:pt>
                <c:pt idx="9497">
                  <c:v>4.3270700000000002E-2</c:v>
                </c:pt>
                <c:pt idx="9498">
                  <c:v>4.1988699999999997E-2</c:v>
                </c:pt>
                <c:pt idx="9499">
                  <c:v>4.0683799999999999E-2</c:v>
                </c:pt>
                <c:pt idx="9500">
                  <c:v>3.93576E-2</c:v>
                </c:pt>
                <c:pt idx="9501">
                  <c:v>3.8011999999999997E-2</c:v>
                </c:pt>
                <c:pt idx="9502">
                  <c:v>3.6649599999999997E-2</c:v>
                </c:pt>
                <c:pt idx="9503">
                  <c:v>3.5273400000000003E-2</c:v>
                </c:pt>
                <c:pt idx="9504">
                  <c:v>3.3886100000000002E-2</c:v>
                </c:pt>
                <c:pt idx="9505">
                  <c:v>3.24908E-2</c:v>
                </c:pt>
                <c:pt idx="9506">
                  <c:v>3.1091000000000001E-2</c:v>
                </c:pt>
                <c:pt idx="9507">
                  <c:v>2.9689199999999999E-2</c:v>
                </c:pt>
                <c:pt idx="9508">
                  <c:v>2.8288199999999999E-2</c:v>
                </c:pt>
                <c:pt idx="9509">
                  <c:v>2.6894499999999998E-2</c:v>
                </c:pt>
                <c:pt idx="9510">
                  <c:v>2.55137E-2</c:v>
                </c:pt>
                <c:pt idx="9511">
                  <c:v>2.4144100000000002E-2</c:v>
                </c:pt>
                <c:pt idx="9512">
                  <c:v>2.2786000000000001E-2</c:v>
                </c:pt>
                <c:pt idx="9513">
                  <c:v>2.14477E-2</c:v>
                </c:pt>
                <c:pt idx="9514">
                  <c:v>2.01345E-2</c:v>
                </c:pt>
                <c:pt idx="9515">
                  <c:v>1.8846100000000001E-2</c:v>
                </c:pt>
                <c:pt idx="9516">
                  <c:v>1.7582400000000001E-2</c:v>
                </c:pt>
                <c:pt idx="9517">
                  <c:v>1.6345700000000001E-2</c:v>
                </c:pt>
                <c:pt idx="9518">
                  <c:v>1.51393E-2</c:v>
                </c:pt>
                <c:pt idx="9519">
                  <c:v>1.3965399999999999E-2</c:v>
                </c:pt>
                <c:pt idx="9520">
                  <c:v>1.28258E-2</c:v>
                </c:pt>
                <c:pt idx="9521">
                  <c:v>1.17231E-2</c:v>
                </c:pt>
                <c:pt idx="9522">
                  <c:v>1.06601E-2</c:v>
                </c:pt>
                <c:pt idx="9523" formatCode="0.00E+00">
                  <c:v>9.6383900000000002E-3</c:v>
                </c:pt>
                <c:pt idx="9524" formatCode="0.00E+00">
                  <c:v>8.6592800000000001E-3</c:v>
                </c:pt>
                <c:pt idx="9525" formatCode="0.00E+00">
                  <c:v>7.7238699999999999E-3</c:v>
                </c:pt>
                <c:pt idx="9526" formatCode="0.00E+00">
                  <c:v>6.8333999999999999E-3</c:v>
                </c:pt>
                <c:pt idx="9527" formatCode="0.00E+00">
                  <c:v>5.9894400000000004E-3</c:v>
                </c:pt>
                <c:pt idx="9528" formatCode="0.00E+00">
                  <c:v>5.19368E-3</c:v>
                </c:pt>
                <c:pt idx="9529" formatCode="0.00E+00">
                  <c:v>4.44766E-3</c:v>
                </c:pt>
                <c:pt idx="9530" formatCode="0.00E+00">
                  <c:v>3.7532799999999999E-3</c:v>
                </c:pt>
                <c:pt idx="9531" formatCode="0.00E+00">
                  <c:v>3.1126999999999999E-3</c:v>
                </c:pt>
                <c:pt idx="9532" formatCode="0.00E+00">
                  <c:v>2.5272599999999999E-3</c:v>
                </c:pt>
                <c:pt idx="9533" formatCode="0.00E+00">
                  <c:v>1.9974799999999998E-3</c:v>
                </c:pt>
                <c:pt idx="9534" formatCode="0.00E+00">
                  <c:v>1.5242599999999999E-3</c:v>
                </c:pt>
                <c:pt idx="9535" formatCode="0.00E+00">
                  <c:v>1.10918E-3</c:v>
                </c:pt>
                <c:pt idx="9536" formatCode="0.00E+00">
                  <c:v>7.5365399999999998E-4</c:v>
                </c:pt>
                <c:pt idx="9537" formatCode="0.00E+00">
                  <c:v>4.58577E-4</c:v>
                </c:pt>
                <c:pt idx="9538" formatCode="0.00E+00">
                  <c:v>2.2474100000000001E-4</c:v>
                </c:pt>
                <c:pt idx="9539" formatCode="0.00E+00">
                  <c:v>5.26504E-5</c:v>
                </c:pt>
                <c:pt idx="9540" formatCode="0.00E+00">
                  <c:v>-5.7187E-5</c:v>
                </c:pt>
                <c:pt idx="9541" formatCode="0.00E+00">
                  <c:v>-1.03965E-4</c:v>
                </c:pt>
                <c:pt idx="9542" formatCode="0.00E+00">
                  <c:v>-8.7565000000000006E-5</c:v>
                </c:pt>
                <c:pt idx="9543" formatCode="0.00E+00">
                  <c:v>-8.7226100000000008E-6</c:v>
                </c:pt>
                <c:pt idx="9544" formatCode="0.00E+00">
                  <c:v>1.3181999999999999E-4</c:v>
                </c:pt>
                <c:pt idx="9545" formatCode="0.00E+00">
                  <c:v>3.3326299999999998E-4</c:v>
                </c:pt>
                <c:pt idx="9546" formatCode="0.00E+00">
                  <c:v>5.9449800000000005E-4</c:v>
                </c:pt>
                <c:pt idx="9547" formatCode="0.00E+00">
                  <c:v>9.1449200000000004E-4</c:v>
                </c:pt>
                <c:pt idx="9548" formatCode="0.00E+00">
                  <c:v>1.29233E-3</c:v>
                </c:pt>
                <c:pt idx="9549" formatCode="0.00E+00">
                  <c:v>1.7270199999999999E-3</c:v>
                </c:pt>
                <c:pt idx="9550" formatCode="0.00E+00">
                  <c:v>2.2175799999999998E-3</c:v>
                </c:pt>
                <c:pt idx="9551" formatCode="0.00E+00">
                  <c:v>2.7629E-3</c:v>
                </c:pt>
                <c:pt idx="9552" formatCode="0.00E+00">
                  <c:v>3.3614600000000001E-3</c:v>
                </c:pt>
                <c:pt idx="9553" formatCode="0.00E+00">
                  <c:v>4.0115999999999997E-3</c:v>
                </c:pt>
                <c:pt idx="9554" formatCode="0.00E+00">
                  <c:v>4.7117699999999997E-3</c:v>
                </c:pt>
                <c:pt idx="9555" formatCode="0.00E+00">
                  <c:v>5.4606300000000002E-3</c:v>
                </c:pt>
                <c:pt idx="9556" formatCode="0.00E+00">
                  <c:v>6.2567400000000002E-3</c:v>
                </c:pt>
                <c:pt idx="9557" formatCode="0.00E+00">
                  <c:v>7.0984500000000001E-3</c:v>
                </c:pt>
                <c:pt idx="9558" formatCode="0.00E+00">
                  <c:v>7.9842100000000003E-3</c:v>
                </c:pt>
                <c:pt idx="9559" formatCode="0.00E+00">
                  <c:v>8.9122899999999998E-3</c:v>
                </c:pt>
                <c:pt idx="9560" formatCode="0.00E+00">
                  <c:v>9.8803599999999995E-3</c:v>
                </c:pt>
                <c:pt idx="9561">
                  <c:v>1.08857E-2</c:v>
                </c:pt>
                <c:pt idx="9562">
                  <c:v>1.19258E-2</c:v>
                </c:pt>
                <c:pt idx="9563">
                  <c:v>1.29979E-2</c:v>
                </c:pt>
                <c:pt idx="9564">
                  <c:v>1.40994E-2</c:v>
                </c:pt>
                <c:pt idx="9565">
                  <c:v>1.52277E-2</c:v>
                </c:pt>
                <c:pt idx="9566">
                  <c:v>1.63798E-2</c:v>
                </c:pt>
                <c:pt idx="9567">
                  <c:v>1.7552999999999999E-2</c:v>
                </c:pt>
                <c:pt idx="9568">
                  <c:v>1.8744799999999999E-2</c:v>
                </c:pt>
                <c:pt idx="9569">
                  <c:v>1.99528E-2</c:v>
                </c:pt>
                <c:pt idx="9570">
                  <c:v>2.1174599999999998E-2</c:v>
                </c:pt>
                <c:pt idx="9571">
                  <c:v>2.24076E-2</c:v>
                </c:pt>
                <c:pt idx="9572">
                  <c:v>2.3648200000000001E-2</c:v>
                </c:pt>
                <c:pt idx="9573">
                  <c:v>2.4892999999999998E-2</c:v>
                </c:pt>
                <c:pt idx="9574">
                  <c:v>2.61389E-2</c:v>
                </c:pt>
                <c:pt idx="9575">
                  <c:v>2.7383500000000002E-2</c:v>
                </c:pt>
                <c:pt idx="9576">
                  <c:v>2.8624199999999999E-2</c:v>
                </c:pt>
                <c:pt idx="9577">
                  <c:v>2.9858599999999999E-2</c:v>
                </c:pt>
                <c:pt idx="9578">
                  <c:v>3.1083599999999999E-2</c:v>
                </c:pt>
                <c:pt idx="9579">
                  <c:v>3.2296199999999997E-2</c:v>
                </c:pt>
                <c:pt idx="9580">
                  <c:v>3.3493099999999998E-2</c:v>
                </c:pt>
                <c:pt idx="9581">
                  <c:v>3.4671199999999999E-2</c:v>
                </c:pt>
                <c:pt idx="9582">
                  <c:v>3.5827600000000001E-2</c:v>
                </c:pt>
                <c:pt idx="9583">
                  <c:v>3.6960199999999999E-2</c:v>
                </c:pt>
                <c:pt idx="9584">
                  <c:v>3.8067700000000003E-2</c:v>
                </c:pt>
                <c:pt idx="9585">
                  <c:v>3.9147800000000003E-2</c:v>
                </c:pt>
                <c:pt idx="9586">
                  <c:v>4.0196999999999997E-2</c:v>
                </c:pt>
                <c:pt idx="9587">
                  <c:v>4.12118E-2</c:v>
                </c:pt>
                <c:pt idx="9588">
                  <c:v>4.2188799999999999E-2</c:v>
                </c:pt>
                <c:pt idx="9589">
                  <c:v>4.3125799999999999E-2</c:v>
                </c:pt>
                <c:pt idx="9590">
                  <c:v>4.4020900000000002E-2</c:v>
                </c:pt>
                <c:pt idx="9591">
                  <c:v>4.4872200000000001E-2</c:v>
                </c:pt>
                <c:pt idx="9592">
                  <c:v>4.5677700000000002E-2</c:v>
                </c:pt>
                <c:pt idx="9593">
                  <c:v>4.6435400000000002E-2</c:v>
                </c:pt>
                <c:pt idx="9594">
                  <c:v>4.7143299999999999E-2</c:v>
                </c:pt>
                <c:pt idx="9595">
                  <c:v>4.7799399999999999E-2</c:v>
                </c:pt>
                <c:pt idx="9596">
                  <c:v>4.8401600000000003E-2</c:v>
                </c:pt>
                <c:pt idx="9597">
                  <c:v>4.89478E-2</c:v>
                </c:pt>
                <c:pt idx="9598">
                  <c:v>4.9435800000000002E-2</c:v>
                </c:pt>
                <c:pt idx="9599">
                  <c:v>4.9864199999999997E-2</c:v>
                </c:pt>
                <c:pt idx="9600">
                  <c:v>5.0232199999999998E-2</c:v>
                </c:pt>
                <c:pt idx="9601">
                  <c:v>5.0538800000000002E-2</c:v>
                </c:pt>
                <c:pt idx="9602">
                  <c:v>5.0782500000000001E-2</c:v>
                </c:pt>
                <c:pt idx="9603">
                  <c:v>5.0962300000000002E-2</c:v>
                </c:pt>
                <c:pt idx="9604">
                  <c:v>5.10778E-2</c:v>
                </c:pt>
                <c:pt idx="9605">
                  <c:v>5.1128199999999999E-2</c:v>
                </c:pt>
                <c:pt idx="9606">
                  <c:v>5.1112699999999997E-2</c:v>
                </c:pt>
                <c:pt idx="9607">
                  <c:v>5.1030399999999997E-2</c:v>
                </c:pt>
                <c:pt idx="9608">
                  <c:v>5.0880599999999998E-2</c:v>
                </c:pt>
                <c:pt idx="9609">
                  <c:v>5.0663100000000003E-2</c:v>
                </c:pt>
                <c:pt idx="9610">
                  <c:v>5.0377900000000003E-2</c:v>
                </c:pt>
                <c:pt idx="9611">
                  <c:v>5.0024800000000001E-2</c:v>
                </c:pt>
                <c:pt idx="9612">
                  <c:v>4.9603399999999999E-2</c:v>
                </c:pt>
                <c:pt idx="9613">
                  <c:v>4.9113999999999998E-2</c:v>
                </c:pt>
                <c:pt idx="9614">
                  <c:v>4.8557000000000003E-2</c:v>
                </c:pt>
                <c:pt idx="9615">
                  <c:v>4.79324E-2</c:v>
                </c:pt>
                <c:pt idx="9616">
                  <c:v>4.7240699999999997E-2</c:v>
                </c:pt>
                <c:pt idx="9617">
                  <c:v>4.6482700000000002E-2</c:v>
                </c:pt>
                <c:pt idx="9618">
                  <c:v>4.5659400000000003E-2</c:v>
                </c:pt>
                <c:pt idx="9619">
                  <c:v>4.47718E-2</c:v>
                </c:pt>
                <c:pt idx="9620">
                  <c:v>4.3821100000000002E-2</c:v>
                </c:pt>
                <c:pt idx="9621">
                  <c:v>4.2808400000000003E-2</c:v>
                </c:pt>
                <c:pt idx="9622">
                  <c:v>4.1735099999999997E-2</c:v>
                </c:pt>
                <c:pt idx="9623">
                  <c:v>4.0602699999999999E-2</c:v>
                </c:pt>
                <c:pt idx="9624">
                  <c:v>3.9412799999999998E-2</c:v>
                </c:pt>
                <c:pt idx="9625">
                  <c:v>3.8166800000000001E-2</c:v>
                </c:pt>
                <c:pt idx="9626">
                  <c:v>3.6866000000000003E-2</c:v>
                </c:pt>
                <c:pt idx="9627">
                  <c:v>3.5512000000000002E-2</c:v>
                </c:pt>
                <c:pt idx="9628">
                  <c:v>3.4106900000000002E-2</c:v>
                </c:pt>
                <c:pt idx="9629">
                  <c:v>3.2653000000000001E-2</c:v>
                </c:pt>
                <c:pt idx="9630">
                  <c:v>3.1152599999999999E-2</c:v>
                </c:pt>
                <c:pt idx="9631">
                  <c:v>2.9608499999999999E-2</c:v>
                </c:pt>
                <c:pt idx="9632">
                  <c:v>2.8023099999999999E-2</c:v>
                </c:pt>
                <c:pt idx="9633">
                  <c:v>2.6398399999999999E-2</c:v>
                </c:pt>
                <c:pt idx="9634">
                  <c:v>2.4737100000000001E-2</c:v>
                </c:pt>
                <c:pt idx="9635">
                  <c:v>2.3041699999999998E-2</c:v>
                </c:pt>
                <c:pt idx="9636">
                  <c:v>2.1314900000000001E-2</c:v>
                </c:pt>
                <c:pt idx="9637">
                  <c:v>1.9559199999999999E-2</c:v>
                </c:pt>
                <c:pt idx="9638">
                  <c:v>1.77772E-2</c:v>
                </c:pt>
                <c:pt idx="9639">
                  <c:v>1.5971900000000001E-2</c:v>
                </c:pt>
                <c:pt idx="9640">
                  <c:v>1.4146199999999999E-2</c:v>
                </c:pt>
                <c:pt idx="9641">
                  <c:v>1.2302799999999999E-2</c:v>
                </c:pt>
                <c:pt idx="9642">
                  <c:v>1.0444500000000001E-2</c:v>
                </c:pt>
                <c:pt idx="9643" formatCode="0.00E+00">
                  <c:v>8.5738800000000007E-3</c:v>
                </c:pt>
                <c:pt idx="9644" formatCode="0.00E+00">
                  <c:v>6.6940200000000002E-3</c:v>
                </c:pt>
                <c:pt idx="9645" formatCode="0.00E+00">
                  <c:v>4.80811E-3</c:v>
                </c:pt>
                <c:pt idx="9646" formatCode="0.00E+00">
                  <c:v>2.9193299999999999E-3</c:v>
                </c:pt>
                <c:pt idx="9647" formatCode="0.00E+00">
                  <c:v>1.03079E-3</c:v>
                </c:pt>
                <c:pt idx="9648" formatCode="0.00E+00">
                  <c:v>-8.5437600000000001E-4</c:v>
                </c:pt>
                <c:pt idx="9649" formatCode="0.00E+00">
                  <c:v>-2.73303E-3</c:v>
                </c:pt>
                <c:pt idx="9650" formatCode="0.00E+00">
                  <c:v>-4.6021500000000002E-3</c:v>
                </c:pt>
                <c:pt idx="9651" formatCode="0.00E+00">
                  <c:v>-6.4586000000000001E-3</c:v>
                </c:pt>
                <c:pt idx="9652" formatCode="0.00E+00">
                  <c:v>-8.2991200000000001E-3</c:v>
                </c:pt>
                <c:pt idx="9653">
                  <c:v>-1.0120499999999999E-2</c:v>
                </c:pt>
                <c:pt idx="9654">
                  <c:v>-1.19195E-2</c:v>
                </c:pt>
                <c:pt idx="9655">
                  <c:v>-1.3692899999999999E-2</c:v>
                </c:pt>
                <c:pt idx="9656">
                  <c:v>-1.54377E-2</c:v>
                </c:pt>
                <c:pt idx="9657">
                  <c:v>-1.7151E-2</c:v>
                </c:pt>
                <c:pt idx="9658">
                  <c:v>-1.8830099999999999E-2</c:v>
                </c:pt>
                <c:pt idx="9659">
                  <c:v>-2.04721E-2</c:v>
                </c:pt>
                <c:pt idx="9660">
                  <c:v>-2.2074300000000002E-2</c:v>
                </c:pt>
                <c:pt idx="9661">
                  <c:v>-2.3634200000000001E-2</c:v>
                </c:pt>
                <c:pt idx="9662">
                  <c:v>-2.5148799999999999E-2</c:v>
                </c:pt>
                <c:pt idx="9663">
                  <c:v>-2.66155E-2</c:v>
                </c:pt>
                <c:pt idx="9664">
                  <c:v>-2.80316E-2</c:v>
                </c:pt>
                <c:pt idx="9665">
                  <c:v>-2.93945E-2</c:v>
                </c:pt>
                <c:pt idx="9666">
                  <c:v>-3.0702199999999999E-2</c:v>
                </c:pt>
                <c:pt idx="9667">
                  <c:v>-3.1952399999999999E-2</c:v>
                </c:pt>
                <c:pt idx="9668">
                  <c:v>-3.3143100000000002E-2</c:v>
                </c:pt>
                <c:pt idx="9669">
                  <c:v>-3.4272200000000003E-2</c:v>
                </c:pt>
                <c:pt idx="9670">
                  <c:v>-3.5338000000000001E-2</c:v>
                </c:pt>
                <c:pt idx="9671">
                  <c:v>-3.6338599999999999E-2</c:v>
                </c:pt>
                <c:pt idx="9672">
                  <c:v>-3.7272399999999997E-2</c:v>
                </c:pt>
                <c:pt idx="9673">
                  <c:v>-3.8137400000000002E-2</c:v>
                </c:pt>
                <c:pt idx="9674">
                  <c:v>-3.8932300000000003E-2</c:v>
                </c:pt>
                <c:pt idx="9675">
                  <c:v>-3.9655599999999999E-2</c:v>
                </c:pt>
                <c:pt idx="9676">
                  <c:v>-4.0306000000000002E-2</c:v>
                </c:pt>
                <c:pt idx="9677">
                  <c:v>-4.0882099999999998E-2</c:v>
                </c:pt>
                <c:pt idx="9678">
                  <c:v>-4.1383099999999999E-2</c:v>
                </c:pt>
                <c:pt idx="9679">
                  <c:v>-4.18083E-2</c:v>
                </c:pt>
                <c:pt idx="9680">
                  <c:v>-4.2157E-2</c:v>
                </c:pt>
                <c:pt idx="9681">
                  <c:v>-4.2428399999999998E-2</c:v>
                </c:pt>
                <c:pt idx="9682">
                  <c:v>-4.2621699999999998E-2</c:v>
                </c:pt>
                <c:pt idx="9683">
                  <c:v>-4.2736999999999997E-2</c:v>
                </c:pt>
                <c:pt idx="9684">
                  <c:v>-4.2774199999999998E-2</c:v>
                </c:pt>
                <c:pt idx="9685">
                  <c:v>-4.2733399999999998E-2</c:v>
                </c:pt>
                <c:pt idx="9686">
                  <c:v>-4.2614300000000001E-2</c:v>
                </c:pt>
                <c:pt idx="9687">
                  <c:v>-4.2417400000000001E-2</c:v>
                </c:pt>
                <c:pt idx="9688">
                  <c:v>-4.2142899999999997E-2</c:v>
                </c:pt>
                <c:pt idx="9689">
                  <c:v>-4.1791399999999999E-2</c:v>
                </c:pt>
                <c:pt idx="9690">
                  <c:v>-4.1363499999999997E-2</c:v>
                </c:pt>
                <c:pt idx="9691">
                  <c:v>-4.0859699999999999E-2</c:v>
                </c:pt>
                <c:pt idx="9692">
                  <c:v>-4.0280900000000001E-2</c:v>
                </c:pt>
                <c:pt idx="9693">
                  <c:v>-3.9628099999999999E-2</c:v>
                </c:pt>
                <c:pt idx="9694">
                  <c:v>-3.8902199999999998E-2</c:v>
                </c:pt>
                <c:pt idx="9695">
                  <c:v>-3.8104600000000002E-2</c:v>
                </c:pt>
                <c:pt idx="9696">
                  <c:v>-3.7236499999999999E-2</c:v>
                </c:pt>
                <c:pt idx="9697">
                  <c:v>-3.6299400000000002E-2</c:v>
                </c:pt>
                <c:pt idx="9698">
                  <c:v>-3.5295E-2</c:v>
                </c:pt>
                <c:pt idx="9699">
                  <c:v>-3.4224900000000003E-2</c:v>
                </c:pt>
                <c:pt idx="9700">
                  <c:v>-3.3091000000000002E-2</c:v>
                </c:pt>
                <c:pt idx="9701">
                  <c:v>-3.1895199999999999E-2</c:v>
                </c:pt>
                <c:pt idx="9702">
                  <c:v>-3.0639699999999999E-2</c:v>
                </c:pt>
                <c:pt idx="9703">
                  <c:v>-2.9326499999999998E-2</c:v>
                </c:pt>
                <c:pt idx="9704">
                  <c:v>-2.79581E-2</c:v>
                </c:pt>
                <c:pt idx="9705">
                  <c:v>-2.65367E-2</c:v>
                </c:pt>
                <c:pt idx="9706">
                  <c:v>-2.5064699999999999E-2</c:v>
                </c:pt>
                <c:pt idx="9707">
                  <c:v>-2.3544699999999998E-2</c:v>
                </c:pt>
                <c:pt idx="9708">
                  <c:v>-2.1979200000000001E-2</c:v>
                </c:pt>
                <c:pt idx="9709">
                  <c:v>-2.0370900000000001E-2</c:v>
                </c:pt>
                <c:pt idx="9710">
                  <c:v>-1.8722699999999998E-2</c:v>
                </c:pt>
                <c:pt idx="9711">
                  <c:v>-1.7037400000000001E-2</c:v>
                </c:pt>
                <c:pt idx="9712">
                  <c:v>-1.53177E-2</c:v>
                </c:pt>
                <c:pt idx="9713">
                  <c:v>-1.3566699999999999E-2</c:v>
                </c:pt>
                <c:pt idx="9714">
                  <c:v>-1.1787300000000001E-2</c:v>
                </c:pt>
                <c:pt idx="9715" formatCode="0.00E+00">
                  <c:v>-9.9826399999999992E-3</c:v>
                </c:pt>
                <c:pt idx="9716" formatCode="0.00E+00">
                  <c:v>-8.1556900000000002E-3</c:v>
                </c:pt>
                <c:pt idx="9717" formatCode="0.00E+00">
                  <c:v>-6.3094700000000002E-3</c:v>
                </c:pt>
                <c:pt idx="9718" formatCode="0.00E+00">
                  <c:v>-4.4471700000000003E-3</c:v>
                </c:pt>
                <c:pt idx="9719" formatCode="0.00E+00">
                  <c:v>-2.5720000000000001E-3</c:v>
                </c:pt>
                <c:pt idx="9720" formatCode="0.00E+00">
                  <c:v>-6.8709299999999995E-4</c:v>
                </c:pt>
                <c:pt idx="9721" formatCode="0.00E+00">
                  <c:v>1.20437E-3</c:v>
                </c:pt>
                <c:pt idx="9722" formatCode="0.00E+00">
                  <c:v>3.0991299999999999E-3</c:v>
                </c:pt>
                <c:pt idx="9723" formatCode="0.00E+00">
                  <c:v>4.9938999999999999E-3</c:v>
                </c:pt>
                <c:pt idx="9724" formatCode="0.00E+00">
                  <c:v>6.8854600000000004E-3</c:v>
                </c:pt>
                <c:pt idx="9725" formatCode="0.00E+00">
                  <c:v>8.7706599999999996E-3</c:v>
                </c:pt>
                <c:pt idx="9726">
                  <c:v>1.0646299999999999E-2</c:v>
                </c:pt>
                <c:pt idx="9727">
                  <c:v>1.25091E-2</c:v>
                </c:pt>
                <c:pt idx="9728">
                  <c:v>1.4356000000000001E-2</c:v>
                </c:pt>
                <c:pt idx="9729">
                  <c:v>1.6183900000000001E-2</c:v>
                </c:pt>
                <c:pt idx="9730">
                  <c:v>1.7989700000000001E-2</c:v>
                </c:pt>
                <c:pt idx="9731">
                  <c:v>1.9770300000000001E-2</c:v>
                </c:pt>
                <c:pt idx="9732">
                  <c:v>2.1522800000000002E-2</c:v>
                </c:pt>
                <c:pt idx="9733">
                  <c:v>2.32441E-2</c:v>
                </c:pt>
                <c:pt idx="9734">
                  <c:v>2.4931399999999999E-2</c:v>
                </c:pt>
                <c:pt idx="9735">
                  <c:v>2.6581799999999999E-2</c:v>
                </c:pt>
                <c:pt idx="9736">
                  <c:v>2.8192600000000002E-2</c:v>
                </c:pt>
                <c:pt idx="9737">
                  <c:v>2.97609E-2</c:v>
                </c:pt>
                <c:pt idx="9738">
                  <c:v>3.1284300000000001E-2</c:v>
                </c:pt>
                <c:pt idx="9739">
                  <c:v>3.2760200000000003E-2</c:v>
                </c:pt>
                <c:pt idx="9740">
                  <c:v>3.41862E-2</c:v>
                </c:pt>
                <c:pt idx="9741">
                  <c:v>3.5559899999999998E-2</c:v>
                </c:pt>
                <c:pt idx="9742">
                  <c:v>3.6879099999999998E-2</c:v>
                </c:pt>
                <c:pt idx="9743">
                  <c:v>3.8141799999999997E-2</c:v>
                </c:pt>
                <c:pt idx="9744">
                  <c:v>3.9345699999999997E-2</c:v>
                </c:pt>
                <c:pt idx="9745">
                  <c:v>4.0488900000000001E-2</c:v>
                </c:pt>
                <c:pt idx="9746">
                  <c:v>4.1569700000000001E-2</c:v>
                </c:pt>
                <c:pt idx="9747">
                  <c:v>4.2586199999999998E-2</c:v>
                </c:pt>
                <c:pt idx="9748">
                  <c:v>4.3536900000000003E-2</c:v>
                </c:pt>
                <c:pt idx="9749">
                  <c:v>4.4420300000000003E-2</c:v>
                </c:pt>
                <c:pt idx="9750">
                  <c:v>4.5234999999999997E-2</c:v>
                </c:pt>
                <c:pt idx="9751">
                  <c:v>4.5979600000000002E-2</c:v>
                </c:pt>
                <c:pt idx="9752">
                  <c:v>4.6653E-2</c:v>
                </c:pt>
                <c:pt idx="9753">
                  <c:v>4.72541E-2</c:v>
                </c:pt>
                <c:pt idx="9754">
                  <c:v>4.7782100000000001E-2</c:v>
                </c:pt>
                <c:pt idx="9755">
                  <c:v>4.82362E-2</c:v>
                </c:pt>
                <c:pt idx="9756">
                  <c:v>4.8615699999999998E-2</c:v>
                </c:pt>
                <c:pt idx="9757">
                  <c:v>4.8920100000000001E-2</c:v>
                </c:pt>
                <c:pt idx="9758">
                  <c:v>4.9148900000000002E-2</c:v>
                </c:pt>
                <c:pt idx="9759">
                  <c:v>4.9301499999999998E-2</c:v>
                </c:pt>
                <c:pt idx="9760">
                  <c:v>4.9377699999999997E-2</c:v>
                </c:pt>
                <c:pt idx="9761">
                  <c:v>4.9377499999999998E-2</c:v>
                </c:pt>
                <c:pt idx="9762">
                  <c:v>4.9300900000000002E-2</c:v>
                </c:pt>
                <c:pt idx="9763">
                  <c:v>4.9148299999999999E-2</c:v>
                </c:pt>
                <c:pt idx="9764">
                  <c:v>4.8919900000000002E-2</c:v>
                </c:pt>
                <c:pt idx="9765">
                  <c:v>4.8616199999999998E-2</c:v>
                </c:pt>
                <c:pt idx="9766">
                  <c:v>4.8237799999999997E-2</c:v>
                </c:pt>
                <c:pt idx="9767">
                  <c:v>4.7785500000000002E-2</c:v>
                </c:pt>
                <c:pt idx="9768">
                  <c:v>4.7260200000000002E-2</c:v>
                </c:pt>
                <c:pt idx="9769">
                  <c:v>4.66629E-2</c:v>
                </c:pt>
                <c:pt idx="9770">
                  <c:v>4.5994599999999997E-2</c:v>
                </c:pt>
                <c:pt idx="9771">
                  <c:v>4.5256600000000001E-2</c:v>
                </c:pt>
                <c:pt idx="9772">
                  <c:v>4.4450099999999999E-2</c:v>
                </c:pt>
                <c:pt idx="9773">
                  <c:v>4.35766E-2</c:v>
                </c:pt>
                <c:pt idx="9774">
                  <c:v>4.2637500000000002E-2</c:v>
                </c:pt>
                <c:pt idx="9775">
                  <c:v>4.1634699999999997E-2</c:v>
                </c:pt>
                <c:pt idx="9776">
                  <c:v>4.0570000000000002E-2</c:v>
                </c:pt>
                <c:pt idx="9777">
                  <c:v>3.9445399999999999E-2</c:v>
                </c:pt>
                <c:pt idx="9778">
                  <c:v>3.8262900000000002E-2</c:v>
                </c:pt>
                <c:pt idx="9779">
                  <c:v>3.7024500000000002E-2</c:v>
                </c:pt>
                <c:pt idx="9780">
                  <c:v>3.5732399999999997E-2</c:v>
                </c:pt>
                <c:pt idx="9781">
                  <c:v>3.43889E-2</c:v>
                </c:pt>
                <c:pt idx="9782">
                  <c:v>3.2996400000000002E-2</c:v>
                </c:pt>
                <c:pt idx="9783">
                  <c:v>3.1557200000000001E-2</c:v>
                </c:pt>
                <c:pt idx="9784">
                  <c:v>3.0073900000000001E-2</c:v>
                </c:pt>
                <c:pt idx="9785">
                  <c:v>2.8549000000000001E-2</c:v>
                </c:pt>
                <c:pt idx="9786">
                  <c:v>2.6985200000000001E-2</c:v>
                </c:pt>
                <c:pt idx="9787">
                  <c:v>2.5385399999999999E-2</c:v>
                </c:pt>
                <c:pt idx="9788">
                  <c:v>2.37524E-2</c:v>
                </c:pt>
                <c:pt idx="9789">
                  <c:v>2.20892E-2</c:v>
                </c:pt>
                <c:pt idx="9790">
                  <c:v>2.0398599999999999E-2</c:v>
                </c:pt>
                <c:pt idx="9791">
                  <c:v>1.8683499999999999E-2</c:v>
                </c:pt>
                <c:pt idx="9792">
                  <c:v>1.6947E-2</c:v>
                </c:pt>
                <c:pt idx="9793">
                  <c:v>1.51919E-2</c:v>
                </c:pt>
                <c:pt idx="9794">
                  <c:v>1.3421300000000001E-2</c:v>
                </c:pt>
                <c:pt idx="9795">
                  <c:v>1.1638300000000001E-2</c:v>
                </c:pt>
                <c:pt idx="9796" formatCode="0.00E+00">
                  <c:v>9.8458E-3</c:v>
                </c:pt>
                <c:pt idx="9797" formatCode="0.00E+00">
                  <c:v>8.0470200000000002E-3</c:v>
                </c:pt>
                <c:pt idx="9798" formatCode="0.00E+00">
                  <c:v>6.2450500000000003E-3</c:v>
                </c:pt>
                <c:pt idx="9799" formatCode="0.00E+00">
                  <c:v>4.4429500000000002E-3</c:v>
                </c:pt>
                <c:pt idx="9800" formatCode="0.00E+00">
                  <c:v>2.6437399999999999E-3</c:v>
                </c:pt>
                <c:pt idx="9801" formatCode="0.00E+00">
                  <c:v>8.5045300000000004E-4</c:v>
                </c:pt>
                <c:pt idx="9802" formatCode="0.00E+00">
                  <c:v>-9.3392499999999995E-4</c:v>
                </c:pt>
                <c:pt idx="9803" formatCode="0.00E+00">
                  <c:v>-2.70638E-3</c:v>
                </c:pt>
                <c:pt idx="9804" formatCode="0.00E+00">
                  <c:v>-4.4638600000000001E-3</c:v>
                </c:pt>
                <c:pt idx="9805" formatCode="0.00E+00">
                  <c:v>-6.2032800000000003E-3</c:v>
                </c:pt>
                <c:pt idx="9806" formatCode="0.00E+00">
                  <c:v>-7.9216400000000006E-3</c:v>
                </c:pt>
                <c:pt idx="9807" formatCode="0.00E+00">
                  <c:v>-9.6160299999999994E-3</c:v>
                </c:pt>
                <c:pt idx="9808">
                  <c:v>-1.12836E-2</c:v>
                </c:pt>
                <c:pt idx="9809">
                  <c:v>-1.29216E-2</c:v>
                </c:pt>
                <c:pt idx="9810">
                  <c:v>-1.45273E-2</c:v>
                </c:pt>
                <c:pt idx="9811">
                  <c:v>-1.6098100000000001E-2</c:v>
                </c:pt>
                <c:pt idx="9812">
                  <c:v>-1.7631399999999998E-2</c:v>
                </c:pt>
                <c:pt idx="9813">
                  <c:v>-1.9125E-2</c:v>
                </c:pt>
                <c:pt idx="9814">
                  <c:v>-2.0576299999999999E-2</c:v>
                </c:pt>
                <c:pt idx="9815">
                  <c:v>-2.1982999999999999E-2</c:v>
                </c:pt>
                <c:pt idx="9816">
                  <c:v>-2.33428E-2</c:v>
                </c:pt>
                <c:pt idx="9817">
                  <c:v>-2.4653399999999999E-2</c:v>
                </c:pt>
                <c:pt idx="9818">
                  <c:v>-2.5912600000000001E-2</c:v>
                </c:pt>
                <c:pt idx="9819">
                  <c:v>-2.71186E-2</c:v>
                </c:pt>
                <c:pt idx="9820">
                  <c:v>-2.8269200000000001E-2</c:v>
                </c:pt>
                <c:pt idx="9821">
                  <c:v>-2.9362599999999999E-2</c:v>
                </c:pt>
                <c:pt idx="9822">
                  <c:v>-3.0397E-2</c:v>
                </c:pt>
                <c:pt idx="9823">
                  <c:v>-3.1371000000000003E-2</c:v>
                </c:pt>
                <c:pt idx="9824">
                  <c:v>-3.2282900000000003E-2</c:v>
                </c:pt>
                <c:pt idx="9825">
                  <c:v>-3.3131599999999997E-2</c:v>
                </c:pt>
                <c:pt idx="9826">
                  <c:v>-3.3915800000000003E-2</c:v>
                </c:pt>
                <c:pt idx="9827">
                  <c:v>-3.4634600000000001E-2</c:v>
                </c:pt>
                <c:pt idx="9828">
                  <c:v>-3.5287100000000002E-2</c:v>
                </c:pt>
                <c:pt idx="9829">
                  <c:v>-3.58722E-2</c:v>
                </c:pt>
                <c:pt idx="9830">
                  <c:v>-3.6388900000000002E-2</c:v>
                </c:pt>
                <c:pt idx="9831">
                  <c:v>-3.68367E-2</c:v>
                </c:pt>
                <c:pt idx="9832">
                  <c:v>-3.7214900000000002E-2</c:v>
                </c:pt>
                <c:pt idx="9833">
                  <c:v>-3.7523000000000001E-2</c:v>
                </c:pt>
                <c:pt idx="9834">
                  <c:v>-3.7760799999999997E-2</c:v>
                </c:pt>
                <c:pt idx="9835">
                  <c:v>-3.7928299999999998E-2</c:v>
                </c:pt>
                <c:pt idx="9836">
                  <c:v>-3.8025299999999998E-2</c:v>
                </c:pt>
                <c:pt idx="9837">
                  <c:v>-3.8052099999999998E-2</c:v>
                </c:pt>
                <c:pt idx="9838">
                  <c:v>-3.8008800000000002E-2</c:v>
                </c:pt>
                <c:pt idx="9839">
                  <c:v>-3.7895900000000003E-2</c:v>
                </c:pt>
                <c:pt idx="9840">
                  <c:v>-3.7713799999999999E-2</c:v>
                </c:pt>
                <c:pt idx="9841">
                  <c:v>-3.7463000000000003E-2</c:v>
                </c:pt>
                <c:pt idx="9842">
                  <c:v>-3.7144400000000001E-2</c:v>
                </c:pt>
                <c:pt idx="9843">
                  <c:v>-3.6758800000000001E-2</c:v>
                </c:pt>
                <c:pt idx="9844">
                  <c:v>-3.6306999999999999E-2</c:v>
                </c:pt>
                <c:pt idx="9845">
                  <c:v>-3.5790200000000001E-2</c:v>
                </c:pt>
                <c:pt idx="9846">
                  <c:v>-3.5209499999999998E-2</c:v>
                </c:pt>
                <c:pt idx="9847">
                  <c:v>-3.4566300000000001E-2</c:v>
                </c:pt>
                <c:pt idx="9848">
                  <c:v>-3.3862000000000003E-2</c:v>
                </c:pt>
                <c:pt idx="9849">
                  <c:v>-3.30979E-2</c:v>
                </c:pt>
                <c:pt idx="9850">
                  <c:v>-3.22758E-2</c:v>
                </c:pt>
                <c:pt idx="9851">
                  <c:v>-3.1397300000000003E-2</c:v>
                </c:pt>
                <c:pt idx="9852">
                  <c:v>-3.04643E-2</c:v>
                </c:pt>
                <c:pt idx="9853">
                  <c:v>-2.94787E-2</c:v>
                </c:pt>
                <c:pt idx="9854">
                  <c:v>-2.84424E-2</c:v>
                </c:pt>
                <c:pt idx="9855">
                  <c:v>-2.73575E-2</c:v>
                </c:pt>
                <c:pt idx="9856">
                  <c:v>-2.6226200000000002E-2</c:v>
                </c:pt>
                <c:pt idx="9857">
                  <c:v>-2.50505E-2</c:v>
                </c:pt>
                <c:pt idx="9858">
                  <c:v>-2.3832900000000001E-2</c:v>
                </c:pt>
                <c:pt idx="9859">
                  <c:v>-2.2575399999999999E-2</c:v>
                </c:pt>
                <c:pt idx="9860">
                  <c:v>-2.1280500000000001E-2</c:v>
                </c:pt>
                <c:pt idx="9861">
                  <c:v>-1.9950599999999999E-2</c:v>
                </c:pt>
                <c:pt idx="9862">
                  <c:v>-1.8588299999999999E-2</c:v>
                </c:pt>
                <c:pt idx="9863">
                  <c:v>-1.7196199999999998E-2</c:v>
                </c:pt>
                <c:pt idx="9864">
                  <c:v>-1.57769E-2</c:v>
                </c:pt>
                <c:pt idx="9865">
                  <c:v>-1.4333200000000001E-2</c:v>
                </c:pt>
                <c:pt idx="9866">
                  <c:v>-1.28678E-2</c:v>
                </c:pt>
                <c:pt idx="9867">
                  <c:v>-1.13835E-2</c:v>
                </c:pt>
                <c:pt idx="9868" formatCode="0.00E+00">
                  <c:v>-9.8831500000000003E-3</c:v>
                </c:pt>
                <c:pt idx="9869" formatCode="0.00E+00">
                  <c:v>-8.3695899999999997E-3</c:v>
                </c:pt>
                <c:pt idx="9870" formatCode="0.00E+00">
                  <c:v>-6.8455499999999997E-3</c:v>
                </c:pt>
                <c:pt idx="9871" formatCode="0.00E+00">
                  <c:v>-5.3138300000000003E-3</c:v>
                </c:pt>
                <c:pt idx="9872" formatCode="0.00E+00">
                  <c:v>-3.77721E-3</c:v>
                </c:pt>
                <c:pt idx="9873" formatCode="0.00E+00">
                  <c:v>-2.23844E-3</c:v>
                </c:pt>
                <c:pt idx="9874" formatCode="0.00E+00">
                  <c:v>-7.0035599999999996E-4</c:v>
                </c:pt>
                <c:pt idx="9875" formatCode="0.00E+00">
                  <c:v>8.3409100000000002E-4</c:v>
                </c:pt>
                <c:pt idx="9876" formatCode="0.00E+00">
                  <c:v>2.3619700000000001E-3</c:v>
                </c:pt>
                <c:pt idx="9877" formatCode="0.00E+00">
                  <c:v>3.8805100000000002E-3</c:v>
                </c:pt>
                <c:pt idx="9878" formatCode="0.00E+00">
                  <c:v>5.3870000000000003E-3</c:v>
                </c:pt>
                <c:pt idx="9879" formatCode="0.00E+00">
                  <c:v>6.8788399999999998E-3</c:v>
                </c:pt>
                <c:pt idx="9880" formatCode="0.00E+00">
                  <c:v>8.3534500000000001E-3</c:v>
                </c:pt>
                <c:pt idx="9881" formatCode="0.00E+00">
                  <c:v>9.8082299999999994E-3</c:v>
                </c:pt>
                <c:pt idx="9882">
                  <c:v>1.12406E-2</c:v>
                </c:pt>
                <c:pt idx="9883">
                  <c:v>1.2648E-2</c:v>
                </c:pt>
                <c:pt idx="9884">
                  <c:v>1.40283E-2</c:v>
                </c:pt>
                <c:pt idx="9885">
                  <c:v>1.53787E-2</c:v>
                </c:pt>
                <c:pt idx="9886">
                  <c:v>1.6696900000000001E-2</c:v>
                </c:pt>
                <c:pt idx="9887">
                  <c:v>1.79805E-2</c:v>
                </c:pt>
                <c:pt idx="9888">
                  <c:v>1.9227299999999999E-2</c:v>
                </c:pt>
                <c:pt idx="9889">
                  <c:v>2.0434600000000001E-2</c:v>
                </c:pt>
                <c:pt idx="9890">
                  <c:v>2.1600500000000002E-2</c:v>
                </c:pt>
                <c:pt idx="9891">
                  <c:v>2.2722900000000001E-2</c:v>
                </c:pt>
                <c:pt idx="9892">
                  <c:v>2.3800000000000002E-2</c:v>
                </c:pt>
                <c:pt idx="9893">
                  <c:v>2.4830100000000001E-2</c:v>
                </c:pt>
                <c:pt idx="9894">
                  <c:v>2.5811500000000001E-2</c:v>
                </c:pt>
                <c:pt idx="9895">
                  <c:v>2.6742999999999999E-2</c:v>
                </c:pt>
                <c:pt idx="9896">
                  <c:v>2.7622799999999999E-2</c:v>
                </c:pt>
                <c:pt idx="9897">
                  <c:v>2.8449700000000001E-2</c:v>
                </c:pt>
                <c:pt idx="9898">
                  <c:v>2.92222E-2</c:v>
                </c:pt>
                <c:pt idx="9899">
                  <c:v>2.9939400000000001E-2</c:v>
                </c:pt>
                <c:pt idx="9900">
                  <c:v>3.0599899999999999E-2</c:v>
                </c:pt>
                <c:pt idx="9901">
                  <c:v>3.12027E-2</c:v>
                </c:pt>
                <c:pt idx="9902">
                  <c:v>3.1746900000000002E-2</c:v>
                </c:pt>
                <c:pt idx="9903">
                  <c:v>3.2231500000000003E-2</c:v>
                </c:pt>
                <c:pt idx="9904">
                  <c:v>3.26561E-2</c:v>
                </c:pt>
                <c:pt idx="9905">
                  <c:v>3.3019800000000002E-2</c:v>
                </c:pt>
                <c:pt idx="9906">
                  <c:v>3.3322499999999998E-2</c:v>
                </c:pt>
                <c:pt idx="9907">
                  <c:v>3.3563700000000002E-2</c:v>
                </c:pt>
                <c:pt idx="9908">
                  <c:v>3.37434E-2</c:v>
                </c:pt>
                <c:pt idx="9909">
                  <c:v>3.3861500000000003E-2</c:v>
                </c:pt>
                <c:pt idx="9910">
                  <c:v>3.3917900000000001E-2</c:v>
                </c:pt>
                <c:pt idx="9911">
                  <c:v>3.39128E-2</c:v>
                </c:pt>
                <c:pt idx="9912">
                  <c:v>3.3846500000000002E-2</c:v>
                </c:pt>
                <c:pt idx="9913">
                  <c:v>3.3719100000000002E-2</c:v>
                </c:pt>
                <c:pt idx="9914">
                  <c:v>3.3531199999999997E-2</c:v>
                </c:pt>
                <c:pt idx="9915">
                  <c:v>3.3283300000000002E-2</c:v>
                </c:pt>
                <c:pt idx="9916">
                  <c:v>3.2976100000000001E-2</c:v>
                </c:pt>
                <c:pt idx="9917">
                  <c:v>3.2610199999999999E-2</c:v>
                </c:pt>
                <c:pt idx="9918">
                  <c:v>3.2187E-2</c:v>
                </c:pt>
                <c:pt idx="9919">
                  <c:v>3.1707399999999997E-2</c:v>
                </c:pt>
                <c:pt idx="9920">
                  <c:v>3.1172499999999999E-2</c:v>
                </c:pt>
                <c:pt idx="9921">
                  <c:v>3.0583599999999999E-2</c:v>
                </c:pt>
                <c:pt idx="9922">
                  <c:v>2.9942099999999999E-2</c:v>
                </c:pt>
                <c:pt idx="9923">
                  <c:v>2.9249600000000001E-2</c:v>
                </c:pt>
                <c:pt idx="9924">
                  <c:v>2.85077E-2</c:v>
                </c:pt>
                <c:pt idx="9925">
                  <c:v>2.7718099999999999E-2</c:v>
                </c:pt>
                <c:pt idx="9926">
                  <c:v>2.6882699999999999E-2</c:v>
                </c:pt>
                <c:pt idx="9927">
                  <c:v>2.6003100000000001E-2</c:v>
                </c:pt>
                <c:pt idx="9928">
                  <c:v>2.5081200000000001E-2</c:v>
                </c:pt>
                <c:pt idx="9929">
                  <c:v>2.4118799999999999E-2</c:v>
                </c:pt>
                <c:pt idx="9930">
                  <c:v>2.3117700000000001E-2</c:v>
                </c:pt>
                <c:pt idx="9931">
                  <c:v>2.20799E-2</c:v>
                </c:pt>
                <c:pt idx="9932">
                  <c:v>2.1007499999999998E-2</c:v>
                </c:pt>
                <c:pt idx="9933">
                  <c:v>1.9903000000000001E-2</c:v>
                </c:pt>
                <c:pt idx="9934">
                  <c:v>1.8768799999999999E-2</c:v>
                </c:pt>
                <c:pt idx="9935">
                  <c:v>1.7607500000000002E-2</c:v>
                </c:pt>
                <c:pt idx="9936">
                  <c:v>1.6421399999999999E-2</c:v>
                </c:pt>
                <c:pt idx="9937">
                  <c:v>1.52132E-2</c:v>
                </c:pt>
                <c:pt idx="9938">
                  <c:v>1.39851E-2</c:v>
                </c:pt>
                <c:pt idx="9939">
                  <c:v>1.27396E-2</c:v>
                </c:pt>
                <c:pt idx="9940">
                  <c:v>1.1479100000000001E-2</c:v>
                </c:pt>
                <c:pt idx="9941">
                  <c:v>1.02065E-2</c:v>
                </c:pt>
                <c:pt idx="9942" formatCode="0.00E+00">
                  <c:v>8.9243199999999995E-3</c:v>
                </c:pt>
                <c:pt idx="9943" formatCode="0.00E+00">
                  <c:v>7.6353599999999999E-3</c:v>
                </c:pt>
                <c:pt idx="9944" formatCode="0.00E+00">
                  <c:v>6.3421600000000003E-3</c:v>
                </c:pt>
                <c:pt idx="9945" formatCode="0.00E+00">
                  <c:v>5.04733E-3</c:v>
                </c:pt>
                <c:pt idx="9946" formatCode="0.00E+00">
                  <c:v>3.7534999999999999E-3</c:v>
                </c:pt>
                <c:pt idx="9947" formatCode="0.00E+00">
                  <c:v>2.4631800000000001E-3</c:v>
                </c:pt>
                <c:pt idx="9948" formatCode="0.00E+00">
                  <c:v>1.1787799999999999E-3</c:v>
                </c:pt>
                <c:pt idx="9949" formatCode="0.00E+00">
                  <c:v>-9.7126299999999999E-5</c:v>
                </c:pt>
                <c:pt idx="9950" formatCode="0.00E+00">
                  <c:v>-1.36192E-3</c:v>
                </c:pt>
                <c:pt idx="9951" formatCode="0.00E+00">
                  <c:v>-2.6130599999999999E-3</c:v>
                </c:pt>
                <c:pt idx="9952" formatCode="0.00E+00">
                  <c:v>-3.84805E-3</c:v>
                </c:pt>
                <c:pt idx="9953" formatCode="0.00E+00">
                  <c:v>-5.0644799999999997E-3</c:v>
                </c:pt>
                <c:pt idx="9954" formatCode="0.00E+00">
                  <c:v>-6.2599300000000004E-3</c:v>
                </c:pt>
                <c:pt idx="9955" formatCode="0.00E+00">
                  <c:v>-7.4319700000000004E-3</c:v>
                </c:pt>
                <c:pt idx="9956" formatCode="0.00E+00">
                  <c:v>-8.5781E-3</c:v>
                </c:pt>
                <c:pt idx="9957" formatCode="0.00E+00">
                  <c:v>-9.6958500000000006E-3</c:v>
                </c:pt>
                <c:pt idx="9958">
                  <c:v>-1.07829E-2</c:v>
                </c:pt>
                <c:pt idx="9959">
                  <c:v>-1.1837200000000001E-2</c:v>
                </c:pt>
                <c:pt idx="9960">
                  <c:v>-1.2856599999999999E-2</c:v>
                </c:pt>
                <c:pt idx="9961">
                  <c:v>-1.3838899999999999E-2</c:v>
                </c:pt>
                <c:pt idx="9962">
                  <c:v>-1.4782200000000001E-2</c:v>
                </c:pt>
                <c:pt idx="9963">
                  <c:v>-1.5684400000000001E-2</c:v>
                </c:pt>
                <c:pt idx="9964">
                  <c:v>-1.6543499999999999E-2</c:v>
                </c:pt>
                <c:pt idx="9965">
                  <c:v>-1.7357999999999998E-2</c:v>
                </c:pt>
                <c:pt idx="9966">
                  <c:v>-1.8126199999999999E-2</c:v>
                </c:pt>
                <c:pt idx="9967">
                  <c:v>-1.8846499999999999E-2</c:v>
                </c:pt>
                <c:pt idx="9968">
                  <c:v>-1.95175E-2</c:v>
                </c:pt>
                <c:pt idx="9969">
                  <c:v>-2.0137800000000001E-2</c:v>
                </c:pt>
                <c:pt idx="9970">
                  <c:v>-2.0705999999999999E-2</c:v>
                </c:pt>
                <c:pt idx="9971">
                  <c:v>-2.1221E-2</c:v>
                </c:pt>
                <c:pt idx="9972">
                  <c:v>-2.1681700000000002E-2</c:v>
                </c:pt>
                <c:pt idx="9973">
                  <c:v>-2.2087099999999998E-2</c:v>
                </c:pt>
                <c:pt idx="9974">
                  <c:v>-2.2436500000000002E-2</c:v>
                </c:pt>
                <c:pt idx="9975">
                  <c:v>-2.27289E-2</c:v>
                </c:pt>
                <c:pt idx="9976">
                  <c:v>-2.2963600000000001E-2</c:v>
                </c:pt>
                <c:pt idx="9977">
                  <c:v>-2.3140000000000001E-2</c:v>
                </c:pt>
                <c:pt idx="9978">
                  <c:v>-2.32576E-2</c:v>
                </c:pt>
                <c:pt idx="9979">
                  <c:v>-2.3316E-2</c:v>
                </c:pt>
                <c:pt idx="9980">
                  <c:v>-2.3314999999999999E-2</c:v>
                </c:pt>
                <c:pt idx="9981">
                  <c:v>-2.3254400000000001E-2</c:v>
                </c:pt>
                <c:pt idx="9982">
                  <c:v>-2.3134399999999999E-2</c:v>
                </c:pt>
                <c:pt idx="9983">
                  <c:v>-2.2955199999999999E-2</c:v>
                </c:pt>
                <c:pt idx="9984">
                  <c:v>-2.27171E-2</c:v>
                </c:pt>
                <c:pt idx="9985">
                  <c:v>-2.2420499999999999E-2</c:v>
                </c:pt>
                <c:pt idx="9986">
                  <c:v>-2.2065399999999999E-2</c:v>
                </c:pt>
                <c:pt idx="9987">
                  <c:v>-2.1652399999999999E-2</c:v>
                </c:pt>
                <c:pt idx="9988">
                  <c:v>-2.1182099999999999E-2</c:v>
                </c:pt>
                <c:pt idx="9989">
                  <c:v>-2.0655300000000001E-2</c:v>
                </c:pt>
                <c:pt idx="9990">
                  <c:v>-2.0072900000000001E-2</c:v>
                </c:pt>
                <c:pt idx="9991">
                  <c:v>-1.9435899999999999E-2</c:v>
                </c:pt>
                <c:pt idx="9992">
                  <c:v>-1.8745399999999999E-2</c:v>
                </c:pt>
                <c:pt idx="9993">
                  <c:v>-1.8002799999999999E-2</c:v>
                </c:pt>
                <c:pt idx="9994">
                  <c:v>-1.72093E-2</c:v>
                </c:pt>
                <c:pt idx="9995">
                  <c:v>-1.63664E-2</c:v>
                </c:pt>
                <c:pt idx="9996">
                  <c:v>-1.5475300000000001E-2</c:v>
                </c:pt>
                <c:pt idx="9997">
                  <c:v>-1.45375E-2</c:v>
                </c:pt>
                <c:pt idx="9998">
                  <c:v>-1.35546E-2</c:v>
                </c:pt>
                <c:pt idx="9999">
                  <c:v>-1.25284E-2</c:v>
                </c:pt>
                <c:pt idx="10000">
                  <c:v>-1.1460700000000001E-2</c:v>
                </c:pt>
                <c:pt idx="10001">
                  <c:v>-1.0353299999999999E-2</c:v>
                </c:pt>
                <c:pt idx="10002" formatCode="0.00E+00">
                  <c:v>-9.2085499999999994E-3</c:v>
                </c:pt>
                <c:pt idx="10003" formatCode="0.00E+00">
                  <c:v>-8.0283999999999998E-3</c:v>
                </c:pt>
                <c:pt idx="10004" formatCode="0.00E+00">
                  <c:v>-6.8148999999999996E-3</c:v>
                </c:pt>
                <c:pt idx="10005" formatCode="0.00E+00">
                  <c:v>-5.5701199999999996E-3</c:v>
                </c:pt>
                <c:pt idx="10006" formatCode="0.00E+00">
                  <c:v>-4.2963599999999999E-3</c:v>
                </c:pt>
                <c:pt idx="10007" formatCode="0.00E+00">
                  <c:v>-2.9960500000000001E-3</c:v>
                </c:pt>
                <c:pt idx="10008" formatCode="0.00E+00">
                  <c:v>-1.67154E-3</c:v>
                </c:pt>
                <c:pt idx="10009" formatCode="0.00E+00">
                  <c:v>-3.2522300000000003E-4</c:v>
                </c:pt>
                <c:pt idx="10010" formatCode="0.00E+00">
                  <c:v>1.0404500000000001E-3</c:v>
                </c:pt>
                <c:pt idx="10011" formatCode="0.00E+00">
                  <c:v>2.4230100000000002E-3</c:v>
                </c:pt>
                <c:pt idx="10012" formatCode="0.00E+00">
                  <c:v>3.82001E-3</c:v>
                </c:pt>
                <c:pt idx="10013" formatCode="0.00E+00">
                  <c:v>5.2288899999999999E-3</c:v>
                </c:pt>
                <c:pt idx="10014" formatCode="0.00E+00">
                  <c:v>6.64702E-3</c:v>
                </c:pt>
                <c:pt idx="10015" formatCode="0.00E+00">
                  <c:v>8.0718100000000004E-3</c:v>
                </c:pt>
                <c:pt idx="10016" formatCode="0.00E+00">
                  <c:v>9.5006599999999993E-3</c:v>
                </c:pt>
                <c:pt idx="10017">
                  <c:v>1.0931E-2</c:v>
                </c:pt>
                <c:pt idx="10018">
                  <c:v>1.2360100000000001E-2</c:v>
                </c:pt>
                <c:pt idx="10019">
                  <c:v>1.3785499999999999E-2</c:v>
                </c:pt>
                <c:pt idx="10020">
                  <c:v>1.52043E-2</c:v>
                </c:pt>
                <c:pt idx="10021">
                  <c:v>1.66141E-2</c:v>
                </c:pt>
                <c:pt idx="10022">
                  <c:v>1.8012199999999999E-2</c:v>
                </c:pt>
                <c:pt idx="10023">
                  <c:v>1.9396E-2</c:v>
                </c:pt>
                <c:pt idx="10024">
                  <c:v>2.0762900000000001E-2</c:v>
                </c:pt>
                <c:pt idx="10025">
                  <c:v>2.2110600000000001E-2</c:v>
                </c:pt>
                <c:pt idx="10026">
                  <c:v>2.3436700000000001E-2</c:v>
                </c:pt>
                <c:pt idx="10027">
                  <c:v>2.4738599999999999E-2</c:v>
                </c:pt>
                <c:pt idx="10028">
                  <c:v>2.60138E-2</c:v>
                </c:pt>
                <c:pt idx="10029">
                  <c:v>2.726E-2</c:v>
                </c:pt>
                <c:pt idx="10030">
                  <c:v>2.8474699999999999E-2</c:v>
                </c:pt>
                <c:pt idx="10031">
                  <c:v>2.96557E-2</c:v>
                </c:pt>
                <c:pt idx="10032">
                  <c:v>3.0800600000000001E-2</c:v>
                </c:pt>
                <c:pt idx="10033">
                  <c:v>3.1907199999999997E-2</c:v>
                </c:pt>
                <c:pt idx="10034">
                  <c:v>3.2973500000000003E-2</c:v>
                </c:pt>
                <c:pt idx="10035">
                  <c:v>3.3997600000000003E-2</c:v>
                </c:pt>
                <c:pt idx="10036">
                  <c:v>3.49772E-2</c:v>
                </c:pt>
                <c:pt idx="10037">
                  <c:v>3.5910699999999997E-2</c:v>
                </c:pt>
                <c:pt idx="10038">
                  <c:v>3.6796000000000002E-2</c:v>
                </c:pt>
                <c:pt idx="10039">
                  <c:v>3.7631699999999997E-2</c:v>
                </c:pt>
                <c:pt idx="10040">
                  <c:v>3.84163E-2</c:v>
                </c:pt>
                <c:pt idx="10041">
                  <c:v>3.91484E-2</c:v>
                </c:pt>
                <c:pt idx="10042">
                  <c:v>3.9826399999999998E-2</c:v>
                </c:pt>
                <c:pt idx="10043">
                  <c:v>4.0449100000000002E-2</c:v>
                </c:pt>
                <c:pt idx="10044">
                  <c:v>4.1015099999999999E-2</c:v>
                </c:pt>
                <c:pt idx="10045">
                  <c:v>4.1523200000000003E-2</c:v>
                </c:pt>
                <c:pt idx="10046">
                  <c:v>4.1972299999999997E-2</c:v>
                </c:pt>
                <c:pt idx="10047">
                  <c:v>4.2361500000000003E-2</c:v>
                </c:pt>
                <c:pt idx="10048">
                  <c:v>4.2689900000000003E-2</c:v>
                </c:pt>
                <c:pt idx="10049">
                  <c:v>4.2956899999999999E-2</c:v>
                </c:pt>
                <c:pt idx="10050">
                  <c:v>4.3161699999999997E-2</c:v>
                </c:pt>
                <c:pt idx="10051">
                  <c:v>4.3304000000000002E-2</c:v>
                </c:pt>
                <c:pt idx="10052">
                  <c:v>4.3383400000000003E-2</c:v>
                </c:pt>
                <c:pt idx="10053">
                  <c:v>4.3399600000000003E-2</c:v>
                </c:pt>
                <c:pt idx="10054">
                  <c:v>4.3352399999999999E-2</c:v>
                </c:pt>
                <c:pt idx="10055">
                  <c:v>4.32419E-2</c:v>
                </c:pt>
                <c:pt idx="10056">
                  <c:v>4.3068099999999998E-2</c:v>
                </c:pt>
                <c:pt idx="10057">
                  <c:v>4.2830899999999998E-2</c:v>
                </c:pt>
                <c:pt idx="10058">
                  <c:v>4.2530800000000001E-2</c:v>
                </c:pt>
                <c:pt idx="10059">
                  <c:v>4.2167900000000001E-2</c:v>
                </c:pt>
                <c:pt idx="10060">
                  <c:v>4.1742899999999999E-2</c:v>
                </c:pt>
                <c:pt idx="10061">
                  <c:v>4.1256300000000003E-2</c:v>
                </c:pt>
                <c:pt idx="10062">
                  <c:v>4.0708899999999999E-2</c:v>
                </c:pt>
                <c:pt idx="10063">
                  <c:v>4.0101400000000002E-2</c:v>
                </c:pt>
                <c:pt idx="10064">
                  <c:v>3.9434799999999999E-2</c:v>
                </c:pt>
                <c:pt idx="10065">
                  <c:v>3.8710000000000001E-2</c:v>
                </c:pt>
                <c:pt idx="10066">
                  <c:v>3.7928200000000002E-2</c:v>
                </c:pt>
                <c:pt idx="10067">
                  <c:v>3.7090699999999997E-2</c:v>
                </c:pt>
                <c:pt idx="10068">
                  <c:v>3.6198899999999999E-2</c:v>
                </c:pt>
                <c:pt idx="10069">
                  <c:v>3.5254000000000001E-2</c:v>
                </c:pt>
                <c:pt idx="10070">
                  <c:v>3.4257500000000003E-2</c:v>
                </c:pt>
                <c:pt idx="10071">
                  <c:v>3.3211200000000003E-2</c:v>
                </c:pt>
                <c:pt idx="10072">
                  <c:v>3.2116600000000002E-2</c:v>
                </c:pt>
                <c:pt idx="10073">
                  <c:v>3.09755E-2</c:v>
                </c:pt>
                <c:pt idx="10074">
                  <c:v>2.9790000000000001E-2</c:v>
                </c:pt>
                <c:pt idx="10075">
                  <c:v>2.8561799999999998E-2</c:v>
                </c:pt>
                <c:pt idx="10076">
                  <c:v>2.7293100000000001E-2</c:v>
                </c:pt>
                <c:pt idx="10077">
                  <c:v>2.5985899999999999E-2</c:v>
                </c:pt>
                <c:pt idx="10078">
                  <c:v>2.4642299999999999E-2</c:v>
                </c:pt>
                <c:pt idx="10079">
                  <c:v>2.32645E-2</c:v>
                </c:pt>
                <c:pt idx="10080">
                  <c:v>2.1854800000000001E-2</c:v>
                </c:pt>
                <c:pt idx="10081">
                  <c:v>2.0415599999999999E-2</c:v>
                </c:pt>
                <c:pt idx="10082">
                  <c:v>1.8949199999999999E-2</c:v>
                </c:pt>
                <c:pt idx="10083">
                  <c:v>1.7458100000000001E-2</c:v>
                </c:pt>
                <c:pt idx="10084">
                  <c:v>1.5944699999999999E-2</c:v>
                </c:pt>
                <c:pt idx="10085">
                  <c:v>1.4411500000000001E-2</c:v>
                </c:pt>
                <c:pt idx="10086">
                  <c:v>1.28612E-2</c:v>
                </c:pt>
                <c:pt idx="10087">
                  <c:v>1.12963E-2</c:v>
                </c:pt>
                <c:pt idx="10088" formatCode="0.00E+00">
                  <c:v>9.7195300000000005E-3</c:v>
                </c:pt>
                <c:pt idx="10089" formatCode="0.00E+00">
                  <c:v>8.1334300000000005E-3</c:v>
                </c:pt>
                <c:pt idx="10090" formatCode="0.00E+00">
                  <c:v>6.5406500000000003E-3</c:v>
                </c:pt>
                <c:pt idx="10091" formatCode="0.00E+00">
                  <c:v>4.9437500000000002E-3</c:v>
                </c:pt>
                <c:pt idx="10092" formatCode="0.00E+00">
                  <c:v>3.34535E-3</c:v>
                </c:pt>
                <c:pt idx="10093" formatCode="0.00E+00">
                  <c:v>1.74807E-3</c:v>
                </c:pt>
                <c:pt idx="10094" formatCode="0.00E+00">
                  <c:v>1.5451199999999999E-4</c:v>
                </c:pt>
                <c:pt idx="10095" formatCode="0.00E+00">
                  <c:v>-1.4327000000000001E-3</c:v>
                </c:pt>
                <c:pt idx="10096" formatCode="0.00E+00">
                  <c:v>-3.0109199999999998E-3</c:v>
                </c:pt>
                <c:pt idx="10097" formatCode="0.00E+00">
                  <c:v>-4.5774700000000001E-3</c:v>
                </c:pt>
                <c:pt idx="10098" formatCode="0.00E+00">
                  <c:v>-6.1297499999999998E-3</c:v>
                </c:pt>
                <c:pt idx="10099" formatCode="0.00E+00">
                  <c:v>-7.6652300000000003E-3</c:v>
                </c:pt>
                <c:pt idx="10100" formatCode="0.00E+00">
                  <c:v>-9.1813699999999995E-3</c:v>
                </c:pt>
                <c:pt idx="10101">
                  <c:v>-1.06757E-2</c:v>
                </c:pt>
                <c:pt idx="10102">
                  <c:v>-1.2145599999999999E-2</c:v>
                </c:pt>
                <c:pt idx="10103">
                  <c:v>-1.35888E-2</c:v>
                </c:pt>
                <c:pt idx="10104">
                  <c:v>-1.50029E-2</c:v>
                </c:pt>
                <c:pt idx="10105">
                  <c:v>-1.6385400000000001E-2</c:v>
                </c:pt>
                <c:pt idx="10106">
                  <c:v>-1.7734099999999999E-2</c:v>
                </c:pt>
                <c:pt idx="10107">
                  <c:v>-1.9046799999999999E-2</c:v>
                </c:pt>
                <c:pt idx="10108">
                  <c:v>-2.03214E-2</c:v>
                </c:pt>
                <c:pt idx="10109">
                  <c:v>-2.1555700000000001E-2</c:v>
                </c:pt>
                <c:pt idx="10110">
                  <c:v>-2.2747699999999999E-2</c:v>
                </c:pt>
                <c:pt idx="10111">
                  <c:v>-2.3895599999999999E-2</c:v>
                </c:pt>
                <c:pt idx="10112">
                  <c:v>-2.4997599999999998E-2</c:v>
                </c:pt>
                <c:pt idx="10113">
                  <c:v>-2.6051700000000001E-2</c:v>
                </c:pt>
                <c:pt idx="10114">
                  <c:v>-2.7056400000000001E-2</c:v>
                </c:pt>
                <c:pt idx="10115">
                  <c:v>-2.8009800000000001E-2</c:v>
                </c:pt>
                <c:pt idx="10116">
                  <c:v>-2.8910499999999999E-2</c:v>
                </c:pt>
                <c:pt idx="10117">
                  <c:v>-2.9756999999999999E-2</c:v>
                </c:pt>
                <c:pt idx="10118">
                  <c:v>-3.0548100000000002E-2</c:v>
                </c:pt>
                <c:pt idx="10119">
                  <c:v>-3.1282499999999998E-2</c:v>
                </c:pt>
                <c:pt idx="10120">
                  <c:v>-3.1959099999999997E-2</c:v>
                </c:pt>
                <c:pt idx="10121">
                  <c:v>-3.2576800000000003E-2</c:v>
                </c:pt>
                <c:pt idx="10122">
                  <c:v>-3.3134799999999999E-2</c:v>
                </c:pt>
                <c:pt idx="10123">
                  <c:v>-3.3632200000000001E-2</c:v>
                </c:pt>
                <c:pt idx="10124">
                  <c:v>-3.4068300000000003E-2</c:v>
                </c:pt>
                <c:pt idx="10125">
                  <c:v>-3.4442599999999997E-2</c:v>
                </c:pt>
                <c:pt idx="10126">
                  <c:v>-3.4754300000000002E-2</c:v>
                </c:pt>
                <c:pt idx="10127">
                  <c:v>-3.5003300000000001E-2</c:v>
                </c:pt>
                <c:pt idx="10128">
                  <c:v>-3.5188999999999998E-2</c:v>
                </c:pt>
                <c:pt idx="10129">
                  <c:v>-3.5311299999999997E-2</c:v>
                </c:pt>
                <c:pt idx="10130">
                  <c:v>-3.5370199999999997E-2</c:v>
                </c:pt>
                <c:pt idx="10131">
                  <c:v>-3.53657E-2</c:v>
                </c:pt>
                <c:pt idx="10132">
                  <c:v>-3.52979E-2</c:v>
                </c:pt>
                <c:pt idx="10133">
                  <c:v>-3.51671E-2</c:v>
                </c:pt>
                <c:pt idx="10134">
                  <c:v>-3.4973700000000003E-2</c:v>
                </c:pt>
                <c:pt idx="10135">
                  <c:v>-3.4718100000000002E-2</c:v>
                </c:pt>
                <c:pt idx="10136">
                  <c:v>-3.4401000000000001E-2</c:v>
                </c:pt>
                <c:pt idx="10137">
                  <c:v>-3.4022900000000002E-2</c:v>
                </c:pt>
                <c:pt idx="10138">
                  <c:v>-3.3584700000000002E-2</c:v>
                </c:pt>
                <c:pt idx="10139">
                  <c:v>-3.3087199999999997E-2</c:v>
                </c:pt>
                <c:pt idx="10140">
                  <c:v>-3.2531499999999998E-2</c:v>
                </c:pt>
                <c:pt idx="10141">
                  <c:v>-3.1918700000000001E-2</c:v>
                </c:pt>
                <c:pt idx="10142">
                  <c:v>-3.1249800000000001E-2</c:v>
                </c:pt>
                <c:pt idx="10143">
                  <c:v>-3.0526299999999999E-2</c:v>
                </c:pt>
                <c:pt idx="10144">
                  <c:v>-2.9749399999999999E-2</c:v>
                </c:pt>
                <c:pt idx="10145">
                  <c:v>-2.8920600000000001E-2</c:v>
                </c:pt>
                <c:pt idx="10146">
                  <c:v>-2.8041400000000001E-2</c:v>
                </c:pt>
                <c:pt idx="10147">
                  <c:v>-2.7113499999999999E-2</c:v>
                </c:pt>
                <c:pt idx="10148">
                  <c:v>-2.6138600000000001E-2</c:v>
                </c:pt>
                <c:pt idx="10149">
                  <c:v>-2.5118399999999999E-2</c:v>
                </c:pt>
                <c:pt idx="10150">
                  <c:v>-2.4054900000000001E-2</c:v>
                </c:pt>
                <c:pt idx="10151">
                  <c:v>-2.2949799999999999E-2</c:v>
                </c:pt>
                <c:pt idx="10152">
                  <c:v>-2.18053E-2</c:v>
                </c:pt>
                <c:pt idx="10153">
                  <c:v>-2.06234E-2</c:v>
                </c:pt>
                <c:pt idx="10154">
                  <c:v>-1.9406199999999998E-2</c:v>
                </c:pt>
                <c:pt idx="10155">
                  <c:v>-1.81558E-2</c:v>
                </c:pt>
                <c:pt idx="10156">
                  <c:v>-1.6874500000000001E-2</c:v>
                </c:pt>
                <c:pt idx="10157">
                  <c:v>-1.55646E-2</c:v>
                </c:pt>
                <c:pt idx="10158">
                  <c:v>-1.42285E-2</c:v>
                </c:pt>
                <c:pt idx="10159">
                  <c:v>-1.2868299999999999E-2</c:v>
                </c:pt>
                <c:pt idx="10160">
                  <c:v>-1.1486700000000001E-2</c:v>
                </c:pt>
                <c:pt idx="10161">
                  <c:v>-1.00859E-2</c:v>
                </c:pt>
                <c:pt idx="10162" formatCode="0.00E+00">
                  <c:v>-8.66835E-3</c:v>
                </c:pt>
                <c:pt idx="10163" formatCode="0.00E+00">
                  <c:v>-7.2366100000000001E-3</c:v>
                </c:pt>
                <c:pt idx="10164" formatCode="0.00E+00">
                  <c:v>-5.7931299999999996E-3</c:v>
                </c:pt>
                <c:pt idx="10165" formatCode="0.00E+00">
                  <c:v>-4.3404000000000003E-3</c:v>
                </c:pt>
                <c:pt idx="10166" formatCode="0.00E+00">
                  <c:v>-2.8809199999999999E-3</c:v>
                </c:pt>
                <c:pt idx="10167" formatCode="0.00E+00">
                  <c:v>-1.41719E-3</c:v>
                </c:pt>
                <c:pt idx="10168" formatCode="0.00E+00">
                  <c:v>4.8287900000000002E-5</c:v>
                </c:pt>
                <c:pt idx="10169" formatCode="0.00E+00">
                  <c:v>1.5130199999999999E-3</c:v>
                </c:pt>
                <c:pt idx="10170" formatCode="0.00E+00">
                  <c:v>2.97453E-3</c:v>
                </c:pt>
                <c:pt idx="10171" formatCode="0.00E+00">
                  <c:v>4.4303499999999996E-3</c:v>
                </c:pt>
                <c:pt idx="10172" formatCode="0.00E+00">
                  <c:v>5.8780600000000001E-3</c:v>
                </c:pt>
                <c:pt idx="10173" formatCode="0.00E+00">
                  <c:v>7.3152199999999999E-3</c:v>
                </c:pt>
                <c:pt idx="10174" formatCode="0.00E+00">
                  <c:v>8.7394199999999995E-3</c:v>
                </c:pt>
                <c:pt idx="10175">
                  <c:v>1.0148300000000001E-2</c:v>
                </c:pt>
                <c:pt idx="10176">
                  <c:v>1.15394E-2</c:v>
                </c:pt>
                <c:pt idx="10177">
                  <c:v>1.29106E-2</c:v>
                </c:pt>
                <c:pt idx="10178">
                  <c:v>1.42595E-2</c:v>
                </c:pt>
                <c:pt idx="10179">
                  <c:v>1.5584000000000001E-2</c:v>
                </c:pt>
                <c:pt idx="10180">
                  <c:v>1.6881799999999999E-2</c:v>
                </c:pt>
                <c:pt idx="10181">
                  <c:v>1.8150900000000001E-2</c:v>
                </c:pt>
                <c:pt idx="10182">
                  <c:v>1.9389099999999999E-2</c:v>
                </c:pt>
                <c:pt idx="10183">
                  <c:v>2.0594600000000001E-2</c:v>
                </c:pt>
                <c:pt idx="10184">
                  <c:v>2.1765400000000001E-2</c:v>
                </c:pt>
                <c:pt idx="10185">
                  <c:v>2.2899599999999999E-2</c:v>
                </c:pt>
                <c:pt idx="10186">
                  <c:v>2.3995699999999998E-2</c:v>
                </c:pt>
                <c:pt idx="10187">
                  <c:v>2.50517E-2</c:v>
                </c:pt>
                <c:pt idx="10188">
                  <c:v>2.6066200000000001E-2</c:v>
                </c:pt>
                <c:pt idx="10189">
                  <c:v>2.7037599999999998E-2</c:v>
                </c:pt>
                <c:pt idx="10190">
                  <c:v>2.79645E-2</c:v>
                </c:pt>
                <c:pt idx="10191">
                  <c:v>2.88455E-2</c:v>
                </c:pt>
                <c:pt idx="10192">
                  <c:v>2.9679299999999999E-2</c:v>
                </c:pt>
                <c:pt idx="10193">
                  <c:v>3.0464700000000001E-2</c:v>
                </c:pt>
                <c:pt idx="10194">
                  <c:v>3.1200599999999998E-2</c:v>
                </c:pt>
                <c:pt idx="10195">
                  <c:v>3.1886100000000001E-2</c:v>
                </c:pt>
                <c:pt idx="10196">
                  <c:v>3.2520100000000003E-2</c:v>
                </c:pt>
                <c:pt idx="10197">
                  <c:v>3.3101899999999997E-2</c:v>
                </c:pt>
                <c:pt idx="10198">
                  <c:v>3.3630899999999998E-2</c:v>
                </c:pt>
                <c:pt idx="10199">
                  <c:v>3.4106299999999999E-2</c:v>
                </c:pt>
                <c:pt idx="10200">
                  <c:v>3.4527799999999997E-2</c:v>
                </c:pt>
                <c:pt idx="10201">
                  <c:v>3.48949E-2</c:v>
                </c:pt>
                <c:pt idx="10202">
                  <c:v>3.5207200000000001E-2</c:v>
                </c:pt>
                <c:pt idx="10203">
                  <c:v>3.5464599999999999E-2</c:v>
                </c:pt>
                <c:pt idx="10204">
                  <c:v>3.5666900000000001E-2</c:v>
                </c:pt>
                <c:pt idx="10205">
                  <c:v>3.5814199999999997E-2</c:v>
                </c:pt>
                <c:pt idx="10206">
                  <c:v>3.5906399999999998E-2</c:v>
                </c:pt>
                <c:pt idx="10207">
                  <c:v>3.5943999999999997E-2</c:v>
                </c:pt>
                <c:pt idx="10208">
                  <c:v>3.5927099999999997E-2</c:v>
                </c:pt>
                <c:pt idx="10209">
                  <c:v>3.5856300000000001E-2</c:v>
                </c:pt>
                <c:pt idx="10210">
                  <c:v>3.5731899999999997E-2</c:v>
                </c:pt>
                <c:pt idx="10211">
                  <c:v>3.5554700000000002E-2</c:v>
                </c:pt>
                <c:pt idx="10212">
                  <c:v>3.5325200000000001E-2</c:v>
                </c:pt>
                <c:pt idx="10213">
                  <c:v>3.5044400000000003E-2</c:v>
                </c:pt>
                <c:pt idx="10214">
                  <c:v>3.4713099999999997E-2</c:v>
                </c:pt>
                <c:pt idx="10215">
                  <c:v>3.4332300000000003E-2</c:v>
                </c:pt>
                <c:pt idx="10216">
                  <c:v>3.3903000000000003E-2</c:v>
                </c:pt>
                <c:pt idx="10217">
                  <c:v>3.3426400000000002E-2</c:v>
                </c:pt>
                <c:pt idx="10218">
                  <c:v>3.2903599999999998E-2</c:v>
                </c:pt>
                <c:pt idx="10219">
                  <c:v>3.23361E-2</c:v>
                </c:pt>
                <c:pt idx="10220">
                  <c:v>3.1725299999999998E-2</c:v>
                </c:pt>
                <c:pt idx="10221">
                  <c:v>3.1072499999999999E-2</c:v>
                </c:pt>
                <c:pt idx="10222">
                  <c:v>3.03795E-2</c:v>
                </c:pt>
                <c:pt idx="10223">
                  <c:v>2.96476E-2</c:v>
                </c:pt>
                <c:pt idx="10224">
                  <c:v>2.88787E-2</c:v>
                </c:pt>
                <c:pt idx="10225">
                  <c:v>2.8074200000000001E-2</c:v>
                </c:pt>
                <c:pt idx="10226">
                  <c:v>2.7236099999999999E-2</c:v>
                </c:pt>
                <c:pt idx="10227">
                  <c:v>2.63661E-2</c:v>
                </c:pt>
                <c:pt idx="10228">
                  <c:v>2.5466200000000001E-2</c:v>
                </c:pt>
                <c:pt idx="10229">
                  <c:v>2.4538299999999999E-2</c:v>
                </c:pt>
                <c:pt idx="10230">
                  <c:v>2.3584500000000001E-2</c:v>
                </c:pt>
                <c:pt idx="10231">
                  <c:v>2.26068E-2</c:v>
                </c:pt>
                <c:pt idx="10232">
                  <c:v>2.16072E-2</c:v>
                </c:pt>
                <c:pt idx="10233">
                  <c:v>2.0587899999999999E-2</c:v>
                </c:pt>
                <c:pt idx="10234">
                  <c:v>1.9551099999999998E-2</c:v>
                </c:pt>
                <c:pt idx="10235">
                  <c:v>1.8498899999999999E-2</c:v>
                </c:pt>
                <c:pt idx="10236">
                  <c:v>1.74336E-2</c:v>
                </c:pt>
                <c:pt idx="10237">
                  <c:v>1.6357300000000002E-2</c:v>
                </c:pt>
                <c:pt idx="10238">
                  <c:v>1.52722E-2</c:v>
                </c:pt>
                <c:pt idx="10239">
                  <c:v>1.4180699999999999E-2</c:v>
                </c:pt>
                <c:pt idx="10240">
                  <c:v>1.30849E-2</c:v>
                </c:pt>
                <c:pt idx="10241">
                  <c:v>1.19872E-2</c:v>
                </c:pt>
                <c:pt idx="10242">
                  <c:v>1.08897E-2</c:v>
                </c:pt>
                <c:pt idx="10243" formatCode="0.00E+00">
                  <c:v>9.7945700000000007E-3</c:v>
                </c:pt>
                <c:pt idx="10244" formatCode="0.00E+00">
                  <c:v>8.7038500000000008E-3</c:v>
                </c:pt>
                <c:pt idx="10245" formatCode="0.00E+00">
                  <c:v>7.6197399999999998E-3</c:v>
                </c:pt>
                <c:pt idx="10246" formatCode="0.00E+00">
                  <c:v>6.5443999999999997E-3</c:v>
                </c:pt>
                <c:pt idx="10247" formatCode="0.00E+00">
                  <c:v>5.4799799999999997E-3</c:v>
                </c:pt>
                <c:pt idx="10248" formatCode="0.00E+00">
                  <c:v>4.4286300000000002E-3</c:v>
                </c:pt>
                <c:pt idx="10249" formatCode="0.00E+00">
                  <c:v>3.3924099999999998E-3</c:v>
                </c:pt>
                <c:pt idx="10250" formatCode="0.00E+00">
                  <c:v>2.3733600000000001E-3</c:v>
                </c:pt>
                <c:pt idx="10251" formatCode="0.00E+00">
                  <c:v>1.37346E-3</c:v>
                </c:pt>
                <c:pt idx="10252" formatCode="0.00E+00">
                  <c:v>3.9460199999999997E-4</c:v>
                </c:pt>
                <c:pt idx="10253" formatCode="0.00E+00">
                  <c:v>-5.6136200000000004E-4</c:v>
                </c:pt>
                <c:pt idx="10254" formatCode="0.00E+00">
                  <c:v>-1.4926099999999999E-3</c:v>
                </c:pt>
                <c:pt idx="10255" formatCode="0.00E+00">
                  <c:v>-2.3973599999999999E-3</c:v>
                </c:pt>
                <c:pt idx="10256" formatCode="0.00E+00">
                  <c:v>-3.2738699999999999E-3</c:v>
                </c:pt>
                <c:pt idx="10257" formatCode="0.00E+00">
                  <c:v>-4.1204299999999996E-3</c:v>
                </c:pt>
                <c:pt idx="10258" formatCode="0.00E+00">
                  <c:v>-4.9354400000000001E-3</c:v>
                </c:pt>
                <c:pt idx="10259" formatCode="0.00E+00">
                  <c:v>-5.7173299999999996E-3</c:v>
                </c:pt>
                <c:pt idx="10260" formatCode="0.00E+00">
                  <c:v>-6.4646699999999996E-3</c:v>
                </c:pt>
                <c:pt idx="10261" formatCode="0.00E+00">
                  <c:v>-7.1760900000000004E-3</c:v>
                </c:pt>
                <c:pt idx="10262" formatCode="0.00E+00">
                  <c:v>-7.8502899999999994E-3</c:v>
                </c:pt>
                <c:pt idx="10263" formatCode="0.00E+00">
                  <c:v>-8.4859900000000005E-3</c:v>
                </c:pt>
                <c:pt idx="10264" formatCode="0.00E+00">
                  <c:v>-9.0820999999999992E-3</c:v>
                </c:pt>
                <c:pt idx="10265" formatCode="0.00E+00">
                  <c:v>-9.6377800000000003E-3</c:v>
                </c:pt>
                <c:pt idx="10266">
                  <c:v>-1.01523E-2</c:v>
                </c:pt>
                <c:pt idx="10267">
                  <c:v>-1.0624700000000001E-2</c:v>
                </c:pt>
                <c:pt idx="10268">
                  <c:v>-1.1053800000000001E-2</c:v>
                </c:pt>
                <c:pt idx="10269">
                  <c:v>-1.14386E-2</c:v>
                </c:pt>
                <c:pt idx="10270">
                  <c:v>-1.1778500000000001E-2</c:v>
                </c:pt>
                <c:pt idx="10271">
                  <c:v>-1.2073E-2</c:v>
                </c:pt>
                <c:pt idx="10272">
                  <c:v>-1.23216E-2</c:v>
                </c:pt>
                <c:pt idx="10273">
                  <c:v>-1.2524E-2</c:v>
                </c:pt>
                <c:pt idx="10274">
                  <c:v>-1.268E-2</c:v>
                </c:pt>
                <c:pt idx="10275">
                  <c:v>-1.2789500000000001E-2</c:v>
                </c:pt>
                <c:pt idx="10276">
                  <c:v>-1.2852499999999999E-2</c:v>
                </c:pt>
                <c:pt idx="10277">
                  <c:v>-1.2868900000000001E-2</c:v>
                </c:pt>
                <c:pt idx="10278">
                  <c:v>-1.2839E-2</c:v>
                </c:pt>
                <c:pt idx="10279">
                  <c:v>-1.2763200000000001E-2</c:v>
                </c:pt>
                <c:pt idx="10280">
                  <c:v>-1.2641899999999999E-2</c:v>
                </c:pt>
                <c:pt idx="10281">
                  <c:v>-1.24755E-2</c:v>
                </c:pt>
                <c:pt idx="10282">
                  <c:v>-1.22647E-2</c:v>
                </c:pt>
                <c:pt idx="10283">
                  <c:v>-1.2010099999999999E-2</c:v>
                </c:pt>
                <c:pt idx="10284">
                  <c:v>-1.17124E-2</c:v>
                </c:pt>
                <c:pt idx="10285">
                  <c:v>-1.13724E-2</c:v>
                </c:pt>
                <c:pt idx="10286">
                  <c:v>-1.09909E-2</c:v>
                </c:pt>
                <c:pt idx="10287">
                  <c:v>-1.0568599999999999E-2</c:v>
                </c:pt>
                <c:pt idx="10288">
                  <c:v>-1.01067E-2</c:v>
                </c:pt>
                <c:pt idx="10289" formatCode="0.00E+00">
                  <c:v>-9.6061800000000006E-3</c:v>
                </c:pt>
                <c:pt idx="10290" formatCode="0.00E+00">
                  <c:v>-9.0683599999999993E-3</c:v>
                </c:pt>
                <c:pt idx="10291" formatCode="0.00E+00">
                  <c:v>-8.4946599999999994E-3</c:v>
                </c:pt>
                <c:pt idx="10292" formatCode="0.00E+00">
                  <c:v>-7.8865199999999993E-3</c:v>
                </c:pt>
                <c:pt idx="10293" formatCode="0.00E+00">
                  <c:v>-7.2454199999999998E-3</c:v>
                </c:pt>
                <c:pt idx="10294" formatCode="0.00E+00">
                  <c:v>-6.57283E-3</c:v>
                </c:pt>
                <c:pt idx="10295" formatCode="0.00E+00">
                  <c:v>-5.8702199999999998E-3</c:v>
                </c:pt>
                <c:pt idx="10296" formatCode="0.00E+00">
                  <c:v>-5.1389499999999998E-3</c:v>
                </c:pt>
                <c:pt idx="10297" formatCode="0.00E+00">
                  <c:v>-4.3804500000000001E-3</c:v>
                </c:pt>
                <c:pt idx="10298" formatCode="0.00E+00">
                  <c:v>-3.59634E-3</c:v>
                </c:pt>
                <c:pt idx="10299" formatCode="0.00E+00">
                  <c:v>-2.7885499999999999E-3</c:v>
                </c:pt>
                <c:pt idx="10300" formatCode="0.00E+00">
                  <c:v>-1.95911E-3</c:v>
                </c:pt>
                <c:pt idx="10301" formatCode="0.00E+00">
                  <c:v>-1.10987E-3</c:v>
                </c:pt>
                <c:pt idx="10302" formatCode="0.00E+00">
                  <c:v>-2.4252900000000001E-4</c:v>
                </c:pt>
                <c:pt idx="10303" formatCode="0.00E+00">
                  <c:v>6.4101700000000002E-4</c:v>
                </c:pt>
                <c:pt idx="10304" formatCode="0.00E+00">
                  <c:v>1.5385799999999999E-3</c:v>
                </c:pt>
                <c:pt idx="10305" formatCode="0.00E+00">
                  <c:v>2.44787E-3</c:v>
                </c:pt>
                <c:pt idx="10306" formatCode="0.00E+00">
                  <c:v>3.3667300000000001E-3</c:v>
                </c:pt>
                <c:pt idx="10307" formatCode="0.00E+00">
                  <c:v>4.2931100000000002E-3</c:v>
                </c:pt>
                <c:pt idx="10308" formatCode="0.00E+00">
                  <c:v>5.2249699999999998E-3</c:v>
                </c:pt>
                <c:pt idx="10309" formatCode="0.00E+00">
                  <c:v>6.16023E-3</c:v>
                </c:pt>
                <c:pt idx="10310" formatCode="0.00E+00">
                  <c:v>7.09686E-3</c:v>
                </c:pt>
                <c:pt idx="10311" formatCode="0.00E+00">
                  <c:v>8.03275E-3</c:v>
                </c:pt>
                <c:pt idx="10312" formatCode="0.00E+00">
                  <c:v>8.9658499999999992E-3</c:v>
                </c:pt>
                <c:pt idx="10313" formatCode="0.00E+00">
                  <c:v>9.8941099999999994E-3</c:v>
                </c:pt>
                <c:pt idx="10314">
                  <c:v>1.08153E-2</c:v>
                </c:pt>
                <c:pt idx="10315">
                  <c:v>1.1726800000000001E-2</c:v>
                </c:pt>
                <c:pt idx="10316">
                  <c:v>1.2626399999999999E-2</c:v>
                </c:pt>
                <c:pt idx="10317">
                  <c:v>1.3512100000000001E-2</c:v>
                </c:pt>
                <c:pt idx="10318">
                  <c:v>1.4382199999999999E-2</c:v>
                </c:pt>
                <c:pt idx="10319">
                  <c:v>1.5235E-2</c:v>
                </c:pt>
                <c:pt idx="10320">
                  <c:v>1.6068599999999999E-2</c:v>
                </c:pt>
                <c:pt idx="10321">
                  <c:v>1.6880699999999998E-2</c:v>
                </c:pt>
                <c:pt idx="10322">
                  <c:v>1.7669399999999998E-2</c:v>
                </c:pt>
                <c:pt idx="10323">
                  <c:v>1.84327E-2</c:v>
                </c:pt>
                <c:pt idx="10324">
                  <c:v>1.9168899999999999E-2</c:v>
                </c:pt>
                <c:pt idx="10325">
                  <c:v>1.9876000000000001E-2</c:v>
                </c:pt>
                <c:pt idx="10326">
                  <c:v>2.05522E-2</c:v>
                </c:pt>
                <c:pt idx="10327">
                  <c:v>2.1195700000000001E-2</c:v>
                </c:pt>
                <c:pt idx="10328">
                  <c:v>2.18041E-2</c:v>
                </c:pt>
                <c:pt idx="10329">
                  <c:v>2.23755E-2</c:v>
                </c:pt>
                <c:pt idx="10330">
                  <c:v>2.2908399999999999E-2</c:v>
                </c:pt>
                <c:pt idx="10331">
                  <c:v>2.3401499999999999E-2</c:v>
                </c:pt>
                <c:pt idx="10332">
                  <c:v>2.38535E-2</c:v>
                </c:pt>
                <c:pt idx="10333">
                  <c:v>2.42629E-2</c:v>
                </c:pt>
                <c:pt idx="10334">
                  <c:v>2.4628199999999999E-2</c:v>
                </c:pt>
                <c:pt idx="10335">
                  <c:v>2.4948399999999999E-2</c:v>
                </c:pt>
                <c:pt idx="10336">
                  <c:v>2.5222600000000001E-2</c:v>
                </c:pt>
                <c:pt idx="10337">
                  <c:v>2.5449800000000002E-2</c:v>
                </c:pt>
                <c:pt idx="10338">
                  <c:v>2.5629200000000001E-2</c:v>
                </c:pt>
                <c:pt idx="10339">
                  <c:v>2.5759799999999999E-2</c:v>
                </c:pt>
                <c:pt idx="10340">
                  <c:v>2.5840599999999998E-2</c:v>
                </c:pt>
                <c:pt idx="10341">
                  <c:v>2.5870600000000001E-2</c:v>
                </c:pt>
                <c:pt idx="10342">
                  <c:v>2.5849299999999999E-2</c:v>
                </c:pt>
                <c:pt idx="10343">
                  <c:v>2.5775900000000001E-2</c:v>
                </c:pt>
                <c:pt idx="10344">
                  <c:v>2.5650300000000001E-2</c:v>
                </c:pt>
                <c:pt idx="10345">
                  <c:v>2.54723E-2</c:v>
                </c:pt>
                <c:pt idx="10346">
                  <c:v>2.5241900000000001E-2</c:v>
                </c:pt>
                <c:pt idx="10347">
                  <c:v>2.4959200000000001E-2</c:v>
                </c:pt>
                <c:pt idx="10348">
                  <c:v>2.4624400000000001E-2</c:v>
                </c:pt>
                <c:pt idx="10349">
                  <c:v>2.4237600000000002E-2</c:v>
                </c:pt>
                <c:pt idx="10350">
                  <c:v>2.3798900000000001E-2</c:v>
                </c:pt>
                <c:pt idx="10351">
                  <c:v>2.3308599999999999E-2</c:v>
                </c:pt>
                <c:pt idx="10352">
                  <c:v>2.2767200000000001E-2</c:v>
                </c:pt>
                <c:pt idx="10353">
                  <c:v>2.2175E-2</c:v>
                </c:pt>
                <c:pt idx="10354">
                  <c:v>2.15325E-2</c:v>
                </c:pt>
                <c:pt idx="10355">
                  <c:v>2.08402E-2</c:v>
                </c:pt>
                <c:pt idx="10356">
                  <c:v>2.0098600000000001E-2</c:v>
                </c:pt>
                <c:pt idx="10357">
                  <c:v>1.9308499999999999E-2</c:v>
                </c:pt>
                <c:pt idx="10358">
                  <c:v>1.84707E-2</c:v>
                </c:pt>
                <c:pt idx="10359">
                  <c:v>1.7586399999999999E-2</c:v>
                </c:pt>
                <c:pt idx="10360">
                  <c:v>1.6656899999999999E-2</c:v>
                </c:pt>
                <c:pt idx="10361">
                  <c:v>1.56835E-2</c:v>
                </c:pt>
                <c:pt idx="10362">
                  <c:v>1.4667899999999999E-2</c:v>
                </c:pt>
                <c:pt idx="10363">
                  <c:v>1.36115E-2</c:v>
                </c:pt>
                <c:pt idx="10364">
                  <c:v>1.25161E-2</c:v>
                </c:pt>
                <c:pt idx="10365">
                  <c:v>1.1383000000000001E-2</c:v>
                </c:pt>
                <c:pt idx="10366">
                  <c:v>1.02133E-2</c:v>
                </c:pt>
                <c:pt idx="10367" formatCode="0.00E+00">
                  <c:v>9.0087099999999996E-3</c:v>
                </c:pt>
                <c:pt idx="10368" formatCode="0.00E+00">
                  <c:v>7.7712700000000003E-3</c:v>
                </c:pt>
                <c:pt idx="10369" formatCode="0.00E+00">
                  <c:v>6.5033299999999999E-3</c:v>
                </c:pt>
                <c:pt idx="10370" formatCode="0.00E+00">
                  <c:v>5.2069500000000001E-3</c:v>
                </c:pt>
                <c:pt idx="10371" formatCode="0.00E+00">
                  <c:v>3.8839500000000002E-3</c:v>
                </c:pt>
                <c:pt idx="10372" formatCode="0.00E+00">
                  <c:v>2.5362399999999999E-3</c:v>
                </c:pt>
                <c:pt idx="10373" formatCode="0.00E+00">
                  <c:v>1.16592E-3</c:v>
                </c:pt>
                <c:pt idx="10374" formatCode="0.00E+00">
                  <c:v>-2.25011E-4</c:v>
                </c:pt>
                <c:pt idx="10375" formatCode="0.00E+00">
                  <c:v>-1.63455E-3</c:v>
                </c:pt>
                <c:pt idx="10376" formatCode="0.00E+00">
                  <c:v>-3.0605200000000002E-3</c:v>
                </c:pt>
                <c:pt idx="10377" formatCode="0.00E+00">
                  <c:v>-4.5007600000000004E-3</c:v>
                </c:pt>
                <c:pt idx="10378" formatCode="0.00E+00">
                  <c:v>-5.9532700000000001E-3</c:v>
                </c:pt>
                <c:pt idx="10379" formatCode="0.00E+00">
                  <c:v>-7.4157499999999996E-3</c:v>
                </c:pt>
                <c:pt idx="10380" formatCode="0.00E+00">
                  <c:v>-8.8854399999999997E-3</c:v>
                </c:pt>
                <c:pt idx="10381">
                  <c:v>-1.0359500000000001E-2</c:v>
                </c:pt>
                <c:pt idx="10382">
                  <c:v>-1.18356E-2</c:v>
                </c:pt>
                <c:pt idx="10383">
                  <c:v>-1.3311399999999999E-2</c:v>
                </c:pt>
                <c:pt idx="10384">
                  <c:v>-1.47849E-2</c:v>
                </c:pt>
                <c:pt idx="10385">
                  <c:v>-1.62536E-2</c:v>
                </c:pt>
                <c:pt idx="10386">
                  <c:v>-1.77146E-2</c:v>
                </c:pt>
                <c:pt idx="10387">
                  <c:v>-1.9165399999999999E-2</c:v>
                </c:pt>
                <c:pt idx="10388">
                  <c:v>-2.0603300000000001E-2</c:v>
                </c:pt>
                <c:pt idx="10389">
                  <c:v>-2.20261E-2</c:v>
                </c:pt>
                <c:pt idx="10390">
                  <c:v>-2.3431400000000002E-2</c:v>
                </c:pt>
                <c:pt idx="10391">
                  <c:v>-2.4816899999999999E-2</c:v>
                </c:pt>
                <c:pt idx="10392">
                  <c:v>-2.6180200000000001E-2</c:v>
                </c:pt>
                <c:pt idx="10393">
                  <c:v>-2.75188E-2</c:v>
                </c:pt>
                <c:pt idx="10394">
                  <c:v>-2.88303E-2</c:v>
                </c:pt>
                <c:pt idx="10395">
                  <c:v>-3.0112400000000001E-2</c:v>
                </c:pt>
                <c:pt idx="10396">
                  <c:v>-3.1363299999999997E-2</c:v>
                </c:pt>
                <c:pt idx="10397">
                  <c:v>-3.2580999999999999E-2</c:v>
                </c:pt>
                <c:pt idx="10398">
                  <c:v>-3.3763500000000002E-2</c:v>
                </c:pt>
                <c:pt idx="10399">
                  <c:v>-3.49082E-2</c:v>
                </c:pt>
                <c:pt idx="10400">
                  <c:v>-3.6013000000000003E-2</c:v>
                </c:pt>
                <c:pt idx="10401">
                  <c:v>-3.7075900000000002E-2</c:v>
                </c:pt>
                <c:pt idx="10402">
                  <c:v>-3.8095200000000003E-2</c:v>
                </c:pt>
                <c:pt idx="10403">
                  <c:v>-3.9069300000000001E-2</c:v>
                </c:pt>
                <c:pt idx="10404">
                  <c:v>-3.99961E-2</c:v>
                </c:pt>
                <c:pt idx="10405">
                  <c:v>-4.0873600000000003E-2</c:v>
                </c:pt>
                <c:pt idx="10406">
                  <c:v>-4.1700300000000003E-2</c:v>
                </c:pt>
                <c:pt idx="10407">
                  <c:v>-4.2474999999999999E-2</c:v>
                </c:pt>
                <c:pt idx="10408">
                  <c:v>-4.3196499999999999E-2</c:v>
                </c:pt>
                <c:pt idx="10409">
                  <c:v>-4.38635E-2</c:v>
                </c:pt>
                <c:pt idx="10410">
                  <c:v>-4.44745E-2</c:v>
                </c:pt>
                <c:pt idx="10411">
                  <c:v>-4.5028100000000001E-2</c:v>
                </c:pt>
                <c:pt idx="10412">
                  <c:v>-4.5522899999999998E-2</c:v>
                </c:pt>
                <c:pt idx="10413">
                  <c:v>-4.5957100000000001E-2</c:v>
                </c:pt>
                <c:pt idx="10414">
                  <c:v>-4.6329299999999997E-2</c:v>
                </c:pt>
                <c:pt idx="10415">
                  <c:v>-4.6638800000000001E-2</c:v>
                </c:pt>
                <c:pt idx="10416">
                  <c:v>-4.6885499999999997E-2</c:v>
                </c:pt>
                <c:pt idx="10417">
                  <c:v>-4.7069199999999999E-2</c:v>
                </c:pt>
                <c:pt idx="10418">
                  <c:v>-4.7189200000000001E-2</c:v>
                </c:pt>
                <c:pt idx="10419">
                  <c:v>-4.7245000000000002E-2</c:v>
                </c:pt>
                <c:pt idx="10420">
                  <c:v>-4.7236100000000003E-2</c:v>
                </c:pt>
                <c:pt idx="10421">
                  <c:v>-4.7162299999999997E-2</c:v>
                </c:pt>
                <c:pt idx="10422">
                  <c:v>-4.7023200000000001E-2</c:v>
                </c:pt>
                <c:pt idx="10423">
                  <c:v>-4.6819E-2</c:v>
                </c:pt>
                <c:pt idx="10424">
                  <c:v>-4.6549800000000002E-2</c:v>
                </c:pt>
                <c:pt idx="10425">
                  <c:v>-4.6216100000000003E-2</c:v>
                </c:pt>
                <c:pt idx="10426">
                  <c:v>-4.5818200000000003E-2</c:v>
                </c:pt>
                <c:pt idx="10427">
                  <c:v>-4.5356899999999999E-2</c:v>
                </c:pt>
                <c:pt idx="10428">
                  <c:v>-4.4832999999999998E-2</c:v>
                </c:pt>
                <c:pt idx="10429">
                  <c:v>-4.4247300000000003E-2</c:v>
                </c:pt>
                <c:pt idx="10430">
                  <c:v>-4.3600300000000002E-2</c:v>
                </c:pt>
                <c:pt idx="10431">
                  <c:v>-4.2892699999999999E-2</c:v>
                </c:pt>
                <c:pt idx="10432">
                  <c:v>-4.2125200000000002E-2</c:v>
                </c:pt>
                <c:pt idx="10433">
                  <c:v>-4.1299000000000002E-2</c:v>
                </c:pt>
                <c:pt idx="10434">
                  <c:v>-4.0415100000000002E-2</c:v>
                </c:pt>
                <c:pt idx="10435">
                  <c:v>-3.9474700000000001E-2</c:v>
                </c:pt>
                <c:pt idx="10436">
                  <c:v>-3.8478999999999999E-2</c:v>
                </c:pt>
                <c:pt idx="10437">
                  <c:v>-3.7429400000000002E-2</c:v>
                </c:pt>
                <c:pt idx="10438">
                  <c:v>-3.6327400000000003E-2</c:v>
                </c:pt>
                <c:pt idx="10439">
                  <c:v>-3.5174700000000003E-2</c:v>
                </c:pt>
                <c:pt idx="10440">
                  <c:v>-3.3973400000000001E-2</c:v>
                </c:pt>
                <c:pt idx="10441">
                  <c:v>-3.2725400000000002E-2</c:v>
                </c:pt>
                <c:pt idx="10442">
                  <c:v>-3.1432500000000002E-2</c:v>
                </c:pt>
                <c:pt idx="10443">
                  <c:v>-3.0096600000000001E-2</c:v>
                </c:pt>
                <c:pt idx="10444">
                  <c:v>-2.8719399999999999E-2</c:v>
                </c:pt>
                <c:pt idx="10445">
                  <c:v>-2.73031E-2</c:v>
                </c:pt>
                <c:pt idx="10446">
                  <c:v>-2.5850100000000001E-2</c:v>
                </c:pt>
                <c:pt idx="10447">
                  <c:v>-2.4362999999999999E-2</c:v>
                </c:pt>
                <c:pt idx="10448">
                  <c:v>-2.2844300000000001E-2</c:v>
                </c:pt>
                <c:pt idx="10449">
                  <c:v>-2.1296099999999998E-2</c:v>
                </c:pt>
                <c:pt idx="10450">
                  <c:v>-1.9720999999999999E-2</c:v>
                </c:pt>
                <c:pt idx="10451">
                  <c:v>-1.8121399999999999E-2</c:v>
                </c:pt>
                <c:pt idx="10452">
                  <c:v>-1.64996E-2</c:v>
                </c:pt>
                <c:pt idx="10453">
                  <c:v>-1.48579E-2</c:v>
                </c:pt>
                <c:pt idx="10454">
                  <c:v>-1.31986E-2</c:v>
                </c:pt>
                <c:pt idx="10455">
                  <c:v>-1.1524E-2</c:v>
                </c:pt>
                <c:pt idx="10456" formatCode="0.00E+00">
                  <c:v>-9.8370799999999998E-3</c:v>
                </c:pt>
                <c:pt idx="10457" formatCode="0.00E+00">
                  <c:v>-8.1404200000000006E-3</c:v>
                </c:pt>
                <c:pt idx="10458" formatCode="0.00E+00">
                  <c:v>-6.4366400000000004E-3</c:v>
                </c:pt>
                <c:pt idx="10459" formatCode="0.00E+00">
                  <c:v>-4.7284199999999997E-3</c:v>
                </c:pt>
                <c:pt idx="10460" formatCode="0.00E+00">
                  <c:v>-3.0184500000000002E-3</c:v>
                </c:pt>
                <c:pt idx="10461" formatCode="0.00E+00">
                  <c:v>-1.3091999999999999E-3</c:v>
                </c:pt>
                <c:pt idx="10462" formatCode="0.00E+00">
                  <c:v>3.9724900000000002E-4</c:v>
                </c:pt>
                <c:pt idx="10463" formatCode="0.00E+00">
                  <c:v>2.0989899999999998E-3</c:v>
                </c:pt>
                <c:pt idx="10464" formatCode="0.00E+00">
                  <c:v>3.7939100000000002E-3</c:v>
                </c:pt>
                <c:pt idx="10465" formatCode="0.00E+00">
                  <c:v>5.4795099999999999E-3</c:v>
                </c:pt>
                <c:pt idx="10466" formatCode="0.00E+00">
                  <c:v>7.1533500000000002E-3</c:v>
                </c:pt>
                <c:pt idx="10467" formatCode="0.00E+00">
                  <c:v>8.8129599999999999E-3</c:v>
                </c:pt>
                <c:pt idx="10468">
                  <c:v>1.04554E-2</c:v>
                </c:pt>
                <c:pt idx="10469">
                  <c:v>1.2077600000000001E-2</c:v>
                </c:pt>
                <c:pt idx="10470">
                  <c:v>1.36767E-2</c:v>
                </c:pt>
                <c:pt idx="10471">
                  <c:v>1.525E-2</c:v>
                </c:pt>
                <c:pt idx="10472">
                  <c:v>1.6795500000000001E-2</c:v>
                </c:pt>
                <c:pt idx="10473">
                  <c:v>1.8310900000000001E-2</c:v>
                </c:pt>
                <c:pt idx="10474">
                  <c:v>1.9793700000000001E-2</c:v>
                </c:pt>
                <c:pt idx="10475">
                  <c:v>2.1241599999999999E-2</c:v>
                </c:pt>
                <c:pt idx="10476">
                  <c:v>2.2652100000000001E-2</c:v>
                </c:pt>
                <c:pt idx="10477">
                  <c:v>2.40229E-2</c:v>
                </c:pt>
                <c:pt idx="10478">
                  <c:v>2.5351700000000001E-2</c:v>
                </c:pt>
                <c:pt idx="10479">
                  <c:v>2.6636300000000002E-2</c:v>
                </c:pt>
                <c:pt idx="10480">
                  <c:v>2.7874900000000001E-2</c:v>
                </c:pt>
                <c:pt idx="10481">
                  <c:v>2.9065500000000001E-2</c:v>
                </c:pt>
                <c:pt idx="10482">
                  <c:v>3.0206299999999998E-2</c:v>
                </c:pt>
                <c:pt idx="10483">
                  <c:v>3.1295900000000001E-2</c:v>
                </c:pt>
                <c:pt idx="10484">
                  <c:v>3.2333399999999998E-2</c:v>
                </c:pt>
                <c:pt idx="10485">
                  <c:v>3.3318E-2</c:v>
                </c:pt>
                <c:pt idx="10486">
                  <c:v>3.4248599999999997E-2</c:v>
                </c:pt>
                <c:pt idx="10487">
                  <c:v>3.51239E-2</c:v>
                </c:pt>
                <c:pt idx="10488">
                  <c:v>3.5942599999999998E-2</c:v>
                </c:pt>
                <c:pt idx="10489">
                  <c:v>3.6703399999999997E-2</c:v>
                </c:pt>
                <c:pt idx="10490">
                  <c:v>3.74052E-2</c:v>
                </c:pt>
                <c:pt idx="10491">
                  <c:v>3.8046400000000001E-2</c:v>
                </c:pt>
                <c:pt idx="10492">
                  <c:v>3.8625600000000003E-2</c:v>
                </c:pt>
                <c:pt idx="10493">
                  <c:v>3.9141200000000001E-2</c:v>
                </c:pt>
                <c:pt idx="10494">
                  <c:v>3.9592799999999997E-2</c:v>
                </c:pt>
                <c:pt idx="10495">
                  <c:v>3.9980300000000003E-2</c:v>
                </c:pt>
                <c:pt idx="10496">
                  <c:v>4.03033E-2</c:v>
                </c:pt>
                <c:pt idx="10497">
                  <c:v>4.0561699999999999E-2</c:v>
                </c:pt>
                <c:pt idx="10498">
                  <c:v>4.0754899999999997E-2</c:v>
                </c:pt>
                <c:pt idx="10499">
                  <c:v>4.0882399999999999E-2</c:v>
                </c:pt>
                <c:pt idx="10500">
                  <c:v>4.0943500000000001E-2</c:v>
                </c:pt>
                <c:pt idx="10501">
                  <c:v>4.0937899999999999E-2</c:v>
                </c:pt>
                <c:pt idx="10502">
                  <c:v>4.0865699999999998E-2</c:v>
                </c:pt>
                <c:pt idx="10503">
                  <c:v>4.0727300000000001E-2</c:v>
                </c:pt>
                <c:pt idx="10504">
                  <c:v>4.0523000000000003E-2</c:v>
                </c:pt>
                <c:pt idx="10505">
                  <c:v>4.0252700000000002E-2</c:v>
                </c:pt>
                <c:pt idx="10506">
                  <c:v>3.9916899999999998E-2</c:v>
                </c:pt>
                <c:pt idx="10507">
                  <c:v>3.9516000000000003E-2</c:v>
                </c:pt>
                <c:pt idx="10508">
                  <c:v>3.9050799999999997E-2</c:v>
                </c:pt>
                <c:pt idx="10509">
                  <c:v>3.8522199999999999E-2</c:v>
                </c:pt>
                <c:pt idx="10510">
                  <c:v>3.7931199999999998E-2</c:v>
                </c:pt>
                <c:pt idx="10511">
                  <c:v>3.7279199999999998E-2</c:v>
                </c:pt>
                <c:pt idx="10512">
                  <c:v>3.6568099999999999E-2</c:v>
                </c:pt>
                <c:pt idx="10513">
                  <c:v>3.5799600000000001E-2</c:v>
                </c:pt>
                <c:pt idx="10514">
                  <c:v>3.4975199999999998E-2</c:v>
                </c:pt>
                <c:pt idx="10515">
                  <c:v>3.4096300000000003E-2</c:v>
                </c:pt>
                <c:pt idx="10516">
                  <c:v>3.3164699999999998E-2</c:v>
                </c:pt>
                <c:pt idx="10517">
                  <c:v>3.2182200000000001E-2</c:v>
                </c:pt>
                <c:pt idx="10518">
                  <c:v>3.1150299999999999E-2</c:v>
                </c:pt>
                <c:pt idx="10519">
                  <c:v>3.0070300000000001E-2</c:v>
                </c:pt>
                <c:pt idx="10520">
                  <c:v>2.8943699999999999E-2</c:v>
                </c:pt>
                <c:pt idx="10521">
                  <c:v>2.7772100000000001E-2</c:v>
                </c:pt>
                <c:pt idx="10522">
                  <c:v>2.6557000000000001E-2</c:v>
                </c:pt>
                <c:pt idx="10523">
                  <c:v>2.5300300000000001E-2</c:v>
                </c:pt>
                <c:pt idx="10524">
                  <c:v>2.4003699999999999E-2</c:v>
                </c:pt>
                <c:pt idx="10525">
                  <c:v>2.2669000000000002E-2</c:v>
                </c:pt>
                <c:pt idx="10526">
                  <c:v>2.12982E-2</c:v>
                </c:pt>
                <c:pt idx="10527">
                  <c:v>1.9893399999999999E-2</c:v>
                </c:pt>
                <c:pt idx="10528">
                  <c:v>1.8457100000000001E-2</c:v>
                </c:pt>
                <c:pt idx="10529">
                  <c:v>1.6992E-2</c:v>
                </c:pt>
                <c:pt idx="10530">
                  <c:v>1.55006E-2</c:v>
                </c:pt>
                <c:pt idx="10531">
                  <c:v>1.39854E-2</c:v>
                </c:pt>
                <c:pt idx="10532">
                  <c:v>1.2448000000000001E-2</c:v>
                </c:pt>
                <c:pt idx="10533">
                  <c:v>1.0890800000000001E-2</c:v>
                </c:pt>
                <c:pt idx="10534" formatCode="0.00E+00">
                  <c:v>9.3164500000000004E-3</c:v>
                </c:pt>
                <c:pt idx="10535" formatCode="0.00E+00">
                  <c:v>7.7284800000000002E-3</c:v>
                </c:pt>
                <c:pt idx="10536" formatCode="0.00E+00">
                  <c:v>6.1301599999999999E-3</c:v>
                </c:pt>
                <c:pt idx="10537" formatCode="0.00E+00">
                  <c:v>4.52419E-3</c:v>
                </c:pt>
                <c:pt idx="10538" formatCode="0.00E+00">
                  <c:v>2.9126999999999998E-3</c:v>
                </c:pt>
                <c:pt idx="10539" formatCode="0.00E+00">
                  <c:v>1.29801E-3</c:v>
                </c:pt>
                <c:pt idx="10540" formatCode="0.00E+00">
                  <c:v>-3.1708799999999998E-4</c:v>
                </c:pt>
                <c:pt idx="10541" formatCode="0.00E+00">
                  <c:v>-1.93037E-3</c:v>
                </c:pt>
                <c:pt idx="10542" formatCode="0.00E+00">
                  <c:v>-3.5403000000000001E-3</c:v>
                </c:pt>
                <c:pt idx="10543" formatCode="0.00E+00">
                  <c:v>-5.1449099999999999E-3</c:v>
                </c:pt>
                <c:pt idx="10544" formatCode="0.00E+00">
                  <c:v>-6.74166E-3</c:v>
                </c:pt>
                <c:pt idx="10545" formatCode="0.00E+00">
                  <c:v>-8.3279700000000005E-3</c:v>
                </c:pt>
                <c:pt idx="10546" formatCode="0.00E+00">
                  <c:v>-9.9012500000000003E-3</c:v>
                </c:pt>
                <c:pt idx="10547">
                  <c:v>-1.14588E-2</c:v>
                </c:pt>
                <c:pt idx="10548">
                  <c:v>-1.29981E-2</c:v>
                </c:pt>
                <c:pt idx="10549">
                  <c:v>-1.4517499999999999E-2</c:v>
                </c:pt>
                <c:pt idx="10550">
                  <c:v>-1.6015600000000001E-2</c:v>
                </c:pt>
                <c:pt idx="10551">
                  <c:v>-1.74909E-2</c:v>
                </c:pt>
                <c:pt idx="10552">
                  <c:v>-1.8941699999999999E-2</c:v>
                </c:pt>
                <c:pt idx="10553">
                  <c:v>-2.0365899999999999E-2</c:v>
                </c:pt>
                <c:pt idx="10554">
                  <c:v>-2.1761300000000001E-2</c:v>
                </c:pt>
                <c:pt idx="10555">
                  <c:v>-2.31256E-2</c:v>
                </c:pt>
                <c:pt idx="10556">
                  <c:v>-2.4456599999999998E-2</c:v>
                </c:pt>
                <c:pt idx="10557">
                  <c:v>-2.5752500000000001E-2</c:v>
                </c:pt>
                <c:pt idx="10558">
                  <c:v>-2.70116E-2</c:v>
                </c:pt>
                <c:pt idx="10559">
                  <c:v>-2.8232699999999999E-2</c:v>
                </c:pt>
                <c:pt idx="10560">
                  <c:v>-2.94139E-2</c:v>
                </c:pt>
                <c:pt idx="10561">
                  <c:v>-3.05536E-2</c:v>
                </c:pt>
                <c:pt idx="10562">
                  <c:v>-3.1650200000000003E-2</c:v>
                </c:pt>
                <c:pt idx="10563">
                  <c:v>-3.2702599999999998E-2</c:v>
                </c:pt>
                <c:pt idx="10564">
                  <c:v>-3.3709999999999997E-2</c:v>
                </c:pt>
                <c:pt idx="10565">
                  <c:v>-3.4671399999999998E-2</c:v>
                </c:pt>
                <c:pt idx="10566">
                  <c:v>-3.5586100000000002E-2</c:v>
                </c:pt>
                <c:pt idx="10567">
                  <c:v>-3.6453100000000002E-2</c:v>
                </c:pt>
                <c:pt idx="10568">
                  <c:v>-3.7271400000000003E-2</c:v>
                </c:pt>
                <c:pt idx="10569">
                  <c:v>-3.8039999999999997E-2</c:v>
                </c:pt>
                <c:pt idx="10570">
                  <c:v>-3.8758000000000001E-2</c:v>
                </c:pt>
                <c:pt idx="10571">
                  <c:v>-3.9425000000000002E-2</c:v>
                </c:pt>
                <c:pt idx="10572">
                  <c:v>-4.0040699999999999E-2</c:v>
                </c:pt>
                <c:pt idx="10573">
                  <c:v>-4.0604899999999999E-2</c:v>
                </c:pt>
                <c:pt idx="10574">
                  <c:v>-4.11172E-2</c:v>
                </c:pt>
                <c:pt idx="10575">
                  <c:v>-4.1577200000000002E-2</c:v>
                </c:pt>
                <c:pt idx="10576">
                  <c:v>-4.1984800000000003E-2</c:v>
                </c:pt>
                <c:pt idx="10577">
                  <c:v>-4.2339700000000001E-2</c:v>
                </c:pt>
                <c:pt idx="10578">
                  <c:v>-4.2641699999999998E-2</c:v>
                </c:pt>
                <c:pt idx="10579">
                  <c:v>-4.2890200000000003E-2</c:v>
                </c:pt>
                <c:pt idx="10580">
                  <c:v>-4.3085100000000001E-2</c:v>
                </c:pt>
                <c:pt idx="10581">
                  <c:v>-4.3226899999999999E-2</c:v>
                </c:pt>
                <c:pt idx="10582">
                  <c:v>-4.3316500000000001E-2</c:v>
                </c:pt>
                <c:pt idx="10583">
                  <c:v>-4.3355100000000001E-2</c:v>
                </c:pt>
                <c:pt idx="10584">
                  <c:v>-4.33435E-2</c:v>
                </c:pt>
                <c:pt idx="10585">
                  <c:v>-4.3281800000000002E-2</c:v>
                </c:pt>
                <c:pt idx="10586">
                  <c:v>-4.3170100000000003E-2</c:v>
                </c:pt>
                <c:pt idx="10587">
                  <c:v>-4.30088E-2</c:v>
                </c:pt>
                <c:pt idx="10588">
                  <c:v>-4.2798999999999997E-2</c:v>
                </c:pt>
                <c:pt idx="10589">
                  <c:v>-4.2541799999999998E-2</c:v>
                </c:pt>
                <c:pt idx="10590">
                  <c:v>-4.2237999999999998E-2</c:v>
                </c:pt>
                <c:pt idx="10591">
                  <c:v>-4.1889000000000003E-2</c:v>
                </c:pt>
                <c:pt idx="10592">
                  <c:v>-4.1496699999999997E-2</c:v>
                </c:pt>
                <c:pt idx="10593">
                  <c:v>-4.1062599999999998E-2</c:v>
                </c:pt>
                <c:pt idx="10594">
                  <c:v>-4.0588300000000001E-2</c:v>
                </c:pt>
                <c:pt idx="10595">
                  <c:v>-4.0075E-2</c:v>
                </c:pt>
                <c:pt idx="10596">
                  <c:v>-3.9524200000000002E-2</c:v>
                </c:pt>
                <c:pt idx="10597">
                  <c:v>-3.8936699999999998E-2</c:v>
                </c:pt>
                <c:pt idx="10598">
                  <c:v>-3.8313699999999999E-2</c:v>
                </c:pt>
                <c:pt idx="10599">
                  <c:v>-3.76569E-2</c:v>
                </c:pt>
                <c:pt idx="10600">
                  <c:v>-3.6968899999999999E-2</c:v>
                </c:pt>
                <c:pt idx="10601">
                  <c:v>-3.6252300000000001E-2</c:v>
                </c:pt>
                <c:pt idx="10602">
                  <c:v>-3.55088E-2</c:v>
                </c:pt>
                <c:pt idx="10603">
                  <c:v>-3.4739699999999998E-2</c:v>
                </c:pt>
                <c:pt idx="10604">
                  <c:v>-3.3946299999999999E-2</c:v>
                </c:pt>
                <c:pt idx="10605">
                  <c:v>-3.3129699999999998E-2</c:v>
                </c:pt>
                <c:pt idx="10606">
                  <c:v>-3.2290899999999997E-2</c:v>
                </c:pt>
                <c:pt idx="10607">
                  <c:v>-3.1431899999999999E-2</c:v>
                </c:pt>
                <c:pt idx="10608">
                  <c:v>-3.0555100000000002E-2</c:v>
                </c:pt>
                <c:pt idx="10609">
                  <c:v>-2.96627E-2</c:v>
                </c:pt>
                <c:pt idx="10610">
                  <c:v>-2.87566E-2</c:v>
                </c:pt>
                <c:pt idx="10611">
                  <c:v>-2.7838399999999999E-2</c:v>
                </c:pt>
                <c:pt idx="10612">
                  <c:v>-2.69106E-2</c:v>
                </c:pt>
                <c:pt idx="10613">
                  <c:v>-2.5975499999999999E-2</c:v>
                </c:pt>
                <c:pt idx="10614">
                  <c:v>-2.5035399999999999E-2</c:v>
                </c:pt>
                <c:pt idx="10615">
                  <c:v>-2.4092700000000002E-2</c:v>
                </c:pt>
                <c:pt idx="10616">
                  <c:v>-2.3149800000000002E-2</c:v>
                </c:pt>
                <c:pt idx="10617">
                  <c:v>-2.2208800000000001E-2</c:v>
                </c:pt>
                <c:pt idx="10618">
                  <c:v>-2.1271200000000001E-2</c:v>
                </c:pt>
                <c:pt idx="10619">
                  <c:v>-2.0338700000000001E-2</c:v>
                </c:pt>
                <c:pt idx="10620">
                  <c:v>-1.9412800000000001E-2</c:v>
                </c:pt>
                <c:pt idx="10621">
                  <c:v>-1.84951E-2</c:v>
                </c:pt>
                <c:pt idx="10622">
                  <c:v>-1.75873E-2</c:v>
                </c:pt>
                <c:pt idx="10623">
                  <c:v>-1.66911E-2</c:v>
                </c:pt>
                <c:pt idx="10624">
                  <c:v>-1.5808099999999999E-2</c:v>
                </c:pt>
                <c:pt idx="10625">
                  <c:v>-1.4939600000000001E-2</c:v>
                </c:pt>
                <c:pt idx="10626">
                  <c:v>-1.40874E-2</c:v>
                </c:pt>
                <c:pt idx="10627">
                  <c:v>-1.32528E-2</c:v>
                </c:pt>
                <c:pt idx="10628">
                  <c:v>-1.24373E-2</c:v>
                </c:pt>
                <c:pt idx="10629">
                  <c:v>-1.16422E-2</c:v>
                </c:pt>
                <c:pt idx="10630">
                  <c:v>-1.08687E-2</c:v>
                </c:pt>
                <c:pt idx="10631">
                  <c:v>-1.01186E-2</c:v>
                </c:pt>
                <c:pt idx="10632" formatCode="0.00E+00">
                  <c:v>-9.3936200000000001E-3</c:v>
                </c:pt>
                <c:pt idx="10633" formatCode="0.00E+00">
                  <c:v>-8.6952599999999998E-3</c:v>
                </c:pt>
                <c:pt idx="10634" formatCode="0.00E+00">
                  <c:v>-8.0246099999999997E-3</c:v>
                </c:pt>
                <c:pt idx="10635" formatCode="0.00E+00">
                  <c:v>-7.3826999999999999E-3</c:v>
                </c:pt>
                <c:pt idx="10636" formatCode="0.00E+00">
                  <c:v>-6.7705400000000002E-3</c:v>
                </c:pt>
                <c:pt idx="10637" formatCode="0.00E+00">
                  <c:v>-6.1889099999999997E-3</c:v>
                </c:pt>
                <c:pt idx="10638" formatCode="0.00E+00">
                  <c:v>-5.6382200000000002E-3</c:v>
                </c:pt>
                <c:pt idx="10639" formatCode="0.00E+00">
                  <c:v>-5.1187799999999999E-3</c:v>
                </c:pt>
                <c:pt idx="10640" formatCode="0.00E+00">
                  <c:v>-4.6311399999999997E-3</c:v>
                </c:pt>
                <c:pt idx="10641" formatCode="0.00E+00">
                  <c:v>-4.176E-3</c:v>
                </c:pt>
                <c:pt idx="10642" formatCode="0.00E+00">
                  <c:v>-3.7543199999999998E-3</c:v>
                </c:pt>
                <c:pt idx="10643" formatCode="0.00E+00">
                  <c:v>-3.3673399999999999E-3</c:v>
                </c:pt>
                <c:pt idx="10644" formatCode="0.00E+00">
                  <c:v>-3.0160500000000002E-3</c:v>
                </c:pt>
                <c:pt idx="10645" formatCode="0.00E+00">
                  <c:v>-2.70082E-3</c:v>
                </c:pt>
                <c:pt idx="10646" formatCode="0.00E+00">
                  <c:v>-2.4216699999999999E-3</c:v>
                </c:pt>
                <c:pt idx="10647" formatCode="0.00E+00">
                  <c:v>-2.1786700000000002E-3</c:v>
                </c:pt>
                <c:pt idx="10648" formatCode="0.00E+00">
                  <c:v>-1.9719400000000002E-3</c:v>
                </c:pt>
                <c:pt idx="10649" formatCode="0.00E+00">
                  <c:v>-1.8017E-3</c:v>
                </c:pt>
                <c:pt idx="10650" formatCode="0.00E+00">
                  <c:v>-1.66833E-3</c:v>
                </c:pt>
                <c:pt idx="10651" formatCode="0.00E+00">
                  <c:v>-1.57211E-3</c:v>
                </c:pt>
                <c:pt idx="10652" formatCode="0.00E+00">
                  <c:v>-1.5131400000000001E-3</c:v>
                </c:pt>
                <c:pt idx="10653" formatCode="0.00E+00">
                  <c:v>-1.4913000000000001E-3</c:v>
                </c:pt>
                <c:pt idx="10654" formatCode="0.00E+00">
                  <c:v>-1.50599E-3</c:v>
                </c:pt>
                <c:pt idx="10655" formatCode="0.00E+00">
                  <c:v>-1.55601E-3</c:v>
                </c:pt>
                <c:pt idx="10656" formatCode="0.00E+00">
                  <c:v>-1.6401600000000001E-3</c:v>
                </c:pt>
                <c:pt idx="10657" formatCode="0.00E+00">
                  <c:v>-1.75763E-3</c:v>
                </c:pt>
                <c:pt idx="10658" formatCode="0.00E+00">
                  <c:v>-1.90814E-3</c:v>
                </c:pt>
                <c:pt idx="10659" formatCode="0.00E+00">
                  <c:v>-2.09173E-3</c:v>
                </c:pt>
                <c:pt idx="10660" formatCode="0.00E+00">
                  <c:v>-2.30832E-3</c:v>
                </c:pt>
                <c:pt idx="10661" formatCode="0.00E+00">
                  <c:v>-2.5572899999999998E-3</c:v>
                </c:pt>
                <c:pt idx="10662" formatCode="0.00E+00">
                  <c:v>-2.8371899999999999E-3</c:v>
                </c:pt>
                <c:pt idx="10663" formatCode="0.00E+00">
                  <c:v>-3.1459000000000001E-3</c:v>
                </c:pt>
                <c:pt idx="10664" formatCode="0.00E+00">
                  <c:v>-3.4817099999999998E-3</c:v>
                </c:pt>
                <c:pt idx="10665" formatCode="0.00E+00">
                  <c:v>-3.8437900000000001E-3</c:v>
                </c:pt>
                <c:pt idx="10666" formatCode="0.00E+00">
                  <c:v>-4.2314199999999996E-3</c:v>
                </c:pt>
                <c:pt idx="10667" formatCode="0.00E+00">
                  <c:v>-4.6433799999999999E-3</c:v>
                </c:pt>
                <c:pt idx="10668" formatCode="0.00E+00">
                  <c:v>-5.0784100000000002E-3</c:v>
                </c:pt>
                <c:pt idx="10669" formatCode="0.00E+00">
                  <c:v>-5.53558E-3</c:v>
                </c:pt>
                <c:pt idx="10670" formatCode="0.00E+00">
                  <c:v>-6.0136699999999996E-3</c:v>
                </c:pt>
                <c:pt idx="10671" formatCode="0.00E+00">
                  <c:v>-6.5110200000000002E-3</c:v>
                </c:pt>
                <c:pt idx="10672" formatCode="0.00E+00">
                  <c:v>-7.0259600000000004E-3</c:v>
                </c:pt>
                <c:pt idx="10673" formatCode="0.00E+00">
                  <c:v>-7.5569799999999996E-3</c:v>
                </c:pt>
                <c:pt idx="10674" formatCode="0.00E+00">
                  <c:v>-8.1024700000000005E-3</c:v>
                </c:pt>
                <c:pt idx="10675" formatCode="0.00E+00">
                  <c:v>-8.6608399999999995E-3</c:v>
                </c:pt>
                <c:pt idx="10676" formatCode="0.00E+00">
                  <c:v>-9.23064E-3</c:v>
                </c:pt>
                <c:pt idx="10677" formatCode="0.00E+00">
                  <c:v>-9.8105499999999995E-3</c:v>
                </c:pt>
                <c:pt idx="10678">
                  <c:v>-1.03991E-2</c:v>
                </c:pt>
                <c:pt idx="10679">
                  <c:v>-1.09947E-2</c:v>
                </c:pt>
                <c:pt idx="10680">
                  <c:v>-1.15957E-2</c:v>
                </c:pt>
                <c:pt idx="10681">
                  <c:v>-1.2200300000000001E-2</c:v>
                </c:pt>
                <c:pt idx="10682">
                  <c:v>-1.28066E-2</c:v>
                </c:pt>
                <c:pt idx="10683">
                  <c:v>-1.34124E-2</c:v>
                </c:pt>
                <c:pt idx="10684">
                  <c:v>-1.40155E-2</c:v>
                </c:pt>
                <c:pt idx="10685">
                  <c:v>-1.46141E-2</c:v>
                </c:pt>
                <c:pt idx="10686">
                  <c:v>-1.52067E-2</c:v>
                </c:pt>
                <c:pt idx="10687">
                  <c:v>-1.5791800000000002E-2</c:v>
                </c:pt>
                <c:pt idx="10688">
                  <c:v>-1.6367400000000001E-2</c:v>
                </c:pt>
                <c:pt idx="10689">
                  <c:v>-1.69318E-2</c:v>
                </c:pt>
                <c:pt idx="10690">
                  <c:v>-1.7482899999999999E-2</c:v>
                </c:pt>
                <c:pt idx="10691">
                  <c:v>-1.8018200000000002E-2</c:v>
                </c:pt>
                <c:pt idx="10692">
                  <c:v>-1.8535599999999999E-2</c:v>
                </c:pt>
                <c:pt idx="10693">
                  <c:v>-1.9034499999999999E-2</c:v>
                </c:pt>
                <c:pt idx="10694">
                  <c:v>-1.9514299999999998E-2</c:v>
                </c:pt>
                <c:pt idx="10695">
                  <c:v>-1.9973899999999999E-2</c:v>
                </c:pt>
                <c:pt idx="10696">
                  <c:v>-2.0411700000000001E-2</c:v>
                </c:pt>
                <c:pt idx="10697">
                  <c:v>-2.0826600000000001E-2</c:v>
                </c:pt>
                <c:pt idx="10698">
                  <c:v>-2.1217900000000001E-2</c:v>
                </c:pt>
                <c:pt idx="10699">
                  <c:v>-2.15844E-2</c:v>
                </c:pt>
                <c:pt idx="10700">
                  <c:v>-2.19244E-2</c:v>
                </c:pt>
                <c:pt idx="10701">
                  <c:v>-2.22364E-2</c:v>
                </c:pt>
                <c:pt idx="10702">
                  <c:v>-2.2519399999999998E-2</c:v>
                </c:pt>
                <c:pt idx="10703">
                  <c:v>-2.27727E-2</c:v>
                </c:pt>
                <c:pt idx="10704">
                  <c:v>-2.2995399999999999E-2</c:v>
                </c:pt>
                <c:pt idx="10705">
                  <c:v>-2.3186200000000001E-2</c:v>
                </c:pt>
                <c:pt idx="10706">
                  <c:v>-2.3343699999999998E-2</c:v>
                </c:pt>
                <c:pt idx="10707">
                  <c:v>-2.34661E-2</c:v>
                </c:pt>
                <c:pt idx="10708">
                  <c:v>-2.3552500000000001E-2</c:v>
                </c:pt>
                <c:pt idx="10709">
                  <c:v>-2.36028E-2</c:v>
                </c:pt>
                <c:pt idx="10710">
                  <c:v>-2.3617599999999999E-2</c:v>
                </c:pt>
                <c:pt idx="10711">
                  <c:v>-2.3596900000000001E-2</c:v>
                </c:pt>
                <c:pt idx="10712">
                  <c:v>-2.3539500000000001E-2</c:v>
                </c:pt>
                <c:pt idx="10713">
                  <c:v>-2.3444400000000001E-2</c:v>
                </c:pt>
                <c:pt idx="10714">
                  <c:v>-2.3310500000000001E-2</c:v>
                </c:pt>
                <c:pt idx="10715">
                  <c:v>-2.3137499999999998E-2</c:v>
                </c:pt>
                <c:pt idx="10716">
                  <c:v>-2.2925299999999999E-2</c:v>
                </c:pt>
                <c:pt idx="10717">
                  <c:v>-2.2673700000000001E-2</c:v>
                </c:pt>
                <c:pt idx="10718">
                  <c:v>-2.2383E-2</c:v>
                </c:pt>
                <c:pt idx="10719">
                  <c:v>-2.2053300000000001E-2</c:v>
                </c:pt>
                <c:pt idx="10720">
                  <c:v>-2.1684700000000001E-2</c:v>
                </c:pt>
                <c:pt idx="10721">
                  <c:v>-2.1277899999999999E-2</c:v>
                </c:pt>
                <c:pt idx="10722">
                  <c:v>-2.0833399999999998E-2</c:v>
                </c:pt>
                <c:pt idx="10723">
                  <c:v>-2.03518E-2</c:v>
                </c:pt>
                <c:pt idx="10724">
                  <c:v>-1.9833300000000002E-2</c:v>
                </c:pt>
                <c:pt idx="10725">
                  <c:v>-1.9278300000000002E-2</c:v>
                </c:pt>
                <c:pt idx="10726">
                  <c:v>-1.8687700000000002E-2</c:v>
                </c:pt>
                <c:pt idx="10727">
                  <c:v>-1.8062499999999999E-2</c:v>
                </c:pt>
                <c:pt idx="10728">
                  <c:v>-1.7403800000000001E-2</c:v>
                </c:pt>
                <c:pt idx="10729">
                  <c:v>-1.6712299999999999E-2</c:v>
                </c:pt>
                <c:pt idx="10730">
                  <c:v>-1.5989199999999999E-2</c:v>
                </c:pt>
                <c:pt idx="10731">
                  <c:v>-1.5235200000000001E-2</c:v>
                </c:pt>
                <c:pt idx="10732">
                  <c:v>-1.44511E-2</c:v>
                </c:pt>
                <c:pt idx="10733">
                  <c:v>-1.36376E-2</c:v>
                </c:pt>
                <c:pt idx="10734">
                  <c:v>-1.27957E-2</c:v>
                </c:pt>
                <c:pt idx="10735">
                  <c:v>-1.19268E-2</c:v>
                </c:pt>
                <c:pt idx="10736">
                  <c:v>-1.10323E-2</c:v>
                </c:pt>
                <c:pt idx="10737">
                  <c:v>-1.01136E-2</c:v>
                </c:pt>
                <c:pt idx="10738" formatCode="0.00E+00">
                  <c:v>-9.1720299999999994E-3</c:v>
                </c:pt>
                <c:pt idx="10739" formatCode="0.00E+00">
                  <c:v>-8.2091999999999998E-3</c:v>
                </c:pt>
                <c:pt idx="10740" formatCode="0.00E+00">
                  <c:v>-7.2263099999999997E-3</c:v>
                </c:pt>
                <c:pt idx="10741" formatCode="0.00E+00">
                  <c:v>-6.2239799999999996E-3</c:v>
                </c:pt>
                <c:pt idx="10742" formatCode="0.00E+00">
                  <c:v>-5.2033599999999998E-3</c:v>
                </c:pt>
                <c:pt idx="10743" formatCode="0.00E+00">
                  <c:v>-4.1665900000000004E-3</c:v>
                </c:pt>
                <c:pt idx="10744" formatCode="0.00E+00">
                  <c:v>-3.1160300000000001E-3</c:v>
                </c:pt>
                <c:pt idx="10745" formatCode="0.00E+00">
                  <c:v>-2.0536899999999999E-3</c:v>
                </c:pt>
                <c:pt idx="10746" formatCode="0.00E+00">
                  <c:v>-9.8137300000000001E-4</c:v>
                </c:pt>
                <c:pt idx="10747" formatCode="0.00E+00">
                  <c:v>9.8876300000000001E-5</c:v>
                </c:pt>
                <c:pt idx="10748" formatCode="0.00E+00">
                  <c:v>1.1849E-3</c:v>
                </c:pt>
                <c:pt idx="10749" formatCode="0.00E+00">
                  <c:v>2.2747900000000001E-3</c:v>
                </c:pt>
                <c:pt idx="10750" formatCode="0.00E+00">
                  <c:v>3.3670499999999999E-3</c:v>
                </c:pt>
                <c:pt idx="10751" formatCode="0.00E+00">
                  <c:v>4.4602499999999998E-3</c:v>
                </c:pt>
                <c:pt idx="10752" formatCode="0.00E+00">
                  <c:v>5.5525799999999997E-3</c:v>
                </c:pt>
                <c:pt idx="10753" formatCode="0.00E+00">
                  <c:v>6.6416899999999996E-3</c:v>
                </c:pt>
                <c:pt idx="10754" formatCode="0.00E+00">
                  <c:v>7.7251200000000003E-3</c:v>
                </c:pt>
                <c:pt idx="10755" formatCode="0.00E+00">
                  <c:v>8.8006999999999998E-3</c:v>
                </c:pt>
                <c:pt idx="10756" formatCode="0.00E+00">
                  <c:v>9.8664700000000004E-3</c:v>
                </c:pt>
                <c:pt idx="10757">
                  <c:v>1.0920600000000001E-2</c:v>
                </c:pt>
                <c:pt idx="10758">
                  <c:v>1.1961100000000001E-2</c:v>
                </c:pt>
                <c:pt idx="10759">
                  <c:v>1.29861E-2</c:v>
                </c:pt>
                <c:pt idx="10760">
                  <c:v>1.3993200000000001E-2</c:v>
                </c:pt>
                <c:pt idx="10761">
                  <c:v>1.49803E-2</c:v>
                </c:pt>
                <c:pt idx="10762">
                  <c:v>1.5944900000000001E-2</c:v>
                </c:pt>
                <c:pt idx="10763">
                  <c:v>1.68851E-2</c:v>
                </c:pt>
                <c:pt idx="10764">
                  <c:v>1.7798899999999999E-2</c:v>
                </c:pt>
                <c:pt idx="10765">
                  <c:v>1.8684900000000001E-2</c:v>
                </c:pt>
                <c:pt idx="10766">
                  <c:v>1.9541200000000002E-2</c:v>
                </c:pt>
                <c:pt idx="10767">
                  <c:v>2.03663E-2</c:v>
                </c:pt>
                <c:pt idx="10768">
                  <c:v>2.11586E-2</c:v>
                </c:pt>
                <c:pt idx="10769">
                  <c:v>2.1917099999999998E-2</c:v>
                </c:pt>
                <c:pt idx="10770">
                  <c:v>2.2640199999999999E-2</c:v>
                </c:pt>
                <c:pt idx="10771">
                  <c:v>2.3326E-2</c:v>
                </c:pt>
                <c:pt idx="10772">
                  <c:v>2.39726E-2</c:v>
                </c:pt>
                <c:pt idx="10773">
                  <c:v>2.45784E-2</c:v>
                </c:pt>
                <c:pt idx="10774">
                  <c:v>2.5142299999999999E-2</c:v>
                </c:pt>
                <c:pt idx="10775">
                  <c:v>2.5663200000000001E-2</c:v>
                </c:pt>
                <c:pt idx="10776">
                  <c:v>2.61394E-2</c:v>
                </c:pt>
                <c:pt idx="10777">
                  <c:v>2.6569499999999999E-2</c:v>
                </c:pt>
                <c:pt idx="10778">
                  <c:v>2.6951699999999999E-2</c:v>
                </c:pt>
                <c:pt idx="10779">
                  <c:v>2.7284800000000001E-2</c:v>
                </c:pt>
                <c:pt idx="10780">
                  <c:v>2.7567600000000001E-2</c:v>
                </c:pt>
                <c:pt idx="10781">
                  <c:v>2.7799000000000001E-2</c:v>
                </c:pt>
                <c:pt idx="10782">
                  <c:v>2.7978300000000001E-2</c:v>
                </c:pt>
                <c:pt idx="10783">
                  <c:v>2.81047E-2</c:v>
                </c:pt>
                <c:pt idx="10784">
                  <c:v>2.81777E-2</c:v>
                </c:pt>
                <c:pt idx="10785">
                  <c:v>2.8196499999999999E-2</c:v>
                </c:pt>
                <c:pt idx="10786">
                  <c:v>2.8160600000000001E-2</c:v>
                </c:pt>
                <c:pt idx="10787">
                  <c:v>2.80697E-2</c:v>
                </c:pt>
                <c:pt idx="10788">
                  <c:v>2.7923799999999999E-2</c:v>
                </c:pt>
                <c:pt idx="10789">
                  <c:v>2.7723000000000001E-2</c:v>
                </c:pt>
                <c:pt idx="10790">
                  <c:v>2.74673E-2</c:v>
                </c:pt>
                <c:pt idx="10791">
                  <c:v>2.7156799999999998E-2</c:v>
                </c:pt>
                <c:pt idx="10792">
                  <c:v>2.6791499999999999E-2</c:v>
                </c:pt>
                <c:pt idx="10793">
                  <c:v>2.6372E-2</c:v>
                </c:pt>
                <c:pt idx="10794">
                  <c:v>2.5898600000000001E-2</c:v>
                </c:pt>
                <c:pt idx="10795">
                  <c:v>2.5371899999999999E-2</c:v>
                </c:pt>
                <c:pt idx="10796">
                  <c:v>2.4792499999999999E-2</c:v>
                </c:pt>
                <c:pt idx="10797">
                  <c:v>2.4160899999999999E-2</c:v>
                </c:pt>
                <c:pt idx="10798">
                  <c:v>2.3477600000000001E-2</c:v>
                </c:pt>
                <c:pt idx="10799">
                  <c:v>2.2742800000000001E-2</c:v>
                </c:pt>
                <c:pt idx="10800">
                  <c:v>2.1957299999999999E-2</c:v>
                </c:pt>
                <c:pt idx="10801">
                  <c:v>2.1121999999999998E-2</c:v>
                </c:pt>
                <c:pt idx="10802">
                  <c:v>2.0238099999999998E-2</c:v>
                </c:pt>
                <c:pt idx="10803">
                  <c:v>1.9306299999999998E-2</c:v>
                </c:pt>
                <c:pt idx="10804">
                  <c:v>1.8327400000000001E-2</c:v>
                </c:pt>
                <c:pt idx="10805">
                  <c:v>1.7302700000000001E-2</c:v>
                </c:pt>
                <c:pt idx="10806">
                  <c:v>1.6233399999999999E-2</c:v>
                </c:pt>
                <c:pt idx="10807">
                  <c:v>1.5120700000000001E-2</c:v>
                </c:pt>
                <c:pt idx="10808">
                  <c:v>1.39656E-2</c:v>
                </c:pt>
                <c:pt idx="10809">
                  <c:v>1.27694E-2</c:v>
                </c:pt>
                <c:pt idx="10810">
                  <c:v>1.15335E-2</c:v>
                </c:pt>
                <c:pt idx="10811">
                  <c:v>1.02592E-2</c:v>
                </c:pt>
                <c:pt idx="10812" formatCode="0.00E+00">
                  <c:v>8.94789E-3</c:v>
                </c:pt>
                <c:pt idx="10813" formatCode="0.00E+00">
                  <c:v>7.6011300000000002E-3</c:v>
                </c:pt>
                <c:pt idx="10814" formatCode="0.00E+00">
                  <c:v>6.2208300000000001E-3</c:v>
                </c:pt>
                <c:pt idx="10815" formatCode="0.00E+00">
                  <c:v>4.8092100000000004E-3</c:v>
                </c:pt>
                <c:pt idx="10816" formatCode="0.00E+00">
                  <c:v>3.3685500000000001E-3</c:v>
                </c:pt>
                <c:pt idx="10817" formatCode="0.00E+00">
                  <c:v>1.9009599999999999E-3</c:v>
                </c:pt>
                <c:pt idx="10818" formatCode="0.00E+00">
                  <c:v>4.0861899999999999E-4</c:v>
                </c:pt>
                <c:pt idx="10819" formatCode="0.00E+00">
                  <c:v>-1.10611E-3</c:v>
                </c:pt>
                <c:pt idx="10820" formatCode="0.00E+00">
                  <c:v>-2.6409099999999998E-3</c:v>
                </c:pt>
                <c:pt idx="10821" formatCode="0.00E+00">
                  <c:v>-4.1935999999999996E-3</c:v>
                </c:pt>
                <c:pt idx="10822" formatCode="0.00E+00">
                  <c:v>-5.7619500000000001E-3</c:v>
                </c:pt>
                <c:pt idx="10823" formatCode="0.00E+00">
                  <c:v>-7.3436400000000002E-3</c:v>
                </c:pt>
                <c:pt idx="10824" formatCode="0.00E+00">
                  <c:v>-8.9362899999999995E-3</c:v>
                </c:pt>
                <c:pt idx="10825">
                  <c:v>-1.0537599999999999E-2</c:v>
                </c:pt>
                <c:pt idx="10826">
                  <c:v>-1.2145299999999999E-2</c:v>
                </c:pt>
                <c:pt idx="10827">
                  <c:v>-1.3757200000000001E-2</c:v>
                </c:pt>
                <c:pt idx="10828">
                  <c:v>-1.5371299999999999E-2</c:v>
                </c:pt>
                <c:pt idx="10829">
                  <c:v>-1.6985799999999999E-2</c:v>
                </c:pt>
                <c:pt idx="10830">
                  <c:v>-1.8598900000000002E-2</c:v>
                </c:pt>
                <c:pt idx="10831">
                  <c:v>-2.0208299999999998E-2</c:v>
                </c:pt>
                <c:pt idx="10832">
                  <c:v>-2.1812000000000002E-2</c:v>
                </c:pt>
                <c:pt idx="10833">
                  <c:v>-2.3407399999999998E-2</c:v>
                </c:pt>
                <c:pt idx="10834">
                  <c:v>-2.4992E-2</c:v>
                </c:pt>
                <c:pt idx="10835">
                  <c:v>-2.6563400000000001E-2</c:v>
                </c:pt>
                <c:pt idx="10836">
                  <c:v>-2.81192E-2</c:v>
                </c:pt>
                <c:pt idx="10837">
                  <c:v>-2.9656700000000001E-2</c:v>
                </c:pt>
                <c:pt idx="10838">
                  <c:v>-3.1173800000000002E-2</c:v>
                </c:pt>
                <c:pt idx="10839">
                  <c:v>-3.2668099999999999E-2</c:v>
                </c:pt>
                <c:pt idx="10840">
                  <c:v>-3.4137500000000001E-2</c:v>
                </c:pt>
                <c:pt idx="10841">
                  <c:v>-3.5579899999999998E-2</c:v>
                </c:pt>
                <c:pt idx="10842">
                  <c:v>-3.6993199999999997E-2</c:v>
                </c:pt>
                <c:pt idx="10843">
                  <c:v>-3.8374800000000001E-2</c:v>
                </c:pt>
                <c:pt idx="10844">
                  <c:v>-3.9722399999999998E-2</c:v>
                </c:pt>
                <c:pt idx="10845">
                  <c:v>-4.1034399999999999E-2</c:v>
                </c:pt>
                <c:pt idx="10846">
                  <c:v>-4.23078E-2</c:v>
                </c:pt>
                <c:pt idx="10847">
                  <c:v>-4.3536400000000003E-2</c:v>
                </c:pt>
                <c:pt idx="10848">
                  <c:v>-4.4719200000000001E-2</c:v>
                </c:pt>
                <c:pt idx="10849">
                  <c:v>-4.5859200000000003E-2</c:v>
                </c:pt>
                <c:pt idx="10850">
                  <c:v>-4.6955200000000002E-2</c:v>
                </c:pt>
                <c:pt idx="10851">
                  <c:v>-4.80031E-2</c:v>
                </c:pt>
                <c:pt idx="10852">
                  <c:v>-4.9001599999999999E-2</c:v>
                </c:pt>
                <c:pt idx="10853">
                  <c:v>-4.99502E-2</c:v>
                </c:pt>
                <c:pt idx="10854">
                  <c:v>-5.0847200000000002E-2</c:v>
                </c:pt>
                <c:pt idx="10855">
                  <c:v>-5.1691000000000001E-2</c:v>
                </c:pt>
                <c:pt idx="10856">
                  <c:v>-5.2479999999999999E-2</c:v>
                </c:pt>
                <c:pt idx="10857">
                  <c:v>-5.3212799999999998E-2</c:v>
                </c:pt>
                <c:pt idx="10858">
                  <c:v>-5.38883E-2</c:v>
                </c:pt>
                <c:pt idx="10859">
                  <c:v>-5.4505999999999999E-2</c:v>
                </c:pt>
                <c:pt idx="10860">
                  <c:v>-5.5065200000000002E-2</c:v>
                </c:pt>
                <c:pt idx="10861">
                  <c:v>-5.5565200000000002E-2</c:v>
                </c:pt>
                <c:pt idx="10862">
                  <c:v>-5.6005399999999997E-2</c:v>
                </c:pt>
                <c:pt idx="10863">
                  <c:v>-5.6385499999999998E-2</c:v>
                </c:pt>
                <c:pt idx="10864">
                  <c:v>-5.6705100000000001E-2</c:v>
                </c:pt>
                <c:pt idx="10865">
                  <c:v>-5.6963600000000003E-2</c:v>
                </c:pt>
                <c:pt idx="10866">
                  <c:v>-5.7160599999999999E-2</c:v>
                </c:pt>
                <c:pt idx="10867">
                  <c:v>-5.7295499999999999E-2</c:v>
                </c:pt>
                <c:pt idx="10868">
                  <c:v>-5.7367899999999999E-2</c:v>
                </c:pt>
                <c:pt idx="10869">
                  <c:v>-5.7377200000000003E-2</c:v>
                </c:pt>
                <c:pt idx="10870">
                  <c:v>-5.7322900000000003E-2</c:v>
                </c:pt>
                <c:pt idx="10871">
                  <c:v>-5.7205100000000002E-2</c:v>
                </c:pt>
                <c:pt idx="10872">
                  <c:v>-5.7023600000000001E-2</c:v>
                </c:pt>
                <c:pt idx="10873">
                  <c:v>-5.6778500000000003E-2</c:v>
                </c:pt>
                <c:pt idx="10874">
                  <c:v>-5.6470100000000002E-2</c:v>
                </c:pt>
                <c:pt idx="10875">
                  <c:v>-5.6099000000000003E-2</c:v>
                </c:pt>
                <c:pt idx="10876">
                  <c:v>-5.56655E-2</c:v>
                </c:pt>
                <c:pt idx="10877">
                  <c:v>-5.5169999999999997E-2</c:v>
                </c:pt>
                <c:pt idx="10878">
                  <c:v>-5.4613099999999998E-2</c:v>
                </c:pt>
                <c:pt idx="10879">
                  <c:v>-5.3996000000000002E-2</c:v>
                </c:pt>
                <c:pt idx="10880">
                  <c:v>-5.3319900000000003E-2</c:v>
                </c:pt>
                <c:pt idx="10881">
                  <c:v>-5.2586099999999997E-2</c:v>
                </c:pt>
                <c:pt idx="10882">
                  <c:v>-5.17957E-2</c:v>
                </c:pt>
                <c:pt idx="10883">
                  <c:v>-5.0949899999999999E-2</c:v>
                </c:pt>
                <c:pt idx="10884">
                  <c:v>-5.0050200000000003E-2</c:v>
                </c:pt>
                <c:pt idx="10885">
                  <c:v>-4.90979E-2</c:v>
                </c:pt>
                <c:pt idx="10886">
                  <c:v>-4.8094199999999997E-2</c:v>
                </c:pt>
                <c:pt idx="10887">
                  <c:v>-4.70403E-2</c:v>
                </c:pt>
                <c:pt idx="10888">
                  <c:v>-4.5937600000000002E-2</c:v>
                </c:pt>
                <c:pt idx="10889">
                  <c:v>-4.4788000000000001E-2</c:v>
                </c:pt>
                <c:pt idx="10890">
                  <c:v>-4.3593199999999999E-2</c:v>
                </c:pt>
                <c:pt idx="10891">
                  <c:v>-4.2354900000000001E-2</c:v>
                </c:pt>
                <c:pt idx="10892">
                  <c:v>-4.1074699999999999E-2</c:v>
                </c:pt>
                <c:pt idx="10893">
                  <c:v>-3.9754200000000003E-2</c:v>
                </c:pt>
                <c:pt idx="10894">
                  <c:v>-3.83953E-2</c:v>
                </c:pt>
                <c:pt idx="10895">
                  <c:v>-3.7000499999999999E-2</c:v>
                </c:pt>
                <c:pt idx="10896">
                  <c:v>-3.5570400000000002E-2</c:v>
                </c:pt>
                <c:pt idx="10897">
                  <c:v>-3.4103000000000001E-2</c:v>
                </c:pt>
                <c:pt idx="10898">
                  <c:v>-3.2600700000000003E-2</c:v>
                </c:pt>
                <c:pt idx="10899">
                  <c:v>-3.10707E-2</c:v>
                </c:pt>
                <c:pt idx="10900">
                  <c:v>-2.9515599999999999E-2</c:v>
                </c:pt>
                <c:pt idx="10901">
                  <c:v>-2.7935600000000001E-2</c:v>
                </c:pt>
                <c:pt idx="10902">
                  <c:v>-2.6333200000000001E-2</c:v>
                </c:pt>
                <c:pt idx="10903">
                  <c:v>-2.4711799999999999E-2</c:v>
                </c:pt>
                <c:pt idx="10904">
                  <c:v>-2.30736E-2</c:v>
                </c:pt>
                <c:pt idx="10905">
                  <c:v>-2.1420700000000001E-2</c:v>
                </c:pt>
                <c:pt idx="10906">
                  <c:v>-1.9755000000000002E-2</c:v>
                </c:pt>
                <c:pt idx="10907">
                  <c:v>-1.8078500000000001E-2</c:v>
                </c:pt>
                <c:pt idx="10908">
                  <c:v>-1.6393600000000001E-2</c:v>
                </c:pt>
                <c:pt idx="10909">
                  <c:v>-1.47029E-2</c:v>
                </c:pt>
                <c:pt idx="10910">
                  <c:v>-1.30089E-2</c:v>
                </c:pt>
                <c:pt idx="10911">
                  <c:v>-1.13142E-2</c:v>
                </c:pt>
                <c:pt idx="10912" formatCode="0.00E+00">
                  <c:v>-9.6212199999999998E-3</c:v>
                </c:pt>
                <c:pt idx="10913" formatCode="0.00E+00">
                  <c:v>-7.9321300000000008E-3</c:v>
                </c:pt>
                <c:pt idx="10914" formatCode="0.00E+00">
                  <c:v>-6.2491600000000001E-3</c:v>
                </c:pt>
                <c:pt idx="10915" formatCode="0.00E+00">
                  <c:v>-4.5747100000000001E-3</c:v>
                </c:pt>
                <c:pt idx="10916" formatCode="0.00E+00">
                  <c:v>-2.9112500000000002E-3</c:v>
                </c:pt>
                <c:pt idx="10917" formatCode="0.00E+00">
                  <c:v>-1.2609800000000001E-3</c:v>
                </c:pt>
                <c:pt idx="10918" formatCode="0.00E+00">
                  <c:v>3.74053E-4</c:v>
                </c:pt>
                <c:pt idx="10919" formatCode="0.00E+00">
                  <c:v>1.9916700000000001E-3</c:v>
                </c:pt>
                <c:pt idx="10920" formatCode="0.00E+00">
                  <c:v>3.5898100000000001E-3</c:v>
                </c:pt>
                <c:pt idx="10921" formatCode="0.00E+00">
                  <c:v>5.1667700000000002E-3</c:v>
                </c:pt>
                <c:pt idx="10922" formatCode="0.00E+00">
                  <c:v>6.7209599999999998E-3</c:v>
                </c:pt>
                <c:pt idx="10923" formatCode="0.00E+00">
                  <c:v>8.2503400000000001E-3</c:v>
                </c:pt>
                <c:pt idx="10924" formatCode="0.00E+00">
                  <c:v>9.7525400000000005E-3</c:v>
                </c:pt>
                <c:pt idx="10925">
                  <c:v>1.12254E-2</c:v>
                </c:pt>
                <c:pt idx="10926">
                  <c:v>1.26669E-2</c:v>
                </c:pt>
                <c:pt idx="10927">
                  <c:v>1.4075600000000001E-2</c:v>
                </c:pt>
                <c:pt idx="10928">
                  <c:v>1.54501E-2</c:v>
                </c:pt>
                <c:pt idx="10929">
                  <c:v>1.6788999999999998E-2</c:v>
                </c:pt>
                <c:pt idx="10930">
                  <c:v>1.8090599999999998E-2</c:v>
                </c:pt>
                <c:pt idx="10931">
                  <c:v>1.93534E-2</c:v>
                </c:pt>
                <c:pt idx="10932">
                  <c:v>2.0575699999999999E-2</c:v>
                </c:pt>
                <c:pt idx="10933">
                  <c:v>2.1755699999999999E-2</c:v>
                </c:pt>
                <c:pt idx="10934">
                  <c:v>2.28919E-2</c:v>
                </c:pt>
                <c:pt idx="10935">
                  <c:v>2.3982799999999999E-2</c:v>
                </c:pt>
                <c:pt idx="10936">
                  <c:v>2.5027400000000002E-2</c:v>
                </c:pt>
                <c:pt idx="10937">
                  <c:v>2.6024700000000001E-2</c:v>
                </c:pt>
                <c:pt idx="10938">
                  <c:v>2.69736E-2</c:v>
                </c:pt>
                <c:pt idx="10939">
                  <c:v>2.7873200000000001E-2</c:v>
                </c:pt>
                <c:pt idx="10940">
                  <c:v>2.87228E-2</c:v>
                </c:pt>
                <c:pt idx="10941">
                  <c:v>2.9522E-2</c:v>
                </c:pt>
                <c:pt idx="10942">
                  <c:v>3.0270100000000001E-2</c:v>
                </c:pt>
                <c:pt idx="10943">
                  <c:v>3.0966500000000001E-2</c:v>
                </c:pt>
                <c:pt idx="10944">
                  <c:v>3.1610600000000003E-2</c:v>
                </c:pt>
                <c:pt idx="10945">
                  <c:v>3.2201899999999999E-2</c:v>
                </c:pt>
                <c:pt idx="10946">
                  <c:v>3.2740199999999997E-2</c:v>
                </c:pt>
                <c:pt idx="10947">
                  <c:v>3.3225400000000002E-2</c:v>
                </c:pt>
                <c:pt idx="10948">
                  <c:v>3.36575E-2</c:v>
                </c:pt>
                <c:pt idx="10949">
                  <c:v>3.4035900000000001E-2</c:v>
                </c:pt>
                <c:pt idx="10950">
                  <c:v>3.4360599999999998E-2</c:v>
                </c:pt>
                <c:pt idx="10951">
                  <c:v>3.46314E-2</c:v>
                </c:pt>
                <c:pt idx="10952">
                  <c:v>3.4848700000000003E-2</c:v>
                </c:pt>
                <c:pt idx="10953">
                  <c:v>3.5012399999999999E-2</c:v>
                </c:pt>
                <c:pt idx="10954">
                  <c:v>3.5122899999999999E-2</c:v>
                </c:pt>
                <c:pt idx="10955">
                  <c:v>3.5180500000000003E-2</c:v>
                </c:pt>
                <c:pt idx="10956">
                  <c:v>3.5185800000000003E-2</c:v>
                </c:pt>
                <c:pt idx="10957">
                  <c:v>3.51396E-2</c:v>
                </c:pt>
                <c:pt idx="10958">
                  <c:v>3.5042700000000003E-2</c:v>
                </c:pt>
                <c:pt idx="10959">
                  <c:v>3.4895799999999998E-2</c:v>
                </c:pt>
                <c:pt idx="10960">
                  <c:v>3.4699500000000001E-2</c:v>
                </c:pt>
                <c:pt idx="10961">
                  <c:v>3.4454400000000003E-2</c:v>
                </c:pt>
                <c:pt idx="10962">
                  <c:v>3.4161400000000001E-2</c:v>
                </c:pt>
                <c:pt idx="10963">
                  <c:v>3.3821900000000002E-2</c:v>
                </c:pt>
                <c:pt idx="10964">
                  <c:v>3.34372E-2</c:v>
                </c:pt>
                <c:pt idx="10965">
                  <c:v>3.3008500000000003E-2</c:v>
                </c:pt>
                <c:pt idx="10966">
                  <c:v>3.2537000000000003E-2</c:v>
                </c:pt>
                <c:pt idx="10967">
                  <c:v>3.2023700000000002E-2</c:v>
                </c:pt>
                <c:pt idx="10968">
                  <c:v>3.1469999999999998E-2</c:v>
                </c:pt>
                <c:pt idx="10969">
                  <c:v>3.0877000000000002E-2</c:v>
                </c:pt>
                <c:pt idx="10970">
                  <c:v>3.0246100000000001E-2</c:v>
                </c:pt>
                <c:pt idx="10971">
                  <c:v>2.95792E-2</c:v>
                </c:pt>
                <c:pt idx="10972">
                  <c:v>2.8878000000000001E-2</c:v>
                </c:pt>
                <c:pt idx="10973">
                  <c:v>2.8143700000000001E-2</c:v>
                </c:pt>
                <c:pt idx="10974">
                  <c:v>2.73774E-2</c:v>
                </c:pt>
                <c:pt idx="10975">
                  <c:v>2.6580300000000001E-2</c:v>
                </c:pt>
                <c:pt idx="10976">
                  <c:v>2.57539E-2</c:v>
                </c:pt>
                <c:pt idx="10977">
                  <c:v>2.4900100000000001E-2</c:v>
                </c:pt>
                <c:pt idx="10978">
                  <c:v>2.4020699999999999E-2</c:v>
                </c:pt>
                <c:pt idx="10979">
                  <c:v>2.3117599999999999E-2</c:v>
                </c:pt>
                <c:pt idx="10980">
                  <c:v>2.21926E-2</c:v>
                </c:pt>
                <c:pt idx="10981">
                  <c:v>2.12474E-2</c:v>
                </c:pt>
                <c:pt idx="10982">
                  <c:v>2.0283800000000001E-2</c:v>
                </c:pt>
                <c:pt idx="10983">
                  <c:v>1.9303399999999998E-2</c:v>
                </c:pt>
                <c:pt idx="10984">
                  <c:v>1.8307799999999999E-2</c:v>
                </c:pt>
                <c:pt idx="10985">
                  <c:v>1.72988E-2</c:v>
                </c:pt>
                <c:pt idx="10986">
                  <c:v>1.6278000000000001E-2</c:v>
                </c:pt>
                <c:pt idx="10987">
                  <c:v>1.52476E-2</c:v>
                </c:pt>
                <c:pt idx="10988">
                  <c:v>1.4209299999999999E-2</c:v>
                </c:pt>
                <c:pt idx="10989">
                  <c:v>1.31649E-2</c:v>
                </c:pt>
                <c:pt idx="10990">
                  <c:v>1.2116099999999999E-2</c:v>
                </c:pt>
                <c:pt idx="10991">
                  <c:v>1.10651E-2</c:v>
                </c:pt>
                <c:pt idx="10992">
                  <c:v>1.00137E-2</c:v>
                </c:pt>
                <c:pt idx="10993" formatCode="0.00E+00">
                  <c:v>8.9636899999999999E-3</c:v>
                </c:pt>
                <c:pt idx="10994" formatCode="0.00E+00">
                  <c:v>7.9166600000000007E-3</c:v>
                </c:pt>
                <c:pt idx="10995" formatCode="0.00E+00">
                  <c:v>6.8741899999999996E-3</c:v>
                </c:pt>
                <c:pt idx="10996" formatCode="0.00E+00">
                  <c:v>5.8379399999999998E-3</c:v>
                </c:pt>
                <c:pt idx="10997" formatCode="0.00E+00">
                  <c:v>4.8095500000000001E-3</c:v>
                </c:pt>
                <c:pt idx="10998" formatCode="0.00E+00">
                  <c:v>3.7905299999999999E-3</c:v>
                </c:pt>
                <c:pt idx="10999" formatCode="0.00E+00">
                  <c:v>2.7823100000000001E-3</c:v>
                </c:pt>
                <c:pt idx="11000" formatCode="0.00E+00">
                  <c:v>1.7864599999999999E-3</c:v>
                </c:pt>
                <c:pt idx="11001" formatCode="0.00E+00">
                  <c:v>8.04618E-4</c:v>
                </c:pt>
                <c:pt idx="11002" formatCode="0.00E+00">
                  <c:v>-1.6172300000000001E-4</c:v>
                </c:pt>
                <c:pt idx="11003" formatCode="0.00E+00">
                  <c:v>-1.1112699999999999E-3</c:v>
                </c:pt>
                <c:pt idx="11004" formatCode="0.00E+00">
                  <c:v>-2.04288E-3</c:v>
                </c:pt>
                <c:pt idx="11005" formatCode="0.00E+00">
                  <c:v>-2.9553600000000002E-3</c:v>
                </c:pt>
                <c:pt idx="11006" formatCode="0.00E+00">
                  <c:v>-3.8474999999999998E-3</c:v>
                </c:pt>
                <c:pt idx="11007" formatCode="0.00E+00">
                  <c:v>-4.7180700000000004E-3</c:v>
                </c:pt>
                <c:pt idx="11008" formatCode="0.00E+00">
                  <c:v>-5.5658000000000001E-3</c:v>
                </c:pt>
                <c:pt idx="11009" formatCode="0.00E+00">
                  <c:v>-6.3895200000000001E-3</c:v>
                </c:pt>
                <c:pt idx="11010" formatCode="0.00E+00">
                  <c:v>-7.1882600000000001E-3</c:v>
                </c:pt>
                <c:pt idx="11011" formatCode="0.00E+00">
                  <c:v>-7.9611400000000002E-3</c:v>
                </c:pt>
                <c:pt idx="11012" formatCode="0.00E+00">
                  <c:v>-8.7072699999999996E-3</c:v>
                </c:pt>
                <c:pt idx="11013" formatCode="0.00E+00">
                  <c:v>-9.4257400000000002E-3</c:v>
                </c:pt>
                <c:pt idx="11014">
                  <c:v>-1.01157E-2</c:v>
                </c:pt>
                <c:pt idx="11015">
                  <c:v>-1.07764E-2</c:v>
                </c:pt>
                <c:pt idx="11016">
                  <c:v>-1.14074E-2</c:v>
                </c:pt>
                <c:pt idx="11017">
                  <c:v>-1.2008E-2</c:v>
                </c:pt>
                <c:pt idx="11018">
                  <c:v>-1.2577700000000001E-2</c:v>
                </c:pt>
                <c:pt idx="11019">
                  <c:v>-1.31159E-2</c:v>
                </c:pt>
                <c:pt idx="11020">
                  <c:v>-1.36221E-2</c:v>
                </c:pt>
                <c:pt idx="11021">
                  <c:v>-1.40962E-2</c:v>
                </c:pt>
                <c:pt idx="11022">
                  <c:v>-1.45378E-2</c:v>
                </c:pt>
                <c:pt idx="11023">
                  <c:v>-1.4947E-2</c:v>
                </c:pt>
                <c:pt idx="11024">
                  <c:v>-1.53238E-2</c:v>
                </c:pt>
                <c:pt idx="11025">
                  <c:v>-1.56683E-2</c:v>
                </c:pt>
                <c:pt idx="11026">
                  <c:v>-1.5980399999999999E-2</c:v>
                </c:pt>
                <c:pt idx="11027">
                  <c:v>-1.6260299999999998E-2</c:v>
                </c:pt>
                <c:pt idx="11028">
                  <c:v>-1.6508100000000001E-2</c:v>
                </c:pt>
                <c:pt idx="11029">
                  <c:v>-1.6724200000000002E-2</c:v>
                </c:pt>
                <c:pt idx="11030">
                  <c:v>-1.6908900000000001E-2</c:v>
                </c:pt>
                <c:pt idx="11031">
                  <c:v>-1.7062399999999998E-2</c:v>
                </c:pt>
                <c:pt idx="11032">
                  <c:v>-1.7184999999999999E-2</c:v>
                </c:pt>
                <c:pt idx="11033">
                  <c:v>-1.72772E-2</c:v>
                </c:pt>
                <c:pt idx="11034">
                  <c:v>-1.7339500000000001E-2</c:v>
                </c:pt>
                <c:pt idx="11035">
                  <c:v>-1.7372499999999999E-2</c:v>
                </c:pt>
                <c:pt idx="11036">
                  <c:v>-1.7376900000000001E-2</c:v>
                </c:pt>
                <c:pt idx="11037">
                  <c:v>-1.7353400000000001E-2</c:v>
                </c:pt>
                <c:pt idx="11038">
                  <c:v>-1.7302700000000001E-2</c:v>
                </c:pt>
                <c:pt idx="11039">
                  <c:v>-1.72257E-2</c:v>
                </c:pt>
                <c:pt idx="11040">
                  <c:v>-1.7123200000000002E-2</c:v>
                </c:pt>
                <c:pt idx="11041">
                  <c:v>-1.69961E-2</c:v>
                </c:pt>
                <c:pt idx="11042">
                  <c:v>-1.6845300000000001E-2</c:v>
                </c:pt>
                <c:pt idx="11043">
                  <c:v>-1.6671600000000002E-2</c:v>
                </c:pt>
                <c:pt idx="11044">
                  <c:v>-1.6476000000000001E-2</c:v>
                </c:pt>
                <c:pt idx="11045">
                  <c:v>-1.62595E-2</c:v>
                </c:pt>
                <c:pt idx="11046">
                  <c:v>-1.6023099999999998E-2</c:v>
                </c:pt>
                <c:pt idx="11047">
                  <c:v>-1.5767900000000001E-2</c:v>
                </c:pt>
                <c:pt idx="11048">
                  <c:v>-1.5495200000000001E-2</c:v>
                </c:pt>
                <c:pt idx="11049">
                  <c:v>-1.5206000000000001E-2</c:v>
                </c:pt>
                <c:pt idx="11050">
                  <c:v>-1.4901599999999999E-2</c:v>
                </c:pt>
                <c:pt idx="11051">
                  <c:v>-1.45831E-2</c:v>
                </c:pt>
                <c:pt idx="11052">
                  <c:v>-1.42518E-2</c:v>
                </c:pt>
                <c:pt idx="11053">
                  <c:v>-1.39089E-2</c:v>
                </c:pt>
                <c:pt idx="11054">
                  <c:v>-1.35557E-2</c:v>
                </c:pt>
                <c:pt idx="11055">
                  <c:v>-1.31935E-2</c:v>
                </c:pt>
                <c:pt idx="11056">
                  <c:v>-1.28235E-2</c:v>
                </c:pt>
                <c:pt idx="11057">
                  <c:v>-1.2447099999999999E-2</c:v>
                </c:pt>
                <c:pt idx="11058">
                  <c:v>-1.2065599999999999E-2</c:v>
                </c:pt>
                <c:pt idx="11059">
                  <c:v>-1.1680100000000001E-2</c:v>
                </c:pt>
                <c:pt idx="11060">
                  <c:v>-1.1291900000000001E-2</c:v>
                </c:pt>
                <c:pt idx="11061">
                  <c:v>-1.09023E-2</c:v>
                </c:pt>
                <c:pt idx="11062">
                  <c:v>-1.0512499999999999E-2</c:v>
                </c:pt>
                <c:pt idx="11063">
                  <c:v>-1.01236E-2</c:v>
                </c:pt>
                <c:pt idx="11064" formatCode="0.00E+00">
                  <c:v>-9.7366999999999992E-3</c:v>
                </c:pt>
                <c:pt idx="11065" formatCode="0.00E+00">
                  <c:v>-9.3529800000000003E-3</c:v>
                </c:pt>
                <c:pt idx="11066" formatCode="0.00E+00">
                  <c:v>-8.9736599999999996E-3</c:v>
                </c:pt>
                <c:pt idx="11067" formatCode="0.00E+00">
                  <c:v>-8.5999400000000004E-3</c:v>
                </c:pt>
                <c:pt idx="11068" formatCode="0.00E+00">
                  <c:v>-8.2328999999999996E-3</c:v>
                </c:pt>
                <c:pt idx="11069" formatCode="0.00E+00">
                  <c:v>-7.8735999999999997E-3</c:v>
                </c:pt>
                <c:pt idx="11070" formatCode="0.00E+00">
                  <c:v>-7.5230999999999996E-3</c:v>
                </c:pt>
                <c:pt idx="11071" formatCode="0.00E+00">
                  <c:v>-7.1824699999999998E-3</c:v>
                </c:pt>
                <c:pt idx="11072" formatCode="0.00E+00">
                  <c:v>-6.8527299999999996E-3</c:v>
                </c:pt>
                <c:pt idx="11073" formatCode="0.00E+00">
                  <c:v>-6.53486E-3</c:v>
                </c:pt>
                <c:pt idx="11074" formatCode="0.00E+00">
                  <c:v>-6.2297899999999998E-3</c:v>
                </c:pt>
                <c:pt idx="11075" formatCode="0.00E+00">
                  <c:v>-5.9384399999999997E-3</c:v>
                </c:pt>
                <c:pt idx="11076" formatCode="0.00E+00">
                  <c:v>-5.6617000000000004E-3</c:v>
                </c:pt>
                <c:pt idx="11077" formatCode="0.00E+00">
                  <c:v>-5.4003499999999999E-3</c:v>
                </c:pt>
                <c:pt idx="11078" formatCode="0.00E+00">
                  <c:v>-5.15513E-3</c:v>
                </c:pt>
                <c:pt idx="11079" formatCode="0.00E+00">
                  <c:v>-4.9267599999999996E-3</c:v>
                </c:pt>
                <c:pt idx="11080" formatCode="0.00E+00">
                  <c:v>-4.7158599999999997E-3</c:v>
                </c:pt>
                <c:pt idx="11081" formatCode="0.00E+00">
                  <c:v>-4.5229600000000003E-3</c:v>
                </c:pt>
                <c:pt idx="11082" formatCode="0.00E+00">
                  <c:v>-4.3485900000000003E-3</c:v>
                </c:pt>
                <c:pt idx="11083" formatCode="0.00E+00">
                  <c:v>-4.1932599999999999E-3</c:v>
                </c:pt>
                <c:pt idx="11084" formatCode="0.00E+00">
                  <c:v>-4.0574499999999998E-3</c:v>
                </c:pt>
                <c:pt idx="11085" formatCode="0.00E+00">
                  <c:v>-3.9415700000000001E-3</c:v>
                </c:pt>
                <c:pt idx="11086" formatCode="0.00E+00">
                  <c:v>-3.8459700000000002E-3</c:v>
                </c:pt>
                <c:pt idx="11087" formatCode="0.00E+00">
                  <c:v>-3.7709900000000001E-3</c:v>
                </c:pt>
                <c:pt idx="11088" formatCode="0.00E+00">
                  <c:v>-3.7169E-3</c:v>
                </c:pt>
                <c:pt idx="11089" formatCode="0.00E+00">
                  <c:v>-3.6838800000000001E-3</c:v>
                </c:pt>
                <c:pt idx="11090" formatCode="0.00E+00">
                  <c:v>-3.67206E-3</c:v>
                </c:pt>
                <c:pt idx="11091" formatCode="0.00E+00">
                  <c:v>-3.6814999999999999E-3</c:v>
                </c:pt>
                <c:pt idx="11092" formatCode="0.00E+00">
                  <c:v>-3.7122100000000001E-3</c:v>
                </c:pt>
                <c:pt idx="11093" formatCode="0.00E+00">
                  <c:v>-3.7641300000000001E-3</c:v>
                </c:pt>
                <c:pt idx="11094" formatCode="0.00E+00">
                  <c:v>-3.8371500000000001E-3</c:v>
                </c:pt>
                <c:pt idx="11095" formatCode="0.00E+00">
                  <c:v>-3.9311299999999997E-3</c:v>
                </c:pt>
                <c:pt idx="11096" formatCode="0.00E+00">
                  <c:v>-4.0458400000000002E-3</c:v>
                </c:pt>
                <c:pt idx="11097" formatCode="0.00E+00">
                  <c:v>-4.18097E-3</c:v>
                </c:pt>
                <c:pt idx="11098" formatCode="0.00E+00">
                  <c:v>-4.3361399999999996E-3</c:v>
                </c:pt>
                <c:pt idx="11099" formatCode="0.00E+00">
                  <c:v>-4.5109499999999997E-3</c:v>
                </c:pt>
                <c:pt idx="11100" formatCode="0.00E+00">
                  <c:v>-4.705E-3</c:v>
                </c:pt>
                <c:pt idx="11101" formatCode="0.00E+00">
                  <c:v>-4.9178700000000004E-3</c:v>
                </c:pt>
                <c:pt idx="11102" formatCode="0.00E+00">
                  <c:v>-5.1490099999999999E-3</c:v>
                </c:pt>
                <c:pt idx="11103" formatCode="0.00E+00">
                  <c:v>-5.3977799999999996E-3</c:v>
                </c:pt>
                <c:pt idx="11104" formatCode="0.00E+00">
                  <c:v>-5.6635000000000001E-3</c:v>
                </c:pt>
                <c:pt idx="11105" formatCode="0.00E+00">
                  <c:v>-5.9454900000000003E-3</c:v>
                </c:pt>
                <c:pt idx="11106" formatCode="0.00E+00">
                  <c:v>-6.2429900000000003E-3</c:v>
                </c:pt>
                <c:pt idx="11107" formatCode="0.00E+00">
                  <c:v>-6.5552400000000004E-3</c:v>
                </c:pt>
                <c:pt idx="11108" formatCode="0.00E+00">
                  <c:v>-6.8813700000000004E-3</c:v>
                </c:pt>
                <c:pt idx="11109" formatCode="0.00E+00">
                  <c:v>-7.2205300000000002E-3</c:v>
                </c:pt>
                <c:pt idx="11110" formatCode="0.00E+00">
                  <c:v>-7.5718699999999996E-3</c:v>
                </c:pt>
                <c:pt idx="11111" formatCode="0.00E+00">
                  <c:v>-7.9344399999999992E-3</c:v>
                </c:pt>
                <c:pt idx="11112" formatCode="0.00E+00">
                  <c:v>-8.3072300000000005E-3</c:v>
                </c:pt>
                <c:pt idx="11113" formatCode="0.00E+00">
                  <c:v>-8.6891799999999995E-3</c:v>
                </c:pt>
                <c:pt idx="11114" formatCode="0.00E+00">
                  <c:v>-9.0792300000000006E-3</c:v>
                </c:pt>
                <c:pt idx="11115" formatCode="0.00E+00">
                  <c:v>-9.4762600000000002E-3</c:v>
                </c:pt>
                <c:pt idx="11116" formatCode="0.00E+00">
                  <c:v>-9.8791E-3</c:v>
                </c:pt>
                <c:pt idx="11117">
                  <c:v>-1.02866E-2</c:v>
                </c:pt>
                <c:pt idx="11118">
                  <c:v>-1.06976E-2</c:v>
                </c:pt>
                <c:pt idx="11119">
                  <c:v>-1.1110999999999999E-2</c:v>
                </c:pt>
                <c:pt idx="11120">
                  <c:v>-1.1525499999999999E-2</c:v>
                </c:pt>
                <c:pt idx="11121">
                  <c:v>-1.19399E-2</c:v>
                </c:pt>
                <c:pt idx="11122">
                  <c:v>-1.2352999999999999E-2</c:v>
                </c:pt>
                <c:pt idx="11123">
                  <c:v>-1.2763500000000001E-2</c:v>
                </c:pt>
                <c:pt idx="11124">
                  <c:v>-1.3170299999999999E-2</c:v>
                </c:pt>
                <c:pt idx="11125">
                  <c:v>-1.35719E-2</c:v>
                </c:pt>
                <c:pt idx="11126">
                  <c:v>-1.3967200000000001E-2</c:v>
                </c:pt>
                <c:pt idx="11127">
                  <c:v>-1.4354799999999999E-2</c:v>
                </c:pt>
                <c:pt idx="11128">
                  <c:v>-1.4733599999999999E-2</c:v>
                </c:pt>
                <c:pt idx="11129">
                  <c:v>-1.51022E-2</c:v>
                </c:pt>
                <c:pt idx="11130">
                  <c:v>-1.5459499999999999E-2</c:v>
                </c:pt>
                <c:pt idx="11131">
                  <c:v>-1.5804100000000001E-2</c:v>
                </c:pt>
                <c:pt idx="11132">
                  <c:v>-1.6134900000000001E-2</c:v>
                </c:pt>
                <c:pt idx="11133">
                  <c:v>-1.6450599999999999E-2</c:v>
                </c:pt>
                <c:pt idx="11134">
                  <c:v>-1.67501E-2</c:v>
                </c:pt>
                <c:pt idx="11135">
                  <c:v>-1.7032200000000001E-2</c:v>
                </c:pt>
                <c:pt idx="11136">
                  <c:v>-1.72958E-2</c:v>
                </c:pt>
                <c:pt idx="11137">
                  <c:v>-1.7539699999999998E-2</c:v>
                </c:pt>
                <c:pt idx="11138">
                  <c:v>-1.7762900000000002E-2</c:v>
                </c:pt>
                <c:pt idx="11139">
                  <c:v>-1.7964299999999999E-2</c:v>
                </c:pt>
                <c:pt idx="11140">
                  <c:v>-1.8142800000000001E-2</c:v>
                </c:pt>
                <c:pt idx="11141">
                  <c:v>-1.8297500000000001E-2</c:v>
                </c:pt>
                <c:pt idx="11142">
                  <c:v>-1.8427499999999999E-2</c:v>
                </c:pt>
                <c:pt idx="11143">
                  <c:v>-1.8531599999999999E-2</c:v>
                </c:pt>
                <c:pt idx="11144">
                  <c:v>-1.8609199999999999E-2</c:v>
                </c:pt>
                <c:pt idx="11145">
                  <c:v>-1.86593E-2</c:v>
                </c:pt>
                <c:pt idx="11146">
                  <c:v>-1.8681199999999999E-2</c:v>
                </c:pt>
                <c:pt idx="11147">
                  <c:v>-1.8674199999999998E-2</c:v>
                </c:pt>
                <c:pt idx="11148">
                  <c:v>-1.8637399999999998E-2</c:v>
                </c:pt>
                <c:pt idx="11149">
                  <c:v>-1.8570300000000001E-2</c:v>
                </c:pt>
                <c:pt idx="11150">
                  <c:v>-1.8472300000000001E-2</c:v>
                </c:pt>
                <c:pt idx="11151">
                  <c:v>-1.8342899999999999E-2</c:v>
                </c:pt>
                <c:pt idx="11152">
                  <c:v>-1.8181599999999999E-2</c:v>
                </c:pt>
                <c:pt idx="11153">
                  <c:v>-1.7988000000000001E-2</c:v>
                </c:pt>
                <c:pt idx="11154">
                  <c:v>-1.7761800000000001E-2</c:v>
                </c:pt>
                <c:pt idx="11155">
                  <c:v>-1.7502500000000001E-2</c:v>
                </c:pt>
                <c:pt idx="11156">
                  <c:v>-1.7210099999999999E-2</c:v>
                </c:pt>
                <c:pt idx="11157">
                  <c:v>-1.6884099999999999E-2</c:v>
                </c:pt>
                <c:pt idx="11158">
                  <c:v>-1.65247E-2</c:v>
                </c:pt>
                <c:pt idx="11159">
                  <c:v>-1.6131699999999999E-2</c:v>
                </c:pt>
                <c:pt idx="11160">
                  <c:v>-1.5705299999999998E-2</c:v>
                </c:pt>
                <c:pt idx="11161">
                  <c:v>-1.52455E-2</c:v>
                </c:pt>
                <c:pt idx="11162">
                  <c:v>-1.47525E-2</c:v>
                </c:pt>
                <c:pt idx="11163">
                  <c:v>-1.4226300000000001E-2</c:v>
                </c:pt>
                <c:pt idx="11164">
                  <c:v>-1.36674E-2</c:v>
                </c:pt>
                <c:pt idx="11165">
                  <c:v>-1.30759E-2</c:v>
                </c:pt>
                <c:pt idx="11166">
                  <c:v>-1.2452299999999999E-2</c:v>
                </c:pt>
                <c:pt idx="11167">
                  <c:v>-1.17971E-2</c:v>
                </c:pt>
                <c:pt idx="11168">
                  <c:v>-1.1110699999999999E-2</c:v>
                </c:pt>
                <c:pt idx="11169">
                  <c:v>-1.0393700000000001E-2</c:v>
                </c:pt>
                <c:pt idx="11170" formatCode="0.00E+00">
                  <c:v>-9.6466699999999996E-3</c:v>
                </c:pt>
                <c:pt idx="11171" formatCode="0.00E+00">
                  <c:v>-8.8704300000000003E-3</c:v>
                </c:pt>
                <c:pt idx="11172" formatCode="0.00E+00">
                  <c:v>-8.06575E-3</c:v>
                </c:pt>
                <c:pt idx="11173" formatCode="0.00E+00">
                  <c:v>-7.2334799999999996E-3</c:v>
                </c:pt>
                <c:pt idx="11174" formatCode="0.00E+00">
                  <c:v>-6.3745199999999998E-3</c:v>
                </c:pt>
                <c:pt idx="11175" formatCode="0.00E+00">
                  <c:v>-5.4897799999999997E-3</c:v>
                </c:pt>
                <c:pt idx="11176" formatCode="0.00E+00">
                  <c:v>-4.5802200000000003E-3</c:v>
                </c:pt>
                <c:pt idx="11177" formatCode="0.00E+00">
                  <c:v>-3.6468400000000002E-3</c:v>
                </c:pt>
                <c:pt idx="11178" formatCode="0.00E+00">
                  <c:v>-2.6907699999999999E-3</c:v>
                </c:pt>
                <c:pt idx="11179" formatCode="0.00E+00">
                  <c:v>-1.7131799999999999E-3</c:v>
                </c:pt>
                <c:pt idx="11180" formatCode="0.00E+00">
                  <c:v>-7.1531100000000005E-4</c:v>
                </c:pt>
                <c:pt idx="11181" formatCode="0.00E+00">
                  <c:v>3.0158499999999999E-4</c:v>
                </c:pt>
                <c:pt idx="11182" formatCode="0.00E+00">
                  <c:v>1.3362199999999999E-3</c:v>
                </c:pt>
                <c:pt idx="11183" formatCode="0.00E+00">
                  <c:v>2.3872300000000002E-3</c:v>
                </c:pt>
                <c:pt idx="11184" formatCode="0.00E+00">
                  <c:v>3.4531700000000002E-3</c:v>
                </c:pt>
                <c:pt idx="11185" formatCode="0.00E+00">
                  <c:v>4.5326000000000003E-3</c:v>
                </c:pt>
                <c:pt idx="11186" formatCode="0.00E+00">
                  <c:v>5.62409E-3</c:v>
                </c:pt>
                <c:pt idx="11187" formatCode="0.00E+00">
                  <c:v>6.7261999999999999E-3</c:v>
                </c:pt>
                <c:pt idx="11188" formatCode="0.00E+00">
                  <c:v>7.8374599999999992E-3</c:v>
                </c:pt>
                <c:pt idx="11189" formatCode="0.00E+00">
                  <c:v>8.9563200000000003E-3</c:v>
                </c:pt>
                <c:pt idx="11190">
                  <c:v>1.00812E-2</c:v>
                </c:pt>
                <c:pt idx="11191">
                  <c:v>1.1210599999999999E-2</c:v>
                </c:pt>
                <c:pt idx="11192">
                  <c:v>1.23427E-2</c:v>
                </c:pt>
                <c:pt idx="11193">
                  <c:v>1.34761E-2</c:v>
                </c:pt>
                <c:pt idx="11194">
                  <c:v>1.4609E-2</c:v>
                </c:pt>
                <c:pt idx="11195">
                  <c:v>1.5739699999999999E-2</c:v>
                </c:pt>
                <c:pt idx="11196">
                  <c:v>1.6866599999999999E-2</c:v>
                </c:pt>
                <c:pt idx="11197">
                  <c:v>1.7988000000000001E-2</c:v>
                </c:pt>
                <c:pt idx="11198">
                  <c:v>1.9102299999999999E-2</c:v>
                </c:pt>
                <c:pt idx="11199">
                  <c:v>2.0207800000000001E-2</c:v>
                </c:pt>
                <c:pt idx="11200">
                  <c:v>2.1302700000000001E-2</c:v>
                </c:pt>
                <c:pt idx="11201">
                  <c:v>2.23854E-2</c:v>
                </c:pt>
                <c:pt idx="11202">
                  <c:v>2.3453999999999999E-2</c:v>
                </c:pt>
                <c:pt idx="11203">
                  <c:v>2.4506900000000002E-2</c:v>
                </c:pt>
                <c:pt idx="11204">
                  <c:v>2.5542499999999999E-2</c:v>
                </c:pt>
                <c:pt idx="11205">
                  <c:v>2.6559200000000002E-2</c:v>
                </c:pt>
                <c:pt idx="11206">
                  <c:v>2.7555400000000001E-2</c:v>
                </c:pt>
                <c:pt idx="11207">
                  <c:v>2.8529599999999999E-2</c:v>
                </c:pt>
                <c:pt idx="11208">
                  <c:v>2.9480200000000002E-2</c:v>
                </c:pt>
                <c:pt idx="11209">
                  <c:v>3.0405399999999999E-2</c:v>
                </c:pt>
                <c:pt idx="11210">
                  <c:v>3.1303900000000003E-2</c:v>
                </c:pt>
                <c:pt idx="11211">
                  <c:v>3.2173899999999998E-2</c:v>
                </c:pt>
                <c:pt idx="11212">
                  <c:v>3.3013899999999999E-2</c:v>
                </c:pt>
                <c:pt idx="11213">
                  <c:v>3.3822600000000001E-2</c:v>
                </c:pt>
                <c:pt idx="11214">
                  <c:v>3.45986E-2</c:v>
                </c:pt>
                <c:pt idx="11215">
                  <c:v>3.5340400000000001E-2</c:v>
                </c:pt>
                <c:pt idx="11216">
                  <c:v>3.6046799999999997E-2</c:v>
                </c:pt>
                <c:pt idx="11217">
                  <c:v>3.6716600000000002E-2</c:v>
                </c:pt>
                <c:pt idx="11218">
                  <c:v>3.73485E-2</c:v>
                </c:pt>
                <c:pt idx="11219">
                  <c:v>3.7941500000000003E-2</c:v>
                </c:pt>
                <c:pt idx="11220">
                  <c:v>3.8494500000000001E-2</c:v>
                </c:pt>
                <c:pt idx="11221">
                  <c:v>3.9006399999999997E-2</c:v>
                </c:pt>
                <c:pt idx="11222">
                  <c:v>3.9476400000000002E-2</c:v>
                </c:pt>
                <c:pt idx="11223">
                  <c:v>3.9903500000000001E-2</c:v>
                </c:pt>
                <c:pt idx="11224">
                  <c:v>4.0286799999999998E-2</c:v>
                </c:pt>
                <c:pt idx="11225">
                  <c:v>4.0625500000000002E-2</c:v>
                </c:pt>
                <c:pt idx="11226">
                  <c:v>4.0918799999999998E-2</c:v>
                </c:pt>
                <c:pt idx="11227">
                  <c:v>4.1165800000000002E-2</c:v>
                </c:pt>
                <c:pt idx="11228">
                  <c:v>4.1366100000000003E-2</c:v>
                </c:pt>
                <c:pt idx="11229">
                  <c:v>4.1519100000000003E-2</c:v>
                </c:pt>
                <c:pt idx="11230">
                  <c:v>4.1624300000000003E-2</c:v>
                </c:pt>
                <c:pt idx="11231">
                  <c:v>4.1681500000000003E-2</c:v>
                </c:pt>
                <c:pt idx="11232">
                  <c:v>4.1690199999999997E-2</c:v>
                </c:pt>
                <c:pt idx="11233">
                  <c:v>4.1650199999999998E-2</c:v>
                </c:pt>
                <c:pt idx="11234">
                  <c:v>4.1561399999999998E-2</c:v>
                </c:pt>
                <c:pt idx="11235">
                  <c:v>4.1423500000000002E-2</c:v>
                </c:pt>
                <c:pt idx="11236">
                  <c:v>4.1236599999999998E-2</c:v>
                </c:pt>
                <c:pt idx="11237">
                  <c:v>4.1000799999999997E-2</c:v>
                </c:pt>
                <c:pt idx="11238">
                  <c:v>4.0716099999999998E-2</c:v>
                </c:pt>
                <c:pt idx="11239">
                  <c:v>4.0382800000000003E-2</c:v>
                </c:pt>
                <c:pt idx="11240">
                  <c:v>4.0001099999999998E-2</c:v>
                </c:pt>
                <c:pt idx="11241">
                  <c:v>3.9571299999999997E-2</c:v>
                </c:pt>
                <c:pt idx="11242">
                  <c:v>3.9093799999999998E-2</c:v>
                </c:pt>
                <c:pt idx="11243">
                  <c:v>3.8569100000000002E-2</c:v>
                </c:pt>
                <c:pt idx="11244">
                  <c:v>3.7997799999999998E-2</c:v>
                </c:pt>
                <c:pt idx="11245">
                  <c:v>3.73806E-2</c:v>
                </c:pt>
                <c:pt idx="11246">
                  <c:v>3.6717899999999998E-2</c:v>
                </c:pt>
                <c:pt idx="11247">
                  <c:v>3.6010800000000003E-2</c:v>
                </c:pt>
                <c:pt idx="11248">
                  <c:v>3.5260100000000003E-2</c:v>
                </c:pt>
                <c:pt idx="11249">
                  <c:v>3.4466499999999997E-2</c:v>
                </c:pt>
                <c:pt idx="11250">
                  <c:v>3.3631099999999997E-2</c:v>
                </c:pt>
                <c:pt idx="11251">
                  <c:v>3.2754699999999998E-2</c:v>
                </c:pt>
                <c:pt idx="11252">
                  <c:v>3.18383E-2</c:v>
                </c:pt>
                <c:pt idx="11253">
                  <c:v>3.08832E-2</c:v>
                </c:pt>
                <c:pt idx="11254">
                  <c:v>2.98906E-2</c:v>
                </c:pt>
                <c:pt idx="11255">
                  <c:v>2.8861700000000001E-2</c:v>
                </c:pt>
                <c:pt idx="11256">
                  <c:v>2.77979E-2</c:v>
                </c:pt>
                <c:pt idx="11257">
                  <c:v>2.6700700000000001E-2</c:v>
                </c:pt>
                <c:pt idx="11258">
                  <c:v>2.55716E-2</c:v>
                </c:pt>
                <c:pt idx="11259">
                  <c:v>2.4412099999999999E-2</c:v>
                </c:pt>
                <c:pt idx="11260">
                  <c:v>2.32236E-2</c:v>
                </c:pt>
                <c:pt idx="11261">
                  <c:v>2.2007800000000001E-2</c:v>
                </c:pt>
                <c:pt idx="11262">
                  <c:v>2.0766099999999999E-2</c:v>
                </c:pt>
                <c:pt idx="11263">
                  <c:v>1.9500199999999999E-2</c:v>
                </c:pt>
                <c:pt idx="11264">
                  <c:v>1.8211700000000001E-2</c:v>
                </c:pt>
                <c:pt idx="11265">
                  <c:v>1.69026E-2</c:v>
                </c:pt>
                <c:pt idx="11266">
                  <c:v>1.5574299999999999E-2</c:v>
                </c:pt>
                <c:pt idx="11267">
                  <c:v>1.42288E-2</c:v>
                </c:pt>
                <c:pt idx="11268">
                  <c:v>1.28676E-2</c:v>
                </c:pt>
                <c:pt idx="11269">
                  <c:v>1.14926E-2</c:v>
                </c:pt>
                <c:pt idx="11270">
                  <c:v>1.01058E-2</c:v>
                </c:pt>
                <c:pt idx="11271" formatCode="0.00E+00">
                  <c:v>8.7090199999999996E-3</c:v>
                </c:pt>
                <c:pt idx="11272" formatCode="0.00E+00">
                  <c:v>7.3043400000000003E-3</c:v>
                </c:pt>
                <c:pt idx="11273" formatCode="0.00E+00">
                  <c:v>5.8937399999999997E-3</c:v>
                </c:pt>
                <c:pt idx="11274" formatCode="0.00E+00">
                  <c:v>4.4791800000000001E-3</c:v>
                </c:pt>
                <c:pt idx="11275" formatCode="0.00E+00">
                  <c:v>3.0625100000000001E-3</c:v>
                </c:pt>
                <c:pt idx="11276" formatCode="0.00E+00">
                  <c:v>1.6454600000000001E-3</c:v>
                </c:pt>
                <c:pt idx="11277" formatCode="0.00E+00">
                  <c:v>2.29798E-4</c:v>
                </c:pt>
                <c:pt idx="11278" formatCode="0.00E+00">
                  <c:v>-1.18249E-3</c:v>
                </c:pt>
                <c:pt idx="11279" formatCode="0.00E+00">
                  <c:v>-2.5893299999999999E-3</c:v>
                </c:pt>
                <c:pt idx="11280" formatCode="0.00E+00">
                  <c:v>-3.9887400000000002E-3</c:v>
                </c:pt>
                <c:pt idx="11281" formatCode="0.00E+00">
                  <c:v>-5.3788200000000003E-3</c:v>
                </c:pt>
                <c:pt idx="11282" formatCode="0.00E+00">
                  <c:v>-6.7576700000000003E-3</c:v>
                </c:pt>
                <c:pt idx="11283" formatCode="0.00E+00">
                  <c:v>-8.1233599999999996E-3</c:v>
                </c:pt>
                <c:pt idx="11284" formatCode="0.00E+00">
                  <c:v>-9.4740699999999994E-3</c:v>
                </c:pt>
                <c:pt idx="11285">
                  <c:v>-1.0808099999999999E-2</c:v>
                </c:pt>
                <c:pt idx="11286">
                  <c:v>-1.2123699999999999E-2</c:v>
                </c:pt>
                <c:pt idx="11287">
                  <c:v>-1.34191E-2</c:v>
                </c:pt>
                <c:pt idx="11288">
                  <c:v>-1.46927E-2</c:v>
                </c:pt>
                <c:pt idx="11289">
                  <c:v>-1.5942700000000001E-2</c:v>
                </c:pt>
                <c:pt idx="11290">
                  <c:v>-1.7167600000000002E-2</c:v>
                </c:pt>
                <c:pt idx="11291">
                  <c:v>-1.8365800000000002E-2</c:v>
                </c:pt>
                <c:pt idx="11292">
                  <c:v>-1.9535799999999999E-2</c:v>
                </c:pt>
                <c:pt idx="11293">
                  <c:v>-2.0675900000000001E-2</c:v>
                </c:pt>
                <c:pt idx="11294">
                  <c:v>-2.1784600000000001E-2</c:v>
                </c:pt>
                <c:pt idx="11295">
                  <c:v>-2.28603E-2</c:v>
                </c:pt>
                <c:pt idx="11296">
                  <c:v>-2.3901599999999999E-2</c:v>
                </c:pt>
                <c:pt idx="11297">
                  <c:v>-2.49073E-2</c:v>
                </c:pt>
                <c:pt idx="11298">
                  <c:v>-2.5876E-2</c:v>
                </c:pt>
                <c:pt idx="11299">
                  <c:v>-2.68065E-2</c:v>
                </c:pt>
                <c:pt idx="11300">
                  <c:v>-2.7697699999999999E-2</c:v>
                </c:pt>
                <c:pt idx="11301">
                  <c:v>-2.8548500000000001E-2</c:v>
                </c:pt>
                <c:pt idx="11302">
                  <c:v>-2.9357999999999999E-2</c:v>
                </c:pt>
                <c:pt idx="11303">
                  <c:v>-3.0125200000000001E-2</c:v>
                </c:pt>
                <c:pt idx="11304">
                  <c:v>-3.08492E-2</c:v>
                </c:pt>
                <c:pt idx="11305">
                  <c:v>-3.1529300000000003E-2</c:v>
                </c:pt>
                <c:pt idx="11306">
                  <c:v>-3.2164499999999999E-2</c:v>
                </c:pt>
                <c:pt idx="11307">
                  <c:v>-3.2754199999999997E-2</c:v>
                </c:pt>
                <c:pt idx="11308">
                  <c:v>-3.3297599999999997E-2</c:v>
                </c:pt>
                <c:pt idx="11309">
                  <c:v>-3.3794200000000003E-2</c:v>
                </c:pt>
                <c:pt idx="11310">
                  <c:v>-3.4243500000000003E-2</c:v>
                </c:pt>
                <c:pt idx="11311">
                  <c:v>-3.4644899999999999E-2</c:v>
                </c:pt>
                <c:pt idx="11312">
                  <c:v>-3.4998300000000003E-2</c:v>
                </c:pt>
                <c:pt idx="11313">
                  <c:v>-3.53032E-2</c:v>
                </c:pt>
                <c:pt idx="11314">
                  <c:v>-3.5559399999999998E-2</c:v>
                </c:pt>
                <c:pt idx="11315">
                  <c:v>-3.5766899999999997E-2</c:v>
                </c:pt>
                <c:pt idx="11316">
                  <c:v>-3.5925600000000002E-2</c:v>
                </c:pt>
                <c:pt idx="11317">
                  <c:v>-3.6035600000000001E-2</c:v>
                </c:pt>
                <c:pt idx="11318">
                  <c:v>-3.60971E-2</c:v>
                </c:pt>
                <c:pt idx="11319">
                  <c:v>-3.6110200000000002E-2</c:v>
                </c:pt>
                <c:pt idx="11320">
                  <c:v>-3.6075200000000002E-2</c:v>
                </c:pt>
                <c:pt idx="11321">
                  <c:v>-3.5992400000000001E-2</c:v>
                </c:pt>
                <c:pt idx="11322">
                  <c:v>-3.5862100000000001E-2</c:v>
                </c:pt>
                <c:pt idx="11323">
                  <c:v>-3.5684800000000003E-2</c:v>
                </c:pt>
                <c:pt idx="11324">
                  <c:v>-3.5460600000000002E-2</c:v>
                </c:pt>
                <c:pt idx="11325">
                  <c:v>-3.5190300000000001E-2</c:v>
                </c:pt>
                <c:pt idx="11326">
                  <c:v>-3.48744E-2</c:v>
                </c:pt>
                <c:pt idx="11327">
                  <c:v>-3.4513700000000001E-2</c:v>
                </c:pt>
                <c:pt idx="11328">
                  <c:v>-3.4109100000000003E-2</c:v>
                </c:pt>
                <c:pt idx="11329">
                  <c:v>-3.3661299999999998E-2</c:v>
                </c:pt>
                <c:pt idx="11330">
                  <c:v>-3.3171199999999998E-2</c:v>
                </c:pt>
                <c:pt idx="11331">
                  <c:v>-3.2639700000000001E-2</c:v>
                </c:pt>
                <c:pt idx="11332">
                  <c:v>-3.2067900000000003E-2</c:v>
                </c:pt>
                <c:pt idx="11333">
                  <c:v>-3.1456699999999997E-2</c:v>
                </c:pt>
                <c:pt idx="11334">
                  <c:v>-3.08071E-2</c:v>
                </c:pt>
                <c:pt idx="11335">
                  <c:v>-3.0120500000000001E-2</c:v>
                </c:pt>
                <c:pt idx="11336">
                  <c:v>-2.9398000000000001E-2</c:v>
                </c:pt>
                <c:pt idx="11337">
                  <c:v>-2.8641E-2</c:v>
                </c:pt>
                <c:pt idx="11338">
                  <c:v>-2.78506E-2</c:v>
                </c:pt>
                <c:pt idx="11339">
                  <c:v>-2.7028400000000001E-2</c:v>
                </c:pt>
                <c:pt idx="11340">
                  <c:v>-2.61756E-2</c:v>
                </c:pt>
                <c:pt idx="11341">
                  <c:v>-2.5293900000000001E-2</c:v>
                </c:pt>
                <c:pt idx="11342">
                  <c:v>-2.43845E-2</c:v>
                </c:pt>
                <c:pt idx="11343">
                  <c:v>-2.3449000000000001E-2</c:v>
                </c:pt>
                <c:pt idx="11344">
                  <c:v>-2.24887E-2</c:v>
                </c:pt>
                <c:pt idx="11345">
                  <c:v>-2.1505199999999999E-2</c:v>
                </c:pt>
                <c:pt idx="11346">
                  <c:v>-2.05001E-2</c:v>
                </c:pt>
                <c:pt idx="11347">
                  <c:v>-1.94749E-2</c:v>
                </c:pt>
                <c:pt idx="11348">
                  <c:v>-1.8431300000000001E-2</c:v>
                </c:pt>
                <c:pt idx="11349">
                  <c:v>-1.7370699999999999E-2</c:v>
                </c:pt>
                <c:pt idx="11350">
                  <c:v>-1.6294900000000001E-2</c:v>
                </c:pt>
                <c:pt idx="11351">
                  <c:v>-1.52055E-2</c:v>
                </c:pt>
                <c:pt idx="11352">
                  <c:v>-1.4104200000000001E-2</c:v>
                </c:pt>
                <c:pt idx="11353">
                  <c:v>-1.2992500000000001E-2</c:v>
                </c:pt>
                <c:pt idx="11354">
                  <c:v>-1.1872300000000001E-2</c:v>
                </c:pt>
                <c:pt idx="11355">
                  <c:v>-1.07451E-2</c:v>
                </c:pt>
                <c:pt idx="11356" formatCode="0.00E+00">
                  <c:v>-9.6126700000000002E-3</c:v>
                </c:pt>
                <c:pt idx="11357" formatCode="0.00E+00">
                  <c:v>-8.4765699999999992E-3</c:v>
                </c:pt>
                <c:pt idx="11358" formatCode="0.00E+00">
                  <c:v>-7.33842E-3</c:v>
                </c:pt>
                <c:pt idx="11359" formatCode="0.00E+00">
                  <c:v>-6.1999000000000004E-3</c:v>
                </c:pt>
                <c:pt idx="11360" formatCode="0.00E+00">
                  <c:v>-5.06268E-3</c:v>
                </c:pt>
                <c:pt idx="11361" formatCode="0.00E+00">
                  <c:v>-3.9283499999999997E-3</c:v>
                </c:pt>
                <c:pt idx="11362" formatCode="0.00E+00">
                  <c:v>-2.7984199999999998E-3</c:v>
                </c:pt>
                <c:pt idx="11363" formatCode="0.00E+00">
                  <c:v>-1.6743800000000001E-3</c:v>
                </c:pt>
                <c:pt idx="11364" formatCode="0.00E+00">
                  <c:v>-5.5774399999999999E-4</c:v>
                </c:pt>
                <c:pt idx="11365" formatCode="0.00E+00">
                  <c:v>5.4993499999999999E-4</c:v>
                </c:pt>
                <c:pt idx="11366" formatCode="0.00E+00">
                  <c:v>1.6471299999999999E-3</c:v>
                </c:pt>
                <c:pt idx="11367" formatCode="0.00E+00">
                  <c:v>2.7324300000000001E-3</c:v>
                </c:pt>
                <c:pt idx="11368" formatCode="0.00E+00">
                  <c:v>3.8044699999999999E-3</c:v>
                </c:pt>
                <c:pt idx="11369" formatCode="0.00E+00">
                  <c:v>4.8618799999999998E-3</c:v>
                </c:pt>
                <c:pt idx="11370" formatCode="0.00E+00">
                  <c:v>5.9032299999999998E-3</c:v>
                </c:pt>
                <c:pt idx="11371" formatCode="0.00E+00">
                  <c:v>6.9271599999999999E-3</c:v>
                </c:pt>
                <c:pt idx="11372" formatCode="0.00E+00">
                  <c:v>7.9324100000000008E-3</c:v>
                </c:pt>
                <c:pt idx="11373" formatCode="0.00E+00">
                  <c:v>8.9178E-3</c:v>
                </c:pt>
                <c:pt idx="11374" formatCode="0.00E+00">
                  <c:v>9.8822300000000005E-3</c:v>
                </c:pt>
                <c:pt idx="11375">
                  <c:v>1.08246E-2</c:v>
                </c:pt>
                <c:pt idx="11376">
                  <c:v>1.17439E-2</c:v>
                </c:pt>
                <c:pt idx="11377">
                  <c:v>1.26392E-2</c:v>
                </c:pt>
                <c:pt idx="11378">
                  <c:v>1.35094E-2</c:v>
                </c:pt>
                <c:pt idx="11379">
                  <c:v>1.4353599999999999E-2</c:v>
                </c:pt>
                <c:pt idx="11380">
                  <c:v>1.5171E-2</c:v>
                </c:pt>
                <c:pt idx="11381">
                  <c:v>1.5960700000000001E-2</c:v>
                </c:pt>
                <c:pt idx="11382">
                  <c:v>1.6721699999999999E-2</c:v>
                </c:pt>
                <c:pt idx="11383">
                  <c:v>1.74536E-2</c:v>
                </c:pt>
                <c:pt idx="11384">
                  <c:v>1.8155600000000001E-2</c:v>
                </c:pt>
                <c:pt idx="11385">
                  <c:v>1.8827300000000002E-2</c:v>
                </c:pt>
                <c:pt idx="11386">
                  <c:v>1.9468200000000001E-2</c:v>
                </c:pt>
                <c:pt idx="11387">
                  <c:v>2.00778E-2</c:v>
                </c:pt>
                <c:pt idx="11388">
                  <c:v>2.0655699999999999E-2</c:v>
                </c:pt>
                <c:pt idx="11389">
                  <c:v>2.1201600000000001E-2</c:v>
                </c:pt>
                <c:pt idx="11390">
                  <c:v>2.1715000000000002E-2</c:v>
                </c:pt>
                <c:pt idx="11391">
                  <c:v>2.2195900000000001E-2</c:v>
                </c:pt>
                <c:pt idx="11392">
                  <c:v>2.2644000000000001E-2</c:v>
                </c:pt>
                <c:pt idx="11393">
                  <c:v>2.3059400000000001E-2</c:v>
                </c:pt>
                <c:pt idx="11394">
                  <c:v>2.34422E-2</c:v>
                </c:pt>
                <c:pt idx="11395">
                  <c:v>2.3792199999999999E-2</c:v>
                </c:pt>
                <c:pt idx="11396">
                  <c:v>2.4109499999999999E-2</c:v>
                </c:pt>
                <c:pt idx="11397">
                  <c:v>2.4394099999999998E-2</c:v>
                </c:pt>
                <c:pt idx="11398">
                  <c:v>2.46462E-2</c:v>
                </c:pt>
                <c:pt idx="11399">
                  <c:v>2.48658E-2</c:v>
                </c:pt>
                <c:pt idx="11400">
                  <c:v>2.50534E-2</c:v>
                </c:pt>
                <c:pt idx="11401">
                  <c:v>2.5208999999999999E-2</c:v>
                </c:pt>
                <c:pt idx="11402">
                  <c:v>2.5332899999999998E-2</c:v>
                </c:pt>
                <c:pt idx="11403">
                  <c:v>2.5425699999999999E-2</c:v>
                </c:pt>
                <c:pt idx="11404">
                  <c:v>2.5487699999999999E-2</c:v>
                </c:pt>
                <c:pt idx="11405">
                  <c:v>2.5519500000000001E-2</c:v>
                </c:pt>
                <c:pt idx="11406">
                  <c:v>2.5521599999999998E-2</c:v>
                </c:pt>
                <c:pt idx="11407">
                  <c:v>2.54945E-2</c:v>
                </c:pt>
                <c:pt idx="11408">
                  <c:v>2.54389E-2</c:v>
                </c:pt>
                <c:pt idx="11409">
                  <c:v>2.53555E-2</c:v>
                </c:pt>
                <c:pt idx="11410">
                  <c:v>2.5244900000000001E-2</c:v>
                </c:pt>
                <c:pt idx="11411">
                  <c:v>2.5107899999999999E-2</c:v>
                </c:pt>
                <c:pt idx="11412">
                  <c:v>2.49454E-2</c:v>
                </c:pt>
                <c:pt idx="11413">
                  <c:v>2.4758100000000002E-2</c:v>
                </c:pt>
                <c:pt idx="11414">
                  <c:v>2.4546999999999999E-2</c:v>
                </c:pt>
                <c:pt idx="11415">
                  <c:v>2.4313000000000001E-2</c:v>
                </c:pt>
                <c:pt idx="11416">
                  <c:v>2.4057200000000001E-2</c:v>
                </c:pt>
                <c:pt idx="11417">
                  <c:v>2.3780800000000001E-2</c:v>
                </c:pt>
                <c:pt idx="11418">
                  <c:v>2.34843E-2</c:v>
                </c:pt>
                <c:pt idx="11419">
                  <c:v>2.3168899999999999E-2</c:v>
                </c:pt>
                <c:pt idx="11420">
                  <c:v>2.2835299999999999E-2</c:v>
                </c:pt>
                <c:pt idx="11421">
                  <c:v>2.2484799999999999E-2</c:v>
                </c:pt>
                <c:pt idx="11422">
                  <c:v>2.21184E-2</c:v>
                </c:pt>
                <c:pt idx="11423">
                  <c:v>2.17374E-2</c:v>
                </c:pt>
                <c:pt idx="11424">
                  <c:v>2.13431E-2</c:v>
                </c:pt>
                <c:pt idx="11425">
                  <c:v>2.0936300000000001E-2</c:v>
                </c:pt>
                <c:pt idx="11426">
                  <c:v>2.0518100000000001E-2</c:v>
                </c:pt>
                <c:pt idx="11427">
                  <c:v>2.00895E-2</c:v>
                </c:pt>
                <c:pt idx="11428">
                  <c:v>1.9651800000000001E-2</c:v>
                </c:pt>
                <c:pt idx="11429">
                  <c:v>1.92061E-2</c:v>
                </c:pt>
                <c:pt idx="11430">
                  <c:v>1.8753499999999999E-2</c:v>
                </c:pt>
                <c:pt idx="11431">
                  <c:v>1.8294999999999999E-2</c:v>
                </c:pt>
                <c:pt idx="11432">
                  <c:v>1.78315E-2</c:v>
                </c:pt>
                <c:pt idx="11433">
                  <c:v>1.73642E-2</c:v>
                </c:pt>
                <c:pt idx="11434">
                  <c:v>1.6894200000000002E-2</c:v>
                </c:pt>
                <c:pt idx="11435">
                  <c:v>1.6422599999999999E-2</c:v>
                </c:pt>
                <c:pt idx="11436">
                  <c:v>1.5950300000000001E-2</c:v>
                </c:pt>
                <c:pt idx="11437">
                  <c:v>1.54783E-2</c:v>
                </c:pt>
                <c:pt idx="11438">
                  <c:v>1.50081E-2</c:v>
                </c:pt>
                <c:pt idx="11439">
                  <c:v>1.4540600000000001E-2</c:v>
                </c:pt>
                <c:pt idx="11440">
                  <c:v>1.4075900000000001E-2</c:v>
                </c:pt>
                <c:pt idx="11441">
                  <c:v>1.36142E-2</c:v>
                </c:pt>
                <c:pt idx="11442">
                  <c:v>1.3156299999999999E-2</c:v>
                </c:pt>
                <c:pt idx="11443">
                  <c:v>1.27046E-2</c:v>
                </c:pt>
                <c:pt idx="11444">
                  <c:v>1.2260800000000001E-2</c:v>
                </c:pt>
                <c:pt idx="11445">
                  <c:v>1.1826E-2</c:v>
                </c:pt>
                <c:pt idx="11446">
                  <c:v>1.14007E-2</c:v>
                </c:pt>
                <c:pt idx="11447">
                  <c:v>1.0985699999999999E-2</c:v>
                </c:pt>
                <c:pt idx="11448">
                  <c:v>1.0581800000000001E-2</c:v>
                </c:pt>
                <c:pt idx="11449">
                  <c:v>1.01896E-2</c:v>
                </c:pt>
                <c:pt idx="11450" formatCode="0.00E+00">
                  <c:v>9.8096899999999994E-3</c:v>
                </c:pt>
                <c:pt idx="11451" formatCode="0.00E+00">
                  <c:v>9.4425299999999993E-3</c:v>
                </c:pt>
                <c:pt idx="11452" formatCode="0.00E+00">
                  <c:v>9.0886700000000001E-3</c:v>
                </c:pt>
                <c:pt idx="11453" formatCode="0.00E+00">
                  <c:v>8.7484499999999996E-3</c:v>
                </c:pt>
                <c:pt idx="11454" formatCode="0.00E+00">
                  <c:v>8.4220700000000003E-3</c:v>
                </c:pt>
                <c:pt idx="11455" formatCode="0.00E+00">
                  <c:v>8.1096499999999995E-3</c:v>
                </c:pt>
                <c:pt idx="11456" formatCode="0.00E+00">
                  <c:v>7.8113000000000002E-3</c:v>
                </c:pt>
                <c:pt idx="11457" formatCode="0.00E+00">
                  <c:v>7.5272100000000003E-3</c:v>
                </c:pt>
                <c:pt idx="11458" formatCode="0.00E+00">
                  <c:v>7.2575299999999999E-3</c:v>
                </c:pt>
                <c:pt idx="11459" formatCode="0.00E+00">
                  <c:v>7.0023799999999999E-3</c:v>
                </c:pt>
                <c:pt idx="11460" formatCode="0.00E+00">
                  <c:v>6.7618599999999997E-3</c:v>
                </c:pt>
                <c:pt idx="11461" formatCode="0.00E+00">
                  <c:v>6.5363799999999996E-3</c:v>
                </c:pt>
                <c:pt idx="11462" formatCode="0.00E+00">
                  <c:v>6.3266700000000004E-3</c:v>
                </c:pt>
                <c:pt idx="11463" formatCode="0.00E+00">
                  <c:v>6.13337E-3</c:v>
                </c:pt>
                <c:pt idx="11464" formatCode="0.00E+00">
                  <c:v>5.9564700000000002E-3</c:v>
                </c:pt>
                <c:pt idx="11465" formatCode="0.00E+00">
                  <c:v>5.7951499999999998E-3</c:v>
                </c:pt>
                <c:pt idx="11466" formatCode="0.00E+00">
                  <c:v>5.6483999999999996E-3</c:v>
                </c:pt>
                <c:pt idx="11467" formatCode="0.00E+00">
                  <c:v>5.5155899999999999E-3</c:v>
                </c:pt>
                <c:pt idx="11468" formatCode="0.00E+00">
                  <c:v>5.39655E-3</c:v>
                </c:pt>
                <c:pt idx="11469" formatCode="0.00E+00">
                  <c:v>5.2912100000000002E-3</c:v>
                </c:pt>
                <c:pt idx="11470" formatCode="0.00E+00">
                  <c:v>5.1997800000000002E-3</c:v>
                </c:pt>
                <c:pt idx="11471" formatCode="0.00E+00">
                  <c:v>5.1229300000000004E-3</c:v>
                </c:pt>
                <c:pt idx="11472" formatCode="0.00E+00">
                  <c:v>5.0614199999999996E-3</c:v>
                </c:pt>
                <c:pt idx="11473" formatCode="0.00E+00">
                  <c:v>5.0152599999999997E-3</c:v>
                </c:pt>
                <c:pt idx="11474" formatCode="0.00E+00">
                  <c:v>4.9831800000000002E-3</c:v>
                </c:pt>
                <c:pt idx="11475" formatCode="0.00E+00">
                  <c:v>4.9637099999999997E-3</c:v>
                </c:pt>
                <c:pt idx="11476" formatCode="0.00E+00">
                  <c:v>4.9564600000000002E-3</c:v>
                </c:pt>
                <c:pt idx="11477" formatCode="0.00E+00">
                  <c:v>4.9616599999999997E-3</c:v>
                </c:pt>
                <c:pt idx="11478" formatCode="0.00E+00">
                  <c:v>4.9788300000000001E-3</c:v>
                </c:pt>
                <c:pt idx="11479" formatCode="0.00E+00">
                  <c:v>5.0066399999999997E-3</c:v>
                </c:pt>
                <c:pt idx="11480" formatCode="0.00E+00">
                  <c:v>5.0437600000000004E-3</c:v>
                </c:pt>
                <c:pt idx="11481" formatCode="0.00E+00">
                  <c:v>5.08954E-3</c:v>
                </c:pt>
                <c:pt idx="11482" formatCode="0.00E+00">
                  <c:v>5.1436900000000002E-3</c:v>
                </c:pt>
                <c:pt idx="11483" formatCode="0.00E+00">
                  <c:v>5.2058199999999999E-3</c:v>
                </c:pt>
                <c:pt idx="11484" formatCode="0.00E+00">
                  <c:v>5.2753399999999999E-3</c:v>
                </c:pt>
                <c:pt idx="11485" formatCode="0.00E+00">
                  <c:v>5.3517399999999998E-3</c:v>
                </c:pt>
                <c:pt idx="11486" formatCode="0.00E+00">
                  <c:v>5.4345900000000004E-3</c:v>
                </c:pt>
                <c:pt idx="11487" formatCode="0.00E+00">
                  <c:v>5.5235199999999996E-3</c:v>
                </c:pt>
                <c:pt idx="11488" formatCode="0.00E+00">
                  <c:v>5.6178299999999999E-3</c:v>
                </c:pt>
                <c:pt idx="11489" formatCode="0.00E+00">
                  <c:v>5.7162100000000002E-3</c:v>
                </c:pt>
                <c:pt idx="11490" formatCode="0.00E+00">
                  <c:v>5.8170399999999999E-3</c:v>
                </c:pt>
                <c:pt idx="11491" formatCode="0.00E+00">
                  <c:v>5.9191900000000004E-3</c:v>
                </c:pt>
                <c:pt idx="11492" formatCode="0.00E+00">
                  <c:v>6.0222000000000001E-3</c:v>
                </c:pt>
                <c:pt idx="11493" formatCode="0.00E+00">
                  <c:v>6.1257000000000004E-3</c:v>
                </c:pt>
                <c:pt idx="11494" formatCode="0.00E+00">
                  <c:v>6.2290399999999999E-3</c:v>
                </c:pt>
                <c:pt idx="11495" formatCode="0.00E+00">
                  <c:v>6.3311900000000004E-3</c:v>
                </c:pt>
                <c:pt idx="11496" formatCode="0.00E+00">
                  <c:v>6.4306900000000002E-3</c:v>
                </c:pt>
                <c:pt idx="11497" formatCode="0.00E+00">
                  <c:v>6.5263700000000001E-3</c:v>
                </c:pt>
                <c:pt idx="11498" formatCode="0.00E+00">
                  <c:v>6.6176799999999999E-3</c:v>
                </c:pt>
                <c:pt idx="11499" formatCode="0.00E+00">
                  <c:v>6.70369E-3</c:v>
                </c:pt>
                <c:pt idx="11500" formatCode="0.00E+00">
                  <c:v>6.7827399999999998E-3</c:v>
                </c:pt>
                <c:pt idx="11501" formatCode="0.00E+00">
                  <c:v>6.85324E-3</c:v>
                </c:pt>
                <c:pt idx="11502" formatCode="0.00E+00">
                  <c:v>6.9138100000000003E-3</c:v>
                </c:pt>
                <c:pt idx="11503" formatCode="0.00E+00">
                  <c:v>6.9627100000000004E-3</c:v>
                </c:pt>
                <c:pt idx="11504" formatCode="0.00E+00">
                  <c:v>6.9984599999999998E-3</c:v>
                </c:pt>
                <c:pt idx="11505" formatCode="0.00E+00">
                  <c:v>7.0207200000000003E-3</c:v>
                </c:pt>
                <c:pt idx="11506" formatCode="0.00E+00">
                  <c:v>7.0297399999999996E-3</c:v>
                </c:pt>
                <c:pt idx="11507" formatCode="0.00E+00">
                  <c:v>7.02514E-3</c:v>
                </c:pt>
                <c:pt idx="11508" formatCode="0.00E+00">
                  <c:v>7.0056500000000004E-3</c:v>
                </c:pt>
                <c:pt idx="11509" formatCode="0.00E+00">
                  <c:v>6.9702100000000001E-3</c:v>
                </c:pt>
                <c:pt idx="11510" formatCode="0.00E+00">
                  <c:v>6.9187099999999998E-3</c:v>
                </c:pt>
                <c:pt idx="11511" formatCode="0.00E+00">
                  <c:v>6.8513100000000002E-3</c:v>
                </c:pt>
                <c:pt idx="11512" formatCode="0.00E+00">
                  <c:v>6.7676100000000003E-3</c:v>
                </c:pt>
                <c:pt idx="11513" formatCode="0.00E+00">
                  <c:v>6.6666800000000003E-3</c:v>
                </c:pt>
                <c:pt idx="11514" formatCode="0.00E+00">
                  <c:v>6.5474799999999996E-3</c:v>
                </c:pt>
                <c:pt idx="11515" formatCode="0.00E+00">
                  <c:v>6.4091699999999996E-3</c:v>
                </c:pt>
                <c:pt idx="11516" formatCode="0.00E+00">
                  <c:v>6.2512899999999996E-3</c:v>
                </c:pt>
                <c:pt idx="11517" formatCode="0.00E+00">
                  <c:v>6.0733100000000002E-3</c:v>
                </c:pt>
                <c:pt idx="11518" formatCode="0.00E+00">
                  <c:v>5.8745799999999999E-3</c:v>
                </c:pt>
                <c:pt idx="11519" formatCode="0.00E+00">
                  <c:v>5.6548199999999996E-3</c:v>
                </c:pt>
                <c:pt idx="11520" formatCode="0.00E+00">
                  <c:v>5.4142599999999997E-3</c:v>
                </c:pt>
                <c:pt idx="11521" formatCode="0.00E+00">
                  <c:v>5.1529599999999998E-3</c:v>
                </c:pt>
                <c:pt idx="11522" formatCode="0.00E+00">
                  <c:v>4.8703499999999999E-3</c:v>
                </c:pt>
                <c:pt idx="11523" formatCode="0.00E+00">
                  <c:v>4.5659899999999998E-3</c:v>
                </c:pt>
                <c:pt idx="11524" formatCode="0.00E+00">
                  <c:v>4.2403600000000003E-3</c:v>
                </c:pt>
                <c:pt idx="11525" formatCode="0.00E+00">
                  <c:v>3.8943200000000002E-3</c:v>
                </c:pt>
                <c:pt idx="11526" formatCode="0.00E+00">
                  <c:v>3.52791E-3</c:v>
                </c:pt>
                <c:pt idx="11527" formatCode="0.00E+00">
                  <c:v>3.1399499999999999E-3</c:v>
                </c:pt>
                <c:pt idx="11528" formatCode="0.00E+00">
                  <c:v>2.72894E-3</c:v>
                </c:pt>
                <c:pt idx="11529" formatCode="0.00E+00">
                  <c:v>2.29444E-3</c:v>
                </c:pt>
                <c:pt idx="11530" formatCode="0.00E+00">
                  <c:v>1.83735E-3</c:v>
                </c:pt>
                <c:pt idx="11531" formatCode="0.00E+00">
                  <c:v>1.3586399999999999E-3</c:v>
                </c:pt>
                <c:pt idx="11532" formatCode="0.00E+00">
                  <c:v>8.5812900000000001E-4</c:v>
                </c:pt>
                <c:pt idx="11533" formatCode="0.00E+00">
                  <c:v>3.3528600000000002E-4</c:v>
                </c:pt>
                <c:pt idx="11534" formatCode="0.00E+00">
                  <c:v>-2.0952899999999999E-4</c:v>
                </c:pt>
                <c:pt idx="11535" formatCode="0.00E+00">
                  <c:v>-7.7513400000000002E-4</c:v>
                </c:pt>
                <c:pt idx="11536" formatCode="0.00E+00">
                  <c:v>-1.3604999999999999E-3</c:v>
                </c:pt>
                <c:pt idx="11537" formatCode="0.00E+00">
                  <c:v>-1.9651199999999999E-3</c:v>
                </c:pt>
                <c:pt idx="11538" formatCode="0.00E+00">
                  <c:v>-2.5881200000000002E-3</c:v>
                </c:pt>
                <c:pt idx="11539" formatCode="0.00E+00">
                  <c:v>-3.2279499999999998E-3</c:v>
                </c:pt>
                <c:pt idx="11540" formatCode="0.00E+00">
                  <c:v>-3.88412E-3</c:v>
                </c:pt>
                <c:pt idx="11541" formatCode="0.00E+00">
                  <c:v>-4.5578600000000004E-3</c:v>
                </c:pt>
                <c:pt idx="11542" formatCode="0.00E+00">
                  <c:v>-5.2499399999999998E-3</c:v>
                </c:pt>
                <c:pt idx="11543" formatCode="0.00E+00">
                  <c:v>-5.9590600000000004E-3</c:v>
                </c:pt>
                <c:pt idx="11544" formatCode="0.00E+00">
                  <c:v>-6.6828199999999999E-3</c:v>
                </c:pt>
                <c:pt idx="11545" formatCode="0.00E+00">
                  <c:v>-7.4196100000000001E-3</c:v>
                </c:pt>
                <c:pt idx="11546" formatCode="0.00E+00">
                  <c:v>-8.1687900000000004E-3</c:v>
                </c:pt>
                <c:pt idx="11547" formatCode="0.00E+00">
                  <c:v>-8.9300200000000003E-3</c:v>
                </c:pt>
                <c:pt idx="11548" formatCode="0.00E+00">
                  <c:v>-9.7028400000000008E-3</c:v>
                </c:pt>
                <c:pt idx="11549">
                  <c:v>-1.04864E-2</c:v>
                </c:pt>
                <c:pt idx="11550">
                  <c:v>-1.12788E-2</c:v>
                </c:pt>
                <c:pt idx="11551">
                  <c:v>-1.20784E-2</c:v>
                </c:pt>
                <c:pt idx="11552">
                  <c:v>-1.28848E-2</c:v>
                </c:pt>
                <c:pt idx="11553">
                  <c:v>-1.36981E-2</c:v>
                </c:pt>
                <c:pt idx="11554">
                  <c:v>-1.45176E-2</c:v>
                </c:pt>
                <c:pt idx="11555">
                  <c:v>-1.53413E-2</c:v>
                </c:pt>
                <c:pt idx="11556">
                  <c:v>-1.61678E-2</c:v>
                </c:pt>
                <c:pt idx="11557">
                  <c:v>-1.6995900000000001E-2</c:v>
                </c:pt>
                <c:pt idx="11558">
                  <c:v>-1.7824599999999999E-2</c:v>
                </c:pt>
                <c:pt idx="11559">
                  <c:v>-1.8651999999999998E-2</c:v>
                </c:pt>
                <c:pt idx="11560">
                  <c:v>-1.9476199999999999E-2</c:v>
                </c:pt>
                <c:pt idx="11561">
                  <c:v>-2.0296000000000002E-2</c:v>
                </c:pt>
                <c:pt idx="11562">
                  <c:v>-2.1111399999999999E-2</c:v>
                </c:pt>
                <c:pt idx="11563">
                  <c:v>-2.1921599999999999E-2</c:v>
                </c:pt>
                <c:pt idx="11564">
                  <c:v>-2.2724899999999999E-2</c:v>
                </c:pt>
                <c:pt idx="11565">
                  <c:v>-2.3519399999999999E-2</c:v>
                </c:pt>
                <c:pt idx="11566">
                  <c:v>-2.4303499999999999E-2</c:v>
                </c:pt>
                <c:pt idx="11567">
                  <c:v>-2.50762E-2</c:v>
                </c:pt>
                <c:pt idx="11568">
                  <c:v>-2.58357E-2</c:v>
                </c:pt>
                <c:pt idx="11569">
                  <c:v>-2.6580199999999998E-2</c:v>
                </c:pt>
                <c:pt idx="11570">
                  <c:v>-2.7309099999999999E-2</c:v>
                </c:pt>
                <c:pt idx="11571">
                  <c:v>-2.80228E-2</c:v>
                </c:pt>
                <c:pt idx="11572">
                  <c:v>-2.8721300000000002E-2</c:v>
                </c:pt>
                <c:pt idx="11573">
                  <c:v>-2.9402600000000001E-2</c:v>
                </c:pt>
                <c:pt idx="11574">
                  <c:v>-3.0063900000000001E-2</c:v>
                </c:pt>
                <c:pt idx="11575">
                  <c:v>-3.0703500000000002E-2</c:v>
                </c:pt>
                <c:pt idx="11576">
                  <c:v>-3.1319899999999998E-2</c:v>
                </c:pt>
                <c:pt idx="11577">
                  <c:v>-3.1912900000000001E-2</c:v>
                </c:pt>
                <c:pt idx="11578">
                  <c:v>-3.2482499999999997E-2</c:v>
                </c:pt>
                <c:pt idx="11579">
                  <c:v>-3.30265E-2</c:v>
                </c:pt>
                <c:pt idx="11580">
                  <c:v>-3.3541500000000002E-2</c:v>
                </c:pt>
                <c:pt idx="11581">
                  <c:v>-3.40255E-2</c:v>
                </c:pt>
                <c:pt idx="11582">
                  <c:v>-3.4478599999999998E-2</c:v>
                </c:pt>
                <c:pt idx="11583">
                  <c:v>-3.4900899999999999E-2</c:v>
                </c:pt>
                <c:pt idx="11584">
                  <c:v>-3.52921E-2</c:v>
                </c:pt>
                <c:pt idx="11585">
                  <c:v>-3.5651099999999998E-2</c:v>
                </c:pt>
                <c:pt idx="11586">
                  <c:v>-3.5976800000000003E-2</c:v>
                </c:pt>
                <c:pt idx="11587">
                  <c:v>-3.6267500000000001E-2</c:v>
                </c:pt>
                <c:pt idx="11588">
                  <c:v>-3.6520900000000002E-2</c:v>
                </c:pt>
                <c:pt idx="11589">
                  <c:v>-3.67351E-2</c:v>
                </c:pt>
                <c:pt idx="11590">
                  <c:v>-3.6910900000000003E-2</c:v>
                </c:pt>
                <c:pt idx="11591">
                  <c:v>-3.7049899999999997E-2</c:v>
                </c:pt>
                <c:pt idx="11592">
                  <c:v>-3.7152499999999998E-2</c:v>
                </c:pt>
                <c:pt idx="11593">
                  <c:v>-3.7217300000000002E-2</c:v>
                </c:pt>
                <c:pt idx="11594">
                  <c:v>-3.7244100000000002E-2</c:v>
                </c:pt>
                <c:pt idx="11595">
                  <c:v>-3.7232899999999999E-2</c:v>
                </c:pt>
                <c:pt idx="11596">
                  <c:v>-3.7183399999999998E-2</c:v>
                </c:pt>
                <c:pt idx="11597">
                  <c:v>-3.7094000000000002E-2</c:v>
                </c:pt>
                <c:pt idx="11598">
                  <c:v>-3.6963000000000003E-2</c:v>
                </c:pt>
                <c:pt idx="11599">
                  <c:v>-3.6790299999999998E-2</c:v>
                </c:pt>
                <c:pt idx="11600">
                  <c:v>-3.6576200000000003E-2</c:v>
                </c:pt>
                <c:pt idx="11601">
                  <c:v>-3.6321600000000002E-2</c:v>
                </c:pt>
                <c:pt idx="11602">
                  <c:v>-3.60276E-2</c:v>
                </c:pt>
                <c:pt idx="11603">
                  <c:v>-3.5695499999999998E-2</c:v>
                </c:pt>
                <c:pt idx="11604">
                  <c:v>-3.5326900000000001E-2</c:v>
                </c:pt>
                <c:pt idx="11605">
                  <c:v>-3.4922399999999999E-2</c:v>
                </c:pt>
                <c:pt idx="11606">
                  <c:v>-3.4481900000000003E-2</c:v>
                </c:pt>
                <c:pt idx="11607">
                  <c:v>-3.40045E-2</c:v>
                </c:pt>
                <c:pt idx="11608">
                  <c:v>-3.3488799999999999E-2</c:v>
                </c:pt>
                <c:pt idx="11609">
                  <c:v>-3.2934600000000001E-2</c:v>
                </c:pt>
                <c:pt idx="11610">
                  <c:v>-3.2342500000000003E-2</c:v>
                </c:pt>
                <c:pt idx="11611">
                  <c:v>-3.1712600000000001E-2</c:v>
                </c:pt>
                <c:pt idx="11612">
                  <c:v>-3.10443E-2</c:v>
                </c:pt>
                <c:pt idx="11613">
                  <c:v>-3.0337800000000002E-2</c:v>
                </c:pt>
                <c:pt idx="11614">
                  <c:v>-2.9595E-2</c:v>
                </c:pt>
                <c:pt idx="11615">
                  <c:v>-2.88186E-2</c:v>
                </c:pt>
                <c:pt idx="11616">
                  <c:v>-2.8011299999999999E-2</c:v>
                </c:pt>
                <c:pt idx="11617">
                  <c:v>-2.71746E-2</c:v>
                </c:pt>
                <c:pt idx="11618">
                  <c:v>-2.6310299999999998E-2</c:v>
                </c:pt>
                <c:pt idx="11619">
                  <c:v>-2.5419899999999999E-2</c:v>
                </c:pt>
                <c:pt idx="11620">
                  <c:v>-2.4504499999999999E-2</c:v>
                </c:pt>
                <c:pt idx="11621">
                  <c:v>-2.3565099999999999E-2</c:v>
                </c:pt>
                <c:pt idx="11622">
                  <c:v>-2.26026E-2</c:v>
                </c:pt>
                <c:pt idx="11623">
                  <c:v>-2.1618600000000002E-2</c:v>
                </c:pt>
                <c:pt idx="11624">
                  <c:v>-2.0614899999999999E-2</c:v>
                </c:pt>
                <c:pt idx="11625">
                  <c:v>-1.95935E-2</c:v>
                </c:pt>
                <c:pt idx="11626">
                  <c:v>-1.8555599999999998E-2</c:v>
                </c:pt>
                <c:pt idx="11627">
                  <c:v>-1.7501200000000001E-2</c:v>
                </c:pt>
                <c:pt idx="11628">
                  <c:v>-1.6431100000000001E-2</c:v>
                </c:pt>
                <c:pt idx="11629">
                  <c:v>-1.5348199999999999E-2</c:v>
                </c:pt>
                <c:pt idx="11630">
                  <c:v>-1.42554E-2</c:v>
                </c:pt>
                <c:pt idx="11631">
                  <c:v>-1.3153700000000001E-2</c:v>
                </c:pt>
                <c:pt idx="11632">
                  <c:v>-1.2042600000000001E-2</c:v>
                </c:pt>
                <c:pt idx="11633">
                  <c:v>-1.09231E-2</c:v>
                </c:pt>
                <c:pt idx="11634" formatCode="0.00E+00">
                  <c:v>-9.7973399999999999E-3</c:v>
                </c:pt>
                <c:pt idx="11635" formatCode="0.00E+00">
                  <c:v>-8.6675999999999993E-3</c:v>
                </c:pt>
                <c:pt idx="11636" formatCode="0.00E+00">
                  <c:v>-7.5351400000000001E-3</c:v>
                </c:pt>
                <c:pt idx="11637" formatCode="0.00E+00">
                  <c:v>-6.4003000000000003E-3</c:v>
                </c:pt>
                <c:pt idx="11638" formatCode="0.00E+00">
                  <c:v>-5.26349E-3</c:v>
                </c:pt>
                <c:pt idx="11639" formatCode="0.00E+00">
                  <c:v>-4.1257300000000002E-3</c:v>
                </c:pt>
                <c:pt idx="11640" formatCode="0.00E+00">
                  <c:v>-2.98804E-3</c:v>
                </c:pt>
                <c:pt idx="11641" formatCode="0.00E+00">
                  <c:v>-1.8502200000000001E-3</c:v>
                </c:pt>
                <c:pt idx="11642" formatCode="0.00E+00">
                  <c:v>-7.1206700000000004E-4</c:v>
                </c:pt>
                <c:pt idx="11643" formatCode="0.00E+00">
                  <c:v>4.2442800000000002E-4</c:v>
                </c:pt>
                <c:pt idx="11644" formatCode="0.00E+00">
                  <c:v>1.55568E-3</c:v>
                </c:pt>
                <c:pt idx="11645" formatCode="0.00E+00">
                  <c:v>2.6779999999999998E-3</c:v>
                </c:pt>
                <c:pt idx="11646" formatCode="0.00E+00">
                  <c:v>3.7880800000000001E-3</c:v>
                </c:pt>
                <c:pt idx="11647" formatCode="0.00E+00">
                  <c:v>4.8835600000000003E-3</c:v>
                </c:pt>
                <c:pt idx="11648" formatCode="0.00E+00">
                  <c:v>5.9630600000000001E-3</c:v>
                </c:pt>
                <c:pt idx="11649" formatCode="0.00E+00">
                  <c:v>7.0249400000000004E-3</c:v>
                </c:pt>
                <c:pt idx="11650" formatCode="0.00E+00">
                  <c:v>8.0669999999999995E-3</c:v>
                </c:pt>
                <c:pt idx="11651" formatCode="0.00E+00">
                  <c:v>9.0871100000000007E-3</c:v>
                </c:pt>
                <c:pt idx="11652">
                  <c:v>1.00835E-2</c:v>
                </c:pt>
                <c:pt idx="11653">
                  <c:v>1.1055000000000001E-2</c:v>
                </c:pt>
                <c:pt idx="11654">
                  <c:v>1.20018E-2</c:v>
                </c:pt>
                <c:pt idx="11655">
                  <c:v>1.2923499999999999E-2</c:v>
                </c:pt>
                <c:pt idx="11656">
                  <c:v>1.3818499999999999E-2</c:v>
                </c:pt>
                <c:pt idx="11657">
                  <c:v>1.46839E-2</c:v>
                </c:pt>
                <c:pt idx="11658">
                  <c:v>1.5517599999999999E-2</c:v>
                </c:pt>
                <c:pt idx="11659">
                  <c:v>1.63191E-2</c:v>
                </c:pt>
                <c:pt idx="11660">
                  <c:v>1.7089099999999999E-2</c:v>
                </c:pt>
                <c:pt idx="11661">
                  <c:v>1.7828699999999999E-2</c:v>
                </c:pt>
                <c:pt idx="11662">
                  <c:v>1.8537700000000001E-2</c:v>
                </c:pt>
                <c:pt idx="11663">
                  <c:v>1.92149E-2</c:v>
                </c:pt>
                <c:pt idx="11664">
                  <c:v>1.9859700000000001E-2</c:v>
                </c:pt>
                <c:pt idx="11665">
                  <c:v>2.0471400000000001E-2</c:v>
                </c:pt>
                <c:pt idx="11666">
                  <c:v>2.1048999999999998E-2</c:v>
                </c:pt>
                <c:pt idx="11667">
                  <c:v>2.1590100000000001E-2</c:v>
                </c:pt>
                <c:pt idx="11668">
                  <c:v>2.2092899999999999E-2</c:v>
                </c:pt>
                <c:pt idx="11669">
                  <c:v>2.2556199999999998E-2</c:v>
                </c:pt>
                <c:pt idx="11670">
                  <c:v>2.2979300000000001E-2</c:v>
                </c:pt>
                <c:pt idx="11671">
                  <c:v>2.3362000000000001E-2</c:v>
                </c:pt>
                <c:pt idx="11672">
                  <c:v>2.3704599999999999E-2</c:v>
                </c:pt>
                <c:pt idx="11673">
                  <c:v>2.4006599999999999E-2</c:v>
                </c:pt>
                <c:pt idx="11674">
                  <c:v>2.4266900000000001E-2</c:v>
                </c:pt>
                <c:pt idx="11675">
                  <c:v>2.4485199999999999E-2</c:v>
                </c:pt>
                <c:pt idx="11676">
                  <c:v>2.46625E-2</c:v>
                </c:pt>
                <c:pt idx="11677">
                  <c:v>2.4798500000000001E-2</c:v>
                </c:pt>
                <c:pt idx="11678">
                  <c:v>2.4890599999999999E-2</c:v>
                </c:pt>
                <c:pt idx="11679">
                  <c:v>2.4936699999999999E-2</c:v>
                </c:pt>
                <c:pt idx="11680">
                  <c:v>2.4936199999999999E-2</c:v>
                </c:pt>
                <c:pt idx="11681">
                  <c:v>2.4887900000000001E-2</c:v>
                </c:pt>
                <c:pt idx="11682">
                  <c:v>2.479E-2</c:v>
                </c:pt>
                <c:pt idx="11683">
                  <c:v>2.4642899999999999E-2</c:v>
                </c:pt>
                <c:pt idx="11684">
                  <c:v>2.4448399999999999E-2</c:v>
                </c:pt>
                <c:pt idx="11685">
                  <c:v>2.4207900000000001E-2</c:v>
                </c:pt>
                <c:pt idx="11686">
                  <c:v>2.3922499999999999E-2</c:v>
                </c:pt>
                <c:pt idx="11687">
                  <c:v>2.3593699999999999E-2</c:v>
                </c:pt>
                <c:pt idx="11688">
                  <c:v>2.3223299999999999E-2</c:v>
                </c:pt>
                <c:pt idx="11689">
                  <c:v>2.2811399999999999E-2</c:v>
                </c:pt>
                <c:pt idx="11690">
                  <c:v>2.2356500000000001E-2</c:v>
                </c:pt>
                <c:pt idx="11691">
                  <c:v>2.1857399999999999E-2</c:v>
                </c:pt>
                <c:pt idx="11692">
                  <c:v>2.1314699999999999E-2</c:v>
                </c:pt>
                <c:pt idx="11693">
                  <c:v>2.0729399999999999E-2</c:v>
                </c:pt>
                <c:pt idx="11694">
                  <c:v>2.0102999999999999E-2</c:v>
                </c:pt>
                <c:pt idx="11695">
                  <c:v>1.9437400000000001E-2</c:v>
                </c:pt>
                <c:pt idx="11696">
                  <c:v>1.8734299999999999E-2</c:v>
                </c:pt>
                <c:pt idx="11697">
                  <c:v>1.7994E-2</c:v>
                </c:pt>
                <c:pt idx="11698">
                  <c:v>1.7216599999999999E-2</c:v>
                </c:pt>
                <c:pt idx="11699">
                  <c:v>1.6402799999999999E-2</c:v>
                </c:pt>
                <c:pt idx="11700">
                  <c:v>1.55529E-2</c:v>
                </c:pt>
                <c:pt idx="11701">
                  <c:v>1.4667599999999999E-2</c:v>
                </c:pt>
                <c:pt idx="11702">
                  <c:v>1.37476E-2</c:v>
                </c:pt>
                <c:pt idx="11703">
                  <c:v>1.27928E-2</c:v>
                </c:pt>
                <c:pt idx="11704">
                  <c:v>1.18046E-2</c:v>
                </c:pt>
                <c:pt idx="11705">
                  <c:v>1.07849E-2</c:v>
                </c:pt>
                <c:pt idx="11706" formatCode="0.00E+00">
                  <c:v>9.7355800000000006E-3</c:v>
                </c:pt>
                <c:pt idx="11707" formatCode="0.00E+00">
                  <c:v>8.6577100000000008E-3</c:v>
                </c:pt>
                <c:pt idx="11708" formatCode="0.00E+00">
                  <c:v>7.55209E-3</c:v>
                </c:pt>
                <c:pt idx="11709" formatCode="0.00E+00">
                  <c:v>6.4197899999999999E-3</c:v>
                </c:pt>
                <c:pt idx="11710" formatCode="0.00E+00">
                  <c:v>5.2629799999999996E-3</c:v>
                </c:pt>
                <c:pt idx="11711" formatCode="0.00E+00">
                  <c:v>4.0845999999999999E-3</c:v>
                </c:pt>
                <c:pt idx="11712" formatCode="0.00E+00">
                  <c:v>2.88639E-3</c:v>
                </c:pt>
                <c:pt idx="11713" formatCode="0.00E+00">
                  <c:v>1.668E-3</c:v>
                </c:pt>
                <c:pt idx="11714" formatCode="0.00E+00">
                  <c:v>4.3016400000000002E-4</c:v>
                </c:pt>
                <c:pt idx="11715" formatCode="0.00E+00">
                  <c:v>-8.2381299999999995E-4</c:v>
                </c:pt>
                <c:pt idx="11716" formatCode="0.00E+00">
                  <c:v>-2.0914900000000001E-3</c:v>
                </c:pt>
                <c:pt idx="11717" formatCode="0.00E+00">
                  <c:v>-3.3726199999999998E-3</c:v>
                </c:pt>
                <c:pt idx="11718" formatCode="0.00E+00">
                  <c:v>-4.6668100000000004E-3</c:v>
                </c:pt>
                <c:pt idx="11719" formatCode="0.00E+00">
                  <c:v>-5.9722200000000003E-3</c:v>
                </c:pt>
                <c:pt idx="11720" formatCode="0.00E+00">
                  <c:v>-7.28657E-3</c:v>
                </c:pt>
                <c:pt idx="11721" formatCode="0.00E+00">
                  <c:v>-8.6076599999999996E-3</c:v>
                </c:pt>
                <c:pt idx="11722" formatCode="0.00E+00">
                  <c:v>-9.93315E-3</c:v>
                </c:pt>
                <c:pt idx="11723">
                  <c:v>-1.12605E-2</c:v>
                </c:pt>
                <c:pt idx="11724">
                  <c:v>-1.2587299999999999E-2</c:v>
                </c:pt>
                <c:pt idx="11725">
                  <c:v>-1.3912600000000001E-2</c:v>
                </c:pt>
                <c:pt idx="11726">
                  <c:v>-1.5236100000000001E-2</c:v>
                </c:pt>
                <c:pt idx="11727">
                  <c:v>-1.6556100000000001E-2</c:v>
                </c:pt>
                <c:pt idx="11728">
                  <c:v>-1.78684E-2</c:v>
                </c:pt>
                <c:pt idx="11729">
                  <c:v>-1.9167300000000002E-2</c:v>
                </c:pt>
                <c:pt idx="11730">
                  <c:v>-2.04494E-2</c:v>
                </c:pt>
                <c:pt idx="11731">
                  <c:v>-2.1712700000000001E-2</c:v>
                </c:pt>
                <c:pt idx="11732">
                  <c:v>-2.2956000000000001E-2</c:v>
                </c:pt>
                <c:pt idx="11733">
                  <c:v>-2.41795E-2</c:v>
                </c:pt>
                <c:pt idx="11734">
                  <c:v>-2.53835E-2</c:v>
                </c:pt>
                <c:pt idx="11735">
                  <c:v>-2.65664E-2</c:v>
                </c:pt>
                <c:pt idx="11736">
                  <c:v>-2.77261E-2</c:v>
                </c:pt>
                <c:pt idx="11737">
                  <c:v>-2.88629E-2</c:v>
                </c:pt>
                <c:pt idx="11738">
                  <c:v>-2.9978399999999999E-2</c:v>
                </c:pt>
                <c:pt idx="11739">
                  <c:v>-3.10735E-2</c:v>
                </c:pt>
                <c:pt idx="11740">
                  <c:v>-3.2147099999999998E-2</c:v>
                </c:pt>
                <c:pt idx="11741">
                  <c:v>-3.3197999999999998E-2</c:v>
                </c:pt>
                <c:pt idx="11742">
                  <c:v>-3.42248E-2</c:v>
                </c:pt>
                <c:pt idx="11743">
                  <c:v>-3.5226599999999997E-2</c:v>
                </c:pt>
                <c:pt idx="11744">
                  <c:v>-3.6202400000000003E-2</c:v>
                </c:pt>
                <c:pt idx="11745">
                  <c:v>-3.7151099999999999E-2</c:v>
                </c:pt>
                <c:pt idx="11746">
                  <c:v>-3.8070100000000003E-2</c:v>
                </c:pt>
                <c:pt idx="11747">
                  <c:v>-3.8955900000000002E-2</c:v>
                </c:pt>
                <c:pt idx="11748">
                  <c:v>-3.9805199999999999E-2</c:v>
                </c:pt>
                <c:pt idx="11749">
                  <c:v>-4.06153E-2</c:v>
                </c:pt>
                <c:pt idx="11750">
                  <c:v>-4.13841E-2</c:v>
                </c:pt>
                <c:pt idx="11751">
                  <c:v>-4.2110399999999999E-2</c:v>
                </c:pt>
                <c:pt idx="11752">
                  <c:v>-4.27921E-2</c:v>
                </c:pt>
                <c:pt idx="11753">
                  <c:v>-4.3426600000000003E-2</c:v>
                </c:pt>
                <c:pt idx="11754">
                  <c:v>-4.40141E-2</c:v>
                </c:pt>
                <c:pt idx="11755">
                  <c:v>-4.4556400000000003E-2</c:v>
                </c:pt>
                <c:pt idx="11756">
                  <c:v>-4.5055499999999998E-2</c:v>
                </c:pt>
                <c:pt idx="11757">
                  <c:v>-4.5511799999999998E-2</c:v>
                </c:pt>
                <c:pt idx="11758">
                  <c:v>-4.5925199999999999E-2</c:v>
                </c:pt>
                <c:pt idx="11759">
                  <c:v>-4.6295099999999999E-2</c:v>
                </c:pt>
                <c:pt idx="11760">
                  <c:v>-4.6620399999999999E-2</c:v>
                </c:pt>
                <c:pt idx="11761">
                  <c:v>-4.6900699999999997E-2</c:v>
                </c:pt>
                <c:pt idx="11762">
                  <c:v>-4.71368E-2</c:v>
                </c:pt>
                <c:pt idx="11763">
                  <c:v>-4.7329599999999999E-2</c:v>
                </c:pt>
                <c:pt idx="11764">
                  <c:v>-4.74797E-2</c:v>
                </c:pt>
                <c:pt idx="11765">
                  <c:v>-4.75878E-2</c:v>
                </c:pt>
                <c:pt idx="11766">
                  <c:v>-4.7655999999999997E-2</c:v>
                </c:pt>
                <c:pt idx="11767">
                  <c:v>-4.7687E-2</c:v>
                </c:pt>
                <c:pt idx="11768">
                  <c:v>-4.7683000000000003E-2</c:v>
                </c:pt>
                <c:pt idx="11769">
                  <c:v>-4.7645800000000002E-2</c:v>
                </c:pt>
                <c:pt idx="11770">
                  <c:v>-4.7576599999999997E-2</c:v>
                </c:pt>
                <c:pt idx="11771">
                  <c:v>-4.7475799999999999E-2</c:v>
                </c:pt>
                <c:pt idx="11772">
                  <c:v>-4.7342099999999998E-2</c:v>
                </c:pt>
                <c:pt idx="11773">
                  <c:v>-4.7173699999999999E-2</c:v>
                </c:pt>
                <c:pt idx="11774">
                  <c:v>-4.6970400000000002E-2</c:v>
                </c:pt>
                <c:pt idx="11775">
                  <c:v>-4.6733299999999998E-2</c:v>
                </c:pt>
                <c:pt idx="11776">
                  <c:v>-4.6463200000000003E-2</c:v>
                </c:pt>
                <c:pt idx="11777">
                  <c:v>-4.6160800000000002E-2</c:v>
                </c:pt>
                <c:pt idx="11778">
                  <c:v>-4.5828000000000001E-2</c:v>
                </c:pt>
                <c:pt idx="11779">
                  <c:v>-4.5464999999999998E-2</c:v>
                </c:pt>
                <c:pt idx="11780">
                  <c:v>-4.5070399999999997E-2</c:v>
                </c:pt>
                <c:pt idx="11781">
                  <c:v>-4.4644200000000002E-2</c:v>
                </c:pt>
                <c:pt idx="11782">
                  <c:v>-4.41883E-2</c:v>
                </c:pt>
                <c:pt idx="11783">
                  <c:v>-4.3705800000000003E-2</c:v>
                </c:pt>
                <c:pt idx="11784">
                  <c:v>-4.31987E-2</c:v>
                </c:pt>
                <c:pt idx="11785">
                  <c:v>-4.2668900000000003E-2</c:v>
                </c:pt>
                <c:pt idx="11786">
                  <c:v>-4.2118500000000003E-2</c:v>
                </c:pt>
                <c:pt idx="11787">
                  <c:v>-4.1549700000000002E-2</c:v>
                </c:pt>
                <c:pt idx="11788">
                  <c:v>-4.0964E-2</c:v>
                </c:pt>
                <c:pt idx="11789">
                  <c:v>-4.03624E-2</c:v>
                </c:pt>
                <c:pt idx="11790">
                  <c:v>-3.9747499999999998E-2</c:v>
                </c:pt>
                <c:pt idx="11791">
                  <c:v>-3.9121799999999998E-2</c:v>
                </c:pt>
                <c:pt idx="11792">
                  <c:v>-3.8485199999999997E-2</c:v>
                </c:pt>
                <c:pt idx="11793">
                  <c:v>-3.7836399999999999E-2</c:v>
                </c:pt>
                <c:pt idx="11794">
                  <c:v>-3.7176800000000003E-2</c:v>
                </c:pt>
                <c:pt idx="11795">
                  <c:v>-3.6508899999999997E-2</c:v>
                </c:pt>
                <c:pt idx="11796">
                  <c:v>-3.5833999999999998E-2</c:v>
                </c:pt>
                <c:pt idx="11797">
                  <c:v>-3.5151700000000001E-2</c:v>
                </c:pt>
                <c:pt idx="11798">
                  <c:v>-3.4460999999999999E-2</c:v>
                </c:pt>
                <c:pt idx="11799">
                  <c:v>-3.3761899999999997E-2</c:v>
                </c:pt>
                <c:pt idx="11800">
                  <c:v>-3.3056200000000001E-2</c:v>
                </c:pt>
                <c:pt idx="11801">
                  <c:v>-3.2346399999999997E-2</c:v>
                </c:pt>
                <c:pt idx="11802">
                  <c:v>-3.1634599999999999E-2</c:v>
                </c:pt>
                <c:pt idx="11803">
                  <c:v>-3.0922600000000001E-2</c:v>
                </c:pt>
                <c:pt idx="11804">
                  <c:v>-3.02124E-2</c:v>
                </c:pt>
                <c:pt idx="11805">
                  <c:v>-2.9505699999999999E-2</c:v>
                </c:pt>
                <c:pt idx="11806">
                  <c:v>-2.8804E-2</c:v>
                </c:pt>
                <c:pt idx="11807">
                  <c:v>-2.8108999999999999E-2</c:v>
                </c:pt>
                <c:pt idx="11808">
                  <c:v>-2.7420900000000002E-2</c:v>
                </c:pt>
                <c:pt idx="11809">
                  <c:v>-2.6739300000000001E-2</c:v>
                </c:pt>
                <c:pt idx="11810">
                  <c:v>-2.6064500000000001E-2</c:v>
                </c:pt>
                <c:pt idx="11811">
                  <c:v>-2.5398299999999999E-2</c:v>
                </c:pt>
                <c:pt idx="11812">
                  <c:v>-2.4743299999999999E-2</c:v>
                </c:pt>
                <c:pt idx="11813">
                  <c:v>-2.41005E-2</c:v>
                </c:pt>
                <c:pt idx="11814">
                  <c:v>-2.3470499999999998E-2</c:v>
                </c:pt>
                <c:pt idx="11815">
                  <c:v>-2.28533E-2</c:v>
                </c:pt>
                <c:pt idx="11816">
                  <c:v>-2.2247699999999999E-2</c:v>
                </c:pt>
                <c:pt idx="11817">
                  <c:v>-2.1651799999999999E-2</c:v>
                </c:pt>
                <c:pt idx="11818">
                  <c:v>-2.1065799999999999E-2</c:v>
                </c:pt>
                <c:pt idx="11819">
                  <c:v>-2.04908E-2</c:v>
                </c:pt>
                <c:pt idx="11820">
                  <c:v>-1.9927E-2</c:v>
                </c:pt>
                <c:pt idx="11821">
                  <c:v>-1.9375099999999999E-2</c:v>
                </c:pt>
                <c:pt idx="11822">
                  <c:v>-1.8837300000000001E-2</c:v>
                </c:pt>
                <c:pt idx="11823">
                  <c:v>-1.83152E-2</c:v>
                </c:pt>
                <c:pt idx="11824">
                  <c:v>-1.7809800000000001E-2</c:v>
                </c:pt>
                <c:pt idx="11825">
                  <c:v>-1.7323399999999999E-2</c:v>
                </c:pt>
                <c:pt idx="11826">
                  <c:v>-1.6859800000000001E-2</c:v>
                </c:pt>
                <c:pt idx="11827">
                  <c:v>-1.64224E-2</c:v>
                </c:pt>
                <c:pt idx="11828">
                  <c:v>-1.60129E-2</c:v>
                </c:pt>
                <c:pt idx="11829">
                  <c:v>-1.5631800000000001E-2</c:v>
                </c:pt>
                <c:pt idx="11830">
                  <c:v>-1.52782E-2</c:v>
                </c:pt>
                <c:pt idx="11831">
                  <c:v>-1.49488E-2</c:v>
                </c:pt>
                <c:pt idx="11832">
                  <c:v>-1.4641100000000001E-2</c:v>
                </c:pt>
                <c:pt idx="11833">
                  <c:v>-1.43547E-2</c:v>
                </c:pt>
                <c:pt idx="11834">
                  <c:v>-1.40932E-2</c:v>
                </c:pt>
                <c:pt idx="11835">
                  <c:v>-1.38608E-2</c:v>
                </c:pt>
                <c:pt idx="11836">
                  <c:v>-1.3657900000000001E-2</c:v>
                </c:pt>
                <c:pt idx="11837">
                  <c:v>-1.34801E-2</c:v>
                </c:pt>
                <c:pt idx="11838">
                  <c:v>-1.3322000000000001E-2</c:v>
                </c:pt>
                <c:pt idx="11839">
                  <c:v>-1.31801E-2</c:v>
                </c:pt>
                <c:pt idx="11840">
                  <c:v>-1.30531E-2</c:v>
                </c:pt>
                <c:pt idx="11841">
                  <c:v>-1.29397E-2</c:v>
                </c:pt>
                <c:pt idx="11842">
                  <c:v>-1.2838499999999999E-2</c:v>
                </c:pt>
                <c:pt idx="11843">
                  <c:v>-1.27507E-2</c:v>
                </c:pt>
                <c:pt idx="11844">
                  <c:v>-1.26797E-2</c:v>
                </c:pt>
                <c:pt idx="11845">
                  <c:v>-1.2627899999999999E-2</c:v>
                </c:pt>
                <c:pt idx="11846">
                  <c:v>-1.2595800000000001E-2</c:v>
                </c:pt>
                <c:pt idx="11847">
                  <c:v>-1.25827E-2</c:v>
                </c:pt>
                <c:pt idx="11848">
                  <c:v>-1.25871E-2</c:v>
                </c:pt>
                <c:pt idx="11849">
                  <c:v>-1.26071E-2</c:v>
                </c:pt>
                <c:pt idx="11850">
                  <c:v>-1.2641299999999999E-2</c:v>
                </c:pt>
                <c:pt idx="11851">
                  <c:v>-1.2689300000000001E-2</c:v>
                </c:pt>
                <c:pt idx="11852">
                  <c:v>-1.27508E-2</c:v>
                </c:pt>
                <c:pt idx="11853">
                  <c:v>-1.2825100000000001E-2</c:v>
                </c:pt>
                <c:pt idx="11854">
                  <c:v>-1.2913000000000001E-2</c:v>
                </c:pt>
                <c:pt idx="11855">
                  <c:v>-1.3016099999999999E-2</c:v>
                </c:pt>
                <c:pt idx="11856">
                  <c:v>-1.3134099999999999E-2</c:v>
                </c:pt>
                <c:pt idx="11857">
                  <c:v>-1.32652E-2</c:v>
                </c:pt>
                <c:pt idx="11858">
                  <c:v>-1.3406899999999999E-2</c:v>
                </c:pt>
                <c:pt idx="11859">
                  <c:v>-1.3556199999999999E-2</c:v>
                </c:pt>
                <c:pt idx="11860">
                  <c:v>-1.37097E-2</c:v>
                </c:pt>
                <c:pt idx="11861">
                  <c:v>-1.3866099999999999E-2</c:v>
                </c:pt>
                <c:pt idx="11862">
                  <c:v>-1.40263E-2</c:v>
                </c:pt>
                <c:pt idx="11863">
                  <c:v>-1.41929E-2</c:v>
                </c:pt>
                <c:pt idx="11864">
                  <c:v>-1.4366200000000001E-2</c:v>
                </c:pt>
                <c:pt idx="11865">
                  <c:v>-1.45436E-2</c:v>
                </c:pt>
                <c:pt idx="11866">
                  <c:v>-1.47206E-2</c:v>
                </c:pt>
                <c:pt idx="11867">
                  <c:v>-1.48935E-2</c:v>
                </c:pt>
                <c:pt idx="11868">
                  <c:v>-1.50616E-2</c:v>
                </c:pt>
                <c:pt idx="11869">
                  <c:v>-1.5227299999999999E-2</c:v>
                </c:pt>
                <c:pt idx="11870">
                  <c:v>-1.5393199999999999E-2</c:v>
                </c:pt>
                <c:pt idx="11871">
                  <c:v>-1.5559999999999999E-2</c:v>
                </c:pt>
                <c:pt idx="11872">
                  <c:v>-1.5727100000000001E-2</c:v>
                </c:pt>
                <c:pt idx="11873">
                  <c:v>-1.5894200000000001E-2</c:v>
                </c:pt>
                <c:pt idx="11874">
                  <c:v>-1.6060899999999999E-2</c:v>
                </c:pt>
                <c:pt idx="11875">
                  <c:v>-1.6224700000000002E-2</c:v>
                </c:pt>
                <c:pt idx="11876">
                  <c:v>-1.6382500000000001E-2</c:v>
                </c:pt>
                <c:pt idx="11877">
                  <c:v>-1.65334E-2</c:v>
                </c:pt>
                <c:pt idx="11878">
                  <c:v>-1.6678800000000001E-2</c:v>
                </c:pt>
                <c:pt idx="11879">
                  <c:v>-1.6820000000000002E-2</c:v>
                </c:pt>
                <c:pt idx="11880">
                  <c:v>-1.6955899999999999E-2</c:v>
                </c:pt>
                <c:pt idx="11881">
                  <c:v>-1.7084599999999998E-2</c:v>
                </c:pt>
                <c:pt idx="11882">
                  <c:v>-1.7203800000000002E-2</c:v>
                </c:pt>
                <c:pt idx="11883">
                  <c:v>-1.7310699999999998E-2</c:v>
                </c:pt>
                <c:pt idx="11884">
                  <c:v>-1.7403499999999999E-2</c:v>
                </c:pt>
                <c:pt idx="11885">
                  <c:v>-1.74827E-2</c:v>
                </c:pt>
                <c:pt idx="11886">
                  <c:v>-1.7549200000000001E-2</c:v>
                </c:pt>
                <c:pt idx="11887">
                  <c:v>-1.7603299999999999E-2</c:v>
                </c:pt>
                <c:pt idx="11888">
                  <c:v>-1.7645500000000001E-2</c:v>
                </c:pt>
                <c:pt idx="11889">
                  <c:v>-1.7675900000000001E-2</c:v>
                </c:pt>
                <c:pt idx="11890">
                  <c:v>-1.76937E-2</c:v>
                </c:pt>
                <c:pt idx="11891">
                  <c:v>-1.76989E-2</c:v>
                </c:pt>
                <c:pt idx="11892">
                  <c:v>-1.7692099999999999E-2</c:v>
                </c:pt>
                <c:pt idx="11893">
                  <c:v>-1.7672299999999998E-2</c:v>
                </c:pt>
                <c:pt idx="11894">
                  <c:v>-1.7637799999999999E-2</c:v>
                </c:pt>
                <c:pt idx="11895">
                  <c:v>-1.7587599999999998E-2</c:v>
                </c:pt>
                <c:pt idx="11896">
                  <c:v>-1.7522099999999999E-2</c:v>
                </c:pt>
                <c:pt idx="11897">
                  <c:v>-1.7442099999999999E-2</c:v>
                </c:pt>
                <c:pt idx="11898">
                  <c:v>-1.7348300000000001E-2</c:v>
                </c:pt>
                <c:pt idx="11899">
                  <c:v>-1.7241599999999999E-2</c:v>
                </c:pt>
                <c:pt idx="11900">
                  <c:v>-1.71205E-2</c:v>
                </c:pt>
                <c:pt idx="11901">
                  <c:v>-1.69826E-2</c:v>
                </c:pt>
                <c:pt idx="11902">
                  <c:v>-1.6827700000000001E-2</c:v>
                </c:pt>
                <c:pt idx="11903">
                  <c:v>-1.6656399999999998E-2</c:v>
                </c:pt>
                <c:pt idx="11904">
                  <c:v>-1.64686E-2</c:v>
                </c:pt>
                <c:pt idx="11905">
                  <c:v>-1.6264899999999999E-2</c:v>
                </c:pt>
                <c:pt idx="11906">
                  <c:v>-1.60474E-2</c:v>
                </c:pt>
                <c:pt idx="11907">
                  <c:v>-1.5817100000000001E-2</c:v>
                </c:pt>
                <c:pt idx="11908">
                  <c:v>-1.5573399999999999E-2</c:v>
                </c:pt>
                <c:pt idx="11909">
                  <c:v>-1.53171E-2</c:v>
                </c:pt>
                <c:pt idx="11910">
                  <c:v>-1.5051E-2</c:v>
                </c:pt>
                <c:pt idx="11911">
                  <c:v>-1.47771E-2</c:v>
                </c:pt>
                <c:pt idx="11912">
                  <c:v>-1.4494999999999999E-2</c:v>
                </c:pt>
                <c:pt idx="11913">
                  <c:v>-1.4203500000000001E-2</c:v>
                </c:pt>
                <c:pt idx="11914">
                  <c:v>-1.3903799999999999E-2</c:v>
                </c:pt>
                <c:pt idx="11915">
                  <c:v>-1.35976E-2</c:v>
                </c:pt>
                <c:pt idx="11916">
                  <c:v>-1.3285E-2</c:v>
                </c:pt>
                <c:pt idx="11917">
                  <c:v>-1.29643E-2</c:v>
                </c:pt>
                <c:pt idx="11918">
                  <c:v>-1.2634100000000001E-2</c:v>
                </c:pt>
                <c:pt idx="11919">
                  <c:v>-1.22928E-2</c:v>
                </c:pt>
                <c:pt idx="11920">
                  <c:v>-1.1939E-2</c:v>
                </c:pt>
                <c:pt idx="11921">
                  <c:v>-1.15742E-2</c:v>
                </c:pt>
                <c:pt idx="11922">
                  <c:v>-1.12032E-2</c:v>
                </c:pt>
                <c:pt idx="11923">
                  <c:v>-1.08301E-2</c:v>
                </c:pt>
                <c:pt idx="11924">
                  <c:v>-1.0455000000000001E-2</c:v>
                </c:pt>
                <c:pt idx="11925">
                  <c:v>-1.00742E-2</c:v>
                </c:pt>
                <c:pt idx="11926" formatCode="0.00E+00">
                  <c:v>-9.6841199999999992E-3</c:v>
                </c:pt>
                <c:pt idx="11927" formatCode="0.00E+00">
                  <c:v>-9.2843500000000002E-3</c:v>
                </c:pt>
                <c:pt idx="11928" formatCode="0.00E+00">
                  <c:v>-8.8774600000000002E-3</c:v>
                </c:pt>
                <c:pt idx="11929" formatCode="0.00E+00">
                  <c:v>-8.4653899999999997E-3</c:v>
                </c:pt>
                <c:pt idx="11930" formatCode="0.00E+00">
                  <c:v>-8.0497399999999997E-3</c:v>
                </c:pt>
                <c:pt idx="11931" formatCode="0.00E+00">
                  <c:v>-7.6338400000000002E-3</c:v>
                </c:pt>
                <c:pt idx="11932" formatCode="0.00E+00">
                  <c:v>-7.2215400000000003E-3</c:v>
                </c:pt>
                <c:pt idx="11933" formatCode="0.00E+00">
                  <c:v>-6.8150700000000003E-3</c:v>
                </c:pt>
                <c:pt idx="11934" formatCode="0.00E+00">
                  <c:v>-6.4154199999999998E-3</c:v>
                </c:pt>
                <c:pt idx="11935" formatCode="0.00E+00">
                  <c:v>-6.0234599999999996E-3</c:v>
                </c:pt>
                <c:pt idx="11936" formatCode="0.00E+00">
                  <c:v>-5.6403099999999999E-3</c:v>
                </c:pt>
                <c:pt idx="11937" formatCode="0.00E+00">
                  <c:v>-5.2671599999999999E-3</c:v>
                </c:pt>
                <c:pt idx="11938" formatCode="0.00E+00">
                  <c:v>-4.9052100000000001E-3</c:v>
                </c:pt>
                <c:pt idx="11939" formatCode="0.00E+00">
                  <c:v>-4.5559499999999996E-3</c:v>
                </c:pt>
                <c:pt idx="11940" formatCode="0.00E+00">
                  <c:v>-4.2204499999999997E-3</c:v>
                </c:pt>
                <c:pt idx="11941" formatCode="0.00E+00">
                  <c:v>-3.8990100000000001E-3</c:v>
                </c:pt>
                <c:pt idx="11942" formatCode="0.00E+00">
                  <c:v>-3.5919799999999998E-3</c:v>
                </c:pt>
                <c:pt idx="11943" formatCode="0.00E+00">
                  <c:v>-3.2994999999999999E-3</c:v>
                </c:pt>
                <c:pt idx="11944" formatCode="0.00E+00">
                  <c:v>-3.0211000000000001E-3</c:v>
                </c:pt>
                <c:pt idx="11945" formatCode="0.00E+00">
                  <c:v>-2.7561500000000002E-3</c:v>
                </c:pt>
                <c:pt idx="11946" formatCode="0.00E+00">
                  <c:v>-2.50403E-3</c:v>
                </c:pt>
                <c:pt idx="11947" formatCode="0.00E+00">
                  <c:v>-2.2648099999999999E-3</c:v>
                </c:pt>
                <c:pt idx="11948" formatCode="0.00E+00">
                  <c:v>-2.0389100000000001E-3</c:v>
                </c:pt>
                <c:pt idx="11949" formatCode="0.00E+00">
                  <c:v>-1.8263400000000001E-3</c:v>
                </c:pt>
                <c:pt idx="11950" formatCode="0.00E+00">
                  <c:v>-1.62828E-3</c:v>
                </c:pt>
                <c:pt idx="11951" formatCode="0.00E+00">
                  <c:v>-1.44776E-3</c:v>
                </c:pt>
                <c:pt idx="11952" formatCode="0.00E+00">
                  <c:v>-1.2869400000000001E-3</c:v>
                </c:pt>
                <c:pt idx="11953" formatCode="0.00E+00">
                  <c:v>-1.1447899999999999E-3</c:v>
                </c:pt>
                <c:pt idx="11954" formatCode="0.00E+00">
                  <c:v>-1.01958E-3</c:v>
                </c:pt>
                <c:pt idx="11955" formatCode="0.00E+00">
                  <c:v>-9.1300400000000003E-4</c:v>
                </c:pt>
                <c:pt idx="11956" formatCode="0.00E+00">
                  <c:v>-8.2932399999999999E-4</c:v>
                </c:pt>
                <c:pt idx="11957" formatCode="0.00E+00">
                  <c:v>-7.7189800000000003E-4</c:v>
                </c:pt>
                <c:pt idx="11958" formatCode="0.00E+00">
                  <c:v>-7.4179699999999999E-4</c:v>
                </c:pt>
                <c:pt idx="11959" formatCode="0.00E+00">
                  <c:v>-7.3896699999999999E-4</c:v>
                </c:pt>
                <c:pt idx="11960" formatCode="0.00E+00">
                  <c:v>-7.6397499999999996E-4</c:v>
                </c:pt>
                <c:pt idx="11961" formatCode="0.00E+00">
                  <c:v>-8.1804000000000002E-4</c:v>
                </c:pt>
                <c:pt idx="11962" formatCode="0.00E+00">
                  <c:v>-9.0132799999999996E-4</c:v>
                </c:pt>
                <c:pt idx="11963" formatCode="0.00E+00">
                  <c:v>-1.0118600000000001E-3</c:v>
                </c:pt>
                <c:pt idx="11964" formatCode="0.00E+00">
                  <c:v>-1.1473900000000001E-3</c:v>
                </c:pt>
                <c:pt idx="11965" formatCode="0.00E+00">
                  <c:v>-1.3078E-3</c:v>
                </c:pt>
                <c:pt idx="11966" formatCode="0.00E+00">
                  <c:v>-1.49464E-3</c:v>
                </c:pt>
                <c:pt idx="11967" formatCode="0.00E+00">
                  <c:v>-1.7089799999999999E-3</c:v>
                </c:pt>
                <c:pt idx="11968" formatCode="0.00E+00">
                  <c:v>-1.9502499999999999E-3</c:v>
                </c:pt>
                <c:pt idx="11969" formatCode="0.00E+00">
                  <c:v>-2.21645E-3</c:v>
                </c:pt>
                <c:pt idx="11970" formatCode="0.00E+00">
                  <c:v>-2.5052099999999999E-3</c:v>
                </c:pt>
                <c:pt idx="11971" formatCode="0.00E+00">
                  <c:v>-2.81548E-3</c:v>
                </c:pt>
                <c:pt idx="11972" formatCode="0.00E+00">
                  <c:v>-3.1481899999999999E-3</c:v>
                </c:pt>
                <c:pt idx="11973" formatCode="0.00E+00">
                  <c:v>-3.5049299999999999E-3</c:v>
                </c:pt>
                <c:pt idx="11974" formatCode="0.00E+00">
                  <c:v>-3.8871399999999999E-3</c:v>
                </c:pt>
                <c:pt idx="11975" formatCode="0.00E+00">
                  <c:v>-4.2961099999999997E-3</c:v>
                </c:pt>
                <c:pt idx="11976" formatCode="0.00E+00">
                  <c:v>-4.7320699999999997E-3</c:v>
                </c:pt>
                <c:pt idx="11977" formatCode="0.00E+00">
                  <c:v>-5.1933700000000001E-3</c:v>
                </c:pt>
                <c:pt idx="11978" formatCode="0.00E+00">
                  <c:v>-5.6787199999999999E-3</c:v>
                </c:pt>
                <c:pt idx="11979" formatCode="0.00E+00">
                  <c:v>-6.1880499999999996E-3</c:v>
                </c:pt>
                <c:pt idx="11980" formatCode="0.00E+00">
                  <c:v>-6.7204300000000003E-3</c:v>
                </c:pt>
                <c:pt idx="11981" formatCode="0.00E+00">
                  <c:v>-7.2734699999999998E-3</c:v>
                </c:pt>
                <c:pt idx="11982" formatCode="0.00E+00">
                  <c:v>-7.84493E-3</c:v>
                </c:pt>
                <c:pt idx="11983" formatCode="0.00E+00">
                  <c:v>-8.4350099999999997E-3</c:v>
                </c:pt>
                <c:pt idx="11984" formatCode="0.00E+00">
                  <c:v>-9.0458799999999992E-3</c:v>
                </c:pt>
                <c:pt idx="11985" formatCode="0.00E+00">
                  <c:v>-9.67873E-3</c:v>
                </c:pt>
                <c:pt idx="11986">
                  <c:v>-1.03333E-2</c:v>
                </c:pt>
                <c:pt idx="11987">
                  <c:v>-1.1009400000000001E-2</c:v>
                </c:pt>
                <c:pt idx="11988">
                  <c:v>-1.17067E-2</c:v>
                </c:pt>
                <c:pt idx="11989">
                  <c:v>-1.24248E-2</c:v>
                </c:pt>
                <c:pt idx="11990">
                  <c:v>-1.31626E-2</c:v>
                </c:pt>
                <c:pt idx="11991">
                  <c:v>-1.39189E-2</c:v>
                </c:pt>
                <c:pt idx="11992">
                  <c:v>-1.4692800000000001E-2</c:v>
                </c:pt>
                <c:pt idx="11993">
                  <c:v>-1.54834E-2</c:v>
                </c:pt>
                <c:pt idx="11994">
                  <c:v>-1.62887E-2</c:v>
                </c:pt>
                <c:pt idx="11995">
                  <c:v>-1.7106199999999998E-2</c:v>
                </c:pt>
                <c:pt idx="11996">
                  <c:v>-1.7934700000000001E-2</c:v>
                </c:pt>
                <c:pt idx="11997">
                  <c:v>-1.87738E-2</c:v>
                </c:pt>
                <c:pt idx="11998">
                  <c:v>-1.9623000000000002E-2</c:v>
                </c:pt>
                <c:pt idx="11999">
                  <c:v>-2.0481200000000001E-2</c:v>
                </c:pt>
                <c:pt idx="12000">
                  <c:v>-2.1346400000000001E-2</c:v>
                </c:pt>
                <c:pt idx="12001">
                  <c:v>-2.2215700000000001E-2</c:v>
                </c:pt>
                <c:pt idx="12002">
                  <c:v>-2.30869E-2</c:v>
                </c:pt>
                <c:pt idx="12003">
                  <c:v>-2.3958500000000001E-2</c:v>
                </c:pt>
                <c:pt idx="12004">
                  <c:v>-2.4829899999999998E-2</c:v>
                </c:pt>
                <c:pt idx="12005">
                  <c:v>-2.57012E-2</c:v>
                </c:pt>
                <c:pt idx="12006">
                  <c:v>-2.6571899999999999E-2</c:v>
                </c:pt>
                <c:pt idx="12007">
                  <c:v>-2.7440200000000001E-2</c:v>
                </c:pt>
                <c:pt idx="12008">
                  <c:v>-2.8303999999999999E-2</c:v>
                </c:pt>
                <c:pt idx="12009">
                  <c:v>-2.9161900000000001E-2</c:v>
                </c:pt>
                <c:pt idx="12010">
                  <c:v>-3.0013700000000001E-2</c:v>
                </c:pt>
                <c:pt idx="12011">
                  <c:v>-3.08575E-2</c:v>
                </c:pt>
                <c:pt idx="12012">
                  <c:v>-3.1690500000000003E-2</c:v>
                </c:pt>
                <c:pt idx="12013">
                  <c:v>-3.2510799999999999E-2</c:v>
                </c:pt>
                <c:pt idx="12014">
                  <c:v>-3.3318E-2</c:v>
                </c:pt>
                <c:pt idx="12015">
                  <c:v>-3.4112400000000001E-2</c:v>
                </c:pt>
                <c:pt idx="12016">
                  <c:v>-3.4893899999999999E-2</c:v>
                </c:pt>
                <c:pt idx="12017">
                  <c:v>-3.5661400000000003E-2</c:v>
                </c:pt>
                <c:pt idx="12018">
                  <c:v>-3.6413500000000001E-2</c:v>
                </c:pt>
                <c:pt idx="12019">
                  <c:v>-3.7149399999999999E-2</c:v>
                </c:pt>
                <c:pt idx="12020">
                  <c:v>-3.7871700000000001E-2</c:v>
                </c:pt>
                <c:pt idx="12021">
                  <c:v>-3.8574499999999998E-2</c:v>
                </c:pt>
                <c:pt idx="12022">
                  <c:v>-3.9239000000000003E-2</c:v>
                </c:pt>
                <c:pt idx="12023">
                  <c:v>-3.9866100000000002E-2</c:v>
                </c:pt>
                <c:pt idx="12024">
                  <c:v>-4.0477300000000001E-2</c:v>
                </c:pt>
                <c:pt idx="12025">
                  <c:v>-4.1072900000000002E-2</c:v>
                </c:pt>
                <c:pt idx="12026">
                  <c:v>-4.1641699999999997E-2</c:v>
                </c:pt>
                <c:pt idx="12027">
                  <c:v>-4.2184699999999999E-2</c:v>
                </c:pt>
                <c:pt idx="12028">
                  <c:v>-4.2704499999999999E-2</c:v>
                </c:pt>
                <c:pt idx="12029">
                  <c:v>-4.3199700000000001E-2</c:v>
                </c:pt>
                <c:pt idx="12030">
                  <c:v>-4.3667600000000001E-2</c:v>
                </c:pt>
                <c:pt idx="12031">
                  <c:v>-4.4105499999999999E-2</c:v>
                </c:pt>
                <c:pt idx="12032">
                  <c:v>-4.4512099999999999E-2</c:v>
                </c:pt>
                <c:pt idx="12033">
                  <c:v>-4.4887200000000002E-2</c:v>
                </c:pt>
                <c:pt idx="12034">
                  <c:v>-4.5231100000000003E-2</c:v>
                </c:pt>
                <c:pt idx="12035">
                  <c:v>-4.5543800000000002E-2</c:v>
                </c:pt>
                <c:pt idx="12036">
                  <c:v>-4.5823900000000001E-2</c:v>
                </c:pt>
                <c:pt idx="12037">
                  <c:v>-4.6070300000000002E-2</c:v>
                </c:pt>
                <c:pt idx="12038">
                  <c:v>-4.6283600000000001E-2</c:v>
                </c:pt>
                <c:pt idx="12039">
                  <c:v>-4.6465600000000003E-2</c:v>
                </c:pt>
                <c:pt idx="12040">
                  <c:v>-4.6618300000000001E-2</c:v>
                </c:pt>
                <c:pt idx="12041">
                  <c:v>-4.6742400000000003E-2</c:v>
                </c:pt>
                <c:pt idx="12042">
                  <c:v>-4.6837400000000001E-2</c:v>
                </c:pt>
                <c:pt idx="12043">
                  <c:v>-4.69025E-2</c:v>
                </c:pt>
                <c:pt idx="12044">
                  <c:v>-4.6936899999999997E-2</c:v>
                </c:pt>
                <c:pt idx="12045">
                  <c:v>-4.6940000000000003E-2</c:v>
                </c:pt>
                <c:pt idx="12046">
                  <c:v>-4.6910899999999998E-2</c:v>
                </c:pt>
                <c:pt idx="12047">
                  <c:v>-4.6847399999999997E-2</c:v>
                </c:pt>
                <c:pt idx="12048">
                  <c:v>-4.67483E-2</c:v>
                </c:pt>
                <c:pt idx="12049">
                  <c:v>-4.66139E-2</c:v>
                </c:pt>
                <c:pt idx="12050">
                  <c:v>-4.6444199999999998E-2</c:v>
                </c:pt>
                <c:pt idx="12051">
                  <c:v>-4.62382E-2</c:v>
                </c:pt>
                <c:pt idx="12052">
                  <c:v>-4.5995099999999997E-2</c:v>
                </c:pt>
                <c:pt idx="12053">
                  <c:v>-4.57148E-2</c:v>
                </c:pt>
                <c:pt idx="12054">
                  <c:v>-4.53975E-2</c:v>
                </c:pt>
                <c:pt idx="12055">
                  <c:v>-4.5043199999999999E-2</c:v>
                </c:pt>
                <c:pt idx="12056">
                  <c:v>-4.4651400000000001E-2</c:v>
                </c:pt>
                <c:pt idx="12057">
                  <c:v>-4.42221E-2</c:v>
                </c:pt>
                <c:pt idx="12058">
                  <c:v>-4.3756099999999999E-2</c:v>
                </c:pt>
                <c:pt idx="12059">
                  <c:v>-4.3253800000000002E-2</c:v>
                </c:pt>
                <c:pt idx="12060">
                  <c:v>-4.2715999999999997E-2</c:v>
                </c:pt>
                <c:pt idx="12061">
                  <c:v>-4.2143699999999999E-2</c:v>
                </c:pt>
                <c:pt idx="12062">
                  <c:v>-4.1538699999999998E-2</c:v>
                </c:pt>
                <c:pt idx="12063">
                  <c:v>-4.0901899999999998E-2</c:v>
                </c:pt>
                <c:pt idx="12064">
                  <c:v>-4.0233499999999998E-2</c:v>
                </c:pt>
                <c:pt idx="12065">
                  <c:v>-3.9533400000000003E-2</c:v>
                </c:pt>
                <c:pt idx="12066">
                  <c:v>-3.8801799999999997E-2</c:v>
                </c:pt>
                <c:pt idx="12067">
                  <c:v>-3.8039200000000002E-2</c:v>
                </c:pt>
                <c:pt idx="12068">
                  <c:v>-3.7245800000000003E-2</c:v>
                </c:pt>
                <c:pt idx="12069">
                  <c:v>-3.6422299999999998E-2</c:v>
                </c:pt>
                <c:pt idx="12070">
                  <c:v>-3.5569400000000001E-2</c:v>
                </c:pt>
                <c:pt idx="12071">
                  <c:v>-3.4687999999999997E-2</c:v>
                </c:pt>
                <c:pt idx="12072">
                  <c:v>-3.3779700000000003E-2</c:v>
                </c:pt>
                <c:pt idx="12073">
                  <c:v>-3.2845899999999997E-2</c:v>
                </c:pt>
                <c:pt idx="12074">
                  <c:v>-3.1888899999999998E-2</c:v>
                </c:pt>
                <c:pt idx="12075">
                  <c:v>-3.0911899999999999E-2</c:v>
                </c:pt>
                <c:pt idx="12076">
                  <c:v>-2.9917300000000001E-2</c:v>
                </c:pt>
                <c:pt idx="12077">
                  <c:v>-2.8905699999999999E-2</c:v>
                </c:pt>
                <c:pt idx="12078">
                  <c:v>-2.7877200000000001E-2</c:v>
                </c:pt>
                <c:pt idx="12079">
                  <c:v>-2.6832499999999999E-2</c:v>
                </c:pt>
                <c:pt idx="12080">
                  <c:v>-2.57732E-2</c:v>
                </c:pt>
                <c:pt idx="12081">
                  <c:v>-2.4699599999999999E-2</c:v>
                </c:pt>
                <c:pt idx="12082">
                  <c:v>-2.3611300000000002E-2</c:v>
                </c:pt>
                <c:pt idx="12083">
                  <c:v>-2.25087E-2</c:v>
                </c:pt>
                <c:pt idx="12084">
                  <c:v>-2.1393300000000001E-2</c:v>
                </c:pt>
                <c:pt idx="12085">
                  <c:v>-2.0266800000000001E-2</c:v>
                </c:pt>
                <c:pt idx="12086">
                  <c:v>-1.9131499999999999E-2</c:v>
                </c:pt>
                <c:pt idx="12087">
                  <c:v>-1.7989700000000001E-2</c:v>
                </c:pt>
                <c:pt idx="12088">
                  <c:v>-1.6841200000000001E-2</c:v>
                </c:pt>
                <c:pt idx="12089">
                  <c:v>-1.56851E-2</c:v>
                </c:pt>
                <c:pt idx="12090">
                  <c:v>-1.45223E-2</c:v>
                </c:pt>
                <c:pt idx="12091">
                  <c:v>-1.33559E-2</c:v>
                </c:pt>
                <c:pt idx="12092">
                  <c:v>-1.21899E-2</c:v>
                </c:pt>
                <c:pt idx="12093">
                  <c:v>-1.1027500000000001E-2</c:v>
                </c:pt>
                <c:pt idx="12094" formatCode="0.00E+00">
                  <c:v>-9.8716199999999994E-3</c:v>
                </c:pt>
                <c:pt idx="12095" formatCode="0.00E+00">
                  <c:v>-8.7237300000000007E-3</c:v>
                </c:pt>
                <c:pt idx="12096" formatCode="0.00E+00">
                  <c:v>-7.5836200000000001E-3</c:v>
                </c:pt>
                <c:pt idx="12097" formatCode="0.00E+00">
                  <c:v>-6.4518700000000002E-3</c:v>
                </c:pt>
                <c:pt idx="12098" formatCode="0.00E+00">
                  <c:v>-5.3308299999999999E-3</c:v>
                </c:pt>
                <c:pt idx="12099" formatCode="0.00E+00">
                  <c:v>-4.22259E-3</c:v>
                </c:pt>
                <c:pt idx="12100" formatCode="0.00E+00">
                  <c:v>-3.1291800000000001E-3</c:v>
                </c:pt>
                <c:pt idx="12101" formatCode="0.00E+00">
                  <c:v>-2.0534400000000001E-3</c:v>
                </c:pt>
                <c:pt idx="12102" formatCode="0.00E+00">
                  <c:v>-9.971069999999999E-4</c:v>
                </c:pt>
                <c:pt idx="12103" formatCode="0.00E+00">
                  <c:v>3.9622000000000001E-5</c:v>
                </c:pt>
                <c:pt idx="12104" formatCode="0.00E+00">
                  <c:v>1.0565100000000001E-3</c:v>
                </c:pt>
                <c:pt idx="12105" formatCode="0.00E+00">
                  <c:v>2.0530800000000001E-3</c:v>
                </c:pt>
                <c:pt idx="12106" formatCode="0.00E+00">
                  <c:v>3.0285199999999998E-3</c:v>
                </c:pt>
                <c:pt idx="12107" formatCode="0.00E+00">
                  <c:v>3.97956E-3</c:v>
                </c:pt>
                <c:pt idx="12108" formatCode="0.00E+00">
                  <c:v>4.9042199999999999E-3</c:v>
                </c:pt>
                <c:pt idx="12109" formatCode="0.00E+00">
                  <c:v>5.8123799999999998E-3</c:v>
                </c:pt>
                <c:pt idx="12110" formatCode="0.00E+00">
                  <c:v>6.7113099999999998E-3</c:v>
                </c:pt>
                <c:pt idx="12111" formatCode="0.00E+00">
                  <c:v>7.58627E-3</c:v>
                </c:pt>
                <c:pt idx="12112" formatCode="0.00E+00">
                  <c:v>8.4272099999999992E-3</c:v>
                </c:pt>
                <c:pt idx="12113" formatCode="0.00E+00">
                  <c:v>9.2418899999999991E-3</c:v>
                </c:pt>
                <c:pt idx="12114">
                  <c:v>1.0031099999999999E-2</c:v>
                </c:pt>
                <c:pt idx="12115">
                  <c:v>1.0789E-2</c:v>
                </c:pt>
                <c:pt idx="12116">
                  <c:v>1.1513799999999999E-2</c:v>
                </c:pt>
                <c:pt idx="12117">
                  <c:v>1.22059E-2</c:v>
                </c:pt>
                <c:pt idx="12118">
                  <c:v>1.28655E-2</c:v>
                </c:pt>
                <c:pt idx="12119">
                  <c:v>1.34924E-2</c:v>
                </c:pt>
                <c:pt idx="12120">
                  <c:v>1.40854E-2</c:v>
                </c:pt>
                <c:pt idx="12121">
                  <c:v>1.46432E-2</c:v>
                </c:pt>
                <c:pt idx="12122">
                  <c:v>1.5164499999999999E-2</c:v>
                </c:pt>
                <c:pt idx="12123">
                  <c:v>1.56489E-2</c:v>
                </c:pt>
                <c:pt idx="12124">
                  <c:v>1.60953E-2</c:v>
                </c:pt>
                <c:pt idx="12125">
                  <c:v>1.6502699999999999E-2</c:v>
                </c:pt>
                <c:pt idx="12126">
                  <c:v>1.6869800000000001E-2</c:v>
                </c:pt>
                <c:pt idx="12127">
                  <c:v>1.7195700000000001E-2</c:v>
                </c:pt>
                <c:pt idx="12128">
                  <c:v>1.74793E-2</c:v>
                </c:pt>
                <c:pt idx="12129">
                  <c:v>1.772E-2</c:v>
                </c:pt>
                <c:pt idx="12130">
                  <c:v>1.7918099999999999E-2</c:v>
                </c:pt>
                <c:pt idx="12131">
                  <c:v>1.8075000000000001E-2</c:v>
                </c:pt>
                <c:pt idx="12132">
                  <c:v>1.8192199999999999E-2</c:v>
                </c:pt>
                <c:pt idx="12133">
                  <c:v>1.8270399999999999E-2</c:v>
                </c:pt>
                <c:pt idx="12134">
                  <c:v>1.8310300000000002E-2</c:v>
                </c:pt>
                <c:pt idx="12135">
                  <c:v>1.8312599999999998E-2</c:v>
                </c:pt>
                <c:pt idx="12136">
                  <c:v>1.8278099999999999E-2</c:v>
                </c:pt>
                <c:pt idx="12137">
                  <c:v>1.82071E-2</c:v>
                </c:pt>
                <c:pt idx="12138">
                  <c:v>1.81002E-2</c:v>
                </c:pt>
                <c:pt idx="12139">
                  <c:v>1.79583E-2</c:v>
                </c:pt>
                <c:pt idx="12140">
                  <c:v>1.77818E-2</c:v>
                </c:pt>
                <c:pt idx="12141">
                  <c:v>1.7572000000000001E-2</c:v>
                </c:pt>
                <c:pt idx="12142">
                  <c:v>1.7330100000000001E-2</c:v>
                </c:pt>
                <c:pt idx="12143">
                  <c:v>1.7056399999999999E-2</c:v>
                </c:pt>
                <c:pt idx="12144">
                  <c:v>1.67514E-2</c:v>
                </c:pt>
                <c:pt idx="12145">
                  <c:v>1.64155E-2</c:v>
                </c:pt>
                <c:pt idx="12146">
                  <c:v>1.6049000000000001E-2</c:v>
                </c:pt>
                <c:pt idx="12147">
                  <c:v>1.56524E-2</c:v>
                </c:pt>
                <c:pt idx="12148">
                  <c:v>1.5226099999999999E-2</c:v>
                </c:pt>
                <c:pt idx="12149">
                  <c:v>1.4770800000000001E-2</c:v>
                </c:pt>
                <c:pt idx="12150">
                  <c:v>1.42872E-2</c:v>
                </c:pt>
                <c:pt idx="12151">
                  <c:v>1.3776E-2</c:v>
                </c:pt>
                <c:pt idx="12152">
                  <c:v>1.32383E-2</c:v>
                </c:pt>
                <c:pt idx="12153">
                  <c:v>1.2675199999999999E-2</c:v>
                </c:pt>
                <c:pt idx="12154">
                  <c:v>1.2088E-2</c:v>
                </c:pt>
                <c:pt idx="12155">
                  <c:v>1.1477599999999999E-2</c:v>
                </c:pt>
                <c:pt idx="12156">
                  <c:v>1.08454E-2</c:v>
                </c:pt>
                <c:pt idx="12157">
                  <c:v>1.0193199999999999E-2</c:v>
                </c:pt>
                <c:pt idx="12158" formatCode="0.00E+00">
                  <c:v>9.5226200000000007E-3</c:v>
                </c:pt>
                <c:pt idx="12159" formatCode="0.00E+00">
                  <c:v>8.8359200000000006E-3</c:v>
                </c:pt>
                <c:pt idx="12160" formatCode="0.00E+00">
                  <c:v>8.1347599999999996E-3</c:v>
                </c:pt>
                <c:pt idx="12161" formatCode="0.00E+00">
                  <c:v>7.4200000000000004E-3</c:v>
                </c:pt>
                <c:pt idx="12162" formatCode="0.00E+00">
                  <c:v>6.6918300000000002E-3</c:v>
                </c:pt>
                <c:pt idx="12163" formatCode="0.00E+00">
                  <c:v>5.95051E-3</c:v>
                </c:pt>
                <c:pt idx="12164" formatCode="0.00E+00">
                  <c:v>5.1968200000000004E-3</c:v>
                </c:pt>
                <c:pt idx="12165" formatCode="0.00E+00">
                  <c:v>4.4318999999999999E-3</c:v>
                </c:pt>
                <c:pt idx="12166" formatCode="0.00E+00">
                  <c:v>3.6568799999999999E-3</c:v>
                </c:pt>
                <c:pt idx="12167" formatCode="0.00E+00">
                  <c:v>2.8733000000000001E-3</c:v>
                </c:pt>
                <c:pt idx="12168" formatCode="0.00E+00">
                  <c:v>2.08326E-3</c:v>
                </c:pt>
                <c:pt idx="12169" formatCode="0.00E+00">
                  <c:v>1.2887899999999999E-3</c:v>
                </c:pt>
                <c:pt idx="12170" formatCode="0.00E+00">
                  <c:v>4.9160700000000002E-4</c:v>
                </c:pt>
                <c:pt idx="12171" formatCode="0.00E+00">
                  <c:v>-3.0696599999999999E-4</c:v>
                </c:pt>
                <c:pt idx="12172" formatCode="0.00E+00">
                  <c:v>-1.1062400000000001E-3</c:v>
                </c:pt>
                <c:pt idx="12173" formatCode="0.00E+00">
                  <c:v>-1.90609E-3</c:v>
                </c:pt>
                <c:pt idx="12174" formatCode="0.00E+00">
                  <c:v>-2.7060500000000002E-3</c:v>
                </c:pt>
                <c:pt idx="12175" formatCode="0.00E+00">
                  <c:v>-3.50395E-3</c:v>
                </c:pt>
                <c:pt idx="12176" formatCode="0.00E+00">
                  <c:v>-4.2965E-3</c:v>
                </c:pt>
                <c:pt idx="12177" formatCode="0.00E+00">
                  <c:v>-5.0813300000000002E-3</c:v>
                </c:pt>
                <c:pt idx="12178" formatCode="0.00E+00">
                  <c:v>-5.8577100000000003E-3</c:v>
                </c:pt>
                <c:pt idx="12179" formatCode="0.00E+00">
                  <c:v>-6.6254399999999998E-3</c:v>
                </c:pt>
                <c:pt idx="12180" formatCode="0.00E+00">
                  <c:v>-7.3839800000000001E-3</c:v>
                </c:pt>
                <c:pt idx="12181" formatCode="0.00E+00">
                  <c:v>-8.1331300000000006E-3</c:v>
                </c:pt>
                <c:pt idx="12182" formatCode="0.00E+00">
                  <c:v>-8.8729499999999992E-3</c:v>
                </c:pt>
                <c:pt idx="12183" formatCode="0.00E+00">
                  <c:v>-9.6016799999999996E-3</c:v>
                </c:pt>
                <c:pt idx="12184">
                  <c:v>-1.03161E-2</c:v>
                </c:pt>
                <c:pt idx="12185">
                  <c:v>-1.1014700000000001E-2</c:v>
                </c:pt>
                <c:pt idx="12186">
                  <c:v>-1.1698399999999999E-2</c:v>
                </c:pt>
                <c:pt idx="12187">
                  <c:v>-1.2368199999999999E-2</c:v>
                </c:pt>
                <c:pt idx="12188">
                  <c:v>-1.30238E-2</c:v>
                </c:pt>
                <c:pt idx="12189">
                  <c:v>-1.36638E-2</c:v>
                </c:pt>
                <c:pt idx="12190">
                  <c:v>-1.4286200000000001E-2</c:v>
                </c:pt>
                <c:pt idx="12191">
                  <c:v>-1.4889700000000001E-2</c:v>
                </c:pt>
                <c:pt idx="12192">
                  <c:v>-1.5473199999999999E-2</c:v>
                </c:pt>
                <c:pt idx="12193">
                  <c:v>-1.60357E-2</c:v>
                </c:pt>
                <c:pt idx="12194">
                  <c:v>-1.6576299999999999E-2</c:v>
                </c:pt>
                <c:pt idx="12195">
                  <c:v>-1.7095099999999998E-2</c:v>
                </c:pt>
                <c:pt idx="12196">
                  <c:v>-1.7592199999999999E-2</c:v>
                </c:pt>
                <c:pt idx="12197">
                  <c:v>-1.80681E-2</c:v>
                </c:pt>
                <c:pt idx="12198">
                  <c:v>-1.85226E-2</c:v>
                </c:pt>
                <c:pt idx="12199">
                  <c:v>-1.8955099999999999E-2</c:v>
                </c:pt>
                <c:pt idx="12200">
                  <c:v>-1.93644E-2</c:v>
                </c:pt>
                <c:pt idx="12201">
                  <c:v>-1.97506E-2</c:v>
                </c:pt>
                <c:pt idx="12202">
                  <c:v>-2.01134E-2</c:v>
                </c:pt>
                <c:pt idx="12203">
                  <c:v>-2.0451299999999999E-2</c:v>
                </c:pt>
                <c:pt idx="12204">
                  <c:v>-2.0763400000000001E-2</c:v>
                </c:pt>
                <c:pt idx="12205">
                  <c:v>-2.10493E-2</c:v>
                </c:pt>
                <c:pt idx="12206">
                  <c:v>-2.1308899999999999E-2</c:v>
                </c:pt>
                <c:pt idx="12207">
                  <c:v>-2.1542700000000001E-2</c:v>
                </c:pt>
                <c:pt idx="12208">
                  <c:v>-2.1751E-2</c:v>
                </c:pt>
                <c:pt idx="12209">
                  <c:v>-2.19338E-2</c:v>
                </c:pt>
                <c:pt idx="12210">
                  <c:v>-2.2090800000000001E-2</c:v>
                </c:pt>
                <c:pt idx="12211">
                  <c:v>-2.2222599999999999E-2</c:v>
                </c:pt>
                <c:pt idx="12212">
                  <c:v>-2.23293E-2</c:v>
                </c:pt>
                <c:pt idx="12213">
                  <c:v>-2.2411E-2</c:v>
                </c:pt>
                <c:pt idx="12214">
                  <c:v>-2.24677E-2</c:v>
                </c:pt>
                <c:pt idx="12215">
                  <c:v>-2.2499499999999999E-2</c:v>
                </c:pt>
                <c:pt idx="12216">
                  <c:v>-2.2506999999999999E-2</c:v>
                </c:pt>
                <c:pt idx="12217">
                  <c:v>-2.2491000000000001E-2</c:v>
                </c:pt>
                <c:pt idx="12218">
                  <c:v>-2.2451700000000002E-2</c:v>
                </c:pt>
                <c:pt idx="12219">
                  <c:v>-2.2389200000000001E-2</c:v>
                </c:pt>
                <c:pt idx="12220">
                  <c:v>-2.23035E-2</c:v>
                </c:pt>
                <c:pt idx="12221">
                  <c:v>-2.2194499999999999E-2</c:v>
                </c:pt>
                <c:pt idx="12222">
                  <c:v>-2.2062499999999999E-2</c:v>
                </c:pt>
                <c:pt idx="12223">
                  <c:v>-2.1908199999999999E-2</c:v>
                </c:pt>
                <c:pt idx="12224">
                  <c:v>-2.1732100000000001E-2</c:v>
                </c:pt>
                <c:pt idx="12225">
                  <c:v>-2.1534999999999999E-2</c:v>
                </c:pt>
                <c:pt idx="12226">
                  <c:v>-2.1317900000000001E-2</c:v>
                </c:pt>
                <c:pt idx="12227">
                  <c:v>-2.10815E-2</c:v>
                </c:pt>
                <c:pt idx="12228">
                  <c:v>-2.08262E-2</c:v>
                </c:pt>
                <c:pt idx="12229">
                  <c:v>-2.0552399999999998E-2</c:v>
                </c:pt>
                <c:pt idx="12230">
                  <c:v>-2.02607E-2</c:v>
                </c:pt>
                <c:pt idx="12231">
                  <c:v>-1.99515E-2</c:v>
                </c:pt>
                <c:pt idx="12232">
                  <c:v>-1.9625500000000001E-2</c:v>
                </c:pt>
                <c:pt idx="12233">
                  <c:v>-1.9282799999999999E-2</c:v>
                </c:pt>
                <c:pt idx="12234">
                  <c:v>-1.89245E-2</c:v>
                </c:pt>
                <c:pt idx="12235">
                  <c:v>-1.85519E-2</c:v>
                </c:pt>
                <c:pt idx="12236">
                  <c:v>-1.8166399999999999E-2</c:v>
                </c:pt>
                <c:pt idx="12237">
                  <c:v>-1.7769199999999999E-2</c:v>
                </c:pt>
                <c:pt idx="12238">
                  <c:v>-1.7360899999999999E-2</c:v>
                </c:pt>
                <c:pt idx="12239">
                  <c:v>-1.6942499999999999E-2</c:v>
                </c:pt>
                <c:pt idx="12240">
                  <c:v>-1.6514899999999999E-2</c:v>
                </c:pt>
                <c:pt idx="12241">
                  <c:v>-1.6078800000000001E-2</c:v>
                </c:pt>
                <c:pt idx="12242">
                  <c:v>-1.5635599999999999E-2</c:v>
                </c:pt>
                <c:pt idx="12243">
                  <c:v>-1.51863E-2</c:v>
                </c:pt>
                <c:pt idx="12244">
                  <c:v>-1.47317E-2</c:v>
                </c:pt>
                <c:pt idx="12245">
                  <c:v>-1.42725E-2</c:v>
                </c:pt>
                <c:pt idx="12246">
                  <c:v>-1.3809500000000001E-2</c:v>
                </c:pt>
                <c:pt idx="12247">
                  <c:v>-1.3343600000000001E-2</c:v>
                </c:pt>
                <c:pt idx="12248">
                  <c:v>-1.28757E-2</c:v>
                </c:pt>
                <c:pt idx="12249">
                  <c:v>-1.24064E-2</c:v>
                </c:pt>
                <c:pt idx="12250">
                  <c:v>-1.19367E-2</c:v>
                </c:pt>
                <c:pt idx="12251">
                  <c:v>-1.14675E-2</c:v>
                </c:pt>
                <c:pt idx="12252">
                  <c:v>-1.0999699999999999E-2</c:v>
                </c:pt>
                <c:pt idx="12253">
                  <c:v>-1.0534200000000001E-2</c:v>
                </c:pt>
                <c:pt idx="12254">
                  <c:v>-1.0071699999999999E-2</c:v>
                </c:pt>
                <c:pt idx="12255" formatCode="0.00E+00">
                  <c:v>-9.6125800000000008E-3</c:v>
                </c:pt>
                <c:pt idx="12256" formatCode="0.00E+00">
                  <c:v>-9.15733E-3</c:v>
                </c:pt>
                <c:pt idx="12257" formatCode="0.00E+00">
                  <c:v>-8.7065500000000004E-3</c:v>
                </c:pt>
                <c:pt idx="12258" formatCode="0.00E+00">
                  <c:v>-8.2608600000000001E-3</c:v>
                </c:pt>
                <c:pt idx="12259" formatCode="0.00E+00">
                  <c:v>-7.8209000000000004E-3</c:v>
                </c:pt>
                <c:pt idx="12260" formatCode="0.00E+00">
                  <c:v>-7.3876599999999999E-3</c:v>
                </c:pt>
                <c:pt idx="12261" formatCode="0.00E+00">
                  <c:v>-6.9622199999999999E-3</c:v>
                </c:pt>
                <c:pt idx="12262" formatCode="0.00E+00">
                  <c:v>-6.54522E-3</c:v>
                </c:pt>
                <c:pt idx="12263" formatCode="0.00E+00">
                  <c:v>-6.1370000000000001E-3</c:v>
                </c:pt>
                <c:pt idx="12264" formatCode="0.00E+00">
                  <c:v>-5.7379199999999997E-3</c:v>
                </c:pt>
                <c:pt idx="12265" formatCode="0.00E+00">
                  <c:v>-5.3486200000000001E-3</c:v>
                </c:pt>
                <c:pt idx="12266" formatCode="0.00E+00">
                  <c:v>-4.9699599999999998E-3</c:v>
                </c:pt>
                <c:pt idx="12267" formatCode="0.00E+00">
                  <c:v>-4.60276E-3</c:v>
                </c:pt>
                <c:pt idx="12268" formatCode="0.00E+00">
                  <c:v>-4.24771E-3</c:v>
                </c:pt>
                <c:pt idx="12269" formatCode="0.00E+00">
                  <c:v>-3.9054699999999999E-3</c:v>
                </c:pt>
                <c:pt idx="12270" formatCode="0.00E+00">
                  <c:v>-3.57654E-3</c:v>
                </c:pt>
                <c:pt idx="12271" formatCode="0.00E+00">
                  <c:v>-3.2612000000000001E-3</c:v>
                </c:pt>
                <c:pt idx="12272" formatCode="0.00E+00">
                  <c:v>-2.9596399999999999E-3</c:v>
                </c:pt>
                <c:pt idx="12273" formatCode="0.00E+00">
                  <c:v>-2.67213E-3</c:v>
                </c:pt>
                <c:pt idx="12274" formatCode="0.00E+00">
                  <c:v>-2.39902E-3</c:v>
                </c:pt>
                <c:pt idx="12275" formatCode="0.00E+00">
                  <c:v>-2.1403899999999998E-3</c:v>
                </c:pt>
                <c:pt idx="12276" formatCode="0.00E+00">
                  <c:v>-1.8958E-3</c:v>
                </c:pt>
                <c:pt idx="12277" formatCode="0.00E+00">
                  <c:v>-1.66507E-3</c:v>
                </c:pt>
                <c:pt idx="12278" formatCode="0.00E+00">
                  <c:v>-1.4486799999999999E-3</c:v>
                </c:pt>
                <c:pt idx="12279" formatCode="0.00E+00">
                  <c:v>-1.24716E-3</c:v>
                </c:pt>
                <c:pt idx="12280" formatCode="0.00E+00">
                  <c:v>-1.06051E-3</c:v>
                </c:pt>
                <c:pt idx="12281" formatCode="0.00E+00">
                  <c:v>-8.8844E-4</c:v>
                </c:pt>
                <c:pt idx="12282" formatCode="0.00E+00">
                  <c:v>-7.3078100000000001E-4</c:v>
                </c:pt>
                <c:pt idx="12283" formatCode="0.00E+00">
                  <c:v>-5.8760099999999999E-4</c:v>
                </c:pt>
                <c:pt idx="12284" formatCode="0.00E+00">
                  <c:v>-4.5903399999999998E-4</c:v>
                </c:pt>
                <c:pt idx="12285" formatCode="0.00E+00">
                  <c:v>-3.4514700000000002E-4</c:v>
                </c:pt>
                <c:pt idx="12286" formatCode="0.00E+00">
                  <c:v>-2.4585699999999999E-4</c:v>
                </c:pt>
                <c:pt idx="12287" formatCode="0.00E+00">
                  <c:v>-1.6101399999999999E-4</c:v>
                </c:pt>
                <c:pt idx="12288" formatCode="0.00E+00">
                  <c:v>-9.0499299999999996E-5</c:v>
                </c:pt>
                <c:pt idx="12289" formatCode="0.00E+00">
                  <c:v>-3.4127400000000001E-5</c:v>
                </c:pt>
                <c:pt idx="12290" formatCode="0.00E+00">
                  <c:v>8.4263400000000004E-6</c:v>
                </c:pt>
                <c:pt idx="12291" formatCode="0.00E+00">
                  <c:v>3.7547499999999999E-5</c:v>
                </c:pt>
                <c:pt idx="12292" formatCode="0.00E+00">
                  <c:v>5.3677600000000003E-5</c:v>
                </c:pt>
                <c:pt idx="12293" formatCode="0.00E+00">
                  <c:v>5.7472100000000002E-5</c:v>
                </c:pt>
                <c:pt idx="12294" formatCode="0.00E+00">
                  <c:v>4.9654899999999998E-5</c:v>
                </c:pt>
                <c:pt idx="12295" formatCode="0.00E+00">
                  <c:v>3.0724700000000001E-5</c:v>
                </c:pt>
                <c:pt idx="12296" formatCode="0.00E+00">
                  <c:v>1.0339899999999999E-6</c:v>
                </c:pt>
                <c:pt idx="12297" formatCode="0.00E+00">
                  <c:v>-3.9072100000000002E-5</c:v>
                </c:pt>
                <c:pt idx="12298" formatCode="0.00E+00">
                  <c:v>-8.9199700000000006E-5</c:v>
                </c:pt>
                <c:pt idx="12299" formatCode="0.00E+00">
                  <c:v>-1.4889300000000001E-4</c:v>
                </c:pt>
                <c:pt idx="12300" formatCode="0.00E+00">
                  <c:v>-2.1772100000000001E-4</c:v>
                </c:pt>
                <c:pt idx="12301" formatCode="0.00E+00">
                  <c:v>-2.9524500000000002E-4</c:v>
                </c:pt>
                <c:pt idx="12302" formatCode="0.00E+00">
                  <c:v>-3.8092300000000003E-4</c:v>
                </c:pt>
                <c:pt idx="12303" formatCode="0.00E+00">
                  <c:v>-4.7415800000000002E-4</c:v>
                </c:pt>
                <c:pt idx="12304" formatCode="0.00E+00">
                  <c:v>-5.7435899999999998E-4</c:v>
                </c:pt>
                <c:pt idx="12305" formatCode="0.00E+00">
                  <c:v>-6.8091099999999997E-4</c:v>
                </c:pt>
                <c:pt idx="12306" formatCode="0.00E+00">
                  <c:v>-7.9313300000000001E-4</c:v>
                </c:pt>
                <c:pt idx="12307" formatCode="0.00E+00">
                  <c:v>-9.10337E-4</c:v>
                </c:pt>
                <c:pt idx="12308" formatCode="0.00E+00">
                  <c:v>-1.03191E-3</c:v>
                </c:pt>
                <c:pt idx="12309" formatCode="0.00E+00">
                  <c:v>-1.1571800000000001E-3</c:v>
                </c:pt>
                <c:pt idx="12310" formatCode="0.00E+00">
                  <c:v>-1.28535E-3</c:v>
                </c:pt>
                <c:pt idx="12311" formatCode="0.00E+00">
                  <c:v>-1.4155800000000001E-3</c:v>
                </c:pt>
                <c:pt idx="12312" formatCode="0.00E+00">
                  <c:v>-1.5473100000000001E-3</c:v>
                </c:pt>
                <c:pt idx="12313" formatCode="0.00E+00">
                  <c:v>-1.68012E-3</c:v>
                </c:pt>
                <c:pt idx="12314" formatCode="0.00E+00">
                  <c:v>-1.8134799999999999E-3</c:v>
                </c:pt>
                <c:pt idx="12315" formatCode="0.00E+00">
                  <c:v>-1.94663E-3</c:v>
                </c:pt>
                <c:pt idx="12316" formatCode="0.00E+00">
                  <c:v>-2.0786699999999999E-3</c:v>
                </c:pt>
                <c:pt idx="12317" formatCode="0.00E+00">
                  <c:v>-2.20878E-3</c:v>
                </c:pt>
                <c:pt idx="12318" formatCode="0.00E+00">
                  <c:v>-2.3362299999999999E-3</c:v>
                </c:pt>
                <c:pt idx="12319" formatCode="0.00E+00">
                  <c:v>-2.4603200000000002E-3</c:v>
                </c:pt>
                <c:pt idx="12320" formatCode="0.00E+00">
                  <c:v>-2.5802799999999999E-3</c:v>
                </c:pt>
                <c:pt idx="12321" formatCode="0.00E+00">
                  <c:v>-2.6953599999999999E-3</c:v>
                </c:pt>
                <c:pt idx="12322" formatCode="0.00E+00">
                  <c:v>-2.8049699999999999E-3</c:v>
                </c:pt>
                <c:pt idx="12323" formatCode="0.00E+00">
                  <c:v>-2.9085199999999999E-3</c:v>
                </c:pt>
                <c:pt idx="12324" formatCode="0.00E+00">
                  <c:v>-3.0052799999999999E-3</c:v>
                </c:pt>
                <c:pt idx="12325" formatCode="0.00E+00">
                  <c:v>-3.09458E-3</c:v>
                </c:pt>
                <c:pt idx="12326" formatCode="0.00E+00">
                  <c:v>-3.1759700000000002E-3</c:v>
                </c:pt>
                <c:pt idx="12327" formatCode="0.00E+00">
                  <c:v>-3.2489300000000001E-3</c:v>
                </c:pt>
                <c:pt idx="12328" formatCode="0.00E+00">
                  <c:v>-3.3126800000000001E-3</c:v>
                </c:pt>
                <c:pt idx="12329" formatCode="0.00E+00">
                  <c:v>-3.36631E-3</c:v>
                </c:pt>
                <c:pt idx="12330" formatCode="0.00E+00">
                  <c:v>-3.40925E-3</c:v>
                </c:pt>
                <c:pt idx="12331" formatCode="0.00E+00">
                  <c:v>-3.4411799999999998E-3</c:v>
                </c:pt>
                <c:pt idx="12332" formatCode="0.00E+00">
                  <c:v>-3.4616500000000001E-3</c:v>
                </c:pt>
                <c:pt idx="12333" formatCode="0.00E+00">
                  <c:v>-3.4701699999999999E-3</c:v>
                </c:pt>
                <c:pt idx="12334" formatCode="0.00E+00">
                  <c:v>-3.4664299999999999E-3</c:v>
                </c:pt>
                <c:pt idx="12335" formatCode="0.00E+00">
                  <c:v>-3.4502299999999999E-3</c:v>
                </c:pt>
                <c:pt idx="12336" formatCode="0.00E+00">
                  <c:v>-3.42129E-3</c:v>
                </c:pt>
                <c:pt idx="12337" formatCode="0.00E+00">
                  <c:v>-3.3792200000000001E-3</c:v>
                </c:pt>
                <c:pt idx="12338" formatCode="0.00E+00">
                  <c:v>-3.3235500000000002E-3</c:v>
                </c:pt>
                <c:pt idx="12339" formatCode="0.00E+00">
                  <c:v>-3.2539299999999999E-3</c:v>
                </c:pt>
                <c:pt idx="12340" formatCode="0.00E+00">
                  <c:v>-3.1701300000000002E-3</c:v>
                </c:pt>
                <c:pt idx="12341" formatCode="0.00E+00">
                  <c:v>-3.07201E-3</c:v>
                </c:pt>
                <c:pt idx="12342" formatCode="0.00E+00">
                  <c:v>-2.95934E-3</c:v>
                </c:pt>
                <c:pt idx="12343" formatCode="0.00E+00">
                  <c:v>-2.83183E-3</c:v>
                </c:pt>
                <c:pt idx="12344" formatCode="0.00E+00">
                  <c:v>-2.6892499999999998E-3</c:v>
                </c:pt>
                <c:pt idx="12345" formatCode="0.00E+00">
                  <c:v>-2.53155E-3</c:v>
                </c:pt>
                <c:pt idx="12346" formatCode="0.00E+00">
                  <c:v>-2.3587700000000001E-3</c:v>
                </c:pt>
                <c:pt idx="12347" formatCode="0.00E+00">
                  <c:v>-2.17095E-3</c:v>
                </c:pt>
                <c:pt idx="12348" formatCode="0.00E+00">
                  <c:v>-1.9681899999999999E-3</c:v>
                </c:pt>
                <c:pt idx="12349" formatCode="0.00E+00">
                  <c:v>-1.75063E-3</c:v>
                </c:pt>
                <c:pt idx="12350" formatCode="0.00E+00">
                  <c:v>-1.5183E-3</c:v>
                </c:pt>
                <c:pt idx="12351" formatCode="0.00E+00">
                  <c:v>-1.2711000000000001E-3</c:v>
                </c:pt>
                <c:pt idx="12352" formatCode="0.00E+00">
                  <c:v>-1.0090100000000001E-3</c:v>
                </c:pt>
                <c:pt idx="12353" formatCode="0.00E+00">
                  <c:v>-7.3225199999999997E-4</c:v>
                </c:pt>
                <c:pt idx="12354" formatCode="0.00E+00">
                  <c:v>-4.4115400000000003E-4</c:v>
                </c:pt>
                <c:pt idx="12355" formatCode="0.00E+00">
                  <c:v>-1.3609200000000001E-4</c:v>
                </c:pt>
                <c:pt idx="12356" formatCode="0.00E+00">
                  <c:v>1.8259099999999999E-4</c:v>
                </c:pt>
                <c:pt idx="12357" formatCode="0.00E+00">
                  <c:v>5.1457900000000003E-4</c:v>
                </c:pt>
                <c:pt idx="12358" formatCode="0.00E+00">
                  <c:v>8.5941800000000003E-4</c:v>
                </c:pt>
                <c:pt idx="12359" formatCode="0.00E+00">
                  <c:v>1.2165100000000001E-3</c:v>
                </c:pt>
                <c:pt idx="12360" formatCode="0.00E+00">
                  <c:v>1.5853900000000001E-3</c:v>
                </c:pt>
                <c:pt idx="12361" formatCode="0.00E+00">
                  <c:v>1.9657899999999998E-3</c:v>
                </c:pt>
                <c:pt idx="12362" formatCode="0.00E+00">
                  <c:v>2.35754E-3</c:v>
                </c:pt>
                <c:pt idx="12363" formatCode="0.00E+00">
                  <c:v>2.7602999999999998E-3</c:v>
                </c:pt>
                <c:pt idx="12364" formatCode="0.00E+00">
                  <c:v>3.1735800000000001E-3</c:v>
                </c:pt>
                <c:pt idx="12365" formatCode="0.00E+00">
                  <c:v>3.5968800000000002E-3</c:v>
                </c:pt>
                <c:pt idx="12366" formatCode="0.00E+00">
                  <c:v>4.0296899999999998E-3</c:v>
                </c:pt>
                <c:pt idx="12367" formatCode="0.00E+00">
                  <c:v>4.4713799999999996E-3</c:v>
                </c:pt>
                <c:pt idx="12368" formatCode="0.00E+00">
                  <c:v>4.9212300000000004E-3</c:v>
                </c:pt>
                <c:pt idx="12369" formatCode="0.00E+00">
                  <c:v>5.3784699999999998E-3</c:v>
                </c:pt>
                <c:pt idx="12370" formatCode="0.00E+00">
                  <c:v>5.8423199999999998E-3</c:v>
                </c:pt>
                <c:pt idx="12371" formatCode="0.00E+00">
                  <c:v>6.3120700000000004E-3</c:v>
                </c:pt>
                <c:pt idx="12372" formatCode="0.00E+00">
                  <c:v>6.78708E-3</c:v>
                </c:pt>
                <c:pt idx="12373" formatCode="0.00E+00">
                  <c:v>7.2667000000000001E-3</c:v>
                </c:pt>
                <c:pt idx="12374" formatCode="0.00E+00">
                  <c:v>7.7501999999999996E-3</c:v>
                </c:pt>
                <c:pt idx="12375" formatCode="0.00E+00">
                  <c:v>8.2367599999999992E-3</c:v>
                </c:pt>
                <c:pt idx="12376" formatCode="0.00E+00">
                  <c:v>8.7255000000000006E-3</c:v>
                </c:pt>
                <c:pt idx="12377" formatCode="0.00E+00">
                  <c:v>9.2155499999999994E-3</c:v>
                </c:pt>
                <c:pt idx="12378" formatCode="0.00E+00">
                  <c:v>9.7060700000000007E-3</c:v>
                </c:pt>
                <c:pt idx="12379">
                  <c:v>1.01964E-2</c:v>
                </c:pt>
                <c:pt idx="12380">
                  <c:v>1.06859E-2</c:v>
                </c:pt>
                <c:pt idx="12381">
                  <c:v>1.1174E-2</c:v>
                </c:pt>
                <c:pt idx="12382">
                  <c:v>1.1659900000000001E-2</c:v>
                </c:pt>
                <c:pt idx="12383">
                  <c:v>1.21428E-2</c:v>
                </c:pt>
                <c:pt idx="12384">
                  <c:v>1.26217E-2</c:v>
                </c:pt>
                <c:pt idx="12385">
                  <c:v>1.30957E-2</c:v>
                </c:pt>
                <c:pt idx="12386">
                  <c:v>1.3563800000000001E-2</c:v>
                </c:pt>
                <c:pt idx="12387">
                  <c:v>1.4024699999999999E-2</c:v>
                </c:pt>
                <c:pt idx="12388">
                  <c:v>1.44777E-2</c:v>
                </c:pt>
                <c:pt idx="12389">
                  <c:v>1.4921800000000001E-2</c:v>
                </c:pt>
                <c:pt idx="12390">
                  <c:v>1.5356399999999999E-2</c:v>
                </c:pt>
                <c:pt idx="12391">
                  <c:v>1.5780300000000001E-2</c:v>
                </c:pt>
                <c:pt idx="12392">
                  <c:v>1.6192999999999999E-2</c:v>
                </c:pt>
                <c:pt idx="12393">
                  <c:v>1.6593699999999999E-2</c:v>
                </c:pt>
                <c:pt idx="12394">
                  <c:v>1.6981699999999999E-2</c:v>
                </c:pt>
                <c:pt idx="12395">
                  <c:v>1.7356300000000002E-2</c:v>
                </c:pt>
                <c:pt idx="12396">
                  <c:v>1.7717E-2</c:v>
                </c:pt>
                <c:pt idx="12397">
                  <c:v>1.80634E-2</c:v>
                </c:pt>
                <c:pt idx="12398">
                  <c:v>1.83947E-2</c:v>
                </c:pt>
                <c:pt idx="12399">
                  <c:v>1.8710399999999999E-2</c:v>
                </c:pt>
                <c:pt idx="12400">
                  <c:v>1.9009499999999999E-2</c:v>
                </c:pt>
                <c:pt idx="12401">
                  <c:v>1.92908E-2</c:v>
                </c:pt>
                <c:pt idx="12402">
                  <c:v>1.95531E-2</c:v>
                </c:pt>
                <c:pt idx="12403">
                  <c:v>1.9796000000000001E-2</c:v>
                </c:pt>
                <c:pt idx="12404">
                  <c:v>2.00194E-2</c:v>
                </c:pt>
                <c:pt idx="12405">
                  <c:v>2.0223000000000001E-2</c:v>
                </c:pt>
                <c:pt idx="12406">
                  <c:v>2.0406299999999999E-2</c:v>
                </c:pt>
                <c:pt idx="12407">
                  <c:v>2.0569199999999999E-2</c:v>
                </c:pt>
                <c:pt idx="12408">
                  <c:v>2.0711199999999999E-2</c:v>
                </c:pt>
                <c:pt idx="12409">
                  <c:v>2.0832099999999999E-2</c:v>
                </c:pt>
                <c:pt idx="12410">
                  <c:v>2.0931600000000002E-2</c:v>
                </c:pt>
                <c:pt idx="12411">
                  <c:v>2.10095E-2</c:v>
                </c:pt>
                <c:pt idx="12412">
                  <c:v>2.1065400000000001E-2</c:v>
                </c:pt>
                <c:pt idx="12413">
                  <c:v>2.1098800000000001E-2</c:v>
                </c:pt>
                <c:pt idx="12414">
                  <c:v>2.1109200000000002E-2</c:v>
                </c:pt>
                <c:pt idx="12415">
                  <c:v>2.10961E-2</c:v>
                </c:pt>
                <c:pt idx="12416">
                  <c:v>2.1059700000000001E-2</c:v>
                </c:pt>
                <c:pt idx="12417">
                  <c:v>2.1000100000000001E-2</c:v>
                </c:pt>
                <c:pt idx="12418">
                  <c:v>2.09173E-2</c:v>
                </c:pt>
                <c:pt idx="12419">
                  <c:v>2.0811400000000001E-2</c:v>
                </c:pt>
                <c:pt idx="12420">
                  <c:v>2.0682499999999999E-2</c:v>
                </c:pt>
                <c:pt idx="12421">
                  <c:v>2.0530699999999999E-2</c:v>
                </c:pt>
                <c:pt idx="12422">
                  <c:v>2.03558E-2</c:v>
                </c:pt>
                <c:pt idx="12423">
                  <c:v>2.0157899999999999E-2</c:v>
                </c:pt>
                <c:pt idx="12424">
                  <c:v>1.99369E-2</c:v>
                </c:pt>
                <c:pt idx="12425">
                  <c:v>1.9692999999999999E-2</c:v>
                </c:pt>
                <c:pt idx="12426">
                  <c:v>1.9426200000000001E-2</c:v>
                </c:pt>
                <c:pt idx="12427">
                  <c:v>1.91366E-2</c:v>
                </c:pt>
                <c:pt idx="12428">
                  <c:v>1.88246E-2</c:v>
                </c:pt>
                <c:pt idx="12429">
                  <c:v>1.8490400000000001E-2</c:v>
                </c:pt>
                <c:pt idx="12430">
                  <c:v>1.8134500000000001E-2</c:v>
                </c:pt>
                <c:pt idx="12431">
                  <c:v>1.7757700000000001E-2</c:v>
                </c:pt>
                <c:pt idx="12432">
                  <c:v>1.73606E-2</c:v>
                </c:pt>
                <c:pt idx="12433">
                  <c:v>1.6943900000000001E-2</c:v>
                </c:pt>
                <c:pt idx="12434">
                  <c:v>1.6508100000000001E-2</c:v>
                </c:pt>
                <c:pt idx="12435">
                  <c:v>1.6053899999999999E-2</c:v>
                </c:pt>
                <c:pt idx="12436">
                  <c:v>1.55818E-2</c:v>
                </c:pt>
                <c:pt idx="12437">
                  <c:v>1.5092299999999999E-2</c:v>
                </c:pt>
                <c:pt idx="12438">
                  <c:v>1.4586200000000001E-2</c:v>
                </c:pt>
                <c:pt idx="12439">
                  <c:v>1.40646E-2</c:v>
                </c:pt>
                <c:pt idx="12440">
                  <c:v>1.35283E-2</c:v>
                </c:pt>
                <c:pt idx="12441">
                  <c:v>1.2977799999999999E-2</c:v>
                </c:pt>
                <c:pt idx="12442">
                  <c:v>1.24134E-2</c:v>
                </c:pt>
                <c:pt idx="12443">
                  <c:v>1.18353E-2</c:v>
                </c:pt>
                <c:pt idx="12444">
                  <c:v>1.12443E-2</c:v>
                </c:pt>
                <c:pt idx="12445">
                  <c:v>1.0641299999999999E-2</c:v>
                </c:pt>
                <c:pt idx="12446">
                  <c:v>1.0027100000000001E-2</c:v>
                </c:pt>
                <c:pt idx="12447" formatCode="0.00E+00">
                  <c:v>9.4026200000000004E-3</c:v>
                </c:pt>
                <c:pt idx="12448" formatCode="0.00E+00">
                  <c:v>8.76912E-3</c:v>
                </c:pt>
                <c:pt idx="12449" formatCode="0.00E+00">
                  <c:v>8.1280099999999997E-3</c:v>
                </c:pt>
                <c:pt idx="12450" formatCode="0.00E+00">
                  <c:v>7.4803500000000002E-3</c:v>
                </c:pt>
                <c:pt idx="12451" formatCode="0.00E+00">
                  <c:v>6.8269100000000003E-3</c:v>
                </c:pt>
                <c:pt idx="12452" formatCode="0.00E+00">
                  <c:v>6.1685999999999998E-3</c:v>
                </c:pt>
                <c:pt idx="12453" formatCode="0.00E+00">
                  <c:v>5.5066000000000004E-3</c:v>
                </c:pt>
                <c:pt idx="12454" formatCode="0.00E+00">
                  <c:v>4.8422400000000003E-3</c:v>
                </c:pt>
                <c:pt idx="12455" formatCode="0.00E+00">
                  <c:v>4.1766800000000003E-3</c:v>
                </c:pt>
                <c:pt idx="12456" formatCode="0.00E+00">
                  <c:v>3.51082E-3</c:v>
                </c:pt>
                <c:pt idx="12457" formatCode="0.00E+00">
                  <c:v>2.8455500000000001E-3</c:v>
                </c:pt>
                <c:pt idx="12458" formatCode="0.00E+00">
                  <c:v>2.18198E-3</c:v>
                </c:pt>
                <c:pt idx="12459" formatCode="0.00E+00">
                  <c:v>1.52115E-3</c:v>
                </c:pt>
                <c:pt idx="12460" formatCode="0.00E+00">
                  <c:v>8.6375999999999998E-4</c:v>
                </c:pt>
                <c:pt idx="12461" formatCode="0.00E+00">
                  <c:v>2.10559E-4</c:v>
                </c:pt>
                <c:pt idx="12462" formatCode="0.00E+00">
                  <c:v>-4.3751700000000001E-4</c:v>
                </c:pt>
                <c:pt idx="12463" formatCode="0.00E+00">
                  <c:v>-1.0795399999999999E-3</c:v>
                </c:pt>
                <c:pt idx="12464" formatCode="0.00E+00">
                  <c:v>-1.7146799999999999E-3</c:v>
                </c:pt>
                <c:pt idx="12465" formatCode="0.00E+00">
                  <c:v>-2.3422E-3</c:v>
                </c:pt>
                <c:pt idx="12466" formatCode="0.00E+00">
                  <c:v>-2.96131E-3</c:v>
                </c:pt>
                <c:pt idx="12467" formatCode="0.00E+00">
                  <c:v>-3.571E-3</c:v>
                </c:pt>
                <c:pt idx="12468" formatCode="0.00E+00">
                  <c:v>-4.1698799999999999E-3</c:v>
                </c:pt>
                <c:pt idx="12469" formatCode="0.00E+00">
                  <c:v>-4.7564800000000004E-3</c:v>
                </c:pt>
                <c:pt idx="12470" formatCode="0.00E+00">
                  <c:v>-5.3296699999999999E-3</c:v>
                </c:pt>
                <c:pt idx="12471" formatCode="0.00E+00">
                  <c:v>-5.8886900000000002E-3</c:v>
                </c:pt>
                <c:pt idx="12472" formatCode="0.00E+00">
                  <c:v>-6.4327500000000001E-3</c:v>
                </c:pt>
                <c:pt idx="12473" formatCode="0.00E+00">
                  <c:v>-6.9610000000000002E-3</c:v>
                </c:pt>
                <c:pt idx="12474" formatCode="0.00E+00">
                  <c:v>-7.47278E-3</c:v>
                </c:pt>
                <c:pt idx="12475" formatCode="0.00E+00">
                  <c:v>-7.9675000000000006E-3</c:v>
                </c:pt>
                <c:pt idx="12476" formatCode="0.00E+00">
                  <c:v>-8.4444900000000007E-3</c:v>
                </c:pt>
                <c:pt idx="12477" formatCode="0.00E+00">
                  <c:v>-8.9030399999999992E-3</c:v>
                </c:pt>
                <c:pt idx="12478" formatCode="0.00E+00">
                  <c:v>-9.3425699999999997E-3</c:v>
                </c:pt>
                <c:pt idx="12479" formatCode="0.00E+00">
                  <c:v>-9.7624400000000007E-3</c:v>
                </c:pt>
                <c:pt idx="12480">
                  <c:v>-1.0161999999999999E-2</c:v>
                </c:pt>
                <c:pt idx="12481">
                  <c:v>-1.05407E-2</c:v>
                </c:pt>
                <c:pt idx="12482">
                  <c:v>-1.08979E-2</c:v>
                </c:pt>
                <c:pt idx="12483">
                  <c:v>-1.1232600000000001E-2</c:v>
                </c:pt>
                <c:pt idx="12484">
                  <c:v>-1.1544E-2</c:v>
                </c:pt>
                <c:pt idx="12485">
                  <c:v>-1.1831700000000001E-2</c:v>
                </c:pt>
                <c:pt idx="12486">
                  <c:v>-1.2095E-2</c:v>
                </c:pt>
                <c:pt idx="12487">
                  <c:v>-1.2333500000000001E-2</c:v>
                </c:pt>
                <c:pt idx="12488">
                  <c:v>-1.25472E-2</c:v>
                </c:pt>
                <c:pt idx="12489">
                  <c:v>-1.27364E-2</c:v>
                </c:pt>
                <c:pt idx="12490">
                  <c:v>-1.29011E-2</c:v>
                </c:pt>
                <c:pt idx="12491">
                  <c:v>-1.3041000000000001E-2</c:v>
                </c:pt>
                <c:pt idx="12492">
                  <c:v>-1.3155500000000001E-2</c:v>
                </c:pt>
                <c:pt idx="12493">
                  <c:v>-1.32441E-2</c:v>
                </c:pt>
                <c:pt idx="12494">
                  <c:v>-1.3306500000000001E-2</c:v>
                </c:pt>
                <c:pt idx="12495">
                  <c:v>-1.3342700000000001E-2</c:v>
                </c:pt>
                <c:pt idx="12496">
                  <c:v>-1.3353E-2</c:v>
                </c:pt>
                <c:pt idx="12497">
                  <c:v>-1.33372E-2</c:v>
                </c:pt>
                <c:pt idx="12498">
                  <c:v>-1.32952E-2</c:v>
                </c:pt>
                <c:pt idx="12499">
                  <c:v>-1.32266E-2</c:v>
                </c:pt>
                <c:pt idx="12500">
                  <c:v>-1.31313E-2</c:v>
                </c:pt>
                <c:pt idx="12501">
                  <c:v>-1.30098E-2</c:v>
                </c:pt>
                <c:pt idx="12502">
                  <c:v>-1.28626E-2</c:v>
                </c:pt>
                <c:pt idx="12503">
                  <c:v>-1.2690099999999999E-2</c:v>
                </c:pt>
                <c:pt idx="12504">
                  <c:v>-1.2492700000000001E-2</c:v>
                </c:pt>
                <c:pt idx="12505">
                  <c:v>-1.2270700000000001E-2</c:v>
                </c:pt>
                <c:pt idx="12506">
                  <c:v>-1.2024699999999999E-2</c:v>
                </c:pt>
                <c:pt idx="12507">
                  <c:v>-1.17547E-2</c:v>
                </c:pt>
                <c:pt idx="12508">
                  <c:v>-1.14609E-2</c:v>
                </c:pt>
                <c:pt idx="12509">
                  <c:v>-1.1143399999999999E-2</c:v>
                </c:pt>
                <c:pt idx="12510">
                  <c:v>-1.08024E-2</c:v>
                </c:pt>
                <c:pt idx="12511">
                  <c:v>-1.04385E-2</c:v>
                </c:pt>
                <c:pt idx="12512">
                  <c:v>-1.00526E-2</c:v>
                </c:pt>
                <c:pt idx="12513" formatCode="0.00E+00">
                  <c:v>-9.6454100000000001E-3</c:v>
                </c:pt>
                <c:pt idx="12514" formatCode="0.00E+00">
                  <c:v>-9.2179199999999992E-3</c:v>
                </c:pt>
                <c:pt idx="12515" formatCode="0.00E+00">
                  <c:v>-8.7709699999999995E-3</c:v>
                </c:pt>
                <c:pt idx="12516" formatCode="0.00E+00">
                  <c:v>-8.3052300000000003E-3</c:v>
                </c:pt>
                <c:pt idx="12517" formatCode="0.00E+00">
                  <c:v>-7.8212300000000002E-3</c:v>
                </c:pt>
                <c:pt idx="12518" formatCode="0.00E+00">
                  <c:v>-7.31958E-3</c:v>
                </c:pt>
                <c:pt idx="12519" formatCode="0.00E+00">
                  <c:v>-6.8009699999999999E-3</c:v>
                </c:pt>
                <c:pt idx="12520" formatCode="0.00E+00">
                  <c:v>-6.2660600000000004E-3</c:v>
                </c:pt>
                <c:pt idx="12521" formatCode="0.00E+00">
                  <c:v>-5.7155399999999999E-3</c:v>
                </c:pt>
                <c:pt idx="12522" formatCode="0.00E+00">
                  <c:v>-5.1501899999999998E-3</c:v>
                </c:pt>
                <c:pt idx="12523" formatCode="0.00E+00">
                  <c:v>-4.5708700000000003E-3</c:v>
                </c:pt>
                <c:pt idx="12524" formatCode="0.00E+00">
                  <c:v>-3.9783700000000002E-3</c:v>
                </c:pt>
                <c:pt idx="12525" formatCode="0.00E+00">
                  <c:v>-3.3735599999999998E-3</c:v>
                </c:pt>
                <c:pt idx="12526" formatCode="0.00E+00">
                  <c:v>-2.75735E-3</c:v>
                </c:pt>
                <c:pt idx="12527" formatCode="0.00E+00">
                  <c:v>-2.1305999999999999E-3</c:v>
                </c:pt>
                <c:pt idx="12528" formatCode="0.00E+00">
                  <c:v>-1.49427E-3</c:v>
                </c:pt>
                <c:pt idx="12529" formatCode="0.00E+00">
                  <c:v>-8.4954300000000002E-4</c:v>
                </c:pt>
                <c:pt idx="12530" formatCode="0.00E+00">
                  <c:v>-1.9783600000000001E-4</c:v>
                </c:pt>
                <c:pt idx="12531" formatCode="0.00E+00">
                  <c:v>4.5959700000000001E-4</c:v>
                </c:pt>
                <c:pt idx="12532" formatCode="0.00E+00">
                  <c:v>1.12184E-3</c:v>
                </c:pt>
                <c:pt idx="12533" formatCode="0.00E+00">
                  <c:v>1.7880400000000001E-3</c:v>
                </c:pt>
                <c:pt idx="12534" formatCode="0.00E+00">
                  <c:v>2.4571800000000002E-3</c:v>
                </c:pt>
                <c:pt idx="12535" formatCode="0.00E+00">
                  <c:v>3.12831E-3</c:v>
                </c:pt>
                <c:pt idx="12536" formatCode="0.00E+00">
                  <c:v>3.8007800000000001E-3</c:v>
                </c:pt>
                <c:pt idx="12537" formatCode="0.00E+00">
                  <c:v>4.4738800000000004E-3</c:v>
                </c:pt>
                <c:pt idx="12538" formatCode="0.00E+00">
                  <c:v>5.1465900000000004E-3</c:v>
                </c:pt>
                <c:pt idx="12539" formatCode="0.00E+00">
                  <c:v>5.8177400000000001E-3</c:v>
                </c:pt>
                <c:pt idx="12540" formatCode="0.00E+00">
                  <c:v>6.4863300000000002E-3</c:v>
                </c:pt>
                <c:pt idx="12541" formatCode="0.00E+00">
                  <c:v>7.15162E-3</c:v>
                </c:pt>
                <c:pt idx="12542" formatCode="0.00E+00">
                  <c:v>7.8129800000000006E-3</c:v>
                </c:pt>
                <c:pt idx="12543" formatCode="0.00E+00">
                  <c:v>8.4695199999999995E-3</c:v>
                </c:pt>
                <c:pt idx="12544" formatCode="0.00E+00">
                  <c:v>9.1201500000000005E-3</c:v>
                </c:pt>
                <c:pt idx="12545" formatCode="0.00E+00">
                  <c:v>9.7639600000000003E-3</c:v>
                </c:pt>
                <c:pt idx="12546">
                  <c:v>1.0400100000000001E-2</c:v>
                </c:pt>
                <c:pt idx="12547">
                  <c:v>1.10274E-2</c:v>
                </c:pt>
                <c:pt idx="12548">
                  <c:v>1.1644399999999999E-2</c:v>
                </c:pt>
                <c:pt idx="12549">
                  <c:v>1.225E-2</c:v>
                </c:pt>
                <c:pt idx="12550">
                  <c:v>1.28434E-2</c:v>
                </c:pt>
                <c:pt idx="12551">
                  <c:v>1.3423900000000001E-2</c:v>
                </c:pt>
                <c:pt idx="12552">
                  <c:v>1.3991E-2</c:v>
                </c:pt>
                <c:pt idx="12553">
                  <c:v>1.4544E-2</c:v>
                </c:pt>
                <c:pt idx="12554">
                  <c:v>1.5082099999999999E-2</c:v>
                </c:pt>
                <c:pt idx="12555">
                  <c:v>1.56046E-2</c:v>
                </c:pt>
                <c:pt idx="12556">
                  <c:v>1.6110699999999999E-2</c:v>
                </c:pt>
                <c:pt idx="12557">
                  <c:v>1.6600199999999999E-2</c:v>
                </c:pt>
                <c:pt idx="12558">
                  <c:v>1.7072299999999999E-2</c:v>
                </c:pt>
                <c:pt idx="12559">
                  <c:v>1.7526400000000001E-2</c:v>
                </c:pt>
                <c:pt idx="12560">
                  <c:v>1.7961999999999999E-2</c:v>
                </c:pt>
                <c:pt idx="12561">
                  <c:v>1.83789E-2</c:v>
                </c:pt>
                <c:pt idx="12562">
                  <c:v>1.8776600000000001E-2</c:v>
                </c:pt>
                <c:pt idx="12563">
                  <c:v>1.91548E-2</c:v>
                </c:pt>
                <c:pt idx="12564">
                  <c:v>1.9512999999999999E-2</c:v>
                </c:pt>
                <c:pt idx="12565">
                  <c:v>1.9850699999999999E-2</c:v>
                </c:pt>
                <c:pt idx="12566">
                  <c:v>2.0167500000000001E-2</c:v>
                </c:pt>
                <c:pt idx="12567">
                  <c:v>2.0463200000000001E-2</c:v>
                </c:pt>
                <c:pt idx="12568">
                  <c:v>2.0737200000000001E-2</c:v>
                </c:pt>
                <c:pt idx="12569">
                  <c:v>2.0989399999999998E-2</c:v>
                </c:pt>
                <c:pt idx="12570">
                  <c:v>2.1219499999999999E-2</c:v>
                </c:pt>
                <c:pt idx="12571">
                  <c:v>2.1427399999999999E-2</c:v>
                </c:pt>
                <c:pt idx="12572">
                  <c:v>2.1612900000000001E-2</c:v>
                </c:pt>
                <c:pt idx="12573">
                  <c:v>2.1775900000000001E-2</c:v>
                </c:pt>
                <c:pt idx="12574">
                  <c:v>2.1916600000000001E-2</c:v>
                </c:pt>
                <c:pt idx="12575">
                  <c:v>2.2034999999999999E-2</c:v>
                </c:pt>
                <c:pt idx="12576">
                  <c:v>2.2131100000000001E-2</c:v>
                </c:pt>
                <c:pt idx="12577">
                  <c:v>2.2204600000000001E-2</c:v>
                </c:pt>
                <c:pt idx="12578">
                  <c:v>2.2255299999999999E-2</c:v>
                </c:pt>
                <c:pt idx="12579">
                  <c:v>2.2283600000000001E-2</c:v>
                </c:pt>
                <c:pt idx="12580">
                  <c:v>2.2289900000000001E-2</c:v>
                </c:pt>
                <c:pt idx="12581">
                  <c:v>2.2274499999999999E-2</c:v>
                </c:pt>
                <c:pt idx="12582">
                  <c:v>2.2237400000000001E-2</c:v>
                </c:pt>
                <c:pt idx="12583">
                  <c:v>2.2178400000000001E-2</c:v>
                </c:pt>
                <c:pt idx="12584">
                  <c:v>2.20979E-2</c:v>
                </c:pt>
                <c:pt idx="12585">
                  <c:v>2.19963E-2</c:v>
                </c:pt>
                <c:pt idx="12586">
                  <c:v>2.1874600000000001E-2</c:v>
                </c:pt>
                <c:pt idx="12587">
                  <c:v>2.17334E-2</c:v>
                </c:pt>
                <c:pt idx="12588">
                  <c:v>2.15734E-2</c:v>
                </c:pt>
                <c:pt idx="12589">
                  <c:v>2.1394799999999999E-2</c:v>
                </c:pt>
                <c:pt idx="12590">
                  <c:v>2.1197899999999999E-2</c:v>
                </c:pt>
                <c:pt idx="12591">
                  <c:v>2.09832E-2</c:v>
                </c:pt>
                <c:pt idx="12592">
                  <c:v>2.0750999999999999E-2</c:v>
                </c:pt>
                <c:pt idx="12593">
                  <c:v>2.0501700000000001E-2</c:v>
                </c:pt>
                <c:pt idx="12594">
                  <c:v>2.0235800000000002E-2</c:v>
                </c:pt>
                <c:pt idx="12595">
                  <c:v>1.9954E-2</c:v>
                </c:pt>
                <c:pt idx="12596">
                  <c:v>1.9657399999999998E-2</c:v>
                </c:pt>
                <c:pt idx="12597">
                  <c:v>1.93469E-2</c:v>
                </c:pt>
                <c:pt idx="12598">
                  <c:v>1.9023499999999999E-2</c:v>
                </c:pt>
                <c:pt idx="12599">
                  <c:v>1.8687700000000002E-2</c:v>
                </c:pt>
                <c:pt idx="12600">
                  <c:v>1.8340599999999999E-2</c:v>
                </c:pt>
                <c:pt idx="12601">
                  <c:v>1.7982700000000001E-2</c:v>
                </c:pt>
                <c:pt idx="12602">
                  <c:v>1.76147E-2</c:v>
                </c:pt>
                <c:pt idx="12603">
                  <c:v>1.7237100000000002E-2</c:v>
                </c:pt>
                <c:pt idx="12604">
                  <c:v>1.68507E-2</c:v>
                </c:pt>
                <c:pt idx="12605">
                  <c:v>1.64563E-2</c:v>
                </c:pt>
                <c:pt idx="12606">
                  <c:v>1.6054700000000002E-2</c:v>
                </c:pt>
                <c:pt idx="12607">
                  <c:v>1.5646199999999999E-2</c:v>
                </c:pt>
                <c:pt idx="12608">
                  <c:v>1.52318E-2</c:v>
                </c:pt>
                <c:pt idx="12609">
                  <c:v>1.4812199999999999E-2</c:v>
                </c:pt>
                <c:pt idx="12610">
                  <c:v>1.43882E-2</c:v>
                </c:pt>
                <c:pt idx="12611">
                  <c:v>1.39606E-2</c:v>
                </c:pt>
                <c:pt idx="12612">
                  <c:v>1.3530199999999999E-2</c:v>
                </c:pt>
                <c:pt idx="12613">
                  <c:v>1.30977E-2</c:v>
                </c:pt>
                <c:pt idx="12614">
                  <c:v>1.2664099999999999E-2</c:v>
                </c:pt>
                <c:pt idx="12615">
                  <c:v>1.22302E-2</c:v>
                </c:pt>
                <c:pt idx="12616">
                  <c:v>1.17967E-2</c:v>
                </c:pt>
                <c:pt idx="12617">
                  <c:v>1.13647E-2</c:v>
                </c:pt>
                <c:pt idx="12618">
                  <c:v>1.09348E-2</c:v>
                </c:pt>
                <c:pt idx="12619">
                  <c:v>1.0508E-2</c:v>
                </c:pt>
                <c:pt idx="12620">
                  <c:v>1.0085E-2</c:v>
                </c:pt>
                <c:pt idx="12621" formatCode="0.00E+00">
                  <c:v>9.6665499999999994E-3</c:v>
                </c:pt>
                <c:pt idx="12622" formatCode="0.00E+00">
                  <c:v>9.2530500000000005E-3</c:v>
                </c:pt>
                <c:pt idx="12623" formatCode="0.00E+00">
                  <c:v>8.8450000000000004E-3</c:v>
                </c:pt>
                <c:pt idx="12624" formatCode="0.00E+00">
                  <c:v>8.4431300000000001E-3</c:v>
                </c:pt>
                <c:pt idx="12625" formatCode="0.00E+00">
                  <c:v>8.0484000000000007E-3</c:v>
                </c:pt>
                <c:pt idx="12626" formatCode="0.00E+00">
                  <c:v>7.6617300000000003E-3</c:v>
                </c:pt>
                <c:pt idx="12627" formatCode="0.00E+00">
                  <c:v>7.2838299999999998E-3</c:v>
                </c:pt>
                <c:pt idx="12628" formatCode="0.00E+00">
                  <c:v>6.9153399999999999E-3</c:v>
                </c:pt>
                <c:pt idx="12629" formatCode="0.00E+00">
                  <c:v>6.5568700000000002E-3</c:v>
                </c:pt>
                <c:pt idx="12630" formatCode="0.00E+00">
                  <c:v>6.2089500000000004E-3</c:v>
                </c:pt>
                <c:pt idx="12631" formatCode="0.00E+00">
                  <c:v>5.8720600000000001E-3</c:v>
                </c:pt>
                <c:pt idx="12632" formatCode="0.00E+00">
                  <c:v>5.5465999999999996E-3</c:v>
                </c:pt>
                <c:pt idx="12633" formatCode="0.00E+00">
                  <c:v>5.2329400000000002E-3</c:v>
                </c:pt>
                <c:pt idx="12634" formatCode="0.00E+00">
                  <c:v>4.9314500000000004E-3</c:v>
                </c:pt>
                <c:pt idx="12635" formatCode="0.00E+00">
                  <c:v>4.6424500000000002E-3</c:v>
                </c:pt>
                <c:pt idx="12636" formatCode="0.00E+00">
                  <c:v>4.36616E-3</c:v>
                </c:pt>
                <c:pt idx="12637" formatCode="0.00E+00">
                  <c:v>4.1028499999999999E-3</c:v>
                </c:pt>
                <c:pt idx="12638" formatCode="0.00E+00">
                  <c:v>3.8529599999999999E-3</c:v>
                </c:pt>
                <c:pt idx="12639" formatCode="0.00E+00">
                  <c:v>3.61707E-3</c:v>
                </c:pt>
                <c:pt idx="12640" formatCode="0.00E+00">
                  <c:v>3.39588E-3</c:v>
                </c:pt>
                <c:pt idx="12641" formatCode="0.00E+00">
                  <c:v>3.1899799999999998E-3</c:v>
                </c:pt>
                <c:pt idx="12642" formatCode="0.00E+00">
                  <c:v>2.9995299999999998E-3</c:v>
                </c:pt>
                <c:pt idx="12643" formatCode="0.00E+00">
                  <c:v>2.82446E-3</c:v>
                </c:pt>
                <c:pt idx="12644" formatCode="0.00E+00">
                  <c:v>2.6646700000000001E-3</c:v>
                </c:pt>
                <c:pt idx="12645" formatCode="0.00E+00">
                  <c:v>2.5201199999999998E-3</c:v>
                </c:pt>
                <c:pt idx="12646" formatCode="0.00E+00">
                  <c:v>2.3907899999999998E-3</c:v>
                </c:pt>
                <c:pt idx="12647" formatCode="0.00E+00">
                  <c:v>2.27677E-3</c:v>
                </c:pt>
                <c:pt idx="12648" formatCode="0.00E+00">
                  <c:v>2.1781700000000001E-3</c:v>
                </c:pt>
                <c:pt idx="12649" formatCode="0.00E+00">
                  <c:v>2.0951199999999998E-3</c:v>
                </c:pt>
                <c:pt idx="12650" formatCode="0.00E+00">
                  <c:v>2.0276000000000001E-3</c:v>
                </c:pt>
                <c:pt idx="12651" formatCode="0.00E+00">
                  <c:v>1.9754999999999998E-3</c:v>
                </c:pt>
                <c:pt idx="12652" formatCode="0.00E+00">
                  <c:v>1.93871E-3</c:v>
                </c:pt>
                <c:pt idx="12653" formatCode="0.00E+00">
                  <c:v>1.9171500000000001E-3</c:v>
                </c:pt>
                <c:pt idx="12654" formatCode="0.00E+00">
                  <c:v>1.9107099999999999E-3</c:v>
                </c:pt>
                <c:pt idx="12655" formatCode="0.00E+00">
                  <c:v>1.91928E-3</c:v>
                </c:pt>
                <c:pt idx="12656" formatCode="0.00E+00">
                  <c:v>1.9426300000000001E-3</c:v>
                </c:pt>
                <c:pt idx="12657" formatCode="0.00E+00">
                  <c:v>1.98043E-3</c:v>
                </c:pt>
                <c:pt idx="12658" formatCode="0.00E+00">
                  <c:v>2.0323300000000002E-3</c:v>
                </c:pt>
                <c:pt idx="12659" formatCode="0.00E+00">
                  <c:v>2.0981200000000002E-3</c:v>
                </c:pt>
                <c:pt idx="12660" formatCode="0.00E+00">
                  <c:v>2.1775800000000001E-3</c:v>
                </c:pt>
                <c:pt idx="12661" formatCode="0.00E+00">
                  <c:v>2.27034E-3</c:v>
                </c:pt>
                <c:pt idx="12662" formatCode="0.00E+00">
                  <c:v>2.37601E-3</c:v>
                </c:pt>
                <c:pt idx="12663" formatCode="0.00E+00">
                  <c:v>2.4942100000000002E-3</c:v>
                </c:pt>
                <c:pt idx="12664" formatCode="0.00E+00">
                  <c:v>2.6243999999999998E-3</c:v>
                </c:pt>
                <c:pt idx="12665" formatCode="0.00E+00">
                  <c:v>2.7659500000000001E-3</c:v>
                </c:pt>
                <c:pt idx="12666" formatCode="0.00E+00">
                  <c:v>2.9184599999999999E-3</c:v>
                </c:pt>
                <c:pt idx="12667" formatCode="0.00E+00">
                  <c:v>3.08166E-3</c:v>
                </c:pt>
                <c:pt idx="12668" formatCode="0.00E+00">
                  <c:v>3.2550399999999998E-3</c:v>
                </c:pt>
                <c:pt idx="12669" formatCode="0.00E+00">
                  <c:v>3.4378299999999998E-3</c:v>
                </c:pt>
                <c:pt idx="12670" formatCode="0.00E+00">
                  <c:v>3.6294399999999998E-3</c:v>
                </c:pt>
                <c:pt idx="12671" formatCode="0.00E+00">
                  <c:v>3.8294100000000001E-3</c:v>
                </c:pt>
                <c:pt idx="12672" formatCode="0.00E+00">
                  <c:v>4.0372799999999999E-3</c:v>
                </c:pt>
                <c:pt idx="12673" formatCode="0.00E+00">
                  <c:v>4.25253E-3</c:v>
                </c:pt>
                <c:pt idx="12674" formatCode="0.00E+00">
                  <c:v>4.47468E-3</c:v>
                </c:pt>
                <c:pt idx="12675" formatCode="0.00E+00">
                  <c:v>4.7031599999999996E-3</c:v>
                </c:pt>
                <c:pt idx="12676" formatCode="0.00E+00">
                  <c:v>4.9372799999999996E-3</c:v>
                </c:pt>
                <c:pt idx="12677" formatCode="0.00E+00">
                  <c:v>5.1763699999999996E-3</c:v>
                </c:pt>
                <c:pt idx="12678" formatCode="0.00E+00">
                  <c:v>5.41976E-3</c:v>
                </c:pt>
                <c:pt idx="12679" formatCode="0.00E+00">
                  <c:v>5.6668600000000001E-3</c:v>
                </c:pt>
                <c:pt idx="12680" formatCode="0.00E+00">
                  <c:v>5.91707E-3</c:v>
                </c:pt>
                <c:pt idx="12681" formatCode="0.00E+00">
                  <c:v>6.1697399999999999E-3</c:v>
                </c:pt>
                <c:pt idx="12682" formatCode="0.00E+00">
                  <c:v>6.4241100000000002E-3</c:v>
                </c:pt>
                <c:pt idx="12683" formatCode="0.00E+00">
                  <c:v>6.6795700000000001E-3</c:v>
                </c:pt>
                <c:pt idx="12684" formatCode="0.00E+00">
                  <c:v>6.9355700000000003E-3</c:v>
                </c:pt>
                <c:pt idx="12685" formatCode="0.00E+00">
                  <c:v>7.1915900000000003E-3</c:v>
                </c:pt>
                <c:pt idx="12686" formatCode="0.00E+00">
                  <c:v>7.4470600000000001E-3</c:v>
                </c:pt>
                <c:pt idx="12687" formatCode="0.00E+00">
                  <c:v>7.7014600000000002E-3</c:v>
                </c:pt>
                <c:pt idx="12688" formatCode="0.00E+00">
                  <c:v>7.9542799999999993E-3</c:v>
                </c:pt>
                <c:pt idx="12689" formatCode="0.00E+00">
                  <c:v>8.2049600000000007E-3</c:v>
                </c:pt>
                <c:pt idx="12690" formatCode="0.00E+00">
                  <c:v>8.4528199999999998E-3</c:v>
                </c:pt>
                <c:pt idx="12691" formatCode="0.00E+00">
                  <c:v>8.6971099999999992E-3</c:v>
                </c:pt>
                <c:pt idx="12692" formatCode="0.00E+00">
                  <c:v>8.9371499999999996E-3</c:v>
                </c:pt>
                <c:pt idx="12693" formatCode="0.00E+00">
                  <c:v>9.1723199999999994E-3</c:v>
                </c:pt>
                <c:pt idx="12694" formatCode="0.00E+00">
                  <c:v>9.4019700000000008E-3</c:v>
                </c:pt>
                <c:pt idx="12695" formatCode="0.00E+00">
                  <c:v>9.6255000000000004E-3</c:v>
                </c:pt>
                <c:pt idx="12696" formatCode="0.00E+00">
                  <c:v>9.8424700000000007E-3</c:v>
                </c:pt>
                <c:pt idx="12697">
                  <c:v>1.0052500000000001E-2</c:v>
                </c:pt>
                <c:pt idx="12698">
                  <c:v>1.0255200000000001E-2</c:v>
                </c:pt>
                <c:pt idx="12699">
                  <c:v>1.04498E-2</c:v>
                </c:pt>
                <c:pt idx="12700">
                  <c:v>1.0636100000000001E-2</c:v>
                </c:pt>
                <c:pt idx="12701">
                  <c:v>1.0813700000000001E-2</c:v>
                </c:pt>
                <c:pt idx="12702">
                  <c:v>1.09821E-2</c:v>
                </c:pt>
                <c:pt idx="12703">
                  <c:v>1.1141099999999999E-2</c:v>
                </c:pt>
                <c:pt idx="12704">
                  <c:v>1.1290400000000001E-2</c:v>
                </c:pt>
                <c:pt idx="12705">
                  <c:v>1.1429699999999999E-2</c:v>
                </c:pt>
                <c:pt idx="12706">
                  <c:v>1.1558799999999999E-2</c:v>
                </c:pt>
                <c:pt idx="12707">
                  <c:v>1.1677399999999999E-2</c:v>
                </c:pt>
                <c:pt idx="12708">
                  <c:v>1.17853E-2</c:v>
                </c:pt>
                <c:pt idx="12709">
                  <c:v>1.1882200000000001E-2</c:v>
                </c:pt>
                <c:pt idx="12710">
                  <c:v>1.1967800000000001E-2</c:v>
                </c:pt>
                <c:pt idx="12711">
                  <c:v>1.2041899999999999E-2</c:v>
                </c:pt>
                <c:pt idx="12712">
                  <c:v>1.2104200000000001E-2</c:v>
                </c:pt>
                <c:pt idx="12713">
                  <c:v>1.21548E-2</c:v>
                </c:pt>
                <c:pt idx="12714">
                  <c:v>1.2193499999999999E-2</c:v>
                </c:pt>
                <c:pt idx="12715">
                  <c:v>1.2220399999999999E-2</c:v>
                </c:pt>
                <c:pt idx="12716">
                  <c:v>1.2235599999999999E-2</c:v>
                </c:pt>
                <c:pt idx="12717">
                  <c:v>1.22389E-2</c:v>
                </c:pt>
                <c:pt idx="12718">
                  <c:v>1.2230400000000001E-2</c:v>
                </c:pt>
                <c:pt idx="12719">
                  <c:v>1.22101E-2</c:v>
                </c:pt>
                <c:pt idx="12720">
                  <c:v>1.21779E-2</c:v>
                </c:pt>
                <c:pt idx="12721">
                  <c:v>1.21338E-2</c:v>
                </c:pt>
                <c:pt idx="12722">
                  <c:v>1.2078E-2</c:v>
                </c:pt>
                <c:pt idx="12723">
                  <c:v>1.2010399999999999E-2</c:v>
                </c:pt>
                <c:pt idx="12724">
                  <c:v>1.19311E-2</c:v>
                </c:pt>
                <c:pt idx="12725">
                  <c:v>1.18405E-2</c:v>
                </c:pt>
                <c:pt idx="12726">
                  <c:v>1.1738699999999999E-2</c:v>
                </c:pt>
                <c:pt idx="12727">
                  <c:v>1.1625999999999999E-2</c:v>
                </c:pt>
                <c:pt idx="12728">
                  <c:v>1.1502800000000001E-2</c:v>
                </c:pt>
                <c:pt idx="12729">
                  <c:v>1.13694E-2</c:v>
                </c:pt>
                <c:pt idx="12730">
                  <c:v>1.1226099999999999E-2</c:v>
                </c:pt>
                <c:pt idx="12731">
                  <c:v>1.1073100000000001E-2</c:v>
                </c:pt>
                <c:pt idx="12732">
                  <c:v>1.09108E-2</c:v>
                </c:pt>
                <c:pt idx="12733">
                  <c:v>1.07393E-2</c:v>
                </c:pt>
                <c:pt idx="12734">
                  <c:v>1.05591E-2</c:v>
                </c:pt>
                <c:pt idx="12735">
                  <c:v>1.0370600000000001E-2</c:v>
                </c:pt>
                <c:pt idx="12736">
                  <c:v>1.01741E-2</c:v>
                </c:pt>
                <c:pt idx="12737" formatCode="0.00E+00">
                  <c:v>9.9700799999999992E-3</c:v>
                </c:pt>
                <c:pt idx="12738" formatCode="0.00E+00">
                  <c:v>9.7589900000000004E-3</c:v>
                </c:pt>
                <c:pt idx="12739" formatCode="0.00E+00">
                  <c:v>9.5413100000000008E-3</c:v>
                </c:pt>
                <c:pt idx="12740" formatCode="0.00E+00">
                  <c:v>9.3175299999999992E-3</c:v>
                </c:pt>
                <c:pt idx="12741" formatCode="0.00E+00">
                  <c:v>9.0881499999999997E-3</c:v>
                </c:pt>
                <c:pt idx="12742" formatCode="0.00E+00">
                  <c:v>8.8536599999999993E-3</c:v>
                </c:pt>
                <c:pt idx="12743" formatCode="0.00E+00">
                  <c:v>8.6146299999999999E-3</c:v>
                </c:pt>
                <c:pt idx="12744" formatCode="0.00E+00">
                  <c:v>8.3716299999999997E-3</c:v>
                </c:pt>
                <c:pt idx="12745" formatCode="0.00E+00">
                  <c:v>8.1251899999999991E-3</c:v>
                </c:pt>
                <c:pt idx="12746" formatCode="0.00E+00">
                  <c:v>7.8759099999999999E-3</c:v>
                </c:pt>
                <c:pt idx="12747" formatCode="0.00E+00">
                  <c:v>7.62438E-3</c:v>
                </c:pt>
                <c:pt idx="12748" formatCode="0.00E+00">
                  <c:v>7.37114E-3</c:v>
                </c:pt>
                <c:pt idx="12749" formatCode="0.00E+00">
                  <c:v>7.1166399999999996E-3</c:v>
                </c:pt>
                <c:pt idx="12750" formatCode="0.00E+00">
                  <c:v>6.86142E-3</c:v>
                </c:pt>
                <c:pt idx="12751" formatCode="0.00E+00">
                  <c:v>6.6060800000000003E-3</c:v>
                </c:pt>
                <c:pt idx="12752" formatCode="0.00E+00">
                  <c:v>6.3511699999999997E-3</c:v>
                </c:pt>
                <c:pt idx="12753" formatCode="0.00E+00">
                  <c:v>6.0971899999999997E-3</c:v>
                </c:pt>
                <c:pt idx="12754" formatCode="0.00E+00">
                  <c:v>5.8446499999999998E-3</c:v>
                </c:pt>
                <c:pt idx="12755" formatCode="0.00E+00">
                  <c:v>5.5940199999999999E-3</c:v>
                </c:pt>
                <c:pt idx="12756" formatCode="0.00E+00">
                  <c:v>5.3457399999999999E-3</c:v>
                </c:pt>
                <c:pt idx="12757" formatCode="0.00E+00">
                  <c:v>5.1003200000000002E-3</c:v>
                </c:pt>
                <c:pt idx="12758" formatCode="0.00E+00">
                  <c:v>4.8583300000000001E-3</c:v>
                </c:pt>
                <c:pt idx="12759" formatCode="0.00E+00">
                  <c:v>4.6203800000000003E-3</c:v>
                </c:pt>
                <c:pt idx="12760" formatCode="0.00E+00">
                  <c:v>4.3869900000000003E-3</c:v>
                </c:pt>
                <c:pt idx="12761" formatCode="0.00E+00">
                  <c:v>4.1586699999999997E-3</c:v>
                </c:pt>
                <c:pt idx="12762" formatCode="0.00E+00">
                  <c:v>3.9359699999999996E-3</c:v>
                </c:pt>
                <c:pt idx="12763" formatCode="0.00E+00">
                  <c:v>3.7193999999999999E-3</c:v>
                </c:pt>
                <c:pt idx="12764" formatCode="0.00E+00">
                  <c:v>3.5094499999999999E-3</c:v>
                </c:pt>
                <c:pt idx="12765" formatCode="0.00E+00">
                  <c:v>3.3065400000000002E-3</c:v>
                </c:pt>
                <c:pt idx="12766" formatCode="0.00E+00">
                  <c:v>3.1110899999999999E-3</c:v>
                </c:pt>
                <c:pt idx="12767" formatCode="0.00E+00">
                  <c:v>2.9235200000000002E-3</c:v>
                </c:pt>
                <c:pt idx="12768" formatCode="0.00E+00">
                  <c:v>2.74421E-3</c:v>
                </c:pt>
                <c:pt idx="12769" formatCode="0.00E+00">
                  <c:v>2.5735699999999999E-3</c:v>
                </c:pt>
                <c:pt idx="12770" formatCode="0.00E+00">
                  <c:v>2.4119800000000002E-3</c:v>
                </c:pt>
                <c:pt idx="12771" formatCode="0.00E+00">
                  <c:v>2.2598000000000002E-3</c:v>
                </c:pt>
                <c:pt idx="12772" formatCode="0.00E+00">
                  <c:v>2.1174599999999998E-3</c:v>
                </c:pt>
                <c:pt idx="12773" formatCode="0.00E+00">
                  <c:v>1.9853700000000002E-3</c:v>
                </c:pt>
                <c:pt idx="12774" formatCode="0.00E+00">
                  <c:v>1.8638999999999999E-3</c:v>
                </c:pt>
                <c:pt idx="12775" formatCode="0.00E+00">
                  <c:v>1.7534E-3</c:v>
                </c:pt>
                <c:pt idx="12776" formatCode="0.00E+00">
                  <c:v>1.65413E-3</c:v>
                </c:pt>
                <c:pt idx="12777" formatCode="0.00E+00">
                  <c:v>1.56628E-3</c:v>
                </c:pt>
                <c:pt idx="12778" formatCode="0.00E+00">
                  <c:v>1.49007E-3</c:v>
                </c:pt>
                <c:pt idx="12779" formatCode="0.00E+00">
                  <c:v>1.4257E-3</c:v>
                </c:pt>
                <c:pt idx="12780" formatCode="0.00E+00">
                  <c:v>1.3734400000000001E-3</c:v>
                </c:pt>
                <c:pt idx="12781" formatCode="0.00E+00">
                  <c:v>1.33351E-3</c:v>
                </c:pt>
                <c:pt idx="12782" formatCode="0.00E+00">
                  <c:v>1.3061399999999999E-3</c:v>
                </c:pt>
                <c:pt idx="12783" formatCode="0.00E+00">
                  <c:v>1.2915400000000001E-3</c:v>
                </c:pt>
                <c:pt idx="12784" formatCode="0.00E+00">
                  <c:v>1.28987E-3</c:v>
                </c:pt>
                <c:pt idx="12785" formatCode="0.00E+00">
                  <c:v>1.3012399999999999E-3</c:v>
                </c:pt>
                <c:pt idx="12786" formatCode="0.00E+00">
                  <c:v>1.32573E-3</c:v>
                </c:pt>
                <c:pt idx="12787" formatCode="0.00E+00">
                  <c:v>1.36345E-3</c:v>
                </c:pt>
                <c:pt idx="12788" formatCode="0.00E+00">
                  <c:v>1.4145099999999999E-3</c:v>
                </c:pt>
                <c:pt idx="12789" formatCode="0.00E+00">
                  <c:v>1.4789499999999999E-3</c:v>
                </c:pt>
                <c:pt idx="12790" formatCode="0.00E+00">
                  <c:v>1.5567000000000001E-3</c:v>
                </c:pt>
                <c:pt idx="12791" formatCode="0.00E+00">
                  <c:v>1.64766E-3</c:v>
                </c:pt>
                <c:pt idx="12792" formatCode="0.00E+00">
                  <c:v>1.7516700000000001E-3</c:v>
                </c:pt>
                <c:pt idx="12793" formatCode="0.00E+00">
                  <c:v>1.86856E-3</c:v>
                </c:pt>
                <c:pt idx="12794" formatCode="0.00E+00">
                  <c:v>1.9981999999999999E-3</c:v>
                </c:pt>
                <c:pt idx="12795" formatCode="0.00E+00">
                  <c:v>2.1405199999999999E-3</c:v>
                </c:pt>
                <c:pt idx="12796" formatCode="0.00E+00">
                  <c:v>2.2954199999999998E-3</c:v>
                </c:pt>
                <c:pt idx="12797" formatCode="0.00E+00">
                  <c:v>2.4628300000000001E-3</c:v>
                </c:pt>
                <c:pt idx="12798" formatCode="0.00E+00">
                  <c:v>2.6425699999999999E-3</c:v>
                </c:pt>
                <c:pt idx="12799" formatCode="0.00E+00">
                  <c:v>2.8342900000000002E-3</c:v>
                </c:pt>
                <c:pt idx="12800" formatCode="0.00E+00">
                  <c:v>3.0375799999999998E-3</c:v>
                </c:pt>
                <c:pt idx="12801" formatCode="0.00E+00">
                  <c:v>3.2520700000000001E-3</c:v>
                </c:pt>
                <c:pt idx="12802" formatCode="0.00E+00">
                  <c:v>3.47752E-3</c:v>
                </c:pt>
                <c:pt idx="12803" formatCode="0.00E+00">
                  <c:v>3.71369E-3</c:v>
                </c:pt>
                <c:pt idx="12804" formatCode="0.00E+00">
                  <c:v>3.96029E-3</c:v>
                </c:pt>
                <c:pt idx="12805" formatCode="0.00E+00">
                  <c:v>4.2169599999999996E-3</c:v>
                </c:pt>
                <c:pt idx="12806" formatCode="0.00E+00">
                  <c:v>4.4833199999999998E-3</c:v>
                </c:pt>
                <c:pt idx="12807" formatCode="0.00E+00">
                  <c:v>4.7590000000000002E-3</c:v>
                </c:pt>
                <c:pt idx="12808" formatCode="0.00E+00">
                  <c:v>5.0436099999999996E-3</c:v>
                </c:pt>
                <c:pt idx="12809" formatCode="0.00E+00">
                  <c:v>5.3368399999999998E-3</c:v>
                </c:pt>
                <c:pt idx="12810" formatCode="0.00E+00">
                  <c:v>5.6382999999999997E-3</c:v>
                </c:pt>
                <c:pt idx="12811" formatCode="0.00E+00">
                  <c:v>5.9475700000000001E-3</c:v>
                </c:pt>
                <c:pt idx="12812" formatCode="0.00E+00">
                  <c:v>6.2641600000000004E-3</c:v>
                </c:pt>
                <c:pt idx="12813" formatCode="0.00E+00">
                  <c:v>6.5876800000000003E-3</c:v>
                </c:pt>
                <c:pt idx="12814" formatCode="0.00E+00">
                  <c:v>6.9177600000000002E-3</c:v>
                </c:pt>
                <c:pt idx="12815" formatCode="0.00E+00">
                  <c:v>7.254E-3</c:v>
                </c:pt>
                <c:pt idx="12816" formatCode="0.00E+00">
                  <c:v>7.59591E-3</c:v>
                </c:pt>
                <c:pt idx="12817" formatCode="0.00E+00">
                  <c:v>7.9428899999999993E-3</c:v>
                </c:pt>
                <c:pt idx="12818" formatCode="0.00E+00">
                  <c:v>8.2942499999999995E-3</c:v>
                </c:pt>
                <c:pt idx="12819" formatCode="0.00E+00">
                  <c:v>8.6493000000000004E-3</c:v>
                </c:pt>
                <c:pt idx="12820" formatCode="0.00E+00">
                  <c:v>9.0073500000000008E-3</c:v>
                </c:pt>
                <c:pt idx="12821" formatCode="0.00E+00">
                  <c:v>9.3677799999999992E-3</c:v>
                </c:pt>
                <c:pt idx="12822" formatCode="0.00E+00">
                  <c:v>9.7299599999999993E-3</c:v>
                </c:pt>
                <c:pt idx="12823">
                  <c:v>1.0093299999999999E-2</c:v>
                </c:pt>
                <c:pt idx="12824">
                  <c:v>1.0456999999999999E-2</c:v>
                </c:pt>
                <c:pt idx="12825">
                  <c:v>1.08208E-2</c:v>
                </c:pt>
                <c:pt idx="12826">
                  <c:v>1.1183800000000001E-2</c:v>
                </c:pt>
                <c:pt idx="12827">
                  <c:v>1.15455E-2</c:v>
                </c:pt>
                <c:pt idx="12828">
                  <c:v>1.1905000000000001E-2</c:v>
                </c:pt>
                <c:pt idx="12829">
                  <c:v>1.2261899999999999E-2</c:v>
                </c:pt>
                <c:pt idx="12830">
                  <c:v>1.2615400000000001E-2</c:v>
                </c:pt>
                <c:pt idx="12831">
                  <c:v>1.2965000000000001E-2</c:v>
                </c:pt>
                <c:pt idx="12832">
                  <c:v>1.3310300000000001E-2</c:v>
                </c:pt>
                <c:pt idx="12833">
                  <c:v>1.3650799999999999E-2</c:v>
                </c:pt>
                <c:pt idx="12834">
                  <c:v>1.39857E-2</c:v>
                </c:pt>
                <c:pt idx="12835">
                  <c:v>1.43147E-2</c:v>
                </c:pt>
                <c:pt idx="12836">
                  <c:v>1.46369E-2</c:v>
                </c:pt>
                <c:pt idx="12837">
                  <c:v>1.4951600000000001E-2</c:v>
                </c:pt>
                <c:pt idx="12838">
                  <c:v>1.52581E-2</c:v>
                </c:pt>
                <c:pt idx="12839">
                  <c:v>1.5555899999999999E-2</c:v>
                </c:pt>
                <c:pt idx="12840">
                  <c:v>1.58441E-2</c:v>
                </c:pt>
                <c:pt idx="12841">
                  <c:v>1.6122399999999999E-2</c:v>
                </c:pt>
                <c:pt idx="12842">
                  <c:v>1.6389999999999998E-2</c:v>
                </c:pt>
                <c:pt idx="12843">
                  <c:v>1.6646399999999999E-2</c:v>
                </c:pt>
                <c:pt idx="12844">
                  <c:v>1.68909E-2</c:v>
                </c:pt>
                <c:pt idx="12845">
                  <c:v>1.7123099999999999E-2</c:v>
                </c:pt>
                <c:pt idx="12846">
                  <c:v>1.7342400000000001E-2</c:v>
                </c:pt>
                <c:pt idx="12847">
                  <c:v>1.75487E-2</c:v>
                </c:pt>
                <c:pt idx="12848">
                  <c:v>1.7741300000000002E-2</c:v>
                </c:pt>
                <c:pt idx="12849">
                  <c:v>1.79198E-2</c:v>
                </c:pt>
                <c:pt idx="12850">
                  <c:v>1.8083800000000001E-2</c:v>
                </c:pt>
                <c:pt idx="12851">
                  <c:v>1.82329E-2</c:v>
                </c:pt>
                <c:pt idx="12852">
                  <c:v>1.8366899999999999E-2</c:v>
                </c:pt>
                <c:pt idx="12853">
                  <c:v>1.84853E-2</c:v>
                </c:pt>
                <c:pt idx="12854">
                  <c:v>1.8587900000000001E-2</c:v>
                </c:pt>
                <c:pt idx="12855">
                  <c:v>1.8674400000000001E-2</c:v>
                </c:pt>
                <c:pt idx="12856">
                  <c:v>1.8744500000000001E-2</c:v>
                </c:pt>
                <c:pt idx="12857">
                  <c:v>1.87978E-2</c:v>
                </c:pt>
                <c:pt idx="12858">
                  <c:v>1.8834199999999999E-2</c:v>
                </c:pt>
                <c:pt idx="12859">
                  <c:v>1.8853399999999999E-2</c:v>
                </c:pt>
                <c:pt idx="12860">
                  <c:v>1.88551E-2</c:v>
                </c:pt>
                <c:pt idx="12861">
                  <c:v>1.8839700000000001E-2</c:v>
                </c:pt>
                <c:pt idx="12862">
                  <c:v>1.88071E-2</c:v>
                </c:pt>
                <c:pt idx="12863">
                  <c:v>1.87574E-2</c:v>
                </c:pt>
                <c:pt idx="12864">
                  <c:v>1.8690499999999999E-2</c:v>
                </c:pt>
                <c:pt idx="12865">
                  <c:v>1.8606299999999999E-2</c:v>
                </c:pt>
                <c:pt idx="12866">
                  <c:v>1.8504900000000001E-2</c:v>
                </c:pt>
                <c:pt idx="12867">
                  <c:v>1.8386599999999999E-2</c:v>
                </c:pt>
                <c:pt idx="12868">
                  <c:v>1.8251300000000002E-2</c:v>
                </c:pt>
                <c:pt idx="12869">
                  <c:v>1.8099299999999999E-2</c:v>
                </c:pt>
                <c:pt idx="12870">
                  <c:v>1.7930700000000001E-2</c:v>
                </c:pt>
                <c:pt idx="12871">
                  <c:v>1.7745899999999998E-2</c:v>
                </c:pt>
                <c:pt idx="12872">
                  <c:v>1.7544799999999999E-2</c:v>
                </c:pt>
                <c:pt idx="12873">
                  <c:v>1.7327800000000001E-2</c:v>
                </c:pt>
                <c:pt idx="12874">
                  <c:v>1.7095300000000001E-2</c:v>
                </c:pt>
                <c:pt idx="12875">
                  <c:v>1.68477E-2</c:v>
                </c:pt>
                <c:pt idx="12876">
                  <c:v>1.65855E-2</c:v>
                </c:pt>
                <c:pt idx="12877">
                  <c:v>1.6309299999999999E-2</c:v>
                </c:pt>
                <c:pt idx="12878">
                  <c:v>1.6019200000000001E-2</c:v>
                </c:pt>
                <c:pt idx="12879">
                  <c:v>1.5715699999999999E-2</c:v>
                </c:pt>
                <c:pt idx="12880">
                  <c:v>1.53989E-2</c:v>
                </c:pt>
                <c:pt idx="12881">
                  <c:v>1.5069300000000001E-2</c:v>
                </c:pt>
                <c:pt idx="12882">
                  <c:v>1.47273E-2</c:v>
                </c:pt>
                <c:pt idx="12883">
                  <c:v>1.4373500000000001E-2</c:v>
                </c:pt>
                <c:pt idx="12884">
                  <c:v>1.40086E-2</c:v>
                </c:pt>
                <c:pt idx="12885">
                  <c:v>1.36335E-2</c:v>
                </c:pt>
                <c:pt idx="12886">
                  <c:v>1.32485E-2</c:v>
                </c:pt>
                <c:pt idx="12887">
                  <c:v>1.28541E-2</c:v>
                </c:pt>
                <c:pt idx="12888">
                  <c:v>1.24507E-2</c:v>
                </c:pt>
                <c:pt idx="12889">
                  <c:v>1.20389E-2</c:v>
                </c:pt>
                <c:pt idx="12890">
                  <c:v>1.16197E-2</c:v>
                </c:pt>
                <c:pt idx="12891">
                  <c:v>1.11938E-2</c:v>
                </c:pt>
                <c:pt idx="12892">
                  <c:v>1.07621E-2</c:v>
                </c:pt>
                <c:pt idx="12893">
                  <c:v>1.0325300000000001E-2</c:v>
                </c:pt>
                <c:pt idx="12894" formatCode="0.00E+00">
                  <c:v>9.8843100000000003E-3</c:v>
                </c:pt>
                <c:pt idx="12895" formatCode="0.00E+00">
                  <c:v>9.4398599999999996E-3</c:v>
                </c:pt>
                <c:pt idx="12896" formatCode="0.00E+00">
                  <c:v>8.9925999999999999E-3</c:v>
                </c:pt>
                <c:pt idx="12897" formatCode="0.00E+00">
                  <c:v>8.5432700000000004E-3</c:v>
                </c:pt>
                <c:pt idx="12898" formatCode="0.00E+00">
                  <c:v>8.0927700000000009E-3</c:v>
                </c:pt>
                <c:pt idx="12899" formatCode="0.00E+00">
                  <c:v>7.6420699999999999E-3</c:v>
                </c:pt>
                <c:pt idx="12900" formatCode="0.00E+00">
                  <c:v>7.1924099999999998E-3</c:v>
                </c:pt>
                <c:pt idx="12901" formatCode="0.00E+00">
                  <c:v>6.74502E-3</c:v>
                </c:pt>
                <c:pt idx="12902" formatCode="0.00E+00">
                  <c:v>6.3006199999999998E-3</c:v>
                </c:pt>
                <c:pt idx="12903" formatCode="0.00E+00">
                  <c:v>5.8593899999999999E-3</c:v>
                </c:pt>
                <c:pt idx="12904" formatCode="0.00E+00">
                  <c:v>5.42167E-3</c:v>
                </c:pt>
                <c:pt idx="12905" formatCode="0.00E+00">
                  <c:v>4.9880799999999998E-3</c:v>
                </c:pt>
                <c:pt idx="12906" formatCode="0.00E+00">
                  <c:v>4.5592300000000001E-3</c:v>
                </c:pt>
                <c:pt idx="12907" formatCode="0.00E+00">
                  <c:v>4.1355699999999999E-3</c:v>
                </c:pt>
                <c:pt idx="12908" formatCode="0.00E+00">
                  <c:v>3.7176900000000001E-3</c:v>
                </c:pt>
                <c:pt idx="12909" formatCode="0.00E+00">
                  <c:v>3.3062600000000001E-3</c:v>
                </c:pt>
                <c:pt idx="12910" formatCode="0.00E+00">
                  <c:v>2.9018999999999998E-3</c:v>
                </c:pt>
                <c:pt idx="12911" formatCode="0.00E+00">
                  <c:v>2.5051499999999998E-3</c:v>
                </c:pt>
                <c:pt idx="12912" formatCode="0.00E+00">
                  <c:v>2.1165799999999999E-3</c:v>
                </c:pt>
                <c:pt idx="12913" formatCode="0.00E+00">
                  <c:v>1.7367699999999999E-3</c:v>
                </c:pt>
                <c:pt idx="12914" formatCode="0.00E+00">
                  <c:v>1.3662100000000001E-3</c:v>
                </c:pt>
                <c:pt idx="12915" formatCode="0.00E+00">
                  <c:v>1.00523E-3</c:v>
                </c:pt>
                <c:pt idx="12916" formatCode="0.00E+00">
                  <c:v>6.5417800000000005E-4</c:v>
                </c:pt>
                <c:pt idx="12917" formatCode="0.00E+00">
                  <c:v>3.1355E-4</c:v>
                </c:pt>
                <c:pt idx="12918" formatCode="0.00E+00">
                  <c:v>-1.6038199999999998E-5</c:v>
                </c:pt>
                <c:pt idx="12919" formatCode="0.00E+00">
                  <c:v>-3.34018E-4</c:v>
                </c:pt>
                <c:pt idx="12920" formatCode="0.00E+00">
                  <c:v>-6.3994699999999998E-4</c:v>
                </c:pt>
                <c:pt idx="12921" formatCode="0.00E+00">
                  <c:v>-9.3339099999999999E-4</c:v>
                </c:pt>
                <c:pt idx="12922" formatCode="0.00E+00">
                  <c:v>-1.21385E-3</c:v>
                </c:pt>
                <c:pt idx="12923" formatCode="0.00E+00">
                  <c:v>-1.4809000000000001E-3</c:v>
                </c:pt>
                <c:pt idx="12924" formatCode="0.00E+00">
                  <c:v>-1.73424E-3</c:v>
                </c:pt>
                <c:pt idx="12925" formatCode="0.00E+00">
                  <c:v>-1.97371E-3</c:v>
                </c:pt>
                <c:pt idx="12926" formatCode="0.00E+00">
                  <c:v>-2.19907E-3</c:v>
                </c:pt>
                <c:pt idx="12927" formatCode="0.00E+00">
                  <c:v>-2.4100900000000001E-3</c:v>
                </c:pt>
                <c:pt idx="12928" formatCode="0.00E+00">
                  <c:v>-2.6065699999999999E-3</c:v>
                </c:pt>
                <c:pt idx="12929" formatCode="0.00E+00">
                  <c:v>-2.78838E-3</c:v>
                </c:pt>
                <c:pt idx="12930" formatCode="0.00E+00">
                  <c:v>-2.9554500000000001E-3</c:v>
                </c:pt>
                <c:pt idx="12931" formatCode="0.00E+00">
                  <c:v>-3.1077499999999998E-3</c:v>
                </c:pt>
                <c:pt idx="12932" formatCode="0.00E+00">
                  <c:v>-3.2451899999999998E-3</c:v>
                </c:pt>
                <c:pt idx="12933" formatCode="0.00E+00">
                  <c:v>-3.3676999999999999E-3</c:v>
                </c:pt>
                <c:pt idx="12934" formatCode="0.00E+00">
                  <c:v>-3.47526E-3</c:v>
                </c:pt>
                <c:pt idx="12935" formatCode="0.00E+00">
                  <c:v>-3.5679100000000001E-3</c:v>
                </c:pt>
                <c:pt idx="12936" formatCode="0.00E+00">
                  <c:v>-3.6457600000000001E-3</c:v>
                </c:pt>
                <c:pt idx="12937" formatCode="0.00E+00">
                  <c:v>-3.7089499999999999E-3</c:v>
                </c:pt>
                <c:pt idx="12938" formatCode="0.00E+00">
                  <c:v>-3.7575299999999998E-3</c:v>
                </c:pt>
                <c:pt idx="12939" formatCode="0.00E+00">
                  <c:v>-3.7915900000000001E-3</c:v>
                </c:pt>
                <c:pt idx="12940" formatCode="0.00E+00">
                  <c:v>-3.8112900000000002E-3</c:v>
                </c:pt>
                <c:pt idx="12941" formatCode="0.00E+00">
                  <c:v>-3.8168299999999998E-3</c:v>
                </c:pt>
                <c:pt idx="12942" formatCode="0.00E+00">
                  <c:v>-3.8083000000000001E-3</c:v>
                </c:pt>
                <c:pt idx="12943" formatCode="0.00E+00">
                  <c:v>-3.7858100000000001E-3</c:v>
                </c:pt>
                <c:pt idx="12944" formatCode="0.00E+00">
                  <c:v>-3.74954E-3</c:v>
                </c:pt>
                <c:pt idx="12945" formatCode="0.00E+00">
                  <c:v>-3.6997699999999998E-3</c:v>
                </c:pt>
                <c:pt idx="12946" formatCode="0.00E+00">
                  <c:v>-3.6368799999999999E-3</c:v>
                </c:pt>
                <c:pt idx="12947" formatCode="0.00E+00">
                  <c:v>-3.5612999999999999E-3</c:v>
                </c:pt>
                <c:pt idx="12948" formatCode="0.00E+00">
                  <c:v>-3.47329E-3</c:v>
                </c:pt>
                <c:pt idx="12949" formatCode="0.00E+00">
                  <c:v>-3.3730000000000001E-3</c:v>
                </c:pt>
                <c:pt idx="12950" formatCode="0.00E+00">
                  <c:v>-3.26064E-3</c:v>
                </c:pt>
                <c:pt idx="12951" formatCode="0.00E+00">
                  <c:v>-3.13656E-3</c:v>
                </c:pt>
                <c:pt idx="12952" formatCode="0.00E+00">
                  <c:v>-3.0010900000000001E-3</c:v>
                </c:pt>
                <c:pt idx="12953" formatCode="0.00E+00">
                  <c:v>-2.8546000000000001E-3</c:v>
                </c:pt>
                <c:pt idx="12954" formatCode="0.00E+00">
                  <c:v>-2.69746E-3</c:v>
                </c:pt>
                <c:pt idx="12955" formatCode="0.00E+00">
                  <c:v>-2.5301099999999999E-3</c:v>
                </c:pt>
                <c:pt idx="12956" formatCode="0.00E+00">
                  <c:v>-2.3529900000000001E-3</c:v>
                </c:pt>
                <c:pt idx="12957" formatCode="0.00E+00">
                  <c:v>-2.16651E-3</c:v>
                </c:pt>
                <c:pt idx="12958" formatCode="0.00E+00">
                  <c:v>-1.97109E-3</c:v>
                </c:pt>
                <c:pt idx="12959" formatCode="0.00E+00">
                  <c:v>-1.76727E-3</c:v>
                </c:pt>
                <c:pt idx="12960" formatCode="0.00E+00">
                  <c:v>-1.55561E-3</c:v>
                </c:pt>
                <c:pt idx="12961" formatCode="0.00E+00">
                  <c:v>-1.33658E-3</c:v>
                </c:pt>
                <c:pt idx="12962" formatCode="0.00E+00">
                  <c:v>-1.1105100000000001E-3</c:v>
                </c:pt>
                <c:pt idx="12963" formatCode="0.00E+00">
                  <c:v>-8.7777199999999997E-4</c:v>
                </c:pt>
                <c:pt idx="12964" formatCode="0.00E+00">
                  <c:v>-6.3881500000000004E-4</c:v>
                </c:pt>
                <c:pt idx="12965" formatCode="0.00E+00">
                  <c:v>-3.9410900000000002E-4</c:v>
                </c:pt>
                <c:pt idx="12966" formatCode="0.00E+00">
                  <c:v>-1.44151E-4</c:v>
                </c:pt>
                <c:pt idx="12967" formatCode="0.00E+00">
                  <c:v>1.1047100000000001E-4</c:v>
                </c:pt>
                <c:pt idx="12968" formatCode="0.00E+00">
                  <c:v>3.6913099999999997E-4</c:v>
                </c:pt>
                <c:pt idx="12969" formatCode="0.00E+00">
                  <c:v>6.3130800000000002E-4</c:v>
                </c:pt>
                <c:pt idx="12970" formatCode="0.00E+00">
                  <c:v>8.9657699999999996E-4</c:v>
                </c:pt>
                <c:pt idx="12971" formatCode="0.00E+00">
                  <c:v>1.1645900000000001E-3</c:v>
                </c:pt>
                <c:pt idx="12972" formatCode="0.00E+00">
                  <c:v>1.4350299999999999E-3</c:v>
                </c:pt>
                <c:pt idx="12973" formatCode="0.00E+00">
                  <c:v>1.7075E-3</c:v>
                </c:pt>
                <c:pt idx="12974" formatCode="0.00E+00">
                  <c:v>1.9813000000000001E-3</c:v>
                </c:pt>
                <c:pt idx="12975" formatCode="0.00E+00">
                  <c:v>2.25566E-3</c:v>
                </c:pt>
                <c:pt idx="12976" formatCode="0.00E+00">
                  <c:v>2.5300399999999999E-3</c:v>
                </c:pt>
                <c:pt idx="12977" formatCode="0.00E+00">
                  <c:v>2.8041199999999998E-3</c:v>
                </c:pt>
                <c:pt idx="12978" formatCode="0.00E+00">
                  <c:v>3.07756E-3</c:v>
                </c:pt>
                <c:pt idx="12979" formatCode="0.00E+00">
                  <c:v>3.3498899999999999E-3</c:v>
                </c:pt>
                <c:pt idx="12980" formatCode="0.00E+00">
                  <c:v>3.6207000000000001E-3</c:v>
                </c:pt>
                <c:pt idx="12981" formatCode="0.00E+00">
                  <c:v>3.8896899999999999E-3</c:v>
                </c:pt>
                <c:pt idx="12982" formatCode="0.00E+00">
                  <c:v>4.15644E-3</c:v>
                </c:pt>
                <c:pt idx="12983" formatCode="0.00E+00">
                  <c:v>4.4204099999999996E-3</c:v>
                </c:pt>
                <c:pt idx="12984" formatCode="0.00E+00">
                  <c:v>4.6810000000000003E-3</c:v>
                </c:pt>
                <c:pt idx="12985" formatCode="0.00E+00">
                  <c:v>4.9376999999999997E-3</c:v>
                </c:pt>
                <c:pt idx="12986" formatCode="0.00E+00">
                  <c:v>5.1902700000000003E-3</c:v>
                </c:pt>
                <c:pt idx="12987" formatCode="0.00E+00">
                  <c:v>5.4386699999999996E-3</c:v>
                </c:pt>
                <c:pt idx="12988" formatCode="0.00E+00">
                  <c:v>5.6830300000000004E-3</c:v>
                </c:pt>
                <c:pt idx="12989" formatCode="0.00E+00">
                  <c:v>5.9232199999999999E-3</c:v>
                </c:pt>
                <c:pt idx="12990" formatCode="0.00E+00">
                  <c:v>6.1583100000000002E-3</c:v>
                </c:pt>
                <c:pt idx="12991" formatCode="0.00E+00">
                  <c:v>6.3872399999999998E-3</c:v>
                </c:pt>
                <c:pt idx="12992" formatCode="0.00E+00">
                  <c:v>6.6096000000000002E-3</c:v>
                </c:pt>
                <c:pt idx="12993" formatCode="0.00E+00">
                  <c:v>6.82521E-3</c:v>
                </c:pt>
                <c:pt idx="12994" formatCode="0.00E+00">
                  <c:v>7.0336599999999997E-3</c:v>
                </c:pt>
                <c:pt idx="12995" formatCode="0.00E+00">
                  <c:v>7.23444E-3</c:v>
                </c:pt>
                <c:pt idx="12996" formatCode="0.00E+00">
                  <c:v>7.42722E-3</c:v>
                </c:pt>
                <c:pt idx="12997" formatCode="0.00E+00">
                  <c:v>7.6117499999999996E-3</c:v>
                </c:pt>
                <c:pt idx="12998" formatCode="0.00E+00">
                  <c:v>7.7877199999999997E-3</c:v>
                </c:pt>
                <c:pt idx="12999" formatCode="0.00E+00">
                  <c:v>7.9547000000000003E-3</c:v>
                </c:pt>
                <c:pt idx="13000" formatCode="0.00E+00">
                  <c:v>8.1123199999999993E-3</c:v>
                </c:pt>
                <c:pt idx="13001" formatCode="0.00E+00">
                  <c:v>8.2601900000000006E-3</c:v>
                </c:pt>
                <c:pt idx="13002" formatCode="0.00E+00">
                  <c:v>8.3978899999999999E-3</c:v>
                </c:pt>
                <c:pt idx="13003" formatCode="0.00E+00">
                  <c:v>8.5251300000000006E-3</c:v>
                </c:pt>
                <c:pt idx="13004" formatCode="0.00E+00">
                  <c:v>8.6417999999999998E-3</c:v>
                </c:pt>
                <c:pt idx="13005" formatCode="0.00E+00">
                  <c:v>8.7479600000000008E-3</c:v>
                </c:pt>
                <c:pt idx="13006" formatCode="0.00E+00">
                  <c:v>8.8437399999999992E-3</c:v>
                </c:pt>
                <c:pt idx="13007" formatCode="0.00E+00">
                  <c:v>8.9291500000000003E-3</c:v>
                </c:pt>
                <c:pt idx="13008" formatCode="0.00E+00">
                  <c:v>9.0039899999999999E-3</c:v>
                </c:pt>
                <c:pt idx="13009" formatCode="0.00E+00">
                  <c:v>9.0680299999999995E-3</c:v>
                </c:pt>
                <c:pt idx="13010" formatCode="0.00E+00">
                  <c:v>9.1211599999999997E-3</c:v>
                </c:pt>
                <c:pt idx="13011" formatCode="0.00E+00">
                  <c:v>9.1632899999999993E-3</c:v>
                </c:pt>
                <c:pt idx="13012" formatCode="0.00E+00">
                  <c:v>9.1942299999999994E-3</c:v>
                </c:pt>
                <c:pt idx="13013" formatCode="0.00E+00">
                  <c:v>9.2136500000000003E-3</c:v>
                </c:pt>
                <c:pt idx="13014" formatCode="0.00E+00">
                  <c:v>9.2213599999999996E-3</c:v>
                </c:pt>
                <c:pt idx="13015" formatCode="0.00E+00">
                  <c:v>9.2172899999999995E-3</c:v>
                </c:pt>
                <c:pt idx="13016" formatCode="0.00E+00">
                  <c:v>9.2014599999999998E-3</c:v>
                </c:pt>
                <c:pt idx="13017" formatCode="0.00E+00">
                  <c:v>9.1737999999999993E-3</c:v>
                </c:pt>
                <c:pt idx="13018" formatCode="0.00E+00">
                  <c:v>9.1340699999999993E-3</c:v>
                </c:pt>
                <c:pt idx="13019" formatCode="0.00E+00">
                  <c:v>9.0821300000000008E-3</c:v>
                </c:pt>
                <c:pt idx="13020" formatCode="0.00E+00">
                  <c:v>9.0181199999999993E-3</c:v>
                </c:pt>
                <c:pt idx="13021" formatCode="0.00E+00">
                  <c:v>8.9421399999999995E-3</c:v>
                </c:pt>
                <c:pt idx="13022" formatCode="0.00E+00">
                  <c:v>8.8540300000000006E-3</c:v>
                </c:pt>
                <c:pt idx="13023" formatCode="0.00E+00">
                  <c:v>8.7536300000000001E-3</c:v>
                </c:pt>
                <c:pt idx="13024" formatCode="0.00E+00">
                  <c:v>8.6410800000000006E-3</c:v>
                </c:pt>
                <c:pt idx="13025" formatCode="0.00E+00">
                  <c:v>8.5165399999999995E-3</c:v>
                </c:pt>
                <c:pt idx="13026" formatCode="0.00E+00">
                  <c:v>8.3799700000000005E-3</c:v>
                </c:pt>
                <c:pt idx="13027" formatCode="0.00E+00">
                  <c:v>8.2315400000000007E-3</c:v>
                </c:pt>
                <c:pt idx="13028" formatCode="0.00E+00">
                  <c:v>8.0720500000000008E-3</c:v>
                </c:pt>
                <c:pt idx="13029" formatCode="0.00E+00">
                  <c:v>7.9020800000000006E-3</c:v>
                </c:pt>
                <c:pt idx="13030" formatCode="0.00E+00">
                  <c:v>7.7214099999999997E-3</c:v>
                </c:pt>
                <c:pt idx="13031" formatCode="0.00E+00">
                  <c:v>7.5297999999999997E-3</c:v>
                </c:pt>
                <c:pt idx="13032" formatCode="0.00E+00">
                  <c:v>7.3274899999999999E-3</c:v>
                </c:pt>
                <c:pt idx="13033" formatCode="0.00E+00">
                  <c:v>7.1147199999999997E-3</c:v>
                </c:pt>
                <c:pt idx="13034" formatCode="0.00E+00">
                  <c:v>6.8918800000000004E-3</c:v>
                </c:pt>
                <c:pt idx="13035" formatCode="0.00E+00">
                  <c:v>6.6597599999999998E-3</c:v>
                </c:pt>
                <c:pt idx="13036" formatCode="0.00E+00">
                  <c:v>6.4190499999999999E-3</c:v>
                </c:pt>
                <c:pt idx="13037" formatCode="0.00E+00">
                  <c:v>6.17003E-3</c:v>
                </c:pt>
                <c:pt idx="13038" formatCode="0.00E+00">
                  <c:v>5.9126200000000004E-3</c:v>
                </c:pt>
                <c:pt idx="13039" formatCode="0.00E+00">
                  <c:v>5.6467000000000002E-3</c:v>
                </c:pt>
                <c:pt idx="13040" formatCode="0.00E+00">
                  <c:v>5.3727000000000002E-3</c:v>
                </c:pt>
                <c:pt idx="13041" formatCode="0.00E+00">
                  <c:v>5.0912600000000002E-3</c:v>
                </c:pt>
                <c:pt idx="13042" formatCode="0.00E+00">
                  <c:v>4.8026800000000001E-3</c:v>
                </c:pt>
                <c:pt idx="13043" formatCode="0.00E+00">
                  <c:v>4.5072999999999997E-3</c:v>
                </c:pt>
                <c:pt idx="13044" formatCode="0.00E+00">
                  <c:v>4.2055399999999998E-3</c:v>
                </c:pt>
                <c:pt idx="13045" formatCode="0.00E+00">
                  <c:v>3.8976900000000001E-3</c:v>
                </c:pt>
                <c:pt idx="13046" formatCode="0.00E+00">
                  <c:v>3.58421E-3</c:v>
                </c:pt>
                <c:pt idx="13047" formatCode="0.00E+00">
                  <c:v>3.2655900000000001E-3</c:v>
                </c:pt>
                <c:pt idx="13048" formatCode="0.00E+00">
                  <c:v>2.9418600000000001E-3</c:v>
                </c:pt>
                <c:pt idx="13049" formatCode="0.00E+00">
                  <c:v>2.6134299999999999E-3</c:v>
                </c:pt>
                <c:pt idx="13050" formatCode="0.00E+00">
                  <c:v>2.2817900000000001E-3</c:v>
                </c:pt>
                <c:pt idx="13051" formatCode="0.00E+00">
                  <c:v>1.9479499999999999E-3</c:v>
                </c:pt>
                <c:pt idx="13052" formatCode="0.00E+00">
                  <c:v>1.6108299999999999E-3</c:v>
                </c:pt>
                <c:pt idx="13053" formatCode="0.00E+00">
                  <c:v>1.26767E-3</c:v>
                </c:pt>
                <c:pt idx="13054" formatCode="0.00E+00">
                  <c:v>9.1734599999999998E-4</c:v>
                </c:pt>
                <c:pt idx="13055" formatCode="0.00E+00">
                  <c:v>5.6287999999999998E-4</c:v>
                </c:pt>
                <c:pt idx="13056" formatCode="0.00E+00">
                  <c:v>2.08846E-4</c:v>
                </c:pt>
                <c:pt idx="13057" formatCode="0.00E+00">
                  <c:v>-1.4229999999999999E-4</c:v>
                </c:pt>
                <c:pt idx="13058" formatCode="0.00E+00">
                  <c:v>-4.9020699999999999E-4</c:v>
                </c:pt>
                <c:pt idx="13059" formatCode="0.00E+00">
                  <c:v>-8.34751E-4</c:v>
                </c:pt>
                <c:pt idx="13060" formatCode="0.00E+00">
                  <c:v>-1.1752100000000001E-3</c:v>
                </c:pt>
                <c:pt idx="13061" formatCode="0.00E+00">
                  <c:v>-1.5109699999999999E-3</c:v>
                </c:pt>
                <c:pt idx="13062" formatCode="0.00E+00">
                  <c:v>-1.8420999999999999E-3</c:v>
                </c:pt>
                <c:pt idx="13063" formatCode="0.00E+00">
                  <c:v>-2.1686399999999999E-3</c:v>
                </c:pt>
                <c:pt idx="13064" formatCode="0.00E+00">
                  <c:v>-2.4902100000000001E-3</c:v>
                </c:pt>
                <c:pt idx="13065" formatCode="0.00E+00">
                  <c:v>-2.80664E-3</c:v>
                </c:pt>
                <c:pt idx="13066" formatCode="0.00E+00">
                  <c:v>-3.1183199999999999E-3</c:v>
                </c:pt>
                <c:pt idx="13067" formatCode="0.00E+00">
                  <c:v>-3.4260699999999998E-3</c:v>
                </c:pt>
                <c:pt idx="13068" formatCode="0.00E+00">
                  <c:v>-3.7305699999999999E-3</c:v>
                </c:pt>
                <c:pt idx="13069" formatCode="0.00E+00">
                  <c:v>-4.0319800000000001E-3</c:v>
                </c:pt>
                <c:pt idx="13070" formatCode="0.00E+00">
                  <c:v>-4.3301499999999996E-3</c:v>
                </c:pt>
                <c:pt idx="13071" formatCode="0.00E+00">
                  <c:v>-4.6252400000000001E-3</c:v>
                </c:pt>
                <c:pt idx="13072" formatCode="0.00E+00">
                  <c:v>-4.9174300000000004E-3</c:v>
                </c:pt>
                <c:pt idx="13073" formatCode="0.00E+00">
                  <c:v>-5.2062300000000001E-3</c:v>
                </c:pt>
                <c:pt idx="13074" formatCode="0.00E+00">
                  <c:v>-5.4899399999999996E-3</c:v>
                </c:pt>
                <c:pt idx="13075" formatCode="0.00E+00">
                  <c:v>-5.7660400000000001E-3</c:v>
                </c:pt>
                <c:pt idx="13076" formatCode="0.00E+00">
                  <c:v>-6.0330599999999998E-3</c:v>
                </c:pt>
                <c:pt idx="13077" formatCode="0.00E+00">
                  <c:v>-6.2921899999999996E-3</c:v>
                </c:pt>
                <c:pt idx="13078" formatCode="0.00E+00">
                  <c:v>-6.5463199999999996E-3</c:v>
                </c:pt>
                <c:pt idx="13079" formatCode="0.00E+00">
                  <c:v>-6.79775E-3</c:v>
                </c:pt>
                <c:pt idx="13080" formatCode="0.00E+00">
                  <c:v>-7.0469599999999997E-3</c:v>
                </c:pt>
                <c:pt idx="13081" formatCode="0.00E+00">
                  <c:v>-7.29329E-3</c:v>
                </c:pt>
                <c:pt idx="13082" formatCode="0.00E+00">
                  <c:v>-7.5355500000000002E-3</c:v>
                </c:pt>
                <c:pt idx="13083" formatCode="0.00E+00">
                  <c:v>-7.7713499999999998E-3</c:v>
                </c:pt>
                <c:pt idx="13084" formatCode="0.00E+00">
                  <c:v>-7.9969499999999992E-3</c:v>
                </c:pt>
                <c:pt idx="13085" formatCode="0.00E+00">
                  <c:v>-8.2093800000000005E-3</c:v>
                </c:pt>
                <c:pt idx="13086" formatCode="0.00E+00">
                  <c:v>-8.4092799999999999E-3</c:v>
                </c:pt>
                <c:pt idx="13087" formatCode="0.00E+00">
                  <c:v>-8.6001399999999992E-3</c:v>
                </c:pt>
                <c:pt idx="13088" formatCode="0.00E+00">
                  <c:v>-8.78374E-3</c:v>
                </c:pt>
                <c:pt idx="13089" formatCode="0.00E+00">
                  <c:v>-8.9584499999999997E-3</c:v>
                </c:pt>
                <c:pt idx="13090" formatCode="0.00E+00">
                  <c:v>-9.12256E-3</c:v>
                </c:pt>
                <c:pt idx="13091" formatCode="0.00E+00">
                  <c:v>-9.2769600000000008E-3</c:v>
                </c:pt>
                <c:pt idx="13092" formatCode="0.00E+00">
                  <c:v>-9.4237000000000001E-3</c:v>
                </c:pt>
                <c:pt idx="13093" formatCode="0.00E+00">
                  <c:v>-9.5633999999999997E-3</c:v>
                </c:pt>
                <c:pt idx="13094" formatCode="0.00E+00">
                  <c:v>-9.6945599999999996E-3</c:v>
                </c:pt>
                <c:pt idx="13095" formatCode="0.00E+00">
                  <c:v>-9.8154899999999996E-3</c:v>
                </c:pt>
                <c:pt idx="13096" formatCode="0.00E+00">
                  <c:v>-9.9257500000000005E-3</c:v>
                </c:pt>
                <c:pt idx="13097">
                  <c:v>-1.00254E-2</c:v>
                </c:pt>
                <c:pt idx="13098">
                  <c:v>-1.0114100000000001E-2</c:v>
                </c:pt>
                <c:pt idx="13099">
                  <c:v>-1.0191E-2</c:v>
                </c:pt>
                <c:pt idx="13100">
                  <c:v>-1.0255800000000001E-2</c:v>
                </c:pt>
                <c:pt idx="13101">
                  <c:v>-1.03096E-2</c:v>
                </c:pt>
                <c:pt idx="13102">
                  <c:v>-1.03553E-2</c:v>
                </c:pt>
                <c:pt idx="13103">
                  <c:v>-1.03958E-2</c:v>
                </c:pt>
                <c:pt idx="13104">
                  <c:v>-1.04317E-2</c:v>
                </c:pt>
                <c:pt idx="13105">
                  <c:v>-1.04615E-2</c:v>
                </c:pt>
                <c:pt idx="13106">
                  <c:v>-1.04843E-2</c:v>
                </c:pt>
                <c:pt idx="13107">
                  <c:v>-1.0501099999999999E-2</c:v>
                </c:pt>
                <c:pt idx="13108">
                  <c:v>-1.0514000000000001E-2</c:v>
                </c:pt>
                <c:pt idx="13109">
                  <c:v>-1.0525400000000001E-2</c:v>
                </c:pt>
                <c:pt idx="13110">
                  <c:v>-1.05358E-2</c:v>
                </c:pt>
                <c:pt idx="13111">
                  <c:v>-1.05448E-2</c:v>
                </c:pt>
                <c:pt idx="13112">
                  <c:v>-1.0554600000000001E-2</c:v>
                </c:pt>
                <c:pt idx="13113">
                  <c:v>-1.0568900000000001E-2</c:v>
                </c:pt>
                <c:pt idx="13114">
                  <c:v>-1.0590499999999999E-2</c:v>
                </c:pt>
                <c:pt idx="13115">
                  <c:v>-1.0622400000000001E-2</c:v>
                </c:pt>
                <c:pt idx="13116">
                  <c:v>-1.0668E-2</c:v>
                </c:pt>
                <c:pt idx="13117">
                  <c:v>-1.07286E-2</c:v>
                </c:pt>
                <c:pt idx="13118">
                  <c:v>-1.08022E-2</c:v>
                </c:pt>
                <c:pt idx="13119">
                  <c:v>-1.08865E-2</c:v>
                </c:pt>
                <c:pt idx="13120">
                  <c:v>-1.09827E-2</c:v>
                </c:pt>
                <c:pt idx="13121">
                  <c:v>-1.10936E-2</c:v>
                </c:pt>
                <c:pt idx="13122">
                  <c:v>-1.1219099999999999E-2</c:v>
                </c:pt>
                <c:pt idx="13123">
                  <c:v>-1.13568E-2</c:v>
                </c:pt>
                <c:pt idx="13124">
                  <c:v>-1.15052E-2</c:v>
                </c:pt>
                <c:pt idx="13125">
                  <c:v>-1.1665500000000001E-2</c:v>
                </c:pt>
                <c:pt idx="13126">
                  <c:v>-1.1840099999999999E-2</c:v>
                </c:pt>
                <c:pt idx="13127">
                  <c:v>-1.20305E-2</c:v>
                </c:pt>
                <c:pt idx="13128">
                  <c:v>-1.2237100000000001E-2</c:v>
                </c:pt>
                <c:pt idx="13129">
                  <c:v>-1.24607E-2</c:v>
                </c:pt>
                <c:pt idx="13130">
                  <c:v>-1.2702700000000001E-2</c:v>
                </c:pt>
                <c:pt idx="13131">
                  <c:v>-1.2964399999999999E-2</c:v>
                </c:pt>
                <c:pt idx="13132">
                  <c:v>-1.3244300000000001E-2</c:v>
                </c:pt>
                <c:pt idx="13133">
                  <c:v>-1.3540699999999999E-2</c:v>
                </c:pt>
                <c:pt idx="13134">
                  <c:v>-1.3853799999999999E-2</c:v>
                </c:pt>
                <c:pt idx="13135">
                  <c:v>-1.41855E-2</c:v>
                </c:pt>
                <c:pt idx="13136">
                  <c:v>-1.4535899999999999E-2</c:v>
                </c:pt>
                <c:pt idx="13137">
                  <c:v>-1.49023E-2</c:v>
                </c:pt>
                <c:pt idx="13138">
                  <c:v>-1.5281899999999999E-2</c:v>
                </c:pt>
                <c:pt idx="13139">
                  <c:v>-1.5677099999999999E-2</c:v>
                </c:pt>
                <c:pt idx="13140">
                  <c:v>-1.6093199999999998E-2</c:v>
                </c:pt>
                <c:pt idx="13141">
                  <c:v>-1.6534799999999999E-2</c:v>
                </c:pt>
                <c:pt idx="13142">
                  <c:v>-1.7001800000000001E-2</c:v>
                </c:pt>
                <c:pt idx="13143">
                  <c:v>-1.74904E-2</c:v>
                </c:pt>
                <c:pt idx="13144">
                  <c:v>-1.7999600000000001E-2</c:v>
                </c:pt>
                <c:pt idx="13145">
                  <c:v>-1.8532E-2</c:v>
                </c:pt>
                <c:pt idx="13146">
                  <c:v>-1.9088999999999998E-2</c:v>
                </c:pt>
                <c:pt idx="13147">
                  <c:v>-1.9668100000000001E-2</c:v>
                </c:pt>
                <c:pt idx="13148">
                  <c:v>-2.02659E-2</c:v>
                </c:pt>
                <c:pt idx="13149">
                  <c:v>-2.0881299999999998E-2</c:v>
                </c:pt>
                <c:pt idx="13150">
                  <c:v>-2.1514100000000001E-2</c:v>
                </c:pt>
                <c:pt idx="13151">
                  <c:v>-2.2161899999999998E-2</c:v>
                </c:pt>
                <c:pt idx="13152">
                  <c:v>-2.2822100000000001E-2</c:v>
                </c:pt>
                <c:pt idx="13153">
                  <c:v>-2.3497199999999999E-2</c:v>
                </c:pt>
                <c:pt idx="13154">
                  <c:v>-2.4193800000000001E-2</c:v>
                </c:pt>
                <c:pt idx="13155">
                  <c:v>-2.4913600000000001E-2</c:v>
                </c:pt>
                <c:pt idx="13156">
                  <c:v>-2.56516E-2</c:v>
                </c:pt>
                <c:pt idx="13157">
                  <c:v>-2.6402999999999999E-2</c:v>
                </c:pt>
                <c:pt idx="13158">
                  <c:v>-2.7167500000000001E-2</c:v>
                </c:pt>
                <c:pt idx="13159">
                  <c:v>-2.7946200000000001E-2</c:v>
                </c:pt>
                <c:pt idx="13160">
                  <c:v>-2.8740399999999999E-2</c:v>
                </c:pt>
                <c:pt idx="13161">
                  <c:v>-2.9550799999999999E-2</c:v>
                </c:pt>
                <c:pt idx="13162">
                  <c:v>-3.03755E-2</c:v>
                </c:pt>
                <c:pt idx="13163">
                  <c:v>-3.1210499999999999E-2</c:v>
                </c:pt>
                <c:pt idx="13164">
                  <c:v>-3.2054899999999997E-2</c:v>
                </c:pt>
                <c:pt idx="13165">
                  <c:v>-3.2911999999999997E-2</c:v>
                </c:pt>
                <c:pt idx="13166">
                  <c:v>-3.3785000000000003E-2</c:v>
                </c:pt>
                <c:pt idx="13167">
                  <c:v>-3.4673200000000001E-2</c:v>
                </c:pt>
                <c:pt idx="13168">
                  <c:v>-3.5573800000000003E-2</c:v>
                </c:pt>
                <c:pt idx="13169">
                  <c:v>-3.6485999999999998E-2</c:v>
                </c:pt>
                <c:pt idx="13170">
                  <c:v>-3.74098E-2</c:v>
                </c:pt>
                <c:pt idx="13171">
                  <c:v>-3.8343799999999997E-2</c:v>
                </c:pt>
                <c:pt idx="13172">
                  <c:v>-3.9284100000000002E-2</c:v>
                </c:pt>
                <c:pt idx="13173">
                  <c:v>-4.0227899999999997E-2</c:v>
                </c:pt>
                <c:pt idx="13174">
                  <c:v>-4.1176999999999998E-2</c:v>
                </c:pt>
                <c:pt idx="13175">
                  <c:v>-4.2135199999999998E-2</c:v>
                </c:pt>
                <c:pt idx="13176">
                  <c:v>-4.31017E-2</c:v>
                </c:pt>
                <c:pt idx="13177">
                  <c:v>-4.4072699999999999E-2</c:v>
                </c:pt>
                <c:pt idx="13178">
                  <c:v>-4.5046000000000003E-2</c:v>
                </c:pt>
                <c:pt idx="13179">
                  <c:v>-4.6021600000000003E-2</c:v>
                </c:pt>
                <c:pt idx="13180">
                  <c:v>-4.6998400000000003E-2</c:v>
                </c:pt>
                <c:pt idx="13181">
                  <c:v>-4.7974000000000003E-2</c:v>
                </c:pt>
                <c:pt idx="13182">
                  <c:v>-4.89478E-2</c:v>
                </c:pt>
                <c:pt idx="13183">
                  <c:v>-4.9923099999999998E-2</c:v>
                </c:pt>
                <c:pt idx="13184">
                  <c:v>-5.0903900000000002E-2</c:v>
                </c:pt>
                <c:pt idx="13185">
                  <c:v>-5.1889900000000003E-2</c:v>
                </c:pt>
                <c:pt idx="13186">
                  <c:v>-5.2876600000000003E-2</c:v>
                </c:pt>
                <c:pt idx="13187">
                  <c:v>-5.3858499999999997E-2</c:v>
                </c:pt>
                <c:pt idx="13188">
                  <c:v>-5.4832600000000002E-2</c:v>
                </c:pt>
                <c:pt idx="13189">
                  <c:v>-5.5799799999999997E-2</c:v>
                </c:pt>
                <c:pt idx="13190">
                  <c:v>-5.6763500000000001E-2</c:v>
                </c:pt>
                <c:pt idx="13191">
                  <c:v>-5.7722500000000003E-2</c:v>
                </c:pt>
                <c:pt idx="13192">
                  <c:v>-5.8669199999999998E-2</c:v>
                </c:pt>
                <c:pt idx="13193">
                  <c:v>-5.9596900000000001E-2</c:v>
                </c:pt>
                <c:pt idx="13194">
                  <c:v>-6.0505200000000002E-2</c:v>
                </c:pt>
                <c:pt idx="13195">
                  <c:v>-6.1397199999999999E-2</c:v>
                </c:pt>
                <c:pt idx="13196">
                  <c:v>-6.2275200000000003E-2</c:v>
                </c:pt>
                <c:pt idx="13197">
                  <c:v>-6.3138399999999997E-2</c:v>
                </c:pt>
                <c:pt idx="13198">
                  <c:v>-6.3984799999999994E-2</c:v>
                </c:pt>
                <c:pt idx="13199">
                  <c:v>-6.4811900000000006E-2</c:v>
                </c:pt>
                <c:pt idx="13200">
                  <c:v>-6.5615599999999996E-2</c:v>
                </c:pt>
                <c:pt idx="13201">
                  <c:v>-6.6389699999999996E-2</c:v>
                </c:pt>
                <c:pt idx="13202">
                  <c:v>-6.7133700000000004E-2</c:v>
                </c:pt>
                <c:pt idx="13203">
                  <c:v>-6.7855799999999994E-2</c:v>
                </c:pt>
                <c:pt idx="13204">
                  <c:v>-6.8562200000000004E-2</c:v>
                </c:pt>
                <c:pt idx="13205">
                  <c:v>-6.9251599999999996E-2</c:v>
                </c:pt>
                <c:pt idx="13206">
                  <c:v>-6.9921899999999995E-2</c:v>
                </c:pt>
                <c:pt idx="13207">
                  <c:v>-7.05736E-2</c:v>
                </c:pt>
                <c:pt idx="13208">
                  <c:v>-7.1207000000000006E-2</c:v>
                </c:pt>
                <c:pt idx="13209">
                  <c:v>-7.1819499999999994E-2</c:v>
                </c:pt>
                <c:pt idx="13210">
                  <c:v>-7.2406799999999993E-2</c:v>
                </c:pt>
                <c:pt idx="13211">
                  <c:v>-7.2966000000000003E-2</c:v>
                </c:pt>
                <c:pt idx="13212">
                  <c:v>-7.3497599999999996E-2</c:v>
                </c:pt>
                <c:pt idx="13213">
                  <c:v>-7.4002899999999996E-2</c:v>
                </c:pt>
                <c:pt idx="13214">
                  <c:v>-7.4484800000000004E-2</c:v>
                </c:pt>
                <c:pt idx="13215">
                  <c:v>-7.4948200000000006E-2</c:v>
                </c:pt>
                <c:pt idx="13216">
                  <c:v>-7.53973E-2</c:v>
                </c:pt>
                <c:pt idx="13217">
                  <c:v>-7.5834799999999994E-2</c:v>
                </c:pt>
                <c:pt idx="13218">
                  <c:v>-7.6260999999999995E-2</c:v>
                </c:pt>
                <c:pt idx="13219">
                  <c:v>-7.6672900000000002E-2</c:v>
                </c:pt>
                <c:pt idx="13220">
                  <c:v>-7.7065099999999997E-2</c:v>
                </c:pt>
                <c:pt idx="13221">
                  <c:v>-7.7433600000000005E-2</c:v>
                </c:pt>
                <c:pt idx="13222">
                  <c:v>-7.7778E-2</c:v>
                </c:pt>
                <c:pt idx="13223">
                  <c:v>-7.8097600000000003E-2</c:v>
                </c:pt>
                <c:pt idx="13224">
                  <c:v>-7.8389100000000003E-2</c:v>
                </c:pt>
                <c:pt idx="13225">
                  <c:v>-7.8649200000000002E-2</c:v>
                </c:pt>
                <c:pt idx="13226">
                  <c:v>-7.8878500000000004E-2</c:v>
                </c:pt>
                <c:pt idx="13227">
                  <c:v>-7.9082799999999995E-2</c:v>
                </c:pt>
                <c:pt idx="13228">
                  <c:v>-7.9268699999999997E-2</c:v>
                </c:pt>
                <c:pt idx="13229">
                  <c:v>-7.9440300000000005E-2</c:v>
                </c:pt>
                <c:pt idx="13230">
                  <c:v>-7.9600199999999996E-2</c:v>
                </c:pt>
                <c:pt idx="13231">
                  <c:v>-7.97514E-2</c:v>
                </c:pt>
                <c:pt idx="13232">
                  <c:v>-7.9895599999999997E-2</c:v>
                </c:pt>
                <c:pt idx="13233">
                  <c:v>-8.0033300000000002E-2</c:v>
                </c:pt>
                <c:pt idx="13234">
                  <c:v>-8.0164600000000003E-2</c:v>
                </c:pt>
                <c:pt idx="13235">
                  <c:v>-8.0291000000000001E-2</c:v>
                </c:pt>
                <c:pt idx="13236">
                  <c:v>-8.04145E-2</c:v>
                </c:pt>
                <c:pt idx="13237">
                  <c:v>-8.0537300000000006E-2</c:v>
                </c:pt>
                <c:pt idx="13238">
                  <c:v>-8.0660899999999994E-2</c:v>
                </c:pt>
                <c:pt idx="13239">
                  <c:v>-8.0781800000000001E-2</c:v>
                </c:pt>
                <c:pt idx="13240">
                  <c:v>-8.0896499999999996E-2</c:v>
                </c:pt>
                <c:pt idx="13241">
                  <c:v>-8.1008399999999994E-2</c:v>
                </c:pt>
                <c:pt idx="13242">
                  <c:v>-8.1124000000000002E-2</c:v>
                </c:pt>
                <c:pt idx="13243">
                  <c:v>-8.1245499999999998E-2</c:v>
                </c:pt>
                <c:pt idx="13244">
                  <c:v>-8.1368200000000002E-2</c:v>
                </c:pt>
                <c:pt idx="13245">
                  <c:v>-8.1487100000000007E-2</c:v>
                </c:pt>
                <c:pt idx="13246">
                  <c:v>-8.1602300000000003E-2</c:v>
                </c:pt>
                <c:pt idx="13247">
                  <c:v>-8.1717899999999996E-2</c:v>
                </c:pt>
                <c:pt idx="13248">
                  <c:v>-8.1835000000000005E-2</c:v>
                </c:pt>
                <c:pt idx="13249">
                  <c:v>-8.1951099999999999E-2</c:v>
                </c:pt>
                <c:pt idx="13250">
                  <c:v>-8.2062599999999999E-2</c:v>
                </c:pt>
                <c:pt idx="13251">
                  <c:v>-8.2166799999999998E-2</c:v>
                </c:pt>
                <c:pt idx="13252">
                  <c:v>-8.2263600000000006E-2</c:v>
                </c:pt>
                <c:pt idx="13253">
                  <c:v>-8.2349400000000003E-2</c:v>
                </c:pt>
                <c:pt idx="13254">
                  <c:v>-8.2417199999999996E-2</c:v>
                </c:pt>
                <c:pt idx="13255">
                  <c:v>-8.2463800000000004E-2</c:v>
                </c:pt>
                <c:pt idx="13256">
                  <c:v>-8.2494100000000001E-2</c:v>
                </c:pt>
                <c:pt idx="13257">
                  <c:v>-8.2515699999999997E-2</c:v>
                </c:pt>
                <c:pt idx="13258">
                  <c:v>-8.2535600000000001E-2</c:v>
                </c:pt>
                <c:pt idx="13259">
                  <c:v>-8.2558400000000004E-2</c:v>
                </c:pt>
                <c:pt idx="13260">
                  <c:v>-8.2585699999999998E-2</c:v>
                </c:pt>
                <c:pt idx="13261">
                  <c:v>-8.2617700000000002E-2</c:v>
                </c:pt>
                <c:pt idx="13262">
                  <c:v>-8.2656900000000005E-2</c:v>
                </c:pt>
                <c:pt idx="13263">
                  <c:v>-8.2705699999999993E-2</c:v>
                </c:pt>
                <c:pt idx="13264">
                  <c:v>-8.2766199999999998E-2</c:v>
                </c:pt>
                <c:pt idx="13265">
                  <c:v>-8.2838899999999993E-2</c:v>
                </c:pt>
                <c:pt idx="13266">
                  <c:v>-8.2920800000000003E-2</c:v>
                </c:pt>
                <c:pt idx="13267">
                  <c:v>-8.30066E-2</c:v>
                </c:pt>
                <c:pt idx="13268">
                  <c:v>-8.3095199999999994E-2</c:v>
                </c:pt>
                <c:pt idx="13269">
                  <c:v>-8.3190299999999995E-2</c:v>
                </c:pt>
                <c:pt idx="13270">
                  <c:v>-8.3296899999999993E-2</c:v>
                </c:pt>
                <c:pt idx="13271">
                  <c:v>-8.34173E-2</c:v>
                </c:pt>
                <c:pt idx="13272">
                  <c:v>-8.3548499999999998E-2</c:v>
                </c:pt>
                <c:pt idx="13273">
                  <c:v>-8.3683199999999999E-2</c:v>
                </c:pt>
                <c:pt idx="13274">
                  <c:v>-8.3816299999999996E-2</c:v>
                </c:pt>
                <c:pt idx="13275">
                  <c:v>-8.3947900000000006E-2</c:v>
                </c:pt>
                <c:pt idx="13276">
                  <c:v>-8.4078299999999995E-2</c:v>
                </c:pt>
                <c:pt idx="13277">
                  <c:v>-8.4206400000000001E-2</c:v>
                </c:pt>
                <c:pt idx="13278">
                  <c:v>-8.4332799999999999E-2</c:v>
                </c:pt>
                <c:pt idx="13279">
                  <c:v>-8.4460499999999994E-2</c:v>
                </c:pt>
                <c:pt idx="13280">
                  <c:v>-8.4592799999999996E-2</c:v>
                </c:pt>
                <c:pt idx="13281">
                  <c:v>-8.4731299999999996E-2</c:v>
                </c:pt>
                <c:pt idx="13282">
                  <c:v>-8.4875599999999995E-2</c:v>
                </c:pt>
                <c:pt idx="13283">
                  <c:v>-8.5025799999999999E-2</c:v>
                </c:pt>
                <c:pt idx="13284">
                  <c:v>-8.5181000000000007E-2</c:v>
                </c:pt>
                <c:pt idx="13285">
                  <c:v>-8.5340600000000003E-2</c:v>
                </c:pt>
                <c:pt idx="13286">
                  <c:v>-8.5508200000000006E-2</c:v>
                </c:pt>
                <c:pt idx="13287">
                  <c:v>-8.5685600000000001E-2</c:v>
                </c:pt>
                <c:pt idx="13288">
                  <c:v>-8.5868100000000003E-2</c:v>
                </c:pt>
                <c:pt idx="13289">
                  <c:v>-8.6052400000000001E-2</c:v>
                </c:pt>
                <c:pt idx="13290">
                  <c:v>-8.6244199999999993E-2</c:v>
                </c:pt>
                <c:pt idx="13291">
                  <c:v>-8.6452299999999996E-2</c:v>
                </c:pt>
                <c:pt idx="13292">
                  <c:v>-8.6679999999999993E-2</c:v>
                </c:pt>
                <c:pt idx="13293">
                  <c:v>-8.6929800000000002E-2</c:v>
                </c:pt>
                <c:pt idx="13294">
                  <c:v>-8.7209099999999998E-2</c:v>
                </c:pt>
                <c:pt idx="13295">
                  <c:v>-8.7521799999999997E-2</c:v>
                </c:pt>
                <c:pt idx="13296">
                  <c:v>-8.7865299999999993E-2</c:v>
                </c:pt>
                <c:pt idx="13297">
                  <c:v>-8.8234099999999996E-2</c:v>
                </c:pt>
                <c:pt idx="13298">
                  <c:v>-8.8624400000000006E-2</c:v>
                </c:pt>
                <c:pt idx="13299">
                  <c:v>-8.9034500000000003E-2</c:v>
                </c:pt>
                <c:pt idx="13300">
                  <c:v>-8.9459999999999998E-2</c:v>
                </c:pt>
                <c:pt idx="13301">
                  <c:v>-8.9899199999999999E-2</c:v>
                </c:pt>
                <c:pt idx="13302">
                  <c:v>-9.0357599999999996E-2</c:v>
                </c:pt>
                <c:pt idx="13303">
                  <c:v>-9.0842800000000001E-2</c:v>
                </c:pt>
                <c:pt idx="13304">
                  <c:v>-9.1358300000000003E-2</c:v>
                </c:pt>
                <c:pt idx="13305">
                  <c:v>-9.1904799999999995E-2</c:v>
                </c:pt>
                <c:pt idx="13306">
                  <c:v>-9.2481400000000005E-2</c:v>
                </c:pt>
                <c:pt idx="13307">
                  <c:v>-9.3085399999999999E-2</c:v>
                </c:pt>
                <c:pt idx="13308">
                  <c:v>-9.3713599999999994E-2</c:v>
                </c:pt>
                <c:pt idx="13309">
                  <c:v>-9.4365099999999993E-2</c:v>
                </c:pt>
                <c:pt idx="13310">
                  <c:v>-9.5042100000000004E-2</c:v>
                </c:pt>
                <c:pt idx="13311">
                  <c:v>-9.5745999999999998E-2</c:v>
                </c:pt>
                <c:pt idx="13312">
                  <c:v>-9.6478099999999997E-2</c:v>
                </c:pt>
                <c:pt idx="13313">
                  <c:v>-9.7239599999999995E-2</c:v>
                </c:pt>
                <c:pt idx="13314">
                  <c:v>-9.8032599999999998E-2</c:v>
                </c:pt>
                <c:pt idx="13315">
                  <c:v>-9.8861099999999993E-2</c:v>
                </c:pt>
                <c:pt idx="13316">
                  <c:v>-9.9728200000000003E-2</c:v>
                </c:pt>
                <c:pt idx="13317">
                  <c:v>-0.100633</c:v>
                </c:pt>
                <c:pt idx="13318">
                  <c:v>-0.101572</c:v>
                </c:pt>
                <c:pt idx="13319">
                  <c:v>-0.102546</c:v>
                </c:pt>
                <c:pt idx="13320">
                  <c:v>-0.103557</c:v>
                </c:pt>
                <c:pt idx="13321">
                  <c:v>-0.104606</c:v>
                </c:pt>
                <c:pt idx="13322">
                  <c:v>-0.105693</c:v>
                </c:pt>
                <c:pt idx="13323">
                  <c:v>-0.10681400000000001</c:v>
                </c:pt>
                <c:pt idx="13324">
                  <c:v>-0.10796699999999999</c:v>
                </c:pt>
                <c:pt idx="13325">
                  <c:v>-0.109155</c:v>
                </c:pt>
                <c:pt idx="13326">
                  <c:v>-0.11038100000000001</c:v>
                </c:pt>
                <c:pt idx="13327">
                  <c:v>-0.111647</c:v>
                </c:pt>
                <c:pt idx="13328">
                  <c:v>-0.112951</c:v>
                </c:pt>
                <c:pt idx="13329">
                  <c:v>-0.11429400000000001</c:v>
                </c:pt>
                <c:pt idx="13330">
                  <c:v>-0.11568100000000001</c:v>
                </c:pt>
                <c:pt idx="13331">
                  <c:v>-0.117109</c:v>
                </c:pt>
                <c:pt idx="13332">
                  <c:v>-0.118574</c:v>
                </c:pt>
                <c:pt idx="13333">
                  <c:v>-0.120073</c:v>
                </c:pt>
                <c:pt idx="13334">
                  <c:v>-0.121604</c:v>
                </c:pt>
                <c:pt idx="13335">
                  <c:v>-0.123165</c:v>
                </c:pt>
                <c:pt idx="13336">
                  <c:v>-0.124752</c:v>
                </c:pt>
                <c:pt idx="13337">
                  <c:v>-0.126363</c:v>
                </c:pt>
                <c:pt idx="13338">
                  <c:v>-0.128002</c:v>
                </c:pt>
                <c:pt idx="13339">
                  <c:v>-0.12966900000000001</c:v>
                </c:pt>
                <c:pt idx="13340">
                  <c:v>-0.131359</c:v>
                </c:pt>
                <c:pt idx="13341">
                  <c:v>-0.13305800000000001</c:v>
                </c:pt>
                <c:pt idx="13342">
                  <c:v>-0.13475400000000001</c:v>
                </c:pt>
                <c:pt idx="13343">
                  <c:v>-0.13644300000000001</c:v>
                </c:pt>
                <c:pt idx="13344">
                  <c:v>-0.138126</c:v>
                </c:pt>
                <c:pt idx="13345">
                  <c:v>-0.13980500000000001</c:v>
                </c:pt>
                <c:pt idx="13346">
                  <c:v>-0.141487</c:v>
                </c:pt>
                <c:pt idx="13347">
                  <c:v>-0.143174</c:v>
                </c:pt>
                <c:pt idx="13348">
                  <c:v>-0.14486199999999999</c:v>
                </c:pt>
                <c:pt idx="13349">
                  <c:v>-0.14654900000000001</c:v>
                </c:pt>
                <c:pt idx="13350">
                  <c:v>-0.14824000000000001</c:v>
                </c:pt>
                <c:pt idx="13351">
                  <c:v>-0.14994299999999999</c:v>
                </c:pt>
                <c:pt idx="13352">
                  <c:v>-0.15166399999999999</c:v>
                </c:pt>
                <c:pt idx="13353">
                  <c:v>-0.15340300000000001</c:v>
                </c:pt>
                <c:pt idx="13354">
                  <c:v>-0.155164</c:v>
                </c:pt>
                <c:pt idx="13355">
                  <c:v>-0.156946</c:v>
                </c:pt>
                <c:pt idx="13356">
                  <c:v>-0.158747</c:v>
                </c:pt>
                <c:pt idx="13357">
                  <c:v>-0.16056599999999999</c:v>
                </c:pt>
                <c:pt idx="13358">
                  <c:v>-0.16239799999999999</c:v>
                </c:pt>
                <c:pt idx="13359">
                  <c:v>-0.16422900000000001</c:v>
                </c:pt>
                <c:pt idx="13360">
                  <c:v>-0.166045</c:v>
                </c:pt>
                <c:pt idx="13361">
                  <c:v>-0.16783699999999999</c:v>
                </c:pt>
                <c:pt idx="13362">
                  <c:v>-0.1696</c:v>
                </c:pt>
                <c:pt idx="13363">
                  <c:v>-0.17133100000000001</c:v>
                </c:pt>
                <c:pt idx="13364">
                  <c:v>-0.17302500000000001</c:v>
                </c:pt>
                <c:pt idx="13365">
                  <c:v>-0.17466799999999999</c:v>
                </c:pt>
                <c:pt idx="13366">
                  <c:v>-0.176258</c:v>
                </c:pt>
                <c:pt idx="13367">
                  <c:v>-0.17780199999999999</c:v>
                </c:pt>
                <c:pt idx="13368">
                  <c:v>-0.179311</c:v>
                </c:pt>
                <c:pt idx="13369">
                  <c:v>-0.180786</c:v>
                </c:pt>
                <c:pt idx="13370">
                  <c:v>-0.182226</c:v>
                </c:pt>
                <c:pt idx="13371">
                  <c:v>-0.18362999999999999</c:v>
                </c:pt>
                <c:pt idx="13372">
                  <c:v>-0.18498899999999999</c:v>
                </c:pt>
                <c:pt idx="13373">
                  <c:v>-0.18629899999999999</c:v>
                </c:pt>
                <c:pt idx="13374">
                  <c:v>-0.187558</c:v>
                </c:pt>
                <c:pt idx="13375">
                  <c:v>-0.18876799999999999</c:v>
                </c:pt>
                <c:pt idx="13376">
                  <c:v>-0.18992899999999999</c:v>
                </c:pt>
                <c:pt idx="13377">
                  <c:v>-0.19104499999999999</c:v>
                </c:pt>
                <c:pt idx="13378">
                  <c:v>-0.19212099999999999</c:v>
                </c:pt>
                <c:pt idx="13379">
                  <c:v>-0.193165</c:v>
                </c:pt>
                <c:pt idx="13380">
                  <c:v>-0.19418299999999999</c:v>
                </c:pt>
                <c:pt idx="13381">
                  <c:v>-0.19517699999999999</c:v>
                </c:pt>
                <c:pt idx="13382">
                  <c:v>-0.19615199999999999</c:v>
                </c:pt>
                <c:pt idx="13383">
                  <c:v>-0.19711000000000001</c:v>
                </c:pt>
                <c:pt idx="13384">
                  <c:v>-0.19805</c:v>
                </c:pt>
                <c:pt idx="13385">
                  <c:v>-0.198963</c:v>
                </c:pt>
                <c:pt idx="13386">
                  <c:v>-0.19984299999999999</c:v>
                </c:pt>
                <c:pt idx="13387">
                  <c:v>-0.20068900000000001</c:v>
                </c:pt>
                <c:pt idx="13388">
                  <c:v>-0.20150499999999999</c:v>
                </c:pt>
                <c:pt idx="13389">
                  <c:v>-0.202292</c:v>
                </c:pt>
                <c:pt idx="13390">
                  <c:v>-0.20305599999999999</c:v>
                </c:pt>
                <c:pt idx="13391">
                  <c:v>-0.20380100000000001</c:v>
                </c:pt>
                <c:pt idx="13392">
                  <c:v>-0.20452300000000001</c:v>
                </c:pt>
                <c:pt idx="13393">
                  <c:v>-0.205211</c:v>
                </c:pt>
                <c:pt idx="13394">
                  <c:v>-0.20586099999999999</c:v>
                </c:pt>
                <c:pt idx="13395">
                  <c:v>-0.206482</c:v>
                </c:pt>
                <c:pt idx="13396">
                  <c:v>-0.20707800000000001</c:v>
                </c:pt>
                <c:pt idx="13397">
                  <c:v>-0.207653</c:v>
                </c:pt>
                <c:pt idx="13398">
                  <c:v>-0.208207</c:v>
                </c:pt>
                <c:pt idx="13399">
                  <c:v>-0.20874400000000001</c:v>
                </c:pt>
                <c:pt idx="13400">
                  <c:v>-0.20926700000000001</c:v>
                </c:pt>
                <c:pt idx="13401">
                  <c:v>-0.20977899999999999</c:v>
                </c:pt>
                <c:pt idx="13402">
                  <c:v>-0.210284</c:v>
                </c:pt>
                <c:pt idx="13403">
                  <c:v>-0.210787</c:v>
                </c:pt>
                <c:pt idx="13404">
                  <c:v>-0.211289</c:v>
                </c:pt>
                <c:pt idx="13405">
                  <c:v>-0.211785</c:v>
                </c:pt>
                <c:pt idx="13406">
                  <c:v>-0.21227099999999999</c:v>
                </c:pt>
                <c:pt idx="13407">
                  <c:v>-0.21274799999999999</c:v>
                </c:pt>
                <c:pt idx="13408">
                  <c:v>-0.21321899999999999</c:v>
                </c:pt>
                <c:pt idx="13409">
                  <c:v>-0.21368300000000001</c:v>
                </c:pt>
                <c:pt idx="13410">
                  <c:v>-0.21413299999999999</c:v>
                </c:pt>
                <c:pt idx="13411">
                  <c:v>-0.214564</c:v>
                </c:pt>
                <c:pt idx="13412">
                  <c:v>-0.21496799999999999</c:v>
                </c:pt>
                <c:pt idx="13413">
                  <c:v>-0.21535099999999999</c:v>
                </c:pt>
                <c:pt idx="13414">
                  <c:v>-0.21571699999999999</c:v>
                </c:pt>
                <c:pt idx="13415">
                  <c:v>-0.21607100000000001</c:v>
                </c:pt>
                <c:pt idx="13416">
                  <c:v>-0.216414</c:v>
                </c:pt>
                <c:pt idx="13417">
                  <c:v>-0.216753</c:v>
                </c:pt>
                <c:pt idx="13418">
                  <c:v>-0.21709100000000001</c:v>
                </c:pt>
                <c:pt idx="13419">
                  <c:v>-0.21742900000000001</c:v>
                </c:pt>
                <c:pt idx="13420">
                  <c:v>-0.217774</c:v>
                </c:pt>
                <c:pt idx="13421">
                  <c:v>-0.21812300000000001</c:v>
                </c:pt>
                <c:pt idx="13422">
                  <c:v>-0.218469</c:v>
                </c:pt>
                <c:pt idx="13423">
                  <c:v>-0.218808</c:v>
                </c:pt>
                <c:pt idx="13424">
                  <c:v>-0.21914600000000001</c:v>
                </c:pt>
                <c:pt idx="13425">
                  <c:v>-0.21948500000000001</c:v>
                </c:pt>
                <c:pt idx="13426">
                  <c:v>-0.21982399999999999</c:v>
                </c:pt>
                <c:pt idx="13427">
                  <c:v>-0.220161</c:v>
                </c:pt>
                <c:pt idx="13428">
                  <c:v>-0.22049199999999999</c:v>
                </c:pt>
                <c:pt idx="13429">
                  <c:v>-0.22081500000000001</c:v>
                </c:pt>
                <c:pt idx="13430">
                  <c:v>-0.22112599999999999</c:v>
                </c:pt>
                <c:pt idx="13431">
                  <c:v>-0.221417</c:v>
                </c:pt>
                <c:pt idx="13432">
                  <c:v>-0.22167999999999999</c:v>
                </c:pt>
                <c:pt idx="13433">
                  <c:v>-0.221915</c:v>
                </c:pt>
                <c:pt idx="13434">
                  <c:v>-0.22212200000000001</c:v>
                </c:pt>
                <c:pt idx="13435">
                  <c:v>-0.22230900000000001</c:v>
                </c:pt>
                <c:pt idx="13436">
                  <c:v>-0.22247900000000001</c:v>
                </c:pt>
                <c:pt idx="13437">
                  <c:v>-0.222636</c:v>
                </c:pt>
                <c:pt idx="13438">
                  <c:v>-0.22278999999999999</c:v>
                </c:pt>
                <c:pt idx="13439">
                  <c:v>-0.22295000000000001</c:v>
                </c:pt>
                <c:pt idx="13440">
                  <c:v>-0.22312499999999999</c:v>
                </c:pt>
                <c:pt idx="13441">
                  <c:v>-0.22331799999999999</c:v>
                </c:pt>
                <c:pt idx="13442">
                  <c:v>-0.223526</c:v>
                </c:pt>
                <c:pt idx="13443">
                  <c:v>-0.223741</c:v>
                </c:pt>
                <c:pt idx="13444">
                  <c:v>-0.22394900000000001</c:v>
                </c:pt>
                <c:pt idx="13445">
                  <c:v>-0.22414899999999999</c:v>
                </c:pt>
                <c:pt idx="13446">
                  <c:v>-0.22434799999999999</c:v>
                </c:pt>
                <c:pt idx="13447">
                  <c:v>-0.22456100000000001</c:v>
                </c:pt>
                <c:pt idx="13448">
                  <c:v>-0.224797</c:v>
                </c:pt>
                <c:pt idx="13449">
                  <c:v>-0.225051</c:v>
                </c:pt>
                <c:pt idx="13450">
                  <c:v>-0.225303</c:v>
                </c:pt>
                <c:pt idx="13451">
                  <c:v>-0.22553899999999999</c:v>
                </c:pt>
                <c:pt idx="13452">
                  <c:v>-0.22575100000000001</c:v>
                </c:pt>
                <c:pt idx="13453">
                  <c:v>-0.225935</c:v>
                </c:pt>
                <c:pt idx="13454">
                  <c:v>-0.226081</c:v>
                </c:pt>
                <c:pt idx="13455">
                  <c:v>-0.226185</c:v>
                </c:pt>
                <c:pt idx="13456">
                  <c:v>-0.22625300000000001</c:v>
                </c:pt>
                <c:pt idx="13457">
                  <c:v>-0.226299</c:v>
                </c:pt>
                <c:pt idx="13458">
                  <c:v>-0.22633500000000001</c:v>
                </c:pt>
                <c:pt idx="13459">
                  <c:v>-0.22636800000000001</c:v>
                </c:pt>
                <c:pt idx="13460">
                  <c:v>-0.22639699999999999</c:v>
                </c:pt>
                <c:pt idx="13461">
                  <c:v>-0.22641800000000001</c:v>
                </c:pt>
                <c:pt idx="13462">
                  <c:v>-0.22642000000000001</c:v>
                </c:pt>
                <c:pt idx="13463">
                  <c:v>-0.22640199999999999</c:v>
                </c:pt>
                <c:pt idx="13464">
                  <c:v>-0.22636500000000001</c:v>
                </c:pt>
                <c:pt idx="13465">
                  <c:v>-0.22631000000000001</c:v>
                </c:pt>
                <c:pt idx="13466">
                  <c:v>-0.22623699999999999</c:v>
                </c:pt>
                <c:pt idx="13467">
                  <c:v>-0.22614699999999999</c:v>
                </c:pt>
                <c:pt idx="13468">
                  <c:v>-0.22604399999999999</c:v>
                </c:pt>
                <c:pt idx="13469">
                  <c:v>-0.22592699999999999</c:v>
                </c:pt>
                <c:pt idx="13470">
                  <c:v>-0.225795</c:v>
                </c:pt>
                <c:pt idx="13471">
                  <c:v>-0.22564400000000001</c:v>
                </c:pt>
                <c:pt idx="13472">
                  <c:v>-0.225466</c:v>
                </c:pt>
                <c:pt idx="13473">
                  <c:v>-0.22525300000000001</c:v>
                </c:pt>
                <c:pt idx="13474">
                  <c:v>-0.22500500000000001</c:v>
                </c:pt>
                <c:pt idx="13475">
                  <c:v>-0.22472700000000001</c:v>
                </c:pt>
                <c:pt idx="13476">
                  <c:v>-0.22441900000000001</c:v>
                </c:pt>
                <c:pt idx="13477">
                  <c:v>-0.224075</c:v>
                </c:pt>
                <c:pt idx="13478">
                  <c:v>-0.223691</c:v>
                </c:pt>
                <c:pt idx="13479">
                  <c:v>-0.22325700000000001</c:v>
                </c:pt>
                <c:pt idx="13480">
                  <c:v>-0.222771</c:v>
                </c:pt>
                <c:pt idx="13481">
                  <c:v>-0.22223899999999999</c:v>
                </c:pt>
                <c:pt idx="13482">
                  <c:v>-0.22167700000000001</c:v>
                </c:pt>
                <c:pt idx="13483">
                  <c:v>-0.22109200000000001</c:v>
                </c:pt>
                <c:pt idx="13484">
                  <c:v>-0.22048499999999999</c:v>
                </c:pt>
                <c:pt idx="13485">
                  <c:v>-0.21985199999999999</c:v>
                </c:pt>
                <c:pt idx="13486">
                  <c:v>-0.219196</c:v>
                </c:pt>
                <c:pt idx="13487">
                  <c:v>-0.21851599999999999</c:v>
                </c:pt>
                <c:pt idx="13488">
                  <c:v>-0.217807</c:v>
                </c:pt>
                <c:pt idx="13489">
                  <c:v>-0.21706500000000001</c:v>
                </c:pt>
                <c:pt idx="13490">
                  <c:v>-0.21629999999999999</c:v>
                </c:pt>
                <c:pt idx="13491">
                  <c:v>-0.21552499999999999</c:v>
                </c:pt>
                <c:pt idx="13492">
                  <c:v>-0.214749</c:v>
                </c:pt>
                <c:pt idx="13493">
                  <c:v>-0.21396999999999999</c:v>
                </c:pt>
                <c:pt idx="13494">
                  <c:v>-0.21318000000000001</c:v>
                </c:pt>
                <c:pt idx="13495">
                  <c:v>-0.21237</c:v>
                </c:pt>
                <c:pt idx="13496">
                  <c:v>-0.211532</c:v>
                </c:pt>
                <c:pt idx="13497">
                  <c:v>-0.21066299999999999</c:v>
                </c:pt>
                <c:pt idx="13498">
                  <c:v>-0.20976700000000001</c:v>
                </c:pt>
                <c:pt idx="13499">
                  <c:v>-0.20884800000000001</c:v>
                </c:pt>
                <c:pt idx="13500">
                  <c:v>-0.20790800000000001</c:v>
                </c:pt>
                <c:pt idx="13501">
                  <c:v>-0.20695</c:v>
                </c:pt>
                <c:pt idx="13502">
                  <c:v>-0.205979</c:v>
                </c:pt>
                <c:pt idx="13503">
                  <c:v>-0.20500199999999999</c:v>
                </c:pt>
                <c:pt idx="13504">
                  <c:v>-0.20402699999999999</c:v>
                </c:pt>
                <c:pt idx="13505">
                  <c:v>-0.20305699999999999</c:v>
                </c:pt>
                <c:pt idx="13506">
                  <c:v>-0.20209299999999999</c:v>
                </c:pt>
                <c:pt idx="13507">
                  <c:v>-0.201128</c:v>
                </c:pt>
                <c:pt idx="13508">
                  <c:v>-0.20016100000000001</c:v>
                </c:pt>
                <c:pt idx="13509">
                  <c:v>-0.19919700000000001</c:v>
                </c:pt>
                <c:pt idx="13510">
                  <c:v>-0.198243</c:v>
                </c:pt>
                <c:pt idx="13511">
                  <c:v>-0.19730800000000001</c:v>
                </c:pt>
                <c:pt idx="13512">
                  <c:v>-0.19639699999999999</c:v>
                </c:pt>
                <c:pt idx="13513">
                  <c:v>-0.19550500000000001</c:v>
                </c:pt>
                <c:pt idx="13514">
                  <c:v>-0.194631</c:v>
                </c:pt>
                <c:pt idx="13515">
                  <c:v>-0.193771</c:v>
                </c:pt>
                <c:pt idx="13516">
                  <c:v>-0.19292400000000001</c:v>
                </c:pt>
                <c:pt idx="13517">
                  <c:v>-0.19209100000000001</c:v>
                </c:pt>
                <c:pt idx="13518">
                  <c:v>-0.19128100000000001</c:v>
                </c:pt>
                <c:pt idx="13519">
                  <c:v>-0.19050700000000001</c:v>
                </c:pt>
                <c:pt idx="13520">
                  <c:v>-0.18976599999999999</c:v>
                </c:pt>
                <c:pt idx="13521">
                  <c:v>-0.189055</c:v>
                </c:pt>
                <c:pt idx="13522">
                  <c:v>-0.188385</c:v>
                </c:pt>
                <c:pt idx="13523">
                  <c:v>-0.18776499999999999</c:v>
                </c:pt>
                <c:pt idx="13524">
                  <c:v>-0.187194</c:v>
                </c:pt>
                <c:pt idx="13525">
                  <c:v>-0.18665999999999999</c:v>
                </c:pt>
                <c:pt idx="13526">
                  <c:v>-0.186164</c:v>
                </c:pt>
                <c:pt idx="13527">
                  <c:v>-0.18570900000000001</c:v>
                </c:pt>
                <c:pt idx="13528">
                  <c:v>-0.18529399999999999</c:v>
                </c:pt>
                <c:pt idx="13529">
                  <c:v>-0.18490699999999999</c:v>
                </c:pt>
                <c:pt idx="13530">
                  <c:v>-0.18454200000000001</c:v>
                </c:pt>
                <c:pt idx="13531">
                  <c:v>-0.184197</c:v>
                </c:pt>
                <c:pt idx="13532">
                  <c:v>-0.18387000000000001</c:v>
                </c:pt>
                <c:pt idx="13533">
                  <c:v>-0.183562</c:v>
                </c:pt>
                <c:pt idx="13534">
                  <c:v>-0.18328700000000001</c:v>
                </c:pt>
                <c:pt idx="13535">
                  <c:v>-0.183062</c:v>
                </c:pt>
                <c:pt idx="13536">
                  <c:v>-0.182895</c:v>
                </c:pt>
                <c:pt idx="13537">
                  <c:v>-0.18278</c:v>
                </c:pt>
                <c:pt idx="13538">
                  <c:v>-0.1827</c:v>
                </c:pt>
                <c:pt idx="13539">
                  <c:v>-0.182646</c:v>
                </c:pt>
                <c:pt idx="13540">
                  <c:v>-0.18262200000000001</c:v>
                </c:pt>
                <c:pt idx="13541">
                  <c:v>-0.18262900000000001</c:v>
                </c:pt>
                <c:pt idx="13542">
                  <c:v>-0.182667</c:v>
                </c:pt>
                <c:pt idx="13543">
                  <c:v>-0.18274499999999999</c:v>
                </c:pt>
                <c:pt idx="13544">
                  <c:v>-0.18287700000000001</c:v>
                </c:pt>
                <c:pt idx="13545">
                  <c:v>-0.18307300000000001</c:v>
                </c:pt>
                <c:pt idx="13546">
                  <c:v>-0.18333099999999999</c:v>
                </c:pt>
                <c:pt idx="13547">
                  <c:v>-0.18364</c:v>
                </c:pt>
                <c:pt idx="13548">
                  <c:v>-0.18399199999999999</c:v>
                </c:pt>
                <c:pt idx="13549">
                  <c:v>-0.18438299999999999</c:v>
                </c:pt>
                <c:pt idx="13550">
                  <c:v>-0.18481500000000001</c:v>
                </c:pt>
                <c:pt idx="13551">
                  <c:v>-0.18528900000000001</c:v>
                </c:pt>
                <c:pt idx="13552">
                  <c:v>-0.185803</c:v>
                </c:pt>
                <c:pt idx="13553">
                  <c:v>-0.18635299999999999</c:v>
                </c:pt>
                <c:pt idx="13554">
                  <c:v>-0.186943</c:v>
                </c:pt>
                <c:pt idx="13555">
                  <c:v>-0.187581</c:v>
                </c:pt>
                <c:pt idx="13556">
                  <c:v>-0.18826799999999999</c:v>
                </c:pt>
                <c:pt idx="13557">
                  <c:v>-0.188996</c:v>
                </c:pt>
                <c:pt idx="13558">
                  <c:v>-0.189753</c:v>
                </c:pt>
                <c:pt idx="13559">
                  <c:v>-0.19053</c:v>
                </c:pt>
                <c:pt idx="13560">
                  <c:v>-0.19132199999999999</c:v>
                </c:pt>
                <c:pt idx="13561">
                  <c:v>-0.19212899999999999</c:v>
                </c:pt>
                <c:pt idx="13562">
                  <c:v>-0.19295200000000001</c:v>
                </c:pt>
                <c:pt idx="13563">
                  <c:v>-0.193799</c:v>
                </c:pt>
                <c:pt idx="13564">
                  <c:v>-0.19468299999999999</c:v>
                </c:pt>
                <c:pt idx="13565">
                  <c:v>-0.195604</c:v>
                </c:pt>
                <c:pt idx="13566">
                  <c:v>-0.19655800000000001</c:v>
                </c:pt>
                <c:pt idx="13567">
                  <c:v>-0.19753899999999999</c:v>
                </c:pt>
                <c:pt idx="13568">
                  <c:v>-0.19855700000000001</c:v>
                </c:pt>
                <c:pt idx="13569">
                  <c:v>-0.199626</c:v>
                </c:pt>
                <c:pt idx="13570">
                  <c:v>-0.20075699999999999</c:v>
                </c:pt>
                <c:pt idx="13571">
                  <c:v>-0.20194799999999999</c:v>
                </c:pt>
                <c:pt idx="13572">
                  <c:v>-0.20319599999999999</c:v>
                </c:pt>
                <c:pt idx="13573">
                  <c:v>-0.20450099999999999</c:v>
                </c:pt>
                <c:pt idx="13574">
                  <c:v>-0.20586199999999999</c:v>
                </c:pt>
                <c:pt idx="13575">
                  <c:v>-0.20726600000000001</c:v>
                </c:pt>
                <c:pt idx="13576">
                  <c:v>-0.208699</c:v>
                </c:pt>
                <c:pt idx="13577">
                  <c:v>-0.21015600000000001</c:v>
                </c:pt>
                <c:pt idx="13578">
                  <c:v>-0.211641</c:v>
                </c:pt>
                <c:pt idx="13579">
                  <c:v>-0.21315700000000001</c:v>
                </c:pt>
                <c:pt idx="13580">
                  <c:v>-0.214703</c:v>
                </c:pt>
                <c:pt idx="13581">
                  <c:v>-0.21627199999999999</c:v>
                </c:pt>
                <c:pt idx="13582">
                  <c:v>-0.21785299999999999</c:v>
                </c:pt>
                <c:pt idx="13583">
                  <c:v>-0.219439</c:v>
                </c:pt>
                <c:pt idx="13584">
                  <c:v>-0.221029</c:v>
                </c:pt>
                <c:pt idx="13585">
                  <c:v>-0.222633</c:v>
                </c:pt>
                <c:pt idx="13586">
                  <c:v>-0.22425999999999999</c:v>
                </c:pt>
                <c:pt idx="13587">
                  <c:v>-0.22591600000000001</c:v>
                </c:pt>
                <c:pt idx="13588">
                  <c:v>-0.227608</c:v>
                </c:pt>
                <c:pt idx="13589">
                  <c:v>-0.22933400000000001</c:v>
                </c:pt>
                <c:pt idx="13590">
                  <c:v>-0.23108899999999999</c:v>
                </c:pt>
                <c:pt idx="13591">
                  <c:v>-0.23286799999999999</c:v>
                </c:pt>
                <c:pt idx="13592">
                  <c:v>-0.23466699999999999</c:v>
                </c:pt>
                <c:pt idx="13593">
                  <c:v>-0.23647499999999999</c:v>
                </c:pt>
                <c:pt idx="13594">
                  <c:v>-0.238284</c:v>
                </c:pt>
                <c:pt idx="13595">
                  <c:v>-0.240096</c:v>
                </c:pt>
                <c:pt idx="13596">
                  <c:v>-0.241921</c:v>
                </c:pt>
                <c:pt idx="13597">
                  <c:v>-0.24376600000000001</c:v>
                </c:pt>
                <c:pt idx="13598">
                  <c:v>-0.24562300000000001</c:v>
                </c:pt>
                <c:pt idx="13599">
                  <c:v>-0.24748600000000001</c:v>
                </c:pt>
                <c:pt idx="13600">
                  <c:v>-0.24935499999999999</c:v>
                </c:pt>
                <c:pt idx="13601">
                  <c:v>-0.25123600000000001</c:v>
                </c:pt>
                <c:pt idx="13602">
                  <c:v>-0.25312699999999999</c:v>
                </c:pt>
                <c:pt idx="13603">
                  <c:v>-0.255025</c:v>
                </c:pt>
                <c:pt idx="13604">
                  <c:v>-0.25693300000000002</c:v>
                </c:pt>
                <c:pt idx="13605">
                  <c:v>-0.258851</c:v>
                </c:pt>
                <c:pt idx="13606">
                  <c:v>-0.26077600000000001</c:v>
                </c:pt>
                <c:pt idx="13607">
                  <c:v>-0.26270199999999999</c:v>
                </c:pt>
                <c:pt idx="13608">
                  <c:v>-0.26462400000000003</c:v>
                </c:pt>
                <c:pt idx="13609">
                  <c:v>-0.26654</c:v>
                </c:pt>
                <c:pt idx="13610">
                  <c:v>-0.26844499999999999</c:v>
                </c:pt>
                <c:pt idx="13611">
                  <c:v>-0.27034200000000003</c:v>
                </c:pt>
                <c:pt idx="13612">
                  <c:v>-0.272233</c:v>
                </c:pt>
                <c:pt idx="13613">
                  <c:v>-0.274121</c:v>
                </c:pt>
                <c:pt idx="13614">
                  <c:v>-0.27600200000000003</c:v>
                </c:pt>
                <c:pt idx="13615">
                  <c:v>-0.27787499999999998</c:v>
                </c:pt>
                <c:pt idx="13616">
                  <c:v>-0.27972999999999998</c:v>
                </c:pt>
                <c:pt idx="13617">
                  <c:v>-0.28156100000000001</c:v>
                </c:pt>
                <c:pt idx="13618">
                  <c:v>-0.28336299999999998</c:v>
                </c:pt>
                <c:pt idx="13619">
                  <c:v>-0.28512700000000002</c:v>
                </c:pt>
                <c:pt idx="13620">
                  <c:v>-0.28684500000000002</c:v>
                </c:pt>
                <c:pt idx="13621">
                  <c:v>-0.28851599999999999</c:v>
                </c:pt>
                <c:pt idx="13622">
                  <c:v>-0.29014200000000001</c:v>
                </c:pt>
                <c:pt idx="13623">
                  <c:v>-0.291717</c:v>
                </c:pt>
                <c:pt idx="13624">
                  <c:v>-0.29323300000000002</c:v>
                </c:pt>
                <c:pt idx="13625">
                  <c:v>-0.29469299999999998</c:v>
                </c:pt>
                <c:pt idx="13626">
                  <c:v>-0.29610399999999998</c:v>
                </c:pt>
                <c:pt idx="13627">
                  <c:v>-0.29747200000000001</c:v>
                </c:pt>
                <c:pt idx="13628">
                  <c:v>-0.29880200000000001</c:v>
                </c:pt>
                <c:pt idx="13629">
                  <c:v>-0.30009799999999998</c:v>
                </c:pt>
                <c:pt idx="13630">
                  <c:v>-0.30136099999999999</c:v>
                </c:pt>
                <c:pt idx="13631">
                  <c:v>-0.30258400000000002</c:v>
                </c:pt>
                <c:pt idx="13632">
                  <c:v>-0.30377100000000001</c:v>
                </c:pt>
                <c:pt idx="13633">
                  <c:v>-0.304925</c:v>
                </c:pt>
                <c:pt idx="13634">
                  <c:v>-0.306008</c:v>
                </c:pt>
                <c:pt idx="13635">
                  <c:v>-0.30699100000000001</c:v>
                </c:pt>
                <c:pt idx="13636">
                  <c:v>-0.307917</c:v>
                </c:pt>
                <c:pt idx="13637">
                  <c:v>-0.30881500000000001</c:v>
                </c:pt>
                <c:pt idx="13638">
                  <c:v>-0.30965399999999998</c:v>
                </c:pt>
                <c:pt idx="13639">
                  <c:v>-0.310423</c:v>
                </c:pt>
                <c:pt idx="13640">
                  <c:v>-0.31113499999999999</c:v>
                </c:pt>
                <c:pt idx="13641">
                  <c:v>-0.31178600000000001</c:v>
                </c:pt>
                <c:pt idx="13642">
                  <c:v>-0.31236700000000001</c:v>
                </c:pt>
                <c:pt idx="13643">
                  <c:v>-0.31286999999999998</c:v>
                </c:pt>
                <c:pt idx="13644">
                  <c:v>-0.31329400000000002</c:v>
                </c:pt>
                <c:pt idx="13645">
                  <c:v>-0.31364500000000001</c:v>
                </c:pt>
                <c:pt idx="13646">
                  <c:v>-0.31392700000000001</c:v>
                </c:pt>
                <c:pt idx="13647">
                  <c:v>-0.31414399999999998</c:v>
                </c:pt>
                <c:pt idx="13648">
                  <c:v>-0.31429000000000001</c:v>
                </c:pt>
                <c:pt idx="13649">
                  <c:v>-0.31435800000000003</c:v>
                </c:pt>
                <c:pt idx="13650">
                  <c:v>-0.31434699999999999</c:v>
                </c:pt>
                <c:pt idx="13651">
                  <c:v>-0.31426100000000001</c:v>
                </c:pt>
                <c:pt idx="13652">
                  <c:v>-0.31410399999999999</c:v>
                </c:pt>
                <c:pt idx="13653">
                  <c:v>-0.31388199999999999</c:v>
                </c:pt>
                <c:pt idx="13654">
                  <c:v>-0.31360100000000002</c:v>
                </c:pt>
                <c:pt idx="13655">
                  <c:v>-0.31326999999999999</c:v>
                </c:pt>
                <c:pt idx="13656">
                  <c:v>-0.31289099999999997</c:v>
                </c:pt>
                <c:pt idx="13657">
                  <c:v>-0.31246499999999999</c:v>
                </c:pt>
                <c:pt idx="13658">
                  <c:v>-0.31199100000000002</c:v>
                </c:pt>
                <c:pt idx="13659">
                  <c:v>-0.31146400000000002</c:v>
                </c:pt>
                <c:pt idx="13660">
                  <c:v>-0.31086900000000001</c:v>
                </c:pt>
                <c:pt idx="13661">
                  <c:v>-0.31020300000000001</c:v>
                </c:pt>
                <c:pt idx="13662">
                  <c:v>-0.30947200000000002</c:v>
                </c:pt>
                <c:pt idx="13663">
                  <c:v>-0.30868200000000001</c:v>
                </c:pt>
                <c:pt idx="13664">
                  <c:v>-0.30782999999999999</c:v>
                </c:pt>
                <c:pt idx="13665">
                  <c:v>-0.30691400000000002</c:v>
                </c:pt>
                <c:pt idx="13666">
                  <c:v>-0.30593199999999998</c:v>
                </c:pt>
                <c:pt idx="13667">
                  <c:v>-0.30488100000000001</c:v>
                </c:pt>
                <c:pt idx="13668">
                  <c:v>-0.30375200000000002</c:v>
                </c:pt>
                <c:pt idx="13669">
                  <c:v>-0.30254199999999998</c:v>
                </c:pt>
                <c:pt idx="13670">
                  <c:v>-0.30125800000000003</c:v>
                </c:pt>
                <c:pt idx="13671">
                  <c:v>-0.29990499999999998</c:v>
                </c:pt>
                <c:pt idx="13672">
                  <c:v>-0.298481</c:v>
                </c:pt>
                <c:pt idx="13673">
                  <c:v>-0.29698600000000003</c:v>
                </c:pt>
                <c:pt idx="13674">
                  <c:v>-0.29542499999999999</c:v>
                </c:pt>
                <c:pt idx="13675">
                  <c:v>-0.29380200000000001</c:v>
                </c:pt>
                <c:pt idx="13676">
                  <c:v>-0.29211599999999999</c:v>
                </c:pt>
                <c:pt idx="13677">
                  <c:v>-0.29036600000000001</c:v>
                </c:pt>
                <c:pt idx="13678">
                  <c:v>-0.28855900000000001</c:v>
                </c:pt>
                <c:pt idx="13679">
                  <c:v>-0.28669800000000001</c:v>
                </c:pt>
                <c:pt idx="13680">
                  <c:v>-0.28477799999999998</c:v>
                </c:pt>
                <c:pt idx="13681">
                  <c:v>-0.28279599999999999</c:v>
                </c:pt>
                <c:pt idx="13682">
                  <c:v>-0.280752</c:v>
                </c:pt>
                <c:pt idx="13683">
                  <c:v>-0.27864299999999997</c:v>
                </c:pt>
                <c:pt idx="13684">
                  <c:v>-0.27646700000000002</c:v>
                </c:pt>
                <c:pt idx="13685">
                  <c:v>-0.27422400000000002</c:v>
                </c:pt>
                <c:pt idx="13686">
                  <c:v>-0.271922</c:v>
                </c:pt>
                <c:pt idx="13687">
                  <c:v>-0.26956799999999997</c:v>
                </c:pt>
                <c:pt idx="13688">
                  <c:v>-0.26717200000000002</c:v>
                </c:pt>
                <c:pt idx="13689">
                  <c:v>-0.26473600000000003</c:v>
                </c:pt>
                <c:pt idx="13690">
                  <c:v>-0.26225999999999999</c:v>
                </c:pt>
                <c:pt idx="13691">
                  <c:v>-0.259745</c:v>
                </c:pt>
                <c:pt idx="13692">
                  <c:v>-0.257193</c:v>
                </c:pt>
                <c:pt idx="13693">
                  <c:v>-0.254608</c:v>
                </c:pt>
                <c:pt idx="13694">
                  <c:v>-0.25198799999999999</c:v>
                </c:pt>
                <c:pt idx="13695">
                  <c:v>-0.24932799999999999</c:v>
                </c:pt>
                <c:pt idx="13696">
                  <c:v>-0.24662800000000001</c:v>
                </c:pt>
                <c:pt idx="13697">
                  <c:v>-0.24388599999999999</c:v>
                </c:pt>
                <c:pt idx="13698">
                  <c:v>-0.24110899999999999</c:v>
                </c:pt>
                <c:pt idx="13699">
                  <c:v>-0.23830499999999999</c:v>
                </c:pt>
                <c:pt idx="13700">
                  <c:v>-0.23547000000000001</c:v>
                </c:pt>
                <c:pt idx="13701">
                  <c:v>-0.23258999999999999</c:v>
                </c:pt>
                <c:pt idx="13702">
                  <c:v>-0.229657</c:v>
                </c:pt>
                <c:pt idx="13703">
                  <c:v>-0.22667100000000001</c:v>
                </c:pt>
                <c:pt idx="13704">
                  <c:v>-0.22364000000000001</c:v>
                </c:pt>
                <c:pt idx="13705">
                  <c:v>-0.22057499999999999</c:v>
                </c:pt>
                <c:pt idx="13706">
                  <c:v>-0.21748899999999999</c:v>
                </c:pt>
                <c:pt idx="13707">
                  <c:v>-0.214394</c:v>
                </c:pt>
                <c:pt idx="13708">
                  <c:v>-0.211285</c:v>
                </c:pt>
                <c:pt idx="13709">
                  <c:v>-0.20815900000000001</c:v>
                </c:pt>
                <c:pt idx="13710">
                  <c:v>-0.20502500000000001</c:v>
                </c:pt>
                <c:pt idx="13711">
                  <c:v>-0.20189399999999999</c:v>
                </c:pt>
                <c:pt idx="13712">
                  <c:v>-0.19877</c:v>
                </c:pt>
                <c:pt idx="13713">
                  <c:v>-0.19566</c:v>
                </c:pt>
                <c:pt idx="13714">
                  <c:v>-0.192575</c:v>
                </c:pt>
                <c:pt idx="13715">
                  <c:v>-0.189524</c:v>
                </c:pt>
                <c:pt idx="13716">
                  <c:v>-0.18650900000000001</c:v>
                </c:pt>
                <c:pt idx="13717">
                  <c:v>-0.18352399999999999</c:v>
                </c:pt>
                <c:pt idx="13718">
                  <c:v>-0.180564</c:v>
                </c:pt>
                <c:pt idx="13719">
                  <c:v>-0.17762500000000001</c:v>
                </c:pt>
                <c:pt idx="13720">
                  <c:v>-0.17471400000000001</c:v>
                </c:pt>
                <c:pt idx="13721">
                  <c:v>-0.171824</c:v>
                </c:pt>
                <c:pt idx="13722">
                  <c:v>-0.168907</c:v>
                </c:pt>
                <c:pt idx="13723">
                  <c:v>-0.16597999999999999</c:v>
                </c:pt>
                <c:pt idx="13724">
                  <c:v>-0.16312299999999999</c:v>
                </c:pt>
                <c:pt idx="13725">
                  <c:v>-0.160326</c:v>
                </c:pt>
                <c:pt idx="13726">
                  <c:v>-0.15754000000000001</c:v>
                </c:pt>
                <c:pt idx="13727">
                  <c:v>-0.15476799999999999</c:v>
                </c:pt>
                <c:pt idx="13728">
                  <c:v>-0.152027</c:v>
                </c:pt>
                <c:pt idx="13729">
                  <c:v>-0.149314</c:v>
                </c:pt>
                <c:pt idx="13730">
                  <c:v>-0.14663000000000001</c:v>
                </c:pt>
                <c:pt idx="13731">
                  <c:v>-0.143981</c:v>
                </c:pt>
                <c:pt idx="13732">
                  <c:v>-0.141377</c:v>
                </c:pt>
                <c:pt idx="13733">
                  <c:v>-0.138823</c:v>
                </c:pt>
                <c:pt idx="13734">
                  <c:v>-0.136324</c:v>
                </c:pt>
                <c:pt idx="13735">
                  <c:v>-0.13388600000000001</c:v>
                </c:pt>
                <c:pt idx="13736">
                  <c:v>-0.13150800000000001</c:v>
                </c:pt>
                <c:pt idx="13737">
                  <c:v>-0.129193</c:v>
                </c:pt>
                <c:pt idx="13738">
                  <c:v>-0.126947</c:v>
                </c:pt>
                <c:pt idx="13739">
                  <c:v>-0.124778</c:v>
                </c:pt>
                <c:pt idx="13740">
                  <c:v>-0.122695</c:v>
                </c:pt>
                <c:pt idx="13741">
                  <c:v>-0.12070400000000001</c:v>
                </c:pt>
                <c:pt idx="13742">
                  <c:v>-0.11880599999999999</c:v>
                </c:pt>
                <c:pt idx="13743">
                  <c:v>-0.11700000000000001</c:v>
                </c:pt>
                <c:pt idx="13744">
                  <c:v>-0.11527999999999999</c:v>
                </c:pt>
                <c:pt idx="13745">
                  <c:v>-0.113637</c:v>
                </c:pt>
                <c:pt idx="13746">
                  <c:v>-0.112064</c:v>
                </c:pt>
                <c:pt idx="13747">
                  <c:v>-0.110555</c:v>
                </c:pt>
                <c:pt idx="13748">
                  <c:v>-0.109108</c:v>
                </c:pt>
                <c:pt idx="13749">
                  <c:v>-0.107725</c:v>
                </c:pt>
                <c:pt idx="13750">
                  <c:v>-0.106408</c:v>
                </c:pt>
                <c:pt idx="13751">
                  <c:v>-0.105161</c:v>
                </c:pt>
                <c:pt idx="13752">
                  <c:v>-0.103986</c:v>
                </c:pt>
                <c:pt idx="13753">
                  <c:v>-0.10287</c:v>
                </c:pt>
                <c:pt idx="13754">
                  <c:v>-0.101799</c:v>
                </c:pt>
                <c:pt idx="13755">
                  <c:v>-0.100773</c:v>
                </c:pt>
                <c:pt idx="13756">
                  <c:v>-9.9803199999999995E-2</c:v>
                </c:pt>
                <c:pt idx="13757">
                  <c:v>-9.8900299999999997E-2</c:v>
                </c:pt>
                <c:pt idx="13758">
                  <c:v>-9.8068600000000006E-2</c:v>
                </c:pt>
                <c:pt idx="13759">
                  <c:v>-9.7312300000000004E-2</c:v>
                </c:pt>
                <c:pt idx="13760">
                  <c:v>-9.6637200000000006E-2</c:v>
                </c:pt>
                <c:pt idx="13761">
                  <c:v>-9.6047599999999997E-2</c:v>
                </c:pt>
                <c:pt idx="13762">
                  <c:v>-9.5541799999999996E-2</c:v>
                </c:pt>
                <c:pt idx="13763">
                  <c:v>-9.5113400000000001E-2</c:v>
                </c:pt>
                <c:pt idx="13764">
                  <c:v>-9.4756400000000005E-2</c:v>
                </c:pt>
                <c:pt idx="13765">
                  <c:v>-9.4469200000000003E-2</c:v>
                </c:pt>
                <c:pt idx="13766">
                  <c:v>-9.4253600000000007E-2</c:v>
                </c:pt>
                <c:pt idx="13767">
                  <c:v>-9.4112399999999999E-2</c:v>
                </c:pt>
                <c:pt idx="13768">
                  <c:v>-9.4046000000000005E-2</c:v>
                </c:pt>
                <c:pt idx="13769">
                  <c:v>-9.4049099999999997E-2</c:v>
                </c:pt>
                <c:pt idx="13770">
                  <c:v>-9.4112199999999993E-2</c:v>
                </c:pt>
                <c:pt idx="13771">
                  <c:v>-9.42278E-2</c:v>
                </c:pt>
                <c:pt idx="13772">
                  <c:v>-9.4395199999999999E-2</c:v>
                </c:pt>
                <c:pt idx="13773">
                  <c:v>-9.4617499999999993E-2</c:v>
                </c:pt>
                <c:pt idx="13774">
                  <c:v>-9.4898499999999997E-2</c:v>
                </c:pt>
                <c:pt idx="13775">
                  <c:v>-9.5243999999999995E-2</c:v>
                </c:pt>
                <c:pt idx="13776">
                  <c:v>-9.5658999999999994E-2</c:v>
                </c:pt>
                <c:pt idx="13777">
                  <c:v>-9.6142099999999994E-2</c:v>
                </c:pt>
                <c:pt idx="13778">
                  <c:v>-9.6690499999999999E-2</c:v>
                </c:pt>
                <c:pt idx="13779">
                  <c:v>-9.7305199999999994E-2</c:v>
                </c:pt>
                <c:pt idx="13780">
                  <c:v>-9.7983799999999996E-2</c:v>
                </c:pt>
                <c:pt idx="13781">
                  <c:v>-9.8716100000000001E-2</c:v>
                </c:pt>
                <c:pt idx="13782">
                  <c:v>-9.9491399999999994E-2</c:v>
                </c:pt>
                <c:pt idx="13783">
                  <c:v>-0.10030799999999999</c:v>
                </c:pt>
                <c:pt idx="13784">
                  <c:v>-0.101173</c:v>
                </c:pt>
                <c:pt idx="13785">
                  <c:v>-0.102091</c:v>
                </c:pt>
                <c:pt idx="13786">
                  <c:v>-0.103065</c:v>
                </c:pt>
                <c:pt idx="13787">
                  <c:v>-0.10409400000000001</c:v>
                </c:pt>
                <c:pt idx="13788">
                  <c:v>-0.105171</c:v>
                </c:pt>
                <c:pt idx="13789">
                  <c:v>-0.10628799999999999</c:v>
                </c:pt>
                <c:pt idx="13790">
                  <c:v>-0.107446</c:v>
                </c:pt>
                <c:pt idx="13791">
                  <c:v>-0.10865</c:v>
                </c:pt>
                <c:pt idx="13792">
                  <c:v>-0.109902</c:v>
                </c:pt>
                <c:pt idx="13793">
                  <c:v>-0.111202</c:v>
                </c:pt>
                <c:pt idx="13794">
                  <c:v>-0.112553</c:v>
                </c:pt>
                <c:pt idx="13795">
                  <c:v>-0.113955</c:v>
                </c:pt>
                <c:pt idx="13796">
                  <c:v>-0.115401</c:v>
                </c:pt>
                <c:pt idx="13797">
                  <c:v>-0.11688800000000001</c:v>
                </c:pt>
                <c:pt idx="13798">
                  <c:v>-0.11842</c:v>
                </c:pt>
                <c:pt idx="13799">
                  <c:v>-0.120003</c:v>
                </c:pt>
                <c:pt idx="13800">
                  <c:v>-0.12163499999999999</c:v>
                </c:pt>
                <c:pt idx="13801">
                  <c:v>-0.123312</c:v>
                </c:pt>
                <c:pt idx="13802">
                  <c:v>-0.125027</c:v>
                </c:pt>
                <c:pt idx="13803">
                  <c:v>-0.126773</c:v>
                </c:pt>
                <c:pt idx="13804">
                  <c:v>-0.12854299999999999</c:v>
                </c:pt>
                <c:pt idx="13805">
                  <c:v>-0.130331</c:v>
                </c:pt>
                <c:pt idx="13806">
                  <c:v>-0.132135</c:v>
                </c:pt>
                <c:pt idx="13807">
                  <c:v>-0.13395199999999999</c:v>
                </c:pt>
                <c:pt idx="13808">
                  <c:v>-0.13577900000000001</c:v>
                </c:pt>
                <c:pt idx="13809">
                  <c:v>-0.13761499999999999</c:v>
                </c:pt>
                <c:pt idx="13810">
                  <c:v>-0.139464</c:v>
                </c:pt>
                <c:pt idx="13811">
                  <c:v>-0.14132400000000001</c:v>
                </c:pt>
                <c:pt idx="13812">
                  <c:v>-0.14319100000000001</c:v>
                </c:pt>
                <c:pt idx="13813">
                  <c:v>-0.14505899999999999</c:v>
                </c:pt>
                <c:pt idx="13814">
                  <c:v>-0.146926</c:v>
                </c:pt>
                <c:pt idx="13815">
                  <c:v>-0.14879200000000001</c:v>
                </c:pt>
                <c:pt idx="13816">
                  <c:v>-0.15065400000000001</c:v>
                </c:pt>
                <c:pt idx="13817">
                  <c:v>-0.15251200000000001</c:v>
                </c:pt>
                <c:pt idx="13818">
                  <c:v>-0.154365</c:v>
                </c:pt>
                <c:pt idx="13819">
                  <c:v>-0.15621399999999999</c:v>
                </c:pt>
                <c:pt idx="13820">
                  <c:v>-0.15806200000000001</c:v>
                </c:pt>
                <c:pt idx="13821">
                  <c:v>-0.159912</c:v>
                </c:pt>
                <c:pt idx="13822">
                  <c:v>-0.16176099999999999</c:v>
                </c:pt>
                <c:pt idx="13823">
                  <c:v>-0.163608</c:v>
                </c:pt>
                <c:pt idx="13824">
                  <c:v>-0.16545699999999999</c:v>
                </c:pt>
                <c:pt idx="13825">
                  <c:v>-0.16730900000000001</c:v>
                </c:pt>
                <c:pt idx="13826">
                  <c:v>-0.16916100000000001</c:v>
                </c:pt>
                <c:pt idx="13827">
                  <c:v>-0.17101</c:v>
                </c:pt>
                <c:pt idx="13828">
                  <c:v>-0.17285500000000001</c:v>
                </c:pt>
                <c:pt idx="13829">
                  <c:v>-0.17469199999999999</c:v>
                </c:pt>
                <c:pt idx="13830">
                  <c:v>-0.17651800000000001</c:v>
                </c:pt>
                <c:pt idx="13831">
                  <c:v>-0.17832899999999999</c:v>
                </c:pt>
                <c:pt idx="13832">
                  <c:v>-0.18012300000000001</c:v>
                </c:pt>
                <c:pt idx="13833">
                  <c:v>-0.181897</c:v>
                </c:pt>
                <c:pt idx="13834">
                  <c:v>-0.183647</c:v>
                </c:pt>
                <c:pt idx="13835">
                  <c:v>-0.18537300000000001</c:v>
                </c:pt>
                <c:pt idx="13836">
                  <c:v>-0.18707099999999999</c:v>
                </c:pt>
                <c:pt idx="13837">
                  <c:v>-0.18873599999999999</c:v>
                </c:pt>
                <c:pt idx="13838">
                  <c:v>-0.19036600000000001</c:v>
                </c:pt>
                <c:pt idx="13839">
                  <c:v>-0.191965</c:v>
                </c:pt>
                <c:pt idx="13840">
                  <c:v>-0.19353699999999999</c:v>
                </c:pt>
                <c:pt idx="13841">
                  <c:v>-0.195081</c:v>
                </c:pt>
                <c:pt idx="13842">
                  <c:v>-0.196599</c:v>
                </c:pt>
                <c:pt idx="13843">
                  <c:v>-0.19808899999999999</c:v>
                </c:pt>
                <c:pt idx="13844">
                  <c:v>-0.19955200000000001</c:v>
                </c:pt>
                <c:pt idx="13845">
                  <c:v>-0.200987</c:v>
                </c:pt>
                <c:pt idx="13846">
                  <c:v>-0.20238900000000001</c:v>
                </c:pt>
                <c:pt idx="13847">
                  <c:v>-0.20375199999999999</c:v>
                </c:pt>
                <c:pt idx="13848">
                  <c:v>-0.20507800000000001</c:v>
                </c:pt>
                <c:pt idx="13849">
                  <c:v>-0.20636699999999999</c:v>
                </c:pt>
                <c:pt idx="13850">
                  <c:v>-0.207621</c:v>
                </c:pt>
                <c:pt idx="13851">
                  <c:v>-0.20883399999999999</c:v>
                </c:pt>
                <c:pt idx="13852">
                  <c:v>-0.210004</c:v>
                </c:pt>
                <c:pt idx="13853">
                  <c:v>-0.21112900000000001</c:v>
                </c:pt>
                <c:pt idx="13854">
                  <c:v>-0.21221100000000001</c:v>
                </c:pt>
                <c:pt idx="13855">
                  <c:v>-0.21324899999999999</c:v>
                </c:pt>
                <c:pt idx="13856">
                  <c:v>-0.21423700000000001</c:v>
                </c:pt>
                <c:pt idx="13857">
                  <c:v>-0.21517</c:v>
                </c:pt>
                <c:pt idx="13858">
                  <c:v>-0.21604400000000001</c:v>
                </c:pt>
                <c:pt idx="13859">
                  <c:v>-0.21685699999999999</c:v>
                </c:pt>
                <c:pt idx="13860">
                  <c:v>-0.21760699999999999</c:v>
                </c:pt>
                <c:pt idx="13861">
                  <c:v>-0.21829499999999999</c:v>
                </c:pt>
                <c:pt idx="13862">
                  <c:v>-0.21892400000000001</c:v>
                </c:pt>
                <c:pt idx="13863">
                  <c:v>-0.21949399999999999</c:v>
                </c:pt>
                <c:pt idx="13864">
                  <c:v>-0.220002</c:v>
                </c:pt>
                <c:pt idx="13865">
                  <c:v>-0.220444</c:v>
                </c:pt>
                <c:pt idx="13866">
                  <c:v>-0.22081999999999999</c:v>
                </c:pt>
                <c:pt idx="13867">
                  <c:v>-0.22112499999999999</c:v>
                </c:pt>
                <c:pt idx="13868">
                  <c:v>-0.221356</c:v>
                </c:pt>
                <c:pt idx="13869">
                  <c:v>-0.22151000000000001</c:v>
                </c:pt>
                <c:pt idx="13870">
                  <c:v>-0.221584</c:v>
                </c:pt>
                <c:pt idx="13871">
                  <c:v>-0.221582</c:v>
                </c:pt>
                <c:pt idx="13872">
                  <c:v>-0.22150600000000001</c:v>
                </c:pt>
                <c:pt idx="13873">
                  <c:v>-0.221359</c:v>
                </c:pt>
                <c:pt idx="13874">
                  <c:v>-0.22114300000000001</c:v>
                </c:pt>
                <c:pt idx="13875">
                  <c:v>-0.22086</c:v>
                </c:pt>
                <c:pt idx="13876">
                  <c:v>-0.22051000000000001</c:v>
                </c:pt>
                <c:pt idx="13877">
                  <c:v>-0.22009100000000001</c:v>
                </c:pt>
                <c:pt idx="13878">
                  <c:v>-0.21959799999999999</c:v>
                </c:pt>
                <c:pt idx="13879">
                  <c:v>-0.21903</c:v>
                </c:pt>
                <c:pt idx="13880">
                  <c:v>-0.218389</c:v>
                </c:pt>
                <c:pt idx="13881">
                  <c:v>-0.21767300000000001</c:v>
                </c:pt>
                <c:pt idx="13882">
                  <c:v>-0.21687899999999999</c:v>
                </c:pt>
                <c:pt idx="13883">
                  <c:v>-0.216005</c:v>
                </c:pt>
                <c:pt idx="13884">
                  <c:v>-0.21504599999999999</c:v>
                </c:pt>
                <c:pt idx="13885">
                  <c:v>-0.214002</c:v>
                </c:pt>
                <c:pt idx="13886">
                  <c:v>-0.21287200000000001</c:v>
                </c:pt>
                <c:pt idx="13887">
                  <c:v>-0.21165999999999999</c:v>
                </c:pt>
                <c:pt idx="13888">
                  <c:v>-0.21036299999999999</c:v>
                </c:pt>
                <c:pt idx="13889">
                  <c:v>-0.208977</c:v>
                </c:pt>
                <c:pt idx="13890">
                  <c:v>-0.20749899999999999</c:v>
                </c:pt>
                <c:pt idx="13891">
                  <c:v>-0.20593600000000001</c:v>
                </c:pt>
                <c:pt idx="13892">
                  <c:v>-0.20429600000000001</c:v>
                </c:pt>
                <c:pt idx="13893">
                  <c:v>-0.20258499999999999</c:v>
                </c:pt>
                <c:pt idx="13894">
                  <c:v>-0.20080300000000001</c:v>
                </c:pt>
                <c:pt idx="13895">
                  <c:v>-0.19895099999999999</c:v>
                </c:pt>
                <c:pt idx="13896">
                  <c:v>-0.19703000000000001</c:v>
                </c:pt>
                <c:pt idx="13897">
                  <c:v>-0.195045</c:v>
                </c:pt>
                <c:pt idx="13898">
                  <c:v>-0.192997</c:v>
                </c:pt>
                <c:pt idx="13899">
                  <c:v>-0.190883</c:v>
                </c:pt>
                <c:pt idx="13900">
                  <c:v>-0.18870000000000001</c:v>
                </c:pt>
                <c:pt idx="13901">
                  <c:v>-0.18645500000000001</c:v>
                </c:pt>
                <c:pt idx="13902">
                  <c:v>-0.18415100000000001</c:v>
                </c:pt>
                <c:pt idx="13903">
                  <c:v>-0.18179200000000001</c:v>
                </c:pt>
                <c:pt idx="13904">
                  <c:v>-0.17937700000000001</c:v>
                </c:pt>
                <c:pt idx="13905">
                  <c:v>-0.17690600000000001</c:v>
                </c:pt>
                <c:pt idx="13906">
                  <c:v>-0.174376</c:v>
                </c:pt>
                <c:pt idx="13907">
                  <c:v>-0.171795</c:v>
                </c:pt>
                <c:pt idx="13908">
                  <c:v>-0.16916600000000001</c:v>
                </c:pt>
                <c:pt idx="13909">
                  <c:v>-0.16644700000000001</c:v>
                </c:pt>
                <c:pt idx="13910">
                  <c:v>-0.163601</c:v>
                </c:pt>
                <c:pt idx="13911">
                  <c:v>-0.16067999999999999</c:v>
                </c:pt>
                <c:pt idx="13912">
                  <c:v>-0.157721</c:v>
                </c:pt>
                <c:pt idx="13913">
                  <c:v>-0.154697</c:v>
                </c:pt>
                <c:pt idx="13914">
                  <c:v>-0.15160000000000001</c:v>
                </c:pt>
                <c:pt idx="13915">
                  <c:v>-0.148453</c:v>
                </c:pt>
                <c:pt idx="13916">
                  <c:v>-0.14526500000000001</c:v>
                </c:pt>
                <c:pt idx="13917">
                  <c:v>-0.142036</c:v>
                </c:pt>
                <c:pt idx="13918">
                  <c:v>-0.138763</c:v>
                </c:pt>
                <c:pt idx="13919">
                  <c:v>-0.13544400000000001</c:v>
                </c:pt>
                <c:pt idx="13920">
                  <c:v>-0.132081</c:v>
                </c:pt>
                <c:pt idx="13921">
                  <c:v>-0.12867999999999999</c:v>
                </c:pt>
                <c:pt idx="13922">
                  <c:v>-0.12524399999999999</c:v>
                </c:pt>
                <c:pt idx="13923">
                  <c:v>-0.121777</c:v>
                </c:pt>
                <c:pt idx="13924">
                  <c:v>-0.11828</c:v>
                </c:pt>
                <c:pt idx="13925">
                  <c:v>-0.114763</c:v>
                </c:pt>
                <c:pt idx="13926">
                  <c:v>-0.111232</c:v>
                </c:pt>
                <c:pt idx="13927">
                  <c:v>-0.107694</c:v>
                </c:pt>
                <c:pt idx="13928">
                  <c:v>-0.104156</c:v>
                </c:pt>
                <c:pt idx="13929">
                  <c:v>-0.100619</c:v>
                </c:pt>
                <c:pt idx="13930">
                  <c:v>-9.7084799999999999E-2</c:v>
                </c:pt>
                <c:pt idx="13931">
                  <c:v>-9.3551499999999996E-2</c:v>
                </c:pt>
                <c:pt idx="13932">
                  <c:v>-9.0018200000000007E-2</c:v>
                </c:pt>
                <c:pt idx="13933">
                  <c:v>-8.6486800000000003E-2</c:v>
                </c:pt>
                <c:pt idx="13934">
                  <c:v>-8.2959699999999997E-2</c:v>
                </c:pt>
                <c:pt idx="13935">
                  <c:v>-7.9436499999999993E-2</c:v>
                </c:pt>
                <c:pt idx="13936">
                  <c:v>-7.5917100000000001E-2</c:v>
                </c:pt>
                <c:pt idx="13937">
                  <c:v>-7.2403800000000004E-2</c:v>
                </c:pt>
                <c:pt idx="13938">
                  <c:v>-6.8897600000000003E-2</c:v>
                </c:pt>
                <c:pt idx="13939">
                  <c:v>-6.54E-2</c:v>
                </c:pt>
                <c:pt idx="13940">
                  <c:v>-6.1912399999999999E-2</c:v>
                </c:pt>
                <c:pt idx="13941">
                  <c:v>-5.8433600000000002E-2</c:v>
                </c:pt>
                <c:pt idx="13942">
                  <c:v>-5.4963199999999997E-2</c:v>
                </c:pt>
                <c:pt idx="13943">
                  <c:v>-5.15054E-2</c:v>
                </c:pt>
                <c:pt idx="13944">
                  <c:v>-4.80644E-2</c:v>
                </c:pt>
                <c:pt idx="13945">
                  <c:v>-4.4644400000000001E-2</c:v>
                </c:pt>
                <c:pt idx="13946">
                  <c:v>-4.1250200000000001E-2</c:v>
                </c:pt>
                <c:pt idx="13947">
                  <c:v>-3.7885299999999997E-2</c:v>
                </c:pt>
                <c:pt idx="13948">
                  <c:v>-3.4551699999999998E-2</c:v>
                </c:pt>
                <c:pt idx="13949">
                  <c:v>-3.1251000000000001E-2</c:v>
                </c:pt>
                <c:pt idx="13950">
                  <c:v>-2.7985699999999999E-2</c:v>
                </c:pt>
                <c:pt idx="13951">
                  <c:v>-2.47583E-2</c:v>
                </c:pt>
                <c:pt idx="13952">
                  <c:v>-2.1570700000000002E-2</c:v>
                </c:pt>
                <c:pt idx="13953">
                  <c:v>-1.8424099999999999E-2</c:v>
                </c:pt>
                <c:pt idx="13954">
                  <c:v>-1.53194E-2</c:v>
                </c:pt>
                <c:pt idx="13955">
                  <c:v>-1.2257199999999999E-2</c:v>
                </c:pt>
                <c:pt idx="13956" formatCode="0.00E+00">
                  <c:v>-9.2382000000000002E-3</c:v>
                </c:pt>
                <c:pt idx="13957" formatCode="0.00E+00">
                  <c:v>-6.2634400000000003E-3</c:v>
                </c:pt>
                <c:pt idx="13958" formatCode="0.00E+00">
                  <c:v>-3.3325300000000002E-3</c:v>
                </c:pt>
                <c:pt idx="13959" formatCode="0.00E+00">
                  <c:v>-4.4391E-4</c:v>
                </c:pt>
                <c:pt idx="13960" formatCode="0.00E+00">
                  <c:v>2.4026799999999999E-3</c:v>
                </c:pt>
                <c:pt idx="13961" formatCode="0.00E+00">
                  <c:v>5.20405E-3</c:v>
                </c:pt>
                <c:pt idx="13962" formatCode="0.00E+00">
                  <c:v>7.9547699999999999E-3</c:v>
                </c:pt>
                <c:pt idx="13963">
                  <c:v>1.06502E-2</c:v>
                </c:pt>
                <c:pt idx="13964">
                  <c:v>1.32879E-2</c:v>
                </c:pt>
                <c:pt idx="13965">
                  <c:v>1.5866399999999999E-2</c:v>
                </c:pt>
                <c:pt idx="13966">
                  <c:v>1.8383400000000001E-2</c:v>
                </c:pt>
                <c:pt idx="13967">
                  <c:v>2.08367E-2</c:v>
                </c:pt>
                <c:pt idx="13968">
                  <c:v>2.3225699999999998E-2</c:v>
                </c:pt>
                <c:pt idx="13969">
                  <c:v>2.5551000000000001E-2</c:v>
                </c:pt>
                <c:pt idx="13970">
                  <c:v>2.78126E-2</c:v>
                </c:pt>
                <c:pt idx="13971">
                  <c:v>3.00085E-2</c:v>
                </c:pt>
                <c:pt idx="13972">
                  <c:v>3.21351E-2</c:v>
                </c:pt>
                <c:pt idx="13973">
                  <c:v>3.4188799999999998E-2</c:v>
                </c:pt>
                <c:pt idx="13974">
                  <c:v>3.6167199999999997E-2</c:v>
                </c:pt>
                <c:pt idx="13975">
                  <c:v>3.8072599999999998E-2</c:v>
                </c:pt>
                <c:pt idx="13976">
                  <c:v>3.9910899999999999E-2</c:v>
                </c:pt>
                <c:pt idx="13977">
                  <c:v>4.1685699999999999E-2</c:v>
                </c:pt>
                <c:pt idx="13978">
                  <c:v>4.3395799999999998E-2</c:v>
                </c:pt>
                <c:pt idx="13979">
                  <c:v>4.5038700000000001E-2</c:v>
                </c:pt>
                <c:pt idx="13980">
                  <c:v>4.6612300000000002E-2</c:v>
                </c:pt>
                <c:pt idx="13981">
                  <c:v>4.8113000000000003E-2</c:v>
                </c:pt>
                <c:pt idx="13982">
                  <c:v>4.95361E-2</c:v>
                </c:pt>
                <c:pt idx="13983">
                  <c:v>5.0883299999999999E-2</c:v>
                </c:pt>
                <c:pt idx="13984">
                  <c:v>5.2161399999999997E-2</c:v>
                </c:pt>
                <c:pt idx="13985">
                  <c:v>5.3372000000000003E-2</c:v>
                </c:pt>
                <c:pt idx="13986">
                  <c:v>5.4508500000000001E-2</c:v>
                </c:pt>
                <c:pt idx="13987">
                  <c:v>5.5563099999999997E-2</c:v>
                </c:pt>
                <c:pt idx="13988">
                  <c:v>5.65306E-2</c:v>
                </c:pt>
                <c:pt idx="13989">
                  <c:v>5.7410099999999999E-2</c:v>
                </c:pt>
                <c:pt idx="13990">
                  <c:v>5.8204800000000001E-2</c:v>
                </c:pt>
                <c:pt idx="13991">
                  <c:v>5.89183E-2</c:v>
                </c:pt>
                <c:pt idx="13992">
                  <c:v>5.9552599999999997E-2</c:v>
                </c:pt>
                <c:pt idx="13993">
                  <c:v>6.01094E-2</c:v>
                </c:pt>
                <c:pt idx="13994">
                  <c:v>6.0588000000000003E-2</c:v>
                </c:pt>
                <c:pt idx="13995">
                  <c:v>6.0986400000000003E-2</c:v>
                </c:pt>
                <c:pt idx="13996">
                  <c:v>6.1301700000000001E-2</c:v>
                </c:pt>
                <c:pt idx="13997">
                  <c:v>6.1530399999999999E-2</c:v>
                </c:pt>
                <c:pt idx="13998">
                  <c:v>6.1670099999999999E-2</c:v>
                </c:pt>
                <c:pt idx="13999">
                  <c:v>6.1721600000000001E-2</c:v>
                </c:pt>
                <c:pt idx="14000">
                  <c:v>6.1686499999999998E-2</c:v>
                </c:pt>
                <c:pt idx="14001">
                  <c:v>6.1564300000000002E-2</c:v>
                </c:pt>
                <c:pt idx="14002">
                  <c:v>6.1355100000000003E-2</c:v>
                </c:pt>
                <c:pt idx="14003">
                  <c:v>6.1062900000000003E-2</c:v>
                </c:pt>
                <c:pt idx="14004">
                  <c:v>6.0691299999999997E-2</c:v>
                </c:pt>
                <c:pt idx="14005">
                  <c:v>6.02409E-2</c:v>
                </c:pt>
                <c:pt idx="14006">
                  <c:v>5.9710899999999997E-2</c:v>
                </c:pt>
                <c:pt idx="14007">
                  <c:v>5.9100100000000003E-2</c:v>
                </c:pt>
                <c:pt idx="14008">
                  <c:v>5.84082E-2</c:v>
                </c:pt>
                <c:pt idx="14009">
                  <c:v>5.7637300000000002E-2</c:v>
                </c:pt>
                <c:pt idx="14010">
                  <c:v>5.6789100000000002E-2</c:v>
                </c:pt>
                <c:pt idx="14011">
                  <c:v>5.5863999999999997E-2</c:v>
                </c:pt>
                <c:pt idx="14012">
                  <c:v>5.48622E-2</c:v>
                </c:pt>
                <c:pt idx="14013">
                  <c:v>5.3784800000000001E-2</c:v>
                </c:pt>
                <c:pt idx="14014">
                  <c:v>5.2631799999999999E-2</c:v>
                </c:pt>
                <c:pt idx="14015">
                  <c:v>5.1403699999999997E-2</c:v>
                </c:pt>
                <c:pt idx="14016">
                  <c:v>5.0101899999999998E-2</c:v>
                </c:pt>
                <c:pt idx="14017">
                  <c:v>4.8727399999999997E-2</c:v>
                </c:pt>
                <c:pt idx="14018">
                  <c:v>4.7281700000000003E-2</c:v>
                </c:pt>
                <c:pt idx="14019">
                  <c:v>4.5767799999999997E-2</c:v>
                </c:pt>
                <c:pt idx="14020">
                  <c:v>4.4189699999999998E-2</c:v>
                </c:pt>
                <c:pt idx="14021">
                  <c:v>4.2551800000000001E-2</c:v>
                </c:pt>
                <c:pt idx="14022">
                  <c:v>4.0856299999999998E-2</c:v>
                </c:pt>
                <c:pt idx="14023">
                  <c:v>3.9104E-2</c:v>
                </c:pt>
                <c:pt idx="14024">
                  <c:v>3.7296599999999999E-2</c:v>
                </c:pt>
                <c:pt idx="14025">
                  <c:v>3.5435899999999999E-2</c:v>
                </c:pt>
                <c:pt idx="14026">
                  <c:v>3.35226E-2</c:v>
                </c:pt>
                <c:pt idx="14027">
                  <c:v>3.1557300000000003E-2</c:v>
                </c:pt>
                <c:pt idx="14028">
                  <c:v>2.9542499999999999E-2</c:v>
                </c:pt>
                <c:pt idx="14029">
                  <c:v>2.74819E-2</c:v>
                </c:pt>
                <c:pt idx="14030">
                  <c:v>2.53793E-2</c:v>
                </c:pt>
                <c:pt idx="14031">
                  <c:v>2.3237899999999999E-2</c:v>
                </c:pt>
                <c:pt idx="14032">
                  <c:v>2.1061900000000001E-2</c:v>
                </c:pt>
                <c:pt idx="14033">
                  <c:v>1.8855199999999999E-2</c:v>
                </c:pt>
                <c:pt idx="14034">
                  <c:v>1.6619999999999999E-2</c:v>
                </c:pt>
                <c:pt idx="14035">
                  <c:v>1.43564E-2</c:v>
                </c:pt>
                <c:pt idx="14036">
                  <c:v>1.2064399999999999E-2</c:v>
                </c:pt>
                <c:pt idx="14037" formatCode="0.00E+00">
                  <c:v>9.7451399999999994E-3</c:v>
                </c:pt>
                <c:pt idx="14038" formatCode="0.00E+00">
                  <c:v>7.4005800000000004E-3</c:v>
                </c:pt>
                <c:pt idx="14039" formatCode="0.00E+00">
                  <c:v>5.0325999999999999E-3</c:v>
                </c:pt>
                <c:pt idx="14040" formatCode="0.00E+00">
                  <c:v>2.6431900000000001E-3</c:v>
                </c:pt>
                <c:pt idx="14041" formatCode="0.00E+00">
                  <c:v>2.3352099999999999E-4</c:v>
                </c:pt>
                <c:pt idx="14042" formatCode="0.00E+00">
                  <c:v>-2.1950300000000002E-3</c:v>
                </c:pt>
                <c:pt idx="14043" formatCode="0.00E+00">
                  <c:v>-4.6393099999999998E-3</c:v>
                </c:pt>
                <c:pt idx="14044" formatCode="0.00E+00">
                  <c:v>-7.0951900000000004E-3</c:v>
                </c:pt>
                <c:pt idx="14045" formatCode="0.00E+00">
                  <c:v>-9.5589500000000001E-3</c:v>
                </c:pt>
                <c:pt idx="14046">
                  <c:v>-1.2027599999999999E-2</c:v>
                </c:pt>
                <c:pt idx="14047">
                  <c:v>-1.44987E-2</c:v>
                </c:pt>
                <c:pt idx="14048">
                  <c:v>-1.69693E-2</c:v>
                </c:pt>
                <c:pt idx="14049">
                  <c:v>-1.9436999999999999E-2</c:v>
                </c:pt>
                <c:pt idx="14050">
                  <c:v>-2.1899100000000001E-2</c:v>
                </c:pt>
                <c:pt idx="14051">
                  <c:v>-2.4352700000000001E-2</c:v>
                </c:pt>
                <c:pt idx="14052">
                  <c:v>-2.6794599999999998E-2</c:v>
                </c:pt>
                <c:pt idx="14053">
                  <c:v>-2.9222499999999998E-2</c:v>
                </c:pt>
                <c:pt idx="14054">
                  <c:v>-3.1634900000000001E-2</c:v>
                </c:pt>
                <c:pt idx="14055">
                  <c:v>-3.40296E-2</c:v>
                </c:pt>
                <c:pt idx="14056">
                  <c:v>-3.64038E-2</c:v>
                </c:pt>
                <c:pt idx="14057">
                  <c:v>-3.8754299999999998E-2</c:v>
                </c:pt>
                <c:pt idx="14058">
                  <c:v>-4.1078099999999999E-2</c:v>
                </c:pt>
                <c:pt idx="14059">
                  <c:v>-4.33727E-2</c:v>
                </c:pt>
                <c:pt idx="14060">
                  <c:v>-4.5636400000000001E-2</c:v>
                </c:pt>
                <c:pt idx="14061">
                  <c:v>-4.7866300000000001E-2</c:v>
                </c:pt>
                <c:pt idx="14062">
                  <c:v>-5.0058900000000003E-2</c:v>
                </c:pt>
                <c:pt idx="14063">
                  <c:v>-5.2211E-2</c:v>
                </c:pt>
                <c:pt idx="14064">
                  <c:v>-5.4320100000000003E-2</c:v>
                </c:pt>
                <c:pt idx="14065">
                  <c:v>-5.6383500000000003E-2</c:v>
                </c:pt>
                <c:pt idx="14066">
                  <c:v>-5.8398899999999997E-2</c:v>
                </c:pt>
                <c:pt idx="14067">
                  <c:v>-6.0364399999999999E-2</c:v>
                </c:pt>
                <c:pt idx="14068">
                  <c:v>-6.2278600000000003E-2</c:v>
                </c:pt>
                <c:pt idx="14069">
                  <c:v>-6.4140699999999995E-2</c:v>
                </c:pt>
                <c:pt idx="14070">
                  <c:v>-6.5949099999999997E-2</c:v>
                </c:pt>
                <c:pt idx="14071">
                  <c:v>-6.7701200000000003E-2</c:v>
                </c:pt>
                <c:pt idx="14072">
                  <c:v>-6.9394899999999995E-2</c:v>
                </c:pt>
                <c:pt idx="14073">
                  <c:v>-7.1029099999999998E-2</c:v>
                </c:pt>
                <c:pt idx="14074">
                  <c:v>-7.2602799999999995E-2</c:v>
                </c:pt>
                <c:pt idx="14075">
                  <c:v>-7.4113799999999994E-2</c:v>
                </c:pt>
                <c:pt idx="14076">
                  <c:v>-7.5558399999999998E-2</c:v>
                </c:pt>
                <c:pt idx="14077">
                  <c:v>-7.69339E-2</c:v>
                </c:pt>
                <c:pt idx="14078">
                  <c:v>-7.8240900000000002E-2</c:v>
                </c:pt>
                <c:pt idx="14079">
                  <c:v>-7.9479599999999997E-2</c:v>
                </c:pt>
                <c:pt idx="14080">
                  <c:v>-8.0647399999999994E-2</c:v>
                </c:pt>
                <c:pt idx="14081">
                  <c:v>-8.1739500000000007E-2</c:v>
                </c:pt>
                <c:pt idx="14082">
                  <c:v>-8.2752199999999998E-2</c:v>
                </c:pt>
                <c:pt idx="14083">
                  <c:v>-8.3684099999999997E-2</c:v>
                </c:pt>
                <c:pt idx="14084">
                  <c:v>-8.4534799999999993E-2</c:v>
                </c:pt>
                <c:pt idx="14085">
                  <c:v>-8.5303599999999993E-2</c:v>
                </c:pt>
                <c:pt idx="14086">
                  <c:v>-8.5989800000000005E-2</c:v>
                </c:pt>
                <c:pt idx="14087">
                  <c:v>-8.6593600000000007E-2</c:v>
                </c:pt>
                <c:pt idx="14088">
                  <c:v>-8.7115100000000001E-2</c:v>
                </c:pt>
                <c:pt idx="14089">
                  <c:v>-8.7554199999999999E-2</c:v>
                </c:pt>
                <c:pt idx="14090">
                  <c:v>-8.79104E-2</c:v>
                </c:pt>
                <c:pt idx="14091">
                  <c:v>-8.8183300000000006E-2</c:v>
                </c:pt>
                <c:pt idx="14092">
                  <c:v>-8.8371900000000003E-2</c:v>
                </c:pt>
                <c:pt idx="14093">
                  <c:v>-8.8474899999999995E-2</c:v>
                </c:pt>
                <c:pt idx="14094">
                  <c:v>-8.84905E-2</c:v>
                </c:pt>
                <c:pt idx="14095">
                  <c:v>-8.8417300000000004E-2</c:v>
                </c:pt>
                <c:pt idx="14096">
                  <c:v>-8.8253899999999996E-2</c:v>
                </c:pt>
                <c:pt idx="14097">
                  <c:v>-8.7999599999999997E-2</c:v>
                </c:pt>
                <c:pt idx="14098">
                  <c:v>-8.7654200000000002E-2</c:v>
                </c:pt>
                <c:pt idx="14099">
                  <c:v>-8.7217299999999998E-2</c:v>
                </c:pt>
                <c:pt idx="14100">
                  <c:v>-8.6689799999999997E-2</c:v>
                </c:pt>
                <c:pt idx="14101">
                  <c:v>-8.6074399999999995E-2</c:v>
                </c:pt>
                <c:pt idx="14102">
                  <c:v>-8.5374000000000005E-2</c:v>
                </c:pt>
                <c:pt idx="14103">
                  <c:v>-8.4588999999999998E-2</c:v>
                </c:pt>
                <c:pt idx="14104">
                  <c:v>-8.3718600000000004E-2</c:v>
                </c:pt>
                <c:pt idx="14105">
                  <c:v>-8.2761899999999999E-2</c:v>
                </c:pt>
                <c:pt idx="14106">
                  <c:v>-8.1718600000000002E-2</c:v>
                </c:pt>
                <c:pt idx="14107">
                  <c:v>-8.0588999999999994E-2</c:v>
                </c:pt>
                <c:pt idx="14108">
                  <c:v>-7.9374500000000001E-2</c:v>
                </c:pt>
                <c:pt idx="14109">
                  <c:v>-7.8075900000000004E-2</c:v>
                </c:pt>
                <c:pt idx="14110">
                  <c:v>-7.6692999999999997E-2</c:v>
                </c:pt>
                <c:pt idx="14111">
                  <c:v>-7.5224399999999997E-2</c:v>
                </c:pt>
                <c:pt idx="14112">
                  <c:v>-7.3670100000000002E-2</c:v>
                </c:pt>
                <c:pt idx="14113">
                  <c:v>-7.2032700000000005E-2</c:v>
                </c:pt>
                <c:pt idx="14114">
                  <c:v>-7.0314699999999994E-2</c:v>
                </c:pt>
                <c:pt idx="14115">
                  <c:v>-6.8518099999999998E-2</c:v>
                </c:pt>
                <c:pt idx="14116">
                  <c:v>-6.6643800000000003E-2</c:v>
                </c:pt>
                <c:pt idx="14117">
                  <c:v>-6.4693200000000006E-2</c:v>
                </c:pt>
                <c:pt idx="14118">
                  <c:v>-6.2667899999999999E-2</c:v>
                </c:pt>
                <c:pt idx="14119">
                  <c:v>-6.0569199999999997E-2</c:v>
                </c:pt>
                <c:pt idx="14120">
                  <c:v>-5.8397299999999999E-2</c:v>
                </c:pt>
                <c:pt idx="14121">
                  <c:v>-5.6152300000000002E-2</c:v>
                </c:pt>
                <c:pt idx="14122">
                  <c:v>-5.3834899999999998E-2</c:v>
                </c:pt>
                <c:pt idx="14123">
                  <c:v>-5.1447100000000003E-2</c:v>
                </c:pt>
                <c:pt idx="14124">
                  <c:v>-4.8990800000000001E-2</c:v>
                </c:pt>
                <c:pt idx="14125">
                  <c:v>-4.6468500000000003E-2</c:v>
                </c:pt>
                <c:pt idx="14126">
                  <c:v>-4.3882999999999998E-2</c:v>
                </c:pt>
                <c:pt idx="14127">
                  <c:v>-4.1237099999999999E-2</c:v>
                </c:pt>
                <c:pt idx="14128">
                  <c:v>-3.8532400000000001E-2</c:v>
                </c:pt>
                <c:pt idx="14129">
                  <c:v>-3.57699E-2</c:v>
                </c:pt>
                <c:pt idx="14130">
                  <c:v>-3.2951399999999999E-2</c:v>
                </c:pt>
                <c:pt idx="14131">
                  <c:v>-3.0079000000000002E-2</c:v>
                </c:pt>
                <c:pt idx="14132">
                  <c:v>-2.7154899999999999E-2</c:v>
                </c:pt>
                <c:pt idx="14133">
                  <c:v>-2.4180500000000001E-2</c:v>
                </c:pt>
                <c:pt idx="14134">
                  <c:v>-2.11574E-2</c:v>
                </c:pt>
                <c:pt idx="14135">
                  <c:v>-1.8087599999999999E-2</c:v>
                </c:pt>
                <c:pt idx="14136">
                  <c:v>-1.49731E-2</c:v>
                </c:pt>
                <c:pt idx="14137">
                  <c:v>-1.1815900000000001E-2</c:v>
                </c:pt>
                <c:pt idx="14138" formatCode="0.00E+00">
                  <c:v>-8.6182299999999993E-3</c:v>
                </c:pt>
                <c:pt idx="14139" formatCode="0.00E+00">
                  <c:v>-5.3820999999999999E-3</c:v>
                </c:pt>
                <c:pt idx="14140" formatCode="0.00E+00">
                  <c:v>-2.1092400000000001E-3</c:v>
                </c:pt>
                <c:pt idx="14141" formatCode="0.00E+00">
                  <c:v>1.19772E-3</c:v>
                </c:pt>
                <c:pt idx="14142" formatCode="0.00E+00">
                  <c:v>4.5346400000000004E-3</c:v>
                </c:pt>
                <c:pt idx="14143" formatCode="0.00E+00">
                  <c:v>7.8973399999999992E-3</c:v>
                </c:pt>
                <c:pt idx="14144">
                  <c:v>1.1283E-2</c:v>
                </c:pt>
                <c:pt idx="14145">
                  <c:v>1.4689600000000001E-2</c:v>
                </c:pt>
                <c:pt idx="14146">
                  <c:v>1.81149E-2</c:v>
                </c:pt>
                <c:pt idx="14147">
                  <c:v>2.1556499999999999E-2</c:v>
                </c:pt>
                <c:pt idx="14148">
                  <c:v>2.50125E-2</c:v>
                </c:pt>
                <c:pt idx="14149">
                  <c:v>2.8481800000000002E-2</c:v>
                </c:pt>
                <c:pt idx="14150">
                  <c:v>3.1962200000000003E-2</c:v>
                </c:pt>
                <c:pt idx="14151">
                  <c:v>3.5450799999999998E-2</c:v>
                </c:pt>
                <c:pt idx="14152">
                  <c:v>3.89445E-2</c:v>
                </c:pt>
                <c:pt idx="14153">
                  <c:v>4.2441300000000001E-2</c:v>
                </c:pt>
                <c:pt idx="14154">
                  <c:v>4.5939500000000001E-2</c:v>
                </c:pt>
                <c:pt idx="14155">
                  <c:v>4.9437599999999998E-2</c:v>
                </c:pt>
                <c:pt idx="14156">
                  <c:v>5.2932899999999998E-2</c:v>
                </c:pt>
                <c:pt idx="14157">
                  <c:v>5.64225E-2</c:v>
                </c:pt>
                <c:pt idx="14158">
                  <c:v>5.9904399999999997E-2</c:v>
                </c:pt>
                <c:pt idx="14159">
                  <c:v>6.3375899999999999E-2</c:v>
                </c:pt>
                <c:pt idx="14160">
                  <c:v>6.6832699999999995E-2</c:v>
                </c:pt>
                <c:pt idx="14161">
                  <c:v>7.0270399999999997E-2</c:v>
                </c:pt>
                <c:pt idx="14162">
                  <c:v>7.3686199999999993E-2</c:v>
                </c:pt>
                <c:pt idx="14163">
                  <c:v>7.7077900000000005E-2</c:v>
                </c:pt>
                <c:pt idx="14164">
                  <c:v>8.0443700000000007E-2</c:v>
                </c:pt>
                <c:pt idx="14165">
                  <c:v>8.3781499999999995E-2</c:v>
                </c:pt>
                <c:pt idx="14166">
                  <c:v>8.7089100000000003E-2</c:v>
                </c:pt>
                <c:pt idx="14167">
                  <c:v>9.0363299999999994E-2</c:v>
                </c:pt>
                <c:pt idx="14168">
                  <c:v>9.3601699999999996E-2</c:v>
                </c:pt>
                <c:pt idx="14169">
                  <c:v>9.6802700000000005E-2</c:v>
                </c:pt>
                <c:pt idx="14170">
                  <c:v>9.99641E-2</c:v>
                </c:pt>
                <c:pt idx="14171">
                  <c:v>0.10308299999999999</c:v>
                </c:pt>
                <c:pt idx="14172">
                  <c:v>0.106157</c:v>
                </c:pt>
                <c:pt idx="14173">
                  <c:v>0.109184</c:v>
                </c:pt>
                <c:pt idx="14174">
                  <c:v>0.112164</c:v>
                </c:pt>
                <c:pt idx="14175">
                  <c:v>0.115094</c:v>
                </c:pt>
                <c:pt idx="14176">
                  <c:v>0.11797299999999999</c:v>
                </c:pt>
                <c:pt idx="14177">
                  <c:v>0.120797</c:v>
                </c:pt>
                <c:pt idx="14178">
                  <c:v>0.123566</c:v>
                </c:pt>
                <c:pt idx="14179">
                  <c:v>0.126277</c:v>
                </c:pt>
                <c:pt idx="14180">
                  <c:v>0.12892899999999999</c:v>
                </c:pt>
                <c:pt idx="14181">
                  <c:v>0.131518</c:v>
                </c:pt>
                <c:pt idx="14182">
                  <c:v>0.134044</c:v>
                </c:pt>
                <c:pt idx="14183">
                  <c:v>0.13650399999999999</c:v>
                </c:pt>
                <c:pt idx="14184">
                  <c:v>0.13889699999999999</c:v>
                </c:pt>
                <c:pt idx="14185">
                  <c:v>0.14122100000000001</c:v>
                </c:pt>
                <c:pt idx="14186">
                  <c:v>0.14347499999999999</c:v>
                </c:pt>
                <c:pt idx="14187">
                  <c:v>0.14565800000000001</c:v>
                </c:pt>
                <c:pt idx="14188">
                  <c:v>0.14776700000000001</c:v>
                </c:pt>
                <c:pt idx="14189">
                  <c:v>0.14980299999999999</c:v>
                </c:pt>
                <c:pt idx="14190">
                  <c:v>0.15176200000000001</c:v>
                </c:pt>
                <c:pt idx="14191">
                  <c:v>0.153642</c:v>
                </c:pt>
                <c:pt idx="14192">
                  <c:v>0.155443</c:v>
                </c:pt>
                <c:pt idx="14193">
                  <c:v>0.157165</c:v>
                </c:pt>
                <c:pt idx="14194">
                  <c:v>0.158806</c:v>
                </c:pt>
                <c:pt idx="14195">
                  <c:v>0.16036400000000001</c:v>
                </c:pt>
                <c:pt idx="14196">
                  <c:v>0.16183700000000001</c:v>
                </c:pt>
                <c:pt idx="14197">
                  <c:v>0.16322300000000001</c:v>
                </c:pt>
                <c:pt idx="14198">
                  <c:v>0.164524</c:v>
                </c:pt>
                <c:pt idx="14199">
                  <c:v>0.16574</c:v>
                </c:pt>
                <c:pt idx="14200">
                  <c:v>0.16686999999999999</c:v>
                </c:pt>
                <c:pt idx="14201">
                  <c:v>0.16791500000000001</c:v>
                </c:pt>
                <c:pt idx="14202">
                  <c:v>0.168873</c:v>
                </c:pt>
                <c:pt idx="14203">
                  <c:v>0.169742</c:v>
                </c:pt>
                <c:pt idx="14204">
                  <c:v>0.17052200000000001</c:v>
                </c:pt>
                <c:pt idx="14205">
                  <c:v>0.171213</c:v>
                </c:pt>
                <c:pt idx="14206">
                  <c:v>0.17181299999999999</c:v>
                </c:pt>
                <c:pt idx="14207">
                  <c:v>0.172322</c:v>
                </c:pt>
                <c:pt idx="14208">
                  <c:v>0.17274200000000001</c:v>
                </c:pt>
                <c:pt idx="14209">
                  <c:v>0.173072</c:v>
                </c:pt>
                <c:pt idx="14210">
                  <c:v>0.173316</c:v>
                </c:pt>
                <c:pt idx="14211">
                  <c:v>0.17347399999999999</c:v>
                </c:pt>
                <c:pt idx="14212">
                  <c:v>0.17354600000000001</c:v>
                </c:pt>
                <c:pt idx="14213">
                  <c:v>0.17353199999999999</c:v>
                </c:pt>
                <c:pt idx="14214">
                  <c:v>0.173431</c:v>
                </c:pt>
                <c:pt idx="14215">
                  <c:v>0.17324500000000001</c:v>
                </c:pt>
                <c:pt idx="14216">
                  <c:v>0.17297199999999999</c:v>
                </c:pt>
                <c:pt idx="14217">
                  <c:v>0.17261499999999999</c:v>
                </c:pt>
                <c:pt idx="14218">
                  <c:v>0.17217399999999999</c:v>
                </c:pt>
                <c:pt idx="14219">
                  <c:v>0.171649</c:v>
                </c:pt>
                <c:pt idx="14220">
                  <c:v>0.171041</c:v>
                </c:pt>
                <c:pt idx="14221">
                  <c:v>0.170351</c:v>
                </c:pt>
                <c:pt idx="14222">
                  <c:v>0.16957800000000001</c:v>
                </c:pt>
                <c:pt idx="14223">
                  <c:v>0.16872300000000001</c:v>
                </c:pt>
                <c:pt idx="14224">
                  <c:v>0.16778599999999999</c:v>
                </c:pt>
                <c:pt idx="14225">
                  <c:v>0.166769</c:v>
                </c:pt>
                <c:pt idx="14226">
                  <c:v>0.16567399999999999</c:v>
                </c:pt>
                <c:pt idx="14227">
                  <c:v>0.16450100000000001</c:v>
                </c:pt>
                <c:pt idx="14228">
                  <c:v>0.16325200000000001</c:v>
                </c:pt>
                <c:pt idx="14229">
                  <c:v>0.16192899999999999</c:v>
                </c:pt>
                <c:pt idx="14230">
                  <c:v>0.16053200000000001</c:v>
                </c:pt>
                <c:pt idx="14231">
                  <c:v>0.15906600000000001</c:v>
                </c:pt>
                <c:pt idx="14232">
                  <c:v>0.15753</c:v>
                </c:pt>
                <c:pt idx="14233">
                  <c:v>0.15592700000000001</c:v>
                </c:pt>
                <c:pt idx="14234">
                  <c:v>0.15425800000000001</c:v>
                </c:pt>
                <c:pt idx="14235">
                  <c:v>0.15252199999999999</c:v>
                </c:pt>
                <c:pt idx="14236">
                  <c:v>0.15071899999999999</c:v>
                </c:pt>
                <c:pt idx="14237">
                  <c:v>0.14885399999999999</c:v>
                </c:pt>
                <c:pt idx="14238">
                  <c:v>0.146927</c:v>
                </c:pt>
                <c:pt idx="14239">
                  <c:v>0.14494399999999999</c:v>
                </c:pt>
                <c:pt idx="14240">
                  <c:v>0.142905</c:v>
                </c:pt>
                <c:pt idx="14241">
                  <c:v>0.14081399999999999</c:v>
                </c:pt>
                <c:pt idx="14242">
                  <c:v>0.13867099999999999</c:v>
                </c:pt>
                <c:pt idx="14243">
                  <c:v>0.13647699999999999</c:v>
                </c:pt>
                <c:pt idx="14244">
                  <c:v>0.13423499999999999</c:v>
                </c:pt>
                <c:pt idx="14245">
                  <c:v>0.13194600000000001</c:v>
                </c:pt>
                <c:pt idx="14246">
                  <c:v>0.12961</c:v>
                </c:pt>
                <c:pt idx="14247">
                  <c:v>0.12723000000000001</c:v>
                </c:pt>
                <c:pt idx="14248">
                  <c:v>0.124806</c:v>
                </c:pt>
                <c:pt idx="14249">
                  <c:v>0.12234100000000001</c:v>
                </c:pt>
                <c:pt idx="14250">
                  <c:v>0.119838</c:v>
                </c:pt>
                <c:pt idx="14251">
                  <c:v>0.1173</c:v>
                </c:pt>
                <c:pt idx="14252">
                  <c:v>0.114731</c:v>
                </c:pt>
                <c:pt idx="14253">
                  <c:v>0.112134</c:v>
                </c:pt>
                <c:pt idx="14254">
                  <c:v>0.109514</c:v>
                </c:pt>
                <c:pt idx="14255">
                  <c:v>0.10687099999999999</c:v>
                </c:pt>
                <c:pt idx="14256">
                  <c:v>0.10420699999999999</c:v>
                </c:pt>
                <c:pt idx="14257">
                  <c:v>0.101523</c:v>
                </c:pt>
                <c:pt idx="14258">
                  <c:v>9.8819699999999996E-2</c:v>
                </c:pt>
                <c:pt idx="14259">
                  <c:v>9.6100900000000003E-2</c:v>
                </c:pt>
                <c:pt idx="14260">
                  <c:v>9.3369199999999999E-2</c:v>
                </c:pt>
                <c:pt idx="14261">
                  <c:v>9.0628E-2</c:v>
                </c:pt>
                <c:pt idx="14262">
                  <c:v>8.7879600000000002E-2</c:v>
                </c:pt>
                <c:pt idx="14263">
                  <c:v>8.5125800000000001E-2</c:v>
                </c:pt>
                <c:pt idx="14264">
                  <c:v>8.2368499999999997E-2</c:v>
                </c:pt>
                <c:pt idx="14265">
                  <c:v>7.9609799999999994E-2</c:v>
                </c:pt>
                <c:pt idx="14266">
                  <c:v>7.6852400000000001E-2</c:v>
                </c:pt>
                <c:pt idx="14267">
                  <c:v>7.4099600000000002E-2</c:v>
                </c:pt>
                <c:pt idx="14268">
                  <c:v>7.1354699999999993E-2</c:v>
                </c:pt>
                <c:pt idx="14269">
                  <c:v>6.8620299999999995E-2</c:v>
                </c:pt>
                <c:pt idx="14270">
                  <c:v>6.5898700000000004E-2</c:v>
                </c:pt>
                <c:pt idx="14271">
                  <c:v>6.3192100000000001E-2</c:v>
                </c:pt>
                <c:pt idx="14272">
                  <c:v>6.0502899999999998E-2</c:v>
                </c:pt>
                <c:pt idx="14273">
                  <c:v>5.7833299999999997E-2</c:v>
                </c:pt>
                <c:pt idx="14274">
                  <c:v>5.51846E-2</c:v>
                </c:pt>
                <c:pt idx="14275">
                  <c:v>5.2558199999999999E-2</c:v>
                </c:pt>
                <c:pt idx="14276">
                  <c:v>4.9955699999999999E-2</c:v>
                </c:pt>
                <c:pt idx="14277">
                  <c:v>4.7378900000000002E-2</c:v>
                </c:pt>
                <c:pt idx="14278">
                  <c:v>4.4829300000000002E-2</c:v>
                </c:pt>
                <c:pt idx="14279">
                  <c:v>4.2309800000000002E-2</c:v>
                </c:pt>
                <c:pt idx="14280">
                  <c:v>3.9823200000000003E-2</c:v>
                </c:pt>
                <c:pt idx="14281">
                  <c:v>3.7371300000000003E-2</c:v>
                </c:pt>
                <c:pt idx="14282">
                  <c:v>3.4955399999999998E-2</c:v>
                </c:pt>
                <c:pt idx="14283">
                  <c:v>3.2578599999999999E-2</c:v>
                </c:pt>
                <c:pt idx="14284">
                  <c:v>3.0244799999999999E-2</c:v>
                </c:pt>
                <c:pt idx="14285">
                  <c:v>2.7956700000000001E-2</c:v>
                </c:pt>
                <c:pt idx="14286">
                  <c:v>2.57171E-2</c:v>
                </c:pt>
                <c:pt idx="14287">
                  <c:v>2.3528299999999999E-2</c:v>
                </c:pt>
                <c:pt idx="14288">
                  <c:v>2.1390900000000001E-2</c:v>
                </c:pt>
                <c:pt idx="14289">
                  <c:v>1.93037E-2</c:v>
                </c:pt>
                <c:pt idx="14290">
                  <c:v>1.7267500000000002E-2</c:v>
                </c:pt>
                <c:pt idx="14291">
                  <c:v>1.52855E-2</c:v>
                </c:pt>
                <c:pt idx="14292">
                  <c:v>1.33606E-2</c:v>
                </c:pt>
                <c:pt idx="14293">
                  <c:v>1.1494600000000001E-2</c:v>
                </c:pt>
                <c:pt idx="14294" formatCode="0.00E+00">
                  <c:v>9.6894200000000007E-3</c:v>
                </c:pt>
                <c:pt idx="14295" formatCode="0.00E+00">
                  <c:v>7.94687E-3</c:v>
                </c:pt>
                <c:pt idx="14296" formatCode="0.00E+00">
                  <c:v>6.2692900000000003E-3</c:v>
                </c:pt>
                <c:pt idx="14297" formatCode="0.00E+00">
                  <c:v>4.6588100000000002E-3</c:v>
                </c:pt>
                <c:pt idx="14298" formatCode="0.00E+00">
                  <c:v>3.1172499999999998E-3</c:v>
                </c:pt>
                <c:pt idx="14299" formatCode="0.00E+00">
                  <c:v>1.6463300000000001E-3</c:v>
                </c:pt>
                <c:pt idx="14300" formatCode="0.00E+00">
                  <c:v>2.4761100000000001E-4</c:v>
                </c:pt>
                <c:pt idx="14301" formatCode="0.00E+00">
                  <c:v>-1.07784E-3</c:v>
                </c:pt>
                <c:pt idx="14302" formatCode="0.00E+00">
                  <c:v>-2.3295400000000002E-3</c:v>
                </c:pt>
                <c:pt idx="14303" formatCode="0.00E+00">
                  <c:v>-3.5069699999999999E-3</c:v>
                </c:pt>
                <c:pt idx="14304" formatCode="0.00E+00">
                  <c:v>-4.6091700000000001E-3</c:v>
                </c:pt>
                <c:pt idx="14305" formatCode="0.00E+00">
                  <c:v>-5.6350999999999997E-3</c:v>
                </c:pt>
                <c:pt idx="14306" formatCode="0.00E+00">
                  <c:v>-6.58364E-3</c:v>
                </c:pt>
                <c:pt idx="14307" formatCode="0.00E+00">
                  <c:v>-7.4537800000000001E-3</c:v>
                </c:pt>
                <c:pt idx="14308" formatCode="0.00E+00">
                  <c:v>-8.24451E-3</c:v>
                </c:pt>
                <c:pt idx="14309" formatCode="0.00E+00">
                  <c:v>-8.9545100000000006E-3</c:v>
                </c:pt>
                <c:pt idx="14310" formatCode="0.00E+00">
                  <c:v>-9.5825700000000003E-3</c:v>
                </c:pt>
                <c:pt idx="14311">
                  <c:v>-1.01282E-2</c:v>
                </c:pt>
                <c:pt idx="14312">
                  <c:v>-1.05916E-2</c:v>
                </c:pt>
                <c:pt idx="14313">
                  <c:v>-1.09731E-2</c:v>
                </c:pt>
                <c:pt idx="14314">
                  <c:v>-1.1273099999999999E-2</c:v>
                </c:pt>
                <c:pt idx="14315">
                  <c:v>-1.1491100000000001E-2</c:v>
                </c:pt>
                <c:pt idx="14316">
                  <c:v>-1.16267E-2</c:v>
                </c:pt>
                <c:pt idx="14317">
                  <c:v>-1.1679500000000001E-2</c:v>
                </c:pt>
                <c:pt idx="14318">
                  <c:v>-1.16487E-2</c:v>
                </c:pt>
                <c:pt idx="14319">
                  <c:v>-1.1533399999999999E-2</c:v>
                </c:pt>
                <c:pt idx="14320">
                  <c:v>-1.1332699999999999E-2</c:v>
                </c:pt>
                <c:pt idx="14321">
                  <c:v>-1.1046E-2</c:v>
                </c:pt>
                <c:pt idx="14322">
                  <c:v>-1.0672900000000001E-2</c:v>
                </c:pt>
                <c:pt idx="14323">
                  <c:v>-1.02136E-2</c:v>
                </c:pt>
                <c:pt idx="14324" formatCode="0.00E+00">
                  <c:v>-9.6684900000000001E-3</c:v>
                </c:pt>
                <c:pt idx="14325" formatCode="0.00E+00">
                  <c:v>-9.0377900000000004E-3</c:v>
                </c:pt>
                <c:pt idx="14326" formatCode="0.00E+00">
                  <c:v>-8.3212700000000004E-3</c:v>
                </c:pt>
                <c:pt idx="14327" formatCode="0.00E+00">
                  <c:v>-7.5183400000000001E-3</c:v>
                </c:pt>
                <c:pt idx="14328" formatCode="0.00E+00">
                  <c:v>-6.6291600000000003E-3</c:v>
                </c:pt>
                <c:pt idx="14329" formatCode="0.00E+00">
                  <c:v>-5.6554200000000004E-3</c:v>
                </c:pt>
                <c:pt idx="14330" formatCode="0.00E+00">
                  <c:v>-4.5995400000000001E-3</c:v>
                </c:pt>
                <c:pt idx="14331" formatCode="0.00E+00">
                  <c:v>-3.4633699999999999E-3</c:v>
                </c:pt>
                <c:pt idx="14332" formatCode="0.00E+00">
                  <c:v>-2.2479399999999999E-3</c:v>
                </c:pt>
                <c:pt idx="14333" formatCode="0.00E+00">
                  <c:v>-9.5409399999999995E-4</c:v>
                </c:pt>
                <c:pt idx="14334" formatCode="0.00E+00">
                  <c:v>4.1718099999999998E-4</c:v>
                </c:pt>
                <c:pt idx="14335" formatCode="0.00E+00">
                  <c:v>1.86539E-3</c:v>
                </c:pt>
                <c:pt idx="14336" formatCode="0.00E+00">
                  <c:v>3.3904899999999999E-3</c:v>
                </c:pt>
                <c:pt idx="14337" formatCode="0.00E+00">
                  <c:v>4.9915200000000002E-3</c:v>
                </c:pt>
                <c:pt idx="14338" formatCode="0.00E+00">
                  <c:v>6.6663199999999999E-3</c:v>
                </c:pt>
                <c:pt idx="14339" formatCode="0.00E+00">
                  <c:v>8.4129099999999991E-3</c:v>
                </c:pt>
                <c:pt idx="14340">
                  <c:v>1.0230299999999999E-2</c:v>
                </c:pt>
                <c:pt idx="14341">
                  <c:v>1.2117899999999999E-2</c:v>
                </c:pt>
                <c:pt idx="14342">
                  <c:v>1.4075499999999999E-2</c:v>
                </c:pt>
                <c:pt idx="14343">
                  <c:v>1.61017E-2</c:v>
                </c:pt>
                <c:pt idx="14344">
                  <c:v>1.8194399999999999E-2</c:v>
                </c:pt>
                <c:pt idx="14345">
                  <c:v>2.03518E-2</c:v>
                </c:pt>
                <c:pt idx="14346">
                  <c:v>2.2572399999999999E-2</c:v>
                </c:pt>
                <c:pt idx="14347">
                  <c:v>2.4853199999999999E-2</c:v>
                </c:pt>
                <c:pt idx="14348">
                  <c:v>2.7190499999999999E-2</c:v>
                </c:pt>
                <c:pt idx="14349">
                  <c:v>2.9581300000000001E-2</c:v>
                </c:pt>
                <c:pt idx="14350">
                  <c:v>3.2023799999999998E-2</c:v>
                </c:pt>
                <c:pt idx="14351">
                  <c:v>3.4515900000000002E-2</c:v>
                </c:pt>
                <c:pt idx="14352">
                  <c:v>3.7055100000000001E-2</c:v>
                </c:pt>
                <c:pt idx="14353">
                  <c:v>3.9637899999999997E-2</c:v>
                </c:pt>
                <c:pt idx="14354">
                  <c:v>4.2261399999999998E-2</c:v>
                </c:pt>
                <c:pt idx="14355">
                  <c:v>4.4922999999999998E-2</c:v>
                </c:pt>
                <c:pt idx="14356">
                  <c:v>4.7621799999999999E-2</c:v>
                </c:pt>
                <c:pt idx="14357">
                  <c:v>5.0356699999999997E-2</c:v>
                </c:pt>
                <c:pt idx="14358">
                  <c:v>5.3125600000000002E-2</c:v>
                </c:pt>
                <c:pt idx="14359">
                  <c:v>5.5925799999999998E-2</c:v>
                </c:pt>
                <c:pt idx="14360">
                  <c:v>5.87552E-2</c:v>
                </c:pt>
                <c:pt idx="14361">
                  <c:v>6.1610999999999999E-2</c:v>
                </c:pt>
                <c:pt idx="14362">
                  <c:v>6.4490699999999998E-2</c:v>
                </c:pt>
                <c:pt idx="14363">
                  <c:v>6.7391999999999994E-2</c:v>
                </c:pt>
                <c:pt idx="14364">
                  <c:v>7.0311999999999999E-2</c:v>
                </c:pt>
                <c:pt idx="14365">
                  <c:v>7.3247400000000004E-2</c:v>
                </c:pt>
                <c:pt idx="14366">
                  <c:v>7.6194899999999996E-2</c:v>
                </c:pt>
                <c:pt idx="14367">
                  <c:v>7.9151299999999994E-2</c:v>
                </c:pt>
                <c:pt idx="14368">
                  <c:v>8.21128E-2</c:v>
                </c:pt>
                <c:pt idx="14369">
                  <c:v>8.5076200000000005E-2</c:v>
                </c:pt>
                <c:pt idx="14370">
                  <c:v>8.8039099999999995E-2</c:v>
                </c:pt>
                <c:pt idx="14371">
                  <c:v>9.0999099999999999E-2</c:v>
                </c:pt>
                <c:pt idx="14372">
                  <c:v>9.39527E-2</c:v>
                </c:pt>
                <c:pt idx="14373">
                  <c:v>9.6896999999999997E-2</c:v>
                </c:pt>
                <c:pt idx="14374">
                  <c:v>9.9829299999999996E-2</c:v>
                </c:pt>
                <c:pt idx="14375">
                  <c:v>0.102747</c:v>
                </c:pt>
                <c:pt idx="14376">
                  <c:v>0.105647</c:v>
                </c:pt>
                <c:pt idx="14377">
                  <c:v>0.108528</c:v>
                </c:pt>
                <c:pt idx="14378">
                  <c:v>0.111383</c:v>
                </c:pt>
                <c:pt idx="14379">
                  <c:v>0.11421099999999999</c:v>
                </c:pt>
                <c:pt idx="14380">
                  <c:v>0.117009</c:v>
                </c:pt>
                <c:pt idx="14381">
                  <c:v>0.11977500000000001</c:v>
                </c:pt>
                <c:pt idx="14382">
                  <c:v>0.122506</c:v>
                </c:pt>
                <c:pt idx="14383">
                  <c:v>0.125198</c:v>
                </c:pt>
                <c:pt idx="14384">
                  <c:v>0.12784599999999999</c:v>
                </c:pt>
                <c:pt idx="14385">
                  <c:v>0.13045000000000001</c:v>
                </c:pt>
                <c:pt idx="14386">
                  <c:v>0.13300799999999999</c:v>
                </c:pt>
                <c:pt idx="14387">
                  <c:v>0.135519</c:v>
                </c:pt>
                <c:pt idx="14388">
                  <c:v>0.13798099999999999</c:v>
                </c:pt>
                <c:pt idx="14389">
                  <c:v>0.14039199999999999</c:v>
                </c:pt>
                <c:pt idx="14390">
                  <c:v>0.14274700000000001</c:v>
                </c:pt>
                <c:pt idx="14391">
                  <c:v>0.14504500000000001</c:v>
                </c:pt>
                <c:pt idx="14392">
                  <c:v>0.147282</c:v>
                </c:pt>
                <c:pt idx="14393">
                  <c:v>0.14945700000000001</c:v>
                </c:pt>
                <c:pt idx="14394">
                  <c:v>0.15156500000000001</c:v>
                </c:pt>
                <c:pt idx="14395">
                  <c:v>0.15360799999999999</c:v>
                </c:pt>
                <c:pt idx="14396">
                  <c:v>0.155583</c:v>
                </c:pt>
                <c:pt idx="14397">
                  <c:v>0.15749099999999999</c:v>
                </c:pt>
                <c:pt idx="14398">
                  <c:v>0.15933</c:v>
                </c:pt>
                <c:pt idx="14399">
                  <c:v>0.16109899999999999</c:v>
                </c:pt>
                <c:pt idx="14400">
                  <c:v>0.162796</c:v>
                </c:pt>
                <c:pt idx="14401">
                  <c:v>0.16442100000000001</c:v>
                </c:pt>
                <c:pt idx="14402">
                  <c:v>0.16597200000000001</c:v>
                </c:pt>
                <c:pt idx="14403">
                  <c:v>0.16744600000000001</c:v>
                </c:pt>
                <c:pt idx="14404">
                  <c:v>0.16884399999999999</c:v>
                </c:pt>
                <c:pt idx="14405">
                  <c:v>0.17016400000000001</c:v>
                </c:pt>
                <c:pt idx="14406">
                  <c:v>0.171405</c:v>
                </c:pt>
                <c:pt idx="14407">
                  <c:v>0.172567</c:v>
                </c:pt>
                <c:pt idx="14408">
                  <c:v>0.173649</c:v>
                </c:pt>
                <c:pt idx="14409">
                  <c:v>0.17465</c:v>
                </c:pt>
                <c:pt idx="14410">
                  <c:v>0.17557</c:v>
                </c:pt>
                <c:pt idx="14411">
                  <c:v>0.17640800000000001</c:v>
                </c:pt>
                <c:pt idx="14412">
                  <c:v>0.17716399999999999</c:v>
                </c:pt>
                <c:pt idx="14413">
                  <c:v>0.177837</c:v>
                </c:pt>
                <c:pt idx="14414">
                  <c:v>0.178427</c:v>
                </c:pt>
                <c:pt idx="14415">
                  <c:v>0.17893400000000001</c:v>
                </c:pt>
                <c:pt idx="14416">
                  <c:v>0.17935899999999999</c:v>
                </c:pt>
                <c:pt idx="14417">
                  <c:v>0.179703</c:v>
                </c:pt>
                <c:pt idx="14418">
                  <c:v>0.17996400000000001</c:v>
                </c:pt>
                <c:pt idx="14419">
                  <c:v>0.180144</c:v>
                </c:pt>
                <c:pt idx="14420">
                  <c:v>0.18024399999999999</c:v>
                </c:pt>
                <c:pt idx="14421">
                  <c:v>0.18026500000000001</c:v>
                </c:pt>
                <c:pt idx="14422">
                  <c:v>0.18020600000000001</c:v>
                </c:pt>
                <c:pt idx="14423">
                  <c:v>0.18006900000000001</c:v>
                </c:pt>
                <c:pt idx="14424">
                  <c:v>0.17985300000000001</c:v>
                </c:pt>
                <c:pt idx="14425">
                  <c:v>0.179563</c:v>
                </c:pt>
                <c:pt idx="14426">
                  <c:v>0.179199</c:v>
                </c:pt>
                <c:pt idx="14427">
                  <c:v>0.17876300000000001</c:v>
                </c:pt>
                <c:pt idx="14428">
                  <c:v>0.178257</c:v>
                </c:pt>
                <c:pt idx="14429">
                  <c:v>0.17768100000000001</c:v>
                </c:pt>
                <c:pt idx="14430">
                  <c:v>0.177038</c:v>
                </c:pt>
                <c:pt idx="14431">
                  <c:v>0.17632800000000001</c:v>
                </c:pt>
                <c:pt idx="14432">
                  <c:v>0.17555200000000001</c:v>
                </c:pt>
                <c:pt idx="14433">
                  <c:v>0.17471</c:v>
                </c:pt>
                <c:pt idx="14434">
                  <c:v>0.17380599999999999</c:v>
                </c:pt>
                <c:pt idx="14435">
                  <c:v>0.17283899999999999</c:v>
                </c:pt>
                <c:pt idx="14436">
                  <c:v>0.17181099999999999</c:v>
                </c:pt>
                <c:pt idx="14437">
                  <c:v>0.17072399999999999</c:v>
                </c:pt>
                <c:pt idx="14438">
                  <c:v>0.16957900000000001</c:v>
                </c:pt>
                <c:pt idx="14439">
                  <c:v>0.16838</c:v>
                </c:pt>
                <c:pt idx="14440">
                  <c:v>0.167129</c:v>
                </c:pt>
                <c:pt idx="14441">
                  <c:v>0.16583000000000001</c:v>
                </c:pt>
                <c:pt idx="14442">
                  <c:v>0.16448299999999999</c:v>
                </c:pt>
                <c:pt idx="14443">
                  <c:v>0.16309199999999999</c:v>
                </c:pt>
                <c:pt idx="14444">
                  <c:v>0.161657</c:v>
                </c:pt>
                <c:pt idx="14445">
                  <c:v>0.16018099999999999</c:v>
                </c:pt>
                <c:pt idx="14446">
                  <c:v>0.158665</c:v>
                </c:pt>
                <c:pt idx="14447">
                  <c:v>0.157113</c:v>
                </c:pt>
                <c:pt idx="14448">
                  <c:v>0.155526</c:v>
                </c:pt>
                <c:pt idx="14449">
                  <c:v>0.15390699999999999</c:v>
                </c:pt>
                <c:pt idx="14450">
                  <c:v>0.152258</c:v>
                </c:pt>
                <c:pt idx="14451">
                  <c:v>0.15058099999999999</c:v>
                </c:pt>
                <c:pt idx="14452">
                  <c:v>0.14887700000000001</c:v>
                </c:pt>
                <c:pt idx="14453">
                  <c:v>0.147149</c:v>
                </c:pt>
                <c:pt idx="14454">
                  <c:v>0.1454</c:v>
                </c:pt>
                <c:pt idx="14455">
                  <c:v>0.14363100000000001</c:v>
                </c:pt>
                <c:pt idx="14456">
                  <c:v>0.141845</c:v>
                </c:pt>
                <c:pt idx="14457">
                  <c:v>0.140043</c:v>
                </c:pt>
                <c:pt idx="14458">
                  <c:v>0.13822599999999999</c:v>
                </c:pt>
                <c:pt idx="14459">
                  <c:v>0.13639799999999999</c:v>
                </c:pt>
                <c:pt idx="14460">
                  <c:v>0.13456199999999999</c:v>
                </c:pt>
                <c:pt idx="14461">
                  <c:v>0.132719</c:v>
                </c:pt>
                <c:pt idx="14462">
                  <c:v>0.13087099999999999</c:v>
                </c:pt>
                <c:pt idx="14463">
                  <c:v>0.129021</c:v>
                </c:pt>
                <c:pt idx="14464">
                  <c:v>0.12717100000000001</c:v>
                </c:pt>
                <c:pt idx="14465">
                  <c:v>0.12532099999999999</c:v>
                </c:pt>
                <c:pt idx="14466">
                  <c:v>0.123474</c:v>
                </c:pt>
                <c:pt idx="14467">
                  <c:v>0.12163300000000001</c:v>
                </c:pt>
                <c:pt idx="14468">
                  <c:v>0.119799</c:v>
                </c:pt>
                <c:pt idx="14469">
                  <c:v>0.117974</c:v>
                </c:pt>
                <c:pt idx="14470">
                  <c:v>0.116159</c:v>
                </c:pt>
                <c:pt idx="14471">
                  <c:v>0.114356</c:v>
                </c:pt>
                <c:pt idx="14472">
                  <c:v>0.112565</c:v>
                </c:pt>
                <c:pt idx="14473">
                  <c:v>0.110791</c:v>
                </c:pt>
                <c:pt idx="14474">
                  <c:v>0.10903599999999999</c:v>
                </c:pt>
                <c:pt idx="14475">
                  <c:v>0.10730099999999999</c:v>
                </c:pt>
                <c:pt idx="14476">
                  <c:v>0.105589</c:v>
                </c:pt>
                <c:pt idx="14477">
                  <c:v>0.10390099999999999</c:v>
                </c:pt>
                <c:pt idx="14478">
                  <c:v>0.10223699999999999</c:v>
                </c:pt>
                <c:pt idx="14479">
                  <c:v>0.10059999999999999</c:v>
                </c:pt>
                <c:pt idx="14480">
                  <c:v>9.8991599999999999E-2</c:v>
                </c:pt>
                <c:pt idx="14481">
                  <c:v>9.7412600000000002E-2</c:v>
                </c:pt>
                <c:pt idx="14482">
                  <c:v>9.5864199999999997E-2</c:v>
                </c:pt>
                <c:pt idx="14483">
                  <c:v>9.4347600000000004E-2</c:v>
                </c:pt>
                <c:pt idx="14484">
                  <c:v>9.28644E-2</c:v>
                </c:pt>
                <c:pt idx="14485">
                  <c:v>9.1415700000000003E-2</c:v>
                </c:pt>
                <c:pt idx="14486">
                  <c:v>9.0002700000000005E-2</c:v>
                </c:pt>
                <c:pt idx="14487">
                  <c:v>8.8627499999999998E-2</c:v>
                </c:pt>
                <c:pt idx="14488">
                  <c:v>8.7291999999999995E-2</c:v>
                </c:pt>
                <c:pt idx="14489">
                  <c:v>8.5997699999999996E-2</c:v>
                </c:pt>
                <c:pt idx="14490">
                  <c:v>8.4745100000000004E-2</c:v>
                </c:pt>
                <c:pt idx="14491">
                  <c:v>8.35341E-2</c:v>
                </c:pt>
                <c:pt idx="14492">
                  <c:v>8.2364099999999996E-2</c:v>
                </c:pt>
                <c:pt idx="14493">
                  <c:v>8.1234899999999999E-2</c:v>
                </c:pt>
                <c:pt idx="14494">
                  <c:v>8.0146599999999998E-2</c:v>
                </c:pt>
                <c:pt idx="14495">
                  <c:v>7.9099199999999995E-2</c:v>
                </c:pt>
                <c:pt idx="14496">
                  <c:v>7.8093599999999999E-2</c:v>
                </c:pt>
                <c:pt idx="14497">
                  <c:v>7.7131199999999997E-2</c:v>
                </c:pt>
                <c:pt idx="14498">
                  <c:v>7.6212699999999994E-2</c:v>
                </c:pt>
                <c:pt idx="14499">
                  <c:v>7.5337199999999993E-2</c:v>
                </c:pt>
                <c:pt idx="14500">
                  <c:v>7.4503899999999998E-2</c:v>
                </c:pt>
                <c:pt idx="14501">
                  <c:v>7.3712399999999997E-2</c:v>
                </c:pt>
                <c:pt idx="14502">
                  <c:v>7.2963500000000001E-2</c:v>
                </c:pt>
                <c:pt idx="14503">
                  <c:v>7.2257799999999997E-2</c:v>
                </c:pt>
                <c:pt idx="14504">
                  <c:v>7.1595800000000001E-2</c:v>
                </c:pt>
                <c:pt idx="14505">
                  <c:v>7.0977999999999999E-2</c:v>
                </c:pt>
                <c:pt idx="14506">
                  <c:v>7.0404800000000003E-2</c:v>
                </c:pt>
                <c:pt idx="14507">
                  <c:v>6.9876400000000005E-2</c:v>
                </c:pt>
                <c:pt idx="14508">
                  <c:v>6.9392200000000001E-2</c:v>
                </c:pt>
                <c:pt idx="14509">
                  <c:v>6.8951600000000002E-2</c:v>
                </c:pt>
                <c:pt idx="14510">
                  <c:v>6.8554000000000004E-2</c:v>
                </c:pt>
                <c:pt idx="14511">
                  <c:v>6.8199499999999996E-2</c:v>
                </c:pt>
                <c:pt idx="14512">
                  <c:v>6.7888400000000002E-2</c:v>
                </c:pt>
                <c:pt idx="14513">
                  <c:v>6.7622100000000004E-2</c:v>
                </c:pt>
                <c:pt idx="14514">
                  <c:v>6.7401799999999998E-2</c:v>
                </c:pt>
                <c:pt idx="14515">
                  <c:v>6.7226300000000003E-2</c:v>
                </c:pt>
                <c:pt idx="14516">
                  <c:v>6.7092899999999997E-2</c:v>
                </c:pt>
                <c:pt idx="14517">
                  <c:v>6.7000199999999996E-2</c:v>
                </c:pt>
                <c:pt idx="14518">
                  <c:v>6.6947099999999996E-2</c:v>
                </c:pt>
                <c:pt idx="14519">
                  <c:v>6.69318E-2</c:v>
                </c:pt>
                <c:pt idx="14520">
                  <c:v>6.6952399999999995E-2</c:v>
                </c:pt>
                <c:pt idx="14521">
                  <c:v>6.70076E-2</c:v>
                </c:pt>
                <c:pt idx="14522">
                  <c:v>6.70959E-2</c:v>
                </c:pt>
                <c:pt idx="14523">
                  <c:v>6.7215399999999995E-2</c:v>
                </c:pt>
                <c:pt idx="14524">
                  <c:v>6.7364499999999994E-2</c:v>
                </c:pt>
                <c:pt idx="14525">
                  <c:v>6.7542000000000005E-2</c:v>
                </c:pt>
                <c:pt idx="14526">
                  <c:v>6.7746299999999995E-2</c:v>
                </c:pt>
                <c:pt idx="14527">
                  <c:v>6.79757E-2</c:v>
                </c:pt>
                <c:pt idx="14528">
                  <c:v>6.8228200000000003E-2</c:v>
                </c:pt>
                <c:pt idx="14529">
                  <c:v>6.8501800000000002E-2</c:v>
                </c:pt>
                <c:pt idx="14530">
                  <c:v>6.8795099999999998E-2</c:v>
                </c:pt>
                <c:pt idx="14531">
                  <c:v>6.9106799999999996E-2</c:v>
                </c:pt>
                <c:pt idx="14532">
                  <c:v>6.9435200000000002E-2</c:v>
                </c:pt>
                <c:pt idx="14533">
                  <c:v>6.9778699999999999E-2</c:v>
                </c:pt>
                <c:pt idx="14534">
                  <c:v>7.0135699999999995E-2</c:v>
                </c:pt>
                <c:pt idx="14535">
                  <c:v>7.0504800000000006E-2</c:v>
                </c:pt>
                <c:pt idx="14536">
                  <c:v>7.0884199999999994E-2</c:v>
                </c:pt>
                <c:pt idx="14537">
                  <c:v>7.1271600000000004E-2</c:v>
                </c:pt>
                <c:pt idx="14538">
                  <c:v>7.1664800000000001E-2</c:v>
                </c:pt>
                <c:pt idx="14539">
                  <c:v>7.2062000000000001E-2</c:v>
                </c:pt>
                <c:pt idx="14540">
                  <c:v>7.2461200000000003E-2</c:v>
                </c:pt>
                <c:pt idx="14541">
                  <c:v>7.28602E-2</c:v>
                </c:pt>
                <c:pt idx="14542">
                  <c:v>7.3256799999999997E-2</c:v>
                </c:pt>
                <c:pt idx="14543">
                  <c:v>7.3648900000000003E-2</c:v>
                </c:pt>
                <c:pt idx="14544">
                  <c:v>7.40344E-2</c:v>
                </c:pt>
                <c:pt idx="14545">
                  <c:v>7.4411599999999994E-2</c:v>
                </c:pt>
                <c:pt idx="14546">
                  <c:v>7.4778399999999995E-2</c:v>
                </c:pt>
                <c:pt idx="14547">
                  <c:v>7.5133199999999997E-2</c:v>
                </c:pt>
                <c:pt idx="14548">
                  <c:v>7.5473899999999997E-2</c:v>
                </c:pt>
                <c:pt idx="14549">
                  <c:v>7.5797900000000001E-2</c:v>
                </c:pt>
                <c:pt idx="14550">
                  <c:v>7.6103400000000002E-2</c:v>
                </c:pt>
                <c:pt idx="14551">
                  <c:v>7.6388899999999996E-2</c:v>
                </c:pt>
                <c:pt idx="14552">
                  <c:v>7.6652700000000004E-2</c:v>
                </c:pt>
                <c:pt idx="14553">
                  <c:v>7.68929E-2</c:v>
                </c:pt>
                <c:pt idx="14554">
                  <c:v>7.7107800000000004E-2</c:v>
                </c:pt>
                <c:pt idx="14555">
                  <c:v>7.7296299999999998E-2</c:v>
                </c:pt>
                <c:pt idx="14556">
                  <c:v>7.7457200000000004E-2</c:v>
                </c:pt>
                <c:pt idx="14557">
                  <c:v>7.7588900000000002E-2</c:v>
                </c:pt>
                <c:pt idx="14558">
                  <c:v>7.7689999999999995E-2</c:v>
                </c:pt>
                <c:pt idx="14559">
                  <c:v>7.7758499999999994E-2</c:v>
                </c:pt>
                <c:pt idx="14560">
                  <c:v>7.7793000000000001E-2</c:v>
                </c:pt>
                <c:pt idx="14561">
                  <c:v>7.7793000000000001E-2</c:v>
                </c:pt>
                <c:pt idx="14562">
                  <c:v>7.77582E-2</c:v>
                </c:pt>
                <c:pt idx="14563">
                  <c:v>7.7687800000000001E-2</c:v>
                </c:pt>
                <c:pt idx="14564">
                  <c:v>7.7580899999999994E-2</c:v>
                </c:pt>
                <c:pt idx="14565">
                  <c:v>7.7437099999999995E-2</c:v>
                </c:pt>
                <c:pt idx="14566">
                  <c:v>7.7255799999999999E-2</c:v>
                </c:pt>
                <c:pt idx="14567">
                  <c:v>7.7036499999999994E-2</c:v>
                </c:pt>
                <c:pt idx="14568">
                  <c:v>7.6778799999999994E-2</c:v>
                </c:pt>
                <c:pt idx="14569">
                  <c:v>7.6482599999999998E-2</c:v>
                </c:pt>
                <c:pt idx="14570">
                  <c:v>7.6147699999999999E-2</c:v>
                </c:pt>
                <c:pt idx="14571">
                  <c:v>7.5774099999999997E-2</c:v>
                </c:pt>
                <c:pt idx="14572">
                  <c:v>7.5361700000000004E-2</c:v>
                </c:pt>
                <c:pt idx="14573">
                  <c:v>7.4910199999999996E-2</c:v>
                </c:pt>
                <c:pt idx="14574">
                  <c:v>7.4420600000000003E-2</c:v>
                </c:pt>
                <c:pt idx="14575">
                  <c:v>7.3893600000000004E-2</c:v>
                </c:pt>
                <c:pt idx="14576">
                  <c:v>7.3330300000000001E-2</c:v>
                </c:pt>
                <c:pt idx="14577">
                  <c:v>7.2731400000000002E-2</c:v>
                </c:pt>
                <c:pt idx="14578">
                  <c:v>7.2097800000000004E-2</c:v>
                </c:pt>
                <c:pt idx="14579">
                  <c:v>7.1430400000000005E-2</c:v>
                </c:pt>
                <c:pt idx="14580">
                  <c:v>7.0729700000000006E-2</c:v>
                </c:pt>
                <c:pt idx="14581">
                  <c:v>6.9996500000000003E-2</c:v>
                </c:pt>
                <c:pt idx="14582">
                  <c:v>6.9232299999999997E-2</c:v>
                </c:pt>
                <c:pt idx="14583">
                  <c:v>6.8438700000000005E-2</c:v>
                </c:pt>
                <c:pt idx="14584">
                  <c:v>6.7617899999999995E-2</c:v>
                </c:pt>
                <c:pt idx="14585">
                  <c:v>6.6771999999999998E-2</c:v>
                </c:pt>
                <c:pt idx="14586">
                  <c:v>6.59024E-2</c:v>
                </c:pt>
                <c:pt idx="14587">
                  <c:v>6.5009899999999995E-2</c:v>
                </c:pt>
                <c:pt idx="14588">
                  <c:v>6.4095799999999994E-2</c:v>
                </c:pt>
                <c:pt idx="14589">
                  <c:v>6.3162099999999999E-2</c:v>
                </c:pt>
                <c:pt idx="14590">
                  <c:v>6.22114E-2</c:v>
                </c:pt>
                <c:pt idx="14591">
                  <c:v>6.1246099999999998E-2</c:v>
                </c:pt>
                <c:pt idx="14592">
                  <c:v>6.0268500000000003E-2</c:v>
                </c:pt>
                <c:pt idx="14593">
                  <c:v>5.9281E-2</c:v>
                </c:pt>
                <c:pt idx="14594">
                  <c:v>5.8286699999999997E-2</c:v>
                </c:pt>
                <c:pt idx="14595">
                  <c:v>5.7287600000000001E-2</c:v>
                </c:pt>
                <c:pt idx="14596">
                  <c:v>5.6285799999999997E-2</c:v>
                </c:pt>
                <c:pt idx="14597">
                  <c:v>5.5283100000000002E-2</c:v>
                </c:pt>
                <c:pt idx="14598">
                  <c:v>5.42821E-2</c:v>
                </c:pt>
                <c:pt idx="14599">
                  <c:v>5.3286399999999998E-2</c:v>
                </c:pt>
                <c:pt idx="14600">
                  <c:v>5.2300300000000001E-2</c:v>
                </c:pt>
                <c:pt idx="14601">
                  <c:v>5.1328100000000002E-2</c:v>
                </c:pt>
                <c:pt idx="14602">
                  <c:v>5.0371699999999998E-2</c:v>
                </c:pt>
                <c:pt idx="14603">
                  <c:v>4.94314E-2</c:v>
                </c:pt>
                <c:pt idx="14604">
                  <c:v>4.8508200000000001E-2</c:v>
                </c:pt>
                <c:pt idx="14605">
                  <c:v>4.7605099999999997E-2</c:v>
                </c:pt>
                <c:pt idx="14606">
                  <c:v>4.6724799999999997E-2</c:v>
                </c:pt>
                <c:pt idx="14607">
                  <c:v>4.5869100000000003E-2</c:v>
                </c:pt>
                <c:pt idx="14608">
                  <c:v>4.5039999999999997E-2</c:v>
                </c:pt>
                <c:pt idx="14609">
                  <c:v>4.4239899999999999E-2</c:v>
                </c:pt>
                <c:pt idx="14610">
                  <c:v>4.3471200000000002E-2</c:v>
                </c:pt>
                <c:pt idx="14611">
                  <c:v>4.27359E-2</c:v>
                </c:pt>
                <c:pt idx="14612">
                  <c:v>4.2035500000000003E-2</c:v>
                </c:pt>
                <c:pt idx="14613">
                  <c:v>4.1371900000000003E-2</c:v>
                </c:pt>
                <c:pt idx="14614">
                  <c:v>4.0746699999999997E-2</c:v>
                </c:pt>
                <c:pt idx="14615">
                  <c:v>4.01614E-2</c:v>
                </c:pt>
                <c:pt idx="14616">
                  <c:v>3.9617800000000002E-2</c:v>
                </c:pt>
                <c:pt idx="14617">
                  <c:v>3.9118100000000003E-2</c:v>
                </c:pt>
                <c:pt idx="14618">
                  <c:v>3.8664400000000002E-2</c:v>
                </c:pt>
                <c:pt idx="14619">
                  <c:v>3.8258399999999998E-2</c:v>
                </c:pt>
                <c:pt idx="14620">
                  <c:v>3.7901400000000002E-2</c:v>
                </c:pt>
                <c:pt idx="14621">
                  <c:v>3.7594500000000003E-2</c:v>
                </c:pt>
                <c:pt idx="14622">
                  <c:v>3.7339799999999999E-2</c:v>
                </c:pt>
                <c:pt idx="14623">
                  <c:v>3.71393E-2</c:v>
                </c:pt>
                <c:pt idx="14624">
                  <c:v>3.6994800000000001E-2</c:v>
                </c:pt>
                <c:pt idx="14625">
                  <c:v>3.6907099999999998E-2</c:v>
                </c:pt>
                <c:pt idx="14626">
                  <c:v>3.6877100000000003E-2</c:v>
                </c:pt>
                <c:pt idx="14627">
                  <c:v>3.6905800000000002E-2</c:v>
                </c:pt>
                <c:pt idx="14628">
                  <c:v>3.6994300000000001E-2</c:v>
                </c:pt>
                <c:pt idx="14629">
                  <c:v>3.71434E-2</c:v>
                </c:pt>
                <c:pt idx="14630">
                  <c:v>3.7353900000000002E-2</c:v>
                </c:pt>
                <c:pt idx="14631">
                  <c:v>3.7626100000000003E-2</c:v>
                </c:pt>
                <c:pt idx="14632">
                  <c:v>3.7960500000000001E-2</c:v>
                </c:pt>
                <c:pt idx="14633">
                  <c:v>3.8357200000000001E-2</c:v>
                </c:pt>
                <c:pt idx="14634">
                  <c:v>3.8816200000000002E-2</c:v>
                </c:pt>
                <c:pt idx="14635">
                  <c:v>3.9337499999999997E-2</c:v>
                </c:pt>
                <c:pt idx="14636">
                  <c:v>3.9921100000000001E-2</c:v>
                </c:pt>
                <c:pt idx="14637">
                  <c:v>4.0566600000000001E-2</c:v>
                </c:pt>
                <c:pt idx="14638">
                  <c:v>4.1273499999999998E-2</c:v>
                </c:pt>
                <c:pt idx="14639">
                  <c:v>4.20414E-2</c:v>
                </c:pt>
                <c:pt idx="14640">
                  <c:v>4.2869299999999999E-2</c:v>
                </c:pt>
                <c:pt idx="14641">
                  <c:v>4.3756000000000003E-2</c:v>
                </c:pt>
                <c:pt idx="14642">
                  <c:v>4.4700400000000001E-2</c:v>
                </c:pt>
                <c:pt idx="14643">
                  <c:v>4.57013E-2</c:v>
                </c:pt>
                <c:pt idx="14644">
                  <c:v>4.67575E-2</c:v>
                </c:pt>
                <c:pt idx="14645">
                  <c:v>4.7867899999999998E-2</c:v>
                </c:pt>
                <c:pt idx="14646">
                  <c:v>4.9031199999999997E-2</c:v>
                </c:pt>
                <c:pt idx="14647">
                  <c:v>5.02458E-2</c:v>
                </c:pt>
                <c:pt idx="14648">
                  <c:v>5.1509800000000001E-2</c:v>
                </c:pt>
                <c:pt idx="14649">
                  <c:v>5.2821300000000002E-2</c:v>
                </c:pt>
                <c:pt idx="14650">
                  <c:v>5.4178799999999999E-2</c:v>
                </c:pt>
                <c:pt idx="14651">
                  <c:v>5.5581100000000001E-2</c:v>
                </c:pt>
                <c:pt idx="14652">
                  <c:v>5.7026199999999999E-2</c:v>
                </c:pt>
                <c:pt idx="14653">
                  <c:v>5.8511899999999999E-2</c:v>
                </c:pt>
                <c:pt idx="14654">
                  <c:v>6.00358E-2</c:v>
                </c:pt>
                <c:pt idx="14655">
                  <c:v>6.15956E-2</c:v>
                </c:pt>
                <c:pt idx="14656">
                  <c:v>6.3188599999999998E-2</c:v>
                </c:pt>
                <c:pt idx="14657">
                  <c:v>6.4812599999999998E-2</c:v>
                </c:pt>
                <c:pt idx="14658">
                  <c:v>6.6464800000000004E-2</c:v>
                </c:pt>
                <c:pt idx="14659">
                  <c:v>6.8142599999999998E-2</c:v>
                </c:pt>
                <c:pt idx="14660">
                  <c:v>6.98434E-2</c:v>
                </c:pt>
                <c:pt idx="14661">
                  <c:v>7.1565100000000006E-2</c:v>
                </c:pt>
                <c:pt idx="14662">
                  <c:v>7.3305300000000004E-2</c:v>
                </c:pt>
                <c:pt idx="14663">
                  <c:v>7.5061199999999995E-2</c:v>
                </c:pt>
                <c:pt idx="14664">
                  <c:v>7.6829999999999996E-2</c:v>
                </c:pt>
                <c:pt idx="14665">
                  <c:v>7.8608399999999995E-2</c:v>
                </c:pt>
                <c:pt idx="14666">
                  <c:v>8.0393599999999996E-2</c:v>
                </c:pt>
                <c:pt idx="14667">
                  <c:v>8.2182599999999995E-2</c:v>
                </c:pt>
                <c:pt idx="14668">
                  <c:v>8.3972699999999997E-2</c:v>
                </c:pt>
                <c:pt idx="14669">
                  <c:v>8.5761100000000007E-2</c:v>
                </c:pt>
                <c:pt idx="14670">
                  <c:v>8.7545499999999998E-2</c:v>
                </c:pt>
                <c:pt idx="14671">
                  <c:v>8.9323700000000006E-2</c:v>
                </c:pt>
                <c:pt idx="14672">
                  <c:v>9.1093300000000002E-2</c:v>
                </c:pt>
                <c:pt idx="14673">
                  <c:v>9.2851699999999995E-2</c:v>
                </c:pt>
                <c:pt idx="14674">
                  <c:v>9.4595700000000005E-2</c:v>
                </c:pt>
                <c:pt idx="14675">
                  <c:v>9.6322400000000002E-2</c:v>
                </c:pt>
                <c:pt idx="14676">
                  <c:v>9.8028900000000002E-2</c:v>
                </c:pt>
                <c:pt idx="14677">
                  <c:v>9.9712899999999993E-2</c:v>
                </c:pt>
                <c:pt idx="14678">
                  <c:v>0.101371</c:v>
                </c:pt>
                <c:pt idx="14679">
                  <c:v>0.103001</c:v>
                </c:pt>
                <c:pt idx="14680">
                  <c:v>0.104599</c:v>
                </c:pt>
                <c:pt idx="14681">
                  <c:v>0.10616299999999999</c:v>
                </c:pt>
                <c:pt idx="14682">
                  <c:v>0.10768900000000001</c:v>
                </c:pt>
                <c:pt idx="14683">
                  <c:v>0.109177</c:v>
                </c:pt>
                <c:pt idx="14684">
                  <c:v>0.110622</c:v>
                </c:pt>
                <c:pt idx="14685">
                  <c:v>0.112023</c:v>
                </c:pt>
                <c:pt idx="14686">
                  <c:v>0.11337800000000001</c:v>
                </c:pt>
                <c:pt idx="14687">
                  <c:v>0.11468399999999999</c:v>
                </c:pt>
                <c:pt idx="14688">
                  <c:v>0.115938</c:v>
                </c:pt>
                <c:pt idx="14689">
                  <c:v>0.11713800000000001</c:v>
                </c:pt>
                <c:pt idx="14690">
                  <c:v>0.118283</c:v>
                </c:pt>
                <c:pt idx="14691">
                  <c:v>0.11937</c:v>
                </c:pt>
                <c:pt idx="14692">
                  <c:v>0.12039900000000001</c:v>
                </c:pt>
                <c:pt idx="14693">
                  <c:v>0.121367</c:v>
                </c:pt>
                <c:pt idx="14694">
                  <c:v>0.12227300000000001</c:v>
                </c:pt>
                <c:pt idx="14695">
                  <c:v>0.123115</c:v>
                </c:pt>
                <c:pt idx="14696">
                  <c:v>0.123892</c:v>
                </c:pt>
                <c:pt idx="14697">
                  <c:v>0.12460300000000001</c:v>
                </c:pt>
                <c:pt idx="14698">
                  <c:v>0.125248</c:v>
                </c:pt>
                <c:pt idx="14699">
                  <c:v>0.12582499999999999</c:v>
                </c:pt>
                <c:pt idx="14700">
                  <c:v>0.126333</c:v>
                </c:pt>
                <c:pt idx="14701">
                  <c:v>0.12676999999999999</c:v>
                </c:pt>
                <c:pt idx="14702">
                  <c:v>0.127137</c:v>
                </c:pt>
                <c:pt idx="14703">
                  <c:v>0.12743299999999999</c:v>
                </c:pt>
                <c:pt idx="14704">
                  <c:v>0.12765799999999999</c:v>
                </c:pt>
                <c:pt idx="14705">
                  <c:v>0.12781100000000001</c:v>
                </c:pt>
                <c:pt idx="14706">
                  <c:v>0.12789</c:v>
                </c:pt>
                <c:pt idx="14707">
                  <c:v>0.12789700000000001</c:v>
                </c:pt>
                <c:pt idx="14708">
                  <c:v>0.127829</c:v>
                </c:pt>
                <c:pt idx="14709">
                  <c:v>0.127688</c:v>
                </c:pt>
                <c:pt idx="14710">
                  <c:v>0.127473</c:v>
                </c:pt>
                <c:pt idx="14711">
                  <c:v>0.12718399999999999</c:v>
                </c:pt>
                <c:pt idx="14712">
                  <c:v>0.12682199999999999</c:v>
                </c:pt>
                <c:pt idx="14713">
                  <c:v>0.126387</c:v>
                </c:pt>
                <c:pt idx="14714">
                  <c:v>0.12587899999999999</c:v>
                </c:pt>
                <c:pt idx="14715">
                  <c:v>0.12529699999999999</c:v>
                </c:pt>
                <c:pt idx="14716">
                  <c:v>0.124643</c:v>
                </c:pt>
                <c:pt idx="14717">
                  <c:v>0.123916</c:v>
                </c:pt>
                <c:pt idx="14718">
                  <c:v>0.12311900000000001</c:v>
                </c:pt>
                <c:pt idx="14719">
                  <c:v>0.122253</c:v>
                </c:pt>
                <c:pt idx="14720">
                  <c:v>0.121318</c:v>
                </c:pt>
                <c:pt idx="14721">
                  <c:v>0.12031500000000001</c:v>
                </c:pt>
                <c:pt idx="14722">
                  <c:v>0.119246</c:v>
                </c:pt>
                <c:pt idx="14723">
                  <c:v>0.11811199999999999</c:v>
                </c:pt>
                <c:pt idx="14724">
                  <c:v>0.11691500000000001</c:v>
                </c:pt>
                <c:pt idx="14725">
                  <c:v>0.11565400000000001</c:v>
                </c:pt>
                <c:pt idx="14726">
                  <c:v>0.114332</c:v>
                </c:pt>
                <c:pt idx="14727">
                  <c:v>0.11294899999999999</c:v>
                </c:pt>
                <c:pt idx="14728">
                  <c:v>0.111507</c:v>
                </c:pt>
                <c:pt idx="14729">
                  <c:v>0.11000799999999999</c:v>
                </c:pt>
                <c:pt idx="14730">
                  <c:v>0.10845200000000001</c:v>
                </c:pt>
                <c:pt idx="14731">
                  <c:v>0.10684100000000001</c:v>
                </c:pt>
                <c:pt idx="14732">
                  <c:v>0.10517700000000001</c:v>
                </c:pt>
                <c:pt idx="14733">
                  <c:v>0.103462</c:v>
                </c:pt>
                <c:pt idx="14734">
                  <c:v>0.101697</c:v>
                </c:pt>
                <c:pt idx="14735">
                  <c:v>9.9884600000000004E-2</c:v>
                </c:pt>
                <c:pt idx="14736">
                  <c:v>9.8026699999999994E-2</c:v>
                </c:pt>
                <c:pt idx="14737">
                  <c:v>9.6124600000000004E-2</c:v>
                </c:pt>
                <c:pt idx="14738">
                  <c:v>9.41805E-2</c:v>
                </c:pt>
                <c:pt idx="14739">
                  <c:v>9.2196600000000004E-2</c:v>
                </c:pt>
                <c:pt idx="14740">
                  <c:v>9.0175699999999998E-2</c:v>
                </c:pt>
                <c:pt idx="14741">
                  <c:v>8.8119799999999998E-2</c:v>
                </c:pt>
                <c:pt idx="14742">
                  <c:v>8.6031300000000005E-2</c:v>
                </c:pt>
                <c:pt idx="14743">
                  <c:v>8.3912299999999995E-2</c:v>
                </c:pt>
                <c:pt idx="14744">
                  <c:v>8.1764900000000001E-2</c:v>
                </c:pt>
                <c:pt idx="14745">
                  <c:v>7.9590800000000003E-2</c:v>
                </c:pt>
                <c:pt idx="14746">
                  <c:v>7.7392100000000005E-2</c:v>
                </c:pt>
                <c:pt idx="14747">
                  <c:v>7.5170500000000001E-2</c:v>
                </c:pt>
                <c:pt idx="14748">
                  <c:v>7.2928800000000002E-2</c:v>
                </c:pt>
                <c:pt idx="14749">
                  <c:v>7.0670200000000002E-2</c:v>
                </c:pt>
                <c:pt idx="14750">
                  <c:v>6.8397299999999994E-2</c:v>
                </c:pt>
                <c:pt idx="14751">
                  <c:v>6.6112400000000002E-2</c:v>
                </c:pt>
                <c:pt idx="14752">
                  <c:v>6.3818299999999994E-2</c:v>
                </c:pt>
                <c:pt idx="14753">
                  <c:v>6.1517500000000003E-2</c:v>
                </c:pt>
                <c:pt idx="14754">
                  <c:v>5.9212399999999998E-2</c:v>
                </c:pt>
                <c:pt idx="14755">
                  <c:v>5.6905400000000002E-2</c:v>
                </c:pt>
                <c:pt idx="14756">
                  <c:v>5.4599000000000002E-2</c:v>
                </c:pt>
                <c:pt idx="14757">
                  <c:v>5.22952E-2</c:v>
                </c:pt>
                <c:pt idx="14758">
                  <c:v>4.9996199999999998E-2</c:v>
                </c:pt>
                <c:pt idx="14759">
                  <c:v>4.77039E-2</c:v>
                </c:pt>
                <c:pt idx="14760">
                  <c:v>4.54204E-2</c:v>
                </c:pt>
                <c:pt idx="14761">
                  <c:v>4.3147999999999999E-2</c:v>
                </c:pt>
                <c:pt idx="14762">
                  <c:v>4.0889200000000001E-2</c:v>
                </c:pt>
                <c:pt idx="14763">
                  <c:v>3.8646600000000003E-2</c:v>
                </c:pt>
                <c:pt idx="14764">
                  <c:v>3.6422599999999999E-2</c:v>
                </c:pt>
                <c:pt idx="14765">
                  <c:v>3.4219300000000001E-2</c:v>
                </c:pt>
                <c:pt idx="14766">
                  <c:v>3.2038799999999999E-2</c:v>
                </c:pt>
                <c:pt idx="14767">
                  <c:v>2.9882700000000002E-2</c:v>
                </c:pt>
                <c:pt idx="14768">
                  <c:v>2.7752800000000001E-2</c:v>
                </c:pt>
                <c:pt idx="14769">
                  <c:v>2.5651E-2</c:v>
                </c:pt>
                <c:pt idx="14770">
                  <c:v>2.3578999999999999E-2</c:v>
                </c:pt>
                <c:pt idx="14771">
                  <c:v>2.1538399999999999E-2</c:v>
                </c:pt>
                <c:pt idx="14772">
                  <c:v>1.9531E-2</c:v>
                </c:pt>
                <c:pt idx="14773">
                  <c:v>1.7559200000000001E-2</c:v>
                </c:pt>
                <c:pt idx="14774">
                  <c:v>1.56244E-2</c:v>
                </c:pt>
                <c:pt idx="14775">
                  <c:v>1.37275E-2</c:v>
                </c:pt>
                <c:pt idx="14776">
                  <c:v>1.187E-2</c:v>
                </c:pt>
                <c:pt idx="14777">
                  <c:v>1.00538E-2</c:v>
                </c:pt>
                <c:pt idx="14778" formatCode="0.00E+00">
                  <c:v>8.2807499999999999E-3</c:v>
                </c:pt>
                <c:pt idx="14779" formatCode="0.00E+00">
                  <c:v>6.5524299999999997E-3</c:v>
                </c:pt>
                <c:pt idx="14780" formatCode="0.00E+00">
                  <c:v>4.8705900000000002E-3</c:v>
                </c:pt>
                <c:pt idx="14781" formatCode="0.00E+00">
                  <c:v>3.2369899999999999E-3</c:v>
                </c:pt>
                <c:pt idx="14782" formatCode="0.00E+00">
                  <c:v>1.65296E-3</c:v>
                </c:pt>
                <c:pt idx="14783" formatCode="0.00E+00">
                  <c:v>1.1941499999999999E-4</c:v>
                </c:pt>
                <c:pt idx="14784" formatCode="0.00E+00">
                  <c:v>-1.3630300000000001E-3</c:v>
                </c:pt>
                <c:pt idx="14785" formatCode="0.00E+00">
                  <c:v>-2.7935099999999999E-3</c:v>
                </c:pt>
                <c:pt idx="14786" formatCode="0.00E+00">
                  <c:v>-4.1703599999999997E-3</c:v>
                </c:pt>
                <c:pt idx="14787" formatCode="0.00E+00">
                  <c:v>-5.4914200000000003E-3</c:v>
                </c:pt>
                <c:pt idx="14788" formatCode="0.00E+00">
                  <c:v>-6.7540200000000003E-3</c:v>
                </c:pt>
                <c:pt idx="14789" formatCode="0.00E+00">
                  <c:v>-7.9563099999999994E-3</c:v>
                </c:pt>
                <c:pt idx="14790" formatCode="0.00E+00">
                  <c:v>-9.0992199999999999E-3</c:v>
                </c:pt>
                <c:pt idx="14791">
                  <c:v>-1.01846E-2</c:v>
                </c:pt>
                <c:pt idx="14792">
                  <c:v>-1.1212700000000001E-2</c:v>
                </c:pt>
                <c:pt idx="14793">
                  <c:v>-1.2182699999999999E-2</c:v>
                </c:pt>
                <c:pt idx="14794">
                  <c:v>-1.30948E-2</c:v>
                </c:pt>
                <c:pt idx="14795">
                  <c:v>-1.3949100000000001E-2</c:v>
                </c:pt>
                <c:pt idx="14796">
                  <c:v>-1.47457E-2</c:v>
                </c:pt>
                <c:pt idx="14797">
                  <c:v>-1.5484700000000001E-2</c:v>
                </c:pt>
                <c:pt idx="14798">
                  <c:v>-1.61665E-2</c:v>
                </c:pt>
                <c:pt idx="14799">
                  <c:v>-1.67916E-2</c:v>
                </c:pt>
                <c:pt idx="14800">
                  <c:v>-1.7360299999999999E-2</c:v>
                </c:pt>
                <c:pt idx="14801">
                  <c:v>-1.7873400000000001E-2</c:v>
                </c:pt>
                <c:pt idx="14802">
                  <c:v>-1.83316E-2</c:v>
                </c:pt>
                <c:pt idx="14803">
                  <c:v>-1.87358E-2</c:v>
                </c:pt>
                <c:pt idx="14804">
                  <c:v>-1.9087099999999999E-2</c:v>
                </c:pt>
                <c:pt idx="14805">
                  <c:v>-1.93861E-2</c:v>
                </c:pt>
                <c:pt idx="14806">
                  <c:v>-1.9633399999999999E-2</c:v>
                </c:pt>
                <c:pt idx="14807">
                  <c:v>-1.9830299999999999E-2</c:v>
                </c:pt>
                <c:pt idx="14808">
                  <c:v>-1.9977999999999999E-2</c:v>
                </c:pt>
                <c:pt idx="14809">
                  <c:v>-2.0077399999999999E-2</c:v>
                </c:pt>
                <c:pt idx="14810">
                  <c:v>-2.0129000000000001E-2</c:v>
                </c:pt>
                <c:pt idx="14811">
                  <c:v>-2.01338E-2</c:v>
                </c:pt>
                <c:pt idx="14812">
                  <c:v>-2.0093E-2</c:v>
                </c:pt>
                <c:pt idx="14813">
                  <c:v>-2.0008000000000001E-2</c:v>
                </c:pt>
                <c:pt idx="14814">
                  <c:v>-1.9879999999999998E-2</c:v>
                </c:pt>
                <c:pt idx="14815">
                  <c:v>-1.97103E-2</c:v>
                </c:pt>
                <c:pt idx="14816">
                  <c:v>-1.95005E-2</c:v>
                </c:pt>
                <c:pt idx="14817">
                  <c:v>-1.9252200000000001E-2</c:v>
                </c:pt>
                <c:pt idx="14818">
                  <c:v>-1.8967299999999999E-2</c:v>
                </c:pt>
                <c:pt idx="14819">
                  <c:v>-1.8647799999999999E-2</c:v>
                </c:pt>
                <c:pt idx="14820">
                  <c:v>-1.8295200000000001E-2</c:v>
                </c:pt>
                <c:pt idx="14821">
                  <c:v>-1.7911099999999999E-2</c:v>
                </c:pt>
                <c:pt idx="14822">
                  <c:v>-1.7497599999999999E-2</c:v>
                </c:pt>
                <c:pt idx="14823">
                  <c:v>-1.7056999999999999E-2</c:v>
                </c:pt>
                <c:pt idx="14824">
                  <c:v>-1.6591000000000002E-2</c:v>
                </c:pt>
                <c:pt idx="14825">
                  <c:v>-1.6101299999999999E-2</c:v>
                </c:pt>
                <c:pt idx="14826">
                  <c:v>-1.55897E-2</c:v>
                </c:pt>
                <c:pt idx="14827">
                  <c:v>-1.50584E-2</c:v>
                </c:pt>
                <c:pt idx="14828">
                  <c:v>-1.4509599999999999E-2</c:v>
                </c:pt>
                <c:pt idx="14829">
                  <c:v>-1.39451E-2</c:v>
                </c:pt>
                <c:pt idx="14830">
                  <c:v>-1.3366299999999999E-2</c:v>
                </c:pt>
                <c:pt idx="14831">
                  <c:v>-1.27747E-2</c:v>
                </c:pt>
                <c:pt idx="14832">
                  <c:v>-1.2172199999999999E-2</c:v>
                </c:pt>
                <c:pt idx="14833">
                  <c:v>-1.15607E-2</c:v>
                </c:pt>
                <c:pt idx="14834">
                  <c:v>-1.09421E-2</c:v>
                </c:pt>
                <c:pt idx="14835">
                  <c:v>-1.03184E-2</c:v>
                </c:pt>
                <c:pt idx="14836" formatCode="0.00E+00">
                  <c:v>-9.6916899999999993E-3</c:v>
                </c:pt>
                <c:pt idx="14837" formatCode="0.00E+00">
                  <c:v>-9.0635799999999999E-3</c:v>
                </c:pt>
                <c:pt idx="14838" formatCode="0.00E+00">
                  <c:v>-8.4356399999999995E-3</c:v>
                </c:pt>
                <c:pt idx="14839" formatCode="0.00E+00">
                  <c:v>-7.8094000000000002E-3</c:v>
                </c:pt>
                <c:pt idx="14840" formatCode="0.00E+00">
                  <c:v>-7.1866300000000003E-3</c:v>
                </c:pt>
                <c:pt idx="14841" formatCode="0.00E+00">
                  <c:v>-6.5691300000000003E-3</c:v>
                </c:pt>
                <c:pt idx="14842" formatCode="0.00E+00">
                  <c:v>-5.9585200000000001E-3</c:v>
                </c:pt>
                <c:pt idx="14843" formatCode="0.00E+00">
                  <c:v>-5.3562999999999996E-3</c:v>
                </c:pt>
                <c:pt idx="14844" formatCode="0.00E+00">
                  <c:v>-4.7637399999999998E-3</c:v>
                </c:pt>
                <c:pt idx="14845" formatCode="0.00E+00">
                  <c:v>-4.1821599999999999E-3</c:v>
                </c:pt>
                <c:pt idx="14846" formatCode="0.00E+00">
                  <c:v>-3.6130200000000002E-3</c:v>
                </c:pt>
                <c:pt idx="14847" formatCode="0.00E+00">
                  <c:v>-3.0577E-3</c:v>
                </c:pt>
                <c:pt idx="14848" formatCode="0.00E+00">
                  <c:v>-2.5173999999999999E-3</c:v>
                </c:pt>
                <c:pt idx="14849" formatCode="0.00E+00">
                  <c:v>-1.9930799999999999E-3</c:v>
                </c:pt>
                <c:pt idx="14850" formatCode="0.00E+00">
                  <c:v>-1.48576E-3</c:v>
                </c:pt>
                <c:pt idx="14851" formatCode="0.00E+00">
                  <c:v>-9.9648500000000008E-4</c:v>
                </c:pt>
                <c:pt idx="14852" formatCode="0.00E+00">
                  <c:v>-5.2622699999999999E-4</c:v>
                </c:pt>
                <c:pt idx="14853" formatCode="0.00E+00">
                  <c:v>-7.5751099999999994E-5</c:v>
                </c:pt>
                <c:pt idx="14854" formatCode="0.00E+00">
                  <c:v>3.5435000000000002E-4</c:v>
                </c:pt>
                <c:pt idx="14855" formatCode="0.00E+00">
                  <c:v>7.6338899999999995E-4</c:v>
                </c:pt>
                <c:pt idx="14856" formatCode="0.00E+00">
                  <c:v>1.1506400000000001E-3</c:v>
                </c:pt>
                <c:pt idx="14857" formatCode="0.00E+00">
                  <c:v>1.5157700000000001E-3</c:v>
                </c:pt>
                <c:pt idx="14858" formatCode="0.00E+00">
                  <c:v>1.859E-3</c:v>
                </c:pt>
                <c:pt idx="14859" formatCode="0.00E+00">
                  <c:v>2.18067E-3</c:v>
                </c:pt>
                <c:pt idx="14860" formatCode="0.00E+00">
                  <c:v>2.4808E-3</c:v>
                </c:pt>
                <c:pt idx="14861" formatCode="0.00E+00">
                  <c:v>2.7591E-3</c:v>
                </c:pt>
                <c:pt idx="14862" formatCode="0.00E+00">
                  <c:v>3.01512E-3</c:v>
                </c:pt>
                <c:pt idx="14863" formatCode="0.00E+00">
                  <c:v>3.2485999999999999E-3</c:v>
                </c:pt>
                <c:pt idx="14864" formatCode="0.00E+00">
                  <c:v>3.45978E-3</c:v>
                </c:pt>
                <c:pt idx="14865" formatCode="0.00E+00">
                  <c:v>3.6491399999999999E-3</c:v>
                </c:pt>
                <c:pt idx="14866" formatCode="0.00E+00">
                  <c:v>3.8169900000000001E-3</c:v>
                </c:pt>
                <c:pt idx="14867" formatCode="0.00E+00">
                  <c:v>3.9634900000000001E-3</c:v>
                </c:pt>
                <c:pt idx="14868" formatCode="0.00E+00">
                  <c:v>4.0890400000000004E-3</c:v>
                </c:pt>
                <c:pt idx="14869" formatCode="0.00E+00">
                  <c:v>4.1942500000000001E-3</c:v>
                </c:pt>
                <c:pt idx="14870" formatCode="0.00E+00">
                  <c:v>4.2797599999999996E-3</c:v>
                </c:pt>
                <c:pt idx="14871" formatCode="0.00E+00">
                  <c:v>4.3461999999999997E-3</c:v>
                </c:pt>
                <c:pt idx="14872" formatCode="0.00E+00">
                  <c:v>4.3941900000000001E-3</c:v>
                </c:pt>
                <c:pt idx="14873" formatCode="0.00E+00">
                  <c:v>4.4243900000000003E-3</c:v>
                </c:pt>
                <c:pt idx="14874" formatCode="0.00E+00">
                  <c:v>4.4377599999999998E-3</c:v>
                </c:pt>
                <c:pt idx="14875" formatCode="0.00E+00">
                  <c:v>4.4355200000000001E-3</c:v>
                </c:pt>
                <c:pt idx="14876" formatCode="0.00E+00">
                  <c:v>4.4187999999999996E-3</c:v>
                </c:pt>
                <c:pt idx="14877" formatCode="0.00E+00">
                  <c:v>4.3884800000000002E-3</c:v>
                </c:pt>
                <c:pt idx="14878" formatCode="0.00E+00">
                  <c:v>4.34542E-3</c:v>
                </c:pt>
                <c:pt idx="14879" formatCode="0.00E+00">
                  <c:v>4.2908800000000004E-3</c:v>
                </c:pt>
                <c:pt idx="14880" formatCode="0.00E+00">
                  <c:v>4.2264499999999997E-3</c:v>
                </c:pt>
                <c:pt idx="14881" formatCode="0.00E+00">
                  <c:v>4.1535299999999999E-3</c:v>
                </c:pt>
                <c:pt idx="14882" formatCode="0.00E+00">
                  <c:v>4.0733699999999998E-3</c:v>
                </c:pt>
                <c:pt idx="14883" formatCode="0.00E+00">
                  <c:v>3.9871300000000002E-3</c:v>
                </c:pt>
                <c:pt idx="14884" formatCode="0.00E+00">
                  <c:v>3.8961999999999998E-3</c:v>
                </c:pt>
                <c:pt idx="14885" formatCode="0.00E+00">
                  <c:v>3.8021299999999999E-3</c:v>
                </c:pt>
                <c:pt idx="14886" formatCode="0.00E+00">
                  <c:v>3.70623E-3</c:v>
                </c:pt>
                <c:pt idx="14887" formatCode="0.00E+00">
                  <c:v>3.6095599999999999E-3</c:v>
                </c:pt>
                <c:pt idx="14888" formatCode="0.00E+00">
                  <c:v>3.5132900000000001E-3</c:v>
                </c:pt>
                <c:pt idx="14889" formatCode="0.00E+00">
                  <c:v>3.4185800000000001E-3</c:v>
                </c:pt>
                <c:pt idx="14890" formatCode="0.00E+00">
                  <c:v>3.3266599999999999E-3</c:v>
                </c:pt>
                <c:pt idx="14891" formatCode="0.00E+00">
                  <c:v>3.2391400000000002E-3</c:v>
                </c:pt>
                <c:pt idx="14892" formatCode="0.00E+00">
                  <c:v>3.15782E-3</c:v>
                </c:pt>
                <c:pt idx="14893" formatCode="0.00E+00">
                  <c:v>3.0843699999999999E-3</c:v>
                </c:pt>
                <c:pt idx="14894" formatCode="0.00E+00">
                  <c:v>3.02024E-3</c:v>
                </c:pt>
                <c:pt idx="14895" formatCode="0.00E+00">
                  <c:v>2.9668699999999999E-3</c:v>
                </c:pt>
                <c:pt idx="14896" formatCode="0.00E+00">
                  <c:v>2.9257300000000001E-3</c:v>
                </c:pt>
                <c:pt idx="14897" formatCode="0.00E+00">
                  <c:v>2.8983799999999999E-3</c:v>
                </c:pt>
                <c:pt idx="14898" formatCode="0.00E+00">
                  <c:v>2.8865800000000001E-3</c:v>
                </c:pt>
                <c:pt idx="14899" formatCode="0.00E+00">
                  <c:v>2.8920500000000002E-3</c:v>
                </c:pt>
                <c:pt idx="14900" formatCode="0.00E+00">
                  <c:v>2.9159799999999999E-3</c:v>
                </c:pt>
                <c:pt idx="14901" formatCode="0.00E+00">
                  <c:v>2.9592400000000001E-3</c:v>
                </c:pt>
                <c:pt idx="14902" formatCode="0.00E+00">
                  <c:v>3.02302E-3</c:v>
                </c:pt>
                <c:pt idx="14903" formatCode="0.00E+00">
                  <c:v>3.1087599999999999E-3</c:v>
                </c:pt>
                <c:pt idx="14904" formatCode="0.00E+00">
                  <c:v>3.21784E-3</c:v>
                </c:pt>
                <c:pt idx="14905" formatCode="0.00E+00">
                  <c:v>3.3517099999999999E-3</c:v>
                </c:pt>
                <c:pt idx="14906" formatCode="0.00E+00">
                  <c:v>3.5118200000000001E-3</c:v>
                </c:pt>
                <c:pt idx="14907" formatCode="0.00E+00">
                  <c:v>3.6991300000000001E-3</c:v>
                </c:pt>
                <c:pt idx="14908" formatCode="0.00E+00">
                  <c:v>3.9144200000000001E-3</c:v>
                </c:pt>
                <c:pt idx="14909" formatCode="0.00E+00">
                  <c:v>4.1587100000000004E-3</c:v>
                </c:pt>
                <c:pt idx="14910" formatCode="0.00E+00">
                  <c:v>4.4332499999999997E-3</c:v>
                </c:pt>
                <c:pt idx="14911" formatCode="0.00E+00">
                  <c:v>4.7391999999999998E-3</c:v>
                </c:pt>
                <c:pt idx="14912" formatCode="0.00E+00">
                  <c:v>5.0773600000000004E-3</c:v>
                </c:pt>
                <c:pt idx="14913" formatCode="0.00E+00">
                  <c:v>5.4483700000000001E-3</c:v>
                </c:pt>
                <c:pt idx="14914" formatCode="0.00E+00">
                  <c:v>5.8530800000000001E-3</c:v>
                </c:pt>
                <c:pt idx="14915" formatCode="0.00E+00">
                  <c:v>6.29226E-3</c:v>
                </c:pt>
                <c:pt idx="14916" formatCode="0.00E+00">
                  <c:v>6.7663599999999999E-3</c:v>
                </c:pt>
                <c:pt idx="14917" formatCode="0.00E+00">
                  <c:v>7.2755700000000003E-3</c:v>
                </c:pt>
                <c:pt idx="14918" formatCode="0.00E+00">
                  <c:v>7.8199900000000006E-3</c:v>
                </c:pt>
                <c:pt idx="14919" formatCode="0.00E+00">
                  <c:v>8.3998100000000006E-3</c:v>
                </c:pt>
                <c:pt idx="14920" formatCode="0.00E+00">
                  <c:v>9.01536E-3</c:v>
                </c:pt>
                <c:pt idx="14921" formatCode="0.00E+00">
                  <c:v>9.6668599999999993E-3</c:v>
                </c:pt>
                <c:pt idx="14922">
                  <c:v>1.03543E-2</c:v>
                </c:pt>
                <c:pt idx="14923">
                  <c:v>1.10776E-2</c:v>
                </c:pt>
                <c:pt idx="14924">
                  <c:v>1.18365E-2</c:v>
                </c:pt>
                <c:pt idx="14925">
                  <c:v>1.26309E-2</c:v>
                </c:pt>
                <c:pt idx="14926">
                  <c:v>1.34606E-2</c:v>
                </c:pt>
                <c:pt idx="14927">
                  <c:v>1.43255E-2</c:v>
                </c:pt>
                <c:pt idx="14928">
                  <c:v>1.5225199999999999E-2</c:v>
                </c:pt>
                <c:pt idx="14929">
                  <c:v>1.6159300000000001E-2</c:v>
                </c:pt>
                <c:pt idx="14930">
                  <c:v>1.7127199999999999E-2</c:v>
                </c:pt>
                <c:pt idx="14931">
                  <c:v>1.8127899999999999E-2</c:v>
                </c:pt>
                <c:pt idx="14932">
                  <c:v>1.91605E-2</c:v>
                </c:pt>
                <c:pt idx="14933">
                  <c:v>2.0223999999999999E-2</c:v>
                </c:pt>
                <c:pt idx="14934">
                  <c:v>2.1317200000000001E-2</c:v>
                </c:pt>
                <c:pt idx="14935">
                  <c:v>2.24391E-2</c:v>
                </c:pt>
                <c:pt idx="14936">
                  <c:v>2.3588700000000001E-2</c:v>
                </c:pt>
                <c:pt idx="14937">
                  <c:v>2.4764700000000001E-2</c:v>
                </c:pt>
                <c:pt idx="14938">
                  <c:v>2.59659E-2</c:v>
                </c:pt>
                <c:pt idx="14939">
                  <c:v>2.7191E-2</c:v>
                </c:pt>
                <c:pt idx="14940">
                  <c:v>2.8438499999999999E-2</c:v>
                </c:pt>
                <c:pt idx="14941">
                  <c:v>2.9706799999999998E-2</c:v>
                </c:pt>
                <c:pt idx="14942">
                  <c:v>3.0994000000000001E-2</c:v>
                </c:pt>
                <c:pt idx="14943">
                  <c:v>3.2298500000000001E-2</c:v>
                </c:pt>
                <c:pt idx="14944">
                  <c:v>3.3618700000000001E-2</c:v>
                </c:pt>
                <c:pt idx="14945">
                  <c:v>3.49526E-2</c:v>
                </c:pt>
                <c:pt idx="14946">
                  <c:v>3.6297900000000001E-2</c:v>
                </c:pt>
                <c:pt idx="14947">
                  <c:v>3.76528E-2</c:v>
                </c:pt>
                <c:pt idx="14948">
                  <c:v>3.9015399999999999E-2</c:v>
                </c:pt>
                <c:pt idx="14949">
                  <c:v>4.03834E-2</c:v>
                </c:pt>
                <c:pt idx="14950">
                  <c:v>4.1754800000000002E-2</c:v>
                </c:pt>
                <c:pt idx="14951">
                  <c:v>4.3127199999999997E-2</c:v>
                </c:pt>
                <c:pt idx="14952">
                  <c:v>4.4498299999999998E-2</c:v>
                </c:pt>
                <c:pt idx="14953">
                  <c:v>4.5865599999999999E-2</c:v>
                </c:pt>
                <c:pt idx="14954">
                  <c:v>4.7226999999999998E-2</c:v>
                </c:pt>
                <c:pt idx="14955">
                  <c:v>4.8579999999999998E-2</c:v>
                </c:pt>
                <c:pt idx="14956">
                  <c:v>4.9922300000000003E-2</c:v>
                </c:pt>
                <c:pt idx="14957">
                  <c:v>5.1251400000000003E-2</c:v>
                </c:pt>
                <c:pt idx="14958">
                  <c:v>5.2564800000000002E-2</c:v>
                </c:pt>
                <c:pt idx="14959">
                  <c:v>5.3859700000000003E-2</c:v>
                </c:pt>
                <c:pt idx="14960">
                  <c:v>5.5133599999999998E-2</c:v>
                </c:pt>
                <c:pt idx="14961">
                  <c:v>5.6384200000000002E-2</c:v>
                </c:pt>
                <c:pt idx="14962">
                  <c:v>5.7608899999999998E-2</c:v>
                </c:pt>
                <c:pt idx="14963">
                  <c:v>5.8805299999999998E-2</c:v>
                </c:pt>
                <c:pt idx="14964">
                  <c:v>5.9970799999999998E-2</c:v>
                </c:pt>
                <c:pt idx="14965">
                  <c:v>6.11031E-2</c:v>
                </c:pt>
                <c:pt idx="14966">
                  <c:v>6.2199600000000001E-2</c:v>
                </c:pt>
                <c:pt idx="14967">
                  <c:v>6.3258099999999998E-2</c:v>
                </c:pt>
                <c:pt idx="14968">
                  <c:v>6.4275899999999997E-2</c:v>
                </c:pt>
                <c:pt idx="14969">
                  <c:v>6.5250699999999995E-2</c:v>
                </c:pt>
                <c:pt idx="14970">
                  <c:v>6.6180199999999995E-2</c:v>
                </c:pt>
                <c:pt idx="14971">
                  <c:v>6.7062099999999999E-2</c:v>
                </c:pt>
                <c:pt idx="14972">
                  <c:v>6.7894200000000002E-2</c:v>
                </c:pt>
                <c:pt idx="14973">
                  <c:v>6.8674299999999994E-2</c:v>
                </c:pt>
                <c:pt idx="14974">
                  <c:v>6.9400299999999998E-2</c:v>
                </c:pt>
                <c:pt idx="14975">
                  <c:v>7.0070199999999999E-2</c:v>
                </c:pt>
                <c:pt idx="14976">
                  <c:v>7.0681999999999995E-2</c:v>
                </c:pt>
                <c:pt idx="14977">
                  <c:v>7.1233699999999997E-2</c:v>
                </c:pt>
                <c:pt idx="14978">
                  <c:v>7.1723200000000001E-2</c:v>
                </c:pt>
                <c:pt idx="14979">
                  <c:v>7.2148900000000002E-2</c:v>
                </c:pt>
                <c:pt idx="14980">
                  <c:v>7.2508799999999998E-2</c:v>
                </c:pt>
                <c:pt idx="14981">
                  <c:v>7.2801400000000002E-2</c:v>
                </c:pt>
                <c:pt idx="14982">
                  <c:v>7.3025199999999998E-2</c:v>
                </c:pt>
                <c:pt idx="14983">
                  <c:v>7.3178599999999996E-2</c:v>
                </c:pt>
                <c:pt idx="14984">
                  <c:v>7.3260400000000003E-2</c:v>
                </c:pt>
                <c:pt idx="14985">
                  <c:v>7.3269000000000001E-2</c:v>
                </c:pt>
                <c:pt idx="14986">
                  <c:v>7.3203099999999993E-2</c:v>
                </c:pt>
                <c:pt idx="14987">
                  <c:v>7.3061899999999999E-2</c:v>
                </c:pt>
                <c:pt idx="14988">
                  <c:v>7.2844400000000004E-2</c:v>
                </c:pt>
                <c:pt idx="14989">
                  <c:v>7.2549600000000006E-2</c:v>
                </c:pt>
                <c:pt idx="14990">
                  <c:v>7.2176799999999999E-2</c:v>
                </c:pt>
                <c:pt idx="14991">
                  <c:v>7.1725399999999995E-2</c:v>
                </c:pt>
                <c:pt idx="14992">
                  <c:v>7.1194800000000003E-2</c:v>
                </c:pt>
                <c:pt idx="14993">
                  <c:v>7.0584499999999994E-2</c:v>
                </c:pt>
                <c:pt idx="14994">
                  <c:v>6.9894399999999995E-2</c:v>
                </c:pt>
                <c:pt idx="14995">
                  <c:v>6.9124000000000005E-2</c:v>
                </c:pt>
                <c:pt idx="14996">
                  <c:v>6.8273500000000001E-2</c:v>
                </c:pt>
                <c:pt idx="14997">
                  <c:v>6.7342899999999997E-2</c:v>
                </c:pt>
                <c:pt idx="14998">
                  <c:v>6.6332299999999997E-2</c:v>
                </c:pt>
                <c:pt idx="14999">
                  <c:v>6.5241999999999994E-2</c:v>
                </c:pt>
                <c:pt idx="15000">
                  <c:v>6.4072400000000002E-2</c:v>
                </c:pt>
                <c:pt idx="15001">
                  <c:v>6.2824099999999994E-2</c:v>
                </c:pt>
                <c:pt idx="15002">
                  <c:v>6.1497599999999999E-2</c:v>
                </c:pt>
                <c:pt idx="15003">
                  <c:v>6.0093800000000003E-2</c:v>
                </c:pt>
                <c:pt idx="15004">
                  <c:v>5.8613499999999999E-2</c:v>
                </c:pt>
                <c:pt idx="15005">
                  <c:v>5.7057799999999999E-2</c:v>
                </c:pt>
                <c:pt idx="15006">
                  <c:v>5.5427900000000002E-2</c:v>
                </c:pt>
                <c:pt idx="15007">
                  <c:v>5.3725099999999998E-2</c:v>
                </c:pt>
                <c:pt idx="15008">
                  <c:v>5.1950700000000002E-2</c:v>
                </c:pt>
                <c:pt idx="15009">
                  <c:v>5.0106400000000002E-2</c:v>
                </c:pt>
                <c:pt idx="15010">
                  <c:v>4.8193699999999999E-2</c:v>
                </c:pt>
                <c:pt idx="15011">
                  <c:v>4.6214400000000003E-2</c:v>
                </c:pt>
                <c:pt idx="15012">
                  <c:v>4.4170300000000003E-2</c:v>
                </c:pt>
                <c:pt idx="15013">
                  <c:v>4.2063499999999997E-2</c:v>
                </c:pt>
                <c:pt idx="15014">
                  <c:v>3.9896000000000001E-2</c:v>
                </c:pt>
                <c:pt idx="15015">
                  <c:v>3.7670099999999998E-2</c:v>
                </c:pt>
                <c:pt idx="15016">
                  <c:v>3.5388099999999999E-2</c:v>
                </c:pt>
                <c:pt idx="15017">
                  <c:v>3.30523E-2</c:v>
                </c:pt>
                <c:pt idx="15018">
                  <c:v>3.0665399999999999E-2</c:v>
                </c:pt>
                <c:pt idx="15019">
                  <c:v>2.8229899999999999E-2</c:v>
                </c:pt>
                <c:pt idx="15020">
                  <c:v>2.5748400000000001E-2</c:v>
                </c:pt>
                <c:pt idx="15021">
                  <c:v>2.32237E-2</c:v>
                </c:pt>
                <c:pt idx="15022">
                  <c:v>2.0658699999999999E-2</c:v>
                </c:pt>
                <c:pt idx="15023">
                  <c:v>1.8056200000000001E-2</c:v>
                </c:pt>
                <c:pt idx="15024">
                  <c:v>1.54194E-2</c:v>
                </c:pt>
                <c:pt idx="15025">
                  <c:v>1.2751200000000001E-2</c:v>
                </c:pt>
                <c:pt idx="15026">
                  <c:v>1.00547E-2</c:v>
                </c:pt>
                <c:pt idx="15027" formatCode="0.00E+00">
                  <c:v>7.3332299999999996E-3</c:v>
                </c:pt>
                <c:pt idx="15028" formatCode="0.00E+00">
                  <c:v>4.5899000000000001E-3</c:v>
                </c:pt>
                <c:pt idx="15029" formatCode="0.00E+00">
                  <c:v>1.82803E-3</c:v>
                </c:pt>
                <c:pt idx="15030" formatCode="0.00E+00">
                  <c:v>-9.4903299999999995E-4</c:v>
                </c:pt>
                <c:pt idx="15031" formatCode="0.00E+00">
                  <c:v>-3.73792E-3</c:v>
                </c:pt>
                <c:pt idx="15032" formatCode="0.00E+00">
                  <c:v>-6.5353099999999999E-3</c:v>
                </c:pt>
                <c:pt idx="15033" formatCode="0.00E+00">
                  <c:v>-9.3379299999999995E-3</c:v>
                </c:pt>
                <c:pt idx="15034">
                  <c:v>-1.2142399999999999E-2</c:v>
                </c:pt>
                <c:pt idx="15035">
                  <c:v>-1.4945399999999999E-2</c:v>
                </c:pt>
                <c:pt idx="15036">
                  <c:v>-1.77433E-2</c:v>
                </c:pt>
                <c:pt idx="15037">
                  <c:v>-2.05328E-2</c:v>
                </c:pt>
                <c:pt idx="15038">
                  <c:v>-2.3310299999999999E-2</c:v>
                </c:pt>
                <c:pt idx="15039">
                  <c:v>-2.6072499999999998E-2</c:v>
                </c:pt>
                <c:pt idx="15040">
                  <c:v>-2.88157E-2</c:v>
                </c:pt>
                <c:pt idx="15041">
                  <c:v>-3.1536700000000001E-2</c:v>
                </c:pt>
                <c:pt idx="15042">
                  <c:v>-3.4231999999999999E-2</c:v>
                </c:pt>
                <c:pt idx="15043">
                  <c:v>-3.6898100000000003E-2</c:v>
                </c:pt>
                <c:pt idx="15044">
                  <c:v>-3.9531700000000003E-2</c:v>
                </c:pt>
                <c:pt idx="15045">
                  <c:v>-4.2129399999999997E-2</c:v>
                </c:pt>
                <c:pt idx="15046">
                  <c:v>-4.4687900000000003E-2</c:v>
                </c:pt>
                <c:pt idx="15047">
                  <c:v>-4.7204000000000003E-2</c:v>
                </c:pt>
                <c:pt idx="15048">
                  <c:v>-4.96744E-2</c:v>
                </c:pt>
                <c:pt idx="15049">
                  <c:v>-5.2096000000000003E-2</c:v>
                </c:pt>
                <c:pt idx="15050">
                  <c:v>-5.4465600000000003E-2</c:v>
                </c:pt>
                <c:pt idx="15051">
                  <c:v>-5.6780200000000003E-2</c:v>
                </c:pt>
                <c:pt idx="15052">
                  <c:v>-5.90368E-2</c:v>
                </c:pt>
                <c:pt idx="15053">
                  <c:v>-6.1232500000000002E-2</c:v>
                </c:pt>
                <c:pt idx="15054">
                  <c:v>-6.3364400000000001E-2</c:v>
                </c:pt>
                <c:pt idx="15055">
                  <c:v>-6.5429799999999996E-2</c:v>
                </c:pt>
                <c:pt idx="15056">
                  <c:v>-6.7426100000000003E-2</c:v>
                </c:pt>
                <c:pt idx="15057">
                  <c:v>-6.9350599999999998E-2</c:v>
                </c:pt>
                <c:pt idx="15058">
                  <c:v>-7.1200899999999998E-2</c:v>
                </c:pt>
                <c:pt idx="15059">
                  <c:v>-7.2974499999999998E-2</c:v>
                </c:pt>
                <c:pt idx="15060">
                  <c:v>-7.4669200000000005E-2</c:v>
                </c:pt>
                <c:pt idx="15061">
                  <c:v>-7.6282699999999995E-2</c:v>
                </c:pt>
                <c:pt idx="15062">
                  <c:v>-7.7813099999999996E-2</c:v>
                </c:pt>
                <c:pt idx="15063">
                  <c:v>-7.9258200000000001E-2</c:v>
                </c:pt>
                <c:pt idx="15064">
                  <c:v>-8.0616300000000002E-2</c:v>
                </c:pt>
                <c:pt idx="15065">
                  <c:v>-8.1885700000000006E-2</c:v>
                </c:pt>
                <c:pt idx="15066">
                  <c:v>-8.3064600000000002E-2</c:v>
                </c:pt>
                <c:pt idx="15067">
                  <c:v>-8.4151599999999993E-2</c:v>
                </c:pt>
                <c:pt idx="15068">
                  <c:v>-8.5145399999999996E-2</c:v>
                </c:pt>
                <c:pt idx="15069">
                  <c:v>-8.6044599999999999E-2</c:v>
                </c:pt>
                <c:pt idx="15070">
                  <c:v>-8.6848099999999998E-2</c:v>
                </c:pt>
                <c:pt idx="15071">
                  <c:v>-8.7554999999999994E-2</c:v>
                </c:pt>
                <c:pt idx="15072">
                  <c:v>-8.8164400000000004E-2</c:v>
                </c:pt>
                <c:pt idx="15073">
                  <c:v>-8.8675500000000004E-2</c:v>
                </c:pt>
                <c:pt idx="15074">
                  <c:v>-8.9087799999999995E-2</c:v>
                </c:pt>
                <c:pt idx="15075">
                  <c:v>-8.9400800000000002E-2</c:v>
                </c:pt>
                <c:pt idx="15076">
                  <c:v>-8.9614200000000005E-2</c:v>
                </c:pt>
                <c:pt idx="15077">
                  <c:v>-8.9727699999999994E-2</c:v>
                </c:pt>
                <c:pt idx="15078">
                  <c:v>-8.9741399999999999E-2</c:v>
                </c:pt>
                <c:pt idx="15079">
                  <c:v>-8.9655299999999993E-2</c:v>
                </c:pt>
                <c:pt idx="15080">
                  <c:v>-8.9469599999999996E-2</c:v>
                </c:pt>
                <c:pt idx="15081">
                  <c:v>-8.9184799999999995E-2</c:v>
                </c:pt>
                <c:pt idx="15082">
                  <c:v>-8.8801199999999997E-2</c:v>
                </c:pt>
                <c:pt idx="15083">
                  <c:v>-8.8319400000000006E-2</c:v>
                </c:pt>
                <c:pt idx="15084">
                  <c:v>-8.7740399999999996E-2</c:v>
                </c:pt>
                <c:pt idx="15085">
                  <c:v>-8.7064900000000001E-2</c:v>
                </c:pt>
                <c:pt idx="15086">
                  <c:v>-8.6293900000000007E-2</c:v>
                </c:pt>
                <c:pt idx="15087">
                  <c:v>-8.5428699999999996E-2</c:v>
                </c:pt>
                <c:pt idx="15088">
                  <c:v>-8.4470400000000001E-2</c:v>
                </c:pt>
                <c:pt idx="15089">
                  <c:v>-8.3420499999999995E-2</c:v>
                </c:pt>
                <c:pt idx="15090">
                  <c:v>-8.2280500000000006E-2</c:v>
                </c:pt>
                <c:pt idx="15091">
                  <c:v>-8.1051999999999999E-2</c:v>
                </c:pt>
                <c:pt idx="15092">
                  <c:v>-7.9736899999999999E-2</c:v>
                </c:pt>
                <c:pt idx="15093">
                  <c:v>-7.8336900000000001E-2</c:v>
                </c:pt>
                <c:pt idx="15094">
                  <c:v>-7.6854000000000006E-2</c:v>
                </c:pt>
                <c:pt idx="15095">
                  <c:v>-7.5290499999999996E-2</c:v>
                </c:pt>
                <c:pt idx="15096">
                  <c:v>-7.36483E-2</c:v>
                </c:pt>
                <c:pt idx="15097">
                  <c:v>-7.1929900000000005E-2</c:v>
                </c:pt>
                <c:pt idx="15098">
                  <c:v>-7.0137699999999997E-2</c:v>
                </c:pt>
                <c:pt idx="15099">
                  <c:v>-6.8274000000000001E-2</c:v>
                </c:pt>
                <c:pt idx="15100">
                  <c:v>-6.6341600000000001E-2</c:v>
                </c:pt>
                <c:pt idx="15101">
                  <c:v>-6.43431E-2</c:v>
                </c:pt>
                <c:pt idx="15102">
                  <c:v>-6.2281200000000002E-2</c:v>
                </c:pt>
                <c:pt idx="15103">
                  <c:v>-6.0158799999999998E-2</c:v>
                </c:pt>
                <c:pt idx="15104">
                  <c:v>-5.7978799999999997E-2</c:v>
                </c:pt>
                <c:pt idx="15105">
                  <c:v>-5.5744099999999998E-2</c:v>
                </c:pt>
                <c:pt idx="15106">
                  <c:v>-5.3457699999999997E-2</c:v>
                </c:pt>
                <c:pt idx="15107">
                  <c:v>-5.1122800000000003E-2</c:v>
                </c:pt>
                <c:pt idx="15108">
                  <c:v>-4.8742599999999997E-2</c:v>
                </c:pt>
                <c:pt idx="15109">
                  <c:v>-4.6320100000000003E-2</c:v>
                </c:pt>
                <c:pt idx="15110">
                  <c:v>-4.38587E-2</c:v>
                </c:pt>
                <c:pt idx="15111">
                  <c:v>-4.1361599999999998E-2</c:v>
                </c:pt>
                <c:pt idx="15112">
                  <c:v>-3.8832199999999997E-2</c:v>
                </c:pt>
                <c:pt idx="15113">
                  <c:v>-3.6273699999999999E-2</c:v>
                </c:pt>
                <c:pt idx="15114">
                  <c:v>-3.36896E-2</c:v>
                </c:pt>
                <c:pt idx="15115">
                  <c:v>-3.1083300000000001E-2</c:v>
                </c:pt>
                <c:pt idx="15116">
                  <c:v>-2.84581E-2</c:v>
                </c:pt>
                <c:pt idx="15117">
                  <c:v>-2.58175E-2</c:v>
                </c:pt>
                <c:pt idx="15118">
                  <c:v>-2.3164899999999999E-2</c:v>
                </c:pt>
                <c:pt idx="15119">
                  <c:v>-2.05037E-2</c:v>
                </c:pt>
                <c:pt idx="15120">
                  <c:v>-1.7837200000000001E-2</c:v>
                </c:pt>
                <c:pt idx="15121">
                  <c:v>-1.5169E-2</c:v>
                </c:pt>
                <c:pt idx="15122">
                  <c:v>-1.25024E-2</c:v>
                </c:pt>
                <c:pt idx="15123" formatCode="0.00E+00">
                  <c:v>-9.8406299999999995E-3</c:v>
                </c:pt>
                <c:pt idx="15124" formatCode="0.00E+00">
                  <c:v>-7.1871799999999996E-3</c:v>
                </c:pt>
                <c:pt idx="15125" formatCode="0.00E+00">
                  <c:v>-4.5452899999999996E-3</c:v>
                </c:pt>
                <c:pt idx="15126" formatCode="0.00E+00">
                  <c:v>-1.91822E-3</c:v>
                </c:pt>
                <c:pt idx="15127" formatCode="0.00E+00">
                  <c:v>6.9081100000000005E-4</c:v>
                </c:pt>
                <c:pt idx="15128" formatCode="0.00E+00">
                  <c:v>3.2786199999999999E-3</c:v>
                </c:pt>
                <c:pt idx="15129" formatCode="0.00E+00">
                  <c:v>5.8420900000000003E-3</c:v>
                </c:pt>
                <c:pt idx="15130" formatCode="0.00E+00">
                  <c:v>8.3781600000000008E-3</c:v>
                </c:pt>
                <c:pt idx="15131">
                  <c:v>1.0883800000000001E-2</c:v>
                </c:pt>
                <c:pt idx="15132">
                  <c:v>1.3356099999999999E-2</c:v>
                </c:pt>
                <c:pt idx="15133">
                  <c:v>1.57921E-2</c:v>
                </c:pt>
                <c:pt idx="15134">
                  <c:v>1.8189199999999999E-2</c:v>
                </c:pt>
                <c:pt idx="15135">
                  <c:v>2.0544400000000001E-2</c:v>
                </c:pt>
                <c:pt idx="15136">
                  <c:v>2.2855199999999999E-2</c:v>
                </c:pt>
                <c:pt idx="15137">
                  <c:v>2.5119099999999998E-2</c:v>
                </c:pt>
                <c:pt idx="15138">
                  <c:v>2.7333400000000001E-2</c:v>
                </c:pt>
                <c:pt idx="15139">
                  <c:v>2.9495899999999999E-2</c:v>
                </c:pt>
                <c:pt idx="15140">
                  <c:v>3.1604300000000002E-2</c:v>
                </c:pt>
                <c:pt idx="15141">
                  <c:v>3.36563E-2</c:v>
                </c:pt>
                <c:pt idx="15142">
                  <c:v>3.5649899999999998E-2</c:v>
                </c:pt>
                <c:pt idx="15143">
                  <c:v>3.7583100000000001E-2</c:v>
                </c:pt>
                <c:pt idx="15144">
                  <c:v>3.9453799999999997E-2</c:v>
                </c:pt>
                <c:pt idx="15145">
                  <c:v>4.1260499999999999E-2</c:v>
                </c:pt>
                <c:pt idx="15146">
                  <c:v>4.3001299999999999E-2</c:v>
                </c:pt>
                <c:pt idx="15147">
                  <c:v>4.4674800000000001E-2</c:v>
                </c:pt>
                <c:pt idx="15148">
                  <c:v>4.6279300000000002E-2</c:v>
                </c:pt>
                <c:pt idx="15149">
                  <c:v>4.7813700000000001E-2</c:v>
                </c:pt>
                <c:pt idx="15150">
                  <c:v>4.92767E-2</c:v>
                </c:pt>
                <c:pt idx="15151">
                  <c:v>5.06671E-2</c:v>
                </c:pt>
                <c:pt idx="15152">
                  <c:v>5.1984000000000002E-2</c:v>
                </c:pt>
                <c:pt idx="15153">
                  <c:v>5.3226500000000003E-2</c:v>
                </c:pt>
                <c:pt idx="15154">
                  <c:v>5.4393700000000003E-2</c:v>
                </c:pt>
                <c:pt idx="15155">
                  <c:v>5.5485100000000002E-2</c:v>
                </c:pt>
                <c:pt idx="15156">
                  <c:v>5.65002E-2</c:v>
                </c:pt>
                <c:pt idx="15157">
                  <c:v>5.7438400000000001E-2</c:v>
                </c:pt>
                <c:pt idx="15158">
                  <c:v>5.82996E-2</c:v>
                </c:pt>
                <c:pt idx="15159">
                  <c:v>5.9083499999999997E-2</c:v>
                </c:pt>
                <c:pt idx="15160">
                  <c:v>5.9790099999999999E-2</c:v>
                </c:pt>
                <c:pt idx="15161">
                  <c:v>6.0419399999999998E-2</c:v>
                </c:pt>
                <c:pt idx="15162">
                  <c:v>6.0971600000000001E-2</c:v>
                </c:pt>
                <c:pt idx="15163">
                  <c:v>6.1447099999999998E-2</c:v>
                </c:pt>
                <c:pt idx="15164">
                  <c:v>6.1846100000000001E-2</c:v>
                </c:pt>
                <c:pt idx="15165">
                  <c:v>6.2169099999999998E-2</c:v>
                </c:pt>
                <c:pt idx="15166">
                  <c:v>6.2416899999999997E-2</c:v>
                </c:pt>
                <c:pt idx="15167">
                  <c:v>6.2590099999999996E-2</c:v>
                </c:pt>
                <c:pt idx="15168">
                  <c:v>6.2689499999999995E-2</c:v>
                </c:pt>
                <c:pt idx="15169">
                  <c:v>6.2716099999999997E-2</c:v>
                </c:pt>
                <c:pt idx="15170">
                  <c:v>6.2670900000000002E-2</c:v>
                </c:pt>
                <c:pt idx="15171">
                  <c:v>6.2554899999999997E-2</c:v>
                </c:pt>
                <c:pt idx="15172">
                  <c:v>6.2369500000000001E-2</c:v>
                </c:pt>
                <c:pt idx="15173">
                  <c:v>6.2115999999999998E-2</c:v>
                </c:pt>
                <c:pt idx="15174">
                  <c:v>6.1795599999999999E-2</c:v>
                </c:pt>
                <c:pt idx="15175">
                  <c:v>6.1409900000000003E-2</c:v>
                </c:pt>
                <c:pt idx="15176">
                  <c:v>6.0960500000000001E-2</c:v>
                </c:pt>
                <c:pt idx="15177">
                  <c:v>6.0449000000000003E-2</c:v>
                </c:pt>
                <c:pt idx="15178">
                  <c:v>5.9877100000000003E-2</c:v>
                </c:pt>
                <c:pt idx="15179">
                  <c:v>5.9246600000000003E-2</c:v>
                </c:pt>
                <c:pt idx="15180">
                  <c:v>5.8559399999999998E-2</c:v>
                </c:pt>
                <c:pt idx="15181">
                  <c:v>5.7817300000000002E-2</c:v>
                </c:pt>
                <c:pt idx="15182">
                  <c:v>5.7022299999999998E-2</c:v>
                </c:pt>
                <c:pt idx="15183">
                  <c:v>5.6176499999999997E-2</c:v>
                </c:pt>
                <c:pt idx="15184">
                  <c:v>5.5281900000000002E-2</c:v>
                </c:pt>
                <c:pt idx="15185">
                  <c:v>5.4340699999999999E-2</c:v>
                </c:pt>
                <c:pt idx="15186">
                  <c:v>5.3355100000000003E-2</c:v>
                </c:pt>
                <c:pt idx="15187">
                  <c:v>5.2327199999999997E-2</c:v>
                </c:pt>
                <c:pt idx="15188">
                  <c:v>5.1259300000000001E-2</c:v>
                </c:pt>
                <c:pt idx="15189">
                  <c:v>5.0153700000000002E-2</c:v>
                </c:pt>
                <c:pt idx="15190">
                  <c:v>4.9012699999999999E-2</c:v>
                </c:pt>
                <c:pt idx="15191">
                  <c:v>4.7838600000000002E-2</c:v>
                </c:pt>
                <c:pt idx="15192">
                  <c:v>4.66337E-2</c:v>
                </c:pt>
                <c:pt idx="15193">
                  <c:v>4.54004E-2</c:v>
                </c:pt>
                <c:pt idx="15194">
                  <c:v>4.4141100000000003E-2</c:v>
                </c:pt>
                <c:pt idx="15195">
                  <c:v>4.2858100000000003E-2</c:v>
                </c:pt>
                <c:pt idx="15196">
                  <c:v>4.1553800000000002E-2</c:v>
                </c:pt>
                <c:pt idx="15197">
                  <c:v>4.0230500000000002E-2</c:v>
                </c:pt>
                <c:pt idx="15198">
                  <c:v>3.88907E-2</c:v>
                </c:pt>
                <c:pt idx="15199">
                  <c:v>3.7536600000000003E-2</c:v>
                </c:pt>
                <c:pt idx="15200">
                  <c:v>3.6170599999999997E-2</c:v>
                </c:pt>
                <c:pt idx="15201">
                  <c:v>3.4795E-2</c:v>
                </c:pt>
                <c:pt idx="15202">
                  <c:v>3.34121E-2</c:v>
                </c:pt>
                <c:pt idx="15203">
                  <c:v>3.20241E-2</c:v>
                </c:pt>
                <c:pt idx="15204">
                  <c:v>3.0633199999999999E-2</c:v>
                </c:pt>
                <c:pt idx="15205">
                  <c:v>2.9241699999999999E-2</c:v>
                </c:pt>
                <c:pt idx="15206">
                  <c:v>2.7851600000000001E-2</c:v>
                </c:pt>
                <c:pt idx="15207">
                  <c:v>2.6465200000000001E-2</c:v>
                </c:pt>
                <c:pt idx="15208">
                  <c:v>2.50843E-2</c:v>
                </c:pt>
                <c:pt idx="15209">
                  <c:v>2.3711099999999999E-2</c:v>
                </c:pt>
                <c:pt idx="15210">
                  <c:v>2.2347499999999999E-2</c:v>
                </c:pt>
                <c:pt idx="15211">
                  <c:v>2.0995400000000001E-2</c:v>
                </c:pt>
                <c:pt idx="15212">
                  <c:v>1.96566E-2</c:v>
                </c:pt>
                <c:pt idx="15213">
                  <c:v>1.8332899999999999E-2</c:v>
                </c:pt>
                <c:pt idx="15214">
                  <c:v>1.7025999999999999E-2</c:v>
                </c:pt>
                <c:pt idx="15215">
                  <c:v>1.5737600000000001E-2</c:v>
                </c:pt>
                <c:pt idx="15216">
                  <c:v>1.4469299999999999E-2</c:v>
                </c:pt>
                <c:pt idx="15217">
                  <c:v>1.32225E-2</c:v>
                </c:pt>
                <c:pt idx="15218">
                  <c:v>1.19986E-2</c:v>
                </c:pt>
                <c:pt idx="15219">
                  <c:v>1.07992E-2</c:v>
                </c:pt>
                <c:pt idx="15220" formatCode="0.00E+00">
                  <c:v>9.6252999999999998E-3</c:v>
                </c:pt>
                <c:pt idx="15221" formatCode="0.00E+00">
                  <c:v>8.4782699999999996E-3</c:v>
                </c:pt>
                <c:pt idx="15222" formatCode="0.00E+00">
                  <c:v>7.3591699999999999E-3</c:v>
                </c:pt>
                <c:pt idx="15223" formatCode="0.00E+00">
                  <c:v>6.2690599999999999E-3</c:v>
                </c:pt>
                <c:pt idx="15224" formatCode="0.00E+00">
                  <c:v>5.2088999999999998E-3</c:v>
                </c:pt>
                <c:pt idx="15225" formatCode="0.00E+00">
                  <c:v>4.1795599999999997E-3</c:v>
                </c:pt>
                <c:pt idx="15226" formatCode="0.00E+00">
                  <c:v>3.1818300000000001E-3</c:v>
                </c:pt>
                <c:pt idx="15227" formatCode="0.00E+00">
                  <c:v>2.2164300000000001E-3</c:v>
                </c:pt>
                <c:pt idx="15228" formatCode="0.00E+00">
                  <c:v>1.2839699999999999E-3</c:v>
                </c:pt>
                <c:pt idx="15229" formatCode="0.00E+00">
                  <c:v>3.8498699999999999E-4</c:v>
                </c:pt>
                <c:pt idx="15230" formatCode="0.00E+00">
                  <c:v>-4.8005299999999998E-4</c:v>
                </c:pt>
                <c:pt idx="15231" formatCode="0.00E+00">
                  <c:v>-1.31079E-3</c:v>
                </c:pt>
                <c:pt idx="15232" formatCode="0.00E+00">
                  <c:v>-2.1069299999999999E-3</c:v>
                </c:pt>
                <c:pt idx="15233" formatCode="0.00E+00">
                  <c:v>-2.86828E-3</c:v>
                </c:pt>
                <c:pt idx="15234" formatCode="0.00E+00">
                  <c:v>-3.59472E-3</c:v>
                </c:pt>
                <c:pt idx="15235" formatCode="0.00E+00">
                  <c:v>-4.2862100000000004E-3</c:v>
                </c:pt>
                <c:pt idx="15236" formatCode="0.00E+00">
                  <c:v>-4.9427999999999998E-3</c:v>
                </c:pt>
                <c:pt idx="15237" formatCode="0.00E+00">
                  <c:v>-5.5646200000000002E-3</c:v>
                </c:pt>
                <c:pt idx="15238" formatCode="0.00E+00">
                  <c:v>-6.1518700000000003E-3</c:v>
                </c:pt>
                <c:pt idx="15239" formatCode="0.00E+00">
                  <c:v>-6.7048400000000001E-3</c:v>
                </c:pt>
                <c:pt idx="15240" formatCode="0.00E+00">
                  <c:v>-7.2238800000000002E-3</c:v>
                </c:pt>
                <c:pt idx="15241" formatCode="0.00E+00">
                  <c:v>-7.7094199999999998E-3</c:v>
                </c:pt>
                <c:pt idx="15242" formatCode="0.00E+00">
                  <c:v>-8.1619799999999992E-3</c:v>
                </c:pt>
                <c:pt idx="15243" formatCode="0.00E+00">
                  <c:v>-8.5821200000000004E-3</c:v>
                </c:pt>
                <c:pt idx="15244" formatCode="0.00E+00">
                  <c:v>-8.9704899999999994E-3</c:v>
                </c:pt>
                <c:pt idx="15245" formatCode="0.00E+00">
                  <c:v>-9.3278000000000007E-3</c:v>
                </c:pt>
                <c:pt idx="15246" formatCode="0.00E+00">
                  <c:v>-9.6548199999999997E-3</c:v>
                </c:pt>
                <c:pt idx="15247" formatCode="0.00E+00">
                  <c:v>-9.9523900000000002E-3</c:v>
                </c:pt>
                <c:pt idx="15248">
                  <c:v>-1.02214E-2</c:v>
                </c:pt>
                <c:pt idx="15249">
                  <c:v>-1.04628E-2</c:v>
                </c:pt>
                <c:pt idx="15250">
                  <c:v>-1.0677600000000001E-2</c:v>
                </c:pt>
                <c:pt idx="15251">
                  <c:v>-1.0866799999999999E-2</c:v>
                </c:pt>
                <c:pt idx="15252">
                  <c:v>-1.10315E-2</c:v>
                </c:pt>
                <c:pt idx="15253">
                  <c:v>-1.1172899999999999E-2</c:v>
                </c:pt>
                <c:pt idx="15254">
                  <c:v>-1.1292200000000001E-2</c:v>
                </c:pt>
                <c:pt idx="15255">
                  <c:v>-1.13905E-2</c:v>
                </c:pt>
                <c:pt idx="15256">
                  <c:v>-1.1469200000000001E-2</c:v>
                </c:pt>
                <c:pt idx="15257">
                  <c:v>-1.15295E-2</c:v>
                </c:pt>
                <c:pt idx="15258">
                  <c:v>-1.1572600000000001E-2</c:v>
                </c:pt>
                <c:pt idx="15259">
                  <c:v>-1.16001E-2</c:v>
                </c:pt>
                <c:pt idx="15260">
                  <c:v>-1.1613099999999999E-2</c:v>
                </c:pt>
                <c:pt idx="15261">
                  <c:v>-1.1613099999999999E-2</c:v>
                </c:pt>
                <c:pt idx="15262">
                  <c:v>-1.16014E-2</c:v>
                </c:pt>
                <c:pt idx="15263">
                  <c:v>-1.15795E-2</c:v>
                </c:pt>
                <c:pt idx="15264">
                  <c:v>-1.15488E-2</c:v>
                </c:pt>
                <c:pt idx="15265">
                  <c:v>-1.15105E-2</c:v>
                </c:pt>
                <c:pt idx="15266">
                  <c:v>-1.1466199999999999E-2</c:v>
                </c:pt>
                <c:pt idx="15267">
                  <c:v>-1.14173E-2</c:v>
                </c:pt>
                <c:pt idx="15268">
                  <c:v>-1.13651E-2</c:v>
                </c:pt>
                <c:pt idx="15269">
                  <c:v>-1.1311E-2</c:v>
                </c:pt>
                <c:pt idx="15270">
                  <c:v>-1.12563E-2</c:v>
                </c:pt>
                <c:pt idx="15271">
                  <c:v>-1.12024E-2</c:v>
                </c:pt>
                <c:pt idx="15272">
                  <c:v>-1.11507E-2</c:v>
                </c:pt>
                <c:pt idx="15273">
                  <c:v>-1.11024E-2</c:v>
                </c:pt>
                <c:pt idx="15274">
                  <c:v>-1.1058800000000001E-2</c:v>
                </c:pt>
                <c:pt idx="15275">
                  <c:v>-1.1021E-2</c:v>
                </c:pt>
                <c:pt idx="15276">
                  <c:v>-1.0990400000000001E-2</c:v>
                </c:pt>
                <c:pt idx="15277">
                  <c:v>-1.09681E-2</c:v>
                </c:pt>
                <c:pt idx="15278">
                  <c:v>-1.09552E-2</c:v>
                </c:pt>
                <c:pt idx="15279">
                  <c:v>-1.09528E-2</c:v>
                </c:pt>
                <c:pt idx="15280">
                  <c:v>-1.09619E-2</c:v>
                </c:pt>
                <c:pt idx="15281">
                  <c:v>-1.09836E-2</c:v>
                </c:pt>
                <c:pt idx="15282">
                  <c:v>-1.10186E-2</c:v>
                </c:pt>
                <c:pt idx="15283">
                  <c:v>-1.1068E-2</c:v>
                </c:pt>
                <c:pt idx="15284">
                  <c:v>-1.1132599999999999E-2</c:v>
                </c:pt>
                <c:pt idx="15285">
                  <c:v>-1.12131E-2</c:v>
                </c:pt>
                <c:pt idx="15286">
                  <c:v>-1.1310199999999999E-2</c:v>
                </c:pt>
                <c:pt idx="15287">
                  <c:v>-1.14246E-2</c:v>
                </c:pt>
                <c:pt idx="15288">
                  <c:v>-1.1556800000000001E-2</c:v>
                </c:pt>
                <c:pt idx="15289">
                  <c:v>-1.1707499999999999E-2</c:v>
                </c:pt>
                <c:pt idx="15290">
                  <c:v>-1.1877E-2</c:v>
                </c:pt>
                <c:pt idx="15291">
                  <c:v>-1.20658E-2</c:v>
                </c:pt>
                <c:pt idx="15292">
                  <c:v>-1.22741E-2</c:v>
                </c:pt>
                <c:pt idx="15293">
                  <c:v>-1.25021E-2</c:v>
                </c:pt>
                <c:pt idx="15294">
                  <c:v>-1.27501E-2</c:v>
                </c:pt>
                <c:pt idx="15295">
                  <c:v>-1.3018E-2</c:v>
                </c:pt>
                <c:pt idx="15296">
                  <c:v>-1.3305900000000001E-2</c:v>
                </c:pt>
                <c:pt idx="15297">
                  <c:v>-1.3613800000000001E-2</c:v>
                </c:pt>
                <c:pt idx="15298">
                  <c:v>-1.3941800000000001E-2</c:v>
                </c:pt>
                <c:pt idx="15299">
                  <c:v>-1.42896E-2</c:v>
                </c:pt>
                <c:pt idx="15300">
                  <c:v>-1.4657E-2</c:v>
                </c:pt>
                <c:pt idx="15301">
                  <c:v>-1.50438E-2</c:v>
                </c:pt>
                <c:pt idx="15302">
                  <c:v>-1.5449600000000001E-2</c:v>
                </c:pt>
                <c:pt idx="15303">
                  <c:v>-1.58739E-2</c:v>
                </c:pt>
                <c:pt idx="15304">
                  <c:v>-1.6316299999999999E-2</c:v>
                </c:pt>
                <c:pt idx="15305">
                  <c:v>-1.6776200000000002E-2</c:v>
                </c:pt>
                <c:pt idx="15306">
                  <c:v>-1.7252900000000002E-2</c:v>
                </c:pt>
                <c:pt idx="15307">
                  <c:v>-1.7745899999999998E-2</c:v>
                </c:pt>
                <c:pt idx="15308">
                  <c:v>-1.8254200000000002E-2</c:v>
                </c:pt>
                <c:pt idx="15309">
                  <c:v>-1.8777100000000001E-2</c:v>
                </c:pt>
                <c:pt idx="15310">
                  <c:v>-1.93136E-2</c:v>
                </c:pt>
                <c:pt idx="15311">
                  <c:v>-1.9862899999999999E-2</c:v>
                </c:pt>
                <c:pt idx="15312">
                  <c:v>-2.0423899999999998E-2</c:v>
                </c:pt>
                <c:pt idx="15313">
                  <c:v>-2.09955E-2</c:v>
                </c:pt>
                <c:pt idx="15314">
                  <c:v>-2.1576700000000001E-2</c:v>
                </c:pt>
                <c:pt idx="15315">
                  <c:v>-2.21662E-2</c:v>
                </c:pt>
                <c:pt idx="15316">
                  <c:v>-2.27627E-2</c:v>
                </c:pt>
                <c:pt idx="15317">
                  <c:v>-2.3364900000000001E-2</c:v>
                </c:pt>
                <c:pt idx="15318">
                  <c:v>-2.3971599999999999E-2</c:v>
                </c:pt>
                <c:pt idx="15319">
                  <c:v>-2.4581499999999999E-2</c:v>
                </c:pt>
                <c:pt idx="15320">
                  <c:v>-2.51931E-2</c:v>
                </c:pt>
                <c:pt idx="15321">
                  <c:v>-2.5805000000000002E-2</c:v>
                </c:pt>
                <c:pt idx="15322">
                  <c:v>-2.64157E-2</c:v>
                </c:pt>
                <c:pt idx="15323">
                  <c:v>-2.7023700000000001E-2</c:v>
                </c:pt>
                <c:pt idx="15324">
                  <c:v>-2.76273E-2</c:v>
                </c:pt>
                <c:pt idx="15325">
                  <c:v>-2.8225099999999999E-2</c:v>
                </c:pt>
                <c:pt idx="15326">
                  <c:v>-2.8815500000000001E-2</c:v>
                </c:pt>
                <c:pt idx="15327">
                  <c:v>-2.9397E-2</c:v>
                </c:pt>
                <c:pt idx="15328">
                  <c:v>-2.9968000000000002E-2</c:v>
                </c:pt>
                <c:pt idx="15329">
                  <c:v>-3.0526899999999999E-2</c:v>
                </c:pt>
                <c:pt idx="15330">
                  <c:v>-3.1071999999999999E-2</c:v>
                </c:pt>
                <c:pt idx="15331">
                  <c:v>-3.1601700000000003E-2</c:v>
                </c:pt>
                <c:pt idx="15332">
                  <c:v>-3.2114400000000001E-2</c:v>
                </c:pt>
                <c:pt idx="15333">
                  <c:v>-3.2608499999999999E-2</c:v>
                </c:pt>
                <c:pt idx="15334">
                  <c:v>-3.3082300000000002E-2</c:v>
                </c:pt>
                <c:pt idx="15335">
                  <c:v>-3.3534300000000003E-2</c:v>
                </c:pt>
                <c:pt idx="15336">
                  <c:v>-3.3963E-2</c:v>
                </c:pt>
                <c:pt idx="15337">
                  <c:v>-3.4366800000000003E-2</c:v>
                </c:pt>
                <c:pt idx="15338">
                  <c:v>-3.4743900000000001E-2</c:v>
                </c:pt>
                <c:pt idx="15339">
                  <c:v>-3.5092999999999999E-2</c:v>
                </c:pt>
                <c:pt idx="15340">
                  <c:v>-3.5412699999999998E-2</c:v>
                </c:pt>
                <c:pt idx="15341">
                  <c:v>-3.5702100000000001E-2</c:v>
                </c:pt>
                <c:pt idx="15342">
                  <c:v>-3.5959600000000001E-2</c:v>
                </c:pt>
                <c:pt idx="15343">
                  <c:v>-3.6183399999999998E-2</c:v>
                </c:pt>
                <c:pt idx="15344">
                  <c:v>-3.6371800000000003E-2</c:v>
                </c:pt>
                <c:pt idx="15345">
                  <c:v>-3.65235E-2</c:v>
                </c:pt>
                <c:pt idx="15346">
                  <c:v>-3.6637200000000002E-2</c:v>
                </c:pt>
                <c:pt idx="15347">
                  <c:v>-3.6711899999999999E-2</c:v>
                </c:pt>
                <c:pt idx="15348">
                  <c:v>-3.6746300000000003E-2</c:v>
                </c:pt>
                <c:pt idx="15349">
                  <c:v>-3.6739399999999998E-2</c:v>
                </c:pt>
                <c:pt idx="15350">
                  <c:v>-3.6690199999999999E-2</c:v>
                </c:pt>
                <c:pt idx="15351">
                  <c:v>-3.65978E-2</c:v>
                </c:pt>
                <c:pt idx="15352">
                  <c:v>-3.6461300000000002E-2</c:v>
                </c:pt>
                <c:pt idx="15353">
                  <c:v>-3.628E-2</c:v>
                </c:pt>
                <c:pt idx="15354">
                  <c:v>-3.6053200000000001E-2</c:v>
                </c:pt>
                <c:pt idx="15355">
                  <c:v>-3.5780399999999997E-2</c:v>
                </c:pt>
                <c:pt idx="15356">
                  <c:v>-3.5460999999999999E-2</c:v>
                </c:pt>
                <c:pt idx="15357">
                  <c:v>-3.5094500000000001E-2</c:v>
                </c:pt>
                <c:pt idx="15358">
                  <c:v>-3.4680500000000003E-2</c:v>
                </c:pt>
                <c:pt idx="15359">
                  <c:v>-3.4218800000000001E-2</c:v>
                </c:pt>
                <c:pt idx="15360">
                  <c:v>-3.3709099999999999E-2</c:v>
                </c:pt>
                <c:pt idx="15361">
                  <c:v>-3.3151199999999999E-2</c:v>
                </c:pt>
                <c:pt idx="15362">
                  <c:v>-3.2544900000000002E-2</c:v>
                </c:pt>
                <c:pt idx="15363">
                  <c:v>-3.1889899999999999E-2</c:v>
                </c:pt>
                <c:pt idx="15364">
                  <c:v>-3.11864E-2</c:v>
                </c:pt>
                <c:pt idx="15365">
                  <c:v>-3.0434800000000001E-2</c:v>
                </c:pt>
                <c:pt idx="15366">
                  <c:v>-2.96358E-2</c:v>
                </c:pt>
                <c:pt idx="15367">
                  <c:v>-2.87899E-2</c:v>
                </c:pt>
                <c:pt idx="15368">
                  <c:v>-2.7897700000000001E-2</c:v>
                </c:pt>
                <c:pt idx="15369">
                  <c:v>-2.6959500000000001E-2</c:v>
                </c:pt>
                <c:pt idx="15370">
                  <c:v>-2.59758E-2</c:v>
                </c:pt>
                <c:pt idx="15371">
                  <c:v>-2.49471E-2</c:v>
                </c:pt>
                <c:pt idx="15372">
                  <c:v>-2.3873700000000001E-2</c:v>
                </c:pt>
                <c:pt idx="15373">
                  <c:v>-2.27564E-2</c:v>
                </c:pt>
                <c:pt idx="15374">
                  <c:v>-2.1596500000000001E-2</c:v>
                </c:pt>
                <c:pt idx="15375">
                  <c:v>-2.03955E-2</c:v>
                </c:pt>
                <c:pt idx="15376">
                  <c:v>-1.9154600000000001E-2</c:v>
                </c:pt>
                <c:pt idx="15377">
                  <c:v>-1.7874600000000001E-2</c:v>
                </c:pt>
                <c:pt idx="15378">
                  <c:v>-1.6556700000000001E-2</c:v>
                </c:pt>
                <c:pt idx="15379">
                  <c:v>-1.52027E-2</c:v>
                </c:pt>
                <c:pt idx="15380">
                  <c:v>-1.38142E-2</c:v>
                </c:pt>
                <c:pt idx="15381">
                  <c:v>-1.23929E-2</c:v>
                </c:pt>
                <c:pt idx="15382">
                  <c:v>-1.0940399999999999E-2</c:v>
                </c:pt>
                <c:pt idx="15383" formatCode="0.00E+00">
                  <c:v>-9.4581500000000002E-3</c:v>
                </c:pt>
                <c:pt idx="15384" formatCode="0.00E+00">
                  <c:v>-7.9479400000000006E-3</c:v>
                </c:pt>
                <c:pt idx="15385" formatCode="0.00E+00">
                  <c:v>-6.4113900000000003E-3</c:v>
                </c:pt>
                <c:pt idx="15386" formatCode="0.00E+00">
                  <c:v>-4.8501899999999999E-3</c:v>
                </c:pt>
                <c:pt idx="15387" formatCode="0.00E+00">
                  <c:v>-3.26612E-3</c:v>
                </c:pt>
                <c:pt idx="15388" formatCode="0.00E+00">
                  <c:v>-1.6612199999999999E-3</c:v>
                </c:pt>
                <c:pt idx="15389" formatCode="0.00E+00">
                  <c:v>-3.7783200000000001E-5</c:v>
                </c:pt>
                <c:pt idx="15390" formatCode="0.00E+00">
                  <c:v>1.6018E-3</c:v>
                </c:pt>
                <c:pt idx="15391" formatCode="0.00E+00">
                  <c:v>3.2552800000000002E-3</c:v>
                </c:pt>
                <c:pt idx="15392" formatCode="0.00E+00">
                  <c:v>4.9205899999999999E-3</c:v>
                </c:pt>
                <c:pt idx="15393" formatCode="0.00E+00">
                  <c:v>6.5956599999999997E-3</c:v>
                </c:pt>
                <c:pt idx="15394" formatCode="0.00E+00">
                  <c:v>8.2782900000000006E-3</c:v>
                </c:pt>
                <c:pt idx="15395" formatCode="0.00E+00">
                  <c:v>9.9660600000000005E-3</c:v>
                </c:pt>
                <c:pt idx="15396">
                  <c:v>1.1656400000000001E-2</c:v>
                </c:pt>
                <c:pt idx="15397">
                  <c:v>1.3346800000000001E-2</c:v>
                </c:pt>
                <c:pt idx="15398">
                  <c:v>1.5035E-2</c:v>
                </c:pt>
                <c:pt idx="15399">
                  <c:v>1.67186E-2</c:v>
                </c:pt>
                <c:pt idx="15400">
                  <c:v>1.8394799999999999E-2</c:v>
                </c:pt>
                <c:pt idx="15401">
                  <c:v>2.0061099999999998E-2</c:v>
                </c:pt>
                <c:pt idx="15402">
                  <c:v>2.1714500000000001E-2</c:v>
                </c:pt>
                <c:pt idx="15403">
                  <c:v>2.3351899999999998E-2</c:v>
                </c:pt>
                <c:pt idx="15404">
                  <c:v>2.4970200000000001E-2</c:v>
                </c:pt>
                <c:pt idx="15405">
                  <c:v>2.65676E-2</c:v>
                </c:pt>
                <c:pt idx="15406">
                  <c:v>2.8142400000000001E-2</c:v>
                </c:pt>
                <c:pt idx="15407">
                  <c:v>2.96926E-2</c:v>
                </c:pt>
                <c:pt idx="15408">
                  <c:v>3.12155E-2</c:v>
                </c:pt>
                <c:pt idx="15409">
                  <c:v>3.2708399999999999E-2</c:v>
                </c:pt>
                <c:pt idx="15410">
                  <c:v>3.41693E-2</c:v>
                </c:pt>
                <c:pt idx="15411">
                  <c:v>3.55959E-2</c:v>
                </c:pt>
                <c:pt idx="15412">
                  <c:v>3.6985999999999998E-2</c:v>
                </c:pt>
                <c:pt idx="15413">
                  <c:v>3.8337299999999998E-2</c:v>
                </c:pt>
                <c:pt idx="15414">
                  <c:v>3.9647300000000003E-2</c:v>
                </c:pt>
                <c:pt idx="15415">
                  <c:v>4.0913600000000001E-2</c:v>
                </c:pt>
                <c:pt idx="15416">
                  <c:v>4.2134100000000001E-2</c:v>
                </c:pt>
                <c:pt idx="15417">
                  <c:v>4.3306400000000002E-2</c:v>
                </c:pt>
                <c:pt idx="15418">
                  <c:v>4.44284E-2</c:v>
                </c:pt>
                <c:pt idx="15419">
                  <c:v>4.5497900000000001E-2</c:v>
                </c:pt>
                <c:pt idx="15420">
                  <c:v>4.6513400000000003E-2</c:v>
                </c:pt>
                <c:pt idx="15421">
                  <c:v>4.7473000000000001E-2</c:v>
                </c:pt>
                <c:pt idx="15422">
                  <c:v>4.8374800000000003E-2</c:v>
                </c:pt>
                <c:pt idx="15423">
                  <c:v>4.9216999999999997E-2</c:v>
                </c:pt>
                <c:pt idx="15424">
                  <c:v>4.9998500000000001E-2</c:v>
                </c:pt>
                <c:pt idx="15425">
                  <c:v>5.0718100000000002E-2</c:v>
                </c:pt>
                <c:pt idx="15426">
                  <c:v>5.1374599999999999E-2</c:v>
                </c:pt>
                <c:pt idx="15427">
                  <c:v>5.1966100000000001E-2</c:v>
                </c:pt>
                <c:pt idx="15428">
                  <c:v>5.2490799999999997E-2</c:v>
                </c:pt>
                <c:pt idx="15429">
                  <c:v>5.29472E-2</c:v>
                </c:pt>
                <c:pt idx="15430">
                  <c:v>5.3334300000000001E-2</c:v>
                </c:pt>
                <c:pt idx="15431">
                  <c:v>5.3650700000000003E-2</c:v>
                </c:pt>
                <c:pt idx="15432">
                  <c:v>5.3895499999999999E-2</c:v>
                </c:pt>
                <c:pt idx="15433">
                  <c:v>5.4067700000000003E-2</c:v>
                </c:pt>
                <c:pt idx="15434">
                  <c:v>5.4167199999999999E-2</c:v>
                </c:pt>
                <c:pt idx="15435">
                  <c:v>5.4193900000000003E-2</c:v>
                </c:pt>
                <c:pt idx="15436">
                  <c:v>5.4147599999999997E-2</c:v>
                </c:pt>
                <c:pt idx="15437">
                  <c:v>5.4027400000000003E-2</c:v>
                </c:pt>
                <c:pt idx="15438">
                  <c:v>5.3833100000000002E-2</c:v>
                </c:pt>
                <c:pt idx="15439">
                  <c:v>5.35652E-2</c:v>
                </c:pt>
                <c:pt idx="15440">
                  <c:v>5.3223699999999999E-2</c:v>
                </c:pt>
                <c:pt idx="15441">
                  <c:v>5.2808000000000001E-2</c:v>
                </c:pt>
                <c:pt idx="15442">
                  <c:v>5.2317599999999999E-2</c:v>
                </c:pt>
                <c:pt idx="15443">
                  <c:v>5.1752899999999998E-2</c:v>
                </c:pt>
                <c:pt idx="15444">
                  <c:v>5.11152E-2</c:v>
                </c:pt>
                <c:pt idx="15445">
                  <c:v>5.04053E-2</c:v>
                </c:pt>
                <c:pt idx="15446">
                  <c:v>4.9623899999999999E-2</c:v>
                </c:pt>
                <c:pt idx="15447">
                  <c:v>4.8771700000000001E-2</c:v>
                </c:pt>
                <c:pt idx="15448">
                  <c:v>4.7849500000000003E-2</c:v>
                </c:pt>
                <c:pt idx="15449">
                  <c:v>4.6858299999999999E-2</c:v>
                </c:pt>
                <c:pt idx="15450">
                  <c:v>4.5799399999999997E-2</c:v>
                </c:pt>
                <c:pt idx="15451">
                  <c:v>4.4673900000000002E-2</c:v>
                </c:pt>
                <c:pt idx="15452">
                  <c:v>4.3482899999999998E-2</c:v>
                </c:pt>
                <c:pt idx="15453">
                  <c:v>4.2227300000000002E-2</c:v>
                </c:pt>
                <c:pt idx="15454">
                  <c:v>4.0909000000000001E-2</c:v>
                </c:pt>
                <c:pt idx="15455">
                  <c:v>3.95299E-2</c:v>
                </c:pt>
                <c:pt idx="15456">
                  <c:v>3.80922E-2</c:v>
                </c:pt>
                <c:pt idx="15457">
                  <c:v>3.6597400000000002E-2</c:v>
                </c:pt>
                <c:pt idx="15458">
                  <c:v>3.5047000000000002E-2</c:v>
                </c:pt>
                <c:pt idx="15459">
                  <c:v>3.3442600000000003E-2</c:v>
                </c:pt>
                <c:pt idx="15460">
                  <c:v>3.1786099999999998E-2</c:v>
                </c:pt>
                <c:pt idx="15461">
                  <c:v>3.00799E-2</c:v>
                </c:pt>
                <c:pt idx="15462">
                  <c:v>2.83261E-2</c:v>
                </c:pt>
                <c:pt idx="15463">
                  <c:v>2.6526600000000001E-2</c:v>
                </c:pt>
                <c:pt idx="15464">
                  <c:v>2.4683500000000001E-2</c:v>
                </c:pt>
                <c:pt idx="15465">
                  <c:v>2.2799E-2</c:v>
                </c:pt>
                <c:pt idx="15466">
                  <c:v>2.0875399999999999E-2</c:v>
                </c:pt>
                <c:pt idx="15467">
                  <c:v>1.8915399999999999E-2</c:v>
                </c:pt>
                <c:pt idx="15468">
                  <c:v>1.6922400000000001E-2</c:v>
                </c:pt>
                <c:pt idx="15469">
                  <c:v>1.48995E-2</c:v>
                </c:pt>
                <c:pt idx="15470">
                  <c:v>1.2848999999999999E-2</c:v>
                </c:pt>
                <c:pt idx="15471">
                  <c:v>1.07727E-2</c:v>
                </c:pt>
                <c:pt idx="15472" formatCode="0.00E+00">
                  <c:v>8.6729000000000007E-3</c:v>
                </c:pt>
                <c:pt idx="15473" formatCode="0.00E+00">
                  <c:v>6.5528399999999999E-3</c:v>
                </c:pt>
                <c:pt idx="15474" formatCode="0.00E+00">
                  <c:v>4.4159500000000001E-3</c:v>
                </c:pt>
                <c:pt idx="15475" formatCode="0.00E+00">
                  <c:v>2.26523E-3</c:v>
                </c:pt>
                <c:pt idx="15476" formatCode="0.00E+00">
                  <c:v>1.0353699999999999E-4</c:v>
                </c:pt>
                <c:pt idx="15477" formatCode="0.00E+00">
                  <c:v>-2.0663600000000002E-3</c:v>
                </c:pt>
                <c:pt idx="15478" formatCode="0.00E+00">
                  <c:v>-4.2416800000000003E-3</c:v>
                </c:pt>
                <c:pt idx="15479" formatCode="0.00E+00">
                  <c:v>-6.4191400000000003E-3</c:v>
                </c:pt>
                <c:pt idx="15480" formatCode="0.00E+00">
                  <c:v>-8.5952600000000004E-3</c:v>
                </c:pt>
                <c:pt idx="15481">
                  <c:v>-1.0767000000000001E-2</c:v>
                </c:pt>
                <c:pt idx="15482">
                  <c:v>-1.29316E-2</c:v>
                </c:pt>
                <c:pt idx="15483">
                  <c:v>-1.5086E-2</c:v>
                </c:pt>
                <c:pt idx="15484">
                  <c:v>-1.72275E-2</c:v>
                </c:pt>
                <c:pt idx="15485">
                  <c:v>-1.9353100000000002E-2</c:v>
                </c:pt>
                <c:pt idx="15486">
                  <c:v>-2.146E-2</c:v>
                </c:pt>
                <c:pt idx="15487">
                  <c:v>-2.3544499999999999E-2</c:v>
                </c:pt>
                <c:pt idx="15488">
                  <c:v>-2.5602799999999998E-2</c:v>
                </c:pt>
                <c:pt idx="15489">
                  <c:v>-2.76314E-2</c:v>
                </c:pt>
                <c:pt idx="15490">
                  <c:v>-2.96283E-2</c:v>
                </c:pt>
                <c:pt idx="15491">
                  <c:v>-3.15912E-2</c:v>
                </c:pt>
                <c:pt idx="15492">
                  <c:v>-3.3517499999999999E-2</c:v>
                </c:pt>
                <c:pt idx="15493">
                  <c:v>-3.5404999999999999E-2</c:v>
                </c:pt>
                <c:pt idx="15494">
                  <c:v>-3.7251699999999999E-2</c:v>
                </c:pt>
                <c:pt idx="15495">
                  <c:v>-3.9055600000000003E-2</c:v>
                </c:pt>
                <c:pt idx="15496">
                  <c:v>-4.0814099999999999E-2</c:v>
                </c:pt>
                <c:pt idx="15497">
                  <c:v>-4.2524300000000001E-2</c:v>
                </c:pt>
                <c:pt idx="15498">
                  <c:v>-4.4183199999999999E-2</c:v>
                </c:pt>
                <c:pt idx="15499">
                  <c:v>-4.5788700000000002E-2</c:v>
                </c:pt>
                <c:pt idx="15500">
                  <c:v>-4.7338699999999997E-2</c:v>
                </c:pt>
                <c:pt idx="15501">
                  <c:v>-4.8831199999999998E-2</c:v>
                </c:pt>
                <c:pt idx="15502">
                  <c:v>-5.0264299999999998E-2</c:v>
                </c:pt>
                <c:pt idx="15503">
                  <c:v>-5.1636700000000001E-2</c:v>
                </c:pt>
                <c:pt idx="15504">
                  <c:v>-5.2947800000000003E-2</c:v>
                </c:pt>
                <c:pt idx="15505">
                  <c:v>-5.4195899999999998E-2</c:v>
                </c:pt>
                <c:pt idx="15506">
                  <c:v>-5.5378900000000002E-2</c:v>
                </c:pt>
                <c:pt idx="15507">
                  <c:v>-5.6494200000000001E-2</c:v>
                </c:pt>
                <c:pt idx="15508">
                  <c:v>-5.75402E-2</c:v>
                </c:pt>
                <c:pt idx="15509">
                  <c:v>-5.8515299999999999E-2</c:v>
                </c:pt>
                <c:pt idx="15510">
                  <c:v>-5.9418400000000003E-2</c:v>
                </c:pt>
                <c:pt idx="15511">
                  <c:v>-6.0248700000000002E-2</c:v>
                </c:pt>
                <c:pt idx="15512">
                  <c:v>-6.1004999999999997E-2</c:v>
                </c:pt>
                <c:pt idx="15513">
                  <c:v>-6.1686499999999998E-2</c:v>
                </c:pt>
                <c:pt idx="15514">
                  <c:v>-6.2292399999999998E-2</c:v>
                </c:pt>
                <c:pt idx="15515">
                  <c:v>-6.2823000000000004E-2</c:v>
                </c:pt>
                <c:pt idx="15516">
                  <c:v>-6.3278100000000004E-2</c:v>
                </c:pt>
                <c:pt idx="15517">
                  <c:v>-6.3657500000000006E-2</c:v>
                </c:pt>
                <c:pt idx="15518">
                  <c:v>-6.3960799999999998E-2</c:v>
                </c:pt>
                <c:pt idx="15519">
                  <c:v>-6.41877E-2</c:v>
                </c:pt>
                <c:pt idx="15520">
                  <c:v>-6.4338199999999998E-2</c:v>
                </c:pt>
                <c:pt idx="15521">
                  <c:v>-6.4412399999999995E-2</c:v>
                </c:pt>
                <c:pt idx="15522">
                  <c:v>-6.4410899999999993E-2</c:v>
                </c:pt>
                <c:pt idx="15523">
                  <c:v>-6.4334299999999997E-2</c:v>
                </c:pt>
                <c:pt idx="15524">
                  <c:v>-6.4183500000000004E-2</c:v>
                </c:pt>
                <c:pt idx="15525">
                  <c:v>-6.3959299999999997E-2</c:v>
                </c:pt>
                <c:pt idx="15526">
                  <c:v>-6.36626E-2</c:v>
                </c:pt>
                <c:pt idx="15527">
                  <c:v>-6.32939E-2</c:v>
                </c:pt>
                <c:pt idx="15528">
                  <c:v>-6.2853599999999996E-2</c:v>
                </c:pt>
                <c:pt idx="15529">
                  <c:v>-6.2342399999999999E-2</c:v>
                </c:pt>
                <c:pt idx="15530">
                  <c:v>-6.1761499999999997E-2</c:v>
                </c:pt>
                <c:pt idx="15531">
                  <c:v>-6.1112199999999998E-2</c:v>
                </c:pt>
                <c:pt idx="15532">
                  <c:v>-6.0395900000000002E-2</c:v>
                </c:pt>
                <c:pt idx="15533">
                  <c:v>-5.9614500000000001E-2</c:v>
                </c:pt>
                <c:pt idx="15534">
                  <c:v>-5.8770200000000002E-2</c:v>
                </c:pt>
                <c:pt idx="15535">
                  <c:v>-5.7865E-2</c:v>
                </c:pt>
                <c:pt idx="15536">
                  <c:v>-5.6899999999999999E-2</c:v>
                </c:pt>
                <c:pt idx="15537">
                  <c:v>-5.5876299999999997E-2</c:v>
                </c:pt>
                <c:pt idx="15538">
                  <c:v>-5.4795099999999999E-2</c:v>
                </c:pt>
                <c:pt idx="15539">
                  <c:v>-5.3658499999999998E-2</c:v>
                </c:pt>
                <c:pt idx="15540">
                  <c:v>-5.2468399999999998E-2</c:v>
                </c:pt>
                <c:pt idx="15541">
                  <c:v>-5.1225899999999998E-2</c:v>
                </c:pt>
                <c:pt idx="15542">
                  <c:v>-4.9932400000000002E-2</c:v>
                </c:pt>
                <c:pt idx="15543">
                  <c:v>-4.8590099999999997E-2</c:v>
                </c:pt>
                <c:pt idx="15544">
                  <c:v>-4.7202300000000003E-2</c:v>
                </c:pt>
                <c:pt idx="15545">
                  <c:v>-4.5772199999999999E-2</c:v>
                </c:pt>
                <c:pt idx="15546">
                  <c:v>-4.4302800000000003E-2</c:v>
                </c:pt>
                <c:pt idx="15547">
                  <c:v>-4.2796599999999997E-2</c:v>
                </c:pt>
                <c:pt idx="15548">
                  <c:v>-4.12562E-2</c:v>
                </c:pt>
                <c:pt idx="15549">
                  <c:v>-3.9684200000000003E-2</c:v>
                </c:pt>
                <c:pt idx="15550">
                  <c:v>-3.8082699999999997E-2</c:v>
                </c:pt>
                <c:pt idx="15551">
                  <c:v>-3.64535E-2</c:v>
                </c:pt>
                <c:pt idx="15552">
                  <c:v>-3.4799499999999997E-2</c:v>
                </c:pt>
                <c:pt idx="15553">
                  <c:v>-3.3123600000000003E-2</c:v>
                </c:pt>
                <c:pt idx="15554">
                  <c:v>-3.1428699999999997E-2</c:v>
                </c:pt>
                <c:pt idx="15555">
                  <c:v>-2.97176E-2</c:v>
                </c:pt>
                <c:pt idx="15556">
                  <c:v>-2.79937E-2</c:v>
                </c:pt>
                <c:pt idx="15557">
                  <c:v>-2.6260599999999999E-2</c:v>
                </c:pt>
                <c:pt idx="15558">
                  <c:v>-2.45206E-2</c:v>
                </c:pt>
                <c:pt idx="15559">
                  <c:v>-2.2775199999999999E-2</c:v>
                </c:pt>
                <c:pt idx="15560">
                  <c:v>-2.1026E-2</c:v>
                </c:pt>
                <c:pt idx="15561">
                  <c:v>-1.9275199999999999E-2</c:v>
                </c:pt>
                <c:pt idx="15562">
                  <c:v>-1.7525700000000002E-2</c:v>
                </c:pt>
                <c:pt idx="15563">
                  <c:v>-1.5780499999999999E-2</c:v>
                </c:pt>
                <c:pt idx="15564">
                  <c:v>-1.40424E-2</c:v>
                </c:pt>
                <c:pt idx="15565">
                  <c:v>-1.23141E-2</c:v>
                </c:pt>
                <c:pt idx="15566">
                  <c:v>-1.0599000000000001E-2</c:v>
                </c:pt>
                <c:pt idx="15567" formatCode="0.00E+00">
                  <c:v>-8.9010100000000009E-3</c:v>
                </c:pt>
                <c:pt idx="15568" formatCode="0.00E+00">
                  <c:v>-7.2235199999999998E-3</c:v>
                </c:pt>
                <c:pt idx="15569" formatCode="0.00E+00">
                  <c:v>-5.5686700000000004E-3</c:v>
                </c:pt>
                <c:pt idx="15570" formatCode="0.00E+00">
                  <c:v>-3.9381900000000003E-3</c:v>
                </c:pt>
                <c:pt idx="15571" formatCode="0.00E+00">
                  <c:v>-2.3339300000000001E-3</c:v>
                </c:pt>
                <c:pt idx="15572" formatCode="0.00E+00">
                  <c:v>-7.5783800000000004E-4</c:v>
                </c:pt>
                <c:pt idx="15573" formatCode="0.00E+00">
                  <c:v>7.8796300000000003E-4</c:v>
                </c:pt>
                <c:pt idx="15574" formatCode="0.00E+00">
                  <c:v>2.3008999999999998E-3</c:v>
                </c:pt>
                <c:pt idx="15575" formatCode="0.00E+00">
                  <c:v>3.7782499999999999E-3</c:v>
                </c:pt>
                <c:pt idx="15576" formatCode="0.00E+00">
                  <c:v>5.21748E-3</c:v>
                </c:pt>
                <c:pt idx="15577" formatCode="0.00E+00">
                  <c:v>6.6159399999999998E-3</c:v>
                </c:pt>
                <c:pt idx="15578" formatCode="0.00E+00">
                  <c:v>7.9707500000000004E-3</c:v>
                </c:pt>
                <c:pt idx="15579" formatCode="0.00E+00">
                  <c:v>9.2793300000000006E-3</c:v>
                </c:pt>
                <c:pt idx="15580">
                  <c:v>1.05395E-2</c:v>
                </c:pt>
                <c:pt idx="15581">
                  <c:v>1.17494E-2</c:v>
                </c:pt>
                <c:pt idx="15582">
                  <c:v>1.2907200000000001E-2</c:v>
                </c:pt>
                <c:pt idx="15583">
                  <c:v>1.40117E-2</c:v>
                </c:pt>
                <c:pt idx="15584">
                  <c:v>1.5061700000000001E-2</c:v>
                </c:pt>
                <c:pt idx="15585">
                  <c:v>1.60555E-2</c:v>
                </c:pt>
                <c:pt idx="15586">
                  <c:v>1.6991800000000001E-2</c:v>
                </c:pt>
                <c:pt idx="15587">
                  <c:v>1.7869699999999999E-2</c:v>
                </c:pt>
                <c:pt idx="15588">
                  <c:v>1.86886E-2</c:v>
                </c:pt>
                <c:pt idx="15589">
                  <c:v>1.9447599999999999E-2</c:v>
                </c:pt>
                <c:pt idx="15590">
                  <c:v>2.0145900000000001E-2</c:v>
                </c:pt>
                <c:pt idx="15591">
                  <c:v>2.07829E-2</c:v>
                </c:pt>
                <c:pt idx="15592">
                  <c:v>2.1357999999999999E-2</c:v>
                </c:pt>
                <c:pt idx="15593">
                  <c:v>2.1870400000000002E-2</c:v>
                </c:pt>
                <c:pt idx="15594">
                  <c:v>2.2319200000000001E-2</c:v>
                </c:pt>
                <c:pt idx="15595">
                  <c:v>2.2704599999999998E-2</c:v>
                </c:pt>
                <c:pt idx="15596">
                  <c:v>2.30263E-2</c:v>
                </c:pt>
                <c:pt idx="15597">
                  <c:v>2.3283600000000002E-2</c:v>
                </c:pt>
                <c:pt idx="15598">
                  <c:v>2.3476199999999999E-2</c:v>
                </c:pt>
                <c:pt idx="15599">
                  <c:v>2.3604400000000001E-2</c:v>
                </c:pt>
                <c:pt idx="15600">
                  <c:v>2.3668600000000001E-2</c:v>
                </c:pt>
                <c:pt idx="15601">
                  <c:v>2.3669099999999998E-2</c:v>
                </c:pt>
                <c:pt idx="15602">
                  <c:v>2.3606700000000001E-2</c:v>
                </c:pt>
                <c:pt idx="15603">
                  <c:v>2.3482699999999999E-2</c:v>
                </c:pt>
                <c:pt idx="15604">
                  <c:v>2.3298599999999999E-2</c:v>
                </c:pt>
                <c:pt idx="15605">
                  <c:v>2.3055800000000001E-2</c:v>
                </c:pt>
                <c:pt idx="15606">
                  <c:v>2.2754699999999999E-2</c:v>
                </c:pt>
                <c:pt idx="15607">
                  <c:v>2.23953E-2</c:v>
                </c:pt>
                <c:pt idx="15608">
                  <c:v>2.1977500000000001E-2</c:v>
                </c:pt>
                <c:pt idx="15609">
                  <c:v>2.1502199999999999E-2</c:v>
                </c:pt>
                <c:pt idx="15610">
                  <c:v>2.0971099999999999E-2</c:v>
                </c:pt>
                <c:pt idx="15611">
                  <c:v>2.0386399999999999E-2</c:v>
                </c:pt>
                <c:pt idx="15612">
                  <c:v>1.9749699999999999E-2</c:v>
                </c:pt>
                <c:pt idx="15613">
                  <c:v>1.90619E-2</c:v>
                </c:pt>
                <c:pt idx="15614">
                  <c:v>1.8324099999999999E-2</c:v>
                </c:pt>
                <c:pt idx="15615">
                  <c:v>1.7538000000000002E-2</c:v>
                </c:pt>
                <c:pt idx="15616">
                  <c:v>1.67057E-2</c:v>
                </c:pt>
                <c:pt idx="15617">
                  <c:v>1.5828800000000001E-2</c:v>
                </c:pt>
                <c:pt idx="15618">
                  <c:v>1.4909E-2</c:v>
                </c:pt>
                <c:pt idx="15619">
                  <c:v>1.3947899999999999E-2</c:v>
                </c:pt>
                <c:pt idx="15620">
                  <c:v>1.29474E-2</c:v>
                </c:pt>
                <c:pt idx="15621">
                  <c:v>1.19104E-2</c:v>
                </c:pt>
                <c:pt idx="15622">
                  <c:v>1.0840300000000001E-2</c:v>
                </c:pt>
                <c:pt idx="15623" formatCode="0.00E+00">
                  <c:v>9.7403100000000003E-3</c:v>
                </c:pt>
                <c:pt idx="15624" formatCode="0.00E+00">
                  <c:v>8.61256E-3</c:v>
                </c:pt>
                <c:pt idx="15625" formatCode="0.00E+00">
                  <c:v>7.4584999999999999E-3</c:v>
                </c:pt>
                <c:pt idx="15626" formatCode="0.00E+00">
                  <c:v>6.2796600000000003E-3</c:v>
                </c:pt>
                <c:pt idx="15627" formatCode="0.00E+00">
                  <c:v>5.0784599999999999E-3</c:v>
                </c:pt>
                <c:pt idx="15628" formatCode="0.00E+00">
                  <c:v>3.8578800000000002E-3</c:v>
                </c:pt>
                <c:pt idx="15629" formatCode="0.00E+00">
                  <c:v>2.6203300000000001E-3</c:v>
                </c:pt>
                <c:pt idx="15630" formatCode="0.00E+00">
                  <c:v>1.36779E-3</c:v>
                </c:pt>
                <c:pt idx="15631" formatCode="0.00E+00">
                  <c:v>1.0303500000000001E-4</c:v>
                </c:pt>
                <c:pt idx="15632" formatCode="0.00E+00">
                  <c:v>-1.17067E-3</c:v>
                </c:pt>
                <c:pt idx="15633" formatCode="0.00E+00">
                  <c:v>-2.45072E-3</c:v>
                </c:pt>
                <c:pt idx="15634" formatCode="0.00E+00">
                  <c:v>-3.7348799999999999E-3</c:v>
                </c:pt>
                <c:pt idx="15635" formatCode="0.00E+00">
                  <c:v>-5.02047E-3</c:v>
                </c:pt>
                <c:pt idx="15636" formatCode="0.00E+00">
                  <c:v>-6.3050399999999996E-3</c:v>
                </c:pt>
                <c:pt idx="15637" formatCode="0.00E+00">
                  <c:v>-7.58715E-3</c:v>
                </c:pt>
                <c:pt idx="15638" formatCode="0.00E+00">
                  <c:v>-8.8658699999999997E-3</c:v>
                </c:pt>
                <c:pt idx="15639">
                  <c:v>-1.0139799999999999E-2</c:v>
                </c:pt>
                <c:pt idx="15640">
                  <c:v>-1.1406899999999999E-2</c:v>
                </c:pt>
                <c:pt idx="15641">
                  <c:v>-1.26657E-2</c:v>
                </c:pt>
                <c:pt idx="15642">
                  <c:v>-1.39141E-2</c:v>
                </c:pt>
                <c:pt idx="15643">
                  <c:v>-1.515E-2</c:v>
                </c:pt>
                <c:pt idx="15644">
                  <c:v>-1.6370800000000001E-2</c:v>
                </c:pt>
                <c:pt idx="15645">
                  <c:v>-1.7574599999999999E-2</c:v>
                </c:pt>
                <c:pt idx="15646">
                  <c:v>-1.8759100000000001E-2</c:v>
                </c:pt>
                <c:pt idx="15647">
                  <c:v>-1.99223E-2</c:v>
                </c:pt>
                <c:pt idx="15648">
                  <c:v>-2.1061799999999999E-2</c:v>
                </c:pt>
                <c:pt idx="15649">
                  <c:v>-2.2175E-2</c:v>
                </c:pt>
                <c:pt idx="15650">
                  <c:v>-2.3258600000000001E-2</c:v>
                </c:pt>
                <c:pt idx="15651">
                  <c:v>-2.43103E-2</c:v>
                </c:pt>
                <c:pt idx="15652">
                  <c:v>-2.5328300000000002E-2</c:v>
                </c:pt>
                <c:pt idx="15653">
                  <c:v>-2.6310699999999999E-2</c:v>
                </c:pt>
                <c:pt idx="15654">
                  <c:v>-2.7255499999999998E-2</c:v>
                </c:pt>
                <c:pt idx="15655">
                  <c:v>-2.8160500000000002E-2</c:v>
                </c:pt>
                <c:pt idx="15656">
                  <c:v>-2.9024899999999999E-2</c:v>
                </c:pt>
                <c:pt idx="15657">
                  <c:v>-2.9847700000000001E-2</c:v>
                </c:pt>
                <c:pt idx="15658">
                  <c:v>-3.0628300000000001E-2</c:v>
                </c:pt>
                <c:pt idx="15659">
                  <c:v>-3.13656E-2</c:v>
                </c:pt>
                <c:pt idx="15660">
                  <c:v>-3.2058799999999998E-2</c:v>
                </c:pt>
                <c:pt idx="15661">
                  <c:v>-3.2707E-2</c:v>
                </c:pt>
                <c:pt idx="15662">
                  <c:v>-3.3309199999999997E-2</c:v>
                </c:pt>
                <c:pt idx="15663">
                  <c:v>-3.3864699999999998E-2</c:v>
                </c:pt>
                <c:pt idx="15664">
                  <c:v>-3.4372399999999997E-2</c:v>
                </c:pt>
                <c:pt idx="15665">
                  <c:v>-3.4831500000000001E-2</c:v>
                </c:pt>
                <c:pt idx="15666">
                  <c:v>-3.5241500000000002E-2</c:v>
                </c:pt>
                <c:pt idx="15667">
                  <c:v>-3.5602099999999998E-2</c:v>
                </c:pt>
                <c:pt idx="15668">
                  <c:v>-3.5913E-2</c:v>
                </c:pt>
                <c:pt idx="15669">
                  <c:v>-3.6174400000000002E-2</c:v>
                </c:pt>
                <c:pt idx="15670">
                  <c:v>-3.6386599999999998E-2</c:v>
                </c:pt>
                <c:pt idx="15671">
                  <c:v>-3.6549999999999999E-2</c:v>
                </c:pt>
                <c:pt idx="15672">
                  <c:v>-3.6663800000000003E-2</c:v>
                </c:pt>
                <c:pt idx="15673">
                  <c:v>-3.6726599999999998E-2</c:v>
                </c:pt>
                <c:pt idx="15674">
                  <c:v>-3.6737800000000001E-2</c:v>
                </c:pt>
                <c:pt idx="15675">
                  <c:v>-3.6698799999999997E-2</c:v>
                </c:pt>
                <c:pt idx="15676">
                  <c:v>-3.6610700000000003E-2</c:v>
                </c:pt>
                <c:pt idx="15677">
                  <c:v>-3.6473899999999997E-2</c:v>
                </c:pt>
                <c:pt idx="15678">
                  <c:v>-3.6288800000000003E-2</c:v>
                </c:pt>
                <c:pt idx="15679">
                  <c:v>-3.6055999999999998E-2</c:v>
                </c:pt>
                <c:pt idx="15680">
                  <c:v>-3.5775700000000001E-2</c:v>
                </c:pt>
                <c:pt idx="15681">
                  <c:v>-3.5448300000000002E-2</c:v>
                </c:pt>
                <c:pt idx="15682">
                  <c:v>-3.5075000000000002E-2</c:v>
                </c:pt>
                <c:pt idx="15683">
                  <c:v>-3.4657500000000001E-2</c:v>
                </c:pt>
                <c:pt idx="15684">
                  <c:v>-3.4196499999999998E-2</c:v>
                </c:pt>
                <c:pt idx="15685">
                  <c:v>-3.3692600000000003E-2</c:v>
                </c:pt>
                <c:pt idx="15686">
                  <c:v>-3.3147000000000003E-2</c:v>
                </c:pt>
                <c:pt idx="15687">
                  <c:v>-3.2561800000000002E-2</c:v>
                </c:pt>
                <c:pt idx="15688">
                  <c:v>-3.1938899999999999E-2</c:v>
                </c:pt>
                <c:pt idx="15689">
                  <c:v>-3.1280099999999998E-2</c:v>
                </c:pt>
                <c:pt idx="15690">
                  <c:v>-3.0587400000000001E-2</c:v>
                </c:pt>
                <c:pt idx="15691">
                  <c:v>-2.9862300000000001E-2</c:v>
                </c:pt>
                <c:pt idx="15692">
                  <c:v>-2.9105700000000002E-2</c:v>
                </c:pt>
                <c:pt idx="15693">
                  <c:v>-2.8318099999999999E-2</c:v>
                </c:pt>
                <c:pt idx="15694">
                  <c:v>-2.7500500000000001E-2</c:v>
                </c:pt>
                <c:pt idx="15695">
                  <c:v>-2.6654400000000002E-2</c:v>
                </c:pt>
                <c:pt idx="15696">
                  <c:v>-2.5781700000000001E-2</c:v>
                </c:pt>
                <c:pt idx="15697">
                  <c:v>-2.48839E-2</c:v>
                </c:pt>
                <c:pt idx="15698">
                  <c:v>-2.3962799999999999E-2</c:v>
                </c:pt>
                <c:pt idx="15699">
                  <c:v>-2.3020499999999999E-2</c:v>
                </c:pt>
                <c:pt idx="15700">
                  <c:v>-2.2059800000000001E-2</c:v>
                </c:pt>
                <c:pt idx="15701">
                  <c:v>-2.10838E-2</c:v>
                </c:pt>
                <c:pt idx="15702">
                  <c:v>-2.0094999999999998E-2</c:v>
                </c:pt>
                <c:pt idx="15703">
                  <c:v>-1.90958E-2</c:v>
                </c:pt>
                <c:pt idx="15704">
                  <c:v>-1.8088699999999999E-2</c:v>
                </c:pt>
                <c:pt idx="15705">
                  <c:v>-1.7075900000000001E-2</c:v>
                </c:pt>
                <c:pt idx="15706">
                  <c:v>-1.6059199999999999E-2</c:v>
                </c:pt>
                <c:pt idx="15707">
                  <c:v>-1.5040400000000001E-2</c:v>
                </c:pt>
                <c:pt idx="15708">
                  <c:v>-1.40216E-2</c:v>
                </c:pt>
                <c:pt idx="15709">
                  <c:v>-1.30046E-2</c:v>
                </c:pt>
                <c:pt idx="15710">
                  <c:v>-1.19918E-2</c:v>
                </c:pt>
                <c:pt idx="15711">
                  <c:v>-1.0985099999999999E-2</c:v>
                </c:pt>
                <c:pt idx="15712" formatCode="0.00E+00">
                  <c:v>-9.9859400000000004E-3</c:v>
                </c:pt>
                <c:pt idx="15713" formatCode="0.00E+00">
                  <c:v>-8.9954100000000006E-3</c:v>
                </c:pt>
                <c:pt idx="15714" formatCode="0.00E+00">
                  <c:v>-8.0146699999999998E-3</c:v>
                </c:pt>
                <c:pt idx="15715" formatCode="0.00E+00">
                  <c:v>-7.0451799999999998E-3</c:v>
                </c:pt>
                <c:pt idx="15716" formatCode="0.00E+00">
                  <c:v>-6.0881700000000004E-3</c:v>
                </c:pt>
                <c:pt idx="15717" formatCode="0.00E+00">
                  <c:v>-5.1449699999999996E-3</c:v>
                </c:pt>
                <c:pt idx="15718" formatCode="0.00E+00">
                  <c:v>-4.2180999999999998E-3</c:v>
                </c:pt>
                <c:pt idx="15719" formatCode="0.00E+00">
                  <c:v>-3.3107200000000001E-3</c:v>
                </c:pt>
                <c:pt idx="15720" formatCode="0.00E+00">
                  <c:v>-2.4252100000000001E-3</c:v>
                </c:pt>
                <c:pt idx="15721" formatCode="0.00E+00">
                  <c:v>-1.5631899999999999E-3</c:v>
                </c:pt>
                <c:pt idx="15722" formatCode="0.00E+00">
                  <c:v>-7.2652600000000002E-4</c:v>
                </c:pt>
                <c:pt idx="15723" formatCode="0.00E+00">
                  <c:v>8.2683300000000002E-5</c:v>
                </c:pt>
                <c:pt idx="15724" formatCode="0.00E+00">
                  <c:v>8.6285599999999995E-4</c:v>
                </c:pt>
                <c:pt idx="15725" formatCode="0.00E+00">
                  <c:v>1.61279E-3</c:v>
                </c:pt>
                <c:pt idx="15726" formatCode="0.00E+00">
                  <c:v>2.3309200000000002E-3</c:v>
                </c:pt>
                <c:pt idx="15727" formatCode="0.00E+00">
                  <c:v>3.0153900000000002E-3</c:v>
                </c:pt>
                <c:pt idx="15728" formatCode="0.00E+00">
                  <c:v>3.6644400000000001E-3</c:v>
                </c:pt>
                <c:pt idx="15729" formatCode="0.00E+00">
                  <c:v>4.2764600000000002E-3</c:v>
                </c:pt>
                <c:pt idx="15730" formatCode="0.00E+00">
                  <c:v>4.85002E-3</c:v>
                </c:pt>
                <c:pt idx="15731" formatCode="0.00E+00">
                  <c:v>5.3843299999999997E-3</c:v>
                </c:pt>
                <c:pt idx="15732" formatCode="0.00E+00">
                  <c:v>5.8789899999999997E-3</c:v>
                </c:pt>
                <c:pt idx="15733" formatCode="0.00E+00">
                  <c:v>6.3330399999999999E-3</c:v>
                </c:pt>
                <c:pt idx="15734" formatCode="0.00E+00">
                  <c:v>6.7447699999999998E-3</c:v>
                </c:pt>
                <c:pt idx="15735" formatCode="0.00E+00">
                  <c:v>7.1125800000000003E-3</c:v>
                </c:pt>
                <c:pt idx="15736" formatCode="0.00E+00">
                  <c:v>7.43569E-3</c:v>
                </c:pt>
                <c:pt idx="15737" formatCode="0.00E+00">
                  <c:v>7.71391E-3</c:v>
                </c:pt>
                <c:pt idx="15738" formatCode="0.00E+00">
                  <c:v>7.9475499999999994E-3</c:v>
                </c:pt>
                <c:pt idx="15739" formatCode="0.00E+00">
                  <c:v>8.1371099999999995E-3</c:v>
                </c:pt>
                <c:pt idx="15740" formatCode="0.00E+00">
                  <c:v>8.2824200000000004E-3</c:v>
                </c:pt>
                <c:pt idx="15741" formatCode="0.00E+00">
                  <c:v>8.3831300000000008E-3</c:v>
                </c:pt>
                <c:pt idx="15742" formatCode="0.00E+00">
                  <c:v>8.4394699999999993E-3</c:v>
                </c:pt>
                <c:pt idx="15743" formatCode="0.00E+00">
                  <c:v>8.4515600000000003E-3</c:v>
                </c:pt>
                <c:pt idx="15744" formatCode="0.00E+00">
                  <c:v>8.4185400000000004E-3</c:v>
                </c:pt>
                <c:pt idx="15745" formatCode="0.00E+00">
                  <c:v>8.3393400000000006E-3</c:v>
                </c:pt>
                <c:pt idx="15746" formatCode="0.00E+00">
                  <c:v>8.2136299999999995E-3</c:v>
                </c:pt>
                <c:pt idx="15747" formatCode="0.00E+00">
                  <c:v>8.04179E-3</c:v>
                </c:pt>
                <c:pt idx="15748" formatCode="0.00E+00">
                  <c:v>7.8243600000000007E-3</c:v>
                </c:pt>
                <c:pt idx="15749" formatCode="0.00E+00">
                  <c:v>7.5618500000000002E-3</c:v>
                </c:pt>
                <c:pt idx="15750" formatCode="0.00E+00">
                  <c:v>7.2549700000000003E-3</c:v>
                </c:pt>
                <c:pt idx="15751" formatCode="0.00E+00">
                  <c:v>6.90422E-3</c:v>
                </c:pt>
                <c:pt idx="15752" formatCode="0.00E+00">
                  <c:v>6.5096499999999996E-3</c:v>
                </c:pt>
                <c:pt idx="15753" formatCode="0.00E+00">
                  <c:v>6.0712700000000001E-3</c:v>
                </c:pt>
                <c:pt idx="15754" formatCode="0.00E+00">
                  <c:v>5.5896499999999998E-3</c:v>
                </c:pt>
                <c:pt idx="15755" formatCode="0.00E+00">
                  <c:v>5.0659299999999997E-3</c:v>
                </c:pt>
                <c:pt idx="15756" formatCode="0.00E+00">
                  <c:v>4.5015699999999999E-3</c:v>
                </c:pt>
                <c:pt idx="15757" formatCode="0.00E+00">
                  <c:v>3.8981799999999998E-3</c:v>
                </c:pt>
                <c:pt idx="15758" formatCode="0.00E+00">
                  <c:v>3.25786E-3</c:v>
                </c:pt>
                <c:pt idx="15759" formatCode="0.00E+00">
                  <c:v>2.5828499999999998E-3</c:v>
                </c:pt>
                <c:pt idx="15760" formatCode="0.00E+00">
                  <c:v>1.8747499999999999E-3</c:v>
                </c:pt>
                <c:pt idx="15761" formatCode="0.00E+00">
                  <c:v>1.1345999999999999E-3</c:v>
                </c:pt>
                <c:pt idx="15762" formatCode="0.00E+00">
                  <c:v>3.63438E-4</c:v>
                </c:pt>
                <c:pt idx="15763" formatCode="0.00E+00">
                  <c:v>-4.3777300000000002E-4</c:v>
                </c:pt>
                <c:pt idx="15764" formatCode="0.00E+00">
                  <c:v>-1.26797E-3</c:v>
                </c:pt>
                <c:pt idx="15765" formatCode="0.00E+00">
                  <c:v>-2.12525E-3</c:v>
                </c:pt>
                <c:pt idx="15766" formatCode="0.00E+00">
                  <c:v>-3.00694E-3</c:v>
                </c:pt>
                <c:pt idx="15767" formatCode="0.00E+00">
                  <c:v>-3.9109899999999996E-3</c:v>
                </c:pt>
                <c:pt idx="15768" formatCode="0.00E+00">
                  <c:v>-4.8365999999999999E-3</c:v>
                </c:pt>
                <c:pt idx="15769" formatCode="0.00E+00">
                  <c:v>-5.7832100000000004E-3</c:v>
                </c:pt>
                <c:pt idx="15770" formatCode="0.00E+00">
                  <c:v>-6.7495400000000001E-3</c:v>
                </c:pt>
                <c:pt idx="15771" formatCode="0.00E+00">
                  <c:v>-7.7337400000000002E-3</c:v>
                </c:pt>
                <c:pt idx="15772" formatCode="0.00E+00">
                  <c:v>-8.7340200000000003E-3</c:v>
                </c:pt>
                <c:pt idx="15773" formatCode="0.00E+00">
                  <c:v>-9.7490300000000005E-3</c:v>
                </c:pt>
                <c:pt idx="15774">
                  <c:v>-1.07771E-2</c:v>
                </c:pt>
                <c:pt idx="15775">
                  <c:v>-1.18151E-2</c:v>
                </c:pt>
                <c:pt idx="15776">
                  <c:v>-1.28597E-2</c:v>
                </c:pt>
                <c:pt idx="15777">
                  <c:v>-1.39083E-2</c:v>
                </c:pt>
                <c:pt idx="15778">
                  <c:v>-1.49588E-2</c:v>
                </c:pt>
                <c:pt idx="15779">
                  <c:v>-1.6009300000000001E-2</c:v>
                </c:pt>
                <c:pt idx="15780">
                  <c:v>-1.7058E-2</c:v>
                </c:pt>
                <c:pt idx="15781">
                  <c:v>-1.8103600000000001E-2</c:v>
                </c:pt>
                <c:pt idx="15782">
                  <c:v>-1.9143899999999998E-2</c:v>
                </c:pt>
                <c:pt idx="15783">
                  <c:v>-2.0176099999999999E-2</c:v>
                </c:pt>
                <c:pt idx="15784">
                  <c:v>-2.11982E-2</c:v>
                </c:pt>
                <c:pt idx="15785">
                  <c:v>-2.2209199999999998E-2</c:v>
                </c:pt>
                <c:pt idx="15786">
                  <c:v>-2.3208099999999999E-2</c:v>
                </c:pt>
                <c:pt idx="15787">
                  <c:v>-2.4193200000000002E-2</c:v>
                </c:pt>
                <c:pt idx="15788">
                  <c:v>-2.5162799999999999E-2</c:v>
                </c:pt>
                <c:pt idx="15789">
                  <c:v>-2.61155E-2</c:v>
                </c:pt>
                <c:pt idx="15790">
                  <c:v>-2.7049900000000002E-2</c:v>
                </c:pt>
                <c:pt idx="15791">
                  <c:v>-2.7964300000000001E-2</c:v>
                </c:pt>
                <c:pt idx="15792">
                  <c:v>-2.88565E-2</c:v>
                </c:pt>
                <c:pt idx="15793">
                  <c:v>-2.9723900000000001E-2</c:v>
                </c:pt>
                <c:pt idx="15794">
                  <c:v>-3.0563199999999999E-2</c:v>
                </c:pt>
                <c:pt idx="15795">
                  <c:v>-3.1372200000000003E-2</c:v>
                </c:pt>
                <c:pt idx="15796">
                  <c:v>-3.2150100000000001E-2</c:v>
                </c:pt>
                <c:pt idx="15797">
                  <c:v>-3.28974E-2</c:v>
                </c:pt>
                <c:pt idx="15798">
                  <c:v>-3.3613799999999999E-2</c:v>
                </c:pt>
                <c:pt idx="15799">
                  <c:v>-3.4297800000000003E-2</c:v>
                </c:pt>
                <c:pt idx="15800">
                  <c:v>-3.4946400000000002E-2</c:v>
                </c:pt>
                <c:pt idx="15801">
                  <c:v>-3.5556999999999998E-2</c:v>
                </c:pt>
                <c:pt idx="15802">
                  <c:v>-3.6128E-2</c:v>
                </c:pt>
                <c:pt idx="15803">
                  <c:v>-3.6658799999999998E-2</c:v>
                </c:pt>
                <c:pt idx="15804">
                  <c:v>-3.7148599999999997E-2</c:v>
                </c:pt>
                <c:pt idx="15805">
                  <c:v>-3.7596400000000002E-2</c:v>
                </c:pt>
                <c:pt idx="15806">
                  <c:v>-3.80022E-2</c:v>
                </c:pt>
                <c:pt idx="15807">
                  <c:v>-3.83656E-2</c:v>
                </c:pt>
                <c:pt idx="15808">
                  <c:v>-3.8686100000000001E-2</c:v>
                </c:pt>
                <c:pt idx="15809">
                  <c:v>-3.8963200000000003E-2</c:v>
                </c:pt>
                <c:pt idx="15810">
                  <c:v>-3.9196799999999997E-2</c:v>
                </c:pt>
                <c:pt idx="15811">
                  <c:v>-3.9386299999999999E-2</c:v>
                </c:pt>
                <c:pt idx="15812">
                  <c:v>-3.9530599999999999E-2</c:v>
                </c:pt>
                <c:pt idx="15813">
                  <c:v>-3.9628799999999999E-2</c:v>
                </c:pt>
                <c:pt idx="15814">
                  <c:v>-3.9680800000000002E-2</c:v>
                </c:pt>
                <c:pt idx="15815">
                  <c:v>-3.96865E-2</c:v>
                </c:pt>
                <c:pt idx="15816">
                  <c:v>-3.96455E-2</c:v>
                </c:pt>
                <c:pt idx="15817">
                  <c:v>-3.95574E-2</c:v>
                </c:pt>
                <c:pt idx="15818">
                  <c:v>-3.9422199999999998E-2</c:v>
                </c:pt>
                <c:pt idx="15819">
                  <c:v>-3.9239700000000002E-2</c:v>
                </c:pt>
                <c:pt idx="15820">
                  <c:v>-3.9009200000000001E-2</c:v>
                </c:pt>
                <c:pt idx="15821">
                  <c:v>-3.8730300000000002E-2</c:v>
                </c:pt>
                <c:pt idx="15822">
                  <c:v>-3.8403100000000003E-2</c:v>
                </c:pt>
                <c:pt idx="15823">
                  <c:v>-3.8027999999999999E-2</c:v>
                </c:pt>
                <c:pt idx="15824">
                  <c:v>-3.7606000000000001E-2</c:v>
                </c:pt>
                <c:pt idx="15825">
                  <c:v>-3.7137900000000001E-2</c:v>
                </c:pt>
                <c:pt idx="15826">
                  <c:v>-3.6624900000000002E-2</c:v>
                </c:pt>
                <c:pt idx="15827">
                  <c:v>-3.6067700000000001E-2</c:v>
                </c:pt>
                <c:pt idx="15828">
                  <c:v>-3.5466900000000003E-2</c:v>
                </c:pt>
                <c:pt idx="15829">
                  <c:v>-3.4822600000000002E-2</c:v>
                </c:pt>
                <c:pt idx="15830">
                  <c:v>-3.4136399999999997E-2</c:v>
                </c:pt>
                <c:pt idx="15831">
                  <c:v>-3.3410700000000002E-2</c:v>
                </c:pt>
                <c:pt idx="15832">
                  <c:v>-3.2647700000000002E-2</c:v>
                </c:pt>
                <c:pt idx="15833">
                  <c:v>-3.1849500000000003E-2</c:v>
                </c:pt>
                <c:pt idx="15834">
                  <c:v>-3.10175E-2</c:v>
                </c:pt>
                <c:pt idx="15835">
                  <c:v>-3.0153599999999999E-2</c:v>
                </c:pt>
                <c:pt idx="15836">
                  <c:v>-2.9259799999999999E-2</c:v>
                </c:pt>
                <c:pt idx="15837">
                  <c:v>-2.8337500000000002E-2</c:v>
                </c:pt>
                <c:pt idx="15838">
                  <c:v>-2.73878E-2</c:v>
                </c:pt>
                <c:pt idx="15839">
                  <c:v>-2.6411500000000001E-2</c:v>
                </c:pt>
                <c:pt idx="15840">
                  <c:v>-2.54103E-2</c:v>
                </c:pt>
                <c:pt idx="15841">
                  <c:v>-2.4386000000000001E-2</c:v>
                </c:pt>
                <c:pt idx="15842">
                  <c:v>-2.33405E-2</c:v>
                </c:pt>
                <c:pt idx="15843">
                  <c:v>-2.2275400000000001E-2</c:v>
                </c:pt>
                <c:pt idx="15844">
                  <c:v>-2.1192099999999998E-2</c:v>
                </c:pt>
                <c:pt idx="15845">
                  <c:v>-2.0091999999999999E-2</c:v>
                </c:pt>
                <c:pt idx="15846">
                  <c:v>-1.8977000000000001E-2</c:v>
                </c:pt>
                <c:pt idx="15847">
                  <c:v>-1.7849400000000001E-2</c:v>
                </c:pt>
                <c:pt idx="15848">
                  <c:v>-1.6711699999999999E-2</c:v>
                </c:pt>
                <c:pt idx="15849">
                  <c:v>-1.5565600000000001E-2</c:v>
                </c:pt>
                <c:pt idx="15850">
                  <c:v>-1.44133E-2</c:v>
                </c:pt>
                <c:pt idx="15851">
                  <c:v>-1.32573E-2</c:v>
                </c:pt>
                <c:pt idx="15852">
                  <c:v>-1.2100100000000001E-2</c:v>
                </c:pt>
                <c:pt idx="15853">
                  <c:v>-1.09438E-2</c:v>
                </c:pt>
                <c:pt idx="15854" formatCode="0.00E+00">
                  <c:v>-9.7909E-3</c:v>
                </c:pt>
                <c:pt idx="15855" formatCode="0.00E+00">
                  <c:v>-8.6436499999999993E-3</c:v>
                </c:pt>
                <c:pt idx="15856" formatCode="0.00E+00">
                  <c:v>-7.5036900000000004E-3</c:v>
                </c:pt>
                <c:pt idx="15857" formatCode="0.00E+00">
                  <c:v>-6.3726199999999998E-3</c:v>
                </c:pt>
                <c:pt idx="15858" formatCode="0.00E+00">
                  <c:v>-5.25253E-3</c:v>
                </c:pt>
                <c:pt idx="15859" formatCode="0.00E+00">
                  <c:v>-4.1456499999999999E-3</c:v>
                </c:pt>
                <c:pt idx="15860" formatCode="0.00E+00">
                  <c:v>-3.05397E-3</c:v>
                </c:pt>
                <c:pt idx="15861" formatCode="0.00E+00">
                  <c:v>-1.9795699999999999E-3</c:v>
                </c:pt>
                <c:pt idx="15862" formatCode="0.00E+00">
                  <c:v>-9.2456299999999999E-4</c:v>
                </c:pt>
                <c:pt idx="15863" formatCode="0.00E+00">
                  <c:v>1.0931599999999999E-4</c:v>
                </c:pt>
                <c:pt idx="15864" formatCode="0.00E+00">
                  <c:v>1.12042E-3</c:v>
                </c:pt>
                <c:pt idx="15865" formatCode="0.00E+00">
                  <c:v>2.1066600000000002E-3</c:v>
                </c:pt>
                <c:pt idx="15866" formatCode="0.00E+00">
                  <c:v>3.0657200000000001E-3</c:v>
                </c:pt>
                <c:pt idx="15867" formatCode="0.00E+00">
                  <c:v>3.9957700000000001E-3</c:v>
                </c:pt>
                <c:pt idx="15868" formatCode="0.00E+00">
                  <c:v>4.8954899999999997E-3</c:v>
                </c:pt>
                <c:pt idx="15869" formatCode="0.00E+00">
                  <c:v>5.7636800000000002E-3</c:v>
                </c:pt>
                <c:pt idx="15870" formatCode="0.00E+00">
                  <c:v>6.5990900000000002E-3</c:v>
                </c:pt>
                <c:pt idx="15871" formatCode="0.00E+00">
                  <c:v>7.4001700000000002E-3</c:v>
                </c:pt>
                <c:pt idx="15872" formatCode="0.00E+00">
                  <c:v>8.1650999999999998E-3</c:v>
                </c:pt>
                <c:pt idx="15873" formatCode="0.00E+00">
                  <c:v>8.8921099999999999E-3</c:v>
                </c:pt>
                <c:pt idx="15874" formatCode="0.00E+00">
                  <c:v>9.5796500000000003E-3</c:v>
                </c:pt>
                <c:pt idx="15875">
                  <c:v>1.0226600000000001E-2</c:v>
                </c:pt>
                <c:pt idx="15876">
                  <c:v>1.08323E-2</c:v>
                </c:pt>
                <c:pt idx="15877">
                  <c:v>1.1396099999999999E-2</c:v>
                </c:pt>
                <c:pt idx="15878">
                  <c:v>1.1917199999999999E-2</c:v>
                </c:pt>
                <c:pt idx="15879">
                  <c:v>1.2395E-2</c:v>
                </c:pt>
                <c:pt idx="15880">
                  <c:v>1.2829200000000001E-2</c:v>
                </c:pt>
                <c:pt idx="15881">
                  <c:v>1.32189E-2</c:v>
                </c:pt>
                <c:pt idx="15882">
                  <c:v>1.3563499999999999E-2</c:v>
                </c:pt>
                <c:pt idx="15883">
                  <c:v>1.3862599999999999E-2</c:v>
                </c:pt>
                <c:pt idx="15884">
                  <c:v>1.41154E-2</c:v>
                </c:pt>
                <c:pt idx="15885">
                  <c:v>1.43207E-2</c:v>
                </c:pt>
                <c:pt idx="15886">
                  <c:v>1.44782E-2</c:v>
                </c:pt>
                <c:pt idx="15887">
                  <c:v>1.45871E-2</c:v>
                </c:pt>
                <c:pt idx="15888">
                  <c:v>1.46474E-2</c:v>
                </c:pt>
                <c:pt idx="15889">
                  <c:v>1.4658900000000001E-2</c:v>
                </c:pt>
                <c:pt idx="15890">
                  <c:v>1.46219E-2</c:v>
                </c:pt>
                <c:pt idx="15891">
                  <c:v>1.4536200000000001E-2</c:v>
                </c:pt>
                <c:pt idx="15892">
                  <c:v>1.44017E-2</c:v>
                </c:pt>
                <c:pt idx="15893">
                  <c:v>1.42185E-2</c:v>
                </c:pt>
                <c:pt idx="15894">
                  <c:v>1.3987100000000001E-2</c:v>
                </c:pt>
                <c:pt idx="15895">
                  <c:v>1.37079E-2</c:v>
                </c:pt>
                <c:pt idx="15896">
                  <c:v>1.33814E-2</c:v>
                </c:pt>
                <c:pt idx="15897">
                  <c:v>1.30083E-2</c:v>
                </c:pt>
                <c:pt idx="15898">
                  <c:v>1.2589299999999999E-2</c:v>
                </c:pt>
                <c:pt idx="15899">
                  <c:v>1.2124599999999999E-2</c:v>
                </c:pt>
                <c:pt idx="15900">
                  <c:v>1.1614599999999999E-2</c:v>
                </c:pt>
                <c:pt idx="15901">
                  <c:v>1.10604E-2</c:v>
                </c:pt>
                <c:pt idx="15902">
                  <c:v>1.0463399999999999E-2</c:v>
                </c:pt>
                <c:pt idx="15903" formatCode="0.00E+00">
                  <c:v>9.8247899999999999E-3</c:v>
                </c:pt>
                <c:pt idx="15904" formatCode="0.00E+00">
                  <c:v>9.1451799999999993E-3</c:v>
                </c:pt>
                <c:pt idx="15905" formatCode="0.00E+00">
                  <c:v>8.4254199999999994E-3</c:v>
                </c:pt>
                <c:pt idx="15906" formatCode="0.00E+00">
                  <c:v>7.6667100000000002E-3</c:v>
                </c:pt>
                <c:pt idx="15907" formatCode="0.00E+00">
                  <c:v>6.8703899999999997E-3</c:v>
                </c:pt>
                <c:pt idx="15908" formatCode="0.00E+00">
                  <c:v>6.0378599999999999E-3</c:v>
                </c:pt>
                <c:pt idx="15909" formatCode="0.00E+00">
                  <c:v>5.1704300000000002E-3</c:v>
                </c:pt>
                <c:pt idx="15910" formatCode="0.00E+00">
                  <c:v>4.2693799999999997E-3</c:v>
                </c:pt>
                <c:pt idx="15911" formatCode="0.00E+00">
                  <c:v>3.3368899999999999E-3</c:v>
                </c:pt>
                <c:pt idx="15912" formatCode="0.00E+00">
                  <c:v>2.3755400000000002E-3</c:v>
                </c:pt>
                <c:pt idx="15913" formatCode="0.00E+00">
                  <c:v>1.3870099999999999E-3</c:v>
                </c:pt>
                <c:pt idx="15914" formatCode="0.00E+00">
                  <c:v>3.72235E-4</c:v>
                </c:pt>
                <c:pt idx="15915" formatCode="0.00E+00">
                  <c:v>-6.6769799999999999E-4</c:v>
                </c:pt>
                <c:pt idx="15916" formatCode="0.00E+00">
                  <c:v>-1.7311799999999999E-3</c:v>
                </c:pt>
                <c:pt idx="15917" formatCode="0.00E+00">
                  <c:v>-2.8162999999999999E-3</c:v>
                </c:pt>
                <c:pt idx="15918" formatCode="0.00E+00">
                  <c:v>-3.921E-3</c:v>
                </c:pt>
                <c:pt idx="15919" formatCode="0.00E+00">
                  <c:v>-5.0435499999999999E-3</c:v>
                </c:pt>
                <c:pt idx="15920" formatCode="0.00E+00">
                  <c:v>-6.1830599999999998E-3</c:v>
                </c:pt>
                <c:pt idx="15921" formatCode="0.00E+00">
                  <c:v>-7.3352199999999999E-3</c:v>
                </c:pt>
                <c:pt idx="15922" formatCode="0.00E+00">
                  <c:v>-8.4910300000000001E-3</c:v>
                </c:pt>
                <c:pt idx="15923" formatCode="0.00E+00">
                  <c:v>-9.6490399999999994E-3</c:v>
                </c:pt>
                <c:pt idx="15924">
                  <c:v>-1.0815200000000001E-2</c:v>
                </c:pt>
                <c:pt idx="15925">
                  <c:v>-1.19877E-2</c:v>
                </c:pt>
                <c:pt idx="15926">
                  <c:v>-1.31606E-2</c:v>
                </c:pt>
                <c:pt idx="15927">
                  <c:v>-1.43322E-2</c:v>
                </c:pt>
                <c:pt idx="15928">
                  <c:v>-1.5501900000000001E-2</c:v>
                </c:pt>
                <c:pt idx="15929">
                  <c:v>-1.66678E-2</c:v>
                </c:pt>
                <c:pt idx="15930">
                  <c:v>-1.7827200000000001E-2</c:v>
                </c:pt>
                <c:pt idx="15931">
                  <c:v>-1.89772E-2</c:v>
                </c:pt>
                <c:pt idx="15932">
                  <c:v>-2.0114900000000002E-2</c:v>
                </c:pt>
                <c:pt idx="15933">
                  <c:v>-2.1238400000000001E-2</c:v>
                </c:pt>
                <c:pt idx="15934">
                  <c:v>-2.2345500000000001E-2</c:v>
                </c:pt>
                <c:pt idx="15935">
                  <c:v>-2.3434699999999999E-2</c:v>
                </c:pt>
                <c:pt idx="15936">
                  <c:v>-2.4504100000000001E-2</c:v>
                </c:pt>
                <c:pt idx="15937">
                  <c:v>-2.5552200000000001E-2</c:v>
                </c:pt>
                <c:pt idx="15938">
                  <c:v>-2.65776E-2</c:v>
                </c:pt>
                <c:pt idx="15939">
                  <c:v>-2.7578499999999999E-2</c:v>
                </c:pt>
                <c:pt idx="15940">
                  <c:v>-2.8553200000000001E-2</c:v>
                </c:pt>
                <c:pt idx="15941">
                  <c:v>-2.9499899999999999E-2</c:v>
                </c:pt>
                <c:pt idx="15942">
                  <c:v>-3.0416499999999999E-2</c:v>
                </c:pt>
                <c:pt idx="15943">
                  <c:v>-3.1300599999999998E-2</c:v>
                </c:pt>
                <c:pt idx="15944">
                  <c:v>-3.2150199999999997E-2</c:v>
                </c:pt>
                <c:pt idx="15945">
                  <c:v>-3.2963399999999997E-2</c:v>
                </c:pt>
                <c:pt idx="15946">
                  <c:v>-3.3738900000000002E-2</c:v>
                </c:pt>
                <c:pt idx="15947">
                  <c:v>-3.4475400000000003E-2</c:v>
                </c:pt>
                <c:pt idx="15948">
                  <c:v>-3.51712E-2</c:v>
                </c:pt>
                <c:pt idx="15949">
                  <c:v>-3.5825200000000001E-2</c:v>
                </c:pt>
                <c:pt idx="15950">
                  <c:v>-3.6436200000000002E-2</c:v>
                </c:pt>
                <c:pt idx="15951">
                  <c:v>-3.7002800000000002E-2</c:v>
                </c:pt>
                <c:pt idx="15952">
                  <c:v>-3.75237E-2</c:v>
                </c:pt>
                <c:pt idx="15953">
                  <c:v>-3.7997200000000002E-2</c:v>
                </c:pt>
                <c:pt idx="15954">
                  <c:v>-3.8421799999999999E-2</c:v>
                </c:pt>
                <c:pt idx="15955">
                  <c:v>-3.8796700000000003E-2</c:v>
                </c:pt>
                <c:pt idx="15956">
                  <c:v>-3.9121000000000003E-2</c:v>
                </c:pt>
                <c:pt idx="15957">
                  <c:v>-3.9393699999999997E-2</c:v>
                </c:pt>
                <c:pt idx="15958">
                  <c:v>-3.9614200000000002E-2</c:v>
                </c:pt>
                <c:pt idx="15959">
                  <c:v>-3.9781799999999999E-2</c:v>
                </c:pt>
                <c:pt idx="15960">
                  <c:v>-3.9895899999999998E-2</c:v>
                </c:pt>
                <c:pt idx="15961">
                  <c:v>-3.9956199999999997E-2</c:v>
                </c:pt>
                <c:pt idx="15962">
                  <c:v>-3.9962600000000001E-2</c:v>
                </c:pt>
                <c:pt idx="15963">
                  <c:v>-3.9914699999999997E-2</c:v>
                </c:pt>
                <c:pt idx="15964">
                  <c:v>-3.9812199999999999E-2</c:v>
                </c:pt>
                <c:pt idx="15965">
                  <c:v>-3.96549E-2</c:v>
                </c:pt>
                <c:pt idx="15966">
                  <c:v>-3.9442999999999999E-2</c:v>
                </c:pt>
                <c:pt idx="15967">
                  <c:v>-3.9177400000000001E-2</c:v>
                </c:pt>
                <c:pt idx="15968">
                  <c:v>-3.8858799999999999E-2</c:v>
                </c:pt>
                <c:pt idx="15969">
                  <c:v>-3.8487500000000001E-2</c:v>
                </c:pt>
                <c:pt idx="15970">
                  <c:v>-3.8063699999999999E-2</c:v>
                </c:pt>
                <c:pt idx="15971">
                  <c:v>-3.7587599999999999E-2</c:v>
                </c:pt>
                <c:pt idx="15972">
                  <c:v>-3.7059700000000001E-2</c:v>
                </c:pt>
                <c:pt idx="15973">
                  <c:v>-3.6480699999999998E-2</c:v>
                </c:pt>
                <c:pt idx="15974">
                  <c:v>-3.5851099999999997E-2</c:v>
                </c:pt>
                <c:pt idx="15975">
                  <c:v>-3.5171899999999999E-2</c:v>
                </c:pt>
                <c:pt idx="15976">
                  <c:v>-3.4444599999999999E-2</c:v>
                </c:pt>
                <c:pt idx="15977">
                  <c:v>-3.3670699999999998E-2</c:v>
                </c:pt>
                <c:pt idx="15978">
                  <c:v>-3.28513E-2</c:v>
                </c:pt>
                <c:pt idx="15979">
                  <c:v>-3.1987599999999998E-2</c:v>
                </c:pt>
                <c:pt idx="15980">
                  <c:v>-3.10806E-2</c:v>
                </c:pt>
                <c:pt idx="15981">
                  <c:v>-3.01312E-2</c:v>
                </c:pt>
                <c:pt idx="15982">
                  <c:v>-2.9141299999999998E-2</c:v>
                </c:pt>
                <c:pt idx="15983">
                  <c:v>-2.8112399999999999E-2</c:v>
                </c:pt>
                <c:pt idx="15984">
                  <c:v>-2.7041800000000001E-2</c:v>
                </c:pt>
                <c:pt idx="15985">
                  <c:v>-2.5928E-2</c:v>
                </c:pt>
                <c:pt idx="15986">
                  <c:v>-2.47782E-2</c:v>
                </c:pt>
                <c:pt idx="15987">
                  <c:v>-2.3597400000000001E-2</c:v>
                </c:pt>
                <c:pt idx="15988">
                  <c:v>-2.2384000000000001E-2</c:v>
                </c:pt>
                <c:pt idx="15989">
                  <c:v>-2.1138500000000001E-2</c:v>
                </c:pt>
                <c:pt idx="15990">
                  <c:v>-1.9864699999999999E-2</c:v>
                </c:pt>
                <c:pt idx="15991">
                  <c:v>-1.8565399999999999E-2</c:v>
                </c:pt>
                <c:pt idx="15992">
                  <c:v>-1.72426E-2</c:v>
                </c:pt>
                <c:pt idx="15993">
                  <c:v>-1.5897999999999999E-2</c:v>
                </c:pt>
                <c:pt idx="15994">
                  <c:v>-1.45337E-2</c:v>
                </c:pt>
                <c:pt idx="15995">
                  <c:v>-1.3151899999999999E-2</c:v>
                </c:pt>
                <c:pt idx="15996">
                  <c:v>-1.17544E-2</c:v>
                </c:pt>
                <c:pt idx="15997">
                  <c:v>-1.03432E-2</c:v>
                </c:pt>
                <c:pt idx="15998" formatCode="0.00E+00">
                  <c:v>-8.9209600000000003E-3</c:v>
                </c:pt>
                <c:pt idx="15999" formatCode="0.00E+00">
                  <c:v>-7.4906900000000004E-3</c:v>
                </c:pt>
                <c:pt idx="16000" formatCode="0.00E+00">
                  <c:v>-6.0555499999999998E-3</c:v>
                </c:pt>
                <c:pt idx="16001" formatCode="0.00E+00">
                  <c:v>-4.6185100000000001E-3</c:v>
                </c:pt>
                <c:pt idx="16002" formatCode="0.00E+00">
                  <c:v>-3.1819499999999998E-3</c:v>
                </c:pt>
                <c:pt idx="16003" formatCode="0.00E+00">
                  <c:v>-1.74793E-3</c:v>
                </c:pt>
                <c:pt idx="16004" formatCode="0.00E+00">
                  <c:v>-3.1850699999999999E-4</c:v>
                </c:pt>
                <c:pt idx="16005" formatCode="0.00E+00">
                  <c:v>1.10435E-3</c:v>
                </c:pt>
                <c:pt idx="16006" formatCode="0.00E+00">
                  <c:v>2.51878E-3</c:v>
                </c:pt>
                <c:pt idx="16007" formatCode="0.00E+00">
                  <c:v>3.9226900000000004E-3</c:v>
                </c:pt>
                <c:pt idx="16008" formatCode="0.00E+00">
                  <c:v>5.3136399999999997E-3</c:v>
                </c:pt>
                <c:pt idx="16009" formatCode="0.00E+00">
                  <c:v>6.6890999999999999E-3</c:v>
                </c:pt>
                <c:pt idx="16010" formatCode="0.00E+00">
                  <c:v>8.0469300000000007E-3</c:v>
                </c:pt>
                <c:pt idx="16011" formatCode="0.00E+00">
                  <c:v>9.38517E-3</c:v>
                </c:pt>
                <c:pt idx="16012">
                  <c:v>1.07019E-2</c:v>
                </c:pt>
                <c:pt idx="16013">
                  <c:v>1.1995199999999999E-2</c:v>
                </c:pt>
                <c:pt idx="16014">
                  <c:v>1.3263E-2</c:v>
                </c:pt>
                <c:pt idx="16015">
                  <c:v>1.45034E-2</c:v>
                </c:pt>
                <c:pt idx="16016">
                  <c:v>1.5715E-2</c:v>
                </c:pt>
                <c:pt idx="16017">
                  <c:v>1.68962E-2</c:v>
                </c:pt>
                <c:pt idx="16018">
                  <c:v>1.80447E-2</c:v>
                </c:pt>
                <c:pt idx="16019">
                  <c:v>1.9158100000000001E-2</c:v>
                </c:pt>
                <c:pt idx="16020">
                  <c:v>2.02344E-2</c:v>
                </c:pt>
                <c:pt idx="16021">
                  <c:v>2.1271399999999999E-2</c:v>
                </c:pt>
                <c:pt idx="16022">
                  <c:v>2.2267499999999999E-2</c:v>
                </c:pt>
                <c:pt idx="16023">
                  <c:v>2.3221100000000001E-2</c:v>
                </c:pt>
                <c:pt idx="16024">
                  <c:v>2.4130700000000001E-2</c:v>
                </c:pt>
                <c:pt idx="16025">
                  <c:v>2.4994599999999999E-2</c:v>
                </c:pt>
                <c:pt idx="16026">
                  <c:v>2.58117E-2</c:v>
                </c:pt>
                <c:pt idx="16027">
                  <c:v>2.65805E-2</c:v>
                </c:pt>
                <c:pt idx="16028">
                  <c:v>2.7299899999999998E-2</c:v>
                </c:pt>
                <c:pt idx="16029">
                  <c:v>2.7968699999999999E-2</c:v>
                </c:pt>
                <c:pt idx="16030">
                  <c:v>2.8585699999999999E-2</c:v>
                </c:pt>
                <c:pt idx="16031">
                  <c:v>2.9150100000000002E-2</c:v>
                </c:pt>
                <c:pt idx="16032">
                  <c:v>2.9661E-2</c:v>
                </c:pt>
                <c:pt idx="16033">
                  <c:v>3.0118200000000001E-2</c:v>
                </c:pt>
                <c:pt idx="16034">
                  <c:v>3.0521199999999998E-2</c:v>
                </c:pt>
                <c:pt idx="16035">
                  <c:v>3.0869400000000002E-2</c:v>
                </c:pt>
                <c:pt idx="16036">
                  <c:v>3.1162100000000002E-2</c:v>
                </c:pt>
                <c:pt idx="16037">
                  <c:v>3.1398200000000001E-2</c:v>
                </c:pt>
                <c:pt idx="16038">
                  <c:v>3.1577000000000001E-2</c:v>
                </c:pt>
                <c:pt idx="16039">
                  <c:v>3.16981E-2</c:v>
                </c:pt>
                <c:pt idx="16040">
                  <c:v>3.17611E-2</c:v>
                </c:pt>
                <c:pt idx="16041">
                  <c:v>3.17659E-2</c:v>
                </c:pt>
                <c:pt idx="16042">
                  <c:v>3.1712700000000003E-2</c:v>
                </c:pt>
                <c:pt idx="16043">
                  <c:v>3.1601499999999998E-2</c:v>
                </c:pt>
                <c:pt idx="16044">
                  <c:v>3.1432799999999997E-2</c:v>
                </c:pt>
                <c:pt idx="16045">
                  <c:v>3.1207100000000002E-2</c:v>
                </c:pt>
                <c:pt idx="16046">
                  <c:v>3.0924699999999999E-2</c:v>
                </c:pt>
                <c:pt idx="16047">
                  <c:v>3.05858E-2</c:v>
                </c:pt>
                <c:pt idx="16048">
                  <c:v>3.0190499999999999E-2</c:v>
                </c:pt>
                <c:pt idx="16049">
                  <c:v>2.9738899999999999E-2</c:v>
                </c:pt>
                <c:pt idx="16050">
                  <c:v>2.9232000000000001E-2</c:v>
                </c:pt>
                <c:pt idx="16051">
                  <c:v>2.8671200000000001E-2</c:v>
                </c:pt>
                <c:pt idx="16052">
                  <c:v>2.8057800000000001E-2</c:v>
                </c:pt>
                <c:pt idx="16053">
                  <c:v>2.73925E-2</c:v>
                </c:pt>
                <c:pt idx="16054">
                  <c:v>2.6676100000000001E-2</c:v>
                </c:pt>
                <c:pt idx="16055">
                  <c:v>2.59093E-2</c:v>
                </c:pt>
                <c:pt idx="16056">
                  <c:v>2.50932E-2</c:v>
                </c:pt>
                <c:pt idx="16057">
                  <c:v>2.4228699999999999E-2</c:v>
                </c:pt>
                <c:pt idx="16058">
                  <c:v>2.3317500000000001E-2</c:v>
                </c:pt>
                <c:pt idx="16059">
                  <c:v>2.2361700000000002E-2</c:v>
                </c:pt>
                <c:pt idx="16060">
                  <c:v>2.1362900000000001E-2</c:v>
                </c:pt>
                <c:pt idx="16061">
                  <c:v>2.0322099999999999E-2</c:v>
                </c:pt>
                <c:pt idx="16062">
                  <c:v>1.92401E-2</c:v>
                </c:pt>
                <c:pt idx="16063">
                  <c:v>1.8118100000000002E-2</c:v>
                </c:pt>
                <c:pt idx="16064">
                  <c:v>1.6958000000000001E-2</c:v>
                </c:pt>
                <c:pt idx="16065">
                  <c:v>1.5761899999999999E-2</c:v>
                </c:pt>
                <c:pt idx="16066">
                  <c:v>1.45319E-2</c:v>
                </c:pt>
                <c:pt idx="16067">
                  <c:v>1.3270199999999999E-2</c:v>
                </c:pt>
                <c:pt idx="16068">
                  <c:v>1.1979099999999999E-2</c:v>
                </c:pt>
                <c:pt idx="16069">
                  <c:v>1.06604E-2</c:v>
                </c:pt>
                <c:pt idx="16070" formatCode="0.00E+00">
                  <c:v>9.3159799999999997E-3</c:v>
                </c:pt>
                <c:pt idx="16071" formatCode="0.00E+00">
                  <c:v>7.9477000000000003E-3</c:v>
                </c:pt>
                <c:pt idx="16072" formatCode="0.00E+00">
                  <c:v>6.5573300000000001E-3</c:v>
                </c:pt>
                <c:pt idx="16073" formatCode="0.00E+00">
                  <c:v>5.1466699999999999E-3</c:v>
                </c:pt>
                <c:pt idx="16074" formatCode="0.00E+00">
                  <c:v>3.7179700000000001E-3</c:v>
                </c:pt>
                <c:pt idx="16075" formatCode="0.00E+00">
                  <c:v>2.2736800000000001E-3</c:v>
                </c:pt>
                <c:pt idx="16076" formatCode="0.00E+00">
                  <c:v>8.1605499999999999E-4</c:v>
                </c:pt>
                <c:pt idx="16077" formatCode="0.00E+00">
                  <c:v>-6.5268800000000001E-4</c:v>
                </c:pt>
                <c:pt idx="16078" formatCode="0.00E+00">
                  <c:v>-2.1300099999999999E-3</c:v>
                </c:pt>
                <c:pt idx="16079" formatCode="0.00E+00">
                  <c:v>-3.61349E-3</c:v>
                </c:pt>
                <c:pt idx="16080" formatCode="0.00E+00">
                  <c:v>-5.1010099999999996E-3</c:v>
                </c:pt>
                <c:pt idx="16081" formatCode="0.00E+00">
                  <c:v>-6.5905599999999996E-3</c:v>
                </c:pt>
                <c:pt idx="16082" formatCode="0.00E+00">
                  <c:v>-8.0802100000000009E-3</c:v>
                </c:pt>
                <c:pt idx="16083" formatCode="0.00E+00">
                  <c:v>-9.5678599999999992E-3</c:v>
                </c:pt>
                <c:pt idx="16084">
                  <c:v>-1.1051200000000001E-2</c:v>
                </c:pt>
                <c:pt idx="16085">
                  <c:v>-1.2527699999999999E-2</c:v>
                </c:pt>
                <c:pt idx="16086">
                  <c:v>-1.3995499999999999E-2</c:v>
                </c:pt>
                <c:pt idx="16087">
                  <c:v>-1.5452199999999999E-2</c:v>
                </c:pt>
                <c:pt idx="16088">
                  <c:v>-1.68956E-2</c:v>
                </c:pt>
                <c:pt idx="16089">
                  <c:v>-1.8322999999999999E-2</c:v>
                </c:pt>
                <c:pt idx="16090">
                  <c:v>-1.97325E-2</c:v>
                </c:pt>
                <c:pt idx="16091">
                  <c:v>-2.1122100000000001E-2</c:v>
                </c:pt>
                <c:pt idx="16092">
                  <c:v>-2.249E-2</c:v>
                </c:pt>
                <c:pt idx="16093">
                  <c:v>-2.38342E-2</c:v>
                </c:pt>
                <c:pt idx="16094">
                  <c:v>-2.5152500000000001E-2</c:v>
                </c:pt>
                <c:pt idx="16095">
                  <c:v>-2.6442799999999999E-2</c:v>
                </c:pt>
                <c:pt idx="16096">
                  <c:v>-2.7702899999999999E-2</c:v>
                </c:pt>
                <c:pt idx="16097">
                  <c:v>-2.8931100000000001E-2</c:v>
                </c:pt>
                <c:pt idx="16098">
                  <c:v>-3.0125800000000001E-2</c:v>
                </c:pt>
                <c:pt idx="16099">
                  <c:v>-3.1285399999999998E-2</c:v>
                </c:pt>
                <c:pt idx="16100">
                  <c:v>-3.2408100000000002E-2</c:v>
                </c:pt>
                <c:pt idx="16101">
                  <c:v>-3.3492599999999997E-2</c:v>
                </c:pt>
                <c:pt idx="16102">
                  <c:v>-3.4537100000000001E-2</c:v>
                </c:pt>
                <c:pt idx="16103">
                  <c:v>-3.5540299999999997E-2</c:v>
                </c:pt>
                <c:pt idx="16104">
                  <c:v>-3.6500699999999997E-2</c:v>
                </c:pt>
                <c:pt idx="16105">
                  <c:v>-3.74168E-2</c:v>
                </c:pt>
                <c:pt idx="16106">
                  <c:v>-3.8287099999999998E-2</c:v>
                </c:pt>
                <c:pt idx="16107">
                  <c:v>-3.9110199999999998E-2</c:v>
                </c:pt>
                <c:pt idx="16108">
                  <c:v>-3.9884999999999997E-2</c:v>
                </c:pt>
                <c:pt idx="16109">
                  <c:v>-4.0610500000000001E-2</c:v>
                </c:pt>
                <c:pt idx="16110">
                  <c:v>-4.1285799999999998E-2</c:v>
                </c:pt>
                <c:pt idx="16111">
                  <c:v>-4.1910299999999998E-2</c:v>
                </c:pt>
                <c:pt idx="16112">
                  <c:v>-4.24835E-2</c:v>
                </c:pt>
                <c:pt idx="16113">
                  <c:v>-4.3004500000000001E-2</c:v>
                </c:pt>
                <c:pt idx="16114">
                  <c:v>-4.3472799999999999E-2</c:v>
                </c:pt>
                <c:pt idx="16115">
                  <c:v>-4.3887900000000001E-2</c:v>
                </c:pt>
                <c:pt idx="16116">
                  <c:v>-4.4249499999999997E-2</c:v>
                </c:pt>
                <c:pt idx="16117">
                  <c:v>-4.4557100000000002E-2</c:v>
                </c:pt>
                <c:pt idx="16118">
                  <c:v>-4.4810500000000003E-2</c:v>
                </c:pt>
                <c:pt idx="16119">
                  <c:v>-4.5009399999999998E-2</c:v>
                </c:pt>
                <c:pt idx="16120">
                  <c:v>-4.5153699999999998E-2</c:v>
                </c:pt>
                <c:pt idx="16121">
                  <c:v>-4.52433E-2</c:v>
                </c:pt>
                <c:pt idx="16122">
                  <c:v>-4.5278100000000002E-2</c:v>
                </c:pt>
                <c:pt idx="16123">
                  <c:v>-4.5258199999999998E-2</c:v>
                </c:pt>
                <c:pt idx="16124">
                  <c:v>-4.5183599999999997E-2</c:v>
                </c:pt>
                <c:pt idx="16125">
                  <c:v>-4.5054799999999999E-2</c:v>
                </c:pt>
                <c:pt idx="16126">
                  <c:v>-4.4872299999999997E-2</c:v>
                </c:pt>
                <c:pt idx="16127">
                  <c:v>-4.4636599999999999E-2</c:v>
                </c:pt>
                <c:pt idx="16128">
                  <c:v>-4.4347999999999999E-2</c:v>
                </c:pt>
                <c:pt idx="16129">
                  <c:v>-4.4007200000000003E-2</c:v>
                </c:pt>
                <c:pt idx="16130">
                  <c:v>-4.3614600000000003E-2</c:v>
                </c:pt>
                <c:pt idx="16131">
                  <c:v>-4.3171000000000001E-2</c:v>
                </c:pt>
                <c:pt idx="16132">
                  <c:v>-4.2677E-2</c:v>
                </c:pt>
                <c:pt idx="16133">
                  <c:v>-4.2133499999999997E-2</c:v>
                </c:pt>
                <c:pt idx="16134">
                  <c:v>-4.1541399999999999E-2</c:v>
                </c:pt>
                <c:pt idx="16135">
                  <c:v>-4.0902000000000001E-2</c:v>
                </c:pt>
                <c:pt idx="16136">
                  <c:v>-4.0216500000000002E-2</c:v>
                </c:pt>
                <c:pt idx="16137">
                  <c:v>-3.9486100000000003E-2</c:v>
                </c:pt>
                <c:pt idx="16138">
                  <c:v>-3.8711799999999998E-2</c:v>
                </c:pt>
                <c:pt idx="16139">
                  <c:v>-3.7894900000000002E-2</c:v>
                </c:pt>
                <c:pt idx="16140">
                  <c:v>-3.7036699999999999E-2</c:v>
                </c:pt>
                <c:pt idx="16141">
                  <c:v>-3.61386E-2</c:v>
                </c:pt>
                <c:pt idx="16142">
                  <c:v>-3.5202200000000003E-2</c:v>
                </c:pt>
                <c:pt idx="16143">
                  <c:v>-3.4229099999999998E-2</c:v>
                </c:pt>
                <c:pt idx="16144">
                  <c:v>-3.3221000000000001E-2</c:v>
                </c:pt>
                <c:pt idx="16145">
                  <c:v>-3.2179399999999997E-2</c:v>
                </c:pt>
                <c:pt idx="16146">
                  <c:v>-3.1106100000000001E-2</c:v>
                </c:pt>
                <c:pt idx="16147">
                  <c:v>-3.0002399999999999E-2</c:v>
                </c:pt>
                <c:pt idx="16148">
                  <c:v>-2.8870300000000002E-2</c:v>
                </c:pt>
                <c:pt idx="16149">
                  <c:v>-2.7711300000000001E-2</c:v>
                </c:pt>
                <c:pt idx="16150">
                  <c:v>-2.65273E-2</c:v>
                </c:pt>
                <c:pt idx="16151">
                  <c:v>-2.53198E-2</c:v>
                </c:pt>
                <c:pt idx="16152">
                  <c:v>-2.4090299999999999E-2</c:v>
                </c:pt>
                <c:pt idx="16153">
                  <c:v>-2.2841E-2</c:v>
                </c:pt>
                <c:pt idx="16154">
                  <c:v>-2.1573700000000001E-2</c:v>
                </c:pt>
                <c:pt idx="16155">
                  <c:v>-2.02904E-2</c:v>
                </c:pt>
                <c:pt idx="16156">
                  <c:v>-1.8992800000000001E-2</c:v>
                </c:pt>
                <c:pt idx="16157">
                  <c:v>-1.7682699999999999E-2</c:v>
                </c:pt>
                <c:pt idx="16158">
                  <c:v>-1.6362000000000002E-2</c:v>
                </c:pt>
                <c:pt idx="16159">
                  <c:v>-1.50326E-2</c:v>
                </c:pt>
                <c:pt idx="16160">
                  <c:v>-1.3696399999999999E-2</c:v>
                </c:pt>
                <c:pt idx="16161">
                  <c:v>-1.23553E-2</c:v>
                </c:pt>
                <c:pt idx="16162">
                  <c:v>-1.10113E-2</c:v>
                </c:pt>
                <c:pt idx="16163" formatCode="0.00E+00">
                  <c:v>-9.6661899999999999E-3</c:v>
                </c:pt>
                <c:pt idx="16164" formatCode="0.00E+00">
                  <c:v>-8.3218600000000004E-3</c:v>
                </c:pt>
                <c:pt idx="16165" formatCode="0.00E+00">
                  <c:v>-6.9801100000000003E-3</c:v>
                </c:pt>
                <c:pt idx="16166" formatCode="0.00E+00">
                  <c:v>-5.6427500000000002E-3</c:v>
                </c:pt>
                <c:pt idx="16167" formatCode="0.00E+00">
                  <c:v>-4.3115100000000002E-3</c:v>
                </c:pt>
                <c:pt idx="16168" formatCode="0.00E+00">
                  <c:v>-2.9880699999999998E-3</c:v>
                </c:pt>
                <c:pt idx="16169" formatCode="0.00E+00">
                  <c:v>-1.6740100000000001E-3</c:v>
                </c:pt>
                <c:pt idx="16170" formatCode="0.00E+00">
                  <c:v>-3.71023E-4</c:v>
                </c:pt>
                <c:pt idx="16171" formatCode="0.00E+00">
                  <c:v>9.1919899999999999E-4</c:v>
                </c:pt>
                <c:pt idx="16172" formatCode="0.00E+00">
                  <c:v>2.1949999999999999E-3</c:v>
                </c:pt>
                <c:pt idx="16173" formatCode="0.00E+00">
                  <c:v>3.4547699999999998E-3</c:v>
                </c:pt>
                <c:pt idx="16174" formatCode="0.00E+00">
                  <c:v>4.6969200000000003E-3</c:v>
                </c:pt>
                <c:pt idx="16175" formatCode="0.00E+00">
                  <c:v>5.9199099999999996E-3</c:v>
                </c:pt>
                <c:pt idx="16176" formatCode="0.00E+00">
                  <c:v>7.1222100000000003E-3</c:v>
                </c:pt>
                <c:pt idx="16177" formatCode="0.00E+00">
                  <c:v>8.3023999999999997E-3</c:v>
                </c:pt>
                <c:pt idx="16178" formatCode="0.00E+00">
                  <c:v>9.4591199999999997E-3</c:v>
                </c:pt>
                <c:pt idx="16179">
                  <c:v>1.0591100000000001E-2</c:v>
                </c:pt>
                <c:pt idx="16180">
                  <c:v>1.16971E-2</c:v>
                </c:pt>
                <c:pt idx="16181">
                  <c:v>1.27759E-2</c:v>
                </c:pt>
                <c:pt idx="16182">
                  <c:v>1.38263E-2</c:v>
                </c:pt>
                <c:pt idx="16183">
                  <c:v>1.48472E-2</c:v>
                </c:pt>
                <c:pt idx="16184">
                  <c:v>1.58377E-2</c:v>
                </c:pt>
                <c:pt idx="16185">
                  <c:v>1.6796700000000001E-2</c:v>
                </c:pt>
                <c:pt idx="16186">
                  <c:v>1.77235E-2</c:v>
                </c:pt>
                <c:pt idx="16187">
                  <c:v>1.8617100000000001E-2</c:v>
                </c:pt>
                <c:pt idx="16188">
                  <c:v>1.9476799999999999E-2</c:v>
                </c:pt>
                <c:pt idx="16189">
                  <c:v>2.0301699999999999E-2</c:v>
                </c:pt>
                <c:pt idx="16190">
                  <c:v>2.10913E-2</c:v>
                </c:pt>
                <c:pt idx="16191">
                  <c:v>2.18449E-2</c:v>
                </c:pt>
                <c:pt idx="16192">
                  <c:v>2.25623E-2</c:v>
                </c:pt>
                <c:pt idx="16193">
                  <c:v>2.3242700000000002E-2</c:v>
                </c:pt>
                <c:pt idx="16194">
                  <c:v>2.3886000000000001E-2</c:v>
                </c:pt>
                <c:pt idx="16195">
                  <c:v>2.4491800000000001E-2</c:v>
                </c:pt>
                <c:pt idx="16196">
                  <c:v>2.50598E-2</c:v>
                </c:pt>
                <c:pt idx="16197">
                  <c:v>2.5589899999999999E-2</c:v>
                </c:pt>
                <c:pt idx="16198">
                  <c:v>2.6081799999999999E-2</c:v>
                </c:pt>
                <c:pt idx="16199">
                  <c:v>2.65355E-2</c:v>
                </c:pt>
                <c:pt idx="16200">
                  <c:v>2.6950999999999999E-2</c:v>
                </c:pt>
                <c:pt idx="16201">
                  <c:v>2.7328399999999999E-2</c:v>
                </c:pt>
                <c:pt idx="16202">
                  <c:v>2.7667899999999999E-2</c:v>
                </c:pt>
                <c:pt idx="16203">
                  <c:v>2.79697E-2</c:v>
                </c:pt>
                <c:pt idx="16204">
                  <c:v>2.8234100000000002E-2</c:v>
                </c:pt>
                <c:pt idx="16205">
                  <c:v>2.8461400000000001E-2</c:v>
                </c:pt>
                <c:pt idx="16206">
                  <c:v>2.8651800000000002E-2</c:v>
                </c:pt>
                <c:pt idx="16207">
                  <c:v>2.8805899999999999E-2</c:v>
                </c:pt>
                <c:pt idx="16208">
                  <c:v>2.8924100000000001E-2</c:v>
                </c:pt>
                <c:pt idx="16209">
                  <c:v>2.9006799999999999E-2</c:v>
                </c:pt>
                <c:pt idx="16210">
                  <c:v>2.9054799999999999E-2</c:v>
                </c:pt>
                <c:pt idx="16211">
                  <c:v>2.9068500000000001E-2</c:v>
                </c:pt>
                <c:pt idx="16212">
                  <c:v>2.90488E-2</c:v>
                </c:pt>
                <c:pt idx="16213">
                  <c:v>2.89962E-2</c:v>
                </c:pt>
                <c:pt idx="16214">
                  <c:v>2.8911599999999999E-2</c:v>
                </c:pt>
                <c:pt idx="16215">
                  <c:v>2.8795899999999999E-2</c:v>
                </c:pt>
                <c:pt idx="16216">
                  <c:v>2.8649899999999999E-2</c:v>
                </c:pt>
                <c:pt idx="16217">
                  <c:v>2.84744E-2</c:v>
                </c:pt>
                <c:pt idx="16218">
                  <c:v>2.82706E-2</c:v>
                </c:pt>
                <c:pt idx="16219">
                  <c:v>2.80393E-2</c:v>
                </c:pt>
                <c:pt idx="16220">
                  <c:v>2.77816E-2</c:v>
                </c:pt>
                <c:pt idx="16221">
                  <c:v>2.7498600000000002E-2</c:v>
                </c:pt>
                <c:pt idx="16222">
                  <c:v>2.7191199999999999E-2</c:v>
                </c:pt>
                <c:pt idx="16223">
                  <c:v>2.6860700000000001E-2</c:v>
                </c:pt>
                <c:pt idx="16224">
                  <c:v>2.6508199999999999E-2</c:v>
                </c:pt>
                <c:pt idx="16225">
                  <c:v>2.6134899999999999E-2</c:v>
                </c:pt>
                <c:pt idx="16226">
                  <c:v>2.5741699999999999E-2</c:v>
                </c:pt>
                <c:pt idx="16227">
                  <c:v>2.5329899999999999E-2</c:v>
                </c:pt>
                <c:pt idx="16228">
                  <c:v>2.4900700000000001E-2</c:v>
                </c:pt>
                <c:pt idx="16229">
                  <c:v>2.4455299999999999E-2</c:v>
                </c:pt>
                <c:pt idx="16230">
                  <c:v>2.39949E-2</c:v>
                </c:pt>
                <c:pt idx="16231">
                  <c:v>2.3520800000000001E-2</c:v>
                </c:pt>
                <c:pt idx="16232">
                  <c:v>2.3034200000000001E-2</c:v>
                </c:pt>
                <c:pt idx="16233">
                  <c:v>2.2536199999999999E-2</c:v>
                </c:pt>
                <c:pt idx="16234">
                  <c:v>2.2028099999999998E-2</c:v>
                </c:pt>
                <c:pt idx="16235">
                  <c:v>2.1510899999999999E-2</c:v>
                </c:pt>
                <c:pt idx="16236">
                  <c:v>2.0985799999999999E-2</c:v>
                </c:pt>
                <c:pt idx="16237">
                  <c:v>2.0454099999999999E-2</c:v>
                </c:pt>
                <c:pt idx="16238">
                  <c:v>1.9916900000000001E-2</c:v>
                </c:pt>
                <c:pt idx="16239">
                  <c:v>1.9375400000000001E-2</c:v>
                </c:pt>
                <c:pt idx="16240">
                  <c:v>1.8830800000000002E-2</c:v>
                </c:pt>
                <c:pt idx="16241">
                  <c:v>1.8284100000000001E-2</c:v>
                </c:pt>
                <c:pt idx="16242">
                  <c:v>1.7736499999999999E-2</c:v>
                </c:pt>
                <c:pt idx="16243">
                  <c:v>1.7189099999999999E-2</c:v>
                </c:pt>
                <c:pt idx="16244">
                  <c:v>1.6643000000000002E-2</c:v>
                </c:pt>
                <c:pt idx="16245">
                  <c:v>1.6099100000000002E-2</c:v>
                </c:pt>
                <c:pt idx="16246">
                  <c:v>1.5558499999999999E-2</c:v>
                </c:pt>
                <c:pt idx="16247">
                  <c:v>1.50221E-2</c:v>
                </c:pt>
                <c:pt idx="16248">
                  <c:v>1.44907E-2</c:v>
                </c:pt>
                <c:pt idx="16249">
                  <c:v>1.3965099999999999E-2</c:v>
                </c:pt>
                <c:pt idx="16250">
                  <c:v>1.3446400000000001E-2</c:v>
                </c:pt>
                <c:pt idx="16251">
                  <c:v>1.29354E-2</c:v>
                </c:pt>
                <c:pt idx="16252">
                  <c:v>1.2433E-2</c:v>
                </c:pt>
                <c:pt idx="16253">
                  <c:v>1.1939999999999999E-2</c:v>
                </c:pt>
                <c:pt idx="16254">
                  <c:v>1.1456900000000001E-2</c:v>
                </c:pt>
                <c:pt idx="16255">
                  <c:v>1.0984600000000001E-2</c:v>
                </c:pt>
                <c:pt idx="16256">
                  <c:v>1.05235E-2</c:v>
                </c:pt>
                <c:pt idx="16257">
                  <c:v>1.00743E-2</c:v>
                </c:pt>
                <c:pt idx="16258" formatCode="0.00E+00">
                  <c:v>9.6374600000000005E-3</c:v>
                </c:pt>
                <c:pt idx="16259" formatCode="0.00E+00">
                  <c:v>9.2134199999999999E-3</c:v>
                </c:pt>
                <c:pt idx="16260" formatCode="0.00E+00">
                  <c:v>8.8025699999999991E-3</c:v>
                </c:pt>
                <c:pt idx="16261" formatCode="0.00E+00">
                  <c:v>8.4054000000000004E-3</c:v>
                </c:pt>
                <c:pt idx="16262" formatCode="0.00E+00">
                  <c:v>8.0223699999999992E-3</c:v>
                </c:pt>
                <c:pt idx="16263" formatCode="0.00E+00">
                  <c:v>7.6538700000000001E-3</c:v>
                </c:pt>
                <c:pt idx="16264" formatCode="0.00E+00">
                  <c:v>7.3001899999999998E-3</c:v>
                </c:pt>
                <c:pt idx="16265" formatCode="0.00E+00">
                  <c:v>6.9615500000000004E-3</c:v>
                </c:pt>
                <c:pt idx="16266" formatCode="0.00E+00">
                  <c:v>6.63812E-3</c:v>
                </c:pt>
                <c:pt idx="16267" formatCode="0.00E+00">
                  <c:v>6.3299899999999997E-3</c:v>
                </c:pt>
                <c:pt idx="16268" formatCode="0.00E+00">
                  <c:v>6.0372000000000004E-3</c:v>
                </c:pt>
                <c:pt idx="16269" formatCode="0.00E+00">
                  <c:v>5.7597600000000001E-3</c:v>
                </c:pt>
                <c:pt idx="16270" formatCode="0.00E+00">
                  <c:v>5.4976299999999999E-3</c:v>
                </c:pt>
                <c:pt idx="16271" formatCode="0.00E+00">
                  <c:v>5.2507300000000003E-3</c:v>
                </c:pt>
                <c:pt idx="16272" formatCode="0.00E+00">
                  <c:v>5.0189600000000003E-3</c:v>
                </c:pt>
                <c:pt idx="16273" formatCode="0.00E+00">
                  <c:v>4.8021899999999996E-3</c:v>
                </c:pt>
                <c:pt idx="16274" formatCode="0.00E+00">
                  <c:v>4.6001899999999997E-3</c:v>
                </c:pt>
                <c:pt idx="16275" formatCode="0.00E+00">
                  <c:v>4.4126900000000004E-3</c:v>
                </c:pt>
                <c:pt idx="16276" formatCode="0.00E+00">
                  <c:v>4.2393200000000004E-3</c:v>
                </c:pt>
                <c:pt idx="16277" formatCode="0.00E+00">
                  <c:v>4.0797100000000003E-3</c:v>
                </c:pt>
                <c:pt idx="16278" formatCode="0.00E+00">
                  <c:v>3.9334699999999997E-3</c:v>
                </c:pt>
                <c:pt idx="16279" formatCode="0.00E+00">
                  <c:v>3.8002399999999999E-3</c:v>
                </c:pt>
                <c:pt idx="16280" formatCode="0.00E+00">
                  <c:v>3.6796799999999998E-3</c:v>
                </c:pt>
                <c:pt idx="16281" formatCode="0.00E+00">
                  <c:v>3.5713799999999999E-3</c:v>
                </c:pt>
                <c:pt idx="16282" formatCode="0.00E+00">
                  <c:v>3.4748600000000002E-3</c:v>
                </c:pt>
                <c:pt idx="16283" formatCode="0.00E+00">
                  <c:v>3.3895599999999998E-3</c:v>
                </c:pt>
                <c:pt idx="16284" formatCode="0.00E+00">
                  <c:v>3.3148600000000002E-3</c:v>
                </c:pt>
                <c:pt idx="16285" formatCode="0.00E+00">
                  <c:v>3.2501600000000002E-3</c:v>
                </c:pt>
                <c:pt idx="16286" formatCode="0.00E+00">
                  <c:v>3.19477E-3</c:v>
                </c:pt>
                <c:pt idx="16287" formatCode="0.00E+00">
                  <c:v>3.1479300000000002E-3</c:v>
                </c:pt>
                <c:pt idx="16288" formatCode="0.00E+00">
                  <c:v>3.1088000000000001E-3</c:v>
                </c:pt>
                <c:pt idx="16289" formatCode="0.00E+00">
                  <c:v>3.0766399999999998E-3</c:v>
                </c:pt>
                <c:pt idx="16290" formatCode="0.00E+00">
                  <c:v>3.05069E-3</c:v>
                </c:pt>
                <c:pt idx="16291" formatCode="0.00E+00">
                  <c:v>3.0302599999999999E-3</c:v>
                </c:pt>
                <c:pt idx="16292" formatCode="0.00E+00">
                  <c:v>3.0146299999999999E-3</c:v>
                </c:pt>
                <c:pt idx="16293" formatCode="0.00E+00">
                  <c:v>3.00307E-3</c:v>
                </c:pt>
                <c:pt idx="16294" formatCode="0.00E+00">
                  <c:v>2.9947699999999999E-3</c:v>
                </c:pt>
                <c:pt idx="16295" formatCode="0.00E+00">
                  <c:v>2.98898E-3</c:v>
                </c:pt>
                <c:pt idx="16296" formatCode="0.00E+00">
                  <c:v>2.9849799999999999E-3</c:v>
                </c:pt>
                <c:pt idx="16297" formatCode="0.00E+00">
                  <c:v>2.98197E-3</c:v>
                </c:pt>
                <c:pt idx="16298" formatCode="0.00E+00">
                  <c:v>2.9790699999999999E-3</c:v>
                </c:pt>
                <c:pt idx="16299" formatCode="0.00E+00">
                  <c:v>2.97547E-3</c:v>
                </c:pt>
                <c:pt idx="16300" formatCode="0.00E+00">
                  <c:v>2.9703400000000001E-3</c:v>
                </c:pt>
                <c:pt idx="16301" formatCode="0.00E+00">
                  <c:v>2.9626499999999998E-3</c:v>
                </c:pt>
                <c:pt idx="16302" formatCode="0.00E+00">
                  <c:v>2.95137E-3</c:v>
                </c:pt>
                <c:pt idx="16303" formatCode="0.00E+00">
                  <c:v>2.9356999999999999E-3</c:v>
                </c:pt>
                <c:pt idx="16304" formatCode="0.00E+00">
                  <c:v>2.9149900000000001E-3</c:v>
                </c:pt>
                <c:pt idx="16305" formatCode="0.00E+00">
                  <c:v>2.8885199999999999E-3</c:v>
                </c:pt>
                <c:pt idx="16306" formatCode="0.00E+00">
                  <c:v>2.8555999999999998E-3</c:v>
                </c:pt>
                <c:pt idx="16307" formatCode="0.00E+00">
                  <c:v>2.8155200000000002E-3</c:v>
                </c:pt>
                <c:pt idx="16308" formatCode="0.00E+00">
                  <c:v>2.76757E-3</c:v>
                </c:pt>
                <c:pt idx="16309" formatCode="0.00E+00">
                  <c:v>2.71098E-3</c:v>
                </c:pt>
                <c:pt idx="16310" formatCode="0.00E+00">
                  <c:v>2.6450100000000002E-3</c:v>
                </c:pt>
                <c:pt idx="16311" formatCode="0.00E+00">
                  <c:v>2.5689200000000001E-3</c:v>
                </c:pt>
                <c:pt idx="16312" formatCode="0.00E+00">
                  <c:v>2.48205E-3</c:v>
                </c:pt>
                <c:pt idx="16313" formatCode="0.00E+00">
                  <c:v>2.3837400000000001E-3</c:v>
                </c:pt>
                <c:pt idx="16314" formatCode="0.00E+00">
                  <c:v>2.27341E-3</c:v>
                </c:pt>
                <c:pt idx="16315" formatCode="0.00E+00">
                  <c:v>2.1504499999999999E-3</c:v>
                </c:pt>
                <c:pt idx="16316" formatCode="0.00E+00">
                  <c:v>2.01432E-3</c:v>
                </c:pt>
                <c:pt idx="16317" formatCode="0.00E+00">
                  <c:v>1.8645000000000001E-3</c:v>
                </c:pt>
                <c:pt idx="16318" formatCode="0.00E+00">
                  <c:v>1.7005200000000001E-3</c:v>
                </c:pt>
                <c:pt idx="16319" formatCode="0.00E+00">
                  <c:v>1.52199E-3</c:v>
                </c:pt>
                <c:pt idx="16320" formatCode="0.00E+00">
                  <c:v>1.3285300000000001E-3</c:v>
                </c:pt>
                <c:pt idx="16321" formatCode="0.00E+00">
                  <c:v>1.11973E-3</c:v>
                </c:pt>
                <c:pt idx="16322" formatCode="0.00E+00">
                  <c:v>8.9521000000000002E-4</c:v>
                </c:pt>
                <c:pt idx="16323" formatCode="0.00E+00">
                  <c:v>6.5473699999999996E-4</c:v>
                </c:pt>
                <c:pt idx="16324" formatCode="0.00E+00">
                  <c:v>3.9816299999999999E-4</c:v>
                </c:pt>
                <c:pt idx="16325" formatCode="0.00E+00">
                  <c:v>1.25303E-4</c:v>
                </c:pt>
                <c:pt idx="16326" formatCode="0.00E+00">
                  <c:v>-1.6405599999999999E-4</c:v>
                </c:pt>
                <c:pt idx="16327" formatCode="0.00E+00">
                  <c:v>-4.70042E-4</c:v>
                </c:pt>
                <c:pt idx="16328" formatCode="0.00E+00">
                  <c:v>-7.9267400000000005E-4</c:v>
                </c:pt>
                <c:pt idx="16329" formatCode="0.00E+00">
                  <c:v>-1.1319399999999999E-3</c:v>
                </c:pt>
                <c:pt idx="16330" formatCode="0.00E+00">
                  <c:v>-1.4878000000000001E-3</c:v>
                </c:pt>
                <c:pt idx="16331" formatCode="0.00E+00">
                  <c:v>-1.86016E-3</c:v>
                </c:pt>
                <c:pt idx="16332" formatCode="0.00E+00">
                  <c:v>-2.2488400000000002E-3</c:v>
                </c:pt>
                <c:pt idx="16333" formatCode="0.00E+00">
                  <c:v>-2.6535600000000001E-3</c:v>
                </c:pt>
                <c:pt idx="16334" formatCode="0.00E+00">
                  <c:v>-3.07399E-3</c:v>
                </c:pt>
                <c:pt idx="16335" formatCode="0.00E+00">
                  <c:v>-3.5097599999999998E-3</c:v>
                </c:pt>
                <c:pt idx="16336" formatCode="0.00E+00">
                  <c:v>-3.9604799999999997E-3</c:v>
                </c:pt>
                <c:pt idx="16337" formatCode="0.00E+00">
                  <c:v>-4.4257999999999997E-3</c:v>
                </c:pt>
                <c:pt idx="16338" formatCode="0.00E+00">
                  <c:v>-4.9053300000000003E-3</c:v>
                </c:pt>
                <c:pt idx="16339" formatCode="0.00E+00">
                  <c:v>-5.3986099999999999E-3</c:v>
                </c:pt>
                <c:pt idx="16340" formatCode="0.00E+00">
                  <c:v>-5.9051199999999998E-3</c:v>
                </c:pt>
                <c:pt idx="16341" formatCode="0.00E+00">
                  <c:v>-6.4243299999999998E-3</c:v>
                </c:pt>
                <c:pt idx="16342" formatCode="0.00E+00">
                  <c:v>-6.9557100000000004E-3</c:v>
                </c:pt>
                <c:pt idx="16343" formatCode="0.00E+00">
                  <c:v>-7.4986899999999997E-3</c:v>
                </c:pt>
                <c:pt idx="16344" formatCode="0.00E+00">
                  <c:v>-8.0525400000000004E-3</c:v>
                </c:pt>
                <c:pt idx="16345" formatCode="0.00E+00">
                  <c:v>-8.6164799999999993E-3</c:v>
                </c:pt>
                <c:pt idx="16346" formatCode="0.00E+00">
                  <c:v>-9.1897000000000003E-3</c:v>
                </c:pt>
                <c:pt idx="16347" formatCode="0.00E+00">
                  <c:v>-9.7713399999999999E-3</c:v>
                </c:pt>
                <c:pt idx="16348">
                  <c:v>-1.03605E-2</c:v>
                </c:pt>
                <c:pt idx="16349">
                  <c:v>-1.0956199999999999E-2</c:v>
                </c:pt>
                <c:pt idx="16350">
                  <c:v>-1.1557700000000001E-2</c:v>
                </c:pt>
                <c:pt idx="16351">
                  <c:v>-1.2164299999999999E-2</c:v>
                </c:pt>
                <c:pt idx="16352">
                  <c:v>-1.2774799999999999E-2</c:v>
                </c:pt>
                <c:pt idx="16353">
                  <c:v>-1.3388199999999999E-2</c:v>
                </c:pt>
                <c:pt idx="16354">
                  <c:v>-1.4003399999999999E-2</c:v>
                </c:pt>
                <c:pt idx="16355">
                  <c:v>-1.4619099999999999E-2</c:v>
                </c:pt>
                <c:pt idx="16356">
                  <c:v>-1.52342E-2</c:v>
                </c:pt>
                <c:pt idx="16357">
                  <c:v>-1.58475E-2</c:v>
                </c:pt>
                <c:pt idx="16358">
                  <c:v>-1.6457900000000001E-2</c:v>
                </c:pt>
                <c:pt idx="16359">
                  <c:v>-1.7063999999999999E-2</c:v>
                </c:pt>
                <c:pt idx="16360">
                  <c:v>-1.7664699999999998E-2</c:v>
                </c:pt>
                <c:pt idx="16361">
                  <c:v>-1.8258900000000002E-2</c:v>
                </c:pt>
                <c:pt idx="16362">
                  <c:v>-1.8845400000000002E-2</c:v>
                </c:pt>
                <c:pt idx="16363">
                  <c:v>-1.9423099999999999E-2</c:v>
                </c:pt>
                <c:pt idx="16364">
                  <c:v>-1.9990999999999998E-2</c:v>
                </c:pt>
                <c:pt idx="16365">
                  <c:v>-2.0548E-2</c:v>
                </c:pt>
                <c:pt idx="16366">
                  <c:v>-2.1092799999999998E-2</c:v>
                </c:pt>
                <c:pt idx="16367">
                  <c:v>-2.1624000000000001E-2</c:v>
                </c:pt>
                <c:pt idx="16368">
                  <c:v>-2.2140400000000001E-2</c:v>
                </c:pt>
                <c:pt idx="16369">
                  <c:v>-2.2640400000000001E-2</c:v>
                </c:pt>
                <c:pt idx="16370">
                  <c:v>-2.3122799999999999E-2</c:v>
                </c:pt>
                <c:pt idx="16371">
                  <c:v>-2.3586300000000001E-2</c:v>
                </c:pt>
                <c:pt idx="16372">
                  <c:v>-2.4029499999999999E-2</c:v>
                </c:pt>
                <c:pt idx="16373">
                  <c:v>-2.4451400000000002E-2</c:v>
                </c:pt>
                <c:pt idx="16374">
                  <c:v>-2.48507E-2</c:v>
                </c:pt>
                <c:pt idx="16375">
                  <c:v>-2.5226200000000001E-2</c:v>
                </c:pt>
                <c:pt idx="16376">
                  <c:v>-2.55768E-2</c:v>
                </c:pt>
                <c:pt idx="16377">
                  <c:v>-2.59016E-2</c:v>
                </c:pt>
                <c:pt idx="16378">
                  <c:v>-2.6199500000000001E-2</c:v>
                </c:pt>
                <c:pt idx="16379">
                  <c:v>-2.6469400000000001E-2</c:v>
                </c:pt>
                <c:pt idx="16380">
                  <c:v>-2.67102E-2</c:v>
                </c:pt>
                <c:pt idx="16381">
                  <c:v>-2.6921E-2</c:v>
                </c:pt>
                <c:pt idx="16382">
                  <c:v>-2.7100800000000001E-2</c:v>
                </c:pt>
                <c:pt idx="16383">
                  <c:v>-2.7248399999999999E-2</c:v>
                </c:pt>
                <c:pt idx="16384">
                  <c:v>-2.7363200000000001E-2</c:v>
                </c:pt>
                <c:pt idx="16385">
                  <c:v>-2.7444199999999998E-2</c:v>
                </c:pt>
                <c:pt idx="16386">
                  <c:v>-2.7490500000000001E-2</c:v>
                </c:pt>
                <c:pt idx="16387">
                  <c:v>-2.7501600000000001E-2</c:v>
                </c:pt>
                <c:pt idx="16388">
                  <c:v>-2.74767E-2</c:v>
                </c:pt>
                <c:pt idx="16389">
                  <c:v>-2.74153E-2</c:v>
                </c:pt>
                <c:pt idx="16390">
                  <c:v>-2.7316799999999999E-2</c:v>
                </c:pt>
                <c:pt idx="16391">
                  <c:v>-2.7180699999999999E-2</c:v>
                </c:pt>
                <c:pt idx="16392">
                  <c:v>-2.70064E-2</c:v>
                </c:pt>
                <c:pt idx="16393">
                  <c:v>-2.6793500000000001E-2</c:v>
                </c:pt>
                <c:pt idx="16394">
                  <c:v>-2.65414E-2</c:v>
                </c:pt>
                <c:pt idx="16395">
                  <c:v>-2.62498E-2</c:v>
                </c:pt>
                <c:pt idx="16396">
                  <c:v>-2.5918400000000001E-2</c:v>
                </c:pt>
                <c:pt idx="16397">
                  <c:v>-2.55471E-2</c:v>
                </c:pt>
                <c:pt idx="16398">
                  <c:v>-2.5135399999999999E-2</c:v>
                </c:pt>
                <c:pt idx="16399">
                  <c:v>-2.4683199999999999E-2</c:v>
                </c:pt>
                <c:pt idx="16400">
                  <c:v>-2.4190199999999999E-2</c:v>
                </c:pt>
                <c:pt idx="16401">
                  <c:v>-2.36566E-2</c:v>
                </c:pt>
                <c:pt idx="16402">
                  <c:v>-2.3082499999999999E-2</c:v>
                </c:pt>
                <c:pt idx="16403">
                  <c:v>-2.2467999999999998E-2</c:v>
                </c:pt>
                <c:pt idx="16404">
                  <c:v>-2.18135E-2</c:v>
                </c:pt>
                <c:pt idx="16405">
                  <c:v>-2.1119499999999999E-2</c:v>
                </c:pt>
                <c:pt idx="16406">
                  <c:v>-2.0386600000000001E-2</c:v>
                </c:pt>
                <c:pt idx="16407">
                  <c:v>-1.96151E-2</c:v>
                </c:pt>
                <c:pt idx="16408">
                  <c:v>-1.88053E-2</c:v>
                </c:pt>
                <c:pt idx="16409">
                  <c:v>-1.79577E-2</c:v>
                </c:pt>
                <c:pt idx="16410">
                  <c:v>-1.7072500000000001E-2</c:v>
                </c:pt>
                <c:pt idx="16411">
                  <c:v>-1.6150500000000002E-2</c:v>
                </c:pt>
                <c:pt idx="16412">
                  <c:v>-1.5192199999999999E-2</c:v>
                </c:pt>
                <c:pt idx="16413">
                  <c:v>-1.41987E-2</c:v>
                </c:pt>
                <c:pt idx="16414">
                  <c:v>-1.31708E-2</c:v>
                </c:pt>
                <c:pt idx="16415">
                  <c:v>-1.21095E-2</c:v>
                </c:pt>
                <c:pt idx="16416">
                  <c:v>-1.10157E-2</c:v>
                </c:pt>
                <c:pt idx="16417" formatCode="0.00E+00">
                  <c:v>-9.8902E-3</c:v>
                </c:pt>
                <c:pt idx="16418" formatCode="0.00E+00">
                  <c:v>-8.7340600000000001E-3</c:v>
                </c:pt>
                <c:pt idx="16419" formatCode="0.00E+00">
                  <c:v>-7.5484699999999998E-3</c:v>
                </c:pt>
                <c:pt idx="16420" formatCode="0.00E+00">
                  <c:v>-6.3346399999999999E-3</c:v>
                </c:pt>
                <c:pt idx="16421" formatCode="0.00E+00">
                  <c:v>-5.0938099999999998E-3</c:v>
                </c:pt>
                <c:pt idx="16422" formatCode="0.00E+00">
                  <c:v>-3.8273999999999999E-3</c:v>
                </c:pt>
                <c:pt idx="16423" formatCode="0.00E+00">
                  <c:v>-2.5369500000000001E-3</c:v>
                </c:pt>
                <c:pt idx="16424" formatCode="0.00E+00">
                  <c:v>-1.2239099999999999E-3</c:v>
                </c:pt>
                <c:pt idx="16425" formatCode="0.00E+00">
                  <c:v>1.10328E-4</c:v>
                </c:pt>
                <c:pt idx="16426" formatCode="0.00E+00">
                  <c:v>1.4642699999999999E-3</c:v>
                </c:pt>
                <c:pt idx="16427" formatCode="0.00E+00">
                  <c:v>2.8363300000000002E-3</c:v>
                </c:pt>
                <c:pt idx="16428" formatCode="0.00E+00">
                  <c:v>4.2248700000000004E-3</c:v>
                </c:pt>
                <c:pt idx="16429" formatCode="0.00E+00">
                  <c:v>5.6282299999999997E-3</c:v>
                </c:pt>
                <c:pt idx="16430" formatCode="0.00E+00">
                  <c:v>7.0447900000000004E-3</c:v>
                </c:pt>
                <c:pt idx="16431" formatCode="0.00E+00">
                  <c:v>8.4729899999999997E-3</c:v>
                </c:pt>
                <c:pt idx="16432" formatCode="0.00E+00">
                  <c:v>9.9112899999999997E-3</c:v>
                </c:pt>
                <c:pt idx="16433">
                  <c:v>1.1358E-2</c:v>
                </c:pt>
                <c:pt idx="16434">
                  <c:v>1.28112E-2</c:v>
                </c:pt>
                <c:pt idx="16435">
                  <c:v>1.4269199999999999E-2</c:v>
                </c:pt>
                <c:pt idx="16436">
                  <c:v>1.5730000000000001E-2</c:v>
                </c:pt>
                <c:pt idx="16437">
                  <c:v>1.7192200000000001E-2</c:v>
                </c:pt>
                <c:pt idx="16438">
                  <c:v>1.8653800000000002E-2</c:v>
                </c:pt>
                <c:pt idx="16439">
                  <c:v>2.0112999999999999E-2</c:v>
                </c:pt>
                <c:pt idx="16440">
                  <c:v>2.1567900000000001E-2</c:v>
                </c:pt>
                <c:pt idx="16441">
                  <c:v>2.3016700000000001E-2</c:v>
                </c:pt>
                <c:pt idx="16442">
                  <c:v>2.4457300000000001E-2</c:v>
                </c:pt>
                <c:pt idx="16443">
                  <c:v>2.5888000000000001E-2</c:v>
                </c:pt>
                <c:pt idx="16444">
                  <c:v>2.73067E-2</c:v>
                </c:pt>
                <c:pt idx="16445">
                  <c:v>2.87117E-2</c:v>
                </c:pt>
                <c:pt idx="16446">
                  <c:v>3.0101099999999999E-2</c:v>
                </c:pt>
                <c:pt idx="16447">
                  <c:v>3.1472899999999998E-2</c:v>
                </c:pt>
                <c:pt idx="16448">
                  <c:v>3.2825399999999998E-2</c:v>
                </c:pt>
                <c:pt idx="16449">
                  <c:v>3.4156600000000002E-2</c:v>
                </c:pt>
                <c:pt idx="16450">
                  <c:v>3.5464799999999998E-2</c:v>
                </c:pt>
                <c:pt idx="16451">
                  <c:v>3.6748299999999998E-2</c:v>
                </c:pt>
                <c:pt idx="16452">
                  <c:v>3.8005400000000002E-2</c:v>
                </c:pt>
                <c:pt idx="16453">
                  <c:v>3.92343E-2</c:v>
                </c:pt>
                <c:pt idx="16454">
                  <c:v>4.0433499999999997E-2</c:v>
                </c:pt>
                <c:pt idx="16455">
                  <c:v>4.1601199999999998E-2</c:v>
                </c:pt>
                <c:pt idx="16456">
                  <c:v>4.27359E-2</c:v>
                </c:pt>
                <c:pt idx="16457">
                  <c:v>4.3835800000000001E-2</c:v>
                </c:pt>
                <c:pt idx="16458">
                  <c:v>4.4899099999999997E-2</c:v>
                </c:pt>
                <c:pt idx="16459">
                  <c:v>4.5924399999999997E-2</c:v>
                </c:pt>
                <c:pt idx="16460">
                  <c:v>4.6910199999999999E-2</c:v>
                </c:pt>
                <c:pt idx="16461">
                  <c:v>4.7855300000000003E-2</c:v>
                </c:pt>
                <c:pt idx="16462">
                  <c:v>4.87584E-2</c:v>
                </c:pt>
                <c:pt idx="16463">
                  <c:v>4.9618299999999997E-2</c:v>
                </c:pt>
                <c:pt idx="16464">
                  <c:v>5.0433699999999998E-2</c:v>
                </c:pt>
                <c:pt idx="16465">
                  <c:v>5.12033E-2</c:v>
                </c:pt>
                <c:pt idx="16466">
                  <c:v>5.1925899999999997E-2</c:v>
                </c:pt>
                <c:pt idx="16467">
                  <c:v>5.2600399999999999E-2</c:v>
                </c:pt>
                <c:pt idx="16468">
                  <c:v>5.3225700000000001E-2</c:v>
                </c:pt>
                <c:pt idx="16469">
                  <c:v>5.38007E-2</c:v>
                </c:pt>
                <c:pt idx="16470">
                  <c:v>5.4324699999999997E-2</c:v>
                </c:pt>
                <c:pt idx="16471">
                  <c:v>5.4796900000000003E-2</c:v>
                </c:pt>
                <c:pt idx="16472">
                  <c:v>5.5216700000000001E-2</c:v>
                </c:pt>
                <c:pt idx="16473">
                  <c:v>5.5583399999999998E-2</c:v>
                </c:pt>
                <c:pt idx="16474">
                  <c:v>5.5896399999999999E-2</c:v>
                </c:pt>
                <c:pt idx="16475">
                  <c:v>5.6155099999999999E-2</c:v>
                </c:pt>
                <c:pt idx="16476">
                  <c:v>5.6359100000000002E-2</c:v>
                </c:pt>
                <c:pt idx="16477">
                  <c:v>5.6507700000000001E-2</c:v>
                </c:pt>
                <c:pt idx="16478">
                  <c:v>5.6600699999999997E-2</c:v>
                </c:pt>
                <c:pt idx="16479">
                  <c:v>5.6637800000000002E-2</c:v>
                </c:pt>
                <c:pt idx="16480">
                  <c:v>5.66189E-2</c:v>
                </c:pt>
                <c:pt idx="16481">
                  <c:v>5.6543999999999997E-2</c:v>
                </c:pt>
                <c:pt idx="16482">
                  <c:v>5.6412799999999999E-2</c:v>
                </c:pt>
                <c:pt idx="16483">
                  <c:v>5.6225400000000002E-2</c:v>
                </c:pt>
                <c:pt idx="16484">
                  <c:v>5.5981999999999997E-2</c:v>
                </c:pt>
                <c:pt idx="16485">
                  <c:v>5.5682599999999999E-2</c:v>
                </c:pt>
                <c:pt idx="16486">
                  <c:v>5.5327599999999998E-2</c:v>
                </c:pt>
                <c:pt idx="16487">
                  <c:v>5.4917300000000002E-2</c:v>
                </c:pt>
                <c:pt idx="16488">
                  <c:v>5.4452300000000002E-2</c:v>
                </c:pt>
                <c:pt idx="16489">
                  <c:v>5.3932800000000003E-2</c:v>
                </c:pt>
                <c:pt idx="16490">
                  <c:v>5.33596E-2</c:v>
                </c:pt>
                <c:pt idx="16491">
                  <c:v>5.2733099999999998E-2</c:v>
                </c:pt>
                <c:pt idx="16492">
                  <c:v>5.2054200000000002E-2</c:v>
                </c:pt>
                <c:pt idx="16493">
                  <c:v>5.1323599999999997E-2</c:v>
                </c:pt>
                <c:pt idx="16494">
                  <c:v>5.05421E-2</c:v>
                </c:pt>
                <c:pt idx="16495">
                  <c:v>4.9710699999999997E-2</c:v>
                </c:pt>
                <c:pt idx="16496">
                  <c:v>4.8830199999999997E-2</c:v>
                </c:pt>
                <c:pt idx="16497">
                  <c:v>4.7901699999999998E-2</c:v>
                </c:pt>
                <c:pt idx="16498">
                  <c:v>4.6926299999999997E-2</c:v>
                </c:pt>
                <c:pt idx="16499">
                  <c:v>4.59052E-2</c:v>
                </c:pt>
                <c:pt idx="16500">
                  <c:v>4.4839700000000003E-2</c:v>
                </c:pt>
                <c:pt idx="16501">
                  <c:v>4.3731300000000001E-2</c:v>
                </c:pt>
                <c:pt idx="16502">
                  <c:v>4.2581099999999997E-2</c:v>
                </c:pt>
                <c:pt idx="16503">
                  <c:v>4.13906E-2</c:v>
                </c:pt>
                <c:pt idx="16504">
                  <c:v>4.0161200000000001E-2</c:v>
                </c:pt>
                <c:pt idx="16505">
                  <c:v>3.8894199999999997E-2</c:v>
                </c:pt>
                <c:pt idx="16506">
                  <c:v>3.7591199999999998E-2</c:v>
                </c:pt>
                <c:pt idx="16507">
                  <c:v>3.6253800000000003E-2</c:v>
                </c:pt>
                <c:pt idx="16508">
                  <c:v>3.4883400000000002E-2</c:v>
                </c:pt>
                <c:pt idx="16509">
                  <c:v>3.3481799999999999E-2</c:v>
                </c:pt>
                <c:pt idx="16510">
                  <c:v>3.2050799999999997E-2</c:v>
                </c:pt>
                <c:pt idx="16511">
                  <c:v>3.0592000000000001E-2</c:v>
                </c:pt>
                <c:pt idx="16512">
                  <c:v>2.91071E-2</c:v>
                </c:pt>
                <c:pt idx="16513">
                  <c:v>2.7598000000000001E-2</c:v>
                </c:pt>
                <c:pt idx="16514">
                  <c:v>2.6066499999999999E-2</c:v>
                </c:pt>
                <c:pt idx="16515">
                  <c:v>2.45148E-2</c:v>
                </c:pt>
                <c:pt idx="16516">
                  <c:v>2.2944699999999998E-2</c:v>
                </c:pt>
                <c:pt idx="16517">
                  <c:v>2.1358200000000001E-2</c:v>
                </c:pt>
                <c:pt idx="16518">
                  <c:v>1.97571E-2</c:v>
                </c:pt>
                <c:pt idx="16519">
                  <c:v>1.81434E-2</c:v>
                </c:pt>
                <c:pt idx="16520">
                  <c:v>1.65189E-2</c:v>
                </c:pt>
                <c:pt idx="16521">
                  <c:v>1.4885499999999999E-2</c:v>
                </c:pt>
                <c:pt idx="16522">
                  <c:v>1.3245099999999999E-2</c:v>
                </c:pt>
                <c:pt idx="16523">
                  <c:v>1.15998E-2</c:v>
                </c:pt>
                <c:pt idx="16524" formatCode="0.00E+00">
                  <c:v>9.9515100000000002E-3</c:v>
                </c:pt>
                <c:pt idx="16525" formatCode="0.00E+00">
                  <c:v>8.3021799999999993E-3</c:v>
                </c:pt>
                <c:pt idx="16526" formatCode="0.00E+00">
                  <c:v>6.6537899999999997E-3</c:v>
                </c:pt>
                <c:pt idx="16527" formatCode="0.00E+00">
                  <c:v>5.0083300000000001E-3</c:v>
                </c:pt>
                <c:pt idx="16528" formatCode="0.00E+00">
                  <c:v>3.3677799999999999E-3</c:v>
                </c:pt>
                <c:pt idx="16529" formatCode="0.00E+00">
                  <c:v>1.7340700000000001E-3</c:v>
                </c:pt>
                <c:pt idx="16530" formatCode="0.00E+00">
                  <c:v>1.0910500000000001E-4</c:v>
                </c:pt>
                <c:pt idx="16531" formatCode="0.00E+00">
                  <c:v>-1.5052500000000001E-3</c:v>
                </c:pt>
                <c:pt idx="16532" formatCode="0.00E+00">
                  <c:v>-3.1071900000000001E-3</c:v>
                </c:pt>
                <c:pt idx="16533" formatCode="0.00E+00">
                  <c:v>-4.6949499999999998E-3</c:v>
                </c:pt>
                <c:pt idx="16534" formatCode="0.00E+00">
                  <c:v>-6.2667399999999998E-3</c:v>
                </c:pt>
                <c:pt idx="16535" formatCode="0.00E+00">
                  <c:v>-7.8207799999999994E-3</c:v>
                </c:pt>
                <c:pt idx="16536" formatCode="0.00E+00">
                  <c:v>-9.3553200000000003E-3</c:v>
                </c:pt>
                <c:pt idx="16537">
                  <c:v>-1.08687E-2</c:v>
                </c:pt>
                <c:pt idx="16538">
                  <c:v>-1.23591E-2</c:v>
                </c:pt>
                <c:pt idx="16539">
                  <c:v>-1.38251E-2</c:v>
                </c:pt>
                <c:pt idx="16540">
                  <c:v>-1.52651E-2</c:v>
                </c:pt>
                <c:pt idx="16541">
                  <c:v>-1.6677500000000001E-2</c:v>
                </c:pt>
                <c:pt idx="16542">
                  <c:v>-1.8060699999999999E-2</c:v>
                </c:pt>
                <c:pt idx="16543">
                  <c:v>-1.9413300000000001E-2</c:v>
                </c:pt>
                <c:pt idx="16544">
                  <c:v>-2.0733999999999999E-2</c:v>
                </c:pt>
                <c:pt idx="16545">
                  <c:v>-2.2021499999999999E-2</c:v>
                </c:pt>
                <c:pt idx="16546">
                  <c:v>-2.3274400000000001E-2</c:v>
                </c:pt>
                <c:pt idx="16547">
                  <c:v>-2.4491499999999999E-2</c:v>
                </c:pt>
                <c:pt idx="16548">
                  <c:v>-2.56715E-2</c:v>
                </c:pt>
                <c:pt idx="16549">
                  <c:v>-2.6813500000000001E-2</c:v>
                </c:pt>
                <c:pt idx="16550">
                  <c:v>-2.7916099999999999E-2</c:v>
                </c:pt>
                <c:pt idx="16551">
                  <c:v>-2.8978500000000001E-2</c:v>
                </c:pt>
                <c:pt idx="16552">
                  <c:v>-2.9999700000000001E-2</c:v>
                </c:pt>
                <c:pt idx="16553">
                  <c:v>-3.09789E-2</c:v>
                </c:pt>
                <c:pt idx="16554">
                  <c:v>-3.1915199999999998E-2</c:v>
                </c:pt>
                <c:pt idx="16555">
                  <c:v>-3.2807799999999998E-2</c:v>
                </c:pt>
                <c:pt idx="16556">
                  <c:v>-3.3656100000000001E-2</c:v>
                </c:pt>
                <c:pt idx="16557">
                  <c:v>-3.4459499999999997E-2</c:v>
                </c:pt>
                <c:pt idx="16558">
                  <c:v>-3.52173E-2</c:v>
                </c:pt>
                <c:pt idx="16559">
                  <c:v>-3.5929099999999999E-2</c:v>
                </c:pt>
                <c:pt idx="16560">
                  <c:v>-3.6594399999999999E-2</c:v>
                </c:pt>
                <c:pt idx="16561">
                  <c:v>-3.7212700000000001E-2</c:v>
                </c:pt>
                <c:pt idx="16562">
                  <c:v>-3.7783900000000002E-2</c:v>
                </c:pt>
                <c:pt idx="16563">
                  <c:v>-3.8307599999999997E-2</c:v>
                </c:pt>
                <c:pt idx="16564">
                  <c:v>-3.8783600000000001E-2</c:v>
                </c:pt>
                <c:pt idx="16565">
                  <c:v>-3.9211799999999998E-2</c:v>
                </c:pt>
                <c:pt idx="16566">
                  <c:v>-3.9592299999999997E-2</c:v>
                </c:pt>
                <c:pt idx="16567">
                  <c:v>-3.9925099999999998E-2</c:v>
                </c:pt>
                <c:pt idx="16568">
                  <c:v>-4.0210299999999997E-2</c:v>
                </c:pt>
                <c:pt idx="16569">
                  <c:v>-4.0448199999999997E-2</c:v>
                </c:pt>
                <c:pt idx="16570">
                  <c:v>-4.0639000000000002E-2</c:v>
                </c:pt>
                <c:pt idx="16571">
                  <c:v>-4.0782899999999997E-2</c:v>
                </c:pt>
                <c:pt idx="16572">
                  <c:v>-4.0880300000000001E-2</c:v>
                </c:pt>
                <c:pt idx="16573">
                  <c:v>-4.09314E-2</c:v>
                </c:pt>
                <c:pt idx="16574">
                  <c:v>-4.0936800000000002E-2</c:v>
                </c:pt>
                <c:pt idx="16575">
                  <c:v>-4.08969E-2</c:v>
                </c:pt>
                <c:pt idx="16576">
                  <c:v>-4.0812399999999999E-2</c:v>
                </c:pt>
                <c:pt idx="16577">
                  <c:v>-4.0683799999999999E-2</c:v>
                </c:pt>
                <c:pt idx="16578">
                  <c:v>-4.0511800000000001E-2</c:v>
                </c:pt>
                <c:pt idx="16579">
                  <c:v>-4.0297100000000002E-2</c:v>
                </c:pt>
                <c:pt idx="16580">
                  <c:v>-4.0040300000000001E-2</c:v>
                </c:pt>
                <c:pt idx="16581">
                  <c:v>-3.9742399999999997E-2</c:v>
                </c:pt>
                <c:pt idx="16582">
                  <c:v>-3.9404099999999997E-2</c:v>
                </c:pt>
                <c:pt idx="16583">
                  <c:v>-3.90263E-2</c:v>
                </c:pt>
                <c:pt idx="16584">
                  <c:v>-3.8609900000000003E-2</c:v>
                </c:pt>
                <c:pt idx="16585">
                  <c:v>-3.8156099999999998E-2</c:v>
                </c:pt>
                <c:pt idx="16586">
                  <c:v>-3.7665700000000003E-2</c:v>
                </c:pt>
                <c:pt idx="16587">
                  <c:v>-3.7139900000000003E-2</c:v>
                </c:pt>
                <c:pt idx="16588">
                  <c:v>-3.65797E-2</c:v>
                </c:pt>
                <c:pt idx="16589">
                  <c:v>-3.5986200000000003E-2</c:v>
                </c:pt>
                <c:pt idx="16590">
                  <c:v>-3.53604E-2</c:v>
                </c:pt>
                <c:pt idx="16591">
                  <c:v>-3.4703600000000001E-2</c:v>
                </c:pt>
                <c:pt idx="16592">
                  <c:v>-3.4016900000000003E-2</c:v>
                </c:pt>
                <c:pt idx="16593">
                  <c:v>-3.3301499999999998E-2</c:v>
                </c:pt>
                <c:pt idx="16594">
                  <c:v>-3.25586E-2</c:v>
                </c:pt>
                <c:pt idx="16595">
                  <c:v>-3.1789600000000001E-2</c:v>
                </c:pt>
                <c:pt idx="16596">
                  <c:v>-3.0995700000000001E-2</c:v>
                </c:pt>
                <c:pt idx="16597">
                  <c:v>-3.0178199999999999E-2</c:v>
                </c:pt>
                <c:pt idx="16598">
                  <c:v>-2.93385E-2</c:v>
                </c:pt>
                <c:pt idx="16599">
                  <c:v>-2.8477700000000002E-2</c:v>
                </c:pt>
                <c:pt idx="16600">
                  <c:v>-2.7597300000000002E-2</c:v>
                </c:pt>
                <c:pt idx="16601">
                  <c:v>-2.66985E-2</c:v>
                </c:pt>
                <c:pt idx="16602">
                  <c:v>-2.57825E-2</c:v>
                </c:pt>
                <c:pt idx="16603">
                  <c:v>-2.4850799999999999E-2</c:v>
                </c:pt>
                <c:pt idx="16604">
                  <c:v>-2.3904499999999999E-2</c:v>
                </c:pt>
                <c:pt idx="16605">
                  <c:v>-2.2945E-2</c:v>
                </c:pt>
                <c:pt idx="16606">
                  <c:v>-2.19735E-2</c:v>
                </c:pt>
                <c:pt idx="16607">
                  <c:v>-2.09915E-2</c:v>
                </c:pt>
                <c:pt idx="16608">
                  <c:v>-2.00001E-2</c:v>
                </c:pt>
                <c:pt idx="16609">
                  <c:v>-1.9000699999999999E-2</c:v>
                </c:pt>
                <c:pt idx="16610">
                  <c:v>-1.7994400000000001E-2</c:v>
                </c:pt>
                <c:pt idx="16611">
                  <c:v>-1.69826E-2</c:v>
                </c:pt>
                <c:pt idx="16612">
                  <c:v>-1.5966399999999999E-2</c:v>
                </c:pt>
                <c:pt idx="16613">
                  <c:v>-1.4947E-2</c:v>
                </c:pt>
                <c:pt idx="16614">
                  <c:v>-1.39256E-2</c:v>
                </c:pt>
                <c:pt idx="16615">
                  <c:v>-1.2903400000000001E-2</c:v>
                </c:pt>
                <c:pt idx="16616">
                  <c:v>-1.18815E-2</c:v>
                </c:pt>
                <c:pt idx="16617">
                  <c:v>-1.0861000000000001E-2</c:v>
                </c:pt>
                <c:pt idx="16618" formatCode="0.00E+00">
                  <c:v>-9.84289E-3</c:v>
                </c:pt>
                <c:pt idx="16619" formatCode="0.00E+00">
                  <c:v>-8.8283000000000007E-3</c:v>
                </c:pt>
                <c:pt idx="16620" formatCode="0.00E+00">
                  <c:v>-7.8181899999999992E-3</c:v>
                </c:pt>
                <c:pt idx="16621" formatCode="0.00E+00">
                  <c:v>-6.8135299999999999E-3</c:v>
                </c:pt>
                <c:pt idx="16622" formatCode="0.00E+00">
                  <c:v>-5.81527E-3</c:v>
                </c:pt>
                <c:pt idx="16623" formatCode="0.00E+00">
                  <c:v>-4.8243100000000001E-3</c:v>
                </c:pt>
                <c:pt idx="16624" formatCode="0.00E+00">
                  <c:v>-3.84155E-3</c:v>
                </c:pt>
                <c:pt idx="16625" formatCode="0.00E+00">
                  <c:v>-2.8678200000000001E-3</c:v>
                </c:pt>
                <c:pt idx="16626" formatCode="0.00E+00">
                  <c:v>-1.9038900000000001E-3</c:v>
                </c:pt>
                <c:pt idx="16627" formatCode="0.00E+00">
                  <c:v>-9.5051700000000001E-4</c:v>
                </c:pt>
                <c:pt idx="16628" formatCode="0.00E+00">
                  <c:v>-8.4216000000000008E-6</c:v>
                </c:pt>
                <c:pt idx="16629" formatCode="0.00E+00">
                  <c:v>9.2170900000000005E-4</c:v>
                </c:pt>
                <c:pt idx="16630" formatCode="0.00E+00">
                  <c:v>1.83924E-3</c:v>
                </c:pt>
                <c:pt idx="16631" formatCode="0.00E+00">
                  <c:v>2.7435599999999999E-3</c:v>
                </c:pt>
                <c:pt idx="16632" formatCode="0.00E+00">
                  <c:v>3.6340999999999999E-3</c:v>
                </c:pt>
                <c:pt idx="16633" formatCode="0.00E+00">
                  <c:v>4.5103299999999999E-3</c:v>
                </c:pt>
                <c:pt idx="16634" formatCode="0.00E+00">
                  <c:v>5.3717599999999997E-3</c:v>
                </c:pt>
                <c:pt idx="16635" formatCode="0.00E+00">
                  <c:v>6.2179699999999997E-3</c:v>
                </c:pt>
                <c:pt idx="16636" formatCode="0.00E+00">
                  <c:v>7.0485699999999997E-3</c:v>
                </c:pt>
                <c:pt idx="16637" formatCode="0.00E+00">
                  <c:v>7.8631900000000008E-3</c:v>
                </c:pt>
                <c:pt idx="16638" formatCode="0.00E+00">
                  <c:v>8.6615400000000006E-3</c:v>
                </c:pt>
                <c:pt idx="16639" formatCode="0.00E+00">
                  <c:v>9.4433199999999998E-3</c:v>
                </c:pt>
                <c:pt idx="16640">
                  <c:v>1.02083E-2</c:v>
                </c:pt>
                <c:pt idx="16641">
                  <c:v>1.09563E-2</c:v>
                </c:pt>
                <c:pt idx="16642">
                  <c:v>1.1687299999999999E-2</c:v>
                </c:pt>
                <c:pt idx="16643">
                  <c:v>1.2400899999999999E-2</c:v>
                </c:pt>
                <c:pt idx="16644">
                  <c:v>1.3097299999999999E-2</c:v>
                </c:pt>
                <c:pt idx="16645">
                  <c:v>1.3776399999999999E-2</c:v>
                </c:pt>
                <c:pt idx="16646">
                  <c:v>1.4438100000000001E-2</c:v>
                </c:pt>
                <c:pt idx="16647">
                  <c:v>1.50826E-2</c:v>
                </c:pt>
                <c:pt idx="16648">
                  <c:v>1.5709899999999999E-2</c:v>
                </c:pt>
                <c:pt idx="16649">
                  <c:v>1.6320100000000001E-2</c:v>
                </c:pt>
                <c:pt idx="16650">
                  <c:v>1.6913399999999999E-2</c:v>
                </c:pt>
                <c:pt idx="16651">
                  <c:v>1.7489899999999999E-2</c:v>
                </c:pt>
                <c:pt idx="16652">
                  <c:v>1.8049699999999998E-2</c:v>
                </c:pt>
                <c:pt idx="16653">
                  <c:v>1.8593200000000001E-2</c:v>
                </c:pt>
                <c:pt idx="16654">
                  <c:v>1.9120600000000001E-2</c:v>
                </c:pt>
                <c:pt idx="16655">
                  <c:v>1.9632E-2</c:v>
                </c:pt>
                <c:pt idx="16656">
                  <c:v>2.0127900000000001E-2</c:v>
                </c:pt>
                <c:pt idx="16657">
                  <c:v>2.0608399999999999E-2</c:v>
                </c:pt>
                <c:pt idx="16658">
                  <c:v>2.1073999999999999E-2</c:v>
                </c:pt>
                <c:pt idx="16659">
                  <c:v>2.1525099999999998E-2</c:v>
                </c:pt>
                <c:pt idx="16660">
                  <c:v>2.1962099999999998E-2</c:v>
                </c:pt>
                <c:pt idx="16661">
                  <c:v>2.2385200000000001E-2</c:v>
                </c:pt>
                <c:pt idx="16662">
                  <c:v>2.2795099999999999E-2</c:v>
                </c:pt>
                <c:pt idx="16663">
                  <c:v>2.31921E-2</c:v>
                </c:pt>
                <c:pt idx="16664">
                  <c:v>2.3576699999999999E-2</c:v>
                </c:pt>
                <c:pt idx="16665">
                  <c:v>2.39493E-2</c:v>
                </c:pt>
                <c:pt idx="16666">
                  <c:v>2.4310399999999999E-2</c:v>
                </c:pt>
                <c:pt idx="16667">
                  <c:v>2.4660399999999999E-2</c:v>
                </c:pt>
                <c:pt idx="16668">
                  <c:v>2.4999799999999999E-2</c:v>
                </c:pt>
                <c:pt idx="16669">
                  <c:v>2.53292E-2</c:v>
                </c:pt>
                <c:pt idx="16670">
                  <c:v>2.5648799999999999E-2</c:v>
                </c:pt>
                <c:pt idx="16671">
                  <c:v>2.5959300000000001E-2</c:v>
                </c:pt>
                <c:pt idx="16672">
                  <c:v>2.6261E-2</c:v>
                </c:pt>
                <c:pt idx="16673">
                  <c:v>2.6554600000000001E-2</c:v>
                </c:pt>
                <c:pt idx="16674">
                  <c:v>2.68404E-2</c:v>
                </c:pt>
                <c:pt idx="16675">
                  <c:v>2.7119000000000001E-2</c:v>
                </c:pt>
                <c:pt idx="16676">
                  <c:v>2.73908E-2</c:v>
                </c:pt>
                <c:pt idx="16677">
                  <c:v>2.7656099999999999E-2</c:v>
                </c:pt>
                <c:pt idx="16678">
                  <c:v>2.79154E-2</c:v>
                </c:pt>
                <c:pt idx="16679">
                  <c:v>2.8169199999999998E-2</c:v>
                </c:pt>
                <c:pt idx="16680">
                  <c:v>2.8417700000000001E-2</c:v>
                </c:pt>
                <c:pt idx="16681">
                  <c:v>2.8661499999999999E-2</c:v>
                </c:pt>
                <c:pt idx="16682">
                  <c:v>2.89009E-2</c:v>
                </c:pt>
                <c:pt idx="16683">
                  <c:v>2.91363E-2</c:v>
                </c:pt>
                <c:pt idx="16684">
                  <c:v>2.9367999999999998E-2</c:v>
                </c:pt>
                <c:pt idx="16685">
                  <c:v>2.9596399999999998E-2</c:v>
                </c:pt>
                <c:pt idx="16686">
                  <c:v>2.98216E-2</c:v>
                </c:pt>
                <c:pt idx="16687">
                  <c:v>3.0044100000000001E-2</c:v>
                </c:pt>
                <c:pt idx="16688">
                  <c:v>3.0264099999999999E-2</c:v>
                </c:pt>
                <c:pt idx="16689">
                  <c:v>3.0481899999999999E-2</c:v>
                </c:pt>
                <c:pt idx="16690">
                  <c:v>3.0697499999999999E-2</c:v>
                </c:pt>
                <c:pt idx="16691">
                  <c:v>3.09112E-2</c:v>
                </c:pt>
                <c:pt idx="16692">
                  <c:v>3.1123000000000001E-2</c:v>
                </c:pt>
                <c:pt idx="16693">
                  <c:v>3.1333100000000003E-2</c:v>
                </c:pt>
                <c:pt idx="16694">
                  <c:v>3.15415E-2</c:v>
                </c:pt>
                <c:pt idx="16695">
                  <c:v>3.17483E-2</c:v>
                </c:pt>
                <c:pt idx="16696">
                  <c:v>3.1953500000000003E-2</c:v>
                </c:pt>
                <c:pt idx="16697">
                  <c:v>3.2157100000000001E-2</c:v>
                </c:pt>
                <c:pt idx="16698">
                  <c:v>3.2359199999999998E-2</c:v>
                </c:pt>
                <c:pt idx="16699">
                  <c:v>3.2559600000000001E-2</c:v>
                </c:pt>
                <c:pt idx="16700">
                  <c:v>3.2758099999999998E-2</c:v>
                </c:pt>
                <c:pt idx="16701">
                  <c:v>3.2954600000000001E-2</c:v>
                </c:pt>
                <c:pt idx="16702">
                  <c:v>3.3149100000000001E-2</c:v>
                </c:pt>
                <c:pt idx="16703">
                  <c:v>3.3341200000000001E-2</c:v>
                </c:pt>
                <c:pt idx="16704">
                  <c:v>3.3530900000000002E-2</c:v>
                </c:pt>
                <c:pt idx="16705">
                  <c:v>3.3717799999999999E-2</c:v>
                </c:pt>
                <c:pt idx="16706">
                  <c:v>3.3901800000000003E-2</c:v>
                </c:pt>
                <c:pt idx="16707">
                  <c:v>3.4082500000000002E-2</c:v>
                </c:pt>
                <c:pt idx="16708">
                  <c:v>3.4259600000000001E-2</c:v>
                </c:pt>
                <c:pt idx="16709">
                  <c:v>3.4432699999999997E-2</c:v>
                </c:pt>
                <c:pt idx="16710">
                  <c:v>3.4601600000000003E-2</c:v>
                </c:pt>
                <c:pt idx="16711">
                  <c:v>3.4765799999999999E-2</c:v>
                </c:pt>
                <c:pt idx="16712">
                  <c:v>3.4924799999999999E-2</c:v>
                </c:pt>
                <c:pt idx="16713">
                  <c:v>3.5078199999999997E-2</c:v>
                </c:pt>
                <c:pt idx="16714">
                  <c:v>3.5225600000000003E-2</c:v>
                </c:pt>
                <c:pt idx="16715">
                  <c:v>3.5366399999999999E-2</c:v>
                </c:pt>
                <c:pt idx="16716">
                  <c:v>3.5499999999999997E-2</c:v>
                </c:pt>
                <c:pt idx="16717">
                  <c:v>3.5625999999999998E-2</c:v>
                </c:pt>
                <c:pt idx="16718">
                  <c:v>3.5743499999999997E-2</c:v>
                </c:pt>
                <c:pt idx="16719">
                  <c:v>3.5852000000000002E-2</c:v>
                </c:pt>
                <c:pt idx="16720">
                  <c:v>3.5950700000000002E-2</c:v>
                </c:pt>
                <c:pt idx="16721">
                  <c:v>3.6039099999999998E-2</c:v>
                </c:pt>
                <c:pt idx="16722">
                  <c:v>3.6116500000000003E-2</c:v>
                </c:pt>
                <c:pt idx="16723">
                  <c:v>3.6182100000000002E-2</c:v>
                </c:pt>
                <c:pt idx="16724">
                  <c:v>3.6235400000000001E-2</c:v>
                </c:pt>
                <c:pt idx="16725">
                  <c:v>3.6275500000000002E-2</c:v>
                </c:pt>
                <c:pt idx="16726">
                  <c:v>3.6301899999999998E-2</c:v>
                </c:pt>
                <c:pt idx="16727">
                  <c:v>3.63138E-2</c:v>
                </c:pt>
                <c:pt idx="16728">
                  <c:v>3.63104E-2</c:v>
                </c:pt>
                <c:pt idx="16729">
                  <c:v>3.6290900000000001E-2</c:v>
                </c:pt>
                <c:pt idx="16730">
                  <c:v>3.6254599999999998E-2</c:v>
                </c:pt>
                <c:pt idx="16731">
                  <c:v>3.6200799999999998E-2</c:v>
                </c:pt>
                <c:pt idx="16732">
                  <c:v>3.6128800000000003E-2</c:v>
                </c:pt>
                <c:pt idx="16733">
                  <c:v>3.6037899999999998E-2</c:v>
                </c:pt>
                <c:pt idx="16734">
                  <c:v>3.5927399999999998E-2</c:v>
                </c:pt>
                <c:pt idx="16735">
                  <c:v>3.5796500000000002E-2</c:v>
                </c:pt>
                <c:pt idx="16736">
                  <c:v>3.5644599999999999E-2</c:v>
                </c:pt>
                <c:pt idx="16737">
                  <c:v>3.54709E-2</c:v>
                </c:pt>
                <c:pt idx="16738">
                  <c:v>3.5274699999999999E-2</c:v>
                </c:pt>
                <c:pt idx="16739">
                  <c:v>3.50554E-2</c:v>
                </c:pt>
                <c:pt idx="16740">
                  <c:v>3.4812200000000001E-2</c:v>
                </c:pt>
                <c:pt idx="16741">
                  <c:v>3.4544400000000003E-2</c:v>
                </c:pt>
                <c:pt idx="16742">
                  <c:v>3.42516E-2</c:v>
                </c:pt>
                <c:pt idx="16743">
                  <c:v>3.3932999999999998E-2</c:v>
                </c:pt>
                <c:pt idx="16744">
                  <c:v>3.3588199999999999E-2</c:v>
                </c:pt>
                <c:pt idx="16745">
                  <c:v>3.3216599999999999E-2</c:v>
                </c:pt>
                <c:pt idx="16746">
                  <c:v>3.2817800000000001E-2</c:v>
                </c:pt>
                <c:pt idx="16747">
                  <c:v>3.2391200000000002E-2</c:v>
                </c:pt>
                <c:pt idx="16748">
                  <c:v>3.19365E-2</c:v>
                </c:pt>
                <c:pt idx="16749">
                  <c:v>3.1453299999999997E-2</c:v>
                </c:pt>
                <c:pt idx="16750">
                  <c:v>3.0941099999999999E-2</c:v>
                </c:pt>
                <c:pt idx="16751">
                  <c:v>3.0399599999999999E-2</c:v>
                </c:pt>
                <c:pt idx="16752">
                  <c:v>2.98286E-2</c:v>
                </c:pt>
                <c:pt idx="16753">
                  <c:v>2.9227800000000002E-2</c:v>
                </c:pt>
                <c:pt idx="16754">
                  <c:v>2.8596900000000001E-2</c:v>
                </c:pt>
                <c:pt idx="16755">
                  <c:v>2.79358E-2</c:v>
                </c:pt>
                <c:pt idx="16756">
                  <c:v>2.7244299999999999E-2</c:v>
                </c:pt>
                <c:pt idx="16757">
                  <c:v>2.6522199999999999E-2</c:v>
                </c:pt>
                <c:pt idx="16758">
                  <c:v>2.57697E-2</c:v>
                </c:pt>
                <c:pt idx="16759">
                  <c:v>2.4986600000000001E-2</c:v>
                </c:pt>
                <c:pt idx="16760">
                  <c:v>2.4173099999999999E-2</c:v>
                </c:pt>
                <c:pt idx="16761">
                  <c:v>2.33294E-2</c:v>
                </c:pt>
                <c:pt idx="16762">
                  <c:v>2.24555E-2</c:v>
                </c:pt>
                <c:pt idx="16763">
                  <c:v>2.1551799999999999E-2</c:v>
                </c:pt>
                <c:pt idx="16764">
                  <c:v>2.0618299999999999E-2</c:v>
                </c:pt>
                <c:pt idx="16765">
                  <c:v>1.9655599999999999E-2</c:v>
                </c:pt>
                <c:pt idx="16766">
                  <c:v>1.8664E-2</c:v>
                </c:pt>
                <c:pt idx="16767">
                  <c:v>1.7644E-2</c:v>
                </c:pt>
                <c:pt idx="16768">
                  <c:v>1.6596099999999999E-2</c:v>
                </c:pt>
                <c:pt idx="16769">
                  <c:v>1.55207E-2</c:v>
                </c:pt>
                <c:pt idx="16770">
                  <c:v>1.4418500000000001E-2</c:v>
                </c:pt>
                <c:pt idx="16771">
                  <c:v>1.32902E-2</c:v>
                </c:pt>
                <c:pt idx="16772">
                  <c:v>1.2136299999999999E-2</c:v>
                </c:pt>
                <c:pt idx="16773">
                  <c:v>1.09578E-2</c:v>
                </c:pt>
                <c:pt idx="16774" formatCode="0.00E+00">
                  <c:v>9.7553599999999994E-3</c:v>
                </c:pt>
                <c:pt idx="16775" formatCode="0.00E+00">
                  <c:v>8.5299499999999997E-3</c:v>
                </c:pt>
                <c:pt idx="16776" formatCode="0.00E+00">
                  <c:v>7.2825499999999996E-3</c:v>
                </c:pt>
                <c:pt idx="16777" formatCode="0.00E+00">
                  <c:v>6.0141700000000001E-3</c:v>
                </c:pt>
                <c:pt idx="16778" formatCode="0.00E+00">
                  <c:v>4.7258500000000002E-3</c:v>
                </c:pt>
                <c:pt idx="16779" formatCode="0.00E+00">
                  <c:v>3.4186199999999998E-3</c:v>
                </c:pt>
                <c:pt idx="16780" formatCode="0.00E+00">
                  <c:v>2.0934999999999999E-3</c:v>
                </c:pt>
                <c:pt idx="16781" formatCode="0.00E+00">
                  <c:v>7.51576E-4</c:v>
                </c:pt>
                <c:pt idx="16782" formatCode="0.00E+00">
                  <c:v>-6.0599700000000005E-4</c:v>
                </c:pt>
                <c:pt idx="16783" formatCode="0.00E+00">
                  <c:v>-1.9780000000000002E-3</c:v>
                </c:pt>
                <c:pt idx="16784" formatCode="0.00E+00">
                  <c:v>-3.3631400000000001E-3</c:v>
                </c:pt>
                <c:pt idx="16785" formatCode="0.00E+00">
                  <c:v>-4.76006E-3</c:v>
                </c:pt>
                <c:pt idx="16786" formatCode="0.00E+00">
                  <c:v>-6.1674099999999999E-3</c:v>
                </c:pt>
                <c:pt idx="16787" formatCode="0.00E+00">
                  <c:v>-7.5838299999999997E-3</c:v>
                </c:pt>
                <c:pt idx="16788" formatCode="0.00E+00">
                  <c:v>-9.0078999999999992E-3</c:v>
                </c:pt>
                <c:pt idx="16789">
                  <c:v>-1.04382E-2</c:v>
                </c:pt>
                <c:pt idx="16790">
                  <c:v>-1.1873099999999999E-2</c:v>
                </c:pt>
                <c:pt idx="16791">
                  <c:v>-1.33112E-2</c:v>
                </c:pt>
                <c:pt idx="16792">
                  <c:v>-1.47508E-2</c:v>
                </c:pt>
                <c:pt idx="16793">
                  <c:v>-1.6190300000000001E-2</c:v>
                </c:pt>
                <c:pt idx="16794">
                  <c:v>-1.7628000000000001E-2</c:v>
                </c:pt>
                <c:pt idx="16795">
                  <c:v>-1.9062300000000001E-2</c:v>
                </c:pt>
                <c:pt idx="16796">
                  <c:v>-2.0491499999999999E-2</c:v>
                </c:pt>
                <c:pt idx="16797">
                  <c:v>-2.1913999999999999E-2</c:v>
                </c:pt>
                <c:pt idx="16798">
                  <c:v>-2.3328000000000002E-2</c:v>
                </c:pt>
                <c:pt idx="16799">
                  <c:v>-2.4731900000000001E-2</c:v>
                </c:pt>
                <c:pt idx="16800">
                  <c:v>-2.61237E-2</c:v>
                </c:pt>
                <c:pt idx="16801">
                  <c:v>-2.75017E-2</c:v>
                </c:pt>
                <c:pt idx="16802">
                  <c:v>-2.88641E-2</c:v>
                </c:pt>
                <c:pt idx="16803">
                  <c:v>-3.02096E-2</c:v>
                </c:pt>
                <c:pt idx="16804">
                  <c:v>-3.1536399999999999E-2</c:v>
                </c:pt>
                <c:pt idx="16805">
                  <c:v>-3.2842900000000001E-2</c:v>
                </c:pt>
                <c:pt idx="16806">
                  <c:v>-3.4127400000000002E-2</c:v>
                </c:pt>
                <c:pt idx="16807">
                  <c:v>-3.5388099999999999E-2</c:v>
                </c:pt>
                <c:pt idx="16808">
                  <c:v>-3.6623500000000003E-2</c:v>
                </c:pt>
                <c:pt idx="16809">
                  <c:v>-3.7831700000000003E-2</c:v>
                </c:pt>
                <c:pt idx="16810">
                  <c:v>-3.9011200000000003E-2</c:v>
                </c:pt>
                <c:pt idx="16811">
                  <c:v>-4.0160300000000003E-2</c:v>
                </c:pt>
                <c:pt idx="16812">
                  <c:v>-4.1277399999999999E-2</c:v>
                </c:pt>
                <c:pt idx="16813">
                  <c:v>-4.23609E-2</c:v>
                </c:pt>
                <c:pt idx="16814">
                  <c:v>-4.3409400000000001E-2</c:v>
                </c:pt>
                <c:pt idx="16815">
                  <c:v>-4.4421099999999998E-2</c:v>
                </c:pt>
                <c:pt idx="16816">
                  <c:v>-4.5394700000000003E-2</c:v>
                </c:pt>
                <c:pt idx="16817">
                  <c:v>-4.6328599999999998E-2</c:v>
                </c:pt>
                <c:pt idx="16818">
                  <c:v>-4.72215E-2</c:v>
                </c:pt>
                <c:pt idx="16819">
                  <c:v>-4.8071700000000002E-2</c:v>
                </c:pt>
                <c:pt idx="16820">
                  <c:v>-4.8878100000000001E-2</c:v>
                </c:pt>
                <c:pt idx="16821">
                  <c:v>-4.96394E-2</c:v>
                </c:pt>
                <c:pt idx="16822">
                  <c:v>-5.0354200000000002E-2</c:v>
                </c:pt>
                <c:pt idx="16823">
                  <c:v>-5.10211E-2</c:v>
                </c:pt>
                <c:pt idx="16824">
                  <c:v>-5.16391E-2</c:v>
                </c:pt>
                <c:pt idx="16825">
                  <c:v>-5.2206799999999998E-2</c:v>
                </c:pt>
                <c:pt idx="16826">
                  <c:v>-5.2723199999999998E-2</c:v>
                </c:pt>
                <c:pt idx="16827">
                  <c:v>-5.3187199999999997E-2</c:v>
                </c:pt>
                <c:pt idx="16828">
                  <c:v>-5.3597899999999997E-2</c:v>
                </c:pt>
                <c:pt idx="16829">
                  <c:v>-5.3954299999999997E-2</c:v>
                </c:pt>
                <c:pt idx="16830">
                  <c:v>-5.4255600000000001E-2</c:v>
                </c:pt>
                <c:pt idx="16831">
                  <c:v>-5.4501099999999997E-2</c:v>
                </c:pt>
                <c:pt idx="16832">
                  <c:v>-5.46899E-2</c:v>
                </c:pt>
                <c:pt idx="16833">
                  <c:v>-5.4821599999999998E-2</c:v>
                </c:pt>
                <c:pt idx="16834">
                  <c:v>-5.48955E-2</c:v>
                </c:pt>
                <c:pt idx="16835">
                  <c:v>-5.49112E-2</c:v>
                </c:pt>
                <c:pt idx="16836">
                  <c:v>-5.4868199999999999E-2</c:v>
                </c:pt>
                <c:pt idx="16837">
                  <c:v>-5.4766099999999998E-2</c:v>
                </c:pt>
                <c:pt idx="16838">
                  <c:v>-5.46045E-2</c:v>
                </c:pt>
                <c:pt idx="16839">
                  <c:v>-5.4383300000000002E-2</c:v>
                </c:pt>
                <c:pt idx="16840">
                  <c:v>-5.4102200000000003E-2</c:v>
                </c:pt>
                <c:pt idx="16841">
                  <c:v>-5.3761099999999999E-2</c:v>
                </c:pt>
                <c:pt idx="16842">
                  <c:v>-5.3360200000000003E-2</c:v>
                </c:pt>
                <c:pt idx="16843">
                  <c:v>-5.2899399999999999E-2</c:v>
                </c:pt>
                <c:pt idx="16844">
                  <c:v>-5.2378899999999999E-2</c:v>
                </c:pt>
                <c:pt idx="16845">
                  <c:v>-5.1798799999999999E-2</c:v>
                </c:pt>
                <c:pt idx="16846">
                  <c:v>-5.1159499999999997E-2</c:v>
                </c:pt>
                <c:pt idx="16847">
                  <c:v>-5.0461300000000001E-2</c:v>
                </c:pt>
                <c:pt idx="16848">
                  <c:v>-4.9704699999999997E-2</c:v>
                </c:pt>
                <c:pt idx="16849">
                  <c:v>-4.8890200000000002E-2</c:v>
                </c:pt>
                <c:pt idx="16850">
                  <c:v>-4.8018499999999999E-2</c:v>
                </c:pt>
                <c:pt idx="16851">
                  <c:v>-4.7090100000000003E-2</c:v>
                </c:pt>
                <c:pt idx="16852">
                  <c:v>-4.6105899999999998E-2</c:v>
                </c:pt>
                <c:pt idx="16853">
                  <c:v>-4.5066500000000002E-2</c:v>
                </c:pt>
                <c:pt idx="16854">
                  <c:v>-4.3972900000000002E-2</c:v>
                </c:pt>
                <c:pt idx="16855">
                  <c:v>-4.28259E-2</c:v>
                </c:pt>
                <c:pt idx="16856">
                  <c:v>-4.1626700000000003E-2</c:v>
                </c:pt>
                <c:pt idx="16857">
                  <c:v>-4.0376099999999998E-2</c:v>
                </c:pt>
                <c:pt idx="16858">
                  <c:v>-3.9075400000000003E-2</c:v>
                </c:pt>
                <c:pt idx="16859">
                  <c:v>-3.7726000000000003E-2</c:v>
                </c:pt>
                <c:pt idx="16860">
                  <c:v>-3.6329E-2</c:v>
                </c:pt>
                <c:pt idx="16861">
                  <c:v>-3.4885800000000002E-2</c:v>
                </c:pt>
                <c:pt idx="16862">
                  <c:v>-3.3397799999999998E-2</c:v>
                </c:pt>
                <c:pt idx="16863">
                  <c:v>-3.1866100000000001E-2</c:v>
                </c:pt>
                <c:pt idx="16864">
                  <c:v>-3.0292300000000001E-2</c:v>
                </c:pt>
                <c:pt idx="16865">
                  <c:v>-2.8678200000000001E-2</c:v>
                </c:pt>
                <c:pt idx="16866">
                  <c:v>-2.70256E-2</c:v>
                </c:pt>
                <c:pt idx="16867">
                  <c:v>-2.5336299999999999E-2</c:v>
                </c:pt>
                <c:pt idx="16868">
                  <c:v>-2.3612000000000001E-2</c:v>
                </c:pt>
                <c:pt idx="16869">
                  <c:v>-2.1854599999999998E-2</c:v>
                </c:pt>
                <c:pt idx="16870">
                  <c:v>-2.00661E-2</c:v>
                </c:pt>
                <c:pt idx="16871">
                  <c:v>-1.82481E-2</c:v>
                </c:pt>
                <c:pt idx="16872">
                  <c:v>-1.6402699999999999E-2</c:v>
                </c:pt>
                <c:pt idx="16873">
                  <c:v>-1.4531799999999999E-2</c:v>
                </c:pt>
                <c:pt idx="16874">
                  <c:v>-1.2637499999999999E-2</c:v>
                </c:pt>
                <c:pt idx="16875">
                  <c:v>-1.07221E-2</c:v>
                </c:pt>
                <c:pt idx="16876" formatCode="0.00E+00">
                  <c:v>-8.7875100000000001E-3</c:v>
                </c:pt>
                <c:pt idx="16877" formatCode="0.00E+00">
                  <c:v>-6.8359900000000001E-3</c:v>
                </c:pt>
                <c:pt idx="16878" formatCode="0.00E+00">
                  <c:v>-4.8696900000000003E-3</c:v>
                </c:pt>
                <c:pt idx="16879" formatCode="0.00E+00">
                  <c:v>-2.89084E-3</c:v>
                </c:pt>
                <c:pt idx="16880" formatCode="0.00E+00">
                  <c:v>-9.0164100000000001E-4</c:v>
                </c:pt>
                <c:pt idx="16881" formatCode="0.00E+00">
                  <c:v>1.0957E-3</c:v>
                </c:pt>
                <c:pt idx="16882" formatCode="0.00E+00">
                  <c:v>3.0989300000000002E-3</c:v>
                </c:pt>
                <c:pt idx="16883" formatCode="0.00E+00">
                  <c:v>5.1057699999999999E-3</c:v>
                </c:pt>
                <c:pt idx="16884" formatCode="0.00E+00">
                  <c:v>7.1139799999999998E-3</c:v>
                </c:pt>
                <c:pt idx="16885" formatCode="0.00E+00">
                  <c:v>9.1213100000000005E-3</c:v>
                </c:pt>
                <c:pt idx="16886">
                  <c:v>1.11255E-2</c:v>
                </c:pt>
                <c:pt idx="16887">
                  <c:v>1.31244E-2</c:v>
                </c:pt>
                <c:pt idx="16888">
                  <c:v>1.51156E-2</c:v>
                </c:pt>
                <c:pt idx="16889">
                  <c:v>1.7096900000000002E-2</c:v>
                </c:pt>
                <c:pt idx="16890">
                  <c:v>1.9066099999999999E-2</c:v>
                </c:pt>
                <c:pt idx="16891">
                  <c:v>2.1020799999999999E-2</c:v>
                </c:pt>
                <c:pt idx="16892">
                  <c:v>2.2958900000000001E-2</c:v>
                </c:pt>
                <c:pt idx="16893">
                  <c:v>2.48782E-2</c:v>
                </c:pt>
                <c:pt idx="16894">
                  <c:v>2.6776399999999999E-2</c:v>
                </c:pt>
                <c:pt idx="16895">
                  <c:v>2.8651300000000001E-2</c:v>
                </c:pt>
                <c:pt idx="16896">
                  <c:v>3.0500800000000002E-2</c:v>
                </c:pt>
                <c:pt idx="16897">
                  <c:v>3.2322799999999999E-2</c:v>
                </c:pt>
                <c:pt idx="16898">
                  <c:v>3.4115100000000002E-2</c:v>
                </c:pt>
                <c:pt idx="16899">
                  <c:v>3.5875700000000003E-2</c:v>
                </c:pt>
                <c:pt idx="16900">
                  <c:v>3.76026E-2</c:v>
                </c:pt>
                <c:pt idx="16901">
                  <c:v>3.9293700000000001E-2</c:v>
                </c:pt>
                <c:pt idx="16902">
                  <c:v>4.09471E-2</c:v>
                </c:pt>
                <c:pt idx="16903">
                  <c:v>4.2560800000000003E-2</c:v>
                </c:pt>
                <c:pt idx="16904">
                  <c:v>4.4133199999999997E-2</c:v>
                </c:pt>
                <c:pt idx="16905">
                  <c:v>4.5662399999999999E-2</c:v>
                </c:pt>
                <c:pt idx="16906">
                  <c:v>4.7146800000000003E-2</c:v>
                </c:pt>
                <c:pt idx="16907">
                  <c:v>4.8584700000000001E-2</c:v>
                </c:pt>
                <c:pt idx="16908">
                  <c:v>4.9974400000000002E-2</c:v>
                </c:pt>
                <c:pt idx="16909">
                  <c:v>5.1314600000000002E-2</c:v>
                </c:pt>
                <c:pt idx="16910">
                  <c:v>5.26036E-2</c:v>
                </c:pt>
                <c:pt idx="16911">
                  <c:v>5.3839999999999999E-2</c:v>
                </c:pt>
                <c:pt idx="16912">
                  <c:v>5.5022599999999998E-2</c:v>
                </c:pt>
                <c:pt idx="16913">
                  <c:v>5.6149900000000003E-2</c:v>
                </c:pt>
                <c:pt idx="16914">
                  <c:v>5.7220899999999998E-2</c:v>
                </c:pt>
                <c:pt idx="16915">
                  <c:v>5.82342E-2</c:v>
                </c:pt>
                <c:pt idx="16916">
                  <c:v>5.91888E-2</c:v>
                </c:pt>
                <c:pt idx="16917">
                  <c:v>6.0083900000000003E-2</c:v>
                </c:pt>
                <c:pt idx="16918">
                  <c:v>6.09185E-2</c:v>
                </c:pt>
                <c:pt idx="16919">
                  <c:v>6.1691900000000001E-2</c:v>
                </c:pt>
                <c:pt idx="16920">
                  <c:v>6.2403500000000001E-2</c:v>
                </c:pt>
                <c:pt idx="16921">
                  <c:v>6.3052499999999997E-2</c:v>
                </c:pt>
                <c:pt idx="16922">
                  <c:v>6.3638100000000003E-2</c:v>
                </c:pt>
                <c:pt idx="16923">
                  <c:v>6.4159800000000003E-2</c:v>
                </c:pt>
                <c:pt idx="16924">
                  <c:v>6.46172E-2</c:v>
                </c:pt>
                <c:pt idx="16925">
                  <c:v>6.5009700000000004E-2</c:v>
                </c:pt>
                <c:pt idx="16926">
                  <c:v>6.5337099999999995E-2</c:v>
                </c:pt>
                <c:pt idx="16927">
                  <c:v>6.5599099999999994E-2</c:v>
                </c:pt>
                <c:pt idx="16928">
                  <c:v>6.5795599999999996E-2</c:v>
                </c:pt>
                <c:pt idx="16929">
                  <c:v>6.5926499999999999E-2</c:v>
                </c:pt>
                <c:pt idx="16930">
                  <c:v>6.5991599999999997E-2</c:v>
                </c:pt>
                <c:pt idx="16931">
                  <c:v>6.5991099999999997E-2</c:v>
                </c:pt>
                <c:pt idx="16932">
                  <c:v>6.5925200000000003E-2</c:v>
                </c:pt>
                <c:pt idx="16933">
                  <c:v>6.5794099999999994E-2</c:v>
                </c:pt>
                <c:pt idx="16934">
                  <c:v>6.5598299999999998E-2</c:v>
                </c:pt>
                <c:pt idx="16935">
                  <c:v>6.5338199999999999E-2</c:v>
                </c:pt>
                <c:pt idx="16936">
                  <c:v>6.5014100000000005E-2</c:v>
                </c:pt>
                <c:pt idx="16937">
                  <c:v>6.4626600000000006E-2</c:v>
                </c:pt>
                <c:pt idx="16938">
                  <c:v>6.4176399999999995E-2</c:v>
                </c:pt>
                <c:pt idx="16939">
                  <c:v>6.3663999999999998E-2</c:v>
                </c:pt>
                <c:pt idx="16940">
                  <c:v>6.3090499999999994E-2</c:v>
                </c:pt>
                <c:pt idx="16941">
                  <c:v>6.2456999999999999E-2</c:v>
                </c:pt>
                <c:pt idx="16942">
                  <c:v>6.1764300000000001E-2</c:v>
                </c:pt>
                <c:pt idx="16943">
                  <c:v>6.1013400000000002E-2</c:v>
                </c:pt>
                <c:pt idx="16944">
                  <c:v>6.0205099999999998E-2</c:v>
                </c:pt>
                <c:pt idx="16945">
                  <c:v>5.93406E-2</c:v>
                </c:pt>
                <c:pt idx="16946">
                  <c:v>5.8421099999999997E-2</c:v>
                </c:pt>
                <c:pt idx="16947">
                  <c:v>5.7447900000000003E-2</c:v>
                </c:pt>
                <c:pt idx="16948">
                  <c:v>5.6422600000000003E-2</c:v>
                </c:pt>
                <c:pt idx="16949">
                  <c:v>5.5346699999999999E-2</c:v>
                </c:pt>
                <c:pt idx="16950">
                  <c:v>5.4221400000000003E-2</c:v>
                </c:pt>
                <c:pt idx="16951">
                  <c:v>5.3048100000000001E-2</c:v>
                </c:pt>
                <c:pt idx="16952">
                  <c:v>5.1828199999999998E-2</c:v>
                </c:pt>
                <c:pt idx="16953">
                  <c:v>5.0563499999999997E-2</c:v>
                </c:pt>
                <c:pt idx="16954">
                  <c:v>4.9255599999999997E-2</c:v>
                </c:pt>
                <c:pt idx="16955">
                  <c:v>4.79061E-2</c:v>
                </c:pt>
                <c:pt idx="16956">
                  <c:v>4.6516700000000001E-2</c:v>
                </c:pt>
                <c:pt idx="16957">
                  <c:v>4.5089299999999999E-2</c:v>
                </c:pt>
                <c:pt idx="16958">
                  <c:v>4.3625499999999998E-2</c:v>
                </c:pt>
                <c:pt idx="16959">
                  <c:v>4.2127299999999999E-2</c:v>
                </c:pt>
                <c:pt idx="16960">
                  <c:v>4.0596399999999998E-2</c:v>
                </c:pt>
                <c:pt idx="16961">
                  <c:v>3.9034600000000003E-2</c:v>
                </c:pt>
                <c:pt idx="16962">
                  <c:v>3.7443799999999999E-2</c:v>
                </c:pt>
                <c:pt idx="16963">
                  <c:v>3.5826299999999998E-2</c:v>
                </c:pt>
                <c:pt idx="16964">
                  <c:v>3.4183900000000003E-2</c:v>
                </c:pt>
                <c:pt idx="16965">
                  <c:v>3.2517699999999997E-2</c:v>
                </c:pt>
                <c:pt idx="16966">
                  <c:v>3.0828700000000001E-2</c:v>
                </c:pt>
                <c:pt idx="16967">
                  <c:v>2.9119200000000001E-2</c:v>
                </c:pt>
                <c:pt idx="16968">
                  <c:v>2.7392199999999998E-2</c:v>
                </c:pt>
                <c:pt idx="16969">
                  <c:v>2.5651E-2</c:v>
                </c:pt>
                <c:pt idx="16970">
                  <c:v>2.3897499999999999E-2</c:v>
                </c:pt>
                <c:pt idx="16971">
                  <c:v>2.2133699999999999E-2</c:v>
                </c:pt>
                <c:pt idx="16972">
                  <c:v>2.0361500000000001E-2</c:v>
                </c:pt>
                <c:pt idx="16973">
                  <c:v>1.8582899999999999E-2</c:v>
                </c:pt>
                <c:pt idx="16974">
                  <c:v>1.67999E-2</c:v>
                </c:pt>
                <c:pt idx="16975">
                  <c:v>1.5014400000000001E-2</c:v>
                </c:pt>
                <c:pt idx="16976">
                  <c:v>1.3228200000000001E-2</c:v>
                </c:pt>
                <c:pt idx="16977">
                  <c:v>1.1443200000000001E-2</c:v>
                </c:pt>
                <c:pt idx="16978" formatCode="0.00E+00">
                  <c:v>9.6609999999999994E-3</c:v>
                </c:pt>
                <c:pt idx="16979" formatCode="0.00E+00">
                  <c:v>7.8833400000000008E-3</c:v>
                </c:pt>
                <c:pt idx="16980" formatCode="0.00E+00">
                  <c:v>6.1117000000000003E-3</c:v>
                </c:pt>
                <c:pt idx="16981" formatCode="0.00E+00">
                  <c:v>4.3477100000000003E-3</c:v>
                </c:pt>
                <c:pt idx="16982" formatCode="0.00E+00">
                  <c:v>2.59304E-3</c:v>
                </c:pt>
                <c:pt idx="16983" formatCode="0.00E+00">
                  <c:v>8.4930699999999999E-4</c:v>
                </c:pt>
                <c:pt idx="16984" formatCode="0.00E+00">
                  <c:v>-8.8189400000000004E-4</c:v>
                </c:pt>
                <c:pt idx="16985" formatCode="0.00E+00">
                  <c:v>-2.5989199999999998E-3</c:v>
                </c:pt>
                <c:pt idx="16986" formatCode="0.00E+00">
                  <c:v>-4.2998300000000001E-3</c:v>
                </c:pt>
                <c:pt idx="16987" formatCode="0.00E+00">
                  <c:v>-5.9824199999999996E-3</c:v>
                </c:pt>
                <c:pt idx="16988" formatCode="0.00E+00">
                  <c:v>-7.6445300000000001E-3</c:v>
                </c:pt>
                <c:pt idx="16989" formatCode="0.00E+00">
                  <c:v>-9.2846300000000003E-3</c:v>
                </c:pt>
                <c:pt idx="16990">
                  <c:v>-1.0902E-2</c:v>
                </c:pt>
                <c:pt idx="16991">
                  <c:v>-1.2496200000000001E-2</c:v>
                </c:pt>
                <c:pt idx="16992">
                  <c:v>-1.40664E-2</c:v>
                </c:pt>
                <c:pt idx="16993">
                  <c:v>-1.56113E-2</c:v>
                </c:pt>
                <c:pt idx="16994">
                  <c:v>-1.71293E-2</c:v>
                </c:pt>
                <c:pt idx="16995">
                  <c:v>-1.8618800000000001E-2</c:v>
                </c:pt>
                <c:pt idx="16996">
                  <c:v>-2.0077600000000001E-2</c:v>
                </c:pt>
                <c:pt idx="16997">
                  <c:v>-2.1503499999999998E-2</c:v>
                </c:pt>
                <c:pt idx="16998">
                  <c:v>-2.2894999999999999E-2</c:v>
                </c:pt>
                <c:pt idx="16999">
                  <c:v>-2.4251999999999999E-2</c:v>
                </c:pt>
                <c:pt idx="17000">
                  <c:v>-2.5574599999999999E-2</c:v>
                </c:pt>
                <c:pt idx="17001">
                  <c:v>-2.6861699999999999E-2</c:v>
                </c:pt>
                <c:pt idx="17002">
                  <c:v>-2.8111799999999999E-2</c:v>
                </c:pt>
                <c:pt idx="17003">
                  <c:v>-2.9323800000000001E-2</c:v>
                </c:pt>
                <c:pt idx="17004">
                  <c:v>-3.0497799999999999E-2</c:v>
                </c:pt>
                <c:pt idx="17005">
                  <c:v>-3.1633700000000001E-2</c:v>
                </c:pt>
                <c:pt idx="17006">
                  <c:v>-3.27309E-2</c:v>
                </c:pt>
                <c:pt idx="17007">
                  <c:v>-3.3788600000000002E-2</c:v>
                </c:pt>
                <c:pt idx="17008">
                  <c:v>-3.4805799999999998E-2</c:v>
                </c:pt>
                <c:pt idx="17009">
                  <c:v>-3.5782000000000001E-2</c:v>
                </c:pt>
                <c:pt idx="17010">
                  <c:v>-3.6716699999999998E-2</c:v>
                </c:pt>
                <c:pt idx="17011">
                  <c:v>-3.7608999999999997E-2</c:v>
                </c:pt>
                <c:pt idx="17012">
                  <c:v>-3.8458399999999997E-2</c:v>
                </c:pt>
                <c:pt idx="17013">
                  <c:v>-3.9264399999999998E-2</c:v>
                </c:pt>
                <c:pt idx="17014">
                  <c:v>-4.0027500000000001E-2</c:v>
                </c:pt>
                <c:pt idx="17015">
                  <c:v>-4.0748300000000001E-2</c:v>
                </c:pt>
                <c:pt idx="17016">
                  <c:v>-4.1427100000000001E-2</c:v>
                </c:pt>
                <c:pt idx="17017">
                  <c:v>-4.20636E-2</c:v>
                </c:pt>
                <c:pt idx="17018">
                  <c:v>-4.2657199999999999E-2</c:v>
                </c:pt>
                <c:pt idx="17019">
                  <c:v>-4.3208000000000003E-2</c:v>
                </c:pt>
                <c:pt idx="17020">
                  <c:v>-4.37163E-2</c:v>
                </c:pt>
                <c:pt idx="17021">
                  <c:v>-4.4182800000000001E-2</c:v>
                </c:pt>
                <c:pt idx="17022">
                  <c:v>-4.4608099999999998E-2</c:v>
                </c:pt>
                <c:pt idx="17023">
                  <c:v>-4.4992400000000002E-2</c:v>
                </c:pt>
                <c:pt idx="17024">
                  <c:v>-4.5335800000000002E-2</c:v>
                </c:pt>
                <c:pt idx="17025">
                  <c:v>-4.5639800000000001E-2</c:v>
                </c:pt>
                <c:pt idx="17026">
                  <c:v>-4.5905399999999999E-2</c:v>
                </c:pt>
                <c:pt idx="17027">
                  <c:v>-4.6133899999999999E-2</c:v>
                </c:pt>
                <c:pt idx="17028">
                  <c:v>-4.6326600000000002E-2</c:v>
                </c:pt>
                <c:pt idx="17029">
                  <c:v>-4.6484900000000003E-2</c:v>
                </c:pt>
                <c:pt idx="17030">
                  <c:v>-4.6608900000000002E-2</c:v>
                </c:pt>
                <c:pt idx="17031">
                  <c:v>-4.6698299999999998E-2</c:v>
                </c:pt>
                <c:pt idx="17032">
                  <c:v>-4.6753299999999998E-2</c:v>
                </c:pt>
                <c:pt idx="17033">
                  <c:v>-4.6775200000000003E-2</c:v>
                </c:pt>
                <c:pt idx="17034">
                  <c:v>-4.6765300000000003E-2</c:v>
                </c:pt>
                <c:pt idx="17035">
                  <c:v>-4.6723599999999997E-2</c:v>
                </c:pt>
                <c:pt idx="17036">
                  <c:v>-4.6650200000000003E-2</c:v>
                </c:pt>
                <c:pt idx="17037">
                  <c:v>-4.6545700000000002E-2</c:v>
                </c:pt>
                <c:pt idx="17038">
                  <c:v>-4.6411399999999998E-2</c:v>
                </c:pt>
                <c:pt idx="17039">
                  <c:v>-4.6248600000000001E-2</c:v>
                </c:pt>
                <c:pt idx="17040">
                  <c:v>-4.6058500000000002E-2</c:v>
                </c:pt>
                <c:pt idx="17041">
                  <c:v>-4.58422E-2</c:v>
                </c:pt>
                <c:pt idx="17042">
                  <c:v>-4.5600500000000002E-2</c:v>
                </c:pt>
                <c:pt idx="17043">
                  <c:v>-4.5334699999999999E-2</c:v>
                </c:pt>
                <c:pt idx="17044">
                  <c:v>-4.5045799999999997E-2</c:v>
                </c:pt>
                <c:pt idx="17045">
                  <c:v>-4.4734000000000003E-2</c:v>
                </c:pt>
                <c:pt idx="17046">
                  <c:v>-4.4400099999999998E-2</c:v>
                </c:pt>
                <c:pt idx="17047">
                  <c:v>-4.4045399999999998E-2</c:v>
                </c:pt>
                <c:pt idx="17048">
                  <c:v>-4.3671000000000001E-2</c:v>
                </c:pt>
                <c:pt idx="17049">
                  <c:v>-4.3277500000000003E-2</c:v>
                </c:pt>
                <c:pt idx="17050">
                  <c:v>-4.2864699999999999E-2</c:v>
                </c:pt>
                <c:pt idx="17051">
                  <c:v>-4.2433499999999999E-2</c:v>
                </c:pt>
                <c:pt idx="17052">
                  <c:v>-4.1986200000000001E-2</c:v>
                </c:pt>
                <c:pt idx="17053">
                  <c:v>-4.1525300000000001E-2</c:v>
                </c:pt>
                <c:pt idx="17054">
                  <c:v>-4.1052100000000001E-2</c:v>
                </c:pt>
                <c:pt idx="17055">
                  <c:v>-4.0567100000000002E-2</c:v>
                </c:pt>
                <c:pt idx="17056">
                  <c:v>-4.00702E-2</c:v>
                </c:pt>
                <c:pt idx="17057">
                  <c:v>-3.9562800000000002E-2</c:v>
                </c:pt>
                <c:pt idx="17058">
                  <c:v>-3.9046699999999997E-2</c:v>
                </c:pt>
                <c:pt idx="17059">
                  <c:v>-3.8522800000000003E-2</c:v>
                </c:pt>
                <c:pt idx="17060">
                  <c:v>-3.7990999999999997E-2</c:v>
                </c:pt>
                <c:pt idx="17061">
                  <c:v>-3.7451699999999997E-2</c:v>
                </c:pt>
                <c:pt idx="17062">
                  <c:v>-3.69057E-2</c:v>
                </c:pt>
                <c:pt idx="17063">
                  <c:v>-3.6353400000000001E-2</c:v>
                </c:pt>
                <c:pt idx="17064">
                  <c:v>-3.57945E-2</c:v>
                </c:pt>
                <c:pt idx="17065">
                  <c:v>-3.52301E-2</c:v>
                </c:pt>
                <c:pt idx="17066">
                  <c:v>-3.4662600000000002E-2</c:v>
                </c:pt>
                <c:pt idx="17067">
                  <c:v>-3.4094399999999997E-2</c:v>
                </c:pt>
                <c:pt idx="17068">
                  <c:v>-3.3525399999999997E-2</c:v>
                </c:pt>
                <c:pt idx="17069">
                  <c:v>-3.2954700000000003E-2</c:v>
                </c:pt>
                <c:pt idx="17070">
                  <c:v>-3.2382300000000003E-2</c:v>
                </c:pt>
                <c:pt idx="17071">
                  <c:v>-3.1808700000000002E-2</c:v>
                </c:pt>
                <c:pt idx="17072">
                  <c:v>-3.1235300000000001E-2</c:v>
                </c:pt>
                <c:pt idx="17073">
                  <c:v>-3.0662999999999999E-2</c:v>
                </c:pt>
                <c:pt idx="17074">
                  <c:v>-3.0092299999999999E-2</c:v>
                </c:pt>
                <c:pt idx="17075">
                  <c:v>-2.9523000000000001E-2</c:v>
                </c:pt>
                <c:pt idx="17076">
                  <c:v>-2.8954799999999999E-2</c:v>
                </c:pt>
                <c:pt idx="17077">
                  <c:v>-2.8388799999999999E-2</c:v>
                </c:pt>
                <c:pt idx="17078">
                  <c:v>-2.78266E-2</c:v>
                </c:pt>
                <c:pt idx="17079">
                  <c:v>-2.7268799999999999E-2</c:v>
                </c:pt>
                <c:pt idx="17080">
                  <c:v>-2.6714999999999999E-2</c:v>
                </c:pt>
                <c:pt idx="17081">
                  <c:v>-2.61651E-2</c:v>
                </c:pt>
                <c:pt idx="17082">
                  <c:v>-2.5619400000000001E-2</c:v>
                </c:pt>
                <c:pt idx="17083">
                  <c:v>-2.5078300000000001E-2</c:v>
                </c:pt>
                <c:pt idx="17084">
                  <c:v>-2.4541299999999999E-2</c:v>
                </c:pt>
                <c:pt idx="17085">
                  <c:v>-2.4007899999999999E-2</c:v>
                </c:pt>
                <c:pt idx="17086">
                  <c:v>-2.3478200000000001E-2</c:v>
                </c:pt>
                <c:pt idx="17087">
                  <c:v>-2.2953500000000002E-2</c:v>
                </c:pt>
                <c:pt idx="17088">
                  <c:v>-2.24344E-2</c:v>
                </c:pt>
                <c:pt idx="17089">
                  <c:v>-2.1920499999999999E-2</c:v>
                </c:pt>
                <c:pt idx="17090">
                  <c:v>-2.1411099999999999E-2</c:v>
                </c:pt>
                <c:pt idx="17091">
                  <c:v>-2.0905900000000002E-2</c:v>
                </c:pt>
                <c:pt idx="17092">
                  <c:v>-2.0405E-2</c:v>
                </c:pt>
                <c:pt idx="17093">
                  <c:v>-1.9907899999999999E-2</c:v>
                </c:pt>
                <c:pt idx="17094">
                  <c:v>-1.9413900000000001E-2</c:v>
                </c:pt>
                <c:pt idx="17095">
                  <c:v>-1.8923499999999999E-2</c:v>
                </c:pt>
                <c:pt idx="17096">
                  <c:v>-1.8438300000000001E-2</c:v>
                </c:pt>
                <c:pt idx="17097">
                  <c:v>-1.7959200000000002E-2</c:v>
                </c:pt>
                <c:pt idx="17098">
                  <c:v>-1.7485199999999999E-2</c:v>
                </c:pt>
                <c:pt idx="17099">
                  <c:v>-1.70148E-2</c:v>
                </c:pt>
                <c:pt idx="17100">
                  <c:v>-1.6546700000000001E-2</c:v>
                </c:pt>
                <c:pt idx="17101">
                  <c:v>-1.6080799999999999E-2</c:v>
                </c:pt>
                <c:pt idx="17102">
                  <c:v>-1.5617499999999999E-2</c:v>
                </c:pt>
                <c:pt idx="17103">
                  <c:v>-1.51576E-2</c:v>
                </c:pt>
                <c:pt idx="17104">
                  <c:v>-1.46997E-2</c:v>
                </c:pt>
                <c:pt idx="17105">
                  <c:v>-1.42411E-2</c:v>
                </c:pt>
                <c:pt idx="17106">
                  <c:v>-1.37806E-2</c:v>
                </c:pt>
                <c:pt idx="17107">
                  <c:v>-1.3318699999999999E-2</c:v>
                </c:pt>
                <c:pt idx="17108">
                  <c:v>-1.28564E-2</c:v>
                </c:pt>
                <c:pt idx="17109">
                  <c:v>-1.2393899999999999E-2</c:v>
                </c:pt>
                <c:pt idx="17110">
                  <c:v>-1.19305E-2</c:v>
                </c:pt>
                <c:pt idx="17111">
                  <c:v>-1.14655E-2</c:v>
                </c:pt>
                <c:pt idx="17112">
                  <c:v>-1.0998000000000001E-2</c:v>
                </c:pt>
                <c:pt idx="17113">
                  <c:v>-1.05258E-2</c:v>
                </c:pt>
                <c:pt idx="17114">
                  <c:v>-1.00474E-2</c:v>
                </c:pt>
                <c:pt idx="17115" formatCode="0.00E+00">
                  <c:v>-9.5638900000000002E-3</c:v>
                </c:pt>
                <c:pt idx="17116" formatCode="0.00E+00">
                  <c:v>-9.0772600000000002E-3</c:v>
                </c:pt>
                <c:pt idx="17117" formatCode="0.00E+00">
                  <c:v>-8.5878299999999994E-3</c:v>
                </c:pt>
                <c:pt idx="17118" formatCode="0.00E+00">
                  <c:v>-8.0946400000000002E-3</c:v>
                </c:pt>
                <c:pt idx="17119" formatCode="0.00E+00">
                  <c:v>-7.59737E-3</c:v>
                </c:pt>
                <c:pt idx="17120" formatCode="0.00E+00">
                  <c:v>-7.0962899999999999E-3</c:v>
                </c:pt>
                <c:pt idx="17121" formatCode="0.00E+00">
                  <c:v>-6.5909899999999997E-3</c:v>
                </c:pt>
                <c:pt idx="17122" formatCode="0.00E+00">
                  <c:v>-6.07991E-3</c:v>
                </c:pt>
                <c:pt idx="17123" formatCode="0.00E+00">
                  <c:v>-5.56143E-3</c:v>
                </c:pt>
                <c:pt idx="17124" formatCode="0.00E+00">
                  <c:v>-5.0351500000000004E-3</c:v>
                </c:pt>
                <c:pt idx="17125" formatCode="0.00E+00">
                  <c:v>-4.5014699999999996E-3</c:v>
                </c:pt>
                <c:pt idx="17126" formatCode="0.00E+00">
                  <c:v>-3.9609299999999997E-3</c:v>
                </c:pt>
                <c:pt idx="17127" formatCode="0.00E+00">
                  <c:v>-3.4144800000000001E-3</c:v>
                </c:pt>
                <c:pt idx="17128" formatCode="0.00E+00">
                  <c:v>-2.8633199999999999E-3</c:v>
                </c:pt>
                <c:pt idx="17129" formatCode="0.00E+00">
                  <c:v>-2.3084999999999998E-3</c:v>
                </c:pt>
                <c:pt idx="17130" formatCode="0.00E+00">
                  <c:v>-1.75051E-3</c:v>
                </c:pt>
                <c:pt idx="17131" formatCode="0.00E+00">
                  <c:v>-1.1888999999999999E-3</c:v>
                </c:pt>
                <c:pt idx="17132" formatCode="0.00E+00">
                  <c:v>-6.2219900000000004E-4</c:v>
                </c:pt>
                <c:pt idx="17133" formatCode="0.00E+00">
                  <c:v>-4.88152E-5</c:v>
                </c:pt>
                <c:pt idx="17134" formatCode="0.00E+00">
                  <c:v>5.3192099999999998E-4</c:v>
                </c:pt>
                <c:pt idx="17135" formatCode="0.00E+00">
                  <c:v>1.11998E-3</c:v>
                </c:pt>
                <c:pt idx="17136" formatCode="0.00E+00">
                  <c:v>1.7157800000000001E-3</c:v>
                </c:pt>
                <c:pt idx="17137" formatCode="0.00E+00">
                  <c:v>2.32029E-3</c:v>
                </c:pt>
                <c:pt idx="17138" formatCode="0.00E+00">
                  <c:v>2.9339399999999999E-3</c:v>
                </c:pt>
                <c:pt idx="17139" formatCode="0.00E+00">
                  <c:v>3.55551E-3</c:v>
                </c:pt>
                <c:pt idx="17140" formatCode="0.00E+00">
                  <c:v>4.1826900000000002E-3</c:v>
                </c:pt>
                <c:pt idx="17141" formatCode="0.00E+00">
                  <c:v>4.8136699999999999E-3</c:v>
                </c:pt>
                <c:pt idx="17142" formatCode="0.00E+00">
                  <c:v>5.4473799999999999E-3</c:v>
                </c:pt>
                <c:pt idx="17143" formatCode="0.00E+00">
                  <c:v>6.0828699999999998E-3</c:v>
                </c:pt>
                <c:pt idx="17144" formatCode="0.00E+00">
                  <c:v>6.7192299999999996E-3</c:v>
                </c:pt>
                <c:pt idx="17145" formatCode="0.00E+00">
                  <c:v>7.3560500000000003E-3</c:v>
                </c:pt>
                <c:pt idx="17146" formatCode="0.00E+00">
                  <c:v>7.9931700000000008E-3</c:v>
                </c:pt>
                <c:pt idx="17147" formatCode="0.00E+00">
                  <c:v>8.6302299999999992E-3</c:v>
                </c:pt>
                <c:pt idx="17148" formatCode="0.00E+00">
                  <c:v>9.2664400000000008E-3</c:v>
                </c:pt>
                <c:pt idx="17149" formatCode="0.00E+00">
                  <c:v>9.9007399999999999E-3</c:v>
                </c:pt>
                <c:pt idx="17150">
                  <c:v>1.05319E-2</c:v>
                </c:pt>
                <c:pt idx="17151">
                  <c:v>1.11597E-2</c:v>
                </c:pt>
                <c:pt idx="17152">
                  <c:v>1.17848E-2</c:v>
                </c:pt>
                <c:pt idx="17153">
                  <c:v>1.2407100000000001E-2</c:v>
                </c:pt>
                <c:pt idx="17154">
                  <c:v>1.30245E-2</c:v>
                </c:pt>
                <c:pt idx="17155">
                  <c:v>1.3635E-2</c:v>
                </c:pt>
                <c:pt idx="17156">
                  <c:v>1.4238499999999999E-2</c:v>
                </c:pt>
                <c:pt idx="17157">
                  <c:v>1.4835900000000001E-2</c:v>
                </c:pt>
                <c:pt idx="17158">
                  <c:v>1.5427400000000001E-2</c:v>
                </c:pt>
                <c:pt idx="17159">
                  <c:v>1.6011500000000001E-2</c:v>
                </c:pt>
                <c:pt idx="17160">
                  <c:v>1.65866E-2</c:v>
                </c:pt>
                <c:pt idx="17161">
                  <c:v>1.7152199999999999E-2</c:v>
                </c:pt>
                <c:pt idx="17162">
                  <c:v>1.77088E-2</c:v>
                </c:pt>
                <c:pt idx="17163">
                  <c:v>1.8256700000000001E-2</c:v>
                </c:pt>
                <c:pt idx="17164">
                  <c:v>1.87955E-2</c:v>
                </c:pt>
                <c:pt idx="17165">
                  <c:v>1.9325100000000001E-2</c:v>
                </c:pt>
                <c:pt idx="17166">
                  <c:v>1.9846300000000001E-2</c:v>
                </c:pt>
                <c:pt idx="17167">
                  <c:v>2.0360099999999999E-2</c:v>
                </c:pt>
                <c:pt idx="17168">
                  <c:v>2.08652E-2</c:v>
                </c:pt>
                <c:pt idx="17169">
                  <c:v>2.1358700000000001E-2</c:v>
                </c:pt>
                <c:pt idx="17170">
                  <c:v>2.1837800000000001E-2</c:v>
                </c:pt>
                <c:pt idx="17171">
                  <c:v>2.2299699999999999E-2</c:v>
                </c:pt>
                <c:pt idx="17172">
                  <c:v>2.2742700000000001E-2</c:v>
                </c:pt>
                <c:pt idx="17173">
                  <c:v>2.3165999999999999E-2</c:v>
                </c:pt>
                <c:pt idx="17174">
                  <c:v>2.3568700000000001E-2</c:v>
                </c:pt>
                <c:pt idx="17175">
                  <c:v>2.3949000000000002E-2</c:v>
                </c:pt>
                <c:pt idx="17176">
                  <c:v>2.4305500000000001E-2</c:v>
                </c:pt>
                <c:pt idx="17177">
                  <c:v>2.4636999999999999E-2</c:v>
                </c:pt>
                <c:pt idx="17178">
                  <c:v>2.49429E-2</c:v>
                </c:pt>
                <c:pt idx="17179">
                  <c:v>2.5223700000000002E-2</c:v>
                </c:pt>
                <c:pt idx="17180">
                  <c:v>2.54798E-2</c:v>
                </c:pt>
                <c:pt idx="17181">
                  <c:v>2.5709800000000001E-2</c:v>
                </c:pt>
                <c:pt idx="17182">
                  <c:v>2.5911300000000002E-2</c:v>
                </c:pt>
                <c:pt idx="17183">
                  <c:v>2.6082500000000002E-2</c:v>
                </c:pt>
                <c:pt idx="17184">
                  <c:v>2.6223400000000001E-2</c:v>
                </c:pt>
                <c:pt idx="17185">
                  <c:v>2.63352E-2</c:v>
                </c:pt>
                <c:pt idx="17186">
                  <c:v>2.6419100000000001E-2</c:v>
                </c:pt>
                <c:pt idx="17187">
                  <c:v>2.6475200000000001E-2</c:v>
                </c:pt>
                <c:pt idx="17188">
                  <c:v>2.6502899999999999E-2</c:v>
                </c:pt>
                <c:pt idx="17189">
                  <c:v>2.65016E-2</c:v>
                </c:pt>
                <c:pt idx="17190">
                  <c:v>2.64712E-2</c:v>
                </c:pt>
                <c:pt idx="17191">
                  <c:v>2.6410599999999999E-2</c:v>
                </c:pt>
                <c:pt idx="17192">
                  <c:v>2.6317900000000002E-2</c:v>
                </c:pt>
                <c:pt idx="17193">
                  <c:v>2.6191300000000001E-2</c:v>
                </c:pt>
                <c:pt idx="17194">
                  <c:v>2.6029900000000002E-2</c:v>
                </c:pt>
                <c:pt idx="17195">
                  <c:v>2.5833100000000001E-2</c:v>
                </c:pt>
                <c:pt idx="17196">
                  <c:v>2.5600899999999999E-2</c:v>
                </c:pt>
                <c:pt idx="17197">
                  <c:v>2.5333499999999998E-2</c:v>
                </c:pt>
                <c:pt idx="17198">
                  <c:v>2.50306E-2</c:v>
                </c:pt>
                <c:pt idx="17199">
                  <c:v>2.46912E-2</c:v>
                </c:pt>
                <c:pt idx="17200">
                  <c:v>2.43149E-2</c:v>
                </c:pt>
                <c:pt idx="17201">
                  <c:v>2.3903000000000001E-2</c:v>
                </c:pt>
                <c:pt idx="17202">
                  <c:v>2.3455E-2</c:v>
                </c:pt>
                <c:pt idx="17203">
                  <c:v>2.29684E-2</c:v>
                </c:pt>
                <c:pt idx="17204">
                  <c:v>2.2440999999999999E-2</c:v>
                </c:pt>
                <c:pt idx="17205">
                  <c:v>2.1872099999999998E-2</c:v>
                </c:pt>
                <c:pt idx="17206">
                  <c:v>2.1260500000000002E-2</c:v>
                </c:pt>
                <c:pt idx="17207">
                  <c:v>2.0604399999999998E-2</c:v>
                </c:pt>
                <c:pt idx="17208">
                  <c:v>1.9904000000000002E-2</c:v>
                </c:pt>
                <c:pt idx="17209">
                  <c:v>1.9160900000000002E-2</c:v>
                </c:pt>
                <c:pt idx="17210">
                  <c:v>1.83766E-2</c:v>
                </c:pt>
                <c:pt idx="17211">
                  <c:v>1.7552000000000002E-2</c:v>
                </c:pt>
                <c:pt idx="17212">
                  <c:v>1.66883E-2</c:v>
                </c:pt>
                <c:pt idx="17213">
                  <c:v>1.5787200000000001E-2</c:v>
                </c:pt>
                <c:pt idx="17214">
                  <c:v>1.4848699999999999E-2</c:v>
                </c:pt>
                <c:pt idx="17215">
                  <c:v>1.38709E-2</c:v>
                </c:pt>
                <c:pt idx="17216">
                  <c:v>1.28527E-2</c:v>
                </c:pt>
                <c:pt idx="17217">
                  <c:v>1.1794300000000001E-2</c:v>
                </c:pt>
                <c:pt idx="17218">
                  <c:v>1.0696799999999999E-2</c:v>
                </c:pt>
                <c:pt idx="17219" formatCode="0.00E+00">
                  <c:v>9.5613999999999994E-3</c:v>
                </c:pt>
                <c:pt idx="17220" formatCode="0.00E+00">
                  <c:v>8.3898900000000005E-3</c:v>
                </c:pt>
                <c:pt idx="17221" formatCode="0.00E+00">
                  <c:v>7.1837899999999998E-3</c:v>
                </c:pt>
                <c:pt idx="17222" formatCode="0.00E+00">
                  <c:v>5.9432499999999997E-3</c:v>
                </c:pt>
                <c:pt idx="17223" formatCode="0.00E+00">
                  <c:v>4.6683200000000001E-3</c:v>
                </c:pt>
                <c:pt idx="17224" formatCode="0.00E+00">
                  <c:v>3.35936E-3</c:v>
                </c:pt>
                <c:pt idx="17225" formatCode="0.00E+00">
                  <c:v>2.0166400000000001E-3</c:v>
                </c:pt>
                <c:pt idx="17226" formatCode="0.00E+00">
                  <c:v>6.4067300000000002E-4</c:v>
                </c:pt>
                <c:pt idx="17227" formatCode="0.00E+00">
                  <c:v>-7.6816600000000003E-4</c:v>
                </c:pt>
                <c:pt idx="17228" formatCode="0.00E+00">
                  <c:v>-2.2097900000000001E-3</c:v>
                </c:pt>
                <c:pt idx="17229" formatCode="0.00E+00">
                  <c:v>-3.68316E-3</c:v>
                </c:pt>
                <c:pt idx="17230" formatCode="0.00E+00">
                  <c:v>-5.1863200000000003E-3</c:v>
                </c:pt>
                <c:pt idx="17231" formatCode="0.00E+00">
                  <c:v>-6.7175899999999998E-3</c:v>
                </c:pt>
                <c:pt idx="17232" formatCode="0.00E+00">
                  <c:v>-8.2759500000000007E-3</c:v>
                </c:pt>
                <c:pt idx="17233" formatCode="0.00E+00">
                  <c:v>-9.8607399999999998E-3</c:v>
                </c:pt>
                <c:pt idx="17234">
                  <c:v>-1.1471E-2</c:v>
                </c:pt>
                <c:pt idx="17235">
                  <c:v>-1.31045E-2</c:v>
                </c:pt>
                <c:pt idx="17236">
                  <c:v>-1.47584E-2</c:v>
                </c:pt>
                <c:pt idx="17237">
                  <c:v>-1.6431000000000001E-2</c:v>
                </c:pt>
                <c:pt idx="17238">
                  <c:v>-1.8122599999999999E-2</c:v>
                </c:pt>
                <c:pt idx="17239">
                  <c:v>-1.98324E-2</c:v>
                </c:pt>
                <c:pt idx="17240">
                  <c:v>-2.1557099999999999E-2</c:v>
                </c:pt>
                <c:pt idx="17241">
                  <c:v>-2.3294200000000001E-2</c:v>
                </c:pt>
                <c:pt idx="17242">
                  <c:v>-2.50435E-2</c:v>
                </c:pt>
                <c:pt idx="17243">
                  <c:v>-2.6804499999999998E-2</c:v>
                </c:pt>
                <c:pt idx="17244">
                  <c:v>-2.8575199999999999E-2</c:v>
                </c:pt>
                <c:pt idx="17245">
                  <c:v>-3.0353399999999999E-2</c:v>
                </c:pt>
                <c:pt idx="17246">
                  <c:v>-3.2136499999999998E-2</c:v>
                </c:pt>
                <c:pt idx="17247">
                  <c:v>-3.3922099999999997E-2</c:v>
                </c:pt>
                <c:pt idx="17248">
                  <c:v>-3.5707500000000003E-2</c:v>
                </c:pt>
                <c:pt idx="17249">
                  <c:v>-3.7490200000000001E-2</c:v>
                </c:pt>
                <c:pt idx="17250">
                  <c:v>-3.9268999999999998E-2</c:v>
                </c:pt>
                <c:pt idx="17251">
                  <c:v>-4.1043400000000001E-2</c:v>
                </c:pt>
                <c:pt idx="17252">
                  <c:v>-4.2811500000000002E-2</c:v>
                </c:pt>
                <c:pt idx="17253">
                  <c:v>-4.45686E-2</c:v>
                </c:pt>
                <c:pt idx="17254">
                  <c:v>-4.6308799999999997E-2</c:v>
                </c:pt>
                <c:pt idx="17255">
                  <c:v>-4.80282E-2</c:v>
                </c:pt>
                <c:pt idx="17256">
                  <c:v>-4.9724699999999997E-2</c:v>
                </c:pt>
                <c:pt idx="17257">
                  <c:v>-5.1396400000000002E-2</c:v>
                </c:pt>
                <c:pt idx="17258">
                  <c:v>-5.3043199999999999E-2</c:v>
                </c:pt>
                <c:pt idx="17259">
                  <c:v>-5.4664900000000002E-2</c:v>
                </c:pt>
                <c:pt idx="17260">
                  <c:v>-5.6259700000000003E-2</c:v>
                </c:pt>
                <c:pt idx="17261">
                  <c:v>-5.7824899999999999E-2</c:v>
                </c:pt>
                <c:pt idx="17262">
                  <c:v>-5.9360299999999998E-2</c:v>
                </c:pt>
                <c:pt idx="17263">
                  <c:v>-6.0867299999999999E-2</c:v>
                </c:pt>
                <c:pt idx="17264">
                  <c:v>-6.2345999999999999E-2</c:v>
                </c:pt>
                <c:pt idx="17265">
                  <c:v>-6.3794900000000002E-2</c:v>
                </c:pt>
                <c:pt idx="17266">
                  <c:v>-6.5212300000000001E-2</c:v>
                </c:pt>
                <c:pt idx="17267">
                  <c:v>-6.6596199999999994E-2</c:v>
                </c:pt>
                <c:pt idx="17268">
                  <c:v>-6.7945199999999997E-2</c:v>
                </c:pt>
                <c:pt idx="17269">
                  <c:v>-6.9257700000000005E-2</c:v>
                </c:pt>
                <c:pt idx="17270">
                  <c:v>-7.05321E-2</c:v>
                </c:pt>
                <c:pt idx="17271">
                  <c:v>-7.1765099999999998E-2</c:v>
                </c:pt>
                <c:pt idx="17272">
                  <c:v>-7.2952600000000006E-2</c:v>
                </c:pt>
                <c:pt idx="17273">
                  <c:v>-7.4090900000000001E-2</c:v>
                </c:pt>
                <c:pt idx="17274">
                  <c:v>-7.5176400000000004E-2</c:v>
                </c:pt>
                <c:pt idx="17275">
                  <c:v>-7.6206700000000002E-2</c:v>
                </c:pt>
                <c:pt idx="17276">
                  <c:v>-7.7179800000000007E-2</c:v>
                </c:pt>
                <c:pt idx="17277">
                  <c:v>-7.8093200000000002E-2</c:v>
                </c:pt>
                <c:pt idx="17278">
                  <c:v>-7.89435E-2</c:v>
                </c:pt>
                <c:pt idx="17279">
                  <c:v>-7.9730300000000004E-2</c:v>
                </c:pt>
                <c:pt idx="17280">
                  <c:v>-8.0454800000000007E-2</c:v>
                </c:pt>
                <c:pt idx="17281">
                  <c:v>-8.1118099999999999E-2</c:v>
                </c:pt>
                <c:pt idx="17282">
                  <c:v>-8.1720299999999996E-2</c:v>
                </c:pt>
                <c:pt idx="17283">
                  <c:v>-8.22605E-2</c:v>
                </c:pt>
                <c:pt idx="17284">
                  <c:v>-8.2737500000000005E-2</c:v>
                </c:pt>
                <c:pt idx="17285">
                  <c:v>-8.3149600000000004E-2</c:v>
                </c:pt>
                <c:pt idx="17286">
                  <c:v>-8.3495700000000006E-2</c:v>
                </c:pt>
                <c:pt idx="17287">
                  <c:v>-8.3776100000000006E-2</c:v>
                </c:pt>
                <c:pt idx="17288">
                  <c:v>-8.3990999999999996E-2</c:v>
                </c:pt>
                <c:pt idx="17289">
                  <c:v>-8.4140599999999996E-2</c:v>
                </c:pt>
                <c:pt idx="17290">
                  <c:v>-8.4224900000000005E-2</c:v>
                </c:pt>
                <c:pt idx="17291">
                  <c:v>-8.4245600000000004E-2</c:v>
                </c:pt>
                <c:pt idx="17292">
                  <c:v>-8.4204699999999993E-2</c:v>
                </c:pt>
                <c:pt idx="17293">
                  <c:v>-8.4103999999999998E-2</c:v>
                </c:pt>
                <c:pt idx="17294">
                  <c:v>-8.3945000000000006E-2</c:v>
                </c:pt>
                <c:pt idx="17295">
                  <c:v>-8.3728300000000005E-2</c:v>
                </c:pt>
                <c:pt idx="17296">
                  <c:v>-8.3453799999999995E-2</c:v>
                </c:pt>
                <c:pt idx="17297">
                  <c:v>-8.3119700000000005E-2</c:v>
                </c:pt>
                <c:pt idx="17298">
                  <c:v>-8.2724000000000006E-2</c:v>
                </c:pt>
                <c:pt idx="17299">
                  <c:v>-8.2265900000000003E-2</c:v>
                </c:pt>
                <c:pt idx="17300">
                  <c:v>-8.17465E-2</c:v>
                </c:pt>
                <c:pt idx="17301">
                  <c:v>-8.1166199999999994E-2</c:v>
                </c:pt>
                <c:pt idx="17302">
                  <c:v>-8.05255E-2</c:v>
                </c:pt>
                <c:pt idx="17303">
                  <c:v>-7.9825800000000002E-2</c:v>
                </c:pt>
                <c:pt idx="17304">
                  <c:v>-7.9066899999999996E-2</c:v>
                </c:pt>
                <c:pt idx="17305">
                  <c:v>-7.8247399999999995E-2</c:v>
                </c:pt>
                <c:pt idx="17306">
                  <c:v>-7.7366799999999999E-2</c:v>
                </c:pt>
                <c:pt idx="17307">
                  <c:v>-7.6427200000000001E-2</c:v>
                </c:pt>
                <c:pt idx="17308">
                  <c:v>-7.5431399999999996E-2</c:v>
                </c:pt>
                <c:pt idx="17309">
                  <c:v>-7.43814E-2</c:v>
                </c:pt>
                <c:pt idx="17310">
                  <c:v>-7.3278999999999997E-2</c:v>
                </c:pt>
                <c:pt idx="17311">
                  <c:v>-7.2126300000000004E-2</c:v>
                </c:pt>
                <c:pt idx="17312">
                  <c:v>-7.0925600000000005E-2</c:v>
                </c:pt>
                <c:pt idx="17313">
                  <c:v>-6.9678299999999999E-2</c:v>
                </c:pt>
                <c:pt idx="17314">
                  <c:v>-6.8385699999999994E-2</c:v>
                </c:pt>
                <c:pt idx="17315">
                  <c:v>-6.7050399999999996E-2</c:v>
                </c:pt>
                <c:pt idx="17316">
                  <c:v>-6.5675200000000003E-2</c:v>
                </c:pt>
                <c:pt idx="17317">
                  <c:v>-6.4259999999999998E-2</c:v>
                </c:pt>
                <c:pt idx="17318">
                  <c:v>-6.2803999999999999E-2</c:v>
                </c:pt>
                <c:pt idx="17319">
                  <c:v>-6.13089E-2</c:v>
                </c:pt>
                <c:pt idx="17320">
                  <c:v>-5.9777400000000001E-2</c:v>
                </c:pt>
                <c:pt idx="17321">
                  <c:v>-5.8211300000000001E-2</c:v>
                </c:pt>
                <c:pt idx="17322">
                  <c:v>-5.6610800000000003E-2</c:v>
                </c:pt>
                <c:pt idx="17323">
                  <c:v>-5.4975400000000001E-2</c:v>
                </c:pt>
                <c:pt idx="17324">
                  <c:v>-5.3305400000000003E-2</c:v>
                </c:pt>
                <c:pt idx="17325">
                  <c:v>-5.1603299999999998E-2</c:v>
                </c:pt>
                <c:pt idx="17326">
                  <c:v>-4.9872100000000003E-2</c:v>
                </c:pt>
                <c:pt idx="17327">
                  <c:v>-4.8114700000000003E-2</c:v>
                </c:pt>
                <c:pt idx="17328">
                  <c:v>-4.6333399999999997E-2</c:v>
                </c:pt>
                <c:pt idx="17329">
                  <c:v>-4.4531000000000001E-2</c:v>
                </c:pt>
                <c:pt idx="17330">
                  <c:v>-4.2709999999999998E-2</c:v>
                </c:pt>
                <c:pt idx="17331">
                  <c:v>-4.0872600000000002E-2</c:v>
                </c:pt>
                <c:pt idx="17332">
                  <c:v>-3.9021300000000002E-2</c:v>
                </c:pt>
                <c:pt idx="17333">
                  <c:v>-3.7157200000000001E-2</c:v>
                </c:pt>
                <c:pt idx="17334">
                  <c:v>-3.5280899999999997E-2</c:v>
                </c:pt>
                <c:pt idx="17335">
                  <c:v>-3.3393399999999997E-2</c:v>
                </c:pt>
                <c:pt idx="17336">
                  <c:v>-3.1497699999999997E-2</c:v>
                </c:pt>
                <c:pt idx="17337">
                  <c:v>-2.9597200000000001E-2</c:v>
                </c:pt>
                <c:pt idx="17338">
                  <c:v>-2.7694199999999999E-2</c:v>
                </c:pt>
                <c:pt idx="17339">
                  <c:v>-2.57901E-2</c:v>
                </c:pt>
                <c:pt idx="17340">
                  <c:v>-2.38862E-2</c:v>
                </c:pt>
                <c:pt idx="17341">
                  <c:v>-2.19823E-2</c:v>
                </c:pt>
                <c:pt idx="17342">
                  <c:v>-2.00778E-2</c:v>
                </c:pt>
                <c:pt idx="17343">
                  <c:v>-1.8173999999999999E-2</c:v>
                </c:pt>
                <c:pt idx="17344">
                  <c:v>-1.6273300000000001E-2</c:v>
                </c:pt>
                <c:pt idx="17345">
                  <c:v>-1.43772E-2</c:v>
                </c:pt>
                <c:pt idx="17346">
                  <c:v>-1.24876E-2</c:v>
                </c:pt>
                <c:pt idx="17347">
                  <c:v>-1.06079E-2</c:v>
                </c:pt>
                <c:pt idx="17348" formatCode="0.00E+00">
                  <c:v>-8.7410500000000002E-3</c:v>
                </c:pt>
                <c:pt idx="17349" formatCode="0.00E+00">
                  <c:v>-6.88946E-3</c:v>
                </c:pt>
                <c:pt idx="17350" formatCode="0.00E+00">
                  <c:v>-5.0566999999999999E-3</c:v>
                </c:pt>
                <c:pt idx="17351" formatCode="0.00E+00">
                  <c:v>-3.2479399999999999E-3</c:v>
                </c:pt>
                <c:pt idx="17352" formatCode="0.00E+00">
                  <c:v>-1.46784E-3</c:v>
                </c:pt>
                <c:pt idx="17353" formatCode="0.00E+00">
                  <c:v>2.80432E-4</c:v>
                </c:pt>
                <c:pt idx="17354" formatCode="0.00E+00">
                  <c:v>1.9948700000000002E-3</c:v>
                </c:pt>
                <c:pt idx="17355" formatCode="0.00E+00">
                  <c:v>3.6752E-3</c:v>
                </c:pt>
                <c:pt idx="17356" formatCode="0.00E+00">
                  <c:v>5.3229999999999996E-3</c:v>
                </c:pt>
                <c:pt idx="17357" formatCode="0.00E+00">
                  <c:v>6.9396500000000003E-3</c:v>
                </c:pt>
                <c:pt idx="17358" formatCode="0.00E+00">
                  <c:v>8.5238399999999995E-3</c:v>
                </c:pt>
                <c:pt idx="17359">
                  <c:v>1.00707E-2</c:v>
                </c:pt>
                <c:pt idx="17360">
                  <c:v>1.15745E-2</c:v>
                </c:pt>
                <c:pt idx="17361">
                  <c:v>1.3033599999999999E-2</c:v>
                </c:pt>
                <c:pt idx="17362">
                  <c:v>1.44507E-2</c:v>
                </c:pt>
                <c:pt idx="17363">
                  <c:v>1.5829900000000001E-2</c:v>
                </c:pt>
                <c:pt idx="17364">
                  <c:v>1.7173299999999999E-2</c:v>
                </c:pt>
                <c:pt idx="17365">
                  <c:v>1.8480799999999999E-2</c:v>
                </c:pt>
                <c:pt idx="17366">
                  <c:v>1.9752499999999999E-2</c:v>
                </c:pt>
                <c:pt idx="17367">
                  <c:v>2.0988199999999999E-2</c:v>
                </c:pt>
                <c:pt idx="17368">
                  <c:v>2.2185300000000002E-2</c:v>
                </c:pt>
                <c:pt idx="17369">
                  <c:v>2.3339200000000001E-2</c:v>
                </c:pt>
                <c:pt idx="17370">
                  <c:v>2.4446099999999998E-2</c:v>
                </c:pt>
                <c:pt idx="17371">
                  <c:v>2.5504099999999998E-2</c:v>
                </c:pt>
                <c:pt idx="17372">
                  <c:v>2.65127E-2</c:v>
                </c:pt>
                <c:pt idx="17373">
                  <c:v>2.7472099999999999E-2</c:v>
                </c:pt>
                <c:pt idx="17374">
                  <c:v>2.8382899999999999E-2</c:v>
                </c:pt>
                <c:pt idx="17375">
                  <c:v>2.9245500000000001E-2</c:v>
                </c:pt>
                <c:pt idx="17376">
                  <c:v>3.0059099999999998E-2</c:v>
                </c:pt>
                <c:pt idx="17377">
                  <c:v>3.0822800000000001E-2</c:v>
                </c:pt>
                <c:pt idx="17378">
                  <c:v>3.1536099999999997E-2</c:v>
                </c:pt>
                <c:pt idx="17379">
                  <c:v>3.2197299999999998E-2</c:v>
                </c:pt>
                <c:pt idx="17380">
                  <c:v>3.2803800000000001E-2</c:v>
                </c:pt>
                <c:pt idx="17381">
                  <c:v>3.33549E-2</c:v>
                </c:pt>
                <c:pt idx="17382">
                  <c:v>3.3851300000000001E-2</c:v>
                </c:pt>
                <c:pt idx="17383">
                  <c:v>3.4294699999999997E-2</c:v>
                </c:pt>
                <c:pt idx="17384">
                  <c:v>3.46874E-2</c:v>
                </c:pt>
                <c:pt idx="17385">
                  <c:v>3.5031699999999999E-2</c:v>
                </c:pt>
                <c:pt idx="17386">
                  <c:v>3.5328499999999999E-2</c:v>
                </c:pt>
                <c:pt idx="17387">
                  <c:v>3.5575700000000002E-2</c:v>
                </c:pt>
                <c:pt idx="17388">
                  <c:v>3.5770400000000001E-2</c:v>
                </c:pt>
                <c:pt idx="17389">
                  <c:v>3.5911400000000003E-2</c:v>
                </c:pt>
                <c:pt idx="17390">
                  <c:v>3.6000999999999998E-2</c:v>
                </c:pt>
                <c:pt idx="17391">
                  <c:v>3.6042999999999999E-2</c:v>
                </c:pt>
                <c:pt idx="17392">
                  <c:v>3.6040700000000002E-2</c:v>
                </c:pt>
                <c:pt idx="17393">
                  <c:v>3.5994100000000001E-2</c:v>
                </c:pt>
                <c:pt idx="17394">
                  <c:v>3.5900799999999997E-2</c:v>
                </c:pt>
                <c:pt idx="17395">
                  <c:v>3.5757799999999999E-2</c:v>
                </c:pt>
                <c:pt idx="17396">
                  <c:v>3.5564100000000001E-2</c:v>
                </c:pt>
                <c:pt idx="17397">
                  <c:v>3.5320200000000003E-2</c:v>
                </c:pt>
                <c:pt idx="17398">
                  <c:v>3.5026099999999998E-2</c:v>
                </c:pt>
                <c:pt idx="17399">
                  <c:v>3.4682200000000003E-2</c:v>
                </c:pt>
                <c:pt idx="17400">
                  <c:v>3.4291099999999998E-2</c:v>
                </c:pt>
                <c:pt idx="17401">
                  <c:v>3.3855999999999997E-2</c:v>
                </c:pt>
                <c:pt idx="17402">
                  <c:v>3.33776E-2</c:v>
                </c:pt>
                <c:pt idx="17403">
                  <c:v>3.2854899999999999E-2</c:v>
                </c:pt>
                <c:pt idx="17404">
                  <c:v>3.2286799999999997E-2</c:v>
                </c:pt>
                <c:pt idx="17405">
                  <c:v>3.1674500000000001E-2</c:v>
                </c:pt>
                <c:pt idx="17406">
                  <c:v>3.10204E-2</c:v>
                </c:pt>
                <c:pt idx="17407">
                  <c:v>3.0327E-2</c:v>
                </c:pt>
                <c:pt idx="17408">
                  <c:v>2.9597700000000001E-2</c:v>
                </c:pt>
                <c:pt idx="17409">
                  <c:v>2.8834800000000001E-2</c:v>
                </c:pt>
                <c:pt idx="17410">
                  <c:v>2.8038299999999999E-2</c:v>
                </c:pt>
                <c:pt idx="17411">
                  <c:v>2.72079E-2</c:v>
                </c:pt>
                <c:pt idx="17412">
                  <c:v>2.6343999999999999E-2</c:v>
                </c:pt>
                <c:pt idx="17413">
                  <c:v>2.5446699999999999E-2</c:v>
                </c:pt>
                <c:pt idx="17414">
                  <c:v>2.4516900000000001E-2</c:v>
                </c:pt>
                <c:pt idx="17415">
                  <c:v>2.3556199999999999E-2</c:v>
                </c:pt>
                <c:pt idx="17416">
                  <c:v>2.25653E-2</c:v>
                </c:pt>
                <c:pt idx="17417">
                  <c:v>2.1544899999999999E-2</c:v>
                </c:pt>
                <c:pt idx="17418">
                  <c:v>2.0496500000000001E-2</c:v>
                </c:pt>
                <c:pt idx="17419">
                  <c:v>1.9423099999999999E-2</c:v>
                </c:pt>
                <c:pt idx="17420">
                  <c:v>1.8326800000000001E-2</c:v>
                </c:pt>
                <c:pt idx="17421">
                  <c:v>1.7208299999999999E-2</c:v>
                </c:pt>
                <c:pt idx="17422">
                  <c:v>1.6067999999999999E-2</c:v>
                </c:pt>
                <c:pt idx="17423">
                  <c:v>1.49064E-2</c:v>
                </c:pt>
                <c:pt idx="17424">
                  <c:v>1.37238E-2</c:v>
                </c:pt>
                <c:pt idx="17425">
                  <c:v>1.2523100000000001E-2</c:v>
                </c:pt>
                <c:pt idx="17426">
                  <c:v>1.1307899999999999E-2</c:v>
                </c:pt>
                <c:pt idx="17427">
                  <c:v>1.0079899999999999E-2</c:v>
                </c:pt>
                <c:pt idx="17428" formatCode="0.00E+00">
                  <c:v>8.83981E-3</c:v>
                </c:pt>
                <c:pt idx="17429" formatCode="0.00E+00">
                  <c:v>7.5892900000000003E-3</c:v>
                </c:pt>
                <c:pt idx="17430" formatCode="0.00E+00">
                  <c:v>6.32921E-3</c:v>
                </c:pt>
                <c:pt idx="17431" formatCode="0.00E+00">
                  <c:v>5.0590000000000001E-3</c:v>
                </c:pt>
                <c:pt idx="17432" formatCode="0.00E+00">
                  <c:v>3.7791600000000002E-3</c:v>
                </c:pt>
                <c:pt idx="17433" formatCode="0.00E+00">
                  <c:v>2.4918200000000001E-3</c:v>
                </c:pt>
                <c:pt idx="17434" formatCode="0.00E+00">
                  <c:v>1.1979E-3</c:v>
                </c:pt>
                <c:pt idx="17435" formatCode="0.00E+00">
                  <c:v>-1.0384E-4</c:v>
                </c:pt>
                <c:pt idx="17436" formatCode="0.00E+00">
                  <c:v>-1.4138600000000001E-3</c:v>
                </c:pt>
                <c:pt idx="17437" formatCode="0.00E+00">
                  <c:v>-2.7299300000000002E-3</c:v>
                </c:pt>
                <c:pt idx="17438" formatCode="0.00E+00">
                  <c:v>-4.0493200000000003E-3</c:v>
                </c:pt>
                <c:pt idx="17439" formatCode="0.00E+00">
                  <c:v>-5.3715100000000003E-3</c:v>
                </c:pt>
                <c:pt idx="17440" formatCode="0.00E+00">
                  <c:v>-6.6965899999999997E-3</c:v>
                </c:pt>
                <c:pt idx="17441" formatCode="0.00E+00">
                  <c:v>-8.0227300000000005E-3</c:v>
                </c:pt>
                <c:pt idx="17442" formatCode="0.00E+00">
                  <c:v>-9.3467700000000008E-3</c:v>
                </c:pt>
                <c:pt idx="17443">
                  <c:v>-1.06655E-2</c:v>
                </c:pt>
                <c:pt idx="17444">
                  <c:v>-1.1975400000000001E-2</c:v>
                </c:pt>
                <c:pt idx="17445">
                  <c:v>-1.3273500000000001E-2</c:v>
                </c:pt>
                <c:pt idx="17446">
                  <c:v>-1.45597E-2</c:v>
                </c:pt>
                <c:pt idx="17447">
                  <c:v>-1.5836800000000002E-2</c:v>
                </c:pt>
                <c:pt idx="17448">
                  <c:v>-1.7107299999999999E-2</c:v>
                </c:pt>
                <c:pt idx="17449">
                  <c:v>-1.83695E-2</c:v>
                </c:pt>
                <c:pt idx="17450">
                  <c:v>-1.9618199999999999E-2</c:v>
                </c:pt>
                <c:pt idx="17451">
                  <c:v>-2.0847899999999999E-2</c:v>
                </c:pt>
                <c:pt idx="17452">
                  <c:v>-2.2056699999999999E-2</c:v>
                </c:pt>
                <c:pt idx="17453">
                  <c:v>-2.3245399999999999E-2</c:v>
                </c:pt>
                <c:pt idx="17454">
                  <c:v>-2.44143E-2</c:v>
                </c:pt>
                <c:pt idx="17455">
                  <c:v>-2.5563300000000001E-2</c:v>
                </c:pt>
                <c:pt idx="17456">
                  <c:v>-2.6694200000000001E-2</c:v>
                </c:pt>
                <c:pt idx="17457">
                  <c:v>-2.7809299999999999E-2</c:v>
                </c:pt>
                <c:pt idx="17458">
                  <c:v>-2.89091E-2</c:v>
                </c:pt>
                <c:pt idx="17459">
                  <c:v>-2.9993200000000001E-2</c:v>
                </c:pt>
                <c:pt idx="17460">
                  <c:v>-3.1060899999999999E-2</c:v>
                </c:pt>
                <c:pt idx="17461">
                  <c:v>-3.2111800000000003E-2</c:v>
                </c:pt>
                <c:pt idx="17462">
                  <c:v>-3.3145800000000003E-2</c:v>
                </c:pt>
                <c:pt idx="17463">
                  <c:v>-3.4162499999999998E-2</c:v>
                </c:pt>
                <c:pt idx="17464">
                  <c:v>-3.5162100000000002E-2</c:v>
                </c:pt>
                <c:pt idx="17465">
                  <c:v>-3.6144299999999997E-2</c:v>
                </c:pt>
                <c:pt idx="17466">
                  <c:v>-3.7108099999999998E-2</c:v>
                </c:pt>
                <c:pt idx="17467">
                  <c:v>-3.8052599999999999E-2</c:v>
                </c:pt>
                <c:pt idx="17468">
                  <c:v>-3.8976799999999999E-2</c:v>
                </c:pt>
                <c:pt idx="17469">
                  <c:v>-3.9878900000000002E-2</c:v>
                </c:pt>
                <c:pt idx="17470">
                  <c:v>-4.07572E-2</c:v>
                </c:pt>
                <c:pt idx="17471">
                  <c:v>-4.1610000000000001E-2</c:v>
                </c:pt>
                <c:pt idx="17472">
                  <c:v>-4.2436300000000003E-2</c:v>
                </c:pt>
                <c:pt idx="17473">
                  <c:v>-4.3235599999999999E-2</c:v>
                </c:pt>
                <c:pt idx="17474">
                  <c:v>-4.4006900000000002E-2</c:v>
                </c:pt>
                <c:pt idx="17475">
                  <c:v>-4.4750600000000001E-2</c:v>
                </c:pt>
                <c:pt idx="17476">
                  <c:v>-4.5468700000000001E-2</c:v>
                </c:pt>
                <c:pt idx="17477">
                  <c:v>-4.6162799999999997E-2</c:v>
                </c:pt>
                <c:pt idx="17478">
                  <c:v>-4.6830900000000002E-2</c:v>
                </c:pt>
                <c:pt idx="17479">
                  <c:v>-4.74708E-2</c:v>
                </c:pt>
                <c:pt idx="17480">
                  <c:v>-4.8083399999999998E-2</c:v>
                </c:pt>
                <c:pt idx="17481">
                  <c:v>-4.86725E-2</c:v>
                </c:pt>
                <c:pt idx="17482">
                  <c:v>-4.9240899999999997E-2</c:v>
                </c:pt>
                <c:pt idx="17483">
                  <c:v>-4.9789199999999999E-2</c:v>
                </c:pt>
                <c:pt idx="17484">
                  <c:v>-5.0317000000000001E-2</c:v>
                </c:pt>
                <c:pt idx="17485">
                  <c:v>-5.0824399999999999E-2</c:v>
                </c:pt>
                <c:pt idx="17486">
                  <c:v>-5.1312400000000001E-2</c:v>
                </c:pt>
                <c:pt idx="17487">
                  <c:v>-5.1781000000000001E-2</c:v>
                </c:pt>
                <c:pt idx="17488">
                  <c:v>-5.2227900000000001E-2</c:v>
                </c:pt>
                <c:pt idx="17489">
                  <c:v>-5.26509E-2</c:v>
                </c:pt>
                <c:pt idx="17490">
                  <c:v>-5.3049600000000002E-2</c:v>
                </c:pt>
                <c:pt idx="17491">
                  <c:v>-5.34257E-2</c:v>
                </c:pt>
                <c:pt idx="17492">
                  <c:v>-5.37802E-2</c:v>
                </c:pt>
                <c:pt idx="17493">
                  <c:v>-5.41127E-2</c:v>
                </c:pt>
                <c:pt idx="17494">
                  <c:v>-5.4421400000000002E-2</c:v>
                </c:pt>
                <c:pt idx="17495">
                  <c:v>-5.47039E-2</c:v>
                </c:pt>
                <c:pt idx="17496">
                  <c:v>-5.49597E-2</c:v>
                </c:pt>
                <c:pt idx="17497">
                  <c:v>-5.5189799999999997E-2</c:v>
                </c:pt>
                <c:pt idx="17498">
                  <c:v>-5.5396300000000002E-2</c:v>
                </c:pt>
                <c:pt idx="17499">
                  <c:v>-5.5580900000000003E-2</c:v>
                </c:pt>
                <c:pt idx="17500">
                  <c:v>-5.5745599999999999E-2</c:v>
                </c:pt>
                <c:pt idx="17501">
                  <c:v>-5.58909E-2</c:v>
                </c:pt>
                <c:pt idx="17502">
                  <c:v>-5.6015799999999998E-2</c:v>
                </c:pt>
                <c:pt idx="17503">
                  <c:v>-5.6119700000000002E-2</c:v>
                </c:pt>
                <c:pt idx="17504">
                  <c:v>-5.6203099999999999E-2</c:v>
                </c:pt>
                <c:pt idx="17505">
                  <c:v>-5.6265799999999998E-2</c:v>
                </c:pt>
                <c:pt idx="17506">
                  <c:v>-5.6306099999999998E-2</c:v>
                </c:pt>
                <c:pt idx="17507">
                  <c:v>-5.63226E-2</c:v>
                </c:pt>
                <c:pt idx="17508">
                  <c:v>-5.6316400000000003E-2</c:v>
                </c:pt>
                <c:pt idx="17509">
                  <c:v>-5.6290399999999997E-2</c:v>
                </c:pt>
                <c:pt idx="17510">
                  <c:v>-5.6246900000000002E-2</c:v>
                </c:pt>
                <c:pt idx="17511">
                  <c:v>-5.6186399999999997E-2</c:v>
                </c:pt>
                <c:pt idx="17512">
                  <c:v>-5.6109699999999998E-2</c:v>
                </c:pt>
                <c:pt idx="17513">
                  <c:v>-5.6017600000000001E-2</c:v>
                </c:pt>
                <c:pt idx="17514">
                  <c:v>-5.5910700000000001E-2</c:v>
                </c:pt>
                <c:pt idx="17515">
                  <c:v>-5.5788999999999998E-2</c:v>
                </c:pt>
                <c:pt idx="17516">
                  <c:v>-5.5652399999999998E-2</c:v>
                </c:pt>
                <c:pt idx="17517">
                  <c:v>-5.5501099999999998E-2</c:v>
                </c:pt>
                <c:pt idx="17518">
                  <c:v>-5.5335500000000003E-2</c:v>
                </c:pt>
                <c:pt idx="17519">
                  <c:v>-5.5154700000000001E-2</c:v>
                </c:pt>
                <c:pt idx="17520">
                  <c:v>-5.4957300000000001E-2</c:v>
                </c:pt>
                <c:pt idx="17521">
                  <c:v>-5.4743600000000003E-2</c:v>
                </c:pt>
                <c:pt idx="17522">
                  <c:v>-5.4514300000000002E-2</c:v>
                </c:pt>
                <c:pt idx="17523">
                  <c:v>-5.4270100000000002E-2</c:v>
                </c:pt>
                <c:pt idx="17524">
                  <c:v>-5.4011400000000001E-2</c:v>
                </c:pt>
                <c:pt idx="17525">
                  <c:v>-5.3737399999999998E-2</c:v>
                </c:pt>
                <c:pt idx="17526">
                  <c:v>-5.3446500000000001E-2</c:v>
                </c:pt>
                <c:pt idx="17527">
                  <c:v>-5.3137799999999999E-2</c:v>
                </c:pt>
                <c:pt idx="17528">
                  <c:v>-5.2811200000000003E-2</c:v>
                </c:pt>
                <c:pt idx="17529">
                  <c:v>-5.2467399999999997E-2</c:v>
                </c:pt>
                <c:pt idx="17530">
                  <c:v>-5.2108000000000002E-2</c:v>
                </c:pt>
                <c:pt idx="17531">
                  <c:v>-5.1733599999999998E-2</c:v>
                </c:pt>
                <c:pt idx="17532">
                  <c:v>-5.1344000000000001E-2</c:v>
                </c:pt>
                <c:pt idx="17533">
                  <c:v>-5.0938299999999999E-2</c:v>
                </c:pt>
                <c:pt idx="17534">
                  <c:v>-5.0516600000000002E-2</c:v>
                </c:pt>
                <c:pt idx="17535">
                  <c:v>-5.0079800000000001E-2</c:v>
                </c:pt>
                <c:pt idx="17536">
                  <c:v>-4.9627499999999998E-2</c:v>
                </c:pt>
                <c:pt idx="17537">
                  <c:v>-4.9158300000000002E-2</c:v>
                </c:pt>
                <c:pt idx="17538">
                  <c:v>-4.8671600000000002E-2</c:v>
                </c:pt>
                <c:pt idx="17539">
                  <c:v>-4.8168299999999997E-2</c:v>
                </c:pt>
                <c:pt idx="17540">
                  <c:v>-4.7649900000000002E-2</c:v>
                </c:pt>
                <c:pt idx="17541">
                  <c:v>-4.7117699999999998E-2</c:v>
                </c:pt>
                <c:pt idx="17542">
                  <c:v>-4.6572000000000002E-2</c:v>
                </c:pt>
                <c:pt idx="17543">
                  <c:v>-4.6012299999999999E-2</c:v>
                </c:pt>
                <c:pt idx="17544">
                  <c:v>-4.5439500000000001E-2</c:v>
                </c:pt>
                <c:pt idx="17545">
                  <c:v>-4.4857000000000001E-2</c:v>
                </c:pt>
                <c:pt idx="17546">
                  <c:v>-4.4260500000000001E-2</c:v>
                </c:pt>
                <c:pt idx="17547">
                  <c:v>-4.3631999999999997E-2</c:v>
                </c:pt>
                <c:pt idx="17548">
                  <c:v>-4.2973900000000002E-2</c:v>
                </c:pt>
                <c:pt idx="17549">
                  <c:v>-4.2308499999999999E-2</c:v>
                </c:pt>
                <c:pt idx="17550">
                  <c:v>-4.1637599999999997E-2</c:v>
                </c:pt>
                <c:pt idx="17551">
                  <c:v>-4.0950800000000002E-2</c:v>
                </c:pt>
                <c:pt idx="17552">
                  <c:v>-4.0250099999999997E-2</c:v>
                </c:pt>
                <c:pt idx="17553">
                  <c:v>-3.9539400000000002E-2</c:v>
                </c:pt>
                <c:pt idx="17554">
                  <c:v>-3.8818199999999997E-2</c:v>
                </c:pt>
                <c:pt idx="17555">
                  <c:v>-3.8084699999999999E-2</c:v>
                </c:pt>
                <c:pt idx="17556">
                  <c:v>-3.7337200000000001E-2</c:v>
                </c:pt>
                <c:pt idx="17557">
                  <c:v>-3.6575299999999998E-2</c:v>
                </c:pt>
                <c:pt idx="17558">
                  <c:v>-3.5799600000000001E-2</c:v>
                </c:pt>
                <c:pt idx="17559">
                  <c:v>-3.5011300000000002E-2</c:v>
                </c:pt>
                <c:pt idx="17560">
                  <c:v>-3.42113E-2</c:v>
                </c:pt>
                <c:pt idx="17561">
                  <c:v>-3.3398900000000002E-2</c:v>
                </c:pt>
                <c:pt idx="17562">
                  <c:v>-3.2573699999999997E-2</c:v>
                </c:pt>
                <c:pt idx="17563">
                  <c:v>-3.1737099999999997E-2</c:v>
                </c:pt>
                <c:pt idx="17564">
                  <c:v>-3.0891499999999999E-2</c:v>
                </c:pt>
                <c:pt idx="17565">
                  <c:v>-3.00395E-2</c:v>
                </c:pt>
                <c:pt idx="17566">
                  <c:v>-2.9182400000000001E-2</c:v>
                </c:pt>
                <c:pt idx="17567">
                  <c:v>-2.8320499999999998E-2</c:v>
                </c:pt>
                <c:pt idx="17568">
                  <c:v>-2.7453200000000001E-2</c:v>
                </c:pt>
                <c:pt idx="17569">
                  <c:v>-2.6580300000000001E-2</c:v>
                </c:pt>
                <c:pt idx="17570">
                  <c:v>-2.57019E-2</c:v>
                </c:pt>
                <c:pt idx="17571">
                  <c:v>-2.4817100000000002E-2</c:v>
                </c:pt>
                <c:pt idx="17572">
                  <c:v>-2.3924399999999998E-2</c:v>
                </c:pt>
                <c:pt idx="17573">
                  <c:v>-2.3022899999999999E-2</c:v>
                </c:pt>
                <c:pt idx="17574">
                  <c:v>-2.21131E-2</c:v>
                </c:pt>
                <c:pt idx="17575">
                  <c:v>-2.11953E-2</c:v>
                </c:pt>
                <c:pt idx="17576">
                  <c:v>-2.02688E-2</c:v>
                </c:pt>
                <c:pt idx="17577">
                  <c:v>-1.93329E-2</c:v>
                </c:pt>
                <c:pt idx="17578">
                  <c:v>-1.8387899999999999E-2</c:v>
                </c:pt>
                <c:pt idx="17579">
                  <c:v>-1.7433899999999999E-2</c:v>
                </c:pt>
                <c:pt idx="17580">
                  <c:v>-1.6471099999999999E-2</c:v>
                </c:pt>
                <c:pt idx="17581">
                  <c:v>-1.54991E-2</c:v>
                </c:pt>
                <c:pt idx="17582">
                  <c:v>-1.4518E-2</c:v>
                </c:pt>
                <c:pt idx="17583">
                  <c:v>-1.35283E-2</c:v>
                </c:pt>
                <c:pt idx="17584">
                  <c:v>-1.25308E-2</c:v>
                </c:pt>
                <c:pt idx="17585">
                  <c:v>-1.15259E-2</c:v>
                </c:pt>
                <c:pt idx="17586">
                  <c:v>-1.0514799999999999E-2</c:v>
                </c:pt>
                <c:pt idx="17587" formatCode="0.00E+00">
                  <c:v>-9.4989700000000007E-3</c:v>
                </c:pt>
                <c:pt idx="17588" formatCode="0.00E+00">
                  <c:v>-8.4793100000000003E-3</c:v>
                </c:pt>
                <c:pt idx="17589" formatCode="0.00E+00">
                  <c:v>-7.4557800000000004E-3</c:v>
                </c:pt>
                <c:pt idx="17590" formatCode="0.00E+00">
                  <c:v>-6.4280600000000002E-3</c:v>
                </c:pt>
                <c:pt idx="17591" formatCode="0.00E+00">
                  <c:v>-5.3962400000000001E-3</c:v>
                </c:pt>
                <c:pt idx="17592" formatCode="0.00E+00">
                  <c:v>-4.36047E-3</c:v>
                </c:pt>
                <c:pt idx="17593" formatCode="0.00E+00">
                  <c:v>-3.32081E-3</c:v>
                </c:pt>
                <c:pt idx="17594" formatCode="0.00E+00">
                  <c:v>-2.2775600000000001E-3</c:v>
                </c:pt>
                <c:pt idx="17595" formatCode="0.00E+00">
                  <c:v>-1.23113E-3</c:v>
                </c:pt>
                <c:pt idx="17596" formatCode="0.00E+00">
                  <c:v>-1.82239E-4</c:v>
                </c:pt>
                <c:pt idx="17597" formatCode="0.00E+00">
                  <c:v>8.6809699999999997E-4</c:v>
                </c:pt>
                <c:pt idx="17598" formatCode="0.00E+00">
                  <c:v>1.9187E-3</c:v>
                </c:pt>
                <c:pt idx="17599" formatCode="0.00E+00">
                  <c:v>2.9675700000000001E-3</c:v>
                </c:pt>
                <c:pt idx="17600" formatCode="0.00E+00">
                  <c:v>4.0120900000000003E-3</c:v>
                </c:pt>
                <c:pt idx="17601" formatCode="0.00E+00">
                  <c:v>5.0502699999999999E-3</c:v>
                </c:pt>
                <c:pt idx="17602" formatCode="0.00E+00">
                  <c:v>6.0817299999999996E-3</c:v>
                </c:pt>
                <c:pt idx="17603" formatCode="0.00E+00">
                  <c:v>7.1070100000000004E-3</c:v>
                </c:pt>
                <c:pt idx="17604" formatCode="0.00E+00">
                  <c:v>8.1257299999999994E-3</c:v>
                </c:pt>
                <c:pt idx="17605" formatCode="0.00E+00">
                  <c:v>9.1368400000000002E-3</c:v>
                </c:pt>
                <c:pt idx="17606">
                  <c:v>1.01405E-2</c:v>
                </c:pt>
                <c:pt idx="17607">
                  <c:v>1.1137599999999999E-2</c:v>
                </c:pt>
                <c:pt idx="17608">
                  <c:v>1.21282E-2</c:v>
                </c:pt>
                <c:pt idx="17609">
                  <c:v>1.31112E-2</c:v>
                </c:pt>
                <c:pt idx="17610">
                  <c:v>1.40856E-2</c:v>
                </c:pt>
                <c:pt idx="17611">
                  <c:v>1.50495E-2</c:v>
                </c:pt>
                <c:pt idx="17612">
                  <c:v>1.6001100000000001E-2</c:v>
                </c:pt>
                <c:pt idx="17613">
                  <c:v>1.6941000000000001E-2</c:v>
                </c:pt>
                <c:pt idx="17614">
                  <c:v>1.7870799999999999E-2</c:v>
                </c:pt>
                <c:pt idx="17615">
                  <c:v>1.8790100000000001E-2</c:v>
                </c:pt>
                <c:pt idx="17616">
                  <c:v>1.9696200000000001E-2</c:v>
                </c:pt>
                <c:pt idx="17617">
                  <c:v>2.0585699999999998E-2</c:v>
                </c:pt>
                <c:pt idx="17618">
                  <c:v>2.1455800000000001E-2</c:v>
                </c:pt>
                <c:pt idx="17619">
                  <c:v>2.23042E-2</c:v>
                </c:pt>
                <c:pt idx="17620">
                  <c:v>2.3129899999999998E-2</c:v>
                </c:pt>
                <c:pt idx="17621">
                  <c:v>2.3933599999999999E-2</c:v>
                </c:pt>
                <c:pt idx="17622">
                  <c:v>2.47152E-2</c:v>
                </c:pt>
                <c:pt idx="17623">
                  <c:v>2.54729E-2</c:v>
                </c:pt>
                <c:pt idx="17624">
                  <c:v>2.6204999999999999E-2</c:v>
                </c:pt>
                <c:pt idx="17625">
                  <c:v>2.69099E-2</c:v>
                </c:pt>
                <c:pt idx="17626">
                  <c:v>2.75853E-2</c:v>
                </c:pt>
                <c:pt idx="17627">
                  <c:v>2.8230000000000002E-2</c:v>
                </c:pt>
                <c:pt idx="17628">
                  <c:v>2.8844100000000001E-2</c:v>
                </c:pt>
                <c:pt idx="17629">
                  <c:v>2.94279E-2</c:v>
                </c:pt>
                <c:pt idx="17630">
                  <c:v>2.99812E-2</c:v>
                </c:pt>
                <c:pt idx="17631">
                  <c:v>3.0503800000000001E-2</c:v>
                </c:pt>
                <c:pt idx="17632">
                  <c:v>3.0992800000000001E-2</c:v>
                </c:pt>
                <c:pt idx="17633">
                  <c:v>3.1446399999999999E-2</c:v>
                </c:pt>
                <c:pt idx="17634">
                  <c:v>3.1875100000000003E-2</c:v>
                </c:pt>
                <c:pt idx="17635">
                  <c:v>3.2286500000000003E-2</c:v>
                </c:pt>
                <c:pt idx="17636">
                  <c:v>3.2666100000000003E-2</c:v>
                </c:pt>
                <c:pt idx="17637">
                  <c:v>3.30043E-2</c:v>
                </c:pt>
                <c:pt idx="17638">
                  <c:v>3.3309100000000001E-2</c:v>
                </c:pt>
                <c:pt idx="17639">
                  <c:v>3.3581699999999999E-2</c:v>
                </c:pt>
                <c:pt idx="17640">
                  <c:v>3.3816400000000003E-2</c:v>
                </c:pt>
                <c:pt idx="17641">
                  <c:v>3.4011899999999998E-2</c:v>
                </c:pt>
                <c:pt idx="17642">
                  <c:v>3.4168900000000002E-2</c:v>
                </c:pt>
                <c:pt idx="17643">
                  <c:v>3.4287699999999997E-2</c:v>
                </c:pt>
                <c:pt idx="17644">
                  <c:v>3.43684E-2</c:v>
                </c:pt>
                <c:pt idx="17645">
                  <c:v>3.4410099999999999E-2</c:v>
                </c:pt>
                <c:pt idx="17646">
                  <c:v>3.4411600000000001E-2</c:v>
                </c:pt>
                <c:pt idx="17647">
                  <c:v>3.4372E-2</c:v>
                </c:pt>
                <c:pt idx="17648">
                  <c:v>3.4290899999999999E-2</c:v>
                </c:pt>
                <c:pt idx="17649">
                  <c:v>3.4167700000000002E-2</c:v>
                </c:pt>
                <c:pt idx="17650">
                  <c:v>3.4001200000000002E-2</c:v>
                </c:pt>
                <c:pt idx="17651">
                  <c:v>3.3790399999999998E-2</c:v>
                </c:pt>
                <c:pt idx="17652">
                  <c:v>3.3534700000000001E-2</c:v>
                </c:pt>
                <c:pt idx="17653">
                  <c:v>3.3233100000000002E-2</c:v>
                </c:pt>
                <c:pt idx="17654">
                  <c:v>3.2884999999999998E-2</c:v>
                </c:pt>
                <c:pt idx="17655">
                  <c:v>3.2490999999999999E-2</c:v>
                </c:pt>
                <c:pt idx="17656">
                  <c:v>3.2052400000000002E-2</c:v>
                </c:pt>
                <c:pt idx="17657">
                  <c:v>3.1571000000000002E-2</c:v>
                </c:pt>
                <c:pt idx="17658">
                  <c:v>3.1047600000000002E-2</c:v>
                </c:pt>
                <c:pt idx="17659">
                  <c:v>3.04829E-2</c:v>
                </c:pt>
                <c:pt idx="17660">
                  <c:v>2.98777E-2</c:v>
                </c:pt>
                <c:pt idx="17661">
                  <c:v>2.9232899999999999E-2</c:v>
                </c:pt>
                <c:pt idx="17662">
                  <c:v>2.8548899999999999E-2</c:v>
                </c:pt>
                <c:pt idx="17663">
                  <c:v>2.7826300000000002E-2</c:v>
                </c:pt>
                <c:pt idx="17664">
                  <c:v>2.7066099999999999E-2</c:v>
                </c:pt>
                <c:pt idx="17665">
                  <c:v>2.6268799999999998E-2</c:v>
                </c:pt>
                <c:pt idx="17666">
                  <c:v>2.5435699999999999E-2</c:v>
                </c:pt>
                <c:pt idx="17667">
                  <c:v>2.4568099999999999E-2</c:v>
                </c:pt>
                <c:pt idx="17668">
                  <c:v>2.3666300000000001E-2</c:v>
                </c:pt>
                <c:pt idx="17669">
                  <c:v>2.2730899999999998E-2</c:v>
                </c:pt>
                <c:pt idx="17670">
                  <c:v>2.1762199999999999E-2</c:v>
                </c:pt>
                <c:pt idx="17671">
                  <c:v>2.0760799999999999E-2</c:v>
                </c:pt>
                <c:pt idx="17672">
                  <c:v>1.9727100000000001E-2</c:v>
                </c:pt>
                <c:pt idx="17673">
                  <c:v>1.8661500000000001E-2</c:v>
                </c:pt>
                <c:pt idx="17674">
                  <c:v>1.7564900000000001E-2</c:v>
                </c:pt>
                <c:pt idx="17675">
                  <c:v>1.6438000000000001E-2</c:v>
                </c:pt>
                <c:pt idx="17676">
                  <c:v>1.52815E-2</c:v>
                </c:pt>
                <c:pt idx="17677">
                  <c:v>1.4096600000000001E-2</c:v>
                </c:pt>
                <c:pt idx="17678">
                  <c:v>1.28845E-2</c:v>
                </c:pt>
                <c:pt idx="17679">
                  <c:v>1.1646500000000001E-2</c:v>
                </c:pt>
                <c:pt idx="17680">
                  <c:v>1.03836E-2</c:v>
                </c:pt>
                <c:pt idx="17681" formatCode="0.00E+00">
                  <c:v>9.0974100000000002E-3</c:v>
                </c:pt>
                <c:pt idx="17682" formatCode="0.00E+00">
                  <c:v>7.7895799999999999E-3</c:v>
                </c:pt>
                <c:pt idx="17683" formatCode="0.00E+00">
                  <c:v>6.4621000000000001E-3</c:v>
                </c:pt>
                <c:pt idx="17684" formatCode="0.00E+00">
                  <c:v>5.11715E-3</c:v>
                </c:pt>
                <c:pt idx="17685" formatCode="0.00E+00">
                  <c:v>3.7565799999999998E-3</c:v>
                </c:pt>
                <c:pt idx="17686" formatCode="0.00E+00">
                  <c:v>2.3813599999999999E-3</c:v>
                </c:pt>
                <c:pt idx="17687" formatCode="0.00E+00">
                  <c:v>9.9183299999999991E-4</c:v>
                </c:pt>
                <c:pt idx="17688" formatCode="0.00E+00">
                  <c:v>-4.1161099999999999E-4</c:v>
                </c:pt>
                <c:pt idx="17689" formatCode="0.00E+00">
                  <c:v>-1.8280200000000001E-3</c:v>
                </c:pt>
                <c:pt idx="17690" formatCode="0.00E+00">
                  <c:v>-3.2561000000000001E-3</c:v>
                </c:pt>
                <c:pt idx="17691" formatCode="0.00E+00">
                  <c:v>-4.6945299999999997E-3</c:v>
                </c:pt>
                <c:pt idx="17692" formatCode="0.00E+00">
                  <c:v>-6.1415699999999998E-3</c:v>
                </c:pt>
                <c:pt idx="17693" formatCode="0.00E+00">
                  <c:v>-7.5949299999999997E-3</c:v>
                </c:pt>
                <c:pt idx="17694" formatCode="0.00E+00">
                  <c:v>-9.0523600000000006E-3</c:v>
                </c:pt>
                <c:pt idx="17695">
                  <c:v>-1.0511899999999999E-2</c:v>
                </c:pt>
                <c:pt idx="17696">
                  <c:v>-1.1972E-2</c:v>
                </c:pt>
                <c:pt idx="17697">
                  <c:v>-1.34317E-2</c:v>
                </c:pt>
                <c:pt idx="17698">
                  <c:v>-1.48906E-2</c:v>
                </c:pt>
                <c:pt idx="17699">
                  <c:v>-1.6348000000000001E-2</c:v>
                </c:pt>
                <c:pt idx="17700">
                  <c:v>-1.7801299999999999E-2</c:v>
                </c:pt>
                <c:pt idx="17701">
                  <c:v>-1.92471E-2</c:v>
                </c:pt>
                <c:pt idx="17702">
                  <c:v>-2.0682499999999999E-2</c:v>
                </c:pt>
                <c:pt idx="17703">
                  <c:v>-2.2106600000000001E-2</c:v>
                </c:pt>
                <c:pt idx="17704">
                  <c:v>-2.3518799999999999E-2</c:v>
                </c:pt>
                <c:pt idx="17705">
                  <c:v>-2.4918099999999999E-2</c:v>
                </c:pt>
                <c:pt idx="17706">
                  <c:v>-2.63041E-2</c:v>
                </c:pt>
                <c:pt idx="17707">
                  <c:v>-2.7676300000000001E-2</c:v>
                </c:pt>
                <c:pt idx="17708">
                  <c:v>-2.9032599999999999E-2</c:v>
                </c:pt>
                <c:pt idx="17709">
                  <c:v>-3.0369299999999998E-2</c:v>
                </c:pt>
                <c:pt idx="17710">
                  <c:v>-3.1684700000000003E-2</c:v>
                </c:pt>
                <c:pt idx="17711">
                  <c:v>-3.2978899999999998E-2</c:v>
                </c:pt>
                <c:pt idx="17712">
                  <c:v>-3.4252699999999997E-2</c:v>
                </c:pt>
                <c:pt idx="17713">
                  <c:v>-3.5505399999999999E-2</c:v>
                </c:pt>
                <c:pt idx="17714">
                  <c:v>-3.6734999999999997E-2</c:v>
                </c:pt>
                <c:pt idx="17715">
                  <c:v>-3.7938899999999998E-2</c:v>
                </c:pt>
                <c:pt idx="17716">
                  <c:v>-3.9115499999999997E-2</c:v>
                </c:pt>
                <c:pt idx="17717">
                  <c:v>-4.0263199999999999E-2</c:v>
                </c:pt>
                <c:pt idx="17718">
                  <c:v>-4.1380300000000002E-2</c:v>
                </c:pt>
                <c:pt idx="17719">
                  <c:v>-4.2465599999999999E-2</c:v>
                </c:pt>
                <c:pt idx="17720">
                  <c:v>-4.3518500000000002E-2</c:v>
                </c:pt>
                <c:pt idx="17721">
                  <c:v>-4.4538700000000001E-2</c:v>
                </c:pt>
                <c:pt idx="17722">
                  <c:v>-4.55261E-2</c:v>
                </c:pt>
                <c:pt idx="17723">
                  <c:v>-4.648E-2</c:v>
                </c:pt>
                <c:pt idx="17724">
                  <c:v>-4.7398999999999997E-2</c:v>
                </c:pt>
                <c:pt idx="17725">
                  <c:v>-4.82818E-2</c:v>
                </c:pt>
                <c:pt idx="17726">
                  <c:v>-4.91276E-2</c:v>
                </c:pt>
                <c:pt idx="17727">
                  <c:v>-4.9935599999999997E-2</c:v>
                </c:pt>
                <c:pt idx="17728">
                  <c:v>-5.07038E-2</c:v>
                </c:pt>
                <c:pt idx="17729">
                  <c:v>-5.1430700000000003E-2</c:v>
                </c:pt>
                <c:pt idx="17730">
                  <c:v>-5.2115399999999999E-2</c:v>
                </c:pt>
                <c:pt idx="17731">
                  <c:v>-5.27573E-2</c:v>
                </c:pt>
                <c:pt idx="17732">
                  <c:v>-5.3356099999999997E-2</c:v>
                </c:pt>
                <c:pt idx="17733">
                  <c:v>-5.39117E-2</c:v>
                </c:pt>
                <c:pt idx="17734">
                  <c:v>-5.4423600000000003E-2</c:v>
                </c:pt>
                <c:pt idx="17735">
                  <c:v>-5.4891000000000002E-2</c:v>
                </c:pt>
                <c:pt idx="17736">
                  <c:v>-5.53137E-2</c:v>
                </c:pt>
                <c:pt idx="17737">
                  <c:v>-5.5691600000000001E-2</c:v>
                </c:pt>
                <c:pt idx="17738">
                  <c:v>-5.6024200000000003E-2</c:v>
                </c:pt>
                <c:pt idx="17739">
                  <c:v>-5.6310699999999998E-2</c:v>
                </c:pt>
                <c:pt idx="17740">
                  <c:v>-5.65511E-2</c:v>
                </c:pt>
                <c:pt idx="17741">
                  <c:v>-5.6745400000000001E-2</c:v>
                </c:pt>
                <c:pt idx="17742">
                  <c:v>-5.6893699999999998E-2</c:v>
                </c:pt>
                <c:pt idx="17743">
                  <c:v>-5.6995900000000002E-2</c:v>
                </c:pt>
                <c:pt idx="17744">
                  <c:v>-5.70518E-2</c:v>
                </c:pt>
                <c:pt idx="17745">
                  <c:v>-5.7060699999999999E-2</c:v>
                </c:pt>
                <c:pt idx="17746">
                  <c:v>-5.7022200000000002E-2</c:v>
                </c:pt>
                <c:pt idx="17747">
                  <c:v>-5.6936300000000002E-2</c:v>
                </c:pt>
                <c:pt idx="17748">
                  <c:v>-5.6803100000000002E-2</c:v>
                </c:pt>
                <c:pt idx="17749">
                  <c:v>-5.6623E-2</c:v>
                </c:pt>
                <c:pt idx="17750">
                  <c:v>-5.6396300000000003E-2</c:v>
                </c:pt>
                <c:pt idx="17751">
                  <c:v>-5.6123600000000003E-2</c:v>
                </c:pt>
                <c:pt idx="17752">
                  <c:v>-5.5805399999999998E-2</c:v>
                </c:pt>
                <c:pt idx="17753">
                  <c:v>-5.5441900000000002E-2</c:v>
                </c:pt>
                <c:pt idx="17754">
                  <c:v>-5.5033100000000001E-2</c:v>
                </c:pt>
                <c:pt idx="17755">
                  <c:v>-5.4579500000000003E-2</c:v>
                </c:pt>
                <c:pt idx="17756">
                  <c:v>-5.4081200000000003E-2</c:v>
                </c:pt>
                <c:pt idx="17757">
                  <c:v>-5.3538700000000002E-2</c:v>
                </c:pt>
                <c:pt idx="17758">
                  <c:v>-5.2952100000000002E-2</c:v>
                </c:pt>
                <c:pt idx="17759">
                  <c:v>-5.2322199999999999E-2</c:v>
                </c:pt>
                <c:pt idx="17760">
                  <c:v>-5.16502E-2</c:v>
                </c:pt>
                <c:pt idx="17761">
                  <c:v>-5.09376E-2</c:v>
                </c:pt>
                <c:pt idx="17762">
                  <c:v>-5.0185300000000002E-2</c:v>
                </c:pt>
                <c:pt idx="17763">
                  <c:v>-4.9394199999999999E-2</c:v>
                </c:pt>
                <c:pt idx="17764">
                  <c:v>-4.85651E-2</c:v>
                </c:pt>
                <c:pt idx="17765">
                  <c:v>-4.7698900000000002E-2</c:v>
                </c:pt>
                <c:pt idx="17766">
                  <c:v>-4.6796699999999997E-2</c:v>
                </c:pt>
                <c:pt idx="17767">
                  <c:v>-4.58596E-2</c:v>
                </c:pt>
                <c:pt idx="17768">
                  <c:v>-4.4888900000000002E-2</c:v>
                </c:pt>
                <c:pt idx="17769">
                  <c:v>-4.3885599999999997E-2</c:v>
                </c:pt>
                <c:pt idx="17770">
                  <c:v>-4.2850600000000003E-2</c:v>
                </c:pt>
                <c:pt idx="17771">
                  <c:v>-4.17849E-2</c:v>
                </c:pt>
                <c:pt idx="17772">
                  <c:v>-4.0689799999999998E-2</c:v>
                </c:pt>
                <c:pt idx="17773">
                  <c:v>-3.9566200000000003E-2</c:v>
                </c:pt>
                <c:pt idx="17774">
                  <c:v>-3.8415299999999999E-2</c:v>
                </c:pt>
                <c:pt idx="17775">
                  <c:v>-3.7238300000000002E-2</c:v>
                </c:pt>
                <c:pt idx="17776">
                  <c:v>-3.6036699999999998E-2</c:v>
                </c:pt>
                <c:pt idx="17777">
                  <c:v>-3.4811599999999998E-2</c:v>
                </c:pt>
                <c:pt idx="17778">
                  <c:v>-3.3564400000000001E-2</c:v>
                </c:pt>
                <c:pt idx="17779">
                  <c:v>-3.22963E-2</c:v>
                </c:pt>
                <c:pt idx="17780">
                  <c:v>-3.1008299999999999E-2</c:v>
                </c:pt>
                <c:pt idx="17781">
                  <c:v>-2.97013E-2</c:v>
                </c:pt>
                <c:pt idx="17782">
                  <c:v>-2.8376499999999999E-2</c:v>
                </c:pt>
                <c:pt idx="17783">
                  <c:v>-2.7035300000000002E-2</c:v>
                </c:pt>
                <c:pt idx="17784">
                  <c:v>-2.5678699999999999E-2</c:v>
                </c:pt>
                <c:pt idx="17785">
                  <c:v>-2.43086E-2</c:v>
                </c:pt>
                <c:pt idx="17786">
                  <c:v>-2.2926700000000001E-2</c:v>
                </c:pt>
                <c:pt idx="17787">
                  <c:v>-2.1534299999999999E-2</c:v>
                </c:pt>
                <c:pt idx="17788">
                  <c:v>-2.01326E-2</c:v>
                </c:pt>
                <c:pt idx="17789">
                  <c:v>-1.8722599999999999E-2</c:v>
                </c:pt>
                <c:pt idx="17790">
                  <c:v>-1.7305899999999999E-2</c:v>
                </c:pt>
                <c:pt idx="17791">
                  <c:v>-1.5884100000000002E-2</c:v>
                </c:pt>
                <c:pt idx="17792">
                  <c:v>-1.4459E-2</c:v>
                </c:pt>
                <c:pt idx="17793">
                  <c:v>-1.3031900000000001E-2</c:v>
                </c:pt>
                <c:pt idx="17794">
                  <c:v>-1.1604700000000001E-2</c:v>
                </c:pt>
                <c:pt idx="17795">
                  <c:v>-1.01785E-2</c:v>
                </c:pt>
                <c:pt idx="17796" formatCode="0.00E+00">
                  <c:v>-8.7548000000000001E-3</c:v>
                </c:pt>
                <c:pt idx="17797" formatCode="0.00E+00">
                  <c:v>-7.3346000000000001E-3</c:v>
                </c:pt>
                <c:pt idx="17798" formatCode="0.00E+00">
                  <c:v>-5.9191900000000004E-3</c:v>
                </c:pt>
                <c:pt idx="17799" formatCode="0.00E+00">
                  <c:v>-4.5099399999999996E-3</c:v>
                </c:pt>
                <c:pt idx="17800" formatCode="0.00E+00">
                  <c:v>-3.10794E-3</c:v>
                </c:pt>
                <c:pt idx="17801" formatCode="0.00E+00">
                  <c:v>-1.7137700000000001E-3</c:v>
                </c:pt>
                <c:pt idx="17802" formatCode="0.00E+00">
                  <c:v>-3.2831800000000002E-4</c:v>
                </c:pt>
                <c:pt idx="17803" formatCode="0.00E+00">
                  <c:v>1.04688E-3</c:v>
                </c:pt>
                <c:pt idx="17804" formatCode="0.00E+00">
                  <c:v>2.4102199999999998E-3</c:v>
                </c:pt>
                <c:pt idx="17805" formatCode="0.00E+00">
                  <c:v>3.7606100000000002E-3</c:v>
                </c:pt>
                <c:pt idx="17806" formatCode="0.00E+00">
                  <c:v>5.0972600000000002E-3</c:v>
                </c:pt>
                <c:pt idx="17807" formatCode="0.00E+00">
                  <c:v>6.4192199999999998E-3</c:v>
                </c:pt>
                <c:pt idx="17808" formatCode="0.00E+00">
                  <c:v>7.72531E-3</c:v>
                </c:pt>
                <c:pt idx="17809" formatCode="0.00E+00">
                  <c:v>9.0142999999999994E-3</c:v>
                </c:pt>
                <c:pt idx="17810">
                  <c:v>1.0285000000000001E-2</c:v>
                </c:pt>
                <c:pt idx="17811">
                  <c:v>1.1536299999999999E-2</c:v>
                </c:pt>
                <c:pt idx="17812">
                  <c:v>1.27674E-2</c:v>
                </c:pt>
                <c:pt idx="17813">
                  <c:v>1.3977099999999999E-2</c:v>
                </c:pt>
                <c:pt idx="17814">
                  <c:v>1.5164499999999999E-2</c:v>
                </c:pt>
                <c:pt idx="17815">
                  <c:v>1.63289E-2</c:v>
                </c:pt>
                <c:pt idx="17816">
                  <c:v>1.7469499999999999E-2</c:v>
                </c:pt>
                <c:pt idx="17817">
                  <c:v>1.8585600000000001E-2</c:v>
                </c:pt>
                <c:pt idx="17818">
                  <c:v>1.9676900000000001E-2</c:v>
                </c:pt>
                <c:pt idx="17819">
                  <c:v>2.0742799999999999E-2</c:v>
                </c:pt>
                <c:pt idx="17820">
                  <c:v>2.1782900000000001E-2</c:v>
                </c:pt>
                <c:pt idx="17821">
                  <c:v>2.2796400000000001E-2</c:v>
                </c:pt>
                <c:pt idx="17822">
                  <c:v>2.3782600000000001E-2</c:v>
                </c:pt>
                <c:pt idx="17823">
                  <c:v>2.47408E-2</c:v>
                </c:pt>
                <c:pt idx="17824">
                  <c:v>2.5670399999999999E-2</c:v>
                </c:pt>
                <c:pt idx="17825">
                  <c:v>2.6570900000000001E-2</c:v>
                </c:pt>
                <c:pt idx="17826">
                  <c:v>2.7441699999999999E-2</c:v>
                </c:pt>
                <c:pt idx="17827">
                  <c:v>2.82823E-2</c:v>
                </c:pt>
                <c:pt idx="17828">
                  <c:v>2.9092400000000001E-2</c:v>
                </c:pt>
                <c:pt idx="17829">
                  <c:v>2.9871700000000001E-2</c:v>
                </c:pt>
                <c:pt idx="17830">
                  <c:v>3.0619799999999999E-2</c:v>
                </c:pt>
                <c:pt idx="17831">
                  <c:v>3.1336500000000003E-2</c:v>
                </c:pt>
                <c:pt idx="17832">
                  <c:v>3.2021599999999997E-2</c:v>
                </c:pt>
                <c:pt idx="17833">
                  <c:v>3.26749E-2</c:v>
                </c:pt>
                <c:pt idx="17834">
                  <c:v>3.3296199999999998E-2</c:v>
                </c:pt>
                <c:pt idx="17835">
                  <c:v>3.3885600000000002E-2</c:v>
                </c:pt>
                <c:pt idx="17836">
                  <c:v>3.4443099999999997E-2</c:v>
                </c:pt>
                <c:pt idx="17837">
                  <c:v>3.4968600000000002E-2</c:v>
                </c:pt>
                <c:pt idx="17838">
                  <c:v>3.5461800000000002E-2</c:v>
                </c:pt>
                <c:pt idx="17839">
                  <c:v>3.5922500000000003E-2</c:v>
                </c:pt>
                <c:pt idx="17840">
                  <c:v>3.6350800000000003E-2</c:v>
                </c:pt>
                <c:pt idx="17841">
                  <c:v>3.6747099999999998E-2</c:v>
                </c:pt>
                <c:pt idx="17842">
                  <c:v>3.7111699999999997E-2</c:v>
                </c:pt>
                <c:pt idx="17843">
                  <c:v>3.7444600000000001E-2</c:v>
                </c:pt>
                <c:pt idx="17844">
                  <c:v>3.7746200000000001E-2</c:v>
                </c:pt>
                <c:pt idx="17845">
                  <c:v>3.80167E-2</c:v>
                </c:pt>
                <c:pt idx="17846">
                  <c:v>3.8256400000000003E-2</c:v>
                </c:pt>
                <c:pt idx="17847">
                  <c:v>3.8465600000000003E-2</c:v>
                </c:pt>
                <c:pt idx="17848">
                  <c:v>3.8644499999999998E-2</c:v>
                </c:pt>
                <c:pt idx="17849">
                  <c:v>3.8793500000000002E-2</c:v>
                </c:pt>
                <c:pt idx="17850">
                  <c:v>3.8913000000000003E-2</c:v>
                </c:pt>
                <c:pt idx="17851">
                  <c:v>3.9003299999999998E-2</c:v>
                </c:pt>
                <c:pt idx="17852">
                  <c:v>3.9064599999999998E-2</c:v>
                </c:pt>
                <c:pt idx="17853">
                  <c:v>3.9097699999999999E-2</c:v>
                </c:pt>
                <c:pt idx="17854">
                  <c:v>3.9103199999999998E-2</c:v>
                </c:pt>
                <c:pt idx="17855">
                  <c:v>3.90818E-2</c:v>
                </c:pt>
                <c:pt idx="17856">
                  <c:v>3.9033600000000002E-2</c:v>
                </c:pt>
                <c:pt idx="17857">
                  <c:v>3.8959199999999999E-2</c:v>
                </c:pt>
                <c:pt idx="17858">
                  <c:v>3.8859100000000001E-2</c:v>
                </c:pt>
                <c:pt idx="17859">
                  <c:v>3.8733700000000003E-2</c:v>
                </c:pt>
                <c:pt idx="17860">
                  <c:v>3.8583300000000001E-2</c:v>
                </c:pt>
                <c:pt idx="17861">
                  <c:v>3.8408400000000002E-2</c:v>
                </c:pt>
                <c:pt idx="17862">
                  <c:v>3.82095E-2</c:v>
                </c:pt>
                <c:pt idx="17863">
                  <c:v>3.79875E-2</c:v>
                </c:pt>
                <c:pt idx="17864">
                  <c:v>3.7742900000000003E-2</c:v>
                </c:pt>
                <c:pt idx="17865">
                  <c:v>3.7476299999999997E-2</c:v>
                </c:pt>
                <c:pt idx="17866">
                  <c:v>3.7188199999999998E-2</c:v>
                </c:pt>
                <c:pt idx="17867">
                  <c:v>3.6879200000000001E-2</c:v>
                </c:pt>
                <c:pt idx="17868">
                  <c:v>3.6550100000000002E-2</c:v>
                </c:pt>
                <c:pt idx="17869">
                  <c:v>3.6201499999999998E-2</c:v>
                </c:pt>
                <c:pt idx="17870">
                  <c:v>3.5834100000000001E-2</c:v>
                </c:pt>
                <c:pt idx="17871">
                  <c:v>3.5448399999999998E-2</c:v>
                </c:pt>
                <c:pt idx="17872">
                  <c:v>3.5044800000000001E-2</c:v>
                </c:pt>
                <c:pt idx="17873">
                  <c:v>3.4623899999999999E-2</c:v>
                </c:pt>
                <c:pt idx="17874">
                  <c:v>3.4186300000000003E-2</c:v>
                </c:pt>
                <c:pt idx="17875">
                  <c:v>3.3732499999999999E-2</c:v>
                </c:pt>
                <c:pt idx="17876">
                  <c:v>3.3263399999999999E-2</c:v>
                </c:pt>
                <c:pt idx="17877">
                  <c:v>3.2779799999999998E-2</c:v>
                </c:pt>
                <c:pt idx="17878">
                  <c:v>3.2282100000000001E-2</c:v>
                </c:pt>
                <c:pt idx="17879">
                  <c:v>3.1771000000000001E-2</c:v>
                </c:pt>
                <c:pt idx="17880">
                  <c:v>3.1246699999999999E-2</c:v>
                </c:pt>
                <c:pt idx="17881">
                  <c:v>3.0709899999999998E-2</c:v>
                </c:pt>
                <c:pt idx="17882">
                  <c:v>3.01611E-2</c:v>
                </c:pt>
                <c:pt idx="17883">
                  <c:v>2.96008E-2</c:v>
                </c:pt>
                <c:pt idx="17884">
                  <c:v>2.9029099999999999E-2</c:v>
                </c:pt>
                <c:pt idx="17885">
                  <c:v>2.8446699999999998E-2</c:v>
                </c:pt>
                <c:pt idx="17886">
                  <c:v>2.7854400000000001E-2</c:v>
                </c:pt>
                <c:pt idx="17887">
                  <c:v>2.7253400000000001E-2</c:v>
                </c:pt>
                <c:pt idx="17888">
                  <c:v>2.6644500000000002E-2</c:v>
                </c:pt>
                <c:pt idx="17889">
                  <c:v>2.6028300000000001E-2</c:v>
                </c:pt>
                <c:pt idx="17890">
                  <c:v>2.5405299999999999E-2</c:v>
                </c:pt>
                <c:pt idx="17891">
                  <c:v>2.4775599999999998E-2</c:v>
                </c:pt>
                <c:pt idx="17892">
                  <c:v>2.4139399999999998E-2</c:v>
                </c:pt>
                <c:pt idx="17893">
                  <c:v>2.3496900000000001E-2</c:v>
                </c:pt>
                <c:pt idx="17894">
                  <c:v>2.28481E-2</c:v>
                </c:pt>
                <c:pt idx="17895">
                  <c:v>2.21932E-2</c:v>
                </c:pt>
                <c:pt idx="17896">
                  <c:v>2.1532300000000001E-2</c:v>
                </c:pt>
                <c:pt idx="17897">
                  <c:v>2.08658E-2</c:v>
                </c:pt>
                <c:pt idx="17898">
                  <c:v>2.0193900000000001E-2</c:v>
                </c:pt>
                <c:pt idx="17899">
                  <c:v>1.9516800000000001E-2</c:v>
                </c:pt>
                <c:pt idx="17900">
                  <c:v>1.8834500000000001E-2</c:v>
                </c:pt>
                <c:pt idx="17901">
                  <c:v>1.8147199999999999E-2</c:v>
                </c:pt>
                <c:pt idx="17902">
                  <c:v>1.7454999999999998E-2</c:v>
                </c:pt>
                <c:pt idx="17903">
                  <c:v>1.6757899999999999E-2</c:v>
                </c:pt>
                <c:pt idx="17904">
                  <c:v>1.60561E-2</c:v>
                </c:pt>
                <c:pt idx="17905">
                  <c:v>1.53499E-2</c:v>
                </c:pt>
                <c:pt idx="17906">
                  <c:v>1.46397E-2</c:v>
                </c:pt>
                <c:pt idx="17907">
                  <c:v>1.39255E-2</c:v>
                </c:pt>
                <c:pt idx="17908">
                  <c:v>1.32075E-2</c:v>
                </c:pt>
                <c:pt idx="17909">
                  <c:v>1.2485899999999999E-2</c:v>
                </c:pt>
                <c:pt idx="17910">
                  <c:v>1.17611E-2</c:v>
                </c:pt>
                <c:pt idx="17911">
                  <c:v>1.1032800000000001E-2</c:v>
                </c:pt>
                <c:pt idx="17912">
                  <c:v>1.0300500000000001E-2</c:v>
                </c:pt>
                <c:pt idx="17913" formatCode="0.00E+00">
                  <c:v>9.5640099999999995E-3</c:v>
                </c:pt>
                <c:pt idx="17914" formatCode="0.00E+00">
                  <c:v>8.8234699999999999E-3</c:v>
                </c:pt>
                <c:pt idx="17915" formatCode="0.00E+00">
                  <c:v>8.0789499999999997E-3</c:v>
                </c:pt>
                <c:pt idx="17916" formatCode="0.00E+00">
                  <c:v>7.3307099999999998E-3</c:v>
                </c:pt>
                <c:pt idx="17917" formatCode="0.00E+00">
                  <c:v>6.5791699999999996E-3</c:v>
                </c:pt>
                <c:pt idx="17918" formatCode="0.00E+00">
                  <c:v>5.8245800000000002E-3</c:v>
                </c:pt>
                <c:pt idx="17919" formatCode="0.00E+00">
                  <c:v>5.06677E-3</c:v>
                </c:pt>
                <c:pt idx="17920" formatCode="0.00E+00">
                  <c:v>4.3054800000000004E-3</c:v>
                </c:pt>
                <c:pt idx="17921" formatCode="0.00E+00">
                  <c:v>3.5409399999999998E-3</c:v>
                </c:pt>
                <c:pt idx="17922" formatCode="0.00E+00">
                  <c:v>2.7736499999999999E-3</c:v>
                </c:pt>
                <c:pt idx="17923" formatCode="0.00E+00">
                  <c:v>2.0036899999999998E-3</c:v>
                </c:pt>
                <c:pt idx="17924" formatCode="0.00E+00">
                  <c:v>1.23106E-3</c:v>
                </c:pt>
                <c:pt idx="17925" formatCode="0.00E+00">
                  <c:v>4.5568699999999998E-4</c:v>
                </c:pt>
                <c:pt idx="17926" formatCode="0.00E+00">
                  <c:v>-3.2305000000000002E-4</c:v>
                </c:pt>
                <c:pt idx="17927" formatCode="0.00E+00">
                  <c:v>-1.10563E-3</c:v>
                </c:pt>
                <c:pt idx="17928" formatCode="0.00E+00">
                  <c:v>-1.8917000000000001E-3</c:v>
                </c:pt>
                <c:pt idx="17929" formatCode="0.00E+00">
                  <c:v>-2.6809199999999998E-3</c:v>
                </c:pt>
                <c:pt idx="17930" formatCode="0.00E+00">
                  <c:v>-3.4732500000000002E-3</c:v>
                </c:pt>
                <c:pt idx="17931" formatCode="0.00E+00">
                  <c:v>-4.2680000000000001E-3</c:v>
                </c:pt>
                <c:pt idx="17932" formatCode="0.00E+00">
                  <c:v>-5.0642999999999999E-3</c:v>
                </c:pt>
                <c:pt idx="17933" formatCode="0.00E+00">
                  <c:v>-5.8623599999999996E-3</c:v>
                </c:pt>
                <c:pt idx="17934" formatCode="0.00E+00">
                  <c:v>-6.6639100000000003E-3</c:v>
                </c:pt>
                <c:pt idx="17935" formatCode="0.00E+00">
                  <c:v>-7.4704899999999998E-3</c:v>
                </c:pt>
                <c:pt idx="17936" formatCode="0.00E+00">
                  <c:v>-8.2808799999999991E-3</c:v>
                </c:pt>
                <c:pt idx="17937" formatCode="0.00E+00">
                  <c:v>-9.0920800000000006E-3</c:v>
                </c:pt>
                <c:pt idx="17938" formatCode="0.00E+00">
                  <c:v>-9.9024600000000001E-3</c:v>
                </c:pt>
                <c:pt idx="17939">
                  <c:v>-1.07121E-2</c:v>
                </c:pt>
                <c:pt idx="17940">
                  <c:v>-1.15213E-2</c:v>
                </c:pt>
                <c:pt idx="17941">
                  <c:v>-1.2329700000000001E-2</c:v>
                </c:pt>
                <c:pt idx="17942">
                  <c:v>-1.3136500000000001E-2</c:v>
                </c:pt>
                <c:pt idx="17943">
                  <c:v>-1.39417E-2</c:v>
                </c:pt>
                <c:pt idx="17944">
                  <c:v>-1.4745100000000001E-2</c:v>
                </c:pt>
                <c:pt idx="17945">
                  <c:v>-1.5546300000000001E-2</c:v>
                </c:pt>
                <c:pt idx="17946">
                  <c:v>-1.6345200000000001E-2</c:v>
                </c:pt>
                <c:pt idx="17947">
                  <c:v>-1.71421E-2</c:v>
                </c:pt>
                <c:pt idx="17948">
                  <c:v>-1.7937600000000001E-2</c:v>
                </c:pt>
                <c:pt idx="17949">
                  <c:v>-1.8732100000000002E-2</c:v>
                </c:pt>
                <c:pt idx="17950">
                  <c:v>-1.9525799999999999E-2</c:v>
                </c:pt>
                <c:pt idx="17951">
                  <c:v>-2.0318599999999999E-2</c:v>
                </c:pt>
                <c:pt idx="17952">
                  <c:v>-2.11107E-2</c:v>
                </c:pt>
                <c:pt idx="17953">
                  <c:v>-2.1902000000000001E-2</c:v>
                </c:pt>
                <c:pt idx="17954">
                  <c:v>-2.2692199999999999E-2</c:v>
                </c:pt>
                <c:pt idx="17955">
                  <c:v>-2.3479900000000001E-2</c:v>
                </c:pt>
                <c:pt idx="17956">
                  <c:v>-2.4263300000000002E-2</c:v>
                </c:pt>
                <c:pt idx="17957">
                  <c:v>-2.5040400000000001E-2</c:v>
                </c:pt>
                <c:pt idx="17958">
                  <c:v>-2.58111E-2</c:v>
                </c:pt>
                <c:pt idx="17959">
                  <c:v>-2.6576900000000001E-2</c:v>
                </c:pt>
                <c:pt idx="17960">
                  <c:v>-2.7339100000000002E-2</c:v>
                </c:pt>
                <c:pt idx="17961">
                  <c:v>-2.8098100000000001E-2</c:v>
                </c:pt>
                <c:pt idx="17962">
                  <c:v>-2.8853299999999998E-2</c:v>
                </c:pt>
                <c:pt idx="17963">
                  <c:v>-2.9603399999999998E-2</c:v>
                </c:pt>
                <c:pt idx="17964">
                  <c:v>-3.0346399999999999E-2</c:v>
                </c:pt>
                <c:pt idx="17965">
                  <c:v>-3.1079499999999999E-2</c:v>
                </c:pt>
                <c:pt idx="17966">
                  <c:v>-3.1800200000000001E-2</c:v>
                </c:pt>
                <c:pt idx="17967">
                  <c:v>-3.2508500000000003E-2</c:v>
                </c:pt>
                <c:pt idx="17968">
                  <c:v>-3.3206199999999998E-2</c:v>
                </c:pt>
                <c:pt idx="17969">
                  <c:v>-3.3894500000000001E-2</c:v>
                </c:pt>
                <c:pt idx="17970">
                  <c:v>-3.4572199999999997E-2</c:v>
                </c:pt>
                <c:pt idx="17971">
                  <c:v>-3.5237200000000003E-2</c:v>
                </c:pt>
                <c:pt idx="17972">
                  <c:v>-3.58891E-2</c:v>
                </c:pt>
                <c:pt idx="17973">
                  <c:v>-3.6528600000000001E-2</c:v>
                </c:pt>
                <c:pt idx="17974">
                  <c:v>-3.7155800000000003E-2</c:v>
                </c:pt>
                <c:pt idx="17975">
                  <c:v>-3.7769900000000002E-2</c:v>
                </c:pt>
                <c:pt idx="17976">
                  <c:v>-3.8369500000000001E-2</c:v>
                </c:pt>
                <c:pt idx="17977">
                  <c:v>-3.8953399999999999E-2</c:v>
                </c:pt>
                <c:pt idx="17978">
                  <c:v>-3.9520399999999997E-2</c:v>
                </c:pt>
                <c:pt idx="17979">
                  <c:v>-4.0068699999999999E-2</c:v>
                </c:pt>
                <c:pt idx="17980">
                  <c:v>-4.0596699999999999E-2</c:v>
                </c:pt>
                <c:pt idx="17981">
                  <c:v>-4.1102600000000003E-2</c:v>
                </c:pt>
                <c:pt idx="17982">
                  <c:v>-4.1585799999999999E-2</c:v>
                </c:pt>
                <c:pt idx="17983">
                  <c:v>-4.2046899999999998E-2</c:v>
                </c:pt>
                <c:pt idx="17984">
                  <c:v>-4.2486799999999998E-2</c:v>
                </c:pt>
                <c:pt idx="17985">
                  <c:v>-4.29053E-2</c:v>
                </c:pt>
                <c:pt idx="17986">
                  <c:v>-4.3300100000000001E-2</c:v>
                </c:pt>
                <c:pt idx="17987">
                  <c:v>-4.3668999999999999E-2</c:v>
                </c:pt>
                <c:pt idx="17988">
                  <c:v>-4.4010399999999998E-2</c:v>
                </c:pt>
                <c:pt idx="17989">
                  <c:v>-4.4324500000000003E-2</c:v>
                </c:pt>
                <c:pt idx="17990">
                  <c:v>-4.4612400000000003E-2</c:v>
                </c:pt>
                <c:pt idx="17991">
                  <c:v>-4.4874400000000002E-2</c:v>
                </c:pt>
                <c:pt idx="17992">
                  <c:v>-4.5109499999999997E-2</c:v>
                </c:pt>
                <c:pt idx="17993">
                  <c:v>-4.5317900000000001E-2</c:v>
                </c:pt>
                <c:pt idx="17994">
                  <c:v>-4.5500699999999998E-2</c:v>
                </c:pt>
                <c:pt idx="17995">
                  <c:v>-4.5658900000000002E-2</c:v>
                </c:pt>
                <c:pt idx="17996">
                  <c:v>-4.5793800000000003E-2</c:v>
                </c:pt>
                <c:pt idx="17997">
                  <c:v>-4.5907999999999997E-2</c:v>
                </c:pt>
                <c:pt idx="17998">
                  <c:v>-4.6002700000000001E-2</c:v>
                </c:pt>
                <c:pt idx="17999">
                  <c:v>-4.60758E-2</c:v>
                </c:pt>
                <c:pt idx="18000">
                  <c:v>-4.6125399999999997E-2</c:v>
                </c:pt>
                <c:pt idx="18001">
                  <c:v>-4.6151200000000003E-2</c:v>
                </c:pt>
                <c:pt idx="18002">
                  <c:v>-4.61547E-2</c:v>
                </c:pt>
                <c:pt idx="18003">
                  <c:v>-4.6136099999999999E-2</c:v>
                </c:pt>
                <c:pt idx="18004">
                  <c:v>-4.6094499999999997E-2</c:v>
                </c:pt>
                <c:pt idx="18005">
                  <c:v>-4.60285E-2</c:v>
                </c:pt>
                <c:pt idx="18006">
                  <c:v>-4.5938100000000003E-2</c:v>
                </c:pt>
                <c:pt idx="18007">
                  <c:v>-4.5823900000000001E-2</c:v>
                </c:pt>
                <c:pt idx="18008">
                  <c:v>-4.5686299999999999E-2</c:v>
                </c:pt>
                <c:pt idx="18009">
                  <c:v>-4.5525200000000002E-2</c:v>
                </c:pt>
                <c:pt idx="18010">
                  <c:v>-4.5340499999999999E-2</c:v>
                </c:pt>
                <c:pt idx="18011">
                  <c:v>-4.5132699999999998E-2</c:v>
                </c:pt>
                <c:pt idx="18012">
                  <c:v>-4.4902200000000003E-2</c:v>
                </c:pt>
                <c:pt idx="18013">
                  <c:v>-4.4649000000000001E-2</c:v>
                </c:pt>
                <c:pt idx="18014">
                  <c:v>-4.4372300000000003E-2</c:v>
                </c:pt>
                <c:pt idx="18015">
                  <c:v>-4.4072500000000001E-2</c:v>
                </c:pt>
                <c:pt idx="18016">
                  <c:v>-4.3750200000000003E-2</c:v>
                </c:pt>
                <c:pt idx="18017">
                  <c:v>-4.3404600000000002E-2</c:v>
                </c:pt>
                <c:pt idx="18018">
                  <c:v>-4.3033599999999998E-2</c:v>
                </c:pt>
                <c:pt idx="18019">
                  <c:v>-4.2636100000000003E-2</c:v>
                </c:pt>
                <c:pt idx="18020">
                  <c:v>-4.2213599999999997E-2</c:v>
                </c:pt>
                <c:pt idx="18021">
                  <c:v>-4.1768100000000002E-2</c:v>
                </c:pt>
                <c:pt idx="18022">
                  <c:v>-4.1300099999999999E-2</c:v>
                </c:pt>
                <c:pt idx="18023">
                  <c:v>-4.0809199999999997E-2</c:v>
                </c:pt>
                <c:pt idx="18024">
                  <c:v>-4.0294900000000002E-2</c:v>
                </c:pt>
                <c:pt idx="18025">
                  <c:v>-3.9757899999999999E-2</c:v>
                </c:pt>
                <c:pt idx="18026">
                  <c:v>-3.9200800000000001E-2</c:v>
                </c:pt>
                <c:pt idx="18027">
                  <c:v>-3.8625199999999998E-2</c:v>
                </c:pt>
                <c:pt idx="18028">
                  <c:v>-3.8031000000000002E-2</c:v>
                </c:pt>
                <c:pt idx="18029">
                  <c:v>-3.7417800000000001E-2</c:v>
                </c:pt>
                <c:pt idx="18030">
                  <c:v>-3.6785999999999999E-2</c:v>
                </c:pt>
                <c:pt idx="18031">
                  <c:v>-3.6135800000000003E-2</c:v>
                </c:pt>
                <c:pt idx="18032">
                  <c:v>-3.5466400000000002E-2</c:v>
                </c:pt>
                <c:pt idx="18033">
                  <c:v>-3.4776399999999999E-2</c:v>
                </c:pt>
                <c:pt idx="18034">
                  <c:v>-3.4068399999999999E-2</c:v>
                </c:pt>
                <c:pt idx="18035">
                  <c:v>-3.33484E-2</c:v>
                </c:pt>
                <c:pt idx="18036">
                  <c:v>-3.2618500000000002E-2</c:v>
                </c:pt>
                <c:pt idx="18037">
                  <c:v>-3.1875399999999998E-2</c:v>
                </c:pt>
                <c:pt idx="18038">
                  <c:v>-3.11157E-2</c:v>
                </c:pt>
                <c:pt idx="18039">
                  <c:v>-3.0339100000000001E-2</c:v>
                </c:pt>
                <c:pt idx="18040">
                  <c:v>-2.9546800000000002E-2</c:v>
                </c:pt>
                <c:pt idx="18041">
                  <c:v>-2.8740399999999999E-2</c:v>
                </c:pt>
                <c:pt idx="18042">
                  <c:v>-2.7921899999999999E-2</c:v>
                </c:pt>
                <c:pt idx="18043">
                  <c:v>-2.7092600000000001E-2</c:v>
                </c:pt>
                <c:pt idx="18044">
                  <c:v>-2.6252999999999999E-2</c:v>
                </c:pt>
                <c:pt idx="18045">
                  <c:v>-2.5403100000000001E-2</c:v>
                </c:pt>
                <c:pt idx="18046">
                  <c:v>-2.4544400000000001E-2</c:v>
                </c:pt>
                <c:pt idx="18047">
                  <c:v>-2.3677900000000002E-2</c:v>
                </c:pt>
                <c:pt idx="18048">
                  <c:v>-2.28036E-2</c:v>
                </c:pt>
                <c:pt idx="18049">
                  <c:v>-2.1921099999999999E-2</c:v>
                </c:pt>
                <c:pt idx="18050">
                  <c:v>-2.1031500000000002E-2</c:v>
                </c:pt>
                <c:pt idx="18051">
                  <c:v>-2.01374E-2</c:v>
                </c:pt>
                <c:pt idx="18052">
                  <c:v>-1.9241600000000001E-2</c:v>
                </c:pt>
                <c:pt idx="18053">
                  <c:v>-1.83462E-2</c:v>
                </c:pt>
                <c:pt idx="18054">
                  <c:v>-1.74523E-2</c:v>
                </c:pt>
                <c:pt idx="18055">
                  <c:v>-1.6560800000000001E-2</c:v>
                </c:pt>
                <c:pt idx="18056">
                  <c:v>-1.56724E-2</c:v>
                </c:pt>
                <c:pt idx="18057">
                  <c:v>-1.47875E-2</c:v>
                </c:pt>
                <c:pt idx="18058">
                  <c:v>-1.39075E-2</c:v>
                </c:pt>
                <c:pt idx="18059">
                  <c:v>-1.30338E-2</c:v>
                </c:pt>
                <c:pt idx="18060">
                  <c:v>-1.2167799999999999E-2</c:v>
                </c:pt>
                <c:pt idx="18061">
                  <c:v>-1.13093E-2</c:v>
                </c:pt>
                <c:pt idx="18062">
                  <c:v>-1.04577E-2</c:v>
                </c:pt>
                <c:pt idx="18063" formatCode="0.00E+00">
                  <c:v>-9.6144799999999999E-3</c:v>
                </c:pt>
                <c:pt idx="18064" formatCode="0.00E+00">
                  <c:v>-8.7829599999999994E-3</c:v>
                </c:pt>
                <c:pt idx="18065" formatCode="0.00E+00">
                  <c:v>-7.9666700000000003E-3</c:v>
                </c:pt>
                <c:pt idx="18066" formatCode="0.00E+00">
                  <c:v>-7.1670700000000002E-3</c:v>
                </c:pt>
                <c:pt idx="18067" formatCode="0.00E+00">
                  <c:v>-6.3837599999999996E-3</c:v>
                </c:pt>
                <c:pt idx="18068" formatCode="0.00E+00">
                  <c:v>-5.6169999999999996E-3</c:v>
                </c:pt>
                <c:pt idx="18069" formatCode="0.00E+00">
                  <c:v>-4.86785E-3</c:v>
                </c:pt>
                <c:pt idx="18070" formatCode="0.00E+00">
                  <c:v>-4.1369199999999997E-3</c:v>
                </c:pt>
                <c:pt idx="18071" formatCode="0.00E+00">
                  <c:v>-3.4259500000000001E-3</c:v>
                </c:pt>
                <c:pt idx="18072" formatCode="0.00E+00">
                  <c:v>-2.7378599999999999E-3</c:v>
                </c:pt>
                <c:pt idx="18073" formatCode="0.00E+00">
                  <c:v>-2.0732300000000001E-3</c:v>
                </c:pt>
                <c:pt idx="18074" formatCode="0.00E+00">
                  <c:v>-1.4304999999999999E-3</c:v>
                </c:pt>
                <c:pt idx="18075" formatCode="0.00E+00">
                  <c:v>-8.0944999999999997E-4</c:v>
                </c:pt>
                <c:pt idx="18076" formatCode="0.00E+00">
                  <c:v>-2.1194399999999999E-4</c:v>
                </c:pt>
                <c:pt idx="18077" formatCode="0.00E+00">
                  <c:v>3.6010099999999999E-4</c:v>
                </c:pt>
                <c:pt idx="18078" formatCode="0.00E+00">
                  <c:v>9.0621500000000004E-4</c:v>
                </c:pt>
                <c:pt idx="18079" formatCode="0.00E+00">
                  <c:v>1.4260799999999999E-3</c:v>
                </c:pt>
                <c:pt idx="18080" formatCode="0.00E+00">
                  <c:v>1.9193999999999999E-3</c:v>
                </c:pt>
                <c:pt idx="18081" formatCode="0.00E+00">
                  <c:v>2.3892700000000002E-3</c:v>
                </c:pt>
                <c:pt idx="18082" formatCode="0.00E+00">
                  <c:v>2.84097E-3</c:v>
                </c:pt>
                <c:pt idx="18083" formatCode="0.00E+00">
                  <c:v>3.2756600000000001E-3</c:v>
                </c:pt>
                <c:pt idx="18084" formatCode="0.00E+00">
                  <c:v>3.6889399999999999E-3</c:v>
                </c:pt>
                <c:pt idx="18085" formatCode="0.00E+00">
                  <c:v>4.0766800000000001E-3</c:v>
                </c:pt>
                <c:pt idx="18086" formatCode="0.00E+00">
                  <c:v>4.4378300000000002E-3</c:v>
                </c:pt>
                <c:pt idx="18087" formatCode="0.00E+00">
                  <c:v>4.7708899999999999E-3</c:v>
                </c:pt>
                <c:pt idx="18088" formatCode="0.00E+00">
                  <c:v>5.0732499999999996E-3</c:v>
                </c:pt>
                <c:pt idx="18089" formatCode="0.00E+00">
                  <c:v>5.3434600000000004E-3</c:v>
                </c:pt>
                <c:pt idx="18090" formatCode="0.00E+00">
                  <c:v>5.5814599999999999E-3</c:v>
                </c:pt>
                <c:pt idx="18091" formatCode="0.00E+00">
                  <c:v>5.7882599999999999E-3</c:v>
                </c:pt>
                <c:pt idx="18092" formatCode="0.00E+00">
                  <c:v>5.9642100000000002E-3</c:v>
                </c:pt>
                <c:pt idx="18093" formatCode="0.00E+00">
                  <c:v>6.1076999999999998E-3</c:v>
                </c:pt>
                <c:pt idx="18094" formatCode="0.00E+00">
                  <c:v>6.2167000000000004E-3</c:v>
                </c:pt>
                <c:pt idx="18095" formatCode="0.00E+00">
                  <c:v>6.2889399999999998E-3</c:v>
                </c:pt>
                <c:pt idx="18096" formatCode="0.00E+00">
                  <c:v>6.3194999999999996E-3</c:v>
                </c:pt>
                <c:pt idx="18097" formatCode="0.00E+00">
                  <c:v>6.3014100000000003E-3</c:v>
                </c:pt>
                <c:pt idx="18098" formatCode="0.00E+00">
                  <c:v>6.2295400000000004E-3</c:v>
                </c:pt>
                <c:pt idx="18099" formatCode="0.00E+00">
                  <c:v>6.1030499999999996E-3</c:v>
                </c:pt>
                <c:pt idx="18100" formatCode="0.00E+00">
                  <c:v>5.9238199999999998E-3</c:v>
                </c:pt>
                <c:pt idx="18101" formatCode="0.00E+00">
                  <c:v>5.6931600000000001E-3</c:v>
                </c:pt>
                <c:pt idx="18102" formatCode="0.00E+00">
                  <c:v>5.41159E-3</c:v>
                </c:pt>
                <c:pt idx="18103" formatCode="0.00E+00">
                  <c:v>5.0803300000000001E-3</c:v>
                </c:pt>
                <c:pt idx="18104" formatCode="0.00E+00">
                  <c:v>4.7011800000000001E-3</c:v>
                </c:pt>
                <c:pt idx="18105" formatCode="0.00E+00">
                  <c:v>4.2748899999999999E-3</c:v>
                </c:pt>
                <c:pt idx="18106" formatCode="0.00E+00">
                  <c:v>3.8001699999999999E-3</c:v>
                </c:pt>
                <c:pt idx="18107" formatCode="0.00E+00">
                  <c:v>3.27524E-3</c:v>
                </c:pt>
                <c:pt idx="18108" formatCode="0.00E+00">
                  <c:v>2.69805E-3</c:v>
                </c:pt>
                <c:pt idx="18109" formatCode="0.00E+00">
                  <c:v>2.0652299999999999E-3</c:v>
                </c:pt>
                <c:pt idx="18110" formatCode="0.00E+00">
                  <c:v>1.37308E-3</c:v>
                </c:pt>
                <c:pt idx="18111" formatCode="0.00E+00">
                  <c:v>6.18444E-4</c:v>
                </c:pt>
                <c:pt idx="18112" formatCode="0.00E+00">
                  <c:v>-2.00457E-4</c:v>
                </c:pt>
                <c:pt idx="18113" formatCode="0.00E+00">
                  <c:v>-1.0824599999999999E-3</c:v>
                </c:pt>
                <c:pt idx="18114" formatCode="0.00E+00">
                  <c:v>-2.0247199999999998E-3</c:v>
                </c:pt>
                <c:pt idx="18115" formatCode="0.00E+00">
                  <c:v>-3.02666E-3</c:v>
                </c:pt>
                <c:pt idx="18116" formatCode="0.00E+00">
                  <c:v>-4.0906500000000004E-3</c:v>
                </c:pt>
                <c:pt idx="18117" formatCode="0.00E+00">
                  <c:v>-5.2185900000000004E-3</c:v>
                </c:pt>
                <c:pt idx="18118" formatCode="0.00E+00">
                  <c:v>-6.41027E-3</c:v>
                </c:pt>
                <c:pt idx="18119" formatCode="0.00E+00">
                  <c:v>-7.6658899999999999E-3</c:v>
                </c:pt>
                <c:pt idx="18120" formatCode="0.00E+00">
                  <c:v>-8.9860900000000004E-3</c:v>
                </c:pt>
                <c:pt idx="18121">
                  <c:v>-1.03698E-2</c:v>
                </c:pt>
                <c:pt idx="18122">
                  <c:v>-1.1815000000000001E-2</c:v>
                </c:pt>
                <c:pt idx="18123">
                  <c:v>-1.33212E-2</c:v>
                </c:pt>
                <c:pt idx="18124">
                  <c:v>-1.489E-2</c:v>
                </c:pt>
                <c:pt idx="18125">
                  <c:v>-1.6523099999999999E-2</c:v>
                </c:pt>
                <c:pt idx="18126">
                  <c:v>-1.8220199999999999E-2</c:v>
                </c:pt>
                <c:pt idx="18127">
                  <c:v>-1.9981700000000002E-2</c:v>
                </c:pt>
                <c:pt idx="18128">
                  <c:v>-2.18088E-2</c:v>
                </c:pt>
                <c:pt idx="18129">
                  <c:v>-2.3699700000000001E-2</c:v>
                </c:pt>
                <c:pt idx="18130">
                  <c:v>-2.5650099999999999E-2</c:v>
                </c:pt>
                <c:pt idx="18131">
                  <c:v>-2.7657000000000001E-2</c:v>
                </c:pt>
                <c:pt idx="18132">
                  <c:v>-2.97188E-2</c:v>
                </c:pt>
                <c:pt idx="18133">
                  <c:v>-3.1833100000000003E-2</c:v>
                </c:pt>
                <c:pt idx="18134">
                  <c:v>-3.3997800000000002E-2</c:v>
                </c:pt>
                <c:pt idx="18135">
                  <c:v>-3.6212099999999997E-2</c:v>
                </c:pt>
                <c:pt idx="18136">
                  <c:v>-3.8475500000000003E-2</c:v>
                </c:pt>
                <c:pt idx="18137">
                  <c:v>-4.07871E-2</c:v>
                </c:pt>
                <c:pt idx="18138">
                  <c:v>-4.3146499999999997E-2</c:v>
                </c:pt>
                <c:pt idx="18139">
                  <c:v>-4.5554200000000003E-2</c:v>
                </c:pt>
                <c:pt idx="18140">
                  <c:v>-4.8010900000000002E-2</c:v>
                </c:pt>
                <c:pt idx="18141">
                  <c:v>-5.0515600000000001E-2</c:v>
                </c:pt>
                <c:pt idx="18142">
                  <c:v>-5.3066500000000003E-2</c:v>
                </c:pt>
                <c:pt idx="18143">
                  <c:v>-5.5662700000000002E-2</c:v>
                </c:pt>
                <c:pt idx="18144">
                  <c:v>-5.8302699999999999E-2</c:v>
                </c:pt>
                <c:pt idx="18145">
                  <c:v>-6.0985400000000002E-2</c:v>
                </c:pt>
                <c:pt idx="18146">
                  <c:v>-6.3710299999999997E-2</c:v>
                </c:pt>
                <c:pt idx="18147">
                  <c:v>-6.6475099999999995E-2</c:v>
                </c:pt>
                <c:pt idx="18148">
                  <c:v>-6.9275500000000004E-2</c:v>
                </c:pt>
                <c:pt idx="18149">
                  <c:v>-7.2108800000000001E-2</c:v>
                </c:pt>
                <c:pt idx="18150">
                  <c:v>-7.4975E-2</c:v>
                </c:pt>
                <c:pt idx="18151">
                  <c:v>-7.7872999999999998E-2</c:v>
                </c:pt>
                <c:pt idx="18152">
                  <c:v>-8.0797800000000003E-2</c:v>
                </c:pt>
                <c:pt idx="18153">
                  <c:v>-8.3742399999999995E-2</c:v>
                </c:pt>
                <c:pt idx="18154">
                  <c:v>-8.6699700000000005E-2</c:v>
                </c:pt>
                <c:pt idx="18155">
                  <c:v>-8.9664499999999994E-2</c:v>
                </c:pt>
                <c:pt idx="18156">
                  <c:v>-9.2633400000000005E-2</c:v>
                </c:pt>
                <c:pt idx="18157">
                  <c:v>-9.5603900000000006E-2</c:v>
                </c:pt>
                <c:pt idx="18158">
                  <c:v>-9.8572900000000005E-2</c:v>
                </c:pt>
                <c:pt idx="18159">
                  <c:v>-0.101537</c:v>
                </c:pt>
                <c:pt idx="18160">
                  <c:v>-0.104495</c:v>
                </c:pt>
                <c:pt idx="18161">
                  <c:v>-0.10745</c:v>
                </c:pt>
                <c:pt idx="18162">
                  <c:v>-0.110403</c:v>
                </c:pt>
                <c:pt idx="18163">
                  <c:v>-0.11335000000000001</c:v>
                </c:pt>
                <c:pt idx="18164">
                  <c:v>-0.116288</c:v>
                </c:pt>
                <c:pt idx="18165">
                  <c:v>-0.119216</c:v>
                </c:pt>
                <c:pt idx="18166">
                  <c:v>-0.122131</c:v>
                </c:pt>
                <c:pt idx="18167">
                  <c:v>-0.125029</c:v>
                </c:pt>
                <c:pt idx="18168">
                  <c:v>-0.12790899999999999</c:v>
                </c:pt>
                <c:pt idx="18169">
                  <c:v>-0.13077</c:v>
                </c:pt>
                <c:pt idx="18170">
                  <c:v>-0.13361100000000001</c:v>
                </c:pt>
                <c:pt idx="18171">
                  <c:v>-0.136431</c:v>
                </c:pt>
                <c:pt idx="18172">
                  <c:v>-0.13923199999999999</c:v>
                </c:pt>
                <c:pt idx="18173">
                  <c:v>-0.142012</c:v>
                </c:pt>
                <c:pt idx="18174">
                  <c:v>-0.14477000000000001</c:v>
                </c:pt>
                <c:pt idx="18175">
                  <c:v>-0.14749999999999999</c:v>
                </c:pt>
                <c:pt idx="18176">
                  <c:v>-0.150202</c:v>
                </c:pt>
                <c:pt idx="18177">
                  <c:v>-0.15287400000000001</c:v>
                </c:pt>
                <c:pt idx="18178">
                  <c:v>-0.15551300000000001</c:v>
                </c:pt>
                <c:pt idx="18179">
                  <c:v>-0.15811600000000001</c:v>
                </c:pt>
                <c:pt idx="18180">
                  <c:v>-0.16067999999999999</c:v>
                </c:pt>
                <c:pt idx="18181">
                  <c:v>-0.16319700000000001</c:v>
                </c:pt>
                <c:pt idx="18182">
                  <c:v>-0.165657</c:v>
                </c:pt>
                <c:pt idx="18183">
                  <c:v>-0.16805700000000001</c:v>
                </c:pt>
                <c:pt idx="18184">
                  <c:v>-0.17039599999999999</c:v>
                </c:pt>
                <c:pt idx="18185">
                  <c:v>-0.17267399999999999</c:v>
                </c:pt>
                <c:pt idx="18186">
                  <c:v>-0.17488699999999999</c:v>
                </c:pt>
                <c:pt idx="18187">
                  <c:v>-0.17703099999999999</c:v>
                </c:pt>
                <c:pt idx="18188">
                  <c:v>-0.17910599999999999</c:v>
                </c:pt>
                <c:pt idx="18189">
                  <c:v>-0.18111099999999999</c:v>
                </c:pt>
                <c:pt idx="18190">
                  <c:v>-0.18304400000000001</c:v>
                </c:pt>
                <c:pt idx="18191">
                  <c:v>-0.18490300000000001</c:v>
                </c:pt>
                <c:pt idx="18192">
                  <c:v>-0.18668899999999999</c:v>
                </c:pt>
                <c:pt idx="18193">
                  <c:v>-0.18840199999999999</c:v>
                </c:pt>
                <c:pt idx="18194">
                  <c:v>-0.19004099999999999</c:v>
                </c:pt>
                <c:pt idx="18195">
                  <c:v>-0.191608</c:v>
                </c:pt>
                <c:pt idx="18196">
                  <c:v>-0.19309999999999999</c:v>
                </c:pt>
                <c:pt idx="18197">
                  <c:v>-0.19451599999999999</c:v>
                </c:pt>
                <c:pt idx="18198">
                  <c:v>-0.195854</c:v>
                </c:pt>
                <c:pt idx="18199">
                  <c:v>-0.19710800000000001</c:v>
                </c:pt>
                <c:pt idx="18200">
                  <c:v>-0.19827500000000001</c:v>
                </c:pt>
                <c:pt idx="18201">
                  <c:v>-0.19935600000000001</c:v>
                </c:pt>
                <c:pt idx="18202">
                  <c:v>-0.20035600000000001</c:v>
                </c:pt>
                <c:pt idx="18203">
                  <c:v>-0.20127500000000001</c:v>
                </c:pt>
                <c:pt idx="18204">
                  <c:v>-0.20210700000000001</c:v>
                </c:pt>
                <c:pt idx="18205">
                  <c:v>-0.202844</c:v>
                </c:pt>
                <c:pt idx="18206">
                  <c:v>-0.203485</c:v>
                </c:pt>
                <c:pt idx="18207">
                  <c:v>-0.20402899999999999</c:v>
                </c:pt>
                <c:pt idx="18208">
                  <c:v>-0.20447899999999999</c:v>
                </c:pt>
                <c:pt idx="18209">
                  <c:v>-0.20483699999999999</c:v>
                </c:pt>
                <c:pt idx="18210">
                  <c:v>-0.20510500000000001</c:v>
                </c:pt>
                <c:pt idx="18211">
                  <c:v>-0.205285</c:v>
                </c:pt>
                <c:pt idx="18212">
                  <c:v>-0.205376</c:v>
                </c:pt>
                <c:pt idx="18213">
                  <c:v>-0.20537900000000001</c:v>
                </c:pt>
                <c:pt idx="18214">
                  <c:v>-0.205293</c:v>
                </c:pt>
                <c:pt idx="18215">
                  <c:v>-0.205121</c:v>
                </c:pt>
                <c:pt idx="18216">
                  <c:v>-0.20486199999999999</c:v>
                </c:pt>
                <c:pt idx="18217">
                  <c:v>-0.20452200000000001</c:v>
                </c:pt>
                <c:pt idx="18218">
                  <c:v>-0.204101</c:v>
                </c:pt>
                <c:pt idx="18219">
                  <c:v>-0.20360400000000001</c:v>
                </c:pt>
                <c:pt idx="18220">
                  <c:v>-0.20303199999999999</c:v>
                </c:pt>
                <c:pt idx="18221">
                  <c:v>-0.20238500000000001</c:v>
                </c:pt>
                <c:pt idx="18222">
                  <c:v>-0.20166100000000001</c:v>
                </c:pt>
                <c:pt idx="18223">
                  <c:v>-0.20085800000000001</c:v>
                </c:pt>
                <c:pt idx="18224">
                  <c:v>-0.19997599999999999</c:v>
                </c:pt>
                <c:pt idx="18225">
                  <c:v>-0.199016</c:v>
                </c:pt>
                <c:pt idx="18226">
                  <c:v>-0.19797799999999999</c:v>
                </c:pt>
                <c:pt idx="18227">
                  <c:v>-0.19686500000000001</c:v>
                </c:pt>
                <c:pt idx="18228">
                  <c:v>-0.19567999999999999</c:v>
                </c:pt>
                <c:pt idx="18229">
                  <c:v>-0.19442400000000001</c:v>
                </c:pt>
                <c:pt idx="18230">
                  <c:v>-0.19309599999999999</c:v>
                </c:pt>
                <c:pt idx="18231">
                  <c:v>-0.19170200000000001</c:v>
                </c:pt>
                <c:pt idx="18232">
                  <c:v>-0.190249</c:v>
                </c:pt>
                <c:pt idx="18233">
                  <c:v>-0.18874299999999999</c:v>
                </c:pt>
                <c:pt idx="18234">
                  <c:v>-0.18718599999999999</c:v>
                </c:pt>
                <c:pt idx="18235">
                  <c:v>-0.185581</c:v>
                </c:pt>
                <c:pt idx="18236">
                  <c:v>-0.18393100000000001</c:v>
                </c:pt>
                <c:pt idx="18237">
                  <c:v>-0.18223700000000001</c:v>
                </c:pt>
                <c:pt idx="18238">
                  <c:v>-0.18049999999999999</c:v>
                </c:pt>
                <c:pt idx="18239">
                  <c:v>-0.17872199999999999</c:v>
                </c:pt>
                <c:pt idx="18240">
                  <c:v>-0.17690800000000001</c:v>
                </c:pt>
                <c:pt idx="18241">
                  <c:v>-0.17506099999999999</c:v>
                </c:pt>
                <c:pt idx="18242">
                  <c:v>-0.173183</c:v>
                </c:pt>
                <c:pt idx="18243">
                  <c:v>-0.17127700000000001</c:v>
                </c:pt>
                <c:pt idx="18244">
                  <c:v>-0.16934099999999999</c:v>
                </c:pt>
                <c:pt idx="18245">
                  <c:v>-0.167378</c:v>
                </c:pt>
                <c:pt idx="18246">
                  <c:v>-0.16539200000000001</c:v>
                </c:pt>
                <c:pt idx="18247">
                  <c:v>-0.163382</c:v>
                </c:pt>
                <c:pt idx="18248">
                  <c:v>-0.16134799999999999</c:v>
                </c:pt>
                <c:pt idx="18249">
                  <c:v>-0.15929699999999999</c:v>
                </c:pt>
                <c:pt idx="18250">
                  <c:v>-0.15723599999999999</c:v>
                </c:pt>
                <c:pt idx="18251">
                  <c:v>-0.15517500000000001</c:v>
                </c:pt>
                <c:pt idx="18252">
                  <c:v>-0.153115</c:v>
                </c:pt>
                <c:pt idx="18253">
                  <c:v>-0.151058</c:v>
                </c:pt>
                <c:pt idx="18254">
                  <c:v>-0.149005</c:v>
                </c:pt>
                <c:pt idx="18255">
                  <c:v>-0.14695800000000001</c:v>
                </c:pt>
                <c:pt idx="18256">
                  <c:v>-0.14491699999999999</c:v>
                </c:pt>
                <c:pt idx="18257">
                  <c:v>-0.14288600000000001</c:v>
                </c:pt>
                <c:pt idx="18258">
                  <c:v>-0.14086399999999999</c:v>
                </c:pt>
                <c:pt idx="18259">
                  <c:v>-0.138849</c:v>
                </c:pt>
                <c:pt idx="18260">
                  <c:v>-0.136847</c:v>
                </c:pt>
                <c:pt idx="18261">
                  <c:v>-0.13486799999999999</c:v>
                </c:pt>
                <c:pt idx="18262">
                  <c:v>-0.13292399999999999</c:v>
                </c:pt>
                <c:pt idx="18263">
                  <c:v>-0.13101599999999999</c:v>
                </c:pt>
                <c:pt idx="18264">
                  <c:v>-0.12914600000000001</c:v>
                </c:pt>
                <c:pt idx="18265">
                  <c:v>-0.12731600000000001</c:v>
                </c:pt>
                <c:pt idx="18266">
                  <c:v>-0.125527</c:v>
                </c:pt>
                <c:pt idx="18267">
                  <c:v>-0.123776</c:v>
                </c:pt>
                <c:pt idx="18268">
                  <c:v>-0.122069</c:v>
                </c:pt>
                <c:pt idx="18269">
                  <c:v>-0.120411</c:v>
                </c:pt>
                <c:pt idx="18270">
                  <c:v>-0.118808</c:v>
                </c:pt>
                <c:pt idx="18271">
                  <c:v>-0.11726300000000001</c:v>
                </c:pt>
                <c:pt idx="18272">
                  <c:v>-0.115777</c:v>
                </c:pt>
                <c:pt idx="18273">
                  <c:v>-0.11434800000000001</c:v>
                </c:pt>
                <c:pt idx="18274">
                  <c:v>-0.11297500000000001</c:v>
                </c:pt>
                <c:pt idx="18275">
                  <c:v>-0.111663</c:v>
                </c:pt>
                <c:pt idx="18276">
                  <c:v>-0.11042</c:v>
                </c:pt>
                <c:pt idx="18277">
                  <c:v>-0.10925600000000001</c:v>
                </c:pt>
                <c:pt idx="18278">
                  <c:v>-0.108178</c:v>
                </c:pt>
                <c:pt idx="18279">
                  <c:v>-0.10718800000000001</c:v>
                </c:pt>
                <c:pt idx="18280">
                  <c:v>-0.106291</c:v>
                </c:pt>
                <c:pt idx="18281">
                  <c:v>-0.105485</c:v>
                </c:pt>
                <c:pt idx="18282">
                  <c:v>-0.10477</c:v>
                </c:pt>
                <c:pt idx="18283">
                  <c:v>-0.10415000000000001</c:v>
                </c:pt>
                <c:pt idx="18284">
                  <c:v>-0.10363</c:v>
                </c:pt>
                <c:pt idx="18285">
                  <c:v>-0.103213</c:v>
                </c:pt>
                <c:pt idx="18286">
                  <c:v>-0.102896</c:v>
                </c:pt>
                <c:pt idx="18287">
                  <c:v>-0.10268099999999999</c:v>
                </c:pt>
                <c:pt idx="18288">
                  <c:v>-0.102571</c:v>
                </c:pt>
                <c:pt idx="18289">
                  <c:v>-0.102566</c:v>
                </c:pt>
                <c:pt idx="18290">
                  <c:v>-0.102661</c:v>
                </c:pt>
                <c:pt idx="18291">
                  <c:v>-0.102854</c:v>
                </c:pt>
                <c:pt idx="18292">
                  <c:v>-0.103146</c:v>
                </c:pt>
                <c:pt idx="18293">
                  <c:v>-0.10353999999999999</c:v>
                </c:pt>
                <c:pt idx="18294">
                  <c:v>-0.104037</c:v>
                </c:pt>
                <c:pt idx="18295">
                  <c:v>-0.10463699999999999</c:v>
                </c:pt>
                <c:pt idx="18296">
                  <c:v>-0.105338</c:v>
                </c:pt>
                <c:pt idx="18297">
                  <c:v>-0.106139</c:v>
                </c:pt>
                <c:pt idx="18298">
                  <c:v>-0.107042</c:v>
                </c:pt>
                <c:pt idx="18299">
                  <c:v>-0.108046</c:v>
                </c:pt>
                <c:pt idx="18300">
                  <c:v>-0.10915</c:v>
                </c:pt>
                <c:pt idx="18301">
                  <c:v>-0.11035300000000001</c:v>
                </c:pt>
                <c:pt idx="18302">
                  <c:v>-0.11165600000000001</c:v>
                </c:pt>
                <c:pt idx="18303">
                  <c:v>-0.113057</c:v>
                </c:pt>
                <c:pt idx="18304">
                  <c:v>-0.114552</c:v>
                </c:pt>
                <c:pt idx="18305">
                  <c:v>-0.11613800000000001</c:v>
                </c:pt>
                <c:pt idx="18306">
                  <c:v>-0.117811</c:v>
                </c:pt>
                <c:pt idx="18307">
                  <c:v>-0.11957</c:v>
                </c:pt>
                <c:pt idx="18308">
                  <c:v>-0.12141399999999999</c:v>
                </c:pt>
                <c:pt idx="18309">
                  <c:v>-0.12334100000000001</c:v>
                </c:pt>
                <c:pt idx="18310">
                  <c:v>-0.12535099999999999</c:v>
                </c:pt>
                <c:pt idx="18311">
                  <c:v>-0.127441</c:v>
                </c:pt>
                <c:pt idx="18312">
                  <c:v>-0.12961400000000001</c:v>
                </c:pt>
                <c:pt idx="18313">
                  <c:v>-0.13187399999999999</c:v>
                </c:pt>
                <c:pt idx="18314">
                  <c:v>-0.134217</c:v>
                </c:pt>
                <c:pt idx="18315">
                  <c:v>-0.13664100000000001</c:v>
                </c:pt>
                <c:pt idx="18316">
                  <c:v>-0.13914699999999999</c:v>
                </c:pt>
                <c:pt idx="18317">
                  <c:v>-0.141739</c:v>
                </c:pt>
                <c:pt idx="18318">
                  <c:v>-0.14441300000000001</c:v>
                </c:pt>
                <c:pt idx="18319">
                  <c:v>-0.14716099999999999</c:v>
                </c:pt>
                <c:pt idx="18320">
                  <c:v>-0.14998300000000001</c:v>
                </c:pt>
                <c:pt idx="18321">
                  <c:v>-0.15288299999999999</c:v>
                </c:pt>
                <c:pt idx="18322">
                  <c:v>-0.15586</c:v>
                </c:pt>
                <c:pt idx="18323">
                  <c:v>-0.15890299999999999</c:v>
                </c:pt>
                <c:pt idx="18324">
                  <c:v>-0.16200400000000001</c:v>
                </c:pt>
                <c:pt idx="18325">
                  <c:v>-0.16514899999999999</c:v>
                </c:pt>
                <c:pt idx="18326">
                  <c:v>-0.16833100000000001</c:v>
                </c:pt>
                <c:pt idx="18327">
                  <c:v>-0.17154700000000001</c:v>
                </c:pt>
                <c:pt idx="18328">
                  <c:v>-0.17480299999999999</c:v>
                </c:pt>
                <c:pt idx="18329">
                  <c:v>-0.17810200000000001</c:v>
                </c:pt>
                <c:pt idx="18330">
                  <c:v>-0.18143999999999999</c:v>
                </c:pt>
                <c:pt idx="18331">
                  <c:v>-0.18481</c:v>
                </c:pt>
                <c:pt idx="18332">
                  <c:v>-0.18820300000000001</c:v>
                </c:pt>
                <c:pt idx="18333">
                  <c:v>-0.19161300000000001</c:v>
                </c:pt>
                <c:pt idx="18334">
                  <c:v>-0.19503899999999999</c:v>
                </c:pt>
                <c:pt idx="18335">
                  <c:v>-0.19847899999999999</c:v>
                </c:pt>
                <c:pt idx="18336">
                  <c:v>-0.201929</c:v>
                </c:pt>
                <c:pt idx="18337">
                  <c:v>-0.20538500000000001</c:v>
                </c:pt>
                <c:pt idx="18338">
                  <c:v>-0.20884800000000001</c:v>
                </c:pt>
                <c:pt idx="18339">
                  <c:v>-0.21231800000000001</c:v>
                </c:pt>
                <c:pt idx="18340">
                  <c:v>-0.21579400000000001</c:v>
                </c:pt>
                <c:pt idx="18341">
                  <c:v>-0.219273</c:v>
                </c:pt>
                <c:pt idx="18342">
                  <c:v>-0.222745</c:v>
                </c:pt>
                <c:pt idx="18343">
                  <c:v>-0.22620000000000001</c:v>
                </c:pt>
                <c:pt idx="18344">
                  <c:v>-0.229632</c:v>
                </c:pt>
                <c:pt idx="18345">
                  <c:v>-0.233043</c:v>
                </c:pt>
                <c:pt idx="18346">
                  <c:v>-0.236432</c:v>
                </c:pt>
                <c:pt idx="18347">
                  <c:v>-0.23979500000000001</c:v>
                </c:pt>
                <c:pt idx="18348">
                  <c:v>-0.24312600000000001</c:v>
                </c:pt>
                <c:pt idx="18349">
                  <c:v>-0.246419</c:v>
                </c:pt>
                <c:pt idx="18350">
                  <c:v>-0.249668</c:v>
                </c:pt>
                <c:pt idx="18351">
                  <c:v>-0.25286900000000001</c:v>
                </c:pt>
                <c:pt idx="18352">
                  <c:v>-0.25601299999999999</c:v>
                </c:pt>
                <c:pt idx="18353">
                  <c:v>-0.25909500000000002</c:v>
                </c:pt>
                <c:pt idx="18354">
                  <c:v>-0.26210899999999998</c:v>
                </c:pt>
                <c:pt idx="18355">
                  <c:v>-0.26505099999999998</c:v>
                </c:pt>
                <c:pt idx="18356">
                  <c:v>-0.26791599999999999</c:v>
                </c:pt>
                <c:pt idx="18357">
                  <c:v>-0.27070699999999998</c:v>
                </c:pt>
                <c:pt idx="18358">
                  <c:v>-0.273422</c:v>
                </c:pt>
                <c:pt idx="18359">
                  <c:v>-0.27605099999999999</c:v>
                </c:pt>
                <c:pt idx="18360">
                  <c:v>-0.27858500000000003</c:v>
                </c:pt>
                <c:pt idx="18361">
                  <c:v>-0.28102100000000002</c:v>
                </c:pt>
                <c:pt idx="18362">
                  <c:v>-0.28336</c:v>
                </c:pt>
                <c:pt idx="18363">
                  <c:v>-0.28559899999999999</c:v>
                </c:pt>
                <c:pt idx="18364">
                  <c:v>-0.28773399999999999</c:v>
                </c:pt>
                <c:pt idx="18365">
                  <c:v>-0.28976600000000002</c:v>
                </c:pt>
                <c:pt idx="18366">
                  <c:v>-0.29169200000000001</c:v>
                </c:pt>
                <c:pt idx="18367">
                  <c:v>-0.29350900000000002</c:v>
                </c:pt>
                <c:pt idx="18368">
                  <c:v>-0.29521199999999997</c:v>
                </c:pt>
                <c:pt idx="18369">
                  <c:v>-0.29680400000000001</c:v>
                </c:pt>
                <c:pt idx="18370">
                  <c:v>-0.29828399999999999</c:v>
                </c:pt>
                <c:pt idx="18371">
                  <c:v>-0.299653</c:v>
                </c:pt>
                <c:pt idx="18372">
                  <c:v>-0.30090800000000001</c:v>
                </c:pt>
                <c:pt idx="18373">
                  <c:v>-0.30205199999999999</c:v>
                </c:pt>
                <c:pt idx="18374">
                  <c:v>-0.30308299999999999</c:v>
                </c:pt>
                <c:pt idx="18375">
                  <c:v>-0.30399599999999999</c:v>
                </c:pt>
                <c:pt idx="18376">
                  <c:v>-0.30478899999999998</c:v>
                </c:pt>
                <c:pt idx="18377">
                  <c:v>-0.30546400000000001</c:v>
                </c:pt>
                <c:pt idx="18378">
                  <c:v>-0.30602400000000002</c:v>
                </c:pt>
                <c:pt idx="18379">
                  <c:v>-0.30647400000000002</c:v>
                </c:pt>
                <c:pt idx="18380">
                  <c:v>-0.306815</c:v>
                </c:pt>
                <c:pt idx="18381">
                  <c:v>-0.30704500000000001</c:v>
                </c:pt>
                <c:pt idx="18382">
                  <c:v>-0.30716300000000002</c:v>
                </c:pt>
                <c:pt idx="18383">
                  <c:v>-0.307172</c:v>
                </c:pt>
                <c:pt idx="18384">
                  <c:v>-0.30707200000000001</c:v>
                </c:pt>
                <c:pt idx="18385">
                  <c:v>-0.306865</c:v>
                </c:pt>
                <c:pt idx="18386">
                  <c:v>-0.30654999999999999</c:v>
                </c:pt>
                <c:pt idx="18387">
                  <c:v>-0.30612400000000001</c:v>
                </c:pt>
                <c:pt idx="18388">
                  <c:v>-0.30558299999999999</c:v>
                </c:pt>
                <c:pt idx="18389">
                  <c:v>-0.30493300000000001</c:v>
                </c:pt>
                <c:pt idx="18390">
                  <c:v>-0.30418000000000001</c:v>
                </c:pt>
                <c:pt idx="18391">
                  <c:v>-0.30332799999999999</c:v>
                </c:pt>
                <c:pt idx="18392">
                  <c:v>-0.30237799999999998</c:v>
                </c:pt>
                <c:pt idx="18393">
                  <c:v>-0.30133100000000002</c:v>
                </c:pt>
                <c:pt idx="18394">
                  <c:v>-0.30019000000000001</c:v>
                </c:pt>
                <c:pt idx="18395">
                  <c:v>-0.29895699999999997</c:v>
                </c:pt>
                <c:pt idx="18396">
                  <c:v>-0.29763499999999998</c:v>
                </c:pt>
                <c:pt idx="18397">
                  <c:v>-0.29623100000000002</c:v>
                </c:pt>
                <c:pt idx="18398">
                  <c:v>-0.29475299999999999</c:v>
                </c:pt>
                <c:pt idx="18399">
                  <c:v>-0.293209</c:v>
                </c:pt>
                <c:pt idx="18400">
                  <c:v>-0.291603</c:v>
                </c:pt>
                <c:pt idx="18401">
                  <c:v>-0.289937</c:v>
                </c:pt>
                <c:pt idx="18402">
                  <c:v>-0.288213</c:v>
                </c:pt>
                <c:pt idx="18403">
                  <c:v>-0.28643400000000002</c:v>
                </c:pt>
                <c:pt idx="18404">
                  <c:v>-0.28460400000000002</c:v>
                </c:pt>
                <c:pt idx="18405">
                  <c:v>-0.28273100000000001</c:v>
                </c:pt>
                <c:pt idx="18406">
                  <c:v>-0.28081899999999999</c:v>
                </c:pt>
                <c:pt idx="18407">
                  <c:v>-0.27887000000000001</c:v>
                </c:pt>
                <c:pt idx="18408">
                  <c:v>-0.27688600000000002</c:v>
                </c:pt>
                <c:pt idx="18409">
                  <c:v>-0.274866</c:v>
                </c:pt>
                <c:pt idx="18410">
                  <c:v>-0.27280900000000002</c:v>
                </c:pt>
                <c:pt idx="18411">
                  <c:v>-0.27071600000000001</c:v>
                </c:pt>
                <c:pt idx="18412">
                  <c:v>-0.26858599999999999</c:v>
                </c:pt>
                <c:pt idx="18413">
                  <c:v>-0.26642500000000002</c:v>
                </c:pt>
                <c:pt idx="18414">
                  <c:v>-0.264237</c:v>
                </c:pt>
                <c:pt idx="18415">
                  <c:v>-0.26202500000000001</c:v>
                </c:pt>
                <c:pt idx="18416">
                  <c:v>-0.25979200000000002</c:v>
                </c:pt>
                <c:pt idx="18417">
                  <c:v>-0.257544</c:v>
                </c:pt>
                <c:pt idx="18418">
                  <c:v>-0.25528699999999999</c:v>
                </c:pt>
                <c:pt idx="18419">
                  <c:v>-0.25302400000000003</c:v>
                </c:pt>
                <c:pt idx="18420">
                  <c:v>-0.25075999999999998</c:v>
                </c:pt>
                <c:pt idx="18421">
                  <c:v>-0.248503</c:v>
                </c:pt>
                <c:pt idx="18422">
                  <c:v>-0.24626700000000001</c:v>
                </c:pt>
                <c:pt idx="18423">
                  <c:v>-0.244056</c:v>
                </c:pt>
                <c:pt idx="18424">
                  <c:v>-0.241873</c:v>
                </c:pt>
                <c:pt idx="18425">
                  <c:v>-0.23971799999999999</c:v>
                </c:pt>
                <c:pt idx="18426">
                  <c:v>-0.237594</c:v>
                </c:pt>
                <c:pt idx="18427">
                  <c:v>-0.235508</c:v>
                </c:pt>
                <c:pt idx="18428">
                  <c:v>-0.23346700000000001</c:v>
                </c:pt>
                <c:pt idx="18429">
                  <c:v>-0.23148199999999999</c:v>
                </c:pt>
                <c:pt idx="18430">
                  <c:v>-0.22956099999999999</c:v>
                </c:pt>
                <c:pt idx="18431">
                  <c:v>-0.22770799999999999</c:v>
                </c:pt>
                <c:pt idx="18432">
                  <c:v>-0.22592300000000001</c:v>
                </c:pt>
                <c:pt idx="18433">
                  <c:v>-0.22420200000000001</c:v>
                </c:pt>
                <c:pt idx="18434">
                  <c:v>-0.22254399999999999</c:v>
                </c:pt>
                <c:pt idx="18435">
                  <c:v>-0.22095000000000001</c:v>
                </c:pt>
                <c:pt idx="18436">
                  <c:v>-0.219418</c:v>
                </c:pt>
                <c:pt idx="18437">
                  <c:v>-0.21795400000000001</c:v>
                </c:pt>
                <c:pt idx="18438">
                  <c:v>-0.216562</c:v>
                </c:pt>
                <c:pt idx="18439">
                  <c:v>-0.21524699999999999</c:v>
                </c:pt>
                <c:pt idx="18440">
                  <c:v>-0.214008</c:v>
                </c:pt>
                <c:pt idx="18441">
                  <c:v>-0.21284700000000001</c:v>
                </c:pt>
                <c:pt idx="18442">
                  <c:v>-0.21176800000000001</c:v>
                </c:pt>
                <c:pt idx="18443">
                  <c:v>-0.21077499999999999</c:v>
                </c:pt>
                <c:pt idx="18444">
                  <c:v>-0.209868</c:v>
                </c:pt>
                <c:pt idx="18445">
                  <c:v>-0.20904700000000001</c:v>
                </c:pt>
                <c:pt idx="18446">
                  <c:v>-0.208315</c:v>
                </c:pt>
                <c:pt idx="18447">
                  <c:v>-0.207673</c:v>
                </c:pt>
                <c:pt idx="18448">
                  <c:v>-0.207121</c:v>
                </c:pt>
                <c:pt idx="18449">
                  <c:v>-0.20666000000000001</c:v>
                </c:pt>
                <c:pt idx="18450">
                  <c:v>-0.20629500000000001</c:v>
                </c:pt>
                <c:pt idx="18451">
                  <c:v>-0.20602500000000001</c:v>
                </c:pt>
                <c:pt idx="18452">
                  <c:v>-0.205846</c:v>
                </c:pt>
                <c:pt idx="18453">
                  <c:v>-0.20575099999999999</c:v>
                </c:pt>
                <c:pt idx="18454">
                  <c:v>-0.20573900000000001</c:v>
                </c:pt>
                <c:pt idx="18455">
                  <c:v>-0.20580999999999999</c:v>
                </c:pt>
                <c:pt idx="18456">
                  <c:v>-0.20596800000000001</c:v>
                </c:pt>
                <c:pt idx="18457">
                  <c:v>-0.20621700000000001</c:v>
                </c:pt>
                <c:pt idx="18458">
                  <c:v>-0.20656099999999999</c:v>
                </c:pt>
                <c:pt idx="18459">
                  <c:v>-0.20699899999999999</c:v>
                </c:pt>
                <c:pt idx="18460">
                  <c:v>-0.20752799999999999</c:v>
                </c:pt>
                <c:pt idx="18461">
                  <c:v>-0.20814199999999999</c:v>
                </c:pt>
                <c:pt idx="18462">
                  <c:v>-0.208839</c:v>
                </c:pt>
                <c:pt idx="18463">
                  <c:v>-0.20961099999999999</c:v>
                </c:pt>
                <c:pt idx="18464">
                  <c:v>-0.21045800000000001</c:v>
                </c:pt>
                <c:pt idx="18465">
                  <c:v>-0.21138000000000001</c:v>
                </c:pt>
                <c:pt idx="18466">
                  <c:v>-0.21238499999999999</c:v>
                </c:pt>
                <c:pt idx="18467">
                  <c:v>-0.213476</c:v>
                </c:pt>
                <c:pt idx="18468">
                  <c:v>-0.21465000000000001</c:v>
                </c:pt>
                <c:pt idx="18469">
                  <c:v>-0.21590300000000001</c:v>
                </c:pt>
                <c:pt idx="18470">
                  <c:v>-0.217225</c:v>
                </c:pt>
                <c:pt idx="18471">
                  <c:v>-0.21860599999999999</c:v>
                </c:pt>
                <c:pt idx="18472">
                  <c:v>-0.22004099999999999</c:v>
                </c:pt>
                <c:pt idx="18473">
                  <c:v>-0.221526</c:v>
                </c:pt>
                <c:pt idx="18474">
                  <c:v>-0.223056</c:v>
                </c:pt>
                <c:pt idx="18475">
                  <c:v>-0.224631</c:v>
                </c:pt>
                <c:pt idx="18476">
                  <c:v>-0.226248</c:v>
                </c:pt>
                <c:pt idx="18477">
                  <c:v>-0.22790099999999999</c:v>
                </c:pt>
                <c:pt idx="18478">
                  <c:v>-0.22958999999999999</c:v>
                </c:pt>
                <c:pt idx="18479">
                  <c:v>-0.23131299999999999</c:v>
                </c:pt>
                <c:pt idx="18480">
                  <c:v>-0.233072</c:v>
                </c:pt>
                <c:pt idx="18481">
                  <c:v>-0.23486399999999999</c:v>
                </c:pt>
                <c:pt idx="18482">
                  <c:v>-0.23668900000000001</c:v>
                </c:pt>
                <c:pt idx="18483">
                  <c:v>-0.23854600000000001</c:v>
                </c:pt>
                <c:pt idx="18484">
                  <c:v>-0.240428</c:v>
                </c:pt>
                <c:pt idx="18485">
                  <c:v>-0.24232899999999999</c:v>
                </c:pt>
                <c:pt idx="18486">
                  <c:v>-0.24424100000000001</c:v>
                </c:pt>
                <c:pt idx="18487">
                  <c:v>-0.24615999999999999</c:v>
                </c:pt>
                <c:pt idx="18488">
                  <c:v>-0.24807799999999999</c:v>
                </c:pt>
                <c:pt idx="18489">
                  <c:v>-0.24998999999999999</c:v>
                </c:pt>
                <c:pt idx="18490">
                  <c:v>-0.25189</c:v>
                </c:pt>
                <c:pt idx="18491">
                  <c:v>-0.253776</c:v>
                </c:pt>
                <c:pt idx="18492">
                  <c:v>-0.25564799999999999</c:v>
                </c:pt>
                <c:pt idx="18493">
                  <c:v>-0.25750299999999998</c:v>
                </c:pt>
                <c:pt idx="18494">
                  <c:v>-0.25934200000000002</c:v>
                </c:pt>
                <c:pt idx="18495">
                  <c:v>-0.26116299999999998</c:v>
                </c:pt>
                <c:pt idx="18496">
                  <c:v>-0.262963</c:v>
                </c:pt>
                <c:pt idx="18497">
                  <c:v>-0.264735</c:v>
                </c:pt>
                <c:pt idx="18498">
                  <c:v>-0.26647500000000002</c:v>
                </c:pt>
                <c:pt idx="18499">
                  <c:v>-0.26818500000000001</c:v>
                </c:pt>
                <c:pt idx="18500">
                  <c:v>-0.26986700000000002</c:v>
                </c:pt>
                <c:pt idx="18501">
                  <c:v>-0.27152300000000001</c:v>
                </c:pt>
                <c:pt idx="18502">
                  <c:v>-0.27315299999999998</c:v>
                </c:pt>
                <c:pt idx="18503">
                  <c:v>-0.274756</c:v>
                </c:pt>
                <c:pt idx="18504">
                  <c:v>-0.276335</c:v>
                </c:pt>
                <c:pt idx="18505">
                  <c:v>-0.27788099999999999</c:v>
                </c:pt>
                <c:pt idx="18506">
                  <c:v>-0.27938499999999999</c:v>
                </c:pt>
                <c:pt idx="18507">
                  <c:v>-0.28083799999999998</c:v>
                </c:pt>
                <c:pt idx="18508">
                  <c:v>-0.28223799999999999</c:v>
                </c:pt>
                <c:pt idx="18509">
                  <c:v>-0.283584</c:v>
                </c:pt>
                <c:pt idx="18510">
                  <c:v>-0.28487400000000002</c:v>
                </c:pt>
                <c:pt idx="18511">
                  <c:v>-0.28610400000000002</c:v>
                </c:pt>
                <c:pt idx="18512">
                  <c:v>-0.28727399999999997</c:v>
                </c:pt>
                <c:pt idx="18513">
                  <c:v>-0.28838399999999997</c:v>
                </c:pt>
                <c:pt idx="18514">
                  <c:v>-0.289437</c:v>
                </c:pt>
                <c:pt idx="18515">
                  <c:v>-0.29041099999999997</c:v>
                </c:pt>
                <c:pt idx="18516">
                  <c:v>-0.29127900000000001</c:v>
                </c:pt>
                <c:pt idx="18517">
                  <c:v>-0.29205999999999999</c:v>
                </c:pt>
                <c:pt idx="18518">
                  <c:v>-0.29278399999999999</c:v>
                </c:pt>
                <c:pt idx="18519">
                  <c:v>-0.29344199999999998</c:v>
                </c:pt>
                <c:pt idx="18520">
                  <c:v>-0.29402</c:v>
                </c:pt>
                <c:pt idx="18521">
                  <c:v>-0.29453099999999999</c:v>
                </c:pt>
                <c:pt idx="18522">
                  <c:v>-0.29498000000000002</c:v>
                </c:pt>
                <c:pt idx="18523">
                  <c:v>-0.29536499999999999</c:v>
                </c:pt>
                <c:pt idx="18524">
                  <c:v>-0.29568100000000003</c:v>
                </c:pt>
                <c:pt idx="18525">
                  <c:v>-0.29591899999999999</c:v>
                </c:pt>
                <c:pt idx="18526">
                  <c:v>-0.29608000000000001</c:v>
                </c:pt>
                <c:pt idx="18527">
                  <c:v>-0.29616500000000001</c:v>
                </c:pt>
                <c:pt idx="18528">
                  <c:v>-0.29617700000000002</c:v>
                </c:pt>
                <c:pt idx="18529">
                  <c:v>-0.29611500000000002</c:v>
                </c:pt>
                <c:pt idx="18530">
                  <c:v>-0.29598099999999999</c:v>
                </c:pt>
                <c:pt idx="18531">
                  <c:v>-0.29577799999999999</c:v>
                </c:pt>
                <c:pt idx="18532">
                  <c:v>-0.29551300000000003</c:v>
                </c:pt>
                <c:pt idx="18533">
                  <c:v>-0.29519099999999998</c:v>
                </c:pt>
                <c:pt idx="18534">
                  <c:v>-0.29481400000000002</c:v>
                </c:pt>
                <c:pt idx="18535">
                  <c:v>-0.29438300000000001</c:v>
                </c:pt>
                <c:pt idx="18536">
                  <c:v>-0.29389500000000002</c:v>
                </c:pt>
                <c:pt idx="18537">
                  <c:v>-0.29335</c:v>
                </c:pt>
                <c:pt idx="18538">
                  <c:v>-0.29274800000000001</c:v>
                </c:pt>
                <c:pt idx="18539">
                  <c:v>-0.29209299999999999</c:v>
                </c:pt>
                <c:pt idx="18540">
                  <c:v>-0.29138700000000001</c:v>
                </c:pt>
                <c:pt idx="18541">
                  <c:v>-0.29062900000000003</c:v>
                </c:pt>
                <c:pt idx="18542">
                  <c:v>-0.28982000000000002</c:v>
                </c:pt>
                <c:pt idx="18543">
                  <c:v>-0.28896100000000002</c:v>
                </c:pt>
                <c:pt idx="18544">
                  <c:v>-0.288047</c:v>
                </c:pt>
                <c:pt idx="18545">
                  <c:v>-0.28707899999999997</c:v>
                </c:pt>
                <c:pt idx="18546">
                  <c:v>-0.28606100000000001</c:v>
                </c:pt>
                <c:pt idx="18547">
                  <c:v>-0.28499400000000003</c:v>
                </c:pt>
                <c:pt idx="18548">
                  <c:v>-0.28387299999999999</c:v>
                </c:pt>
                <c:pt idx="18549">
                  <c:v>-0.28270000000000001</c:v>
                </c:pt>
                <c:pt idx="18550">
                  <c:v>-0.28148400000000001</c:v>
                </c:pt>
                <c:pt idx="18551">
                  <c:v>-0.28023399999999998</c:v>
                </c:pt>
                <c:pt idx="18552">
                  <c:v>-0.27895399999999998</c:v>
                </c:pt>
                <c:pt idx="18553">
                  <c:v>-0.27764499999999998</c:v>
                </c:pt>
                <c:pt idx="18554">
                  <c:v>-0.27630900000000003</c:v>
                </c:pt>
                <c:pt idx="18555">
                  <c:v>-0.27494800000000003</c:v>
                </c:pt>
                <c:pt idx="18556">
                  <c:v>-0.27356200000000003</c:v>
                </c:pt>
                <c:pt idx="18557">
                  <c:v>-0.27215</c:v>
                </c:pt>
                <c:pt idx="18558">
                  <c:v>-0.27071499999999998</c:v>
                </c:pt>
                <c:pt idx="18559">
                  <c:v>-0.269262</c:v>
                </c:pt>
                <c:pt idx="18560">
                  <c:v>-0.26779500000000001</c:v>
                </c:pt>
                <c:pt idx="18561">
                  <c:v>-0.266314</c:v>
                </c:pt>
                <c:pt idx="18562">
                  <c:v>-0.26481900000000003</c:v>
                </c:pt>
                <c:pt idx="18563">
                  <c:v>-0.26330999999999999</c:v>
                </c:pt>
                <c:pt idx="18564">
                  <c:v>-0.26178699999999999</c:v>
                </c:pt>
                <c:pt idx="18565">
                  <c:v>-0.26024999999999998</c:v>
                </c:pt>
                <c:pt idx="18566">
                  <c:v>-0.25869900000000001</c:v>
                </c:pt>
                <c:pt idx="18567">
                  <c:v>-0.25713599999999998</c:v>
                </c:pt>
                <c:pt idx="18568">
                  <c:v>-0.25556699999999999</c:v>
                </c:pt>
                <c:pt idx="18569">
                  <c:v>-0.253998</c:v>
                </c:pt>
                <c:pt idx="18570">
                  <c:v>-0.25243500000000002</c:v>
                </c:pt>
                <c:pt idx="18571">
                  <c:v>-0.25087700000000002</c:v>
                </c:pt>
                <c:pt idx="18572">
                  <c:v>-0.24932299999999999</c:v>
                </c:pt>
                <c:pt idx="18573">
                  <c:v>-0.24777399999999999</c:v>
                </c:pt>
                <c:pt idx="18574">
                  <c:v>-0.246228</c:v>
                </c:pt>
                <c:pt idx="18575">
                  <c:v>-0.24468200000000001</c:v>
                </c:pt>
                <c:pt idx="18576">
                  <c:v>-0.24313699999999999</c:v>
                </c:pt>
                <c:pt idx="18577">
                  <c:v>-0.241594</c:v>
                </c:pt>
                <c:pt idx="18578">
                  <c:v>-0.24005599999999999</c:v>
                </c:pt>
                <c:pt idx="18579">
                  <c:v>-0.23852999999999999</c:v>
                </c:pt>
                <c:pt idx="18580">
                  <c:v>-0.23702100000000001</c:v>
                </c:pt>
                <c:pt idx="18581">
                  <c:v>-0.23553199999999999</c:v>
                </c:pt>
                <c:pt idx="18582">
                  <c:v>-0.23406399999999999</c:v>
                </c:pt>
                <c:pt idx="18583">
                  <c:v>-0.23261699999999999</c:v>
                </c:pt>
                <c:pt idx="18584">
                  <c:v>-0.23119200000000001</c:v>
                </c:pt>
                <c:pt idx="18585">
                  <c:v>-0.22978899999999999</c:v>
                </c:pt>
                <c:pt idx="18586">
                  <c:v>-0.228409</c:v>
                </c:pt>
                <c:pt idx="18587">
                  <c:v>-0.22706000000000001</c:v>
                </c:pt>
                <c:pt idx="18588">
                  <c:v>-0.225743</c:v>
                </c:pt>
                <c:pt idx="18589">
                  <c:v>-0.22445799999999999</c:v>
                </c:pt>
                <c:pt idx="18590">
                  <c:v>-0.22319700000000001</c:v>
                </c:pt>
                <c:pt idx="18591">
                  <c:v>-0.22195599999999999</c:v>
                </c:pt>
                <c:pt idx="18592">
                  <c:v>-0.22073400000000001</c:v>
                </c:pt>
                <c:pt idx="18593">
                  <c:v>-0.21953600000000001</c:v>
                </c:pt>
                <c:pt idx="18594">
                  <c:v>-0.21836700000000001</c:v>
                </c:pt>
                <c:pt idx="18595">
                  <c:v>-0.21722900000000001</c:v>
                </c:pt>
                <c:pt idx="18596">
                  <c:v>-0.216118</c:v>
                </c:pt>
                <c:pt idx="18597">
                  <c:v>-0.215032</c:v>
                </c:pt>
                <c:pt idx="18598">
                  <c:v>-0.213975</c:v>
                </c:pt>
                <c:pt idx="18599">
                  <c:v>-0.212952</c:v>
                </c:pt>
                <c:pt idx="18600">
                  <c:v>-0.21196100000000001</c:v>
                </c:pt>
                <c:pt idx="18601">
                  <c:v>-0.211002</c:v>
                </c:pt>
                <c:pt idx="18602">
                  <c:v>-0.21008099999999999</c:v>
                </c:pt>
                <c:pt idx="18603">
                  <c:v>-0.209204</c:v>
                </c:pt>
                <c:pt idx="18604">
                  <c:v>-0.20837600000000001</c:v>
                </c:pt>
                <c:pt idx="18605">
                  <c:v>-0.207594</c:v>
                </c:pt>
                <c:pt idx="18606">
                  <c:v>-0.20685400000000001</c:v>
                </c:pt>
                <c:pt idx="18607">
                  <c:v>-0.206152</c:v>
                </c:pt>
                <c:pt idx="18608">
                  <c:v>-0.205488</c:v>
                </c:pt>
                <c:pt idx="18609">
                  <c:v>-0.20486199999999999</c:v>
                </c:pt>
                <c:pt idx="18610">
                  <c:v>-0.20427600000000001</c:v>
                </c:pt>
                <c:pt idx="18611">
                  <c:v>-0.203732</c:v>
                </c:pt>
                <c:pt idx="18612">
                  <c:v>-0.20322599999999999</c:v>
                </c:pt>
                <c:pt idx="18613">
                  <c:v>-0.20275499999999999</c:v>
                </c:pt>
                <c:pt idx="18614">
                  <c:v>-0.202317</c:v>
                </c:pt>
                <c:pt idx="18615">
                  <c:v>-0.2019</c:v>
                </c:pt>
                <c:pt idx="18616">
                  <c:v>-0.201486</c:v>
                </c:pt>
                <c:pt idx="18617">
                  <c:v>-0.20107900000000001</c:v>
                </c:pt>
                <c:pt idx="18618">
                  <c:v>-0.20070199999999999</c:v>
                </c:pt>
                <c:pt idx="18619">
                  <c:v>-0.20035500000000001</c:v>
                </c:pt>
                <c:pt idx="18620">
                  <c:v>-0.20003099999999999</c:v>
                </c:pt>
                <c:pt idx="18621">
                  <c:v>-0.19973199999999999</c:v>
                </c:pt>
                <c:pt idx="18622">
                  <c:v>-0.19946</c:v>
                </c:pt>
                <c:pt idx="18623">
                  <c:v>-0.199216</c:v>
                </c:pt>
                <c:pt idx="18624">
                  <c:v>-0.19899900000000001</c:v>
                </c:pt>
                <c:pt idx="18625">
                  <c:v>-0.19880300000000001</c:v>
                </c:pt>
                <c:pt idx="18626">
                  <c:v>-0.19862099999999999</c:v>
                </c:pt>
                <c:pt idx="18627">
                  <c:v>-0.19844999999999999</c:v>
                </c:pt>
                <c:pt idx="18628">
                  <c:v>-0.19828699999999999</c:v>
                </c:pt>
                <c:pt idx="18629">
                  <c:v>-0.198132</c:v>
                </c:pt>
                <c:pt idx="18630">
                  <c:v>-0.19798299999999999</c:v>
                </c:pt>
                <c:pt idx="18631">
                  <c:v>-0.19784199999999999</c:v>
                </c:pt>
                <c:pt idx="18632">
                  <c:v>-0.19771</c:v>
                </c:pt>
                <c:pt idx="18633">
                  <c:v>-0.19758200000000001</c:v>
                </c:pt>
                <c:pt idx="18634">
                  <c:v>-0.19745499999999999</c:v>
                </c:pt>
                <c:pt idx="18635">
                  <c:v>-0.19733200000000001</c:v>
                </c:pt>
                <c:pt idx="18636">
                  <c:v>-0.197215</c:v>
                </c:pt>
                <c:pt idx="18637">
                  <c:v>-0.197103</c:v>
                </c:pt>
                <c:pt idx="18638">
                  <c:v>-0.19699800000000001</c:v>
                </c:pt>
                <c:pt idx="18639">
                  <c:v>-0.19689999999999999</c:v>
                </c:pt>
                <c:pt idx="18640">
                  <c:v>-0.19681100000000001</c:v>
                </c:pt>
                <c:pt idx="18641">
                  <c:v>-0.19672700000000001</c:v>
                </c:pt>
                <c:pt idx="18642">
                  <c:v>-0.19664499999999999</c:v>
                </c:pt>
                <c:pt idx="18643">
                  <c:v>-0.19656000000000001</c:v>
                </c:pt>
                <c:pt idx="18644">
                  <c:v>-0.19647300000000001</c:v>
                </c:pt>
                <c:pt idx="18645">
                  <c:v>-0.196383</c:v>
                </c:pt>
                <c:pt idx="18646">
                  <c:v>-0.196293</c:v>
                </c:pt>
                <c:pt idx="18647">
                  <c:v>-0.19620899999999999</c:v>
                </c:pt>
                <c:pt idx="18648">
                  <c:v>-0.19613700000000001</c:v>
                </c:pt>
                <c:pt idx="18649">
                  <c:v>-0.196077</c:v>
                </c:pt>
                <c:pt idx="18650">
                  <c:v>-0.196022</c:v>
                </c:pt>
                <c:pt idx="18651">
                  <c:v>-0.195967</c:v>
                </c:pt>
                <c:pt idx="18652">
                  <c:v>-0.195906</c:v>
                </c:pt>
                <c:pt idx="18653">
                  <c:v>-0.19581799999999999</c:v>
                </c:pt>
                <c:pt idx="18654">
                  <c:v>-0.19569300000000001</c:v>
                </c:pt>
                <c:pt idx="18655">
                  <c:v>-0.195551</c:v>
                </c:pt>
                <c:pt idx="18656">
                  <c:v>-0.19540399999999999</c:v>
                </c:pt>
                <c:pt idx="18657">
                  <c:v>-0.19523799999999999</c:v>
                </c:pt>
                <c:pt idx="18658">
                  <c:v>-0.195052</c:v>
                </c:pt>
                <c:pt idx="18659">
                  <c:v>-0.194852</c:v>
                </c:pt>
                <c:pt idx="18660">
                  <c:v>-0.19464000000000001</c:v>
                </c:pt>
                <c:pt idx="18661">
                  <c:v>-0.19441600000000001</c:v>
                </c:pt>
                <c:pt idx="18662">
                  <c:v>-0.19417699999999999</c:v>
                </c:pt>
                <c:pt idx="18663">
                  <c:v>-0.19392100000000001</c:v>
                </c:pt>
                <c:pt idx="18664">
                  <c:v>-0.19365099999999999</c:v>
                </c:pt>
                <c:pt idx="18665">
                  <c:v>-0.19336500000000001</c:v>
                </c:pt>
                <c:pt idx="18666">
                  <c:v>-0.19306499999999999</c:v>
                </c:pt>
                <c:pt idx="18667">
                  <c:v>-0.19275200000000001</c:v>
                </c:pt>
                <c:pt idx="18668">
                  <c:v>-0.19242799999999999</c:v>
                </c:pt>
                <c:pt idx="18669">
                  <c:v>-0.19209200000000001</c:v>
                </c:pt>
                <c:pt idx="18670">
                  <c:v>-0.191743</c:v>
                </c:pt>
                <c:pt idx="18671">
                  <c:v>-0.191382</c:v>
                </c:pt>
                <c:pt idx="18672">
                  <c:v>-0.19101099999999999</c:v>
                </c:pt>
                <c:pt idx="18673">
                  <c:v>-0.190633</c:v>
                </c:pt>
                <c:pt idx="18674">
                  <c:v>-0.190248</c:v>
                </c:pt>
                <c:pt idx="18675">
                  <c:v>-0.189857</c:v>
                </c:pt>
                <c:pt idx="18676">
                  <c:v>-0.18945899999999999</c:v>
                </c:pt>
                <c:pt idx="18677">
                  <c:v>-0.189056</c:v>
                </c:pt>
                <c:pt idx="18678">
                  <c:v>-0.18864800000000001</c:v>
                </c:pt>
                <c:pt idx="18679">
                  <c:v>-0.18823000000000001</c:v>
                </c:pt>
                <c:pt idx="18680">
                  <c:v>-0.187803</c:v>
                </c:pt>
                <c:pt idx="18681">
                  <c:v>-0.18737100000000001</c:v>
                </c:pt>
                <c:pt idx="18682">
                  <c:v>-0.18693399999999999</c:v>
                </c:pt>
                <c:pt idx="18683">
                  <c:v>-0.18648999999999999</c:v>
                </c:pt>
                <c:pt idx="18684">
                  <c:v>-0.18604200000000001</c:v>
                </c:pt>
                <c:pt idx="18685">
                  <c:v>-0.18559500000000001</c:v>
                </c:pt>
                <c:pt idx="18686">
                  <c:v>-0.18515200000000001</c:v>
                </c:pt>
                <c:pt idx="18687">
                  <c:v>-0.18471199999999999</c:v>
                </c:pt>
                <c:pt idx="18688">
                  <c:v>-0.18427399999999999</c:v>
                </c:pt>
                <c:pt idx="18689">
                  <c:v>-0.183836</c:v>
                </c:pt>
                <c:pt idx="18690">
                  <c:v>-0.18339800000000001</c:v>
                </c:pt>
                <c:pt idx="18691">
                  <c:v>-0.18295700000000001</c:v>
                </c:pt>
                <c:pt idx="18692">
                  <c:v>-0.18251500000000001</c:v>
                </c:pt>
                <c:pt idx="18693">
                  <c:v>-0.18207599999999999</c:v>
                </c:pt>
                <c:pt idx="18694">
                  <c:v>-0.18164</c:v>
                </c:pt>
                <c:pt idx="18695">
                  <c:v>-0.18120800000000001</c:v>
                </c:pt>
                <c:pt idx="18696">
                  <c:v>-0.18077499999999999</c:v>
                </c:pt>
                <c:pt idx="18697">
                  <c:v>-0.18034</c:v>
                </c:pt>
                <c:pt idx="18698">
                  <c:v>-0.17990400000000001</c:v>
                </c:pt>
                <c:pt idx="18699">
                  <c:v>-0.17946799999999999</c:v>
                </c:pt>
                <c:pt idx="18700">
                  <c:v>-0.17902999999999999</c:v>
                </c:pt>
                <c:pt idx="18701">
                  <c:v>-0.178591</c:v>
                </c:pt>
                <c:pt idx="18702">
                  <c:v>-0.178151</c:v>
                </c:pt>
                <c:pt idx="18703">
                  <c:v>-0.17771100000000001</c:v>
                </c:pt>
                <c:pt idx="18704">
                  <c:v>-0.17727399999999999</c:v>
                </c:pt>
                <c:pt idx="18705">
                  <c:v>-0.176842</c:v>
                </c:pt>
                <c:pt idx="18706">
                  <c:v>-0.17641499999999999</c:v>
                </c:pt>
                <c:pt idx="18707">
                  <c:v>-0.17599300000000001</c:v>
                </c:pt>
                <c:pt idx="18708">
                  <c:v>-0.17558000000000001</c:v>
                </c:pt>
                <c:pt idx="18709">
                  <c:v>-0.175179</c:v>
                </c:pt>
                <c:pt idx="18710">
                  <c:v>-0.174789</c:v>
                </c:pt>
                <c:pt idx="18711">
                  <c:v>-0.17441300000000001</c:v>
                </c:pt>
                <c:pt idx="18712">
                  <c:v>-0.17405300000000001</c:v>
                </c:pt>
                <c:pt idx="18713">
                  <c:v>-0.17371</c:v>
                </c:pt>
                <c:pt idx="18714">
                  <c:v>-0.17338700000000001</c:v>
                </c:pt>
                <c:pt idx="18715">
                  <c:v>-0.17308499999999999</c:v>
                </c:pt>
                <c:pt idx="18716">
                  <c:v>-0.17280599999999999</c:v>
                </c:pt>
                <c:pt idx="18717">
                  <c:v>-0.17255200000000001</c:v>
                </c:pt>
                <c:pt idx="18718">
                  <c:v>-0.172324</c:v>
                </c:pt>
                <c:pt idx="18719">
                  <c:v>-0.172121</c:v>
                </c:pt>
                <c:pt idx="18720">
                  <c:v>-0.17194200000000001</c:v>
                </c:pt>
                <c:pt idx="18721">
                  <c:v>-0.17178499999999999</c:v>
                </c:pt>
                <c:pt idx="18722">
                  <c:v>-0.171655</c:v>
                </c:pt>
                <c:pt idx="18723">
                  <c:v>-0.17155300000000001</c:v>
                </c:pt>
                <c:pt idx="18724">
                  <c:v>-0.17147799999999999</c:v>
                </c:pt>
                <c:pt idx="18725">
                  <c:v>-0.17143</c:v>
                </c:pt>
                <c:pt idx="18726">
                  <c:v>-0.171408</c:v>
                </c:pt>
                <c:pt idx="18727">
                  <c:v>-0.17141100000000001</c:v>
                </c:pt>
                <c:pt idx="18728">
                  <c:v>-0.17143700000000001</c:v>
                </c:pt>
                <c:pt idx="18729">
                  <c:v>-0.171485</c:v>
                </c:pt>
                <c:pt idx="18730">
                  <c:v>-0.17155799999999999</c:v>
                </c:pt>
                <c:pt idx="18731">
                  <c:v>-0.17165900000000001</c:v>
                </c:pt>
                <c:pt idx="18732">
                  <c:v>-0.171789</c:v>
                </c:pt>
                <c:pt idx="18733">
                  <c:v>-0.17194599999999999</c:v>
                </c:pt>
                <c:pt idx="18734">
                  <c:v>-0.172128</c:v>
                </c:pt>
                <c:pt idx="18735">
                  <c:v>-0.17233000000000001</c:v>
                </c:pt>
                <c:pt idx="18736">
                  <c:v>-0.17255000000000001</c:v>
                </c:pt>
                <c:pt idx="18737">
                  <c:v>-0.172789</c:v>
                </c:pt>
                <c:pt idx="18738">
                  <c:v>-0.173044</c:v>
                </c:pt>
                <c:pt idx="18739">
                  <c:v>-0.17331199999999999</c:v>
                </c:pt>
                <c:pt idx="18740">
                  <c:v>-0.173593</c:v>
                </c:pt>
                <c:pt idx="18741">
                  <c:v>-0.17388899999999999</c:v>
                </c:pt>
                <c:pt idx="18742">
                  <c:v>-0.174203</c:v>
                </c:pt>
                <c:pt idx="18743">
                  <c:v>-0.17453199999999999</c:v>
                </c:pt>
                <c:pt idx="18744">
                  <c:v>-0.174874</c:v>
                </c:pt>
                <c:pt idx="18745">
                  <c:v>-0.17522799999999999</c:v>
                </c:pt>
                <c:pt idx="18746">
                  <c:v>-0.175594</c:v>
                </c:pt>
                <c:pt idx="18747">
                  <c:v>-0.17596800000000001</c:v>
                </c:pt>
                <c:pt idx="18748">
                  <c:v>-0.17635000000000001</c:v>
                </c:pt>
                <c:pt idx="18749">
                  <c:v>-0.17674100000000001</c:v>
                </c:pt>
                <c:pt idx="18750">
                  <c:v>-0.17714199999999999</c:v>
                </c:pt>
                <c:pt idx="18751">
                  <c:v>-0.17755499999999999</c:v>
                </c:pt>
                <c:pt idx="18752">
                  <c:v>-0.17797499999999999</c:v>
                </c:pt>
                <c:pt idx="18753">
                  <c:v>-0.178401</c:v>
                </c:pt>
                <c:pt idx="18754">
                  <c:v>-0.17883099999999999</c:v>
                </c:pt>
                <c:pt idx="18755">
                  <c:v>-0.179261</c:v>
                </c:pt>
                <c:pt idx="18756">
                  <c:v>-0.17968799999999999</c:v>
                </c:pt>
                <c:pt idx="18757">
                  <c:v>-0.18010999999999999</c:v>
                </c:pt>
                <c:pt idx="18758">
                  <c:v>-0.18052599999999999</c:v>
                </c:pt>
                <c:pt idx="18759">
                  <c:v>-0.18093500000000001</c:v>
                </c:pt>
                <c:pt idx="18760">
                  <c:v>-0.181338</c:v>
                </c:pt>
                <c:pt idx="18761">
                  <c:v>-0.18173300000000001</c:v>
                </c:pt>
                <c:pt idx="18762">
                  <c:v>-0.182117</c:v>
                </c:pt>
                <c:pt idx="18763">
                  <c:v>-0.18248800000000001</c:v>
                </c:pt>
                <c:pt idx="18764">
                  <c:v>-0.18284600000000001</c:v>
                </c:pt>
                <c:pt idx="18765">
                  <c:v>-0.18318899999999999</c:v>
                </c:pt>
                <c:pt idx="18766">
                  <c:v>-0.18351500000000001</c:v>
                </c:pt>
                <c:pt idx="18767">
                  <c:v>-0.18382299999999999</c:v>
                </c:pt>
                <c:pt idx="18768">
                  <c:v>-0.184115</c:v>
                </c:pt>
                <c:pt idx="18769">
                  <c:v>-0.18438599999999999</c:v>
                </c:pt>
                <c:pt idx="18770">
                  <c:v>-0.18463599999999999</c:v>
                </c:pt>
                <c:pt idx="18771">
                  <c:v>-0.18486</c:v>
                </c:pt>
                <c:pt idx="18772">
                  <c:v>-0.185054</c:v>
                </c:pt>
                <c:pt idx="18773">
                  <c:v>-0.18521599999999999</c:v>
                </c:pt>
                <c:pt idx="18774">
                  <c:v>-0.18534400000000001</c:v>
                </c:pt>
                <c:pt idx="18775">
                  <c:v>-0.18543899999999999</c:v>
                </c:pt>
                <c:pt idx="18776">
                  <c:v>-0.18549599999999999</c:v>
                </c:pt>
                <c:pt idx="18777">
                  <c:v>-0.18551100000000001</c:v>
                </c:pt>
                <c:pt idx="18778">
                  <c:v>-0.18548300000000001</c:v>
                </c:pt>
                <c:pt idx="18779">
                  <c:v>-0.18541199999999999</c:v>
                </c:pt>
                <c:pt idx="18780">
                  <c:v>-0.18529999999999999</c:v>
                </c:pt>
                <c:pt idx="18781">
                  <c:v>-0.185145</c:v>
                </c:pt>
                <c:pt idx="18782">
                  <c:v>-0.184945</c:v>
                </c:pt>
                <c:pt idx="18783">
                  <c:v>-0.184697</c:v>
                </c:pt>
                <c:pt idx="18784">
                  <c:v>-0.18439800000000001</c:v>
                </c:pt>
                <c:pt idx="18785">
                  <c:v>-0.18404899999999999</c:v>
                </c:pt>
                <c:pt idx="18786">
                  <c:v>-0.18365000000000001</c:v>
                </c:pt>
                <c:pt idx="18787">
                  <c:v>-0.183199</c:v>
                </c:pt>
                <c:pt idx="18788">
                  <c:v>-0.182695</c:v>
                </c:pt>
                <c:pt idx="18789">
                  <c:v>-0.18213599999999999</c:v>
                </c:pt>
                <c:pt idx="18790">
                  <c:v>-0.18152299999999999</c:v>
                </c:pt>
                <c:pt idx="18791">
                  <c:v>-0.18085300000000001</c:v>
                </c:pt>
                <c:pt idx="18792">
                  <c:v>-0.18012600000000001</c:v>
                </c:pt>
                <c:pt idx="18793">
                  <c:v>-0.179339</c:v>
                </c:pt>
                <c:pt idx="18794">
                  <c:v>-0.17849100000000001</c:v>
                </c:pt>
                <c:pt idx="18795">
                  <c:v>-0.17758499999999999</c:v>
                </c:pt>
                <c:pt idx="18796">
                  <c:v>-0.17661499999999999</c:v>
                </c:pt>
                <c:pt idx="18797">
                  <c:v>-0.17555799999999999</c:v>
                </c:pt>
                <c:pt idx="18798">
                  <c:v>-0.17440900000000001</c:v>
                </c:pt>
                <c:pt idx="18799">
                  <c:v>-0.17319499999999999</c:v>
                </c:pt>
                <c:pt idx="18800">
                  <c:v>-0.17192099999999999</c:v>
                </c:pt>
                <c:pt idx="18801">
                  <c:v>-0.170573</c:v>
                </c:pt>
                <c:pt idx="18802">
                  <c:v>-0.169151</c:v>
                </c:pt>
                <c:pt idx="18803">
                  <c:v>-0.16766</c:v>
                </c:pt>
                <c:pt idx="18804">
                  <c:v>-0.166101</c:v>
                </c:pt>
                <c:pt idx="18805">
                  <c:v>-0.16447300000000001</c:v>
                </c:pt>
                <c:pt idx="18806">
                  <c:v>-0.162774</c:v>
                </c:pt>
                <c:pt idx="18807">
                  <c:v>-0.16100300000000001</c:v>
                </c:pt>
                <c:pt idx="18808">
                  <c:v>-0.15915699999999999</c:v>
                </c:pt>
                <c:pt idx="18809">
                  <c:v>-0.15723899999999999</c:v>
                </c:pt>
                <c:pt idx="18810">
                  <c:v>-0.155248</c:v>
                </c:pt>
                <c:pt idx="18811">
                  <c:v>-0.15318499999999999</c:v>
                </c:pt>
                <c:pt idx="18812">
                  <c:v>-0.15105399999999999</c:v>
                </c:pt>
                <c:pt idx="18813">
                  <c:v>-0.14885699999999999</c:v>
                </c:pt>
                <c:pt idx="18814">
                  <c:v>-0.146595</c:v>
                </c:pt>
                <c:pt idx="18815">
                  <c:v>-0.14427100000000001</c:v>
                </c:pt>
                <c:pt idx="18816">
                  <c:v>-0.14188899999999999</c:v>
                </c:pt>
                <c:pt idx="18817">
                  <c:v>-0.13945199999999999</c:v>
                </c:pt>
                <c:pt idx="18818">
                  <c:v>-0.136963</c:v>
                </c:pt>
                <c:pt idx="18819">
                  <c:v>-0.13442499999999999</c:v>
                </c:pt>
                <c:pt idx="18820">
                  <c:v>-0.13183800000000001</c:v>
                </c:pt>
                <c:pt idx="18821">
                  <c:v>-0.12920499999999999</c:v>
                </c:pt>
                <c:pt idx="18822">
                  <c:v>-0.126528</c:v>
                </c:pt>
                <c:pt idx="18823">
                  <c:v>-0.123808</c:v>
                </c:pt>
                <c:pt idx="18824">
                  <c:v>-0.121046</c:v>
                </c:pt>
                <c:pt idx="18825">
                  <c:v>-0.118241</c:v>
                </c:pt>
                <c:pt idx="18826">
                  <c:v>-0.115396</c:v>
                </c:pt>
                <c:pt idx="18827">
                  <c:v>-0.112515</c:v>
                </c:pt>
                <c:pt idx="18828">
                  <c:v>-0.109599</c:v>
                </c:pt>
                <c:pt idx="18829">
                  <c:v>-0.106651</c:v>
                </c:pt>
                <c:pt idx="18830">
                  <c:v>-0.103673</c:v>
                </c:pt>
                <c:pt idx="18831">
                  <c:v>-0.10066600000000001</c:v>
                </c:pt>
                <c:pt idx="18832">
                  <c:v>-9.7636399999999998E-2</c:v>
                </c:pt>
                <c:pt idx="18833">
                  <c:v>-9.4588000000000005E-2</c:v>
                </c:pt>
                <c:pt idx="18834">
                  <c:v>-9.1508599999999996E-2</c:v>
                </c:pt>
                <c:pt idx="18835">
                  <c:v>-8.8384500000000005E-2</c:v>
                </c:pt>
                <c:pt idx="18836">
                  <c:v>-8.5232100000000005E-2</c:v>
                </c:pt>
                <c:pt idx="18837">
                  <c:v>-8.2067600000000004E-2</c:v>
                </c:pt>
                <c:pt idx="18838">
                  <c:v>-7.8883099999999998E-2</c:v>
                </c:pt>
                <c:pt idx="18839">
                  <c:v>-7.5676599999999997E-2</c:v>
                </c:pt>
                <c:pt idx="18840">
                  <c:v>-7.2457900000000006E-2</c:v>
                </c:pt>
                <c:pt idx="18841">
                  <c:v>-6.9232699999999994E-2</c:v>
                </c:pt>
                <c:pt idx="18842">
                  <c:v>-6.6002900000000003E-2</c:v>
                </c:pt>
                <c:pt idx="18843">
                  <c:v>-6.2770099999999995E-2</c:v>
                </c:pt>
                <c:pt idx="18844">
                  <c:v>-5.9535499999999998E-2</c:v>
                </c:pt>
                <c:pt idx="18845">
                  <c:v>-5.6300500000000003E-2</c:v>
                </c:pt>
                <c:pt idx="18846">
                  <c:v>-5.3067099999999999E-2</c:v>
                </c:pt>
                <c:pt idx="18847">
                  <c:v>-4.9837800000000002E-2</c:v>
                </c:pt>
                <c:pt idx="18848">
                  <c:v>-4.66156E-2</c:v>
                </c:pt>
                <c:pt idx="18849">
                  <c:v>-4.3404600000000002E-2</c:v>
                </c:pt>
                <c:pt idx="18850">
                  <c:v>-4.02104E-2</c:v>
                </c:pt>
                <c:pt idx="18851">
                  <c:v>-3.7039299999999997E-2</c:v>
                </c:pt>
                <c:pt idx="18852">
                  <c:v>-3.3896900000000001E-2</c:v>
                </c:pt>
                <c:pt idx="18853">
                  <c:v>-3.07884E-2</c:v>
                </c:pt>
                <c:pt idx="18854">
                  <c:v>-2.7717599999999998E-2</c:v>
                </c:pt>
                <c:pt idx="18855">
                  <c:v>-2.4686699999999999E-2</c:v>
                </c:pt>
                <c:pt idx="18856">
                  <c:v>-2.1696799999999999E-2</c:v>
                </c:pt>
                <c:pt idx="18857">
                  <c:v>-1.8748899999999999E-2</c:v>
                </c:pt>
                <c:pt idx="18858">
                  <c:v>-1.5845399999999999E-2</c:v>
                </c:pt>
                <c:pt idx="18859">
                  <c:v>-1.29893E-2</c:v>
                </c:pt>
                <c:pt idx="18860">
                  <c:v>-1.01829E-2</c:v>
                </c:pt>
                <c:pt idx="18861" formatCode="0.00E+00">
                  <c:v>-7.4288399999999999E-3</c:v>
                </c:pt>
                <c:pt idx="18862" formatCode="0.00E+00">
                  <c:v>-4.7301499999999998E-3</c:v>
                </c:pt>
                <c:pt idx="18863" formatCode="0.00E+00">
                  <c:v>-2.08728E-3</c:v>
                </c:pt>
                <c:pt idx="18864" formatCode="0.00E+00">
                  <c:v>5.0065899999999998E-4</c:v>
                </c:pt>
                <c:pt idx="18865" formatCode="0.00E+00">
                  <c:v>3.0328999999999998E-3</c:v>
                </c:pt>
                <c:pt idx="18866" formatCode="0.00E+00">
                  <c:v>5.5080299999999997E-3</c:v>
                </c:pt>
                <c:pt idx="18867" formatCode="0.00E+00">
                  <c:v>7.9245400000000008E-3</c:v>
                </c:pt>
                <c:pt idx="18868">
                  <c:v>1.02798E-2</c:v>
                </c:pt>
                <c:pt idx="18869">
                  <c:v>1.257E-2</c:v>
                </c:pt>
                <c:pt idx="18870">
                  <c:v>1.4791500000000001E-2</c:v>
                </c:pt>
                <c:pt idx="18871">
                  <c:v>1.69436E-2</c:v>
                </c:pt>
                <c:pt idx="18872">
                  <c:v>1.9026899999999999E-2</c:v>
                </c:pt>
                <c:pt idx="18873">
                  <c:v>2.1039700000000001E-2</c:v>
                </c:pt>
                <c:pt idx="18874">
                  <c:v>2.29784E-2</c:v>
                </c:pt>
                <c:pt idx="18875">
                  <c:v>2.4838900000000001E-2</c:v>
                </c:pt>
                <c:pt idx="18876">
                  <c:v>2.6617999999999999E-2</c:v>
                </c:pt>
                <c:pt idx="18877">
                  <c:v>2.83144E-2</c:v>
                </c:pt>
                <c:pt idx="18878">
                  <c:v>2.9928199999999999E-2</c:v>
                </c:pt>
                <c:pt idx="18879">
                  <c:v>3.1459300000000003E-2</c:v>
                </c:pt>
                <c:pt idx="18880">
                  <c:v>3.29068E-2</c:v>
                </c:pt>
                <c:pt idx="18881">
                  <c:v>3.4269300000000003E-2</c:v>
                </c:pt>
                <c:pt idx="18882">
                  <c:v>3.5545599999999997E-2</c:v>
                </c:pt>
                <c:pt idx="18883">
                  <c:v>3.67351E-2</c:v>
                </c:pt>
                <c:pt idx="18884">
                  <c:v>3.7837299999999997E-2</c:v>
                </c:pt>
                <c:pt idx="18885">
                  <c:v>3.8851400000000001E-2</c:v>
                </c:pt>
                <c:pt idx="18886">
                  <c:v>3.9776300000000001E-2</c:v>
                </c:pt>
                <c:pt idx="18887">
                  <c:v>4.0611399999999999E-2</c:v>
                </c:pt>
                <c:pt idx="18888">
                  <c:v>4.1355200000000002E-2</c:v>
                </c:pt>
                <c:pt idx="18889">
                  <c:v>4.2006500000000002E-2</c:v>
                </c:pt>
                <c:pt idx="18890">
                  <c:v>4.2566E-2</c:v>
                </c:pt>
                <c:pt idx="18891">
                  <c:v>4.3035299999999999E-2</c:v>
                </c:pt>
                <c:pt idx="18892">
                  <c:v>4.3414899999999999E-2</c:v>
                </c:pt>
                <c:pt idx="18893">
                  <c:v>4.3705300000000002E-2</c:v>
                </c:pt>
                <c:pt idx="18894">
                  <c:v>4.3905899999999998E-2</c:v>
                </c:pt>
                <c:pt idx="18895">
                  <c:v>4.4015600000000002E-2</c:v>
                </c:pt>
                <c:pt idx="18896">
                  <c:v>4.4033700000000002E-2</c:v>
                </c:pt>
                <c:pt idx="18897">
                  <c:v>4.3960899999999997E-2</c:v>
                </c:pt>
                <c:pt idx="18898">
                  <c:v>4.3797200000000001E-2</c:v>
                </c:pt>
                <c:pt idx="18899">
                  <c:v>4.3542299999999999E-2</c:v>
                </c:pt>
                <c:pt idx="18900">
                  <c:v>4.3197600000000003E-2</c:v>
                </c:pt>
                <c:pt idx="18901">
                  <c:v>4.2767399999999997E-2</c:v>
                </c:pt>
                <c:pt idx="18902">
                  <c:v>4.2255000000000001E-2</c:v>
                </c:pt>
                <c:pt idx="18903">
                  <c:v>4.1661700000000003E-2</c:v>
                </c:pt>
                <c:pt idx="18904">
                  <c:v>4.0987099999999999E-2</c:v>
                </c:pt>
                <c:pt idx="18905">
                  <c:v>4.0231700000000002E-2</c:v>
                </c:pt>
                <c:pt idx="18906">
                  <c:v>3.9396E-2</c:v>
                </c:pt>
                <c:pt idx="18907">
                  <c:v>3.8480199999999999E-2</c:v>
                </c:pt>
                <c:pt idx="18908">
                  <c:v>3.7486800000000001E-2</c:v>
                </c:pt>
                <c:pt idx="18909">
                  <c:v>3.6420500000000001E-2</c:v>
                </c:pt>
                <c:pt idx="18910">
                  <c:v>3.5284200000000002E-2</c:v>
                </c:pt>
                <c:pt idx="18911">
                  <c:v>3.4077499999999997E-2</c:v>
                </c:pt>
                <c:pt idx="18912">
                  <c:v>3.27999E-2</c:v>
                </c:pt>
                <c:pt idx="18913">
                  <c:v>3.1451699999999999E-2</c:v>
                </c:pt>
                <c:pt idx="18914">
                  <c:v>3.00343E-2</c:v>
                </c:pt>
                <c:pt idx="18915">
                  <c:v>2.8550599999999999E-2</c:v>
                </c:pt>
                <c:pt idx="18916">
                  <c:v>2.7004199999999999E-2</c:v>
                </c:pt>
                <c:pt idx="18917">
                  <c:v>2.5398299999999999E-2</c:v>
                </c:pt>
                <c:pt idx="18918">
                  <c:v>2.37355E-2</c:v>
                </c:pt>
                <c:pt idx="18919">
                  <c:v>2.20179E-2</c:v>
                </c:pt>
                <c:pt idx="18920">
                  <c:v>2.0246699999999999E-2</c:v>
                </c:pt>
                <c:pt idx="18921">
                  <c:v>1.8423800000000001E-2</c:v>
                </c:pt>
                <c:pt idx="18922">
                  <c:v>1.6550100000000002E-2</c:v>
                </c:pt>
                <c:pt idx="18923">
                  <c:v>1.4626800000000001E-2</c:v>
                </c:pt>
                <c:pt idx="18924">
                  <c:v>1.26564E-2</c:v>
                </c:pt>
                <c:pt idx="18925">
                  <c:v>1.0642E-2</c:v>
                </c:pt>
                <c:pt idx="18926" formatCode="0.00E+00">
                  <c:v>8.5863199999999997E-3</c:v>
                </c:pt>
                <c:pt idx="18927" formatCode="0.00E+00">
                  <c:v>6.4921500000000004E-3</c:v>
                </c:pt>
                <c:pt idx="18928" formatCode="0.00E+00">
                  <c:v>4.36324E-3</c:v>
                </c:pt>
                <c:pt idx="18929" formatCode="0.00E+00">
                  <c:v>2.2027700000000002E-3</c:v>
                </c:pt>
                <c:pt idx="18930" formatCode="0.00E+00">
                  <c:v>1.29901E-5</c:v>
                </c:pt>
                <c:pt idx="18931" formatCode="0.00E+00">
                  <c:v>-2.2038000000000001E-3</c:v>
                </c:pt>
                <c:pt idx="18932" formatCode="0.00E+00">
                  <c:v>-4.4451899999999999E-3</c:v>
                </c:pt>
                <c:pt idx="18933" formatCode="0.00E+00">
                  <c:v>-6.7087500000000003E-3</c:v>
                </c:pt>
                <c:pt idx="18934" formatCode="0.00E+00">
                  <c:v>-8.9918499999999991E-3</c:v>
                </c:pt>
                <c:pt idx="18935">
                  <c:v>-1.1292099999999999E-2</c:v>
                </c:pt>
                <c:pt idx="18936">
                  <c:v>-1.3607899999999999E-2</c:v>
                </c:pt>
                <c:pt idx="18937">
                  <c:v>-1.5937199999999999E-2</c:v>
                </c:pt>
                <c:pt idx="18938">
                  <c:v>-1.82767E-2</c:v>
                </c:pt>
                <c:pt idx="18939">
                  <c:v>-2.0623200000000001E-2</c:v>
                </c:pt>
                <c:pt idx="18940">
                  <c:v>-2.2973899999999998E-2</c:v>
                </c:pt>
                <c:pt idx="18941">
                  <c:v>-2.53263E-2</c:v>
                </c:pt>
                <c:pt idx="18942">
                  <c:v>-2.7677500000000001E-2</c:v>
                </c:pt>
                <c:pt idx="18943">
                  <c:v>-3.00243E-2</c:v>
                </c:pt>
                <c:pt idx="18944">
                  <c:v>-3.2363400000000001E-2</c:v>
                </c:pt>
                <c:pt idx="18945">
                  <c:v>-3.4691699999999999E-2</c:v>
                </c:pt>
                <c:pt idx="18946">
                  <c:v>-3.7005000000000003E-2</c:v>
                </c:pt>
                <c:pt idx="18947">
                  <c:v>-3.9299899999999999E-2</c:v>
                </c:pt>
                <c:pt idx="18948">
                  <c:v>-4.1574100000000003E-2</c:v>
                </c:pt>
                <c:pt idx="18949">
                  <c:v>-4.38249E-2</c:v>
                </c:pt>
                <c:pt idx="18950">
                  <c:v>-4.6049399999999997E-2</c:v>
                </c:pt>
                <c:pt idx="18951">
                  <c:v>-4.8244599999999999E-2</c:v>
                </c:pt>
                <c:pt idx="18952">
                  <c:v>-5.0407500000000001E-2</c:v>
                </c:pt>
                <c:pt idx="18953">
                  <c:v>-5.2536300000000001E-2</c:v>
                </c:pt>
                <c:pt idx="18954">
                  <c:v>-5.4629700000000003E-2</c:v>
                </c:pt>
                <c:pt idx="18955">
                  <c:v>-5.6685199999999998E-2</c:v>
                </c:pt>
                <c:pt idx="18956">
                  <c:v>-5.8699899999999999E-2</c:v>
                </c:pt>
                <c:pt idx="18957">
                  <c:v>-6.0671000000000003E-2</c:v>
                </c:pt>
                <c:pt idx="18958">
                  <c:v>-6.2595899999999996E-2</c:v>
                </c:pt>
                <c:pt idx="18959">
                  <c:v>-6.4472199999999993E-2</c:v>
                </c:pt>
                <c:pt idx="18960">
                  <c:v>-6.6297700000000001E-2</c:v>
                </c:pt>
                <c:pt idx="18961">
                  <c:v>-6.8071000000000007E-2</c:v>
                </c:pt>
                <c:pt idx="18962">
                  <c:v>-6.9789599999999993E-2</c:v>
                </c:pt>
                <c:pt idx="18963">
                  <c:v>-7.1450399999999997E-2</c:v>
                </c:pt>
                <c:pt idx="18964">
                  <c:v>-7.3049900000000001E-2</c:v>
                </c:pt>
                <c:pt idx="18965">
                  <c:v>-7.4586299999999994E-2</c:v>
                </c:pt>
                <c:pt idx="18966">
                  <c:v>-7.6058500000000001E-2</c:v>
                </c:pt>
                <c:pt idx="18967">
                  <c:v>-7.7465500000000007E-2</c:v>
                </c:pt>
                <c:pt idx="18968">
                  <c:v>-7.8805E-2</c:v>
                </c:pt>
                <c:pt idx="18969">
                  <c:v>-8.0074599999999996E-2</c:v>
                </c:pt>
                <c:pt idx="18970">
                  <c:v>-8.12726E-2</c:v>
                </c:pt>
                <c:pt idx="18971">
                  <c:v>-8.2397799999999993E-2</c:v>
                </c:pt>
                <c:pt idx="18972">
                  <c:v>-8.3449400000000007E-2</c:v>
                </c:pt>
                <c:pt idx="18973">
                  <c:v>-8.4425899999999998E-2</c:v>
                </c:pt>
                <c:pt idx="18974">
                  <c:v>-8.5325499999999999E-2</c:v>
                </c:pt>
                <c:pt idx="18975">
                  <c:v>-8.6147000000000001E-2</c:v>
                </c:pt>
                <c:pt idx="18976">
                  <c:v>-8.68892E-2</c:v>
                </c:pt>
                <c:pt idx="18977">
                  <c:v>-8.7550900000000001E-2</c:v>
                </c:pt>
                <c:pt idx="18978">
                  <c:v>-8.8131799999999996E-2</c:v>
                </c:pt>
                <c:pt idx="18979">
                  <c:v>-8.8631199999999993E-2</c:v>
                </c:pt>
                <c:pt idx="18980">
                  <c:v>-8.9047899999999999E-2</c:v>
                </c:pt>
                <c:pt idx="18981">
                  <c:v>-8.9380500000000002E-2</c:v>
                </c:pt>
                <c:pt idx="18982">
                  <c:v>-8.9627499999999999E-2</c:v>
                </c:pt>
                <c:pt idx="18983">
                  <c:v>-8.9788000000000007E-2</c:v>
                </c:pt>
                <c:pt idx="18984">
                  <c:v>-8.9861700000000003E-2</c:v>
                </c:pt>
                <c:pt idx="18985">
                  <c:v>-8.9848800000000006E-2</c:v>
                </c:pt>
                <c:pt idx="18986">
                  <c:v>-8.9749499999999996E-2</c:v>
                </c:pt>
                <c:pt idx="18987">
                  <c:v>-8.9563199999999996E-2</c:v>
                </c:pt>
                <c:pt idx="18988">
                  <c:v>-8.9289800000000003E-2</c:v>
                </c:pt>
                <c:pt idx="18989">
                  <c:v>-8.8929800000000003E-2</c:v>
                </c:pt>
                <c:pt idx="18990">
                  <c:v>-8.8483599999999996E-2</c:v>
                </c:pt>
                <c:pt idx="18991">
                  <c:v>-8.7951500000000002E-2</c:v>
                </c:pt>
                <c:pt idx="18992">
                  <c:v>-8.7332999999999994E-2</c:v>
                </c:pt>
                <c:pt idx="18993">
                  <c:v>-8.6627399999999993E-2</c:v>
                </c:pt>
                <c:pt idx="18994">
                  <c:v>-8.5835099999999998E-2</c:v>
                </c:pt>
                <c:pt idx="18995">
                  <c:v>-8.4958000000000006E-2</c:v>
                </c:pt>
                <c:pt idx="18996">
                  <c:v>-8.3997500000000003E-2</c:v>
                </c:pt>
                <c:pt idx="18997">
                  <c:v>-8.2953799999999994E-2</c:v>
                </c:pt>
                <c:pt idx="18998">
                  <c:v>-8.18271E-2</c:v>
                </c:pt>
                <c:pt idx="18999">
                  <c:v>-8.0618700000000001E-2</c:v>
                </c:pt>
                <c:pt idx="19000">
                  <c:v>-7.93296E-2</c:v>
                </c:pt>
                <c:pt idx="19001">
                  <c:v>-7.7960000000000002E-2</c:v>
                </c:pt>
                <c:pt idx="19002">
                  <c:v>-7.6509300000000002E-2</c:v>
                </c:pt>
                <c:pt idx="19003">
                  <c:v>-7.49774E-2</c:v>
                </c:pt>
                <c:pt idx="19004">
                  <c:v>-7.3365399999999997E-2</c:v>
                </c:pt>
                <c:pt idx="19005">
                  <c:v>-7.1674299999999996E-2</c:v>
                </c:pt>
                <c:pt idx="19006">
                  <c:v>-6.9904900000000006E-2</c:v>
                </c:pt>
                <c:pt idx="19007">
                  <c:v>-6.8058400000000005E-2</c:v>
                </c:pt>
                <c:pt idx="19008">
                  <c:v>-6.6136399999999998E-2</c:v>
                </c:pt>
                <c:pt idx="19009">
                  <c:v>-6.4141000000000004E-2</c:v>
                </c:pt>
                <c:pt idx="19010">
                  <c:v>-6.2073700000000002E-2</c:v>
                </c:pt>
                <c:pt idx="19011">
                  <c:v>-5.99354E-2</c:v>
                </c:pt>
                <c:pt idx="19012">
                  <c:v>-5.7727100000000003E-2</c:v>
                </c:pt>
                <c:pt idx="19013">
                  <c:v>-5.5450300000000001E-2</c:v>
                </c:pt>
                <c:pt idx="19014">
                  <c:v>-5.3106599999999997E-2</c:v>
                </c:pt>
                <c:pt idx="19015">
                  <c:v>-5.0697699999999998E-2</c:v>
                </c:pt>
                <c:pt idx="19016">
                  <c:v>-4.8225200000000003E-2</c:v>
                </c:pt>
                <c:pt idx="19017">
                  <c:v>-4.5690500000000002E-2</c:v>
                </c:pt>
                <c:pt idx="19018">
                  <c:v>-4.3095599999999998E-2</c:v>
                </c:pt>
                <c:pt idx="19019">
                  <c:v>-4.0442600000000002E-2</c:v>
                </c:pt>
                <c:pt idx="19020">
                  <c:v>-3.7733700000000002E-2</c:v>
                </c:pt>
                <c:pt idx="19021">
                  <c:v>-3.4971200000000001E-2</c:v>
                </c:pt>
                <c:pt idx="19022">
                  <c:v>-3.2156999999999998E-2</c:v>
                </c:pt>
                <c:pt idx="19023">
                  <c:v>-2.9293300000000001E-2</c:v>
                </c:pt>
                <c:pt idx="19024">
                  <c:v>-2.6382099999999999E-2</c:v>
                </c:pt>
                <c:pt idx="19025">
                  <c:v>-2.3425499999999998E-2</c:v>
                </c:pt>
                <c:pt idx="19026">
                  <c:v>-2.0425499999999999E-2</c:v>
                </c:pt>
                <c:pt idx="19027">
                  <c:v>-1.73835E-2</c:v>
                </c:pt>
                <c:pt idx="19028">
                  <c:v>-1.4300999999999999E-2</c:v>
                </c:pt>
                <c:pt idx="19029">
                  <c:v>-1.11801E-2</c:v>
                </c:pt>
                <c:pt idx="19030" formatCode="0.00E+00">
                  <c:v>-8.0226299999999993E-3</c:v>
                </c:pt>
                <c:pt idx="19031" formatCode="0.00E+00">
                  <c:v>-4.8298300000000002E-3</c:v>
                </c:pt>
                <c:pt idx="19032" formatCode="0.00E+00">
                  <c:v>-1.60395E-3</c:v>
                </c:pt>
                <c:pt idx="19033" formatCode="0.00E+00">
                  <c:v>1.6519799999999999E-3</c:v>
                </c:pt>
                <c:pt idx="19034" formatCode="0.00E+00">
                  <c:v>4.9357100000000003E-3</c:v>
                </c:pt>
                <c:pt idx="19035" formatCode="0.00E+00">
                  <c:v>8.24569E-3</c:v>
                </c:pt>
                <c:pt idx="19036">
                  <c:v>1.1579799999999999E-2</c:v>
                </c:pt>
                <c:pt idx="19037">
                  <c:v>1.4935199999999999E-2</c:v>
                </c:pt>
                <c:pt idx="19038">
                  <c:v>1.8309200000000001E-2</c:v>
                </c:pt>
                <c:pt idx="19039">
                  <c:v>2.1699699999999999E-2</c:v>
                </c:pt>
                <c:pt idx="19040">
                  <c:v>2.5104899999999999E-2</c:v>
                </c:pt>
                <c:pt idx="19041">
                  <c:v>2.85229E-2</c:v>
                </c:pt>
                <c:pt idx="19042">
                  <c:v>3.1952099999999997E-2</c:v>
                </c:pt>
                <c:pt idx="19043">
                  <c:v>3.5390199999999997E-2</c:v>
                </c:pt>
                <c:pt idx="19044">
                  <c:v>3.8835000000000001E-2</c:v>
                </c:pt>
                <c:pt idx="19045">
                  <c:v>4.2284200000000001E-2</c:v>
                </c:pt>
                <c:pt idx="19046">
                  <c:v>4.5736100000000002E-2</c:v>
                </c:pt>
                <c:pt idx="19047">
                  <c:v>4.9189299999999998E-2</c:v>
                </c:pt>
                <c:pt idx="19048">
                  <c:v>5.2642000000000001E-2</c:v>
                </c:pt>
                <c:pt idx="19049">
                  <c:v>5.6092099999999999E-2</c:v>
                </c:pt>
                <c:pt idx="19050">
                  <c:v>5.9537399999999997E-2</c:v>
                </c:pt>
                <c:pt idx="19051">
                  <c:v>6.2975900000000001E-2</c:v>
                </c:pt>
                <c:pt idx="19052">
                  <c:v>6.6405599999999995E-2</c:v>
                </c:pt>
                <c:pt idx="19053">
                  <c:v>6.9824700000000003E-2</c:v>
                </c:pt>
                <c:pt idx="19054">
                  <c:v>7.3231099999999993E-2</c:v>
                </c:pt>
                <c:pt idx="19055">
                  <c:v>7.6622800000000005E-2</c:v>
                </c:pt>
                <c:pt idx="19056">
                  <c:v>7.9997499999999999E-2</c:v>
                </c:pt>
                <c:pt idx="19057">
                  <c:v>8.3352499999999996E-2</c:v>
                </c:pt>
                <c:pt idx="19058">
                  <c:v>8.6685399999999996E-2</c:v>
                </c:pt>
                <c:pt idx="19059">
                  <c:v>8.9993799999999999E-2</c:v>
                </c:pt>
                <c:pt idx="19060">
                  <c:v>9.3275300000000005E-2</c:v>
                </c:pt>
                <c:pt idx="19061">
                  <c:v>9.6527799999999997E-2</c:v>
                </c:pt>
                <c:pt idx="19062">
                  <c:v>9.9749599999999994E-2</c:v>
                </c:pt>
                <c:pt idx="19063">
                  <c:v>0.10294</c:v>
                </c:pt>
                <c:pt idx="19064">
                  <c:v>0.106096</c:v>
                </c:pt>
                <c:pt idx="19065">
                  <c:v>0.109218</c:v>
                </c:pt>
                <c:pt idx="19066">
                  <c:v>0.112303</c:v>
                </c:pt>
                <c:pt idx="19067">
                  <c:v>0.115351</c:v>
                </c:pt>
                <c:pt idx="19068">
                  <c:v>0.11836099999999999</c:v>
                </c:pt>
                <c:pt idx="19069">
                  <c:v>0.12132999999999999</c:v>
                </c:pt>
                <c:pt idx="19070">
                  <c:v>0.12425700000000001</c:v>
                </c:pt>
                <c:pt idx="19071">
                  <c:v>0.12714</c:v>
                </c:pt>
                <c:pt idx="19072">
                  <c:v>0.12997800000000001</c:v>
                </c:pt>
                <c:pt idx="19073">
                  <c:v>0.13277</c:v>
                </c:pt>
                <c:pt idx="19074">
                  <c:v>0.13551199999999999</c:v>
                </c:pt>
                <c:pt idx="19075">
                  <c:v>0.13820299999999999</c:v>
                </c:pt>
                <c:pt idx="19076">
                  <c:v>0.14083999999999999</c:v>
                </c:pt>
                <c:pt idx="19077">
                  <c:v>0.143424</c:v>
                </c:pt>
                <c:pt idx="19078">
                  <c:v>0.145953</c:v>
                </c:pt>
                <c:pt idx="19079">
                  <c:v>0.148425</c:v>
                </c:pt>
                <c:pt idx="19080">
                  <c:v>0.15084</c:v>
                </c:pt>
                <c:pt idx="19081">
                  <c:v>0.153197</c:v>
                </c:pt>
                <c:pt idx="19082">
                  <c:v>0.15549399999999999</c:v>
                </c:pt>
                <c:pt idx="19083">
                  <c:v>0.15772900000000001</c:v>
                </c:pt>
                <c:pt idx="19084">
                  <c:v>0.15990099999999999</c:v>
                </c:pt>
                <c:pt idx="19085">
                  <c:v>0.16200899999999999</c:v>
                </c:pt>
                <c:pt idx="19086">
                  <c:v>0.164051</c:v>
                </c:pt>
                <c:pt idx="19087">
                  <c:v>0.16602800000000001</c:v>
                </c:pt>
                <c:pt idx="19088">
                  <c:v>0.167937</c:v>
                </c:pt>
                <c:pt idx="19089">
                  <c:v>0.16977800000000001</c:v>
                </c:pt>
                <c:pt idx="19090">
                  <c:v>0.17154800000000001</c:v>
                </c:pt>
                <c:pt idx="19091">
                  <c:v>0.17324600000000001</c:v>
                </c:pt>
                <c:pt idx="19092">
                  <c:v>0.174872</c:v>
                </c:pt>
                <c:pt idx="19093">
                  <c:v>0.176424</c:v>
                </c:pt>
                <c:pt idx="19094">
                  <c:v>0.17790300000000001</c:v>
                </c:pt>
                <c:pt idx="19095">
                  <c:v>0.17930699999999999</c:v>
                </c:pt>
                <c:pt idx="19096">
                  <c:v>0.18063499999999999</c:v>
                </c:pt>
                <c:pt idx="19097">
                  <c:v>0.18188499999999999</c:v>
                </c:pt>
                <c:pt idx="19098">
                  <c:v>0.183055</c:v>
                </c:pt>
                <c:pt idx="19099">
                  <c:v>0.184143</c:v>
                </c:pt>
                <c:pt idx="19100">
                  <c:v>0.18515000000000001</c:v>
                </c:pt>
                <c:pt idx="19101">
                  <c:v>0.18607399999999999</c:v>
                </c:pt>
                <c:pt idx="19102">
                  <c:v>0.186915</c:v>
                </c:pt>
                <c:pt idx="19103">
                  <c:v>0.18767300000000001</c:v>
                </c:pt>
                <c:pt idx="19104">
                  <c:v>0.18834799999999999</c:v>
                </c:pt>
                <c:pt idx="19105">
                  <c:v>0.188939</c:v>
                </c:pt>
                <c:pt idx="19106">
                  <c:v>0.189447</c:v>
                </c:pt>
                <c:pt idx="19107">
                  <c:v>0.18987000000000001</c:v>
                </c:pt>
                <c:pt idx="19108">
                  <c:v>0.19020899999999999</c:v>
                </c:pt>
                <c:pt idx="19109">
                  <c:v>0.19046299999999999</c:v>
                </c:pt>
                <c:pt idx="19110">
                  <c:v>0.19063099999999999</c:v>
                </c:pt>
                <c:pt idx="19111">
                  <c:v>0.19071299999999999</c:v>
                </c:pt>
                <c:pt idx="19112">
                  <c:v>0.19070799999999999</c:v>
                </c:pt>
                <c:pt idx="19113">
                  <c:v>0.19061700000000001</c:v>
                </c:pt>
                <c:pt idx="19114">
                  <c:v>0.19044</c:v>
                </c:pt>
                <c:pt idx="19115">
                  <c:v>0.19017500000000001</c:v>
                </c:pt>
                <c:pt idx="19116">
                  <c:v>0.18982299999999999</c:v>
                </c:pt>
                <c:pt idx="19117">
                  <c:v>0.189383</c:v>
                </c:pt>
                <c:pt idx="19118">
                  <c:v>0.188855</c:v>
                </c:pt>
                <c:pt idx="19119">
                  <c:v>0.18823999999999999</c:v>
                </c:pt>
                <c:pt idx="19120">
                  <c:v>0.18753700000000001</c:v>
                </c:pt>
                <c:pt idx="19121">
                  <c:v>0.186747</c:v>
                </c:pt>
                <c:pt idx="19122">
                  <c:v>0.18587000000000001</c:v>
                </c:pt>
                <c:pt idx="19123">
                  <c:v>0.18490400000000001</c:v>
                </c:pt>
                <c:pt idx="19124">
                  <c:v>0.18385199999999999</c:v>
                </c:pt>
                <c:pt idx="19125">
                  <c:v>0.18271200000000001</c:v>
                </c:pt>
                <c:pt idx="19126">
                  <c:v>0.18148500000000001</c:v>
                </c:pt>
                <c:pt idx="19127">
                  <c:v>0.180171</c:v>
                </c:pt>
                <c:pt idx="19128">
                  <c:v>0.17876900000000001</c:v>
                </c:pt>
                <c:pt idx="19129">
                  <c:v>0.17727999999999999</c:v>
                </c:pt>
                <c:pt idx="19130">
                  <c:v>0.175705</c:v>
                </c:pt>
                <c:pt idx="19131">
                  <c:v>0.17404500000000001</c:v>
                </c:pt>
                <c:pt idx="19132">
                  <c:v>0.17230100000000001</c:v>
                </c:pt>
                <c:pt idx="19133">
                  <c:v>0.17047300000000001</c:v>
                </c:pt>
                <c:pt idx="19134">
                  <c:v>0.16856199999999999</c:v>
                </c:pt>
                <c:pt idx="19135">
                  <c:v>0.16656899999999999</c:v>
                </c:pt>
                <c:pt idx="19136">
                  <c:v>0.164495</c:v>
                </c:pt>
                <c:pt idx="19137">
                  <c:v>0.16234000000000001</c:v>
                </c:pt>
                <c:pt idx="19138">
                  <c:v>0.160105</c:v>
                </c:pt>
                <c:pt idx="19139">
                  <c:v>0.15779299999999999</c:v>
                </c:pt>
                <c:pt idx="19140">
                  <c:v>0.15540300000000001</c:v>
                </c:pt>
                <c:pt idx="19141">
                  <c:v>0.15293799999999999</c:v>
                </c:pt>
                <c:pt idx="19142">
                  <c:v>0.15040000000000001</c:v>
                </c:pt>
                <c:pt idx="19143">
                  <c:v>0.14779</c:v>
                </c:pt>
                <c:pt idx="19144">
                  <c:v>0.14510899999999999</c:v>
                </c:pt>
                <c:pt idx="19145">
                  <c:v>0.14235900000000001</c:v>
                </c:pt>
                <c:pt idx="19146">
                  <c:v>0.139542</c:v>
                </c:pt>
                <c:pt idx="19147">
                  <c:v>0.136661</c:v>
                </c:pt>
                <c:pt idx="19148">
                  <c:v>0.133716</c:v>
                </c:pt>
                <c:pt idx="19149">
                  <c:v>0.13070999999999999</c:v>
                </c:pt>
                <c:pt idx="19150">
                  <c:v>0.12764600000000001</c:v>
                </c:pt>
                <c:pt idx="19151">
                  <c:v>0.124524</c:v>
                </c:pt>
                <c:pt idx="19152">
                  <c:v>0.121346</c:v>
                </c:pt>
                <c:pt idx="19153">
                  <c:v>0.118115</c:v>
                </c:pt>
                <c:pt idx="19154">
                  <c:v>0.114832</c:v>
                </c:pt>
                <c:pt idx="19155">
                  <c:v>0.1115</c:v>
                </c:pt>
                <c:pt idx="19156">
                  <c:v>0.108123</c:v>
                </c:pt>
                <c:pt idx="19157">
                  <c:v>0.104703</c:v>
                </c:pt>
                <c:pt idx="19158">
                  <c:v>0.101242</c:v>
                </c:pt>
                <c:pt idx="19159">
                  <c:v>9.7742499999999996E-2</c:v>
                </c:pt>
                <c:pt idx="19160">
                  <c:v>9.4207799999999994E-2</c:v>
                </c:pt>
                <c:pt idx="19161">
                  <c:v>9.0639999999999998E-2</c:v>
                </c:pt>
                <c:pt idx="19162">
                  <c:v>8.7041199999999999E-2</c:v>
                </c:pt>
                <c:pt idx="19163">
                  <c:v>8.3414000000000002E-2</c:v>
                </c:pt>
                <c:pt idx="19164">
                  <c:v>7.9761299999999993E-2</c:v>
                </c:pt>
                <c:pt idx="19165">
                  <c:v>7.6086200000000007E-2</c:v>
                </c:pt>
                <c:pt idx="19166">
                  <c:v>7.2391200000000003E-2</c:v>
                </c:pt>
                <c:pt idx="19167">
                  <c:v>6.8679199999999996E-2</c:v>
                </c:pt>
                <c:pt idx="19168">
                  <c:v>6.4953399999999994E-2</c:v>
                </c:pt>
                <c:pt idx="19169">
                  <c:v>6.1217399999999998E-2</c:v>
                </c:pt>
                <c:pt idx="19170">
                  <c:v>5.7474299999999999E-2</c:v>
                </c:pt>
                <c:pt idx="19171">
                  <c:v>5.37271E-2</c:v>
                </c:pt>
                <c:pt idx="19172">
                  <c:v>4.9979099999999999E-2</c:v>
                </c:pt>
                <c:pt idx="19173">
                  <c:v>4.6234400000000002E-2</c:v>
                </c:pt>
                <c:pt idx="19174">
                  <c:v>4.2496899999999997E-2</c:v>
                </c:pt>
                <c:pt idx="19175">
                  <c:v>3.8769900000000003E-2</c:v>
                </c:pt>
                <c:pt idx="19176">
                  <c:v>3.5056200000000003E-2</c:v>
                </c:pt>
                <c:pt idx="19177">
                  <c:v>3.1358400000000002E-2</c:v>
                </c:pt>
                <c:pt idx="19178">
                  <c:v>2.7680400000000001E-2</c:v>
                </c:pt>
                <c:pt idx="19179">
                  <c:v>2.4026499999999999E-2</c:v>
                </c:pt>
                <c:pt idx="19180">
                  <c:v>2.04002E-2</c:v>
                </c:pt>
                <c:pt idx="19181">
                  <c:v>1.68051E-2</c:v>
                </c:pt>
                <c:pt idx="19182">
                  <c:v>1.32452E-2</c:v>
                </c:pt>
                <c:pt idx="19183" formatCode="0.00E+00">
                  <c:v>9.7245999999999999E-3</c:v>
                </c:pt>
                <c:pt idx="19184" formatCode="0.00E+00">
                  <c:v>6.2478100000000003E-3</c:v>
                </c:pt>
                <c:pt idx="19185" formatCode="0.00E+00">
                  <c:v>2.8192299999999998E-3</c:v>
                </c:pt>
                <c:pt idx="19186" formatCode="0.00E+00">
                  <c:v>-5.5705200000000005E-4</c:v>
                </c:pt>
                <c:pt idx="19187" formatCode="0.00E+00">
                  <c:v>-3.8774899999999999E-3</c:v>
                </c:pt>
                <c:pt idx="19188" formatCode="0.00E+00">
                  <c:v>-7.1388900000000002E-3</c:v>
                </c:pt>
                <c:pt idx="19189">
                  <c:v>-1.0338200000000001E-2</c:v>
                </c:pt>
                <c:pt idx="19190">
                  <c:v>-1.3472100000000001E-2</c:v>
                </c:pt>
                <c:pt idx="19191">
                  <c:v>-1.6536800000000001E-2</c:v>
                </c:pt>
                <c:pt idx="19192">
                  <c:v>-1.9527900000000001E-2</c:v>
                </c:pt>
                <c:pt idx="19193">
                  <c:v>-2.2441099999999999E-2</c:v>
                </c:pt>
                <c:pt idx="19194">
                  <c:v>-2.5272099999999999E-2</c:v>
                </c:pt>
                <c:pt idx="19195">
                  <c:v>-2.8016900000000001E-2</c:v>
                </c:pt>
                <c:pt idx="19196">
                  <c:v>-3.0671799999999999E-2</c:v>
                </c:pt>
                <c:pt idx="19197">
                  <c:v>-3.3233400000000003E-2</c:v>
                </c:pt>
                <c:pt idx="19198">
                  <c:v>-3.5698300000000002E-2</c:v>
                </c:pt>
                <c:pt idx="19199">
                  <c:v>-3.8063300000000001E-2</c:v>
                </c:pt>
                <c:pt idx="19200">
                  <c:v>-4.03262E-2</c:v>
                </c:pt>
                <c:pt idx="19201">
                  <c:v>-4.2484500000000001E-2</c:v>
                </c:pt>
                <c:pt idx="19202">
                  <c:v>-4.4535499999999999E-2</c:v>
                </c:pt>
                <c:pt idx="19203">
                  <c:v>-4.6476099999999999E-2</c:v>
                </c:pt>
                <c:pt idx="19204">
                  <c:v>-4.8303199999999998E-2</c:v>
                </c:pt>
                <c:pt idx="19205">
                  <c:v>-5.0014099999999999E-2</c:v>
                </c:pt>
                <c:pt idx="19206">
                  <c:v>-5.1605699999999997E-2</c:v>
                </c:pt>
                <c:pt idx="19207">
                  <c:v>-5.3075200000000003E-2</c:v>
                </c:pt>
                <c:pt idx="19208">
                  <c:v>-5.4419799999999997E-2</c:v>
                </c:pt>
                <c:pt idx="19209">
                  <c:v>-5.5636100000000001E-2</c:v>
                </c:pt>
                <c:pt idx="19210">
                  <c:v>-5.6720899999999998E-2</c:v>
                </c:pt>
                <c:pt idx="19211">
                  <c:v>-5.7671300000000002E-2</c:v>
                </c:pt>
                <c:pt idx="19212">
                  <c:v>-5.8484700000000001E-2</c:v>
                </c:pt>
                <c:pt idx="19213">
                  <c:v>-5.9159400000000001E-2</c:v>
                </c:pt>
                <c:pt idx="19214">
                  <c:v>-5.9694400000000002E-2</c:v>
                </c:pt>
                <c:pt idx="19215">
                  <c:v>-6.00879E-2</c:v>
                </c:pt>
                <c:pt idx="19216">
                  <c:v>-6.0337799999999997E-2</c:v>
                </c:pt>
                <c:pt idx="19217">
                  <c:v>-6.0442799999999998E-2</c:v>
                </c:pt>
                <c:pt idx="19218">
                  <c:v>-6.0401900000000001E-2</c:v>
                </c:pt>
                <c:pt idx="19219">
                  <c:v>-6.0213799999999998E-2</c:v>
                </c:pt>
                <c:pt idx="19220">
                  <c:v>-5.9876899999999997E-2</c:v>
                </c:pt>
                <c:pt idx="19221">
                  <c:v>-5.93898E-2</c:v>
                </c:pt>
                <c:pt idx="19222">
                  <c:v>-5.8751200000000003E-2</c:v>
                </c:pt>
                <c:pt idx="19223">
                  <c:v>-5.7959700000000003E-2</c:v>
                </c:pt>
                <c:pt idx="19224">
                  <c:v>-5.7014200000000001E-2</c:v>
                </c:pt>
                <c:pt idx="19225">
                  <c:v>-5.5914699999999998E-2</c:v>
                </c:pt>
                <c:pt idx="19226">
                  <c:v>-5.4661500000000002E-2</c:v>
                </c:pt>
                <c:pt idx="19227">
                  <c:v>-5.3255299999999998E-2</c:v>
                </c:pt>
                <c:pt idx="19228">
                  <c:v>-5.1696199999999998E-2</c:v>
                </c:pt>
                <c:pt idx="19229">
                  <c:v>-4.9983899999999998E-2</c:v>
                </c:pt>
                <c:pt idx="19230">
                  <c:v>-4.8118399999999999E-2</c:v>
                </c:pt>
                <c:pt idx="19231">
                  <c:v>-4.6100000000000002E-2</c:v>
                </c:pt>
                <c:pt idx="19232">
                  <c:v>-4.39289E-2</c:v>
                </c:pt>
                <c:pt idx="19233">
                  <c:v>-4.1605700000000002E-2</c:v>
                </c:pt>
                <c:pt idx="19234">
                  <c:v>-3.9131399999999997E-2</c:v>
                </c:pt>
                <c:pt idx="19235">
                  <c:v>-3.65078E-2</c:v>
                </c:pt>
                <c:pt idx="19236">
                  <c:v>-3.3737000000000003E-2</c:v>
                </c:pt>
                <c:pt idx="19237">
                  <c:v>-3.0821100000000001E-2</c:v>
                </c:pt>
                <c:pt idx="19238">
                  <c:v>-2.7762800000000001E-2</c:v>
                </c:pt>
                <c:pt idx="19239">
                  <c:v>-2.4564699999999998E-2</c:v>
                </c:pt>
                <c:pt idx="19240">
                  <c:v>-2.1229499999999998E-2</c:v>
                </c:pt>
                <c:pt idx="19241">
                  <c:v>-1.7759899999999999E-2</c:v>
                </c:pt>
                <c:pt idx="19242">
                  <c:v>-1.4159100000000001E-2</c:v>
                </c:pt>
                <c:pt idx="19243">
                  <c:v>-1.04303E-2</c:v>
                </c:pt>
                <c:pt idx="19244" formatCode="0.00E+00">
                  <c:v>-6.5757200000000002E-3</c:v>
                </c:pt>
                <c:pt idx="19245" formatCode="0.00E+00">
                  <c:v>-2.5981699999999999E-3</c:v>
                </c:pt>
                <c:pt idx="19246" formatCode="0.00E+00">
                  <c:v>1.49921E-3</c:v>
                </c:pt>
                <c:pt idx="19247" formatCode="0.00E+00">
                  <c:v>5.7131100000000004E-3</c:v>
                </c:pt>
                <c:pt idx="19248">
                  <c:v>1.00401E-2</c:v>
                </c:pt>
                <c:pt idx="19249">
                  <c:v>1.44764E-2</c:v>
                </c:pt>
                <c:pt idx="19250">
                  <c:v>1.9018400000000001E-2</c:v>
                </c:pt>
                <c:pt idx="19251">
                  <c:v>2.3662099999999998E-2</c:v>
                </c:pt>
                <c:pt idx="19252">
                  <c:v>2.8403299999999999E-2</c:v>
                </c:pt>
                <c:pt idx="19253">
                  <c:v>3.3237700000000002E-2</c:v>
                </c:pt>
                <c:pt idx="19254">
                  <c:v>3.8160199999999998E-2</c:v>
                </c:pt>
                <c:pt idx="19255">
                  <c:v>4.3165000000000002E-2</c:v>
                </c:pt>
                <c:pt idx="19256">
                  <c:v>4.8246600000000001E-2</c:v>
                </c:pt>
                <c:pt idx="19257">
                  <c:v>5.3400000000000003E-2</c:v>
                </c:pt>
                <c:pt idx="19258">
                  <c:v>5.8620600000000002E-2</c:v>
                </c:pt>
                <c:pt idx="19259">
                  <c:v>6.3903100000000004E-2</c:v>
                </c:pt>
                <c:pt idx="19260">
                  <c:v>6.9242200000000004E-2</c:v>
                </c:pt>
                <c:pt idx="19261">
                  <c:v>7.4632699999999996E-2</c:v>
                </c:pt>
                <c:pt idx="19262">
                  <c:v>8.0069299999999996E-2</c:v>
                </c:pt>
                <c:pt idx="19263">
                  <c:v>8.5545700000000002E-2</c:v>
                </c:pt>
                <c:pt idx="19264">
                  <c:v>9.1055899999999995E-2</c:v>
                </c:pt>
                <c:pt idx="19265">
                  <c:v>9.6593499999999999E-2</c:v>
                </c:pt>
                <c:pt idx="19266">
                  <c:v>0.10215299999999999</c:v>
                </c:pt>
                <c:pt idx="19267">
                  <c:v>0.107727</c:v>
                </c:pt>
                <c:pt idx="19268">
                  <c:v>0.113313</c:v>
                </c:pt>
                <c:pt idx="19269">
                  <c:v>0.11890199999999999</c:v>
                </c:pt>
                <c:pt idx="19270">
                  <c:v>0.124489</c:v>
                </c:pt>
                <c:pt idx="19271">
                  <c:v>0.13006799999999999</c:v>
                </c:pt>
                <c:pt idx="19272">
                  <c:v>0.13563</c:v>
                </c:pt>
                <c:pt idx="19273">
                  <c:v>0.14117099999999999</c:v>
                </c:pt>
                <c:pt idx="19274">
                  <c:v>0.14668300000000001</c:v>
                </c:pt>
                <c:pt idx="19275">
                  <c:v>0.15216099999999999</c:v>
                </c:pt>
                <c:pt idx="19276">
                  <c:v>0.15759799999999999</c:v>
                </c:pt>
                <c:pt idx="19277">
                  <c:v>0.16298799999999999</c:v>
                </c:pt>
                <c:pt idx="19278">
                  <c:v>0.168325</c:v>
                </c:pt>
                <c:pt idx="19279">
                  <c:v>0.1736</c:v>
                </c:pt>
                <c:pt idx="19280">
                  <c:v>0.178809</c:v>
                </c:pt>
                <c:pt idx="19281">
                  <c:v>0.183944</c:v>
                </c:pt>
                <c:pt idx="19282">
                  <c:v>0.189</c:v>
                </c:pt>
                <c:pt idx="19283">
                  <c:v>0.193971</c:v>
                </c:pt>
                <c:pt idx="19284">
                  <c:v>0.198853</c:v>
                </c:pt>
                <c:pt idx="19285">
                  <c:v>0.20363899999999999</c:v>
                </c:pt>
                <c:pt idx="19286">
                  <c:v>0.20832300000000001</c:v>
                </c:pt>
                <c:pt idx="19287">
                  <c:v>0.21290100000000001</c:v>
                </c:pt>
                <c:pt idx="19288">
                  <c:v>0.217366</c:v>
                </c:pt>
                <c:pt idx="19289">
                  <c:v>0.22171399999999999</c:v>
                </c:pt>
                <c:pt idx="19290">
                  <c:v>0.225939</c:v>
                </c:pt>
                <c:pt idx="19291">
                  <c:v>0.23003699999999999</c:v>
                </c:pt>
                <c:pt idx="19292">
                  <c:v>0.23400099999999999</c:v>
                </c:pt>
                <c:pt idx="19293">
                  <c:v>0.23782800000000001</c:v>
                </c:pt>
                <c:pt idx="19294">
                  <c:v>0.24151300000000001</c:v>
                </c:pt>
                <c:pt idx="19295">
                  <c:v>0.24504999999999999</c:v>
                </c:pt>
                <c:pt idx="19296">
                  <c:v>0.24843499999999999</c:v>
                </c:pt>
                <c:pt idx="19297">
                  <c:v>0.251666</c:v>
                </c:pt>
                <c:pt idx="19298">
                  <c:v>0.25473600000000002</c:v>
                </c:pt>
                <c:pt idx="19299">
                  <c:v>0.25764300000000001</c:v>
                </c:pt>
                <c:pt idx="19300">
                  <c:v>0.260384</c:v>
                </c:pt>
                <c:pt idx="19301">
                  <c:v>0.26295499999999999</c:v>
                </c:pt>
                <c:pt idx="19302">
                  <c:v>0.26535199999999998</c:v>
                </c:pt>
                <c:pt idx="19303">
                  <c:v>0.26757399999999998</c:v>
                </c:pt>
                <c:pt idx="19304">
                  <c:v>0.269617</c:v>
                </c:pt>
                <c:pt idx="19305">
                  <c:v>0.271478</c:v>
                </c:pt>
                <c:pt idx="19306">
                  <c:v>0.27315699999999998</c:v>
                </c:pt>
                <c:pt idx="19307">
                  <c:v>0.27465099999999998</c:v>
                </c:pt>
                <c:pt idx="19308">
                  <c:v>0.27595799999999998</c:v>
                </c:pt>
                <c:pt idx="19309">
                  <c:v>0.27707700000000002</c:v>
                </c:pt>
                <c:pt idx="19310">
                  <c:v>0.278005</c:v>
                </c:pt>
                <c:pt idx="19311">
                  <c:v>0.27874100000000002</c:v>
                </c:pt>
                <c:pt idx="19312">
                  <c:v>0.27928599999999998</c:v>
                </c:pt>
                <c:pt idx="19313">
                  <c:v>0.27963900000000003</c:v>
                </c:pt>
                <c:pt idx="19314">
                  <c:v>0.27979999999999999</c:v>
                </c:pt>
                <c:pt idx="19315">
                  <c:v>0.27976800000000002</c:v>
                </c:pt>
                <c:pt idx="19316">
                  <c:v>0.27954400000000001</c:v>
                </c:pt>
                <c:pt idx="19317">
                  <c:v>0.27912700000000001</c:v>
                </c:pt>
                <c:pt idx="19318">
                  <c:v>0.27851799999999999</c:v>
                </c:pt>
                <c:pt idx="19319">
                  <c:v>0.27771800000000002</c:v>
                </c:pt>
                <c:pt idx="19320">
                  <c:v>0.276727</c:v>
                </c:pt>
                <c:pt idx="19321">
                  <c:v>0.27554899999999999</c:v>
                </c:pt>
                <c:pt idx="19322">
                  <c:v>0.27418399999999998</c:v>
                </c:pt>
                <c:pt idx="19323">
                  <c:v>0.27263399999999999</c:v>
                </c:pt>
                <c:pt idx="19324">
                  <c:v>0.27090199999999998</c:v>
                </c:pt>
                <c:pt idx="19325">
                  <c:v>0.26899000000000001</c:v>
                </c:pt>
                <c:pt idx="19326">
                  <c:v>0.266901</c:v>
                </c:pt>
                <c:pt idx="19327">
                  <c:v>0.26463900000000001</c:v>
                </c:pt>
                <c:pt idx="19328">
                  <c:v>0.26220700000000002</c:v>
                </c:pt>
                <c:pt idx="19329">
                  <c:v>0.25960899999999998</c:v>
                </c:pt>
                <c:pt idx="19330">
                  <c:v>0.25684899999999999</c:v>
                </c:pt>
                <c:pt idx="19331">
                  <c:v>0.25392900000000002</c:v>
                </c:pt>
                <c:pt idx="19332">
                  <c:v>0.25085499999999999</c:v>
                </c:pt>
                <c:pt idx="19333">
                  <c:v>0.24762899999999999</c:v>
                </c:pt>
                <c:pt idx="19334">
                  <c:v>0.244256</c:v>
                </c:pt>
                <c:pt idx="19335">
                  <c:v>0.24074000000000001</c:v>
                </c:pt>
                <c:pt idx="19336">
                  <c:v>0.23708799999999999</c:v>
                </c:pt>
                <c:pt idx="19337">
                  <c:v>0.23330300000000001</c:v>
                </c:pt>
                <c:pt idx="19338">
                  <c:v>0.22939200000000001</c:v>
                </c:pt>
                <c:pt idx="19339">
                  <c:v>0.225359</c:v>
                </c:pt>
                <c:pt idx="19340">
                  <c:v>0.22121099999999999</c:v>
                </c:pt>
                <c:pt idx="19341">
                  <c:v>0.21695400000000001</c:v>
                </c:pt>
                <c:pt idx="19342">
                  <c:v>0.212592</c:v>
                </c:pt>
                <c:pt idx="19343">
                  <c:v>0.20813400000000001</c:v>
                </c:pt>
                <c:pt idx="19344">
                  <c:v>0.20358399999999999</c:v>
                </c:pt>
                <c:pt idx="19345">
                  <c:v>0.19894800000000001</c:v>
                </c:pt>
                <c:pt idx="19346">
                  <c:v>0.19423299999999999</c:v>
                </c:pt>
                <c:pt idx="19347">
                  <c:v>0.189447</c:v>
                </c:pt>
                <c:pt idx="19348">
                  <c:v>0.18459300000000001</c:v>
                </c:pt>
                <c:pt idx="19349">
                  <c:v>0.17968100000000001</c:v>
                </c:pt>
                <c:pt idx="19350">
                  <c:v>0.17471600000000001</c:v>
                </c:pt>
                <c:pt idx="19351">
                  <c:v>0.16970499999999999</c:v>
                </c:pt>
                <c:pt idx="19352">
                  <c:v>0.164655</c:v>
                </c:pt>
                <c:pt idx="19353">
                  <c:v>0.15957299999999999</c:v>
                </c:pt>
                <c:pt idx="19354">
                  <c:v>0.15446499999999999</c:v>
                </c:pt>
                <c:pt idx="19355">
                  <c:v>0.149339</c:v>
                </c:pt>
                <c:pt idx="19356">
                  <c:v>0.144203</c:v>
                </c:pt>
                <c:pt idx="19357">
                  <c:v>0.13906199999999999</c:v>
                </c:pt>
                <c:pt idx="19358">
                  <c:v>0.13392399999999999</c:v>
                </c:pt>
                <c:pt idx="19359">
                  <c:v>0.12879599999999999</c:v>
                </c:pt>
                <c:pt idx="19360">
                  <c:v>0.123685</c:v>
                </c:pt>
                <c:pt idx="19361">
                  <c:v>0.118598</c:v>
                </c:pt>
                <c:pt idx="19362">
                  <c:v>0.11354</c:v>
                </c:pt>
                <c:pt idx="19363">
                  <c:v>0.10852000000000001</c:v>
                </c:pt>
                <c:pt idx="19364">
                  <c:v>0.103543</c:v>
                </c:pt>
                <c:pt idx="19365">
                  <c:v>9.8616700000000002E-2</c:v>
                </c:pt>
                <c:pt idx="19366">
                  <c:v>9.3747300000000006E-2</c:v>
                </c:pt>
                <c:pt idx="19367">
                  <c:v>8.8941699999999999E-2</c:v>
                </c:pt>
                <c:pt idx="19368">
                  <c:v>8.4206000000000003E-2</c:v>
                </c:pt>
                <c:pt idx="19369">
                  <c:v>7.9546400000000003E-2</c:v>
                </c:pt>
                <c:pt idx="19370">
                  <c:v>7.4968599999999996E-2</c:v>
                </c:pt>
                <c:pt idx="19371">
                  <c:v>7.0478499999999999E-2</c:v>
                </c:pt>
                <c:pt idx="19372">
                  <c:v>6.6081600000000004E-2</c:v>
                </c:pt>
                <c:pt idx="19373">
                  <c:v>6.1783600000000001E-2</c:v>
                </c:pt>
                <c:pt idx="19374">
                  <c:v>5.7590000000000002E-2</c:v>
                </c:pt>
                <c:pt idx="19375">
                  <c:v>5.3506199999999997E-2</c:v>
                </c:pt>
                <c:pt idx="19376">
                  <c:v>4.9537499999999998E-2</c:v>
                </c:pt>
                <c:pt idx="19377">
                  <c:v>4.5688699999999999E-2</c:v>
                </c:pt>
                <c:pt idx="19378">
                  <c:v>4.1964599999999998E-2</c:v>
                </c:pt>
                <c:pt idx="19379">
                  <c:v>3.8370000000000001E-2</c:v>
                </c:pt>
                <c:pt idx="19380">
                  <c:v>3.4909000000000003E-2</c:v>
                </c:pt>
                <c:pt idx="19381">
                  <c:v>3.1585200000000001E-2</c:v>
                </c:pt>
                <c:pt idx="19382">
                  <c:v>2.8401900000000001E-2</c:v>
                </c:pt>
                <c:pt idx="19383">
                  <c:v>2.5362800000000001E-2</c:v>
                </c:pt>
                <c:pt idx="19384">
                  <c:v>2.2471399999999999E-2</c:v>
                </c:pt>
                <c:pt idx="19385">
                  <c:v>1.9731200000000001E-2</c:v>
                </c:pt>
                <c:pt idx="19386">
                  <c:v>1.7144699999999999E-2</c:v>
                </c:pt>
                <c:pt idx="19387">
                  <c:v>1.47146E-2</c:v>
                </c:pt>
                <c:pt idx="19388">
                  <c:v>1.24431E-2</c:v>
                </c:pt>
                <c:pt idx="19389">
                  <c:v>1.0331999999999999E-2</c:v>
                </c:pt>
                <c:pt idx="19390" formatCode="0.00E+00">
                  <c:v>8.3828400000000008E-3</c:v>
                </c:pt>
                <c:pt idx="19391" formatCode="0.00E+00">
                  <c:v>6.5971299999999997E-3</c:v>
                </c:pt>
                <c:pt idx="19392" formatCode="0.00E+00">
                  <c:v>4.97679E-3</c:v>
                </c:pt>
                <c:pt idx="19393" formatCode="0.00E+00">
                  <c:v>3.5233899999999999E-3</c:v>
                </c:pt>
                <c:pt idx="19394" formatCode="0.00E+00">
                  <c:v>2.2383099999999999E-3</c:v>
                </c:pt>
                <c:pt idx="19395" formatCode="0.00E+00">
                  <c:v>1.12251E-3</c:v>
                </c:pt>
                <c:pt idx="19396" formatCode="0.00E+00">
                  <c:v>1.7552900000000001E-4</c:v>
                </c:pt>
                <c:pt idx="19397" formatCode="0.00E+00">
                  <c:v>-6.0409199999999998E-4</c:v>
                </c:pt>
                <c:pt idx="19398" formatCode="0.00E+00">
                  <c:v>-1.21729E-3</c:v>
                </c:pt>
                <c:pt idx="19399" formatCode="0.00E+00">
                  <c:v>-1.6645E-3</c:v>
                </c:pt>
                <c:pt idx="19400" formatCode="0.00E+00">
                  <c:v>-1.94663E-3</c:v>
                </c:pt>
                <c:pt idx="19401" formatCode="0.00E+00">
                  <c:v>-2.0651100000000002E-3</c:v>
                </c:pt>
                <c:pt idx="19402" formatCode="0.00E+00">
                  <c:v>-2.0212899999999998E-3</c:v>
                </c:pt>
                <c:pt idx="19403" formatCode="0.00E+00">
                  <c:v>-1.81657E-3</c:v>
                </c:pt>
                <c:pt idx="19404" formatCode="0.00E+00">
                  <c:v>-1.45268E-3</c:v>
                </c:pt>
                <c:pt idx="19405" formatCode="0.00E+00">
                  <c:v>-9.3173599999999996E-4</c:v>
                </c:pt>
                <c:pt idx="19406" formatCode="0.00E+00">
                  <c:v>-2.5614600000000001E-4</c:v>
                </c:pt>
                <c:pt idx="19407" formatCode="0.00E+00">
                  <c:v>5.71289E-4</c:v>
                </c:pt>
                <c:pt idx="19408" formatCode="0.00E+00">
                  <c:v>1.5474799999999999E-3</c:v>
                </c:pt>
                <c:pt idx="19409" formatCode="0.00E+00">
                  <c:v>2.66921E-3</c:v>
                </c:pt>
                <c:pt idx="19410" formatCode="0.00E+00">
                  <c:v>3.9329899999999999E-3</c:v>
                </c:pt>
                <c:pt idx="19411" formatCode="0.00E+00">
                  <c:v>5.3352499999999997E-3</c:v>
                </c:pt>
                <c:pt idx="19412" formatCode="0.00E+00">
                  <c:v>6.8723400000000002E-3</c:v>
                </c:pt>
                <c:pt idx="19413" formatCode="0.00E+00">
                  <c:v>8.5403000000000007E-3</c:v>
                </c:pt>
                <c:pt idx="19414">
                  <c:v>1.0334899999999999E-2</c:v>
                </c:pt>
                <c:pt idx="19415">
                  <c:v>1.22519E-2</c:v>
                </c:pt>
                <c:pt idx="19416">
                  <c:v>1.4286699999999999E-2</c:v>
                </c:pt>
                <c:pt idx="19417">
                  <c:v>1.6434799999999999E-2</c:v>
                </c:pt>
                <c:pt idx="19418">
                  <c:v>1.86909E-2</c:v>
                </c:pt>
                <c:pt idx="19419">
                  <c:v>2.10499E-2</c:v>
                </c:pt>
                <c:pt idx="19420">
                  <c:v>2.35064E-2</c:v>
                </c:pt>
                <c:pt idx="19421">
                  <c:v>2.6054899999999999E-2</c:v>
                </c:pt>
                <c:pt idx="19422">
                  <c:v>2.8689599999999999E-2</c:v>
                </c:pt>
                <c:pt idx="19423">
                  <c:v>3.1404399999999999E-2</c:v>
                </c:pt>
                <c:pt idx="19424">
                  <c:v>3.4192899999999998E-2</c:v>
                </c:pt>
                <c:pt idx="19425">
                  <c:v>3.7049100000000001E-2</c:v>
                </c:pt>
                <c:pt idx="19426">
                  <c:v>3.9967000000000003E-2</c:v>
                </c:pt>
                <c:pt idx="19427">
                  <c:v>4.2940800000000001E-2</c:v>
                </c:pt>
                <c:pt idx="19428">
                  <c:v>4.5964100000000001E-2</c:v>
                </c:pt>
                <c:pt idx="19429">
                  <c:v>4.9030600000000001E-2</c:v>
                </c:pt>
                <c:pt idx="19430">
                  <c:v>5.2133800000000001E-2</c:v>
                </c:pt>
                <c:pt idx="19431">
                  <c:v>5.5267299999999998E-2</c:v>
                </c:pt>
                <c:pt idx="19432">
                  <c:v>5.8424400000000001E-2</c:v>
                </c:pt>
                <c:pt idx="19433">
                  <c:v>6.1598399999999998E-2</c:v>
                </c:pt>
                <c:pt idx="19434">
                  <c:v>6.4782699999999999E-2</c:v>
                </c:pt>
                <c:pt idx="19435">
                  <c:v>6.7970699999999995E-2</c:v>
                </c:pt>
                <c:pt idx="19436">
                  <c:v>7.11561E-2</c:v>
                </c:pt>
                <c:pt idx="19437">
                  <c:v>7.4332300000000004E-2</c:v>
                </c:pt>
                <c:pt idx="19438">
                  <c:v>7.7493099999999995E-2</c:v>
                </c:pt>
                <c:pt idx="19439">
                  <c:v>8.0632300000000004E-2</c:v>
                </c:pt>
                <c:pt idx="19440">
                  <c:v>8.3743999999999999E-2</c:v>
                </c:pt>
                <c:pt idx="19441">
                  <c:v>8.6821999999999996E-2</c:v>
                </c:pt>
                <c:pt idx="19442">
                  <c:v>8.9860099999999998E-2</c:v>
                </c:pt>
                <c:pt idx="19443">
                  <c:v>9.2852299999999999E-2</c:v>
                </c:pt>
                <c:pt idx="19444">
                  <c:v>9.5792699999999995E-2</c:v>
                </c:pt>
                <c:pt idx="19445">
                  <c:v>9.8675799999999994E-2</c:v>
                </c:pt>
                <c:pt idx="19446">
                  <c:v>0.101496</c:v>
                </c:pt>
                <c:pt idx="19447">
                  <c:v>0.10424799999999999</c:v>
                </c:pt>
                <c:pt idx="19448">
                  <c:v>0.10692599999999999</c:v>
                </c:pt>
                <c:pt idx="19449">
                  <c:v>0.109524</c:v>
                </c:pt>
                <c:pt idx="19450">
                  <c:v>0.112038</c:v>
                </c:pt>
                <c:pt idx="19451">
                  <c:v>0.114463</c:v>
                </c:pt>
                <c:pt idx="19452">
                  <c:v>0.116794</c:v>
                </c:pt>
                <c:pt idx="19453">
                  <c:v>0.11902600000000001</c:v>
                </c:pt>
                <c:pt idx="19454">
                  <c:v>0.121155</c:v>
                </c:pt>
                <c:pt idx="19455">
                  <c:v>0.12317599999999999</c:v>
                </c:pt>
                <c:pt idx="19456">
                  <c:v>0.125087</c:v>
                </c:pt>
                <c:pt idx="19457">
                  <c:v>0.126883</c:v>
                </c:pt>
                <c:pt idx="19458">
                  <c:v>0.12856200000000001</c:v>
                </c:pt>
                <c:pt idx="19459">
                  <c:v>0.13011900000000001</c:v>
                </c:pt>
                <c:pt idx="19460">
                  <c:v>0.131551</c:v>
                </c:pt>
                <c:pt idx="19461">
                  <c:v>0.132857</c:v>
                </c:pt>
                <c:pt idx="19462">
                  <c:v>0.13403300000000001</c:v>
                </c:pt>
                <c:pt idx="19463">
                  <c:v>0.135078</c:v>
                </c:pt>
                <c:pt idx="19464">
                  <c:v>0.135989</c:v>
                </c:pt>
                <c:pt idx="19465">
                  <c:v>0.136767</c:v>
                </c:pt>
                <c:pt idx="19466">
                  <c:v>0.137408</c:v>
                </c:pt>
                <c:pt idx="19467">
                  <c:v>0.13791200000000001</c:v>
                </c:pt>
                <c:pt idx="19468">
                  <c:v>0.13827800000000001</c:v>
                </c:pt>
                <c:pt idx="19469">
                  <c:v>0.13850399999999999</c:v>
                </c:pt>
                <c:pt idx="19470">
                  <c:v>0.13859099999999999</c:v>
                </c:pt>
                <c:pt idx="19471">
                  <c:v>0.138539</c:v>
                </c:pt>
                <c:pt idx="19472">
                  <c:v>0.138348</c:v>
                </c:pt>
                <c:pt idx="19473">
                  <c:v>0.138017</c:v>
                </c:pt>
                <c:pt idx="19474">
                  <c:v>0.137548</c:v>
                </c:pt>
                <c:pt idx="19475">
                  <c:v>0.13694200000000001</c:v>
                </c:pt>
                <c:pt idx="19476">
                  <c:v>0.13619899999999999</c:v>
                </c:pt>
                <c:pt idx="19477">
                  <c:v>0.135322</c:v>
                </c:pt>
                <c:pt idx="19478">
                  <c:v>0.13431100000000001</c:v>
                </c:pt>
                <c:pt idx="19479">
                  <c:v>0.13316900000000001</c:v>
                </c:pt>
                <c:pt idx="19480">
                  <c:v>0.13189799999999999</c:v>
                </c:pt>
                <c:pt idx="19481">
                  <c:v>0.1305</c:v>
                </c:pt>
                <c:pt idx="19482">
                  <c:v>0.12897900000000001</c:v>
                </c:pt>
                <c:pt idx="19483">
                  <c:v>0.127336</c:v>
                </c:pt>
                <c:pt idx="19484">
                  <c:v>0.12557599999999999</c:v>
                </c:pt>
                <c:pt idx="19485">
                  <c:v>0.12370200000000001</c:v>
                </c:pt>
                <c:pt idx="19486">
                  <c:v>0.12171700000000001</c:v>
                </c:pt>
                <c:pt idx="19487">
                  <c:v>0.119626</c:v>
                </c:pt>
                <c:pt idx="19488">
                  <c:v>0.117434</c:v>
                </c:pt>
                <c:pt idx="19489">
                  <c:v>0.115144</c:v>
                </c:pt>
                <c:pt idx="19490">
                  <c:v>0.112761</c:v>
                </c:pt>
                <c:pt idx="19491">
                  <c:v>0.110288</c:v>
                </c:pt>
                <c:pt idx="19492">
                  <c:v>0.10773199999999999</c:v>
                </c:pt>
                <c:pt idx="19493">
                  <c:v>0.105097</c:v>
                </c:pt>
                <c:pt idx="19494">
                  <c:v>0.10238899999999999</c:v>
                </c:pt>
                <c:pt idx="19495">
                  <c:v>9.9615300000000004E-2</c:v>
                </c:pt>
                <c:pt idx="19496">
                  <c:v>9.6779900000000002E-2</c:v>
                </c:pt>
                <c:pt idx="19497">
                  <c:v>9.3888100000000002E-2</c:v>
                </c:pt>
                <c:pt idx="19498">
                  <c:v>9.0945600000000001E-2</c:v>
                </c:pt>
                <c:pt idx="19499">
                  <c:v>8.7958700000000001E-2</c:v>
                </c:pt>
                <c:pt idx="19500">
                  <c:v>8.49332E-2</c:v>
                </c:pt>
                <c:pt idx="19501">
                  <c:v>8.1875100000000006E-2</c:v>
                </c:pt>
                <c:pt idx="19502">
                  <c:v>7.8790399999999997E-2</c:v>
                </c:pt>
                <c:pt idx="19503">
                  <c:v>7.5685299999999997E-2</c:v>
                </c:pt>
                <c:pt idx="19504">
                  <c:v>7.2566099999999994E-2</c:v>
                </c:pt>
                <c:pt idx="19505">
                  <c:v>6.9439200000000006E-2</c:v>
                </c:pt>
                <c:pt idx="19506">
                  <c:v>6.6310900000000006E-2</c:v>
                </c:pt>
                <c:pt idx="19507">
                  <c:v>6.3187499999999994E-2</c:v>
                </c:pt>
                <c:pt idx="19508">
                  <c:v>6.0075099999999999E-2</c:v>
                </c:pt>
                <c:pt idx="19509">
                  <c:v>5.69799E-2</c:v>
                </c:pt>
                <c:pt idx="19510">
                  <c:v>5.3908299999999999E-2</c:v>
                </c:pt>
                <c:pt idx="19511">
                  <c:v>5.0866500000000002E-2</c:v>
                </c:pt>
                <c:pt idx="19512">
                  <c:v>4.7860899999999998E-2</c:v>
                </c:pt>
                <c:pt idx="19513">
                  <c:v>4.4897699999999999E-2</c:v>
                </c:pt>
                <c:pt idx="19514">
                  <c:v>4.1982499999999999E-2</c:v>
                </c:pt>
                <c:pt idx="19515">
                  <c:v>3.9121499999999997E-2</c:v>
                </c:pt>
                <c:pt idx="19516">
                  <c:v>3.6321199999999998E-2</c:v>
                </c:pt>
                <c:pt idx="19517">
                  <c:v>3.3588E-2</c:v>
                </c:pt>
                <c:pt idx="19518">
                  <c:v>3.09275E-2</c:v>
                </c:pt>
                <c:pt idx="19519">
                  <c:v>2.83454E-2</c:v>
                </c:pt>
                <c:pt idx="19520">
                  <c:v>2.58473E-2</c:v>
                </c:pt>
                <c:pt idx="19521">
                  <c:v>2.3439000000000002E-2</c:v>
                </c:pt>
                <c:pt idx="19522">
                  <c:v>2.1126099999999998E-2</c:v>
                </c:pt>
                <c:pt idx="19523">
                  <c:v>1.8913599999999999E-2</c:v>
                </c:pt>
                <c:pt idx="19524">
                  <c:v>1.6806600000000001E-2</c:v>
                </c:pt>
                <c:pt idx="19525">
                  <c:v>1.48097E-2</c:v>
                </c:pt>
                <c:pt idx="19526">
                  <c:v>1.2927900000000001E-2</c:v>
                </c:pt>
                <c:pt idx="19527">
                  <c:v>1.11653E-2</c:v>
                </c:pt>
                <c:pt idx="19528" formatCode="0.00E+00">
                  <c:v>9.5261500000000006E-3</c:v>
                </c:pt>
                <c:pt idx="19529" formatCode="0.00E+00">
                  <c:v>8.0140999999999997E-3</c:v>
                </c:pt>
                <c:pt idx="19530" formatCode="0.00E+00">
                  <c:v>6.6330399999999998E-3</c:v>
                </c:pt>
                <c:pt idx="19531" formatCode="0.00E+00">
                  <c:v>5.3869900000000004E-3</c:v>
                </c:pt>
                <c:pt idx="19532" formatCode="0.00E+00">
                  <c:v>4.2800499999999997E-3</c:v>
                </c:pt>
                <c:pt idx="19533" formatCode="0.00E+00">
                  <c:v>3.31577E-3</c:v>
                </c:pt>
                <c:pt idx="19534" formatCode="0.00E+00">
                  <c:v>2.4964399999999999E-3</c:v>
                </c:pt>
                <c:pt idx="19535" formatCode="0.00E+00">
                  <c:v>1.82384E-3</c:v>
                </c:pt>
                <c:pt idx="19536" formatCode="0.00E+00">
                  <c:v>1.3002300000000001E-3</c:v>
                </c:pt>
                <c:pt idx="19537" formatCode="0.00E+00">
                  <c:v>9.2785100000000004E-4</c:v>
                </c:pt>
                <c:pt idx="19538" formatCode="0.00E+00">
                  <c:v>7.0830399999999999E-4</c:v>
                </c:pt>
                <c:pt idx="19539" formatCode="0.00E+00">
                  <c:v>6.4283700000000005E-4</c:v>
                </c:pt>
                <c:pt idx="19540" formatCode="0.00E+00">
                  <c:v>7.3253700000000001E-4</c:v>
                </c:pt>
                <c:pt idx="19541" formatCode="0.00E+00">
                  <c:v>9.7817499999999996E-4</c:v>
                </c:pt>
                <c:pt idx="19542" formatCode="0.00E+00">
                  <c:v>1.3802E-3</c:v>
                </c:pt>
                <c:pt idx="19543" formatCode="0.00E+00">
                  <c:v>1.9387899999999999E-3</c:v>
                </c:pt>
                <c:pt idx="19544" formatCode="0.00E+00">
                  <c:v>2.6539200000000002E-3</c:v>
                </c:pt>
                <c:pt idx="19545" formatCode="0.00E+00">
                  <c:v>3.5252199999999999E-3</c:v>
                </c:pt>
                <c:pt idx="19546" formatCode="0.00E+00">
                  <c:v>4.5517999999999999E-3</c:v>
                </c:pt>
                <c:pt idx="19547" formatCode="0.00E+00">
                  <c:v>5.7325099999999997E-3</c:v>
                </c:pt>
                <c:pt idx="19548" formatCode="0.00E+00">
                  <c:v>7.0660000000000002E-3</c:v>
                </c:pt>
                <c:pt idx="19549" formatCode="0.00E+00">
                  <c:v>8.5508900000000002E-3</c:v>
                </c:pt>
                <c:pt idx="19550">
                  <c:v>1.01856E-2</c:v>
                </c:pt>
                <c:pt idx="19551">
                  <c:v>1.19679E-2</c:v>
                </c:pt>
                <c:pt idx="19552">
                  <c:v>1.38954E-2</c:v>
                </c:pt>
                <c:pt idx="19553">
                  <c:v>1.5965300000000002E-2</c:v>
                </c:pt>
                <c:pt idx="19554">
                  <c:v>1.81751E-2</c:v>
                </c:pt>
                <c:pt idx="19555">
                  <c:v>2.0521899999999999E-2</c:v>
                </c:pt>
                <c:pt idx="19556">
                  <c:v>2.3002600000000002E-2</c:v>
                </c:pt>
                <c:pt idx="19557">
                  <c:v>2.5613500000000001E-2</c:v>
                </c:pt>
                <c:pt idx="19558">
                  <c:v>2.8351000000000001E-2</c:v>
                </c:pt>
                <c:pt idx="19559">
                  <c:v>3.1211200000000001E-2</c:v>
                </c:pt>
                <c:pt idx="19560">
                  <c:v>3.4189999999999998E-2</c:v>
                </c:pt>
                <c:pt idx="19561">
                  <c:v>3.7282900000000001E-2</c:v>
                </c:pt>
                <c:pt idx="19562">
                  <c:v>4.0485100000000003E-2</c:v>
                </c:pt>
                <c:pt idx="19563">
                  <c:v>4.3791799999999999E-2</c:v>
                </c:pt>
                <c:pt idx="19564">
                  <c:v>4.7198200000000003E-2</c:v>
                </c:pt>
                <c:pt idx="19565">
                  <c:v>5.0699000000000001E-2</c:v>
                </c:pt>
                <c:pt idx="19566">
                  <c:v>5.4288799999999998E-2</c:v>
                </c:pt>
                <c:pt idx="19567">
                  <c:v>5.7961499999999999E-2</c:v>
                </c:pt>
                <c:pt idx="19568">
                  <c:v>6.1711099999999998E-2</c:v>
                </c:pt>
                <c:pt idx="19569">
                  <c:v>6.5531400000000004E-2</c:v>
                </c:pt>
                <c:pt idx="19570">
                  <c:v>6.94163E-2</c:v>
                </c:pt>
                <c:pt idx="19571">
                  <c:v>7.3359599999999997E-2</c:v>
                </c:pt>
                <c:pt idx="19572">
                  <c:v>7.7355199999999999E-2</c:v>
                </c:pt>
                <c:pt idx="19573">
                  <c:v>8.1396499999999997E-2</c:v>
                </c:pt>
                <c:pt idx="19574">
                  <c:v>8.5476899999999995E-2</c:v>
                </c:pt>
                <c:pt idx="19575">
                  <c:v>8.95899E-2</c:v>
                </c:pt>
                <c:pt idx="19576">
                  <c:v>9.3728500000000006E-2</c:v>
                </c:pt>
                <c:pt idx="19577">
                  <c:v>9.7886100000000004E-2</c:v>
                </c:pt>
                <c:pt idx="19578">
                  <c:v>0.10205599999999999</c:v>
                </c:pt>
                <c:pt idx="19579">
                  <c:v>0.10623100000000001</c:v>
                </c:pt>
                <c:pt idx="19580">
                  <c:v>0.110403</c:v>
                </c:pt>
                <c:pt idx="19581">
                  <c:v>0.114568</c:v>
                </c:pt>
                <c:pt idx="19582">
                  <c:v>0.118716</c:v>
                </c:pt>
                <c:pt idx="19583">
                  <c:v>0.12284299999999999</c:v>
                </c:pt>
                <c:pt idx="19584">
                  <c:v>0.126939</c:v>
                </c:pt>
                <c:pt idx="19585">
                  <c:v>0.13100000000000001</c:v>
                </c:pt>
                <c:pt idx="19586">
                  <c:v>0.135018</c:v>
                </c:pt>
                <c:pt idx="19587">
                  <c:v>0.138987</c:v>
                </c:pt>
                <c:pt idx="19588">
                  <c:v>0.142899</c:v>
                </c:pt>
                <c:pt idx="19589">
                  <c:v>0.14674999999999999</c:v>
                </c:pt>
                <c:pt idx="19590">
                  <c:v>0.150532</c:v>
                </c:pt>
                <c:pt idx="19591">
                  <c:v>0.15423999999999999</c:v>
                </c:pt>
                <c:pt idx="19592">
                  <c:v>0.15786600000000001</c:v>
                </c:pt>
                <c:pt idx="19593">
                  <c:v>0.16140499999999999</c:v>
                </c:pt>
                <c:pt idx="19594">
                  <c:v>0.16485</c:v>
                </c:pt>
                <c:pt idx="19595">
                  <c:v>0.16819500000000001</c:v>
                </c:pt>
                <c:pt idx="19596">
                  <c:v>0.171435</c:v>
                </c:pt>
                <c:pt idx="19597">
                  <c:v>0.174564</c:v>
                </c:pt>
                <c:pt idx="19598">
                  <c:v>0.17757600000000001</c:v>
                </c:pt>
                <c:pt idx="19599">
                  <c:v>0.18046699999999999</c:v>
                </c:pt>
                <c:pt idx="19600">
                  <c:v>0.18323200000000001</c:v>
                </c:pt>
                <c:pt idx="19601">
                  <c:v>0.185865</c:v>
                </c:pt>
                <c:pt idx="19602">
                  <c:v>0.188363</c:v>
                </c:pt>
                <c:pt idx="19603">
                  <c:v>0.19072</c:v>
                </c:pt>
                <c:pt idx="19604">
                  <c:v>0.19293299999999999</c:v>
                </c:pt>
                <c:pt idx="19605">
                  <c:v>0.194998</c:v>
                </c:pt>
                <c:pt idx="19606">
                  <c:v>0.19691</c:v>
                </c:pt>
                <c:pt idx="19607">
                  <c:v>0.19866700000000001</c:v>
                </c:pt>
                <c:pt idx="19608">
                  <c:v>0.200264</c:v>
                </c:pt>
                <c:pt idx="19609">
                  <c:v>0.20169899999999999</c:v>
                </c:pt>
                <c:pt idx="19610">
                  <c:v>0.20296900000000001</c:v>
                </c:pt>
                <c:pt idx="19611">
                  <c:v>0.204072</c:v>
                </c:pt>
                <c:pt idx="19612">
                  <c:v>0.20500499999999999</c:v>
                </c:pt>
                <c:pt idx="19613">
                  <c:v>0.205765</c:v>
                </c:pt>
                <c:pt idx="19614">
                  <c:v>0.20635100000000001</c:v>
                </c:pt>
                <c:pt idx="19615">
                  <c:v>0.206761</c:v>
                </c:pt>
                <c:pt idx="19616">
                  <c:v>0.20699300000000001</c:v>
                </c:pt>
                <c:pt idx="19617">
                  <c:v>0.20704700000000001</c:v>
                </c:pt>
                <c:pt idx="19618">
                  <c:v>0.20692099999999999</c:v>
                </c:pt>
                <c:pt idx="19619">
                  <c:v>0.20661599999999999</c:v>
                </c:pt>
                <c:pt idx="19620">
                  <c:v>0.20613100000000001</c:v>
                </c:pt>
                <c:pt idx="19621">
                  <c:v>0.20546500000000001</c:v>
                </c:pt>
                <c:pt idx="19622">
                  <c:v>0.20462</c:v>
                </c:pt>
                <c:pt idx="19623">
                  <c:v>0.203596</c:v>
                </c:pt>
                <c:pt idx="19624">
                  <c:v>0.20239399999999999</c:v>
                </c:pt>
                <c:pt idx="19625">
                  <c:v>0.201014</c:v>
                </c:pt>
                <c:pt idx="19626">
                  <c:v>0.199458</c:v>
                </c:pt>
                <c:pt idx="19627">
                  <c:v>0.19772799999999999</c:v>
                </c:pt>
                <c:pt idx="19628">
                  <c:v>0.195826</c:v>
                </c:pt>
                <c:pt idx="19629">
                  <c:v>0.19375400000000001</c:v>
                </c:pt>
                <c:pt idx="19630">
                  <c:v>0.19151299999999999</c:v>
                </c:pt>
                <c:pt idx="19631">
                  <c:v>0.189107</c:v>
                </c:pt>
                <c:pt idx="19632">
                  <c:v>0.18653800000000001</c:v>
                </c:pt>
                <c:pt idx="19633">
                  <c:v>0.183808</c:v>
                </c:pt>
                <c:pt idx="19634">
                  <c:v>0.18092</c:v>
                </c:pt>
                <c:pt idx="19635">
                  <c:v>0.17787800000000001</c:v>
                </c:pt>
                <c:pt idx="19636">
                  <c:v>0.17468500000000001</c:v>
                </c:pt>
                <c:pt idx="19637">
                  <c:v>0.171346</c:v>
                </c:pt>
                <c:pt idx="19638">
                  <c:v>0.16786400000000001</c:v>
                </c:pt>
                <c:pt idx="19639">
                  <c:v>0.164244</c:v>
                </c:pt>
                <c:pt idx="19640">
                  <c:v>0.16048899999999999</c:v>
                </c:pt>
                <c:pt idx="19641">
                  <c:v>0.15660499999999999</c:v>
                </c:pt>
                <c:pt idx="19642">
                  <c:v>0.15259500000000001</c:v>
                </c:pt>
                <c:pt idx="19643">
                  <c:v>0.14846500000000001</c:v>
                </c:pt>
                <c:pt idx="19644">
                  <c:v>0.14422099999999999</c:v>
                </c:pt>
                <c:pt idx="19645">
                  <c:v>0.13986599999999999</c:v>
                </c:pt>
                <c:pt idx="19646">
                  <c:v>0.135407</c:v>
                </c:pt>
                <c:pt idx="19647">
                  <c:v>0.13084899999999999</c:v>
                </c:pt>
                <c:pt idx="19648">
                  <c:v>0.126196</c:v>
                </c:pt>
                <c:pt idx="19649">
                  <c:v>0.12145599999999999</c:v>
                </c:pt>
                <c:pt idx="19650">
                  <c:v>0.116633</c:v>
                </c:pt>
                <c:pt idx="19651">
                  <c:v>0.111733</c:v>
                </c:pt>
                <c:pt idx="19652">
                  <c:v>0.106763</c:v>
                </c:pt>
                <c:pt idx="19653">
                  <c:v>0.101728</c:v>
                </c:pt>
                <c:pt idx="19654">
                  <c:v>9.6633999999999998E-2</c:v>
                </c:pt>
                <c:pt idx="19655">
                  <c:v>9.1487299999999994E-2</c:v>
                </c:pt>
                <c:pt idx="19656">
                  <c:v>8.6293800000000004E-2</c:v>
                </c:pt>
                <c:pt idx="19657">
                  <c:v>8.1059599999999996E-2</c:v>
                </c:pt>
                <c:pt idx="19658">
                  <c:v>7.5790700000000003E-2</c:v>
                </c:pt>
                <c:pt idx="19659">
                  <c:v>7.0493500000000001E-2</c:v>
                </c:pt>
                <c:pt idx="19660">
                  <c:v>6.5174200000000002E-2</c:v>
                </c:pt>
                <c:pt idx="19661">
                  <c:v>5.9839099999999999E-2</c:v>
                </c:pt>
                <c:pt idx="19662">
                  <c:v>5.4493899999999998E-2</c:v>
                </c:pt>
                <c:pt idx="19663">
                  <c:v>4.9144399999999998E-2</c:v>
                </c:pt>
                <c:pt idx="19664">
                  <c:v>4.3797000000000003E-2</c:v>
                </c:pt>
                <c:pt idx="19665">
                  <c:v>3.8457699999999997E-2</c:v>
                </c:pt>
                <c:pt idx="19666">
                  <c:v>3.3132799999999997E-2</c:v>
                </c:pt>
                <c:pt idx="19667">
                  <c:v>2.78284E-2</c:v>
                </c:pt>
                <c:pt idx="19668">
                  <c:v>2.25507E-2</c:v>
                </c:pt>
                <c:pt idx="19669">
                  <c:v>1.73057E-2</c:v>
                </c:pt>
                <c:pt idx="19670">
                  <c:v>1.20994E-2</c:v>
                </c:pt>
                <c:pt idx="19671" formatCode="0.00E+00">
                  <c:v>6.9374199999999997E-3</c:v>
                </c:pt>
                <c:pt idx="19672" formatCode="0.00E+00">
                  <c:v>1.8251700000000001E-3</c:v>
                </c:pt>
                <c:pt idx="19673" formatCode="0.00E+00">
                  <c:v>-3.2314399999999999E-3</c:v>
                </c:pt>
                <c:pt idx="19674" formatCode="0.00E+00">
                  <c:v>-8.2262399999999992E-3</c:v>
                </c:pt>
                <c:pt idx="19675">
                  <c:v>-1.3153099999999999E-2</c:v>
                </c:pt>
                <c:pt idx="19676">
                  <c:v>-1.8006000000000001E-2</c:v>
                </c:pt>
                <c:pt idx="19677">
                  <c:v>-2.2779600000000001E-2</c:v>
                </c:pt>
                <c:pt idx="19678">
                  <c:v>-2.7469400000000001E-2</c:v>
                </c:pt>
                <c:pt idx="19679">
                  <c:v>-3.2070700000000001E-2</c:v>
                </c:pt>
                <c:pt idx="19680">
                  <c:v>-3.6578699999999999E-2</c:v>
                </c:pt>
                <c:pt idx="19681">
                  <c:v>-4.09886E-2</c:v>
                </c:pt>
                <c:pt idx="19682">
                  <c:v>-4.52959E-2</c:v>
                </c:pt>
                <c:pt idx="19683">
                  <c:v>-4.9496499999999999E-2</c:v>
                </c:pt>
                <c:pt idx="19684">
                  <c:v>-5.3586099999999998E-2</c:v>
                </c:pt>
                <c:pt idx="19685">
                  <c:v>-5.7560899999999998E-2</c:v>
                </c:pt>
                <c:pt idx="19686">
                  <c:v>-6.1417199999999998E-2</c:v>
                </c:pt>
                <c:pt idx="19687">
                  <c:v>-6.5151299999999995E-2</c:v>
                </c:pt>
                <c:pt idx="19688">
                  <c:v>-6.8759600000000004E-2</c:v>
                </c:pt>
                <c:pt idx="19689">
                  <c:v>-7.2238800000000006E-2</c:v>
                </c:pt>
                <c:pt idx="19690">
                  <c:v>-7.5585899999999998E-2</c:v>
                </c:pt>
                <c:pt idx="19691">
                  <c:v>-7.8798199999999999E-2</c:v>
                </c:pt>
                <c:pt idx="19692">
                  <c:v>-8.1873199999999993E-2</c:v>
                </c:pt>
                <c:pt idx="19693">
                  <c:v>-8.4808300000000003E-2</c:v>
                </c:pt>
                <c:pt idx="19694">
                  <c:v>-8.7601399999999996E-2</c:v>
                </c:pt>
                <c:pt idx="19695">
                  <c:v>-9.0250399999999995E-2</c:v>
                </c:pt>
                <c:pt idx="19696">
                  <c:v>-9.2753699999999994E-2</c:v>
                </c:pt>
                <c:pt idx="19697">
                  <c:v>-9.5109200000000005E-2</c:v>
                </c:pt>
                <c:pt idx="19698">
                  <c:v>-9.7315299999999993E-2</c:v>
                </c:pt>
                <c:pt idx="19699">
                  <c:v>-9.9370600000000003E-2</c:v>
                </c:pt>
                <c:pt idx="19700">
                  <c:v>-0.101274</c:v>
                </c:pt>
                <c:pt idx="19701">
                  <c:v>-0.10302500000000001</c:v>
                </c:pt>
                <c:pt idx="19702">
                  <c:v>-0.10462299999999999</c:v>
                </c:pt>
                <c:pt idx="19703">
                  <c:v>-0.10606599999999999</c:v>
                </c:pt>
                <c:pt idx="19704">
                  <c:v>-0.10735599999999999</c:v>
                </c:pt>
                <c:pt idx="19705">
                  <c:v>-0.10849</c:v>
                </c:pt>
                <c:pt idx="19706">
                  <c:v>-0.10947</c:v>
                </c:pt>
                <c:pt idx="19707">
                  <c:v>-0.11029600000000001</c:v>
                </c:pt>
                <c:pt idx="19708">
                  <c:v>-0.110968</c:v>
                </c:pt>
                <c:pt idx="19709">
                  <c:v>-0.111486</c:v>
                </c:pt>
                <c:pt idx="19710">
                  <c:v>-0.11185299999999999</c:v>
                </c:pt>
                <c:pt idx="19711">
                  <c:v>-0.112069</c:v>
                </c:pt>
                <c:pt idx="19712">
                  <c:v>-0.112134</c:v>
                </c:pt>
                <c:pt idx="19713">
                  <c:v>-0.11205</c:v>
                </c:pt>
                <c:pt idx="19714">
                  <c:v>-0.111816</c:v>
                </c:pt>
                <c:pt idx="19715">
                  <c:v>-0.11143699999999999</c:v>
                </c:pt>
                <c:pt idx="19716">
                  <c:v>-0.110914</c:v>
                </c:pt>
                <c:pt idx="19717">
                  <c:v>-0.110249</c:v>
                </c:pt>
                <c:pt idx="19718">
                  <c:v>-0.109445</c:v>
                </c:pt>
                <c:pt idx="19719">
                  <c:v>-0.108504</c:v>
                </c:pt>
                <c:pt idx="19720">
                  <c:v>-0.107428</c:v>
                </c:pt>
                <c:pt idx="19721">
                  <c:v>-0.106222</c:v>
                </c:pt>
                <c:pt idx="19722">
                  <c:v>-0.10488599999999999</c:v>
                </c:pt>
                <c:pt idx="19723">
                  <c:v>-0.103425</c:v>
                </c:pt>
                <c:pt idx="19724">
                  <c:v>-0.101842</c:v>
                </c:pt>
                <c:pt idx="19725">
                  <c:v>-0.10014099999999999</c:v>
                </c:pt>
                <c:pt idx="19726">
                  <c:v>-9.8323900000000006E-2</c:v>
                </c:pt>
                <c:pt idx="19727">
                  <c:v>-9.6395400000000006E-2</c:v>
                </c:pt>
                <c:pt idx="19728">
                  <c:v>-9.4359100000000001E-2</c:v>
                </c:pt>
                <c:pt idx="19729">
                  <c:v>-9.2219099999999998E-2</c:v>
                </c:pt>
                <c:pt idx="19730">
                  <c:v>-8.9979199999999995E-2</c:v>
                </c:pt>
                <c:pt idx="19731">
                  <c:v>-8.7643299999999993E-2</c:v>
                </c:pt>
                <c:pt idx="19732">
                  <c:v>-8.52155E-2</c:v>
                </c:pt>
                <c:pt idx="19733">
                  <c:v>-8.2699900000000007E-2</c:v>
                </c:pt>
                <c:pt idx="19734">
                  <c:v>-8.0100699999999997E-2</c:v>
                </c:pt>
                <c:pt idx="19735">
                  <c:v>-7.7421900000000002E-2</c:v>
                </c:pt>
                <c:pt idx="19736">
                  <c:v>-7.4667700000000004E-2</c:v>
                </c:pt>
                <c:pt idx="19737">
                  <c:v>-7.1842299999999998E-2</c:v>
                </c:pt>
                <c:pt idx="19738">
                  <c:v>-6.8949999999999997E-2</c:v>
                </c:pt>
                <c:pt idx="19739">
                  <c:v>-6.5995399999999996E-2</c:v>
                </c:pt>
                <c:pt idx="19740">
                  <c:v>-6.2982800000000005E-2</c:v>
                </c:pt>
                <c:pt idx="19741">
                  <c:v>-5.99166E-2</c:v>
                </c:pt>
                <c:pt idx="19742">
                  <c:v>-5.6801299999999999E-2</c:v>
                </c:pt>
                <c:pt idx="19743">
                  <c:v>-5.3641500000000002E-2</c:v>
                </c:pt>
                <c:pt idx="19744">
                  <c:v>-5.0441699999999999E-2</c:v>
                </c:pt>
                <c:pt idx="19745">
                  <c:v>-4.72063E-2</c:v>
                </c:pt>
                <c:pt idx="19746">
                  <c:v>-4.3939400000000003E-2</c:v>
                </c:pt>
                <c:pt idx="19747">
                  <c:v>-4.0645399999999998E-2</c:v>
                </c:pt>
                <c:pt idx="19748">
                  <c:v>-3.7328600000000003E-2</c:v>
                </c:pt>
                <c:pt idx="19749">
                  <c:v>-3.3993599999999999E-2</c:v>
                </c:pt>
                <c:pt idx="19750">
                  <c:v>-3.06448E-2</c:v>
                </c:pt>
                <c:pt idx="19751">
                  <c:v>-2.7286299999999999E-2</c:v>
                </c:pt>
                <c:pt idx="19752">
                  <c:v>-2.3922499999999999E-2</c:v>
                </c:pt>
                <c:pt idx="19753">
                  <c:v>-2.0557499999999999E-2</c:v>
                </c:pt>
                <c:pt idx="19754">
                  <c:v>-1.71954E-2</c:v>
                </c:pt>
                <c:pt idx="19755">
                  <c:v>-1.38403E-2</c:v>
                </c:pt>
                <c:pt idx="19756">
                  <c:v>-1.04958E-2</c:v>
                </c:pt>
                <c:pt idx="19757" formatCode="0.00E+00">
                  <c:v>-7.1657400000000003E-3</c:v>
                </c:pt>
                <c:pt idx="19758" formatCode="0.00E+00">
                  <c:v>-3.8538999999999999E-3</c:v>
                </c:pt>
                <c:pt idx="19759" formatCode="0.00E+00">
                  <c:v>-5.6397000000000001E-4</c:v>
                </c:pt>
                <c:pt idx="19760" formatCode="0.00E+00">
                  <c:v>2.7003499999999998E-3</c:v>
                </c:pt>
                <c:pt idx="19761" formatCode="0.00E+00">
                  <c:v>5.9354799999999999E-3</c:v>
                </c:pt>
                <c:pt idx="19762" formatCode="0.00E+00">
                  <c:v>9.1381199999999996E-3</c:v>
                </c:pt>
                <c:pt idx="19763">
                  <c:v>1.2305200000000001E-2</c:v>
                </c:pt>
                <c:pt idx="19764">
                  <c:v>1.54336E-2</c:v>
                </c:pt>
                <c:pt idx="19765">
                  <c:v>1.8520100000000001E-2</c:v>
                </c:pt>
                <c:pt idx="19766">
                  <c:v>2.1561799999999999E-2</c:v>
                </c:pt>
                <c:pt idx="19767">
                  <c:v>2.4555899999999999E-2</c:v>
                </c:pt>
                <c:pt idx="19768">
                  <c:v>2.7499800000000001E-2</c:v>
                </c:pt>
                <c:pt idx="19769">
                  <c:v>3.0391100000000001E-2</c:v>
                </c:pt>
                <c:pt idx="19770">
                  <c:v>3.3227399999999997E-2</c:v>
                </c:pt>
                <c:pt idx="19771">
                  <c:v>3.6006499999999997E-2</c:v>
                </c:pt>
                <c:pt idx="19772">
                  <c:v>3.8726099999999999E-2</c:v>
                </c:pt>
                <c:pt idx="19773">
                  <c:v>4.1384299999999999E-2</c:v>
                </c:pt>
                <c:pt idx="19774">
                  <c:v>4.3979200000000003E-2</c:v>
                </c:pt>
                <c:pt idx="19775">
                  <c:v>4.6509000000000002E-2</c:v>
                </c:pt>
                <c:pt idx="19776">
                  <c:v>4.89717E-2</c:v>
                </c:pt>
                <c:pt idx="19777">
                  <c:v>5.1365599999999997E-2</c:v>
                </c:pt>
                <c:pt idx="19778">
                  <c:v>5.3689300000000002E-2</c:v>
                </c:pt>
                <c:pt idx="19779">
                  <c:v>5.59418E-2</c:v>
                </c:pt>
                <c:pt idx="19780">
                  <c:v>5.8121899999999997E-2</c:v>
                </c:pt>
                <c:pt idx="19781">
                  <c:v>6.0228700000000003E-2</c:v>
                </c:pt>
                <c:pt idx="19782">
                  <c:v>6.2261499999999997E-2</c:v>
                </c:pt>
                <c:pt idx="19783">
                  <c:v>6.4219700000000005E-2</c:v>
                </c:pt>
                <c:pt idx="19784">
                  <c:v>6.6102999999999995E-2</c:v>
                </c:pt>
                <c:pt idx="19785">
                  <c:v>6.7911399999999997E-2</c:v>
                </c:pt>
                <c:pt idx="19786">
                  <c:v>6.9644700000000004E-2</c:v>
                </c:pt>
                <c:pt idx="19787">
                  <c:v>7.1302500000000005E-2</c:v>
                </c:pt>
                <c:pt idx="19788">
                  <c:v>7.28848E-2</c:v>
                </c:pt>
                <c:pt idx="19789">
                  <c:v>7.4391499999999999E-2</c:v>
                </c:pt>
                <c:pt idx="19790">
                  <c:v>7.5823000000000002E-2</c:v>
                </c:pt>
                <c:pt idx="19791">
                  <c:v>7.7179700000000004E-2</c:v>
                </c:pt>
                <c:pt idx="19792">
                  <c:v>7.8462000000000004E-2</c:v>
                </c:pt>
                <c:pt idx="19793">
                  <c:v>7.9670699999999997E-2</c:v>
                </c:pt>
                <c:pt idx="19794">
                  <c:v>8.0806500000000003E-2</c:v>
                </c:pt>
                <c:pt idx="19795">
                  <c:v>8.1870100000000001E-2</c:v>
                </c:pt>
                <c:pt idx="19796">
                  <c:v>8.28623E-2</c:v>
                </c:pt>
                <c:pt idx="19797">
                  <c:v>8.3784200000000003E-2</c:v>
                </c:pt>
                <c:pt idx="19798">
                  <c:v>8.4636799999999998E-2</c:v>
                </c:pt>
                <c:pt idx="19799">
                  <c:v>8.5421499999999997E-2</c:v>
                </c:pt>
                <c:pt idx="19800">
                  <c:v>8.6139599999999997E-2</c:v>
                </c:pt>
                <c:pt idx="19801">
                  <c:v>8.6792400000000006E-2</c:v>
                </c:pt>
                <c:pt idx="19802">
                  <c:v>8.7381399999999998E-2</c:v>
                </c:pt>
                <c:pt idx="19803">
                  <c:v>8.7908100000000003E-2</c:v>
                </c:pt>
                <c:pt idx="19804">
                  <c:v>8.8373699999999999E-2</c:v>
                </c:pt>
                <c:pt idx="19805">
                  <c:v>8.8780100000000001E-2</c:v>
                </c:pt>
                <c:pt idx="19806">
                  <c:v>8.9128799999999994E-2</c:v>
                </c:pt>
                <c:pt idx="19807">
                  <c:v>8.9421500000000001E-2</c:v>
                </c:pt>
                <c:pt idx="19808">
                  <c:v>8.9659900000000001E-2</c:v>
                </c:pt>
                <c:pt idx="19809">
                  <c:v>8.9845800000000003E-2</c:v>
                </c:pt>
                <c:pt idx="19810">
                  <c:v>8.9980900000000003E-2</c:v>
                </c:pt>
                <c:pt idx="19811">
                  <c:v>9.0066999999999994E-2</c:v>
                </c:pt>
                <c:pt idx="19812">
                  <c:v>9.0105900000000003E-2</c:v>
                </c:pt>
                <c:pt idx="19813">
                  <c:v>9.0099200000000004E-2</c:v>
                </c:pt>
                <c:pt idx="19814">
                  <c:v>9.0048699999999995E-2</c:v>
                </c:pt>
                <c:pt idx="19815">
                  <c:v>8.9956300000000003E-2</c:v>
                </c:pt>
                <c:pt idx="19816">
                  <c:v>8.9823899999999998E-2</c:v>
                </c:pt>
                <c:pt idx="19817">
                  <c:v>8.9653399999999994E-2</c:v>
                </c:pt>
                <c:pt idx="19818">
                  <c:v>8.9446800000000007E-2</c:v>
                </c:pt>
                <c:pt idx="19819">
                  <c:v>8.9205900000000005E-2</c:v>
                </c:pt>
                <c:pt idx="19820">
                  <c:v>8.8932300000000006E-2</c:v>
                </c:pt>
                <c:pt idx="19821">
                  <c:v>8.8627700000000004E-2</c:v>
                </c:pt>
                <c:pt idx="19822">
                  <c:v>8.82941E-2</c:v>
                </c:pt>
                <c:pt idx="19823">
                  <c:v>8.7933300000000006E-2</c:v>
                </c:pt>
                <c:pt idx="19824">
                  <c:v>8.7547E-2</c:v>
                </c:pt>
                <c:pt idx="19825">
                  <c:v>8.7137099999999995E-2</c:v>
                </c:pt>
                <c:pt idx="19826">
                  <c:v>8.6704900000000001E-2</c:v>
                </c:pt>
                <c:pt idx="19827">
                  <c:v>8.6251999999999995E-2</c:v>
                </c:pt>
                <c:pt idx="19828">
                  <c:v>8.5779900000000006E-2</c:v>
                </c:pt>
                <c:pt idx="19829">
                  <c:v>8.5290199999999997E-2</c:v>
                </c:pt>
                <c:pt idx="19830">
                  <c:v>8.4784300000000007E-2</c:v>
                </c:pt>
                <c:pt idx="19831">
                  <c:v>8.4263699999999997E-2</c:v>
                </c:pt>
                <c:pt idx="19832">
                  <c:v>8.3729799999999993E-2</c:v>
                </c:pt>
                <c:pt idx="19833">
                  <c:v>8.3183499999999994E-2</c:v>
                </c:pt>
                <c:pt idx="19834">
                  <c:v>8.2626000000000005E-2</c:v>
                </c:pt>
                <c:pt idx="19835">
                  <c:v>8.2058599999999995E-2</c:v>
                </c:pt>
                <c:pt idx="19836">
                  <c:v>8.1482299999999994E-2</c:v>
                </c:pt>
                <c:pt idx="19837">
                  <c:v>8.0898200000000003E-2</c:v>
                </c:pt>
                <c:pt idx="19838">
                  <c:v>8.0307000000000003E-2</c:v>
                </c:pt>
                <c:pt idx="19839">
                  <c:v>7.9709600000000005E-2</c:v>
                </c:pt>
                <c:pt idx="19840">
                  <c:v>7.9106800000000005E-2</c:v>
                </c:pt>
                <c:pt idx="19841">
                  <c:v>7.8499100000000002E-2</c:v>
                </c:pt>
                <c:pt idx="19842">
                  <c:v>7.7887100000000001E-2</c:v>
                </c:pt>
                <c:pt idx="19843">
                  <c:v>7.7271000000000006E-2</c:v>
                </c:pt>
                <c:pt idx="19844">
                  <c:v>7.6651399999999995E-2</c:v>
                </c:pt>
                <c:pt idx="19845">
                  <c:v>7.6028399999999996E-2</c:v>
                </c:pt>
                <c:pt idx="19846">
                  <c:v>7.5402200000000003E-2</c:v>
                </c:pt>
                <c:pt idx="19847">
                  <c:v>7.4772900000000003E-2</c:v>
                </c:pt>
                <c:pt idx="19848">
                  <c:v>7.4140600000000001E-2</c:v>
                </c:pt>
                <c:pt idx="19849">
                  <c:v>7.3505200000000007E-2</c:v>
                </c:pt>
                <c:pt idx="19850">
                  <c:v>7.2866600000000004E-2</c:v>
                </c:pt>
                <c:pt idx="19851">
                  <c:v>7.2224700000000003E-2</c:v>
                </c:pt>
                <c:pt idx="19852">
                  <c:v>7.1579400000000001E-2</c:v>
                </c:pt>
                <c:pt idx="19853">
                  <c:v>7.0930300000000002E-2</c:v>
                </c:pt>
                <c:pt idx="19854">
                  <c:v>7.0277199999999998E-2</c:v>
                </c:pt>
                <c:pt idx="19855">
                  <c:v>6.9619600000000004E-2</c:v>
                </c:pt>
                <c:pt idx="19856">
                  <c:v>6.8956900000000002E-2</c:v>
                </c:pt>
                <c:pt idx="19857">
                  <c:v>6.8288600000000005E-2</c:v>
                </c:pt>
                <c:pt idx="19858">
                  <c:v>6.7613800000000002E-2</c:v>
                </c:pt>
                <c:pt idx="19859">
                  <c:v>6.6932000000000005E-2</c:v>
                </c:pt>
                <c:pt idx="19860">
                  <c:v>6.6242300000000004E-2</c:v>
                </c:pt>
                <c:pt idx="19861">
                  <c:v>6.5543900000000002E-2</c:v>
                </c:pt>
                <c:pt idx="19862">
                  <c:v>6.4836199999999997E-2</c:v>
                </c:pt>
                <c:pt idx="19863">
                  <c:v>6.41182E-2</c:v>
                </c:pt>
                <c:pt idx="19864">
                  <c:v>6.3388899999999998E-2</c:v>
                </c:pt>
                <c:pt idx="19865">
                  <c:v>6.2647499999999995E-2</c:v>
                </c:pt>
                <c:pt idx="19866">
                  <c:v>6.1892900000000001E-2</c:v>
                </c:pt>
                <c:pt idx="19867">
                  <c:v>6.1123900000000002E-2</c:v>
                </c:pt>
                <c:pt idx="19868">
                  <c:v>6.0339400000000001E-2</c:v>
                </c:pt>
                <c:pt idx="19869">
                  <c:v>5.9538500000000001E-2</c:v>
                </c:pt>
                <c:pt idx="19870">
                  <c:v>5.8719899999999998E-2</c:v>
                </c:pt>
                <c:pt idx="19871">
                  <c:v>5.7882500000000003E-2</c:v>
                </c:pt>
                <c:pt idx="19872">
                  <c:v>5.7024999999999999E-2</c:v>
                </c:pt>
                <c:pt idx="19873">
                  <c:v>5.61462E-2</c:v>
                </c:pt>
                <c:pt idx="19874">
                  <c:v>5.5245000000000002E-2</c:v>
                </c:pt>
                <c:pt idx="19875">
                  <c:v>5.4320100000000003E-2</c:v>
                </c:pt>
                <c:pt idx="19876">
                  <c:v>5.3370500000000001E-2</c:v>
                </c:pt>
                <c:pt idx="19877">
                  <c:v>5.2394799999999998E-2</c:v>
                </c:pt>
                <c:pt idx="19878">
                  <c:v>5.1391899999999997E-2</c:v>
                </c:pt>
                <c:pt idx="19879">
                  <c:v>5.0360599999999998E-2</c:v>
                </c:pt>
                <c:pt idx="19880">
                  <c:v>4.9299799999999998E-2</c:v>
                </c:pt>
                <c:pt idx="19881">
                  <c:v>4.8208399999999998E-2</c:v>
                </c:pt>
                <c:pt idx="19882">
                  <c:v>4.7085299999999997E-2</c:v>
                </c:pt>
                <c:pt idx="19883">
                  <c:v>4.5929400000000002E-2</c:v>
                </c:pt>
                <c:pt idx="19884">
                  <c:v>4.4739599999999997E-2</c:v>
                </c:pt>
                <c:pt idx="19885">
                  <c:v>4.3514799999999999E-2</c:v>
                </c:pt>
                <c:pt idx="19886">
                  <c:v>4.2254300000000002E-2</c:v>
                </c:pt>
                <c:pt idx="19887">
                  <c:v>4.0957100000000003E-2</c:v>
                </c:pt>
                <c:pt idx="19888">
                  <c:v>3.9622299999999999E-2</c:v>
                </c:pt>
                <c:pt idx="19889">
                  <c:v>3.8249199999999997E-2</c:v>
                </c:pt>
                <c:pt idx="19890">
                  <c:v>3.6837000000000002E-2</c:v>
                </c:pt>
                <c:pt idx="19891">
                  <c:v>3.5385199999999999E-2</c:v>
                </c:pt>
                <c:pt idx="19892">
                  <c:v>3.3893100000000002E-2</c:v>
                </c:pt>
                <c:pt idx="19893">
                  <c:v>3.2360199999999999E-2</c:v>
                </c:pt>
                <c:pt idx="19894">
                  <c:v>3.0786000000000001E-2</c:v>
                </c:pt>
                <c:pt idx="19895">
                  <c:v>2.91702E-2</c:v>
                </c:pt>
                <c:pt idx="19896">
                  <c:v>2.7512700000000001E-2</c:v>
                </c:pt>
                <c:pt idx="19897">
                  <c:v>2.5813099999999999E-2</c:v>
                </c:pt>
                <c:pt idx="19898">
                  <c:v>2.40714E-2</c:v>
                </c:pt>
                <c:pt idx="19899">
                  <c:v>2.2287600000000001E-2</c:v>
                </c:pt>
                <c:pt idx="19900">
                  <c:v>2.0461799999999999E-2</c:v>
                </c:pt>
                <c:pt idx="19901">
                  <c:v>1.8594200000000002E-2</c:v>
                </c:pt>
                <c:pt idx="19902">
                  <c:v>1.6685100000000001E-2</c:v>
                </c:pt>
                <c:pt idx="19903">
                  <c:v>1.4734799999999999E-2</c:v>
                </c:pt>
                <c:pt idx="19904">
                  <c:v>1.2743900000000001E-2</c:v>
                </c:pt>
                <c:pt idx="19905">
                  <c:v>1.07128E-2</c:v>
                </c:pt>
                <c:pt idx="19906" formatCode="0.00E+00">
                  <c:v>8.6421799999999993E-3</c:v>
                </c:pt>
                <c:pt idx="19907" formatCode="0.00E+00">
                  <c:v>6.5329200000000002E-3</c:v>
                </c:pt>
                <c:pt idx="19908" formatCode="0.00E+00">
                  <c:v>4.3858500000000002E-3</c:v>
                </c:pt>
                <c:pt idx="19909" formatCode="0.00E+00">
                  <c:v>2.2019499999999998E-3</c:v>
                </c:pt>
                <c:pt idx="19910" formatCode="0.00E+00">
                  <c:v>-1.77757E-5</c:v>
                </c:pt>
                <c:pt idx="19911" formatCode="0.00E+00">
                  <c:v>-2.2721799999999999E-3</c:v>
                </c:pt>
                <c:pt idx="19912" formatCode="0.00E+00">
                  <c:v>-4.55997E-3</c:v>
                </c:pt>
                <c:pt idx="19913" formatCode="0.00E+00">
                  <c:v>-6.8797199999999998E-3</c:v>
                </c:pt>
                <c:pt idx="19914" formatCode="0.00E+00">
                  <c:v>-9.2300000000000004E-3</c:v>
                </c:pt>
                <c:pt idx="19915">
                  <c:v>-1.16092E-2</c:v>
                </c:pt>
                <c:pt idx="19916">
                  <c:v>-1.40158E-2</c:v>
                </c:pt>
                <c:pt idx="19917">
                  <c:v>-1.6447900000000001E-2</c:v>
                </c:pt>
                <c:pt idx="19918">
                  <c:v>-1.89036E-2</c:v>
                </c:pt>
                <c:pt idx="19919">
                  <c:v>-2.13811E-2</c:v>
                </c:pt>
                <c:pt idx="19920">
                  <c:v>-2.38785E-2</c:v>
                </c:pt>
                <c:pt idx="19921">
                  <c:v>-2.6393699999999999E-2</c:v>
                </c:pt>
                <c:pt idx="19922">
                  <c:v>-2.8924600000000002E-2</c:v>
                </c:pt>
                <c:pt idx="19923">
                  <c:v>-3.1468799999999998E-2</c:v>
                </c:pt>
                <c:pt idx="19924">
                  <c:v>-3.4024100000000002E-2</c:v>
                </c:pt>
                <c:pt idx="19925">
                  <c:v>-3.6588000000000002E-2</c:v>
                </c:pt>
                <c:pt idx="19926">
                  <c:v>-3.9158100000000001E-2</c:v>
                </c:pt>
                <c:pt idx="19927">
                  <c:v>-4.1731900000000002E-2</c:v>
                </c:pt>
                <c:pt idx="19928">
                  <c:v>-4.4306600000000002E-2</c:v>
                </c:pt>
                <c:pt idx="19929">
                  <c:v>-4.6879700000000003E-2</c:v>
                </c:pt>
                <c:pt idx="19930">
                  <c:v>-4.9448300000000001E-2</c:v>
                </c:pt>
                <c:pt idx="19931">
                  <c:v>-5.2009699999999999E-2</c:v>
                </c:pt>
                <c:pt idx="19932">
                  <c:v>-5.4560900000000002E-2</c:v>
                </c:pt>
                <c:pt idx="19933">
                  <c:v>-5.7099200000000003E-2</c:v>
                </c:pt>
                <c:pt idx="19934">
                  <c:v>-5.9621500000000001E-2</c:v>
                </c:pt>
                <c:pt idx="19935">
                  <c:v>-6.2124800000000001E-2</c:v>
                </c:pt>
                <c:pt idx="19936">
                  <c:v>-6.46061E-2</c:v>
                </c:pt>
                <c:pt idx="19937">
                  <c:v>-6.7062399999999994E-2</c:v>
                </c:pt>
                <c:pt idx="19938">
                  <c:v>-6.94906E-2</c:v>
                </c:pt>
                <c:pt idx="19939">
                  <c:v>-7.1887499999999993E-2</c:v>
                </c:pt>
                <c:pt idx="19940">
                  <c:v>-7.4249999999999997E-2</c:v>
                </c:pt>
                <c:pt idx="19941">
                  <c:v>-7.6575099999999993E-2</c:v>
                </c:pt>
                <c:pt idx="19942">
                  <c:v>-7.8859399999999996E-2</c:v>
                </c:pt>
                <c:pt idx="19943">
                  <c:v>-8.1100000000000005E-2</c:v>
                </c:pt>
                <c:pt idx="19944">
                  <c:v>-8.3293699999999998E-2</c:v>
                </c:pt>
                <c:pt idx="19945">
                  <c:v>-8.5437299999999994E-2</c:v>
                </c:pt>
                <c:pt idx="19946">
                  <c:v>-8.75277E-2</c:v>
                </c:pt>
                <c:pt idx="19947">
                  <c:v>-8.9562000000000003E-2</c:v>
                </c:pt>
                <c:pt idx="19948">
                  <c:v>-9.1536900000000004E-2</c:v>
                </c:pt>
                <c:pt idx="19949">
                  <c:v>-9.3449599999999994E-2</c:v>
                </c:pt>
                <c:pt idx="19950">
                  <c:v>-9.5296900000000004E-2</c:v>
                </c:pt>
                <c:pt idx="19951">
                  <c:v>-9.7075999999999996E-2</c:v>
                </c:pt>
                <c:pt idx="19952">
                  <c:v>-9.8783999999999997E-2</c:v>
                </c:pt>
                <c:pt idx="19953">
                  <c:v>-0.10041799999999999</c:v>
                </c:pt>
                <c:pt idx="19954">
                  <c:v>-0.101975</c:v>
                </c:pt>
                <c:pt idx="19955">
                  <c:v>-0.103453</c:v>
                </c:pt>
                <c:pt idx="19956">
                  <c:v>-0.104849</c:v>
                </c:pt>
                <c:pt idx="19957">
                  <c:v>-0.10616</c:v>
                </c:pt>
                <c:pt idx="19958">
                  <c:v>-0.10738499999999999</c:v>
                </c:pt>
                <c:pt idx="19959">
                  <c:v>-0.10852000000000001</c:v>
                </c:pt>
                <c:pt idx="19960">
                  <c:v>-0.10956299999999999</c:v>
                </c:pt>
                <c:pt idx="19961">
                  <c:v>-0.110513</c:v>
                </c:pt>
                <c:pt idx="19962">
                  <c:v>-0.11136600000000001</c:v>
                </c:pt>
                <c:pt idx="19963">
                  <c:v>-0.112122</c:v>
                </c:pt>
                <c:pt idx="19964">
                  <c:v>-0.112779</c:v>
                </c:pt>
                <c:pt idx="19965">
                  <c:v>-0.113334</c:v>
                </c:pt>
                <c:pt idx="19966">
                  <c:v>-0.113785</c:v>
                </c:pt>
                <c:pt idx="19967">
                  <c:v>-0.114132</c:v>
                </c:pt>
                <c:pt idx="19968">
                  <c:v>-0.114373</c:v>
                </c:pt>
                <c:pt idx="19969">
                  <c:v>-0.114507</c:v>
                </c:pt>
                <c:pt idx="19970">
                  <c:v>-0.11453199999999999</c:v>
                </c:pt>
                <c:pt idx="19971">
                  <c:v>-0.11444799999999999</c:v>
                </c:pt>
                <c:pt idx="19972">
                  <c:v>-0.11425299999999999</c:v>
                </c:pt>
                <c:pt idx="19973">
                  <c:v>-0.11394700000000001</c:v>
                </c:pt>
                <c:pt idx="19974">
                  <c:v>-0.113529</c:v>
                </c:pt>
                <c:pt idx="19975">
                  <c:v>-0.112999</c:v>
                </c:pt>
                <c:pt idx="19976">
                  <c:v>-0.112357</c:v>
                </c:pt>
                <c:pt idx="19977">
                  <c:v>-0.11160100000000001</c:v>
                </c:pt>
                <c:pt idx="19978">
                  <c:v>-0.110733</c:v>
                </c:pt>
                <c:pt idx="19979">
                  <c:v>-0.109752</c:v>
                </c:pt>
                <c:pt idx="19980">
                  <c:v>-0.108658</c:v>
                </c:pt>
                <c:pt idx="19981">
                  <c:v>-0.10745200000000001</c:v>
                </c:pt>
                <c:pt idx="19982">
                  <c:v>-0.10613499999999999</c:v>
                </c:pt>
                <c:pt idx="19983">
                  <c:v>-0.10470699999999999</c:v>
                </c:pt>
                <c:pt idx="19984">
                  <c:v>-0.103168</c:v>
                </c:pt>
                <c:pt idx="19985">
                  <c:v>-0.101521</c:v>
                </c:pt>
                <c:pt idx="19986">
                  <c:v>-9.9765499999999993E-2</c:v>
                </c:pt>
                <c:pt idx="19987">
                  <c:v>-9.7903500000000004E-2</c:v>
                </c:pt>
                <c:pt idx="19988">
                  <c:v>-9.5936300000000002E-2</c:v>
                </c:pt>
                <c:pt idx="19989">
                  <c:v>-9.3865400000000002E-2</c:v>
                </c:pt>
                <c:pt idx="19990">
                  <c:v>-9.1692499999999996E-2</c:v>
                </c:pt>
                <c:pt idx="19991">
                  <c:v>-8.9419600000000002E-2</c:v>
                </c:pt>
                <c:pt idx="19992">
                  <c:v>-8.7048600000000004E-2</c:v>
                </c:pt>
                <c:pt idx="19993">
                  <c:v>-8.4581600000000007E-2</c:v>
                </c:pt>
                <c:pt idx="19994">
                  <c:v>-8.2020899999999994E-2</c:v>
                </c:pt>
                <c:pt idx="19995">
                  <c:v>-7.9368999999999995E-2</c:v>
                </c:pt>
                <c:pt idx="19996">
                  <c:v>-7.6628299999999996E-2</c:v>
                </c:pt>
                <c:pt idx="19997">
                  <c:v>-7.3801500000000006E-2</c:v>
                </c:pt>
                <c:pt idx="19998">
                  <c:v>-7.0891399999999993E-2</c:v>
                </c:pt>
                <c:pt idx="19999">
                  <c:v>-6.7901000000000003E-2</c:v>
                </c:pt>
                <c:pt idx="20000">
                  <c:v>-6.4833100000000005E-2</c:v>
                </c:pt>
                <c:pt idx="20001">
                  <c:v>-6.1691000000000003E-2</c:v>
                </c:pt>
                <c:pt idx="20002">
                  <c:v>-5.8477800000000003E-2</c:v>
                </c:pt>
                <c:pt idx="20003">
                  <c:v>-5.5197000000000003E-2</c:v>
                </c:pt>
                <c:pt idx="20004">
                  <c:v>-5.1852000000000002E-2</c:v>
                </c:pt>
                <c:pt idx="20005">
                  <c:v>-4.8446299999999998E-2</c:v>
                </c:pt>
                <c:pt idx="20006">
                  <c:v>-4.4983599999999999E-2</c:v>
                </c:pt>
                <c:pt idx="20007">
                  <c:v>-4.1467499999999997E-2</c:v>
                </c:pt>
                <c:pt idx="20008">
                  <c:v>-3.7901799999999999E-2</c:v>
                </c:pt>
                <c:pt idx="20009">
                  <c:v>-3.4290500000000002E-2</c:v>
                </c:pt>
                <c:pt idx="20010">
                  <c:v>-3.0637500000000002E-2</c:v>
                </c:pt>
                <c:pt idx="20011">
                  <c:v>-2.6946700000000001E-2</c:v>
                </c:pt>
                <c:pt idx="20012">
                  <c:v>-2.3222300000000001E-2</c:v>
                </c:pt>
                <c:pt idx="20013">
                  <c:v>-1.9468300000000001E-2</c:v>
                </c:pt>
                <c:pt idx="20014">
                  <c:v>-1.5689000000000002E-2</c:v>
                </c:pt>
                <c:pt idx="20015">
                  <c:v>-1.18885E-2</c:v>
                </c:pt>
                <c:pt idx="20016" formatCode="0.00E+00">
                  <c:v>-8.07101E-3</c:v>
                </c:pt>
                <c:pt idx="20017" formatCode="0.00E+00">
                  <c:v>-4.2409199999999996E-3</c:v>
                </c:pt>
                <c:pt idx="20018" formatCode="0.00E+00">
                  <c:v>-4.0248299999999997E-4</c:v>
                </c:pt>
                <c:pt idx="20019" formatCode="0.00E+00">
                  <c:v>3.4399999999999999E-3</c:v>
                </c:pt>
                <c:pt idx="20020" formatCode="0.00E+00">
                  <c:v>7.2821800000000001E-3</c:v>
                </c:pt>
                <c:pt idx="20021">
                  <c:v>1.1119800000000001E-2</c:v>
                </c:pt>
                <c:pt idx="20022">
                  <c:v>1.4948400000000001E-2</c:v>
                </c:pt>
                <c:pt idx="20023">
                  <c:v>1.8763700000000001E-2</c:v>
                </c:pt>
                <c:pt idx="20024">
                  <c:v>2.2561399999999999E-2</c:v>
                </c:pt>
                <c:pt idx="20025">
                  <c:v>2.6337300000000001E-2</c:v>
                </c:pt>
                <c:pt idx="20026">
                  <c:v>3.00869E-2</c:v>
                </c:pt>
                <c:pt idx="20027">
                  <c:v>3.3806200000000002E-2</c:v>
                </c:pt>
                <c:pt idx="20028">
                  <c:v>3.7490900000000001E-2</c:v>
                </c:pt>
                <c:pt idx="20029">
                  <c:v>4.1136800000000001E-2</c:v>
                </c:pt>
                <c:pt idx="20030">
                  <c:v>4.4739899999999999E-2</c:v>
                </c:pt>
                <c:pt idx="20031">
                  <c:v>4.8295999999999999E-2</c:v>
                </c:pt>
                <c:pt idx="20032">
                  <c:v>5.1801199999999999E-2</c:v>
                </c:pt>
                <c:pt idx="20033">
                  <c:v>5.5251500000000002E-2</c:v>
                </c:pt>
                <c:pt idx="20034">
                  <c:v>5.8643099999999997E-2</c:v>
                </c:pt>
                <c:pt idx="20035">
                  <c:v>6.1972300000000001E-2</c:v>
                </c:pt>
                <c:pt idx="20036">
                  <c:v>6.5235199999999993E-2</c:v>
                </c:pt>
                <c:pt idx="20037">
                  <c:v>6.8428299999999997E-2</c:v>
                </c:pt>
                <c:pt idx="20038">
                  <c:v>7.1548100000000003E-2</c:v>
                </c:pt>
                <c:pt idx="20039">
                  <c:v>7.4591199999999996E-2</c:v>
                </c:pt>
                <c:pt idx="20040">
                  <c:v>7.7554200000000004E-2</c:v>
                </c:pt>
                <c:pt idx="20041">
                  <c:v>8.0433900000000003E-2</c:v>
                </c:pt>
                <c:pt idx="20042">
                  <c:v>8.3227200000000001E-2</c:v>
                </c:pt>
                <c:pt idx="20043">
                  <c:v>8.5931099999999996E-2</c:v>
                </c:pt>
                <c:pt idx="20044">
                  <c:v>8.8542800000000005E-2</c:v>
                </c:pt>
                <c:pt idx="20045">
                  <c:v>9.1059399999999999E-2</c:v>
                </c:pt>
                <c:pt idx="20046">
                  <c:v>9.3478500000000006E-2</c:v>
                </c:pt>
                <c:pt idx="20047">
                  <c:v>9.5797400000000005E-2</c:v>
                </c:pt>
                <c:pt idx="20048">
                  <c:v>9.8013900000000001E-2</c:v>
                </c:pt>
                <c:pt idx="20049">
                  <c:v>0.10012600000000001</c:v>
                </c:pt>
                <c:pt idx="20050">
                  <c:v>0.102131</c:v>
                </c:pt>
                <c:pt idx="20051">
                  <c:v>0.10402699999999999</c:v>
                </c:pt>
                <c:pt idx="20052">
                  <c:v>0.105813</c:v>
                </c:pt>
                <c:pt idx="20053">
                  <c:v>0.107486</c:v>
                </c:pt>
                <c:pt idx="20054">
                  <c:v>0.109046</c:v>
                </c:pt>
                <c:pt idx="20055">
                  <c:v>0.11049100000000001</c:v>
                </c:pt>
                <c:pt idx="20056">
                  <c:v>0.11182</c:v>
                </c:pt>
                <c:pt idx="20057">
                  <c:v>0.11303100000000001</c:v>
                </c:pt>
                <c:pt idx="20058">
                  <c:v>0.114124</c:v>
                </c:pt>
                <c:pt idx="20059">
                  <c:v>0.11509800000000001</c:v>
                </c:pt>
                <c:pt idx="20060">
                  <c:v>0.115953</c:v>
                </c:pt>
                <c:pt idx="20061">
                  <c:v>0.116688</c:v>
                </c:pt>
                <c:pt idx="20062">
                  <c:v>0.117302</c:v>
                </c:pt>
                <c:pt idx="20063">
                  <c:v>0.117797</c:v>
                </c:pt>
                <c:pt idx="20064">
                  <c:v>0.11817</c:v>
                </c:pt>
                <c:pt idx="20065">
                  <c:v>0.118424</c:v>
                </c:pt>
                <c:pt idx="20066">
                  <c:v>0.118558</c:v>
                </c:pt>
                <c:pt idx="20067">
                  <c:v>0.118572</c:v>
                </c:pt>
                <c:pt idx="20068">
                  <c:v>0.118468</c:v>
                </c:pt>
                <c:pt idx="20069">
                  <c:v>0.118245</c:v>
                </c:pt>
                <c:pt idx="20070">
                  <c:v>0.117906</c:v>
                </c:pt>
                <c:pt idx="20071">
                  <c:v>0.117451</c:v>
                </c:pt>
                <c:pt idx="20072">
                  <c:v>0.116881</c:v>
                </c:pt>
                <c:pt idx="20073">
                  <c:v>0.11619699999999999</c:v>
                </c:pt>
                <c:pt idx="20074">
                  <c:v>0.115402</c:v>
                </c:pt>
                <c:pt idx="20075">
                  <c:v>0.114496</c:v>
                </c:pt>
                <c:pt idx="20076">
                  <c:v>0.113482</c:v>
                </c:pt>
                <c:pt idx="20077">
                  <c:v>0.112361</c:v>
                </c:pt>
                <c:pt idx="20078">
                  <c:v>0.111135</c:v>
                </c:pt>
                <c:pt idx="20079">
                  <c:v>0.109806</c:v>
                </c:pt>
                <c:pt idx="20080">
                  <c:v>0.108378</c:v>
                </c:pt>
                <c:pt idx="20081">
                  <c:v>0.106851</c:v>
                </c:pt>
                <c:pt idx="20082">
                  <c:v>0.105229</c:v>
                </c:pt>
                <c:pt idx="20083">
                  <c:v>0.10351299999999999</c:v>
                </c:pt>
                <c:pt idx="20084">
                  <c:v>0.10170800000000001</c:v>
                </c:pt>
                <c:pt idx="20085">
                  <c:v>9.9814399999999998E-2</c:v>
                </c:pt>
                <c:pt idx="20086">
                  <c:v>9.7836300000000001E-2</c:v>
                </c:pt>
                <c:pt idx="20087">
                  <c:v>9.5776299999999995E-2</c:v>
                </c:pt>
                <c:pt idx="20088">
                  <c:v>9.3637499999999999E-2</c:v>
                </c:pt>
                <c:pt idx="20089">
                  <c:v>9.1422900000000001E-2</c:v>
                </c:pt>
                <c:pt idx="20090">
                  <c:v>8.9135599999999995E-2</c:v>
                </c:pt>
                <c:pt idx="20091">
                  <c:v>8.6778900000000006E-2</c:v>
                </c:pt>
                <c:pt idx="20092">
                  <c:v>8.4356100000000003E-2</c:v>
                </c:pt>
                <c:pt idx="20093">
                  <c:v>8.1870399999999996E-2</c:v>
                </c:pt>
                <c:pt idx="20094">
                  <c:v>7.9325199999999998E-2</c:v>
                </c:pt>
                <c:pt idx="20095">
                  <c:v>7.6724000000000001E-2</c:v>
                </c:pt>
                <c:pt idx="20096">
                  <c:v>7.40701E-2</c:v>
                </c:pt>
                <c:pt idx="20097">
                  <c:v>7.1367200000000006E-2</c:v>
                </c:pt>
                <c:pt idx="20098">
                  <c:v>6.8618600000000002E-2</c:v>
                </c:pt>
                <c:pt idx="20099">
                  <c:v>6.5827899999999995E-2</c:v>
                </c:pt>
                <c:pt idx="20100">
                  <c:v>6.2998799999999994E-2</c:v>
                </c:pt>
                <c:pt idx="20101">
                  <c:v>6.0134699999999999E-2</c:v>
                </c:pt>
                <c:pt idx="20102">
                  <c:v>5.7239100000000001E-2</c:v>
                </c:pt>
                <c:pt idx="20103">
                  <c:v>5.4315799999999997E-2</c:v>
                </c:pt>
                <c:pt idx="20104">
                  <c:v>5.1368200000000003E-2</c:v>
                </c:pt>
                <c:pt idx="20105">
                  <c:v>4.8399900000000003E-2</c:v>
                </c:pt>
                <c:pt idx="20106">
                  <c:v>4.5414400000000001E-2</c:v>
                </c:pt>
                <c:pt idx="20107">
                  <c:v>4.24152E-2</c:v>
                </c:pt>
                <c:pt idx="20108">
                  <c:v>3.9405799999999998E-2</c:v>
                </c:pt>
                <c:pt idx="20109">
                  <c:v>3.6389699999999997E-2</c:v>
                </c:pt>
                <c:pt idx="20110">
                  <c:v>3.3370400000000001E-2</c:v>
                </c:pt>
                <c:pt idx="20111">
                  <c:v>3.0351099999999999E-2</c:v>
                </c:pt>
                <c:pt idx="20112">
                  <c:v>2.73352E-2</c:v>
                </c:pt>
                <c:pt idx="20113">
                  <c:v>2.4326E-2</c:v>
                </c:pt>
                <c:pt idx="20114">
                  <c:v>2.1326700000000001E-2</c:v>
                </c:pt>
                <c:pt idx="20115">
                  <c:v>1.8340599999999999E-2</c:v>
                </c:pt>
                <c:pt idx="20116">
                  <c:v>1.53706E-2</c:v>
                </c:pt>
                <c:pt idx="20117">
                  <c:v>1.2419899999999999E-2</c:v>
                </c:pt>
                <c:pt idx="20118" formatCode="0.00E+00">
                  <c:v>9.4914400000000003E-3</c:v>
                </c:pt>
                <c:pt idx="20119" formatCode="0.00E+00">
                  <c:v>6.5880899999999996E-3</c:v>
                </c:pt>
                <c:pt idx="20120" formatCode="0.00E+00">
                  <c:v>3.7126899999999998E-3</c:v>
                </c:pt>
                <c:pt idx="20121" formatCode="0.00E+00">
                  <c:v>8.6797600000000001E-4</c:v>
                </c:pt>
                <c:pt idx="20122" formatCode="0.00E+00">
                  <c:v>-1.9434000000000001E-3</c:v>
                </c:pt>
                <c:pt idx="20123" formatCode="0.00E+00">
                  <c:v>-4.7188799999999999E-3</c:v>
                </c:pt>
                <c:pt idx="20124" formatCode="0.00E+00">
                  <c:v>-7.4559700000000001E-3</c:v>
                </c:pt>
                <c:pt idx="20125">
                  <c:v>-1.01523E-2</c:v>
                </c:pt>
                <c:pt idx="20126">
                  <c:v>-1.28056E-2</c:v>
                </c:pt>
                <c:pt idx="20127">
                  <c:v>-1.54136E-2</c:v>
                </c:pt>
                <c:pt idx="20128">
                  <c:v>-1.7974199999999999E-2</c:v>
                </c:pt>
                <c:pt idx="20129">
                  <c:v>-2.04856E-2</c:v>
                </c:pt>
                <c:pt idx="20130">
                  <c:v>-2.2945699999999999E-2</c:v>
                </c:pt>
                <c:pt idx="20131">
                  <c:v>-2.5352800000000002E-2</c:v>
                </c:pt>
                <c:pt idx="20132">
                  <c:v>-2.7705199999999999E-2</c:v>
                </c:pt>
                <c:pt idx="20133">
                  <c:v>-3.0001400000000001E-2</c:v>
                </c:pt>
                <c:pt idx="20134">
                  <c:v>-3.2239900000000002E-2</c:v>
                </c:pt>
                <c:pt idx="20135">
                  <c:v>-3.44193E-2</c:v>
                </c:pt>
                <c:pt idx="20136">
                  <c:v>-3.6538399999999999E-2</c:v>
                </c:pt>
                <c:pt idx="20137">
                  <c:v>-3.8595999999999998E-2</c:v>
                </c:pt>
                <c:pt idx="20138">
                  <c:v>-4.0591099999999998E-2</c:v>
                </c:pt>
                <c:pt idx="20139">
                  <c:v>-4.2522900000000002E-2</c:v>
                </c:pt>
                <c:pt idx="20140">
                  <c:v>-4.4390400000000003E-2</c:v>
                </c:pt>
                <c:pt idx="20141">
                  <c:v>-4.6192999999999998E-2</c:v>
                </c:pt>
                <c:pt idx="20142">
                  <c:v>-4.7930100000000003E-2</c:v>
                </c:pt>
                <c:pt idx="20143">
                  <c:v>-4.9601300000000001E-2</c:v>
                </c:pt>
                <c:pt idx="20144">
                  <c:v>-5.1206000000000002E-2</c:v>
                </c:pt>
                <c:pt idx="20145">
                  <c:v>-5.2744100000000002E-2</c:v>
                </c:pt>
                <c:pt idx="20146">
                  <c:v>-5.4215300000000001E-2</c:v>
                </c:pt>
                <c:pt idx="20147">
                  <c:v>-5.5619599999999998E-2</c:v>
                </c:pt>
                <c:pt idx="20148">
                  <c:v>-5.6957000000000001E-2</c:v>
                </c:pt>
                <c:pt idx="20149">
                  <c:v>-5.82277E-2</c:v>
                </c:pt>
                <c:pt idx="20150">
                  <c:v>-5.9431699999999997E-2</c:v>
                </c:pt>
                <c:pt idx="20151">
                  <c:v>-6.0569600000000001E-2</c:v>
                </c:pt>
                <c:pt idx="20152">
                  <c:v>-6.1641500000000002E-2</c:v>
                </c:pt>
                <c:pt idx="20153">
                  <c:v>-6.2648099999999998E-2</c:v>
                </c:pt>
                <c:pt idx="20154">
                  <c:v>-6.3589900000000005E-2</c:v>
                </c:pt>
                <c:pt idx="20155">
                  <c:v>-6.4467499999999997E-2</c:v>
                </c:pt>
                <c:pt idx="20156">
                  <c:v>-6.5281599999999995E-2</c:v>
                </c:pt>
                <c:pt idx="20157">
                  <c:v>-6.60332E-2</c:v>
                </c:pt>
                <c:pt idx="20158">
                  <c:v>-6.6722900000000002E-2</c:v>
                </c:pt>
                <c:pt idx="20159">
                  <c:v>-6.7351900000000006E-2</c:v>
                </c:pt>
                <c:pt idx="20160">
                  <c:v>-6.7921099999999998E-2</c:v>
                </c:pt>
                <c:pt idx="20161">
                  <c:v>-6.8431500000000006E-2</c:v>
                </c:pt>
                <c:pt idx="20162">
                  <c:v>-6.8884299999999996E-2</c:v>
                </c:pt>
                <c:pt idx="20163">
                  <c:v>-6.9280700000000001E-2</c:v>
                </c:pt>
                <c:pt idx="20164">
                  <c:v>-6.96219E-2</c:v>
                </c:pt>
                <c:pt idx="20165">
                  <c:v>-6.9909200000000005E-2</c:v>
                </c:pt>
                <c:pt idx="20166">
                  <c:v>-7.0143999999999998E-2</c:v>
                </c:pt>
                <c:pt idx="20167">
                  <c:v>-7.0327500000000001E-2</c:v>
                </c:pt>
                <c:pt idx="20168">
                  <c:v>-7.0461300000000004E-2</c:v>
                </c:pt>
                <c:pt idx="20169">
                  <c:v>-7.0546600000000001E-2</c:v>
                </c:pt>
                <c:pt idx="20170">
                  <c:v>-7.0584999999999995E-2</c:v>
                </c:pt>
                <c:pt idx="20171">
                  <c:v>-7.0578100000000005E-2</c:v>
                </c:pt>
                <c:pt idx="20172">
                  <c:v>-7.0527099999999995E-2</c:v>
                </c:pt>
                <c:pt idx="20173">
                  <c:v>-7.0433800000000005E-2</c:v>
                </c:pt>
                <c:pt idx="20174">
                  <c:v>-7.0299600000000004E-2</c:v>
                </c:pt>
                <c:pt idx="20175">
                  <c:v>-7.0126099999999997E-2</c:v>
                </c:pt>
                <c:pt idx="20176">
                  <c:v>-6.9914799999999999E-2</c:v>
                </c:pt>
                <c:pt idx="20177">
                  <c:v>-6.9667199999999999E-2</c:v>
                </c:pt>
                <c:pt idx="20178">
                  <c:v>-6.9385000000000002E-2</c:v>
                </c:pt>
                <c:pt idx="20179">
                  <c:v>-6.9069500000000006E-2</c:v>
                </c:pt>
                <c:pt idx="20180">
                  <c:v>-6.8722400000000003E-2</c:v>
                </c:pt>
                <c:pt idx="20181">
                  <c:v>-6.8345199999999995E-2</c:v>
                </c:pt>
                <c:pt idx="20182">
                  <c:v>-6.7939399999999997E-2</c:v>
                </c:pt>
                <c:pt idx="20183">
                  <c:v>-6.7506300000000005E-2</c:v>
                </c:pt>
                <c:pt idx="20184">
                  <c:v>-6.7047599999999999E-2</c:v>
                </c:pt>
                <c:pt idx="20185">
                  <c:v>-6.6564499999999999E-2</c:v>
                </c:pt>
                <c:pt idx="20186">
                  <c:v>-6.6058500000000006E-2</c:v>
                </c:pt>
                <c:pt idx="20187">
                  <c:v>-6.5531000000000006E-2</c:v>
                </c:pt>
                <c:pt idx="20188">
                  <c:v>-6.4983200000000005E-2</c:v>
                </c:pt>
                <c:pt idx="20189">
                  <c:v>-6.4416500000000002E-2</c:v>
                </c:pt>
                <c:pt idx="20190">
                  <c:v>-6.3832E-2</c:v>
                </c:pt>
                <c:pt idx="20191">
                  <c:v>-6.3230999999999996E-2</c:v>
                </c:pt>
                <c:pt idx="20192">
                  <c:v>-6.2614600000000006E-2</c:v>
                </c:pt>
                <c:pt idx="20193">
                  <c:v>-6.1983900000000001E-2</c:v>
                </c:pt>
                <c:pt idx="20194">
                  <c:v>-6.1339900000000003E-2</c:v>
                </c:pt>
                <c:pt idx="20195">
                  <c:v>-6.06837E-2</c:v>
                </c:pt>
                <c:pt idx="20196">
                  <c:v>-6.0016300000000002E-2</c:v>
                </c:pt>
                <c:pt idx="20197">
                  <c:v>-5.9338399999999999E-2</c:v>
                </c:pt>
                <c:pt idx="20198">
                  <c:v>-5.8650899999999999E-2</c:v>
                </c:pt>
                <c:pt idx="20199">
                  <c:v>-5.7954499999999999E-2</c:v>
                </c:pt>
                <c:pt idx="20200">
                  <c:v>-5.7250099999999998E-2</c:v>
                </c:pt>
                <c:pt idx="20201">
                  <c:v>-5.6538199999999997E-2</c:v>
                </c:pt>
                <c:pt idx="20202">
                  <c:v>-5.5819399999999998E-2</c:v>
                </c:pt>
                <c:pt idx="20203">
                  <c:v>-5.5094299999999999E-2</c:v>
                </c:pt>
                <c:pt idx="20204">
                  <c:v>-5.4363300000000003E-2</c:v>
                </c:pt>
                <c:pt idx="20205">
                  <c:v>-5.3626899999999998E-2</c:v>
                </c:pt>
                <c:pt idx="20206">
                  <c:v>-5.2885300000000003E-2</c:v>
                </c:pt>
                <c:pt idx="20207">
                  <c:v>-5.2138799999999999E-2</c:v>
                </c:pt>
                <c:pt idx="20208">
                  <c:v>-5.1387700000000001E-2</c:v>
                </c:pt>
                <c:pt idx="20209">
                  <c:v>-5.0632099999999999E-2</c:v>
                </c:pt>
                <c:pt idx="20210">
                  <c:v>-4.9872100000000003E-2</c:v>
                </c:pt>
                <c:pt idx="20211">
                  <c:v>-4.91078E-2</c:v>
                </c:pt>
                <c:pt idx="20212">
                  <c:v>-4.8339100000000003E-2</c:v>
                </c:pt>
                <c:pt idx="20213">
                  <c:v>-4.7565900000000001E-2</c:v>
                </c:pt>
                <c:pt idx="20214">
                  <c:v>-4.6788099999999999E-2</c:v>
                </c:pt>
                <c:pt idx="20215">
                  <c:v>-4.6005600000000001E-2</c:v>
                </c:pt>
                <c:pt idx="20216">
                  <c:v>-4.5218000000000001E-2</c:v>
                </c:pt>
                <c:pt idx="20217">
                  <c:v>-4.4425100000000002E-2</c:v>
                </c:pt>
                <c:pt idx="20218">
                  <c:v>-4.3626499999999999E-2</c:v>
                </c:pt>
                <c:pt idx="20219">
                  <c:v>-4.28218E-2</c:v>
                </c:pt>
                <c:pt idx="20220">
                  <c:v>-4.2010699999999998E-2</c:v>
                </c:pt>
                <c:pt idx="20221">
                  <c:v>-4.11925E-2</c:v>
                </c:pt>
                <c:pt idx="20222">
                  <c:v>-4.0366899999999997E-2</c:v>
                </c:pt>
                <c:pt idx="20223">
                  <c:v>-3.9533100000000002E-2</c:v>
                </c:pt>
                <c:pt idx="20224">
                  <c:v>-3.8690700000000001E-2</c:v>
                </c:pt>
                <c:pt idx="20225">
                  <c:v>-3.7838999999999998E-2</c:v>
                </c:pt>
                <c:pt idx="20226">
                  <c:v>-3.6977299999999998E-2</c:v>
                </c:pt>
                <c:pt idx="20227">
                  <c:v>-3.6104900000000002E-2</c:v>
                </c:pt>
                <c:pt idx="20228">
                  <c:v>-3.5221200000000001E-2</c:v>
                </c:pt>
                <c:pt idx="20229">
                  <c:v>-3.4325399999999999E-2</c:v>
                </c:pt>
                <c:pt idx="20230">
                  <c:v>-3.3416800000000003E-2</c:v>
                </c:pt>
                <c:pt idx="20231">
                  <c:v>-3.2494599999999998E-2</c:v>
                </c:pt>
                <c:pt idx="20232">
                  <c:v>-3.1558000000000003E-2</c:v>
                </c:pt>
                <c:pt idx="20233">
                  <c:v>-3.06062E-2</c:v>
                </c:pt>
                <c:pt idx="20234">
                  <c:v>-2.9638500000000002E-2</c:v>
                </c:pt>
                <c:pt idx="20235">
                  <c:v>-2.8653999999999999E-2</c:v>
                </c:pt>
                <c:pt idx="20236">
                  <c:v>-2.7652099999999999E-2</c:v>
                </c:pt>
                <c:pt idx="20237">
                  <c:v>-2.6631800000000001E-2</c:v>
                </c:pt>
                <c:pt idx="20238">
                  <c:v>-2.5592500000000001E-2</c:v>
                </c:pt>
                <c:pt idx="20239">
                  <c:v>-2.4533300000000001E-2</c:v>
                </c:pt>
                <c:pt idx="20240">
                  <c:v>-2.3453600000000002E-2</c:v>
                </c:pt>
                <c:pt idx="20241">
                  <c:v>-2.23526E-2</c:v>
                </c:pt>
                <c:pt idx="20242">
                  <c:v>-2.1229700000000001E-2</c:v>
                </c:pt>
                <c:pt idx="20243">
                  <c:v>-2.0084100000000001E-2</c:v>
                </c:pt>
                <c:pt idx="20244">
                  <c:v>-1.89152E-2</c:v>
                </c:pt>
                <c:pt idx="20245">
                  <c:v>-1.7722399999999999E-2</c:v>
                </c:pt>
                <c:pt idx="20246">
                  <c:v>-1.6505200000000001E-2</c:v>
                </c:pt>
                <c:pt idx="20247">
                  <c:v>-1.5262899999999999E-2</c:v>
                </c:pt>
                <c:pt idx="20248">
                  <c:v>-1.39953E-2</c:v>
                </c:pt>
                <c:pt idx="20249">
                  <c:v>-1.27017E-2</c:v>
                </c:pt>
                <c:pt idx="20250">
                  <c:v>-1.1381799999999999E-2</c:v>
                </c:pt>
                <c:pt idx="20251">
                  <c:v>-1.00353E-2</c:v>
                </c:pt>
                <c:pt idx="20252" formatCode="0.00E+00">
                  <c:v>-8.6618200000000006E-3</c:v>
                </c:pt>
                <c:pt idx="20253" formatCode="0.00E+00">
                  <c:v>-7.2612500000000003E-3</c:v>
                </c:pt>
                <c:pt idx="20254" formatCode="0.00E+00">
                  <c:v>-5.83338E-3</c:v>
                </c:pt>
                <c:pt idx="20255" formatCode="0.00E+00">
                  <c:v>-4.3781100000000002E-3</c:v>
                </c:pt>
                <c:pt idx="20256" formatCode="0.00E+00">
                  <c:v>-2.8953999999999998E-3</c:v>
                </c:pt>
                <c:pt idx="20257" formatCode="0.00E+00">
                  <c:v>-1.38528E-3</c:v>
                </c:pt>
                <c:pt idx="20258" formatCode="0.00E+00">
                  <c:v>1.5215000000000001E-4</c:v>
                </c:pt>
                <c:pt idx="20259" formatCode="0.00E+00">
                  <c:v>1.71671E-3</c:v>
                </c:pt>
                <c:pt idx="20260" formatCode="0.00E+00">
                  <c:v>3.3081600000000001E-3</c:v>
                </c:pt>
                <c:pt idx="20261" formatCode="0.00E+00">
                  <c:v>4.9261799999999996E-3</c:v>
                </c:pt>
                <c:pt idx="20262" formatCode="0.00E+00">
                  <c:v>6.5703699999999999E-3</c:v>
                </c:pt>
                <c:pt idx="20263" formatCode="0.00E+00">
                  <c:v>8.2402699999999992E-3</c:v>
                </c:pt>
                <c:pt idx="20264" formatCode="0.00E+00">
                  <c:v>9.9353099999999993E-3</c:v>
                </c:pt>
                <c:pt idx="20265">
                  <c:v>1.1654899999999999E-2</c:v>
                </c:pt>
                <c:pt idx="20266">
                  <c:v>1.3398200000000001E-2</c:v>
                </c:pt>
                <c:pt idx="20267">
                  <c:v>1.51646E-2</c:v>
                </c:pt>
                <c:pt idx="20268">
                  <c:v>1.6953099999999999E-2</c:v>
                </c:pt>
                <c:pt idx="20269">
                  <c:v>1.87628E-2</c:v>
                </c:pt>
                <c:pt idx="20270">
                  <c:v>2.0592599999999999E-2</c:v>
                </c:pt>
                <c:pt idx="20271">
                  <c:v>2.24415E-2</c:v>
                </c:pt>
                <c:pt idx="20272">
                  <c:v>2.4308099999999999E-2</c:v>
                </c:pt>
                <c:pt idx="20273">
                  <c:v>2.61914E-2</c:v>
                </c:pt>
                <c:pt idx="20274">
                  <c:v>2.8089699999999999E-2</c:v>
                </c:pt>
                <c:pt idx="20275">
                  <c:v>3.0001900000000001E-2</c:v>
                </c:pt>
                <c:pt idx="20276">
                  <c:v>3.1926200000000002E-2</c:v>
                </c:pt>
                <c:pt idx="20277">
                  <c:v>3.3861099999999998E-2</c:v>
                </c:pt>
                <c:pt idx="20278">
                  <c:v>3.5804999999999997E-2</c:v>
                </c:pt>
                <c:pt idx="20279">
                  <c:v>3.7756100000000001E-2</c:v>
                </c:pt>
                <c:pt idx="20280">
                  <c:v>3.9712600000000001E-2</c:v>
                </c:pt>
                <c:pt idx="20281">
                  <c:v>4.1672500000000001E-2</c:v>
                </c:pt>
                <c:pt idx="20282">
                  <c:v>4.3633999999999999E-2</c:v>
                </c:pt>
                <c:pt idx="20283">
                  <c:v>4.5594999999999997E-2</c:v>
                </c:pt>
                <c:pt idx="20284">
                  <c:v>4.7553400000000003E-2</c:v>
                </c:pt>
                <c:pt idx="20285">
                  <c:v>4.9507099999999998E-2</c:v>
                </c:pt>
                <c:pt idx="20286">
                  <c:v>5.1453800000000001E-2</c:v>
                </c:pt>
                <c:pt idx="20287">
                  <c:v>5.3391300000000003E-2</c:v>
                </c:pt>
                <c:pt idx="20288">
                  <c:v>5.53173E-2</c:v>
                </c:pt>
                <c:pt idx="20289">
                  <c:v>5.72294E-2</c:v>
                </c:pt>
                <c:pt idx="20290">
                  <c:v>5.9125299999999999E-2</c:v>
                </c:pt>
                <c:pt idx="20291">
                  <c:v>6.1002399999999998E-2</c:v>
                </c:pt>
                <c:pt idx="20292">
                  <c:v>6.2858300000000006E-2</c:v>
                </c:pt>
                <c:pt idx="20293">
                  <c:v>6.4690399999999995E-2</c:v>
                </c:pt>
                <c:pt idx="20294">
                  <c:v>6.6496200000000005E-2</c:v>
                </c:pt>
                <c:pt idx="20295">
                  <c:v>6.8273200000000006E-2</c:v>
                </c:pt>
                <c:pt idx="20296">
                  <c:v>7.0018700000000003E-2</c:v>
                </c:pt>
                <c:pt idx="20297">
                  <c:v>7.1730199999999994E-2</c:v>
                </c:pt>
                <c:pt idx="20298">
                  <c:v>7.3404899999999995E-2</c:v>
                </c:pt>
                <c:pt idx="20299">
                  <c:v>7.5040300000000004E-2</c:v>
                </c:pt>
                <c:pt idx="20300">
                  <c:v>7.6633599999999996E-2</c:v>
                </c:pt>
                <c:pt idx="20301">
                  <c:v>7.8182399999999999E-2</c:v>
                </c:pt>
                <c:pt idx="20302">
                  <c:v>7.9683900000000002E-2</c:v>
                </c:pt>
                <c:pt idx="20303">
                  <c:v>8.1135399999999996E-2</c:v>
                </c:pt>
                <c:pt idx="20304">
                  <c:v>8.2534499999999997E-2</c:v>
                </c:pt>
                <c:pt idx="20305">
                  <c:v>8.3878499999999995E-2</c:v>
                </c:pt>
                <c:pt idx="20306">
                  <c:v>8.5164799999999999E-2</c:v>
                </c:pt>
                <c:pt idx="20307">
                  <c:v>8.6390900000000007E-2</c:v>
                </c:pt>
                <c:pt idx="20308">
                  <c:v>8.7554199999999999E-2</c:v>
                </c:pt>
                <c:pt idx="20309">
                  <c:v>8.8652499999999995E-2</c:v>
                </c:pt>
                <c:pt idx="20310">
                  <c:v>8.9683100000000002E-2</c:v>
                </c:pt>
                <c:pt idx="20311">
                  <c:v>9.0643699999999994E-2</c:v>
                </c:pt>
                <c:pt idx="20312">
                  <c:v>9.1532100000000005E-2</c:v>
                </c:pt>
                <c:pt idx="20313">
                  <c:v>9.2345899999999995E-2</c:v>
                </c:pt>
                <c:pt idx="20314">
                  <c:v>9.3082899999999996E-2</c:v>
                </c:pt>
                <c:pt idx="20315">
                  <c:v>9.3741099999999994E-2</c:v>
                </c:pt>
                <c:pt idx="20316">
                  <c:v>9.4318399999999997E-2</c:v>
                </c:pt>
                <c:pt idx="20317">
                  <c:v>9.48127E-2</c:v>
                </c:pt>
                <c:pt idx="20318">
                  <c:v>9.5222200000000007E-2</c:v>
                </c:pt>
                <c:pt idx="20319">
                  <c:v>9.5545099999999994E-2</c:v>
                </c:pt>
                <c:pt idx="20320">
                  <c:v>9.5779600000000006E-2</c:v>
                </c:pt>
                <c:pt idx="20321">
                  <c:v>9.5924099999999998E-2</c:v>
                </c:pt>
                <c:pt idx="20322">
                  <c:v>9.5977199999999999E-2</c:v>
                </c:pt>
                <c:pt idx="20323">
                  <c:v>9.59372E-2</c:v>
                </c:pt>
                <c:pt idx="20324">
                  <c:v>9.5802999999999999E-2</c:v>
                </c:pt>
                <c:pt idx="20325">
                  <c:v>9.55733E-2</c:v>
                </c:pt>
                <c:pt idx="20326">
                  <c:v>9.5246999999999998E-2</c:v>
                </c:pt>
                <c:pt idx="20327">
                  <c:v>9.4823199999999996E-2</c:v>
                </c:pt>
                <c:pt idx="20328">
                  <c:v>9.4300899999999993E-2</c:v>
                </c:pt>
                <c:pt idx="20329">
                  <c:v>9.3679399999999996E-2</c:v>
                </c:pt>
                <c:pt idx="20330">
                  <c:v>9.2958100000000002E-2</c:v>
                </c:pt>
                <c:pt idx="20331">
                  <c:v>9.2136599999999999E-2</c:v>
                </c:pt>
                <c:pt idx="20332">
                  <c:v>9.1214299999999998E-2</c:v>
                </c:pt>
                <c:pt idx="20333">
                  <c:v>9.0191199999999999E-2</c:v>
                </c:pt>
                <c:pt idx="20334">
                  <c:v>8.9067099999999996E-2</c:v>
                </c:pt>
                <c:pt idx="20335">
                  <c:v>8.7842100000000006E-2</c:v>
                </c:pt>
                <c:pt idx="20336">
                  <c:v>8.6516399999999993E-2</c:v>
                </c:pt>
                <c:pt idx="20337">
                  <c:v>8.5090200000000005E-2</c:v>
                </c:pt>
                <c:pt idx="20338">
                  <c:v>8.3564100000000002E-2</c:v>
                </c:pt>
                <c:pt idx="20339">
                  <c:v>8.19386E-2</c:v>
                </c:pt>
                <c:pt idx="20340">
                  <c:v>8.0214499999999994E-2</c:v>
                </c:pt>
                <c:pt idx="20341">
                  <c:v>7.8392699999999996E-2</c:v>
                </c:pt>
                <c:pt idx="20342">
                  <c:v>7.6474299999999995E-2</c:v>
                </c:pt>
                <c:pt idx="20343">
                  <c:v>7.4460299999999993E-2</c:v>
                </c:pt>
                <c:pt idx="20344">
                  <c:v>7.2352100000000003E-2</c:v>
                </c:pt>
                <c:pt idx="20345">
                  <c:v>7.0151199999999997E-2</c:v>
                </c:pt>
                <c:pt idx="20346">
                  <c:v>6.7859199999999995E-2</c:v>
                </c:pt>
                <c:pt idx="20347">
                  <c:v>6.5477800000000003E-2</c:v>
                </c:pt>
                <c:pt idx="20348">
                  <c:v>6.3008999999999996E-2</c:v>
                </c:pt>
                <c:pt idx="20349">
                  <c:v>6.04547E-2</c:v>
                </c:pt>
                <c:pt idx="20350">
                  <c:v>5.7817100000000003E-2</c:v>
                </c:pt>
                <c:pt idx="20351">
                  <c:v>5.5098500000000002E-2</c:v>
                </c:pt>
                <c:pt idx="20352">
                  <c:v>5.2301300000000002E-2</c:v>
                </c:pt>
                <c:pt idx="20353">
                  <c:v>4.9428100000000003E-2</c:v>
                </c:pt>
                <c:pt idx="20354">
                  <c:v>4.6481700000000001E-2</c:v>
                </c:pt>
                <c:pt idx="20355">
                  <c:v>4.3464700000000002E-2</c:v>
                </c:pt>
                <c:pt idx="20356">
                  <c:v>4.0380199999999998E-2</c:v>
                </c:pt>
                <c:pt idx="20357">
                  <c:v>3.7231199999999999E-2</c:v>
                </c:pt>
                <c:pt idx="20358">
                  <c:v>3.4020799999999997E-2</c:v>
                </c:pt>
                <c:pt idx="20359">
                  <c:v>3.0752399999999999E-2</c:v>
                </c:pt>
                <c:pt idx="20360">
                  <c:v>2.74294E-2</c:v>
                </c:pt>
                <c:pt idx="20361">
                  <c:v>2.4055199999999999E-2</c:v>
                </c:pt>
                <c:pt idx="20362">
                  <c:v>2.06334E-2</c:v>
                </c:pt>
                <c:pt idx="20363">
                  <c:v>1.71678E-2</c:v>
                </c:pt>
                <c:pt idx="20364">
                  <c:v>1.36621E-2</c:v>
                </c:pt>
                <c:pt idx="20365">
                  <c:v>1.0120199999999999E-2</c:v>
                </c:pt>
                <c:pt idx="20366" formatCode="0.00E+00">
                  <c:v>6.5460800000000001E-3</c:v>
                </c:pt>
                <c:pt idx="20367" formatCode="0.00E+00">
                  <c:v>2.9437E-3</c:v>
                </c:pt>
                <c:pt idx="20368" formatCode="0.00E+00">
                  <c:v>-6.8281899999999998E-4</c:v>
                </c:pt>
                <c:pt idx="20369" formatCode="0.00E+00">
                  <c:v>-4.3293100000000003E-3</c:v>
                </c:pt>
                <c:pt idx="20370" formatCode="0.00E+00">
                  <c:v>-7.99156E-3</c:v>
                </c:pt>
                <c:pt idx="20371">
                  <c:v>-1.16653E-2</c:v>
                </c:pt>
                <c:pt idx="20372">
                  <c:v>-1.5346200000000001E-2</c:v>
                </c:pt>
                <c:pt idx="20373">
                  <c:v>-1.9029799999999999E-2</c:v>
                </c:pt>
                <c:pt idx="20374">
                  <c:v>-2.27119E-2</c:v>
                </c:pt>
                <c:pt idx="20375">
                  <c:v>-2.6387899999999999E-2</c:v>
                </c:pt>
                <c:pt idx="20376">
                  <c:v>-3.00535E-2</c:v>
                </c:pt>
                <c:pt idx="20377">
                  <c:v>-3.3704100000000001E-2</c:v>
                </c:pt>
                <c:pt idx="20378">
                  <c:v>-3.7335300000000002E-2</c:v>
                </c:pt>
                <c:pt idx="20379">
                  <c:v>-4.09425E-2</c:v>
                </c:pt>
                <c:pt idx="20380">
                  <c:v>-4.45213E-2</c:v>
                </c:pt>
                <c:pt idx="20381">
                  <c:v>-4.80673E-2</c:v>
                </c:pt>
                <c:pt idx="20382">
                  <c:v>-5.1575999999999997E-2</c:v>
                </c:pt>
                <c:pt idx="20383">
                  <c:v>-5.5042899999999999E-2</c:v>
                </c:pt>
                <c:pt idx="20384">
                  <c:v>-5.8463599999999998E-2</c:v>
                </c:pt>
                <c:pt idx="20385">
                  <c:v>-6.1833800000000001E-2</c:v>
                </c:pt>
                <c:pt idx="20386">
                  <c:v>-6.5149100000000001E-2</c:v>
                </c:pt>
                <c:pt idx="20387">
                  <c:v>-6.8405300000000002E-2</c:v>
                </c:pt>
                <c:pt idx="20388">
                  <c:v>-7.1598200000000001E-2</c:v>
                </c:pt>
                <c:pt idx="20389">
                  <c:v>-7.4723499999999998E-2</c:v>
                </c:pt>
                <c:pt idx="20390">
                  <c:v>-7.7777200000000005E-2</c:v>
                </c:pt>
                <c:pt idx="20391">
                  <c:v>-8.0755199999999999E-2</c:v>
                </c:pt>
                <c:pt idx="20392">
                  <c:v>-8.3653599999999995E-2</c:v>
                </c:pt>
                <c:pt idx="20393">
                  <c:v>-8.6468699999999996E-2</c:v>
                </c:pt>
                <c:pt idx="20394">
                  <c:v>-8.9196499999999998E-2</c:v>
                </c:pt>
                <c:pt idx="20395">
                  <c:v>-9.1833399999999996E-2</c:v>
                </c:pt>
                <c:pt idx="20396">
                  <c:v>-9.4375899999999999E-2</c:v>
                </c:pt>
                <c:pt idx="20397">
                  <c:v>-9.6820600000000007E-2</c:v>
                </c:pt>
                <c:pt idx="20398">
                  <c:v>-9.9164000000000002E-2</c:v>
                </c:pt>
                <c:pt idx="20399">
                  <c:v>-0.10140299999999999</c:v>
                </c:pt>
                <c:pt idx="20400">
                  <c:v>-0.103534</c:v>
                </c:pt>
                <c:pt idx="20401">
                  <c:v>-0.105555</c:v>
                </c:pt>
                <c:pt idx="20402">
                  <c:v>-0.107463</c:v>
                </c:pt>
                <c:pt idx="20403">
                  <c:v>-0.109255</c:v>
                </c:pt>
                <c:pt idx="20404">
                  <c:v>-0.110928</c:v>
                </c:pt>
                <c:pt idx="20405">
                  <c:v>-0.11248</c:v>
                </c:pt>
                <c:pt idx="20406">
                  <c:v>-0.113909</c:v>
                </c:pt>
                <c:pt idx="20407">
                  <c:v>-0.115213</c:v>
                </c:pt>
                <c:pt idx="20408">
                  <c:v>-0.11638999999999999</c:v>
                </c:pt>
                <c:pt idx="20409">
                  <c:v>-0.117437</c:v>
                </c:pt>
                <c:pt idx="20410">
                  <c:v>-0.118355</c:v>
                </c:pt>
                <c:pt idx="20411">
                  <c:v>-0.11914</c:v>
                </c:pt>
                <c:pt idx="20412">
                  <c:v>-0.119792</c:v>
                </c:pt>
                <c:pt idx="20413">
                  <c:v>-0.12031</c:v>
                </c:pt>
                <c:pt idx="20414">
                  <c:v>-0.12069199999999999</c:v>
                </c:pt>
                <c:pt idx="20415">
                  <c:v>-0.120939</c:v>
                </c:pt>
                <c:pt idx="20416">
                  <c:v>-0.121049</c:v>
                </c:pt>
                <c:pt idx="20417">
                  <c:v>-0.12102300000000001</c:v>
                </c:pt>
                <c:pt idx="20418">
                  <c:v>-0.12085899999999999</c:v>
                </c:pt>
                <c:pt idx="20419">
                  <c:v>-0.120559</c:v>
                </c:pt>
                <c:pt idx="20420">
                  <c:v>-0.12012200000000001</c:v>
                </c:pt>
                <c:pt idx="20421">
                  <c:v>-0.119548</c:v>
                </c:pt>
                <c:pt idx="20422">
                  <c:v>-0.118839</c:v>
                </c:pt>
                <c:pt idx="20423">
                  <c:v>-0.117994</c:v>
                </c:pt>
                <c:pt idx="20424">
                  <c:v>-0.11701499999999999</c:v>
                </c:pt>
                <c:pt idx="20425">
                  <c:v>-0.11590300000000001</c:v>
                </c:pt>
                <c:pt idx="20426">
                  <c:v>-0.114659</c:v>
                </c:pt>
                <c:pt idx="20427">
                  <c:v>-0.113285</c:v>
                </c:pt>
                <c:pt idx="20428">
                  <c:v>-0.11178200000000001</c:v>
                </c:pt>
                <c:pt idx="20429">
                  <c:v>-0.110152</c:v>
                </c:pt>
                <c:pt idx="20430">
                  <c:v>-0.10839699999999999</c:v>
                </c:pt>
                <c:pt idx="20431">
                  <c:v>-0.10652</c:v>
                </c:pt>
                <c:pt idx="20432">
                  <c:v>-0.104522</c:v>
                </c:pt>
                <c:pt idx="20433">
                  <c:v>-0.102405</c:v>
                </c:pt>
                <c:pt idx="20434">
                  <c:v>-0.100174</c:v>
                </c:pt>
                <c:pt idx="20435">
                  <c:v>-9.7829899999999997E-2</c:v>
                </c:pt>
                <c:pt idx="20436">
                  <c:v>-9.5376199999999994E-2</c:v>
                </c:pt>
                <c:pt idx="20437">
                  <c:v>-9.2815999999999996E-2</c:v>
                </c:pt>
                <c:pt idx="20438">
                  <c:v>-9.0152499999999997E-2</c:v>
                </c:pt>
                <c:pt idx="20439">
                  <c:v>-8.73892E-2</c:v>
                </c:pt>
                <c:pt idx="20440">
                  <c:v>-8.4529499999999994E-2</c:v>
                </c:pt>
                <c:pt idx="20441">
                  <c:v>-8.1577200000000002E-2</c:v>
                </c:pt>
                <c:pt idx="20442">
                  <c:v>-7.8535900000000006E-2</c:v>
                </c:pt>
                <c:pt idx="20443">
                  <c:v>-7.5409500000000004E-2</c:v>
                </c:pt>
                <c:pt idx="20444">
                  <c:v>-7.2202199999999994E-2</c:v>
                </c:pt>
                <c:pt idx="20445">
                  <c:v>-6.8917999999999993E-2</c:v>
                </c:pt>
                <c:pt idx="20446">
                  <c:v>-6.5561099999999997E-2</c:v>
                </c:pt>
                <c:pt idx="20447">
                  <c:v>-6.2135799999999998E-2</c:v>
                </c:pt>
                <c:pt idx="20448">
                  <c:v>-5.86466E-2</c:v>
                </c:pt>
                <c:pt idx="20449">
                  <c:v>-5.5097899999999998E-2</c:v>
                </c:pt>
                <c:pt idx="20450">
                  <c:v>-5.1494400000000003E-2</c:v>
                </c:pt>
                <c:pt idx="20451">
                  <c:v>-4.7840599999999997E-2</c:v>
                </c:pt>
                <c:pt idx="20452">
                  <c:v>-4.4141300000000001E-2</c:v>
                </c:pt>
                <c:pt idx="20453">
                  <c:v>-4.0401300000000001E-2</c:v>
                </c:pt>
                <c:pt idx="20454">
                  <c:v>-3.6625199999999997E-2</c:v>
                </c:pt>
                <c:pt idx="20455">
                  <c:v>-3.2818100000000003E-2</c:v>
                </c:pt>
                <c:pt idx="20456">
                  <c:v>-2.8984699999999999E-2</c:v>
                </c:pt>
                <c:pt idx="20457">
                  <c:v>-2.5130099999999999E-2</c:v>
                </c:pt>
                <c:pt idx="20458">
                  <c:v>-2.12591E-2</c:v>
                </c:pt>
                <c:pt idx="20459">
                  <c:v>-1.7376699999999998E-2</c:v>
                </c:pt>
                <c:pt idx="20460">
                  <c:v>-1.3487900000000001E-2</c:v>
                </c:pt>
                <c:pt idx="20461" formatCode="0.00E+00">
                  <c:v>-9.5976700000000009E-3</c:v>
                </c:pt>
                <c:pt idx="20462" formatCode="0.00E+00">
                  <c:v>-5.7108999999999997E-3</c:v>
                </c:pt>
                <c:pt idx="20463" formatCode="0.00E+00">
                  <c:v>-1.8325699999999999E-3</c:v>
                </c:pt>
                <c:pt idx="20464" formatCode="0.00E+00">
                  <c:v>2.0324000000000002E-3</c:v>
                </c:pt>
                <c:pt idx="20465" formatCode="0.00E+00">
                  <c:v>5.8791099999999999E-3</c:v>
                </c:pt>
                <c:pt idx="20466" formatCode="0.00E+00">
                  <c:v>9.7027199999999997E-3</c:v>
                </c:pt>
                <c:pt idx="20467">
                  <c:v>1.3498400000000001E-2</c:v>
                </c:pt>
                <c:pt idx="20468">
                  <c:v>1.72614E-2</c:v>
                </c:pt>
                <c:pt idx="20469">
                  <c:v>2.0986999999999999E-2</c:v>
                </c:pt>
                <c:pt idx="20470">
                  <c:v>2.4670500000000001E-2</c:v>
                </c:pt>
                <c:pt idx="20471">
                  <c:v>2.8307499999999999E-2</c:v>
                </c:pt>
                <c:pt idx="20472">
                  <c:v>3.1893299999999999E-2</c:v>
                </c:pt>
                <c:pt idx="20473">
                  <c:v>3.54236E-2</c:v>
                </c:pt>
                <c:pt idx="20474">
                  <c:v>3.8894100000000001E-2</c:v>
                </c:pt>
                <c:pt idx="20475">
                  <c:v>4.2300400000000002E-2</c:v>
                </c:pt>
                <c:pt idx="20476">
                  <c:v>4.5638600000000001E-2</c:v>
                </c:pt>
                <c:pt idx="20477">
                  <c:v>4.8904599999999999E-2</c:v>
                </c:pt>
                <c:pt idx="20478">
                  <c:v>5.2094399999999999E-2</c:v>
                </c:pt>
                <c:pt idx="20479">
                  <c:v>5.5204400000000001E-2</c:v>
                </c:pt>
                <c:pt idx="20480">
                  <c:v>5.8230700000000003E-2</c:v>
                </c:pt>
                <c:pt idx="20481">
                  <c:v>6.1170000000000002E-2</c:v>
                </c:pt>
                <c:pt idx="20482">
                  <c:v>6.4018800000000001E-2</c:v>
                </c:pt>
                <c:pt idx="20483">
                  <c:v>6.6773799999999994E-2</c:v>
                </c:pt>
                <c:pt idx="20484">
                  <c:v>6.9431900000000005E-2</c:v>
                </c:pt>
                <c:pt idx="20485">
                  <c:v>7.1990299999999993E-2</c:v>
                </c:pt>
                <c:pt idx="20486">
                  <c:v>7.4445899999999995E-2</c:v>
                </c:pt>
                <c:pt idx="20487">
                  <c:v>7.6796299999999998E-2</c:v>
                </c:pt>
                <c:pt idx="20488">
                  <c:v>7.9038899999999995E-2</c:v>
                </c:pt>
                <c:pt idx="20489">
                  <c:v>8.1171300000000002E-2</c:v>
                </c:pt>
                <c:pt idx="20490">
                  <c:v>8.3191399999999999E-2</c:v>
                </c:pt>
                <c:pt idx="20491">
                  <c:v>8.5097199999999998E-2</c:v>
                </c:pt>
                <c:pt idx="20492">
                  <c:v>8.68868E-2</c:v>
                </c:pt>
                <c:pt idx="20493">
                  <c:v>8.8558600000000001E-2</c:v>
                </c:pt>
                <c:pt idx="20494">
                  <c:v>9.01111E-2</c:v>
                </c:pt>
                <c:pt idx="20495">
                  <c:v>9.1543100000000002E-2</c:v>
                </c:pt>
                <c:pt idx="20496">
                  <c:v>9.28533E-2</c:v>
                </c:pt>
                <c:pt idx="20497">
                  <c:v>9.4040799999999994E-2</c:v>
                </c:pt>
                <c:pt idx="20498">
                  <c:v>9.5104800000000003E-2</c:v>
                </c:pt>
                <c:pt idx="20499">
                  <c:v>9.60448E-2</c:v>
                </c:pt>
                <c:pt idx="20500">
                  <c:v>9.6860299999999996E-2</c:v>
                </c:pt>
                <c:pt idx="20501">
                  <c:v>9.7551200000000005E-2</c:v>
                </c:pt>
                <c:pt idx="20502">
                  <c:v>9.8117300000000005E-2</c:v>
                </c:pt>
                <c:pt idx="20503">
                  <c:v>9.8558699999999999E-2</c:v>
                </c:pt>
                <c:pt idx="20504">
                  <c:v>9.8875900000000003E-2</c:v>
                </c:pt>
                <c:pt idx="20505">
                  <c:v>9.9069199999999996E-2</c:v>
                </c:pt>
                <c:pt idx="20506">
                  <c:v>9.9139400000000003E-2</c:v>
                </c:pt>
                <c:pt idx="20507">
                  <c:v>9.90872E-2</c:v>
                </c:pt>
                <c:pt idx="20508">
                  <c:v>9.8913699999999993E-2</c:v>
                </c:pt>
                <c:pt idx="20509">
                  <c:v>9.8619999999999999E-2</c:v>
                </c:pt>
                <c:pt idx="20510">
                  <c:v>9.8207600000000006E-2</c:v>
                </c:pt>
                <c:pt idx="20511">
                  <c:v>9.7677799999999995E-2</c:v>
                </c:pt>
                <c:pt idx="20512">
                  <c:v>9.7032400000000005E-2</c:v>
                </c:pt>
                <c:pt idx="20513">
                  <c:v>9.6273200000000003E-2</c:v>
                </c:pt>
                <c:pt idx="20514">
                  <c:v>9.5402100000000004E-2</c:v>
                </c:pt>
                <c:pt idx="20515">
                  <c:v>9.44213E-2</c:v>
                </c:pt>
                <c:pt idx="20516">
                  <c:v>9.3333200000000005E-2</c:v>
                </c:pt>
                <c:pt idx="20517">
                  <c:v>9.214E-2</c:v>
                </c:pt>
                <c:pt idx="20518">
                  <c:v>9.0844400000000006E-2</c:v>
                </c:pt>
                <c:pt idx="20519">
                  <c:v>8.9449000000000001E-2</c:v>
                </c:pt>
                <c:pt idx="20520">
                  <c:v>8.7956699999999999E-2</c:v>
                </c:pt>
                <c:pt idx="20521">
                  <c:v>8.63704E-2</c:v>
                </c:pt>
                <c:pt idx="20522">
                  <c:v>8.4693199999999996E-2</c:v>
                </c:pt>
                <c:pt idx="20523">
                  <c:v>8.2928299999999996E-2</c:v>
                </c:pt>
                <c:pt idx="20524">
                  <c:v>8.1078899999999995E-2</c:v>
                </c:pt>
                <c:pt idx="20525">
                  <c:v>7.9148399999999994E-2</c:v>
                </c:pt>
                <c:pt idx="20526">
                  <c:v>7.7140299999999995E-2</c:v>
                </c:pt>
                <c:pt idx="20527">
                  <c:v>7.5058200000000005E-2</c:v>
                </c:pt>
                <c:pt idx="20528">
                  <c:v>7.2905800000000007E-2</c:v>
                </c:pt>
                <c:pt idx="20529">
                  <c:v>7.0686600000000002E-2</c:v>
                </c:pt>
                <c:pt idx="20530">
                  <c:v>6.8404699999999999E-2</c:v>
                </c:pt>
                <c:pt idx="20531">
                  <c:v>6.6063800000000006E-2</c:v>
                </c:pt>
                <c:pt idx="20532">
                  <c:v>6.3667799999999997E-2</c:v>
                </c:pt>
                <c:pt idx="20533">
                  <c:v>6.1220700000000003E-2</c:v>
                </c:pt>
                <c:pt idx="20534">
                  <c:v>5.8726599999999997E-2</c:v>
                </c:pt>
                <c:pt idx="20535">
                  <c:v>5.6189599999999999E-2</c:v>
                </c:pt>
                <c:pt idx="20536">
                  <c:v>5.3613599999999997E-2</c:v>
                </c:pt>
                <c:pt idx="20537">
                  <c:v>5.1002800000000001E-2</c:v>
                </c:pt>
                <c:pt idx="20538">
                  <c:v>4.8361399999999999E-2</c:v>
                </c:pt>
                <c:pt idx="20539">
                  <c:v>4.5693499999999998E-2</c:v>
                </c:pt>
                <c:pt idx="20540">
                  <c:v>4.3003199999999998E-2</c:v>
                </c:pt>
                <c:pt idx="20541">
                  <c:v>4.0294799999999999E-2</c:v>
                </c:pt>
                <c:pt idx="20542">
                  <c:v>3.7572300000000003E-2</c:v>
                </c:pt>
                <c:pt idx="20543">
                  <c:v>3.4839799999999997E-2</c:v>
                </c:pt>
                <c:pt idx="20544">
                  <c:v>3.2101499999999998E-2</c:v>
                </c:pt>
                <c:pt idx="20545">
                  <c:v>2.9361499999999999E-2</c:v>
                </c:pt>
                <c:pt idx="20546">
                  <c:v>2.66237E-2</c:v>
                </c:pt>
                <c:pt idx="20547">
                  <c:v>2.3892199999999999E-2</c:v>
                </c:pt>
                <c:pt idx="20548">
                  <c:v>2.1170999999999999E-2</c:v>
                </c:pt>
                <c:pt idx="20549">
                  <c:v>1.8463799999999999E-2</c:v>
                </c:pt>
                <c:pt idx="20550">
                  <c:v>1.5774699999999999E-2</c:v>
                </c:pt>
                <c:pt idx="20551">
                  <c:v>1.3107199999999999E-2</c:v>
                </c:pt>
                <c:pt idx="20552">
                  <c:v>1.0465199999999999E-2</c:v>
                </c:pt>
                <c:pt idx="20553" formatCode="0.00E+00">
                  <c:v>7.8522399999999999E-3</c:v>
                </c:pt>
                <c:pt idx="20554" formatCode="0.00E+00">
                  <c:v>5.2718699999999997E-3</c:v>
                </c:pt>
                <c:pt idx="20555" formatCode="0.00E+00">
                  <c:v>2.72755E-3</c:v>
                </c:pt>
                <c:pt idx="20556" formatCode="0.00E+00">
                  <c:v>2.2263799999999999E-4</c:v>
                </c:pt>
                <c:pt idx="20557" formatCode="0.00E+00">
                  <c:v>-2.23961E-3</c:v>
                </c:pt>
                <c:pt idx="20558" formatCode="0.00E+00">
                  <c:v>-4.6560400000000002E-3</c:v>
                </c:pt>
                <c:pt idx="20559" formatCode="0.00E+00">
                  <c:v>-7.0235899999999997E-3</c:v>
                </c:pt>
                <c:pt idx="20560" formatCode="0.00E+00">
                  <c:v>-9.3393199999999999E-3</c:v>
                </c:pt>
                <c:pt idx="20561">
                  <c:v>-1.16004E-2</c:v>
                </c:pt>
                <c:pt idx="20562">
                  <c:v>-1.3804200000000001E-2</c:v>
                </c:pt>
                <c:pt idx="20563">
                  <c:v>-1.5948E-2</c:v>
                </c:pt>
                <c:pt idx="20564">
                  <c:v>-1.8029400000000001E-2</c:v>
                </c:pt>
                <c:pt idx="20565">
                  <c:v>-2.00462E-2</c:v>
                </c:pt>
                <c:pt idx="20566">
                  <c:v>-2.1996000000000002E-2</c:v>
                </c:pt>
                <c:pt idx="20567">
                  <c:v>-2.38769E-2</c:v>
                </c:pt>
                <c:pt idx="20568">
                  <c:v>-2.5686899999999999E-2</c:v>
                </c:pt>
                <c:pt idx="20569">
                  <c:v>-2.7424199999999999E-2</c:v>
                </c:pt>
                <c:pt idx="20570">
                  <c:v>-2.90873E-2</c:v>
                </c:pt>
                <c:pt idx="20571">
                  <c:v>-3.0674699999999999E-2</c:v>
                </c:pt>
                <c:pt idx="20572">
                  <c:v>-3.2185199999999997E-2</c:v>
                </c:pt>
                <c:pt idx="20573">
                  <c:v>-3.36172E-2</c:v>
                </c:pt>
                <c:pt idx="20574">
                  <c:v>-3.4969100000000003E-2</c:v>
                </c:pt>
                <c:pt idx="20575">
                  <c:v>-3.6239500000000001E-2</c:v>
                </c:pt>
                <c:pt idx="20576">
                  <c:v>-3.7427200000000001E-2</c:v>
                </c:pt>
                <c:pt idx="20577">
                  <c:v>-3.8531799999999998E-2</c:v>
                </c:pt>
                <c:pt idx="20578">
                  <c:v>-3.9553199999999997E-2</c:v>
                </c:pt>
                <c:pt idx="20579">
                  <c:v>-4.0492E-2</c:v>
                </c:pt>
                <c:pt idx="20580">
                  <c:v>-4.13484E-2</c:v>
                </c:pt>
                <c:pt idx="20581">
                  <c:v>-4.2123099999999997E-2</c:v>
                </c:pt>
                <c:pt idx="20582">
                  <c:v>-4.2816600000000003E-2</c:v>
                </c:pt>
                <c:pt idx="20583">
                  <c:v>-4.3429700000000002E-2</c:v>
                </c:pt>
                <c:pt idx="20584">
                  <c:v>-4.3963200000000001E-2</c:v>
                </c:pt>
                <c:pt idx="20585">
                  <c:v>-4.4418100000000002E-2</c:v>
                </c:pt>
                <c:pt idx="20586">
                  <c:v>-4.4795700000000001E-2</c:v>
                </c:pt>
                <c:pt idx="20587">
                  <c:v>-4.50973E-2</c:v>
                </c:pt>
                <c:pt idx="20588">
                  <c:v>-4.5324499999999997E-2</c:v>
                </c:pt>
                <c:pt idx="20589">
                  <c:v>-4.5478600000000001E-2</c:v>
                </c:pt>
                <c:pt idx="20590">
                  <c:v>-4.5561200000000003E-2</c:v>
                </c:pt>
                <c:pt idx="20591">
                  <c:v>-4.5574299999999998E-2</c:v>
                </c:pt>
                <c:pt idx="20592">
                  <c:v>-4.5519799999999999E-2</c:v>
                </c:pt>
                <c:pt idx="20593">
                  <c:v>-4.5399700000000001E-2</c:v>
                </c:pt>
                <c:pt idx="20594">
                  <c:v>-4.5216100000000002E-2</c:v>
                </c:pt>
                <c:pt idx="20595">
                  <c:v>-4.4971299999999999E-2</c:v>
                </c:pt>
                <c:pt idx="20596">
                  <c:v>-4.4667499999999999E-2</c:v>
                </c:pt>
                <c:pt idx="20597">
                  <c:v>-4.43063E-2</c:v>
                </c:pt>
                <c:pt idx="20598">
                  <c:v>-4.3890100000000001E-2</c:v>
                </c:pt>
                <c:pt idx="20599">
                  <c:v>-4.3421700000000001E-2</c:v>
                </c:pt>
                <c:pt idx="20600">
                  <c:v>-4.2903900000000002E-2</c:v>
                </c:pt>
                <c:pt idx="20601">
                  <c:v>-4.2339500000000002E-2</c:v>
                </c:pt>
                <c:pt idx="20602">
                  <c:v>-4.1731200000000003E-2</c:v>
                </c:pt>
                <c:pt idx="20603">
                  <c:v>-4.1081399999999997E-2</c:v>
                </c:pt>
                <c:pt idx="20604">
                  <c:v>-4.0392600000000001E-2</c:v>
                </c:pt>
                <c:pt idx="20605">
                  <c:v>-3.9667099999999997E-2</c:v>
                </c:pt>
                <c:pt idx="20606">
                  <c:v>-3.8907999999999998E-2</c:v>
                </c:pt>
                <c:pt idx="20607">
                  <c:v>-3.8118600000000002E-2</c:v>
                </c:pt>
                <c:pt idx="20608">
                  <c:v>-3.7302099999999998E-2</c:v>
                </c:pt>
                <c:pt idx="20609">
                  <c:v>-3.6461300000000002E-2</c:v>
                </c:pt>
                <c:pt idx="20610">
                  <c:v>-3.5598900000000003E-2</c:v>
                </c:pt>
                <c:pt idx="20611">
                  <c:v>-3.4718100000000002E-2</c:v>
                </c:pt>
                <c:pt idx="20612">
                  <c:v>-3.3821799999999999E-2</c:v>
                </c:pt>
                <c:pt idx="20613">
                  <c:v>-3.2912900000000002E-2</c:v>
                </c:pt>
                <c:pt idx="20614">
                  <c:v>-3.1994399999999999E-2</c:v>
                </c:pt>
                <c:pt idx="20615">
                  <c:v>-3.1069099999999999E-2</c:v>
                </c:pt>
                <c:pt idx="20616">
                  <c:v>-3.014E-2</c:v>
                </c:pt>
                <c:pt idx="20617">
                  <c:v>-2.9210400000000001E-2</c:v>
                </c:pt>
                <c:pt idx="20618">
                  <c:v>-2.82829E-2</c:v>
                </c:pt>
                <c:pt idx="20619">
                  <c:v>-2.7359600000000001E-2</c:v>
                </c:pt>
                <c:pt idx="20620">
                  <c:v>-2.6443000000000001E-2</c:v>
                </c:pt>
                <c:pt idx="20621">
                  <c:v>-2.5537399999999998E-2</c:v>
                </c:pt>
                <c:pt idx="20622">
                  <c:v>-2.4648300000000001E-2</c:v>
                </c:pt>
                <c:pt idx="20623">
                  <c:v>-2.3778799999999999E-2</c:v>
                </c:pt>
                <c:pt idx="20624">
                  <c:v>-2.2929100000000001E-2</c:v>
                </c:pt>
                <c:pt idx="20625">
                  <c:v>-2.2098599999999999E-2</c:v>
                </c:pt>
                <c:pt idx="20626">
                  <c:v>-2.1288600000000001E-2</c:v>
                </c:pt>
                <c:pt idx="20627">
                  <c:v>-2.0501599999999998E-2</c:v>
                </c:pt>
                <c:pt idx="20628">
                  <c:v>-1.97401E-2</c:v>
                </c:pt>
                <c:pt idx="20629">
                  <c:v>-1.90057E-2</c:v>
                </c:pt>
                <c:pt idx="20630">
                  <c:v>-1.8300400000000001E-2</c:v>
                </c:pt>
                <c:pt idx="20631">
                  <c:v>-1.76264E-2</c:v>
                </c:pt>
                <c:pt idx="20632">
                  <c:v>-1.6985500000000001E-2</c:v>
                </c:pt>
                <c:pt idx="20633">
                  <c:v>-1.6379600000000001E-2</c:v>
                </c:pt>
                <c:pt idx="20634">
                  <c:v>-1.5810500000000002E-2</c:v>
                </c:pt>
                <c:pt idx="20635">
                  <c:v>-1.52804E-2</c:v>
                </c:pt>
                <c:pt idx="20636">
                  <c:v>-1.47916E-2</c:v>
                </c:pt>
                <c:pt idx="20637">
                  <c:v>-1.4346299999999999E-2</c:v>
                </c:pt>
                <c:pt idx="20638">
                  <c:v>-1.3946200000000001E-2</c:v>
                </c:pt>
                <c:pt idx="20639">
                  <c:v>-1.35926E-2</c:v>
                </c:pt>
                <c:pt idx="20640">
                  <c:v>-1.3287E-2</c:v>
                </c:pt>
                <c:pt idx="20641">
                  <c:v>-1.30308E-2</c:v>
                </c:pt>
                <c:pt idx="20642">
                  <c:v>-1.2824500000000001E-2</c:v>
                </c:pt>
                <c:pt idx="20643">
                  <c:v>-1.26675E-2</c:v>
                </c:pt>
                <c:pt idx="20644">
                  <c:v>-1.25589E-2</c:v>
                </c:pt>
                <c:pt idx="20645">
                  <c:v>-1.24983E-2</c:v>
                </c:pt>
                <c:pt idx="20646">
                  <c:v>-1.24876E-2</c:v>
                </c:pt>
                <c:pt idx="20647">
                  <c:v>-1.2529800000000001E-2</c:v>
                </c:pt>
                <c:pt idx="20648">
                  <c:v>-1.2626500000000001E-2</c:v>
                </c:pt>
                <c:pt idx="20649">
                  <c:v>-1.2778400000000001E-2</c:v>
                </c:pt>
                <c:pt idx="20650">
                  <c:v>-1.2985E-2</c:v>
                </c:pt>
                <c:pt idx="20651">
                  <c:v>-1.32453E-2</c:v>
                </c:pt>
                <c:pt idx="20652">
                  <c:v>-1.3557E-2</c:v>
                </c:pt>
                <c:pt idx="20653">
                  <c:v>-1.3916599999999999E-2</c:v>
                </c:pt>
                <c:pt idx="20654">
                  <c:v>-1.43217E-2</c:v>
                </c:pt>
                <c:pt idx="20655">
                  <c:v>-1.47729E-2</c:v>
                </c:pt>
                <c:pt idx="20656">
                  <c:v>-1.5271699999999999E-2</c:v>
                </c:pt>
                <c:pt idx="20657">
                  <c:v>-1.5817999999999999E-2</c:v>
                </c:pt>
                <c:pt idx="20658">
                  <c:v>-1.6408900000000001E-2</c:v>
                </c:pt>
                <c:pt idx="20659">
                  <c:v>-1.70422E-2</c:v>
                </c:pt>
                <c:pt idx="20660">
                  <c:v>-1.7717900000000002E-2</c:v>
                </c:pt>
                <c:pt idx="20661">
                  <c:v>-1.8436399999999999E-2</c:v>
                </c:pt>
                <c:pt idx="20662">
                  <c:v>-1.91973E-2</c:v>
                </c:pt>
                <c:pt idx="20663">
                  <c:v>-1.99983E-2</c:v>
                </c:pt>
                <c:pt idx="20664">
                  <c:v>-2.0837000000000001E-2</c:v>
                </c:pt>
                <c:pt idx="20665">
                  <c:v>-2.17112E-2</c:v>
                </c:pt>
                <c:pt idx="20666">
                  <c:v>-2.2618099999999999E-2</c:v>
                </c:pt>
                <c:pt idx="20667">
                  <c:v>-2.3554100000000001E-2</c:v>
                </c:pt>
                <c:pt idx="20668">
                  <c:v>-2.4514999999999999E-2</c:v>
                </c:pt>
                <c:pt idx="20669">
                  <c:v>-2.5497200000000001E-2</c:v>
                </c:pt>
                <c:pt idx="20670">
                  <c:v>-2.64987E-2</c:v>
                </c:pt>
                <c:pt idx="20671">
                  <c:v>-2.7519200000000001E-2</c:v>
                </c:pt>
                <c:pt idx="20672">
                  <c:v>-2.8557900000000001E-2</c:v>
                </c:pt>
                <c:pt idx="20673">
                  <c:v>-2.96125E-2</c:v>
                </c:pt>
                <c:pt idx="20674">
                  <c:v>-3.0679600000000001E-2</c:v>
                </c:pt>
                <c:pt idx="20675">
                  <c:v>-3.1756E-2</c:v>
                </c:pt>
                <c:pt idx="20676">
                  <c:v>-3.2839599999999997E-2</c:v>
                </c:pt>
                <c:pt idx="20677">
                  <c:v>-3.3929500000000001E-2</c:v>
                </c:pt>
                <c:pt idx="20678">
                  <c:v>-3.5024399999999997E-2</c:v>
                </c:pt>
                <c:pt idx="20679">
                  <c:v>-3.6121500000000001E-2</c:v>
                </c:pt>
                <c:pt idx="20680">
                  <c:v>-3.72182E-2</c:v>
                </c:pt>
                <c:pt idx="20681">
                  <c:v>-3.8313600000000003E-2</c:v>
                </c:pt>
                <c:pt idx="20682">
                  <c:v>-3.94078E-2</c:v>
                </c:pt>
                <c:pt idx="20683">
                  <c:v>-4.0500099999999997E-2</c:v>
                </c:pt>
                <c:pt idx="20684">
                  <c:v>-4.15909E-2</c:v>
                </c:pt>
                <c:pt idx="20685">
                  <c:v>-4.26811E-2</c:v>
                </c:pt>
                <c:pt idx="20686">
                  <c:v>-4.3768500000000002E-2</c:v>
                </c:pt>
                <c:pt idx="20687">
                  <c:v>-4.4848399999999997E-2</c:v>
                </c:pt>
                <c:pt idx="20688">
                  <c:v>-4.5916899999999997E-2</c:v>
                </c:pt>
                <c:pt idx="20689">
                  <c:v>-4.69732E-2</c:v>
                </c:pt>
                <c:pt idx="20690">
                  <c:v>-4.8016499999999997E-2</c:v>
                </c:pt>
                <c:pt idx="20691">
                  <c:v>-4.9044200000000003E-2</c:v>
                </c:pt>
                <c:pt idx="20692">
                  <c:v>-5.00525E-2</c:v>
                </c:pt>
                <c:pt idx="20693">
                  <c:v>-5.1038600000000003E-2</c:v>
                </c:pt>
                <c:pt idx="20694">
                  <c:v>-5.2001100000000001E-2</c:v>
                </c:pt>
                <c:pt idx="20695">
                  <c:v>-5.2939199999999999E-2</c:v>
                </c:pt>
                <c:pt idx="20696">
                  <c:v>-5.3851900000000001E-2</c:v>
                </c:pt>
                <c:pt idx="20697">
                  <c:v>-5.47377E-2</c:v>
                </c:pt>
                <c:pt idx="20698">
                  <c:v>-5.5594499999999998E-2</c:v>
                </c:pt>
                <c:pt idx="20699">
                  <c:v>-5.6420900000000003E-2</c:v>
                </c:pt>
                <c:pt idx="20700">
                  <c:v>-5.7214899999999999E-2</c:v>
                </c:pt>
                <c:pt idx="20701">
                  <c:v>-5.7973499999999997E-2</c:v>
                </c:pt>
                <c:pt idx="20702">
                  <c:v>-5.8694299999999998E-2</c:v>
                </c:pt>
                <c:pt idx="20703">
                  <c:v>-5.9376600000000002E-2</c:v>
                </c:pt>
                <c:pt idx="20704">
                  <c:v>-6.00206E-2</c:v>
                </c:pt>
                <c:pt idx="20705">
                  <c:v>-6.0624900000000002E-2</c:v>
                </c:pt>
                <c:pt idx="20706">
                  <c:v>-6.11868E-2</c:v>
                </c:pt>
                <c:pt idx="20707">
                  <c:v>-6.1705000000000003E-2</c:v>
                </c:pt>
                <c:pt idx="20708">
                  <c:v>-6.21805E-2</c:v>
                </c:pt>
                <c:pt idx="20709">
                  <c:v>-6.2614699999999995E-2</c:v>
                </c:pt>
                <c:pt idx="20710">
                  <c:v>-6.3007900000000006E-2</c:v>
                </c:pt>
                <c:pt idx="20711">
                  <c:v>-6.336E-2</c:v>
                </c:pt>
                <c:pt idx="20712">
                  <c:v>-6.3672000000000006E-2</c:v>
                </c:pt>
                <c:pt idx="20713">
                  <c:v>-6.3945699999999994E-2</c:v>
                </c:pt>
                <c:pt idx="20714">
                  <c:v>-6.4183900000000002E-2</c:v>
                </c:pt>
                <c:pt idx="20715">
                  <c:v>-6.4388699999999993E-2</c:v>
                </c:pt>
                <c:pt idx="20716">
                  <c:v>-6.4560400000000004E-2</c:v>
                </c:pt>
                <c:pt idx="20717">
                  <c:v>-6.4698099999999995E-2</c:v>
                </c:pt>
                <c:pt idx="20718">
                  <c:v>-6.4800300000000005E-2</c:v>
                </c:pt>
                <c:pt idx="20719">
                  <c:v>-6.4865500000000006E-2</c:v>
                </c:pt>
                <c:pt idx="20720">
                  <c:v>-6.4892000000000005E-2</c:v>
                </c:pt>
                <c:pt idx="20721">
                  <c:v>-6.4879300000000001E-2</c:v>
                </c:pt>
                <c:pt idx="20722">
                  <c:v>-6.4830799999999994E-2</c:v>
                </c:pt>
                <c:pt idx="20723">
                  <c:v>-6.4751100000000006E-2</c:v>
                </c:pt>
                <c:pt idx="20724">
                  <c:v>-6.4640900000000001E-2</c:v>
                </c:pt>
                <c:pt idx="20725">
                  <c:v>-6.4496800000000007E-2</c:v>
                </c:pt>
                <c:pt idx="20726">
                  <c:v>-6.4316499999999999E-2</c:v>
                </c:pt>
                <c:pt idx="20727">
                  <c:v>-6.41013E-2</c:v>
                </c:pt>
                <c:pt idx="20728">
                  <c:v>-6.3853499999999994E-2</c:v>
                </c:pt>
                <c:pt idx="20729">
                  <c:v>-6.3575400000000004E-2</c:v>
                </c:pt>
                <c:pt idx="20730">
                  <c:v>-6.3270000000000007E-2</c:v>
                </c:pt>
                <c:pt idx="20731">
                  <c:v>-6.2939499999999995E-2</c:v>
                </c:pt>
                <c:pt idx="20732">
                  <c:v>-6.2584899999999999E-2</c:v>
                </c:pt>
                <c:pt idx="20733">
                  <c:v>-6.2208399999999997E-2</c:v>
                </c:pt>
                <c:pt idx="20734">
                  <c:v>-6.1812699999999998E-2</c:v>
                </c:pt>
                <c:pt idx="20735">
                  <c:v>-6.1399299999999997E-2</c:v>
                </c:pt>
                <c:pt idx="20736">
                  <c:v>-6.0967599999999997E-2</c:v>
                </c:pt>
                <c:pt idx="20737">
                  <c:v>-6.05172E-2</c:v>
                </c:pt>
                <c:pt idx="20738">
                  <c:v>-6.0049499999999999E-2</c:v>
                </c:pt>
                <c:pt idx="20739">
                  <c:v>-5.9568099999999999E-2</c:v>
                </c:pt>
                <c:pt idx="20740">
                  <c:v>-5.9077699999999997E-2</c:v>
                </c:pt>
                <c:pt idx="20741">
                  <c:v>-5.8582599999999999E-2</c:v>
                </c:pt>
                <c:pt idx="20742">
                  <c:v>-5.8085600000000001E-2</c:v>
                </c:pt>
                <c:pt idx="20743">
                  <c:v>-5.7589099999999997E-2</c:v>
                </c:pt>
                <c:pt idx="20744">
                  <c:v>-5.7095199999999999E-2</c:v>
                </c:pt>
                <c:pt idx="20745">
                  <c:v>-5.6605799999999998E-2</c:v>
                </c:pt>
                <c:pt idx="20746">
                  <c:v>-5.6122499999999999E-2</c:v>
                </c:pt>
                <c:pt idx="20747">
                  <c:v>-5.5646800000000003E-2</c:v>
                </c:pt>
                <c:pt idx="20748">
                  <c:v>-5.5179100000000002E-2</c:v>
                </c:pt>
                <c:pt idx="20749">
                  <c:v>-5.4718599999999999E-2</c:v>
                </c:pt>
                <c:pt idx="20750">
                  <c:v>-5.4265399999999998E-2</c:v>
                </c:pt>
                <c:pt idx="20751">
                  <c:v>-5.3822599999999998E-2</c:v>
                </c:pt>
                <c:pt idx="20752">
                  <c:v>-5.3396300000000001E-2</c:v>
                </c:pt>
                <c:pt idx="20753">
                  <c:v>-5.2992600000000001E-2</c:v>
                </c:pt>
                <c:pt idx="20754">
                  <c:v>-5.2615099999999998E-2</c:v>
                </c:pt>
                <c:pt idx="20755">
                  <c:v>-5.22648E-2</c:v>
                </c:pt>
                <c:pt idx="20756">
                  <c:v>-5.19429E-2</c:v>
                </c:pt>
                <c:pt idx="20757">
                  <c:v>-5.1650599999999998E-2</c:v>
                </c:pt>
                <c:pt idx="20758">
                  <c:v>-5.1390100000000001E-2</c:v>
                </c:pt>
                <c:pt idx="20759">
                  <c:v>-5.1164500000000002E-2</c:v>
                </c:pt>
                <c:pt idx="20760">
                  <c:v>-5.0973999999999998E-2</c:v>
                </c:pt>
                <c:pt idx="20761">
                  <c:v>-5.0816100000000003E-2</c:v>
                </c:pt>
                <c:pt idx="20762">
                  <c:v>-5.0690100000000002E-2</c:v>
                </c:pt>
                <c:pt idx="20763">
                  <c:v>-5.0599400000000003E-2</c:v>
                </c:pt>
                <c:pt idx="20764">
                  <c:v>-5.0548799999999998E-2</c:v>
                </c:pt>
                <c:pt idx="20765">
                  <c:v>-5.0541700000000002E-2</c:v>
                </c:pt>
                <c:pt idx="20766">
                  <c:v>-5.0580300000000002E-2</c:v>
                </c:pt>
                <c:pt idx="20767">
                  <c:v>-5.0666000000000003E-2</c:v>
                </c:pt>
                <c:pt idx="20768">
                  <c:v>-5.0796599999999997E-2</c:v>
                </c:pt>
                <c:pt idx="20769">
                  <c:v>-5.0965700000000003E-2</c:v>
                </c:pt>
                <c:pt idx="20770">
                  <c:v>-5.1168100000000001E-2</c:v>
                </c:pt>
                <c:pt idx="20771">
                  <c:v>-5.1406100000000003E-2</c:v>
                </c:pt>
                <c:pt idx="20772">
                  <c:v>-5.1685099999999998E-2</c:v>
                </c:pt>
                <c:pt idx="20773">
                  <c:v>-5.2008199999999997E-2</c:v>
                </c:pt>
                <c:pt idx="20774">
                  <c:v>-5.2377399999999998E-2</c:v>
                </c:pt>
                <c:pt idx="20775">
                  <c:v>-5.2796799999999998E-2</c:v>
                </c:pt>
                <c:pt idx="20776">
                  <c:v>-5.32691E-2</c:v>
                </c:pt>
                <c:pt idx="20777">
                  <c:v>-5.37937E-2</c:v>
                </c:pt>
                <c:pt idx="20778">
                  <c:v>-5.4368300000000001E-2</c:v>
                </c:pt>
                <c:pt idx="20779">
                  <c:v>-5.4991400000000003E-2</c:v>
                </c:pt>
                <c:pt idx="20780">
                  <c:v>-5.5663900000000002E-2</c:v>
                </c:pt>
                <c:pt idx="20781">
                  <c:v>-5.6387300000000001E-2</c:v>
                </c:pt>
                <c:pt idx="20782">
                  <c:v>-5.71621E-2</c:v>
                </c:pt>
                <c:pt idx="20783">
                  <c:v>-5.7990199999999999E-2</c:v>
                </c:pt>
                <c:pt idx="20784">
                  <c:v>-5.8874700000000002E-2</c:v>
                </c:pt>
                <c:pt idx="20785">
                  <c:v>-5.9819299999999999E-2</c:v>
                </c:pt>
                <c:pt idx="20786">
                  <c:v>-6.0825900000000002E-2</c:v>
                </c:pt>
                <c:pt idx="20787">
                  <c:v>-6.1893999999999998E-2</c:v>
                </c:pt>
                <c:pt idx="20788">
                  <c:v>-6.3021199999999999E-2</c:v>
                </c:pt>
                <c:pt idx="20789">
                  <c:v>-6.4204800000000006E-2</c:v>
                </c:pt>
                <c:pt idx="20790">
                  <c:v>-6.5442399999999998E-2</c:v>
                </c:pt>
                <c:pt idx="20791">
                  <c:v>-6.6731899999999997E-2</c:v>
                </c:pt>
                <c:pt idx="20792">
                  <c:v>-6.8071199999999998E-2</c:v>
                </c:pt>
                <c:pt idx="20793">
                  <c:v>-6.9458000000000006E-2</c:v>
                </c:pt>
                <c:pt idx="20794">
                  <c:v>-7.0889999999999995E-2</c:v>
                </c:pt>
                <c:pt idx="20795">
                  <c:v>-7.2366200000000006E-2</c:v>
                </c:pt>
                <c:pt idx="20796">
                  <c:v>-7.3888700000000002E-2</c:v>
                </c:pt>
                <c:pt idx="20797">
                  <c:v>-7.5460899999999997E-2</c:v>
                </c:pt>
                <c:pt idx="20798">
                  <c:v>-7.7083899999999997E-2</c:v>
                </c:pt>
                <c:pt idx="20799">
                  <c:v>-7.8756400000000004E-2</c:v>
                </c:pt>
                <c:pt idx="20800">
                  <c:v>-8.04753E-2</c:v>
                </c:pt>
                <c:pt idx="20801">
                  <c:v>-8.2236799999999999E-2</c:v>
                </c:pt>
                <c:pt idx="20802">
                  <c:v>-8.4038799999999997E-2</c:v>
                </c:pt>
                <c:pt idx="20803">
                  <c:v>-8.58815E-2</c:v>
                </c:pt>
                <c:pt idx="20804">
                  <c:v>-8.7765899999999994E-2</c:v>
                </c:pt>
                <c:pt idx="20805">
                  <c:v>-8.9692400000000005E-2</c:v>
                </c:pt>
                <c:pt idx="20806">
                  <c:v>-9.16627E-2</c:v>
                </c:pt>
                <c:pt idx="20807">
                  <c:v>-9.3679999999999999E-2</c:v>
                </c:pt>
                <c:pt idx="20808">
                  <c:v>-9.5744599999999999E-2</c:v>
                </c:pt>
                <c:pt idx="20809">
                  <c:v>-9.7853099999999998E-2</c:v>
                </c:pt>
                <c:pt idx="20810">
                  <c:v>-0.10000299999999999</c:v>
                </c:pt>
                <c:pt idx="20811">
                  <c:v>-0.10219399999999999</c:v>
                </c:pt>
                <c:pt idx="20812">
                  <c:v>-0.104426</c:v>
                </c:pt>
                <c:pt idx="20813">
                  <c:v>-0.106697</c:v>
                </c:pt>
                <c:pt idx="20814">
                  <c:v>-0.109</c:v>
                </c:pt>
                <c:pt idx="20815">
                  <c:v>-0.11133700000000001</c:v>
                </c:pt>
                <c:pt idx="20816">
                  <c:v>-0.113709</c:v>
                </c:pt>
                <c:pt idx="20817">
                  <c:v>-0.11611200000000001</c:v>
                </c:pt>
                <c:pt idx="20818">
                  <c:v>-0.11853900000000001</c:v>
                </c:pt>
                <c:pt idx="20819">
                  <c:v>-0.12098299999999999</c:v>
                </c:pt>
                <c:pt idx="20820">
                  <c:v>-0.12343899999999999</c:v>
                </c:pt>
                <c:pt idx="20821">
                  <c:v>-0.12590299999999999</c:v>
                </c:pt>
                <c:pt idx="20822">
                  <c:v>-0.12836700000000001</c:v>
                </c:pt>
                <c:pt idx="20823">
                  <c:v>-0.130827</c:v>
                </c:pt>
                <c:pt idx="20824">
                  <c:v>-0.13327900000000001</c:v>
                </c:pt>
                <c:pt idx="20825">
                  <c:v>-0.13572699999999999</c:v>
                </c:pt>
                <c:pt idx="20826">
                  <c:v>-0.13816899999999999</c:v>
                </c:pt>
                <c:pt idx="20827">
                  <c:v>-0.14060600000000001</c:v>
                </c:pt>
                <c:pt idx="20828">
                  <c:v>-0.143037</c:v>
                </c:pt>
                <c:pt idx="20829">
                  <c:v>-0.145458</c:v>
                </c:pt>
                <c:pt idx="20830">
                  <c:v>-0.147865</c:v>
                </c:pt>
                <c:pt idx="20831">
                  <c:v>-0.150256</c:v>
                </c:pt>
                <c:pt idx="20832">
                  <c:v>-0.15262800000000001</c:v>
                </c:pt>
                <c:pt idx="20833">
                  <c:v>-0.15498300000000001</c:v>
                </c:pt>
                <c:pt idx="20834">
                  <c:v>-0.15731899999999999</c:v>
                </c:pt>
                <c:pt idx="20835">
                  <c:v>-0.159633</c:v>
                </c:pt>
                <c:pt idx="20836">
                  <c:v>-0.16192100000000001</c:v>
                </c:pt>
                <c:pt idx="20837">
                  <c:v>-0.16418199999999999</c:v>
                </c:pt>
                <c:pt idx="20838">
                  <c:v>-0.16641900000000001</c:v>
                </c:pt>
                <c:pt idx="20839">
                  <c:v>-0.16863300000000001</c:v>
                </c:pt>
                <c:pt idx="20840">
                  <c:v>-0.17081499999999999</c:v>
                </c:pt>
                <c:pt idx="20841">
                  <c:v>-0.172956</c:v>
                </c:pt>
                <c:pt idx="20842">
                  <c:v>-0.17504600000000001</c:v>
                </c:pt>
                <c:pt idx="20843">
                  <c:v>-0.17707899999999999</c:v>
                </c:pt>
                <c:pt idx="20844">
                  <c:v>-0.17905199999999999</c:v>
                </c:pt>
                <c:pt idx="20845">
                  <c:v>-0.18096200000000001</c:v>
                </c:pt>
                <c:pt idx="20846">
                  <c:v>-0.182806</c:v>
                </c:pt>
                <c:pt idx="20847">
                  <c:v>-0.184584</c:v>
                </c:pt>
                <c:pt idx="20848">
                  <c:v>-0.186304</c:v>
                </c:pt>
                <c:pt idx="20849">
                  <c:v>-0.187969</c:v>
                </c:pt>
                <c:pt idx="20850">
                  <c:v>-0.18957499999999999</c:v>
                </c:pt>
                <c:pt idx="20851">
                  <c:v>-0.19111600000000001</c:v>
                </c:pt>
                <c:pt idx="20852">
                  <c:v>-0.19259000000000001</c:v>
                </c:pt>
                <c:pt idx="20853">
                  <c:v>-0.193992</c:v>
                </c:pt>
                <c:pt idx="20854">
                  <c:v>-0.19532099999999999</c:v>
                </c:pt>
                <c:pt idx="20855">
                  <c:v>-0.196574</c:v>
                </c:pt>
                <c:pt idx="20856">
                  <c:v>-0.19775499999999999</c:v>
                </c:pt>
                <c:pt idx="20857">
                  <c:v>-0.19886499999999999</c:v>
                </c:pt>
                <c:pt idx="20858">
                  <c:v>-0.199907</c:v>
                </c:pt>
                <c:pt idx="20859">
                  <c:v>-0.20088500000000001</c:v>
                </c:pt>
                <c:pt idx="20860">
                  <c:v>-0.20180100000000001</c:v>
                </c:pt>
                <c:pt idx="20861">
                  <c:v>-0.202653</c:v>
                </c:pt>
                <c:pt idx="20862">
                  <c:v>-0.20344100000000001</c:v>
                </c:pt>
                <c:pt idx="20863">
                  <c:v>-0.20416400000000001</c:v>
                </c:pt>
                <c:pt idx="20864">
                  <c:v>-0.204821</c:v>
                </c:pt>
                <c:pt idx="20865">
                  <c:v>-0.20541300000000001</c:v>
                </c:pt>
                <c:pt idx="20866">
                  <c:v>-0.20594199999999999</c:v>
                </c:pt>
                <c:pt idx="20867">
                  <c:v>-0.20640600000000001</c:v>
                </c:pt>
                <c:pt idx="20868">
                  <c:v>-0.20680399999999999</c:v>
                </c:pt>
                <c:pt idx="20869">
                  <c:v>-0.20713300000000001</c:v>
                </c:pt>
                <c:pt idx="20870">
                  <c:v>-0.20739299999999999</c:v>
                </c:pt>
                <c:pt idx="20871">
                  <c:v>-0.20758499999999999</c:v>
                </c:pt>
                <c:pt idx="20872">
                  <c:v>-0.20771000000000001</c:v>
                </c:pt>
                <c:pt idx="20873">
                  <c:v>-0.20776600000000001</c:v>
                </c:pt>
                <c:pt idx="20874">
                  <c:v>-0.20775099999999999</c:v>
                </c:pt>
                <c:pt idx="20875">
                  <c:v>-0.20766599999999999</c:v>
                </c:pt>
                <c:pt idx="20876">
                  <c:v>-0.207514</c:v>
                </c:pt>
                <c:pt idx="20877">
                  <c:v>-0.20729800000000001</c:v>
                </c:pt>
                <c:pt idx="20878">
                  <c:v>-0.20702799999999999</c:v>
                </c:pt>
                <c:pt idx="20879">
                  <c:v>-0.20671100000000001</c:v>
                </c:pt>
                <c:pt idx="20880">
                  <c:v>-0.20635100000000001</c:v>
                </c:pt>
                <c:pt idx="20881">
                  <c:v>-0.205952</c:v>
                </c:pt>
                <c:pt idx="20882">
                  <c:v>-0.20551700000000001</c:v>
                </c:pt>
                <c:pt idx="20883">
                  <c:v>-0.20504500000000001</c:v>
                </c:pt>
                <c:pt idx="20884">
                  <c:v>-0.204541</c:v>
                </c:pt>
                <c:pt idx="20885">
                  <c:v>-0.20400199999999999</c:v>
                </c:pt>
                <c:pt idx="20886">
                  <c:v>-0.20342499999999999</c:v>
                </c:pt>
                <c:pt idx="20887">
                  <c:v>-0.20280699999999999</c:v>
                </c:pt>
                <c:pt idx="20888">
                  <c:v>-0.202153</c:v>
                </c:pt>
                <c:pt idx="20889">
                  <c:v>-0.20147200000000001</c:v>
                </c:pt>
                <c:pt idx="20890">
                  <c:v>-0.20077</c:v>
                </c:pt>
                <c:pt idx="20891">
                  <c:v>-0.20005100000000001</c:v>
                </c:pt>
                <c:pt idx="20892">
                  <c:v>-0.19931299999999999</c:v>
                </c:pt>
                <c:pt idx="20893">
                  <c:v>-0.19855300000000001</c:v>
                </c:pt>
                <c:pt idx="20894">
                  <c:v>-0.19777400000000001</c:v>
                </c:pt>
                <c:pt idx="20895">
                  <c:v>-0.19697500000000001</c:v>
                </c:pt>
                <c:pt idx="20896">
                  <c:v>-0.196157</c:v>
                </c:pt>
                <c:pt idx="20897">
                  <c:v>-0.195325</c:v>
                </c:pt>
                <c:pt idx="20898">
                  <c:v>-0.19448699999999999</c:v>
                </c:pt>
                <c:pt idx="20899">
                  <c:v>-0.19364799999999999</c:v>
                </c:pt>
                <c:pt idx="20900">
                  <c:v>-0.19281100000000001</c:v>
                </c:pt>
                <c:pt idx="20901">
                  <c:v>-0.19198399999999999</c:v>
                </c:pt>
                <c:pt idx="20902">
                  <c:v>-0.191165</c:v>
                </c:pt>
                <c:pt idx="20903">
                  <c:v>-0.19035299999999999</c:v>
                </c:pt>
                <c:pt idx="20904">
                  <c:v>-0.18954399999999999</c:v>
                </c:pt>
                <c:pt idx="20905">
                  <c:v>-0.188747</c:v>
                </c:pt>
                <c:pt idx="20906">
                  <c:v>-0.187969</c:v>
                </c:pt>
                <c:pt idx="20907">
                  <c:v>-0.187221</c:v>
                </c:pt>
                <c:pt idx="20908">
                  <c:v>-0.18650700000000001</c:v>
                </c:pt>
                <c:pt idx="20909">
                  <c:v>-0.185831</c:v>
                </c:pt>
                <c:pt idx="20910">
                  <c:v>-0.185195</c:v>
                </c:pt>
                <c:pt idx="20911">
                  <c:v>-0.18459600000000001</c:v>
                </c:pt>
                <c:pt idx="20912">
                  <c:v>-0.18403</c:v>
                </c:pt>
                <c:pt idx="20913">
                  <c:v>-0.18349099999999999</c:v>
                </c:pt>
                <c:pt idx="20914">
                  <c:v>-0.18298</c:v>
                </c:pt>
                <c:pt idx="20915">
                  <c:v>-0.18249799999999999</c:v>
                </c:pt>
                <c:pt idx="20916">
                  <c:v>-0.18204400000000001</c:v>
                </c:pt>
                <c:pt idx="20917">
                  <c:v>-0.181616</c:v>
                </c:pt>
                <c:pt idx="20918">
                  <c:v>-0.18121399999999999</c:v>
                </c:pt>
                <c:pt idx="20919">
                  <c:v>-0.18084900000000001</c:v>
                </c:pt>
                <c:pt idx="20920">
                  <c:v>-0.180531</c:v>
                </c:pt>
                <c:pt idx="20921">
                  <c:v>-0.18026500000000001</c:v>
                </c:pt>
                <c:pt idx="20922">
                  <c:v>-0.180058</c:v>
                </c:pt>
                <c:pt idx="20923">
                  <c:v>-0.17991599999999999</c:v>
                </c:pt>
                <c:pt idx="20924">
                  <c:v>-0.179841</c:v>
                </c:pt>
                <c:pt idx="20925">
                  <c:v>-0.17983499999999999</c:v>
                </c:pt>
                <c:pt idx="20926">
                  <c:v>-0.179896</c:v>
                </c:pt>
                <c:pt idx="20927">
                  <c:v>-0.18002699999999999</c:v>
                </c:pt>
                <c:pt idx="20928">
                  <c:v>-0.180229</c:v>
                </c:pt>
                <c:pt idx="20929">
                  <c:v>-0.180506</c:v>
                </c:pt>
                <c:pt idx="20930">
                  <c:v>-0.18085799999999999</c:v>
                </c:pt>
                <c:pt idx="20931">
                  <c:v>-0.181284</c:v>
                </c:pt>
                <c:pt idx="20932">
                  <c:v>-0.181787</c:v>
                </c:pt>
                <c:pt idx="20933">
                  <c:v>-0.182366</c:v>
                </c:pt>
                <c:pt idx="20934">
                  <c:v>-0.18301400000000001</c:v>
                </c:pt>
                <c:pt idx="20935">
                  <c:v>-0.183722</c:v>
                </c:pt>
                <c:pt idx="20936">
                  <c:v>-0.18448500000000001</c:v>
                </c:pt>
                <c:pt idx="20937">
                  <c:v>-0.185306</c:v>
                </c:pt>
                <c:pt idx="20938">
                  <c:v>-0.18618999999999999</c:v>
                </c:pt>
                <c:pt idx="20939">
                  <c:v>-0.187138</c:v>
                </c:pt>
                <c:pt idx="20940">
                  <c:v>-0.18814900000000001</c:v>
                </c:pt>
                <c:pt idx="20941">
                  <c:v>-0.189223</c:v>
                </c:pt>
                <c:pt idx="20942">
                  <c:v>-0.19036</c:v>
                </c:pt>
                <c:pt idx="20943">
                  <c:v>-0.19156000000000001</c:v>
                </c:pt>
                <c:pt idx="20944">
                  <c:v>-0.19281799999999999</c:v>
                </c:pt>
                <c:pt idx="20945">
                  <c:v>-0.194129</c:v>
                </c:pt>
                <c:pt idx="20946">
                  <c:v>-0.195489</c:v>
                </c:pt>
                <c:pt idx="20947">
                  <c:v>-0.19689100000000001</c:v>
                </c:pt>
                <c:pt idx="20948">
                  <c:v>-0.19833600000000001</c:v>
                </c:pt>
                <c:pt idx="20949">
                  <c:v>-0.19982900000000001</c:v>
                </c:pt>
                <c:pt idx="20950">
                  <c:v>-0.201374</c:v>
                </c:pt>
                <c:pt idx="20951">
                  <c:v>-0.20297499999999999</c:v>
                </c:pt>
                <c:pt idx="20952">
                  <c:v>-0.20463200000000001</c:v>
                </c:pt>
                <c:pt idx="20953">
                  <c:v>-0.206345</c:v>
                </c:pt>
                <c:pt idx="20954">
                  <c:v>-0.20810899999999999</c:v>
                </c:pt>
                <c:pt idx="20955">
                  <c:v>-0.209922</c:v>
                </c:pt>
                <c:pt idx="20956">
                  <c:v>-0.211788</c:v>
                </c:pt>
                <c:pt idx="20957">
                  <c:v>-0.21371499999999999</c:v>
                </c:pt>
                <c:pt idx="20958">
                  <c:v>-0.2157</c:v>
                </c:pt>
                <c:pt idx="20959">
                  <c:v>-0.21774199999999999</c:v>
                </c:pt>
                <c:pt idx="20960">
                  <c:v>-0.21983800000000001</c:v>
                </c:pt>
                <c:pt idx="20961">
                  <c:v>-0.22197900000000001</c:v>
                </c:pt>
                <c:pt idx="20962">
                  <c:v>-0.224159</c:v>
                </c:pt>
                <c:pt idx="20963">
                  <c:v>-0.22637699999999999</c:v>
                </c:pt>
                <c:pt idx="20964">
                  <c:v>-0.228635</c:v>
                </c:pt>
                <c:pt idx="20965">
                  <c:v>-0.230931</c:v>
                </c:pt>
                <c:pt idx="20966">
                  <c:v>-0.23325699999999999</c:v>
                </c:pt>
                <c:pt idx="20967">
                  <c:v>-0.23560800000000001</c:v>
                </c:pt>
                <c:pt idx="20968">
                  <c:v>-0.237978</c:v>
                </c:pt>
                <c:pt idx="20969">
                  <c:v>-0.240365</c:v>
                </c:pt>
                <c:pt idx="20970">
                  <c:v>-0.24276300000000001</c:v>
                </c:pt>
                <c:pt idx="20971">
                  <c:v>-0.245171</c:v>
                </c:pt>
                <c:pt idx="20972">
                  <c:v>-0.24759200000000001</c:v>
                </c:pt>
                <c:pt idx="20973">
                  <c:v>-0.250027</c:v>
                </c:pt>
                <c:pt idx="20974">
                  <c:v>-0.25247900000000001</c:v>
                </c:pt>
                <c:pt idx="20975">
                  <c:v>-0.25494499999999998</c:v>
                </c:pt>
                <c:pt idx="20976">
                  <c:v>-0.25742199999999998</c:v>
                </c:pt>
                <c:pt idx="20977">
                  <c:v>-0.259903</c:v>
                </c:pt>
                <c:pt idx="20978">
                  <c:v>-0.26238099999999998</c:v>
                </c:pt>
                <c:pt idx="20979">
                  <c:v>-0.26484999999999997</c:v>
                </c:pt>
                <c:pt idx="20980">
                  <c:v>-0.26730799999999999</c:v>
                </c:pt>
                <c:pt idx="20981">
                  <c:v>-0.26975399999999999</c:v>
                </c:pt>
                <c:pt idx="20982">
                  <c:v>-0.27218799999999999</c:v>
                </c:pt>
                <c:pt idx="20983">
                  <c:v>-0.27461200000000002</c:v>
                </c:pt>
                <c:pt idx="20984">
                  <c:v>-0.277028</c:v>
                </c:pt>
                <c:pt idx="20985">
                  <c:v>-0.27943400000000002</c:v>
                </c:pt>
                <c:pt idx="20986">
                  <c:v>-0.28182600000000002</c:v>
                </c:pt>
                <c:pt idx="20987">
                  <c:v>-0.28420200000000001</c:v>
                </c:pt>
                <c:pt idx="20988">
                  <c:v>-0.28656399999999999</c:v>
                </c:pt>
                <c:pt idx="20989">
                  <c:v>-0.28891099999999997</c:v>
                </c:pt>
                <c:pt idx="20990">
                  <c:v>-0.29123900000000003</c:v>
                </c:pt>
                <c:pt idx="20991">
                  <c:v>-0.29354599999999997</c:v>
                </c:pt>
                <c:pt idx="20992">
                  <c:v>-0.29583100000000001</c:v>
                </c:pt>
                <c:pt idx="20993">
                  <c:v>-0.298093</c:v>
                </c:pt>
                <c:pt idx="20994">
                  <c:v>-0.300321</c:v>
                </c:pt>
                <c:pt idx="20995">
                  <c:v>-0.302506</c:v>
                </c:pt>
                <c:pt idx="20996">
                  <c:v>-0.304645</c:v>
                </c:pt>
                <c:pt idx="20997">
                  <c:v>-0.30673299999999998</c:v>
                </c:pt>
                <c:pt idx="20998">
                  <c:v>-0.30876399999999998</c:v>
                </c:pt>
                <c:pt idx="20999">
                  <c:v>-0.31073699999999999</c:v>
                </c:pt>
                <c:pt idx="21000">
                  <c:v>-0.31265799999999999</c:v>
                </c:pt>
                <c:pt idx="21001">
                  <c:v>-0.31452999999999998</c:v>
                </c:pt>
                <c:pt idx="21002">
                  <c:v>-0.31634800000000002</c:v>
                </c:pt>
                <c:pt idx="21003">
                  <c:v>-0.31811099999999998</c:v>
                </c:pt>
                <c:pt idx="21004">
                  <c:v>-0.319822</c:v>
                </c:pt>
                <c:pt idx="21005">
                  <c:v>-0.32147900000000001</c:v>
                </c:pt>
                <c:pt idx="21006">
                  <c:v>-0.32307999999999998</c:v>
                </c:pt>
                <c:pt idx="21007">
                  <c:v>-0.32462200000000002</c:v>
                </c:pt>
                <c:pt idx="21008">
                  <c:v>-0.32610800000000001</c:v>
                </c:pt>
                <c:pt idx="21009">
                  <c:v>-0.327542</c:v>
                </c:pt>
                <c:pt idx="21010">
                  <c:v>-0.32892300000000002</c:v>
                </c:pt>
                <c:pt idx="21011">
                  <c:v>-0.33024199999999998</c:v>
                </c:pt>
                <c:pt idx="21012">
                  <c:v>-0.33149299999999998</c:v>
                </c:pt>
                <c:pt idx="21013">
                  <c:v>-0.332673</c:v>
                </c:pt>
                <c:pt idx="21014">
                  <c:v>-0.33378400000000003</c:v>
                </c:pt>
                <c:pt idx="21015">
                  <c:v>-0.33483299999999999</c:v>
                </c:pt>
                <c:pt idx="21016">
                  <c:v>-0.33583000000000002</c:v>
                </c:pt>
                <c:pt idx="21017">
                  <c:v>-0.336779</c:v>
                </c:pt>
                <c:pt idx="21018">
                  <c:v>-0.33767200000000003</c:v>
                </c:pt>
                <c:pt idx="21019">
                  <c:v>-0.33849800000000002</c:v>
                </c:pt>
                <c:pt idx="21020">
                  <c:v>-0.33924799999999999</c:v>
                </c:pt>
                <c:pt idx="21021">
                  <c:v>-0.33992</c:v>
                </c:pt>
                <c:pt idx="21022">
                  <c:v>-0.34051300000000001</c:v>
                </c:pt>
                <c:pt idx="21023">
                  <c:v>-0.341028</c:v>
                </c:pt>
                <c:pt idx="21024">
                  <c:v>-0.34146500000000002</c:v>
                </c:pt>
                <c:pt idx="21025">
                  <c:v>-0.34182499999999999</c:v>
                </c:pt>
                <c:pt idx="21026">
                  <c:v>-0.342113</c:v>
                </c:pt>
                <c:pt idx="21027">
                  <c:v>-0.34232699999999999</c:v>
                </c:pt>
                <c:pt idx="21028">
                  <c:v>-0.34246300000000002</c:v>
                </c:pt>
                <c:pt idx="21029">
                  <c:v>-0.34251700000000002</c:v>
                </c:pt>
                <c:pt idx="21030">
                  <c:v>-0.34248600000000001</c:v>
                </c:pt>
                <c:pt idx="21031">
                  <c:v>-0.34237200000000001</c:v>
                </c:pt>
                <c:pt idx="21032">
                  <c:v>-0.34218199999999999</c:v>
                </c:pt>
                <c:pt idx="21033">
                  <c:v>-0.34192099999999997</c:v>
                </c:pt>
                <c:pt idx="21034">
                  <c:v>-0.34159200000000001</c:v>
                </c:pt>
                <c:pt idx="21035">
                  <c:v>-0.34118999999999999</c:v>
                </c:pt>
                <c:pt idx="21036">
                  <c:v>-0.34071200000000001</c:v>
                </c:pt>
                <c:pt idx="21037">
                  <c:v>-0.34015400000000001</c:v>
                </c:pt>
                <c:pt idx="21038">
                  <c:v>-0.33950799999999998</c:v>
                </c:pt>
                <c:pt idx="21039">
                  <c:v>-0.33876899999999999</c:v>
                </c:pt>
                <c:pt idx="21040">
                  <c:v>-0.33793200000000001</c:v>
                </c:pt>
                <c:pt idx="21041">
                  <c:v>-0.33699600000000002</c:v>
                </c:pt>
                <c:pt idx="21042">
                  <c:v>-0.33596199999999998</c:v>
                </c:pt>
                <c:pt idx="21043">
                  <c:v>-0.33483400000000002</c:v>
                </c:pt>
                <c:pt idx="21044">
                  <c:v>-0.33362000000000003</c:v>
                </c:pt>
                <c:pt idx="21045">
                  <c:v>-0.33232600000000001</c:v>
                </c:pt>
                <c:pt idx="21046">
                  <c:v>-0.33095400000000003</c:v>
                </c:pt>
                <c:pt idx="21047">
                  <c:v>-0.32949600000000001</c:v>
                </c:pt>
                <c:pt idx="21048">
                  <c:v>-0.32794499999999999</c:v>
                </c:pt>
                <c:pt idx="21049">
                  <c:v>-0.32630399999999998</c:v>
                </c:pt>
                <c:pt idx="21050">
                  <c:v>-0.32458599999999999</c:v>
                </c:pt>
                <c:pt idx="21051">
                  <c:v>-0.32279600000000003</c:v>
                </c:pt>
                <c:pt idx="21052">
                  <c:v>-0.320938</c:v>
                </c:pt>
                <c:pt idx="21053">
                  <c:v>-0.31901499999999999</c:v>
                </c:pt>
                <c:pt idx="21054">
                  <c:v>-0.31703199999999998</c:v>
                </c:pt>
                <c:pt idx="21055">
                  <c:v>-0.31498700000000002</c:v>
                </c:pt>
                <c:pt idx="21056">
                  <c:v>-0.31287599999999999</c:v>
                </c:pt>
                <c:pt idx="21057">
                  <c:v>-0.310695</c:v>
                </c:pt>
                <c:pt idx="21058">
                  <c:v>-0.30844500000000002</c:v>
                </c:pt>
                <c:pt idx="21059">
                  <c:v>-0.30612499999999998</c:v>
                </c:pt>
                <c:pt idx="21060">
                  <c:v>-0.30373699999999998</c:v>
                </c:pt>
                <c:pt idx="21061">
                  <c:v>-0.30127999999999999</c:v>
                </c:pt>
                <c:pt idx="21062">
                  <c:v>-0.29875800000000002</c:v>
                </c:pt>
                <c:pt idx="21063">
                  <c:v>-0.29617100000000002</c:v>
                </c:pt>
                <c:pt idx="21064">
                  <c:v>-0.29351699999999997</c:v>
                </c:pt>
                <c:pt idx="21065">
                  <c:v>-0.29080099999999998</c:v>
                </c:pt>
                <c:pt idx="21066">
                  <c:v>-0.28802899999999998</c:v>
                </c:pt>
                <c:pt idx="21067">
                  <c:v>-0.28520499999999999</c:v>
                </c:pt>
                <c:pt idx="21068">
                  <c:v>-0.282331</c:v>
                </c:pt>
                <c:pt idx="21069">
                  <c:v>-0.27940900000000002</c:v>
                </c:pt>
                <c:pt idx="21070">
                  <c:v>-0.27644200000000002</c:v>
                </c:pt>
                <c:pt idx="21071">
                  <c:v>-0.273428</c:v>
                </c:pt>
                <c:pt idx="21072">
                  <c:v>-0.27036399999999999</c:v>
                </c:pt>
                <c:pt idx="21073">
                  <c:v>-0.267258</c:v>
                </c:pt>
                <c:pt idx="21074">
                  <c:v>-0.26411400000000002</c:v>
                </c:pt>
                <c:pt idx="21075">
                  <c:v>-0.260932</c:v>
                </c:pt>
                <c:pt idx="21076">
                  <c:v>-0.25771100000000002</c:v>
                </c:pt>
                <c:pt idx="21077">
                  <c:v>-0.25445499999999999</c:v>
                </c:pt>
                <c:pt idx="21078">
                  <c:v>-0.25117200000000001</c:v>
                </c:pt>
                <c:pt idx="21079">
                  <c:v>-0.247863</c:v>
                </c:pt>
                <c:pt idx="21080">
                  <c:v>-0.24453</c:v>
                </c:pt>
                <c:pt idx="21081">
                  <c:v>-0.241179</c:v>
                </c:pt>
                <c:pt idx="21082">
                  <c:v>-0.237816</c:v>
                </c:pt>
                <c:pt idx="21083">
                  <c:v>-0.23444300000000001</c:v>
                </c:pt>
                <c:pt idx="21084">
                  <c:v>-0.23106599999999999</c:v>
                </c:pt>
                <c:pt idx="21085">
                  <c:v>-0.227688</c:v>
                </c:pt>
                <c:pt idx="21086">
                  <c:v>-0.22431300000000001</c:v>
                </c:pt>
                <c:pt idx="21087">
                  <c:v>-0.220939</c:v>
                </c:pt>
                <c:pt idx="21088">
                  <c:v>-0.21756700000000001</c:v>
                </c:pt>
                <c:pt idx="21089">
                  <c:v>-0.214199</c:v>
                </c:pt>
                <c:pt idx="21090">
                  <c:v>-0.210839</c:v>
                </c:pt>
                <c:pt idx="21091">
                  <c:v>-0.20749200000000001</c:v>
                </c:pt>
                <c:pt idx="21092">
                  <c:v>-0.20415800000000001</c:v>
                </c:pt>
                <c:pt idx="21093">
                  <c:v>-0.20084199999999999</c:v>
                </c:pt>
                <c:pt idx="21094">
                  <c:v>-0.197544</c:v>
                </c:pt>
                <c:pt idx="21095">
                  <c:v>-0.19426299999999999</c:v>
                </c:pt>
                <c:pt idx="21096">
                  <c:v>-0.19100200000000001</c:v>
                </c:pt>
                <c:pt idx="21097">
                  <c:v>-0.18776399999999999</c:v>
                </c:pt>
                <c:pt idx="21098">
                  <c:v>-0.18455299999999999</c:v>
                </c:pt>
                <c:pt idx="21099">
                  <c:v>-0.18137</c:v>
                </c:pt>
                <c:pt idx="21100">
                  <c:v>-0.17821500000000001</c:v>
                </c:pt>
                <c:pt idx="21101">
                  <c:v>-0.175091</c:v>
                </c:pt>
                <c:pt idx="21102">
                  <c:v>-0.17199999999999999</c:v>
                </c:pt>
                <c:pt idx="21103">
                  <c:v>-0.16894200000000001</c:v>
                </c:pt>
                <c:pt idx="21104">
                  <c:v>-0.16592100000000001</c:v>
                </c:pt>
                <c:pt idx="21105">
                  <c:v>-0.162937</c:v>
                </c:pt>
                <c:pt idx="21106">
                  <c:v>-0.15998899999999999</c:v>
                </c:pt>
                <c:pt idx="21107">
                  <c:v>-0.15707499999999999</c:v>
                </c:pt>
                <c:pt idx="21108">
                  <c:v>-0.154194</c:v>
                </c:pt>
                <c:pt idx="21109">
                  <c:v>-0.15135699999999999</c:v>
                </c:pt>
                <c:pt idx="21110">
                  <c:v>-0.14857500000000001</c:v>
                </c:pt>
                <c:pt idx="21111">
                  <c:v>-0.14585500000000001</c:v>
                </c:pt>
                <c:pt idx="21112">
                  <c:v>-0.14319699999999999</c:v>
                </c:pt>
                <c:pt idx="21113">
                  <c:v>-0.140599</c:v>
                </c:pt>
                <c:pt idx="21114">
                  <c:v>-0.13806199999999999</c:v>
                </c:pt>
                <c:pt idx="21115">
                  <c:v>-0.13558700000000001</c:v>
                </c:pt>
                <c:pt idx="21116">
                  <c:v>-0.13317399999999999</c:v>
                </c:pt>
                <c:pt idx="21117">
                  <c:v>-0.130827</c:v>
                </c:pt>
                <c:pt idx="21118">
                  <c:v>-0.128552</c:v>
                </c:pt>
                <c:pt idx="21119">
                  <c:v>-0.12635399999999999</c:v>
                </c:pt>
                <c:pt idx="21120">
                  <c:v>-0.124232</c:v>
                </c:pt>
                <c:pt idx="21121">
                  <c:v>-0.122186</c:v>
                </c:pt>
                <c:pt idx="21122">
                  <c:v>-0.120216</c:v>
                </c:pt>
                <c:pt idx="21123">
                  <c:v>-0.11831999999999999</c:v>
                </c:pt>
                <c:pt idx="21124">
                  <c:v>-0.116497</c:v>
                </c:pt>
                <c:pt idx="21125">
                  <c:v>-0.114749</c:v>
                </c:pt>
                <c:pt idx="21126">
                  <c:v>-0.113081</c:v>
                </c:pt>
                <c:pt idx="21127">
                  <c:v>-0.11149199999999999</c:v>
                </c:pt>
                <c:pt idx="21128">
                  <c:v>-0.109987</c:v>
                </c:pt>
                <c:pt idx="21129">
                  <c:v>-0.108567</c:v>
                </c:pt>
                <c:pt idx="21130">
                  <c:v>-0.107234</c:v>
                </c:pt>
                <c:pt idx="21131">
                  <c:v>-0.105986</c:v>
                </c:pt>
                <c:pt idx="21132">
                  <c:v>-0.104823</c:v>
                </c:pt>
                <c:pt idx="21133">
                  <c:v>-0.10375</c:v>
                </c:pt>
                <c:pt idx="21134">
                  <c:v>-0.10277</c:v>
                </c:pt>
                <c:pt idx="21135">
                  <c:v>-0.101885</c:v>
                </c:pt>
                <c:pt idx="21136">
                  <c:v>-0.10109600000000001</c:v>
                </c:pt>
                <c:pt idx="21137">
                  <c:v>-0.10040300000000001</c:v>
                </c:pt>
                <c:pt idx="21138">
                  <c:v>-9.9806900000000004E-2</c:v>
                </c:pt>
                <c:pt idx="21139">
                  <c:v>-9.9307500000000007E-2</c:v>
                </c:pt>
                <c:pt idx="21140">
                  <c:v>-9.8904300000000001E-2</c:v>
                </c:pt>
                <c:pt idx="21141">
                  <c:v>-9.8596000000000003E-2</c:v>
                </c:pt>
                <c:pt idx="21142">
                  <c:v>-9.8383300000000007E-2</c:v>
                </c:pt>
                <c:pt idx="21143">
                  <c:v>-9.8268599999999998E-2</c:v>
                </c:pt>
                <c:pt idx="21144">
                  <c:v>-9.8250199999999996E-2</c:v>
                </c:pt>
                <c:pt idx="21145">
                  <c:v>-9.8323099999999997E-2</c:v>
                </c:pt>
                <c:pt idx="21146">
                  <c:v>-9.84849E-2</c:v>
                </c:pt>
                <c:pt idx="21147">
                  <c:v>-9.8737599999999995E-2</c:v>
                </c:pt>
                <c:pt idx="21148">
                  <c:v>-9.9083099999999993E-2</c:v>
                </c:pt>
                <c:pt idx="21149">
                  <c:v>-9.9520399999999995E-2</c:v>
                </c:pt>
                <c:pt idx="21150">
                  <c:v>-0.100047</c:v>
                </c:pt>
                <c:pt idx="21151">
                  <c:v>-0.10066</c:v>
                </c:pt>
                <c:pt idx="21152">
                  <c:v>-0.101358</c:v>
                </c:pt>
                <c:pt idx="21153">
                  <c:v>-0.10213899999999999</c:v>
                </c:pt>
                <c:pt idx="21154">
                  <c:v>-0.103005</c:v>
                </c:pt>
                <c:pt idx="21155">
                  <c:v>-0.10395500000000001</c:v>
                </c:pt>
                <c:pt idx="21156">
                  <c:v>-0.104993</c:v>
                </c:pt>
                <c:pt idx="21157">
                  <c:v>-0.106114</c:v>
                </c:pt>
                <c:pt idx="21158">
                  <c:v>-0.10731499999999999</c:v>
                </c:pt>
                <c:pt idx="21159">
                  <c:v>-0.108595</c:v>
                </c:pt>
                <c:pt idx="21160">
                  <c:v>-0.109953</c:v>
                </c:pt>
                <c:pt idx="21161">
                  <c:v>-0.11139</c:v>
                </c:pt>
                <c:pt idx="21162">
                  <c:v>-0.112904</c:v>
                </c:pt>
                <c:pt idx="21163">
                  <c:v>-0.114492</c:v>
                </c:pt>
                <c:pt idx="21164">
                  <c:v>-0.11615200000000001</c:v>
                </c:pt>
                <c:pt idx="21165">
                  <c:v>-0.117881</c:v>
                </c:pt>
                <c:pt idx="21166">
                  <c:v>-0.11967999999999999</c:v>
                </c:pt>
                <c:pt idx="21167">
                  <c:v>-0.121547</c:v>
                </c:pt>
                <c:pt idx="21168">
                  <c:v>-0.12348199999999999</c:v>
                </c:pt>
                <c:pt idx="21169">
                  <c:v>-0.12548300000000001</c:v>
                </c:pt>
                <c:pt idx="21170">
                  <c:v>-0.127551</c:v>
                </c:pt>
                <c:pt idx="21171">
                  <c:v>-0.12968299999999999</c:v>
                </c:pt>
                <c:pt idx="21172">
                  <c:v>-0.13186999999999999</c:v>
                </c:pt>
                <c:pt idx="21173">
                  <c:v>-0.134107</c:v>
                </c:pt>
                <c:pt idx="21174">
                  <c:v>-0.13639399999999999</c:v>
                </c:pt>
                <c:pt idx="21175">
                  <c:v>-0.13872999999999999</c:v>
                </c:pt>
                <c:pt idx="21176">
                  <c:v>-0.14111499999999999</c:v>
                </c:pt>
                <c:pt idx="21177">
                  <c:v>-0.14354600000000001</c:v>
                </c:pt>
                <c:pt idx="21178">
                  <c:v>-0.14602299999999999</c:v>
                </c:pt>
                <c:pt idx="21179">
                  <c:v>-0.14854600000000001</c:v>
                </c:pt>
                <c:pt idx="21180">
                  <c:v>-0.151115</c:v>
                </c:pt>
                <c:pt idx="21181">
                  <c:v>-0.15373100000000001</c:v>
                </c:pt>
                <c:pt idx="21182">
                  <c:v>-0.156385</c:v>
                </c:pt>
                <c:pt idx="21183">
                  <c:v>-0.15907399999999999</c:v>
                </c:pt>
                <c:pt idx="21184">
                  <c:v>-0.161796</c:v>
                </c:pt>
                <c:pt idx="21185">
                  <c:v>-0.16455600000000001</c:v>
                </c:pt>
                <c:pt idx="21186">
                  <c:v>-0.16735800000000001</c:v>
                </c:pt>
                <c:pt idx="21187">
                  <c:v>-0.17020299999999999</c:v>
                </c:pt>
                <c:pt idx="21188">
                  <c:v>-0.17308699999999999</c:v>
                </c:pt>
                <c:pt idx="21189">
                  <c:v>-0.17600399999999999</c:v>
                </c:pt>
                <c:pt idx="21190">
                  <c:v>-0.178951</c:v>
                </c:pt>
                <c:pt idx="21191">
                  <c:v>-0.18192900000000001</c:v>
                </c:pt>
                <c:pt idx="21192">
                  <c:v>-0.18493499999999999</c:v>
                </c:pt>
                <c:pt idx="21193">
                  <c:v>-0.18796199999999999</c:v>
                </c:pt>
                <c:pt idx="21194">
                  <c:v>-0.19100900000000001</c:v>
                </c:pt>
                <c:pt idx="21195">
                  <c:v>-0.194077</c:v>
                </c:pt>
                <c:pt idx="21196">
                  <c:v>-0.197163</c:v>
                </c:pt>
                <c:pt idx="21197">
                  <c:v>-0.200266</c:v>
                </c:pt>
                <c:pt idx="21198">
                  <c:v>-0.20338300000000001</c:v>
                </c:pt>
                <c:pt idx="21199">
                  <c:v>-0.206509</c:v>
                </c:pt>
                <c:pt idx="21200">
                  <c:v>-0.20963899999999999</c:v>
                </c:pt>
                <c:pt idx="21201">
                  <c:v>-0.21277299999999999</c:v>
                </c:pt>
                <c:pt idx="21202">
                  <c:v>-0.21590400000000001</c:v>
                </c:pt>
                <c:pt idx="21203">
                  <c:v>-0.21899399999999999</c:v>
                </c:pt>
                <c:pt idx="21204">
                  <c:v>-0.22203200000000001</c:v>
                </c:pt>
                <c:pt idx="21205">
                  <c:v>-0.22506000000000001</c:v>
                </c:pt>
                <c:pt idx="21206">
                  <c:v>-0.22808999999999999</c:v>
                </c:pt>
                <c:pt idx="21207">
                  <c:v>-0.231097</c:v>
                </c:pt>
                <c:pt idx="21208">
                  <c:v>-0.23408000000000001</c:v>
                </c:pt>
                <c:pt idx="21209">
                  <c:v>-0.23705399999999999</c:v>
                </c:pt>
                <c:pt idx="21210">
                  <c:v>-0.24001900000000001</c:v>
                </c:pt>
                <c:pt idx="21211">
                  <c:v>-0.242975</c:v>
                </c:pt>
                <c:pt idx="21212">
                  <c:v>-0.245916</c:v>
                </c:pt>
                <c:pt idx="21213">
                  <c:v>-0.24884100000000001</c:v>
                </c:pt>
                <c:pt idx="21214">
                  <c:v>-0.251747</c:v>
                </c:pt>
                <c:pt idx="21215">
                  <c:v>-0.25463599999999997</c:v>
                </c:pt>
                <c:pt idx="21216">
                  <c:v>-0.25750800000000001</c:v>
                </c:pt>
                <c:pt idx="21217">
                  <c:v>-0.26036399999999998</c:v>
                </c:pt>
                <c:pt idx="21218">
                  <c:v>-0.26320100000000002</c:v>
                </c:pt>
                <c:pt idx="21219">
                  <c:v>-0.266017</c:v>
                </c:pt>
                <c:pt idx="21220">
                  <c:v>-0.26881300000000002</c:v>
                </c:pt>
                <c:pt idx="21221">
                  <c:v>-0.27159100000000003</c:v>
                </c:pt>
                <c:pt idx="21222">
                  <c:v>-0.27434999999999998</c:v>
                </c:pt>
                <c:pt idx="21223">
                  <c:v>-0.27708700000000003</c:v>
                </c:pt>
                <c:pt idx="21224">
                  <c:v>-0.27979399999999999</c:v>
                </c:pt>
                <c:pt idx="21225">
                  <c:v>-0.28246599999999999</c:v>
                </c:pt>
                <c:pt idx="21226">
                  <c:v>-0.28510000000000002</c:v>
                </c:pt>
                <c:pt idx="21227">
                  <c:v>-0.28769299999999998</c:v>
                </c:pt>
                <c:pt idx="21228">
                  <c:v>-0.29024499999999998</c:v>
                </c:pt>
                <c:pt idx="21229">
                  <c:v>-0.29275099999999998</c:v>
                </c:pt>
                <c:pt idx="21230">
                  <c:v>-0.295211</c:v>
                </c:pt>
                <c:pt idx="21231">
                  <c:v>-0.297622</c:v>
                </c:pt>
                <c:pt idx="21232">
                  <c:v>-0.29998200000000003</c:v>
                </c:pt>
                <c:pt idx="21233">
                  <c:v>-0.302286</c:v>
                </c:pt>
                <c:pt idx="21234">
                  <c:v>-0.30453200000000002</c:v>
                </c:pt>
                <c:pt idx="21235">
                  <c:v>-0.30671700000000002</c:v>
                </c:pt>
                <c:pt idx="21236">
                  <c:v>-0.30883899999999997</c:v>
                </c:pt>
                <c:pt idx="21237">
                  <c:v>-0.31089899999999998</c:v>
                </c:pt>
                <c:pt idx="21238">
                  <c:v>-0.31289600000000001</c:v>
                </c:pt>
                <c:pt idx="21239">
                  <c:v>-0.31483</c:v>
                </c:pt>
                <c:pt idx="21240">
                  <c:v>-0.31670199999999998</c:v>
                </c:pt>
                <c:pt idx="21241">
                  <c:v>-0.31851099999999999</c:v>
                </c:pt>
                <c:pt idx="21242">
                  <c:v>-0.32025500000000001</c:v>
                </c:pt>
                <c:pt idx="21243">
                  <c:v>-0.321934</c:v>
                </c:pt>
                <c:pt idx="21244">
                  <c:v>-0.323544</c:v>
                </c:pt>
                <c:pt idx="21245">
                  <c:v>-0.32508399999999998</c:v>
                </c:pt>
                <c:pt idx="21246">
                  <c:v>-0.32655000000000001</c:v>
                </c:pt>
                <c:pt idx="21247">
                  <c:v>-0.32793899999999998</c:v>
                </c:pt>
                <c:pt idx="21248">
                  <c:v>-0.32924900000000001</c:v>
                </c:pt>
                <c:pt idx="21249">
                  <c:v>-0.33047599999999999</c:v>
                </c:pt>
                <c:pt idx="21250">
                  <c:v>-0.33162000000000003</c:v>
                </c:pt>
                <c:pt idx="21251">
                  <c:v>-0.33267799999999997</c:v>
                </c:pt>
                <c:pt idx="21252">
                  <c:v>-0.33364500000000002</c:v>
                </c:pt>
                <c:pt idx="21253">
                  <c:v>-0.33451700000000001</c:v>
                </c:pt>
                <c:pt idx="21254">
                  <c:v>-0.33529100000000001</c:v>
                </c:pt>
                <c:pt idx="21255">
                  <c:v>-0.33596399999999998</c:v>
                </c:pt>
                <c:pt idx="21256">
                  <c:v>-0.336536</c:v>
                </c:pt>
                <c:pt idx="21257">
                  <c:v>-0.33700799999999997</c:v>
                </c:pt>
                <c:pt idx="21258">
                  <c:v>-0.33738000000000001</c:v>
                </c:pt>
                <c:pt idx="21259">
                  <c:v>-0.33765400000000001</c:v>
                </c:pt>
                <c:pt idx="21260">
                  <c:v>-0.33783299999999999</c:v>
                </c:pt>
                <c:pt idx="21261">
                  <c:v>-0.33791700000000002</c:v>
                </c:pt>
                <c:pt idx="21262">
                  <c:v>-0.33790599999999998</c:v>
                </c:pt>
                <c:pt idx="21263">
                  <c:v>-0.33779999999999999</c:v>
                </c:pt>
                <c:pt idx="21264">
                  <c:v>-0.33759899999999998</c:v>
                </c:pt>
                <c:pt idx="21265">
                  <c:v>-0.33729999999999999</c:v>
                </c:pt>
                <c:pt idx="21266">
                  <c:v>-0.33689999999999998</c:v>
                </c:pt>
                <c:pt idx="21267">
                  <c:v>-0.33640199999999998</c:v>
                </c:pt>
                <c:pt idx="21268">
                  <c:v>-0.33580500000000002</c:v>
                </c:pt>
                <c:pt idx="21269">
                  <c:v>-0.33510600000000001</c:v>
                </c:pt>
                <c:pt idx="21270">
                  <c:v>-0.33429700000000001</c:v>
                </c:pt>
                <c:pt idx="21271">
                  <c:v>-0.33337299999999997</c:v>
                </c:pt>
                <c:pt idx="21272">
                  <c:v>-0.33233400000000002</c:v>
                </c:pt>
                <c:pt idx="21273">
                  <c:v>-0.331181</c:v>
                </c:pt>
                <c:pt idx="21274">
                  <c:v>-0.32991399999999999</c:v>
                </c:pt>
                <c:pt idx="21275">
                  <c:v>-0.32853300000000002</c:v>
                </c:pt>
                <c:pt idx="21276">
                  <c:v>-0.32703900000000002</c:v>
                </c:pt>
                <c:pt idx="21277">
                  <c:v>-0.32542399999999999</c:v>
                </c:pt>
                <c:pt idx="21278">
                  <c:v>-0.323685</c:v>
                </c:pt>
                <c:pt idx="21279">
                  <c:v>-0.32182300000000003</c:v>
                </c:pt>
                <c:pt idx="21280">
                  <c:v>-0.31984699999999999</c:v>
                </c:pt>
                <c:pt idx="21281">
                  <c:v>-0.31776599999999999</c:v>
                </c:pt>
                <c:pt idx="21282">
                  <c:v>-0.315581</c:v>
                </c:pt>
                <c:pt idx="21283">
                  <c:v>-0.31329299999999999</c:v>
                </c:pt>
                <c:pt idx="21284">
                  <c:v>-0.31089800000000001</c:v>
                </c:pt>
                <c:pt idx="21285">
                  <c:v>-0.308396</c:v>
                </c:pt>
                <c:pt idx="21286">
                  <c:v>-0.30578699999999998</c:v>
                </c:pt>
                <c:pt idx="21287">
                  <c:v>-0.30306699999999998</c:v>
                </c:pt>
                <c:pt idx="21288">
                  <c:v>-0.300238</c:v>
                </c:pt>
                <c:pt idx="21289">
                  <c:v>-0.29730499999999999</c:v>
                </c:pt>
                <c:pt idx="21290">
                  <c:v>-0.29427300000000001</c:v>
                </c:pt>
                <c:pt idx="21291">
                  <c:v>-0.29114699999999999</c:v>
                </c:pt>
                <c:pt idx="21292">
                  <c:v>-0.28793099999999999</c:v>
                </c:pt>
                <c:pt idx="21293">
                  <c:v>-0.28462399999999999</c:v>
                </c:pt>
                <c:pt idx="21294">
                  <c:v>-0.28122900000000001</c:v>
                </c:pt>
                <c:pt idx="21295">
                  <c:v>-0.27775300000000003</c:v>
                </c:pt>
                <c:pt idx="21296">
                  <c:v>-0.27418999999999999</c:v>
                </c:pt>
                <c:pt idx="21297">
                  <c:v>-0.270511</c:v>
                </c:pt>
                <c:pt idx="21298">
                  <c:v>-0.26671400000000001</c:v>
                </c:pt>
                <c:pt idx="21299">
                  <c:v>-0.26283099999999998</c:v>
                </c:pt>
                <c:pt idx="21300">
                  <c:v>-0.25886799999999999</c:v>
                </c:pt>
                <c:pt idx="21301">
                  <c:v>-0.25481300000000001</c:v>
                </c:pt>
                <c:pt idx="21302">
                  <c:v>-0.25066899999999998</c:v>
                </c:pt>
                <c:pt idx="21303">
                  <c:v>-0.246443</c:v>
                </c:pt>
                <c:pt idx="21304">
                  <c:v>-0.24213899999999999</c:v>
                </c:pt>
                <c:pt idx="21305">
                  <c:v>-0.237757</c:v>
                </c:pt>
                <c:pt idx="21306">
                  <c:v>-0.23329900000000001</c:v>
                </c:pt>
                <c:pt idx="21307">
                  <c:v>-0.228766</c:v>
                </c:pt>
                <c:pt idx="21308">
                  <c:v>-0.224159</c:v>
                </c:pt>
                <c:pt idx="21309">
                  <c:v>-0.21948100000000001</c:v>
                </c:pt>
                <c:pt idx="21310">
                  <c:v>-0.21473900000000001</c:v>
                </c:pt>
                <c:pt idx="21311">
                  <c:v>-0.20993899999999999</c:v>
                </c:pt>
                <c:pt idx="21312">
                  <c:v>-0.20508899999999999</c:v>
                </c:pt>
                <c:pt idx="21313">
                  <c:v>-0.20019200000000001</c:v>
                </c:pt>
                <c:pt idx="21314">
                  <c:v>-0.19525300000000001</c:v>
                </c:pt>
                <c:pt idx="21315">
                  <c:v>-0.190277</c:v>
                </c:pt>
                <c:pt idx="21316">
                  <c:v>-0.18526899999999999</c:v>
                </c:pt>
                <c:pt idx="21317">
                  <c:v>-0.18023600000000001</c:v>
                </c:pt>
                <c:pt idx="21318">
                  <c:v>-0.175176</c:v>
                </c:pt>
                <c:pt idx="21319">
                  <c:v>-0.17009199999999999</c:v>
                </c:pt>
                <c:pt idx="21320">
                  <c:v>-0.164988</c:v>
                </c:pt>
                <c:pt idx="21321">
                  <c:v>-0.15987199999999999</c:v>
                </c:pt>
                <c:pt idx="21322">
                  <c:v>-0.15474499999999999</c:v>
                </c:pt>
                <c:pt idx="21323">
                  <c:v>-0.14960999999999999</c:v>
                </c:pt>
                <c:pt idx="21324">
                  <c:v>-0.14446899999999999</c:v>
                </c:pt>
                <c:pt idx="21325">
                  <c:v>-0.139325</c:v>
                </c:pt>
                <c:pt idx="21326">
                  <c:v>-0.134182</c:v>
                </c:pt>
                <c:pt idx="21327">
                  <c:v>-0.12904199999999999</c:v>
                </c:pt>
                <c:pt idx="21328">
                  <c:v>-0.123885</c:v>
                </c:pt>
                <c:pt idx="21329">
                  <c:v>-0.11870699999999999</c:v>
                </c:pt>
                <c:pt idx="21330">
                  <c:v>-0.113535</c:v>
                </c:pt>
                <c:pt idx="21331">
                  <c:v>-0.10838399999999999</c:v>
                </c:pt>
                <c:pt idx="21332">
                  <c:v>-0.103244</c:v>
                </c:pt>
                <c:pt idx="21333">
                  <c:v>-9.8118300000000006E-2</c:v>
                </c:pt>
                <c:pt idx="21334">
                  <c:v>-9.3019699999999997E-2</c:v>
                </c:pt>
                <c:pt idx="21335">
                  <c:v>-8.7954699999999997E-2</c:v>
                </c:pt>
                <c:pt idx="21336">
                  <c:v>-8.2926799999999995E-2</c:v>
                </c:pt>
                <c:pt idx="21337">
                  <c:v>-7.7938099999999996E-2</c:v>
                </c:pt>
                <c:pt idx="21338">
                  <c:v>-7.2990700000000006E-2</c:v>
                </c:pt>
                <c:pt idx="21339">
                  <c:v>-6.8087900000000007E-2</c:v>
                </c:pt>
                <c:pt idx="21340">
                  <c:v>-6.3234499999999999E-2</c:v>
                </c:pt>
                <c:pt idx="21341">
                  <c:v>-5.8434899999999998E-2</c:v>
                </c:pt>
                <c:pt idx="21342">
                  <c:v>-5.36926E-2</c:v>
                </c:pt>
                <c:pt idx="21343">
                  <c:v>-4.9011399999999997E-2</c:v>
                </c:pt>
                <c:pt idx="21344">
                  <c:v>-4.4396400000000003E-2</c:v>
                </c:pt>
                <c:pt idx="21345">
                  <c:v>-3.9853E-2</c:v>
                </c:pt>
                <c:pt idx="21346">
                  <c:v>-3.5385399999999997E-2</c:v>
                </c:pt>
                <c:pt idx="21347">
                  <c:v>-3.0997500000000001E-2</c:v>
                </c:pt>
                <c:pt idx="21348">
                  <c:v>-2.66921E-2</c:v>
                </c:pt>
                <c:pt idx="21349">
                  <c:v>-2.2471600000000001E-2</c:v>
                </c:pt>
                <c:pt idx="21350">
                  <c:v>-1.8338799999999999E-2</c:v>
                </c:pt>
                <c:pt idx="21351">
                  <c:v>-1.42969E-2</c:v>
                </c:pt>
                <c:pt idx="21352">
                  <c:v>-1.0348700000000001E-2</c:v>
                </c:pt>
                <c:pt idx="21353" formatCode="0.00E+00">
                  <c:v>-6.4973000000000001E-3</c:v>
                </c:pt>
                <c:pt idx="21354" formatCode="0.00E+00">
                  <c:v>-2.7456E-3</c:v>
                </c:pt>
                <c:pt idx="21355" formatCode="0.00E+00">
                  <c:v>9.03362E-4</c:v>
                </c:pt>
                <c:pt idx="21356" formatCode="0.00E+00">
                  <c:v>4.4478499999999997E-3</c:v>
                </c:pt>
                <c:pt idx="21357" formatCode="0.00E+00">
                  <c:v>7.8876699999999994E-3</c:v>
                </c:pt>
                <c:pt idx="21358">
                  <c:v>1.1221699999999999E-2</c:v>
                </c:pt>
                <c:pt idx="21359">
                  <c:v>1.4447E-2</c:v>
                </c:pt>
                <c:pt idx="21360">
                  <c:v>1.7560699999999999E-2</c:v>
                </c:pt>
                <c:pt idx="21361">
                  <c:v>2.0559600000000001E-2</c:v>
                </c:pt>
                <c:pt idx="21362">
                  <c:v>2.3440300000000001E-2</c:v>
                </c:pt>
                <c:pt idx="21363">
                  <c:v>2.62014E-2</c:v>
                </c:pt>
                <c:pt idx="21364">
                  <c:v>2.88425E-2</c:v>
                </c:pt>
                <c:pt idx="21365">
                  <c:v>3.1362300000000003E-2</c:v>
                </c:pt>
                <c:pt idx="21366">
                  <c:v>3.3758799999999999E-2</c:v>
                </c:pt>
                <c:pt idx="21367">
                  <c:v>3.6030199999999998E-2</c:v>
                </c:pt>
                <c:pt idx="21368">
                  <c:v>3.81745E-2</c:v>
                </c:pt>
                <c:pt idx="21369">
                  <c:v>4.0189500000000003E-2</c:v>
                </c:pt>
                <c:pt idx="21370">
                  <c:v>4.2074800000000002E-2</c:v>
                </c:pt>
                <c:pt idx="21371">
                  <c:v>4.3832400000000001E-2</c:v>
                </c:pt>
                <c:pt idx="21372">
                  <c:v>4.5463200000000002E-2</c:v>
                </c:pt>
                <c:pt idx="21373">
                  <c:v>4.6965100000000003E-2</c:v>
                </c:pt>
                <c:pt idx="21374">
                  <c:v>4.8335200000000002E-2</c:v>
                </c:pt>
                <c:pt idx="21375">
                  <c:v>4.9571700000000003E-2</c:v>
                </c:pt>
                <c:pt idx="21376">
                  <c:v>5.0673999999999997E-2</c:v>
                </c:pt>
                <c:pt idx="21377">
                  <c:v>5.1643300000000003E-2</c:v>
                </c:pt>
                <c:pt idx="21378">
                  <c:v>5.2482099999999997E-2</c:v>
                </c:pt>
                <c:pt idx="21379">
                  <c:v>5.3192200000000002E-2</c:v>
                </c:pt>
                <c:pt idx="21380">
                  <c:v>5.3773300000000003E-2</c:v>
                </c:pt>
                <c:pt idx="21381">
                  <c:v>5.4223899999999998E-2</c:v>
                </c:pt>
                <c:pt idx="21382">
                  <c:v>5.4542100000000003E-2</c:v>
                </c:pt>
                <c:pt idx="21383">
                  <c:v>5.4726999999999998E-2</c:v>
                </c:pt>
                <c:pt idx="21384">
                  <c:v>5.47775E-2</c:v>
                </c:pt>
                <c:pt idx="21385">
                  <c:v>5.4692999999999999E-2</c:v>
                </c:pt>
                <c:pt idx="21386">
                  <c:v>5.4473800000000003E-2</c:v>
                </c:pt>
                <c:pt idx="21387">
                  <c:v>5.4122900000000002E-2</c:v>
                </c:pt>
                <c:pt idx="21388">
                  <c:v>5.3643400000000001E-2</c:v>
                </c:pt>
                <c:pt idx="21389">
                  <c:v>5.3036E-2</c:v>
                </c:pt>
                <c:pt idx="21390">
                  <c:v>5.2302099999999997E-2</c:v>
                </c:pt>
                <c:pt idx="21391">
                  <c:v>5.1443799999999998E-2</c:v>
                </c:pt>
                <c:pt idx="21392">
                  <c:v>5.0462E-2</c:v>
                </c:pt>
                <c:pt idx="21393">
                  <c:v>4.9356999999999998E-2</c:v>
                </c:pt>
                <c:pt idx="21394">
                  <c:v>4.81305E-2</c:v>
                </c:pt>
                <c:pt idx="21395">
                  <c:v>4.67857E-2</c:v>
                </c:pt>
                <c:pt idx="21396">
                  <c:v>4.5325799999999999E-2</c:v>
                </c:pt>
                <c:pt idx="21397">
                  <c:v>4.3752800000000001E-2</c:v>
                </c:pt>
                <c:pt idx="21398">
                  <c:v>4.2068099999999997E-2</c:v>
                </c:pt>
                <c:pt idx="21399">
                  <c:v>4.0273400000000001E-2</c:v>
                </c:pt>
                <c:pt idx="21400">
                  <c:v>3.8369500000000001E-2</c:v>
                </c:pt>
                <c:pt idx="21401">
                  <c:v>3.6358300000000003E-2</c:v>
                </c:pt>
                <c:pt idx="21402">
                  <c:v>3.4244200000000002E-2</c:v>
                </c:pt>
                <c:pt idx="21403">
                  <c:v>3.2032600000000001E-2</c:v>
                </c:pt>
                <c:pt idx="21404">
                  <c:v>2.9726200000000001E-2</c:v>
                </c:pt>
                <c:pt idx="21405">
                  <c:v>2.7324899999999999E-2</c:v>
                </c:pt>
                <c:pt idx="21406">
                  <c:v>2.4828699999999999E-2</c:v>
                </c:pt>
                <c:pt idx="21407">
                  <c:v>2.2238600000000001E-2</c:v>
                </c:pt>
                <c:pt idx="21408">
                  <c:v>1.9558300000000001E-2</c:v>
                </c:pt>
                <c:pt idx="21409">
                  <c:v>1.6793200000000001E-2</c:v>
                </c:pt>
                <c:pt idx="21410">
                  <c:v>1.3947599999999999E-2</c:v>
                </c:pt>
                <c:pt idx="21411">
                  <c:v>1.1025E-2</c:v>
                </c:pt>
                <c:pt idx="21412" formatCode="0.00E+00">
                  <c:v>8.0289200000000002E-3</c:v>
                </c:pt>
                <c:pt idx="21413" formatCode="0.00E+00">
                  <c:v>4.96219E-3</c:v>
                </c:pt>
                <c:pt idx="21414" formatCode="0.00E+00">
                  <c:v>1.8274299999999999E-3</c:v>
                </c:pt>
                <c:pt idx="21415" formatCode="0.00E+00">
                  <c:v>-1.3732099999999999E-3</c:v>
                </c:pt>
                <c:pt idx="21416" formatCode="0.00E+00">
                  <c:v>-4.63781E-3</c:v>
                </c:pt>
                <c:pt idx="21417" formatCode="0.00E+00">
                  <c:v>-7.9635000000000001E-3</c:v>
                </c:pt>
                <c:pt idx="21418">
                  <c:v>-1.13457E-2</c:v>
                </c:pt>
                <c:pt idx="21419">
                  <c:v>-1.4779799999999999E-2</c:v>
                </c:pt>
                <c:pt idx="21420">
                  <c:v>-1.8262400000000002E-2</c:v>
                </c:pt>
                <c:pt idx="21421">
                  <c:v>-2.17889E-2</c:v>
                </c:pt>
                <c:pt idx="21422">
                  <c:v>-2.53537E-2</c:v>
                </c:pt>
                <c:pt idx="21423">
                  <c:v>-2.8952499999999999E-2</c:v>
                </c:pt>
                <c:pt idx="21424">
                  <c:v>-3.2582600000000003E-2</c:v>
                </c:pt>
                <c:pt idx="21425">
                  <c:v>-3.62414E-2</c:v>
                </c:pt>
                <c:pt idx="21426">
                  <c:v>-3.9926499999999997E-2</c:v>
                </c:pt>
                <c:pt idx="21427">
                  <c:v>-4.3634399999999997E-2</c:v>
                </c:pt>
                <c:pt idx="21428">
                  <c:v>-4.7361599999999997E-2</c:v>
                </c:pt>
                <c:pt idx="21429">
                  <c:v>-5.1104799999999999E-2</c:v>
                </c:pt>
                <c:pt idx="21430">
                  <c:v>-5.4861E-2</c:v>
                </c:pt>
                <c:pt idx="21431">
                  <c:v>-5.8626699999999997E-2</c:v>
                </c:pt>
                <c:pt idx="21432">
                  <c:v>-6.2397399999999999E-2</c:v>
                </c:pt>
                <c:pt idx="21433">
                  <c:v>-6.6168900000000003E-2</c:v>
                </c:pt>
                <c:pt idx="21434">
                  <c:v>-6.9937600000000003E-2</c:v>
                </c:pt>
                <c:pt idx="21435">
                  <c:v>-7.3700500000000002E-2</c:v>
                </c:pt>
                <c:pt idx="21436">
                  <c:v>-7.7454300000000004E-2</c:v>
                </c:pt>
                <c:pt idx="21437">
                  <c:v>-8.1195699999999996E-2</c:v>
                </c:pt>
                <c:pt idx="21438">
                  <c:v>-8.4920700000000002E-2</c:v>
                </c:pt>
                <c:pt idx="21439">
                  <c:v>-8.8624999999999995E-2</c:v>
                </c:pt>
                <c:pt idx="21440">
                  <c:v>-9.2304499999999998E-2</c:v>
                </c:pt>
                <c:pt idx="21441">
                  <c:v>-9.5955799999999994E-2</c:v>
                </c:pt>
                <c:pt idx="21442">
                  <c:v>-9.9575399999999994E-2</c:v>
                </c:pt>
                <c:pt idx="21443">
                  <c:v>-0.103159</c:v>
                </c:pt>
                <c:pt idx="21444">
                  <c:v>-0.10670399999999999</c:v>
                </c:pt>
                <c:pt idx="21445">
                  <c:v>-0.110205</c:v>
                </c:pt>
                <c:pt idx="21446">
                  <c:v>-0.113659</c:v>
                </c:pt>
                <c:pt idx="21447">
                  <c:v>-0.117064</c:v>
                </c:pt>
                <c:pt idx="21448">
                  <c:v>-0.12041499999999999</c:v>
                </c:pt>
                <c:pt idx="21449">
                  <c:v>-0.123711</c:v>
                </c:pt>
                <c:pt idx="21450">
                  <c:v>-0.126946</c:v>
                </c:pt>
                <c:pt idx="21451">
                  <c:v>-0.13011800000000001</c:v>
                </c:pt>
                <c:pt idx="21452">
                  <c:v>-0.13322300000000001</c:v>
                </c:pt>
                <c:pt idx="21453">
                  <c:v>-0.13625699999999999</c:v>
                </c:pt>
                <c:pt idx="21454">
                  <c:v>-0.13922000000000001</c:v>
                </c:pt>
                <c:pt idx="21455">
                  <c:v>-0.14210900000000001</c:v>
                </c:pt>
                <c:pt idx="21456">
                  <c:v>-0.144923</c:v>
                </c:pt>
                <c:pt idx="21457">
                  <c:v>-0.14766000000000001</c:v>
                </c:pt>
                <c:pt idx="21458">
                  <c:v>-0.15031700000000001</c:v>
                </c:pt>
                <c:pt idx="21459">
                  <c:v>-0.152892</c:v>
                </c:pt>
                <c:pt idx="21460">
                  <c:v>-0.15538299999999999</c:v>
                </c:pt>
                <c:pt idx="21461">
                  <c:v>-0.15778800000000001</c:v>
                </c:pt>
                <c:pt idx="21462">
                  <c:v>-0.160107</c:v>
                </c:pt>
                <c:pt idx="21463">
                  <c:v>-0.16233500000000001</c:v>
                </c:pt>
                <c:pt idx="21464">
                  <c:v>-0.16447100000000001</c:v>
                </c:pt>
                <c:pt idx="21465">
                  <c:v>-0.16651199999999999</c:v>
                </c:pt>
                <c:pt idx="21466">
                  <c:v>-0.168457</c:v>
                </c:pt>
                <c:pt idx="21467">
                  <c:v>-0.17030699999999999</c:v>
                </c:pt>
                <c:pt idx="21468">
                  <c:v>-0.17205699999999999</c:v>
                </c:pt>
                <c:pt idx="21469">
                  <c:v>-0.173707</c:v>
                </c:pt>
                <c:pt idx="21470">
                  <c:v>-0.17525499999999999</c:v>
                </c:pt>
                <c:pt idx="21471">
                  <c:v>-0.1767</c:v>
                </c:pt>
                <c:pt idx="21472">
                  <c:v>-0.17804</c:v>
                </c:pt>
                <c:pt idx="21473">
                  <c:v>-0.17927599999999999</c:v>
                </c:pt>
                <c:pt idx="21474">
                  <c:v>-0.18040500000000001</c:v>
                </c:pt>
                <c:pt idx="21475">
                  <c:v>-0.181426</c:v>
                </c:pt>
                <c:pt idx="21476">
                  <c:v>-0.182338</c:v>
                </c:pt>
                <c:pt idx="21477">
                  <c:v>-0.18314</c:v>
                </c:pt>
                <c:pt idx="21478">
                  <c:v>-0.18383099999999999</c:v>
                </c:pt>
                <c:pt idx="21479">
                  <c:v>-0.18441199999999999</c:v>
                </c:pt>
                <c:pt idx="21480">
                  <c:v>-0.18488199999999999</c:v>
                </c:pt>
                <c:pt idx="21481">
                  <c:v>-0.18523999999999999</c:v>
                </c:pt>
                <c:pt idx="21482">
                  <c:v>-0.18548400000000001</c:v>
                </c:pt>
                <c:pt idx="21483">
                  <c:v>-0.185616</c:v>
                </c:pt>
                <c:pt idx="21484">
                  <c:v>-0.18563299999999999</c:v>
                </c:pt>
                <c:pt idx="21485">
                  <c:v>-0.18553800000000001</c:v>
                </c:pt>
                <c:pt idx="21486">
                  <c:v>-0.185331</c:v>
                </c:pt>
                <c:pt idx="21487">
                  <c:v>-0.18501200000000001</c:v>
                </c:pt>
                <c:pt idx="21488">
                  <c:v>-0.184582</c:v>
                </c:pt>
                <c:pt idx="21489">
                  <c:v>-0.18404200000000001</c:v>
                </c:pt>
                <c:pt idx="21490">
                  <c:v>-0.183393</c:v>
                </c:pt>
                <c:pt idx="21491">
                  <c:v>-0.18263399999999999</c:v>
                </c:pt>
                <c:pt idx="21492">
                  <c:v>-0.18176800000000001</c:v>
                </c:pt>
                <c:pt idx="21493">
                  <c:v>-0.18079400000000001</c:v>
                </c:pt>
                <c:pt idx="21494">
                  <c:v>-0.17971300000000001</c:v>
                </c:pt>
                <c:pt idx="21495">
                  <c:v>-0.17852599999999999</c:v>
                </c:pt>
                <c:pt idx="21496">
                  <c:v>-0.177232</c:v>
                </c:pt>
                <c:pt idx="21497">
                  <c:v>-0.17583399999999999</c:v>
                </c:pt>
                <c:pt idx="21498">
                  <c:v>-0.17433199999999999</c:v>
                </c:pt>
                <c:pt idx="21499">
                  <c:v>-0.17272599999999999</c:v>
                </c:pt>
                <c:pt idx="21500">
                  <c:v>-0.171018</c:v>
                </c:pt>
                <c:pt idx="21501">
                  <c:v>-0.169209</c:v>
                </c:pt>
                <c:pt idx="21502">
                  <c:v>-0.1673</c:v>
                </c:pt>
                <c:pt idx="21503">
                  <c:v>-0.16529199999999999</c:v>
                </c:pt>
                <c:pt idx="21504">
                  <c:v>-0.163187</c:v>
                </c:pt>
                <c:pt idx="21505">
                  <c:v>-0.16098599999999999</c:v>
                </c:pt>
                <c:pt idx="21506">
                  <c:v>-0.158689</c:v>
                </c:pt>
                <c:pt idx="21507">
                  <c:v>-0.15629999999999999</c:v>
                </c:pt>
                <c:pt idx="21508">
                  <c:v>-0.15382100000000001</c:v>
                </c:pt>
                <c:pt idx="21509">
                  <c:v>-0.151252</c:v>
                </c:pt>
                <c:pt idx="21510">
                  <c:v>-0.148595</c:v>
                </c:pt>
                <c:pt idx="21511">
                  <c:v>-0.14585200000000001</c:v>
                </c:pt>
                <c:pt idx="21512">
                  <c:v>-0.14302400000000001</c:v>
                </c:pt>
                <c:pt idx="21513">
                  <c:v>-0.14011100000000001</c:v>
                </c:pt>
                <c:pt idx="21514">
                  <c:v>-0.13711599999999999</c:v>
                </c:pt>
                <c:pt idx="21515">
                  <c:v>-0.13403999999999999</c:v>
                </c:pt>
                <c:pt idx="21516">
                  <c:v>-0.130886</c:v>
                </c:pt>
                <c:pt idx="21517">
                  <c:v>-0.12765499999999999</c:v>
                </c:pt>
                <c:pt idx="21518">
                  <c:v>-0.124351</c:v>
                </c:pt>
                <c:pt idx="21519">
                  <c:v>-0.120975</c:v>
                </c:pt>
                <c:pt idx="21520">
                  <c:v>-0.11752899999999999</c:v>
                </c:pt>
                <c:pt idx="21521">
                  <c:v>-0.11401500000000001</c:v>
                </c:pt>
                <c:pt idx="21522">
                  <c:v>-0.11043500000000001</c:v>
                </c:pt>
                <c:pt idx="21523">
                  <c:v>-0.106792</c:v>
                </c:pt>
                <c:pt idx="21524">
                  <c:v>-0.103088</c:v>
                </c:pt>
                <c:pt idx="21525">
                  <c:v>-9.93232E-2</c:v>
                </c:pt>
                <c:pt idx="21526">
                  <c:v>-9.5501000000000003E-2</c:v>
                </c:pt>
                <c:pt idx="21527">
                  <c:v>-9.1623499999999997E-2</c:v>
                </c:pt>
                <c:pt idx="21528">
                  <c:v>-8.7692999999999993E-2</c:v>
                </c:pt>
                <c:pt idx="21529">
                  <c:v>-8.37117E-2</c:v>
                </c:pt>
                <c:pt idx="21530">
                  <c:v>-7.9681799999999997E-2</c:v>
                </c:pt>
                <c:pt idx="21531">
                  <c:v>-7.5605800000000001E-2</c:v>
                </c:pt>
                <c:pt idx="21532">
                  <c:v>-7.1485999999999994E-2</c:v>
                </c:pt>
                <c:pt idx="21533">
                  <c:v>-6.7324499999999995E-2</c:v>
                </c:pt>
                <c:pt idx="21534">
                  <c:v>-6.3123200000000004E-2</c:v>
                </c:pt>
                <c:pt idx="21535">
                  <c:v>-5.8884300000000001E-2</c:v>
                </c:pt>
                <c:pt idx="21536">
                  <c:v>-5.4610400000000003E-2</c:v>
                </c:pt>
                <c:pt idx="21537">
                  <c:v>-5.0303899999999999E-2</c:v>
                </c:pt>
                <c:pt idx="21538">
                  <c:v>-4.5967300000000003E-2</c:v>
                </c:pt>
                <c:pt idx="21539">
                  <c:v>-4.1602699999999999E-2</c:v>
                </c:pt>
                <c:pt idx="21540">
                  <c:v>-3.7213000000000003E-2</c:v>
                </c:pt>
                <c:pt idx="21541">
                  <c:v>-3.2801200000000003E-2</c:v>
                </c:pt>
                <c:pt idx="21542">
                  <c:v>-2.8369599999999998E-2</c:v>
                </c:pt>
                <c:pt idx="21543">
                  <c:v>-2.3919699999999999E-2</c:v>
                </c:pt>
                <c:pt idx="21544">
                  <c:v>-1.94533E-2</c:v>
                </c:pt>
                <c:pt idx="21545">
                  <c:v>-1.49725E-2</c:v>
                </c:pt>
                <c:pt idx="21546">
                  <c:v>-1.04794E-2</c:v>
                </c:pt>
                <c:pt idx="21547" formatCode="0.00E+00">
                  <c:v>-5.97592E-3</c:v>
                </c:pt>
                <c:pt idx="21548" formatCode="0.00E+00">
                  <c:v>-1.46411E-3</c:v>
                </c:pt>
                <c:pt idx="21549" formatCode="0.00E+00">
                  <c:v>3.0534199999999998E-3</c:v>
                </c:pt>
                <c:pt idx="21550" formatCode="0.00E+00">
                  <c:v>7.5739300000000004E-3</c:v>
                </c:pt>
                <c:pt idx="21551">
                  <c:v>1.20949E-2</c:v>
                </c:pt>
                <c:pt idx="21552">
                  <c:v>1.6613900000000001E-2</c:v>
                </c:pt>
                <c:pt idx="21553">
                  <c:v>2.1128999999999998E-2</c:v>
                </c:pt>
                <c:pt idx="21554">
                  <c:v>2.5638299999999999E-2</c:v>
                </c:pt>
                <c:pt idx="21555">
                  <c:v>3.0139699999999998E-2</c:v>
                </c:pt>
                <c:pt idx="21556">
                  <c:v>3.4630500000000002E-2</c:v>
                </c:pt>
                <c:pt idx="21557">
                  <c:v>3.91081E-2</c:v>
                </c:pt>
                <c:pt idx="21558">
                  <c:v>4.3569900000000002E-2</c:v>
                </c:pt>
                <c:pt idx="21559">
                  <c:v>4.8013199999999999E-2</c:v>
                </c:pt>
                <c:pt idx="21560">
                  <c:v>5.2435799999999998E-2</c:v>
                </c:pt>
                <c:pt idx="21561">
                  <c:v>5.6835799999999999E-2</c:v>
                </c:pt>
                <c:pt idx="21562">
                  <c:v>6.1211399999999999E-2</c:v>
                </c:pt>
                <c:pt idx="21563">
                  <c:v>6.55607E-2</c:v>
                </c:pt>
                <c:pt idx="21564">
                  <c:v>6.9881600000000002E-2</c:v>
                </c:pt>
                <c:pt idx="21565">
                  <c:v>7.4171500000000001E-2</c:v>
                </c:pt>
                <c:pt idx="21566">
                  <c:v>7.8428100000000001E-2</c:v>
                </c:pt>
                <c:pt idx="21567">
                  <c:v>8.2648899999999997E-2</c:v>
                </c:pt>
                <c:pt idx="21568">
                  <c:v>8.6830900000000003E-2</c:v>
                </c:pt>
                <c:pt idx="21569">
                  <c:v>9.0971300000000005E-2</c:v>
                </c:pt>
                <c:pt idx="21570">
                  <c:v>9.5067700000000005E-2</c:v>
                </c:pt>
                <c:pt idx="21571">
                  <c:v>9.9117899999999995E-2</c:v>
                </c:pt>
                <c:pt idx="21572">
                  <c:v>0.10312</c:v>
                </c:pt>
                <c:pt idx="21573">
                  <c:v>0.107071</c:v>
                </c:pt>
                <c:pt idx="21574">
                  <c:v>0.110969</c:v>
                </c:pt>
                <c:pt idx="21575">
                  <c:v>0.114812</c:v>
                </c:pt>
                <c:pt idx="21576">
                  <c:v>0.118598</c:v>
                </c:pt>
                <c:pt idx="21577">
                  <c:v>0.122326</c:v>
                </c:pt>
                <c:pt idx="21578">
                  <c:v>0.125995</c:v>
                </c:pt>
                <c:pt idx="21579">
                  <c:v>0.12960099999999999</c:v>
                </c:pt>
                <c:pt idx="21580">
                  <c:v>0.13314500000000001</c:v>
                </c:pt>
                <c:pt idx="21581">
                  <c:v>0.13662299999999999</c:v>
                </c:pt>
                <c:pt idx="21582">
                  <c:v>0.14003199999999999</c:v>
                </c:pt>
                <c:pt idx="21583">
                  <c:v>0.143368</c:v>
                </c:pt>
                <c:pt idx="21584">
                  <c:v>0.14662900000000001</c:v>
                </c:pt>
                <c:pt idx="21585">
                  <c:v>0.149814</c:v>
                </c:pt>
                <c:pt idx="21586">
                  <c:v>0.152921</c:v>
                </c:pt>
                <c:pt idx="21587">
                  <c:v>0.155949</c:v>
                </c:pt>
                <c:pt idx="21588">
                  <c:v>0.15889400000000001</c:v>
                </c:pt>
                <c:pt idx="21589">
                  <c:v>0.16175700000000001</c:v>
                </c:pt>
                <c:pt idx="21590">
                  <c:v>0.16453499999999999</c:v>
                </c:pt>
                <c:pt idx="21591">
                  <c:v>0.16722699999999999</c:v>
                </c:pt>
                <c:pt idx="21592">
                  <c:v>0.16983000000000001</c:v>
                </c:pt>
                <c:pt idx="21593">
                  <c:v>0.172342</c:v>
                </c:pt>
                <c:pt idx="21594">
                  <c:v>0.174763</c:v>
                </c:pt>
                <c:pt idx="21595">
                  <c:v>0.177089</c:v>
                </c:pt>
                <c:pt idx="21596">
                  <c:v>0.17931900000000001</c:v>
                </c:pt>
                <c:pt idx="21597">
                  <c:v>0.181451</c:v>
                </c:pt>
                <c:pt idx="21598">
                  <c:v>0.18348400000000001</c:v>
                </c:pt>
                <c:pt idx="21599">
                  <c:v>0.185417</c:v>
                </c:pt>
                <c:pt idx="21600">
                  <c:v>0.187249</c:v>
                </c:pt>
                <c:pt idx="21601">
                  <c:v>0.18897800000000001</c:v>
                </c:pt>
                <c:pt idx="21602">
                  <c:v>0.19060299999999999</c:v>
                </c:pt>
                <c:pt idx="21603">
                  <c:v>0.19212199999999999</c:v>
                </c:pt>
                <c:pt idx="21604">
                  <c:v>0.19353600000000001</c:v>
                </c:pt>
                <c:pt idx="21605">
                  <c:v>0.19484199999999999</c:v>
                </c:pt>
                <c:pt idx="21606">
                  <c:v>0.19603999999999999</c:v>
                </c:pt>
                <c:pt idx="21607">
                  <c:v>0.197127</c:v>
                </c:pt>
                <c:pt idx="21608">
                  <c:v>0.198103</c:v>
                </c:pt>
                <c:pt idx="21609">
                  <c:v>0.198966</c:v>
                </c:pt>
                <c:pt idx="21610">
                  <c:v>0.199714</c:v>
                </c:pt>
                <c:pt idx="21611">
                  <c:v>0.200347</c:v>
                </c:pt>
                <c:pt idx="21612">
                  <c:v>0.20086399999999999</c:v>
                </c:pt>
                <c:pt idx="21613">
                  <c:v>0.201265</c:v>
                </c:pt>
                <c:pt idx="21614">
                  <c:v>0.20155000000000001</c:v>
                </c:pt>
                <c:pt idx="21615">
                  <c:v>0.20171900000000001</c:v>
                </c:pt>
                <c:pt idx="21616">
                  <c:v>0.20177200000000001</c:v>
                </c:pt>
                <c:pt idx="21617">
                  <c:v>0.201708</c:v>
                </c:pt>
                <c:pt idx="21618">
                  <c:v>0.20152800000000001</c:v>
                </c:pt>
                <c:pt idx="21619">
                  <c:v>0.20123099999999999</c:v>
                </c:pt>
                <c:pt idx="21620">
                  <c:v>0.200818</c:v>
                </c:pt>
                <c:pt idx="21621">
                  <c:v>0.20028799999999999</c:v>
                </c:pt>
                <c:pt idx="21622">
                  <c:v>0.19964199999999999</c:v>
                </c:pt>
                <c:pt idx="21623">
                  <c:v>0.198877</c:v>
                </c:pt>
                <c:pt idx="21624">
                  <c:v>0.197994</c:v>
                </c:pt>
                <c:pt idx="21625">
                  <c:v>0.196992</c:v>
                </c:pt>
                <c:pt idx="21626">
                  <c:v>0.19587299999999999</c:v>
                </c:pt>
                <c:pt idx="21627">
                  <c:v>0.19463800000000001</c:v>
                </c:pt>
                <c:pt idx="21628">
                  <c:v>0.19328600000000001</c:v>
                </c:pt>
                <c:pt idx="21629">
                  <c:v>0.19181999999999999</c:v>
                </c:pt>
                <c:pt idx="21630">
                  <c:v>0.19024199999999999</c:v>
                </c:pt>
                <c:pt idx="21631">
                  <c:v>0.188551</c:v>
                </c:pt>
                <c:pt idx="21632">
                  <c:v>0.186748</c:v>
                </c:pt>
                <c:pt idx="21633">
                  <c:v>0.184833</c:v>
                </c:pt>
                <c:pt idx="21634">
                  <c:v>0.182807</c:v>
                </c:pt>
                <c:pt idx="21635">
                  <c:v>0.180672</c:v>
                </c:pt>
                <c:pt idx="21636">
                  <c:v>0.17843100000000001</c:v>
                </c:pt>
                <c:pt idx="21637">
                  <c:v>0.17608499999999999</c:v>
                </c:pt>
                <c:pt idx="21638">
                  <c:v>0.17363500000000001</c:v>
                </c:pt>
                <c:pt idx="21639">
                  <c:v>0.17108499999999999</c:v>
                </c:pt>
                <c:pt idx="21640">
                  <c:v>0.168436</c:v>
                </c:pt>
                <c:pt idx="21641">
                  <c:v>0.165689</c:v>
                </c:pt>
                <c:pt idx="21642">
                  <c:v>0.16284399999999999</c:v>
                </c:pt>
                <c:pt idx="21643">
                  <c:v>0.15990299999999999</c:v>
                </c:pt>
                <c:pt idx="21644">
                  <c:v>0.15686900000000001</c:v>
                </c:pt>
                <c:pt idx="21645">
                  <c:v>0.15374399999999999</c:v>
                </c:pt>
                <c:pt idx="21646">
                  <c:v>0.150529</c:v>
                </c:pt>
                <c:pt idx="21647">
                  <c:v>0.147227</c:v>
                </c:pt>
                <c:pt idx="21648">
                  <c:v>0.14383799999999999</c:v>
                </c:pt>
                <c:pt idx="21649">
                  <c:v>0.14036799999999999</c:v>
                </c:pt>
                <c:pt idx="21650">
                  <c:v>0.136818</c:v>
                </c:pt>
                <c:pt idx="21651">
                  <c:v>0.133192</c:v>
                </c:pt>
                <c:pt idx="21652">
                  <c:v>0.129494</c:v>
                </c:pt>
                <c:pt idx="21653">
                  <c:v>0.125726</c:v>
                </c:pt>
                <c:pt idx="21654">
                  <c:v>0.121891</c:v>
                </c:pt>
                <c:pt idx="21655">
                  <c:v>0.117993</c:v>
                </c:pt>
                <c:pt idx="21656">
                  <c:v>0.114035</c:v>
                </c:pt>
                <c:pt idx="21657">
                  <c:v>0.11002099999999999</c:v>
                </c:pt>
                <c:pt idx="21658">
                  <c:v>0.10595400000000001</c:v>
                </c:pt>
                <c:pt idx="21659">
                  <c:v>0.101837</c:v>
                </c:pt>
                <c:pt idx="21660">
                  <c:v>9.7674300000000006E-2</c:v>
                </c:pt>
                <c:pt idx="21661">
                  <c:v>9.3467700000000001E-2</c:v>
                </c:pt>
                <c:pt idx="21662">
                  <c:v>8.9219800000000002E-2</c:v>
                </c:pt>
                <c:pt idx="21663">
                  <c:v>8.4933999999999996E-2</c:v>
                </c:pt>
                <c:pt idx="21664">
                  <c:v>8.0614199999999997E-2</c:v>
                </c:pt>
                <c:pt idx="21665">
                  <c:v>7.6263700000000004E-2</c:v>
                </c:pt>
                <c:pt idx="21666">
                  <c:v>7.18858E-2</c:v>
                </c:pt>
                <c:pt idx="21667">
                  <c:v>6.7484199999999994E-2</c:v>
                </c:pt>
                <c:pt idx="21668">
                  <c:v>6.3063599999999997E-2</c:v>
                </c:pt>
                <c:pt idx="21669">
                  <c:v>5.8628399999999997E-2</c:v>
                </c:pt>
                <c:pt idx="21670">
                  <c:v>5.41827E-2</c:v>
                </c:pt>
                <c:pt idx="21671">
                  <c:v>4.9730499999999997E-2</c:v>
                </c:pt>
                <c:pt idx="21672">
                  <c:v>4.52754E-2</c:v>
                </c:pt>
                <c:pt idx="21673">
                  <c:v>4.08216E-2</c:v>
                </c:pt>
                <c:pt idx="21674">
                  <c:v>3.6374200000000002E-2</c:v>
                </c:pt>
                <c:pt idx="21675">
                  <c:v>3.1937899999999998E-2</c:v>
                </c:pt>
                <c:pt idx="21676">
                  <c:v>2.75152E-2</c:v>
                </c:pt>
                <c:pt idx="21677">
                  <c:v>2.3108400000000001E-2</c:v>
                </c:pt>
                <c:pt idx="21678">
                  <c:v>1.8721100000000001E-2</c:v>
                </c:pt>
                <c:pt idx="21679">
                  <c:v>1.43587E-2</c:v>
                </c:pt>
                <c:pt idx="21680">
                  <c:v>1.00269E-2</c:v>
                </c:pt>
                <c:pt idx="21681" formatCode="0.00E+00">
                  <c:v>5.7303299999999996E-3</c:v>
                </c:pt>
                <c:pt idx="21682" formatCode="0.00E+00">
                  <c:v>1.4728300000000001E-3</c:v>
                </c:pt>
                <c:pt idx="21683" formatCode="0.00E+00">
                  <c:v>-2.7418299999999998E-3</c:v>
                </c:pt>
                <c:pt idx="21684" formatCode="0.00E+00">
                  <c:v>-6.9101400000000004E-3</c:v>
                </c:pt>
                <c:pt idx="21685">
                  <c:v>-1.10286E-2</c:v>
                </c:pt>
                <c:pt idx="21686">
                  <c:v>-1.50934E-2</c:v>
                </c:pt>
                <c:pt idx="21687">
                  <c:v>-1.9100599999999999E-2</c:v>
                </c:pt>
                <c:pt idx="21688">
                  <c:v>-2.30461E-2</c:v>
                </c:pt>
                <c:pt idx="21689">
                  <c:v>-2.69258E-2</c:v>
                </c:pt>
                <c:pt idx="21690">
                  <c:v>-3.07354E-2</c:v>
                </c:pt>
                <c:pt idx="21691">
                  <c:v>-3.4470300000000002E-2</c:v>
                </c:pt>
                <c:pt idx="21692">
                  <c:v>-3.8126599999999997E-2</c:v>
                </c:pt>
                <c:pt idx="21693">
                  <c:v>-4.1700899999999999E-2</c:v>
                </c:pt>
                <c:pt idx="21694">
                  <c:v>-4.5189399999999998E-2</c:v>
                </c:pt>
                <c:pt idx="21695">
                  <c:v>-4.8588699999999999E-2</c:v>
                </c:pt>
                <c:pt idx="21696">
                  <c:v>-5.1895799999999999E-2</c:v>
                </c:pt>
                <c:pt idx="21697">
                  <c:v>-5.5107700000000003E-2</c:v>
                </c:pt>
                <c:pt idx="21698">
                  <c:v>-5.82207E-2</c:v>
                </c:pt>
                <c:pt idx="21699">
                  <c:v>-6.1231300000000002E-2</c:v>
                </c:pt>
                <c:pt idx="21700">
                  <c:v>-6.4136499999999999E-2</c:v>
                </c:pt>
                <c:pt idx="21701">
                  <c:v>-6.6933900000000005E-2</c:v>
                </c:pt>
                <c:pt idx="21702">
                  <c:v>-6.9620199999999993E-2</c:v>
                </c:pt>
                <c:pt idx="21703">
                  <c:v>-7.2191900000000003E-2</c:v>
                </c:pt>
                <c:pt idx="21704">
                  <c:v>-7.4646199999999996E-2</c:v>
                </c:pt>
                <c:pt idx="21705">
                  <c:v>-7.6980300000000002E-2</c:v>
                </c:pt>
                <c:pt idx="21706">
                  <c:v>-7.9191399999999995E-2</c:v>
                </c:pt>
                <c:pt idx="21707">
                  <c:v>-8.12774E-2</c:v>
                </c:pt>
                <c:pt idx="21708">
                  <c:v>-8.3237000000000005E-2</c:v>
                </c:pt>
                <c:pt idx="21709">
                  <c:v>-8.5067699999999996E-2</c:v>
                </c:pt>
                <c:pt idx="21710">
                  <c:v>-8.6766800000000005E-2</c:v>
                </c:pt>
                <c:pt idx="21711">
                  <c:v>-8.8331900000000005E-2</c:v>
                </c:pt>
                <c:pt idx="21712">
                  <c:v>-8.9761300000000002E-2</c:v>
                </c:pt>
                <c:pt idx="21713">
                  <c:v>-9.1053099999999998E-2</c:v>
                </c:pt>
                <c:pt idx="21714">
                  <c:v>-9.2205099999999998E-2</c:v>
                </c:pt>
                <c:pt idx="21715">
                  <c:v>-9.3215599999999996E-2</c:v>
                </c:pt>
                <c:pt idx="21716">
                  <c:v>-9.4083600000000003E-2</c:v>
                </c:pt>
                <c:pt idx="21717">
                  <c:v>-9.4808400000000001E-2</c:v>
                </c:pt>
                <c:pt idx="21718">
                  <c:v>-9.5389000000000002E-2</c:v>
                </c:pt>
                <c:pt idx="21719">
                  <c:v>-9.5824000000000006E-2</c:v>
                </c:pt>
                <c:pt idx="21720">
                  <c:v>-9.6112299999999998E-2</c:v>
                </c:pt>
                <c:pt idx="21721">
                  <c:v>-9.6253699999999998E-2</c:v>
                </c:pt>
                <c:pt idx="21722">
                  <c:v>-9.6247899999999997E-2</c:v>
                </c:pt>
                <c:pt idx="21723">
                  <c:v>-9.6094200000000005E-2</c:v>
                </c:pt>
                <c:pt idx="21724">
                  <c:v>-9.5791600000000005E-2</c:v>
                </c:pt>
                <c:pt idx="21725">
                  <c:v>-9.5339800000000002E-2</c:v>
                </c:pt>
                <c:pt idx="21726">
                  <c:v>-9.4738799999999998E-2</c:v>
                </c:pt>
                <c:pt idx="21727">
                  <c:v>-9.3989100000000006E-2</c:v>
                </c:pt>
                <c:pt idx="21728">
                  <c:v>-9.3091099999999996E-2</c:v>
                </c:pt>
                <c:pt idx="21729">
                  <c:v>-9.2045100000000005E-2</c:v>
                </c:pt>
                <c:pt idx="21730">
                  <c:v>-9.0851600000000005E-2</c:v>
                </c:pt>
                <c:pt idx="21731">
                  <c:v>-8.9512099999999997E-2</c:v>
                </c:pt>
                <c:pt idx="21732">
                  <c:v>-8.80277E-2</c:v>
                </c:pt>
                <c:pt idx="21733">
                  <c:v>-8.6399100000000006E-2</c:v>
                </c:pt>
                <c:pt idx="21734">
                  <c:v>-8.4627099999999997E-2</c:v>
                </c:pt>
                <c:pt idx="21735">
                  <c:v>-8.2713300000000003E-2</c:v>
                </c:pt>
                <c:pt idx="21736">
                  <c:v>-8.0659599999999998E-2</c:v>
                </c:pt>
                <c:pt idx="21737">
                  <c:v>-7.8467899999999993E-2</c:v>
                </c:pt>
                <c:pt idx="21738">
                  <c:v>-7.6140299999999994E-2</c:v>
                </c:pt>
                <c:pt idx="21739">
                  <c:v>-7.3678900000000005E-2</c:v>
                </c:pt>
                <c:pt idx="21740">
                  <c:v>-7.1086399999999994E-2</c:v>
                </c:pt>
                <c:pt idx="21741">
                  <c:v>-6.8364999999999995E-2</c:v>
                </c:pt>
                <c:pt idx="21742">
                  <c:v>-6.55168E-2</c:v>
                </c:pt>
                <c:pt idx="21743">
                  <c:v>-6.2543600000000005E-2</c:v>
                </c:pt>
                <c:pt idx="21744">
                  <c:v>-5.9447399999999997E-2</c:v>
                </c:pt>
                <c:pt idx="21745">
                  <c:v>-5.62309E-2</c:v>
                </c:pt>
                <c:pt idx="21746">
                  <c:v>-5.2896499999999999E-2</c:v>
                </c:pt>
                <c:pt idx="21747">
                  <c:v>-4.9447100000000001E-2</c:v>
                </c:pt>
                <c:pt idx="21748">
                  <c:v>-4.5885799999999997E-2</c:v>
                </c:pt>
                <c:pt idx="21749">
                  <c:v>-4.2216099999999999E-2</c:v>
                </c:pt>
                <c:pt idx="21750">
                  <c:v>-3.8441400000000001E-2</c:v>
                </c:pt>
                <c:pt idx="21751">
                  <c:v>-3.4565499999999999E-2</c:v>
                </c:pt>
                <c:pt idx="21752">
                  <c:v>-3.0592399999999999E-2</c:v>
                </c:pt>
                <c:pt idx="21753">
                  <c:v>-2.6526000000000001E-2</c:v>
                </c:pt>
                <c:pt idx="21754">
                  <c:v>-2.2369300000000002E-2</c:v>
                </c:pt>
                <c:pt idx="21755">
                  <c:v>-1.8125700000000002E-2</c:v>
                </c:pt>
                <c:pt idx="21756">
                  <c:v>-1.37988E-2</c:v>
                </c:pt>
                <c:pt idx="21757" formatCode="0.00E+00">
                  <c:v>-9.3930100000000002E-3</c:v>
                </c:pt>
                <c:pt idx="21758" formatCode="0.00E+00">
                  <c:v>-4.9130900000000002E-3</c:v>
                </c:pt>
                <c:pt idx="21759" formatCode="0.00E+00">
                  <c:v>-3.6381400000000001E-4</c:v>
                </c:pt>
                <c:pt idx="21760" formatCode="0.00E+00">
                  <c:v>4.2513300000000002E-3</c:v>
                </c:pt>
                <c:pt idx="21761" formatCode="0.00E+00">
                  <c:v>8.9294000000000005E-3</c:v>
                </c:pt>
                <c:pt idx="21762">
                  <c:v>1.36661E-2</c:v>
                </c:pt>
                <c:pt idx="21763">
                  <c:v>1.8456199999999999E-2</c:v>
                </c:pt>
                <c:pt idx="21764">
                  <c:v>2.32949E-2</c:v>
                </c:pt>
                <c:pt idx="21765">
                  <c:v>2.8177799999999999E-2</c:v>
                </c:pt>
                <c:pt idx="21766">
                  <c:v>3.3099999999999997E-2</c:v>
                </c:pt>
                <c:pt idx="21767">
                  <c:v>3.8056399999999997E-2</c:v>
                </c:pt>
                <c:pt idx="21768">
                  <c:v>4.3043100000000001E-2</c:v>
                </c:pt>
                <c:pt idx="21769">
                  <c:v>4.80562E-2</c:v>
                </c:pt>
                <c:pt idx="21770">
                  <c:v>5.3090999999999999E-2</c:v>
                </c:pt>
                <c:pt idx="21771">
                  <c:v>5.8142100000000002E-2</c:v>
                </c:pt>
                <c:pt idx="21772">
                  <c:v>6.3203499999999996E-2</c:v>
                </c:pt>
                <c:pt idx="21773">
                  <c:v>6.82701E-2</c:v>
                </c:pt>
                <c:pt idx="21774">
                  <c:v>7.3337899999999998E-2</c:v>
                </c:pt>
                <c:pt idx="21775">
                  <c:v>7.8403E-2</c:v>
                </c:pt>
                <c:pt idx="21776">
                  <c:v>8.3460800000000002E-2</c:v>
                </c:pt>
                <c:pt idx="21777">
                  <c:v>8.8506799999999997E-2</c:v>
                </c:pt>
                <c:pt idx="21778">
                  <c:v>9.35362E-2</c:v>
                </c:pt>
                <c:pt idx="21779">
                  <c:v>9.8544599999999996E-2</c:v>
                </c:pt>
                <c:pt idx="21780">
                  <c:v>0.10352699999999999</c:v>
                </c:pt>
                <c:pt idx="21781">
                  <c:v>0.10847900000000001</c:v>
                </c:pt>
                <c:pt idx="21782">
                  <c:v>0.113396</c:v>
                </c:pt>
                <c:pt idx="21783">
                  <c:v>0.118274</c:v>
                </c:pt>
                <c:pt idx="21784">
                  <c:v>0.123108</c:v>
                </c:pt>
                <c:pt idx="21785">
                  <c:v>0.12789300000000001</c:v>
                </c:pt>
                <c:pt idx="21786">
                  <c:v>0.13262399999999999</c:v>
                </c:pt>
                <c:pt idx="21787">
                  <c:v>0.137298</c:v>
                </c:pt>
                <c:pt idx="21788">
                  <c:v>0.14190900000000001</c:v>
                </c:pt>
                <c:pt idx="21789">
                  <c:v>0.146452</c:v>
                </c:pt>
                <c:pt idx="21790">
                  <c:v>0.150925</c:v>
                </c:pt>
                <c:pt idx="21791">
                  <c:v>0.15532299999999999</c:v>
                </c:pt>
                <c:pt idx="21792">
                  <c:v>0.15964300000000001</c:v>
                </c:pt>
                <c:pt idx="21793">
                  <c:v>0.163879</c:v>
                </c:pt>
                <c:pt idx="21794">
                  <c:v>0.16803000000000001</c:v>
                </c:pt>
                <c:pt idx="21795">
                  <c:v>0.17208999999999999</c:v>
                </c:pt>
                <c:pt idx="21796">
                  <c:v>0.17605599999999999</c:v>
                </c:pt>
                <c:pt idx="21797">
                  <c:v>0.179923</c:v>
                </c:pt>
                <c:pt idx="21798">
                  <c:v>0.18368899999999999</c:v>
                </c:pt>
                <c:pt idx="21799">
                  <c:v>0.18734999999999999</c:v>
                </c:pt>
                <c:pt idx="21800">
                  <c:v>0.19090399999999999</c:v>
                </c:pt>
                <c:pt idx="21801">
                  <c:v>0.19434699999999999</c:v>
                </c:pt>
                <c:pt idx="21802">
                  <c:v>0.19767599999999999</c:v>
                </c:pt>
                <c:pt idx="21803">
                  <c:v>0.20088600000000001</c:v>
                </c:pt>
                <c:pt idx="21804">
                  <c:v>0.20397599999999999</c:v>
                </c:pt>
                <c:pt idx="21805">
                  <c:v>0.20694199999999999</c:v>
                </c:pt>
                <c:pt idx="21806">
                  <c:v>0.209782</c:v>
                </c:pt>
                <c:pt idx="21807">
                  <c:v>0.21249499999999999</c:v>
                </c:pt>
                <c:pt idx="21808">
                  <c:v>0.21507799999999999</c:v>
                </c:pt>
                <c:pt idx="21809">
                  <c:v>0.217529</c:v>
                </c:pt>
                <c:pt idx="21810">
                  <c:v>0.21984699999999999</c:v>
                </c:pt>
                <c:pt idx="21811">
                  <c:v>0.222029</c:v>
                </c:pt>
                <c:pt idx="21812">
                  <c:v>0.224074</c:v>
                </c:pt>
                <c:pt idx="21813">
                  <c:v>0.22597900000000001</c:v>
                </c:pt>
                <c:pt idx="21814">
                  <c:v>0.227744</c:v>
                </c:pt>
                <c:pt idx="21815">
                  <c:v>0.22936699999999999</c:v>
                </c:pt>
                <c:pt idx="21816">
                  <c:v>0.230847</c:v>
                </c:pt>
                <c:pt idx="21817">
                  <c:v>0.232184</c:v>
                </c:pt>
                <c:pt idx="21818">
                  <c:v>0.233378</c:v>
                </c:pt>
                <c:pt idx="21819">
                  <c:v>0.234428</c:v>
                </c:pt>
                <c:pt idx="21820">
                  <c:v>0.23533399999999999</c:v>
                </c:pt>
                <c:pt idx="21821">
                  <c:v>0.236096</c:v>
                </c:pt>
                <c:pt idx="21822">
                  <c:v>0.23671400000000001</c:v>
                </c:pt>
                <c:pt idx="21823">
                  <c:v>0.23718900000000001</c:v>
                </c:pt>
                <c:pt idx="21824">
                  <c:v>0.23752000000000001</c:v>
                </c:pt>
                <c:pt idx="21825">
                  <c:v>0.237706</c:v>
                </c:pt>
                <c:pt idx="21826">
                  <c:v>0.23774700000000001</c:v>
                </c:pt>
                <c:pt idx="21827">
                  <c:v>0.23764399999999999</c:v>
                </c:pt>
                <c:pt idx="21828">
                  <c:v>0.237399</c:v>
                </c:pt>
                <c:pt idx="21829">
                  <c:v>0.237011</c:v>
                </c:pt>
                <c:pt idx="21830">
                  <c:v>0.236483</c:v>
                </c:pt>
                <c:pt idx="21831">
                  <c:v>0.235814</c:v>
                </c:pt>
                <c:pt idx="21832">
                  <c:v>0.23500599999999999</c:v>
                </c:pt>
                <c:pt idx="21833">
                  <c:v>0.23405799999999999</c:v>
                </c:pt>
                <c:pt idx="21834">
                  <c:v>0.23297300000000001</c:v>
                </c:pt>
                <c:pt idx="21835">
                  <c:v>0.23175200000000001</c:v>
                </c:pt>
                <c:pt idx="21836">
                  <c:v>0.23039699999999999</c:v>
                </c:pt>
                <c:pt idx="21837">
                  <c:v>0.228909</c:v>
                </c:pt>
                <c:pt idx="21838">
                  <c:v>0.22729099999999999</c:v>
                </c:pt>
                <c:pt idx="21839">
                  <c:v>0.225545</c:v>
                </c:pt>
                <c:pt idx="21840">
                  <c:v>0.22367500000000001</c:v>
                </c:pt>
                <c:pt idx="21841">
                  <c:v>0.22168199999999999</c:v>
                </c:pt>
                <c:pt idx="21842">
                  <c:v>0.21956999999999999</c:v>
                </c:pt>
                <c:pt idx="21843">
                  <c:v>0.21734100000000001</c:v>
                </c:pt>
                <c:pt idx="21844">
                  <c:v>0.214999</c:v>
                </c:pt>
                <c:pt idx="21845">
                  <c:v>0.21254600000000001</c:v>
                </c:pt>
                <c:pt idx="21846">
                  <c:v>0.20998600000000001</c:v>
                </c:pt>
                <c:pt idx="21847">
                  <c:v>0.20732</c:v>
                </c:pt>
                <c:pt idx="21848">
                  <c:v>0.20455200000000001</c:v>
                </c:pt>
                <c:pt idx="21849">
                  <c:v>0.201684</c:v>
                </c:pt>
                <c:pt idx="21850">
                  <c:v>0.19871900000000001</c:v>
                </c:pt>
                <c:pt idx="21851">
                  <c:v>0.19566</c:v>
                </c:pt>
                <c:pt idx="21852">
                  <c:v>0.19251199999999999</c:v>
                </c:pt>
                <c:pt idx="21853">
                  <c:v>0.189277</c:v>
                </c:pt>
                <c:pt idx="21854">
                  <c:v>0.18595900000000001</c:v>
                </c:pt>
                <c:pt idx="21855">
                  <c:v>0.182562</c:v>
                </c:pt>
                <c:pt idx="21856">
                  <c:v>0.179088</c:v>
                </c:pt>
                <c:pt idx="21857">
                  <c:v>0.17554</c:v>
                </c:pt>
                <c:pt idx="21858">
                  <c:v>0.17192299999999999</c:v>
                </c:pt>
                <c:pt idx="21859">
                  <c:v>0.168241</c:v>
                </c:pt>
                <c:pt idx="21860">
                  <c:v>0.16449800000000001</c:v>
                </c:pt>
                <c:pt idx="21861">
                  <c:v>0.16069900000000001</c:v>
                </c:pt>
                <c:pt idx="21862">
                  <c:v>0.15684600000000001</c:v>
                </c:pt>
                <c:pt idx="21863">
                  <c:v>0.152943</c:v>
                </c:pt>
                <c:pt idx="21864">
                  <c:v>0.14899399999999999</c:v>
                </c:pt>
                <c:pt idx="21865">
                  <c:v>0.14500399999999999</c:v>
                </c:pt>
                <c:pt idx="21866">
                  <c:v>0.14097599999999999</c:v>
                </c:pt>
                <c:pt idx="21867">
                  <c:v>0.13691500000000001</c:v>
                </c:pt>
                <c:pt idx="21868">
                  <c:v>0.132827</c:v>
                </c:pt>
                <c:pt idx="21869">
                  <c:v>0.128716</c:v>
                </c:pt>
                <c:pt idx="21870">
                  <c:v>0.124586</c:v>
                </c:pt>
                <c:pt idx="21871">
                  <c:v>0.12044199999999999</c:v>
                </c:pt>
                <c:pt idx="21872">
                  <c:v>0.116288</c:v>
                </c:pt>
                <c:pt idx="21873">
                  <c:v>0.11212999999999999</c:v>
                </c:pt>
                <c:pt idx="21874">
                  <c:v>0.107972</c:v>
                </c:pt>
                <c:pt idx="21875">
                  <c:v>0.10381700000000001</c:v>
                </c:pt>
                <c:pt idx="21876">
                  <c:v>9.9669800000000003E-2</c:v>
                </c:pt>
                <c:pt idx="21877">
                  <c:v>9.5534400000000005E-2</c:v>
                </c:pt>
                <c:pt idx="21878">
                  <c:v>9.1414300000000004E-2</c:v>
                </c:pt>
                <c:pt idx="21879">
                  <c:v>8.7313600000000005E-2</c:v>
                </c:pt>
                <c:pt idx="21880">
                  <c:v>8.3236000000000004E-2</c:v>
                </c:pt>
                <c:pt idx="21881">
                  <c:v>7.91853E-2</c:v>
                </c:pt>
                <c:pt idx="21882">
                  <c:v>7.5164999999999996E-2</c:v>
                </c:pt>
                <c:pt idx="21883">
                  <c:v>7.11788E-2</c:v>
                </c:pt>
                <c:pt idx="21884">
                  <c:v>6.7230399999999996E-2</c:v>
                </c:pt>
                <c:pt idx="21885">
                  <c:v>6.3324599999999995E-2</c:v>
                </c:pt>
                <c:pt idx="21886">
                  <c:v>5.9465799999999999E-2</c:v>
                </c:pt>
                <c:pt idx="21887">
                  <c:v>5.5657499999999999E-2</c:v>
                </c:pt>
                <c:pt idx="21888">
                  <c:v>5.1902799999999999E-2</c:v>
                </c:pt>
                <c:pt idx="21889">
                  <c:v>4.8204999999999998E-2</c:v>
                </c:pt>
                <c:pt idx="21890">
                  <c:v>4.4568000000000003E-2</c:v>
                </c:pt>
                <c:pt idx="21891">
                  <c:v>4.0996400000000002E-2</c:v>
                </c:pt>
                <c:pt idx="21892">
                  <c:v>3.7494699999999999E-2</c:v>
                </c:pt>
                <c:pt idx="21893">
                  <c:v>3.4067E-2</c:v>
                </c:pt>
                <c:pt idx="21894">
                  <c:v>3.0716299999999998E-2</c:v>
                </c:pt>
                <c:pt idx="21895">
                  <c:v>2.7445399999999998E-2</c:v>
                </c:pt>
                <c:pt idx="21896">
                  <c:v>2.42578E-2</c:v>
                </c:pt>
                <c:pt idx="21897">
                  <c:v>2.1156100000000001E-2</c:v>
                </c:pt>
                <c:pt idx="21898">
                  <c:v>1.8142499999999999E-2</c:v>
                </c:pt>
                <c:pt idx="21899">
                  <c:v>1.5219E-2</c:v>
                </c:pt>
                <c:pt idx="21900">
                  <c:v>1.23883E-2</c:v>
                </c:pt>
                <c:pt idx="21901" formatCode="0.00E+00">
                  <c:v>9.6529600000000004E-3</c:v>
                </c:pt>
                <c:pt idx="21902" formatCode="0.00E+00">
                  <c:v>7.01595E-3</c:v>
                </c:pt>
                <c:pt idx="21903" formatCode="0.00E+00">
                  <c:v>4.4802599999999998E-3</c:v>
                </c:pt>
                <c:pt idx="21904" formatCode="0.00E+00">
                  <c:v>2.0484700000000002E-3</c:v>
                </c:pt>
                <c:pt idx="21905" formatCode="0.00E+00">
                  <c:v>-2.7755599999999998E-4</c:v>
                </c:pt>
                <c:pt idx="21906" formatCode="0.00E+00">
                  <c:v>-2.4964900000000001E-3</c:v>
                </c:pt>
                <c:pt idx="21907" formatCode="0.00E+00">
                  <c:v>-4.6070599999999996E-3</c:v>
                </c:pt>
                <c:pt idx="21908" formatCode="0.00E+00">
                  <c:v>-6.6078899999999999E-3</c:v>
                </c:pt>
                <c:pt idx="21909" formatCode="0.00E+00">
                  <c:v>-8.4976400000000007E-3</c:v>
                </c:pt>
                <c:pt idx="21910">
                  <c:v>-1.0274999999999999E-2</c:v>
                </c:pt>
                <c:pt idx="21911">
                  <c:v>-1.19384E-2</c:v>
                </c:pt>
                <c:pt idx="21912">
                  <c:v>-1.34865E-2</c:v>
                </c:pt>
                <c:pt idx="21913">
                  <c:v>-1.49182E-2</c:v>
                </c:pt>
                <c:pt idx="21914">
                  <c:v>-1.6233000000000001E-2</c:v>
                </c:pt>
                <c:pt idx="21915">
                  <c:v>-1.74302E-2</c:v>
                </c:pt>
                <c:pt idx="21916">
                  <c:v>-1.8508899999999998E-2</c:v>
                </c:pt>
                <c:pt idx="21917">
                  <c:v>-1.9468300000000001E-2</c:v>
                </c:pt>
                <c:pt idx="21918">
                  <c:v>-2.0308199999999998E-2</c:v>
                </c:pt>
                <c:pt idx="21919">
                  <c:v>-2.1028399999999999E-2</c:v>
                </c:pt>
                <c:pt idx="21920">
                  <c:v>-2.1629200000000001E-2</c:v>
                </c:pt>
                <c:pt idx="21921">
                  <c:v>-2.2110999999999999E-2</c:v>
                </c:pt>
                <c:pt idx="21922">
                  <c:v>-2.2474000000000001E-2</c:v>
                </c:pt>
                <c:pt idx="21923">
                  <c:v>-2.2718700000000001E-2</c:v>
                </c:pt>
                <c:pt idx="21924">
                  <c:v>-2.28452E-2</c:v>
                </c:pt>
                <c:pt idx="21925">
                  <c:v>-2.2853600000000002E-2</c:v>
                </c:pt>
                <c:pt idx="21926">
                  <c:v>-2.2744299999999999E-2</c:v>
                </c:pt>
                <c:pt idx="21927">
                  <c:v>-2.2518199999999999E-2</c:v>
                </c:pt>
                <c:pt idx="21928">
                  <c:v>-2.2176499999999998E-2</c:v>
                </c:pt>
                <c:pt idx="21929">
                  <c:v>-2.1720799999999998E-2</c:v>
                </c:pt>
                <c:pt idx="21930">
                  <c:v>-2.1152299999999999E-2</c:v>
                </c:pt>
                <c:pt idx="21931">
                  <c:v>-2.0472400000000002E-2</c:v>
                </c:pt>
                <c:pt idx="21932">
                  <c:v>-1.96823E-2</c:v>
                </c:pt>
                <c:pt idx="21933">
                  <c:v>-1.8783399999999999E-2</c:v>
                </c:pt>
                <c:pt idx="21934">
                  <c:v>-1.7776799999999999E-2</c:v>
                </c:pt>
                <c:pt idx="21935">
                  <c:v>-1.6664100000000001E-2</c:v>
                </c:pt>
                <c:pt idx="21936">
                  <c:v>-1.5446700000000001E-2</c:v>
                </c:pt>
                <c:pt idx="21937">
                  <c:v>-1.41271E-2</c:v>
                </c:pt>
                <c:pt idx="21938">
                  <c:v>-1.27081E-2</c:v>
                </c:pt>
                <c:pt idx="21939">
                  <c:v>-1.11926E-2</c:v>
                </c:pt>
                <c:pt idx="21940" formatCode="0.00E+00">
                  <c:v>-9.5834500000000003E-3</c:v>
                </c:pt>
                <c:pt idx="21941" formatCode="0.00E+00">
                  <c:v>-7.8829E-3</c:v>
                </c:pt>
                <c:pt idx="21942" formatCode="0.00E+00">
                  <c:v>-6.0930300000000001E-3</c:v>
                </c:pt>
                <c:pt idx="21943" formatCode="0.00E+00">
                  <c:v>-4.2161000000000004E-3</c:v>
                </c:pt>
                <c:pt idx="21944" formatCode="0.00E+00">
                  <c:v>-2.2548999999999998E-3</c:v>
                </c:pt>
                <c:pt idx="21945" formatCode="0.00E+00">
                  <c:v>-2.12365E-4</c:v>
                </c:pt>
                <c:pt idx="21946" formatCode="0.00E+00">
                  <c:v>1.90872E-3</c:v>
                </c:pt>
                <c:pt idx="21947" formatCode="0.00E+00">
                  <c:v>4.1052299999999996E-3</c:v>
                </c:pt>
                <c:pt idx="21948" formatCode="0.00E+00">
                  <c:v>6.3733699999999997E-3</c:v>
                </c:pt>
                <c:pt idx="21949" formatCode="0.00E+00">
                  <c:v>8.7093799999999992E-3</c:v>
                </c:pt>
                <c:pt idx="21950">
                  <c:v>1.11097E-2</c:v>
                </c:pt>
                <c:pt idx="21951">
                  <c:v>1.3570799999999999E-2</c:v>
                </c:pt>
                <c:pt idx="21952">
                  <c:v>1.6088999999999999E-2</c:v>
                </c:pt>
                <c:pt idx="21953">
                  <c:v>1.8661400000000002E-2</c:v>
                </c:pt>
                <c:pt idx="21954">
                  <c:v>2.1285100000000001E-2</c:v>
                </c:pt>
                <c:pt idx="21955">
                  <c:v>2.3956600000000002E-2</c:v>
                </c:pt>
                <c:pt idx="21956">
                  <c:v>2.6671400000000001E-2</c:v>
                </c:pt>
                <c:pt idx="21957">
                  <c:v>2.9425E-2</c:v>
                </c:pt>
                <c:pt idx="21958">
                  <c:v>3.2213499999999999E-2</c:v>
                </c:pt>
                <c:pt idx="21959">
                  <c:v>3.5033099999999998E-2</c:v>
                </c:pt>
                <c:pt idx="21960">
                  <c:v>3.78806E-2</c:v>
                </c:pt>
                <c:pt idx="21961">
                  <c:v>4.0752999999999998E-2</c:v>
                </c:pt>
                <c:pt idx="21962">
                  <c:v>4.3647600000000002E-2</c:v>
                </c:pt>
                <c:pt idx="21963">
                  <c:v>4.6560900000000002E-2</c:v>
                </c:pt>
                <c:pt idx="21964">
                  <c:v>4.9488799999999999E-2</c:v>
                </c:pt>
                <c:pt idx="21965">
                  <c:v>5.2427300000000003E-2</c:v>
                </c:pt>
                <c:pt idx="21966">
                  <c:v>5.5372999999999999E-2</c:v>
                </c:pt>
                <c:pt idx="21967">
                  <c:v>5.8322199999999998E-2</c:v>
                </c:pt>
                <c:pt idx="21968">
                  <c:v>6.1271100000000002E-2</c:v>
                </c:pt>
                <c:pt idx="21969">
                  <c:v>6.4215700000000001E-2</c:v>
                </c:pt>
                <c:pt idx="21970">
                  <c:v>6.7152500000000004E-2</c:v>
                </c:pt>
                <c:pt idx="21971">
                  <c:v>7.0077299999999995E-2</c:v>
                </c:pt>
                <c:pt idx="21972">
                  <c:v>7.2985900000000006E-2</c:v>
                </c:pt>
                <c:pt idx="21973">
                  <c:v>7.5874200000000003E-2</c:v>
                </c:pt>
                <c:pt idx="21974">
                  <c:v>7.8738900000000001E-2</c:v>
                </c:pt>
                <c:pt idx="21975">
                  <c:v>8.1576899999999994E-2</c:v>
                </c:pt>
                <c:pt idx="21976">
                  <c:v>8.4385199999999994E-2</c:v>
                </c:pt>
                <c:pt idx="21977">
                  <c:v>8.7160899999999999E-2</c:v>
                </c:pt>
                <c:pt idx="21978">
                  <c:v>8.9901300000000003E-2</c:v>
                </c:pt>
                <c:pt idx="21979">
                  <c:v>9.2603400000000002E-2</c:v>
                </c:pt>
                <c:pt idx="21980">
                  <c:v>9.5264199999999993E-2</c:v>
                </c:pt>
                <c:pt idx="21981">
                  <c:v>9.7880700000000001E-2</c:v>
                </c:pt>
                <c:pt idx="21982">
                  <c:v>0.10045</c:v>
                </c:pt>
                <c:pt idx="21983">
                  <c:v>0.102969</c:v>
                </c:pt>
                <c:pt idx="21984">
                  <c:v>0.105435</c:v>
                </c:pt>
                <c:pt idx="21985">
                  <c:v>0.107847</c:v>
                </c:pt>
                <c:pt idx="21986">
                  <c:v>0.11020199999999999</c:v>
                </c:pt>
                <c:pt idx="21987">
                  <c:v>0.112497</c:v>
                </c:pt>
                <c:pt idx="21988">
                  <c:v>0.11473</c:v>
                </c:pt>
                <c:pt idx="21989">
                  <c:v>0.116898</c:v>
                </c:pt>
                <c:pt idx="21990">
                  <c:v>0.11899899999999999</c:v>
                </c:pt>
                <c:pt idx="21991">
                  <c:v>0.121033</c:v>
                </c:pt>
                <c:pt idx="21992">
                  <c:v>0.122997</c:v>
                </c:pt>
                <c:pt idx="21993">
                  <c:v>0.124889</c:v>
                </c:pt>
                <c:pt idx="21994">
                  <c:v>0.12670999999999999</c:v>
                </c:pt>
                <c:pt idx="21995">
                  <c:v>0.12845799999999999</c:v>
                </c:pt>
                <c:pt idx="21996">
                  <c:v>0.130132</c:v>
                </c:pt>
                <c:pt idx="21997">
                  <c:v>0.13173199999999999</c:v>
                </c:pt>
                <c:pt idx="21998">
                  <c:v>0.13325699999999999</c:v>
                </c:pt>
                <c:pt idx="21999">
                  <c:v>0.13470399999999999</c:v>
                </c:pt>
                <c:pt idx="22000">
                  <c:v>0.136072</c:v>
                </c:pt>
                <c:pt idx="22001">
                  <c:v>0.13736000000000001</c:v>
                </c:pt>
                <c:pt idx="22002">
                  <c:v>0.138567</c:v>
                </c:pt>
                <c:pt idx="22003">
                  <c:v>0.13969300000000001</c:v>
                </c:pt>
                <c:pt idx="22004">
                  <c:v>0.140738</c:v>
                </c:pt>
                <c:pt idx="22005">
                  <c:v>0.14170099999999999</c:v>
                </c:pt>
                <c:pt idx="22006">
                  <c:v>0.14258299999999999</c:v>
                </c:pt>
                <c:pt idx="22007">
                  <c:v>0.14338200000000001</c:v>
                </c:pt>
                <c:pt idx="22008">
                  <c:v>0.144098</c:v>
                </c:pt>
                <c:pt idx="22009">
                  <c:v>0.144731</c:v>
                </c:pt>
                <c:pt idx="22010">
                  <c:v>0.14528199999999999</c:v>
                </c:pt>
                <c:pt idx="22011">
                  <c:v>0.14574999999999999</c:v>
                </c:pt>
                <c:pt idx="22012">
                  <c:v>0.14613899999999999</c:v>
                </c:pt>
                <c:pt idx="22013">
                  <c:v>0.14644799999999999</c:v>
                </c:pt>
                <c:pt idx="22014">
                  <c:v>0.14668</c:v>
                </c:pt>
                <c:pt idx="22015">
                  <c:v>0.14683399999999999</c:v>
                </c:pt>
                <c:pt idx="22016">
                  <c:v>0.14691000000000001</c:v>
                </c:pt>
                <c:pt idx="22017">
                  <c:v>0.14690900000000001</c:v>
                </c:pt>
                <c:pt idx="22018">
                  <c:v>0.14683299999999999</c:v>
                </c:pt>
                <c:pt idx="22019">
                  <c:v>0.14668300000000001</c:v>
                </c:pt>
                <c:pt idx="22020">
                  <c:v>0.14646100000000001</c:v>
                </c:pt>
                <c:pt idx="22021">
                  <c:v>0.14616899999999999</c:v>
                </c:pt>
                <c:pt idx="22022">
                  <c:v>0.14580799999999999</c:v>
                </c:pt>
                <c:pt idx="22023">
                  <c:v>0.14537900000000001</c:v>
                </c:pt>
                <c:pt idx="22024">
                  <c:v>0.14488300000000001</c:v>
                </c:pt>
                <c:pt idx="22025">
                  <c:v>0.14432300000000001</c:v>
                </c:pt>
                <c:pt idx="22026">
                  <c:v>0.14369899999999999</c:v>
                </c:pt>
                <c:pt idx="22027">
                  <c:v>0.143014</c:v>
                </c:pt>
                <c:pt idx="22028">
                  <c:v>0.14226900000000001</c:v>
                </c:pt>
                <c:pt idx="22029">
                  <c:v>0.14146700000000001</c:v>
                </c:pt>
                <c:pt idx="22030">
                  <c:v>0.14061000000000001</c:v>
                </c:pt>
                <c:pt idx="22031">
                  <c:v>0.13969899999999999</c:v>
                </c:pt>
                <c:pt idx="22032">
                  <c:v>0.138736</c:v>
                </c:pt>
                <c:pt idx="22033">
                  <c:v>0.13772300000000001</c:v>
                </c:pt>
                <c:pt idx="22034">
                  <c:v>0.13666200000000001</c:v>
                </c:pt>
                <c:pt idx="22035">
                  <c:v>0.13555600000000001</c:v>
                </c:pt>
                <c:pt idx="22036">
                  <c:v>0.134407</c:v>
                </c:pt>
                <c:pt idx="22037">
                  <c:v>0.133217</c:v>
                </c:pt>
                <c:pt idx="22038">
                  <c:v>0.131989</c:v>
                </c:pt>
                <c:pt idx="22039">
                  <c:v>0.13072500000000001</c:v>
                </c:pt>
                <c:pt idx="22040">
                  <c:v>0.12942799999999999</c:v>
                </c:pt>
                <c:pt idx="22041">
                  <c:v>0.12809999999999999</c:v>
                </c:pt>
                <c:pt idx="22042">
                  <c:v>0.12674299999999999</c:v>
                </c:pt>
                <c:pt idx="22043">
                  <c:v>0.125361</c:v>
                </c:pt>
                <c:pt idx="22044">
                  <c:v>0.123957</c:v>
                </c:pt>
                <c:pt idx="22045">
                  <c:v>0.122532</c:v>
                </c:pt>
                <c:pt idx="22046">
                  <c:v>0.121089</c:v>
                </c:pt>
                <c:pt idx="22047">
                  <c:v>0.119633</c:v>
                </c:pt>
                <c:pt idx="22048">
                  <c:v>0.11816599999999999</c:v>
                </c:pt>
                <c:pt idx="22049">
                  <c:v>0.11669</c:v>
                </c:pt>
                <c:pt idx="22050">
                  <c:v>0.115207</c:v>
                </c:pt>
                <c:pt idx="22051">
                  <c:v>0.113719</c:v>
                </c:pt>
                <c:pt idx="22052">
                  <c:v>0.11222699999999999</c:v>
                </c:pt>
                <c:pt idx="22053">
                  <c:v>0.110735</c:v>
                </c:pt>
                <c:pt idx="22054">
                  <c:v>0.10924300000000001</c:v>
                </c:pt>
                <c:pt idx="22055">
                  <c:v>0.107754</c:v>
                </c:pt>
                <c:pt idx="22056">
                  <c:v>0.106271</c:v>
                </c:pt>
                <c:pt idx="22057">
                  <c:v>0.104795</c:v>
                </c:pt>
                <c:pt idx="22058">
                  <c:v>0.10333100000000001</c:v>
                </c:pt>
                <c:pt idx="22059">
                  <c:v>0.10188</c:v>
                </c:pt>
                <c:pt idx="22060">
                  <c:v>0.10044400000000001</c:v>
                </c:pt>
                <c:pt idx="22061">
                  <c:v>9.9023700000000006E-2</c:v>
                </c:pt>
                <c:pt idx="22062">
                  <c:v>9.7622700000000007E-2</c:v>
                </c:pt>
                <c:pt idx="22063">
                  <c:v>9.6243400000000007E-2</c:v>
                </c:pt>
                <c:pt idx="22064">
                  <c:v>9.4888200000000006E-2</c:v>
                </c:pt>
                <c:pt idx="22065">
                  <c:v>9.3558600000000006E-2</c:v>
                </c:pt>
                <c:pt idx="22066">
                  <c:v>9.2255299999999998E-2</c:v>
                </c:pt>
                <c:pt idx="22067">
                  <c:v>9.0979400000000002E-2</c:v>
                </c:pt>
                <c:pt idx="22068">
                  <c:v>8.9732199999999998E-2</c:v>
                </c:pt>
                <c:pt idx="22069">
                  <c:v>8.8515999999999997E-2</c:v>
                </c:pt>
                <c:pt idx="22070">
                  <c:v>8.7332900000000005E-2</c:v>
                </c:pt>
                <c:pt idx="22071">
                  <c:v>8.6184999999999998E-2</c:v>
                </c:pt>
                <c:pt idx="22072">
                  <c:v>8.50741E-2</c:v>
                </c:pt>
                <c:pt idx="22073">
                  <c:v>8.4001500000000007E-2</c:v>
                </c:pt>
                <c:pt idx="22074">
                  <c:v>8.2968500000000001E-2</c:v>
                </c:pt>
                <c:pt idx="22075">
                  <c:v>8.1976199999999999E-2</c:v>
                </c:pt>
                <c:pt idx="22076">
                  <c:v>8.1025399999999997E-2</c:v>
                </c:pt>
                <c:pt idx="22077">
                  <c:v>8.0116499999999993E-2</c:v>
                </c:pt>
                <c:pt idx="22078">
                  <c:v>7.9249799999999995E-2</c:v>
                </c:pt>
                <c:pt idx="22079">
                  <c:v>7.8426200000000001E-2</c:v>
                </c:pt>
                <c:pt idx="22080">
                  <c:v>7.7646999999999994E-2</c:v>
                </c:pt>
                <c:pt idx="22081">
                  <c:v>7.6914099999999999E-2</c:v>
                </c:pt>
                <c:pt idx="22082">
                  <c:v>7.6229199999999997E-2</c:v>
                </c:pt>
                <c:pt idx="22083">
                  <c:v>7.5592699999999999E-2</c:v>
                </c:pt>
                <c:pt idx="22084">
                  <c:v>7.5003500000000001E-2</c:v>
                </c:pt>
                <c:pt idx="22085">
                  <c:v>7.4460299999999993E-2</c:v>
                </c:pt>
                <c:pt idx="22086">
                  <c:v>7.3963399999999999E-2</c:v>
                </c:pt>
                <c:pt idx="22087">
                  <c:v>7.3512999999999995E-2</c:v>
                </c:pt>
                <c:pt idx="22088">
                  <c:v>7.3109199999999999E-2</c:v>
                </c:pt>
                <c:pt idx="22089">
                  <c:v>7.2752399999999995E-2</c:v>
                </c:pt>
                <c:pt idx="22090">
                  <c:v>7.2442800000000002E-2</c:v>
                </c:pt>
                <c:pt idx="22091">
                  <c:v>7.2180300000000003E-2</c:v>
                </c:pt>
                <c:pt idx="22092">
                  <c:v>7.1964100000000003E-2</c:v>
                </c:pt>
                <c:pt idx="22093">
                  <c:v>7.1793399999999993E-2</c:v>
                </c:pt>
                <c:pt idx="22094">
                  <c:v>7.1667599999999998E-2</c:v>
                </c:pt>
                <c:pt idx="22095">
                  <c:v>7.1585499999999996E-2</c:v>
                </c:pt>
                <c:pt idx="22096">
                  <c:v>7.1546499999999999E-2</c:v>
                </c:pt>
                <c:pt idx="22097">
                  <c:v>7.1550000000000002E-2</c:v>
                </c:pt>
                <c:pt idx="22098">
                  <c:v>7.1595400000000003E-2</c:v>
                </c:pt>
                <c:pt idx="22099">
                  <c:v>7.1681400000000006E-2</c:v>
                </c:pt>
                <c:pt idx="22100">
                  <c:v>7.1806099999999998E-2</c:v>
                </c:pt>
                <c:pt idx="22101">
                  <c:v>7.1967600000000007E-2</c:v>
                </c:pt>
                <c:pt idx="22102">
                  <c:v>7.2164500000000006E-2</c:v>
                </c:pt>
                <c:pt idx="22103">
                  <c:v>7.2395299999999996E-2</c:v>
                </c:pt>
                <c:pt idx="22104">
                  <c:v>7.2658600000000004E-2</c:v>
                </c:pt>
                <c:pt idx="22105">
                  <c:v>7.2952500000000003E-2</c:v>
                </c:pt>
                <c:pt idx="22106">
                  <c:v>7.3275699999999999E-2</c:v>
                </c:pt>
                <c:pt idx="22107">
                  <c:v>7.3626899999999995E-2</c:v>
                </c:pt>
                <c:pt idx="22108">
                  <c:v>7.4004899999999998E-2</c:v>
                </c:pt>
                <c:pt idx="22109">
                  <c:v>7.4407699999999993E-2</c:v>
                </c:pt>
                <c:pt idx="22110">
                  <c:v>7.4832800000000005E-2</c:v>
                </c:pt>
                <c:pt idx="22111">
                  <c:v>7.5277700000000003E-2</c:v>
                </c:pt>
                <c:pt idx="22112">
                  <c:v>7.5740100000000005E-2</c:v>
                </c:pt>
                <c:pt idx="22113">
                  <c:v>7.6217599999999996E-2</c:v>
                </c:pt>
                <c:pt idx="22114">
                  <c:v>7.6708200000000004E-2</c:v>
                </c:pt>
                <c:pt idx="22115">
                  <c:v>7.7209799999999995E-2</c:v>
                </c:pt>
                <c:pt idx="22116">
                  <c:v>7.7719800000000006E-2</c:v>
                </c:pt>
                <c:pt idx="22117">
                  <c:v>7.8235200000000005E-2</c:v>
                </c:pt>
                <c:pt idx="22118">
                  <c:v>7.8753500000000004E-2</c:v>
                </c:pt>
                <c:pt idx="22119">
                  <c:v>7.9272300000000004E-2</c:v>
                </c:pt>
                <c:pt idx="22120">
                  <c:v>7.9789200000000005E-2</c:v>
                </c:pt>
                <c:pt idx="22121">
                  <c:v>8.0302200000000004E-2</c:v>
                </c:pt>
                <c:pt idx="22122">
                  <c:v>8.0809199999999998E-2</c:v>
                </c:pt>
                <c:pt idx="22123">
                  <c:v>8.13078E-2</c:v>
                </c:pt>
                <c:pt idx="22124">
                  <c:v>8.1796199999999999E-2</c:v>
                </c:pt>
                <c:pt idx="22125">
                  <c:v>8.2272200000000004E-2</c:v>
                </c:pt>
                <c:pt idx="22126">
                  <c:v>8.2733699999999993E-2</c:v>
                </c:pt>
                <c:pt idx="22127">
                  <c:v>8.3178000000000002E-2</c:v>
                </c:pt>
                <c:pt idx="22128">
                  <c:v>8.3602499999999996E-2</c:v>
                </c:pt>
                <c:pt idx="22129">
                  <c:v>8.4004400000000007E-2</c:v>
                </c:pt>
                <c:pt idx="22130">
                  <c:v>8.4381499999999998E-2</c:v>
                </c:pt>
                <c:pt idx="22131">
                  <c:v>8.4731899999999999E-2</c:v>
                </c:pt>
                <c:pt idx="22132">
                  <c:v>8.5053400000000001E-2</c:v>
                </c:pt>
                <c:pt idx="22133">
                  <c:v>8.5343600000000006E-2</c:v>
                </c:pt>
                <c:pt idx="22134">
                  <c:v>8.5599099999999997E-2</c:v>
                </c:pt>
                <c:pt idx="22135">
                  <c:v>8.5817400000000002E-2</c:v>
                </c:pt>
                <c:pt idx="22136">
                  <c:v>8.5996500000000003E-2</c:v>
                </c:pt>
                <c:pt idx="22137">
                  <c:v>8.6134699999999995E-2</c:v>
                </c:pt>
                <c:pt idx="22138">
                  <c:v>8.6230500000000002E-2</c:v>
                </c:pt>
                <c:pt idx="22139">
                  <c:v>8.6282399999999995E-2</c:v>
                </c:pt>
                <c:pt idx="22140">
                  <c:v>8.6288900000000002E-2</c:v>
                </c:pt>
                <c:pt idx="22141">
                  <c:v>8.6248400000000003E-2</c:v>
                </c:pt>
                <c:pt idx="22142">
                  <c:v>8.6159600000000003E-2</c:v>
                </c:pt>
                <c:pt idx="22143">
                  <c:v>8.6020899999999997E-2</c:v>
                </c:pt>
                <c:pt idx="22144">
                  <c:v>8.5831400000000002E-2</c:v>
                </c:pt>
                <c:pt idx="22145">
                  <c:v>8.5589899999999997E-2</c:v>
                </c:pt>
                <c:pt idx="22146">
                  <c:v>8.5295300000000004E-2</c:v>
                </c:pt>
                <c:pt idx="22147">
                  <c:v>8.49467E-2</c:v>
                </c:pt>
                <c:pt idx="22148">
                  <c:v>8.4543300000000002E-2</c:v>
                </c:pt>
                <c:pt idx="22149">
                  <c:v>8.4084400000000004E-2</c:v>
                </c:pt>
                <c:pt idx="22150">
                  <c:v>8.3569699999999997E-2</c:v>
                </c:pt>
                <c:pt idx="22151">
                  <c:v>8.2999199999999995E-2</c:v>
                </c:pt>
                <c:pt idx="22152">
                  <c:v>8.2373199999999994E-2</c:v>
                </c:pt>
                <c:pt idx="22153">
                  <c:v>8.1691799999999995E-2</c:v>
                </c:pt>
                <c:pt idx="22154">
                  <c:v>8.0954899999999996E-2</c:v>
                </c:pt>
                <c:pt idx="22155">
                  <c:v>8.0161700000000002E-2</c:v>
                </c:pt>
                <c:pt idx="22156">
                  <c:v>7.9311300000000001E-2</c:v>
                </c:pt>
                <c:pt idx="22157">
                  <c:v>7.8404000000000001E-2</c:v>
                </c:pt>
                <c:pt idx="22158">
                  <c:v>7.7440300000000004E-2</c:v>
                </c:pt>
                <c:pt idx="22159">
                  <c:v>7.6420500000000002E-2</c:v>
                </c:pt>
                <c:pt idx="22160">
                  <c:v>7.5345200000000001E-2</c:v>
                </c:pt>
                <c:pt idx="22161">
                  <c:v>7.4214699999999995E-2</c:v>
                </c:pt>
                <c:pt idx="22162">
                  <c:v>7.3029399999999994E-2</c:v>
                </c:pt>
                <c:pt idx="22163">
                  <c:v>7.1790099999999996E-2</c:v>
                </c:pt>
                <c:pt idx="22164">
                  <c:v>7.0497299999999999E-2</c:v>
                </c:pt>
                <c:pt idx="22165">
                  <c:v>6.9151699999999997E-2</c:v>
                </c:pt>
                <c:pt idx="22166">
                  <c:v>6.7754200000000001E-2</c:v>
                </c:pt>
                <c:pt idx="22167">
                  <c:v>6.6306100000000007E-2</c:v>
                </c:pt>
                <c:pt idx="22168">
                  <c:v>6.4809000000000005E-2</c:v>
                </c:pt>
                <c:pt idx="22169">
                  <c:v>6.3264799999999996E-2</c:v>
                </c:pt>
                <c:pt idx="22170">
                  <c:v>6.1675099999999997E-2</c:v>
                </c:pt>
                <c:pt idx="22171">
                  <c:v>6.0041600000000001E-2</c:v>
                </c:pt>
                <c:pt idx="22172">
                  <c:v>5.8366399999999999E-2</c:v>
                </c:pt>
                <c:pt idx="22173">
                  <c:v>5.6652099999999997E-2</c:v>
                </c:pt>
                <c:pt idx="22174">
                  <c:v>5.49013E-2</c:v>
                </c:pt>
                <c:pt idx="22175">
                  <c:v>5.3117400000000002E-2</c:v>
                </c:pt>
                <c:pt idx="22176">
                  <c:v>5.13032E-2</c:v>
                </c:pt>
                <c:pt idx="22177">
                  <c:v>4.9461199999999997E-2</c:v>
                </c:pt>
                <c:pt idx="22178">
                  <c:v>4.7592799999999998E-2</c:v>
                </c:pt>
                <c:pt idx="22179">
                  <c:v>4.57001E-2</c:v>
                </c:pt>
                <c:pt idx="22180">
                  <c:v>4.3785600000000001E-2</c:v>
                </c:pt>
                <c:pt idx="22181">
                  <c:v>4.1851899999999997E-2</c:v>
                </c:pt>
                <c:pt idx="22182">
                  <c:v>3.9901300000000001E-2</c:v>
                </c:pt>
                <c:pt idx="22183">
                  <c:v>3.79361E-2</c:v>
                </c:pt>
                <c:pt idx="22184">
                  <c:v>3.5958700000000003E-2</c:v>
                </c:pt>
                <c:pt idx="22185">
                  <c:v>3.3971500000000002E-2</c:v>
                </c:pt>
                <c:pt idx="22186">
                  <c:v>3.1976699999999997E-2</c:v>
                </c:pt>
                <c:pt idx="22187">
                  <c:v>2.99765E-2</c:v>
                </c:pt>
                <c:pt idx="22188">
                  <c:v>2.7973600000000001E-2</c:v>
                </c:pt>
                <c:pt idx="22189">
                  <c:v>2.5970699999999999E-2</c:v>
                </c:pt>
                <c:pt idx="22190">
                  <c:v>2.3970499999999999E-2</c:v>
                </c:pt>
                <c:pt idx="22191">
                  <c:v>2.1976200000000001E-2</c:v>
                </c:pt>
                <c:pt idx="22192">
                  <c:v>1.9990899999999999E-2</c:v>
                </c:pt>
                <c:pt idx="22193">
                  <c:v>1.80179E-2</c:v>
                </c:pt>
                <c:pt idx="22194">
                  <c:v>1.60597E-2</c:v>
                </c:pt>
                <c:pt idx="22195">
                  <c:v>1.4118500000000001E-2</c:v>
                </c:pt>
                <c:pt idx="22196">
                  <c:v>1.2197100000000001E-2</c:v>
                </c:pt>
                <c:pt idx="22197">
                  <c:v>1.02986E-2</c:v>
                </c:pt>
                <c:pt idx="22198" formatCode="0.00E+00">
                  <c:v>8.4263299999999992E-3</c:v>
                </c:pt>
                <c:pt idx="22199" formatCode="0.00E+00">
                  <c:v>6.5836000000000002E-3</c:v>
                </c:pt>
                <c:pt idx="22200" formatCode="0.00E+00">
                  <c:v>4.7738399999999997E-3</c:v>
                </c:pt>
                <c:pt idx="22201" formatCode="0.00E+00">
                  <c:v>2.9993799999999998E-3</c:v>
                </c:pt>
                <c:pt idx="22202" formatCode="0.00E+00">
                  <c:v>1.26325E-3</c:v>
                </c:pt>
                <c:pt idx="22203" formatCode="0.00E+00">
                  <c:v>-4.2866099999999999E-4</c:v>
                </c:pt>
                <c:pt idx="22204" formatCode="0.00E+00">
                  <c:v>-2.0728399999999998E-3</c:v>
                </c:pt>
                <c:pt idx="22205" formatCode="0.00E+00">
                  <c:v>-3.67067E-3</c:v>
                </c:pt>
                <c:pt idx="22206" formatCode="0.00E+00">
                  <c:v>-5.2207E-3</c:v>
                </c:pt>
                <c:pt idx="22207" formatCode="0.00E+00">
                  <c:v>-6.7177000000000001E-3</c:v>
                </c:pt>
                <c:pt idx="22208" formatCode="0.00E+00">
                  <c:v>-8.1587399999999994E-3</c:v>
                </c:pt>
                <c:pt idx="22209" formatCode="0.00E+00">
                  <c:v>-9.5433099999999993E-3</c:v>
                </c:pt>
                <c:pt idx="22210">
                  <c:v>-1.0870599999999999E-2</c:v>
                </c:pt>
                <c:pt idx="22211">
                  <c:v>-1.2138700000000001E-2</c:v>
                </c:pt>
                <c:pt idx="22212">
                  <c:v>-1.33454E-2</c:v>
                </c:pt>
                <c:pt idx="22213">
                  <c:v>-1.44888E-2</c:v>
                </c:pt>
                <c:pt idx="22214">
                  <c:v>-1.55677E-2</c:v>
                </c:pt>
                <c:pt idx="22215">
                  <c:v>-1.6580899999999999E-2</c:v>
                </c:pt>
                <c:pt idx="22216">
                  <c:v>-1.7527600000000001E-2</c:v>
                </c:pt>
                <c:pt idx="22217">
                  <c:v>-1.8406700000000002E-2</c:v>
                </c:pt>
                <c:pt idx="22218">
                  <c:v>-1.92172E-2</c:v>
                </c:pt>
                <c:pt idx="22219">
                  <c:v>-1.9958299999999998E-2</c:v>
                </c:pt>
                <c:pt idx="22220">
                  <c:v>-2.0629499999999999E-2</c:v>
                </c:pt>
                <c:pt idx="22221">
                  <c:v>-2.1229899999999999E-2</c:v>
                </c:pt>
                <c:pt idx="22222">
                  <c:v>-2.1759000000000001E-2</c:v>
                </c:pt>
                <c:pt idx="22223">
                  <c:v>-2.2216199999999998E-2</c:v>
                </c:pt>
                <c:pt idx="22224">
                  <c:v>-2.2601099999999999E-2</c:v>
                </c:pt>
                <c:pt idx="22225">
                  <c:v>-2.2912700000000001E-2</c:v>
                </c:pt>
                <c:pt idx="22226">
                  <c:v>-2.3150899999999999E-2</c:v>
                </c:pt>
                <c:pt idx="22227">
                  <c:v>-2.3315599999999999E-2</c:v>
                </c:pt>
                <c:pt idx="22228">
                  <c:v>-2.3406799999999998E-2</c:v>
                </c:pt>
                <c:pt idx="22229">
                  <c:v>-2.3424400000000001E-2</c:v>
                </c:pt>
                <c:pt idx="22230">
                  <c:v>-2.3368400000000001E-2</c:v>
                </c:pt>
                <c:pt idx="22231">
                  <c:v>-2.3239699999999999E-2</c:v>
                </c:pt>
                <c:pt idx="22232">
                  <c:v>-2.3038200000000002E-2</c:v>
                </c:pt>
                <c:pt idx="22233">
                  <c:v>-2.2764400000000001E-2</c:v>
                </c:pt>
                <c:pt idx="22234">
                  <c:v>-2.24192E-2</c:v>
                </c:pt>
                <c:pt idx="22235">
                  <c:v>-2.2003700000000001E-2</c:v>
                </c:pt>
                <c:pt idx="22236">
                  <c:v>-2.15195E-2</c:v>
                </c:pt>
                <c:pt idx="22237">
                  <c:v>-2.0968299999999999E-2</c:v>
                </c:pt>
                <c:pt idx="22238">
                  <c:v>-2.0351399999999999E-2</c:v>
                </c:pt>
                <c:pt idx="22239">
                  <c:v>-1.96705E-2</c:v>
                </c:pt>
                <c:pt idx="22240">
                  <c:v>-1.89275E-2</c:v>
                </c:pt>
                <c:pt idx="22241">
                  <c:v>-1.81242E-2</c:v>
                </c:pt>
                <c:pt idx="22242">
                  <c:v>-1.7262199999999998E-2</c:v>
                </c:pt>
                <c:pt idx="22243">
                  <c:v>-1.6343199999999999E-2</c:v>
                </c:pt>
                <c:pt idx="22244">
                  <c:v>-1.5369000000000001E-2</c:v>
                </c:pt>
                <c:pt idx="22245">
                  <c:v>-1.4341700000000001E-2</c:v>
                </c:pt>
                <c:pt idx="22246">
                  <c:v>-1.32639E-2</c:v>
                </c:pt>
                <c:pt idx="22247">
                  <c:v>-1.21373E-2</c:v>
                </c:pt>
                <c:pt idx="22248">
                  <c:v>-1.0964099999999999E-2</c:v>
                </c:pt>
                <c:pt idx="22249" formatCode="0.00E+00">
                  <c:v>-9.7465099999999999E-3</c:v>
                </c:pt>
                <c:pt idx="22250" formatCode="0.00E+00">
                  <c:v>-8.4867399999999996E-3</c:v>
                </c:pt>
                <c:pt idx="22251" formatCode="0.00E+00">
                  <c:v>-7.1877099999999999E-3</c:v>
                </c:pt>
                <c:pt idx="22252" formatCode="0.00E+00">
                  <c:v>-5.8513999999999997E-3</c:v>
                </c:pt>
                <c:pt idx="22253" formatCode="0.00E+00">
                  <c:v>-4.47702E-3</c:v>
                </c:pt>
                <c:pt idx="22254" formatCode="0.00E+00">
                  <c:v>-3.06646E-3</c:v>
                </c:pt>
                <c:pt idx="22255" formatCode="0.00E+00">
                  <c:v>-1.6266099999999999E-3</c:v>
                </c:pt>
                <c:pt idx="22256" formatCode="0.00E+00">
                  <c:v>-1.6157500000000001E-4</c:v>
                </c:pt>
                <c:pt idx="22257" formatCode="0.00E+00">
                  <c:v>1.3279399999999999E-3</c:v>
                </c:pt>
                <c:pt idx="22258" formatCode="0.00E+00">
                  <c:v>2.83906E-3</c:v>
                </c:pt>
                <c:pt idx="22259" formatCode="0.00E+00">
                  <c:v>4.36777E-3</c:v>
                </c:pt>
                <c:pt idx="22260" formatCode="0.00E+00">
                  <c:v>5.9109100000000001E-3</c:v>
                </c:pt>
                <c:pt idx="22261" formatCode="0.00E+00">
                  <c:v>7.46578E-3</c:v>
                </c:pt>
                <c:pt idx="22262" formatCode="0.00E+00">
                  <c:v>9.0299500000000001E-3</c:v>
                </c:pt>
                <c:pt idx="22263">
                  <c:v>1.06011E-2</c:v>
                </c:pt>
                <c:pt idx="22264">
                  <c:v>1.21765E-2</c:v>
                </c:pt>
                <c:pt idx="22265">
                  <c:v>1.3753100000000001E-2</c:v>
                </c:pt>
                <c:pt idx="22266">
                  <c:v>1.53277E-2</c:v>
                </c:pt>
                <c:pt idx="22267">
                  <c:v>1.68974E-2</c:v>
                </c:pt>
                <c:pt idx="22268">
                  <c:v>1.8459699999999999E-2</c:v>
                </c:pt>
                <c:pt idx="22269">
                  <c:v>2.0011999999999999E-2</c:v>
                </c:pt>
                <c:pt idx="22270">
                  <c:v>2.1551600000000001E-2</c:v>
                </c:pt>
                <c:pt idx="22271">
                  <c:v>2.30759E-2</c:v>
                </c:pt>
                <c:pt idx="22272">
                  <c:v>2.4582E-2</c:v>
                </c:pt>
                <c:pt idx="22273">
                  <c:v>2.60675E-2</c:v>
                </c:pt>
                <c:pt idx="22274">
                  <c:v>2.75299E-2</c:v>
                </c:pt>
                <c:pt idx="22275">
                  <c:v>2.8966700000000001E-2</c:v>
                </c:pt>
                <c:pt idx="22276">
                  <c:v>3.0375599999999999E-2</c:v>
                </c:pt>
                <c:pt idx="22277">
                  <c:v>3.17548E-2</c:v>
                </c:pt>
                <c:pt idx="22278">
                  <c:v>3.3102800000000002E-2</c:v>
                </c:pt>
                <c:pt idx="22279">
                  <c:v>3.4417799999999998E-2</c:v>
                </c:pt>
                <c:pt idx="22280">
                  <c:v>3.5697300000000001E-2</c:v>
                </c:pt>
                <c:pt idx="22281">
                  <c:v>3.6939E-2</c:v>
                </c:pt>
                <c:pt idx="22282">
                  <c:v>3.8141000000000001E-2</c:v>
                </c:pt>
                <c:pt idx="22283">
                  <c:v>3.9301700000000002E-2</c:v>
                </c:pt>
                <c:pt idx="22284">
                  <c:v>4.0419799999999999E-2</c:v>
                </c:pt>
                <c:pt idx="22285">
                  <c:v>4.1494400000000001E-2</c:v>
                </c:pt>
                <c:pt idx="22286">
                  <c:v>4.2524199999999998E-2</c:v>
                </c:pt>
                <c:pt idx="22287">
                  <c:v>4.3507799999999999E-2</c:v>
                </c:pt>
                <c:pt idx="22288">
                  <c:v>4.44436E-2</c:v>
                </c:pt>
                <c:pt idx="22289">
                  <c:v>4.5330200000000001E-2</c:v>
                </c:pt>
                <c:pt idx="22290">
                  <c:v>4.6166199999999998E-2</c:v>
                </c:pt>
                <c:pt idx="22291">
                  <c:v>4.6950600000000002E-2</c:v>
                </c:pt>
                <c:pt idx="22292">
                  <c:v>4.7682599999999999E-2</c:v>
                </c:pt>
                <c:pt idx="22293">
                  <c:v>4.8361800000000003E-2</c:v>
                </c:pt>
                <c:pt idx="22294">
                  <c:v>4.8987999999999997E-2</c:v>
                </c:pt>
                <c:pt idx="22295">
                  <c:v>4.9560399999999998E-2</c:v>
                </c:pt>
                <c:pt idx="22296">
                  <c:v>5.0078600000000001E-2</c:v>
                </c:pt>
                <c:pt idx="22297">
                  <c:v>5.0542700000000003E-2</c:v>
                </c:pt>
                <c:pt idx="22298">
                  <c:v>5.0953100000000001E-2</c:v>
                </c:pt>
                <c:pt idx="22299">
                  <c:v>5.1310000000000001E-2</c:v>
                </c:pt>
                <c:pt idx="22300">
                  <c:v>5.1613300000000001E-2</c:v>
                </c:pt>
                <c:pt idx="22301">
                  <c:v>5.1863199999999998E-2</c:v>
                </c:pt>
                <c:pt idx="22302">
                  <c:v>5.2060299999999997E-2</c:v>
                </c:pt>
                <c:pt idx="22303">
                  <c:v>5.22052E-2</c:v>
                </c:pt>
                <c:pt idx="22304">
                  <c:v>5.2298600000000001E-2</c:v>
                </c:pt>
                <c:pt idx="22305">
                  <c:v>5.2340699999999997E-2</c:v>
                </c:pt>
                <c:pt idx="22306">
                  <c:v>5.2331799999999998E-2</c:v>
                </c:pt>
                <c:pt idx="22307">
                  <c:v>5.22725E-2</c:v>
                </c:pt>
                <c:pt idx="22308">
                  <c:v>5.21637E-2</c:v>
                </c:pt>
                <c:pt idx="22309">
                  <c:v>5.2006200000000002E-2</c:v>
                </c:pt>
                <c:pt idx="22310">
                  <c:v>5.1801199999999999E-2</c:v>
                </c:pt>
                <c:pt idx="22311">
                  <c:v>5.15498E-2</c:v>
                </c:pt>
                <c:pt idx="22312">
                  <c:v>5.12535E-2</c:v>
                </c:pt>
                <c:pt idx="22313">
                  <c:v>5.0913899999999998E-2</c:v>
                </c:pt>
                <c:pt idx="22314">
                  <c:v>5.0532599999999997E-2</c:v>
                </c:pt>
                <c:pt idx="22315">
                  <c:v>5.01114E-2</c:v>
                </c:pt>
                <c:pt idx="22316">
                  <c:v>4.96517E-2</c:v>
                </c:pt>
                <c:pt idx="22317">
                  <c:v>4.91551E-2</c:v>
                </c:pt>
                <c:pt idx="22318">
                  <c:v>4.86235E-2</c:v>
                </c:pt>
                <c:pt idx="22319">
                  <c:v>4.80586E-2</c:v>
                </c:pt>
                <c:pt idx="22320">
                  <c:v>4.7462499999999998E-2</c:v>
                </c:pt>
                <c:pt idx="22321">
                  <c:v>4.68371E-2</c:v>
                </c:pt>
                <c:pt idx="22322">
                  <c:v>4.6184299999999998E-2</c:v>
                </c:pt>
                <c:pt idx="22323">
                  <c:v>4.5505999999999998E-2</c:v>
                </c:pt>
                <c:pt idx="22324">
                  <c:v>4.4804400000000001E-2</c:v>
                </c:pt>
                <c:pt idx="22325">
                  <c:v>4.4081500000000003E-2</c:v>
                </c:pt>
                <c:pt idx="22326">
                  <c:v>4.3339099999999998E-2</c:v>
                </c:pt>
                <c:pt idx="22327">
                  <c:v>4.2579600000000002E-2</c:v>
                </c:pt>
                <c:pt idx="22328">
                  <c:v>4.1805200000000001E-2</c:v>
                </c:pt>
                <c:pt idx="22329">
                  <c:v>4.1018100000000002E-2</c:v>
                </c:pt>
                <c:pt idx="22330">
                  <c:v>4.02198E-2</c:v>
                </c:pt>
                <c:pt idx="22331">
                  <c:v>3.9412000000000003E-2</c:v>
                </c:pt>
                <c:pt idx="22332">
                  <c:v>3.8596600000000002E-2</c:v>
                </c:pt>
                <c:pt idx="22333">
                  <c:v>3.7775799999999998E-2</c:v>
                </c:pt>
                <c:pt idx="22334">
                  <c:v>3.6951999999999999E-2</c:v>
                </c:pt>
                <c:pt idx="22335">
                  <c:v>3.6127199999999998E-2</c:v>
                </c:pt>
                <c:pt idx="22336">
                  <c:v>3.5303599999999997E-2</c:v>
                </c:pt>
                <c:pt idx="22337">
                  <c:v>3.4483E-2</c:v>
                </c:pt>
                <c:pt idx="22338">
                  <c:v>3.3667299999999997E-2</c:v>
                </c:pt>
                <c:pt idx="22339">
                  <c:v>3.28583E-2</c:v>
                </c:pt>
                <c:pt idx="22340">
                  <c:v>3.2057799999999997E-2</c:v>
                </c:pt>
                <c:pt idx="22341">
                  <c:v>3.1267400000000001E-2</c:v>
                </c:pt>
                <c:pt idx="22342">
                  <c:v>3.0488999999999999E-2</c:v>
                </c:pt>
                <c:pt idx="22343">
                  <c:v>2.9724299999999999E-2</c:v>
                </c:pt>
                <c:pt idx="22344">
                  <c:v>2.89752E-2</c:v>
                </c:pt>
                <c:pt idx="22345">
                  <c:v>2.8243399999999998E-2</c:v>
                </c:pt>
                <c:pt idx="22346">
                  <c:v>2.75304E-2</c:v>
                </c:pt>
                <c:pt idx="22347">
                  <c:v>2.6838000000000001E-2</c:v>
                </c:pt>
                <c:pt idx="22348">
                  <c:v>2.6167900000000001E-2</c:v>
                </c:pt>
                <c:pt idx="22349">
                  <c:v>2.5521599999999998E-2</c:v>
                </c:pt>
                <c:pt idx="22350">
                  <c:v>2.4900200000000001E-2</c:v>
                </c:pt>
                <c:pt idx="22351">
                  <c:v>2.4304900000000001E-2</c:v>
                </c:pt>
                <c:pt idx="22352">
                  <c:v>2.3736500000000001E-2</c:v>
                </c:pt>
                <c:pt idx="22353">
                  <c:v>2.3196399999999999E-2</c:v>
                </c:pt>
                <c:pt idx="22354">
                  <c:v>2.2685299999999999E-2</c:v>
                </c:pt>
                <c:pt idx="22355">
                  <c:v>2.22042E-2</c:v>
                </c:pt>
                <c:pt idx="22356">
                  <c:v>2.17539E-2</c:v>
                </c:pt>
                <c:pt idx="22357">
                  <c:v>2.1335099999999999E-2</c:v>
                </c:pt>
                <c:pt idx="22358">
                  <c:v>2.0948899999999999E-2</c:v>
                </c:pt>
                <c:pt idx="22359">
                  <c:v>2.0595599999999999E-2</c:v>
                </c:pt>
                <c:pt idx="22360">
                  <c:v>2.0275399999999999E-2</c:v>
                </c:pt>
                <c:pt idx="22361">
                  <c:v>1.9988599999999999E-2</c:v>
                </c:pt>
                <c:pt idx="22362">
                  <c:v>1.97355E-2</c:v>
                </c:pt>
                <c:pt idx="22363">
                  <c:v>1.95163E-2</c:v>
                </c:pt>
                <c:pt idx="22364">
                  <c:v>1.93311E-2</c:v>
                </c:pt>
                <c:pt idx="22365">
                  <c:v>1.9179999999999999E-2</c:v>
                </c:pt>
                <c:pt idx="22366">
                  <c:v>1.9062699999999998E-2</c:v>
                </c:pt>
                <c:pt idx="22367">
                  <c:v>1.8979099999999999E-2</c:v>
                </c:pt>
                <c:pt idx="22368">
                  <c:v>1.89287E-2</c:v>
                </c:pt>
                <c:pt idx="22369">
                  <c:v>1.89112E-2</c:v>
                </c:pt>
                <c:pt idx="22370">
                  <c:v>1.8926100000000001E-2</c:v>
                </c:pt>
                <c:pt idx="22371">
                  <c:v>1.8972800000000001E-2</c:v>
                </c:pt>
                <c:pt idx="22372">
                  <c:v>1.9050500000000001E-2</c:v>
                </c:pt>
                <c:pt idx="22373">
                  <c:v>1.91583E-2</c:v>
                </c:pt>
                <c:pt idx="22374">
                  <c:v>1.9295400000000001E-2</c:v>
                </c:pt>
                <c:pt idx="22375">
                  <c:v>1.94609E-2</c:v>
                </c:pt>
                <c:pt idx="22376">
                  <c:v>1.9653899999999998E-2</c:v>
                </c:pt>
                <c:pt idx="22377">
                  <c:v>1.9873100000000001E-2</c:v>
                </c:pt>
                <c:pt idx="22378">
                  <c:v>2.0117199999999998E-2</c:v>
                </c:pt>
                <c:pt idx="22379">
                  <c:v>2.0384599999999999E-2</c:v>
                </c:pt>
                <c:pt idx="22380">
                  <c:v>2.0674000000000001E-2</c:v>
                </c:pt>
                <c:pt idx="22381">
                  <c:v>2.09838E-2</c:v>
                </c:pt>
                <c:pt idx="22382">
                  <c:v>2.1312299999999999E-2</c:v>
                </c:pt>
                <c:pt idx="22383">
                  <c:v>2.1657900000000001E-2</c:v>
                </c:pt>
                <c:pt idx="22384">
                  <c:v>2.2019E-2</c:v>
                </c:pt>
                <c:pt idx="22385">
                  <c:v>2.2393799999999998E-2</c:v>
                </c:pt>
                <c:pt idx="22386">
                  <c:v>2.2780399999999999E-2</c:v>
                </c:pt>
                <c:pt idx="22387">
                  <c:v>2.3177099999999999E-2</c:v>
                </c:pt>
                <c:pt idx="22388">
                  <c:v>2.3581999999999999E-2</c:v>
                </c:pt>
                <c:pt idx="22389">
                  <c:v>2.3993299999999999E-2</c:v>
                </c:pt>
                <c:pt idx="22390">
                  <c:v>2.4408900000000001E-2</c:v>
                </c:pt>
                <c:pt idx="22391">
                  <c:v>2.48268E-2</c:v>
                </c:pt>
                <c:pt idx="22392">
                  <c:v>2.5245E-2</c:v>
                </c:pt>
                <c:pt idx="22393">
                  <c:v>2.56615E-2</c:v>
                </c:pt>
                <c:pt idx="22394">
                  <c:v>2.6074199999999999E-2</c:v>
                </c:pt>
                <c:pt idx="22395">
                  <c:v>2.6480900000000002E-2</c:v>
                </c:pt>
                <c:pt idx="22396">
                  <c:v>2.6879400000000001E-2</c:v>
                </c:pt>
                <c:pt idx="22397">
                  <c:v>2.7267699999999999E-2</c:v>
                </c:pt>
                <c:pt idx="22398">
                  <c:v>2.76437E-2</c:v>
                </c:pt>
                <c:pt idx="22399">
                  <c:v>2.8005200000000001E-2</c:v>
                </c:pt>
                <c:pt idx="22400">
                  <c:v>2.8350400000000001E-2</c:v>
                </c:pt>
                <c:pt idx="22401">
                  <c:v>2.8677100000000001E-2</c:v>
                </c:pt>
                <c:pt idx="22402">
                  <c:v>2.89833E-2</c:v>
                </c:pt>
                <c:pt idx="22403">
                  <c:v>2.9267000000000001E-2</c:v>
                </c:pt>
                <c:pt idx="22404">
                  <c:v>2.9526E-2</c:v>
                </c:pt>
                <c:pt idx="22405">
                  <c:v>2.9758300000000001E-2</c:v>
                </c:pt>
                <c:pt idx="22406">
                  <c:v>2.9961999999999999E-2</c:v>
                </c:pt>
                <c:pt idx="22407">
                  <c:v>3.0135100000000001E-2</c:v>
                </c:pt>
                <c:pt idx="22408">
                  <c:v>3.0275799999999999E-2</c:v>
                </c:pt>
                <c:pt idx="22409">
                  <c:v>3.0382200000000002E-2</c:v>
                </c:pt>
                <c:pt idx="22410">
                  <c:v>3.04526E-2</c:v>
                </c:pt>
                <c:pt idx="22411">
                  <c:v>3.0485100000000001E-2</c:v>
                </c:pt>
                <c:pt idx="22412">
                  <c:v>3.0478100000000001E-2</c:v>
                </c:pt>
                <c:pt idx="22413">
                  <c:v>3.0429899999999999E-2</c:v>
                </c:pt>
                <c:pt idx="22414">
                  <c:v>3.0338899999999999E-2</c:v>
                </c:pt>
                <c:pt idx="22415">
                  <c:v>3.0203899999999999E-2</c:v>
                </c:pt>
                <c:pt idx="22416">
                  <c:v>3.0023399999999999E-2</c:v>
                </c:pt>
                <c:pt idx="22417">
                  <c:v>2.9796E-2</c:v>
                </c:pt>
                <c:pt idx="22418">
                  <c:v>2.95207E-2</c:v>
                </c:pt>
                <c:pt idx="22419">
                  <c:v>2.9196199999999999E-2</c:v>
                </c:pt>
                <c:pt idx="22420">
                  <c:v>2.8821599999999999E-2</c:v>
                </c:pt>
                <c:pt idx="22421">
                  <c:v>2.8395900000000002E-2</c:v>
                </c:pt>
                <c:pt idx="22422">
                  <c:v>2.79183E-2</c:v>
                </c:pt>
                <c:pt idx="22423">
                  <c:v>2.7387700000000001E-2</c:v>
                </c:pt>
                <c:pt idx="22424">
                  <c:v>2.68037E-2</c:v>
                </c:pt>
                <c:pt idx="22425">
                  <c:v>2.61657E-2</c:v>
                </c:pt>
                <c:pt idx="22426">
                  <c:v>2.5473200000000001E-2</c:v>
                </c:pt>
                <c:pt idx="22427">
                  <c:v>2.4725899999999999E-2</c:v>
                </c:pt>
                <c:pt idx="22428">
                  <c:v>2.39236E-2</c:v>
                </c:pt>
                <c:pt idx="22429">
                  <c:v>2.3066E-2</c:v>
                </c:pt>
                <c:pt idx="22430">
                  <c:v>2.2153200000000001E-2</c:v>
                </c:pt>
                <c:pt idx="22431">
                  <c:v>2.1185099999999998E-2</c:v>
                </c:pt>
                <c:pt idx="22432">
                  <c:v>2.0162099999999999E-2</c:v>
                </c:pt>
                <c:pt idx="22433">
                  <c:v>1.9084400000000001E-2</c:v>
                </c:pt>
                <c:pt idx="22434">
                  <c:v>1.79525E-2</c:v>
                </c:pt>
                <c:pt idx="22435">
                  <c:v>1.6767000000000001E-2</c:v>
                </c:pt>
                <c:pt idx="22436">
                  <c:v>1.55286E-2</c:v>
                </c:pt>
                <c:pt idx="22437">
                  <c:v>1.42381E-2</c:v>
                </c:pt>
                <c:pt idx="22438">
                  <c:v>1.2896599999999999E-2</c:v>
                </c:pt>
                <c:pt idx="22439">
                  <c:v>1.1505E-2</c:v>
                </c:pt>
                <c:pt idx="22440">
                  <c:v>1.0064399999999999E-2</c:v>
                </c:pt>
                <c:pt idx="22441" formatCode="0.00E+00">
                  <c:v>8.5760799999999998E-3</c:v>
                </c:pt>
                <c:pt idx="22442" formatCode="0.00E+00">
                  <c:v>7.0414099999999997E-3</c:v>
                </c:pt>
                <c:pt idx="22443" formatCode="0.00E+00">
                  <c:v>5.4618100000000001E-3</c:v>
                </c:pt>
                <c:pt idx="22444" formatCode="0.00E+00">
                  <c:v>3.8388099999999998E-3</c:v>
                </c:pt>
                <c:pt idx="22445" formatCode="0.00E+00">
                  <c:v>2.1740700000000002E-3</c:v>
                </c:pt>
                <c:pt idx="22446" formatCode="0.00E+00">
                  <c:v>4.6936699999999999E-4</c:v>
                </c:pt>
                <c:pt idx="22447" formatCode="0.00E+00">
                  <c:v>-1.2734199999999999E-3</c:v>
                </c:pt>
                <c:pt idx="22448" formatCode="0.00E+00">
                  <c:v>-3.0523199999999999E-3</c:v>
                </c:pt>
                <c:pt idx="22449" formatCode="0.00E+00">
                  <c:v>-4.8652499999999998E-3</c:v>
                </c:pt>
                <c:pt idx="22450" formatCode="0.00E+00">
                  <c:v>-6.7100600000000003E-3</c:v>
                </c:pt>
                <c:pt idx="22451" formatCode="0.00E+00">
                  <c:v>-8.5845399999999999E-3</c:v>
                </c:pt>
                <c:pt idx="22452">
                  <c:v>-1.0486499999999999E-2</c:v>
                </c:pt>
                <c:pt idx="22453">
                  <c:v>-1.2413499999999999E-2</c:v>
                </c:pt>
                <c:pt idx="22454">
                  <c:v>-1.43631E-2</c:v>
                </c:pt>
                <c:pt idx="22455">
                  <c:v>-1.6332599999999999E-2</c:v>
                </c:pt>
                <c:pt idx="22456">
                  <c:v>-1.8319599999999998E-2</c:v>
                </c:pt>
                <c:pt idx="22457">
                  <c:v>-2.03214E-2</c:v>
                </c:pt>
                <c:pt idx="22458">
                  <c:v>-2.2335299999999999E-2</c:v>
                </c:pt>
                <c:pt idx="22459">
                  <c:v>-2.4358500000000002E-2</c:v>
                </c:pt>
                <c:pt idx="22460">
                  <c:v>-2.6388000000000002E-2</c:v>
                </c:pt>
                <c:pt idx="22461">
                  <c:v>-2.8421100000000001E-2</c:v>
                </c:pt>
                <c:pt idx="22462">
                  <c:v>-3.0454599999999998E-2</c:v>
                </c:pt>
                <c:pt idx="22463">
                  <c:v>-3.2485800000000002E-2</c:v>
                </c:pt>
                <c:pt idx="22464">
                  <c:v>-3.4511500000000001E-2</c:v>
                </c:pt>
                <c:pt idx="22465">
                  <c:v>-3.6528699999999997E-2</c:v>
                </c:pt>
                <c:pt idx="22466">
                  <c:v>-3.8534400000000003E-2</c:v>
                </c:pt>
                <c:pt idx="22467">
                  <c:v>-4.0525600000000002E-2</c:v>
                </c:pt>
                <c:pt idx="22468">
                  <c:v>-4.2499200000000001E-2</c:v>
                </c:pt>
                <c:pt idx="22469">
                  <c:v>-4.4451999999999998E-2</c:v>
                </c:pt>
                <c:pt idx="22470">
                  <c:v>-4.6380900000000003E-2</c:v>
                </c:pt>
                <c:pt idx="22471">
                  <c:v>-4.8282800000000001E-2</c:v>
                </c:pt>
                <c:pt idx="22472">
                  <c:v>-5.0154499999999998E-2</c:v>
                </c:pt>
                <c:pt idx="22473">
                  <c:v>-5.1992999999999998E-2</c:v>
                </c:pt>
                <c:pt idx="22474">
                  <c:v>-5.3795200000000001E-2</c:v>
                </c:pt>
                <c:pt idx="22475">
                  <c:v>-5.55579E-2</c:v>
                </c:pt>
                <c:pt idx="22476">
                  <c:v>-5.7278099999999998E-2</c:v>
                </c:pt>
                <c:pt idx="22477">
                  <c:v>-5.89528E-2</c:v>
                </c:pt>
                <c:pt idx="22478">
                  <c:v>-6.05792E-2</c:v>
                </c:pt>
                <c:pt idx="22479">
                  <c:v>-6.2154500000000001E-2</c:v>
                </c:pt>
                <c:pt idx="22480">
                  <c:v>-6.3675999999999996E-2</c:v>
                </c:pt>
                <c:pt idx="22481">
                  <c:v>-6.5141000000000004E-2</c:v>
                </c:pt>
                <c:pt idx="22482">
                  <c:v>-6.65467E-2</c:v>
                </c:pt>
                <c:pt idx="22483">
                  <c:v>-6.7890699999999998E-2</c:v>
                </c:pt>
                <c:pt idx="22484">
                  <c:v>-6.9170300000000004E-2</c:v>
                </c:pt>
                <c:pt idx="22485">
                  <c:v>-7.0383100000000004E-2</c:v>
                </c:pt>
                <c:pt idx="22486">
                  <c:v>-7.1526800000000001E-2</c:v>
                </c:pt>
                <c:pt idx="22487">
                  <c:v>-7.2599200000000003E-2</c:v>
                </c:pt>
                <c:pt idx="22488">
                  <c:v>-7.3597999999999997E-2</c:v>
                </c:pt>
                <c:pt idx="22489">
                  <c:v>-7.4521100000000007E-2</c:v>
                </c:pt>
                <c:pt idx="22490">
                  <c:v>-7.5366600000000006E-2</c:v>
                </c:pt>
                <c:pt idx="22491">
                  <c:v>-7.6132500000000006E-2</c:v>
                </c:pt>
                <c:pt idx="22492">
                  <c:v>-7.6817099999999999E-2</c:v>
                </c:pt>
                <c:pt idx="22493">
                  <c:v>-7.7418699999999993E-2</c:v>
                </c:pt>
                <c:pt idx="22494">
                  <c:v>-7.7935900000000002E-2</c:v>
                </c:pt>
                <c:pt idx="22495">
                  <c:v>-7.8367000000000006E-2</c:v>
                </c:pt>
                <c:pt idx="22496">
                  <c:v>-7.8710799999999997E-2</c:v>
                </c:pt>
                <c:pt idx="22497">
                  <c:v>-7.8965900000000006E-2</c:v>
                </c:pt>
                <c:pt idx="22498">
                  <c:v>-7.9130900000000004E-2</c:v>
                </c:pt>
                <c:pt idx="22499">
                  <c:v>-7.9205200000000003E-2</c:v>
                </c:pt>
                <c:pt idx="22500">
                  <c:v>-7.9187900000000006E-2</c:v>
                </c:pt>
                <c:pt idx="22501">
                  <c:v>-7.9078499999999996E-2</c:v>
                </c:pt>
                <c:pt idx="22502">
                  <c:v>-7.8876199999999994E-2</c:v>
                </c:pt>
                <c:pt idx="22503">
                  <c:v>-7.85806E-2</c:v>
                </c:pt>
                <c:pt idx="22504">
                  <c:v>-7.8191200000000002E-2</c:v>
                </c:pt>
                <c:pt idx="22505">
                  <c:v>-7.7707600000000002E-2</c:v>
                </c:pt>
                <c:pt idx="22506">
                  <c:v>-7.7130000000000004E-2</c:v>
                </c:pt>
                <c:pt idx="22507">
                  <c:v>-7.6458600000000002E-2</c:v>
                </c:pt>
                <c:pt idx="22508">
                  <c:v>-7.5693800000000006E-2</c:v>
                </c:pt>
                <c:pt idx="22509">
                  <c:v>-7.4836E-2</c:v>
                </c:pt>
                <c:pt idx="22510">
                  <c:v>-7.3885599999999996E-2</c:v>
                </c:pt>
                <c:pt idx="22511">
                  <c:v>-7.2843199999999997E-2</c:v>
                </c:pt>
                <c:pt idx="22512">
                  <c:v>-7.1709700000000001E-2</c:v>
                </c:pt>
                <c:pt idx="22513">
                  <c:v>-7.0486099999999996E-2</c:v>
                </c:pt>
                <c:pt idx="22514">
                  <c:v>-6.9173399999999996E-2</c:v>
                </c:pt>
                <c:pt idx="22515">
                  <c:v>-6.7772799999999994E-2</c:v>
                </c:pt>
                <c:pt idx="22516">
                  <c:v>-6.6285800000000006E-2</c:v>
                </c:pt>
                <c:pt idx="22517">
                  <c:v>-6.4714099999999997E-2</c:v>
                </c:pt>
                <c:pt idx="22518">
                  <c:v>-6.3059199999999996E-2</c:v>
                </c:pt>
                <c:pt idx="22519">
                  <c:v>-6.1322599999999998E-2</c:v>
                </c:pt>
                <c:pt idx="22520">
                  <c:v>-5.95059E-2</c:v>
                </c:pt>
                <c:pt idx="22521">
                  <c:v>-5.7611900000000001E-2</c:v>
                </c:pt>
                <c:pt idx="22522">
                  <c:v>-5.56438E-2</c:v>
                </c:pt>
                <c:pt idx="22523">
                  <c:v>-5.3603900000000003E-2</c:v>
                </c:pt>
                <c:pt idx="22524">
                  <c:v>-5.1493400000000002E-2</c:v>
                </c:pt>
                <c:pt idx="22525">
                  <c:v>-4.9313799999999998E-2</c:v>
                </c:pt>
                <c:pt idx="22526">
                  <c:v>-4.7066999999999998E-2</c:v>
                </c:pt>
                <c:pt idx="22527">
                  <c:v>-4.47561E-2</c:v>
                </c:pt>
                <c:pt idx="22528">
                  <c:v>-4.2383900000000002E-2</c:v>
                </c:pt>
                <c:pt idx="22529">
                  <c:v>-3.99534E-2</c:v>
                </c:pt>
                <c:pt idx="22530">
                  <c:v>-3.7467399999999998E-2</c:v>
                </c:pt>
                <c:pt idx="22531">
                  <c:v>-3.4929099999999998E-2</c:v>
                </c:pt>
                <c:pt idx="22532">
                  <c:v>-3.2341799999999997E-2</c:v>
                </c:pt>
                <c:pt idx="22533">
                  <c:v>-2.9708600000000002E-2</c:v>
                </c:pt>
                <c:pt idx="22534">
                  <c:v>-2.7033100000000001E-2</c:v>
                </c:pt>
                <c:pt idx="22535">
                  <c:v>-2.4318800000000002E-2</c:v>
                </c:pt>
                <c:pt idx="22536">
                  <c:v>-2.1569600000000001E-2</c:v>
                </c:pt>
                <c:pt idx="22537">
                  <c:v>-1.8789400000000001E-2</c:v>
                </c:pt>
                <c:pt idx="22538">
                  <c:v>-1.5981800000000001E-2</c:v>
                </c:pt>
                <c:pt idx="22539">
                  <c:v>-1.3150500000000001E-2</c:v>
                </c:pt>
                <c:pt idx="22540">
                  <c:v>-1.0299300000000001E-2</c:v>
                </c:pt>
                <c:pt idx="22541" formatCode="0.00E+00">
                  <c:v>-7.4322199999999998E-3</c:v>
                </c:pt>
                <c:pt idx="22542" formatCode="0.00E+00">
                  <c:v>-4.5526799999999999E-3</c:v>
                </c:pt>
                <c:pt idx="22543" formatCode="0.00E+00">
                  <c:v>-1.66391E-3</c:v>
                </c:pt>
                <c:pt idx="22544" formatCode="0.00E+00">
                  <c:v>1.2310299999999999E-3</c:v>
                </c:pt>
                <c:pt idx="22545" formatCode="0.00E+00">
                  <c:v>4.1285499999999999E-3</c:v>
                </c:pt>
                <c:pt idx="22546" formatCode="0.00E+00">
                  <c:v>7.0241899999999996E-3</c:v>
                </c:pt>
                <c:pt idx="22547" formatCode="0.00E+00">
                  <c:v>9.9131900000000005E-3</c:v>
                </c:pt>
                <c:pt idx="22548">
                  <c:v>1.27911E-2</c:v>
                </c:pt>
                <c:pt idx="22549">
                  <c:v>1.56542E-2</c:v>
                </c:pt>
                <c:pt idx="22550">
                  <c:v>1.84987E-2</c:v>
                </c:pt>
                <c:pt idx="22551">
                  <c:v>2.1321199999999998E-2</c:v>
                </c:pt>
                <c:pt idx="22552">
                  <c:v>2.4119000000000002E-2</c:v>
                </c:pt>
                <c:pt idx="22553">
                  <c:v>2.6889400000000001E-2</c:v>
                </c:pt>
                <c:pt idx="22554">
                  <c:v>2.96294E-2</c:v>
                </c:pt>
                <c:pt idx="22555">
                  <c:v>3.2335000000000003E-2</c:v>
                </c:pt>
                <c:pt idx="22556">
                  <c:v>3.5001499999999998E-2</c:v>
                </c:pt>
                <c:pt idx="22557">
                  <c:v>3.7624999999999999E-2</c:v>
                </c:pt>
                <c:pt idx="22558">
                  <c:v>4.0202700000000001E-2</c:v>
                </c:pt>
                <c:pt idx="22559">
                  <c:v>4.2731699999999997E-2</c:v>
                </c:pt>
                <c:pt idx="22560">
                  <c:v>4.5207999999999998E-2</c:v>
                </c:pt>
                <c:pt idx="22561">
                  <c:v>4.7627900000000001E-2</c:v>
                </c:pt>
                <c:pt idx="22562">
                  <c:v>4.9987999999999998E-2</c:v>
                </c:pt>
                <c:pt idx="22563">
                  <c:v>5.2285600000000002E-2</c:v>
                </c:pt>
                <c:pt idx="22564">
                  <c:v>5.4518200000000003E-2</c:v>
                </c:pt>
                <c:pt idx="22565">
                  <c:v>5.6682999999999997E-2</c:v>
                </c:pt>
                <c:pt idx="22566">
                  <c:v>5.8777299999999998E-2</c:v>
                </c:pt>
                <c:pt idx="22567">
                  <c:v>6.07988E-2</c:v>
                </c:pt>
                <c:pt idx="22568">
                  <c:v>6.2745400000000007E-2</c:v>
                </c:pt>
                <c:pt idx="22569">
                  <c:v>6.4614699999999997E-2</c:v>
                </c:pt>
                <c:pt idx="22570">
                  <c:v>6.6404000000000005E-2</c:v>
                </c:pt>
                <c:pt idx="22571">
                  <c:v>6.8110500000000004E-2</c:v>
                </c:pt>
                <c:pt idx="22572">
                  <c:v>6.9731500000000002E-2</c:v>
                </c:pt>
                <c:pt idx="22573">
                  <c:v>7.1265300000000004E-2</c:v>
                </c:pt>
                <c:pt idx="22574">
                  <c:v>7.2710499999999997E-2</c:v>
                </c:pt>
                <c:pt idx="22575">
                  <c:v>7.4066000000000007E-2</c:v>
                </c:pt>
                <c:pt idx="22576">
                  <c:v>7.5329999999999994E-2</c:v>
                </c:pt>
                <c:pt idx="22577">
                  <c:v>7.6500700000000005E-2</c:v>
                </c:pt>
                <c:pt idx="22578">
                  <c:v>7.7576300000000001E-2</c:v>
                </c:pt>
                <c:pt idx="22579">
                  <c:v>7.8555899999999998E-2</c:v>
                </c:pt>
                <c:pt idx="22580">
                  <c:v>7.9438599999999998E-2</c:v>
                </c:pt>
                <c:pt idx="22581">
                  <c:v>8.02229E-2</c:v>
                </c:pt>
                <c:pt idx="22582">
                  <c:v>8.0907199999999999E-2</c:v>
                </c:pt>
                <c:pt idx="22583">
                  <c:v>8.1490000000000007E-2</c:v>
                </c:pt>
                <c:pt idx="22584">
                  <c:v>8.1970299999999996E-2</c:v>
                </c:pt>
                <c:pt idx="22585">
                  <c:v>8.2346799999999998E-2</c:v>
                </c:pt>
                <c:pt idx="22586">
                  <c:v>8.2619600000000001E-2</c:v>
                </c:pt>
                <c:pt idx="22587">
                  <c:v>8.2789699999999994E-2</c:v>
                </c:pt>
                <c:pt idx="22588">
                  <c:v>8.2858000000000001E-2</c:v>
                </c:pt>
                <c:pt idx="22589">
                  <c:v>8.2824200000000001E-2</c:v>
                </c:pt>
                <c:pt idx="22590">
                  <c:v>8.2688200000000003E-2</c:v>
                </c:pt>
                <c:pt idx="22591">
                  <c:v>8.2450999999999997E-2</c:v>
                </c:pt>
                <c:pt idx="22592">
                  <c:v>8.2114099999999995E-2</c:v>
                </c:pt>
                <c:pt idx="22593">
                  <c:v>8.1678899999999999E-2</c:v>
                </c:pt>
                <c:pt idx="22594">
                  <c:v>8.1146099999999999E-2</c:v>
                </c:pt>
                <c:pt idx="22595">
                  <c:v>8.0516199999999996E-2</c:v>
                </c:pt>
                <c:pt idx="22596">
                  <c:v>7.979E-2</c:v>
                </c:pt>
                <c:pt idx="22597">
                  <c:v>7.8968999999999998E-2</c:v>
                </c:pt>
                <c:pt idx="22598">
                  <c:v>7.8054600000000002E-2</c:v>
                </c:pt>
                <c:pt idx="22599">
                  <c:v>7.7048099999999994E-2</c:v>
                </c:pt>
                <c:pt idx="22600">
                  <c:v>7.5951199999999996E-2</c:v>
                </c:pt>
                <c:pt idx="22601">
                  <c:v>7.4766299999999994E-2</c:v>
                </c:pt>
                <c:pt idx="22602">
                  <c:v>7.3495900000000003E-2</c:v>
                </c:pt>
                <c:pt idx="22603">
                  <c:v>7.2142100000000001E-2</c:v>
                </c:pt>
                <c:pt idx="22604">
                  <c:v>7.0706599999999994E-2</c:v>
                </c:pt>
                <c:pt idx="22605">
                  <c:v>6.9192100000000006E-2</c:v>
                </c:pt>
                <c:pt idx="22606">
                  <c:v>6.7601900000000006E-2</c:v>
                </c:pt>
                <c:pt idx="22607">
                  <c:v>6.5938999999999998E-2</c:v>
                </c:pt>
                <c:pt idx="22608">
                  <c:v>6.4204899999999995E-2</c:v>
                </c:pt>
                <c:pt idx="22609">
                  <c:v>6.2400799999999999E-2</c:v>
                </c:pt>
                <c:pt idx="22610">
                  <c:v>6.05283E-2</c:v>
                </c:pt>
                <c:pt idx="22611">
                  <c:v>5.85911E-2</c:v>
                </c:pt>
                <c:pt idx="22612">
                  <c:v>5.6592999999999997E-2</c:v>
                </c:pt>
                <c:pt idx="22613">
                  <c:v>5.4537000000000002E-2</c:v>
                </c:pt>
                <c:pt idx="22614">
                  <c:v>5.2425399999999997E-2</c:v>
                </c:pt>
                <c:pt idx="22615">
                  <c:v>5.0261100000000003E-2</c:v>
                </c:pt>
                <c:pt idx="22616">
                  <c:v>4.8048E-2</c:v>
                </c:pt>
                <c:pt idx="22617">
                  <c:v>4.5789999999999997E-2</c:v>
                </c:pt>
                <c:pt idx="22618">
                  <c:v>4.3490599999999997E-2</c:v>
                </c:pt>
                <c:pt idx="22619">
                  <c:v>4.1153000000000002E-2</c:v>
                </c:pt>
                <c:pt idx="22620">
                  <c:v>3.8781599999999999E-2</c:v>
                </c:pt>
                <c:pt idx="22621">
                  <c:v>3.63799E-2</c:v>
                </c:pt>
                <c:pt idx="22622">
                  <c:v>3.3950099999999997E-2</c:v>
                </c:pt>
                <c:pt idx="22623">
                  <c:v>3.1493500000000001E-2</c:v>
                </c:pt>
                <c:pt idx="22624">
                  <c:v>2.9013400000000002E-2</c:v>
                </c:pt>
                <c:pt idx="22625">
                  <c:v>2.6515E-2</c:v>
                </c:pt>
                <c:pt idx="22626">
                  <c:v>2.4002900000000001E-2</c:v>
                </c:pt>
                <c:pt idx="22627">
                  <c:v>2.1480300000000001E-2</c:v>
                </c:pt>
                <c:pt idx="22628">
                  <c:v>1.8950100000000001E-2</c:v>
                </c:pt>
                <c:pt idx="22629">
                  <c:v>1.64154E-2</c:v>
                </c:pt>
                <c:pt idx="22630">
                  <c:v>1.3879499999999999E-2</c:v>
                </c:pt>
                <c:pt idx="22631">
                  <c:v>1.1346200000000001E-2</c:v>
                </c:pt>
                <c:pt idx="22632" formatCode="0.00E+00">
                  <c:v>8.8195800000000005E-3</c:v>
                </c:pt>
                <c:pt idx="22633" formatCode="0.00E+00">
                  <c:v>6.30249E-3</c:v>
                </c:pt>
                <c:pt idx="22634" formatCode="0.00E+00">
                  <c:v>3.7969100000000001E-3</c:v>
                </c:pt>
                <c:pt idx="22635" formatCode="0.00E+00">
                  <c:v>1.30547E-3</c:v>
                </c:pt>
                <c:pt idx="22636" formatCode="0.00E+00">
                  <c:v>-1.1681199999999999E-3</c:v>
                </c:pt>
                <c:pt idx="22637" formatCode="0.00E+00">
                  <c:v>-3.6201200000000001E-3</c:v>
                </c:pt>
                <c:pt idx="22638" formatCode="0.00E+00">
                  <c:v>-6.0475099999999999E-3</c:v>
                </c:pt>
                <c:pt idx="22639" formatCode="0.00E+00">
                  <c:v>-8.4474300000000006E-3</c:v>
                </c:pt>
                <c:pt idx="22640">
                  <c:v>-1.0816599999999999E-2</c:v>
                </c:pt>
                <c:pt idx="22641">
                  <c:v>-1.3151599999999999E-2</c:v>
                </c:pt>
                <c:pt idx="22642">
                  <c:v>-1.54495E-2</c:v>
                </c:pt>
                <c:pt idx="22643">
                  <c:v>-1.7708600000000001E-2</c:v>
                </c:pt>
                <c:pt idx="22644">
                  <c:v>-1.9927400000000001E-2</c:v>
                </c:pt>
                <c:pt idx="22645">
                  <c:v>-2.2103000000000001E-2</c:v>
                </c:pt>
                <c:pt idx="22646">
                  <c:v>-2.4232500000000001E-2</c:v>
                </c:pt>
                <c:pt idx="22647">
                  <c:v>-2.6313300000000001E-2</c:v>
                </c:pt>
                <c:pt idx="22648">
                  <c:v>-2.8343500000000001E-2</c:v>
                </c:pt>
                <c:pt idx="22649">
                  <c:v>-3.03206E-2</c:v>
                </c:pt>
                <c:pt idx="22650">
                  <c:v>-3.2241699999999998E-2</c:v>
                </c:pt>
                <c:pt idx="22651">
                  <c:v>-3.4105200000000002E-2</c:v>
                </c:pt>
                <c:pt idx="22652">
                  <c:v>-3.5910999999999998E-2</c:v>
                </c:pt>
                <c:pt idx="22653">
                  <c:v>-3.7658799999999999E-2</c:v>
                </c:pt>
                <c:pt idx="22654">
                  <c:v>-3.9346800000000001E-2</c:v>
                </c:pt>
                <c:pt idx="22655">
                  <c:v>-4.0972300000000003E-2</c:v>
                </c:pt>
                <c:pt idx="22656">
                  <c:v>-4.25327E-2</c:v>
                </c:pt>
                <c:pt idx="22657">
                  <c:v>-4.4026599999999999E-2</c:v>
                </c:pt>
                <c:pt idx="22658">
                  <c:v>-4.5453800000000003E-2</c:v>
                </c:pt>
                <c:pt idx="22659">
                  <c:v>-4.6814399999999999E-2</c:v>
                </c:pt>
                <c:pt idx="22660">
                  <c:v>-4.8106999999999997E-2</c:v>
                </c:pt>
                <c:pt idx="22661">
                  <c:v>-4.93286E-2</c:v>
                </c:pt>
                <c:pt idx="22662">
                  <c:v>-5.0477300000000003E-2</c:v>
                </c:pt>
                <c:pt idx="22663">
                  <c:v>-5.15532E-2</c:v>
                </c:pt>
                <c:pt idx="22664">
                  <c:v>-5.2557199999999998E-2</c:v>
                </c:pt>
                <c:pt idx="22665">
                  <c:v>-5.3489599999999998E-2</c:v>
                </c:pt>
                <c:pt idx="22666">
                  <c:v>-5.4350200000000001E-2</c:v>
                </c:pt>
                <c:pt idx="22667">
                  <c:v>-5.5138699999999999E-2</c:v>
                </c:pt>
                <c:pt idx="22668">
                  <c:v>-5.5854599999999997E-2</c:v>
                </c:pt>
                <c:pt idx="22669">
                  <c:v>-5.6496400000000002E-2</c:v>
                </c:pt>
                <c:pt idx="22670">
                  <c:v>-5.7063099999999999E-2</c:v>
                </c:pt>
                <c:pt idx="22671">
                  <c:v>-5.7555599999999998E-2</c:v>
                </c:pt>
                <c:pt idx="22672">
                  <c:v>-5.7977099999999997E-2</c:v>
                </c:pt>
                <c:pt idx="22673">
                  <c:v>-5.8329699999999998E-2</c:v>
                </c:pt>
                <c:pt idx="22674">
                  <c:v>-5.8613499999999999E-2</c:v>
                </c:pt>
                <c:pt idx="22675">
                  <c:v>-5.8829199999999998E-2</c:v>
                </c:pt>
                <c:pt idx="22676">
                  <c:v>-5.8978200000000001E-2</c:v>
                </c:pt>
                <c:pt idx="22677">
                  <c:v>-5.9061799999999998E-2</c:v>
                </c:pt>
                <c:pt idx="22678">
                  <c:v>-5.9080000000000001E-2</c:v>
                </c:pt>
                <c:pt idx="22679">
                  <c:v>-5.9032500000000002E-2</c:v>
                </c:pt>
                <c:pt idx="22680">
                  <c:v>-5.8920199999999999E-2</c:v>
                </c:pt>
                <c:pt idx="22681">
                  <c:v>-5.8744900000000003E-2</c:v>
                </c:pt>
                <c:pt idx="22682">
                  <c:v>-5.85088E-2</c:v>
                </c:pt>
                <c:pt idx="22683">
                  <c:v>-5.8214399999999999E-2</c:v>
                </c:pt>
                <c:pt idx="22684">
                  <c:v>-5.7864899999999997E-2</c:v>
                </c:pt>
                <c:pt idx="22685">
                  <c:v>-5.7463300000000002E-2</c:v>
                </c:pt>
                <c:pt idx="22686">
                  <c:v>-5.7012100000000003E-2</c:v>
                </c:pt>
                <c:pt idx="22687">
                  <c:v>-5.6513099999999997E-2</c:v>
                </c:pt>
                <c:pt idx="22688">
                  <c:v>-5.59669E-2</c:v>
                </c:pt>
                <c:pt idx="22689">
                  <c:v>-5.5373899999999997E-2</c:v>
                </c:pt>
                <c:pt idx="22690">
                  <c:v>-5.4734999999999999E-2</c:v>
                </c:pt>
                <c:pt idx="22691">
                  <c:v>-5.4052299999999998E-2</c:v>
                </c:pt>
                <c:pt idx="22692">
                  <c:v>-5.3327800000000002E-2</c:v>
                </c:pt>
                <c:pt idx="22693">
                  <c:v>-5.2562299999999999E-2</c:v>
                </c:pt>
                <c:pt idx="22694">
                  <c:v>-5.1757499999999998E-2</c:v>
                </c:pt>
                <c:pt idx="22695">
                  <c:v>-5.0916200000000002E-2</c:v>
                </c:pt>
                <c:pt idx="22696">
                  <c:v>-5.00426E-2</c:v>
                </c:pt>
                <c:pt idx="22697">
                  <c:v>-4.9140799999999998E-2</c:v>
                </c:pt>
                <c:pt idx="22698">
                  <c:v>-4.8214E-2</c:v>
                </c:pt>
                <c:pt idx="22699">
                  <c:v>-4.7265099999999997E-2</c:v>
                </c:pt>
                <c:pt idx="22700">
                  <c:v>-4.6296999999999998E-2</c:v>
                </c:pt>
                <c:pt idx="22701">
                  <c:v>-4.5312199999999997E-2</c:v>
                </c:pt>
                <c:pt idx="22702">
                  <c:v>-4.4312600000000001E-2</c:v>
                </c:pt>
                <c:pt idx="22703">
                  <c:v>-4.3300499999999999E-2</c:v>
                </c:pt>
                <c:pt idx="22704">
                  <c:v>-4.2278299999999998E-2</c:v>
                </c:pt>
                <c:pt idx="22705">
                  <c:v>-4.1249000000000001E-2</c:v>
                </c:pt>
                <c:pt idx="22706">
                  <c:v>-4.02152E-2</c:v>
                </c:pt>
                <c:pt idx="22707">
                  <c:v>-3.9179400000000003E-2</c:v>
                </c:pt>
                <c:pt idx="22708">
                  <c:v>-3.8142500000000003E-2</c:v>
                </c:pt>
                <c:pt idx="22709">
                  <c:v>-3.7105699999999998E-2</c:v>
                </c:pt>
                <c:pt idx="22710">
                  <c:v>-3.6072300000000002E-2</c:v>
                </c:pt>
                <c:pt idx="22711">
                  <c:v>-3.5045899999999998E-2</c:v>
                </c:pt>
                <c:pt idx="22712">
                  <c:v>-3.4028500000000003E-2</c:v>
                </c:pt>
                <c:pt idx="22713">
                  <c:v>-3.3020500000000001E-2</c:v>
                </c:pt>
                <c:pt idx="22714">
                  <c:v>-3.2022500000000002E-2</c:v>
                </c:pt>
                <c:pt idx="22715">
                  <c:v>-3.10367E-2</c:v>
                </c:pt>
                <c:pt idx="22716">
                  <c:v>-3.00659E-2</c:v>
                </c:pt>
                <c:pt idx="22717">
                  <c:v>-2.91119E-2</c:v>
                </c:pt>
                <c:pt idx="22718">
                  <c:v>-2.8175100000000002E-2</c:v>
                </c:pt>
                <c:pt idx="22719">
                  <c:v>-2.72559E-2</c:v>
                </c:pt>
                <c:pt idx="22720">
                  <c:v>-2.6355E-2</c:v>
                </c:pt>
                <c:pt idx="22721">
                  <c:v>-2.54735E-2</c:v>
                </c:pt>
                <c:pt idx="22722">
                  <c:v>-2.4611299999999999E-2</c:v>
                </c:pt>
                <c:pt idx="22723">
                  <c:v>-2.37675E-2</c:v>
                </c:pt>
                <c:pt idx="22724">
                  <c:v>-2.2943000000000002E-2</c:v>
                </c:pt>
                <c:pt idx="22725">
                  <c:v>-2.21406E-2</c:v>
                </c:pt>
                <c:pt idx="22726">
                  <c:v>-2.1363500000000001E-2</c:v>
                </c:pt>
                <c:pt idx="22727">
                  <c:v>-2.06147E-2</c:v>
                </c:pt>
                <c:pt idx="22728">
                  <c:v>-1.98961E-2</c:v>
                </c:pt>
                <c:pt idx="22729">
                  <c:v>-1.92084E-2</c:v>
                </c:pt>
                <c:pt idx="22730">
                  <c:v>-1.8551999999999999E-2</c:v>
                </c:pt>
                <c:pt idx="22731">
                  <c:v>-1.7928300000000001E-2</c:v>
                </c:pt>
                <c:pt idx="22732">
                  <c:v>-1.73385E-2</c:v>
                </c:pt>
                <c:pt idx="22733">
                  <c:v>-1.6783200000000002E-2</c:v>
                </c:pt>
                <c:pt idx="22734">
                  <c:v>-1.6262599999999999E-2</c:v>
                </c:pt>
                <c:pt idx="22735">
                  <c:v>-1.5775600000000001E-2</c:v>
                </c:pt>
                <c:pt idx="22736">
                  <c:v>-1.53209E-2</c:v>
                </c:pt>
                <c:pt idx="22737">
                  <c:v>-1.4898700000000001E-2</c:v>
                </c:pt>
                <c:pt idx="22738">
                  <c:v>-1.45106E-2</c:v>
                </c:pt>
                <c:pt idx="22739">
                  <c:v>-1.41575E-2</c:v>
                </c:pt>
                <c:pt idx="22740">
                  <c:v>-1.3838700000000001E-2</c:v>
                </c:pt>
                <c:pt idx="22741">
                  <c:v>-1.35523E-2</c:v>
                </c:pt>
                <c:pt idx="22742">
                  <c:v>-1.3295599999999999E-2</c:v>
                </c:pt>
                <c:pt idx="22743">
                  <c:v>-1.30668E-2</c:v>
                </c:pt>
                <c:pt idx="22744">
                  <c:v>-1.28653E-2</c:v>
                </c:pt>
                <c:pt idx="22745">
                  <c:v>-1.26905E-2</c:v>
                </c:pt>
                <c:pt idx="22746">
                  <c:v>-1.2541099999999999E-2</c:v>
                </c:pt>
                <c:pt idx="22747">
                  <c:v>-1.24163E-2</c:v>
                </c:pt>
                <c:pt idx="22748">
                  <c:v>-1.23164E-2</c:v>
                </c:pt>
                <c:pt idx="22749">
                  <c:v>-1.22419E-2</c:v>
                </c:pt>
                <c:pt idx="22750">
                  <c:v>-1.21923E-2</c:v>
                </c:pt>
                <c:pt idx="22751">
                  <c:v>-1.21666E-2</c:v>
                </c:pt>
                <c:pt idx="22752">
                  <c:v>-1.2163500000000001E-2</c:v>
                </c:pt>
                <c:pt idx="22753">
                  <c:v>-1.21811E-2</c:v>
                </c:pt>
                <c:pt idx="22754">
                  <c:v>-1.22176E-2</c:v>
                </c:pt>
                <c:pt idx="22755">
                  <c:v>-1.2272699999999999E-2</c:v>
                </c:pt>
                <c:pt idx="22756">
                  <c:v>-1.23453E-2</c:v>
                </c:pt>
                <c:pt idx="22757">
                  <c:v>-1.2432500000000001E-2</c:v>
                </c:pt>
                <c:pt idx="22758">
                  <c:v>-1.25325E-2</c:v>
                </c:pt>
                <c:pt idx="22759">
                  <c:v>-1.26461E-2</c:v>
                </c:pt>
                <c:pt idx="22760">
                  <c:v>-1.2774199999999999E-2</c:v>
                </c:pt>
                <c:pt idx="22761">
                  <c:v>-1.29158E-2</c:v>
                </c:pt>
                <c:pt idx="22762">
                  <c:v>-1.3070200000000001E-2</c:v>
                </c:pt>
                <c:pt idx="22763">
                  <c:v>-1.32379E-2</c:v>
                </c:pt>
                <c:pt idx="22764">
                  <c:v>-1.34176E-2</c:v>
                </c:pt>
                <c:pt idx="22765">
                  <c:v>-1.3606500000000001E-2</c:v>
                </c:pt>
                <c:pt idx="22766">
                  <c:v>-1.38017E-2</c:v>
                </c:pt>
                <c:pt idx="22767">
                  <c:v>-1.4000500000000001E-2</c:v>
                </c:pt>
                <c:pt idx="22768">
                  <c:v>-1.4200600000000001E-2</c:v>
                </c:pt>
                <c:pt idx="22769">
                  <c:v>-1.43987E-2</c:v>
                </c:pt>
                <c:pt idx="22770">
                  <c:v>-1.4593099999999999E-2</c:v>
                </c:pt>
                <c:pt idx="22771">
                  <c:v>-1.47843E-2</c:v>
                </c:pt>
                <c:pt idx="22772">
                  <c:v>-1.4972600000000001E-2</c:v>
                </c:pt>
                <c:pt idx="22773">
                  <c:v>-1.51568E-2</c:v>
                </c:pt>
                <c:pt idx="22774">
                  <c:v>-1.53352E-2</c:v>
                </c:pt>
                <c:pt idx="22775">
                  <c:v>-1.55056E-2</c:v>
                </c:pt>
                <c:pt idx="22776">
                  <c:v>-1.5665599999999998E-2</c:v>
                </c:pt>
                <c:pt idx="22777">
                  <c:v>-1.5812900000000001E-2</c:v>
                </c:pt>
                <c:pt idx="22778">
                  <c:v>-1.5946200000000001E-2</c:v>
                </c:pt>
                <c:pt idx="22779">
                  <c:v>-1.6064999999999999E-2</c:v>
                </c:pt>
                <c:pt idx="22780">
                  <c:v>-1.6168600000000002E-2</c:v>
                </c:pt>
                <c:pt idx="22781">
                  <c:v>-1.6256400000000001E-2</c:v>
                </c:pt>
                <c:pt idx="22782">
                  <c:v>-1.6327299999999999E-2</c:v>
                </c:pt>
                <c:pt idx="22783">
                  <c:v>-1.6380700000000002E-2</c:v>
                </c:pt>
                <c:pt idx="22784">
                  <c:v>-1.6416500000000001E-2</c:v>
                </c:pt>
                <c:pt idx="22785">
                  <c:v>-1.6434299999999999E-2</c:v>
                </c:pt>
                <c:pt idx="22786">
                  <c:v>-1.6432100000000002E-2</c:v>
                </c:pt>
                <c:pt idx="22787">
                  <c:v>-1.64084E-2</c:v>
                </c:pt>
                <c:pt idx="22788">
                  <c:v>-1.6362399999999999E-2</c:v>
                </c:pt>
                <c:pt idx="22789">
                  <c:v>-1.62939E-2</c:v>
                </c:pt>
                <c:pt idx="22790">
                  <c:v>-1.62028E-2</c:v>
                </c:pt>
                <c:pt idx="22791">
                  <c:v>-1.6088000000000002E-2</c:v>
                </c:pt>
                <c:pt idx="22792">
                  <c:v>-1.5947300000000001E-2</c:v>
                </c:pt>
                <c:pt idx="22793">
                  <c:v>-1.5779499999999998E-2</c:v>
                </c:pt>
                <c:pt idx="22794">
                  <c:v>-1.55856E-2</c:v>
                </c:pt>
                <c:pt idx="22795">
                  <c:v>-1.5366299999999999E-2</c:v>
                </c:pt>
                <c:pt idx="22796">
                  <c:v>-1.51202E-2</c:v>
                </c:pt>
                <c:pt idx="22797">
                  <c:v>-1.48457E-2</c:v>
                </c:pt>
                <c:pt idx="22798">
                  <c:v>-1.45434E-2</c:v>
                </c:pt>
                <c:pt idx="22799">
                  <c:v>-1.4214600000000001E-2</c:v>
                </c:pt>
                <c:pt idx="22800">
                  <c:v>-1.38596E-2</c:v>
                </c:pt>
                <c:pt idx="22801">
                  <c:v>-1.3478E-2</c:v>
                </c:pt>
                <c:pt idx="22802">
                  <c:v>-1.30692E-2</c:v>
                </c:pt>
                <c:pt idx="22803">
                  <c:v>-1.2632600000000001E-2</c:v>
                </c:pt>
                <c:pt idx="22804">
                  <c:v>-1.21677E-2</c:v>
                </c:pt>
                <c:pt idx="22805">
                  <c:v>-1.16741E-2</c:v>
                </c:pt>
                <c:pt idx="22806">
                  <c:v>-1.11527E-2</c:v>
                </c:pt>
                <c:pt idx="22807">
                  <c:v>-1.06055E-2</c:v>
                </c:pt>
                <c:pt idx="22808">
                  <c:v>-1.00333E-2</c:v>
                </c:pt>
                <c:pt idx="22809" formatCode="0.00E+00">
                  <c:v>-9.4344500000000005E-3</c:v>
                </c:pt>
                <c:pt idx="22810" formatCode="0.00E+00">
                  <c:v>-8.8059499999999999E-3</c:v>
                </c:pt>
                <c:pt idx="22811" formatCode="0.00E+00">
                  <c:v>-8.1459600000000007E-3</c:v>
                </c:pt>
                <c:pt idx="22812" formatCode="0.00E+00">
                  <c:v>-7.4546899999999999E-3</c:v>
                </c:pt>
                <c:pt idx="22813" formatCode="0.00E+00">
                  <c:v>-6.7332700000000004E-3</c:v>
                </c:pt>
                <c:pt idx="22814" formatCode="0.00E+00">
                  <c:v>-5.9840500000000003E-3</c:v>
                </c:pt>
                <c:pt idx="22815" formatCode="0.00E+00">
                  <c:v>-5.2101500000000002E-3</c:v>
                </c:pt>
                <c:pt idx="22816" formatCode="0.00E+00">
                  <c:v>-4.4131999999999999E-3</c:v>
                </c:pt>
                <c:pt idx="22817" formatCode="0.00E+00">
                  <c:v>-3.5936399999999999E-3</c:v>
                </c:pt>
                <c:pt idx="22818" formatCode="0.00E+00">
                  <c:v>-2.7536000000000001E-3</c:v>
                </c:pt>
                <c:pt idx="22819" formatCode="0.00E+00">
                  <c:v>-1.8973E-3</c:v>
                </c:pt>
                <c:pt idx="22820" formatCode="0.00E+00">
                  <c:v>-1.0286099999999999E-3</c:v>
                </c:pt>
                <c:pt idx="22821" formatCode="0.00E+00">
                  <c:v>-1.4984800000000001E-4</c:v>
                </c:pt>
                <c:pt idx="22822" formatCode="0.00E+00">
                  <c:v>7.3749600000000003E-4</c:v>
                </c:pt>
                <c:pt idx="22823" formatCode="0.00E+00">
                  <c:v>1.6318400000000001E-3</c:v>
                </c:pt>
                <c:pt idx="22824" formatCode="0.00E+00">
                  <c:v>2.53156E-3</c:v>
                </c:pt>
                <c:pt idx="22825" formatCode="0.00E+00">
                  <c:v>3.4349699999999999E-3</c:v>
                </c:pt>
                <c:pt idx="22826" formatCode="0.00E+00">
                  <c:v>4.34046E-3</c:v>
                </c:pt>
                <c:pt idx="22827" formatCode="0.00E+00">
                  <c:v>5.2475400000000002E-3</c:v>
                </c:pt>
                <c:pt idx="22828" formatCode="0.00E+00">
                  <c:v>6.1565700000000001E-3</c:v>
                </c:pt>
                <c:pt idx="22829" formatCode="0.00E+00">
                  <c:v>7.0679000000000002E-3</c:v>
                </c:pt>
                <c:pt idx="22830" formatCode="0.00E+00">
                  <c:v>7.98192E-3</c:v>
                </c:pt>
                <c:pt idx="22831" formatCode="0.00E+00">
                  <c:v>8.8984700000000003E-3</c:v>
                </c:pt>
                <c:pt idx="22832" formatCode="0.00E+00">
                  <c:v>9.8160699999999997E-3</c:v>
                </c:pt>
                <c:pt idx="22833">
                  <c:v>1.07338E-2</c:v>
                </c:pt>
                <c:pt idx="22834">
                  <c:v>1.16519E-2</c:v>
                </c:pt>
                <c:pt idx="22835">
                  <c:v>1.2568599999999999E-2</c:v>
                </c:pt>
                <c:pt idx="22836">
                  <c:v>1.3479400000000001E-2</c:v>
                </c:pt>
                <c:pt idx="22837">
                  <c:v>1.438E-2</c:v>
                </c:pt>
                <c:pt idx="22838">
                  <c:v>1.5267299999999999E-2</c:v>
                </c:pt>
                <c:pt idx="22839">
                  <c:v>1.6139199999999999E-2</c:v>
                </c:pt>
                <c:pt idx="22840">
                  <c:v>1.6993899999999999E-2</c:v>
                </c:pt>
                <c:pt idx="22841">
                  <c:v>1.78304E-2</c:v>
                </c:pt>
                <c:pt idx="22842">
                  <c:v>1.8647400000000001E-2</c:v>
                </c:pt>
                <c:pt idx="22843">
                  <c:v>1.94421E-2</c:v>
                </c:pt>
                <c:pt idx="22844">
                  <c:v>2.0211699999999999E-2</c:v>
                </c:pt>
                <c:pt idx="22845">
                  <c:v>2.0953699999999999E-2</c:v>
                </c:pt>
                <c:pt idx="22846">
                  <c:v>2.1665899999999998E-2</c:v>
                </c:pt>
                <c:pt idx="22847">
                  <c:v>2.2345299999999998E-2</c:v>
                </c:pt>
                <c:pt idx="22848">
                  <c:v>2.2987500000000001E-2</c:v>
                </c:pt>
                <c:pt idx="22849">
                  <c:v>2.3588499999999998E-2</c:v>
                </c:pt>
                <c:pt idx="22850">
                  <c:v>2.4145199999999999E-2</c:v>
                </c:pt>
                <c:pt idx="22851">
                  <c:v>2.46549E-2</c:v>
                </c:pt>
                <c:pt idx="22852">
                  <c:v>2.5115999999999999E-2</c:v>
                </c:pt>
                <c:pt idx="22853">
                  <c:v>2.55284E-2</c:v>
                </c:pt>
                <c:pt idx="22854">
                  <c:v>2.5893099999999999E-2</c:v>
                </c:pt>
                <c:pt idx="22855">
                  <c:v>2.6210000000000001E-2</c:v>
                </c:pt>
                <c:pt idx="22856">
                  <c:v>2.6477400000000002E-2</c:v>
                </c:pt>
                <c:pt idx="22857">
                  <c:v>2.6693999999999999E-2</c:v>
                </c:pt>
                <c:pt idx="22858">
                  <c:v>2.68586E-2</c:v>
                </c:pt>
                <c:pt idx="22859">
                  <c:v>2.6969300000000002E-2</c:v>
                </c:pt>
                <c:pt idx="22860">
                  <c:v>2.7025299999999999E-2</c:v>
                </c:pt>
                <c:pt idx="22861">
                  <c:v>2.7027700000000002E-2</c:v>
                </c:pt>
                <c:pt idx="22862">
                  <c:v>2.6977500000000001E-2</c:v>
                </c:pt>
                <c:pt idx="22863">
                  <c:v>2.6873000000000001E-2</c:v>
                </c:pt>
                <c:pt idx="22864">
                  <c:v>2.6711499999999999E-2</c:v>
                </c:pt>
                <c:pt idx="22865">
                  <c:v>2.6491399999999998E-2</c:v>
                </c:pt>
                <c:pt idx="22866">
                  <c:v>2.6211700000000001E-2</c:v>
                </c:pt>
                <c:pt idx="22867">
                  <c:v>2.5871000000000002E-2</c:v>
                </c:pt>
                <c:pt idx="22868">
                  <c:v>2.5467699999999999E-2</c:v>
                </c:pt>
                <c:pt idx="22869">
                  <c:v>2.5001099999999998E-2</c:v>
                </c:pt>
                <c:pt idx="22870">
                  <c:v>2.4471400000000001E-2</c:v>
                </c:pt>
                <c:pt idx="22871">
                  <c:v>2.3877700000000002E-2</c:v>
                </c:pt>
                <c:pt idx="22872">
                  <c:v>2.3218300000000001E-2</c:v>
                </c:pt>
                <c:pt idx="22873">
                  <c:v>2.2494400000000001E-2</c:v>
                </c:pt>
                <c:pt idx="22874">
                  <c:v>2.1708600000000002E-2</c:v>
                </c:pt>
                <c:pt idx="22875">
                  <c:v>2.0862200000000001E-2</c:v>
                </c:pt>
                <c:pt idx="22876">
                  <c:v>1.9954199999999998E-2</c:v>
                </c:pt>
                <c:pt idx="22877">
                  <c:v>1.89848E-2</c:v>
                </c:pt>
                <c:pt idx="22878">
                  <c:v>1.79559E-2</c:v>
                </c:pt>
                <c:pt idx="22879">
                  <c:v>1.6870599999999999E-2</c:v>
                </c:pt>
                <c:pt idx="22880">
                  <c:v>1.5731700000000001E-2</c:v>
                </c:pt>
                <c:pt idx="22881">
                  <c:v>1.4540000000000001E-2</c:v>
                </c:pt>
                <c:pt idx="22882">
                  <c:v>1.3295299999999999E-2</c:v>
                </c:pt>
                <c:pt idx="22883">
                  <c:v>1.1997799999999999E-2</c:v>
                </c:pt>
                <c:pt idx="22884">
                  <c:v>1.0648599999999999E-2</c:v>
                </c:pt>
                <c:pt idx="22885" formatCode="0.00E+00">
                  <c:v>9.2484100000000003E-3</c:v>
                </c:pt>
                <c:pt idx="22886" formatCode="0.00E+00">
                  <c:v>7.7976499999999997E-3</c:v>
                </c:pt>
                <c:pt idx="22887" formatCode="0.00E+00">
                  <c:v>6.2974800000000003E-3</c:v>
                </c:pt>
                <c:pt idx="22888" formatCode="0.00E+00">
                  <c:v>4.74968E-3</c:v>
                </c:pt>
                <c:pt idx="22889" formatCode="0.00E+00">
                  <c:v>3.1563099999999998E-3</c:v>
                </c:pt>
                <c:pt idx="22890" formatCode="0.00E+00">
                  <c:v>1.5204999999999999E-3</c:v>
                </c:pt>
                <c:pt idx="22891" formatCode="0.00E+00">
                  <c:v>-1.54325E-4</c:v>
                </c:pt>
                <c:pt idx="22892" formatCode="0.00E+00">
                  <c:v>-1.8665800000000001E-3</c:v>
                </c:pt>
                <c:pt idx="22893" formatCode="0.00E+00">
                  <c:v>-3.6157899999999998E-3</c:v>
                </c:pt>
                <c:pt idx="22894" formatCode="0.00E+00">
                  <c:v>-5.4001500000000003E-3</c:v>
                </c:pt>
                <c:pt idx="22895" formatCode="0.00E+00">
                  <c:v>-7.2169900000000004E-3</c:v>
                </c:pt>
                <c:pt idx="22896" formatCode="0.00E+00">
                  <c:v>-9.0636199999999997E-3</c:v>
                </c:pt>
                <c:pt idx="22897">
                  <c:v>-1.09357E-2</c:v>
                </c:pt>
                <c:pt idx="22898">
                  <c:v>-1.28279E-2</c:v>
                </c:pt>
                <c:pt idx="22899">
                  <c:v>-1.4736600000000001E-2</c:v>
                </c:pt>
                <c:pt idx="22900">
                  <c:v>-1.6659500000000001E-2</c:v>
                </c:pt>
                <c:pt idx="22901">
                  <c:v>-1.8593499999999999E-2</c:v>
                </c:pt>
                <c:pt idx="22902">
                  <c:v>-2.0536100000000002E-2</c:v>
                </c:pt>
                <c:pt idx="22903">
                  <c:v>-2.2485399999999999E-2</c:v>
                </c:pt>
                <c:pt idx="22904">
                  <c:v>-2.4440099999999999E-2</c:v>
                </c:pt>
                <c:pt idx="22905">
                  <c:v>-2.6397799999999999E-2</c:v>
                </c:pt>
                <c:pt idx="22906">
                  <c:v>-2.8357500000000001E-2</c:v>
                </c:pt>
                <c:pt idx="22907">
                  <c:v>-3.03194E-2</c:v>
                </c:pt>
                <c:pt idx="22908">
                  <c:v>-3.2283600000000003E-2</c:v>
                </c:pt>
                <c:pt idx="22909">
                  <c:v>-3.4248899999999999E-2</c:v>
                </c:pt>
                <c:pt idx="22910">
                  <c:v>-3.6212899999999999E-2</c:v>
                </c:pt>
                <c:pt idx="22911">
                  <c:v>-3.8171999999999998E-2</c:v>
                </c:pt>
                <c:pt idx="22912">
                  <c:v>-4.0120599999999999E-2</c:v>
                </c:pt>
                <c:pt idx="22913">
                  <c:v>-4.20525E-2</c:v>
                </c:pt>
                <c:pt idx="22914">
                  <c:v>-4.39639E-2</c:v>
                </c:pt>
                <c:pt idx="22915">
                  <c:v>-4.5854499999999999E-2</c:v>
                </c:pt>
                <c:pt idx="22916">
                  <c:v>-4.7725700000000003E-2</c:v>
                </c:pt>
                <c:pt idx="22917">
                  <c:v>-4.95764E-2</c:v>
                </c:pt>
                <c:pt idx="22918">
                  <c:v>-5.1400800000000003E-2</c:v>
                </c:pt>
                <c:pt idx="22919">
                  <c:v>-5.3190500000000002E-2</c:v>
                </c:pt>
                <c:pt idx="22920">
                  <c:v>-5.4938899999999999E-2</c:v>
                </c:pt>
                <c:pt idx="22921">
                  <c:v>-5.6641999999999998E-2</c:v>
                </c:pt>
                <c:pt idx="22922">
                  <c:v>-5.8296099999999997E-2</c:v>
                </c:pt>
                <c:pt idx="22923">
                  <c:v>-5.9897400000000003E-2</c:v>
                </c:pt>
                <c:pt idx="22924">
                  <c:v>-6.1443999999999999E-2</c:v>
                </c:pt>
                <c:pt idx="22925">
                  <c:v>-6.2937099999999996E-2</c:v>
                </c:pt>
                <c:pt idx="22926">
                  <c:v>-6.4377799999999999E-2</c:v>
                </c:pt>
                <c:pt idx="22927">
                  <c:v>-6.5765100000000007E-2</c:v>
                </c:pt>
                <c:pt idx="22928">
                  <c:v>-6.7096699999999995E-2</c:v>
                </c:pt>
                <c:pt idx="22929">
                  <c:v>-6.8369799999999994E-2</c:v>
                </c:pt>
                <c:pt idx="22930">
                  <c:v>-6.9581000000000004E-2</c:v>
                </c:pt>
                <c:pt idx="22931">
                  <c:v>-7.0727300000000007E-2</c:v>
                </c:pt>
                <c:pt idx="22932">
                  <c:v>-7.1806599999999998E-2</c:v>
                </c:pt>
                <c:pt idx="22933">
                  <c:v>-7.2817900000000005E-2</c:v>
                </c:pt>
                <c:pt idx="22934">
                  <c:v>-7.3759400000000003E-2</c:v>
                </c:pt>
                <c:pt idx="22935">
                  <c:v>-7.46304E-2</c:v>
                </c:pt>
                <c:pt idx="22936">
                  <c:v>-7.5431700000000004E-2</c:v>
                </c:pt>
                <c:pt idx="22937">
                  <c:v>-7.6162999999999995E-2</c:v>
                </c:pt>
                <c:pt idx="22938">
                  <c:v>-7.6822500000000002E-2</c:v>
                </c:pt>
                <c:pt idx="22939">
                  <c:v>-7.7407100000000006E-2</c:v>
                </c:pt>
                <c:pt idx="22940">
                  <c:v>-7.7913800000000005E-2</c:v>
                </c:pt>
                <c:pt idx="22941">
                  <c:v>-7.8339300000000001E-2</c:v>
                </c:pt>
                <c:pt idx="22942">
                  <c:v>-7.8681100000000004E-2</c:v>
                </c:pt>
                <c:pt idx="22943">
                  <c:v>-7.8939999999999996E-2</c:v>
                </c:pt>
                <c:pt idx="22944">
                  <c:v>-7.91187E-2</c:v>
                </c:pt>
                <c:pt idx="22945">
                  <c:v>-7.9218700000000003E-2</c:v>
                </c:pt>
                <c:pt idx="22946">
                  <c:v>-7.9238600000000006E-2</c:v>
                </c:pt>
                <c:pt idx="22947">
                  <c:v>-7.9174499999999995E-2</c:v>
                </c:pt>
                <c:pt idx="22948">
                  <c:v>-7.9023099999999999E-2</c:v>
                </c:pt>
                <c:pt idx="22949">
                  <c:v>-7.8783900000000004E-2</c:v>
                </c:pt>
                <c:pt idx="22950">
                  <c:v>-7.8459799999999996E-2</c:v>
                </c:pt>
                <c:pt idx="22951">
                  <c:v>-7.8054499999999999E-2</c:v>
                </c:pt>
                <c:pt idx="22952">
                  <c:v>-7.7570399999999998E-2</c:v>
                </c:pt>
                <c:pt idx="22953">
                  <c:v>-7.7008599999999996E-2</c:v>
                </c:pt>
                <c:pt idx="22954">
                  <c:v>-7.6370300000000002E-2</c:v>
                </c:pt>
                <c:pt idx="22955">
                  <c:v>-7.5656600000000004E-2</c:v>
                </c:pt>
                <c:pt idx="22956">
                  <c:v>-7.4867199999999995E-2</c:v>
                </c:pt>
                <c:pt idx="22957">
                  <c:v>-7.4000700000000003E-2</c:v>
                </c:pt>
                <c:pt idx="22958">
                  <c:v>-7.3057499999999997E-2</c:v>
                </c:pt>
                <c:pt idx="22959">
                  <c:v>-7.2040400000000004E-2</c:v>
                </c:pt>
                <c:pt idx="22960">
                  <c:v>-7.0953000000000002E-2</c:v>
                </c:pt>
                <c:pt idx="22961">
                  <c:v>-6.9796999999999998E-2</c:v>
                </c:pt>
                <c:pt idx="22962">
                  <c:v>-6.8572999999999995E-2</c:v>
                </c:pt>
                <c:pt idx="22963">
                  <c:v>-6.7280999999999994E-2</c:v>
                </c:pt>
                <c:pt idx="22964">
                  <c:v>-6.5920699999999999E-2</c:v>
                </c:pt>
                <c:pt idx="22965">
                  <c:v>-6.4492300000000002E-2</c:v>
                </c:pt>
                <c:pt idx="22966">
                  <c:v>-6.2998399999999996E-2</c:v>
                </c:pt>
                <c:pt idx="22967">
                  <c:v>-6.1442400000000001E-2</c:v>
                </c:pt>
                <c:pt idx="22968">
                  <c:v>-5.9827600000000002E-2</c:v>
                </c:pt>
                <c:pt idx="22969">
                  <c:v>-5.8157100000000003E-2</c:v>
                </c:pt>
                <c:pt idx="22970">
                  <c:v>-5.6433999999999998E-2</c:v>
                </c:pt>
                <c:pt idx="22971">
                  <c:v>-5.4660399999999998E-2</c:v>
                </c:pt>
                <c:pt idx="22972">
                  <c:v>-5.2838999999999997E-2</c:v>
                </c:pt>
                <c:pt idx="22973">
                  <c:v>-5.09731E-2</c:v>
                </c:pt>
                <c:pt idx="22974">
                  <c:v>-4.9065200000000003E-2</c:v>
                </c:pt>
                <c:pt idx="22975">
                  <c:v>-4.7116499999999999E-2</c:v>
                </c:pt>
                <c:pt idx="22976">
                  <c:v>-4.51289E-2</c:v>
                </c:pt>
                <c:pt idx="22977">
                  <c:v>-4.3105200000000003E-2</c:v>
                </c:pt>
                <c:pt idx="22978">
                  <c:v>-4.1049099999999998E-2</c:v>
                </c:pt>
                <c:pt idx="22979">
                  <c:v>-3.8964800000000001E-2</c:v>
                </c:pt>
                <c:pt idx="22980">
                  <c:v>-3.6856100000000003E-2</c:v>
                </c:pt>
                <c:pt idx="22981">
                  <c:v>-3.4725199999999998E-2</c:v>
                </c:pt>
                <c:pt idx="22982">
                  <c:v>-3.2572700000000003E-2</c:v>
                </c:pt>
                <c:pt idx="22983">
                  <c:v>-3.0400699999999999E-2</c:v>
                </c:pt>
                <c:pt idx="22984">
                  <c:v>-2.8213100000000001E-2</c:v>
                </c:pt>
                <c:pt idx="22985">
                  <c:v>-2.6012799999999999E-2</c:v>
                </c:pt>
                <c:pt idx="22986">
                  <c:v>-2.3803000000000001E-2</c:v>
                </c:pt>
                <c:pt idx="22987">
                  <c:v>-2.1588199999999998E-2</c:v>
                </c:pt>
                <c:pt idx="22988">
                  <c:v>-1.93732E-2</c:v>
                </c:pt>
                <c:pt idx="22989">
                  <c:v>-1.7160399999999999E-2</c:v>
                </c:pt>
                <c:pt idx="22990">
                  <c:v>-1.49526E-2</c:v>
                </c:pt>
                <c:pt idx="22991">
                  <c:v>-1.27552E-2</c:v>
                </c:pt>
                <c:pt idx="22992">
                  <c:v>-1.05734E-2</c:v>
                </c:pt>
                <c:pt idx="22993" formatCode="0.00E+00">
                  <c:v>-8.4097000000000009E-3</c:v>
                </c:pt>
                <c:pt idx="22994" formatCode="0.00E+00">
                  <c:v>-6.2653199999999996E-3</c:v>
                </c:pt>
                <c:pt idx="22995" formatCode="0.00E+00">
                  <c:v>-4.1433199999999998E-3</c:v>
                </c:pt>
                <c:pt idx="22996" formatCode="0.00E+00">
                  <c:v>-2.0482199999999999E-3</c:v>
                </c:pt>
                <c:pt idx="22997" formatCode="0.00E+00">
                  <c:v>1.7037E-5</c:v>
                </c:pt>
                <c:pt idx="22998" formatCode="0.00E+00">
                  <c:v>2.0514800000000001E-3</c:v>
                </c:pt>
                <c:pt idx="22999" formatCode="0.00E+00">
                  <c:v>4.05449E-3</c:v>
                </c:pt>
                <c:pt idx="23000" formatCode="0.00E+00">
                  <c:v>6.0254699999999998E-3</c:v>
                </c:pt>
                <c:pt idx="23001" formatCode="0.00E+00">
                  <c:v>7.96381E-3</c:v>
                </c:pt>
                <c:pt idx="23002" formatCode="0.00E+00">
                  <c:v>9.8669599999999993E-3</c:v>
                </c:pt>
                <c:pt idx="23003">
                  <c:v>1.1729E-2</c:v>
                </c:pt>
                <c:pt idx="23004">
                  <c:v>1.3543400000000001E-2</c:v>
                </c:pt>
                <c:pt idx="23005">
                  <c:v>1.53072E-2</c:v>
                </c:pt>
                <c:pt idx="23006">
                  <c:v>1.70218E-2</c:v>
                </c:pt>
                <c:pt idx="23007">
                  <c:v>1.8689799999999999E-2</c:v>
                </c:pt>
                <c:pt idx="23008">
                  <c:v>2.0311099999999999E-2</c:v>
                </c:pt>
                <c:pt idx="23009">
                  <c:v>2.18823E-2</c:v>
                </c:pt>
                <c:pt idx="23010">
                  <c:v>2.3400000000000001E-2</c:v>
                </c:pt>
                <c:pt idx="23011">
                  <c:v>2.4861299999999999E-2</c:v>
                </c:pt>
                <c:pt idx="23012">
                  <c:v>2.6262600000000001E-2</c:v>
                </c:pt>
                <c:pt idx="23013">
                  <c:v>2.75994E-2</c:v>
                </c:pt>
                <c:pt idx="23014">
                  <c:v>2.88682E-2</c:v>
                </c:pt>
                <c:pt idx="23015">
                  <c:v>3.0067300000000002E-2</c:v>
                </c:pt>
                <c:pt idx="23016">
                  <c:v>3.1195000000000001E-2</c:v>
                </c:pt>
                <c:pt idx="23017">
                  <c:v>3.2249899999999998E-2</c:v>
                </c:pt>
                <c:pt idx="23018">
                  <c:v>3.3230900000000001E-2</c:v>
                </c:pt>
                <c:pt idx="23019">
                  <c:v>3.4136399999999997E-2</c:v>
                </c:pt>
                <c:pt idx="23020">
                  <c:v>3.49649E-2</c:v>
                </c:pt>
                <c:pt idx="23021">
                  <c:v>3.5715299999999998E-2</c:v>
                </c:pt>
                <c:pt idx="23022">
                  <c:v>3.6387099999999999E-2</c:v>
                </c:pt>
                <c:pt idx="23023">
                  <c:v>3.6980499999999999E-2</c:v>
                </c:pt>
                <c:pt idx="23024">
                  <c:v>3.7495399999999998E-2</c:v>
                </c:pt>
                <c:pt idx="23025">
                  <c:v>3.79327E-2</c:v>
                </c:pt>
                <c:pt idx="23026">
                  <c:v>3.8293599999999997E-2</c:v>
                </c:pt>
                <c:pt idx="23027">
                  <c:v>3.85794E-2</c:v>
                </c:pt>
                <c:pt idx="23028">
                  <c:v>3.8791199999999998E-2</c:v>
                </c:pt>
                <c:pt idx="23029">
                  <c:v>3.8929499999999999E-2</c:v>
                </c:pt>
                <c:pt idx="23030">
                  <c:v>3.8995099999999998E-2</c:v>
                </c:pt>
                <c:pt idx="23031">
                  <c:v>3.8988399999999999E-2</c:v>
                </c:pt>
                <c:pt idx="23032">
                  <c:v>3.8907799999999999E-2</c:v>
                </c:pt>
                <c:pt idx="23033">
                  <c:v>3.8752000000000002E-2</c:v>
                </c:pt>
                <c:pt idx="23034">
                  <c:v>3.8522599999999997E-2</c:v>
                </c:pt>
                <c:pt idx="23035">
                  <c:v>3.8223100000000003E-2</c:v>
                </c:pt>
                <c:pt idx="23036">
                  <c:v>3.7854100000000002E-2</c:v>
                </c:pt>
                <c:pt idx="23037">
                  <c:v>3.7413500000000002E-2</c:v>
                </c:pt>
                <c:pt idx="23038">
                  <c:v>3.68992E-2</c:v>
                </c:pt>
                <c:pt idx="23039">
                  <c:v>3.6311299999999998E-2</c:v>
                </c:pt>
                <c:pt idx="23040">
                  <c:v>3.5651500000000003E-2</c:v>
                </c:pt>
                <c:pt idx="23041">
                  <c:v>3.4921399999999998E-2</c:v>
                </c:pt>
                <c:pt idx="23042">
                  <c:v>3.4121800000000001E-2</c:v>
                </c:pt>
                <c:pt idx="23043">
                  <c:v>3.3254300000000001E-2</c:v>
                </c:pt>
                <c:pt idx="23044">
                  <c:v>3.2322499999999997E-2</c:v>
                </c:pt>
                <c:pt idx="23045">
                  <c:v>3.1330900000000002E-2</c:v>
                </c:pt>
                <c:pt idx="23046">
                  <c:v>3.0282300000000002E-2</c:v>
                </c:pt>
                <c:pt idx="23047">
                  <c:v>2.91778E-2</c:v>
                </c:pt>
                <c:pt idx="23048">
                  <c:v>2.80182E-2</c:v>
                </c:pt>
                <c:pt idx="23049">
                  <c:v>2.6805900000000001E-2</c:v>
                </c:pt>
                <c:pt idx="23050">
                  <c:v>2.5545000000000002E-2</c:v>
                </c:pt>
                <c:pt idx="23051">
                  <c:v>2.4240000000000001E-2</c:v>
                </c:pt>
                <c:pt idx="23052">
                  <c:v>2.28947E-2</c:v>
                </c:pt>
                <c:pt idx="23053">
                  <c:v>2.1511099999999998E-2</c:v>
                </c:pt>
                <c:pt idx="23054">
                  <c:v>2.00901E-2</c:v>
                </c:pt>
                <c:pt idx="23055">
                  <c:v>1.8632599999999999E-2</c:v>
                </c:pt>
                <c:pt idx="23056">
                  <c:v>1.71393E-2</c:v>
                </c:pt>
                <c:pt idx="23057">
                  <c:v>1.56124E-2</c:v>
                </c:pt>
                <c:pt idx="23058">
                  <c:v>1.4055399999999999E-2</c:v>
                </c:pt>
                <c:pt idx="23059">
                  <c:v>1.24721E-2</c:v>
                </c:pt>
                <c:pt idx="23060">
                  <c:v>1.0865E-2</c:v>
                </c:pt>
                <c:pt idx="23061" formatCode="0.00E+00">
                  <c:v>9.2369700000000006E-3</c:v>
                </c:pt>
                <c:pt idx="23062" formatCode="0.00E+00">
                  <c:v>7.5924299999999998E-3</c:v>
                </c:pt>
                <c:pt idx="23063" formatCode="0.00E+00">
                  <c:v>5.9362599999999996E-3</c:v>
                </c:pt>
                <c:pt idx="23064" formatCode="0.00E+00">
                  <c:v>4.2711099999999998E-3</c:v>
                </c:pt>
                <c:pt idx="23065" formatCode="0.00E+00">
                  <c:v>2.5971599999999998E-3</c:v>
                </c:pt>
                <c:pt idx="23066" formatCode="0.00E+00">
                  <c:v>9.1504499999999996E-4</c:v>
                </c:pt>
                <c:pt idx="23067" formatCode="0.00E+00">
                  <c:v>-7.7306E-4</c:v>
                </c:pt>
                <c:pt idx="23068" formatCode="0.00E+00">
                  <c:v>-2.4648999999999999E-3</c:v>
                </c:pt>
                <c:pt idx="23069" formatCode="0.00E+00">
                  <c:v>-4.15834E-3</c:v>
                </c:pt>
                <c:pt idx="23070" formatCode="0.00E+00">
                  <c:v>-5.8510699999999999E-3</c:v>
                </c:pt>
                <c:pt idx="23071" formatCode="0.00E+00">
                  <c:v>-7.5402799999999999E-3</c:v>
                </c:pt>
                <c:pt idx="23072" formatCode="0.00E+00">
                  <c:v>-9.2227799999999999E-3</c:v>
                </c:pt>
                <c:pt idx="23073">
                  <c:v>-1.0895999999999999E-2</c:v>
                </c:pt>
                <c:pt idx="23074">
                  <c:v>-1.25576E-2</c:v>
                </c:pt>
                <c:pt idx="23075">
                  <c:v>-1.4204100000000001E-2</c:v>
                </c:pt>
                <c:pt idx="23076">
                  <c:v>-1.58312E-2</c:v>
                </c:pt>
                <c:pt idx="23077">
                  <c:v>-1.74361E-2</c:v>
                </c:pt>
                <c:pt idx="23078">
                  <c:v>-1.90168E-2</c:v>
                </c:pt>
                <c:pt idx="23079">
                  <c:v>-2.0571800000000001E-2</c:v>
                </c:pt>
                <c:pt idx="23080">
                  <c:v>-2.2099000000000001E-2</c:v>
                </c:pt>
                <c:pt idx="23081">
                  <c:v>-2.3595399999999999E-2</c:v>
                </c:pt>
                <c:pt idx="23082">
                  <c:v>-2.50569E-2</c:v>
                </c:pt>
                <c:pt idx="23083">
                  <c:v>-2.6480299999999998E-2</c:v>
                </c:pt>
                <c:pt idx="23084">
                  <c:v>-2.7863099999999998E-2</c:v>
                </c:pt>
                <c:pt idx="23085">
                  <c:v>-2.9203900000000001E-2</c:v>
                </c:pt>
                <c:pt idx="23086">
                  <c:v>-3.0502000000000001E-2</c:v>
                </c:pt>
                <c:pt idx="23087">
                  <c:v>-3.1756699999999999E-2</c:v>
                </c:pt>
                <c:pt idx="23088">
                  <c:v>-3.2965899999999999E-2</c:v>
                </c:pt>
                <c:pt idx="23089">
                  <c:v>-3.4127299999999999E-2</c:v>
                </c:pt>
                <c:pt idx="23090">
                  <c:v>-3.5238999999999999E-2</c:v>
                </c:pt>
                <c:pt idx="23091">
                  <c:v>-3.6300499999999999E-2</c:v>
                </c:pt>
                <c:pt idx="23092">
                  <c:v>-3.7310200000000002E-2</c:v>
                </c:pt>
                <c:pt idx="23093">
                  <c:v>-3.8265199999999999E-2</c:v>
                </c:pt>
                <c:pt idx="23094">
                  <c:v>-3.9163400000000001E-2</c:v>
                </c:pt>
                <c:pt idx="23095">
                  <c:v>-4.0004499999999998E-2</c:v>
                </c:pt>
                <c:pt idx="23096">
                  <c:v>-4.0788900000000003E-2</c:v>
                </c:pt>
                <c:pt idx="23097">
                  <c:v>-4.1517199999999997E-2</c:v>
                </c:pt>
                <c:pt idx="23098">
                  <c:v>-4.21891E-2</c:v>
                </c:pt>
                <c:pt idx="23099">
                  <c:v>-4.2803599999999997E-2</c:v>
                </c:pt>
                <c:pt idx="23100">
                  <c:v>-4.3360200000000002E-2</c:v>
                </c:pt>
                <c:pt idx="23101">
                  <c:v>-4.3861700000000003E-2</c:v>
                </c:pt>
                <c:pt idx="23102">
                  <c:v>-4.4306199999999997E-2</c:v>
                </c:pt>
                <c:pt idx="23103">
                  <c:v>-4.4678700000000002E-2</c:v>
                </c:pt>
                <c:pt idx="23104">
                  <c:v>-4.4975399999999999E-2</c:v>
                </c:pt>
                <c:pt idx="23105">
                  <c:v>-4.5214900000000002E-2</c:v>
                </c:pt>
                <c:pt idx="23106">
                  <c:v>-4.5403199999999998E-2</c:v>
                </c:pt>
                <c:pt idx="23107">
                  <c:v>-4.5530899999999999E-2</c:v>
                </c:pt>
                <c:pt idx="23108">
                  <c:v>-4.5598E-2</c:v>
                </c:pt>
                <c:pt idx="23109">
                  <c:v>-4.5609799999999999E-2</c:v>
                </c:pt>
                <c:pt idx="23110">
                  <c:v>-4.5567200000000002E-2</c:v>
                </c:pt>
                <c:pt idx="23111">
                  <c:v>-4.5469299999999997E-2</c:v>
                </c:pt>
                <c:pt idx="23112">
                  <c:v>-4.5314800000000002E-2</c:v>
                </c:pt>
                <c:pt idx="23113">
                  <c:v>-4.5103600000000001E-2</c:v>
                </c:pt>
                <c:pt idx="23114">
                  <c:v>-4.48367E-2</c:v>
                </c:pt>
                <c:pt idx="23115">
                  <c:v>-4.4516500000000001E-2</c:v>
                </c:pt>
                <c:pt idx="23116">
                  <c:v>-4.41451E-2</c:v>
                </c:pt>
                <c:pt idx="23117">
                  <c:v>-4.3723100000000001E-2</c:v>
                </c:pt>
                <c:pt idx="23118">
                  <c:v>-4.3250999999999998E-2</c:v>
                </c:pt>
                <c:pt idx="23119">
                  <c:v>-4.2730600000000001E-2</c:v>
                </c:pt>
                <c:pt idx="23120">
                  <c:v>-4.2165800000000003E-2</c:v>
                </c:pt>
                <c:pt idx="23121">
                  <c:v>-4.1560699999999999E-2</c:v>
                </c:pt>
                <c:pt idx="23122">
                  <c:v>-4.0918099999999999E-2</c:v>
                </c:pt>
                <c:pt idx="23123">
                  <c:v>-4.0239999999999998E-2</c:v>
                </c:pt>
                <c:pt idx="23124">
                  <c:v>-3.95275E-2</c:v>
                </c:pt>
                <c:pt idx="23125">
                  <c:v>-3.8781799999999998E-2</c:v>
                </c:pt>
                <c:pt idx="23126">
                  <c:v>-3.8004400000000001E-2</c:v>
                </c:pt>
                <c:pt idx="23127">
                  <c:v>-3.7196399999999998E-2</c:v>
                </c:pt>
                <c:pt idx="23128">
                  <c:v>-3.6358500000000002E-2</c:v>
                </c:pt>
                <c:pt idx="23129">
                  <c:v>-3.5490899999999999E-2</c:v>
                </c:pt>
                <c:pt idx="23130">
                  <c:v>-3.4595500000000001E-2</c:v>
                </c:pt>
                <c:pt idx="23131">
                  <c:v>-3.3674700000000002E-2</c:v>
                </c:pt>
                <c:pt idx="23132">
                  <c:v>-3.2729500000000002E-2</c:v>
                </c:pt>
                <c:pt idx="23133">
                  <c:v>-3.1760900000000002E-2</c:v>
                </c:pt>
                <c:pt idx="23134">
                  <c:v>-3.0770800000000001E-2</c:v>
                </c:pt>
                <c:pt idx="23135">
                  <c:v>-2.9761699999999999E-2</c:v>
                </c:pt>
                <c:pt idx="23136">
                  <c:v>-2.87351E-2</c:v>
                </c:pt>
                <c:pt idx="23137">
                  <c:v>-2.76928E-2</c:v>
                </c:pt>
                <c:pt idx="23138">
                  <c:v>-2.6636300000000002E-2</c:v>
                </c:pt>
                <c:pt idx="23139">
                  <c:v>-2.55681E-2</c:v>
                </c:pt>
                <c:pt idx="23140">
                  <c:v>-2.4490600000000001E-2</c:v>
                </c:pt>
                <c:pt idx="23141">
                  <c:v>-2.3406E-2</c:v>
                </c:pt>
                <c:pt idx="23142">
                  <c:v>-2.2317199999999999E-2</c:v>
                </c:pt>
                <c:pt idx="23143">
                  <c:v>-2.1227099999999999E-2</c:v>
                </c:pt>
                <c:pt idx="23144">
                  <c:v>-2.0138699999999999E-2</c:v>
                </c:pt>
                <c:pt idx="23145">
                  <c:v>-1.9053799999999999E-2</c:v>
                </c:pt>
                <c:pt idx="23146">
                  <c:v>-1.7973699999999999E-2</c:v>
                </c:pt>
                <c:pt idx="23147">
                  <c:v>-1.6899999999999998E-2</c:v>
                </c:pt>
                <c:pt idx="23148">
                  <c:v>-1.58342E-2</c:v>
                </c:pt>
                <c:pt idx="23149">
                  <c:v>-1.47779E-2</c:v>
                </c:pt>
                <c:pt idx="23150">
                  <c:v>-1.3732599999999999E-2</c:v>
                </c:pt>
                <c:pt idx="23151">
                  <c:v>-1.2700100000000001E-2</c:v>
                </c:pt>
                <c:pt idx="23152">
                  <c:v>-1.1682100000000001E-2</c:v>
                </c:pt>
                <c:pt idx="23153">
                  <c:v>-1.06809E-2</c:v>
                </c:pt>
                <c:pt idx="23154" formatCode="0.00E+00">
                  <c:v>-9.69858E-3</c:v>
                </c:pt>
                <c:pt idx="23155" formatCode="0.00E+00">
                  <c:v>-8.7381999999999998E-3</c:v>
                </c:pt>
                <c:pt idx="23156" formatCode="0.00E+00">
                  <c:v>-7.8032900000000001E-3</c:v>
                </c:pt>
                <c:pt idx="23157" formatCode="0.00E+00">
                  <c:v>-6.8971099999999997E-3</c:v>
                </c:pt>
                <c:pt idx="23158" formatCode="0.00E+00">
                  <c:v>-6.0211700000000002E-3</c:v>
                </c:pt>
                <c:pt idx="23159" formatCode="0.00E+00">
                  <c:v>-5.1755999999999998E-3</c:v>
                </c:pt>
                <c:pt idx="23160" formatCode="0.00E+00">
                  <c:v>-4.3611800000000001E-3</c:v>
                </c:pt>
                <c:pt idx="23161" formatCode="0.00E+00">
                  <c:v>-3.5795800000000002E-3</c:v>
                </c:pt>
                <c:pt idx="23162" formatCode="0.00E+00">
                  <c:v>-2.8316299999999999E-3</c:v>
                </c:pt>
                <c:pt idx="23163" formatCode="0.00E+00">
                  <c:v>-2.1169600000000002E-3</c:v>
                </c:pt>
                <c:pt idx="23164" formatCode="0.00E+00">
                  <c:v>-1.43563E-3</c:v>
                </c:pt>
                <c:pt idx="23165" formatCode="0.00E+00">
                  <c:v>-7.8864199999999999E-4</c:v>
                </c:pt>
                <c:pt idx="23166" formatCode="0.00E+00">
                  <c:v>-1.7718700000000001E-4</c:v>
                </c:pt>
                <c:pt idx="23167" formatCode="0.00E+00">
                  <c:v>3.9689800000000002E-4</c:v>
                </c:pt>
                <c:pt idx="23168" formatCode="0.00E+00">
                  <c:v>9.3167300000000005E-4</c:v>
                </c:pt>
                <c:pt idx="23169" formatCode="0.00E+00">
                  <c:v>1.42731E-3</c:v>
                </c:pt>
                <c:pt idx="23170" formatCode="0.00E+00">
                  <c:v>1.8855300000000001E-3</c:v>
                </c:pt>
                <c:pt idx="23171" formatCode="0.00E+00">
                  <c:v>2.3068300000000002E-3</c:v>
                </c:pt>
                <c:pt idx="23172" formatCode="0.00E+00">
                  <c:v>2.68944E-3</c:v>
                </c:pt>
                <c:pt idx="23173" formatCode="0.00E+00">
                  <c:v>3.0304199999999998E-3</c:v>
                </c:pt>
                <c:pt idx="23174" formatCode="0.00E+00">
                  <c:v>3.3273999999999999E-3</c:v>
                </c:pt>
                <c:pt idx="23175" formatCode="0.00E+00">
                  <c:v>3.5786699999999999E-3</c:v>
                </c:pt>
                <c:pt idx="23176" formatCode="0.00E+00">
                  <c:v>3.7833799999999998E-3</c:v>
                </c:pt>
                <c:pt idx="23177" formatCode="0.00E+00">
                  <c:v>3.9428800000000002E-3</c:v>
                </c:pt>
                <c:pt idx="23178" formatCode="0.00E+00">
                  <c:v>4.0585500000000002E-3</c:v>
                </c:pt>
                <c:pt idx="23179" formatCode="0.00E+00">
                  <c:v>4.1296199999999996E-3</c:v>
                </c:pt>
                <c:pt idx="23180" formatCode="0.00E+00">
                  <c:v>4.1552000000000004E-3</c:v>
                </c:pt>
                <c:pt idx="23181" formatCode="0.00E+00">
                  <c:v>4.1350900000000001E-3</c:v>
                </c:pt>
                <c:pt idx="23182" formatCode="0.00E+00">
                  <c:v>4.0683100000000003E-3</c:v>
                </c:pt>
                <c:pt idx="23183" formatCode="0.00E+00">
                  <c:v>3.9544200000000002E-3</c:v>
                </c:pt>
                <c:pt idx="23184" formatCode="0.00E+00">
                  <c:v>3.79482E-3</c:v>
                </c:pt>
                <c:pt idx="23185" formatCode="0.00E+00">
                  <c:v>3.5911900000000002E-3</c:v>
                </c:pt>
                <c:pt idx="23186" formatCode="0.00E+00">
                  <c:v>3.34506E-3</c:v>
                </c:pt>
                <c:pt idx="23187" formatCode="0.00E+00">
                  <c:v>3.0578900000000002E-3</c:v>
                </c:pt>
                <c:pt idx="23188" formatCode="0.00E+00">
                  <c:v>2.7293E-3</c:v>
                </c:pt>
                <c:pt idx="23189" formatCode="0.00E+00">
                  <c:v>2.3580799999999998E-3</c:v>
                </c:pt>
                <c:pt idx="23190" formatCode="0.00E+00">
                  <c:v>1.9531499999999999E-3</c:v>
                </c:pt>
                <c:pt idx="23191" formatCode="0.00E+00">
                  <c:v>1.52848E-3</c:v>
                </c:pt>
                <c:pt idx="23192" formatCode="0.00E+00">
                  <c:v>1.07679E-3</c:v>
                </c:pt>
                <c:pt idx="23193" formatCode="0.00E+00">
                  <c:v>5.8382099999999999E-4</c:v>
                </c:pt>
                <c:pt idx="23194" formatCode="0.00E+00">
                  <c:v>5.54103E-5</c:v>
                </c:pt>
                <c:pt idx="23195" formatCode="0.00E+00">
                  <c:v>-5.0120000000000004E-4</c:v>
                </c:pt>
                <c:pt idx="23196" formatCode="0.00E+00">
                  <c:v>-1.0885000000000001E-3</c:v>
                </c:pt>
                <c:pt idx="23197" formatCode="0.00E+00">
                  <c:v>-1.70685E-3</c:v>
                </c:pt>
                <c:pt idx="23198" formatCode="0.00E+00">
                  <c:v>-2.3535499999999998E-3</c:v>
                </c:pt>
                <c:pt idx="23199" formatCode="0.00E+00">
                  <c:v>-3.02608E-3</c:v>
                </c:pt>
                <c:pt idx="23200" formatCode="0.00E+00">
                  <c:v>-3.7223299999999998E-3</c:v>
                </c:pt>
                <c:pt idx="23201" formatCode="0.00E+00">
                  <c:v>-4.4407700000000001E-3</c:v>
                </c:pt>
                <c:pt idx="23202" formatCode="0.00E+00">
                  <c:v>-5.1803500000000002E-3</c:v>
                </c:pt>
                <c:pt idx="23203" formatCode="0.00E+00">
                  <c:v>-5.94E-3</c:v>
                </c:pt>
                <c:pt idx="23204" formatCode="0.00E+00">
                  <c:v>-6.7181300000000001E-3</c:v>
                </c:pt>
                <c:pt idx="23205" formatCode="0.00E+00">
                  <c:v>-7.5131199999999999E-3</c:v>
                </c:pt>
                <c:pt idx="23206" formatCode="0.00E+00">
                  <c:v>-8.3239400000000002E-3</c:v>
                </c:pt>
                <c:pt idx="23207" formatCode="0.00E+00">
                  <c:v>-9.1495299999999995E-3</c:v>
                </c:pt>
                <c:pt idx="23208" formatCode="0.00E+00">
                  <c:v>-9.9886200000000001E-3</c:v>
                </c:pt>
                <c:pt idx="23209">
                  <c:v>-1.08401E-2</c:v>
                </c:pt>
                <c:pt idx="23210">
                  <c:v>-1.1702799999999999E-2</c:v>
                </c:pt>
                <c:pt idx="23211">
                  <c:v>-1.2574200000000001E-2</c:v>
                </c:pt>
                <c:pt idx="23212">
                  <c:v>-1.3451299999999999E-2</c:v>
                </c:pt>
                <c:pt idx="23213">
                  <c:v>-1.4330600000000001E-2</c:v>
                </c:pt>
                <c:pt idx="23214">
                  <c:v>-1.52091E-2</c:v>
                </c:pt>
                <c:pt idx="23215">
                  <c:v>-1.6084299999999999E-2</c:v>
                </c:pt>
                <c:pt idx="23216">
                  <c:v>-1.69535E-2</c:v>
                </c:pt>
                <c:pt idx="23217">
                  <c:v>-1.7814300000000002E-2</c:v>
                </c:pt>
                <c:pt idx="23218">
                  <c:v>-1.8664699999999999E-2</c:v>
                </c:pt>
                <c:pt idx="23219">
                  <c:v>-1.95024E-2</c:v>
                </c:pt>
                <c:pt idx="23220">
                  <c:v>-2.0324999999999999E-2</c:v>
                </c:pt>
                <c:pt idx="23221">
                  <c:v>-2.11305E-2</c:v>
                </c:pt>
                <c:pt idx="23222">
                  <c:v>-2.1916499999999998E-2</c:v>
                </c:pt>
                <c:pt idx="23223">
                  <c:v>-2.26804E-2</c:v>
                </c:pt>
                <c:pt idx="23224">
                  <c:v>-2.3420400000000001E-2</c:v>
                </c:pt>
                <c:pt idx="23225">
                  <c:v>-2.41351E-2</c:v>
                </c:pt>
                <c:pt idx="23226">
                  <c:v>-2.4822899999999998E-2</c:v>
                </c:pt>
                <c:pt idx="23227">
                  <c:v>-2.5482500000000002E-2</c:v>
                </c:pt>
                <c:pt idx="23228">
                  <c:v>-2.6112699999999999E-2</c:v>
                </c:pt>
                <c:pt idx="23229">
                  <c:v>-2.6712199999999998E-2</c:v>
                </c:pt>
                <c:pt idx="23230">
                  <c:v>-2.7279899999999999E-2</c:v>
                </c:pt>
                <c:pt idx="23231">
                  <c:v>-2.7814499999999999E-2</c:v>
                </c:pt>
                <c:pt idx="23232">
                  <c:v>-2.8314800000000001E-2</c:v>
                </c:pt>
                <c:pt idx="23233">
                  <c:v>-2.87795E-2</c:v>
                </c:pt>
                <c:pt idx="23234">
                  <c:v>-2.9206900000000001E-2</c:v>
                </c:pt>
                <c:pt idx="23235">
                  <c:v>-2.9596000000000001E-2</c:v>
                </c:pt>
                <c:pt idx="23236">
                  <c:v>-2.99455E-2</c:v>
                </c:pt>
                <c:pt idx="23237">
                  <c:v>-3.0254400000000001E-2</c:v>
                </c:pt>
                <c:pt idx="23238">
                  <c:v>-3.0521199999999998E-2</c:v>
                </c:pt>
                <c:pt idx="23239">
                  <c:v>-3.0744500000000001E-2</c:v>
                </c:pt>
                <c:pt idx="23240">
                  <c:v>-3.0922399999999999E-2</c:v>
                </c:pt>
                <c:pt idx="23241">
                  <c:v>-3.1053500000000001E-2</c:v>
                </c:pt>
                <c:pt idx="23242">
                  <c:v>-3.11373E-2</c:v>
                </c:pt>
                <c:pt idx="23243">
                  <c:v>-3.11741E-2</c:v>
                </c:pt>
                <c:pt idx="23244">
                  <c:v>-3.1164600000000001E-2</c:v>
                </c:pt>
                <c:pt idx="23245">
                  <c:v>-3.1109100000000001E-2</c:v>
                </c:pt>
                <c:pt idx="23246">
                  <c:v>-3.10075E-2</c:v>
                </c:pt>
                <c:pt idx="23247">
                  <c:v>-3.08598E-2</c:v>
                </c:pt>
                <c:pt idx="23248">
                  <c:v>-3.0665600000000001E-2</c:v>
                </c:pt>
                <c:pt idx="23249">
                  <c:v>-3.0424400000000001E-2</c:v>
                </c:pt>
                <c:pt idx="23250">
                  <c:v>-3.01353E-2</c:v>
                </c:pt>
                <c:pt idx="23251">
                  <c:v>-2.9798100000000001E-2</c:v>
                </c:pt>
                <c:pt idx="23252">
                  <c:v>-2.94127E-2</c:v>
                </c:pt>
                <c:pt idx="23253">
                  <c:v>-2.8979999999999999E-2</c:v>
                </c:pt>
                <c:pt idx="23254">
                  <c:v>-2.8501499999999999E-2</c:v>
                </c:pt>
                <c:pt idx="23255">
                  <c:v>-2.7978699999999999E-2</c:v>
                </c:pt>
                <c:pt idx="23256">
                  <c:v>-2.74118E-2</c:v>
                </c:pt>
                <c:pt idx="23257">
                  <c:v>-2.67996E-2</c:v>
                </c:pt>
                <c:pt idx="23258">
                  <c:v>-2.6141399999999999E-2</c:v>
                </c:pt>
                <c:pt idx="23259">
                  <c:v>-2.5438100000000002E-2</c:v>
                </c:pt>
                <c:pt idx="23260">
                  <c:v>-2.46918E-2</c:v>
                </c:pt>
                <c:pt idx="23261">
                  <c:v>-2.3904100000000001E-2</c:v>
                </c:pt>
                <c:pt idx="23262">
                  <c:v>-2.3077E-2</c:v>
                </c:pt>
                <c:pt idx="23263">
                  <c:v>-2.2213E-2</c:v>
                </c:pt>
                <c:pt idx="23264">
                  <c:v>-2.13133E-2</c:v>
                </c:pt>
                <c:pt idx="23265">
                  <c:v>-2.0377300000000001E-2</c:v>
                </c:pt>
                <c:pt idx="23266">
                  <c:v>-1.9405100000000002E-2</c:v>
                </c:pt>
                <c:pt idx="23267">
                  <c:v>-1.8399800000000001E-2</c:v>
                </c:pt>
                <c:pt idx="23268">
                  <c:v>-1.7365100000000001E-2</c:v>
                </c:pt>
                <c:pt idx="23269">
                  <c:v>-1.6303700000000001E-2</c:v>
                </c:pt>
                <c:pt idx="23270">
                  <c:v>-1.52169E-2</c:v>
                </c:pt>
                <c:pt idx="23271">
                  <c:v>-1.4105299999999999E-2</c:v>
                </c:pt>
                <c:pt idx="23272">
                  <c:v>-1.29701E-2</c:v>
                </c:pt>
                <c:pt idx="23273">
                  <c:v>-1.1812899999999999E-2</c:v>
                </c:pt>
                <c:pt idx="23274">
                  <c:v>-1.0635199999999999E-2</c:v>
                </c:pt>
                <c:pt idx="23275" formatCode="0.00E+00">
                  <c:v>-9.4389699999999997E-3</c:v>
                </c:pt>
                <c:pt idx="23276" formatCode="0.00E+00">
                  <c:v>-8.2265099999999994E-3</c:v>
                </c:pt>
                <c:pt idx="23277" formatCode="0.00E+00">
                  <c:v>-7.0006299999999999E-3</c:v>
                </c:pt>
                <c:pt idx="23278" formatCode="0.00E+00">
                  <c:v>-5.7644000000000003E-3</c:v>
                </c:pt>
                <c:pt idx="23279" formatCode="0.00E+00">
                  <c:v>-4.5206400000000002E-3</c:v>
                </c:pt>
                <c:pt idx="23280" formatCode="0.00E+00">
                  <c:v>-3.2712499999999999E-3</c:v>
                </c:pt>
                <c:pt idx="23281" formatCode="0.00E+00">
                  <c:v>-2.0177900000000002E-3</c:v>
                </c:pt>
                <c:pt idx="23282" formatCode="0.00E+00">
                  <c:v>-7.6246899999999999E-4</c:v>
                </c:pt>
                <c:pt idx="23283" formatCode="0.00E+00">
                  <c:v>4.9218600000000003E-4</c:v>
                </c:pt>
                <c:pt idx="23284" formatCode="0.00E+00">
                  <c:v>1.74475E-3</c:v>
                </c:pt>
                <c:pt idx="23285" formatCode="0.00E+00">
                  <c:v>2.99417E-3</c:v>
                </c:pt>
                <c:pt idx="23286" formatCode="0.00E+00">
                  <c:v>4.2384700000000003E-3</c:v>
                </c:pt>
                <c:pt idx="23287" formatCode="0.00E+00">
                  <c:v>5.4753199999999997E-3</c:v>
                </c:pt>
                <c:pt idx="23288" formatCode="0.00E+00">
                  <c:v>6.7022000000000002E-3</c:v>
                </c:pt>
                <c:pt idx="23289" formatCode="0.00E+00">
                  <c:v>7.9163900000000006E-3</c:v>
                </c:pt>
                <c:pt idx="23290" formatCode="0.00E+00">
                  <c:v>9.1156299999999996E-3</c:v>
                </c:pt>
                <c:pt idx="23291">
                  <c:v>1.02979E-2</c:v>
                </c:pt>
                <c:pt idx="23292">
                  <c:v>1.14611E-2</c:v>
                </c:pt>
                <c:pt idx="23293">
                  <c:v>1.26026E-2</c:v>
                </c:pt>
                <c:pt idx="23294">
                  <c:v>1.37205E-2</c:v>
                </c:pt>
                <c:pt idx="23295">
                  <c:v>1.4813E-2</c:v>
                </c:pt>
                <c:pt idx="23296">
                  <c:v>1.5878199999999999E-2</c:v>
                </c:pt>
                <c:pt idx="23297">
                  <c:v>1.6913899999999999E-2</c:v>
                </c:pt>
                <c:pt idx="23298">
                  <c:v>1.79179E-2</c:v>
                </c:pt>
                <c:pt idx="23299">
                  <c:v>1.8888100000000001E-2</c:v>
                </c:pt>
                <c:pt idx="23300">
                  <c:v>1.9822900000000001E-2</c:v>
                </c:pt>
                <c:pt idx="23301">
                  <c:v>2.0721199999999999E-2</c:v>
                </c:pt>
                <c:pt idx="23302">
                  <c:v>2.1581800000000002E-2</c:v>
                </c:pt>
                <c:pt idx="23303">
                  <c:v>2.2403300000000001E-2</c:v>
                </c:pt>
                <c:pt idx="23304">
                  <c:v>2.3184099999999999E-2</c:v>
                </c:pt>
                <c:pt idx="23305">
                  <c:v>2.3922599999999999E-2</c:v>
                </c:pt>
                <c:pt idx="23306">
                  <c:v>2.4617300000000002E-2</c:v>
                </c:pt>
                <c:pt idx="23307">
                  <c:v>2.52666E-2</c:v>
                </c:pt>
                <c:pt idx="23308">
                  <c:v>2.5869E-2</c:v>
                </c:pt>
                <c:pt idx="23309">
                  <c:v>2.6423499999999999E-2</c:v>
                </c:pt>
                <c:pt idx="23310">
                  <c:v>2.69292E-2</c:v>
                </c:pt>
                <c:pt idx="23311">
                  <c:v>2.73856E-2</c:v>
                </c:pt>
                <c:pt idx="23312">
                  <c:v>2.77916E-2</c:v>
                </c:pt>
                <c:pt idx="23313">
                  <c:v>2.81468E-2</c:v>
                </c:pt>
                <c:pt idx="23314">
                  <c:v>2.8450799999999998E-2</c:v>
                </c:pt>
                <c:pt idx="23315">
                  <c:v>2.8703099999999999E-2</c:v>
                </c:pt>
                <c:pt idx="23316">
                  <c:v>2.8902600000000001E-2</c:v>
                </c:pt>
                <c:pt idx="23317">
                  <c:v>2.9048000000000001E-2</c:v>
                </c:pt>
                <c:pt idx="23318">
                  <c:v>2.9138899999999999E-2</c:v>
                </c:pt>
                <c:pt idx="23319">
                  <c:v>2.9174800000000001E-2</c:v>
                </c:pt>
                <c:pt idx="23320">
                  <c:v>2.9155500000000001E-2</c:v>
                </c:pt>
                <c:pt idx="23321">
                  <c:v>2.9081099999999999E-2</c:v>
                </c:pt>
                <c:pt idx="23322">
                  <c:v>2.8951500000000002E-2</c:v>
                </c:pt>
                <c:pt idx="23323">
                  <c:v>2.87666E-2</c:v>
                </c:pt>
                <c:pt idx="23324">
                  <c:v>2.8526200000000002E-2</c:v>
                </c:pt>
                <c:pt idx="23325">
                  <c:v>2.8230700000000001E-2</c:v>
                </c:pt>
                <c:pt idx="23326">
                  <c:v>2.7880599999999998E-2</c:v>
                </c:pt>
                <c:pt idx="23327">
                  <c:v>2.7476500000000001E-2</c:v>
                </c:pt>
                <c:pt idx="23328">
                  <c:v>2.7018899999999998E-2</c:v>
                </c:pt>
                <c:pt idx="23329">
                  <c:v>2.65086E-2</c:v>
                </c:pt>
                <c:pt idx="23330">
                  <c:v>2.5946400000000001E-2</c:v>
                </c:pt>
                <c:pt idx="23331">
                  <c:v>2.53332E-2</c:v>
                </c:pt>
                <c:pt idx="23332">
                  <c:v>2.4669799999999999E-2</c:v>
                </c:pt>
                <c:pt idx="23333">
                  <c:v>2.3957200000000001E-2</c:v>
                </c:pt>
                <c:pt idx="23334">
                  <c:v>2.3196499999999998E-2</c:v>
                </c:pt>
                <c:pt idx="23335">
                  <c:v>2.23889E-2</c:v>
                </c:pt>
                <c:pt idx="23336">
                  <c:v>2.15359E-2</c:v>
                </c:pt>
                <c:pt idx="23337">
                  <c:v>2.0639399999999999E-2</c:v>
                </c:pt>
                <c:pt idx="23338">
                  <c:v>1.9701E-2</c:v>
                </c:pt>
                <c:pt idx="23339">
                  <c:v>1.8722200000000001E-2</c:v>
                </c:pt>
                <c:pt idx="23340">
                  <c:v>1.77048E-2</c:v>
                </c:pt>
                <c:pt idx="23341">
                  <c:v>1.66502E-2</c:v>
                </c:pt>
                <c:pt idx="23342">
                  <c:v>1.55599E-2</c:v>
                </c:pt>
                <c:pt idx="23343">
                  <c:v>1.44353E-2</c:v>
                </c:pt>
                <c:pt idx="23344">
                  <c:v>1.3278699999999999E-2</c:v>
                </c:pt>
                <c:pt idx="23345">
                  <c:v>1.20921E-2</c:v>
                </c:pt>
                <c:pt idx="23346">
                  <c:v>1.0877700000000001E-2</c:v>
                </c:pt>
                <c:pt idx="23347" formatCode="0.00E+00">
                  <c:v>9.6371900000000003E-3</c:v>
                </c:pt>
                <c:pt idx="23348" formatCode="0.00E+00">
                  <c:v>8.3722599999999994E-3</c:v>
                </c:pt>
                <c:pt idx="23349" formatCode="0.00E+00">
                  <c:v>7.0848100000000004E-3</c:v>
                </c:pt>
                <c:pt idx="23350" formatCode="0.00E+00">
                  <c:v>5.7768100000000003E-3</c:v>
                </c:pt>
                <c:pt idx="23351" formatCode="0.00E+00">
                  <c:v>4.4503299999999997E-3</c:v>
                </c:pt>
                <c:pt idx="23352" formatCode="0.00E+00">
                  <c:v>3.10765E-3</c:v>
                </c:pt>
                <c:pt idx="23353" formatCode="0.00E+00">
                  <c:v>1.7512199999999999E-3</c:v>
                </c:pt>
                <c:pt idx="23354" formatCode="0.00E+00">
                  <c:v>3.8342299999999998E-4</c:v>
                </c:pt>
                <c:pt idx="23355" formatCode="0.00E+00">
                  <c:v>-9.9346399999999989E-4</c:v>
                </c:pt>
                <c:pt idx="23356" formatCode="0.00E+00">
                  <c:v>-2.37703E-3</c:v>
                </c:pt>
                <c:pt idx="23357" formatCode="0.00E+00">
                  <c:v>-3.7644200000000001E-3</c:v>
                </c:pt>
                <c:pt idx="23358" formatCode="0.00E+00">
                  <c:v>-5.1527400000000003E-3</c:v>
                </c:pt>
                <c:pt idx="23359" formatCode="0.00E+00">
                  <c:v>-6.5398100000000001E-3</c:v>
                </c:pt>
                <c:pt idx="23360" formatCode="0.00E+00">
                  <c:v>-7.9237400000000003E-3</c:v>
                </c:pt>
                <c:pt idx="23361" formatCode="0.00E+00">
                  <c:v>-9.3021800000000002E-3</c:v>
                </c:pt>
                <c:pt idx="23362">
                  <c:v>-1.06724E-2</c:v>
                </c:pt>
                <c:pt idx="23363">
                  <c:v>-1.20319E-2</c:v>
                </c:pt>
                <c:pt idx="23364">
                  <c:v>-1.33784E-2</c:v>
                </c:pt>
                <c:pt idx="23365">
                  <c:v>-1.4709699999999999E-2</c:v>
                </c:pt>
                <c:pt idx="23366">
                  <c:v>-1.6023599999999999E-2</c:v>
                </c:pt>
                <c:pt idx="23367">
                  <c:v>-1.7318099999999999E-2</c:v>
                </c:pt>
                <c:pt idx="23368">
                  <c:v>-1.8590800000000001E-2</c:v>
                </c:pt>
                <c:pt idx="23369">
                  <c:v>-1.9839599999999999E-2</c:v>
                </c:pt>
                <c:pt idx="23370">
                  <c:v>-2.1062399999999998E-2</c:v>
                </c:pt>
                <c:pt idx="23371">
                  <c:v>-2.2257099999999998E-2</c:v>
                </c:pt>
                <c:pt idx="23372">
                  <c:v>-2.3421299999999999E-2</c:v>
                </c:pt>
                <c:pt idx="23373">
                  <c:v>-2.4552999999999998E-2</c:v>
                </c:pt>
                <c:pt idx="23374">
                  <c:v>-2.5649999999999999E-2</c:v>
                </c:pt>
                <c:pt idx="23375">
                  <c:v>-2.6709900000000002E-2</c:v>
                </c:pt>
                <c:pt idx="23376">
                  <c:v>-2.77307E-2</c:v>
                </c:pt>
                <c:pt idx="23377">
                  <c:v>-2.8710699999999999E-2</c:v>
                </c:pt>
                <c:pt idx="23378">
                  <c:v>-2.96482E-2</c:v>
                </c:pt>
                <c:pt idx="23379">
                  <c:v>-3.0541700000000001E-2</c:v>
                </c:pt>
                <c:pt idx="23380">
                  <c:v>-3.1389500000000001E-2</c:v>
                </c:pt>
                <c:pt idx="23381">
                  <c:v>-3.2190200000000002E-2</c:v>
                </c:pt>
                <c:pt idx="23382">
                  <c:v>-3.29425E-2</c:v>
                </c:pt>
                <c:pt idx="23383">
                  <c:v>-3.3645099999999997E-2</c:v>
                </c:pt>
                <c:pt idx="23384">
                  <c:v>-3.4296599999999997E-2</c:v>
                </c:pt>
                <c:pt idx="23385">
                  <c:v>-3.4895900000000001E-2</c:v>
                </c:pt>
                <c:pt idx="23386">
                  <c:v>-3.5441800000000002E-2</c:v>
                </c:pt>
                <c:pt idx="23387">
                  <c:v>-3.5933199999999998E-2</c:v>
                </c:pt>
                <c:pt idx="23388">
                  <c:v>-3.6369199999999997E-2</c:v>
                </c:pt>
                <c:pt idx="23389">
                  <c:v>-3.6748900000000001E-2</c:v>
                </c:pt>
                <c:pt idx="23390">
                  <c:v>-3.70715E-2</c:v>
                </c:pt>
                <c:pt idx="23391">
                  <c:v>-3.7336399999999999E-2</c:v>
                </c:pt>
                <c:pt idx="23392">
                  <c:v>-3.7542699999999998E-2</c:v>
                </c:pt>
                <c:pt idx="23393">
                  <c:v>-3.7690000000000001E-2</c:v>
                </c:pt>
                <c:pt idx="23394">
                  <c:v>-3.7778199999999998E-2</c:v>
                </c:pt>
                <c:pt idx="23395">
                  <c:v>-3.7807300000000002E-2</c:v>
                </c:pt>
                <c:pt idx="23396">
                  <c:v>-3.7776900000000002E-2</c:v>
                </c:pt>
                <c:pt idx="23397">
                  <c:v>-3.7686999999999998E-2</c:v>
                </c:pt>
                <c:pt idx="23398">
                  <c:v>-3.75372E-2</c:v>
                </c:pt>
                <c:pt idx="23399">
                  <c:v>-3.7327699999999998E-2</c:v>
                </c:pt>
                <c:pt idx="23400">
                  <c:v>-3.7058599999999997E-2</c:v>
                </c:pt>
                <c:pt idx="23401">
                  <c:v>-3.67303E-2</c:v>
                </c:pt>
                <c:pt idx="23402">
                  <c:v>-3.6342899999999997E-2</c:v>
                </c:pt>
                <c:pt idx="23403">
                  <c:v>-3.5897100000000001E-2</c:v>
                </c:pt>
                <c:pt idx="23404">
                  <c:v>-3.5393500000000001E-2</c:v>
                </c:pt>
                <c:pt idx="23405">
                  <c:v>-3.4832700000000001E-2</c:v>
                </c:pt>
                <c:pt idx="23406">
                  <c:v>-3.4215599999999999E-2</c:v>
                </c:pt>
                <c:pt idx="23407">
                  <c:v>-3.3543000000000003E-2</c:v>
                </c:pt>
                <c:pt idx="23408">
                  <c:v>-3.2816199999999997E-2</c:v>
                </c:pt>
                <c:pt idx="23409">
                  <c:v>-3.2035899999999999E-2</c:v>
                </c:pt>
                <c:pt idx="23410">
                  <c:v>-3.1203100000000001E-2</c:v>
                </c:pt>
                <c:pt idx="23411">
                  <c:v>-3.03188E-2</c:v>
                </c:pt>
                <c:pt idx="23412">
                  <c:v>-2.9384500000000001E-2</c:v>
                </c:pt>
                <c:pt idx="23413">
                  <c:v>-2.8401800000000001E-2</c:v>
                </c:pt>
                <c:pt idx="23414">
                  <c:v>-2.7372E-2</c:v>
                </c:pt>
                <c:pt idx="23415">
                  <c:v>-2.6296900000000002E-2</c:v>
                </c:pt>
                <c:pt idx="23416">
                  <c:v>-2.51784E-2</c:v>
                </c:pt>
                <c:pt idx="23417">
                  <c:v>-2.40182E-2</c:v>
                </c:pt>
                <c:pt idx="23418">
                  <c:v>-2.2818100000000001E-2</c:v>
                </c:pt>
                <c:pt idx="23419">
                  <c:v>-2.1579999999999998E-2</c:v>
                </c:pt>
                <c:pt idx="23420">
                  <c:v>-2.0305500000000001E-2</c:v>
                </c:pt>
                <c:pt idx="23421">
                  <c:v>-1.8996800000000001E-2</c:v>
                </c:pt>
                <c:pt idx="23422">
                  <c:v>-1.7656000000000002E-2</c:v>
                </c:pt>
                <c:pt idx="23423">
                  <c:v>-1.62851E-2</c:v>
                </c:pt>
                <c:pt idx="23424">
                  <c:v>-1.48862E-2</c:v>
                </c:pt>
                <c:pt idx="23425">
                  <c:v>-1.34614E-2</c:v>
                </c:pt>
                <c:pt idx="23426">
                  <c:v>-1.2012999999999999E-2</c:v>
                </c:pt>
                <c:pt idx="23427">
                  <c:v>-1.0543200000000001E-2</c:v>
                </c:pt>
                <c:pt idx="23428" formatCode="0.00E+00">
                  <c:v>-9.0545899999999995E-3</c:v>
                </c:pt>
                <c:pt idx="23429" formatCode="0.00E+00">
                  <c:v>-7.5494999999999998E-3</c:v>
                </c:pt>
                <c:pt idx="23430" formatCode="0.00E+00">
                  <c:v>-6.0304399999999998E-3</c:v>
                </c:pt>
                <c:pt idx="23431" formatCode="0.00E+00">
                  <c:v>-4.4998099999999999E-3</c:v>
                </c:pt>
                <c:pt idx="23432" formatCode="0.00E+00">
                  <c:v>-2.9598599999999999E-3</c:v>
                </c:pt>
                <c:pt idx="23433" formatCode="0.00E+00">
                  <c:v>-1.4128299999999999E-3</c:v>
                </c:pt>
                <c:pt idx="23434" formatCode="0.00E+00">
                  <c:v>1.3884999999999999E-4</c:v>
                </c:pt>
                <c:pt idx="23435" formatCode="0.00E+00">
                  <c:v>1.6926199999999999E-3</c:v>
                </c:pt>
                <c:pt idx="23436" formatCode="0.00E+00">
                  <c:v>3.24589E-3</c:v>
                </c:pt>
                <c:pt idx="23437" formatCode="0.00E+00">
                  <c:v>4.7961000000000002E-3</c:v>
                </c:pt>
                <c:pt idx="23438" formatCode="0.00E+00">
                  <c:v>6.3407899999999998E-3</c:v>
                </c:pt>
                <c:pt idx="23439" formatCode="0.00E+00">
                  <c:v>7.8774699999999993E-3</c:v>
                </c:pt>
                <c:pt idx="23440" formatCode="0.00E+00">
                  <c:v>9.4034800000000005E-3</c:v>
                </c:pt>
                <c:pt idx="23441">
                  <c:v>1.09163E-2</c:v>
                </c:pt>
                <c:pt idx="23442">
                  <c:v>1.24136E-2</c:v>
                </c:pt>
                <c:pt idx="23443">
                  <c:v>1.38934E-2</c:v>
                </c:pt>
                <c:pt idx="23444">
                  <c:v>1.5353500000000001E-2</c:v>
                </c:pt>
                <c:pt idx="23445">
                  <c:v>1.67916E-2</c:v>
                </c:pt>
                <c:pt idx="23446">
                  <c:v>1.8205599999999999E-2</c:v>
                </c:pt>
                <c:pt idx="23447">
                  <c:v>1.9593200000000002E-2</c:v>
                </c:pt>
                <c:pt idx="23448">
                  <c:v>2.0952399999999999E-2</c:v>
                </c:pt>
                <c:pt idx="23449">
                  <c:v>2.22808E-2</c:v>
                </c:pt>
                <c:pt idx="23450">
                  <c:v>2.3576400000000001E-2</c:v>
                </c:pt>
                <c:pt idx="23451">
                  <c:v>2.4836899999999999E-2</c:v>
                </c:pt>
                <c:pt idx="23452">
                  <c:v>2.6060300000000002E-2</c:v>
                </c:pt>
                <c:pt idx="23453">
                  <c:v>2.7244899999999999E-2</c:v>
                </c:pt>
                <c:pt idx="23454">
                  <c:v>2.8388799999999999E-2</c:v>
                </c:pt>
                <c:pt idx="23455">
                  <c:v>2.9490300000000001E-2</c:v>
                </c:pt>
                <c:pt idx="23456">
                  <c:v>3.0547600000000001E-2</c:v>
                </c:pt>
                <c:pt idx="23457">
                  <c:v>3.15591E-2</c:v>
                </c:pt>
                <c:pt idx="23458">
                  <c:v>3.2523099999999999E-2</c:v>
                </c:pt>
                <c:pt idx="23459">
                  <c:v>3.3438099999999998E-2</c:v>
                </c:pt>
                <c:pt idx="23460">
                  <c:v>3.4302800000000001E-2</c:v>
                </c:pt>
                <c:pt idx="23461">
                  <c:v>3.5116000000000001E-2</c:v>
                </c:pt>
                <c:pt idx="23462">
                  <c:v>3.5876900000000003E-2</c:v>
                </c:pt>
                <c:pt idx="23463">
                  <c:v>3.65843E-2</c:v>
                </c:pt>
                <c:pt idx="23464">
                  <c:v>3.7237199999999998E-2</c:v>
                </c:pt>
                <c:pt idx="23465">
                  <c:v>3.7834699999999999E-2</c:v>
                </c:pt>
                <c:pt idx="23466">
                  <c:v>3.8375600000000003E-2</c:v>
                </c:pt>
                <c:pt idx="23467">
                  <c:v>3.8859100000000001E-2</c:v>
                </c:pt>
                <c:pt idx="23468">
                  <c:v>3.9284300000000001E-2</c:v>
                </c:pt>
                <c:pt idx="23469">
                  <c:v>3.9650400000000002E-2</c:v>
                </c:pt>
                <c:pt idx="23470">
                  <c:v>3.9956899999999997E-2</c:v>
                </c:pt>
                <c:pt idx="23471">
                  <c:v>4.0203500000000003E-2</c:v>
                </c:pt>
                <c:pt idx="23472">
                  <c:v>4.0389899999999999E-2</c:v>
                </c:pt>
                <c:pt idx="23473">
                  <c:v>4.0515700000000002E-2</c:v>
                </c:pt>
                <c:pt idx="23474">
                  <c:v>4.0581100000000002E-2</c:v>
                </c:pt>
                <c:pt idx="23475">
                  <c:v>4.05861E-2</c:v>
                </c:pt>
                <c:pt idx="23476">
                  <c:v>4.0530799999999999E-2</c:v>
                </c:pt>
                <c:pt idx="23477">
                  <c:v>4.0415899999999998E-2</c:v>
                </c:pt>
                <c:pt idx="23478">
                  <c:v>4.0241699999999998E-2</c:v>
                </c:pt>
                <c:pt idx="23479">
                  <c:v>4.00089E-2</c:v>
                </c:pt>
                <c:pt idx="23480">
                  <c:v>3.9717799999999998E-2</c:v>
                </c:pt>
                <c:pt idx="23481">
                  <c:v>3.9369099999999997E-2</c:v>
                </c:pt>
                <c:pt idx="23482">
                  <c:v>3.8962900000000002E-2</c:v>
                </c:pt>
                <c:pt idx="23483">
                  <c:v>3.84993E-2</c:v>
                </c:pt>
                <c:pt idx="23484">
                  <c:v>3.7979199999999998E-2</c:v>
                </c:pt>
                <c:pt idx="23485">
                  <c:v>3.7404E-2</c:v>
                </c:pt>
                <c:pt idx="23486">
                  <c:v>3.6775000000000002E-2</c:v>
                </c:pt>
                <c:pt idx="23487">
                  <c:v>3.6093600000000003E-2</c:v>
                </c:pt>
                <c:pt idx="23488">
                  <c:v>3.5360999999999997E-2</c:v>
                </c:pt>
                <c:pt idx="23489">
                  <c:v>3.4578900000000003E-2</c:v>
                </c:pt>
                <c:pt idx="23490">
                  <c:v>3.3748599999999997E-2</c:v>
                </c:pt>
                <c:pt idx="23491">
                  <c:v>3.2871900000000003E-2</c:v>
                </c:pt>
                <c:pt idx="23492">
                  <c:v>3.1950199999999998E-2</c:v>
                </c:pt>
                <c:pt idx="23493">
                  <c:v>3.09853E-2</c:v>
                </c:pt>
                <c:pt idx="23494">
                  <c:v>2.9978600000000001E-2</c:v>
                </c:pt>
                <c:pt idx="23495">
                  <c:v>2.8931599999999998E-2</c:v>
                </c:pt>
                <c:pt idx="23496">
                  <c:v>2.78459E-2</c:v>
                </c:pt>
                <c:pt idx="23497">
                  <c:v>2.6723500000000001E-2</c:v>
                </c:pt>
                <c:pt idx="23498">
                  <c:v>2.5566499999999999E-2</c:v>
                </c:pt>
                <c:pt idx="23499">
                  <c:v>2.4377200000000002E-2</c:v>
                </c:pt>
                <c:pt idx="23500">
                  <c:v>2.31577E-2</c:v>
                </c:pt>
                <c:pt idx="23501">
                  <c:v>2.1910200000000001E-2</c:v>
                </c:pt>
                <c:pt idx="23502">
                  <c:v>2.0636999999999999E-2</c:v>
                </c:pt>
                <c:pt idx="23503">
                  <c:v>1.93399E-2</c:v>
                </c:pt>
                <c:pt idx="23504">
                  <c:v>1.8021100000000002E-2</c:v>
                </c:pt>
                <c:pt idx="23505">
                  <c:v>1.6682700000000002E-2</c:v>
                </c:pt>
                <c:pt idx="23506">
                  <c:v>1.5326899999999999E-2</c:v>
                </c:pt>
                <c:pt idx="23507">
                  <c:v>1.39559E-2</c:v>
                </c:pt>
                <c:pt idx="23508">
                  <c:v>1.25717E-2</c:v>
                </c:pt>
                <c:pt idx="23509">
                  <c:v>1.1176699999999999E-2</c:v>
                </c:pt>
                <c:pt idx="23510" formatCode="0.00E+00">
                  <c:v>9.7731099999999998E-3</c:v>
                </c:pt>
                <c:pt idx="23511" formatCode="0.00E+00">
                  <c:v>8.3634299999999998E-3</c:v>
                </c:pt>
                <c:pt idx="23512" formatCode="0.00E+00">
                  <c:v>6.9502699999999997E-3</c:v>
                </c:pt>
                <c:pt idx="23513" formatCode="0.00E+00">
                  <c:v>5.5362600000000003E-3</c:v>
                </c:pt>
                <c:pt idx="23514" formatCode="0.00E+00">
                  <c:v>4.1238999999999998E-3</c:v>
                </c:pt>
                <c:pt idx="23515" formatCode="0.00E+00">
                  <c:v>2.7156300000000001E-3</c:v>
                </c:pt>
                <c:pt idx="23516" formatCode="0.00E+00">
                  <c:v>1.3138100000000001E-3</c:v>
                </c:pt>
                <c:pt idx="23517" formatCode="0.00E+00">
                  <c:v>-7.93046E-5</c:v>
                </c:pt>
                <c:pt idx="23518" formatCode="0.00E+00">
                  <c:v>-1.4614599999999999E-3</c:v>
                </c:pt>
                <c:pt idx="23519" formatCode="0.00E+00">
                  <c:v>-2.8302800000000001E-3</c:v>
                </c:pt>
                <c:pt idx="23520" formatCode="0.00E+00">
                  <c:v>-4.1832199999999996E-3</c:v>
                </c:pt>
                <c:pt idx="23521" formatCode="0.00E+00">
                  <c:v>-5.5178299999999996E-3</c:v>
                </c:pt>
                <c:pt idx="23522" formatCode="0.00E+00">
                  <c:v>-6.8320400000000002E-3</c:v>
                </c:pt>
                <c:pt idx="23523" formatCode="0.00E+00">
                  <c:v>-8.1242099999999998E-3</c:v>
                </c:pt>
                <c:pt idx="23524" formatCode="0.00E+00">
                  <c:v>-9.39276E-3</c:v>
                </c:pt>
                <c:pt idx="23525">
                  <c:v>-1.0635800000000001E-2</c:v>
                </c:pt>
                <c:pt idx="23526">
                  <c:v>-1.18513E-2</c:v>
                </c:pt>
                <c:pt idx="23527">
                  <c:v>-1.3037399999999999E-2</c:v>
                </c:pt>
                <c:pt idx="23528">
                  <c:v>-1.4192099999999999E-2</c:v>
                </c:pt>
                <c:pt idx="23529">
                  <c:v>-1.5313200000000001E-2</c:v>
                </c:pt>
                <c:pt idx="23530">
                  <c:v>-1.6398599999999999E-2</c:v>
                </c:pt>
                <c:pt idx="23531">
                  <c:v>-1.7446199999999999E-2</c:v>
                </c:pt>
                <c:pt idx="23532">
                  <c:v>-1.8454499999999999E-2</c:v>
                </c:pt>
                <c:pt idx="23533">
                  <c:v>-1.9422100000000001E-2</c:v>
                </c:pt>
                <c:pt idx="23534">
                  <c:v>-2.0347299999999999E-2</c:v>
                </c:pt>
                <c:pt idx="23535">
                  <c:v>-2.1228199999999999E-2</c:v>
                </c:pt>
                <c:pt idx="23536">
                  <c:v>-2.2063300000000001E-2</c:v>
                </c:pt>
                <c:pt idx="23537">
                  <c:v>-2.2851300000000001E-2</c:v>
                </c:pt>
                <c:pt idx="23538">
                  <c:v>-2.3591299999999999E-2</c:v>
                </c:pt>
                <c:pt idx="23539">
                  <c:v>-2.4282000000000001E-2</c:v>
                </c:pt>
                <c:pt idx="23540">
                  <c:v>-2.4922199999999999E-2</c:v>
                </c:pt>
                <c:pt idx="23541">
                  <c:v>-2.5511200000000001E-2</c:v>
                </c:pt>
                <c:pt idx="23542">
                  <c:v>-2.6048600000000002E-2</c:v>
                </c:pt>
                <c:pt idx="23543">
                  <c:v>-2.6533500000000002E-2</c:v>
                </c:pt>
                <c:pt idx="23544">
                  <c:v>-2.6965300000000001E-2</c:v>
                </c:pt>
                <c:pt idx="23545">
                  <c:v>-2.7343699999999999E-2</c:v>
                </c:pt>
                <c:pt idx="23546">
                  <c:v>-2.76682E-2</c:v>
                </c:pt>
                <c:pt idx="23547">
                  <c:v>-2.79388E-2</c:v>
                </c:pt>
                <c:pt idx="23548">
                  <c:v>-2.8154999999999999E-2</c:v>
                </c:pt>
                <c:pt idx="23549">
                  <c:v>-2.8316399999999999E-2</c:v>
                </c:pt>
                <c:pt idx="23550">
                  <c:v>-2.8422099999999999E-2</c:v>
                </c:pt>
                <c:pt idx="23551">
                  <c:v>-2.8471799999999998E-2</c:v>
                </c:pt>
                <c:pt idx="23552">
                  <c:v>-2.84657E-2</c:v>
                </c:pt>
                <c:pt idx="23553">
                  <c:v>-2.8403899999999999E-2</c:v>
                </c:pt>
                <c:pt idx="23554">
                  <c:v>-2.8286800000000001E-2</c:v>
                </c:pt>
                <c:pt idx="23555">
                  <c:v>-2.8114699999999999E-2</c:v>
                </c:pt>
                <c:pt idx="23556">
                  <c:v>-2.7888300000000001E-2</c:v>
                </c:pt>
                <c:pt idx="23557">
                  <c:v>-2.7608199999999999E-2</c:v>
                </c:pt>
                <c:pt idx="23558">
                  <c:v>-2.72751E-2</c:v>
                </c:pt>
                <c:pt idx="23559">
                  <c:v>-2.6889699999999999E-2</c:v>
                </c:pt>
                <c:pt idx="23560">
                  <c:v>-2.6452799999999999E-2</c:v>
                </c:pt>
                <c:pt idx="23561">
                  <c:v>-2.59654E-2</c:v>
                </c:pt>
                <c:pt idx="23562">
                  <c:v>-2.54285E-2</c:v>
                </c:pt>
                <c:pt idx="23563">
                  <c:v>-2.4842900000000001E-2</c:v>
                </c:pt>
                <c:pt idx="23564">
                  <c:v>-2.4209600000000001E-2</c:v>
                </c:pt>
                <c:pt idx="23565">
                  <c:v>-2.35293E-2</c:v>
                </c:pt>
                <c:pt idx="23566">
                  <c:v>-2.2803199999999999E-2</c:v>
                </c:pt>
                <c:pt idx="23567">
                  <c:v>-2.20325E-2</c:v>
                </c:pt>
                <c:pt idx="23568">
                  <c:v>-2.1218500000000001E-2</c:v>
                </c:pt>
                <c:pt idx="23569">
                  <c:v>-2.03629E-2</c:v>
                </c:pt>
                <c:pt idx="23570">
                  <c:v>-1.94679E-2</c:v>
                </c:pt>
                <c:pt idx="23571">
                  <c:v>-1.85355E-2</c:v>
                </c:pt>
                <c:pt idx="23572">
                  <c:v>-1.7567300000000001E-2</c:v>
                </c:pt>
                <c:pt idx="23573">
                  <c:v>-1.6564599999999999E-2</c:v>
                </c:pt>
                <c:pt idx="23574">
                  <c:v>-1.55289E-2</c:v>
                </c:pt>
                <c:pt idx="23575">
                  <c:v>-1.44618E-2</c:v>
                </c:pt>
                <c:pt idx="23576">
                  <c:v>-1.3365200000000001E-2</c:v>
                </c:pt>
                <c:pt idx="23577">
                  <c:v>-1.2241E-2</c:v>
                </c:pt>
                <c:pt idx="23578">
                  <c:v>-1.1091500000000001E-2</c:v>
                </c:pt>
                <c:pt idx="23579" formatCode="0.00E+00">
                  <c:v>-9.9182200000000002E-3</c:v>
                </c:pt>
                <c:pt idx="23580" formatCode="0.00E+00">
                  <c:v>-8.7228300000000009E-3</c:v>
                </c:pt>
                <c:pt idx="23581" formatCode="0.00E+00">
                  <c:v>-7.5071000000000001E-3</c:v>
                </c:pt>
                <c:pt idx="23582" formatCode="0.00E+00">
                  <c:v>-6.2732500000000002E-3</c:v>
                </c:pt>
                <c:pt idx="23583" formatCode="0.00E+00">
                  <c:v>-5.0236899999999999E-3</c:v>
                </c:pt>
                <c:pt idx="23584" formatCode="0.00E+00">
                  <c:v>-3.7607299999999999E-3</c:v>
                </c:pt>
                <c:pt idx="23585" formatCode="0.00E+00">
                  <c:v>-2.4865500000000001E-3</c:v>
                </c:pt>
                <c:pt idx="23586" formatCode="0.00E+00">
                  <c:v>-1.2033600000000001E-3</c:v>
                </c:pt>
                <c:pt idx="23587" formatCode="0.00E+00">
                  <c:v>8.6638199999999993E-5</c:v>
                </c:pt>
                <c:pt idx="23588" formatCode="0.00E+00">
                  <c:v>1.38145E-3</c:v>
                </c:pt>
                <c:pt idx="23589" formatCode="0.00E+00">
                  <c:v>2.6792299999999999E-3</c:v>
                </c:pt>
                <c:pt idx="23590" formatCode="0.00E+00">
                  <c:v>3.9782400000000001E-3</c:v>
                </c:pt>
                <c:pt idx="23591" formatCode="0.00E+00">
                  <c:v>5.2766699999999998E-3</c:v>
                </c:pt>
                <c:pt idx="23592" formatCode="0.00E+00">
                  <c:v>6.5724399999999997E-3</c:v>
                </c:pt>
                <c:pt idx="23593" formatCode="0.00E+00">
                  <c:v>7.8632500000000004E-3</c:v>
                </c:pt>
                <c:pt idx="23594" formatCode="0.00E+00">
                  <c:v>9.1468000000000001E-3</c:v>
                </c:pt>
                <c:pt idx="23595">
                  <c:v>1.0420799999999999E-2</c:v>
                </c:pt>
                <c:pt idx="23596">
                  <c:v>1.16829E-2</c:v>
                </c:pt>
                <c:pt idx="23597">
                  <c:v>1.2931099999999999E-2</c:v>
                </c:pt>
                <c:pt idx="23598">
                  <c:v>1.41636E-2</c:v>
                </c:pt>
                <c:pt idx="23599">
                  <c:v>1.53788E-2</c:v>
                </c:pt>
                <c:pt idx="23600">
                  <c:v>1.6574700000000001E-2</c:v>
                </c:pt>
                <c:pt idx="23601">
                  <c:v>1.77497E-2</c:v>
                </c:pt>
                <c:pt idx="23602">
                  <c:v>1.8901999999999999E-2</c:v>
                </c:pt>
                <c:pt idx="23603">
                  <c:v>2.0030099999999999E-2</c:v>
                </c:pt>
                <c:pt idx="23604">
                  <c:v>2.11322E-2</c:v>
                </c:pt>
                <c:pt idx="23605">
                  <c:v>2.2206699999999999E-2</c:v>
                </c:pt>
                <c:pt idx="23606">
                  <c:v>2.3252200000000001E-2</c:v>
                </c:pt>
                <c:pt idx="23607">
                  <c:v>2.4267E-2</c:v>
                </c:pt>
                <c:pt idx="23608">
                  <c:v>2.52497E-2</c:v>
                </c:pt>
                <c:pt idx="23609">
                  <c:v>2.6199E-2</c:v>
                </c:pt>
                <c:pt idx="23610">
                  <c:v>2.7113399999999999E-2</c:v>
                </c:pt>
                <c:pt idx="23611">
                  <c:v>2.7991100000000001E-2</c:v>
                </c:pt>
                <c:pt idx="23612">
                  <c:v>2.8830499999999998E-2</c:v>
                </c:pt>
                <c:pt idx="23613">
                  <c:v>2.9630500000000001E-2</c:v>
                </c:pt>
                <c:pt idx="23614">
                  <c:v>3.0390199999999999E-2</c:v>
                </c:pt>
                <c:pt idx="23615">
                  <c:v>3.11086E-2</c:v>
                </c:pt>
                <c:pt idx="23616">
                  <c:v>3.1784899999999998E-2</c:v>
                </c:pt>
                <c:pt idx="23617">
                  <c:v>3.2418299999999997E-2</c:v>
                </c:pt>
                <c:pt idx="23618">
                  <c:v>3.3008500000000003E-2</c:v>
                </c:pt>
                <c:pt idx="23619">
                  <c:v>3.3554800000000003E-2</c:v>
                </c:pt>
                <c:pt idx="23620">
                  <c:v>3.4056400000000001E-2</c:v>
                </c:pt>
                <c:pt idx="23621">
                  <c:v>3.45127E-2</c:v>
                </c:pt>
                <c:pt idx="23622">
                  <c:v>3.4923500000000003E-2</c:v>
                </c:pt>
                <c:pt idx="23623">
                  <c:v>3.5288600000000003E-2</c:v>
                </c:pt>
                <c:pt idx="23624">
                  <c:v>3.5608000000000001E-2</c:v>
                </c:pt>
                <c:pt idx="23625">
                  <c:v>3.5881400000000001E-2</c:v>
                </c:pt>
                <c:pt idx="23626">
                  <c:v>3.6108399999999999E-2</c:v>
                </c:pt>
                <c:pt idx="23627">
                  <c:v>3.6289299999999997E-2</c:v>
                </c:pt>
                <c:pt idx="23628">
                  <c:v>3.6423799999999999E-2</c:v>
                </c:pt>
                <c:pt idx="23629">
                  <c:v>3.6511500000000002E-2</c:v>
                </c:pt>
                <c:pt idx="23630">
                  <c:v>3.65522E-2</c:v>
                </c:pt>
                <c:pt idx="23631">
                  <c:v>3.6546099999999998E-2</c:v>
                </c:pt>
                <c:pt idx="23632">
                  <c:v>3.6493900000000003E-2</c:v>
                </c:pt>
                <c:pt idx="23633">
                  <c:v>3.6395900000000002E-2</c:v>
                </c:pt>
                <c:pt idx="23634">
                  <c:v>3.6253100000000003E-2</c:v>
                </c:pt>
                <c:pt idx="23635">
                  <c:v>3.6065899999999998E-2</c:v>
                </c:pt>
                <c:pt idx="23636">
                  <c:v>3.58348E-2</c:v>
                </c:pt>
                <c:pt idx="23637">
                  <c:v>3.5560599999999998E-2</c:v>
                </c:pt>
                <c:pt idx="23638">
                  <c:v>3.5244400000000002E-2</c:v>
                </c:pt>
                <c:pt idx="23639">
                  <c:v>3.4886899999999998E-2</c:v>
                </c:pt>
                <c:pt idx="23640">
                  <c:v>3.4489100000000002E-2</c:v>
                </c:pt>
                <c:pt idx="23641">
                  <c:v>3.4051900000000003E-2</c:v>
                </c:pt>
                <c:pt idx="23642">
                  <c:v>3.3576700000000001E-2</c:v>
                </c:pt>
                <c:pt idx="23643">
                  <c:v>3.3064700000000002E-2</c:v>
                </c:pt>
                <c:pt idx="23644">
                  <c:v>3.2517299999999999E-2</c:v>
                </c:pt>
                <c:pt idx="23645">
                  <c:v>3.1935499999999999E-2</c:v>
                </c:pt>
                <c:pt idx="23646">
                  <c:v>3.1320500000000001E-2</c:v>
                </c:pt>
                <c:pt idx="23647">
                  <c:v>3.0673700000000002E-2</c:v>
                </c:pt>
                <c:pt idx="23648">
                  <c:v>2.9996399999999999E-2</c:v>
                </c:pt>
                <c:pt idx="23649">
                  <c:v>2.9289900000000001E-2</c:v>
                </c:pt>
                <c:pt idx="23650">
                  <c:v>2.85557E-2</c:v>
                </c:pt>
                <c:pt idx="23651">
                  <c:v>2.77951E-2</c:v>
                </c:pt>
                <c:pt idx="23652">
                  <c:v>2.70099E-2</c:v>
                </c:pt>
                <c:pt idx="23653">
                  <c:v>2.6201499999999999E-2</c:v>
                </c:pt>
                <c:pt idx="23654">
                  <c:v>2.5371500000000002E-2</c:v>
                </c:pt>
                <c:pt idx="23655">
                  <c:v>2.45218E-2</c:v>
                </c:pt>
                <c:pt idx="23656">
                  <c:v>2.3653899999999999E-2</c:v>
                </c:pt>
                <c:pt idx="23657">
                  <c:v>2.2769600000000001E-2</c:v>
                </c:pt>
                <c:pt idx="23658">
                  <c:v>2.1870400000000002E-2</c:v>
                </c:pt>
                <c:pt idx="23659">
                  <c:v>2.09576E-2</c:v>
                </c:pt>
                <c:pt idx="23660">
                  <c:v>2.0032999999999999E-2</c:v>
                </c:pt>
                <c:pt idx="23661">
                  <c:v>1.90986E-2</c:v>
                </c:pt>
                <c:pt idx="23662">
                  <c:v>1.81564E-2</c:v>
                </c:pt>
                <c:pt idx="23663">
                  <c:v>1.7207799999999999E-2</c:v>
                </c:pt>
                <c:pt idx="23664">
                  <c:v>1.62542E-2</c:v>
                </c:pt>
                <c:pt idx="23665">
                  <c:v>1.5297099999999999E-2</c:v>
                </c:pt>
                <c:pt idx="23666">
                  <c:v>1.4338500000000001E-2</c:v>
                </c:pt>
                <c:pt idx="23667">
                  <c:v>1.3380400000000001E-2</c:v>
                </c:pt>
                <c:pt idx="23668">
                  <c:v>1.24251E-2</c:v>
                </c:pt>
                <c:pt idx="23669">
                  <c:v>1.14743E-2</c:v>
                </c:pt>
                <c:pt idx="23670">
                  <c:v>1.0529500000000001E-2</c:v>
                </c:pt>
                <c:pt idx="23671" formatCode="0.00E+00">
                  <c:v>9.5922899999999998E-3</c:v>
                </c:pt>
                <c:pt idx="23672" formatCode="0.00E+00">
                  <c:v>8.6640199999999997E-3</c:v>
                </c:pt>
                <c:pt idx="23673" formatCode="0.00E+00">
                  <c:v>7.7461500000000003E-3</c:v>
                </c:pt>
                <c:pt idx="23674" formatCode="0.00E+00">
                  <c:v>6.8400900000000001E-3</c:v>
                </c:pt>
                <c:pt idx="23675" formatCode="0.00E+00">
                  <c:v>5.9471899999999998E-3</c:v>
                </c:pt>
                <c:pt idx="23676" formatCode="0.00E+00">
                  <c:v>5.0688799999999996E-3</c:v>
                </c:pt>
                <c:pt idx="23677" formatCode="0.00E+00">
                  <c:v>4.2069500000000001E-3</c:v>
                </c:pt>
                <c:pt idx="23678" formatCode="0.00E+00">
                  <c:v>3.3632499999999999E-3</c:v>
                </c:pt>
                <c:pt idx="23679" formatCode="0.00E+00">
                  <c:v>2.5393299999999998E-3</c:v>
                </c:pt>
                <c:pt idx="23680" formatCode="0.00E+00">
                  <c:v>1.7364699999999999E-3</c:v>
                </c:pt>
                <c:pt idx="23681" formatCode="0.00E+00">
                  <c:v>9.5597200000000003E-4</c:v>
                </c:pt>
                <c:pt idx="23682" formatCode="0.00E+00">
                  <c:v>1.9914600000000001E-4</c:v>
                </c:pt>
                <c:pt idx="23683" formatCode="0.00E+00">
                  <c:v>-5.3295899999999995E-4</c:v>
                </c:pt>
                <c:pt idx="23684" formatCode="0.00E+00">
                  <c:v>-1.2395100000000001E-3</c:v>
                </c:pt>
                <c:pt idx="23685" formatCode="0.00E+00">
                  <c:v>-1.9195499999999999E-3</c:v>
                </c:pt>
                <c:pt idx="23686" formatCode="0.00E+00">
                  <c:v>-2.57201E-3</c:v>
                </c:pt>
                <c:pt idx="23687" formatCode="0.00E+00">
                  <c:v>-3.1960399999999998E-3</c:v>
                </c:pt>
                <c:pt idx="23688" formatCode="0.00E+00">
                  <c:v>-3.7910299999999999E-3</c:v>
                </c:pt>
                <c:pt idx="23689" formatCode="0.00E+00">
                  <c:v>-4.3563100000000004E-3</c:v>
                </c:pt>
                <c:pt idx="23690" formatCode="0.00E+00">
                  <c:v>-4.8910899999999998E-3</c:v>
                </c:pt>
                <c:pt idx="23691" formatCode="0.00E+00">
                  <c:v>-5.3947200000000004E-3</c:v>
                </c:pt>
                <c:pt idx="23692" formatCode="0.00E+00">
                  <c:v>-5.8666600000000001E-3</c:v>
                </c:pt>
                <c:pt idx="23693" formatCode="0.00E+00">
                  <c:v>-6.3063700000000004E-3</c:v>
                </c:pt>
                <c:pt idx="23694" formatCode="0.00E+00">
                  <c:v>-6.7133699999999998E-3</c:v>
                </c:pt>
                <c:pt idx="23695" formatCode="0.00E+00">
                  <c:v>-7.0872699999999997E-3</c:v>
                </c:pt>
                <c:pt idx="23696" formatCode="0.00E+00">
                  <c:v>-7.4277299999999996E-3</c:v>
                </c:pt>
                <c:pt idx="23697" formatCode="0.00E+00">
                  <c:v>-7.7343799999999999E-3</c:v>
                </c:pt>
                <c:pt idx="23698" formatCode="0.00E+00">
                  <c:v>-8.0069600000000005E-3</c:v>
                </c:pt>
                <c:pt idx="23699" formatCode="0.00E+00">
                  <c:v>-8.2452800000000007E-3</c:v>
                </c:pt>
                <c:pt idx="23700" formatCode="0.00E+00">
                  <c:v>-8.4492100000000004E-3</c:v>
                </c:pt>
                <c:pt idx="23701" formatCode="0.00E+00">
                  <c:v>-8.61869E-3</c:v>
                </c:pt>
                <c:pt idx="23702" formatCode="0.00E+00">
                  <c:v>-8.7538400000000006E-3</c:v>
                </c:pt>
                <c:pt idx="23703" formatCode="0.00E+00">
                  <c:v>-8.8550499999999997E-3</c:v>
                </c:pt>
                <c:pt idx="23704" formatCode="0.00E+00">
                  <c:v>-8.9227899999999999E-3</c:v>
                </c:pt>
                <c:pt idx="23705" formatCode="0.00E+00">
                  <c:v>-8.9573599999999993E-3</c:v>
                </c:pt>
                <c:pt idx="23706" formatCode="0.00E+00">
                  <c:v>-8.9588399999999992E-3</c:v>
                </c:pt>
                <c:pt idx="23707" formatCode="0.00E+00">
                  <c:v>-8.9273600000000005E-3</c:v>
                </c:pt>
                <c:pt idx="23708" formatCode="0.00E+00">
                  <c:v>-8.8632599999999995E-3</c:v>
                </c:pt>
                <c:pt idx="23709" formatCode="0.00E+00">
                  <c:v>-8.7670400000000002E-3</c:v>
                </c:pt>
                <c:pt idx="23710" formatCode="0.00E+00">
                  <c:v>-8.6392900000000009E-3</c:v>
                </c:pt>
                <c:pt idx="23711" formatCode="0.00E+00">
                  <c:v>-8.4806699999999992E-3</c:v>
                </c:pt>
                <c:pt idx="23712" formatCode="0.00E+00">
                  <c:v>-8.2919299999999994E-3</c:v>
                </c:pt>
                <c:pt idx="23713" formatCode="0.00E+00">
                  <c:v>-8.0739499999999999E-3</c:v>
                </c:pt>
                <c:pt idx="23714" formatCode="0.00E+00">
                  <c:v>-7.8276600000000002E-3</c:v>
                </c:pt>
                <c:pt idx="23715" formatCode="0.00E+00">
                  <c:v>-7.5540299999999998E-3</c:v>
                </c:pt>
                <c:pt idx="23716" formatCode="0.00E+00">
                  <c:v>-7.2540699999999996E-3</c:v>
                </c:pt>
                <c:pt idx="23717" formatCode="0.00E+00">
                  <c:v>-6.9289399999999998E-3</c:v>
                </c:pt>
                <c:pt idx="23718" formatCode="0.00E+00">
                  <c:v>-6.5797700000000004E-3</c:v>
                </c:pt>
                <c:pt idx="23719" formatCode="0.00E+00">
                  <c:v>-6.2075699999999999E-3</c:v>
                </c:pt>
                <c:pt idx="23720" formatCode="0.00E+00">
                  <c:v>-5.8132399999999999E-3</c:v>
                </c:pt>
                <c:pt idx="23721" formatCode="0.00E+00">
                  <c:v>-5.3975000000000004E-3</c:v>
                </c:pt>
                <c:pt idx="23722" formatCode="0.00E+00">
                  <c:v>-4.9611799999999999E-3</c:v>
                </c:pt>
                <c:pt idx="23723" formatCode="0.00E+00">
                  <c:v>-4.5054300000000004E-3</c:v>
                </c:pt>
                <c:pt idx="23724" formatCode="0.00E+00">
                  <c:v>-4.0317299999999999E-3</c:v>
                </c:pt>
                <c:pt idx="23725" formatCode="0.00E+00">
                  <c:v>-3.5416100000000002E-3</c:v>
                </c:pt>
                <c:pt idx="23726" formatCode="0.00E+00">
                  <c:v>-3.0365700000000002E-3</c:v>
                </c:pt>
                <c:pt idx="23727" formatCode="0.00E+00">
                  <c:v>-2.51804E-3</c:v>
                </c:pt>
                <c:pt idx="23728" formatCode="0.00E+00">
                  <c:v>-1.9873999999999998E-3</c:v>
                </c:pt>
                <c:pt idx="23729" formatCode="0.00E+00">
                  <c:v>-1.4459E-3</c:v>
                </c:pt>
                <c:pt idx="23730" formatCode="0.00E+00">
                  <c:v>-8.9481100000000002E-4</c:v>
                </c:pt>
                <c:pt idx="23731" formatCode="0.00E+00">
                  <c:v>-3.3546500000000001E-4</c:v>
                </c:pt>
                <c:pt idx="23732" formatCode="0.00E+00">
                  <c:v>2.30709E-4</c:v>
                </c:pt>
                <c:pt idx="23733" formatCode="0.00E+00">
                  <c:v>8.0227900000000003E-4</c:v>
                </c:pt>
                <c:pt idx="23734" formatCode="0.00E+00">
                  <c:v>1.3778600000000001E-3</c:v>
                </c:pt>
                <c:pt idx="23735" formatCode="0.00E+00">
                  <c:v>1.9561299999999999E-3</c:v>
                </c:pt>
                <c:pt idx="23736" formatCode="0.00E+00">
                  <c:v>2.5357399999999999E-3</c:v>
                </c:pt>
                <c:pt idx="23737" formatCode="0.00E+00">
                  <c:v>3.1152799999999998E-3</c:v>
                </c:pt>
                <c:pt idx="23738" formatCode="0.00E+00">
                  <c:v>3.69331E-3</c:v>
                </c:pt>
                <c:pt idx="23739" formatCode="0.00E+00">
                  <c:v>4.2683399999999998E-3</c:v>
                </c:pt>
                <c:pt idx="23740" formatCode="0.00E+00">
                  <c:v>4.8390799999999999E-3</c:v>
                </c:pt>
                <c:pt idx="23741" formatCode="0.00E+00">
                  <c:v>5.4042600000000001E-3</c:v>
                </c:pt>
                <c:pt idx="23742" formatCode="0.00E+00">
                  <c:v>5.9625900000000003E-3</c:v>
                </c:pt>
                <c:pt idx="23743" formatCode="0.00E+00">
                  <c:v>6.5127199999999996E-3</c:v>
                </c:pt>
                <c:pt idx="23744" formatCode="0.00E+00">
                  <c:v>7.0533999999999996E-3</c:v>
                </c:pt>
                <c:pt idx="23745" formatCode="0.00E+00">
                  <c:v>7.5833100000000002E-3</c:v>
                </c:pt>
                <c:pt idx="23746" formatCode="0.00E+00">
                  <c:v>8.1010100000000005E-3</c:v>
                </c:pt>
                <c:pt idx="23747" formatCode="0.00E+00">
                  <c:v>8.6052899999999998E-3</c:v>
                </c:pt>
                <c:pt idx="23748" formatCode="0.00E+00">
                  <c:v>9.0952299999999993E-3</c:v>
                </c:pt>
                <c:pt idx="23749" formatCode="0.00E+00">
                  <c:v>9.5697500000000001E-3</c:v>
                </c:pt>
                <c:pt idx="23750">
                  <c:v>1.0027599999999999E-2</c:v>
                </c:pt>
                <c:pt idx="23751">
                  <c:v>1.0467499999999999E-2</c:v>
                </c:pt>
                <c:pt idx="23752">
                  <c:v>1.08886E-2</c:v>
                </c:pt>
                <c:pt idx="23753">
                  <c:v>1.1290100000000001E-2</c:v>
                </c:pt>
                <c:pt idx="23754">
                  <c:v>1.16711E-2</c:v>
                </c:pt>
                <c:pt idx="23755">
                  <c:v>1.2030900000000001E-2</c:v>
                </c:pt>
                <c:pt idx="23756">
                  <c:v>1.23686E-2</c:v>
                </c:pt>
                <c:pt idx="23757">
                  <c:v>1.26836E-2</c:v>
                </c:pt>
                <c:pt idx="23758">
                  <c:v>1.29751E-2</c:v>
                </c:pt>
                <c:pt idx="23759">
                  <c:v>1.32423E-2</c:v>
                </c:pt>
                <c:pt idx="23760">
                  <c:v>1.3484700000000001E-2</c:v>
                </c:pt>
                <c:pt idx="23761">
                  <c:v>1.37018E-2</c:v>
                </c:pt>
                <c:pt idx="23762">
                  <c:v>1.38931E-2</c:v>
                </c:pt>
                <c:pt idx="23763">
                  <c:v>1.40582E-2</c:v>
                </c:pt>
                <c:pt idx="23764">
                  <c:v>1.41966E-2</c:v>
                </c:pt>
                <c:pt idx="23765">
                  <c:v>1.43082E-2</c:v>
                </c:pt>
                <c:pt idx="23766">
                  <c:v>1.4392800000000001E-2</c:v>
                </c:pt>
                <c:pt idx="23767">
                  <c:v>1.44504E-2</c:v>
                </c:pt>
                <c:pt idx="23768">
                  <c:v>1.44809E-2</c:v>
                </c:pt>
                <c:pt idx="23769">
                  <c:v>1.44844E-2</c:v>
                </c:pt>
                <c:pt idx="23770">
                  <c:v>1.4461099999999999E-2</c:v>
                </c:pt>
                <c:pt idx="23771">
                  <c:v>1.4410900000000001E-2</c:v>
                </c:pt>
                <c:pt idx="23772">
                  <c:v>1.43339E-2</c:v>
                </c:pt>
                <c:pt idx="23773">
                  <c:v>1.4230100000000001E-2</c:v>
                </c:pt>
                <c:pt idx="23774">
                  <c:v>1.4099799999999999E-2</c:v>
                </c:pt>
                <c:pt idx="23775">
                  <c:v>1.3943199999999999E-2</c:v>
                </c:pt>
                <c:pt idx="23776">
                  <c:v>1.3760700000000001E-2</c:v>
                </c:pt>
                <c:pt idx="23777">
                  <c:v>1.3552700000000001E-2</c:v>
                </c:pt>
                <c:pt idx="23778">
                  <c:v>1.3319900000000001E-2</c:v>
                </c:pt>
                <c:pt idx="23779">
                  <c:v>1.3062900000000001E-2</c:v>
                </c:pt>
                <c:pt idx="23780">
                  <c:v>1.27823E-2</c:v>
                </c:pt>
                <c:pt idx="23781">
                  <c:v>1.24788E-2</c:v>
                </c:pt>
                <c:pt idx="23782">
                  <c:v>1.21531E-2</c:v>
                </c:pt>
                <c:pt idx="23783">
                  <c:v>1.1806199999999999E-2</c:v>
                </c:pt>
                <c:pt idx="23784">
                  <c:v>1.1438800000000001E-2</c:v>
                </c:pt>
                <c:pt idx="23785">
                  <c:v>1.1051999999999999E-2</c:v>
                </c:pt>
                <c:pt idx="23786">
                  <c:v>1.06468E-2</c:v>
                </c:pt>
                <c:pt idx="23787">
                  <c:v>1.02243E-2</c:v>
                </c:pt>
                <c:pt idx="23788" formatCode="0.00E+00">
                  <c:v>9.7855800000000003E-3</c:v>
                </c:pt>
                <c:pt idx="23789" formatCode="0.00E+00">
                  <c:v>9.3316700000000002E-3</c:v>
                </c:pt>
                <c:pt idx="23790" formatCode="0.00E+00">
                  <c:v>8.8636700000000006E-3</c:v>
                </c:pt>
                <c:pt idx="23791" formatCode="0.00E+00">
                  <c:v>8.3826700000000001E-3</c:v>
                </c:pt>
                <c:pt idx="23792" formatCode="0.00E+00">
                  <c:v>7.8897800000000008E-3</c:v>
                </c:pt>
                <c:pt idx="23793" formatCode="0.00E+00">
                  <c:v>7.3861600000000001E-3</c:v>
                </c:pt>
                <c:pt idx="23794" formatCode="0.00E+00">
                  <c:v>6.8730700000000002E-3</c:v>
                </c:pt>
                <c:pt idx="23795" formatCode="0.00E+00">
                  <c:v>6.3519099999999997E-3</c:v>
                </c:pt>
                <c:pt idx="23796" formatCode="0.00E+00">
                  <c:v>5.8241200000000003E-3</c:v>
                </c:pt>
                <c:pt idx="23797" formatCode="0.00E+00">
                  <c:v>5.2910500000000003E-3</c:v>
                </c:pt>
                <c:pt idx="23798" formatCode="0.00E+00">
                  <c:v>4.7540300000000002E-3</c:v>
                </c:pt>
                <c:pt idx="23799" formatCode="0.00E+00">
                  <c:v>4.2143900000000001E-3</c:v>
                </c:pt>
                <c:pt idx="23800" formatCode="0.00E+00">
                  <c:v>3.6734799999999998E-3</c:v>
                </c:pt>
                <c:pt idx="23801" formatCode="0.00E+00">
                  <c:v>3.1326100000000001E-3</c:v>
                </c:pt>
                <c:pt idx="23802" formatCode="0.00E+00">
                  <c:v>2.5931000000000001E-3</c:v>
                </c:pt>
                <c:pt idx="23803" formatCode="0.00E+00">
                  <c:v>2.05624E-3</c:v>
                </c:pt>
                <c:pt idx="23804" formatCode="0.00E+00">
                  <c:v>1.5233600000000001E-3</c:v>
                </c:pt>
                <c:pt idx="23805" formatCode="0.00E+00">
                  <c:v>9.9579599999999996E-4</c:v>
                </c:pt>
                <c:pt idx="23806" formatCode="0.00E+00">
                  <c:v>4.7496700000000002E-4</c:v>
                </c:pt>
                <c:pt idx="23807" formatCode="0.00E+00">
                  <c:v>-3.7717099999999998E-5</c:v>
                </c:pt>
                <c:pt idx="23808" formatCode="0.00E+00">
                  <c:v>-5.4082499999999999E-4</c:v>
                </c:pt>
                <c:pt idx="23809" formatCode="0.00E+00">
                  <c:v>-1.0329200000000001E-3</c:v>
                </c:pt>
                <c:pt idx="23810" formatCode="0.00E+00">
                  <c:v>-1.5126199999999999E-3</c:v>
                </c:pt>
                <c:pt idx="23811" formatCode="0.00E+00">
                  <c:v>-1.9786000000000001E-3</c:v>
                </c:pt>
                <c:pt idx="23812" formatCode="0.00E+00">
                  <c:v>-2.42961E-3</c:v>
                </c:pt>
                <c:pt idx="23813" formatCode="0.00E+00">
                  <c:v>-2.8644500000000002E-3</c:v>
                </c:pt>
                <c:pt idx="23814" formatCode="0.00E+00">
                  <c:v>-3.2819199999999998E-3</c:v>
                </c:pt>
                <c:pt idx="23815" formatCode="0.00E+00">
                  <c:v>-3.6808499999999998E-3</c:v>
                </c:pt>
                <c:pt idx="23816" formatCode="0.00E+00">
                  <c:v>-4.0600499999999999E-3</c:v>
                </c:pt>
                <c:pt idx="23817" formatCode="0.00E+00">
                  <c:v>-4.4184000000000003E-3</c:v>
                </c:pt>
                <c:pt idx="23818" formatCode="0.00E+00">
                  <c:v>-4.7548E-3</c:v>
                </c:pt>
                <c:pt idx="23819" formatCode="0.00E+00">
                  <c:v>-5.0681500000000004E-3</c:v>
                </c:pt>
                <c:pt idx="23820" formatCode="0.00E+00">
                  <c:v>-5.3573900000000001E-3</c:v>
                </c:pt>
                <c:pt idx="23821" formatCode="0.00E+00">
                  <c:v>-5.6215299999999996E-3</c:v>
                </c:pt>
                <c:pt idx="23822" formatCode="0.00E+00">
                  <c:v>-5.8596200000000003E-3</c:v>
                </c:pt>
                <c:pt idx="23823" formatCode="0.00E+00">
                  <c:v>-6.0707499999999998E-3</c:v>
                </c:pt>
                <c:pt idx="23824" formatCode="0.00E+00">
                  <c:v>-6.2540299999999998E-3</c:v>
                </c:pt>
                <c:pt idx="23825" formatCode="0.00E+00">
                  <c:v>-6.4086200000000003E-3</c:v>
                </c:pt>
                <c:pt idx="23826" formatCode="0.00E+00">
                  <c:v>-6.5337599999999996E-3</c:v>
                </c:pt>
                <c:pt idx="23827" formatCode="0.00E+00">
                  <c:v>-6.6287200000000003E-3</c:v>
                </c:pt>
                <c:pt idx="23828" formatCode="0.00E+00">
                  <c:v>-6.6927899999999997E-3</c:v>
                </c:pt>
                <c:pt idx="23829" formatCode="0.00E+00">
                  <c:v>-6.7254100000000002E-3</c:v>
                </c:pt>
                <c:pt idx="23830" formatCode="0.00E+00">
                  <c:v>-6.7261400000000002E-3</c:v>
                </c:pt>
                <c:pt idx="23831" formatCode="0.00E+00">
                  <c:v>-6.6945900000000003E-3</c:v>
                </c:pt>
                <c:pt idx="23832" formatCode="0.00E+00">
                  <c:v>-6.6303200000000003E-3</c:v>
                </c:pt>
                <c:pt idx="23833" formatCode="0.00E+00">
                  <c:v>-6.5329799999999999E-3</c:v>
                </c:pt>
                <c:pt idx="23834" formatCode="0.00E+00">
                  <c:v>-6.4023700000000001E-3</c:v>
                </c:pt>
                <c:pt idx="23835" formatCode="0.00E+00">
                  <c:v>-6.2383500000000001E-3</c:v>
                </c:pt>
                <c:pt idx="23836" formatCode="0.00E+00">
                  <c:v>-6.0408500000000004E-3</c:v>
                </c:pt>
                <c:pt idx="23837" formatCode="0.00E+00">
                  <c:v>-5.8098999999999998E-3</c:v>
                </c:pt>
                <c:pt idx="23838" formatCode="0.00E+00">
                  <c:v>-5.5455799999999996E-3</c:v>
                </c:pt>
                <c:pt idx="23839" formatCode="0.00E+00">
                  <c:v>-5.2479199999999997E-3</c:v>
                </c:pt>
                <c:pt idx="23840" formatCode="0.00E+00">
                  <c:v>-4.9169699999999997E-3</c:v>
                </c:pt>
                <c:pt idx="23841" formatCode="0.00E+00">
                  <c:v>-4.5529400000000001E-3</c:v>
                </c:pt>
                <c:pt idx="23842" formatCode="0.00E+00">
                  <c:v>-4.1560800000000004E-3</c:v>
                </c:pt>
                <c:pt idx="23843" formatCode="0.00E+00">
                  <c:v>-3.7267200000000002E-3</c:v>
                </c:pt>
                <c:pt idx="23844" formatCode="0.00E+00">
                  <c:v>-3.2651999999999998E-3</c:v>
                </c:pt>
                <c:pt idx="23845" formatCode="0.00E+00">
                  <c:v>-2.7719899999999998E-3</c:v>
                </c:pt>
                <c:pt idx="23846" formatCode="0.00E+00">
                  <c:v>-2.24764E-3</c:v>
                </c:pt>
                <c:pt idx="23847" formatCode="0.00E+00">
                  <c:v>-1.6927999999999999E-3</c:v>
                </c:pt>
                <c:pt idx="23848" formatCode="0.00E+00">
                  <c:v>-1.10815E-3</c:v>
                </c:pt>
                <c:pt idx="23849" formatCode="0.00E+00">
                  <c:v>-4.9443000000000002E-4</c:v>
                </c:pt>
                <c:pt idx="23850" formatCode="0.00E+00">
                  <c:v>1.47553E-4</c:v>
                </c:pt>
                <c:pt idx="23851" formatCode="0.00E+00">
                  <c:v>8.16944E-4</c:v>
                </c:pt>
                <c:pt idx="23852" formatCode="0.00E+00">
                  <c:v>1.51285E-3</c:v>
                </c:pt>
                <c:pt idx="23853" formatCode="0.00E+00">
                  <c:v>2.23435E-3</c:v>
                </c:pt>
                <c:pt idx="23854" formatCode="0.00E+00">
                  <c:v>2.98052E-3</c:v>
                </c:pt>
                <c:pt idx="23855" formatCode="0.00E+00">
                  <c:v>3.75034E-3</c:v>
                </c:pt>
                <c:pt idx="23856" formatCode="0.00E+00">
                  <c:v>4.5427599999999999E-3</c:v>
                </c:pt>
                <c:pt idx="23857" formatCode="0.00E+00">
                  <c:v>5.3566100000000004E-3</c:v>
                </c:pt>
                <c:pt idx="23858" formatCode="0.00E+00">
                  <c:v>6.19062E-3</c:v>
                </c:pt>
                <c:pt idx="23859" formatCode="0.00E+00">
                  <c:v>7.0435000000000003E-3</c:v>
                </c:pt>
                <c:pt idx="23860" formatCode="0.00E+00">
                  <c:v>7.9139199999999996E-3</c:v>
                </c:pt>
                <c:pt idx="23861" formatCode="0.00E+00">
                  <c:v>8.8006100000000004E-3</c:v>
                </c:pt>
                <c:pt idx="23862" formatCode="0.00E+00">
                  <c:v>9.7022400000000009E-3</c:v>
                </c:pt>
                <c:pt idx="23863">
                  <c:v>1.06175E-2</c:v>
                </c:pt>
                <c:pt idx="23864">
                  <c:v>1.15449E-2</c:v>
                </c:pt>
                <c:pt idx="23865">
                  <c:v>1.24832E-2</c:v>
                </c:pt>
                <c:pt idx="23866">
                  <c:v>1.34308E-2</c:v>
                </c:pt>
                <c:pt idx="23867">
                  <c:v>1.43862E-2</c:v>
                </c:pt>
                <c:pt idx="23868">
                  <c:v>1.5347899999999999E-2</c:v>
                </c:pt>
                <c:pt idx="23869">
                  <c:v>1.6314499999999999E-2</c:v>
                </c:pt>
                <c:pt idx="23870">
                  <c:v>1.7284399999999998E-2</c:v>
                </c:pt>
                <c:pt idx="23871">
                  <c:v>1.8256000000000001E-2</c:v>
                </c:pt>
                <c:pt idx="23872">
                  <c:v>1.9227600000000001E-2</c:v>
                </c:pt>
                <c:pt idx="23873">
                  <c:v>2.01976E-2</c:v>
                </c:pt>
                <c:pt idx="23874">
                  <c:v>2.1164100000000002E-2</c:v>
                </c:pt>
                <c:pt idx="23875">
                  <c:v>2.2125599999999999E-2</c:v>
                </c:pt>
                <c:pt idx="23876">
                  <c:v>2.3080400000000001E-2</c:v>
                </c:pt>
                <c:pt idx="23877">
                  <c:v>2.4027E-2</c:v>
                </c:pt>
                <c:pt idx="23878">
                  <c:v>2.4963900000000001E-2</c:v>
                </c:pt>
                <c:pt idx="23879">
                  <c:v>2.5889599999999999E-2</c:v>
                </c:pt>
                <c:pt idx="23880">
                  <c:v>2.6802200000000002E-2</c:v>
                </c:pt>
                <c:pt idx="23881">
                  <c:v>2.7700099999999998E-2</c:v>
                </c:pt>
                <c:pt idx="23882">
                  <c:v>2.8581599999999999E-2</c:v>
                </c:pt>
                <c:pt idx="23883">
                  <c:v>2.9445099999999998E-2</c:v>
                </c:pt>
                <c:pt idx="23884">
                  <c:v>3.0289199999999999E-2</c:v>
                </c:pt>
                <c:pt idx="23885">
                  <c:v>3.1112399999999998E-2</c:v>
                </c:pt>
                <c:pt idx="23886">
                  <c:v>3.1913200000000003E-2</c:v>
                </c:pt>
                <c:pt idx="23887">
                  <c:v>3.2690200000000003E-2</c:v>
                </c:pt>
                <c:pt idx="23888">
                  <c:v>3.3441899999999997E-2</c:v>
                </c:pt>
                <c:pt idx="23889">
                  <c:v>3.4167000000000003E-2</c:v>
                </c:pt>
                <c:pt idx="23890">
                  <c:v>3.4864100000000002E-2</c:v>
                </c:pt>
                <c:pt idx="23891">
                  <c:v>3.55322E-2</c:v>
                </c:pt>
                <c:pt idx="23892">
                  <c:v>3.6169899999999998E-2</c:v>
                </c:pt>
                <c:pt idx="23893">
                  <c:v>3.6776000000000003E-2</c:v>
                </c:pt>
                <c:pt idx="23894">
                  <c:v>3.7349300000000002E-2</c:v>
                </c:pt>
                <c:pt idx="23895">
                  <c:v>3.7888999999999999E-2</c:v>
                </c:pt>
                <c:pt idx="23896">
                  <c:v>3.8393900000000002E-2</c:v>
                </c:pt>
                <c:pt idx="23897">
                  <c:v>3.8863099999999998E-2</c:v>
                </c:pt>
                <c:pt idx="23898">
                  <c:v>3.9295700000000003E-2</c:v>
                </c:pt>
                <c:pt idx="23899">
                  <c:v>3.9690499999999997E-2</c:v>
                </c:pt>
                <c:pt idx="23900">
                  <c:v>4.0046499999999999E-2</c:v>
                </c:pt>
                <c:pt idx="23901">
                  <c:v>4.03629E-2</c:v>
                </c:pt>
                <c:pt idx="23902">
                  <c:v>4.06387E-2</c:v>
                </c:pt>
                <c:pt idx="23903">
                  <c:v>4.0873300000000001E-2</c:v>
                </c:pt>
                <c:pt idx="23904">
                  <c:v>4.1065900000000002E-2</c:v>
                </c:pt>
                <c:pt idx="23905">
                  <c:v>4.1216000000000003E-2</c:v>
                </c:pt>
                <c:pt idx="23906">
                  <c:v>4.1323100000000001E-2</c:v>
                </c:pt>
                <c:pt idx="23907">
                  <c:v>4.1386800000000001E-2</c:v>
                </c:pt>
                <c:pt idx="23908">
                  <c:v>4.1406499999999999E-2</c:v>
                </c:pt>
                <c:pt idx="23909">
                  <c:v>4.1382000000000002E-2</c:v>
                </c:pt>
                <c:pt idx="23910">
                  <c:v>4.1312799999999997E-2</c:v>
                </c:pt>
                <c:pt idx="23911">
                  <c:v>4.1198800000000001E-2</c:v>
                </c:pt>
                <c:pt idx="23912">
                  <c:v>4.104E-2</c:v>
                </c:pt>
                <c:pt idx="23913">
                  <c:v>4.0836499999999998E-2</c:v>
                </c:pt>
                <c:pt idx="23914">
                  <c:v>4.0588300000000001E-2</c:v>
                </c:pt>
                <c:pt idx="23915">
                  <c:v>4.0295600000000001E-2</c:v>
                </c:pt>
                <c:pt idx="23916">
                  <c:v>3.9958599999999997E-2</c:v>
                </c:pt>
                <c:pt idx="23917">
                  <c:v>3.9577399999999999E-2</c:v>
                </c:pt>
                <c:pt idx="23918">
                  <c:v>3.9152100000000002E-2</c:v>
                </c:pt>
                <c:pt idx="23919">
                  <c:v>3.8683000000000002E-2</c:v>
                </c:pt>
                <c:pt idx="23920">
                  <c:v>3.81704E-2</c:v>
                </c:pt>
                <c:pt idx="23921">
                  <c:v>3.7614799999999997E-2</c:v>
                </c:pt>
                <c:pt idx="23922">
                  <c:v>3.70167E-2</c:v>
                </c:pt>
                <c:pt idx="23923">
                  <c:v>3.6376499999999999E-2</c:v>
                </c:pt>
                <c:pt idx="23924">
                  <c:v>3.5694900000000002E-2</c:v>
                </c:pt>
                <c:pt idx="23925">
                  <c:v>3.49726E-2</c:v>
                </c:pt>
                <c:pt idx="23926">
                  <c:v>3.4210299999999999E-2</c:v>
                </c:pt>
                <c:pt idx="23927">
                  <c:v>3.3408899999999998E-2</c:v>
                </c:pt>
                <c:pt idx="23928">
                  <c:v>3.2569500000000001E-2</c:v>
                </c:pt>
                <c:pt idx="23929">
                  <c:v>3.1693100000000002E-2</c:v>
                </c:pt>
                <c:pt idx="23930">
                  <c:v>3.0780499999999999E-2</c:v>
                </c:pt>
                <c:pt idx="23931">
                  <c:v>2.9832899999999999E-2</c:v>
                </c:pt>
                <c:pt idx="23932">
                  <c:v>2.8851399999999999E-2</c:v>
                </c:pt>
                <c:pt idx="23933">
                  <c:v>2.7837400000000002E-2</c:v>
                </c:pt>
                <c:pt idx="23934">
                  <c:v>2.6792E-2</c:v>
                </c:pt>
                <c:pt idx="23935">
                  <c:v>2.5716599999999999E-2</c:v>
                </c:pt>
                <c:pt idx="23936">
                  <c:v>2.46124E-2</c:v>
                </c:pt>
                <c:pt idx="23937">
                  <c:v>2.3480899999999999E-2</c:v>
                </c:pt>
                <c:pt idx="23938">
                  <c:v>2.23235E-2</c:v>
                </c:pt>
                <c:pt idx="23939">
                  <c:v>2.1141500000000001E-2</c:v>
                </c:pt>
                <c:pt idx="23940">
                  <c:v>1.99364E-2</c:v>
                </c:pt>
                <c:pt idx="23941">
                  <c:v>1.8709699999999999E-2</c:v>
                </c:pt>
                <c:pt idx="23942">
                  <c:v>1.7463200000000002E-2</c:v>
                </c:pt>
                <c:pt idx="23943">
                  <c:v>1.6198899999999999E-2</c:v>
                </c:pt>
                <c:pt idx="23944">
                  <c:v>1.49184E-2</c:v>
                </c:pt>
                <c:pt idx="23945">
                  <c:v>1.36233E-2</c:v>
                </c:pt>
                <c:pt idx="23946">
                  <c:v>1.23153E-2</c:v>
                </c:pt>
                <c:pt idx="23947">
                  <c:v>1.0996300000000001E-2</c:v>
                </c:pt>
                <c:pt idx="23948" formatCode="0.00E+00">
                  <c:v>9.6679299999999999E-3</c:v>
                </c:pt>
                <c:pt idx="23949" formatCode="0.00E+00">
                  <c:v>8.3321300000000001E-3</c:v>
                </c:pt>
                <c:pt idx="23950" formatCode="0.00E+00">
                  <c:v>6.99067E-3</c:v>
                </c:pt>
                <c:pt idx="23951" formatCode="0.00E+00">
                  <c:v>5.6453700000000002E-3</c:v>
                </c:pt>
                <c:pt idx="23952" formatCode="0.00E+00">
                  <c:v>4.2980900000000001E-3</c:v>
                </c:pt>
                <c:pt idx="23953" formatCode="0.00E+00">
                  <c:v>2.95064E-3</c:v>
                </c:pt>
                <c:pt idx="23954" formatCode="0.00E+00">
                  <c:v>1.60476E-3</c:v>
                </c:pt>
                <c:pt idx="23955" formatCode="0.00E+00">
                  <c:v>2.6233099999999998E-4</c:v>
                </c:pt>
                <c:pt idx="23956" formatCode="0.00E+00">
                  <c:v>-1.07463E-3</c:v>
                </c:pt>
                <c:pt idx="23957" formatCode="0.00E+00">
                  <c:v>-2.40412E-3</c:v>
                </c:pt>
                <c:pt idx="23958" formatCode="0.00E+00">
                  <c:v>-3.7242500000000001E-3</c:v>
                </c:pt>
                <c:pt idx="23959" formatCode="0.00E+00">
                  <c:v>-5.0332500000000004E-3</c:v>
                </c:pt>
                <c:pt idx="23960" formatCode="0.00E+00">
                  <c:v>-6.3294500000000004E-3</c:v>
                </c:pt>
                <c:pt idx="23961" formatCode="0.00E+00">
                  <c:v>-7.6113099999999996E-3</c:v>
                </c:pt>
                <c:pt idx="23962" formatCode="0.00E+00">
                  <c:v>-8.8771800000000001E-3</c:v>
                </c:pt>
                <c:pt idx="23963">
                  <c:v>-1.01253E-2</c:v>
                </c:pt>
                <c:pt idx="23964">
                  <c:v>-1.13539E-2</c:v>
                </c:pt>
                <c:pt idx="23965">
                  <c:v>-1.25614E-2</c:v>
                </c:pt>
                <c:pt idx="23966">
                  <c:v>-1.37457E-2</c:v>
                </c:pt>
                <c:pt idx="23967">
                  <c:v>-1.49052E-2</c:v>
                </c:pt>
                <c:pt idx="23968">
                  <c:v>-1.6038699999999999E-2</c:v>
                </c:pt>
                <c:pt idx="23969">
                  <c:v>-1.7144800000000002E-2</c:v>
                </c:pt>
                <c:pt idx="23970">
                  <c:v>-1.8221999999999999E-2</c:v>
                </c:pt>
                <c:pt idx="23971">
                  <c:v>-1.92687E-2</c:v>
                </c:pt>
                <c:pt idx="23972">
                  <c:v>-2.0283300000000001E-2</c:v>
                </c:pt>
                <c:pt idx="23973">
                  <c:v>-2.12643E-2</c:v>
                </c:pt>
                <c:pt idx="23974">
                  <c:v>-2.2210299999999999E-2</c:v>
                </c:pt>
                <c:pt idx="23975">
                  <c:v>-2.3119899999999999E-2</c:v>
                </c:pt>
                <c:pt idx="23976">
                  <c:v>-2.39919E-2</c:v>
                </c:pt>
                <c:pt idx="23977">
                  <c:v>-2.4825099999999999E-2</c:v>
                </c:pt>
                <c:pt idx="23978">
                  <c:v>-2.56184E-2</c:v>
                </c:pt>
                <c:pt idx="23979">
                  <c:v>-2.63707E-2</c:v>
                </c:pt>
                <c:pt idx="23980">
                  <c:v>-2.7080900000000001E-2</c:v>
                </c:pt>
                <c:pt idx="23981">
                  <c:v>-2.7747600000000001E-2</c:v>
                </c:pt>
                <c:pt idx="23982">
                  <c:v>-2.8369399999999999E-2</c:v>
                </c:pt>
                <c:pt idx="23983">
                  <c:v>-2.8945200000000001E-2</c:v>
                </c:pt>
                <c:pt idx="23984">
                  <c:v>-2.9475000000000001E-2</c:v>
                </c:pt>
                <c:pt idx="23985">
                  <c:v>-2.99584E-2</c:v>
                </c:pt>
                <c:pt idx="23986">
                  <c:v>-3.0395200000000001E-2</c:v>
                </c:pt>
                <c:pt idx="23987">
                  <c:v>-3.07849E-2</c:v>
                </c:pt>
                <c:pt idx="23988">
                  <c:v>-3.1127200000000001E-2</c:v>
                </c:pt>
                <c:pt idx="23989">
                  <c:v>-3.1422100000000001E-2</c:v>
                </c:pt>
                <c:pt idx="23990">
                  <c:v>-3.1669200000000002E-2</c:v>
                </c:pt>
                <c:pt idx="23991">
                  <c:v>-3.1868300000000002E-2</c:v>
                </c:pt>
                <c:pt idx="23992">
                  <c:v>-3.2019499999999999E-2</c:v>
                </c:pt>
                <c:pt idx="23993">
                  <c:v>-3.2122600000000001E-2</c:v>
                </c:pt>
                <c:pt idx="23994">
                  <c:v>-3.2177900000000002E-2</c:v>
                </c:pt>
                <c:pt idx="23995">
                  <c:v>-3.2185400000000003E-2</c:v>
                </c:pt>
                <c:pt idx="23996">
                  <c:v>-3.2145600000000003E-2</c:v>
                </c:pt>
                <c:pt idx="23997">
                  <c:v>-3.2058799999999998E-2</c:v>
                </c:pt>
                <c:pt idx="23998">
                  <c:v>-3.1925500000000002E-2</c:v>
                </c:pt>
                <c:pt idx="23999">
                  <c:v>-3.1746099999999999E-2</c:v>
                </c:pt>
                <c:pt idx="24000">
                  <c:v>-3.1520800000000002E-2</c:v>
                </c:pt>
                <c:pt idx="24001">
                  <c:v>-3.1250100000000003E-2</c:v>
                </c:pt>
                <c:pt idx="24002">
                  <c:v>-3.0934699999999999E-2</c:v>
                </c:pt>
                <c:pt idx="24003">
                  <c:v>-3.05752E-2</c:v>
                </c:pt>
                <c:pt idx="24004">
                  <c:v>-3.01722E-2</c:v>
                </c:pt>
                <c:pt idx="24005">
                  <c:v>-2.9726499999999999E-2</c:v>
                </c:pt>
                <c:pt idx="24006">
                  <c:v>-2.92392E-2</c:v>
                </c:pt>
                <c:pt idx="24007">
                  <c:v>-2.8711299999999999E-2</c:v>
                </c:pt>
                <c:pt idx="24008">
                  <c:v>-2.81438E-2</c:v>
                </c:pt>
                <c:pt idx="24009">
                  <c:v>-2.7537699999999998E-2</c:v>
                </c:pt>
                <c:pt idx="24010">
                  <c:v>-2.68942E-2</c:v>
                </c:pt>
                <c:pt idx="24011">
                  <c:v>-2.6214600000000001E-2</c:v>
                </c:pt>
                <c:pt idx="24012">
                  <c:v>-2.5500100000000001E-2</c:v>
                </c:pt>
                <c:pt idx="24013">
                  <c:v>-2.4752099999999999E-2</c:v>
                </c:pt>
                <c:pt idx="24014">
                  <c:v>-2.3972E-2</c:v>
                </c:pt>
                <c:pt idx="24015">
                  <c:v>-2.3161000000000001E-2</c:v>
                </c:pt>
                <c:pt idx="24016">
                  <c:v>-2.2320599999999999E-2</c:v>
                </c:pt>
                <c:pt idx="24017">
                  <c:v>-2.14524E-2</c:v>
                </c:pt>
                <c:pt idx="24018">
                  <c:v>-2.05579E-2</c:v>
                </c:pt>
                <c:pt idx="24019">
                  <c:v>-1.9638599999999999E-2</c:v>
                </c:pt>
                <c:pt idx="24020">
                  <c:v>-1.86961E-2</c:v>
                </c:pt>
                <c:pt idx="24021">
                  <c:v>-1.7731899999999998E-2</c:v>
                </c:pt>
                <c:pt idx="24022">
                  <c:v>-1.6747600000000001E-2</c:v>
                </c:pt>
                <c:pt idx="24023">
                  <c:v>-1.5744999999999999E-2</c:v>
                </c:pt>
                <c:pt idx="24024">
                  <c:v>-1.47253E-2</c:v>
                </c:pt>
                <c:pt idx="24025">
                  <c:v>-1.3690300000000001E-2</c:v>
                </c:pt>
                <c:pt idx="24026">
                  <c:v>-1.26415E-2</c:v>
                </c:pt>
                <c:pt idx="24027">
                  <c:v>-1.15808E-2</c:v>
                </c:pt>
                <c:pt idx="24028">
                  <c:v>-1.0509900000000001E-2</c:v>
                </c:pt>
                <c:pt idx="24029" formatCode="0.00E+00">
                  <c:v>-9.4305199999999995E-3</c:v>
                </c:pt>
                <c:pt idx="24030" formatCode="0.00E+00">
                  <c:v>-8.3441299999999999E-3</c:v>
                </c:pt>
                <c:pt idx="24031" formatCode="0.00E+00">
                  <c:v>-7.25225E-3</c:v>
                </c:pt>
                <c:pt idx="24032" formatCode="0.00E+00">
                  <c:v>-6.1564599999999999E-3</c:v>
                </c:pt>
                <c:pt idx="24033" formatCode="0.00E+00">
                  <c:v>-5.0583800000000003E-3</c:v>
                </c:pt>
                <c:pt idx="24034" formatCode="0.00E+00">
                  <c:v>-3.95955E-3</c:v>
                </c:pt>
                <c:pt idx="24035" formatCode="0.00E+00">
                  <c:v>-2.8615799999999999E-3</c:v>
                </c:pt>
                <c:pt idx="24036" formatCode="0.00E+00">
                  <c:v>-1.76604E-3</c:v>
                </c:pt>
                <c:pt idx="24037" formatCode="0.00E+00">
                  <c:v>-6.7450300000000002E-4</c:v>
                </c:pt>
                <c:pt idx="24038" formatCode="0.00E+00">
                  <c:v>4.1153400000000002E-4</c:v>
                </c:pt>
                <c:pt idx="24039" formatCode="0.00E+00">
                  <c:v>1.4905999999999999E-3</c:v>
                </c:pt>
                <c:pt idx="24040" formatCode="0.00E+00">
                  <c:v>2.5611700000000002E-3</c:v>
                </c:pt>
                <c:pt idx="24041" formatCode="0.00E+00">
                  <c:v>3.6216899999999999E-3</c:v>
                </c:pt>
                <c:pt idx="24042" formatCode="0.00E+00">
                  <c:v>4.6707500000000004E-3</c:v>
                </c:pt>
                <c:pt idx="24043" formatCode="0.00E+00">
                  <c:v>5.7071099999999996E-3</c:v>
                </c:pt>
                <c:pt idx="24044" formatCode="0.00E+00">
                  <c:v>6.7295699999999998E-3</c:v>
                </c:pt>
                <c:pt idx="24045" formatCode="0.00E+00">
                  <c:v>7.7369099999999996E-3</c:v>
                </c:pt>
                <c:pt idx="24046" formatCode="0.00E+00">
                  <c:v>8.7279100000000002E-3</c:v>
                </c:pt>
                <c:pt idx="24047" formatCode="0.00E+00">
                  <c:v>9.7013800000000008E-3</c:v>
                </c:pt>
                <c:pt idx="24048">
                  <c:v>1.06561E-2</c:v>
                </c:pt>
                <c:pt idx="24049">
                  <c:v>1.1590899999999999E-2</c:v>
                </c:pt>
                <c:pt idx="24050">
                  <c:v>1.2504599999999999E-2</c:v>
                </c:pt>
                <c:pt idx="24051">
                  <c:v>1.33963E-2</c:v>
                </c:pt>
                <c:pt idx="24052">
                  <c:v>1.4265099999999999E-2</c:v>
                </c:pt>
                <c:pt idx="24053">
                  <c:v>1.51104E-2</c:v>
                </c:pt>
                <c:pt idx="24054">
                  <c:v>1.5931500000000001E-2</c:v>
                </c:pt>
                <c:pt idx="24055">
                  <c:v>1.67274E-2</c:v>
                </c:pt>
                <c:pt idx="24056">
                  <c:v>1.7497100000000002E-2</c:v>
                </c:pt>
                <c:pt idx="24057">
                  <c:v>1.82398E-2</c:v>
                </c:pt>
                <c:pt idx="24058">
                  <c:v>1.8955E-2</c:v>
                </c:pt>
                <c:pt idx="24059">
                  <c:v>1.9642300000000001E-2</c:v>
                </c:pt>
                <c:pt idx="24060">
                  <c:v>2.0301300000000001E-2</c:v>
                </c:pt>
                <c:pt idx="24061">
                  <c:v>2.0931399999999999E-2</c:v>
                </c:pt>
                <c:pt idx="24062">
                  <c:v>2.15325E-2</c:v>
                </c:pt>
                <c:pt idx="24063">
                  <c:v>2.2104200000000001E-2</c:v>
                </c:pt>
                <c:pt idx="24064">
                  <c:v>2.2646300000000001E-2</c:v>
                </c:pt>
                <c:pt idx="24065">
                  <c:v>2.31583E-2</c:v>
                </c:pt>
                <c:pt idx="24066">
                  <c:v>2.3640000000000001E-2</c:v>
                </c:pt>
                <c:pt idx="24067">
                  <c:v>2.40913E-2</c:v>
                </c:pt>
                <c:pt idx="24068">
                  <c:v>2.45125E-2</c:v>
                </c:pt>
                <c:pt idx="24069">
                  <c:v>2.4904099999999998E-2</c:v>
                </c:pt>
                <c:pt idx="24070">
                  <c:v>2.52666E-2</c:v>
                </c:pt>
                <c:pt idx="24071">
                  <c:v>2.55996E-2</c:v>
                </c:pt>
                <c:pt idx="24072">
                  <c:v>2.5902399999999999E-2</c:v>
                </c:pt>
                <c:pt idx="24073">
                  <c:v>2.6175199999999999E-2</c:v>
                </c:pt>
                <c:pt idx="24074">
                  <c:v>2.6418199999999999E-2</c:v>
                </c:pt>
                <c:pt idx="24075">
                  <c:v>2.66319E-2</c:v>
                </c:pt>
                <c:pt idx="24076">
                  <c:v>2.6816300000000001E-2</c:v>
                </c:pt>
                <c:pt idx="24077">
                  <c:v>2.6971700000000001E-2</c:v>
                </c:pt>
                <c:pt idx="24078">
                  <c:v>2.70986E-2</c:v>
                </c:pt>
                <c:pt idx="24079">
                  <c:v>2.7197499999999999E-2</c:v>
                </c:pt>
                <c:pt idx="24080">
                  <c:v>2.72687E-2</c:v>
                </c:pt>
                <c:pt idx="24081">
                  <c:v>2.7312599999999999E-2</c:v>
                </c:pt>
                <c:pt idx="24082">
                  <c:v>2.7329699999999998E-2</c:v>
                </c:pt>
                <c:pt idx="24083">
                  <c:v>2.7320299999999999E-2</c:v>
                </c:pt>
                <c:pt idx="24084">
                  <c:v>2.72851E-2</c:v>
                </c:pt>
                <c:pt idx="24085">
                  <c:v>2.7224700000000001E-2</c:v>
                </c:pt>
                <c:pt idx="24086">
                  <c:v>2.7139900000000002E-2</c:v>
                </c:pt>
                <c:pt idx="24087">
                  <c:v>2.70315E-2</c:v>
                </c:pt>
                <c:pt idx="24088">
                  <c:v>2.6900299999999999E-2</c:v>
                </c:pt>
                <c:pt idx="24089">
                  <c:v>2.6746900000000001E-2</c:v>
                </c:pt>
                <c:pt idx="24090">
                  <c:v>2.65723E-2</c:v>
                </c:pt>
                <c:pt idx="24091">
                  <c:v>2.6377299999999999E-2</c:v>
                </c:pt>
                <c:pt idx="24092">
                  <c:v>2.6163200000000001E-2</c:v>
                </c:pt>
                <c:pt idx="24093">
                  <c:v>2.5930700000000001E-2</c:v>
                </c:pt>
                <c:pt idx="24094">
                  <c:v>2.5680700000000001E-2</c:v>
                </c:pt>
                <c:pt idx="24095">
                  <c:v>2.5413999999999999E-2</c:v>
                </c:pt>
                <c:pt idx="24096">
                  <c:v>2.51316E-2</c:v>
                </c:pt>
                <c:pt idx="24097">
                  <c:v>2.48344E-2</c:v>
                </c:pt>
                <c:pt idx="24098">
                  <c:v>2.4523300000000001E-2</c:v>
                </c:pt>
                <c:pt idx="24099">
                  <c:v>2.4199200000000001E-2</c:v>
                </c:pt>
                <c:pt idx="24100">
                  <c:v>2.3863100000000002E-2</c:v>
                </c:pt>
                <c:pt idx="24101">
                  <c:v>2.35158E-2</c:v>
                </c:pt>
                <c:pt idx="24102">
                  <c:v>2.31583E-2</c:v>
                </c:pt>
                <c:pt idx="24103">
                  <c:v>2.27914E-2</c:v>
                </c:pt>
                <c:pt idx="24104">
                  <c:v>2.2416100000000001E-2</c:v>
                </c:pt>
                <c:pt idx="24105">
                  <c:v>2.2033199999999999E-2</c:v>
                </c:pt>
                <c:pt idx="24106">
                  <c:v>2.1643800000000001E-2</c:v>
                </c:pt>
                <c:pt idx="24107">
                  <c:v>2.1248699999999999E-2</c:v>
                </c:pt>
                <c:pt idx="24108">
                  <c:v>2.08489E-2</c:v>
                </c:pt>
                <c:pt idx="24109">
                  <c:v>2.0445100000000001E-2</c:v>
                </c:pt>
                <c:pt idx="24110">
                  <c:v>2.00381E-2</c:v>
                </c:pt>
                <c:pt idx="24111">
                  <c:v>1.9628900000000001E-2</c:v>
                </c:pt>
                <c:pt idx="24112">
                  <c:v>1.9218300000000001E-2</c:v>
                </c:pt>
                <c:pt idx="24113">
                  <c:v>1.88071E-2</c:v>
                </c:pt>
                <c:pt idx="24114">
                  <c:v>1.8396200000000001E-2</c:v>
                </c:pt>
                <c:pt idx="24115">
                  <c:v>1.79863E-2</c:v>
                </c:pt>
                <c:pt idx="24116">
                  <c:v>1.7578099999999999E-2</c:v>
                </c:pt>
                <c:pt idx="24117">
                  <c:v>1.7172300000000001E-2</c:v>
                </c:pt>
                <c:pt idx="24118">
                  <c:v>1.67695E-2</c:v>
                </c:pt>
                <c:pt idx="24119">
                  <c:v>1.63705E-2</c:v>
                </c:pt>
                <c:pt idx="24120">
                  <c:v>1.5976000000000001E-2</c:v>
                </c:pt>
                <c:pt idx="24121">
                  <c:v>1.55867E-2</c:v>
                </c:pt>
                <c:pt idx="24122">
                  <c:v>1.52032E-2</c:v>
                </c:pt>
                <c:pt idx="24123">
                  <c:v>1.4825899999999999E-2</c:v>
                </c:pt>
                <c:pt idx="24124">
                  <c:v>1.44555E-2</c:v>
                </c:pt>
                <c:pt idx="24125">
                  <c:v>1.40923E-2</c:v>
                </c:pt>
                <c:pt idx="24126">
                  <c:v>1.37369E-2</c:v>
                </c:pt>
                <c:pt idx="24127">
                  <c:v>1.3389699999999999E-2</c:v>
                </c:pt>
                <c:pt idx="24128">
                  <c:v>1.3051E-2</c:v>
                </c:pt>
                <c:pt idx="24129">
                  <c:v>1.27212E-2</c:v>
                </c:pt>
                <c:pt idx="24130">
                  <c:v>1.2400700000000001E-2</c:v>
                </c:pt>
                <c:pt idx="24131">
                  <c:v>1.20897E-2</c:v>
                </c:pt>
                <c:pt idx="24132">
                  <c:v>1.17886E-2</c:v>
                </c:pt>
                <c:pt idx="24133">
                  <c:v>1.14976E-2</c:v>
                </c:pt>
                <c:pt idx="24134">
                  <c:v>1.1216800000000001E-2</c:v>
                </c:pt>
                <c:pt idx="24135">
                  <c:v>1.09464E-2</c:v>
                </c:pt>
                <c:pt idx="24136">
                  <c:v>1.06864E-2</c:v>
                </c:pt>
                <c:pt idx="24137">
                  <c:v>1.0436900000000001E-2</c:v>
                </c:pt>
                <c:pt idx="24138">
                  <c:v>1.0197899999999999E-2</c:v>
                </c:pt>
                <c:pt idx="24139" formatCode="0.00E+00">
                  <c:v>9.9695900000000004E-3</c:v>
                </c:pt>
                <c:pt idx="24140" formatCode="0.00E+00">
                  <c:v>9.7519500000000005E-3</c:v>
                </c:pt>
                <c:pt idx="24141" formatCode="0.00E+00">
                  <c:v>9.5450299999999995E-3</c:v>
                </c:pt>
                <c:pt idx="24142" formatCode="0.00E+00">
                  <c:v>9.3486799999999998E-3</c:v>
                </c:pt>
                <c:pt idx="24143" formatCode="0.00E+00">
                  <c:v>9.1626099999999999E-3</c:v>
                </c:pt>
                <c:pt idx="24144" formatCode="0.00E+00">
                  <c:v>8.9865199999999996E-3</c:v>
                </c:pt>
                <c:pt idx="24145" formatCode="0.00E+00">
                  <c:v>8.8201500000000006E-3</c:v>
                </c:pt>
                <c:pt idx="24146" formatCode="0.00E+00">
                  <c:v>8.6632800000000006E-3</c:v>
                </c:pt>
                <c:pt idx="24147" formatCode="0.00E+00">
                  <c:v>8.5156199999999998E-3</c:v>
                </c:pt>
                <c:pt idx="24148" formatCode="0.00E+00">
                  <c:v>8.3768000000000002E-3</c:v>
                </c:pt>
                <c:pt idx="24149" formatCode="0.00E+00">
                  <c:v>8.2464099999999992E-3</c:v>
                </c:pt>
                <c:pt idx="24150" formatCode="0.00E+00">
                  <c:v>8.1240900000000005E-3</c:v>
                </c:pt>
                <c:pt idx="24151" formatCode="0.00E+00">
                  <c:v>8.0094299999999997E-3</c:v>
                </c:pt>
                <c:pt idx="24152" formatCode="0.00E+00">
                  <c:v>7.9019099999999998E-3</c:v>
                </c:pt>
                <c:pt idx="24153" formatCode="0.00E+00">
                  <c:v>7.80096E-3</c:v>
                </c:pt>
                <c:pt idx="24154" formatCode="0.00E+00">
                  <c:v>7.7060599999999998E-3</c:v>
                </c:pt>
                <c:pt idx="24155" formatCode="0.00E+00">
                  <c:v>7.6167199999999996E-3</c:v>
                </c:pt>
                <c:pt idx="24156" formatCode="0.00E+00">
                  <c:v>7.5324500000000004E-3</c:v>
                </c:pt>
                <c:pt idx="24157" formatCode="0.00E+00">
                  <c:v>7.4526999999999996E-3</c:v>
                </c:pt>
                <c:pt idx="24158" formatCode="0.00E+00">
                  <c:v>7.3768699999999998E-3</c:v>
                </c:pt>
                <c:pt idx="24159" formatCode="0.00E+00">
                  <c:v>7.3042699999999999E-3</c:v>
                </c:pt>
                <c:pt idx="24160" formatCode="0.00E+00">
                  <c:v>7.2342999999999999E-3</c:v>
                </c:pt>
                <c:pt idx="24161" formatCode="0.00E+00">
                  <c:v>7.1663899999999999E-3</c:v>
                </c:pt>
                <c:pt idx="24162" formatCode="0.00E+00">
                  <c:v>7.0999399999999999E-3</c:v>
                </c:pt>
                <c:pt idx="24163" formatCode="0.00E+00">
                  <c:v>7.0342399999999998E-3</c:v>
                </c:pt>
                <c:pt idx="24164" formatCode="0.00E+00">
                  <c:v>6.9685900000000002E-3</c:v>
                </c:pt>
                <c:pt idx="24165" formatCode="0.00E+00">
                  <c:v>6.90231E-3</c:v>
                </c:pt>
                <c:pt idx="24166" formatCode="0.00E+00">
                  <c:v>6.8347599999999996E-3</c:v>
                </c:pt>
                <c:pt idx="24167" formatCode="0.00E+00">
                  <c:v>6.7652199999999997E-3</c:v>
                </c:pt>
                <c:pt idx="24168" formatCode="0.00E+00">
                  <c:v>6.6929299999999997E-3</c:v>
                </c:pt>
                <c:pt idx="24169" formatCode="0.00E+00">
                  <c:v>6.6171299999999997E-3</c:v>
                </c:pt>
                <c:pt idx="24170" formatCode="0.00E+00">
                  <c:v>6.5370200000000002E-3</c:v>
                </c:pt>
                <c:pt idx="24171" formatCode="0.00E+00">
                  <c:v>6.4518300000000004E-3</c:v>
                </c:pt>
                <c:pt idx="24172" formatCode="0.00E+00">
                  <c:v>6.3608900000000001E-3</c:v>
                </c:pt>
                <c:pt idx="24173" formatCode="0.00E+00">
                  <c:v>6.2636000000000002E-3</c:v>
                </c:pt>
                <c:pt idx="24174" formatCode="0.00E+00">
                  <c:v>6.1593400000000001E-3</c:v>
                </c:pt>
                <c:pt idx="24175" formatCode="0.00E+00">
                  <c:v>6.0474600000000002E-3</c:v>
                </c:pt>
                <c:pt idx="24176" formatCode="0.00E+00">
                  <c:v>5.9273099999999999E-3</c:v>
                </c:pt>
                <c:pt idx="24177" formatCode="0.00E+00">
                  <c:v>5.7982700000000003E-3</c:v>
                </c:pt>
                <c:pt idx="24178" formatCode="0.00E+00">
                  <c:v>5.6597100000000001E-3</c:v>
                </c:pt>
                <c:pt idx="24179" formatCode="0.00E+00">
                  <c:v>5.5110799999999998E-3</c:v>
                </c:pt>
                <c:pt idx="24180" formatCode="0.00E+00">
                  <c:v>5.3518799999999998E-3</c:v>
                </c:pt>
                <c:pt idx="24181" formatCode="0.00E+00">
                  <c:v>5.18156E-3</c:v>
                </c:pt>
                <c:pt idx="24182" formatCode="0.00E+00">
                  <c:v>4.9994699999999998E-3</c:v>
                </c:pt>
                <c:pt idx="24183" formatCode="0.00E+00">
                  <c:v>4.8050200000000001E-3</c:v>
                </c:pt>
                <c:pt idx="24184" formatCode="0.00E+00">
                  <c:v>4.5977500000000003E-3</c:v>
                </c:pt>
                <c:pt idx="24185" formatCode="0.00E+00">
                  <c:v>4.37726E-3</c:v>
                </c:pt>
                <c:pt idx="24186" formatCode="0.00E+00">
                  <c:v>4.1431899999999997E-3</c:v>
                </c:pt>
                <c:pt idx="24187" formatCode="0.00E+00">
                  <c:v>3.89522E-3</c:v>
                </c:pt>
                <c:pt idx="24188" formatCode="0.00E+00">
                  <c:v>3.6329399999999999E-3</c:v>
                </c:pt>
                <c:pt idx="24189" formatCode="0.00E+00">
                  <c:v>3.3559499999999999E-3</c:v>
                </c:pt>
                <c:pt idx="24190" formatCode="0.00E+00">
                  <c:v>3.0639399999999998E-3</c:v>
                </c:pt>
                <c:pt idx="24191" formatCode="0.00E+00">
                  <c:v>2.7567099999999999E-3</c:v>
                </c:pt>
                <c:pt idx="24192" formatCode="0.00E+00">
                  <c:v>2.4341200000000001E-3</c:v>
                </c:pt>
                <c:pt idx="24193" formatCode="0.00E+00">
                  <c:v>2.0959899999999998E-3</c:v>
                </c:pt>
                <c:pt idx="24194" formatCode="0.00E+00">
                  <c:v>1.74212E-3</c:v>
                </c:pt>
                <c:pt idx="24195" formatCode="0.00E+00">
                  <c:v>1.3724E-3</c:v>
                </c:pt>
                <c:pt idx="24196" formatCode="0.00E+00">
                  <c:v>9.8681300000000001E-4</c:v>
                </c:pt>
                <c:pt idx="24197" formatCode="0.00E+00">
                  <c:v>5.8531100000000003E-4</c:v>
                </c:pt>
                <c:pt idx="24198" formatCode="0.00E+00">
                  <c:v>1.6784600000000001E-4</c:v>
                </c:pt>
                <c:pt idx="24199" formatCode="0.00E+00">
                  <c:v>-2.6560899999999998E-4</c:v>
                </c:pt>
                <c:pt idx="24200" formatCode="0.00E+00">
                  <c:v>-7.1500100000000005E-4</c:v>
                </c:pt>
                <c:pt idx="24201" formatCode="0.00E+00">
                  <c:v>-1.18016E-3</c:v>
                </c:pt>
                <c:pt idx="24202" formatCode="0.00E+00">
                  <c:v>-1.6608700000000001E-3</c:v>
                </c:pt>
                <c:pt idx="24203" formatCode="0.00E+00">
                  <c:v>-2.1569100000000002E-3</c:v>
                </c:pt>
                <c:pt idx="24204" formatCode="0.00E+00">
                  <c:v>-2.6680300000000001E-3</c:v>
                </c:pt>
                <c:pt idx="24205" formatCode="0.00E+00">
                  <c:v>-3.1939500000000001E-3</c:v>
                </c:pt>
                <c:pt idx="24206" formatCode="0.00E+00">
                  <c:v>-3.7342999999999999E-3</c:v>
                </c:pt>
                <c:pt idx="24207" formatCode="0.00E+00">
                  <c:v>-4.2886399999999998E-3</c:v>
                </c:pt>
                <c:pt idx="24208" formatCode="0.00E+00">
                  <c:v>-4.8564599999999999E-3</c:v>
                </c:pt>
                <c:pt idx="24209" formatCode="0.00E+00">
                  <c:v>-5.4372500000000002E-3</c:v>
                </c:pt>
                <c:pt idx="24210" formatCode="0.00E+00">
                  <c:v>-6.0304399999999998E-3</c:v>
                </c:pt>
                <c:pt idx="24211" formatCode="0.00E+00">
                  <c:v>-6.6354700000000001E-3</c:v>
                </c:pt>
                <c:pt idx="24212" formatCode="0.00E+00">
                  <c:v>-7.2517500000000004E-3</c:v>
                </c:pt>
                <c:pt idx="24213" formatCode="0.00E+00">
                  <c:v>-7.8786900000000007E-3</c:v>
                </c:pt>
                <c:pt idx="24214" formatCode="0.00E+00">
                  <c:v>-8.5156399999999997E-3</c:v>
                </c:pt>
                <c:pt idx="24215" formatCode="0.00E+00">
                  <c:v>-9.1619200000000005E-3</c:v>
                </c:pt>
                <c:pt idx="24216" formatCode="0.00E+00">
                  <c:v>-9.8167500000000008E-3</c:v>
                </c:pt>
                <c:pt idx="24217">
                  <c:v>-1.04793E-2</c:v>
                </c:pt>
                <c:pt idx="24218">
                  <c:v>-1.11488E-2</c:v>
                </c:pt>
                <c:pt idx="24219">
                  <c:v>-1.18242E-2</c:v>
                </c:pt>
                <c:pt idx="24220">
                  <c:v>-1.25048E-2</c:v>
                </c:pt>
                <c:pt idx="24221">
                  <c:v>-1.31895E-2</c:v>
                </c:pt>
                <c:pt idx="24222">
                  <c:v>-1.38774E-2</c:v>
                </c:pt>
                <c:pt idx="24223">
                  <c:v>-1.45676E-2</c:v>
                </c:pt>
                <c:pt idx="24224">
                  <c:v>-1.5259099999999999E-2</c:v>
                </c:pt>
                <c:pt idx="24225">
                  <c:v>-1.5950800000000001E-2</c:v>
                </c:pt>
                <c:pt idx="24226">
                  <c:v>-1.6641699999999999E-2</c:v>
                </c:pt>
                <c:pt idx="24227">
                  <c:v>-1.7330700000000001E-2</c:v>
                </c:pt>
                <c:pt idx="24228">
                  <c:v>-1.8016899999999999E-2</c:v>
                </c:pt>
                <c:pt idx="24229">
                  <c:v>-1.8699E-2</c:v>
                </c:pt>
                <c:pt idx="24230">
                  <c:v>-1.9376000000000001E-2</c:v>
                </c:pt>
                <c:pt idx="24231">
                  <c:v>-2.00468E-2</c:v>
                </c:pt>
                <c:pt idx="24232">
                  <c:v>-2.0710099999999999E-2</c:v>
                </c:pt>
                <c:pt idx="24233">
                  <c:v>-2.1364899999999999E-2</c:v>
                </c:pt>
                <c:pt idx="24234">
                  <c:v>-2.2009999999999998E-2</c:v>
                </c:pt>
                <c:pt idx="24235">
                  <c:v>-2.2644299999999999E-2</c:v>
                </c:pt>
                <c:pt idx="24236">
                  <c:v>-2.3266599999999998E-2</c:v>
                </c:pt>
                <c:pt idx="24237">
                  <c:v>-2.38757E-2</c:v>
                </c:pt>
                <c:pt idx="24238">
                  <c:v>-2.44704E-2</c:v>
                </c:pt>
                <c:pt idx="24239">
                  <c:v>-2.5049600000000002E-2</c:v>
                </c:pt>
                <c:pt idx="24240">
                  <c:v>-2.5612200000000002E-2</c:v>
                </c:pt>
                <c:pt idx="24241">
                  <c:v>-2.6157E-2</c:v>
                </c:pt>
                <c:pt idx="24242">
                  <c:v>-2.6682999999999998E-2</c:v>
                </c:pt>
                <c:pt idx="24243">
                  <c:v>-2.7188799999999999E-2</c:v>
                </c:pt>
                <c:pt idx="24244">
                  <c:v>-2.76735E-2</c:v>
                </c:pt>
                <c:pt idx="24245">
                  <c:v>-2.8135899999999998E-2</c:v>
                </c:pt>
                <c:pt idx="24246">
                  <c:v>-2.85749E-2</c:v>
                </c:pt>
                <c:pt idx="24247">
                  <c:v>-2.8989500000000001E-2</c:v>
                </c:pt>
                <c:pt idx="24248">
                  <c:v>-2.9378600000000001E-2</c:v>
                </c:pt>
                <c:pt idx="24249">
                  <c:v>-2.9741199999999999E-2</c:v>
                </c:pt>
                <c:pt idx="24250">
                  <c:v>-3.00763E-2</c:v>
                </c:pt>
                <c:pt idx="24251">
                  <c:v>-3.0382900000000001E-2</c:v>
                </c:pt>
                <c:pt idx="24252">
                  <c:v>-3.0660099999999999E-2</c:v>
                </c:pt>
                <c:pt idx="24253">
                  <c:v>-3.0907E-2</c:v>
                </c:pt>
                <c:pt idx="24254">
                  <c:v>-3.11227E-2</c:v>
                </c:pt>
                <c:pt idx="24255">
                  <c:v>-3.1306399999999998E-2</c:v>
                </c:pt>
                <c:pt idx="24256">
                  <c:v>-3.1457199999999998E-2</c:v>
                </c:pt>
                <c:pt idx="24257">
                  <c:v>-3.1574400000000002E-2</c:v>
                </c:pt>
                <c:pt idx="24258">
                  <c:v>-3.1657299999999999E-2</c:v>
                </c:pt>
                <c:pt idx="24259">
                  <c:v>-3.1705299999999999E-2</c:v>
                </c:pt>
                <c:pt idx="24260">
                  <c:v>-3.1717599999999999E-2</c:v>
                </c:pt>
                <c:pt idx="24261">
                  <c:v>-3.1693800000000001E-2</c:v>
                </c:pt>
                <c:pt idx="24262">
                  <c:v>-3.1633300000000003E-2</c:v>
                </c:pt>
                <c:pt idx="24263">
                  <c:v>-3.1535599999999997E-2</c:v>
                </c:pt>
                <c:pt idx="24264">
                  <c:v>-3.1400299999999999E-2</c:v>
                </c:pt>
                <c:pt idx="24265">
                  <c:v>-3.1226899999999998E-2</c:v>
                </c:pt>
                <c:pt idx="24266">
                  <c:v>-3.1015299999999999E-2</c:v>
                </c:pt>
                <c:pt idx="24267">
                  <c:v>-3.07651E-2</c:v>
                </c:pt>
                <c:pt idx="24268">
                  <c:v>-3.0476099999999999E-2</c:v>
                </c:pt>
                <c:pt idx="24269">
                  <c:v>-3.0148100000000001E-2</c:v>
                </c:pt>
                <c:pt idx="24270">
                  <c:v>-2.9780999999999998E-2</c:v>
                </c:pt>
                <c:pt idx="24271">
                  <c:v>-2.93748E-2</c:v>
                </c:pt>
                <c:pt idx="24272">
                  <c:v>-2.89295E-2</c:v>
                </c:pt>
                <c:pt idx="24273">
                  <c:v>-2.8445100000000001E-2</c:v>
                </c:pt>
                <c:pt idx="24274">
                  <c:v>-2.7921700000000001E-2</c:v>
                </c:pt>
                <c:pt idx="24275">
                  <c:v>-2.7359600000000001E-2</c:v>
                </c:pt>
                <c:pt idx="24276">
                  <c:v>-2.6759000000000002E-2</c:v>
                </c:pt>
                <c:pt idx="24277">
                  <c:v>-2.61202E-2</c:v>
                </c:pt>
                <c:pt idx="24278">
                  <c:v>-2.54436E-2</c:v>
                </c:pt>
                <c:pt idx="24279">
                  <c:v>-2.4729500000000001E-2</c:v>
                </c:pt>
                <c:pt idx="24280">
                  <c:v>-2.39784E-2</c:v>
                </c:pt>
                <c:pt idx="24281">
                  <c:v>-2.3191E-2</c:v>
                </c:pt>
                <c:pt idx="24282">
                  <c:v>-2.23678E-2</c:v>
                </c:pt>
                <c:pt idx="24283">
                  <c:v>-2.1509500000000001E-2</c:v>
                </c:pt>
                <c:pt idx="24284">
                  <c:v>-2.0616800000000001E-2</c:v>
                </c:pt>
                <c:pt idx="24285">
                  <c:v>-1.96904E-2</c:v>
                </c:pt>
                <c:pt idx="24286">
                  <c:v>-1.8731299999999999E-2</c:v>
                </c:pt>
                <c:pt idx="24287">
                  <c:v>-1.7740200000000001E-2</c:v>
                </c:pt>
                <c:pt idx="24288">
                  <c:v>-1.6718199999999999E-2</c:v>
                </c:pt>
                <c:pt idx="24289">
                  <c:v>-1.5666200000000002E-2</c:v>
                </c:pt>
                <c:pt idx="24290">
                  <c:v>-1.4585300000000001E-2</c:v>
                </c:pt>
                <c:pt idx="24291">
                  <c:v>-1.3476500000000001E-2</c:v>
                </c:pt>
                <c:pt idx="24292">
                  <c:v>-1.2341E-2</c:v>
                </c:pt>
                <c:pt idx="24293">
                  <c:v>-1.1180000000000001E-2</c:v>
                </c:pt>
                <c:pt idx="24294" formatCode="0.00E+00">
                  <c:v>-9.9947500000000002E-3</c:v>
                </c:pt>
                <c:pt idx="24295" formatCode="0.00E+00">
                  <c:v>-8.7865300000000007E-3</c:v>
                </c:pt>
                <c:pt idx="24296" formatCode="0.00E+00">
                  <c:v>-7.5566699999999997E-3</c:v>
                </c:pt>
                <c:pt idx="24297" formatCode="0.00E+00">
                  <c:v>-6.3065300000000003E-3</c:v>
                </c:pt>
                <c:pt idx="24298" formatCode="0.00E+00">
                  <c:v>-5.0375200000000002E-3</c:v>
                </c:pt>
                <c:pt idx="24299" formatCode="0.00E+00">
                  <c:v>-3.7510899999999999E-3</c:v>
                </c:pt>
                <c:pt idx="24300" formatCode="0.00E+00">
                  <c:v>-2.4487300000000001E-3</c:v>
                </c:pt>
                <c:pt idx="24301" formatCode="0.00E+00">
                  <c:v>-1.1319699999999999E-3</c:v>
                </c:pt>
                <c:pt idx="24302" formatCode="0.00E+00">
                  <c:v>1.97636E-4</c:v>
                </c:pt>
                <c:pt idx="24303" formatCode="0.00E+00">
                  <c:v>1.5385100000000001E-3</c:v>
                </c:pt>
                <c:pt idx="24304" formatCode="0.00E+00">
                  <c:v>2.8890299999999999E-3</c:v>
                </c:pt>
                <c:pt idx="24305" formatCode="0.00E+00">
                  <c:v>4.2475600000000001E-3</c:v>
                </c:pt>
                <c:pt idx="24306" formatCode="0.00E+00">
                  <c:v>5.6124299999999998E-3</c:v>
                </c:pt>
                <c:pt idx="24307" formatCode="0.00E+00">
                  <c:v>6.9819699999999997E-3</c:v>
                </c:pt>
                <c:pt idx="24308" formatCode="0.00E+00">
                  <c:v>8.3544699999999993E-3</c:v>
                </c:pt>
                <c:pt idx="24309" formatCode="0.00E+00">
                  <c:v>9.7282199999999992E-3</c:v>
                </c:pt>
                <c:pt idx="24310">
                  <c:v>1.11015E-2</c:v>
                </c:pt>
                <c:pt idx="24311">
                  <c:v>1.2472499999999999E-2</c:v>
                </c:pt>
                <c:pt idx="24312">
                  <c:v>1.3839499999999999E-2</c:v>
                </c:pt>
                <c:pt idx="24313">
                  <c:v>1.52008E-2</c:v>
                </c:pt>
                <c:pt idx="24314">
                  <c:v>1.65545E-2</c:v>
                </c:pt>
                <c:pt idx="24315">
                  <c:v>1.7898899999999999E-2</c:v>
                </c:pt>
                <c:pt idx="24316">
                  <c:v>1.9232300000000001E-2</c:v>
                </c:pt>
                <c:pt idx="24317">
                  <c:v>2.05528E-2</c:v>
                </c:pt>
                <c:pt idx="24318">
                  <c:v>2.1858800000000001E-2</c:v>
                </c:pt>
                <c:pt idx="24319">
                  <c:v>2.31484E-2</c:v>
                </c:pt>
                <c:pt idx="24320">
                  <c:v>2.4420000000000001E-2</c:v>
                </c:pt>
                <c:pt idx="24321">
                  <c:v>2.5671699999999999E-2</c:v>
                </c:pt>
                <c:pt idx="24322">
                  <c:v>2.6902100000000002E-2</c:v>
                </c:pt>
                <c:pt idx="24323">
                  <c:v>2.8109200000000001E-2</c:v>
                </c:pt>
                <c:pt idx="24324">
                  <c:v>2.9291600000000001E-2</c:v>
                </c:pt>
                <c:pt idx="24325">
                  <c:v>3.0447499999999999E-2</c:v>
                </c:pt>
                <c:pt idx="24326">
                  <c:v>3.1575499999999999E-2</c:v>
                </c:pt>
                <c:pt idx="24327">
                  <c:v>3.2673800000000003E-2</c:v>
                </c:pt>
                <c:pt idx="24328">
                  <c:v>3.3741E-2</c:v>
                </c:pt>
                <c:pt idx="24329">
                  <c:v>3.4775500000000001E-2</c:v>
                </c:pt>
                <c:pt idx="24330">
                  <c:v>3.5776000000000002E-2</c:v>
                </c:pt>
                <c:pt idx="24331">
                  <c:v>3.67409E-2</c:v>
                </c:pt>
                <c:pt idx="24332">
                  <c:v>3.7669000000000001E-2</c:v>
                </c:pt>
                <c:pt idx="24333">
                  <c:v>3.8558799999999997E-2</c:v>
                </c:pt>
                <c:pt idx="24334">
                  <c:v>3.9409100000000002E-2</c:v>
                </c:pt>
                <c:pt idx="24335">
                  <c:v>4.02186E-2</c:v>
                </c:pt>
                <c:pt idx="24336">
                  <c:v>4.09862E-2</c:v>
                </c:pt>
                <c:pt idx="24337">
                  <c:v>4.1710700000000003E-2</c:v>
                </c:pt>
                <c:pt idx="24338">
                  <c:v>4.2391100000000001E-2</c:v>
                </c:pt>
                <c:pt idx="24339">
                  <c:v>4.3026200000000001E-2</c:v>
                </c:pt>
                <c:pt idx="24340">
                  <c:v>4.36152E-2</c:v>
                </c:pt>
                <c:pt idx="24341">
                  <c:v>4.4157099999999998E-2</c:v>
                </c:pt>
                <c:pt idx="24342">
                  <c:v>4.4651200000000002E-2</c:v>
                </c:pt>
                <c:pt idx="24343">
                  <c:v>4.5096499999999998E-2</c:v>
                </c:pt>
                <c:pt idx="24344">
                  <c:v>4.5492400000000002E-2</c:v>
                </c:pt>
                <c:pt idx="24345">
                  <c:v>4.5838200000000003E-2</c:v>
                </c:pt>
                <c:pt idx="24346">
                  <c:v>4.6133399999999998E-2</c:v>
                </c:pt>
                <c:pt idx="24347">
                  <c:v>4.6377399999999999E-2</c:v>
                </c:pt>
                <c:pt idx="24348">
                  <c:v>4.6569699999999999E-2</c:v>
                </c:pt>
                <c:pt idx="24349">
                  <c:v>4.6710000000000002E-2</c:v>
                </c:pt>
                <c:pt idx="24350">
                  <c:v>4.6797999999999999E-2</c:v>
                </c:pt>
                <c:pt idx="24351">
                  <c:v>4.6833399999999997E-2</c:v>
                </c:pt>
                <c:pt idx="24352">
                  <c:v>4.6816000000000003E-2</c:v>
                </c:pt>
                <c:pt idx="24353">
                  <c:v>4.6745700000000001E-2</c:v>
                </c:pt>
                <c:pt idx="24354">
                  <c:v>4.66226E-2</c:v>
                </c:pt>
                <c:pt idx="24355">
                  <c:v>4.6446599999999998E-2</c:v>
                </c:pt>
                <c:pt idx="24356">
                  <c:v>4.6217800000000003E-2</c:v>
                </c:pt>
                <c:pt idx="24357">
                  <c:v>4.5936400000000002E-2</c:v>
                </c:pt>
                <c:pt idx="24358">
                  <c:v>4.5602799999999999E-2</c:v>
                </c:pt>
                <c:pt idx="24359">
                  <c:v>4.5217100000000003E-2</c:v>
                </c:pt>
                <c:pt idx="24360">
                  <c:v>4.4779800000000002E-2</c:v>
                </c:pt>
                <c:pt idx="24361">
                  <c:v>4.4291299999999999E-2</c:v>
                </c:pt>
                <c:pt idx="24362">
                  <c:v>4.3752300000000001E-2</c:v>
                </c:pt>
                <c:pt idx="24363">
                  <c:v>4.3163199999999999E-2</c:v>
                </c:pt>
                <c:pt idx="24364">
                  <c:v>4.2524800000000001E-2</c:v>
                </c:pt>
                <c:pt idx="24365">
                  <c:v>4.1837699999999999E-2</c:v>
                </c:pt>
                <c:pt idx="24366">
                  <c:v>4.1102899999999998E-2</c:v>
                </c:pt>
                <c:pt idx="24367">
                  <c:v>4.0321099999999999E-2</c:v>
                </c:pt>
                <c:pt idx="24368">
                  <c:v>3.9493199999999999E-2</c:v>
                </c:pt>
                <c:pt idx="24369">
                  <c:v>3.8620399999999999E-2</c:v>
                </c:pt>
                <c:pt idx="24370">
                  <c:v>3.7703500000000001E-2</c:v>
                </c:pt>
                <c:pt idx="24371">
                  <c:v>3.67438E-2</c:v>
                </c:pt>
                <c:pt idx="24372">
                  <c:v>3.5742400000000001E-2</c:v>
                </c:pt>
                <c:pt idx="24373">
                  <c:v>3.4700599999999998E-2</c:v>
                </c:pt>
                <c:pt idx="24374">
                  <c:v>3.3619499999999997E-2</c:v>
                </c:pt>
                <c:pt idx="24375">
                  <c:v>3.2500599999999998E-2</c:v>
                </c:pt>
                <c:pt idx="24376">
                  <c:v>3.1345199999999997E-2</c:v>
                </c:pt>
                <c:pt idx="24377">
                  <c:v>3.0154799999999999E-2</c:v>
                </c:pt>
                <c:pt idx="24378">
                  <c:v>2.89307E-2</c:v>
                </c:pt>
                <c:pt idx="24379">
                  <c:v>2.76747E-2</c:v>
                </c:pt>
                <c:pt idx="24380">
                  <c:v>2.6388100000000001E-2</c:v>
                </c:pt>
                <c:pt idx="24381">
                  <c:v>2.50726E-2</c:v>
                </c:pt>
                <c:pt idx="24382">
                  <c:v>2.3729900000000002E-2</c:v>
                </c:pt>
                <c:pt idx="24383">
                  <c:v>2.2361599999999999E-2</c:v>
                </c:pt>
                <c:pt idx="24384">
                  <c:v>2.0969499999999999E-2</c:v>
                </c:pt>
                <c:pt idx="24385">
                  <c:v>1.9555199999999998E-2</c:v>
                </c:pt>
                <c:pt idx="24386">
                  <c:v>1.8120500000000001E-2</c:v>
                </c:pt>
                <c:pt idx="24387">
                  <c:v>1.6667299999999999E-2</c:v>
                </c:pt>
                <c:pt idx="24388">
                  <c:v>1.5197199999999999E-2</c:v>
                </c:pt>
                <c:pt idx="24389">
                  <c:v>1.37123E-2</c:v>
                </c:pt>
                <c:pt idx="24390">
                  <c:v>1.22142E-2</c:v>
                </c:pt>
                <c:pt idx="24391">
                  <c:v>1.07049E-2</c:v>
                </c:pt>
                <c:pt idx="24392" formatCode="0.00E+00">
                  <c:v>9.1862100000000002E-3</c:v>
                </c:pt>
                <c:pt idx="24393" formatCode="0.00E+00">
                  <c:v>7.6600499999999998E-3</c:v>
                </c:pt>
                <c:pt idx="24394" formatCode="0.00E+00">
                  <c:v>6.1282899999999998E-3</c:v>
                </c:pt>
                <c:pt idx="24395" formatCode="0.00E+00">
                  <c:v>4.5928100000000001E-3</c:v>
                </c:pt>
                <c:pt idx="24396" formatCode="0.00E+00">
                  <c:v>3.0555199999999999E-3</c:v>
                </c:pt>
                <c:pt idx="24397" formatCode="0.00E+00">
                  <c:v>1.51829E-3</c:v>
                </c:pt>
                <c:pt idx="24398" formatCode="0.00E+00">
                  <c:v>-1.6980600000000001E-5</c:v>
                </c:pt>
                <c:pt idx="24399" formatCode="0.00E+00">
                  <c:v>-1.5484299999999999E-3</c:v>
                </c:pt>
                <c:pt idx="24400" formatCode="0.00E+00">
                  <c:v>-3.0741900000000001E-3</c:v>
                </c:pt>
                <c:pt idx="24401" formatCode="0.00E+00">
                  <c:v>-4.5924099999999999E-3</c:v>
                </c:pt>
                <c:pt idx="24402" formatCode="0.00E+00">
                  <c:v>-6.1012599999999998E-3</c:v>
                </c:pt>
                <c:pt idx="24403" formatCode="0.00E+00">
                  <c:v>-7.5989100000000004E-3</c:v>
                </c:pt>
                <c:pt idx="24404" formatCode="0.00E+00">
                  <c:v>-9.0835699999999991E-3</c:v>
                </c:pt>
                <c:pt idx="24405">
                  <c:v>-1.05535E-2</c:v>
                </c:pt>
                <c:pt idx="24406">
                  <c:v>-1.2006899999999999E-2</c:v>
                </c:pt>
                <c:pt idx="24407">
                  <c:v>-1.3442000000000001E-2</c:v>
                </c:pt>
                <c:pt idx="24408">
                  <c:v>-1.48573E-2</c:v>
                </c:pt>
                <c:pt idx="24409">
                  <c:v>-1.6250899999999999E-2</c:v>
                </c:pt>
                <c:pt idx="24410">
                  <c:v>-1.7621399999999999E-2</c:v>
                </c:pt>
                <c:pt idx="24411">
                  <c:v>-1.89672E-2</c:v>
                </c:pt>
                <c:pt idx="24412">
                  <c:v>-2.0286599999999998E-2</c:v>
                </c:pt>
                <c:pt idx="24413">
                  <c:v>-2.1578199999999999E-2</c:v>
                </c:pt>
                <c:pt idx="24414">
                  <c:v>-2.28405E-2</c:v>
                </c:pt>
                <c:pt idx="24415">
                  <c:v>-2.4072199999999998E-2</c:v>
                </c:pt>
                <c:pt idx="24416">
                  <c:v>-2.5271800000000001E-2</c:v>
                </c:pt>
                <c:pt idx="24417">
                  <c:v>-2.6438099999999999E-2</c:v>
                </c:pt>
                <c:pt idx="24418">
                  <c:v>-2.7569799999999998E-2</c:v>
                </c:pt>
                <c:pt idx="24419">
                  <c:v>-2.8665699999999999E-2</c:v>
                </c:pt>
                <c:pt idx="24420">
                  <c:v>-2.97246E-2</c:v>
                </c:pt>
                <c:pt idx="24421">
                  <c:v>-3.0745399999999999E-2</c:v>
                </c:pt>
                <c:pt idx="24422">
                  <c:v>-3.1727199999999997E-2</c:v>
                </c:pt>
                <c:pt idx="24423">
                  <c:v>-3.2668799999999998E-2</c:v>
                </c:pt>
                <c:pt idx="24424">
                  <c:v>-3.3569500000000002E-2</c:v>
                </c:pt>
                <c:pt idx="24425">
                  <c:v>-3.4428300000000002E-2</c:v>
                </c:pt>
                <c:pt idx="24426">
                  <c:v>-3.5244400000000002E-2</c:v>
                </c:pt>
                <c:pt idx="24427">
                  <c:v>-3.6017199999999999E-2</c:v>
                </c:pt>
                <c:pt idx="24428">
                  <c:v>-3.6745899999999998E-2</c:v>
                </c:pt>
                <c:pt idx="24429">
                  <c:v>-3.7429900000000002E-2</c:v>
                </c:pt>
                <c:pt idx="24430">
                  <c:v>-3.8068600000000001E-2</c:v>
                </c:pt>
                <c:pt idx="24431">
                  <c:v>-3.86617E-2</c:v>
                </c:pt>
                <c:pt idx="24432">
                  <c:v>-3.9208699999999999E-2</c:v>
                </c:pt>
                <c:pt idx="24433">
                  <c:v>-3.97092E-2</c:v>
                </c:pt>
                <c:pt idx="24434">
                  <c:v>-4.0162900000000001E-2</c:v>
                </c:pt>
                <c:pt idx="24435">
                  <c:v>-4.05697E-2</c:v>
                </c:pt>
                <c:pt idx="24436">
                  <c:v>-4.0929399999999998E-2</c:v>
                </c:pt>
                <c:pt idx="24437">
                  <c:v>-4.1241899999999998E-2</c:v>
                </c:pt>
                <c:pt idx="24438">
                  <c:v>-4.1507200000000001E-2</c:v>
                </c:pt>
                <c:pt idx="24439">
                  <c:v>-4.17253E-2</c:v>
                </c:pt>
                <c:pt idx="24440">
                  <c:v>-4.18964E-2</c:v>
                </c:pt>
                <c:pt idx="24441">
                  <c:v>-4.2020500000000002E-2</c:v>
                </c:pt>
                <c:pt idx="24442">
                  <c:v>-4.2097999999999997E-2</c:v>
                </c:pt>
                <c:pt idx="24443">
                  <c:v>-4.2129199999999999E-2</c:v>
                </c:pt>
                <c:pt idx="24444">
                  <c:v>-4.2114400000000003E-2</c:v>
                </c:pt>
                <c:pt idx="24445">
                  <c:v>-4.2054000000000001E-2</c:v>
                </c:pt>
                <c:pt idx="24446">
                  <c:v>-4.19485E-2</c:v>
                </c:pt>
                <c:pt idx="24447">
                  <c:v>-4.1798399999999999E-2</c:v>
                </c:pt>
                <c:pt idx="24448">
                  <c:v>-4.16044E-2</c:v>
                </c:pt>
                <c:pt idx="24449">
                  <c:v>-4.1367000000000001E-2</c:v>
                </c:pt>
                <c:pt idx="24450">
                  <c:v>-4.1087100000000001E-2</c:v>
                </c:pt>
                <c:pt idx="24451">
                  <c:v>-4.0765299999999997E-2</c:v>
                </c:pt>
                <c:pt idx="24452">
                  <c:v>-4.0402500000000001E-2</c:v>
                </c:pt>
                <c:pt idx="24453">
                  <c:v>-3.99995E-2</c:v>
                </c:pt>
                <c:pt idx="24454">
                  <c:v>-3.9557200000000001E-2</c:v>
                </c:pt>
                <c:pt idx="24455">
                  <c:v>-3.9076600000000003E-2</c:v>
                </c:pt>
                <c:pt idx="24456">
                  <c:v>-3.8558700000000001E-2</c:v>
                </c:pt>
                <c:pt idx="24457">
                  <c:v>-3.8004499999999997E-2</c:v>
                </c:pt>
                <c:pt idx="24458">
                  <c:v>-3.74151E-2</c:v>
                </c:pt>
                <c:pt idx="24459">
                  <c:v>-3.6791600000000001E-2</c:v>
                </c:pt>
                <c:pt idx="24460">
                  <c:v>-3.6135100000000003E-2</c:v>
                </c:pt>
                <c:pt idx="24461">
                  <c:v>-3.5446900000000003E-2</c:v>
                </c:pt>
                <c:pt idx="24462">
                  <c:v>-3.4728200000000001E-2</c:v>
                </c:pt>
                <c:pt idx="24463">
                  <c:v>-3.3980200000000002E-2</c:v>
                </c:pt>
                <c:pt idx="24464">
                  <c:v>-3.3204200000000003E-2</c:v>
                </c:pt>
                <c:pt idx="24465">
                  <c:v>-3.24015E-2</c:v>
                </c:pt>
                <c:pt idx="24466">
                  <c:v>-3.1573400000000001E-2</c:v>
                </c:pt>
                <c:pt idx="24467">
                  <c:v>-3.07213E-2</c:v>
                </c:pt>
                <c:pt idx="24468">
                  <c:v>-2.9846600000000001E-2</c:v>
                </c:pt>
                <c:pt idx="24469">
                  <c:v>-2.8950500000000001E-2</c:v>
                </c:pt>
                <c:pt idx="24470">
                  <c:v>-2.80346E-2</c:v>
                </c:pt>
                <c:pt idx="24471">
                  <c:v>-2.7100200000000001E-2</c:v>
                </c:pt>
                <c:pt idx="24472">
                  <c:v>-2.61488E-2</c:v>
                </c:pt>
                <c:pt idx="24473">
                  <c:v>-2.5181700000000001E-2</c:v>
                </c:pt>
                <c:pt idx="24474">
                  <c:v>-2.4200300000000001E-2</c:v>
                </c:pt>
                <c:pt idx="24475">
                  <c:v>-2.32062E-2</c:v>
                </c:pt>
                <c:pt idx="24476">
                  <c:v>-2.22008E-2</c:v>
                </c:pt>
                <c:pt idx="24477">
                  <c:v>-2.11854E-2</c:v>
                </c:pt>
                <c:pt idx="24478">
                  <c:v>-2.0161499999999999E-2</c:v>
                </c:pt>
                <c:pt idx="24479">
                  <c:v>-1.9130500000000002E-2</c:v>
                </c:pt>
                <c:pt idx="24480">
                  <c:v>-1.80939E-2</c:v>
                </c:pt>
                <c:pt idx="24481">
                  <c:v>-1.7052899999999999E-2</c:v>
                </c:pt>
                <c:pt idx="24482">
                  <c:v>-1.6008999999999999E-2</c:v>
                </c:pt>
                <c:pt idx="24483">
                  <c:v>-1.4963600000000001E-2</c:v>
                </c:pt>
                <c:pt idx="24484">
                  <c:v>-1.3918E-2</c:v>
                </c:pt>
                <c:pt idx="24485">
                  <c:v>-1.28735E-2</c:v>
                </c:pt>
                <c:pt idx="24486">
                  <c:v>-1.1831400000000001E-2</c:v>
                </c:pt>
                <c:pt idx="24487">
                  <c:v>-1.0793000000000001E-2</c:v>
                </c:pt>
                <c:pt idx="24488" formatCode="0.00E+00">
                  <c:v>-9.75964E-3</c:v>
                </c:pt>
                <c:pt idx="24489" formatCode="0.00E+00">
                  <c:v>-8.7324299999999994E-3</c:v>
                </c:pt>
                <c:pt idx="24490" formatCode="0.00E+00">
                  <c:v>-7.71261E-3</c:v>
                </c:pt>
                <c:pt idx="24491" formatCode="0.00E+00">
                  <c:v>-6.70136E-3</c:v>
                </c:pt>
                <c:pt idx="24492" formatCode="0.00E+00">
                  <c:v>-5.6997999999999997E-3</c:v>
                </c:pt>
                <c:pt idx="24493" formatCode="0.00E+00">
                  <c:v>-4.7090400000000003E-3</c:v>
                </c:pt>
                <c:pt idx="24494" formatCode="0.00E+00">
                  <c:v>-3.7301499999999998E-3</c:v>
                </c:pt>
                <c:pt idx="24495" formatCode="0.00E+00">
                  <c:v>-2.7641599999999999E-3</c:v>
                </c:pt>
                <c:pt idx="24496" formatCode="0.00E+00">
                  <c:v>-1.8120499999999999E-3</c:v>
                </c:pt>
                <c:pt idx="24497" formatCode="0.00E+00">
                  <c:v>-8.7478800000000004E-4</c:v>
                </c:pt>
                <c:pt idx="24498" formatCode="0.00E+00">
                  <c:v>4.6718999999999998E-5</c:v>
                </c:pt>
                <c:pt idx="24499" formatCode="0.00E+00">
                  <c:v>9.5159800000000001E-4</c:v>
                </c:pt>
                <c:pt idx="24500" formatCode="0.00E+00">
                  <c:v>1.83902E-3</c:v>
                </c:pt>
                <c:pt idx="24501" formatCode="0.00E+00">
                  <c:v>2.7082E-3</c:v>
                </c:pt>
                <c:pt idx="24502" formatCode="0.00E+00">
                  <c:v>3.5584000000000002E-3</c:v>
                </c:pt>
                <c:pt idx="24503" formatCode="0.00E+00">
                  <c:v>4.3889100000000002E-3</c:v>
                </c:pt>
                <c:pt idx="24504" formatCode="0.00E+00">
                  <c:v>5.19909E-3</c:v>
                </c:pt>
                <c:pt idx="24505" formatCode="0.00E+00">
                  <c:v>5.98834E-3</c:v>
                </c:pt>
                <c:pt idx="24506" formatCode="0.00E+00">
                  <c:v>6.7560800000000002E-3</c:v>
                </c:pt>
                <c:pt idx="24507" formatCode="0.00E+00">
                  <c:v>7.5018100000000002E-3</c:v>
                </c:pt>
                <c:pt idx="24508" formatCode="0.00E+00">
                  <c:v>8.2250699999999993E-3</c:v>
                </c:pt>
                <c:pt idx="24509" formatCode="0.00E+00">
                  <c:v>8.9254299999999998E-3</c:v>
                </c:pt>
                <c:pt idx="24510" formatCode="0.00E+00">
                  <c:v>9.6025199999999998E-3</c:v>
                </c:pt>
                <c:pt idx="24511">
                  <c:v>1.0255999999999999E-2</c:v>
                </c:pt>
                <c:pt idx="24512">
                  <c:v>1.08857E-2</c:v>
                </c:pt>
                <c:pt idx="24513">
                  <c:v>1.14912E-2</c:v>
                </c:pt>
                <c:pt idx="24514">
                  <c:v>1.20725E-2</c:v>
                </c:pt>
                <c:pt idx="24515">
                  <c:v>1.26293E-2</c:v>
                </c:pt>
                <c:pt idx="24516">
                  <c:v>1.3161600000000001E-2</c:v>
                </c:pt>
                <c:pt idx="24517">
                  <c:v>1.36694E-2</c:v>
                </c:pt>
                <c:pt idx="24518">
                  <c:v>1.41526E-2</c:v>
                </c:pt>
                <c:pt idx="24519">
                  <c:v>1.4611300000000001E-2</c:v>
                </c:pt>
                <c:pt idx="24520">
                  <c:v>1.5045599999999999E-2</c:v>
                </c:pt>
                <c:pt idx="24521">
                  <c:v>1.54556E-2</c:v>
                </c:pt>
                <c:pt idx="24522">
                  <c:v>1.5841399999999999E-2</c:v>
                </c:pt>
                <c:pt idx="24523">
                  <c:v>1.62034E-2</c:v>
                </c:pt>
                <c:pt idx="24524">
                  <c:v>1.6541699999999999E-2</c:v>
                </c:pt>
                <c:pt idx="24525">
                  <c:v>1.6856599999999999E-2</c:v>
                </c:pt>
                <c:pt idx="24526">
                  <c:v>1.7148400000000001E-2</c:v>
                </c:pt>
                <c:pt idx="24527">
                  <c:v>1.7417599999999998E-2</c:v>
                </c:pt>
                <c:pt idx="24528">
                  <c:v>1.76645E-2</c:v>
                </c:pt>
                <c:pt idx="24529">
                  <c:v>1.7889599999999999E-2</c:v>
                </c:pt>
                <c:pt idx="24530">
                  <c:v>1.80932E-2</c:v>
                </c:pt>
                <c:pt idx="24531">
                  <c:v>1.8276000000000001E-2</c:v>
                </c:pt>
                <c:pt idx="24532">
                  <c:v>1.8438400000000001E-2</c:v>
                </c:pt>
                <c:pt idx="24533">
                  <c:v>1.8580900000000001E-2</c:v>
                </c:pt>
                <c:pt idx="24534">
                  <c:v>1.8704200000000001E-2</c:v>
                </c:pt>
                <c:pt idx="24535">
                  <c:v>1.88089E-2</c:v>
                </c:pt>
                <c:pt idx="24536">
                  <c:v>1.8895499999999999E-2</c:v>
                </c:pt>
                <c:pt idx="24537">
                  <c:v>1.89648E-2</c:v>
                </c:pt>
                <c:pt idx="24538">
                  <c:v>1.9017300000000001E-2</c:v>
                </c:pt>
                <c:pt idx="24539">
                  <c:v>1.9053799999999999E-2</c:v>
                </c:pt>
                <c:pt idx="24540">
                  <c:v>1.9075000000000002E-2</c:v>
                </c:pt>
                <c:pt idx="24541">
                  <c:v>1.9081500000000001E-2</c:v>
                </c:pt>
                <c:pt idx="24542">
                  <c:v>1.90741E-2</c:v>
                </c:pt>
                <c:pt idx="24543">
                  <c:v>1.9053500000000001E-2</c:v>
                </c:pt>
                <c:pt idx="24544">
                  <c:v>1.90204E-2</c:v>
                </c:pt>
                <c:pt idx="24545">
                  <c:v>1.8975599999999999E-2</c:v>
                </c:pt>
                <c:pt idx="24546">
                  <c:v>1.89199E-2</c:v>
                </c:pt>
                <c:pt idx="24547">
                  <c:v>1.8853999999999999E-2</c:v>
                </c:pt>
                <c:pt idx="24548">
                  <c:v>1.8778599999999999E-2</c:v>
                </c:pt>
                <c:pt idx="24549">
                  <c:v>1.8694599999999999E-2</c:v>
                </c:pt>
                <c:pt idx="24550">
                  <c:v>1.8602500000000001E-2</c:v>
                </c:pt>
                <c:pt idx="24551">
                  <c:v>1.85033E-2</c:v>
                </c:pt>
                <c:pt idx="24552">
                  <c:v>1.83976E-2</c:v>
                </c:pt>
                <c:pt idx="24553">
                  <c:v>1.8286199999999999E-2</c:v>
                </c:pt>
                <c:pt idx="24554">
                  <c:v>1.81697E-2</c:v>
                </c:pt>
                <c:pt idx="24555">
                  <c:v>1.80489E-2</c:v>
                </c:pt>
                <c:pt idx="24556">
                  <c:v>1.7924599999999999E-2</c:v>
                </c:pt>
                <c:pt idx="24557">
                  <c:v>1.7797199999999999E-2</c:v>
                </c:pt>
                <c:pt idx="24558">
                  <c:v>1.7667700000000001E-2</c:v>
                </c:pt>
                <c:pt idx="24559">
                  <c:v>1.75365E-2</c:v>
                </c:pt>
                <c:pt idx="24560">
                  <c:v>1.7404300000000001E-2</c:v>
                </c:pt>
                <c:pt idx="24561">
                  <c:v>1.7271700000000001E-2</c:v>
                </c:pt>
                <c:pt idx="24562">
                  <c:v>1.71393E-2</c:v>
                </c:pt>
                <c:pt idx="24563">
                  <c:v>1.7007700000000001E-2</c:v>
                </c:pt>
                <c:pt idx="24564">
                  <c:v>1.6877400000000001E-2</c:v>
                </c:pt>
                <c:pt idx="24565">
                  <c:v>1.6748900000000001E-2</c:v>
                </c:pt>
                <c:pt idx="24566">
                  <c:v>1.6622700000000001E-2</c:v>
                </c:pt>
                <c:pt idx="24567">
                  <c:v>1.6499199999999999E-2</c:v>
                </c:pt>
                <c:pt idx="24568">
                  <c:v>1.6379000000000001E-2</c:v>
                </c:pt>
                <c:pt idx="24569">
                  <c:v>1.62623E-2</c:v>
                </c:pt>
                <c:pt idx="24570">
                  <c:v>1.61496E-2</c:v>
                </c:pt>
                <c:pt idx="24571">
                  <c:v>1.6041199999999999E-2</c:v>
                </c:pt>
                <c:pt idx="24572">
                  <c:v>1.5937400000000001E-2</c:v>
                </c:pt>
                <c:pt idx="24573">
                  <c:v>1.5838499999999998E-2</c:v>
                </c:pt>
                <c:pt idx="24574">
                  <c:v>1.5744600000000001E-2</c:v>
                </c:pt>
                <c:pt idx="24575">
                  <c:v>1.5656099999999999E-2</c:v>
                </c:pt>
                <c:pt idx="24576">
                  <c:v>1.5573099999999999E-2</c:v>
                </c:pt>
                <c:pt idx="24577">
                  <c:v>1.5495699999999999E-2</c:v>
                </c:pt>
                <c:pt idx="24578">
                  <c:v>1.5424E-2</c:v>
                </c:pt>
                <c:pt idx="24579">
                  <c:v>1.5358200000000001E-2</c:v>
                </c:pt>
                <c:pt idx="24580">
                  <c:v>1.52981E-2</c:v>
                </c:pt>
                <c:pt idx="24581">
                  <c:v>1.5243899999999999E-2</c:v>
                </c:pt>
                <c:pt idx="24582">
                  <c:v>1.5195500000000001E-2</c:v>
                </c:pt>
                <c:pt idx="24583">
                  <c:v>1.51529E-2</c:v>
                </c:pt>
                <c:pt idx="24584">
                  <c:v>1.51158E-2</c:v>
                </c:pt>
                <c:pt idx="24585">
                  <c:v>1.5084200000000001E-2</c:v>
                </c:pt>
                <c:pt idx="24586">
                  <c:v>1.5058E-2</c:v>
                </c:pt>
                <c:pt idx="24587">
                  <c:v>1.5036799999999999E-2</c:v>
                </c:pt>
                <c:pt idx="24588">
                  <c:v>1.5020500000000001E-2</c:v>
                </c:pt>
                <c:pt idx="24589">
                  <c:v>1.5008799999999999E-2</c:v>
                </c:pt>
                <c:pt idx="24590">
                  <c:v>1.50014E-2</c:v>
                </c:pt>
                <c:pt idx="24591">
                  <c:v>1.49979E-2</c:v>
                </c:pt>
                <c:pt idx="24592">
                  <c:v>1.4997999999999999E-2</c:v>
                </c:pt>
                <c:pt idx="24593">
                  <c:v>1.50014E-2</c:v>
                </c:pt>
                <c:pt idx="24594">
                  <c:v>1.50075E-2</c:v>
                </c:pt>
                <c:pt idx="24595">
                  <c:v>1.5016E-2</c:v>
                </c:pt>
                <c:pt idx="24596">
                  <c:v>1.5026400000000001E-2</c:v>
                </c:pt>
                <c:pt idx="24597">
                  <c:v>1.50381E-2</c:v>
                </c:pt>
                <c:pt idx="24598">
                  <c:v>1.50507E-2</c:v>
                </c:pt>
                <c:pt idx="24599">
                  <c:v>1.5063699999999999E-2</c:v>
                </c:pt>
                <c:pt idx="24600">
                  <c:v>1.50764E-2</c:v>
                </c:pt>
                <c:pt idx="24601">
                  <c:v>1.5088300000000001E-2</c:v>
                </c:pt>
                <c:pt idx="24602">
                  <c:v>1.50987E-2</c:v>
                </c:pt>
                <c:pt idx="24603">
                  <c:v>1.5107199999999999E-2</c:v>
                </c:pt>
                <c:pt idx="24604">
                  <c:v>1.5113E-2</c:v>
                </c:pt>
                <c:pt idx="24605">
                  <c:v>1.51155E-2</c:v>
                </c:pt>
                <c:pt idx="24606">
                  <c:v>1.51141E-2</c:v>
                </c:pt>
                <c:pt idx="24607">
                  <c:v>1.5108E-2</c:v>
                </c:pt>
                <c:pt idx="24608">
                  <c:v>1.5096699999999999E-2</c:v>
                </c:pt>
                <c:pt idx="24609">
                  <c:v>1.50794E-2</c:v>
                </c:pt>
                <c:pt idx="24610">
                  <c:v>1.5055499999999999E-2</c:v>
                </c:pt>
                <c:pt idx="24611">
                  <c:v>1.5024300000000001E-2</c:v>
                </c:pt>
                <c:pt idx="24612">
                  <c:v>1.4985099999999999E-2</c:v>
                </c:pt>
                <c:pt idx="24613">
                  <c:v>1.49371E-2</c:v>
                </c:pt>
                <c:pt idx="24614">
                  <c:v>1.48798E-2</c:v>
                </c:pt>
                <c:pt idx="24615">
                  <c:v>1.4812499999999999E-2</c:v>
                </c:pt>
                <c:pt idx="24616">
                  <c:v>1.47344E-2</c:v>
                </c:pt>
                <c:pt idx="24617">
                  <c:v>1.4645E-2</c:v>
                </c:pt>
                <c:pt idx="24618">
                  <c:v>1.45434E-2</c:v>
                </c:pt>
                <c:pt idx="24619">
                  <c:v>1.44292E-2</c:v>
                </c:pt>
                <c:pt idx="24620">
                  <c:v>1.4301700000000001E-2</c:v>
                </c:pt>
                <c:pt idx="24621">
                  <c:v>1.41602E-2</c:v>
                </c:pt>
                <c:pt idx="24622">
                  <c:v>1.40042E-2</c:v>
                </c:pt>
                <c:pt idx="24623">
                  <c:v>1.3833099999999999E-2</c:v>
                </c:pt>
                <c:pt idx="24624">
                  <c:v>1.3646200000000001E-2</c:v>
                </c:pt>
                <c:pt idx="24625">
                  <c:v>1.3443099999999999E-2</c:v>
                </c:pt>
                <c:pt idx="24626">
                  <c:v>1.32233E-2</c:v>
                </c:pt>
                <c:pt idx="24627">
                  <c:v>1.29862E-2</c:v>
                </c:pt>
                <c:pt idx="24628">
                  <c:v>1.27314E-2</c:v>
                </c:pt>
                <c:pt idx="24629">
                  <c:v>1.2458500000000001E-2</c:v>
                </c:pt>
                <c:pt idx="24630">
                  <c:v>1.2167000000000001E-2</c:v>
                </c:pt>
                <c:pt idx="24631">
                  <c:v>1.1856500000000001E-2</c:v>
                </c:pt>
                <c:pt idx="24632">
                  <c:v>1.1526700000000001E-2</c:v>
                </c:pt>
                <c:pt idx="24633">
                  <c:v>1.1177299999999999E-2</c:v>
                </c:pt>
                <c:pt idx="24634">
                  <c:v>1.0808E-2</c:v>
                </c:pt>
                <c:pt idx="24635">
                  <c:v>1.0418500000000001E-2</c:v>
                </c:pt>
                <c:pt idx="24636">
                  <c:v>1.0008599999999999E-2</c:v>
                </c:pt>
                <c:pt idx="24637" formatCode="0.00E+00">
                  <c:v>9.5782599999999999E-3</c:v>
                </c:pt>
                <c:pt idx="24638" formatCode="0.00E+00">
                  <c:v>9.1271900000000003E-3</c:v>
                </c:pt>
                <c:pt idx="24639" formatCode="0.00E+00">
                  <c:v>8.6553499999999992E-3</c:v>
                </c:pt>
                <c:pt idx="24640" formatCode="0.00E+00">
                  <c:v>8.1626700000000003E-3</c:v>
                </c:pt>
                <c:pt idx="24641" formatCode="0.00E+00">
                  <c:v>7.6491399999999996E-3</c:v>
                </c:pt>
                <c:pt idx="24642" formatCode="0.00E+00">
                  <c:v>7.1147800000000002E-3</c:v>
                </c:pt>
                <c:pt idx="24643" formatCode="0.00E+00">
                  <c:v>6.5596700000000001E-3</c:v>
                </c:pt>
                <c:pt idx="24644" formatCode="0.00E+00">
                  <c:v>5.9839000000000003E-3</c:v>
                </c:pt>
                <c:pt idx="24645" formatCode="0.00E+00">
                  <c:v>5.38764E-3</c:v>
                </c:pt>
                <c:pt idx="24646" formatCode="0.00E+00">
                  <c:v>4.7710699999999997E-3</c:v>
                </c:pt>
                <c:pt idx="24647" formatCode="0.00E+00">
                  <c:v>4.1344499999999996E-3</c:v>
                </c:pt>
                <c:pt idx="24648" formatCode="0.00E+00">
                  <c:v>3.4780499999999999E-3</c:v>
                </c:pt>
                <c:pt idx="24649" formatCode="0.00E+00">
                  <c:v>2.80219E-3</c:v>
                </c:pt>
                <c:pt idx="24650" formatCode="0.00E+00">
                  <c:v>2.1072600000000001E-3</c:v>
                </c:pt>
                <c:pt idx="24651" formatCode="0.00E+00">
                  <c:v>1.3936599999999999E-3</c:v>
                </c:pt>
                <c:pt idx="24652" formatCode="0.00E+00">
                  <c:v>6.6186000000000001E-4</c:v>
                </c:pt>
                <c:pt idx="24653" formatCode="0.00E+00">
                  <c:v>-8.7644899999999998E-5</c:v>
                </c:pt>
                <c:pt idx="24654" formatCode="0.00E+00">
                  <c:v>-8.54307E-4</c:v>
                </c:pt>
                <c:pt idx="24655" formatCode="0.00E+00">
                  <c:v>-1.63754E-3</c:v>
                </c:pt>
                <c:pt idx="24656" formatCode="0.00E+00">
                  <c:v>-2.4367099999999999E-3</c:v>
                </c:pt>
                <c:pt idx="24657" formatCode="0.00E+00">
                  <c:v>-3.25114E-3</c:v>
                </c:pt>
                <c:pt idx="24658" formatCode="0.00E+00">
                  <c:v>-4.0801300000000004E-3</c:v>
                </c:pt>
                <c:pt idx="24659" formatCode="0.00E+00">
                  <c:v>-4.9229199999999999E-3</c:v>
                </c:pt>
                <c:pt idx="24660" formatCode="0.00E+00">
                  <c:v>-5.7787100000000003E-3</c:v>
                </c:pt>
                <c:pt idx="24661" formatCode="0.00E+00">
                  <c:v>-6.6466800000000003E-3</c:v>
                </c:pt>
                <c:pt idx="24662" formatCode="0.00E+00">
                  <c:v>-7.52595E-3</c:v>
                </c:pt>
                <c:pt idx="24663" formatCode="0.00E+00">
                  <c:v>-8.4156200000000004E-3</c:v>
                </c:pt>
                <c:pt idx="24664" formatCode="0.00E+00">
                  <c:v>-9.3147500000000001E-3</c:v>
                </c:pt>
                <c:pt idx="24665">
                  <c:v>-1.02224E-2</c:v>
                </c:pt>
                <c:pt idx="24666">
                  <c:v>-1.11374E-2</c:v>
                </c:pt>
                <c:pt idx="24667">
                  <c:v>-1.2059E-2</c:v>
                </c:pt>
                <c:pt idx="24668">
                  <c:v>-1.29858E-2</c:v>
                </c:pt>
                <c:pt idx="24669">
                  <c:v>-1.3917000000000001E-2</c:v>
                </c:pt>
                <c:pt idx="24670">
                  <c:v>-1.48513E-2</c:v>
                </c:pt>
                <c:pt idx="24671">
                  <c:v>-1.5787499999999999E-2</c:v>
                </c:pt>
                <c:pt idx="24672">
                  <c:v>-1.6724599999999999E-2</c:v>
                </c:pt>
                <c:pt idx="24673">
                  <c:v>-1.7661300000000001E-2</c:v>
                </c:pt>
                <c:pt idx="24674">
                  <c:v>-1.8596399999999999E-2</c:v>
                </c:pt>
                <c:pt idx="24675">
                  <c:v>-1.95287E-2</c:v>
                </c:pt>
                <c:pt idx="24676">
                  <c:v>-2.04569E-2</c:v>
                </c:pt>
                <c:pt idx="24677">
                  <c:v>-2.1379700000000001E-2</c:v>
                </c:pt>
                <c:pt idx="24678">
                  <c:v>-2.22959E-2</c:v>
                </c:pt>
                <c:pt idx="24679">
                  <c:v>-2.3204200000000001E-2</c:v>
                </c:pt>
                <c:pt idx="24680">
                  <c:v>-2.4103200000000002E-2</c:v>
                </c:pt>
                <c:pt idx="24681">
                  <c:v>-2.4991699999999999E-2</c:v>
                </c:pt>
                <c:pt idx="24682">
                  <c:v>-2.58684E-2</c:v>
                </c:pt>
                <c:pt idx="24683">
                  <c:v>-2.6731899999999999E-2</c:v>
                </c:pt>
                <c:pt idx="24684">
                  <c:v>-2.7581000000000001E-2</c:v>
                </c:pt>
                <c:pt idx="24685">
                  <c:v>-2.8414200000000001E-2</c:v>
                </c:pt>
                <c:pt idx="24686">
                  <c:v>-2.92304E-2</c:v>
                </c:pt>
                <c:pt idx="24687">
                  <c:v>-3.0028300000000001E-2</c:v>
                </c:pt>
                <c:pt idx="24688">
                  <c:v>-3.0806400000000001E-2</c:v>
                </c:pt>
                <c:pt idx="24689">
                  <c:v>-3.1563599999999997E-2</c:v>
                </c:pt>
                <c:pt idx="24690">
                  <c:v>-3.2298599999999997E-2</c:v>
                </c:pt>
                <c:pt idx="24691">
                  <c:v>-3.3010100000000001E-2</c:v>
                </c:pt>
                <c:pt idx="24692">
                  <c:v>-3.3696900000000002E-2</c:v>
                </c:pt>
                <c:pt idx="24693">
                  <c:v>-3.4357800000000001E-2</c:v>
                </c:pt>
                <c:pt idx="24694">
                  <c:v>-3.4991500000000002E-2</c:v>
                </c:pt>
                <c:pt idx="24695">
                  <c:v>-3.5596999999999997E-2</c:v>
                </c:pt>
                <c:pt idx="24696">
                  <c:v>-3.6172999999999997E-2</c:v>
                </c:pt>
                <c:pt idx="24697">
                  <c:v>-3.6718500000000001E-2</c:v>
                </c:pt>
                <c:pt idx="24698">
                  <c:v>-3.7232300000000003E-2</c:v>
                </c:pt>
                <c:pt idx="24699">
                  <c:v>-3.7713400000000001E-2</c:v>
                </c:pt>
                <c:pt idx="24700">
                  <c:v>-3.8160899999999998E-2</c:v>
                </c:pt>
                <c:pt idx="24701">
                  <c:v>-3.85736E-2</c:v>
                </c:pt>
                <c:pt idx="24702">
                  <c:v>-3.8950600000000002E-2</c:v>
                </c:pt>
                <c:pt idx="24703">
                  <c:v>-3.9291100000000002E-2</c:v>
                </c:pt>
                <c:pt idx="24704">
                  <c:v>-3.9594200000000003E-2</c:v>
                </c:pt>
                <c:pt idx="24705">
                  <c:v>-3.9858999999999999E-2</c:v>
                </c:pt>
                <c:pt idx="24706">
                  <c:v>-4.0084799999999997E-2</c:v>
                </c:pt>
                <c:pt idx="24707">
                  <c:v>-4.0270800000000002E-2</c:v>
                </c:pt>
                <c:pt idx="24708">
                  <c:v>-4.0416399999999998E-2</c:v>
                </c:pt>
                <c:pt idx="24709">
                  <c:v>-4.0520800000000003E-2</c:v>
                </c:pt>
                <c:pt idx="24710">
                  <c:v>-4.0583599999999997E-2</c:v>
                </c:pt>
                <c:pt idx="24711">
                  <c:v>-4.0604099999999997E-2</c:v>
                </c:pt>
                <c:pt idx="24712">
                  <c:v>-4.0581899999999997E-2</c:v>
                </c:pt>
                <c:pt idx="24713">
                  <c:v>-4.05166E-2</c:v>
                </c:pt>
                <c:pt idx="24714">
                  <c:v>-4.0407800000000001E-2</c:v>
                </c:pt>
                <c:pt idx="24715">
                  <c:v>-4.0255199999999998E-2</c:v>
                </c:pt>
                <c:pt idx="24716">
                  <c:v>-4.0058499999999997E-2</c:v>
                </c:pt>
                <c:pt idx="24717">
                  <c:v>-3.9817499999999999E-2</c:v>
                </c:pt>
                <c:pt idx="24718">
                  <c:v>-3.9531999999999998E-2</c:v>
                </c:pt>
                <c:pt idx="24719">
                  <c:v>-3.9202099999999997E-2</c:v>
                </c:pt>
                <c:pt idx="24720">
                  <c:v>-3.8827599999999997E-2</c:v>
                </c:pt>
                <c:pt idx="24721">
                  <c:v>-3.8408600000000001E-2</c:v>
                </c:pt>
                <c:pt idx="24722">
                  <c:v>-3.7945199999999998E-2</c:v>
                </c:pt>
                <c:pt idx="24723">
                  <c:v>-3.7437499999999999E-2</c:v>
                </c:pt>
                <c:pt idx="24724">
                  <c:v>-3.6885800000000003E-2</c:v>
                </c:pt>
                <c:pt idx="24725">
                  <c:v>-3.6290299999999998E-2</c:v>
                </c:pt>
                <c:pt idx="24726">
                  <c:v>-3.5651500000000003E-2</c:v>
                </c:pt>
                <c:pt idx="24727">
                  <c:v>-3.4969600000000003E-2</c:v>
                </c:pt>
                <c:pt idx="24728">
                  <c:v>-3.4245200000000003E-2</c:v>
                </c:pt>
                <c:pt idx="24729">
                  <c:v>-3.34787E-2</c:v>
                </c:pt>
                <c:pt idx="24730">
                  <c:v>-3.2670900000000003E-2</c:v>
                </c:pt>
                <c:pt idx="24731">
                  <c:v>-3.1822200000000002E-2</c:v>
                </c:pt>
                <c:pt idx="24732">
                  <c:v>-3.09334E-2</c:v>
                </c:pt>
                <c:pt idx="24733">
                  <c:v>-3.0005299999999999E-2</c:v>
                </c:pt>
                <c:pt idx="24734">
                  <c:v>-2.9038700000000001E-2</c:v>
                </c:pt>
                <c:pt idx="24735">
                  <c:v>-2.8034400000000001E-2</c:v>
                </c:pt>
                <c:pt idx="24736">
                  <c:v>-2.6993400000000001E-2</c:v>
                </c:pt>
                <c:pt idx="24737">
                  <c:v>-2.5916700000000001E-2</c:v>
                </c:pt>
                <c:pt idx="24738">
                  <c:v>-2.4805299999999999E-2</c:v>
                </c:pt>
                <c:pt idx="24739">
                  <c:v>-2.3660400000000002E-2</c:v>
                </c:pt>
                <c:pt idx="24740">
                  <c:v>-2.24829E-2</c:v>
                </c:pt>
                <c:pt idx="24741">
                  <c:v>-2.1274299999999999E-2</c:v>
                </c:pt>
                <c:pt idx="24742">
                  <c:v>-2.0035600000000001E-2</c:v>
                </c:pt>
                <c:pt idx="24743">
                  <c:v>-1.8768199999999999E-2</c:v>
                </c:pt>
                <c:pt idx="24744">
                  <c:v>-1.74734E-2</c:v>
                </c:pt>
                <c:pt idx="24745">
                  <c:v>-1.61526E-2</c:v>
                </c:pt>
                <c:pt idx="24746">
                  <c:v>-1.48072E-2</c:v>
                </c:pt>
                <c:pt idx="24747">
                  <c:v>-1.34386E-2</c:v>
                </c:pt>
                <c:pt idx="24748">
                  <c:v>-1.2048400000000001E-2</c:v>
                </c:pt>
                <c:pt idx="24749">
                  <c:v>-1.0638099999999999E-2</c:v>
                </c:pt>
                <c:pt idx="24750" formatCode="0.00E+00">
                  <c:v>-9.2092400000000005E-3</c:v>
                </c:pt>
                <c:pt idx="24751" formatCode="0.00E+00">
                  <c:v>-7.76343E-3</c:v>
                </c:pt>
                <c:pt idx="24752" formatCode="0.00E+00">
                  <c:v>-6.3023000000000003E-3</c:v>
                </c:pt>
                <c:pt idx="24753" formatCode="0.00E+00">
                  <c:v>-4.8275000000000002E-3</c:v>
                </c:pt>
                <c:pt idx="24754" formatCode="0.00E+00">
                  <c:v>-3.3406999999999998E-3</c:v>
                </c:pt>
                <c:pt idx="24755" formatCode="0.00E+00">
                  <c:v>-1.8436100000000001E-3</c:v>
                </c:pt>
                <c:pt idx="24756" formatCode="0.00E+00">
                  <c:v>-3.3795500000000003E-4</c:v>
                </c:pt>
                <c:pt idx="24757" formatCode="0.00E+00">
                  <c:v>1.17453E-3</c:v>
                </c:pt>
                <c:pt idx="24758" formatCode="0.00E+00">
                  <c:v>2.6920899999999998E-3</c:v>
                </c:pt>
                <c:pt idx="24759" formatCode="0.00E+00">
                  <c:v>4.21295E-3</c:v>
                </c:pt>
                <c:pt idx="24760" formatCode="0.00E+00">
                  <c:v>5.7353400000000002E-3</c:v>
                </c:pt>
                <c:pt idx="24761" formatCode="0.00E+00">
                  <c:v>7.2574700000000002E-3</c:v>
                </c:pt>
                <c:pt idx="24762" formatCode="0.00E+00">
                  <c:v>8.7775300000000004E-3</c:v>
                </c:pt>
                <c:pt idx="24763">
                  <c:v>1.0293699999999999E-2</c:v>
                </c:pt>
                <c:pt idx="24764">
                  <c:v>1.18043E-2</c:v>
                </c:pt>
                <c:pt idx="24765">
                  <c:v>1.33074E-2</c:v>
                </c:pt>
                <c:pt idx="24766">
                  <c:v>1.48013E-2</c:v>
                </c:pt>
                <c:pt idx="24767">
                  <c:v>1.6284099999999999E-2</c:v>
                </c:pt>
                <c:pt idx="24768">
                  <c:v>1.7754200000000001E-2</c:v>
                </c:pt>
                <c:pt idx="24769">
                  <c:v>1.92096E-2</c:v>
                </c:pt>
                <c:pt idx="24770">
                  <c:v>2.0648799999999998E-2</c:v>
                </c:pt>
                <c:pt idx="24771">
                  <c:v>2.20699E-2</c:v>
                </c:pt>
                <c:pt idx="24772">
                  <c:v>2.3471200000000001E-2</c:v>
                </c:pt>
                <c:pt idx="24773">
                  <c:v>2.4851100000000001E-2</c:v>
                </c:pt>
                <c:pt idx="24774">
                  <c:v>2.6207899999999999E-2</c:v>
                </c:pt>
                <c:pt idx="24775">
                  <c:v>2.7539899999999999E-2</c:v>
                </c:pt>
                <c:pt idx="24776">
                  <c:v>2.88455E-2</c:v>
                </c:pt>
                <c:pt idx="24777">
                  <c:v>3.01231E-2</c:v>
                </c:pt>
                <c:pt idx="24778">
                  <c:v>3.1371200000000002E-2</c:v>
                </c:pt>
                <c:pt idx="24779">
                  <c:v>3.2588399999999997E-2</c:v>
                </c:pt>
                <c:pt idx="24780">
                  <c:v>3.3772999999999997E-2</c:v>
                </c:pt>
                <c:pt idx="24781">
                  <c:v>3.4923599999999999E-2</c:v>
                </c:pt>
                <c:pt idx="24782">
                  <c:v>3.6039000000000002E-2</c:v>
                </c:pt>
                <c:pt idx="24783">
                  <c:v>3.7117600000000001E-2</c:v>
                </c:pt>
                <c:pt idx="24784">
                  <c:v>3.8158299999999999E-2</c:v>
                </c:pt>
                <c:pt idx="24785">
                  <c:v>3.9159699999999999E-2</c:v>
                </c:pt>
                <c:pt idx="24786">
                  <c:v>4.0120700000000002E-2</c:v>
                </c:pt>
                <c:pt idx="24787">
                  <c:v>4.1040100000000003E-2</c:v>
                </c:pt>
                <c:pt idx="24788">
                  <c:v>4.19169E-2</c:v>
                </c:pt>
                <c:pt idx="24789">
                  <c:v>4.2750000000000003E-2</c:v>
                </c:pt>
                <c:pt idx="24790">
                  <c:v>4.3538399999999998E-2</c:v>
                </c:pt>
                <c:pt idx="24791">
                  <c:v>4.42812E-2</c:v>
                </c:pt>
                <c:pt idx="24792">
                  <c:v>4.4977299999999998E-2</c:v>
                </c:pt>
                <c:pt idx="24793">
                  <c:v>4.5626E-2</c:v>
                </c:pt>
                <c:pt idx="24794">
                  <c:v>4.6226499999999997E-2</c:v>
                </c:pt>
                <c:pt idx="24795">
                  <c:v>4.6778100000000003E-2</c:v>
                </c:pt>
                <c:pt idx="24796">
                  <c:v>4.7280000000000003E-2</c:v>
                </c:pt>
                <c:pt idx="24797">
                  <c:v>4.7731799999999998E-2</c:v>
                </c:pt>
                <c:pt idx="24798">
                  <c:v>4.8132800000000003E-2</c:v>
                </c:pt>
                <c:pt idx="24799">
                  <c:v>4.8482600000000001E-2</c:v>
                </c:pt>
                <c:pt idx="24800">
                  <c:v>4.8780700000000003E-2</c:v>
                </c:pt>
                <c:pt idx="24801">
                  <c:v>4.9026899999999998E-2</c:v>
                </c:pt>
                <c:pt idx="24802">
                  <c:v>4.9220899999999998E-2</c:v>
                </c:pt>
                <c:pt idx="24803">
                  <c:v>4.9362400000000001E-2</c:v>
                </c:pt>
                <c:pt idx="24804">
                  <c:v>4.94514E-2</c:v>
                </c:pt>
                <c:pt idx="24805">
                  <c:v>4.9487700000000003E-2</c:v>
                </c:pt>
                <c:pt idx="24806">
                  <c:v>4.9471300000000003E-2</c:v>
                </c:pt>
                <c:pt idx="24807">
                  <c:v>4.9402399999999999E-2</c:v>
                </c:pt>
                <c:pt idx="24808">
                  <c:v>4.9280900000000002E-2</c:v>
                </c:pt>
                <c:pt idx="24809">
                  <c:v>4.9107199999999997E-2</c:v>
                </c:pt>
                <c:pt idx="24810">
                  <c:v>4.8881599999999997E-2</c:v>
                </c:pt>
                <c:pt idx="24811">
                  <c:v>4.8604300000000003E-2</c:v>
                </c:pt>
                <c:pt idx="24812">
                  <c:v>4.8275699999999998E-2</c:v>
                </c:pt>
                <c:pt idx="24813">
                  <c:v>4.7896300000000003E-2</c:v>
                </c:pt>
                <c:pt idx="24814">
                  <c:v>4.7466500000000002E-2</c:v>
                </c:pt>
                <c:pt idx="24815">
                  <c:v>4.6987000000000001E-2</c:v>
                </c:pt>
                <c:pt idx="24816">
                  <c:v>4.64585E-2</c:v>
                </c:pt>
                <c:pt idx="24817">
                  <c:v>4.5881600000000002E-2</c:v>
                </c:pt>
                <c:pt idx="24818">
                  <c:v>4.5257100000000001E-2</c:v>
                </c:pt>
                <c:pt idx="24819">
                  <c:v>4.4585899999999998E-2</c:v>
                </c:pt>
                <c:pt idx="24820">
                  <c:v>4.3868799999999999E-2</c:v>
                </c:pt>
                <c:pt idx="24821">
                  <c:v>4.3106600000000002E-2</c:v>
                </c:pt>
                <c:pt idx="24822">
                  <c:v>4.2300400000000002E-2</c:v>
                </c:pt>
                <c:pt idx="24823">
                  <c:v>4.1451200000000001E-2</c:v>
                </c:pt>
                <c:pt idx="24824">
                  <c:v>4.0560199999999998E-2</c:v>
                </c:pt>
                <c:pt idx="24825">
                  <c:v>3.9628400000000001E-2</c:v>
                </c:pt>
                <c:pt idx="24826">
                  <c:v>3.8656999999999997E-2</c:v>
                </c:pt>
                <c:pt idx="24827">
                  <c:v>3.7647300000000002E-2</c:v>
                </c:pt>
                <c:pt idx="24828">
                  <c:v>3.6600500000000001E-2</c:v>
                </c:pt>
                <c:pt idx="24829">
                  <c:v>3.5518000000000001E-2</c:v>
                </c:pt>
                <c:pt idx="24830">
                  <c:v>3.4401000000000001E-2</c:v>
                </c:pt>
                <c:pt idx="24831">
                  <c:v>3.3251000000000003E-2</c:v>
                </c:pt>
                <c:pt idx="24832">
                  <c:v>3.2069599999999997E-2</c:v>
                </c:pt>
                <c:pt idx="24833">
                  <c:v>3.0858E-2</c:v>
                </c:pt>
                <c:pt idx="24834">
                  <c:v>2.9617600000000001E-2</c:v>
                </c:pt>
                <c:pt idx="24835">
                  <c:v>2.8349800000000001E-2</c:v>
                </c:pt>
                <c:pt idx="24836">
                  <c:v>2.70561E-2</c:v>
                </c:pt>
                <c:pt idx="24837">
                  <c:v>2.5738500000000001E-2</c:v>
                </c:pt>
                <c:pt idx="24838">
                  <c:v>2.4398900000000001E-2</c:v>
                </c:pt>
                <c:pt idx="24839">
                  <c:v>2.3038800000000002E-2</c:v>
                </c:pt>
                <c:pt idx="24840">
                  <c:v>2.16598E-2</c:v>
                </c:pt>
                <c:pt idx="24841">
                  <c:v>2.02636E-2</c:v>
                </c:pt>
                <c:pt idx="24842">
                  <c:v>1.8851699999999999E-2</c:v>
                </c:pt>
                <c:pt idx="24843">
                  <c:v>1.7425900000000001E-2</c:v>
                </c:pt>
                <c:pt idx="24844">
                  <c:v>1.5987700000000001E-2</c:v>
                </c:pt>
                <c:pt idx="24845">
                  <c:v>1.4538799999999999E-2</c:v>
                </c:pt>
                <c:pt idx="24846">
                  <c:v>1.30808E-2</c:v>
                </c:pt>
                <c:pt idx="24847">
                  <c:v>1.16154E-2</c:v>
                </c:pt>
                <c:pt idx="24848">
                  <c:v>1.0144200000000001E-2</c:v>
                </c:pt>
                <c:pt idx="24849" formatCode="0.00E+00">
                  <c:v>8.6687299999999995E-3</c:v>
                </c:pt>
                <c:pt idx="24850" formatCode="0.00E+00">
                  <c:v>7.1905900000000002E-3</c:v>
                </c:pt>
                <c:pt idx="24851" formatCode="0.00E+00">
                  <c:v>5.7114399999999999E-3</c:v>
                </c:pt>
                <c:pt idx="24852" formatCode="0.00E+00">
                  <c:v>4.2329100000000003E-3</c:v>
                </c:pt>
                <c:pt idx="24853" formatCode="0.00E+00">
                  <c:v>2.7565699999999999E-3</c:v>
                </c:pt>
                <c:pt idx="24854" formatCode="0.00E+00">
                  <c:v>1.2840200000000001E-3</c:v>
                </c:pt>
                <c:pt idx="24855" formatCode="0.00E+00">
                  <c:v>-1.8307499999999999E-4</c:v>
                </c:pt>
                <c:pt idx="24856" formatCode="0.00E+00">
                  <c:v>-1.64298E-3</c:v>
                </c:pt>
                <c:pt idx="24857" formatCode="0.00E+00">
                  <c:v>-3.0940400000000002E-3</c:v>
                </c:pt>
                <c:pt idx="24858" formatCode="0.00E+00">
                  <c:v>-4.5347699999999996E-3</c:v>
                </c:pt>
                <c:pt idx="24859" formatCode="0.00E+00">
                  <c:v>-5.9638199999999999E-3</c:v>
                </c:pt>
                <c:pt idx="24860" formatCode="0.00E+00">
                  <c:v>-7.3798700000000002E-3</c:v>
                </c:pt>
                <c:pt idx="24861" formatCode="0.00E+00">
                  <c:v>-8.7815900000000006E-3</c:v>
                </c:pt>
                <c:pt idx="24862">
                  <c:v>-1.0167600000000001E-2</c:v>
                </c:pt>
                <c:pt idx="24863">
                  <c:v>-1.1536299999999999E-2</c:v>
                </c:pt>
                <c:pt idx="24864">
                  <c:v>-1.2886399999999999E-2</c:v>
                </c:pt>
                <c:pt idx="24865">
                  <c:v>-1.4216299999999999E-2</c:v>
                </c:pt>
                <c:pt idx="24866">
                  <c:v>-1.5524400000000001E-2</c:v>
                </c:pt>
                <c:pt idx="24867">
                  <c:v>-1.6809399999999999E-2</c:v>
                </c:pt>
                <c:pt idx="24868">
                  <c:v>-1.80704E-2</c:v>
                </c:pt>
                <c:pt idx="24869">
                  <c:v>-1.9306299999999998E-2</c:v>
                </c:pt>
                <c:pt idx="24870">
                  <c:v>-2.0516099999999999E-2</c:v>
                </c:pt>
                <c:pt idx="24871">
                  <c:v>-2.16984E-2</c:v>
                </c:pt>
                <c:pt idx="24872">
                  <c:v>-2.2852299999999999E-2</c:v>
                </c:pt>
                <c:pt idx="24873">
                  <c:v>-2.3976999999999998E-2</c:v>
                </c:pt>
                <c:pt idx="24874">
                  <c:v>-2.5071599999999999E-2</c:v>
                </c:pt>
                <c:pt idx="24875">
                  <c:v>-2.61353E-2</c:v>
                </c:pt>
                <c:pt idx="24876">
                  <c:v>-2.71671E-2</c:v>
                </c:pt>
                <c:pt idx="24877">
                  <c:v>-2.8166099999999999E-2</c:v>
                </c:pt>
                <c:pt idx="24878">
                  <c:v>-2.9131500000000001E-2</c:v>
                </c:pt>
                <c:pt idx="24879">
                  <c:v>-3.0062599999999998E-2</c:v>
                </c:pt>
                <c:pt idx="24880">
                  <c:v>-3.0958699999999999E-2</c:v>
                </c:pt>
                <c:pt idx="24881">
                  <c:v>-3.1819E-2</c:v>
                </c:pt>
                <c:pt idx="24882">
                  <c:v>-3.2642900000000002E-2</c:v>
                </c:pt>
                <c:pt idx="24883">
                  <c:v>-3.3430000000000001E-2</c:v>
                </c:pt>
                <c:pt idx="24884">
                  <c:v>-3.4180299999999997E-2</c:v>
                </c:pt>
                <c:pt idx="24885">
                  <c:v>-3.48937E-2</c:v>
                </c:pt>
                <c:pt idx="24886">
                  <c:v>-3.5569499999999997E-2</c:v>
                </c:pt>
                <c:pt idx="24887">
                  <c:v>-3.6207000000000003E-2</c:v>
                </c:pt>
                <c:pt idx="24888">
                  <c:v>-3.68058E-2</c:v>
                </c:pt>
                <c:pt idx="24889">
                  <c:v>-3.7365700000000002E-2</c:v>
                </c:pt>
                <c:pt idx="24890">
                  <c:v>-3.7886799999999998E-2</c:v>
                </c:pt>
                <c:pt idx="24891">
                  <c:v>-3.8369E-2</c:v>
                </c:pt>
                <c:pt idx="24892">
                  <c:v>-3.8812199999999998E-2</c:v>
                </c:pt>
                <c:pt idx="24893">
                  <c:v>-3.9216399999999998E-2</c:v>
                </c:pt>
                <c:pt idx="24894">
                  <c:v>-3.9581900000000003E-2</c:v>
                </c:pt>
                <c:pt idx="24895">
                  <c:v>-3.9909E-2</c:v>
                </c:pt>
                <c:pt idx="24896">
                  <c:v>-4.0197999999999998E-2</c:v>
                </c:pt>
                <c:pt idx="24897">
                  <c:v>-4.0449400000000003E-2</c:v>
                </c:pt>
                <c:pt idx="24898">
                  <c:v>-4.0663699999999997E-2</c:v>
                </c:pt>
                <c:pt idx="24899">
                  <c:v>-4.0841000000000002E-2</c:v>
                </c:pt>
                <c:pt idx="24900">
                  <c:v>-4.0981400000000001E-2</c:v>
                </c:pt>
                <c:pt idx="24901">
                  <c:v>-4.1085400000000001E-2</c:v>
                </c:pt>
                <c:pt idx="24902">
                  <c:v>-4.1153599999999999E-2</c:v>
                </c:pt>
                <c:pt idx="24903">
                  <c:v>-4.1186399999999998E-2</c:v>
                </c:pt>
                <c:pt idx="24904">
                  <c:v>-4.1184199999999997E-2</c:v>
                </c:pt>
                <c:pt idx="24905">
                  <c:v>-4.1147499999999997E-2</c:v>
                </c:pt>
                <c:pt idx="24906">
                  <c:v>-4.1076599999999998E-2</c:v>
                </c:pt>
                <c:pt idx="24907">
                  <c:v>-4.0972000000000001E-2</c:v>
                </c:pt>
                <c:pt idx="24908">
                  <c:v>-4.0834599999999999E-2</c:v>
                </c:pt>
                <c:pt idx="24909">
                  <c:v>-4.0665300000000001E-2</c:v>
                </c:pt>
                <c:pt idx="24910">
                  <c:v>-4.0465099999999997E-2</c:v>
                </c:pt>
                <c:pt idx="24911">
                  <c:v>-4.0234699999999998E-2</c:v>
                </c:pt>
                <c:pt idx="24912">
                  <c:v>-3.9974999999999997E-2</c:v>
                </c:pt>
                <c:pt idx="24913">
                  <c:v>-3.9686699999999998E-2</c:v>
                </c:pt>
                <c:pt idx="24914">
                  <c:v>-3.93704E-2</c:v>
                </c:pt>
                <c:pt idx="24915">
                  <c:v>-3.9026499999999999E-2</c:v>
                </c:pt>
                <c:pt idx="24916">
                  <c:v>-3.8656000000000003E-2</c:v>
                </c:pt>
                <c:pt idx="24917">
                  <c:v>-3.8259500000000002E-2</c:v>
                </c:pt>
                <c:pt idx="24918">
                  <c:v>-3.78381E-2</c:v>
                </c:pt>
                <c:pt idx="24919">
                  <c:v>-3.7392700000000001E-2</c:v>
                </c:pt>
                <c:pt idx="24920">
                  <c:v>-3.69243E-2</c:v>
                </c:pt>
                <c:pt idx="24921">
                  <c:v>-3.6433899999999998E-2</c:v>
                </c:pt>
                <c:pt idx="24922">
                  <c:v>-3.59224E-2</c:v>
                </c:pt>
                <c:pt idx="24923">
                  <c:v>-3.5391100000000002E-2</c:v>
                </c:pt>
                <c:pt idx="24924">
                  <c:v>-3.4840999999999997E-2</c:v>
                </c:pt>
                <c:pt idx="24925">
                  <c:v>-3.42733E-2</c:v>
                </c:pt>
                <c:pt idx="24926">
                  <c:v>-3.3688999999999997E-2</c:v>
                </c:pt>
                <c:pt idx="24927">
                  <c:v>-3.3089399999999998E-2</c:v>
                </c:pt>
                <c:pt idx="24928">
                  <c:v>-3.24751E-2</c:v>
                </c:pt>
                <c:pt idx="24929">
                  <c:v>-3.1846899999999997E-2</c:v>
                </c:pt>
                <c:pt idx="24930">
                  <c:v>-3.12056E-2</c:v>
                </c:pt>
                <c:pt idx="24931">
                  <c:v>-3.0551999999999999E-2</c:v>
                </c:pt>
                <c:pt idx="24932">
                  <c:v>-2.9887E-2</c:v>
                </c:pt>
                <c:pt idx="24933">
                  <c:v>-2.9211399999999998E-2</c:v>
                </c:pt>
                <c:pt idx="24934">
                  <c:v>-2.85264E-2</c:v>
                </c:pt>
                <c:pt idx="24935">
                  <c:v>-2.7833400000000001E-2</c:v>
                </c:pt>
                <c:pt idx="24936">
                  <c:v>-2.7133399999999998E-2</c:v>
                </c:pt>
                <c:pt idx="24937">
                  <c:v>-2.64269E-2</c:v>
                </c:pt>
                <c:pt idx="24938">
                  <c:v>-2.5714299999999999E-2</c:v>
                </c:pt>
                <c:pt idx="24939">
                  <c:v>-2.4996399999999998E-2</c:v>
                </c:pt>
                <c:pt idx="24940">
                  <c:v>-2.4274400000000002E-2</c:v>
                </c:pt>
                <c:pt idx="24941">
                  <c:v>-2.35491E-2</c:v>
                </c:pt>
                <c:pt idx="24942">
                  <c:v>-2.2821299999999999E-2</c:v>
                </c:pt>
                <c:pt idx="24943">
                  <c:v>-2.2092199999999999E-2</c:v>
                </c:pt>
                <c:pt idx="24944">
                  <c:v>-2.13625E-2</c:v>
                </c:pt>
                <c:pt idx="24945">
                  <c:v>-2.0633100000000001E-2</c:v>
                </c:pt>
                <c:pt idx="24946">
                  <c:v>-1.9904999999999999E-2</c:v>
                </c:pt>
                <c:pt idx="24947">
                  <c:v>-1.91792E-2</c:v>
                </c:pt>
                <c:pt idx="24948">
                  <c:v>-1.8456299999999998E-2</c:v>
                </c:pt>
                <c:pt idx="24949">
                  <c:v>-1.7736700000000001E-2</c:v>
                </c:pt>
                <c:pt idx="24950">
                  <c:v>-1.70206E-2</c:v>
                </c:pt>
                <c:pt idx="24951">
                  <c:v>-1.6308799999999998E-2</c:v>
                </c:pt>
                <c:pt idx="24952">
                  <c:v>-1.56023E-2</c:v>
                </c:pt>
                <c:pt idx="24953">
                  <c:v>-1.4901599999999999E-2</c:v>
                </c:pt>
                <c:pt idx="24954">
                  <c:v>-1.42072E-2</c:v>
                </c:pt>
                <c:pt idx="24955">
                  <c:v>-1.35195E-2</c:v>
                </c:pt>
                <c:pt idx="24956">
                  <c:v>-1.28389E-2</c:v>
                </c:pt>
                <c:pt idx="24957">
                  <c:v>-1.21659E-2</c:v>
                </c:pt>
                <c:pt idx="24958">
                  <c:v>-1.15011E-2</c:v>
                </c:pt>
                <c:pt idx="24959">
                  <c:v>-1.08448E-2</c:v>
                </c:pt>
                <c:pt idx="24960">
                  <c:v>-1.01972E-2</c:v>
                </c:pt>
                <c:pt idx="24961" formatCode="0.00E+00">
                  <c:v>-9.55868E-3</c:v>
                </c:pt>
                <c:pt idx="24962" formatCode="0.00E+00">
                  <c:v>-8.9292699999999996E-3</c:v>
                </c:pt>
                <c:pt idx="24963" formatCode="0.00E+00">
                  <c:v>-8.3092400000000007E-3</c:v>
                </c:pt>
                <c:pt idx="24964" formatCode="0.00E+00">
                  <c:v>-7.6989700000000003E-3</c:v>
                </c:pt>
                <c:pt idx="24965" formatCode="0.00E+00">
                  <c:v>-7.09905E-3</c:v>
                </c:pt>
                <c:pt idx="24966" formatCode="0.00E+00">
                  <c:v>-6.5100000000000002E-3</c:v>
                </c:pt>
                <c:pt idx="24967" formatCode="0.00E+00">
                  <c:v>-5.9318499999999998E-3</c:v>
                </c:pt>
                <c:pt idx="24968" formatCode="0.00E+00">
                  <c:v>-5.3643600000000003E-3</c:v>
                </c:pt>
                <c:pt idx="24969" formatCode="0.00E+00">
                  <c:v>-4.8074299999999997E-3</c:v>
                </c:pt>
                <c:pt idx="24970" formatCode="0.00E+00">
                  <c:v>-4.2612500000000003E-3</c:v>
                </c:pt>
                <c:pt idx="24971" formatCode="0.00E+00">
                  <c:v>-3.7261E-3</c:v>
                </c:pt>
                <c:pt idx="24972" formatCode="0.00E+00">
                  <c:v>-3.2020999999999998E-3</c:v>
                </c:pt>
                <c:pt idx="24973" formatCode="0.00E+00">
                  <c:v>-2.6889599999999998E-3</c:v>
                </c:pt>
                <c:pt idx="24974" formatCode="0.00E+00">
                  <c:v>-2.1863899999999999E-3</c:v>
                </c:pt>
                <c:pt idx="24975" formatCode="0.00E+00">
                  <c:v>-1.69454E-3</c:v>
                </c:pt>
                <c:pt idx="24976" formatCode="0.00E+00">
                  <c:v>-1.2137999999999999E-3</c:v>
                </c:pt>
                <c:pt idx="24977" formatCode="0.00E+00">
                  <c:v>-7.4435899999999999E-4</c:v>
                </c:pt>
                <c:pt idx="24978" formatCode="0.00E+00">
                  <c:v>-2.8598799999999999E-4</c:v>
                </c:pt>
                <c:pt idx="24979" formatCode="0.00E+00">
                  <c:v>1.61614E-4</c:v>
                </c:pt>
                <c:pt idx="24980" formatCode="0.00E+00">
                  <c:v>5.9866400000000005E-4</c:v>
                </c:pt>
                <c:pt idx="24981" formatCode="0.00E+00">
                  <c:v>1.02567E-3</c:v>
                </c:pt>
                <c:pt idx="24982" formatCode="0.00E+00">
                  <c:v>1.44352E-3</c:v>
                </c:pt>
                <c:pt idx="24983" formatCode="0.00E+00">
                  <c:v>1.8529E-3</c:v>
                </c:pt>
                <c:pt idx="24984" formatCode="0.00E+00">
                  <c:v>2.2536399999999999E-3</c:v>
                </c:pt>
                <c:pt idx="24985" formatCode="0.00E+00">
                  <c:v>2.64526E-3</c:v>
                </c:pt>
                <c:pt idx="24986" formatCode="0.00E+00">
                  <c:v>3.0277500000000001E-3</c:v>
                </c:pt>
                <c:pt idx="24987" formatCode="0.00E+00">
                  <c:v>3.40151E-3</c:v>
                </c:pt>
                <c:pt idx="24988" formatCode="0.00E+00">
                  <c:v>3.7669600000000002E-3</c:v>
                </c:pt>
                <c:pt idx="24989" formatCode="0.00E+00">
                  <c:v>4.1244400000000001E-3</c:v>
                </c:pt>
                <c:pt idx="24990" formatCode="0.00E+00">
                  <c:v>4.4744099999999998E-3</c:v>
                </c:pt>
                <c:pt idx="24991" formatCode="0.00E+00">
                  <c:v>4.8172700000000002E-3</c:v>
                </c:pt>
                <c:pt idx="24992" formatCode="0.00E+00">
                  <c:v>5.1532000000000001E-3</c:v>
                </c:pt>
                <c:pt idx="24993" formatCode="0.00E+00">
                  <c:v>5.4822600000000001E-3</c:v>
                </c:pt>
                <c:pt idx="24994" formatCode="0.00E+00">
                  <c:v>5.8047100000000003E-3</c:v>
                </c:pt>
                <c:pt idx="24995" formatCode="0.00E+00">
                  <c:v>6.1207600000000003E-3</c:v>
                </c:pt>
                <c:pt idx="24996" formatCode="0.00E+00">
                  <c:v>6.4303800000000003E-3</c:v>
                </c:pt>
                <c:pt idx="24997" formatCode="0.00E+00">
                  <c:v>6.7335099999999998E-3</c:v>
                </c:pt>
                <c:pt idx="24998" formatCode="0.00E+00">
                  <c:v>7.0303600000000003E-3</c:v>
                </c:pt>
                <c:pt idx="24999" formatCode="0.00E+00">
                  <c:v>7.3213599999999998E-3</c:v>
                </c:pt>
                <c:pt idx="25000" formatCode="0.00E+00">
                  <c:v>7.6069600000000003E-3</c:v>
                </c:pt>
                <c:pt idx="25001" formatCode="0.00E+00">
                  <c:v>7.8875100000000004E-3</c:v>
                </c:pt>
                <c:pt idx="25002" formatCode="0.00E+00">
                  <c:v>8.1632400000000004E-3</c:v>
                </c:pt>
                <c:pt idx="25003" formatCode="0.00E+00">
                  <c:v>8.4344399999999996E-3</c:v>
                </c:pt>
                <c:pt idx="25004" formatCode="0.00E+00">
                  <c:v>8.7014299999999996E-3</c:v>
                </c:pt>
                <c:pt idx="25005" formatCode="0.00E+00">
                  <c:v>8.9645100000000002E-3</c:v>
                </c:pt>
                <c:pt idx="25006" formatCode="0.00E+00">
                  <c:v>9.22393E-3</c:v>
                </c:pt>
                <c:pt idx="25007" formatCode="0.00E+00">
                  <c:v>9.4798599999999997E-3</c:v>
                </c:pt>
                <c:pt idx="25008" formatCode="0.00E+00">
                  <c:v>9.7323199999999992E-3</c:v>
                </c:pt>
                <c:pt idx="25009" formatCode="0.00E+00">
                  <c:v>9.9812100000000008E-3</c:v>
                </c:pt>
                <c:pt idx="25010">
                  <c:v>1.0226499999999999E-2</c:v>
                </c:pt>
                <c:pt idx="25011">
                  <c:v>1.04685E-2</c:v>
                </c:pt>
                <c:pt idx="25012">
                  <c:v>1.07072E-2</c:v>
                </c:pt>
                <c:pt idx="25013">
                  <c:v>1.0943E-2</c:v>
                </c:pt>
                <c:pt idx="25014">
                  <c:v>1.11758E-2</c:v>
                </c:pt>
                <c:pt idx="25015">
                  <c:v>1.14054E-2</c:v>
                </c:pt>
                <c:pt idx="25016">
                  <c:v>1.1631499999999999E-2</c:v>
                </c:pt>
                <c:pt idx="25017">
                  <c:v>1.1853900000000001E-2</c:v>
                </c:pt>
                <c:pt idx="25018">
                  <c:v>1.20727E-2</c:v>
                </c:pt>
                <c:pt idx="25019">
                  <c:v>1.22878E-2</c:v>
                </c:pt>
                <c:pt idx="25020">
                  <c:v>1.2499100000000001E-2</c:v>
                </c:pt>
                <c:pt idx="25021">
                  <c:v>1.2706800000000001E-2</c:v>
                </c:pt>
                <c:pt idx="25022">
                  <c:v>1.2911000000000001E-2</c:v>
                </c:pt>
                <c:pt idx="25023">
                  <c:v>1.3111899999999999E-2</c:v>
                </c:pt>
                <c:pt idx="25024">
                  <c:v>1.33095E-2</c:v>
                </c:pt>
                <c:pt idx="25025">
                  <c:v>1.3503299999999999E-2</c:v>
                </c:pt>
                <c:pt idx="25026">
                  <c:v>1.36933E-2</c:v>
                </c:pt>
                <c:pt idx="25027">
                  <c:v>1.38791E-2</c:v>
                </c:pt>
                <c:pt idx="25028">
                  <c:v>1.40605E-2</c:v>
                </c:pt>
                <c:pt idx="25029">
                  <c:v>1.4237400000000001E-2</c:v>
                </c:pt>
                <c:pt idx="25030">
                  <c:v>1.4409699999999999E-2</c:v>
                </c:pt>
                <c:pt idx="25031">
                  <c:v>1.45779E-2</c:v>
                </c:pt>
                <c:pt idx="25032">
                  <c:v>1.4742399999999999E-2</c:v>
                </c:pt>
                <c:pt idx="25033">
                  <c:v>1.49035E-2</c:v>
                </c:pt>
                <c:pt idx="25034">
                  <c:v>1.5060799999999999E-2</c:v>
                </c:pt>
                <c:pt idx="25035">
                  <c:v>1.5214200000000001E-2</c:v>
                </c:pt>
                <c:pt idx="25036">
                  <c:v>1.5363399999999999E-2</c:v>
                </c:pt>
                <c:pt idx="25037">
                  <c:v>1.5507699999999999E-2</c:v>
                </c:pt>
                <c:pt idx="25038">
                  <c:v>1.5646E-2</c:v>
                </c:pt>
                <c:pt idx="25039">
                  <c:v>1.5777900000000001E-2</c:v>
                </c:pt>
                <c:pt idx="25040">
                  <c:v>1.5902900000000001E-2</c:v>
                </c:pt>
                <c:pt idx="25041">
                  <c:v>1.6020800000000002E-2</c:v>
                </c:pt>
                <c:pt idx="25042">
                  <c:v>1.6131400000000001E-2</c:v>
                </c:pt>
                <c:pt idx="25043">
                  <c:v>1.6233999999999998E-2</c:v>
                </c:pt>
                <c:pt idx="25044">
                  <c:v>1.6327999999999999E-2</c:v>
                </c:pt>
                <c:pt idx="25045">
                  <c:v>1.6412800000000002E-2</c:v>
                </c:pt>
                <c:pt idx="25046">
                  <c:v>1.64878E-2</c:v>
                </c:pt>
                <c:pt idx="25047">
                  <c:v>1.65522E-2</c:v>
                </c:pt>
                <c:pt idx="25048">
                  <c:v>1.6605700000000001E-2</c:v>
                </c:pt>
                <c:pt idx="25049">
                  <c:v>1.6647700000000001E-2</c:v>
                </c:pt>
                <c:pt idx="25050">
                  <c:v>1.6677600000000001E-2</c:v>
                </c:pt>
                <c:pt idx="25051">
                  <c:v>1.66952E-2</c:v>
                </c:pt>
                <c:pt idx="25052">
                  <c:v>1.6700300000000001E-2</c:v>
                </c:pt>
                <c:pt idx="25053">
                  <c:v>1.6693199999999998E-2</c:v>
                </c:pt>
                <c:pt idx="25054">
                  <c:v>1.6674100000000001E-2</c:v>
                </c:pt>
                <c:pt idx="25055">
                  <c:v>1.6642799999999999E-2</c:v>
                </c:pt>
                <c:pt idx="25056">
                  <c:v>1.6598999999999999E-2</c:v>
                </c:pt>
                <c:pt idx="25057">
                  <c:v>1.65422E-2</c:v>
                </c:pt>
                <c:pt idx="25058">
                  <c:v>1.6471800000000002E-2</c:v>
                </c:pt>
                <c:pt idx="25059">
                  <c:v>1.63874E-2</c:v>
                </c:pt>
                <c:pt idx="25060">
                  <c:v>1.6287900000000001E-2</c:v>
                </c:pt>
                <c:pt idx="25061">
                  <c:v>1.6172099999999998E-2</c:v>
                </c:pt>
                <c:pt idx="25062">
                  <c:v>1.6039000000000001E-2</c:v>
                </c:pt>
                <c:pt idx="25063">
                  <c:v>1.5888699999999999E-2</c:v>
                </c:pt>
                <c:pt idx="25064">
                  <c:v>1.5721099999999998E-2</c:v>
                </c:pt>
                <c:pt idx="25065">
                  <c:v>1.55362E-2</c:v>
                </c:pt>
                <c:pt idx="25066">
                  <c:v>1.53335E-2</c:v>
                </c:pt>
                <c:pt idx="25067">
                  <c:v>1.51124E-2</c:v>
                </c:pt>
                <c:pt idx="25068">
                  <c:v>1.4872099999999999E-2</c:v>
                </c:pt>
                <c:pt idx="25069">
                  <c:v>1.4611799999999999E-2</c:v>
                </c:pt>
                <c:pt idx="25070">
                  <c:v>1.4330900000000001E-2</c:v>
                </c:pt>
                <c:pt idx="25071">
                  <c:v>1.40293E-2</c:v>
                </c:pt>
                <c:pt idx="25072">
                  <c:v>1.3706599999999999E-2</c:v>
                </c:pt>
                <c:pt idx="25073">
                  <c:v>1.3362499999999999E-2</c:v>
                </c:pt>
                <c:pt idx="25074">
                  <c:v>1.2996499999999999E-2</c:v>
                </c:pt>
                <c:pt idx="25075">
                  <c:v>1.2608100000000001E-2</c:v>
                </c:pt>
                <c:pt idx="25076">
                  <c:v>1.2197E-2</c:v>
                </c:pt>
                <c:pt idx="25077">
                  <c:v>1.17632E-2</c:v>
                </c:pt>
                <c:pt idx="25078">
                  <c:v>1.1306500000000001E-2</c:v>
                </c:pt>
                <c:pt idx="25079">
                  <c:v>1.08272E-2</c:v>
                </c:pt>
                <c:pt idx="25080">
                  <c:v>1.03254E-2</c:v>
                </c:pt>
                <c:pt idx="25081" formatCode="0.00E+00">
                  <c:v>9.8019800000000001E-3</c:v>
                </c:pt>
                <c:pt idx="25082" formatCode="0.00E+00">
                  <c:v>9.2574100000000006E-3</c:v>
                </c:pt>
                <c:pt idx="25083" formatCode="0.00E+00">
                  <c:v>8.6917799999999996E-3</c:v>
                </c:pt>
                <c:pt idx="25084" formatCode="0.00E+00">
                  <c:v>8.10519E-3</c:v>
                </c:pt>
                <c:pt idx="25085" formatCode="0.00E+00">
                  <c:v>7.4981400000000004E-3</c:v>
                </c:pt>
                <c:pt idx="25086" formatCode="0.00E+00">
                  <c:v>6.87107E-3</c:v>
                </c:pt>
                <c:pt idx="25087" formatCode="0.00E+00">
                  <c:v>6.2238600000000003E-3</c:v>
                </c:pt>
                <c:pt idx="25088" formatCode="0.00E+00">
                  <c:v>5.5562800000000002E-3</c:v>
                </c:pt>
                <c:pt idx="25089" formatCode="0.00E+00">
                  <c:v>4.8683399999999996E-3</c:v>
                </c:pt>
                <c:pt idx="25090" formatCode="0.00E+00">
                  <c:v>4.1600700000000001E-3</c:v>
                </c:pt>
                <c:pt idx="25091" formatCode="0.00E+00">
                  <c:v>3.4314599999999999E-3</c:v>
                </c:pt>
                <c:pt idx="25092" formatCode="0.00E+00">
                  <c:v>2.6826100000000002E-3</c:v>
                </c:pt>
                <c:pt idx="25093" formatCode="0.00E+00">
                  <c:v>1.9136400000000001E-3</c:v>
                </c:pt>
                <c:pt idx="25094" formatCode="0.00E+00">
                  <c:v>1.1247E-3</c:v>
                </c:pt>
                <c:pt idx="25095" formatCode="0.00E+00">
                  <c:v>3.1614099999999998E-4</c:v>
                </c:pt>
                <c:pt idx="25096" formatCode="0.00E+00">
                  <c:v>-5.1157299999999998E-4</c:v>
                </c:pt>
                <c:pt idx="25097" formatCode="0.00E+00">
                  <c:v>-1.35772E-3</c:v>
                </c:pt>
                <c:pt idx="25098" formatCode="0.00E+00">
                  <c:v>-2.22128E-3</c:v>
                </c:pt>
                <c:pt idx="25099" formatCode="0.00E+00">
                  <c:v>-3.1013799999999999E-3</c:v>
                </c:pt>
                <c:pt idx="25100" formatCode="0.00E+00">
                  <c:v>-3.9976500000000002E-3</c:v>
                </c:pt>
                <c:pt idx="25101" formatCode="0.00E+00">
                  <c:v>-4.9099199999999999E-3</c:v>
                </c:pt>
                <c:pt idx="25102" formatCode="0.00E+00">
                  <c:v>-5.83761E-3</c:v>
                </c:pt>
                <c:pt idx="25103" formatCode="0.00E+00">
                  <c:v>-6.7793899999999997E-3</c:v>
                </c:pt>
                <c:pt idx="25104" formatCode="0.00E+00">
                  <c:v>-7.7334600000000002E-3</c:v>
                </c:pt>
                <c:pt idx="25105" formatCode="0.00E+00">
                  <c:v>-8.6983100000000008E-3</c:v>
                </c:pt>
                <c:pt idx="25106" formatCode="0.00E+00">
                  <c:v>-9.6730800000000006E-3</c:v>
                </c:pt>
                <c:pt idx="25107">
                  <c:v>-1.06572E-2</c:v>
                </c:pt>
                <c:pt idx="25108">
                  <c:v>-1.1650000000000001E-2</c:v>
                </c:pt>
                <c:pt idx="25109">
                  <c:v>-1.265E-2</c:v>
                </c:pt>
                <c:pt idx="25110">
                  <c:v>-1.3657000000000001E-2</c:v>
                </c:pt>
                <c:pt idx="25111">
                  <c:v>-1.46707E-2</c:v>
                </c:pt>
                <c:pt idx="25112">
                  <c:v>-1.56905E-2</c:v>
                </c:pt>
                <c:pt idx="25113">
                  <c:v>-1.6715299999999999E-2</c:v>
                </c:pt>
                <c:pt idx="25114">
                  <c:v>-1.7743700000000001E-2</c:v>
                </c:pt>
                <c:pt idx="25115">
                  <c:v>-1.8774300000000001E-2</c:v>
                </c:pt>
                <c:pt idx="25116">
                  <c:v>-1.9805900000000001E-2</c:v>
                </c:pt>
                <c:pt idx="25117">
                  <c:v>-2.08372E-2</c:v>
                </c:pt>
                <c:pt idx="25118">
                  <c:v>-2.18677E-2</c:v>
                </c:pt>
                <c:pt idx="25119">
                  <c:v>-2.2897299999999999E-2</c:v>
                </c:pt>
                <c:pt idx="25120">
                  <c:v>-2.3925200000000001E-2</c:v>
                </c:pt>
                <c:pt idx="25121">
                  <c:v>-2.4950799999999999E-2</c:v>
                </c:pt>
                <c:pt idx="25122">
                  <c:v>-2.5972700000000001E-2</c:v>
                </c:pt>
                <c:pt idx="25123">
                  <c:v>-2.69895E-2</c:v>
                </c:pt>
                <c:pt idx="25124">
                  <c:v>-2.7999599999999999E-2</c:v>
                </c:pt>
                <c:pt idx="25125">
                  <c:v>-2.9001699999999998E-2</c:v>
                </c:pt>
                <c:pt idx="25126">
                  <c:v>-2.99945E-2</c:v>
                </c:pt>
                <c:pt idx="25127">
                  <c:v>-3.09771E-2</c:v>
                </c:pt>
                <c:pt idx="25128">
                  <c:v>-3.1948400000000002E-2</c:v>
                </c:pt>
                <c:pt idx="25129">
                  <c:v>-3.2907100000000002E-2</c:v>
                </c:pt>
                <c:pt idx="25130">
                  <c:v>-3.3851800000000001E-2</c:v>
                </c:pt>
                <c:pt idx="25131">
                  <c:v>-3.4781199999999998E-2</c:v>
                </c:pt>
                <c:pt idx="25132">
                  <c:v>-3.5694499999999997E-2</c:v>
                </c:pt>
                <c:pt idx="25133">
                  <c:v>-3.6590999999999999E-2</c:v>
                </c:pt>
                <c:pt idx="25134">
                  <c:v>-3.7469799999999998E-2</c:v>
                </c:pt>
                <c:pt idx="25135">
                  <c:v>-3.8330000000000003E-2</c:v>
                </c:pt>
                <c:pt idx="25136">
                  <c:v>-3.91706E-2</c:v>
                </c:pt>
                <c:pt idx="25137">
                  <c:v>-3.9990199999999997E-2</c:v>
                </c:pt>
                <c:pt idx="25138">
                  <c:v>-4.0787499999999997E-2</c:v>
                </c:pt>
                <c:pt idx="25139">
                  <c:v>-4.1561500000000001E-2</c:v>
                </c:pt>
                <c:pt idx="25140">
                  <c:v>-4.2311300000000003E-2</c:v>
                </c:pt>
                <c:pt idx="25141">
                  <c:v>-4.3036199999999997E-2</c:v>
                </c:pt>
                <c:pt idx="25142">
                  <c:v>-4.3735400000000001E-2</c:v>
                </c:pt>
                <c:pt idx="25143">
                  <c:v>-4.4407700000000001E-2</c:v>
                </c:pt>
                <c:pt idx="25144">
                  <c:v>-4.5052300000000003E-2</c:v>
                </c:pt>
                <c:pt idx="25145">
                  <c:v>-4.5668E-2</c:v>
                </c:pt>
                <c:pt idx="25146">
                  <c:v>-4.6253900000000001E-2</c:v>
                </c:pt>
                <c:pt idx="25147">
                  <c:v>-4.6808599999999999E-2</c:v>
                </c:pt>
                <c:pt idx="25148">
                  <c:v>-4.7330900000000002E-2</c:v>
                </c:pt>
                <c:pt idx="25149">
                  <c:v>-4.7819599999999997E-2</c:v>
                </c:pt>
                <c:pt idx="25150">
                  <c:v>-4.8274200000000003E-2</c:v>
                </c:pt>
                <c:pt idx="25151">
                  <c:v>-4.8694800000000003E-2</c:v>
                </c:pt>
                <c:pt idx="25152">
                  <c:v>-4.9081300000000001E-2</c:v>
                </c:pt>
                <c:pt idx="25153">
                  <c:v>-4.9432999999999998E-2</c:v>
                </c:pt>
                <c:pt idx="25154">
                  <c:v>-4.97487E-2</c:v>
                </c:pt>
                <c:pt idx="25155">
                  <c:v>-5.0027200000000001E-2</c:v>
                </c:pt>
                <c:pt idx="25156">
                  <c:v>-5.0267699999999998E-2</c:v>
                </c:pt>
                <c:pt idx="25157">
                  <c:v>-5.0470099999999997E-2</c:v>
                </c:pt>
                <c:pt idx="25158">
                  <c:v>-5.0633900000000003E-2</c:v>
                </c:pt>
                <c:pt idx="25159">
                  <c:v>-5.0758699999999997E-2</c:v>
                </c:pt>
                <c:pt idx="25160">
                  <c:v>-5.0844300000000002E-2</c:v>
                </c:pt>
                <c:pt idx="25161">
                  <c:v>-5.0891100000000002E-2</c:v>
                </c:pt>
                <c:pt idx="25162">
                  <c:v>-5.0899300000000001E-2</c:v>
                </c:pt>
                <c:pt idx="25163">
                  <c:v>-5.0868700000000003E-2</c:v>
                </c:pt>
                <c:pt idx="25164">
                  <c:v>-5.0798999999999997E-2</c:v>
                </c:pt>
                <c:pt idx="25165">
                  <c:v>-5.0689999999999999E-2</c:v>
                </c:pt>
                <c:pt idx="25166">
                  <c:v>-5.0541000000000003E-2</c:v>
                </c:pt>
                <c:pt idx="25167">
                  <c:v>-5.03515E-2</c:v>
                </c:pt>
                <c:pt idx="25168">
                  <c:v>-5.0122199999999999E-2</c:v>
                </c:pt>
                <c:pt idx="25169">
                  <c:v>-4.98539E-2</c:v>
                </c:pt>
                <c:pt idx="25170">
                  <c:v>-4.9547500000000001E-2</c:v>
                </c:pt>
                <c:pt idx="25171">
                  <c:v>-4.9202999999999997E-2</c:v>
                </c:pt>
                <c:pt idx="25172">
                  <c:v>-4.8820200000000001E-2</c:v>
                </c:pt>
                <c:pt idx="25173">
                  <c:v>-4.8398799999999999E-2</c:v>
                </c:pt>
                <c:pt idx="25174">
                  <c:v>-4.79382E-2</c:v>
                </c:pt>
                <c:pt idx="25175">
                  <c:v>-4.7438300000000003E-2</c:v>
                </c:pt>
                <c:pt idx="25176">
                  <c:v>-4.68996E-2</c:v>
                </c:pt>
                <c:pt idx="25177">
                  <c:v>-4.6323200000000002E-2</c:v>
                </c:pt>
                <c:pt idx="25178">
                  <c:v>-4.5709699999999999E-2</c:v>
                </c:pt>
                <c:pt idx="25179">
                  <c:v>-4.5059399999999999E-2</c:v>
                </c:pt>
                <c:pt idx="25180">
                  <c:v>-4.4373000000000003E-2</c:v>
                </c:pt>
                <c:pt idx="25181">
                  <c:v>-4.36514E-2</c:v>
                </c:pt>
                <c:pt idx="25182">
                  <c:v>-4.2895900000000001E-2</c:v>
                </c:pt>
                <c:pt idx="25183">
                  <c:v>-4.2107600000000002E-2</c:v>
                </c:pt>
                <c:pt idx="25184">
                  <c:v>-4.1287699999999997E-2</c:v>
                </c:pt>
                <c:pt idx="25185">
                  <c:v>-4.0437300000000002E-2</c:v>
                </c:pt>
                <c:pt idx="25186">
                  <c:v>-3.9557599999999998E-2</c:v>
                </c:pt>
                <c:pt idx="25187">
                  <c:v>-3.86489E-2</c:v>
                </c:pt>
                <c:pt idx="25188">
                  <c:v>-3.77119E-2</c:v>
                </c:pt>
                <c:pt idx="25189">
                  <c:v>-3.67474E-2</c:v>
                </c:pt>
                <c:pt idx="25190">
                  <c:v>-3.5756200000000002E-2</c:v>
                </c:pt>
                <c:pt idx="25191">
                  <c:v>-3.4739300000000001E-2</c:v>
                </c:pt>
                <c:pt idx="25192">
                  <c:v>-3.3697600000000001E-2</c:v>
                </c:pt>
                <c:pt idx="25193">
                  <c:v>-3.2632099999999997E-2</c:v>
                </c:pt>
                <c:pt idx="25194">
                  <c:v>-3.1543700000000001E-2</c:v>
                </c:pt>
                <c:pt idx="25195">
                  <c:v>-3.0433600000000002E-2</c:v>
                </c:pt>
                <c:pt idx="25196">
                  <c:v>-2.9302700000000001E-2</c:v>
                </c:pt>
                <c:pt idx="25197">
                  <c:v>-2.8152300000000002E-2</c:v>
                </c:pt>
                <c:pt idx="25198">
                  <c:v>-2.6983300000000002E-2</c:v>
                </c:pt>
                <c:pt idx="25199">
                  <c:v>-2.57971E-2</c:v>
                </c:pt>
                <c:pt idx="25200">
                  <c:v>-2.4595100000000002E-2</c:v>
                </c:pt>
                <c:pt idx="25201">
                  <c:v>-2.3379400000000002E-2</c:v>
                </c:pt>
                <c:pt idx="25202">
                  <c:v>-2.2151199999999999E-2</c:v>
                </c:pt>
                <c:pt idx="25203">
                  <c:v>-2.0911699999999998E-2</c:v>
                </c:pt>
                <c:pt idx="25204">
                  <c:v>-1.9662300000000001E-2</c:v>
                </c:pt>
                <c:pt idx="25205">
                  <c:v>-1.8404299999999998E-2</c:v>
                </c:pt>
                <c:pt idx="25206">
                  <c:v>-1.7138799999999999E-2</c:v>
                </c:pt>
                <c:pt idx="25207">
                  <c:v>-1.5866600000000002E-2</c:v>
                </c:pt>
                <c:pt idx="25208">
                  <c:v>-1.45886E-2</c:v>
                </c:pt>
                <c:pt idx="25209">
                  <c:v>-1.3306200000000001E-2</c:v>
                </c:pt>
                <c:pt idx="25210">
                  <c:v>-1.20207E-2</c:v>
                </c:pt>
                <c:pt idx="25211">
                  <c:v>-1.07341E-2</c:v>
                </c:pt>
                <c:pt idx="25212" formatCode="0.00E+00">
                  <c:v>-9.4484300000000007E-3</c:v>
                </c:pt>
                <c:pt idx="25213" formatCode="0.00E+00">
                  <c:v>-8.1655400000000006E-3</c:v>
                </c:pt>
                <c:pt idx="25214" formatCode="0.00E+00">
                  <c:v>-6.8867499999999996E-3</c:v>
                </c:pt>
                <c:pt idx="25215" formatCode="0.00E+00">
                  <c:v>-5.6131499999999999E-3</c:v>
                </c:pt>
                <c:pt idx="25216" formatCode="0.00E+00">
                  <c:v>-4.3460399999999998E-3</c:v>
                </c:pt>
                <c:pt idx="25217" formatCode="0.00E+00">
                  <c:v>-3.0868100000000002E-3</c:v>
                </c:pt>
                <c:pt idx="25218" formatCode="0.00E+00">
                  <c:v>-1.8370400000000001E-3</c:v>
                </c:pt>
                <c:pt idx="25219" formatCode="0.00E+00">
                  <c:v>-5.9850300000000001E-4</c:v>
                </c:pt>
                <c:pt idx="25220" formatCode="0.00E+00">
                  <c:v>6.2714400000000005E-4</c:v>
                </c:pt>
                <c:pt idx="25221" formatCode="0.00E+00">
                  <c:v>1.8383E-3</c:v>
                </c:pt>
                <c:pt idx="25222" formatCode="0.00E+00">
                  <c:v>3.03353E-3</c:v>
                </c:pt>
                <c:pt idx="25223" formatCode="0.00E+00">
                  <c:v>4.2120300000000003E-3</c:v>
                </c:pt>
                <c:pt idx="25224" formatCode="0.00E+00">
                  <c:v>5.3733599999999998E-3</c:v>
                </c:pt>
                <c:pt idx="25225" formatCode="0.00E+00">
                  <c:v>6.5169199999999998E-3</c:v>
                </c:pt>
                <c:pt idx="25226" formatCode="0.00E+00">
                  <c:v>7.6415500000000004E-3</c:v>
                </c:pt>
                <c:pt idx="25227" formatCode="0.00E+00">
                  <c:v>8.7456300000000008E-3</c:v>
                </c:pt>
                <c:pt idx="25228" formatCode="0.00E+00">
                  <c:v>9.8272600000000009E-3</c:v>
                </c:pt>
                <c:pt idx="25229">
                  <c:v>1.0884700000000001E-2</c:v>
                </c:pt>
                <c:pt idx="25230">
                  <c:v>1.1916599999999999E-2</c:v>
                </c:pt>
                <c:pt idx="25231">
                  <c:v>1.2922899999999999E-2</c:v>
                </c:pt>
                <c:pt idx="25232">
                  <c:v>1.39036E-2</c:v>
                </c:pt>
                <c:pt idx="25233">
                  <c:v>1.4858100000000001E-2</c:v>
                </c:pt>
                <c:pt idx="25234">
                  <c:v>1.5785E-2</c:v>
                </c:pt>
                <c:pt idx="25235">
                  <c:v>1.6683099999999999E-2</c:v>
                </c:pt>
                <c:pt idx="25236">
                  <c:v>1.75517E-2</c:v>
                </c:pt>
                <c:pt idx="25237">
                  <c:v>1.8389699999999998E-2</c:v>
                </c:pt>
                <c:pt idx="25238">
                  <c:v>1.9195899999999998E-2</c:v>
                </c:pt>
                <c:pt idx="25239">
                  <c:v>1.9969600000000001E-2</c:v>
                </c:pt>
                <c:pt idx="25240">
                  <c:v>2.07104E-2</c:v>
                </c:pt>
                <c:pt idx="25241">
                  <c:v>2.1417700000000001E-2</c:v>
                </c:pt>
                <c:pt idx="25242">
                  <c:v>2.20909E-2</c:v>
                </c:pt>
                <c:pt idx="25243">
                  <c:v>2.27295E-2</c:v>
                </c:pt>
                <c:pt idx="25244">
                  <c:v>2.3333E-2</c:v>
                </c:pt>
                <c:pt idx="25245">
                  <c:v>2.39007E-2</c:v>
                </c:pt>
                <c:pt idx="25246">
                  <c:v>2.4431899999999999E-2</c:v>
                </c:pt>
                <c:pt idx="25247">
                  <c:v>2.49261E-2</c:v>
                </c:pt>
                <c:pt idx="25248">
                  <c:v>2.5382800000000001E-2</c:v>
                </c:pt>
                <c:pt idx="25249">
                  <c:v>2.58018E-2</c:v>
                </c:pt>
                <c:pt idx="25250">
                  <c:v>2.6182799999999999E-2</c:v>
                </c:pt>
                <c:pt idx="25251">
                  <c:v>2.65261E-2</c:v>
                </c:pt>
                <c:pt idx="25252">
                  <c:v>2.6831799999999999E-2</c:v>
                </c:pt>
                <c:pt idx="25253">
                  <c:v>2.7100599999999999E-2</c:v>
                </c:pt>
                <c:pt idx="25254">
                  <c:v>2.7332100000000002E-2</c:v>
                </c:pt>
                <c:pt idx="25255">
                  <c:v>2.7526100000000001E-2</c:v>
                </c:pt>
                <c:pt idx="25256">
                  <c:v>2.7682700000000001E-2</c:v>
                </c:pt>
                <c:pt idx="25257">
                  <c:v>2.7802199999999999E-2</c:v>
                </c:pt>
                <c:pt idx="25258">
                  <c:v>2.7884800000000001E-2</c:v>
                </c:pt>
                <c:pt idx="25259">
                  <c:v>2.79312E-2</c:v>
                </c:pt>
                <c:pt idx="25260">
                  <c:v>2.7942600000000001E-2</c:v>
                </c:pt>
                <c:pt idx="25261">
                  <c:v>2.79194E-2</c:v>
                </c:pt>
                <c:pt idx="25262">
                  <c:v>2.7860800000000002E-2</c:v>
                </c:pt>
                <c:pt idx="25263">
                  <c:v>2.7766300000000001E-2</c:v>
                </c:pt>
                <c:pt idx="25264">
                  <c:v>2.7636000000000001E-2</c:v>
                </c:pt>
                <c:pt idx="25265">
                  <c:v>2.7470399999999999E-2</c:v>
                </c:pt>
                <c:pt idx="25266">
                  <c:v>2.7269600000000001E-2</c:v>
                </c:pt>
                <c:pt idx="25267">
                  <c:v>2.7033399999999999E-2</c:v>
                </c:pt>
                <c:pt idx="25268">
                  <c:v>2.6762399999999999E-2</c:v>
                </c:pt>
                <c:pt idx="25269">
                  <c:v>2.6457700000000001E-2</c:v>
                </c:pt>
                <c:pt idx="25270">
                  <c:v>2.61201E-2</c:v>
                </c:pt>
                <c:pt idx="25271">
                  <c:v>2.5749899999999999E-2</c:v>
                </c:pt>
                <c:pt idx="25272">
                  <c:v>2.5347499999999999E-2</c:v>
                </c:pt>
                <c:pt idx="25273">
                  <c:v>2.4913399999999999E-2</c:v>
                </c:pt>
                <c:pt idx="25274">
                  <c:v>2.4448999999999999E-2</c:v>
                </c:pt>
                <c:pt idx="25275">
                  <c:v>2.3955400000000002E-2</c:v>
                </c:pt>
                <c:pt idx="25276">
                  <c:v>2.3434199999999999E-2</c:v>
                </c:pt>
                <c:pt idx="25277">
                  <c:v>2.2886500000000001E-2</c:v>
                </c:pt>
                <c:pt idx="25278">
                  <c:v>2.2311999999999999E-2</c:v>
                </c:pt>
                <c:pt idx="25279">
                  <c:v>2.1710500000000001E-2</c:v>
                </c:pt>
                <c:pt idx="25280">
                  <c:v>2.1082699999999999E-2</c:v>
                </c:pt>
                <c:pt idx="25281">
                  <c:v>2.04301E-2</c:v>
                </c:pt>
                <c:pt idx="25282">
                  <c:v>1.9754500000000001E-2</c:v>
                </c:pt>
                <c:pt idx="25283">
                  <c:v>1.9057299999999999E-2</c:v>
                </c:pt>
                <c:pt idx="25284">
                  <c:v>1.8339600000000001E-2</c:v>
                </c:pt>
                <c:pt idx="25285">
                  <c:v>1.7602199999999998E-2</c:v>
                </c:pt>
                <c:pt idx="25286">
                  <c:v>1.6846099999999999E-2</c:v>
                </c:pt>
                <c:pt idx="25287">
                  <c:v>1.6072099999999999E-2</c:v>
                </c:pt>
                <c:pt idx="25288">
                  <c:v>1.5281299999999999E-2</c:v>
                </c:pt>
                <c:pt idx="25289">
                  <c:v>1.44745E-2</c:v>
                </c:pt>
                <c:pt idx="25290">
                  <c:v>1.36524E-2</c:v>
                </c:pt>
                <c:pt idx="25291">
                  <c:v>1.2815699999999999E-2</c:v>
                </c:pt>
                <c:pt idx="25292">
                  <c:v>1.19655E-2</c:v>
                </c:pt>
                <c:pt idx="25293">
                  <c:v>1.1103E-2</c:v>
                </c:pt>
                <c:pt idx="25294">
                  <c:v>1.02293E-2</c:v>
                </c:pt>
                <c:pt idx="25295" formatCode="0.00E+00">
                  <c:v>9.3452199999999996E-3</c:v>
                </c:pt>
                <c:pt idx="25296" formatCode="0.00E+00">
                  <c:v>8.4514800000000008E-3</c:v>
                </c:pt>
                <c:pt idx="25297" formatCode="0.00E+00">
                  <c:v>7.5489299999999997E-3</c:v>
                </c:pt>
                <c:pt idx="25298" formatCode="0.00E+00">
                  <c:v>6.6385400000000001E-3</c:v>
                </c:pt>
                <c:pt idx="25299" formatCode="0.00E+00">
                  <c:v>5.7212599999999997E-3</c:v>
                </c:pt>
                <c:pt idx="25300" formatCode="0.00E+00">
                  <c:v>4.79832E-3</c:v>
                </c:pt>
                <c:pt idx="25301" formatCode="0.00E+00">
                  <c:v>3.8712E-3</c:v>
                </c:pt>
                <c:pt idx="25302" formatCode="0.00E+00">
                  <c:v>2.9412700000000002E-3</c:v>
                </c:pt>
                <c:pt idx="25303" formatCode="0.00E+00">
                  <c:v>2.0096100000000002E-3</c:v>
                </c:pt>
                <c:pt idx="25304" formatCode="0.00E+00">
                  <c:v>1.07704E-3</c:v>
                </c:pt>
                <c:pt idx="25305" formatCode="0.00E+00">
                  <c:v>1.44454E-4</c:v>
                </c:pt>
                <c:pt idx="25306" formatCode="0.00E+00">
                  <c:v>-7.8707699999999996E-4</c:v>
                </c:pt>
                <c:pt idx="25307" formatCode="0.00E+00">
                  <c:v>-1.7166200000000001E-3</c:v>
                </c:pt>
                <c:pt idx="25308" formatCode="0.00E+00">
                  <c:v>-2.64329E-3</c:v>
                </c:pt>
                <c:pt idx="25309" formatCode="0.00E+00">
                  <c:v>-3.5656300000000002E-3</c:v>
                </c:pt>
                <c:pt idx="25310" formatCode="0.00E+00">
                  <c:v>-4.4817900000000003E-3</c:v>
                </c:pt>
                <c:pt idx="25311" formatCode="0.00E+00">
                  <c:v>-5.3906600000000002E-3</c:v>
                </c:pt>
                <c:pt idx="25312" formatCode="0.00E+00">
                  <c:v>-6.29198E-3</c:v>
                </c:pt>
                <c:pt idx="25313" formatCode="0.00E+00">
                  <c:v>-7.1854800000000002E-3</c:v>
                </c:pt>
                <c:pt idx="25314" formatCode="0.00E+00">
                  <c:v>-8.0704599999999998E-3</c:v>
                </c:pt>
                <c:pt idx="25315" formatCode="0.00E+00">
                  <c:v>-8.9461799999999998E-3</c:v>
                </c:pt>
                <c:pt idx="25316" formatCode="0.00E+00">
                  <c:v>-9.8121700000000003E-3</c:v>
                </c:pt>
                <c:pt idx="25317">
                  <c:v>-1.0667899999999999E-2</c:v>
                </c:pt>
                <c:pt idx="25318">
                  <c:v>-1.1512700000000001E-2</c:v>
                </c:pt>
                <c:pt idx="25319">
                  <c:v>-1.23453E-2</c:v>
                </c:pt>
                <c:pt idx="25320">
                  <c:v>-1.3164500000000001E-2</c:v>
                </c:pt>
                <c:pt idx="25321">
                  <c:v>-1.3969799999999999E-2</c:v>
                </c:pt>
                <c:pt idx="25322">
                  <c:v>-1.4761099999999999E-2</c:v>
                </c:pt>
                <c:pt idx="25323">
                  <c:v>-1.5538099999999999E-2</c:v>
                </c:pt>
                <c:pt idx="25324">
                  <c:v>-1.6300599999999998E-2</c:v>
                </c:pt>
                <c:pt idx="25325">
                  <c:v>-1.7047799999999998E-2</c:v>
                </c:pt>
                <c:pt idx="25326">
                  <c:v>-1.7779300000000001E-2</c:v>
                </c:pt>
                <c:pt idx="25327">
                  <c:v>-1.84946E-2</c:v>
                </c:pt>
                <c:pt idx="25328">
                  <c:v>-1.9193200000000001E-2</c:v>
                </c:pt>
                <c:pt idx="25329">
                  <c:v>-1.9875299999999999E-2</c:v>
                </c:pt>
                <c:pt idx="25330">
                  <c:v>-2.0540699999999999E-2</c:v>
                </c:pt>
                <c:pt idx="25331">
                  <c:v>-2.1189400000000001E-2</c:v>
                </c:pt>
                <c:pt idx="25332">
                  <c:v>-2.1821400000000001E-2</c:v>
                </c:pt>
                <c:pt idx="25333">
                  <c:v>-2.24362E-2</c:v>
                </c:pt>
                <c:pt idx="25334">
                  <c:v>-2.3033399999999999E-2</c:v>
                </c:pt>
                <c:pt idx="25335">
                  <c:v>-2.3612600000000001E-2</c:v>
                </c:pt>
                <c:pt idx="25336">
                  <c:v>-2.4173699999999999E-2</c:v>
                </c:pt>
                <c:pt idx="25337">
                  <c:v>-2.4715999999999998E-2</c:v>
                </c:pt>
                <c:pt idx="25338">
                  <c:v>-2.5239000000000001E-2</c:v>
                </c:pt>
                <c:pt idx="25339">
                  <c:v>-2.5742500000000001E-2</c:v>
                </c:pt>
                <c:pt idx="25340">
                  <c:v>-2.6227E-2</c:v>
                </c:pt>
                <c:pt idx="25341">
                  <c:v>-2.66927E-2</c:v>
                </c:pt>
                <c:pt idx="25342">
                  <c:v>-2.7139400000000001E-2</c:v>
                </c:pt>
                <c:pt idx="25343">
                  <c:v>-2.7567000000000001E-2</c:v>
                </c:pt>
                <c:pt idx="25344">
                  <c:v>-2.7975400000000001E-2</c:v>
                </c:pt>
                <c:pt idx="25345">
                  <c:v>-2.8364799999999999E-2</c:v>
                </c:pt>
                <c:pt idx="25346">
                  <c:v>-2.8735900000000002E-2</c:v>
                </c:pt>
                <c:pt idx="25347">
                  <c:v>-2.9089199999999999E-2</c:v>
                </c:pt>
                <c:pt idx="25348">
                  <c:v>-2.9425E-2</c:v>
                </c:pt>
                <c:pt idx="25349">
                  <c:v>-2.9743499999999999E-2</c:v>
                </c:pt>
                <c:pt idx="25350">
                  <c:v>-3.0044899999999999E-2</c:v>
                </c:pt>
                <c:pt idx="25351">
                  <c:v>-3.0329600000000002E-2</c:v>
                </c:pt>
                <c:pt idx="25352">
                  <c:v>-3.05975E-2</c:v>
                </c:pt>
                <c:pt idx="25353">
                  <c:v>-3.08487E-2</c:v>
                </c:pt>
                <c:pt idx="25354">
                  <c:v>-3.1083599999999999E-2</c:v>
                </c:pt>
                <c:pt idx="25355">
                  <c:v>-3.1302499999999997E-2</c:v>
                </c:pt>
                <c:pt idx="25356">
                  <c:v>-3.1505499999999999E-2</c:v>
                </c:pt>
                <c:pt idx="25357">
                  <c:v>-3.16923E-2</c:v>
                </c:pt>
                <c:pt idx="25358">
                  <c:v>-3.1863000000000002E-2</c:v>
                </c:pt>
                <c:pt idx="25359">
                  <c:v>-3.2017700000000003E-2</c:v>
                </c:pt>
                <c:pt idx="25360">
                  <c:v>-3.21566E-2</c:v>
                </c:pt>
                <c:pt idx="25361">
                  <c:v>-3.22799E-2</c:v>
                </c:pt>
                <c:pt idx="25362">
                  <c:v>-3.23875E-2</c:v>
                </c:pt>
                <c:pt idx="25363">
                  <c:v>-3.2479500000000001E-2</c:v>
                </c:pt>
                <c:pt idx="25364">
                  <c:v>-3.2555899999999999E-2</c:v>
                </c:pt>
                <c:pt idx="25365">
                  <c:v>-3.2616899999999997E-2</c:v>
                </c:pt>
                <c:pt idx="25366">
                  <c:v>-3.2662900000000002E-2</c:v>
                </c:pt>
                <c:pt idx="25367">
                  <c:v>-3.2694399999999998E-2</c:v>
                </c:pt>
                <c:pt idx="25368">
                  <c:v>-3.2711999999999998E-2</c:v>
                </c:pt>
                <c:pt idx="25369">
                  <c:v>-3.2715899999999999E-2</c:v>
                </c:pt>
                <c:pt idx="25370">
                  <c:v>-3.2706499999999999E-2</c:v>
                </c:pt>
                <c:pt idx="25371">
                  <c:v>-3.2683799999999999E-2</c:v>
                </c:pt>
                <c:pt idx="25372">
                  <c:v>-3.2648499999999997E-2</c:v>
                </c:pt>
                <c:pt idx="25373">
                  <c:v>-3.2601100000000001E-2</c:v>
                </c:pt>
                <c:pt idx="25374">
                  <c:v>-3.2541899999999999E-2</c:v>
                </c:pt>
                <c:pt idx="25375">
                  <c:v>-3.2471199999999999E-2</c:v>
                </c:pt>
                <c:pt idx="25376">
                  <c:v>-3.2389599999999998E-2</c:v>
                </c:pt>
                <c:pt idx="25377">
                  <c:v>-3.2297600000000003E-2</c:v>
                </c:pt>
                <c:pt idx="25378">
                  <c:v>-3.21959E-2</c:v>
                </c:pt>
                <c:pt idx="25379">
                  <c:v>-3.20849E-2</c:v>
                </c:pt>
                <c:pt idx="25380">
                  <c:v>-3.1965E-2</c:v>
                </c:pt>
                <c:pt idx="25381">
                  <c:v>-3.1836999999999997E-2</c:v>
                </c:pt>
                <c:pt idx="25382">
                  <c:v>-3.1701300000000002E-2</c:v>
                </c:pt>
                <c:pt idx="25383">
                  <c:v>-3.1558000000000003E-2</c:v>
                </c:pt>
                <c:pt idx="25384">
                  <c:v>-3.1406900000000001E-2</c:v>
                </c:pt>
                <c:pt idx="25385">
                  <c:v>-3.1247899999999999E-2</c:v>
                </c:pt>
                <c:pt idx="25386">
                  <c:v>-3.10812E-2</c:v>
                </c:pt>
                <c:pt idx="25387">
                  <c:v>-3.0906900000000001E-2</c:v>
                </c:pt>
                <c:pt idx="25388">
                  <c:v>-3.07248E-2</c:v>
                </c:pt>
                <c:pt idx="25389">
                  <c:v>-3.0535199999999998E-2</c:v>
                </c:pt>
                <c:pt idx="25390">
                  <c:v>-3.0338E-2</c:v>
                </c:pt>
                <c:pt idx="25391">
                  <c:v>-3.0133400000000001E-2</c:v>
                </c:pt>
                <c:pt idx="25392">
                  <c:v>-2.99216E-2</c:v>
                </c:pt>
                <c:pt idx="25393">
                  <c:v>-2.9702599999999999E-2</c:v>
                </c:pt>
                <c:pt idx="25394">
                  <c:v>-2.94764E-2</c:v>
                </c:pt>
                <c:pt idx="25395">
                  <c:v>-2.9243399999999999E-2</c:v>
                </c:pt>
                <c:pt idx="25396">
                  <c:v>-2.90038E-2</c:v>
                </c:pt>
                <c:pt idx="25397">
                  <c:v>-2.8758100000000002E-2</c:v>
                </c:pt>
                <c:pt idx="25398">
                  <c:v>-2.8507000000000001E-2</c:v>
                </c:pt>
                <c:pt idx="25399">
                  <c:v>-2.8250899999999999E-2</c:v>
                </c:pt>
                <c:pt idx="25400">
                  <c:v>-2.7990299999999999E-2</c:v>
                </c:pt>
                <c:pt idx="25401">
                  <c:v>-2.7725300000000001E-2</c:v>
                </c:pt>
                <c:pt idx="25402">
                  <c:v>-2.74556E-2</c:v>
                </c:pt>
                <c:pt idx="25403">
                  <c:v>-2.7181199999999999E-2</c:v>
                </c:pt>
                <c:pt idx="25404">
                  <c:v>-2.6902100000000002E-2</c:v>
                </c:pt>
                <c:pt idx="25405">
                  <c:v>-2.6618099999999999E-2</c:v>
                </c:pt>
                <c:pt idx="25406">
                  <c:v>-2.6329000000000002E-2</c:v>
                </c:pt>
                <c:pt idx="25407">
                  <c:v>-2.60349E-2</c:v>
                </c:pt>
                <c:pt idx="25408">
                  <c:v>-2.5735600000000001E-2</c:v>
                </c:pt>
                <c:pt idx="25409">
                  <c:v>-2.54314E-2</c:v>
                </c:pt>
                <c:pt idx="25410">
                  <c:v>-2.5122200000000001E-2</c:v>
                </c:pt>
                <c:pt idx="25411">
                  <c:v>-2.4807900000000001E-2</c:v>
                </c:pt>
                <c:pt idx="25412">
                  <c:v>-2.4487999999999999E-2</c:v>
                </c:pt>
                <c:pt idx="25413">
                  <c:v>-2.4162300000000001E-2</c:v>
                </c:pt>
                <c:pt idx="25414">
                  <c:v>-2.38312E-2</c:v>
                </c:pt>
                <c:pt idx="25415">
                  <c:v>-2.3492300000000001E-2</c:v>
                </c:pt>
                <c:pt idx="25416">
                  <c:v>-2.3142699999999999E-2</c:v>
                </c:pt>
                <c:pt idx="25417">
                  <c:v>-2.2784200000000001E-2</c:v>
                </c:pt>
                <c:pt idx="25418">
                  <c:v>-2.2420599999999999E-2</c:v>
                </c:pt>
                <c:pt idx="25419">
                  <c:v>-2.2050899999999998E-2</c:v>
                </c:pt>
                <c:pt idx="25420">
                  <c:v>-2.1673600000000001E-2</c:v>
                </c:pt>
                <c:pt idx="25421">
                  <c:v>-2.1289300000000001E-2</c:v>
                </c:pt>
                <c:pt idx="25422">
                  <c:v>-2.08986E-2</c:v>
                </c:pt>
                <c:pt idx="25423">
                  <c:v>-2.0501100000000001E-2</c:v>
                </c:pt>
                <c:pt idx="25424">
                  <c:v>-2.00965E-2</c:v>
                </c:pt>
                <c:pt idx="25425">
                  <c:v>-1.9684199999999999E-2</c:v>
                </c:pt>
                <c:pt idx="25426">
                  <c:v>-1.9264199999999999E-2</c:v>
                </c:pt>
                <c:pt idx="25427">
                  <c:v>-1.8836599999999998E-2</c:v>
                </c:pt>
                <c:pt idx="25428">
                  <c:v>-1.84017E-2</c:v>
                </c:pt>
                <c:pt idx="25429">
                  <c:v>-1.7959599999999999E-2</c:v>
                </c:pt>
                <c:pt idx="25430">
                  <c:v>-1.7510499999999998E-2</c:v>
                </c:pt>
                <c:pt idx="25431">
                  <c:v>-1.70546E-2</c:v>
                </c:pt>
                <c:pt idx="25432">
                  <c:v>-1.6592099999999999E-2</c:v>
                </c:pt>
                <c:pt idx="25433">
                  <c:v>-1.6123200000000001E-2</c:v>
                </c:pt>
                <c:pt idx="25434">
                  <c:v>-1.56478E-2</c:v>
                </c:pt>
                <c:pt idx="25435">
                  <c:v>-1.51655E-2</c:v>
                </c:pt>
                <c:pt idx="25436">
                  <c:v>-1.4676399999999999E-2</c:v>
                </c:pt>
                <c:pt idx="25437">
                  <c:v>-1.418E-2</c:v>
                </c:pt>
                <c:pt idx="25438">
                  <c:v>-1.3676000000000001E-2</c:v>
                </c:pt>
                <c:pt idx="25439">
                  <c:v>-1.3163899999999999E-2</c:v>
                </c:pt>
                <c:pt idx="25440">
                  <c:v>-1.26439E-2</c:v>
                </c:pt>
                <c:pt idx="25441">
                  <c:v>-1.21155E-2</c:v>
                </c:pt>
                <c:pt idx="25442">
                  <c:v>-1.1578700000000001E-2</c:v>
                </c:pt>
                <c:pt idx="25443">
                  <c:v>-1.10337E-2</c:v>
                </c:pt>
                <c:pt idx="25444">
                  <c:v>-1.04806E-2</c:v>
                </c:pt>
                <c:pt idx="25445" formatCode="0.00E+00">
                  <c:v>-9.91912E-3</c:v>
                </c:pt>
                <c:pt idx="25446" formatCode="0.00E+00">
                  <c:v>-9.3492899999999997E-3</c:v>
                </c:pt>
                <c:pt idx="25447" formatCode="0.00E+00">
                  <c:v>-8.7712899999999993E-3</c:v>
                </c:pt>
                <c:pt idx="25448" formatCode="0.00E+00">
                  <c:v>-8.1855799999999996E-3</c:v>
                </c:pt>
                <c:pt idx="25449" formatCode="0.00E+00">
                  <c:v>-7.5927299999999998E-3</c:v>
                </c:pt>
                <c:pt idx="25450" formatCode="0.00E+00">
                  <c:v>-6.9931400000000001E-3</c:v>
                </c:pt>
                <c:pt idx="25451" formatCode="0.00E+00">
                  <c:v>-6.3870899999999998E-3</c:v>
                </c:pt>
                <c:pt idx="25452" formatCode="0.00E+00">
                  <c:v>-5.7748900000000004E-3</c:v>
                </c:pt>
                <c:pt idx="25453" formatCode="0.00E+00">
                  <c:v>-5.1569199999999997E-3</c:v>
                </c:pt>
                <c:pt idx="25454" formatCode="0.00E+00">
                  <c:v>-4.5335100000000001E-3</c:v>
                </c:pt>
                <c:pt idx="25455" formatCode="0.00E+00">
                  <c:v>-3.90465E-3</c:v>
                </c:pt>
                <c:pt idx="25456" formatCode="0.00E+00">
                  <c:v>-3.27035E-3</c:v>
                </c:pt>
                <c:pt idx="25457" formatCode="0.00E+00">
                  <c:v>-2.6310800000000001E-3</c:v>
                </c:pt>
                <c:pt idx="25458" formatCode="0.00E+00">
                  <c:v>-1.9873999999999998E-3</c:v>
                </c:pt>
                <c:pt idx="25459" formatCode="0.00E+00">
                  <c:v>-1.3396700000000001E-3</c:v>
                </c:pt>
                <c:pt idx="25460" formatCode="0.00E+00">
                  <c:v>-6.8811800000000004E-4</c:v>
                </c:pt>
                <c:pt idx="25461" formatCode="0.00E+00">
                  <c:v>-3.29524E-5</c:v>
                </c:pt>
                <c:pt idx="25462" formatCode="0.00E+00">
                  <c:v>6.2557300000000004E-4</c:v>
                </c:pt>
                <c:pt idx="25463" formatCode="0.00E+00">
                  <c:v>1.2868599999999999E-3</c:v>
                </c:pt>
                <c:pt idx="25464" formatCode="0.00E+00">
                  <c:v>1.9502499999999999E-3</c:v>
                </c:pt>
                <c:pt idx="25465" formatCode="0.00E+00">
                  <c:v>2.6174599999999998E-3</c:v>
                </c:pt>
                <c:pt idx="25466" formatCode="0.00E+00">
                  <c:v>3.2912000000000002E-3</c:v>
                </c:pt>
                <c:pt idx="25467" formatCode="0.00E+00">
                  <c:v>3.9690799999999998E-3</c:v>
                </c:pt>
                <c:pt idx="25468" formatCode="0.00E+00">
                  <c:v>4.6467599999999998E-3</c:v>
                </c:pt>
                <c:pt idx="25469" formatCode="0.00E+00">
                  <c:v>5.3244099999999999E-3</c:v>
                </c:pt>
                <c:pt idx="25470" formatCode="0.00E+00">
                  <c:v>6.0027700000000002E-3</c:v>
                </c:pt>
                <c:pt idx="25471" formatCode="0.00E+00">
                  <c:v>6.6803299999999999E-3</c:v>
                </c:pt>
                <c:pt idx="25472" formatCode="0.00E+00">
                  <c:v>7.3557900000000001E-3</c:v>
                </c:pt>
                <c:pt idx="25473" formatCode="0.00E+00">
                  <c:v>8.02866E-3</c:v>
                </c:pt>
                <c:pt idx="25474" formatCode="0.00E+00">
                  <c:v>8.6986800000000003E-3</c:v>
                </c:pt>
                <c:pt idx="25475" formatCode="0.00E+00">
                  <c:v>9.3655600000000002E-3</c:v>
                </c:pt>
                <c:pt idx="25476">
                  <c:v>1.00289E-2</c:v>
                </c:pt>
                <c:pt idx="25477">
                  <c:v>1.06879E-2</c:v>
                </c:pt>
                <c:pt idx="25478">
                  <c:v>1.13416E-2</c:v>
                </c:pt>
                <c:pt idx="25479">
                  <c:v>1.19892E-2</c:v>
                </c:pt>
                <c:pt idx="25480">
                  <c:v>1.2629700000000001E-2</c:v>
                </c:pt>
                <c:pt idx="25481">
                  <c:v>1.32625E-2</c:v>
                </c:pt>
                <c:pt idx="25482">
                  <c:v>1.3886900000000001E-2</c:v>
                </c:pt>
                <c:pt idx="25483">
                  <c:v>1.4502299999999999E-2</c:v>
                </c:pt>
                <c:pt idx="25484">
                  <c:v>1.5107799999999999E-2</c:v>
                </c:pt>
                <c:pt idx="25485">
                  <c:v>1.5702399999999998E-2</c:v>
                </c:pt>
                <c:pt idx="25486">
                  <c:v>1.6285600000000001E-2</c:v>
                </c:pt>
                <c:pt idx="25487">
                  <c:v>1.6856800000000002E-2</c:v>
                </c:pt>
                <c:pt idx="25488">
                  <c:v>1.7415199999999999E-2</c:v>
                </c:pt>
                <c:pt idx="25489">
                  <c:v>1.79601E-2</c:v>
                </c:pt>
                <c:pt idx="25490">
                  <c:v>1.8491400000000002E-2</c:v>
                </c:pt>
                <c:pt idx="25491">
                  <c:v>1.90087E-2</c:v>
                </c:pt>
                <c:pt idx="25492">
                  <c:v>1.95111E-2</c:v>
                </c:pt>
                <c:pt idx="25493">
                  <c:v>1.9997399999999999E-2</c:v>
                </c:pt>
                <c:pt idx="25494">
                  <c:v>2.04668E-2</c:v>
                </c:pt>
                <c:pt idx="25495">
                  <c:v>2.0918599999999999E-2</c:v>
                </c:pt>
                <c:pt idx="25496">
                  <c:v>2.1352300000000001E-2</c:v>
                </c:pt>
                <c:pt idx="25497">
                  <c:v>2.1767600000000002E-2</c:v>
                </c:pt>
                <c:pt idx="25498">
                  <c:v>2.2164099999999999E-2</c:v>
                </c:pt>
                <c:pt idx="25499">
                  <c:v>2.2540999999999999E-2</c:v>
                </c:pt>
                <c:pt idx="25500">
                  <c:v>2.2897600000000001E-2</c:v>
                </c:pt>
                <c:pt idx="25501">
                  <c:v>2.32331E-2</c:v>
                </c:pt>
                <c:pt idx="25502">
                  <c:v>2.3546500000000001E-2</c:v>
                </c:pt>
                <c:pt idx="25503">
                  <c:v>2.3836900000000001E-2</c:v>
                </c:pt>
                <c:pt idx="25504">
                  <c:v>2.4103800000000002E-2</c:v>
                </c:pt>
                <c:pt idx="25505">
                  <c:v>2.4346599999999999E-2</c:v>
                </c:pt>
                <c:pt idx="25506">
                  <c:v>2.4564900000000001E-2</c:v>
                </c:pt>
                <c:pt idx="25507">
                  <c:v>2.4758200000000001E-2</c:v>
                </c:pt>
                <c:pt idx="25508">
                  <c:v>2.4925900000000001E-2</c:v>
                </c:pt>
                <c:pt idx="25509">
                  <c:v>2.5067800000000001E-2</c:v>
                </c:pt>
                <c:pt idx="25510">
                  <c:v>2.5183799999999999E-2</c:v>
                </c:pt>
                <c:pt idx="25511">
                  <c:v>2.5273500000000001E-2</c:v>
                </c:pt>
                <c:pt idx="25512">
                  <c:v>2.5336500000000001E-2</c:v>
                </c:pt>
                <c:pt idx="25513">
                  <c:v>2.5372200000000001E-2</c:v>
                </c:pt>
                <c:pt idx="25514">
                  <c:v>2.5380300000000001E-2</c:v>
                </c:pt>
                <c:pt idx="25515">
                  <c:v>2.53607E-2</c:v>
                </c:pt>
                <c:pt idx="25516">
                  <c:v>2.53134E-2</c:v>
                </c:pt>
                <c:pt idx="25517">
                  <c:v>2.5238E-2</c:v>
                </c:pt>
                <c:pt idx="25518">
                  <c:v>2.5134099999999999E-2</c:v>
                </c:pt>
                <c:pt idx="25519">
                  <c:v>2.5001200000000001E-2</c:v>
                </c:pt>
                <c:pt idx="25520">
                  <c:v>2.4839199999999999E-2</c:v>
                </c:pt>
                <c:pt idx="25521">
                  <c:v>2.4648E-2</c:v>
                </c:pt>
                <c:pt idx="25522">
                  <c:v>2.4427399999999998E-2</c:v>
                </c:pt>
                <c:pt idx="25523">
                  <c:v>2.4177199999999999E-2</c:v>
                </c:pt>
                <c:pt idx="25524">
                  <c:v>2.3897499999999999E-2</c:v>
                </c:pt>
                <c:pt idx="25525">
                  <c:v>2.3588399999999999E-2</c:v>
                </c:pt>
                <c:pt idx="25526">
                  <c:v>2.3250199999999999E-2</c:v>
                </c:pt>
                <c:pt idx="25527">
                  <c:v>2.28831E-2</c:v>
                </c:pt>
                <c:pt idx="25528">
                  <c:v>2.2487300000000002E-2</c:v>
                </c:pt>
                <c:pt idx="25529">
                  <c:v>2.2062600000000002E-2</c:v>
                </c:pt>
                <c:pt idx="25530">
                  <c:v>2.1609099999999999E-2</c:v>
                </c:pt>
                <c:pt idx="25531">
                  <c:v>2.1127099999999999E-2</c:v>
                </c:pt>
                <c:pt idx="25532">
                  <c:v>2.0617300000000002E-2</c:v>
                </c:pt>
                <c:pt idx="25533">
                  <c:v>2.0080199999999999E-2</c:v>
                </c:pt>
                <c:pt idx="25534">
                  <c:v>1.9516200000000001E-2</c:v>
                </c:pt>
                <c:pt idx="25535">
                  <c:v>1.8925600000000001E-2</c:v>
                </c:pt>
                <c:pt idx="25536">
                  <c:v>1.8308899999999999E-2</c:v>
                </c:pt>
                <c:pt idx="25537">
                  <c:v>1.7666299999999999E-2</c:v>
                </c:pt>
                <c:pt idx="25538">
                  <c:v>1.6998200000000002E-2</c:v>
                </c:pt>
                <c:pt idx="25539">
                  <c:v>1.6305199999999999E-2</c:v>
                </c:pt>
                <c:pt idx="25540">
                  <c:v>1.5588400000000001E-2</c:v>
                </c:pt>
                <c:pt idx="25541">
                  <c:v>1.48486E-2</c:v>
                </c:pt>
                <c:pt idx="25542">
                  <c:v>1.4085800000000001E-2</c:v>
                </c:pt>
                <c:pt idx="25543">
                  <c:v>1.3300299999999999E-2</c:v>
                </c:pt>
                <c:pt idx="25544">
                  <c:v>1.2492400000000001E-2</c:v>
                </c:pt>
                <c:pt idx="25545">
                  <c:v>1.1662799999999999E-2</c:v>
                </c:pt>
                <c:pt idx="25546">
                  <c:v>1.08126E-2</c:v>
                </c:pt>
                <c:pt idx="25547" formatCode="0.00E+00">
                  <c:v>9.9427000000000005E-3</c:v>
                </c:pt>
                <c:pt idx="25548" formatCode="0.00E+00">
                  <c:v>9.0539999999999995E-3</c:v>
                </c:pt>
                <c:pt idx="25549" formatCode="0.00E+00">
                  <c:v>8.1474000000000008E-3</c:v>
                </c:pt>
                <c:pt idx="25550" formatCode="0.00E+00">
                  <c:v>7.22378E-3</c:v>
                </c:pt>
                <c:pt idx="25551" formatCode="0.00E+00">
                  <c:v>6.2839799999999998E-3</c:v>
                </c:pt>
                <c:pt idx="25552" formatCode="0.00E+00">
                  <c:v>5.3288399999999996E-3</c:v>
                </c:pt>
                <c:pt idx="25553" formatCode="0.00E+00">
                  <c:v>4.3591200000000002E-3</c:v>
                </c:pt>
                <c:pt idx="25554" formatCode="0.00E+00">
                  <c:v>3.37572E-3</c:v>
                </c:pt>
                <c:pt idx="25555" formatCode="0.00E+00">
                  <c:v>2.3797100000000002E-3</c:v>
                </c:pt>
                <c:pt idx="25556" formatCode="0.00E+00">
                  <c:v>1.3722999999999999E-3</c:v>
                </c:pt>
                <c:pt idx="25557" formatCode="0.00E+00">
                  <c:v>3.5455799999999999E-4</c:v>
                </c:pt>
                <c:pt idx="25558" formatCode="0.00E+00">
                  <c:v>-6.7252900000000005E-4</c:v>
                </c:pt>
                <c:pt idx="25559" formatCode="0.00E+00">
                  <c:v>-1.7077100000000001E-3</c:v>
                </c:pt>
                <c:pt idx="25560" formatCode="0.00E+00">
                  <c:v>-2.7496199999999999E-3</c:v>
                </c:pt>
                <c:pt idx="25561" formatCode="0.00E+00">
                  <c:v>-3.7970299999999998E-3</c:v>
                </c:pt>
                <c:pt idx="25562" formatCode="0.00E+00">
                  <c:v>-4.8488000000000003E-3</c:v>
                </c:pt>
                <c:pt idx="25563" formatCode="0.00E+00">
                  <c:v>-5.9038700000000003E-3</c:v>
                </c:pt>
                <c:pt idx="25564" formatCode="0.00E+00">
                  <c:v>-6.96118E-3</c:v>
                </c:pt>
                <c:pt idx="25565" formatCode="0.00E+00">
                  <c:v>-8.0195200000000005E-3</c:v>
                </c:pt>
                <c:pt idx="25566" formatCode="0.00E+00">
                  <c:v>-9.0777099999999993E-3</c:v>
                </c:pt>
                <c:pt idx="25567">
                  <c:v>-1.01347E-2</c:v>
                </c:pt>
                <c:pt idx="25568">
                  <c:v>-1.1189299999999999E-2</c:v>
                </c:pt>
                <c:pt idx="25569">
                  <c:v>-1.22402E-2</c:v>
                </c:pt>
                <c:pt idx="25570">
                  <c:v>-1.32862E-2</c:v>
                </c:pt>
                <c:pt idx="25571">
                  <c:v>-1.4325900000000001E-2</c:v>
                </c:pt>
                <c:pt idx="25572">
                  <c:v>-1.53583E-2</c:v>
                </c:pt>
                <c:pt idx="25573">
                  <c:v>-1.6382500000000001E-2</c:v>
                </c:pt>
                <c:pt idx="25574">
                  <c:v>-1.7397099999999999E-2</c:v>
                </c:pt>
                <c:pt idx="25575">
                  <c:v>-1.84012E-2</c:v>
                </c:pt>
                <c:pt idx="25576">
                  <c:v>-1.9393400000000002E-2</c:v>
                </c:pt>
                <c:pt idx="25577">
                  <c:v>-2.0372399999999999E-2</c:v>
                </c:pt>
                <c:pt idx="25578">
                  <c:v>-2.1336999999999998E-2</c:v>
                </c:pt>
                <c:pt idx="25579">
                  <c:v>-2.22861E-2</c:v>
                </c:pt>
                <c:pt idx="25580">
                  <c:v>-2.3218699999999998E-2</c:v>
                </c:pt>
                <c:pt idx="25581">
                  <c:v>-2.4133499999999999E-2</c:v>
                </c:pt>
                <c:pt idx="25582">
                  <c:v>-2.50295E-2</c:v>
                </c:pt>
                <c:pt idx="25583">
                  <c:v>-2.5905399999999999E-2</c:v>
                </c:pt>
                <c:pt idx="25584">
                  <c:v>-2.6760200000000001E-2</c:v>
                </c:pt>
                <c:pt idx="25585">
                  <c:v>-2.7592999999999999E-2</c:v>
                </c:pt>
                <c:pt idx="25586">
                  <c:v>-2.8402699999999999E-2</c:v>
                </c:pt>
                <c:pt idx="25587">
                  <c:v>-2.9188200000000001E-2</c:v>
                </c:pt>
                <c:pt idx="25588">
                  <c:v>-2.9948499999999999E-2</c:v>
                </c:pt>
                <c:pt idx="25589">
                  <c:v>-3.0682600000000001E-2</c:v>
                </c:pt>
                <c:pt idx="25590">
                  <c:v>-3.1389599999999997E-2</c:v>
                </c:pt>
                <c:pt idx="25591">
                  <c:v>-3.2068699999999999E-2</c:v>
                </c:pt>
                <c:pt idx="25592">
                  <c:v>-3.2719199999999997E-2</c:v>
                </c:pt>
                <c:pt idx="25593">
                  <c:v>-3.3340500000000002E-2</c:v>
                </c:pt>
                <c:pt idx="25594">
                  <c:v>-3.3931700000000002E-2</c:v>
                </c:pt>
                <c:pt idx="25595">
                  <c:v>-3.4492200000000001E-2</c:v>
                </c:pt>
                <c:pt idx="25596">
                  <c:v>-3.5021400000000001E-2</c:v>
                </c:pt>
                <c:pt idx="25597">
                  <c:v>-3.5518399999999999E-2</c:v>
                </c:pt>
                <c:pt idx="25598">
                  <c:v>-3.5982899999999998E-2</c:v>
                </c:pt>
                <c:pt idx="25599">
                  <c:v>-3.6414299999999997E-2</c:v>
                </c:pt>
                <c:pt idx="25600">
                  <c:v>-3.6811700000000003E-2</c:v>
                </c:pt>
                <c:pt idx="25601">
                  <c:v>-3.7174800000000001E-2</c:v>
                </c:pt>
                <c:pt idx="25602">
                  <c:v>-3.7503000000000002E-2</c:v>
                </c:pt>
                <c:pt idx="25603">
                  <c:v>-3.77959E-2</c:v>
                </c:pt>
                <c:pt idx="25604">
                  <c:v>-3.8053200000000002E-2</c:v>
                </c:pt>
                <c:pt idx="25605">
                  <c:v>-3.8274500000000003E-2</c:v>
                </c:pt>
                <c:pt idx="25606">
                  <c:v>-3.8459599999999997E-2</c:v>
                </c:pt>
                <c:pt idx="25607">
                  <c:v>-3.8608200000000002E-2</c:v>
                </c:pt>
                <c:pt idx="25608">
                  <c:v>-3.8720299999999999E-2</c:v>
                </c:pt>
                <c:pt idx="25609">
                  <c:v>-3.8795700000000002E-2</c:v>
                </c:pt>
                <c:pt idx="25610">
                  <c:v>-3.8834300000000002E-2</c:v>
                </c:pt>
                <c:pt idx="25611">
                  <c:v>-3.88359E-2</c:v>
                </c:pt>
                <c:pt idx="25612">
                  <c:v>-3.8800300000000003E-2</c:v>
                </c:pt>
                <c:pt idx="25613">
                  <c:v>-3.8727699999999997E-2</c:v>
                </c:pt>
                <c:pt idx="25614">
                  <c:v>-3.8618100000000002E-2</c:v>
                </c:pt>
                <c:pt idx="25615">
                  <c:v>-3.8471499999999999E-2</c:v>
                </c:pt>
                <c:pt idx="25616">
                  <c:v>-3.8288099999999999E-2</c:v>
                </c:pt>
                <c:pt idx="25617">
                  <c:v>-3.8068200000000003E-2</c:v>
                </c:pt>
                <c:pt idx="25618">
                  <c:v>-3.7812100000000001E-2</c:v>
                </c:pt>
                <c:pt idx="25619">
                  <c:v>-3.7520100000000001E-2</c:v>
                </c:pt>
                <c:pt idx="25620">
                  <c:v>-3.7192500000000003E-2</c:v>
                </c:pt>
                <c:pt idx="25621">
                  <c:v>-3.68297E-2</c:v>
                </c:pt>
                <c:pt idx="25622">
                  <c:v>-3.6432100000000002E-2</c:v>
                </c:pt>
                <c:pt idx="25623">
                  <c:v>-3.6000299999999999E-2</c:v>
                </c:pt>
                <c:pt idx="25624">
                  <c:v>-3.5534799999999998E-2</c:v>
                </c:pt>
                <c:pt idx="25625">
                  <c:v>-3.5036299999999999E-2</c:v>
                </c:pt>
                <c:pt idx="25626">
                  <c:v>-3.4505300000000003E-2</c:v>
                </c:pt>
                <c:pt idx="25627">
                  <c:v>-3.39425E-2</c:v>
                </c:pt>
                <c:pt idx="25628">
                  <c:v>-3.33484E-2</c:v>
                </c:pt>
                <c:pt idx="25629">
                  <c:v>-3.27239E-2</c:v>
                </c:pt>
                <c:pt idx="25630">
                  <c:v>-3.20697E-2</c:v>
                </c:pt>
                <c:pt idx="25631">
                  <c:v>-3.1386499999999998E-2</c:v>
                </c:pt>
                <c:pt idx="25632">
                  <c:v>-3.0675000000000001E-2</c:v>
                </c:pt>
                <c:pt idx="25633">
                  <c:v>-2.9936000000000001E-2</c:v>
                </c:pt>
                <c:pt idx="25634">
                  <c:v>-2.9170399999999999E-2</c:v>
                </c:pt>
                <c:pt idx="25635">
                  <c:v>-2.8379100000000001E-2</c:v>
                </c:pt>
                <c:pt idx="25636">
                  <c:v>-2.7563000000000001E-2</c:v>
                </c:pt>
                <c:pt idx="25637">
                  <c:v>-2.6723199999999999E-2</c:v>
                </c:pt>
                <c:pt idx="25638">
                  <c:v>-2.5860500000000002E-2</c:v>
                </c:pt>
                <c:pt idx="25639">
                  <c:v>-2.4976000000000002E-2</c:v>
                </c:pt>
                <c:pt idx="25640">
                  <c:v>-2.40708E-2</c:v>
                </c:pt>
                <c:pt idx="25641">
                  <c:v>-2.3145900000000001E-2</c:v>
                </c:pt>
                <c:pt idx="25642">
                  <c:v>-2.2202400000000001E-2</c:v>
                </c:pt>
                <c:pt idx="25643">
                  <c:v>-2.12415E-2</c:v>
                </c:pt>
                <c:pt idx="25644">
                  <c:v>-2.0264299999999999E-2</c:v>
                </c:pt>
                <c:pt idx="25645">
                  <c:v>-1.9271900000000002E-2</c:v>
                </c:pt>
                <c:pt idx="25646">
                  <c:v>-1.82655E-2</c:v>
                </c:pt>
                <c:pt idx="25647">
                  <c:v>-1.7246299999999999E-2</c:v>
                </c:pt>
                <c:pt idx="25648">
                  <c:v>-1.6215400000000001E-2</c:v>
                </c:pt>
                <c:pt idx="25649">
                  <c:v>-1.5174E-2</c:v>
                </c:pt>
                <c:pt idx="25650">
                  <c:v>-1.41231E-2</c:v>
                </c:pt>
                <c:pt idx="25651">
                  <c:v>-1.30639E-2</c:v>
                </c:pt>
                <c:pt idx="25652">
                  <c:v>-1.19977E-2</c:v>
                </c:pt>
                <c:pt idx="25653">
                  <c:v>-1.09257E-2</c:v>
                </c:pt>
                <c:pt idx="25654" formatCode="0.00E+00">
                  <c:v>-9.8490299999999999E-3</c:v>
                </c:pt>
                <c:pt idx="25655" formatCode="0.00E+00">
                  <c:v>-8.7690000000000008E-3</c:v>
                </c:pt>
                <c:pt idx="25656" formatCode="0.00E+00">
                  <c:v>-7.6868199999999996E-3</c:v>
                </c:pt>
                <c:pt idx="25657" formatCode="0.00E+00">
                  <c:v>-6.6037200000000004E-3</c:v>
                </c:pt>
                <c:pt idx="25658" formatCode="0.00E+00">
                  <c:v>-5.5209100000000004E-3</c:v>
                </c:pt>
                <c:pt idx="25659" formatCode="0.00E+00">
                  <c:v>-4.4395600000000004E-3</c:v>
                </c:pt>
                <c:pt idx="25660" formatCode="0.00E+00">
                  <c:v>-3.3608700000000002E-3</c:v>
                </c:pt>
                <c:pt idx="25661" formatCode="0.00E+00">
                  <c:v>-2.2859899999999999E-3</c:v>
                </c:pt>
                <c:pt idx="25662" formatCode="0.00E+00">
                  <c:v>-1.21608E-3</c:v>
                </c:pt>
                <c:pt idx="25663" formatCode="0.00E+00">
                  <c:v>-1.5228600000000001E-4</c:v>
                </c:pt>
                <c:pt idx="25664" formatCode="0.00E+00">
                  <c:v>9.0425900000000003E-4</c:v>
                </c:pt>
                <c:pt idx="25665" formatCode="0.00E+00">
                  <c:v>1.9524399999999999E-3</c:v>
                </c:pt>
                <c:pt idx="25666" formatCode="0.00E+00">
                  <c:v>2.9912099999999998E-3</c:v>
                </c:pt>
                <c:pt idx="25667" formatCode="0.00E+00">
                  <c:v>4.0195300000000003E-3</c:v>
                </c:pt>
                <c:pt idx="25668" formatCode="0.00E+00">
                  <c:v>5.0363400000000003E-3</c:v>
                </c:pt>
                <c:pt idx="25669" formatCode="0.00E+00">
                  <c:v>6.0405399999999996E-3</c:v>
                </c:pt>
                <c:pt idx="25670" formatCode="0.00E+00">
                  <c:v>7.0310800000000003E-3</c:v>
                </c:pt>
                <c:pt idx="25671" formatCode="0.00E+00">
                  <c:v>8.0069800000000003E-3</c:v>
                </c:pt>
                <c:pt idx="25672" formatCode="0.00E+00">
                  <c:v>8.9673099999999992E-3</c:v>
                </c:pt>
                <c:pt idx="25673" formatCode="0.00E+00">
                  <c:v>9.9111700000000004E-3</c:v>
                </c:pt>
                <c:pt idx="25674">
                  <c:v>1.0837599999999999E-2</c:v>
                </c:pt>
                <c:pt idx="25675">
                  <c:v>1.1745800000000001E-2</c:v>
                </c:pt>
                <c:pt idx="25676">
                  <c:v>1.2634899999999999E-2</c:v>
                </c:pt>
                <c:pt idx="25677">
                  <c:v>1.3504E-2</c:v>
                </c:pt>
                <c:pt idx="25678">
                  <c:v>1.43524E-2</c:v>
                </c:pt>
                <c:pt idx="25679">
                  <c:v>1.51792E-2</c:v>
                </c:pt>
                <c:pt idx="25680">
                  <c:v>1.59837E-2</c:v>
                </c:pt>
                <c:pt idx="25681">
                  <c:v>1.67654E-2</c:v>
                </c:pt>
                <c:pt idx="25682">
                  <c:v>1.7523400000000001E-2</c:v>
                </c:pt>
                <c:pt idx="25683">
                  <c:v>1.8257300000000001E-2</c:v>
                </c:pt>
                <c:pt idx="25684">
                  <c:v>1.8966400000000001E-2</c:v>
                </c:pt>
                <c:pt idx="25685">
                  <c:v>1.9650399999999998E-2</c:v>
                </c:pt>
                <c:pt idx="25686">
                  <c:v>2.03086E-2</c:v>
                </c:pt>
                <c:pt idx="25687">
                  <c:v>2.09406E-2</c:v>
                </c:pt>
                <c:pt idx="25688">
                  <c:v>2.15459E-2</c:v>
                </c:pt>
                <c:pt idx="25689">
                  <c:v>2.21243E-2</c:v>
                </c:pt>
                <c:pt idx="25690">
                  <c:v>2.26752E-2</c:v>
                </c:pt>
                <c:pt idx="25691">
                  <c:v>2.3198400000000001E-2</c:v>
                </c:pt>
                <c:pt idx="25692">
                  <c:v>2.3693599999999999E-2</c:v>
                </c:pt>
                <c:pt idx="25693">
                  <c:v>2.4160600000000001E-2</c:v>
                </c:pt>
                <c:pt idx="25694">
                  <c:v>2.4599200000000002E-2</c:v>
                </c:pt>
                <c:pt idx="25695">
                  <c:v>2.5009199999999999E-2</c:v>
                </c:pt>
                <c:pt idx="25696">
                  <c:v>2.53905E-2</c:v>
                </c:pt>
                <c:pt idx="25697">
                  <c:v>2.5743100000000001E-2</c:v>
                </c:pt>
                <c:pt idx="25698">
                  <c:v>2.60669E-2</c:v>
                </c:pt>
                <c:pt idx="25699">
                  <c:v>2.6361900000000001E-2</c:v>
                </c:pt>
                <c:pt idx="25700">
                  <c:v>2.6628099999999998E-2</c:v>
                </c:pt>
                <c:pt idx="25701">
                  <c:v>2.68655E-2</c:v>
                </c:pt>
                <c:pt idx="25702">
                  <c:v>2.7074399999999998E-2</c:v>
                </c:pt>
                <c:pt idx="25703">
                  <c:v>2.72547E-2</c:v>
                </c:pt>
                <c:pt idx="25704">
                  <c:v>2.7406799999999999E-2</c:v>
                </c:pt>
                <c:pt idx="25705">
                  <c:v>2.7530700000000002E-2</c:v>
                </c:pt>
                <c:pt idx="25706">
                  <c:v>2.76268E-2</c:v>
                </c:pt>
                <c:pt idx="25707">
                  <c:v>2.7695299999999999E-2</c:v>
                </c:pt>
                <c:pt idx="25708">
                  <c:v>2.7736500000000001E-2</c:v>
                </c:pt>
                <c:pt idx="25709">
                  <c:v>2.77507E-2</c:v>
                </c:pt>
                <c:pt idx="25710">
                  <c:v>2.77384E-2</c:v>
                </c:pt>
                <c:pt idx="25711">
                  <c:v>2.7699999999999999E-2</c:v>
                </c:pt>
                <c:pt idx="25712">
                  <c:v>2.7635900000000001E-2</c:v>
                </c:pt>
                <c:pt idx="25713">
                  <c:v>2.7546600000000001E-2</c:v>
                </c:pt>
                <c:pt idx="25714">
                  <c:v>2.7432499999999999E-2</c:v>
                </c:pt>
                <c:pt idx="25715">
                  <c:v>2.7294200000000001E-2</c:v>
                </c:pt>
                <c:pt idx="25716">
                  <c:v>2.7132300000000002E-2</c:v>
                </c:pt>
                <c:pt idx="25717">
                  <c:v>2.69473E-2</c:v>
                </c:pt>
                <c:pt idx="25718">
                  <c:v>2.6739800000000001E-2</c:v>
                </c:pt>
                <c:pt idx="25719">
                  <c:v>2.65104E-2</c:v>
                </c:pt>
                <c:pt idx="25720">
                  <c:v>2.62598E-2</c:v>
                </c:pt>
                <c:pt idx="25721">
                  <c:v>2.5988500000000001E-2</c:v>
                </c:pt>
                <c:pt idx="25722">
                  <c:v>2.56972E-2</c:v>
                </c:pt>
                <c:pt idx="25723">
                  <c:v>2.5386599999999999E-2</c:v>
                </c:pt>
                <c:pt idx="25724">
                  <c:v>2.5057599999999999E-2</c:v>
                </c:pt>
                <c:pt idx="25725">
                  <c:v>2.4710699999999999E-2</c:v>
                </c:pt>
                <c:pt idx="25726">
                  <c:v>2.4346699999999999E-2</c:v>
                </c:pt>
                <c:pt idx="25727">
                  <c:v>2.3966299999999999E-2</c:v>
                </c:pt>
                <c:pt idx="25728">
                  <c:v>2.3570199999999999E-2</c:v>
                </c:pt>
                <c:pt idx="25729">
                  <c:v>2.3159099999999998E-2</c:v>
                </c:pt>
                <c:pt idx="25730">
                  <c:v>2.2733799999999998E-2</c:v>
                </c:pt>
                <c:pt idx="25731">
                  <c:v>2.2294999999999999E-2</c:v>
                </c:pt>
                <c:pt idx="25732">
                  <c:v>2.1843600000000001E-2</c:v>
                </c:pt>
                <c:pt idx="25733">
                  <c:v>2.1380300000000001E-2</c:v>
                </c:pt>
                <c:pt idx="25734">
                  <c:v>2.0906000000000001E-2</c:v>
                </c:pt>
                <c:pt idx="25735">
                  <c:v>2.04213E-2</c:v>
                </c:pt>
                <c:pt idx="25736">
                  <c:v>1.9927199999999999E-2</c:v>
                </c:pt>
                <c:pt idx="25737">
                  <c:v>1.9424299999999999E-2</c:v>
                </c:pt>
                <c:pt idx="25738">
                  <c:v>1.8913599999999999E-2</c:v>
                </c:pt>
                <c:pt idx="25739">
                  <c:v>1.8395700000000001E-2</c:v>
                </c:pt>
                <c:pt idx="25740">
                  <c:v>1.7871399999999999E-2</c:v>
                </c:pt>
                <c:pt idx="25741">
                  <c:v>1.73414E-2</c:v>
                </c:pt>
                <c:pt idx="25742">
                  <c:v>1.6806499999999999E-2</c:v>
                </c:pt>
                <c:pt idx="25743">
                  <c:v>1.6267299999999998E-2</c:v>
                </c:pt>
                <c:pt idx="25744">
                  <c:v>1.5724700000000001E-2</c:v>
                </c:pt>
                <c:pt idx="25745">
                  <c:v>1.5179399999999999E-2</c:v>
                </c:pt>
                <c:pt idx="25746">
                  <c:v>1.46322E-2</c:v>
                </c:pt>
                <c:pt idx="25747">
                  <c:v>1.4083699999999999E-2</c:v>
                </c:pt>
                <c:pt idx="25748">
                  <c:v>1.3534600000000001E-2</c:v>
                </c:pt>
                <c:pt idx="25749">
                  <c:v>1.2985500000000001E-2</c:v>
                </c:pt>
                <c:pt idx="25750">
                  <c:v>1.24371E-2</c:v>
                </c:pt>
                <c:pt idx="25751">
                  <c:v>1.18899E-2</c:v>
                </c:pt>
                <c:pt idx="25752">
                  <c:v>1.1344699999999999E-2</c:v>
                </c:pt>
                <c:pt idx="25753">
                  <c:v>1.08018E-2</c:v>
                </c:pt>
                <c:pt idx="25754">
                  <c:v>1.0262E-2</c:v>
                </c:pt>
                <c:pt idx="25755" formatCode="0.00E+00">
                  <c:v>9.7257300000000001E-3</c:v>
                </c:pt>
                <c:pt idx="25756" formatCode="0.00E+00">
                  <c:v>9.1936499999999994E-3</c:v>
                </c:pt>
                <c:pt idx="25757" formatCode="0.00E+00">
                  <c:v>8.6663E-3</c:v>
                </c:pt>
                <c:pt idx="25758" formatCode="0.00E+00">
                  <c:v>8.1441800000000009E-3</c:v>
                </c:pt>
                <c:pt idx="25759" formatCode="0.00E+00">
                  <c:v>7.6277899999999997E-3</c:v>
                </c:pt>
                <c:pt idx="25760" formatCode="0.00E+00">
                  <c:v>7.1175800000000001E-3</c:v>
                </c:pt>
                <c:pt idx="25761" formatCode="0.00E+00">
                  <c:v>6.6140000000000001E-3</c:v>
                </c:pt>
                <c:pt idx="25762" formatCode="0.00E+00">
                  <c:v>6.11745E-3</c:v>
                </c:pt>
                <c:pt idx="25763" formatCode="0.00E+00">
                  <c:v>5.6283000000000001E-3</c:v>
                </c:pt>
                <c:pt idx="25764" formatCode="0.00E+00">
                  <c:v>5.1468900000000003E-3</c:v>
                </c:pt>
                <c:pt idx="25765" formatCode="0.00E+00">
                  <c:v>4.6736E-3</c:v>
                </c:pt>
                <c:pt idx="25766" formatCode="0.00E+00">
                  <c:v>4.2087699999999997E-3</c:v>
                </c:pt>
                <c:pt idx="25767" formatCode="0.00E+00">
                  <c:v>3.7527400000000001E-3</c:v>
                </c:pt>
                <c:pt idx="25768" formatCode="0.00E+00">
                  <c:v>3.3057799999999999E-3</c:v>
                </c:pt>
                <c:pt idx="25769" formatCode="0.00E+00">
                  <c:v>2.8680699999999999E-3</c:v>
                </c:pt>
                <c:pt idx="25770" formatCode="0.00E+00">
                  <c:v>2.43977E-3</c:v>
                </c:pt>
                <c:pt idx="25771" formatCode="0.00E+00">
                  <c:v>2.0210200000000001E-3</c:v>
                </c:pt>
                <c:pt idx="25772" formatCode="0.00E+00">
                  <c:v>1.61202E-3</c:v>
                </c:pt>
                <c:pt idx="25773" formatCode="0.00E+00">
                  <c:v>1.21298E-3</c:v>
                </c:pt>
                <c:pt idx="25774" formatCode="0.00E+00">
                  <c:v>8.2408500000000001E-4</c:v>
                </c:pt>
                <c:pt idx="25775" formatCode="0.00E+00">
                  <c:v>4.4546400000000002E-4</c:v>
                </c:pt>
                <c:pt idx="25776" formatCode="0.00E+00">
                  <c:v>7.7204000000000001E-5</c:v>
                </c:pt>
                <c:pt idx="25777" formatCode="0.00E+00">
                  <c:v>-2.8065499999999999E-4</c:v>
                </c:pt>
                <c:pt idx="25778" formatCode="0.00E+00">
                  <c:v>-6.28146E-4</c:v>
                </c:pt>
                <c:pt idx="25779" formatCode="0.00E+00">
                  <c:v>-9.6533600000000002E-4</c:v>
                </c:pt>
                <c:pt idx="25780" formatCode="0.00E+00">
                  <c:v>-1.2922999999999999E-3</c:v>
                </c:pt>
                <c:pt idx="25781" formatCode="0.00E+00">
                  <c:v>-1.6091300000000001E-3</c:v>
                </c:pt>
                <c:pt idx="25782" formatCode="0.00E+00">
                  <c:v>-1.9158599999999999E-3</c:v>
                </c:pt>
                <c:pt idx="25783" formatCode="0.00E+00">
                  <c:v>-2.21259E-3</c:v>
                </c:pt>
                <c:pt idx="25784" formatCode="0.00E+00">
                  <c:v>-2.4994100000000001E-3</c:v>
                </c:pt>
                <c:pt idx="25785" formatCode="0.00E+00">
                  <c:v>-2.7764700000000001E-3</c:v>
                </c:pt>
                <c:pt idx="25786" formatCode="0.00E+00">
                  <c:v>-3.0438499999999999E-3</c:v>
                </c:pt>
                <c:pt idx="25787" formatCode="0.00E+00">
                  <c:v>-3.3016600000000001E-3</c:v>
                </c:pt>
                <c:pt idx="25788" formatCode="0.00E+00">
                  <c:v>-3.5500499999999999E-3</c:v>
                </c:pt>
                <c:pt idx="25789" formatCode="0.00E+00">
                  <c:v>-3.7891700000000001E-3</c:v>
                </c:pt>
                <c:pt idx="25790" formatCode="0.00E+00">
                  <c:v>-4.0191799999999998E-3</c:v>
                </c:pt>
                <c:pt idx="25791" formatCode="0.00E+00">
                  <c:v>-4.24026E-3</c:v>
                </c:pt>
                <c:pt idx="25792" formatCode="0.00E+00">
                  <c:v>-4.4526399999999999E-3</c:v>
                </c:pt>
                <c:pt idx="25793" formatCode="0.00E+00">
                  <c:v>-4.6565599999999997E-3</c:v>
                </c:pt>
                <c:pt idx="25794" formatCode="0.00E+00">
                  <c:v>-4.8523100000000003E-3</c:v>
                </c:pt>
                <c:pt idx="25795" formatCode="0.00E+00">
                  <c:v>-5.0402700000000003E-3</c:v>
                </c:pt>
                <c:pt idx="25796" formatCode="0.00E+00">
                  <c:v>-5.2207599999999996E-3</c:v>
                </c:pt>
                <c:pt idx="25797" formatCode="0.00E+00">
                  <c:v>-5.3940200000000002E-3</c:v>
                </c:pt>
                <c:pt idx="25798" formatCode="0.00E+00">
                  <c:v>-5.5602400000000001E-3</c:v>
                </c:pt>
                <c:pt idx="25799" formatCode="0.00E+00">
                  <c:v>-5.7196900000000004E-3</c:v>
                </c:pt>
                <c:pt idx="25800" formatCode="0.00E+00">
                  <c:v>-5.8726000000000004E-3</c:v>
                </c:pt>
                <c:pt idx="25801" formatCode="0.00E+00">
                  <c:v>-6.0191999999999997E-3</c:v>
                </c:pt>
                <c:pt idx="25802" formatCode="0.00E+00">
                  <c:v>-6.1598299999999998E-3</c:v>
                </c:pt>
                <c:pt idx="25803" formatCode="0.00E+00">
                  <c:v>-6.2948500000000003E-3</c:v>
                </c:pt>
                <c:pt idx="25804" formatCode="0.00E+00">
                  <c:v>-6.4246399999999997E-3</c:v>
                </c:pt>
                <c:pt idx="25805" formatCode="0.00E+00">
                  <c:v>-6.5494799999999999E-3</c:v>
                </c:pt>
                <c:pt idx="25806" formatCode="0.00E+00">
                  <c:v>-6.6696899999999998E-3</c:v>
                </c:pt>
                <c:pt idx="25807" formatCode="0.00E+00">
                  <c:v>-6.7855900000000002E-3</c:v>
                </c:pt>
                <c:pt idx="25808" formatCode="0.00E+00">
                  <c:v>-6.8975800000000004E-3</c:v>
                </c:pt>
                <c:pt idx="25809" formatCode="0.00E+00">
                  <c:v>-7.0059800000000002E-3</c:v>
                </c:pt>
                <c:pt idx="25810" formatCode="0.00E+00">
                  <c:v>-7.1110899999999996E-3</c:v>
                </c:pt>
                <c:pt idx="25811" formatCode="0.00E+00">
                  <c:v>-7.2132400000000001E-3</c:v>
                </c:pt>
                <c:pt idx="25812" formatCode="0.00E+00">
                  <c:v>-7.3127599999999997E-3</c:v>
                </c:pt>
                <c:pt idx="25813" formatCode="0.00E+00">
                  <c:v>-7.4099600000000002E-3</c:v>
                </c:pt>
                <c:pt idx="25814" formatCode="0.00E+00">
                  <c:v>-7.5051099999999997E-3</c:v>
                </c:pt>
                <c:pt idx="25815" formatCode="0.00E+00">
                  <c:v>-7.5984700000000004E-3</c:v>
                </c:pt>
                <c:pt idx="25816" formatCode="0.00E+00">
                  <c:v>-7.6903400000000004E-3</c:v>
                </c:pt>
                <c:pt idx="25817" formatCode="0.00E+00">
                  <c:v>-7.78095E-3</c:v>
                </c:pt>
                <c:pt idx="25818" formatCode="0.00E+00">
                  <c:v>-7.8706100000000001E-3</c:v>
                </c:pt>
                <c:pt idx="25819" formatCode="0.00E+00">
                  <c:v>-7.9596600000000003E-3</c:v>
                </c:pt>
                <c:pt idx="25820" formatCode="0.00E+00">
                  <c:v>-8.0484400000000005E-3</c:v>
                </c:pt>
                <c:pt idx="25821" formatCode="0.00E+00">
                  <c:v>-8.1371900000000007E-3</c:v>
                </c:pt>
                <c:pt idx="25822" formatCode="0.00E+00">
                  <c:v>-8.2260500000000004E-3</c:v>
                </c:pt>
                <c:pt idx="25823" formatCode="0.00E+00">
                  <c:v>-8.3151400000000004E-3</c:v>
                </c:pt>
                <c:pt idx="25824" formatCode="0.00E+00">
                  <c:v>-8.4046699999999995E-3</c:v>
                </c:pt>
                <c:pt idx="25825" formatCode="0.00E+00">
                  <c:v>-8.4947700000000004E-3</c:v>
                </c:pt>
                <c:pt idx="25826" formatCode="0.00E+00">
                  <c:v>-8.5855299999999992E-3</c:v>
                </c:pt>
                <c:pt idx="25827" formatCode="0.00E+00">
                  <c:v>-8.6770700000000003E-3</c:v>
                </c:pt>
                <c:pt idx="25828" formatCode="0.00E+00">
                  <c:v>-8.7694399999999999E-3</c:v>
                </c:pt>
                <c:pt idx="25829" formatCode="0.00E+00">
                  <c:v>-8.8626899999999995E-3</c:v>
                </c:pt>
                <c:pt idx="25830" formatCode="0.00E+00">
                  <c:v>-8.9568900000000003E-3</c:v>
                </c:pt>
                <c:pt idx="25831" formatCode="0.00E+00">
                  <c:v>-9.0521999999999998E-3</c:v>
                </c:pt>
                <c:pt idx="25832" formatCode="0.00E+00">
                  <c:v>-9.1487800000000005E-3</c:v>
                </c:pt>
                <c:pt idx="25833" formatCode="0.00E+00">
                  <c:v>-9.2466600000000003E-3</c:v>
                </c:pt>
                <c:pt idx="25834" formatCode="0.00E+00">
                  <c:v>-9.3457999999999996E-3</c:v>
                </c:pt>
                <c:pt idx="25835" formatCode="0.00E+00">
                  <c:v>-9.4462399999999998E-3</c:v>
                </c:pt>
                <c:pt idx="25836" formatCode="0.00E+00">
                  <c:v>-9.5480500000000006E-3</c:v>
                </c:pt>
                <c:pt idx="25837" formatCode="0.00E+00">
                  <c:v>-9.6512500000000001E-3</c:v>
                </c:pt>
                <c:pt idx="25838" formatCode="0.00E+00">
                  <c:v>-9.7557900000000003E-3</c:v>
                </c:pt>
                <c:pt idx="25839" formatCode="0.00E+00">
                  <c:v>-9.8615300000000003E-3</c:v>
                </c:pt>
                <c:pt idx="25840" formatCode="0.00E+00">
                  <c:v>-9.9682399999999997E-3</c:v>
                </c:pt>
                <c:pt idx="25841">
                  <c:v>-1.00757E-2</c:v>
                </c:pt>
                <c:pt idx="25842">
                  <c:v>-1.01838E-2</c:v>
                </c:pt>
                <c:pt idx="25843">
                  <c:v>-1.0292300000000001E-2</c:v>
                </c:pt>
                <c:pt idx="25844">
                  <c:v>-1.0401000000000001E-2</c:v>
                </c:pt>
                <c:pt idx="25845">
                  <c:v>-1.05098E-2</c:v>
                </c:pt>
                <c:pt idx="25846">
                  <c:v>-1.0619099999999999E-2</c:v>
                </c:pt>
                <c:pt idx="25847">
                  <c:v>-1.0728700000000001E-2</c:v>
                </c:pt>
                <c:pt idx="25848">
                  <c:v>-1.08383E-2</c:v>
                </c:pt>
                <c:pt idx="25849">
                  <c:v>-1.0947399999999999E-2</c:v>
                </c:pt>
                <c:pt idx="25850">
                  <c:v>-1.1055000000000001E-2</c:v>
                </c:pt>
                <c:pt idx="25851">
                  <c:v>-1.11609E-2</c:v>
                </c:pt>
                <c:pt idx="25852">
                  <c:v>-1.1264700000000001E-2</c:v>
                </c:pt>
                <c:pt idx="25853">
                  <c:v>-1.13662E-2</c:v>
                </c:pt>
                <c:pt idx="25854">
                  <c:v>-1.1464999999999999E-2</c:v>
                </c:pt>
                <c:pt idx="25855">
                  <c:v>-1.15611E-2</c:v>
                </c:pt>
                <c:pt idx="25856">
                  <c:v>-1.1653999999999999E-2</c:v>
                </c:pt>
                <c:pt idx="25857">
                  <c:v>-1.17435E-2</c:v>
                </c:pt>
                <c:pt idx="25858">
                  <c:v>-1.18292E-2</c:v>
                </c:pt>
                <c:pt idx="25859">
                  <c:v>-1.19109E-2</c:v>
                </c:pt>
                <c:pt idx="25860">
                  <c:v>-1.1988499999999999E-2</c:v>
                </c:pt>
                <c:pt idx="25861">
                  <c:v>-1.2061499999999999E-2</c:v>
                </c:pt>
                <c:pt idx="25862">
                  <c:v>-1.21295E-2</c:v>
                </c:pt>
                <c:pt idx="25863">
                  <c:v>-1.2192100000000001E-2</c:v>
                </c:pt>
                <c:pt idx="25864">
                  <c:v>-1.2248800000000001E-2</c:v>
                </c:pt>
                <c:pt idx="25865">
                  <c:v>-1.22994E-2</c:v>
                </c:pt>
                <c:pt idx="25866">
                  <c:v>-1.2343399999999999E-2</c:v>
                </c:pt>
                <c:pt idx="25867">
                  <c:v>-1.2380499999999999E-2</c:v>
                </c:pt>
                <c:pt idx="25868">
                  <c:v>-1.24102E-2</c:v>
                </c:pt>
                <c:pt idx="25869">
                  <c:v>-1.24318E-2</c:v>
                </c:pt>
                <c:pt idx="25870">
                  <c:v>-1.2445100000000001E-2</c:v>
                </c:pt>
                <c:pt idx="25871">
                  <c:v>-1.24498E-2</c:v>
                </c:pt>
                <c:pt idx="25872">
                  <c:v>-1.2446199999999999E-2</c:v>
                </c:pt>
                <c:pt idx="25873">
                  <c:v>-1.2434000000000001E-2</c:v>
                </c:pt>
                <c:pt idx="25874">
                  <c:v>-1.2412899999999999E-2</c:v>
                </c:pt>
                <c:pt idx="25875">
                  <c:v>-1.2382600000000001E-2</c:v>
                </c:pt>
                <c:pt idx="25876">
                  <c:v>-1.2342499999999999E-2</c:v>
                </c:pt>
                <c:pt idx="25877">
                  <c:v>-1.22919E-2</c:v>
                </c:pt>
                <c:pt idx="25878">
                  <c:v>-1.223E-2</c:v>
                </c:pt>
                <c:pt idx="25879">
                  <c:v>-1.2156500000000001E-2</c:v>
                </c:pt>
                <c:pt idx="25880">
                  <c:v>-1.20711E-2</c:v>
                </c:pt>
                <c:pt idx="25881">
                  <c:v>-1.1974E-2</c:v>
                </c:pt>
                <c:pt idx="25882">
                  <c:v>-1.1865000000000001E-2</c:v>
                </c:pt>
                <c:pt idx="25883">
                  <c:v>-1.17436E-2</c:v>
                </c:pt>
                <c:pt idx="25884">
                  <c:v>-1.1609299999999999E-2</c:v>
                </c:pt>
                <c:pt idx="25885">
                  <c:v>-1.14623E-2</c:v>
                </c:pt>
                <c:pt idx="25886">
                  <c:v>-1.1302599999999999E-2</c:v>
                </c:pt>
                <c:pt idx="25887">
                  <c:v>-1.11302E-2</c:v>
                </c:pt>
                <c:pt idx="25888">
                  <c:v>-1.0945E-2</c:v>
                </c:pt>
                <c:pt idx="25889">
                  <c:v>-1.07467E-2</c:v>
                </c:pt>
                <c:pt idx="25890">
                  <c:v>-1.05351E-2</c:v>
                </c:pt>
                <c:pt idx="25891">
                  <c:v>-1.03099E-2</c:v>
                </c:pt>
                <c:pt idx="25892">
                  <c:v>-1.0070600000000001E-2</c:v>
                </c:pt>
                <c:pt idx="25893" formatCode="0.00E+00">
                  <c:v>-9.8168600000000002E-3</c:v>
                </c:pt>
                <c:pt idx="25894" formatCode="0.00E+00">
                  <c:v>-9.5485199999999996E-3</c:v>
                </c:pt>
                <c:pt idx="25895" formatCode="0.00E+00">
                  <c:v>-9.2658600000000008E-3</c:v>
                </c:pt>
                <c:pt idx="25896" formatCode="0.00E+00">
                  <c:v>-8.9691800000000002E-3</c:v>
                </c:pt>
                <c:pt idx="25897" formatCode="0.00E+00">
                  <c:v>-8.6586100000000006E-3</c:v>
                </c:pt>
                <c:pt idx="25898" formatCode="0.00E+00">
                  <c:v>-8.3340500000000008E-3</c:v>
                </c:pt>
                <c:pt idx="25899" formatCode="0.00E+00">
                  <c:v>-7.9953799999999998E-3</c:v>
                </c:pt>
                <c:pt idx="25900" formatCode="0.00E+00">
                  <c:v>-7.6425499999999997E-3</c:v>
                </c:pt>
                <c:pt idx="25901" formatCode="0.00E+00">
                  <c:v>-7.2757000000000004E-3</c:v>
                </c:pt>
                <c:pt idx="25902" formatCode="0.00E+00">
                  <c:v>-6.8950499999999998E-3</c:v>
                </c:pt>
                <c:pt idx="25903" formatCode="0.00E+00">
                  <c:v>-6.50083E-3</c:v>
                </c:pt>
                <c:pt idx="25904" formatCode="0.00E+00">
                  <c:v>-6.0932199999999999E-3</c:v>
                </c:pt>
                <c:pt idx="25905" formatCode="0.00E+00">
                  <c:v>-5.6724999999999996E-3</c:v>
                </c:pt>
                <c:pt idx="25906" formatCode="0.00E+00">
                  <c:v>-5.2390199999999996E-3</c:v>
                </c:pt>
                <c:pt idx="25907" formatCode="0.00E+00">
                  <c:v>-4.79321E-3</c:v>
                </c:pt>
                <c:pt idx="25908" formatCode="0.00E+00">
                  <c:v>-4.3356899999999997E-3</c:v>
                </c:pt>
                <c:pt idx="25909" formatCode="0.00E+00">
                  <c:v>-3.8675300000000001E-3</c:v>
                </c:pt>
                <c:pt idx="25910" formatCode="0.00E+00">
                  <c:v>-3.3897599999999999E-3</c:v>
                </c:pt>
                <c:pt idx="25911" formatCode="0.00E+00">
                  <c:v>-2.90245E-3</c:v>
                </c:pt>
                <c:pt idx="25912" formatCode="0.00E+00">
                  <c:v>-2.4049800000000001E-3</c:v>
                </c:pt>
                <c:pt idx="25913" formatCode="0.00E+00">
                  <c:v>-1.8971400000000001E-3</c:v>
                </c:pt>
                <c:pt idx="25914" formatCode="0.00E+00">
                  <c:v>-1.37947E-3</c:v>
                </c:pt>
                <c:pt idx="25915" formatCode="0.00E+00">
                  <c:v>-8.5270799999999998E-4</c:v>
                </c:pt>
                <c:pt idx="25916" formatCode="0.00E+00">
                  <c:v>-3.1726999999999998E-4</c:v>
                </c:pt>
                <c:pt idx="25917" formatCode="0.00E+00">
                  <c:v>2.2665700000000001E-4</c:v>
                </c:pt>
                <c:pt idx="25918" formatCode="0.00E+00">
                  <c:v>7.7871099999999996E-4</c:v>
                </c:pt>
                <c:pt idx="25919" formatCode="0.00E+00">
                  <c:v>1.33826E-3</c:v>
                </c:pt>
                <c:pt idx="25920" formatCode="0.00E+00">
                  <c:v>1.90456E-3</c:v>
                </c:pt>
                <c:pt idx="25921" formatCode="0.00E+00">
                  <c:v>2.4768899999999998E-3</c:v>
                </c:pt>
                <c:pt idx="25922" formatCode="0.00E+00">
                  <c:v>3.0544999999999999E-3</c:v>
                </c:pt>
                <c:pt idx="25923" formatCode="0.00E+00">
                  <c:v>3.6366300000000001E-3</c:v>
                </c:pt>
                <c:pt idx="25924" formatCode="0.00E+00">
                  <c:v>4.2223699999999996E-3</c:v>
                </c:pt>
                <c:pt idx="25925" formatCode="0.00E+00">
                  <c:v>4.8109399999999997E-3</c:v>
                </c:pt>
                <c:pt idx="25926" formatCode="0.00E+00">
                  <c:v>5.4019100000000002E-3</c:v>
                </c:pt>
                <c:pt idx="25927" formatCode="0.00E+00">
                  <c:v>5.9947300000000002E-3</c:v>
                </c:pt>
                <c:pt idx="25928" formatCode="0.00E+00">
                  <c:v>6.5885099999999997E-3</c:v>
                </c:pt>
                <c:pt idx="25929" formatCode="0.00E+00">
                  <c:v>7.1823399999999997E-3</c:v>
                </c:pt>
                <c:pt idx="25930" formatCode="0.00E+00">
                  <c:v>7.7757900000000003E-3</c:v>
                </c:pt>
                <c:pt idx="25931" formatCode="0.00E+00">
                  <c:v>8.3687099999999997E-3</c:v>
                </c:pt>
                <c:pt idx="25932" formatCode="0.00E+00">
                  <c:v>8.9606800000000004E-3</c:v>
                </c:pt>
                <c:pt idx="25933" formatCode="0.00E+00">
                  <c:v>9.5506099999999993E-3</c:v>
                </c:pt>
                <c:pt idx="25934">
                  <c:v>1.01371E-2</c:v>
                </c:pt>
                <c:pt idx="25935">
                  <c:v>1.0718800000000001E-2</c:v>
                </c:pt>
                <c:pt idx="25936">
                  <c:v>1.1295100000000001E-2</c:v>
                </c:pt>
                <c:pt idx="25937">
                  <c:v>1.1865000000000001E-2</c:v>
                </c:pt>
                <c:pt idx="25938">
                  <c:v>1.2427499999999999E-2</c:v>
                </c:pt>
                <c:pt idx="25939">
                  <c:v>1.29815E-2</c:v>
                </c:pt>
                <c:pt idx="25940">
                  <c:v>1.35266E-2</c:v>
                </c:pt>
                <c:pt idx="25941">
                  <c:v>1.40626E-2</c:v>
                </c:pt>
                <c:pt idx="25942">
                  <c:v>1.4589E-2</c:v>
                </c:pt>
                <c:pt idx="25943">
                  <c:v>1.5104899999999999E-2</c:v>
                </c:pt>
                <c:pt idx="25944">
                  <c:v>1.56092E-2</c:v>
                </c:pt>
                <c:pt idx="25945">
                  <c:v>1.61017E-2</c:v>
                </c:pt>
                <c:pt idx="25946">
                  <c:v>1.6582E-2</c:v>
                </c:pt>
                <c:pt idx="25947">
                  <c:v>1.7048899999999999E-2</c:v>
                </c:pt>
                <c:pt idx="25948">
                  <c:v>1.7500700000000001E-2</c:v>
                </c:pt>
                <c:pt idx="25949">
                  <c:v>1.79366E-2</c:v>
                </c:pt>
                <c:pt idx="25950">
                  <c:v>1.8356500000000001E-2</c:v>
                </c:pt>
                <c:pt idx="25951">
                  <c:v>1.8760200000000001E-2</c:v>
                </c:pt>
                <c:pt idx="25952">
                  <c:v>1.91471E-2</c:v>
                </c:pt>
                <c:pt idx="25953">
                  <c:v>1.9516499999999999E-2</c:v>
                </c:pt>
                <c:pt idx="25954">
                  <c:v>1.9867900000000001E-2</c:v>
                </c:pt>
                <c:pt idx="25955">
                  <c:v>2.02004E-2</c:v>
                </c:pt>
                <c:pt idx="25956">
                  <c:v>2.0513799999999999E-2</c:v>
                </c:pt>
                <c:pt idx="25957">
                  <c:v>2.08074E-2</c:v>
                </c:pt>
                <c:pt idx="25958">
                  <c:v>2.1080499999999999E-2</c:v>
                </c:pt>
                <c:pt idx="25959">
                  <c:v>2.1332199999999999E-2</c:v>
                </c:pt>
                <c:pt idx="25960">
                  <c:v>2.1561799999999999E-2</c:v>
                </c:pt>
                <c:pt idx="25961">
                  <c:v>2.17696E-2</c:v>
                </c:pt>
                <c:pt idx="25962">
                  <c:v>2.19554E-2</c:v>
                </c:pt>
                <c:pt idx="25963">
                  <c:v>2.2118700000000002E-2</c:v>
                </c:pt>
                <c:pt idx="25964">
                  <c:v>2.2258699999999999E-2</c:v>
                </c:pt>
                <c:pt idx="25965">
                  <c:v>2.2374399999999999E-2</c:v>
                </c:pt>
                <c:pt idx="25966">
                  <c:v>2.24654E-2</c:v>
                </c:pt>
                <c:pt idx="25967">
                  <c:v>2.2531599999999999E-2</c:v>
                </c:pt>
                <c:pt idx="25968">
                  <c:v>2.2572700000000001E-2</c:v>
                </c:pt>
                <c:pt idx="25969">
                  <c:v>2.2587900000000001E-2</c:v>
                </c:pt>
                <c:pt idx="25970">
                  <c:v>2.25769E-2</c:v>
                </c:pt>
                <c:pt idx="25971">
                  <c:v>2.2539099999999999E-2</c:v>
                </c:pt>
                <c:pt idx="25972">
                  <c:v>2.2473900000000002E-2</c:v>
                </c:pt>
                <c:pt idx="25973">
                  <c:v>2.2381499999999999E-2</c:v>
                </c:pt>
                <c:pt idx="25974">
                  <c:v>2.2262299999999999E-2</c:v>
                </c:pt>
                <c:pt idx="25975">
                  <c:v>2.2117000000000001E-2</c:v>
                </c:pt>
                <c:pt idx="25976">
                  <c:v>2.1945099999999999E-2</c:v>
                </c:pt>
                <c:pt idx="25977">
                  <c:v>2.1745799999999999E-2</c:v>
                </c:pt>
                <c:pt idx="25978">
                  <c:v>2.1518300000000001E-2</c:v>
                </c:pt>
                <c:pt idx="25979">
                  <c:v>2.12631E-2</c:v>
                </c:pt>
                <c:pt idx="25980">
                  <c:v>2.0980700000000001E-2</c:v>
                </c:pt>
                <c:pt idx="25981">
                  <c:v>2.0671499999999999E-2</c:v>
                </c:pt>
                <c:pt idx="25982">
                  <c:v>2.0335800000000001E-2</c:v>
                </c:pt>
                <c:pt idx="25983">
                  <c:v>1.9973500000000002E-2</c:v>
                </c:pt>
                <c:pt idx="25984">
                  <c:v>1.95847E-2</c:v>
                </c:pt>
                <c:pt idx="25985">
                  <c:v>1.9169800000000001E-2</c:v>
                </c:pt>
                <c:pt idx="25986">
                  <c:v>1.8729699999999998E-2</c:v>
                </c:pt>
                <c:pt idx="25987">
                  <c:v>1.8265E-2</c:v>
                </c:pt>
                <c:pt idx="25988">
                  <c:v>1.7775699999999998E-2</c:v>
                </c:pt>
                <c:pt idx="25989">
                  <c:v>1.7262099999999999E-2</c:v>
                </c:pt>
                <c:pt idx="25990">
                  <c:v>1.6724699999999999E-2</c:v>
                </c:pt>
                <c:pt idx="25991">
                  <c:v>1.6163799999999999E-2</c:v>
                </c:pt>
                <c:pt idx="25992">
                  <c:v>1.5579900000000001E-2</c:v>
                </c:pt>
                <c:pt idx="25993">
                  <c:v>1.4973999999999999E-2</c:v>
                </c:pt>
                <c:pt idx="25994">
                  <c:v>1.4348E-2</c:v>
                </c:pt>
                <c:pt idx="25995">
                  <c:v>1.3703099999999999E-2</c:v>
                </c:pt>
                <c:pt idx="25996">
                  <c:v>1.30396E-2</c:v>
                </c:pt>
                <c:pt idx="25997">
                  <c:v>1.2357699999999999E-2</c:v>
                </c:pt>
                <c:pt idx="25998">
                  <c:v>1.16577E-2</c:v>
                </c:pt>
                <c:pt idx="25999">
                  <c:v>1.0940200000000001E-2</c:v>
                </c:pt>
                <c:pt idx="26000">
                  <c:v>1.0205199999999999E-2</c:v>
                </c:pt>
                <c:pt idx="26001" formatCode="0.00E+00">
                  <c:v>9.4527799999999992E-3</c:v>
                </c:pt>
                <c:pt idx="26002" formatCode="0.00E+00">
                  <c:v>8.6837900000000003E-3</c:v>
                </c:pt>
                <c:pt idx="26003" formatCode="0.00E+00">
                  <c:v>7.8996599999999993E-3</c:v>
                </c:pt>
                <c:pt idx="26004" formatCode="0.00E+00">
                  <c:v>7.10182E-3</c:v>
                </c:pt>
                <c:pt idx="26005" formatCode="0.00E+00">
                  <c:v>6.2912200000000001E-3</c:v>
                </c:pt>
                <c:pt idx="26006" formatCode="0.00E+00">
                  <c:v>5.4685799999999998E-3</c:v>
                </c:pt>
                <c:pt idx="26007" formatCode="0.00E+00">
                  <c:v>4.6349099999999999E-3</c:v>
                </c:pt>
                <c:pt idx="26008" formatCode="0.00E+00">
                  <c:v>3.7912100000000002E-3</c:v>
                </c:pt>
                <c:pt idx="26009" formatCode="0.00E+00">
                  <c:v>2.9378500000000001E-3</c:v>
                </c:pt>
                <c:pt idx="26010" formatCode="0.00E+00">
                  <c:v>2.0746900000000001E-3</c:v>
                </c:pt>
                <c:pt idx="26011" formatCode="0.00E+00">
                  <c:v>1.20224E-3</c:v>
                </c:pt>
                <c:pt idx="26012" formatCode="0.00E+00">
                  <c:v>3.2215999999999999E-4</c:v>
                </c:pt>
                <c:pt idx="26013" formatCode="0.00E+00">
                  <c:v>-5.6366599999999999E-4</c:v>
                </c:pt>
                <c:pt idx="26014" formatCode="0.00E+00">
                  <c:v>-1.4537300000000001E-3</c:v>
                </c:pt>
                <c:pt idx="26015" formatCode="0.00E+00">
                  <c:v>-2.3467399999999999E-3</c:v>
                </c:pt>
                <c:pt idx="26016" formatCode="0.00E+00">
                  <c:v>-3.2416599999999999E-3</c:v>
                </c:pt>
                <c:pt idx="26017" formatCode="0.00E+00">
                  <c:v>-4.1376299999999998E-3</c:v>
                </c:pt>
                <c:pt idx="26018" formatCode="0.00E+00">
                  <c:v>-5.0336699999999996E-3</c:v>
                </c:pt>
                <c:pt idx="26019" formatCode="0.00E+00">
                  <c:v>-5.9285800000000001E-3</c:v>
                </c:pt>
                <c:pt idx="26020" formatCode="0.00E+00">
                  <c:v>-6.8213600000000003E-3</c:v>
                </c:pt>
                <c:pt idx="26021" formatCode="0.00E+00">
                  <c:v>-7.7115400000000002E-3</c:v>
                </c:pt>
                <c:pt idx="26022" formatCode="0.00E+00">
                  <c:v>-8.5986599999999993E-3</c:v>
                </c:pt>
                <c:pt idx="26023" formatCode="0.00E+00">
                  <c:v>-9.4817700000000005E-3</c:v>
                </c:pt>
                <c:pt idx="26024">
                  <c:v>-1.0359800000000001E-2</c:v>
                </c:pt>
                <c:pt idx="26025">
                  <c:v>-1.12316E-2</c:v>
                </c:pt>
                <c:pt idx="26026">
                  <c:v>-1.20962E-2</c:v>
                </c:pt>
                <c:pt idx="26027">
                  <c:v>-1.29525E-2</c:v>
                </c:pt>
                <c:pt idx="26028">
                  <c:v>-1.37999E-2</c:v>
                </c:pt>
                <c:pt idx="26029">
                  <c:v>-1.4637799999999999E-2</c:v>
                </c:pt>
                <c:pt idx="26030">
                  <c:v>-1.54655E-2</c:v>
                </c:pt>
                <c:pt idx="26031">
                  <c:v>-1.6282399999999999E-2</c:v>
                </c:pt>
                <c:pt idx="26032">
                  <c:v>-1.7087700000000001E-2</c:v>
                </c:pt>
                <c:pt idx="26033">
                  <c:v>-1.78806E-2</c:v>
                </c:pt>
                <c:pt idx="26034">
                  <c:v>-1.8659499999999999E-2</c:v>
                </c:pt>
                <c:pt idx="26035">
                  <c:v>-1.9423200000000002E-2</c:v>
                </c:pt>
                <c:pt idx="26036">
                  <c:v>-2.01706E-2</c:v>
                </c:pt>
                <c:pt idx="26037">
                  <c:v>-2.0901400000000001E-2</c:v>
                </c:pt>
                <c:pt idx="26038">
                  <c:v>-2.1614600000000001E-2</c:v>
                </c:pt>
                <c:pt idx="26039">
                  <c:v>-2.2309800000000001E-2</c:v>
                </c:pt>
                <c:pt idx="26040">
                  <c:v>-2.2986800000000002E-2</c:v>
                </c:pt>
                <c:pt idx="26041">
                  <c:v>-2.3645699999999999E-2</c:v>
                </c:pt>
                <c:pt idx="26042">
                  <c:v>-2.42851E-2</c:v>
                </c:pt>
                <c:pt idx="26043">
                  <c:v>-2.4903600000000001E-2</c:v>
                </c:pt>
                <c:pt idx="26044">
                  <c:v>-2.5499899999999999E-2</c:v>
                </c:pt>
                <c:pt idx="26045">
                  <c:v>-2.60734E-2</c:v>
                </c:pt>
                <c:pt idx="26046">
                  <c:v>-2.66232E-2</c:v>
                </c:pt>
                <c:pt idx="26047">
                  <c:v>-2.71483E-2</c:v>
                </c:pt>
                <c:pt idx="26048">
                  <c:v>-2.7647100000000001E-2</c:v>
                </c:pt>
                <c:pt idx="26049">
                  <c:v>-2.8118799999999999E-2</c:v>
                </c:pt>
                <c:pt idx="26050">
                  <c:v>-2.8563700000000001E-2</c:v>
                </c:pt>
                <c:pt idx="26051">
                  <c:v>-2.8982399999999998E-2</c:v>
                </c:pt>
                <c:pt idx="26052">
                  <c:v>-2.9374899999999999E-2</c:v>
                </c:pt>
                <c:pt idx="26053">
                  <c:v>-2.9741199999999999E-2</c:v>
                </c:pt>
                <c:pt idx="26054">
                  <c:v>-3.0080800000000001E-2</c:v>
                </c:pt>
                <c:pt idx="26055">
                  <c:v>-3.03936E-2</c:v>
                </c:pt>
                <c:pt idx="26056">
                  <c:v>-3.0678799999999999E-2</c:v>
                </c:pt>
                <c:pt idx="26057">
                  <c:v>-3.0935600000000001E-2</c:v>
                </c:pt>
                <c:pt idx="26058">
                  <c:v>-3.1163400000000001E-2</c:v>
                </c:pt>
                <c:pt idx="26059">
                  <c:v>-3.1362399999999999E-2</c:v>
                </c:pt>
                <c:pt idx="26060">
                  <c:v>-3.15328E-2</c:v>
                </c:pt>
                <c:pt idx="26061">
                  <c:v>-3.1674300000000002E-2</c:v>
                </c:pt>
                <c:pt idx="26062">
                  <c:v>-3.17874E-2</c:v>
                </c:pt>
                <c:pt idx="26063">
                  <c:v>-3.1872999999999999E-2</c:v>
                </c:pt>
                <c:pt idx="26064">
                  <c:v>-3.1930899999999998E-2</c:v>
                </c:pt>
                <c:pt idx="26065">
                  <c:v>-3.1960200000000001E-2</c:v>
                </c:pt>
                <c:pt idx="26066">
                  <c:v>-3.1959599999999998E-2</c:v>
                </c:pt>
                <c:pt idx="26067">
                  <c:v>-3.1928600000000001E-2</c:v>
                </c:pt>
                <c:pt idx="26068">
                  <c:v>-3.1867300000000001E-2</c:v>
                </c:pt>
                <c:pt idx="26069">
                  <c:v>-3.1776199999999998E-2</c:v>
                </c:pt>
                <c:pt idx="26070">
                  <c:v>-3.1655700000000002E-2</c:v>
                </c:pt>
                <c:pt idx="26071">
                  <c:v>-3.1506100000000002E-2</c:v>
                </c:pt>
                <c:pt idx="26072">
                  <c:v>-3.1328099999999998E-2</c:v>
                </c:pt>
                <c:pt idx="26073">
                  <c:v>-3.1123399999999999E-2</c:v>
                </c:pt>
                <c:pt idx="26074">
                  <c:v>-3.0893199999999999E-2</c:v>
                </c:pt>
                <c:pt idx="26075">
                  <c:v>-3.0637999999999999E-2</c:v>
                </c:pt>
                <c:pt idx="26076">
                  <c:v>-3.0357499999999999E-2</c:v>
                </c:pt>
                <c:pt idx="26077">
                  <c:v>-3.0051600000000001E-2</c:v>
                </c:pt>
                <c:pt idx="26078">
                  <c:v>-2.9720300000000002E-2</c:v>
                </c:pt>
                <c:pt idx="26079">
                  <c:v>-2.9363799999999999E-2</c:v>
                </c:pt>
                <c:pt idx="26080">
                  <c:v>-2.8982899999999999E-2</c:v>
                </c:pt>
                <c:pt idx="26081">
                  <c:v>-2.8578900000000001E-2</c:v>
                </c:pt>
                <c:pt idx="26082">
                  <c:v>-2.81526E-2</c:v>
                </c:pt>
                <c:pt idx="26083">
                  <c:v>-2.7705199999999999E-2</c:v>
                </c:pt>
                <c:pt idx="26084">
                  <c:v>-2.7238399999999999E-2</c:v>
                </c:pt>
                <c:pt idx="26085">
                  <c:v>-2.6753699999999998E-2</c:v>
                </c:pt>
                <c:pt idx="26086">
                  <c:v>-2.62521E-2</c:v>
                </c:pt>
                <c:pt idx="26087">
                  <c:v>-2.57346E-2</c:v>
                </c:pt>
                <c:pt idx="26088">
                  <c:v>-2.5202200000000001E-2</c:v>
                </c:pt>
                <c:pt idx="26089">
                  <c:v>-2.4655400000000001E-2</c:v>
                </c:pt>
                <c:pt idx="26090">
                  <c:v>-2.40948E-2</c:v>
                </c:pt>
                <c:pt idx="26091">
                  <c:v>-2.3521299999999998E-2</c:v>
                </c:pt>
                <c:pt idx="26092">
                  <c:v>-2.2936000000000002E-2</c:v>
                </c:pt>
                <c:pt idx="26093">
                  <c:v>-2.2339600000000001E-2</c:v>
                </c:pt>
                <c:pt idx="26094">
                  <c:v>-2.1732499999999998E-2</c:v>
                </c:pt>
                <c:pt idx="26095">
                  <c:v>-2.11153E-2</c:v>
                </c:pt>
                <c:pt idx="26096">
                  <c:v>-2.0489E-2</c:v>
                </c:pt>
                <c:pt idx="26097">
                  <c:v>-1.9854400000000001E-2</c:v>
                </c:pt>
                <c:pt idx="26098">
                  <c:v>-1.9212E-2</c:v>
                </c:pt>
                <c:pt idx="26099">
                  <c:v>-1.8563300000000001E-2</c:v>
                </c:pt>
                <c:pt idx="26100">
                  <c:v>-1.7909499999999998E-2</c:v>
                </c:pt>
                <c:pt idx="26101">
                  <c:v>-1.7251300000000001E-2</c:v>
                </c:pt>
                <c:pt idx="26102">
                  <c:v>-1.6589300000000001E-2</c:v>
                </c:pt>
                <c:pt idx="26103">
                  <c:v>-1.5925100000000001E-2</c:v>
                </c:pt>
                <c:pt idx="26104">
                  <c:v>-1.5259999999999999E-2</c:v>
                </c:pt>
                <c:pt idx="26105">
                  <c:v>-1.45947E-2</c:v>
                </c:pt>
                <c:pt idx="26106">
                  <c:v>-1.39302E-2</c:v>
                </c:pt>
                <c:pt idx="26107">
                  <c:v>-1.3266999999999999E-2</c:v>
                </c:pt>
                <c:pt idx="26108">
                  <c:v>-1.2605999999999999E-2</c:v>
                </c:pt>
                <c:pt idx="26109">
                  <c:v>-1.1947299999999999E-2</c:v>
                </c:pt>
                <c:pt idx="26110">
                  <c:v>-1.12911E-2</c:v>
                </c:pt>
                <c:pt idx="26111">
                  <c:v>-1.0637199999999999E-2</c:v>
                </c:pt>
                <c:pt idx="26112" formatCode="0.00E+00">
                  <c:v>-9.9867900000000006E-3</c:v>
                </c:pt>
                <c:pt idx="26113" formatCode="0.00E+00">
                  <c:v>-9.3415800000000004E-3</c:v>
                </c:pt>
                <c:pt idx="26114" formatCode="0.00E+00">
                  <c:v>-8.7034E-3</c:v>
                </c:pt>
                <c:pt idx="26115" formatCode="0.00E+00">
                  <c:v>-8.0736499999999999E-3</c:v>
                </c:pt>
                <c:pt idx="26116" formatCode="0.00E+00">
                  <c:v>-7.4528399999999996E-3</c:v>
                </c:pt>
                <c:pt idx="26117" formatCode="0.00E+00">
                  <c:v>-6.8407800000000003E-3</c:v>
                </c:pt>
                <c:pt idx="26118" formatCode="0.00E+00">
                  <c:v>-6.2377800000000001E-3</c:v>
                </c:pt>
                <c:pt idx="26119" formatCode="0.00E+00">
                  <c:v>-5.6450199999999997E-3</c:v>
                </c:pt>
                <c:pt idx="26120" formatCode="0.00E+00">
                  <c:v>-5.0637E-3</c:v>
                </c:pt>
                <c:pt idx="26121" formatCode="0.00E+00">
                  <c:v>-4.4945599999999999E-3</c:v>
                </c:pt>
                <c:pt idx="26122" formatCode="0.00E+00">
                  <c:v>-3.9380300000000003E-3</c:v>
                </c:pt>
                <c:pt idx="26123" formatCode="0.00E+00">
                  <c:v>-3.3947199999999999E-3</c:v>
                </c:pt>
                <c:pt idx="26124" formatCode="0.00E+00">
                  <c:v>-2.8653099999999998E-3</c:v>
                </c:pt>
                <c:pt idx="26125" formatCode="0.00E+00">
                  <c:v>-2.35074E-3</c:v>
                </c:pt>
                <c:pt idx="26126" formatCode="0.00E+00">
                  <c:v>-1.8518199999999999E-3</c:v>
                </c:pt>
                <c:pt idx="26127" formatCode="0.00E+00">
                  <c:v>-1.3684700000000001E-3</c:v>
                </c:pt>
                <c:pt idx="26128" formatCode="0.00E+00">
                  <c:v>-8.9981999999999996E-4</c:v>
                </c:pt>
                <c:pt idx="26129" formatCode="0.00E+00">
                  <c:v>-4.4514799999999997E-4</c:v>
                </c:pt>
                <c:pt idx="26130" formatCode="0.00E+00">
                  <c:v>-4.6899599999999997E-6</c:v>
                </c:pt>
                <c:pt idx="26131" formatCode="0.00E+00">
                  <c:v>4.2046E-4</c:v>
                </c:pt>
                <c:pt idx="26132" formatCode="0.00E+00">
                  <c:v>8.2908700000000005E-4</c:v>
                </c:pt>
                <c:pt idx="26133" formatCode="0.00E+00">
                  <c:v>1.2208E-3</c:v>
                </c:pt>
                <c:pt idx="26134" formatCode="0.00E+00">
                  <c:v>1.59599E-3</c:v>
                </c:pt>
                <c:pt idx="26135" formatCode="0.00E+00">
                  <c:v>1.9545600000000002E-3</c:v>
                </c:pt>
                <c:pt idx="26136" formatCode="0.00E+00">
                  <c:v>2.2957899999999998E-3</c:v>
                </c:pt>
                <c:pt idx="26137" formatCode="0.00E+00">
                  <c:v>2.6196599999999998E-3</c:v>
                </c:pt>
                <c:pt idx="26138" formatCode="0.00E+00">
                  <c:v>2.92692E-3</c:v>
                </c:pt>
                <c:pt idx="26139" formatCode="0.00E+00">
                  <c:v>3.21777E-3</c:v>
                </c:pt>
                <c:pt idx="26140" formatCode="0.00E+00">
                  <c:v>3.4918599999999998E-3</c:v>
                </c:pt>
                <c:pt idx="26141" formatCode="0.00E+00">
                  <c:v>3.74924E-3</c:v>
                </c:pt>
                <c:pt idx="26142" formatCode="0.00E+00">
                  <c:v>3.99008E-3</c:v>
                </c:pt>
                <c:pt idx="26143" formatCode="0.00E+00">
                  <c:v>4.2136500000000002E-3</c:v>
                </c:pt>
                <c:pt idx="26144" formatCode="0.00E+00">
                  <c:v>4.4184999999999997E-3</c:v>
                </c:pt>
                <c:pt idx="26145" formatCode="0.00E+00">
                  <c:v>4.6035299999999998E-3</c:v>
                </c:pt>
                <c:pt idx="26146" formatCode="0.00E+00">
                  <c:v>4.7682499999999999E-3</c:v>
                </c:pt>
                <c:pt idx="26147" formatCode="0.00E+00">
                  <c:v>4.9121800000000004E-3</c:v>
                </c:pt>
                <c:pt idx="26148" formatCode="0.00E+00">
                  <c:v>5.0348399999999996E-3</c:v>
                </c:pt>
                <c:pt idx="26149" formatCode="0.00E+00">
                  <c:v>5.1363700000000003E-3</c:v>
                </c:pt>
                <c:pt idx="26150" formatCode="0.00E+00">
                  <c:v>5.2171300000000004E-3</c:v>
                </c:pt>
                <c:pt idx="26151" formatCode="0.00E+00">
                  <c:v>5.2773000000000004E-3</c:v>
                </c:pt>
                <c:pt idx="26152" formatCode="0.00E+00">
                  <c:v>5.3171199999999998E-3</c:v>
                </c:pt>
                <c:pt idx="26153" formatCode="0.00E+00">
                  <c:v>5.3368000000000001E-3</c:v>
                </c:pt>
                <c:pt idx="26154" formatCode="0.00E+00">
                  <c:v>5.3366899999999998E-3</c:v>
                </c:pt>
                <c:pt idx="26155" formatCode="0.00E+00">
                  <c:v>5.3177900000000002E-3</c:v>
                </c:pt>
                <c:pt idx="26156" formatCode="0.00E+00">
                  <c:v>5.2816599999999997E-3</c:v>
                </c:pt>
                <c:pt idx="26157" formatCode="0.00E+00">
                  <c:v>5.2294400000000001E-3</c:v>
                </c:pt>
                <c:pt idx="26158" formatCode="0.00E+00">
                  <c:v>5.1615100000000002E-3</c:v>
                </c:pt>
                <c:pt idx="26159" formatCode="0.00E+00">
                  <c:v>5.0782400000000004E-3</c:v>
                </c:pt>
                <c:pt idx="26160" formatCode="0.00E+00">
                  <c:v>4.9805300000000004E-3</c:v>
                </c:pt>
                <c:pt idx="26161" formatCode="0.00E+00">
                  <c:v>4.8692800000000001E-3</c:v>
                </c:pt>
                <c:pt idx="26162" formatCode="0.00E+00">
                  <c:v>4.74472E-3</c:v>
                </c:pt>
                <c:pt idx="26163" formatCode="0.00E+00">
                  <c:v>4.6065899999999998E-3</c:v>
                </c:pt>
                <c:pt idx="26164" formatCode="0.00E+00">
                  <c:v>4.4548399999999998E-3</c:v>
                </c:pt>
                <c:pt idx="26165" formatCode="0.00E+00">
                  <c:v>4.2896200000000001E-3</c:v>
                </c:pt>
                <c:pt idx="26166" formatCode="0.00E+00">
                  <c:v>4.1111300000000002E-3</c:v>
                </c:pt>
                <c:pt idx="26167" formatCode="0.00E+00">
                  <c:v>3.9197800000000003E-3</c:v>
                </c:pt>
                <c:pt idx="26168" formatCode="0.00E+00">
                  <c:v>3.7160299999999999E-3</c:v>
                </c:pt>
                <c:pt idx="26169" formatCode="0.00E+00">
                  <c:v>3.5002700000000002E-3</c:v>
                </c:pt>
                <c:pt idx="26170" formatCode="0.00E+00">
                  <c:v>3.27312E-3</c:v>
                </c:pt>
                <c:pt idx="26171" formatCode="0.00E+00">
                  <c:v>3.0354000000000002E-3</c:v>
                </c:pt>
                <c:pt idx="26172" formatCode="0.00E+00">
                  <c:v>2.78773E-3</c:v>
                </c:pt>
                <c:pt idx="26173" formatCode="0.00E+00">
                  <c:v>2.5303999999999999E-3</c:v>
                </c:pt>
                <c:pt idx="26174" formatCode="0.00E+00">
                  <c:v>2.2637E-3</c:v>
                </c:pt>
                <c:pt idx="26175" formatCode="0.00E+00">
                  <c:v>1.98803E-3</c:v>
                </c:pt>
                <c:pt idx="26176" formatCode="0.00E+00">
                  <c:v>1.7034000000000001E-3</c:v>
                </c:pt>
                <c:pt idx="26177" formatCode="0.00E+00">
                  <c:v>1.40971E-3</c:v>
                </c:pt>
                <c:pt idx="26178" formatCode="0.00E+00">
                  <c:v>1.1079799999999999E-3</c:v>
                </c:pt>
                <c:pt idx="26179" formatCode="0.00E+00">
                  <c:v>8.0038799999999997E-4</c:v>
                </c:pt>
                <c:pt idx="26180" formatCode="0.00E+00">
                  <c:v>4.8846800000000004E-4</c:v>
                </c:pt>
                <c:pt idx="26181" formatCode="0.00E+00">
                  <c:v>1.7215899999999999E-4</c:v>
                </c:pt>
                <c:pt idx="26182" formatCode="0.00E+00">
                  <c:v>-1.48985E-4</c:v>
                </c:pt>
                <c:pt idx="26183" formatCode="0.00E+00">
                  <c:v>-4.74518E-4</c:v>
                </c:pt>
                <c:pt idx="26184" formatCode="0.00E+00">
                  <c:v>-8.0361300000000001E-4</c:v>
                </c:pt>
                <c:pt idx="26185" formatCode="0.00E+00">
                  <c:v>-1.1357100000000001E-3</c:v>
                </c:pt>
                <c:pt idx="26186" formatCode="0.00E+00">
                  <c:v>-1.46996E-3</c:v>
                </c:pt>
                <c:pt idx="26187" formatCode="0.00E+00">
                  <c:v>-1.8052000000000001E-3</c:v>
                </c:pt>
                <c:pt idx="26188" formatCode="0.00E+00">
                  <c:v>-2.1409900000000002E-3</c:v>
                </c:pt>
                <c:pt idx="26189" formatCode="0.00E+00">
                  <c:v>-2.47752E-3</c:v>
                </c:pt>
                <c:pt idx="26190" formatCode="0.00E+00">
                  <c:v>-2.8142000000000002E-3</c:v>
                </c:pt>
                <c:pt idx="26191" formatCode="0.00E+00">
                  <c:v>-3.1497500000000002E-3</c:v>
                </c:pt>
                <c:pt idx="26192" formatCode="0.00E+00">
                  <c:v>-3.4835700000000001E-3</c:v>
                </c:pt>
                <c:pt idx="26193" formatCode="0.00E+00">
                  <c:v>-3.81584E-3</c:v>
                </c:pt>
                <c:pt idx="26194" formatCode="0.00E+00">
                  <c:v>-4.1466300000000001E-3</c:v>
                </c:pt>
                <c:pt idx="26195" formatCode="0.00E+00">
                  <c:v>-4.4759300000000004E-3</c:v>
                </c:pt>
                <c:pt idx="26196" formatCode="0.00E+00">
                  <c:v>-4.80388E-3</c:v>
                </c:pt>
                <c:pt idx="26197" formatCode="0.00E+00">
                  <c:v>-5.1301899999999998E-3</c:v>
                </c:pt>
                <c:pt idx="26198" formatCode="0.00E+00">
                  <c:v>-5.4536999999999997E-3</c:v>
                </c:pt>
                <c:pt idx="26199" formatCode="0.00E+00">
                  <c:v>-5.7729499999999998E-3</c:v>
                </c:pt>
                <c:pt idx="26200" formatCode="0.00E+00">
                  <c:v>-6.0867400000000002E-3</c:v>
                </c:pt>
                <c:pt idx="26201" formatCode="0.00E+00">
                  <c:v>-6.3942499999999998E-3</c:v>
                </c:pt>
                <c:pt idx="26202" formatCode="0.00E+00">
                  <c:v>-6.6950000000000004E-3</c:v>
                </c:pt>
                <c:pt idx="26203" formatCode="0.00E+00">
                  <c:v>-6.9885199999999998E-3</c:v>
                </c:pt>
                <c:pt idx="26204" formatCode="0.00E+00">
                  <c:v>-7.2742299999999996E-3</c:v>
                </c:pt>
                <c:pt idx="26205" formatCode="0.00E+00">
                  <c:v>-7.5518399999999998E-3</c:v>
                </c:pt>
                <c:pt idx="26206" formatCode="0.00E+00">
                  <c:v>-7.8218100000000002E-3</c:v>
                </c:pt>
                <c:pt idx="26207" formatCode="0.00E+00">
                  <c:v>-8.0848900000000008E-3</c:v>
                </c:pt>
                <c:pt idx="26208" formatCode="0.00E+00">
                  <c:v>-8.3413900000000006E-3</c:v>
                </c:pt>
                <c:pt idx="26209" formatCode="0.00E+00">
                  <c:v>-8.5913199999999995E-3</c:v>
                </c:pt>
                <c:pt idx="26210" formatCode="0.00E+00">
                  <c:v>-8.8348999999999997E-3</c:v>
                </c:pt>
                <c:pt idx="26211" formatCode="0.00E+00">
                  <c:v>-9.0722700000000003E-3</c:v>
                </c:pt>
                <c:pt idx="26212" formatCode="0.00E+00">
                  <c:v>-9.3032099999999993E-3</c:v>
                </c:pt>
                <c:pt idx="26213" formatCode="0.00E+00">
                  <c:v>-9.5273100000000006E-3</c:v>
                </c:pt>
                <c:pt idx="26214" formatCode="0.00E+00">
                  <c:v>-9.7443100000000008E-3</c:v>
                </c:pt>
                <c:pt idx="26215" formatCode="0.00E+00">
                  <c:v>-9.9540300000000009E-3</c:v>
                </c:pt>
                <c:pt idx="26216">
                  <c:v>-1.01563E-2</c:v>
                </c:pt>
                <c:pt idx="26217">
                  <c:v>-1.03512E-2</c:v>
                </c:pt>
                <c:pt idx="26218">
                  <c:v>-1.05381E-2</c:v>
                </c:pt>
                <c:pt idx="26219">
                  <c:v>-1.07162E-2</c:v>
                </c:pt>
                <c:pt idx="26220">
                  <c:v>-1.08845E-2</c:v>
                </c:pt>
                <c:pt idx="26221">
                  <c:v>-1.1042400000000001E-2</c:v>
                </c:pt>
                <c:pt idx="26222">
                  <c:v>-1.11895E-2</c:v>
                </c:pt>
                <c:pt idx="26223">
                  <c:v>-1.1324900000000001E-2</c:v>
                </c:pt>
                <c:pt idx="26224">
                  <c:v>-1.14492E-2</c:v>
                </c:pt>
                <c:pt idx="26225">
                  <c:v>-1.15634E-2</c:v>
                </c:pt>
                <c:pt idx="26226">
                  <c:v>-1.1668700000000001E-2</c:v>
                </c:pt>
                <c:pt idx="26227">
                  <c:v>-1.1765100000000001E-2</c:v>
                </c:pt>
                <c:pt idx="26228">
                  <c:v>-1.1852700000000001E-2</c:v>
                </c:pt>
                <c:pt idx="26229">
                  <c:v>-1.19322E-2</c:v>
                </c:pt>
                <c:pt idx="26230">
                  <c:v>-1.20039E-2</c:v>
                </c:pt>
                <c:pt idx="26231">
                  <c:v>-1.2067700000000001E-2</c:v>
                </c:pt>
                <c:pt idx="26232">
                  <c:v>-1.2123800000000001E-2</c:v>
                </c:pt>
                <c:pt idx="26233">
                  <c:v>-1.2172799999999999E-2</c:v>
                </c:pt>
                <c:pt idx="26234">
                  <c:v>-1.22153E-2</c:v>
                </c:pt>
                <c:pt idx="26235">
                  <c:v>-1.2252000000000001E-2</c:v>
                </c:pt>
                <c:pt idx="26236">
                  <c:v>-1.2283499999999999E-2</c:v>
                </c:pt>
                <c:pt idx="26237">
                  <c:v>-1.23099E-2</c:v>
                </c:pt>
                <c:pt idx="26238">
                  <c:v>-1.23307E-2</c:v>
                </c:pt>
                <c:pt idx="26239">
                  <c:v>-1.2345999999999999E-2</c:v>
                </c:pt>
                <c:pt idx="26240">
                  <c:v>-1.2356900000000001E-2</c:v>
                </c:pt>
                <c:pt idx="26241">
                  <c:v>-1.23643E-2</c:v>
                </c:pt>
                <c:pt idx="26242">
                  <c:v>-1.2369E-2</c:v>
                </c:pt>
                <c:pt idx="26243">
                  <c:v>-1.2370900000000001E-2</c:v>
                </c:pt>
                <c:pt idx="26244">
                  <c:v>-1.23696E-2</c:v>
                </c:pt>
                <c:pt idx="26245">
                  <c:v>-1.23645E-2</c:v>
                </c:pt>
                <c:pt idx="26246">
                  <c:v>-1.23555E-2</c:v>
                </c:pt>
                <c:pt idx="26247">
                  <c:v>-1.2342799999999999E-2</c:v>
                </c:pt>
                <c:pt idx="26248">
                  <c:v>-1.23266E-2</c:v>
                </c:pt>
                <c:pt idx="26249">
                  <c:v>-1.2306599999999999E-2</c:v>
                </c:pt>
                <c:pt idx="26250">
                  <c:v>-1.2284E-2</c:v>
                </c:pt>
                <c:pt idx="26251">
                  <c:v>-1.2260099999999999E-2</c:v>
                </c:pt>
                <c:pt idx="26252">
                  <c:v>-1.22361E-2</c:v>
                </c:pt>
                <c:pt idx="26253">
                  <c:v>-1.22121E-2</c:v>
                </c:pt>
                <c:pt idx="26254">
                  <c:v>-1.2188299999999999E-2</c:v>
                </c:pt>
                <c:pt idx="26255">
                  <c:v>-1.21648E-2</c:v>
                </c:pt>
                <c:pt idx="26256">
                  <c:v>-1.21417E-2</c:v>
                </c:pt>
                <c:pt idx="26257">
                  <c:v>-1.21193E-2</c:v>
                </c:pt>
                <c:pt idx="26258">
                  <c:v>-1.20984E-2</c:v>
                </c:pt>
                <c:pt idx="26259">
                  <c:v>-1.2079899999999999E-2</c:v>
                </c:pt>
                <c:pt idx="26260">
                  <c:v>-1.20646E-2</c:v>
                </c:pt>
                <c:pt idx="26261">
                  <c:v>-1.20526E-2</c:v>
                </c:pt>
                <c:pt idx="26262">
                  <c:v>-1.20438E-2</c:v>
                </c:pt>
                <c:pt idx="26263">
                  <c:v>-1.2038E-2</c:v>
                </c:pt>
                <c:pt idx="26264">
                  <c:v>-1.2034599999999999E-2</c:v>
                </c:pt>
                <c:pt idx="26265">
                  <c:v>-1.20327E-2</c:v>
                </c:pt>
                <c:pt idx="26266">
                  <c:v>-1.20321E-2</c:v>
                </c:pt>
                <c:pt idx="26267">
                  <c:v>-1.2033200000000001E-2</c:v>
                </c:pt>
                <c:pt idx="26268">
                  <c:v>-1.20365E-2</c:v>
                </c:pt>
                <c:pt idx="26269">
                  <c:v>-1.20427E-2</c:v>
                </c:pt>
                <c:pt idx="26270">
                  <c:v>-1.20524E-2</c:v>
                </c:pt>
                <c:pt idx="26271">
                  <c:v>-1.20658E-2</c:v>
                </c:pt>
                <c:pt idx="26272">
                  <c:v>-1.2082300000000001E-2</c:v>
                </c:pt>
                <c:pt idx="26273">
                  <c:v>-1.21011E-2</c:v>
                </c:pt>
                <c:pt idx="26274">
                  <c:v>-1.2123E-2</c:v>
                </c:pt>
                <c:pt idx="26275">
                  <c:v>-1.2149500000000001E-2</c:v>
                </c:pt>
                <c:pt idx="26276">
                  <c:v>-1.2181300000000001E-2</c:v>
                </c:pt>
                <c:pt idx="26277">
                  <c:v>-1.2218700000000001E-2</c:v>
                </c:pt>
                <c:pt idx="26278">
                  <c:v>-1.22615E-2</c:v>
                </c:pt>
                <c:pt idx="26279">
                  <c:v>-1.2310400000000001E-2</c:v>
                </c:pt>
                <c:pt idx="26280">
                  <c:v>-1.23658E-2</c:v>
                </c:pt>
                <c:pt idx="26281">
                  <c:v>-1.2427199999999999E-2</c:v>
                </c:pt>
                <c:pt idx="26282">
                  <c:v>-1.2493000000000001E-2</c:v>
                </c:pt>
                <c:pt idx="26283">
                  <c:v>-1.2562200000000001E-2</c:v>
                </c:pt>
                <c:pt idx="26284">
                  <c:v>-1.2634899999999999E-2</c:v>
                </c:pt>
                <c:pt idx="26285">
                  <c:v>-1.2710900000000001E-2</c:v>
                </c:pt>
                <c:pt idx="26286">
                  <c:v>-1.27904E-2</c:v>
                </c:pt>
                <c:pt idx="26287">
                  <c:v>-1.2873900000000001E-2</c:v>
                </c:pt>
                <c:pt idx="26288">
                  <c:v>-1.29614E-2</c:v>
                </c:pt>
                <c:pt idx="26289">
                  <c:v>-1.3052100000000001E-2</c:v>
                </c:pt>
                <c:pt idx="26290">
                  <c:v>-1.31454E-2</c:v>
                </c:pt>
                <c:pt idx="26291">
                  <c:v>-1.32423E-2</c:v>
                </c:pt>
                <c:pt idx="26292">
                  <c:v>-1.3343499999999999E-2</c:v>
                </c:pt>
                <c:pt idx="26293">
                  <c:v>-1.34491E-2</c:v>
                </c:pt>
                <c:pt idx="26294">
                  <c:v>-1.3559E-2</c:v>
                </c:pt>
                <c:pt idx="26295">
                  <c:v>-1.36734E-2</c:v>
                </c:pt>
                <c:pt idx="26296">
                  <c:v>-1.37927E-2</c:v>
                </c:pt>
                <c:pt idx="26297">
                  <c:v>-1.3916899999999999E-2</c:v>
                </c:pt>
                <c:pt idx="26298">
                  <c:v>-1.40456E-2</c:v>
                </c:pt>
                <c:pt idx="26299">
                  <c:v>-1.41779E-2</c:v>
                </c:pt>
                <c:pt idx="26300">
                  <c:v>-1.4311900000000001E-2</c:v>
                </c:pt>
                <c:pt idx="26301">
                  <c:v>-1.44464E-2</c:v>
                </c:pt>
                <c:pt idx="26302">
                  <c:v>-1.45817E-2</c:v>
                </c:pt>
                <c:pt idx="26303">
                  <c:v>-1.4719299999999999E-2</c:v>
                </c:pt>
                <c:pt idx="26304">
                  <c:v>-1.48605E-2</c:v>
                </c:pt>
                <c:pt idx="26305">
                  <c:v>-1.50052E-2</c:v>
                </c:pt>
                <c:pt idx="26306">
                  <c:v>-1.51515E-2</c:v>
                </c:pt>
                <c:pt idx="26307">
                  <c:v>-1.52978E-2</c:v>
                </c:pt>
                <c:pt idx="26308">
                  <c:v>-1.5443E-2</c:v>
                </c:pt>
                <c:pt idx="26309">
                  <c:v>-1.5587200000000001E-2</c:v>
                </c:pt>
                <c:pt idx="26310">
                  <c:v>-1.5730500000000001E-2</c:v>
                </c:pt>
                <c:pt idx="26311">
                  <c:v>-1.5872500000000001E-2</c:v>
                </c:pt>
                <c:pt idx="26312">
                  <c:v>-1.6013400000000001E-2</c:v>
                </c:pt>
                <c:pt idx="26313">
                  <c:v>-1.6153799999999999E-2</c:v>
                </c:pt>
                <c:pt idx="26314">
                  <c:v>-1.6293200000000001E-2</c:v>
                </c:pt>
                <c:pt idx="26315">
                  <c:v>-1.64318E-2</c:v>
                </c:pt>
                <c:pt idx="26316">
                  <c:v>-1.65696E-2</c:v>
                </c:pt>
                <c:pt idx="26317">
                  <c:v>-1.6706200000000001E-2</c:v>
                </c:pt>
                <c:pt idx="26318">
                  <c:v>-1.68407E-2</c:v>
                </c:pt>
                <c:pt idx="26319">
                  <c:v>-1.6972000000000001E-2</c:v>
                </c:pt>
                <c:pt idx="26320">
                  <c:v>-1.7099900000000001E-2</c:v>
                </c:pt>
                <c:pt idx="26321">
                  <c:v>-1.7224E-2</c:v>
                </c:pt>
                <c:pt idx="26322">
                  <c:v>-1.7343799999999999E-2</c:v>
                </c:pt>
                <c:pt idx="26323">
                  <c:v>-1.7458499999999998E-2</c:v>
                </c:pt>
                <c:pt idx="26324">
                  <c:v>-1.7567800000000001E-2</c:v>
                </c:pt>
                <c:pt idx="26325">
                  <c:v>-1.76709E-2</c:v>
                </c:pt>
                <c:pt idx="26326">
                  <c:v>-1.7766899999999999E-2</c:v>
                </c:pt>
                <c:pt idx="26327">
                  <c:v>-1.7854499999999999E-2</c:v>
                </c:pt>
                <c:pt idx="26328">
                  <c:v>-1.7932900000000002E-2</c:v>
                </c:pt>
                <c:pt idx="26329">
                  <c:v>-1.8001699999999999E-2</c:v>
                </c:pt>
                <c:pt idx="26330">
                  <c:v>-1.8060900000000001E-2</c:v>
                </c:pt>
                <c:pt idx="26331">
                  <c:v>-1.8110399999999999E-2</c:v>
                </c:pt>
                <c:pt idx="26332">
                  <c:v>-1.8150300000000001E-2</c:v>
                </c:pt>
                <c:pt idx="26333">
                  <c:v>-1.81803E-2</c:v>
                </c:pt>
                <c:pt idx="26334">
                  <c:v>-1.82001E-2</c:v>
                </c:pt>
                <c:pt idx="26335">
                  <c:v>-1.82084E-2</c:v>
                </c:pt>
                <c:pt idx="26336">
                  <c:v>-1.8205099999999998E-2</c:v>
                </c:pt>
                <c:pt idx="26337">
                  <c:v>-1.8190999999999999E-2</c:v>
                </c:pt>
                <c:pt idx="26338">
                  <c:v>-1.8167200000000001E-2</c:v>
                </c:pt>
                <c:pt idx="26339">
                  <c:v>-1.81341E-2</c:v>
                </c:pt>
                <c:pt idx="26340">
                  <c:v>-1.80921E-2</c:v>
                </c:pt>
                <c:pt idx="26341">
                  <c:v>-1.80412E-2</c:v>
                </c:pt>
                <c:pt idx="26342">
                  <c:v>-1.7981799999999999E-2</c:v>
                </c:pt>
                <c:pt idx="26343">
                  <c:v>-1.79139E-2</c:v>
                </c:pt>
                <c:pt idx="26344">
                  <c:v>-1.78367E-2</c:v>
                </c:pt>
                <c:pt idx="26345">
                  <c:v>-1.7749299999999999E-2</c:v>
                </c:pt>
                <c:pt idx="26346">
                  <c:v>-1.7651500000000001E-2</c:v>
                </c:pt>
                <c:pt idx="26347">
                  <c:v>-1.7543300000000001E-2</c:v>
                </c:pt>
                <c:pt idx="26348">
                  <c:v>-1.7425099999999999E-2</c:v>
                </c:pt>
                <c:pt idx="26349">
                  <c:v>-1.7296599999999999E-2</c:v>
                </c:pt>
                <c:pt idx="26350">
                  <c:v>-1.71573E-2</c:v>
                </c:pt>
                <c:pt idx="26351">
                  <c:v>-1.7007000000000001E-2</c:v>
                </c:pt>
                <c:pt idx="26352">
                  <c:v>-1.6845200000000001E-2</c:v>
                </c:pt>
                <c:pt idx="26353">
                  <c:v>-1.66725E-2</c:v>
                </c:pt>
                <c:pt idx="26354">
                  <c:v>-1.6489299999999998E-2</c:v>
                </c:pt>
                <c:pt idx="26355">
                  <c:v>-1.6295799999999999E-2</c:v>
                </c:pt>
                <c:pt idx="26356">
                  <c:v>-1.6091899999999999E-2</c:v>
                </c:pt>
                <c:pt idx="26357">
                  <c:v>-1.5878300000000001E-2</c:v>
                </c:pt>
                <c:pt idx="26358">
                  <c:v>-1.5655599999999999E-2</c:v>
                </c:pt>
                <c:pt idx="26359">
                  <c:v>-1.5424200000000001E-2</c:v>
                </c:pt>
                <c:pt idx="26360">
                  <c:v>-1.5184599999999999E-2</c:v>
                </c:pt>
                <c:pt idx="26361">
                  <c:v>-1.49374E-2</c:v>
                </c:pt>
                <c:pt idx="26362">
                  <c:v>-1.4682499999999999E-2</c:v>
                </c:pt>
                <c:pt idx="26363">
                  <c:v>-1.44195E-2</c:v>
                </c:pt>
                <c:pt idx="26364">
                  <c:v>-1.41488E-2</c:v>
                </c:pt>
                <c:pt idx="26365">
                  <c:v>-1.3870800000000001E-2</c:v>
                </c:pt>
                <c:pt idx="26366">
                  <c:v>-1.35858E-2</c:v>
                </c:pt>
                <c:pt idx="26367">
                  <c:v>-1.32941E-2</c:v>
                </c:pt>
                <c:pt idx="26368">
                  <c:v>-1.2996300000000001E-2</c:v>
                </c:pt>
                <c:pt idx="26369">
                  <c:v>-1.26926E-2</c:v>
                </c:pt>
                <c:pt idx="26370">
                  <c:v>-1.23833E-2</c:v>
                </c:pt>
                <c:pt idx="26371">
                  <c:v>-1.20687E-2</c:v>
                </c:pt>
                <c:pt idx="26372">
                  <c:v>-1.17497E-2</c:v>
                </c:pt>
                <c:pt idx="26373">
                  <c:v>-1.14269E-2</c:v>
                </c:pt>
                <c:pt idx="26374">
                  <c:v>-1.11006E-2</c:v>
                </c:pt>
                <c:pt idx="26375">
                  <c:v>-1.0770800000000001E-2</c:v>
                </c:pt>
                <c:pt idx="26376">
                  <c:v>-1.0437399999999999E-2</c:v>
                </c:pt>
                <c:pt idx="26377">
                  <c:v>-1.01008E-2</c:v>
                </c:pt>
                <c:pt idx="26378" formatCode="0.00E+00">
                  <c:v>-9.7617899999999994E-3</c:v>
                </c:pt>
                <c:pt idx="26379" formatCode="0.00E+00">
                  <c:v>-9.4211499999999997E-3</c:v>
                </c:pt>
                <c:pt idx="26380" formatCode="0.00E+00">
                  <c:v>-9.0797299999999994E-3</c:v>
                </c:pt>
                <c:pt idx="26381" formatCode="0.00E+00">
                  <c:v>-8.7379099999999998E-3</c:v>
                </c:pt>
                <c:pt idx="26382" formatCode="0.00E+00">
                  <c:v>-8.3955999999999996E-3</c:v>
                </c:pt>
                <c:pt idx="26383" formatCode="0.00E+00">
                  <c:v>-8.0528300000000004E-3</c:v>
                </c:pt>
                <c:pt idx="26384" formatCode="0.00E+00">
                  <c:v>-7.7098100000000001E-3</c:v>
                </c:pt>
                <c:pt idx="26385" formatCode="0.00E+00">
                  <c:v>-7.3666199999999999E-3</c:v>
                </c:pt>
                <c:pt idx="26386" formatCode="0.00E+00">
                  <c:v>-7.0233300000000004E-3</c:v>
                </c:pt>
                <c:pt idx="26387" formatCode="0.00E+00">
                  <c:v>-6.68018E-3</c:v>
                </c:pt>
                <c:pt idx="26388" formatCode="0.00E+00">
                  <c:v>-6.3375599999999999E-3</c:v>
                </c:pt>
                <c:pt idx="26389" formatCode="0.00E+00">
                  <c:v>-5.9957700000000001E-3</c:v>
                </c:pt>
                <c:pt idx="26390" formatCode="0.00E+00">
                  <c:v>-5.6555399999999997E-3</c:v>
                </c:pt>
                <c:pt idx="26391" formatCode="0.00E+00">
                  <c:v>-5.31783E-3</c:v>
                </c:pt>
                <c:pt idx="26392" formatCode="0.00E+00">
                  <c:v>-4.98337E-3</c:v>
                </c:pt>
                <c:pt idx="26393" formatCode="0.00E+00">
                  <c:v>-4.65285E-3</c:v>
                </c:pt>
                <c:pt idx="26394" formatCode="0.00E+00">
                  <c:v>-4.3268200000000003E-3</c:v>
                </c:pt>
                <c:pt idx="26395" formatCode="0.00E+00">
                  <c:v>-4.0057000000000001E-3</c:v>
                </c:pt>
                <c:pt idx="26396" formatCode="0.00E+00">
                  <c:v>-3.6898299999999998E-3</c:v>
                </c:pt>
                <c:pt idx="26397" formatCode="0.00E+00">
                  <c:v>-3.3796999999999998E-3</c:v>
                </c:pt>
                <c:pt idx="26398" formatCode="0.00E+00">
                  <c:v>-3.0760200000000001E-3</c:v>
                </c:pt>
                <c:pt idx="26399" formatCode="0.00E+00">
                  <c:v>-2.7794199999999999E-3</c:v>
                </c:pt>
                <c:pt idx="26400" formatCode="0.00E+00">
                  <c:v>-2.4901300000000001E-3</c:v>
                </c:pt>
                <c:pt idx="26401" formatCode="0.00E+00">
                  <c:v>-2.2084700000000001E-3</c:v>
                </c:pt>
                <c:pt idx="26402" formatCode="0.00E+00">
                  <c:v>-1.93497E-3</c:v>
                </c:pt>
                <c:pt idx="26403" formatCode="0.00E+00">
                  <c:v>-1.6699099999999999E-3</c:v>
                </c:pt>
                <c:pt idx="26404" formatCode="0.00E+00">
                  <c:v>-1.4135599999999999E-3</c:v>
                </c:pt>
                <c:pt idx="26405" formatCode="0.00E+00">
                  <c:v>-1.1666999999999999E-3</c:v>
                </c:pt>
                <c:pt idx="26406" formatCode="0.00E+00">
                  <c:v>-9.3019299999999995E-4</c:v>
                </c:pt>
                <c:pt idx="26407" formatCode="0.00E+00">
                  <c:v>-7.0433400000000004E-4</c:v>
                </c:pt>
                <c:pt idx="26408" formatCode="0.00E+00">
                  <c:v>-4.8907400000000004E-4</c:v>
                </c:pt>
                <c:pt idx="26409" formatCode="0.00E+00">
                  <c:v>-2.8457999999999999E-4</c:v>
                </c:pt>
                <c:pt idx="26410" formatCode="0.00E+00">
                  <c:v>-9.1482099999999996E-5</c:v>
                </c:pt>
                <c:pt idx="26411" formatCode="0.00E+00">
                  <c:v>8.9488199999999995E-5</c:v>
                </c:pt>
                <c:pt idx="26412" formatCode="0.00E+00">
                  <c:v>2.57908E-4</c:v>
                </c:pt>
                <c:pt idx="26413" formatCode="0.00E+00">
                  <c:v>4.1349900000000001E-4</c:v>
                </c:pt>
                <c:pt idx="26414" formatCode="0.00E+00">
                  <c:v>5.5603599999999999E-4</c:v>
                </c:pt>
                <c:pt idx="26415" formatCode="0.00E+00">
                  <c:v>6.8517399999999998E-4</c:v>
                </c:pt>
                <c:pt idx="26416" formatCode="0.00E+00">
                  <c:v>8.0037900000000004E-4</c:v>
                </c:pt>
                <c:pt idx="26417" formatCode="0.00E+00">
                  <c:v>9.0185000000000005E-4</c:v>
                </c:pt>
                <c:pt idx="26418" formatCode="0.00E+00">
                  <c:v>9.9046399999999993E-4</c:v>
                </c:pt>
                <c:pt idx="26419" formatCode="0.00E+00">
                  <c:v>1.0662899999999999E-3</c:v>
                </c:pt>
                <c:pt idx="26420" formatCode="0.00E+00">
                  <c:v>1.1284000000000001E-3</c:v>
                </c:pt>
                <c:pt idx="26421" formatCode="0.00E+00">
                  <c:v>1.17584E-3</c:v>
                </c:pt>
                <c:pt idx="26422" formatCode="0.00E+00">
                  <c:v>1.20816E-3</c:v>
                </c:pt>
                <c:pt idx="26423" formatCode="0.00E+00">
                  <c:v>1.2252700000000001E-3</c:v>
                </c:pt>
                <c:pt idx="26424" formatCode="0.00E+00">
                  <c:v>1.22719E-3</c:v>
                </c:pt>
                <c:pt idx="26425" formatCode="0.00E+00">
                  <c:v>1.21379E-3</c:v>
                </c:pt>
                <c:pt idx="26426" formatCode="0.00E+00">
                  <c:v>1.1840799999999999E-3</c:v>
                </c:pt>
                <c:pt idx="26427" formatCode="0.00E+00">
                  <c:v>1.13919E-3</c:v>
                </c:pt>
                <c:pt idx="26428" formatCode="0.00E+00">
                  <c:v>1.0850300000000001E-3</c:v>
                </c:pt>
                <c:pt idx="26429" formatCode="0.00E+00">
                  <c:v>1.02315E-3</c:v>
                </c:pt>
                <c:pt idx="26430" formatCode="0.00E+00">
                  <c:v>9.4696500000000002E-4</c:v>
                </c:pt>
                <c:pt idx="26431" formatCode="0.00E+00">
                  <c:v>8.5463499999999997E-4</c:v>
                </c:pt>
                <c:pt idx="26432" formatCode="0.00E+00">
                  <c:v>7.5000999999999996E-4</c:v>
                </c:pt>
                <c:pt idx="26433" formatCode="0.00E+00">
                  <c:v>6.3349499999999998E-4</c:v>
                </c:pt>
                <c:pt idx="26434" formatCode="0.00E+00">
                  <c:v>5.03408E-4</c:v>
                </c:pt>
                <c:pt idx="26435" formatCode="0.00E+00">
                  <c:v>3.5933100000000001E-4</c:v>
                </c:pt>
                <c:pt idx="26436" formatCode="0.00E+00">
                  <c:v>2.0190900000000001E-4</c:v>
                </c:pt>
                <c:pt idx="26437" formatCode="0.00E+00">
                  <c:v>3.2295400000000003E-5</c:v>
                </c:pt>
                <c:pt idx="26438" formatCode="0.00E+00">
                  <c:v>-1.4856599999999999E-4</c:v>
                </c:pt>
                <c:pt idx="26439" formatCode="0.00E+00">
                  <c:v>-3.40222E-4</c:v>
                </c:pt>
                <c:pt idx="26440" formatCode="0.00E+00">
                  <c:v>-5.4261399999999997E-4</c:v>
                </c:pt>
                <c:pt idx="26441" formatCode="0.00E+00">
                  <c:v>-7.5573800000000005E-4</c:v>
                </c:pt>
                <c:pt idx="26442" formatCode="0.00E+00">
                  <c:v>-9.79513E-4</c:v>
                </c:pt>
                <c:pt idx="26443" formatCode="0.00E+00">
                  <c:v>-1.2140499999999999E-3</c:v>
                </c:pt>
                <c:pt idx="26444" formatCode="0.00E+00">
                  <c:v>-1.45958E-3</c:v>
                </c:pt>
                <c:pt idx="26445" formatCode="0.00E+00">
                  <c:v>-1.7160299999999999E-3</c:v>
                </c:pt>
                <c:pt idx="26446" formatCode="0.00E+00">
                  <c:v>-1.9831200000000001E-3</c:v>
                </c:pt>
                <c:pt idx="26447" formatCode="0.00E+00">
                  <c:v>-2.2605199999999998E-3</c:v>
                </c:pt>
                <c:pt idx="26448" formatCode="0.00E+00">
                  <c:v>-2.5476299999999999E-3</c:v>
                </c:pt>
                <c:pt idx="26449" formatCode="0.00E+00">
                  <c:v>-2.8434900000000002E-3</c:v>
                </c:pt>
                <c:pt idx="26450" formatCode="0.00E+00">
                  <c:v>-3.1471699999999999E-3</c:v>
                </c:pt>
                <c:pt idx="26451" formatCode="0.00E+00">
                  <c:v>-3.4579400000000001E-3</c:v>
                </c:pt>
                <c:pt idx="26452" formatCode="0.00E+00">
                  <c:v>-3.77554E-3</c:v>
                </c:pt>
                <c:pt idx="26453" formatCode="0.00E+00">
                  <c:v>-4.0997899999999999E-3</c:v>
                </c:pt>
                <c:pt idx="26454" formatCode="0.00E+00">
                  <c:v>-4.4300900000000002E-3</c:v>
                </c:pt>
                <c:pt idx="26455" formatCode="0.00E+00">
                  <c:v>-4.7659E-3</c:v>
                </c:pt>
                <c:pt idx="26456" formatCode="0.00E+00">
                  <c:v>-5.10693E-3</c:v>
                </c:pt>
                <c:pt idx="26457" formatCode="0.00E+00">
                  <c:v>-5.4527899999999999E-3</c:v>
                </c:pt>
                <c:pt idx="26458" formatCode="0.00E+00">
                  <c:v>-5.8027699999999996E-3</c:v>
                </c:pt>
                <c:pt idx="26459" formatCode="0.00E+00">
                  <c:v>-6.1557699999999996E-3</c:v>
                </c:pt>
                <c:pt idx="26460" formatCode="0.00E+00">
                  <c:v>-6.5106399999999998E-3</c:v>
                </c:pt>
                <c:pt idx="26461" formatCode="0.00E+00">
                  <c:v>-6.86683E-3</c:v>
                </c:pt>
                <c:pt idx="26462" formatCode="0.00E+00">
                  <c:v>-7.2239299999999999E-3</c:v>
                </c:pt>
                <c:pt idx="26463" formatCode="0.00E+00">
                  <c:v>-7.5811799999999999E-3</c:v>
                </c:pt>
                <c:pt idx="26464" formatCode="0.00E+00">
                  <c:v>-7.9379900000000007E-3</c:v>
                </c:pt>
                <c:pt idx="26465" formatCode="0.00E+00">
                  <c:v>-8.29388E-3</c:v>
                </c:pt>
                <c:pt idx="26466" formatCode="0.00E+00">
                  <c:v>-8.6481400000000003E-3</c:v>
                </c:pt>
                <c:pt idx="26467" formatCode="0.00E+00">
                  <c:v>-9.00017E-3</c:v>
                </c:pt>
                <c:pt idx="26468" formatCode="0.00E+00">
                  <c:v>-9.3496699999999992E-3</c:v>
                </c:pt>
                <c:pt idx="26469" formatCode="0.00E+00">
                  <c:v>-9.6961700000000005E-3</c:v>
                </c:pt>
                <c:pt idx="26470">
                  <c:v>-1.0038999999999999E-2</c:v>
                </c:pt>
                <c:pt idx="26471">
                  <c:v>-1.0377300000000001E-2</c:v>
                </c:pt>
                <c:pt idx="26472">
                  <c:v>-1.07107E-2</c:v>
                </c:pt>
                <c:pt idx="26473">
                  <c:v>-1.10394E-2</c:v>
                </c:pt>
                <c:pt idx="26474">
                  <c:v>-1.13633E-2</c:v>
                </c:pt>
                <c:pt idx="26475">
                  <c:v>-1.16822E-2</c:v>
                </c:pt>
                <c:pt idx="26476">
                  <c:v>-1.19953E-2</c:v>
                </c:pt>
                <c:pt idx="26477">
                  <c:v>-1.2301899999999999E-2</c:v>
                </c:pt>
                <c:pt idx="26478">
                  <c:v>-1.2601299999999999E-2</c:v>
                </c:pt>
                <c:pt idx="26479">
                  <c:v>-1.2893099999999999E-2</c:v>
                </c:pt>
                <c:pt idx="26480">
                  <c:v>-1.3176800000000001E-2</c:v>
                </c:pt>
                <c:pt idx="26481">
                  <c:v>-1.3452E-2</c:v>
                </c:pt>
                <c:pt idx="26482">
                  <c:v>-1.37185E-2</c:v>
                </c:pt>
                <c:pt idx="26483">
                  <c:v>-1.39767E-2</c:v>
                </c:pt>
                <c:pt idx="26484">
                  <c:v>-1.42261E-2</c:v>
                </c:pt>
                <c:pt idx="26485">
                  <c:v>-1.4466400000000001E-2</c:v>
                </c:pt>
                <c:pt idx="26486">
                  <c:v>-1.4697099999999999E-2</c:v>
                </c:pt>
                <c:pt idx="26487">
                  <c:v>-1.4917400000000001E-2</c:v>
                </c:pt>
                <c:pt idx="26488">
                  <c:v>-1.51272E-2</c:v>
                </c:pt>
                <c:pt idx="26489">
                  <c:v>-1.53265E-2</c:v>
                </c:pt>
                <c:pt idx="26490">
                  <c:v>-1.5512099999999999E-2</c:v>
                </c:pt>
                <c:pt idx="26491">
                  <c:v>-1.5678899999999999E-2</c:v>
                </c:pt>
                <c:pt idx="26492">
                  <c:v>-1.5829900000000001E-2</c:v>
                </c:pt>
                <c:pt idx="26493">
                  <c:v>-1.5970999999999999E-2</c:v>
                </c:pt>
                <c:pt idx="26494">
                  <c:v>-1.60999E-2</c:v>
                </c:pt>
                <c:pt idx="26495">
                  <c:v>-1.6213600000000002E-2</c:v>
                </c:pt>
                <c:pt idx="26496">
                  <c:v>-1.6313100000000001E-2</c:v>
                </c:pt>
                <c:pt idx="26497">
                  <c:v>-1.63996E-2</c:v>
                </c:pt>
                <c:pt idx="26498">
                  <c:v>-1.6473000000000002E-2</c:v>
                </c:pt>
                <c:pt idx="26499">
                  <c:v>-1.65328E-2</c:v>
                </c:pt>
                <c:pt idx="26500">
                  <c:v>-1.6579099999999999E-2</c:v>
                </c:pt>
                <c:pt idx="26501">
                  <c:v>-1.6611799999999999E-2</c:v>
                </c:pt>
                <c:pt idx="26502">
                  <c:v>-1.6630599999999999E-2</c:v>
                </c:pt>
                <c:pt idx="26503">
                  <c:v>-1.66351E-2</c:v>
                </c:pt>
                <c:pt idx="26504">
                  <c:v>-1.66257E-2</c:v>
                </c:pt>
                <c:pt idx="26505">
                  <c:v>-1.6603199999999999E-2</c:v>
                </c:pt>
                <c:pt idx="26506">
                  <c:v>-1.65684E-2</c:v>
                </c:pt>
                <c:pt idx="26507">
                  <c:v>-1.6522200000000001E-2</c:v>
                </c:pt>
                <c:pt idx="26508">
                  <c:v>-1.64651E-2</c:v>
                </c:pt>
                <c:pt idx="26509">
                  <c:v>-1.6396899999999999E-2</c:v>
                </c:pt>
                <c:pt idx="26510">
                  <c:v>-1.6317600000000002E-2</c:v>
                </c:pt>
                <c:pt idx="26511">
                  <c:v>-1.6226999999999998E-2</c:v>
                </c:pt>
                <c:pt idx="26512">
                  <c:v>-1.6124800000000002E-2</c:v>
                </c:pt>
                <c:pt idx="26513">
                  <c:v>-1.6011000000000001E-2</c:v>
                </c:pt>
                <c:pt idx="26514">
                  <c:v>-1.5885900000000001E-2</c:v>
                </c:pt>
                <c:pt idx="26515">
                  <c:v>-1.575E-2</c:v>
                </c:pt>
                <c:pt idx="26516">
                  <c:v>-1.56036E-2</c:v>
                </c:pt>
                <c:pt idx="26517">
                  <c:v>-1.54468E-2</c:v>
                </c:pt>
                <c:pt idx="26518">
                  <c:v>-1.5279600000000001E-2</c:v>
                </c:pt>
                <c:pt idx="26519">
                  <c:v>-1.5102000000000001E-2</c:v>
                </c:pt>
                <c:pt idx="26520">
                  <c:v>-1.49143E-2</c:v>
                </c:pt>
                <c:pt idx="26521">
                  <c:v>-1.47168E-2</c:v>
                </c:pt>
                <c:pt idx="26522">
                  <c:v>-1.45091E-2</c:v>
                </c:pt>
                <c:pt idx="26523">
                  <c:v>-1.42913E-2</c:v>
                </c:pt>
                <c:pt idx="26524">
                  <c:v>-1.4063900000000001E-2</c:v>
                </c:pt>
                <c:pt idx="26525">
                  <c:v>-1.3827600000000001E-2</c:v>
                </c:pt>
                <c:pt idx="26526">
                  <c:v>-1.3583400000000001E-2</c:v>
                </c:pt>
                <c:pt idx="26527">
                  <c:v>-1.3332E-2</c:v>
                </c:pt>
                <c:pt idx="26528">
                  <c:v>-1.30738E-2</c:v>
                </c:pt>
                <c:pt idx="26529">
                  <c:v>-1.28091E-2</c:v>
                </c:pt>
                <c:pt idx="26530">
                  <c:v>-1.25383E-2</c:v>
                </c:pt>
                <c:pt idx="26531">
                  <c:v>-1.22621E-2</c:v>
                </c:pt>
                <c:pt idx="26532">
                  <c:v>-1.19807E-2</c:v>
                </c:pt>
                <c:pt idx="26533">
                  <c:v>-1.1694400000000001E-2</c:v>
                </c:pt>
                <c:pt idx="26534">
                  <c:v>-1.14038E-2</c:v>
                </c:pt>
                <c:pt idx="26535">
                  <c:v>-1.11092E-2</c:v>
                </c:pt>
                <c:pt idx="26536">
                  <c:v>-1.0811100000000001E-2</c:v>
                </c:pt>
                <c:pt idx="26537">
                  <c:v>-1.05101E-2</c:v>
                </c:pt>
                <c:pt idx="26538">
                  <c:v>-1.02063E-2</c:v>
                </c:pt>
                <c:pt idx="26539" formatCode="0.00E+00">
                  <c:v>-9.8999099999999996E-3</c:v>
                </c:pt>
                <c:pt idx="26540" formatCode="0.00E+00">
                  <c:v>-9.5908499999999997E-3</c:v>
                </c:pt>
                <c:pt idx="26541" formatCode="0.00E+00">
                  <c:v>-9.27942E-3</c:v>
                </c:pt>
                <c:pt idx="26542" formatCode="0.00E+00">
                  <c:v>-8.9663199999999998E-3</c:v>
                </c:pt>
                <c:pt idx="26543" formatCode="0.00E+00">
                  <c:v>-8.6523799999999994E-3</c:v>
                </c:pt>
                <c:pt idx="26544" formatCode="0.00E+00">
                  <c:v>-8.3384500000000007E-3</c:v>
                </c:pt>
                <c:pt idx="26545" formatCode="0.00E+00">
                  <c:v>-8.0252399999999995E-3</c:v>
                </c:pt>
                <c:pt idx="26546" formatCode="0.00E+00">
                  <c:v>-7.7132800000000003E-3</c:v>
                </c:pt>
                <c:pt idx="26547" formatCode="0.00E+00">
                  <c:v>-7.4030299999999997E-3</c:v>
                </c:pt>
                <c:pt idx="26548" formatCode="0.00E+00">
                  <c:v>-7.0948699999999996E-3</c:v>
                </c:pt>
                <c:pt idx="26549" formatCode="0.00E+00">
                  <c:v>-6.7891100000000001E-3</c:v>
                </c:pt>
                <c:pt idx="26550" formatCode="0.00E+00">
                  <c:v>-6.4859399999999999E-3</c:v>
                </c:pt>
                <c:pt idx="26551" formatCode="0.00E+00">
                  <c:v>-6.18551E-3</c:v>
                </c:pt>
                <c:pt idx="26552" formatCode="0.00E+00">
                  <c:v>-5.8881300000000001E-3</c:v>
                </c:pt>
                <c:pt idx="26553" formatCode="0.00E+00">
                  <c:v>-5.5944100000000002E-3</c:v>
                </c:pt>
                <c:pt idx="26554" formatCode="0.00E+00">
                  <c:v>-5.3052200000000002E-3</c:v>
                </c:pt>
                <c:pt idx="26555" formatCode="0.00E+00">
                  <c:v>-5.0213499999999999E-3</c:v>
                </c:pt>
                <c:pt idx="26556" formatCode="0.00E+00">
                  <c:v>-4.74312E-3</c:v>
                </c:pt>
                <c:pt idx="26557" formatCode="0.00E+00">
                  <c:v>-4.4703399999999997E-3</c:v>
                </c:pt>
                <c:pt idx="26558" formatCode="0.00E+00">
                  <c:v>-4.2028500000000002E-3</c:v>
                </c:pt>
                <c:pt idx="26559" formatCode="0.00E+00">
                  <c:v>-3.9410199999999999E-3</c:v>
                </c:pt>
                <c:pt idx="26560" formatCode="0.00E+00">
                  <c:v>-3.6855500000000001E-3</c:v>
                </c:pt>
                <c:pt idx="26561" formatCode="0.00E+00">
                  <c:v>-3.4370099999999999E-3</c:v>
                </c:pt>
                <c:pt idx="26562" formatCode="0.00E+00">
                  <c:v>-3.19587E-3</c:v>
                </c:pt>
                <c:pt idx="26563" formatCode="0.00E+00">
                  <c:v>-2.9627500000000001E-3</c:v>
                </c:pt>
                <c:pt idx="26564" formatCode="0.00E+00">
                  <c:v>-2.7378300000000001E-3</c:v>
                </c:pt>
                <c:pt idx="26565" formatCode="0.00E+00">
                  <c:v>-2.5206299999999998E-3</c:v>
                </c:pt>
                <c:pt idx="26566" formatCode="0.00E+00">
                  <c:v>-2.3110600000000002E-3</c:v>
                </c:pt>
                <c:pt idx="26567" formatCode="0.00E+00">
                  <c:v>-2.10984E-3</c:v>
                </c:pt>
                <c:pt idx="26568" formatCode="0.00E+00">
                  <c:v>-1.91793E-3</c:v>
                </c:pt>
                <c:pt idx="26569" formatCode="0.00E+00">
                  <c:v>-1.73602E-3</c:v>
                </c:pt>
                <c:pt idx="26570" formatCode="0.00E+00">
                  <c:v>-1.56441E-3</c:v>
                </c:pt>
                <c:pt idx="26571" formatCode="0.00E+00">
                  <c:v>-1.40295E-3</c:v>
                </c:pt>
                <c:pt idx="26572" formatCode="0.00E+00">
                  <c:v>-1.2513699999999999E-3</c:v>
                </c:pt>
                <c:pt idx="26573" formatCode="0.00E+00">
                  <c:v>-1.10954E-3</c:v>
                </c:pt>
                <c:pt idx="26574" formatCode="0.00E+00">
                  <c:v>-9.773379999999999E-4</c:v>
                </c:pt>
                <c:pt idx="26575" formatCode="0.00E+00">
                  <c:v>-8.5480799999999998E-4</c:v>
                </c:pt>
                <c:pt idx="26576" formatCode="0.00E+00">
                  <c:v>-7.4217599999999999E-4</c:v>
                </c:pt>
                <c:pt idx="26577" formatCode="0.00E+00">
                  <c:v>-6.39673E-4</c:v>
                </c:pt>
                <c:pt idx="26578" formatCode="0.00E+00">
                  <c:v>-5.4765300000000005E-4</c:v>
                </c:pt>
                <c:pt idx="26579" formatCode="0.00E+00">
                  <c:v>-4.6650700000000001E-4</c:v>
                </c:pt>
                <c:pt idx="26580" formatCode="0.00E+00">
                  <c:v>-3.9627E-4</c:v>
                </c:pt>
                <c:pt idx="26581" formatCode="0.00E+00">
                  <c:v>-3.3661500000000002E-4</c:v>
                </c:pt>
                <c:pt idx="26582" formatCode="0.00E+00">
                  <c:v>-2.8737400000000002E-4</c:v>
                </c:pt>
                <c:pt idx="26583" formatCode="0.00E+00">
                  <c:v>-2.4853599999999999E-4</c:v>
                </c:pt>
                <c:pt idx="26584" formatCode="0.00E+00">
                  <c:v>-2.1981600000000001E-4</c:v>
                </c:pt>
                <c:pt idx="26585" formatCode="0.00E+00">
                  <c:v>-2.00855E-4</c:v>
                </c:pt>
                <c:pt idx="26586" formatCode="0.00E+00">
                  <c:v>-1.9159400000000001E-4</c:v>
                </c:pt>
                <c:pt idx="26587" formatCode="0.00E+00">
                  <c:v>-1.9214899999999999E-4</c:v>
                </c:pt>
                <c:pt idx="26588" formatCode="0.00E+00">
                  <c:v>-2.0268200000000001E-4</c:v>
                </c:pt>
                <c:pt idx="26589" formatCode="0.00E+00">
                  <c:v>-2.23246E-4</c:v>
                </c:pt>
                <c:pt idx="26590" formatCode="0.00E+00">
                  <c:v>-2.5361399999999999E-4</c:v>
                </c:pt>
                <c:pt idx="26591" formatCode="0.00E+00">
                  <c:v>-2.9345400000000001E-4</c:v>
                </c:pt>
                <c:pt idx="26592" formatCode="0.00E+00">
                  <c:v>-3.4258500000000001E-4</c:v>
                </c:pt>
                <c:pt idx="26593" formatCode="0.00E+00">
                  <c:v>-4.00887E-4</c:v>
                </c:pt>
                <c:pt idx="26594" formatCode="0.00E+00">
                  <c:v>-4.6795099999999998E-4</c:v>
                </c:pt>
                <c:pt idx="26595" formatCode="0.00E+00">
                  <c:v>-5.4313400000000002E-4</c:v>
                </c:pt>
                <c:pt idx="26596" formatCode="0.00E+00">
                  <c:v>-6.2605600000000005E-4</c:v>
                </c:pt>
                <c:pt idx="26597" formatCode="0.00E+00">
                  <c:v>-7.1670600000000001E-4</c:v>
                </c:pt>
                <c:pt idx="26598" formatCode="0.00E+00">
                  <c:v>-8.1508500000000001E-4</c:v>
                </c:pt>
                <c:pt idx="26599" formatCode="0.00E+00">
                  <c:v>-9.2088900000000004E-4</c:v>
                </c:pt>
                <c:pt idx="26600" formatCode="0.00E+00">
                  <c:v>-1.03359E-3</c:v>
                </c:pt>
                <c:pt idx="26601" formatCode="0.00E+00">
                  <c:v>-1.15262E-3</c:v>
                </c:pt>
                <c:pt idx="26602" formatCode="0.00E+00">
                  <c:v>-1.27746E-3</c:v>
                </c:pt>
                <c:pt idx="26603" formatCode="0.00E+00">
                  <c:v>-1.40777E-3</c:v>
                </c:pt>
                <c:pt idx="26604" formatCode="0.00E+00">
                  <c:v>-1.5433599999999999E-3</c:v>
                </c:pt>
                <c:pt idx="26605" formatCode="0.00E+00">
                  <c:v>-1.6839299999999999E-3</c:v>
                </c:pt>
                <c:pt idx="26606" formatCode="0.00E+00">
                  <c:v>-1.8291500000000001E-3</c:v>
                </c:pt>
                <c:pt idx="26607" formatCode="0.00E+00">
                  <c:v>-1.97869E-3</c:v>
                </c:pt>
                <c:pt idx="26608" formatCode="0.00E+00">
                  <c:v>-2.1322099999999998E-3</c:v>
                </c:pt>
                <c:pt idx="26609" formatCode="0.00E+00">
                  <c:v>-2.2893200000000001E-3</c:v>
                </c:pt>
                <c:pt idx="26610" formatCode="0.00E+00">
                  <c:v>-2.4495300000000001E-3</c:v>
                </c:pt>
                <c:pt idx="26611" formatCode="0.00E+00">
                  <c:v>-2.6123399999999999E-3</c:v>
                </c:pt>
                <c:pt idx="26612" formatCode="0.00E+00">
                  <c:v>-2.77714E-3</c:v>
                </c:pt>
                <c:pt idx="26613" formatCode="0.00E+00">
                  <c:v>-2.9433599999999999E-3</c:v>
                </c:pt>
                <c:pt idx="26614" formatCode="0.00E+00">
                  <c:v>-3.1104599999999998E-3</c:v>
                </c:pt>
                <c:pt idx="26615" formatCode="0.00E+00">
                  <c:v>-3.2780499999999998E-3</c:v>
                </c:pt>
                <c:pt idx="26616" formatCode="0.00E+00">
                  <c:v>-3.4458700000000002E-3</c:v>
                </c:pt>
                <c:pt idx="26617" formatCode="0.00E+00">
                  <c:v>-3.6137500000000002E-3</c:v>
                </c:pt>
                <c:pt idx="26618" formatCode="0.00E+00">
                  <c:v>-3.7814400000000001E-3</c:v>
                </c:pt>
                <c:pt idx="26619" formatCode="0.00E+00">
                  <c:v>-3.9486199999999999E-3</c:v>
                </c:pt>
                <c:pt idx="26620" formatCode="0.00E+00">
                  <c:v>-4.11496E-3</c:v>
                </c:pt>
                <c:pt idx="26621" formatCode="0.00E+00">
                  <c:v>-4.2800499999999997E-3</c:v>
                </c:pt>
                <c:pt idx="26622" formatCode="0.00E+00">
                  <c:v>-4.4435799999999999E-3</c:v>
                </c:pt>
                <c:pt idx="26623" formatCode="0.00E+00">
                  <c:v>-4.6052599999999999E-3</c:v>
                </c:pt>
                <c:pt idx="26624" formatCode="0.00E+00">
                  <c:v>-4.7647699999999998E-3</c:v>
                </c:pt>
                <c:pt idx="26625" formatCode="0.00E+00">
                  <c:v>-4.9216599999999996E-3</c:v>
                </c:pt>
                <c:pt idx="26626" formatCode="0.00E+00">
                  <c:v>-5.0755100000000001E-3</c:v>
                </c:pt>
                <c:pt idx="26627" formatCode="0.00E+00">
                  <c:v>-5.2259400000000001E-3</c:v>
                </c:pt>
                <c:pt idx="26628" formatCode="0.00E+00">
                  <c:v>-5.3725600000000002E-3</c:v>
                </c:pt>
                <c:pt idx="26629" formatCode="0.00E+00">
                  <c:v>-5.5149099999999996E-3</c:v>
                </c:pt>
                <c:pt idx="26630" formatCode="0.00E+00">
                  <c:v>-5.6525899999999999E-3</c:v>
                </c:pt>
                <c:pt idx="26631" formatCode="0.00E+00">
                  <c:v>-5.7853399999999999E-3</c:v>
                </c:pt>
                <c:pt idx="26632" formatCode="0.00E+00">
                  <c:v>-5.91298E-3</c:v>
                </c:pt>
                <c:pt idx="26633" formatCode="0.00E+00">
                  <c:v>-6.0352699999999997E-3</c:v>
                </c:pt>
                <c:pt idx="26634" formatCode="0.00E+00">
                  <c:v>-6.1518800000000002E-3</c:v>
                </c:pt>
                <c:pt idx="26635" formatCode="0.00E+00">
                  <c:v>-6.2624899999999999E-3</c:v>
                </c:pt>
                <c:pt idx="26636" formatCode="0.00E+00">
                  <c:v>-6.3666900000000004E-3</c:v>
                </c:pt>
                <c:pt idx="26637" formatCode="0.00E+00">
                  <c:v>-6.4640899999999996E-3</c:v>
                </c:pt>
                <c:pt idx="26638" formatCode="0.00E+00">
                  <c:v>-6.5543900000000002E-3</c:v>
                </c:pt>
                <c:pt idx="26639" formatCode="0.00E+00">
                  <c:v>-6.6372999999999996E-3</c:v>
                </c:pt>
                <c:pt idx="26640" formatCode="0.00E+00">
                  <c:v>-6.7125600000000002E-3</c:v>
                </c:pt>
                <c:pt idx="26641" formatCode="0.00E+00">
                  <c:v>-6.7801199999999997E-3</c:v>
                </c:pt>
                <c:pt idx="26642" formatCode="0.00E+00">
                  <c:v>-6.8399999999999997E-3</c:v>
                </c:pt>
                <c:pt idx="26643" formatCode="0.00E+00">
                  <c:v>-6.8920500000000003E-3</c:v>
                </c:pt>
                <c:pt idx="26644" formatCode="0.00E+00">
                  <c:v>-6.9360300000000001E-3</c:v>
                </c:pt>
                <c:pt idx="26645" formatCode="0.00E+00">
                  <c:v>-6.97169E-3</c:v>
                </c:pt>
                <c:pt idx="26646" formatCode="0.00E+00">
                  <c:v>-6.9989099999999997E-3</c:v>
                </c:pt>
                <c:pt idx="26647" formatCode="0.00E+00">
                  <c:v>-7.0175999999999997E-3</c:v>
                </c:pt>
                <c:pt idx="26648" formatCode="0.00E+00">
                  <c:v>-7.0277600000000001E-3</c:v>
                </c:pt>
                <c:pt idx="26649" formatCode="0.00E+00">
                  <c:v>-7.0294399999999996E-3</c:v>
                </c:pt>
                <c:pt idx="26650" formatCode="0.00E+00">
                  <c:v>-7.0227199999999997E-3</c:v>
                </c:pt>
                <c:pt idx="26651" formatCode="0.00E+00">
                  <c:v>-7.00762E-3</c:v>
                </c:pt>
                <c:pt idx="26652" formatCode="0.00E+00">
                  <c:v>-6.98411E-3</c:v>
                </c:pt>
                <c:pt idx="26653" formatCode="0.00E+00">
                  <c:v>-6.95212E-3</c:v>
                </c:pt>
                <c:pt idx="26654" formatCode="0.00E+00">
                  <c:v>-6.9116200000000003E-3</c:v>
                </c:pt>
                <c:pt idx="26655" formatCode="0.00E+00">
                  <c:v>-6.8626599999999996E-3</c:v>
                </c:pt>
                <c:pt idx="26656" formatCode="0.00E+00">
                  <c:v>-6.8052599999999996E-3</c:v>
                </c:pt>
                <c:pt idx="26657" formatCode="0.00E+00">
                  <c:v>-6.73932E-3</c:v>
                </c:pt>
                <c:pt idx="26658" formatCode="0.00E+00">
                  <c:v>-6.66469E-3</c:v>
                </c:pt>
                <c:pt idx="26659" formatCode="0.00E+00">
                  <c:v>-6.5815400000000003E-3</c:v>
                </c:pt>
                <c:pt idx="26660" formatCode="0.00E+00">
                  <c:v>-6.49017E-3</c:v>
                </c:pt>
                <c:pt idx="26661" formatCode="0.00E+00">
                  <c:v>-6.3907299999999998E-3</c:v>
                </c:pt>
                <c:pt idx="26662" formatCode="0.00E+00">
                  <c:v>-6.2832299999999999E-3</c:v>
                </c:pt>
                <c:pt idx="26663" formatCode="0.00E+00">
                  <c:v>-6.1677499999999996E-3</c:v>
                </c:pt>
                <c:pt idx="26664" formatCode="0.00E+00">
                  <c:v>-6.0444599999999998E-3</c:v>
                </c:pt>
                <c:pt idx="26665" formatCode="0.00E+00">
                  <c:v>-5.9135799999999999E-3</c:v>
                </c:pt>
                <c:pt idx="26666" formatCode="0.00E+00">
                  <c:v>-5.7753500000000003E-3</c:v>
                </c:pt>
                <c:pt idx="26667" formatCode="0.00E+00">
                  <c:v>-5.6299999999999996E-3</c:v>
                </c:pt>
                <c:pt idx="26668" formatCode="0.00E+00">
                  <c:v>-5.4777599999999999E-3</c:v>
                </c:pt>
                <c:pt idx="26669" formatCode="0.00E+00">
                  <c:v>-5.3189200000000004E-3</c:v>
                </c:pt>
                <c:pt idx="26670" formatCode="0.00E+00">
                  <c:v>-5.1537400000000004E-3</c:v>
                </c:pt>
                <c:pt idx="26671" formatCode="0.00E+00">
                  <c:v>-4.98249E-3</c:v>
                </c:pt>
                <c:pt idx="26672" formatCode="0.00E+00">
                  <c:v>-4.8053899999999997E-3</c:v>
                </c:pt>
                <c:pt idx="26673" formatCode="0.00E+00">
                  <c:v>-4.6227400000000002E-3</c:v>
                </c:pt>
                <c:pt idx="26674" formatCode="0.00E+00">
                  <c:v>-4.4347199999999996E-3</c:v>
                </c:pt>
                <c:pt idx="26675" formatCode="0.00E+00">
                  <c:v>-4.2415100000000004E-3</c:v>
                </c:pt>
                <c:pt idx="26676" formatCode="0.00E+00">
                  <c:v>-4.0433700000000001E-3</c:v>
                </c:pt>
                <c:pt idx="26677" formatCode="0.00E+00">
                  <c:v>-3.8406299999999998E-3</c:v>
                </c:pt>
                <c:pt idx="26678" formatCode="0.00E+00">
                  <c:v>-3.6336599999999999E-3</c:v>
                </c:pt>
                <c:pt idx="26679" formatCode="0.00E+00">
                  <c:v>-3.4228000000000001E-3</c:v>
                </c:pt>
                <c:pt idx="26680" formatCode="0.00E+00">
                  <c:v>-3.2084000000000001E-3</c:v>
                </c:pt>
                <c:pt idx="26681" formatCode="0.00E+00">
                  <c:v>-2.9908600000000001E-3</c:v>
                </c:pt>
                <c:pt idx="26682" formatCode="0.00E+00">
                  <c:v>-2.7705899999999999E-3</c:v>
                </c:pt>
                <c:pt idx="26683" formatCode="0.00E+00">
                  <c:v>-2.5479600000000002E-3</c:v>
                </c:pt>
                <c:pt idx="26684" formatCode="0.00E+00">
                  <c:v>-2.3233099999999999E-3</c:v>
                </c:pt>
                <c:pt idx="26685" formatCode="0.00E+00">
                  <c:v>-2.0969700000000001E-3</c:v>
                </c:pt>
                <c:pt idx="26686" formatCode="0.00E+00">
                  <c:v>-1.86929E-3</c:v>
                </c:pt>
                <c:pt idx="26687" formatCode="0.00E+00">
                  <c:v>-1.6406000000000001E-3</c:v>
                </c:pt>
                <c:pt idx="26688" formatCode="0.00E+00">
                  <c:v>-1.4112899999999999E-3</c:v>
                </c:pt>
                <c:pt idx="26689" formatCode="0.00E+00">
                  <c:v>-1.1817399999999999E-3</c:v>
                </c:pt>
                <c:pt idx="26690" formatCode="0.00E+00">
                  <c:v>-9.5231600000000003E-4</c:v>
                </c:pt>
                <c:pt idx="26691" formatCode="0.00E+00">
                  <c:v>-7.2332099999999997E-4</c:v>
                </c:pt>
                <c:pt idx="26692" formatCode="0.00E+00">
                  <c:v>-4.9504499999999995E-4</c:v>
                </c:pt>
                <c:pt idx="26693" formatCode="0.00E+00">
                  <c:v>-2.6782800000000001E-4</c:v>
                </c:pt>
                <c:pt idx="26694" formatCode="0.00E+00">
                  <c:v>-4.20907E-5</c:v>
                </c:pt>
                <c:pt idx="26695" formatCode="0.00E+00">
                  <c:v>1.81767E-4</c:v>
                </c:pt>
                <c:pt idx="26696" formatCode="0.00E+00">
                  <c:v>4.03435E-4</c:v>
                </c:pt>
                <c:pt idx="26697" formatCode="0.00E+00">
                  <c:v>6.2265200000000001E-4</c:v>
                </c:pt>
                <c:pt idx="26698" formatCode="0.00E+00">
                  <c:v>8.3913900000000003E-4</c:v>
                </c:pt>
                <c:pt idx="26699" formatCode="0.00E+00">
                  <c:v>1.05258E-3</c:v>
                </c:pt>
                <c:pt idx="26700" formatCode="0.00E+00">
                  <c:v>1.2626499999999999E-3</c:v>
                </c:pt>
                <c:pt idx="26701" formatCode="0.00E+00">
                  <c:v>1.46908E-3</c:v>
                </c:pt>
                <c:pt idx="26702" formatCode="0.00E+00">
                  <c:v>1.6716400000000001E-3</c:v>
                </c:pt>
                <c:pt idx="26703" formatCode="0.00E+00">
                  <c:v>1.86998E-3</c:v>
                </c:pt>
                <c:pt idx="26704" formatCode="0.00E+00">
                  <c:v>2.06375E-3</c:v>
                </c:pt>
                <c:pt idx="26705" formatCode="0.00E+00">
                  <c:v>2.25268E-3</c:v>
                </c:pt>
                <c:pt idx="26706" formatCode="0.00E+00">
                  <c:v>2.4365699999999999E-3</c:v>
                </c:pt>
                <c:pt idx="26707" formatCode="0.00E+00">
                  <c:v>2.6152200000000001E-3</c:v>
                </c:pt>
                <c:pt idx="26708" formatCode="0.00E+00">
                  <c:v>2.78839E-3</c:v>
                </c:pt>
                <c:pt idx="26709" formatCode="0.00E+00">
                  <c:v>2.9558900000000001E-3</c:v>
                </c:pt>
                <c:pt idx="26710" formatCode="0.00E+00">
                  <c:v>3.11758E-3</c:v>
                </c:pt>
                <c:pt idx="26711" formatCode="0.00E+00">
                  <c:v>3.2732199999999999E-3</c:v>
                </c:pt>
                <c:pt idx="26712" formatCode="0.00E+00">
                  <c:v>3.42261E-3</c:v>
                </c:pt>
                <c:pt idx="26713" formatCode="0.00E+00">
                  <c:v>3.5655299999999999E-3</c:v>
                </c:pt>
                <c:pt idx="26714" formatCode="0.00E+00">
                  <c:v>3.70185E-3</c:v>
                </c:pt>
                <c:pt idx="26715" formatCode="0.00E+00">
                  <c:v>3.8313800000000001E-3</c:v>
                </c:pt>
                <c:pt idx="26716" formatCode="0.00E+00">
                  <c:v>3.9539900000000001E-3</c:v>
                </c:pt>
                <c:pt idx="26717" formatCode="0.00E+00">
                  <c:v>4.06953E-3</c:v>
                </c:pt>
                <c:pt idx="26718" formatCode="0.00E+00">
                  <c:v>4.1778900000000001E-3</c:v>
                </c:pt>
                <c:pt idx="26719" formatCode="0.00E+00">
                  <c:v>4.27897E-3</c:v>
                </c:pt>
                <c:pt idx="26720" formatCode="0.00E+00">
                  <c:v>4.3727200000000001E-3</c:v>
                </c:pt>
                <c:pt idx="26721" formatCode="0.00E+00">
                  <c:v>4.4590599999999999E-3</c:v>
                </c:pt>
                <c:pt idx="26722" formatCode="0.00E+00">
                  <c:v>4.5379599999999997E-3</c:v>
                </c:pt>
                <c:pt idx="26723" formatCode="0.00E+00">
                  <c:v>4.6094100000000004E-3</c:v>
                </c:pt>
                <c:pt idx="26724" formatCode="0.00E+00">
                  <c:v>4.6734100000000002E-3</c:v>
                </c:pt>
                <c:pt idx="26725" formatCode="0.00E+00">
                  <c:v>4.7299600000000001E-3</c:v>
                </c:pt>
                <c:pt idx="26726" formatCode="0.00E+00">
                  <c:v>4.7790799999999998E-3</c:v>
                </c:pt>
                <c:pt idx="26727" formatCode="0.00E+00">
                  <c:v>4.82081E-3</c:v>
                </c:pt>
                <c:pt idx="26728" formatCode="0.00E+00">
                  <c:v>4.8552100000000004E-3</c:v>
                </c:pt>
                <c:pt idx="26729" formatCode="0.00E+00">
                  <c:v>4.8823900000000003E-3</c:v>
                </c:pt>
                <c:pt idx="26730" formatCode="0.00E+00">
                  <c:v>4.9024300000000002E-3</c:v>
                </c:pt>
                <c:pt idx="26731" formatCode="0.00E+00">
                  <c:v>4.9154100000000003E-3</c:v>
                </c:pt>
                <c:pt idx="26732" formatCode="0.00E+00">
                  <c:v>4.9214000000000003E-3</c:v>
                </c:pt>
                <c:pt idx="26733" formatCode="0.00E+00">
                  <c:v>4.9204499999999998E-3</c:v>
                </c:pt>
                <c:pt idx="26734" formatCode="0.00E+00">
                  <c:v>4.9127099999999998E-3</c:v>
                </c:pt>
                <c:pt idx="26735" formatCode="0.00E+00">
                  <c:v>4.8983500000000001E-3</c:v>
                </c:pt>
                <c:pt idx="26736" formatCode="0.00E+00">
                  <c:v>4.8775800000000003E-3</c:v>
                </c:pt>
                <c:pt idx="26737" formatCode="0.00E+00">
                  <c:v>4.8505500000000003E-3</c:v>
                </c:pt>
                <c:pt idx="26738" formatCode="0.00E+00">
                  <c:v>4.8174400000000001E-3</c:v>
                </c:pt>
                <c:pt idx="26739" formatCode="0.00E+00">
                  <c:v>4.7784500000000001E-3</c:v>
                </c:pt>
                <c:pt idx="26740" formatCode="0.00E+00">
                  <c:v>4.7337400000000002E-3</c:v>
                </c:pt>
                <c:pt idx="26741" formatCode="0.00E+00">
                  <c:v>4.6834299999999997E-3</c:v>
                </c:pt>
                <c:pt idx="26742" formatCode="0.00E+00">
                  <c:v>4.6276700000000004E-3</c:v>
                </c:pt>
                <c:pt idx="26743" formatCode="0.00E+00">
                  <c:v>4.5667099999999999E-3</c:v>
                </c:pt>
                <c:pt idx="26744" formatCode="0.00E+00">
                  <c:v>4.5008299999999999E-3</c:v>
                </c:pt>
                <c:pt idx="26745" formatCode="0.00E+00">
                  <c:v>4.4302999999999999E-3</c:v>
                </c:pt>
                <c:pt idx="26746" formatCode="0.00E+00">
                  <c:v>4.3553400000000001E-3</c:v>
                </c:pt>
                <c:pt idx="26747" formatCode="0.00E+00">
                  <c:v>4.27619E-3</c:v>
                </c:pt>
                <c:pt idx="26748" formatCode="0.00E+00">
                  <c:v>4.1931299999999998E-3</c:v>
                </c:pt>
                <c:pt idx="26749" formatCode="0.00E+00">
                  <c:v>4.1064600000000001E-3</c:v>
                </c:pt>
                <c:pt idx="26750" formatCode="0.00E+00">
                  <c:v>4.01651E-3</c:v>
                </c:pt>
                <c:pt idx="26751" formatCode="0.00E+00">
                  <c:v>3.9235499999999996E-3</c:v>
                </c:pt>
                <c:pt idx="26752" formatCode="0.00E+00">
                  <c:v>3.8278000000000001E-3</c:v>
                </c:pt>
                <c:pt idx="26753" formatCode="0.00E+00">
                  <c:v>3.7294899999999998E-3</c:v>
                </c:pt>
                <c:pt idx="26754" formatCode="0.00E+00">
                  <c:v>3.6288700000000002E-3</c:v>
                </c:pt>
                <c:pt idx="26755" formatCode="0.00E+00">
                  <c:v>3.5261899999999998E-3</c:v>
                </c:pt>
                <c:pt idx="26756" formatCode="0.00E+00">
                  <c:v>3.4217599999999998E-3</c:v>
                </c:pt>
                <c:pt idx="26757" formatCode="0.00E+00">
                  <c:v>3.3159600000000002E-3</c:v>
                </c:pt>
                <c:pt idx="26758" formatCode="0.00E+00">
                  <c:v>3.2091699999999999E-3</c:v>
                </c:pt>
                <c:pt idx="26759" formatCode="0.00E+00">
                  <c:v>3.1017000000000002E-3</c:v>
                </c:pt>
                <c:pt idx="26760" formatCode="0.00E+00">
                  <c:v>2.9938500000000002E-3</c:v>
                </c:pt>
                <c:pt idx="26761" formatCode="0.00E+00">
                  <c:v>2.88588E-3</c:v>
                </c:pt>
                <c:pt idx="26762" formatCode="0.00E+00">
                  <c:v>2.7780499999999998E-3</c:v>
                </c:pt>
                <c:pt idx="26763" formatCode="0.00E+00">
                  <c:v>2.67066E-3</c:v>
                </c:pt>
                <c:pt idx="26764" formatCode="0.00E+00">
                  <c:v>2.5640099999999998E-3</c:v>
                </c:pt>
                <c:pt idx="26765" formatCode="0.00E+00">
                  <c:v>2.45831E-3</c:v>
                </c:pt>
                <c:pt idx="26766" formatCode="0.00E+00">
                  <c:v>2.3537599999999999E-3</c:v>
                </c:pt>
                <c:pt idx="26767" formatCode="0.00E+00">
                  <c:v>2.2507199999999999E-3</c:v>
                </c:pt>
                <c:pt idx="26768" formatCode="0.00E+00">
                  <c:v>2.14956E-3</c:v>
                </c:pt>
                <c:pt idx="26769" formatCode="0.00E+00">
                  <c:v>2.0506600000000002E-3</c:v>
                </c:pt>
                <c:pt idx="26770" formatCode="0.00E+00">
                  <c:v>1.9543099999999999E-3</c:v>
                </c:pt>
                <c:pt idx="26771" formatCode="0.00E+00">
                  <c:v>1.8607999999999999E-3</c:v>
                </c:pt>
                <c:pt idx="26772" formatCode="0.00E+00">
                  <c:v>1.77038E-3</c:v>
                </c:pt>
                <c:pt idx="26773" formatCode="0.00E+00">
                  <c:v>1.6832699999999999E-3</c:v>
                </c:pt>
                <c:pt idx="26774" formatCode="0.00E+00">
                  <c:v>1.59968E-3</c:v>
                </c:pt>
                <c:pt idx="26775" formatCode="0.00E+00">
                  <c:v>1.51983E-3</c:v>
                </c:pt>
                <c:pt idx="26776" formatCode="0.00E+00">
                  <c:v>1.4439100000000001E-3</c:v>
                </c:pt>
                <c:pt idx="26777" formatCode="0.00E+00">
                  <c:v>1.3721300000000001E-3</c:v>
                </c:pt>
                <c:pt idx="26778" formatCode="0.00E+00">
                  <c:v>1.3047E-3</c:v>
                </c:pt>
                <c:pt idx="26779" formatCode="0.00E+00">
                  <c:v>1.24182E-3</c:v>
                </c:pt>
                <c:pt idx="26780" formatCode="0.00E+00">
                  <c:v>1.1836800000000001E-3</c:v>
                </c:pt>
                <c:pt idx="26781" formatCode="0.00E+00">
                  <c:v>1.1304100000000001E-3</c:v>
                </c:pt>
                <c:pt idx="26782" formatCode="0.00E+00">
                  <c:v>1.0821100000000001E-3</c:v>
                </c:pt>
                <c:pt idx="26783" formatCode="0.00E+00">
                  <c:v>1.03886E-3</c:v>
                </c:pt>
                <c:pt idx="26784" formatCode="0.00E+00">
                  <c:v>1.0007900000000001E-3</c:v>
                </c:pt>
                <c:pt idx="26785" formatCode="0.00E+00">
                  <c:v>9.6802599999999998E-4</c:v>
                </c:pt>
                <c:pt idx="26786" formatCode="0.00E+00">
                  <c:v>9.40787E-4</c:v>
                </c:pt>
                <c:pt idx="26787" formatCode="0.00E+00">
                  <c:v>9.1925899999999996E-4</c:v>
                </c:pt>
                <c:pt idx="26788" formatCode="0.00E+00">
                  <c:v>9.0356300000000002E-4</c:v>
                </c:pt>
                <c:pt idx="26789" formatCode="0.00E+00">
                  <c:v>8.9376500000000003E-4</c:v>
                </c:pt>
                <c:pt idx="26790" formatCode="0.00E+00">
                  <c:v>8.8990200000000003E-4</c:v>
                </c:pt>
                <c:pt idx="26791" formatCode="0.00E+00">
                  <c:v>8.9200499999999997E-4</c:v>
                </c:pt>
                <c:pt idx="26792" formatCode="0.00E+00">
                  <c:v>9.0007800000000001E-4</c:v>
                </c:pt>
                <c:pt idx="26793" formatCode="0.00E+00">
                  <c:v>9.1405000000000002E-4</c:v>
                </c:pt>
                <c:pt idx="26794" formatCode="0.00E+00">
                  <c:v>9.3379400000000005E-4</c:v>
                </c:pt>
                <c:pt idx="26795" formatCode="0.00E+00">
                  <c:v>9.5922800000000001E-4</c:v>
                </c:pt>
                <c:pt idx="26796" formatCode="0.00E+00">
                  <c:v>9.9031100000000001E-4</c:v>
                </c:pt>
                <c:pt idx="26797" formatCode="0.00E+00">
                  <c:v>1.02703E-3</c:v>
                </c:pt>
                <c:pt idx="26798" formatCode="0.00E+00">
                  <c:v>1.0694000000000001E-3</c:v>
                </c:pt>
                <c:pt idx="26799" formatCode="0.00E+00">
                  <c:v>1.1174100000000001E-3</c:v>
                </c:pt>
                <c:pt idx="26800" formatCode="0.00E+00">
                  <c:v>1.1709800000000001E-3</c:v>
                </c:pt>
                <c:pt idx="26801" formatCode="0.00E+00">
                  <c:v>1.23004E-3</c:v>
                </c:pt>
                <c:pt idx="26802" formatCode="0.00E+00">
                  <c:v>1.29459E-3</c:v>
                </c:pt>
                <c:pt idx="26803" formatCode="0.00E+00">
                  <c:v>1.3645700000000001E-3</c:v>
                </c:pt>
                <c:pt idx="26804" formatCode="0.00E+00">
                  <c:v>1.43979E-3</c:v>
                </c:pt>
                <c:pt idx="26805" formatCode="0.00E+00">
                  <c:v>1.5200999999999999E-3</c:v>
                </c:pt>
                <c:pt idx="26806" formatCode="0.00E+00">
                  <c:v>1.6053700000000001E-3</c:v>
                </c:pt>
                <c:pt idx="26807" formatCode="0.00E+00">
                  <c:v>1.69527E-3</c:v>
                </c:pt>
                <c:pt idx="26808" formatCode="0.00E+00">
                  <c:v>1.7893900000000001E-3</c:v>
                </c:pt>
                <c:pt idx="26809" formatCode="0.00E+00">
                  <c:v>1.8874899999999999E-3</c:v>
                </c:pt>
                <c:pt idx="26810" formatCode="0.00E+00">
                  <c:v>1.9895099999999999E-3</c:v>
                </c:pt>
                <c:pt idx="26811" formatCode="0.00E+00">
                  <c:v>2.0953399999999998E-3</c:v>
                </c:pt>
                <c:pt idx="26812" formatCode="0.00E+00">
                  <c:v>2.2048300000000001E-3</c:v>
                </c:pt>
                <c:pt idx="26813" formatCode="0.00E+00">
                  <c:v>2.3178199999999999E-3</c:v>
                </c:pt>
                <c:pt idx="26814" formatCode="0.00E+00">
                  <c:v>2.4340999999999998E-3</c:v>
                </c:pt>
                <c:pt idx="26815" formatCode="0.00E+00">
                  <c:v>2.5534099999999999E-3</c:v>
                </c:pt>
                <c:pt idx="26816" formatCode="0.00E+00">
                  <c:v>2.6754499999999998E-3</c:v>
                </c:pt>
                <c:pt idx="26817" formatCode="0.00E+00">
                  <c:v>2.79993E-3</c:v>
                </c:pt>
                <c:pt idx="26818" formatCode="0.00E+00">
                  <c:v>2.92654E-3</c:v>
                </c:pt>
                <c:pt idx="26819" formatCode="0.00E+00">
                  <c:v>3.05499E-3</c:v>
                </c:pt>
                <c:pt idx="26820" formatCode="0.00E+00">
                  <c:v>3.18499E-3</c:v>
                </c:pt>
                <c:pt idx="26821" formatCode="0.00E+00">
                  <c:v>3.3162399999999998E-3</c:v>
                </c:pt>
                <c:pt idx="26822" formatCode="0.00E+00">
                  <c:v>3.4484199999999998E-3</c:v>
                </c:pt>
                <c:pt idx="26823" formatCode="0.00E+00">
                  <c:v>3.5812399999999999E-3</c:v>
                </c:pt>
                <c:pt idx="26824" formatCode="0.00E+00">
                  <c:v>3.7143699999999998E-3</c:v>
                </c:pt>
                <c:pt idx="26825" formatCode="0.00E+00">
                  <c:v>3.8475599999999999E-3</c:v>
                </c:pt>
                <c:pt idx="26826" formatCode="0.00E+00">
                  <c:v>3.9805400000000003E-3</c:v>
                </c:pt>
                <c:pt idx="26827" formatCode="0.00E+00">
                  <c:v>4.1129399999999998E-3</c:v>
                </c:pt>
                <c:pt idx="26828" formatCode="0.00E+00">
                  <c:v>4.2443899999999998E-3</c:v>
                </c:pt>
                <c:pt idx="26829" formatCode="0.00E+00">
                  <c:v>4.3745900000000002E-3</c:v>
                </c:pt>
                <c:pt idx="26830" formatCode="0.00E+00">
                  <c:v>4.5033299999999998E-3</c:v>
                </c:pt>
                <c:pt idx="26831" formatCode="0.00E+00">
                  <c:v>4.6303000000000004E-3</c:v>
                </c:pt>
                <c:pt idx="26832" formatCode="0.00E+00">
                  <c:v>4.7551599999999996E-3</c:v>
                </c:pt>
                <c:pt idx="26833" formatCode="0.00E+00">
                  <c:v>4.8775499999999996E-3</c:v>
                </c:pt>
                <c:pt idx="26834" formatCode="0.00E+00">
                  <c:v>4.9971800000000004E-3</c:v>
                </c:pt>
                <c:pt idx="26835" formatCode="0.00E+00">
                  <c:v>5.1137999999999999E-3</c:v>
                </c:pt>
                <c:pt idx="26836" formatCode="0.00E+00">
                  <c:v>5.2270800000000003E-3</c:v>
                </c:pt>
                <c:pt idx="26837" formatCode="0.00E+00">
                  <c:v>5.3367500000000003E-3</c:v>
                </c:pt>
                <c:pt idx="26838" formatCode="0.00E+00">
                  <c:v>5.4425699999999999E-3</c:v>
                </c:pt>
                <c:pt idx="26839" formatCode="0.00E+00">
                  <c:v>5.5443200000000002E-3</c:v>
                </c:pt>
                <c:pt idx="26840" formatCode="0.00E+00">
                  <c:v>5.6418299999999996E-3</c:v>
                </c:pt>
                <c:pt idx="26841" formatCode="0.00E+00">
                  <c:v>5.7349499999999999E-3</c:v>
                </c:pt>
                <c:pt idx="26842" formatCode="0.00E+00">
                  <c:v>5.8234699999999999E-3</c:v>
                </c:pt>
                <c:pt idx="26843" formatCode="0.00E+00">
                  <c:v>5.90714E-3</c:v>
                </c:pt>
                <c:pt idx="26844" formatCode="0.00E+00">
                  <c:v>5.9856900000000001E-3</c:v>
                </c:pt>
                <c:pt idx="26845" formatCode="0.00E+00">
                  <c:v>6.0588700000000001E-3</c:v>
                </c:pt>
                <c:pt idx="26846" formatCode="0.00E+00">
                  <c:v>6.1264800000000001E-3</c:v>
                </c:pt>
                <c:pt idx="26847" formatCode="0.00E+00">
                  <c:v>6.1882700000000001E-3</c:v>
                </c:pt>
                <c:pt idx="26848" formatCode="0.00E+00">
                  <c:v>6.2439699999999997E-3</c:v>
                </c:pt>
                <c:pt idx="26849" formatCode="0.00E+00">
                  <c:v>6.2932999999999999E-3</c:v>
                </c:pt>
                <c:pt idx="26850" formatCode="0.00E+00">
                  <c:v>6.3360999999999999E-3</c:v>
                </c:pt>
                <c:pt idx="26851" formatCode="0.00E+00">
                  <c:v>6.3722600000000003E-3</c:v>
                </c:pt>
                <c:pt idx="26852" formatCode="0.00E+00">
                  <c:v>6.40165E-3</c:v>
                </c:pt>
                <c:pt idx="26853" formatCode="0.00E+00">
                  <c:v>6.4241699999999999E-3</c:v>
                </c:pt>
                <c:pt idx="26854" formatCode="0.00E+00">
                  <c:v>6.4397500000000002E-3</c:v>
                </c:pt>
                <c:pt idx="26855" formatCode="0.00E+00">
                  <c:v>6.4483199999999996E-3</c:v>
                </c:pt>
                <c:pt idx="26856" formatCode="0.00E+00">
                  <c:v>6.4496800000000002E-3</c:v>
                </c:pt>
                <c:pt idx="26857" formatCode="0.00E+00">
                  <c:v>6.44357E-3</c:v>
                </c:pt>
                <c:pt idx="26858" formatCode="0.00E+00">
                  <c:v>6.4299099999999996E-3</c:v>
                </c:pt>
                <c:pt idx="26859" formatCode="0.00E+00">
                  <c:v>6.40867E-3</c:v>
                </c:pt>
                <c:pt idx="26860" formatCode="0.00E+00">
                  <c:v>6.3799199999999999E-3</c:v>
                </c:pt>
                <c:pt idx="26861" formatCode="0.00E+00">
                  <c:v>6.3437700000000003E-3</c:v>
                </c:pt>
                <c:pt idx="26862" formatCode="0.00E+00">
                  <c:v>6.3002400000000004E-3</c:v>
                </c:pt>
                <c:pt idx="26863" formatCode="0.00E+00">
                  <c:v>6.2493100000000001E-3</c:v>
                </c:pt>
                <c:pt idx="26864" formatCode="0.00E+00">
                  <c:v>6.1911400000000004E-3</c:v>
                </c:pt>
                <c:pt idx="26865" formatCode="0.00E+00">
                  <c:v>6.1258900000000002E-3</c:v>
                </c:pt>
                <c:pt idx="26866" formatCode="0.00E+00">
                  <c:v>6.0535600000000004E-3</c:v>
                </c:pt>
                <c:pt idx="26867" formatCode="0.00E+00">
                  <c:v>5.9740899999999996E-3</c:v>
                </c:pt>
                <c:pt idx="26868" formatCode="0.00E+00">
                  <c:v>5.8875500000000001E-3</c:v>
                </c:pt>
                <c:pt idx="26869" formatCode="0.00E+00">
                  <c:v>5.7939899999999997E-3</c:v>
                </c:pt>
                <c:pt idx="26870" formatCode="0.00E+00">
                  <c:v>5.6932500000000004E-3</c:v>
                </c:pt>
                <c:pt idx="26871" formatCode="0.00E+00">
                  <c:v>5.5853099999999996E-3</c:v>
                </c:pt>
                <c:pt idx="26872" formatCode="0.00E+00">
                  <c:v>5.4703299999999998E-3</c:v>
                </c:pt>
                <c:pt idx="26873" formatCode="0.00E+00">
                  <c:v>5.3485399999999997E-3</c:v>
                </c:pt>
                <c:pt idx="26874" formatCode="0.00E+00">
                  <c:v>5.2202000000000004E-3</c:v>
                </c:pt>
                <c:pt idx="26875" formatCode="0.00E+00">
                  <c:v>5.0856800000000004E-3</c:v>
                </c:pt>
                <c:pt idx="26876" formatCode="0.00E+00">
                  <c:v>4.9453300000000004E-3</c:v>
                </c:pt>
                <c:pt idx="26877" formatCode="0.00E+00">
                  <c:v>4.7994300000000004E-3</c:v>
                </c:pt>
                <c:pt idx="26878" formatCode="0.00E+00">
                  <c:v>4.6482199999999998E-3</c:v>
                </c:pt>
                <c:pt idx="26879" formatCode="0.00E+00">
                  <c:v>4.4919699999999996E-3</c:v>
                </c:pt>
                <c:pt idx="26880" formatCode="0.00E+00">
                  <c:v>4.33096E-3</c:v>
                </c:pt>
                <c:pt idx="26881" formatCode="0.00E+00">
                  <c:v>4.1654600000000002E-3</c:v>
                </c:pt>
                <c:pt idx="26882" formatCode="0.00E+00">
                  <c:v>3.9957300000000003E-3</c:v>
                </c:pt>
                <c:pt idx="26883" formatCode="0.00E+00">
                  <c:v>3.8219399999999998E-3</c:v>
                </c:pt>
                <c:pt idx="26884" formatCode="0.00E+00">
                  <c:v>3.6443199999999999E-3</c:v>
                </c:pt>
                <c:pt idx="26885" formatCode="0.00E+00">
                  <c:v>3.4632E-3</c:v>
                </c:pt>
                <c:pt idx="26886" formatCode="0.00E+00">
                  <c:v>3.2788800000000001E-3</c:v>
                </c:pt>
                <c:pt idx="26887" formatCode="0.00E+00">
                  <c:v>3.0917000000000002E-3</c:v>
                </c:pt>
                <c:pt idx="26888" formatCode="0.00E+00">
                  <c:v>2.9020399999999998E-3</c:v>
                </c:pt>
                <c:pt idx="26889" formatCode="0.00E+00">
                  <c:v>2.7103499999999998E-3</c:v>
                </c:pt>
                <c:pt idx="26890" formatCode="0.00E+00">
                  <c:v>2.5169599999999999E-3</c:v>
                </c:pt>
                <c:pt idx="26891" formatCode="0.00E+00">
                  <c:v>2.3222099999999999E-3</c:v>
                </c:pt>
                <c:pt idx="26892" formatCode="0.00E+00">
                  <c:v>2.1264700000000001E-3</c:v>
                </c:pt>
                <c:pt idx="26893" formatCode="0.00E+00">
                  <c:v>1.9300999999999999E-3</c:v>
                </c:pt>
                <c:pt idx="26894" formatCode="0.00E+00">
                  <c:v>1.73339E-3</c:v>
                </c:pt>
                <c:pt idx="26895" formatCode="0.00E+00">
                  <c:v>1.53667E-3</c:v>
                </c:pt>
                <c:pt idx="26896" formatCode="0.00E+00">
                  <c:v>1.34023E-3</c:v>
                </c:pt>
                <c:pt idx="26897" formatCode="0.00E+00">
                  <c:v>1.1443899999999999E-3</c:v>
                </c:pt>
                <c:pt idx="26898" formatCode="0.00E+00">
                  <c:v>9.4954600000000001E-4</c:v>
                </c:pt>
                <c:pt idx="26899" formatCode="0.00E+00">
                  <c:v>7.5619299999999995E-4</c:v>
                </c:pt>
                <c:pt idx="26900" formatCode="0.00E+00">
                  <c:v>5.6482500000000003E-4</c:v>
                </c:pt>
                <c:pt idx="26901" formatCode="0.00E+00">
                  <c:v>3.75836E-4</c:v>
                </c:pt>
                <c:pt idx="26902" formatCode="0.00E+00">
                  <c:v>1.89576E-4</c:v>
                </c:pt>
                <c:pt idx="26903" formatCode="0.00E+00">
                  <c:v>6.4457099999999998E-6</c:v>
                </c:pt>
                <c:pt idx="26904" formatCode="0.00E+00">
                  <c:v>-1.73048E-4</c:v>
                </c:pt>
                <c:pt idx="26905" formatCode="0.00E+00">
                  <c:v>-3.4834599999999997E-4</c:v>
                </c:pt>
                <c:pt idx="26906" formatCode="0.00E+00">
                  <c:v>-5.1896500000000003E-4</c:v>
                </c:pt>
                <c:pt idx="26907" formatCode="0.00E+00">
                  <c:v>-6.8453100000000005E-4</c:v>
                </c:pt>
                <c:pt idx="26908" formatCode="0.00E+00">
                  <c:v>-8.4467899999999998E-4</c:v>
                </c:pt>
                <c:pt idx="26909" formatCode="0.00E+00">
                  <c:v>-9.9907100000000003E-4</c:v>
                </c:pt>
                <c:pt idx="26910" formatCode="0.00E+00">
                  <c:v>-1.14748E-3</c:v>
                </c:pt>
                <c:pt idx="26911" formatCode="0.00E+00">
                  <c:v>-1.28977E-3</c:v>
                </c:pt>
                <c:pt idx="26912" formatCode="0.00E+00">
                  <c:v>-1.4258000000000001E-3</c:v>
                </c:pt>
                <c:pt idx="26913" formatCode="0.00E+00">
                  <c:v>-1.5552299999999999E-3</c:v>
                </c:pt>
                <c:pt idx="26914" formatCode="0.00E+00">
                  <c:v>-1.6776199999999999E-3</c:v>
                </c:pt>
                <c:pt idx="26915" formatCode="0.00E+00">
                  <c:v>-1.7924499999999999E-3</c:v>
                </c:pt>
                <c:pt idx="26916" formatCode="0.00E+00">
                  <c:v>-1.8992499999999999E-3</c:v>
                </c:pt>
                <c:pt idx="26917" formatCode="0.00E+00">
                  <c:v>-1.9975800000000001E-3</c:v>
                </c:pt>
                <c:pt idx="26918" formatCode="0.00E+00">
                  <c:v>-2.0871399999999999E-3</c:v>
                </c:pt>
                <c:pt idx="26919" formatCode="0.00E+00">
                  <c:v>-2.1677200000000002E-3</c:v>
                </c:pt>
                <c:pt idx="26920" formatCode="0.00E+00">
                  <c:v>-2.23916E-3</c:v>
                </c:pt>
                <c:pt idx="26921" formatCode="0.00E+00">
                  <c:v>-2.3012699999999998E-3</c:v>
                </c:pt>
                <c:pt idx="26922" formatCode="0.00E+00">
                  <c:v>-2.3537599999999999E-3</c:v>
                </c:pt>
                <c:pt idx="26923" formatCode="0.00E+00">
                  <c:v>-2.39624E-3</c:v>
                </c:pt>
                <c:pt idx="26924" formatCode="0.00E+00">
                  <c:v>-2.4283899999999999E-3</c:v>
                </c:pt>
                <c:pt idx="26925" formatCode="0.00E+00">
                  <c:v>-2.4500300000000002E-3</c:v>
                </c:pt>
                <c:pt idx="26926" formatCode="0.00E+00">
                  <c:v>-2.4610399999999998E-3</c:v>
                </c:pt>
                <c:pt idx="26927" formatCode="0.00E+00">
                  <c:v>-2.46124E-3</c:v>
                </c:pt>
                <c:pt idx="26928" formatCode="0.00E+00">
                  <c:v>-2.4505500000000001E-3</c:v>
                </c:pt>
                <c:pt idx="26929" formatCode="0.00E+00">
                  <c:v>-2.4290599999999998E-3</c:v>
                </c:pt>
                <c:pt idx="26930" formatCode="0.00E+00">
                  <c:v>-2.3967400000000001E-3</c:v>
                </c:pt>
                <c:pt idx="26931" formatCode="0.00E+00">
                  <c:v>-2.35344E-3</c:v>
                </c:pt>
                <c:pt idx="26932" formatCode="0.00E+00">
                  <c:v>-2.2990699999999998E-3</c:v>
                </c:pt>
                <c:pt idx="26933" formatCode="0.00E+00">
                  <c:v>-2.2336299999999999E-3</c:v>
                </c:pt>
                <c:pt idx="26934" formatCode="0.00E+00">
                  <c:v>-2.1571199999999998E-3</c:v>
                </c:pt>
                <c:pt idx="26935" formatCode="0.00E+00">
                  <c:v>-2.0695900000000001E-3</c:v>
                </c:pt>
                <c:pt idx="26936" formatCode="0.00E+00">
                  <c:v>-1.9710299999999999E-3</c:v>
                </c:pt>
                <c:pt idx="26937" formatCode="0.00E+00">
                  <c:v>-1.8613600000000001E-3</c:v>
                </c:pt>
                <c:pt idx="26938" formatCode="0.00E+00">
                  <c:v>-1.7404600000000001E-3</c:v>
                </c:pt>
                <c:pt idx="26939" formatCode="0.00E+00">
                  <c:v>-1.6083E-3</c:v>
                </c:pt>
                <c:pt idx="26940" formatCode="0.00E+00">
                  <c:v>-1.46502E-3</c:v>
                </c:pt>
                <c:pt idx="26941" formatCode="0.00E+00">
                  <c:v>-1.3107500000000001E-3</c:v>
                </c:pt>
                <c:pt idx="26942" formatCode="0.00E+00">
                  <c:v>-1.14562E-3</c:v>
                </c:pt>
                <c:pt idx="26943" formatCode="0.00E+00">
                  <c:v>-9.6962999999999997E-4</c:v>
                </c:pt>
                <c:pt idx="26944" formatCode="0.00E+00">
                  <c:v>-7.8281599999999998E-4</c:v>
                </c:pt>
                <c:pt idx="26945" formatCode="0.00E+00">
                  <c:v>-5.8532099999999997E-4</c:v>
                </c:pt>
                <c:pt idx="26946" formatCode="0.00E+00">
                  <c:v>-3.77403E-4</c:v>
                </c:pt>
                <c:pt idx="26947" formatCode="0.00E+00">
                  <c:v>-1.5929E-4</c:v>
                </c:pt>
                <c:pt idx="26948" formatCode="0.00E+00">
                  <c:v>6.8801900000000003E-5</c:v>
                </c:pt>
                <c:pt idx="26949" formatCode="0.00E+00">
                  <c:v>3.0658299999999997E-4</c:v>
                </c:pt>
                <c:pt idx="26950" formatCode="0.00E+00">
                  <c:v>5.5374600000000003E-4</c:v>
                </c:pt>
                <c:pt idx="26951" formatCode="0.00E+00">
                  <c:v>8.1004700000000005E-4</c:v>
                </c:pt>
                <c:pt idx="26952" formatCode="0.00E+00">
                  <c:v>1.0752299999999999E-3</c:v>
                </c:pt>
                <c:pt idx="26953" formatCode="0.00E+00">
                  <c:v>1.3489400000000001E-3</c:v>
                </c:pt>
                <c:pt idx="26954" formatCode="0.00E+00">
                  <c:v>1.6308200000000001E-3</c:v>
                </c:pt>
                <c:pt idx="26955" formatCode="0.00E+00">
                  <c:v>1.92049E-3</c:v>
                </c:pt>
                <c:pt idx="26956" formatCode="0.00E+00">
                  <c:v>2.2176100000000001E-3</c:v>
                </c:pt>
                <c:pt idx="26957" formatCode="0.00E+00">
                  <c:v>2.5218800000000002E-3</c:v>
                </c:pt>
                <c:pt idx="26958" formatCode="0.00E+00">
                  <c:v>2.83301E-3</c:v>
                </c:pt>
                <c:pt idx="26959" formatCode="0.00E+00">
                  <c:v>3.1506699999999999E-3</c:v>
                </c:pt>
                <c:pt idx="26960" formatCode="0.00E+00">
                  <c:v>3.47446E-3</c:v>
                </c:pt>
                <c:pt idx="26961" formatCode="0.00E+00">
                  <c:v>3.8040000000000001E-3</c:v>
                </c:pt>
                <c:pt idx="26962" formatCode="0.00E+00">
                  <c:v>4.1388600000000003E-3</c:v>
                </c:pt>
                <c:pt idx="26963" formatCode="0.00E+00">
                  <c:v>4.4785399999999996E-3</c:v>
                </c:pt>
                <c:pt idx="26964" formatCode="0.00E+00">
                  <c:v>4.8224100000000001E-3</c:v>
                </c:pt>
                <c:pt idx="26965" formatCode="0.00E+00">
                  <c:v>5.16988E-3</c:v>
                </c:pt>
                <c:pt idx="26966" formatCode="0.00E+00">
                  <c:v>5.5205200000000001E-3</c:v>
                </c:pt>
                <c:pt idx="26967" formatCode="0.00E+00">
                  <c:v>5.8740800000000003E-3</c:v>
                </c:pt>
                <c:pt idx="26968" formatCode="0.00E+00">
                  <c:v>6.2302399999999997E-3</c:v>
                </c:pt>
                <c:pt idx="26969" formatCode="0.00E+00">
                  <c:v>6.5885500000000003E-3</c:v>
                </c:pt>
                <c:pt idx="26970" formatCode="0.00E+00">
                  <c:v>6.94847E-3</c:v>
                </c:pt>
                <c:pt idx="26971" formatCode="0.00E+00">
                  <c:v>7.3094700000000002E-3</c:v>
                </c:pt>
                <c:pt idx="26972" formatCode="0.00E+00">
                  <c:v>7.6710299999999997E-3</c:v>
                </c:pt>
                <c:pt idx="26973" formatCode="0.00E+00">
                  <c:v>8.0325899999999992E-3</c:v>
                </c:pt>
                <c:pt idx="26974" formatCode="0.00E+00">
                  <c:v>8.3935799999999994E-3</c:v>
                </c:pt>
                <c:pt idx="26975" formatCode="0.00E+00">
                  <c:v>8.7534399999999995E-3</c:v>
                </c:pt>
                <c:pt idx="26976" formatCode="0.00E+00">
                  <c:v>9.1116500000000007E-3</c:v>
                </c:pt>
                <c:pt idx="26977" formatCode="0.00E+00">
                  <c:v>9.4678000000000002E-3</c:v>
                </c:pt>
                <c:pt idx="26978" formatCode="0.00E+00">
                  <c:v>9.8215400000000001E-3</c:v>
                </c:pt>
                <c:pt idx="26979">
                  <c:v>1.0172499999999999E-2</c:v>
                </c:pt>
                <c:pt idx="26980">
                  <c:v>1.052E-2</c:v>
                </c:pt>
                <c:pt idx="26981">
                  <c:v>1.08637E-2</c:v>
                </c:pt>
                <c:pt idx="26982">
                  <c:v>1.1202999999999999E-2</c:v>
                </c:pt>
                <c:pt idx="26983">
                  <c:v>1.15373E-2</c:v>
                </c:pt>
                <c:pt idx="26984">
                  <c:v>1.1866099999999999E-2</c:v>
                </c:pt>
                <c:pt idx="26985">
                  <c:v>1.2188900000000001E-2</c:v>
                </c:pt>
                <c:pt idx="26986">
                  <c:v>1.25053E-2</c:v>
                </c:pt>
                <c:pt idx="26987">
                  <c:v>1.2815E-2</c:v>
                </c:pt>
                <c:pt idx="26988">
                  <c:v>1.31174E-2</c:v>
                </c:pt>
                <c:pt idx="26989">
                  <c:v>1.34118E-2</c:v>
                </c:pt>
                <c:pt idx="26990">
                  <c:v>1.3698E-2</c:v>
                </c:pt>
                <c:pt idx="26991">
                  <c:v>1.39755E-2</c:v>
                </c:pt>
                <c:pt idx="26992">
                  <c:v>1.42439E-2</c:v>
                </c:pt>
                <c:pt idx="26993">
                  <c:v>1.45028E-2</c:v>
                </c:pt>
                <c:pt idx="26994">
                  <c:v>1.4751800000000001E-2</c:v>
                </c:pt>
                <c:pt idx="26995">
                  <c:v>1.49906E-2</c:v>
                </c:pt>
                <c:pt idx="26996">
                  <c:v>1.5218600000000001E-2</c:v>
                </c:pt>
                <c:pt idx="26997">
                  <c:v>1.54357E-2</c:v>
                </c:pt>
                <c:pt idx="26998">
                  <c:v>1.5641499999999999E-2</c:v>
                </c:pt>
                <c:pt idx="26999">
                  <c:v>1.5835599999999998E-2</c:v>
                </c:pt>
                <c:pt idx="27000">
                  <c:v>1.6017699999999999E-2</c:v>
                </c:pt>
                <c:pt idx="27001">
                  <c:v>1.61875E-2</c:v>
                </c:pt>
                <c:pt idx="27002">
                  <c:v>1.63448E-2</c:v>
                </c:pt>
                <c:pt idx="27003">
                  <c:v>1.6489299999999998E-2</c:v>
                </c:pt>
                <c:pt idx="27004">
                  <c:v>1.6620599999999999E-2</c:v>
                </c:pt>
                <c:pt idx="27005">
                  <c:v>1.6738599999999999E-2</c:v>
                </c:pt>
                <c:pt idx="27006">
                  <c:v>1.6843299999999999E-2</c:v>
                </c:pt>
                <c:pt idx="27007">
                  <c:v>1.6934399999999999E-2</c:v>
                </c:pt>
                <c:pt idx="27008">
                  <c:v>1.7011999999999999E-2</c:v>
                </c:pt>
                <c:pt idx="27009">
                  <c:v>1.7075699999999999E-2</c:v>
                </c:pt>
                <c:pt idx="27010">
                  <c:v>1.71253E-2</c:v>
                </c:pt>
                <c:pt idx="27011">
                  <c:v>1.71609E-2</c:v>
                </c:pt>
                <c:pt idx="27012">
                  <c:v>1.7182099999999999E-2</c:v>
                </c:pt>
                <c:pt idx="27013">
                  <c:v>1.71889E-2</c:v>
                </c:pt>
                <c:pt idx="27014">
                  <c:v>1.7181100000000001E-2</c:v>
                </c:pt>
                <c:pt idx="27015">
                  <c:v>1.7158900000000001E-2</c:v>
                </c:pt>
                <c:pt idx="27016">
                  <c:v>1.7122100000000001E-2</c:v>
                </c:pt>
                <c:pt idx="27017">
                  <c:v>1.70709E-2</c:v>
                </c:pt>
                <c:pt idx="27018">
                  <c:v>1.7004999999999999E-2</c:v>
                </c:pt>
                <c:pt idx="27019">
                  <c:v>1.6924700000000001E-2</c:v>
                </c:pt>
                <c:pt idx="27020">
                  <c:v>1.6830000000000001E-2</c:v>
                </c:pt>
                <c:pt idx="27021">
                  <c:v>1.6721199999999999E-2</c:v>
                </c:pt>
                <c:pt idx="27022">
                  <c:v>1.6598499999999999E-2</c:v>
                </c:pt>
                <c:pt idx="27023">
                  <c:v>1.64621E-2</c:v>
                </c:pt>
                <c:pt idx="27024">
                  <c:v>1.6312199999999999E-2</c:v>
                </c:pt>
                <c:pt idx="27025">
                  <c:v>1.6148800000000001E-2</c:v>
                </c:pt>
                <c:pt idx="27026">
                  <c:v>1.5972099999999999E-2</c:v>
                </c:pt>
                <c:pt idx="27027">
                  <c:v>1.57822E-2</c:v>
                </c:pt>
                <c:pt idx="27028">
                  <c:v>1.55794E-2</c:v>
                </c:pt>
                <c:pt idx="27029">
                  <c:v>1.53639E-2</c:v>
                </c:pt>
                <c:pt idx="27030">
                  <c:v>1.5136E-2</c:v>
                </c:pt>
                <c:pt idx="27031">
                  <c:v>1.4896E-2</c:v>
                </c:pt>
                <c:pt idx="27032">
                  <c:v>1.4644300000000001E-2</c:v>
                </c:pt>
                <c:pt idx="27033">
                  <c:v>1.43812E-2</c:v>
                </c:pt>
                <c:pt idx="27034">
                  <c:v>1.4107E-2</c:v>
                </c:pt>
                <c:pt idx="27035">
                  <c:v>1.3822299999999999E-2</c:v>
                </c:pt>
                <c:pt idx="27036">
                  <c:v>1.3527300000000001E-2</c:v>
                </c:pt>
                <c:pt idx="27037">
                  <c:v>1.32224E-2</c:v>
                </c:pt>
                <c:pt idx="27038">
                  <c:v>1.2907999999999999E-2</c:v>
                </c:pt>
                <c:pt idx="27039">
                  <c:v>1.25845E-2</c:v>
                </c:pt>
                <c:pt idx="27040">
                  <c:v>1.22521E-2</c:v>
                </c:pt>
                <c:pt idx="27041">
                  <c:v>1.19115E-2</c:v>
                </c:pt>
                <c:pt idx="27042">
                  <c:v>1.1563E-2</c:v>
                </c:pt>
                <c:pt idx="27043">
                  <c:v>1.1207E-2</c:v>
                </c:pt>
                <c:pt idx="27044">
                  <c:v>1.08442E-2</c:v>
                </c:pt>
                <c:pt idx="27045">
                  <c:v>1.0474799999999999E-2</c:v>
                </c:pt>
                <c:pt idx="27046">
                  <c:v>1.00994E-2</c:v>
                </c:pt>
                <c:pt idx="27047" formatCode="0.00E+00">
                  <c:v>9.7184899999999998E-3</c:v>
                </c:pt>
                <c:pt idx="27048" formatCode="0.00E+00">
                  <c:v>9.33259E-3</c:v>
                </c:pt>
                <c:pt idx="27049" formatCode="0.00E+00">
                  <c:v>8.9422600000000005E-3</c:v>
                </c:pt>
                <c:pt idx="27050" formatCode="0.00E+00">
                  <c:v>8.5479200000000005E-3</c:v>
                </c:pt>
                <c:pt idx="27051" formatCode="0.00E+00">
                  <c:v>8.1500099999999992E-3</c:v>
                </c:pt>
                <c:pt idx="27052" formatCode="0.00E+00">
                  <c:v>7.7490800000000002E-3</c:v>
                </c:pt>
                <c:pt idx="27053" formatCode="0.00E+00">
                  <c:v>7.3456900000000002E-3</c:v>
                </c:pt>
                <c:pt idx="27054" formatCode="0.00E+00">
                  <c:v>6.9403499999999996E-3</c:v>
                </c:pt>
                <c:pt idx="27055" formatCode="0.00E+00">
                  <c:v>6.5336300000000003E-3</c:v>
                </c:pt>
                <c:pt idx="27056" formatCode="0.00E+00">
                  <c:v>6.12606E-3</c:v>
                </c:pt>
                <c:pt idx="27057" formatCode="0.00E+00">
                  <c:v>5.7181599999999999E-3</c:v>
                </c:pt>
                <c:pt idx="27058" formatCode="0.00E+00">
                  <c:v>5.3104399999999996E-3</c:v>
                </c:pt>
                <c:pt idx="27059" formatCode="0.00E+00">
                  <c:v>4.9033999999999996E-3</c:v>
                </c:pt>
                <c:pt idx="27060" formatCode="0.00E+00">
                  <c:v>4.4975500000000003E-3</c:v>
                </c:pt>
                <c:pt idx="27061" formatCode="0.00E+00">
                  <c:v>4.0934200000000004E-3</c:v>
                </c:pt>
                <c:pt idx="27062" formatCode="0.00E+00">
                  <c:v>3.6915400000000001E-3</c:v>
                </c:pt>
                <c:pt idx="27063" formatCode="0.00E+00">
                  <c:v>3.2923800000000001E-3</c:v>
                </c:pt>
                <c:pt idx="27064" formatCode="0.00E+00">
                  <c:v>2.8964099999999999E-3</c:v>
                </c:pt>
                <c:pt idx="27065" formatCode="0.00E+00">
                  <c:v>2.50417E-3</c:v>
                </c:pt>
                <c:pt idx="27066" formatCode="0.00E+00">
                  <c:v>2.1161700000000001E-3</c:v>
                </c:pt>
                <c:pt idx="27067" formatCode="0.00E+00">
                  <c:v>1.7328999999999999E-3</c:v>
                </c:pt>
                <c:pt idx="27068" formatCode="0.00E+00">
                  <c:v>1.35483E-3</c:v>
                </c:pt>
                <c:pt idx="27069" formatCode="0.00E+00">
                  <c:v>9.8247799999999995E-4</c:v>
                </c:pt>
                <c:pt idx="27070" formatCode="0.00E+00">
                  <c:v>6.1632899999999999E-4</c:v>
                </c:pt>
                <c:pt idx="27071" formatCode="0.00E+00">
                  <c:v>2.5679099999999997E-4</c:v>
                </c:pt>
                <c:pt idx="27072" formatCode="0.00E+00">
                  <c:v>-9.5783299999999995E-5</c:v>
                </c:pt>
                <c:pt idx="27073" formatCode="0.00E+00">
                  <c:v>-4.4102399999999998E-4</c:v>
                </c:pt>
                <c:pt idx="27074" formatCode="0.00E+00">
                  <c:v>-7.7855800000000005E-4</c:v>
                </c:pt>
                <c:pt idx="27075" formatCode="0.00E+00">
                  <c:v>-1.10804E-3</c:v>
                </c:pt>
                <c:pt idx="27076" formatCode="0.00E+00">
                  <c:v>-1.42914E-3</c:v>
                </c:pt>
                <c:pt idx="27077" formatCode="0.00E+00">
                  <c:v>-1.7414799999999999E-3</c:v>
                </c:pt>
                <c:pt idx="27078" formatCode="0.00E+00">
                  <c:v>-2.0446499999999999E-3</c:v>
                </c:pt>
                <c:pt idx="27079" formatCode="0.00E+00">
                  <c:v>-2.3383200000000001E-3</c:v>
                </c:pt>
                <c:pt idx="27080" formatCode="0.00E+00">
                  <c:v>-2.62218E-3</c:v>
                </c:pt>
                <c:pt idx="27081" formatCode="0.00E+00">
                  <c:v>-2.8959400000000001E-3</c:v>
                </c:pt>
                <c:pt idx="27082" formatCode="0.00E+00">
                  <c:v>-3.1593099999999998E-3</c:v>
                </c:pt>
                <c:pt idx="27083" formatCode="0.00E+00">
                  <c:v>-3.41202E-3</c:v>
                </c:pt>
                <c:pt idx="27084" formatCode="0.00E+00">
                  <c:v>-3.6538E-3</c:v>
                </c:pt>
                <c:pt idx="27085" formatCode="0.00E+00">
                  <c:v>-3.8843800000000002E-3</c:v>
                </c:pt>
                <c:pt idx="27086" formatCode="0.00E+00">
                  <c:v>-4.1035400000000001E-3</c:v>
                </c:pt>
                <c:pt idx="27087" formatCode="0.00E+00">
                  <c:v>-4.3110300000000004E-3</c:v>
                </c:pt>
                <c:pt idx="27088" formatCode="0.00E+00">
                  <c:v>-4.50666E-3</c:v>
                </c:pt>
                <c:pt idx="27089" formatCode="0.00E+00">
                  <c:v>-4.69025E-3</c:v>
                </c:pt>
                <c:pt idx="27090" formatCode="0.00E+00">
                  <c:v>-4.8616500000000003E-3</c:v>
                </c:pt>
                <c:pt idx="27091" formatCode="0.00E+00">
                  <c:v>-5.02075E-3</c:v>
                </c:pt>
                <c:pt idx="27092" formatCode="0.00E+00">
                  <c:v>-5.1674599999999996E-3</c:v>
                </c:pt>
                <c:pt idx="27093" formatCode="0.00E+00">
                  <c:v>-5.3017000000000003E-3</c:v>
                </c:pt>
                <c:pt idx="27094" formatCode="0.00E+00">
                  <c:v>-5.4233800000000002E-3</c:v>
                </c:pt>
                <c:pt idx="27095" formatCode="0.00E+00">
                  <c:v>-5.53237E-3</c:v>
                </c:pt>
                <c:pt idx="27096" formatCode="0.00E+00">
                  <c:v>-5.6285900000000002E-3</c:v>
                </c:pt>
                <c:pt idx="27097" formatCode="0.00E+00">
                  <c:v>-5.7119800000000002E-3</c:v>
                </c:pt>
                <c:pt idx="27098" formatCode="0.00E+00">
                  <c:v>-5.78255E-3</c:v>
                </c:pt>
                <c:pt idx="27099" formatCode="0.00E+00">
                  <c:v>-5.8402999999999997E-3</c:v>
                </c:pt>
                <c:pt idx="27100" formatCode="0.00E+00">
                  <c:v>-5.8852599999999998E-3</c:v>
                </c:pt>
                <c:pt idx="27101" formatCode="0.00E+00">
                  <c:v>-5.9174800000000001E-3</c:v>
                </c:pt>
                <c:pt idx="27102" formatCode="0.00E+00">
                  <c:v>-5.9370500000000001E-3</c:v>
                </c:pt>
                <c:pt idx="27103" formatCode="0.00E+00">
                  <c:v>-5.9440700000000001E-3</c:v>
                </c:pt>
                <c:pt idx="27104" formatCode="0.00E+00">
                  <c:v>-5.9386700000000001E-3</c:v>
                </c:pt>
                <c:pt idx="27105" formatCode="0.00E+00">
                  <c:v>-5.9209500000000003E-3</c:v>
                </c:pt>
                <c:pt idx="27106" formatCode="0.00E+00">
                  <c:v>-5.8910400000000002E-3</c:v>
                </c:pt>
                <c:pt idx="27107" formatCode="0.00E+00">
                  <c:v>-5.8490699999999996E-3</c:v>
                </c:pt>
                <c:pt idx="27108" formatCode="0.00E+00">
                  <c:v>-5.7951699999999997E-3</c:v>
                </c:pt>
                <c:pt idx="27109" formatCode="0.00E+00">
                  <c:v>-5.7294900000000003E-3</c:v>
                </c:pt>
                <c:pt idx="27110" formatCode="0.00E+00">
                  <c:v>-5.6521999999999996E-3</c:v>
                </c:pt>
                <c:pt idx="27111" formatCode="0.00E+00">
                  <c:v>-5.5635199999999998E-3</c:v>
                </c:pt>
                <c:pt idx="27112" formatCode="0.00E+00">
                  <c:v>-5.4636600000000004E-3</c:v>
                </c:pt>
                <c:pt idx="27113" formatCode="0.00E+00">
                  <c:v>-5.3528899999999999E-3</c:v>
                </c:pt>
                <c:pt idx="27114" formatCode="0.00E+00">
                  <c:v>-5.2314600000000003E-3</c:v>
                </c:pt>
                <c:pt idx="27115" formatCode="0.00E+00">
                  <c:v>-5.0996100000000001E-3</c:v>
                </c:pt>
                <c:pt idx="27116" formatCode="0.00E+00">
                  <c:v>-4.9576300000000002E-3</c:v>
                </c:pt>
                <c:pt idx="27117" formatCode="0.00E+00">
                  <c:v>-4.8057999999999998E-3</c:v>
                </c:pt>
                <c:pt idx="27118" formatCode="0.00E+00">
                  <c:v>-4.6444399999999997E-3</c:v>
                </c:pt>
                <c:pt idx="27119" formatCode="0.00E+00">
                  <c:v>-4.4738299999999998E-3</c:v>
                </c:pt>
                <c:pt idx="27120" formatCode="0.00E+00">
                  <c:v>-4.2943E-3</c:v>
                </c:pt>
                <c:pt idx="27121" formatCode="0.00E+00">
                  <c:v>-4.1061800000000001E-3</c:v>
                </c:pt>
                <c:pt idx="27122" formatCode="0.00E+00">
                  <c:v>-3.9098099999999997E-3</c:v>
                </c:pt>
                <c:pt idx="27123" formatCode="0.00E+00">
                  <c:v>-3.7055299999999998E-3</c:v>
                </c:pt>
                <c:pt idx="27124" formatCode="0.00E+00">
                  <c:v>-3.4936899999999998E-3</c:v>
                </c:pt>
                <c:pt idx="27125" formatCode="0.00E+00">
                  <c:v>-3.27465E-3</c:v>
                </c:pt>
                <c:pt idx="27126" formatCode="0.00E+00">
                  <c:v>-3.0487499999999998E-3</c:v>
                </c:pt>
                <c:pt idx="27127" formatCode="0.00E+00">
                  <c:v>-2.81636E-3</c:v>
                </c:pt>
                <c:pt idx="27128" formatCode="0.00E+00">
                  <c:v>-2.5778400000000001E-3</c:v>
                </c:pt>
                <c:pt idx="27129" formatCode="0.00E+00">
                  <c:v>-2.33358E-3</c:v>
                </c:pt>
                <c:pt idx="27130" formatCode="0.00E+00">
                  <c:v>-2.08399E-3</c:v>
                </c:pt>
                <c:pt idx="27131" formatCode="0.00E+00">
                  <c:v>-1.82946E-3</c:v>
                </c:pt>
                <c:pt idx="27132" formatCode="0.00E+00">
                  <c:v>-1.5703500000000001E-3</c:v>
                </c:pt>
                <c:pt idx="27133" formatCode="0.00E+00">
                  <c:v>-1.3070200000000001E-3</c:v>
                </c:pt>
                <c:pt idx="27134" formatCode="0.00E+00">
                  <c:v>-1.03988E-3</c:v>
                </c:pt>
                <c:pt idx="27135" formatCode="0.00E+00">
                  <c:v>-7.6931799999999995E-4</c:v>
                </c:pt>
                <c:pt idx="27136" formatCode="0.00E+00">
                  <c:v>-4.9572899999999998E-4</c:v>
                </c:pt>
                <c:pt idx="27137" formatCode="0.00E+00">
                  <c:v>-2.19502E-4</c:v>
                </c:pt>
                <c:pt idx="27138" formatCode="0.00E+00">
                  <c:v>5.8965400000000003E-5</c:v>
                </c:pt>
                <c:pt idx="27139" formatCode="0.00E+00">
                  <c:v>3.3927600000000001E-4</c:v>
                </c:pt>
                <c:pt idx="27140" formatCode="0.00E+00">
                  <c:v>6.2103799999999997E-4</c:v>
                </c:pt>
                <c:pt idx="27141" formatCode="0.00E+00">
                  <c:v>9.0387599999999996E-4</c:v>
                </c:pt>
                <c:pt idx="27142" formatCode="0.00E+00">
                  <c:v>1.18743E-3</c:v>
                </c:pt>
                <c:pt idx="27143" formatCode="0.00E+00">
                  <c:v>1.4713199999999999E-3</c:v>
                </c:pt>
                <c:pt idx="27144" formatCode="0.00E+00">
                  <c:v>1.7551999999999999E-3</c:v>
                </c:pt>
                <c:pt idx="27145" formatCode="0.00E+00">
                  <c:v>2.0386800000000002E-3</c:v>
                </c:pt>
                <c:pt idx="27146" formatCode="0.00E+00">
                  <c:v>2.3214400000000001E-3</c:v>
                </c:pt>
                <c:pt idx="27147" formatCode="0.00E+00">
                  <c:v>2.60312E-3</c:v>
                </c:pt>
                <c:pt idx="27148" formatCode="0.00E+00">
                  <c:v>2.8833999999999999E-3</c:v>
                </c:pt>
                <c:pt idx="27149" formatCode="0.00E+00">
                  <c:v>3.1619500000000002E-3</c:v>
                </c:pt>
                <c:pt idx="27150" formatCode="0.00E+00">
                  <c:v>3.43846E-3</c:v>
                </c:pt>
                <c:pt idx="27151" formatCode="0.00E+00">
                  <c:v>3.7126300000000002E-3</c:v>
                </c:pt>
                <c:pt idx="27152" formatCode="0.00E+00">
                  <c:v>3.9841800000000004E-3</c:v>
                </c:pt>
                <c:pt idx="27153" formatCode="0.00E+00">
                  <c:v>4.25282E-3</c:v>
                </c:pt>
                <c:pt idx="27154" formatCode="0.00E+00">
                  <c:v>4.5183000000000003E-3</c:v>
                </c:pt>
                <c:pt idx="27155" formatCode="0.00E+00">
                  <c:v>4.7803400000000001E-3</c:v>
                </c:pt>
                <c:pt idx="27156" formatCode="0.00E+00">
                  <c:v>5.0386600000000004E-3</c:v>
                </c:pt>
                <c:pt idx="27157" formatCode="0.00E+00">
                  <c:v>5.2930199999999998E-3</c:v>
                </c:pt>
                <c:pt idx="27158" formatCode="0.00E+00">
                  <c:v>5.54318E-3</c:v>
                </c:pt>
                <c:pt idx="27159" formatCode="0.00E+00">
                  <c:v>5.7889100000000004E-3</c:v>
                </c:pt>
                <c:pt idx="27160" formatCode="0.00E+00">
                  <c:v>6.0299899999999998E-3</c:v>
                </c:pt>
                <c:pt idx="27161" formatCode="0.00E+00">
                  <c:v>6.2662000000000004E-3</c:v>
                </c:pt>
                <c:pt idx="27162" formatCode="0.00E+00">
                  <c:v>6.4973100000000001E-3</c:v>
                </c:pt>
                <c:pt idx="27163" formatCode="0.00E+00">
                  <c:v>6.7231499999999998E-3</c:v>
                </c:pt>
                <c:pt idx="27164" formatCode="0.00E+00">
                  <c:v>6.9435699999999996E-3</c:v>
                </c:pt>
                <c:pt idx="27165" formatCode="0.00E+00">
                  <c:v>7.1584400000000003E-3</c:v>
                </c:pt>
                <c:pt idx="27166" formatCode="0.00E+00">
                  <c:v>7.36763E-3</c:v>
                </c:pt>
                <c:pt idx="27167" formatCode="0.00E+00">
                  <c:v>7.5709999999999996E-3</c:v>
                </c:pt>
                <c:pt idx="27168" formatCode="0.00E+00">
                  <c:v>7.7684599999999996E-3</c:v>
                </c:pt>
                <c:pt idx="27169" formatCode="0.00E+00">
                  <c:v>7.9599400000000004E-3</c:v>
                </c:pt>
                <c:pt idx="27170" formatCode="0.00E+00">
                  <c:v>8.1453700000000007E-3</c:v>
                </c:pt>
                <c:pt idx="27171" formatCode="0.00E+00">
                  <c:v>8.3246699999999993E-3</c:v>
                </c:pt>
                <c:pt idx="27172" formatCode="0.00E+00">
                  <c:v>8.49776E-3</c:v>
                </c:pt>
                <c:pt idx="27173" formatCode="0.00E+00">
                  <c:v>8.6645899999999998E-3</c:v>
                </c:pt>
                <c:pt idx="27174" formatCode="0.00E+00">
                  <c:v>8.8251400000000004E-3</c:v>
                </c:pt>
                <c:pt idx="27175" formatCode="0.00E+00">
                  <c:v>8.9793800000000003E-3</c:v>
                </c:pt>
                <c:pt idx="27176" formatCode="0.00E+00">
                  <c:v>9.1272699999999998E-3</c:v>
                </c:pt>
                <c:pt idx="27177" formatCode="0.00E+00">
                  <c:v>9.2688300000000005E-3</c:v>
                </c:pt>
                <c:pt idx="27178" formatCode="0.00E+00">
                  <c:v>9.4040700000000005E-3</c:v>
                </c:pt>
                <c:pt idx="27179" formatCode="0.00E+00">
                  <c:v>9.5330399999999996E-3</c:v>
                </c:pt>
                <c:pt idx="27180" formatCode="0.00E+00">
                  <c:v>9.6558000000000008E-3</c:v>
                </c:pt>
                <c:pt idx="27181" formatCode="0.00E+00">
                  <c:v>9.7724200000000004E-3</c:v>
                </c:pt>
                <c:pt idx="27182" formatCode="0.00E+00">
                  <c:v>9.8829299999999998E-3</c:v>
                </c:pt>
                <c:pt idx="27183" formatCode="0.00E+00">
                  <c:v>9.9873900000000005E-3</c:v>
                </c:pt>
                <c:pt idx="27184">
                  <c:v>1.00859E-2</c:v>
                </c:pt>
                <c:pt idx="27185">
                  <c:v>1.0178400000000001E-2</c:v>
                </c:pt>
                <c:pt idx="27186">
                  <c:v>1.02652E-2</c:v>
                </c:pt>
                <c:pt idx="27187">
                  <c:v>1.0346299999999999E-2</c:v>
                </c:pt>
                <c:pt idx="27188">
                  <c:v>1.04218E-2</c:v>
                </c:pt>
                <c:pt idx="27189">
                  <c:v>1.0492E-2</c:v>
                </c:pt>
                <c:pt idx="27190">
                  <c:v>1.0557E-2</c:v>
                </c:pt>
                <c:pt idx="27191">
                  <c:v>1.06169E-2</c:v>
                </c:pt>
                <c:pt idx="27192">
                  <c:v>1.06718E-2</c:v>
                </c:pt>
                <c:pt idx="27193">
                  <c:v>1.0722000000000001E-2</c:v>
                </c:pt>
                <c:pt idx="27194">
                  <c:v>1.07677E-2</c:v>
                </c:pt>
                <c:pt idx="27195">
                  <c:v>1.0808999999999999E-2</c:v>
                </c:pt>
                <c:pt idx="27196">
                  <c:v>1.0846099999999999E-2</c:v>
                </c:pt>
                <c:pt idx="27197">
                  <c:v>1.08793E-2</c:v>
                </c:pt>
                <c:pt idx="27198">
                  <c:v>1.09085E-2</c:v>
                </c:pt>
                <c:pt idx="27199">
                  <c:v>1.09341E-2</c:v>
                </c:pt>
                <c:pt idx="27200">
                  <c:v>1.0956199999999999E-2</c:v>
                </c:pt>
                <c:pt idx="27201">
                  <c:v>1.0974899999999999E-2</c:v>
                </c:pt>
                <c:pt idx="27202">
                  <c:v>1.09906E-2</c:v>
                </c:pt>
                <c:pt idx="27203">
                  <c:v>1.10034E-2</c:v>
                </c:pt>
                <c:pt idx="27204">
                  <c:v>1.10136E-2</c:v>
                </c:pt>
                <c:pt idx="27205">
                  <c:v>1.1021299999999999E-2</c:v>
                </c:pt>
                <c:pt idx="27206">
                  <c:v>1.10268E-2</c:v>
                </c:pt>
                <c:pt idx="27207">
                  <c:v>1.1030099999999999E-2</c:v>
                </c:pt>
                <c:pt idx="27208">
                  <c:v>1.10315E-2</c:v>
                </c:pt>
                <c:pt idx="27209">
                  <c:v>1.1031300000000001E-2</c:v>
                </c:pt>
                <c:pt idx="27210">
                  <c:v>1.1029600000000001E-2</c:v>
                </c:pt>
                <c:pt idx="27211">
                  <c:v>1.10267E-2</c:v>
                </c:pt>
                <c:pt idx="27212">
                  <c:v>1.1022799999999999E-2</c:v>
                </c:pt>
                <c:pt idx="27213">
                  <c:v>1.1018E-2</c:v>
                </c:pt>
                <c:pt idx="27214">
                  <c:v>1.10127E-2</c:v>
                </c:pt>
                <c:pt idx="27215">
                  <c:v>1.1006999999999999E-2</c:v>
                </c:pt>
                <c:pt idx="27216">
                  <c:v>1.10011E-2</c:v>
                </c:pt>
                <c:pt idx="27217">
                  <c:v>1.09953E-2</c:v>
                </c:pt>
                <c:pt idx="27218">
                  <c:v>1.09896E-2</c:v>
                </c:pt>
                <c:pt idx="27219">
                  <c:v>1.0984300000000001E-2</c:v>
                </c:pt>
                <c:pt idx="27220">
                  <c:v>1.0979600000000001E-2</c:v>
                </c:pt>
                <c:pt idx="27221">
                  <c:v>1.09756E-2</c:v>
                </c:pt>
                <c:pt idx="27222">
                  <c:v>1.09725E-2</c:v>
                </c:pt>
                <c:pt idx="27223">
                  <c:v>1.0970300000000001E-2</c:v>
                </c:pt>
                <c:pt idx="27224">
                  <c:v>1.09692E-2</c:v>
                </c:pt>
                <c:pt idx="27225">
                  <c:v>1.09692E-2</c:v>
                </c:pt>
                <c:pt idx="27226">
                  <c:v>1.0970199999999999E-2</c:v>
                </c:pt>
                <c:pt idx="27227">
                  <c:v>1.09725E-2</c:v>
                </c:pt>
                <c:pt idx="27228">
                  <c:v>1.0976100000000001E-2</c:v>
                </c:pt>
                <c:pt idx="27229">
                  <c:v>1.0981100000000001E-2</c:v>
                </c:pt>
                <c:pt idx="27230">
                  <c:v>1.0987500000000001E-2</c:v>
                </c:pt>
                <c:pt idx="27231">
                  <c:v>1.09953E-2</c:v>
                </c:pt>
                <c:pt idx="27232">
                  <c:v>1.1004699999999999E-2</c:v>
                </c:pt>
                <c:pt idx="27233">
                  <c:v>1.10156E-2</c:v>
                </c:pt>
                <c:pt idx="27234">
                  <c:v>1.1028100000000001E-2</c:v>
                </c:pt>
                <c:pt idx="27235">
                  <c:v>1.10419E-2</c:v>
                </c:pt>
                <c:pt idx="27236">
                  <c:v>1.10572E-2</c:v>
                </c:pt>
                <c:pt idx="27237">
                  <c:v>1.1074000000000001E-2</c:v>
                </c:pt>
                <c:pt idx="27238">
                  <c:v>1.1092100000000001E-2</c:v>
                </c:pt>
                <c:pt idx="27239">
                  <c:v>1.1111599999999999E-2</c:v>
                </c:pt>
                <c:pt idx="27240">
                  <c:v>1.11325E-2</c:v>
                </c:pt>
                <c:pt idx="27241">
                  <c:v>1.1154600000000001E-2</c:v>
                </c:pt>
                <c:pt idx="27242">
                  <c:v>1.1177899999999999E-2</c:v>
                </c:pt>
                <c:pt idx="27243">
                  <c:v>1.12023E-2</c:v>
                </c:pt>
                <c:pt idx="27244">
                  <c:v>1.1227600000000001E-2</c:v>
                </c:pt>
                <c:pt idx="27245">
                  <c:v>1.12537E-2</c:v>
                </c:pt>
                <c:pt idx="27246">
                  <c:v>1.1280500000000001E-2</c:v>
                </c:pt>
                <c:pt idx="27247">
                  <c:v>1.1307599999999999E-2</c:v>
                </c:pt>
                <c:pt idx="27248">
                  <c:v>1.1335100000000001E-2</c:v>
                </c:pt>
                <c:pt idx="27249">
                  <c:v>1.13627E-2</c:v>
                </c:pt>
                <c:pt idx="27250">
                  <c:v>1.13904E-2</c:v>
                </c:pt>
                <c:pt idx="27251">
                  <c:v>1.14179E-2</c:v>
                </c:pt>
                <c:pt idx="27252">
                  <c:v>1.14451E-2</c:v>
                </c:pt>
                <c:pt idx="27253">
                  <c:v>1.1471800000000001E-2</c:v>
                </c:pt>
                <c:pt idx="27254">
                  <c:v>1.1497800000000001E-2</c:v>
                </c:pt>
                <c:pt idx="27255">
                  <c:v>1.1523E-2</c:v>
                </c:pt>
                <c:pt idx="27256">
                  <c:v>1.1547099999999999E-2</c:v>
                </c:pt>
                <c:pt idx="27257">
                  <c:v>1.1569899999999999E-2</c:v>
                </c:pt>
                <c:pt idx="27258">
                  <c:v>1.1591199999999999E-2</c:v>
                </c:pt>
                <c:pt idx="27259">
                  <c:v>1.16109E-2</c:v>
                </c:pt>
                <c:pt idx="27260">
                  <c:v>1.16285E-2</c:v>
                </c:pt>
                <c:pt idx="27261">
                  <c:v>1.16439E-2</c:v>
                </c:pt>
                <c:pt idx="27262">
                  <c:v>1.16568E-2</c:v>
                </c:pt>
                <c:pt idx="27263">
                  <c:v>1.1667E-2</c:v>
                </c:pt>
                <c:pt idx="27264">
                  <c:v>1.16743E-2</c:v>
                </c:pt>
                <c:pt idx="27265">
                  <c:v>1.1678300000000001E-2</c:v>
                </c:pt>
                <c:pt idx="27266">
                  <c:v>1.1678900000000001E-2</c:v>
                </c:pt>
                <c:pt idx="27267">
                  <c:v>1.1675899999999999E-2</c:v>
                </c:pt>
                <c:pt idx="27268">
                  <c:v>1.16691E-2</c:v>
                </c:pt>
                <c:pt idx="27269">
                  <c:v>1.1658099999999999E-2</c:v>
                </c:pt>
                <c:pt idx="27270">
                  <c:v>1.16428E-2</c:v>
                </c:pt>
                <c:pt idx="27271">
                  <c:v>1.16229E-2</c:v>
                </c:pt>
                <c:pt idx="27272">
                  <c:v>1.15984E-2</c:v>
                </c:pt>
                <c:pt idx="27273">
                  <c:v>1.15689E-2</c:v>
                </c:pt>
                <c:pt idx="27274">
                  <c:v>1.15342E-2</c:v>
                </c:pt>
                <c:pt idx="27275">
                  <c:v>1.14942E-2</c:v>
                </c:pt>
                <c:pt idx="27276">
                  <c:v>1.14486E-2</c:v>
                </c:pt>
                <c:pt idx="27277">
                  <c:v>1.1397300000000001E-2</c:v>
                </c:pt>
                <c:pt idx="27278">
                  <c:v>1.1339999999999999E-2</c:v>
                </c:pt>
                <c:pt idx="27279">
                  <c:v>1.1276599999999999E-2</c:v>
                </c:pt>
                <c:pt idx="27280">
                  <c:v>1.1206900000000001E-2</c:v>
                </c:pt>
                <c:pt idx="27281">
                  <c:v>1.11308E-2</c:v>
                </c:pt>
                <c:pt idx="27282">
                  <c:v>1.10481E-2</c:v>
                </c:pt>
                <c:pt idx="27283">
                  <c:v>1.0958900000000001E-2</c:v>
                </c:pt>
                <c:pt idx="27284">
                  <c:v>1.08629E-2</c:v>
                </c:pt>
                <c:pt idx="27285">
                  <c:v>1.07601E-2</c:v>
                </c:pt>
                <c:pt idx="27286">
                  <c:v>1.06502E-2</c:v>
                </c:pt>
                <c:pt idx="27287">
                  <c:v>1.05331E-2</c:v>
                </c:pt>
                <c:pt idx="27288">
                  <c:v>1.04086E-2</c:v>
                </c:pt>
                <c:pt idx="27289">
                  <c:v>1.0276499999999999E-2</c:v>
                </c:pt>
                <c:pt idx="27290">
                  <c:v>1.0136900000000001E-2</c:v>
                </c:pt>
                <c:pt idx="27291" formatCode="0.00E+00">
                  <c:v>9.9895599999999998E-3</c:v>
                </c:pt>
                <c:pt idx="27292" formatCode="0.00E+00">
                  <c:v>9.8345299999999993E-3</c:v>
                </c:pt>
                <c:pt idx="27293" formatCode="0.00E+00">
                  <c:v>9.6716900000000001E-3</c:v>
                </c:pt>
                <c:pt idx="27294" formatCode="0.00E+00">
                  <c:v>9.5009699999999992E-3</c:v>
                </c:pt>
                <c:pt idx="27295" formatCode="0.00E+00">
                  <c:v>9.3223400000000001E-3</c:v>
                </c:pt>
                <c:pt idx="27296" formatCode="0.00E+00">
                  <c:v>9.1358099999999994E-3</c:v>
                </c:pt>
                <c:pt idx="27297" formatCode="0.00E+00">
                  <c:v>8.9413500000000007E-3</c:v>
                </c:pt>
                <c:pt idx="27298" formatCode="0.00E+00">
                  <c:v>8.7389800000000004E-3</c:v>
                </c:pt>
                <c:pt idx="27299" formatCode="0.00E+00">
                  <c:v>8.5287999999999996E-3</c:v>
                </c:pt>
                <c:pt idx="27300" formatCode="0.00E+00">
                  <c:v>8.3109199999999994E-3</c:v>
                </c:pt>
                <c:pt idx="27301" formatCode="0.00E+00">
                  <c:v>8.0854399999999993E-3</c:v>
                </c:pt>
                <c:pt idx="27302" formatCode="0.00E+00">
                  <c:v>7.8523800000000008E-3</c:v>
                </c:pt>
                <c:pt idx="27303" formatCode="0.00E+00">
                  <c:v>7.6118000000000002E-3</c:v>
                </c:pt>
                <c:pt idx="27304" formatCode="0.00E+00">
                  <c:v>7.3637700000000004E-3</c:v>
                </c:pt>
                <c:pt idx="27305" formatCode="0.00E+00">
                  <c:v>7.1084599999999996E-3</c:v>
                </c:pt>
                <c:pt idx="27306" formatCode="0.00E+00">
                  <c:v>6.84608E-3</c:v>
                </c:pt>
                <c:pt idx="27307" formatCode="0.00E+00">
                  <c:v>6.5768800000000002E-3</c:v>
                </c:pt>
                <c:pt idx="27308" formatCode="0.00E+00">
                  <c:v>6.3010499999999999E-3</c:v>
                </c:pt>
                <c:pt idx="27309" formatCode="0.00E+00">
                  <c:v>6.0185300000000002E-3</c:v>
                </c:pt>
                <c:pt idx="27310" formatCode="0.00E+00">
                  <c:v>5.7292799999999998E-3</c:v>
                </c:pt>
                <c:pt idx="27311" formatCode="0.00E+00">
                  <c:v>5.4334700000000001E-3</c:v>
                </c:pt>
                <c:pt idx="27312" formatCode="0.00E+00">
                  <c:v>5.13132E-3</c:v>
                </c:pt>
                <c:pt idx="27313" formatCode="0.00E+00">
                  <c:v>4.823E-3</c:v>
                </c:pt>
                <c:pt idx="27314" formatCode="0.00E+00">
                  <c:v>4.5086700000000002E-3</c:v>
                </c:pt>
                <c:pt idx="27315" formatCode="0.00E+00">
                  <c:v>4.1885799999999999E-3</c:v>
                </c:pt>
                <c:pt idx="27316" formatCode="0.00E+00">
                  <c:v>3.8630100000000001E-3</c:v>
                </c:pt>
                <c:pt idx="27317" formatCode="0.00E+00">
                  <c:v>3.5321900000000002E-3</c:v>
                </c:pt>
                <c:pt idx="27318" formatCode="0.00E+00">
                  <c:v>3.1963400000000002E-3</c:v>
                </c:pt>
                <c:pt idx="27319" formatCode="0.00E+00">
                  <c:v>2.8556900000000001E-3</c:v>
                </c:pt>
                <c:pt idx="27320" formatCode="0.00E+00">
                  <c:v>2.51053E-3</c:v>
                </c:pt>
                <c:pt idx="27321" formatCode="0.00E+00">
                  <c:v>2.1611600000000001E-3</c:v>
                </c:pt>
                <c:pt idx="27322" formatCode="0.00E+00">
                  <c:v>1.8078599999999999E-3</c:v>
                </c:pt>
                <c:pt idx="27323" formatCode="0.00E+00">
                  <c:v>1.4509600000000001E-3</c:v>
                </c:pt>
                <c:pt idx="27324" formatCode="0.00E+00">
                  <c:v>1.0908000000000001E-3</c:v>
                </c:pt>
                <c:pt idx="27325" formatCode="0.00E+00">
                  <c:v>7.2773E-4</c:v>
                </c:pt>
                <c:pt idx="27326" formatCode="0.00E+00">
                  <c:v>3.6208600000000002E-4</c:v>
                </c:pt>
                <c:pt idx="27327" formatCode="0.00E+00">
                  <c:v>-5.8131600000000003E-6</c:v>
                </c:pt>
                <c:pt idx="27328" formatCode="0.00E+00">
                  <c:v>-3.7559900000000001E-4</c:v>
                </c:pt>
                <c:pt idx="27329" formatCode="0.00E+00">
                  <c:v>-7.4682899999999996E-4</c:v>
                </c:pt>
                <c:pt idx="27330" formatCode="0.00E+00">
                  <c:v>-1.1190200000000001E-3</c:v>
                </c:pt>
                <c:pt idx="27331" formatCode="0.00E+00">
                  <c:v>-1.4917299999999999E-3</c:v>
                </c:pt>
                <c:pt idx="27332" formatCode="0.00E+00">
                  <c:v>-1.8645700000000001E-3</c:v>
                </c:pt>
                <c:pt idx="27333" formatCode="0.00E+00">
                  <c:v>-2.2370900000000002E-3</c:v>
                </c:pt>
                <c:pt idx="27334" formatCode="0.00E+00">
                  <c:v>-2.6088299999999999E-3</c:v>
                </c:pt>
                <c:pt idx="27335" formatCode="0.00E+00">
                  <c:v>-2.9793900000000002E-3</c:v>
                </c:pt>
                <c:pt idx="27336" formatCode="0.00E+00">
                  <c:v>-3.3483300000000001E-3</c:v>
                </c:pt>
                <c:pt idx="27337" formatCode="0.00E+00">
                  <c:v>-3.71529E-3</c:v>
                </c:pt>
                <c:pt idx="27338" formatCode="0.00E+00">
                  <c:v>-4.0798400000000004E-3</c:v>
                </c:pt>
                <c:pt idx="27339" formatCode="0.00E+00">
                  <c:v>-4.4415399999999999E-3</c:v>
                </c:pt>
                <c:pt idx="27340" formatCode="0.00E+00">
                  <c:v>-4.7999699999999998E-3</c:v>
                </c:pt>
                <c:pt idx="27341" formatCode="0.00E+00">
                  <c:v>-5.1547700000000004E-3</c:v>
                </c:pt>
                <c:pt idx="27342" formatCode="0.00E+00">
                  <c:v>-5.5055199999999999E-3</c:v>
                </c:pt>
                <c:pt idx="27343" formatCode="0.00E+00">
                  <c:v>-5.8517600000000001E-3</c:v>
                </c:pt>
                <c:pt idx="27344" formatCode="0.00E+00">
                  <c:v>-6.19296E-3</c:v>
                </c:pt>
                <c:pt idx="27345" formatCode="0.00E+00">
                  <c:v>-6.5286700000000003E-3</c:v>
                </c:pt>
                <c:pt idx="27346" formatCode="0.00E+00">
                  <c:v>-6.8584700000000002E-3</c:v>
                </c:pt>
                <c:pt idx="27347" formatCode="0.00E+00">
                  <c:v>-7.1819400000000004E-3</c:v>
                </c:pt>
                <c:pt idx="27348" formatCode="0.00E+00">
                  <c:v>-7.4986699999999998E-3</c:v>
                </c:pt>
                <c:pt idx="27349" formatCode="0.00E+00">
                  <c:v>-7.8082100000000003E-3</c:v>
                </c:pt>
                <c:pt idx="27350" formatCode="0.00E+00">
                  <c:v>-8.1101200000000002E-3</c:v>
                </c:pt>
                <c:pt idx="27351" formatCode="0.00E+00">
                  <c:v>-8.4039800000000001E-3</c:v>
                </c:pt>
                <c:pt idx="27352" formatCode="0.00E+00">
                  <c:v>-8.68938E-3</c:v>
                </c:pt>
                <c:pt idx="27353" formatCode="0.00E+00">
                  <c:v>-8.9659200000000005E-3</c:v>
                </c:pt>
                <c:pt idx="27354" formatCode="0.00E+00">
                  <c:v>-9.2331600000000007E-3</c:v>
                </c:pt>
                <c:pt idx="27355" formatCode="0.00E+00">
                  <c:v>-9.4907199999999994E-3</c:v>
                </c:pt>
                <c:pt idx="27356" formatCode="0.00E+00">
                  <c:v>-9.7382700000000003E-3</c:v>
                </c:pt>
                <c:pt idx="27357" formatCode="0.00E+00">
                  <c:v>-9.9754300000000004E-3</c:v>
                </c:pt>
                <c:pt idx="27358">
                  <c:v>-1.02018E-2</c:v>
                </c:pt>
                <c:pt idx="27359">
                  <c:v>-1.04169E-2</c:v>
                </c:pt>
                <c:pt idx="27360">
                  <c:v>-1.06205E-2</c:v>
                </c:pt>
                <c:pt idx="27361">
                  <c:v>-1.0812199999999999E-2</c:v>
                </c:pt>
                <c:pt idx="27362">
                  <c:v>-1.0991600000000001E-2</c:v>
                </c:pt>
                <c:pt idx="27363">
                  <c:v>-1.11582E-2</c:v>
                </c:pt>
                <c:pt idx="27364">
                  <c:v>-1.13119E-2</c:v>
                </c:pt>
                <c:pt idx="27365">
                  <c:v>-1.14524E-2</c:v>
                </c:pt>
                <c:pt idx="27366">
                  <c:v>-1.1579300000000001E-2</c:v>
                </c:pt>
                <c:pt idx="27367">
                  <c:v>-1.16925E-2</c:v>
                </c:pt>
                <c:pt idx="27368">
                  <c:v>-1.17915E-2</c:v>
                </c:pt>
                <c:pt idx="27369">
                  <c:v>-1.18759E-2</c:v>
                </c:pt>
                <c:pt idx="27370">
                  <c:v>-1.1945300000000001E-2</c:v>
                </c:pt>
                <c:pt idx="27371">
                  <c:v>-1.19998E-2</c:v>
                </c:pt>
                <c:pt idx="27372">
                  <c:v>-1.2039299999999999E-2</c:v>
                </c:pt>
                <c:pt idx="27373">
                  <c:v>-1.20638E-2</c:v>
                </c:pt>
                <c:pt idx="27374">
                  <c:v>-1.2073E-2</c:v>
                </c:pt>
                <c:pt idx="27375">
                  <c:v>-1.20669E-2</c:v>
                </c:pt>
                <c:pt idx="27376">
                  <c:v>-1.20453E-2</c:v>
                </c:pt>
                <c:pt idx="27377">
                  <c:v>-1.20082E-2</c:v>
                </c:pt>
                <c:pt idx="27378">
                  <c:v>-1.19553E-2</c:v>
                </c:pt>
                <c:pt idx="27379">
                  <c:v>-1.18867E-2</c:v>
                </c:pt>
                <c:pt idx="27380">
                  <c:v>-1.18023E-2</c:v>
                </c:pt>
                <c:pt idx="27381">
                  <c:v>-1.1702199999999999E-2</c:v>
                </c:pt>
                <c:pt idx="27382">
                  <c:v>-1.15865E-2</c:v>
                </c:pt>
                <c:pt idx="27383">
                  <c:v>-1.1455099999999999E-2</c:v>
                </c:pt>
                <c:pt idx="27384">
                  <c:v>-1.13081E-2</c:v>
                </c:pt>
                <c:pt idx="27385">
                  <c:v>-1.11456E-2</c:v>
                </c:pt>
                <c:pt idx="27386">
                  <c:v>-1.09677E-2</c:v>
                </c:pt>
                <c:pt idx="27387">
                  <c:v>-1.0774499999999999E-2</c:v>
                </c:pt>
                <c:pt idx="27388">
                  <c:v>-1.05662E-2</c:v>
                </c:pt>
                <c:pt idx="27389">
                  <c:v>-1.03429E-2</c:v>
                </c:pt>
                <c:pt idx="27390">
                  <c:v>-1.0104699999999999E-2</c:v>
                </c:pt>
                <c:pt idx="27391" formatCode="0.00E+00">
                  <c:v>-9.8518100000000008E-3</c:v>
                </c:pt>
                <c:pt idx="27392" formatCode="0.00E+00">
                  <c:v>-9.5844499999999996E-3</c:v>
                </c:pt>
                <c:pt idx="27393" formatCode="0.00E+00">
                  <c:v>-9.3028E-3</c:v>
                </c:pt>
                <c:pt idx="27394" formatCode="0.00E+00">
                  <c:v>-9.0070700000000007E-3</c:v>
                </c:pt>
                <c:pt idx="27395" formatCode="0.00E+00">
                  <c:v>-8.6975300000000002E-3</c:v>
                </c:pt>
                <c:pt idx="27396" formatCode="0.00E+00">
                  <c:v>-8.3744800000000001E-3</c:v>
                </c:pt>
                <c:pt idx="27397" formatCode="0.00E+00">
                  <c:v>-8.0382400000000003E-3</c:v>
                </c:pt>
                <c:pt idx="27398" formatCode="0.00E+00">
                  <c:v>-7.6891399999999997E-3</c:v>
                </c:pt>
                <c:pt idx="27399" formatCode="0.00E+00">
                  <c:v>-7.3275099999999998E-3</c:v>
                </c:pt>
                <c:pt idx="27400" formatCode="0.00E+00">
                  <c:v>-6.9537499999999999E-3</c:v>
                </c:pt>
                <c:pt idx="27401" formatCode="0.00E+00">
                  <c:v>-6.5682300000000004E-3</c:v>
                </c:pt>
                <c:pt idx="27402" formatCode="0.00E+00">
                  <c:v>-6.1713599999999999E-3</c:v>
                </c:pt>
                <c:pt idx="27403" formatCode="0.00E+00">
                  <c:v>-5.7635799999999999E-3</c:v>
                </c:pt>
                <c:pt idx="27404" formatCode="0.00E+00">
                  <c:v>-5.3453499999999996E-3</c:v>
                </c:pt>
                <c:pt idx="27405" formatCode="0.00E+00">
                  <c:v>-4.9171299999999996E-3</c:v>
                </c:pt>
                <c:pt idx="27406" formatCode="0.00E+00">
                  <c:v>-4.4794199999999996E-3</c:v>
                </c:pt>
                <c:pt idx="27407" formatCode="0.00E+00">
                  <c:v>-4.0327000000000002E-3</c:v>
                </c:pt>
                <c:pt idx="27408" formatCode="0.00E+00">
                  <c:v>-3.5775E-3</c:v>
                </c:pt>
                <c:pt idx="27409" formatCode="0.00E+00">
                  <c:v>-3.1143899999999999E-3</c:v>
                </c:pt>
                <c:pt idx="27410" formatCode="0.00E+00">
                  <c:v>-2.6438500000000001E-3</c:v>
                </c:pt>
                <c:pt idx="27411" formatCode="0.00E+00">
                  <c:v>-2.1663400000000001E-3</c:v>
                </c:pt>
                <c:pt idx="27412" formatCode="0.00E+00">
                  <c:v>-1.6823400000000001E-3</c:v>
                </c:pt>
                <c:pt idx="27413" formatCode="0.00E+00">
                  <c:v>-1.19239E-3</c:v>
                </c:pt>
                <c:pt idx="27414" formatCode="0.00E+00">
                  <c:v>-6.9705500000000003E-4</c:v>
                </c:pt>
                <c:pt idx="27415" formatCode="0.00E+00">
                  <c:v>-1.96904E-4</c:v>
                </c:pt>
                <c:pt idx="27416" formatCode="0.00E+00">
                  <c:v>3.0748800000000002E-4</c:v>
                </c:pt>
                <c:pt idx="27417" formatCode="0.00E+00">
                  <c:v>8.1556100000000002E-4</c:v>
                </c:pt>
                <c:pt idx="27418" formatCode="0.00E+00">
                  <c:v>1.3267400000000001E-3</c:v>
                </c:pt>
                <c:pt idx="27419" formatCode="0.00E+00">
                  <c:v>1.84044E-3</c:v>
                </c:pt>
                <c:pt idx="27420" formatCode="0.00E+00">
                  <c:v>2.3560299999999998E-3</c:v>
                </c:pt>
                <c:pt idx="27421" formatCode="0.00E+00">
                  <c:v>2.8729099999999998E-3</c:v>
                </c:pt>
                <c:pt idx="27422" formatCode="0.00E+00">
                  <c:v>3.3904899999999999E-3</c:v>
                </c:pt>
                <c:pt idx="27423" formatCode="0.00E+00">
                  <c:v>3.9081699999999999E-3</c:v>
                </c:pt>
                <c:pt idx="27424" formatCode="0.00E+00">
                  <c:v>4.4253699999999997E-3</c:v>
                </c:pt>
                <c:pt idx="27425" formatCode="0.00E+00">
                  <c:v>4.9415400000000003E-3</c:v>
                </c:pt>
                <c:pt idx="27426" formatCode="0.00E+00">
                  <c:v>5.4560700000000004E-3</c:v>
                </c:pt>
                <c:pt idx="27427" formatCode="0.00E+00">
                  <c:v>5.9683499999999999E-3</c:v>
                </c:pt>
                <c:pt idx="27428" formatCode="0.00E+00">
                  <c:v>6.4777799999999998E-3</c:v>
                </c:pt>
                <c:pt idx="27429" formatCode="0.00E+00">
                  <c:v>6.98382E-3</c:v>
                </c:pt>
                <c:pt idx="27430" formatCode="0.00E+00">
                  <c:v>7.4858900000000003E-3</c:v>
                </c:pt>
                <c:pt idx="27431" formatCode="0.00E+00">
                  <c:v>7.9834299999999997E-3</c:v>
                </c:pt>
                <c:pt idx="27432" formatCode="0.00E+00">
                  <c:v>8.4758400000000001E-3</c:v>
                </c:pt>
                <c:pt idx="27433" formatCode="0.00E+00">
                  <c:v>8.9625799999999995E-3</c:v>
                </c:pt>
                <c:pt idx="27434" formatCode="0.00E+00">
                  <c:v>9.4430899999999995E-3</c:v>
                </c:pt>
                <c:pt idx="27435" formatCode="0.00E+00">
                  <c:v>9.9168199999999998E-3</c:v>
                </c:pt>
                <c:pt idx="27436">
                  <c:v>1.03832E-2</c:v>
                </c:pt>
                <c:pt idx="27437">
                  <c:v>1.08416E-2</c:v>
                </c:pt>
                <c:pt idx="27438">
                  <c:v>1.1291600000000001E-2</c:v>
                </c:pt>
                <c:pt idx="27439">
                  <c:v>1.17327E-2</c:v>
                </c:pt>
                <c:pt idx="27440">
                  <c:v>1.21645E-2</c:v>
                </c:pt>
                <c:pt idx="27441">
                  <c:v>1.25865E-2</c:v>
                </c:pt>
                <c:pt idx="27442">
                  <c:v>1.29982E-2</c:v>
                </c:pt>
                <c:pt idx="27443">
                  <c:v>1.3399100000000001E-2</c:v>
                </c:pt>
                <c:pt idx="27444">
                  <c:v>1.3788699999999999E-2</c:v>
                </c:pt>
                <c:pt idx="27445">
                  <c:v>1.41666E-2</c:v>
                </c:pt>
                <c:pt idx="27446">
                  <c:v>1.45325E-2</c:v>
                </c:pt>
                <c:pt idx="27447">
                  <c:v>1.4885900000000001E-2</c:v>
                </c:pt>
                <c:pt idx="27448">
                  <c:v>1.52265E-2</c:v>
                </c:pt>
                <c:pt idx="27449">
                  <c:v>1.55538E-2</c:v>
                </c:pt>
                <c:pt idx="27450">
                  <c:v>1.58675E-2</c:v>
                </c:pt>
                <c:pt idx="27451">
                  <c:v>1.6167299999999999E-2</c:v>
                </c:pt>
                <c:pt idx="27452">
                  <c:v>1.64528E-2</c:v>
                </c:pt>
                <c:pt idx="27453">
                  <c:v>1.6723700000000001E-2</c:v>
                </c:pt>
                <c:pt idx="27454">
                  <c:v>1.69797E-2</c:v>
                </c:pt>
                <c:pt idx="27455">
                  <c:v>1.72205E-2</c:v>
                </c:pt>
                <c:pt idx="27456">
                  <c:v>1.74459E-2</c:v>
                </c:pt>
                <c:pt idx="27457">
                  <c:v>1.7655799999999999E-2</c:v>
                </c:pt>
                <c:pt idx="27458">
                  <c:v>1.7849899999999998E-2</c:v>
                </c:pt>
                <c:pt idx="27459">
                  <c:v>1.8027899999999999E-2</c:v>
                </c:pt>
                <c:pt idx="27460">
                  <c:v>1.8189799999999999E-2</c:v>
                </c:pt>
                <c:pt idx="27461">
                  <c:v>1.8335400000000002E-2</c:v>
                </c:pt>
                <c:pt idx="27462">
                  <c:v>1.8464499999999998E-2</c:v>
                </c:pt>
                <c:pt idx="27463">
                  <c:v>1.8577099999999999E-2</c:v>
                </c:pt>
                <c:pt idx="27464">
                  <c:v>1.8672999999999999E-2</c:v>
                </c:pt>
                <c:pt idx="27465">
                  <c:v>1.87522E-2</c:v>
                </c:pt>
                <c:pt idx="27466">
                  <c:v>1.8814600000000001E-2</c:v>
                </c:pt>
                <c:pt idx="27467">
                  <c:v>1.8860200000000001E-2</c:v>
                </c:pt>
                <c:pt idx="27468">
                  <c:v>1.8889E-2</c:v>
                </c:pt>
                <c:pt idx="27469">
                  <c:v>1.8900799999999999E-2</c:v>
                </c:pt>
                <c:pt idx="27470">
                  <c:v>1.8895800000000001E-2</c:v>
                </c:pt>
                <c:pt idx="27471">
                  <c:v>1.88738E-2</c:v>
                </c:pt>
                <c:pt idx="27472">
                  <c:v>1.8835000000000001E-2</c:v>
                </c:pt>
                <c:pt idx="27473">
                  <c:v>1.87796E-2</c:v>
                </c:pt>
                <c:pt idx="27474">
                  <c:v>1.8707499999999998E-2</c:v>
                </c:pt>
                <c:pt idx="27475">
                  <c:v>1.86191E-2</c:v>
                </c:pt>
                <c:pt idx="27476">
                  <c:v>1.8514300000000001E-2</c:v>
                </c:pt>
                <c:pt idx="27477">
                  <c:v>1.8393300000000001E-2</c:v>
                </c:pt>
                <c:pt idx="27478">
                  <c:v>1.82563E-2</c:v>
                </c:pt>
                <c:pt idx="27479">
                  <c:v>1.8103500000000002E-2</c:v>
                </c:pt>
                <c:pt idx="27480">
                  <c:v>1.7935300000000001E-2</c:v>
                </c:pt>
                <c:pt idx="27481">
                  <c:v>1.7751699999999999E-2</c:v>
                </c:pt>
                <c:pt idx="27482">
                  <c:v>1.7552999999999999E-2</c:v>
                </c:pt>
                <c:pt idx="27483">
                  <c:v>1.7339400000000001E-2</c:v>
                </c:pt>
                <c:pt idx="27484">
                  <c:v>1.7111299999999999E-2</c:v>
                </c:pt>
                <c:pt idx="27485">
                  <c:v>1.6868899999999999E-2</c:v>
                </c:pt>
                <c:pt idx="27486">
                  <c:v>1.6612499999999999E-2</c:v>
                </c:pt>
                <c:pt idx="27487">
                  <c:v>1.6342599999999999E-2</c:v>
                </c:pt>
                <c:pt idx="27488">
                  <c:v>1.6059400000000001E-2</c:v>
                </c:pt>
                <c:pt idx="27489">
                  <c:v>1.5763300000000001E-2</c:v>
                </c:pt>
                <c:pt idx="27490">
                  <c:v>1.5454600000000001E-2</c:v>
                </c:pt>
                <c:pt idx="27491">
                  <c:v>1.5133799999999999E-2</c:v>
                </c:pt>
                <c:pt idx="27492">
                  <c:v>1.48012E-2</c:v>
                </c:pt>
                <c:pt idx="27493">
                  <c:v>1.44572E-2</c:v>
                </c:pt>
                <c:pt idx="27494">
                  <c:v>1.41023E-2</c:v>
                </c:pt>
                <c:pt idx="27495">
                  <c:v>1.37369E-2</c:v>
                </c:pt>
                <c:pt idx="27496">
                  <c:v>1.3361400000000001E-2</c:v>
                </c:pt>
                <c:pt idx="27497">
                  <c:v>1.29763E-2</c:v>
                </c:pt>
                <c:pt idx="27498">
                  <c:v>1.25819E-2</c:v>
                </c:pt>
                <c:pt idx="27499">
                  <c:v>1.21788E-2</c:v>
                </c:pt>
                <c:pt idx="27500">
                  <c:v>1.17673E-2</c:v>
                </c:pt>
                <c:pt idx="27501">
                  <c:v>1.1347899999999999E-2</c:v>
                </c:pt>
                <c:pt idx="27502">
                  <c:v>1.09211E-2</c:v>
                </c:pt>
                <c:pt idx="27503">
                  <c:v>1.0487399999999999E-2</c:v>
                </c:pt>
                <c:pt idx="27504">
                  <c:v>1.0047199999999999E-2</c:v>
                </c:pt>
                <c:pt idx="27505" formatCode="0.00E+00">
                  <c:v>9.6010699999999997E-3</c:v>
                </c:pt>
                <c:pt idx="27506" formatCode="0.00E+00">
                  <c:v>9.14944E-3</c:v>
                </c:pt>
                <c:pt idx="27507" formatCode="0.00E+00">
                  <c:v>8.6928400000000003E-3</c:v>
                </c:pt>
                <c:pt idx="27508" formatCode="0.00E+00">
                  <c:v>8.2317699999999994E-3</c:v>
                </c:pt>
                <c:pt idx="27509" formatCode="0.00E+00">
                  <c:v>7.7667400000000003E-3</c:v>
                </c:pt>
                <c:pt idx="27510" formatCode="0.00E+00">
                  <c:v>7.29825E-3</c:v>
                </c:pt>
                <c:pt idx="27511" formatCode="0.00E+00">
                  <c:v>6.8268000000000001E-3</c:v>
                </c:pt>
                <c:pt idx="27512" formatCode="0.00E+00">
                  <c:v>6.35287E-3</c:v>
                </c:pt>
                <c:pt idx="27513" formatCode="0.00E+00">
                  <c:v>5.8769199999999999E-3</c:v>
                </c:pt>
                <c:pt idx="27514" formatCode="0.00E+00">
                  <c:v>5.3994300000000002E-3</c:v>
                </c:pt>
                <c:pt idx="27515" formatCode="0.00E+00">
                  <c:v>4.9208799999999999E-3</c:v>
                </c:pt>
                <c:pt idx="27516" formatCode="0.00E+00">
                  <c:v>4.4417399999999996E-3</c:v>
                </c:pt>
                <c:pt idx="27517" formatCode="0.00E+00">
                  <c:v>3.9625099999999998E-3</c:v>
                </c:pt>
                <c:pt idx="27518" formatCode="0.00E+00">
                  <c:v>3.48365E-3</c:v>
                </c:pt>
                <c:pt idx="27519" formatCode="0.00E+00">
                  <c:v>3.00564E-3</c:v>
                </c:pt>
                <c:pt idx="27520" formatCode="0.00E+00">
                  <c:v>2.5289499999999999E-3</c:v>
                </c:pt>
                <c:pt idx="27521" formatCode="0.00E+00">
                  <c:v>2.0540300000000001E-3</c:v>
                </c:pt>
                <c:pt idx="27522" formatCode="0.00E+00">
                  <c:v>1.5812999999999999E-3</c:v>
                </c:pt>
                <c:pt idx="27523" formatCode="0.00E+00">
                  <c:v>1.1112100000000001E-3</c:v>
                </c:pt>
                <c:pt idx="27524" formatCode="0.00E+00">
                  <c:v>6.4418199999999998E-4</c:v>
                </c:pt>
                <c:pt idx="27525" formatCode="0.00E+00">
                  <c:v>1.80652E-4</c:v>
                </c:pt>
                <c:pt idx="27526" formatCode="0.00E+00">
                  <c:v>-2.7897600000000001E-4</c:v>
                </c:pt>
                <c:pt idx="27527" formatCode="0.00E+00">
                  <c:v>-7.3431500000000003E-4</c:v>
                </c:pt>
                <c:pt idx="27528" formatCode="0.00E+00">
                  <c:v>-1.18498E-3</c:v>
                </c:pt>
                <c:pt idx="27529" formatCode="0.00E+00">
                  <c:v>-1.63057E-3</c:v>
                </c:pt>
                <c:pt idx="27530" formatCode="0.00E+00">
                  <c:v>-2.0707099999999999E-3</c:v>
                </c:pt>
                <c:pt idx="27531" formatCode="0.00E+00">
                  <c:v>-2.50505E-3</c:v>
                </c:pt>
                <c:pt idx="27532" formatCode="0.00E+00">
                  <c:v>-2.9332400000000002E-3</c:v>
                </c:pt>
                <c:pt idx="27533" formatCode="0.00E+00">
                  <c:v>-3.3549600000000001E-3</c:v>
                </c:pt>
                <c:pt idx="27534" formatCode="0.00E+00">
                  <c:v>-3.7698699999999998E-3</c:v>
                </c:pt>
                <c:pt idx="27535" formatCode="0.00E+00">
                  <c:v>-4.1776699999999996E-3</c:v>
                </c:pt>
                <c:pt idx="27536" formatCode="0.00E+00">
                  <c:v>-4.5780400000000002E-3</c:v>
                </c:pt>
                <c:pt idx="27537" formatCode="0.00E+00">
                  <c:v>-4.9707099999999997E-3</c:v>
                </c:pt>
                <c:pt idx="27538" formatCode="0.00E+00">
                  <c:v>-5.3553799999999999E-3</c:v>
                </c:pt>
                <c:pt idx="27539" formatCode="0.00E+00">
                  <c:v>-5.7317999999999996E-3</c:v>
                </c:pt>
                <c:pt idx="27540" formatCode="0.00E+00">
                  <c:v>-6.0997600000000001E-3</c:v>
                </c:pt>
                <c:pt idx="27541" formatCode="0.00E+00">
                  <c:v>-6.4590300000000002E-3</c:v>
                </c:pt>
                <c:pt idx="27542" formatCode="0.00E+00">
                  <c:v>-6.8093600000000004E-3</c:v>
                </c:pt>
                <c:pt idx="27543" formatCode="0.00E+00">
                  <c:v>-7.1505500000000003E-3</c:v>
                </c:pt>
                <c:pt idx="27544" formatCode="0.00E+00">
                  <c:v>-7.4824000000000002E-3</c:v>
                </c:pt>
                <c:pt idx="27545" formatCode="0.00E+00">
                  <c:v>-7.8047400000000001E-3</c:v>
                </c:pt>
                <c:pt idx="27546" formatCode="0.00E+00">
                  <c:v>-8.1173800000000004E-3</c:v>
                </c:pt>
                <c:pt idx="27547" formatCode="0.00E+00">
                  <c:v>-8.4201799999999993E-3</c:v>
                </c:pt>
                <c:pt idx="27548" formatCode="0.00E+00">
                  <c:v>-8.7129900000000003E-3</c:v>
                </c:pt>
                <c:pt idx="27549" formatCode="0.00E+00">
                  <c:v>-8.9956900000000006E-3</c:v>
                </c:pt>
                <c:pt idx="27550" formatCode="0.00E+00">
                  <c:v>-9.2681699999999992E-3</c:v>
                </c:pt>
                <c:pt idx="27551" formatCode="0.00E+00">
                  <c:v>-9.5303300000000001E-3</c:v>
                </c:pt>
                <c:pt idx="27552" formatCode="0.00E+00">
                  <c:v>-9.7821000000000002E-3</c:v>
                </c:pt>
                <c:pt idx="27553">
                  <c:v>-1.00234E-2</c:v>
                </c:pt>
                <c:pt idx="27554">
                  <c:v>-1.02542E-2</c:v>
                </c:pt>
                <c:pt idx="27555">
                  <c:v>-1.04744E-2</c:v>
                </c:pt>
                <c:pt idx="27556">
                  <c:v>-1.0684000000000001E-2</c:v>
                </c:pt>
                <c:pt idx="27557">
                  <c:v>-1.0882899999999999E-2</c:v>
                </c:pt>
                <c:pt idx="27558">
                  <c:v>-1.1071299999999999E-2</c:v>
                </c:pt>
                <c:pt idx="27559">
                  <c:v>-1.1249E-2</c:v>
                </c:pt>
                <c:pt idx="27560">
                  <c:v>-1.1416000000000001E-2</c:v>
                </c:pt>
                <c:pt idx="27561">
                  <c:v>-1.1572499999999999E-2</c:v>
                </c:pt>
                <c:pt idx="27562">
                  <c:v>-1.17185E-2</c:v>
                </c:pt>
                <c:pt idx="27563">
                  <c:v>-1.1853900000000001E-2</c:v>
                </c:pt>
                <c:pt idx="27564">
                  <c:v>-1.1978900000000001E-2</c:v>
                </c:pt>
                <c:pt idx="27565">
                  <c:v>-1.2093599999999999E-2</c:v>
                </c:pt>
                <c:pt idx="27566">
                  <c:v>-1.2197899999999999E-2</c:v>
                </c:pt>
                <c:pt idx="27567">
                  <c:v>-1.22921E-2</c:v>
                </c:pt>
                <c:pt idx="27568">
                  <c:v>-1.23762E-2</c:v>
                </c:pt>
                <c:pt idx="27569">
                  <c:v>-1.24502E-2</c:v>
                </c:pt>
                <c:pt idx="27570">
                  <c:v>-1.25144E-2</c:v>
                </c:pt>
                <c:pt idx="27571">
                  <c:v>-1.25688E-2</c:v>
                </c:pt>
                <c:pt idx="27572">
                  <c:v>-1.2613600000000001E-2</c:v>
                </c:pt>
                <c:pt idx="27573">
                  <c:v>-1.2648899999999999E-2</c:v>
                </c:pt>
                <c:pt idx="27574">
                  <c:v>-1.26748E-2</c:v>
                </c:pt>
                <c:pt idx="27575">
                  <c:v>-1.2691600000000001E-2</c:v>
                </c:pt>
                <c:pt idx="27576">
                  <c:v>-1.26993E-2</c:v>
                </c:pt>
                <c:pt idx="27577">
                  <c:v>-1.26981E-2</c:v>
                </c:pt>
                <c:pt idx="27578">
                  <c:v>-1.2688100000000001E-2</c:v>
                </c:pt>
                <c:pt idx="27579">
                  <c:v>-1.2669700000000001E-2</c:v>
                </c:pt>
                <c:pt idx="27580">
                  <c:v>-1.2642799999999999E-2</c:v>
                </c:pt>
                <c:pt idx="27581">
                  <c:v>-1.2607800000000001E-2</c:v>
                </c:pt>
                <c:pt idx="27582">
                  <c:v>-1.25647E-2</c:v>
                </c:pt>
                <c:pt idx="27583">
                  <c:v>-1.25139E-2</c:v>
                </c:pt>
                <c:pt idx="27584">
                  <c:v>-1.24554E-2</c:v>
                </c:pt>
                <c:pt idx="27585">
                  <c:v>-1.23894E-2</c:v>
                </c:pt>
                <c:pt idx="27586">
                  <c:v>-1.2316300000000001E-2</c:v>
                </c:pt>
                <c:pt idx="27587">
                  <c:v>-1.2236E-2</c:v>
                </c:pt>
                <c:pt idx="27588">
                  <c:v>-1.2148900000000001E-2</c:v>
                </c:pt>
                <c:pt idx="27589">
                  <c:v>-1.2055099999999999E-2</c:v>
                </c:pt>
                <c:pt idx="27590">
                  <c:v>-1.1954899999999999E-2</c:v>
                </c:pt>
                <c:pt idx="27591">
                  <c:v>-1.1848300000000001E-2</c:v>
                </c:pt>
                <c:pt idx="27592">
                  <c:v>-1.17357E-2</c:v>
                </c:pt>
                <c:pt idx="27593">
                  <c:v>-1.1617199999999999E-2</c:v>
                </c:pt>
                <c:pt idx="27594">
                  <c:v>-1.1493E-2</c:v>
                </c:pt>
                <c:pt idx="27595">
                  <c:v>-1.13632E-2</c:v>
                </c:pt>
                <c:pt idx="27596">
                  <c:v>-1.1228200000000001E-2</c:v>
                </c:pt>
                <c:pt idx="27597">
                  <c:v>-1.1088000000000001E-2</c:v>
                </c:pt>
                <c:pt idx="27598">
                  <c:v>-1.0942800000000001E-2</c:v>
                </c:pt>
                <c:pt idx="27599">
                  <c:v>-1.0792899999999999E-2</c:v>
                </c:pt>
                <c:pt idx="27600">
                  <c:v>-1.06383E-2</c:v>
                </c:pt>
                <c:pt idx="27601">
                  <c:v>-1.04794E-2</c:v>
                </c:pt>
                <c:pt idx="27602">
                  <c:v>-1.0316199999999999E-2</c:v>
                </c:pt>
                <c:pt idx="27603">
                  <c:v>-1.0149099999999999E-2</c:v>
                </c:pt>
                <c:pt idx="27604" formatCode="0.00E+00">
                  <c:v>-9.9779599999999993E-3</c:v>
                </c:pt>
                <c:pt idx="27605" formatCode="0.00E+00">
                  <c:v>-9.8028899999999999E-3</c:v>
                </c:pt>
                <c:pt idx="27606" formatCode="0.00E+00">
                  <c:v>-9.6237200000000005E-3</c:v>
                </c:pt>
                <c:pt idx="27607" formatCode="0.00E+00">
                  <c:v>-9.4403899999999999E-3</c:v>
                </c:pt>
                <c:pt idx="27608" formatCode="0.00E+00">
                  <c:v>-9.2530300000000006E-3</c:v>
                </c:pt>
                <c:pt idx="27609" formatCode="0.00E+00">
                  <c:v>-9.0620200000000005E-3</c:v>
                </c:pt>
                <c:pt idx="27610" formatCode="0.00E+00">
                  <c:v>-8.8678000000000003E-3</c:v>
                </c:pt>
                <c:pt idx="27611" formatCode="0.00E+00">
                  <c:v>-8.6707599999999996E-3</c:v>
                </c:pt>
                <c:pt idx="27612" formatCode="0.00E+00">
                  <c:v>-8.4712599999999996E-3</c:v>
                </c:pt>
                <c:pt idx="27613" formatCode="0.00E+00">
                  <c:v>-8.26964E-3</c:v>
                </c:pt>
                <c:pt idx="27614" formatCode="0.00E+00">
                  <c:v>-8.0662600000000004E-3</c:v>
                </c:pt>
                <c:pt idx="27615" formatCode="0.00E+00">
                  <c:v>-7.8614199999999992E-3</c:v>
                </c:pt>
                <c:pt idx="27616" formatCode="0.00E+00">
                  <c:v>-7.6553699999999999E-3</c:v>
                </c:pt>
                <c:pt idx="27617" formatCode="0.00E+00">
                  <c:v>-7.4484399999999997E-3</c:v>
                </c:pt>
                <c:pt idx="27618" formatCode="0.00E+00">
                  <c:v>-7.2410399999999998E-3</c:v>
                </c:pt>
                <c:pt idx="27619" formatCode="0.00E+00">
                  <c:v>-7.0334999999999998E-3</c:v>
                </c:pt>
                <c:pt idx="27620" formatCode="0.00E+00">
                  <c:v>-6.8259599999999998E-3</c:v>
                </c:pt>
                <c:pt idx="27621" formatCode="0.00E+00">
                  <c:v>-6.6186300000000003E-3</c:v>
                </c:pt>
                <c:pt idx="27622" formatCode="0.00E+00">
                  <c:v>-6.41189E-3</c:v>
                </c:pt>
                <c:pt idx="27623" formatCode="0.00E+00">
                  <c:v>-6.2061199999999999E-3</c:v>
                </c:pt>
                <c:pt idx="27624" formatCode="0.00E+00">
                  <c:v>-6.0015600000000004E-3</c:v>
                </c:pt>
                <c:pt idx="27625" formatCode="0.00E+00">
                  <c:v>-5.7984100000000004E-3</c:v>
                </c:pt>
                <c:pt idx="27626" formatCode="0.00E+00">
                  <c:v>-5.5970200000000003E-3</c:v>
                </c:pt>
                <c:pt idx="27627" formatCode="0.00E+00">
                  <c:v>-5.3975899999999999E-3</c:v>
                </c:pt>
                <c:pt idx="27628" formatCode="0.00E+00">
                  <c:v>-5.1998699999999997E-3</c:v>
                </c:pt>
                <c:pt idx="27629" formatCode="0.00E+00">
                  <c:v>-5.0037800000000002E-3</c:v>
                </c:pt>
                <c:pt idx="27630" formatCode="0.00E+00">
                  <c:v>-4.8098300000000002E-3</c:v>
                </c:pt>
                <c:pt idx="27631" formatCode="0.00E+00">
                  <c:v>-4.6185200000000001E-3</c:v>
                </c:pt>
                <c:pt idx="27632" formatCode="0.00E+00">
                  <c:v>-4.4300399999999997E-3</c:v>
                </c:pt>
                <c:pt idx="27633" formatCode="0.00E+00">
                  <c:v>-4.2445900000000003E-3</c:v>
                </c:pt>
                <c:pt idx="27634" formatCode="0.00E+00">
                  <c:v>-4.06223E-3</c:v>
                </c:pt>
                <c:pt idx="27635" formatCode="0.00E+00">
                  <c:v>-3.8827499999999999E-3</c:v>
                </c:pt>
                <c:pt idx="27636" formatCode="0.00E+00">
                  <c:v>-3.70602E-3</c:v>
                </c:pt>
                <c:pt idx="27637" formatCode="0.00E+00">
                  <c:v>-3.5321900000000002E-3</c:v>
                </c:pt>
                <c:pt idx="27638" formatCode="0.00E+00">
                  <c:v>-3.3617500000000002E-3</c:v>
                </c:pt>
                <c:pt idx="27639" formatCode="0.00E+00">
                  <c:v>-3.1951499999999999E-3</c:v>
                </c:pt>
                <c:pt idx="27640" formatCode="0.00E+00">
                  <c:v>-3.0324900000000001E-3</c:v>
                </c:pt>
                <c:pt idx="27641" formatCode="0.00E+00">
                  <c:v>-2.87368E-3</c:v>
                </c:pt>
                <c:pt idx="27642" formatCode="0.00E+00">
                  <c:v>-2.71887E-3</c:v>
                </c:pt>
                <c:pt idx="27643" formatCode="0.00E+00">
                  <c:v>-2.5682000000000001E-3</c:v>
                </c:pt>
                <c:pt idx="27644" formatCode="0.00E+00">
                  <c:v>-2.4217399999999999E-3</c:v>
                </c:pt>
                <c:pt idx="27645" formatCode="0.00E+00">
                  <c:v>-2.2796700000000001E-3</c:v>
                </c:pt>
                <c:pt idx="27646" formatCode="0.00E+00">
                  <c:v>-2.1420200000000001E-3</c:v>
                </c:pt>
                <c:pt idx="27647" formatCode="0.00E+00">
                  <c:v>-2.0087999999999998E-3</c:v>
                </c:pt>
                <c:pt idx="27648" formatCode="0.00E+00">
                  <c:v>-1.88035E-3</c:v>
                </c:pt>
                <c:pt idx="27649" formatCode="0.00E+00">
                  <c:v>-1.7568099999999999E-3</c:v>
                </c:pt>
                <c:pt idx="27650" formatCode="0.00E+00">
                  <c:v>-1.6375700000000001E-3</c:v>
                </c:pt>
                <c:pt idx="27651" formatCode="0.00E+00">
                  <c:v>-1.5223299999999999E-3</c:v>
                </c:pt>
                <c:pt idx="27652" formatCode="0.00E+00">
                  <c:v>-1.41215E-3</c:v>
                </c:pt>
                <c:pt idx="27653" formatCode="0.00E+00">
                  <c:v>-1.30912E-3</c:v>
                </c:pt>
                <c:pt idx="27654" formatCode="0.00E+00">
                  <c:v>-1.2142800000000001E-3</c:v>
                </c:pt>
                <c:pt idx="27655" formatCode="0.00E+00">
                  <c:v>-1.1260199999999999E-3</c:v>
                </c:pt>
                <c:pt idx="27656" formatCode="0.00E+00">
                  <c:v>-1.04173E-3</c:v>
                </c:pt>
                <c:pt idx="27657" formatCode="0.00E+00">
                  <c:v>-9.6018500000000001E-4</c:v>
                </c:pt>
                <c:pt idx="27658" formatCode="0.00E+00">
                  <c:v>-8.8156200000000001E-4</c:v>
                </c:pt>
                <c:pt idx="27659" formatCode="0.00E+00">
                  <c:v>-8.06181E-4</c:v>
                </c:pt>
                <c:pt idx="27660" formatCode="0.00E+00">
                  <c:v>-7.3393299999999998E-4</c:v>
                </c:pt>
                <c:pt idx="27661" formatCode="0.00E+00">
                  <c:v>-6.6470099999999996E-4</c:v>
                </c:pt>
                <c:pt idx="27662" formatCode="0.00E+00">
                  <c:v>-5.9873100000000002E-4</c:v>
                </c:pt>
                <c:pt idx="27663" formatCode="0.00E+00">
                  <c:v>-5.3625999999999999E-4</c:v>
                </c:pt>
                <c:pt idx="27664" formatCode="0.00E+00">
                  <c:v>-4.7732900000000002E-4</c:v>
                </c:pt>
                <c:pt idx="27665" formatCode="0.00E+00">
                  <c:v>-4.2211700000000001E-4</c:v>
                </c:pt>
                <c:pt idx="27666" formatCode="0.00E+00">
                  <c:v>-3.71147E-4</c:v>
                </c:pt>
                <c:pt idx="27667" formatCode="0.00E+00">
                  <c:v>-3.2514300000000001E-4</c:v>
                </c:pt>
                <c:pt idx="27668" formatCode="0.00E+00">
                  <c:v>-2.8478500000000002E-4</c:v>
                </c:pt>
                <c:pt idx="27669" formatCode="0.00E+00">
                  <c:v>-2.5043100000000002E-4</c:v>
                </c:pt>
                <c:pt idx="27670" formatCode="0.00E+00">
                  <c:v>-2.2221E-4</c:v>
                </c:pt>
                <c:pt idx="27671" formatCode="0.00E+00">
                  <c:v>-2.00385E-4</c:v>
                </c:pt>
                <c:pt idx="27672" formatCode="0.00E+00">
                  <c:v>-1.8524500000000001E-4</c:v>
                </c:pt>
                <c:pt idx="27673" formatCode="0.00E+00">
                  <c:v>-1.76687E-4</c:v>
                </c:pt>
                <c:pt idx="27674" formatCode="0.00E+00">
                  <c:v>-1.7384599999999999E-4</c:v>
                </c:pt>
                <c:pt idx="27675" formatCode="0.00E+00">
                  <c:v>-1.7533300000000001E-4</c:v>
                </c:pt>
                <c:pt idx="27676" formatCode="0.00E+00">
                  <c:v>-1.8042199999999999E-4</c:v>
                </c:pt>
                <c:pt idx="27677" formatCode="0.00E+00">
                  <c:v>-1.90027E-4</c:v>
                </c:pt>
                <c:pt idx="27678" formatCode="0.00E+00">
                  <c:v>-2.0615E-4</c:v>
                </c:pt>
                <c:pt idx="27679" formatCode="0.00E+00">
                  <c:v>-2.3043900000000001E-4</c:v>
                </c:pt>
                <c:pt idx="27680" formatCode="0.00E+00">
                  <c:v>-2.63424E-4</c:v>
                </c:pt>
                <c:pt idx="27681" formatCode="0.00E+00">
                  <c:v>-3.0483000000000002E-4</c:v>
                </c:pt>
                <c:pt idx="27682" formatCode="0.00E+00">
                  <c:v>-3.54015E-4</c:v>
                </c:pt>
                <c:pt idx="27683" formatCode="0.00E+00">
                  <c:v>-4.09567E-4</c:v>
                </c:pt>
                <c:pt idx="27684" formatCode="0.00E+00">
                  <c:v>-4.6920499999999999E-4</c:v>
                </c:pt>
                <c:pt idx="27685" formatCode="0.00E+00">
                  <c:v>-5.3119400000000002E-4</c:v>
                </c:pt>
                <c:pt idx="27686" formatCode="0.00E+00">
                  <c:v>-5.9607099999999999E-4</c:v>
                </c:pt>
                <c:pt idx="27687" formatCode="0.00E+00">
                  <c:v>-6.6614400000000002E-4</c:v>
                </c:pt>
                <c:pt idx="27688" formatCode="0.00E+00">
                  <c:v>-7.4256699999999997E-4</c:v>
                </c:pt>
                <c:pt idx="27689" formatCode="0.00E+00">
                  <c:v>-8.2420900000000001E-4</c:v>
                </c:pt>
                <c:pt idx="27690" formatCode="0.00E+00">
                  <c:v>-9.0994000000000003E-4</c:v>
                </c:pt>
                <c:pt idx="27691" formatCode="0.00E+00">
                  <c:v>-1.00048E-3</c:v>
                </c:pt>
                <c:pt idx="27692" formatCode="0.00E+00">
                  <c:v>-1.09757E-3</c:v>
                </c:pt>
                <c:pt idx="27693" formatCode="0.00E+00">
                  <c:v>-1.20221E-3</c:v>
                </c:pt>
                <c:pt idx="27694" formatCode="0.00E+00">
                  <c:v>-1.3140300000000001E-3</c:v>
                </c:pt>
                <c:pt idx="27695" formatCode="0.00E+00">
                  <c:v>-1.43221E-3</c:v>
                </c:pt>
                <c:pt idx="27696" formatCode="0.00E+00">
                  <c:v>-1.5562799999999999E-3</c:v>
                </c:pt>
                <c:pt idx="27697" formatCode="0.00E+00">
                  <c:v>-1.68571E-3</c:v>
                </c:pt>
                <c:pt idx="27698" formatCode="0.00E+00">
                  <c:v>-1.8196600000000001E-3</c:v>
                </c:pt>
                <c:pt idx="27699" formatCode="0.00E+00">
                  <c:v>-1.95714E-3</c:v>
                </c:pt>
                <c:pt idx="27700" formatCode="0.00E+00">
                  <c:v>-2.0973400000000001E-3</c:v>
                </c:pt>
                <c:pt idx="27701" formatCode="0.00E+00">
                  <c:v>-2.2404899999999999E-3</c:v>
                </c:pt>
                <c:pt idx="27702" formatCode="0.00E+00">
                  <c:v>-2.3881000000000002E-3</c:v>
                </c:pt>
                <c:pt idx="27703" formatCode="0.00E+00">
                  <c:v>-2.5415699999999999E-3</c:v>
                </c:pt>
                <c:pt idx="27704" formatCode="0.00E+00">
                  <c:v>-2.70054E-3</c:v>
                </c:pt>
                <c:pt idx="27705" formatCode="0.00E+00">
                  <c:v>-2.8630000000000001E-3</c:v>
                </c:pt>
                <c:pt idx="27706" formatCode="0.00E+00">
                  <c:v>-3.0271400000000002E-3</c:v>
                </c:pt>
                <c:pt idx="27707" formatCode="0.00E+00">
                  <c:v>-3.1924900000000001E-3</c:v>
                </c:pt>
                <c:pt idx="27708" formatCode="0.00E+00">
                  <c:v>-3.3599900000000002E-3</c:v>
                </c:pt>
                <c:pt idx="27709" formatCode="0.00E+00">
                  <c:v>-3.5311000000000001E-3</c:v>
                </c:pt>
                <c:pt idx="27710" formatCode="0.00E+00">
                  <c:v>-3.7061799999999999E-3</c:v>
                </c:pt>
                <c:pt idx="27711" formatCode="0.00E+00">
                  <c:v>-3.88507E-3</c:v>
                </c:pt>
                <c:pt idx="27712" formatCode="0.00E+00">
                  <c:v>-4.0691700000000004E-3</c:v>
                </c:pt>
                <c:pt idx="27713" formatCode="0.00E+00">
                  <c:v>-4.26072E-3</c:v>
                </c:pt>
                <c:pt idx="27714" formatCode="0.00E+00">
                  <c:v>-4.4613400000000003E-3</c:v>
                </c:pt>
                <c:pt idx="27715" formatCode="0.00E+00">
                  <c:v>-4.6731400000000001E-3</c:v>
                </c:pt>
                <c:pt idx="27716" formatCode="0.00E+00">
                  <c:v>-4.8988299999999999E-3</c:v>
                </c:pt>
                <c:pt idx="27717" formatCode="0.00E+00">
                  <c:v>-5.1391400000000004E-3</c:v>
                </c:pt>
                <c:pt idx="27718" formatCode="0.00E+00">
                  <c:v>-5.3922099999999997E-3</c:v>
                </c:pt>
                <c:pt idx="27719" formatCode="0.00E+00">
                  <c:v>-5.6564600000000003E-3</c:v>
                </c:pt>
                <c:pt idx="27720" formatCode="0.00E+00">
                  <c:v>-5.9325599999999999E-3</c:v>
                </c:pt>
                <c:pt idx="27721" formatCode="0.00E+00">
                  <c:v>-6.22201E-3</c:v>
                </c:pt>
                <c:pt idx="27722" formatCode="0.00E+00">
                  <c:v>-6.5250600000000001E-3</c:v>
                </c:pt>
                <c:pt idx="27723" formatCode="0.00E+00">
                  <c:v>-6.8405799999999998E-3</c:v>
                </c:pt>
                <c:pt idx="27724" formatCode="0.00E+00">
                  <c:v>-7.1676099999999996E-3</c:v>
                </c:pt>
                <c:pt idx="27725" formatCode="0.00E+00">
                  <c:v>-7.5066400000000002E-3</c:v>
                </c:pt>
                <c:pt idx="27726" formatCode="0.00E+00">
                  <c:v>-7.8587599999999994E-3</c:v>
                </c:pt>
                <c:pt idx="27727" formatCode="0.00E+00">
                  <c:v>-8.2245200000000008E-3</c:v>
                </c:pt>
                <c:pt idx="27728" formatCode="0.00E+00">
                  <c:v>-8.6040300000000004E-3</c:v>
                </c:pt>
                <c:pt idx="27729" formatCode="0.00E+00">
                  <c:v>-8.9974500000000006E-3</c:v>
                </c:pt>
                <c:pt idx="27730" formatCode="0.00E+00">
                  <c:v>-9.4055300000000005E-3</c:v>
                </c:pt>
                <c:pt idx="27731" formatCode="0.00E+00">
                  <c:v>-9.8288300000000002E-3</c:v>
                </c:pt>
                <c:pt idx="27732">
                  <c:v>-1.0266300000000001E-2</c:v>
                </c:pt>
                <c:pt idx="27733">
                  <c:v>-1.07166E-2</c:v>
                </c:pt>
                <c:pt idx="27734">
                  <c:v>-1.11796E-2</c:v>
                </c:pt>
                <c:pt idx="27735">
                  <c:v>-1.1655799999999999E-2</c:v>
                </c:pt>
                <c:pt idx="27736">
                  <c:v>-1.2144500000000001E-2</c:v>
                </c:pt>
                <c:pt idx="27737">
                  <c:v>-1.26435E-2</c:v>
                </c:pt>
                <c:pt idx="27738">
                  <c:v>-1.3152E-2</c:v>
                </c:pt>
                <c:pt idx="27739">
                  <c:v>-1.36712E-2</c:v>
                </c:pt>
                <c:pt idx="27740">
                  <c:v>-1.42024E-2</c:v>
                </c:pt>
                <c:pt idx="27741">
                  <c:v>-1.47455E-2</c:v>
                </c:pt>
                <c:pt idx="27742">
                  <c:v>-1.52996E-2</c:v>
                </c:pt>
                <c:pt idx="27743">
                  <c:v>-1.5864199999999998E-2</c:v>
                </c:pt>
                <c:pt idx="27744">
                  <c:v>-1.6440099999999999E-2</c:v>
                </c:pt>
                <c:pt idx="27745">
                  <c:v>-1.70289E-2</c:v>
                </c:pt>
                <c:pt idx="27746">
                  <c:v>-1.76311E-2</c:v>
                </c:pt>
                <c:pt idx="27747">
                  <c:v>-1.82451E-2</c:v>
                </c:pt>
                <c:pt idx="27748">
                  <c:v>-1.88697E-2</c:v>
                </c:pt>
                <c:pt idx="27749">
                  <c:v>-1.9504400000000002E-2</c:v>
                </c:pt>
                <c:pt idx="27750">
                  <c:v>-2.0148599999999999E-2</c:v>
                </c:pt>
                <c:pt idx="27751">
                  <c:v>-2.08005E-2</c:v>
                </c:pt>
                <c:pt idx="27752">
                  <c:v>-2.1458999999999999E-2</c:v>
                </c:pt>
                <c:pt idx="27753">
                  <c:v>-2.2126900000000001E-2</c:v>
                </c:pt>
                <c:pt idx="27754">
                  <c:v>-2.2808800000000001E-2</c:v>
                </c:pt>
                <c:pt idx="27755">
                  <c:v>-2.3504400000000002E-2</c:v>
                </c:pt>
                <c:pt idx="27756">
                  <c:v>-2.4208400000000001E-2</c:v>
                </c:pt>
                <c:pt idx="27757">
                  <c:v>-2.4916399999999998E-2</c:v>
                </c:pt>
                <c:pt idx="27758">
                  <c:v>-2.56276E-2</c:v>
                </c:pt>
                <c:pt idx="27759">
                  <c:v>-2.63422E-2</c:v>
                </c:pt>
                <c:pt idx="27760">
                  <c:v>-2.7060600000000001E-2</c:v>
                </c:pt>
                <c:pt idx="27761">
                  <c:v>-2.77833E-2</c:v>
                </c:pt>
                <c:pt idx="27762">
                  <c:v>-2.8510500000000001E-2</c:v>
                </c:pt>
                <c:pt idx="27763">
                  <c:v>-2.92409E-2</c:v>
                </c:pt>
                <c:pt idx="27764">
                  <c:v>-2.9973799999999998E-2</c:v>
                </c:pt>
                <c:pt idx="27765">
                  <c:v>-3.0709299999999998E-2</c:v>
                </c:pt>
                <c:pt idx="27766">
                  <c:v>-3.14469E-2</c:v>
                </c:pt>
                <c:pt idx="27767">
                  <c:v>-3.21848E-2</c:v>
                </c:pt>
                <c:pt idx="27768">
                  <c:v>-3.2921600000000002E-2</c:v>
                </c:pt>
                <c:pt idx="27769">
                  <c:v>-3.3657300000000001E-2</c:v>
                </c:pt>
                <c:pt idx="27770">
                  <c:v>-3.4392899999999997E-2</c:v>
                </c:pt>
                <c:pt idx="27771">
                  <c:v>-3.5130000000000002E-2</c:v>
                </c:pt>
                <c:pt idx="27772">
                  <c:v>-3.5868700000000003E-2</c:v>
                </c:pt>
                <c:pt idx="27773">
                  <c:v>-3.6608000000000002E-2</c:v>
                </c:pt>
                <c:pt idx="27774">
                  <c:v>-3.7346600000000001E-2</c:v>
                </c:pt>
                <c:pt idx="27775">
                  <c:v>-3.8083400000000003E-2</c:v>
                </c:pt>
                <c:pt idx="27776">
                  <c:v>-3.8817699999999997E-2</c:v>
                </c:pt>
                <c:pt idx="27777">
                  <c:v>-3.95492E-2</c:v>
                </c:pt>
                <c:pt idx="27778">
                  <c:v>-4.0277899999999998E-2</c:v>
                </c:pt>
                <c:pt idx="27779">
                  <c:v>-4.1003299999999999E-2</c:v>
                </c:pt>
                <c:pt idx="27780">
                  <c:v>-4.17236E-2</c:v>
                </c:pt>
                <c:pt idx="27781">
                  <c:v>-4.2437000000000002E-2</c:v>
                </c:pt>
                <c:pt idx="27782">
                  <c:v>-4.3143899999999999E-2</c:v>
                </c:pt>
                <c:pt idx="27783">
                  <c:v>-4.3846299999999998E-2</c:v>
                </c:pt>
                <c:pt idx="27784">
                  <c:v>-4.4545700000000001E-2</c:v>
                </c:pt>
                <c:pt idx="27785">
                  <c:v>-4.5241299999999998E-2</c:v>
                </c:pt>
                <c:pt idx="27786">
                  <c:v>-4.5931600000000003E-2</c:v>
                </c:pt>
                <c:pt idx="27787">
                  <c:v>-4.66156E-2</c:v>
                </c:pt>
                <c:pt idx="27788">
                  <c:v>-4.7292399999999998E-2</c:v>
                </c:pt>
                <c:pt idx="27789">
                  <c:v>-4.7961200000000002E-2</c:v>
                </c:pt>
                <c:pt idx="27790">
                  <c:v>-4.8622800000000001E-2</c:v>
                </c:pt>
                <c:pt idx="27791">
                  <c:v>-4.9277799999999997E-2</c:v>
                </c:pt>
                <c:pt idx="27792">
                  <c:v>-4.99239E-2</c:v>
                </c:pt>
                <c:pt idx="27793">
                  <c:v>-5.0557900000000003E-2</c:v>
                </c:pt>
                <c:pt idx="27794">
                  <c:v>-5.1179200000000001E-2</c:v>
                </c:pt>
                <c:pt idx="27795">
                  <c:v>-5.1788800000000003E-2</c:v>
                </c:pt>
                <c:pt idx="27796">
                  <c:v>-5.2387000000000003E-2</c:v>
                </c:pt>
                <c:pt idx="27797">
                  <c:v>-5.2972900000000003E-2</c:v>
                </c:pt>
                <c:pt idx="27798">
                  <c:v>-5.35454E-2</c:v>
                </c:pt>
                <c:pt idx="27799">
                  <c:v>-5.4102600000000001E-2</c:v>
                </c:pt>
                <c:pt idx="27800">
                  <c:v>-5.4639500000000001E-2</c:v>
                </c:pt>
                <c:pt idx="27801">
                  <c:v>-5.5150600000000001E-2</c:v>
                </c:pt>
                <c:pt idx="27802">
                  <c:v>-5.56351E-2</c:v>
                </c:pt>
                <c:pt idx="27803">
                  <c:v>-5.6096399999999998E-2</c:v>
                </c:pt>
                <c:pt idx="27804">
                  <c:v>-5.6537299999999999E-2</c:v>
                </c:pt>
                <c:pt idx="27805">
                  <c:v>-5.6957899999999999E-2</c:v>
                </c:pt>
                <c:pt idx="27806">
                  <c:v>-5.7359100000000003E-2</c:v>
                </c:pt>
                <c:pt idx="27807">
                  <c:v>-5.7742700000000001E-2</c:v>
                </c:pt>
                <c:pt idx="27808">
                  <c:v>-5.81085E-2</c:v>
                </c:pt>
                <c:pt idx="27809">
                  <c:v>-5.8455399999999998E-2</c:v>
                </c:pt>
                <c:pt idx="27810">
                  <c:v>-5.8781699999999999E-2</c:v>
                </c:pt>
                <c:pt idx="27811">
                  <c:v>-5.9087099999999997E-2</c:v>
                </c:pt>
                <c:pt idx="27812">
                  <c:v>-5.9372500000000002E-2</c:v>
                </c:pt>
                <c:pt idx="27813">
                  <c:v>-5.9639400000000002E-2</c:v>
                </c:pt>
                <c:pt idx="27814">
                  <c:v>-5.9889999999999999E-2</c:v>
                </c:pt>
                <c:pt idx="27815">
                  <c:v>-6.01294E-2</c:v>
                </c:pt>
                <c:pt idx="27816">
                  <c:v>-6.0364300000000003E-2</c:v>
                </c:pt>
                <c:pt idx="27817">
                  <c:v>-6.05985E-2</c:v>
                </c:pt>
                <c:pt idx="27818">
                  <c:v>-6.0831900000000001E-2</c:v>
                </c:pt>
                <c:pt idx="27819">
                  <c:v>-6.1062400000000003E-2</c:v>
                </c:pt>
                <c:pt idx="27820">
                  <c:v>-6.1288799999999997E-2</c:v>
                </c:pt>
                <c:pt idx="27821">
                  <c:v>-6.1509800000000003E-2</c:v>
                </c:pt>
                <c:pt idx="27822">
                  <c:v>-6.1724000000000001E-2</c:v>
                </c:pt>
                <c:pt idx="27823">
                  <c:v>-6.1929900000000003E-2</c:v>
                </c:pt>
                <c:pt idx="27824">
                  <c:v>-6.2127799999999997E-2</c:v>
                </c:pt>
                <c:pt idx="27825">
                  <c:v>-6.2319399999999997E-2</c:v>
                </c:pt>
                <c:pt idx="27826">
                  <c:v>-6.2506599999999995E-2</c:v>
                </c:pt>
                <c:pt idx="27827">
                  <c:v>-6.26916E-2</c:v>
                </c:pt>
                <c:pt idx="27828">
                  <c:v>-6.2878199999999995E-2</c:v>
                </c:pt>
                <c:pt idx="27829">
                  <c:v>-6.3070799999999996E-2</c:v>
                </c:pt>
                <c:pt idx="27830">
                  <c:v>-6.3273399999999994E-2</c:v>
                </c:pt>
                <c:pt idx="27831">
                  <c:v>-6.3488500000000003E-2</c:v>
                </c:pt>
                <c:pt idx="27832">
                  <c:v>-6.3714499999999993E-2</c:v>
                </c:pt>
                <c:pt idx="27833">
                  <c:v>-6.3949300000000001E-2</c:v>
                </c:pt>
                <c:pt idx="27834">
                  <c:v>-6.4193799999999995E-2</c:v>
                </c:pt>
                <c:pt idx="27835">
                  <c:v>-6.4451099999999997E-2</c:v>
                </c:pt>
                <c:pt idx="27836">
                  <c:v>-6.4723600000000006E-2</c:v>
                </c:pt>
                <c:pt idx="27837">
                  <c:v>-6.5011700000000006E-2</c:v>
                </c:pt>
                <c:pt idx="27838">
                  <c:v>-6.5316600000000002E-2</c:v>
                </c:pt>
                <c:pt idx="27839">
                  <c:v>-6.5639900000000001E-2</c:v>
                </c:pt>
                <c:pt idx="27840">
                  <c:v>-6.5981899999999996E-2</c:v>
                </c:pt>
                <c:pt idx="27841">
                  <c:v>-6.6341999999999998E-2</c:v>
                </c:pt>
                <c:pt idx="27842">
                  <c:v>-6.6721699999999995E-2</c:v>
                </c:pt>
                <c:pt idx="27843">
                  <c:v>-6.7124100000000006E-2</c:v>
                </c:pt>
                <c:pt idx="27844">
                  <c:v>-6.7551700000000006E-2</c:v>
                </c:pt>
                <c:pt idx="27845">
                  <c:v>-6.8005499999999997E-2</c:v>
                </c:pt>
                <c:pt idx="27846">
                  <c:v>-6.8487699999999999E-2</c:v>
                </c:pt>
                <c:pt idx="27847">
                  <c:v>-6.9000400000000003E-2</c:v>
                </c:pt>
                <c:pt idx="27848">
                  <c:v>-6.9542000000000007E-2</c:v>
                </c:pt>
                <c:pt idx="27849">
                  <c:v>-7.0109599999999994E-2</c:v>
                </c:pt>
                <c:pt idx="27850">
                  <c:v>-7.0702500000000001E-2</c:v>
                </c:pt>
                <c:pt idx="27851">
                  <c:v>-7.1320300000000003E-2</c:v>
                </c:pt>
                <c:pt idx="27852">
                  <c:v>-7.1962200000000004E-2</c:v>
                </c:pt>
                <c:pt idx="27853">
                  <c:v>-7.2628200000000004E-2</c:v>
                </c:pt>
                <c:pt idx="27854">
                  <c:v>-7.3318800000000003E-2</c:v>
                </c:pt>
                <c:pt idx="27855">
                  <c:v>-7.4035299999999998E-2</c:v>
                </c:pt>
                <c:pt idx="27856">
                  <c:v>-7.4778499999999998E-2</c:v>
                </c:pt>
                <c:pt idx="27857">
                  <c:v>-7.55498E-2</c:v>
                </c:pt>
                <c:pt idx="27858">
                  <c:v>-7.6352000000000003E-2</c:v>
                </c:pt>
                <c:pt idx="27859">
                  <c:v>-7.71873E-2</c:v>
                </c:pt>
                <c:pt idx="27860">
                  <c:v>-7.8056200000000006E-2</c:v>
                </c:pt>
                <c:pt idx="27861">
                  <c:v>-7.8958700000000007E-2</c:v>
                </c:pt>
                <c:pt idx="27862">
                  <c:v>-7.98957E-2</c:v>
                </c:pt>
                <c:pt idx="27863">
                  <c:v>-8.0867800000000004E-2</c:v>
                </c:pt>
                <c:pt idx="27864">
                  <c:v>-8.1875900000000001E-2</c:v>
                </c:pt>
                <c:pt idx="27865">
                  <c:v>-8.2920999999999995E-2</c:v>
                </c:pt>
                <c:pt idx="27866">
                  <c:v>-8.4001800000000001E-2</c:v>
                </c:pt>
                <c:pt idx="27867">
                  <c:v>-8.5115200000000002E-2</c:v>
                </c:pt>
                <c:pt idx="27868">
                  <c:v>-8.6261299999999999E-2</c:v>
                </c:pt>
                <c:pt idx="27869">
                  <c:v>-8.7442400000000003E-2</c:v>
                </c:pt>
                <c:pt idx="27870">
                  <c:v>-8.8658699999999993E-2</c:v>
                </c:pt>
                <c:pt idx="27871">
                  <c:v>-8.9906399999999997E-2</c:v>
                </c:pt>
                <c:pt idx="27872">
                  <c:v>-9.1179899999999994E-2</c:v>
                </c:pt>
                <c:pt idx="27873">
                  <c:v>-9.2474000000000001E-2</c:v>
                </c:pt>
                <c:pt idx="27874">
                  <c:v>-9.3785499999999994E-2</c:v>
                </c:pt>
                <c:pt idx="27875">
                  <c:v>-9.5113299999999998E-2</c:v>
                </c:pt>
                <c:pt idx="27876">
                  <c:v>-9.6456500000000001E-2</c:v>
                </c:pt>
                <c:pt idx="27877">
                  <c:v>-9.7813200000000003E-2</c:v>
                </c:pt>
                <c:pt idx="27878">
                  <c:v>-9.9181500000000006E-2</c:v>
                </c:pt>
                <c:pt idx="27879">
                  <c:v>-0.100564</c:v>
                </c:pt>
                <c:pt idx="27880">
                  <c:v>-0.101964</c:v>
                </c:pt>
                <c:pt idx="27881">
                  <c:v>-0.103382</c:v>
                </c:pt>
                <c:pt idx="27882">
                  <c:v>-0.10481600000000001</c:v>
                </c:pt>
                <c:pt idx="27883">
                  <c:v>-0.106266</c:v>
                </c:pt>
                <c:pt idx="27884">
                  <c:v>-0.107733</c:v>
                </c:pt>
                <c:pt idx="27885">
                  <c:v>-0.109213</c:v>
                </c:pt>
                <c:pt idx="27886">
                  <c:v>-0.110706</c:v>
                </c:pt>
                <c:pt idx="27887">
                  <c:v>-0.11221200000000001</c:v>
                </c:pt>
                <c:pt idx="27888">
                  <c:v>-0.11373</c:v>
                </c:pt>
                <c:pt idx="27889">
                  <c:v>-0.11526</c:v>
                </c:pt>
                <c:pt idx="27890">
                  <c:v>-0.116802</c:v>
                </c:pt>
                <c:pt idx="27891">
                  <c:v>-0.11836000000000001</c:v>
                </c:pt>
                <c:pt idx="27892">
                  <c:v>-0.119933</c:v>
                </c:pt>
                <c:pt idx="27893">
                  <c:v>-0.121518</c:v>
                </c:pt>
                <c:pt idx="27894">
                  <c:v>-0.123114</c:v>
                </c:pt>
                <c:pt idx="27895">
                  <c:v>-0.12472</c:v>
                </c:pt>
                <c:pt idx="27896">
                  <c:v>-0.126334</c:v>
                </c:pt>
                <c:pt idx="27897">
                  <c:v>-0.12795400000000001</c:v>
                </c:pt>
                <c:pt idx="27898">
                  <c:v>-0.129579</c:v>
                </c:pt>
                <c:pt idx="27899">
                  <c:v>-0.13120499999999999</c:v>
                </c:pt>
                <c:pt idx="27900">
                  <c:v>-0.132823</c:v>
                </c:pt>
                <c:pt idx="27901">
                  <c:v>-0.13442499999999999</c:v>
                </c:pt>
                <c:pt idx="27902">
                  <c:v>-0.13600899999999999</c:v>
                </c:pt>
                <c:pt idx="27903">
                  <c:v>-0.137577</c:v>
                </c:pt>
                <c:pt idx="27904">
                  <c:v>-0.139126</c:v>
                </c:pt>
                <c:pt idx="27905">
                  <c:v>-0.140653</c:v>
                </c:pt>
                <c:pt idx="27906">
                  <c:v>-0.142155</c:v>
                </c:pt>
                <c:pt idx="27907">
                  <c:v>-0.14363300000000001</c:v>
                </c:pt>
                <c:pt idx="27908">
                  <c:v>-0.14508399999999999</c:v>
                </c:pt>
                <c:pt idx="27909">
                  <c:v>-0.146507</c:v>
                </c:pt>
                <c:pt idx="27910">
                  <c:v>-0.147901</c:v>
                </c:pt>
                <c:pt idx="27911">
                  <c:v>-0.14926600000000001</c:v>
                </c:pt>
                <c:pt idx="27912">
                  <c:v>-0.15060200000000001</c:v>
                </c:pt>
                <c:pt idx="27913">
                  <c:v>-0.15190999999999999</c:v>
                </c:pt>
                <c:pt idx="27914">
                  <c:v>-0.15318699999999999</c:v>
                </c:pt>
                <c:pt idx="27915">
                  <c:v>-0.15443399999999999</c:v>
                </c:pt>
                <c:pt idx="27916">
                  <c:v>-0.15564800000000001</c:v>
                </c:pt>
                <c:pt idx="27917">
                  <c:v>-0.15682599999999999</c:v>
                </c:pt>
                <c:pt idx="27918">
                  <c:v>-0.15796099999999999</c:v>
                </c:pt>
                <c:pt idx="27919">
                  <c:v>-0.159052</c:v>
                </c:pt>
                <c:pt idx="27920">
                  <c:v>-0.16009999999999999</c:v>
                </c:pt>
                <c:pt idx="27921">
                  <c:v>-0.161108</c:v>
                </c:pt>
                <c:pt idx="27922">
                  <c:v>-0.162075</c:v>
                </c:pt>
                <c:pt idx="27923">
                  <c:v>-0.162993</c:v>
                </c:pt>
                <c:pt idx="27924">
                  <c:v>-0.163855</c:v>
                </c:pt>
                <c:pt idx="27925">
                  <c:v>-0.164658</c:v>
                </c:pt>
                <c:pt idx="27926">
                  <c:v>-0.165404</c:v>
                </c:pt>
                <c:pt idx="27927">
                  <c:v>-0.16609299999999999</c:v>
                </c:pt>
                <c:pt idx="27928">
                  <c:v>-0.16672699999999999</c:v>
                </c:pt>
                <c:pt idx="27929">
                  <c:v>-0.16730700000000001</c:v>
                </c:pt>
                <c:pt idx="27930">
                  <c:v>-0.16783400000000001</c:v>
                </c:pt>
                <c:pt idx="27931">
                  <c:v>-0.16830600000000001</c:v>
                </c:pt>
                <c:pt idx="27932">
                  <c:v>-0.16872300000000001</c:v>
                </c:pt>
                <c:pt idx="27933">
                  <c:v>-0.16908599999999999</c:v>
                </c:pt>
                <c:pt idx="27934">
                  <c:v>-0.16939199999999999</c:v>
                </c:pt>
                <c:pt idx="27935">
                  <c:v>-0.16964399999999999</c:v>
                </c:pt>
                <c:pt idx="27936">
                  <c:v>-0.16984199999999999</c:v>
                </c:pt>
                <c:pt idx="27937">
                  <c:v>-0.16999</c:v>
                </c:pt>
                <c:pt idx="27938">
                  <c:v>-0.17008999999999999</c:v>
                </c:pt>
                <c:pt idx="27939">
                  <c:v>-0.17014000000000001</c:v>
                </c:pt>
                <c:pt idx="27940">
                  <c:v>-0.17013900000000001</c:v>
                </c:pt>
                <c:pt idx="27941">
                  <c:v>-0.17008599999999999</c:v>
                </c:pt>
                <c:pt idx="27942">
                  <c:v>-0.16997599999999999</c:v>
                </c:pt>
                <c:pt idx="27943">
                  <c:v>-0.16980799999999999</c:v>
                </c:pt>
                <c:pt idx="27944">
                  <c:v>-0.16958200000000001</c:v>
                </c:pt>
                <c:pt idx="27945">
                  <c:v>-0.169298</c:v>
                </c:pt>
                <c:pt idx="27946">
                  <c:v>-0.16896</c:v>
                </c:pt>
                <c:pt idx="27947">
                  <c:v>-0.168568</c:v>
                </c:pt>
                <c:pt idx="27948">
                  <c:v>-0.16811999999999999</c:v>
                </c:pt>
                <c:pt idx="27949">
                  <c:v>-0.16761699999999999</c:v>
                </c:pt>
                <c:pt idx="27950">
                  <c:v>-0.16706499999999999</c:v>
                </c:pt>
                <c:pt idx="27951">
                  <c:v>-0.166468</c:v>
                </c:pt>
                <c:pt idx="27952">
                  <c:v>-0.16583200000000001</c:v>
                </c:pt>
                <c:pt idx="27953">
                  <c:v>-0.165157</c:v>
                </c:pt>
                <c:pt idx="27954">
                  <c:v>-0.16444500000000001</c:v>
                </c:pt>
                <c:pt idx="27955">
                  <c:v>-0.16369800000000001</c:v>
                </c:pt>
                <c:pt idx="27956">
                  <c:v>-0.16291600000000001</c:v>
                </c:pt>
                <c:pt idx="27957">
                  <c:v>-0.16209699999999999</c:v>
                </c:pt>
                <c:pt idx="27958">
                  <c:v>-0.161244</c:v>
                </c:pt>
                <c:pt idx="27959">
                  <c:v>-0.160362</c:v>
                </c:pt>
                <c:pt idx="27960">
                  <c:v>-0.15945200000000001</c:v>
                </c:pt>
                <c:pt idx="27961">
                  <c:v>-0.15851599999999999</c:v>
                </c:pt>
                <c:pt idx="27962">
                  <c:v>-0.157553</c:v>
                </c:pt>
                <c:pt idx="27963">
                  <c:v>-0.15656400000000001</c:v>
                </c:pt>
                <c:pt idx="27964">
                  <c:v>-0.15554899999999999</c:v>
                </c:pt>
                <c:pt idx="27965">
                  <c:v>-0.15451100000000001</c:v>
                </c:pt>
                <c:pt idx="27966">
                  <c:v>-0.153449</c:v>
                </c:pt>
                <c:pt idx="27967">
                  <c:v>-0.152362</c:v>
                </c:pt>
                <c:pt idx="27968">
                  <c:v>-0.151257</c:v>
                </c:pt>
                <c:pt idx="27969">
                  <c:v>-0.150142</c:v>
                </c:pt>
                <c:pt idx="27970">
                  <c:v>-0.14902399999999999</c:v>
                </c:pt>
                <c:pt idx="27971">
                  <c:v>-0.14790400000000001</c:v>
                </c:pt>
                <c:pt idx="27972">
                  <c:v>-0.14678099999999999</c:v>
                </c:pt>
                <c:pt idx="27973">
                  <c:v>-0.14565800000000001</c:v>
                </c:pt>
                <c:pt idx="27974">
                  <c:v>-0.144534</c:v>
                </c:pt>
                <c:pt idx="27975">
                  <c:v>-0.14341100000000001</c:v>
                </c:pt>
                <c:pt idx="27976">
                  <c:v>-0.142291</c:v>
                </c:pt>
                <c:pt idx="27977">
                  <c:v>-0.14117099999999999</c:v>
                </c:pt>
                <c:pt idx="27978">
                  <c:v>-0.14005100000000001</c:v>
                </c:pt>
                <c:pt idx="27979">
                  <c:v>-0.138937</c:v>
                </c:pt>
                <c:pt idx="27980">
                  <c:v>-0.13784099999999999</c:v>
                </c:pt>
                <c:pt idx="27981">
                  <c:v>-0.136771</c:v>
                </c:pt>
                <c:pt idx="27982">
                  <c:v>-0.13572699999999999</c:v>
                </c:pt>
                <c:pt idx="27983">
                  <c:v>-0.134712</c:v>
                </c:pt>
                <c:pt idx="27984">
                  <c:v>-0.13372800000000001</c:v>
                </c:pt>
                <c:pt idx="27985">
                  <c:v>-0.132772</c:v>
                </c:pt>
                <c:pt idx="27986">
                  <c:v>-0.13184499999999999</c:v>
                </c:pt>
                <c:pt idx="27987">
                  <c:v>-0.13095100000000001</c:v>
                </c:pt>
                <c:pt idx="27988">
                  <c:v>-0.13009699999999999</c:v>
                </c:pt>
                <c:pt idx="27989">
                  <c:v>-0.12928799999999999</c:v>
                </c:pt>
                <c:pt idx="27990">
                  <c:v>-0.128525</c:v>
                </c:pt>
                <c:pt idx="27991">
                  <c:v>-0.12781000000000001</c:v>
                </c:pt>
                <c:pt idx="27992">
                  <c:v>-0.12714</c:v>
                </c:pt>
                <c:pt idx="27993">
                  <c:v>-0.12651499999999999</c:v>
                </c:pt>
                <c:pt idx="27994">
                  <c:v>-0.12594</c:v>
                </c:pt>
                <c:pt idx="27995">
                  <c:v>-0.12542600000000001</c:v>
                </c:pt>
                <c:pt idx="27996">
                  <c:v>-0.12498099999999999</c:v>
                </c:pt>
                <c:pt idx="27997">
                  <c:v>-0.12461</c:v>
                </c:pt>
                <c:pt idx="27998">
                  <c:v>-0.124317</c:v>
                </c:pt>
                <c:pt idx="27999">
                  <c:v>-0.12410499999999999</c:v>
                </c:pt>
                <c:pt idx="28000">
                  <c:v>-0.123972</c:v>
                </c:pt>
                <c:pt idx="28001">
                  <c:v>-0.123918</c:v>
                </c:pt>
                <c:pt idx="28002">
                  <c:v>-0.123948</c:v>
                </c:pt>
                <c:pt idx="28003">
                  <c:v>-0.124068</c:v>
                </c:pt>
                <c:pt idx="28004">
                  <c:v>-0.124278</c:v>
                </c:pt>
                <c:pt idx="28005">
                  <c:v>-0.12457699999999999</c:v>
                </c:pt>
                <c:pt idx="28006">
                  <c:v>-0.124968</c:v>
                </c:pt>
                <c:pt idx="28007">
                  <c:v>-0.12545200000000001</c:v>
                </c:pt>
                <c:pt idx="28008">
                  <c:v>-0.126029</c:v>
                </c:pt>
                <c:pt idx="28009">
                  <c:v>-0.126695</c:v>
                </c:pt>
                <c:pt idx="28010">
                  <c:v>-0.12744800000000001</c:v>
                </c:pt>
                <c:pt idx="28011">
                  <c:v>-0.12828899999999999</c:v>
                </c:pt>
                <c:pt idx="28012">
                  <c:v>-0.129223</c:v>
                </c:pt>
                <c:pt idx="28013">
                  <c:v>-0.130249</c:v>
                </c:pt>
                <c:pt idx="28014">
                  <c:v>-0.13136600000000001</c:v>
                </c:pt>
                <c:pt idx="28015">
                  <c:v>-0.132574</c:v>
                </c:pt>
                <c:pt idx="28016">
                  <c:v>-0.13387199999999999</c:v>
                </c:pt>
                <c:pt idx="28017">
                  <c:v>-0.13526199999999999</c:v>
                </c:pt>
                <c:pt idx="28018">
                  <c:v>-0.136744</c:v>
                </c:pt>
                <c:pt idx="28019">
                  <c:v>-0.13831599999999999</c:v>
                </c:pt>
                <c:pt idx="28020">
                  <c:v>-0.13997799999999999</c:v>
                </c:pt>
                <c:pt idx="28021">
                  <c:v>-0.141731</c:v>
                </c:pt>
                <c:pt idx="28022">
                  <c:v>-0.14357200000000001</c:v>
                </c:pt>
                <c:pt idx="28023">
                  <c:v>-0.14549599999999999</c:v>
                </c:pt>
                <c:pt idx="28024">
                  <c:v>-0.14750099999999999</c:v>
                </c:pt>
                <c:pt idx="28025">
                  <c:v>-0.149586</c:v>
                </c:pt>
                <c:pt idx="28026">
                  <c:v>-0.15174699999999999</c:v>
                </c:pt>
                <c:pt idx="28027">
                  <c:v>-0.15398400000000001</c:v>
                </c:pt>
                <c:pt idx="28028">
                  <c:v>-0.15629699999999999</c:v>
                </c:pt>
                <c:pt idx="28029">
                  <c:v>-0.15868199999999999</c:v>
                </c:pt>
                <c:pt idx="28030">
                  <c:v>-0.16114000000000001</c:v>
                </c:pt>
                <c:pt idx="28031">
                  <c:v>-0.16367499999999999</c:v>
                </c:pt>
                <c:pt idx="28032">
                  <c:v>-0.16628699999999999</c:v>
                </c:pt>
                <c:pt idx="28033">
                  <c:v>-0.16897499999999999</c:v>
                </c:pt>
                <c:pt idx="28034">
                  <c:v>-0.171736</c:v>
                </c:pt>
                <c:pt idx="28035">
                  <c:v>-0.174572</c:v>
                </c:pt>
                <c:pt idx="28036">
                  <c:v>-0.177485</c:v>
                </c:pt>
                <c:pt idx="28037">
                  <c:v>-0.18047099999999999</c:v>
                </c:pt>
                <c:pt idx="28038">
                  <c:v>-0.18352299999999999</c:v>
                </c:pt>
                <c:pt idx="28039">
                  <c:v>-0.186643</c:v>
                </c:pt>
                <c:pt idx="28040">
                  <c:v>-0.189832</c:v>
                </c:pt>
                <c:pt idx="28041">
                  <c:v>-0.19308800000000001</c:v>
                </c:pt>
                <c:pt idx="28042">
                  <c:v>-0.19639999999999999</c:v>
                </c:pt>
                <c:pt idx="28043">
                  <c:v>-0.19975799999999999</c:v>
                </c:pt>
                <c:pt idx="28044">
                  <c:v>-0.20315</c:v>
                </c:pt>
                <c:pt idx="28045">
                  <c:v>-0.206568</c:v>
                </c:pt>
                <c:pt idx="28046">
                  <c:v>-0.210012</c:v>
                </c:pt>
                <c:pt idx="28047">
                  <c:v>-0.21348800000000001</c:v>
                </c:pt>
                <c:pt idx="28048">
                  <c:v>-0.216998</c:v>
                </c:pt>
                <c:pt idx="28049">
                  <c:v>-0.22053700000000001</c:v>
                </c:pt>
                <c:pt idx="28050">
                  <c:v>-0.22409399999999999</c:v>
                </c:pt>
                <c:pt idx="28051">
                  <c:v>-0.22766400000000001</c:v>
                </c:pt>
                <c:pt idx="28052">
                  <c:v>-0.23124</c:v>
                </c:pt>
                <c:pt idx="28053">
                  <c:v>-0.234822</c:v>
                </c:pt>
                <c:pt idx="28054">
                  <c:v>-0.23840700000000001</c:v>
                </c:pt>
                <c:pt idx="28055">
                  <c:v>-0.24199000000000001</c:v>
                </c:pt>
                <c:pt idx="28056">
                  <c:v>-0.24556900000000001</c:v>
                </c:pt>
                <c:pt idx="28057">
                  <c:v>-0.249143</c:v>
                </c:pt>
                <c:pt idx="28058">
                  <c:v>-0.25271399999999999</c:v>
                </c:pt>
                <c:pt idx="28059">
                  <c:v>-0.25627899999999998</c:v>
                </c:pt>
                <c:pt idx="28060">
                  <c:v>-0.25983299999999998</c:v>
                </c:pt>
                <c:pt idx="28061">
                  <c:v>-0.26336599999999999</c:v>
                </c:pt>
                <c:pt idx="28062">
                  <c:v>-0.26686700000000002</c:v>
                </c:pt>
                <c:pt idx="28063">
                  <c:v>-0.27033299999999999</c:v>
                </c:pt>
                <c:pt idx="28064">
                  <c:v>-0.27376499999999998</c:v>
                </c:pt>
                <c:pt idx="28065">
                  <c:v>-0.27716099999999999</c:v>
                </c:pt>
                <c:pt idx="28066">
                  <c:v>-0.28051500000000001</c:v>
                </c:pt>
                <c:pt idx="28067">
                  <c:v>-0.28382099999999999</c:v>
                </c:pt>
                <c:pt idx="28068">
                  <c:v>-0.28707300000000002</c:v>
                </c:pt>
                <c:pt idx="28069">
                  <c:v>-0.29026600000000002</c:v>
                </c:pt>
                <c:pt idx="28070">
                  <c:v>-0.29339199999999999</c:v>
                </c:pt>
                <c:pt idx="28071">
                  <c:v>-0.29644399999999999</c:v>
                </c:pt>
                <c:pt idx="28072">
                  <c:v>-0.29941699999999999</c:v>
                </c:pt>
                <c:pt idx="28073">
                  <c:v>-0.30230299999999999</c:v>
                </c:pt>
                <c:pt idx="28074">
                  <c:v>-0.30509900000000001</c:v>
                </c:pt>
                <c:pt idx="28075">
                  <c:v>-0.30780099999999999</c:v>
                </c:pt>
                <c:pt idx="28076">
                  <c:v>-0.31041099999999999</c:v>
                </c:pt>
                <c:pt idx="28077">
                  <c:v>-0.31292599999999998</c:v>
                </c:pt>
                <c:pt idx="28078">
                  <c:v>-0.31533499999999998</c:v>
                </c:pt>
                <c:pt idx="28079">
                  <c:v>-0.31762800000000002</c:v>
                </c:pt>
                <c:pt idx="28080">
                  <c:v>-0.31980500000000001</c:v>
                </c:pt>
                <c:pt idx="28081">
                  <c:v>-0.32186500000000001</c:v>
                </c:pt>
                <c:pt idx="28082">
                  <c:v>-0.32380599999999998</c:v>
                </c:pt>
                <c:pt idx="28083">
                  <c:v>-0.32562200000000002</c:v>
                </c:pt>
                <c:pt idx="28084">
                  <c:v>-0.32731399999999999</c:v>
                </c:pt>
                <c:pt idx="28085">
                  <c:v>-0.32888000000000001</c:v>
                </c:pt>
                <c:pt idx="28086">
                  <c:v>-0.330314</c:v>
                </c:pt>
                <c:pt idx="28087">
                  <c:v>-0.33161499999999999</c:v>
                </c:pt>
                <c:pt idx="28088">
                  <c:v>-0.332783</c:v>
                </c:pt>
                <c:pt idx="28089">
                  <c:v>-0.333818</c:v>
                </c:pt>
                <c:pt idx="28090">
                  <c:v>-0.33471899999999999</c:v>
                </c:pt>
                <c:pt idx="28091">
                  <c:v>-0.33548699999999998</c:v>
                </c:pt>
                <c:pt idx="28092">
                  <c:v>-0.33611999999999997</c:v>
                </c:pt>
                <c:pt idx="28093">
                  <c:v>-0.33661799999999997</c:v>
                </c:pt>
                <c:pt idx="28094">
                  <c:v>-0.33697500000000002</c:v>
                </c:pt>
                <c:pt idx="28095">
                  <c:v>-0.33719199999999999</c:v>
                </c:pt>
                <c:pt idx="28096">
                  <c:v>-0.33727000000000001</c:v>
                </c:pt>
                <c:pt idx="28097">
                  <c:v>-0.33721200000000001</c:v>
                </c:pt>
                <c:pt idx="28098">
                  <c:v>-0.33702399999999999</c:v>
                </c:pt>
                <c:pt idx="28099">
                  <c:v>-0.336704</c:v>
                </c:pt>
                <c:pt idx="28100">
                  <c:v>-0.336252</c:v>
                </c:pt>
                <c:pt idx="28101">
                  <c:v>-0.33566800000000002</c:v>
                </c:pt>
                <c:pt idx="28102">
                  <c:v>-0.334953</c:v>
                </c:pt>
                <c:pt idx="28103">
                  <c:v>-0.33410899999999999</c:v>
                </c:pt>
                <c:pt idx="28104">
                  <c:v>-0.33313799999999999</c:v>
                </c:pt>
                <c:pt idx="28105">
                  <c:v>-0.332038</c:v>
                </c:pt>
                <c:pt idx="28106">
                  <c:v>-0.33080599999999999</c:v>
                </c:pt>
                <c:pt idx="28107">
                  <c:v>-0.32944200000000001</c:v>
                </c:pt>
                <c:pt idx="28108">
                  <c:v>-0.32795000000000002</c:v>
                </c:pt>
                <c:pt idx="28109">
                  <c:v>-0.32633800000000002</c:v>
                </c:pt>
                <c:pt idx="28110">
                  <c:v>-0.32461000000000001</c:v>
                </c:pt>
                <c:pt idx="28111">
                  <c:v>-0.322768</c:v>
                </c:pt>
                <c:pt idx="28112">
                  <c:v>-0.32081199999999999</c:v>
                </c:pt>
                <c:pt idx="28113">
                  <c:v>-0.31874599999999997</c:v>
                </c:pt>
                <c:pt idx="28114">
                  <c:v>-0.31657299999999999</c:v>
                </c:pt>
                <c:pt idx="28115">
                  <c:v>-0.31429800000000002</c:v>
                </c:pt>
                <c:pt idx="28116">
                  <c:v>-0.31192799999999998</c:v>
                </c:pt>
                <c:pt idx="28117">
                  <c:v>-0.309473</c:v>
                </c:pt>
                <c:pt idx="28118">
                  <c:v>-0.30694100000000002</c:v>
                </c:pt>
                <c:pt idx="28119">
                  <c:v>-0.304336</c:v>
                </c:pt>
                <c:pt idx="28120">
                  <c:v>-0.30165999999999998</c:v>
                </c:pt>
                <c:pt idx="28121">
                  <c:v>-0.29891600000000002</c:v>
                </c:pt>
                <c:pt idx="28122">
                  <c:v>-0.29610900000000001</c:v>
                </c:pt>
                <c:pt idx="28123">
                  <c:v>-0.29324499999999998</c:v>
                </c:pt>
                <c:pt idx="28124">
                  <c:v>-0.290329</c:v>
                </c:pt>
                <c:pt idx="28125">
                  <c:v>-0.28737000000000001</c:v>
                </c:pt>
                <c:pt idx="28126">
                  <c:v>-0.28436800000000001</c:v>
                </c:pt>
                <c:pt idx="28127">
                  <c:v>-0.28132499999999999</c:v>
                </c:pt>
                <c:pt idx="28128">
                  <c:v>-0.27824199999999999</c:v>
                </c:pt>
                <c:pt idx="28129">
                  <c:v>-0.275121</c:v>
                </c:pt>
                <c:pt idx="28130">
                  <c:v>-0.27195999999999998</c:v>
                </c:pt>
                <c:pt idx="28131">
                  <c:v>-0.268762</c:v>
                </c:pt>
                <c:pt idx="28132">
                  <c:v>-0.26553399999999999</c:v>
                </c:pt>
                <c:pt idx="28133">
                  <c:v>-0.26228000000000001</c:v>
                </c:pt>
                <c:pt idx="28134">
                  <c:v>-0.25900499999999999</c:v>
                </c:pt>
                <c:pt idx="28135">
                  <c:v>-0.25571199999999999</c:v>
                </c:pt>
                <c:pt idx="28136">
                  <c:v>-0.252411</c:v>
                </c:pt>
                <c:pt idx="28137">
                  <c:v>-0.249107</c:v>
                </c:pt>
                <c:pt idx="28138">
                  <c:v>-0.245805</c:v>
                </c:pt>
                <c:pt idx="28139">
                  <c:v>-0.24251200000000001</c:v>
                </c:pt>
                <c:pt idx="28140">
                  <c:v>-0.23923800000000001</c:v>
                </c:pt>
                <c:pt idx="28141">
                  <c:v>-0.23599600000000001</c:v>
                </c:pt>
                <c:pt idx="28142">
                  <c:v>-0.232791</c:v>
                </c:pt>
                <c:pt idx="28143">
                  <c:v>-0.229627</c:v>
                </c:pt>
                <c:pt idx="28144">
                  <c:v>-0.22650500000000001</c:v>
                </c:pt>
                <c:pt idx="28145">
                  <c:v>-0.22343099999999999</c:v>
                </c:pt>
                <c:pt idx="28146">
                  <c:v>-0.220413</c:v>
                </c:pt>
                <c:pt idx="28147">
                  <c:v>-0.21745900000000001</c:v>
                </c:pt>
                <c:pt idx="28148">
                  <c:v>-0.21458099999999999</c:v>
                </c:pt>
                <c:pt idx="28149">
                  <c:v>-0.211786</c:v>
                </c:pt>
                <c:pt idx="28150">
                  <c:v>-0.20907700000000001</c:v>
                </c:pt>
                <c:pt idx="28151">
                  <c:v>-0.206455</c:v>
                </c:pt>
                <c:pt idx="28152">
                  <c:v>-0.20391799999999999</c:v>
                </c:pt>
                <c:pt idx="28153">
                  <c:v>-0.20146600000000001</c:v>
                </c:pt>
                <c:pt idx="28154">
                  <c:v>-0.1991</c:v>
                </c:pt>
                <c:pt idx="28155">
                  <c:v>-0.19681899999999999</c:v>
                </c:pt>
                <c:pt idx="28156">
                  <c:v>-0.194629</c:v>
                </c:pt>
                <c:pt idx="28157">
                  <c:v>-0.19253899999999999</c:v>
                </c:pt>
                <c:pt idx="28158">
                  <c:v>-0.190551</c:v>
                </c:pt>
                <c:pt idx="28159">
                  <c:v>-0.188663</c:v>
                </c:pt>
                <c:pt idx="28160">
                  <c:v>-0.18687899999999999</c:v>
                </c:pt>
                <c:pt idx="28161">
                  <c:v>-0.18520600000000001</c:v>
                </c:pt>
                <c:pt idx="28162">
                  <c:v>-0.183646</c:v>
                </c:pt>
                <c:pt idx="28163">
                  <c:v>-0.182201</c:v>
                </c:pt>
                <c:pt idx="28164">
                  <c:v>-0.180869</c:v>
                </c:pt>
                <c:pt idx="28165">
                  <c:v>-0.17965500000000001</c:v>
                </c:pt>
                <c:pt idx="28166">
                  <c:v>-0.178561</c:v>
                </c:pt>
                <c:pt idx="28167">
                  <c:v>-0.17758599999999999</c:v>
                </c:pt>
                <c:pt idx="28168">
                  <c:v>-0.176734</c:v>
                </c:pt>
                <c:pt idx="28169">
                  <c:v>-0.176008</c:v>
                </c:pt>
                <c:pt idx="28170">
                  <c:v>-0.17540700000000001</c:v>
                </c:pt>
                <c:pt idx="28171">
                  <c:v>-0.174925</c:v>
                </c:pt>
                <c:pt idx="28172">
                  <c:v>-0.17455799999999999</c:v>
                </c:pt>
                <c:pt idx="28173">
                  <c:v>-0.17430399999999999</c:v>
                </c:pt>
                <c:pt idx="28174">
                  <c:v>-0.17416499999999999</c:v>
                </c:pt>
                <c:pt idx="28175">
                  <c:v>-0.17414499999999999</c:v>
                </c:pt>
                <c:pt idx="28176">
                  <c:v>-0.17424700000000001</c:v>
                </c:pt>
                <c:pt idx="28177">
                  <c:v>-0.17447599999999999</c:v>
                </c:pt>
                <c:pt idx="28178">
                  <c:v>-0.17482800000000001</c:v>
                </c:pt>
                <c:pt idx="28179">
                  <c:v>-0.17530100000000001</c:v>
                </c:pt>
                <c:pt idx="28180">
                  <c:v>-0.17588799999999999</c:v>
                </c:pt>
                <c:pt idx="28181">
                  <c:v>-0.17658499999999999</c:v>
                </c:pt>
                <c:pt idx="28182">
                  <c:v>-0.17738899999999999</c:v>
                </c:pt>
                <c:pt idx="28183">
                  <c:v>-0.17829600000000001</c:v>
                </c:pt>
                <c:pt idx="28184">
                  <c:v>-0.17931</c:v>
                </c:pt>
                <c:pt idx="28185">
                  <c:v>-0.18043699999999999</c:v>
                </c:pt>
                <c:pt idx="28186">
                  <c:v>-0.18167800000000001</c:v>
                </c:pt>
                <c:pt idx="28187">
                  <c:v>-0.183032</c:v>
                </c:pt>
                <c:pt idx="28188">
                  <c:v>-0.18448899999999999</c:v>
                </c:pt>
                <c:pt idx="28189">
                  <c:v>-0.18604100000000001</c:v>
                </c:pt>
                <c:pt idx="28190">
                  <c:v>-0.18767800000000001</c:v>
                </c:pt>
                <c:pt idx="28191">
                  <c:v>-0.18939400000000001</c:v>
                </c:pt>
                <c:pt idx="28192">
                  <c:v>-0.19118499999999999</c:v>
                </c:pt>
                <c:pt idx="28193">
                  <c:v>-0.193048</c:v>
                </c:pt>
                <c:pt idx="28194">
                  <c:v>-0.19497999999999999</c:v>
                </c:pt>
                <c:pt idx="28195">
                  <c:v>-0.19697700000000001</c:v>
                </c:pt>
                <c:pt idx="28196">
                  <c:v>-0.19903499999999999</c:v>
                </c:pt>
                <c:pt idx="28197">
                  <c:v>-0.201152</c:v>
                </c:pt>
                <c:pt idx="28198">
                  <c:v>-0.20332800000000001</c:v>
                </c:pt>
                <c:pt idx="28199">
                  <c:v>-0.20555999999999999</c:v>
                </c:pt>
                <c:pt idx="28200">
                  <c:v>-0.207848</c:v>
                </c:pt>
                <c:pt idx="28201">
                  <c:v>-0.21019099999999999</c:v>
                </c:pt>
                <c:pt idx="28202">
                  <c:v>-0.212585</c:v>
                </c:pt>
                <c:pt idx="28203">
                  <c:v>-0.21502299999999999</c:v>
                </c:pt>
                <c:pt idx="28204">
                  <c:v>-0.21749599999999999</c:v>
                </c:pt>
                <c:pt idx="28205">
                  <c:v>-0.219999</c:v>
                </c:pt>
                <c:pt idx="28206">
                  <c:v>-0.222525</c:v>
                </c:pt>
                <c:pt idx="28207">
                  <c:v>-0.22506699999999999</c:v>
                </c:pt>
                <c:pt idx="28208">
                  <c:v>-0.22761600000000001</c:v>
                </c:pt>
                <c:pt idx="28209">
                  <c:v>-0.23017000000000001</c:v>
                </c:pt>
                <c:pt idx="28210">
                  <c:v>-0.23272499999999999</c:v>
                </c:pt>
                <c:pt idx="28211">
                  <c:v>-0.23527899999999999</c:v>
                </c:pt>
                <c:pt idx="28212">
                  <c:v>-0.23783099999999999</c:v>
                </c:pt>
                <c:pt idx="28213">
                  <c:v>-0.24038000000000001</c:v>
                </c:pt>
                <c:pt idx="28214">
                  <c:v>-0.242922</c:v>
                </c:pt>
                <c:pt idx="28215">
                  <c:v>-0.24545400000000001</c:v>
                </c:pt>
                <c:pt idx="28216">
                  <c:v>-0.24796799999999999</c:v>
                </c:pt>
                <c:pt idx="28217">
                  <c:v>-0.25046200000000002</c:v>
                </c:pt>
                <c:pt idx="28218">
                  <c:v>-0.25293599999999999</c:v>
                </c:pt>
                <c:pt idx="28219">
                  <c:v>-0.25539200000000001</c:v>
                </c:pt>
                <c:pt idx="28220">
                  <c:v>-0.25782899999999997</c:v>
                </c:pt>
                <c:pt idx="28221">
                  <c:v>-0.26024799999999998</c:v>
                </c:pt>
                <c:pt idx="28222">
                  <c:v>-0.26264999999999999</c:v>
                </c:pt>
                <c:pt idx="28223">
                  <c:v>-0.26503100000000002</c:v>
                </c:pt>
                <c:pt idx="28224">
                  <c:v>-0.26738299999999998</c:v>
                </c:pt>
                <c:pt idx="28225">
                  <c:v>-0.26969599999999999</c:v>
                </c:pt>
                <c:pt idx="28226">
                  <c:v>-0.27196199999999998</c:v>
                </c:pt>
                <c:pt idx="28227">
                  <c:v>-0.27417900000000001</c:v>
                </c:pt>
                <c:pt idx="28228">
                  <c:v>-0.27634500000000001</c:v>
                </c:pt>
                <c:pt idx="28229">
                  <c:v>-0.27845700000000001</c:v>
                </c:pt>
                <c:pt idx="28230">
                  <c:v>-0.28051100000000001</c:v>
                </c:pt>
                <c:pt idx="28231">
                  <c:v>-0.28250500000000001</c:v>
                </c:pt>
                <c:pt idx="28232">
                  <c:v>-0.28444399999999997</c:v>
                </c:pt>
                <c:pt idx="28233">
                  <c:v>-0.28632400000000002</c:v>
                </c:pt>
                <c:pt idx="28234">
                  <c:v>-0.28811799999999999</c:v>
                </c:pt>
                <c:pt idx="28235">
                  <c:v>-0.28980699999999998</c:v>
                </c:pt>
                <c:pt idx="28236">
                  <c:v>-0.29142099999999999</c:v>
                </c:pt>
                <c:pt idx="28237">
                  <c:v>-0.29297499999999999</c:v>
                </c:pt>
                <c:pt idx="28238">
                  <c:v>-0.29444999999999999</c:v>
                </c:pt>
                <c:pt idx="28239">
                  <c:v>-0.29584300000000002</c:v>
                </c:pt>
                <c:pt idx="28240">
                  <c:v>-0.29716599999999999</c:v>
                </c:pt>
                <c:pt idx="28241">
                  <c:v>-0.29842400000000002</c:v>
                </c:pt>
                <c:pt idx="28242">
                  <c:v>-0.29961199999999999</c:v>
                </c:pt>
                <c:pt idx="28243">
                  <c:v>-0.30072300000000002</c:v>
                </c:pt>
                <c:pt idx="28244">
                  <c:v>-0.30175000000000002</c:v>
                </c:pt>
                <c:pt idx="28245">
                  <c:v>-0.30269299999999999</c:v>
                </c:pt>
                <c:pt idx="28246">
                  <c:v>-0.30355300000000002</c:v>
                </c:pt>
                <c:pt idx="28247">
                  <c:v>-0.30433199999999999</c:v>
                </c:pt>
                <c:pt idx="28248">
                  <c:v>-0.30502899999999999</c:v>
                </c:pt>
                <c:pt idx="28249">
                  <c:v>-0.305647</c:v>
                </c:pt>
                <c:pt idx="28250">
                  <c:v>-0.30618800000000002</c:v>
                </c:pt>
                <c:pt idx="28251">
                  <c:v>-0.30665799999999999</c:v>
                </c:pt>
                <c:pt idx="28252">
                  <c:v>-0.307062</c:v>
                </c:pt>
                <c:pt idx="28253">
                  <c:v>-0.30740099999999998</c:v>
                </c:pt>
                <c:pt idx="28254">
                  <c:v>-0.307674</c:v>
                </c:pt>
                <c:pt idx="28255">
                  <c:v>-0.30787999999999999</c:v>
                </c:pt>
                <c:pt idx="28256">
                  <c:v>-0.30801800000000001</c:v>
                </c:pt>
                <c:pt idx="28257">
                  <c:v>-0.30808999999999997</c:v>
                </c:pt>
                <c:pt idx="28258">
                  <c:v>-0.30809599999999998</c:v>
                </c:pt>
                <c:pt idx="28259">
                  <c:v>-0.30803900000000001</c:v>
                </c:pt>
                <c:pt idx="28260">
                  <c:v>-0.30791800000000003</c:v>
                </c:pt>
                <c:pt idx="28261">
                  <c:v>-0.30773499999999998</c:v>
                </c:pt>
                <c:pt idx="28262">
                  <c:v>-0.30748599999999998</c:v>
                </c:pt>
                <c:pt idx="28263">
                  <c:v>-0.30717</c:v>
                </c:pt>
                <c:pt idx="28264">
                  <c:v>-0.30678699999999998</c:v>
                </c:pt>
                <c:pt idx="28265">
                  <c:v>-0.30634099999999997</c:v>
                </c:pt>
                <c:pt idx="28266">
                  <c:v>-0.30582900000000002</c:v>
                </c:pt>
                <c:pt idx="28267">
                  <c:v>-0.30525000000000002</c:v>
                </c:pt>
                <c:pt idx="28268">
                  <c:v>-0.30460700000000002</c:v>
                </c:pt>
                <c:pt idx="28269">
                  <c:v>-0.30390800000000001</c:v>
                </c:pt>
                <c:pt idx="28270">
                  <c:v>-0.30316199999999999</c:v>
                </c:pt>
                <c:pt idx="28271">
                  <c:v>-0.302371</c:v>
                </c:pt>
                <c:pt idx="28272">
                  <c:v>-0.301537</c:v>
                </c:pt>
                <c:pt idx="28273">
                  <c:v>-0.30066100000000001</c:v>
                </c:pt>
                <c:pt idx="28274">
                  <c:v>-0.29974400000000001</c:v>
                </c:pt>
                <c:pt idx="28275">
                  <c:v>-0.298786</c:v>
                </c:pt>
                <c:pt idx="28276">
                  <c:v>-0.29778700000000002</c:v>
                </c:pt>
                <c:pt idx="28277">
                  <c:v>-0.29675200000000002</c:v>
                </c:pt>
                <c:pt idx="28278">
                  <c:v>-0.295682</c:v>
                </c:pt>
                <c:pt idx="28279">
                  <c:v>-0.29458299999999998</c:v>
                </c:pt>
                <c:pt idx="28280">
                  <c:v>-0.29345500000000002</c:v>
                </c:pt>
                <c:pt idx="28281">
                  <c:v>-0.29229699999999997</c:v>
                </c:pt>
                <c:pt idx="28282">
                  <c:v>-0.291107</c:v>
                </c:pt>
                <c:pt idx="28283">
                  <c:v>-0.28988799999999998</c:v>
                </c:pt>
                <c:pt idx="28284">
                  <c:v>-0.28863800000000001</c:v>
                </c:pt>
                <c:pt idx="28285">
                  <c:v>-0.287358</c:v>
                </c:pt>
                <c:pt idx="28286">
                  <c:v>-0.28605199999999997</c:v>
                </c:pt>
                <c:pt idx="28287">
                  <c:v>-0.28472500000000001</c:v>
                </c:pt>
                <c:pt idx="28288">
                  <c:v>-0.28338400000000002</c:v>
                </c:pt>
                <c:pt idx="28289">
                  <c:v>-0.28203299999999998</c:v>
                </c:pt>
                <c:pt idx="28290">
                  <c:v>-0.28066999999999998</c:v>
                </c:pt>
                <c:pt idx="28291">
                  <c:v>-0.27929599999999999</c:v>
                </c:pt>
                <c:pt idx="28292">
                  <c:v>-0.27790900000000002</c:v>
                </c:pt>
                <c:pt idx="28293">
                  <c:v>-0.27650999999999998</c:v>
                </c:pt>
                <c:pt idx="28294">
                  <c:v>-0.27509499999999998</c:v>
                </c:pt>
                <c:pt idx="28295">
                  <c:v>-0.27366499999999999</c:v>
                </c:pt>
                <c:pt idx="28296">
                  <c:v>-0.27222099999999999</c:v>
                </c:pt>
                <c:pt idx="28297">
                  <c:v>-0.27077000000000001</c:v>
                </c:pt>
                <c:pt idx="28298">
                  <c:v>-0.269316</c:v>
                </c:pt>
                <c:pt idx="28299">
                  <c:v>-0.26786500000000002</c:v>
                </c:pt>
                <c:pt idx="28300">
                  <c:v>-0.26641900000000002</c:v>
                </c:pt>
                <c:pt idx="28301">
                  <c:v>-0.26497799999999999</c:v>
                </c:pt>
                <c:pt idx="28302">
                  <c:v>-0.263544</c:v>
                </c:pt>
                <c:pt idx="28303">
                  <c:v>-0.26211699999999999</c:v>
                </c:pt>
                <c:pt idx="28304">
                  <c:v>-0.26069799999999999</c:v>
                </c:pt>
                <c:pt idx="28305">
                  <c:v>-0.25928899999999999</c:v>
                </c:pt>
                <c:pt idx="28306">
                  <c:v>-0.25789800000000002</c:v>
                </c:pt>
                <c:pt idx="28307">
                  <c:v>-0.25652399999999997</c:v>
                </c:pt>
                <c:pt idx="28308">
                  <c:v>-0.255166</c:v>
                </c:pt>
                <c:pt idx="28309">
                  <c:v>-0.25381599999999999</c:v>
                </c:pt>
                <c:pt idx="28310">
                  <c:v>-0.252471</c:v>
                </c:pt>
                <c:pt idx="28311">
                  <c:v>-0.251133</c:v>
                </c:pt>
                <c:pt idx="28312">
                  <c:v>-0.249806</c:v>
                </c:pt>
                <c:pt idx="28313">
                  <c:v>-0.24849499999999999</c:v>
                </c:pt>
                <c:pt idx="28314">
                  <c:v>-0.2472</c:v>
                </c:pt>
                <c:pt idx="28315">
                  <c:v>-0.245917</c:v>
                </c:pt>
                <c:pt idx="28316">
                  <c:v>-0.244648</c:v>
                </c:pt>
                <c:pt idx="28317">
                  <c:v>-0.243395</c:v>
                </c:pt>
                <c:pt idx="28318">
                  <c:v>-0.24216299999999999</c:v>
                </c:pt>
                <c:pt idx="28319">
                  <c:v>-0.240949</c:v>
                </c:pt>
                <c:pt idx="28320">
                  <c:v>-0.239756</c:v>
                </c:pt>
                <c:pt idx="28321">
                  <c:v>-0.23859</c:v>
                </c:pt>
                <c:pt idx="28322">
                  <c:v>-0.237456</c:v>
                </c:pt>
                <c:pt idx="28323">
                  <c:v>-0.23635999999999999</c:v>
                </c:pt>
                <c:pt idx="28324">
                  <c:v>-0.235295</c:v>
                </c:pt>
                <c:pt idx="28325">
                  <c:v>-0.234259</c:v>
                </c:pt>
                <c:pt idx="28326">
                  <c:v>-0.23324900000000001</c:v>
                </c:pt>
                <c:pt idx="28327">
                  <c:v>-0.232266</c:v>
                </c:pt>
                <c:pt idx="28328">
                  <c:v>-0.23130800000000001</c:v>
                </c:pt>
                <c:pt idx="28329">
                  <c:v>-0.230379</c:v>
                </c:pt>
                <c:pt idx="28330">
                  <c:v>-0.22947999999999999</c:v>
                </c:pt>
                <c:pt idx="28331">
                  <c:v>-0.228607</c:v>
                </c:pt>
                <c:pt idx="28332">
                  <c:v>-0.22775699999999999</c:v>
                </c:pt>
                <c:pt idx="28333">
                  <c:v>-0.22692799999999999</c:v>
                </c:pt>
                <c:pt idx="28334">
                  <c:v>-0.226105</c:v>
                </c:pt>
                <c:pt idx="28335">
                  <c:v>-0.225272</c:v>
                </c:pt>
                <c:pt idx="28336">
                  <c:v>-0.22444500000000001</c:v>
                </c:pt>
                <c:pt idx="28337">
                  <c:v>-0.223639</c:v>
                </c:pt>
                <c:pt idx="28338">
                  <c:v>-0.22284899999999999</c:v>
                </c:pt>
                <c:pt idx="28339">
                  <c:v>-0.22206999999999999</c:v>
                </c:pt>
                <c:pt idx="28340">
                  <c:v>-0.221307</c:v>
                </c:pt>
                <c:pt idx="28341">
                  <c:v>-0.22056100000000001</c:v>
                </c:pt>
                <c:pt idx="28342">
                  <c:v>-0.219834</c:v>
                </c:pt>
                <c:pt idx="28343">
                  <c:v>-0.21912300000000001</c:v>
                </c:pt>
                <c:pt idx="28344">
                  <c:v>-0.21842200000000001</c:v>
                </c:pt>
                <c:pt idx="28345">
                  <c:v>-0.217725</c:v>
                </c:pt>
                <c:pt idx="28346">
                  <c:v>-0.217029</c:v>
                </c:pt>
                <c:pt idx="28347">
                  <c:v>-0.216332</c:v>
                </c:pt>
                <c:pt idx="28348">
                  <c:v>-0.21563399999999999</c:v>
                </c:pt>
                <c:pt idx="28349">
                  <c:v>-0.21493399999999999</c:v>
                </c:pt>
                <c:pt idx="28350">
                  <c:v>-0.21423500000000001</c:v>
                </c:pt>
                <c:pt idx="28351">
                  <c:v>-0.213536</c:v>
                </c:pt>
                <c:pt idx="28352">
                  <c:v>-0.21283299999999999</c:v>
                </c:pt>
                <c:pt idx="28353">
                  <c:v>-0.21212400000000001</c:v>
                </c:pt>
                <c:pt idx="28354">
                  <c:v>-0.21141099999999999</c:v>
                </c:pt>
                <c:pt idx="28355">
                  <c:v>-0.210698</c:v>
                </c:pt>
                <c:pt idx="28356">
                  <c:v>-0.209984</c:v>
                </c:pt>
                <c:pt idx="28357">
                  <c:v>-0.20927000000000001</c:v>
                </c:pt>
                <c:pt idx="28358">
                  <c:v>-0.20855799999999999</c:v>
                </c:pt>
                <c:pt idx="28359">
                  <c:v>-0.207848</c:v>
                </c:pt>
                <c:pt idx="28360">
                  <c:v>-0.20713699999999999</c:v>
                </c:pt>
                <c:pt idx="28361">
                  <c:v>-0.20642099999999999</c:v>
                </c:pt>
                <c:pt idx="28362">
                  <c:v>-0.20569799999999999</c:v>
                </c:pt>
                <c:pt idx="28363">
                  <c:v>-0.20496700000000001</c:v>
                </c:pt>
                <c:pt idx="28364">
                  <c:v>-0.20422899999999999</c:v>
                </c:pt>
                <c:pt idx="28365">
                  <c:v>-0.203488</c:v>
                </c:pt>
                <c:pt idx="28366">
                  <c:v>-0.20275099999999999</c:v>
                </c:pt>
                <c:pt idx="28367">
                  <c:v>-0.20202400000000001</c:v>
                </c:pt>
                <c:pt idx="28368">
                  <c:v>-0.20130300000000001</c:v>
                </c:pt>
                <c:pt idx="28369">
                  <c:v>-0.20058300000000001</c:v>
                </c:pt>
                <c:pt idx="28370">
                  <c:v>-0.19986000000000001</c:v>
                </c:pt>
                <c:pt idx="28371">
                  <c:v>-0.199125</c:v>
                </c:pt>
                <c:pt idx="28372">
                  <c:v>-0.198355</c:v>
                </c:pt>
                <c:pt idx="28373">
                  <c:v>-0.197545</c:v>
                </c:pt>
                <c:pt idx="28374">
                  <c:v>-0.19672200000000001</c:v>
                </c:pt>
                <c:pt idx="28375">
                  <c:v>-0.19589300000000001</c:v>
                </c:pt>
                <c:pt idx="28376">
                  <c:v>-0.195044</c:v>
                </c:pt>
                <c:pt idx="28377">
                  <c:v>-0.19417699999999999</c:v>
                </c:pt>
                <c:pt idx="28378">
                  <c:v>-0.193296</c:v>
                </c:pt>
                <c:pt idx="28379">
                  <c:v>-0.19240499999999999</c:v>
                </c:pt>
                <c:pt idx="28380">
                  <c:v>-0.19150200000000001</c:v>
                </c:pt>
                <c:pt idx="28381">
                  <c:v>-0.190585</c:v>
                </c:pt>
                <c:pt idx="28382">
                  <c:v>-0.18965299999999999</c:v>
                </c:pt>
                <c:pt idx="28383">
                  <c:v>-0.18870899999999999</c:v>
                </c:pt>
                <c:pt idx="28384">
                  <c:v>-0.187752</c:v>
                </c:pt>
                <c:pt idx="28385">
                  <c:v>-0.18678400000000001</c:v>
                </c:pt>
                <c:pt idx="28386">
                  <c:v>-0.185808</c:v>
                </c:pt>
                <c:pt idx="28387">
                  <c:v>-0.18482399999999999</c:v>
                </c:pt>
                <c:pt idx="28388">
                  <c:v>-0.183832</c:v>
                </c:pt>
                <c:pt idx="28389">
                  <c:v>-0.18283099999999999</c:v>
                </c:pt>
                <c:pt idx="28390">
                  <c:v>-0.18182499999999999</c:v>
                </c:pt>
                <c:pt idx="28391">
                  <c:v>-0.180815</c:v>
                </c:pt>
                <c:pt idx="28392">
                  <c:v>-0.17980399999999999</c:v>
                </c:pt>
                <c:pt idx="28393">
                  <c:v>-0.17879200000000001</c:v>
                </c:pt>
                <c:pt idx="28394">
                  <c:v>-0.17777899999999999</c:v>
                </c:pt>
                <c:pt idx="28395">
                  <c:v>-0.17676800000000001</c:v>
                </c:pt>
                <c:pt idx="28396">
                  <c:v>-0.17576</c:v>
                </c:pt>
                <c:pt idx="28397">
                  <c:v>-0.17475299999999999</c:v>
                </c:pt>
                <c:pt idx="28398">
                  <c:v>-0.17374400000000001</c:v>
                </c:pt>
                <c:pt idx="28399">
                  <c:v>-0.172735</c:v>
                </c:pt>
                <c:pt idx="28400">
                  <c:v>-0.17173099999999999</c:v>
                </c:pt>
                <c:pt idx="28401">
                  <c:v>-0.17073099999999999</c:v>
                </c:pt>
                <c:pt idx="28402">
                  <c:v>-0.169734</c:v>
                </c:pt>
                <c:pt idx="28403">
                  <c:v>-0.168743</c:v>
                </c:pt>
                <c:pt idx="28404">
                  <c:v>-0.167764</c:v>
                </c:pt>
                <c:pt idx="28405">
                  <c:v>-0.1668</c:v>
                </c:pt>
                <c:pt idx="28406">
                  <c:v>-0.16585</c:v>
                </c:pt>
                <c:pt idx="28407">
                  <c:v>-0.164913</c:v>
                </c:pt>
                <c:pt idx="28408">
                  <c:v>-0.16398799999999999</c:v>
                </c:pt>
                <c:pt idx="28409">
                  <c:v>-0.163073</c:v>
                </c:pt>
                <c:pt idx="28410">
                  <c:v>-0.16216900000000001</c:v>
                </c:pt>
                <c:pt idx="28411">
                  <c:v>-0.161278</c:v>
                </c:pt>
                <c:pt idx="28412">
                  <c:v>-0.16040299999999999</c:v>
                </c:pt>
                <c:pt idx="28413">
                  <c:v>-0.15954499999999999</c:v>
                </c:pt>
                <c:pt idx="28414">
                  <c:v>-0.15870300000000001</c:v>
                </c:pt>
                <c:pt idx="28415">
                  <c:v>-0.15787399999999999</c:v>
                </c:pt>
                <c:pt idx="28416">
                  <c:v>-0.157057</c:v>
                </c:pt>
                <c:pt idx="28417">
                  <c:v>-0.15625500000000001</c:v>
                </c:pt>
                <c:pt idx="28418">
                  <c:v>-0.15546599999999999</c:v>
                </c:pt>
                <c:pt idx="28419">
                  <c:v>-0.154691</c:v>
                </c:pt>
                <c:pt idx="28420">
                  <c:v>-0.15393100000000001</c:v>
                </c:pt>
                <c:pt idx="28421">
                  <c:v>-0.15318599999999999</c:v>
                </c:pt>
                <c:pt idx="28422">
                  <c:v>-0.15245700000000001</c:v>
                </c:pt>
                <c:pt idx="28423">
                  <c:v>-0.15174799999999999</c:v>
                </c:pt>
                <c:pt idx="28424">
                  <c:v>-0.151061</c:v>
                </c:pt>
                <c:pt idx="28425">
                  <c:v>-0.150395</c:v>
                </c:pt>
                <c:pt idx="28426">
                  <c:v>-0.149751</c:v>
                </c:pt>
                <c:pt idx="28427">
                  <c:v>-0.14913499999999999</c:v>
                </c:pt>
                <c:pt idx="28428">
                  <c:v>-0.14854600000000001</c:v>
                </c:pt>
                <c:pt idx="28429">
                  <c:v>-0.14798800000000001</c:v>
                </c:pt>
                <c:pt idx="28430">
                  <c:v>-0.14746100000000001</c:v>
                </c:pt>
                <c:pt idx="28431">
                  <c:v>-0.14696899999999999</c:v>
                </c:pt>
                <c:pt idx="28432">
                  <c:v>-0.146511</c:v>
                </c:pt>
                <c:pt idx="28433">
                  <c:v>-0.146092</c:v>
                </c:pt>
                <c:pt idx="28434">
                  <c:v>-0.14571200000000001</c:v>
                </c:pt>
                <c:pt idx="28435">
                  <c:v>-0.145373</c:v>
                </c:pt>
                <c:pt idx="28436">
                  <c:v>-0.14507800000000001</c:v>
                </c:pt>
                <c:pt idx="28437">
                  <c:v>-0.14482700000000001</c:v>
                </c:pt>
                <c:pt idx="28438">
                  <c:v>-0.144619</c:v>
                </c:pt>
                <c:pt idx="28439">
                  <c:v>-0.144453</c:v>
                </c:pt>
                <c:pt idx="28440">
                  <c:v>-0.14432800000000001</c:v>
                </c:pt>
                <c:pt idx="28441">
                  <c:v>-0.14424799999999999</c:v>
                </c:pt>
                <c:pt idx="28442">
                  <c:v>-0.14421500000000001</c:v>
                </c:pt>
                <c:pt idx="28443">
                  <c:v>-0.144228</c:v>
                </c:pt>
                <c:pt idx="28444">
                  <c:v>-0.144284</c:v>
                </c:pt>
                <c:pt idx="28445">
                  <c:v>-0.14438500000000001</c:v>
                </c:pt>
                <c:pt idx="28446">
                  <c:v>-0.14452899999999999</c:v>
                </c:pt>
                <c:pt idx="28447">
                  <c:v>-0.14471200000000001</c:v>
                </c:pt>
                <c:pt idx="28448">
                  <c:v>-0.14493700000000001</c:v>
                </c:pt>
                <c:pt idx="28449">
                  <c:v>-0.145205</c:v>
                </c:pt>
                <c:pt idx="28450">
                  <c:v>-0.14551900000000001</c:v>
                </c:pt>
                <c:pt idx="28451">
                  <c:v>-0.14588000000000001</c:v>
                </c:pt>
                <c:pt idx="28452">
                  <c:v>-0.146286</c:v>
                </c:pt>
                <c:pt idx="28453">
                  <c:v>-0.146731</c:v>
                </c:pt>
                <c:pt idx="28454">
                  <c:v>-0.14721300000000001</c:v>
                </c:pt>
                <c:pt idx="28455">
                  <c:v>-0.147731</c:v>
                </c:pt>
                <c:pt idx="28456">
                  <c:v>-0.148283</c:v>
                </c:pt>
                <c:pt idx="28457">
                  <c:v>-0.148867</c:v>
                </c:pt>
                <c:pt idx="28458">
                  <c:v>-0.14948</c:v>
                </c:pt>
                <c:pt idx="28459">
                  <c:v>-0.15012300000000001</c:v>
                </c:pt>
                <c:pt idx="28460">
                  <c:v>-0.15079699999999999</c:v>
                </c:pt>
                <c:pt idx="28461">
                  <c:v>-0.151505</c:v>
                </c:pt>
                <c:pt idx="28462">
                  <c:v>-0.15224199999999999</c:v>
                </c:pt>
                <c:pt idx="28463">
                  <c:v>-0.153007</c:v>
                </c:pt>
                <c:pt idx="28464">
                  <c:v>-0.15379799999999999</c:v>
                </c:pt>
                <c:pt idx="28465">
                  <c:v>-0.154615</c:v>
                </c:pt>
                <c:pt idx="28466">
                  <c:v>-0.15545400000000001</c:v>
                </c:pt>
                <c:pt idx="28467">
                  <c:v>-0.15631500000000001</c:v>
                </c:pt>
                <c:pt idx="28468">
                  <c:v>-0.15719900000000001</c:v>
                </c:pt>
                <c:pt idx="28469">
                  <c:v>-0.158107</c:v>
                </c:pt>
                <c:pt idx="28470">
                  <c:v>-0.15903700000000001</c:v>
                </c:pt>
                <c:pt idx="28471">
                  <c:v>-0.15998799999999999</c:v>
                </c:pt>
                <c:pt idx="28472">
                  <c:v>-0.16095599999999999</c:v>
                </c:pt>
                <c:pt idx="28473">
                  <c:v>-0.161938</c:v>
                </c:pt>
                <c:pt idx="28474">
                  <c:v>-0.16293099999999999</c:v>
                </c:pt>
                <c:pt idx="28475">
                  <c:v>-0.16393099999999999</c:v>
                </c:pt>
                <c:pt idx="28476">
                  <c:v>-0.164937</c:v>
                </c:pt>
                <c:pt idx="28477">
                  <c:v>-0.16594500000000001</c:v>
                </c:pt>
                <c:pt idx="28478">
                  <c:v>-0.16695699999999999</c:v>
                </c:pt>
                <c:pt idx="28479">
                  <c:v>-0.16797100000000001</c:v>
                </c:pt>
                <c:pt idx="28480">
                  <c:v>-0.168985</c:v>
                </c:pt>
                <c:pt idx="28481">
                  <c:v>-0.16999600000000001</c:v>
                </c:pt>
                <c:pt idx="28482">
                  <c:v>-0.17100199999999999</c:v>
                </c:pt>
                <c:pt idx="28483">
                  <c:v>-0.17200199999999999</c:v>
                </c:pt>
                <c:pt idx="28484">
                  <c:v>-0.17299300000000001</c:v>
                </c:pt>
                <c:pt idx="28485">
                  <c:v>-0.17397199999999999</c:v>
                </c:pt>
                <c:pt idx="28486">
                  <c:v>-0.17494000000000001</c:v>
                </c:pt>
                <c:pt idx="28487">
                  <c:v>-0.175896</c:v>
                </c:pt>
                <c:pt idx="28488">
                  <c:v>-0.17683699999999999</c:v>
                </c:pt>
                <c:pt idx="28489">
                  <c:v>-0.177759</c:v>
                </c:pt>
                <c:pt idx="28490">
                  <c:v>-0.17865900000000001</c:v>
                </c:pt>
                <c:pt idx="28491">
                  <c:v>-0.179531</c:v>
                </c:pt>
                <c:pt idx="28492">
                  <c:v>-0.18037400000000001</c:v>
                </c:pt>
                <c:pt idx="28493">
                  <c:v>-0.18118600000000001</c:v>
                </c:pt>
                <c:pt idx="28494">
                  <c:v>-0.18196499999999999</c:v>
                </c:pt>
                <c:pt idx="28495">
                  <c:v>-0.18270700000000001</c:v>
                </c:pt>
                <c:pt idx="28496">
                  <c:v>-0.18340699999999999</c:v>
                </c:pt>
                <c:pt idx="28497">
                  <c:v>-0.18406400000000001</c:v>
                </c:pt>
                <c:pt idx="28498">
                  <c:v>-0.18467900000000001</c:v>
                </c:pt>
                <c:pt idx="28499">
                  <c:v>-0.185253</c:v>
                </c:pt>
                <c:pt idx="28500">
                  <c:v>-0.185783</c:v>
                </c:pt>
                <c:pt idx="28501">
                  <c:v>-0.18626400000000001</c:v>
                </c:pt>
                <c:pt idx="28502">
                  <c:v>-0.186694</c:v>
                </c:pt>
                <c:pt idx="28503">
                  <c:v>-0.18707199999999999</c:v>
                </c:pt>
                <c:pt idx="28504">
                  <c:v>-0.18739700000000001</c:v>
                </c:pt>
                <c:pt idx="28505">
                  <c:v>-0.187668</c:v>
                </c:pt>
                <c:pt idx="28506">
                  <c:v>-0.18788299999999999</c:v>
                </c:pt>
                <c:pt idx="28507">
                  <c:v>-0.18803900000000001</c:v>
                </c:pt>
                <c:pt idx="28508">
                  <c:v>-0.188137</c:v>
                </c:pt>
                <c:pt idx="28509">
                  <c:v>-0.18817400000000001</c:v>
                </c:pt>
                <c:pt idx="28510">
                  <c:v>-0.18815000000000001</c:v>
                </c:pt>
                <c:pt idx="28511">
                  <c:v>-0.18806100000000001</c:v>
                </c:pt>
                <c:pt idx="28512">
                  <c:v>-0.18790399999999999</c:v>
                </c:pt>
                <c:pt idx="28513">
                  <c:v>-0.18768000000000001</c:v>
                </c:pt>
                <c:pt idx="28514">
                  <c:v>-0.187389</c:v>
                </c:pt>
                <c:pt idx="28515">
                  <c:v>-0.18701999999999999</c:v>
                </c:pt>
                <c:pt idx="28516">
                  <c:v>-0.186555</c:v>
                </c:pt>
                <c:pt idx="28517">
                  <c:v>-0.185998</c:v>
                </c:pt>
                <c:pt idx="28518">
                  <c:v>-0.18536900000000001</c:v>
                </c:pt>
                <c:pt idx="28519">
                  <c:v>-0.184665</c:v>
                </c:pt>
                <c:pt idx="28520">
                  <c:v>-0.18387600000000001</c:v>
                </c:pt>
                <c:pt idx="28521">
                  <c:v>-0.183006</c:v>
                </c:pt>
                <c:pt idx="28522">
                  <c:v>-0.182057</c:v>
                </c:pt>
                <c:pt idx="28523">
                  <c:v>-0.181029</c:v>
                </c:pt>
                <c:pt idx="28524">
                  <c:v>-0.179922</c:v>
                </c:pt>
                <c:pt idx="28525">
                  <c:v>-0.178734</c:v>
                </c:pt>
                <c:pt idx="28526">
                  <c:v>-0.17746100000000001</c:v>
                </c:pt>
                <c:pt idx="28527">
                  <c:v>-0.17610300000000001</c:v>
                </c:pt>
                <c:pt idx="28528">
                  <c:v>-0.17466000000000001</c:v>
                </c:pt>
                <c:pt idx="28529">
                  <c:v>-0.17313400000000001</c:v>
                </c:pt>
                <c:pt idx="28530">
                  <c:v>-0.17152600000000001</c:v>
                </c:pt>
                <c:pt idx="28531">
                  <c:v>-0.16983699999999999</c:v>
                </c:pt>
                <c:pt idx="28532">
                  <c:v>-0.168071</c:v>
                </c:pt>
                <c:pt idx="28533">
                  <c:v>-0.16622899999999999</c:v>
                </c:pt>
                <c:pt idx="28534">
                  <c:v>-0.16431399999999999</c:v>
                </c:pt>
                <c:pt idx="28535">
                  <c:v>-0.162327</c:v>
                </c:pt>
                <c:pt idx="28536">
                  <c:v>-0.160272</c:v>
                </c:pt>
                <c:pt idx="28537">
                  <c:v>-0.15815399999999999</c:v>
                </c:pt>
                <c:pt idx="28538">
                  <c:v>-0.155973</c:v>
                </c:pt>
                <c:pt idx="28539">
                  <c:v>-0.15373100000000001</c:v>
                </c:pt>
                <c:pt idx="28540">
                  <c:v>-0.15142900000000001</c:v>
                </c:pt>
                <c:pt idx="28541">
                  <c:v>-0.14907100000000001</c:v>
                </c:pt>
                <c:pt idx="28542">
                  <c:v>-0.14665500000000001</c:v>
                </c:pt>
                <c:pt idx="28543">
                  <c:v>-0.144182</c:v>
                </c:pt>
                <c:pt idx="28544">
                  <c:v>-0.141653</c:v>
                </c:pt>
                <c:pt idx="28545">
                  <c:v>-0.139069</c:v>
                </c:pt>
                <c:pt idx="28546">
                  <c:v>-0.136436</c:v>
                </c:pt>
                <c:pt idx="28547">
                  <c:v>-0.13375500000000001</c:v>
                </c:pt>
                <c:pt idx="28548">
                  <c:v>-0.13102800000000001</c:v>
                </c:pt>
                <c:pt idx="28549">
                  <c:v>-0.12825700000000001</c:v>
                </c:pt>
                <c:pt idx="28550">
                  <c:v>-0.125444</c:v>
                </c:pt>
                <c:pt idx="28551">
                  <c:v>-0.122595</c:v>
                </c:pt>
                <c:pt idx="28552">
                  <c:v>-0.119712</c:v>
                </c:pt>
                <c:pt idx="28553">
                  <c:v>-0.11677700000000001</c:v>
                </c:pt>
                <c:pt idx="28554">
                  <c:v>-0.11378199999999999</c:v>
                </c:pt>
                <c:pt idx="28555">
                  <c:v>-0.110752</c:v>
                </c:pt>
                <c:pt idx="28556">
                  <c:v>-0.107696</c:v>
                </c:pt>
                <c:pt idx="28557">
                  <c:v>-0.104603</c:v>
                </c:pt>
                <c:pt idx="28558">
                  <c:v>-0.101476</c:v>
                </c:pt>
                <c:pt idx="28559">
                  <c:v>-9.8328100000000002E-2</c:v>
                </c:pt>
                <c:pt idx="28560">
                  <c:v>-9.5165399999999997E-2</c:v>
                </c:pt>
                <c:pt idx="28561">
                  <c:v>-9.1988799999999996E-2</c:v>
                </c:pt>
                <c:pt idx="28562">
                  <c:v>-8.8794999999999999E-2</c:v>
                </c:pt>
                <c:pt idx="28563">
                  <c:v>-8.5582900000000003E-2</c:v>
                </c:pt>
                <c:pt idx="28564">
                  <c:v>-8.2353899999999994E-2</c:v>
                </c:pt>
                <c:pt idx="28565">
                  <c:v>-7.9111000000000001E-2</c:v>
                </c:pt>
                <c:pt idx="28566">
                  <c:v>-7.5856900000000005E-2</c:v>
                </c:pt>
                <c:pt idx="28567">
                  <c:v>-7.2594500000000006E-2</c:v>
                </c:pt>
                <c:pt idx="28568">
                  <c:v>-6.9328799999999996E-2</c:v>
                </c:pt>
                <c:pt idx="28569">
                  <c:v>-6.6066200000000005E-2</c:v>
                </c:pt>
                <c:pt idx="28570">
                  <c:v>-6.2812999999999994E-2</c:v>
                </c:pt>
                <c:pt idx="28571">
                  <c:v>-5.9575400000000001E-2</c:v>
                </c:pt>
                <c:pt idx="28572">
                  <c:v>-5.6359100000000002E-2</c:v>
                </c:pt>
                <c:pt idx="28573">
                  <c:v>-5.3168699999999999E-2</c:v>
                </c:pt>
                <c:pt idx="28574">
                  <c:v>-5.0007200000000002E-2</c:v>
                </c:pt>
                <c:pt idx="28575">
                  <c:v>-4.6876399999999999E-2</c:v>
                </c:pt>
                <c:pt idx="28576">
                  <c:v>-4.3778400000000002E-2</c:v>
                </c:pt>
                <c:pt idx="28577">
                  <c:v>-4.07164E-2</c:v>
                </c:pt>
                <c:pt idx="28578">
                  <c:v>-3.7693900000000002E-2</c:v>
                </c:pt>
                <c:pt idx="28579">
                  <c:v>-3.4713399999999998E-2</c:v>
                </c:pt>
                <c:pt idx="28580">
                  <c:v>-3.1777E-2</c:v>
                </c:pt>
                <c:pt idx="28581">
                  <c:v>-2.8885399999999999E-2</c:v>
                </c:pt>
                <c:pt idx="28582">
                  <c:v>-2.6036900000000002E-2</c:v>
                </c:pt>
                <c:pt idx="28583">
                  <c:v>-2.32318E-2</c:v>
                </c:pt>
                <c:pt idx="28584">
                  <c:v>-2.0474599999999999E-2</c:v>
                </c:pt>
                <c:pt idx="28585">
                  <c:v>-1.7769900000000002E-2</c:v>
                </c:pt>
                <c:pt idx="28586">
                  <c:v>-1.5120700000000001E-2</c:v>
                </c:pt>
                <c:pt idx="28587">
                  <c:v>-1.2529800000000001E-2</c:v>
                </c:pt>
                <c:pt idx="28588">
                  <c:v>-1.0000800000000001E-2</c:v>
                </c:pt>
                <c:pt idx="28589" formatCode="0.00E+00">
                  <c:v>-7.5350800000000004E-3</c:v>
                </c:pt>
                <c:pt idx="28590" formatCode="0.00E+00">
                  <c:v>-5.1295899999999998E-3</c:v>
                </c:pt>
                <c:pt idx="28591" formatCode="0.00E+00">
                  <c:v>-2.7810299999999999E-3</c:v>
                </c:pt>
                <c:pt idx="28592" formatCode="0.00E+00">
                  <c:v>-4.9183500000000004E-4</c:v>
                </c:pt>
                <c:pt idx="28593" formatCode="0.00E+00">
                  <c:v>1.7305899999999999E-3</c:v>
                </c:pt>
                <c:pt idx="28594" formatCode="0.00E+00">
                  <c:v>3.8795800000000001E-3</c:v>
                </c:pt>
                <c:pt idx="28595" formatCode="0.00E+00">
                  <c:v>5.9531599999999999E-3</c:v>
                </c:pt>
                <c:pt idx="28596" formatCode="0.00E+00">
                  <c:v>7.9523700000000003E-3</c:v>
                </c:pt>
                <c:pt idx="28597" formatCode="0.00E+00">
                  <c:v>9.8767999999999998E-3</c:v>
                </c:pt>
                <c:pt idx="28598">
                  <c:v>1.17235E-2</c:v>
                </c:pt>
                <c:pt idx="28599">
                  <c:v>1.3490200000000001E-2</c:v>
                </c:pt>
                <c:pt idx="28600">
                  <c:v>1.5176200000000001E-2</c:v>
                </c:pt>
                <c:pt idx="28601">
                  <c:v>1.67823E-2</c:v>
                </c:pt>
                <c:pt idx="28602">
                  <c:v>1.8308600000000001E-2</c:v>
                </c:pt>
                <c:pt idx="28603">
                  <c:v>1.97542E-2</c:v>
                </c:pt>
                <c:pt idx="28604">
                  <c:v>2.1118000000000001E-2</c:v>
                </c:pt>
                <c:pt idx="28605">
                  <c:v>2.23994E-2</c:v>
                </c:pt>
                <c:pt idx="28606">
                  <c:v>2.3598299999999999E-2</c:v>
                </c:pt>
                <c:pt idx="28607">
                  <c:v>2.4712399999999999E-2</c:v>
                </c:pt>
                <c:pt idx="28608">
                  <c:v>2.5738299999999999E-2</c:v>
                </c:pt>
                <c:pt idx="28609">
                  <c:v>2.66739E-2</c:v>
                </c:pt>
                <c:pt idx="28610">
                  <c:v>2.75193E-2</c:v>
                </c:pt>
                <c:pt idx="28611">
                  <c:v>2.82759E-2</c:v>
                </c:pt>
                <c:pt idx="28612">
                  <c:v>2.89447E-2</c:v>
                </c:pt>
                <c:pt idx="28613">
                  <c:v>2.95248E-2</c:v>
                </c:pt>
                <c:pt idx="28614">
                  <c:v>3.00132E-2</c:v>
                </c:pt>
                <c:pt idx="28615">
                  <c:v>3.0407E-2</c:v>
                </c:pt>
                <c:pt idx="28616">
                  <c:v>3.0706000000000001E-2</c:v>
                </c:pt>
                <c:pt idx="28617">
                  <c:v>3.0910400000000001E-2</c:v>
                </c:pt>
                <c:pt idx="28618">
                  <c:v>3.1018400000000002E-2</c:v>
                </c:pt>
                <c:pt idx="28619">
                  <c:v>3.1028799999999999E-2</c:v>
                </c:pt>
                <c:pt idx="28620">
                  <c:v>3.0943200000000001E-2</c:v>
                </c:pt>
                <c:pt idx="28621">
                  <c:v>3.0761699999999999E-2</c:v>
                </c:pt>
                <c:pt idx="28622">
                  <c:v>3.0481299999999999E-2</c:v>
                </c:pt>
                <c:pt idx="28623">
                  <c:v>3.0099600000000001E-2</c:v>
                </c:pt>
                <c:pt idx="28624">
                  <c:v>2.9619199999999998E-2</c:v>
                </c:pt>
                <c:pt idx="28625">
                  <c:v>2.9043200000000002E-2</c:v>
                </c:pt>
                <c:pt idx="28626">
                  <c:v>2.8371500000000001E-2</c:v>
                </c:pt>
                <c:pt idx="28627">
                  <c:v>2.76051E-2</c:v>
                </c:pt>
                <c:pt idx="28628">
                  <c:v>2.6747900000000002E-2</c:v>
                </c:pt>
                <c:pt idx="28629">
                  <c:v>2.5803799999999998E-2</c:v>
                </c:pt>
                <c:pt idx="28630">
                  <c:v>2.4774399999999999E-2</c:v>
                </c:pt>
                <c:pt idx="28631">
                  <c:v>2.36589E-2</c:v>
                </c:pt>
                <c:pt idx="28632">
                  <c:v>2.2455699999999999E-2</c:v>
                </c:pt>
                <c:pt idx="28633">
                  <c:v>2.1165099999999999E-2</c:v>
                </c:pt>
                <c:pt idx="28634">
                  <c:v>1.9789500000000002E-2</c:v>
                </c:pt>
                <c:pt idx="28635">
                  <c:v>1.8331900000000002E-2</c:v>
                </c:pt>
                <c:pt idx="28636">
                  <c:v>1.6794199999999999E-2</c:v>
                </c:pt>
                <c:pt idx="28637">
                  <c:v>1.5178199999999999E-2</c:v>
                </c:pt>
                <c:pt idx="28638">
                  <c:v>1.34862E-2</c:v>
                </c:pt>
                <c:pt idx="28639">
                  <c:v>1.17217E-2</c:v>
                </c:pt>
                <c:pt idx="28640" formatCode="0.00E+00">
                  <c:v>9.8864999999999995E-3</c:v>
                </c:pt>
                <c:pt idx="28641" formatCode="0.00E+00">
                  <c:v>7.9799699999999994E-3</c:v>
                </c:pt>
                <c:pt idx="28642" formatCode="0.00E+00">
                  <c:v>6.0029200000000001E-3</c:v>
                </c:pt>
                <c:pt idx="28643" formatCode="0.00E+00">
                  <c:v>3.9609800000000002E-3</c:v>
                </c:pt>
                <c:pt idx="28644" formatCode="0.00E+00">
                  <c:v>1.86035E-3</c:v>
                </c:pt>
                <c:pt idx="28645" formatCode="0.00E+00">
                  <c:v>-2.9776599999999998E-4</c:v>
                </c:pt>
                <c:pt idx="28646" formatCode="0.00E+00">
                  <c:v>-2.5151599999999998E-3</c:v>
                </c:pt>
                <c:pt idx="28647" formatCode="0.00E+00">
                  <c:v>-4.7927899999999999E-3</c:v>
                </c:pt>
                <c:pt idx="28648" formatCode="0.00E+00">
                  <c:v>-7.1286099999999996E-3</c:v>
                </c:pt>
                <c:pt idx="28649" formatCode="0.00E+00">
                  <c:v>-9.51719E-3</c:v>
                </c:pt>
                <c:pt idx="28650">
                  <c:v>-1.19541E-2</c:v>
                </c:pt>
                <c:pt idx="28651">
                  <c:v>-1.4438599999999999E-2</c:v>
                </c:pt>
                <c:pt idx="28652">
                  <c:v>-1.6970200000000001E-2</c:v>
                </c:pt>
                <c:pt idx="28653">
                  <c:v>-1.95449E-2</c:v>
                </c:pt>
                <c:pt idx="28654">
                  <c:v>-2.2157199999999998E-2</c:v>
                </c:pt>
                <c:pt idx="28655">
                  <c:v>-2.4803700000000001E-2</c:v>
                </c:pt>
                <c:pt idx="28656">
                  <c:v>-2.74819E-2</c:v>
                </c:pt>
                <c:pt idx="28657">
                  <c:v>-3.0186299999999999E-2</c:v>
                </c:pt>
                <c:pt idx="28658">
                  <c:v>-3.2910300000000003E-2</c:v>
                </c:pt>
                <c:pt idx="28659">
                  <c:v>-3.5652700000000002E-2</c:v>
                </c:pt>
                <c:pt idx="28660">
                  <c:v>-3.8417600000000003E-2</c:v>
                </c:pt>
                <c:pt idx="28661">
                  <c:v>-4.12053E-2</c:v>
                </c:pt>
                <c:pt idx="28662">
                  <c:v>-4.4008499999999999E-2</c:v>
                </c:pt>
                <c:pt idx="28663">
                  <c:v>-4.6819399999999997E-2</c:v>
                </c:pt>
                <c:pt idx="28664">
                  <c:v>-4.9632700000000002E-2</c:v>
                </c:pt>
                <c:pt idx="28665">
                  <c:v>-5.2444900000000003E-2</c:v>
                </c:pt>
                <c:pt idx="28666">
                  <c:v>-5.5254499999999998E-2</c:v>
                </c:pt>
                <c:pt idx="28667">
                  <c:v>-5.8060399999999998E-2</c:v>
                </c:pt>
                <c:pt idx="28668">
                  <c:v>-6.0859200000000002E-2</c:v>
                </c:pt>
                <c:pt idx="28669">
                  <c:v>-6.3644199999999998E-2</c:v>
                </c:pt>
                <c:pt idx="28670">
                  <c:v>-6.6410300000000005E-2</c:v>
                </c:pt>
                <c:pt idx="28671">
                  <c:v>-6.9157700000000003E-2</c:v>
                </c:pt>
                <c:pt idx="28672">
                  <c:v>-7.1888900000000006E-2</c:v>
                </c:pt>
                <c:pt idx="28673">
                  <c:v>-7.4602399999999999E-2</c:v>
                </c:pt>
                <c:pt idx="28674">
                  <c:v>-7.7293100000000003E-2</c:v>
                </c:pt>
                <c:pt idx="28675">
                  <c:v>-7.9957100000000003E-2</c:v>
                </c:pt>
                <c:pt idx="28676">
                  <c:v>-8.2591999999999999E-2</c:v>
                </c:pt>
                <c:pt idx="28677">
                  <c:v>-8.5194300000000001E-2</c:v>
                </c:pt>
                <c:pt idx="28678">
                  <c:v>-8.7758600000000006E-2</c:v>
                </c:pt>
                <c:pt idx="28679">
                  <c:v>-9.0279999999999999E-2</c:v>
                </c:pt>
                <c:pt idx="28680">
                  <c:v>-9.2758099999999996E-2</c:v>
                </c:pt>
                <c:pt idx="28681">
                  <c:v>-9.5193799999999995E-2</c:v>
                </c:pt>
                <c:pt idx="28682">
                  <c:v>-9.7584599999999994E-2</c:v>
                </c:pt>
                <c:pt idx="28683">
                  <c:v>-9.9924700000000005E-2</c:v>
                </c:pt>
                <c:pt idx="28684">
                  <c:v>-0.10221</c:v>
                </c:pt>
                <c:pt idx="28685">
                  <c:v>-0.104438</c:v>
                </c:pt>
                <c:pt idx="28686">
                  <c:v>-0.10661</c:v>
                </c:pt>
                <c:pt idx="28687">
                  <c:v>-0.108719</c:v>
                </c:pt>
                <c:pt idx="28688">
                  <c:v>-0.110763</c:v>
                </c:pt>
                <c:pt idx="28689">
                  <c:v>-0.112743</c:v>
                </c:pt>
                <c:pt idx="28690">
                  <c:v>-0.114663</c:v>
                </c:pt>
                <c:pt idx="28691">
                  <c:v>-0.116523</c:v>
                </c:pt>
                <c:pt idx="28692">
                  <c:v>-0.11831800000000001</c:v>
                </c:pt>
                <c:pt idx="28693">
                  <c:v>-0.12004099999999999</c:v>
                </c:pt>
                <c:pt idx="28694">
                  <c:v>-0.121688</c:v>
                </c:pt>
                <c:pt idx="28695">
                  <c:v>-0.12325800000000001</c:v>
                </c:pt>
                <c:pt idx="28696">
                  <c:v>-0.124753</c:v>
                </c:pt>
                <c:pt idx="28697">
                  <c:v>-0.12617400000000001</c:v>
                </c:pt>
                <c:pt idx="28698">
                  <c:v>-0.12751499999999999</c:v>
                </c:pt>
                <c:pt idx="28699">
                  <c:v>-0.12876599999999999</c:v>
                </c:pt>
                <c:pt idx="28700">
                  <c:v>-0.12992500000000001</c:v>
                </c:pt>
                <c:pt idx="28701">
                  <c:v>-0.130993</c:v>
                </c:pt>
                <c:pt idx="28702">
                  <c:v>-0.131971</c:v>
                </c:pt>
                <c:pt idx="28703">
                  <c:v>-0.13286200000000001</c:v>
                </c:pt>
                <c:pt idx="28704">
                  <c:v>-0.133663</c:v>
                </c:pt>
                <c:pt idx="28705">
                  <c:v>-0.13437199999999999</c:v>
                </c:pt>
                <c:pt idx="28706">
                  <c:v>-0.134987</c:v>
                </c:pt>
                <c:pt idx="28707">
                  <c:v>-0.13550000000000001</c:v>
                </c:pt>
                <c:pt idx="28708">
                  <c:v>-0.135911</c:v>
                </c:pt>
                <c:pt idx="28709">
                  <c:v>-0.13622600000000001</c:v>
                </c:pt>
                <c:pt idx="28710">
                  <c:v>-0.13645299999999999</c:v>
                </c:pt>
                <c:pt idx="28711">
                  <c:v>-0.13659399999999999</c:v>
                </c:pt>
                <c:pt idx="28712">
                  <c:v>-0.13664399999999999</c:v>
                </c:pt>
                <c:pt idx="28713">
                  <c:v>-0.136604</c:v>
                </c:pt>
                <c:pt idx="28714">
                  <c:v>-0.13647899999999999</c:v>
                </c:pt>
                <c:pt idx="28715">
                  <c:v>-0.136267</c:v>
                </c:pt>
                <c:pt idx="28716">
                  <c:v>-0.135964</c:v>
                </c:pt>
                <c:pt idx="28717">
                  <c:v>-0.13556799999999999</c:v>
                </c:pt>
                <c:pt idx="28718">
                  <c:v>-0.13508000000000001</c:v>
                </c:pt>
                <c:pt idx="28719">
                  <c:v>-0.13450100000000001</c:v>
                </c:pt>
                <c:pt idx="28720">
                  <c:v>-0.13383500000000001</c:v>
                </c:pt>
                <c:pt idx="28721">
                  <c:v>-0.13308500000000001</c:v>
                </c:pt>
                <c:pt idx="28722">
                  <c:v>-0.13225700000000001</c:v>
                </c:pt>
                <c:pt idx="28723">
                  <c:v>-0.131354</c:v>
                </c:pt>
                <c:pt idx="28724">
                  <c:v>-0.13037899999999999</c:v>
                </c:pt>
                <c:pt idx="28725">
                  <c:v>-0.12933</c:v>
                </c:pt>
                <c:pt idx="28726">
                  <c:v>-0.12820400000000001</c:v>
                </c:pt>
                <c:pt idx="28727">
                  <c:v>-0.126998</c:v>
                </c:pt>
                <c:pt idx="28728">
                  <c:v>-0.12571199999999999</c:v>
                </c:pt>
                <c:pt idx="28729">
                  <c:v>-0.124347</c:v>
                </c:pt>
                <c:pt idx="28730">
                  <c:v>-0.122902</c:v>
                </c:pt>
                <c:pt idx="28731">
                  <c:v>-0.121375</c:v>
                </c:pt>
                <c:pt idx="28732">
                  <c:v>-0.119764</c:v>
                </c:pt>
                <c:pt idx="28733">
                  <c:v>-0.118077</c:v>
                </c:pt>
                <c:pt idx="28734">
                  <c:v>-0.116323</c:v>
                </c:pt>
                <c:pt idx="28735">
                  <c:v>-0.114507</c:v>
                </c:pt>
                <c:pt idx="28736">
                  <c:v>-0.112633</c:v>
                </c:pt>
                <c:pt idx="28737">
                  <c:v>-0.110707</c:v>
                </c:pt>
                <c:pt idx="28738">
                  <c:v>-0.10873099999999999</c:v>
                </c:pt>
                <c:pt idx="28739">
                  <c:v>-0.106709</c:v>
                </c:pt>
                <c:pt idx="28740">
                  <c:v>-0.104643</c:v>
                </c:pt>
                <c:pt idx="28741">
                  <c:v>-0.102534</c:v>
                </c:pt>
                <c:pt idx="28742">
                  <c:v>-0.10038800000000001</c:v>
                </c:pt>
                <c:pt idx="28743">
                  <c:v>-9.8206699999999994E-2</c:v>
                </c:pt>
                <c:pt idx="28744">
                  <c:v>-9.5994999999999997E-2</c:v>
                </c:pt>
                <c:pt idx="28745">
                  <c:v>-9.3752000000000002E-2</c:v>
                </c:pt>
                <c:pt idx="28746">
                  <c:v>-9.1474200000000006E-2</c:v>
                </c:pt>
                <c:pt idx="28747">
                  <c:v>-8.9163800000000001E-2</c:v>
                </c:pt>
                <c:pt idx="28748">
                  <c:v>-8.6828900000000001E-2</c:v>
                </c:pt>
                <c:pt idx="28749">
                  <c:v>-8.4474900000000006E-2</c:v>
                </c:pt>
                <c:pt idx="28750">
                  <c:v>-8.2099099999999994E-2</c:v>
                </c:pt>
                <c:pt idx="28751">
                  <c:v>-7.9697100000000007E-2</c:v>
                </c:pt>
                <c:pt idx="28752">
                  <c:v>-7.7270699999999998E-2</c:v>
                </c:pt>
                <c:pt idx="28753">
                  <c:v>-7.4825000000000003E-2</c:v>
                </c:pt>
                <c:pt idx="28754">
                  <c:v>-7.2362899999999994E-2</c:v>
                </c:pt>
                <c:pt idx="28755">
                  <c:v>-6.9884199999999994E-2</c:v>
                </c:pt>
                <c:pt idx="28756">
                  <c:v>-6.7387699999999995E-2</c:v>
                </c:pt>
                <c:pt idx="28757">
                  <c:v>-6.4871899999999996E-2</c:v>
                </c:pt>
                <c:pt idx="28758">
                  <c:v>-6.2337400000000001E-2</c:v>
                </c:pt>
                <c:pt idx="28759">
                  <c:v>-5.9783000000000003E-2</c:v>
                </c:pt>
                <c:pt idx="28760">
                  <c:v>-5.7202999999999997E-2</c:v>
                </c:pt>
                <c:pt idx="28761">
                  <c:v>-5.4594200000000002E-2</c:v>
                </c:pt>
                <c:pt idx="28762">
                  <c:v>-5.1960899999999997E-2</c:v>
                </c:pt>
                <c:pt idx="28763">
                  <c:v>-4.93122E-2</c:v>
                </c:pt>
                <c:pt idx="28764">
                  <c:v>-4.6656299999999998E-2</c:v>
                </c:pt>
                <c:pt idx="28765">
                  <c:v>-4.3999499999999997E-2</c:v>
                </c:pt>
                <c:pt idx="28766">
                  <c:v>-4.1345E-2</c:v>
                </c:pt>
                <c:pt idx="28767">
                  <c:v>-3.8693699999999998E-2</c:v>
                </c:pt>
                <c:pt idx="28768">
                  <c:v>-3.6048799999999999E-2</c:v>
                </c:pt>
                <c:pt idx="28769">
                  <c:v>-3.3414399999999997E-2</c:v>
                </c:pt>
                <c:pt idx="28770">
                  <c:v>-3.07937E-2</c:v>
                </c:pt>
                <c:pt idx="28771">
                  <c:v>-2.8188700000000001E-2</c:v>
                </c:pt>
                <c:pt idx="28772">
                  <c:v>-2.5598800000000001E-2</c:v>
                </c:pt>
                <c:pt idx="28773">
                  <c:v>-2.30203E-2</c:v>
                </c:pt>
                <c:pt idx="28774">
                  <c:v>-2.04517E-2</c:v>
                </c:pt>
                <c:pt idx="28775">
                  <c:v>-1.7896700000000001E-2</c:v>
                </c:pt>
                <c:pt idx="28776">
                  <c:v>-1.53624E-2</c:v>
                </c:pt>
                <c:pt idx="28777">
                  <c:v>-1.2854000000000001E-2</c:v>
                </c:pt>
                <c:pt idx="28778">
                  <c:v>-1.0371500000000001E-2</c:v>
                </c:pt>
                <c:pt idx="28779" formatCode="0.00E+00">
                  <c:v>-7.9096400000000008E-3</c:v>
                </c:pt>
                <c:pt idx="28780" formatCode="0.00E+00">
                  <c:v>-5.4637899999999996E-3</c:v>
                </c:pt>
                <c:pt idx="28781" formatCode="0.00E+00">
                  <c:v>-3.0332100000000002E-3</c:v>
                </c:pt>
                <c:pt idx="28782" formatCode="0.00E+00">
                  <c:v>-6.1904600000000005E-4</c:v>
                </c:pt>
                <c:pt idx="28783" formatCode="0.00E+00">
                  <c:v>1.7786200000000001E-3</c:v>
                </c:pt>
                <c:pt idx="28784" formatCode="0.00E+00">
                  <c:v>4.1597500000000003E-3</c:v>
                </c:pt>
                <c:pt idx="28785" formatCode="0.00E+00">
                  <c:v>6.52142E-3</c:v>
                </c:pt>
                <c:pt idx="28786" formatCode="0.00E+00">
                  <c:v>8.8589099999999994E-3</c:v>
                </c:pt>
                <c:pt idx="28787">
                  <c:v>1.1169500000000001E-2</c:v>
                </c:pt>
                <c:pt idx="28788">
                  <c:v>1.34526E-2</c:v>
                </c:pt>
                <c:pt idx="28789">
                  <c:v>1.5707200000000001E-2</c:v>
                </c:pt>
                <c:pt idx="28790">
                  <c:v>1.79326E-2</c:v>
                </c:pt>
                <c:pt idx="28791">
                  <c:v>2.0128699999999999E-2</c:v>
                </c:pt>
                <c:pt idx="28792">
                  <c:v>2.2291800000000001E-2</c:v>
                </c:pt>
                <c:pt idx="28793">
                  <c:v>2.4417500000000002E-2</c:v>
                </c:pt>
                <c:pt idx="28794">
                  <c:v>2.65075E-2</c:v>
                </c:pt>
                <c:pt idx="28795">
                  <c:v>2.8565500000000001E-2</c:v>
                </c:pt>
                <c:pt idx="28796">
                  <c:v>3.0587900000000001E-2</c:v>
                </c:pt>
                <c:pt idx="28797">
                  <c:v>3.2565200000000002E-2</c:v>
                </c:pt>
                <c:pt idx="28798">
                  <c:v>3.4491599999999997E-2</c:v>
                </c:pt>
                <c:pt idx="28799">
                  <c:v>3.6364500000000001E-2</c:v>
                </c:pt>
                <c:pt idx="28800">
                  <c:v>3.8176500000000002E-2</c:v>
                </c:pt>
                <c:pt idx="28801">
                  <c:v>3.9920900000000002E-2</c:v>
                </c:pt>
                <c:pt idx="28802">
                  <c:v>4.1598099999999999E-2</c:v>
                </c:pt>
                <c:pt idx="28803">
                  <c:v>4.3212100000000003E-2</c:v>
                </c:pt>
                <c:pt idx="28804">
                  <c:v>4.4765899999999997E-2</c:v>
                </c:pt>
                <c:pt idx="28805">
                  <c:v>4.6261099999999999E-2</c:v>
                </c:pt>
                <c:pt idx="28806">
                  <c:v>4.7700699999999999E-2</c:v>
                </c:pt>
                <c:pt idx="28807">
                  <c:v>4.9086999999999999E-2</c:v>
                </c:pt>
                <c:pt idx="28808">
                  <c:v>5.0414899999999999E-2</c:v>
                </c:pt>
                <c:pt idx="28809">
                  <c:v>5.1674900000000003E-2</c:v>
                </c:pt>
                <c:pt idx="28810">
                  <c:v>5.2860699999999997E-2</c:v>
                </c:pt>
                <c:pt idx="28811">
                  <c:v>5.3970400000000002E-2</c:v>
                </c:pt>
                <c:pt idx="28812">
                  <c:v>5.5004299999999999E-2</c:v>
                </c:pt>
                <c:pt idx="28813">
                  <c:v>5.5963699999999998E-2</c:v>
                </c:pt>
                <c:pt idx="28814">
                  <c:v>5.6851199999999998E-2</c:v>
                </c:pt>
                <c:pt idx="28815">
                  <c:v>5.76669E-2</c:v>
                </c:pt>
                <c:pt idx="28816">
                  <c:v>5.8407199999999999E-2</c:v>
                </c:pt>
                <c:pt idx="28817">
                  <c:v>5.90684E-2</c:v>
                </c:pt>
                <c:pt idx="28818">
                  <c:v>5.9648300000000001E-2</c:v>
                </c:pt>
                <c:pt idx="28819">
                  <c:v>6.0144299999999998E-2</c:v>
                </c:pt>
                <c:pt idx="28820">
                  <c:v>6.0553200000000001E-2</c:v>
                </c:pt>
                <c:pt idx="28821">
                  <c:v>6.0871000000000001E-2</c:v>
                </c:pt>
                <c:pt idx="28822">
                  <c:v>6.1094500000000003E-2</c:v>
                </c:pt>
                <c:pt idx="28823">
                  <c:v>6.1223600000000003E-2</c:v>
                </c:pt>
                <c:pt idx="28824">
                  <c:v>6.1259800000000003E-2</c:v>
                </c:pt>
                <c:pt idx="28825">
                  <c:v>6.1202899999999998E-2</c:v>
                </c:pt>
                <c:pt idx="28826">
                  <c:v>6.1050899999999998E-2</c:v>
                </c:pt>
                <c:pt idx="28827">
                  <c:v>6.0800399999999998E-2</c:v>
                </c:pt>
                <c:pt idx="28828">
                  <c:v>6.04501E-2</c:v>
                </c:pt>
                <c:pt idx="28829">
                  <c:v>6.0002399999999997E-2</c:v>
                </c:pt>
                <c:pt idx="28830">
                  <c:v>5.9459699999999997E-2</c:v>
                </c:pt>
                <c:pt idx="28831">
                  <c:v>5.8820600000000001E-2</c:v>
                </c:pt>
                <c:pt idx="28832">
                  <c:v>5.8078900000000003E-2</c:v>
                </c:pt>
                <c:pt idx="28833">
                  <c:v>5.7231700000000003E-2</c:v>
                </c:pt>
                <c:pt idx="28834">
                  <c:v>5.6280499999999997E-2</c:v>
                </c:pt>
                <c:pt idx="28835">
                  <c:v>5.5222500000000001E-2</c:v>
                </c:pt>
                <c:pt idx="28836">
                  <c:v>5.40531E-2</c:v>
                </c:pt>
                <c:pt idx="28837">
                  <c:v>5.2772699999999999E-2</c:v>
                </c:pt>
                <c:pt idx="28838">
                  <c:v>5.1385300000000002E-2</c:v>
                </c:pt>
                <c:pt idx="28839">
                  <c:v>4.9893699999999999E-2</c:v>
                </c:pt>
                <c:pt idx="28840">
                  <c:v>4.8298800000000003E-2</c:v>
                </c:pt>
                <c:pt idx="28841">
                  <c:v>4.6601900000000002E-2</c:v>
                </c:pt>
                <c:pt idx="28842">
                  <c:v>4.4805999999999999E-2</c:v>
                </c:pt>
                <c:pt idx="28843">
                  <c:v>4.2912800000000001E-2</c:v>
                </c:pt>
                <c:pt idx="28844">
                  <c:v>4.09203E-2</c:v>
                </c:pt>
                <c:pt idx="28845">
                  <c:v>3.8824900000000002E-2</c:v>
                </c:pt>
                <c:pt idx="28846">
                  <c:v>3.6628300000000003E-2</c:v>
                </c:pt>
                <c:pt idx="28847">
                  <c:v>3.4342299999999999E-2</c:v>
                </c:pt>
                <c:pt idx="28848">
                  <c:v>3.1980599999999998E-2</c:v>
                </c:pt>
                <c:pt idx="28849">
                  <c:v>2.9548600000000001E-2</c:v>
                </c:pt>
                <c:pt idx="28850">
                  <c:v>2.7046899999999999E-2</c:v>
                </c:pt>
                <c:pt idx="28851">
                  <c:v>2.4474300000000001E-2</c:v>
                </c:pt>
                <c:pt idx="28852">
                  <c:v>2.1824699999999999E-2</c:v>
                </c:pt>
                <c:pt idx="28853">
                  <c:v>1.9092899999999999E-2</c:v>
                </c:pt>
                <c:pt idx="28854">
                  <c:v>1.6282100000000001E-2</c:v>
                </c:pt>
                <c:pt idx="28855">
                  <c:v>1.3396E-2</c:v>
                </c:pt>
                <c:pt idx="28856">
                  <c:v>1.04308E-2</c:v>
                </c:pt>
                <c:pt idx="28857" formatCode="0.00E+00">
                  <c:v>7.37815E-3</c:v>
                </c:pt>
                <c:pt idx="28858" formatCode="0.00E+00">
                  <c:v>4.2334399999999998E-3</c:v>
                </c:pt>
                <c:pt idx="28859" formatCode="0.00E+00">
                  <c:v>9.9498899999999994E-4</c:v>
                </c:pt>
                <c:pt idx="28860" formatCode="0.00E+00">
                  <c:v>-2.3383000000000002E-3</c:v>
                </c:pt>
                <c:pt idx="28861" formatCode="0.00E+00">
                  <c:v>-5.7657000000000003E-3</c:v>
                </c:pt>
                <c:pt idx="28862" formatCode="0.00E+00">
                  <c:v>-9.2859699999999993E-3</c:v>
                </c:pt>
                <c:pt idx="28863">
                  <c:v>-1.2898099999999999E-2</c:v>
                </c:pt>
                <c:pt idx="28864">
                  <c:v>-1.6597000000000001E-2</c:v>
                </c:pt>
                <c:pt idx="28865">
                  <c:v>-2.0369700000000001E-2</c:v>
                </c:pt>
                <c:pt idx="28866">
                  <c:v>-2.41999E-2</c:v>
                </c:pt>
                <c:pt idx="28867">
                  <c:v>-2.8074600000000002E-2</c:v>
                </c:pt>
                <c:pt idx="28868">
                  <c:v>-3.1988099999999998E-2</c:v>
                </c:pt>
                <c:pt idx="28869">
                  <c:v>-3.5937200000000002E-2</c:v>
                </c:pt>
                <c:pt idx="28870">
                  <c:v>-3.9915199999999998E-2</c:v>
                </c:pt>
                <c:pt idx="28871">
                  <c:v>-4.3909999999999998E-2</c:v>
                </c:pt>
                <c:pt idx="28872">
                  <c:v>-4.79131E-2</c:v>
                </c:pt>
                <c:pt idx="28873">
                  <c:v>-5.19284E-2</c:v>
                </c:pt>
                <c:pt idx="28874">
                  <c:v>-5.5964199999999999E-2</c:v>
                </c:pt>
                <c:pt idx="28875">
                  <c:v>-6.0023199999999999E-2</c:v>
                </c:pt>
                <c:pt idx="28876">
                  <c:v>-6.4102599999999996E-2</c:v>
                </c:pt>
                <c:pt idx="28877">
                  <c:v>-6.8197800000000003E-2</c:v>
                </c:pt>
                <c:pt idx="28878">
                  <c:v>-7.2302099999999994E-2</c:v>
                </c:pt>
                <c:pt idx="28879">
                  <c:v>-7.64069E-2</c:v>
                </c:pt>
                <c:pt idx="28880">
                  <c:v>-8.0507700000000001E-2</c:v>
                </c:pt>
                <c:pt idx="28881">
                  <c:v>-8.4603700000000004E-2</c:v>
                </c:pt>
                <c:pt idx="28882">
                  <c:v>-8.8694099999999998E-2</c:v>
                </c:pt>
                <c:pt idx="28883">
                  <c:v>-9.2778700000000006E-2</c:v>
                </c:pt>
                <c:pt idx="28884">
                  <c:v>-9.6860299999999996E-2</c:v>
                </c:pt>
                <c:pt idx="28885">
                  <c:v>-0.10094400000000001</c:v>
                </c:pt>
                <c:pt idx="28886">
                  <c:v>-0.105034</c:v>
                </c:pt>
                <c:pt idx="28887">
                  <c:v>-0.109129</c:v>
                </c:pt>
                <c:pt idx="28888">
                  <c:v>-0.113233</c:v>
                </c:pt>
                <c:pt idx="28889">
                  <c:v>-0.117344</c:v>
                </c:pt>
                <c:pt idx="28890">
                  <c:v>-0.12146</c:v>
                </c:pt>
                <c:pt idx="28891">
                  <c:v>-0.12557099999999999</c:v>
                </c:pt>
                <c:pt idx="28892">
                  <c:v>-0.129665</c:v>
                </c:pt>
                <c:pt idx="28893">
                  <c:v>-0.13373699999999999</c:v>
                </c:pt>
                <c:pt idx="28894">
                  <c:v>-0.13778599999999999</c:v>
                </c:pt>
                <c:pt idx="28895">
                  <c:v>-0.14181299999999999</c:v>
                </c:pt>
                <c:pt idx="28896">
                  <c:v>-0.145819</c:v>
                </c:pt>
                <c:pt idx="28897">
                  <c:v>-0.14980499999999999</c:v>
                </c:pt>
                <c:pt idx="28898">
                  <c:v>-0.15376699999999999</c:v>
                </c:pt>
                <c:pt idx="28899">
                  <c:v>-0.157689</c:v>
                </c:pt>
                <c:pt idx="28900">
                  <c:v>-0.16156300000000001</c:v>
                </c:pt>
                <c:pt idx="28901">
                  <c:v>-0.16539000000000001</c:v>
                </c:pt>
                <c:pt idx="28902">
                  <c:v>-0.16917199999999999</c:v>
                </c:pt>
                <c:pt idx="28903">
                  <c:v>-0.17290900000000001</c:v>
                </c:pt>
                <c:pt idx="28904">
                  <c:v>-0.17659900000000001</c:v>
                </c:pt>
                <c:pt idx="28905">
                  <c:v>-0.18023900000000001</c:v>
                </c:pt>
                <c:pt idx="28906">
                  <c:v>-0.18382999999999999</c:v>
                </c:pt>
                <c:pt idx="28907">
                  <c:v>-0.18737200000000001</c:v>
                </c:pt>
                <c:pt idx="28908">
                  <c:v>-0.19086400000000001</c:v>
                </c:pt>
                <c:pt idx="28909">
                  <c:v>-0.19430800000000001</c:v>
                </c:pt>
                <c:pt idx="28910">
                  <c:v>-0.19770499999999999</c:v>
                </c:pt>
                <c:pt idx="28911">
                  <c:v>-0.201045</c:v>
                </c:pt>
                <c:pt idx="28912">
                  <c:v>-0.204317</c:v>
                </c:pt>
                <c:pt idx="28913">
                  <c:v>-0.20751900000000001</c:v>
                </c:pt>
                <c:pt idx="28914">
                  <c:v>-0.210648</c:v>
                </c:pt>
                <c:pt idx="28915">
                  <c:v>-0.213702</c:v>
                </c:pt>
                <c:pt idx="28916">
                  <c:v>-0.216673</c:v>
                </c:pt>
                <c:pt idx="28917">
                  <c:v>-0.21955</c:v>
                </c:pt>
                <c:pt idx="28918">
                  <c:v>-0.22232199999999999</c:v>
                </c:pt>
                <c:pt idx="28919">
                  <c:v>-0.22499</c:v>
                </c:pt>
                <c:pt idx="28920">
                  <c:v>-0.22755600000000001</c:v>
                </c:pt>
                <c:pt idx="28921">
                  <c:v>-0.230022</c:v>
                </c:pt>
                <c:pt idx="28922">
                  <c:v>-0.23238700000000001</c:v>
                </c:pt>
                <c:pt idx="28923">
                  <c:v>-0.234654</c:v>
                </c:pt>
                <c:pt idx="28924">
                  <c:v>-0.236822</c:v>
                </c:pt>
                <c:pt idx="28925">
                  <c:v>-0.23888899999999999</c:v>
                </c:pt>
                <c:pt idx="28926">
                  <c:v>-0.24085999999999999</c:v>
                </c:pt>
                <c:pt idx="28927">
                  <c:v>-0.242731</c:v>
                </c:pt>
                <c:pt idx="28928">
                  <c:v>-0.24449100000000001</c:v>
                </c:pt>
                <c:pt idx="28929">
                  <c:v>-0.24613199999999999</c:v>
                </c:pt>
                <c:pt idx="28930">
                  <c:v>-0.24765599999999999</c:v>
                </c:pt>
                <c:pt idx="28931">
                  <c:v>-0.24906300000000001</c:v>
                </c:pt>
                <c:pt idx="28932">
                  <c:v>-0.25035200000000002</c:v>
                </c:pt>
                <c:pt idx="28933">
                  <c:v>-0.25151699999999999</c:v>
                </c:pt>
                <c:pt idx="28934">
                  <c:v>-0.25255300000000003</c:v>
                </c:pt>
                <c:pt idx="28935">
                  <c:v>-0.25345800000000002</c:v>
                </c:pt>
                <c:pt idx="28936">
                  <c:v>-0.25422499999999998</c:v>
                </c:pt>
                <c:pt idx="28937">
                  <c:v>-0.25484600000000002</c:v>
                </c:pt>
                <c:pt idx="28938">
                  <c:v>-0.25531199999999998</c:v>
                </c:pt>
                <c:pt idx="28939">
                  <c:v>-0.25561699999999998</c:v>
                </c:pt>
                <c:pt idx="28940">
                  <c:v>-0.25576199999999999</c:v>
                </c:pt>
                <c:pt idx="28941">
                  <c:v>-0.25574999999999998</c:v>
                </c:pt>
                <c:pt idx="28942">
                  <c:v>-0.25558399999999998</c:v>
                </c:pt>
                <c:pt idx="28943">
                  <c:v>-0.25526799999999999</c:v>
                </c:pt>
                <c:pt idx="28944">
                  <c:v>-0.25480700000000001</c:v>
                </c:pt>
                <c:pt idx="28945">
                  <c:v>-0.25421199999999999</c:v>
                </c:pt>
                <c:pt idx="28946">
                  <c:v>-0.25349300000000002</c:v>
                </c:pt>
                <c:pt idx="28947">
                  <c:v>-0.25265700000000002</c:v>
                </c:pt>
                <c:pt idx="28948">
                  <c:v>-0.25170100000000001</c:v>
                </c:pt>
                <c:pt idx="28949">
                  <c:v>-0.25061600000000001</c:v>
                </c:pt>
                <c:pt idx="28950">
                  <c:v>-0.24939</c:v>
                </c:pt>
                <c:pt idx="28951">
                  <c:v>-0.24801799999999999</c:v>
                </c:pt>
                <c:pt idx="28952">
                  <c:v>-0.246503</c:v>
                </c:pt>
                <c:pt idx="28953">
                  <c:v>-0.244863</c:v>
                </c:pt>
                <c:pt idx="28954">
                  <c:v>-0.24311199999999999</c:v>
                </c:pt>
                <c:pt idx="28955">
                  <c:v>-0.24124899999999999</c:v>
                </c:pt>
                <c:pt idx="28956">
                  <c:v>-0.239258</c:v>
                </c:pt>
                <c:pt idx="28957">
                  <c:v>-0.237126</c:v>
                </c:pt>
                <c:pt idx="28958">
                  <c:v>-0.234846</c:v>
                </c:pt>
                <c:pt idx="28959">
                  <c:v>-0.23241600000000001</c:v>
                </c:pt>
                <c:pt idx="28960">
                  <c:v>-0.22983100000000001</c:v>
                </c:pt>
                <c:pt idx="28961">
                  <c:v>-0.22708500000000001</c:v>
                </c:pt>
                <c:pt idx="28962">
                  <c:v>-0.224187</c:v>
                </c:pt>
                <c:pt idx="28963">
                  <c:v>-0.22115099999999999</c:v>
                </c:pt>
                <c:pt idx="28964">
                  <c:v>-0.21798999999999999</c:v>
                </c:pt>
                <c:pt idx="28965">
                  <c:v>-0.21471699999999999</c:v>
                </c:pt>
                <c:pt idx="28966">
                  <c:v>-0.211337</c:v>
                </c:pt>
                <c:pt idx="28967">
                  <c:v>-0.20784900000000001</c:v>
                </c:pt>
                <c:pt idx="28968">
                  <c:v>-0.20424600000000001</c:v>
                </c:pt>
                <c:pt idx="28969">
                  <c:v>-0.20052900000000001</c:v>
                </c:pt>
                <c:pt idx="28970">
                  <c:v>-0.19670099999999999</c:v>
                </c:pt>
                <c:pt idx="28971">
                  <c:v>-0.19276799999999999</c:v>
                </c:pt>
                <c:pt idx="28972">
                  <c:v>-0.18873400000000001</c:v>
                </c:pt>
                <c:pt idx="28973">
                  <c:v>-0.18460499999999999</c:v>
                </c:pt>
                <c:pt idx="28974">
                  <c:v>-0.18038999999999999</c:v>
                </c:pt>
                <c:pt idx="28975">
                  <c:v>-0.176094</c:v>
                </c:pt>
                <c:pt idx="28976">
                  <c:v>-0.17172000000000001</c:v>
                </c:pt>
                <c:pt idx="28977">
                  <c:v>-0.16727</c:v>
                </c:pt>
                <c:pt idx="28978">
                  <c:v>-0.162741</c:v>
                </c:pt>
                <c:pt idx="28979">
                  <c:v>-0.15812799999999999</c:v>
                </c:pt>
                <c:pt idx="28980">
                  <c:v>-0.15343599999999999</c:v>
                </c:pt>
                <c:pt idx="28981">
                  <c:v>-0.148674</c:v>
                </c:pt>
                <c:pt idx="28982">
                  <c:v>-0.143848</c:v>
                </c:pt>
                <c:pt idx="28983">
                  <c:v>-0.13896</c:v>
                </c:pt>
                <c:pt idx="28984">
                  <c:v>-0.13400999999999999</c:v>
                </c:pt>
                <c:pt idx="28985">
                  <c:v>-0.128998</c:v>
                </c:pt>
                <c:pt idx="28986">
                  <c:v>-0.12392</c:v>
                </c:pt>
                <c:pt idx="28987">
                  <c:v>-0.118788</c:v>
                </c:pt>
                <c:pt idx="28988">
                  <c:v>-0.113621</c:v>
                </c:pt>
                <c:pt idx="28989">
                  <c:v>-0.108435</c:v>
                </c:pt>
                <c:pt idx="28990">
                  <c:v>-0.103238</c:v>
                </c:pt>
                <c:pt idx="28991">
                  <c:v>-9.8033499999999996E-2</c:v>
                </c:pt>
                <c:pt idx="28992">
                  <c:v>-9.2827199999999999E-2</c:v>
                </c:pt>
                <c:pt idx="28993">
                  <c:v>-8.7626800000000005E-2</c:v>
                </c:pt>
                <c:pt idx="28994">
                  <c:v>-8.2431599999999994E-2</c:v>
                </c:pt>
                <c:pt idx="28995">
                  <c:v>-7.7241400000000002E-2</c:v>
                </c:pt>
                <c:pt idx="28996">
                  <c:v>-7.20697E-2</c:v>
                </c:pt>
                <c:pt idx="28997">
                  <c:v>-6.6937499999999997E-2</c:v>
                </c:pt>
                <c:pt idx="28998">
                  <c:v>-6.1859900000000002E-2</c:v>
                </c:pt>
                <c:pt idx="28999">
                  <c:v>-5.6841799999999998E-2</c:v>
                </c:pt>
                <c:pt idx="29000">
                  <c:v>-5.18828E-2</c:v>
                </c:pt>
                <c:pt idx="29001">
                  <c:v>-4.6979199999999999E-2</c:v>
                </c:pt>
                <c:pt idx="29002">
                  <c:v>-4.2125999999999997E-2</c:v>
                </c:pt>
                <c:pt idx="29003">
                  <c:v>-3.7323799999999997E-2</c:v>
                </c:pt>
                <c:pt idx="29004">
                  <c:v>-3.2580600000000001E-2</c:v>
                </c:pt>
                <c:pt idx="29005">
                  <c:v>-2.7904600000000002E-2</c:v>
                </c:pt>
                <c:pt idx="29006">
                  <c:v>-2.33032E-2</c:v>
                </c:pt>
                <c:pt idx="29007">
                  <c:v>-1.87838E-2</c:v>
                </c:pt>
                <c:pt idx="29008">
                  <c:v>-1.43547E-2</c:v>
                </c:pt>
                <c:pt idx="29009">
                  <c:v>-1.00263E-2</c:v>
                </c:pt>
                <c:pt idx="29010" formatCode="0.00E+00">
                  <c:v>-5.8103599999999997E-3</c:v>
                </c:pt>
                <c:pt idx="29011" formatCode="0.00E+00">
                  <c:v>-1.71744E-3</c:v>
                </c:pt>
                <c:pt idx="29012" formatCode="0.00E+00">
                  <c:v>2.2473699999999998E-3</c:v>
                </c:pt>
                <c:pt idx="29013" formatCode="0.00E+00">
                  <c:v>6.0857200000000002E-3</c:v>
                </c:pt>
                <c:pt idx="29014" formatCode="0.00E+00">
                  <c:v>9.7977600000000008E-3</c:v>
                </c:pt>
                <c:pt idx="29015">
                  <c:v>1.33767E-2</c:v>
                </c:pt>
                <c:pt idx="29016">
                  <c:v>1.6811699999999999E-2</c:v>
                </c:pt>
                <c:pt idx="29017">
                  <c:v>2.0091299999999999E-2</c:v>
                </c:pt>
                <c:pt idx="29018">
                  <c:v>2.3206500000000001E-2</c:v>
                </c:pt>
                <c:pt idx="29019">
                  <c:v>2.6155899999999999E-2</c:v>
                </c:pt>
                <c:pt idx="29020">
                  <c:v>2.8942200000000001E-2</c:v>
                </c:pt>
                <c:pt idx="29021">
                  <c:v>3.1565599999999999E-2</c:v>
                </c:pt>
                <c:pt idx="29022">
                  <c:v>3.4026000000000001E-2</c:v>
                </c:pt>
                <c:pt idx="29023">
                  <c:v>3.6322500000000001E-2</c:v>
                </c:pt>
                <c:pt idx="29024">
                  <c:v>3.84445E-2</c:v>
                </c:pt>
                <c:pt idx="29025">
                  <c:v>4.03793E-2</c:v>
                </c:pt>
                <c:pt idx="29026">
                  <c:v>4.2125599999999999E-2</c:v>
                </c:pt>
                <c:pt idx="29027">
                  <c:v>4.3685399999999999E-2</c:v>
                </c:pt>
                <c:pt idx="29028">
                  <c:v>4.50505E-2</c:v>
                </c:pt>
                <c:pt idx="29029">
                  <c:v>4.6209399999999998E-2</c:v>
                </c:pt>
                <c:pt idx="29030">
                  <c:v>4.7160899999999999E-2</c:v>
                </c:pt>
                <c:pt idx="29031">
                  <c:v>4.7913799999999999E-2</c:v>
                </c:pt>
                <c:pt idx="29032">
                  <c:v>4.8473299999999997E-2</c:v>
                </c:pt>
                <c:pt idx="29033">
                  <c:v>4.88356E-2</c:v>
                </c:pt>
                <c:pt idx="29034">
                  <c:v>4.9000599999999998E-2</c:v>
                </c:pt>
                <c:pt idx="29035">
                  <c:v>4.8978899999999999E-2</c:v>
                </c:pt>
                <c:pt idx="29036">
                  <c:v>4.8780499999999997E-2</c:v>
                </c:pt>
                <c:pt idx="29037">
                  <c:v>4.8408E-2</c:v>
                </c:pt>
                <c:pt idx="29038">
                  <c:v>4.7864900000000002E-2</c:v>
                </c:pt>
                <c:pt idx="29039">
                  <c:v>4.7154099999999997E-2</c:v>
                </c:pt>
                <c:pt idx="29040">
                  <c:v>4.6267599999999999E-2</c:v>
                </c:pt>
                <c:pt idx="29041">
                  <c:v>4.5189600000000003E-2</c:v>
                </c:pt>
                <c:pt idx="29042">
                  <c:v>4.3911499999999999E-2</c:v>
                </c:pt>
                <c:pt idx="29043">
                  <c:v>4.2439200000000003E-2</c:v>
                </c:pt>
                <c:pt idx="29044">
                  <c:v>4.079E-2</c:v>
                </c:pt>
                <c:pt idx="29045">
                  <c:v>3.8980000000000001E-2</c:v>
                </c:pt>
                <c:pt idx="29046">
                  <c:v>3.70126E-2</c:v>
                </c:pt>
                <c:pt idx="29047">
                  <c:v>3.4887300000000003E-2</c:v>
                </c:pt>
                <c:pt idx="29048">
                  <c:v>3.26083E-2</c:v>
                </c:pt>
                <c:pt idx="29049">
                  <c:v>3.0175500000000001E-2</c:v>
                </c:pt>
                <c:pt idx="29050">
                  <c:v>2.7577999999999998E-2</c:v>
                </c:pt>
                <c:pt idx="29051">
                  <c:v>2.48062E-2</c:v>
                </c:pt>
                <c:pt idx="29052">
                  <c:v>2.18643E-2</c:v>
                </c:pt>
                <c:pt idx="29053">
                  <c:v>1.8765899999999999E-2</c:v>
                </c:pt>
                <c:pt idx="29054">
                  <c:v>1.5524899999999999E-2</c:v>
                </c:pt>
                <c:pt idx="29055">
                  <c:v>1.21507E-2</c:v>
                </c:pt>
                <c:pt idx="29056" formatCode="0.00E+00">
                  <c:v>8.6489600000000007E-3</c:v>
                </c:pt>
                <c:pt idx="29057" formatCode="0.00E+00">
                  <c:v>5.0230300000000004E-3</c:v>
                </c:pt>
                <c:pt idx="29058" formatCode="0.00E+00">
                  <c:v>1.2783899999999999E-3</c:v>
                </c:pt>
                <c:pt idx="29059" formatCode="0.00E+00">
                  <c:v>-2.5752100000000001E-3</c:v>
                </c:pt>
                <c:pt idx="29060" formatCode="0.00E+00">
                  <c:v>-6.5332100000000002E-3</c:v>
                </c:pt>
                <c:pt idx="29061">
                  <c:v>-1.05991E-2</c:v>
                </c:pt>
                <c:pt idx="29062">
                  <c:v>-1.4770800000000001E-2</c:v>
                </c:pt>
                <c:pt idx="29063">
                  <c:v>-1.9035300000000002E-2</c:v>
                </c:pt>
                <c:pt idx="29064">
                  <c:v>-2.3375900000000002E-2</c:v>
                </c:pt>
                <c:pt idx="29065">
                  <c:v>-2.7777699999999999E-2</c:v>
                </c:pt>
                <c:pt idx="29066">
                  <c:v>-3.22292E-2</c:v>
                </c:pt>
                <c:pt idx="29067">
                  <c:v>-3.6722100000000001E-2</c:v>
                </c:pt>
                <c:pt idx="29068">
                  <c:v>-4.1251500000000003E-2</c:v>
                </c:pt>
                <c:pt idx="29069">
                  <c:v>-4.5818499999999998E-2</c:v>
                </c:pt>
                <c:pt idx="29070">
                  <c:v>-5.0428800000000003E-2</c:v>
                </c:pt>
                <c:pt idx="29071">
                  <c:v>-5.5082600000000002E-2</c:v>
                </c:pt>
                <c:pt idx="29072">
                  <c:v>-5.9768700000000001E-2</c:v>
                </c:pt>
                <c:pt idx="29073">
                  <c:v>-6.4474500000000004E-2</c:v>
                </c:pt>
                <c:pt idx="29074">
                  <c:v>-6.9198800000000005E-2</c:v>
                </c:pt>
                <c:pt idx="29075">
                  <c:v>-7.3952100000000007E-2</c:v>
                </c:pt>
                <c:pt idx="29076">
                  <c:v>-7.87413E-2</c:v>
                </c:pt>
                <c:pt idx="29077">
                  <c:v>-8.3560300000000004E-2</c:v>
                </c:pt>
                <c:pt idx="29078">
                  <c:v>-8.8400000000000006E-2</c:v>
                </c:pt>
                <c:pt idx="29079">
                  <c:v>-9.3255500000000005E-2</c:v>
                </c:pt>
                <c:pt idx="29080">
                  <c:v>-9.8120899999999997E-2</c:v>
                </c:pt>
                <c:pt idx="29081">
                  <c:v>-0.102981</c:v>
                </c:pt>
                <c:pt idx="29082">
                  <c:v>-0.107816</c:v>
                </c:pt>
                <c:pt idx="29083">
                  <c:v>-0.112612</c:v>
                </c:pt>
                <c:pt idx="29084">
                  <c:v>-0.117368</c:v>
                </c:pt>
                <c:pt idx="29085">
                  <c:v>-0.122082</c:v>
                </c:pt>
                <c:pt idx="29086">
                  <c:v>-0.126749</c:v>
                </c:pt>
                <c:pt idx="29087">
                  <c:v>-0.131358</c:v>
                </c:pt>
                <c:pt idx="29088">
                  <c:v>-0.13589699999999999</c:v>
                </c:pt>
                <c:pt idx="29089">
                  <c:v>-0.140351</c:v>
                </c:pt>
                <c:pt idx="29090">
                  <c:v>-0.14471400000000001</c:v>
                </c:pt>
                <c:pt idx="29091">
                  <c:v>-0.14899000000000001</c:v>
                </c:pt>
                <c:pt idx="29092">
                  <c:v>-0.15318499999999999</c:v>
                </c:pt>
                <c:pt idx="29093">
                  <c:v>-0.157301</c:v>
                </c:pt>
                <c:pt idx="29094">
                  <c:v>-0.16134399999999999</c:v>
                </c:pt>
                <c:pt idx="29095">
                  <c:v>-0.16531000000000001</c:v>
                </c:pt>
                <c:pt idx="29096">
                  <c:v>-0.16919100000000001</c:v>
                </c:pt>
                <c:pt idx="29097">
                  <c:v>-0.17297799999999999</c:v>
                </c:pt>
                <c:pt idx="29098">
                  <c:v>-0.17666599999999999</c:v>
                </c:pt>
                <c:pt idx="29099">
                  <c:v>-0.18024200000000001</c:v>
                </c:pt>
                <c:pt idx="29100">
                  <c:v>-0.183696</c:v>
                </c:pt>
                <c:pt idx="29101">
                  <c:v>-0.187025</c:v>
                </c:pt>
                <c:pt idx="29102">
                  <c:v>-0.19023699999999999</c:v>
                </c:pt>
                <c:pt idx="29103">
                  <c:v>-0.19333900000000001</c:v>
                </c:pt>
                <c:pt idx="29104">
                  <c:v>-0.196325</c:v>
                </c:pt>
                <c:pt idx="29105">
                  <c:v>-0.199185</c:v>
                </c:pt>
                <c:pt idx="29106">
                  <c:v>-0.20191799999999999</c:v>
                </c:pt>
                <c:pt idx="29107">
                  <c:v>-0.20452899999999999</c:v>
                </c:pt>
                <c:pt idx="29108">
                  <c:v>-0.20701800000000001</c:v>
                </c:pt>
                <c:pt idx="29109">
                  <c:v>-0.20938399999999999</c:v>
                </c:pt>
                <c:pt idx="29110">
                  <c:v>-0.21162400000000001</c:v>
                </c:pt>
                <c:pt idx="29111">
                  <c:v>-0.21374299999999999</c:v>
                </c:pt>
                <c:pt idx="29112">
                  <c:v>-0.21573800000000001</c:v>
                </c:pt>
                <c:pt idx="29113">
                  <c:v>-0.21760199999999999</c:v>
                </c:pt>
                <c:pt idx="29114">
                  <c:v>-0.219332</c:v>
                </c:pt>
                <c:pt idx="29115">
                  <c:v>-0.22092700000000001</c:v>
                </c:pt>
                <c:pt idx="29116">
                  <c:v>-0.222387</c:v>
                </c:pt>
                <c:pt idx="29117">
                  <c:v>-0.223713</c:v>
                </c:pt>
                <c:pt idx="29118">
                  <c:v>-0.224911</c:v>
                </c:pt>
                <c:pt idx="29119">
                  <c:v>-0.22598399999999999</c:v>
                </c:pt>
                <c:pt idx="29120">
                  <c:v>-0.226935</c:v>
                </c:pt>
                <c:pt idx="29121">
                  <c:v>-0.227765</c:v>
                </c:pt>
                <c:pt idx="29122">
                  <c:v>-0.228468</c:v>
                </c:pt>
                <c:pt idx="29123">
                  <c:v>-0.22903999999999999</c:v>
                </c:pt>
                <c:pt idx="29124">
                  <c:v>-0.22947899999999999</c:v>
                </c:pt>
                <c:pt idx="29125">
                  <c:v>-0.22978000000000001</c:v>
                </c:pt>
                <c:pt idx="29126">
                  <c:v>-0.229938</c:v>
                </c:pt>
                <c:pt idx="29127">
                  <c:v>-0.22995499999999999</c:v>
                </c:pt>
                <c:pt idx="29128">
                  <c:v>-0.22983500000000001</c:v>
                </c:pt>
                <c:pt idx="29129">
                  <c:v>-0.22958100000000001</c:v>
                </c:pt>
                <c:pt idx="29130">
                  <c:v>-0.229189</c:v>
                </c:pt>
                <c:pt idx="29131">
                  <c:v>-0.228662</c:v>
                </c:pt>
                <c:pt idx="29132">
                  <c:v>-0.22801199999999999</c:v>
                </c:pt>
                <c:pt idx="29133">
                  <c:v>-0.22725000000000001</c:v>
                </c:pt>
                <c:pt idx="29134">
                  <c:v>-0.226384</c:v>
                </c:pt>
                <c:pt idx="29135">
                  <c:v>-0.22542499999999999</c:v>
                </c:pt>
                <c:pt idx="29136">
                  <c:v>-0.224379</c:v>
                </c:pt>
                <c:pt idx="29137">
                  <c:v>-0.223246</c:v>
                </c:pt>
                <c:pt idx="29138">
                  <c:v>-0.22203300000000001</c:v>
                </c:pt>
                <c:pt idx="29139">
                  <c:v>-0.22075</c:v>
                </c:pt>
                <c:pt idx="29140">
                  <c:v>-0.21937799999999999</c:v>
                </c:pt>
                <c:pt idx="29141">
                  <c:v>-0.21787599999999999</c:v>
                </c:pt>
                <c:pt idx="29142">
                  <c:v>-0.216275</c:v>
                </c:pt>
                <c:pt idx="29143">
                  <c:v>-0.21463399999999999</c:v>
                </c:pt>
                <c:pt idx="29144">
                  <c:v>-0.21294099999999999</c:v>
                </c:pt>
                <c:pt idx="29145">
                  <c:v>-0.211175</c:v>
                </c:pt>
                <c:pt idx="29146">
                  <c:v>-0.20935200000000001</c:v>
                </c:pt>
                <c:pt idx="29147">
                  <c:v>-0.207479</c:v>
                </c:pt>
                <c:pt idx="29148">
                  <c:v>-0.20555100000000001</c:v>
                </c:pt>
                <c:pt idx="29149">
                  <c:v>-0.203565</c:v>
                </c:pt>
                <c:pt idx="29150">
                  <c:v>-0.20152500000000001</c:v>
                </c:pt>
                <c:pt idx="29151">
                  <c:v>-0.19944100000000001</c:v>
                </c:pt>
                <c:pt idx="29152">
                  <c:v>-0.197324</c:v>
                </c:pt>
                <c:pt idx="29153">
                  <c:v>-0.19518199999999999</c:v>
                </c:pt>
                <c:pt idx="29154">
                  <c:v>-0.193019</c:v>
                </c:pt>
                <c:pt idx="29155">
                  <c:v>-0.190833</c:v>
                </c:pt>
                <c:pt idx="29156">
                  <c:v>-0.18862499999999999</c:v>
                </c:pt>
                <c:pt idx="29157">
                  <c:v>-0.18640300000000001</c:v>
                </c:pt>
                <c:pt idx="29158">
                  <c:v>-0.18417600000000001</c:v>
                </c:pt>
                <c:pt idx="29159">
                  <c:v>-0.18195500000000001</c:v>
                </c:pt>
                <c:pt idx="29160">
                  <c:v>-0.17975099999999999</c:v>
                </c:pt>
                <c:pt idx="29161">
                  <c:v>-0.17757600000000001</c:v>
                </c:pt>
                <c:pt idx="29162">
                  <c:v>-0.17543900000000001</c:v>
                </c:pt>
                <c:pt idx="29163">
                  <c:v>-0.173345</c:v>
                </c:pt>
                <c:pt idx="29164">
                  <c:v>-0.171297</c:v>
                </c:pt>
                <c:pt idx="29165">
                  <c:v>-0.169297</c:v>
                </c:pt>
                <c:pt idx="29166">
                  <c:v>-0.16733400000000001</c:v>
                </c:pt>
                <c:pt idx="29167">
                  <c:v>-0.165405</c:v>
                </c:pt>
                <c:pt idx="29168">
                  <c:v>-0.163518</c:v>
                </c:pt>
                <c:pt idx="29169">
                  <c:v>-0.16168299999999999</c:v>
                </c:pt>
                <c:pt idx="29170">
                  <c:v>-0.15990299999999999</c:v>
                </c:pt>
                <c:pt idx="29171">
                  <c:v>-0.15817600000000001</c:v>
                </c:pt>
                <c:pt idx="29172">
                  <c:v>-0.15650600000000001</c:v>
                </c:pt>
                <c:pt idx="29173">
                  <c:v>-0.15489</c:v>
                </c:pt>
                <c:pt idx="29174">
                  <c:v>-0.15332399999999999</c:v>
                </c:pt>
                <c:pt idx="29175">
                  <c:v>-0.15180399999999999</c:v>
                </c:pt>
                <c:pt idx="29176">
                  <c:v>-0.150336</c:v>
                </c:pt>
                <c:pt idx="29177">
                  <c:v>-0.14892900000000001</c:v>
                </c:pt>
                <c:pt idx="29178">
                  <c:v>-0.14758399999999999</c:v>
                </c:pt>
                <c:pt idx="29179">
                  <c:v>-0.14629900000000001</c:v>
                </c:pt>
                <c:pt idx="29180">
                  <c:v>-0.14507999999999999</c:v>
                </c:pt>
                <c:pt idx="29181">
                  <c:v>-0.14393400000000001</c:v>
                </c:pt>
                <c:pt idx="29182">
                  <c:v>-0.14285800000000001</c:v>
                </c:pt>
                <c:pt idx="29183">
                  <c:v>-0.141851</c:v>
                </c:pt>
                <c:pt idx="29184">
                  <c:v>-0.14091799999999999</c:v>
                </c:pt>
                <c:pt idx="29185">
                  <c:v>-0.14006199999999999</c:v>
                </c:pt>
                <c:pt idx="29186">
                  <c:v>-0.13928099999999999</c:v>
                </c:pt>
                <c:pt idx="29187">
                  <c:v>-0.13857</c:v>
                </c:pt>
                <c:pt idx="29188">
                  <c:v>-0.13792699999999999</c:v>
                </c:pt>
                <c:pt idx="29189">
                  <c:v>-0.137349</c:v>
                </c:pt>
                <c:pt idx="29190">
                  <c:v>-0.13683000000000001</c:v>
                </c:pt>
                <c:pt idx="29191">
                  <c:v>-0.13636899999999999</c:v>
                </c:pt>
                <c:pt idx="29192">
                  <c:v>-0.13596900000000001</c:v>
                </c:pt>
                <c:pt idx="29193">
                  <c:v>-0.13563600000000001</c:v>
                </c:pt>
                <c:pt idx="29194">
                  <c:v>-0.135375</c:v>
                </c:pt>
                <c:pt idx="29195">
                  <c:v>-0.13519</c:v>
                </c:pt>
                <c:pt idx="29196">
                  <c:v>-0.135078</c:v>
                </c:pt>
                <c:pt idx="29197">
                  <c:v>-0.13503599999999999</c:v>
                </c:pt>
                <c:pt idx="29198">
                  <c:v>-0.13506299999999999</c:v>
                </c:pt>
                <c:pt idx="29199">
                  <c:v>-0.135157</c:v>
                </c:pt>
                <c:pt idx="29200">
                  <c:v>-0.13531499999999999</c:v>
                </c:pt>
                <c:pt idx="29201">
                  <c:v>-0.13552800000000001</c:v>
                </c:pt>
                <c:pt idx="29202">
                  <c:v>-0.135791</c:v>
                </c:pt>
                <c:pt idx="29203">
                  <c:v>-0.136098</c:v>
                </c:pt>
                <c:pt idx="29204">
                  <c:v>-0.13644899999999999</c:v>
                </c:pt>
                <c:pt idx="29205">
                  <c:v>-0.136847</c:v>
                </c:pt>
                <c:pt idx="29206">
                  <c:v>-0.13728699999999999</c:v>
                </c:pt>
                <c:pt idx="29207">
                  <c:v>-0.13775200000000001</c:v>
                </c:pt>
                <c:pt idx="29208">
                  <c:v>-0.13822499999999999</c:v>
                </c:pt>
                <c:pt idx="29209">
                  <c:v>-0.13870099999999999</c:v>
                </c:pt>
                <c:pt idx="29210">
                  <c:v>-0.139181</c:v>
                </c:pt>
                <c:pt idx="29211">
                  <c:v>-0.13966799999999999</c:v>
                </c:pt>
                <c:pt idx="29212">
                  <c:v>-0.14016999999999999</c:v>
                </c:pt>
                <c:pt idx="29213">
                  <c:v>-0.14069400000000001</c:v>
                </c:pt>
                <c:pt idx="29214">
                  <c:v>-0.141234</c:v>
                </c:pt>
                <c:pt idx="29215">
                  <c:v>-0.14177699999999999</c:v>
                </c:pt>
                <c:pt idx="29216">
                  <c:v>-0.14232400000000001</c:v>
                </c:pt>
                <c:pt idx="29217">
                  <c:v>-0.14288300000000001</c:v>
                </c:pt>
                <c:pt idx="29218">
                  <c:v>-0.143451</c:v>
                </c:pt>
                <c:pt idx="29219">
                  <c:v>-0.14402699999999999</c:v>
                </c:pt>
                <c:pt idx="29220">
                  <c:v>-0.14461599999999999</c:v>
                </c:pt>
                <c:pt idx="29221">
                  <c:v>-0.14522399999999999</c:v>
                </c:pt>
                <c:pt idx="29222">
                  <c:v>-0.145846</c:v>
                </c:pt>
                <c:pt idx="29223">
                  <c:v>-0.14647499999999999</c:v>
                </c:pt>
                <c:pt idx="29224">
                  <c:v>-0.14709700000000001</c:v>
                </c:pt>
                <c:pt idx="29225">
                  <c:v>-0.147702</c:v>
                </c:pt>
                <c:pt idx="29226">
                  <c:v>-0.148288</c:v>
                </c:pt>
                <c:pt idx="29227">
                  <c:v>-0.14884900000000001</c:v>
                </c:pt>
                <c:pt idx="29228">
                  <c:v>-0.149341</c:v>
                </c:pt>
                <c:pt idx="29229">
                  <c:v>-0.149759</c:v>
                </c:pt>
                <c:pt idx="29230">
                  <c:v>-0.15016599999999999</c:v>
                </c:pt>
                <c:pt idx="29231">
                  <c:v>-0.150565</c:v>
                </c:pt>
                <c:pt idx="29232">
                  <c:v>-0.15090100000000001</c:v>
                </c:pt>
                <c:pt idx="29233">
                  <c:v>-0.15116199999999999</c:v>
                </c:pt>
                <c:pt idx="29234">
                  <c:v>-0.151363</c:v>
                </c:pt>
                <c:pt idx="29235">
                  <c:v>-0.1515</c:v>
                </c:pt>
                <c:pt idx="29236">
                  <c:v>-0.15156700000000001</c:v>
                </c:pt>
                <c:pt idx="29237">
                  <c:v>-0.151563</c:v>
                </c:pt>
                <c:pt idx="29238">
                  <c:v>-0.15149199999999999</c:v>
                </c:pt>
                <c:pt idx="29239">
                  <c:v>-0.15135599999999999</c:v>
                </c:pt>
                <c:pt idx="29240">
                  <c:v>-0.15115700000000001</c:v>
                </c:pt>
                <c:pt idx="29241">
                  <c:v>-0.150895</c:v>
                </c:pt>
                <c:pt idx="29242">
                  <c:v>-0.15056800000000001</c:v>
                </c:pt>
                <c:pt idx="29243">
                  <c:v>-0.150173</c:v>
                </c:pt>
                <c:pt idx="29244">
                  <c:v>-0.14971100000000001</c:v>
                </c:pt>
                <c:pt idx="29245">
                  <c:v>-0.14918600000000001</c:v>
                </c:pt>
                <c:pt idx="29246">
                  <c:v>-0.14860599999999999</c:v>
                </c:pt>
                <c:pt idx="29247">
                  <c:v>-0.14797199999999999</c:v>
                </c:pt>
                <c:pt idx="29248">
                  <c:v>-0.147286</c:v>
                </c:pt>
                <c:pt idx="29249">
                  <c:v>-0.14654500000000001</c:v>
                </c:pt>
                <c:pt idx="29250">
                  <c:v>-0.14574100000000001</c:v>
                </c:pt>
                <c:pt idx="29251">
                  <c:v>-0.14486099999999999</c:v>
                </c:pt>
                <c:pt idx="29252">
                  <c:v>-0.143897</c:v>
                </c:pt>
                <c:pt idx="29253">
                  <c:v>-0.142842</c:v>
                </c:pt>
                <c:pt idx="29254">
                  <c:v>-0.14169300000000001</c:v>
                </c:pt>
                <c:pt idx="29255">
                  <c:v>-0.14044699999999999</c:v>
                </c:pt>
                <c:pt idx="29256">
                  <c:v>-0.13910900000000001</c:v>
                </c:pt>
                <c:pt idx="29257">
                  <c:v>-0.137679</c:v>
                </c:pt>
                <c:pt idx="29258">
                  <c:v>-0.13616200000000001</c:v>
                </c:pt>
                <c:pt idx="29259">
                  <c:v>-0.134549</c:v>
                </c:pt>
                <c:pt idx="29260">
                  <c:v>-0.132825</c:v>
                </c:pt>
                <c:pt idx="29261">
                  <c:v>-0.13098399999999999</c:v>
                </c:pt>
                <c:pt idx="29262">
                  <c:v>-0.12903999999999999</c:v>
                </c:pt>
                <c:pt idx="29263">
                  <c:v>-0.12700400000000001</c:v>
                </c:pt>
                <c:pt idx="29264">
                  <c:v>-0.12488299999999999</c:v>
                </c:pt>
                <c:pt idx="29265">
                  <c:v>-0.122684</c:v>
                </c:pt>
                <c:pt idx="29266">
                  <c:v>-0.12041300000000001</c:v>
                </c:pt>
                <c:pt idx="29267">
                  <c:v>-0.118079</c:v>
                </c:pt>
                <c:pt idx="29268">
                  <c:v>-0.11568199999999999</c:v>
                </c:pt>
                <c:pt idx="29269">
                  <c:v>-0.113221</c:v>
                </c:pt>
                <c:pt idx="29270">
                  <c:v>-0.110691</c:v>
                </c:pt>
                <c:pt idx="29271">
                  <c:v>-0.108094</c:v>
                </c:pt>
                <c:pt idx="29272">
                  <c:v>-0.105433</c:v>
                </c:pt>
                <c:pt idx="29273">
                  <c:v>-0.102716</c:v>
                </c:pt>
                <c:pt idx="29274">
                  <c:v>-9.9945699999999998E-2</c:v>
                </c:pt>
                <c:pt idx="29275">
                  <c:v>-9.7122600000000003E-2</c:v>
                </c:pt>
                <c:pt idx="29276">
                  <c:v>-9.4241900000000003E-2</c:v>
                </c:pt>
                <c:pt idx="29277">
                  <c:v>-9.12993E-2</c:v>
                </c:pt>
                <c:pt idx="29278">
                  <c:v>-8.8296700000000006E-2</c:v>
                </c:pt>
                <c:pt idx="29279">
                  <c:v>-8.5240999999999997E-2</c:v>
                </c:pt>
                <c:pt idx="29280">
                  <c:v>-8.2140500000000005E-2</c:v>
                </c:pt>
                <c:pt idx="29281">
                  <c:v>-7.9006000000000007E-2</c:v>
                </c:pt>
                <c:pt idx="29282">
                  <c:v>-7.5847700000000004E-2</c:v>
                </c:pt>
                <c:pt idx="29283">
                  <c:v>-7.2670499999999999E-2</c:v>
                </c:pt>
                <c:pt idx="29284">
                  <c:v>-6.9476800000000005E-2</c:v>
                </c:pt>
                <c:pt idx="29285">
                  <c:v>-6.6272899999999996E-2</c:v>
                </c:pt>
                <c:pt idx="29286">
                  <c:v>-6.30637E-2</c:v>
                </c:pt>
                <c:pt idx="29287">
                  <c:v>-5.9846200000000002E-2</c:v>
                </c:pt>
                <c:pt idx="29288">
                  <c:v>-5.6614999999999999E-2</c:v>
                </c:pt>
                <c:pt idx="29289">
                  <c:v>-5.3372299999999998E-2</c:v>
                </c:pt>
                <c:pt idx="29290">
                  <c:v>-5.0128699999999998E-2</c:v>
                </c:pt>
                <c:pt idx="29291">
                  <c:v>-4.6895600000000003E-2</c:v>
                </c:pt>
                <c:pt idx="29292">
                  <c:v>-4.3683E-2</c:v>
                </c:pt>
                <c:pt idx="29293">
                  <c:v>-4.0497699999999998E-2</c:v>
                </c:pt>
                <c:pt idx="29294">
                  <c:v>-3.7339499999999998E-2</c:v>
                </c:pt>
                <c:pt idx="29295">
                  <c:v>-3.4206100000000003E-2</c:v>
                </c:pt>
                <c:pt idx="29296">
                  <c:v>-3.1102100000000001E-2</c:v>
                </c:pt>
                <c:pt idx="29297">
                  <c:v>-2.8037800000000002E-2</c:v>
                </c:pt>
                <c:pt idx="29298">
                  <c:v>-2.50225E-2</c:v>
                </c:pt>
                <c:pt idx="29299">
                  <c:v>-2.2063800000000001E-2</c:v>
                </c:pt>
                <c:pt idx="29300">
                  <c:v>-1.917E-2</c:v>
                </c:pt>
                <c:pt idx="29301">
                  <c:v>-1.6347799999999999E-2</c:v>
                </c:pt>
                <c:pt idx="29302">
                  <c:v>-1.35976E-2</c:v>
                </c:pt>
                <c:pt idx="29303">
                  <c:v>-1.09201E-2</c:v>
                </c:pt>
                <c:pt idx="29304" formatCode="0.00E+00">
                  <c:v>-8.3235600000000007E-3</c:v>
                </c:pt>
                <c:pt idx="29305" formatCode="0.00E+00">
                  <c:v>-5.8202699999999998E-3</c:v>
                </c:pt>
                <c:pt idx="29306" formatCode="0.00E+00">
                  <c:v>-3.4164099999999999E-3</c:v>
                </c:pt>
                <c:pt idx="29307" formatCode="0.00E+00">
                  <c:v>-1.1125600000000001E-3</c:v>
                </c:pt>
                <c:pt idx="29308" formatCode="0.00E+00">
                  <c:v>1.09187E-3</c:v>
                </c:pt>
                <c:pt idx="29309" formatCode="0.00E+00">
                  <c:v>3.1985E-3</c:v>
                </c:pt>
                <c:pt idx="29310" formatCode="0.00E+00">
                  <c:v>5.2088999999999998E-3</c:v>
                </c:pt>
                <c:pt idx="29311" formatCode="0.00E+00">
                  <c:v>7.1239099999999998E-3</c:v>
                </c:pt>
                <c:pt idx="29312" formatCode="0.00E+00">
                  <c:v>8.9427199999999995E-3</c:v>
                </c:pt>
                <c:pt idx="29313">
                  <c:v>1.0663000000000001E-2</c:v>
                </c:pt>
                <c:pt idx="29314">
                  <c:v>1.2282400000000001E-2</c:v>
                </c:pt>
                <c:pt idx="29315">
                  <c:v>1.37968E-2</c:v>
                </c:pt>
                <c:pt idx="29316">
                  <c:v>1.5200099999999999E-2</c:v>
                </c:pt>
                <c:pt idx="29317">
                  <c:v>1.6487999999999999E-2</c:v>
                </c:pt>
                <c:pt idx="29318">
                  <c:v>1.7660800000000001E-2</c:v>
                </c:pt>
                <c:pt idx="29319">
                  <c:v>1.87201E-2</c:v>
                </c:pt>
                <c:pt idx="29320">
                  <c:v>1.9664299999999999E-2</c:v>
                </c:pt>
                <c:pt idx="29321">
                  <c:v>2.0491499999999999E-2</c:v>
                </c:pt>
                <c:pt idx="29322">
                  <c:v>2.1200699999999999E-2</c:v>
                </c:pt>
                <c:pt idx="29323">
                  <c:v>2.1789800000000002E-2</c:v>
                </c:pt>
                <c:pt idx="29324">
                  <c:v>2.22562E-2</c:v>
                </c:pt>
                <c:pt idx="29325">
                  <c:v>2.2596999999999999E-2</c:v>
                </c:pt>
                <c:pt idx="29326">
                  <c:v>2.28059E-2</c:v>
                </c:pt>
                <c:pt idx="29327">
                  <c:v>2.28779E-2</c:v>
                </c:pt>
                <c:pt idx="29328">
                  <c:v>2.2812700000000002E-2</c:v>
                </c:pt>
                <c:pt idx="29329">
                  <c:v>2.2610499999999999E-2</c:v>
                </c:pt>
                <c:pt idx="29330">
                  <c:v>2.2267200000000001E-2</c:v>
                </c:pt>
                <c:pt idx="29331">
                  <c:v>2.17784E-2</c:v>
                </c:pt>
                <c:pt idx="29332">
                  <c:v>2.1144199999999998E-2</c:v>
                </c:pt>
                <c:pt idx="29333">
                  <c:v>2.0366800000000001E-2</c:v>
                </c:pt>
                <c:pt idx="29334">
                  <c:v>1.9447900000000001E-2</c:v>
                </c:pt>
                <c:pt idx="29335">
                  <c:v>1.83889E-2</c:v>
                </c:pt>
                <c:pt idx="29336">
                  <c:v>1.7191999999999999E-2</c:v>
                </c:pt>
                <c:pt idx="29337">
                  <c:v>1.5861500000000001E-2</c:v>
                </c:pt>
                <c:pt idx="29338">
                  <c:v>1.44006E-2</c:v>
                </c:pt>
                <c:pt idx="29339">
                  <c:v>1.2812199999999999E-2</c:v>
                </c:pt>
                <c:pt idx="29340">
                  <c:v>1.10995E-2</c:v>
                </c:pt>
                <c:pt idx="29341" formatCode="0.00E+00">
                  <c:v>9.2640699999999992E-3</c:v>
                </c:pt>
                <c:pt idx="29342" formatCode="0.00E+00">
                  <c:v>7.3096799999999998E-3</c:v>
                </c:pt>
                <c:pt idx="29343" formatCode="0.00E+00">
                  <c:v>5.2435499999999996E-3</c:v>
                </c:pt>
                <c:pt idx="29344" formatCode="0.00E+00">
                  <c:v>3.0690700000000001E-3</c:v>
                </c:pt>
                <c:pt idx="29345" formatCode="0.00E+00">
                  <c:v>7.8468400000000001E-4</c:v>
                </c:pt>
                <c:pt idx="29346" formatCode="0.00E+00">
                  <c:v>-1.6117600000000001E-3</c:v>
                </c:pt>
                <c:pt idx="29347" formatCode="0.00E+00">
                  <c:v>-4.1196899999999996E-3</c:v>
                </c:pt>
                <c:pt idx="29348" formatCode="0.00E+00">
                  <c:v>-6.7367099999999999E-3</c:v>
                </c:pt>
                <c:pt idx="29349" formatCode="0.00E+00">
                  <c:v>-9.4608100000000001E-3</c:v>
                </c:pt>
                <c:pt idx="29350">
                  <c:v>-1.22906E-2</c:v>
                </c:pt>
                <c:pt idx="29351">
                  <c:v>-1.52233E-2</c:v>
                </c:pt>
                <c:pt idx="29352">
                  <c:v>-1.8252299999999999E-2</c:v>
                </c:pt>
                <c:pt idx="29353">
                  <c:v>-2.1369900000000001E-2</c:v>
                </c:pt>
                <c:pt idx="29354">
                  <c:v>-2.4572299999999998E-2</c:v>
                </c:pt>
                <c:pt idx="29355">
                  <c:v>-2.78581E-2</c:v>
                </c:pt>
                <c:pt idx="29356">
                  <c:v>-3.12248E-2</c:v>
                </c:pt>
                <c:pt idx="29357">
                  <c:v>-3.4666599999999999E-2</c:v>
                </c:pt>
                <c:pt idx="29358">
                  <c:v>-3.81757E-2</c:v>
                </c:pt>
                <c:pt idx="29359">
                  <c:v>-4.1746900000000003E-2</c:v>
                </c:pt>
                <c:pt idx="29360">
                  <c:v>-4.5379000000000003E-2</c:v>
                </c:pt>
                <c:pt idx="29361">
                  <c:v>-4.9067899999999998E-2</c:v>
                </c:pt>
                <c:pt idx="29362">
                  <c:v>-5.28046E-2</c:v>
                </c:pt>
                <c:pt idx="29363">
                  <c:v>-5.6579600000000001E-2</c:v>
                </c:pt>
                <c:pt idx="29364">
                  <c:v>-6.0384800000000002E-2</c:v>
                </c:pt>
                <c:pt idx="29365">
                  <c:v>-6.4213500000000007E-2</c:v>
                </c:pt>
                <c:pt idx="29366">
                  <c:v>-6.8060700000000002E-2</c:v>
                </c:pt>
                <c:pt idx="29367">
                  <c:v>-7.1922600000000003E-2</c:v>
                </c:pt>
                <c:pt idx="29368">
                  <c:v>-7.5797400000000001E-2</c:v>
                </c:pt>
                <c:pt idx="29369">
                  <c:v>-7.9682000000000003E-2</c:v>
                </c:pt>
                <c:pt idx="29370">
                  <c:v>-8.3570400000000003E-2</c:v>
                </c:pt>
                <c:pt idx="29371">
                  <c:v>-8.7454500000000004E-2</c:v>
                </c:pt>
                <c:pt idx="29372">
                  <c:v>-9.1328000000000006E-2</c:v>
                </c:pt>
                <c:pt idx="29373">
                  <c:v>-9.5184500000000005E-2</c:v>
                </c:pt>
                <c:pt idx="29374">
                  <c:v>-9.9015500000000006E-2</c:v>
                </c:pt>
                <c:pt idx="29375">
                  <c:v>-0.102813</c:v>
                </c:pt>
                <c:pt idx="29376">
                  <c:v>-0.106573</c:v>
                </c:pt>
                <c:pt idx="29377">
                  <c:v>-0.11029</c:v>
                </c:pt>
                <c:pt idx="29378">
                  <c:v>-0.11396299999999999</c:v>
                </c:pt>
                <c:pt idx="29379">
                  <c:v>-0.117593</c:v>
                </c:pt>
                <c:pt idx="29380">
                  <c:v>-0.12117600000000001</c:v>
                </c:pt>
                <c:pt idx="29381">
                  <c:v>-0.124711</c:v>
                </c:pt>
                <c:pt idx="29382">
                  <c:v>-0.128196</c:v>
                </c:pt>
                <c:pt idx="29383">
                  <c:v>-0.13162499999999999</c:v>
                </c:pt>
                <c:pt idx="29384">
                  <c:v>-0.134988</c:v>
                </c:pt>
                <c:pt idx="29385">
                  <c:v>-0.13827999999999999</c:v>
                </c:pt>
                <c:pt idx="29386">
                  <c:v>-0.14149700000000001</c:v>
                </c:pt>
                <c:pt idx="29387">
                  <c:v>-0.14463699999999999</c:v>
                </c:pt>
                <c:pt idx="29388">
                  <c:v>-0.14769199999999999</c:v>
                </c:pt>
                <c:pt idx="29389">
                  <c:v>-0.15065400000000001</c:v>
                </c:pt>
                <c:pt idx="29390">
                  <c:v>-0.15351899999999999</c:v>
                </c:pt>
                <c:pt idx="29391">
                  <c:v>-0.156279</c:v>
                </c:pt>
                <c:pt idx="29392">
                  <c:v>-0.15893199999999999</c:v>
                </c:pt>
                <c:pt idx="29393">
                  <c:v>-0.16147500000000001</c:v>
                </c:pt>
                <c:pt idx="29394">
                  <c:v>-0.163905</c:v>
                </c:pt>
                <c:pt idx="29395">
                  <c:v>-0.166212</c:v>
                </c:pt>
                <c:pt idx="29396">
                  <c:v>-0.16839100000000001</c:v>
                </c:pt>
                <c:pt idx="29397">
                  <c:v>-0.17044300000000001</c:v>
                </c:pt>
                <c:pt idx="29398">
                  <c:v>-0.172374</c:v>
                </c:pt>
                <c:pt idx="29399">
                  <c:v>-0.17418800000000001</c:v>
                </c:pt>
                <c:pt idx="29400">
                  <c:v>-0.17588300000000001</c:v>
                </c:pt>
                <c:pt idx="29401">
                  <c:v>-0.177458</c:v>
                </c:pt>
                <c:pt idx="29402">
                  <c:v>-0.17891000000000001</c:v>
                </c:pt>
                <c:pt idx="29403">
                  <c:v>-0.18024100000000001</c:v>
                </c:pt>
                <c:pt idx="29404">
                  <c:v>-0.181452</c:v>
                </c:pt>
                <c:pt idx="29405">
                  <c:v>-0.18254000000000001</c:v>
                </c:pt>
                <c:pt idx="29406">
                  <c:v>-0.183499</c:v>
                </c:pt>
                <c:pt idx="29407">
                  <c:v>-0.18432999999999999</c:v>
                </c:pt>
                <c:pt idx="29408">
                  <c:v>-0.18503700000000001</c:v>
                </c:pt>
                <c:pt idx="29409">
                  <c:v>-0.18562200000000001</c:v>
                </c:pt>
                <c:pt idx="29410">
                  <c:v>-0.186084</c:v>
                </c:pt>
                <c:pt idx="29411">
                  <c:v>-0.186421</c:v>
                </c:pt>
                <c:pt idx="29412">
                  <c:v>-0.18662899999999999</c:v>
                </c:pt>
                <c:pt idx="29413">
                  <c:v>-0.18671199999999999</c:v>
                </c:pt>
                <c:pt idx="29414">
                  <c:v>-0.18667600000000001</c:v>
                </c:pt>
                <c:pt idx="29415">
                  <c:v>-0.18649099999999999</c:v>
                </c:pt>
                <c:pt idx="29416">
                  <c:v>-0.18610299999999999</c:v>
                </c:pt>
                <c:pt idx="29417">
                  <c:v>-0.18554000000000001</c:v>
                </c:pt>
                <c:pt idx="29418">
                  <c:v>-0.184863</c:v>
                </c:pt>
                <c:pt idx="29419">
                  <c:v>-0.18406</c:v>
                </c:pt>
                <c:pt idx="29420">
                  <c:v>-0.18310899999999999</c:v>
                </c:pt>
                <c:pt idx="29421">
                  <c:v>-0.18202599999999999</c:v>
                </c:pt>
                <c:pt idx="29422">
                  <c:v>-0.18082500000000001</c:v>
                </c:pt>
                <c:pt idx="29423">
                  <c:v>-0.179506</c:v>
                </c:pt>
                <c:pt idx="29424">
                  <c:v>-0.178067</c:v>
                </c:pt>
                <c:pt idx="29425">
                  <c:v>-0.176506</c:v>
                </c:pt>
                <c:pt idx="29426">
                  <c:v>-0.17482300000000001</c:v>
                </c:pt>
                <c:pt idx="29427">
                  <c:v>-0.17302400000000001</c:v>
                </c:pt>
                <c:pt idx="29428">
                  <c:v>-0.17111299999999999</c:v>
                </c:pt>
                <c:pt idx="29429">
                  <c:v>-0.169096</c:v>
                </c:pt>
                <c:pt idx="29430">
                  <c:v>-0.16697300000000001</c:v>
                </c:pt>
                <c:pt idx="29431">
                  <c:v>-0.16475300000000001</c:v>
                </c:pt>
                <c:pt idx="29432">
                  <c:v>-0.162443</c:v>
                </c:pt>
                <c:pt idx="29433">
                  <c:v>-0.16005</c:v>
                </c:pt>
                <c:pt idx="29434">
                  <c:v>-0.157583</c:v>
                </c:pt>
                <c:pt idx="29435">
                  <c:v>-0.15504599999999999</c:v>
                </c:pt>
                <c:pt idx="29436">
                  <c:v>-0.15244099999999999</c:v>
                </c:pt>
                <c:pt idx="29437">
                  <c:v>-0.14976800000000001</c:v>
                </c:pt>
                <c:pt idx="29438">
                  <c:v>-0.14702799999999999</c:v>
                </c:pt>
                <c:pt idx="29439">
                  <c:v>-0.14422199999999999</c:v>
                </c:pt>
                <c:pt idx="29440">
                  <c:v>-0.14135500000000001</c:v>
                </c:pt>
                <c:pt idx="29441">
                  <c:v>-0.13842699999999999</c:v>
                </c:pt>
                <c:pt idx="29442">
                  <c:v>-0.13544</c:v>
                </c:pt>
                <c:pt idx="29443">
                  <c:v>-0.13239799999999999</c:v>
                </c:pt>
                <c:pt idx="29444">
                  <c:v>-0.129303</c:v>
                </c:pt>
                <c:pt idx="29445">
                  <c:v>-0.12615799999999999</c:v>
                </c:pt>
                <c:pt idx="29446">
                  <c:v>-0.12296600000000001</c:v>
                </c:pt>
                <c:pt idx="29447">
                  <c:v>-0.119729</c:v>
                </c:pt>
                <c:pt idx="29448">
                  <c:v>-0.11644699999999999</c:v>
                </c:pt>
                <c:pt idx="29449">
                  <c:v>-0.113125</c:v>
                </c:pt>
                <c:pt idx="29450">
                  <c:v>-0.10976900000000001</c:v>
                </c:pt>
                <c:pt idx="29451">
                  <c:v>-0.10638499999999999</c:v>
                </c:pt>
                <c:pt idx="29452">
                  <c:v>-0.102978</c:v>
                </c:pt>
                <c:pt idx="29453">
                  <c:v>-9.9555099999999994E-2</c:v>
                </c:pt>
                <c:pt idx="29454">
                  <c:v>-9.6119300000000005E-2</c:v>
                </c:pt>
                <c:pt idx="29455">
                  <c:v>-9.2674000000000006E-2</c:v>
                </c:pt>
                <c:pt idx="29456">
                  <c:v>-8.9222899999999994E-2</c:v>
                </c:pt>
                <c:pt idx="29457">
                  <c:v>-8.5769899999999996E-2</c:v>
                </c:pt>
                <c:pt idx="29458">
                  <c:v>-8.2318500000000003E-2</c:v>
                </c:pt>
                <c:pt idx="29459">
                  <c:v>-7.8871499999999997E-2</c:v>
                </c:pt>
                <c:pt idx="29460">
                  <c:v>-7.5431200000000004E-2</c:v>
                </c:pt>
                <c:pt idx="29461">
                  <c:v>-7.1999800000000003E-2</c:v>
                </c:pt>
                <c:pt idx="29462">
                  <c:v>-6.8580100000000005E-2</c:v>
                </c:pt>
                <c:pt idx="29463">
                  <c:v>-6.5174599999999999E-2</c:v>
                </c:pt>
                <c:pt idx="29464">
                  <c:v>-6.1784600000000002E-2</c:v>
                </c:pt>
                <c:pt idx="29465">
                  <c:v>-5.84094E-2</c:v>
                </c:pt>
                <c:pt idx="29466">
                  <c:v>-5.50492E-2</c:v>
                </c:pt>
                <c:pt idx="29467">
                  <c:v>-5.1707500000000003E-2</c:v>
                </c:pt>
                <c:pt idx="29468">
                  <c:v>-4.8390900000000001E-2</c:v>
                </c:pt>
                <c:pt idx="29469">
                  <c:v>-4.5105600000000003E-2</c:v>
                </c:pt>
                <c:pt idx="29470">
                  <c:v>-4.1855799999999999E-2</c:v>
                </c:pt>
                <c:pt idx="29471">
                  <c:v>-3.8644100000000001E-2</c:v>
                </c:pt>
                <c:pt idx="29472">
                  <c:v>-3.5473699999999997E-2</c:v>
                </c:pt>
                <c:pt idx="29473">
                  <c:v>-3.2347800000000003E-2</c:v>
                </c:pt>
                <c:pt idx="29474">
                  <c:v>-2.9268200000000001E-2</c:v>
                </c:pt>
                <c:pt idx="29475">
                  <c:v>-2.62353E-2</c:v>
                </c:pt>
                <c:pt idx="29476">
                  <c:v>-2.3249200000000001E-2</c:v>
                </c:pt>
                <c:pt idx="29477">
                  <c:v>-2.0312E-2</c:v>
                </c:pt>
                <c:pt idx="29478">
                  <c:v>-1.74278E-2</c:v>
                </c:pt>
                <c:pt idx="29479">
                  <c:v>-1.46012E-2</c:v>
                </c:pt>
                <c:pt idx="29480">
                  <c:v>-1.18353E-2</c:v>
                </c:pt>
                <c:pt idx="29481" formatCode="0.00E+00">
                  <c:v>-9.1298000000000004E-3</c:v>
                </c:pt>
                <c:pt idx="29482" formatCode="0.00E+00">
                  <c:v>-6.4796300000000001E-3</c:v>
                </c:pt>
                <c:pt idx="29483" formatCode="0.00E+00">
                  <c:v>-3.8804500000000001E-3</c:v>
                </c:pt>
                <c:pt idx="29484" formatCode="0.00E+00">
                  <c:v>-1.3326099999999999E-3</c:v>
                </c:pt>
                <c:pt idx="29485" formatCode="0.00E+00">
                  <c:v>1.1610100000000001E-3</c:v>
                </c:pt>
                <c:pt idx="29486" formatCode="0.00E+00">
                  <c:v>3.5982800000000001E-3</c:v>
                </c:pt>
                <c:pt idx="29487" formatCode="0.00E+00">
                  <c:v>5.9763500000000001E-3</c:v>
                </c:pt>
                <c:pt idx="29488" formatCode="0.00E+00">
                  <c:v>8.2901099999999998E-3</c:v>
                </c:pt>
                <c:pt idx="29489">
                  <c:v>1.05389E-2</c:v>
                </c:pt>
                <c:pt idx="29490">
                  <c:v>1.2729600000000001E-2</c:v>
                </c:pt>
                <c:pt idx="29491">
                  <c:v>1.48662E-2</c:v>
                </c:pt>
                <c:pt idx="29492">
                  <c:v>1.6943699999999999E-2</c:v>
                </c:pt>
                <c:pt idx="29493">
                  <c:v>1.8954100000000002E-2</c:v>
                </c:pt>
                <c:pt idx="29494">
                  <c:v>2.0891699999999999E-2</c:v>
                </c:pt>
                <c:pt idx="29495">
                  <c:v>2.27545E-2</c:v>
                </c:pt>
                <c:pt idx="29496">
                  <c:v>2.4544900000000001E-2</c:v>
                </c:pt>
                <c:pt idx="29497">
                  <c:v>2.6267200000000001E-2</c:v>
                </c:pt>
                <c:pt idx="29498">
                  <c:v>2.7924500000000001E-2</c:v>
                </c:pt>
                <c:pt idx="29499">
                  <c:v>2.9518800000000001E-2</c:v>
                </c:pt>
                <c:pt idx="29500">
                  <c:v>3.1050500000000002E-2</c:v>
                </c:pt>
                <c:pt idx="29501">
                  <c:v>3.2518499999999999E-2</c:v>
                </c:pt>
                <c:pt idx="29502">
                  <c:v>3.3921199999999999E-2</c:v>
                </c:pt>
                <c:pt idx="29503">
                  <c:v>3.5255700000000001E-2</c:v>
                </c:pt>
                <c:pt idx="29504">
                  <c:v>3.6519900000000001E-2</c:v>
                </c:pt>
                <c:pt idx="29505">
                  <c:v>3.7714499999999998E-2</c:v>
                </c:pt>
                <c:pt idx="29506">
                  <c:v>3.8842000000000002E-2</c:v>
                </c:pt>
                <c:pt idx="29507">
                  <c:v>3.9903000000000001E-2</c:v>
                </c:pt>
                <c:pt idx="29508">
                  <c:v>4.08974E-2</c:v>
                </c:pt>
                <c:pt idx="29509">
                  <c:v>4.1828900000000002E-2</c:v>
                </c:pt>
                <c:pt idx="29510">
                  <c:v>4.2702700000000003E-2</c:v>
                </c:pt>
                <c:pt idx="29511">
                  <c:v>4.3520700000000002E-2</c:v>
                </c:pt>
                <c:pt idx="29512">
                  <c:v>4.4283299999999998E-2</c:v>
                </c:pt>
                <c:pt idx="29513">
                  <c:v>4.4989800000000003E-2</c:v>
                </c:pt>
                <c:pt idx="29514">
                  <c:v>4.5640100000000003E-2</c:v>
                </c:pt>
                <c:pt idx="29515">
                  <c:v>4.6236399999999997E-2</c:v>
                </c:pt>
                <c:pt idx="29516">
                  <c:v>4.6781499999999997E-2</c:v>
                </c:pt>
                <c:pt idx="29517">
                  <c:v>4.7276600000000002E-2</c:v>
                </c:pt>
                <c:pt idx="29518">
                  <c:v>4.7722500000000001E-2</c:v>
                </c:pt>
                <c:pt idx="29519">
                  <c:v>4.8120799999999998E-2</c:v>
                </c:pt>
                <c:pt idx="29520">
                  <c:v>4.84722E-2</c:v>
                </c:pt>
                <c:pt idx="29521">
                  <c:v>4.8777599999999997E-2</c:v>
                </c:pt>
                <c:pt idx="29522">
                  <c:v>4.9038499999999999E-2</c:v>
                </c:pt>
                <c:pt idx="29523">
                  <c:v>4.9256399999999999E-2</c:v>
                </c:pt>
                <c:pt idx="29524">
                  <c:v>4.9432799999999999E-2</c:v>
                </c:pt>
                <c:pt idx="29525">
                  <c:v>4.9570599999999999E-2</c:v>
                </c:pt>
                <c:pt idx="29526">
                  <c:v>4.9673799999999997E-2</c:v>
                </c:pt>
                <c:pt idx="29527">
                  <c:v>4.9747199999999998E-2</c:v>
                </c:pt>
                <c:pt idx="29528">
                  <c:v>4.9793700000000003E-2</c:v>
                </c:pt>
                <c:pt idx="29529">
                  <c:v>4.9813900000000001E-2</c:v>
                </c:pt>
                <c:pt idx="29530">
                  <c:v>4.9809300000000001E-2</c:v>
                </c:pt>
                <c:pt idx="29531">
                  <c:v>4.9781600000000002E-2</c:v>
                </c:pt>
                <c:pt idx="29532">
                  <c:v>4.9731299999999999E-2</c:v>
                </c:pt>
                <c:pt idx="29533">
                  <c:v>4.96587E-2</c:v>
                </c:pt>
                <c:pt idx="29534">
                  <c:v>4.9565199999999997E-2</c:v>
                </c:pt>
                <c:pt idx="29535">
                  <c:v>4.9454100000000001E-2</c:v>
                </c:pt>
                <c:pt idx="29536">
                  <c:v>4.9328799999999999E-2</c:v>
                </c:pt>
                <c:pt idx="29537">
                  <c:v>4.9192E-2</c:v>
                </c:pt>
                <c:pt idx="29538">
                  <c:v>4.9046800000000002E-2</c:v>
                </c:pt>
                <c:pt idx="29539">
                  <c:v>4.88964E-2</c:v>
                </c:pt>
                <c:pt idx="29540">
                  <c:v>4.87427E-2</c:v>
                </c:pt>
                <c:pt idx="29541">
                  <c:v>4.8585200000000002E-2</c:v>
                </c:pt>
                <c:pt idx="29542">
                  <c:v>4.8422800000000002E-2</c:v>
                </c:pt>
                <c:pt idx="29543">
                  <c:v>4.8255600000000003E-2</c:v>
                </c:pt>
                <c:pt idx="29544">
                  <c:v>4.8084000000000002E-2</c:v>
                </c:pt>
                <c:pt idx="29545">
                  <c:v>4.79085E-2</c:v>
                </c:pt>
                <c:pt idx="29546">
                  <c:v>4.7729599999999997E-2</c:v>
                </c:pt>
                <c:pt idx="29547">
                  <c:v>4.7547300000000001E-2</c:v>
                </c:pt>
                <c:pt idx="29548">
                  <c:v>4.7361100000000003E-2</c:v>
                </c:pt>
                <c:pt idx="29549">
                  <c:v>4.71723E-2</c:v>
                </c:pt>
                <c:pt idx="29550">
                  <c:v>4.6982999999999997E-2</c:v>
                </c:pt>
                <c:pt idx="29551">
                  <c:v>4.6795200000000002E-2</c:v>
                </c:pt>
                <c:pt idx="29552">
                  <c:v>4.6610199999999997E-2</c:v>
                </c:pt>
                <c:pt idx="29553">
                  <c:v>4.6428400000000002E-2</c:v>
                </c:pt>
                <c:pt idx="29554">
                  <c:v>4.6250899999999998E-2</c:v>
                </c:pt>
                <c:pt idx="29555">
                  <c:v>4.6078000000000001E-2</c:v>
                </c:pt>
                <c:pt idx="29556">
                  <c:v>4.5909899999999997E-2</c:v>
                </c:pt>
                <c:pt idx="29557">
                  <c:v>4.5747099999999999E-2</c:v>
                </c:pt>
                <c:pt idx="29558">
                  <c:v>4.5590600000000002E-2</c:v>
                </c:pt>
                <c:pt idx="29559">
                  <c:v>4.5440500000000002E-2</c:v>
                </c:pt>
                <c:pt idx="29560">
                  <c:v>4.52959E-2</c:v>
                </c:pt>
                <c:pt idx="29561">
                  <c:v>4.5156000000000002E-2</c:v>
                </c:pt>
                <c:pt idx="29562">
                  <c:v>4.50208E-2</c:v>
                </c:pt>
                <c:pt idx="29563">
                  <c:v>4.4890600000000003E-2</c:v>
                </c:pt>
                <c:pt idx="29564">
                  <c:v>4.4765899999999997E-2</c:v>
                </c:pt>
                <c:pt idx="29565">
                  <c:v>4.4646199999999997E-2</c:v>
                </c:pt>
                <c:pt idx="29566">
                  <c:v>4.4530800000000002E-2</c:v>
                </c:pt>
                <c:pt idx="29567">
                  <c:v>4.4419E-2</c:v>
                </c:pt>
                <c:pt idx="29568">
                  <c:v>4.4311200000000002E-2</c:v>
                </c:pt>
                <c:pt idx="29569">
                  <c:v>4.4207999999999997E-2</c:v>
                </c:pt>
                <c:pt idx="29570">
                  <c:v>4.4109099999999998E-2</c:v>
                </c:pt>
                <c:pt idx="29571">
                  <c:v>4.40141E-2</c:v>
                </c:pt>
                <c:pt idx="29572">
                  <c:v>4.39224E-2</c:v>
                </c:pt>
                <c:pt idx="29573">
                  <c:v>4.3833200000000003E-2</c:v>
                </c:pt>
                <c:pt idx="29574">
                  <c:v>4.3745100000000002E-2</c:v>
                </c:pt>
                <c:pt idx="29575">
                  <c:v>4.3655800000000002E-2</c:v>
                </c:pt>
                <c:pt idx="29576">
                  <c:v>4.3563499999999998E-2</c:v>
                </c:pt>
                <c:pt idx="29577">
                  <c:v>4.3467499999999999E-2</c:v>
                </c:pt>
                <c:pt idx="29578">
                  <c:v>4.33674E-2</c:v>
                </c:pt>
                <c:pt idx="29579">
                  <c:v>4.32612E-2</c:v>
                </c:pt>
                <c:pt idx="29580">
                  <c:v>4.3147199999999997E-2</c:v>
                </c:pt>
                <c:pt idx="29581">
                  <c:v>4.3024300000000001E-2</c:v>
                </c:pt>
                <c:pt idx="29582">
                  <c:v>4.2893100000000003E-2</c:v>
                </c:pt>
                <c:pt idx="29583">
                  <c:v>4.2753800000000002E-2</c:v>
                </c:pt>
                <c:pt idx="29584">
                  <c:v>4.2604000000000003E-2</c:v>
                </c:pt>
                <c:pt idx="29585">
                  <c:v>4.2440100000000001E-2</c:v>
                </c:pt>
                <c:pt idx="29586">
                  <c:v>4.2261300000000002E-2</c:v>
                </c:pt>
                <c:pt idx="29587">
                  <c:v>4.2069799999999997E-2</c:v>
                </c:pt>
                <c:pt idx="29588">
                  <c:v>4.1867000000000001E-2</c:v>
                </c:pt>
                <c:pt idx="29589">
                  <c:v>4.1652500000000002E-2</c:v>
                </c:pt>
                <c:pt idx="29590">
                  <c:v>4.1424099999999998E-2</c:v>
                </c:pt>
                <c:pt idx="29591">
                  <c:v>4.1180099999999997E-2</c:v>
                </c:pt>
                <c:pt idx="29592">
                  <c:v>4.09191E-2</c:v>
                </c:pt>
                <c:pt idx="29593">
                  <c:v>4.0639300000000003E-2</c:v>
                </c:pt>
                <c:pt idx="29594">
                  <c:v>4.0338300000000001E-2</c:v>
                </c:pt>
                <c:pt idx="29595">
                  <c:v>4.0014099999999997E-2</c:v>
                </c:pt>
                <c:pt idx="29596">
                  <c:v>3.9665400000000003E-2</c:v>
                </c:pt>
                <c:pt idx="29597">
                  <c:v>3.9291E-2</c:v>
                </c:pt>
                <c:pt idx="29598">
                  <c:v>3.8890099999999997E-2</c:v>
                </c:pt>
                <c:pt idx="29599">
                  <c:v>3.8462400000000001E-2</c:v>
                </c:pt>
                <c:pt idx="29600">
                  <c:v>3.8008100000000003E-2</c:v>
                </c:pt>
                <c:pt idx="29601">
                  <c:v>3.7527699999999997E-2</c:v>
                </c:pt>
                <c:pt idx="29602">
                  <c:v>3.7021400000000003E-2</c:v>
                </c:pt>
                <c:pt idx="29603">
                  <c:v>3.6489399999999998E-2</c:v>
                </c:pt>
                <c:pt idx="29604">
                  <c:v>3.5930900000000002E-2</c:v>
                </c:pt>
                <c:pt idx="29605">
                  <c:v>3.5345700000000001E-2</c:v>
                </c:pt>
                <c:pt idx="29606">
                  <c:v>3.4732899999999997E-2</c:v>
                </c:pt>
                <c:pt idx="29607">
                  <c:v>3.4089800000000003E-2</c:v>
                </c:pt>
                <c:pt idx="29608">
                  <c:v>3.3412799999999999E-2</c:v>
                </c:pt>
                <c:pt idx="29609">
                  <c:v>3.2701000000000001E-2</c:v>
                </c:pt>
                <c:pt idx="29610">
                  <c:v>3.1955200000000003E-2</c:v>
                </c:pt>
                <c:pt idx="29611">
                  <c:v>3.1176599999999999E-2</c:v>
                </c:pt>
                <c:pt idx="29612">
                  <c:v>3.03661E-2</c:v>
                </c:pt>
                <c:pt idx="29613">
                  <c:v>2.9524000000000002E-2</c:v>
                </c:pt>
                <c:pt idx="29614">
                  <c:v>2.8649899999999999E-2</c:v>
                </c:pt>
                <c:pt idx="29615">
                  <c:v>2.7743400000000001E-2</c:v>
                </c:pt>
                <c:pt idx="29616">
                  <c:v>2.6805800000000001E-2</c:v>
                </c:pt>
                <c:pt idx="29617">
                  <c:v>2.58397E-2</c:v>
                </c:pt>
                <c:pt idx="29618">
                  <c:v>2.4846900000000002E-2</c:v>
                </c:pt>
                <c:pt idx="29619">
                  <c:v>2.3827000000000001E-2</c:v>
                </c:pt>
                <c:pt idx="29620">
                  <c:v>2.2778900000000001E-2</c:v>
                </c:pt>
                <c:pt idx="29621">
                  <c:v>2.17024E-2</c:v>
                </c:pt>
                <c:pt idx="29622">
                  <c:v>2.0598499999999999E-2</c:v>
                </c:pt>
                <c:pt idx="29623">
                  <c:v>1.9468200000000001E-2</c:v>
                </c:pt>
                <c:pt idx="29624">
                  <c:v>1.8311899999999999E-2</c:v>
                </c:pt>
                <c:pt idx="29625">
                  <c:v>1.7131E-2</c:v>
                </c:pt>
                <c:pt idx="29626">
                  <c:v>1.5927799999999999E-2</c:v>
                </c:pt>
                <c:pt idx="29627">
                  <c:v>1.4704999999999999E-2</c:v>
                </c:pt>
                <c:pt idx="29628">
                  <c:v>1.3465E-2</c:v>
                </c:pt>
                <c:pt idx="29629">
                  <c:v>1.22092E-2</c:v>
                </c:pt>
                <c:pt idx="29630">
                  <c:v>1.09388E-2</c:v>
                </c:pt>
                <c:pt idx="29631" formatCode="0.00E+00">
                  <c:v>9.6548299999999997E-3</c:v>
                </c:pt>
                <c:pt idx="29632" formatCode="0.00E+00">
                  <c:v>8.3582099999999996E-3</c:v>
                </c:pt>
                <c:pt idx="29633" formatCode="0.00E+00">
                  <c:v>7.0496899999999999E-3</c:v>
                </c:pt>
                <c:pt idx="29634" formatCode="0.00E+00">
                  <c:v>5.7310099999999999E-3</c:v>
                </c:pt>
                <c:pt idx="29635" formatCode="0.00E+00">
                  <c:v>4.4050000000000001E-3</c:v>
                </c:pt>
                <c:pt idx="29636" formatCode="0.00E+00">
                  <c:v>3.0742999999999999E-3</c:v>
                </c:pt>
                <c:pt idx="29637" formatCode="0.00E+00">
                  <c:v>1.74077E-3</c:v>
                </c:pt>
                <c:pt idx="29638" formatCode="0.00E+00">
                  <c:v>4.0643299999999999E-4</c:v>
                </c:pt>
                <c:pt idx="29639" formatCode="0.00E+00">
                  <c:v>-9.2602099999999996E-4</c:v>
                </c:pt>
                <c:pt idx="29640" formatCode="0.00E+00">
                  <c:v>-2.2538200000000001E-3</c:v>
                </c:pt>
                <c:pt idx="29641" formatCode="0.00E+00">
                  <c:v>-3.57449E-3</c:v>
                </c:pt>
                <c:pt idx="29642" formatCode="0.00E+00">
                  <c:v>-4.8854800000000002E-3</c:v>
                </c:pt>
                <c:pt idx="29643" formatCode="0.00E+00">
                  <c:v>-6.1841300000000004E-3</c:v>
                </c:pt>
                <c:pt idx="29644" formatCode="0.00E+00">
                  <c:v>-7.4678499999999998E-3</c:v>
                </c:pt>
                <c:pt idx="29645" formatCode="0.00E+00">
                  <c:v>-8.7339900000000005E-3</c:v>
                </c:pt>
                <c:pt idx="29646" formatCode="0.00E+00">
                  <c:v>-9.9794399999999991E-3</c:v>
                </c:pt>
                <c:pt idx="29647">
                  <c:v>-1.12017E-2</c:v>
                </c:pt>
                <c:pt idx="29648">
                  <c:v>-1.23997E-2</c:v>
                </c:pt>
                <c:pt idx="29649">
                  <c:v>-1.35727E-2</c:v>
                </c:pt>
                <c:pt idx="29650">
                  <c:v>-1.4718800000000001E-2</c:v>
                </c:pt>
                <c:pt idx="29651">
                  <c:v>-1.58353E-2</c:v>
                </c:pt>
                <c:pt idx="29652">
                  <c:v>-1.6919099999999999E-2</c:v>
                </c:pt>
                <c:pt idx="29653">
                  <c:v>-1.7967899999999998E-2</c:v>
                </c:pt>
                <c:pt idx="29654">
                  <c:v>-1.8978399999999999E-2</c:v>
                </c:pt>
                <c:pt idx="29655">
                  <c:v>-1.9946999999999999E-2</c:v>
                </c:pt>
                <c:pt idx="29656">
                  <c:v>-2.0870300000000001E-2</c:v>
                </c:pt>
                <c:pt idx="29657">
                  <c:v>-2.1746000000000001E-2</c:v>
                </c:pt>
                <c:pt idx="29658">
                  <c:v>-2.2572200000000001E-2</c:v>
                </c:pt>
                <c:pt idx="29659">
                  <c:v>-2.3346499999999999E-2</c:v>
                </c:pt>
                <c:pt idx="29660">
                  <c:v>-2.4065400000000001E-2</c:v>
                </c:pt>
                <c:pt idx="29661">
                  <c:v>-2.4725400000000002E-2</c:v>
                </c:pt>
                <c:pt idx="29662">
                  <c:v>-2.5324300000000001E-2</c:v>
                </c:pt>
                <c:pt idx="29663">
                  <c:v>-2.5860299999999999E-2</c:v>
                </c:pt>
                <c:pt idx="29664">
                  <c:v>-2.6330599999999999E-2</c:v>
                </c:pt>
                <c:pt idx="29665">
                  <c:v>-2.6733E-2</c:v>
                </c:pt>
                <c:pt idx="29666">
                  <c:v>-2.7067000000000001E-2</c:v>
                </c:pt>
                <c:pt idx="29667">
                  <c:v>-2.7332499999999999E-2</c:v>
                </c:pt>
                <c:pt idx="29668">
                  <c:v>-2.7528500000000001E-2</c:v>
                </c:pt>
                <c:pt idx="29669">
                  <c:v>-2.7652800000000002E-2</c:v>
                </c:pt>
                <c:pt idx="29670">
                  <c:v>-2.7703200000000001E-2</c:v>
                </c:pt>
                <c:pt idx="29671">
                  <c:v>-2.7677500000000001E-2</c:v>
                </c:pt>
                <c:pt idx="29672">
                  <c:v>-2.7574100000000001E-2</c:v>
                </c:pt>
                <c:pt idx="29673">
                  <c:v>-2.7392E-2</c:v>
                </c:pt>
                <c:pt idx="29674">
                  <c:v>-2.71303E-2</c:v>
                </c:pt>
                <c:pt idx="29675">
                  <c:v>-2.6787100000000001E-2</c:v>
                </c:pt>
                <c:pt idx="29676">
                  <c:v>-2.6360999999999999E-2</c:v>
                </c:pt>
                <c:pt idx="29677">
                  <c:v>-2.5851599999999999E-2</c:v>
                </c:pt>
                <c:pt idx="29678">
                  <c:v>-2.52585E-2</c:v>
                </c:pt>
                <c:pt idx="29679">
                  <c:v>-2.4580500000000002E-2</c:v>
                </c:pt>
                <c:pt idx="29680">
                  <c:v>-2.3816199999999999E-2</c:v>
                </c:pt>
                <c:pt idx="29681">
                  <c:v>-2.2964600000000002E-2</c:v>
                </c:pt>
                <c:pt idx="29682">
                  <c:v>-2.2024999999999999E-2</c:v>
                </c:pt>
                <c:pt idx="29683">
                  <c:v>-2.0997399999999999E-2</c:v>
                </c:pt>
                <c:pt idx="29684">
                  <c:v>-1.9882E-2</c:v>
                </c:pt>
                <c:pt idx="29685">
                  <c:v>-1.8678500000000001E-2</c:v>
                </c:pt>
                <c:pt idx="29686">
                  <c:v>-1.7387199999999998E-2</c:v>
                </c:pt>
                <c:pt idx="29687">
                  <c:v>-1.60088E-2</c:v>
                </c:pt>
                <c:pt idx="29688">
                  <c:v>-1.4544100000000001E-2</c:v>
                </c:pt>
                <c:pt idx="29689">
                  <c:v>-1.29932E-2</c:v>
                </c:pt>
                <c:pt idx="29690">
                  <c:v>-1.1356700000000001E-2</c:v>
                </c:pt>
                <c:pt idx="29691" formatCode="0.00E+00">
                  <c:v>-9.6358999999999993E-3</c:v>
                </c:pt>
                <c:pt idx="29692" formatCode="0.00E+00">
                  <c:v>-7.8315499999999996E-3</c:v>
                </c:pt>
                <c:pt idx="29693" formatCode="0.00E+00">
                  <c:v>-5.9442899999999996E-3</c:v>
                </c:pt>
                <c:pt idx="29694" formatCode="0.00E+00">
                  <c:v>-3.9749399999999997E-3</c:v>
                </c:pt>
                <c:pt idx="29695" formatCode="0.00E+00">
                  <c:v>-1.92498E-3</c:v>
                </c:pt>
                <c:pt idx="29696" formatCode="0.00E+00">
                  <c:v>2.03041E-4</c:v>
                </c:pt>
                <c:pt idx="29697" formatCode="0.00E+00">
                  <c:v>2.4064799999999999E-3</c:v>
                </c:pt>
                <c:pt idx="29698" formatCode="0.00E+00">
                  <c:v>4.6841000000000001E-3</c:v>
                </c:pt>
                <c:pt idx="29699" formatCode="0.00E+00">
                  <c:v>7.0351399999999996E-3</c:v>
                </c:pt>
                <c:pt idx="29700" formatCode="0.00E+00">
                  <c:v>9.4576199999999999E-3</c:v>
                </c:pt>
                <c:pt idx="29701">
                  <c:v>1.19483E-2</c:v>
                </c:pt>
                <c:pt idx="29702">
                  <c:v>1.45039E-2</c:v>
                </c:pt>
                <c:pt idx="29703">
                  <c:v>1.7121299999999999E-2</c:v>
                </c:pt>
                <c:pt idx="29704">
                  <c:v>1.9798699999999999E-2</c:v>
                </c:pt>
                <c:pt idx="29705">
                  <c:v>2.2535099999999999E-2</c:v>
                </c:pt>
                <c:pt idx="29706">
                  <c:v>2.53292E-2</c:v>
                </c:pt>
                <c:pt idx="29707">
                  <c:v>2.8178000000000002E-2</c:v>
                </c:pt>
                <c:pt idx="29708">
                  <c:v>3.1077799999999999E-2</c:v>
                </c:pt>
                <c:pt idx="29709">
                  <c:v>3.4025E-2</c:v>
                </c:pt>
                <c:pt idx="29710">
                  <c:v>3.7016100000000003E-2</c:v>
                </c:pt>
                <c:pt idx="29711">
                  <c:v>4.0047600000000003E-2</c:v>
                </c:pt>
                <c:pt idx="29712">
                  <c:v>4.3115899999999999E-2</c:v>
                </c:pt>
                <c:pt idx="29713">
                  <c:v>4.6217000000000001E-2</c:v>
                </c:pt>
                <c:pt idx="29714">
                  <c:v>4.9348099999999999E-2</c:v>
                </c:pt>
                <c:pt idx="29715">
                  <c:v>5.2507499999999999E-2</c:v>
                </c:pt>
                <c:pt idx="29716">
                  <c:v>5.5693199999999998E-2</c:v>
                </c:pt>
                <c:pt idx="29717">
                  <c:v>5.8902299999999998E-2</c:v>
                </c:pt>
                <c:pt idx="29718">
                  <c:v>6.21313E-2</c:v>
                </c:pt>
                <c:pt idx="29719">
                  <c:v>6.5376799999999999E-2</c:v>
                </c:pt>
                <c:pt idx="29720">
                  <c:v>6.8634500000000001E-2</c:v>
                </c:pt>
                <c:pt idx="29721">
                  <c:v>7.1899599999999994E-2</c:v>
                </c:pt>
                <c:pt idx="29722">
                  <c:v>7.5167899999999996E-2</c:v>
                </c:pt>
                <c:pt idx="29723">
                  <c:v>7.8436599999999995E-2</c:v>
                </c:pt>
                <c:pt idx="29724">
                  <c:v>8.1702300000000005E-2</c:v>
                </c:pt>
                <c:pt idx="29725">
                  <c:v>8.4960900000000006E-2</c:v>
                </c:pt>
                <c:pt idx="29726">
                  <c:v>8.82077E-2</c:v>
                </c:pt>
                <c:pt idx="29727">
                  <c:v>9.1438900000000004E-2</c:v>
                </c:pt>
                <c:pt idx="29728">
                  <c:v>9.4650100000000001E-2</c:v>
                </c:pt>
                <c:pt idx="29729">
                  <c:v>9.7836500000000007E-2</c:v>
                </c:pt>
                <c:pt idx="29730">
                  <c:v>0.100994</c:v>
                </c:pt>
                <c:pt idx="29731">
                  <c:v>0.104119</c:v>
                </c:pt>
                <c:pt idx="29732">
                  <c:v>0.107208</c:v>
                </c:pt>
                <c:pt idx="29733">
                  <c:v>0.11025699999999999</c:v>
                </c:pt>
                <c:pt idx="29734">
                  <c:v>0.113263</c:v>
                </c:pt>
                <c:pt idx="29735">
                  <c:v>0.11622200000000001</c:v>
                </c:pt>
                <c:pt idx="29736">
                  <c:v>0.119131</c:v>
                </c:pt>
                <c:pt idx="29737">
                  <c:v>0.121987</c:v>
                </c:pt>
                <c:pt idx="29738">
                  <c:v>0.124787</c:v>
                </c:pt>
                <c:pt idx="29739">
                  <c:v>0.127528</c:v>
                </c:pt>
                <c:pt idx="29740">
                  <c:v>0.13020599999999999</c:v>
                </c:pt>
                <c:pt idx="29741">
                  <c:v>0.13281499999999999</c:v>
                </c:pt>
                <c:pt idx="29742">
                  <c:v>0.135351</c:v>
                </c:pt>
                <c:pt idx="29743">
                  <c:v>0.13781299999999999</c:v>
                </c:pt>
                <c:pt idx="29744">
                  <c:v>0.14019599999999999</c:v>
                </c:pt>
                <c:pt idx="29745">
                  <c:v>0.14250099999999999</c:v>
                </c:pt>
                <c:pt idx="29746">
                  <c:v>0.14472599999999999</c:v>
                </c:pt>
                <c:pt idx="29747">
                  <c:v>0.146866</c:v>
                </c:pt>
                <c:pt idx="29748">
                  <c:v>0.14892</c:v>
                </c:pt>
                <c:pt idx="29749">
                  <c:v>0.15088499999999999</c:v>
                </c:pt>
                <c:pt idx="29750">
                  <c:v>0.152757</c:v>
                </c:pt>
                <c:pt idx="29751">
                  <c:v>0.154534</c:v>
                </c:pt>
                <c:pt idx="29752">
                  <c:v>0.15621199999999999</c:v>
                </c:pt>
                <c:pt idx="29753">
                  <c:v>0.15779000000000001</c:v>
                </c:pt>
                <c:pt idx="29754">
                  <c:v>0.15926299999999999</c:v>
                </c:pt>
                <c:pt idx="29755">
                  <c:v>0.160631</c:v>
                </c:pt>
                <c:pt idx="29756">
                  <c:v>0.16189300000000001</c:v>
                </c:pt>
                <c:pt idx="29757">
                  <c:v>0.163048</c:v>
                </c:pt>
                <c:pt idx="29758">
                  <c:v>0.16409599999999999</c:v>
                </c:pt>
                <c:pt idx="29759">
                  <c:v>0.16503699999999999</c:v>
                </c:pt>
                <c:pt idx="29760">
                  <c:v>0.16587299999999999</c:v>
                </c:pt>
                <c:pt idx="29761">
                  <c:v>0.166602</c:v>
                </c:pt>
                <c:pt idx="29762">
                  <c:v>0.16722100000000001</c:v>
                </c:pt>
                <c:pt idx="29763">
                  <c:v>0.16772999999999999</c:v>
                </c:pt>
                <c:pt idx="29764">
                  <c:v>0.168126</c:v>
                </c:pt>
                <c:pt idx="29765">
                  <c:v>0.16841100000000001</c:v>
                </c:pt>
                <c:pt idx="29766">
                  <c:v>0.16858300000000001</c:v>
                </c:pt>
                <c:pt idx="29767">
                  <c:v>0.16864499999999999</c:v>
                </c:pt>
                <c:pt idx="29768">
                  <c:v>0.168598</c:v>
                </c:pt>
                <c:pt idx="29769">
                  <c:v>0.16844000000000001</c:v>
                </c:pt>
                <c:pt idx="29770">
                  <c:v>0.16817199999999999</c:v>
                </c:pt>
                <c:pt idx="29771">
                  <c:v>0.167794</c:v>
                </c:pt>
                <c:pt idx="29772">
                  <c:v>0.16730700000000001</c:v>
                </c:pt>
                <c:pt idx="29773">
                  <c:v>0.166714</c:v>
                </c:pt>
                <c:pt idx="29774">
                  <c:v>0.166015</c:v>
                </c:pt>
                <c:pt idx="29775">
                  <c:v>0.165214</c:v>
                </c:pt>
                <c:pt idx="29776">
                  <c:v>0.16431200000000001</c:v>
                </c:pt>
                <c:pt idx="29777">
                  <c:v>0.16331000000000001</c:v>
                </c:pt>
                <c:pt idx="29778">
                  <c:v>0.16220899999999999</c:v>
                </c:pt>
                <c:pt idx="29779">
                  <c:v>0.16101199999999999</c:v>
                </c:pt>
                <c:pt idx="29780">
                  <c:v>0.159721</c:v>
                </c:pt>
                <c:pt idx="29781">
                  <c:v>0.158335</c:v>
                </c:pt>
                <c:pt idx="29782">
                  <c:v>0.156858</c:v>
                </c:pt>
                <c:pt idx="29783">
                  <c:v>0.15529000000000001</c:v>
                </c:pt>
                <c:pt idx="29784">
                  <c:v>0.15363399999999999</c:v>
                </c:pt>
                <c:pt idx="29785">
                  <c:v>0.151893</c:v>
                </c:pt>
                <c:pt idx="29786">
                  <c:v>0.15007000000000001</c:v>
                </c:pt>
                <c:pt idx="29787">
                  <c:v>0.14816799999999999</c:v>
                </c:pt>
                <c:pt idx="29788">
                  <c:v>0.14618999999999999</c:v>
                </c:pt>
                <c:pt idx="29789">
                  <c:v>0.14413799999999999</c:v>
                </c:pt>
                <c:pt idx="29790">
                  <c:v>0.14201900000000001</c:v>
                </c:pt>
                <c:pt idx="29791">
                  <c:v>0.13983599999999999</c:v>
                </c:pt>
                <c:pt idx="29792">
                  <c:v>0.13759399999999999</c:v>
                </c:pt>
                <c:pt idx="29793">
                  <c:v>0.135297</c:v>
                </c:pt>
                <c:pt idx="29794">
                  <c:v>0.13294600000000001</c:v>
                </c:pt>
                <c:pt idx="29795">
                  <c:v>0.13054399999999999</c:v>
                </c:pt>
                <c:pt idx="29796">
                  <c:v>0.12809300000000001</c:v>
                </c:pt>
                <c:pt idx="29797">
                  <c:v>0.12559600000000001</c:v>
                </c:pt>
                <c:pt idx="29798">
                  <c:v>0.123059</c:v>
                </c:pt>
                <c:pt idx="29799">
                  <c:v>0.120487</c:v>
                </c:pt>
                <c:pt idx="29800">
                  <c:v>0.117883</c:v>
                </c:pt>
                <c:pt idx="29801">
                  <c:v>0.11525199999999999</c:v>
                </c:pt>
                <c:pt idx="29802">
                  <c:v>0.112598</c:v>
                </c:pt>
                <c:pt idx="29803">
                  <c:v>0.109926</c:v>
                </c:pt>
                <c:pt idx="29804">
                  <c:v>0.107241</c:v>
                </c:pt>
                <c:pt idx="29805">
                  <c:v>0.104546</c:v>
                </c:pt>
                <c:pt idx="29806">
                  <c:v>0.10184600000000001</c:v>
                </c:pt>
                <c:pt idx="29807">
                  <c:v>9.9145899999999995E-2</c:v>
                </c:pt>
                <c:pt idx="29808">
                  <c:v>9.6448000000000006E-2</c:v>
                </c:pt>
                <c:pt idx="29809">
                  <c:v>9.3756000000000006E-2</c:v>
                </c:pt>
                <c:pt idx="29810">
                  <c:v>9.1073500000000002E-2</c:v>
                </c:pt>
                <c:pt idx="29811">
                  <c:v>8.8404499999999997E-2</c:v>
                </c:pt>
                <c:pt idx="29812">
                  <c:v>8.5753099999999999E-2</c:v>
                </c:pt>
                <c:pt idx="29813">
                  <c:v>8.3123199999999994E-2</c:v>
                </c:pt>
                <c:pt idx="29814">
                  <c:v>8.0518900000000004E-2</c:v>
                </c:pt>
                <c:pt idx="29815">
                  <c:v>7.7944299999999994E-2</c:v>
                </c:pt>
                <c:pt idx="29816">
                  <c:v>7.5403800000000007E-2</c:v>
                </c:pt>
                <c:pt idx="29817">
                  <c:v>7.2900999999999994E-2</c:v>
                </c:pt>
                <c:pt idx="29818">
                  <c:v>7.0439000000000002E-2</c:v>
                </c:pt>
                <c:pt idx="29819">
                  <c:v>6.8020200000000003E-2</c:v>
                </c:pt>
                <c:pt idx="29820">
                  <c:v>6.5647399999999995E-2</c:v>
                </c:pt>
                <c:pt idx="29821">
                  <c:v>6.3323699999999997E-2</c:v>
                </c:pt>
                <c:pt idx="29822">
                  <c:v>6.1052599999999999E-2</c:v>
                </c:pt>
                <c:pt idx="29823">
                  <c:v>5.8837500000000001E-2</c:v>
                </c:pt>
                <c:pt idx="29824">
                  <c:v>5.6681799999999997E-2</c:v>
                </c:pt>
                <c:pt idx="29825">
                  <c:v>5.4589199999999997E-2</c:v>
                </c:pt>
                <c:pt idx="29826">
                  <c:v>5.2563499999999999E-2</c:v>
                </c:pt>
                <c:pt idx="29827">
                  <c:v>5.0608199999999999E-2</c:v>
                </c:pt>
                <c:pt idx="29828">
                  <c:v>4.8726400000000003E-2</c:v>
                </c:pt>
                <c:pt idx="29829">
                  <c:v>4.6920900000000001E-2</c:v>
                </c:pt>
                <c:pt idx="29830">
                  <c:v>4.5193999999999998E-2</c:v>
                </c:pt>
                <c:pt idx="29831">
                  <c:v>4.3547700000000002E-2</c:v>
                </c:pt>
                <c:pt idx="29832">
                  <c:v>4.19847E-2</c:v>
                </c:pt>
                <c:pt idx="29833">
                  <c:v>4.0508000000000002E-2</c:v>
                </c:pt>
                <c:pt idx="29834">
                  <c:v>3.9120099999999998E-2</c:v>
                </c:pt>
                <c:pt idx="29835">
                  <c:v>3.7822000000000001E-2</c:v>
                </c:pt>
                <c:pt idx="29836">
                  <c:v>3.6613600000000003E-2</c:v>
                </c:pt>
                <c:pt idx="29837">
                  <c:v>3.5494900000000003E-2</c:v>
                </c:pt>
                <c:pt idx="29838">
                  <c:v>3.4466799999999999E-2</c:v>
                </c:pt>
                <c:pt idx="29839">
                  <c:v>3.3530600000000001E-2</c:v>
                </c:pt>
                <c:pt idx="29840">
                  <c:v>3.2687099999999997E-2</c:v>
                </c:pt>
                <c:pt idx="29841">
                  <c:v>3.1937599999999997E-2</c:v>
                </c:pt>
                <c:pt idx="29842">
                  <c:v>3.12838E-2</c:v>
                </c:pt>
                <c:pt idx="29843">
                  <c:v>3.0726699999999999E-2</c:v>
                </c:pt>
                <c:pt idx="29844">
                  <c:v>3.0265899999999998E-2</c:v>
                </c:pt>
                <c:pt idx="29845">
                  <c:v>2.9900699999999999E-2</c:v>
                </c:pt>
                <c:pt idx="29846">
                  <c:v>2.9631399999999999E-2</c:v>
                </c:pt>
                <c:pt idx="29847">
                  <c:v>2.9458700000000001E-2</c:v>
                </c:pt>
                <c:pt idx="29848">
                  <c:v>2.93835E-2</c:v>
                </c:pt>
                <c:pt idx="29849">
                  <c:v>2.9405799999999999E-2</c:v>
                </c:pt>
                <c:pt idx="29850">
                  <c:v>2.9524999999999999E-2</c:v>
                </c:pt>
                <c:pt idx="29851">
                  <c:v>2.97399E-2</c:v>
                </c:pt>
                <c:pt idx="29852">
                  <c:v>3.0049900000000001E-2</c:v>
                </c:pt>
                <c:pt idx="29853">
                  <c:v>3.0453500000000001E-2</c:v>
                </c:pt>
                <c:pt idx="29854">
                  <c:v>3.09474E-2</c:v>
                </c:pt>
                <c:pt idx="29855">
                  <c:v>3.1529000000000001E-2</c:v>
                </c:pt>
                <c:pt idx="29856">
                  <c:v>3.2197000000000003E-2</c:v>
                </c:pt>
                <c:pt idx="29857">
                  <c:v>3.2949899999999997E-2</c:v>
                </c:pt>
                <c:pt idx="29858">
                  <c:v>3.3785500000000003E-2</c:v>
                </c:pt>
                <c:pt idx="29859">
                  <c:v>3.4701099999999999E-2</c:v>
                </c:pt>
                <c:pt idx="29860">
                  <c:v>3.5693500000000003E-2</c:v>
                </c:pt>
                <c:pt idx="29861">
                  <c:v>3.6760500000000002E-2</c:v>
                </c:pt>
                <c:pt idx="29862">
                  <c:v>3.79006E-2</c:v>
                </c:pt>
                <c:pt idx="29863">
                  <c:v>3.9113000000000002E-2</c:v>
                </c:pt>
                <c:pt idx="29864">
                  <c:v>4.0395599999999997E-2</c:v>
                </c:pt>
                <c:pt idx="29865">
                  <c:v>4.17458E-2</c:v>
                </c:pt>
                <c:pt idx="29866">
                  <c:v>4.3160999999999998E-2</c:v>
                </c:pt>
                <c:pt idx="29867">
                  <c:v>4.4638499999999998E-2</c:v>
                </c:pt>
                <c:pt idx="29868">
                  <c:v>4.6175300000000002E-2</c:v>
                </c:pt>
                <c:pt idx="29869">
                  <c:v>4.77688E-2</c:v>
                </c:pt>
                <c:pt idx="29870">
                  <c:v>4.94157E-2</c:v>
                </c:pt>
                <c:pt idx="29871">
                  <c:v>5.1112299999999999E-2</c:v>
                </c:pt>
                <c:pt idx="29872">
                  <c:v>5.28548E-2</c:v>
                </c:pt>
                <c:pt idx="29873">
                  <c:v>5.4639500000000001E-2</c:v>
                </c:pt>
                <c:pt idx="29874">
                  <c:v>5.6461999999999998E-2</c:v>
                </c:pt>
                <c:pt idx="29875">
                  <c:v>5.8318300000000003E-2</c:v>
                </c:pt>
                <c:pt idx="29876">
                  <c:v>6.0205099999999998E-2</c:v>
                </c:pt>
                <c:pt idx="29877">
                  <c:v>6.2119500000000001E-2</c:v>
                </c:pt>
                <c:pt idx="29878">
                  <c:v>6.4057299999999998E-2</c:v>
                </c:pt>
                <c:pt idx="29879">
                  <c:v>6.6014699999999996E-2</c:v>
                </c:pt>
                <c:pt idx="29880">
                  <c:v>6.7988199999999999E-2</c:v>
                </c:pt>
                <c:pt idx="29881">
                  <c:v>6.9974400000000006E-2</c:v>
                </c:pt>
                <c:pt idx="29882">
                  <c:v>7.1969900000000003E-2</c:v>
                </c:pt>
                <c:pt idx="29883">
                  <c:v>7.3970800000000003E-2</c:v>
                </c:pt>
                <c:pt idx="29884">
                  <c:v>7.5972499999999998E-2</c:v>
                </c:pt>
                <c:pt idx="29885">
                  <c:v>7.7970499999999998E-2</c:v>
                </c:pt>
                <c:pt idx="29886">
                  <c:v>7.9961400000000002E-2</c:v>
                </c:pt>
                <c:pt idx="29887">
                  <c:v>8.1942699999999993E-2</c:v>
                </c:pt>
                <c:pt idx="29888">
                  <c:v>8.3910299999999993E-2</c:v>
                </c:pt>
                <c:pt idx="29889">
                  <c:v>8.5859599999999994E-2</c:v>
                </c:pt>
                <c:pt idx="29890">
                  <c:v>8.7785699999999994E-2</c:v>
                </c:pt>
                <c:pt idx="29891">
                  <c:v>8.9685699999999993E-2</c:v>
                </c:pt>
                <c:pt idx="29892">
                  <c:v>9.1557700000000006E-2</c:v>
                </c:pt>
                <c:pt idx="29893">
                  <c:v>9.3399899999999994E-2</c:v>
                </c:pt>
                <c:pt idx="29894">
                  <c:v>9.5209799999999997E-2</c:v>
                </c:pt>
                <c:pt idx="29895">
                  <c:v>9.6984000000000001E-2</c:v>
                </c:pt>
                <c:pt idx="29896">
                  <c:v>9.8718799999999995E-2</c:v>
                </c:pt>
                <c:pt idx="29897">
                  <c:v>0.10041</c:v>
                </c:pt>
                <c:pt idx="29898">
                  <c:v>0.10205599999999999</c:v>
                </c:pt>
                <c:pt idx="29899">
                  <c:v>0.10365099999999999</c:v>
                </c:pt>
                <c:pt idx="29900">
                  <c:v>0.105194</c:v>
                </c:pt>
                <c:pt idx="29901">
                  <c:v>0.106682</c:v>
                </c:pt>
                <c:pt idx="29902">
                  <c:v>0.108115</c:v>
                </c:pt>
                <c:pt idx="29903">
                  <c:v>0.109491</c:v>
                </c:pt>
                <c:pt idx="29904">
                  <c:v>0.110809</c:v>
                </c:pt>
                <c:pt idx="29905">
                  <c:v>0.112068</c:v>
                </c:pt>
                <c:pt idx="29906">
                  <c:v>0.113265</c:v>
                </c:pt>
                <c:pt idx="29907">
                  <c:v>0.114399</c:v>
                </c:pt>
                <c:pt idx="29908">
                  <c:v>0.115469</c:v>
                </c:pt>
                <c:pt idx="29909">
                  <c:v>0.11647200000000001</c:v>
                </c:pt>
                <c:pt idx="29910">
                  <c:v>0.117408</c:v>
                </c:pt>
                <c:pt idx="29911">
                  <c:v>0.11827600000000001</c:v>
                </c:pt>
                <c:pt idx="29912">
                  <c:v>0.119075</c:v>
                </c:pt>
                <c:pt idx="29913">
                  <c:v>0.11980300000000001</c:v>
                </c:pt>
                <c:pt idx="29914">
                  <c:v>0.120461</c:v>
                </c:pt>
                <c:pt idx="29915">
                  <c:v>0.121048</c:v>
                </c:pt>
                <c:pt idx="29916">
                  <c:v>0.12156400000000001</c:v>
                </c:pt>
                <c:pt idx="29917">
                  <c:v>0.12200800000000001</c:v>
                </c:pt>
                <c:pt idx="29918">
                  <c:v>0.12238</c:v>
                </c:pt>
                <c:pt idx="29919">
                  <c:v>0.122681</c:v>
                </c:pt>
                <c:pt idx="29920">
                  <c:v>0.12291000000000001</c:v>
                </c:pt>
                <c:pt idx="29921">
                  <c:v>0.123068</c:v>
                </c:pt>
                <c:pt idx="29922">
                  <c:v>0.123155</c:v>
                </c:pt>
                <c:pt idx="29923">
                  <c:v>0.123173</c:v>
                </c:pt>
                <c:pt idx="29924">
                  <c:v>0.123123</c:v>
                </c:pt>
                <c:pt idx="29925">
                  <c:v>0.123006</c:v>
                </c:pt>
                <c:pt idx="29926">
                  <c:v>0.122823</c:v>
                </c:pt>
                <c:pt idx="29927">
                  <c:v>0.12257700000000001</c:v>
                </c:pt>
                <c:pt idx="29928">
                  <c:v>0.122267</c:v>
                </c:pt>
                <c:pt idx="29929">
                  <c:v>0.121895</c:v>
                </c:pt>
                <c:pt idx="29930">
                  <c:v>0.121463</c:v>
                </c:pt>
                <c:pt idx="29931">
                  <c:v>0.120974</c:v>
                </c:pt>
                <c:pt idx="29932">
                  <c:v>0.120432</c:v>
                </c:pt>
                <c:pt idx="29933">
                  <c:v>0.119838</c:v>
                </c:pt>
                <c:pt idx="29934">
                  <c:v>0.119195</c:v>
                </c:pt>
                <c:pt idx="29935">
                  <c:v>0.118505</c:v>
                </c:pt>
                <c:pt idx="29936">
                  <c:v>0.117771</c:v>
                </c:pt>
                <c:pt idx="29937">
                  <c:v>0.116995</c:v>
                </c:pt>
                <c:pt idx="29938">
                  <c:v>0.116178</c:v>
                </c:pt>
                <c:pt idx="29939">
                  <c:v>0.11532299999999999</c:v>
                </c:pt>
                <c:pt idx="29940">
                  <c:v>0.114431</c:v>
                </c:pt>
                <c:pt idx="29941">
                  <c:v>0.113507</c:v>
                </c:pt>
                <c:pt idx="29942">
                  <c:v>0.112551</c:v>
                </c:pt>
                <c:pt idx="29943">
                  <c:v>0.111566</c:v>
                </c:pt>
                <c:pt idx="29944">
                  <c:v>0.110556</c:v>
                </c:pt>
                <c:pt idx="29945">
                  <c:v>0.109524</c:v>
                </c:pt>
                <c:pt idx="29946">
                  <c:v>0.108474</c:v>
                </c:pt>
                <c:pt idx="29947">
                  <c:v>0.107409</c:v>
                </c:pt>
                <c:pt idx="29948">
                  <c:v>0.106334</c:v>
                </c:pt>
                <c:pt idx="29949">
                  <c:v>0.10525</c:v>
                </c:pt>
                <c:pt idx="29950">
                  <c:v>0.10416</c:v>
                </c:pt>
                <c:pt idx="29951">
                  <c:v>0.10306800000000001</c:v>
                </c:pt>
                <c:pt idx="29952">
                  <c:v>0.101976</c:v>
                </c:pt>
                <c:pt idx="29953">
                  <c:v>0.10088800000000001</c:v>
                </c:pt>
                <c:pt idx="29954">
                  <c:v>9.9805900000000003E-2</c:v>
                </c:pt>
                <c:pt idx="29955">
                  <c:v>9.8733899999999999E-2</c:v>
                </c:pt>
                <c:pt idx="29956">
                  <c:v>9.76746E-2</c:v>
                </c:pt>
                <c:pt idx="29957">
                  <c:v>9.6630300000000002E-2</c:v>
                </c:pt>
                <c:pt idx="29958">
                  <c:v>9.56037E-2</c:v>
                </c:pt>
                <c:pt idx="29959">
                  <c:v>9.4597700000000007E-2</c:v>
                </c:pt>
                <c:pt idx="29960">
                  <c:v>9.3615199999999996E-2</c:v>
                </c:pt>
                <c:pt idx="29961">
                  <c:v>9.2658900000000002E-2</c:v>
                </c:pt>
                <c:pt idx="29962">
                  <c:v>9.1731099999999996E-2</c:v>
                </c:pt>
                <c:pt idx="29963">
                  <c:v>9.0833899999999995E-2</c:v>
                </c:pt>
                <c:pt idx="29964">
                  <c:v>8.9969300000000002E-2</c:v>
                </c:pt>
                <c:pt idx="29965">
                  <c:v>8.91401E-2</c:v>
                </c:pt>
                <c:pt idx="29966">
                  <c:v>8.8349200000000003E-2</c:v>
                </c:pt>
                <c:pt idx="29967">
                  <c:v>8.7598899999999993E-2</c:v>
                </c:pt>
                <c:pt idx="29968">
                  <c:v>8.6891300000000005E-2</c:v>
                </c:pt>
                <c:pt idx="29969">
                  <c:v>8.62285E-2</c:v>
                </c:pt>
                <c:pt idx="29970">
                  <c:v>8.5612099999999997E-2</c:v>
                </c:pt>
                <c:pt idx="29971">
                  <c:v>8.5043499999999994E-2</c:v>
                </c:pt>
                <c:pt idx="29972">
                  <c:v>8.4524199999999994E-2</c:v>
                </c:pt>
                <c:pt idx="29973">
                  <c:v>8.4056599999999995E-2</c:v>
                </c:pt>
                <c:pt idx="29974">
                  <c:v>8.3642499999999995E-2</c:v>
                </c:pt>
                <c:pt idx="29975">
                  <c:v>8.3282300000000004E-2</c:v>
                </c:pt>
                <c:pt idx="29976">
                  <c:v>8.29767E-2</c:v>
                </c:pt>
                <c:pt idx="29977">
                  <c:v>8.2726599999999997E-2</c:v>
                </c:pt>
                <c:pt idx="29978">
                  <c:v>8.2533200000000001E-2</c:v>
                </c:pt>
                <c:pt idx="29979">
                  <c:v>8.2397700000000004E-2</c:v>
                </c:pt>
                <c:pt idx="29980">
                  <c:v>8.2322099999999995E-2</c:v>
                </c:pt>
                <c:pt idx="29981">
                  <c:v>8.2307900000000003E-2</c:v>
                </c:pt>
                <c:pt idx="29982">
                  <c:v>8.2355300000000006E-2</c:v>
                </c:pt>
                <c:pt idx="29983">
                  <c:v>8.2464399999999993E-2</c:v>
                </c:pt>
                <c:pt idx="29984">
                  <c:v>8.2635299999999995E-2</c:v>
                </c:pt>
                <c:pt idx="29985">
                  <c:v>8.2868399999999995E-2</c:v>
                </c:pt>
                <c:pt idx="29986">
                  <c:v>8.3163799999999996E-2</c:v>
                </c:pt>
                <c:pt idx="29987">
                  <c:v>8.3521499999999999E-2</c:v>
                </c:pt>
                <c:pt idx="29988">
                  <c:v>8.3941000000000002E-2</c:v>
                </c:pt>
                <c:pt idx="29989">
                  <c:v>8.4421700000000002E-2</c:v>
                </c:pt>
                <c:pt idx="29990">
                  <c:v>8.4963399999999994E-2</c:v>
                </c:pt>
                <c:pt idx="29991">
                  <c:v>8.55654E-2</c:v>
                </c:pt>
                <c:pt idx="29992">
                  <c:v>8.6227200000000004E-2</c:v>
                </c:pt>
                <c:pt idx="29993">
                  <c:v>8.6948600000000001E-2</c:v>
                </c:pt>
                <c:pt idx="29994">
                  <c:v>8.7729699999999994E-2</c:v>
                </c:pt>
                <c:pt idx="29995">
                  <c:v>8.8570200000000002E-2</c:v>
                </c:pt>
                <c:pt idx="29996">
                  <c:v>8.9468500000000006E-2</c:v>
                </c:pt>
                <c:pt idx="29997">
                  <c:v>9.0422500000000003E-2</c:v>
                </c:pt>
                <c:pt idx="29998">
                  <c:v>9.1429499999999997E-2</c:v>
                </c:pt>
                <c:pt idx="29999">
                  <c:v>9.2486799999999994E-2</c:v>
                </c:pt>
                <c:pt idx="30000">
                  <c:v>9.35922E-2</c:v>
                </c:pt>
                <c:pt idx="30001">
                  <c:v>9.47432E-2</c:v>
                </c:pt>
                <c:pt idx="30002">
                  <c:v>9.5938099999999998E-2</c:v>
                </c:pt>
                <c:pt idx="30003">
                  <c:v>9.7175800000000007E-2</c:v>
                </c:pt>
                <c:pt idx="30004">
                  <c:v>9.8454899999999998E-2</c:v>
                </c:pt>
                <c:pt idx="30005">
                  <c:v>9.9772299999999994E-2</c:v>
                </c:pt>
                <c:pt idx="30006">
                  <c:v>0.10112400000000001</c:v>
                </c:pt>
                <c:pt idx="30007">
                  <c:v>0.102508</c:v>
                </c:pt>
                <c:pt idx="30008">
                  <c:v>0.103921</c:v>
                </c:pt>
                <c:pt idx="30009">
                  <c:v>0.105363</c:v>
                </c:pt>
                <c:pt idx="30010">
                  <c:v>0.10682899999999999</c:v>
                </c:pt>
                <c:pt idx="30011">
                  <c:v>0.108319</c:v>
                </c:pt>
                <c:pt idx="30012">
                  <c:v>0.109831</c:v>
                </c:pt>
                <c:pt idx="30013">
                  <c:v>0.111361</c:v>
                </c:pt>
                <c:pt idx="30014">
                  <c:v>0.11290799999999999</c:v>
                </c:pt>
                <c:pt idx="30015">
                  <c:v>0.114466</c:v>
                </c:pt>
                <c:pt idx="30016">
                  <c:v>0.116035</c:v>
                </c:pt>
                <c:pt idx="30017">
                  <c:v>0.11761000000000001</c:v>
                </c:pt>
                <c:pt idx="30018">
                  <c:v>0.11919</c:v>
                </c:pt>
                <c:pt idx="30019">
                  <c:v>0.12077300000000001</c:v>
                </c:pt>
                <c:pt idx="30020">
                  <c:v>0.12235799999999999</c:v>
                </c:pt>
                <c:pt idx="30021">
                  <c:v>0.123942</c:v>
                </c:pt>
                <c:pt idx="30022">
                  <c:v>0.12551999999999999</c:v>
                </c:pt>
                <c:pt idx="30023">
                  <c:v>0.12708700000000001</c:v>
                </c:pt>
                <c:pt idx="30024">
                  <c:v>0.12864100000000001</c:v>
                </c:pt>
                <c:pt idx="30025">
                  <c:v>0.13017799999999999</c:v>
                </c:pt>
                <c:pt idx="30026">
                  <c:v>0.131693</c:v>
                </c:pt>
                <c:pt idx="30027">
                  <c:v>0.13318199999999999</c:v>
                </c:pt>
                <c:pt idx="30028">
                  <c:v>0.13464300000000001</c:v>
                </c:pt>
                <c:pt idx="30029">
                  <c:v>0.136072</c:v>
                </c:pt>
                <c:pt idx="30030">
                  <c:v>0.137464</c:v>
                </c:pt>
                <c:pt idx="30031">
                  <c:v>0.13881599999999999</c:v>
                </c:pt>
                <c:pt idx="30032">
                  <c:v>0.140126</c:v>
                </c:pt>
                <c:pt idx="30033">
                  <c:v>0.14138999999999999</c:v>
                </c:pt>
                <c:pt idx="30034">
                  <c:v>0.14260400000000001</c:v>
                </c:pt>
                <c:pt idx="30035">
                  <c:v>0.143765</c:v>
                </c:pt>
                <c:pt idx="30036">
                  <c:v>0.14487</c:v>
                </c:pt>
                <c:pt idx="30037">
                  <c:v>0.14591499999999999</c:v>
                </c:pt>
                <c:pt idx="30038">
                  <c:v>0.146899</c:v>
                </c:pt>
                <c:pt idx="30039">
                  <c:v>0.147818</c:v>
                </c:pt>
                <c:pt idx="30040">
                  <c:v>0.148669</c:v>
                </c:pt>
                <c:pt idx="30041">
                  <c:v>0.149451</c:v>
                </c:pt>
                <c:pt idx="30042">
                  <c:v>0.15016099999999999</c:v>
                </c:pt>
                <c:pt idx="30043">
                  <c:v>0.15079500000000001</c:v>
                </c:pt>
                <c:pt idx="30044">
                  <c:v>0.15135199999999999</c:v>
                </c:pt>
                <c:pt idx="30045">
                  <c:v>0.15182699999999999</c:v>
                </c:pt>
                <c:pt idx="30046">
                  <c:v>0.15221999999999999</c:v>
                </c:pt>
                <c:pt idx="30047">
                  <c:v>0.152527</c:v>
                </c:pt>
                <c:pt idx="30048">
                  <c:v>0.15274699999999999</c:v>
                </c:pt>
                <c:pt idx="30049">
                  <c:v>0.15287600000000001</c:v>
                </c:pt>
                <c:pt idx="30050">
                  <c:v>0.15291399999999999</c:v>
                </c:pt>
                <c:pt idx="30051">
                  <c:v>0.15285699999999999</c:v>
                </c:pt>
                <c:pt idx="30052">
                  <c:v>0.15270600000000001</c:v>
                </c:pt>
                <c:pt idx="30053">
                  <c:v>0.15245700000000001</c:v>
                </c:pt>
                <c:pt idx="30054">
                  <c:v>0.152111</c:v>
                </c:pt>
                <c:pt idx="30055">
                  <c:v>0.15166399999999999</c:v>
                </c:pt>
                <c:pt idx="30056">
                  <c:v>0.151116</c:v>
                </c:pt>
                <c:pt idx="30057">
                  <c:v>0.15046599999999999</c:v>
                </c:pt>
                <c:pt idx="30058">
                  <c:v>0.14971300000000001</c:v>
                </c:pt>
                <c:pt idx="30059">
                  <c:v>0.14885699999999999</c:v>
                </c:pt>
                <c:pt idx="30060">
                  <c:v>0.147897</c:v>
                </c:pt>
                <c:pt idx="30061">
                  <c:v>0.14683299999999999</c:v>
                </c:pt>
                <c:pt idx="30062">
                  <c:v>0.14566499999999999</c:v>
                </c:pt>
                <c:pt idx="30063">
                  <c:v>0.14439299999999999</c:v>
                </c:pt>
                <c:pt idx="30064">
                  <c:v>0.14301800000000001</c:v>
                </c:pt>
                <c:pt idx="30065">
                  <c:v>0.14154</c:v>
                </c:pt>
                <c:pt idx="30066">
                  <c:v>0.139958</c:v>
                </c:pt>
                <c:pt idx="30067">
                  <c:v>0.13827500000000001</c:v>
                </c:pt>
                <c:pt idx="30068">
                  <c:v>0.13649</c:v>
                </c:pt>
                <c:pt idx="30069">
                  <c:v>0.13460800000000001</c:v>
                </c:pt>
                <c:pt idx="30070">
                  <c:v>0.13262699999999999</c:v>
                </c:pt>
                <c:pt idx="30071">
                  <c:v>0.130552</c:v>
                </c:pt>
                <c:pt idx="30072">
                  <c:v>0.128382</c:v>
                </c:pt>
                <c:pt idx="30073">
                  <c:v>0.12612000000000001</c:v>
                </c:pt>
                <c:pt idx="30074">
                  <c:v>0.123769</c:v>
                </c:pt>
                <c:pt idx="30075">
                  <c:v>0.12133099999999999</c:v>
                </c:pt>
                <c:pt idx="30076">
                  <c:v>0.118808</c:v>
                </c:pt>
                <c:pt idx="30077">
                  <c:v>0.116203</c:v>
                </c:pt>
                <c:pt idx="30078">
                  <c:v>0.11351899999999999</c:v>
                </c:pt>
                <c:pt idx="30079">
                  <c:v>0.110758</c:v>
                </c:pt>
                <c:pt idx="30080">
                  <c:v>0.10792499999999999</c:v>
                </c:pt>
                <c:pt idx="30081">
                  <c:v>0.10502300000000001</c:v>
                </c:pt>
                <c:pt idx="30082">
                  <c:v>0.10205500000000001</c:v>
                </c:pt>
                <c:pt idx="30083">
                  <c:v>9.9026900000000001E-2</c:v>
                </c:pt>
                <c:pt idx="30084">
                  <c:v>9.5941499999999999E-2</c:v>
                </c:pt>
                <c:pt idx="30085">
                  <c:v>9.2803099999999999E-2</c:v>
                </c:pt>
                <c:pt idx="30086">
                  <c:v>8.9615399999999998E-2</c:v>
                </c:pt>
                <c:pt idx="30087">
                  <c:v>8.6382500000000001E-2</c:v>
                </c:pt>
                <c:pt idx="30088">
                  <c:v>8.3108899999999999E-2</c:v>
                </c:pt>
                <c:pt idx="30089">
                  <c:v>7.9799499999999995E-2</c:v>
                </c:pt>
                <c:pt idx="30090">
                  <c:v>7.6459399999999997E-2</c:v>
                </c:pt>
                <c:pt idx="30091">
                  <c:v>7.3094199999999998E-2</c:v>
                </c:pt>
                <c:pt idx="30092">
                  <c:v>6.9708699999999998E-2</c:v>
                </c:pt>
                <c:pt idx="30093">
                  <c:v>6.63073E-2</c:v>
                </c:pt>
                <c:pt idx="30094">
                  <c:v>6.2893900000000003E-2</c:v>
                </c:pt>
                <c:pt idx="30095">
                  <c:v>5.9473900000000003E-2</c:v>
                </c:pt>
                <c:pt idx="30096">
                  <c:v>5.6052999999999999E-2</c:v>
                </c:pt>
                <c:pt idx="30097">
                  <c:v>5.2636700000000002E-2</c:v>
                </c:pt>
                <c:pt idx="30098">
                  <c:v>4.9230500000000003E-2</c:v>
                </c:pt>
                <c:pt idx="30099">
                  <c:v>4.5839900000000003E-2</c:v>
                </c:pt>
                <c:pt idx="30100">
                  <c:v>4.2470899999999999E-2</c:v>
                </c:pt>
                <c:pt idx="30101">
                  <c:v>3.9128900000000001E-2</c:v>
                </c:pt>
                <c:pt idx="30102">
                  <c:v>3.5818799999999998E-2</c:v>
                </c:pt>
                <c:pt idx="30103">
                  <c:v>3.2545299999999999E-2</c:v>
                </c:pt>
                <c:pt idx="30104">
                  <c:v>2.93139E-2</c:v>
                </c:pt>
                <c:pt idx="30105">
                  <c:v>2.6130400000000002E-2</c:v>
                </c:pt>
                <c:pt idx="30106">
                  <c:v>2.30017E-2</c:v>
                </c:pt>
                <c:pt idx="30107">
                  <c:v>1.9934899999999998E-2</c:v>
                </c:pt>
                <c:pt idx="30108">
                  <c:v>1.6935800000000001E-2</c:v>
                </c:pt>
                <c:pt idx="30109">
                  <c:v>1.40071E-2</c:v>
                </c:pt>
                <c:pt idx="30110">
                  <c:v>1.1151700000000001E-2</c:v>
                </c:pt>
                <c:pt idx="30111" formatCode="0.00E+00">
                  <c:v>8.3746700000000007E-3</c:v>
                </c:pt>
                <c:pt idx="30112" formatCode="0.00E+00">
                  <c:v>5.6811300000000004E-3</c:v>
                </c:pt>
                <c:pt idx="30113" formatCode="0.00E+00">
                  <c:v>3.07516E-3</c:v>
                </c:pt>
                <c:pt idx="30114" formatCode="0.00E+00">
                  <c:v>5.6066999999999998E-4</c:v>
                </c:pt>
                <c:pt idx="30115" formatCode="0.00E+00">
                  <c:v>-1.8580199999999999E-3</c:v>
                </c:pt>
                <c:pt idx="30116" formatCode="0.00E+00">
                  <c:v>-4.1765500000000002E-3</c:v>
                </c:pt>
                <c:pt idx="30117" formatCode="0.00E+00">
                  <c:v>-6.3911699999999998E-3</c:v>
                </c:pt>
                <c:pt idx="30118" formatCode="0.00E+00">
                  <c:v>-8.4986000000000003E-3</c:v>
                </c:pt>
                <c:pt idx="30119">
                  <c:v>-1.04955E-2</c:v>
                </c:pt>
                <c:pt idx="30120">
                  <c:v>-1.23789E-2</c:v>
                </c:pt>
                <c:pt idx="30121">
                  <c:v>-1.41458E-2</c:v>
                </c:pt>
                <c:pt idx="30122">
                  <c:v>-1.57933E-2</c:v>
                </c:pt>
                <c:pt idx="30123">
                  <c:v>-1.7318400000000001E-2</c:v>
                </c:pt>
                <c:pt idx="30124">
                  <c:v>-1.87178E-2</c:v>
                </c:pt>
                <c:pt idx="30125">
                  <c:v>-1.9989E-2</c:v>
                </c:pt>
                <c:pt idx="30126">
                  <c:v>-2.11299E-2</c:v>
                </c:pt>
                <c:pt idx="30127">
                  <c:v>-2.2138700000000001E-2</c:v>
                </c:pt>
                <c:pt idx="30128">
                  <c:v>-2.3013200000000001E-2</c:v>
                </c:pt>
                <c:pt idx="30129">
                  <c:v>-2.3751000000000001E-2</c:v>
                </c:pt>
                <c:pt idx="30130">
                  <c:v>-2.4349900000000001E-2</c:v>
                </c:pt>
                <c:pt idx="30131">
                  <c:v>-2.4808899999999998E-2</c:v>
                </c:pt>
                <c:pt idx="30132">
                  <c:v>-2.5127199999999999E-2</c:v>
                </c:pt>
                <c:pt idx="30133">
                  <c:v>-2.5303900000000001E-2</c:v>
                </c:pt>
                <c:pt idx="30134">
                  <c:v>-2.5338200000000002E-2</c:v>
                </c:pt>
                <c:pt idx="30135">
                  <c:v>-2.5229600000000001E-2</c:v>
                </c:pt>
                <c:pt idx="30136">
                  <c:v>-2.4977800000000001E-2</c:v>
                </c:pt>
                <c:pt idx="30137">
                  <c:v>-2.4583000000000001E-2</c:v>
                </c:pt>
                <c:pt idx="30138">
                  <c:v>-2.40457E-2</c:v>
                </c:pt>
                <c:pt idx="30139">
                  <c:v>-2.3366499999999998E-2</c:v>
                </c:pt>
                <c:pt idx="30140">
                  <c:v>-2.2546299999999998E-2</c:v>
                </c:pt>
                <c:pt idx="30141">
                  <c:v>-2.15862E-2</c:v>
                </c:pt>
                <c:pt idx="30142">
                  <c:v>-2.0487399999999999E-2</c:v>
                </c:pt>
                <c:pt idx="30143">
                  <c:v>-1.92517E-2</c:v>
                </c:pt>
                <c:pt idx="30144">
                  <c:v>-1.7880799999999999E-2</c:v>
                </c:pt>
                <c:pt idx="30145">
                  <c:v>-1.63768E-2</c:v>
                </c:pt>
                <c:pt idx="30146">
                  <c:v>-1.47422E-2</c:v>
                </c:pt>
                <c:pt idx="30147">
                  <c:v>-1.29798E-2</c:v>
                </c:pt>
                <c:pt idx="30148">
                  <c:v>-1.1092599999999999E-2</c:v>
                </c:pt>
                <c:pt idx="30149" formatCode="0.00E+00">
                  <c:v>-9.0837000000000001E-3</c:v>
                </c:pt>
                <c:pt idx="30150" formatCode="0.00E+00">
                  <c:v>-6.9562499999999998E-3</c:v>
                </c:pt>
                <c:pt idx="30151" formatCode="0.00E+00">
                  <c:v>-4.71361E-3</c:v>
                </c:pt>
                <c:pt idx="30152" formatCode="0.00E+00">
                  <c:v>-2.3590899999999999E-3</c:v>
                </c:pt>
                <c:pt idx="30153" formatCode="0.00E+00">
                  <c:v>1.03564E-4</c:v>
                </c:pt>
                <c:pt idx="30154" formatCode="0.00E+00">
                  <c:v>2.67008E-3</c:v>
                </c:pt>
                <c:pt idx="30155" formatCode="0.00E+00">
                  <c:v>5.3361299999999997E-3</c:v>
                </c:pt>
                <c:pt idx="30156" formatCode="0.00E+00">
                  <c:v>8.0977500000000008E-3</c:v>
                </c:pt>
                <c:pt idx="30157">
                  <c:v>1.09511E-2</c:v>
                </c:pt>
                <c:pt idx="30158">
                  <c:v>1.3891799999999999E-2</c:v>
                </c:pt>
                <c:pt idx="30159">
                  <c:v>1.6915099999999999E-2</c:v>
                </c:pt>
                <c:pt idx="30160">
                  <c:v>2.00159E-2</c:v>
                </c:pt>
                <c:pt idx="30161">
                  <c:v>2.3189000000000001E-2</c:v>
                </c:pt>
                <c:pt idx="30162">
                  <c:v>2.6429299999999999E-2</c:v>
                </c:pt>
                <c:pt idx="30163">
                  <c:v>2.9731400000000002E-2</c:v>
                </c:pt>
                <c:pt idx="30164">
                  <c:v>3.3090099999999997E-2</c:v>
                </c:pt>
                <c:pt idx="30165">
                  <c:v>3.6499700000000003E-2</c:v>
                </c:pt>
                <c:pt idx="30166">
                  <c:v>3.9954700000000003E-2</c:v>
                </c:pt>
                <c:pt idx="30167">
                  <c:v>4.34499E-2</c:v>
                </c:pt>
                <c:pt idx="30168">
                  <c:v>4.6980300000000003E-2</c:v>
                </c:pt>
                <c:pt idx="30169">
                  <c:v>5.0540300000000003E-2</c:v>
                </c:pt>
                <c:pt idx="30170">
                  <c:v>5.4123900000000003E-2</c:v>
                </c:pt>
                <c:pt idx="30171">
                  <c:v>5.7725199999999997E-2</c:v>
                </c:pt>
                <c:pt idx="30172">
                  <c:v>6.1338200000000002E-2</c:v>
                </c:pt>
                <c:pt idx="30173">
                  <c:v>6.4957200000000007E-2</c:v>
                </c:pt>
                <c:pt idx="30174">
                  <c:v>6.8576600000000001E-2</c:v>
                </c:pt>
                <c:pt idx="30175">
                  <c:v>7.2190699999999997E-2</c:v>
                </c:pt>
                <c:pt idx="30176">
                  <c:v>7.5794E-2</c:v>
                </c:pt>
                <c:pt idx="30177">
                  <c:v>7.9381800000000002E-2</c:v>
                </c:pt>
                <c:pt idx="30178">
                  <c:v>8.2948800000000003E-2</c:v>
                </c:pt>
                <c:pt idx="30179">
                  <c:v>8.6489899999999995E-2</c:v>
                </c:pt>
                <c:pt idx="30180">
                  <c:v>8.9999300000000004E-2</c:v>
                </c:pt>
                <c:pt idx="30181">
                  <c:v>9.3471299999999993E-2</c:v>
                </c:pt>
                <c:pt idx="30182">
                  <c:v>9.6900500000000001E-2</c:v>
                </c:pt>
                <c:pt idx="30183">
                  <c:v>0.100282</c:v>
                </c:pt>
                <c:pt idx="30184">
                  <c:v>0.10360999999999999</c:v>
                </c:pt>
                <c:pt idx="30185">
                  <c:v>0.10688</c:v>
                </c:pt>
                <c:pt idx="30186">
                  <c:v>0.110085</c:v>
                </c:pt>
                <c:pt idx="30187">
                  <c:v>0.113222</c:v>
                </c:pt>
                <c:pt idx="30188">
                  <c:v>0.116284</c:v>
                </c:pt>
                <c:pt idx="30189">
                  <c:v>0.119268</c:v>
                </c:pt>
                <c:pt idx="30190">
                  <c:v>0.122169</c:v>
                </c:pt>
                <c:pt idx="30191">
                  <c:v>0.124983</c:v>
                </c:pt>
                <c:pt idx="30192">
                  <c:v>0.12770599999999999</c:v>
                </c:pt>
                <c:pt idx="30193">
                  <c:v>0.130333</c:v>
                </c:pt>
                <c:pt idx="30194">
                  <c:v>0.13286000000000001</c:v>
                </c:pt>
                <c:pt idx="30195">
                  <c:v>0.13528299999999999</c:v>
                </c:pt>
                <c:pt idx="30196">
                  <c:v>0.1376</c:v>
                </c:pt>
                <c:pt idx="30197">
                  <c:v>0.13980500000000001</c:v>
                </c:pt>
                <c:pt idx="30198">
                  <c:v>0.141898</c:v>
                </c:pt>
                <c:pt idx="30199">
                  <c:v>0.143875</c:v>
                </c:pt>
                <c:pt idx="30200">
                  <c:v>0.145733</c:v>
                </c:pt>
                <c:pt idx="30201">
                  <c:v>0.14746999999999999</c:v>
                </c:pt>
                <c:pt idx="30202">
                  <c:v>0.14908299999999999</c:v>
                </c:pt>
                <c:pt idx="30203">
                  <c:v>0.15057100000000001</c:v>
                </c:pt>
                <c:pt idx="30204">
                  <c:v>0.15193300000000001</c:v>
                </c:pt>
                <c:pt idx="30205">
                  <c:v>0.153167</c:v>
                </c:pt>
                <c:pt idx="30206">
                  <c:v>0.15426999999999999</c:v>
                </c:pt>
                <c:pt idx="30207">
                  <c:v>0.15524199999999999</c:v>
                </c:pt>
                <c:pt idx="30208">
                  <c:v>0.156082</c:v>
                </c:pt>
                <c:pt idx="30209">
                  <c:v>0.15678900000000001</c:v>
                </c:pt>
                <c:pt idx="30210">
                  <c:v>0.157364</c:v>
                </c:pt>
                <c:pt idx="30211">
                  <c:v>0.157804</c:v>
                </c:pt>
                <c:pt idx="30212">
                  <c:v>0.158111</c:v>
                </c:pt>
                <c:pt idx="30213">
                  <c:v>0.15828300000000001</c:v>
                </c:pt>
                <c:pt idx="30214">
                  <c:v>0.15832099999999999</c:v>
                </c:pt>
                <c:pt idx="30215">
                  <c:v>0.158224</c:v>
                </c:pt>
                <c:pt idx="30216">
                  <c:v>0.157994</c:v>
                </c:pt>
                <c:pt idx="30217">
                  <c:v>0.15763199999999999</c:v>
                </c:pt>
                <c:pt idx="30218">
                  <c:v>0.157139</c:v>
                </c:pt>
                <c:pt idx="30219">
                  <c:v>0.15651499999999999</c:v>
                </c:pt>
                <c:pt idx="30220">
                  <c:v>0.15576200000000001</c:v>
                </c:pt>
                <c:pt idx="30221">
                  <c:v>0.15488099999999999</c:v>
                </c:pt>
                <c:pt idx="30222">
                  <c:v>0.15387400000000001</c:v>
                </c:pt>
                <c:pt idx="30223">
                  <c:v>0.15274199999999999</c:v>
                </c:pt>
                <c:pt idx="30224">
                  <c:v>0.15148800000000001</c:v>
                </c:pt>
                <c:pt idx="30225">
                  <c:v>0.150114</c:v>
                </c:pt>
                <c:pt idx="30226">
                  <c:v>0.14862400000000001</c:v>
                </c:pt>
                <c:pt idx="30227">
                  <c:v>0.14701900000000001</c:v>
                </c:pt>
                <c:pt idx="30228">
                  <c:v>0.14530399999999999</c:v>
                </c:pt>
                <c:pt idx="30229">
                  <c:v>0.14348</c:v>
                </c:pt>
                <c:pt idx="30230">
                  <c:v>0.14155100000000001</c:v>
                </c:pt>
                <c:pt idx="30231">
                  <c:v>0.13952000000000001</c:v>
                </c:pt>
                <c:pt idx="30232">
                  <c:v>0.13739000000000001</c:v>
                </c:pt>
                <c:pt idx="30233">
                  <c:v>0.13516400000000001</c:v>
                </c:pt>
                <c:pt idx="30234">
                  <c:v>0.13284499999999999</c:v>
                </c:pt>
                <c:pt idx="30235">
                  <c:v>0.130437</c:v>
                </c:pt>
                <c:pt idx="30236">
                  <c:v>0.127943</c:v>
                </c:pt>
                <c:pt idx="30237">
                  <c:v>0.12536800000000001</c:v>
                </c:pt>
                <c:pt idx="30238">
                  <c:v>0.122714</c:v>
                </c:pt>
                <c:pt idx="30239">
                  <c:v>0.119987</c:v>
                </c:pt>
                <c:pt idx="30240">
                  <c:v>0.117189</c:v>
                </c:pt>
                <c:pt idx="30241">
                  <c:v>0.114326</c:v>
                </c:pt>
                <c:pt idx="30242">
                  <c:v>0.111402</c:v>
                </c:pt>
                <c:pt idx="30243">
                  <c:v>0.10842</c:v>
                </c:pt>
                <c:pt idx="30244">
                  <c:v>0.10538500000000001</c:v>
                </c:pt>
                <c:pt idx="30245">
                  <c:v>0.102302</c:v>
                </c:pt>
                <c:pt idx="30246">
                  <c:v>9.9174700000000005E-2</c:v>
                </c:pt>
                <c:pt idx="30247">
                  <c:v>9.6008499999999997E-2</c:v>
                </c:pt>
                <c:pt idx="30248">
                  <c:v>9.2807899999999999E-2</c:v>
                </c:pt>
                <c:pt idx="30249">
                  <c:v>8.9577500000000004E-2</c:v>
                </c:pt>
                <c:pt idx="30250">
                  <c:v>8.6321499999999995E-2</c:v>
                </c:pt>
                <c:pt idx="30251">
                  <c:v>8.3044400000000004E-2</c:v>
                </c:pt>
                <c:pt idx="30252">
                  <c:v>7.9750100000000004E-2</c:v>
                </c:pt>
                <c:pt idx="30253">
                  <c:v>7.6442800000000005E-2</c:v>
                </c:pt>
                <c:pt idx="30254">
                  <c:v>7.31271E-2</c:v>
                </c:pt>
                <c:pt idx="30255">
                  <c:v>6.9808300000000004E-2</c:v>
                </c:pt>
                <c:pt idx="30256">
                  <c:v>6.6491499999999995E-2</c:v>
                </c:pt>
                <c:pt idx="30257">
                  <c:v>6.3181100000000004E-2</c:v>
                </c:pt>
                <c:pt idx="30258">
                  <c:v>5.9881700000000003E-2</c:v>
                </c:pt>
                <c:pt idx="30259">
                  <c:v>5.6598000000000002E-2</c:v>
                </c:pt>
                <c:pt idx="30260">
                  <c:v>5.3334300000000001E-2</c:v>
                </c:pt>
                <c:pt idx="30261">
                  <c:v>5.0095000000000001E-2</c:v>
                </c:pt>
                <c:pt idx="30262">
                  <c:v>4.6884200000000001E-2</c:v>
                </c:pt>
                <c:pt idx="30263">
                  <c:v>4.3706000000000002E-2</c:v>
                </c:pt>
                <c:pt idx="30264">
                  <c:v>4.0564200000000002E-2</c:v>
                </c:pt>
                <c:pt idx="30265">
                  <c:v>3.7462299999999997E-2</c:v>
                </c:pt>
                <c:pt idx="30266">
                  <c:v>3.4403999999999997E-2</c:v>
                </c:pt>
                <c:pt idx="30267">
                  <c:v>3.1392900000000001E-2</c:v>
                </c:pt>
                <c:pt idx="30268">
                  <c:v>2.8432900000000001E-2</c:v>
                </c:pt>
                <c:pt idx="30269">
                  <c:v>2.5527999999999999E-2</c:v>
                </c:pt>
                <c:pt idx="30270">
                  <c:v>2.2681799999999998E-2</c:v>
                </c:pt>
                <c:pt idx="30271">
                  <c:v>1.9897700000000001E-2</c:v>
                </c:pt>
                <c:pt idx="30272">
                  <c:v>1.71789E-2</c:v>
                </c:pt>
                <c:pt idx="30273">
                  <c:v>1.4527999999999999E-2</c:v>
                </c:pt>
                <c:pt idx="30274">
                  <c:v>1.1947599999999999E-2</c:v>
                </c:pt>
                <c:pt idx="30275" formatCode="0.00E+00">
                  <c:v>9.4404099999999998E-3</c:v>
                </c:pt>
                <c:pt idx="30276" formatCode="0.00E+00">
                  <c:v>7.0089999999999996E-3</c:v>
                </c:pt>
                <c:pt idx="30277" formatCode="0.00E+00">
                  <c:v>4.6554500000000002E-3</c:v>
                </c:pt>
                <c:pt idx="30278" formatCode="0.00E+00">
                  <c:v>2.3821300000000001E-3</c:v>
                </c:pt>
                <c:pt idx="30279" formatCode="0.00E+00">
                  <c:v>1.9173500000000001E-4</c:v>
                </c:pt>
                <c:pt idx="30280" formatCode="0.00E+00">
                  <c:v>-1.91366E-3</c:v>
                </c:pt>
                <c:pt idx="30281" formatCode="0.00E+00">
                  <c:v>-3.9328699999999998E-3</c:v>
                </c:pt>
                <c:pt idx="30282" formatCode="0.00E+00">
                  <c:v>-5.8645600000000004E-3</c:v>
                </c:pt>
                <c:pt idx="30283" formatCode="0.00E+00">
                  <c:v>-7.7068099999999997E-3</c:v>
                </c:pt>
                <c:pt idx="30284" formatCode="0.00E+00">
                  <c:v>-9.4577499999999991E-3</c:v>
                </c:pt>
                <c:pt idx="30285">
                  <c:v>-1.11159E-2</c:v>
                </c:pt>
                <c:pt idx="30286">
                  <c:v>-1.26798E-2</c:v>
                </c:pt>
                <c:pt idx="30287">
                  <c:v>-1.41479E-2</c:v>
                </c:pt>
                <c:pt idx="30288">
                  <c:v>-1.55193E-2</c:v>
                </c:pt>
                <c:pt idx="30289">
                  <c:v>-1.6793499999999999E-2</c:v>
                </c:pt>
                <c:pt idx="30290">
                  <c:v>-1.7970300000000002E-2</c:v>
                </c:pt>
                <c:pt idx="30291">
                  <c:v>-1.9049799999999999E-2</c:v>
                </c:pt>
                <c:pt idx="30292">
                  <c:v>-2.00311E-2</c:v>
                </c:pt>
                <c:pt idx="30293">
                  <c:v>-2.09132E-2</c:v>
                </c:pt>
                <c:pt idx="30294">
                  <c:v>-2.1694399999999999E-2</c:v>
                </c:pt>
                <c:pt idx="30295">
                  <c:v>-2.2373400000000002E-2</c:v>
                </c:pt>
                <c:pt idx="30296">
                  <c:v>-2.2952E-2</c:v>
                </c:pt>
                <c:pt idx="30297">
                  <c:v>-2.3433200000000001E-2</c:v>
                </c:pt>
                <c:pt idx="30298">
                  <c:v>-2.3818800000000001E-2</c:v>
                </c:pt>
                <c:pt idx="30299">
                  <c:v>-2.4109499999999999E-2</c:v>
                </c:pt>
                <c:pt idx="30300">
                  <c:v>-2.4306600000000001E-2</c:v>
                </c:pt>
                <c:pt idx="30301">
                  <c:v>-2.4411700000000001E-2</c:v>
                </c:pt>
                <c:pt idx="30302">
                  <c:v>-2.44266E-2</c:v>
                </c:pt>
                <c:pt idx="30303">
                  <c:v>-2.4352800000000001E-2</c:v>
                </c:pt>
                <c:pt idx="30304">
                  <c:v>-2.4192499999999999E-2</c:v>
                </c:pt>
                <c:pt idx="30305">
                  <c:v>-2.3947800000000002E-2</c:v>
                </c:pt>
                <c:pt idx="30306">
                  <c:v>-2.36209E-2</c:v>
                </c:pt>
                <c:pt idx="30307">
                  <c:v>-2.3214200000000001E-2</c:v>
                </c:pt>
                <c:pt idx="30308">
                  <c:v>-2.2730400000000001E-2</c:v>
                </c:pt>
                <c:pt idx="30309">
                  <c:v>-2.2172299999999999E-2</c:v>
                </c:pt>
                <c:pt idx="30310">
                  <c:v>-2.15429E-2</c:v>
                </c:pt>
                <c:pt idx="30311">
                  <c:v>-2.08449E-2</c:v>
                </c:pt>
                <c:pt idx="30312">
                  <c:v>-2.0080899999999999E-2</c:v>
                </c:pt>
                <c:pt idx="30313">
                  <c:v>-1.92541E-2</c:v>
                </c:pt>
                <c:pt idx="30314">
                  <c:v>-1.83679E-2</c:v>
                </c:pt>
                <c:pt idx="30315">
                  <c:v>-1.7425199999999998E-2</c:v>
                </c:pt>
                <c:pt idx="30316">
                  <c:v>-1.64289E-2</c:v>
                </c:pt>
                <c:pt idx="30317">
                  <c:v>-1.5381799999999999E-2</c:v>
                </c:pt>
                <c:pt idx="30318">
                  <c:v>-1.42874E-2</c:v>
                </c:pt>
                <c:pt idx="30319">
                  <c:v>-1.3148999999999999E-2</c:v>
                </c:pt>
                <c:pt idx="30320">
                  <c:v>-1.1970099999999999E-2</c:v>
                </c:pt>
                <c:pt idx="30321">
                  <c:v>-1.0754100000000001E-2</c:v>
                </c:pt>
                <c:pt idx="30322" formatCode="0.00E+00">
                  <c:v>-9.5046599999999998E-3</c:v>
                </c:pt>
                <c:pt idx="30323" formatCode="0.00E+00">
                  <c:v>-8.2254900000000002E-3</c:v>
                </c:pt>
                <c:pt idx="30324" formatCode="0.00E+00">
                  <c:v>-6.9205999999999998E-3</c:v>
                </c:pt>
                <c:pt idx="30325" formatCode="0.00E+00">
                  <c:v>-5.5939700000000002E-3</c:v>
                </c:pt>
                <c:pt idx="30326" formatCode="0.00E+00">
                  <c:v>-4.2492500000000004E-3</c:v>
                </c:pt>
                <c:pt idx="30327" formatCode="0.00E+00">
                  <c:v>-2.8901199999999999E-3</c:v>
                </c:pt>
                <c:pt idx="30328" formatCode="0.00E+00">
                  <c:v>-1.52056E-3</c:v>
                </c:pt>
                <c:pt idx="30329" formatCode="0.00E+00">
                  <c:v>-1.4471199999999999E-4</c:v>
                </c:pt>
                <c:pt idx="30330" formatCode="0.00E+00">
                  <c:v>1.2335E-3</c:v>
                </c:pt>
                <c:pt idx="30331" formatCode="0.00E+00">
                  <c:v>2.6105299999999998E-3</c:v>
                </c:pt>
                <c:pt idx="30332" formatCode="0.00E+00">
                  <c:v>3.9828099999999998E-3</c:v>
                </c:pt>
                <c:pt idx="30333" formatCode="0.00E+00">
                  <c:v>5.34645E-3</c:v>
                </c:pt>
                <c:pt idx="30334" formatCode="0.00E+00">
                  <c:v>6.6974900000000004E-3</c:v>
                </c:pt>
                <c:pt idx="30335" formatCode="0.00E+00">
                  <c:v>8.0322999999999992E-3</c:v>
                </c:pt>
                <c:pt idx="30336" formatCode="0.00E+00">
                  <c:v>9.3477000000000005E-3</c:v>
                </c:pt>
                <c:pt idx="30337">
                  <c:v>1.0640699999999999E-2</c:v>
                </c:pt>
                <c:pt idx="30338">
                  <c:v>1.1907900000000001E-2</c:v>
                </c:pt>
                <c:pt idx="30339">
                  <c:v>1.3146100000000001E-2</c:v>
                </c:pt>
                <c:pt idx="30340">
                  <c:v>1.4352E-2</c:v>
                </c:pt>
                <c:pt idx="30341">
                  <c:v>1.55222E-2</c:v>
                </c:pt>
                <c:pt idx="30342">
                  <c:v>1.6653500000000002E-2</c:v>
                </c:pt>
                <c:pt idx="30343">
                  <c:v>1.7742899999999999E-2</c:v>
                </c:pt>
                <c:pt idx="30344">
                  <c:v>1.87879E-2</c:v>
                </c:pt>
                <c:pt idx="30345">
                  <c:v>1.9785799999999999E-2</c:v>
                </c:pt>
                <c:pt idx="30346">
                  <c:v>2.0734200000000001E-2</c:v>
                </c:pt>
                <c:pt idx="30347">
                  <c:v>2.1630300000000002E-2</c:v>
                </c:pt>
                <c:pt idx="30348">
                  <c:v>2.2471700000000001E-2</c:v>
                </c:pt>
                <c:pt idx="30349">
                  <c:v>2.3256300000000001E-2</c:v>
                </c:pt>
                <c:pt idx="30350">
                  <c:v>2.3982099999999999E-2</c:v>
                </c:pt>
                <c:pt idx="30351">
                  <c:v>2.46474E-2</c:v>
                </c:pt>
                <c:pt idx="30352">
                  <c:v>2.5250399999999999E-2</c:v>
                </c:pt>
                <c:pt idx="30353">
                  <c:v>2.5789400000000001E-2</c:v>
                </c:pt>
                <c:pt idx="30354">
                  <c:v>2.6262799999999999E-2</c:v>
                </c:pt>
                <c:pt idx="30355">
                  <c:v>2.6669499999999999E-2</c:v>
                </c:pt>
                <c:pt idx="30356">
                  <c:v>2.7008500000000001E-2</c:v>
                </c:pt>
                <c:pt idx="30357">
                  <c:v>2.7278799999999999E-2</c:v>
                </c:pt>
                <c:pt idx="30358">
                  <c:v>2.74796E-2</c:v>
                </c:pt>
                <c:pt idx="30359">
                  <c:v>2.76104E-2</c:v>
                </c:pt>
                <c:pt idx="30360">
                  <c:v>2.7670699999999999E-2</c:v>
                </c:pt>
                <c:pt idx="30361">
                  <c:v>2.7660400000000002E-2</c:v>
                </c:pt>
                <c:pt idx="30362">
                  <c:v>2.7579300000000001E-2</c:v>
                </c:pt>
                <c:pt idx="30363">
                  <c:v>2.74275E-2</c:v>
                </c:pt>
                <c:pt idx="30364">
                  <c:v>2.7205900000000002E-2</c:v>
                </c:pt>
                <c:pt idx="30365">
                  <c:v>2.6915499999999998E-2</c:v>
                </c:pt>
                <c:pt idx="30366">
                  <c:v>2.6557399999999998E-2</c:v>
                </c:pt>
                <c:pt idx="30367">
                  <c:v>2.6132300000000001E-2</c:v>
                </c:pt>
                <c:pt idx="30368">
                  <c:v>2.5640799999999998E-2</c:v>
                </c:pt>
                <c:pt idx="30369">
                  <c:v>2.5083600000000001E-2</c:v>
                </c:pt>
                <c:pt idx="30370">
                  <c:v>2.44622E-2</c:v>
                </c:pt>
                <c:pt idx="30371">
                  <c:v>2.3778199999999999E-2</c:v>
                </c:pt>
                <c:pt idx="30372">
                  <c:v>2.3033399999999999E-2</c:v>
                </c:pt>
                <c:pt idx="30373">
                  <c:v>2.22293E-2</c:v>
                </c:pt>
                <c:pt idx="30374">
                  <c:v>2.1367799999999999E-2</c:v>
                </c:pt>
                <c:pt idx="30375">
                  <c:v>2.0451E-2</c:v>
                </c:pt>
                <c:pt idx="30376">
                  <c:v>1.9481200000000001E-2</c:v>
                </c:pt>
                <c:pt idx="30377">
                  <c:v>1.8460600000000001E-2</c:v>
                </c:pt>
                <c:pt idx="30378">
                  <c:v>1.7391799999999999E-2</c:v>
                </c:pt>
                <c:pt idx="30379">
                  <c:v>1.6277099999999999E-2</c:v>
                </c:pt>
                <c:pt idx="30380">
                  <c:v>1.5119199999999999E-2</c:v>
                </c:pt>
                <c:pt idx="30381">
                  <c:v>1.39212E-2</c:v>
                </c:pt>
                <c:pt idx="30382">
                  <c:v>1.2686299999999999E-2</c:v>
                </c:pt>
                <c:pt idx="30383">
                  <c:v>1.1417399999999999E-2</c:v>
                </c:pt>
                <c:pt idx="30384">
                  <c:v>1.0117299999999999E-2</c:v>
                </c:pt>
                <c:pt idx="30385" formatCode="0.00E+00">
                  <c:v>8.7893099999999998E-3</c:v>
                </c:pt>
                <c:pt idx="30386" formatCode="0.00E+00">
                  <c:v>7.4370399999999998E-3</c:v>
                </c:pt>
                <c:pt idx="30387" formatCode="0.00E+00">
                  <c:v>6.0640900000000003E-3</c:v>
                </c:pt>
                <c:pt idx="30388" formatCode="0.00E+00">
                  <c:v>4.67388E-3</c:v>
                </c:pt>
                <c:pt idx="30389" formatCode="0.00E+00">
                  <c:v>3.26977E-3</c:v>
                </c:pt>
                <c:pt idx="30390" formatCode="0.00E+00">
                  <c:v>1.8552900000000001E-3</c:v>
                </c:pt>
                <c:pt idx="30391" formatCode="0.00E+00">
                  <c:v>4.3417599999999998E-4</c:v>
                </c:pt>
                <c:pt idx="30392" formatCode="0.00E+00">
                  <c:v>-9.8997499999999993E-4</c:v>
                </c:pt>
                <c:pt idx="30393" formatCode="0.00E+00">
                  <c:v>-2.4138100000000002E-3</c:v>
                </c:pt>
                <c:pt idx="30394" formatCode="0.00E+00">
                  <c:v>-3.83395E-3</c:v>
                </c:pt>
                <c:pt idx="30395" formatCode="0.00E+00">
                  <c:v>-5.2470700000000004E-3</c:v>
                </c:pt>
                <c:pt idx="30396" formatCode="0.00E+00">
                  <c:v>-6.6497500000000003E-3</c:v>
                </c:pt>
                <c:pt idx="30397" formatCode="0.00E+00">
                  <c:v>-8.0382000000000006E-3</c:v>
                </c:pt>
                <c:pt idx="30398" formatCode="0.00E+00">
                  <c:v>-9.4084800000000003E-3</c:v>
                </c:pt>
                <c:pt idx="30399">
                  <c:v>-1.0756699999999999E-2</c:v>
                </c:pt>
                <c:pt idx="30400">
                  <c:v>-1.20792E-2</c:v>
                </c:pt>
                <c:pt idx="30401">
                  <c:v>-1.33724E-2</c:v>
                </c:pt>
                <c:pt idx="30402">
                  <c:v>-1.46328E-2</c:v>
                </c:pt>
                <c:pt idx="30403">
                  <c:v>-1.5856700000000001E-2</c:v>
                </c:pt>
                <c:pt idx="30404">
                  <c:v>-1.7040400000000001E-2</c:v>
                </c:pt>
                <c:pt idx="30405">
                  <c:v>-1.8180100000000001E-2</c:v>
                </c:pt>
                <c:pt idx="30406">
                  <c:v>-1.9272600000000001E-2</c:v>
                </c:pt>
                <c:pt idx="30407">
                  <c:v>-2.03149E-2</c:v>
                </c:pt>
                <c:pt idx="30408">
                  <c:v>-2.1304300000000002E-2</c:v>
                </c:pt>
                <c:pt idx="30409">
                  <c:v>-2.2237400000000001E-2</c:v>
                </c:pt>
                <c:pt idx="30410">
                  <c:v>-2.3111099999999999E-2</c:v>
                </c:pt>
                <c:pt idx="30411">
                  <c:v>-2.3922300000000001E-2</c:v>
                </c:pt>
                <c:pt idx="30412">
                  <c:v>-2.46679E-2</c:v>
                </c:pt>
                <c:pt idx="30413">
                  <c:v>-2.5345300000000001E-2</c:v>
                </c:pt>
                <c:pt idx="30414">
                  <c:v>-2.5952099999999999E-2</c:v>
                </c:pt>
                <c:pt idx="30415">
                  <c:v>-2.6485999999999999E-2</c:v>
                </c:pt>
                <c:pt idx="30416">
                  <c:v>-2.6944300000000001E-2</c:v>
                </c:pt>
                <c:pt idx="30417">
                  <c:v>-2.73247E-2</c:v>
                </c:pt>
                <c:pt idx="30418">
                  <c:v>-2.76251E-2</c:v>
                </c:pt>
                <c:pt idx="30419">
                  <c:v>-2.78436E-2</c:v>
                </c:pt>
                <c:pt idx="30420">
                  <c:v>-2.79785E-2</c:v>
                </c:pt>
                <c:pt idx="30421">
                  <c:v>-2.8027799999999999E-2</c:v>
                </c:pt>
                <c:pt idx="30422">
                  <c:v>-2.7990399999999999E-2</c:v>
                </c:pt>
                <c:pt idx="30423">
                  <c:v>-2.7865000000000001E-2</c:v>
                </c:pt>
                <c:pt idx="30424">
                  <c:v>-2.7650899999999999E-2</c:v>
                </c:pt>
                <c:pt idx="30425">
                  <c:v>-2.7347400000000001E-2</c:v>
                </c:pt>
                <c:pt idx="30426">
                  <c:v>-2.6953600000000001E-2</c:v>
                </c:pt>
                <c:pt idx="30427">
                  <c:v>-2.6468800000000001E-2</c:v>
                </c:pt>
                <c:pt idx="30428">
                  <c:v>-2.5892600000000002E-2</c:v>
                </c:pt>
                <c:pt idx="30429">
                  <c:v>-2.5224900000000001E-2</c:v>
                </c:pt>
                <c:pt idx="30430">
                  <c:v>-2.4465799999999999E-2</c:v>
                </c:pt>
                <c:pt idx="30431">
                  <c:v>-2.3615299999999999E-2</c:v>
                </c:pt>
                <c:pt idx="30432">
                  <c:v>-2.2673599999999999E-2</c:v>
                </c:pt>
                <c:pt idx="30433">
                  <c:v>-2.1641000000000001E-2</c:v>
                </c:pt>
                <c:pt idx="30434">
                  <c:v>-2.0518000000000002E-2</c:v>
                </c:pt>
                <c:pt idx="30435">
                  <c:v>-1.93054E-2</c:v>
                </c:pt>
                <c:pt idx="30436">
                  <c:v>-1.8004099999999999E-2</c:v>
                </c:pt>
                <c:pt idx="30437">
                  <c:v>-1.6615499999999998E-2</c:v>
                </c:pt>
                <c:pt idx="30438">
                  <c:v>-1.5141099999999999E-2</c:v>
                </c:pt>
                <c:pt idx="30439">
                  <c:v>-1.35826E-2</c:v>
                </c:pt>
                <c:pt idx="30440">
                  <c:v>-1.19419E-2</c:v>
                </c:pt>
                <c:pt idx="30441">
                  <c:v>-1.02209E-2</c:v>
                </c:pt>
                <c:pt idx="30442" formatCode="0.00E+00">
                  <c:v>-8.4216800000000008E-3</c:v>
                </c:pt>
                <c:pt idx="30443" formatCode="0.00E+00">
                  <c:v>-6.5463099999999996E-3</c:v>
                </c:pt>
                <c:pt idx="30444" formatCode="0.00E+00">
                  <c:v>-4.5971800000000002E-3</c:v>
                </c:pt>
                <c:pt idx="30445" formatCode="0.00E+00">
                  <c:v>-2.5767799999999999E-3</c:v>
                </c:pt>
                <c:pt idx="30446" formatCode="0.00E+00">
                  <c:v>-4.8781399999999999E-4</c:v>
                </c:pt>
                <c:pt idx="30447" formatCode="0.00E+00">
                  <c:v>1.6667299999999999E-3</c:v>
                </c:pt>
                <c:pt idx="30448" formatCode="0.00E+00">
                  <c:v>3.8836700000000001E-3</c:v>
                </c:pt>
                <c:pt idx="30449" formatCode="0.00E+00">
                  <c:v>6.1598299999999998E-3</c:v>
                </c:pt>
                <c:pt idx="30450" formatCode="0.00E+00">
                  <c:v>8.4919999999999995E-3</c:v>
                </c:pt>
                <c:pt idx="30451">
                  <c:v>1.08766E-2</c:v>
                </c:pt>
                <c:pt idx="30452">
                  <c:v>1.33099E-2</c:v>
                </c:pt>
                <c:pt idx="30453">
                  <c:v>1.5788E-2</c:v>
                </c:pt>
                <c:pt idx="30454">
                  <c:v>1.8307199999999999E-2</c:v>
                </c:pt>
                <c:pt idx="30455">
                  <c:v>2.0863699999999999E-2</c:v>
                </c:pt>
                <c:pt idx="30456">
                  <c:v>2.34532E-2</c:v>
                </c:pt>
                <c:pt idx="30457">
                  <c:v>2.60716E-2</c:v>
                </c:pt>
                <c:pt idx="30458">
                  <c:v>2.8714300000000002E-2</c:v>
                </c:pt>
                <c:pt idx="30459">
                  <c:v>3.1377200000000001E-2</c:v>
                </c:pt>
                <c:pt idx="30460">
                  <c:v>3.4055599999999998E-2</c:v>
                </c:pt>
                <c:pt idx="30461">
                  <c:v>3.6745199999999999E-2</c:v>
                </c:pt>
                <c:pt idx="30462">
                  <c:v>3.9441299999999999E-2</c:v>
                </c:pt>
                <c:pt idx="30463">
                  <c:v>4.2139500000000003E-2</c:v>
                </c:pt>
                <c:pt idx="30464">
                  <c:v>4.4834899999999997E-2</c:v>
                </c:pt>
                <c:pt idx="30465">
                  <c:v>4.7522500000000002E-2</c:v>
                </c:pt>
                <c:pt idx="30466">
                  <c:v>5.0197499999999999E-2</c:v>
                </c:pt>
                <c:pt idx="30467">
                  <c:v>5.2855199999999998E-2</c:v>
                </c:pt>
                <c:pt idx="30468">
                  <c:v>5.5491100000000002E-2</c:v>
                </c:pt>
                <c:pt idx="30469">
                  <c:v>5.8100100000000002E-2</c:v>
                </c:pt>
                <c:pt idx="30470">
                  <c:v>6.0677500000000002E-2</c:v>
                </c:pt>
                <c:pt idx="30471">
                  <c:v>6.32186E-2</c:v>
                </c:pt>
                <c:pt idx="30472">
                  <c:v>6.5718600000000002E-2</c:v>
                </c:pt>
                <c:pt idx="30473">
                  <c:v>6.8172899999999995E-2</c:v>
                </c:pt>
                <c:pt idx="30474">
                  <c:v>7.0576799999999995E-2</c:v>
                </c:pt>
                <c:pt idx="30475">
                  <c:v>7.2925599999999993E-2</c:v>
                </c:pt>
                <c:pt idx="30476">
                  <c:v>7.5214600000000006E-2</c:v>
                </c:pt>
                <c:pt idx="30477">
                  <c:v>7.7439499999999994E-2</c:v>
                </c:pt>
                <c:pt idx="30478">
                  <c:v>7.9595799999999994E-2</c:v>
                </c:pt>
                <c:pt idx="30479">
                  <c:v>8.1679199999999993E-2</c:v>
                </c:pt>
                <c:pt idx="30480">
                  <c:v>8.3685399999999993E-2</c:v>
                </c:pt>
                <c:pt idx="30481">
                  <c:v>8.5610500000000006E-2</c:v>
                </c:pt>
                <c:pt idx="30482">
                  <c:v>8.7450399999999998E-2</c:v>
                </c:pt>
                <c:pt idx="30483">
                  <c:v>8.92009E-2</c:v>
                </c:pt>
                <c:pt idx="30484">
                  <c:v>9.0858400000000006E-2</c:v>
                </c:pt>
                <c:pt idx="30485">
                  <c:v>9.2419000000000001E-2</c:v>
                </c:pt>
                <c:pt idx="30486">
                  <c:v>9.3879099999999993E-2</c:v>
                </c:pt>
                <c:pt idx="30487">
                  <c:v>9.5235299999999995E-2</c:v>
                </c:pt>
                <c:pt idx="30488">
                  <c:v>9.6484399999999998E-2</c:v>
                </c:pt>
                <c:pt idx="30489">
                  <c:v>9.7623199999999993E-2</c:v>
                </c:pt>
                <c:pt idx="30490">
                  <c:v>9.8648899999999998E-2</c:v>
                </c:pt>
                <c:pt idx="30491">
                  <c:v>9.9558300000000002E-2</c:v>
                </c:pt>
                <c:pt idx="30492">
                  <c:v>0.10034899999999999</c:v>
                </c:pt>
                <c:pt idx="30493">
                  <c:v>0.101018</c:v>
                </c:pt>
                <c:pt idx="30494">
                  <c:v>0.101564</c:v>
                </c:pt>
                <c:pt idx="30495">
                  <c:v>0.10198400000000001</c:v>
                </c:pt>
                <c:pt idx="30496">
                  <c:v>0.10227700000000001</c:v>
                </c:pt>
                <c:pt idx="30497">
                  <c:v>0.102441</c:v>
                </c:pt>
                <c:pt idx="30498">
                  <c:v>0.102474</c:v>
                </c:pt>
                <c:pt idx="30499">
                  <c:v>0.10237400000000001</c:v>
                </c:pt>
                <c:pt idx="30500">
                  <c:v>0.102142</c:v>
                </c:pt>
                <c:pt idx="30501">
                  <c:v>0.10177600000000001</c:v>
                </c:pt>
                <c:pt idx="30502">
                  <c:v>0.101275</c:v>
                </c:pt>
                <c:pt idx="30503">
                  <c:v>0.10063900000000001</c:v>
                </c:pt>
                <c:pt idx="30504">
                  <c:v>9.9866999999999997E-2</c:v>
                </c:pt>
                <c:pt idx="30505">
                  <c:v>9.8959900000000003E-2</c:v>
                </c:pt>
                <c:pt idx="30506">
                  <c:v>9.7917500000000005E-2</c:v>
                </c:pt>
                <c:pt idx="30507">
                  <c:v>9.6740000000000007E-2</c:v>
                </c:pt>
                <c:pt idx="30508">
                  <c:v>9.5428200000000005E-2</c:v>
                </c:pt>
                <c:pt idx="30509">
                  <c:v>9.3982599999999999E-2</c:v>
                </c:pt>
                <c:pt idx="30510">
                  <c:v>9.2404600000000003E-2</c:v>
                </c:pt>
                <c:pt idx="30511">
                  <c:v>9.0695200000000004E-2</c:v>
                </c:pt>
                <c:pt idx="30512">
                  <c:v>8.8856000000000004E-2</c:v>
                </c:pt>
                <c:pt idx="30513">
                  <c:v>8.6888599999999996E-2</c:v>
                </c:pt>
                <c:pt idx="30514">
                  <c:v>8.4794999999999995E-2</c:v>
                </c:pt>
                <c:pt idx="30515">
                  <c:v>8.2577200000000003E-2</c:v>
                </c:pt>
                <c:pt idx="30516">
                  <c:v>8.0237699999999995E-2</c:v>
                </c:pt>
                <c:pt idx="30517">
                  <c:v>7.7778799999999995E-2</c:v>
                </c:pt>
                <c:pt idx="30518">
                  <c:v>7.5203300000000001E-2</c:v>
                </c:pt>
                <c:pt idx="30519">
                  <c:v>7.2514200000000001E-2</c:v>
                </c:pt>
                <c:pt idx="30520">
                  <c:v>6.9714499999999999E-2</c:v>
                </c:pt>
                <c:pt idx="30521">
                  <c:v>6.6807599999999995E-2</c:v>
                </c:pt>
                <c:pt idx="30522">
                  <c:v>6.3797000000000006E-2</c:v>
                </c:pt>
                <c:pt idx="30523">
                  <c:v>6.0686299999999999E-2</c:v>
                </c:pt>
                <c:pt idx="30524">
                  <c:v>5.74794E-2</c:v>
                </c:pt>
                <c:pt idx="30525">
                  <c:v>5.4180199999999998E-2</c:v>
                </c:pt>
                <c:pt idx="30526">
                  <c:v>5.0792999999999998E-2</c:v>
                </c:pt>
                <c:pt idx="30527">
                  <c:v>4.7322099999999999E-2</c:v>
                </c:pt>
                <c:pt idx="30528">
                  <c:v>4.3771900000000002E-2</c:v>
                </c:pt>
                <c:pt idx="30529">
                  <c:v>4.0146899999999999E-2</c:v>
                </c:pt>
                <c:pt idx="30530">
                  <c:v>3.6452100000000001E-2</c:v>
                </c:pt>
                <c:pt idx="30531">
                  <c:v>3.2692100000000002E-2</c:v>
                </c:pt>
                <c:pt idx="30532">
                  <c:v>2.8872100000000001E-2</c:v>
                </c:pt>
                <c:pt idx="30533">
                  <c:v>2.4997100000000001E-2</c:v>
                </c:pt>
                <c:pt idx="30534">
                  <c:v>2.1072199999999999E-2</c:v>
                </c:pt>
                <c:pt idx="30535">
                  <c:v>1.7102800000000001E-2</c:v>
                </c:pt>
                <c:pt idx="30536">
                  <c:v>1.30943E-2</c:v>
                </c:pt>
                <c:pt idx="30537" formatCode="0.00E+00">
                  <c:v>9.0520800000000005E-3</c:v>
                </c:pt>
                <c:pt idx="30538" formatCode="0.00E+00">
                  <c:v>4.98162E-3</c:v>
                </c:pt>
                <c:pt idx="30539" formatCode="0.00E+00">
                  <c:v>8.8834999999999999E-4</c:v>
                </c:pt>
                <c:pt idx="30540" formatCode="0.00E+00">
                  <c:v>-3.2222100000000001E-3</c:v>
                </c:pt>
                <c:pt idx="30541" formatCode="0.00E+00">
                  <c:v>-7.3444199999999999E-3</c:v>
                </c:pt>
                <c:pt idx="30542">
                  <c:v>-1.1472599999999999E-2</c:v>
                </c:pt>
                <c:pt idx="30543">
                  <c:v>-1.56011E-2</c:v>
                </c:pt>
                <c:pt idx="30544">
                  <c:v>-1.9724100000000001E-2</c:v>
                </c:pt>
                <c:pt idx="30545">
                  <c:v>-2.3836E-2</c:v>
                </c:pt>
                <c:pt idx="30546">
                  <c:v>-2.7930900000000002E-2</c:v>
                </c:pt>
                <c:pt idx="30547">
                  <c:v>-3.2003299999999998E-2</c:v>
                </c:pt>
                <c:pt idx="30548">
                  <c:v>-3.6047299999999997E-2</c:v>
                </c:pt>
                <c:pt idx="30549">
                  <c:v>-4.0057299999999997E-2</c:v>
                </c:pt>
                <c:pt idx="30550">
                  <c:v>-4.4027799999999999E-2</c:v>
                </c:pt>
                <c:pt idx="30551">
                  <c:v>-4.7953000000000003E-2</c:v>
                </c:pt>
                <c:pt idx="30552">
                  <c:v>-5.1827499999999999E-2</c:v>
                </c:pt>
                <c:pt idx="30553">
                  <c:v>-5.5645699999999999E-2</c:v>
                </c:pt>
                <c:pt idx="30554">
                  <c:v>-5.9402400000000001E-2</c:v>
                </c:pt>
                <c:pt idx="30555">
                  <c:v>-6.3091999999999995E-2</c:v>
                </c:pt>
                <c:pt idx="30556">
                  <c:v>-6.6709599999999994E-2</c:v>
                </c:pt>
                <c:pt idx="30557">
                  <c:v>-7.0249800000000001E-2</c:v>
                </c:pt>
                <c:pt idx="30558">
                  <c:v>-7.3707599999999998E-2</c:v>
                </c:pt>
                <c:pt idx="30559">
                  <c:v>-7.7078300000000002E-2</c:v>
                </c:pt>
                <c:pt idx="30560">
                  <c:v>-8.0356800000000006E-2</c:v>
                </c:pt>
                <c:pt idx="30561">
                  <c:v>-8.3538600000000005E-2</c:v>
                </c:pt>
                <c:pt idx="30562">
                  <c:v>-8.6619199999999993E-2</c:v>
                </c:pt>
                <c:pt idx="30563">
                  <c:v>-8.9594099999999996E-2</c:v>
                </c:pt>
                <c:pt idx="30564">
                  <c:v>-9.2459200000000005E-2</c:v>
                </c:pt>
                <c:pt idx="30565">
                  <c:v>-9.5210199999999995E-2</c:v>
                </c:pt>
                <c:pt idx="30566">
                  <c:v>-9.7843399999999997E-2</c:v>
                </c:pt>
                <c:pt idx="30567">
                  <c:v>-0.100355</c:v>
                </c:pt>
                <c:pt idx="30568">
                  <c:v>-0.102741</c:v>
                </c:pt>
                <c:pt idx="30569">
                  <c:v>-0.104999</c:v>
                </c:pt>
                <c:pt idx="30570">
                  <c:v>-0.107125</c:v>
                </c:pt>
                <c:pt idx="30571">
                  <c:v>-0.109116</c:v>
                </c:pt>
                <c:pt idx="30572">
                  <c:v>-0.110969</c:v>
                </c:pt>
                <c:pt idx="30573">
                  <c:v>-0.112682</c:v>
                </c:pt>
                <c:pt idx="30574">
                  <c:v>-0.11425299999999999</c:v>
                </c:pt>
                <c:pt idx="30575">
                  <c:v>-0.115678</c:v>
                </c:pt>
                <c:pt idx="30576">
                  <c:v>-0.11695700000000001</c:v>
                </c:pt>
                <c:pt idx="30577">
                  <c:v>-0.118087</c:v>
                </c:pt>
                <c:pt idx="30578">
                  <c:v>-0.11906700000000001</c:v>
                </c:pt>
                <c:pt idx="30579">
                  <c:v>-0.119895</c:v>
                </c:pt>
                <c:pt idx="30580">
                  <c:v>-0.120571</c:v>
                </c:pt>
                <c:pt idx="30581">
                  <c:v>-0.12109300000000001</c:v>
                </c:pt>
                <c:pt idx="30582">
                  <c:v>-0.121461</c:v>
                </c:pt>
                <c:pt idx="30583">
                  <c:v>-0.121674</c:v>
                </c:pt>
                <c:pt idx="30584">
                  <c:v>-0.12173200000000001</c:v>
                </c:pt>
                <c:pt idx="30585">
                  <c:v>-0.12163499999999999</c:v>
                </c:pt>
                <c:pt idx="30586">
                  <c:v>-0.12138400000000001</c:v>
                </c:pt>
                <c:pt idx="30587">
                  <c:v>-0.120978</c:v>
                </c:pt>
                <c:pt idx="30588">
                  <c:v>-0.120419</c:v>
                </c:pt>
                <c:pt idx="30589">
                  <c:v>-0.11970799999999999</c:v>
                </c:pt>
                <c:pt idx="30590">
                  <c:v>-0.11884500000000001</c:v>
                </c:pt>
                <c:pt idx="30591">
                  <c:v>-0.11783200000000001</c:v>
                </c:pt>
                <c:pt idx="30592">
                  <c:v>-0.11667</c:v>
                </c:pt>
                <c:pt idx="30593">
                  <c:v>-0.11536200000000001</c:v>
                </c:pt>
                <c:pt idx="30594">
                  <c:v>-0.113909</c:v>
                </c:pt>
                <c:pt idx="30595">
                  <c:v>-0.112314</c:v>
                </c:pt>
                <c:pt idx="30596">
                  <c:v>-0.110579</c:v>
                </c:pt>
                <c:pt idx="30597">
                  <c:v>-0.108706</c:v>
                </c:pt>
                <c:pt idx="30598">
                  <c:v>-0.106698</c:v>
                </c:pt>
                <c:pt idx="30599">
                  <c:v>-0.104559</c:v>
                </c:pt>
                <c:pt idx="30600">
                  <c:v>-0.10229199999999999</c:v>
                </c:pt>
                <c:pt idx="30601">
                  <c:v>-9.9899600000000005E-2</c:v>
                </c:pt>
                <c:pt idx="30602">
                  <c:v>-9.7385700000000006E-2</c:v>
                </c:pt>
                <c:pt idx="30603">
                  <c:v>-9.4754199999999997E-2</c:v>
                </c:pt>
                <c:pt idx="30604">
                  <c:v>-9.2008800000000002E-2</c:v>
                </c:pt>
                <c:pt idx="30605">
                  <c:v>-8.9153700000000002E-2</c:v>
                </c:pt>
                <c:pt idx="30606">
                  <c:v>-8.6193099999999995E-2</c:v>
                </c:pt>
                <c:pt idx="30607">
                  <c:v>-8.3131200000000002E-2</c:v>
                </c:pt>
                <c:pt idx="30608">
                  <c:v>-7.9972699999999994E-2</c:v>
                </c:pt>
                <c:pt idx="30609">
                  <c:v>-7.6722100000000001E-2</c:v>
                </c:pt>
                <c:pt idx="30610">
                  <c:v>-7.3384199999999997E-2</c:v>
                </c:pt>
                <c:pt idx="30611">
                  <c:v>-6.9963800000000007E-2</c:v>
                </c:pt>
                <c:pt idx="30612">
                  <c:v>-6.6465899999999994E-2</c:v>
                </c:pt>
                <c:pt idx="30613">
                  <c:v>-6.2895599999999996E-2</c:v>
                </c:pt>
                <c:pt idx="30614">
                  <c:v>-5.9258100000000001E-2</c:v>
                </c:pt>
                <c:pt idx="30615">
                  <c:v>-5.55586E-2</c:v>
                </c:pt>
                <c:pt idx="30616">
                  <c:v>-5.1802399999999998E-2</c:v>
                </c:pt>
                <c:pt idx="30617">
                  <c:v>-4.79949E-2</c:v>
                </c:pt>
                <c:pt idx="30618">
                  <c:v>-4.4141600000000003E-2</c:v>
                </c:pt>
                <c:pt idx="30619">
                  <c:v>-4.0247900000000003E-2</c:v>
                </c:pt>
                <c:pt idx="30620">
                  <c:v>-3.6319499999999998E-2</c:v>
                </c:pt>
                <c:pt idx="30621">
                  <c:v>-3.2361800000000003E-2</c:v>
                </c:pt>
                <c:pt idx="30622">
                  <c:v>-2.8380499999999999E-2</c:v>
                </c:pt>
                <c:pt idx="30623">
                  <c:v>-2.4381199999999999E-2</c:v>
                </c:pt>
                <c:pt idx="30624">
                  <c:v>-2.0369600000000002E-2</c:v>
                </c:pt>
                <c:pt idx="30625">
                  <c:v>-1.63511E-2</c:v>
                </c:pt>
                <c:pt idx="30626">
                  <c:v>-1.23315E-2</c:v>
                </c:pt>
                <c:pt idx="30627" formatCode="0.00E+00">
                  <c:v>-8.3163000000000004E-3</c:v>
                </c:pt>
                <c:pt idx="30628" formatCode="0.00E+00">
                  <c:v>-4.3110800000000001E-3</c:v>
                </c:pt>
                <c:pt idx="30629" formatCode="0.00E+00">
                  <c:v>-3.2135699999999998E-4</c:v>
                </c:pt>
                <c:pt idx="30630" formatCode="0.00E+00">
                  <c:v>3.6473999999999999E-3</c:v>
                </c:pt>
                <c:pt idx="30631" formatCode="0.00E+00">
                  <c:v>7.58977E-3</c:v>
                </c:pt>
                <c:pt idx="30632">
                  <c:v>1.1500399999999999E-2</c:v>
                </c:pt>
                <c:pt idx="30633">
                  <c:v>1.5374000000000001E-2</c:v>
                </c:pt>
                <c:pt idx="30634">
                  <c:v>1.9205300000000002E-2</c:v>
                </c:pt>
                <c:pt idx="30635">
                  <c:v>2.2989300000000001E-2</c:v>
                </c:pt>
                <c:pt idx="30636">
                  <c:v>2.6720899999999999E-2</c:v>
                </c:pt>
                <c:pt idx="30637">
                  <c:v>3.0395200000000001E-2</c:v>
                </c:pt>
                <c:pt idx="30638">
                  <c:v>3.4007299999999997E-2</c:v>
                </c:pt>
                <c:pt idx="30639">
                  <c:v>3.7552599999999998E-2</c:v>
                </c:pt>
                <c:pt idx="30640">
                  <c:v>4.1026399999999998E-2</c:v>
                </c:pt>
                <c:pt idx="30641">
                  <c:v>4.4424400000000003E-2</c:v>
                </c:pt>
                <c:pt idx="30642">
                  <c:v>4.7742199999999999E-2</c:v>
                </c:pt>
                <c:pt idx="30643">
                  <c:v>5.0975699999999999E-2</c:v>
                </c:pt>
                <c:pt idx="30644">
                  <c:v>5.4120799999999997E-2</c:v>
                </c:pt>
                <c:pt idx="30645">
                  <c:v>5.7173599999999998E-2</c:v>
                </c:pt>
                <c:pt idx="30646">
                  <c:v>6.0130500000000003E-2</c:v>
                </c:pt>
                <c:pt idx="30647">
                  <c:v>6.2987799999999997E-2</c:v>
                </c:pt>
                <c:pt idx="30648">
                  <c:v>6.5742300000000004E-2</c:v>
                </c:pt>
                <c:pt idx="30649">
                  <c:v>6.8390699999999999E-2</c:v>
                </c:pt>
                <c:pt idx="30650">
                  <c:v>7.0930000000000007E-2</c:v>
                </c:pt>
                <c:pt idx="30651">
                  <c:v>7.33573E-2</c:v>
                </c:pt>
                <c:pt idx="30652">
                  <c:v>7.5670000000000001E-2</c:v>
                </c:pt>
                <c:pt idx="30653">
                  <c:v>7.7865599999999993E-2</c:v>
                </c:pt>
                <c:pt idx="30654">
                  <c:v>7.9941899999999996E-2</c:v>
                </c:pt>
                <c:pt idx="30655">
                  <c:v>8.1896700000000003E-2</c:v>
                </c:pt>
                <c:pt idx="30656">
                  <c:v>8.3728200000000003E-2</c:v>
                </c:pt>
                <c:pt idx="30657">
                  <c:v>8.5434599999999999E-2</c:v>
                </c:pt>
                <c:pt idx="30658">
                  <c:v>8.7014599999999998E-2</c:v>
                </c:pt>
                <c:pt idx="30659">
                  <c:v>8.8466699999999995E-2</c:v>
                </c:pt>
                <c:pt idx="30660">
                  <c:v>8.9789999999999995E-2</c:v>
                </c:pt>
                <c:pt idx="30661">
                  <c:v>9.0983499999999995E-2</c:v>
                </c:pt>
                <c:pt idx="30662">
                  <c:v>9.2046500000000003E-2</c:v>
                </c:pt>
                <c:pt idx="30663">
                  <c:v>9.2978699999999997E-2</c:v>
                </c:pt>
                <c:pt idx="30664">
                  <c:v>9.3779699999999994E-2</c:v>
                </c:pt>
                <c:pt idx="30665">
                  <c:v>9.4449400000000003E-2</c:v>
                </c:pt>
                <c:pt idx="30666">
                  <c:v>9.4988000000000003E-2</c:v>
                </c:pt>
                <c:pt idx="30667">
                  <c:v>9.5395900000000006E-2</c:v>
                </c:pt>
                <c:pt idx="30668">
                  <c:v>9.5673400000000006E-2</c:v>
                </c:pt>
                <c:pt idx="30669">
                  <c:v>9.5821500000000004E-2</c:v>
                </c:pt>
                <c:pt idx="30670">
                  <c:v>9.5840999999999996E-2</c:v>
                </c:pt>
                <c:pt idx="30671">
                  <c:v>9.5732899999999996E-2</c:v>
                </c:pt>
                <c:pt idx="30672">
                  <c:v>9.5498700000000006E-2</c:v>
                </c:pt>
                <c:pt idx="30673">
                  <c:v>9.5139799999999997E-2</c:v>
                </c:pt>
                <c:pt idx="30674">
                  <c:v>9.46578E-2</c:v>
                </c:pt>
                <c:pt idx="30675">
                  <c:v>9.4054700000000005E-2</c:v>
                </c:pt>
                <c:pt idx="30676">
                  <c:v>9.3332300000000007E-2</c:v>
                </c:pt>
                <c:pt idx="30677">
                  <c:v>9.2493000000000006E-2</c:v>
                </c:pt>
                <c:pt idx="30678">
                  <c:v>9.1539099999999998E-2</c:v>
                </c:pt>
                <c:pt idx="30679">
                  <c:v>9.0472999999999998E-2</c:v>
                </c:pt>
                <c:pt idx="30680">
                  <c:v>8.9297500000000002E-2</c:v>
                </c:pt>
                <c:pt idx="30681">
                  <c:v>8.8015300000000005E-2</c:v>
                </c:pt>
                <c:pt idx="30682">
                  <c:v>8.6629399999999995E-2</c:v>
                </c:pt>
                <c:pt idx="30683">
                  <c:v>8.5142899999999994E-2</c:v>
                </c:pt>
                <c:pt idx="30684">
                  <c:v>8.3559099999999997E-2</c:v>
                </c:pt>
                <c:pt idx="30685">
                  <c:v>8.1881200000000001E-2</c:v>
                </c:pt>
                <c:pt idx="30686">
                  <c:v>8.0112799999999998E-2</c:v>
                </c:pt>
                <c:pt idx="30687">
                  <c:v>7.8257400000000005E-2</c:v>
                </c:pt>
                <c:pt idx="30688">
                  <c:v>7.6318700000000003E-2</c:v>
                </c:pt>
                <c:pt idx="30689">
                  <c:v>7.4300500000000005E-2</c:v>
                </c:pt>
                <c:pt idx="30690">
                  <c:v>7.2206699999999999E-2</c:v>
                </c:pt>
                <c:pt idx="30691">
                  <c:v>7.0041300000000001E-2</c:v>
                </c:pt>
                <c:pt idx="30692">
                  <c:v>6.7808199999999999E-2</c:v>
                </c:pt>
                <c:pt idx="30693">
                  <c:v>6.5511600000000003E-2</c:v>
                </c:pt>
                <c:pt idx="30694">
                  <c:v>6.3155699999999995E-2</c:v>
                </c:pt>
                <c:pt idx="30695">
                  <c:v>6.0744699999999999E-2</c:v>
                </c:pt>
                <c:pt idx="30696">
                  <c:v>5.8282800000000003E-2</c:v>
                </c:pt>
                <c:pt idx="30697">
                  <c:v>5.5774400000000002E-2</c:v>
                </c:pt>
                <c:pt idx="30698">
                  <c:v>5.3223899999999998E-2</c:v>
                </c:pt>
                <c:pt idx="30699">
                  <c:v>5.06355E-2</c:v>
                </c:pt>
                <c:pt idx="30700">
                  <c:v>4.8013699999999999E-2</c:v>
                </c:pt>
                <c:pt idx="30701">
                  <c:v>4.5363000000000001E-2</c:v>
                </c:pt>
                <c:pt idx="30702">
                  <c:v>4.2687599999999999E-2</c:v>
                </c:pt>
                <c:pt idx="30703">
                  <c:v>3.9992E-2</c:v>
                </c:pt>
                <c:pt idx="30704">
                  <c:v>3.7280599999999997E-2</c:v>
                </c:pt>
                <c:pt idx="30705">
                  <c:v>3.4557699999999997E-2</c:v>
                </c:pt>
                <c:pt idx="30706">
                  <c:v>3.18277E-2</c:v>
                </c:pt>
                <c:pt idx="30707">
                  <c:v>2.90949E-2</c:v>
                </c:pt>
                <c:pt idx="30708">
                  <c:v>2.6363600000000001E-2</c:v>
                </c:pt>
                <c:pt idx="30709">
                  <c:v>2.36379E-2</c:v>
                </c:pt>
                <c:pt idx="30710">
                  <c:v>2.0922E-2</c:v>
                </c:pt>
                <c:pt idx="30711">
                  <c:v>1.822E-2</c:v>
                </c:pt>
                <c:pt idx="30712">
                  <c:v>1.5535999999999999E-2</c:v>
                </c:pt>
                <c:pt idx="30713">
                  <c:v>1.2873900000000001E-2</c:v>
                </c:pt>
                <c:pt idx="30714">
                  <c:v>1.02375E-2</c:v>
                </c:pt>
                <c:pt idx="30715" formatCode="0.00E+00">
                  <c:v>7.6307500000000004E-3</c:v>
                </c:pt>
                <c:pt idx="30716" formatCode="0.00E+00">
                  <c:v>5.0572100000000004E-3</c:v>
                </c:pt>
                <c:pt idx="30717" formatCode="0.00E+00">
                  <c:v>2.5205100000000001E-3</c:v>
                </c:pt>
                <c:pt idx="30718" formatCode="0.00E+00">
                  <c:v>2.4137700000000001E-5</c:v>
                </c:pt>
                <c:pt idx="30719" formatCode="0.00E+00">
                  <c:v>-2.42852E-3</c:v>
                </c:pt>
                <c:pt idx="30720" formatCode="0.00E+00">
                  <c:v>-4.8341900000000004E-3</c:v>
                </c:pt>
                <c:pt idx="30721" formatCode="0.00E+00">
                  <c:v>-7.18974E-3</c:v>
                </c:pt>
                <c:pt idx="30722" formatCode="0.00E+00">
                  <c:v>-9.4921299999999997E-3</c:v>
                </c:pt>
                <c:pt idx="30723">
                  <c:v>-1.1738500000000001E-2</c:v>
                </c:pt>
                <c:pt idx="30724">
                  <c:v>-1.3925999999999999E-2</c:v>
                </c:pt>
                <c:pt idx="30725">
                  <c:v>-1.60521E-2</c:v>
                </c:pt>
                <c:pt idx="30726">
                  <c:v>-1.81142E-2</c:v>
                </c:pt>
                <c:pt idx="30727">
                  <c:v>-2.0110099999999999E-2</c:v>
                </c:pt>
                <c:pt idx="30728">
                  <c:v>-2.2037500000000002E-2</c:v>
                </c:pt>
                <c:pt idx="30729">
                  <c:v>-2.38943E-2</c:v>
                </c:pt>
                <c:pt idx="30730">
                  <c:v>-2.5678699999999999E-2</c:v>
                </c:pt>
                <c:pt idx="30731">
                  <c:v>-2.7388900000000001E-2</c:v>
                </c:pt>
                <c:pt idx="30732">
                  <c:v>-2.9023199999999999E-2</c:v>
                </c:pt>
                <c:pt idx="30733">
                  <c:v>-3.0580400000000001E-2</c:v>
                </c:pt>
                <c:pt idx="30734">
                  <c:v>-3.2058900000000001E-2</c:v>
                </c:pt>
                <c:pt idx="30735">
                  <c:v>-3.3457800000000003E-2</c:v>
                </c:pt>
                <c:pt idx="30736">
                  <c:v>-3.4776099999999997E-2</c:v>
                </c:pt>
                <c:pt idx="30737">
                  <c:v>-3.60129E-2</c:v>
                </c:pt>
                <c:pt idx="30738">
                  <c:v>-3.7167499999999999E-2</c:v>
                </c:pt>
                <c:pt idx="30739">
                  <c:v>-3.8239599999999999E-2</c:v>
                </c:pt>
                <c:pt idx="30740">
                  <c:v>-3.9228600000000002E-2</c:v>
                </c:pt>
                <c:pt idx="30741">
                  <c:v>-4.0134499999999997E-2</c:v>
                </c:pt>
                <c:pt idx="30742">
                  <c:v>-4.0957300000000002E-2</c:v>
                </c:pt>
                <c:pt idx="30743">
                  <c:v>-4.1696900000000002E-2</c:v>
                </c:pt>
                <c:pt idx="30744">
                  <c:v>-4.2353799999999997E-2</c:v>
                </c:pt>
                <c:pt idx="30745">
                  <c:v>-4.2928300000000003E-2</c:v>
                </c:pt>
                <c:pt idx="30746">
                  <c:v>-4.3421000000000001E-2</c:v>
                </c:pt>
                <c:pt idx="30747">
                  <c:v>-4.3832599999999999E-2</c:v>
                </c:pt>
                <c:pt idx="30748">
                  <c:v>-4.4164000000000002E-2</c:v>
                </c:pt>
                <c:pt idx="30749">
                  <c:v>-4.4416200000000003E-2</c:v>
                </c:pt>
                <c:pt idx="30750">
                  <c:v>-4.4590299999999999E-2</c:v>
                </c:pt>
                <c:pt idx="30751">
                  <c:v>-4.4687600000000001E-2</c:v>
                </c:pt>
                <c:pt idx="30752">
                  <c:v>-4.4709499999999999E-2</c:v>
                </c:pt>
                <c:pt idx="30753">
                  <c:v>-4.4657500000000003E-2</c:v>
                </c:pt>
                <c:pt idx="30754">
                  <c:v>-4.4533200000000002E-2</c:v>
                </c:pt>
                <c:pt idx="30755">
                  <c:v>-4.4338500000000003E-2</c:v>
                </c:pt>
                <c:pt idx="30756">
                  <c:v>-4.4075099999999999E-2</c:v>
                </c:pt>
                <c:pt idx="30757">
                  <c:v>-4.3745100000000002E-2</c:v>
                </c:pt>
                <c:pt idx="30758">
                  <c:v>-4.3350600000000003E-2</c:v>
                </c:pt>
                <c:pt idx="30759">
                  <c:v>-4.28937E-2</c:v>
                </c:pt>
                <c:pt idx="30760">
                  <c:v>-4.2376700000000003E-2</c:v>
                </c:pt>
                <c:pt idx="30761">
                  <c:v>-4.1801999999999999E-2</c:v>
                </c:pt>
                <c:pt idx="30762">
                  <c:v>-4.1172E-2</c:v>
                </c:pt>
                <c:pt idx="30763">
                  <c:v>-4.0489200000000003E-2</c:v>
                </c:pt>
                <c:pt idx="30764">
                  <c:v>-3.9756199999999998E-2</c:v>
                </c:pt>
                <c:pt idx="30765">
                  <c:v>-3.8975799999999998E-2</c:v>
                </c:pt>
                <c:pt idx="30766">
                  <c:v>-3.8150499999999997E-2</c:v>
                </c:pt>
                <c:pt idx="30767">
                  <c:v>-3.72831E-2</c:v>
                </c:pt>
                <c:pt idx="30768">
                  <c:v>-3.6376499999999999E-2</c:v>
                </c:pt>
                <c:pt idx="30769">
                  <c:v>-3.54335E-2</c:v>
                </c:pt>
                <c:pt idx="30770">
                  <c:v>-3.4457000000000002E-2</c:v>
                </c:pt>
                <c:pt idx="30771">
                  <c:v>-3.3449899999999998E-2</c:v>
                </c:pt>
                <c:pt idx="30772">
                  <c:v>-3.2415199999999998E-2</c:v>
                </c:pt>
                <c:pt idx="30773">
                  <c:v>-3.1355800000000003E-2</c:v>
                </c:pt>
                <c:pt idx="30774">
                  <c:v>-3.0274599999999999E-2</c:v>
                </c:pt>
                <c:pt idx="30775">
                  <c:v>-2.9174599999999998E-2</c:v>
                </c:pt>
                <c:pt idx="30776">
                  <c:v>-2.8058799999999998E-2</c:v>
                </c:pt>
                <c:pt idx="30777">
                  <c:v>-2.6930200000000001E-2</c:v>
                </c:pt>
                <c:pt idx="30778">
                  <c:v>-2.5791700000000001E-2</c:v>
                </c:pt>
                <c:pt idx="30779">
                  <c:v>-2.4646100000000001E-2</c:v>
                </c:pt>
                <c:pt idx="30780">
                  <c:v>-2.3496400000000001E-2</c:v>
                </c:pt>
                <c:pt idx="30781">
                  <c:v>-2.2345500000000001E-2</c:v>
                </c:pt>
                <c:pt idx="30782">
                  <c:v>-2.1196199999999998E-2</c:v>
                </c:pt>
                <c:pt idx="30783">
                  <c:v>-2.0051200000000002E-2</c:v>
                </c:pt>
                <c:pt idx="30784">
                  <c:v>-1.8913300000000001E-2</c:v>
                </c:pt>
                <c:pt idx="30785">
                  <c:v>-1.7785200000000001E-2</c:v>
                </c:pt>
                <c:pt idx="30786">
                  <c:v>-1.6669400000000001E-2</c:v>
                </c:pt>
                <c:pt idx="30787">
                  <c:v>-1.55686E-2</c:v>
                </c:pt>
                <c:pt idx="30788">
                  <c:v>-1.4485100000000001E-2</c:v>
                </c:pt>
                <c:pt idx="30789">
                  <c:v>-1.3421499999999999E-2</c:v>
                </c:pt>
                <c:pt idx="30790">
                  <c:v>-1.238E-2</c:v>
                </c:pt>
                <c:pt idx="30791">
                  <c:v>-1.13629E-2</c:v>
                </c:pt>
                <c:pt idx="30792">
                  <c:v>-1.03724E-2</c:v>
                </c:pt>
                <c:pt idx="30793" formatCode="0.00E+00">
                  <c:v>-9.4104400000000008E-3</c:v>
                </c:pt>
                <c:pt idx="30794" formatCode="0.00E+00">
                  <c:v>-8.4790899999999999E-3</c:v>
                </c:pt>
                <c:pt idx="30795" formatCode="0.00E+00">
                  <c:v>-7.5802200000000004E-3</c:v>
                </c:pt>
                <c:pt idx="30796" formatCode="0.00E+00">
                  <c:v>-6.7155699999999997E-3</c:v>
                </c:pt>
                <c:pt idx="30797" formatCode="0.00E+00">
                  <c:v>-5.88683E-3</c:v>
                </c:pt>
                <c:pt idx="30798" formatCode="0.00E+00">
                  <c:v>-5.0955499999999999E-3</c:v>
                </c:pt>
                <c:pt idx="30799" formatCode="0.00E+00">
                  <c:v>-4.3431800000000003E-3</c:v>
                </c:pt>
                <c:pt idx="30800" formatCode="0.00E+00">
                  <c:v>-3.6310499999999998E-3</c:v>
                </c:pt>
                <c:pt idx="30801" formatCode="0.00E+00">
                  <c:v>-2.9604000000000002E-3</c:v>
                </c:pt>
                <c:pt idx="30802" formatCode="0.00E+00">
                  <c:v>-2.3323100000000002E-3</c:v>
                </c:pt>
                <c:pt idx="30803" formatCode="0.00E+00">
                  <c:v>-1.7477899999999999E-3</c:v>
                </c:pt>
                <c:pt idx="30804" formatCode="0.00E+00">
                  <c:v>-1.20768E-3</c:v>
                </c:pt>
                <c:pt idx="30805" formatCode="0.00E+00">
                  <c:v>-7.1273799999999998E-4</c:v>
                </c:pt>
                <c:pt idx="30806" formatCode="0.00E+00">
                  <c:v>-2.6358499999999999E-4</c:v>
                </c:pt>
                <c:pt idx="30807" formatCode="0.00E+00">
                  <c:v>1.3928200000000001E-4</c:v>
                </c:pt>
                <c:pt idx="30808" formatCode="0.00E+00">
                  <c:v>4.9548799999999998E-4</c:v>
                </c:pt>
                <c:pt idx="30809" formatCode="0.00E+00">
                  <c:v>8.0477999999999995E-4</c:v>
                </c:pt>
                <c:pt idx="30810" formatCode="0.00E+00">
                  <c:v>1.0670300000000001E-3</c:v>
                </c:pt>
                <c:pt idx="30811" formatCode="0.00E+00">
                  <c:v>1.2822300000000001E-3</c:v>
                </c:pt>
                <c:pt idx="30812" formatCode="0.00E+00">
                  <c:v>1.4505E-3</c:v>
                </c:pt>
                <c:pt idx="30813" formatCode="0.00E+00">
                  <c:v>1.57208E-3</c:v>
                </c:pt>
                <c:pt idx="30814" formatCode="0.00E+00">
                  <c:v>1.6473200000000001E-3</c:v>
                </c:pt>
                <c:pt idx="30815" formatCode="0.00E+00">
                  <c:v>1.6766999999999999E-3</c:v>
                </c:pt>
                <c:pt idx="30816" formatCode="0.00E+00">
                  <c:v>1.6608199999999999E-3</c:v>
                </c:pt>
                <c:pt idx="30817" formatCode="0.00E+00">
                  <c:v>1.6003899999999999E-3</c:v>
                </c:pt>
                <c:pt idx="30818" formatCode="0.00E+00">
                  <c:v>1.4962199999999999E-3</c:v>
                </c:pt>
                <c:pt idx="30819" formatCode="0.00E+00">
                  <c:v>1.3492700000000001E-3</c:v>
                </c:pt>
                <c:pt idx="30820" formatCode="0.00E+00">
                  <c:v>1.1605599999999999E-3</c:v>
                </c:pt>
                <c:pt idx="30821" formatCode="0.00E+00">
                  <c:v>9.3125399999999996E-4</c:v>
                </c:pt>
                <c:pt idx="30822" formatCode="0.00E+00">
                  <c:v>6.6259900000000004E-4</c:v>
                </c:pt>
                <c:pt idx="30823" formatCode="0.00E+00">
                  <c:v>3.5594799999999997E-4</c:v>
                </c:pt>
                <c:pt idx="30824" formatCode="0.00E+00">
                  <c:v>1.27506E-5</c:v>
                </c:pt>
                <c:pt idx="30825" formatCode="0.00E+00">
                  <c:v>-3.6545300000000001E-4</c:v>
                </c:pt>
                <c:pt idx="30826" formatCode="0.00E+00">
                  <c:v>-7.7703099999999997E-4</c:v>
                </c:pt>
                <c:pt idx="30827" formatCode="0.00E+00">
                  <c:v>-1.2202700000000001E-3</c:v>
                </c:pt>
                <c:pt idx="30828" formatCode="0.00E+00">
                  <c:v>-1.69337E-3</c:v>
                </c:pt>
                <c:pt idx="30829" formatCode="0.00E+00">
                  <c:v>-2.1944500000000001E-3</c:v>
                </c:pt>
                <c:pt idx="30830" formatCode="0.00E+00">
                  <c:v>-2.7215899999999999E-3</c:v>
                </c:pt>
                <c:pt idx="30831" formatCode="0.00E+00">
                  <c:v>-3.2727400000000001E-3</c:v>
                </c:pt>
                <c:pt idx="30832" formatCode="0.00E+00">
                  <c:v>-3.84585E-3</c:v>
                </c:pt>
                <c:pt idx="30833" formatCode="0.00E+00">
                  <c:v>-4.4387799999999998E-3</c:v>
                </c:pt>
                <c:pt idx="30834" formatCode="0.00E+00">
                  <c:v>-5.0493300000000003E-3</c:v>
                </c:pt>
                <c:pt idx="30835" formatCode="0.00E+00">
                  <c:v>-5.6752800000000004E-3</c:v>
                </c:pt>
                <c:pt idx="30836" formatCode="0.00E+00">
                  <c:v>-6.3143299999999999E-3</c:v>
                </c:pt>
                <c:pt idx="30837" formatCode="0.00E+00">
                  <c:v>-6.9641700000000004E-3</c:v>
                </c:pt>
                <c:pt idx="30838" formatCode="0.00E+00">
                  <c:v>-7.6224500000000002E-3</c:v>
                </c:pt>
                <c:pt idx="30839" formatCode="0.00E+00">
                  <c:v>-8.2868000000000004E-3</c:v>
                </c:pt>
                <c:pt idx="30840" formatCode="0.00E+00">
                  <c:v>-8.9548000000000006E-3</c:v>
                </c:pt>
                <c:pt idx="30841" formatCode="0.00E+00">
                  <c:v>-9.6240500000000003E-3</c:v>
                </c:pt>
                <c:pt idx="30842">
                  <c:v>-1.02921E-2</c:v>
                </c:pt>
                <c:pt idx="30843">
                  <c:v>-1.09566E-2</c:v>
                </c:pt>
                <c:pt idx="30844">
                  <c:v>-1.1615E-2</c:v>
                </c:pt>
                <c:pt idx="30845">
                  <c:v>-1.22649E-2</c:v>
                </c:pt>
                <c:pt idx="30846">
                  <c:v>-1.2903899999999999E-2</c:v>
                </c:pt>
                <c:pt idx="30847">
                  <c:v>-1.3529599999999999E-2</c:v>
                </c:pt>
                <c:pt idx="30848">
                  <c:v>-1.41396E-2</c:v>
                </c:pt>
                <c:pt idx="30849">
                  <c:v>-1.4731599999999999E-2</c:v>
                </c:pt>
                <c:pt idx="30850">
                  <c:v>-1.5303300000000001E-2</c:v>
                </c:pt>
                <c:pt idx="30851">
                  <c:v>-1.58523E-2</c:v>
                </c:pt>
                <c:pt idx="30852">
                  <c:v>-1.6376499999999999E-2</c:v>
                </c:pt>
                <c:pt idx="30853">
                  <c:v>-1.6873599999999999E-2</c:v>
                </c:pt>
                <c:pt idx="30854">
                  <c:v>-1.7341499999999999E-2</c:v>
                </c:pt>
                <c:pt idx="30855">
                  <c:v>-1.7778100000000002E-2</c:v>
                </c:pt>
                <c:pt idx="30856">
                  <c:v>-1.81815E-2</c:v>
                </c:pt>
                <c:pt idx="30857">
                  <c:v>-1.8549599999999999E-2</c:v>
                </c:pt>
                <c:pt idx="30858">
                  <c:v>-1.8880500000000001E-2</c:v>
                </c:pt>
                <c:pt idx="30859">
                  <c:v>-1.9172600000000001E-2</c:v>
                </c:pt>
                <c:pt idx="30860">
                  <c:v>-1.9424E-2</c:v>
                </c:pt>
                <c:pt idx="30861">
                  <c:v>-1.96332E-2</c:v>
                </c:pt>
                <c:pt idx="30862">
                  <c:v>-1.97986E-2</c:v>
                </c:pt>
                <c:pt idx="30863">
                  <c:v>-1.9918600000000002E-2</c:v>
                </c:pt>
                <c:pt idx="30864">
                  <c:v>-1.9992099999999999E-2</c:v>
                </c:pt>
                <c:pt idx="30865">
                  <c:v>-2.0017699999999999E-2</c:v>
                </c:pt>
                <c:pt idx="30866">
                  <c:v>-1.99942E-2</c:v>
                </c:pt>
                <c:pt idx="30867">
                  <c:v>-1.99206E-2</c:v>
                </c:pt>
                <c:pt idx="30868">
                  <c:v>-1.9796000000000001E-2</c:v>
                </c:pt>
                <c:pt idx="30869">
                  <c:v>-1.9619600000000001E-2</c:v>
                </c:pt>
                <c:pt idx="30870">
                  <c:v>-1.9390500000000001E-2</c:v>
                </c:pt>
                <c:pt idx="30871">
                  <c:v>-1.9108300000000002E-2</c:v>
                </c:pt>
                <c:pt idx="30872">
                  <c:v>-1.8772400000000002E-2</c:v>
                </c:pt>
                <c:pt idx="30873">
                  <c:v>-1.83824E-2</c:v>
                </c:pt>
                <c:pt idx="30874">
                  <c:v>-1.7938099999999998E-2</c:v>
                </c:pt>
                <c:pt idx="30875">
                  <c:v>-1.74395E-2</c:v>
                </c:pt>
                <c:pt idx="30876">
                  <c:v>-1.6886399999999999E-2</c:v>
                </c:pt>
                <c:pt idx="30877">
                  <c:v>-1.6278899999999999E-2</c:v>
                </c:pt>
                <c:pt idx="30878">
                  <c:v>-1.56174E-2</c:v>
                </c:pt>
                <c:pt idx="30879">
                  <c:v>-1.4902200000000001E-2</c:v>
                </c:pt>
                <c:pt idx="30880">
                  <c:v>-1.41338E-2</c:v>
                </c:pt>
                <c:pt idx="30881">
                  <c:v>-1.33127E-2</c:v>
                </c:pt>
                <c:pt idx="30882">
                  <c:v>-1.2439800000000001E-2</c:v>
                </c:pt>
                <c:pt idx="30883">
                  <c:v>-1.15158E-2</c:v>
                </c:pt>
                <c:pt idx="30884">
                  <c:v>-1.0541699999999999E-2</c:v>
                </c:pt>
                <c:pt idx="30885" formatCode="0.00E+00">
                  <c:v>-9.5186300000000001E-3</c:v>
                </c:pt>
                <c:pt idx="30886" formatCode="0.00E+00">
                  <c:v>-8.4477900000000002E-3</c:v>
                </c:pt>
                <c:pt idx="30887" formatCode="0.00E+00">
                  <c:v>-7.3305100000000002E-3</c:v>
                </c:pt>
                <c:pt idx="30888" formatCode="0.00E+00">
                  <c:v>-6.1681899999999996E-3</c:v>
                </c:pt>
                <c:pt idx="30889" formatCode="0.00E+00">
                  <c:v>-4.9624100000000004E-3</c:v>
                </c:pt>
                <c:pt idx="30890" formatCode="0.00E+00">
                  <c:v>-3.7147999999999999E-3</c:v>
                </c:pt>
                <c:pt idx="30891" formatCode="0.00E+00">
                  <c:v>-2.42713E-3</c:v>
                </c:pt>
                <c:pt idx="30892" formatCode="0.00E+00">
                  <c:v>-1.10126E-3</c:v>
                </c:pt>
                <c:pt idx="30893" formatCode="0.00E+00">
                  <c:v>2.6084600000000002E-4</c:v>
                </c:pt>
                <c:pt idx="30894" formatCode="0.00E+00">
                  <c:v>1.6571299999999999E-3</c:v>
                </c:pt>
                <c:pt idx="30895" formatCode="0.00E+00">
                  <c:v>3.0854400000000001E-3</c:v>
                </c:pt>
                <c:pt idx="30896" formatCode="0.00E+00">
                  <c:v>4.5435299999999996E-3</c:v>
                </c:pt>
                <c:pt idx="30897" formatCode="0.00E+00">
                  <c:v>6.02908E-3</c:v>
                </c:pt>
                <c:pt idx="30898" formatCode="0.00E+00">
                  <c:v>7.5396899999999999E-3</c:v>
                </c:pt>
                <c:pt idx="30899" formatCode="0.00E+00">
                  <c:v>9.0728700000000002E-3</c:v>
                </c:pt>
                <c:pt idx="30900">
                  <c:v>1.0626099999999999E-2</c:v>
                </c:pt>
                <c:pt idx="30901">
                  <c:v>1.21966E-2</c:v>
                </c:pt>
                <c:pt idx="30902">
                  <c:v>1.37819E-2</c:v>
                </c:pt>
                <c:pt idx="30903">
                  <c:v>1.5379200000000001E-2</c:v>
                </c:pt>
                <c:pt idx="30904">
                  <c:v>1.69856E-2</c:v>
                </c:pt>
                <c:pt idx="30905">
                  <c:v>1.8598300000000002E-2</c:v>
                </c:pt>
                <c:pt idx="30906">
                  <c:v>2.02144E-2</c:v>
                </c:pt>
                <c:pt idx="30907">
                  <c:v>2.1831099999999999E-2</c:v>
                </c:pt>
                <c:pt idx="30908">
                  <c:v>2.3445299999999999E-2</c:v>
                </c:pt>
                <c:pt idx="30909">
                  <c:v>2.5054099999999999E-2</c:v>
                </c:pt>
                <c:pt idx="30910">
                  <c:v>2.6654400000000002E-2</c:v>
                </c:pt>
                <c:pt idx="30911">
                  <c:v>2.8243299999999999E-2</c:v>
                </c:pt>
                <c:pt idx="30912">
                  <c:v>2.9817699999999999E-2</c:v>
                </c:pt>
                <c:pt idx="30913">
                  <c:v>3.1374600000000002E-2</c:v>
                </c:pt>
                <c:pt idx="30914">
                  <c:v>3.2911000000000003E-2</c:v>
                </c:pt>
                <c:pt idx="30915">
                  <c:v>3.4423799999999997E-2</c:v>
                </c:pt>
                <c:pt idx="30916">
                  <c:v>3.59101E-2</c:v>
                </c:pt>
                <c:pt idx="30917">
                  <c:v>3.7366700000000003E-2</c:v>
                </c:pt>
                <c:pt idx="30918">
                  <c:v>3.8790900000000003E-2</c:v>
                </c:pt>
                <c:pt idx="30919">
                  <c:v>4.0179699999999999E-2</c:v>
                </c:pt>
                <c:pt idx="30920">
                  <c:v>4.15301E-2</c:v>
                </c:pt>
                <c:pt idx="30921">
                  <c:v>4.2839299999999997E-2</c:v>
                </c:pt>
                <c:pt idx="30922">
                  <c:v>4.4104499999999998E-2</c:v>
                </c:pt>
                <c:pt idx="30923">
                  <c:v>4.5323000000000002E-2</c:v>
                </c:pt>
                <c:pt idx="30924">
                  <c:v>4.6492100000000001E-2</c:v>
                </c:pt>
                <c:pt idx="30925">
                  <c:v>4.7609199999999997E-2</c:v>
                </c:pt>
                <c:pt idx="30926">
                  <c:v>4.8671600000000002E-2</c:v>
                </c:pt>
                <c:pt idx="30927">
                  <c:v>4.9676999999999999E-2</c:v>
                </c:pt>
                <c:pt idx="30928">
                  <c:v>5.0622899999999998E-2</c:v>
                </c:pt>
                <c:pt idx="30929">
                  <c:v>5.1506900000000001E-2</c:v>
                </c:pt>
                <c:pt idx="30930">
                  <c:v>5.2326999999999999E-2</c:v>
                </c:pt>
                <c:pt idx="30931">
                  <c:v>5.30809E-2</c:v>
                </c:pt>
                <c:pt idx="30932">
                  <c:v>5.3766700000000001E-2</c:v>
                </c:pt>
                <c:pt idx="30933">
                  <c:v>5.4382300000000001E-2</c:v>
                </c:pt>
                <c:pt idx="30934">
                  <c:v>5.4926099999999999E-2</c:v>
                </c:pt>
                <c:pt idx="30935">
                  <c:v>5.5396099999999997E-2</c:v>
                </c:pt>
                <c:pt idx="30936">
                  <c:v>5.5791E-2</c:v>
                </c:pt>
                <c:pt idx="30937">
                  <c:v>5.6109100000000002E-2</c:v>
                </c:pt>
                <c:pt idx="30938">
                  <c:v>5.6349200000000002E-2</c:v>
                </c:pt>
                <c:pt idx="30939">
                  <c:v>5.6509999999999998E-2</c:v>
                </c:pt>
                <c:pt idx="30940">
                  <c:v>5.6590399999999999E-2</c:v>
                </c:pt>
                <c:pt idx="30941">
                  <c:v>5.6589399999999998E-2</c:v>
                </c:pt>
                <c:pt idx="30942">
                  <c:v>5.6506199999999999E-2</c:v>
                </c:pt>
                <c:pt idx="30943">
                  <c:v>5.6340099999999997E-2</c:v>
                </c:pt>
                <c:pt idx="30944">
                  <c:v>5.6090500000000001E-2</c:v>
                </c:pt>
                <c:pt idx="30945">
                  <c:v>5.5757000000000001E-2</c:v>
                </c:pt>
                <c:pt idx="30946">
                  <c:v>5.5339399999999997E-2</c:v>
                </c:pt>
                <c:pt idx="30947">
                  <c:v>5.4837299999999999E-2</c:v>
                </c:pt>
                <c:pt idx="30948">
                  <c:v>5.4251000000000001E-2</c:v>
                </c:pt>
                <c:pt idx="30949">
                  <c:v>5.35804E-2</c:v>
                </c:pt>
                <c:pt idx="30950">
                  <c:v>5.2825999999999998E-2</c:v>
                </c:pt>
                <c:pt idx="30951">
                  <c:v>5.1987999999999999E-2</c:v>
                </c:pt>
                <c:pt idx="30952">
                  <c:v>5.10672E-2</c:v>
                </c:pt>
                <c:pt idx="30953">
                  <c:v>5.00641E-2</c:v>
                </c:pt>
                <c:pt idx="30954">
                  <c:v>4.8979700000000001E-2</c:v>
                </c:pt>
                <c:pt idx="30955">
                  <c:v>4.7815000000000003E-2</c:v>
                </c:pt>
                <c:pt idx="30956">
                  <c:v>4.6571099999999997E-2</c:v>
                </c:pt>
                <c:pt idx="30957">
                  <c:v>4.5249200000000003E-2</c:v>
                </c:pt>
                <c:pt idx="30958">
                  <c:v>4.3850899999999998E-2</c:v>
                </c:pt>
                <c:pt idx="30959">
                  <c:v>4.2377699999999997E-2</c:v>
                </c:pt>
                <c:pt idx="30960">
                  <c:v>4.0831199999999998E-2</c:v>
                </c:pt>
                <c:pt idx="30961">
                  <c:v>3.9213400000000002E-2</c:v>
                </c:pt>
                <c:pt idx="30962">
                  <c:v>3.75261E-2</c:v>
                </c:pt>
                <c:pt idx="30963">
                  <c:v>3.5771400000000002E-2</c:v>
                </c:pt>
                <c:pt idx="30964">
                  <c:v>3.3951599999999998E-2</c:v>
                </c:pt>
                <c:pt idx="30965">
                  <c:v>3.2068899999999997E-2</c:v>
                </c:pt>
                <c:pt idx="30966">
                  <c:v>3.0125900000000001E-2</c:v>
                </c:pt>
                <c:pt idx="30967">
                  <c:v>2.8125000000000001E-2</c:v>
                </c:pt>
                <c:pt idx="30968">
                  <c:v>2.6068999999999998E-2</c:v>
                </c:pt>
                <c:pt idx="30969">
                  <c:v>2.3960599999999999E-2</c:v>
                </c:pt>
                <c:pt idx="30970">
                  <c:v>2.1802700000000001E-2</c:v>
                </c:pt>
                <c:pt idx="30971">
                  <c:v>1.9598299999999999E-2</c:v>
                </c:pt>
                <c:pt idx="30972">
                  <c:v>1.7350399999999998E-2</c:v>
                </c:pt>
                <c:pt idx="30973">
                  <c:v>1.5062300000000001E-2</c:v>
                </c:pt>
                <c:pt idx="30974">
                  <c:v>1.2737E-2</c:v>
                </c:pt>
                <c:pt idx="30975">
                  <c:v>1.0378E-2</c:v>
                </c:pt>
                <c:pt idx="30976" formatCode="0.00E+00">
                  <c:v>7.9885500000000005E-3</c:v>
                </c:pt>
                <c:pt idx="30977" formatCode="0.00E+00">
                  <c:v>5.5722100000000002E-3</c:v>
                </c:pt>
                <c:pt idx="30978" formatCode="0.00E+00">
                  <c:v>3.1324500000000002E-3</c:v>
                </c:pt>
                <c:pt idx="30979" formatCode="0.00E+00">
                  <c:v>6.7283100000000004E-4</c:v>
                </c:pt>
                <c:pt idx="30980" formatCode="0.00E+00">
                  <c:v>-1.80302E-3</c:v>
                </c:pt>
                <c:pt idx="30981" formatCode="0.00E+00">
                  <c:v>-4.2914600000000004E-3</c:v>
                </c:pt>
                <c:pt idx="30982" formatCode="0.00E+00">
                  <c:v>-6.7887800000000003E-3</c:v>
                </c:pt>
                <c:pt idx="30983" formatCode="0.00E+00">
                  <c:v>-9.2912499999999992E-3</c:v>
                </c:pt>
                <c:pt idx="30984">
                  <c:v>-1.1795099999999999E-2</c:v>
                </c:pt>
                <c:pt idx="30985">
                  <c:v>-1.42966E-2</c:v>
                </c:pt>
                <c:pt idx="30986">
                  <c:v>-1.6792000000000001E-2</c:v>
                </c:pt>
                <c:pt idx="30987">
                  <c:v>-1.92774E-2</c:v>
                </c:pt>
                <c:pt idx="30988">
                  <c:v>-2.17491E-2</c:v>
                </c:pt>
                <c:pt idx="30989">
                  <c:v>-2.4203300000000001E-2</c:v>
                </c:pt>
                <c:pt idx="30990">
                  <c:v>-2.6636199999999999E-2</c:v>
                </c:pt>
                <c:pt idx="30991">
                  <c:v>-2.9044E-2</c:v>
                </c:pt>
                <c:pt idx="30992">
                  <c:v>-3.1423100000000002E-2</c:v>
                </c:pt>
                <c:pt idx="30993">
                  <c:v>-3.37697E-2</c:v>
                </c:pt>
                <c:pt idx="30994">
                  <c:v>-3.60802E-2</c:v>
                </c:pt>
                <c:pt idx="30995">
                  <c:v>-3.8351000000000003E-2</c:v>
                </c:pt>
                <c:pt idx="30996">
                  <c:v>-4.0578400000000001E-2</c:v>
                </c:pt>
                <c:pt idx="30997">
                  <c:v>-4.2759100000000001E-2</c:v>
                </c:pt>
                <c:pt idx="30998">
                  <c:v>-4.4889499999999999E-2</c:v>
                </c:pt>
                <c:pt idx="30999">
                  <c:v>-4.6966300000000002E-2</c:v>
                </c:pt>
                <c:pt idx="31000">
                  <c:v>-4.8986099999999998E-2</c:v>
                </c:pt>
                <c:pt idx="31001">
                  <c:v>-5.0945799999999999E-2</c:v>
                </c:pt>
                <c:pt idx="31002">
                  <c:v>-5.2842199999999999E-2</c:v>
                </c:pt>
                <c:pt idx="31003">
                  <c:v>-5.4672199999999997E-2</c:v>
                </c:pt>
                <c:pt idx="31004">
                  <c:v>-5.6432900000000001E-2</c:v>
                </c:pt>
                <c:pt idx="31005">
                  <c:v>-5.8121399999999997E-2</c:v>
                </c:pt>
                <c:pt idx="31006">
                  <c:v>-5.9735099999999999E-2</c:v>
                </c:pt>
                <c:pt idx="31007">
                  <c:v>-6.1271199999999998E-2</c:v>
                </c:pt>
                <c:pt idx="31008">
                  <c:v>-6.2727199999999997E-2</c:v>
                </c:pt>
                <c:pt idx="31009">
                  <c:v>-6.4100799999999999E-2</c:v>
                </c:pt>
                <c:pt idx="31010">
                  <c:v>-6.5389600000000006E-2</c:v>
                </c:pt>
                <c:pt idx="31011">
                  <c:v>-6.6591499999999998E-2</c:v>
                </c:pt>
                <c:pt idx="31012">
                  <c:v>-6.7704399999999998E-2</c:v>
                </c:pt>
                <c:pt idx="31013">
                  <c:v>-6.8726599999999999E-2</c:v>
                </c:pt>
                <c:pt idx="31014">
                  <c:v>-6.9656099999999999E-2</c:v>
                </c:pt>
                <c:pt idx="31015">
                  <c:v>-7.0491499999999999E-2</c:v>
                </c:pt>
                <c:pt idx="31016">
                  <c:v>-7.1231199999999995E-2</c:v>
                </c:pt>
                <c:pt idx="31017">
                  <c:v>-7.1873999999999993E-2</c:v>
                </c:pt>
                <c:pt idx="31018">
                  <c:v>-7.24186E-2</c:v>
                </c:pt>
                <c:pt idx="31019">
                  <c:v>-7.2864100000000001E-2</c:v>
                </c:pt>
                <c:pt idx="31020">
                  <c:v>-7.32096E-2</c:v>
                </c:pt>
                <c:pt idx="31021">
                  <c:v>-7.34543E-2</c:v>
                </c:pt>
                <c:pt idx="31022">
                  <c:v>-7.3597700000000002E-2</c:v>
                </c:pt>
                <c:pt idx="31023">
                  <c:v>-7.3639399999999994E-2</c:v>
                </c:pt>
                <c:pt idx="31024">
                  <c:v>-7.35793E-2</c:v>
                </c:pt>
                <c:pt idx="31025">
                  <c:v>-7.3417099999999999E-2</c:v>
                </c:pt>
                <c:pt idx="31026">
                  <c:v>-7.3152900000000007E-2</c:v>
                </c:pt>
                <c:pt idx="31027">
                  <c:v>-7.2787099999999993E-2</c:v>
                </c:pt>
                <c:pt idx="31028">
                  <c:v>-7.2319900000000006E-2</c:v>
                </c:pt>
                <c:pt idx="31029">
                  <c:v>-7.1751999999999996E-2</c:v>
                </c:pt>
                <c:pt idx="31030">
                  <c:v>-7.1084099999999997E-2</c:v>
                </c:pt>
                <c:pt idx="31031">
                  <c:v>-7.0317000000000005E-2</c:v>
                </c:pt>
                <c:pt idx="31032">
                  <c:v>-6.9451600000000002E-2</c:v>
                </c:pt>
                <c:pt idx="31033">
                  <c:v>-6.8489400000000006E-2</c:v>
                </c:pt>
                <c:pt idx="31034">
                  <c:v>-6.7431400000000002E-2</c:v>
                </c:pt>
                <c:pt idx="31035">
                  <c:v>-6.6279299999999999E-2</c:v>
                </c:pt>
                <c:pt idx="31036">
                  <c:v>-6.5034499999999995E-2</c:v>
                </c:pt>
                <c:pt idx="31037">
                  <c:v>-6.3698900000000003E-2</c:v>
                </c:pt>
                <c:pt idx="31038">
                  <c:v>-6.2274400000000001E-2</c:v>
                </c:pt>
                <c:pt idx="31039">
                  <c:v>-6.07631E-2</c:v>
                </c:pt>
                <c:pt idx="31040">
                  <c:v>-5.9167299999999999E-2</c:v>
                </c:pt>
                <c:pt idx="31041">
                  <c:v>-5.7489199999999997E-2</c:v>
                </c:pt>
                <c:pt idx="31042">
                  <c:v>-5.57309E-2</c:v>
                </c:pt>
                <c:pt idx="31043">
                  <c:v>-5.3894400000000002E-2</c:v>
                </c:pt>
                <c:pt idx="31044">
                  <c:v>-5.1981899999999998E-2</c:v>
                </c:pt>
                <c:pt idx="31045">
                  <c:v>-4.9995699999999997E-2</c:v>
                </c:pt>
                <c:pt idx="31046">
                  <c:v>-4.7939099999999998E-2</c:v>
                </c:pt>
                <c:pt idx="31047">
                  <c:v>-4.5815799999999997E-2</c:v>
                </c:pt>
                <c:pt idx="31048">
                  <c:v>-4.3629399999999999E-2</c:v>
                </c:pt>
                <c:pt idx="31049">
                  <c:v>-4.1383900000000001E-2</c:v>
                </c:pt>
                <c:pt idx="31050">
                  <c:v>-3.9082800000000001E-2</c:v>
                </c:pt>
                <c:pt idx="31051">
                  <c:v>-3.6730199999999998E-2</c:v>
                </c:pt>
                <c:pt idx="31052">
                  <c:v>-3.4329999999999999E-2</c:v>
                </c:pt>
                <c:pt idx="31053">
                  <c:v>-3.1886200000000003E-2</c:v>
                </c:pt>
                <c:pt idx="31054">
                  <c:v>-2.94027E-2</c:v>
                </c:pt>
                <c:pt idx="31055">
                  <c:v>-2.6883899999999999E-2</c:v>
                </c:pt>
                <c:pt idx="31056">
                  <c:v>-2.4334000000000001E-2</c:v>
                </c:pt>
                <c:pt idx="31057">
                  <c:v>-2.17573E-2</c:v>
                </c:pt>
                <c:pt idx="31058">
                  <c:v>-1.9157799999999999E-2</c:v>
                </c:pt>
                <c:pt idx="31059">
                  <c:v>-1.65398E-2</c:v>
                </c:pt>
                <c:pt idx="31060">
                  <c:v>-1.3907900000000001E-2</c:v>
                </c:pt>
                <c:pt idx="31061">
                  <c:v>-1.1266399999999999E-2</c:v>
                </c:pt>
                <c:pt idx="31062" formatCode="0.00E+00">
                  <c:v>-8.6195600000000001E-3</c:v>
                </c:pt>
                <c:pt idx="31063" formatCode="0.00E+00">
                  <c:v>-5.9718599999999998E-3</c:v>
                </c:pt>
                <c:pt idx="31064" formatCode="0.00E+00">
                  <c:v>-3.32768E-3</c:v>
                </c:pt>
                <c:pt idx="31065" formatCode="0.00E+00">
                  <c:v>-6.91042E-4</c:v>
                </c:pt>
                <c:pt idx="31066" formatCode="0.00E+00">
                  <c:v>1.93436E-3</c:v>
                </c:pt>
                <c:pt idx="31067" formatCode="0.00E+00">
                  <c:v>4.5443200000000001E-3</c:v>
                </c:pt>
                <c:pt idx="31068" formatCode="0.00E+00">
                  <c:v>7.1341900000000003E-3</c:v>
                </c:pt>
                <c:pt idx="31069" formatCode="0.00E+00">
                  <c:v>9.6996200000000008E-3</c:v>
                </c:pt>
                <c:pt idx="31070">
                  <c:v>1.2236500000000001E-2</c:v>
                </c:pt>
                <c:pt idx="31071">
                  <c:v>1.47408E-2</c:v>
                </c:pt>
                <c:pt idx="31072">
                  <c:v>1.72087E-2</c:v>
                </c:pt>
                <c:pt idx="31073">
                  <c:v>1.9636899999999999E-2</c:v>
                </c:pt>
                <c:pt idx="31074">
                  <c:v>2.2021800000000001E-2</c:v>
                </c:pt>
                <c:pt idx="31075">
                  <c:v>2.43593E-2</c:v>
                </c:pt>
                <c:pt idx="31076">
                  <c:v>2.66454E-2</c:v>
                </c:pt>
                <c:pt idx="31077">
                  <c:v>2.8876300000000001E-2</c:v>
                </c:pt>
                <c:pt idx="31078">
                  <c:v>3.1048800000000001E-2</c:v>
                </c:pt>
                <c:pt idx="31079">
                  <c:v>3.3159500000000001E-2</c:v>
                </c:pt>
                <c:pt idx="31080">
                  <c:v>3.5205199999999999E-2</c:v>
                </c:pt>
                <c:pt idx="31081">
                  <c:v>3.7182600000000003E-2</c:v>
                </c:pt>
                <c:pt idx="31082">
                  <c:v>3.90888E-2</c:v>
                </c:pt>
                <c:pt idx="31083">
                  <c:v>4.09208E-2</c:v>
                </c:pt>
                <c:pt idx="31084">
                  <c:v>4.2676100000000002E-2</c:v>
                </c:pt>
                <c:pt idx="31085">
                  <c:v>4.43519E-2</c:v>
                </c:pt>
                <c:pt idx="31086">
                  <c:v>4.5945199999999999E-2</c:v>
                </c:pt>
                <c:pt idx="31087">
                  <c:v>4.74539E-2</c:v>
                </c:pt>
                <c:pt idx="31088">
                  <c:v>4.8876900000000001E-2</c:v>
                </c:pt>
                <c:pt idx="31089">
                  <c:v>5.0211800000000001E-2</c:v>
                </c:pt>
                <c:pt idx="31090">
                  <c:v>5.1454699999999999E-2</c:v>
                </c:pt>
                <c:pt idx="31091">
                  <c:v>5.2601299999999997E-2</c:v>
                </c:pt>
                <c:pt idx="31092">
                  <c:v>5.3649799999999997E-2</c:v>
                </c:pt>
                <c:pt idx="31093">
                  <c:v>5.4602100000000001E-2</c:v>
                </c:pt>
                <c:pt idx="31094">
                  <c:v>5.5459300000000003E-2</c:v>
                </c:pt>
                <c:pt idx="31095">
                  <c:v>5.6221E-2</c:v>
                </c:pt>
                <c:pt idx="31096">
                  <c:v>5.6885999999999999E-2</c:v>
                </c:pt>
                <c:pt idx="31097">
                  <c:v>5.7453400000000002E-2</c:v>
                </c:pt>
                <c:pt idx="31098">
                  <c:v>5.7923099999999998E-2</c:v>
                </c:pt>
                <c:pt idx="31099">
                  <c:v>5.8294499999999999E-2</c:v>
                </c:pt>
                <c:pt idx="31100">
                  <c:v>5.85672E-2</c:v>
                </c:pt>
                <c:pt idx="31101">
                  <c:v>5.8741000000000002E-2</c:v>
                </c:pt>
                <c:pt idx="31102">
                  <c:v>5.8815899999999997E-2</c:v>
                </c:pt>
                <c:pt idx="31103">
                  <c:v>5.8791700000000002E-2</c:v>
                </c:pt>
                <c:pt idx="31104">
                  <c:v>5.8668100000000001E-2</c:v>
                </c:pt>
                <c:pt idx="31105">
                  <c:v>5.8444700000000002E-2</c:v>
                </c:pt>
                <c:pt idx="31106">
                  <c:v>5.8121399999999997E-2</c:v>
                </c:pt>
                <c:pt idx="31107">
                  <c:v>5.7698699999999999E-2</c:v>
                </c:pt>
                <c:pt idx="31108">
                  <c:v>5.71773E-2</c:v>
                </c:pt>
                <c:pt idx="31109">
                  <c:v>5.65576E-2</c:v>
                </c:pt>
                <c:pt idx="31110">
                  <c:v>5.58407E-2</c:v>
                </c:pt>
                <c:pt idx="31111">
                  <c:v>5.5028300000000002E-2</c:v>
                </c:pt>
                <c:pt idx="31112">
                  <c:v>5.4123499999999998E-2</c:v>
                </c:pt>
                <c:pt idx="31113">
                  <c:v>5.3129500000000003E-2</c:v>
                </c:pt>
                <c:pt idx="31114">
                  <c:v>5.2048200000000003E-2</c:v>
                </c:pt>
                <c:pt idx="31115">
                  <c:v>5.0879599999999997E-2</c:v>
                </c:pt>
                <c:pt idx="31116">
                  <c:v>4.9623100000000003E-2</c:v>
                </c:pt>
                <c:pt idx="31117">
                  <c:v>4.8279599999999999E-2</c:v>
                </c:pt>
                <c:pt idx="31118">
                  <c:v>4.6850799999999998E-2</c:v>
                </c:pt>
                <c:pt idx="31119">
                  <c:v>4.5339699999999997E-2</c:v>
                </c:pt>
                <c:pt idx="31120">
                  <c:v>4.3749499999999997E-2</c:v>
                </c:pt>
                <c:pt idx="31121">
                  <c:v>4.2085499999999998E-2</c:v>
                </c:pt>
                <c:pt idx="31122">
                  <c:v>4.0353100000000003E-2</c:v>
                </c:pt>
                <c:pt idx="31123">
                  <c:v>3.8556399999999998E-2</c:v>
                </c:pt>
                <c:pt idx="31124">
                  <c:v>3.6696300000000001E-2</c:v>
                </c:pt>
                <c:pt idx="31125">
                  <c:v>3.47733E-2</c:v>
                </c:pt>
                <c:pt idx="31126">
                  <c:v>3.2790600000000003E-2</c:v>
                </c:pt>
                <c:pt idx="31127">
                  <c:v>3.0753300000000001E-2</c:v>
                </c:pt>
                <c:pt idx="31128">
                  <c:v>2.8665199999999998E-2</c:v>
                </c:pt>
                <c:pt idx="31129">
                  <c:v>2.6527700000000001E-2</c:v>
                </c:pt>
                <c:pt idx="31130">
                  <c:v>2.43424E-2</c:v>
                </c:pt>
                <c:pt idx="31131">
                  <c:v>2.2112400000000001E-2</c:v>
                </c:pt>
                <c:pt idx="31132">
                  <c:v>1.9841899999999999E-2</c:v>
                </c:pt>
                <c:pt idx="31133">
                  <c:v>1.7534899999999999E-2</c:v>
                </c:pt>
                <c:pt idx="31134">
                  <c:v>1.51956E-2</c:v>
                </c:pt>
                <c:pt idx="31135">
                  <c:v>1.28284E-2</c:v>
                </c:pt>
                <c:pt idx="31136">
                  <c:v>1.0438599999999999E-2</c:v>
                </c:pt>
                <c:pt idx="31137" formatCode="0.00E+00">
                  <c:v>8.0320700000000005E-3</c:v>
                </c:pt>
                <c:pt idx="31138" formatCode="0.00E+00">
                  <c:v>5.6136099999999998E-3</c:v>
                </c:pt>
                <c:pt idx="31139" formatCode="0.00E+00">
                  <c:v>3.1861200000000002E-3</c:v>
                </c:pt>
                <c:pt idx="31140" formatCode="0.00E+00">
                  <c:v>7.5112300000000003E-4</c:v>
                </c:pt>
                <c:pt idx="31141" formatCode="0.00E+00">
                  <c:v>-1.68907E-3</c:v>
                </c:pt>
                <c:pt idx="31142" formatCode="0.00E+00">
                  <c:v>-4.13043E-3</c:v>
                </c:pt>
                <c:pt idx="31143" formatCode="0.00E+00">
                  <c:v>-6.5683499999999997E-3</c:v>
                </c:pt>
                <c:pt idx="31144" formatCode="0.00E+00">
                  <c:v>-8.9988900000000007E-3</c:v>
                </c:pt>
                <c:pt idx="31145">
                  <c:v>-1.14193E-2</c:v>
                </c:pt>
                <c:pt idx="31146">
                  <c:v>-1.3827900000000001E-2</c:v>
                </c:pt>
                <c:pt idx="31147">
                  <c:v>-1.62221E-2</c:v>
                </c:pt>
                <c:pt idx="31148">
                  <c:v>-1.8598099999999999E-2</c:v>
                </c:pt>
                <c:pt idx="31149">
                  <c:v>-2.09529E-2</c:v>
                </c:pt>
                <c:pt idx="31150">
                  <c:v>-2.3285899999999998E-2</c:v>
                </c:pt>
                <c:pt idx="31151">
                  <c:v>-2.5596000000000001E-2</c:v>
                </c:pt>
                <c:pt idx="31152">
                  <c:v>-2.78821E-2</c:v>
                </c:pt>
                <c:pt idx="31153">
                  <c:v>-3.0144899999999999E-2</c:v>
                </c:pt>
                <c:pt idx="31154">
                  <c:v>-3.2384400000000001E-2</c:v>
                </c:pt>
                <c:pt idx="31155">
                  <c:v>-3.4597200000000002E-2</c:v>
                </c:pt>
                <c:pt idx="31156">
                  <c:v>-3.67783E-2</c:v>
                </c:pt>
                <c:pt idx="31157">
                  <c:v>-3.8924500000000001E-2</c:v>
                </c:pt>
                <c:pt idx="31158">
                  <c:v>-4.1035299999999997E-2</c:v>
                </c:pt>
                <c:pt idx="31159">
                  <c:v>-4.3109599999999998E-2</c:v>
                </c:pt>
                <c:pt idx="31160">
                  <c:v>-4.5144400000000001E-2</c:v>
                </c:pt>
                <c:pt idx="31161">
                  <c:v>-4.7136200000000003E-2</c:v>
                </c:pt>
                <c:pt idx="31162">
                  <c:v>-4.9082800000000003E-2</c:v>
                </c:pt>
                <c:pt idx="31163">
                  <c:v>-5.0983399999999998E-2</c:v>
                </c:pt>
                <c:pt idx="31164">
                  <c:v>-5.2837200000000001E-2</c:v>
                </c:pt>
                <c:pt idx="31165">
                  <c:v>-5.4644100000000001E-2</c:v>
                </c:pt>
                <c:pt idx="31166">
                  <c:v>-5.64027E-2</c:v>
                </c:pt>
                <c:pt idx="31167">
                  <c:v>-5.8111400000000001E-2</c:v>
                </c:pt>
                <c:pt idx="31168">
                  <c:v>-5.9769099999999999E-2</c:v>
                </c:pt>
                <c:pt idx="31169">
                  <c:v>-6.13743E-2</c:v>
                </c:pt>
                <c:pt idx="31170">
                  <c:v>-6.29247E-2</c:v>
                </c:pt>
                <c:pt idx="31171">
                  <c:v>-6.4419000000000004E-2</c:v>
                </c:pt>
                <c:pt idx="31172">
                  <c:v>-6.5857899999999997E-2</c:v>
                </c:pt>
                <c:pt idx="31173">
                  <c:v>-6.7242099999999999E-2</c:v>
                </c:pt>
                <c:pt idx="31174">
                  <c:v>-6.8570000000000006E-2</c:v>
                </c:pt>
                <c:pt idx="31175">
                  <c:v>-6.9840200000000005E-2</c:v>
                </c:pt>
                <c:pt idx="31176">
                  <c:v>-7.1053000000000005E-2</c:v>
                </c:pt>
                <c:pt idx="31177">
                  <c:v>-7.2210700000000003E-2</c:v>
                </c:pt>
                <c:pt idx="31178">
                  <c:v>-7.3315000000000005E-2</c:v>
                </c:pt>
                <c:pt idx="31179">
                  <c:v>-7.4367000000000003E-2</c:v>
                </c:pt>
                <c:pt idx="31180">
                  <c:v>-7.5367900000000002E-2</c:v>
                </c:pt>
                <c:pt idx="31181">
                  <c:v>-7.6319700000000004E-2</c:v>
                </c:pt>
                <c:pt idx="31182">
                  <c:v>-7.7225600000000005E-2</c:v>
                </c:pt>
                <c:pt idx="31183">
                  <c:v>-7.8089199999999998E-2</c:v>
                </c:pt>
                <c:pt idx="31184">
                  <c:v>-7.8913200000000003E-2</c:v>
                </c:pt>
                <c:pt idx="31185">
                  <c:v>-7.9698699999999997E-2</c:v>
                </c:pt>
                <c:pt idx="31186">
                  <c:v>-8.0445699999999995E-2</c:v>
                </c:pt>
                <c:pt idx="31187">
                  <c:v>-8.1153400000000001E-2</c:v>
                </c:pt>
                <c:pt idx="31188">
                  <c:v>-8.18213E-2</c:v>
                </c:pt>
                <c:pt idx="31189">
                  <c:v>-8.2447999999999994E-2</c:v>
                </c:pt>
                <c:pt idx="31190">
                  <c:v>-8.3035300000000006E-2</c:v>
                </c:pt>
                <c:pt idx="31191">
                  <c:v>-8.3588399999999993E-2</c:v>
                </c:pt>
                <c:pt idx="31192">
                  <c:v>-8.4111900000000003E-2</c:v>
                </c:pt>
                <c:pt idx="31193">
                  <c:v>-8.4605899999999998E-2</c:v>
                </c:pt>
                <c:pt idx="31194">
                  <c:v>-8.5068099999999994E-2</c:v>
                </c:pt>
                <c:pt idx="31195">
                  <c:v>-8.5497699999999996E-2</c:v>
                </c:pt>
                <c:pt idx="31196">
                  <c:v>-8.5896899999999998E-2</c:v>
                </c:pt>
                <c:pt idx="31197">
                  <c:v>-8.6268399999999995E-2</c:v>
                </c:pt>
                <c:pt idx="31198">
                  <c:v>-8.6615800000000007E-2</c:v>
                </c:pt>
                <c:pt idx="31199">
                  <c:v>-8.6942500000000006E-2</c:v>
                </c:pt>
                <c:pt idx="31200">
                  <c:v>-8.7250900000000006E-2</c:v>
                </c:pt>
                <c:pt idx="31201">
                  <c:v>-8.7542499999999995E-2</c:v>
                </c:pt>
                <c:pt idx="31202">
                  <c:v>-8.7820400000000007E-2</c:v>
                </c:pt>
                <c:pt idx="31203">
                  <c:v>-8.8087700000000005E-2</c:v>
                </c:pt>
                <c:pt idx="31204">
                  <c:v>-8.8345499999999993E-2</c:v>
                </c:pt>
                <c:pt idx="31205">
                  <c:v>-8.8593099999999994E-2</c:v>
                </c:pt>
                <c:pt idx="31206">
                  <c:v>-8.8830599999999996E-2</c:v>
                </c:pt>
                <c:pt idx="31207">
                  <c:v>-8.9060500000000001E-2</c:v>
                </c:pt>
                <c:pt idx="31208">
                  <c:v>-8.9286599999999994E-2</c:v>
                </c:pt>
                <c:pt idx="31209">
                  <c:v>-8.9513499999999996E-2</c:v>
                </c:pt>
                <c:pt idx="31210">
                  <c:v>-8.9745199999999997E-2</c:v>
                </c:pt>
                <c:pt idx="31211">
                  <c:v>-8.9984599999999998E-2</c:v>
                </c:pt>
                <c:pt idx="31212">
                  <c:v>-9.0233599999999997E-2</c:v>
                </c:pt>
                <c:pt idx="31213">
                  <c:v>-9.0494099999999994E-2</c:v>
                </c:pt>
                <c:pt idx="31214">
                  <c:v>-9.0767399999999998E-2</c:v>
                </c:pt>
                <c:pt idx="31215">
                  <c:v>-9.1054700000000002E-2</c:v>
                </c:pt>
                <c:pt idx="31216">
                  <c:v>-9.1356900000000005E-2</c:v>
                </c:pt>
                <c:pt idx="31217">
                  <c:v>-9.1673599999999994E-2</c:v>
                </c:pt>
                <c:pt idx="31218">
                  <c:v>-9.2003399999999999E-2</c:v>
                </c:pt>
                <c:pt idx="31219">
                  <c:v>-9.2346499999999998E-2</c:v>
                </c:pt>
                <c:pt idx="31220">
                  <c:v>-9.2705800000000005E-2</c:v>
                </c:pt>
                <c:pt idx="31221">
                  <c:v>-9.30869E-2</c:v>
                </c:pt>
                <c:pt idx="31222">
                  <c:v>-9.3494900000000006E-2</c:v>
                </c:pt>
                <c:pt idx="31223">
                  <c:v>-9.3931399999999998E-2</c:v>
                </c:pt>
                <c:pt idx="31224">
                  <c:v>-9.4396400000000005E-2</c:v>
                </c:pt>
                <c:pt idx="31225">
                  <c:v>-9.4890199999999994E-2</c:v>
                </c:pt>
                <c:pt idx="31226">
                  <c:v>-9.5412899999999995E-2</c:v>
                </c:pt>
                <c:pt idx="31227">
                  <c:v>-9.5965700000000001E-2</c:v>
                </c:pt>
                <c:pt idx="31228">
                  <c:v>-9.6550399999999995E-2</c:v>
                </c:pt>
                <c:pt idx="31229">
                  <c:v>-9.7165299999999996E-2</c:v>
                </c:pt>
                <c:pt idx="31230">
                  <c:v>-9.7806400000000002E-2</c:v>
                </c:pt>
                <c:pt idx="31231">
                  <c:v>-9.8472400000000002E-2</c:v>
                </c:pt>
                <c:pt idx="31232">
                  <c:v>-9.9165900000000001E-2</c:v>
                </c:pt>
                <c:pt idx="31233">
                  <c:v>-9.9889900000000004E-2</c:v>
                </c:pt>
                <c:pt idx="31234">
                  <c:v>-0.100646</c:v>
                </c:pt>
                <c:pt idx="31235">
                  <c:v>-0.101435</c:v>
                </c:pt>
                <c:pt idx="31236">
                  <c:v>-0.102255</c:v>
                </c:pt>
                <c:pt idx="31237">
                  <c:v>-0.103103</c:v>
                </c:pt>
                <c:pt idx="31238">
                  <c:v>-0.10396900000000001</c:v>
                </c:pt>
                <c:pt idx="31239">
                  <c:v>-0.104848</c:v>
                </c:pt>
                <c:pt idx="31240">
                  <c:v>-0.105742</c:v>
                </c:pt>
                <c:pt idx="31241">
                  <c:v>-0.106655</c:v>
                </c:pt>
                <c:pt idx="31242">
                  <c:v>-0.107587</c:v>
                </c:pt>
                <c:pt idx="31243">
                  <c:v>-0.108538</c:v>
                </c:pt>
                <c:pt idx="31244">
                  <c:v>-0.109512</c:v>
                </c:pt>
                <c:pt idx="31245">
                  <c:v>-0.110509</c:v>
                </c:pt>
                <c:pt idx="31246">
                  <c:v>-0.111525</c:v>
                </c:pt>
                <c:pt idx="31247">
                  <c:v>-0.112557</c:v>
                </c:pt>
                <c:pt idx="31248">
                  <c:v>-0.11360099999999999</c:v>
                </c:pt>
                <c:pt idx="31249">
                  <c:v>-0.114657</c:v>
                </c:pt>
                <c:pt idx="31250">
                  <c:v>-0.11572399999999999</c:v>
                </c:pt>
                <c:pt idx="31251">
                  <c:v>-0.116803</c:v>
                </c:pt>
                <c:pt idx="31252">
                  <c:v>-0.117892</c:v>
                </c:pt>
                <c:pt idx="31253">
                  <c:v>-0.118995</c:v>
                </c:pt>
                <c:pt idx="31254">
                  <c:v>-0.120111</c:v>
                </c:pt>
                <c:pt idx="31255">
                  <c:v>-0.121242</c:v>
                </c:pt>
                <c:pt idx="31256">
                  <c:v>-0.12238400000000001</c:v>
                </c:pt>
                <c:pt idx="31257">
                  <c:v>-0.123533</c:v>
                </c:pt>
                <c:pt idx="31258">
                  <c:v>-0.12468600000000001</c:v>
                </c:pt>
                <c:pt idx="31259">
                  <c:v>-0.12583800000000001</c:v>
                </c:pt>
                <c:pt idx="31260">
                  <c:v>-0.12698599999999999</c:v>
                </c:pt>
                <c:pt idx="31261">
                  <c:v>-0.12812599999999999</c:v>
                </c:pt>
                <c:pt idx="31262">
                  <c:v>-0.12925600000000001</c:v>
                </c:pt>
                <c:pt idx="31263">
                  <c:v>-0.13037099999999999</c:v>
                </c:pt>
                <c:pt idx="31264">
                  <c:v>-0.13147</c:v>
                </c:pt>
                <c:pt idx="31265">
                  <c:v>-0.13255500000000001</c:v>
                </c:pt>
                <c:pt idx="31266">
                  <c:v>-0.133627</c:v>
                </c:pt>
                <c:pt idx="31267">
                  <c:v>-0.134688</c:v>
                </c:pt>
                <c:pt idx="31268">
                  <c:v>-0.13573299999999999</c:v>
                </c:pt>
                <c:pt idx="31269">
                  <c:v>-0.13675899999999999</c:v>
                </c:pt>
                <c:pt idx="31270">
                  <c:v>-0.13775999999999999</c:v>
                </c:pt>
                <c:pt idx="31271">
                  <c:v>-0.138737</c:v>
                </c:pt>
                <c:pt idx="31272">
                  <c:v>-0.13968700000000001</c:v>
                </c:pt>
                <c:pt idx="31273">
                  <c:v>-0.14061299999999999</c:v>
                </c:pt>
                <c:pt idx="31274">
                  <c:v>-0.141513</c:v>
                </c:pt>
                <c:pt idx="31275">
                  <c:v>-0.14239099999999999</c:v>
                </c:pt>
                <c:pt idx="31276">
                  <c:v>-0.14324899999999999</c:v>
                </c:pt>
                <c:pt idx="31277">
                  <c:v>-0.14408599999999999</c:v>
                </c:pt>
                <c:pt idx="31278">
                  <c:v>-0.144898</c:v>
                </c:pt>
                <c:pt idx="31279">
                  <c:v>-0.14568500000000001</c:v>
                </c:pt>
                <c:pt idx="31280">
                  <c:v>-0.14644699999999999</c:v>
                </c:pt>
                <c:pt idx="31281">
                  <c:v>-0.14718300000000001</c:v>
                </c:pt>
                <c:pt idx="31282">
                  <c:v>-0.14788999999999999</c:v>
                </c:pt>
                <c:pt idx="31283">
                  <c:v>-0.148566</c:v>
                </c:pt>
                <c:pt idx="31284">
                  <c:v>-0.14921000000000001</c:v>
                </c:pt>
                <c:pt idx="31285">
                  <c:v>-0.14982599999999999</c:v>
                </c:pt>
                <c:pt idx="31286">
                  <c:v>-0.15040999999999999</c:v>
                </c:pt>
                <c:pt idx="31287">
                  <c:v>-0.15095500000000001</c:v>
                </c:pt>
                <c:pt idx="31288">
                  <c:v>-0.15145600000000001</c:v>
                </c:pt>
                <c:pt idx="31289">
                  <c:v>-0.15190999999999999</c:v>
                </c:pt>
                <c:pt idx="31290">
                  <c:v>-0.152313</c:v>
                </c:pt>
                <c:pt idx="31291">
                  <c:v>-0.15265999999999999</c:v>
                </c:pt>
                <c:pt idx="31292">
                  <c:v>-0.152947</c:v>
                </c:pt>
                <c:pt idx="31293">
                  <c:v>-0.15317600000000001</c:v>
                </c:pt>
                <c:pt idx="31294">
                  <c:v>-0.15334999999999999</c:v>
                </c:pt>
                <c:pt idx="31295">
                  <c:v>-0.153471</c:v>
                </c:pt>
                <c:pt idx="31296">
                  <c:v>-0.15354100000000001</c:v>
                </c:pt>
                <c:pt idx="31297">
                  <c:v>-0.15356</c:v>
                </c:pt>
                <c:pt idx="31298">
                  <c:v>-0.153529</c:v>
                </c:pt>
                <c:pt idx="31299">
                  <c:v>-0.153444</c:v>
                </c:pt>
                <c:pt idx="31300">
                  <c:v>-0.153305</c:v>
                </c:pt>
                <c:pt idx="31301">
                  <c:v>-0.153115</c:v>
                </c:pt>
                <c:pt idx="31302">
                  <c:v>-0.15287600000000001</c:v>
                </c:pt>
                <c:pt idx="31303">
                  <c:v>-0.15259</c:v>
                </c:pt>
                <c:pt idx="31304">
                  <c:v>-0.152255</c:v>
                </c:pt>
                <c:pt idx="31305">
                  <c:v>-0.15187100000000001</c:v>
                </c:pt>
                <c:pt idx="31306">
                  <c:v>-0.15144199999999999</c:v>
                </c:pt>
                <c:pt idx="31307">
                  <c:v>-0.150974</c:v>
                </c:pt>
                <c:pt idx="31308">
                  <c:v>-0.15046799999999999</c:v>
                </c:pt>
                <c:pt idx="31309">
                  <c:v>-0.149918</c:v>
                </c:pt>
                <c:pt idx="31310">
                  <c:v>-0.14931800000000001</c:v>
                </c:pt>
                <c:pt idx="31311">
                  <c:v>-0.14866199999999999</c:v>
                </c:pt>
                <c:pt idx="31312">
                  <c:v>-0.147948</c:v>
                </c:pt>
                <c:pt idx="31313">
                  <c:v>-0.147177</c:v>
                </c:pt>
                <c:pt idx="31314">
                  <c:v>-0.14634900000000001</c:v>
                </c:pt>
                <c:pt idx="31315">
                  <c:v>-0.14546500000000001</c:v>
                </c:pt>
                <c:pt idx="31316">
                  <c:v>-0.14453099999999999</c:v>
                </c:pt>
                <c:pt idx="31317">
                  <c:v>-0.14355699999999999</c:v>
                </c:pt>
                <c:pt idx="31318">
                  <c:v>-0.14254900000000001</c:v>
                </c:pt>
                <c:pt idx="31319">
                  <c:v>-0.14150599999999999</c:v>
                </c:pt>
                <c:pt idx="31320">
                  <c:v>-0.14042399999999999</c:v>
                </c:pt>
                <c:pt idx="31321">
                  <c:v>-0.13930500000000001</c:v>
                </c:pt>
                <c:pt idx="31322">
                  <c:v>-0.13815</c:v>
                </c:pt>
                <c:pt idx="31323">
                  <c:v>-0.136958</c:v>
                </c:pt>
                <c:pt idx="31324">
                  <c:v>-0.13573399999999999</c:v>
                </c:pt>
                <c:pt idx="31325">
                  <c:v>-0.13448299999999999</c:v>
                </c:pt>
                <c:pt idx="31326">
                  <c:v>-0.133212</c:v>
                </c:pt>
                <c:pt idx="31327">
                  <c:v>-0.13192699999999999</c:v>
                </c:pt>
                <c:pt idx="31328">
                  <c:v>-0.130633</c:v>
                </c:pt>
                <c:pt idx="31329">
                  <c:v>-0.12933600000000001</c:v>
                </c:pt>
                <c:pt idx="31330">
                  <c:v>-0.12803899999999999</c:v>
                </c:pt>
                <c:pt idx="31331">
                  <c:v>-0.12674199999999999</c:v>
                </c:pt>
                <c:pt idx="31332">
                  <c:v>-0.125449</c:v>
                </c:pt>
                <c:pt idx="31333">
                  <c:v>-0.12416199999999999</c:v>
                </c:pt>
                <c:pt idx="31334">
                  <c:v>-0.122886</c:v>
                </c:pt>
                <c:pt idx="31335">
                  <c:v>-0.121624</c:v>
                </c:pt>
                <c:pt idx="31336">
                  <c:v>-0.120379</c:v>
                </c:pt>
                <c:pt idx="31337">
                  <c:v>-0.11915100000000001</c:v>
                </c:pt>
                <c:pt idx="31338">
                  <c:v>-0.11794</c:v>
                </c:pt>
                <c:pt idx="31339">
                  <c:v>-0.11674900000000001</c:v>
                </c:pt>
                <c:pt idx="31340">
                  <c:v>-0.115581</c:v>
                </c:pt>
                <c:pt idx="31341">
                  <c:v>-0.11444</c:v>
                </c:pt>
                <c:pt idx="31342">
                  <c:v>-0.113326</c:v>
                </c:pt>
                <c:pt idx="31343">
                  <c:v>-0.11223900000000001</c:v>
                </c:pt>
                <c:pt idx="31344">
                  <c:v>-0.111183</c:v>
                </c:pt>
                <c:pt idx="31345">
                  <c:v>-0.110162</c:v>
                </c:pt>
                <c:pt idx="31346">
                  <c:v>-0.109184</c:v>
                </c:pt>
                <c:pt idx="31347">
                  <c:v>-0.10825899999999999</c:v>
                </c:pt>
                <c:pt idx="31348">
                  <c:v>-0.107395</c:v>
                </c:pt>
                <c:pt idx="31349">
                  <c:v>-0.106598</c:v>
                </c:pt>
                <c:pt idx="31350">
                  <c:v>-0.10587199999999999</c:v>
                </c:pt>
                <c:pt idx="31351">
                  <c:v>-0.105221</c:v>
                </c:pt>
                <c:pt idx="31352">
                  <c:v>-0.104646</c:v>
                </c:pt>
                <c:pt idx="31353">
                  <c:v>-0.10415099999999999</c:v>
                </c:pt>
                <c:pt idx="31354">
                  <c:v>-0.10373400000000001</c:v>
                </c:pt>
                <c:pt idx="31355">
                  <c:v>-0.103391</c:v>
                </c:pt>
                <c:pt idx="31356">
                  <c:v>-0.10312300000000001</c:v>
                </c:pt>
                <c:pt idx="31357">
                  <c:v>-0.102934</c:v>
                </c:pt>
                <c:pt idx="31358">
                  <c:v>-0.102835</c:v>
                </c:pt>
                <c:pt idx="31359">
                  <c:v>-0.10283</c:v>
                </c:pt>
                <c:pt idx="31360">
                  <c:v>-0.102921</c:v>
                </c:pt>
                <c:pt idx="31361">
                  <c:v>-0.103105</c:v>
                </c:pt>
                <c:pt idx="31362">
                  <c:v>-0.103381</c:v>
                </c:pt>
                <c:pt idx="31363">
                  <c:v>-0.10374899999999999</c:v>
                </c:pt>
                <c:pt idx="31364">
                  <c:v>-0.10421</c:v>
                </c:pt>
                <c:pt idx="31365">
                  <c:v>-0.10476199999999999</c:v>
                </c:pt>
                <c:pt idx="31366">
                  <c:v>-0.10541</c:v>
                </c:pt>
                <c:pt idx="31367">
                  <c:v>-0.10616100000000001</c:v>
                </c:pt>
                <c:pt idx="31368">
                  <c:v>-0.107018</c:v>
                </c:pt>
                <c:pt idx="31369">
                  <c:v>-0.107984</c:v>
                </c:pt>
                <c:pt idx="31370">
                  <c:v>-0.10906</c:v>
                </c:pt>
                <c:pt idx="31371">
                  <c:v>-0.110246</c:v>
                </c:pt>
                <c:pt idx="31372">
                  <c:v>-0.11153399999999999</c:v>
                </c:pt>
                <c:pt idx="31373">
                  <c:v>-0.112924</c:v>
                </c:pt>
                <c:pt idx="31374">
                  <c:v>-0.11441900000000001</c:v>
                </c:pt>
                <c:pt idx="31375">
                  <c:v>-0.11602800000000001</c:v>
                </c:pt>
                <c:pt idx="31376">
                  <c:v>-0.117755</c:v>
                </c:pt>
                <c:pt idx="31377">
                  <c:v>-0.119603</c:v>
                </c:pt>
                <c:pt idx="31378">
                  <c:v>-0.121573</c:v>
                </c:pt>
                <c:pt idx="31379">
                  <c:v>-0.12366099999999999</c:v>
                </c:pt>
                <c:pt idx="31380">
                  <c:v>-0.125861</c:v>
                </c:pt>
                <c:pt idx="31381">
                  <c:v>-0.128165</c:v>
                </c:pt>
                <c:pt idx="31382">
                  <c:v>-0.13056499999999999</c:v>
                </c:pt>
                <c:pt idx="31383">
                  <c:v>-0.13306000000000001</c:v>
                </c:pt>
                <c:pt idx="31384">
                  <c:v>-0.13564599999999999</c:v>
                </c:pt>
                <c:pt idx="31385">
                  <c:v>-0.138317</c:v>
                </c:pt>
                <c:pt idx="31386">
                  <c:v>-0.141068</c:v>
                </c:pt>
                <c:pt idx="31387">
                  <c:v>-0.143899</c:v>
                </c:pt>
                <c:pt idx="31388">
                  <c:v>-0.146816</c:v>
                </c:pt>
                <c:pt idx="31389">
                  <c:v>-0.14982400000000001</c:v>
                </c:pt>
                <c:pt idx="31390">
                  <c:v>-0.152924</c:v>
                </c:pt>
                <c:pt idx="31391">
                  <c:v>-0.15611900000000001</c:v>
                </c:pt>
                <c:pt idx="31392">
                  <c:v>-0.159409</c:v>
                </c:pt>
                <c:pt idx="31393">
                  <c:v>-0.16279399999999999</c:v>
                </c:pt>
                <c:pt idx="31394">
                  <c:v>-0.166269</c:v>
                </c:pt>
                <c:pt idx="31395">
                  <c:v>-0.16982800000000001</c:v>
                </c:pt>
                <c:pt idx="31396">
                  <c:v>-0.17347099999999999</c:v>
                </c:pt>
                <c:pt idx="31397">
                  <c:v>-0.17719399999999999</c:v>
                </c:pt>
                <c:pt idx="31398">
                  <c:v>-0.18099599999999999</c:v>
                </c:pt>
                <c:pt idx="31399">
                  <c:v>-0.18487200000000001</c:v>
                </c:pt>
                <c:pt idx="31400">
                  <c:v>-0.18881800000000001</c:v>
                </c:pt>
                <c:pt idx="31401">
                  <c:v>-0.192832</c:v>
                </c:pt>
                <c:pt idx="31402">
                  <c:v>-0.196907</c:v>
                </c:pt>
                <c:pt idx="31403">
                  <c:v>-0.20102999999999999</c:v>
                </c:pt>
                <c:pt idx="31404">
                  <c:v>-0.20518800000000001</c:v>
                </c:pt>
                <c:pt idx="31405">
                  <c:v>-0.20937500000000001</c:v>
                </c:pt>
                <c:pt idx="31406">
                  <c:v>-0.21359</c:v>
                </c:pt>
                <c:pt idx="31407">
                  <c:v>-0.217832</c:v>
                </c:pt>
                <c:pt idx="31408">
                  <c:v>-0.22209899999999999</c:v>
                </c:pt>
                <c:pt idx="31409">
                  <c:v>-0.226384</c:v>
                </c:pt>
                <c:pt idx="31410">
                  <c:v>-0.230684</c:v>
                </c:pt>
                <c:pt idx="31411">
                  <c:v>-0.23499600000000001</c:v>
                </c:pt>
                <c:pt idx="31412">
                  <c:v>-0.239313</c:v>
                </c:pt>
                <c:pt idx="31413">
                  <c:v>-0.24362700000000001</c:v>
                </c:pt>
                <c:pt idx="31414">
                  <c:v>-0.24792900000000001</c:v>
                </c:pt>
                <c:pt idx="31415">
                  <c:v>-0.25220999999999999</c:v>
                </c:pt>
                <c:pt idx="31416">
                  <c:v>-0.25646200000000002</c:v>
                </c:pt>
                <c:pt idx="31417">
                  <c:v>-0.26068200000000002</c:v>
                </c:pt>
                <c:pt idx="31418">
                  <c:v>-0.26487300000000003</c:v>
                </c:pt>
                <c:pt idx="31419">
                  <c:v>-0.269036</c:v>
                </c:pt>
                <c:pt idx="31420">
                  <c:v>-0.273169</c:v>
                </c:pt>
                <c:pt idx="31421">
                  <c:v>-0.27727200000000002</c:v>
                </c:pt>
                <c:pt idx="31422">
                  <c:v>-0.28133900000000001</c:v>
                </c:pt>
                <c:pt idx="31423">
                  <c:v>-0.28536099999999998</c:v>
                </c:pt>
                <c:pt idx="31424">
                  <c:v>-0.28933700000000001</c:v>
                </c:pt>
                <c:pt idx="31425">
                  <c:v>-0.293269</c:v>
                </c:pt>
                <c:pt idx="31426">
                  <c:v>-0.29715999999999998</c:v>
                </c:pt>
                <c:pt idx="31427">
                  <c:v>-0.301006</c:v>
                </c:pt>
                <c:pt idx="31428">
                  <c:v>-0.30480200000000002</c:v>
                </c:pt>
                <c:pt idx="31429">
                  <c:v>-0.30854199999999998</c:v>
                </c:pt>
                <c:pt idx="31430">
                  <c:v>-0.31221599999999999</c:v>
                </c:pt>
                <c:pt idx="31431">
                  <c:v>-0.31581700000000001</c:v>
                </c:pt>
                <c:pt idx="31432">
                  <c:v>-0.31934299999999999</c:v>
                </c:pt>
                <c:pt idx="31433">
                  <c:v>-0.32279400000000003</c:v>
                </c:pt>
                <c:pt idx="31434">
                  <c:v>-0.32616600000000001</c:v>
                </c:pt>
                <c:pt idx="31435">
                  <c:v>-0.32945099999999999</c:v>
                </c:pt>
                <c:pt idx="31436">
                  <c:v>-0.33264100000000002</c:v>
                </c:pt>
                <c:pt idx="31437">
                  <c:v>-0.33573199999999997</c:v>
                </c:pt>
                <c:pt idx="31438">
                  <c:v>-0.33872000000000002</c:v>
                </c:pt>
                <c:pt idx="31439">
                  <c:v>-0.34160000000000001</c:v>
                </c:pt>
                <c:pt idx="31440">
                  <c:v>-0.34437099999999998</c:v>
                </c:pt>
                <c:pt idx="31441">
                  <c:v>-0.34703499999999998</c:v>
                </c:pt>
                <c:pt idx="31442">
                  <c:v>-0.34959699999999999</c:v>
                </c:pt>
                <c:pt idx="31443">
                  <c:v>-0.35205599999999998</c:v>
                </c:pt>
                <c:pt idx="31444">
                  <c:v>-0.35441</c:v>
                </c:pt>
                <c:pt idx="31445">
                  <c:v>-0.35665599999999997</c:v>
                </c:pt>
                <c:pt idx="31446">
                  <c:v>-0.35878599999999999</c:v>
                </c:pt>
                <c:pt idx="31447">
                  <c:v>-0.36079699999999998</c:v>
                </c:pt>
                <c:pt idx="31448">
                  <c:v>-0.36268299999999998</c:v>
                </c:pt>
                <c:pt idx="31449">
                  <c:v>-0.36444300000000002</c:v>
                </c:pt>
                <c:pt idx="31450">
                  <c:v>-0.36607899999999999</c:v>
                </c:pt>
                <c:pt idx="31451">
                  <c:v>-0.36759199999999997</c:v>
                </c:pt>
                <c:pt idx="31452">
                  <c:v>-0.36898799999999998</c:v>
                </c:pt>
                <c:pt idx="31453">
                  <c:v>-0.37026999999999999</c:v>
                </c:pt>
                <c:pt idx="31454">
                  <c:v>-0.37143500000000002</c:v>
                </c:pt>
                <c:pt idx="31455">
                  <c:v>-0.37248300000000001</c:v>
                </c:pt>
                <c:pt idx="31456">
                  <c:v>-0.37341299999999999</c:v>
                </c:pt>
                <c:pt idx="31457">
                  <c:v>-0.37423099999999998</c:v>
                </c:pt>
                <c:pt idx="31458">
                  <c:v>-0.37493799999999999</c:v>
                </c:pt>
                <c:pt idx="31459">
                  <c:v>-0.37553199999999998</c:v>
                </c:pt>
                <c:pt idx="31460">
                  <c:v>-0.37601299999999999</c:v>
                </c:pt>
                <c:pt idx="31461">
                  <c:v>-0.376386</c:v>
                </c:pt>
                <c:pt idx="31462">
                  <c:v>-0.37664799999999998</c:v>
                </c:pt>
                <c:pt idx="31463">
                  <c:v>-0.37679299999999999</c:v>
                </c:pt>
                <c:pt idx="31464">
                  <c:v>-0.37681500000000001</c:v>
                </c:pt>
                <c:pt idx="31465">
                  <c:v>-0.376716</c:v>
                </c:pt>
                <c:pt idx="31466">
                  <c:v>-0.37649199999999999</c:v>
                </c:pt>
                <c:pt idx="31467">
                  <c:v>-0.37614199999999998</c:v>
                </c:pt>
                <c:pt idx="31468">
                  <c:v>-0.37567099999999998</c:v>
                </c:pt>
                <c:pt idx="31469">
                  <c:v>-0.37508900000000001</c:v>
                </c:pt>
                <c:pt idx="31470">
                  <c:v>-0.37439899999999998</c:v>
                </c:pt>
                <c:pt idx="31471">
                  <c:v>-0.37360100000000002</c:v>
                </c:pt>
                <c:pt idx="31472">
                  <c:v>-0.37269999999999998</c:v>
                </c:pt>
                <c:pt idx="31473">
                  <c:v>-0.37169999999999997</c:v>
                </c:pt>
                <c:pt idx="31474">
                  <c:v>-0.37060399999999999</c:v>
                </c:pt>
                <c:pt idx="31475">
                  <c:v>-0.36941200000000002</c:v>
                </c:pt>
                <c:pt idx="31476">
                  <c:v>-0.36812800000000001</c:v>
                </c:pt>
                <c:pt idx="31477">
                  <c:v>-0.366759</c:v>
                </c:pt>
                <c:pt idx="31478">
                  <c:v>-0.36531200000000003</c:v>
                </c:pt>
                <c:pt idx="31479">
                  <c:v>-0.363788</c:v>
                </c:pt>
                <c:pt idx="31480">
                  <c:v>-0.36218099999999998</c:v>
                </c:pt>
                <c:pt idx="31481">
                  <c:v>-0.36049100000000001</c:v>
                </c:pt>
                <c:pt idx="31482">
                  <c:v>-0.35872100000000001</c:v>
                </c:pt>
                <c:pt idx="31483">
                  <c:v>-0.35687600000000003</c:v>
                </c:pt>
                <c:pt idx="31484">
                  <c:v>-0.35497099999999998</c:v>
                </c:pt>
                <c:pt idx="31485">
                  <c:v>-0.353016</c:v>
                </c:pt>
                <c:pt idx="31486">
                  <c:v>-0.35101900000000003</c:v>
                </c:pt>
                <c:pt idx="31487">
                  <c:v>-0.34897299999999998</c:v>
                </c:pt>
                <c:pt idx="31488">
                  <c:v>-0.34687000000000001</c:v>
                </c:pt>
                <c:pt idx="31489">
                  <c:v>-0.34470699999999999</c:v>
                </c:pt>
                <c:pt idx="31490">
                  <c:v>-0.34248699999999999</c:v>
                </c:pt>
                <c:pt idx="31491">
                  <c:v>-0.34021200000000001</c:v>
                </c:pt>
                <c:pt idx="31492">
                  <c:v>-0.33788800000000002</c:v>
                </c:pt>
                <c:pt idx="31493">
                  <c:v>-0.33551900000000001</c:v>
                </c:pt>
                <c:pt idx="31494">
                  <c:v>-0.33310899999999999</c:v>
                </c:pt>
                <c:pt idx="31495">
                  <c:v>-0.33066499999999999</c:v>
                </c:pt>
                <c:pt idx="31496">
                  <c:v>-0.32818700000000001</c:v>
                </c:pt>
                <c:pt idx="31497">
                  <c:v>-0.32567699999999999</c:v>
                </c:pt>
                <c:pt idx="31498">
                  <c:v>-0.323131</c:v>
                </c:pt>
                <c:pt idx="31499">
                  <c:v>-0.32055299999999998</c:v>
                </c:pt>
                <c:pt idx="31500">
                  <c:v>-0.31794600000000001</c:v>
                </c:pt>
                <c:pt idx="31501">
                  <c:v>-0.31532199999999999</c:v>
                </c:pt>
                <c:pt idx="31502">
                  <c:v>-0.31268800000000002</c:v>
                </c:pt>
                <c:pt idx="31503">
                  <c:v>-0.31004700000000002</c:v>
                </c:pt>
                <c:pt idx="31504">
                  <c:v>-0.307398</c:v>
                </c:pt>
                <c:pt idx="31505">
                  <c:v>-0.30473899999999998</c:v>
                </c:pt>
                <c:pt idx="31506">
                  <c:v>-0.302068</c:v>
                </c:pt>
                <c:pt idx="31507">
                  <c:v>-0.29937999999999998</c:v>
                </c:pt>
                <c:pt idx="31508">
                  <c:v>-0.29667100000000002</c:v>
                </c:pt>
                <c:pt idx="31509">
                  <c:v>-0.29393900000000001</c:v>
                </c:pt>
                <c:pt idx="31510">
                  <c:v>-0.291186</c:v>
                </c:pt>
                <c:pt idx="31511">
                  <c:v>-0.288414</c:v>
                </c:pt>
                <c:pt idx="31512">
                  <c:v>-0.28563100000000002</c:v>
                </c:pt>
                <c:pt idx="31513">
                  <c:v>-0.28284500000000001</c:v>
                </c:pt>
                <c:pt idx="31514">
                  <c:v>-0.28006500000000001</c:v>
                </c:pt>
                <c:pt idx="31515">
                  <c:v>-0.27728900000000001</c:v>
                </c:pt>
                <c:pt idx="31516">
                  <c:v>-0.27450999999999998</c:v>
                </c:pt>
                <c:pt idx="31517">
                  <c:v>-0.27172400000000002</c:v>
                </c:pt>
                <c:pt idx="31518">
                  <c:v>-0.26893899999999998</c:v>
                </c:pt>
                <c:pt idx="31519">
                  <c:v>-0.26616499999999998</c:v>
                </c:pt>
                <c:pt idx="31520">
                  <c:v>-0.26340799999999998</c:v>
                </c:pt>
                <c:pt idx="31521">
                  <c:v>-0.26067299999999999</c:v>
                </c:pt>
                <c:pt idx="31522">
                  <c:v>-0.25796400000000003</c:v>
                </c:pt>
                <c:pt idx="31523">
                  <c:v>-0.25528299999999998</c:v>
                </c:pt>
                <c:pt idx="31524">
                  <c:v>-0.25262800000000002</c:v>
                </c:pt>
                <c:pt idx="31525">
                  <c:v>-0.24999299999999999</c:v>
                </c:pt>
                <c:pt idx="31526">
                  <c:v>-0.24737600000000001</c:v>
                </c:pt>
                <c:pt idx="31527">
                  <c:v>-0.24477699999999999</c:v>
                </c:pt>
                <c:pt idx="31528">
                  <c:v>-0.24219599999999999</c:v>
                </c:pt>
                <c:pt idx="31529">
                  <c:v>-0.23963200000000001</c:v>
                </c:pt>
                <c:pt idx="31530">
                  <c:v>-0.23708599999999999</c:v>
                </c:pt>
                <c:pt idx="31531">
                  <c:v>-0.23455999999999999</c:v>
                </c:pt>
                <c:pt idx="31532">
                  <c:v>-0.23205000000000001</c:v>
                </c:pt>
                <c:pt idx="31533">
                  <c:v>-0.22955700000000001</c:v>
                </c:pt>
                <c:pt idx="31534">
                  <c:v>-0.22708300000000001</c:v>
                </c:pt>
                <c:pt idx="31535">
                  <c:v>-0.224634</c:v>
                </c:pt>
                <c:pt idx="31536">
                  <c:v>-0.22221199999999999</c:v>
                </c:pt>
                <c:pt idx="31537">
                  <c:v>-0.21981700000000001</c:v>
                </c:pt>
                <c:pt idx="31538">
                  <c:v>-0.217448</c:v>
                </c:pt>
                <c:pt idx="31539">
                  <c:v>-0.21510699999999999</c:v>
                </c:pt>
                <c:pt idx="31540">
                  <c:v>-0.212787</c:v>
                </c:pt>
                <c:pt idx="31541">
                  <c:v>-0.21049000000000001</c:v>
                </c:pt>
                <c:pt idx="31542">
                  <c:v>-0.20821799999999999</c:v>
                </c:pt>
                <c:pt idx="31543">
                  <c:v>-0.20597299999999999</c:v>
                </c:pt>
                <c:pt idx="31544">
                  <c:v>-0.20375099999999999</c:v>
                </c:pt>
                <c:pt idx="31545">
                  <c:v>-0.20155100000000001</c:v>
                </c:pt>
                <c:pt idx="31546">
                  <c:v>-0.199377</c:v>
                </c:pt>
                <c:pt idx="31547">
                  <c:v>-0.19723099999999999</c:v>
                </c:pt>
                <c:pt idx="31548">
                  <c:v>-0.19511200000000001</c:v>
                </c:pt>
                <c:pt idx="31549">
                  <c:v>-0.193021</c:v>
                </c:pt>
                <c:pt idx="31550">
                  <c:v>-0.19096199999999999</c:v>
                </c:pt>
                <c:pt idx="31551">
                  <c:v>-0.18893699999999999</c:v>
                </c:pt>
                <c:pt idx="31552">
                  <c:v>-0.186947</c:v>
                </c:pt>
                <c:pt idx="31553">
                  <c:v>-0.18499199999999999</c:v>
                </c:pt>
                <c:pt idx="31554">
                  <c:v>-0.18307499999999999</c:v>
                </c:pt>
                <c:pt idx="31555">
                  <c:v>-0.18119499999999999</c:v>
                </c:pt>
                <c:pt idx="31556">
                  <c:v>-0.17934900000000001</c:v>
                </c:pt>
                <c:pt idx="31557">
                  <c:v>-0.177533</c:v>
                </c:pt>
                <c:pt idx="31558">
                  <c:v>-0.17574899999999999</c:v>
                </c:pt>
                <c:pt idx="31559">
                  <c:v>-0.17399700000000001</c:v>
                </c:pt>
                <c:pt idx="31560">
                  <c:v>-0.17227899999999999</c:v>
                </c:pt>
                <c:pt idx="31561">
                  <c:v>-0.170594</c:v>
                </c:pt>
                <c:pt idx="31562">
                  <c:v>-0.16894100000000001</c:v>
                </c:pt>
                <c:pt idx="31563">
                  <c:v>-0.167319</c:v>
                </c:pt>
                <c:pt idx="31564">
                  <c:v>-0.16572400000000001</c:v>
                </c:pt>
                <c:pt idx="31565">
                  <c:v>-0.164157</c:v>
                </c:pt>
                <c:pt idx="31566">
                  <c:v>-0.16261900000000001</c:v>
                </c:pt>
                <c:pt idx="31567">
                  <c:v>-0.16111</c:v>
                </c:pt>
                <c:pt idx="31568">
                  <c:v>-0.15962799999999999</c:v>
                </c:pt>
                <c:pt idx="31569">
                  <c:v>-0.15817200000000001</c:v>
                </c:pt>
                <c:pt idx="31570">
                  <c:v>-0.15674099999999999</c:v>
                </c:pt>
                <c:pt idx="31571">
                  <c:v>-0.155334</c:v>
                </c:pt>
                <c:pt idx="31572">
                  <c:v>-0.153951</c:v>
                </c:pt>
                <c:pt idx="31573">
                  <c:v>-0.15259200000000001</c:v>
                </c:pt>
                <c:pt idx="31574">
                  <c:v>-0.151254</c:v>
                </c:pt>
                <c:pt idx="31575">
                  <c:v>-0.14993400000000001</c:v>
                </c:pt>
                <c:pt idx="31576">
                  <c:v>-0.14862600000000001</c:v>
                </c:pt>
                <c:pt idx="31577">
                  <c:v>-0.14733299999999999</c:v>
                </c:pt>
                <c:pt idx="31578">
                  <c:v>-0.146061</c:v>
                </c:pt>
                <c:pt idx="31579">
                  <c:v>-0.14482200000000001</c:v>
                </c:pt>
                <c:pt idx="31580">
                  <c:v>-0.14361599999999999</c:v>
                </c:pt>
                <c:pt idx="31581">
                  <c:v>-0.14244200000000001</c:v>
                </c:pt>
                <c:pt idx="31582">
                  <c:v>-0.141296</c:v>
                </c:pt>
                <c:pt idx="31583">
                  <c:v>-0.140178</c:v>
                </c:pt>
                <c:pt idx="31584">
                  <c:v>-0.13908699999999999</c:v>
                </c:pt>
                <c:pt idx="31585">
                  <c:v>-0.13802200000000001</c:v>
                </c:pt>
                <c:pt idx="31586">
                  <c:v>-0.136987</c:v>
                </c:pt>
                <c:pt idx="31587">
                  <c:v>-0.135986</c:v>
                </c:pt>
                <c:pt idx="31588">
                  <c:v>-0.135022</c:v>
                </c:pt>
                <c:pt idx="31589">
                  <c:v>-0.13409099999999999</c:v>
                </c:pt>
                <c:pt idx="31590">
                  <c:v>-0.13319300000000001</c:v>
                </c:pt>
                <c:pt idx="31591">
                  <c:v>-0.132327</c:v>
                </c:pt>
                <c:pt idx="31592">
                  <c:v>-0.13149</c:v>
                </c:pt>
                <c:pt idx="31593">
                  <c:v>-0.13068099999999999</c:v>
                </c:pt>
                <c:pt idx="31594">
                  <c:v>-0.12990199999999999</c:v>
                </c:pt>
                <c:pt idx="31595">
                  <c:v>-0.12915499999999999</c:v>
                </c:pt>
                <c:pt idx="31596">
                  <c:v>-0.128441</c:v>
                </c:pt>
                <c:pt idx="31597">
                  <c:v>-0.12776199999999999</c:v>
                </c:pt>
                <c:pt idx="31598">
                  <c:v>-0.12712200000000001</c:v>
                </c:pt>
                <c:pt idx="31599">
                  <c:v>-0.12651999999999999</c:v>
                </c:pt>
                <c:pt idx="31600">
                  <c:v>-0.12595300000000001</c:v>
                </c:pt>
                <c:pt idx="31601">
                  <c:v>-0.12542300000000001</c:v>
                </c:pt>
                <c:pt idx="31602">
                  <c:v>-0.124934</c:v>
                </c:pt>
                <c:pt idx="31603">
                  <c:v>-0.124491</c:v>
                </c:pt>
                <c:pt idx="31604">
                  <c:v>-0.124094</c:v>
                </c:pt>
                <c:pt idx="31605">
                  <c:v>-0.12374400000000001</c:v>
                </c:pt>
                <c:pt idx="31606">
                  <c:v>-0.123442</c:v>
                </c:pt>
                <c:pt idx="31607">
                  <c:v>-0.12318900000000001</c:v>
                </c:pt>
                <c:pt idx="31608">
                  <c:v>-0.122985</c:v>
                </c:pt>
                <c:pt idx="31609">
                  <c:v>-0.12282999999999999</c:v>
                </c:pt>
                <c:pt idx="31610">
                  <c:v>-0.122724</c:v>
                </c:pt>
                <c:pt idx="31611">
                  <c:v>-0.122669</c:v>
                </c:pt>
                <c:pt idx="31612">
                  <c:v>-0.122667</c:v>
                </c:pt>
                <c:pt idx="31613">
                  <c:v>-0.12271600000000001</c:v>
                </c:pt>
                <c:pt idx="31614">
                  <c:v>-0.122812</c:v>
                </c:pt>
                <c:pt idx="31615">
                  <c:v>-0.12295499999999999</c:v>
                </c:pt>
                <c:pt idx="31616">
                  <c:v>-0.12314799999999999</c:v>
                </c:pt>
                <c:pt idx="31617">
                  <c:v>-0.123394</c:v>
                </c:pt>
                <c:pt idx="31618">
                  <c:v>-0.123694</c:v>
                </c:pt>
                <c:pt idx="31619">
                  <c:v>-0.124044</c:v>
                </c:pt>
                <c:pt idx="31620">
                  <c:v>-0.124443</c:v>
                </c:pt>
                <c:pt idx="31621">
                  <c:v>-0.12489</c:v>
                </c:pt>
                <c:pt idx="31622">
                  <c:v>-0.125387</c:v>
                </c:pt>
                <c:pt idx="31623">
                  <c:v>-0.12593599999999999</c:v>
                </c:pt>
                <c:pt idx="31624">
                  <c:v>-0.12654000000000001</c:v>
                </c:pt>
                <c:pt idx="31625">
                  <c:v>-0.12720000000000001</c:v>
                </c:pt>
                <c:pt idx="31626">
                  <c:v>-0.127914</c:v>
                </c:pt>
                <c:pt idx="31627">
                  <c:v>-0.12868099999999999</c:v>
                </c:pt>
                <c:pt idx="31628">
                  <c:v>-0.129501</c:v>
                </c:pt>
                <c:pt idx="31629">
                  <c:v>-0.13037599999999999</c:v>
                </c:pt>
                <c:pt idx="31630">
                  <c:v>-0.13130600000000001</c:v>
                </c:pt>
                <c:pt idx="31631">
                  <c:v>-0.13229199999999999</c:v>
                </c:pt>
                <c:pt idx="31632">
                  <c:v>-0.13333200000000001</c:v>
                </c:pt>
                <c:pt idx="31633">
                  <c:v>-0.13442599999999999</c:v>
                </c:pt>
                <c:pt idx="31634">
                  <c:v>-0.135572</c:v>
                </c:pt>
                <c:pt idx="31635">
                  <c:v>-0.13677300000000001</c:v>
                </c:pt>
                <c:pt idx="31636">
                  <c:v>-0.13803000000000001</c:v>
                </c:pt>
                <c:pt idx="31637">
                  <c:v>-0.13934199999999999</c:v>
                </c:pt>
                <c:pt idx="31638">
                  <c:v>-0.140712</c:v>
                </c:pt>
                <c:pt idx="31639">
                  <c:v>-0.14213899999999999</c:v>
                </c:pt>
                <c:pt idx="31640">
                  <c:v>-0.143622</c:v>
                </c:pt>
                <c:pt idx="31641">
                  <c:v>-0.145152</c:v>
                </c:pt>
                <c:pt idx="31642">
                  <c:v>-0.146729</c:v>
                </c:pt>
                <c:pt idx="31643">
                  <c:v>-0.14835300000000001</c:v>
                </c:pt>
                <c:pt idx="31644">
                  <c:v>-0.15002599999999999</c:v>
                </c:pt>
                <c:pt idx="31645">
                  <c:v>-0.15174699999999999</c:v>
                </c:pt>
                <c:pt idx="31646">
                  <c:v>-0.15351600000000001</c:v>
                </c:pt>
                <c:pt idx="31647">
                  <c:v>-0.155335</c:v>
                </c:pt>
                <c:pt idx="31648">
                  <c:v>-0.15720500000000001</c:v>
                </c:pt>
                <c:pt idx="31649">
                  <c:v>-0.15912799999999999</c:v>
                </c:pt>
                <c:pt idx="31650">
                  <c:v>-0.161102</c:v>
                </c:pt>
                <c:pt idx="31651">
                  <c:v>-0.16312299999999999</c:v>
                </c:pt>
                <c:pt idx="31652">
                  <c:v>-0.165186</c:v>
                </c:pt>
                <c:pt idx="31653">
                  <c:v>-0.167295</c:v>
                </c:pt>
                <c:pt idx="31654">
                  <c:v>-0.16945499999999999</c:v>
                </c:pt>
                <c:pt idx="31655">
                  <c:v>-0.17167099999999999</c:v>
                </c:pt>
                <c:pt idx="31656">
                  <c:v>-0.17394399999999999</c:v>
                </c:pt>
                <c:pt idx="31657">
                  <c:v>-0.17626900000000001</c:v>
                </c:pt>
                <c:pt idx="31658">
                  <c:v>-0.178642</c:v>
                </c:pt>
                <c:pt idx="31659">
                  <c:v>-0.181061</c:v>
                </c:pt>
                <c:pt idx="31660">
                  <c:v>-0.183529</c:v>
                </c:pt>
                <c:pt idx="31661">
                  <c:v>-0.18604100000000001</c:v>
                </c:pt>
                <c:pt idx="31662">
                  <c:v>-0.18859400000000001</c:v>
                </c:pt>
                <c:pt idx="31663">
                  <c:v>-0.19118599999999999</c:v>
                </c:pt>
                <c:pt idx="31664">
                  <c:v>-0.19381899999999999</c:v>
                </c:pt>
                <c:pt idx="31665">
                  <c:v>-0.196491</c:v>
                </c:pt>
                <c:pt idx="31666">
                  <c:v>-0.19919999999999999</c:v>
                </c:pt>
                <c:pt idx="31667">
                  <c:v>-0.20194400000000001</c:v>
                </c:pt>
                <c:pt idx="31668">
                  <c:v>-0.20471900000000001</c:v>
                </c:pt>
                <c:pt idx="31669">
                  <c:v>-0.20751900000000001</c:v>
                </c:pt>
                <c:pt idx="31670">
                  <c:v>-0.21034600000000001</c:v>
                </c:pt>
                <c:pt idx="31671">
                  <c:v>-0.21318799999999999</c:v>
                </c:pt>
                <c:pt idx="31672">
                  <c:v>-0.216</c:v>
                </c:pt>
                <c:pt idx="31673">
                  <c:v>-0.218782</c:v>
                </c:pt>
                <c:pt idx="31674">
                  <c:v>-0.22158700000000001</c:v>
                </c:pt>
                <c:pt idx="31675">
                  <c:v>-0.22441800000000001</c:v>
                </c:pt>
                <c:pt idx="31676">
                  <c:v>-0.22724800000000001</c:v>
                </c:pt>
                <c:pt idx="31677">
                  <c:v>-0.23008100000000001</c:v>
                </c:pt>
                <c:pt idx="31678">
                  <c:v>-0.232929</c:v>
                </c:pt>
                <c:pt idx="31679">
                  <c:v>-0.235791</c:v>
                </c:pt>
                <c:pt idx="31680">
                  <c:v>-0.23866499999999999</c:v>
                </c:pt>
                <c:pt idx="31681">
                  <c:v>-0.24154600000000001</c:v>
                </c:pt>
                <c:pt idx="31682">
                  <c:v>-0.24443100000000001</c:v>
                </c:pt>
                <c:pt idx="31683">
                  <c:v>-0.24731900000000001</c:v>
                </c:pt>
                <c:pt idx="31684">
                  <c:v>-0.25021199999999999</c:v>
                </c:pt>
                <c:pt idx="31685">
                  <c:v>-0.253108</c:v>
                </c:pt>
                <c:pt idx="31686">
                  <c:v>-0.25600699999999998</c:v>
                </c:pt>
                <c:pt idx="31687">
                  <c:v>-0.25890600000000003</c:v>
                </c:pt>
                <c:pt idx="31688">
                  <c:v>-0.26180300000000001</c:v>
                </c:pt>
                <c:pt idx="31689">
                  <c:v>-0.26469900000000002</c:v>
                </c:pt>
                <c:pt idx="31690">
                  <c:v>-0.26759300000000003</c:v>
                </c:pt>
                <c:pt idx="31691">
                  <c:v>-0.270486</c:v>
                </c:pt>
                <c:pt idx="31692">
                  <c:v>-0.27337</c:v>
                </c:pt>
                <c:pt idx="31693">
                  <c:v>-0.27623900000000001</c:v>
                </c:pt>
                <c:pt idx="31694">
                  <c:v>-0.279086</c:v>
                </c:pt>
                <c:pt idx="31695">
                  <c:v>-0.28190700000000002</c:v>
                </c:pt>
                <c:pt idx="31696">
                  <c:v>-0.28470099999999998</c:v>
                </c:pt>
                <c:pt idx="31697">
                  <c:v>-0.287464</c:v>
                </c:pt>
                <c:pt idx="31698">
                  <c:v>-0.29019200000000001</c:v>
                </c:pt>
                <c:pt idx="31699">
                  <c:v>-0.29288399999999998</c:v>
                </c:pt>
                <c:pt idx="31700">
                  <c:v>-0.29553499999999999</c:v>
                </c:pt>
                <c:pt idx="31701">
                  <c:v>-0.29814099999999999</c:v>
                </c:pt>
                <c:pt idx="31702">
                  <c:v>-0.30069899999999999</c:v>
                </c:pt>
                <c:pt idx="31703">
                  <c:v>-0.303205</c:v>
                </c:pt>
                <c:pt idx="31704">
                  <c:v>-0.30565399999999998</c:v>
                </c:pt>
                <c:pt idx="31705">
                  <c:v>-0.30804500000000001</c:v>
                </c:pt>
                <c:pt idx="31706">
                  <c:v>-0.31037700000000001</c:v>
                </c:pt>
                <c:pt idx="31707">
                  <c:v>-0.31264999999999998</c:v>
                </c:pt>
                <c:pt idx="31708">
                  <c:v>-0.314861</c:v>
                </c:pt>
                <c:pt idx="31709">
                  <c:v>-0.31701099999999999</c:v>
                </c:pt>
                <c:pt idx="31710">
                  <c:v>-0.31909700000000002</c:v>
                </c:pt>
                <c:pt idx="31711">
                  <c:v>-0.32111800000000001</c:v>
                </c:pt>
                <c:pt idx="31712">
                  <c:v>-0.32307000000000002</c:v>
                </c:pt>
                <c:pt idx="31713">
                  <c:v>-0.32495099999999999</c:v>
                </c:pt>
                <c:pt idx="31714">
                  <c:v>-0.32675700000000002</c:v>
                </c:pt>
                <c:pt idx="31715">
                  <c:v>-0.32848300000000002</c:v>
                </c:pt>
                <c:pt idx="31716">
                  <c:v>-0.330127</c:v>
                </c:pt>
                <c:pt idx="31717">
                  <c:v>-0.33168300000000001</c:v>
                </c:pt>
                <c:pt idx="31718">
                  <c:v>-0.33315</c:v>
                </c:pt>
                <c:pt idx="31719">
                  <c:v>-0.33452599999999999</c:v>
                </c:pt>
                <c:pt idx="31720">
                  <c:v>-0.33580599999999999</c:v>
                </c:pt>
                <c:pt idx="31721">
                  <c:v>-0.33698499999999998</c:v>
                </c:pt>
                <c:pt idx="31722">
                  <c:v>-0.338059</c:v>
                </c:pt>
                <c:pt idx="31723">
                  <c:v>-0.33902300000000002</c:v>
                </c:pt>
                <c:pt idx="31724">
                  <c:v>-0.33987499999999998</c:v>
                </c:pt>
                <c:pt idx="31725">
                  <c:v>-0.340613</c:v>
                </c:pt>
                <c:pt idx="31726">
                  <c:v>-0.34123900000000001</c:v>
                </c:pt>
                <c:pt idx="31727">
                  <c:v>-0.34175299999999997</c:v>
                </c:pt>
                <c:pt idx="31728">
                  <c:v>-0.34215600000000002</c:v>
                </c:pt>
                <c:pt idx="31729">
                  <c:v>-0.34244999999999998</c:v>
                </c:pt>
                <c:pt idx="31730">
                  <c:v>-0.342636</c:v>
                </c:pt>
                <c:pt idx="31731">
                  <c:v>-0.34271200000000002</c:v>
                </c:pt>
                <c:pt idx="31732">
                  <c:v>-0.34267799999999998</c:v>
                </c:pt>
                <c:pt idx="31733">
                  <c:v>-0.342532</c:v>
                </c:pt>
                <c:pt idx="31734">
                  <c:v>-0.34227200000000002</c:v>
                </c:pt>
                <c:pt idx="31735">
                  <c:v>-0.34189599999999998</c:v>
                </c:pt>
                <c:pt idx="31736">
                  <c:v>-0.34140500000000001</c:v>
                </c:pt>
                <c:pt idx="31737">
                  <c:v>-0.34079999999999999</c:v>
                </c:pt>
                <c:pt idx="31738">
                  <c:v>-0.34007399999999999</c:v>
                </c:pt>
                <c:pt idx="31739">
                  <c:v>-0.33922000000000002</c:v>
                </c:pt>
                <c:pt idx="31740">
                  <c:v>-0.33823399999999998</c:v>
                </c:pt>
                <c:pt idx="31741">
                  <c:v>-0.33711799999999997</c:v>
                </c:pt>
                <c:pt idx="31742">
                  <c:v>-0.33587099999999998</c:v>
                </c:pt>
                <c:pt idx="31743">
                  <c:v>-0.33449400000000001</c:v>
                </c:pt>
                <c:pt idx="31744">
                  <c:v>-0.33298699999999998</c:v>
                </c:pt>
                <c:pt idx="31745">
                  <c:v>-0.331349</c:v>
                </c:pt>
                <c:pt idx="31746">
                  <c:v>-0.32957500000000001</c:v>
                </c:pt>
                <c:pt idx="31747">
                  <c:v>-0.32765899999999998</c:v>
                </c:pt>
                <c:pt idx="31748">
                  <c:v>-0.32560699999999998</c:v>
                </c:pt>
                <c:pt idx="31749">
                  <c:v>-0.32343</c:v>
                </c:pt>
                <c:pt idx="31750">
                  <c:v>-0.32113199999999997</c:v>
                </c:pt>
                <c:pt idx="31751">
                  <c:v>-0.31871899999999997</c:v>
                </c:pt>
                <c:pt idx="31752">
                  <c:v>-0.316187</c:v>
                </c:pt>
                <c:pt idx="31753">
                  <c:v>-0.31353399999999998</c:v>
                </c:pt>
                <c:pt idx="31754">
                  <c:v>-0.31076199999999998</c:v>
                </c:pt>
                <c:pt idx="31755">
                  <c:v>-0.307869</c:v>
                </c:pt>
                <c:pt idx="31756">
                  <c:v>-0.30485400000000001</c:v>
                </c:pt>
                <c:pt idx="31757">
                  <c:v>-0.30171999999999999</c:v>
                </c:pt>
                <c:pt idx="31758">
                  <c:v>-0.29847299999999999</c:v>
                </c:pt>
                <c:pt idx="31759">
                  <c:v>-0.29511799999999999</c:v>
                </c:pt>
                <c:pt idx="31760">
                  <c:v>-0.291661</c:v>
                </c:pt>
                <c:pt idx="31761">
                  <c:v>-0.28810599999999997</c:v>
                </c:pt>
                <c:pt idx="31762">
                  <c:v>-0.28445199999999998</c:v>
                </c:pt>
                <c:pt idx="31763">
                  <c:v>-0.28070400000000001</c:v>
                </c:pt>
                <c:pt idx="31764">
                  <c:v>-0.27687</c:v>
                </c:pt>
                <c:pt idx="31765">
                  <c:v>-0.27293699999999999</c:v>
                </c:pt>
                <c:pt idx="31766">
                  <c:v>-0.26888099999999998</c:v>
                </c:pt>
                <c:pt idx="31767">
                  <c:v>-0.264712</c:v>
                </c:pt>
                <c:pt idx="31768">
                  <c:v>-0.26045600000000002</c:v>
                </c:pt>
                <c:pt idx="31769">
                  <c:v>-0.25611400000000001</c:v>
                </c:pt>
                <c:pt idx="31770">
                  <c:v>-0.25167600000000001</c:v>
                </c:pt>
                <c:pt idx="31771">
                  <c:v>-0.24715100000000001</c:v>
                </c:pt>
                <c:pt idx="31772">
                  <c:v>-0.24254500000000001</c:v>
                </c:pt>
                <c:pt idx="31773">
                  <c:v>-0.23786199999999999</c:v>
                </c:pt>
                <c:pt idx="31774">
                  <c:v>-0.233103</c:v>
                </c:pt>
                <c:pt idx="31775">
                  <c:v>-0.228272</c:v>
                </c:pt>
                <c:pt idx="31776">
                  <c:v>-0.22336800000000001</c:v>
                </c:pt>
                <c:pt idx="31777">
                  <c:v>-0.218394</c:v>
                </c:pt>
                <c:pt idx="31778">
                  <c:v>-0.21335599999999999</c:v>
                </c:pt>
                <c:pt idx="31779">
                  <c:v>-0.208261</c:v>
                </c:pt>
                <c:pt idx="31780">
                  <c:v>-0.20311799999999999</c:v>
                </c:pt>
                <c:pt idx="31781">
                  <c:v>-0.197932</c:v>
                </c:pt>
                <c:pt idx="31782">
                  <c:v>-0.19270799999999999</c:v>
                </c:pt>
                <c:pt idx="31783">
                  <c:v>-0.18745200000000001</c:v>
                </c:pt>
                <c:pt idx="31784">
                  <c:v>-0.18217</c:v>
                </c:pt>
                <c:pt idx="31785">
                  <c:v>-0.176868</c:v>
                </c:pt>
                <c:pt idx="31786">
                  <c:v>-0.17155100000000001</c:v>
                </c:pt>
                <c:pt idx="31787">
                  <c:v>-0.16622000000000001</c:v>
                </c:pt>
                <c:pt idx="31788">
                  <c:v>-0.16087899999999999</c:v>
                </c:pt>
                <c:pt idx="31789">
                  <c:v>-0.155533</c:v>
                </c:pt>
                <c:pt idx="31790">
                  <c:v>-0.15018899999999999</c:v>
                </c:pt>
                <c:pt idx="31791">
                  <c:v>-0.14484900000000001</c:v>
                </c:pt>
                <c:pt idx="31792">
                  <c:v>-0.139517</c:v>
                </c:pt>
                <c:pt idx="31793">
                  <c:v>-0.13419400000000001</c:v>
                </c:pt>
                <c:pt idx="31794">
                  <c:v>-0.128885</c:v>
                </c:pt>
                <c:pt idx="31795">
                  <c:v>-0.123596</c:v>
                </c:pt>
                <c:pt idx="31796">
                  <c:v>-0.118324</c:v>
                </c:pt>
                <c:pt idx="31797">
                  <c:v>-0.11304699999999999</c:v>
                </c:pt>
                <c:pt idx="31798">
                  <c:v>-0.107765</c:v>
                </c:pt>
                <c:pt idx="31799">
                  <c:v>-0.102516</c:v>
                </c:pt>
                <c:pt idx="31800">
                  <c:v>-9.7306500000000004E-2</c:v>
                </c:pt>
                <c:pt idx="31801">
                  <c:v>-9.2127299999999995E-2</c:v>
                </c:pt>
                <c:pt idx="31802">
                  <c:v>-8.6985400000000004E-2</c:v>
                </c:pt>
                <c:pt idx="31803">
                  <c:v>-8.1892099999999995E-2</c:v>
                </c:pt>
                <c:pt idx="31804">
                  <c:v>-7.6852799999999999E-2</c:v>
                </c:pt>
                <c:pt idx="31805">
                  <c:v>-7.1870600000000007E-2</c:v>
                </c:pt>
                <c:pt idx="31806">
                  <c:v>-6.6947900000000005E-2</c:v>
                </c:pt>
                <c:pt idx="31807">
                  <c:v>-6.2087400000000001E-2</c:v>
                </c:pt>
                <c:pt idx="31808">
                  <c:v>-5.7292700000000002E-2</c:v>
                </c:pt>
                <c:pt idx="31809">
                  <c:v>-5.25686E-2</c:v>
                </c:pt>
                <c:pt idx="31810">
                  <c:v>-4.7919299999999998E-2</c:v>
                </c:pt>
                <c:pt idx="31811">
                  <c:v>-4.3347999999999998E-2</c:v>
                </c:pt>
                <c:pt idx="31812">
                  <c:v>-3.8858700000000003E-2</c:v>
                </c:pt>
                <c:pt idx="31813">
                  <c:v>-3.4456899999999999E-2</c:v>
                </c:pt>
                <c:pt idx="31814">
                  <c:v>-3.0147199999999999E-2</c:v>
                </c:pt>
                <c:pt idx="31815">
                  <c:v>-2.5933899999999999E-2</c:v>
                </c:pt>
                <c:pt idx="31816">
                  <c:v>-2.18204E-2</c:v>
                </c:pt>
                <c:pt idx="31817">
                  <c:v>-1.78088E-2</c:v>
                </c:pt>
                <c:pt idx="31818">
                  <c:v>-1.39011E-2</c:v>
                </c:pt>
                <c:pt idx="31819">
                  <c:v>-1.01E-2</c:v>
                </c:pt>
                <c:pt idx="31820" formatCode="0.00E+00">
                  <c:v>-6.4082599999999998E-3</c:v>
                </c:pt>
                <c:pt idx="31821" formatCode="0.00E+00">
                  <c:v>-2.82841E-3</c:v>
                </c:pt>
                <c:pt idx="31822" formatCode="0.00E+00">
                  <c:v>6.3725900000000005E-4</c:v>
                </c:pt>
                <c:pt idx="31823" formatCode="0.00E+00">
                  <c:v>3.9861999999999996E-3</c:v>
                </c:pt>
                <c:pt idx="31824" formatCode="0.00E+00">
                  <c:v>7.2160100000000001E-3</c:v>
                </c:pt>
                <c:pt idx="31825">
                  <c:v>1.0326E-2</c:v>
                </c:pt>
                <c:pt idx="31826">
                  <c:v>1.33165E-2</c:v>
                </c:pt>
                <c:pt idx="31827">
                  <c:v>1.6186300000000001E-2</c:v>
                </c:pt>
                <c:pt idx="31828">
                  <c:v>1.89334E-2</c:v>
                </c:pt>
                <c:pt idx="31829">
                  <c:v>2.1555399999999999E-2</c:v>
                </c:pt>
                <c:pt idx="31830">
                  <c:v>2.4049500000000001E-2</c:v>
                </c:pt>
                <c:pt idx="31831">
                  <c:v>2.64134E-2</c:v>
                </c:pt>
                <c:pt idx="31832">
                  <c:v>2.8646999999999999E-2</c:v>
                </c:pt>
                <c:pt idx="31833">
                  <c:v>3.0750599999999999E-2</c:v>
                </c:pt>
                <c:pt idx="31834">
                  <c:v>3.2723200000000001E-2</c:v>
                </c:pt>
                <c:pt idx="31835">
                  <c:v>3.4563999999999998E-2</c:v>
                </c:pt>
                <c:pt idx="31836">
                  <c:v>3.6271699999999997E-2</c:v>
                </c:pt>
                <c:pt idx="31837">
                  <c:v>3.7845200000000002E-2</c:v>
                </c:pt>
                <c:pt idx="31838">
                  <c:v>3.9283100000000001E-2</c:v>
                </c:pt>
                <c:pt idx="31839">
                  <c:v>4.0586700000000003E-2</c:v>
                </c:pt>
                <c:pt idx="31840">
                  <c:v>4.1759200000000003E-2</c:v>
                </c:pt>
                <c:pt idx="31841">
                  <c:v>4.2801600000000002E-2</c:v>
                </c:pt>
                <c:pt idx="31842">
                  <c:v>4.37122E-2</c:v>
                </c:pt>
                <c:pt idx="31843">
                  <c:v>4.44892E-2</c:v>
                </c:pt>
                <c:pt idx="31844">
                  <c:v>4.5131900000000003E-2</c:v>
                </c:pt>
                <c:pt idx="31845">
                  <c:v>4.5640699999999999E-2</c:v>
                </c:pt>
                <c:pt idx="31846">
                  <c:v>4.60186E-2</c:v>
                </c:pt>
                <c:pt idx="31847">
                  <c:v>4.6268900000000002E-2</c:v>
                </c:pt>
                <c:pt idx="31848">
                  <c:v>4.6393700000000003E-2</c:v>
                </c:pt>
                <c:pt idx="31849">
                  <c:v>4.6393499999999997E-2</c:v>
                </c:pt>
                <c:pt idx="31850">
                  <c:v>4.62674E-2</c:v>
                </c:pt>
                <c:pt idx="31851">
                  <c:v>4.6014699999999999E-2</c:v>
                </c:pt>
                <c:pt idx="31852">
                  <c:v>4.5635299999999997E-2</c:v>
                </c:pt>
                <c:pt idx="31853">
                  <c:v>4.5129299999999997E-2</c:v>
                </c:pt>
                <c:pt idx="31854">
                  <c:v>4.4496800000000003E-2</c:v>
                </c:pt>
                <c:pt idx="31855">
                  <c:v>4.3739699999999999E-2</c:v>
                </c:pt>
                <c:pt idx="31856">
                  <c:v>4.2862299999999999E-2</c:v>
                </c:pt>
                <c:pt idx="31857">
                  <c:v>4.1867799999999997E-2</c:v>
                </c:pt>
                <c:pt idx="31858">
                  <c:v>4.0758099999999998E-2</c:v>
                </c:pt>
                <c:pt idx="31859">
                  <c:v>3.9535300000000002E-2</c:v>
                </c:pt>
                <c:pt idx="31860">
                  <c:v>3.8202300000000002E-2</c:v>
                </c:pt>
                <c:pt idx="31861">
                  <c:v>3.6760399999999999E-2</c:v>
                </c:pt>
                <c:pt idx="31862">
                  <c:v>3.5210999999999999E-2</c:v>
                </c:pt>
                <c:pt idx="31863">
                  <c:v>3.3556900000000001E-2</c:v>
                </c:pt>
                <c:pt idx="31864">
                  <c:v>3.18021E-2</c:v>
                </c:pt>
                <c:pt idx="31865">
                  <c:v>2.99502E-2</c:v>
                </c:pt>
                <c:pt idx="31866">
                  <c:v>2.80036E-2</c:v>
                </c:pt>
                <c:pt idx="31867">
                  <c:v>2.59647E-2</c:v>
                </c:pt>
                <c:pt idx="31868">
                  <c:v>2.38354E-2</c:v>
                </c:pt>
                <c:pt idx="31869">
                  <c:v>2.1617399999999998E-2</c:v>
                </c:pt>
                <c:pt idx="31870">
                  <c:v>1.9313500000000001E-2</c:v>
                </c:pt>
                <c:pt idx="31871">
                  <c:v>1.6929199999999998E-2</c:v>
                </c:pt>
                <c:pt idx="31872">
                  <c:v>1.447E-2</c:v>
                </c:pt>
                <c:pt idx="31873">
                  <c:v>1.19382E-2</c:v>
                </c:pt>
                <c:pt idx="31874" formatCode="0.00E+00">
                  <c:v>9.3340000000000003E-3</c:v>
                </c:pt>
                <c:pt idx="31875" formatCode="0.00E+00">
                  <c:v>6.6578100000000001E-3</c:v>
                </c:pt>
                <c:pt idx="31876" formatCode="0.00E+00">
                  <c:v>3.9116300000000001E-3</c:v>
                </c:pt>
                <c:pt idx="31877" formatCode="0.00E+00">
                  <c:v>1.1001400000000001E-3</c:v>
                </c:pt>
                <c:pt idx="31878" formatCode="0.00E+00">
                  <c:v>-1.7708999999999999E-3</c:v>
                </c:pt>
                <c:pt idx="31879" formatCode="0.00E+00">
                  <c:v>-4.6972400000000001E-3</c:v>
                </c:pt>
                <c:pt idx="31880" formatCode="0.00E+00">
                  <c:v>-7.6753100000000003E-3</c:v>
                </c:pt>
                <c:pt idx="31881">
                  <c:v>-1.07016E-2</c:v>
                </c:pt>
                <c:pt idx="31882">
                  <c:v>-1.37731E-2</c:v>
                </c:pt>
                <c:pt idx="31883">
                  <c:v>-1.6887099999999999E-2</c:v>
                </c:pt>
                <c:pt idx="31884">
                  <c:v>-2.00415E-2</c:v>
                </c:pt>
                <c:pt idx="31885">
                  <c:v>-2.32342E-2</c:v>
                </c:pt>
                <c:pt idx="31886">
                  <c:v>-2.6461999999999999E-2</c:v>
                </c:pt>
                <c:pt idx="31887">
                  <c:v>-2.9720199999999999E-2</c:v>
                </c:pt>
                <c:pt idx="31888">
                  <c:v>-3.30043E-2</c:v>
                </c:pt>
                <c:pt idx="31889">
                  <c:v>-3.63109E-2</c:v>
                </c:pt>
                <c:pt idx="31890">
                  <c:v>-3.9635499999999997E-2</c:v>
                </c:pt>
                <c:pt idx="31891">
                  <c:v>-4.29726E-2</c:v>
                </c:pt>
                <c:pt idx="31892">
                  <c:v>-4.6318699999999997E-2</c:v>
                </c:pt>
                <c:pt idx="31893">
                  <c:v>-4.9671300000000002E-2</c:v>
                </c:pt>
                <c:pt idx="31894">
                  <c:v>-5.3028400000000003E-2</c:v>
                </c:pt>
                <c:pt idx="31895">
                  <c:v>-5.6387399999999997E-2</c:v>
                </c:pt>
                <c:pt idx="31896">
                  <c:v>-5.9745199999999998E-2</c:v>
                </c:pt>
                <c:pt idx="31897">
                  <c:v>-6.3098600000000005E-2</c:v>
                </c:pt>
                <c:pt idx="31898">
                  <c:v>-6.6444900000000001E-2</c:v>
                </c:pt>
                <c:pt idx="31899">
                  <c:v>-6.9781499999999996E-2</c:v>
                </c:pt>
                <c:pt idx="31900">
                  <c:v>-7.3105100000000006E-2</c:v>
                </c:pt>
                <c:pt idx="31901">
                  <c:v>-7.6411699999999999E-2</c:v>
                </c:pt>
                <c:pt idx="31902">
                  <c:v>-7.9697599999999993E-2</c:v>
                </c:pt>
                <c:pt idx="31903">
                  <c:v>-8.2960000000000006E-2</c:v>
                </c:pt>
                <c:pt idx="31904">
                  <c:v>-8.6196599999999998E-2</c:v>
                </c:pt>
                <c:pt idx="31905">
                  <c:v>-8.9404800000000006E-2</c:v>
                </c:pt>
                <c:pt idx="31906">
                  <c:v>-9.2581700000000003E-2</c:v>
                </c:pt>
                <c:pt idx="31907">
                  <c:v>-9.5723900000000001E-2</c:v>
                </c:pt>
                <c:pt idx="31908">
                  <c:v>-9.8827899999999996E-2</c:v>
                </c:pt>
                <c:pt idx="31909">
                  <c:v>-0.10188999999999999</c:v>
                </c:pt>
                <c:pt idx="31910">
                  <c:v>-0.104909</c:v>
                </c:pt>
                <c:pt idx="31911">
                  <c:v>-0.107881</c:v>
                </c:pt>
                <c:pt idx="31912">
                  <c:v>-0.110802</c:v>
                </c:pt>
                <c:pt idx="31913">
                  <c:v>-0.11367099999999999</c:v>
                </c:pt>
                <c:pt idx="31914">
                  <c:v>-0.116484</c:v>
                </c:pt>
                <c:pt idx="31915">
                  <c:v>-0.119238</c:v>
                </c:pt>
                <c:pt idx="31916">
                  <c:v>-0.121932</c:v>
                </c:pt>
                <c:pt idx="31917">
                  <c:v>-0.12456200000000001</c:v>
                </c:pt>
                <c:pt idx="31918">
                  <c:v>-0.12712799999999999</c:v>
                </c:pt>
                <c:pt idx="31919">
                  <c:v>-0.12962499999999999</c:v>
                </c:pt>
                <c:pt idx="31920">
                  <c:v>-0.132052</c:v>
                </c:pt>
                <c:pt idx="31921">
                  <c:v>-0.134405</c:v>
                </c:pt>
                <c:pt idx="31922">
                  <c:v>-0.136682</c:v>
                </c:pt>
                <c:pt idx="31923">
                  <c:v>-0.13888400000000001</c:v>
                </c:pt>
                <c:pt idx="31924">
                  <c:v>-0.141009</c:v>
                </c:pt>
                <c:pt idx="31925">
                  <c:v>-0.14305699999999999</c:v>
                </c:pt>
                <c:pt idx="31926">
                  <c:v>-0.14502599999999999</c:v>
                </c:pt>
                <c:pt idx="31927">
                  <c:v>-0.14691399999999999</c:v>
                </c:pt>
                <c:pt idx="31928">
                  <c:v>-0.14872199999999999</c:v>
                </c:pt>
                <c:pt idx="31929">
                  <c:v>-0.150446</c:v>
                </c:pt>
                <c:pt idx="31930">
                  <c:v>-0.152088</c:v>
                </c:pt>
                <c:pt idx="31931">
                  <c:v>-0.153646</c:v>
                </c:pt>
                <c:pt idx="31932">
                  <c:v>-0.155117</c:v>
                </c:pt>
                <c:pt idx="31933">
                  <c:v>-0.156501</c:v>
                </c:pt>
                <c:pt idx="31934">
                  <c:v>-0.15779699999999999</c:v>
                </c:pt>
                <c:pt idx="31935">
                  <c:v>-0.15900400000000001</c:v>
                </c:pt>
                <c:pt idx="31936">
                  <c:v>-0.16012199999999999</c:v>
                </c:pt>
                <c:pt idx="31937">
                  <c:v>-0.16115099999999999</c:v>
                </c:pt>
                <c:pt idx="31938">
                  <c:v>-0.16208900000000001</c:v>
                </c:pt>
                <c:pt idx="31939">
                  <c:v>-0.162934</c:v>
                </c:pt>
                <c:pt idx="31940">
                  <c:v>-0.163689</c:v>
                </c:pt>
                <c:pt idx="31941">
                  <c:v>-0.164351</c:v>
                </c:pt>
                <c:pt idx="31942">
                  <c:v>-0.16492100000000001</c:v>
                </c:pt>
                <c:pt idx="31943">
                  <c:v>-0.16539799999999999</c:v>
                </c:pt>
                <c:pt idx="31944">
                  <c:v>-0.16578100000000001</c:v>
                </c:pt>
                <c:pt idx="31945">
                  <c:v>-0.166071</c:v>
                </c:pt>
                <c:pt idx="31946">
                  <c:v>-0.166266</c:v>
                </c:pt>
                <c:pt idx="31947">
                  <c:v>-0.16636799999999999</c:v>
                </c:pt>
                <c:pt idx="31948">
                  <c:v>-0.166377</c:v>
                </c:pt>
                <c:pt idx="31949">
                  <c:v>-0.166293</c:v>
                </c:pt>
                <c:pt idx="31950">
                  <c:v>-0.16611600000000001</c:v>
                </c:pt>
                <c:pt idx="31951">
                  <c:v>-0.16584399999999999</c:v>
                </c:pt>
                <c:pt idx="31952">
                  <c:v>-0.16547700000000001</c:v>
                </c:pt>
                <c:pt idx="31953">
                  <c:v>-0.165018</c:v>
                </c:pt>
                <c:pt idx="31954">
                  <c:v>-0.164466</c:v>
                </c:pt>
                <c:pt idx="31955">
                  <c:v>-0.163823</c:v>
                </c:pt>
                <c:pt idx="31956">
                  <c:v>-0.16309000000000001</c:v>
                </c:pt>
                <c:pt idx="31957">
                  <c:v>-0.162269</c:v>
                </c:pt>
                <c:pt idx="31958">
                  <c:v>-0.16136</c:v>
                </c:pt>
                <c:pt idx="31959">
                  <c:v>-0.16036500000000001</c:v>
                </c:pt>
                <c:pt idx="31960">
                  <c:v>-0.15928400000000001</c:v>
                </c:pt>
                <c:pt idx="31961">
                  <c:v>-0.15811900000000001</c:v>
                </c:pt>
                <c:pt idx="31962">
                  <c:v>-0.15687100000000001</c:v>
                </c:pt>
                <c:pt idx="31963">
                  <c:v>-0.15554100000000001</c:v>
                </c:pt>
                <c:pt idx="31964">
                  <c:v>-0.15412799999999999</c:v>
                </c:pt>
                <c:pt idx="31965">
                  <c:v>-0.15263399999999999</c:v>
                </c:pt>
                <c:pt idx="31966">
                  <c:v>-0.151061</c:v>
                </c:pt>
                <c:pt idx="31967">
                  <c:v>-0.14940899999999999</c:v>
                </c:pt>
                <c:pt idx="31968">
                  <c:v>-0.147679</c:v>
                </c:pt>
                <c:pt idx="31969">
                  <c:v>-0.145872</c:v>
                </c:pt>
                <c:pt idx="31970">
                  <c:v>-0.14399000000000001</c:v>
                </c:pt>
                <c:pt idx="31971">
                  <c:v>-0.14203299999999999</c:v>
                </c:pt>
                <c:pt idx="31972">
                  <c:v>-0.14000299999999999</c:v>
                </c:pt>
                <c:pt idx="31973">
                  <c:v>-0.137902</c:v>
                </c:pt>
                <c:pt idx="31974">
                  <c:v>-0.13572999999999999</c:v>
                </c:pt>
                <c:pt idx="31975">
                  <c:v>-0.13349</c:v>
                </c:pt>
                <c:pt idx="31976">
                  <c:v>-0.13118199999999999</c:v>
                </c:pt>
                <c:pt idx="31977">
                  <c:v>-0.12880900000000001</c:v>
                </c:pt>
                <c:pt idx="31978">
                  <c:v>-0.12637200000000001</c:v>
                </c:pt>
                <c:pt idx="31979">
                  <c:v>-0.123872</c:v>
                </c:pt>
                <c:pt idx="31980">
                  <c:v>-0.121309</c:v>
                </c:pt>
                <c:pt idx="31981">
                  <c:v>-0.118686</c:v>
                </c:pt>
                <c:pt idx="31982">
                  <c:v>-0.116003</c:v>
                </c:pt>
                <c:pt idx="31983">
                  <c:v>-0.113261</c:v>
                </c:pt>
                <c:pt idx="31984">
                  <c:v>-0.110462</c:v>
                </c:pt>
                <c:pt idx="31985">
                  <c:v>-0.107608</c:v>
                </c:pt>
                <c:pt idx="31986">
                  <c:v>-0.104701</c:v>
                </c:pt>
                <c:pt idx="31987">
                  <c:v>-0.101744</c:v>
                </c:pt>
                <c:pt idx="31988">
                  <c:v>-9.8736599999999994E-2</c:v>
                </c:pt>
                <c:pt idx="31989">
                  <c:v>-9.5681699999999995E-2</c:v>
                </c:pt>
                <c:pt idx="31990">
                  <c:v>-9.2580599999999999E-2</c:v>
                </c:pt>
                <c:pt idx="31991">
                  <c:v>-8.9435100000000003E-2</c:v>
                </c:pt>
                <c:pt idx="31992">
                  <c:v>-8.6246699999999996E-2</c:v>
                </c:pt>
                <c:pt idx="31993">
                  <c:v>-8.3016400000000004E-2</c:v>
                </c:pt>
                <c:pt idx="31994">
                  <c:v>-7.9745399999999994E-2</c:v>
                </c:pt>
                <c:pt idx="31995">
                  <c:v>-7.6435799999999998E-2</c:v>
                </c:pt>
                <c:pt idx="31996">
                  <c:v>-7.3089500000000002E-2</c:v>
                </c:pt>
                <c:pt idx="31997">
                  <c:v>-6.9708699999999998E-2</c:v>
                </c:pt>
                <c:pt idx="31998">
                  <c:v>-6.6294900000000004E-2</c:v>
                </c:pt>
                <c:pt idx="31999">
                  <c:v>-6.2849600000000005E-2</c:v>
                </c:pt>
                <c:pt idx="32000">
                  <c:v>-5.9374400000000001E-2</c:v>
                </c:pt>
                <c:pt idx="32001">
                  <c:v>-5.5870799999999998E-2</c:v>
                </c:pt>
                <c:pt idx="32002">
                  <c:v>-5.2340299999999999E-2</c:v>
                </c:pt>
                <c:pt idx="32003">
                  <c:v>-4.8784500000000001E-2</c:v>
                </c:pt>
                <c:pt idx="32004">
                  <c:v>-4.5205000000000002E-2</c:v>
                </c:pt>
                <c:pt idx="32005">
                  <c:v>-4.1603599999999998E-2</c:v>
                </c:pt>
                <c:pt idx="32006">
                  <c:v>-3.7982599999999998E-2</c:v>
                </c:pt>
                <c:pt idx="32007">
                  <c:v>-3.4343600000000002E-2</c:v>
                </c:pt>
                <c:pt idx="32008">
                  <c:v>-3.0688699999999999E-2</c:v>
                </c:pt>
                <c:pt idx="32009">
                  <c:v>-2.7020300000000001E-2</c:v>
                </c:pt>
                <c:pt idx="32010">
                  <c:v>-2.3340900000000001E-2</c:v>
                </c:pt>
                <c:pt idx="32011">
                  <c:v>-1.9652099999999999E-2</c:v>
                </c:pt>
                <c:pt idx="32012">
                  <c:v>-1.59545E-2</c:v>
                </c:pt>
                <c:pt idx="32013">
                  <c:v>-1.22492E-2</c:v>
                </c:pt>
                <c:pt idx="32014" formatCode="0.00E+00">
                  <c:v>-8.5378899999999994E-3</c:v>
                </c:pt>
                <c:pt idx="32015" formatCode="0.00E+00">
                  <c:v>-4.82213E-3</c:v>
                </c:pt>
                <c:pt idx="32016" formatCode="0.00E+00">
                  <c:v>-1.1031299999999999E-3</c:v>
                </c:pt>
                <c:pt idx="32017" formatCode="0.00E+00">
                  <c:v>2.6176799999999998E-3</c:v>
                </c:pt>
                <c:pt idx="32018" formatCode="0.00E+00">
                  <c:v>6.33842E-3</c:v>
                </c:pt>
                <c:pt idx="32019">
                  <c:v>1.0057099999999999E-2</c:v>
                </c:pt>
                <c:pt idx="32020">
                  <c:v>1.37719E-2</c:v>
                </c:pt>
                <c:pt idx="32021">
                  <c:v>1.7480800000000001E-2</c:v>
                </c:pt>
                <c:pt idx="32022">
                  <c:v>2.1182300000000001E-2</c:v>
                </c:pt>
                <c:pt idx="32023">
                  <c:v>2.4875000000000001E-2</c:v>
                </c:pt>
                <c:pt idx="32024">
                  <c:v>2.8556999999999999E-2</c:v>
                </c:pt>
                <c:pt idx="32025">
                  <c:v>3.2226299999999999E-2</c:v>
                </c:pt>
                <c:pt idx="32026">
                  <c:v>3.5881000000000003E-2</c:v>
                </c:pt>
                <c:pt idx="32027">
                  <c:v>3.9519400000000003E-2</c:v>
                </c:pt>
                <c:pt idx="32028">
                  <c:v>4.3139700000000003E-2</c:v>
                </c:pt>
                <c:pt idx="32029">
                  <c:v>4.6740400000000001E-2</c:v>
                </c:pt>
                <c:pt idx="32030">
                  <c:v>5.03201E-2</c:v>
                </c:pt>
                <c:pt idx="32031">
                  <c:v>5.3877500000000002E-2</c:v>
                </c:pt>
                <c:pt idx="32032">
                  <c:v>5.74111E-2</c:v>
                </c:pt>
                <c:pt idx="32033">
                  <c:v>6.0919300000000003E-2</c:v>
                </c:pt>
                <c:pt idx="32034">
                  <c:v>6.4399999999999999E-2</c:v>
                </c:pt>
                <c:pt idx="32035">
                  <c:v>6.78512E-2</c:v>
                </c:pt>
                <c:pt idx="32036">
                  <c:v>7.1270700000000006E-2</c:v>
                </c:pt>
                <c:pt idx="32037">
                  <c:v>7.4655600000000003E-2</c:v>
                </c:pt>
                <c:pt idx="32038">
                  <c:v>7.8003699999999995E-2</c:v>
                </c:pt>
                <c:pt idx="32039">
                  <c:v>8.1312899999999994E-2</c:v>
                </c:pt>
                <c:pt idx="32040">
                  <c:v>8.4581799999999999E-2</c:v>
                </c:pt>
                <c:pt idx="32041">
                  <c:v>8.7808399999999995E-2</c:v>
                </c:pt>
                <c:pt idx="32042">
                  <c:v>9.0991199999999994E-2</c:v>
                </c:pt>
                <c:pt idx="32043">
                  <c:v>9.4128900000000001E-2</c:v>
                </c:pt>
                <c:pt idx="32044">
                  <c:v>9.7219899999999998E-2</c:v>
                </c:pt>
                <c:pt idx="32045">
                  <c:v>0.100263</c:v>
                </c:pt>
                <c:pt idx="32046">
                  <c:v>0.103257</c:v>
                </c:pt>
                <c:pt idx="32047">
                  <c:v>0.1062</c:v>
                </c:pt>
                <c:pt idx="32048">
                  <c:v>0.10909099999999999</c:v>
                </c:pt>
                <c:pt idx="32049">
                  <c:v>0.111929</c:v>
                </c:pt>
                <c:pt idx="32050">
                  <c:v>0.11471199999999999</c:v>
                </c:pt>
                <c:pt idx="32051">
                  <c:v>0.117437</c:v>
                </c:pt>
                <c:pt idx="32052">
                  <c:v>0.1201</c:v>
                </c:pt>
                <c:pt idx="32053">
                  <c:v>0.1227</c:v>
                </c:pt>
                <c:pt idx="32054">
                  <c:v>0.12523699999999999</c:v>
                </c:pt>
                <c:pt idx="32055">
                  <c:v>0.12770799999999999</c:v>
                </c:pt>
                <c:pt idx="32056">
                  <c:v>0.13011300000000001</c:v>
                </c:pt>
                <c:pt idx="32057">
                  <c:v>0.13244900000000001</c:v>
                </c:pt>
                <c:pt idx="32058">
                  <c:v>0.134715</c:v>
                </c:pt>
                <c:pt idx="32059">
                  <c:v>0.13691</c:v>
                </c:pt>
                <c:pt idx="32060">
                  <c:v>0.13903099999999999</c:v>
                </c:pt>
                <c:pt idx="32061">
                  <c:v>0.14107800000000001</c:v>
                </c:pt>
                <c:pt idx="32062">
                  <c:v>0.14304900000000001</c:v>
                </c:pt>
                <c:pt idx="32063">
                  <c:v>0.14494299999999999</c:v>
                </c:pt>
                <c:pt idx="32064">
                  <c:v>0.146758</c:v>
                </c:pt>
                <c:pt idx="32065">
                  <c:v>0.14849200000000001</c:v>
                </c:pt>
                <c:pt idx="32066">
                  <c:v>0.150144</c:v>
                </c:pt>
                <c:pt idx="32067">
                  <c:v>0.15171200000000001</c:v>
                </c:pt>
                <c:pt idx="32068">
                  <c:v>0.153197</c:v>
                </c:pt>
                <c:pt idx="32069">
                  <c:v>0.15459700000000001</c:v>
                </c:pt>
                <c:pt idx="32070">
                  <c:v>0.155912</c:v>
                </c:pt>
                <c:pt idx="32071">
                  <c:v>0.157139</c:v>
                </c:pt>
                <c:pt idx="32072">
                  <c:v>0.158278</c:v>
                </c:pt>
                <c:pt idx="32073">
                  <c:v>0.159328</c:v>
                </c:pt>
                <c:pt idx="32074">
                  <c:v>0.16028999999999999</c:v>
                </c:pt>
                <c:pt idx="32075">
                  <c:v>0.161161</c:v>
                </c:pt>
                <c:pt idx="32076">
                  <c:v>0.16194</c:v>
                </c:pt>
                <c:pt idx="32077">
                  <c:v>0.16262499999999999</c:v>
                </c:pt>
                <c:pt idx="32078">
                  <c:v>0.163216</c:v>
                </c:pt>
                <c:pt idx="32079">
                  <c:v>0.163711</c:v>
                </c:pt>
                <c:pt idx="32080">
                  <c:v>0.16411000000000001</c:v>
                </c:pt>
                <c:pt idx="32081">
                  <c:v>0.164412</c:v>
                </c:pt>
                <c:pt idx="32082">
                  <c:v>0.16461799999999999</c:v>
                </c:pt>
                <c:pt idx="32083">
                  <c:v>0.16472800000000001</c:v>
                </c:pt>
                <c:pt idx="32084">
                  <c:v>0.164742</c:v>
                </c:pt>
                <c:pt idx="32085">
                  <c:v>0.16466</c:v>
                </c:pt>
                <c:pt idx="32086">
                  <c:v>0.16448199999999999</c:v>
                </c:pt>
                <c:pt idx="32087">
                  <c:v>0.16420899999999999</c:v>
                </c:pt>
                <c:pt idx="32088">
                  <c:v>0.16383900000000001</c:v>
                </c:pt>
                <c:pt idx="32089">
                  <c:v>0.16337299999999999</c:v>
                </c:pt>
                <c:pt idx="32090">
                  <c:v>0.16281200000000001</c:v>
                </c:pt>
                <c:pt idx="32091">
                  <c:v>0.16215399999999999</c:v>
                </c:pt>
                <c:pt idx="32092">
                  <c:v>0.16139999999999999</c:v>
                </c:pt>
                <c:pt idx="32093">
                  <c:v>0.160549</c:v>
                </c:pt>
                <c:pt idx="32094">
                  <c:v>0.15960099999999999</c:v>
                </c:pt>
                <c:pt idx="32095">
                  <c:v>0.158558</c:v>
                </c:pt>
                <c:pt idx="32096">
                  <c:v>0.15742200000000001</c:v>
                </c:pt>
                <c:pt idx="32097">
                  <c:v>0.156193</c:v>
                </c:pt>
                <c:pt idx="32098">
                  <c:v>0.15487100000000001</c:v>
                </c:pt>
                <c:pt idx="32099">
                  <c:v>0.15345900000000001</c:v>
                </c:pt>
                <c:pt idx="32100">
                  <c:v>0.15195800000000001</c:v>
                </c:pt>
                <c:pt idx="32101">
                  <c:v>0.150366</c:v>
                </c:pt>
                <c:pt idx="32102">
                  <c:v>0.14868600000000001</c:v>
                </c:pt>
                <c:pt idx="32103">
                  <c:v>0.14691799999999999</c:v>
                </c:pt>
                <c:pt idx="32104">
                  <c:v>0.145065</c:v>
                </c:pt>
                <c:pt idx="32105">
                  <c:v>0.14312900000000001</c:v>
                </c:pt>
                <c:pt idx="32106">
                  <c:v>0.14111099999999999</c:v>
                </c:pt>
                <c:pt idx="32107">
                  <c:v>0.139015</c:v>
                </c:pt>
                <c:pt idx="32108">
                  <c:v>0.13683999999999999</c:v>
                </c:pt>
                <c:pt idx="32109">
                  <c:v>0.13458999999999999</c:v>
                </c:pt>
                <c:pt idx="32110">
                  <c:v>0.13226499999999999</c:v>
                </c:pt>
                <c:pt idx="32111">
                  <c:v>0.12986400000000001</c:v>
                </c:pt>
                <c:pt idx="32112">
                  <c:v>0.12739</c:v>
                </c:pt>
                <c:pt idx="32113">
                  <c:v>0.124846</c:v>
                </c:pt>
                <c:pt idx="32114">
                  <c:v>0.122234</c:v>
                </c:pt>
                <c:pt idx="32115">
                  <c:v>0.11955499999999999</c:v>
                </c:pt>
                <c:pt idx="32116">
                  <c:v>0.116811</c:v>
                </c:pt>
                <c:pt idx="32117">
                  <c:v>0.114005</c:v>
                </c:pt>
                <c:pt idx="32118">
                  <c:v>0.111139</c:v>
                </c:pt>
                <c:pt idx="32119">
                  <c:v>0.10821799999999999</c:v>
                </c:pt>
                <c:pt idx="32120">
                  <c:v>0.105244</c:v>
                </c:pt>
                <c:pt idx="32121">
                  <c:v>0.102219</c:v>
                </c:pt>
                <c:pt idx="32122">
                  <c:v>9.9145200000000003E-2</c:v>
                </c:pt>
                <c:pt idx="32123">
                  <c:v>9.6025899999999997E-2</c:v>
                </c:pt>
                <c:pt idx="32124">
                  <c:v>9.2864299999999997E-2</c:v>
                </c:pt>
                <c:pt idx="32125">
                  <c:v>8.9663999999999994E-2</c:v>
                </c:pt>
                <c:pt idx="32126">
                  <c:v>8.6428400000000002E-2</c:v>
                </c:pt>
                <c:pt idx="32127">
                  <c:v>8.3159999999999998E-2</c:v>
                </c:pt>
                <c:pt idx="32128">
                  <c:v>7.9861199999999993E-2</c:v>
                </c:pt>
                <c:pt idx="32129">
                  <c:v>7.6534599999999994E-2</c:v>
                </c:pt>
                <c:pt idx="32130">
                  <c:v>7.3182499999999998E-2</c:v>
                </c:pt>
                <c:pt idx="32131">
                  <c:v>6.98072E-2</c:v>
                </c:pt>
                <c:pt idx="32132">
                  <c:v>6.6411600000000001E-2</c:v>
                </c:pt>
                <c:pt idx="32133">
                  <c:v>6.2999100000000002E-2</c:v>
                </c:pt>
                <c:pt idx="32134">
                  <c:v>5.95725E-2</c:v>
                </c:pt>
                <c:pt idx="32135">
                  <c:v>5.6134799999999999E-2</c:v>
                </c:pt>
                <c:pt idx="32136">
                  <c:v>5.2689699999999999E-2</c:v>
                </c:pt>
                <c:pt idx="32137">
                  <c:v>4.9241E-2</c:v>
                </c:pt>
                <c:pt idx="32138">
                  <c:v>4.5792199999999998E-2</c:v>
                </c:pt>
                <c:pt idx="32139">
                  <c:v>4.23469E-2</c:v>
                </c:pt>
                <c:pt idx="32140">
                  <c:v>3.8908499999999999E-2</c:v>
                </c:pt>
                <c:pt idx="32141">
                  <c:v>3.5480200000000003E-2</c:v>
                </c:pt>
                <c:pt idx="32142">
                  <c:v>3.2065799999999998E-2</c:v>
                </c:pt>
                <c:pt idx="32143">
                  <c:v>2.8670000000000001E-2</c:v>
                </c:pt>
                <c:pt idx="32144">
                  <c:v>2.52965E-2</c:v>
                </c:pt>
                <c:pt idx="32145">
                  <c:v>2.1947600000000001E-2</c:v>
                </c:pt>
                <c:pt idx="32146">
                  <c:v>1.8625200000000001E-2</c:v>
                </c:pt>
                <c:pt idx="32147">
                  <c:v>1.5333100000000001E-2</c:v>
                </c:pt>
                <c:pt idx="32148">
                  <c:v>1.2076E-2</c:v>
                </c:pt>
                <c:pt idx="32149" formatCode="0.00E+00">
                  <c:v>8.8582899999999996E-3</c:v>
                </c:pt>
                <c:pt idx="32150" formatCode="0.00E+00">
                  <c:v>5.6831800000000003E-3</c:v>
                </c:pt>
                <c:pt idx="32151" formatCode="0.00E+00">
                  <c:v>2.5533600000000002E-3</c:v>
                </c:pt>
                <c:pt idx="32152" formatCode="0.00E+00">
                  <c:v>-5.2829899999999998E-4</c:v>
                </c:pt>
                <c:pt idx="32153" formatCode="0.00E+00">
                  <c:v>-3.5587700000000002E-3</c:v>
                </c:pt>
                <c:pt idx="32154" formatCode="0.00E+00">
                  <c:v>-6.535E-3</c:v>
                </c:pt>
                <c:pt idx="32155" formatCode="0.00E+00">
                  <c:v>-9.4540900000000001E-3</c:v>
                </c:pt>
                <c:pt idx="32156">
                  <c:v>-1.23134E-2</c:v>
                </c:pt>
                <c:pt idx="32157">
                  <c:v>-1.51103E-2</c:v>
                </c:pt>
                <c:pt idx="32158">
                  <c:v>-1.78414E-2</c:v>
                </c:pt>
                <c:pt idx="32159">
                  <c:v>-2.0503500000000001E-2</c:v>
                </c:pt>
                <c:pt idx="32160">
                  <c:v>-2.3093300000000001E-2</c:v>
                </c:pt>
                <c:pt idx="32161">
                  <c:v>-2.5608300000000001E-2</c:v>
                </c:pt>
                <c:pt idx="32162">
                  <c:v>-2.80462E-2</c:v>
                </c:pt>
                <c:pt idx="32163">
                  <c:v>-3.04046E-2</c:v>
                </c:pt>
                <c:pt idx="32164">
                  <c:v>-3.2680800000000003E-2</c:v>
                </c:pt>
                <c:pt idx="32165">
                  <c:v>-3.4871899999999997E-2</c:v>
                </c:pt>
                <c:pt idx="32166">
                  <c:v>-3.6975000000000001E-2</c:v>
                </c:pt>
                <c:pt idx="32167">
                  <c:v>-3.8986600000000003E-2</c:v>
                </c:pt>
                <c:pt idx="32168">
                  <c:v>-4.09044E-2</c:v>
                </c:pt>
                <c:pt idx="32169">
                  <c:v>-4.2726699999999999E-2</c:v>
                </c:pt>
                <c:pt idx="32170">
                  <c:v>-4.4452199999999997E-2</c:v>
                </c:pt>
                <c:pt idx="32171">
                  <c:v>-4.60787E-2</c:v>
                </c:pt>
                <c:pt idx="32172">
                  <c:v>-4.76047E-2</c:v>
                </c:pt>
                <c:pt idx="32173">
                  <c:v>-4.9029099999999999E-2</c:v>
                </c:pt>
                <c:pt idx="32174">
                  <c:v>-5.0350800000000001E-2</c:v>
                </c:pt>
                <c:pt idx="32175">
                  <c:v>-5.1568200000000002E-2</c:v>
                </c:pt>
                <c:pt idx="32176">
                  <c:v>-5.2680200000000003E-2</c:v>
                </c:pt>
                <c:pt idx="32177">
                  <c:v>-5.3685900000000002E-2</c:v>
                </c:pt>
                <c:pt idx="32178">
                  <c:v>-5.45835E-2</c:v>
                </c:pt>
                <c:pt idx="32179">
                  <c:v>-5.5371200000000002E-2</c:v>
                </c:pt>
                <c:pt idx="32180">
                  <c:v>-5.6048199999999999E-2</c:v>
                </c:pt>
                <c:pt idx="32181">
                  <c:v>-5.6614100000000001E-2</c:v>
                </c:pt>
                <c:pt idx="32182">
                  <c:v>-5.7068000000000001E-2</c:v>
                </c:pt>
                <c:pt idx="32183">
                  <c:v>-5.7409099999999998E-2</c:v>
                </c:pt>
                <c:pt idx="32184">
                  <c:v>-5.7636600000000003E-2</c:v>
                </c:pt>
                <c:pt idx="32185">
                  <c:v>-5.77511E-2</c:v>
                </c:pt>
                <c:pt idx="32186">
                  <c:v>-5.7753199999999998E-2</c:v>
                </c:pt>
                <c:pt idx="32187">
                  <c:v>-5.7643E-2</c:v>
                </c:pt>
                <c:pt idx="32188">
                  <c:v>-5.7420499999999999E-2</c:v>
                </c:pt>
                <c:pt idx="32189">
                  <c:v>-5.7085700000000003E-2</c:v>
                </c:pt>
                <c:pt idx="32190">
                  <c:v>-5.6639200000000001E-2</c:v>
                </c:pt>
                <c:pt idx="32191">
                  <c:v>-5.6080900000000003E-2</c:v>
                </c:pt>
                <c:pt idx="32192">
                  <c:v>-5.5410300000000003E-2</c:v>
                </c:pt>
                <c:pt idx="32193">
                  <c:v>-5.4627200000000001E-2</c:v>
                </c:pt>
                <c:pt idx="32194">
                  <c:v>-5.3731599999999997E-2</c:v>
                </c:pt>
                <c:pt idx="32195">
                  <c:v>-5.2724600000000003E-2</c:v>
                </c:pt>
                <c:pt idx="32196">
                  <c:v>-5.1607199999999999E-2</c:v>
                </c:pt>
                <c:pt idx="32197">
                  <c:v>-5.0379899999999998E-2</c:v>
                </c:pt>
                <c:pt idx="32198">
                  <c:v>-4.9043000000000003E-2</c:v>
                </c:pt>
                <c:pt idx="32199">
                  <c:v>-4.75982E-2</c:v>
                </c:pt>
                <c:pt idx="32200">
                  <c:v>-4.6047400000000002E-2</c:v>
                </c:pt>
                <c:pt idx="32201">
                  <c:v>-4.4392599999999997E-2</c:v>
                </c:pt>
                <c:pt idx="32202">
                  <c:v>-4.26348E-2</c:v>
                </c:pt>
                <c:pt idx="32203">
                  <c:v>-4.07753E-2</c:v>
                </c:pt>
                <c:pt idx="32204">
                  <c:v>-3.8816499999999997E-2</c:v>
                </c:pt>
                <c:pt idx="32205">
                  <c:v>-3.6761500000000003E-2</c:v>
                </c:pt>
                <c:pt idx="32206">
                  <c:v>-3.4612799999999999E-2</c:v>
                </c:pt>
                <c:pt idx="32207">
                  <c:v>-3.2373100000000002E-2</c:v>
                </c:pt>
                <c:pt idx="32208">
                  <c:v>-3.0044600000000001E-2</c:v>
                </c:pt>
                <c:pt idx="32209">
                  <c:v>-2.7629799999999999E-2</c:v>
                </c:pt>
                <c:pt idx="32210">
                  <c:v>-2.5130699999999999E-2</c:v>
                </c:pt>
                <c:pt idx="32211">
                  <c:v>-2.2549E-2</c:v>
                </c:pt>
                <c:pt idx="32212">
                  <c:v>-1.98867E-2</c:v>
                </c:pt>
                <c:pt idx="32213">
                  <c:v>-1.7146399999999999E-2</c:v>
                </c:pt>
                <c:pt idx="32214">
                  <c:v>-1.4330600000000001E-2</c:v>
                </c:pt>
                <c:pt idx="32215">
                  <c:v>-1.1441700000000001E-2</c:v>
                </c:pt>
                <c:pt idx="32216" formatCode="0.00E+00">
                  <c:v>-8.4814999999999995E-3</c:v>
                </c:pt>
                <c:pt idx="32217" formatCode="0.00E+00">
                  <c:v>-5.4521400000000003E-3</c:v>
                </c:pt>
                <c:pt idx="32218" formatCode="0.00E+00">
                  <c:v>-2.3566699999999999E-3</c:v>
                </c:pt>
                <c:pt idx="32219" formatCode="0.00E+00">
                  <c:v>8.0137999999999997E-4</c:v>
                </c:pt>
                <c:pt idx="32220" formatCode="0.00E+00">
                  <c:v>4.0185100000000003E-3</c:v>
                </c:pt>
                <c:pt idx="32221" formatCode="0.00E+00">
                  <c:v>7.2917199999999998E-3</c:v>
                </c:pt>
                <c:pt idx="32222">
                  <c:v>1.06182E-2</c:v>
                </c:pt>
                <c:pt idx="32223">
                  <c:v>1.39945E-2</c:v>
                </c:pt>
                <c:pt idx="32224">
                  <c:v>1.7416999999999998E-2</c:v>
                </c:pt>
                <c:pt idx="32225">
                  <c:v>2.0882299999999999E-2</c:v>
                </c:pt>
                <c:pt idx="32226">
                  <c:v>2.4386600000000001E-2</c:v>
                </c:pt>
                <c:pt idx="32227">
                  <c:v>2.7926400000000001E-2</c:v>
                </c:pt>
                <c:pt idx="32228">
                  <c:v>3.1498400000000003E-2</c:v>
                </c:pt>
                <c:pt idx="32229">
                  <c:v>3.5100399999999997E-2</c:v>
                </c:pt>
                <c:pt idx="32230">
                  <c:v>3.8729300000000001E-2</c:v>
                </c:pt>
                <c:pt idx="32231">
                  <c:v>4.23807E-2</c:v>
                </c:pt>
                <c:pt idx="32232">
                  <c:v>4.6049899999999998E-2</c:v>
                </c:pt>
                <c:pt idx="32233">
                  <c:v>4.97335E-2</c:v>
                </c:pt>
                <c:pt idx="32234">
                  <c:v>5.3427799999999998E-2</c:v>
                </c:pt>
                <c:pt idx="32235">
                  <c:v>5.7128900000000003E-2</c:v>
                </c:pt>
                <c:pt idx="32236">
                  <c:v>6.0833400000000003E-2</c:v>
                </c:pt>
                <c:pt idx="32237">
                  <c:v>6.4538600000000002E-2</c:v>
                </c:pt>
                <c:pt idx="32238">
                  <c:v>6.8241399999999994E-2</c:v>
                </c:pt>
                <c:pt idx="32239">
                  <c:v>7.1937299999999996E-2</c:v>
                </c:pt>
                <c:pt idx="32240">
                  <c:v>7.5621800000000003E-2</c:v>
                </c:pt>
                <c:pt idx="32241">
                  <c:v>7.9291100000000003E-2</c:v>
                </c:pt>
                <c:pt idx="32242">
                  <c:v>8.2942299999999997E-2</c:v>
                </c:pt>
                <c:pt idx="32243">
                  <c:v>8.65731E-2</c:v>
                </c:pt>
                <c:pt idx="32244">
                  <c:v>9.01806E-2</c:v>
                </c:pt>
                <c:pt idx="32245">
                  <c:v>9.37611E-2</c:v>
                </c:pt>
                <c:pt idx="32246">
                  <c:v>9.7310800000000003E-2</c:v>
                </c:pt>
                <c:pt idx="32247">
                  <c:v>0.100826</c:v>
                </c:pt>
                <c:pt idx="32248">
                  <c:v>0.10430399999999999</c:v>
                </c:pt>
                <c:pt idx="32249">
                  <c:v>0.107742</c:v>
                </c:pt>
                <c:pt idx="32250">
                  <c:v>0.111137</c:v>
                </c:pt>
                <c:pt idx="32251">
                  <c:v>0.114485</c:v>
                </c:pt>
                <c:pt idx="32252">
                  <c:v>0.117786</c:v>
                </c:pt>
                <c:pt idx="32253">
                  <c:v>0.121035</c:v>
                </c:pt>
                <c:pt idx="32254">
                  <c:v>0.12422900000000001</c:v>
                </c:pt>
                <c:pt idx="32255">
                  <c:v>0.12736500000000001</c:v>
                </c:pt>
                <c:pt idx="32256">
                  <c:v>0.13044</c:v>
                </c:pt>
                <c:pt idx="32257">
                  <c:v>0.13345099999999999</c:v>
                </c:pt>
                <c:pt idx="32258">
                  <c:v>0.13639599999999999</c:v>
                </c:pt>
                <c:pt idx="32259">
                  <c:v>0.13927300000000001</c:v>
                </c:pt>
                <c:pt idx="32260">
                  <c:v>0.14207900000000001</c:v>
                </c:pt>
                <c:pt idx="32261">
                  <c:v>0.144813</c:v>
                </c:pt>
                <c:pt idx="32262">
                  <c:v>0.14747299999999999</c:v>
                </c:pt>
                <c:pt idx="32263">
                  <c:v>0.15005599999999999</c:v>
                </c:pt>
                <c:pt idx="32264">
                  <c:v>0.152559</c:v>
                </c:pt>
                <c:pt idx="32265">
                  <c:v>0.15498000000000001</c:v>
                </c:pt>
                <c:pt idx="32266">
                  <c:v>0.15731700000000001</c:v>
                </c:pt>
                <c:pt idx="32267">
                  <c:v>0.15956899999999999</c:v>
                </c:pt>
                <c:pt idx="32268">
                  <c:v>0.16173399999999999</c:v>
                </c:pt>
                <c:pt idx="32269">
                  <c:v>0.16381299999999999</c:v>
                </c:pt>
                <c:pt idx="32270">
                  <c:v>0.16580300000000001</c:v>
                </c:pt>
                <c:pt idx="32271">
                  <c:v>0.16770099999999999</c:v>
                </c:pt>
                <c:pt idx="32272">
                  <c:v>0.16950599999999999</c:v>
                </c:pt>
                <c:pt idx="32273">
                  <c:v>0.17121700000000001</c:v>
                </c:pt>
                <c:pt idx="32274">
                  <c:v>0.17283299999999999</c:v>
                </c:pt>
                <c:pt idx="32275">
                  <c:v>0.17435100000000001</c:v>
                </c:pt>
                <c:pt idx="32276">
                  <c:v>0.17577300000000001</c:v>
                </c:pt>
                <c:pt idx="32277">
                  <c:v>0.177096</c:v>
                </c:pt>
                <c:pt idx="32278">
                  <c:v>0.17832200000000001</c:v>
                </c:pt>
                <c:pt idx="32279">
                  <c:v>0.179449</c:v>
                </c:pt>
                <c:pt idx="32280">
                  <c:v>0.180476</c:v>
                </c:pt>
                <c:pt idx="32281">
                  <c:v>0.18140200000000001</c:v>
                </c:pt>
                <c:pt idx="32282">
                  <c:v>0.182227</c:v>
                </c:pt>
                <c:pt idx="32283">
                  <c:v>0.182949</c:v>
                </c:pt>
                <c:pt idx="32284">
                  <c:v>0.18357000000000001</c:v>
                </c:pt>
                <c:pt idx="32285">
                  <c:v>0.18409</c:v>
                </c:pt>
                <c:pt idx="32286">
                  <c:v>0.18451000000000001</c:v>
                </c:pt>
                <c:pt idx="32287">
                  <c:v>0.184831</c:v>
                </c:pt>
                <c:pt idx="32288">
                  <c:v>0.185053</c:v>
                </c:pt>
                <c:pt idx="32289">
                  <c:v>0.18517700000000001</c:v>
                </c:pt>
                <c:pt idx="32290">
                  <c:v>0.18520200000000001</c:v>
                </c:pt>
                <c:pt idx="32291">
                  <c:v>0.18512799999999999</c:v>
                </c:pt>
                <c:pt idx="32292">
                  <c:v>0.18495800000000001</c:v>
                </c:pt>
                <c:pt idx="32293">
                  <c:v>0.18469099999999999</c:v>
                </c:pt>
                <c:pt idx="32294">
                  <c:v>0.18432699999999999</c:v>
                </c:pt>
                <c:pt idx="32295">
                  <c:v>0.183867</c:v>
                </c:pt>
                <c:pt idx="32296">
                  <c:v>0.183313</c:v>
                </c:pt>
                <c:pt idx="32297">
                  <c:v>0.18266399999999999</c:v>
                </c:pt>
                <c:pt idx="32298">
                  <c:v>0.181922</c:v>
                </c:pt>
                <c:pt idx="32299">
                  <c:v>0.181088</c:v>
                </c:pt>
                <c:pt idx="32300">
                  <c:v>0.18016399999999999</c:v>
                </c:pt>
                <c:pt idx="32301">
                  <c:v>0.179151</c:v>
                </c:pt>
                <c:pt idx="32302">
                  <c:v>0.17805099999999999</c:v>
                </c:pt>
                <c:pt idx="32303">
                  <c:v>0.17686399999999999</c:v>
                </c:pt>
                <c:pt idx="32304">
                  <c:v>0.175594</c:v>
                </c:pt>
                <c:pt idx="32305">
                  <c:v>0.17424100000000001</c:v>
                </c:pt>
                <c:pt idx="32306">
                  <c:v>0.17280899999999999</c:v>
                </c:pt>
                <c:pt idx="32307">
                  <c:v>0.17129800000000001</c:v>
                </c:pt>
                <c:pt idx="32308">
                  <c:v>0.169712</c:v>
                </c:pt>
                <c:pt idx="32309">
                  <c:v>0.16805200000000001</c:v>
                </c:pt>
                <c:pt idx="32310">
                  <c:v>0.16632</c:v>
                </c:pt>
                <c:pt idx="32311">
                  <c:v>0.164518</c:v>
                </c:pt>
                <c:pt idx="32312">
                  <c:v>0.16264899999999999</c:v>
                </c:pt>
                <c:pt idx="32313">
                  <c:v>0.16071299999999999</c:v>
                </c:pt>
                <c:pt idx="32314">
                  <c:v>0.15871499999999999</c:v>
                </c:pt>
                <c:pt idx="32315">
                  <c:v>0.15665499999999999</c:v>
                </c:pt>
                <c:pt idx="32316">
                  <c:v>0.15453600000000001</c:v>
                </c:pt>
                <c:pt idx="32317">
                  <c:v>0.15236</c:v>
                </c:pt>
                <c:pt idx="32318">
                  <c:v>0.15013099999999999</c:v>
                </c:pt>
                <c:pt idx="32319">
                  <c:v>0.14785100000000001</c:v>
                </c:pt>
                <c:pt idx="32320">
                  <c:v>0.14552200000000001</c:v>
                </c:pt>
                <c:pt idx="32321">
                  <c:v>0.143148</c:v>
                </c:pt>
                <c:pt idx="32322">
                  <c:v>0.14072999999999999</c:v>
                </c:pt>
                <c:pt idx="32323">
                  <c:v>0.13827200000000001</c:v>
                </c:pt>
                <c:pt idx="32324">
                  <c:v>0.13577400000000001</c:v>
                </c:pt>
                <c:pt idx="32325">
                  <c:v>0.133239</c:v>
                </c:pt>
                <c:pt idx="32326">
                  <c:v>0.13066900000000001</c:v>
                </c:pt>
                <c:pt idx="32327">
                  <c:v>0.12806699999999999</c:v>
                </c:pt>
                <c:pt idx="32328">
                  <c:v>0.12543699999999999</c:v>
                </c:pt>
                <c:pt idx="32329">
                  <c:v>0.122781</c:v>
                </c:pt>
                <c:pt idx="32330">
                  <c:v>0.120103</c:v>
                </c:pt>
                <c:pt idx="32331">
                  <c:v>0.11740399999999999</c:v>
                </c:pt>
                <c:pt idx="32332">
                  <c:v>0.114687</c:v>
                </c:pt>
                <c:pt idx="32333">
                  <c:v>0.111953</c:v>
                </c:pt>
                <c:pt idx="32334">
                  <c:v>0.109205</c:v>
                </c:pt>
                <c:pt idx="32335">
                  <c:v>0.106446</c:v>
                </c:pt>
                <c:pt idx="32336">
                  <c:v>0.10367999999999999</c:v>
                </c:pt>
                <c:pt idx="32337">
                  <c:v>0.10091</c:v>
                </c:pt>
                <c:pt idx="32338">
                  <c:v>9.8138699999999995E-2</c:v>
                </c:pt>
                <c:pt idx="32339">
                  <c:v>9.5369300000000004E-2</c:v>
                </c:pt>
                <c:pt idx="32340">
                  <c:v>9.2603699999999997E-2</c:v>
                </c:pt>
                <c:pt idx="32341">
                  <c:v>8.9843999999999993E-2</c:v>
                </c:pt>
                <c:pt idx="32342">
                  <c:v>8.7092600000000006E-2</c:v>
                </c:pt>
                <c:pt idx="32343">
                  <c:v>8.4352800000000006E-2</c:v>
                </c:pt>
                <c:pt idx="32344">
                  <c:v>8.1628400000000004E-2</c:v>
                </c:pt>
                <c:pt idx="32345">
                  <c:v>7.8922800000000001E-2</c:v>
                </c:pt>
                <c:pt idx="32346">
                  <c:v>7.6238600000000004E-2</c:v>
                </c:pt>
                <c:pt idx="32347">
                  <c:v>7.3577699999999996E-2</c:v>
                </c:pt>
                <c:pt idx="32348">
                  <c:v>7.0942500000000006E-2</c:v>
                </c:pt>
                <c:pt idx="32349">
                  <c:v>6.8335599999999996E-2</c:v>
                </c:pt>
                <c:pt idx="32350">
                  <c:v>6.5759100000000001E-2</c:v>
                </c:pt>
                <c:pt idx="32351">
                  <c:v>6.3214699999999999E-2</c:v>
                </c:pt>
                <c:pt idx="32352">
                  <c:v>6.0704800000000003E-2</c:v>
                </c:pt>
                <c:pt idx="32353">
                  <c:v>5.8231999999999999E-2</c:v>
                </c:pt>
                <c:pt idx="32354">
                  <c:v>5.5799099999999997E-2</c:v>
                </c:pt>
                <c:pt idx="32355">
                  <c:v>5.3408400000000002E-2</c:v>
                </c:pt>
                <c:pt idx="32356">
                  <c:v>5.1062099999999999E-2</c:v>
                </c:pt>
                <c:pt idx="32357">
                  <c:v>4.8761899999999997E-2</c:v>
                </c:pt>
                <c:pt idx="32358">
                  <c:v>4.6509700000000001E-2</c:v>
                </c:pt>
                <c:pt idx="32359">
                  <c:v>4.4307699999999998E-2</c:v>
                </c:pt>
                <c:pt idx="32360">
                  <c:v>4.2158099999999997E-2</c:v>
                </c:pt>
                <c:pt idx="32361">
                  <c:v>4.0062899999999999E-2</c:v>
                </c:pt>
                <c:pt idx="32362">
                  <c:v>3.80244E-2</c:v>
                </c:pt>
                <c:pt idx="32363">
                  <c:v>3.6044699999999999E-2</c:v>
                </c:pt>
                <c:pt idx="32364">
                  <c:v>3.4126099999999999E-2</c:v>
                </c:pt>
                <c:pt idx="32365">
                  <c:v>3.2270500000000001E-2</c:v>
                </c:pt>
                <c:pt idx="32366">
                  <c:v>3.04801E-2</c:v>
                </c:pt>
                <c:pt idx="32367">
                  <c:v>2.8756199999999999E-2</c:v>
                </c:pt>
                <c:pt idx="32368">
                  <c:v>2.7100099999999998E-2</c:v>
                </c:pt>
                <c:pt idx="32369">
                  <c:v>2.5513399999999999E-2</c:v>
                </c:pt>
                <c:pt idx="32370">
                  <c:v>2.39977E-2</c:v>
                </c:pt>
                <c:pt idx="32371">
                  <c:v>2.2554899999999999E-2</c:v>
                </c:pt>
                <c:pt idx="32372">
                  <c:v>2.1187299999999999E-2</c:v>
                </c:pt>
                <c:pt idx="32373">
                  <c:v>1.9897000000000001E-2</c:v>
                </c:pt>
                <c:pt idx="32374">
                  <c:v>1.8684800000000001E-2</c:v>
                </c:pt>
                <c:pt idx="32375">
                  <c:v>1.7550699999999999E-2</c:v>
                </c:pt>
                <c:pt idx="32376">
                  <c:v>1.6495300000000001E-2</c:v>
                </c:pt>
                <c:pt idx="32377">
                  <c:v>1.55196E-2</c:v>
                </c:pt>
                <c:pt idx="32378">
                  <c:v>1.4624E-2</c:v>
                </c:pt>
                <c:pt idx="32379">
                  <c:v>1.38084E-2</c:v>
                </c:pt>
                <c:pt idx="32380">
                  <c:v>1.3073E-2</c:v>
                </c:pt>
                <c:pt idx="32381">
                  <c:v>1.24184E-2</c:v>
                </c:pt>
                <c:pt idx="32382">
                  <c:v>1.18455E-2</c:v>
                </c:pt>
                <c:pt idx="32383">
                  <c:v>1.13542E-2</c:v>
                </c:pt>
                <c:pt idx="32384">
                  <c:v>1.0944799999999999E-2</c:v>
                </c:pt>
                <c:pt idx="32385">
                  <c:v>1.06175E-2</c:v>
                </c:pt>
                <c:pt idx="32386">
                  <c:v>1.0372599999999999E-2</c:v>
                </c:pt>
                <c:pt idx="32387">
                  <c:v>1.02103E-2</c:v>
                </c:pt>
                <c:pt idx="32388">
                  <c:v>1.01315E-2</c:v>
                </c:pt>
                <c:pt idx="32389">
                  <c:v>1.01364E-2</c:v>
                </c:pt>
                <c:pt idx="32390">
                  <c:v>1.02247E-2</c:v>
                </c:pt>
                <c:pt idx="32391">
                  <c:v>1.03949E-2</c:v>
                </c:pt>
                <c:pt idx="32392">
                  <c:v>1.0645999999999999E-2</c:v>
                </c:pt>
                <c:pt idx="32393">
                  <c:v>1.0978E-2</c:v>
                </c:pt>
                <c:pt idx="32394">
                  <c:v>1.1391399999999999E-2</c:v>
                </c:pt>
                <c:pt idx="32395">
                  <c:v>1.1886300000000001E-2</c:v>
                </c:pt>
                <c:pt idx="32396">
                  <c:v>1.24622E-2</c:v>
                </c:pt>
                <c:pt idx="32397">
                  <c:v>1.3118400000000001E-2</c:v>
                </c:pt>
                <c:pt idx="32398">
                  <c:v>1.3853900000000001E-2</c:v>
                </c:pt>
                <c:pt idx="32399">
                  <c:v>1.4667400000000001E-2</c:v>
                </c:pt>
                <c:pt idx="32400">
                  <c:v>1.55578E-2</c:v>
                </c:pt>
                <c:pt idx="32401">
                  <c:v>1.6524E-2</c:v>
                </c:pt>
                <c:pt idx="32402">
                  <c:v>1.7564799999999998E-2</c:v>
                </c:pt>
                <c:pt idx="32403">
                  <c:v>1.86786E-2</c:v>
                </c:pt>
                <c:pt idx="32404">
                  <c:v>1.9864E-2</c:v>
                </c:pt>
                <c:pt idx="32405">
                  <c:v>2.1119200000000001E-2</c:v>
                </c:pt>
                <c:pt idx="32406">
                  <c:v>2.2442699999999999E-2</c:v>
                </c:pt>
                <c:pt idx="32407">
                  <c:v>2.3832699999999998E-2</c:v>
                </c:pt>
                <c:pt idx="32408">
                  <c:v>2.5287299999999999E-2</c:v>
                </c:pt>
                <c:pt idx="32409">
                  <c:v>2.68042E-2</c:v>
                </c:pt>
                <c:pt idx="32410">
                  <c:v>2.83815E-2</c:v>
                </c:pt>
                <c:pt idx="32411">
                  <c:v>3.0017100000000001E-2</c:v>
                </c:pt>
                <c:pt idx="32412">
                  <c:v>3.1709000000000001E-2</c:v>
                </c:pt>
                <c:pt idx="32413">
                  <c:v>3.3455699999999998E-2</c:v>
                </c:pt>
                <c:pt idx="32414">
                  <c:v>3.5255500000000002E-2</c:v>
                </c:pt>
                <c:pt idx="32415">
                  <c:v>3.7106600000000003E-2</c:v>
                </c:pt>
                <c:pt idx="32416">
                  <c:v>3.9006699999999998E-2</c:v>
                </c:pt>
                <c:pt idx="32417">
                  <c:v>4.0953200000000002E-2</c:v>
                </c:pt>
                <c:pt idx="32418">
                  <c:v>4.29439E-2</c:v>
                </c:pt>
                <c:pt idx="32419">
                  <c:v>4.4976200000000001E-2</c:v>
                </c:pt>
                <c:pt idx="32420">
                  <c:v>4.7047400000000003E-2</c:v>
                </c:pt>
                <c:pt idx="32421">
                  <c:v>4.9154900000000001E-2</c:v>
                </c:pt>
                <c:pt idx="32422">
                  <c:v>5.1297299999999997E-2</c:v>
                </c:pt>
                <c:pt idx="32423">
                  <c:v>5.3472600000000002E-2</c:v>
                </c:pt>
                <c:pt idx="32424">
                  <c:v>5.5678100000000001E-2</c:v>
                </c:pt>
                <c:pt idx="32425">
                  <c:v>5.7910400000000001E-2</c:v>
                </c:pt>
                <c:pt idx="32426">
                  <c:v>6.0166499999999998E-2</c:v>
                </c:pt>
                <c:pt idx="32427">
                  <c:v>6.2443400000000003E-2</c:v>
                </c:pt>
                <c:pt idx="32428">
                  <c:v>6.4738100000000007E-2</c:v>
                </c:pt>
                <c:pt idx="32429">
                  <c:v>6.7047499999999996E-2</c:v>
                </c:pt>
                <c:pt idx="32430">
                  <c:v>6.9368700000000005E-2</c:v>
                </c:pt>
                <c:pt idx="32431">
                  <c:v>7.1699299999999994E-2</c:v>
                </c:pt>
                <c:pt idx="32432">
                  <c:v>7.40373E-2</c:v>
                </c:pt>
                <c:pt idx="32433">
                  <c:v>7.6380299999999998E-2</c:v>
                </c:pt>
                <c:pt idx="32434">
                  <c:v>7.8725400000000001E-2</c:v>
                </c:pt>
                <c:pt idx="32435">
                  <c:v>8.1069299999999997E-2</c:v>
                </c:pt>
                <c:pt idx="32436">
                  <c:v>8.3408899999999994E-2</c:v>
                </c:pt>
                <c:pt idx="32437">
                  <c:v>8.5741600000000001E-2</c:v>
                </c:pt>
                <c:pt idx="32438">
                  <c:v>8.8064900000000002E-2</c:v>
                </c:pt>
                <c:pt idx="32439">
                  <c:v>9.0376300000000007E-2</c:v>
                </c:pt>
                <c:pt idx="32440">
                  <c:v>9.2673199999999997E-2</c:v>
                </c:pt>
                <c:pt idx="32441">
                  <c:v>9.4952400000000006E-2</c:v>
                </c:pt>
                <c:pt idx="32442">
                  <c:v>9.7210599999999994E-2</c:v>
                </c:pt>
                <c:pt idx="32443">
                  <c:v>9.9444599999999994E-2</c:v>
                </c:pt>
                <c:pt idx="32444">
                  <c:v>0.10165200000000001</c:v>
                </c:pt>
                <c:pt idx="32445">
                  <c:v>0.103829</c:v>
                </c:pt>
                <c:pt idx="32446">
                  <c:v>0.105975</c:v>
                </c:pt>
                <c:pt idx="32447">
                  <c:v>0.108087</c:v>
                </c:pt>
                <c:pt idx="32448">
                  <c:v>0.110163</c:v>
                </c:pt>
                <c:pt idx="32449">
                  <c:v>0.112201</c:v>
                </c:pt>
                <c:pt idx="32450">
                  <c:v>0.11419799999999999</c:v>
                </c:pt>
                <c:pt idx="32451">
                  <c:v>0.11615300000000001</c:v>
                </c:pt>
                <c:pt idx="32452">
                  <c:v>0.118062</c:v>
                </c:pt>
                <c:pt idx="32453">
                  <c:v>0.119925</c:v>
                </c:pt>
                <c:pt idx="32454">
                  <c:v>0.121738</c:v>
                </c:pt>
                <c:pt idx="32455">
                  <c:v>0.123499</c:v>
                </c:pt>
                <c:pt idx="32456">
                  <c:v>0.12520800000000001</c:v>
                </c:pt>
                <c:pt idx="32457">
                  <c:v>0.126862</c:v>
                </c:pt>
                <c:pt idx="32458">
                  <c:v>0.12845899999999999</c:v>
                </c:pt>
                <c:pt idx="32459">
                  <c:v>0.129998</c:v>
                </c:pt>
                <c:pt idx="32460">
                  <c:v>0.13147600000000001</c:v>
                </c:pt>
                <c:pt idx="32461">
                  <c:v>0.13289200000000001</c:v>
                </c:pt>
                <c:pt idx="32462">
                  <c:v>0.134245</c:v>
                </c:pt>
                <c:pt idx="32463">
                  <c:v>0.13553399999999999</c:v>
                </c:pt>
                <c:pt idx="32464">
                  <c:v>0.13675699999999999</c:v>
                </c:pt>
                <c:pt idx="32465">
                  <c:v>0.13791500000000001</c:v>
                </c:pt>
                <c:pt idx="32466">
                  <c:v>0.13900599999999999</c:v>
                </c:pt>
                <c:pt idx="32467">
                  <c:v>0.14002899999999999</c:v>
                </c:pt>
                <c:pt idx="32468">
                  <c:v>0.140983</c:v>
                </c:pt>
                <c:pt idx="32469">
                  <c:v>0.14186799999999999</c:v>
                </c:pt>
                <c:pt idx="32470">
                  <c:v>0.142683</c:v>
                </c:pt>
                <c:pt idx="32471">
                  <c:v>0.143428</c:v>
                </c:pt>
                <c:pt idx="32472">
                  <c:v>0.14410200000000001</c:v>
                </c:pt>
                <c:pt idx="32473">
                  <c:v>0.144706</c:v>
                </c:pt>
                <c:pt idx="32474">
                  <c:v>0.14523800000000001</c:v>
                </c:pt>
                <c:pt idx="32475">
                  <c:v>0.1457</c:v>
                </c:pt>
                <c:pt idx="32476">
                  <c:v>0.146092</c:v>
                </c:pt>
                <c:pt idx="32477">
                  <c:v>0.14641299999999999</c:v>
                </c:pt>
                <c:pt idx="32478">
                  <c:v>0.14666299999999999</c:v>
                </c:pt>
                <c:pt idx="32479">
                  <c:v>0.146843</c:v>
                </c:pt>
                <c:pt idx="32480">
                  <c:v>0.146952</c:v>
                </c:pt>
                <c:pt idx="32481">
                  <c:v>0.14699100000000001</c:v>
                </c:pt>
                <c:pt idx="32482">
                  <c:v>0.14696100000000001</c:v>
                </c:pt>
                <c:pt idx="32483">
                  <c:v>0.14686199999999999</c:v>
                </c:pt>
                <c:pt idx="32484">
                  <c:v>0.14669599999999999</c:v>
                </c:pt>
                <c:pt idx="32485">
                  <c:v>0.14646200000000001</c:v>
                </c:pt>
                <c:pt idx="32486">
                  <c:v>0.14616199999999999</c:v>
                </c:pt>
                <c:pt idx="32487">
                  <c:v>0.14579500000000001</c:v>
                </c:pt>
                <c:pt idx="32488">
                  <c:v>0.14536399999999999</c:v>
                </c:pt>
                <c:pt idx="32489">
                  <c:v>0.144867</c:v>
                </c:pt>
                <c:pt idx="32490">
                  <c:v>0.14430699999999999</c:v>
                </c:pt>
                <c:pt idx="32491">
                  <c:v>0.14368300000000001</c:v>
                </c:pt>
                <c:pt idx="32492">
                  <c:v>0.14299799999999999</c:v>
                </c:pt>
                <c:pt idx="32493">
                  <c:v>0.14225099999999999</c:v>
                </c:pt>
                <c:pt idx="32494">
                  <c:v>0.14144499999999999</c:v>
                </c:pt>
                <c:pt idx="32495">
                  <c:v>0.14058000000000001</c:v>
                </c:pt>
                <c:pt idx="32496">
                  <c:v>0.139658</c:v>
                </c:pt>
                <c:pt idx="32497">
                  <c:v>0.138681</c:v>
                </c:pt>
                <c:pt idx="32498">
                  <c:v>0.137651</c:v>
                </c:pt>
                <c:pt idx="32499">
                  <c:v>0.136569</c:v>
                </c:pt>
                <c:pt idx="32500">
                  <c:v>0.135437</c:v>
                </c:pt>
                <c:pt idx="32501">
                  <c:v>0.13425699999999999</c:v>
                </c:pt>
                <c:pt idx="32502">
                  <c:v>0.13303100000000001</c:v>
                </c:pt>
                <c:pt idx="32503">
                  <c:v>0.13176099999999999</c:v>
                </c:pt>
                <c:pt idx="32504">
                  <c:v>0.13044900000000001</c:v>
                </c:pt>
                <c:pt idx="32505">
                  <c:v>0.12909599999999999</c:v>
                </c:pt>
                <c:pt idx="32506">
                  <c:v>0.12770599999999999</c:v>
                </c:pt>
                <c:pt idx="32507">
                  <c:v>0.126279</c:v>
                </c:pt>
                <c:pt idx="32508">
                  <c:v>0.124818</c:v>
                </c:pt>
                <c:pt idx="32509">
                  <c:v>0.123325</c:v>
                </c:pt>
                <c:pt idx="32510">
                  <c:v>0.12180000000000001</c:v>
                </c:pt>
                <c:pt idx="32511">
                  <c:v>0.120245</c:v>
                </c:pt>
                <c:pt idx="32512">
                  <c:v>0.118663</c:v>
                </c:pt>
                <c:pt idx="32513">
                  <c:v>0.11705599999999999</c:v>
                </c:pt>
                <c:pt idx="32514">
                  <c:v>0.115425</c:v>
                </c:pt>
                <c:pt idx="32515">
                  <c:v>0.113775</c:v>
                </c:pt>
                <c:pt idx="32516">
                  <c:v>0.112106</c:v>
                </c:pt>
                <c:pt idx="32517">
                  <c:v>0.11042200000000001</c:v>
                </c:pt>
                <c:pt idx="32518">
                  <c:v>0.108725</c:v>
                </c:pt>
                <c:pt idx="32519">
                  <c:v>0.107018</c:v>
                </c:pt>
                <c:pt idx="32520">
                  <c:v>0.10530299999999999</c:v>
                </c:pt>
                <c:pt idx="32521">
                  <c:v>0.10358199999999999</c:v>
                </c:pt>
                <c:pt idx="32522">
                  <c:v>0.101857</c:v>
                </c:pt>
                <c:pt idx="32523">
                  <c:v>0.100129</c:v>
                </c:pt>
                <c:pt idx="32524">
                  <c:v>9.8402600000000007E-2</c:v>
                </c:pt>
                <c:pt idx="32525">
                  <c:v>9.6679699999999993E-2</c:v>
                </c:pt>
                <c:pt idx="32526">
                  <c:v>9.4962599999999994E-2</c:v>
                </c:pt>
                <c:pt idx="32527">
                  <c:v>9.3254500000000004E-2</c:v>
                </c:pt>
                <c:pt idx="32528">
                  <c:v>9.1561100000000006E-2</c:v>
                </c:pt>
                <c:pt idx="32529">
                  <c:v>8.9885000000000007E-2</c:v>
                </c:pt>
                <c:pt idx="32530">
                  <c:v>8.8223899999999994E-2</c:v>
                </c:pt>
                <c:pt idx="32531">
                  <c:v>8.6578299999999997E-2</c:v>
                </c:pt>
                <c:pt idx="32532">
                  <c:v>8.4952600000000003E-2</c:v>
                </c:pt>
                <c:pt idx="32533">
                  <c:v>8.3348900000000004E-2</c:v>
                </c:pt>
                <c:pt idx="32534">
                  <c:v>8.1768400000000005E-2</c:v>
                </c:pt>
                <c:pt idx="32535">
                  <c:v>8.0212800000000001E-2</c:v>
                </c:pt>
                <c:pt idx="32536">
                  <c:v>7.8684400000000002E-2</c:v>
                </c:pt>
                <c:pt idx="32537">
                  <c:v>7.7184900000000001E-2</c:v>
                </c:pt>
                <c:pt idx="32538">
                  <c:v>7.5716199999999997E-2</c:v>
                </c:pt>
                <c:pt idx="32539">
                  <c:v>7.4280200000000005E-2</c:v>
                </c:pt>
                <c:pt idx="32540">
                  <c:v>7.2878499999999999E-2</c:v>
                </c:pt>
                <c:pt idx="32541">
                  <c:v>7.1512699999999998E-2</c:v>
                </c:pt>
                <c:pt idx="32542">
                  <c:v>7.0184399999999994E-2</c:v>
                </c:pt>
                <c:pt idx="32543">
                  <c:v>6.8895300000000007E-2</c:v>
                </c:pt>
                <c:pt idx="32544">
                  <c:v>6.7646399999999995E-2</c:v>
                </c:pt>
                <c:pt idx="32545">
                  <c:v>6.64386E-2</c:v>
                </c:pt>
                <c:pt idx="32546">
                  <c:v>6.5272899999999995E-2</c:v>
                </c:pt>
                <c:pt idx="32547">
                  <c:v>6.4150700000000005E-2</c:v>
                </c:pt>
                <c:pt idx="32548">
                  <c:v>6.3073500000000005E-2</c:v>
                </c:pt>
                <c:pt idx="32549">
                  <c:v>6.2043399999999999E-2</c:v>
                </c:pt>
                <c:pt idx="32550">
                  <c:v>6.1063100000000002E-2</c:v>
                </c:pt>
                <c:pt idx="32551">
                  <c:v>6.0135099999999997E-2</c:v>
                </c:pt>
                <c:pt idx="32552">
                  <c:v>5.9260199999999999E-2</c:v>
                </c:pt>
                <c:pt idx="32553">
                  <c:v>5.8437900000000001E-2</c:v>
                </c:pt>
                <c:pt idx="32554">
                  <c:v>5.7668400000000002E-2</c:v>
                </c:pt>
                <c:pt idx="32555">
                  <c:v>5.69524E-2</c:v>
                </c:pt>
                <c:pt idx="32556">
                  <c:v>5.6290399999999997E-2</c:v>
                </c:pt>
                <c:pt idx="32557">
                  <c:v>5.5683000000000003E-2</c:v>
                </c:pt>
                <c:pt idx="32558">
                  <c:v>5.5130899999999997E-2</c:v>
                </c:pt>
                <c:pt idx="32559">
                  <c:v>5.4634599999999998E-2</c:v>
                </c:pt>
                <c:pt idx="32560">
                  <c:v>5.4194300000000001E-2</c:v>
                </c:pt>
                <c:pt idx="32561">
                  <c:v>5.38094E-2</c:v>
                </c:pt>
                <c:pt idx="32562">
                  <c:v>5.3479400000000003E-2</c:v>
                </c:pt>
                <c:pt idx="32563">
                  <c:v>5.32037E-2</c:v>
                </c:pt>
                <c:pt idx="32564">
                  <c:v>5.2982000000000001E-2</c:v>
                </c:pt>
                <c:pt idx="32565">
                  <c:v>5.2813400000000003E-2</c:v>
                </c:pt>
                <c:pt idx="32566">
                  <c:v>5.2697000000000001E-2</c:v>
                </c:pt>
                <c:pt idx="32567">
                  <c:v>5.2632100000000001E-2</c:v>
                </c:pt>
                <c:pt idx="32568">
                  <c:v>5.2618600000000001E-2</c:v>
                </c:pt>
                <c:pt idx="32569">
                  <c:v>5.2655800000000003E-2</c:v>
                </c:pt>
                <c:pt idx="32570">
                  <c:v>5.2742299999999999E-2</c:v>
                </c:pt>
                <c:pt idx="32571">
                  <c:v>5.2877100000000003E-2</c:v>
                </c:pt>
                <c:pt idx="32572">
                  <c:v>5.3059299999999997E-2</c:v>
                </c:pt>
                <c:pt idx="32573">
                  <c:v>5.32884E-2</c:v>
                </c:pt>
                <c:pt idx="32574">
                  <c:v>5.3563300000000001E-2</c:v>
                </c:pt>
                <c:pt idx="32575">
                  <c:v>5.3882899999999997E-2</c:v>
                </c:pt>
                <c:pt idx="32576">
                  <c:v>5.4245300000000003E-2</c:v>
                </c:pt>
                <c:pt idx="32577">
                  <c:v>5.46501E-2</c:v>
                </c:pt>
                <c:pt idx="32578">
                  <c:v>5.5099500000000003E-2</c:v>
                </c:pt>
                <c:pt idx="32579">
                  <c:v>5.5592599999999999E-2</c:v>
                </c:pt>
                <c:pt idx="32580">
                  <c:v>5.6123399999999997E-2</c:v>
                </c:pt>
                <c:pt idx="32581">
                  <c:v>5.66884E-2</c:v>
                </c:pt>
                <c:pt idx="32582">
                  <c:v>5.7287600000000001E-2</c:v>
                </c:pt>
                <c:pt idx="32583">
                  <c:v>5.7918999999999998E-2</c:v>
                </c:pt>
                <c:pt idx="32584">
                  <c:v>5.8579600000000003E-2</c:v>
                </c:pt>
                <c:pt idx="32585">
                  <c:v>5.9266899999999997E-2</c:v>
                </c:pt>
                <c:pt idx="32586">
                  <c:v>5.9978900000000002E-2</c:v>
                </c:pt>
                <c:pt idx="32587">
                  <c:v>6.0713900000000001E-2</c:v>
                </c:pt>
                <c:pt idx="32588">
                  <c:v>6.1470499999999997E-2</c:v>
                </c:pt>
                <c:pt idx="32589">
                  <c:v>6.2246500000000003E-2</c:v>
                </c:pt>
                <c:pt idx="32590">
                  <c:v>6.3039200000000004E-2</c:v>
                </c:pt>
                <c:pt idx="32591">
                  <c:v>6.3846299999999995E-2</c:v>
                </c:pt>
                <c:pt idx="32592">
                  <c:v>6.4665399999999998E-2</c:v>
                </c:pt>
                <c:pt idx="32593">
                  <c:v>6.5493999999999997E-2</c:v>
                </c:pt>
                <c:pt idx="32594">
                  <c:v>6.6329700000000005E-2</c:v>
                </c:pt>
                <c:pt idx="32595">
                  <c:v>6.7170099999999996E-2</c:v>
                </c:pt>
                <c:pt idx="32596">
                  <c:v>6.8012900000000001E-2</c:v>
                </c:pt>
                <c:pt idx="32597">
                  <c:v>6.8855200000000005E-2</c:v>
                </c:pt>
                <c:pt idx="32598">
                  <c:v>6.9694400000000004E-2</c:v>
                </c:pt>
                <c:pt idx="32599">
                  <c:v>7.0528099999999996E-2</c:v>
                </c:pt>
                <c:pt idx="32600">
                  <c:v>7.1354000000000001E-2</c:v>
                </c:pt>
                <c:pt idx="32601">
                  <c:v>7.2169999999999998E-2</c:v>
                </c:pt>
                <c:pt idx="32602">
                  <c:v>7.2973700000000002E-2</c:v>
                </c:pt>
                <c:pt idx="32603">
                  <c:v>7.3762800000000003E-2</c:v>
                </c:pt>
                <c:pt idx="32604">
                  <c:v>7.4534799999999998E-2</c:v>
                </c:pt>
                <c:pt idx="32605">
                  <c:v>7.5287199999999999E-2</c:v>
                </c:pt>
                <c:pt idx="32606">
                  <c:v>7.6017899999999999E-2</c:v>
                </c:pt>
                <c:pt idx="32607">
                  <c:v>7.6724799999999996E-2</c:v>
                </c:pt>
                <c:pt idx="32608">
                  <c:v>7.7406100000000005E-2</c:v>
                </c:pt>
                <c:pt idx="32609">
                  <c:v>7.8060099999999993E-2</c:v>
                </c:pt>
                <c:pt idx="32610">
                  <c:v>7.8685199999999997E-2</c:v>
                </c:pt>
                <c:pt idx="32611">
                  <c:v>7.9279500000000003E-2</c:v>
                </c:pt>
                <c:pt idx="32612">
                  <c:v>7.9840999999999995E-2</c:v>
                </c:pt>
                <c:pt idx="32613">
                  <c:v>8.0367499999999994E-2</c:v>
                </c:pt>
                <c:pt idx="32614">
                  <c:v>8.0856700000000004E-2</c:v>
                </c:pt>
                <c:pt idx="32615">
                  <c:v>8.1306400000000001E-2</c:v>
                </c:pt>
                <c:pt idx="32616">
                  <c:v>8.1714800000000004E-2</c:v>
                </c:pt>
                <c:pt idx="32617">
                  <c:v>8.2080299999999995E-2</c:v>
                </c:pt>
                <c:pt idx="32618">
                  <c:v>8.24014E-2</c:v>
                </c:pt>
                <c:pt idx="32619">
                  <c:v>8.2677100000000003E-2</c:v>
                </c:pt>
                <c:pt idx="32620">
                  <c:v>8.2906300000000002E-2</c:v>
                </c:pt>
                <c:pt idx="32621">
                  <c:v>8.3088400000000007E-2</c:v>
                </c:pt>
                <c:pt idx="32622">
                  <c:v>8.3223000000000005E-2</c:v>
                </c:pt>
                <c:pt idx="32623">
                  <c:v>8.3309300000000003E-2</c:v>
                </c:pt>
                <c:pt idx="32624">
                  <c:v>8.3345900000000001E-2</c:v>
                </c:pt>
                <c:pt idx="32625">
                  <c:v>8.33314E-2</c:v>
                </c:pt>
                <c:pt idx="32626">
                  <c:v>8.32648E-2</c:v>
                </c:pt>
                <c:pt idx="32627">
                  <c:v>8.3145999999999998E-2</c:v>
                </c:pt>
                <c:pt idx="32628">
                  <c:v>8.2974699999999998E-2</c:v>
                </c:pt>
                <c:pt idx="32629">
                  <c:v>8.2750900000000002E-2</c:v>
                </c:pt>
                <c:pt idx="32630">
                  <c:v>8.24738E-2</c:v>
                </c:pt>
                <c:pt idx="32631">
                  <c:v>8.2142699999999999E-2</c:v>
                </c:pt>
                <c:pt idx="32632">
                  <c:v>8.1757399999999994E-2</c:v>
                </c:pt>
                <c:pt idx="32633">
                  <c:v>8.1317899999999999E-2</c:v>
                </c:pt>
                <c:pt idx="32634">
                  <c:v>8.0824199999999999E-2</c:v>
                </c:pt>
                <c:pt idx="32635">
                  <c:v>8.0276399999999998E-2</c:v>
                </c:pt>
                <c:pt idx="32636">
                  <c:v>7.9674999999999996E-2</c:v>
                </c:pt>
                <c:pt idx="32637">
                  <c:v>7.9021300000000003E-2</c:v>
                </c:pt>
                <c:pt idx="32638">
                  <c:v>7.8316399999999994E-2</c:v>
                </c:pt>
                <c:pt idx="32639">
                  <c:v>7.7561099999999994E-2</c:v>
                </c:pt>
                <c:pt idx="32640">
                  <c:v>7.6756099999999994E-2</c:v>
                </c:pt>
                <c:pt idx="32641">
                  <c:v>7.5901999999999997E-2</c:v>
                </c:pt>
                <c:pt idx="32642">
                  <c:v>7.50001E-2</c:v>
                </c:pt>
                <c:pt idx="32643">
                  <c:v>7.4052099999999996E-2</c:v>
                </c:pt>
                <c:pt idx="32644">
                  <c:v>7.3060299999999995E-2</c:v>
                </c:pt>
                <c:pt idx="32645">
                  <c:v>7.2026699999999999E-2</c:v>
                </c:pt>
                <c:pt idx="32646">
                  <c:v>7.0952799999999996E-2</c:v>
                </c:pt>
                <c:pt idx="32647">
                  <c:v>6.9838899999999995E-2</c:v>
                </c:pt>
                <c:pt idx="32648">
                  <c:v>6.86861E-2</c:v>
                </c:pt>
                <c:pt idx="32649">
                  <c:v>6.7496E-2</c:v>
                </c:pt>
                <c:pt idx="32650">
                  <c:v>6.6270200000000001E-2</c:v>
                </c:pt>
                <c:pt idx="32651">
                  <c:v>6.5009899999999995E-2</c:v>
                </c:pt>
                <c:pt idx="32652">
                  <c:v>6.3717300000000004E-2</c:v>
                </c:pt>
                <c:pt idx="32653">
                  <c:v>6.2394600000000001E-2</c:v>
                </c:pt>
                <c:pt idx="32654">
                  <c:v>6.1043600000000003E-2</c:v>
                </c:pt>
                <c:pt idx="32655">
                  <c:v>5.9665700000000002E-2</c:v>
                </c:pt>
                <c:pt idx="32656">
                  <c:v>5.8262300000000003E-2</c:v>
                </c:pt>
                <c:pt idx="32657">
                  <c:v>5.6835400000000001E-2</c:v>
                </c:pt>
                <c:pt idx="32658">
                  <c:v>5.53868E-2</c:v>
                </c:pt>
                <c:pt idx="32659">
                  <c:v>5.3919000000000002E-2</c:v>
                </c:pt>
                <c:pt idx="32660">
                  <c:v>5.2434300000000003E-2</c:v>
                </c:pt>
                <c:pt idx="32661">
                  <c:v>5.09352E-2</c:v>
                </c:pt>
                <c:pt idx="32662">
                  <c:v>4.9424099999999999E-2</c:v>
                </c:pt>
                <c:pt idx="32663">
                  <c:v>4.7902500000000001E-2</c:v>
                </c:pt>
                <c:pt idx="32664">
                  <c:v>4.6372299999999998E-2</c:v>
                </c:pt>
                <c:pt idx="32665">
                  <c:v>4.4835800000000002E-2</c:v>
                </c:pt>
                <c:pt idx="32666">
                  <c:v>4.3295599999999997E-2</c:v>
                </c:pt>
                <c:pt idx="32667">
                  <c:v>4.1754300000000001E-2</c:v>
                </c:pt>
                <c:pt idx="32668">
                  <c:v>4.0214899999999998E-2</c:v>
                </c:pt>
                <c:pt idx="32669">
                  <c:v>3.8679999999999999E-2</c:v>
                </c:pt>
                <c:pt idx="32670">
                  <c:v>3.7151799999999999E-2</c:v>
                </c:pt>
                <c:pt idx="32671">
                  <c:v>3.5632299999999999E-2</c:v>
                </c:pt>
                <c:pt idx="32672">
                  <c:v>3.41242E-2</c:v>
                </c:pt>
                <c:pt idx="32673">
                  <c:v>3.2630199999999998E-2</c:v>
                </c:pt>
                <c:pt idx="32674">
                  <c:v>3.1152800000000001E-2</c:v>
                </c:pt>
                <c:pt idx="32675">
                  <c:v>2.96949E-2</c:v>
                </c:pt>
                <c:pt idx="32676">
                  <c:v>2.8259099999999999E-2</c:v>
                </c:pt>
                <c:pt idx="32677">
                  <c:v>2.6847800000000002E-2</c:v>
                </c:pt>
                <c:pt idx="32678">
                  <c:v>2.5462200000000001E-2</c:v>
                </c:pt>
                <c:pt idx="32679">
                  <c:v>2.4103400000000001E-2</c:v>
                </c:pt>
                <c:pt idx="32680">
                  <c:v>2.2773100000000001E-2</c:v>
                </c:pt>
                <c:pt idx="32681">
                  <c:v>2.1472999999999999E-2</c:v>
                </c:pt>
                <c:pt idx="32682">
                  <c:v>2.0205000000000001E-2</c:v>
                </c:pt>
                <c:pt idx="32683">
                  <c:v>1.8970799999999999E-2</c:v>
                </c:pt>
                <c:pt idx="32684">
                  <c:v>1.7771800000000001E-2</c:v>
                </c:pt>
                <c:pt idx="32685">
                  <c:v>1.6609200000000001E-2</c:v>
                </c:pt>
                <c:pt idx="32686">
                  <c:v>1.5484599999999999E-2</c:v>
                </c:pt>
                <c:pt idx="32687">
                  <c:v>1.43991E-2</c:v>
                </c:pt>
                <c:pt idx="32688">
                  <c:v>1.33542E-2</c:v>
                </c:pt>
                <c:pt idx="32689">
                  <c:v>1.23514E-2</c:v>
                </c:pt>
                <c:pt idx="32690">
                  <c:v>1.1391699999999999E-2</c:v>
                </c:pt>
                <c:pt idx="32691">
                  <c:v>1.04761E-2</c:v>
                </c:pt>
                <c:pt idx="32692" formatCode="0.00E+00">
                  <c:v>9.6053600000000003E-3</c:v>
                </c:pt>
                <c:pt idx="32693" formatCode="0.00E+00">
                  <c:v>8.78022E-3</c:v>
                </c:pt>
                <c:pt idx="32694" formatCode="0.00E+00">
                  <c:v>8.00149E-3</c:v>
                </c:pt>
                <c:pt idx="32695" formatCode="0.00E+00">
                  <c:v>7.2697500000000002E-3</c:v>
                </c:pt>
                <c:pt idx="32696" formatCode="0.00E+00">
                  <c:v>6.5854499999999996E-3</c:v>
                </c:pt>
                <c:pt idx="32697" formatCode="0.00E+00">
                  <c:v>5.9490300000000001E-3</c:v>
                </c:pt>
                <c:pt idx="32698" formatCode="0.00E+00">
                  <c:v>5.3609800000000004E-3</c:v>
                </c:pt>
                <c:pt idx="32699" formatCode="0.00E+00">
                  <c:v>4.8217499999999996E-3</c:v>
                </c:pt>
                <c:pt idx="32700" formatCode="0.00E+00">
                  <c:v>4.3317199999999998E-3</c:v>
                </c:pt>
                <c:pt idx="32701" formatCode="0.00E+00">
                  <c:v>3.8912999999999999E-3</c:v>
                </c:pt>
                <c:pt idx="32702" formatCode="0.00E+00">
                  <c:v>3.5006600000000001E-3</c:v>
                </c:pt>
                <c:pt idx="32703" formatCode="0.00E+00">
                  <c:v>3.1595600000000001E-3</c:v>
                </c:pt>
                <c:pt idx="32704" formatCode="0.00E+00">
                  <c:v>2.8675300000000001E-3</c:v>
                </c:pt>
                <c:pt idx="32705" formatCode="0.00E+00">
                  <c:v>2.6240999999999999E-3</c:v>
                </c:pt>
                <c:pt idx="32706" formatCode="0.00E+00">
                  <c:v>2.4288299999999999E-3</c:v>
                </c:pt>
                <c:pt idx="32707" formatCode="0.00E+00">
                  <c:v>2.2811400000000001E-3</c:v>
                </c:pt>
                <c:pt idx="32708" formatCode="0.00E+00">
                  <c:v>2.1803399999999998E-3</c:v>
                </c:pt>
                <c:pt idx="32709" formatCode="0.00E+00">
                  <c:v>2.1256199999999999E-3</c:v>
                </c:pt>
                <c:pt idx="32710" formatCode="0.00E+00">
                  <c:v>2.11611E-3</c:v>
                </c:pt>
                <c:pt idx="32711" formatCode="0.00E+00">
                  <c:v>2.1508899999999999E-3</c:v>
                </c:pt>
                <c:pt idx="32712" formatCode="0.00E+00">
                  <c:v>2.2290399999999998E-3</c:v>
                </c:pt>
                <c:pt idx="32713" formatCode="0.00E+00">
                  <c:v>2.3497000000000001E-3</c:v>
                </c:pt>
                <c:pt idx="32714" formatCode="0.00E+00">
                  <c:v>2.5118699999999998E-3</c:v>
                </c:pt>
                <c:pt idx="32715" formatCode="0.00E+00">
                  <c:v>2.7144500000000002E-3</c:v>
                </c:pt>
                <c:pt idx="32716" formatCode="0.00E+00">
                  <c:v>2.9562799999999999E-3</c:v>
                </c:pt>
                <c:pt idx="32717" formatCode="0.00E+00">
                  <c:v>3.2361299999999998E-3</c:v>
                </c:pt>
                <c:pt idx="32718" formatCode="0.00E+00">
                  <c:v>3.55266E-3</c:v>
                </c:pt>
                <c:pt idx="32719" formatCode="0.00E+00">
                  <c:v>3.9044100000000001E-3</c:v>
                </c:pt>
                <c:pt idx="32720" formatCode="0.00E+00">
                  <c:v>4.2898199999999997E-3</c:v>
                </c:pt>
                <c:pt idx="32721" formatCode="0.00E+00">
                  <c:v>4.7072199999999998E-3</c:v>
                </c:pt>
                <c:pt idx="32722" formatCode="0.00E+00">
                  <c:v>5.1549100000000004E-3</c:v>
                </c:pt>
                <c:pt idx="32723" formatCode="0.00E+00">
                  <c:v>5.63125E-3</c:v>
                </c:pt>
                <c:pt idx="32724" formatCode="0.00E+00">
                  <c:v>6.1346300000000003E-3</c:v>
                </c:pt>
                <c:pt idx="32725" formatCode="0.00E+00">
                  <c:v>6.6634199999999998E-3</c:v>
                </c:pt>
                <c:pt idx="32726" formatCode="0.00E+00">
                  <c:v>7.2159900000000003E-3</c:v>
                </c:pt>
                <c:pt idx="32727" formatCode="0.00E+00">
                  <c:v>7.7906E-3</c:v>
                </c:pt>
                <c:pt idx="32728" formatCode="0.00E+00">
                  <c:v>8.3853899999999995E-3</c:v>
                </c:pt>
                <c:pt idx="32729" formatCode="0.00E+00">
                  <c:v>8.9984399999999999E-3</c:v>
                </c:pt>
                <c:pt idx="32730" formatCode="0.00E+00">
                  <c:v>9.6277800000000007E-3</c:v>
                </c:pt>
                <c:pt idx="32731">
                  <c:v>1.0271600000000001E-2</c:v>
                </c:pt>
                <c:pt idx="32732">
                  <c:v>1.0928200000000001E-2</c:v>
                </c:pt>
                <c:pt idx="32733">
                  <c:v>1.1595899999999999E-2</c:v>
                </c:pt>
                <c:pt idx="32734">
                  <c:v>1.22726E-2</c:v>
                </c:pt>
                <c:pt idx="32735">
                  <c:v>1.2956499999999999E-2</c:v>
                </c:pt>
                <c:pt idx="32736">
                  <c:v>1.36458E-2</c:v>
                </c:pt>
                <c:pt idx="32737">
                  <c:v>1.43389E-2</c:v>
                </c:pt>
                <c:pt idx="32738">
                  <c:v>1.5034E-2</c:v>
                </c:pt>
                <c:pt idx="32739">
                  <c:v>1.5729300000000002E-2</c:v>
                </c:pt>
                <c:pt idx="32740">
                  <c:v>1.6423E-2</c:v>
                </c:pt>
                <c:pt idx="32741">
                  <c:v>1.7113400000000001E-2</c:v>
                </c:pt>
                <c:pt idx="32742">
                  <c:v>1.77988E-2</c:v>
                </c:pt>
                <c:pt idx="32743">
                  <c:v>1.8477500000000001E-2</c:v>
                </c:pt>
                <c:pt idx="32744">
                  <c:v>1.91478E-2</c:v>
                </c:pt>
                <c:pt idx="32745">
                  <c:v>1.9808300000000001E-2</c:v>
                </c:pt>
                <c:pt idx="32746">
                  <c:v>2.0457800000000002E-2</c:v>
                </c:pt>
                <c:pt idx="32747">
                  <c:v>2.10949E-2</c:v>
                </c:pt>
                <c:pt idx="32748">
                  <c:v>2.17182E-2</c:v>
                </c:pt>
                <c:pt idx="32749">
                  <c:v>2.23263E-2</c:v>
                </c:pt>
                <c:pt idx="32750">
                  <c:v>2.2917900000000001E-2</c:v>
                </c:pt>
                <c:pt idx="32751">
                  <c:v>2.34919E-2</c:v>
                </c:pt>
                <c:pt idx="32752">
                  <c:v>2.4046999999999999E-2</c:v>
                </c:pt>
                <c:pt idx="32753">
                  <c:v>2.4582300000000001E-2</c:v>
                </c:pt>
                <c:pt idx="32754">
                  <c:v>2.5096899999999998E-2</c:v>
                </c:pt>
                <c:pt idx="32755">
                  <c:v>2.5589799999999999E-2</c:v>
                </c:pt>
                <c:pt idx="32756">
                  <c:v>2.6060199999999999E-2</c:v>
                </c:pt>
                <c:pt idx="32757">
                  <c:v>2.6507099999999999E-2</c:v>
                </c:pt>
                <c:pt idx="32758">
                  <c:v>2.6929700000000001E-2</c:v>
                </c:pt>
                <c:pt idx="32759">
                  <c:v>2.7327299999999999E-2</c:v>
                </c:pt>
                <c:pt idx="32760">
                  <c:v>2.7699399999999999E-2</c:v>
                </c:pt>
                <c:pt idx="32761">
                  <c:v>2.8045500000000001E-2</c:v>
                </c:pt>
                <c:pt idx="32762">
                  <c:v>2.8365499999999998E-2</c:v>
                </c:pt>
                <c:pt idx="32763">
                  <c:v>2.8659199999999999E-2</c:v>
                </c:pt>
                <c:pt idx="32764">
                  <c:v>2.8926199999999999E-2</c:v>
                </c:pt>
                <c:pt idx="32765">
                  <c:v>2.91662E-2</c:v>
                </c:pt>
                <c:pt idx="32766">
                  <c:v>2.9378999999999999E-2</c:v>
                </c:pt>
                <c:pt idx="32767">
                  <c:v>2.9565000000000001E-2</c:v>
                </c:pt>
                <c:pt idx="32768">
                  <c:v>2.9724199999999999E-2</c:v>
                </c:pt>
                <c:pt idx="32769">
                  <c:v>2.9856799999999999E-2</c:v>
                </c:pt>
                <c:pt idx="32770">
                  <c:v>2.9963E-2</c:v>
                </c:pt>
                <c:pt idx="32771">
                  <c:v>3.00431E-2</c:v>
                </c:pt>
                <c:pt idx="32772">
                  <c:v>3.0097599999999999E-2</c:v>
                </c:pt>
                <c:pt idx="32773">
                  <c:v>3.0126900000000002E-2</c:v>
                </c:pt>
                <c:pt idx="32774">
                  <c:v>3.01312E-2</c:v>
                </c:pt>
                <c:pt idx="32775">
                  <c:v>3.0110899999999999E-2</c:v>
                </c:pt>
                <c:pt idx="32776">
                  <c:v>3.0066599999999999E-2</c:v>
                </c:pt>
                <c:pt idx="32777">
                  <c:v>2.9998799999999999E-2</c:v>
                </c:pt>
                <c:pt idx="32778">
                  <c:v>2.9908299999999999E-2</c:v>
                </c:pt>
                <c:pt idx="32779">
                  <c:v>2.9796099999999999E-2</c:v>
                </c:pt>
                <c:pt idx="32780">
                  <c:v>2.9663100000000001E-2</c:v>
                </c:pt>
                <c:pt idx="32781">
                  <c:v>2.95102E-2</c:v>
                </c:pt>
                <c:pt idx="32782">
                  <c:v>2.93385E-2</c:v>
                </c:pt>
                <c:pt idx="32783">
                  <c:v>2.9148899999999998E-2</c:v>
                </c:pt>
                <c:pt idx="32784">
                  <c:v>2.8942699999999998E-2</c:v>
                </c:pt>
                <c:pt idx="32785">
                  <c:v>2.8721300000000002E-2</c:v>
                </c:pt>
                <c:pt idx="32786">
                  <c:v>2.8486000000000001E-2</c:v>
                </c:pt>
                <c:pt idx="32787">
                  <c:v>2.8237999999999999E-2</c:v>
                </c:pt>
                <c:pt idx="32788">
                  <c:v>2.79784E-2</c:v>
                </c:pt>
                <c:pt idx="32789">
                  <c:v>2.7708199999999999E-2</c:v>
                </c:pt>
                <c:pt idx="32790">
                  <c:v>2.74288E-2</c:v>
                </c:pt>
                <c:pt idx="32791">
                  <c:v>2.7141499999999999E-2</c:v>
                </c:pt>
                <c:pt idx="32792">
                  <c:v>2.6847800000000002E-2</c:v>
                </c:pt>
                <c:pt idx="32793">
                  <c:v>2.6549099999999999E-2</c:v>
                </c:pt>
                <c:pt idx="32794">
                  <c:v>2.6247099999999999E-2</c:v>
                </c:pt>
                <c:pt idx="32795">
                  <c:v>2.5942799999999999E-2</c:v>
                </c:pt>
                <c:pt idx="32796">
                  <c:v>2.5637699999999999E-2</c:v>
                </c:pt>
                <c:pt idx="32797">
                  <c:v>2.53333E-2</c:v>
                </c:pt>
                <c:pt idx="32798">
                  <c:v>2.5031000000000001E-2</c:v>
                </c:pt>
                <c:pt idx="32799">
                  <c:v>2.4732299999999999E-2</c:v>
                </c:pt>
                <c:pt idx="32800">
                  <c:v>2.4438499999999998E-2</c:v>
                </c:pt>
                <c:pt idx="32801">
                  <c:v>2.4151100000000002E-2</c:v>
                </c:pt>
                <c:pt idx="32802">
                  <c:v>2.3871400000000001E-2</c:v>
                </c:pt>
                <c:pt idx="32803">
                  <c:v>2.3600800000000002E-2</c:v>
                </c:pt>
                <c:pt idx="32804">
                  <c:v>2.33405E-2</c:v>
                </c:pt>
                <c:pt idx="32805">
                  <c:v>2.3091799999999999E-2</c:v>
                </c:pt>
                <c:pt idx="32806">
                  <c:v>2.2855799999999999E-2</c:v>
                </c:pt>
                <c:pt idx="32807">
                  <c:v>2.26337E-2</c:v>
                </c:pt>
                <c:pt idx="32808">
                  <c:v>2.2426700000000001E-2</c:v>
                </c:pt>
                <c:pt idx="32809">
                  <c:v>2.2235899999999999E-2</c:v>
                </c:pt>
                <c:pt idx="32810">
                  <c:v>2.2062499999999999E-2</c:v>
                </c:pt>
                <c:pt idx="32811">
                  <c:v>2.19074E-2</c:v>
                </c:pt>
                <c:pt idx="32812">
                  <c:v>2.1771599999999999E-2</c:v>
                </c:pt>
                <c:pt idx="32813">
                  <c:v>2.16562E-2</c:v>
                </c:pt>
                <c:pt idx="32814">
                  <c:v>2.1562100000000001E-2</c:v>
                </c:pt>
                <c:pt idx="32815">
                  <c:v>2.1490100000000002E-2</c:v>
                </c:pt>
                <c:pt idx="32816">
                  <c:v>2.1440899999999999E-2</c:v>
                </c:pt>
                <c:pt idx="32817">
                  <c:v>2.1415500000000001E-2</c:v>
                </c:pt>
                <c:pt idx="32818">
                  <c:v>2.14144E-2</c:v>
                </c:pt>
                <c:pt idx="32819">
                  <c:v>2.1438100000000002E-2</c:v>
                </c:pt>
                <c:pt idx="32820">
                  <c:v>2.1487200000000001E-2</c:v>
                </c:pt>
                <c:pt idx="32821">
                  <c:v>2.1562000000000001E-2</c:v>
                </c:pt>
                <c:pt idx="32822">
                  <c:v>2.1663000000000002E-2</c:v>
                </c:pt>
                <c:pt idx="32823">
                  <c:v>2.17906E-2</c:v>
                </c:pt>
                <c:pt idx="32824">
                  <c:v>2.19448E-2</c:v>
                </c:pt>
                <c:pt idx="32825">
                  <c:v>2.2126099999999999E-2</c:v>
                </c:pt>
                <c:pt idx="32826">
                  <c:v>2.23345E-2</c:v>
                </c:pt>
                <c:pt idx="32827">
                  <c:v>2.257E-2</c:v>
                </c:pt>
                <c:pt idx="32828">
                  <c:v>2.2832700000000001E-2</c:v>
                </c:pt>
                <c:pt idx="32829">
                  <c:v>2.3122400000000001E-2</c:v>
                </c:pt>
                <c:pt idx="32830">
                  <c:v>2.3438899999999999E-2</c:v>
                </c:pt>
                <c:pt idx="32831">
                  <c:v>2.3781900000000002E-2</c:v>
                </c:pt>
                <c:pt idx="32832">
                  <c:v>2.4151100000000002E-2</c:v>
                </c:pt>
                <c:pt idx="32833">
                  <c:v>2.4545899999999999E-2</c:v>
                </c:pt>
                <c:pt idx="32834">
                  <c:v>2.49658E-2</c:v>
                </c:pt>
                <c:pt idx="32835">
                  <c:v>2.5410100000000001E-2</c:v>
                </c:pt>
                <c:pt idx="32836">
                  <c:v>2.58783E-2</c:v>
                </c:pt>
                <c:pt idx="32837">
                  <c:v>2.6369500000000001E-2</c:v>
                </c:pt>
                <c:pt idx="32838">
                  <c:v>2.6883000000000001E-2</c:v>
                </c:pt>
                <c:pt idx="32839">
                  <c:v>2.74177E-2</c:v>
                </c:pt>
                <c:pt idx="32840">
                  <c:v>2.79726E-2</c:v>
                </c:pt>
                <c:pt idx="32841">
                  <c:v>2.8546599999999998E-2</c:v>
                </c:pt>
                <c:pt idx="32842">
                  <c:v>2.9138299999999999E-2</c:v>
                </c:pt>
                <c:pt idx="32843">
                  <c:v>2.9746700000000001E-2</c:v>
                </c:pt>
                <c:pt idx="32844">
                  <c:v>3.0370600000000001E-2</c:v>
                </c:pt>
                <c:pt idx="32845">
                  <c:v>3.1008600000000001E-2</c:v>
                </c:pt>
                <c:pt idx="32846">
                  <c:v>3.1659199999999998E-2</c:v>
                </c:pt>
                <c:pt idx="32847">
                  <c:v>3.23209E-2</c:v>
                </c:pt>
                <c:pt idx="32848">
                  <c:v>3.2992199999999999E-2</c:v>
                </c:pt>
                <c:pt idx="32849">
                  <c:v>3.3671699999999999E-2</c:v>
                </c:pt>
                <c:pt idx="32850">
                  <c:v>3.4357499999999999E-2</c:v>
                </c:pt>
                <c:pt idx="32851">
                  <c:v>3.5048200000000002E-2</c:v>
                </c:pt>
                <c:pt idx="32852">
                  <c:v>3.57419E-2</c:v>
                </c:pt>
                <c:pt idx="32853">
                  <c:v>3.6436999999999997E-2</c:v>
                </c:pt>
                <c:pt idx="32854">
                  <c:v>3.7131499999999998E-2</c:v>
                </c:pt>
                <c:pt idx="32855">
                  <c:v>3.7823599999999999E-2</c:v>
                </c:pt>
                <c:pt idx="32856">
                  <c:v>3.8511400000000001E-2</c:v>
                </c:pt>
                <c:pt idx="32857">
                  <c:v>3.9193199999999997E-2</c:v>
                </c:pt>
                <c:pt idx="32858">
                  <c:v>3.9866899999999997E-2</c:v>
                </c:pt>
                <c:pt idx="32859">
                  <c:v>4.05306E-2</c:v>
                </c:pt>
                <c:pt idx="32860">
                  <c:v>4.1182499999999997E-2</c:v>
                </c:pt>
                <c:pt idx="32861">
                  <c:v>4.1820499999999997E-2</c:v>
                </c:pt>
                <c:pt idx="32862">
                  <c:v>4.24427E-2</c:v>
                </c:pt>
                <c:pt idx="32863">
                  <c:v>4.3047200000000001E-2</c:v>
                </c:pt>
                <c:pt idx="32864">
                  <c:v>4.3631900000000001E-2</c:v>
                </c:pt>
                <c:pt idx="32865">
                  <c:v>4.4194900000000002E-2</c:v>
                </c:pt>
                <c:pt idx="32866">
                  <c:v>4.4734099999999999E-2</c:v>
                </c:pt>
                <c:pt idx="32867">
                  <c:v>4.5247599999999999E-2</c:v>
                </c:pt>
                <c:pt idx="32868">
                  <c:v>4.5733500000000003E-2</c:v>
                </c:pt>
                <c:pt idx="32869">
                  <c:v>4.6190099999999998E-2</c:v>
                </c:pt>
                <c:pt idx="32870">
                  <c:v>4.6615400000000001E-2</c:v>
                </c:pt>
                <c:pt idx="32871">
                  <c:v>4.7007699999999999E-2</c:v>
                </c:pt>
                <c:pt idx="32872">
                  <c:v>4.73651E-2</c:v>
                </c:pt>
                <c:pt idx="32873">
                  <c:v>4.7685900000000003E-2</c:v>
                </c:pt>
                <c:pt idx="32874">
                  <c:v>4.7968299999999998E-2</c:v>
                </c:pt>
                <c:pt idx="32875">
                  <c:v>4.8210700000000002E-2</c:v>
                </c:pt>
                <c:pt idx="32876">
                  <c:v>4.84114E-2</c:v>
                </c:pt>
                <c:pt idx="32877">
                  <c:v>4.8569000000000001E-2</c:v>
                </c:pt>
                <c:pt idx="32878">
                  <c:v>4.8681799999999997E-2</c:v>
                </c:pt>
                <c:pt idx="32879">
                  <c:v>4.8748600000000003E-2</c:v>
                </c:pt>
                <c:pt idx="32880">
                  <c:v>4.8767900000000003E-2</c:v>
                </c:pt>
                <c:pt idx="32881">
                  <c:v>4.8738400000000001E-2</c:v>
                </c:pt>
                <c:pt idx="32882">
                  <c:v>4.8658800000000002E-2</c:v>
                </c:pt>
                <c:pt idx="32883">
                  <c:v>4.8527800000000003E-2</c:v>
                </c:pt>
                <c:pt idx="32884">
                  <c:v>4.83443E-2</c:v>
                </c:pt>
                <c:pt idx="32885">
                  <c:v>4.8107499999999997E-2</c:v>
                </c:pt>
                <c:pt idx="32886">
                  <c:v>4.7816299999999999E-2</c:v>
                </c:pt>
                <c:pt idx="32887">
                  <c:v>4.7469999999999998E-2</c:v>
                </c:pt>
                <c:pt idx="32888">
                  <c:v>4.70678E-2</c:v>
                </c:pt>
                <c:pt idx="32889">
                  <c:v>4.6608900000000002E-2</c:v>
                </c:pt>
                <c:pt idx="32890">
                  <c:v>4.6092599999999997E-2</c:v>
                </c:pt>
                <c:pt idx="32891">
                  <c:v>4.5518200000000002E-2</c:v>
                </c:pt>
                <c:pt idx="32892">
                  <c:v>4.4885399999999999E-2</c:v>
                </c:pt>
                <c:pt idx="32893">
                  <c:v>4.4193700000000002E-2</c:v>
                </c:pt>
                <c:pt idx="32894">
                  <c:v>4.34429E-2</c:v>
                </c:pt>
                <c:pt idx="32895">
                  <c:v>4.2632900000000001E-2</c:v>
                </c:pt>
                <c:pt idx="32896">
                  <c:v>4.1763700000000001E-2</c:v>
                </c:pt>
                <c:pt idx="32897">
                  <c:v>4.0835299999999998E-2</c:v>
                </c:pt>
                <c:pt idx="32898">
                  <c:v>3.9847899999999999E-2</c:v>
                </c:pt>
                <c:pt idx="32899">
                  <c:v>3.8801799999999997E-2</c:v>
                </c:pt>
                <c:pt idx="32900">
                  <c:v>3.7697599999999998E-2</c:v>
                </c:pt>
                <c:pt idx="32901">
                  <c:v>3.6535699999999997E-2</c:v>
                </c:pt>
                <c:pt idx="32902">
                  <c:v>3.5316800000000002E-2</c:v>
                </c:pt>
                <c:pt idx="32903">
                  <c:v>3.4041700000000001E-2</c:v>
                </c:pt>
                <c:pt idx="32904">
                  <c:v>3.2711200000000003E-2</c:v>
                </c:pt>
                <c:pt idx="32905">
                  <c:v>3.1326199999999998E-2</c:v>
                </c:pt>
                <c:pt idx="32906">
                  <c:v>2.9887799999999999E-2</c:v>
                </c:pt>
                <c:pt idx="32907">
                  <c:v>2.8397100000000002E-2</c:v>
                </c:pt>
                <c:pt idx="32908">
                  <c:v>2.68551E-2</c:v>
                </c:pt>
                <c:pt idx="32909">
                  <c:v>2.5263299999999999E-2</c:v>
                </c:pt>
                <c:pt idx="32910">
                  <c:v>2.3623100000000001E-2</c:v>
                </c:pt>
                <c:pt idx="32911">
                  <c:v>2.19361E-2</c:v>
                </c:pt>
                <c:pt idx="32912">
                  <c:v>2.0204E-2</c:v>
                </c:pt>
                <c:pt idx="32913">
                  <c:v>1.84286E-2</c:v>
                </c:pt>
                <c:pt idx="32914">
                  <c:v>1.6611500000000001E-2</c:v>
                </c:pt>
                <c:pt idx="32915">
                  <c:v>1.47549E-2</c:v>
                </c:pt>
                <c:pt idx="32916">
                  <c:v>1.28606E-2</c:v>
                </c:pt>
                <c:pt idx="32917">
                  <c:v>1.09307E-2</c:v>
                </c:pt>
                <c:pt idx="32918" formatCode="0.00E+00">
                  <c:v>8.9675299999999996E-3</c:v>
                </c:pt>
                <c:pt idx="32919" formatCode="0.00E+00">
                  <c:v>6.9732600000000002E-3</c:v>
                </c:pt>
                <c:pt idx="32920" formatCode="0.00E+00">
                  <c:v>4.9501099999999998E-3</c:v>
                </c:pt>
                <c:pt idx="32921" formatCode="0.00E+00">
                  <c:v>2.9003499999999999E-3</c:v>
                </c:pt>
                <c:pt idx="32922" formatCode="0.00E+00">
                  <c:v>8.2645400000000001E-4</c:v>
                </c:pt>
                <c:pt idx="32923" formatCode="0.00E+00">
                  <c:v>-1.2690799999999999E-3</c:v>
                </c:pt>
                <c:pt idx="32924" formatCode="0.00E+00">
                  <c:v>-3.38368E-3</c:v>
                </c:pt>
                <c:pt idx="32925" formatCode="0.00E+00">
                  <c:v>-5.5147199999999999E-3</c:v>
                </c:pt>
                <c:pt idx="32926" formatCode="0.00E+00">
                  <c:v>-7.6595400000000003E-3</c:v>
                </c:pt>
                <c:pt idx="32927" formatCode="0.00E+00">
                  <c:v>-9.8153900000000002E-3</c:v>
                </c:pt>
                <c:pt idx="32928">
                  <c:v>-1.1979500000000001E-2</c:v>
                </c:pt>
                <c:pt idx="32929">
                  <c:v>-1.4149E-2</c:v>
                </c:pt>
                <c:pt idx="32930">
                  <c:v>-1.6321100000000002E-2</c:v>
                </c:pt>
                <c:pt idx="32931">
                  <c:v>-1.8492999999999999E-2</c:v>
                </c:pt>
                <c:pt idx="32932">
                  <c:v>-2.06619E-2</c:v>
                </c:pt>
                <c:pt idx="32933">
                  <c:v>-2.2824799999999999E-2</c:v>
                </c:pt>
                <c:pt idx="32934">
                  <c:v>-2.4979000000000001E-2</c:v>
                </c:pt>
                <c:pt idx="32935">
                  <c:v>-2.71214E-2</c:v>
                </c:pt>
                <c:pt idx="32936">
                  <c:v>-2.92491E-2</c:v>
                </c:pt>
                <c:pt idx="32937">
                  <c:v>-3.1358999999999998E-2</c:v>
                </c:pt>
                <c:pt idx="32938">
                  <c:v>-3.3448100000000001E-2</c:v>
                </c:pt>
                <c:pt idx="32939">
                  <c:v>-3.5513400000000001E-2</c:v>
                </c:pt>
                <c:pt idx="32940">
                  <c:v>-3.7551899999999999E-2</c:v>
                </c:pt>
                <c:pt idx="32941">
                  <c:v>-3.9560699999999997E-2</c:v>
                </c:pt>
                <c:pt idx="32942">
                  <c:v>-4.1536999999999998E-2</c:v>
                </c:pt>
                <c:pt idx="32943">
                  <c:v>-4.34779E-2</c:v>
                </c:pt>
                <c:pt idx="32944">
                  <c:v>-4.5380700000000003E-2</c:v>
                </c:pt>
                <c:pt idx="32945">
                  <c:v>-4.72425E-2</c:v>
                </c:pt>
                <c:pt idx="32946">
                  <c:v>-4.90605E-2</c:v>
                </c:pt>
                <c:pt idx="32947">
                  <c:v>-5.0832000000000002E-2</c:v>
                </c:pt>
                <c:pt idx="32948">
                  <c:v>-5.2554499999999997E-2</c:v>
                </c:pt>
                <c:pt idx="32949">
                  <c:v>-5.42254E-2</c:v>
                </c:pt>
                <c:pt idx="32950">
                  <c:v>-5.5842200000000002E-2</c:v>
                </c:pt>
                <c:pt idx="32951">
                  <c:v>-5.7402399999999999E-2</c:v>
                </c:pt>
                <c:pt idx="32952">
                  <c:v>-5.8903400000000002E-2</c:v>
                </c:pt>
                <c:pt idx="32953">
                  <c:v>-6.0342800000000002E-2</c:v>
                </c:pt>
                <c:pt idx="32954">
                  <c:v>-6.1718200000000001E-2</c:v>
                </c:pt>
                <c:pt idx="32955">
                  <c:v>-6.30275E-2</c:v>
                </c:pt>
                <c:pt idx="32956">
                  <c:v>-6.4268400000000003E-2</c:v>
                </c:pt>
                <c:pt idx="32957">
                  <c:v>-6.5439200000000003E-2</c:v>
                </c:pt>
                <c:pt idx="32958">
                  <c:v>-6.6538E-2</c:v>
                </c:pt>
                <c:pt idx="32959">
                  <c:v>-6.7563200000000004E-2</c:v>
                </c:pt>
                <c:pt idx="32960">
                  <c:v>-6.8512600000000007E-2</c:v>
                </c:pt>
                <c:pt idx="32961">
                  <c:v>-6.9384699999999994E-2</c:v>
                </c:pt>
                <c:pt idx="32962">
                  <c:v>-7.0177900000000001E-2</c:v>
                </c:pt>
                <c:pt idx="32963">
                  <c:v>-7.0890700000000001E-2</c:v>
                </c:pt>
                <c:pt idx="32964">
                  <c:v>-7.1521799999999996E-2</c:v>
                </c:pt>
                <c:pt idx="32965">
                  <c:v>-7.2069900000000006E-2</c:v>
                </c:pt>
                <c:pt idx="32966">
                  <c:v>-7.2534100000000004E-2</c:v>
                </c:pt>
                <c:pt idx="32967">
                  <c:v>-7.2913400000000003E-2</c:v>
                </c:pt>
                <c:pt idx="32968">
                  <c:v>-7.3207099999999997E-2</c:v>
                </c:pt>
                <c:pt idx="32969">
                  <c:v>-7.3414400000000005E-2</c:v>
                </c:pt>
                <c:pt idx="32970">
                  <c:v>-7.3534799999999997E-2</c:v>
                </c:pt>
                <c:pt idx="32971">
                  <c:v>-7.3567800000000003E-2</c:v>
                </c:pt>
                <c:pt idx="32972">
                  <c:v>-7.3513200000000001E-2</c:v>
                </c:pt>
                <c:pt idx="32973">
                  <c:v>-7.3370699999999997E-2</c:v>
                </c:pt>
                <c:pt idx="32974">
                  <c:v>-7.3140200000000002E-2</c:v>
                </c:pt>
                <c:pt idx="32975">
                  <c:v>-7.28216E-2</c:v>
                </c:pt>
                <c:pt idx="32976">
                  <c:v>-7.2414900000000004E-2</c:v>
                </c:pt>
                <c:pt idx="32977">
                  <c:v>-7.1920499999999998E-2</c:v>
                </c:pt>
                <c:pt idx="32978">
                  <c:v>-7.1338700000000005E-2</c:v>
                </c:pt>
                <c:pt idx="32979">
                  <c:v>-7.0669999999999997E-2</c:v>
                </c:pt>
                <c:pt idx="32980">
                  <c:v>-6.9915099999999994E-2</c:v>
                </c:pt>
                <c:pt idx="32981">
                  <c:v>-6.9074899999999995E-2</c:v>
                </c:pt>
                <c:pt idx="32982">
                  <c:v>-6.8150199999999994E-2</c:v>
                </c:pt>
                <c:pt idx="32983">
                  <c:v>-6.7142199999999999E-2</c:v>
                </c:pt>
                <c:pt idx="32984">
                  <c:v>-6.6052100000000002E-2</c:v>
                </c:pt>
                <c:pt idx="32985">
                  <c:v>-6.4881099999999997E-2</c:v>
                </c:pt>
                <c:pt idx="32986">
                  <c:v>-6.3630599999999995E-2</c:v>
                </c:pt>
                <c:pt idx="32987">
                  <c:v>-6.2302299999999998E-2</c:v>
                </c:pt>
                <c:pt idx="32988">
                  <c:v>-6.0897600000000003E-2</c:v>
                </c:pt>
                <c:pt idx="32989">
                  <c:v>-5.94183E-2</c:v>
                </c:pt>
                <c:pt idx="32990">
                  <c:v>-5.7866000000000001E-2</c:v>
                </c:pt>
                <c:pt idx="32991">
                  <c:v>-5.6242899999999998E-2</c:v>
                </c:pt>
                <c:pt idx="32992">
                  <c:v>-5.4551000000000002E-2</c:v>
                </c:pt>
                <c:pt idx="32993">
                  <c:v>-5.27923E-2</c:v>
                </c:pt>
                <c:pt idx="32994">
                  <c:v>-5.0969199999999999E-2</c:v>
                </c:pt>
                <c:pt idx="32995">
                  <c:v>-4.9084000000000003E-2</c:v>
                </c:pt>
                <c:pt idx="32996">
                  <c:v>-4.7139100000000003E-2</c:v>
                </c:pt>
                <c:pt idx="32997">
                  <c:v>-4.5137200000000002E-2</c:v>
                </c:pt>
                <c:pt idx="32998">
                  <c:v>-4.3080899999999998E-2</c:v>
                </c:pt>
                <c:pt idx="32999">
                  <c:v>-4.09729E-2</c:v>
                </c:pt>
                <c:pt idx="33000">
                  <c:v>-3.8816200000000002E-2</c:v>
                </c:pt>
                <c:pt idx="33001">
                  <c:v>-3.6613399999999997E-2</c:v>
                </c:pt>
                <c:pt idx="33002">
                  <c:v>-3.4367700000000001E-2</c:v>
                </c:pt>
                <c:pt idx="33003">
                  <c:v>-3.2081899999999997E-2</c:v>
                </c:pt>
                <c:pt idx="33004">
                  <c:v>-2.9759000000000001E-2</c:v>
                </c:pt>
                <c:pt idx="33005">
                  <c:v>-2.74019E-2</c:v>
                </c:pt>
                <c:pt idx="33006">
                  <c:v>-2.50137E-2</c:v>
                </c:pt>
                <c:pt idx="33007">
                  <c:v>-2.25975E-2</c:v>
                </c:pt>
                <c:pt idx="33008">
                  <c:v>-2.0156799999999999E-2</c:v>
                </c:pt>
                <c:pt idx="33009">
                  <c:v>-1.7694700000000001E-2</c:v>
                </c:pt>
                <c:pt idx="33010">
                  <c:v>-1.5214500000000001E-2</c:v>
                </c:pt>
                <c:pt idx="33011">
                  <c:v>-1.27194E-2</c:v>
                </c:pt>
                <c:pt idx="33012">
                  <c:v>-1.0212799999999999E-2</c:v>
                </c:pt>
                <c:pt idx="33013" formatCode="0.00E+00">
                  <c:v>-7.6980700000000004E-3</c:v>
                </c:pt>
                <c:pt idx="33014" formatCode="0.00E+00">
                  <c:v>-5.1783999999999997E-3</c:v>
                </c:pt>
                <c:pt idx="33015" formatCode="0.00E+00">
                  <c:v>-2.6570500000000002E-3</c:v>
                </c:pt>
                <c:pt idx="33016" formatCode="0.00E+00">
                  <c:v>-1.3736600000000001E-4</c:v>
                </c:pt>
                <c:pt idx="33017" formatCode="0.00E+00">
                  <c:v>2.3772300000000001E-3</c:v>
                </c:pt>
                <c:pt idx="33018" formatCode="0.00E+00">
                  <c:v>4.8834000000000004E-3</c:v>
                </c:pt>
                <c:pt idx="33019" formatCode="0.00E+00">
                  <c:v>7.3778899999999998E-3</c:v>
                </c:pt>
                <c:pt idx="33020" formatCode="0.00E+00">
                  <c:v>9.8574200000000004E-3</c:v>
                </c:pt>
                <c:pt idx="33021">
                  <c:v>1.23187E-2</c:v>
                </c:pt>
                <c:pt idx="33022">
                  <c:v>1.4758500000000001E-2</c:v>
                </c:pt>
                <c:pt idx="33023">
                  <c:v>1.7173600000000001E-2</c:v>
                </c:pt>
                <c:pt idx="33024">
                  <c:v>1.9560999999999999E-2</c:v>
                </c:pt>
                <c:pt idx="33025">
                  <c:v>2.1917800000000001E-2</c:v>
                </c:pt>
                <c:pt idx="33026">
                  <c:v>2.42408E-2</c:v>
                </c:pt>
                <c:pt idx="33027">
                  <c:v>2.6527200000000001E-2</c:v>
                </c:pt>
                <c:pt idx="33028">
                  <c:v>2.87741E-2</c:v>
                </c:pt>
                <c:pt idx="33029">
                  <c:v>3.0978599999999998E-2</c:v>
                </c:pt>
                <c:pt idx="33030">
                  <c:v>3.3138099999999997E-2</c:v>
                </c:pt>
                <c:pt idx="33031">
                  <c:v>3.5249700000000002E-2</c:v>
                </c:pt>
                <c:pt idx="33032">
                  <c:v>3.73111E-2</c:v>
                </c:pt>
                <c:pt idx="33033">
                  <c:v>3.9319600000000003E-2</c:v>
                </c:pt>
                <c:pt idx="33034">
                  <c:v>4.1272799999999998E-2</c:v>
                </c:pt>
                <c:pt idx="33035">
                  <c:v>4.3168400000000003E-2</c:v>
                </c:pt>
                <c:pt idx="33036">
                  <c:v>4.5004099999999998E-2</c:v>
                </c:pt>
                <c:pt idx="33037">
                  <c:v>4.6777600000000003E-2</c:v>
                </c:pt>
                <c:pt idx="33038">
                  <c:v>4.8487099999999998E-2</c:v>
                </c:pt>
                <c:pt idx="33039">
                  <c:v>5.01307E-2</c:v>
                </c:pt>
                <c:pt idx="33040">
                  <c:v>5.17064E-2</c:v>
                </c:pt>
                <c:pt idx="33041">
                  <c:v>5.32124E-2</c:v>
                </c:pt>
                <c:pt idx="33042">
                  <c:v>5.4647300000000003E-2</c:v>
                </c:pt>
                <c:pt idx="33043">
                  <c:v>5.6009400000000001E-2</c:v>
                </c:pt>
                <c:pt idx="33044">
                  <c:v>5.7297500000000001E-2</c:v>
                </c:pt>
                <c:pt idx="33045">
                  <c:v>5.85105E-2</c:v>
                </c:pt>
                <c:pt idx="33046">
                  <c:v>5.9646999999999999E-2</c:v>
                </c:pt>
                <c:pt idx="33047">
                  <c:v>6.0706099999999999E-2</c:v>
                </c:pt>
                <c:pt idx="33048">
                  <c:v>6.16868E-2</c:v>
                </c:pt>
                <c:pt idx="33049">
                  <c:v>6.2588500000000005E-2</c:v>
                </c:pt>
                <c:pt idx="33050">
                  <c:v>6.3410400000000006E-2</c:v>
                </c:pt>
                <c:pt idx="33051">
                  <c:v>6.4152100000000004E-2</c:v>
                </c:pt>
                <c:pt idx="33052">
                  <c:v>6.4812999999999996E-2</c:v>
                </c:pt>
                <c:pt idx="33053">
                  <c:v>6.5392800000000001E-2</c:v>
                </c:pt>
                <c:pt idx="33054">
                  <c:v>6.5891400000000003E-2</c:v>
                </c:pt>
                <c:pt idx="33055">
                  <c:v>6.6308900000000004E-2</c:v>
                </c:pt>
                <c:pt idx="33056">
                  <c:v>6.6645399999999994E-2</c:v>
                </c:pt>
                <c:pt idx="33057">
                  <c:v>6.6901100000000005E-2</c:v>
                </c:pt>
                <c:pt idx="33058">
                  <c:v>6.7076499999999997E-2</c:v>
                </c:pt>
                <c:pt idx="33059">
                  <c:v>6.7171999999999996E-2</c:v>
                </c:pt>
                <c:pt idx="33060">
                  <c:v>6.7188300000000006E-2</c:v>
                </c:pt>
                <c:pt idx="33061">
                  <c:v>6.7125900000000002E-2</c:v>
                </c:pt>
                <c:pt idx="33062">
                  <c:v>6.6985699999999995E-2</c:v>
                </c:pt>
                <c:pt idx="33063">
                  <c:v>6.6768499999999995E-2</c:v>
                </c:pt>
                <c:pt idx="33064">
                  <c:v>6.6475400000000004E-2</c:v>
                </c:pt>
                <c:pt idx="33065">
                  <c:v>6.6107600000000002E-2</c:v>
                </c:pt>
                <c:pt idx="33066">
                  <c:v>6.5666500000000003E-2</c:v>
                </c:pt>
                <c:pt idx="33067">
                  <c:v>6.51534E-2</c:v>
                </c:pt>
                <c:pt idx="33068">
                  <c:v>6.4570000000000002E-2</c:v>
                </c:pt>
                <c:pt idx="33069">
                  <c:v>6.3917699999999994E-2</c:v>
                </c:pt>
                <c:pt idx="33070">
                  <c:v>6.3198199999999996E-2</c:v>
                </c:pt>
                <c:pt idx="33071">
                  <c:v>6.2413299999999998E-2</c:v>
                </c:pt>
                <c:pt idx="33072">
                  <c:v>6.1564800000000003E-2</c:v>
                </c:pt>
                <c:pt idx="33073">
                  <c:v>6.0654800000000002E-2</c:v>
                </c:pt>
                <c:pt idx="33074">
                  <c:v>5.9685200000000001E-2</c:v>
                </c:pt>
                <c:pt idx="33075">
                  <c:v>5.8658299999999997E-2</c:v>
                </c:pt>
                <c:pt idx="33076">
                  <c:v>5.7576000000000002E-2</c:v>
                </c:pt>
                <c:pt idx="33077">
                  <c:v>5.6440700000000003E-2</c:v>
                </c:pt>
                <c:pt idx="33078">
                  <c:v>5.5254699999999997E-2</c:v>
                </c:pt>
                <c:pt idx="33079">
                  <c:v>5.4020400000000003E-2</c:v>
                </c:pt>
                <c:pt idx="33080">
                  <c:v>5.2740099999999998E-2</c:v>
                </c:pt>
                <c:pt idx="33081">
                  <c:v>5.14166E-2</c:v>
                </c:pt>
                <c:pt idx="33082">
                  <c:v>5.0052199999999998E-2</c:v>
                </c:pt>
                <c:pt idx="33083">
                  <c:v>4.8649400000000002E-2</c:v>
                </c:pt>
                <c:pt idx="33084">
                  <c:v>4.7211000000000003E-2</c:v>
                </c:pt>
                <c:pt idx="33085">
                  <c:v>4.5739599999999998E-2</c:v>
                </c:pt>
                <c:pt idx="33086">
                  <c:v>4.4238E-2</c:v>
                </c:pt>
                <c:pt idx="33087">
                  <c:v>4.2708799999999998E-2</c:v>
                </c:pt>
                <c:pt idx="33088">
                  <c:v>4.1154799999999998E-2</c:v>
                </c:pt>
                <c:pt idx="33089">
                  <c:v>3.9578599999999999E-2</c:v>
                </c:pt>
                <c:pt idx="33090">
                  <c:v>3.7983200000000002E-2</c:v>
                </c:pt>
                <c:pt idx="33091">
                  <c:v>3.6371100000000003E-2</c:v>
                </c:pt>
                <c:pt idx="33092">
                  <c:v>3.47453E-2</c:v>
                </c:pt>
                <c:pt idx="33093">
                  <c:v>3.3108400000000003E-2</c:v>
                </c:pt>
                <c:pt idx="33094">
                  <c:v>3.14633E-2</c:v>
                </c:pt>
                <c:pt idx="33095">
                  <c:v>2.98129E-2</c:v>
                </c:pt>
                <c:pt idx="33096">
                  <c:v>2.81596E-2</c:v>
                </c:pt>
                <c:pt idx="33097">
                  <c:v>2.6506399999999999E-2</c:v>
                </c:pt>
                <c:pt idx="33098">
                  <c:v>2.4855800000000001E-2</c:v>
                </c:pt>
                <c:pt idx="33099">
                  <c:v>2.3210399999999999E-2</c:v>
                </c:pt>
                <c:pt idx="33100">
                  <c:v>2.1572999999999998E-2</c:v>
                </c:pt>
                <c:pt idx="33101">
                  <c:v>1.9945899999999999E-2</c:v>
                </c:pt>
                <c:pt idx="33102">
                  <c:v>1.8331699999999999E-2</c:v>
                </c:pt>
                <c:pt idx="33103">
                  <c:v>1.6732899999999998E-2</c:v>
                </c:pt>
                <c:pt idx="33104">
                  <c:v>1.5151899999999999E-2</c:v>
                </c:pt>
                <c:pt idx="33105">
                  <c:v>1.3591000000000001E-2</c:v>
                </c:pt>
                <c:pt idx="33106">
                  <c:v>1.2052500000000001E-2</c:v>
                </c:pt>
                <c:pt idx="33107">
                  <c:v>1.05387E-2</c:v>
                </c:pt>
                <c:pt idx="33108" formatCode="0.00E+00">
                  <c:v>9.0517800000000006E-3</c:v>
                </c:pt>
                <c:pt idx="33109" formatCode="0.00E+00">
                  <c:v>7.5938999999999998E-3</c:v>
                </c:pt>
                <c:pt idx="33110" formatCode="0.00E+00">
                  <c:v>6.1670600000000002E-3</c:v>
                </c:pt>
                <c:pt idx="33111" formatCode="0.00E+00">
                  <c:v>4.7731400000000004E-3</c:v>
                </c:pt>
                <c:pt idx="33112" formatCode="0.00E+00">
                  <c:v>3.41392E-3</c:v>
                </c:pt>
                <c:pt idx="33113" formatCode="0.00E+00">
                  <c:v>2.0910799999999999E-3</c:v>
                </c:pt>
                <c:pt idx="33114" formatCode="0.00E+00">
                  <c:v>8.0625800000000002E-4</c:v>
                </c:pt>
                <c:pt idx="33115" formatCode="0.00E+00">
                  <c:v>-4.3896499999999998E-4</c:v>
                </c:pt>
                <c:pt idx="33116" formatCode="0.00E+00">
                  <c:v>-1.6430699999999999E-3</c:v>
                </c:pt>
                <c:pt idx="33117" formatCode="0.00E+00">
                  <c:v>-2.8046299999999998E-3</c:v>
                </c:pt>
                <c:pt idx="33118" formatCode="0.00E+00">
                  <c:v>-3.9223499999999998E-3</c:v>
                </c:pt>
                <c:pt idx="33119" formatCode="0.00E+00">
                  <c:v>-4.9950400000000001E-3</c:v>
                </c:pt>
                <c:pt idx="33120" formatCode="0.00E+00">
                  <c:v>-6.0215900000000003E-3</c:v>
                </c:pt>
                <c:pt idx="33121" formatCode="0.00E+00">
                  <c:v>-7.0010100000000002E-3</c:v>
                </c:pt>
                <c:pt idx="33122" formatCode="0.00E+00">
                  <c:v>-7.9323599999999994E-3</c:v>
                </c:pt>
                <c:pt idx="33123" formatCode="0.00E+00">
                  <c:v>-8.8148299999999992E-3</c:v>
                </c:pt>
                <c:pt idx="33124" formatCode="0.00E+00">
                  <c:v>-9.6477200000000003E-3</c:v>
                </c:pt>
                <c:pt idx="33125">
                  <c:v>-1.0430399999999999E-2</c:v>
                </c:pt>
                <c:pt idx="33126">
                  <c:v>-1.1162500000000001E-2</c:v>
                </c:pt>
                <c:pt idx="33127">
                  <c:v>-1.18437E-2</c:v>
                </c:pt>
                <c:pt idx="33128">
                  <c:v>-1.24736E-2</c:v>
                </c:pt>
                <c:pt idx="33129">
                  <c:v>-1.3052100000000001E-2</c:v>
                </c:pt>
                <c:pt idx="33130">
                  <c:v>-1.35791E-2</c:v>
                </c:pt>
                <c:pt idx="33131">
                  <c:v>-1.4054799999999999E-2</c:v>
                </c:pt>
                <c:pt idx="33132">
                  <c:v>-1.4479199999999999E-2</c:v>
                </c:pt>
                <c:pt idx="33133">
                  <c:v>-1.4852600000000001E-2</c:v>
                </c:pt>
                <c:pt idx="33134">
                  <c:v>-1.51755E-2</c:v>
                </c:pt>
                <c:pt idx="33135">
                  <c:v>-1.5448099999999999E-2</c:v>
                </c:pt>
                <c:pt idx="33136">
                  <c:v>-1.56711E-2</c:v>
                </c:pt>
                <c:pt idx="33137">
                  <c:v>-1.58452E-2</c:v>
                </c:pt>
                <c:pt idx="33138">
                  <c:v>-1.5970999999999999E-2</c:v>
                </c:pt>
                <c:pt idx="33139">
                  <c:v>-1.6049600000000001E-2</c:v>
                </c:pt>
                <c:pt idx="33140">
                  <c:v>-1.6081700000000001E-2</c:v>
                </c:pt>
                <c:pt idx="33141">
                  <c:v>-1.6068499999999999E-2</c:v>
                </c:pt>
                <c:pt idx="33142">
                  <c:v>-1.60111E-2</c:v>
                </c:pt>
                <c:pt idx="33143">
                  <c:v>-1.59106E-2</c:v>
                </c:pt>
                <c:pt idx="33144">
                  <c:v>-1.5768299999999999E-2</c:v>
                </c:pt>
                <c:pt idx="33145">
                  <c:v>-1.55855E-2</c:v>
                </c:pt>
                <c:pt idx="33146">
                  <c:v>-1.53638E-2</c:v>
                </c:pt>
                <c:pt idx="33147">
                  <c:v>-1.51044E-2</c:v>
                </c:pt>
                <c:pt idx="33148">
                  <c:v>-1.48092E-2</c:v>
                </c:pt>
                <c:pt idx="33149">
                  <c:v>-1.4479499999999999E-2</c:v>
                </c:pt>
                <c:pt idx="33150">
                  <c:v>-1.41172E-2</c:v>
                </c:pt>
                <c:pt idx="33151">
                  <c:v>-1.3724099999999999E-2</c:v>
                </c:pt>
                <c:pt idx="33152">
                  <c:v>-1.33019E-2</c:v>
                </c:pt>
                <c:pt idx="33153">
                  <c:v>-1.2852499999999999E-2</c:v>
                </c:pt>
                <c:pt idx="33154">
                  <c:v>-1.23777E-2</c:v>
                </c:pt>
                <c:pt idx="33155">
                  <c:v>-1.1879499999999999E-2</c:v>
                </c:pt>
                <c:pt idx="33156">
                  <c:v>-1.13598E-2</c:v>
                </c:pt>
                <c:pt idx="33157">
                  <c:v>-1.08206E-2</c:v>
                </c:pt>
                <c:pt idx="33158">
                  <c:v>-1.0264000000000001E-2</c:v>
                </c:pt>
                <c:pt idx="33159" formatCode="0.00E+00">
                  <c:v>-9.6920200000000008E-3</c:v>
                </c:pt>
                <c:pt idx="33160" formatCode="0.00E+00">
                  <c:v>-9.1067600000000002E-3</c:v>
                </c:pt>
                <c:pt idx="33161" formatCode="0.00E+00">
                  <c:v>-8.5103399999999999E-3</c:v>
                </c:pt>
                <c:pt idx="33162" formatCode="0.00E+00">
                  <c:v>-7.9048799999999995E-3</c:v>
                </c:pt>
                <c:pt idx="33163" formatCode="0.00E+00">
                  <c:v>-7.2925100000000003E-3</c:v>
                </c:pt>
                <c:pt idx="33164" formatCode="0.00E+00">
                  <c:v>-6.67535E-3</c:v>
                </c:pt>
                <c:pt idx="33165" formatCode="0.00E+00">
                  <c:v>-6.0554600000000004E-3</c:v>
                </c:pt>
                <c:pt idx="33166" formatCode="0.00E+00">
                  <c:v>-5.4349100000000003E-3</c:v>
                </c:pt>
                <c:pt idx="33167" formatCode="0.00E+00">
                  <c:v>-4.8158200000000002E-3</c:v>
                </c:pt>
                <c:pt idx="33168" formatCode="0.00E+00">
                  <c:v>-4.2002799999999998E-3</c:v>
                </c:pt>
                <c:pt idx="33169" formatCode="0.00E+00">
                  <c:v>-3.5903200000000001E-3</c:v>
                </c:pt>
                <c:pt idx="33170" formatCode="0.00E+00">
                  <c:v>-2.9879500000000001E-3</c:v>
                </c:pt>
                <c:pt idx="33171" formatCode="0.00E+00">
                  <c:v>-2.3951599999999999E-3</c:v>
                </c:pt>
                <c:pt idx="33172" formatCode="0.00E+00">
                  <c:v>-1.8138900000000001E-3</c:v>
                </c:pt>
                <c:pt idx="33173" formatCode="0.00E+00">
                  <c:v>-1.24606E-3</c:v>
                </c:pt>
                <c:pt idx="33174" formatCode="0.00E+00">
                  <c:v>-6.9353299999999998E-4</c:v>
                </c:pt>
                <c:pt idx="33175" formatCode="0.00E+00">
                  <c:v>-1.5813700000000001E-4</c:v>
                </c:pt>
                <c:pt idx="33176" formatCode="0.00E+00">
                  <c:v>3.5834300000000001E-4</c:v>
                </c:pt>
                <c:pt idx="33177" formatCode="0.00E+00">
                  <c:v>8.5416799999999998E-4</c:v>
                </c:pt>
                <c:pt idx="33178" formatCode="0.00E+00">
                  <c:v>1.3276500000000001E-3</c:v>
                </c:pt>
                <c:pt idx="33179" formatCode="0.00E+00">
                  <c:v>1.77717E-3</c:v>
                </c:pt>
                <c:pt idx="33180" formatCode="0.00E+00">
                  <c:v>2.2011499999999998E-3</c:v>
                </c:pt>
                <c:pt idx="33181" formatCode="0.00E+00">
                  <c:v>2.5980999999999999E-3</c:v>
                </c:pt>
                <c:pt idx="33182" formatCode="0.00E+00">
                  <c:v>2.9666200000000001E-3</c:v>
                </c:pt>
                <c:pt idx="33183" formatCode="0.00E+00">
                  <c:v>3.3054E-3</c:v>
                </c:pt>
                <c:pt idx="33184" formatCode="0.00E+00">
                  <c:v>3.6131800000000001E-3</c:v>
                </c:pt>
                <c:pt idx="33185" formatCode="0.00E+00">
                  <c:v>3.88879E-3</c:v>
                </c:pt>
                <c:pt idx="33186" formatCode="0.00E+00">
                  <c:v>4.1310899999999996E-3</c:v>
                </c:pt>
                <c:pt idx="33187" formatCode="0.00E+00">
                  <c:v>4.3390700000000004E-3</c:v>
                </c:pt>
                <c:pt idx="33188" formatCode="0.00E+00">
                  <c:v>4.51178E-3</c:v>
                </c:pt>
                <c:pt idx="33189" formatCode="0.00E+00">
                  <c:v>4.6483599999999998E-3</c:v>
                </c:pt>
                <c:pt idx="33190" formatCode="0.00E+00">
                  <c:v>4.7480300000000003E-3</c:v>
                </c:pt>
                <c:pt idx="33191" formatCode="0.00E+00">
                  <c:v>4.8101200000000002E-3</c:v>
                </c:pt>
                <c:pt idx="33192" formatCode="0.00E+00">
                  <c:v>4.8340199999999996E-3</c:v>
                </c:pt>
                <c:pt idx="33193" formatCode="0.00E+00">
                  <c:v>4.8192599999999997E-3</c:v>
                </c:pt>
                <c:pt idx="33194" formatCode="0.00E+00">
                  <c:v>4.7654699999999999E-3</c:v>
                </c:pt>
                <c:pt idx="33195" formatCode="0.00E+00">
                  <c:v>4.6723399999999997E-3</c:v>
                </c:pt>
                <c:pt idx="33196" formatCode="0.00E+00">
                  <c:v>4.5397199999999997E-3</c:v>
                </c:pt>
                <c:pt idx="33197" formatCode="0.00E+00">
                  <c:v>4.3675099999999998E-3</c:v>
                </c:pt>
                <c:pt idx="33198" formatCode="0.00E+00">
                  <c:v>4.15571E-3</c:v>
                </c:pt>
                <c:pt idx="33199" formatCode="0.00E+00">
                  <c:v>3.9044100000000001E-3</c:v>
                </c:pt>
                <c:pt idx="33200" formatCode="0.00E+00">
                  <c:v>3.6138199999999998E-3</c:v>
                </c:pt>
                <c:pt idx="33201" formatCode="0.00E+00">
                  <c:v>3.2842000000000001E-3</c:v>
                </c:pt>
                <c:pt idx="33202" formatCode="0.00E+00">
                  <c:v>2.91596E-3</c:v>
                </c:pt>
                <c:pt idx="33203" formatCode="0.00E+00">
                  <c:v>2.50957E-3</c:v>
                </c:pt>
                <c:pt idx="33204" formatCode="0.00E+00">
                  <c:v>2.0656200000000002E-3</c:v>
                </c:pt>
                <c:pt idx="33205" formatCode="0.00E+00">
                  <c:v>1.58478E-3</c:v>
                </c:pt>
                <c:pt idx="33206" formatCode="0.00E+00">
                  <c:v>1.0678300000000001E-3</c:v>
                </c:pt>
                <c:pt idx="33207" formatCode="0.00E+00">
                  <c:v>5.1562299999999999E-4</c:v>
                </c:pt>
                <c:pt idx="33208" formatCode="0.00E+00">
                  <c:v>-7.0872999999999997E-5</c:v>
                </c:pt>
                <c:pt idx="33209" formatCode="0.00E+00">
                  <c:v>-6.9062300000000002E-4</c:v>
                </c:pt>
                <c:pt idx="33210" formatCode="0.00E+00">
                  <c:v>-1.3424999999999999E-3</c:v>
                </c:pt>
                <c:pt idx="33211" formatCode="0.00E+00">
                  <c:v>-2.0252899999999999E-3</c:v>
                </c:pt>
                <c:pt idx="33212" formatCode="0.00E+00">
                  <c:v>-2.7376800000000001E-3</c:v>
                </c:pt>
                <c:pt idx="33213" formatCode="0.00E+00">
                  <c:v>-3.4783000000000001E-3</c:v>
                </c:pt>
                <c:pt idx="33214" formatCode="0.00E+00">
                  <c:v>-4.2456799999999999E-3</c:v>
                </c:pt>
                <c:pt idx="33215" formatCode="0.00E+00">
                  <c:v>-5.03828E-3</c:v>
                </c:pt>
                <c:pt idx="33216" formatCode="0.00E+00">
                  <c:v>-5.8545100000000003E-3</c:v>
                </c:pt>
                <c:pt idx="33217" formatCode="0.00E+00">
                  <c:v>-6.6927000000000002E-3</c:v>
                </c:pt>
                <c:pt idx="33218" formatCode="0.00E+00">
                  <c:v>-7.5511199999999997E-3</c:v>
                </c:pt>
                <c:pt idx="33219" formatCode="0.00E+00">
                  <c:v>-8.4279799999999998E-3</c:v>
                </c:pt>
                <c:pt idx="33220" formatCode="0.00E+00">
                  <c:v>-9.3214000000000005E-3</c:v>
                </c:pt>
                <c:pt idx="33221">
                  <c:v>-1.0229500000000001E-2</c:v>
                </c:pt>
                <c:pt idx="33222">
                  <c:v>-1.1150200000000001E-2</c:v>
                </c:pt>
                <c:pt idx="33223">
                  <c:v>-1.2081700000000001E-2</c:v>
                </c:pt>
                <c:pt idx="33224">
                  <c:v>-1.3021700000000001E-2</c:v>
                </c:pt>
                <c:pt idx="33225">
                  <c:v>-1.3968299999999999E-2</c:v>
                </c:pt>
                <c:pt idx="33226">
                  <c:v>-1.49193E-2</c:v>
                </c:pt>
                <c:pt idx="33227">
                  <c:v>-1.5872600000000001E-2</c:v>
                </c:pt>
                <c:pt idx="33228">
                  <c:v>-1.6825799999999998E-2</c:v>
                </c:pt>
                <c:pt idx="33229">
                  <c:v>-1.7776900000000002E-2</c:v>
                </c:pt>
                <c:pt idx="33230">
                  <c:v>-1.87236E-2</c:v>
                </c:pt>
                <c:pt idx="33231">
                  <c:v>-1.96636E-2</c:v>
                </c:pt>
                <c:pt idx="33232">
                  <c:v>-2.0594600000000001E-2</c:v>
                </c:pt>
                <c:pt idx="33233">
                  <c:v>-2.1514499999999999E-2</c:v>
                </c:pt>
                <c:pt idx="33234">
                  <c:v>-2.2420900000000001E-2</c:v>
                </c:pt>
                <c:pt idx="33235">
                  <c:v>-2.3311499999999999E-2</c:v>
                </c:pt>
                <c:pt idx="33236">
                  <c:v>-2.4184199999999999E-2</c:v>
                </c:pt>
                <c:pt idx="33237">
                  <c:v>-2.5036599999999999E-2</c:v>
                </c:pt>
                <c:pt idx="33238">
                  <c:v>-2.58666E-2</c:v>
                </c:pt>
                <c:pt idx="33239">
                  <c:v>-2.6671899999999998E-2</c:v>
                </c:pt>
                <c:pt idx="33240">
                  <c:v>-2.74503E-2</c:v>
                </c:pt>
                <c:pt idx="33241">
                  <c:v>-2.8199700000000001E-2</c:v>
                </c:pt>
                <c:pt idx="33242">
                  <c:v>-2.8918099999999999E-2</c:v>
                </c:pt>
                <c:pt idx="33243">
                  <c:v>-2.96032E-2</c:v>
                </c:pt>
                <c:pt idx="33244">
                  <c:v>-3.0253100000000002E-2</c:v>
                </c:pt>
                <c:pt idx="33245">
                  <c:v>-3.0865699999999999E-2</c:v>
                </c:pt>
                <c:pt idx="33246">
                  <c:v>-3.14392E-2</c:v>
                </c:pt>
                <c:pt idx="33247">
                  <c:v>-3.1971600000000003E-2</c:v>
                </c:pt>
                <c:pt idx="33248">
                  <c:v>-3.24611E-2</c:v>
                </c:pt>
                <c:pt idx="33249">
                  <c:v>-3.2905900000000002E-2</c:v>
                </c:pt>
                <c:pt idx="33250">
                  <c:v>-3.3304399999999998E-2</c:v>
                </c:pt>
                <c:pt idx="33251">
                  <c:v>-3.3654900000000001E-2</c:v>
                </c:pt>
                <c:pt idx="33252">
                  <c:v>-3.3955800000000001E-2</c:v>
                </c:pt>
                <c:pt idx="33253">
                  <c:v>-3.4205800000000001E-2</c:v>
                </c:pt>
                <c:pt idx="33254">
                  <c:v>-3.4403299999999998E-2</c:v>
                </c:pt>
                <c:pt idx="33255">
                  <c:v>-3.4547099999999997E-2</c:v>
                </c:pt>
                <c:pt idx="33256">
                  <c:v>-3.4636E-2</c:v>
                </c:pt>
                <c:pt idx="33257">
                  <c:v>-3.4668900000000002E-2</c:v>
                </c:pt>
                <c:pt idx="33258">
                  <c:v>-3.46447E-2</c:v>
                </c:pt>
                <c:pt idx="33259">
                  <c:v>-3.45624E-2</c:v>
                </c:pt>
                <c:pt idx="33260">
                  <c:v>-3.4421399999999998E-2</c:v>
                </c:pt>
                <c:pt idx="33261">
                  <c:v>-3.42207E-2</c:v>
                </c:pt>
                <c:pt idx="33262">
                  <c:v>-3.3959900000000001E-2</c:v>
                </c:pt>
                <c:pt idx="33263">
                  <c:v>-3.3638399999999999E-2</c:v>
                </c:pt>
                <c:pt idx="33264">
                  <c:v>-3.3255699999999999E-2</c:v>
                </c:pt>
                <c:pt idx="33265">
                  <c:v>-3.28115E-2</c:v>
                </c:pt>
                <c:pt idx="33266">
                  <c:v>-3.2305599999999997E-2</c:v>
                </c:pt>
                <c:pt idx="33267">
                  <c:v>-3.1737899999999999E-2</c:v>
                </c:pt>
                <c:pt idx="33268">
                  <c:v>-3.1108500000000001E-2</c:v>
                </c:pt>
                <c:pt idx="33269">
                  <c:v>-3.0417300000000001E-2</c:v>
                </c:pt>
                <c:pt idx="33270">
                  <c:v>-2.9664699999999999E-2</c:v>
                </c:pt>
                <c:pt idx="33271">
                  <c:v>-2.8850899999999999E-2</c:v>
                </c:pt>
                <c:pt idx="33272">
                  <c:v>-2.7976500000000001E-2</c:v>
                </c:pt>
                <c:pt idx="33273">
                  <c:v>-2.7042E-2</c:v>
                </c:pt>
                <c:pt idx="33274">
                  <c:v>-2.6048100000000001E-2</c:v>
                </c:pt>
                <c:pt idx="33275">
                  <c:v>-2.49955E-2</c:v>
                </c:pt>
                <c:pt idx="33276">
                  <c:v>-2.3885300000000002E-2</c:v>
                </c:pt>
                <c:pt idx="33277">
                  <c:v>-2.27183E-2</c:v>
                </c:pt>
                <c:pt idx="33278">
                  <c:v>-2.14957E-2</c:v>
                </c:pt>
                <c:pt idx="33279">
                  <c:v>-2.0218699999999999E-2</c:v>
                </c:pt>
                <c:pt idx="33280">
                  <c:v>-1.8888700000000001E-2</c:v>
                </c:pt>
                <c:pt idx="33281">
                  <c:v>-1.7506899999999999E-2</c:v>
                </c:pt>
                <c:pt idx="33282">
                  <c:v>-1.6074999999999999E-2</c:v>
                </c:pt>
                <c:pt idx="33283">
                  <c:v>-1.45947E-2</c:v>
                </c:pt>
                <c:pt idx="33284">
                  <c:v>-1.3067499999999999E-2</c:v>
                </c:pt>
                <c:pt idx="33285">
                  <c:v>-1.1495399999999999E-2</c:v>
                </c:pt>
                <c:pt idx="33286" formatCode="0.00E+00">
                  <c:v>-9.8801900000000005E-3</c:v>
                </c:pt>
                <c:pt idx="33287" formatCode="0.00E+00">
                  <c:v>-8.2239500000000007E-3</c:v>
                </c:pt>
                <c:pt idx="33288" formatCode="0.00E+00">
                  <c:v>-6.5287000000000001E-3</c:v>
                </c:pt>
                <c:pt idx="33289" formatCode="0.00E+00">
                  <c:v>-4.7966199999999997E-3</c:v>
                </c:pt>
                <c:pt idx="33290" formatCode="0.00E+00">
                  <c:v>-3.0299300000000001E-3</c:v>
                </c:pt>
                <c:pt idx="33291" formatCode="0.00E+00">
                  <c:v>-1.2309700000000001E-3</c:v>
                </c:pt>
                <c:pt idx="33292" formatCode="0.00E+00">
                  <c:v>5.9788400000000002E-4</c:v>
                </c:pt>
                <c:pt idx="33293" formatCode="0.00E+00">
                  <c:v>2.4541799999999998E-3</c:v>
                </c:pt>
                <c:pt idx="33294" formatCode="0.00E+00">
                  <c:v>4.3354200000000004E-3</c:v>
                </c:pt>
                <c:pt idx="33295" formatCode="0.00E+00">
                  <c:v>6.2390299999999996E-3</c:v>
                </c:pt>
                <c:pt idx="33296" formatCode="0.00E+00">
                  <c:v>8.1623600000000004E-3</c:v>
                </c:pt>
                <c:pt idx="33297">
                  <c:v>1.0102699999999999E-2</c:v>
                </c:pt>
                <c:pt idx="33298">
                  <c:v>1.20573E-2</c:v>
                </c:pt>
                <c:pt idx="33299">
                  <c:v>1.40234E-2</c:v>
                </c:pt>
                <c:pt idx="33300">
                  <c:v>1.5998200000000001E-2</c:v>
                </c:pt>
                <c:pt idx="33301">
                  <c:v>1.79787E-2</c:v>
                </c:pt>
                <c:pt idx="33302">
                  <c:v>1.9962199999999999E-2</c:v>
                </c:pt>
                <c:pt idx="33303">
                  <c:v>2.1945699999999999E-2</c:v>
                </c:pt>
                <c:pt idx="33304">
                  <c:v>2.39264E-2</c:v>
                </c:pt>
                <c:pt idx="33305">
                  <c:v>2.5901299999999999E-2</c:v>
                </c:pt>
                <c:pt idx="33306">
                  <c:v>2.7867300000000001E-2</c:v>
                </c:pt>
                <c:pt idx="33307">
                  <c:v>2.9821500000000001E-2</c:v>
                </c:pt>
                <c:pt idx="33308">
                  <c:v>3.1760999999999998E-2</c:v>
                </c:pt>
                <c:pt idx="33309">
                  <c:v>3.3682700000000003E-2</c:v>
                </c:pt>
                <c:pt idx="33310">
                  <c:v>3.5583799999999999E-2</c:v>
                </c:pt>
                <c:pt idx="33311">
                  <c:v>3.7461300000000003E-2</c:v>
                </c:pt>
                <c:pt idx="33312">
                  <c:v>3.9312300000000001E-2</c:v>
                </c:pt>
                <c:pt idx="33313">
                  <c:v>4.1133799999999998E-2</c:v>
                </c:pt>
                <c:pt idx="33314">
                  <c:v>4.2923000000000003E-2</c:v>
                </c:pt>
                <c:pt idx="33315">
                  <c:v>4.46772E-2</c:v>
                </c:pt>
                <c:pt idx="33316">
                  <c:v>4.63936E-2</c:v>
                </c:pt>
                <c:pt idx="33317">
                  <c:v>4.8069300000000002E-2</c:v>
                </c:pt>
                <c:pt idx="33318">
                  <c:v>4.9701799999999997E-2</c:v>
                </c:pt>
                <c:pt idx="33319">
                  <c:v>5.1288399999999998E-2</c:v>
                </c:pt>
                <c:pt idx="33320">
                  <c:v>5.2826600000000001E-2</c:v>
                </c:pt>
                <c:pt idx="33321">
                  <c:v>5.4313899999999998E-2</c:v>
                </c:pt>
                <c:pt idx="33322">
                  <c:v>5.5747699999999997E-2</c:v>
                </c:pt>
                <c:pt idx="33323">
                  <c:v>5.7125799999999997E-2</c:v>
                </c:pt>
                <c:pt idx="33324">
                  <c:v>5.8445700000000003E-2</c:v>
                </c:pt>
                <c:pt idx="33325">
                  <c:v>5.9705300000000003E-2</c:v>
                </c:pt>
                <c:pt idx="33326">
                  <c:v>6.0902199999999997E-2</c:v>
                </c:pt>
                <c:pt idx="33327">
                  <c:v>6.2034600000000002E-2</c:v>
                </c:pt>
                <c:pt idx="33328">
                  <c:v>6.3100199999999995E-2</c:v>
                </c:pt>
                <c:pt idx="33329">
                  <c:v>6.4097399999999999E-2</c:v>
                </c:pt>
                <c:pt idx="33330">
                  <c:v>6.5024299999999993E-2</c:v>
                </c:pt>
                <c:pt idx="33331">
                  <c:v>6.5879300000000002E-2</c:v>
                </c:pt>
                <c:pt idx="33332">
                  <c:v>6.6660800000000006E-2</c:v>
                </c:pt>
                <c:pt idx="33333">
                  <c:v>6.7367200000000002E-2</c:v>
                </c:pt>
                <c:pt idx="33334">
                  <c:v>6.7997100000000005E-2</c:v>
                </c:pt>
                <c:pt idx="33335">
                  <c:v>6.8549399999999996E-2</c:v>
                </c:pt>
                <c:pt idx="33336">
                  <c:v>6.9022799999999995E-2</c:v>
                </c:pt>
                <c:pt idx="33337">
                  <c:v>6.9416400000000003E-2</c:v>
                </c:pt>
                <c:pt idx="33338">
                  <c:v>6.9729200000000005E-2</c:v>
                </c:pt>
                <c:pt idx="33339">
                  <c:v>6.9960599999999998E-2</c:v>
                </c:pt>
                <c:pt idx="33340">
                  <c:v>7.0109900000000003E-2</c:v>
                </c:pt>
                <c:pt idx="33341">
                  <c:v>7.0176500000000003E-2</c:v>
                </c:pt>
                <c:pt idx="33342">
                  <c:v>7.016E-2</c:v>
                </c:pt>
                <c:pt idx="33343">
                  <c:v>7.00601E-2</c:v>
                </c:pt>
                <c:pt idx="33344">
                  <c:v>6.9876599999999997E-2</c:v>
                </c:pt>
                <c:pt idx="33345">
                  <c:v>6.9609500000000005E-2</c:v>
                </c:pt>
                <c:pt idx="33346">
                  <c:v>6.9258799999999995E-2</c:v>
                </c:pt>
                <c:pt idx="33347">
                  <c:v>6.8824800000000005E-2</c:v>
                </c:pt>
                <c:pt idx="33348">
                  <c:v>6.8307800000000002E-2</c:v>
                </c:pt>
                <c:pt idx="33349">
                  <c:v>6.7708199999999996E-2</c:v>
                </c:pt>
                <c:pt idx="33350">
                  <c:v>6.7026500000000003E-2</c:v>
                </c:pt>
                <c:pt idx="33351">
                  <c:v>6.6263600000000006E-2</c:v>
                </c:pt>
                <c:pt idx="33352">
                  <c:v>6.5420199999999998E-2</c:v>
                </c:pt>
                <c:pt idx="33353">
                  <c:v>6.4497399999999996E-2</c:v>
                </c:pt>
                <c:pt idx="33354">
                  <c:v>6.3496300000000006E-2</c:v>
                </c:pt>
                <c:pt idx="33355">
                  <c:v>6.2418000000000001E-2</c:v>
                </c:pt>
                <c:pt idx="33356">
                  <c:v>6.1263900000000003E-2</c:v>
                </c:pt>
                <c:pt idx="33357">
                  <c:v>6.00353E-2</c:v>
                </c:pt>
                <c:pt idx="33358">
                  <c:v>5.8733800000000003E-2</c:v>
                </c:pt>
                <c:pt idx="33359">
                  <c:v>5.7361200000000001E-2</c:v>
                </c:pt>
                <c:pt idx="33360">
                  <c:v>5.5919099999999999E-2</c:v>
                </c:pt>
                <c:pt idx="33361">
                  <c:v>5.4409600000000002E-2</c:v>
                </c:pt>
                <c:pt idx="33362">
                  <c:v>5.2834600000000002E-2</c:v>
                </c:pt>
                <c:pt idx="33363">
                  <c:v>5.1196199999999997E-2</c:v>
                </c:pt>
                <c:pt idx="33364">
                  <c:v>4.9496600000000002E-2</c:v>
                </c:pt>
                <c:pt idx="33365">
                  <c:v>4.7738099999999999E-2</c:v>
                </c:pt>
                <c:pt idx="33366">
                  <c:v>4.5923100000000001E-2</c:v>
                </c:pt>
                <c:pt idx="33367">
                  <c:v>4.4054000000000003E-2</c:v>
                </c:pt>
                <c:pt idx="33368">
                  <c:v>4.21336E-2</c:v>
                </c:pt>
                <c:pt idx="33369">
                  <c:v>4.0164400000000003E-2</c:v>
                </c:pt>
                <c:pt idx="33370">
                  <c:v>3.8149099999999998E-2</c:v>
                </c:pt>
                <c:pt idx="33371">
                  <c:v>3.6090700000000003E-2</c:v>
                </c:pt>
                <c:pt idx="33372">
                  <c:v>3.3991899999999999E-2</c:v>
                </c:pt>
                <c:pt idx="33373">
                  <c:v>3.1855700000000001E-2</c:v>
                </c:pt>
                <c:pt idx="33374">
                  <c:v>2.9685E-2</c:v>
                </c:pt>
                <c:pt idx="33375">
                  <c:v>2.7482800000000002E-2</c:v>
                </c:pt>
                <c:pt idx="33376">
                  <c:v>2.5252199999999999E-2</c:v>
                </c:pt>
                <c:pt idx="33377">
                  <c:v>2.2996300000000001E-2</c:v>
                </c:pt>
                <c:pt idx="33378">
                  <c:v>2.07181E-2</c:v>
                </c:pt>
                <c:pt idx="33379">
                  <c:v>1.84209E-2</c:v>
                </c:pt>
                <c:pt idx="33380">
                  <c:v>1.6107900000000001E-2</c:v>
                </c:pt>
                <c:pt idx="33381">
                  <c:v>1.3782300000000001E-2</c:v>
                </c:pt>
                <c:pt idx="33382">
                  <c:v>1.1447499999999999E-2</c:v>
                </c:pt>
                <c:pt idx="33383" formatCode="0.00E+00">
                  <c:v>9.1065899999999995E-3</c:v>
                </c:pt>
                <c:pt idx="33384" formatCode="0.00E+00">
                  <c:v>6.7629700000000001E-3</c:v>
                </c:pt>
                <c:pt idx="33385" formatCode="0.00E+00">
                  <c:v>4.4198299999999996E-3</c:v>
                </c:pt>
                <c:pt idx="33386" formatCode="0.00E+00">
                  <c:v>2.0804199999999999E-3</c:v>
                </c:pt>
                <c:pt idx="33387" formatCode="0.00E+00">
                  <c:v>-2.5197400000000002E-4</c:v>
                </c:pt>
                <c:pt idx="33388" formatCode="0.00E+00">
                  <c:v>-2.5740899999999998E-3</c:v>
                </c:pt>
                <c:pt idx="33389" formatCode="0.00E+00">
                  <c:v>-4.8826700000000004E-3</c:v>
                </c:pt>
                <c:pt idx="33390" formatCode="0.00E+00">
                  <c:v>-7.1745300000000001E-3</c:v>
                </c:pt>
                <c:pt idx="33391" formatCode="0.00E+00">
                  <c:v>-9.4464400000000004E-3</c:v>
                </c:pt>
                <c:pt idx="33392">
                  <c:v>-1.16953E-2</c:v>
                </c:pt>
                <c:pt idx="33393">
                  <c:v>-1.3918E-2</c:v>
                </c:pt>
                <c:pt idx="33394">
                  <c:v>-1.6111500000000001E-2</c:v>
                </c:pt>
                <c:pt idx="33395">
                  <c:v>-1.8272900000000002E-2</c:v>
                </c:pt>
                <c:pt idx="33396">
                  <c:v>-2.03991E-2</c:v>
                </c:pt>
                <c:pt idx="33397">
                  <c:v>-2.2487300000000002E-2</c:v>
                </c:pt>
                <c:pt idx="33398">
                  <c:v>-2.45346E-2</c:v>
                </c:pt>
                <c:pt idx="33399">
                  <c:v>-2.6538200000000001E-2</c:v>
                </c:pt>
                <c:pt idx="33400">
                  <c:v>-2.8495400000000001E-2</c:v>
                </c:pt>
                <c:pt idx="33401">
                  <c:v>-3.04035E-2</c:v>
                </c:pt>
                <c:pt idx="33402">
                  <c:v>-3.22601E-2</c:v>
                </c:pt>
                <c:pt idx="33403">
                  <c:v>-3.4062700000000001E-2</c:v>
                </c:pt>
                <c:pt idx="33404">
                  <c:v>-3.5808800000000002E-2</c:v>
                </c:pt>
                <c:pt idx="33405">
                  <c:v>-3.7496300000000003E-2</c:v>
                </c:pt>
                <c:pt idx="33406">
                  <c:v>-3.9122900000000002E-2</c:v>
                </c:pt>
                <c:pt idx="33407">
                  <c:v>-4.0686300000000002E-2</c:v>
                </c:pt>
                <c:pt idx="33408">
                  <c:v>-4.2184600000000003E-2</c:v>
                </c:pt>
                <c:pt idx="33409">
                  <c:v>-4.3615899999999999E-2</c:v>
                </c:pt>
                <c:pt idx="33410">
                  <c:v>-4.4978700000000003E-2</c:v>
                </c:pt>
                <c:pt idx="33411">
                  <c:v>-4.6271300000000001E-2</c:v>
                </c:pt>
                <c:pt idx="33412">
                  <c:v>-4.7492199999999998E-2</c:v>
                </c:pt>
                <c:pt idx="33413">
                  <c:v>-4.8639799999999997E-2</c:v>
                </c:pt>
                <c:pt idx="33414">
                  <c:v>-4.9713E-2</c:v>
                </c:pt>
                <c:pt idx="33415">
                  <c:v>-5.0710600000000002E-2</c:v>
                </c:pt>
                <c:pt idx="33416">
                  <c:v>-5.1631400000000001E-2</c:v>
                </c:pt>
                <c:pt idx="33417">
                  <c:v>-5.2474600000000003E-2</c:v>
                </c:pt>
                <c:pt idx="33418">
                  <c:v>-5.3239300000000003E-2</c:v>
                </c:pt>
                <c:pt idx="33419">
                  <c:v>-5.3924699999999999E-2</c:v>
                </c:pt>
                <c:pt idx="33420">
                  <c:v>-5.4530299999999997E-2</c:v>
                </c:pt>
                <c:pt idx="33421">
                  <c:v>-5.5055699999999999E-2</c:v>
                </c:pt>
                <c:pt idx="33422">
                  <c:v>-5.5500399999999998E-2</c:v>
                </c:pt>
                <c:pt idx="33423">
                  <c:v>-5.5864499999999997E-2</c:v>
                </c:pt>
                <c:pt idx="33424">
                  <c:v>-5.6147599999999999E-2</c:v>
                </c:pt>
                <c:pt idx="33425">
                  <c:v>-5.6349999999999997E-2</c:v>
                </c:pt>
                <c:pt idx="33426">
                  <c:v>-5.64717E-2</c:v>
                </c:pt>
                <c:pt idx="33427">
                  <c:v>-5.65132E-2</c:v>
                </c:pt>
                <c:pt idx="33428">
                  <c:v>-5.6474700000000003E-2</c:v>
                </c:pt>
                <c:pt idx="33429">
                  <c:v>-5.6356999999999997E-2</c:v>
                </c:pt>
                <c:pt idx="33430">
                  <c:v>-5.6160500000000002E-2</c:v>
                </c:pt>
                <c:pt idx="33431">
                  <c:v>-5.5886199999999997E-2</c:v>
                </c:pt>
                <c:pt idx="33432">
                  <c:v>-5.5534800000000002E-2</c:v>
                </c:pt>
                <c:pt idx="33433">
                  <c:v>-5.5107400000000001E-2</c:v>
                </c:pt>
                <c:pt idx="33434">
                  <c:v>-5.4605099999999997E-2</c:v>
                </c:pt>
                <c:pt idx="33435">
                  <c:v>-5.4029199999999999E-2</c:v>
                </c:pt>
                <c:pt idx="33436">
                  <c:v>-5.3381100000000001E-2</c:v>
                </c:pt>
                <c:pt idx="33437">
                  <c:v>-5.2662300000000002E-2</c:v>
                </c:pt>
                <c:pt idx="33438">
                  <c:v>-5.1874499999999997E-2</c:v>
                </c:pt>
                <c:pt idx="33439">
                  <c:v>-5.1019200000000001E-2</c:v>
                </c:pt>
                <c:pt idx="33440">
                  <c:v>-5.0098299999999998E-2</c:v>
                </c:pt>
                <c:pt idx="33441">
                  <c:v>-4.91136E-2</c:v>
                </c:pt>
                <c:pt idx="33442">
                  <c:v>-4.8067199999999997E-2</c:v>
                </c:pt>
                <c:pt idx="33443">
                  <c:v>-4.6961099999999999E-2</c:v>
                </c:pt>
                <c:pt idx="33444">
                  <c:v>-4.5797499999999998E-2</c:v>
                </c:pt>
                <c:pt idx="33445">
                  <c:v>-4.4578600000000003E-2</c:v>
                </c:pt>
                <c:pt idx="33446">
                  <c:v>-4.3306699999999997E-2</c:v>
                </c:pt>
                <c:pt idx="33447">
                  <c:v>-4.1984199999999999E-2</c:v>
                </c:pt>
                <c:pt idx="33448">
                  <c:v>-4.0613499999999997E-2</c:v>
                </c:pt>
                <c:pt idx="33449">
                  <c:v>-3.9197000000000003E-2</c:v>
                </c:pt>
                <c:pt idx="33450">
                  <c:v>-3.7737399999999997E-2</c:v>
                </c:pt>
                <c:pt idx="33451">
                  <c:v>-3.6237199999999997E-2</c:v>
                </c:pt>
                <c:pt idx="33452">
                  <c:v>-3.4699099999999997E-2</c:v>
                </c:pt>
                <c:pt idx="33453">
                  <c:v>-3.3125799999999997E-2</c:v>
                </c:pt>
                <c:pt idx="33454">
                  <c:v>-3.1520300000000001E-2</c:v>
                </c:pt>
                <c:pt idx="33455">
                  <c:v>-2.9885200000000001E-2</c:v>
                </c:pt>
                <c:pt idx="33456">
                  <c:v>-2.82232E-2</c:v>
                </c:pt>
                <c:pt idx="33457">
                  <c:v>-2.65372E-2</c:v>
                </c:pt>
                <c:pt idx="33458">
                  <c:v>-2.4830000000000001E-2</c:v>
                </c:pt>
                <c:pt idx="33459">
                  <c:v>-2.31045E-2</c:v>
                </c:pt>
                <c:pt idx="33460">
                  <c:v>-2.1364000000000001E-2</c:v>
                </c:pt>
                <c:pt idx="33461">
                  <c:v>-1.9611199999999999E-2</c:v>
                </c:pt>
                <c:pt idx="33462">
                  <c:v>-1.7849199999999999E-2</c:v>
                </c:pt>
                <c:pt idx="33463">
                  <c:v>-1.6080799999999999E-2</c:v>
                </c:pt>
                <c:pt idx="33464">
                  <c:v>-1.4308899999999999E-2</c:v>
                </c:pt>
                <c:pt idx="33465">
                  <c:v>-1.2536500000000001E-2</c:v>
                </c:pt>
                <c:pt idx="33466">
                  <c:v>-1.07665E-2</c:v>
                </c:pt>
                <c:pt idx="33467" formatCode="0.00E+00">
                  <c:v>-9.0016599999999999E-3</c:v>
                </c:pt>
                <c:pt idx="33468" formatCode="0.00E+00">
                  <c:v>-7.2449100000000002E-3</c:v>
                </c:pt>
                <c:pt idx="33469" formatCode="0.00E+00">
                  <c:v>-5.4990400000000002E-3</c:v>
                </c:pt>
                <c:pt idx="33470" formatCode="0.00E+00">
                  <c:v>-3.7668200000000002E-3</c:v>
                </c:pt>
                <c:pt idx="33471" formatCode="0.00E+00">
                  <c:v>-2.0510099999999998E-3</c:v>
                </c:pt>
                <c:pt idx="33472" formatCode="0.00E+00">
                  <c:v>-3.5430100000000001E-4</c:v>
                </c:pt>
                <c:pt idx="33473" formatCode="0.00E+00">
                  <c:v>1.3206800000000001E-3</c:v>
                </c:pt>
                <c:pt idx="33474" formatCode="0.00E+00">
                  <c:v>2.9713700000000001E-3</c:v>
                </c:pt>
                <c:pt idx="33475" formatCode="0.00E+00">
                  <c:v>4.5952399999999996E-3</c:v>
                </c:pt>
                <c:pt idx="33476" formatCode="0.00E+00">
                  <c:v>6.1898500000000002E-3</c:v>
                </c:pt>
                <c:pt idx="33477" formatCode="0.00E+00">
                  <c:v>7.7528299999999996E-3</c:v>
                </c:pt>
                <c:pt idx="33478" formatCode="0.00E+00">
                  <c:v>9.2819200000000008E-3</c:v>
                </c:pt>
                <c:pt idx="33479">
                  <c:v>1.07749E-2</c:v>
                </c:pt>
                <c:pt idx="33480">
                  <c:v>1.22296E-2</c:v>
                </c:pt>
                <c:pt idx="33481">
                  <c:v>1.3644E-2</c:v>
                </c:pt>
                <c:pt idx="33482">
                  <c:v>1.50159E-2</c:v>
                </c:pt>
                <c:pt idx="33483">
                  <c:v>1.63436E-2</c:v>
                </c:pt>
                <c:pt idx="33484">
                  <c:v>1.7625100000000001E-2</c:v>
                </c:pt>
                <c:pt idx="33485">
                  <c:v>1.8858799999999998E-2</c:v>
                </c:pt>
                <c:pt idx="33486">
                  <c:v>2.0043100000000001E-2</c:v>
                </c:pt>
                <c:pt idx="33487">
                  <c:v>2.1176299999999999E-2</c:v>
                </c:pt>
                <c:pt idx="33488">
                  <c:v>2.22569E-2</c:v>
                </c:pt>
                <c:pt idx="33489">
                  <c:v>2.32838E-2</c:v>
                </c:pt>
                <c:pt idx="33490">
                  <c:v>2.4255700000000002E-2</c:v>
                </c:pt>
                <c:pt idx="33491">
                  <c:v>2.5171300000000001E-2</c:v>
                </c:pt>
                <c:pt idx="33492">
                  <c:v>2.6029699999999999E-2</c:v>
                </c:pt>
                <c:pt idx="33493">
                  <c:v>2.68299E-2</c:v>
                </c:pt>
                <c:pt idx="33494">
                  <c:v>2.75713E-2</c:v>
                </c:pt>
                <c:pt idx="33495">
                  <c:v>2.82531E-2</c:v>
                </c:pt>
                <c:pt idx="33496">
                  <c:v>2.88747E-2</c:v>
                </c:pt>
                <c:pt idx="33497">
                  <c:v>2.9435599999999999E-2</c:v>
                </c:pt>
                <c:pt idx="33498">
                  <c:v>2.99355E-2</c:v>
                </c:pt>
                <c:pt idx="33499">
                  <c:v>3.0374200000000001E-2</c:v>
                </c:pt>
                <c:pt idx="33500">
                  <c:v>3.07516E-2</c:v>
                </c:pt>
                <c:pt idx="33501">
                  <c:v>3.10678E-2</c:v>
                </c:pt>
                <c:pt idx="33502">
                  <c:v>3.1322700000000002E-2</c:v>
                </c:pt>
                <c:pt idx="33503">
                  <c:v>3.1516700000000002E-2</c:v>
                </c:pt>
                <c:pt idx="33504">
                  <c:v>3.1649900000000002E-2</c:v>
                </c:pt>
                <c:pt idx="33505">
                  <c:v>3.1722899999999998E-2</c:v>
                </c:pt>
                <c:pt idx="33506">
                  <c:v>3.1736199999999999E-2</c:v>
                </c:pt>
                <c:pt idx="33507">
                  <c:v>3.1690400000000001E-2</c:v>
                </c:pt>
                <c:pt idx="33508">
                  <c:v>3.1586299999999998E-2</c:v>
                </c:pt>
                <c:pt idx="33509">
                  <c:v>3.14247E-2</c:v>
                </c:pt>
                <c:pt idx="33510">
                  <c:v>3.1206600000000001E-2</c:v>
                </c:pt>
                <c:pt idx="33511">
                  <c:v>3.0932999999999999E-2</c:v>
                </c:pt>
                <c:pt idx="33512">
                  <c:v>3.06051E-2</c:v>
                </c:pt>
                <c:pt idx="33513">
                  <c:v>3.0224299999999999E-2</c:v>
                </c:pt>
                <c:pt idx="33514">
                  <c:v>2.97918E-2</c:v>
                </c:pt>
                <c:pt idx="33515">
                  <c:v>2.9309200000000001E-2</c:v>
                </c:pt>
                <c:pt idx="33516">
                  <c:v>2.8777799999999999E-2</c:v>
                </c:pt>
                <c:pt idx="33517">
                  <c:v>2.8199399999999999E-2</c:v>
                </c:pt>
                <c:pt idx="33518">
                  <c:v>2.7575700000000002E-2</c:v>
                </c:pt>
                <c:pt idx="33519">
                  <c:v>2.6908399999999999E-2</c:v>
                </c:pt>
                <c:pt idx="33520">
                  <c:v>2.6199299999999998E-2</c:v>
                </c:pt>
                <c:pt idx="33521">
                  <c:v>2.5450400000000001E-2</c:v>
                </c:pt>
                <c:pt idx="33522">
                  <c:v>2.4663500000000001E-2</c:v>
                </c:pt>
                <c:pt idx="33523">
                  <c:v>2.3840900000000002E-2</c:v>
                </c:pt>
                <c:pt idx="33524">
                  <c:v>2.2984500000000001E-2</c:v>
                </c:pt>
                <c:pt idx="33525">
                  <c:v>2.2096600000000001E-2</c:v>
                </c:pt>
                <c:pt idx="33526">
                  <c:v>2.1179300000000002E-2</c:v>
                </c:pt>
                <c:pt idx="33527">
                  <c:v>2.0234800000000001E-2</c:v>
                </c:pt>
                <c:pt idx="33528">
                  <c:v>1.9265600000000001E-2</c:v>
                </c:pt>
                <c:pt idx="33529">
                  <c:v>1.8273999999999999E-2</c:v>
                </c:pt>
                <c:pt idx="33530">
                  <c:v>1.7262199999999998E-2</c:v>
                </c:pt>
                <c:pt idx="33531">
                  <c:v>1.6232799999999999E-2</c:v>
                </c:pt>
                <c:pt idx="33532">
                  <c:v>1.5187900000000001E-2</c:v>
                </c:pt>
                <c:pt idx="33533">
                  <c:v>1.41301E-2</c:v>
                </c:pt>
                <c:pt idx="33534">
                  <c:v>1.30619E-2</c:v>
                </c:pt>
                <c:pt idx="33535">
                  <c:v>1.1985600000000001E-2</c:v>
                </c:pt>
                <c:pt idx="33536">
                  <c:v>1.0903700000000001E-2</c:v>
                </c:pt>
                <c:pt idx="33537" formatCode="0.00E+00">
                  <c:v>9.81864E-3</c:v>
                </c:pt>
                <c:pt idx="33538" formatCode="0.00E+00">
                  <c:v>8.7328000000000006E-3</c:v>
                </c:pt>
                <c:pt idx="33539" formatCode="0.00E+00">
                  <c:v>7.6486599999999998E-3</c:v>
                </c:pt>
                <c:pt idx="33540" formatCode="0.00E+00">
                  <c:v>6.5686299999999998E-3</c:v>
                </c:pt>
                <c:pt idx="33541" formatCode="0.00E+00">
                  <c:v>5.4951000000000002E-3</c:v>
                </c:pt>
                <c:pt idx="33542" formatCode="0.00E+00">
                  <c:v>4.4304399999999999E-3</c:v>
                </c:pt>
                <c:pt idx="33543" formatCode="0.00E+00">
                  <c:v>3.3769999999999998E-3</c:v>
                </c:pt>
                <c:pt idx="33544" formatCode="0.00E+00">
                  <c:v>2.3371199999999998E-3</c:v>
                </c:pt>
                <c:pt idx="33545" formatCode="0.00E+00">
                  <c:v>1.3131099999999999E-3</c:v>
                </c:pt>
                <c:pt idx="33546" formatCode="0.00E+00">
                  <c:v>3.0718500000000002E-4</c:v>
                </c:pt>
                <c:pt idx="33547" formatCode="0.00E+00">
                  <c:v>-6.7845399999999999E-4</c:v>
                </c:pt>
                <c:pt idx="33548" formatCode="0.00E+00">
                  <c:v>-1.64164E-3</c:v>
                </c:pt>
                <c:pt idx="33549" formatCode="0.00E+00">
                  <c:v>-2.58027E-3</c:v>
                </c:pt>
                <c:pt idx="33550" formatCode="0.00E+00">
                  <c:v>-3.4923100000000002E-3</c:v>
                </c:pt>
                <c:pt idx="33551" formatCode="0.00E+00">
                  <c:v>-4.3757900000000001E-3</c:v>
                </c:pt>
                <c:pt idx="33552" formatCode="0.00E+00">
                  <c:v>-5.2288300000000003E-3</c:v>
                </c:pt>
                <c:pt idx="33553" formatCode="0.00E+00">
                  <c:v>-6.0495699999999998E-3</c:v>
                </c:pt>
                <c:pt idx="33554" formatCode="0.00E+00">
                  <c:v>-6.8362300000000004E-3</c:v>
                </c:pt>
                <c:pt idx="33555" formatCode="0.00E+00">
                  <c:v>-7.5871200000000001E-3</c:v>
                </c:pt>
                <c:pt idx="33556" formatCode="0.00E+00">
                  <c:v>-8.3006299999999998E-3</c:v>
                </c:pt>
                <c:pt idx="33557" formatCode="0.00E+00">
                  <c:v>-8.9752400000000006E-3</c:v>
                </c:pt>
                <c:pt idx="33558" formatCode="0.00E+00">
                  <c:v>-9.60949E-3</c:v>
                </c:pt>
                <c:pt idx="33559">
                  <c:v>-1.0201999999999999E-2</c:v>
                </c:pt>
                <c:pt idx="33560">
                  <c:v>-1.07516E-2</c:v>
                </c:pt>
                <c:pt idx="33561">
                  <c:v>-1.12569E-2</c:v>
                </c:pt>
                <c:pt idx="33562">
                  <c:v>-1.1716900000000001E-2</c:v>
                </c:pt>
                <c:pt idx="33563">
                  <c:v>-1.2130500000000001E-2</c:v>
                </c:pt>
                <c:pt idx="33564">
                  <c:v>-1.24969E-2</c:v>
                </c:pt>
                <c:pt idx="33565">
                  <c:v>-1.28153E-2</c:v>
                </c:pt>
                <c:pt idx="33566">
                  <c:v>-1.30849E-2</c:v>
                </c:pt>
                <c:pt idx="33567">
                  <c:v>-1.33051E-2</c:v>
                </c:pt>
                <c:pt idx="33568">
                  <c:v>-1.34754E-2</c:v>
                </c:pt>
                <c:pt idx="33569">
                  <c:v>-1.3595400000000001E-2</c:v>
                </c:pt>
                <c:pt idx="33570">
                  <c:v>-1.36648E-2</c:v>
                </c:pt>
                <c:pt idx="33571">
                  <c:v>-1.3683499999999999E-2</c:v>
                </c:pt>
                <c:pt idx="33572">
                  <c:v>-1.36513E-2</c:v>
                </c:pt>
                <c:pt idx="33573">
                  <c:v>-1.3568200000000001E-2</c:v>
                </c:pt>
                <c:pt idx="33574">
                  <c:v>-1.3434400000000001E-2</c:v>
                </c:pt>
                <c:pt idx="33575">
                  <c:v>-1.325E-2</c:v>
                </c:pt>
                <c:pt idx="33576">
                  <c:v>-1.30154E-2</c:v>
                </c:pt>
                <c:pt idx="33577">
                  <c:v>-1.2730999999999999E-2</c:v>
                </c:pt>
                <c:pt idx="33578">
                  <c:v>-1.2397399999999999E-2</c:v>
                </c:pt>
                <c:pt idx="33579">
                  <c:v>-1.2015100000000001E-2</c:v>
                </c:pt>
                <c:pt idx="33580">
                  <c:v>-1.15849E-2</c:v>
                </c:pt>
                <c:pt idx="33581">
                  <c:v>-1.11077E-2</c:v>
                </c:pt>
                <c:pt idx="33582">
                  <c:v>-1.05843E-2</c:v>
                </c:pt>
                <c:pt idx="33583">
                  <c:v>-1.0015700000000001E-2</c:v>
                </c:pt>
                <c:pt idx="33584" formatCode="0.00E+00">
                  <c:v>-9.4030899999999994E-3</c:v>
                </c:pt>
                <c:pt idx="33585" formatCode="0.00E+00">
                  <c:v>-8.7476499999999992E-3</c:v>
                </c:pt>
                <c:pt idx="33586" formatCode="0.00E+00">
                  <c:v>-8.0506799999999993E-3</c:v>
                </c:pt>
                <c:pt idx="33587" formatCode="0.00E+00">
                  <c:v>-7.31359E-3</c:v>
                </c:pt>
                <c:pt idx="33588" formatCode="0.00E+00">
                  <c:v>-6.5378399999999996E-3</c:v>
                </c:pt>
                <c:pt idx="33589" formatCode="0.00E+00">
                  <c:v>-5.7249600000000003E-3</c:v>
                </c:pt>
                <c:pt idx="33590" formatCode="0.00E+00">
                  <c:v>-4.8765600000000003E-3</c:v>
                </c:pt>
                <c:pt idx="33591" formatCode="0.00E+00">
                  <c:v>-3.9943499999999998E-3</c:v>
                </c:pt>
                <c:pt idx="33592" formatCode="0.00E+00">
                  <c:v>-3.0801000000000001E-3</c:v>
                </c:pt>
                <c:pt idx="33593" formatCode="0.00E+00">
                  <c:v>-2.1356299999999999E-3</c:v>
                </c:pt>
                <c:pt idx="33594" formatCode="0.00E+00">
                  <c:v>-1.16285E-3</c:v>
                </c:pt>
                <c:pt idx="33595" formatCode="0.00E+00">
                  <c:v>-1.6369799999999999E-4</c:v>
                </c:pt>
                <c:pt idx="33596" formatCode="0.00E+00">
                  <c:v>8.5980300000000002E-4</c:v>
                </c:pt>
                <c:pt idx="33597" formatCode="0.00E+00">
                  <c:v>1.90558E-3</c:v>
                </c:pt>
                <c:pt idx="33598" formatCode="0.00E+00">
                  <c:v>2.9715200000000001E-3</c:v>
                </c:pt>
                <c:pt idx="33599" formatCode="0.00E+00">
                  <c:v>4.0554400000000004E-3</c:v>
                </c:pt>
                <c:pt idx="33600" formatCode="0.00E+00">
                  <c:v>5.15512E-3</c:v>
                </c:pt>
                <c:pt idx="33601" formatCode="0.00E+00">
                  <c:v>6.2683000000000001E-3</c:v>
                </c:pt>
                <c:pt idx="33602" formatCode="0.00E+00">
                  <c:v>7.3926800000000004E-3</c:v>
                </c:pt>
                <c:pt idx="33603" formatCode="0.00E+00">
                  <c:v>8.5259499999999992E-3</c:v>
                </c:pt>
                <c:pt idx="33604" formatCode="0.00E+00">
                  <c:v>9.6657500000000007E-3</c:v>
                </c:pt>
                <c:pt idx="33605">
                  <c:v>1.08097E-2</c:v>
                </c:pt>
                <c:pt idx="33606">
                  <c:v>1.1955500000000001E-2</c:v>
                </c:pt>
                <c:pt idx="33607">
                  <c:v>1.31007E-2</c:v>
                </c:pt>
                <c:pt idx="33608">
                  <c:v>1.4243E-2</c:v>
                </c:pt>
                <c:pt idx="33609">
                  <c:v>1.5379800000000001E-2</c:v>
                </c:pt>
                <c:pt idx="33610">
                  <c:v>1.65089E-2</c:v>
                </c:pt>
                <c:pt idx="33611">
                  <c:v>1.7627799999999999E-2</c:v>
                </c:pt>
                <c:pt idx="33612">
                  <c:v>1.87341E-2</c:v>
                </c:pt>
                <c:pt idx="33613">
                  <c:v>1.9825499999999999E-2</c:v>
                </c:pt>
                <c:pt idx="33614">
                  <c:v>2.0899500000000001E-2</c:v>
                </c:pt>
                <c:pt idx="33615">
                  <c:v>2.1953899999999998E-2</c:v>
                </c:pt>
                <c:pt idx="33616">
                  <c:v>2.2986300000000001E-2</c:v>
                </c:pt>
                <c:pt idx="33617">
                  <c:v>2.3994499999999998E-2</c:v>
                </c:pt>
                <c:pt idx="33618">
                  <c:v>2.49762E-2</c:v>
                </c:pt>
                <c:pt idx="33619">
                  <c:v>2.5929299999999999E-2</c:v>
                </c:pt>
                <c:pt idx="33620">
                  <c:v>2.68516E-2</c:v>
                </c:pt>
                <c:pt idx="33621">
                  <c:v>2.7740899999999999E-2</c:v>
                </c:pt>
                <c:pt idx="33622">
                  <c:v>2.8595200000000001E-2</c:v>
                </c:pt>
                <c:pt idx="33623">
                  <c:v>2.9412500000000001E-2</c:v>
                </c:pt>
                <c:pt idx="33624">
                  <c:v>3.01909E-2</c:v>
                </c:pt>
                <c:pt idx="33625">
                  <c:v>3.0928500000000001E-2</c:v>
                </c:pt>
                <c:pt idx="33626">
                  <c:v>3.1623400000000003E-2</c:v>
                </c:pt>
                <c:pt idx="33627">
                  <c:v>3.22741E-2</c:v>
                </c:pt>
                <c:pt idx="33628">
                  <c:v>3.2878600000000001E-2</c:v>
                </c:pt>
                <c:pt idx="33629">
                  <c:v>3.3435600000000003E-2</c:v>
                </c:pt>
                <c:pt idx="33630">
                  <c:v>3.3943500000000001E-2</c:v>
                </c:pt>
                <c:pt idx="33631">
                  <c:v>3.4400800000000002E-2</c:v>
                </c:pt>
                <c:pt idx="33632">
                  <c:v>3.4806200000000002E-2</c:v>
                </c:pt>
                <c:pt idx="33633">
                  <c:v>3.5158500000000002E-2</c:v>
                </c:pt>
                <c:pt idx="33634">
                  <c:v>3.5456599999999998E-2</c:v>
                </c:pt>
                <c:pt idx="33635">
                  <c:v>3.56992E-2</c:v>
                </c:pt>
                <c:pt idx="33636">
                  <c:v>3.5885599999999997E-2</c:v>
                </c:pt>
                <c:pt idx="33637">
                  <c:v>3.6014699999999997E-2</c:v>
                </c:pt>
                <c:pt idx="33638">
                  <c:v>3.6085899999999997E-2</c:v>
                </c:pt>
                <c:pt idx="33639">
                  <c:v>3.6098400000000003E-2</c:v>
                </c:pt>
                <c:pt idx="33640">
                  <c:v>3.6051699999999999E-2</c:v>
                </c:pt>
                <c:pt idx="33641">
                  <c:v>3.5945299999999999E-2</c:v>
                </c:pt>
                <c:pt idx="33642">
                  <c:v>3.5778799999999999E-2</c:v>
                </c:pt>
                <c:pt idx="33643">
                  <c:v>3.5552E-2</c:v>
                </c:pt>
                <c:pt idx="33644">
                  <c:v>3.5264799999999999E-2</c:v>
                </c:pt>
                <c:pt idx="33645">
                  <c:v>3.4916900000000001E-2</c:v>
                </c:pt>
                <c:pt idx="33646">
                  <c:v>3.45086E-2</c:v>
                </c:pt>
                <c:pt idx="33647">
                  <c:v>3.4040000000000001E-2</c:v>
                </c:pt>
                <c:pt idx="33648">
                  <c:v>3.3511399999999997E-2</c:v>
                </c:pt>
                <c:pt idx="33649">
                  <c:v>3.2923000000000001E-2</c:v>
                </c:pt>
                <c:pt idx="33650">
                  <c:v>3.2275400000000003E-2</c:v>
                </c:pt>
                <c:pt idx="33651">
                  <c:v>3.1569199999999999E-2</c:v>
                </c:pt>
                <c:pt idx="33652">
                  <c:v>3.0805099999999998E-2</c:v>
                </c:pt>
                <c:pt idx="33653">
                  <c:v>2.9983800000000001E-2</c:v>
                </c:pt>
                <c:pt idx="33654">
                  <c:v>2.9106199999999999E-2</c:v>
                </c:pt>
                <c:pt idx="33655">
                  <c:v>2.8173299999999998E-2</c:v>
                </c:pt>
                <c:pt idx="33656">
                  <c:v>2.7186200000000001E-2</c:v>
                </c:pt>
                <c:pt idx="33657">
                  <c:v>2.6146099999999999E-2</c:v>
                </c:pt>
                <c:pt idx="33658">
                  <c:v>2.5054300000000002E-2</c:v>
                </c:pt>
                <c:pt idx="33659">
                  <c:v>2.3912200000000002E-2</c:v>
                </c:pt>
                <c:pt idx="33660">
                  <c:v>2.27212E-2</c:v>
                </c:pt>
                <c:pt idx="33661">
                  <c:v>2.1482899999999999E-2</c:v>
                </c:pt>
                <c:pt idx="33662">
                  <c:v>2.0198899999999999E-2</c:v>
                </c:pt>
                <c:pt idx="33663">
                  <c:v>1.8870999999999999E-2</c:v>
                </c:pt>
                <c:pt idx="33664">
                  <c:v>1.75009E-2</c:v>
                </c:pt>
                <c:pt idx="33665">
                  <c:v>1.6090699999999999E-2</c:v>
                </c:pt>
                <c:pt idx="33666">
                  <c:v>1.46421E-2</c:v>
                </c:pt>
                <c:pt idx="33667">
                  <c:v>1.31573E-2</c:v>
                </c:pt>
                <c:pt idx="33668">
                  <c:v>1.16384E-2</c:v>
                </c:pt>
                <c:pt idx="33669">
                  <c:v>1.0087499999999999E-2</c:v>
                </c:pt>
                <c:pt idx="33670" formatCode="0.00E+00">
                  <c:v>8.5068899999999996E-3</c:v>
                </c:pt>
                <c:pt idx="33671" formatCode="0.00E+00">
                  <c:v>6.89882E-3</c:v>
                </c:pt>
                <c:pt idx="33672" formatCode="0.00E+00">
                  <c:v>5.2656400000000003E-3</c:v>
                </c:pt>
                <c:pt idx="33673" formatCode="0.00E+00">
                  <c:v>3.6097500000000001E-3</c:v>
                </c:pt>
                <c:pt idx="33674" formatCode="0.00E+00">
                  <c:v>1.9335999999999999E-3</c:v>
                </c:pt>
                <c:pt idx="33675" formatCode="0.00E+00">
                  <c:v>2.3964799999999999E-4</c:v>
                </c:pt>
                <c:pt idx="33676" formatCode="0.00E+00">
                  <c:v>-1.4695699999999999E-3</c:v>
                </c:pt>
                <c:pt idx="33677" formatCode="0.00E+00">
                  <c:v>-3.1914999999999999E-3</c:v>
                </c:pt>
                <c:pt idx="33678" formatCode="0.00E+00">
                  <c:v>-4.9235700000000004E-3</c:v>
                </c:pt>
                <c:pt idx="33679" formatCode="0.00E+00">
                  <c:v>-6.6631599999999996E-3</c:v>
                </c:pt>
                <c:pt idx="33680" formatCode="0.00E+00">
                  <c:v>-8.4076399999999992E-3</c:v>
                </c:pt>
                <c:pt idx="33681">
                  <c:v>-1.0154399999999999E-2</c:v>
                </c:pt>
                <c:pt idx="33682">
                  <c:v>-1.19007E-2</c:v>
                </c:pt>
                <c:pt idx="33683">
                  <c:v>-1.3644E-2</c:v>
                </c:pt>
                <c:pt idx="33684">
                  <c:v>-1.5381499999999999E-2</c:v>
                </c:pt>
                <c:pt idx="33685">
                  <c:v>-1.71106E-2</c:v>
                </c:pt>
                <c:pt idx="33686">
                  <c:v>-1.88287E-2</c:v>
                </c:pt>
                <c:pt idx="33687">
                  <c:v>-2.0532999999999999E-2</c:v>
                </c:pt>
                <c:pt idx="33688">
                  <c:v>-2.2220899999999998E-2</c:v>
                </c:pt>
                <c:pt idx="33689">
                  <c:v>-2.3889899999999999E-2</c:v>
                </c:pt>
                <c:pt idx="33690">
                  <c:v>-2.5537399999999998E-2</c:v>
                </c:pt>
                <c:pt idx="33691">
                  <c:v>-2.7160699999999999E-2</c:v>
                </c:pt>
                <c:pt idx="33692">
                  <c:v>-2.87573E-2</c:v>
                </c:pt>
                <c:pt idx="33693">
                  <c:v>-3.0324799999999999E-2</c:v>
                </c:pt>
                <c:pt idx="33694">
                  <c:v>-3.1860600000000003E-2</c:v>
                </c:pt>
                <c:pt idx="33695">
                  <c:v>-3.3362500000000003E-2</c:v>
                </c:pt>
                <c:pt idx="33696">
                  <c:v>-3.4827900000000002E-2</c:v>
                </c:pt>
                <c:pt idx="33697">
                  <c:v>-3.6254700000000001E-2</c:v>
                </c:pt>
                <c:pt idx="33698">
                  <c:v>-3.76405E-2</c:v>
                </c:pt>
                <c:pt idx="33699">
                  <c:v>-3.8983200000000003E-2</c:v>
                </c:pt>
                <c:pt idx="33700">
                  <c:v>-4.02806E-2</c:v>
                </c:pt>
                <c:pt idx="33701">
                  <c:v>-4.1530699999999997E-2</c:v>
                </c:pt>
                <c:pt idx="33702">
                  <c:v>-4.2731400000000003E-2</c:v>
                </c:pt>
                <c:pt idx="33703">
                  <c:v>-4.3881000000000003E-2</c:v>
                </c:pt>
                <c:pt idx="33704">
                  <c:v>-4.4977499999999997E-2</c:v>
                </c:pt>
                <c:pt idx="33705">
                  <c:v>-4.6019200000000003E-2</c:v>
                </c:pt>
                <c:pt idx="33706">
                  <c:v>-4.7004400000000002E-2</c:v>
                </c:pt>
                <c:pt idx="33707">
                  <c:v>-4.7931599999999998E-2</c:v>
                </c:pt>
                <c:pt idx="33708">
                  <c:v>-4.8799099999999998E-2</c:v>
                </c:pt>
                <c:pt idx="33709">
                  <c:v>-4.9605799999999999E-2</c:v>
                </c:pt>
                <c:pt idx="33710">
                  <c:v>-5.0350100000000002E-2</c:v>
                </c:pt>
                <c:pt idx="33711">
                  <c:v>-5.1030899999999997E-2</c:v>
                </c:pt>
                <c:pt idx="33712">
                  <c:v>-5.1647100000000001E-2</c:v>
                </c:pt>
                <c:pt idx="33713">
                  <c:v>-5.21977E-2</c:v>
                </c:pt>
                <c:pt idx="33714">
                  <c:v>-5.2681699999999998E-2</c:v>
                </c:pt>
                <c:pt idx="33715">
                  <c:v>-5.3098300000000001E-2</c:v>
                </c:pt>
                <c:pt idx="33716">
                  <c:v>-5.3446899999999999E-2</c:v>
                </c:pt>
                <c:pt idx="33717">
                  <c:v>-5.3726700000000002E-2</c:v>
                </c:pt>
                <c:pt idx="33718">
                  <c:v>-5.3937300000000001E-2</c:v>
                </c:pt>
                <c:pt idx="33719">
                  <c:v>-5.4078399999999999E-2</c:v>
                </c:pt>
                <c:pt idx="33720">
                  <c:v>-5.4149599999999999E-2</c:v>
                </c:pt>
                <c:pt idx="33721">
                  <c:v>-5.4150700000000003E-2</c:v>
                </c:pt>
                <c:pt idx="33722">
                  <c:v>-5.4081600000000001E-2</c:v>
                </c:pt>
                <c:pt idx="33723">
                  <c:v>-5.3942499999999997E-2</c:v>
                </c:pt>
                <c:pt idx="33724">
                  <c:v>-5.3733400000000001E-2</c:v>
                </c:pt>
                <c:pt idx="33725">
                  <c:v>-5.3454700000000001E-2</c:v>
                </c:pt>
                <c:pt idx="33726">
                  <c:v>-5.3106500000000001E-2</c:v>
                </c:pt>
                <c:pt idx="33727">
                  <c:v>-5.26895E-2</c:v>
                </c:pt>
                <c:pt idx="33728">
                  <c:v>-5.2204199999999999E-2</c:v>
                </c:pt>
                <c:pt idx="33729">
                  <c:v>-5.1651299999999997E-2</c:v>
                </c:pt>
                <c:pt idx="33730">
                  <c:v>-5.10315E-2</c:v>
                </c:pt>
                <c:pt idx="33731">
                  <c:v>-5.0345800000000003E-2</c:v>
                </c:pt>
                <c:pt idx="33732">
                  <c:v>-4.9595E-2</c:v>
                </c:pt>
                <c:pt idx="33733">
                  <c:v>-4.8780299999999999E-2</c:v>
                </c:pt>
                <c:pt idx="33734">
                  <c:v>-4.7902899999999998E-2</c:v>
                </c:pt>
                <c:pt idx="33735">
                  <c:v>-4.6963999999999999E-2</c:v>
                </c:pt>
                <c:pt idx="33736">
                  <c:v>-4.5965100000000002E-2</c:v>
                </c:pt>
                <c:pt idx="33737">
                  <c:v>-4.49074E-2</c:v>
                </c:pt>
                <c:pt idx="33738">
                  <c:v>-4.3792699999999997E-2</c:v>
                </c:pt>
                <c:pt idx="33739">
                  <c:v>-4.2622500000000001E-2</c:v>
                </c:pt>
                <c:pt idx="33740">
                  <c:v>-4.1398499999999998E-2</c:v>
                </c:pt>
                <c:pt idx="33741">
                  <c:v>-4.0122499999999998E-2</c:v>
                </c:pt>
                <c:pt idx="33742">
                  <c:v>-3.8796400000000002E-2</c:v>
                </c:pt>
                <c:pt idx="33743">
                  <c:v>-3.74221E-2</c:v>
                </c:pt>
                <c:pt idx="33744">
                  <c:v>-3.6001699999999998E-2</c:v>
                </c:pt>
                <c:pt idx="33745">
                  <c:v>-3.4537199999999997E-2</c:v>
                </c:pt>
                <c:pt idx="33746">
                  <c:v>-3.3030700000000003E-2</c:v>
                </c:pt>
                <c:pt idx="33747">
                  <c:v>-3.1484400000000003E-2</c:v>
                </c:pt>
                <c:pt idx="33748">
                  <c:v>-2.9900599999999999E-2</c:v>
                </c:pt>
                <c:pt idx="33749">
                  <c:v>-2.82817E-2</c:v>
                </c:pt>
                <c:pt idx="33750">
                  <c:v>-2.6629900000000001E-2</c:v>
                </c:pt>
                <c:pt idx="33751">
                  <c:v>-2.49476E-2</c:v>
                </c:pt>
                <c:pt idx="33752">
                  <c:v>-2.3237299999999999E-2</c:v>
                </c:pt>
                <c:pt idx="33753">
                  <c:v>-2.15015E-2</c:v>
                </c:pt>
                <c:pt idx="33754">
                  <c:v>-1.9742699999999998E-2</c:v>
                </c:pt>
                <c:pt idx="33755">
                  <c:v>-1.7963400000000001E-2</c:v>
                </c:pt>
                <c:pt idx="33756">
                  <c:v>-1.6166199999999999E-2</c:v>
                </c:pt>
                <c:pt idx="33757">
                  <c:v>-1.4353599999999999E-2</c:v>
                </c:pt>
                <c:pt idx="33758">
                  <c:v>-1.25282E-2</c:v>
                </c:pt>
                <c:pt idx="33759">
                  <c:v>-1.0692699999999999E-2</c:v>
                </c:pt>
                <c:pt idx="33760" formatCode="0.00E+00">
                  <c:v>-8.8497300000000001E-3</c:v>
                </c:pt>
                <c:pt idx="33761" formatCode="0.00E+00">
                  <c:v>-7.0017999999999999E-3</c:v>
                </c:pt>
                <c:pt idx="33762" formatCode="0.00E+00">
                  <c:v>-5.1515800000000002E-3</c:v>
                </c:pt>
                <c:pt idx="33763" formatCode="0.00E+00">
                  <c:v>-3.3016600000000001E-3</c:v>
                </c:pt>
                <c:pt idx="33764" formatCode="0.00E+00">
                  <c:v>-1.4546699999999999E-3</c:v>
                </c:pt>
                <c:pt idx="33765" formatCode="0.00E+00">
                  <c:v>3.8683400000000002E-4</c:v>
                </c:pt>
                <c:pt idx="33766" formatCode="0.00E+00">
                  <c:v>2.2202699999999999E-3</c:v>
                </c:pt>
                <c:pt idx="33767" formatCode="0.00E+00">
                  <c:v>4.0430800000000001E-3</c:v>
                </c:pt>
                <c:pt idx="33768" formatCode="0.00E+00">
                  <c:v>5.8527600000000003E-3</c:v>
                </c:pt>
                <c:pt idx="33769" formatCode="0.00E+00">
                  <c:v>7.6468200000000004E-3</c:v>
                </c:pt>
                <c:pt idx="33770" formatCode="0.00E+00">
                  <c:v>9.4227900000000003E-3</c:v>
                </c:pt>
                <c:pt idx="33771">
                  <c:v>1.11783E-2</c:v>
                </c:pt>
                <c:pt idx="33772">
                  <c:v>1.2910899999999999E-2</c:v>
                </c:pt>
                <c:pt idx="33773">
                  <c:v>1.4618300000000001E-2</c:v>
                </c:pt>
                <c:pt idx="33774">
                  <c:v>1.6298199999999999E-2</c:v>
                </c:pt>
                <c:pt idx="33775">
                  <c:v>1.79484E-2</c:v>
                </c:pt>
                <c:pt idx="33776">
                  <c:v>1.9566699999999999E-2</c:v>
                </c:pt>
                <c:pt idx="33777">
                  <c:v>2.1151E-2</c:v>
                </c:pt>
                <c:pt idx="33778">
                  <c:v>2.2699199999999999E-2</c:v>
                </c:pt>
                <c:pt idx="33779">
                  <c:v>2.4209399999999999E-2</c:v>
                </c:pt>
                <c:pt idx="33780">
                  <c:v>2.56797E-2</c:v>
                </c:pt>
                <c:pt idx="33781">
                  <c:v>2.7108199999999999E-2</c:v>
                </c:pt>
                <c:pt idx="33782">
                  <c:v>2.8493000000000001E-2</c:v>
                </c:pt>
                <c:pt idx="33783">
                  <c:v>2.98327E-2</c:v>
                </c:pt>
                <c:pt idx="33784">
                  <c:v>3.1125400000000001E-2</c:v>
                </c:pt>
                <c:pt idx="33785">
                  <c:v>3.2369700000000001E-2</c:v>
                </c:pt>
                <c:pt idx="33786">
                  <c:v>3.3564200000000002E-2</c:v>
                </c:pt>
                <c:pt idx="33787">
                  <c:v>3.4707399999999999E-2</c:v>
                </c:pt>
                <c:pt idx="33788">
                  <c:v>3.5798099999999999E-2</c:v>
                </c:pt>
                <c:pt idx="33789">
                  <c:v>3.6835100000000003E-2</c:v>
                </c:pt>
                <c:pt idx="33790">
                  <c:v>3.7817400000000001E-2</c:v>
                </c:pt>
                <c:pt idx="33791">
                  <c:v>3.8743800000000002E-2</c:v>
                </c:pt>
                <c:pt idx="33792">
                  <c:v>3.9613500000000003E-2</c:v>
                </c:pt>
                <c:pt idx="33793">
                  <c:v>4.0425700000000002E-2</c:v>
                </c:pt>
                <c:pt idx="33794">
                  <c:v>4.1179599999999997E-2</c:v>
                </c:pt>
                <c:pt idx="33795">
                  <c:v>4.1874599999999998E-2</c:v>
                </c:pt>
                <c:pt idx="33796">
                  <c:v>4.2510199999999998E-2</c:v>
                </c:pt>
                <c:pt idx="33797">
                  <c:v>4.3085999999999999E-2</c:v>
                </c:pt>
                <c:pt idx="33798">
                  <c:v>4.3601599999999997E-2</c:v>
                </c:pt>
                <c:pt idx="33799">
                  <c:v>4.40568E-2</c:v>
                </c:pt>
                <c:pt idx="33800">
                  <c:v>4.4451299999999999E-2</c:v>
                </c:pt>
                <c:pt idx="33801">
                  <c:v>4.47853E-2</c:v>
                </c:pt>
                <c:pt idx="33802">
                  <c:v>4.50587E-2</c:v>
                </c:pt>
                <c:pt idx="33803">
                  <c:v>4.5271699999999998E-2</c:v>
                </c:pt>
                <c:pt idx="33804">
                  <c:v>4.54245E-2</c:v>
                </c:pt>
                <c:pt idx="33805">
                  <c:v>4.55174E-2</c:v>
                </c:pt>
                <c:pt idx="33806">
                  <c:v>4.5550899999999998E-2</c:v>
                </c:pt>
                <c:pt idx="33807">
                  <c:v>4.5525500000000003E-2</c:v>
                </c:pt>
                <c:pt idx="33808">
                  <c:v>4.5441700000000002E-2</c:v>
                </c:pt>
                <c:pt idx="33809">
                  <c:v>4.5300399999999998E-2</c:v>
                </c:pt>
                <c:pt idx="33810">
                  <c:v>4.5102200000000002E-2</c:v>
                </c:pt>
                <c:pt idx="33811">
                  <c:v>4.4848100000000002E-2</c:v>
                </c:pt>
                <c:pt idx="33812">
                  <c:v>4.4538899999999999E-2</c:v>
                </c:pt>
                <c:pt idx="33813">
                  <c:v>4.4175800000000001E-2</c:v>
                </c:pt>
                <c:pt idx="33814">
                  <c:v>4.3759800000000001E-2</c:v>
                </c:pt>
                <c:pt idx="33815">
                  <c:v>4.32921E-2</c:v>
                </c:pt>
                <c:pt idx="33816">
                  <c:v>4.2774E-2</c:v>
                </c:pt>
                <c:pt idx="33817">
                  <c:v>4.2206800000000003E-2</c:v>
                </c:pt>
                <c:pt idx="33818">
                  <c:v>4.1591799999999998E-2</c:v>
                </c:pt>
                <c:pt idx="33819">
                  <c:v>4.0930599999999998E-2</c:v>
                </c:pt>
                <c:pt idx="33820">
                  <c:v>4.0224799999999998E-2</c:v>
                </c:pt>
                <c:pt idx="33821">
                  <c:v>3.9475700000000002E-2</c:v>
                </c:pt>
                <c:pt idx="33822">
                  <c:v>3.8685200000000003E-2</c:v>
                </c:pt>
                <c:pt idx="33823">
                  <c:v>3.7855E-2</c:v>
                </c:pt>
                <c:pt idx="33824">
                  <c:v>3.6986600000000001E-2</c:v>
                </c:pt>
                <c:pt idx="33825">
                  <c:v>3.6082000000000003E-2</c:v>
                </c:pt>
                <c:pt idx="33826">
                  <c:v>3.5143000000000001E-2</c:v>
                </c:pt>
                <c:pt idx="33827">
                  <c:v>3.41715E-2</c:v>
                </c:pt>
                <c:pt idx="33828">
                  <c:v>3.3169299999999999E-2</c:v>
                </c:pt>
                <c:pt idx="33829">
                  <c:v>3.2138399999999998E-2</c:v>
                </c:pt>
                <c:pt idx="33830">
                  <c:v>3.1080799999999999E-2</c:v>
                </c:pt>
                <c:pt idx="33831">
                  <c:v>2.9998500000000001E-2</c:v>
                </c:pt>
                <c:pt idx="33832">
                  <c:v>2.8893499999999999E-2</c:v>
                </c:pt>
                <c:pt idx="33833">
                  <c:v>2.7767900000000002E-2</c:v>
                </c:pt>
                <c:pt idx="33834">
                  <c:v>2.6623600000000001E-2</c:v>
                </c:pt>
                <c:pt idx="33835">
                  <c:v>2.5462800000000001E-2</c:v>
                </c:pt>
                <c:pt idx="33836">
                  <c:v>2.42875E-2</c:v>
                </c:pt>
                <c:pt idx="33837">
                  <c:v>2.30998E-2</c:v>
                </c:pt>
                <c:pt idx="33838">
                  <c:v>2.1901799999999999E-2</c:v>
                </c:pt>
                <c:pt idx="33839">
                  <c:v>2.0695499999999999E-2</c:v>
                </c:pt>
                <c:pt idx="33840">
                  <c:v>1.9483E-2</c:v>
                </c:pt>
                <c:pt idx="33841">
                  <c:v>1.8266399999999999E-2</c:v>
                </c:pt>
                <c:pt idx="33842">
                  <c:v>1.70476E-2</c:v>
                </c:pt>
                <c:pt idx="33843">
                  <c:v>1.5828700000000001E-2</c:v>
                </c:pt>
                <c:pt idx="33844">
                  <c:v>1.46117E-2</c:v>
                </c:pt>
                <c:pt idx="33845">
                  <c:v>1.33986E-2</c:v>
                </c:pt>
                <c:pt idx="33846">
                  <c:v>1.21913E-2</c:v>
                </c:pt>
                <c:pt idx="33847">
                  <c:v>1.0991600000000001E-2</c:v>
                </c:pt>
                <c:pt idx="33848" formatCode="0.00E+00">
                  <c:v>9.8015499999999992E-3</c:v>
                </c:pt>
                <c:pt idx="33849" formatCode="0.00E+00">
                  <c:v>8.6228699999999995E-3</c:v>
                </c:pt>
                <c:pt idx="33850" formatCode="0.00E+00">
                  <c:v>7.4573900000000004E-3</c:v>
                </c:pt>
                <c:pt idx="33851" formatCode="0.00E+00">
                  <c:v>6.3068500000000001E-3</c:v>
                </c:pt>
                <c:pt idx="33852" formatCode="0.00E+00">
                  <c:v>5.17294E-3</c:v>
                </c:pt>
                <c:pt idx="33853" formatCode="0.00E+00">
                  <c:v>4.0573099999999997E-3</c:v>
                </c:pt>
                <c:pt idx="33854" formatCode="0.00E+00">
                  <c:v>2.9615700000000002E-3</c:v>
                </c:pt>
                <c:pt idx="33855" formatCode="0.00E+00">
                  <c:v>1.88726E-3</c:v>
                </c:pt>
                <c:pt idx="33856" formatCode="0.00E+00">
                  <c:v>8.3588E-4</c:v>
                </c:pt>
                <c:pt idx="33857" formatCode="0.00E+00">
                  <c:v>-1.9117099999999999E-4</c:v>
                </c:pt>
                <c:pt idx="33858" formatCode="0.00E+00">
                  <c:v>-1.1925600000000001E-3</c:v>
                </c:pt>
                <c:pt idx="33859" formatCode="0.00E+00">
                  <c:v>-2.16702E-3</c:v>
                </c:pt>
                <c:pt idx="33860" formatCode="0.00E+00">
                  <c:v>-3.11327E-3</c:v>
                </c:pt>
                <c:pt idx="33861" formatCode="0.00E+00">
                  <c:v>-4.0300099999999997E-3</c:v>
                </c:pt>
                <c:pt idx="33862" formatCode="0.00E+00">
                  <c:v>-4.9159800000000003E-3</c:v>
                </c:pt>
                <c:pt idx="33863" formatCode="0.00E+00">
                  <c:v>-5.76999E-3</c:v>
                </c:pt>
                <c:pt idx="33864" formatCode="0.00E+00">
                  <c:v>-6.5910700000000001E-3</c:v>
                </c:pt>
                <c:pt idx="33865" formatCode="0.00E+00">
                  <c:v>-7.37844E-3</c:v>
                </c:pt>
                <c:pt idx="33866" formatCode="0.00E+00">
                  <c:v>-8.1315099999999998E-3</c:v>
                </c:pt>
                <c:pt idx="33867" formatCode="0.00E+00">
                  <c:v>-8.8497100000000002E-3</c:v>
                </c:pt>
                <c:pt idx="33868" formatCode="0.00E+00">
                  <c:v>-9.5325300000000009E-3</c:v>
                </c:pt>
                <c:pt idx="33869">
                  <c:v>-1.0179499999999999E-2</c:v>
                </c:pt>
                <c:pt idx="33870">
                  <c:v>-1.0790299999999999E-2</c:v>
                </c:pt>
                <c:pt idx="33871">
                  <c:v>-1.13645E-2</c:v>
                </c:pt>
                <c:pt idx="33872">
                  <c:v>-1.1901800000000001E-2</c:v>
                </c:pt>
                <c:pt idx="33873">
                  <c:v>-1.24022E-2</c:v>
                </c:pt>
                <c:pt idx="33874">
                  <c:v>-1.28655E-2</c:v>
                </c:pt>
                <c:pt idx="33875">
                  <c:v>-1.3291600000000001E-2</c:v>
                </c:pt>
                <c:pt idx="33876">
                  <c:v>-1.3680599999999999E-2</c:v>
                </c:pt>
                <c:pt idx="33877">
                  <c:v>-1.40324E-2</c:v>
                </c:pt>
                <c:pt idx="33878">
                  <c:v>-1.43474E-2</c:v>
                </c:pt>
                <c:pt idx="33879">
                  <c:v>-1.46257E-2</c:v>
                </c:pt>
                <c:pt idx="33880">
                  <c:v>-1.48676E-2</c:v>
                </c:pt>
                <c:pt idx="33881">
                  <c:v>-1.50735E-2</c:v>
                </c:pt>
                <c:pt idx="33882">
                  <c:v>-1.5243899999999999E-2</c:v>
                </c:pt>
                <c:pt idx="33883">
                  <c:v>-1.5379200000000001E-2</c:v>
                </c:pt>
                <c:pt idx="33884">
                  <c:v>-1.54799E-2</c:v>
                </c:pt>
                <c:pt idx="33885">
                  <c:v>-1.5546300000000001E-2</c:v>
                </c:pt>
                <c:pt idx="33886">
                  <c:v>-1.55792E-2</c:v>
                </c:pt>
                <c:pt idx="33887">
                  <c:v>-1.55794E-2</c:v>
                </c:pt>
                <c:pt idx="33888">
                  <c:v>-1.5547699999999999E-2</c:v>
                </c:pt>
                <c:pt idx="33889">
                  <c:v>-1.5485000000000001E-2</c:v>
                </c:pt>
                <c:pt idx="33890">
                  <c:v>-1.53922E-2</c:v>
                </c:pt>
                <c:pt idx="33891">
                  <c:v>-1.52701E-2</c:v>
                </c:pt>
                <c:pt idx="33892">
                  <c:v>-1.51196E-2</c:v>
                </c:pt>
                <c:pt idx="33893">
                  <c:v>-1.49415E-2</c:v>
                </c:pt>
                <c:pt idx="33894">
                  <c:v>-1.47371E-2</c:v>
                </c:pt>
                <c:pt idx="33895">
                  <c:v>-1.4507600000000001E-2</c:v>
                </c:pt>
                <c:pt idx="33896">
                  <c:v>-1.42545E-2</c:v>
                </c:pt>
                <c:pt idx="33897">
                  <c:v>-1.39788E-2</c:v>
                </c:pt>
                <c:pt idx="33898">
                  <c:v>-1.3681799999999999E-2</c:v>
                </c:pt>
                <c:pt idx="33899">
                  <c:v>-1.3365E-2</c:v>
                </c:pt>
                <c:pt idx="33900">
                  <c:v>-1.3029600000000001E-2</c:v>
                </c:pt>
                <c:pt idx="33901">
                  <c:v>-1.2677300000000001E-2</c:v>
                </c:pt>
                <c:pt idx="33902">
                  <c:v>-1.2309499999999999E-2</c:v>
                </c:pt>
                <c:pt idx="33903">
                  <c:v>-1.1927500000000001E-2</c:v>
                </c:pt>
                <c:pt idx="33904">
                  <c:v>-1.1533099999999999E-2</c:v>
                </c:pt>
                <c:pt idx="33905">
                  <c:v>-1.1128000000000001E-2</c:v>
                </c:pt>
                <c:pt idx="33906">
                  <c:v>-1.07136E-2</c:v>
                </c:pt>
                <c:pt idx="33907">
                  <c:v>-1.02912E-2</c:v>
                </c:pt>
                <c:pt idx="33908" formatCode="0.00E+00">
                  <c:v>-9.8625699999999993E-3</c:v>
                </c:pt>
                <c:pt idx="33909" formatCode="0.00E+00">
                  <c:v>-9.4303000000000008E-3</c:v>
                </c:pt>
                <c:pt idx="33910" formatCode="0.00E+00">
                  <c:v>-8.9971400000000007E-3</c:v>
                </c:pt>
                <c:pt idx="33911" formatCode="0.00E+00">
                  <c:v>-8.5647999999999991E-3</c:v>
                </c:pt>
                <c:pt idx="33912" formatCode="0.00E+00">
                  <c:v>-8.1338699999999996E-3</c:v>
                </c:pt>
                <c:pt idx="33913" formatCode="0.00E+00">
                  <c:v>-7.7051400000000001E-3</c:v>
                </c:pt>
                <c:pt idx="33914" formatCode="0.00E+00">
                  <c:v>-7.28001E-3</c:v>
                </c:pt>
                <c:pt idx="33915" formatCode="0.00E+00">
                  <c:v>-6.8601399999999998E-3</c:v>
                </c:pt>
                <c:pt idx="33916" formatCode="0.00E+00">
                  <c:v>-6.4470400000000002E-3</c:v>
                </c:pt>
                <c:pt idx="33917" formatCode="0.00E+00">
                  <c:v>-6.04209E-3</c:v>
                </c:pt>
                <c:pt idx="33918" formatCode="0.00E+00">
                  <c:v>-5.6468100000000004E-3</c:v>
                </c:pt>
                <c:pt idx="33919" formatCode="0.00E+00">
                  <c:v>-5.2628099999999997E-3</c:v>
                </c:pt>
                <c:pt idx="33920" formatCode="0.00E+00">
                  <c:v>-4.8915699999999996E-3</c:v>
                </c:pt>
                <c:pt idx="33921" formatCode="0.00E+00">
                  <c:v>-4.5346099999999997E-3</c:v>
                </c:pt>
                <c:pt idx="33922" formatCode="0.00E+00">
                  <c:v>-4.1935699999999998E-3</c:v>
                </c:pt>
                <c:pt idx="33923" formatCode="0.00E+00">
                  <c:v>-3.8702400000000001E-3</c:v>
                </c:pt>
                <c:pt idx="33924" formatCode="0.00E+00">
                  <c:v>-3.56646E-3</c:v>
                </c:pt>
                <c:pt idx="33925" formatCode="0.00E+00">
                  <c:v>-3.2839900000000001E-3</c:v>
                </c:pt>
                <c:pt idx="33926" formatCode="0.00E+00">
                  <c:v>-3.0244600000000001E-3</c:v>
                </c:pt>
                <c:pt idx="33927" formatCode="0.00E+00">
                  <c:v>-2.7895300000000001E-3</c:v>
                </c:pt>
                <c:pt idx="33928" formatCode="0.00E+00">
                  <c:v>-2.58085E-3</c:v>
                </c:pt>
                <c:pt idx="33929" formatCode="0.00E+00">
                  <c:v>-2.3999799999999999E-3</c:v>
                </c:pt>
                <c:pt idx="33930" formatCode="0.00E+00">
                  <c:v>-2.2480199999999999E-3</c:v>
                </c:pt>
                <c:pt idx="33931" formatCode="0.00E+00">
                  <c:v>-2.1256299999999999E-3</c:v>
                </c:pt>
                <c:pt idx="33932" formatCode="0.00E+00">
                  <c:v>-2.0333600000000001E-3</c:v>
                </c:pt>
                <c:pt idx="33933" formatCode="0.00E+00">
                  <c:v>-1.9722799999999999E-3</c:v>
                </c:pt>
                <c:pt idx="33934" formatCode="0.00E+00">
                  <c:v>-1.9441599999999999E-3</c:v>
                </c:pt>
                <c:pt idx="33935" formatCode="0.00E+00">
                  <c:v>-1.9509900000000001E-3</c:v>
                </c:pt>
                <c:pt idx="33936" formatCode="0.00E+00">
                  <c:v>-1.9943700000000001E-3</c:v>
                </c:pt>
                <c:pt idx="33937" formatCode="0.00E+00">
                  <c:v>-2.0753600000000001E-3</c:v>
                </c:pt>
                <c:pt idx="33938" formatCode="0.00E+00">
                  <c:v>-2.1947899999999998E-3</c:v>
                </c:pt>
                <c:pt idx="33939" formatCode="0.00E+00">
                  <c:v>-2.3530199999999999E-3</c:v>
                </c:pt>
                <c:pt idx="33940" formatCode="0.00E+00">
                  <c:v>-2.5497300000000001E-3</c:v>
                </c:pt>
                <c:pt idx="33941" formatCode="0.00E+00">
                  <c:v>-2.7842499999999998E-3</c:v>
                </c:pt>
                <c:pt idx="33942" formatCode="0.00E+00">
                  <c:v>-3.0564500000000001E-3</c:v>
                </c:pt>
                <c:pt idx="33943" formatCode="0.00E+00">
                  <c:v>-3.3671700000000001E-3</c:v>
                </c:pt>
                <c:pt idx="33944" formatCode="0.00E+00">
                  <c:v>-3.7173599999999998E-3</c:v>
                </c:pt>
                <c:pt idx="33945" formatCode="0.00E+00">
                  <c:v>-4.1070400000000002E-3</c:v>
                </c:pt>
                <c:pt idx="33946" formatCode="0.00E+00">
                  <c:v>-4.5356299999999997E-3</c:v>
                </c:pt>
                <c:pt idx="33947" formatCode="0.00E+00">
                  <c:v>-5.0028599999999996E-3</c:v>
                </c:pt>
                <c:pt idx="33948" formatCode="0.00E+00">
                  <c:v>-5.5086800000000002E-3</c:v>
                </c:pt>
                <c:pt idx="33949" formatCode="0.00E+00">
                  <c:v>-6.0525199999999996E-3</c:v>
                </c:pt>
                <c:pt idx="33950" formatCode="0.00E+00">
                  <c:v>-6.633E-3</c:v>
                </c:pt>
                <c:pt idx="33951" formatCode="0.00E+00">
                  <c:v>-7.2487100000000002E-3</c:v>
                </c:pt>
                <c:pt idx="33952" formatCode="0.00E+00">
                  <c:v>-7.8989899999999998E-3</c:v>
                </c:pt>
                <c:pt idx="33953" formatCode="0.00E+00">
                  <c:v>-8.5837900000000009E-3</c:v>
                </c:pt>
                <c:pt idx="33954" formatCode="0.00E+00">
                  <c:v>-9.3030700000000001E-3</c:v>
                </c:pt>
                <c:pt idx="33955">
                  <c:v>-1.00564E-2</c:v>
                </c:pt>
                <c:pt idx="33956">
                  <c:v>-1.08428E-2</c:v>
                </c:pt>
                <c:pt idx="33957">
                  <c:v>-1.1661599999999999E-2</c:v>
                </c:pt>
                <c:pt idx="33958">
                  <c:v>-1.25126E-2</c:v>
                </c:pt>
                <c:pt idx="33959">
                  <c:v>-1.3395799999999999E-2</c:v>
                </c:pt>
                <c:pt idx="33960">
                  <c:v>-1.43108E-2</c:v>
                </c:pt>
                <c:pt idx="33961">
                  <c:v>-1.52564E-2</c:v>
                </c:pt>
                <c:pt idx="33962">
                  <c:v>-1.6231099999999998E-2</c:v>
                </c:pt>
                <c:pt idx="33963">
                  <c:v>-1.7233800000000001E-2</c:v>
                </c:pt>
                <c:pt idx="33964">
                  <c:v>-1.82632E-2</c:v>
                </c:pt>
                <c:pt idx="33965">
                  <c:v>-1.9318599999999998E-2</c:v>
                </c:pt>
                <c:pt idx="33966">
                  <c:v>-2.0399E-2</c:v>
                </c:pt>
                <c:pt idx="33967">
                  <c:v>-2.15026E-2</c:v>
                </c:pt>
                <c:pt idx="33968">
                  <c:v>-2.2628100000000002E-2</c:v>
                </c:pt>
                <c:pt idx="33969">
                  <c:v>-2.3774900000000002E-2</c:v>
                </c:pt>
                <c:pt idx="33970">
                  <c:v>-2.4942099999999998E-2</c:v>
                </c:pt>
                <c:pt idx="33971">
                  <c:v>-2.6128800000000001E-2</c:v>
                </c:pt>
                <c:pt idx="33972">
                  <c:v>-2.7334600000000001E-2</c:v>
                </c:pt>
                <c:pt idx="33973">
                  <c:v>-2.8558500000000001E-2</c:v>
                </c:pt>
                <c:pt idx="33974">
                  <c:v>-2.9798999999999999E-2</c:v>
                </c:pt>
                <c:pt idx="33975">
                  <c:v>-3.1053500000000001E-2</c:v>
                </c:pt>
                <c:pt idx="33976">
                  <c:v>-3.23202E-2</c:v>
                </c:pt>
                <c:pt idx="33977">
                  <c:v>-3.35979E-2</c:v>
                </c:pt>
                <c:pt idx="33978">
                  <c:v>-3.4884900000000003E-2</c:v>
                </c:pt>
                <c:pt idx="33979">
                  <c:v>-3.6178399999999999E-2</c:v>
                </c:pt>
                <c:pt idx="33980">
                  <c:v>-3.7475300000000003E-2</c:v>
                </c:pt>
                <c:pt idx="33981">
                  <c:v>-3.8773500000000002E-2</c:v>
                </c:pt>
                <c:pt idx="33982">
                  <c:v>-4.0071299999999997E-2</c:v>
                </c:pt>
                <c:pt idx="33983">
                  <c:v>-4.1366899999999998E-2</c:v>
                </c:pt>
                <c:pt idx="33984">
                  <c:v>-4.2658399999999999E-2</c:v>
                </c:pt>
                <c:pt idx="33985">
                  <c:v>-4.3943299999999998E-2</c:v>
                </c:pt>
                <c:pt idx="33986">
                  <c:v>-4.52199E-2</c:v>
                </c:pt>
                <c:pt idx="33987">
                  <c:v>-4.6486100000000002E-2</c:v>
                </c:pt>
                <c:pt idx="33988">
                  <c:v>-4.7739499999999997E-2</c:v>
                </c:pt>
                <c:pt idx="33989">
                  <c:v>-4.8977300000000001E-2</c:v>
                </c:pt>
                <c:pt idx="33990">
                  <c:v>-5.01968E-2</c:v>
                </c:pt>
                <c:pt idx="33991">
                  <c:v>-5.13961E-2</c:v>
                </c:pt>
                <c:pt idx="33992">
                  <c:v>-5.2573300000000003E-2</c:v>
                </c:pt>
                <c:pt idx="33993">
                  <c:v>-5.3725099999999998E-2</c:v>
                </c:pt>
                <c:pt idx="33994">
                  <c:v>-5.4847699999999999E-2</c:v>
                </c:pt>
                <c:pt idx="33995">
                  <c:v>-5.5938799999999997E-2</c:v>
                </c:pt>
                <c:pt idx="33996">
                  <c:v>-5.6998E-2</c:v>
                </c:pt>
                <c:pt idx="33997">
                  <c:v>-5.80257E-2</c:v>
                </c:pt>
                <c:pt idx="33998">
                  <c:v>-5.9020700000000002E-2</c:v>
                </c:pt>
                <c:pt idx="33999">
                  <c:v>-5.9979200000000003E-2</c:v>
                </c:pt>
                <c:pt idx="34000">
                  <c:v>-6.0897399999999997E-2</c:v>
                </c:pt>
                <c:pt idx="34001">
                  <c:v>-6.1773500000000002E-2</c:v>
                </c:pt>
                <c:pt idx="34002">
                  <c:v>-6.2606800000000004E-2</c:v>
                </c:pt>
                <c:pt idx="34003">
                  <c:v>-6.3395400000000005E-2</c:v>
                </c:pt>
                <c:pt idx="34004">
                  <c:v>-6.4136799999999994E-2</c:v>
                </c:pt>
                <c:pt idx="34005">
                  <c:v>-6.4828899999999995E-2</c:v>
                </c:pt>
                <c:pt idx="34006">
                  <c:v>-6.547E-2</c:v>
                </c:pt>
                <c:pt idx="34007">
                  <c:v>-6.60583E-2</c:v>
                </c:pt>
                <c:pt idx="34008">
                  <c:v>-6.65911E-2</c:v>
                </c:pt>
                <c:pt idx="34009">
                  <c:v>-6.7067199999999993E-2</c:v>
                </c:pt>
                <c:pt idx="34010">
                  <c:v>-6.7487500000000006E-2</c:v>
                </c:pt>
                <c:pt idx="34011">
                  <c:v>-6.7852899999999994E-2</c:v>
                </c:pt>
                <c:pt idx="34012">
                  <c:v>-6.8161899999999997E-2</c:v>
                </c:pt>
                <c:pt idx="34013">
                  <c:v>-6.8412600000000004E-2</c:v>
                </c:pt>
                <c:pt idx="34014">
                  <c:v>-6.8603800000000006E-2</c:v>
                </c:pt>
                <c:pt idx="34015">
                  <c:v>-6.8734900000000002E-2</c:v>
                </c:pt>
                <c:pt idx="34016">
                  <c:v>-6.88058E-2</c:v>
                </c:pt>
                <c:pt idx="34017">
                  <c:v>-6.8816600000000006E-2</c:v>
                </c:pt>
                <c:pt idx="34018">
                  <c:v>-6.8766400000000005E-2</c:v>
                </c:pt>
                <c:pt idx="34019">
                  <c:v>-6.86533E-2</c:v>
                </c:pt>
                <c:pt idx="34020">
                  <c:v>-6.8476400000000007E-2</c:v>
                </c:pt>
                <c:pt idx="34021">
                  <c:v>-6.8237099999999995E-2</c:v>
                </c:pt>
                <c:pt idx="34022">
                  <c:v>-6.7937999999999998E-2</c:v>
                </c:pt>
                <c:pt idx="34023">
                  <c:v>-6.7580500000000002E-2</c:v>
                </c:pt>
                <c:pt idx="34024">
                  <c:v>-6.7165000000000002E-2</c:v>
                </c:pt>
                <c:pt idx="34025">
                  <c:v>-6.6691500000000001E-2</c:v>
                </c:pt>
                <c:pt idx="34026">
                  <c:v>-6.6160800000000006E-2</c:v>
                </c:pt>
                <c:pt idx="34027">
                  <c:v>-6.5572699999999998E-2</c:v>
                </c:pt>
                <c:pt idx="34028">
                  <c:v>-6.4926399999999995E-2</c:v>
                </c:pt>
                <c:pt idx="34029">
                  <c:v>-6.4221299999999995E-2</c:v>
                </c:pt>
                <c:pt idx="34030">
                  <c:v>-6.3459299999999996E-2</c:v>
                </c:pt>
                <c:pt idx="34031">
                  <c:v>-6.2644000000000005E-2</c:v>
                </c:pt>
                <c:pt idx="34032">
                  <c:v>-6.1777699999999998E-2</c:v>
                </c:pt>
                <c:pt idx="34033">
                  <c:v>-6.0861100000000001E-2</c:v>
                </c:pt>
                <c:pt idx="34034">
                  <c:v>-5.9894799999999998E-2</c:v>
                </c:pt>
                <c:pt idx="34035">
                  <c:v>-5.8880799999999997E-2</c:v>
                </c:pt>
                <c:pt idx="34036">
                  <c:v>-5.7821200000000003E-2</c:v>
                </c:pt>
                <c:pt idx="34037">
                  <c:v>-5.6716700000000002E-2</c:v>
                </c:pt>
                <c:pt idx="34038">
                  <c:v>-5.5567900000000003E-2</c:v>
                </c:pt>
                <c:pt idx="34039">
                  <c:v>-5.4376899999999999E-2</c:v>
                </c:pt>
                <c:pt idx="34040">
                  <c:v>-5.3147899999999998E-2</c:v>
                </c:pt>
                <c:pt idx="34041">
                  <c:v>-5.1885300000000002E-2</c:v>
                </c:pt>
                <c:pt idx="34042">
                  <c:v>-5.0591499999999998E-2</c:v>
                </c:pt>
                <c:pt idx="34043">
                  <c:v>-4.9268300000000001E-2</c:v>
                </c:pt>
                <c:pt idx="34044">
                  <c:v>-4.7917899999999999E-2</c:v>
                </c:pt>
                <c:pt idx="34045">
                  <c:v>-4.6544200000000001E-2</c:v>
                </c:pt>
                <c:pt idx="34046">
                  <c:v>-4.5152200000000003E-2</c:v>
                </c:pt>
                <c:pt idx="34047">
                  <c:v>-4.3747000000000001E-2</c:v>
                </c:pt>
                <c:pt idx="34048">
                  <c:v>-4.2330399999999997E-2</c:v>
                </c:pt>
                <c:pt idx="34049">
                  <c:v>-4.0903299999999997E-2</c:v>
                </c:pt>
                <c:pt idx="34050">
                  <c:v>-3.9467700000000001E-2</c:v>
                </c:pt>
                <c:pt idx="34051">
                  <c:v>-3.80278E-2</c:v>
                </c:pt>
                <c:pt idx="34052">
                  <c:v>-3.65884E-2</c:v>
                </c:pt>
                <c:pt idx="34053">
                  <c:v>-3.5153700000000003E-2</c:v>
                </c:pt>
                <c:pt idx="34054">
                  <c:v>-3.3726699999999998E-2</c:v>
                </c:pt>
                <c:pt idx="34055">
                  <c:v>-3.2310499999999999E-2</c:v>
                </c:pt>
                <c:pt idx="34056">
                  <c:v>-3.09082E-2</c:v>
                </c:pt>
                <c:pt idx="34057">
                  <c:v>-2.9522099999999999E-2</c:v>
                </c:pt>
                <c:pt idx="34058">
                  <c:v>-2.81549E-2</c:v>
                </c:pt>
                <c:pt idx="34059">
                  <c:v>-2.68119E-2</c:v>
                </c:pt>
                <c:pt idx="34060">
                  <c:v>-2.5499399999999998E-2</c:v>
                </c:pt>
                <c:pt idx="34061">
                  <c:v>-2.4220999999999999E-2</c:v>
                </c:pt>
                <c:pt idx="34062">
                  <c:v>-2.2978499999999999E-2</c:v>
                </c:pt>
                <c:pt idx="34063">
                  <c:v>-2.1774600000000002E-2</c:v>
                </c:pt>
                <c:pt idx="34064">
                  <c:v>-2.0613200000000002E-2</c:v>
                </c:pt>
                <c:pt idx="34065">
                  <c:v>-1.9497899999999999E-2</c:v>
                </c:pt>
                <c:pt idx="34066">
                  <c:v>-1.8429999999999998E-2</c:v>
                </c:pt>
                <c:pt idx="34067">
                  <c:v>-1.74098E-2</c:v>
                </c:pt>
                <c:pt idx="34068">
                  <c:v>-1.64388E-2</c:v>
                </c:pt>
                <c:pt idx="34069">
                  <c:v>-1.5520300000000001E-2</c:v>
                </c:pt>
                <c:pt idx="34070">
                  <c:v>-1.46579E-2</c:v>
                </c:pt>
                <c:pt idx="34071">
                  <c:v>-1.3856E-2</c:v>
                </c:pt>
                <c:pt idx="34072">
                  <c:v>-1.3118299999999999E-2</c:v>
                </c:pt>
                <c:pt idx="34073">
                  <c:v>-1.2448600000000001E-2</c:v>
                </c:pt>
                <c:pt idx="34074">
                  <c:v>-1.1850599999999999E-2</c:v>
                </c:pt>
                <c:pt idx="34075">
                  <c:v>-1.1326599999999999E-2</c:v>
                </c:pt>
                <c:pt idx="34076">
                  <c:v>-1.0877E-2</c:v>
                </c:pt>
                <c:pt idx="34077">
                  <c:v>-1.05016E-2</c:v>
                </c:pt>
                <c:pt idx="34078">
                  <c:v>-1.02018E-2</c:v>
                </c:pt>
                <c:pt idx="34079" formatCode="0.00E+00">
                  <c:v>-9.9790999999999994E-3</c:v>
                </c:pt>
                <c:pt idx="34080" formatCode="0.00E+00">
                  <c:v>-9.8340200000000006E-3</c:v>
                </c:pt>
                <c:pt idx="34081" formatCode="0.00E+00">
                  <c:v>-9.7648800000000001E-3</c:v>
                </c:pt>
                <c:pt idx="34082" formatCode="0.00E+00">
                  <c:v>-9.7707100000000002E-3</c:v>
                </c:pt>
                <c:pt idx="34083" formatCode="0.00E+00">
                  <c:v>-9.8542600000000001E-3</c:v>
                </c:pt>
                <c:pt idx="34084">
                  <c:v>-1.0021E-2</c:v>
                </c:pt>
                <c:pt idx="34085">
                  <c:v>-1.0275400000000001E-2</c:v>
                </c:pt>
                <c:pt idx="34086">
                  <c:v>-1.0618900000000001E-2</c:v>
                </c:pt>
                <c:pt idx="34087">
                  <c:v>-1.10507E-2</c:v>
                </c:pt>
                <c:pt idx="34088">
                  <c:v>-1.15716E-2</c:v>
                </c:pt>
                <c:pt idx="34089">
                  <c:v>-1.21832E-2</c:v>
                </c:pt>
                <c:pt idx="34090">
                  <c:v>-1.28863E-2</c:v>
                </c:pt>
                <c:pt idx="34091">
                  <c:v>-1.36807E-2</c:v>
                </c:pt>
                <c:pt idx="34092">
                  <c:v>-1.45659E-2</c:v>
                </c:pt>
                <c:pt idx="34093">
                  <c:v>-1.5542500000000001E-2</c:v>
                </c:pt>
                <c:pt idx="34094">
                  <c:v>-1.66111E-2</c:v>
                </c:pt>
                <c:pt idx="34095">
                  <c:v>-1.7770399999999999E-2</c:v>
                </c:pt>
                <c:pt idx="34096">
                  <c:v>-1.9018299999999998E-2</c:v>
                </c:pt>
                <c:pt idx="34097">
                  <c:v>-2.0355600000000001E-2</c:v>
                </c:pt>
                <c:pt idx="34098">
                  <c:v>-2.17859E-2</c:v>
                </c:pt>
                <c:pt idx="34099">
                  <c:v>-2.33102E-2</c:v>
                </c:pt>
                <c:pt idx="34100">
                  <c:v>-2.4925800000000001E-2</c:v>
                </c:pt>
                <c:pt idx="34101">
                  <c:v>-2.6628599999999999E-2</c:v>
                </c:pt>
                <c:pt idx="34102">
                  <c:v>-2.8417499999999998E-2</c:v>
                </c:pt>
                <c:pt idx="34103">
                  <c:v>-3.0292900000000001E-2</c:v>
                </c:pt>
                <c:pt idx="34104">
                  <c:v>-3.2254499999999998E-2</c:v>
                </c:pt>
                <c:pt idx="34105">
                  <c:v>-3.4300200000000003E-2</c:v>
                </c:pt>
                <c:pt idx="34106">
                  <c:v>-3.6425899999999997E-2</c:v>
                </c:pt>
                <c:pt idx="34107">
                  <c:v>-3.8626399999999998E-2</c:v>
                </c:pt>
                <c:pt idx="34108">
                  <c:v>-4.0898799999999999E-2</c:v>
                </c:pt>
                <c:pt idx="34109">
                  <c:v>-4.32419E-2</c:v>
                </c:pt>
                <c:pt idx="34110">
                  <c:v>-4.56523E-2</c:v>
                </c:pt>
                <c:pt idx="34111">
                  <c:v>-4.8125000000000001E-2</c:v>
                </c:pt>
                <c:pt idx="34112">
                  <c:v>-5.0656399999999997E-2</c:v>
                </c:pt>
                <c:pt idx="34113">
                  <c:v>-5.3244800000000002E-2</c:v>
                </c:pt>
                <c:pt idx="34114">
                  <c:v>-5.5888500000000001E-2</c:v>
                </c:pt>
                <c:pt idx="34115">
                  <c:v>-5.8584700000000003E-2</c:v>
                </c:pt>
                <c:pt idx="34116">
                  <c:v>-6.1329000000000002E-2</c:v>
                </c:pt>
                <c:pt idx="34117">
                  <c:v>-6.41177E-2</c:v>
                </c:pt>
                <c:pt idx="34118">
                  <c:v>-6.6949700000000001E-2</c:v>
                </c:pt>
                <c:pt idx="34119">
                  <c:v>-6.9824800000000006E-2</c:v>
                </c:pt>
                <c:pt idx="34120">
                  <c:v>-7.2740100000000002E-2</c:v>
                </c:pt>
                <c:pt idx="34121">
                  <c:v>-7.5691300000000003E-2</c:v>
                </c:pt>
                <c:pt idx="34122">
                  <c:v>-7.8674800000000003E-2</c:v>
                </c:pt>
                <c:pt idx="34123">
                  <c:v>-8.1686900000000007E-2</c:v>
                </c:pt>
                <c:pt idx="34124">
                  <c:v>-8.4723499999999993E-2</c:v>
                </c:pt>
                <c:pt idx="34125">
                  <c:v>-8.7780999999999998E-2</c:v>
                </c:pt>
                <c:pt idx="34126">
                  <c:v>-9.0857599999999997E-2</c:v>
                </c:pt>
                <c:pt idx="34127">
                  <c:v>-9.39527E-2</c:v>
                </c:pt>
                <c:pt idx="34128">
                  <c:v>-9.70641E-2</c:v>
                </c:pt>
                <c:pt idx="34129">
                  <c:v>-0.100186</c:v>
                </c:pt>
                <c:pt idx="34130">
                  <c:v>-0.10331</c:v>
                </c:pt>
                <c:pt idx="34131">
                  <c:v>-0.106431</c:v>
                </c:pt>
                <c:pt idx="34132">
                  <c:v>-0.109542</c:v>
                </c:pt>
                <c:pt idx="34133">
                  <c:v>-0.11264100000000001</c:v>
                </c:pt>
                <c:pt idx="34134">
                  <c:v>-0.11572499999999999</c:v>
                </c:pt>
                <c:pt idx="34135">
                  <c:v>-0.11878900000000001</c:v>
                </c:pt>
                <c:pt idx="34136">
                  <c:v>-0.12182800000000001</c:v>
                </c:pt>
                <c:pt idx="34137">
                  <c:v>-0.124838</c:v>
                </c:pt>
                <c:pt idx="34138">
                  <c:v>-0.12781500000000001</c:v>
                </c:pt>
                <c:pt idx="34139">
                  <c:v>-0.13075700000000001</c:v>
                </c:pt>
                <c:pt idx="34140">
                  <c:v>-0.133661</c:v>
                </c:pt>
                <c:pt idx="34141">
                  <c:v>-0.13652500000000001</c:v>
                </c:pt>
                <c:pt idx="34142">
                  <c:v>-0.139344</c:v>
                </c:pt>
                <c:pt idx="34143">
                  <c:v>-0.14211499999999999</c:v>
                </c:pt>
                <c:pt idx="34144">
                  <c:v>-0.14483399999999999</c:v>
                </c:pt>
                <c:pt idx="34145">
                  <c:v>-0.14749399999999999</c:v>
                </c:pt>
                <c:pt idx="34146">
                  <c:v>-0.15009600000000001</c:v>
                </c:pt>
                <c:pt idx="34147">
                  <c:v>-0.152643</c:v>
                </c:pt>
                <c:pt idx="34148">
                  <c:v>-0.155138</c:v>
                </c:pt>
                <c:pt idx="34149">
                  <c:v>-0.157579</c:v>
                </c:pt>
                <c:pt idx="34150">
                  <c:v>-0.159965</c:v>
                </c:pt>
                <c:pt idx="34151">
                  <c:v>-0.162298</c:v>
                </c:pt>
                <c:pt idx="34152">
                  <c:v>-0.164578</c:v>
                </c:pt>
                <c:pt idx="34153">
                  <c:v>-0.16680200000000001</c:v>
                </c:pt>
                <c:pt idx="34154">
                  <c:v>-0.16896700000000001</c:v>
                </c:pt>
                <c:pt idx="34155">
                  <c:v>-0.17107</c:v>
                </c:pt>
                <c:pt idx="34156">
                  <c:v>-0.17310900000000001</c:v>
                </c:pt>
                <c:pt idx="34157">
                  <c:v>-0.17508399999999999</c:v>
                </c:pt>
                <c:pt idx="34158">
                  <c:v>-0.17699400000000001</c:v>
                </c:pt>
                <c:pt idx="34159">
                  <c:v>-0.178845</c:v>
                </c:pt>
                <c:pt idx="34160">
                  <c:v>-0.18063899999999999</c:v>
                </c:pt>
                <c:pt idx="34161">
                  <c:v>-0.18237900000000001</c:v>
                </c:pt>
                <c:pt idx="34162">
                  <c:v>-0.18406400000000001</c:v>
                </c:pt>
                <c:pt idx="34163">
                  <c:v>-0.185694</c:v>
                </c:pt>
                <c:pt idx="34164">
                  <c:v>-0.18726400000000001</c:v>
                </c:pt>
                <c:pt idx="34165">
                  <c:v>-0.188775</c:v>
                </c:pt>
                <c:pt idx="34166">
                  <c:v>-0.19022600000000001</c:v>
                </c:pt>
                <c:pt idx="34167">
                  <c:v>-0.19162000000000001</c:v>
                </c:pt>
                <c:pt idx="34168">
                  <c:v>-0.19295499999999999</c:v>
                </c:pt>
                <c:pt idx="34169">
                  <c:v>-0.19423099999999999</c:v>
                </c:pt>
                <c:pt idx="34170">
                  <c:v>-0.19545000000000001</c:v>
                </c:pt>
                <c:pt idx="34171">
                  <c:v>-0.19661799999999999</c:v>
                </c:pt>
                <c:pt idx="34172">
                  <c:v>-0.197739</c:v>
                </c:pt>
                <c:pt idx="34173">
                  <c:v>-0.19881699999999999</c:v>
                </c:pt>
                <c:pt idx="34174">
                  <c:v>-0.199854</c:v>
                </c:pt>
                <c:pt idx="34175">
                  <c:v>-0.200853</c:v>
                </c:pt>
                <c:pt idx="34176">
                  <c:v>-0.201819</c:v>
                </c:pt>
                <c:pt idx="34177">
                  <c:v>-0.20275499999999999</c:v>
                </c:pt>
                <c:pt idx="34178">
                  <c:v>-0.20366400000000001</c:v>
                </c:pt>
                <c:pt idx="34179">
                  <c:v>-0.20454700000000001</c:v>
                </c:pt>
                <c:pt idx="34180">
                  <c:v>-0.20540600000000001</c:v>
                </c:pt>
                <c:pt idx="34181">
                  <c:v>-0.20624400000000001</c:v>
                </c:pt>
                <c:pt idx="34182">
                  <c:v>-0.207065</c:v>
                </c:pt>
                <c:pt idx="34183">
                  <c:v>-0.207869</c:v>
                </c:pt>
                <c:pt idx="34184">
                  <c:v>-0.20865700000000001</c:v>
                </c:pt>
                <c:pt idx="34185">
                  <c:v>-0.20943300000000001</c:v>
                </c:pt>
                <c:pt idx="34186">
                  <c:v>-0.210204</c:v>
                </c:pt>
                <c:pt idx="34187">
                  <c:v>-0.21097299999999999</c:v>
                </c:pt>
                <c:pt idx="34188">
                  <c:v>-0.21173900000000001</c:v>
                </c:pt>
                <c:pt idx="34189">
                  <c:v>-0.212502</c:v>
                </c:pt>
                <c:pt idx="34190">
                  <c:v>-0.21326400000000001</c:v>
                </c:pt>
                <c:pt idx="34191">
                  <c:v>-0.21402599999999999</c:v>
                </c:pt>
                <c:pt idx="34192">
                  <c:v>-0.21479200000000001</c:v>
                </c:pt>
                <c:pt idx="34193">
                  <c:v>-0.21556</c:v>
                </c:pt>
                <c:pt idx="34194">
                  <c:v>-0.216333</c:v>
                </c:pt>
                <c:pt idx="34195">
                  <c:v>-0.217112</c:v>
                </c:pt>
                <c:pt idx="34196">
                  <c:v>-0.21789700000000001</c:v>
                </c:pt>
                <c:pt idx="34197">
                  <c:v>-0.21868699999999999</c:v>
                </c:pt>
                <c:pt idx="34198">
                  <c:v>-0.219474</c:v>
                </c:pt>
                <c:pt idx="34199">
                  <c:v>-0.22025400000000001</c:v>
                </c:pt>
                <c:pt idx="34200">
                  <c:v>-0.221029</c:v>
                </c:pt>
                <c:pt idx="34201">
                  <c:v>-0.221802</c:v>
                </c:pt>
                <c:pt idx="34202">
                  <c:v>-0.222575</c:v>
                </c:pt>
                <c:pt idx="34203">
                  <c:v>-0.223354</c:v>
                </c:pt>
                <c:pt idx="34204">
                  <c:v>-0.224136</c:v>
                </c:pt>
                <c:pt idx="34205">
                  <c:v>-0.22492300000000001</c:v>
                </c:pt>
                <c:pt idx="34206">
                  <c:v>-0.225716</c:v>
                </c:pt>
                <c:pt idx="34207">
                  <c:v>-0.226521</c:v>
                </c:pt>
                <c:pt idx="34208">
                  <c:v>-0.22734099999999999</c:v>
                </c:pt>
                <c:pt idx="34209">
                  <c:v>-0.22817799999999999</c:v>
                </c:pt>
                <c:pt idx="34210">
                  <c:v>-0.22903000000000001</c:v>
                </c:pt>
                <c:pt idx="34211">
                  <c:v>-0.22989699999999999</c:v>
                </c:pt>
                <c:pt idx="34212">
                  <c:v>-0.23077800000000001</c:v>
                </c:pt>
                <c:pt idx="34213">
                  <c:v>-0.23167699999999999</c:v>
                </c:pt>
                <c:pt idx="34214">
                  <c:v>-0.232594</c:v>
                </c:pt>
                <c:pt idx="34215">
                  <c:v>-0.23353199999999999</c:v>
                </c:pt>
                <c:pt idx="34216">
                  <c:v>-0.234488</c:v>
                </c:pt>
                <c:pt idx="34217">
                  <c:v>-0.235455</c:v>
                </c:pt>
                <c:pt idx="34218">
                  <c:v>-0.236428</c:v>
                </c:pt>
                <c:pt idx="34219">
                  <c:v>-0.23740600000000001</c:v>
                </c:pt>
                <c:pt idx="34220">
                  <c:v>-0.23838400000000001</c:v>
                </c:pt>
                <c:pt idx="34221">
                  <c:v>-0.23935999999999999</c:v>
                </c:pt>
                <c:pt idx="34222">
                  <c:v>-0.24032700000000001</c:v>
                </c:pt>
                <c:pt idx="34223">
                  <c:v>-0.241286</c:v>
                </c:pt>
                <c:pt idx="34224">
                  <c:v>-0.24223600000000001</c:v>
                </c:pt>
                <c:pt idx="34225">
                  <c:v>-0.243176</c:v>
                </c:pt>
                <c:pt idx="34226">
                  <c:v>-0.24410799999999999</c:v>
                </c:pt>
                <c:pt idx="34227">
                  <c:v>-0.245028</c:v>
                </c:pt>
                <c:pt idx="34228">
                  <c:v>-0.24593499999999999</c:v>
                </c:pt>
                <c:pt idx="34229">
                  <c:v>-0.24682399999999999</c:v>
                </c:pt>
                <c:pt idx="34230">
                  <c:v>-0.247694</c:v>
                </c:pt>
                <c:pt idx="34231">
                  <c:v>-0.24854399999999999</c:v>
                </c:pt>
                <c:pt idx="34232">
                  <c:v>-0.24936700000000001</c:v>
                </c:pt>
                <c:pt idx="34233">
                  <c:v>-0.25015999999999999</c:v>
                </c:pt>
                <c:pt idx="34234">
                  <c:v>-0.25092199999999998</c:v>
                </c:pt>
                <c:pt idx="34235">
                  <c:v>-0.25165900000000002</c:v>
                </c:pt>
                <c:pt idx="34236">
                  <c:v>-0.25237300000000001</c:v>
                </c:pt>
                <c:pt idx="34237">
                  <c:v>-0.25306600000000001</c:v>
                </c:pt>
                <c:pt idx="34238">
                  <c:v>-0.253743</c:v>
                </c:pt>
                <c:pt idx="34239">
                  <c:v>-0.25440600000000002</c:v>
                </c:pt>
                <c:pt idx="34240">
                  <c:v>-0.255052</c:v>
                </c:pt>
                <c:pt idx="34241">
                  <c:v>-0.25567699999999999</c:v>
                </c:pt>
                <c:pt idx="34242">
                  <c:v>-0.256276</c:v>
                </c:pt>
                <c:pt idx="34243">
                  <c:v>-0.25684800000000002</c:v>
                </c:pt>
                <c:pt idx="34244">
                  <c:v>-0.25739000000000001</c:v>
                </c:pt>
                <c:pt idx="34245">
                  <c:v>-0.25790200000000002</c:v>
                </c:pt>
                <c:pt idx="34246">
                  <c:v>-0.25838499999999998</c:v>
                </c:pt>
                <c:pt idx="34247">
                  <c:v>-0.25884499999999999</c:v>
                </c:pt>
                <c:pt idx="34248">
                  <c:v>-0.25928000000000001</c:v>
                </c:pt>
                <c:pt idx="34249">
                  <c:v>-0.259689</c:v>
                </c:pt>
                <c:pt idx="34250">
                  <c:v>-0.26007000000000002</c:v>
                </c:pt>
                <c:pt idx="34251">
                  <c:v>-0.26041999999999998</c:v>
                </c:pt>
                <c:pt idx="34252">
                  <c:v>-0.26074000000000003</c:v>
                </c:pt>
                <c:pt idx="34253">
                  <c:v>-0.26102799999999998</c:v>
                </c:pt>
                <c:pt idx="34254">
                  <c:v>-0.26128499999999999</c:v>
                </c:pt>
                <c:pt idx="34255">
                  <c:v>-0.26151400000000002</c:v>
                </c:pt>
                <c:pt idx="34256">
                  <c:v>-0.26171499999999998</c:v>
                </c:pt>
                <c:pt idx="34257">
                  <c:v>-0.26189000000000001</c:v>
                </c:pt>
                <c:pt idx="34258">
                  <c:v>-0.26203900000000002</c:v>
                </c:pt>
                <c:pt idx="34259">
                  <c:v>-0.26216800000000001</c:v>
                </c:pt>
                <c:pt idx="34260">
                  <c:v>-0.26228000000000001</c:v>
                </c:pt>
                <c:pt idx="34261">
                  <c:v>-0.262376</c:v>
                </c:pt>
                <c:pt idx="34262">
                  <c:v>-0.26245400000000002</c:v>
                </c:pt>
                <c:pt idx="34263">
                  <c:v>-0.26251600000000003</c:v>
                </c:pt>
                <c:pt idx="34264">
                  <c:v>-0.26256299999999999</c:v>
                </c:pt>
                <c:pt idx="34265">
                  <c:v>-0.262596</c:v>
                </c:pt>
                <c:pt idx="34266">
                  <c:v>-0.26261499999999999</c:v>
                </c:pt>
                <c:pt idx="34267">
                  <c:v>-0.26261800000000002</c:v>
                </c:pt>
                <c:pt idx="34268">
                  <c:v>-0.262604</c:v>
                </c:pt>
                <c:pt idx="34269">
                  <c:v>-0.262577</c:v>
                </c:pt>
                <c:pt idx="34270">
                  <c:v>-0.26254100000000002</c:v>
                </c:pt>
                <c:pt idx="34271">
                  <c:v>-0.26249499999999998</c:v>
                </c:pt>
                <c:pt idx="34272">
                  <c:v>-0.262438</c:v>
                </c:pt>
                <c:pt idx="34273">
                  <c:v>-0.26237300000000002</c:v>
                </c:pt>
                <c:pt idx="34274">
                  <c:v>-0.26230500000000001</c:v>
                </c:pt>
                <c:pt idx="34275">
                  <c:v>-0.262235</c:v>
                </c:pt>
                <c:pt idx="34276">
                  <c:v>-0.26216600000000001</c:v>
                </c:pt>
                <c:pt idx="34277">
                  <c:v>-0.26209700000000002</c:v>
                </c:pt>
                <c:pt idx="34278">
                  <c:v>-0.26202599999999998</c:v>
                </c:pt>
                <c:pt idx="34279">
                  <c:v>-0.26195400000000002</c:v>
                </c:pt>
                <c:pt idx="34280">
                  <c:v>-0.26187899999999997</c:v>
                </c:pt>
                <c:pt idx="34281">
                  <c:v>-0.26180399999999998</c:v>
                </c:pt>
                <c:pt idx="34282">
                  <c:v>-0.26172899999999999</c:v>
                </c:pt>
                <c:pt idx="34283">
                  <c:v>-0.261654</c:v>
                </c:pt>
                <c:pt idx="34284">
                  <c:v>-0.261575</c:v>
                </c:pt>
                <c:pt idx="34285">
                  <c:v>-0.26148100000000002</c:v>
                </c:pt>
                <c:pt idx="34286">
                  <c:v>-0.26136500000000001</c:v>
                </c:pt>
                <c:pt idx="34287">
                  <c:v>-0.26122499999999998</c:v>
                </c:pt>
                <c:pt idx="34288">
                  <c:v>-0.26105800000000001</c:v>
                </c:pt>
                <c:pt idx="34289">
                  <c:v>-0.26086700000000002</c:v>
                </c:pt>
                <c:pt idx="34290">
                  <c:v>-0.26065199999999999</c:v>
                </c:pt>
                <c:pt idx="34291">
                  <c:v>-0.26041500000000001</c:v>
                </c:pt>
                <c:pt idx="34292">
                  <c:v>-0.26015500000000003</c:v>
                </c:pt>
                <c:pt idx="34293">
                  <c:v>-0.25987399999999999</c:v>
                </c:pt>
                <c:pt idx="34294">
                  <c:v>-0.259575</c:v>
                </c:pt>
                <c:pt idx="34295">
                  <c:v>-0.25926700000000003</c:v>
                </c:pt>
                <c:pt idx="34296">
                  <c:v>-0.25895400000000002</c:v>
                </c:pt>
                <c:pt idx="34297">
                  <c:v>-0.25863999999999998</c:v>
                </c:pt>
                <c:pt idx="34298">
                  <c:v>-0.258324</c:v>
                </c:pt>
                <c:pt idx="34299">
                  <c:v>-0.25800800000000002</c:v>
                </c:pt>
                <c:pt idx="34300">
                  <c:v>-0.257691</c:v>
                </c:pt>
                <c:pt idx="34301">
                  <c:v>-0.25737100000000002</c:v>
                </c:pt>
                <c:pt idx="34302">
                  <c:v>-0.25704500000000002</c:v>
                </c:pt>
                <c:pt idx="34303">
                  <c:v>-0.256714</c:v>
                </c:pt>
                <c:pt idx="34304">
                  <c:v>-0.25637599999999999</c:v>
                </c:pt>
                <c:pt idx="34305">
                  <c:v>-0.25602799999999998</c:v>
                </c:pt>
                <c:pt idx="34306">
                  <c:v>-0.25566</c:v>
                </c:pt>
                <c:pt idx="34307">
                  <c:v>-0.25526700000000002</c:v>
                </c:pt>
                <c:pt idx="34308">
                  <c:v>-0.25484200000000001</c:v>
                </c:pt>
                <c:pt idx="34309">
                  <c:v>-0.25437599999999999</c:v>
                </c:pt>
                <c:pt idx="34310">
                  <c:v>-0.25386399999999998</c:v>
                </c:pt>
                <c:pt idx="34311">
                  <c:v>-0.25330900000000001</c:v>
                </c:pt>
                <c:pt idx="34312">
                  <c:v>-0.25271300000000002</c:v>
                </c:pt>
                <c:pt idx="34313">
                  <c:v>-0.25208000000000003</c:v>
                </c:pt>
                <c:pt idx="34314">
                  <c:v>-0.25140899999999999</c:v>
                </c:pt>
                <c:pt idx="34315">
                  <c:v>-0.25069799999999998</c:v>
                </c:pt>
                <c:pt idx="34316">
                  <c:v>-0.249947</c:v>
                </c:pt>
                <c:pt idx="34317">
                  <c:v>-0.24915100000000001</c:v>
                </c:pt>
                <c:pt idx="34318">
                  <c:v>-0.248309</c:v>
                </c:pt>
                <c:pt idx="34319">
                  <c:v>-0.247423</c:v>
                </c:pt>
                <c:pt idx="34320">
                  <c:v>-0.24649399999999999</c:v>
                </c:pt>
                <c:pt idx="34321">
                  <c:v>-0.24552199999999999</c:v>
                </c:pt>
                <c:pt idx="34322">
                  <c:v>-0.24451000000000001</c:v>
                </c:pt>
                <c:pt idx="34323">
                  <c:v>-0.24346499999999999</c:v>
                </c:pt>
                <c:pt idx="34324">
                  <c:v>-0.242392</c:v>
                </c:pt>
                <c:pt idx="34325">
                  <c:v>-0.24129500000000001</c:v>
                </c:pt>
                <c:pt idx="34326">
                  <c:v>-0.240178</c:v>
                </c:pt>
                <c:pt idx="34327">
                  <c:v>-0.23904</c:v>
                </c:pt>
                <c:pt idx="34328">
                  <c:v>-0.23788000000000001</c:v>
                </c:pt>
                <c:pt idx="34329">
                  <c:v>-0.23669100000000001</c:v>
                </c:pt>
                <c:pt idx="34330">
                  <c:v>-0.23547299999999999</c:v>
                </c:pt>
                <c:pt idx="34331">
                  <c:v>-0.23422599999999999</c:v>
                </c:pt>
                <c:pt idx="34332">
                  <c:v>-0.23295299999999999</c:v>
                </c:pt>
                <c:pt idx="34333">
                  <c:v>-0.231654</c:v>
                </c:pt>
                <c:pt idx="34334">
                  <c:v>-0.23033100000000001</c:v>
                </c:pt>
                <c:pt idx="34335">
                  <c:v>-0.22898099999999999</c:v>
                </c:pt>
                <c:pt idx="34336">
                  <c:v>-0.227599</c:v>
                </c:pt>
                <c:pt idx="34337">
                  <c:v>-0.226183</c:v>
                </c:pt>
                <c:pt idx="34338">
                  <c:v>-0.22473699999999999</c:v>
                </c:pt>
                <c:pt idx="34339">
                  <c:v>-0.22326799999999999</c:v>
                </c:pt>
                <c:pt idx="34340">
                  <c:v>-0.221779</c:v>
                </c:pt>
                <c:pt idx="34341">
                  <c:v>-0.220276</c:v>
                </c:pt>
                <c:pt idx="34342">
                  <c:v>-0.21876300000000001</c:v>
                </c:pt>
                <c:pt idx="34343">
                  <c:v>-0.217247</c:v>
                </c:pt>
                <c:pt idx="34344">
                  <c:v>-0.215729</c:v>
                </c:pt>
                <c:pt idx="34345">
                  <c:v>-0.21421100000000001</c:v>
                </c:pt>
                <c:pt idx="34346">
                  <c:v>-0.212697</c:v>
                </c:pt>
                <c:pt idx="34347">
                  <c:v>-0.21119399999999999</c:v>
                </c:pt>
                <c:pt idx="34348">
                  <c:v>-0.209705</c:v>
                </c:pt>
                <c:pt idx="34349">
                  <c:v>-0.208229</c:v>
                </c:pt>
                <c:pt idx="34350">
                  <c:v>-0.20676600000000001</c:v>
                </c:pt>
                <c:pt idx="34351">
                  <c:v>-0.20532</c:v>
                </c:pt>
                <c:pt idx="34352">
                  <c:v>-0.20389399999999999</c:v>
                </c:pt>
                <c:pt idx="34353">
                  <c:v>-0.202488</c:v>
                </c:pt>
                <c:pt idx="34354">
                  <c:v>-0.201102</c:v>
                </c:pt>
                <c:pt idx="34355">
                  <c:v>-0.19973399999999999</c:v>
                </c:pt>
                <c:pt idx="34356">
                  <c:v>-0.19838600000000001</c:v>
                </c:pt>
                <c:pt idx="34357">
                  <c:v>-0.19706399999999999</c:v>
                </c:pt>
                <c:pt idx="34358">
                  <c:v>-0.195773</c:v>
                </c:pt>
                <c:pt idx="34359">
                  <c:v>-0.19451599999999999</c:v>
                </c:pt>
                <c:pt idx="34360">
                  <c:v>-0.193296</c:v>
                </c:pt>
                <c:pt idx="34361">
                  <c:v>-0.19212000000000001</c:v>
                </c:pt>
                <c:pt idx="34362">
                  <c:v>-0.19098999999999999</c:v>
                </c:pt>
                <c:pt idx="34363">
                  <c:v>-0.18990699999999999</c:v>
                </c:pt>
                <c:pt idx="34364">
                  <c:v>-0.18887300000000001</c:v>
                </c:pt>
                <c:pt idx="34365">
                  <c:v>-0.187889</c:v>
                </c:pt>
                <c:pt idx="34366">
                  <c:v>-0.18695500000000001</c:v>
                </c:pt>
                <c:pt idx="34367">
                  <c:v>-0.18607499999999999</c:v>
                </c:pt>
                <c:pt idx="34368">
                  <c:v>-0.185253</c:v>
                </c:pt>
                <c:pt idx="34369">
                  <c:v>-0.18449399999999999</c:v>
                </c:pt>
                <c:pt idx="34370">
                  <c:v>-0.18379999999999999</c:v>
                </c:pt>
                <c:pt idx="34371">
                  <c:v>-0.183172</c:v>
                </c:pt>
                <c:pt idx="34372">
                  <c:v>-0.18260999999999999</c:v>
                </c:pt>
                <c:pt idx="34373">
                  <c:v>-0.18210899999999999</c:v>
                </c:pt>
                <c:pt idx="34374">
                  <c:v>-0.181669</c:v>
                </c:pt>
                <c:pt idx="34375">
                  <c:v>-0.18129000000000001</c:v>
                </c:pt>
                <c:pt idx="34376">
                  <c:v>-0.18097099999999999</c:v>
                </c:pt>
                <c:pt idx="34377">
                  <c:v>-0.18071200000000001</c:v>
                </c:pt>
                <c:pt idx="34378">
                  <c:v>-0.18051600000000001</c:v>
                </c:pt>
                <c:pt idx="34379">
                  <c:v>-0.18038799999999999</c:v>
                </c:pt>
                <c:pt idx="34380">
                  <c:v>-0.18032999999999999</c:v>
                </c:pt>
                <c:pt idx="34381">
                  <c:v>-0.18034500000000001</c:v>
                </c:pt>
                <c:pt idx="34382">
                  <c:v>-0.18043899999999999</c:v>
                </c:pt>
                <c:pt idx="34383">
                  <c:v>-0.18062</c:v>
                </c:pt>
                <c:pt idx="34384">
                  <c:v>-0.180892</c:v>
                </c:pt>
                <c:pt idx="34385">
                  <c:v>-0.181259</c:v>
                </c:pt>
                <c:pt idx="34386">
                  <c:v>-0.18171999999999999</c:v>
                </c:pt>
                <c:pt idx="34387">
                  <c:v>-0.18227099999999999</c:v>
                </c:pt>
                <c:pt idx="34388">
                  <c:v>-0.18290300000000001</c:v>
                </c:pt>
                <c:pt idx="34389">
                  <c:v>-0.183615</c:v>
                </c:pt>
                <c:pt idx="34390">
                  <c:v>-0.18440799999999999</c:v>
                </c:pt>
                <c:pt idx="34391">
                  <c:v>-0.18529200000000001</c:v>
                </c:pt>
                <c:pt idx="34392">
                  <c:v>-0.18627099999999999</c:v>
                </c:pt>
                <c:pt idx="34393">
                  <c:v>-0.18734000000000001</c:v>
                </c:pt>
                <c:pt idx="34394">
                  <c:v>-0.18848599999999999</c:v>
                </c:pt>
                <c:pt idx="34395">
                  <c:v>-0.189697</c:v>
                </c:pt>
                <c:pt idx="34396">
                  <c:v>-0.190967</c:v>
                </c:pt>
                <c:pt idx="34397">
                  <c:v>-0.19229099999999999</c:v>
                </c:pt>
                <c:pt idx="34398">
                  <c:v>-0.193662</c:v>
                </c:pt>
                <c:pt idx="34399">
                  <c:v>-0.195078</c:v>
                </c:pt>
                <c:pt idx="34400">
                  <c:v>-0.196543</c:v>
                </c:pt>
                <c:pt idx="34401">
                  <c:v>-0.19806299999999999</c:v>
                </c:pt>
                <c:pt idx="34402">
                  <c:v>-0.19964000000000001</c:v>
                </c:pt>
                <c:pt idx="34403">
                  <c:v>-0.20127100000000001</c:v>
                </c:pt>
                <c:pt idx="34404">
                  <c:v>-0.202954</c:v>
                </c:pt>
                <c:pt idx="34405">
                  <c:v>-0.20468500000000001</c:v>
                </c:pt>
                <c:pt idx="34406">
                  <c:v>-0.206459</c:v>
                </c:pt>
                <c:pt idx="34407">
                  <c:v>-0.20827499999999999</c:v>
                </c:pt>
                <c:pt idx="34408">
                  <c:v>-0.21013100000000001</c:v>
                </c:pt>
                <c:pt idx="34409">
                  <c:v>-0.21202299999999999</c:v>
                </c:pt>
                <c:pt idx="34410">
                  <c:v>-0.21395</c:v>
                </c:pt>
                <c:pt idx="34411">
                  <c:v>-0.21591399999999999</c:v>
                </c:pt>
                <c:pt idx="34412">
                  <c:v>-0.217914</c:v>
                </c:pt>
                <c:pt idx="34413">
                  <c:v>-0.219948</c:v>
                </c:pt>
                <c:pt idx="34414">
                  <c:v>-0.22200800000000001</c:v>
                </c:pt>
                <c:pt idx="34415">
                  <c:v>-0.22408800000000001</c:v>
                </c:pt>
                <c:pt idx="34416">
                  <c:v>-0.22617999999999999</c:v>
                </c:pt>
                <c:pt idx="34417">
                  <c:v>-0.22827500000000001</c:v>
                </c:pt>
                <c:pt idx="34418">
                  <c:v>-0.23036899999999999</c:v>
                </c:pt>
                <c:pt idx="34419">
                  <c:v>-0.23246600000000001</c:v>
                </c:pt>
                <c:pt idx="34420">
                  <c:v>-0.234568</c:v>
                </c:pt>
                <c:pt idx="34421">
                  <c:v>-0.23666999999999999</c:v>
                </c:pt>
                <c:pt idx="34422">
                  <c:v>-0.238763</c:v>
                </c:pt>
                <c:pt idx="34423">
                  <c:v>-0.240837</c:v>
                </c:pt>
                <c:pt idx="34424">
                  <c:v>-0.24288599999999999</c:v>
                </c:pt>
                <c:pt idx="34425">
                  <c:v>-0.24491299999999999</c:v>
                </c:pt>
                <c:pt idx="34426">
                  <c:v>-0.246921</c:v>
                </c:pt>
                <c:pt idx="34427">
                  <c:v>-0.24891199999999999</c:v>
                </c:pt>
                <c:pt idx="34428">
                  <c:v>-0.25088500000000002</c:v>
                </c:pt>
                <c:pt idx="34429">
                  <c:v>-0.25283699999999998</c:v>
                </c:pt>
                <c:pt idx="34430">
                  <c:v>-0.25477</c:v>
                </c:pt>
                <c:pt idx="34431">
                  <c:v>-0.25667800000000002</c:v>
                </c:pt>
                <c:pt idx="34432">
                  <c:v>-0.25855400000000001</c:v>
                </c:pt>
                <c:pt idx="34433">
                  <c:v>-0.26039200000000001</c:v>
                </c:pt>
                <c:pt idx="34434">
                  <c:v>-0.26219300000000001</c:v>
                </c:pt>
                <c:pt idx="34435">
                  <c:v>-0.263961</c:v>
                </c:pt>
                <c:pt idx="34436">
                  <c:v>-0.26569300000000001</c:v>
                </c:pt>
                <c:pt idx="34437">
                  <c:v>-0.26738499999999998</c:v>
                </c:pt>
                <c:pt idx="34438">
                  <c:v>-0.26903100000000002</c:v>
                </c:pt>
                <c:pt idx="34439">
                  <c:v>-0.270623</c:v>
                </c:pt>
                <c:pt idx="34440">
                  <c:v>-0.27215400000000001</c:v>
                </c:pt>
                <c:pt idx="34441">
                  <c:v>-0.27361999999999997</c:v>
                </c:pt>
                <c:pt idx="34442">
                  <c:v>-0.27502300000000002</c:v>
                </c:pt>
                <c:pt idx="34443">
                  <c:v>-0.276362</c:v>
                </c:pt>
                <c:pt idx="34444">
                  <c:v>-0.27763900000000002</c:v>
                </c:pt>
                <c:pt idx="34445">
                  <c:v>-0.27885399999999999</c:v>
                </c:pt>
                <c:pt idx="34446">
                  <c:v>-0.280003</c:v>
                </c:pt>
                <c:pt idx="34447">
                  <c:v>-0.281086</c:v>
                </c:pt>
                <c:pt idx="34448">
                  <c:v>-0.28210299999999999</c:v>
                </c:pt>
                <c:pt idx="34449">
                  <c:v>-0.283051</c:v>
                </c:pt>
                <c:pt idx="34450">
                  <c:v>-0.28392699999999998</c:v>
                </c:pt>
                <c:pt idx="34451">
                  <c:v>-0.28472799999999998</c:v>
                </c:pt>
                <c:pt idx="34452">
                  <c:v>-0.28545199999999998</c:v>
                </c:pt>
                <c:pt idx="34453">
                  <c:v>-0.28610099999999999</c:v>
                </c:pt>
                <c:pt idx="34454">
                  <c:v>-0.28667799999999999</c:v>
                </c:pt>
                <c:pt idx="34455">
                  <c:v>-0.28718700000000003</c:v>
                </c:pt>
                <c:pt idx="34456">
                  <c:v>-0.28762700000000002</c:v>
                </c:pt>
                <c:pt idx="34457">
                  <c:v>-0.28799200000000003</c:v>
                </c:pt>
                <c:pt idx="34458">
                  <c:v>-0.28828300000000001</c:v>
                </c:pt>
                <c:pt idx="34459">
                  <c:v>-0.28849799999999998</c:v>
                </c:pt>
                <c:pt idx="34460">
                  <c:v>-0.28863699999999998</c:v>
                </c:pt>
                <c:pt idx="34461">
                  <c:v>-0.28870000000000001</c:v>
                </c:pt>
                <c:pt idx="34462">
                  <c:v>-0.28868899999999997</c:v>
                </c:pt>
                <c:pt idx="34463">
                  <c:v>-0.288609</c:v>
                </c:pt>
                <c:pt idx="34464">
                  <c:v>-0.28845799999999999</c:v>
                </c:pt>
                <c:pt idx="34465">
                  <c:v>-0.28823500000000002</c:v>
                </c:pt>
                <c:pt idx="34466">
                  <c:v>-0.28794700000000001</c:v>
                </c:pt>
                <c:pt idx="34467">
                  <c:v>-0.28759899999999999</c:v>
                </c:pt>
                <c:pt idx="34468">
                  <c:v>-0.28719299999999998</c:v>
                </c:pt>
                <c:pt idx="34469">
                  <c:v>-0.28672700000000001</c:v>
                </c:pt>
                <c:pt idx="34470">
                  <c:v>-0.28620400000000001</c:v>
                </c:pt>
                <c:pt idx="34471">
                  <c:v>-0.28562799999999999</c:v>
                </c:pt>
                <c:pt idx="34472">
                  <c:v>-0.28500199999999998</c:v>
                </c:pt>
                <c:pt idx="34473">
                  <c:v>-0.284327</c:v>
                </c:pt>
                <c:pt idx="34474">
                  <c:v>-0.28360200000000002</c:v>
                </c:pt>
                <c:pt idx="34475">
                  <c:v>-0.28282600000000002</c:v>
                </c:pt>
                <c:pt idx="34476">
                  <c:v>-0.281995</c:v>
                </c:pt>
                <c:pt idx="34477">
                  <c:v>-0.281109</c:v>
                </c:pt>
                <c:pt idx="34478">
                  <c:v>-0.28017900000000001</c:v>
                </c:pt>
                <c:pt idx="34479">
                  <c:v>-0.27921600000000002</c:v>
                </c:pt>
                <c:pt idx="34480">
                  <c:v>-0.278223</c:v>
                </c:pt>
                <c:pt idx="34481">
                  <c:v>-0.27719700000000003</c:v>
                </c:pt>
                <c:pt idx="34482">
                  <c:v>-0.27612799999999998</c:v>
                </c:pt>
                <c:pt idx="34483">
                  <c:v>-0.27501399999999998</c:v>
                </c:pt>
                <c:pt idx="34484">
                  <c:v>-0.27385799999999999</c:v>
                </c:pt>
                <c:pt idx="34485">
                  <c:v>-0.27266600000000002</c:v>
                </c:pt>
                <c:pt idx="34486">
                  <c:v>-0.27143899999999999</c:v>
                </c:pt>
                <c:pt idx="34487">
                  <c:v>-0.27018199999999998</c:v>
                </c:pt>
                <c:pt idx="34488">
                  <c:v>-0.26890700000000001</c:v>
                </c:pt>
                <c:pt idx="34489">
                  <c:v>-0.26762000000000002</c:v>
                </c:pt>
                <c:pt idx="34490">
                  <c:v>-0.26631899999999997</c:v>
                </c:pt>
                <c:pt idx="34491">
                  <c:v>-0.26499299999999998</c:v>
                </c:pt>
                <c:pt idx="34492">
                  <c:v>-0.26364799999999999</c:v>
                </c:pt>
                <c:pt idx="34493">
                  <c:v>-0.26230100000000001</c:v>
                </c:pt>
                <c:pt idx="34494">
                  <c:v>-0.26095600000000002</c:v>
                </c:pt>
                <c:pt idx="34495">
                  <c:v>-0.25961099999999998</c:v>
                </c:pt>
                <c:pt idx="34496">
                  <c:v>-0.258272</c:v>
                </c:pt>
                <c:pt idx="34497">
                  <c:v>-0.25694600000000001</c:v>
                </c:pt>
                <c:pt idx="34498">
                  <c:v>-0.255635</c:v>
                </c:pt>
                <c:pt idx="34499">
                  <c:v>-0.25434099999999998</c:v>
                </c:pt>
                <c:pt idx="34500">
                  <c:v>-0.25306299999999998</c:v>
                </c:pt>
                <c:pt idx="34501">
                  <c:v>-0.25180000000000002</c:v>
                </c:pt>
                <c:pt idx="34502">
                  <c:v>-0.25055100000000002</c:v>
                </c:pt>
                <c:pt idx="34503">
                  <c:v>-0.24931600000000001</c:v>
                </c:pt>
                <c:pt idx="34504">
                  <c:v>-0.24809600000000001</c:v>
                </c:pt>
                <c:pt idx="34505">
                  <c:v>-0.246891</c:v>
                </c:pt>
                <c:pt idx="34506">
                  <c:v>-0.245703</c:v>
                </c:pt>
                <c:pt idx="34507">
                  <c:v>-0.244537</c:v>
                </c:pt>
                <c:pt idx="34508">
                  <c:v>-0.24340100000000001</c:v>
                </c:pt>
                <c:pt idx="34509">
                  <c:v>-0.24229700000000001</c:v>
                </c:pt>
                <c:pt idx="34510">
                  <c:v>-0.24122199999999999</c:v>
                </c:pt>
                <c:pt idx="34511">
                  <c:v>-0.240176</c:v>
                </c:pt>
                <c:pt idx="34512">
                  <c:v>-0.23916599999999999</c:v>
                </c:pt>
                <c:pt idx="34513">
                  <c:v>-0.238201</c:v>
                </c:pt>
                <c:pt idx="34514">
                  <c:v>-0.23728399999999999</c:v>
                </c:pt>
                <c:pt idx="34515">
                  <c:v>-0.23641899999999999</c:v>
                </c:pt>
                <c:pt idx="34516">
                  <c:v>-0.23560500000000001</c:v>
                </c:pt>
                <c:pt idx="34517">
                  <c:v>-0.234845</c:v>
                </c:pt>
                <c:pt idx="34518">
                  <c:v>-0.23414099999999999</c:v>
                </c:pt>
                <c:pt idx="34519">
                  <c:v>-0.23349200000000001</c:v>
                </c:pt>
                <c:pt idx="34520">
                  <c:v>-0.23289000000000001</c:v>
                </c:pt>
                <c:pt idx="34521">
                  <c:v>-0.23233400000000001</c:v>
                </c:pt>
                <c:pt idx="34522">
                  <c:v>-0.231825</c:v>
                </c:pt>
                <c:pt idx="34523">
                  <c:v>-0.23136399999999999</c:v>
                </c:pt>
                <c:pt idx="34524">
                  <c:v>-0.23094999999999999</c:v>
                </c:pt>
                <c:pt idx="34525">
                  <c:v>-0.23058000000000001</c:v>
                </c:pt>
                <c:pt idx="34526">
                  <c:v>-0.23024700000000001</c:v>
                </c:pt>
                <c:pt idx="34527">
                  <c:v>-0.22994800000000001</c:v>
                </c:pt>
                <c:pt idx="34528">
                  <c:v>-0.22968</c:v>
                </c:pt>
                <c:pt idx="34529">
                  <c:v>-0.22944500000000001</c:v>
                </c:pt>
                <c:pt idx="34530">
                  <c:v>-0.229245</c:v>
                </c:pt>
                <c:pt idx="34531">
                  <c:v>-0.22908200000000001</c:v>
                </c:pt>
                <c:pt idx="34532">
                  <c:v>-0.22895599999999999</c:v>
                </c:pt>
                <c:pt idx="34533">
                  <c:v>-0.22886500000000001</c:v>
                </c:pt>
                <c:pt idx="34534">
                  <c:v>-0.22880400000000001</c:v>
                </c:pt>
                <c:pt idx="34535">
                  <c:v>-0.228772</c:v>
                </c:pt>
                <c:pt idx="34536">
                  <c:v>-0.228765</c:v>
                </c:pt>
                <c:pt idx="34537">
                  <c:v>-0.22877900000000001</c:v>
                </c:pt>
                <c:pt idx="34538">
                  <c:v>-0.22880500000000001</c:v>
                </c:pt>
                <c:pt idx="34539">
                  <c:v>-0.22883999999999999</c:v>
                </c:pt>
                <c:pt idx="34540">
                  <c:v>-0.228884</c:v>
                </c:pt>
                <c:pt idx="34541">
                  <c:v>-0.228939</c:v>
                </c:pt>
                <c:pt idx="34542">
                  <c:v>-0.22900400000000001</c:v>
                </c:pt>
                <c:pt idx="34543">
                  <c:v>-0.229078</c:v>
                </c:pt>
                <c:pt idx="34544">
                  <c:v>-0.229162</c:v>
                </c:pt>
                <c:pt idx="34545">
                  <c:v>-0.22925499999999999</c:v>
                </c:pt>
                <c:pt idx="34546">
                  <c:v>-0.229356</c:v>
                </c:pt>
                <c:pt idx="34547">
                  <c:v>-0.229462</c:v>
                </c:pt>
                <c:pt idx="34548">
                  <c:v>-0.229573</c:v>
                </c:pt>
                <c:pt idx="34549">
                  <c:v>-0.229686</c:v>
                </c:pt>
                <c:pt idx="34550">
                  <c:v>-0.229797</c:v>
                </c:pt>
                <c:pt idx="34551">
                  <c:v>-0.229902</c:v>
                </c:pt>
                <c:pt idx="34552">
                  <c:v>-0.229995</c:v>
                </c:pt>
                <c:pt idx="34553">
                  <c:v>-0.230075</c:v>
                </c:pt>
                <c:pt idx="34554">
                  <c:v>-0.23014299999999999</c:v>
                </c:pt>
                <c:pt idx="34555">
                  <c:v>-0.23019800000000001</c:v>
                </c:pt>
                <c:pt idx="34556">
                  <c:v>-0.230236</c:v>
                </c:pt>
                <c:pt idx="34557">
                  <c:v>-0.23025000000000001</c:v>
                </c:pt>
                <c:pt idx="34558">
                  <c:v>-0.23023299999999999</c:v>
                </c:pt>
                <c:pt idx="34559">
                  <c:v>-0.23017899999999999</c:v>
                </c:pt>
                <c:pt idx="34560">
                  <c:v>-0.23008799999999999</c:v>
                </c:pt>
                <c:pt idx="34561">
                  <c:v>-0.229958</c:v>
                </c:pt>
                <c:pt idx="34562">
                  <c:v>-0.22978999999999999</c:v>
                </c:pt>
                <c:pt idx="34563">
                  <c:v>-0.22958300000000001</c:v>
                </c:pt>
                <c:pt idx="34564">
                  <c:v>-0.22933200000000001</c:v>
                </c:pt>
                <c:pt idx="34565">
                  <c:v>-0.22903299999999999</c:v>
                </c:pt>
                <c:pt idx="34566">
                  <c:v>-0.228683</c:v>
                </c:pt>
                <c:pt idx="34567">
                  <c:v>-0.22828200000000001</c:v>
                </c:pt>
                <c:pt idx="34568">
                  <c:v>-0.227827</c:v>
                </c:pt>
                <c:pt idx="34569">
                  <c:v>-0.22731299999999999</c:v>
                </c:pt>
                <c:pt idx="34570">
                  <c:v>-0.226742</c:v>
                </c:pt>
                <c:pt idx="34571">
                  <c:v>-0.22611400000000001</c:v>
                </c:pt>
                <c:pt idx="34572">
                  <c:v>-0.22542899999999999</c:v>
                </c:pt>
                <c:pt idx="34573">
                  <c:v>-0.224688</c:v>
                </c:pt>
                <c:pt idx="34574">
                  <c:v>-0.223888</c:v>
                </c:pt>
                <c:pt idx="34575">
                  <c:v>-0.22302900000000001</c:v>
                </c:pt>
                <c:pt idx="34576">
                  <c:v>-0.22211800000000001</c:v>
                </c:pt>
                <c:pt idx="34577">
                  <c:v>-0.22115299999999999</c:v>
                </c:pt>
                <c:pt idx="34578">
                  <c:v>-0.22010399999999999</c:v>
                </c:pt>
                <c:pt idx="34579">
                  <c:v>-0.21895600000000001</c:v>
                </c:pt>
                <c:pt idx="34580">
                  <c:v>-0.21774499999999999</c:v>
                </c:pt>
                <c:pt idx="34581">
                  <c:v>-0.21648800000000001</c:v>
                </c:pt>
                <c:pt idx="34582">
                  <c:v>-0.215165</c:v>
                </c:pt>
                <c:pt idx="34583">
                  <c:v>-0.21377599999999999</c:v>
                </c:pt>
                <c:pt idx="34584">
                  <c:v>-0.21232999999999999</c:v>
                </c:pt>
                <c:pt idx="34585">
                  <c:v>-0.21082999999999999</c:v>
                </c:pt>
                <c:pt idx="34586">
                  <c:v>-0.20927200000000001</c:v>
                </c:pt>
                <c:pt idx="34587">
                  <c:v>-0.20765500000000001</c:v>
                </c:pt>
                <c:pt idx="34588">
                  <c:v>-0.20597599999999999</c:v>
                </c:pt>
                <c:pt idx="34589">
                  <c:v>-0.204238</c:v>
                </c:pt>
                <c:pt idx="34590">
                  <c:v>-0.20244400000000001</c:v>
                </c:pt>
                <c:pt idx="34591">
                  <c:v>-0.200599</c:v>
                </c:pt>
                <c:pt idx="34592">
                  <c:v>-0.19870199999999999</c:v>
                </c:pt>
                <c:pt idx="34593">
                  <c:v>-0.19675300000000001</c:v>
                </c:pt>
                <c:pt idx="34594">
                  <c:v>-0.19475600000000001</c:v>
                </c:pt>
                <c:pt idx="34595">
                  <c:v>-0.192716</c:v>
                </c:pt>
                <c:pt idx="34596">
                  <c:v>-0.19064300000000001</c:v>
                </c:pt>
                <c:pt idx="34597">
                  <c:v>-0.18854199999999999</c:v>
                </c:pt>
                <c:pt idx="34598">
                  <c:v>-0.186418</c:v>
                </c:pt>
                <c:pt idx="34599">
                  <c:v>-0.184276</c:v>
                </c:pt>
                <c:pt idx="34600">
                  <c:v>-0.182116</c:v>
                </c:pt>
                <c:pt idx="34601">
                  <c:v>-0.17994299999999999</c:v>
                </c:pt>
                <c:pt idx="34602">
                  <c:v>-0.177758</c:v>
                </c:pt>
                <c:pt idx="34603">
                  <c:v>-0.17555999999999999</c:v>
                </c:pt>
                <c:pt idx="34604">
                  <c:v>-0.17335</c:v>
                </c:pt>
                <c:pt idx="34605">
                  <c:v>-0.171129</c:v>
                </c:pt>
                <c:pt idx="34606">
                  <c:v>-0.168902</c:v>
                </c:pt>
                <c:pt idx="34607">
                  <c:v>-0.16666900000000001</c:v>
                </c:pt>
                <c:pt idx="34608">
                  <c:v>-0.16442999999999999</c:v>
                </c:pt>
                <c:pt idx="34609">
                  <c:v>-0.162187</c:v>
                </c:pt>
                <c:pt idx="34610">
                  <c:v>-0.159941</c:v>
                </c:pt>
                <c:pt idx="34611">
                  <c:v>-0.157694</c:v>
                </c:pt>
                <c:pt idx="34612">
                  <c:v>-0.155446</c:v>
                </c:pt>
                <c:pt idx="34613">
                  <c:v>-0.153198</c:v>
                </c:pt>
                <c:pt idx="34614">
                  <c:v>-0.150951</c:v>
                </c:pt>
                <c:pt idx="34615">
                  <c:v>-0.148706</c:v>
                </c:pt>
                <c:pt idx="34616">
                  <c:v>-0.14646700000000001</c:v>
                </c:pt>
                <c:pt idx="34617">
                  <c:v>-0.144236</c:v>
                </c:pt>
                <c:pt idx="34618">
                  <c:v>-0.14201800000000001</c:v>
                </c:pt>
                <c:pt idx="34619">
                  <c:v>-0.139816</c:v>
                </c:pt>
                <c:pt idx="34620">
                  <c:v>-0.13763300000000001</c:v>
                </c:pt>
                <c:pt idx="34621">
                  <c:v>-0.13546900000000001</c:v>
                </c:pt>
                <c:pt idx="34622">
                  <c:v>-0.133325</c:v>
                </c:pt>
                <c:pt idx="34623">
                  <c:v>-0.13120299999999999</c:v>
                </c:pt>
                <c:pt idx="34624">
                  <c:v>-0.129103</c:v>
                </c:pt>
                <c:pt idx="34625">
                  <c:v>-0.127025</c:v>
                </c:pt>
                <c:pt idx="34626">
                  <c:v>-0.124971</c:v>
                </c:pt>
                <c:pt idx="34627">
                  <c:v>-0.122942</c:v>
                </c:pt>
                <c:pt idx="34628">
                  <c:v>-0.120938</c:v>
                </c:pt>
                <c:pt idx="34629">
                  <c:v>-0.118964</c:v>
                </c:pt>
                <c:pt idx="34630">
                  <c:v>-0.117022</c:v>
                </c:pt>
                <c:pt idx="34631">
                  <c:v>-0.115118</c:v>
                </c:pt>
                <c:pt idx="34632">
                  <c:v>-0.113258</c:v>
                </c:pt>
                <c:pt idx="34633">
                  <c:v>-0.111444</c:v>
                </c:pt>
                <c:pt idx="34634">
                  <c:v>-0.109677</c:v>
                </c:pt>
                <c:pt idx="34635">
                  <c:v>-0.107956</c:v>
                </c:pt>
                <c:pt idx="34636">
                  <c:v>-0.106284</c:v>
                </c:pt>
                <c:pt idx="34637">
                  <c:v>-0.104661</c:v>
                </c:pt>
                <c:pt idx="34638">
                  <c:v>-0.10308299999999999</c:v>
                </c:pt>
                <c:pt idx="34639">
                  <c:v>-0.10155</c:v>
                </c:pt>
                <c:pt idx="34640">
                  <c:v>-0.100061</c:v>
                </c:pt>
                <c:pt idx="34641">
                  <c:v>-9.8617700000000003E-2</c:v>
                </c:pt>
                <c:pt idx="34642">
                  <c:v>-9.7221600000000005E-2</c:v>
                </c:pt>
                <c:pt idx="34643">
                  <c:v>-9.5876199999999995E-2</c:v>
                </c:pt>
                <c:pt idx="34644">
                  <c:v>-9.4580399999999995E-2</c:v>
                </c:pt>
                <c:pt idx="34645">
                  <c:v>-9.3328999999999995E-2</c:v>
                </c:pt>
                <c:pt idx="34646">
                  <c:v>-9.2118900000000004E-2</c:v>
                </c:pt>
                <c:pt idx="34647">
                  <c:v>-9.0952099999999994E-2</c:v>
                </c:pt>
                <c:pt idx="34648">
                  <c:v>-8.98341E-2</c:v>
                </c:pt>
                <c:pt idx="34649">
                  <c:v>-8.8770199999999994E-2</c:v>
                </c:pt>
                <c:pt idx="34650">
                  <c:v>-8.7764700000000001E-2</c:v>
                </c:pt>
                <c:pt idx="34651">
                  <c:v>-8.6820999999999995E-2</c:v>
                </c:pt>
                <c:pt idx="34652">
                  <c:v>-8.5937299999999994E-2</c:v>
                </c:pt>
                <c:pt idx="34653">
                  <c:v>-8.5111400000000004E-2</c:v>
                </c:pt>
                <c:pt idx="34654">
                  <c:v>-8.4345400000000001E-2</c:v>
                </c:pt>
                <c:pt idx="34655">
                  <c:v>-8.3642300000000003E-2</c:v>
                </c:pt>
                <c:pt idx="34656">
                  <c:v>-8.3004099999999997E-2</c:v>
                </c:pt>
                <c:pt idx="34657">
                  <c:v>-8.2433999999999993E-2</c:v>
                </c:pt>
                <c:pt idx="34658">
                  <c:v>-8.1934699999999999E-2</c:v>
                </c:pt>
                <c:pt idx="34659">
                  <c:v>-8.1505599999999997E-2</c:v>
                </c:pt>
                <c:pt idx="34660">
                  <c:v>-8.1145800000000004E-2</c:v>
                </c:pt>
                <c:pt idx="34661">
                  <c:v>-8.0854099999999998E-2</c:v>
                </c:pt>
                <c:pt idx="34662">
                  <c:v>-8.06288E-2</c:v>
                </c:pt>
                <c:pt idx="34663">
                  <c:v>-8.0472399999999999E-2</c:v>
                </c:pt>
                <c:pt idx="34664">
                  <c:v>-8.0389699999999994E-2</c:v>
                </c:pt>
                <c:pt idx="34665">
                  <c:v>-8.0365300000000001E-2</c:v>
                </c:pt>
                <c:pt idx="34666">
                  <c:v>-8.0368400000000007E-2</c:v>
                </c:pt>
                <c:pt idx="34667">
                  <c:v>-8.0410200000000001E-2</c:v>
                </c:pt>
                <c:pt idx="34668">
                  <c:v>-8.0523200000000003E-2</c:v>
                </c:pt>
                <c:pt idx="34669">
                  <c:v>-8.0700400000000005E-2</c:v>
                </c:pt>
                <c:pt idx="34670">
                  <c:v>-8.0927799999999994E-2</c:v>
                </c:pt>
                <c:pt idx="34671">
                  <c:v>-8.1212300000000001E-2</c:v>
                </c:pt>
                <c:pt idx="34672">
                  <c:v>-8.1557699999999997E-2</c:v>
                </c:pt>
                <c:pt idx="34673">
                  <c:v>-8.1961400000000004E-2</c:v>
                </c:pt>
                <c:pt idx="34674">
                  <c:v>-8.2420599999999997E-2</c:v>
                </c:pt>
                <c:pt idx="34675">
                  <c:v>-8.2932900000000004E-2</c:v>
                </c:pt>
                <c:pt idx="34676">
                  <c:v>-8.3497299999999997E-2</c:v>
                </c:pt>
                <c:pt idx="34677">
                  <c:v>-8.4114300000000003E-2</c:v>
                </c:pt>
                <c:pt idx="34678">
                  <c:v>-8.4784600000000002E-2</c:v>
                </c:pt>
                <c:pt idx="34679">
                  <c:v>-8.5507799999999995E-2</c:v>
                </c:pt>
                <c:pt idx="34680">
                  <c:v>-8.6283899999999997E-2</c:v>
                </c:pt>
                <c:pt idx="34681">
                  <c:v>-8.7113700000000002E-2</c:v>
                </c:pt>
                <c:pt idx="34682">
                  <c:v>-8.7998900000000005E-2</c:v>
                </c:pt>
                <c:pt idx="34683">
                  <c:v>-8.8940699999999998E-2</c:v>
                </c:pt>
                <c:pt idx="34684">
                  <c:v>-8.9940800000000001E-2</c:v>
                </c:pt>
                <c:pt idx="34685">
                  <c:v>-9.1000700000000004E-2</c:v>
                </c:pt>
                <c:pt idx="34686">
                  <c:v>-9.2119699999999999E-2</c:v>
                </c:pt>
                <c:pt idx="34687">
                  <c:v>-9.3295000000000003E-2</c:v>
                </c:pt>
                <c:pt idx="34688">
                  <c:v>-9.4522999999999996E-2</c:v>
                </c:pt>
                <c:pt idx="34689">
                  <c:v>-9.58006E-2</c:v>
                </c:pt>
                <c:pt idx="34690">
                  <c:v>-9.7125000000000003E-2</c:v>
                </c:pt>
                <c:pt idx="34691">
                  <c:v>-9.84931E-2</c:v>
                </c:pt>
                <c:pt idx="34692">
                  <c:v>-9.9901699999999996E-2</c:v>
                </c:pt>
                <c:pt idx="34693">
                  <c:v>-0.10134899999999999</c:v>
                </c:pt>
                <c:pt idx="34694">
                  <c:v>-0.10283100000000001</c:v>
                </c:pt>
                <c:pt idx="34695">
                  <c:v>-0.10434599999999999</c:v>
                </c:pt>
                <c:pt idx="34696">
                  <c:v>-0.105892</c:v>
                </c:pt>
                <c:pt idx="34697">
                  <c:v>-0.107463</c:v>
                </c:pt>
                <c:pt idx="34698">
                  <c:v>-0.109057</c:v>
                </c:pt>
                <c:pt idx="34699">
                  <c:v>-0.110669</c:v>
                </c:pt>
                <c:pt idx="34700">
                  <c:v>-0.112298</c:v>
                </c:pt>
                <c:pt idx="34701">
                  <c:v>-0.113941</c:v>
                </c:pt>
                <c:pt idx="34702">
                  <c:v>-0.115596</c:v>
                </c:pt>
                <c:pt idx="34703">
                  <c:v>-0.117261</c:v>
                </c:pt>
                <c:pt idx="34704">
                  <c:v>-0.118934</c:v>
                </c:pt>
                <c:pt idx="34705">
                  <c:v>-0.120614</c:v>
                </c:pt>
                <c:pt idx="34706">
                  <c:v>-0.122298</c:v>
                </c:pt>
                <c:pt idx="34707">
                  <c:v>-0.123985</c:v>
                </c:pt>
                <c:pt idx="34708">
                  <c:v>-0.12567200000000001</c:v>
                </c:pt>
                <c:pt idx="34709">
                  <c:v>-0.127355</c:v>
                </c:pt>
                <c:pt idx="34710">
                  <c:v>-0.12903300000000001</c:v>
                </c:pt>
                <c:pt idx="34711">
                  <c:v>-0.13070200000000001</c:v>
                </c:pt>
                <c:pt idx="34712">
                  <c:v>-0.13236000000000001</c:v>
                </c:pt>
                <c:pt idx="34713">
                  <c:v>-0.13400300000000001</c:v>
                </c:pt>
                <c:pt idx="34714">
                  <c:v>-0.135629</c:v>
                </c:pt>
                <c:pt idx="34715">
                  <c:v>-0.13722999999999999</c:v>
                </c:pt>
                <c:pt idx="34716">
                  <c:v>-0.13880400000000001</c:v>
                </c:pt>
                <c:pt idx="34717">
                  <c:v>-0.140346</c:v>
                </c:pt>
                <c:pt idx="34718">
                  <c:v>-0.14185600000000001</c:v>
                </c:pt>
                <c:pt idx="34719">
                  <c:v>-0.14333299999999999</c:v>
                </c:pt>
                <c:pt idx="34720">
                  <c:v>-0.14477699999999999</c:v>
                </c:pt>
                <c:pt idx="34721">
                  <c:v>-0.14618500000000001</c:v>
                </c:pt>
                <c:pt idx="34722">
                  <c:v>-0.14755499999999999</c:v>
                </c:pt>
                <c:pt idx="34723">
                  <c:v>-0.14888499999999999</c:v>
                </c:pt>
                <c:pt idx="34724">
                  <c:v>-0.150172</c:v>
                </c:pt>
                <c:pt idx="34725">
                  <c:v>-0.15141199999999999</c:v>
                </c:pt>
                <c:pt idx="34726">
                  <c:v>-0.15260099999999999</c:v>
                </c:pt>
                <c:pt idx="34727">
                  <c:v>-0.15373500000000001</c:v>
                </c:pt>
                <c:pt idx="34728">
                  <c:v>-0.15481400000000001</c:v>
                </c:pt>
                <c:pt idx="34729">
                  <c:v>-0.155837</c:v>
                </c:pt>
                <c:pt idx="34730">
                  <c:v>-0.156805</c:v>
                </c:pt>
                <c:pt idx="34731">
                  <c:v>-0.157716</c:v>
                </c:pt>
                <c:pt idx="34732">
                  <c:v>-0.15856300000000001</c:v>
                </c:pt>
                <c:pt idx="34733">
                  <c:v>-0.15934000000000001</c:v>
                </c:pt>
                <c:pt idx="34734">
                  <c:v>-0.16004699999999999</c:v>
                </c:pt>
                <c:pt idx="34735">
                  <c:v>-0.16068199999999999</c:v>
                </c:pt>
                <c:pt idx="34736">
                  <c:v>-0.161244</c:v>
                </c:pt>
                <c:pt idx="34737">
                  <c:v>-0.16173499999999999</c:v>
                </c:pt>
                <c:pt idx="34738">
                  <c:v>-0.16215499999999999</c:v>
                </c:pt>
                <c:pt idx="34739">
                  <c:v>-0.16250400000000001</c:v>
                </c:pt>
                <c:pt idx="34740">
                  <c:v>-0.162776</c:v>
                </c:pt>
                <c:pt idx="34741">
                  <c:v>-0.162967</c:v>
                </c:pt>
                <c:pt idx="34742">
                  <c:v>-0.16308</c:v>
                </c:pt>
                <c:pt idx="34743">
                  <c:v>-0.16311600000000001</c:v>
                </c:pt>
                <c:pt idx="34744">
                  <c:v>-0.16308</c:v>
                </c:pt>
                <c:pt idx="34745">
                  <c:v>-0.16297</c:v>
                </c:pt>
                <c:pt idx="34746">
                  <c:v>-0.16278300000000001</c:v>
                </c:pt>
                <c:pt idx="34747">
                  <c:v>-0.162519</c:v>
                </c:pt>
                <c:pt idx="34748">
                  <c:v>-0.16217599999999999</c:v>
                </c:pt>
                <c:pt idx="34749">
                  <c:v>-0.16175300000000001</c:v>
                </c:pt>
                <c:pt idx="34750">
                  <c:v>-0.161249</c:v>
                </c:pt>
                <c:pt idx="34751">
                  <c:v>-0.160666</c:v>
                </c:pt>
                <c:pt idx="34752">
                  <c:v>-0.16000500000000001</c:v>
                </c:pt>
                <c:pt idx="34753">
                  <c:v>-0.15926899999999999</c:v>
                </c:pt>
                <c:pt idx="34754">
                  <c:v>-0.15845999999999999</c:v>
                </c:pt>
                <c:pt idx="34755">
                  <c:v>-0.157579</c:v>
                </c:pt>
                <c:pt idx="34756">
                  <c:v>-0.15662499999999999</c:v>
                </c:pt>
                <c:pt idx="34757">
                  <c:v>-0.15559999999999999</c:v>
                </c:pt>
                <c:pt idx="34758">
                  <c:v>-0.154506</c:v>
                </c:pt>
                <c:pt idx="34759">
                  <c:v>-0.15334200000000001</c:v>
                </c:pt>
                <c:pt idx="34760">
                  <c:v>-0.15210599999999999</c:v>
                </c:pt>
                <c:pt idx="34761">
                  <c:v>-0.15079899999999999</c:v>
                </c:pt>
                <c:pt idx="34762">
                  <c:v>-0.149423</c:v>
                </c:pt>
                <c:pt idx="34763">
                  <c:v>-0.147978</c:v>
                </c:pt>
                <c:pt idx="34764">
                  <c:v>-0.14646700000000001</c:v>
                </c:pt>
                <c:pt idx="34765">
                  <c:v>-0.14489099999999999</c:v>
                </c:pt>
                <c:pt idx="34766">
                  <c:v>-0.14325299999999999</c:v>
                </c:pt>
                <c:pt idx="34767">
                  <c:v>-0.14155200000000001</c:v>
                </c:pt>
                <c:pt idx="34768">
                  <c:v>-0.139793</c:v>
                </c:pt>
                <c:pt idx="34769">
                  <c:v>-0.13797599999999999</c:v>
                </c:pt>
                <c:pt idx="34770">
                  <c:v>-0.136103</c:v>
                </c:pt>
                <c:pt idx="34771">
                  <c:v>-0.13417399999999999</c:v>
                </c:pt>
                <c:pt idx="34772">
                  <c:v>-0.132193</c:v>
                </c:pt>
                <c:pt idx="34773">
                  <c:v>-0.130162</c:v>
                </c:pt>
                <c:pt idx="34774">
                  <c:v>-0.128084</c:v>
                </c:pt>
                <c:pt idx="34775">
                  <c:v>-0.12595899999999999</c:v>
                </c:pt>
                <c:pt idx="34776">
                  <c:v>-0.12379</c:v>
                </c:pt>
                <c:pt idx="34777">
                  <c:v>-0.121577</c:v>
                </c:pt>
                <c:pt idx="34778">
                  <c:v>-0.11932</c:v>
                </c:pt>
                <c:pt idx="34779">
                  <c:v>-0.117023</c:v>
                </c:pt>
                <c:pt idx="34780">
                  <c:v>-0.114687</c:v>
                </c:pt>
                <c:pt idx="34781">
                  <c:v>-0.112314</c:v>
                </c:pt>
                <c:pt idx="34782">
                  <c:v>-0.109907</c:v>
                </c:pt>
                <c:pt idx="34783">
                  <c:v>-0.107469</c:v>
                </c:pt>
                <c:pt idx="34784">
                  <c:v>-0.105001</c:v>
                </c:pt>
                <c:pt idx="34785">
                  <c:v>-0.102505</c:v>
                </c:pt>
                <c:pt idx="34786">
                  <c:v>-9.9982000000000001E-2</c:v>
                </c:pt>
                <c:pt idx="34787">
                  <c:v>-9.7433599999999995E-2</c:v>
                </c:pt>
                <c:pt idx="34788">
                  <c:v>-9.4861100000000004E-2</c:v>
                </c:pt>
                <c:pt idx="34789">
                  <c:v>-9.2265399999999997E-2</c:v>
                </c:pt>
                <c:pt idx="34790">
                  <c:v>-8.9647900000000003E-2</c:v>
                </c:pt>
                <c:pt idx="34791">
                  <c:v>-8.7011099999999994E-2</c:v>
                </c:pt>
                <c:pt idx="34792">
                  <c:v>-8.43584E-2</c:v>
                </c:pt>
                <c:pt idx="34793">
                  <c:v>-8.1692100000000004E-2</c:v>
                </c:pt>
                <c:pt idx="34794">
                  <c:v>-7.9014299999999996E-2</c:v>
                </c:pt>
                <c:pt idx="34795">
                  <c:v>-7.6327300000000001E-2</c:v>
                </c:pt>
                <c:pt idx="34796">
                  <c:v>-7.3632799999999998E-2</c:v>
                </c:pt>
                <c:pt idx="34797">
                  <c:v>-7.0932899999999993E-2</c:v>
                </c:pt>
                <c:pt idx="34798">
                  <c:v>-6.8229899999999996E-2</c:v>
                </c:pt>
                <c:pt idx="34799">
                  <c:v>-6.5526000000000001E-2</c:v>
                </c:pt>
                <c:pt idx="34800">
                  <c:v>-6.2823400000000001E-2</c:v>
                </c:pt>
                <c:pt idx="34801">
                  <c:v>-6.0123500000000003E-2</c:v>
                </c:pt>
                <c:pt idx="34802">
                  <c:v>-5.7427899999999997E-2</c:v>
                </c:pt>
                <c:pt idx="34803">
                  <c:v>-5.4738700000000001E-2</c:v>
                </c:pt>
                <c:pt idx="34804">
                  <c:v>-5.2057600000000002E-2</c:v>
                </c:pt>
                <c:pt idx="34805">
                  <c:v>-4.9386300000000001E-2</c:v>
                </c:pt>
                <c:pt idx="34806">
                  <c:v>-4.6726499999999997E-2</c:v>
                </c:pt>
                <c:pt idx="34807">
                  <c:v>-4.4079899999999998E-2</c:v>
                </c:pt>
                <c:pt idx="34808">
                  <c:v>-4.1447999999999999E-2</c:v>
                </c:pt>
                <c:pt idx="34809">
                  <c:v>-3.8832800000000001E-2</c:v>
                </c:pt>
                <c:pt idx="34810">
                  <c:v>-3.6235799999999999E-2</c:v>
                </c:pt>
                <c:pt idx="34811">
                  <c:v>-3.3657899999999998E-2</c:v>
                </c:pt>
                <c:pt idx="34812">
                  <c:v>-3.1099100000000001E-2</c:v>
                </c:pt>
                <c:pt idx="34813">
                  <c:v>-2.85604E-2</c:v>
                </c:pt>
                <c:pt idx="34814">
                  <c:v>-2.60425E-2</c:v>
                </c:pt>
                <c:pt idx="34815">
                  <c:v>-2.3546500000000001E-2</c:v>
                </c:pt>
                <c:pt idx="34816">
                  <c:v>-2.1073600000000001E-2</c:v>
                </c:pt>
                <c:pt idx="34817">
                  <c:v>-1.8625900000000001E-2</c:v>
                </c:pt>
                <c:pt idx="34818">
                  <c:v>-1.6205000000000001E-2</c:v>
                </c:pt>
                <c:pt idx="34819">
                  <c:v>-1.38114E-2</c:v>
                </c:pt>
                <c:pt idx="34820">
                  <c:v>-1.1445200000000001E-2</c:v>
                </c:pt>
                <c:pt idx="34821" formatCode="0.00E+00">
                  <c:v>-9.1071099999999999E-3</c:v>
                </c:pt>
                <c:pt idx="34822" formatCode="0.00E+00">
                  <c:v>-6.7983799999999997E-3</c:v>
                </c:pt>
                <c:pt idx="34823" formatCode="0.00E+00">
                  <c:v>-4.5206600000000001E-3</c:v>
                </c:pt>
                <c:pt idx="34824" formatCode="0.00E+00">
                  <c:v>-2.2754799999999999E-3</c:v>
                </c:pt>
                <c:pt idx="34825" formatCode="0.00E+00">
                  <c:v>-6.4202999999999995E-5</c:v>
                </c:pt>
                <c:pt idx="34826" formatCode="0.00E+00">
                  <c:v>2.1118899999999999E-3</c:v>
                </c:pt>
                <c:pt idx="34827" formatCode="0.00E+00">
                  <c:v>4.2518E-3</c:v>
                </c:pt>
                <c:pt idx="34828" formatCode="0.00E+00">
                  <c:v>6.3547600000000001E-3</c:v>
                </c:pt>
                <c:pt idx="34829" formatCode="0.00E+00">
                  <c:v>8.4201199999999997E-3</c:v>
                </c:pt>
                <c:pt idx="34830">
                  <c:v>1.04472E-2</c:v>
                </c:pt>
                <c:pt idx="34831">
                  <c:v>1.2435699999999999E-2</c:v>
                </c:pt>
                <c:pt idx="34832">
                  <c:v>1.4386299999999999E-2</c:v>
                </c:pt>
                <c:pt idx="34833">
                  <c:v>1.6299899999999999E-2</c:v>
                </c:pt>
                <c:pt idx="34834">
                  <c:v>1.8176100000000001E-2</c:v>
                </c:pt>
                <c:pt idx="34835">
                  <c:v>2.0013599999999999E-2</c:v>
                </c:pt>
                <c:pt idx="34836">
                  <c:v>2.18122E-2</c:v>
                </c:pt>
                <c:pt idx="34837">
                  <c:v>2.3572200000000001E-2</c:v>
                </c:pt>
                <c:pt idx="34838">
                  <c:v>2.5294000000000001E-2</c:v>
                </c:pt>
                <c:pt idx="34839">
                  <c:v>2.6977399999999999E-2</c:v>
                </c:pt>
                <c:pt idx="34840">
                  <c:v>2.8622100000000001E-2</c:v>
                </c:pt>
                <c:pt idx="34841">
                  <c:v>3.02277E-2</c:v>
                </c:pt>
                <c:pt idx="34842">
                  <c:v>3.1794099999999999E-2</c:v>
                </c:pt>
                <c:pt idx="34843">
                  <c:v>3.3321400000000001E-2</c:v>
                </c:pt>
                <c:pt idx="34844">
                  <c:v>3.4809300000000001E-2</c:v>
                </c:pt>
                <c:pt idx="34845">
                  <c:v>3.6257600000000001E-2</c:v>
                </c:pt>
                <c:pt idx="34846">
                  <c:v>3.7666100000000001E-2</c:v>
                </c:pt>
                <c:pt idx="34847">
                  <c:v>3.9035199999999999E-2</c:v>
                </c:pt>
                <c:pt idx="34848">
                  <c:v>4.0365199999999997E-2</c:v>
                </c:pt>
                <c:pt idx="34849">
                  <c:v>4.1657199999999998E-2</c:v>
                </c:pt>
                <c:pt idx="34850">
                  <c:v>4.29123E-2</c:v>
                </c:pt>
                <c:pt idx="34851">
                  <c:v>4.4131499999999997E-2</c:v>
                </c:pt>
                <c:pt idx="34852">
                  <c:v>4.5315300000000003E-2</c:v>
                </c:pt>
                <c:pt idx="34853">
                  <c:v>4.6463699999999997E-2</c:v>
                </c:pt>
                <c:pt idx="34854">
                  <c:v>4.7577000000000001E-2</c:v>
                </c:pt>
                <c:pt idx="34855">
                  <c:v>4.8655299999999999E-2</c:v>
                </c:pt>
                <c:pt idx="34856">
                  <c:v>4.9698600000000002E-2</c:v>
                </c:pt>
                <c:pt idx="34857">
                  <c:v>5.0706800000000003E-2</c:v>
                </c:pt>
                <c:pt idx="34858">
                  <c:v>5.1679999999999997E-2</c:v>
                </c:pt>
                <c:pt idx="34859">
                  <c:v>5.2618600000000001E-2</c:v>
                </c:pt>
                <c:pt idx="34860">
                  <c:v>5.3522899999999998E-2</c:v>
                </c:pt>
                <c:pt idx="34861">
                  <c:v>5.4393299999999999E-2</c:v>
                </c:pt>
                <c:pt idx="34862">
                  <c:v>5.5230300000000003E-2</c:v>
                </c:pt>
                <c:pt idx="34863">
                  <c:v>5.6034399999999998E-2</c:v>
                </c:pt>
                <c:pt idx="34864">
                  <c:v>5.6806099999999998E-2</c:v>
                </c:pt>
                <c:pt idx="34865">
                  <c:v>5.7546199999999999E-2</c:v>
                </c:pt>
                <c:pt idx="34866">
                  <c:v>5.8255599999999998E-2</c:v>
                </c:pt>
                <c:pt idx="34867">
                  <c:v>5.8935300000000003E-2</c:v>
                </c:pt>
                <c:pt idx="34868">
                  <c:v>5.9585899999999997E-2</c:v>
                </c:pt>
                <c:pt idx="34869">
                  <c:v>6.0207499999999997E-2</c:v>
                </c:pt>
                <c:pt idx="34870">
                  <c:v>6.0799300000000001E-2</c:v>
                </c:pt>
                <c:pt idx="34871">
                  <c:v>6.1361199999999998E-2</c:v>
                </c:pt>
                <c:pt idx="34872">
                  <c:v>6.1894100000000001E-2</c:v>
                </c:pt>
                <c:pt idx="34873">
                  <c:v>6.2399200000000002E-2</c:v>
                </c:pt>
                <c:pt idx="34874">
                  <c:v>6.2877000000000002E-2</c:v>
                </c:pt>
                <c:pt idx="34875">
                  <c:v>6.3328300000000004E-2</c:v>
                </c:pt>
                <c:pt idx="34876">
                  <c:v>6.3753900000000002E-2</c:v>
                </c:pt>
                <c:pt idx="34877">
                  <c:v>6.4154799999999998E-2</c:v>
                </c:pt>
                <c:pt idx="34878">
                  <c:v>6.4531599999999995E-2</c:v>
                </c:pt>
                <c:pt idx="34879">
                  <c:v>6.4884600000000001E-2</c:v>
                </c:pt>
                <c:pt idx="34880">
                  <c:v>6.52147E-2</c:v>
                </c:pt>
                <c:pt idx="34881">
                  <c:v>6.5522499999999997E-2</c:v>
                </c:pt>
                <c:pt idx="34882">
                  <c:v>6.5808199999999997E-2</c:v>
                </c:pt>
                <c:pt idx="34883">
                  <c:v>6.6072000000000006E-2</c:v>
                </c:pt>
                <c:pt idx="34884">
                  <c:v>6.6314399999999996E-2</c:v>
                </c:pt>
                <c:pt idx="34885">
                  <c:v>6.6536700000000004E-2</c:v>
                </c:pt>
                <c:pt idx="34886">
                  <c:v>6.6739999999999994E-2</c:v>
                </c:pt>
                <c:pt idx="34887">
                  <c:v>6.6924499999999998E-2</c:v>
                </c:pt>
                <c:pt idx="34888">
                  <c:v>6.7090899999999995E-2</c:v>
                </c:pt>
                <c:pt idx="34889">
                  <c:v>6.7239699999999999E-2</c:v>
                </c:pt>
                <c:pt idx="34890">
                  <c:v>6.7371399999999998E-2</c:v>
                </c:pt>
                <c:pt idx="34891">
                  <c:v>6.7486099999999993E-2</c:v>
                </c:pt>
                <c:pt idx="34892">
                  <c:v>6.7583900000000002E-2</c:v>
                </c:pt>
                <c:pt idx="34893">
                  <c:v>6.7665000000000003E-2</c:v>
                </c:pt>
                <c:pt idx="34894">
                  <c:v>6.7729899999999996E-2</c:v>
                </c:pt>
                <c:pt idx="34895">
                  <c:v>6.7778699999999997E-2</c:v>
                </c:pt>
                <c:pt idx="34896">
                  <c:v>6.7811700000000003E-2</c:v>
                </c:pt>
                <c:pt idx="34897">
                  <c:v>6.7828899999999998E-2</c:v>
                </c:pt>
                <c:pt idx="34898">
                  <c:v>6.7830500000000002E-2</c:v>
                </c:pt>
                <c:pt idx="34899">
                  <c:v>6.7816799999999997E-2</c:v>
                </c:pt>
                <c:pt idx="34900">
                  <c:v>6.7788600000000004E-2</c:v>
                </c:pt>
                <c:pt idx="34901">
                  <c:v>6.7746200000000006E-2</c:v>
                </c:pt>
                <c:pt idx="34902">
                  <c:v>6.7689799999999994E-2</c:v>
                </c:pt>
                <c:pt idx="34903">
                  <c:v>6.7619799999999994E-2</c:v>
                </c:pt>
                <c:pt idx="34904">
                  <c:v>6.7536299999999994E-2</c:v>
                </c:pt>
                <c:pt idx="34905">
                  <c:v>6.7439399999999997E-2</c:v>
                </c:pt>
                <c:pt idx="34906">
                  <c:v>6.7329E-2</c:v>
                </c:pt>
                <c:pt idx="34907">
                  <c:v>6.7205899999999999E-2</c:v>
                </c:pt>
                <c:pt idx="34908">
                  <c:v>6.7070699999999997E-2</c:v>
                </c:pt>
                <c:pt idx="34909">
                  <c:v>6.6923899999999995E-2</c:v>
                </c:pt>
                <c:pt idx="34910">
                  <c:v>6.6765099999999994E-2</c:v>
                </c:pt>
                <c:pt idx="34911">
                  <c:v>6.6593899999999998E-2</c:v>
                </c:pt>
                <c:pt idx="34912">
                  <c:v>6.6409700000000002E-2</c:v>
                </c:pt>
                <c:pt idx="34913">
                  <c:v>6.6212199999999999E-2</c:v>
                </c:pt>
                <c:pt idx="34914">
                  <c:v>6.6001299999999999E-2</c:v>
                </c:pt>
                <c:pt idx="34915">
                  <c:v>6.5776399999999999E-2</c:v>
                </c:pt>
                <c:pt idx="34916">
                  <c:v>6.5537100000000001E-2</c:v>
                </c:pt>
                <c:pt idx="34917">
                  <c:v>6.5283800000000003E-2</c:v>
                </c:pt>
                <c:pt idx="34918">
                  <c:v>6.5017199999999997E-2</c:v>
                </c:pt>
                <c:pt idx="34919">
                  <c:v>6.47374E-2</c:v>
                </c:pt>
                <c:pt idx="34920">
                  <c:v>6.4444299999999996E-2</c:v>
                </c:pt>
                <c:pt idx="34921">
                  <c:v>6.4137799999999995E-2</c:v>
                </c:pt>
                <c:pt idx="34922">
                  <c:v>6.3818200000000005E-2</c:v>
                </c:pt>
                <c:pt idx="34923">
                  <c:v>6.3485799999999995E-2</c:v>
                </c:pt>
                <c:pt idx="34924">
                  <c:v>6.3140699999999994E-2</c:v>
                </c:pt>
                <c:pt idx="34925">
                  <c:v>6.2782599999999994E-2</c:v>
                </c:pt>
                <c:pt idx="34926">
                  <c:v>6.2411300000000003E-2</c:v>
                </c:pt>
                <c:pt idx="34927">
                  <c:v>6.20268E-2</c:v>
                </c:pt>
                <c:pt idx="34928">
                  <c:v>6.16289E-2</c:v>
                </c:pt>
                <c:pt idx="34929">
                  <c:v>6.1217399999999998E-2</c:v>
                </c:pt>
                <c:pt idx="34930">
                  <c:v>6.0791699999999997E-2</c:v>
                </c:pt>
                <c:pt idx="34931">
                  <c:v>6.0351700000000001E-2</c:v>
                </c:pt>
                <c:pt idx="34932">
                  <c:v>5.9897100000000002E-2</c:v>
                </c:pt>
                <c:pt idx="34933">
                  <c:v>5.9427399999999998E-2</c:v>
                </c:pt>
                <c:pt idx="34934">
                  <c:v>5.8942099999999997E-2</c:v>
                </c:pt>
                <c:pt idx="34935">
                  <c:v>5.8440699999999998E-2</c:v>
                </c:pt>
                <c:pt idx="34936">
                  <c:v>5.7923599999999999E-2</c:v>
                </c:pt>
                <c:pt idx="34937">
                  <c:v>5.7391200000000003E-2</c:v>
                </c:pt>
                <c:pt idx="34938">
                  <c:v>5.6844100000000002E-2</c:v>
                </c:pt>
                <c:pt idx="34939">
                  <c:v>5.6282600000000002E-2</c:v>
                </c:pt>
                <c:pt idx="34940">
                  <c:v>5.5706499999999999E-2</c:v>
                </c:pt>
                <c:pt idx="34941">
                  <c:v>5.5115699999999997E-2</c:v>
                </c:pt>
                <c:pt idx="34942">
                  <c:v>5.45099E-2</c:v>
                </c:pt>
                <c:pt idx="34943">
                  <c:v>5.3888800000000001E-2</c:v>
                </c:pt>
                <c:pt idx="34944">
                  <c:v>5.3252099999999997E-2</c:v>
                </c:pt>
                <c:pt idx="34945">
                  <c:v>5.2599699999999999E-2</c:v>
                </c:pt>
                <c:pt idx="34946">
                  <c:v>5.1931600000000001E-2</c:v>
                </c:pt>
                <c:pt idx="34947">
                  <c:v>5.1247599999999997E-2</c:v>
                </c:pt>
                <c:pt idx="34948">
                  <c:v>5.0547500000000002E-2</c:v>
                </c:pt>
                <c:pt idx="34949">
                  <c:v>4.9831500000000001E-2</c:v>
                </c:pt>
                <c:pt idx="34950">
                  <c:v>4.9099700000000003E-2</c:v>
                </c:pt>
                <c:pt idx="34951">
                  <c:v>4.8352399999999997E-2</c:v>
                </c:pt>
                <c:pt idx="34952">
                  <c:v>4.7590399999999998E-2</c:v>
                </c:pt>
                <c:pt idx="34953">
                  <c:v>4.6814500000000002E-2</c:v>
                </c:pt>
                <c:pt idx="34954">
                  <c:v>4.6025000000000003E-2</c:v>
                </c:pt>
                <c:pt idx="34955">
                  <c:v>4.52223E-2</c:v>
                </c:pt>
                <c:pt idx="34956">
                  <c:v>4.4406800000000003E-2</c:v>
                </c:pt>
                <c:pt idx="34957">
                  <c:v>4.3577999999999999E-2</c:v>
                </c:pt>
                <c:pt idx="34958">
                  <c:v>4.2734500000000002E-2</c:v>
                </c:pt>
                <c:pt idx="34959">
                  <c:v>4.1876200000000002E-2</c:v>
                </c:pt>
                <c:pt idx="34960">
                  <c:v>4.1004100000000002E-2</c:v>
                </c:pt>
                <c:pt idx="34961">
                  <c:v>4.0119200000000001E-2</c:v>
                </c:pt>
                <c:pt idx="34962">
                  <c:v>3.9222600000000003E-2</c:v>
                </c:pt>
                <c:pt idx="34963">
                  <c:v>3.8315000000000002E-2</c:v>
                </c:pt>
                <c:pt idx="34964">
                  <c:v>3.7397100000000003E-2</c:v>
                </c:pt>
                <c:pt idx="34965">
                  <c:v>3.6469599999999998E-2</c:v>
                </c:pt>
                <c:pt idx="34966">
                  <c:v>3.5533299999999997E-2</c:v>
                </c:pt>
                <c:pt idx="34967">
                  <c:v>3.4589399999999999E-2</c:v>
                </c:pt>
                <c:pt idx="34968">
                  <c:v>3.36394E-2</c:v>
                </c:pt>
                <c:pt idx="34969">
                  <c:v>3.2683999999999998E-2</c:v>
                </c:pt>
                <c:pt idx="34970">
                  <c:v>3.1723300000000003E-2</c:v>
                </c:pt>
                <c:pt idx="34971">
                  <c:v>3.07576E-2</c:v>
                </c:pt>
                <c:pt idx="34972">
                  <c:v>2.9787899999999999E-2</c:v>
                </c:pt>
                <c:pt idx="34973">
                  <c:v>2.8815400000000001E-2</c:v>
                </c:pt>
                <c:pt idx="34974">
                  <c:v>2.7841299999999999E-2</c:v>
                </c:pt>
                <c:pt idx="34975">
                  <c:v>2.68668E-2</c:v>
                </c:pt>
                <c:pt idx="34976">
                  <c:v>2.5893300000000001E-2</c:v>
                </c:pt>
                <c:pt idx="34977">
                  <c:v>2.4922400000000001E-2</c:v>
                </c:pt>
                <c:pt idx="34978">
                  <c:v>2.3955400000000002E-2</c:v>
                </c:pt>
                <c:pt idx="34979">
                  <c:v>2.2993199999999998E-2</c:v>
                </c:pt>
                <c:pt idx="34980">
                  <c:v>2.20371E-2</c:v>
                </c:pt>
                <c:pt idx="34981">
                  <c:v>2.1087999999999999E-2</c:v>
                </c:pt>
                <c:pt idx="34982">
                  <c:v>2.0146899999999999E-2</c:v>
                </c:pt>
                <c:pt idx="34983">
                  <c:v>1.9214700000000001E-2</c:v>
                </c:pt>
                <c:pt idx="34984">
                  <c:v>1.8292200000000002E-2</c:v>
                </c:pt>
                <c:pt idx="34985">
                  <c:v>1.73805E-2</c:v>
                </c:pt>
                <c:pt idx="34986">
                  <c:v>1.64814E-2</c:v>
                </c:pt>
                <c:pt idx="34987">
                  <c:v>1.5596799999999999E-2</c:v>
                </c:pt>
                <c:pt idx="34988">
                  <c:v>1.4728400000000001E-2</c:v>
                </c:pt>
                <c:pt idx="34989">
                  <c:v>1.3878100000000001E-2</c:v>
                </c:pt>
                <c:pt idx="34990">
                  <c:v>1.30475E-2</c:v>
                </c:pt>
                <c:pt idx="34991">
                  <c:v>1.22381E-2</c:v>
                </c:pt>
                <c:pt idx="34992">
                  <c:v>1.14512E-2</c:v>
                </c:pt>
                <c:pt idx="34993">
                  <c:v>1.0688400000000001E-2</c:v>
                </c:pt>
                <c:pt idx="34994" formatCode="0.00E+00">
                  <c:v>9.9513099999999997E-3</c:v>
                </c:pt>
                <c:pt idx="34995" formatCode="0.00E+00">
                  <c:v>9.2420499999999999E-3</c:v>
                </c:pt>
                <c:pt idx="34996" formatCode="0.00E+00">
                  <c:v>8.5626799999999996E-3</c:v>
                </c:pt>
                <c:pt idx="34997" formatCode="0.00E+00">
                  <c:v>7.91473E-3</c:v>
                </c:pt>
                <c:pt idx="34998" formatCode="0.00E+00">
                  <c:v>7.2988599999999999E-3</c:v>
                </c:pt>
                <c:pt idx="34999" formatCode="0.00E+00">
                  <c:v>6.7154700000000003E-3</c:v>
                </c:pt>
                <c:pt idx="35000" formatCode="0.00E+00">
                  <c:v>6.1655900000000003E-3</c:v>
                </c:pt>
                <c:pt idx="35001" formatCode="0.00E+00">
                  <c:v>5.6507800000000002E-3</c:v>
                </c:pt>
                <c:pt idx="35002" formatCode="0.00E+00">
                  <c:v>5.1721600000000003E-3</c:v>
                </c:pt>
                <c:pt idx="35003" formatCode="0.00E+00">
                  <c:v>4.7304799999999996E-3</c:v>
                </c:pt>
                <c:pt idx="35004" formatCode="0.00E+00">
                  <c:v>4.3271500000000001E-3</c:v>
                </c:pt>
                <c:pt idx="35005" formatCode="0.00E+00">
                  <c:v>3.96437E-3</c:v>
                </c:pt>
                <c:pt idx="35006" formatCode="0.00E+00">
                  <c:v>3.64417E-3</c:v>
                </c:pt>
                <c:pt idx="35007" formatCode="0.00E+00">
                  <c:v>3.36776E-3</c:v>
                </c:pt>
                <c:pt idx="35008" formatCode="0.00E+00">
                  <c:v>3.1361700000000002E-3</c:v>
                </c:pt>
                <c:pt idx="35009" formatCode="0.00E+00">
                  <c:v>2.9508899999999998E-3</c:v>
                </c:pt>
                <c:pt idx="35010" formatCode="0.00E+00">
                  <c:v>2.81395E-3</c:v>
                </c:pt>
                <c:pt idx="35011" formatCode="0.00E+00">
                  <c:v>2.7272300000000002E-3</c:v>
                </c:pt>
                <c:pt idx="35012" formatCode="0.00E+00">
                  <c:v>2.6918799999999998E-3</c:v>
                </c:pt>
                <c:pt idx="35013" formatCode="0.00E+00">
                  <c:v>2.7087499999999998E-3</c:v>
                </c:pt>
                <c:pt idx="35014" formatCode="0.00E+00">
                  <c:v>2.7792200000000002E-3</c:v>
                </c:pt>
                <c:pt idx="35015" formatCode="0.00E+00">
                  <c:v>2.9047500000000002E-3</c:v>
                </c:pt>
                <c:pt idx="35016" formatCode="0.00E+00">
                  <c:v>3.0859099999999999E-3</c:v>
                </c:pt>
                <c:pt idx="35017" formatCode="0.00E+00">
                  <c:v>3.3228699999999999E-3</c:v>
                </c:pt>
                <c:pt idx="35018" formatCode="0.00E+00">
                  <c:v>3.61613E-3</c:v>
                </c:pt>
                <c:pt idx="35019" formatCode="0.00E+00">
                  <c:v>3.9663800000000003E-3</c:v>
                </c:pt>
                <c:pt idx="35020" formatCode="0.00E+00">
                  <c:v>4.3741099999999996E-3</c:v>
                </c:pt>
                <c:pt idx="35021" formatCode="0.00E+00">
                  <c:v>4.8398699999999996E-3</c:v>
                </c:pt>
                <c:pt idx="35022" formatCode="0.00E+00">
                  <c:v>5.3642999999999998E-3</c:v>
                </c:pt>
                <c:pt idx="35023" formatCode="0.00E+00">
                  <c:v>5.9480899999999996E-3</c:v>
                </c:pt>
                <c:pt idx="35024" formatCode="0.00E+00">
                  <c:v>6.5922200000000002E-3</c:v>
                </c:pt>
                <c:pt idx="35025" formatCode="0.00E+00">
                  <c:v>7.2980700000000003E-3</c:v>
                </c:pt>
                <c:pt idx="35026" formatCode="0.00E+00">
                  <c:v>8.0667699999999991E-3</c:v>
                </c:pt>
                <c:pt idx="35027" formatCode="0.00E+00">
                  <c:v>8.8986699999999992E-3</c:v>
                </c:pt>
                <c:pt idx="35028" formatCode="0.00E+00">
                  <c:v>9.7939700000000008E-3</c:v>
                </c:pt>
                <c:pt idx="35029">
                  <c:v>1.0753199999999999E-2</c:v>
                </c:pt>
                <c:pt idx="35030">
                  <c:v>1.1776699999999999E-2</c:v>
                </c:pt>
                <c:pt idx="35031">
                  <c:v>1.28643E-2</c:v>
                </c:pt>
                <c:pt idx="35032">
                  <c:v>1.4015400000000001E-2</c:v>
                </c:pt>
                <c:pt idx="35033">
                  <c:v>1.52298E-2</c:v>
                </c:pt>
                <c:pt idx="35034">
                  <c:v>1.6507000000000001E-2</c:v>
                </c:pt>
                <c:pt idx="35035">
                  <c:v>1.78467E-2</c:v>
                </c:pt>
                <c:pt idx="35036">
                  <c:v>1.9248600000000001E-2</c:v>
                </c:pt>
                <c:pt idx="35037">
                  <c:v>2.0711799999999999E-2</c:v>
                </c:pt>
                <c:pt idx="35038">
                  <c:v>2.2235700000000001E-2</c:v>
                </c:pt>
                <c:pt idx="35039">
                  <c:v>2.38202E-2</c:v>
                </c:pt>
                <c:pt idx="35040">
                  <c:v>2.54652E-2</c:v>
                </c:pt>
                <c:pt idx="35041">
                  <c:v>2.7170400000000001E-2</c:v>
                </c:pt>
                <c:pt idx="35042">
                  <c:v>2.89349E-2</c:v>
                </c:pt>
                <c:pt idx="35043">
                  <c:v>3.07581E-2</c:v>
                </c:pt>
                <c:pt idx="35044">
                  <c:v>3.2638899999999998E-2</c:v>
                </c:pt>
                <c:pt idx="35045">
                  <c:v>3.4574899999999999E-2</c:v>
                </c:pt>
                <c:pt idx="35046">
                  <c:v>3.6562600000000001E-2</c:v>
                </c:pt>
                <c:pt idx="35047">
                  <c:v>3.8599300000000003E-2</c:v>
                </c:pt>
                <c:pt idx="35048">
                  <c:v>4.06836E-2</c:v>
                </c:pt>
                <c:pt idx="35049">
                  <c:v>4.2815199999999998E-2</c:v>
                </c:pt>
                <c:pt idx="35050">
                  <c:v>4.49938E-2</c:v>
                </c:pt>
                <c:pt idx="35051">
                  <c:v>4.72179E-2</c:v>
                </c:pt>
                <c:pt idx="35052">
                  <c:v>4.9485300000000003E-2</c:v>
                </c:pt>
                <c:pt idx="35053">
                  <c:v>5.1793899999999997E-2</c:v>
                </c:pt>
                <c:pt idx="35054">
                  <c:v>5.4142299999999997E-2</c:v>
                </c:pt>
                <c:pt idx="35055">
                  <c:v>5.65294E-2</c:v>
                </c:pt>
                <c:pt idx="35056">
                  <c:v>5.8953999999999999E-2</c:v>
                </c:pt>
                <c:pt idx="35057">
                  <c:v>6.1413599999999999E-2</c:v>
                </c:pt>
                <c:pt idx="35058">
                  <c:v>6.3905199999999995E-2</c:v>
                </c:pt>
                <c:pt idx="35059">
                  <c:v>6.6425899999999996E-2</c:v>
                </c:pt>
                <c:pt idx="35060">
                  <c:v>6.8972699999999998E-2</c:v>
                </c:pt>
                <c:pt idx="35061">
                  <c:v>7.1542400000000006E-2</c:v>
                </c:pt>
                <c:pt idx="35062">
                  <c:v>7.4131699999999995E-2</c:v>
                </c:pt>
                <c:pt idx="35063">
                  <c:v>7.6737799999999995E-2</c:v>
                </c:pt>
                <c:pt idx="35064">
                  <c:v>7.9357999999999998E-2</c:v>
                </c:pt>
                <c:pt idx="35065">
                  <c:v>8.1989900000000004E-2</c:v>
                </c:pt>
                <c:pt idx="35066">
                  <c:v>8.4631300000000007E-2</c:v>
                </c:pt>
                <c:pt idx="35067">
                  <c:v>8.7279399999999993E-2</c:v>
                </c:pt>
                <c:pt idx="35068">
                  <c:v>8.9931300000000006E-2</c:v>
                </c:pt>
                <c:pt idx="35069">
                  <c:v>9.2584399999999997E-2</c:v>
                </c:pt>
                <c:pt idx="35070">
                  <c:v>9.5235399999999998E-2</c:v>
                </c:pt>
                <c:pt idx="35071">
                  <c:v>9.7880099999999998E-2</c:v>
                </c:pt>
                <c:pt idx="35072">
                  <c:v>0.10051400000000001</c:v>
                </c:pt>
                <c:pt idx="35073">
                  <c:v>0.103134</c:v>
                </c:pt>
                <c:pt idx="35074">
                  <c:v>0.105735</c:v>
                </c:pt>
                <c:pt idx="35075">
                  <c:v>0.10831499999999999</c:v>
                </c:pt>
                <c:pt idx="35076">
                  <c:v>0.11087</c:v>
                </c:pt>
                <c:pt idx="35077">
                  <c:v>0.113398</c:v>
                </c:pt>
                <c:pt idx="35078">
                  <c:v>0.115898</c:v>
                </c:pt>
                <c:pt idx="35079">
                  <c:v>0.118367</c:v>
                </c:pt>
                <c:pt idx="35080">
                  <c:v>0.12080200000000001</c:v>
                </c:pt>
                <c:pt idx="35081">
                  <c:v>0.1232</c:v>
                </c:pt>
                <c:pt idx="35082">
                  <c:v>0.125556</c:v>
                </c:pt>
                <c:pt idx="35083">
                  <c:v>0.12786900000000001</c:v>
                </c:pt>
                <c:pt idx="35084">
                  <c:v>0.130136</c:v>
                </c:pt>
                <c:pt idx="35085">
                  <c:v>0.132355</c:v>
                </c:pt>
                <c:pt idx="35086">
                  <c:v>0.13452</c:v>
                </c:pt>
                <c:pt idx="35087">
                  <c:v>0.136631</c:v>
                </c:pt>
                <c:pt idx="35088">
                  <c:v>0.138684</c:v>
                </c:pt>
                <c:pt idx="35089">
                  <c:v>0.140677</c:v>
                </c:pt>
                <c:pt idx="35090">
                  <c:v>0.14260800000000001</c:v>
                </c:pt>
                <c:pt idx="35091">
                  <c:v>0.14447299999999999</c:v>
                </c:pt>
                <c:pt idx="35092">
                  <c:v>0.14627000000000001</c:v>
                </c:pt>
                <c:pt idx="35093">
                  <c:v>0.14799599999999999</c:v>
                </c:pt>
                <c:pt idx="35094">
                  <c:v>0.14965000000000001</c:v>
                </c:pt>
                <c:pt idx="35095">
                  <c:v>0.151228</c:v>
                </c:pt>
                <c:pt idx="35096">
                  <c:v>0.152727</c:v>
                </c:pt>
                <c:pt idx="35097">
                  <c:v>0.154144</c:v>
                </c:pt>
                <c:pt idx="35098">
                  <c:v>0.15547900000000001</c:v>
                </c:pt>
                <c:pt idx="35099">
                  <c:v>0.15672800000000001</c:v>
                </c:pt>
                <c:pt idx="35100">
                  <c:v>0.157891</c:v>
                </c:pt>
                <c:pt idx="35101">
                  <c:v>0.158966</c:v>
                </c:pt>
                <c:pt idx="35102">
                  <c:v>0.15995000000000001</c:v>
                </c:pt>
                <c:pt idx="35103">
                  <c:v>0.16084200000000001</c:v>
                </c:pt>
                <c:pt idx="35104">
                  <c:v>0.161638</c:v>
                </c:pt>
                <c:pt idx="35105">
                  <c:v>0.16233600000000001</c:v>
                </c:pt>
                <c:pt idx="35106">
                  <c:v>0.162934</c:v>
                </c:pt>
                <c:pt idx="35107">
                  <c:v>0.16342999999999999</c:v>
                </c:pt>
                <c:pt idx="35108">
                  <c:v>0.163823</c:v>
                </c:pt>
                <c:pt idx="35109">
                  <c:v>0.164109</c:v>
                </c:pt>
                <c:pt idx="35110">
                  <c:v>0.16428899999999999</c:v>
                </c:pt>
                <c:pt idx="35111">
                  <c:v>0.16436000000000001</c:v>
                </c:pt>
                <c:pt idx="35112">
                  <c:v>0.164322</c:v>
                </c:pt>
                <c:pt idx="35113">
                  <c:v>0.16417399999999999</c:v>
                </c:pt>
                <c:pt idx="35114">
                  <c:v>0.16391800000000001</c:v>
                </c:pt>
                <c:pt idx="35115">
                  <c:v>0.163551</c:v>
                </c:pt>
                <c:pt idx="35116">
                  <c:v>0.163074</c:v>
                </c:pt>
                <c:pt idx="35117">
                  <c:v>0.16248799999999999</c:v>
                </c:pt>
                <c:pt idx="35118">
                  <c:v>0.16179499999999999</c:v>
                </c:pt>
                <c:pt idx="35119">
                  <c:v>0.160996</c:v>
                </c:pt>
                <c:pt idx="35120">
                  <c:v>0.16009000000000001</c:v>
                </c:pt>
                <c:pt idx="35121">
                  <c:v>0.159079</c:v>
                </c:pt>
                <c:pt idx="35122">
                  <c:v>0.15796199999999999</c:v>
                </c:pt>
                <c:pt idx="35123">
                  <c:v>0.15674099999999999</c:v>
                </c:pt>
                <c:pt idx="35124">
                  <c:v>0.155418</c:v>
                </c:pt>
                <c:pt idx="35125">
                  <c:v>0.15399199999999999</c:v>
                </c:pt>
                <c:pt idx="35126">
                  <c:v>0.15246699999999999</c:v>
                </c:pt>
                <c:pt idx="35127">
                  <c:v>0.15084400000000001</c:v>
                </c:pt>
                <c:pt idx="35128">
                  <c:v>0.14912600000000001</c:v>
                </c:pt>
                <c:pt idx="35129">
                  <c:v>0.147315</c:v>
                </c:pt>
                <c:pt idx="35130">
                  <c:v>0.14541200000000001</c:v>
                </c:pt>
                <c:pt idx="35131">
                  <c:v>0.14342199999999999</c:v>
                </c:pt>
                <c:pt idx="35132">
                  <c:v>0.141349</c:v>
                </c:pt>
                <c:pt idx="35133">
                  <c:v>0.13919400000000001</c:v>
                </c:pt>
                <c:pt idx="35134">
                  <c:v>0.136957</c:v>
                </c:pt>
                <c:pt idx="35135">
                  <c:v>0.13463800000000001</c:v>
                </c:pt>
                <c:pt idx="35136">
                  <c:v>0.132242</c:v>
                </c:pt>
                <c:pt idx="35137">
                  <c:v>0.129773</c:v>
                </c:pt>
                <c:pt idx="35138">
                  <c:v>0.12723699999999999</c:v>
                </c:pt>
                <c:pt idx="35139">
                  <c:v>0.12463399999999999</c:v>
                </c:pt>
                <c:pt idx="35140">
                  <c:v>0.121966</c:v>
                </c:pt>
                <c:pt idx="35141">
                  <c:v>0.119238</c:v>
                </c:pt>
                <c:pt idx="35142">
                  <c:v>0.116455</c:v>
                </c:pt>
                <c:pt idx="35143">
                  <c:v>0.113622</c:v>
                </c:pt>
                <c:pt idx="35144">
                  <c:v>0.11074199999999999</c:v>
                </c:pt>
                <c:pt idx="35145">
                  <c:v>0.107821</c:v>
                </c:pt>
                <c:pt idx="35146">
                  <c:v>0.104863</c:v>
                </c:pt>
                <c:pt idx="35147">
                  <c:v>0.10187</c:v>
                </c:pt>
                <c:pt idx="35148">
                  <c:v>9.8843500000000001E-2</c:v>
                </c:pt>
                <c:pt idx="35149">
                  <c:v>9.5785999999999996E-2</c:v>
                </c:pt>
                <c:pt idx="35150">
                  <c:v>9.2702099999999996E-2</c:v>
                </c:pt>
                <c:pt idx="35151">
                  <c:v>8.9596800000000004E-2</c:v>
                </c:pt>
                <c:pt idx="35152">
                  <c:v>8.6474400000000007E-2</c:v>
                </c:pt>
                <c:pt idx="35153">
                  <c:v>8.3339300000000005E-2</c:v>
                </c:pt>
                <c:pt idx="35154">
                  <c:v>8.0195699999999995E-2</c:v>
                </c:pt>
                <c:pt idx="35155">
                  <c:v>7.7047599999999994E-2</c:v>
                </c:pt>
                <c:pt idx="35156">
                  <c:v>7.3900599999999997E-2</c:v>
                </c:pt>
                <c:pt idx="35157">
                  <c:v>7.0760600000000007E-2</c:v>
                </c:pt>
                <c:pt idx="35158">
                  <c:v>6.7631499999999997E-2</c:v>
                </c:pt>
                <c:pt idx="35159">
                  <c:v>6.4514600000000005E-2</c:v>
                </c:pt>
                <c:pt idx="35160">
                  <c:v>6.1411399999999998E-2</c:v>
                </c:pt>
                <c:pt idx="35161">
                  <c:v>5.8325799999999997E-2</c:v>
                </c:pt>
                <c:pt idx="35162">
                  <c:v>5.5261699999999997E-2</c:v>
                </c:pt>
                <c:pt idx="35163">
                  <c:v>5.2222699999999997E-2</c:v>
                </c:pt>
                <c:pt idx="35164">
                  <c:v>4.92123E-2</c:v>
                </c:pt>
                <c:pt idx="35165">
                  <c:v>4.6235699999999998E-2</c:v>
                </c:pt>
                <c:pt idx="35166">
                  <c:v>4.3298099999999999E-2</c:v>
                </c:pt>
                <c:pt idx="35167">
                  <c:v>4.0403500000000002E-2</c:v>
                </c:pt>
                <c:pt idx="35168">
                  <c:v>3.7553400000000001E-2</c:v>
                </c:pt>
                <c:pt idx="35169">
                  <c:v>3.4749099999999998E-2</c:v>
                </c:pt>
                <c:pt idx="35170">
                  <c:v>3.1993599999999997E-2</c:v>
                </c:pt>
                <c:pt idx="35171">
                  <c:v>2.9291500000000002E-2</c:v>
                </c:pt>
                <c:pt idx="35172">
                  <c:v>2.66459E-2</c:v>
                </c:pt>
                <c:pt idx="35173">
                  <c:v>2.4059199999999999E-2</c:v>
                </c:pt>
                <c:pt idx="35174">
                  <c:v>2.15348E-2</c:v>
                </c:pt>
                <c:pt idx="35175">
                  <c:v>1.9077400000000001E-2</c:v>
                </c:pt>
                <c:pt idx="35176">
                  <c:v>1.6690699999999999E-2</c:v>
                </c:pt>
                <c:pt idx="35177">
                  <c:v>1.4375600000000001E-2</c:v>
                </c:pt>
                <c:pt idx="35178">
                  <c:v>1.2131400000000001E-2</c:v>
                </c:pt>
                <c:pt idx="35179" formatCode="0.00E+00">
                  <c:v>9.9586099999999997E-3</c:v>
                </c:pt>
                <c:pt idx="35180" formatCode="0.00E+00">
                  <c:v>7.8592699999999998E-3</c:v>
                </c:pt>
                <c:pt idx="35181" formatCode="0.00E+00">
                  <c:v>5.8363599999999996E-3</c:v>
                </c:pt>
                <c:pt idx="35182" formatCode="0.00E+00">
                  <c:v>3.8920700000000001E-3</c:v>
                </c:pt>
                <c:pt idx="35183" formatCode="0.00E+00">
                  <c:v>2.0263099999999999E-3</c:v>
                </c:pt>
                <c:pt idx="35184" formatCode="0.00E+00">
                  <c:v>2.37684E-4</c:v>
                </c:pt>
                <c:pt idx="35185" formatCode="0.00E+00">
                  <c:v>-1.4731900000000001E-3</c:v>
                </c:pt>
                <c:pt idx="35186" formatCode="0.00E+00">
                  <c:v>-3.1031100000000001E-3</c:v>
                </c:pt>
                <c:pt idx="35187" formatCode="0.00E+00">
                  <c:v>-4.6495499999999997E-3</c:v>
                </c:pt>
                <c:pt idx="35188" formatCode="0.00E+00">
                  <c:v>-6.11234E-3</c:v>
                </c:pt>
                <c:pt idx="35189" formatCode="0.00E+00">
                  <c:v>-7.4927700000000002E-3</c:v>
                </c:pt>
                <c:pt idx="35190" formatCode="0.00E+00">
                  <c:v>-8.7923199999999993E-3</c:v>
                </c:pt>
                <c:pt idx="35191">
                  <c:v>-1.0011600000000001E-2</c:v>
                </c:pt>
                <c:pt idx="35192">
                  <c:v>-1.11507E-2</c:v>
                </c:pt>
                <c:pt idx="35193">
                  <c:v>-1.2210199999999999E-2</c:v>
                </c:pt>
                <c:pt idx="35194">
                  <c:v>-1.3189899999999999E-2</c:v>
                </c:pt>
                <c:pt idx="35195">
                  <c:v>-1.40889E-2</c:v>
                </c:pt>
                <c:pt idx="35196">
                  <c:v>-1.49076E-2</c:v>
                </c:pt>
                <c:pt idx="35197">
                  <c:v>-1.56489E-2</c:v>
                </c:pt>
                <c:pt idx="35198">
                  <c:v>-1.63156E-2</c:v>
                </c:pt>
                <c:pt idx="35199">
                  <c:v>-1.6908200000000002E-2</c:v>
                </c:pt>
                <c:pt idx="35200">
                  <c:v>-1.7427000000000002E-2</c:v>
                </c:pt>
                <c:pt idx="35201">
                  <c:v>-1.7874399999999999E-2</c:v>
                </c:pt>
                <c:pt idx="35202">
                  <c:v>-1.82533E-2</c:v>
                </c:pt>
                <c:pt idx="35203">
                  <c:v>-1.85647E-2</c:v>
                </c:pt>
                <c:pt idx="35204">
                  <c:v>-1.8807500000000001E-2</c:v>
                </c:pt>
                <c:pt idx="35205">
                  <c:v>-1.8981399999999999E-2</c:v>
                </c:pt>
                <c:pt idx="35206">
                  <c:v>-1.9088000000000001E-2</c:v>
                </c:pt>
                <c:pt idx="35207">
                  <c:v>-1.91302E-2</c:v>
                </c:pt>
                <c:pt idx="35208">
                  <c:v>-1.9111400000000001E-2</c:v>
                </c:pt>
                <c:pt idx="35209">
                  <c:v>-1.9035199999999999E-2</c:v>
                </c:pt>
                <c:pt idx="35210">
                  <c:v>-1.89053E-2</c:v>
                </c:pt>
                <c:pt idx="35211">
                  <c:v>-1.87254E-2</c:v>
                </c:pt>
                <c:pt idx="35212">
                  <c:v>-1.8498899999999999E-2</c:v>
                </c:pt>
                <c:pt idx="35213">
                  <c:v>-1.8227199999999999E-2</c:v>
                </c:pt>
                <c:pt idx="35214">
                  <c:v>-1.7911099999999999E-2</c:v>
                </c:pt>
                <c:pt idx="35215">
                  <c:v>-1.7551600000000001E-2</c:v>
                </c:pt>
                <c:pt idx="35216">
                  <c:v>-1.7151300000000001E-2</c:v>
                </c:pt>
                <c:pt idx="35217">
                  <c:v>-1.6712399999999999E-2</c:v>
                </c:pt>
                <c:pt idx="35218">
                  <c:v>-1.6235099999999999E-2</c:v>
                </c:pt>
                <c:pt idx="35219">
                  <c:v>-1.57191E-2</c:v>
                </c:pt>
                <c:pt idx="35220">
                  <c:v>-1.51673E-2</c:v>
                </c:pt>
                <c:pt idx="35221">
                  <c:v>-1.45863E-2</c:v>
                </c:pt>
                <c:pt idx="35222">
                  <c:v>-1.39834E-2</c:v>
                </c:pt>
                <c:pt idx="35223">
                  <c:v>-1.3362799999999999E-2</c:v>
                </c:pt>
                <c:pt idx="35224">
                  <c:v>-1.2726899999999999E-2</c:v>
                </c:pt>
                <c:pt idx="35225">
                  <c:v>-1.20786E-2</c:v>
                </c:pt>
                <c:pt idx="35226">
                  <c:v>-1.14223E-2</c:v>
                </c:pt>
                <c:pt idx="35227">
                  <c:v>-1.07619E-2</c:v>
                </c:pt>
                <c:pt idx="35228">
                  <c:v>-1.01002E-2</c:v>
                </c:pt>
                <c:pt idx="35229" formatCode="0.00E+00">
                  <c:v>-9.4394400000000003E-3</c:v>
                </c:pt>
                <c:pt idx="35230" formatCode="0.00E+00">
                  <c:v>-8.7827100000000009E-3</c:v>
                </c:pt>
                <c:pt idx="35231" formatCode="0.00E+00">
                  <c:v>-8.1338399999999998E-3</c:v>
                </c:pt>
                <c:pt idx="35232" formatCode="0.00E+00">
                  <c:v>-7.4959099999999997E-3</c:v>
                </c:pt>
                <c:pt idx="35233" formatCode="0.00E+00">
                  <c:v>-6.8701200000000004E-3</c:v>
                </c:pt>
                <c:pt idx="35234" formatCode="0.00E+00">
                  <c:v>-6.2591399999999998E-3</c:v>
                </c:pt>
                <c:pt idx="35235" formatCode="0.00E+00">
                  <c:v>-5.6695599999999997E-3</c:v>
                </c:pt>
                <c:pt idx="35236" formatCode="0.00E+00">
                  <c:v>-5.1077800000000001E-3</c:v>
                </c:pt>
                <c:pt idx="35237" formatCode="0.00E+00">
                  <c:v>-4.57632E-3</c:v>
                </c:pt>
                <c:pt idx="35238" formatCode="0.00E+00">
                  <c:v>-4.07567E-3</c:v>
                </c:pt>
                <c:pt idx="35239" formatCode="0.00E+00">
                  <c:v>-3.6071100000000002E-3</c:v>
                </c:pt>
                <c:pt idx="35240" formatCode="0.00E+00">
                  <c:v>-3.1736300000000002E-3</c:v>
                </c:pt>
                <c:pt idx="35241" formatCode="0.00E+00">
                  <c:v>-2.7791500000000002E-3</c:v>
                </c:pt>
                <c:pt idx="35242" formatCode="0.00E+00">
                  <c:v>-2.4267199999999998E-3</c:v>
                </c:pt>
                <c:pt idx="35243" formatCode="0.00E+00">
                  <c:v>-2.1169100000000001E-3</c:v>
                </c:pt>
                <c:pt idx="35244" formatCode="0.00E+00">
                  <c:v>-1.84834E-3</c:v>
                </c:pt>
                <c:pt idx="35245" formatCode="0.00E+00">
                  <c:v>-1.62065E-3</c:v>
                </c:pt>
                <c:pt idx="35246" formatCode="0.00E+00">
                  <c:v>-1.4364200000000001E-3</c:v>
                </c:pt>
                <c:pt idx="35247" formatCode="0.00E+00">
                  <c:v>-1.2980299999999999E-3</c:v>
                </c:pt>
                <c:pt idx="35248" formatCode="0.00E+00">
                  <c:v>-1.2051200000000001E-3</c:v>
                </c:pt>
                <c:pt idx="35249" formatCode="0.00E+00">
                  <c:v>-1.15705E-3</c:v>
                </c:pt>
                <c:pt idx="35250" formatCode="0.00E+00">
                  <c:v>-1.1554099999999999E-3</c:v>
                </c:pt>
                <c:pt idx="35251" formatCode="0.00E+00">
                  <c:v>-1.2029499999999999E-3</c:v>
                </c:pt>
                <c:pt idx="35252" formatCode="0.00E+00">
                  <c:v>-1.3014000000000001E-3</c:v>
                </c:pt>
                <c:pt idx="35253" formatCode="0.00E+00">
                  <c:v>-1.45046E-3</c:v>
                </c:pt>
                <c:pt idx="35254" formatCode="0.00E+00">
                  <c:v>-1.64926E-3</c:v>
                </c:pt>
                <c:pt idx="35255" formatCode="0.00E+00">
                  <c:v>-1.89923E-3</c:v>
                </c:pt>
                <c:pt idx="35256" formatCode="0.00E+00">
                  <c:v>-2.2038299999999999E-3</c:v>
                </c:pt>
                <c:pt idx="35257" formatCode="0.00E+00">
                  <c:v>-2.5650299999999998E-3</c:v>
                </c:pt>
                <c:pt idx="35258" formatCode="0.00E+00">
                  <c:v>-2.9824299999999999E-3</c:v>
                </c:pt>
                <c:pt idx="35259" formatCode="0.00E+00">
                  <c:v>-3.4550700000000002E-3</c:v>
                </c:pt>
                <c:pt idx="35260" formatCode="0.00E+00">
                  <c:v>-3.9823000000000002E-3</c:v>
                </c:pt>
                <c:pt idx="35261" formatCode="0.00E+00">
                  <c:v>-4.5631400000000003E-3</c:v>
                </c:pt>
                <c:pt idx="35262" formatCode="0.00E+00">
                  <c:v>-5.1967100000000002E-3</c:v>
                </c:pt>
                <c:pt idx="35263" formatCode="0.00E+00">
                  <c:v>-5.88332E-3</c:v>
                </c:pt>
                <c:pt idx="35264" formatCode="0.00E+00">
                  <c:v>-6.6243400000000003E-3</c:v>
                </c:pt>
                <c:pt idx="35265" formatCode="0.00E+00">
                  <c:v>-7.4209100000000002E-3</c:v>
                </c:pt>
                <c:pt idx="35266" formatCode="0.00E+00">
                  <c:v>-8.2714999999999993E-3</c:v>
                </c:pt>
                <c:pt idx="35267" formatCode="0.00E+00">
                  <c:v>-9.1713000000000003E-3</c:v>
                </c:pt>
                <c:pt idx="35268">
                  <c:v>-1.01152E-2</c:v>
                </c:pt>
                <c:pt idx="35269">
                  <c:v>-1.1099899999999999E-2</c:v>
                </c:pt>
                <c:pt idx="35270">
                  <c:v>-1.2123E-2</c:v>
                </c:pt>
                <c:pt idx="35271">
                  <c:v>-1.3182900000000001E-2</c:v>
                </c:pt>
                <c:pt idx="35272">
                  <c:v>-1.42779E-2</c:v>
                </c:pt>
                <c:pt idx="35273">
                  <c:v>-1.54044E-2</c:v>
                </c:pt>
                <c:pt idx="35274">
                  <c:v>-1.6558099999999999E-2</c:v>
                </c:pt>
                <c:pt idx="35275">
                  <c:v>-1.77363E-2</c:v>
                </c:pt>
                <c:pt idx="35276">
                  <c:v>-1.8937599999999999E-2</c:v>
                </c:pt>
                <c:pt idx="35277">
                  <c:v>-2.0161200000000001E-2</c:v>
                </c:pt>
                <c:pt idx="35278">
                  <c:v>-2.14045E-2</c:v>
                </c:pt>
                <c:pt idx="35279">
                  <c:v>-2.2663699999999998E-2</c:v>
                </c:pt>
                <c:pt idx="35280">
                  <c:v>-2.3936300000000001E-2</c:v>
                </c:pt>
                <c:pt idx="35281">
                  <c:v>-2.5219399999999999E-2</c:v>
                </c:pt>
                <c:pt idx="35282">
                  <c:v>-2.6506999999999999E-2</c:v>
                </c:pt>
                <c:pt idx="35283">
                  <c:v>-2.7794900000000001E-2</c:v>
                </c:pt>
                <c:pt idx="35284">
                  <c:v>-2.9085099999999999E-2</c:v>
                </c:pt>
                <c:pt idx="35285">
                  <c:v>-3.0381600000000002E-2</c:v>
                </c:pt>
                <c:pt idx="35286">
                  <c:v>-3.1683500000000003E-2</c:v>
                </c:pt>
                <c:pt idx="35287">
                  <c:v>-3.2988499999999997E-2</c:v>
                </c:pt>
                <c:pt idx="35288">
                  <c:v>-3.4296800000000002E-2</c:v>
                </c:pt>
                <c:pt idx="35289">
                  <c:v>-3.56087E-2</c:v>
                </c:pt>
                <c:pt idx="35290">
                  <c:v>-3.6922400000000001E-2</c:v>
                </c:pt>
                <c:pt idx="35291">
                  <c:v>-3.82336E-2</c:v>
                </c:pt>
                <c:pt idx="35292">
                  <c:v>-3.9537799999999998E-2</c:v>
                </c:pt>
                <c:pt idx="35293">
                  <c:v>-4.0831899999999997E-2</c:v>
                </c:pt>
                <c:pt idx="35294">
                  <c:v>-4.2112900000000002E-2</c:v>
                </c:pt>
                <c:pt idx="35295">
                  <c:v>-4.33792E-2</c:v>
                </c:pt>
                <c:pt idx="35296">
                  <c:v>-4.4632499999999999E-2</c:v>
                </c:pt>
                <c:pt idx="35297">
                  <c:v>-4.5874999999999999E-2</c:v>
                </c:pt>
                <c:pt idx="35298">
                  <c:v>-4.7107299999999998E-2</c:v>
                </c:pt>
                <c:pt idx="35299">
                  <c:v>-4.83291E-2</c:v>
                </c:pt>
                <c:pt idx="35300">
                  <c:v>-4.9538199999999998E-2</c:v>
                </c:pt>
                <c:pt idx="35301">
                  <c:v>-5.0729999999999997E-2</c:v>
                </c:pt>
                <c:pt idx="35302">
                  <c:v>-5.1899899999999999E-2</c:v>
                </c:pt>
                <c:pt idx="35303">
                  <c:v>-5.30459E-2</c:v>
                </c:pt>
                <c:pt idx="35304">
                  <c:v>-5.4167600000000003E-2</c:v>
                </c:pt>
                <c:pt idx="35305">
                  <c:v>-5.5263300000000001E-2</c:v>
                </c:pt>
                <c:pt idx="35306">
                  <c:v>-5.6330699999999997E-2</c:v>
                </c:pt>
                <c:pt idx="35307">
                  <c:v>-5.7368200000000001E-2</c:v>
                </c:pt>
                <c:pt idx="35308">
                  <c:v>-5.8377699999999998E-2</c:v>
                </c:pt>
                <c:pt idx="35309">
                  <c:v>-5.9363199999999998E-2</c:v>
                </c:pt>
                <c:pt idx="35310">
                  <c:v>-6.0327199999999997E-2</c:v>
                </c:pt>
                <c:pt idx="35311">
                  <c:v>-6.1270400000000003E-2</c:v>
                </c:pt>
                <c:pt idx="35312">
                  <c:v>-6.2193699999999998E-2</c:v>
                </c:pt>
                <c:pt idx="35313">
                  <c:v>-6.3099100000000005E-2</c:v>
                </c:pt>
                <c:pt idx="35314">
                  <c:v>-6.3988799999999998E-2</c:v>
                </c:pt>
                <c:pt idx="35315">
                  <c:v>-6.4864199999999997E-2</c:v>
                </c:pt>
                <c:pt idx="35316">
                  <c:v>-6.5725900000000004E-2</c:v>
                </c:pt>
                <c:pt idx="35317">
                  <c:v>-6.6573400000000005E-2</c:v>
                </c:pt>
                <c:pt idx="35318">
                  <c:v>-6.7407099999999998E-2</c:v>
                </c:pt>
                <c:pt idx="35319">
                  <c:v>-6.8229300000000007E-2</c:v>
                </c:pt>
                <c:pt idx="35320">
                  <c:v>-6.9041000000000005E-2</c:v>
                </c:pt>
                <c:pt idx="35321">
                  <c:v>-6.9840200000000005E-2</c:v>
                </c:pt>
                <c:pt idx="35322">
                  <c:v>-7.0627400000000007E-2</c:v>
                </c:pt>
                <c:pt idx="35323">
                  <c:v>-7.1407700000000005E-2</c:v>
                </c:pt>
                <c:pt idx="35324">
                  <c:v>-7.21855E-2</c:v>
                </c:pt>
                <c:pt idx="35325">
                  <c:v>-7.29601E-2</c:v>
                </c:pt>
                <c:pt idx="35326">
                  <c:v>-7.37289E-2</c:v>
                </c:pt>
                <c:pt idx="35327">
                  <c:v>-7.4492100000000006E-2</c:v>
                </c:pt>
                <c:pt idx="35328">
                  <c:v>-7.5251799999999994E-2</c:v>
                </c:pt>
                <c:pt idx="35329">
                  <c:v>-7.6008800000000001E-2</c:v>
                </c:pt>
                <c:pt idx="35330">
                  <c:v>-7.6762700000000003E-2</c:v>
                </c:pt>
                <c:pt idx="35331">
                  <c:v>-7.7512999999999999E-2</c:v>
                </c:pt>
                <c:pt idx="35332">
                  <c:v>-7.8260300000000005E-2</c:v>
                </c:pt>
                <c:pt idx="35333">
                  <c:v>-7.9005599999999995E-2</c:v>
                </c:pt>
                <c:pt idx="35334">
                  <c:v>-7.9747200000000004E-2</c:v>
                </c:pt>
                <c:pt idx="35335">
                  <c:v>-8.0479099999999998E-2</c:v>
                </c:pt>
                <c:pt idx="35336">
                  <c:v>-8.1195199999999995E-2</c:v>
                </c:pt>
                <c:pt idx="35337">
                  <c:v>-8.1893800000000003E-2</c:v>
                </c:pt>
                <c:pt idx="35338">
                  <c:v>-8.2575999999999997E-2</c:v>
                </c:pt>
                <c:pt idx="35339">
                  <c:v>-8.3244700000000005E-2</c:v>
                </c:pt>
                <c:pt idx="35340">
                  <c:v>-8.3903599999999995E-2</c:v>
                </c:pt>
                <c:pt idx="35341">
                  <c:v>-8.4554099999999993E-2</c:v>
                </c:pt>
                <c:pt idx="35342">
                  <c:v>-8.5195499999999993E-2</c:v>
                </c:pt>
                <c:pt idx="35343">
                  <c:v>-8.5828500000000002E-2</c:v>
                </c:pt>
                <c:pt idx="35344">
                  <c:v>-8.64568E-2</c:v>
                </c:pt>
                <c:pt idx="35345">
                  <c:v>-8.7084300000000003E-2</c:v>
                </c:pt>
                <c:pt idx="35346">
                  <c:v>-8.7713399999999997E-2</c:v>
                </c:pt>
                <c:pt idx="35347">
                  <c:v>-8.8344699999999998E-2</c:v>
                </c:pt>
                <c:pt idx="35348">
                  <c:v>-8.8977600000000004E-2</c:v>
                </c:pt>
                <c:pt idx="35349">
                  <c:v>-8.96116E-2</c:v>
                </c:pt>
                <c:pt idx="35350">
                  <c:v>-9.0247999999999995E-2</c:v>
                </c:pt>
                <c:pt idx="35351">
                  <c:v>-9.0889999999999999E-2</c:v>
                </c:pt>
                <c:pt idx="35352">
                  <c:v>-9.1539999999999996E-2</c:v>
                </c:pt>
                <c:pt idx="35353">
                  <c:v>-9.2197699999999994E-2</c:v>
                </c:pt>
                <c:pt idx="35354">
                  <c:v>-9.2858899999999994E-2</c:v>
                </c:pt>
                <c:pt idx="35355">
                  <c:v>-9.3518299999999999E-2</c:v>
                </c:pt>
                <c:pt idx="35356">
                  <c:v>-9.4173000000000007E-2</c:v>
                </c:pt>
                <c:pt idx="35357">
                  <c:v>-9.4821500000000003E-2</c:v>
                </c:pt>
                <c:pt idx="35358">
                  <c:v>-9.5461199999999996E-2</c:v>
                </c:pt>
                <c:pt idx="35359">
                  <c:v>-9.6087800000000001E-2</c:v>
                </c:pt>
                <c:pt idx="35360">
                  <c:v>-9.6699300000000002E-2</c:v>
                </c:pt>
                <c:pt idx="35361">
                  <c:v>-9.7295800000000002E-2</c:v>
                </c:pt>
                <c:pt idx="35362">
                  <c:v>-9.7878300000000001E-2</c:v>
                </c:pt>
                <c:pt idx="35363">
                  <c:v>-9.8447199999999999E-2</c:v>
                </c:pt>
                <c:pt idx="35364">
                  <c:v>-9.9002599999999996E-2</c:v>
                </c:pt>
                <c:pt idx="35365">
                  <c:v>-9.9543400000000004E-2</c:v>
                </c:pt>
                <c:pt idx="35366">
                  <c:v>-0.100067</c:v>
                </c:pt>
                <c:pt idx="35367">
                  <c:v>-0.10057199999999999</c:v>
                </c:pt>
                <c:pt idx="35368">
                  <c:v>-0.10105699999999999</c:v>
                </c:pt>
                <c:pt idx="35369">
                  <c:v>-0.101519</c:v>
                </c:pt>
                <c:pt idx="35370">
                  <c:v>-0.101952</c:v>
                </c:pt>
                <c:pt idx="35371">
                  <c:v>-0.102356</c:v>
                </c:pt>
                <c:pt idx="35372">
                  <c:v>-0.10273500000000001</c:v>
                </c:pt>
                <c:pt idx="35373">
                  <c:v>-0.103093</c:v>
                </c:pt>
                <c:pt idx="35374">
                  <c:v>-0.103435</c:v>
                </c:pt>
                <c:pt idx="35375">
                  <c:v>-0.103765</c:v>
                </c:pt>
                <c:pt idx="35376">
                  <c:v>-0.104088</c:v>
                </c:pt>
                <c:pt idx="35377">
                  <c:v>-0.104408</c:v>
                </c:pt>
                <c:pt idx="35378">
                  <c:v>-0.10471999999999999</c:v>
                </c:pt>
                <c:pt idx="35379">
                  <c:v>-0.105021</c:v>
                </c:pt>
                <c:pt idx="35380">
                  <c:v>-0.105311</c:v>
                </c:pt>
                <c:pt idx="35381">
                  <c:v>-0.105588</c:v>
                </c:pt>
                <c:pt idx="35382">
                  <c:v>-0.105852</c:v>
                </c:pt>
                <c:pt idx="35383">
                  <c:v>-0.106105</c:v>
                </c:pt>
                <c:pt idx="35384">
                  <c:v>-0.106354</c:v>
                </c:pt>
                <c:pt idx="35385">
                  <c:v>-0.106603</c:v>
                </c:pt>
                <c:pt idx="35386">
                  <c:v>-0.106853</c:v>
                </c:pt>
                <c:pt idx="35387">
                  <c:v>-0.1071</c:v>
                </c:pt>
                <c:pt idx="35388">
                  <c:v>-0.107347</c:v>
                </c:pt>
                <c:pt idx="35389">
                  <c:v>-0.10759100000000001</c:v>
                </c:pt>
                <c:pt idx="35390">
                  <c:v>-0.107836</c:v>
                </c:pt>
                <c:pt idx="35391">
                  <c:v>-0.108081</c:v>
                </c:pt>
                <c:pt idx="35392">
                  <c:v>-0.10833</c:v>
                </c:pt>
                <c:pt idx="35393">
                  <c:v>-0.108587</c:v>
                </c:pt>
                <c:pt idx="35394">
                  <c:v>-0.10885400000000001</c:v>
                </c:pt>
                <c:pt idx="35395">
                  <c:v>-0.10913299999999999</c:v>
                </c:pt>
                <c:pt idx="35396">
                  <c:v>-0.10943</c:v>
                </c:pt>
                <c:pt idx="35397">
                  <c:v>-0.109752</c:v>
                </c:pt>
                <c:pt idx="35398">
                  <c:v>-0.11010200000000001</c:v>
                </c:pt>
                <c:pt idx="35399">
                  <c:v>-0.110481</c:v>
                </c:pt>
                <c:pt idx="35400">
                  <c:v>-0.11089</c:v>
                </c:pt>
                <c:pt idx="35401">
                  <c:v>-0.111333</c:v>
                </c:pt>
                <c:pt idx="35402">
                  <c:v>-0.111813</c:v>
                </c:pt>
                <c:pt idx="35403">
                  <c:v>-0.112333</c:v>
                </c:pt>
                <c:pt idx="35404">
                  <c:v>-0.11289100000000001</c:v>
                </c:pt>
                <c:pt idx="35405">
                  <c:v>-0.113487</c:v>
                </c:pt>
                <c:pt idx="35406">
                  <c:v>-0.114125</c:v>
                </c:pt>
                <c:pt idx="35407">
                  <c:v>-0.11481</c:v>
                </c:pt>
                <c:pt idx="35408">
                  <c:v>-0.115546</c:v>
                </c:pt>
                <c:pt idx="35409">
                  <c:v>-0.116332</c:v>
                </c:pt>
                <c:pt idx="35410">
                  <c:v>-0.117169</c:v>
                </c:pt>
                <c:pt idx="35411">
                  <c:v>-0.118064</c:v>
                </c:pt>
                <c:pt idx="35412">
                  <c:v>-0.119021</c:v>
                </c:pt>
                <c:pt idx="35413">
                  <c:v>-0.120043</c:v>
                </c:pt>
                <c:pt idx="35414">
                  <c:v>-0.12113</c:v>
                </c:pt>
                <c:pt idx="35415">
                  <c:v>-0.122284</c:v>
                </c:pt>
                <c:pt idx="35416">
                  <c:v>-0.123504</c:v>
                </c:pt>
                <c:pt idx="35417">
                  <c:v>-0.12479</c:v>
                </c:pt>
                <c:pt idx="35418">
                  <c:v>-0.126141</c:v>
                </c:pt>
                <c:pt idx="35419">
                  <c:v>-0.12756000000000001</c:v>
                </c:pt>
                <c:pt idx="35420">
                  <c:v>-0.129048</c:v>
                </c:pt>
                <c:pt idx="35421">
                  <c:v>-0.130603</c:v>
                </c:pt>
                <c:pt idx="35422">
                  <c:v>-0.132218</c:v>
                </c:pt>
                <c:pt idx="35423">
                  <c:v>-0.133881</c:v>
                </c:pt>
                <c:pt idx="35424">
                  <c:v>-0.13558799999999999</c:v>
                </c:pt>
                <c:pt idx="35425">
                  <c:v>-0.13733699999999999</c:v>
                </c:pt>
                <c:pt idx="35426">
                  <c:v>-0.139127</c:v>
                </c:pt>
                <c:pt idx="35427">
                  <c:v>-0.14096</c:v>
                </c:pt>
                <c:pt idx="35428">
                  <c:v>-0.14283399999999999</c:v>
                </c:pt>
                <c:pt idx="35429">
                  <c:v>-0.14474999999999999</c:v>
                </c:pt>
                <c:pt idx="35430">
                  <c:v>-0.146705</c:v>
                </c:pt>
                <c:pt idx="35431">
                  <c:v>-0.148701</c:v>
                </c:pt>
                <c:pt idx="35432">
                  <c:v>-0.15074299999999999</c:v>
                </c:pt>
                <c:pt idx="35433">
                  <c:v>-0.152836</c:v>
                </c:pt>
                <c:pt idx="35434">
                  <c:v>-0.15498200000000001</c:v>
                </c:pt>
                <c:pt idx="35435">
                  <c:v>-0.15718099999999999</c:v>
                </c:pt>
                <c:pt idx="35436">
                  <c:v>-0.15943199999999999</c:v>
                </c:pt>
                <c:pt idx="35437">
                  <c:v>-0.16173100000000001</c:v>
                </c:pt>
                <c:pt idx="35438">
                  <c:v>-0.164077</c:v>
                </c:pt>
                <c:pt idx="35439">
                  <c:v>-0.166466</c:v>
                </c:pt>
                <c:pt idx="35440">
                  <c:v>-0.16889299999999999</c:v>
                </c:pt>
                <c:pt idx="35441">
                  <c:v>-0.17135300000000001</c:v>
                </c:pt>
                <c:pt idx="35442">
                  <c:v>-0.173842</c:v>
                </c:pt>
                <c:pt idx="35443">
                  <c:v>-0.17635000000000001</c:v>
                </c:pt>
                <c:pt idx="35444">
                  <c:v>-0.178869</c:v>
                </c:pt>
                <c:pt idx="35445">
                  <c:v>-0.18138799999999999</c:v>
                </c:pt>
                <c:pt idx="35446">
                  <c:v>-0.183896</c:v>
                </c:pt>
                <c:pt idx="35447">
                  <c:v>-0.18638299999999999</c:v>
                </c:pt>
                <c:pt idx="35448">
                  <c:v>-0.18884400000000001</c:v>
                </c:pt>
                <c:pt idx="35449">
                  <c:v>-0.191276</c:v>
                </c:pt>
                <c:pt idx="35450">
                  <c:v>-0.19367999999999999</c:v>
                </c:pt>
                <c:pt idx="35451">
                  <c:v>-0.19605500000000001</c:v>
                </c:pt>
                <c:pt idx="35452">
                  <c:v>-0.19839599999999999</c:v>
                </c:pt>
                <c:pt idx="35453">
                  <c:v>-0.20069600000000001</c:v>
                </c:pt>
                <c:pt idx="35454">
                  <c:v>-0.20294899999999999</c:v>
                </c:pt>
                <c:pt idx="35455">
                  <c:v>-0.205148</c:v>
                </c:pt>
                <c:pt idx="35456">
                  <c:v>-0.207289</c:v>
                </c:pt>
                <c:pt idx="35457">
                  <c:v>-0.209367</c:v>
                </c:pt>
                <c:pt idx="35458">
                  <c:v>-0.21137900000000001</c:v>
                </c:pt>
                <c:pt idx="35459">
                  <c:v>-0.21332300000000001</c:v>
                </c:pt>
                <c:pt idx="35460">
                  <c:v>-0.2152</c:v>
                </c:pt>
                <c:pt idx="35461">
                  <c:v>-0.21701200000000001</c:v>
                </c:pt>
                <c:pt idx="35462">
                  <c:v>-0.21876200000000001</c:v>
                </c:pt>
                <c:pt idx="35463">
                  <c:v>-0.22044800000000001</c:v>
                </c:pt>
                <c:pt idx="35464">
                  <c:v>-0.22207099999999999</c:v>
                </c:pt>
                <c:pt idx="35465">
                  <c:v>-0.22362399999999999</c:v>
                </c:pt>
                <c:pt idx="35466">
                  <c:v>-0.22509999999999999</c:v>
                </c:pt>
                <c:pt idx="35467">
                  <c:v>-0.226492</c:v>
                </c:pt>
                <c:pt idx="35468">
                  <c:v>-0.227795</c:v>
                </c:pt>
                <c:pt idx="35469">
                  <c:v>-0.22900999999999999</c:v>
                </c:pt>
                <c:pt idx="35470">
                  <c:v>-0.23013500000000001</c:v>
                </c:pt>
                <c:pt idx="35471">
                  <c:v>-0.23116800000000001</c:v>
                </c:pt>
                <c:pt idx="35472">
                  <c:v>-0.23210700000000001</c:v>
                </c:pt>
                <c:pt idx="35473">
                  <c:v>-0.23294400000000001</c:v>
                </c:pt>
                <c:pt idx="35474">
                  <c:v>-0.23367299999999999</c:v>
                </c:pt>
                <c:pt idx="35475">
                  <c:v>-0.234291</c:v>
                </c:pt>
                <c:pt idx="35476">
                  <c:v>-0.23480200000000001</c:v>
                </c:pt>
                <c:pt idx="35477">
                  <c:v>-0.23521</c:v>
                </c:pt>
                <c:pt idx="35478">
                  <c:v>-0.235515</c:v>
                </c:pt>
                <c:pt idx="35479">
                  <c:v>-0.23572100000000001</c:v>
                </c:pt>
                <c:pt idx="35480">
                  <c:v>-0.23583100000000001</c:v>
                </c:pt>
                <c:pt idx="35481">
                  <c:v>-0.235849</c:v>
                </c:pt>
                <c:pt idx="35482">
                  <c:v>-0.23577400000000001</c:v>
                </c:pt>
                <c:pt idx="35483">
                  <c:v>-0.23560700000000001</c:v>
                </c:pt>
                <c:pt idx="35484">
                  <c:v>-0.23535400000000001</c:v>
                </c:pt>
                <c:pt idx="35485">
                  <c:v>-0.235018</c:v>
                </c:pt>
                <c:pt idx="35486">
                  <c:v>-0.234601</c:v>
                </c:pt>
                <c:pt idx="35487">
                  <c:v>-0.234099</c:v>
                </c:pt>
                <c:pt idx="35488">
                  <c:v>-0.233516</c:v>
                </c:pt>
                <c:pt idx="35489">
                  <c:v>-0.23285500000000001</c:v>
                </c:pt>
                <c:pt idx="35490">
                  <c:v>-0.23211699999999999</c:v>
                </c:pt>
                <c:pt idx="35491">
                  <c:v>-0.23130200000000001</c:v>
                </c:pt>
                <c:pt idx="35492">
                  <c:v>-0.23041</c:v>
                </c:pt>
                <c:pt idx="35493">
                  <c:v>-0.22944200000000001</c:v>
                </c:pt>
                <c:pt idx="35494">
                  <c:v>-0.22840199999999999</c:v>
                </c:pt>
                <c:pt idx="35495">
                  <c:v>-0.227298</c:v>
                </c:pt>
                <c:pt idx="35496">
                  <c:v>-0.226133</c:v>
                </c:pt>
                <c:pt idx="35497">
                  <c:v>-0.224912</c:v>
                </c:pt>
                <c:pt idx="35498">
                  <c:v>-0.22364300000000001</c:v>
                </c:pt>
                <c:pt idx="35499">
                  <c:v>-0.22233</c:v>
                </c:pt>
                <c:pt idx="35500">
                  <c:v>-0.22097700000000001</c:v>
                </c:pt>
                <c:pt idx="35501">
                  <c:v>-0.219586</c:v>
                </c:pt>
                <c:pt idx="35502">
                  <c:v>-0.21816199999999999</c:v>
                </c:pt>
                <c:pt idx="35503">
                  <c:v>-0.21670700000000001</c:v>
                </c:pt>
                <c:pt idx="35504">
                  <c:v>-0.215225</c:v>
                </c:pt>
                <c:pt idx="35505">
                  <c:v>-0.213724</c:v>
                </c:pt>
                <c:pt idx="35506">
                  <c:v>-0.21221000000000001</c:v>
                </c:pt>
                <c:pt idx="35507">
                  <c:v>-0.21068799999999999</c:v>
                </c:pt>
                <c:pt idx="35508">
                  <c:v>-0.20916199999999999</c:v>
                </c:pt>
                <c:pt idx="35509">
                  <c:v>-0.20763599999999999</c:v>
                </c:pt>
                <c:pt idx="35510">
                  <c:v>-0.20610999999999999</c:v>
                </c:pt>
                <c:pt idx="35511">
                  <c:v>-0.20458299999999999</c:v>
                </c:pt>
                <c:pt idx="35512">
                  <c:v>-0.20305799999999999</c:v>
                </c:pt>
                <c:pt idx="35513">
                  <c:v>-0.20153799999999999</c:v>
                </c:pt>
                <c:pt idx="35514">
                  <c:v>-0.20002500000000001</c:v>
                </c:pt>
                <c:pt idx="35515">
                  <c:v>-0.19852400000000001</c:v>
                </c:pt>
                <c:pt idx="35516">
                  <c:v>-0.197043</c:v>
                </c:pt>
                <c:pt idx="35517">
                  <c:v>-0.19558800000000001</c:v>
                </c:pt>
                <c:pt idx="35518">
                  <c:v>-0.194165</c:v>
                </c:pt>
                <c:pt idx="35519">
                  <c:v>-0.19278000000000001</c:v>
                </c:pt>
                <c:pt idx="35520">
                  <c:v>-0.191442</c:v>
                </c:pt>
                <c:pt idx="35521">
                  <c:v>-0.190163</c:v>
                </c:pt>
                <c:pt idx="35522">
                  <c:v>-0.18895000000000001</c:v>
                </c:pt>
                <c:pt idx="35523">
                  <c:v>-0.187807</c:v>
                </c:pt>
                <c:pt idx="35524">
                  <c:v>-0.18673400000000001</c:v>
                </c:pt>
                <c:pt idx="35525">
                  <c:v>-0.18572900000000001</c:v>
                </c:pt>
                <c:pt idx="35526">
                  <c:v>-0.18478700000000001</c:v>
                </c:pt>
                <c:pt idx="35527">
                  <c:v>-0.18391099999999999</c:v>
                </c:pt>
                <c:pt idx="35528">
                  <c:v>-0.18310999999999999</c:v>
                </c:pt>
                <c:pt idx="35529">
                  <c:v>-0.182395</c:v>
                </c:pt>
                <c:pt idx="35530">
                  <c:v>-0.18176999999999999</c:v>
                </c:pt>
                <c:pt idx="35531">
                  <c:v>-0.181225</c:v>
                </c:pt>
                <c:pt idx="35532">
                  <c:v>-0.180752</c:v>
                </c:pt>
                <c:pt idx="35533">
                  <c:v>-0.180344</c:v>
                </c:pt>
                <c:pt idx="35534">
                  <c:v>-0.17999799999999999</c:v>
                </c:pt>
                <c:pt idx="35535">
                  <c:v>-0.17970900000000001</c:v>
                </c:pt>
                <c:pt idx="35536">
                  <c:v>-0.179476</c:v>
                </c:pt>
                <c:pt idx="35537">
                  <c:v>-0.17930199999999999</c:v>
                </c:pt>
                <c:pt idx="35538">
                  <c:v>-0.17919199999999999</c:v>
                </c:pt>
                <c:pt idx="35539">
                  <c:v>-0.17915400000000001</c:v>
                </c:pt>
                <c:pt idx="35540">
                  <c:v>-0.17918899999999999</c:v>
                </c:pt>
                <c:pt idx="35541">
                  <c:v>-0.17929700000000001</c:v>
                </c:pt>
                <c:pt idx="35542">
                  <c:v>-0.179477</c:v>
                </c:pt>
                <c:pt idx="35543">
                  <c:v>-0.17972299999999999</c:v>
                </c:pt>
                <c:pt idx="35544">
                  <c:v>-0.180034</c:v>
                </c:pt>
                <c:pt idx="35545">
                  <c:v>-0.18040700000000001</c:v>
                </c:pt>
                <c:pt idx="35546">
                  <c:v>-0.180842</c:v>
                </c:pt>
                <c:pt idx="35547">
                  <c:v>-0.181337</c:v>
                </c:pt>
                <c:pt idx="35548">
                  <c:v>-0.181896</c:v>
                </c:pt>
                <c:pt idx="35549">
                  <c:v>-0.18252099999999999</c:v>
                </c:pt>
                <c:pt idx="35550">
                  <c:v>-0.18320900000000001</c:v>
                </c:pt>
                <c:pt idx="35551">
                  <c:v>-0.18395800000000001</c:v>
                </c:pt>
                <c:pt idx="35552">
                  <c:v>-0.18476000000000001</c:v>
                </c:pt>
                <c:pt idx="35553">
                  <c:v>-0.185609</c:v>
                </c:pt>
                <c:pt idx="35554">
                  <c:v>-0.186496</c:v>
                </c:pt>
                <c:pt idx="35555">
                  <c:v>-0.187415</c:v>
                </c:pt>
                <c:pt idx="35556">
                  <c:v>-0.18836800000000001</c:v>
                </c:pt>
                <c:pt idx="35557">
                  <c:v>-0.189357</c:v>
                </c:pt>
                <c:pt idx="35558">
                  <c:v>-0.190382</c:v>
                </c:pt>
                <c:pt idx="35559">
                  <c:v>-0.191437</c:v>
                </c:pt>
                <c:pt idx="35560">
                  <c:v>-0.19251099999999999</c:v>
                </c:pt>
                <c:pt idx="35561">
                  <c:v>-0.19359599999999999</c:v>
                </c:pt>
                <c:pt idx="35562">
                  <c:v>-0.194689</c:v>
                </c:pt>
                <c:pt idx="35563">
                  <c:v>-0.19579299999999999</c:v>
                </c:pt>
                <c:pt idx="35564">
                  <c:v>-0.196913</c:v>
                </c:pt>
                <c:pt idx="35565">
                  <c:v>-0.198048</c:v>
                </c:pt>
                <c:pt idx="35566">
                  <c:v>-0.19919500000000001</c:v>
                </c:pt>
                <c:pt idx="35567">
                  <c:v>-0.200351</c:v>
                </c:pt>
                <c:pt idx="35568">
                  <c:v>-0.201515</c:v>
                </c:pt>
                <c:pt idx="35569">
                  <c:v>-0.20268</c:v>
                </c:pt>
                <c:pt idx="35570">
                  <c:v>-0.20383599999999999</c:v>
                </c:pt>
                <c:pt idx="35571">
                  <c:v>-0.204981</c:v>
                </c:pt>
                <c:pt idx="35572">
                  <c:v>-0.20611699999999999</c:v>
                </c:pt>
                <c:pt idx="35573">
                  <c:v>-0.20724400000000001</c:v>
                </c:pt>
                <c:pt idx="35574">
                  <c:v>-0.20835699999999999</c:v>
                </c:pt>
                <c:pt idx="35575">
                  <c:v>-0.20945</c:v>
                </c:pt>
                <c:pt idx="35576">
                  <c:v>-0.21051500000000001</c:v>
                </c:pt>
                <c:pt idx="35577">
                  <c:v>-0.21154300000000001</c:v>
                </c:pt>
                <c:pt idx="35578">
                  <c:v>-0.21252699999999999</c:v>
                </c:pt>
                <c:pt idx="35579">
                  <c:v>-0.21346599999999999</c:v>
                </c:pt>
                <c:pt idx="35580">
                  <c:v>-0.21435899999999999</c:v>
                </c:pt>
                <c:pt idx="35581">
                  <c:v>-0.21520600000000001</c:v>
                </c:pt>
                <c:pt idx="35582">
                  <c:v>-0.216006</c:v>
                </c:pt>
                <c:pt idx="35583">
                  <c:v>-0.216756</c:v>
                </c:pt>
                <c:pt idx="35584">
                  <c:v>-0.21745300000000001</c:v>
                </c:pt>
                <c:pt idx="35585">
                  <c:v>-0.21809500000000001</c:v>
                </c:pt>
                <c:pt idx="35586">
                  <c:v>-0.21868199999999999</c:v>
                </c:pt>
                <c:pt idx="35587">
                  <c:v>-0.21920899999999999</c:v>
                </c:pt>
                <c:pt idx="35588">
                  <c:v>-0.21967100000000001</c:v>
                </c:pt>
                <c:pt idx="35589">
                  <c:v>-0.22006300000000001</c:v>
                </c:pt>
                <c:pt idx="35590">
                  <c:v>-0.220388</c:v>
                </c:pt>
                <c:pt idx="35591">
                  <c:v>-0.22064600000000001</c:v>
                </c:pt>
                <c:pt idx="35592">
                  <c:v>-0.22083800000000001</c:v>
                </c:pt>
                <c:pt idx="35593">
                  <c:v>-0.220966</c:v>
                </c:pt>
                <c:pt idx="35594">
                  <c:v>-0.221027</c:v>
                </c:pt>
                <c:pt idx="35595">
                  <c:v>-0.22101599999999999</c:v>
                </c:pt>
                <c:pt idx="35596">
                  <c:v>-0.22093099999999999</c:v>
                </c:pt>
                <c:pt idx="35597">
                  <c:v>-0.220771</c:v>
                </c:pt>
                <c:pt idx="35598">
                  <c:v>-0.22053500000000001</c:v>
                </c:pt>
                <c:pt idx="35599">
                  <c:v>-0.220224</c:v>
                </c:pt>
                <c:pt idx="35600">
                  <c:v>-0.21984100000000001</c:v>
                </c:pt>
                <c:pt idx="35601">
                  <c:v>-0.219386</c:v>
                </c:pt>
                <c:pt idx="35602">
                  <c:v>-0.218857</c:v>
                </c:pt>
                <c:pt idx="35603">
                  <c:v>-0.218255</c:v>
                </c:pt>
                <c:pt idx="35604">
                  <c:v>-0.217588</c:v>
                </c:pt>
                <c:pt idx="35605">
                  <c:v>-0.216859</c:v>
                </c:pt>
                <c:pt idx="35606">
                  <c:v>-0.21606700000000001</c:v>
                </c:pt>
                <c:pt idx="35607">
                  <c:v>-0.21521299999999999</c:v>
                </c:pt>
                <c:pt idx="35608">
                  <c:v>-0.21429899999999999</c:v>
                </c:pt>
                <c:pt idx="35609">
                  <c:v>-0.21332899999999999</c:v>
                </c:pt>
                <c:pt idx="35610">
                  <c:v>-0.21230499999999999</c:v>
                </c:pt>
                <c:pt idx="35611">
                  <c:v>-0.211227</c:v>
                </c:pt>
                <c:pt idx="35612">
                  <c:v>-0.210094</c:v>
                </c:pt>
                <c:pt idx="35613">
                  <c:v>-0.20890300000000001</c:v>
                </c:pt>
                <c:pt idx="35614">
                  <c:v>-0.207651</c:v>
                </c:pt>
                <c:pt idx="35615">
                  <c:v>-0.206344</c:v>
                </c:pt>
                <c:pt idx="35616">
                  <c:v>-0.20499400000000001</c:v>
                </c:pt>
                <c:pt idx="35617">
                  <c:v>-0.20360900000000001</c:v>
                </c:pt>
                <c:pt idx="35618">
                  <c:v>-0.20218900000000001</c:v>
                </c:pt>
                <c:pt idx="35619">
                  <c:v>-0.20072599999999999</c:v>
                </c:pt>
                <c:pt idx="35620">
                  <c:v>-0.199215</c:v>
                </c:pt>
                <c:pt idx="35621">
                  <c:v>-0.197657</c:v>
                </c:pt>
                <c:pt idx="35622">
                  <c:v>-0.19605800000000001</c:v>
                </c:pt>
                <c:pt idx="35623">
                  <c:v>-0.19442200000000001</c:v>
                </c:pt>
                <c:pt idx="35624">
                  <c:v>-0.19275300000000001</c:v>
                </c:pt>
                <c:pt idx="35625">
                  <c:v>-0.19105800000000001</c:v>
                </c:pt>
                <c:pt idx="35626">
                  <c:v>-0.18934899999999999</c:v>
                </c:pt>
                <c:pt idx="35627">
                  <c:v>-0.18763199999999999</c:v>
                </c:pt>
                <c:pt idx="35628">
                  <c:v>-0.18589800000000001</c:v>
                </c:pt>
                <c:pt idx="35629">
                  <c:v>-0.184141</c:v>
                </c:pt>
                <c:pt idx="35630">
                  <c:v>-0.18237999999999999</c:v>
                </c:pt>
                <c:pt idx="35631">
                  <c:v>-0.18062800000000001</c:v>
                </c:pt>
                <c:pt idx="35632">
                  <c:v>-0.17888200000000001</c:v>
                </c:pt>
                <c:pt idx="35633">
                  <c:v>-0.177145</c:v>
                </c:pt>
                <c:pt idx="35634">
                  <c:v>-0.175429</c:v>
                </c:pt>
                <c:pt idx="35635">
                  <c:v>-0.173738</c:v>
                </c:pt>
                <c:pt idx="35636">
                  <c:v>-0.172074</c:v>
                </c:pt>
                <c:pt idx="35637">
                  <c:v>-0.17043900000000001</c:v>
                </c:pt>
                <c:pt idx="35638">
                  <c:v>-0.16883300000000001</c:v>
                </c:pt>
                <c:pt idx="35639">
                  <c:v>-0.16725799999999999</c:v>
                </c:pt>
                <c:pt idx="35640">
                  <c:v>-0.165712</c:v>
                </c:pt>
                <c:pt idx="35641">
                  <c:v>-0.16420000000000001</c:v>
                </c:pt>
                <c:pt idx="35642">
                  <c:v>-0.16272200000000001</c:v>
                </c:pt>
                <c:pt idx="35643">
                  <c:v>-0.16128100000000001</c:v>
                </c:pt>
                <c:pt idx="35644">
                  <c:v>-0.159881</c:v>
                </c:pt>
                <c:pt idx="35645">
                  <c:v>-0.15853200000000001</c:v>
                </c:pt>
                <c:pt idx="35646">
                  <c:v>-0.15724099999999999</c:v>
                </c:pt>
                <c:pt idx="35647">
                  <c:v>-0.15600700000000001</c:v>
                </c:pt>
                <c:pt idx="35648">
                  <c:v>-0.154831</c:v>
                </c:pt>
                <c:pt idx="35649">
                  <c:v>-0.15371599999999999</c:v>
                </c:pt>
                <c:pt idx="35650">
                  <c:v>-0.152673</c:v>
                </c:pt>
                <c:pt idx="35651">
                  <c:v>-0.15171100000000001</c:v>
                </c:pt>
                <c:pt idx="35652">
                  <c:v>-0.15083299999999999</c:v>
                </c:pt>
                <c:pt idx="35653">
                  <c:v>-0.15004200000000001</c:v>
                </c:pt>
                <c:pt idx="35654">
                  <c:v>-0.149341</c:v>
                </c:pt>
                <c:pt idx="35655">
                  <c:v>-0.148733</c:v>
                </c:pt>
                <c:pt idx="35656">
                  <c:v>-0.14821999999999999</c:v>
                </c:pt>
                <c:pt idx="35657">
                  <c:v>-0.14779999999999999</c:v>
                </c:pt>
                <c:pt idx="35658">
                  <c:v>-0.14746799999999999</c:v>
                </c:pt>
                <c:pt idx="35659">
                  <c:v>-0.147226</c:v>
                </c:pt>
                <c:pt idx="35660">
                  <c:v>-0.14707700000000001</c:v>
                </c:pt>
                <c:pt idx="35661">
                  <c:v>-0.14702100000000001</c:v>
                </c:pt>
                <c:pt idx="35662">
                  <c:v>-0.147059</c:v>
                </c:pt>
                <c:pt idx="35663">
                  <c:v>-0.14718400000000001</c:v>
                </c:pt>
                <c:pt idx="35664">
                  <c:v>-0.147393</c:v>
                </c:pt>
                <c:pt idx="35665">
                  <c:v>-0.14768400000000001</c:v>
                </c:pt>
                <c:pt idx="35666">
                  <c:v>-0.14805699999999999</c:v>
                </c:pt>
                <c:pt idx="35667">
                  <c:v>-0.14851600000000001</c:v>
                </c:pt>
                <c:pt idx="35668">
                  <c:v>-0.149063</c:v>
                </c:pt>
                <c:pt idx="35669">
                  <c:v>-0.1497</c:v>
                </c:pt>
                <c:pt idx="35670">
                  <c:v>-0.15042700000000001</c:v>
                </c:pt>
                <c:pt idx="35671">
                  <c:v>-0.15124099999999999</c:v>
                </c:pt>
                <c:pt idx="35672">
                  <c:v>-0.152139</c:v>
                </c:pt>
                <c:pt idx="35673">
                  <c:v>-0.153118</c:v>
                </c:pt>
                <c:pt idx="35674">
                  <c:v>-0.15417600000000001</c:v>
                </c:pt>
                <c:pt idx="35675">
                  <c:v>-0.155307</c:v>
                </c:pt>
                <c:pt idx="35676">
                  <c:v>-0.156503</c:v>
                </c:pt>
                <c:pt idx="35677">
                  <c:v>-0.15776299999999999</c:v>
                </c:pt>
                <c:pt idx="35678">
                  <c:v>-0.15909000000000001</c:v>
                </c:pt>
                <c:pt idx="35679">
                  <c:v>-0.16048299999999999</c:v>
                </c:pt>
                <c:pt idx="35680">
                  <c:v>-0.161942</c:v>
                </c:pt>
                <c:pt idx="35681">
                  <c:v>-0.163466</c:v>
                </c:pt>
                <c:pt idx="35682">
                  <c:v>-0.16505500000000001</c:v>
                </c:pt>
                <c:pt idx="35683">
                  <c:v>-0.16670699999999999</c:v>
                </c:pt>
                <c:pt idx="35684">
                  <c:v>-0.16842099999999999</c:v>
                </c:pt>
                <c:pt idx="35685">
                  <c:v>-0.17019200000000001</c:v>
                </c:pt>
                <c:pt idx="35686">
                  <c:v>-0.17202000000000001</c:v>
                </c:pt>
                <c:pt idx="35687">
                  <c:v>-0.173901</c:v>
                </c:pt>
                <c:pt idx="35688">
                  <c:v>-0.17582800000000001</c:v>
                </c:pt>
                <c:pt idx="35689">
                  <c:v>-0.17779700000000001</c:v>
                </c:pt>
                <c:pt idx="35690">
                  <c:v>-0.17980399999999999</c:v>
                </c:pt>
                <c:pt idx="35691">
                  <c:v>-0.18184600000000001</c:v>
                </c:pt>
                <c:pt idx="35692">
                  <c:v>-0.183923</c:v>
                </c:pt>
                <c:pt idx="35693">
                  <c:v>-0.186032</c:v>
                </c:pt>
                <c:pt idx="35694">
                  <c:v>-0.188165</c:v>
                </c:pt>
                <c:pt idx="35695">
                  <c:v>-0.19031400000000001</c:v>
                </c:pt>
                <c:pt idx="35696">
                  <c:v>-0.19247</c:v>
                </c:pt>
                <c:pt idx="35697">
                  <c:v>-0.194629</c:v>
                </c:pt>
                <c:pt idx="35698">
                  <c:v>-0.19678899999999999</c:v>
                </c:pt>
                <c:pt idx="35699">
                  <c:v>-0.19894700000000001</c:v>
                </c:pt>
                <c:pt idx="35700">
                  <c:v>-0.201101</c:v>
                </c:pt>
                <c:pt idx="35701">
                  <c:v>-0.20324800000000001</c:v>
                </c:pt>
                <c:pt idx="35702">
                  <c:v>-0.20538000000000001</c:v>
                </c:pt>
                <c:pt idx="35703">
                  <c:v>-0.20749100000000001</c:v>
                </c:pt>
                <c:pt idx="35704">
                  <c:v>-0.20957999999999999</c:v>
                </c:pt>
                <c:pt idx="35705">
                  <c:v>-0.211642</c:v>
                </c:pt>
                <c:pt idx="35706">
                  <c:v>-0.213671</c:v>
                </c:pt>
                <c:pt idx="35707">
                  <c:v>-0.21566399999999999</c:v>
                </c:pt>
                <c:pt idx="35708">
                  <c:v>-0.21762000000000001</c:v>
                </c:pt>
                <c:pt idx="35709">
                  <c:v>-0.21953600000000001</c:v>
                </c:pt>
                <c:pt idx="35710">
                  <c:v>-0.22141</c:v>
                </c:pt>
                <c:pt idx="35711">
                  <c:v>-0.22323999999999999</c:v>
                </c:pt>
                <c:pt idx="35712">
                  <c:v>-0.225021</c:v>
                </c:pt>
                <c:pt idx="35713">
                  <c:v>-0.22675300000000001</c:v>
                </c:pt>
                <c:pt idx="35714">
                  <c:v>-0.22844100000000001</c:v>
                </c:pt>
                <c:pt idx="35715">
                  <c:v>-0.23006599999999999</c:v>
                </c:pt>
                <c:pt idx="35716">
                  <c:v>-0.231595</c:v>
                </c:pt>
                <c:pt idx="35717">
                  <c:v>-0.23303499999999999</c:v>
                </c:pt>
                <c:pt idx="35718">
                  <c:v>-0.23442099999999999</c:v>
                </c:pt>
                <c:pt idx="35719">
                  <c:v>-0.23574700000000001</c:v>
                </c:pt>
                <c:pt idx="35720">
                  <c:v>-0.23699400000000001</c:v>
                </c:pt>
                <c:pt idx="35721">
                  <c:v>-0.23816899999999999</c:v>
                </c:pt>
                <c:pt idx="35722">
                  <c:v>-0.23927599999999999</c:v>
                </c:pt>
                <c:pt idx="35723">
                  <c:v>-0.24030899999999999</c:v>
                </c:pt>
                <c:pt idx="35724">
                  <c:v>-0.24126400000000001</c:v>
                </c:pt>
                <c:pt idx="35725">
                  <c:v>-0.24213699999999999</c:v>
                </c:pt>
                <c:pt idx="35726">
                  <c:v>-0.242924</c:v>
                </c:pt>
                <c:pt idx="35727">
                  <c:v>-0.24362700000000001</c:v>
                </c:pt>
                <c:pt idx="35728">
                  <c:v>-0.24424499999999999</c:v>
                </c:pt>
                <c:pt idx="35729">
                  <c:v>-0.24478</c:v>
                </c:pt>
                <c:pt idx="35730">
                  <c:v>-0.245229</c:v>
                </c:pt>
                <c:pt idx="35731">
                  <c:v>-0.245589</c:v>
                </c:pt>
                <c:pt idx="35732">
                  <c:v>-0.245864</c:v>
                </c:pt>
                <c:pt idx="35733">
                  <c:v>-0.246059</c:v>
                </c:pt>
                <c:pt idx="35734">
                  <c:v>-0.24617800000000001</c:v>
                </c:pt>
                <c:pt idx="35735">
                  <c:v>-0.246226</c:v>
                </c:pt>
                <c:pt idx="35736">
                  <c:v>-0.24620400000000001</c:v>
                </c:pt>
                <c:pt idx="35737">
                  <c:v>-0.246113</c:v>
                </c:pt>
                <c:pt idx="35738">
                  <c:v>-0.245952</c:v>
                </c:pt>
                <c:pt idx="35739">
                  <c:v>-0.245724</c:v>
                </c:pt>
                <c:pt idx="35740">
                  <c:v>-0.245425</c:v>
                </c:pt>
                <c:pt idx="35741">
                  <c:v>-0.24505299999999999</c:v>
                </c:pt>
                <c:pt idx="35742">
                  <c:v>-0.24460699999999999</c:v>
                </c:pt>
                <c:pt idx="35743">
                  <c:v>-0.24409</c:v>
                </c:pt>
                <c:pt idx="35744">
                  <c:v>-0.24349999999999999</c:v>
                </c:pt>
                <c:pt idx="35745">
                  <c:v>-0.242837</c:v>
                </c:pt>
                <c:pt idx="35746">
                  <c:v>-0.24209900000000001</c:v>
                </c:pt>
                <c:pt idx="35747">
                  <c:v>-0.241286</c:v>
                </c:pt>
                <c:pt idx="35748">
                  <c:v>-0.240399</c:v>
                </c:pt>
                <c:pt idx="35749">
                  <c:v>-0.23943700000000001</c:v>
                </c:pt>
                <c:pt idx="35750">
                  <c:v>-0.238399</c:v>
                </c:pt>
                <c:pt idx="35751">
                  <c:v>-0.23728399999999999</c:v>
                </c:pt>
                <c:pt idx="35752">
                  <c:v>-0.236093</c:v>
                </c:pt>
                <c:pt idx="35753">
                  <c:v>-0.23482700000000001</c:v>
                </c:pt>
                <c:pt idx="35754">
                  <c:v>-0.233487</c:v>
                </c:pt>
                <c:pt idx="35755">
                  <c:v>-0.232075</c:v>
                </c:pt>
                <c:pt idx="35756">
                  <c:v>-0.230596</c:v>
                </c:pt>
                <c:pt idx="35757">
                  <c:v>-0.22905200000000001</c:v>
                </c:pt>
                <c:pt idx="35758">
                  <c:v>-0.22744300000000001</c:v>
                </c:pt>
                <c:pt idx="35759">
                  <c:v>-0.225768</c:v>
                </c:pt>
                <c:pt idx="35760">
                  <c:v>-0.22403000000000001</c:v>
                </c:pt>
                <c:pt idx="35761">
                  <c:v>-0.22222700000000001</c:v>
                </c:pt>
                <c:pt idx="35762">
                  <c:v>-0.220361</c:v>
                </c:pt>
                <c:pt idx="35763">
                  <c:v>-0.21843199999999999</c:v>
                </c:pt>
                <c:pt idx="35764">
                  <c:v>-0.21643999999999999</c:v>
                </c:pt>
                <c:pt idx="35765">
                  <c:v>-0.214388</c:v>
                </c:pt>
                <c:pt idx="35766">
                  <c:v>-0.21227699999999999</c:v>
                </c:pt>
                <c:pt idx="35767">
                  <c:v>-0.21011099999999999</c:v>
                </c:pt>
                <c:pt idx="35768">
                  <c:v>-0.20789299999999999</c:v>
                </c:pt>
                <c:pt idx="35769">
                  <c:v>-0.20563000000000001</c:v>
                </c:pt>
                <c:pt idx="35770">
                  <c:v>-0.20332800000000001</c:v>
                </c:pt>
                <c:pt idx="35771">
                  <c:v>-0.200987</c:v>
                </c:pt>
                <c:pt idx="35772">
                  <c:v>-0.19860800000000001</c:v>
                </c:pt>
                <c:pt idx="35773">
                  <c:v>-0.19619400000000001</c:v>
                </c:pt>
                <c:pt idx="35774">
                  <c:v>-0.193746</c:v>
                </c:pt>
                <c:pt idx="35775">
                  <c:v>-0.19126399999999999</c:v>
                </c:pt>
                <c:pt idx="35776">
                  <c:v>-0.188745</c:v>
                </c:pt>
                <c:pt idx="35777">
                  <c:v>-0.186191</c:v>
                </c:pt>
                <c:pt idx="35778">
                  <c:v>-0.18360299999999999</c:v>
                </c:pt>
                <c:pt idx="35779">
                  <c:v>-0.180983</c:v>
                </c:pt>
                <c:pt idx="35780">
                  <c:v>-0.178337</c:v>
                </c:pt>
                <c:pt idx="35781">
                  <c:v>-0.17566699999999999</c:v>
                </c:pt>
                <c:pt idx="35782">
                  <c:v>-0.17297100000000001</c:v>
                </c:pt>
                <c:pt idx="35783">
                  <c:v>-0.17024600000000001</c:v>
                </c:pt>
                <c:pt idx="35784">
                  <c:v>-0.167493</c:v>
                </c:pt>
                <c:pt idx="35785">
                  <c:v>-0.164717</c:v>
                </c:pt>
                <c:pt idx="35786">
                  <c:v>-0.16192699999999999</c:v>
                </c:pt>
                <c:pt idx="35787">
                  <c:v>-0.15912799999999999</c:v>
                </c:pt>
                <c:pt idx="35788">
                  <c:v>-0.15632799999999999</c:v>
                </c:pt>
                <c:pt idx="35789">
                  <c:v>-0.153528</c:v>
                </c:pt>
                <c:pt idx="35790">
                  <c:v>-0.15073</c:v>
                </c:pt>
                <c:pt idx="35791">
                  <c:v>-0.14793500000000001</c:v>
                </c:pt>
                <c:pt idx="35792">
                  <c:v>-0.145148</c:v>
                </c:pt>
                <c:pt idx="35793">
                  <c:v>-0.142373</c:v>
                </c:pt>
                <c:pt idx="35794">
                  <c:v>-0.13961599999999999</c:v>
                </c:pt>
                <c:pt idx="35795">
                  <c:v>-0.136881</c:v>
                </c:pt>
                <c:pt idx="35796">
                  <c:v>-0.13417399999999999</c:v>
                </c:pt>
                <c:pt idx="35797">
                  <c:v>-0.131494</c:v>
                </c:pt>
                <c:pt idx="35798">
                  <c:v>-0.12884499999999999</c:v>
                </c:pt>
                <c:pt idx="35799">
                  <c:v>-0.12622700000000001</c:v>
                </c:pt>
                <c:pt idx="35800">
                  <c:v>-0.123641</c:v>
                </c:pt>
                <c:pt idx="35801">
                  <c:v>-0.121097</c:v>
                </c:pt>
                <c:pt idx="35802">
                  <c:v>-0.11859500000000001</c:v>
                </c:pt>
                <c:pt idx="35803">
                  <c:v>-0.116106</c:v>
                </c:pt>
                <c:pt idx="35804">
                  <c:v>-0.113622</c:v>
                </c:pt>
                <c:pt idx="35805">
                  <c:v>-0.111179</c:v>
                </c:pt>
                <c:pt idx="35806">
                  <c:v>-0.108791</c:v>
                </c:pt>
                <c:pt idx="35807">
                  <c:v>-0.10644099999999999</c:v>
                </c:pt>
                <c:pt idx="35808">
                  <c:v>-0.10413</c:v>
                </c:pt>
                <c:pt idx="35809">
                  <c:v>-0.101871</c:v>
                </c:pt>
                <c:pt idx="35810">
                  <c:v>-9.9664699999999995E-2</c:v>
                </c:pt>
                <c:pt idx="35811">
                  <c:v>-9.7512299999999996E-2</c:v>
                </c:pt>
                <c:pt idx="35812">
                  <c:v>-9.5413300000000006E-2</c:v>
                </c:pt>
                <c:pt idx="35813">
                  <c:v>-9.3368300000000001E-2</c:v>
                </c:pt>
                <c:pt idx="35814">
                  <c:v>-9.13799E-2</c:v>
                </c:pt>
                <c:pt idx="35815">
                  <c:v>-8.9451900000000001E-2</c:v>
                </c:pt>
                <c:pt idx="35816">
                  <c:v>-8.7587300000000007E-2</c:v>
                </c:pt>
                <c:pt idx="35817">
                  <c:v>-8.5788199999999995E-2</c:v>
                </c:pt>
                <c:pt idx="35818">
                  <c:v>-8.4057499999999993E-2</c:v>
                </c:pt>
                <c:pt idx="35819">
                  <c:v>-8.2399E-2</c:v>
                </c:pt>
                <c:pt idx="35820">
                  <c:v>-8.0816700000000005E-2</c:v>
                </c:pt>
                <c:pt idx="35821">
                  <c:v>-7.9314800000000005E-2</c:v>
                </c:pt>
                <c:pt idx="35822">
                  <c:v>-7.7897400000000006E-2</c:v>
                </c:pt>
                <c:pt idx="35823">
                  <c:v>-7.6567200000000002E-2</c:v>
                </c:pt>
                <c:pt idx="35824">
                  <c:v>-7.5325100000000006E-2</c:v>
                </c:pt>
                <c:pt idx="35825">
                  <c:v>-7.4170100000000003E-2</c:v>
                </c:pt>
                <c:pt idx="35826">
                  <c:v>-7.3100600000000002E-2</c:v>
                </c:pt>
                <c:pt idx="35827">
                  <c:v>-7.2116E-2</c:v>
                </c:pt>
                <c:pt idx="35828">
                  <c:v>-7.1216000000000002E-2</c:v>
                </c:pt>
                <c:pt idx="35829">
                  <c:v>-7.0399299999999998E-2</c:v>
                </c:pt>
                <c:pt idx="35830">
                  <c:v>-6.9665000000000005E-2</c:v>
                </c:pt>
                <c:pt idx="35831">
                  <c:v>-6.9013099999999994E-2</c:v>
                </c:pt>
                <c:pt idx="35832">
                  <c:v>-6.84424E-2</c:v>
                </c:pt>
                <c:pt idx="35833">
                  <c:v>-6.7951999999999999E-2</c:v>
                </c:pt>
                <c:pt idx="35834">
                  <c:v>-6.7541000000000004E-2</c:v>
                </c:pt>
                <c:pt idx="35835">
                  <c:v>-6.7206299999999997E-2</c:v>
                </c:pt>
                <c:pt idx="35836">
                  <c:v>-6.6945400000000002E-2</c:v>
                </c:pt>
                <c:pt idx="35837">
                  <c:v>-6.6757700000000003E-2</c:v>
                </c:pt>
                <c:pt idx="35838">
                  <c:v>-6.6642099999999996E-2</c:v>
                </c:pt>
                <c:pt idx="35839">
                  <c:v>-6.6597699999999996E-2</c:v>
                </c:pt>
                <c:pt idx="35840">
                  <c:v>-6.6624000000000003E-2</c:v>
                </c:pt>
                <c:pt idx="35841">
                  <c:v>-6.6720299999999996E-2</c:v>
                </c:pt>
                <c:pt idx="35842">
                  <c:v>-6.6886299999999996E-2</c:v>
                </c:pt>
                <c:pt idx="35843">
                  <c:v>-6.7120799999999994E-2</c:v>
                </c:pt>
                <c:pt idx="35844">
                  <c:v>-6.7422599999999999E-2</c:v>
                </c:pt>
                <c:pt idx="35845">
                  <c:v>-6.7790400000000001E-2</c:v>
                </c:pt>
                <c:pt idx="35846">
                  <c:v>-6.8222400000000002E-2</c:v>
                </c:pt>
                <c:pt idx="35847">
                  <c:v>-6.8716200000000005E-2</c:v>
                </c:pt>
                <c:pt idx="35848">
                  <c:v>-6.9269999999999998E-2</c:v>
                </c:pt>
                <c:pt idx="35849">
                  <c:v>-6.9881600000000002E-2</c:v>
                </c:pt>
                <c:pt idx="35850">
                  <c:v>-7.0548600000000003E-2</c:v>
                </c:pt>
                <c:pt idx="35851">
                  <c:v>-7.1267300000000006E-2</c:v>
                </c:pt>
                <c:pt idx="35852">
                  <c:v>-7.2033700000000006E-2</c:v>
                </c:pt>
                <c:pt idx="35853">
                  <c:v>-7.2843099999999994E-2</c:v>
                </c:pt>
                <c:pt idx="35854">
                  <c:v>-7.3691499999999993E-2</c:v>
                </c:pt>
                <c:pt idx="35855">
                  <c:v>-7.4577000000000004E-2</c:v>
                </c:pt>
                <c:pt idx="35856">
                  <c:v>-7.54991E-2</c:v>
                </c:pt>
                <c:pt idx="35857">
                  <c:v>-7.64571E-2</c:v>
                </c:pt>
                <c:pt idx="35858">
                  <c:v>-7.7449100000000007E-2</c:v>
                </c:pt>
                <c:pt idx="35859">
                  <c:v>-7.8472799999999995E-2</c:v>
                </c:pt>
                <c:pt idx="35860">
                  <c:v>-7.9525899999999997E-2</c:v>
                </c:pt>
                <c:pt idx="35861">
                  <c:v>-8.0605300000000005E-2</c:v>
                </c:pt>
                <c:pt idx="35862">
                  <c:v>-8.1706399999999998E-2</c:v>
                </c:pt>
                <c:pt idx="35863">
                  <c:v>-8.2824499999999995E-2</c:v>
                </c:pt>
                <c:pt idx="35864">
                  <c:v>-8.3955699999999994E-2</c:v>
                </c:pt>
                <c:pt idx="35865">
                  <c:v>-8.5097099999999995E-2</c:v>
                </c:pt>
                <c:pt idx="35866">
                  <c:v>-8.6247000000000004E-2</c:v>
                </c:pt>
                <c:pt idx="35867">
                  <c:v>-8.7405099999999999E-2</c:v>
                </c:pt>
                <c:pt idx="35868">
                  <c:v>-8.8569700000000001E-2</c:v>
                </c:pt>
                <c:pt idx="35869">
                  <c:v>-8.9735700000000002E-2</c:v>
                </c:pt>
                <c:pt idx="35870">
                  <c:v>-9.0895400000000001E-2</c:v>
                </c:pt>
                <c:pt idx="35871">
                  <c:v>-9.2043799999999995E-2</c:v>
                </c:pt>
                <c:pt idx="35872">
                  <c:v>-9.31786E-2</c:v>
                </c:pt>
                <c:pt idx="35873">
                  <c:v>-9.4298599999999996E-2</c:v>
                </c:pt>
                <c:pt idx="35874">
                  <c:v>-9.5402000000000001E-2</c:v>
                </c:pt>
                <c:pt idx="35875">
                  <c:v>-9.6488400000000002E-2</c:v>
                </c:pt>
                <c:pt idx="35876">
                  <c:v>-9.7557400000000002E-2</c:v>
                </c:pt>
                <c:pt idx="35877">
                  <c:v>-9.8604200000000003E-2</c:v>
                </c:pt>
                <c:pt idx="35878">
                  <c:v>-9.9621699999999994E-2</c:v>
                </c:pt>
                <c:pt idx="35879">
                  <c:v>-0.100607</c:v>
                </c:pt>
                <c:pt idx="35880">
                  <c:v>-0.101562</c:v>
                </c:pt>
                <c:pt idx="35881">
                  <c:v>-0.102489</c:v>
                </c:pt>
                <c:pt idx="35882">
                  <c:v>-0.10338600000000001</c:v>
                </c:pt>
                <c:pt idx="35883">
                  <c:v>-0.10425</c:v>
                </c:pt>
                <c:pt idx="35884">
                  <c:v>-0.105077</c:v>
                </c:pt>
                <c:pt idx="35885">
                  <c:v>-0.105865</c:v>
                </c:pt>
                <c:pt idx="35886">
                  <c:v>-0.10661</c:v>
                </c:pt>
                <c:pt idx="35887">
                  <c:v>-0.107311</c:v>
                </c:pt>
                <c:pt idx="35888">
                  <c:v>-0.107964</c:v>
                </c:pt>
                <c:pt idx="35889">
                  <c:v>-0.108571</c:v>
                </c:pt>
                <c:pt idx="35890">
                  <c:v>-0.10913100000000001</c:v>
                </c:pt>
                <c:pt idx="35891">
                  <c:v>-0.10964500000000001</c:v>
                </c:pt>
                <c:pt idx="35892">
                  <c:v>-0.110114</c:v>
                </c:pt>
                <c:pt idx="35893">
                  <c:v>-0.11053399999999999</c:v>
                </c:pt>
                <c:pt idx="35894">
                  <c:v>-0.110906</c:v>
                </c:pt>
                <c:pt idx="35895">
                  <c:v>-0.11122799999999999</c:v>
                </c:pt>
                <c:pt idx="35896">
                  <c:v>-0.1115</c:v>
                </c:pt>
                <c:pt idx="35897">
                  <c:v>-0.111719</c:v>
                </c:pt>
                <c:pt idx="35898">
                  <c:v>-0.111882</c:v>
                </c:pt>
                <c:pt idx="35899">
                  <c:v>-0.11198900000000001</c:v>
                </c:pt>
                <c:pt idx="35900">
                  <c:v>-0.112038</c:v>
                </c:pt>
                <c:pt idx="35901">
                  <c:v>-0.11203100000000001</c:v>
                </c:pt>
                <c:pt idx="35902">
                  <c:v>-0.111967</c:v>
                </c:pt>
                <c:pt idx="35903">
                  <c:v>-0.111847</c:v>
                </c:pt>
                <c:pt idx="35904">
                  <c:v>-0.111669</c:v>
                </c:pt>
                <c:pt idx="35905">
                  <c:v>-0.11143500000000001</c:v>
                </c:pt>
                <c:pt idx="35906">
                  <c:v>-0.11114499999999999</c:v>
                </c:pt>
                <c:pt idx="35907">
                  <c:v>-0.11079799999999999</c:v>
                </c:pt>
                <c:pt idx="35908">
                  <c:v>-0.11039499999999999</c:v>
                </c:pt>
                <c:pt idx="35909">
                  <c:v>-0.109935</c:v>
                </c:pt>
                <c:pt idx="35910">
                  <c:v>-0.10942</c:v>
                </c:pt>
                <c:pt idx="35911">
                  <c:v>-0.108851</c:v>
                </c:pt>
                <c:pt idx="35912">
                  <c:v>-0.10822900000000001</c:v>
                </c:pt>
                <c:pt idx="35913">
                  <c:v>-0.10755199999999999</c:v>
                </c:pt>
                <c:pt idx="35914">
                  <c:v>-0.106822</c:v>
                </c:pt>
                <c:pt idx="35915">
                  <c:v>-0.10603799999999999</c:v>
                </c:pt>
                <c:pt idx="35916">
                  <c:v>-0.105199</c:v>
                </c:pt>
                <c:pt idx="35917">
                  <c:v>-0.104307</c:v>
                </c:pt>
                <c:pt idx="35918">
                  <c:v>-0.103363</c:v>
                </c:pt>
                <c:pt idx="35919">
                  <c:v>-0.102368</c:v>
                </c:pt>
                <c:pt idx="35920">
                  <c:v>-0.101324</c:v>
                </c:pt>
                <c:pt idx="35921">
                  <c:v>-0.100232</c:v>
                </c:pt>
                <c:pt idx="35922">
                  <c:v>-9.9092600000000003E-2</c:v>
                </c:pt>
                <c:pt idx="35923">
                  <c:v>-9.7906000000000007E-2</c:v>
                </c:pt>
                <c:pt idx="35924">
                  <c:v>-9.6672900000000006E-2</c:v>
                </c:pt>
                <c:pt idx="35925">
                  <c:v>-9.5394099999999996E-2</c:v>
                </c:pt>
                <c:pt idx="35926">
                  <c:v>-9.4069799999999995E-2</c:v>
                </c:pt>
                <c:pt idx="35927">
                  <c:v>-9.2700099999999994E-2</c:v>
                </c:pt>
                <c:pt idx="35928">
                  <c:v>-9.1286400000000004E-2</c:v>
                </c:pt>
                <c:pt idx="35929">
                  <c:v>-8.98312E-2</c:v>
                </c:pt>
                <c:pt idx="35930">
                  <c:v>-8.8336899999999996E-2</c:v>
                </c:pt>
                <c:pt idx="35931">
                  <c:v>-8.6805099999999996E-2</c:v>
                </c:pt>
                <c:pt idx="35932">
                  <c:v>-8.5237400000000005E-2</c:v>
                </c:pt>
                <c:pt idx="35933">
                  <c:v>-8.3635500000000002E-2</c:v>
                </c:pt>
                <c:pt idx="35934">
                  <c:v>-8.2000900000000002E-2</c:v>
                </c:pt>
                <c:pt idx="35935">
                  <c:v>-8.0335400000000001E-2</c:v>
                </c:pt>
                <c:pt idx="35936">
                  <c:v>-7.8641199999999994E-2</c:v>
                </c:pt>
                <c:pt idx="35937">
                  <c:v>-7.6920299999999997E-2</c:v>
                </c:pt>
                <c:pt idx="35938">
                  <c:v>-7.5174000000000005E-2</c:v>
                </c:pt>
                <c:pt idx="35939">
                  <c:v>-7.3403700000000002E-2</c:v>
                </c:pt>
                <c:pt idx="35940">
                  <c:v>-7.1611300000000003E-2</c:v>
                </c:pt>
                <c:pt idx="35941">
                  <c:v>-6.9798600000000002E-2</c:v>
                </c:pt>
                <c:pt idx="35942">
                  <c:v>-6.7967399999999997E-2</c:v>
                </c:pt>
                <c:pt idx="35943">
                  <c:v>-6.6119200000000003E-2</c:v>
                </c:pt>
                <c:pt idx="35944">
                  <c:v>-6.4255900000000005E-2</c:v>
                </c:pt>
                <c:pt idx="35945">
                  <c:v>-6.2379299999999999E-2</c:v>
                </c:pt>
                <c:pt idx="35946">
                  <c:v>-6.0491200000000002E-2</c:v>
                </c:pt>
                <c:pt idx="35947">
                  <c:v>-5.8593600000000003E-2</c:v>
                </c:pt>
                <c:pt idx="35948">
                  <c:v>-5.6687899999999999E-2</c:v>
                </c:pt>
                <c:pt idx="35949">
                  <c:v>-5.4774799999999998E-2</c:v>
                </c:pt>
                <c:pt idx="35950">
                  <c:v>-5.2854999999999999E-2</c:v>
                </c:pt>
                <c:pt idx="35951">
                  <c:v>-5.0929700000000001E-2</c:v>
                </c:pt>
                <c:pt idx="35952">
                  <c:v>-4.9000099999999998E-2</c:v>
                </c:pt>
                <c:pt idx="35953">
                  <c:v>-4.7067600000000001E-2</c:v>
                </c:pt>
                <c:pt idx="35954">
                  <c:v>-4.5134500000000001E-2</c:v>
                </c:pt>
                <c:pt idx="35955">
                  <c:v>-4.3203199999999997E-2</c:v>
                </c:pt>
                <c:pt idx="35956">
                  <c:v>-4.1274900000000003E-2</c:v>
                </c:pt>
                <c:pt idx="35957">
                  <c:v>-3.9350499999999997E-2</c:v>
                </c:pt>
                <c:pt idx="35958">
                  <c:v>-3.7430600000000001E-2</c:v>
                </c:pt>
                <c:pt idx="35959">
                  <c:v>-3.5516699999999998E-2</c:v>
                </c:pt>
                <c:pt idx="35960">
                  <c:v>-3.3611000000000002E-2</c:v>
                </c:pt>
                <c:pt idx="35961">
                  <c:v>-3.1715599999999997E-2</c:v>
                </c:pt>
                <c:pt idx="35962">
                  <c:v>-2.9832399999999999E-2</c:v>
                </c:pt>
                <c:pt idx="35963">
                  <c:v>-2.79633E-2</c:v>
                </c:pt>
                <c:pt idx="35964">
                  <c:v>-2.6110000000000001E-2</c:v>
                </c:pt>
                <c:pt idx="35965">
                  <c:v>-2.4273900000000001E-2</c:v>
                </c:pt>
                <c:pt idx="35966">
                  <c:v>-2.2456299999999998E-2</c:v>
                </c:pt>
                <c:pt idx="35967">
                  <c:v>-2.06585E-2</c:v>
                </c:pt>
                <c:pt idx="35968">
                  <c:v>-1.8881499999999999E-2</c:v>
                </c:pt>
                <c:pt idx="35969">
                  <c:v>-1.7125899999999999E-2</c:v>
                </c:pt>
                <c:pt idx="35970">
                  <c:v>-1.5391E-2</c:v>
                </c:pt>
                <c:pt idx="35971">
                  <c:v>-1.36772E-2</c:v>
                </c:pt>
                <c:pt idx="35972">
                  <c:v>-1.19861E-2</c:v>
                </c:pt>
                <c:pt idx="35973">
                  <c:v>-1.0318900000000001E-2</c:v>
                </c:pt>
                <c:pt idx="35974" formatCode="0.00E+00">
                  <c:v>-8.6763799999999992E-3</c:v>
                </c:pt>
                <c:pt idx="35975" formatCode="0.00E+00">
                  <c:v>-7.05845E-3</c:v>
                </c:pt>
                <c:pt idx="35976" formatCode="0.00E+00">
                  <c:v>-5.4655499999999996E-3</c:v>
                </c:pt>
                <c:pt idx="35977" formatCode="0.00E+00">
                  <c:v>-3.8984900000000001E-3</c:v>
                </c:pt>
                <c:pt idx="35978" formatCode="0.00E+00">
                  <c:v>-2.3581399999999999E-3</c:v>
                </c:pt>
                <c:pt idx="35979" formatCode="0.00E+00">
                  <c:v>-8.4512200000000002E-4</c:v>
                </c:pt>
                <c:pt idx="35980" formatCode="0.00E+00">
                  <c:v>6.4007099999999998E-4</c:v>
                </c:pt>
                <c:pt idx="35981" formatCode="0.00E+00">
                  <c:v>2.0967899999999999E-3</c:v>
                </c:pt>
                <c:pt idx="35982" formatCode="0.00E+00">
                  <c:v>3.5243200000000001E-3</c:v>
                </c:pt>
                <c:pt idx="35983" formatCode="0.00E+00">
                  <c:v>4.9221400000000002E-3</c:v>
                </c:pt>
                <c:pt idx="35984" formatCode="0.00E+00">
                  <c:v>6.28993E-3</c:v>
                </c:pt>
                <c:pt idx="35985" formatCode="0.00E+00">
                  <c:v>7.6275900000000001E-3</c:v>
                </c:pt>
                <c:pt idx="35986" formatCode="0.00E+00">
                  <c:v>8.9354299999999994E-3</c:v>
                </c:pt>
                <c:pt idx="35987">
                  <c:v>1.0214300000000001E-2</c:v>
                </c:pt>
                <c:pt idx="35988">
                  <c:v>1.1465100000000001E-2</c:v>
                </c:pt>
                <c:pt idx="35989">
                  <c:v>1.2688100000000001E-2</c:v>
                </c:pt>
                <c:pt idx="35990">
                  <c:v>1.3883299999999999E-2</c:v>
                </c:pt>
                <c:pt idx="35991">
                  <c:v>1.50508E-2</c:v>
                </c:pt>
                <c:pt idx="35992">
                  <c:v>1.6190300000000001E-2</c:v>
                </c:pt>
                <c:pt idx="35993">
                  <c:v>1.7301899999999999E-2</c:v>
                </c:pt>
                <c:pt idx="35994">
                  <c:v>1.8385200000000001E-2</c:v>
                </c:pt>
                <c:pt idx="35995">
                  <c:v>1.9440099999999998E-2</c:v>
                </c:pt>
                <c:pt idx="35996">
                  <c:v>2.04668E-2</c:v>
                </c:pt>
                <c:pt idx="35997">
                  <c:v>2.1465499999999998E-2</c:v>
                </c:pt>
                <c:pt idx="35998">
                  <c:v>2.2436500000000002E-2</c:v>
                </c:pt>
                <c:pt idx="35999">
                  <c:v>2.33803E-2</c:v>
                </c:pt>
                <c:pt idx="36000">
                  <c:v>2.4297200000000001E-2</c:v>
                </c:pt>
                <c:pt idx="36001">
                  <c:v>2.5187899999999999E-2</c:v>
                </c:pt>
                <c:pt idx="36002">
                  <c:v>2.6052800000000001E-2</c:v>
                </c:pt>
                <c:pt idx="36003">
                  <c:v>2.68931E-2</c:v>
                </c:pt>
                <c:pt idx="36004">
                  <c:v>2.77098E-2</c:v>
                </c:pt>
                <c:pt idx="36005">
                  <c:v>2.8503899999999999E-2</c:v>
                </c:pt>
                <c:pt idx="36006">
                  <c:v>2.9275800000000001E-2</c:v>
                </c:pt>
                <c:pt idx="36007">
                  <c:v>3.0025300000000001E-2</c:v>
                </c:pt>
                <c:pt idx="36008">
                  <c:v>3.0752000000000002E-2</c:v>
                </c:pt>
                <c:pt idx="36009">
                  <c:v>3.1456400000000002E-2</c:v>
                </c:pt>
                <c:pt idx="36010">
                  <c:v>3.2140000000000002E-2</c:v>
                </c:pt>
                <c:pt idx="36011">
                  <c:v>3.2804E-2</c:v>
                </c:pt>
                <c:pt idx="36012">
                  <c:v>3.3449E-2</c:v>
                </c:pt>
                <c:pt idx="36013">
                  <c:v>3.4076299999999997E-2</c:v>
                </c:pt>
                <c:pt idx="36014">
                  <c:v>3.46869E-2</c:v>
                </c:pt>
                <c:pt idx="36015">
                  <c:v>3.5282000000000001E-2</c:v>
                </c:pt>
                <c:pt idx="36016">
                  <c:v>3.5862499999999999E-2</c:v>
                </c:pt>
                <c:pt idx="36017">
                  <c:v>3.6429000000000003E-2</c:v>
                </c:pt>
                <c:pt idx="36018">
                  <c:v>3.6982899999999999E-2</c:v>
                </c:pt>
                <c:pt idx="36019">
                  <c:v>3.75249E-2</c:v>
                </c:pt>
                <c:pt idx="36020">
                  <c:v>3.8055400000000003E-2</c:v>
                </c:pt>
                <c:pt idx="36021">
                  <c:v>3.8575199999999997E-2</c:v>
                </c:pt>
                <c:pt idx="36022">
                  <c:v>3.9085500000000002E-2</c:v>
                </c:pt>
                <c:pt idx="36023">
                  <c:v>3.9588100000000001E-2</c:v>
                </c:pt>
                <c:pt idx="36024">
                  <c:v>4.0084000000000002E-2</c:v>
                </c:pt>
                <c:pt idx="36025">
                  <c:v>4.05738E-2</c:v>
                </c:pt>
                <c:pt idx="36026">
                  <c:v>4.1058600000000001E-2</c:v>
                </c:pt>
                <c:pt idx="36027">
                  <c:v>4.15395E-2</c:v>
                </c:pt>
                <c:pt idx="36028">
                  <c:v>4.2016900000000003E-2</c:v>
                </c:pt>
                <c:pt idx="36029">
                  <c:v>4.2491399999999999E-2</c:v>
                </c:pt>
                <c:pt idx="36030">
                  <c:v>4.2963399999999999E-2</c:v>
                </c:pt>
                <c:pt idx="36031">
                  <c:v>4.3433899999999998E-2</c:v>
                </c:pt>
                <c:pt idx="36032">
                  <c:v>4.3903299999999999E-2</c:v>
                </c:pt>
                <c:pt idx="36033">
                  <c:v>4.4372300000000003E-2</c:v>
                </c:pt>
                <c:pt idx="36034">
                  <c:v>4.4841199999999998E-2</c:v>
                </c:pt>
                <c:pt idx="36035">
                  <c:v>4.5310499999999997E-2</c:v>
                </c:pt>
                <c:pt idx="36036">
                  <c:v>4.5780800000000003E-2</c:v>
                </c:pt>
                <c:pt idx="36037">
                  <c:v>4.6253000000000002E-2</c:v>
                </c:pt>
                <c:pt idx="36038">
                  <c:v>4.67278E-2</c:v>
                </c:pt>
                <c:pt idx="36039">
                  <c:v>4.7205900000000002E-2</c:v>
                </c:pt>
                <c:pt idx="36040">
                  <c:v>4.76877E-2</c:v>
                </c:pt>
                <c:pt idx="36041">
                  <c:v>4.81737E-2</c:v>
                </c:pt>
                <c:pt idx="36042">
                  <c:v>4.8664199999999998E-2</c:v>
                </c:pt>
                <c:pt idx="36043">
                  <c:v>4.9159300000000003E-2</c:v>
                </c:pt>
                <c:pt idx="36044">
                  <c:v>4.9659500000000002E-2</c:v>
                </c:pt>
                <c:pt idx="36045">
                  <c:v>5.0165700000000001E-2</c:v>
                </c:pt>
                <c:pt idx="36046">
                  <c:v>5.0678599999999997E-2</c:v>
                </c:pt>
                <c:pt idx="36047">
                  <c:v>5.1198399999999998E-2</c:v>
                </c:pt>
                <c:pt idx="36048">
                  <c:v>5.1724699999999998E-2</c:v>
                </c:pt>
                <c:pt idx="36049">
                  <c:v>5.2256700000000003E-2</c:v>
                </c:pt>
                <c:pt idx="36050">
                  <c:v>5.2794199999999999E-2</c:v>
                </c:pt>
                <c:pt idx="36051">
                  <c:v>5.33369E-2</c:v>
                </c:pt>
                <c:pt idx="36052">
                  <c:v>5.3884300000000003E-2</c:v>
                </c:pt>
                <c:pt idx="36053">
                  <c:v>5.4435799999999999E-2</c:v>
                </c:pt>
                <c:pt idx="36054">
                  <c:v>5.4991199999999997E-2</c:v>
                </c:pt>
                <c:pt idx="36055">
                  <c:v>5.5550799999999997E-2</c:v>
                </c:pt>
                <c:pt idx="36056">
                  <c:v>5.6115100000000001E-2</c:v>
                </c:pt>
                <c:pt idx="36057">
                  <c:v>5.6683600000000001E-2</c:v>
                </c:pt>
                <c:pt idx="36058">
                  <c:v>5.7255800000000003E-2</c:v>
                </c:pt>
                <c:pt idx="36059">
                  <c:v>5.78317E-2</c:v>
                </c:pt>
                <c:pt idx="36060">
                  <c:v>5.8411100000000001E-2</c:v>
                </c:pt>
                <c:pt idx="36061">
                  <c:v>5.8993900000000002E-2</c:v>
                </c:pt>
                <c:pt idx="36062">
                  <c:v>5.9579500000000001E-2</c:v>
                </c:pt>
                <c:pt idx="36063">
                  <c:v>6.0167100000000001E-2</c:v>
                </c:pt>
                <c:pt idx="36064">
                  <c:v>6.0755999999999998E-2</c:v>
                </c:pt>
                <c:pt idx="36065">
                  <c:v>6.1345700000000003E-2</c:v>
                </c:pt>
                <c:pt idx="36066">
                  <c:v>6.1935400000000002E-2</c:v>
                </c:pt>
                <c:pt idx="36067">
                  <c:v>6.2523999999999996E-2</c:v>
                </c:pt>
                <c:pt idx="36068">
                  <c:v>6.3110600000000003E-2</c:v>
                </c:pt>
                <c:pt idx="36069">
                  <c:v>6.3694200000000006E-2</c:v>
                </c:pt>
                <c:pt idx="36070">
                  <c:v>6.42736E-2</c:v>
                </c:pt>
                <c:pt idx="36071">
                  <c:v>6.4847600000000005E-2</c:v>
                </c:pt>
                <c:pt idx="36072">
                  <c:v>6.5414799999999995E-2</c:v>
                </c:pt>
                <c:pt idx="36073">
                  <c:v>6.59743E-2</c:v>
                </c:pt>
                <c:pt idx="36074">
                  <c:v>6.6525600000000004E-2</c:v>
                </c:pt>
                <c:pt idx="36075">
                  <c:v>6.70684E-2</c:v>
                </c:pt>
                <c:pt idx="36076">
                  <c:v>6.7602200000000001E-2</c:v>
                </c:pt>
                <c:pt idx="36077">
                  <c:v>6.8126099999999995E-2</c:v>
                </c:pt>
                <c:pt idx="36078">
                  <c:v>6.8638900000000003E-2</c:v>
                </c:pt>
                <c:pt idx="36079">
                  <c:v>6.9139400000000004E-2</c:v>
                </c:pt>
                <c:pt idx="36080">
                  <c:v>6.9626199999999999E-2</c:v>
                </c:pt>
                <c:pt idx="36081">
                  <c:v>7.0097900000000005E-2</c:v>
                </c:pt>
                <c:pt idx="36082">
                  <c:v>7.0553199999999996E-2</c:v>
                </c:pt>
                <c:pt idx="36083">
                  <c:v>7.0990899999999996E-2</c:v>
                </c:pt>
                <c:pt idx="36084">
                  <c:v>7.1409799999999996E-2</c:v>
                </c:pt>
                <c:pt idx="36085">
                  <c:v>7.1808499999999997E-2</c:v>
                </c:pt>
                <c:pt idx="36086">
                  <c:v>7.2185799999999994E-2</c:v>
                </c:pt>
                <c:pt idx="36087">
                  <c:v>7.2540599999999997E-2</c:v>
                </c:pt>
                <c:pt idx="36088">
                  <c:v>7.2871900000000003E-2</c:v>
                </c:pt>
                <c:pt idx="36089">
                  <c:v>7.3178999999999994E-2</c:v>
                </c:pt>
                <c:pt idx="36090">
                  <c:v>7.3461499999999999E-2</c:v>
                </c:pt>
                <c:pt idx="36091">
                  <c:v>7.3718599999999995E-2</c:v>
                </c:pt>
                <c:pt idx="36092">
                  <c:v>7.3949600000000004E-2</c:v>
                </c:pt>
                <c:pt idx="36093">
                  <c:v>7.4153399999999994E-2</c:v>
                </c:pt>
                <c:pt idx="36094">
                  <c:v>7.4329000000000006E-2</c:v>
                </c:pt>
                <c:pt idx="36095">
                  <c:v>7.4473899999999996E-2</c:v>
                </c:pt>
                <c:pt idx="36096">
                  <c:v>7.4585899999999997E-2</c:v>
                </c:pt>
                <c:pt idx="36097">
                  <c:v>7.4664300000000003E-2</c:v>
                </c:pt>
                <c:pt idx="36098">
                  <c:v>7.4709100000000001E-2</c:v>
                </c:pt>
                <c:pt idx="36099">
                  <c:v>7.4719800000000003E-2</c:v>
                </c:pt>
                <c:pt idx="36100">
                  <c:v>7.4696100000000001E-2</c:v>
                </c:pt>
                <c:pt idx="36101">
                  <c:v>7.4637599999999998E-2</c:v>
                </c:pt>
                <c:pt idx="36102">
                  <c:v>7.4543700000000004E-2</c:v>
                </c:pt>
                <c:pt idx="36103">
                  <c:v>7.4413800000000002E-2</c:v>
                </c:pt>
                <c:pt idx="36104">
                  <c:v>7.4247800000000003E-2</c:v>
                </c:pt>
                <c:pt idx="36105">
                  <c:v>7.4045899999999998E-2</c:v>
                </c:pt>
                <c:pt idx="36106">
                  <c:v>7.3808100000000001E-2</c:v>
                </c:pt>
                <c:pt idx="36107">
                  <c:v>7.3533500000000002E-2</c:v>
                </c:pt>
                <c:pt idx="36108">
                  <c:v>7.32212E-2</c:v>
                </c:pt>
                <c:pt idx="36109">
                  <c:v>7.2870699999999997E-2</c:v>
                </c:pt>
                <c:pt idx="36110">
                  <c:v>7.2482099999999994E-2</c:v>
                </c:pt>
                <c:pt idx="36111">
                  <c:v>7.2055800000000003E-2</c:v>
                </c:pt>
                <c:pt idx="36112">
                  <c:v>7.1591600000000005E-2</c:v>
                </c:pt>
                <c:pt idx="36113">
                  <c:v>7.1090100000000003E-2</c:v>
                </c:pt>
                <c:pt idx="36114">
                  <c:v>7.0551799999999998E-2</c:v>
                </c:pt>
                <c:pt idx="36115">
                  <c:v>6.9977200000000003E-2</c:v>
                </c:pt>
                <c:pt idx="36116">
                  <c:v>6.9366800000000006E-2</c:v>
                </c:pt>
                <c:pt idx="36117">
                  <c:v>6.8720600000000007E-2</c:v>
                </c:pt>
                <c:pt idx="36118">
                  <c:v>6.8039000000000002E-2</c:v>
                </c:pt>
                <c:pt idx="36119">
                  <c:v>6.7322300000000002E-2</c:v>
                </c:pt>
                <c:pt idx="36120">
                  <c:v>6.6570799999999999E-2</c:v>
                </c:pt>
                <c:pt idx="36121">
                  <c:v>6.5784499999999996E-2</c:v>
                </c:pt>
                <c:pt idx="36122">
                  <c:v>6.4963999999999994E-2</c:v>
                </c:pt>
                <c:pt idx="36123">
                  <c:v>6.4110100000000003E-2</c:v>
                </c:pt>
                <c:pt idx="36124">
                  <c:v>6.3224100000000005E-2</c:v>
                </c:pt>
                <c:pt idx="36125">
                  <c:v>6.2307500000000002E-2</c:v>
                </c:pt>
                <c:pt idx="36126">
                  <c:v>6.1361800000000001E-2</c:v>
                </c:pt>
                <c:pt idx="36127">
                  <c:v>6.0388299999999999E-2</c:v>
                </c:pt>
                <c:pt idx="36128">
                  <c:v>5.9388400000000001E-2</c:v>
                </c:pt>
                <c:pt idx="36129">
                  <c:v>5.8363400000000003E-2</c:v>
                </c:pt>
                <c:pt idx="36130">
                  <c:v>5.7314400000000001E-2</c:v>
                </c:pt>
                <c:pt idx="36131">
                  <c:v>5.6242899999999998E-2</c:v>
                </c:pt>
                <c:pt idx="36132">
                  <c:v>5.51508E-2</c:v>
                </c:pt>
                <c:pt idx="36133">
                  <c:v>5.4040199999999997E-2</c:v>
                </c:pt>
                <c:pt idx="36134">
                  <c:v>5.2913099999999998E-2</c:v>
                </c:pt>
                <c:pt idx="36135">
                  <c:v>5.1770799999999999E-2</c:v>
                </c:pt>
                <c:pt idx="36136">
                  <c:v>5.0613699999999998E-2</c:v>
                </c:pt>
                <c:pt idx="36137">
                  <c:v>4.9442699999999999E-2</c:v>
                </c:pt>
                <c:pt idx="36138">
                  <c:v>4.8259099999999999E-2</c:v>
                </c:pt>
                <c:pt idx="36139">
                  <c:v>4.7064799999999997E-2</c:v>
                </c:pt>
                <c:pt idx="36140">
                  <c:v>4.5861399999999997E-2</c:v>
                </c:pt>
                <c:pt idx="36141">
                  <c:v>4.4650299999999997E-2</c:v>
                </c:pt>
                <c:pt idx="36142">
                  <c:v>4.3434300000000002E-2</c:v>
                </c:pt>
                <c:pt idx="36143">
                  <c:v>4.2216400000000001E-2</c:v>
                </c:pt>
                <c:pt idx="36144">
                  <c:v>4.0999000000000001E-2</c:v>
                </c:pt>
                <c:pt idx="36145">
                  <c:v>3.9783899999999997E-2</c:v>
                </c:pt>
                <c:pt idx="36146">
                  <c:v>3.8573200000000002E-2</c:v>
                </c:pt>
                <c:pt idx="36147">
                  <c:v>3.7369800000000002E-2</c:v>
                </c:pt>
                <c:pt idx="36148">
                  <c:v>3.6176600000000003E-2</c:v>
                </c:pt>
                <c:pt idx="36149">
                  <c:v>3.4996199999999998E-2</c:v>
                </c:pt>
                <c:pt idx="36150">
                  <c:v>3.3830800000000001E-2</c:v>
                </c:pt>
                <c:pt idx="36151">
                  <c:v>3.26824E-2</c:v>
                </c:pt>
                <c:pt idx="36152">
                  <c:v>3.15538E-2</c:v>
                </c:pt>
                <c:pt idx="36153">
                  <c:v>3.0447200000000001E-2</c:v>
                </c:pt>
                <c:pt idx="36154">
                  <c:v>2.93642E-2</c:v>
                </c:pt>
                <c:pt idx="36155">
                  <c:v>2.83063E-2</c:v>
                </c:pt>
                <c:pt idx="36156">
                  <c:v>2.7275600000000001E-2</c:v>
                </c:pt>
                <c:pt idx="36157">
                  <c:v>2.6274200000000001E-2</c:v>
                </c:pt>
                <c:pt idx="36158">
                  <c:v>2.5303900000000001E-2</c:v>
                </c:pt>
                <c:pt idx="36159">
                  <c:v>2.4366599999999999E-2</c:v>
                </c:pt>
                <c:pt idx="36160">
                  <c:v>2.34644E-2</c:v>
                </c:pt>
                <c:pt idx="36161">
                  <c:v>2.2599399999999999E-2</c:v>
                </c:pt>
                <c:pt idx="36162">
                  <c:v>2.1774600000000002E-2</c:v>
                </c:pt>
                <c:pt idx="36163">
                  <c:v>2.0993100000000001E-2</c:v>
                </c:pt>
                <c:pt idx="36164">
                  <c:v>2.02571E-2</c:v>
                </c:pt>
                <c:pt idx="36165">
                  <c:v>1.9568499999999999E-2</c:v>
                </c:pt>
                <c:pt idx="36166">
                  <c:v>1.8929100000000001E-2</c:v>
                </c:pt>
                <c:pt idx="36167">
                  <c:v>1.8341E-2</c:v>
                </c:pt>
                <c:pt idx="36168">
                  <c:v>1.7805999999999999E-2</c:v>
                </c:pt>
                <c:pt idx="36169">
                  <c:v>1.7325299999999998E-2</c:v>
                </c:pt>
                <c:pt idx="36170">
                  <c:v>1.6900499999999999E-2</c:v>
                </c:pt>
                <c:pt idx="36171">
                  <c:v>1.6532999999999999E-2</c:v>
                </c:pt>
                <c:pt idx="36172">
                  <c:v>1.6224300000000001E-2</c:v>
                </c:pt>
                <c:pt idx="36173">
                  <c:v>1.5975799999999998E-2</c:v>
                </c:pt>
                <c:pt idx="36174">
                  <c:v>1.5788900000000002E-2</c:v>
                </c:pt>
                <c:pt idx="36175">
                  <c:v>1.5664600000000001E-2</c:v>
                </c:pt>
                <c:pt idx="36176">
                  <c:v>1.5604399999999999E-2</c:v>
                </c:pt>
                <c:pt idx="36177">
                  <c:v>1.56104E-2</c:v>
                </c:pt>
                <c:pt idx="36178">
                  <c:v>1.5684099999999999E-2</c:v>
                </c:pt>
                <c:pt idx="36179">
                  <c:v>1.5827000000000001E-2</c:v>
                </c:pt>
                <c:pt idx="36180">
                  <c:v>1.60403E-2</c:v>
                </c:pt>
                <c:pt idx="36181">
                  <c:v>1.6325099999999999E-2</c:v>
                </c:pt>
                <c:pt idx="36182">
                  <c:v>1.6681499999999998E-2</c:v>
                </c:pt>
                <c:pt idx="36183">
                  <c:v>1.71082E-2</c:v>
                </c:pt>
                <c:pt idx="36184">
                  <c:v>1.7604999999999999E-2</c:v>
                </c:pt>
                <c:pt idx="36185">
                  <c:v>1.81727E-2</c:v>
                </c:pt>
                <c:pt idx="36186">
                  <c:v>1.8812499999999999E-2</c:v>
                </c:pt>
                <c:pt idx="36187">
                  <c:v>1.95251E-2</c:v>
                </c:pt>
                <c:pt idx="36188">
                  <c:v>2.03109E-2</c:v>
                </c:pt>
                <c:pt idx="36189">
                  <c:v>2.1169199999999999E-2</c:v>
                </c:pt>
                <c:pt idx="36190">
                  <c:v>2.2099799999999999E-2</c:v>
                </c:pt>
                <c:pt idx="36191">
                  <c:v>2.3102399999999999E-2</c:v>
                </c:pt>
                <c:pt idx="36192">
                  <c:v>2.4177799999999999E-2</c:v>
                </c:pt>
                <c:pt idx="36193">
                  <c:v>2.5326399999999999E-2</c:v>
                </c:pt>
                <c:pt idx="36194">
                  <c:v>2.6547999999999999E-2</c:v>
                </c:pt>
                <c:pt idx="36195">
                  <c:v>2.7841500000000002E-2</c:v>
                </c:pt>
                <c:pt idx="36196">
                  <c:v>2.9205700000000001E-2</c:v>
                </c:pt>
                <c:pt idx="36197">
                  <c:v>3.0639199999999998E-2</c:v>
                </c:pt>
                <c:pt idx="36198">
                  <c:v>3.2141099999999999E-2</c:v>
                </c:pt>
                <c:pt idx="36199">
                  <c:v>3.3709799999999998E-2</c:v>
                </c:pt>
                <c:pt idx="36200">
                  <c:v>3.5344100000000003E-2</c:v>
                </c:pt>
                <c:pt idx="36201">
                  <c:v>3.7043E-2</c:v>
                </c:pt>
                <c:pt idx="36202">
                  <c:v>3.8805800000000001E-2</c:v>
                </c:pt>
                <c:pt idx="36203">
                  <c:v>4.0631899999999999E-2</c:v>
                </c:pt>
                <c:pt idx="36204">
                  <c:v>4.2520500000000003E-2</c:v>
                </c:pt>
                <c:pt idx="36205">
                  <c:v>4.4469799999999997E-2</c:v>
                </c:pt>
                <c:pt idx="36206">
                  <c:v>4.6477900000000003E-2</c:v>
                </c:pt>
                <c:pt idx="36207">
                  <c:v>4.8542500000000002E-2</c:v>
                </c:pt>
                <c:pt idx="36208">
                  <c:v>5.0660999999999998E-2</c:v>
                </c:pt>
                <c:pt idx="36209">
                  <c:v>5.28309E-2</c:v>
                </c:pt>
                <c:pt idx="36210">
                  <c:v>5.5050000000000002E-2</c:v>
                </c:pt>
                <c:pt idx="36211">
                  <c:v>5.7316300000000001E-2</c:v>
                </c:pt>
                <c:pt idx="36212">
                  <c:v>5.9627399999999997E-2</c:v>
                </c:pt>
                <c:pt idx="36213">
                  <c:v>6.1981000000000001E-2</c:v>
                </c:pt>
                <c:pt idx="36214">
                  <c:v>6.4374700000000007E-2</c:v>
                </c:pt>
                <c:pt idx="36215">
                  <c:v>6.6806299999999999E-2</c:v>
                </c:pt>
                <c:pt idx="36216">
                  <c:v>6.9273399999999999E-2</c:v>
                </c:pt>
                <c:pt idx="36217">
                  <c:v>7.1773299999999998E-2</c:v>
                </c:pt>
                <c:pt idx="36218">
                  <c:v>7.4303300000000003E-2</c:v>
                </c:pt>
                <c:pt idx="36219">
                  <c:v>7.6860700000000004E-2</c:v>
                </c:pt>
                <c:pt idx="36220">
                  <c:v>7.9442799999999994E-2</c:v>
                </c:pt>
                <c:pt idx="36221">
                  <c:v>8.2046999999999995E-2</c:v>
                </c:pt>
                <c:pt idx="36222">
                  <c:v>8.4670300000000004E-2</c:v>
                </c:pt>
                <c:pt idx="36223">
                  <c:v>8.7309100000000001E-2</c:v>
                </c:pt>
                <c:pt idx="36224">
                  <c:v>8.9959200000000003E-2</c:v>
                </c:pt>
                <c:pt idx="36225">
                  <c:v>9.2617199999999997E-2</c:v>
                </c:pt>
                <c:pt idx="36226">
                  <c:v>9.5280000000000004E-2</c:v>
                </c:pt>
                <c:pt idx="36227">
                  <c:v>9.7944600000000007E-2</c:v>
                </c:pt>
                <c:pt idx="36228">
                  <c:v>0.100607</c:v>
                </c:pt>
                <c:pt idx="36229">
                  <c:v>0.103265</c:v>
                </c:pt>
                <c:pt idx="36230">
                  <c:v>0.105916</c:v>
                </c:pt>
                <c:pt idx="36231">
                  <c:v>0.108556</c:v>
                </c:pt>
                <c:pt idx="36232">
                  <c:v>0.111182</c:v>
                </c:pt>
                <c:pt idx="36233">
                  <c:v>0.113792</c:v>
                </c:pt>
                <c:pt idx="36234">
                  <c:v>0.116381</c:v>
                </c:pt>
                <c:pt idx="36235">
                  <c:v>0.118948</c:v>
                </c:pt>
                <c:pt idx="36236">
                  <c:v>0.121489</c:v>
                </c:pt>
                <c:pt idx="36237">
                  <c:v>0.124003</c:v>
                </c:pt>
                <c:pt idx="36238">
                  <c:v>0.12648400000000001</c:v>
                </c:pt>
                <c:pt idx="36239">
                  <c:v>0.12893199999999999</c:v>
                </c:pt>
                <c:pt idx="36240">
                  <c:v>0.13134199999999999</c:v>
                </c:pt>
                <c:pt idx="36241">
                  <c:v>0.133711</c:v>
                </c:pt>
                <c:pt idx="36242">
                  <c:v>0.13603399999999999</c:v>
                </c:pt>
                <c:pt idx="36243">
                  <c:v>0.13830799999999999</c:v>
                </c:pt>
                <c:pt idx="36244">
                  <c:v>0.14052999999999999</c:v>
                </c:pt>
                <c:pt idx="36245">
                  <c:v>0.14269799999999999</c:v>
                </c:pt>
                <c:pt idx="36246">
                  <c:v>0.14480799999999999</c:v>
                </c:pt>
                <c:pt idx="36247">
                  <c:v>0.14685799999999999</c:v>
                </c:pt>
                <c:pt idx="36248">
                  <c:v>0.14884700000000001</c:v>
                </c:pt>
                <c:pt idx="36249">
                  <c:v>0.15076899999999999</c:v>
                </c:pt>
                <c:pt idx="36250">
                  <c:v>0.15262500000000001</c:v>
                </c:pt>
                <c:pt idx="36251">
                  <c:v>0.15440999999999999</c:v>
                </c:pt>
                <c:pt idx="36252">
                  <c:v>0.15612400000000001</c:v>
                </c:pt>
                <c:pt idx="36253">
                  <c:v>0.15776200000000001</c:v>
                </c:pt>
                <c:pt idx="36254">
                  <c:v>0.15932499999999999</c:v>
                </c:pt>
                <c:pt idx="36255">
                  <c:v>0.16080900000000001</c:v>
                </c:pt>
                <c:pt idx="36256">
                  <c:v>0.162214</c:v>
                </c:pt>
                <c:pt idx="36257">
                  <c:v>0.16353799999999999</c:v>
                </c:pt>
                <c:pt idx="36258">
                  <c:v>0.16477900000000001</c:v>
                </c:pt>
                <c:pt idx="36259">
                  <c:v>0.165935</c:v>
                </c:pt>
                <c:pt idx="36260">
                  <c:v>0.16700499999999999</c:v>
                </c:pt>
                <c:pt idx="36261">
                  <c:v>0.167988</c:v>
                </c:pt>
                <c:pt idx="36262">
                  <c:v>0.168881</c:v>
                </c:pt>
                <c:pt idx="36263">
                  <c:v>0.169685</c:v>
                </c:pt>
                <c:pt idx="36264">
                  <c:v>0.17039799999999999</c:v>
                </c:pt>
                <c:pt idx="36265">
                  <c:v>0.171018</c:v>
                </c:pt>
                <c:pt idx="36266">
                  <c:v>0.17154700000000001</c:v>
                </c:pt>
                <c:pt idx="36267">
                  <c:v>0.171982</c:v>
                </c:pt>
                <c:pt idx="36268">
                  <c:v>0.172324</c:v>
                </c:pt>
                <c:pt idx="36269">
                  <c:v>0.172572</c:v>
                </c:pt>
                <c:pt idx="36270">
                  <c:v>0.17272699999999999</c:v>
                </c:pt>
                <c:pt idx="36271">
                  <c:v>0.172787</c:v>
                </c:pt>
                <c:pt idx="36272">
                  <c:v>0.17275199999999999</c:v>
                </c:pt>
                <c:pt idx="36273">
                  <c:v>0.172622</c:v>
                </c:pt>
                <c:pt idx="36274">
                  <c:v>0.172399</c:v>
                </c:pt>
                <c:pt idx="36275">
                  <c:v>0.17208300000000001</c:v>
                </c:pt>
                <c:pt idx="36276">
                  <c:v>0.17167399999999999</c:v>
                </c:pt>
                <c:pt idx="36277">
                  <c:v>0.17117099999999999</c:v>
                </c:pt>
                <c:pt idx="36278">
                  <c:v>0.170575</c:v>
                </c:pt>
                <c:pt idx="36279">
                  <c:v>0.16988900000000001</c:v>
                </c:pt>
                <c:pt idx="36280">
                  <c:v>0.16911300000000001</c:v>
                </c:pt>
                <c:pt idx="36281">
                  <c:v>0.16825000000000001</c:v>
                </c:pt>
                <c:pt idx="36282">
                  <c:v>0.16730100000000001</c:v>
                </c:pt>
                <c:pt idx="36283">
                  <c:v>0.166268</c:v>
                </c:pt>
                <c:pt idx="36284">
                  <c:v>0.16515099999999999</c:v>
                </c:pt>
                <c:pt idx="36285">
                  <c:v>0.16395299999999999</c:v>
                </c:pt>
                <c:pt idx="36286">
                  <c:v>0.16267499999999999</c:v>
                </c:pt>
                <c:pt idx="36287">
                  <c:v>0.16131799999999999</c:v>
                </c:pt>
                <c:pt idx="36288">
                  <c:v>0.159883</c:v>
                </c:pt>
                <c:pt idx="36289">
                  <c:v>0.15837399999999999</c:v>
                </c:pt>
                <c:pt idx="36290">
                  <c:v>0.15679299999999999</c:v>
                </c:pt>
                <c:pt idx="36291">
                  <c:v>0.155144</c:v>
                </c:pt>
                <c:pt idx="36292">
                  <c:v>0.15342900000000001</c:v>
                </c:pt>
                <c:pt idx="36293">
                  <c:v>0.15165100000000001</c:v>
                </c:pt>
                <c:pt idx="36294">
                  <c:v>0.149814</c:v>
                </c:pt>
                <c:pt idx="36295">
                  <c:v>0.14791899999999999</c:v>
                </c:pt>
                <c:pt idx="36296">
                  <c:v>0.14596999999999999</c:v>
                </c:pt>
                <c:pt idx="36297">
                  <c:v>0.14396999999999999</c:v>
                </c:pt>
                <c:pt idx="36298">
                  <c:v>0.14191999999999999</c:v>
                </c:pt>
                <c:pt idx="36299">
                  <c:v>0.139825</c:v>
                </c:pt>
                <c:pt idx="36300">
                  <c:v>0.137687</c:v>
                </c:pt>
                <c:pt idx="36301">
                  <c:v>0.13550999999999999</c:v>
                </c:pt>
                <c:pt idx="36302">
                  <c:v>0.133295</c:v>
                </c:pt>
                <c:pt idx="36303">
                  <c:v>0.131047</c:v>
                </c:pt>
                <c:pt idx="36304">
                  <c:v>0.12876799999999999</c:v>
                </c:pt>
                <c:pt idx="36305">
                  <c:v>0.12646199999999999</c:v>
                </c:pt>
                <c:pt idx="36306">
                  <c:v>0.12413200000000001</c:v>
                </c:pt>
                <c:pt idx="36307">
                  <c:v>0.121782</c:v>
                </c:pt>
                <c:pt idx="36308">
                  <c:v>0.11941400000000001</c:v>
                </c:pt>
                <c:pt idx="36309">
                  <c:v>0.117033</c:v>
                </c:pt>
                <c:pt idx="36310">
                  <c:v>0.11464199999999999</c:v>
                </c:pt>
                <c:pt idx="36311">
                  <c:v>0.112244</c:v>
                </c:pt>
                <c:pt idx="36312">
                  <c:v>0.109843</c:v>
                </c:pt>
                <c:pt idx="36313">
                  <c:v>0.107443</c:v>
                </c:pt>
                <c:pt idx="36314">
                  <c:v>0.105047</c:v>
                </c:pt>
                <c:pt idx="36315">
                  <c:v>0.102659</c:v>
                </c:pt>
                <c:pt idx="36316">
                  <c:v>0.10027999999999999</c:v>
                </c:pt>
                <c:pt idx="36317">
                  <c:v>9.7915000000000002E-2</c:v>
                </c:pt>
                <c:pt idx="36318">
                  <c:v>9.5566200000000004E-2</c:v>
                </c:pt>
                <c:pt idx="36319">
                  <c:v>9.3237700000000007E-2</c:v>
                </c:pt>
                <c:pt idx="36320">
                  <c:v>9.0933E-2</c:v>
                </c:pt>
                <c:pt idx="36321">
                  <c:v>8.8655700000000004E-2</c:v>
                </c:pt>
                <c:pt idx="36322">
                  <c:v>8.6408899999999997E-2</c:v>
                </c:pt>
                <c:pt idx="36323">
                  <c:v>8.4195699999999998E-2</c:v>
                </c:pt>
                <c:pt idx="36324">
                  <c:v>8.2019099999999998E-2</c:v>
                </c:pt>
                <c:pt idx="36325">
                  <c:v>7.9881900000000006E-2</c:v>
                </c:pt>
                <c:pt idx="36326">
                  <c:v>7.7786499999999995E-2</c:v>
                </c:pt>
                <c:pt idx="36327">
                  <c:v>7.5735499999999997E-2</c:v>
                </c:pt>
                <c:pt idx="36328">
                  <c:v>7.3731199999999997E-2</c:v>
                </c:pt>
                <c:pt idx="36329">
                  <c:v>7.1775800000000001E-2</c:v>
                </c:pt>
                <c:pt idx="36330">
                  <c:v>6.9871199999999994E-2</c:v>
                </c:pt>
                <c:pt idx="36331">
                  <c:v>6.8019399999999994E-2</c:v>
                </c:pt>
                <c:pt idx="36332">
                  <c:v>6.6222900000000001E-2</c:v>
                </c:pt>
                <c:pt idx="36333">
                  <c:v>6.4484100000000003E-2</c:v>
                </c:pt>
                <c:pt idx="36334">
                  <c:v>6.2806100000000004E-2</c:v>
                </c:pt>
                <c:pt idx="36335">
                  <c:v>6.11914E-2</c:v>
                </c:pt>
                <c:pt idx="36336">
                  <c:v>5.9641600000000003E-2</c:v>
                </c:pt>
                <c:pt idx="36337">
                  <c:v>5.8158000000000001E-2</c:v>
                </c:pt>
                <c:pt idx="36338">
                  <c:v>5.6741600000000003E-2</c:v>
                </c:pt>
                <c:pt idx="36339">
                  <c:v>5.5393199999999997E-2</c:v>
                </c:pt>
                <c:pt idx="36340">
                  <c:v>5.4114000000000002E-2</c:v>
                </c:pt>
                <c:pt idx="36341">
                  <c:v>5.2904899999999998E-2</c:v>
                </c:pt>
                <c:pt idx="36342">
                  <c:v>5.1767100000000003E-2</c:v>
                </c:pt>
                <c:pt idx="36343">
                  <c:v>5.0701799999999998E-2</c:v>
                </c:pt>
                <c:pt idx="36344">
                  <c:v>4.9709400000000001E-2</c:v>
                </c:pt>
                <c:pt idx="36345">
                  <c:v>4.8790600000000003E-2</c:v>
                </c:pt>
                <c:pt idx="36346">
                  <c:v>4.79459E-2</c:v>
                </c:pt>
                <c:pt idx="36347">
                  <c:v>4.7175500000000002E-2</c:v>
                </c:pt>
                <c:pt idx="36348">
                  <c:v>4.648E-2</c:v>
                </c:pt>
                <c:pt idx="36349">
                  <c:v>4.5859400000000002E-2</c:v>
                </c:pt>
                <c:pt idx="36350">
                  <c:v>4.5313699999999998E-2</c:v>
                </c:pt>
                <c:pt idx="36351">
                  <c:v>4.48425E-2</c:v>
                </c:pt>
                <c:pt idx="36352">
                  <c:v>4.4445499999999999E-2</c:v>
                </c:pt>
                <c:pt idx="36353">
                  <c:v>4.4122399999999999E-2</c:v>
                </c:pt>
                <c:pt idx="36354">
                  <c:v>4.3872899999999999E-2</c:v>
                </c:pt>
                <c:pt idx="36355">
                  <c:v>4.36963E-2</c:v>
                </c:pt>
                <c:pt idx="36356">
                  <c:v>4.3591699999999997E-2</c:v>
                </c:pt>
                <c:pt idx="36357">
                  <c:v>4.3558300000000001E-2</c:v>
                </c:pt>
                <c:pt idx="36358">
                  <c:v>4.3594599999999997E-2</c:v>
                </c:pt>
                <c:pt idx="36359">
                  <c:v>4.3699200000000001E-2</c:v>
                </c:pt>
                <c:pt idx="36360">
                  <c:v>4.3870800000000001E-2</c:v>
                </c:pt>
                <c:pt idx="36361">
                  <c:v>4.4108399999999999E-2</c:v>
                </c:pt>
                <c:pt idx="36362">
                  <c:v>4.4410199999999997E-2</c:v>
                </c:pt>
                <c:pt idx="36363">
                  <c:v>4.4774099999999997E-2</c:v>
                </c:pt>
                <c:pt idx="36364">
                  <c:v>4.5198200000000001E-2</c:v>
                </c:pt>
                <c:pt idx="36365">
                  <c:v>4.5680800000000001E-2</c:v>
                </c:pt>
                <c:pt idx="36366">
                  <c:v>4.6220299999999999E-2</c:v>
                </c:pt>
                <c:pt idx="36367">
                  <c:v>4.6814799999999997E-2</c:v>
                </c:pt>
                <c:pt idx="36368">
                  <c:v>4.7462400000000002E-2</c:v>
                </c:pt>
                <c:pt idx="36369">
                  <c:v>4.8161000000000002E-2</c:v>
                </c:pt>
                <c:pt idx="36370">
                  <c:v>4.8908399999999998E-2</c:v>
                </c:pt>
                <c:pt idx="36371">
                  <c:v>4.9702099999999999E-2</c:v>
                </c:pt>
                <c:pt idx="36372">
                  <c:v>5.05397E-2</c:v>
                </c:pt>
                <c:pt idx="36373">
                  <c:v>5.1418899999999997E-2</c:v>
                </c:pt>
                <c:pt idx="36374">
                  <c:v>5.2337300000000003E-2</c:v>
                </c:pt>
                <c:pt idx="36375">
                  <c:v>5.3292100000000002E-2</c:v>
                </c:pt>
                <c:pt idx="36376">
                  <c:v>5.4280700000000001E-2</c:v>
                </c:pt>
                <c:pt idx="36377">
                  <c:v>5.5300500000000002E-2</c:v>
                </c:pt>
                <c:pt idx="36378">
                  <c:v>5.6349099999999999E-2</c:v>
                </c:pt>
                <c:pt idx="36379">
                  <c:v>5.7424099999999999E-2</c:v>
                </c:pt>
                <c:pt idx="36380">
                  <c:v>5.8523199999999997E-2</c:v>
                </c:pt>
                <c:pt idx="36381">
                  <c:v>5.9644000000000003E-2</c:v>
                </c:pt>
                <c:pt idx="36382">
                  <c:v>6.0784199999999997E-2</c:v>
                </c:pt>
                <c:pt idx="36383">
                  <c:v>6.1941299999999998E-2</c:v>
                </c:pt>
                <c:pt idx="36384">
                  <c:v>6.3112600000000005E-2</c:v>
                </c:pt>
                <c:pt idx="36385">
                  <c:v>6.4295099999999994E-2</c:v>
                </c:pt>
                <c:pt idx="36386">
                  <c:v>6.5486100000000005E-2</c:v>
                </c:pt>
                <c:pt idx="36387">
                  <c:v>6.6683000000000006E-2</c:v>
                </c:pt>
                <c:pt idx="36388">
                  <c:v>6.7882999999999999E-2</c:v>
                </c:pt>
                <c:pt idx="36389">
                  <c:v>6.9083699999999998E-2</c:v>
                </c:pt>
                <c:pt idx="36390">
                  <c:v>7.0282899999999995E-2</c:v>
                </c:pt>
                <c:pt idx="36391">
                  <c:v>7.1478399999999997E-2</c:v>
                </c:pt>
                <c:pt idx="36392">
                  <c:v>7.2667999999999996E-2</c:v>
                </c:pt>
                <c:pt idx="36393">
                  <c:v>7.3849499999999998E-2</c:v>
                </c:pt>
                <c:pt idx="36394">
                  <c:v>7.5020699999999996E-2</c:v>
                </c:pt>
                <c:pt idx="36395">
                  <c:v>7.6179800000000006E-2</c:v>
                </c:pt>
                <c:pt idx="36396">
                  <c:v>7.7324900000000002E-2</c:v>
                </c:pt>
                <c:pt idx="36397">
                  <c:v>7.8454399999999994E-2</c:v>
                </c:pt>
                <c:pt idx="36398">
                  <c:v>7.9566399999999995E-2</c:v>
                </c:pt>
                <c:pt idx="36399">
                  <c:v>8.0659400000000006E-2</c:v>
                </c:pt>
                <c:pt idx="36400">
                  <c:v>8.1731999999999999E-2</c:v>
                </c:pt>
                <c:pt idx="36401">
                  <c:v>8.2782800000000004E-2</c:v>
                </c:pt>
                <c:pt idx="36402">
                  <c:v>8.3810399999999993E-2</c:v>
                </c:pt>
                <c:pt idx="36403">
                  <c:v>8.4813700000000006E-2</c:v>
                </c:pt>
                <c:pt idx="36404">
                  <c:v>8.5791500000000007E-2</c:v>
                </c:pt>
                <c:pt idx="36405">
                  <c:v>8.6742299999999994E-2</c:v>
                </c:pt>
                <c:pt idx="36406">
                  <c:v>8.7665199999999999E-2</c:v>
                </c:pt>
                <c:pt idx="36407">
                  <c:v>8.8559200000000005E-2</c:v>
                </c:pt>
                <c:pt idx="36408">
                  <c:v>8.9423799999999998E-2</c:v>
                </c:pt>
                <c:pt idx="36409">
                  <c:v>9.0258900000000003E-2</c:v>
                </c:pt>
                <c:pt idx="36410">
                  <c:v>9.1063900000000003E-2</c:v>
                </c:pt>
                <c:pt idx="36411">
                  <c:v>9.1838500000000003E-2</c:v>
                </c:pt>
                <c:pt idx="36412">
                  <c:v>9.2582399999999995E-2</c:v>
                </c:pt>
                <c:pt idx="36413">
                  <c:v>9.3295400000000001E-2</c:v>
                </c:pt>
                <c:pt idx="36414">
                  <c:v>9.3977400000000003E-2</c:v>
                </c:pt>
                <c:pt idx="36415">
                  <c:v>9.4628400000000001E-2</c:v>
                </c:pt>
                <c:pt idx="36416">
                  <c:v>9.5248299999999994E-2</c:v>
                </c:pt>
                <c:pt idx="36417">
                  <c:v>9.5837500000000006E-2</c:v>
                </c:pt>
                <c:pt idx="36418">
                  <c:v>9.6396200000000001E-2</c:v>
                </c:pt>
                <c:pt idx="36419">
                  <c:v>9.69251E-2</c:v>
                </c:pt>
                <c:pt idx="36420">
                  <c:v>9.7424999999999998E-2</c:v>
                </c:pt>
                <c:pt idx="36421">
                  <c:v>9.7896899999999995E-2</c:v>
                </c:pt>
                <c:pt idx="36422">
                  <c:v>9.8341799999999993E-2</c:v>
                </c:pt>
                <c:pt idx="36423">
                  <c:v>9.8760799999999996E-2</c:v>
                </c:pt>
                <c:pt idx="36424">
                  <c:v>9.9154800000000001E-2</c:v>
                </c:pt>
                <c:pt idx="36425">
                  <c:v>9.9524600000000005E-2</c:v>
                </c:pt>
                <c:pt idx="36426">
                  <c:v>9.9871100000000004E-2</c:v>
                </c:pt>
                <c:pt idx="36427">
                  <c:v>0.10019500000000001</c:v>
                </c:pt>
                <c:pt idx="36428">
                  <c:v>0.100498</c:v>
                </c:pt>
                <c:pt idx="36429">
                  <c:v>0.100782</c:v>
                </c:pt>
                <c:pt idx="36430">
                  <c:v>0.101046</c:v>
                </c:pt>
                <c:pt idx="36431">
                  <c:v>0.10129299999999999</c:v>
                </c:pt>
                <c:pt idx="36432">
                  <c:v>0.101525</c:v>
                </c:pt>
                <c:pt idx="36433">
                  <c:v>0.101741</c:v>
                </c:pt>
                <c:pt idx="36434">
                  <c:v>0.10194499999999999</c:v>
                </c:pt>
                <c:pt idx="36435">
                  <c:v>0.10213700000000001</c:v>
                </c:pt>
                <c:pt idx="36436">
                  <c:v>0.10231899999999999</c:v>
                </c:pt>
                <c:pt idx="36437">
                  <c:v>0.102493</c:v>
                </c:pt>
                <c:pt idx="36438">
                  <c:v>0.102659</c:v>
                </c:pt>
                <c:pt idx="36439">
                  <c:v>0.102821</c:v>
                </c:pt>
                <c:pt idx="36440">
                  <c:v>0.102979</c:v>
                </c:pt>
                <c:pt idx="36441">
                  <c:v>0.10313600000000001</c:v>
                </c:pt>
                <c:pt idx="36442">
                  <c:v>0.103293</c:v>
                </c:pt>
                <c:pt idx="36443">
                  <c:v>0.103451</c:v>
                </c:pt>
                <c:pt idx="36444">
                  <c:v>0.103612</c:v>
                </c:pt>
                <c:pt idx="36445">
                  <c:v>0.10377699999999999</c:v>
                </c:pt>
                <c:pt idx="36446">
                  <c:v>0.103947</c:v>
                </c:pt>
                <c:pt idx="36447">
                  <c:v>0.104125</c:v>
                </c:pt>
                <c:pt idx="36448">
                  <c:v>0.10431</c:v>
                </c:pt>
                <c:pt idx="36449">
                  <c:v>0.104505</c:v>
                </c:pt>
                <c:pt idx="36450">
                  <c:v>0.104709</c:v>
                </c:pt>
                <c:pt idx="36451">
                  <c:v>0.104925</c:v>
                </c:pt>
                <c:pt idx="36452">
                  <c:v>0.105153</c:v>
                </c:pt>
                <c:pt idx="36453">
                  <c:v>0.105394</c:v>
                </c:pt>
                <c:pt idx="36454">
                  <c:v>0.10564999999999999</c:v>
                </c:pt>
                <c:pt idx="36455">
                  <c:v>0.105921</c:v>
                </c:pt>
                <c:pt idx="36456">
                  <c:v>0.106208</c:v>
                </c:pt>
                <c:pt idx="36457">
                  <c:v>0.106512</c:v>
                </c:pt>
                <c:pt idx="36458">
                  <c:v>0.106834</c:v>
                </c:pt>
                <c:pt idx="36459">
                  <c:v>0.107173</c:v>
                </c:pt>
                <c:pt idx="36460">
                  <c:v>0.107531</c:v>
                </c:pt>
                <c:pt idx="36461">
                  <c:v>0.107908</c:v>
                </c:pt>
                <c:pt idx="36462">
                  <c:v>0.108305</c:v>
                </c:pt>
                <c:pt idx="36463">
                  <c:v>0.10872</c:v>
                </c:pt>
                <c:pt idx="36464">
                  <c:v>0.109155</c:v>
                </c:pt>
                <c:pt idx="36465">
                  <c:v>0.10961</c:v>
                </c:pt>
                <c:pt idx="36466">
                  <c:v>0.110084</c:v>
                </c:pt>
                <c:pt idx="36467">
                  <c:v>0.110578</c:v>
                </c:pt>
                <c:pt idx="36468">
                  <c:v>0.111092</c:v>
                </c:pt>
                <c:pt idx="36469">
                  <c:v>0.111626</c:v>
                </c:pt>
                <c:pt idx="36470">
                  <c:v>0.112179</c:v>
                </c:pt>
                <c:pt idx="36471">
                  <c:v>0.112752</c:v>
                </c:pt>
                <c:pt idx="36472">
                  <c:v>0.113344</c:v>
                </c:pt>
                <c:pt idx="36473">
                  <c:v>0.113954</c:v>
                </c:pt>
                <c:pt idx="36474">
                  <c:v>0.114582</c:v>
                </c:pt>
                <c:pt idx="36475">
                  <c:v>0.115228</c:v>
                </c:pt>
                <c:pt idx="36476">
                  <c:v>0.11589099999999999</c:v>
                </c:pt>
                <c:pt idx="36477">
                  <c:v>0.11656999999999999</c:v>
                </c:pt>
                <c:pt idx="36478">
                  <c:v>0.117266</c:v>
                </c:pt>
                <c:pt idx="36479">
                  <c:v>0.117977</c:v>
                </c:pt>
                <c:pt idx="36480">
                  <c:v>0.118702</c:v>
                </c:pt>
                <c:pt idx="36481">
                  <c:v>0.11944100000000001</c:v>
                </c:pt>
                <c:pt idx="36482">
                  <c:v>0.120194</c:v>
                </c:pt>
                <c:pt idx="36483">
                  <c:v>0.120959</c:v>
                </c:pt>
                <c:pt idx="36484">
                  <c:v>0.121735</c:v>
                </c:pt>
                <c:pt idx="36485">
                  <c:v>0.12252200000000001</c:v>
                </c:pt>
                <c:pt idx="36486">
                  <c:v>0.123317</c:v>
                </c:pt>
                <c:pt idx="36487">
                  <c:v>0.12411999999999999</c:v>
                </c:pt>
                <c:pt idx="36488">
                  <c:v>0.12493</c:v>
                </c:pt>
                <c:pt idx="36489">
                  <c:v>0.125745</c:v>
                </c:pt>
                <c:pt idx="36490">
                  <c:v>0.12656400000000001</c:v>
                </c:pt>
                <c:pt idx="36491">
                  <c:v>0.127387</c:v>
                </c:pt>
                <c:pt idx="36492">
                  <c:v>0.12821099999999999</c:v>
                </c:pt>
                <c:pt idx="36493">
                  <c:v>0.12903600000000001</c:v>
                </c:pt>
                <c:pt idx="36494">
                  <c:v>0.12986</c:v>
                </c:pt>
                <c:pt idx="36495">
                  <c:v>0.13068099999999999</c:v>
                </c:pt>
                <c:pt idx="36496">
                  <c:v>0.131498</c:v>
                </c:pt>
                <c:pt idx="36497">
                  <c:v>0.13230900000000001</c:v>
                </c:pt>
                <c:pt idx="36498">
                  <c:v>0.13311500000000001</c:v>
                </c:pt>
                <c:pt idx="36499">
                  <c:v>0.133912</c:v>
                </c:pt>
                <c:pt idx="36500">
                  <c:v>0.13469999999999999</c:v>
                </c:pt>
                <c:pt idx="36501">
                  <c:v>0.13547799999999999</c:v>
                </c:pt>
                <c:pt idx="36502">
                  <c:v>0.136245</c:v>
                </c:pt>
                <c:pt idx="36503">
                  <c:v>0.13699900000000001</c:v>
                </c:pt>
                <c:pt idx="36504">
                  <c:v>0.137739</c:v>
                </c:pt>
                <c:pt idx="36505">
                  <c:v>0.138464</c:v>
                </c:pt>
                <c:pt idx="36506">
                  <c:v>0.13917299999999999</c:v>
                </c:pt>
                <c:pt idx="36507">
                  <c:v>0.13986599999999999</c:v>
                </c:pt>
                <c:pt idx="36508">
                  <c:v>0.140542</c:v>
                </c:pt>
                <c:pt idx="36509">
                  <c:v>0.14119999999999999</c:v>
                </c:pt>
                <c:pt idx="36510">
                  <c:v>0.14183799999999999</c:v>
                </c:pt>
                <c:pt idx="36511">
                  <c:v>0.142455</c:v>
                </c:pt>
                <c:pt idx="36512">
                  <c:v>0.14305100000000001</c:v>
                </c:pt>
                <c:pt idx="36513">
                  <c:v>0.143622</c:v>
                </c:pt>
                <c:pt idx="36514">
                  <c:v>0.14416799999999999</c:v>
                </c:pt>
                <c:pt idx="36515">
                  <c:v>0.14468700000000001</c:v>
                </c:pt>
                <c:pt idx="36516">
                  <c:v>0.145178</c:v>
                </c:pt>
                <c:pt idx="36517">
                  <c:v>0.14563999999999999</c:v>
                </c:pt>
                <c:pt idx="36518">
                  <c:v>0.14607100000000001</c:v>
                </c:pt>
                <c:pt idx="36519">
                  <c:v>0.14647099999999999</c:v>
                </c:pt>
                <c:pt idx="36520">
                  <c:v>0.146837</c:v>
                </c:pt>
                <c:pt idx="36521">
                  <c:v>0.14716799999999999</c:v>
                </c:pt>
                <c:pt idx="36522">
                  <c:v>0.14746300000000001</c:v>
                </c:pt>
                <c:pt idx="36523">
                  <c:v>0.14772099999999999</c:v>
                </c:pt>
                <c:pt idx="36524">
                  <c:v>0.14794099999999999</c:v>
                </c:pt>
                <c:pt idx="36525">
                  <c:v>0.14812</c:v>
                </c:pt>
                <c:pt idx="36526">
                  <c:v>0.14826</c:v>
                </c:pt>
                <c:pt idx="36527">
                  <c:v>0.14835799999999999</c:v>
                </c:pt>
                <c:pt idx="36528">
                  <c:v>0.14841399999999999</c:v>
                </c:pt>
                <c:pt idx="36529">
                  <c:v>0.148427</c:v>
                </c:pt>
                <c:pt idx="36530">
                  <c:v>0.148396</c:v>
                </c:pt>
                <c:pt idx="36531">
                  <c:v>0.14832000000000001</c:v>
                </c:pt>
                <c:pt idx="36532">
                  <c:v>0.148197</c:v>
                </c:pt>
                <c:pt idx="36533">
                  <c:v>0.14802699999999999</c:v>
                </c:pt>
                <c:pt idx="36534">
                  <c:v>0.147809</c:v>
                </c:pt>
                <c:pt idx="36535">
                  <c:v>0.14754100000000001</c:v>
                </c:pt>
                <c:pt idx="36536">
                  <c:v>0.14722399999999999</c:v>
                </c:pt>
                <c:pt idx="36537">
                  <c:v>0.14685500000000001</c:v>
                </c:pt>
                <c:pt idx="36538">
                  <c:v>0.14643300000000001</c:v>
                </c:pt>
                <c:pt idx="36539">
                  <c:v>0.14595900000000001</c:v>
                </c:pt>
                <c:pt idx="36540">
                  <c:v>0.14543</c:v>
                </c:pt>
                <c:pt idx="36541">
                  <c:v>0.144848</c:v>
                </c:pt>
                <c:pt idx="36542">
                  <c:v>0.14421</c:v>
                </c:pt>
                <c:pt idx="36543">
                  <c:v>0.14351700000000001</c:v>
                </c:pt>
                <c:pt idx="36544">
                  <c:v>0.14276700000000001</c:v>
                </c:pt>
                <c:pt idx="36545">
                  <c:v>0.14196</c:v>
                </c:pt>
                <c:pt idx="36546">
                  <c:v>0.141096</c:v>
                </c:pt>
                <c:pt idx="36547">
                  <c:v>0.14017499999999999</c:v>
                </c:pt>
                <c:pt idx="36548">
                  <c:v>0.13919500000000001</c:v>
                </c:pt>
                <c:pt idx="36549">
                  <c:v>0.138158</c:v>
                </c:pt>
                <c:pt idx="36550">
                  <c:v>0.13706199999999999</c:v>
                </c:pt>
                <c:pt idx="36551">
                  <c:v>0.135908</c:v>
                </c:pt>
                <c:pt idx="36552">
                  <c:v>0.13469500000000001</c:v>
                </c:pt>
                <c:pt idx="36553">
                  <c:v>0.13342300000000001</c:v>
                </c:pt>
                <c:pt idx="36554">
                  <c:v>0.13209199999999999</c:v>
                </c:pt>
                <c:pt idx="36555">
                  <c:v>0.13070300000000001</c:v>
                </c:pt>
                <c:pt idx="36556">
                  <c:v>0.12925700000000001</c:v>
                </c:pt>
                <c:pt idx="36557">
                  <c:v>0.12775400000000001</c:v>
                </c:pt>
                <c:pt idx="36558">
                  <c:v>0.126195</c:v>
                </c:pt>
                <c:pt idx="36559">
                  <c:v>0.12458</c:v>
                </c:pt>
                <c:pt idx="36560">
                  <c:v>0.12291000000000001</c:v>
                </c:pt>
                <c:pt idx="36561">
                  <c:v>0.121186</c:v>
                </c:pt>
                <c:pt idx="36562">
                  <c:v>0.119408</c:v>
                </c:pt>
                <c:pt idx="36563">
                  <c:v>0.117579</c:v>
                </c:pt>
                <c:pt idx="36564">
                  <c:v>0.115699</c:v>
                </c:pt>
                <c:pt idx="36565">
                  <c:v>0.113769</c:v>
                </c:pt>
                <c:pt idx="36566">
                  <c:v>0.111791</c:v>
                </c:pt>
                <c:pt idx="36567">
                  <c:v>0.109767</c:v>
                </c:pt>
                <c:pt idx="36568">
                  <c:v>0.107697</c:v>
                </c:pt>
                <c:pt idx="36569">
                  <c:v>0.105584</c:v>
                </c:pt>
                <c:pt idx="36570">
                  <c:v>0.103431</c:v>
                </c:pt>
                <c:pt idx="36571">
                  <c:v>0.101239</c:v>
                </c:pt>
                <c:pt idx="36572">
                  <c:v>9.9010000000000001E-2</c:v>
                </c:pt>
                <c:pt idx="36573">
                  <c:v>9.6745999999999999E-2</c:v>
                </c:pt>
                <c:pt idx="36574">
                  <c:v>9.4448699999999997E-2</c:v>
                </c:pt>
                <c:pt idx="36575">
                  <c:v>9.2120199999999999E-2</c:v>
                </c:pt>
                <c:pt idx="36576">
                  <c:v>8.9762800000000004E-2</c:v>
                </c:pt>
                <c:pt idx="36577">
                  <c:v>8.7379200000000004E-2</c:v>
                </c:pt>
                <c:pt idx="36578">
                  <c:v>8.4972400000000003E-2</c:v>
                </c:pt>
                <c:pt idx="36579">
                  <c:v>8.2545599999999997E-2</c:v>
                </c:pt>
                <c:pt idx="36580">
                  <c:v>8.0101199999999997E-2</c:v>
                </c:pt>
                <c:pt idx="36581">
                  <c:v>7.7641299999999996E-2</c:v>
                </c:pt>
                <c:pt idx="36582">
                  <c:v>7.5167999999999999E-2</c:v>
                </c:pt>
                <c:pt idx="36583">
                  <c:v>7.2684600000000002E-2</c:v>
                </c:pt>
                <c:pt idx="36584">
                  <c:v>7.0194400000000004E-2</c:v>
                </c:pt>
                <c:pt idx="36585">
                  <c:v>6.7700499999999997E-2</c:v>
                </c:pt>
                <c:pt idx="36586">
                  <c:v>6.5206399999999998E-2</c:v>
                </c:pt>
                <c:pt idx="36587">
                  <c:v>6.2715300000000002E-2</c:v>
                </c:pt>
                <c:pt idx="36588">
                  <c:v>6.0230800000000001E-2</c:v>
                </c:pt>
                <c:pt idx="36589">
                  <c:v>5.7756000000000002E-2</c:v>
                </c:pt>
                <c:pt idx="36590">
                  <c:v>5.5294200000000002E-2</c:v>
                </c:pt>
                <c:pt idx="36591">
                  <c:v>5.28485E-2</c:v>
                </c:pt>
                <c:pt idx="36592">
                  <c:v>5.0422799999999997E-2</c:v>
                </c:pt>
                <c:pt idx="36593">
                  <c:v>4.8020899999999998E-2</c:v>
                </c:pt>
                <c:pt idx="36594">
                  <c:v>4.5647600000000003E-2</c:v>
                </c:pt>
                <c:pt idx="36595">
                  <c:v>4.3307600000000002E-2</c:v>
                </c:pt>
                <c:pt idx="36596">
                  <c:v>4.1003999999999999E-2</c:v>
                </c:pt>
                <c:pt idx="36597">
                  <c:v>3.87389E-2</c:v>
                </c:pt>
                <c:pt idx="36598">
                  <c:v>3.6515100000000002E-2</c:v>
                </c:pt>
                <c:pt idx="36599">
                  <c:v>3.4335999999999998E-2</c:v>
                </c:pt>
                <c:pt idx="36600">
                  <c:v>3.2204299999999998E-2</c:v>
                </c:pt>
                <c:pt idx="36601">
                  <c:v>3.0122699999999999E-2</c:v>
                </c:pt>
                <c:pt idx="36602">
                  <c:v>2.8093900000000002E-2</c:v>
                </c:pt>
                <c:pt idx="36603">
                  <c:v>2.61208E-2</c:v>
                </c:pt>
                <c:pt idx="36604">
                  <c:v>2.4206100000000001E-2</c:v>
                </c:pt>
                <c:pt idx="36605">
                  <c:v>2.2352E-2</c:v>
                </c:pt>
                <c:pt idx="36606">
                  <c:v>2.0561099999999999E-2</c:v>
                </c:pt>
                <c:pt idx="36607">
                  <c:v>1.8835600000000001E-2</c:v>
                </c:pt>
                <c:pt idx="36608">
                  <c:v>1.71773E-2</c:v>
                </c:pt>
                <c:pt idx="36609">
                  <c:v>1.5587800000000001E-2</c:v>
                </c:pt>
                <c:pt idx="36610">
                  <c:v>1.4068600000000001E-2</c:v>
                </c:pt>
                <c:pt idx="36611">
                  <c:v>1.26217E-2</c:v>
                </c:pt>
                <c:pt idx="36612">
                  <c:v>1.1249E-2</c:v>
                </c:pt>
                <c:pt idx="36613" formatCode="0.00E+00">
                  <c:v>9.9521200000000001E-3</c:v>
                </c:pt>
                <c:pt idx="36614" formatCode="0.00E+00">
                  <c:v>8.7325800000000002E-3</c:v>
                </c:pt>
                <c:pt idx="36615" formatCode="0.00E+00">
                  <c:v>7.59168E-3</c:v>
                </c:pt>
                <c:pt idx="36616" formatCode="0.00E+00">
                  <c:v>6.5308600000000003E-3</c:v>
                </c:pt>
                <c:pt idx="36617" formatCode="0.00E+00">
                  <c:v>5.55135E-3</c:v>
                </c:pt>
                <c:pt idx="36618" formatCode="0.00E+00">
                  <c:v>4.6539600000000004E-3</c:v>
                </c:pt>
                <c:pt idx="36619" formatCode="0.00E+00">
                  <c:v>3.83906E-3</c:v>
                </c:pt>
                <c:pt idx="36620" formatCode="0.00E+00">
                  <c:v>3.1069700000000001E-3</c:v>
                </c:pt>
                <c:pt idx="36621" formatCode="0.00E+00">
                  <c:v>2.4579599999999999E-3</c:v>
                </c:pt>
                <c:pt idx="36622" formatCode="0.00E+00">
                  <c:v>1.89219E-3</c:v>
                </c:pt>
                <c:pt idx="36623" formatCode="0.00E+00">
                  <c:v>1.40952E-3</c:v>
                </c:pt>
                <c:pt idx="36624" formatCode="0.00E+00">
                  <c:v>1.0096300000000001E-3</c:v>
                </c:pt>
                <c:pt idx="36625" formatCode="0.00E+00">
                  <c:v>6.9202599999999999E-4</c:v>
                </c:pt>
                <c:pt idx="36626" formatCode="0.00E+00">
                  <c:v>4.5603799999999997E-4</c:v>
                </c:pt>
                <c:pt idx="36627" formatCode="0.00E+00">
                  <c:v>3.0086799999999998E-4</c:v>
                </c:pt>
                <c:pt idx="36628" formatCode="0.00E+00">
                  <c:v>2.25625E-4</c:v>
                </c:pt>
                <c:pt idx="36629" formatCode="0.00E+00">
                  <c:v>2.2918799999999999E-4</c:v>
                </c:pt>
                <c:pt idx="36630" formatCode="0.00E+00">
                  <c:v>3.1012900000000003E-4</c:v>
                </c:pt>
                <c:pt idx="36631" formatCode="0.00E+00">
                  <c:v>4.6686999999999998E-4</c:v>
                </c:pt>
                <c:pt idx="36632" formatCode="0.00E+00">
                  <c:v>6.9783099999999999E-4</c:v>
                </c:pt>
                <c:pt idx="36633" formatCode="0.00E+00">
                  <c:v>1.0013299999999999E-3</c:v>
                </c:pt>
                <c:pt idx="36634" formatCode="0.00E+00">
                  <c:v>1.37538E-3</c:v>
                </c:pt>
                <c:pt idx="36635" formatCode="0.00E+00">
                  <c:v>1.81789E-3</c:v>
                </c:pt>
                <c:pt idx="36636" formatCode="0.00E+00">
                  <c:v>2.3268099999999999E-3</c:v>
                </c:pt>
                <c:pt idx="36637" formatCode="0.00E+00">
                  <c:v>2.8999999999999998E-3</c:v>
                </c:pt>
                <c:pt idx="36638" formatCode="0.00E+00">
                  <c:v>3.5350899999999998E-3</c:v>
                </c:pt>
                <c:pt idx="36639" formatCode="0.00E+00">
                  <c:v>4.22946E-3</c:v>
                </c:pt>
                <c:pt idx="36640" formatCode="0.00E+00">
                  <c:v>4.9802099999999997E-3</c:v>
                </c:pt>
                <c:pt idx="36641" formatCode="0.00E+00">
                  <c:v>5.7842600000000003E-3</c:v>
                </c:pt>
                <c:pt idx="36642" formatCode="0.00E+00">
                  <c:v>6.6388599999999999E-3</c:v>
                </c:pt>
                <c:pt idx="36643" formatCode="0.00E+00">
                  <c:v>7.5414499999999999E-3</c:v>
                </c:pt>
                <c:pt idx="36644" formatCode="0.00E+00">
                  <c:v>8.4892400000000003E-3</c:v>
                </c:pt>
                <c:pt idx="36645" formatCode="0.00E+00">
                  <c:v>9.4792999999999995E-3</c:v>
                </c:pt>
                <c:pt idx="36646">
                  <c:v>1.05086E-2</c:v>
                </c:pt>
                <c:pt idx="36647">
                  <c:v>1.15742E-2</c:v>
                </c:pt>
                <c:pt idx="36648">
                  <c:v>1.2672900000000001E-2</c:v>
                </c:pt>
                <c:pt idx="36649">
                  <c:v>1.38015E-2</c:v>
                </c:pt>
                <c:pt idx="36650">
                  <c:v>1.4956799999999999E-2</c:v>
                </c:pt>
                <c:pt idx="36651">
                  <c:v>1.6135400000000001E-2</c:v>
                </c:pt>
                <c:pt idx="36652">
                  <c:v>1.7334100000000002E-2</c:v>
                </c:pt>
                <c:pt idx="36653">
                  <c:v>1.8549400000000001E-2</c:v>
                </c:pt>
                <c:pt idx="36654">
                  <c:v>1.9777699999999999E-2</c:v>
                </c:pt>
                <c:pt idx="36655">
                  <c:v>2.1015800000000001E-2</c:v>
                </c:pt>
                <c:pt idx="36656">
                  <c:v>2.22609E-2</c:v>
                </c:pt>
                <c:pt idx="36657">
                  <c:v>2.35099E-2</c:v>
                </c:pt>
                <c:pt idx="36658">
                  <c:v>2.4759699999999999E-2</c:v>
                </c:pt>
                <c:pt idx="36659">
                  <c:v>2.60074E-2</c:v>
                </c:pt>
                <c:pt idx="36660">
                  <c:v>2.7249800000000001E-2</c:v>
                </c:pt>
                <c:pt idx="36661">
                  <c:v>2.8483700000000001E-2</c:v>
                </c:pt>
                <c:pt idx="36662">
                  <c:v>2.9705800000000001E-2</c:v>
                </c:pt>
                <c:pt idx="36663">
                  <c:v>3.0913300000000001E-2</c:v>
                </c:pt>
                <c:pt idx="36664">
                  <c:v>3.21035E-2</c:v>
                </c:pt>
                <c:pt idx="36665">
                  <c:v>3.3274100000000001E-2</c:v>
                </c:pt>
                <c:pt idx="36666">
                  <c:v>3.4422700000000001E-2</c:v>
                </c:pt>
                <c:pt idx="36667">
                  <c:v>3.5547200000000001E-2</c:v>
                </c:pt>
                <c:pt idx="36668">
                  <c:v>3.6644500000000003E-2</c:v>
                </c:pt>
                <c:pt idx="36669">
                  <c:v>3.77119E-2</c:v>
                </c:pt>
                <c:pt idx="36670">
                  <c:v>3.87471E-2</c:v>
                </c:pt>
                <c:pt idx="36671">
                  <c:v>3.97483E-2</c:v>
                </c:pt>
                <c:pt idx="36672">
                  <c:v>4.0713699999999999E-2</c:v>
                </c:pt>
                <c:pt idx="36673">
                  <c:v>4.1641600000000001E-2</c:v>
                </c:pt>
                <c:pt idx="36674">
                  <c:v>4.2530499999999999E-2</c:v>
                </c:pt>
                <c:pt idx="36675">
                  <c:v>4.3379000000000001E-2</c:v>
                </c:pt>
                <c:pt idx="36676">
                  <c:v>4.4186000000000003E-2</c:v>
                </c:pt>
                <c:pt idx="36677">
                  <c:v>4.4949900000000001E-2</c:v>
                </c:pt>
                <c:pt idx="36678">
                  <c:v>4.5669099999999997E-2</c:v>
                </c:pt>
                <c:pt idx="36679">
                  <c:v>4.6342599999999998E-2</c:v>
                </c:pt>
                <c:pt idx="36680">
                  <c:v>4.6969900000000002E-2</c:v>
                </c:pt>
                <c:pt idx="36681">
                  <c:v>4.7551299999999998E-2</c:v>
                </c:pt>
                <c:pt idx="36682">
                  <c:v>4.8087400000000002E-2</c:v>
                </c:pt>
                <c:pt idx="36683">
                  <c:v>4.8578400000000001E-2</c:v>
                </c:pt>
                <c:pt idx="36684">
                  <c:v>4.9022900000000001E-2</c:v>
                </c:pt>
                <c:pt idx="36685">
                  <c:v>4.9419699999999997E-2</c:v>
                </c:pt>
                <c:pt idx="36686">
                  <c:v>4.9768600000000003E-2</c:v>
                </c:pt>
                <c:pt idx="36687">
                  <c:v>5.0070299999999998E-2</c:v>
                </c:pt>
                <c:pt idx="36688">
                  <c:v>5.0324500000000001E-2</c:v>
                </c:pt>
                <c:pt idx="36689">
                  <c:v>5.0531300000000001E-2</c:v>
                </c:pt>
                <c:pt idx="36690">
                  <c:v>5.0691199999999999E-2</c:v>
                </c:pt>
                <c:pt idx="36691">
                  <c:v>5.0804799999999997E-2</c:v>
                </c:pt>
                <c:pt idx="36692">
                  <c:v>5.0872800000000003E-2</c:v>
                </c:pt>
                <c:pt idx="36693">
                  <c:v>5.0895700000000002E-2</c:v>
                </c:pt>
                <c:pt idx="36694">
                  <c:v>5.0874000000000003E-2</c:v>
                </c:pt>
                <c:pt idx="36695">
                  <c:v>5.0808399999999997E-2</c:v>
                </c:pt>
                <c:pt idx="36696">
                  <c:v>5.0699599999999997E-2</c:v>
                </c:pt>
                <c:pt idx="36697">
                  <c:v>5.0548599999999999E-2</c:v>
                </c:pt>
                <c:pt idx="36698">
                  <c:v>5.03568E-2</c:v>
                </c:pt>
                <c:pt idx="36699">
                  <c:v>5.0125500000000003E-2</c:v>
                </c:pt>
                <c:pt idx="36700">
                  <c:v>4.9856400000000002E-2</c:v>
                </c:pt>
                <c:pt idx="36701">
                  <c:v>4.9550799999999999E-2</c:v>
                </c:pt>
                <c:pt idx="36702">
                  <c:v>4.9210299999999998E-2</c:v>
                </c:pt>
                <c:pt idx="36703">
                  <c:v>4.88368E-2</c:v>
                </c:pt>
                <c:pt idx="36704">
                  <c:v>4.8432599999999999E-2</c:v>
                </c:pt>
                <c:pt idx="36705">
                  <c:v>4.7999800000000002E-2</c:v>
                </c:pt>
                <c:pt idx="36706">
                  <c:v>4.7540499999999999E-2</c:v>
                </c:pt>
                <c:pt idx="36707">
                  <c:v>4.7056500000000001E-2</c:v>
                </c:pt>
                <c:pt idx="36708">
                  <c:v>4.6549899999999998E-2</c:v>
                </c:pt>
                <c:pt idx="36709">
                  <c:v>4.6022899999999999E-2</c:v>
                </c:pt>
                <c:pt idx="36710">
                  <c:v>4.5477799999999999E-2</c:v>
                </c:pt>
                <c:pt idx="36711">
                  <c:v>4.4916900000000003E-2</c:v>
                </c:pt>
                <c:pt idx="36712">
                  <c:v>4.4342399999999997E-2</c:v>
                </c:pt>
                <c:pt idx="36713">
                  <c:v>4.3756499999999997E-2</c:v>
                </c:pt>
                <c:pt idx="36714">
                  <c:v>4.3161400000000003E-2</c:v>
                </c:pt>
                <c:pt idx="36715">
                  <c:v>4.2559300000000001E-2</c:v>
                </c:pt>
                <c:pt idx="36716">
                  <c:v>4.1952499999999997E-2</c:v>
                </c:pt>
                <c:pt idx="36717">
                  <c:v>4.1343299999999999E-2</c:v>
                </c:pt>
                <c:pt idx="36718">
                  <c:v>4.0733999999999999E-2</c:v>
                </c:pt>
                <c:pt idx="36719">
                  <c:v>4.0127000000000003E-2</c:v>
                </c:pt>
                <c:pt idx="36720">
                  <c:v>3.9524400000000001E-2</c:v>
                </c:pt>
                <c:pt idx="36721">
                  <c:v>3.8928499999999998E-2</c:v>
                </c:pt>
                <c:pt idx="36722">
                  <c:v>3.8341300000000002E-2</c:v>
                </c:pt>
                <c:pt idx="36723">
                  <c:v>3.7764899999999997E-2</c:v>
                </c:pt>
                <c:pt idx="36724">
                  <c:v>3.7201600000000001E-2</c:v>
                </c:pt>
                <c:pt idx="36725">
                  <c:v>3.6653499999999999E-2</c:v>
                </c:pt>
                <c:pt idx="36726">
                  <c:v>3.6122700000000001E-2</c:v>
                </c:pt>
                <c:pt idx="36727">
                  <c:v>3.5611200000000003E-2</c:v>
                </c:pt>
                <c:pt idx="36728">
                  <c:v>3.5120999999999999E-2</c:v>
                </c:pt>
                <c:pt idx="36729">
                  <c:v>3.4653700000000003E-2</c:v>
                </c:pt>
                <c:pt idx="36730">
                  <c:v>3.4211100000000001E-2</c:v>
                </c:pt>
                <c:pt idx="36731">
                  <c:v>3.3794900000000003E-2</c:v>
                </c:pt>
                <c:pt idx="36732">
                  <c:v>3.3406999999999999E-2</c:v>
                </c:pt>
                <c:pt idx="36733">
                  <c:v>3.3049099999999998E-2</c:v>
                </c:pt>
                <c:pt idx="36734">
                  <c:v>3.2722899999999999E-2</c:v>
                </c:pt>
                <c:pt idx="36735">
                  <c:v>3.2429800000000002E-2</c:v>
                </c:pt>
                <c:pt idx="36736">
                  <c:v>3.2171199999999997E-2</c:v>
                </c:pt>
                <c:pt idx="36737">
                  <c:v>3.1948299999999999E-2</c:v>
                </c:pt>
                <c:pt idx="36738">
                  <c:v>3.1762400000000003E-2</c:v>
                </c:pt>
                <c:pt idx="36739">
                  <c:v>3.16146E-2</c:v>
                </c:pt>
                <c:pt idx="36740">
                  <c:v>3.15058E-2</c:v>
                </c:pt>
                <c:pt idx="36741">
                  <c:v>3.1437E-2</c:v>
                </c:pt>
                <c:pt idx="36742">
                  <c:v>3.1408999999999999E-2</c:v>
                </c:pt>
                <c:pt idx="36743">
                  <c:v>3.1422600000000002E-2</c:v>
                </c:pt>
                <c:pt idx="36744">
                  <c:v>3.1478699999999998E-2</c:v>
                </c:pt>
                <c:pt idx="36745">
                  <c:v>3.1577599999999997E-2</c:v>
                </c:pt>
                <c:pt idx="36746">
                  <c:v>3.1719999999999998E-2</c:v>
                </c:pt>
                <c:pt idx="36747">
                  <c:v>3.1905999999999997E-2</c:v>
                </c:pt>
                <c:pt idx="36748">
                  <c:v>3.2135900000000002E-2</c:v>
                </c:pt>
                <c:pt idx="36749">
                  <c:v>3.2409899999999998E-2</c:v>
                </c:pt>
                <c:pt idx="36750">
                  <c:v>3.2727800000000001E-2</c:v>
                </c:pt>
                <c:pt idx="36751">
                  <c:v>3.3089800000000003E-2</c:v>
                </c:pt>
                <c:pt idx="36752">
                  <c:v>3.3495700000000003E-2</c:v>
                </c:pt>
                <c:pt idx="36753">
                  <c:v>3.3945599999999999E-2</c:v>
                </c:pt>
                <c:pt idx="36754">
                  <c:v>3.4439200000000003E-2</c:v>
                </c:pt>
                <c:pt idx="36755">
                  <c:v>3.4976E-2</c:v>
                </c:pt>
                <c:pt idx="36756">
                  <c:v>3.5555099999999999E-2</c:v>
                </c:pt>
                <c:pt idx="36757">
                  <c:v>3.6175499999999999E-2</c:v>
                </c:pt>
                <c:pt idx="36758">
                  <c:v>3.6836399999999998E-2</c:v>
                </c:pt>
                <c:pt idx="36759">
                  <c:v>3.7537000000000001E-2</c:v>
                </c:pt>
                <c:pt idx="36760">
                  <c:v>3.82761E-2</c:v>
                </c:pt>
                <c:pt idx="36761">
                  <c:v>3.90526E-2</c:v>
                </c:pt>
                <c:pt idx="36762">
                  <c:v>3.9865100000000001E-2</c:v>
                </c:pt>
                <c:pt idx="36763">
                  <c:v>4.07123E-2</c:v>
                </c:pt>
                <c:pt idx="36764">
                  <c:v>4.1592799999999999E-2</c:v>
                </c:pt>
                <c:pt idx="36765">
                  <c:v>4.2504599999999997E-2</c:v>
                </c:pt>
                <c:pt idx="36766">
                  <c:v>4.3445900000000003E-2</c:v>
                </c:pt>
                <c:pt idx="36767">
                  <c:v>4.4415200000000002E-2</c:v>
                </c:pt>
                <c:pt idx="36768">
                  <c:v>4.5411E-2</c:v>
                </c:pt>
                <c:pt idx="36769">
                  <c:v>4.6431699999999999E-2</c:v>
                </c:pt>
                <c:pt idx="36770">
                  <c:v>4.7475499999999997E-2</c:v>
                </c:pt>
                <c:pt idx="36771">
                  <c:v>4.854E-2</c:v>
                </c:pt>
                <c:pt idx="36772">
                  <c:v>4.9622699999999999E-2</c:v>
                </c:pt>
                <c:pt idx="36773">
                  <c:v>5.0721200000000001E-2</c:v>
                </c:pt>
                <c:pt idx="36774">
                  <c:v>5.1833200000000003E-2</c:v>
                </c:pt>
                <c:pt idx="36775">
                  <c:v>5.2956099999999999E-2</c:v>
                </c:pt>
                <c:pt idx="36776">
                  <c:v>5.4087299999999998E-2</c:v>
                </c:pt>
                <c:pt idx="36777">
                  <c:v>5.5224000000000002E-2</c:v>
                </c:pt>
                <c:pt idx="36778">
                  <c:v>5.63636E-2</c:v>
                </c:pt>
                <c:pt idx="36779">
                  <c:v>5.7503600000000002E-2</c:v>
                </c:pt>
                <c:pt idx="36780">
                  <c:v>5.8640999999999999E-2</c:v>
                </c:pt>
                <c:pt idx="36781">
                  <c:v>5.9772800000000001E-2</c:v>
                </c:pt>
                <c:pt idx="36782">
                  <c:v>6.0895900000000003E-2</c:v>
                </c:pt>
                <c:pt idx="36783">
                  <c:v>6.2007399999999997E-2</c:v>
                </c:pt>
                <c:pt idx="36784">
                  <c:v>6.3104199999999999E-2</c:v>
                </c:pt>
                <c:pt idx="36785">
                  <c:v>6.4183299999999999E-2</c:v>
                </c:pt>
                <c:pt idx="36786">
                  <c:v>6.5241999999999994E-2</c:v>
                </c:pt>
                <c:pt idx="36787">
                  <c:v>6.62774E-2</c:v>
                </c:pt>
                <c:pt idx="36788">
                  <c:v>6.7286600000000002E-2</c:v>
                </c:pt>
                <c:pt idx="36789">
                  <c:v>6.8266499999999994E-2</c:v>
                </c:pt>
                <c:pt idx="36790">
                  <c:v>6.9214600000000001E-2</c:v>
                </c:pt>
                <c:pt idx="36791">
                  <c:v>7.0128499999999996E-2</c:v>
                </c:pt>
                <c:pt idx="36792">
                  <c:v>7.1005600000000002E-2</c:v>
                </c:pt>
                <c:pt idx="36793">
                  <c:v>7.1842699999999995E-2</c:v>
                </c:pt>
                <c:pt idx="36794">
                  <c:v>7.2636999999999993E-2</c:v>
                </c:pt>
                <c:pt idx="36795">
                  <c:v>7.3385500000000006E-2</c:v>
                </c:pt>
                <c:pt idx="36796">
                  <c:v>7.4085499999999999E-2</c:v>
                </c:pt>
                <c:pt idx="36797">
                  <c:v>7.4734599999999998E-2</c:v>
                </c:pt>
                <c:pt idx="36798">
                  <c:v>7.5330800000000003E-2</c:v>
                </c:pt>
                <c:pt idx="36799">
                  <c:v>7.5872099999999998E-2</c:v>
                </c:pt>
                <c:pt idx="36800">
                  <c:v>7.6355800000000001E-2</c:v>
                </c:pt>
                <c:pt idx="36801">
                  <c:v>7.6779100000000003E-2</c:v>
                </c:pt>
                <c:pt idx="36802">
                  <c:v>7.71395E-2</c:v>
                </c:pt>
                <c:pt idx="36803">
                  <c:v>7.7435199999999996E-2</c:v>
                </c:pt>
                <c:pt idx="36804">
                  <c:v>7.7664200000000003E-2</c:v>
                </c:pt>
                <c:pt idx="36805">
                  <c:v>7.78248E-2</c:v>
                </c:pt>
                <c:pt idx="36806">
                  <c:v>7.7914899999999995E-2</c:v>
                </c:pt>
                <c:pt idx="36807">
                  <c:v>7.7932699999999994E-2</c:v>
                </c:pt>
                <c:pt idx="36808">
                  <c:v>7.7876600000000004E-2</c:v>
                </c:pt>
                <c:pt idx="36809">
                  <c:v>7.7745400000000006E-2</c:v>
                </c:pt>
                <c:pt idx="36810">
                  <c:v>7.7537400000000006E-2</c:v>
                </c:pt>
                <c:pt idx="36811">
                  <c:v>7.7250700000000005E-2</c:v>
                </c:pt>
                <c:pt idx="36812">
                  <c:v>7.6884099999999997E-2</c:v>
                </c:pt>
                <c:pt idx="36813">
                  <c:v>7.6437400000000003E-2</c:v>
                </c:pt>
                <c:pt idx="36814">
                  <c:v>7.5909400000000002E-2</c:v>
                </c:pt>
                <c:pt idx="36815">
                  <c:v>7.5297699999999995E-2</c:v>
                </c:pt>
                <c:pt idx="36816">
                  <c:v>7.4599299999999993E-2</c:v>
                </c:pt>
                <c:pt idx="36817">
                  <c:v>7.3814000000000005E-2</c:v>
                </c:pt>
                <c:pt idx="36818">
                  <c:v>7.2943900000000006E-2</c:v>
                </c:pt>
                <c:pt idx="36819">
                  <c:v>7.1990899999999997E-2</c:v>
                </c:pt>
                <c:pt idx="36820">
                  <c:v>7.0955199999999996E-2</c:v>
                </c:pt>
                <c:pt idx="36821">
                  <c:v>6.9836499999999996E-2</c:v>
                </c:pt>
                <c:pt idx="36822">
                  <c:v>6.8635000000000002E-2</c:v>
                </c:pt>
                <c:pt idx="36823">
                  <c:v>6.73512E-2</c:v>
                </c:pt>
                <c:pt idx="36824">
                  <c:v>6.59854E-2</c:v>
                </c:pt>
                <c:pt idx="36825">
                  <c:v>6.4537700000000003E-2</c:v>
                </c:pt>
                <c:pt idx="36826">
                  <c:v>6.3008499999999995E-2</c:v>
                </c:pt>
                <c:pt idx="36827">
                  <c:v>6.1398599999999998E-2</c:v>
                </c:pt>
                <c:pt idx="36828">
                  <c:v>5.9708400000000002E-2</c:v>
                </c:pt>
                <c:pt idx="36829">
                  <c:v>5.7938400000000001E-2</c:v>
                </c:pt>
                <c:pt idx="36830">
                  <c:v>5.6089E-2</c:v>
                </c:pt>
                <c:pt idx="36831">
                  <c:v>5.4161300000000002E-2</c:v>
                </c:pt>
                <c:pt idx="36832">
                  <c:v>5.2156300000000003E-2</c:v>
                </c:pt>
                <c:pt idx="36833">
                  <c:v>5.0075700000000001E-2</c:v>
                </c:pt>
                <c:pt idx="36834">
                  <c:v>4.7920600000000001E-2</c:v>
                </c:pt>
                <c:pt idx="36835">
                  <c:v>4.5692799999999999E-2</c:v>
                </c:pt>
                <c:pt idx="36836">
                  <c:v>4.3394599999999998E-2</c:v>
                </c:pt>
                <c:pt idx="36837">
                  <c:v>4.1029499999999997E-2</c:v>
                </c:pt>
                <c:pt idx="36838">
                  <c:v>3.8600799999999998E-2</c:v>
                </c:pt>
                <c:pt idx="36839">
                  <c:v>3.6110400000000001E-2</c:v>
                </c:pt>
                <c:pt idx="36840">
                  <c:v>3.3558999999999999E-2</c:v>
                </c:pt>
                <c:pt idx="36841">
                  <c:v>3.0946899999999999E-2</c:v>
                </c:pt>
                <c:pt idx="36842">
                  <c:v>2.82759E-2</c:v>
                </c:pt>
                <c:pt idx="36843">
                  <c:v>2.5548399999999999E-2</c:v>
                </c:pt>
                <c:pt idx="36844">
                  <c:v>2.2767699999999998E-2</c:v>
                </c:pt>
                <c:pt idx="36845">
                  <c:v>1.99375E-2</c:v>
                </c:pt>
                <c:pt idx="36846">
                  <c:v>1.70627E-2</c:v>
                </c:pt>
                <c:pt idx="36847">
                  <c:v>1.4148600000000001E-2</c:v>
                </c:pt>
                <c:pt idx="36848">
                  <c:v>1.1199000000000001E-2</c:v>
                </c:pt>
                <c:pt idx="36849" formatCode="0.00E+00">
                  <c:v>8.2152200000000005E-3</c:v>
                </c:pt>
                <c:pt idx="36850" formatCode="0.00E+00">
                  <c:v>5.1984400000000004E-3</c:v>
                </c:pt>
                <c:pt idx="36851" formatCode="0.00E+00">
                  <c:v>2.1521299999999999E-3</c:v>
                </c:pt>
                <c:pt idx="36852" formatCode="0.00E+00">
                  <c:v>-9.1886599999999995E-4</c:v>
                </c:pt>
                <c:pt idx="36853" formatCode="0.00E+00">
                  <c:v>-4.0109899999999999E-3</c:v>
                </c:pt>
                <c:pt idx="36854" formatCode="0.00E+00">
                  <c:v>-7.1223099999999998E-3</c:v>
                </c:pt>
                <c:pt idx="36855">
                  <c:v>-1.0250799999999999E-2</c:v>
                </c:pt>
                <c:pt idx="36856">
                  <c:v>-1.3393E-2</c:v>
                </c:pt>
                <c:pt idx="36857">
                  <c:v>-1.6544699999999999E-2</c:v>
                </c:pt>
                <c:pt idx="36858">
                  <c:v>-1.97016E-2</c:v>
                </c:pt>
                <c:pt idx="36859">
                  <c:v>-2.28597E-2</c:v>
                </c:pt>
                <c:pt idx="36860">
                  <c:v>-2.6014599999999999E-2</c:v>
                </c:pt>
                <c:pt idx="36861">
                  <c:v>-2.9161599999999999E-2</c:v>
                </c:pt>
                <c:pt idx="36862">
                  <c:v>-3.2295999999999998E-2</c:v>
                </c:pt>
                <c:pt idx="36863">
                  <c:v>-3.5413899999999998E-2</c:v>
                </c:pt>
                <c:pt idx="36864">
                  <c:v>-3.8512499999999998E-2</c:v>
                </c:pt>
                <c:pt idx="36865">
                  <c:v>-4.15897E-2</c:v>
                </c:pt>
                <c:pt idx="36866">
                  <c:v>-4.4642399999999999E-2</c:v>
                </c:pt>
                <c:pt idx="36867">
                  <c:v>-4.7665399999999997E-2</c:v>
                </c:pt>
                <c:pt idx="36868">
                  <c:v>-5.0653400000000001E-2</c:v>
                </c:pt>
                <c:pt idx="36869">
                  <c:v>-5.36014E-2</c:v>
                </c:pt>
                <c:pt idx="36870">
                  <c:v>-5.6505899999999998E-2</c:v>
                </c:pt>
                <c:pt idx="36871">
                  <c:v>-5.9364899999999998E-2</c:v>
                </c:pt>
                <c:pt idx="36872">
                  <c:v>-6.2175899999999999E-2</c:v>
                </c:pt>
                <c:pt idx="36873">
                  <c:v>-6.4935300000000001E-2</c:v>
                </c:pt>
                <c:pt idx="36874">
                  <c:v>-6.7640199999999998E-2</c:v>
                </c:pt>
                <c:pt idx="36875">
                  <c:v>-7.0289500000000005E-2</c:v>
                </c:pt>
                <c:pt idx="36876">
                  <c:v>-7.2881699999999994E-2</c:v>
                </c:pt>
                <c:pt idx="36877">
                  <c:v>-7.5415300000000005E-2</c:v>
                </c:pt>
                <c:pt idx="36878">
                  <c:v>-7.7889899999999998E-2</c:v>
                </c:pt>
                <c:pt idx="36879">
                  <c:v>-8.0304700000000007E-2</c:v>
                </c:pt>
                <c:pt idx="36880">
                  <c:v>-8.2655900000000004E-2</c:v>
                </c:pt>
                <c:pt idx="36881">
                  <c:v>-8.4938399999999997E-2</c:v>
                </c:pt>
                <c:pt idx="36882">
                  <c:v>-8.7149000000000004E-2</c:v>
                </c:pt>
                <c:pt idx="36883">
                  <c:v>-8.9286500000000005E-2</c:v>
                </c:pt>
                <c:pt idx="36884">
                  <c:v>-9.1349399999999997E-2</c:v>
                </c:pt>
                <c:pt idx="36885">
                  <c:v>-9.3334700000000007E-2</c:v>
                </c:pt>
                <c:pt idx="36886">
                  <c:v>-9.5238900000000001E-2</c:v>
                </c:pt>
                <c:pt idx="36887">
                  <c:v>-9.7059599999999996E-2</c:v>
                </c:pt>
                <c:pt idx="36888">
                  <c:v>-9.8795300000000003E-2</c:v>
                </c:pt>
                <c:pt idx="36889">
                  <c:v>-0.10044500000000001</c:v>
                </c:pt>
                <c:pt idx="36890">
                  <c:v>-0.102008</c:v>
                </c:pt>
                <c:pt idx="36891">
                  <c:v>-0.103481</c:v>
                </c:pt>
                <c:pt idx="36892">
                  <c:v>-0.104865</c:v>
                </c:pt>
                <c:pt idx="36893">
                  <c:v>-0.106157</c:v>
                </c:pt>
                <c:pt idx="36894">
                  <c:v>-0.10735599999999999</c:v>
                </c:pt>
                <c:pt idx="36895">
                  <c:v>-0.108461</c:v>
                </c:pt>
                <c:pt idx="36896">
                  <c:v>-0.109469</c:v>
                </c:pt>
                <c:pt idx="36897">
                  <c:v>-0.11038100000000001</c:v>
                </c:pt>
                <c:pt idx="36898">
                  <c:v>-0.111194</c:v>
                </c:pt>
                <c:pt idx="36899">
                  <c:v>-0.11190700000000001</c:v>
                </c:pt>
                <c:pt idx="36900">
                  <c:v>-0.11251700000000001</c:v>
                </c:pt>
                <c:pt idx="36901">
                  <c:v>-0.113026</c:v>
                </c:pt>
                <c:pt idx="36902">
                  <c:v>-0.11343300000000001</c:v>
                </c:pt>
                <c:pt idx="36903">
                  <c:v>-0.11373999999999999</c:v>
                </c:pt>
                <c:pt idx="36904">
                  <c:v>-0.11394600000000001</c:v>
                </c:pt>
                <c:pt idx="36905">
                  <c:v>-0.11405</c:v>
                </c:pt>
                <c:pt idx="36906">
                  <c:v>-0.114054</c:v>
                </c:pt>
                <c:pt idx="36907">
                  <c:v>-0.113959</c:v>
                </c:pt>
                <c:pt idx="36908">
                  <c:v>-0.11376699999999999</c:v>
                </c:pt>
                <c:pt idx="36909">
                  <c:v>-0.113478</c:v>
                </c:pt>
                <c:pt idx="36910">
                  <c:v>-0.113092</c:v>
                </c:pt>
                <c:pt idx="36911">
                  <c:v>-0.112609</c:v>
                </c:pt>
                <c:pt idx="36912">
                  <c:v>-0.11203</c:v>
                </c:pt>
                <c:pt idx="36913">
                  <c:v>-0.111355</c:v>
                </c:pt>
                <c:pt idx="36914">
                  <c:v>-0.110584</c:v>
                </c:pt>
                <c:pt idx="36915">
                  <c:v>-0.109719</c:v>
                </c:pt>
                <c:pt idx="36916">
                  <c:v>-0.108767</c:v>
                </c:pt>
                <c:pt idx="36917">
                  <c:v>-0.10773199999999999</c:v>
                </c:pt>
                <c:pt idx="36918">
                  <c:v>-0.106613</c:v>
                </c:pt>
                <c:pt idx="36919">
                  <c:v>-0.105407</c:v>
                </c:pt>
                <c:pt idx="36920">
                  <c:v>-0.104113</c:v>
                </c:pt>
                <c:pt idx="36921">
                  <c:v>-0.10273500000000001</c:v>
                </c:pt>
                <c:pt idx="36922">
                  <c:v>-0.101274</c:v>
                </c:pt>
                <c:pt idx="36923">
                  <c:v>-9.9734600000000007E-2</c:v>
                </c:pt>
                <c:pt idx="36924">
                  <c:v>-9.8119700000000004E-2</c:v>
                </c:pt>
                <c:pt idx="36925">
                  <c:v>-9.6431600000000006E-2</c:v>
                </c:pt>
                <c:pt idx="36926">
                  <c:v>-9.4672400000000004E-2</c:v>
                </c:pt>
                <c:pt idx="36927">
                  <c:v>-9.2845200000000003E-2</c:v>
                </c:pt>
                <c:pt idx="36928">
                  <c:v>-9.0953199999999998E-2</c:v>
                </c:pt>
                <c:pt idx="36929">
                  <c:v>-8.8998400000000005E-2</c:v>
                </c:pt>
                <c:pt idx="36930">
                  <c:v>-8.6982299999999999E-2</c:v>
                </c:pt>
                <c:pt idx="36931">
                  <c:v>-8.4907800000000005E-2</c:v>
                </c:pt>
                <c:pt idx="36932">
                  <c:v>-8.2779199999999997E-2</c:v>
                </c:pt>
                <c:pt idx="36933">
                  <c:v>-8.0601500000000006E-2</c:v>
                </c:pt>
                <c:pt idx="36934">
                  <c:v>-7.8379099999999993E-2</c:v>
                </c:pt>
                <c:pt idx="36935">
                  <c:v>-7.6115600000000005E-2</c:v>
                </c:pt>
                <c:pt idx="36936">
                  <c:v>-7.3813599999999993E-2</c:v>
                </c:pt>
                <c:pt idx="36937">
                  <c:v>-7.14756E-2</c:v>
                </c:pt>
                <c:pt idx="36938">
                  <c:v>-6.9104499999999999E-2</c:v>
                </c:pt>
                <c:pt idx="36939">
                  <c:v>-6.6703700000000005E-2</c:v>
                </c:pt>
                <c:pt idx="36940">
                  <c:v>-6.4277200000000007E-2</c:v>
                </c:pt>
                <c:pt idx="36941">
                  <c:v>-6.1828899999999999E-2</c:v>
                </c:pt>
                <c:pt idx="36942">
                  <c:v>-5.9361499999999998E-2</c:v>
                </c:pt>
                <c:pt idx="36943">
                  <c:v>-5.6877200000000003E-2</c:v>
                </c:pt>
                <c:pt idx="36944">
                  <c:v>-5.4378700000000002E-2</c:v>
                </c:pt>
                <c:pt idx="36945">
                  <c:v>-5.1871300000000002E-2</c:v>
                </c:pt>
                <c:pt idx="36946">
                  <c:v>-4.9361700000000001E-2</c:v>
                </c:pt>
                <c:pt idx="36947">
                  <c:v>-4.68545E-2</c:v>
                </c:pt>
                <c:pt idx="36948">
                  <c:v>-4.43519E-2</c:v>
                </c:pt>
                <c:pt idx="36949">
                  <c:v>-4.1856200000000003E-2</c:v>
                </c:pt>
                <c:pt idx="36950">
                  <c:v>-3.9371000000000003E-2</c:v>
                </c:pt>
                <c:pt idx="36951">
                  <c:v>-3.6899099999999997E-2</c:v>
                </c:pt>
                <c:pt idx="36952">
                  <c:v>-3.4444000000000002E-2</c:v>
                </c:pt>
                <c:pt idx="36953">
                  <c:v>-3.2010799999999999E-2</c:v>
                </c:pt>
                <c:pt idx="36954">
                  <c:v>-2.9602799999999999E-2</c:v>
                </c:pt>
                <c:pt idx="36955">
                  <c:v>-2.7220299999999999E-2</c:v>
                </c:pt>
                <c:pt idx="36956">
                  <c:v>-2.4864500000000001E-2</c:v>
                </c:pt>
                <c:pt idx="36957">
                  <c:v>-2.2539400000000001E-2</c:v>
                </c:pt>
                <c:pt idx="36958">
                  <c:v>-2.0249400000000001E-2</c:v>
                </c:pt>
                <c:pt idx="36959">
                  <c:v>-1.7997599999999999E-2</c:v>
                </c:pt>
                <c:pt idx="36960">
                  <c:v>-1.57863E-2</c:v>
                </c:pt>
                <c:pt idx="36961">
                  <c:v>-1.36177E-2</c:v>
                </c:pt>
                <c:pt idx="36962">
                  <c:v>-1.14915E-2</c:v>
                </c:pt>
                <c:pt idx="36963" formatCode="0.00E+00">
                  <c:v>-9.4044799999999998E-3</c:v>
                </c:pt>
                <c:pt idx="36964" formatCode="0.00E+00">
                  <c:v>-7.3563700000000001E-3</c:v>
                </c:pt>
                <c:pt idx="36965" formatCode="0.00E+00">
                  <c:v>-5.3519099999999997E-3</c:v>
                </c:pt>
                <c:pt idx="36966" formatCode="0.00E+00">
                  <c:v>-3.39712E-3</c:v>
                </c:pt>
                <c:pt idx="36967" formatCode="0.00E+00">
                  <c:v>-1.4955000000000001E-3</c:v>
                </c:pt>
                <c:pt idx="36968" formatCode="0.00E+00">
                  <c:v>3.4983200000000001E-4</c:v>
                </c:pt>
                <c:pt idx="36969" formatCode="0.00E+00">
                  <c:v>2.1346799999999999E-3</c:v>
                </c:pt>
                <c:pt idx="36970" formatCode="0.00E+00">
                  <c:v>3.85572E-3</c:v>
                </c:pt>
                <c:pt idx="36971" formatCode="0.00E+00">
                  <c:v>5.5112299999999998E-3</c:v>
                </c:pt>
                <c:pt idx="36972" formatCode="0.00E+00">
                  <c:v>7.1009999999999997E-3</c:v>
                </c:pt>
                <c:pt idx="36973" formatCode="0.00E+00">
                  <c:v>8.6247700000000004E-3</c:v>
                </c:pt>
                <c:pt idx="36974">
                  <c:v>1.0080199999999999E-2</c:v>
                </c:pt>
                <c:pt idx="36975">
                  <c:v>1.1464200000000001E-2</c:v>
                </c:pt>
                <c:pt idx="36976">
                  <c:v>1.2773899999999999E-2</c:v>
                </c:pt>
                <c:pt idx="36977">
                  <c:v>1.40041E-2</c:v>
                </c:pt>
                <c:pt idx="36978">
                  <c:v>1.51475E-2</c:v>
                </c:pt>
                <c:pt idx="36979">
                  <c:v>1.6197300000000001E-2</c:v>
                </c:pt>
                <c:pt idx="36980">
                  <c:v>1.7150700000000001E-2</c:v>
                </c:pt>
                <c:pt idx="36981">
                  <c:v>1.80085E-2</c:v>
                </c:pt>
                <c:pt idx="36982">
                  <c:v>1.8771800000000002E-2</c:v>
                </c:pt>
                <c:pt idx="36983">
                  <c:v>1.9441099999999999E-2</c:v>
                </c:pt>
                <c:pt idx="36984">
                  <c:v>2.0017299999999998E-2</c:v>
                </c:pt>
                <c:pt idx="36985">
                  <c:v>2.0501999999999999E-2</c:v>
                </c:pt>
                <c:pt idx="36986">
                  <c:v>2.08956E-2</c:v>
                </c:pt>
                <c:pt idx="36987">
                  <c:v>2.1197000000000001E-2</c:v>
                </c:pt>
                <c:pt idx="36988">
                  <c:v>2.1404800000000002E-2</c:v>
                </c:pt>
                <c:pt idx="36989">
                  <c:v>2.1517399999999999E-2</c:v>
                </c:pt>
                <c:pt idx="36990">
                  <c:v>2.15318E-2</c:v>
                </c:pt>
                <c:pt idx="36991">
                  <c:v>2.14442E-2</c:v>
                </c:pt>
                <c:pt idx="36992">
                  <c:v>2.1251200000000001E-2</c:v>
                </c:pt>
                <c:pt idx="36993">
                  <c:v>2.09506E-2</c:v>
                </c:pt>
                <c:pt idx="36994">
                  <c:v>2.05428E-2</c:v>
                </c:pt>
                <c:pt idx="36995">
                  <c:v>2.0031299999999998E-2</c:v>
                </c:pt>
                <c:pt idx="36996">
                  <c:v>1.9418100000000001E-2</c:v>
                </c:pt>
                <c:pt idx="36997">
                  <c:v>1.8702099999999999E-2</c:v>
                </c:pt>
                <c:pt idx="36998">
                  <c:v>1.78817E-2</c:v>
                </c:pt>
                <c:pt idx="36999">
                  <c:v>1.69575E-2</c:v>
                </c:pt>
                <c:pt idx="37000">
                  <c:v>1.5930400000000001E-2</c:v>
                </c:pt>
                <c:pt idx="37001">
                  <c:v>1.48007E-2</c:v>
                </c:pt>
                <c:pt idx="37002">
                  <c:v>1.3569299999999999E-2</c:v>
                </c:pt>
                <c:pt idx="37003">
                  <c:v>1.2238499999999999E-2</c:v>
                </c:pt>
                <c:pt idx="37004">
                  <c:v>1.081E-2</c:v>
                </c:pt>
                <c:pt idx="37005" formatCode="0.00E+00">
                  <c:v>9.2836399999999993E-3</c:v>
                </c:pt>
                <c:pt idx="37006" formatCode="0.00E+00">
                  <c:v>7.6587599999999997E-3</c:v>
                </c:pt>
                <c:pt idx="37007" formatCode="0.00E+00">
                  <c:v>5.9363899999999997E-3</c:v>
                </c:pt>
                <c:pt idx="37008" formatCode="0.00E+00">
                  <c:v>4.1175400000000003E-3</c:v>
                </c:pt>
                <c:pt idx="37009" formatCode="0.00E+00">
                  <c:v>2.20222E-3</c:v>
                </c:pt>
                <c:pt idx="37010" formatCode="0.00E+00">
                  <c:v>1.92265E-4</c:v>
                </c:pt>
                <c:pt idx="37011" formatCode="0.00E+00">
                  <c:v>-1.90709E-3</c:v>
                </c:pt>
                <c:pt idx="37012" formatCode="0.00E+00">
                  <c:v>-4.0909600000000003E-3</c:v>
                </c:pt>
                <c:pt idx="37013" formatCode="0.00E+00">
                  <c:v>-6.3561199999999998E-3</c:v>
                </c:pt>
                <c:pt idx="37014" formatCode="0.00E+00">
                  <c:v>-8.6989200000000006E-3</c:v>
                </c:pt>
                <c:pt idx="37015">
                  <c:v>-1.1115999999999999E-2</c:v>
                </c:pt>
                <c:pt idx="37016">
                  <c:v>-1.36051E-2</c:v>
                </c:pt>
                <c:pt idx="37017">
                  <c:v>-1.6164000000000001E-2</c:v>
                </c:pt>
                <c:pt idx="37018">
                  <c:v>-1.87908E-2</c:v>
                </c:pt>
                <c:pt idx="37019">
                  <c:v>-2.1483499999999999E-2</c:v>
                </c:pt>
                <c:pt idx="37020">
                  <c:v>-2.42408E-2</c:v>
                </c:pt>
                <c:pt idx="37021">
                  <c:v>-2.7062699999999999E-2</c:v>
                </c:pt>
                <c:pt idx="37022">
                  <c:v>-2.9947600000000001E-2</c:v>
                </c:pt>
                <c:pt idx="37023">
                  <c:v>-3.2892200000000003E-2</c:v>
                </c:pt>
                <c:pt idx="37024">
                  <c:v>-3.5893599999999998E-2</c:v>
                </c:pt>
                <c:pt idx="37025">
                  <c:v>-3.8949699999999997E-2</c:v>
                </c:pt>
                <c:pt idx="37026">
                  <c:v>-4.2058400000000003E-2</c:v>
                </c:pt>
                <c:pt idx="37027">
                  <c:v>-4.5217599999999997E-2</c:v>
                </c:pt>
                <c:pt idx="37028">
                  <c:v>-4.8424399999999999E-2</c:v>
                </c:pt>
                <c:pt idx="37029">
                  <c:v>-5.1673400000000001E-2</c:v>
                </c:pt>
                <c:pt idx="37030">
                  <c:v>-5.4959599999999997E-2</c:v>
                </c:pt>
                <c:pt idx="37031">
                  <c:v>-5.8281699999999999E-2</c:v>
                </c:pt>
                <c:pt idx="37032">
                  <c:v>-6.1638400000000003E-2</c:v>
                </c:pt>
                <c:pt idx="37033">
                  <c:v>-6.5024700000000005E-2</c:v>
                </c:pt>
                <c:pt idx="37034">
                  <c:v>-6.8432599999999996E-2</c:v>
                </c:pt>
                <c:pt idx="37035">
                  <c:v>-7.1854100000000004E-2</c:v>
                </c:pt>
                <c:pt idx="37036">
                  <c:v>-7.5282299999999996E-2</c:v>
                </c:pt>
                <c:pt idx="37037">
                  <c:v>-7.8712099999999993E-2</c:v>
                </c:pt>
                <c:pt idx="37038">
                  <c:v>-8.2140199999999997E-2</c:v>
                </c:pt>
                <c:pt idx="37039">
                  <c:v>-8.5563E-2</c:v>
                </c:pt>
                <c:pt idx="37040">
                  <c:v>-8.8975399999999996E-2</c:v>
                </c:pt>
                <c:pt idx="37041">
                  <c:v>-9.2375200000000005E-2</c:v>
                </c:pt>
                <c:pt idx="37042">
                  <c:v>-9.5763899999999999E-2</c:v>
                </c:pt>
                <c:pt idx="37043">
                  <c:v>-9.9141199999999999E-2</c:v>
                </c:pt>
                <c:pt idx="37044">
                  <c:v>-0.102504</c:v>
                </c:pt>
                <c:pt idx="37045">
                  <c:v>-0.105849</c:v>
                </c:pt>
                <c:pt idx="37046">
                  <c:v>-0.10917499999999999</c:v>
                </c:pt>
                <c:pt idx="37047">
                  <c:v>-0.112479</c:v>
                </c:pt>
                <c:pt idx="37048">
                  <c:v>-0.115757</c:v>
                </c:pt>
                <c:pt idx="37049">
                  <c:v>-0.119005</c:v>
                </c:pt>
                <c:pt idx="37050">
                  <c:v>-0.122224</c:v>
                </c:pt>
                <c:pt idx="37051">
                  <c:v>-0.12541099999999999</c:v>
                </c:pt>
                <c:pt idx="37052">
                  <c:v>-0.12856400000000001</c:v>
                </c:pt>
                <c:pt idx="37053">
                  <c:v>-0.131684</c:v>
                </c:pt>
                <c:pt idx="37054">
                  <c:v>-0.134773</c:v>
                </c:pt>
                <c:pt idx="37055">
                  <c:v>-0.137826</c:v>
                </c:pt>
                <c:pt idx="37056">
                  <c:v>-0.14083999999999999</c:v>
                </c:pt>
                <c:pt idx="37057">
                  <c:v>-0.143814</c:v>
                </c:pt>
                <c:pt idx="37058">
                  <c:v>-0.14674499999999999</c:v>
                </c:pt>
                <c:pt idx="37059">
                  <c:v>-0.14963099999999999</c:v>
                </c:pt>
                <c:pt idx="37060">
                  <c:v>-0.15246999999999999</c:v>
                </c:pt>
                <c:pt idx="37061">
                  <c:v>-0.15525900000000001</c:v>
                </c:pt>
                <c:pt idx="37062">
                  <c:v>-0.15798999999999999</c:v>
                </c:pt>
                <c:pt idx="37063">
                  <c:v>-0.16065599999999999</c:v>
                </c:pt>
                <c:pt idx="37064">
                  <c:v>-0.16325000000000001</c:v>
                </c:pt>
                <c:pt idx="37065">
                  <c:v>-0.165772</c:v>
                </c:pt>
                <c:pt idx="37066">
                  <c:v>-0.16822300000000001</c:v>
                </c:pt>
                <c:pt idx="37067">
                  <c:v>-0.170599</c:v>
                </c:pt>
                <c:pt idx="37068">
                  <c:v>-0.172898</c:v>
                </c:pt>
                <c:pt idx="37069">
                  <c:v>-0.175118</c:v>
                </c:pt>
                <c:pt idx="37070">
                  <c:v>-0.177259</c:v>
                </c:pt>
                <c:pt idx="37071">
                  <c:v>-0.17932100000000001</c:v>
                </c:pt>
                <c:pt idx="37072">
                  <c:v>-0.18130299999999999</c:v>
                </c:pt>
                <c:pt idx="37073">
                  <c:v>-0.18320400000000001</c:v>
                </c:pt>
                <c:pt idx="37074">
                  <c:v>-0.185025</c:v>
                </c:pt>
                <c:pt idx="37075">
                  <c:v>-0.18676799999999999</c:v>
                </c:pt>
                <c:pt idx="37076">
                  <c:v>-0.18843299999999999</c:v>
                </c:pt>
                <c:pt idx="37077">
                  <c:v>-0.19001999999999999</c:v>
                </c:pt>
                <c:pt idx="37078">
                  <c:v>-0.191528</c:v>
                </c:pt>
                <c:pt idx="37079">
                  <c:v>-0.19295699999999999</c:v>
                </c:pt>
                <c:pt idx="37080">
                  <c:v>-0.194302</c:v>
                </c:pt>
                <c:pt idx="37081">
                  <c:v>-0.19556000000000001</c:v>
                </c:pt>
                <c:pt idx="37082">
                  <c:v>-0.19673099999999999</c:v>
                </c:pt>
                <c:pt idx="37083">
                  <c:v>-0.197822</c:v>
                </c:pt>
                <c:pt idx="37084">
                  <c:v>-0.19883300000000001</c:v>
                </c:pt>
                <c:pt idx="37085">
                  <c:v>-0.199762</c:v>
                </c:pt>
                <c:pt idx="37086">
                  <c:v>-0.200602</c:v>
                </c:pt>
                <c:pt idx="37087">
                  <c:v>-0.20135</c:v>
                </c:pt>
                <c:pt idx="37088">
                  <c:v>-0.20200599999999999</c:v>
                </c:pt>
                <c:pt idx="37089">
                  <c:v>-0.202573</c:v>
                </c:pt>
                <c:pt idx="37090">
                  <c:v>-0.20305500000000001</c:v>
                </c:pt>
                <c:pt idx="37091">
                  <c:v>-0.203454</c:v>
                </c:pt>
                <c:pt idx="37092">
                  <c:v>-0.20377300000000001</c:v>
                </c:pt>
                <c:pt idx="37093">
                  <c:v>-0.204014</c:v>
                </c:pt>
                <c:pt idx="37094">
                  <c:v>-0.204176</c:v>
                </c:pt>
                <c:pt idx="37095">
                  <c:v>-0.204261</c:v>
                </c:pt>
                <c:pt idx="37096">
                  <c:v>-0.20427100000000001</c:v>
                </c:pt>
                <c:pt idx="37097">
                  <c:v>-0.204207</c:v>
                </c:pt>
                <c:pt idx="37098">
                  <c:v>-0.204072</c:v>
                </c:pt>
                <c:pt idx="37099">
                  <c:v>-0.203871</c:v>
                </c:pt>
                <c:pt idx="37100">
                  <c:v>-0.20360600000000001</c:v>
                </c:pt>
                <c:pt idx="37101">
                  <c:v>-0.20328099999999999</c:v>
                </c:pt>
                <c:pt idx="37102">
                  <c:v>-0.20289699999999999</c:v>
                </c:pt>
                <c:pt idx="37103">
                  <c:v>-0.20245299999999999</c:v>
                </c:pt>
                <c:pt idx="37104">
                  <c:v>-0.20194599999999999</c:v>
                </c:pt>
                <c:pt idx="37105">
                  <c:v>-0.201378</c:v>
                </c:pt>
                <c:pt idx="37106">
                  <c:v>-0.20074800000000001</c:v>
                </c:pt>
                <c:pt idx="37107">
                  <c:v>-0.20005700000000001</c:v>
                </c:pt>
                <c:pt idx="37108">
                  <c:v>-0.19930800000000001</c:v>
                </c:pt>
                <c:pt idx="37109">
                  <c:v>-0.19850499999999999</c:v>
                </c:pt>
                <c:pt idx="37110">
                  <c:v>-0.19764799999999999</c:v>
                </c:pt>
                <c:pt idx="37111">
                  <c:v>-0.19674</c:v>
                </c:pt>
                <c:pt idx="37112">
                  <c:v>-0.19578300000000001</c:v>
                </c:pt>
                <c:pt idx="37113">
                  <c:v>-0.19478400000000001</c:v>
                </c:pt>
                <c:pt idx="37114">
                  <c:v>-0.19375100000000001</c:v>
                </c:pt>
                <c:pt idx="37115">
                  <c:v>-0.192685</c:v>
                </c:pt>
                <c:pt idx="37116">
                  <c:v>-0.19158900000000001</c:v>
                </c:pt>
                <c:pt idx="37117">
                  <c:v>-0.190467</c:v>
                </c:pt>
                <c:pt idx="37118">
                  <c:v>-0.18931999999999999</c:v>
                </c:pt>
                <c:pt idx="37119">
                  <c:v>-0.18814700000000001</c:v>
                </c:pt>
                <c:pt idx="37120">
                  <c:v>-0.18695100000000001</c:v>
                </c:pt>
                <c:pt idx="37121">
                  <c:v>-0.18573600000000001</c:v>
                </c:pt>
                <c:pt idx="37122">
                  <c:v>-0.184505</c:v>
                </c:pt>
                <c:pt idx="37123">
                  <c:v>-0.18326100000000001</c:v>
                </c:pt>
                <c:pt idx="37124">
                  <c:v>-0.182004</c:v>
                </c:pt>
                <c:pt idx="37125">
                  <c:v>-0.18073400000000001</c:v>
                </c:pt>
                <c:pt idx="37126">
                  <c:v>-0.179453</c:v>
                </c:pt>
                <c:pt idx="37127">
                  <c:v>-0.17816199999999999</c:v>
                </c:pt>
                <c:pt idx="37128">
                  <c:v>-0.17686199999999999</c:v>
                </c:pt>
                <c:pt idx="37129">
                  <c:v>-0.17555200000000001</c:v>
                </c:pt>
                <c:pt idx="37130">
                  <c:v>-0.174235</c:v>
                </c:pt>
                <c:pt idx="37131">
                  <c:v>-0.17291799999999999</c:v>
                </c:pt>
                <c:pt idx="37132">
                  <c:v>-0.17161100000000001</c:v>
                </c:pt>
                <c:pt idx="37133">
                  <c:v>-0.17031499999999999</c:v>
                </c:pt>
                <c:pt idx="37134">
                  <c:v>-0.16903000000000001</c:v>
                </c:pt>
                <c:pt idx="37135">
                  <c:v>-0.16775899999999999</c:v>
                </c:pt>
                <c:pt idx="37136">
                  <c:v>-0.16650000000000001</c:v>
                </c:pt>
                <c:pt idx="37137">
                  <c:v>-0.16525400000000001</c:v>
                </c:pt>
                <c:pt idx="37138">
                  <c:v>-0.164022</c:v>
                </c:pt>
                <c:pt idx="37139">
                  <c:v>-0.162804</c:v>
                </c:pt>
                <c:pt idx="37140">
                  <c:v>-0.16159699999999999</c:v>
                </c:pt>
                <c:pt idx="37141">
                  <c:v>-0.16040199999999999</c:v>
                </c:pt>
                <c:pt idx="37142">
                  <c:v>-0.15922800000000001</c:v>
                </c:pt>
                <c:pt idx="37143">
                  <c:v>-0.158086</c:v>
                </c:pt>
                <c:pt idx="37144">
                  <c:v>-0.15697800000000001</c:v>
                </c:pt>
                <c:pt idx="37145">
                  <c:v>-0.15590399999999999</c:v>
                </c:pt>
                <c:pt idx="37146">
                  <c:v>-0.154867</c:v>
                </c:pt>
                <c:pt idx="37147">
                  <c:v>-0.153864</c:v>
                </c:pt>
                <c:pt idx="37148">
                  <c:v>-0.152894</c:v>
                </c:pt>
                <c:pt idx="37149">
                  <c:v>-0.15195600000000001</c:v>
                </c:pt>
                <c:pt idx="37150">
                  <c:v>-0.151058</c:v>
                </c:pt>
                <c:pt idx="37151">
                  <c:v>-0.150204</c:v>
                </c:pt>
                <c:pt idx="37152">
                  <c:v>-0.149394</c:v>
                </c:pt>
                <c:pt idx="37153">
                  <c:v>-0.14862900000000001</c:v>
                </c:pt>
                <c:pt idx="37154">
                  <c:v>-0.14790900000000001</c:v>
                </c:pt>
                <c:pt idx="37155">
                  <c:v>-0.147228</c:v>
                </c:pt>
                <c:pt idx="37156">
                  <c:v>-0.146589</c:v>
                </c:pt>
                <c:pt idx="37157">
                  <c:v>-0.14599799999999999</c:v>
                </c:pt>
                <c:pt idx="37158">
                  <c:v>-0.14546400000000001</c:v>
                </c:pt>
                <c:pt idx="37159">
                  <c:v>-0.14499400000000001</c:v>
                </c:pt>
                <c:pt idx="37160">
                  <c:v>-0.144589</c:v>
                </c:pt>
                <c:pt idx="37161">
                  <c:v>-0.14425199999999999</c:v>
                </c:pt>
                <c:pt idx="37162">
                  <c:v>-0.143983</c:v>
                </c:pt>
                <c:pt idx="37163">
                  <c:v>-0.14377899999999999</c:v>
                </c:pt>
                <c:pt idx="37164">
                  <c:v>-0.14364099999999999</c:v>
                </c:pt>
                <c:pt idx="37165">
                  <c:v>-0.14357300000000001</c:v>
                </c:pt>
                <c:pt idx="37166">
                  <c:v>-0.14357900000000001</c:v>
                </c:pt>
                <c:pt idx="37167">
                  <c:v>-0.14365600000000001</c:v>
                </c:pt>
                <c:pt idx="37168">
                  <c:v>-0.14380100000000001</c:v>
                </c:pt>
                <c:pt idx="37169">
                  <c:v>-0.14402000000000001</c:v>
                </c:pt>
                <c:pt idx="37170">
                  <c:v>-0.14431099999999999</c:v>
                </c:pt>
                <c:pt idx="37171">
                  <c:v>-0.14466899999999999</c:v>
                </c:pt>
                <c:pt idx="37172">
                  <c:v>-0.145091</c:v>
                </c:pt>
                <c:pt idx="37173">
                  <c:v>-0.14557600000000001</c:v>
                </c:pt>
                <c:pt idx="37174">
                  <c:v>-0.146125</c:v>
                </c:pt>
                <c:pt idx="37175">
                  <c:v>-0.14674000000000001</c:v>
                </c:pt>
                <c:pt idx="37176">
                  <c:v>-0.147421</c:v>
                </c:pt>
                <c:pt idx="37177">
                  <c:v>-0.14816399999999999</c:v>
                </c:pt>
                <c:pt idx="37178">
                  <c:v>-0.14896999999999999</c:v>
                </c:pt>
                <c:pt idx="37179">
                  <c:v>-0.149838</c:v>
                </c:pt>
                <c:pt idx="37180">
                  <c:v>-0.15076800000000001</c:v>
                </c:pt>
                <c:pt idx="37181">
                  <c:v>-0.15175900000000001</c:v>
                </c:pt>
                <c:pt idx="37182">
                  <c:v>-0.15281</c:v>
                </c:pt>
                <c:pt idx="37183">
                  <c:v>-0.15392</c:v>
                </c:pt>
                <c:pt idx="37184">
                  <c:v>-0.155088</c:v>
                </c:pt>
                <c:pt idx="37185">
                  <c:v>-0.15631200000000001</c:v>
                </c:pt>
                <c:pt idx="37186">
                  <c:v>-0.157586</c:v>
                </c:pt>
                <c:pt idx="37187">
                  <c:v>-0.15891</c:v>
                </c:pt>
                <c:pt idx="37188">
                  <c:v>-0.160279</c:v>
                </c:pt>
                <c:pt idx="37189">
                  <c:v>-0.16169500000000001</c:v>
                </c:pt>
                <c:pt idx="37190">
                  <c:v>-0.16315499999999999</c:v>
                </c:pt>
                <c:pt idx="37191">
                  <c:v>-0.16466</c:v>
                </c:pt>
                <c:pt idx="37192">
                  <c:v>-0.16620699999999999</c:v>
                </c:pt>
                <c:pt idx="37193">
                  <c:v>-0.167799</c:v>
                </c:pt>
                <c:pt idx="37194">
                  <c:v>-0.16943900000000001</c:v>
                </c:pt>
                <c:pt idx="37195">
                  <c:v>-0.171128</c:v>
                </c:pt>
                <c:pt idx="37196">
                  <c:v>-0.17286299999999999</c:v>
                </c:pt>
                <c:pt idx="37197">
                  <c:v>-0.17464299999999999</c:v>
                </c:pt>
                <c:pt idx="37198">
                  <c:v>-0.17647499999999999</c:v>
                </c:pt>
                <c:pt idx="37199">
                  <c:v>-0.17835599999999999</c:v>
                </c:pt>
                <c:pt idx="37200">
                  <c:v>-0.180281</c:v>
                </c:pt>
                <c:pt idx="37201">
                  <c:v>-0.18224799999999999</c:v>
                </c:pt>
                <c:pt idx="37202">
                  <c:v>-0.18426200000000001</c:v>
                </c:pt>
                <c:pt idx="37203">
                  <c:v>-0.18632399999999999</c:v>
                </c:pt>
                <c:pt idx="37204">
                  <c:v>-0.18842800000000001</c:v>
                </c:pt>
                <c:pt idx="37205">
                  <c:v>-0.19056400000000001</c:v>
                </c:pt>
                <c:pt idx="37206">
                  <c:v>-0.19272400000000001</c:v>
                </c:pt>
                <c:pt idx="37207">
                  <c:v>-0.19489600000000001</c:v>
                </c:pt>
                <c:pt idx="37208">
                  <c:v>-0.197078</c:v>
                </c:pt>
                <c:pt idx="37209">
                  <c:v>-0.19927700000000001</c:v>
                </c:pt>
                <c:pt idx="37210">
                  <c:v>-0.20149800000000001</c:v>
                </c:pt>
                <c:pt idx="37211">
                  <c:v>-0.20374200000000001</c:v>
                </c:pt>
                <c:pt idx="37212">
                  <c:v>-0.20600199999999999</c:v>
                </c:pt>
                <c:pt idx="37213">
                  <c:v>-0.20827100000000001</c:v>
                </c:pt>
                <c:pt idx="37214">
                  <c:v>-0.21054400000000001</c:v>
                </c:pt>
                <c:pt idx="37215">
                  <c:v>-0.21282000000000001</c:v>
                </c:pt>
                <c:pt idx="37216">
                  <c:v>-0.21510000000000001</c:v>
                </c:pt>
                <c:pt idx="37217">
                  <c:v>-0.21738199999999999</c:v>
                </c:pt>
                <c:pt idx="37218">
                  <c:v>-0.219664</c:v>
                </c:pt>
                <c:pt idx="37219">
                  <c:v>-0.221945</c:v>
                </c:pt>
                <c:pt idx="37220">
                  <c:v>-0.22423000000000001</c:v>
                </c:pt>
                <c:pt idx="37221">
                  <c:v>-0.226519</c:v>
                </c:pt>
                <c:pt idx="37222">
                  <c:v>-0.22881099999999999</c:v>
                </c:pt>
                <c:pt idx="37223">
                  <c:v>-0.2311</c:v>
                </c:pt>
                <c:pt idx="37224">
                  <c:v>-0.233377</c:v>
                </c:pt>
                <c:pt idx="37225">
                  <c:v>-0.23563500000000001</c:v>
                </c:pt>
                <c:pt idx="37226">
                  <c:v>-0.23787800000000001</c:v>
                </c:pt>
                <c:pt idx="37227">
                  <c:v>-0.24010600000000001</c:v>
                </c:pt>
                <c:pt idx="37228">
                  <c:v>-0.24231900000000001</c:v>
                </c:pt>
                <c:pt idx="37229">
                  <c:v>-0.24451200000000001</c:v>
                </c:pt>
                <c:pt idx="37230">
                  <c:v>-0.24668000000000001</c:v>
                </c:pt>
                <c:pt idx="37231">
                  <c:v>-0.24881900000000001</c:v>
                </c:pt>
                <c:pt idx="37232">
                  <c:v>-0.25092599999999998</c:v>
                </c:pt>
                <c:pt idx="37233">
                  <c:v>-0.252996</c:v>
                </c:pt>
                <c:pt idx="37234">
                  <c:v>-0.25502200000000003</c:v>
                </c:pt>
                <c:pt idx="37235">
                  <c:v>-0.25700099999999998</c:v>
                </c:pt>
                <c:pt idx="37236">
                  <c:v>-0.25893100000000002</c:v>
                </c:pt>
                <c:pt idx="37237">
                  <c:v>-0.26080700000000001</c:v>
                </c:pt>
                <c:pt idx="37238">
                  <c:v>-0.262631</c:v>
                </c:pt>
                <c:pt idx="37239">
                  <c:v>-0.26440399999999997</c:v>
                </c:pt>
                <c:pt idx="37240">
                  <c:v>-0.266123</c:v>
                </c:pt>
                <c:pt idx="37241">
                  <c:v>-0.26777499999999999</c:v>
                </c:pt>
                <c:pt idx="37242">
                  <c:v>-0.26935799999999999</c:v>
                </c:pt>
                <c:pt idx="37243">
                  <c:v>-0.270874</c:v>
                </c:pt>
                <c:pt idx="37244">
                  <c:v>-0.27232200000000001</c:v>
                </c:pt>
                <c:pt idx="37245">
                  <c:v>-0.273698</c:v>
                </c:pt>
                <c:pt idx="37246">
                  <c:v>-0.27500200000000002</c:v>
                </c:pt>
                <c:pt idx="37247">
                  <c:v>-0.27623599999999998</c:v>
                </c:pt>
                <c:pt idx="37248">
                  <c:v>-0.277395</c:v>
                </c:pt>
                <c:pt idx="37249">
                  <c:v>-0.27847499999999997</c:v>
                </c:pt>
                <c:pt idx="37250">
                  <c:v>-0.279478</c:v>
                </c:pt>
                <c:pt idx="37251">
                  <c:v>-0.28040500000000002</c:v>
                </c:pt>
                <c:pt idx="37252">
                  <c:v>-0.28125800000000001</c:v>
                </c:pt>
                <c:pt idx="37253">
                  <c:v>-0.28203400000000001</c:v>
                </c:pt>
                <c:pt idx="37254">
                  <c:v>-0.28273500000000001</c:v>
                </c:pt>
                <c:pt idx="37255">
                  <c:v>-0.283362</c:v>
                </c:pt>
                <c:pt idx="37256">
                  <c:v>-0.28391</c:v>
                </c:pt>
                <c:pt idx="37257">
                  <c:v>-0.28437600000000002</c:v>
                </c:pt>
                <c:pt idx="37258">
                  <c:v>-0.28476099999999999</c:v>
                </c:pt>
                <c:pt idx="37259">
                  <c:v>-0.28506999999999999</c:v>
                </c:pt>
                <c:pt idx="37260">
                  <c:v>-0.28530499999999998</c:v>
                </c:pt>
                <c:pt idx="37261">
                  <c:v>-0.28546899999999997</c:v>
                </c:pt>
                <c:pt idx="37262">
                  <c:v>-0.28556100000000001</c:v>
                </c:pt>
                <c:pt idx="37263">
                  <c:v>-0.28558</c:v>
                </c:pt>
                <c:pt idx="37264">
                  <c:v>-0.28552699999999998</c:v>
                </c:pt>
                <c:pt idx="37265">
                  <c:v>-0.28540100000000002</c:v>
                </c:pt>
                <c:pt idx="37266">
                  <c:v>-0.28520600000000002</c:v>
                </c:pt>
                <c:pt idx="37267">
                  <c:v>-0.28494000000000003</c:v>
                </c:pt>
                <c:pt idx="37268">
                  <c:v>-0.28459899999999999</c:v>
                </c:pt>
                <c:pt idx="37269">
                  <c:v>-0.28418100000000002</c:v>
                </c:pt>
                <c:pt idx="37270">
                  <c:v>-0.283688</c:v>
                </c:pt>
                <c:pt idx="37271">
                  <c:v>-0.28312399999999999</c:v>
                </c:pt>
                <c:pt idx="37272">
                  <c:v>-0.28249400000000002</c:v>
                </c:pt>
                <c:pt idx="37273">
                  <c:v>-0.28179900000000002</c:v>
                </c:pt>
                <c:pt idx="37274">
                  <c:v>-0.28104099999999999</c:v>
                </c:pt>
                <c:pt idx="37275">
                  <c:v>-0.28022000000000002</c:v>
                </c:pt>
                <c:pt idx="37276">
                  <c:v>-0.27933599999999997</c:v>
                </c:pt>
                <c:pt idx="37277">
                  <c:v>-0.278393</c:v>
                </c:pt>
                <c:pt idx="37278">
                  <c:v>-0.277395</c:v>
                </c:pt>
                <c:pt idx="37279">
                  <c:v>-0.27634900000000001</c:v>
                </c:pt>
                <c:pt idx="37280">
                  <c:v>-0.27526200000000001</c:v>
                </c:pt>
                <c:pt idx="37281">
                  <c:v>-0.27413999999999999</c:v>
                </c:pt>
                <c:pt idx="37282">
                  <c:v>-0.27298099999999997</c:v>
                </c:pt>
                <c:pt idx="37283">
                  <c:v>-0.27178799999999997</c:v>
                </c:pt>
                <c:pt idx="37284">
                  <c:v>-0.270563</c:v>
                </c:pt>
                <c:pt idx="37285">
                  <c:v>-0.26930799999999999</c:v>
                </c:pt>
                <c:pt idx="37286">
                  <c:v>-0.26802700000000002</c:v>
                </c:pt>
                <c:pt idx="37287">
                  <c:v>-0.26672600000000002</c:v>
                </c:pt>
                <c:pt idx="37288">
                  <c:v>-0.26540599999999998</c:v>
                </c:pt>
                <c:pt idx="37289">
                  <c:v>-0.26406600000000002</c:v>
                </c:pt>
                <c:pt idx="37290">
                  <c:v>-0.26270700000000002</c:v>
                </c:pt>
                <c:pt idx="37291">
                  <c:v>-0.261326</c:v>
                </c:pt>
                <c:pt idx="37292">
                  <c:v>-0.25992199999999999</c:v>
                </c:pt>
                <c:pt idx="37293">
                  <c:v>-0.25849299999999997</c:v>
                </c:pt>
                <c:pt idx="37294">
                  <c:v>-0.25704100000000002</c:v>
                </c:pt>
                <c:pt idx="37295">
                  <c:v>-0.25557099999999999</c:v>
                </c:pt>
                <c:pt idx="37296">
                  <c:v>-0.254083</c:v>
                </c:pt>
                <c:pt idx="37297">
                  <c:v>-0.252581</c:v>
                </c:pt>
                <c:pt idx="37298">
                  <c:v>-0.25106699999999998</c:v>
                </c:pt>
                <c:pt idx="37299">
                  <c:v>-0.24954699999999999</c:v>
                </c:pt>
                <c:pt idx="37300">
                  <c:v>-0.24802299999999999</c:v>
                </c:pt>
                <c:pt idx="37301">
                  <c:v>-0.246499</c:v>
                </c:pt>
                <c:pt idx="37302">
                  <c:v>-0.244981</c:v>
                </c:pt>
                <c:pt idx="37303">
                  <c:v>-0.243479</c:v>
                </c:pt>
                <c:pt idx="37304">
                  <c:v>-0.24200099999999999</c:v>
                </c:pt>
                <c:pt idx="37305">
                  <c:v>-0.24054700000000001</c:v>
                </c:pt>
                <c:pt idx="37306">
                  <c:v>-0.239118</c:v>
                </c:pt>
                <c:pt idx="37307">
                  <c:v>-0.23771500000000001</c:v>
                </c:pt>
                <c:pt idx="37308">
                  <c:v>-0.236343</c:v>
                </c:pt>
                <c:pt idx="37309">
                  <c:v>-0.235009</c:v>
                </c:pt>
                <c:pt idx="37310">
                  <c:v>-0.23371900000000001</c:v>
                </c:pt>
                <c:pt idx="37311">
                  <c:v>-0.232483</c:v>
                </c:pt>
                <c:pt idx="37312">
                  <c:v>-0.23130300000000001</c:v>
                </c:pt>
                <c:pt idx="37313">
                  <c:v>-0.230181</c:v>
                </c:pt>
                <c:pt idx="37314">
                  <c:v>-0.22911100000000001</c:v>
                </c:pt>
                <c:pt idx="37315">
                  <c:v>-0.22808999999999999</c:v>
                </c:pt>
                <c:pt idx="37316">
                  <c:v>-0.22711899999999999</c:v>
                </c:pt>
                <c:pt idx="37317">
                  <c:v>-0.22619600000000001</c:v>
                </c:pt>
                <c:pt idx="37318">
                  <c:v>-0.22532199999999999</c:v>
                </c:pt>
                <c:pt idx="37319">
                  <c:v>-0.22450200000000001</c:v>
                </c:pt>
                <c:pt idx="37320">
                  <c:v>-0.223741</c:v>
                </c:pt>
                <c:pt idx="37321">
                  <c:v>-0.22303799999999999</c:v>
                </c:pt>
                <c:pt idx="37322">
                  <c:v>-0.22239200000000001</c:v>
                </c:pt>
                <c:pt idx="37323">
                  <c:v>-0.221806</c:v>
                </c:pt>
                <c:pt idx="37324">
                  <c:v>-0.22128600000000001</c:v>
                </c:pt>
                <c:pt idx="37325">
                  <c:v>-0.220831</c:v>
                </c:pt>
                <c:pt idx="37326">
                  <c:v>-0.22044</c:v>
                </c:pt>
                <c:pt idx="37327">
                  <c:v>-0.22011600000000001</c:v>
                </c:pt>
                <c:pt idx="37328">
                  <c:v>-0.219859</c:v>
                </c:pt>
                <c:pt idx="37329">
                  <c:v>-0.21967</c:v>
                </c:pt>
                <c:pt idx="37330">
                  <c:v>-0.21954899999999999</c:v>
                </c:pt>
                <c:pt idx="37331">
                  <c:v>-0.219499</c:v>
                </c:pt>
                <c:pt idx="37332">
                  <c:v>-0.21952099999999999</c:v>
                </c:pt>
                <c:pt idx="37333">
                  <c:v>-0.219612</c:v>
                </c:pt>
                <c:pt idx="37334">
                  <c:v>-0.21976399999999999</c:v>
                </c:pt>
                <c:pt idx="37335">
                  <c:v>-0.219976</c:v>
                </c:pt>
                <c:pt idx="37336">
                  <c:v>-0.220246</c:v>
                </c:pt>
                <c:pt idx="37337">
                  <c:v>-0.220579</c:v>
                </c:pt>
                <c:pt idx="37338">
                  <c:v>-0.22097900000000001</c:v>
                </c:pt>
                <c:pt idx="37339">
                  <c:v>-0.221447</c:v>
                </c:pt>
                <c:pt idx="37340">
                  <c:v>-0.22198699999999999</c:v>
                </c:pt>
                <c:pt idx="37341">
                  <c:v>-0.22259499999999999</c:v>
                </c:pt>
                <c:pt idx="37342">
                  <c:v>-0.22326699999999999</c:v>
                </c:pt>
                <c:pt idx="37343">
                  <c:v>-0.223998</c:v>
                </c:pt>
                <c:pt idx="37344">
                  <c:v>-0.22478400000000001</c:v>
                </c:pt>
                <c:pt idx="37345">
                  <c:v>-0.22562099999999999</c:v>
                </c:pt>
                <c:pt idx="37346">
                  <c:v>-0.22651099999999999</c:v>
                </c:pt>
                <c:pt idx="37347">
                  <c:v>-0.22746</c:v>
                </c:pt>
                <c:pt idx="37348">
                  <c:v>-0.22847300000000001</c:v>
                </c:pt>
                <c:pt idx="37349">
                  <c:v>-0.22955</c:v>
                </c:pt>
                <c:pt idx="37350">
                  <c:v>-0.230688</c:v>
                </c:pt>
                <c:pt idx="37351">
                  <c:v>-0.231877</c:v>
                </c:pt>
                <c:pt idx="37352">
                  <c:v>-0.23310800000000001</c:v>
                </c:pt>
                <c:pt idx="37353">
                  <c:v>-0.234377</c:v>
                </c:pt>
                <c:pt idx="37354">
                  <c:v>-0.235678</c:v>
                </c:pt>
                <c:pt idx="37355">
                  <c:v>-0.237008</c:v>
                </c:pt>
                <c:pt idx="37356">
                  <c:v>-0.238368</c:v>
                </c:pt>
                <c:pt idx="37357">
                  <c:v>-0.239755</c:v>
                </c:pt>
                <c:pt idx="37358">
                  <c:v>-0.24116499999999999</c:v>
                </c:pt>
                <c:pt idx="37359">
                  <c:v>-0.24259700000000001</c:v>
                </c:pt>
                <c:pt idx="37360">
                  <c:v>-0.24405099999999999</c:v>
                </c:pt>
                <c:pt idx="37361">
                  <c:v>-0.245528</c:v>
                </c:pt>
                <c:pt idx="37362">
                  <c:v>-0.247029</c:v>
                </c:pt>
                <c:pt idx="37363">
                  <c:v>-0.248553</c:v>
                </c:pt>
                <c:pt idx="37364">
                  <c:v>-0.25009900000000002</c:v>
                </c:pt>
                <c:pt idx="37365">
                  <c:v>-0.25166500000000003</c:v>
                </c:pt>
                <c:pt idx="37366">
                  <c:v>-0.253243</c:v>
                </c:pt>
                <c:pt idx="37367">
                  <c:v>-0.254828</c:v>
                </c:pt>
                <c:pt idx="37368">
                  <c:v>-0.256415</c:v>
                </c:pt>
                <c:pt idx="37369">
                  <c:v>-0.25800000000000001</c:v>
                </c:pt>
                <c:pt idx="37370">
                  <c:v>-0.25957599999999997</c:v>
                </c:pt>
                <c:pt idx="37371">
                  <c:v>-0.26113799999999998</c:v>
                </c:pt>
                <c:pt idx="37372">
                  <c:v>-0.262685</c:v>
                </c:pt>
                <c:pt idx="37373">
                  <c:v>-0.26421699999999998</c:v>
                </c:pt>
                <c:pt idx="37374">
                  <c:v>-0.26573400000000003</c:v>
                </c:pt>
                <c:pt idx="37375">
                  <c:v>-0.267235</c:v>
                </c:pt>
                <c:pt idx="37376">
                  <c:v>-0.26872099999999999</c:v>
                </c:pt>
                <c:pt idx="37377">
                  <c:v>-0.27018999999999999</c:v>
                </c:pt>
                <c:pt idx="37378">
                  <c:v>-0.27163599999999999</c:v>
                </c:pt>
                <c:pt idx="37379">
                  <c:v>-0.27305699999999999</c:v>
                </c:pt>
                <c:pt idx="37380">
                  <c:v>-0.274453</c:v>
                </c:pt>
                <c:pt idx="37381">
                  <c:v>-0.27582699999999999</c:v>
                </c:pt>
                <c:pt idx="37382">
                  <c:v>-0.27718199999999998</c:v>
                </c:pt>
                <c:pt idx="37383">
                  <c:v>-0.27851799999999999</c:v>
                </c:pt>
                <c:pt idx="37384">
                  <c:v>-0.27983799999999998</c:v>
                </c:pt>
                <c:pt idx="37385">
                  <c:v>-0.28114299999999998</c:v>
                </c:pt>
                <c:pt idx="37386">
                  <c:v>-0.28242800000000001</c:v>
                </c:pt>
                <c:pt idx="37387">
                  <c:v>-0.28368399999999999</c:v>
                </c:pt>
                <c:pt idx="37388">
                  <c:v>-0.28490399999999999</c:v>
                </c:pt>
                <c:pt idx="37389">
                  <c:v>-0.286082</c:v>
                </c:pt>
                <c:pt idx="37390">
                  <c:v>-0.28721999999999998</c:v>
                </c:pt>
                <c:pt idx="37391">
                  <c:v>-0.28831600000000002</c:v>
                </c:pt>
                <c:pt idx="37392">
                  <c:v>-0.28936800000000001</c:v>
                </c:pt>
                <c:pt idx="37393">
                  <c:v>-0.29037299999999999</c:v>
                </c:pt>
                <c:pt idx="37394">
                  <c:v>-0.29133300000000001</c:v>
                </c:pt>
                <c:pt idx="37395">
                  <c:v>-0.29225400000000001</c:v>
                </c:pt>
                <c:pt idx="37396">
                  <c:v>-0.29312100000000002</c:v>
                </c:pt>
                <c:pt idx="37397">
                  <c:v>-0.29389799999999999</c:v>
                </c:pt>
                <c:pt idx="37398">
                  <c:v>-0.29459000000000002</c:v>
                </c:pt>
                <c:pt idx="37399">
                  <c:v>-0.295242</c:v>
                </c:pt>
                <c:pt idx="37400">
                  <c:v>-0.29585299999999998</c:v>
                </c:pt>
                <c:pt idx="37401">
                  <c:v>-0.296402</c:v>
                </c:pt>
                <c:pt idx="37402">
                  <c:v>-0.29689500000000002</c:v>
                </c:pt>
                <c:pt idx="37403">
                  <c:v>-0.29734300000000002</c:v>
                </c:pt>
                <c:pt idx="37404">
                  <c:v>-0.29774400000000001</c:v>
                </c:pt>
                <c:pt idx="37405">
                  <c:v>-0.29809400000000003</c:v>
                </c:pt>
                <c:pt idx="37406">
                  <c:v>-0.29838500000000001</c:v>
                </c:pt>
                <c:pt idx="37407">
                  <c:v>-0.29861300000000002</c:v>
                </c:pt>
                <c:pt idx="37408">
                  <c:v>-0.29877999999999999</c:v>
                </c:pt>
                <c:pt idx="37409">
                  <c:v>-0.29888900000000002</c:v>
                </c:pt>
                <c:pt idx="37410">
                  <c:v>-0.29893900000000001</c:v>
                </c:pt>
                <c:pt idx="37411">
                  <c:v>-0.29893199999999998</c:v>
                </c:pt>
                <c:pt idx="37412">
                  <c:v>-0.298869</c:v>
                </c:pt>
                <c:pt idx="37413">
                  <c:v>-0.29875600000000002</c:v>
                </c:pt>
                <c:pt idx="37414">
                  <c:v>-0.29859799999999997</c:v>
                </c:pt>
                <c:pt idx="37415">
                  <c:v>-0.29839900000000003</c:v>
                </c:pt>
                <c:pt idx="37416">
                  <c:v>-0.29815799999999998</c:v>
                </c:pt>
                <c:pt idx="37417">
                  <c:v>-0.297873</c:v>
                </c:pt>
                <c:pt idx="37418">
                  <c:v>-0.297543</c:v>
                </c:pt>
                <c:pt idx="37419">
                  <c:v>-0.29716700000000001</c:v>
                </c:pt>
                <c:pt idx="37420">
                  <c:v>-0.29674699999999998</c:v>
                </c:pt>
                <c:pt idx="37421">
                  <c:v>-0.29628500000000002</c:v>
                </c:pt>
                <c:pt idx="37422">
                  <c:v>-0.29578199999999999</c:v>
                </c:pt>
                <c:pt idx="37423">
                  <c:v>-0.295236</c:v>
                </c:pt>
                <c:pt idx="37424">
                  <c:v>-0.29464699999999999</c:v>
                </c:pt>
                <c:pt idx="37425">
                  <c:v>-0.29401300000000002</c:v>
                </c:pt>
                <c:pt idx="37426">
                  <c:v>-0.29332999999999998</c:v>
                </c:pt>
                <c:pt idx="37427">
                  <c:v>-0.29260199999999997</c:v>
                </c:pt>
                <c:pt idx="37428">
                  <c:v>-0.29182999999999998</c:v>
                </c:pt>
                <c:pt idx="37429">
                  <c:v>-0.29100799999999999</c:v>
                </c:pt>
                <c:pt idx="37430">
                  <c:v>-0.29013699999999998</c:v>
                </c:pt>
                <c:pt idx="37431">
                  <c:v>-0.28922300000000001</c:v>
                </c:pt>
                <c:pt idx="37432">
                  <c:v>-0.288275</c:v>
                </c:pt>
                <c:pt idx="37433">
                  <c:v>-0.287296</c:v>
                </c:pt>
                <c:pt idx="37434">
                  <c:v>-0.28628799999999999</c:v>
                </c:pt>
                <c:pt idx="37435">
                  <c:v>-0.28525200000000001</c:v>
                </c:pt>
                <c:pt idx="37436">
                  <c:v>-0.284188</c:v>
                </c:pt>
                <c:pt idx="37437">
                  <c:v>-0.28309699999999999</c:v>
                </c:pt>
                <c:pt idx="37438">
                  <c:v>-0.28197699999999998</c:v>
                </c:pt>
                <c:pt idx="37439">
                  <c:v>-0.280829</c:v>
                </c:pt>
                <c:pt idx="37440">
                  <c:v>-0.27965800000000002</c:v>
                </c:pt>
                <c:pt idx="37441">
                  <c:v>-0.27846500000000002</c:v>
                </c:pt>
                <c:pt idx="37442">
                  <c:v>-0.277252</c:v>
                </c:pt>
                <c:pt idx="37443">
                  <c:v>-0.27601799999999999</c:v>
                </c:pt>
                <c:pt idx="37444">
                  <c:v>-0.27476299999999998</c:v>
                </c:pt>
                <c:pt idx="37445">
                  <c:v>-0.273484</c:v>
                </c:pt>
                <c:pt idx="37446">
                  <c:v>-0.27218100000000001</c:v>
                </c:pt>
                <c:pt idx="37447">
                  <c:v>-0.27085500000000001</c:v>
                </c:pt>
                <c:pt idx="37448">
                  <c:v>-0.26950600000000002</c:v>
                </c:pt>
                <c:pt idx="37449">
                  <c:v>-0.26813799999999999</c:v>
                </c:pt>
                <c:pt idx="37450">
                  <c:v>-0.26675599999999999</c:v>
                </c:pt>
                <c:pt idx="37451">
                  <c:v>-0.26536700000000002</c:v>
                </c:pt>
                <c:pt idx="37452">
                  <c:v>-0.26396999999999998</c:v>
                </c:pt>
                <c:pt idx="37453">
                  <c:v>-0.26256499999999999</c:v>
                </c:pt>
                <c:pt idx="37454">
                  <c:v>-0.26114999999999999</c:v>
                </c:pt>
                <c:pt idx="37455">
                  <c:v>-0.25972400000000001</c:v>
                </c:pt>
                <c:pt idx="37456">
                  <c:v>-0.25828400000000001</c:v>
                </c:pt>
                <c:pt idx="37457">
                  <c:v>-0.25683</c:v>
                </c:pt>
                <c:pt idx="37458">
                  <c:v>-0.255361</c:v>
                </c:pt>
                <c:pt idx="37459">
                  <c:v>-0.25388100000000002</c:v>
                </c:pt>
                <c:pt idx="37460">
                  <c:v>-0.25239499999999998</c:v>
                </c:pt>
                <c:pt idx="37461">
                  <c:v>-0.25090800000000002</c:v>
                </c:pt>
                <c:pt idx="37462">
                  <c:v>-0.24942400000000001</c:v>
                </c:pt>
                <c:pt idx="37463">
                  <c:v>-0.247945</c:v>
                </c:pt>
                <c:pt idx="37464">
                  <c:v>-0.24646999999999999</c:v>
                </c:pt>
                <c:pt idx="37465">
                  <c:v>-0.24499899999999999</c:v>
                </c:pt>
                <c:pt idx="37466">
                  <c:v>-0.243534</c:v>
                </c:pt>
                <c:pt idx="37467">
                  <c:v>-0.24207600000000001</c:v>
                </c:pt>
                <c:pt idx="37468">
                  <c:v>-0.24062900000000001</c:v>
                </c:pt>
                <c:pt idx="37469">
                  <c:v>-0.23919899999999999</c:v>
                </c:pt>
                <c:pt idx="37470">
                  <c:v>-0.237784</c:v>
                </c:pt>
                <c:pt idx="37471">
                  <c:v>-0.236378</c:v>
                </c:pt>
                <c:pt idx="37472">
                  <c:v>-0.23497699999999999</c:v>
                </c:pt>
                <c:pt idx="37473">
                  <c:v>-0.23357800000000001</c:v>
                </c:pt>
                <c:pt idx="37474">
                  <c:v>-0.232185</c:v>
                </c:pt>
                <c:pt idx="37475">
                  <c:v>-0.23080500000000001</c:v>
                </c:pt>
                <c:pt idx="37476">
                  <c:v>-0.22944000000000001</c:v>
                </c:pt>
                <c:pt idx="37477">
                  <c:v>-0.22808700000000001</c:v>
                </c:pt>
                <c:pt idx="37478">
                  <c:v>-0.226744</c:v>
                </c:pt>
                <c:pt idx="37479">
                  <c:v>-0.225415</c:v>
                </c:pt>
                <c:pt idx="37480">
                  <c:v>-0.224104</c:v>
                </c:pt>
                <c:pt idx="37481">
                  <c:v>-0.22281200000000001</c:v>
                </c:pt>
                <c:pt idx="37482">
                  <c:v>-0.22153900000000001</c:v>
                </c:pt>
                <c:pt idx="37483">
                  <c:v>-0.22029000000000001</c:v>
                </c:pt>
                <c:pt idx="37484">
                  <c:v>-0.21907099999999999</c:v>
                </c:pt>
                <c:pt idx="37485">
                  <c:v>-0.217889</c:v>
                </c:pt>
                <c:pt idx="37486">
                  <c:v>-0.21674299999999999</c:v>
                </c:pt>
                <c:pt idx="37487">
                  <c:v>-0.21562899999999999</c:v>
                </c:pt>
                <c:pt idx="37488">
                  <c:v>-0.21454400000000001</c:v>
                </c:pt>
                <c:pt idx="37489">
                  <c:v>-0.21348800000000001</c:v>
                </c:pt>
                <c:pt idx="37490">
                  <c:v>-0.21246100000000001</c:v>
                </c:pt>
                <c:pt idx="37491">
                  <c:v>-0.21146499999999999</c:v>
                </c:pt>
                <c:pt idx="37492">
                  <c:v>-0.210504</c:v>
                </c:pt>
                <c:pt idx="37493">
                  <c:v>-0.20957500000000001</c:v>
                </c:pt>
                <c:pt idx="37494">
                  <c:v>-0.208675</c:v>
                </c:pt>
                <c:pt idx="37495">
                  <c:v>-0.20780399999999999</c:v>
                </c:pt>
                <c:pt idx="37496">
                  <c:v>-0.206956</c:v>
                </c:pt>
                <c:pt idx="37497">
                  <c:v>-0.20610700000000001</c:v>
                </c:pt>
                <c:pt idx="37498">
                  <c:v>-0.20525399999999999</c:v>
                </c:pt>
                <c:pt idx="37499">
                  <c:v>-0.204425</c:v>
                </c:pt>
                <c:pt idx="37500">
                  <c:v>-0.203629</c:v>
                </c:pt>
                <c:pt idx="37501">
                  <c:v>-0.20285700000000001</c:v>
                </c:pt>
                <c:pt idx="37502">
                  <c:v>-0.20210700000000001</c:v>
                </c:pt>
                <c:pt idx="37503">
                  <c:v>-0.20138500000000001</c:v>
                </c:pt>
                <c:pt idx="37504">
                  <c:v>-0.20069200000000001</c:v>
                </c:pt>
                <c:pt idx="37505">
                  <c:v>-0.20002900000000001</c:v>
                </c:pt>
                <c:pt idx="37506">
                  <c:v>-0.19939100000000001</c:v>
                </c:pt>
                <c:pt idx="37507">
                  <c:v>-0.198772</c:v>
                </c:pt>
                <c:pt idx="37508">
                  <c:v>-0.19816800000000001</c:v>
                </c:pt>
                <c:pt idx="37509">
                  <c:v>-0.197579</c:v>
                </c:pt>
                <c:pt idx="37510">
                  <c:v>-0.19700300000000001</c:v>
                </c:pt>
                <c:pt idx="37511">
                  <c:v>-0.196439</c:v>
                </c:pt>
                <c:pt idx="37512">
                  <c:v>-0.19589000000000001</c:v>
                </c:pt>
                <c:pt idx="37513">
                  <c:v>-0.195357</c:v>
                </c:pt>
                <c:pt idx="37514">
                  <c:v>-0.19483900000000001</c:v>
                </c:pt>
                <c:pt idx="37515">
                  <c:v>-0.194331</c:v>
                </c:pt>
                <c:pt idx="37516">
                  <c:v>-0.19383500000000001</c:v>
                </c:pt>
                <c:pt idx="37517">
                  <c:v>-0.193355</c:v>
                </c:pt>
                <c:pt idx="37518">
                  <c:v>-0.19289100000000001</c:v>
                </c:pt>
                <c:pt idx="37519">
                  <c:v>-0.192445</c:v>
                </c:pt>
                <c:pt idx="37520">
                  <c:v>-0.19201699999999999</c:v>
                </c:pt>
                <c:pt idx="37521">
                  <c:v>-0.191609</c:v>
                </c:pt>
                <c:pt idx="37522">
                  <c:v>-0.191221</c:v>
                </c:pt>
                <c:pt idx="37523">
                  <c:v>-0.19084799999999999</c:v>
                </c:pt>
                <c:pt idx="37524">
                  <c:v>-0.19048599999999999</c:v>
                </c:pt>
                <c:pt idx="37525">
                  <c:v>-0.190136</c:v>
                </c:pt>
                <c:pt idx="37526">
                  <c:v>-0.18979699999999999</c:v>
                </c:pt>
                <c:pt idx="37527">
                  <c:v>-0.189472</c:v>
                </c:pt>
                <c:pt idx="37528">
                  <c:v>-0.189165</c:v>
                </c:pt>
                <c:pt idx="37529">
                  <c:v>-0.188884</c:v>
                </c:pt>
                <c:pt idx="37530">
                  <c:v>-0.18863099999999999</c:v>
                </c:pt>
                <c:pt idx="37531">
                  <c:v>-0.18840000000000001</c:v>
                </c:pt>
                <c:pt idx="37532">
                  <c:v>-0.18818599999999999</c:v>
                </c:pt>
                <c:pt idx="37533">
                  <c:v>-0.18798400000000001</c:v>
                </c:pt>
                <c:pt idx="37534">
                  <c:v>-0.187779</c:v>
                </c:pt>
                <c:pt idx="37535">
                  <c:v>-0.187554</c:v>
                </c:pt>
                <c:pt idx="37536">
                  <c:v>-0.18732299999999999</c:v>
                </c:pt>
                <c:pt idx="37537">
                  <c:v>-0.18710099999999999</c:v>
                </c:pt>
                <c:pt idx="37538">
                  <c:v>-0.18687999999999999</c:v>
                </c:pt>
                <c:pt idx="37539">
                  <c:v>-0.18665200000000001</c:v>
                </c:pt>
                <c:pt idx="37540">
                  <c:v>-0.18642500000000001</c:v>
                </c:pt>
                <c:pt idx="37541">
                  <c:v>-0.18620200000000001</c:v>
                </c:pt>
                <c:pt idx="37542">
                  <c:v>-0.18598300000000001</c:v>
                </c:pt>
                <c:pt idx="37543">
                  <c:v>-0.18576500000000001</c:v>
                </c:pt>
                <c:pt idx="37544">
                  <c:v>-0.18554599999999999</c:v>
                </c:pt>
                <c:pt idx="37545">
                  <c:v>-0.18532699999999999</c:v>
                </c:pt>
                <c:pt idx="37546">
                  <c:v>-0.18510699999999999</c:v>
                </c:pt>
                <c:pt idx="37547">
                  <c:v>-0.184887</c:v>
                </c:pt>
                <c:pt idx="37548">
                  <c:v>-0.184668</c:v>
                </c:pt>
                <c:pt idx="37549">
                  <c:v>-0.184452</c:v>
                </c:pt>
                <c:pt idx="37550">
                  <c:v>-0.18423700000000001</c:v>
                </c:pt>
                <c:pt idx="37551">
                  <c:v>-0.18402299999999999</c:v>
                </c:pt>
                <c:pt idx="37552">
                  <c:v>-0.183809</c:v>
                </c:pt>
                <c:pt idx="37553">
                  <c:v>-0.18359700000000001</c:v>
                </c:pt>
                <c:pt idx="37554">
                  <c:v>-0.183389</c:v>
                </c:pt>
                <c:pt idx="37555">
                  <c:v>-0.18318599999999999</c:v>
                </c:pt>
                <c:pt idx="37556">
                  <c:v>-0.18298600000000001</c:v>
                </c:pt>
                <c:pt idx="37557">
                  <c:v>-0.18279000000000001</c:v>
                </c:pt>
                <c:pt idx="37558">
                  <c:v>-0.18259900000000001</c:v>
                </c:pt>
                <c:pt idx="37559">
                  <c:v>-0.18241199999999999</c:v>
                </c:pt>
                <c:pt idx="37560">
                  <c:v>-0.182225</c:v>
                </c:pt>
                <c:pt idx="37561">
                  <c:v>-0.182036</c:v>
                </c:pt>
                <c:pt idx="37562">
                  <c:v>-0.18184800000000001</c:v>
                </c:pt>
                <c:pt idx="37563">
                  <c:v>-0.18166299999999999</c:v>
                </c:pt>
                <c:pt idx="37564">
                  <c:v>-0.181477</c:v>
                </c:pt>
                <c:pt idx="37565">
                  <c:v>-0.18129200000000001</c:v>
                </c:pt>
                <c:pt idx="37566">
                  <c:v>-0.18111099999999999</c:v>
                </c:pt>
                <c:pt idx="37567">
                  <c:v>-0.18093699999999999</c:v>
                </c:pt>
                <c:pt idx="37568">
                  <c:v>-0.18077099999999999</c:v>
                </c:pt>
                <c:pt idx="37569">
                  <c:v>-0.18060899999999999</c:v>
                </c:pt>
                <c:pt idx="37570">
                  <c:v>-0.180451</c:v>
                </c:pt>
                <c:pt idx="37571">
                  <c:v>-0.18029400000000001</c:v>
                </c:pt>
                <c:pt idx="37572">
                  <c:v>-0.18013599999999999</c:v>
                </c:pt>
                <c:pt idx="37573">
                  <c:v>-0.179976</c:v>
                </c:pt>
                <c:pt idx="37574">
                  <c:v>-0.17981800000000001</c:v>
                </c:pt>
                <c:pt idx="37575">
                  <c:v>-0.17966199999999999</c:v>
                </c:pt>
                <c:pt idx="37576">
                  <c:v>-0.179508</c:v>
                </c:pt>
                <c:pt idx="37577">
                  <c:v>-0.17935100000000001</c:v>
                </c:pt>
                <c:pt idx="37578">
                  <c:v>-0.17918999999999999</c:v>
                </c:pt>
                <c:pt idx="37579">
                  <c:v>-0.17902399999999999</c:v>
                </c:pt>
                <c:pt idx="37580">
                  <c:v>-0.17885300000000001</c:v>
                </c:pt>
                <c:pt idx="37581">
                  <c:v>-0.178676</c:v>
                </c:pt>
                <c:pt idx="37582">
                  <c:v>-0.17849200000000001</c:v>
                </c:pt>
                <c:pt idx="37583">
                  <c:v>-0.17830099999999999</c:v>
                </c:pt>
                <c:pt idx="37584">
                  <c:v>-0.17810300000000001</c:v>
                </c:pt>
                <c:pt idx="37585">
                  <c:v>-0.1779</c:v>
                </c:pt>
                <c:pt idx="37586">
                  <c:v>-0.17769399999999999</c:v>
                </c:pt>
                <c:pt idx="37587">
                  <c:v>-0.177484</c:v>
                </c:pt>
                <c:pt idx="37588">
                  <c:v>-0.17727100000000001</c:v>
                </c:pt>
                <c:pt idx="37589">
                  <c:v>-0.17705699999999999</c:v>
                </c:pt>
                <c:pt idx="37590">
                  <c:v>-0.176843</c:v>
                </c:pt>
                <c:pt idx="37591">
                  <c:v>-0.17663100000000001</c:v>
                </c:pt>
                <c:pt idx="37592">
                  <c:v>-0.17642099999999999</c:v>
                </c:pt>
                <c:pt idx="37593">
                  <c:v>-0.17621600000000001</c:v>
                </c:pt>
                <c:pt idx="37594">
                  <c:v>-0.17601700000000001</c:v>
                </c:pt>
                <c:pt idx="37595">
                  <c:v>-0.17582500000000001</c:v>
                </c:pt>
                <c:pt idx="37596">
                  <c:v>-0.17564099999999999</c:v>
                </c:pt>
                <c:pt idx="37597">
                  <c:v>-0.17546800000000001</c:v>
                </c:pt>
                <c:pt idx="37598">
                  <c:v>-0.17530699999999999</c:v>
                </c:pt>
                <c:pt idx="37599">
                  <c:v>-0.17515900000000001</c:v>
                </c:pt>
                <c:pt idx="37600">
                  <c:v>-0.17502300000000001</c:v>
                </c:pt>
                <c:pt idx="37601">
                  <c:v>-0.174899</c:v>
                </c:pt>
                <c:pt idx="37602">
                  <c:v>-0.17478299999999999</c:v>
                </c:pt>
                <c:pt idx="37603">
                  <c:v>-0.174679</c:v>
                </c:pt>
                <c:pt idx="37604">
                  <c:v>-0.17459</c:v>
                </c:pt>
                <c:pt idx="37605">
                  <c:v>-0.174514</c:v>
                </c:pt>
                <c:pt idx="37606">
                  <c:v>-0.174452</c:v>
                </c:pt>
                <c:pt idx="37607">
                  <c:v>-0.174402</c:v>
                </c:pt>
                <c:pt idx="37608">
                  <c:v>-0.17436399999999999</c:v>
                </c:pt>
                <c:pt idx="37609">
                  <c:v>-0.17433499999999999</c:v>
                </c:pt>
                <c:pt idx="37610">
                  <c:v>-0.174314</c:v>
                </c:pt>
                <c:pt idx="37611">
                  <c:v>-0.17430499999999999</c:v>
                </c:pt>
                <c:pt idx="37612">
                  <c:v>-0.17430899999999999</c:v>
                </c:pt>
                <c:pt idx="37613">
                  <c:v>-0.17432900000000001</c:v>
                </c:pt>
                <c:pt idx="37614">
                  <c:v>-0.17436499999999999</c:v>
                </c:pt>
                <c:pt idx="37615">
                  <c:v>-0.17441200000000001</c:v>
                </c:pt>
                <c:pt idx="37616">
                  <c:v>-0.17446800000000001</c:v>
                </c:pt>
                <c:pt idx="37617">
                  <c:v>-0.17453099999999999</c:v>
                </c:pt>
                <c:pt idx="37618">
                  <c:v>-0.17460100000000001</c:v>
                </c:pt>
                <c:pt idx="37619">
                  <c:v>-0.174675</c:v>
                </c:pt>
                <c:pt idx="37620">
                  <c:v>-0.17475199999999999</c:v>
                </c:pt>
                <c:pt idx="37621">
                  <c:v>-0.17483099999999999</c:v>
                </c:pt>
                <c:pt idx="37622">
                  <c:v>-0.17491399999999999</c:v>
                </c:pt>
                <c:pt idx="37623">
                  <c:v>-0.17500399999999999</c:v>
                </c:pt>
                <c:pt idx="37624">
                  <c:v>-0.17510000000000001</c:v>
                </c:pt>
                <c:pt idx="37625">
                  <c:v>-0.17519999999999999</c:v>
                </c:pt>
                <c:pt idx="37626">
                  <c:v>-0.17530399999999999</c:v>
                </c:pt>
                <c:pt idx="37627">
                  <c:v>-0.17541300000000001</c:v>
                </c:pt>
                <c:pt idx="37628">
                  <c:v>-0.17552200000000001</c:v>
                </c:pt>
                <c:pt idx="37629">
                  <c:v>-0.17563300000000001</c:v>
                </c:pt>
                <c:pt idx="37630">
                  <c:v>-0.17574500000000001</c:v>
                </c:pt>
                <c:pt idx="37631">
                  <c:v>-0.17586199999999999</c:v>
                </c:pt>
                <c:pt idx="37632">
                  <c:v>-0.175984</c:v>
                </c:pt>
                <c:pt idx="37633">
                  <c:v>-0.17611099999999999</c:v>
                </c:pt>
                <c:pt idx="37634">
                  <c:v>-0.17624000000000001</c:v>
                </c:pt>
                <c:pt idx="37635">
                  <c:v>-0.176369</c:v>
                </c:pt>
                <c:pt idx="37636">
                  <c:v>-0.17649699999999999</c:v>
                </c:pt>
                <c:pt idx="37637">
                  <c:v>-0.17662</c:v>
                </c:pt>
                <c:pt idx="37638">
                  <c:v>-0.17673800000000001</c:v>
                </c:pt>
                <c:pt idx="37639">
                  <c:v>-0.17684800000000001</c:v>
                </c:pt>
                <c:pt idx="37640">
                  <c:v>-0.176952</c:v>
                </c:pt>
                <c:pt idx="37641">
                  <c:v>-0.17705000000000001</c:v>
                </c:pt>
                <c:pt idx="37642">
                  <c:v>-0.17714099999999999</c:v>
                </c:pt>
                <c:pt idx="37643">
                  <c:v>-0.17722499999999999</c:v>
                </c:pt>
                <c:pt idx="37644">
                  <c:v>-0.17729800000000001</c:v>
                </c:pt>
                <c:pt idx="37645">
                  <c:v>-0.17736199999999999</c:v>
                </c:pt>
                <c:pt idx="37646">
                  <c:v>-0.17741399999999999</c:v>
                </c:pt>
                <c:pt idx="37647">
                  <c:v>-0.177454</c:v>
                </c:pt>
                <c:pt idx="37648">
                  <c:v>-0.177483</c:v>
                </c:pt>
                <c:pt idx="37649">
                  <c:v>-0.17749999999999999</c:v>
                </c:pt>
                <c:pt idx="37650">
                  <c:v>-0.177505</c:v>
                </c:pt>
                <c:pt idx="37651">
                  <c:v>-0.17749500000000001</c:v>
                </c:pt>
                <c:pt idx="37652">
                  <c:v>-0.17746899999999999</c:v>
                </c:pt>
                <c:pt idx="37653">
                  <c:v>-0.177422</c:v>
                </c:pt>
                <c:pt idx="37654">
                  <c:v>-0.17735300000000001</c:v>
                </c:pt>
                <c:pt idx="37655">
                  <c:v>-0.17726</c:v>
                </c:pt>
                <c:pt idx="37656">
                  <c:v>-0.177144</c:v>
                </c:pt>
                <c:pt idx="37657">
                  <c:v>-0.17700199999999999</c:v>
                </c:pt>
                <c:pt idx="37658">
                  <c:v>-0.17683099999999999</c:v>
                </c:pt>
                <c:pt idx="37659">
                  <c:v>-0.17662800000000001</c:v>
                </c:pt>
                <c:pt idx="37660">
                  <c:v>-0.176394</c:v>
                </c:pt>
                <c:pt idx="37661">
                  <c:v>-0.17613300000000001</c:v>
                </c:pt>
                <c:pt idx="37662">
                  <c:v>-0.175844</c:v>
                </c:pt>
                <c:pt idx="37663">
                  <c:v>-0.17552400000000001</c:v>
                </c:pt>
                <c:pt idx="37664">
                  <c:v>-0.17516999999999999</c:v>
                </c:pt>
                <c:pt idx="37665">
                  <c:v>-0.17478099999999999</c:v>
                </c:pt>
                <c:pt idx="37666">
                  <c:v>-0.17435800000000001</c:v>
                </c:pt>
                <c:pt idx="37667">
                  <c:v>-0.173901</c:v>
                </c:pt>
                <c:pt idx="37668">
                  <c:v>-0.17340700000000001</c:v>
                </c:pt>
                <c:pt idx="37669">
                  <c:v>-0.172877</c:v>
                </c:pt>
                <c:pt idx="37670">
                  <c:v>-0.17230999999999999</c:v>
                </c:pt>
                <c:pt idx="37671">
                  <c:v>-0.171704</c:v>
                </c:pt>
                <c:pt idx="37672">
                  <c:v>-0.17106099999999999</c:v>
                </c:pt>
                <c:pt idx="37673">
                  <c:v>-0.170378</c:v>
                </c:pt>
                <c:pt idx="37674">
                  <c:v>-0.169653</c:v>
                </c:pt>
                <c:pt idx="37675">
                  <c:v>-0.16888500000000001</c:v>
                </c:pt>
                <c:pt idx="37676">
                  <c:v>-0.168076</c:v>
                </c:pt>
                <c:pt idx="37677">
                  <c:v>-0.16722400000000001</c:v>
                </c:pt>
                <c:pt idx="37678">
                  <c:v>-0.16630900000000001</c:v>
                </c:pt>
                <c:pt idx="37679">
                  <c:v>-0.165323</c:v>
                </c:pt>
                <c:pt idx="37680">
                  <c:v>-0.16428499999999999</c:v>
                </c:pt>
                <c:pt idx="37681">
                  <c:v>-0.16320499999999999</c:v>
                </c:pt>
                <c:pt idx="37682">
                  <c:v>-0.16206999999999999</c:v>
                </c:pt>
                <c:pt idx="37683">
                  <c:v>-0.16087799999999999</c:v>
                </c:pt>
                <c:pt idx="37684">
                  <c:v>-0.159635</c:v>
                </c:pt>
                <c:pt idx="37685">
                  <c:v>-0.15834100000000001</c:v>
                </c:pt>
                <c:pt idx="37686">
                  <c:v>-0.156995</c:v>
                </c:pt>
                <c:pt idx="37687">
                  <c:v>-0.15559799999999999</c:v>
                </c:pt>
                <c:pt idx="37688">
                  <c:v>-0.15414600000000001</c:v>
                </c:pt>
                <c:pt idx="37689">
                  <c:v>-0.15263599999999999</c:v>
                </c:pt>
                <c:pt idx="37690">
                  <c:v>-0.15107100000000001</c:v>
                </c:pt>
                <c:pt idx="37691">
                  <c:v>-0.149449</c:v>
                </c:pt>
                <c:pt idx="37692">
                  <c:v>-0.14777100000000001</c:v>
                </c:pt>
                <c:pt idx="37693">
                  <c:v>-0.14604</c:v>
                </c:pt>
                <c:pt idx="37694">
                  <c:v>-0.144257</c:v>
                </c:pt>
                <c:pt idx="37695">
                  <c:v>-0.142424</c:v>
                </c:pt>
                <c:pt idx="37696">
                  <c:v>-0.140544</c:v>
                </c:pt>
                <c:pt idx="37697">
                  <c:v>-0.13861799999999999</c:v>
                </c:pt>
                <c:pt idx="37698">
                  <c:v>-0.13664999999999999</c:v>
                </c:pt>
                <c:pt idx="37699">
                  <c:v>-0.13464200000000001</c:v>
                </c:pt>
                <c:pt idx="37700">
                  <c:v>-0.13259699999999999</c:v>
                </c:pt>
                <c:pt idx="37701">
                  <c:v>-0.13051499999999999</c:v>
                </c:pt>
                <c:pt idx="37702">
                  <c:v>-0.12839600000000001</c:v>
                </c:pt>
                <c:pt idx="37703">
                  <c:v>-0.126244</c:v>
                </c:pt>
                <c:pt idx="37704">
                  <c:v>-0.124059</c:v>
                </c:pt>
                <c:pt idx="37705">
                  <c:v>-0.121841</c:v>
                </c:pt>
                <c:pt idx="37706">
                  <c:v>-0.11959</c:v>
                </c:pt>
                <c:pt idx="37707">
                  <c:v>-0.11730599999999999</c:v>
                </c:pt>
                <c:pt idx="37708">
                  <c:v>-0.114991</c:v>
                </c:pt>
                <c:pt idx="37709">
                  <c:v>-0.112648</c:v>
                </c:pt>
                <c:pt idx="37710">
                  <c:v>-0.110279</c:v>
                </c:pt>
                <c:pt idx="37711">
                  <c:v>-0.10788399999999999</c:v>
                </c:pt>
                <c:pt idx="37712">
                  <c:v>-0.105464</c:v>
                </c:pt>
                <c:pt idx="37713">
                  <c:v>-0.103023</c:v>
                </c:pt>
                <c:pt idx="37714">
                  <c:v>-0.100565</c:v>
                </c:pt>
                <c:pt idx="37715">
                  <c:v>-9.8083000000000004E-2</c:v>
                </c:pt>
                <c:pt idx="37716">
                  <c:v>-9.55569E-2</c:v>
                </c:pt>
                <c:pt idx="37717">
                  <c:v>-9.2993699999999999E-2</c:v>
                </c:pt>
                <c:pt idx="37718">
                  <c:v>-9.0415899999999993E-2</c:v>
                </c:pt>
                <c:pt idx="37719">
                  <c:v>-8.7821700000000003E-2</c:v>
                </c:pt>
                <c:pt idx="37720">
                  <c:v>-8.5203299999999996E-2</c:v>
                </c:pt>
                <c:pt idx="37721">
                  <c:v>-8.2567399999999999E-2</c:v>
                </c:pt>
                <c:pt idx="37722">
                  <c:v>-7.9920400000000003E-2</c:v>
                </c:pt>
                <c:pt idx="37723">
                  <c:v>-7.7263799999999994E-2</c:v>
                </c:pt>
                <c:pt idx="37724">
                  <c:v>-7.4598300000000006E-2</c:v>
                </c:pt>
                <c:pt idx="37725">
                  <c:v>-7.1924299999999997E-2</c:v>
                </c:pt>
                <c:pt idx="37726">
                  <c:v>-6.9242200000000004E-2</c:v>
                </c:pt>
                <c:pt idx="37727">
                  <c:v>-6.6553100000000004E-2</c:v>
                </c:pt>
                <c:pt idx="37728">
                  <c:v>-6.3858600000000001E-2</c:v>
                </c:pt>
                <c:pt idx="37729">
                  <c:v>-6.1160699999999998E-2</c:v>
                </c:pt>
                <c:pt idx="37730">
                  <c:v>-5.8462300000000002E-2</c:v>
                </c:pt>
                <c:pt idx="37731">
                  <c:v>-5.5768100000000001E-2</c:v>
                </c:pt>
                <c:pt idx="37732">
                  <c:v>-5.3083600000000002E-2</c:v>
                </c:pt>
                <c:pt idx="37733">
                  <c:v>-5.0413600000000003E-2</c:v>
                </c:pt>
                <c:pt idx="37734">
                  <c:v>-4.7762600000000002E-2</c:v>
                </c:pt>
                <c:pt idx="37735">
                  <c:v>-4.5134300000000002E-2</c:v>
                </c:pt>
                <c:pt idx="37736">
                  <c:v>-4.2530600000000002E-2</c:v>
                </c:pt>
                <c:pt idx="37737">
                  <c:v>-3.99517E-2</c:v>
                </c:pt>
                <c:pt idx="37738">
                  <c:v>-3.7398099999999997E-2</c:v>
                </c:pt>
                <c:pt idx="37739">
                  <c:v>-3.4871199999999998E-2</c:v>
                </c:pt>
                <c:pt idx="37740">
                  <c:v>-3.2373399999999997E-2</c:v>
                </c:pt>
                <c:pt idx="37741">
                  <c:v>-2.9906100000000001E-2</c:v>
                </c:pt>
                <c:pt idx="37742">
                  <c:v>-2.74714E-2</c:v>
                </c:pt>
                <c:pt idx="37743">
                  <c:v>-2.50721E-2</c:v>
                </c:pt>
                <c:pt idx="37744">
                  <c:v>-2.27084E-2</c:v>
                </c:pt>
                <c:pt idx="37745">
                  <c:v>-2.0379000000000001E-2</c:v>
                </c:pt>
                <c:pt idx="37746">
                  <c:v>-1.8083599999999998E-2</c:v>
                </c:pt>
                <c:pt idx="37747">
                  <c:v>-1.58231E-2</c:v>
                </c:pt>
                <c:pt idx="37748">
                  <c:v>-1.35987E-2</c:v>
                </c:pt>
                <c:pt idx="37749">
                  <c:v>-1.1412E-2</c:v>
                </c:pt>
                <c:pt idx="37750" formatCode="0.00E+00">
                  <c:v>-9.2664500000000007E-3</c:v>
                </c:pt>
                <c:pt idx="37751" formatCode="0.00E+00">
                  <c:v>-7.1654500000000003E-3</c:v>
                </c:pt>
                <c:pt idx="37752" formatCode="0.00E+00">
                  <c:v>-5.1101200000000001E-3</c:v>
                </c:pt>
                <c:pt idx="37753" formatCode="0.00E+00">
                  <c:v>-3.0994799999999999E-3</c:v>
                </c:pt>
                <c:pt idx="37754" formatCode="0.00E+00">
                  <c:v>-1.1342100000000001E-3</c:v>
                </c:pt>
                <c:pt idx="37755" formatCode="0.00E+00">
                  <c:v>7.8249600000000004E-4</c:v>
                </c:pt>
                <c:pt idx="37756" formatCode="0.00E+00">
                  <c:v>2.6467999999999999E-3</c:v>
                </c:pt>
                <c:pt idx="37757" formatCode="0.00E+00">
                  <c:v>4.4554499999999997E-3</c:v>
                </c:pt>
                <c:pt idx="37758" formatCode="0.00E+00">
                  <c:v>6.2068499999999999E-3</c:v>
                </c:pt>
                <c:pt idx="37759" formatCode="0.00E+00">
                  <c:v>7.9010499999999997E-3</c:v>
                </c:pt>
                <c:pt idx="37760" formatCode="0.00E+00">
                  <c:v>9.5381200000000006E-3</c:v>
                </c:pt>
                <c:pt idx="37761">
                  <c:v>1.11174E-2</c:v>
                </c:pt>
                <c:pt idx="37762">
                  <c:v>1.26377E-2</c:v>
                </c:pt>
                <c:pt idx="37763">
                  <c:v>1.4097500000000001E-2</c:v>
                </c:pt>
                <c:pt idx="37764">
                  <c:v>1.5495800000000001E-2</c:v>
                </c:pt>
                <c:pt idx="37765">
                  <c:v>1.6832400000000001E-2</c:v>
                </c:pt>
                <c:pt idx="37766">
                  <c:v>1.8106500000000001E-2</c:v>
                </c:pt>
                <c:pt idx="37767">
                  <c:v>1.9316900000000001E-2</c:v>
                </c:pt>
                <c:pt idx="37768">
                  <c:v>2.04627E-2</c:v>
                </c:pt>
                <c:pt idx="37769">
                  <c:v>2.1542499999999999E-2</c:v>
                </c:pt>
                <c:pt idx="37770">
                  <c:v>2.2554299999999999E-2</c:v>
                </c:pt>
                <c:pt idx="37771">
                  <c:v>2.34982E-2</c:v>
                </c:pt>
                <c:pt idx="37772">
                  <c:v>2.4375500000000001E-2</c:v>
                </c:pt>
                <c:pt idx="37773">
                  <c:v>2.5186900000000002E-2</c:v>
                </c:pt>
                <c:pt idx="37774">
                  <c:v>2.59321E-2</c:v>
                </c:pt>
                <c:pt idx="37775">
                  <c:v>2.6610600000000002E-2</c:v>
                </c:pt>
                <c:pt idx="37776">
                  <c:v>2.7220899999999999E-2</c:v>
                </c:pt>
                <c:pt idx="37777">
                  <c:v>2.77617E-2</c:v>
                </c:pt>
                <c:pt idx="37778">
                  <c:v>2.82326E-2</c:v>
                </c:pt>
                <c:pt idx="37779">
                  <c:v>2.8633700000000002E-2</c:v>
                </c:pt>
                <c:pt idx="37780">
                  <c:v>2.8964E-2</c:v>
                </c:pt>
                <c:pt idx="37781">
                  <c:v>2.9223699999999998E-2</c:v>
                </c:pt>
                <c:pt idx="37782">
                  <c:v>2.9415899999999998E-2</c:v>
                </c:pt>
                <c:pt idx="37783">
                  <c:v>2.9543799999999999E-2</c:v>
                </c:pt>
                <c:pt idx="37784">
                  <c:v>2.9608300000000001E-2</c:v>
                </c:pt>
                <c:pt idx="37785">
                  <c:v>2.9608800000000001E-2</c:v>
                </c:pt>
                <c:pt idx="37786">
                  <c:v>2.95448E-2</c:v>
                </c:pt>
                <c:pt idx="37787">
                  <c:v>2.94162E-2</c:v>
                </c:pt>
                <c:pt idx="37788">
                  <c:v>2.92223E-2</c:v>
                </c:pt>
                <c:pt idx="37789">
                  <c:v>2.8963800000000001E-2</c:v>
                </c:pt>
                <c:pt idx="37790">
                  <c:v>2.8644800000000002E-2</c:v>
                </c:pt>
                <c:pt idx="37791">
                  <c:v>2.8267899999999999E-2</c:v>
                </c:pt>
                <c:pt idx="37792">
                  <c:v>2.78325E-2</c:v>
                </c:pt>
                <c:pt idx="37793">
                  <c:v>2.7337E-2</c:v>
                </c:pt>
                <c:pt idx="37794">
                  <c:v>2.6780700000000001E-2</c:v>
                </c:pt>
                <c:pt idx="37795">
                  <c:v>2.61639E-2</c:v>
                </c:pt>
                <c:pt idx="37796">
                  <c:v>2.5488E-2</c:v>
                </c:pt>
                <c:pt idx="37797">
                  <c:v>2.4755900000000001E-2</c:v>
                </c:pt>
                <c:pt idx="37798">
                  <c:v>2.3969799999999999E-2</c:v>
                </c:pt>
                <c:pt idx="37799">
                  <c:v>2.3131700000000002E-2</c:v>
                </c:pt>
                <c:pt idx="37800">
                  <c:v>2.22428E-2</c:v>
                </c:pt>
                <c:pt idx="37801">
                  <c:v>2.13035E-2</c:v>
                </c:pt>
                <c:pt idx="37802">
                  <c:v>2.0314599999999999E-2</c:v>
                </c:pt>
                <c:pt idx="37803">
                  <c:v>1.92763E-2</c:v>
                </c:pt>
                <c:pt idx="37804">
                  <c:v>1.8188699999999999E-2</c:v>
                </c:pt>
                <c:pt idx="37805">
                  <c:v>1.70528E-2</c:v>
                </c:pt>
                <c:pt idx="37806">
                  <c:v>1.5870800000000001E-2</c:v>
                </c:pt>
                <c:pt idx="37807">
                  <c:v>1.46447E-2</c:v>
                </c:pt>
                <c:pt idx="37808">
                  <c:v>1.33761E-2</c:v>
                </c:pt>
                <c:pt idx="37809">
                  <c:v>1.20676E-2</c:v>
                </c:pt>
                <c:pt idx="37810">
                  <c:v>1.07216E-2</c:v>
                </c:pt>
                <c:pt idx="37811" formatCode="0.00E+00">
                  <c:v>9.3395600000000002E-3</c:v>
                </c:pt>
                <c:pt idx="37812" formatCode="0.00E+00">
                  <c:v>7.9228500000000004E-3</c:v>
                </c:pt>
                <c:pt idx="37813" formatCode="0.00E+00">
                  <c:v>6.47293E-3</c:v>
                </c:pt>
                <c:pt idx="37814" formatCode="0.00E+00">
                  <c:v>4.9912799999999998E-3</c:v>
                </c:pt>
                <c:pt idx="37815" formatCode="0.00E+00">
                  <c:v>3.4796100000000002E-3</c:v>
                </c:pt>
                <c:pt idx="37816" formatCode="0.00E+00">
                  <c:v>1.9394900000000001E-3</c:v>
                </c:pt>
                <c:pt idx="37817" formatCode="0.00E+00">
                  <c:v>3.7178299999999999E-4</c:v>
                </c:pt>
                <c:pt idx="37818" formatCode="0.00E+00">
                  <c:v>-1.22255E-3</c:v>
                </c:pt>
                <c:pt idx="37819" formatCode="0.00E+00">
                  <c:v>-2.8414600000000001E-3</c:v>
                </c:pt>
                <c:pt idx="37820" formatCode="0.00E+00">
                  <c:v>-4.4823600000000003E-3</c:v>
                </c:pt>
                <c:pt idx="37821" formatCode="0.00E+00">
                  <c:v>-6.1431999999999997E-3</c:v>
                </c:pt>
                <c:pt idx="37822" formatCode="0.00E+00">
                  <c:v>-7.8222799999999992E-3</c:v>
                </c:pt>
                <c:pt idx="37823" formatCode="0.00E+00">
                  <c:v>-9.5176500000000008E-3</c:v>
                </c:pt>
                <c:pt idx="37824">
                  <c:v>-1.12269E-2</c:v>
                </c:pt>
                <c:pt idx="37825">
                  <c:v>-1.2947699999999999E-2</c:v>
                </c:pt>
                <c:pt idx="37826">
                  <c:v>-1.46774E-2</c:v>
                </c:pt>
                <c:pt idx="37827">
                  <c:v>-1.6412800000000002E-2</c:v>
                </c:pt>
                <c:pt idx="37828">
                  <c:v>-1.8150900000000001E-2</c:v>
                </c:pt>
                <c:pt idx="37829">
                  <c:v>-1.9889899999999999E-2</c:v>
                </c:pt>
                <c:pt idx="37830">
                  <c:v>-2.1627899999999999E-2</c:v>
                </c:pt>
                <c:pt idx="37831">
                  <c:v>-2.33627E-2</c:v>
                </c:pt>
                <c:pt idx="37832">
                  <c:v>-2.5091599999999999E-2</c:v>
                </c:pt>
                <c:pt idx="37833">
                  <c:v>-2.68124E-2</c:v>
                </c:pt>
                <c:pt idx="37834">
                  <c:v>-2.8523300000000001E-2</c:v>
                </c:pt>
                <c:pt idx="37835">
                  <c:v>-3.02236E-2</c:v>
                </c:pt>
                <c:pt idx="37836">
                  <c:v>-3.1911500000000002E-2</c:v>
                </c:pt>
                <c:pt idx="37837">
                  <c:v>-3.3584599999999999E-2</c:v>
                </c:pt>
                <c:pt idx="37838">
                  <c:v>-3.5240399999999998E-2</c:v>
                </c:pt>
                <c:pt idx="37839">
                  <c:v>-3.6876800000000001E-2</c:v>
                </c:pt>
                <c:pt idx="37840">
                  <c:v>-3.8491299999999999E-2</c:v>
                </c:pt>
                <c:pt idx="37841">
                  <c:v>-4.0082300000000001E-2</c:v>
                </c:pt>
                <c:pt idx="37842">
                  <c:v>-4.1648400000000002E-2</c:v>
                </c:pt>
                <c:pt idx="37843">
                  <c:v>-4.3187799999999998E-2</c:v>
                </c:pt>
                <c:pt idx="37844">
                  <c:v>-4.4697500000000001E-2</c:v>
                </c:pt>
                <c:pt idx="37845">
                  <c:v>-4.6174199999999999E-2</c:v>
                </c:pt>
                <c:pt idx="37846">
                  <c:v>-4.76158E-2</c:v>
                </c:pt>
                <c:pt idx="37847">
                  <c:v>-4.9021200000000001E-2</c:v>
                </c:pt>
                <c:pt idx="37848">
                  <c:v>-5.0389499999999997E-2</c:v>
                </c:pt>
                <c:pt idx="37849">
                  <c:v>-5.1718800000000002E-2</c:v>
                </c:pt>
                <c:pt idx="37850">
                  <c:v>-5.3006600000000001E-2</c:v>
                </c:pt>
                <c:pt idx="37851">
                  <c:v>-5.4251000000000001E-2</c:v>
                </c:pt>
                <c:pt idx="37852">
                  <c:v>-5.54505E-2</c:v>
                </c:pt>
                <c:pt idx="37853">
                  <c:v>-5.6604300000000003E-2</c:v>
                </c:pt>
                <c:pt idx="37854">
                  <c:v>-5.77108E-2</c:v>
                </c:pt>
                <c:pt idx="37855">
                  <c:v>-5.87682E-2</c:v>
                </c:pt>
                <c:pt idx="37856">
                  <c:v>-5.9774800000000003E-2</c:v>
                </c:pt>
                <c:pt idx="37857">
                  <c:v>-6.0729199999999997E-2</c:v>
                </c:pt>
                <c:pt idx="37858">
                  <c:v>-6.1629999999999997E-2</c:v>
                </c:pt>
                <c:pt idx="37859">
                  <c:v>-6.2476299999999999E-2</c:v>
                </c:pt>
                <c:pt idx="37860">
                  <c:v>-6.3267199999999996E-2</c:v>
                </c:pt>
                <c:pt idx="37861">
                  <c:v>-6.40014E-2</c:v>
                </c:pt>
                <c:pt idx="37862">
                  <c:v>-6.4676800000000007E-2</c:v>
                </c:pt>
                <c:pt idx="37863">
                  <c:v>-6.5291799999999997E-2</c:v>
                </c:pt>
                <c:pt idx="37864">
                  <c:v>-6.5844799999999995E-2</c:v>
                </c:pt>
                <c:pt idx="37865">
                  <c:v>-6.6334500000000005E-2</c:v>
                </c:pt>
                <c:pt idx="37866">
                  <c:v>-6.6761000000000001E-2</c:v>
                </c:pt>
                <c:pt idx="37867">
                  <c:v>-6.7123699999999994E-2</c:v>
                </c:pt>
                <c:pt idx="37868">
                  <c:v>-6.7421800000000004E-2</c:v>
                </c:pt>
                <c:pt idx="37869">
                  <c:v>-6.7654300000000001E-2</c:v>
                </c:pt>
                <c:pt idx="37870">
                  <c:v>-6.7821000000000006E-2</c:v>
                </c:pt>
                <c:pt idx="37871">
                  <c:v>-6.7921800000000004E-2</c:v>
                </c:pt>
                <c:pt idx="37872">
                  <c:v>-6.7956199999999994E-2</c:v>
                </c:pt>
                <c:pt idx="37873">
                  <c:v>-6.7923300000000006E-2</c:v>
                </c:pt>
                <c:pt idx="37874">
                  <c:v>-6.7821699999999999E-2</c:v>
                </c:pt>
                <c:pt idx="37875">
                  <c:v>-6.7650699999999994E-2</c:v>
                </c:pt>
                <c:pt idx="37876">
                  <c:v>-6.7411200000000004E-2</c:v>
                </c:pt>
                <c:pt idx="37877">
                  <c:v>-6.71041E-2</c:v>
                </c:pt>
                <c:pt idx="37878">
                  <c:v>-6.67291E-2</c:v>
                </c:pt>
                <c:pt idx="37879">
                  <c:v>-6.6285499999999997E-2</c:v>
                </c:pt>
                <c:pt idx="37880">
                  <c:v>-6.5773399999999996E-2</c:v>
                </c:pt>
                <c:pt idx="37881">
                  <c:v>-6.5193200000000007E-2</c:v>
                </c:pt>
                <c:pt idx="37882">
                  <c:v>-6.4544599999999994E-2</c:v>
                </c:pt>
                <c:pt idx="37883">
                  <c:v>-6.38262E-2</c:v>
                </c:pt>
                <c:pt idx="37884">
                  <c:v>-6.3036800000000004E-2</c:v>
                </c:pt>
                <c:pt idx="37885">
                  <c:v>-6.2176599999999999E-2</c:v>
                </c:pt>
                <c:pt idx="37886">
                  <c:v>-6.1245599999999997E-2</c:v>
                </c:pt>
                <c:pt idx="37887">
                  <c:v>-6.02438E-2</c:v>
                </c:pt>
                <c:pt idx="37888">
                  <c:v>-5.9171399999999999E-2</c:v>
                </c:pt>
                <c:pt idx="37889">
                  <c:v>-5.8028999999999997E-2</c:v>
                </c:pt>
                <c:pt idx="37890">
                  <c:v>-5.6817800000000002E-2</c:v>
                </c:pt>
                <c:pt idx="37891">
                  <c:v>-5.5538700000000003E-2</c:v>
                </c:pt>
                <c:pt idx="37892">
                  <c:v>-5.4191700000000002E-2</c:v>
                </c:pt>
                <c:pt idx="37893">
                  <c:v>-5.2776799999999999E-2</c:v>
                </c:pt>
                <c:pt idx="37894">
                  <c:v>-5.12945E-2</c:v>
                </c:pt>
                <c:pt idx="37895">
                  <c:v>-4.9745699999999997E-2</c:v>
                </c:pt>
                <c:pt idx="37896">
                  <c:v>-4.8131100000000003E-2</c:v>
                </c:pt>
                <c:pt idx="37897">
                  <c:v>-4.6451300000000001E-2</c:v>
                </c:pt>
                <c:pt idx="37898">
                  <c:v>-4.47071E-2</c:v>
                </c:pt>
                <c:pt idx="37899">
                  <c:v>-4.2899399999999997E-2</c:v>
                </c:pt>
                <c:pt idx="37900">
                  <c:v>-4.1029299999999998E-2</c:v>
                </c:pt>
                <c:pt idx="37901">
                  <c:v>-3.9098500000000001E-2</c:v>
                </c:pt>
                <c:pt idx="37902">
                  <c:v>-3.7108200000000001E-2</c:v>
                </c:pt>
                <c:pt idx="37903">
                  <c:v>-3.5059899999999998E-2</c:v>
                </c:pt>
                <c:pt idx="37904">
                  <c:v>-3.2954600000000001E-2</c:v>
                </c:pt>
                <c:pt idx="37905">
                  <c:v>-3.0793600000000001E-2</c:v>
                </c:pt>
                <c:pt idx="37906">
                  <c:v>-2.8578300000000001E-2</c:v>
                </c:pt>
                <c:pt idx="37907">
                  <c:v>-2.631E-2</c:v>
                </c:pt>
                <c:pt idx="37908">
                  <c:v>-2.3989400000000001E-2</c:v>
                </c:pt>
                <c:pt idx="37909">
                  <c:v>-2.1617299999999999E-2</c:v>
                </c:pt>
                <c:pt idx="37910">
                  <c:v>-1.91951E-2</c:v>
                </c:pt>
                <c:pt idx="37911">
                  <c:v>-1.67239E-2</c:v>
                </c:pt>
                <c:pt idx="37912">
                  <c:v>-1.42045E-2</c:v>
                </c:pt>
                <c:pt idx="37913">
                  <c:v>-1.16381E-2</c:v>
                </c:pt>
                <c:pt idx="37914" formatCode="0.00E+00">
                  <c:v>-9.0271499999999994E-3</c:v>
                </c:pt>
                <c:pt idx="37915" formatCode="0.00E+00">
                  <c:v>-6.3734600000000001E-3</c:v>
                </c:pt>
                <c:pt idx="37916" formatCode="0.00E+00">
                  <c:v>-3.6780799999999998E-3</c:v>
                </c:pt>
                <c:pt idx="37917" formatCode="0.00E+00">
                  <c:v>-9.4242999999999996E-4</c:v>
                </c:pt>
                <c:pt idx="37918" formatCode="0.00E+00">
                  <c:v>1.8312700000000001E-3</c:v>
                </c:pt>
                <c:pt idx="37919" formatCode="0.00E+00">
                  <c:v>4.6407799999999997E-3</c:v>
                </c:pt>
                <c:pt idx="37920" formatCode="0.00E+00">
                  <c:v>7.4842399999999996E-3</c:v>
                </c:pt>
                <c:pt idx="37921">
                  <c:v>1.03602E-2</c:v>
                </c:pt>
                <c:pt idx="37922">
                  <c:v>1.32675E-2</c:v>
                </c:pt>
                <c:pt idx="37923">
                  <c:v>1.62046E-2</c:v>
                </c:pt>
                <c:pt idx="37924">
                  <c:v>1.9169800000000001E-2</c:v>
                </c:pt>
                <c:pt idx="37925">
                  <c:v>2.21611E-2</c:v>
                </c:pt>
                <c:pt idx="37926">
                  <c:v>2.51767E-2</c:v>
                </c:pt>
                <c:pt idx="37927">
                  <c:v>2.8214900000000001E-2</c:v>
                </c:pt>
                <c:pt idx="37928">
                  <c:v>3.1274499999999997E-2</c:v>
                </c:pt>
                <c:pt idx="37929">
                  <c:v>3.4354099999999999E-2</c:v>
                </c:pt>
                <c:pt idx="37930">
                  <c:v>3.7451900000000003E-2</c:v>
                </c:pt>
                <c:pt idx="37931">
                  <c:v>4.0565799999999999E-2</c:v>
                </c:pt>
                <c:pt idx="37932">
                  <c:v>4.3693799999999998E-2</c:v>
                </c:pt>
                <c:pt idx="37933">
                  <c:v>4.6834099999999997E-2</c:v>
                </c:pt>
                <c:pt idx="37934">
                  <c:v>4.9984899999999999E-2</c:v>
                </c:pt>
                <c:pt idx="37935">
                  <c:v>5.3144299999999998E-2</c:v>
                </c:pt>
                <c:pt idx="37936">
                  <c:v>5.6310399999999997E-2</c:v>
                </c:pt>
                <c:pt idx="37937">
                  <c:v>5.9480699999999997E-2</c:v>
                </c:pt>
                <c:pt idx="37938">
                  <c:v>6.2652799999999995E-2</c:v>
                </c:pt>
                <c:pt idx="37939">
                  <c:v>6.5823900000000005E-2</c:v>
                </c:pt>
                <c:pt idx="37940">
                  <c:v>6.8991800000000006E-2</c:v>
                </c:pt>
                <c:pt idx="37941">
                  <c:v>7.2153900000000007E-2</c:v>
                </c:pt>
                <c:pt idx="37942">
                  <c:v>7.5307899999999997E-2</c:v>
                </c:pt>
                <c:pt idx="37943">
                  <c:v>7.8451800000000002E-2</c:v>
                </c:pt>
                <c:pt idx="37944">
                  <c:v>8.1584100000000007E-2</c:v>
                </c:pt>
                <c:pt idx="37945">
                  <c:v>8.4703200000000006E-2</c:v>
                </c:pt>
                <c:pt idx="37946">
                  <c:v>8.7807300000000005E-2</c:v>
                </c:pt>
                <c:pt idx="37947">
                  <c:v>9.0894900000000001E-2</c:v>
                </c:pt>
                <c:pt idx="37948">
                  <c:v>9.3964500000000006E-2</c:v>
                </c:pt>
                <c:pt idx="37949">
                  <c:v>9.7014500000000004E-2</c:v>
                </c:pt>
                <c:pt idx="37950">
                  <c:v>0.10004300000000001</c:v>
                </c:pt>
                <c:pt idx="37951">
                  <c:v>0.103048</c:v>
                </c:pt>
                <c:pt idx="37952">
                  <c:v>0.106028</c:v>
                </c:pt>
                <c:pt idx="37953">
                  <c:v>0.10897999999999999</c:v>
                </c:pt>
                <c:pt idx="37954">
                  <c:v>0.111903</c:v>
                </c:pt>
                <c:pt idx="37955">
                  <c:v>0.11479399999999999</c:v>
                </c:pt>
                <c:pt idx="37956">
                  <c:v>0.11765</c:v>
                </c:pt>
                <c:pt idx="37957">
                  <c:v>0.12046999999999999</c:v>
                </c:pt>
                <c:pt idx="37958">
                  <c:v>0.12325</c:v>
                </c:pt>
                <c:pt idx="37959">
                  <c:v>0.12599099999999999</c:v>
                </c:pt>
                <c:pt idx="37960">
                  <c:v>0.12869</c:v>
                </c:pt>
                <c:pt idx="37961">
                  <c:v>0.13134599999999999</c:v>
                </c:pt>
                <c:pt idx="37962">
                  <c:v>0.13395699999999999</c:v>
                </c:pt>
                <c:pt idx="37963">
                  <c:v>0.136522</c:v>
                </c:pt>
                <c:pt idx="37964">
                  <c:v>0.13903799999999999</c:v>
                </c:pt>
                <c:pt idx="37965">
                  <c:v>0.14150299999999999</c:v>
                </c:pt>
                <c:pt idx="37966">
                  <c:v>0.14391499999999999</c:v>
                </c:pt>
                <c:pt idx="37967">
                  <c:v>0.14627200000000001</c:v>
                </c:pt>
                <c:pt idx="37968">
                  <c:v>0.14857500000000001</c:v>
                </c:pt>
                <c:pt idx="37969">
                  <c:v>0.15082000000000001</c:v>
                </c:pt>
                <c:pt idx="37970">
                  <c:v>0.153005</c:v>
                </c:pt>
                <c:pt idx="37971">
                  <c:v>0.15512899999999999</c:v>
                </c:pt>
                <c:pt idx="37972">
                  <c:v>0.15719</c:v>
                </c:pt>
                <c:pt idx="37973">
                  <c:v>0.15918599999999999</c:v>
                </c:pt>
                <c:pt idx="37974">
                  <c:v>0.16111500000000001</c:v>
                </c:pt>
                <c:pt idx="37975">
                  <c:v>0.16297700000000001</c:v>
                </c:pt>
                <c:pt idx="37976">
                  <c:v>0.164771</c:v>
                </c:pt>
                <c:pt idx="37977">
                  <c:v>0.166494</c:v>
                </c:pt>
                <c:pt idx="37978">
                  <c:v>0.16814399999999999</c:v>
                </c:pt>
                <c:pt idx="37979">
                  <c:v>0.16971800000000001</c:v>
                </c:pt>
                <c:pt idx="37980">
                  <c:v>0.17121600000000001</c:v>
                </c:pt>
                <c:pt idx="37981">
                  <c:v>0.17263400000000001</c:v>
                </c:pt>
                <c:pt idx="37982">
                  <c:v>0.17397299999999999</c:v>
                </c:pt>
                <c:pt idx="37983">
                  <c:v>0.175231</c:v>
                </c:pt>
                <c:pt idx="37984">
                  <c:v>0.17640700000000001</c:v>
                </c:pt>
                <c:pt idx="37985">
                  <c:v>0.17750099999999999</c:v>
                </c:pt>
                <c:pt idx="37986">
                  <c:v>0.178512</c:v>
                </c:pt>
                <c:pt idx="37987">
                  <c:v>0.17943999999999999</c:v>
                </c:pt>
                <c:pt idx="37988">
                  <c:v>0.180284</c:v>
                </c:pt>
                <c:pt idx="37989">
                  <c:v>0.18104200000000001</c:v>
                </c:pt>
                <c:pt idx="37990">
                  <c:v>0.18171399999999999</c:v>
                </c:pt>
                <c:pt idx="37991">
                  <c:v>0.18229899999999999</c:v>
                </c:pt>
                <c:pt idx="37992">
                  <c:v>0.18279500000000001</c:v>
                </c:pt>
                <c:pt idx="37993">
                  <c:v>0.183203</c:v>
                </c:pt>
                <c:pt idx="37994">
                  <c:v>0.18352099999999999</c:v>
                </c:pt>
                <c:pt idx="37995">
                  <c:v>0.18375</c:v>
                </c:pt>
                <c:pt idx="37996">
                  <c:v>0.183889</c:v>
                </c:pt>
                <c:pt idx="37997">
                  <c:v>0.18393599999999999</c:v>
                </c:pt>
                <c:pt idx="37998">
                  <c:v>0.183891</c:v>
                </c:pt>
                <c:pt idx="37999">
                  <c:v>0.183754</c:v>
                </c:pt>
                <c:pt idx="38000">
                  <c:v>0.18352399999999999</c:v>
                </c:pt>
                <c:pt idx="38001">
                  <c:v>0.183202</c:v>
                </c:pt>
                <c:pt idx="38002">
                  <c:v>0.18278800000000001</c:v>
                </c:pt>
                <c:pt idx="38003">
                  <c:v>0.18228</c:v>
                </c:pt>
                <c:pt idx="38004">
                  <c:v>0.18168000000000001</c:v>
                </c:pt>
                <c:pt idx="38005">
                  <c:v>0.18098500000000001</c:v>
                </c:pt>
                <c:pt idx="38006">
                  <c:v>0.180198</c:v>
                </c:pt>
                <c:pt idx="38007">
                  <c:v>0.179317</c:v>
                </c:pt>
                <c:pt idx="38008">
                  <c:v>0.178342</c:v>
                </c:pt>
                <c:pt idx="38009">
                  <c:v>0.17727399999999999</c:v>
                </c:pt>
                <c:pt idx="38010">
                  <c:v>0.17611199999999999</c:v>
                </c:pt>
                <c:pt idx="38011">
                  <c:v>0.17485600000000001</c:v>
                </c:pt>
                <c:pt idx="38012">
                  <c:v>0.173509</c:v>
                </c:pt>
                <c:pt idx="38013">
                  <c:v>0.17207</c:v>
                </c:pt>
                <c:pt idx="38014">
                  <c:v>0.170541</c:v>
                </c:pt>
                <c:pt idx="38015">
                  <c:v>0.16892199999999999</c:v>
                </c:pt>
                <c:pt idx="38016">
                  <c:v>0.167213</c:v>
                </c:pt>
                <c:pt idx="38017">
                  <c:v>0.16541600000000001</c:v>
                </c:pt>
                <c:pt idx="38018">
                  <c:v>0.16353200000000001</c:v>
                </c:pt>
                <c:pt idx="38019">
                  <c:v>0.16156100000000001</c:v>
                </c:pt>
                <c:pt idx="38020">
                  <c:v>0.15950500000000001</c:v>
                </c:pt>
                <c:pt idx="38021">
                  <c:v>0.157365</c:v>
                </c:pt>
                <c:pt idx="38022">
                  <c:v>0.155143</c:v>
                </c:pt>
                <c:pt idx="38023">
                  <c:v>0.152841</c:v>
                </c:pt>
                <c:pt idx="38024">
                  <c:v>0.15046000000000001</c:v>
                </c:pt>
                <c:pt idx="38025">
                  <c:v>0.14800099999999999</c:v>
                </c:pt>
                <c:pt idx="38026">
                  <c:v>0.14546700000000001</c:v>
                </c:pt>
                <c:pt idx="38027">
                  <c:v>0.14285999999999999</c:v>
                </c:pt>
                <c:pt idx="38028">
                  <c:v>0.140182</c:v>
                </c:pt>
                <c:pt idx="38029">
                  <c:v>0.137435</c:v>
                </c:pt>
                <c:pt idx="38030">
                  <c:v>0.13462099999999999</c:v>
                </c:pt>
                <c:pt idx="38031">
                  <c:v>0.131743</c:v>
                </c:pt>
                <c:pt idx="38032">
                  <c:v>0.128801</c:v>
                </c:pt>
                <c:pt idx="38033">
                  <c:v>0.12579899999999999</c:v>
                </c:pt>
                <c:pt idx="38034">
                  <c:v>0.122738</c:v>
                </c:pt>
                <c:pt idx="38035">
                  <c:v>0.11962100000000001</c:v>
                </c:pt>
                <c:pt idx="38036">
                  <c:v>0.11645</c:v>
                </c:pt>
                <c:pt idx="38037">
                  <c:v>0.113228</c:v>
                </c:pt>
                <c:pt idx="38038">
                  <c:v>0.10996</c:v>
                </c:pt>
                <c:pt idx="38039">
                  <c:v>0.106646</c:v>
                </c:pt>
                <c:pt idx="38040">
                  <c:v>0.10329099999999999</c:v>
                </c:pt>
                <c:pt idx="38041">
                  <c:v>9.9896899999999997E-2</c:v>
                </c:pt>
                <c:pt idx="38042">
                  <c:v>9.6466399999999994E-2</c:v>
                </c:pt>
                <c:pt idx="38043">
                  <c:v>9.3001899999999998E-2</c:v>
                </c:pt>
                <c:pt idx="38044">
                  <c:v>8.9506100000000005E-2</c:v>
                </c:pt>
                <c:pt idx="38045">
                  <c:v>8.5982199999999995E-2</c:v>
                </c:pt>
                <c:pt idx="38046">
                  <c:v>8.2433500000000007E-2</c:v>
                </c:pt>
                <c:pt idx="38047">
                  <c:v>7.8862799999999997E-2</c:v>
                </c:pt>
                <c:pt idx="38048">
                  <c:v>7.5273099999999996E-2</c:v>
                </c:pt>
                <c:pt idx="38049">
                  <c:v>7.1667900000000007E-2</c:v>
                </c:pt>
                <c:pt idx="38050">
                  <c:v>6.8050899999999998E-2</c:v>
                </c:pt>
                <c:pt idx="38051">
                  <c:v>6.4425399999999994E-2</c:v>
                </c:pt>
                <c:pt idx="38052">
                  <c:v>6.0794800000000003E-2</c:v>
                </c:pt>
                <c:pt idx="38053">
                  <c:v>5.7162600000000001E-2</c:v>
                </c:pt>
                <c:pt idx="38054">
                  <c:v>5.35326E-2</c:v>
                </c:pt>
                <c:pt idx="38055">
                  <c:v>4.9909200000000001E-2</c:v>
                </c:pt>
                <c:pt idx="38056">
                  <c:v>4.62961E-2</c:v>
                </c:pt>
                <c:pt idx="38057">
                  <c:v>4.26963E-2</c:v>
                </c:pt>
                <c:pt idx="38058">
                  <c:v>3.9112599999999997E-2</c:v>
                </c:pt>
                <c:pt idx="38059">
                  <c:v>3.5548700000000003E-2</c:v>
                </c:pt>
                <c:pt idx="38060">
                  <c:v>3.2009000000000003E-2</c:v>
                </c:pt>
                <c:pt idx="38061">
                  <c:v>2.8497399999999999E-2</c:v>
                </c:pt>
                <c:pt idx="38062">
                  <c:v>2.5017600000000001E-2</c:v>
                </c:pt>
                <c:pt idx="38063">
                  <c:v>2.1573499999999999E-2</c:v>
                </c:pt>
                <c:pt idx="38064">
                  <c:v>1.8169299999999999E-2</c:v>
                </c:pt>
                <c:pt idx="38065">
                  <c:v>1.48095E-2</c:v>
                </c:pt>
                <c:pt idx="38066">
                  <c:v>1.14988E-2</c:v>
                </c:pt>
                <c:pt idx="38067" formatCode="0.00E+00">
                  <c:v>8.2413799999999995E-3</c:v>
                </c:pt>
                <c:pt idx="38068" formatCode="0.00E+00">
                  <c:v>5.0409599999999997E-3</c:v>
                </c:pt>
                <c:pt idx="38069" formatCode="0.00E+00">
                  <c:v>1.90087E-3</c:v>
                </c:pt>
                <c:pt idx="38070" formatCode="0.00E+00">
                  <c:v>-1.17581E-3</c:v>
                </c:pt>
                <c:pt idx="38071" formatCode="0.00E+00">
                  <c:v>-4.1859000000000002E-3</c:v>
                </c:pt>
                <c:pt idx="38072" formatCode="0.00E+00">
                  <c:v>-7.1256899999999996E-3</c:v>
                </c:pt>
                <c:pt idx="38073" formatCode="0.00E+00">
                  <c:v>-9.9909300000000003E-3</c:v>
                </c:pt>
                <c:pt idx="38074">
                  <c:v>-1.27773E-2</c:v>
                </c:pt>
                <c:pt idx="38075">
                  <c:v>-1.5480499999999999E-2</c:v>
                </c:pt>
                <c:pt idx="38076">
                  <c:v>-1.8096500000000001E-2</c:v>
                </c:pt>
                <c:pt idx="38077">
                  <c:v>-2.06216E-2</c:v>
                </c:pt>
                <c:pt idx="38078">
                  <c:v>-2.30525E-2</c:v>
                </c:pt>
                <c:pt idx="38079">
                  <c:v>-2.5385700000000001E-2</c:v>
                </c:pt>
                <c:pt idx="38080">
                  <c:v>-2.7618299999999998E-2</c:v>
                </c:pt>
                <c:pt idx="38081">
                  <c:v>-2.9747699999999998E-2</c:v>
                </c:pt>
                <c:pt idx="38082">
                  <c:v>-3.1771800000000003E-2</c:v>
                </c:pt>
                <c:pt idx="38083">
                  <c:v>-3.3688200000000001E-2</c:v>
                </c:pt>
                <c:pt idx="38084">
                  <c:v>-3.5493999999999998E-2</c:v>
                </c:pt>
                <c:pt idx="38085">
                  <c:v>-3.71861E-2</c:v>
                </c:pt>
                <c:pt idx="38086">
                  <c:v>-3.8761999999999998E-2</c:v>
                </c:pt>
                <c:pt idx="38087">
                  <c:v>-4.0218900000000002E-2</c:v>
                </c:pt>
                <c:pt idx="38088">
                  <c:v>-4.1554300000000002E-2</c:v>
                </c:pt>
                <c:pt idx="38089">
                  <c:v>-4.2765299999999999E-2</c:v>
                </c:pt>
                <c:pt idx="38090">
                  <c:v>-4.3849199999999998E-2</c:v>
                </c:pt>
                <c:pt idx="38091">
                  <c:v>-4.48029E-2</c:v>
                </c:pt>
                <c:pt idx="38092">
                  <c:v>-4.56236E-2</c:v>
                </c:pt>
                <c:pt idx="38093">
                  <c:v>-4.63089E-2</c:v>
                </c:pt>
                <c:pt idx="38094">
                  <c:v>-4.6857200000000002E-2</c:v>
                </c:pt>
                <c:pt idx="38095">
                  <c:v>-4.72676E-2</c:v>
                </c:pt>
                <c:pt idx="38096">
                  <c:v>-4.7538900000000002E-2</c:v>
                </c:pt>
                <c:pt idx="38097">
                  <c:v>-4.7669099999999999E-2</c:v>
                </c:pt>
                <c:pt idx="38098">
                  <c:v>-4.76573E-2</c:v>
                </c:pt>
                <c:pt idx="38099">
                  <c:v>-4.7502599999999999E-2</c:v>
                </c:pt>
                <c:pt idx="38100">
                  <c:v>-4.7204200000000002E-2</c:v>
                </c:pt>
                <c:pt idx="38101">
                  <c:v>-4.6760900000000001E-2</c:v>
                </c:pt>
                <c:pt idx="38102">
                  <c:v>-4.6171499999999997E-2</c:v>
                </c:pt>
                <c:pt idx="38103">
                  <c:v>-4.5435000000000003E-2</c:v>
                </c:pt>
                <c:pt idx="38104">
                  <c:v>-4.4550600000000003E-2</c:v>
                </c:pt>
                <c:pt idx="38105">
                  <c:v>-4.3517199999999999E-2</c:v>
                </c:pt>
                <c:pt idx="38106">
                  <c:v>-4.2334900000000002E-2</c:v>
                </c:pt>
                <c:pt idx="38107">
                  <c:v>-4.10043E-2</c:v>
                </c:pt>
                <c:pt idx="38108">
                  <c:v>-3.9526499999999999E-2</c:v>
                </c:pt>
                <c:pt idx="38109">
                  <c:v>-3.7902100000000001E-2</c:v>
                </c:pt>
                <c:pt idx="38110">
                  <c:v>-3.6131099999999999E-2</c:v>
                </c:pt>
                <c:pt idx="38111">
                  <c:v>-3.4213899999999998E-2</c:v>
                </c:pt>
                <c:pt idx="38112">
                  <c:v>-3.2150900000000003E-2</c:v>
                </c:pt>
                <c:pt idx="38113">
                  <c:v>-2.9942900000000001E-2</c:v>
                </c:pt>
                <c:pt idx="38114">
                  <c:v>-2.75906E-2</c:v>
                </c:pt>
                <c:pt idx="38115">
                  <c:v>-2.5095099999999999E-2</c:v>
                </c:pt>
                <c:pt idx="38116">
                  <c:v>-2.2458499999999999E-2</c:v>
                </c:pt>
                <c:pt idx="38117">
                  <c:v>-1.9683200000000001E-2</c:v>
                </c:pt>
                <c:pt idx="38118">
                  <c:v>-1.6771600000000001E-2</c:v>
                </c:pt>
                <c:pt idx="38119">
                  <c:v>-1.37264E-2</c:v>
                </c:pt>
                <c:pt idx="38120">
                  <c:v>-1.0550800000000001E-2</c:v>
                </c:pt>
                <c:pt idx="38121" formatCode="0.00E+00">
                  <c:v>-7.2475600000000001E-3</c:v>
                </c:pt>
                <c:pt idx="38122" formatCode="0.00E+00">
                  <c:v>-3.8197700000000001E-3</c:v>
                </c:pt>
                <c:pt idx="38123" formatCode="0.00E+00">
                  <c:v>-2.7086200000000002E-4</c:v>
                </c:pt>
                <c:pt idx="38124" formatCode="0.00E+00">
                  <c:v>3.39581E-3</c:v>
                </c:pt>
                <c:pt idx="38125" formatCode="0.00E+00">
                  <c:v>7.1773899999999996E-3</c:v>
                </c:pt>
                <c:pt idx="38126">
                  <c:v>1.10711E-2</c:v>
                </c:pt>
                <c:pt idx="38127">
                  <c:v>1.5073599999999999E-2</c:v>
                </c:pt>
                <c:pt idx="38128">
                  <c:v>1.9181400000000001E-2</c:v>
                </c:pt>
                <c:pt idx="38129">
                  <c:v>2.3390999999999999E-2</c:v>
                </c:pt>
                <c:pt idx="38130">
                  <c:v>2.7698500000000001E-2</c:v>
                </c:pt>
                <c:pt idx="38131">
                  <c:v>3.2099900000000001E-2</c:v>
                </c:pt>
                <c:pt idx="38132">
                  <c:v>3.6591199999999997E-2</c:v>
                </c:pt>
                <c:pt idx="38133">
                  <c:v>4.1168200000000002E-2</c:v>
                </c:pt>
                <c:pt idx="38134">
                  <c:v>4.5826400000000003E-2</c:v>
                </c:pt>
                <c:pt idx="38135">
                  <c:v>5.0560899999999999E-2</c:v>
                </c:pt>
                <c:pt idx="38136">
                  <c:v>5.53658E-2</c:v>
                </c:pt>
                <c:pt idx="38137">
                  <c:v>6.0235299999999999E-2</c:v>
                </c:pt>
                <c:pt idx="38138">
                  <c:v>6.5164399999999997E-2</c:v>
                </c:pt>
                <c:pt idx="38139">
                  <c:v>7.01484E-2</c:v>
                </c:pt>
                <c:pt idx="38140">
                  <c:v>7.5182100000000002E-2</c:v>
                </c:pt>
                <c:pt idx="38141">
                  <c:v>8.0260100000000001E-2</c:v>
                </c:pt>
                <c:pt idx="38142">
                  <c:v>8.5377300000000003E-2</c:v>
                </c:pt>
                <c:pt idx="38143">
                  <c:v>9.0528300000000006E-2</c:v>
                </c:pt>
                <c:pt idx="38144">
                  <c:v>9.5707399999999998E-2</c:v>
                </c:pt>
                <c:pt idx="38145">
                  <c:v>0.100908</c:v>
                </c:pt>
                <c:pt idx="38146">
                  <c:v>0.106125</c:v>
                </c:pt>
                <c:pt idx="38147">
                  <c:v>0.11135100000000001</c:v>
                </c:pt>
                <c:pt idx="38148">
                  <c:v>0.116581</c:v>
                </c:pt>
                <c:pt idx="38149">
                  <c:v>0.12181</c:v>
                </c:pt>
                <c:pt idx="38150">
                  <c:v>0.12703100000000001</c:v>
                </c:pt>
                <c:pt idx="38151">
                  <c:v>0.13224</c:v>
                </c:pt>
                <c:pt idx="38152">
                  <c:v>0.137429</c:v>
                </c:pt>
                <c:pt idx="38153">
                  <c:v>0.142591</c:v>
                </c:pt>
                <c:pt idx="38154">
                  <c:v>0.14772099999999999</c:v>
                </c:pt>
                <c:pt idx="38155">
                  <c:v>0.152812</c:v>
                </c:pt>
                <c:pt idx="38156">
                  <c:v>0.157858</c:v>
                </c:pt>
                <c:pt idx="38157">
                  <c:v>0.162855</c:v>
                </c:pt>
                <c:pt idx="38158">
                  <c:v>0.167795</c:v>
                </c:pt>
                <c:pt idx="38159">
                  <c:v>0.17267199999999999</c:v>
                </c:pt>
                <c:pt idx="38160">
                  <c:v>0.17748</c:v>
                </c:pt>
                <c:pt idx="38161">
                  <c:v>0.18221200000000001</c:v>
                </c:pt>
                <c:pt idx="38162">
                  <c:v>0.186862</c:v>
                </c:pt>
                <c:pt idx="38163">
                  <c:v>0.19142600000000001</c:v>
                </c:pt>
                <c:pt idx="38164">
                  <c:v>0.19589799999999999</c:v>
                </c:pt>
                <c:pt idx="38165">
                  <c:v>0.20027300000000001</c:v>
                </c:pt>
                <c:pt idx="38166">
                  <c:v>0.20454600000000001</c:v>
                </c:pt>
                <c:pt idx="38167">
                  <c:v>0.20871100000000001</c:v>
                </c:pt>
                <c:pt idx="38168">
                  <c:v>0.21276300000000001</c:v>
                </c:pt>
                <c:pt idx="38169">
                  <c:v>0.216698</c:v>
                </c:pt>
                <c:pt idx="38170">
                  <c:v>0.22051100000000001</c:v>
                </c:pt>
                <c:pt idx="38171">
                  <c:v>0.22419600000000001</c:v>
                </c:pt>
                <c:pt idx="38172">
                  <c:v>0.22774900000000001</c:v>
                </c:pt>
                <c:pt idx="38173">
                  <c:v>0.23116700000000001</c:v>
                </c:pt>
                <c:pt idx="38174">
                  <c:v>0.23444400000000001</c:v>
                </c:pt>
                <c:pt idx="38175">
                  <c:v>0.23757600000000001</c:v>
                </c:pt>
                <c:pt idx="38176">
                  <c:v>0.240559</c:v>
                </c:pt>
                <c:pt idx="38177">
                  <c:v>0.24338899999999999</c:v>
                </c:pt>
                <c:pt idx="38178">
                  <c:v>0.246063</c:v>
                </c:pt>
                <c:pt idx="38179">
                  <c:v>0.24857599999999999</c:v>
                </c:pt>
                <c:pt idx="38180">
                  <c:v>0.25092700000000001</c:v>
                </c:pt>
                <c:pt idx="38181">
                  <c:v>0.25311099999999997</c:v>
                </c:pt>
                <c:pt idx="38182">
                  <c:v>0.25512699999999999</c:v>
                </c:pt>
                <c:pt idx="38183">
                  <c:v>0.256971</c:v>
                </c:pt>
                <c:pt idx="38184">
                  <c:v>0.25864100000000001</c:v>
                </c:pt>
                <c:pt idx="38185">
                  <c:v>0.26013599999999998</c:v>
                </c:pt>
                <c:pt idx="38186">
                  <c:v>0.26145299999999999</c:v>
                </c:pt>
                <c:pt idx="38187">
                  <c:v>0.26258999999999999</c:v>
                </c:pt>
                <c:pt idx="38188">
                  <c:v>0.26354699999999998</c:v>
                </c:pt>
                <c:pt idx="38189">
                  <c:v>0.26432299999999997</c:v>
                </c:pt>
                <c:pt idx="38190">
                  <c:v>0.26491500000000001</c:v>
                </c:pt>
                <c:pt idx="38191">
                  <c:v>0.26532299999999998</c:v>
                </c:pt>
                <c:pt idx="38192">
                  <c:v>0.26554499999999998</c:v>
                </c:pt>
                <c:pt idx="38193">
                  <c:v>0.26558399999999999</c:v>
                </c:pt>
                <c:pt idx="38194">
                  <c:v>0.26543699999999998</c:v>
                </c:pt>
                <c:pt idx="38195">
                  <c:v>0.26510699999999998</c:v>
                </c:pt>
                <c:pt idx="38196">
                  <c:v>0.26459199999999999</c:v>
                </c:pt>
                <c:pt idx="38197">
                  <c:v>0.26389499999999999</c:v>
                </c:pt>
                <c:pt idx="38198">
                  <c:v>0.26301400000000003</c:v>
                </c:pt>
                <c:pt idx="38199">
                  <c:v>0.26195099999999999</c:v>
                </c:pt>
                <c:pt idx="38200">
                  <c:v>0.260708</c:v>
                </c:pt>
                <c:pt idx="38201">
                  <c:v>0.25928499999999999</c:v>
                </c:pt>
                <c:pt idx="38202">
                  <c:v>0.25768600000000003</c:v>
                </c:pt>
                <c:pt idx="38203">
                  <c:v>0.255911</c:v>
                </c:pt>
                <c:pt idx="38204">
                  <c:v>0.253965</c:v>
                </c:pt>
                <c:pt idx="38205">
                  <c:v>0.25184899999999999</c:v>
                </c:pt>
                <c:pt idx="38206">
                  <c:v>0.24956600000000001</c:v>
                </c:pt>
                <c:pt idx="38207">
                  <c:v>0.24712000000000001</c:v>
                </c:pt>
                <c:pt idx="38208">
                  <c:v>0.24451400000000001</c:v>
                </c:pt>
                <c:pt idx="38209">
                  <c:v>0.241753</c:v>
                </c:pt>
                <c:pt idx="38210">
                  <c:v>0.23884</c:v>
                </c:pt>
                <c:pt idx="38211">
                  <c:v>0.23577899999999999</c:v>
                </c:pt>
                <c:pt idx="38212">
                  <c:v>0.232575</c:v>
                </c:pt>
                <c:pt idx="38213">
                  <c:v>0.22923199999999999</c:v>
                </c:pt>
                <c:pt idx="38214">
                  <c:v>0.22575300000000001</c:v>
                </c:pt>
                <c:pt idx="38215">
                  <c:v>0.22214300000000001</c:v>
                </c:pt>
                <c:pt idx="38216">
                  <c:v>0.21840799999999999</c:v>
                </c:pt>
                <c:pt idx="38217">
                  <c:v>0.21455099999999999</c:v>
                </c:pt>
                <c:pt idx="38218">
                  <c:v>0.21057999999999999</c:v>
                </c:pt>
                <c:pt idx="38219">
                  <c:v>0.20649899999999999</c:v>
                </c:pt>
                <c:pt idx="38220">
                  <c:v>0.20231399999999999</c:v>
                </c:pt>
                <c:pt idx="38221">
                  <c:v>0.19803100000000001</c:v>
                </c:pt>
                <c:pt idx="38222">
                  <c:v>0.193657</c:v>
                </c:pt>
                <c:pt idx="38223">
                  <c:v>0.189196</c:v>
                </c:pt>
                <c:pt idx="38224">
                  <c:v>0.18465599999999999</c:v>
                </c:pt>
                <c:pt idx="38225">
                  <c:v>0.18004300000000001</c:v>
                </c:pt>
                <c:pt idx="38226">
                  <c:v>0.17536299999999999</c:v>
                </c:pt>
                <c:pt idx="38227">
                  <c:v>0.170622</c:v>
                </c:pt>
                <c:pt idx="38228">
                  <c:v>0.165826</c:v>
                </c:pt>
                <c:pt idx="38229">
                  <c:v>0.16098299999999999</c:v>
                </c:pt>
                <c:pt idx="38230">
                  <c:v>0.15609899999999999</c:v>
                </c:pt>
                <c:pt idx="38231">
                  <c:v>0.15118100000000001</c:v>
                </c:pt>
                <c:pt idx="38232">
                  <c:v>0.146236</c:v>
                </c:pt>
                <c:pt idx="38233">
                  <c:v>0.14127000000000001</c:v>
                </c:pt>
                <c:pt idx="38234">
                  <c:v>0.13628999999999999</c:v>
                </c:pt>
                <c:pt idx="38235">
                  <c:v>0.131303</c:v>
                </c:pt>
                <c:pt idx="38236">
                  <c:v>0.12631600000000001</c:v>
                </c:pt>
                <c:pt idx="38237">
                  <c:v>0.121336</c:v>
                </c:pt>
                <c:pt idx="38238">
                  <c:v>0.11637</c:v>
                </c:pt>
                <c:pt idx="38239">
                  <c:v>0.111425</c:v>
                </c:pt>
                <c:pt idx="38240">
                  <c:v>0.106507</c:v>
                </c:pt>
                <c:pt idx="38241">
                  <c:v>0.10162400000000001</c:v>
                </c:pt>
                <c:pt idx="38242">
                  <c:v>9.6782400000000005E-2</c:v>
                </c:pt>
                <c:pt idx="38243">
                  <c:v>9.1988E-2</c:v>
                </c:pt>
                <c:pt idx="38244">
                  <c:v>8.7247500000000006E-2</c:v>
                </c:pt>
                <c:pt idx="38245">
                  <c:v>8.2567399999999999E-2</c:v>
                </c:pt>
                <c:pt idx="38246">
                  <c:v>7.7954300000000004E-2</c:v>
                </c:pt>
                <c:pt idx="38247">
                  <c:v>7.3414599999999997E-2</c:v>
                </c:pt>
                <c:pt idx="38248">
                  <c:v>6.8954500000000002E-2</c:v>
                </c:pt>
                <c:pt idx="38249">
                  <c:v>6.4580399999999996E-2</c:v>
                </c:pt>
                <c:pt idx="38250">
                  <c:v>6.0297900000000001E-2</c:v>
                </c:pt>
                <c:pt idx="38251">
                  <c:v>5.6112599999999999E-2</c:v>
                </c:pt>
                <c:pt idx="38252">
                  <c:v>5.2029899999999997E-2</c:v>
                </c:pt>
                <c:pt idx="38253">
                  <c:v>4.8055E-2</c:v>
                </c:pt>
                <c:pt idx="38254">
                  <c:v>4.4193400000000001E-2</c:v>
                </c:pt>
                <c:pt idx="38255">
                  <c:v>4.0450100000000003E-2</c:v>
                </c:pt>
                <c:pt idx="38256">
                  <c:v>3.68302E-2</c:v>
                </c:pt>
                <c:pt idx="38257">
                  <c:v>3.33385E-2</c:v>
                </c:pt>
                <c:pt idx="38258">
                  <c:v>2.9979599999999999E-2</c:v>
                </c:pt>
                <c:pt idx="38259">
                  <c:v>2.6757900000000001E-2</c:v>
                </c:pt>
                <c:pt idx="38260">
                  <c:v>2.3677699999999999E-2</c:v>
                </c:pt>
                <c:pt idx="38261">
                  <c:v>2.0742799999999999E-2</c:v>
                </c:pt>
                <c:pt idx="38262">
                  <c:v>1.79566E-2</c:v>
                </c:pt>
                <c:pt idx="38263">
                  <c:v>1.5321899999999999E-2</c:v>
                </c:pt>
                <c:pt idx="38264">
                  <c:v>1.2841699999999999E-2</c:v>
                </c:pt>
                <c:pt idx="38265">
                  <c:v>1.0519300000000001E-2</c:v>
                </c:pt>
                <c:pt idx="38266" formatCode="0.00E+00">
                  <c:v>8.3574600000000006E-3</c:v>
                </c:pt>
                <c:pt idx="38267" formatCode="0.00E+00">
                  <c:v>6.3586500000000004E-3</c:v>
                </c:pt>
                <c:pt idx="38268" formatCode="0.00E+00">
                  <c:v>4.5248900000000002E-3</c:v>
                </c:pt>
                <c:pt idx="38269" formatCode="0.00E+00">
                  <c:v>2.8580900000000002E-3</c:v>
                </c:pt>
                <c:pt idx="38270" formatCode="0.00E+00">
                  <c:v>1.35965E-3</c:v>
                </c:pt>
                <c:pt idx="38271" formatCode="0.00E+00">
                  <c:v>3.0476699999999999E-5</c:v>
                </c:pt>
                <c:pt idx="38272" formatCode="0.00E+00">
                  <c:v>-1.1284400000000001E-3</c:v>
                </c:pt>
                <c:pt idx="38273" formatCode="0.00E+00">
                  <c:v>-2.1157400000000001E-3</c:v>
                </c:pt>
                <c:pt idx="38274" formatCode="0.00E+00">
                  <c:v>-2.93027E-3</c:v>
                </c:pt>
                <c:pt idx="38275" formatCode="0.00E+00">
                  <c:v>-3.5712299999999999E-3</c:v>
                </c:pt>
                <c:pt idx="38276" formatCode="0.00E+00">
                  <c:v>-4.0380499999999996E-3</c:v>
                </c:pt>
                <c:pt idx="38277" formatCode="0.00E+00">
                  <c:v>-4.3312699999999999E-3</c:v>
                </c:pt>
                <c:pt idx="38278" formatCode="0.00E+00">
                  <c:v>-4.4526699999999997E-3</c:v>
                </c:pt>
                <c:pt idx="38279" formatCode="0.00E+00">
                  <c:v>-4.40398E-3</c:v>
                </c:pt>
                <c:pt idx="38280" formatCode="0.00E+00">
                  <c:v>-4.1862499999999999E-3</c:v>
                </c:pt>
                <c:pt idx="38281" formatCode="0.00E+00">
                  <c:v>-3.80081E-3</c:v>
                </c:pt>
                <c:pt idx="38282" formatCode="0.00E+00">
                  <c:v>-3.2495599999999999E-3</c:v>
                </c:pt>
                <c:pt idx="38283" formatCode="0.00E+00">
                  <c:v>-2.5344399999999998E-3</c:v>
                </c:pt>
                <c:pt idx="38284" formatCode="0.00E+00">
                  <c:v>-1.6573099999999999E-3</c:v>
                </c:pt>
                <c:pt idx="38285" formatCode="0.00E+00">
                  <c:v>-6.2033499999999996E-4</c:v>
                </c:pt>
                <c:pt idx="38286" formatCode="0.00E+00">
                  <c:v>5.7389500000000005E-4</c:v>
                </c:pt>
                <c:pt idx="38287" formatCode="0.00E+00">
                  <c:v>1.92249E-3</c:v>
                </c:pt>
                <c:pt idx="38288" formatCode="0.00E+00">
                  <c:v>3.42224E-3</c:v>
                </c:pt>
                <c:pt idx="38289" formatCode="0.00E+00">
                  <c:v>5.0695699999999998E-3</c:v>
                </c:pt>
                <c:pt idx="38290" formatCode="0.00E+00">
                  <c:v>6.8607499999999997E-3</c:v>
                </c:pt>
                <c:pt idx="38291" formatCode="0.00E+00">
                  <c:v>8.7918500000000004E-3</c:v>
                </c:pt>
                <c:pt idx="38292">
                  <c:v>1.08588E-2</c:v>
                </c:pt>
                <c:pt idx="38293">
                  <c:v>1.30575E-2</c:v>
                </c:pt>
                <c:pt idx="38294">
                  <c:v>1.5383600000000001E-2</c:v>
                </c:pt>
                <c:pt idx="38295">
                  <c:v>1.7832299999999999E-2</c:v>
                </c:pt>
                <c:pt idx="38296">
                  <c:v>2.0398900000000001E-2</c:v>
                </c:pt>
                <c:pt idx="38297">
                  <c:v>2.3078499999999998E-2</c:v>
                </c:pt>
                <c:pt idx="38298">
                  <c:v>2.5866E-2</c:v>
                </c:pt>
                <c:pt idx="38299">
                  <c:v>2.8755900000000001E-2</c:v>
                </c:pt>
                <c:pt idx="38300">
                  <c:v>3.17425E-2</c:v>
                </c:pt>
                <c:pt idx="38301">
                  <c:v>3.48201E-2</c:v>
                </c:pt>
                <c:pt idx="38302">
                  <c:v>3.7982599999999998E-2</c:v>
                </c:pt>
                <c:pt idx="38303">
                  <c:v>4.1223999999999997E-2</c:v>
                </c:pt>
                <c:pt idx="38304">
                  <c:v>4.45377E-2</c:v>
                </c:pt>
                <c:pt idx="38305">
                  <c:v>4.7917099999999997E-2</c:v>
                </c:pt>
                <c:pt idx="38306">
                  <c:v>5.1355600000000001E-2</c:v>
                </c:pt>
                <c:pt idx="38307">
                  <c:v>5.4846699999999998E-2</c:v>
                </c:pt>
                <c:pt idx="38308">
                  <c:v>5.8384199999999997E-2</c:v>
                </c:pt>
                <c:pt idx="38309">
                  <c:v>6.1961599999999999E-2</c:v>
                </c:pt>
                <c:pt idx="38310">
                  <c:v>6.5572099999999994E-2</c:v>
                </c:pt>
                <c:pt idx="38311">
                  <c:v>6.9208800000000001E-2</c:v>
                </c:pt>
                <c:pt idx="38312">
                  <c:v>7.2864999999999999E-2</c:v>
                </c:pt>
                <c:pt idx="38313">
                  <c:v>7.6533599999999993E-2</c:v>
                </c:pt>
                <c:pt idx="38314">
                  <c:v>8.0207600000000004E-2</c:v>
                </c:pt>
                <c:pt idx="38315">
                  <c:v>8.3880200000000002E-2</c:v>
                </c:pt>
                <c:pt idx="38316">
                  <c:v>8.7544300000000005E-2</c:v>
                </c:pt>
                <c:pt idx="38317">
                  <c:v>9.1193099999999999E-2</c:v>
                </c:pt>
                <c:pt idx="38318">
                  <c:v>9.4819899999999999E-2</c:v>
                </c:pt>
                <c:pt idx="38319">
                  <c:v>9.8418099999999994E-2</c:v>
                </c:pt>
                <c:pt idx="38320">
                  <c:v>0.101981</c:v>
                </c:pt>
                <c:pt idx="38321">
                  <c:v>0.105503</c:v>
                </c:pt>
                <c:pt idx="38322">
                  <c:v>0.108977</c:v>
                </c:pt>
                <c:pt idx="38323">
                  <c:v>0.112397</c:v>
                </c:pt>
                <c:pt idx="38324">
                  <c:v>0.115757</c:v>
                </c:pt>
                <c:pt idx="38325">
                  <c:v>0.119049</c:v>
                </c:pt>
                <c:pt idx="38326">
                  <c:v>0.12227</c:v>
                </c:pt>
                <c:pt idx="38327">
                  <c:v>0.125412</c:v>
                </c:pt>
                <c:pt idx="38328">
                  <c:v>0.12847</c:v>
                </c:pt>
                <c:pt idx="38329">
                  <c:v>0.131438</c:v>
                </c:pt>
                <c:pt idx="38330">
                  <c:v>0.13431199999999999</c:v>
                </c:pt>
                <c:pt idx="38331">
                  <c:v>0.13708400000000001</c:v>
                </c:pt>
                <c:pt idx="38332">
                  <c:v>0.13975099999999999</c:v>
                </c:pt>
                <c:pt idx="38333">
                  <c:v>0.14230699999999999</c:v>
                </c:pt>
                <c:pt idx="38334">
                  <c:v>0.14474799999999999</c:v>
                </c:pt>
                <c:pt idx="38335">
                  <c:v>0.147068</c:v>
                </c:pt>
                <c:pt idx="38336">
                  <c:v>0.14926400000000001</c:v>
                </c:pt>
                <c:pt idx="38337">
                  <c:v>0.15133199999999999</c:v>
                </c:pt>
                <c:pt idx="38338">
                  <c:v>0.15326799999999999</c:v>
                </c:pt>
                <c:pt idx="38339">
                  <c:v>0.15506800000000001</c:v>
                </c:pt>
                <c:pt idx="38340">
                  <c:v>0.15673000000000001</c:v>
                </c:pt>
                <c:pt idx="38341">
                  <c:v>0.158249</c:v>
                </c:pt>
                <c:pt idx="38342">
                  <c:v>0.15962299999999999</c:v>
                </c:pt>
                <c:pt idx="38343">
                  <c:v>0.16084999999999999</c:v>
                </c:pt>
                <c:pt idx="38344">
                  <c:v>0.16192699999999999</c:v>
                </c:pt>
                <c:pt idx="38345">
                  <c:v>0.162853</c:v>
                </c:pt>
                <c:pt idx="38346">
                  <c:v>0.16362599999999999</c:v>
                </c:pt>
                <c:pt idx="38347">
                  <c:v>0.164244</c:v>
                </c:pt>
                <c:pt idx="38348">
                  <c:v>0.16470799999999999</c:v>
                </c:pt>
                <c:pt idx="38349">
                  <c:v>0.16501399999999999</c:v>
                </c:pt>
                <c:pt idx="38350">
                  <c:v>0.165163</c:v>
                </c:pt>
                <c:pt idx="38351">
                  <c:v>0.165154</c:v>
                </c:pt>
                <c:pt idx="38352">
                  <c:v>0.16498699999999999</c:v>
                </c:pt>
                <c:pt idx="38353">
                  <c:v>0.164662</c:v>
                </c:pt>
                <c:pt idx="38354">
                  <c:v>0.16417999999999999</c:v>
                </c:pt>
                <c:pt idx="38355">
                  <c:v>0.16354199999999999</c:v>
                </c:pt>
                <c:pt idx="38356">
                  <c:v>0.162747</c:v>
                </c:pt>
                <c:pt idx="38357">
                  <c:v>0.161798</c:v>
                </c:pt>
                <c:pt idx="38358">
                  <c:v>0.16069600000000001</c:v>
                </c:pt>
                <c:pt idx="38359">
                  <c:v>0.159442</c:v>
                </c:pt>
                <c:pt idx="38360">
                  <c:v>0.15803900000000001</c:v>
                </c:pt>
                <c:pt idx="38361">
                  <c:v>0.15648899999999999</c:v>
                </c:pt>
                <c:pt idx="38362">
                  <c:v>0.15479499999999999</c:v>
                </c:pt>
                <c:pt idx="38363">
                  <c:v>0.15295900000000001</c:v>
                </c:pt>
                <c:pt idx="38364">
                  <c:v>0.15098400000000001</c:v>
                </c:pt>
                <c:pt idx="38365">
                  <c:v>0.14887400000000001</c:v>
                </c:pt>
                <c:pt idx="38366">
                  <c:v>0.14663300000000001</c:v>
                </c:pt>
                <c:pt idx="38367">
                  <c:v>0.144265</c:v>
                </c:pt>
                <c:pt idx="38368">
                  <c:v>0.14177300000000001</c:v>
                </c:pt>
                <c:pt idx="38369">
                  <c:v>0.13916300000000001</c:v>
                </c:pt>
                <c:pt idx="38370">
                  <c:v>0.136439</c:v>
                </c:pt>
                <c:pt idx="38371">
                  <c:v>0.133605</c:v>
                </c:pt>
                <c:pt idx="38372">
                  <c:v>0.130666</c:v>
                </c:pt>
                <c:pt idx="38373">
                  <c:v>0.12762699999999999</c:v>
                </c:pt>
                <c:pt idx="38374">
                  <c:v>0.12449399999999999</c:v>
                </c:pt>
                <c:pt idx="38375">
                  <c:v>0.12127300000000001</c:v>
                </c:pt>
                <c:pt idx="38376">
                  <c:v>0.11797000000000001</c:v>
                </c:pt>
                <c:pt idx="38377">
                  <c:v>0.114592</c:v>
                </c:pt>
                <c:pt idx="38378">
                  <c:v>0.111142</c:v>
                </c:pt>
                <c:pt idx="38379">
                  <c:v>0.107629</c:v>
                </c:pt>
                <c:pt idx="38380">
                  <c:v>0.104056</c:v>
                </c:pt>
                <c:pt idx="38381">
                  <c:v>0.10043199999999999</c:v>
                </c:pt>
                <c:pt idx="38382">
                  <c:v>9.6762399999999998E-2</c:v>
                </c:pt>
                <c:pt idx="38383">
                  <c:v>9.3053499999999997E-2</c:v>
                </c:pt>
                <c:pt idx="38384">
                  <c:v>8.93119E-2</c:v>
                </c:pt>
                <c:pt idx="38385">
                  <c:v>8.5544300000000004E-2</c:v>
                </c:pt>
                <c:pt idx="38386">
                  <c:v>8.17576E-2</c:v>
                </c:pt>
                <c:pt idx="38387">
                  <c:v>7.7958600000000003E-2</c:v>
                </c:pt>
                <c:pt idx="38388">
                  <c:v>7.4153800000000006E-2</c:v>
                </c:pt>
                <c:pt idx="38389">
                  <c:v>7.0349900000000007E-2</c:v>
                </c:pt>
                <c:pt idx="38390">
                  <c:v>6.6553600000000004E-2</c:v>
                </c:pt>
                <c:pt idx="38391">
                  <c:v>6.2771599999999997E-2</c:v>
                </c:pt>
                <c:pt idx="38392">
                  <c:v>5.9010699999999999E-2</c:v>
                </c:pt>
                <c:pt idx="38393">
                  <c:v>5.5277699999999999E-2</c:v>
                </c:pt>
                <c:pt idx="38394">
                  <c:v>5.1579300000000002E-2</c:v>
                </c:pt>
                <c:pt idx="38395">
                  <c:v>4.7921900000000003E-2</c:v>
                </c:pt>
                <c:pt idx="38396">
                  <c:v>4.4311900000000001E-2</c:v>
                </c:pt>
                <c:pt idx="38397">
                  <c:v>4.0756100000000003E-2</c:v>
                </c:pt>
                <c:pt idx="38398">
                  <c:v>3.7261700000000002E-2</c:v>
                </c:pt>
                <c:pt idx="38399">
                  <c:v>3.3834999999999997E-2</c:v>
                </c:pt>
                <c:pt idx="38400">
                  <c:v>3.0482100000000002E-2</c:v>
                </c:pt>
                <c:pt idx="38401">
                  <c:v>2.7209000000000001E-2</c:v>
                </c:pt>
                <c:pt idx="38402">
                  <c:v>2.40223E-2</c:v>
                </c:pt>
                <c:pt idx="38403">
                  <c:v>2.0927999999999999E-2</c:v>
                </c:pt>
                <c:pt idx="38404">
                  <c:v>1.7931900000000001E-2</c:v>
                </c:pt>
                <c:pt idx="38405">
                  <c:v>1.50394E-2</c:v>
                </c:pt>
                <c:pt idx="38406">
                  <c:v>1.2256E-2</c:v>
                </c:pt>
                <c:pt idx="38407" formatCode="0.00E+00">
                  <c:v>9.5869800000000002E-3</c:v>
                </c:pt>
                <c:pt idx="38408" formatCode="0.00E+00">
                  <c:v>7.0374399999999998E-3</c:v>
                </c:pt>
                <c:pt idx="38409" formatCode="0.00E+00">
                  <c:v>4.6119799999999999E-3</c:v>
                </c:pt>
                <c:pt idx="38410" formatCode="0.00E+00">
                  <c:v>2.31496E-3</c:v>
                </c:pt>
                <c:pt idx="38411" formatCode="0.00E+00">
                  <c:v>1.50791E-4</c:v>
                </c:pt>
                <c:pt idx="38412" formatCode="0.00E+00">
                  <c:v>-1.87601E-3</c:v>
                </c:pt>
                <c:pt idx="38413" formatCode="0.00E+00">
                  <c:v>-3.7607199999999999E-3</c:v>
                </c:pt>
                <c:pt idx="38414" formatCode="0.00E+00">
                  <c:v>-5.4989699999999997E-3</c:v>
                </c:pt>
                <c:pt idx="38415" formatCode="0.00E+00">
                  <c:v>-7.0876899999999998E-3</c:v>
                </c:pt>
                <c:pt idx="38416" formatCode="0.00E+00">
                  <c:v>-8.5245500000000005E-3</c:v>
                </c:pt>
                <c:pt idx="38417" formatCode="0.00E+00">
                  <c:v>-9.8068200000000008E-3</c:v>
                </c:pt>
                <c:pt idx="38418">
                  <c:v>-1.0931700000000001E-2</c:v>
                </c:pt>
                <c:pt idx="38419">
                  <c:v>-1.18967E-2</c:v>
                </c:pt>
                <c:pt idx="38420">
                  <c:v>-1.2700100000000001E-2</c:v>
                </c:pt>
                <c:pt idx="38421">
                  <c:v>-1.3340100000000001E-2</c:v>
                </c:pt>
                <c:pt idx="38422">
                  <c:v>-1.38154E-2</c:v>
                </c:pt>
                <c:pt idx="38423">
                  <c:v>-1.4124899999999999E-2</c:v>
                </c:pt>
                <c:pt idx="38424">
                  <c:v>-1.4267800000000001E-2</c:v>
                </c:pt>
                <c:pt idx="38425">
                  <c:v>-1.4243499999999999E-2</c:v>
                </c:pt>
                <c:pt idx="38426">
                  <c:v>-1.4051900000000001E-2</c:v>
                </c:pt>
                <c:pt idx="38427">
                  <c:v>-1.3693E-2</c:v>
                </c:pt>
                <c:pt idx="38428">
                  <c:v>-1.31675E-2</c:v>
                </c:pt>
                <c:pt idx="38429">
                  <c:v>-1.24762E-2</c:v>
                </c:pt>
                <c:pt idx="38430">
                  <c:v>-1.16201E-2</c:v>
                </c:pt>
                <c:pt idx="38431">
                  <c:v>-1.06E-2</c:v>
                </c:pt>
                <c:pt idx="38432" formatCode="0.00E+00">
                  <c:v>-9.4176099999999999E-3</c:v>
                </c:pt>
                <c:pt idx="38433" formatCode="0.00E+00">
                  <c:v>-8.0748299999999999E-3</c:v>
                </c:pt>
                <c:pt idx="38434" formatCode="0.00E+00">
                  <c:v>-6.5738400000000001E-3</c:v>
                </c:pt>
                <c:pt idx="38435" formatCode="0.00E+00">
                  <c:v>-4.9167500000000001E-3</c:v>
                </c:pt>
                <c:pt idx="38436" formatCode="0.00E+00">
                  <c:v>-3.1059E-3</c:v>
                </c:pt>
                <c:pt idx="38437" formatCode="0.00E+00">
                  <c:v>-1.1440000000000001E-3</c:v>
                </c:pt>
                <c:pt idx="38438" formatCode="0.00E+00">
                  <c:v>9.6592900000000003E-4</c:v>
                </c:pt>
                <c:pt idx="38439" formatCode="0.00E+00">
                  <c:v>3.2206499999999998E-3</c:v>
                </c:pt>
                <c:pt idx="38440" formatCode="0.00E+00">
                  <c:v>5.6167300000000003E-3</c:v>
                </c:pt>
                <c:pt idx="38441" formatCode="0.00E+00">
                  <c:v>8.1504999999999998E-3</c:v>
                </c:pt>
                <c:pt idx="38442">
                  <c:v>1.08179E-2</c:v>
                </c:pt>
                <c:pt idx="38443">
                  <c:v>1.36147E-2</c:v>
                </c:pt>
                <c:pt idx="38444">
                  <c:v>1.65363E-2</c:v>
                </c:pt>
                <c:pt idx="38445">
                  <c:v>1.95782E-2</c:v>
                </c:pt>
                <c:pt idx="38446">
                  <c:v>2.2735700000000001E-2</c:v>
                </c:pt>
                <c:pt idx="38447">
                  <c:v>2.6003600000000002E-2</c:v>
                </c:pt>
                <c:pt idx="38448">
                  <c:v>2.93764E-2</c:v>
                </c:pt>
                <c:pt idx="38449">
                  <c:v>3.2848200000000001E-2</c:v>
                </c:pt>
                <c:pt idx="38450">
                  <c:v>3.6413099999999997E-2</c:v>
                </c:pt>
                <c:pt idx="38451">
                  <c:v>4.0065299999999998E-2</c:v>
                </c:pt>
                <c:pt idx="38452">
                  <c:v>4.3798799999999999E-2</c:v>
                </c:pt>
                <c:pt idx="38453">
                  <c:v>4.76076E-2</c:v>
                </c:pt>
                <c:pt idx="38454">
                  <c:v>5.1485599999999999E-2</c:v>
                </c:pt>
                <c:pt idx="38455">
                  <c:v>5.5426299999999998E-2</c:v>
                </c:pt>
                <c:pt idx="38456">
                  <c:v>5.9423200000000002E-2</c:v>
                </c:pt>
                <c:pt idx="38457">
                  <c:v>6.3469600000000001E-2</c:v>
                </c:pt>
                <c:pt idx="38458">
                  <c:v>6.7558999999999994E-2</c:v>
                </c:pt>
                <c:pt idx="38459">
                  <c:v>7.1684600000000001E-2</c:v>
                </c:pt>
                <c:pt idx="38460">
                  <c:v>7.5839500000000004E-2</c:v>
                </c:pt>
                <c:pt idx="38461">
                  <c:v>8.0016699999999996E-2</c:v>
                </c:pt>
                <c:pt idx="38462">
                  <c:v>8.4209500000000007E-2</c:v>
                </c:pt>
                <c:pt idx="38463">
                  <c:v>8.8411100000000006E-2</c:v>
                </c:pt>
                <c:pt idx="38464">
                  <c:v>9.2614500000000002E-2</c:v>
                </c:pt>
                <c:pt idx="38465">
                  <c:v>9.6812700000000002E-2</c:v>
                </c:pt>
                <c:pt idx="38466">
                  <c:v>0.10099900000000001</c:v>
                </c:pt>
                <c:pt idx="38467">
                  <c:v>0.105166</c:v>
                </c:pt>
                <c:pt idx="38468">
                  <c:v>0.109308</c:v>
                </c:pt>
                <c:pt idx="38469">
                  <c:v>0.11341900000000001</c:v>
                </c:pt>
                <c:pt idx="38470">
                  <c:v>0.117491</c:v>
                </c:pt>
                <c:pt idx="38471">
                  <c:v>0.121517</c:v>
                </c:pt>
                <c:pt idx="38472">
                  <c:v>0.12549299999999999</c:v>
                </c:pt>
                <c:pt idx="38473">
                  <c:v>0.12941</c:v>
                </c:pt>
                <c:pt idx="38474">
                  <c:v>0.13326299999999999</c:v>
                </c:pt>
                <c:pt idx="38475">
                  <c:v>0.137045</c:v>
                </c:pt>
                <c:pt idx="38476">
                  <c:v>0.14074999999999999</c:v>
                </c:pt>
                <c:pt idx="38477">
                  <c:v>0.144371</c:v>
                </c:pt>
                <c:pt idx="38478">
                  <c:v>0.14790300000000001</c:v>
                </c:pt>
                <c:pt idx="38479">
                  <c:v>0.151341</c:v>
                </c:pt>
                <c:pt idx="38480">
                  <c:v>0.15467700000000001</c:v>
                </c:pt>
                <c:pt idx="38481">
                  <c:v>0.15790799999999999</c:v>
                </c:pt>
                <c:pt idx="38482">
                  <c:v>0.161028</c:v>
                </c:pt>
                <c:pt idx="38483">
                  <c:v>0.16403200000000001</c:v>
                </c:pt>
                <c:pt idx="38484">
                  <c:v>0.16691600000000001</c:v>
                </c:pt>
                <c:pt idx="38485">
                  <c:v>0.16967399999999999</c:v>
                </c:pt>
                <c:pt idx="38486">
                  <c:v>0.17230200000000001</c:v>
                </c:pt>
                <c:pt idx="38487">
                  <c:v>0.17479600000000001</c:v>
                </c:pt>
                <c:pt idx="38488">
                  <c:v>0.177152</c:v>
                </c:pt>
                <c:pt idx="38489">
                  <c:v>0.179365</c:v>
                </c:pt>
                <c:pt idx="38490">
                  <c:v>0.18143200000000001</c:v>
                </c:pt>
                <c:pt idx="38491">
                  <c:v>0.18335099999999999</c:v>
                </c:pt>
                <c:pt idx="38492">
                  <c:v>0.185118</c:v>
                </c:pt>
                <c:pt idx="38493">
                  <c:v>0.18672900000000001</c:v>
                </c:pt>
                <c:pt idx="38494">
                  <c:v>0.18818199999999999</c:v>
                </c:pt>
                <c:pt idx="38495">
                  <c:v>0.189474</c:v>
                </c:pt>
                <c:pt idx="38496">
                  <c:v>0.19060299999999999</c:v>
                </c:pt>
                <c:pt idx="38497">
                  <c:v>0.19156699999999999</c:v>
                </c:pt>
                <c:pt idx="38498">
                  <c:v>0.19236400000000001</c:v>
                </c:pt>
                <c:pt idx="38499">
                  <c:v>0.192993</c:v>
                </c:pt>
                <c:pt idx="38500">
                  <c:v>0.19345200000000001</c:v>
                </c:pt>
                <c:pt idx="38501">
                  <c:v>0.193741</c:v>
                </c:pt>
                <c:pt idx="38502">
                  <c:v>0.193859</c:v>
                </c:pt>
                <c:pt idx="38503">
                  <c:v>0.19380500000000001</c:v>
                </c:pt>
                <c:pt idx="38504">
                  <c:v>0.19358</c:v>
                </c:pt>
                <c:pt idx="38505">
                  <c:v>0.19318299999999999</c:v>
                </c:pt>
                <c:pt idx="38506">
                  <c:v>0.19261500000000001</c:v>
                </c:pt>
                <c:pt idx="38507">
                  <c:v>0.19187699999999999</c:v>
                </c:pt>
                <c:pt idx="38508">
                  <c:v>0.190969</c:v>
                </c:pt>
                <c:pt idx="38509">
                  <c:v>0.18989300000000001</c:v>
                </c:pt>
                <c:pt idx="38510">
                  <c:v>0.18865000000000001</c:v>
                </c:pt>
                <c:pt idx="38511">
                  <c:v>0.18724199999999999</c:v>
                </c:pt>
                <c:pt idx="38512">
                  <c:v>0.18567</c:v>
                </c:pt>
                <c:pt idx="38513">
                  <c:v>0.18393599999999999</c:v>
                </c:pt>
                <c:pt idx="38514">
                  <c:v>0.18204200000000001</c:v>
                </c:pt>
                <c:pt idx="38515">
                  <c:v>0.17999000000000001</c:v>
                </c:pt>
                <c:pt idx="38516">
                  <c:v>0.177782</c:v>
                </c:pt>
                <c:pt idx="38517">
                  <c:v>0.175423</c:v>
                </c:pt>
                <c:pt idx="38518">
                  <c:v>0.17291400000000001</c:v>
                </c:pt>
                <c:pt idx="38519">
                  <c:v>0.17025999999999999</c:v>
                </c:pt>
                <c:pt idx="38520">
                  <c:v>0.167463</c:v>
                </c:pt>
                <c:pt idx="38521">
                  <c:v>0.16452800000000001</c:v>
                </c:pt>
                <c:pt idx="38522">
                  <c:v>0.16145799999999999</c:v>
                </c:pt>
                <c:pt idx="38523">
                  <c:v>0.15825700000000001</c:v>
                </c:pt>
                <c:pt idx="38524">
                  <c:v>0.15492900000000001</c:v>
                </c:pt>
                <c:pt idx="38525">
                  <c:v>0.151479</c:v>
                </c:pt>
                <c:pt idx="38526">
                  <c:v>0.14791199999999999</c:v>
                </c:pt>
                <c:pt idx="38527">
                  <c:v>0.144231</c:v>
                </c:pt>
                <c:pt idx="38528">
                  <c:v>0.14044300000000001</c:v>
                </c:pt>
                <c:pt idx="38529">
                  <c:v>0.13655100000000001</c:v>
                </c:pt>
                <c:pt idx="38530">
                  <c:v>0.13256000000000001</c:v>
                </c:pt>
                <c:pt idx="38531">
                  <c:v>0.12847600000000001</c:v>
                </c:pt>
                <c:pt idx="38532">
                  <c:v>0.124305</c:v>
                </c:pt>
                <c:pt idx="38533">
                  <c:v>0.12005</c:v>
                </c:pt>
                <c:pt idx="38534">
                  <c:v>0.115719</c:v>
                </c:pt>
                <c:pt idx="38535">
                  <c:v>0.111315</c:v>
                </c:pt>
                <c:pt idx="38536">
                  <c:v>0.106846</c:v>
                </c:pt>
                <c:pt idx="38537">
                  <c:v>0.102315</c:v>
                </c:pt>
                <c:pt idx="38538">
                  <c:v>9.7729399999999994E-2</c:v>
                </c:pt>
                <c:pt idx="38539">
                  <c:v>9.3094200000000002E-2</c:v>
                </c:pt>
                <c:pt idx="38540">
                  <c:v>8.8415099999999996E-2</c:v>
                </c:pt>
                <c:pt idx="38541">
                  <c:v>8.36982E-2</c:v>
                </c:pt>
                <c:pt idx="38542">
                  <c:v>7.8949199999999997E-2</c:v>
                </c:pt>
                <c:pt idx="38543">
                  <c:v>7.4173500000000003E-2</c:v>
                </c:pt>
                <c:pt idx="38544">
                  <c:v>6.9376599999999997E-2</c:v>
                </c:pt>
                <c:pt idx="38545">
                  <c:v>6.4564300000000005E-2</c:v>
                </c:pt>
                <c:pt idx="38546">
                  <c:v>5.9742400000000001E-2</c:v>
                </c:pt>
                <c:pt idx="38547">
                  <c:v>5.4916899999999998E-2</c:v>
                </c:pt>
                <c:pt idx="38548">
                  <c:v>5.0093400000000003E-2</c:v>
                </c:pt>
                <c:pt idx="38549">
                  <c:v>4.5277900000000003E-2</c:v>
                </c:pt>
                <c:pt idx="38550">
                  <c:v>4.0476199999999997E-2</c:v>
                </c:pt>
                <c:pt idx="38551">
                  <c:v>3.5693999999999997E-2</c:v>
                </c:pt>
                <c:pt idx="38552">
                  <c:v>3.09368E-2</c:v>
                </c:pt>
                <c:pt idx="38553">
                  <c:v>2.6209699999999999E-2</c:v>
                </c:pt>
                <c:pt idx="38554">
                  <c:v>2.15184E-2</c:v>
                </c:pt>
                <c:pt idx="38555">
                  <c:v>1.68687E-2</c:v>
                </c:pt>
                <c:pt idx="38556">
                  <c:v>1.2266600000000001E-2</c:v>
                </c:pt>
                <c:pt idx="38557" formatCode="0.00E+00">
                  <c:v>7.7179700000000002E-3</c:v>
                </c:pt>
                <c:pt idx="38558" formatCode="0.00E+00">
                  <c:v>3.2283300000000002E-3</c:v>
                </c:pt>
                <c:pt idx="38559" formatCode="0.00E+00">
                  <c:v>-1.1976599999999999E-3</c:v>
                </c:pt>
                <c:pt idx="38560" formatCode="0.00E+00">
                  <c:v>-5.5557200000000001E-3</c:v>
                </c:pt>
                <c:pt idx="38561" formatCode="0.00E+00">
                  <c:v>-9.8410800000000003E-3</c:v>
                </c:pt>
                <c:pt idx="38562">
                  <c:v>-1.40489E-2</c:v>
                </c:pt>
                <c:pt idx="38563">
                  <c:v>-1.8174800000000001E-2</c:v>
                </c:pt>
                <c:pt idx="38564">
                  <c:v>-2.2214500000000002E-2</c:v>
                </c:pt>
                <c:pt idx="38565">
                  <c:v>-2.61639E-2</c:v>
                </c:pt>
                <c:pt idx="38566">
                  <c:v>-3.0019000000000001E-2</c:v>
                </c:pt>
                <c:pt idx="38567">
                  <c:v>-3.3776100000000003E-2</c:v>
                </c:pt>
                <c:pt idx="38568">
                  <c:v>-3.7431499999999999E-2</c:v>
                </c:pt>
                <c:pt idx="38569">
                  <c:v>-4.0981499999999997E-2</c:v>
                </c:pt>
                <c:pt idx="38570">
                  <c:v>-4.4422499999999997E-2</c:v>
                </c:pt>
                <c:pt idx="38571">
                  <c:v>-4.7751599999999998E-2</c:v>
                </c:pt>
                <c:pt idx="38572">
                  <c:v>-5.0965799999999999E-2</c:v>
                </c:pt>
                <c:pt idx="38573">
                  <c:v>-5.4062300000000001E-2</c:v>
                </c:pt>
                <c:pt idx="38574">
                  <c:v>-5.7038800000000001E-2</c:v>
                </c:pt>
                <c:pt idx="38575">
                  <c:v>-5.9892599999999997E-2</c:v>
                </c:pt>
                <c:pt idx="38576">
                  <c:v>-6.2621599999999999E-2</c:v>
                </c:pt>
                <c:pt idx="38577">
                  <c:v>-6.5223900000000001E-2</c:v>
                </c:pt>
                <c:pt idx="38578">
                  <c:v>-6.7697400000000005E-2</c:v>
                </c:pt>
                <c:pt idx="38579">
                  <c:v>-7.0040000000000005E-2</c:v>
                </c:pt>
                <c:pt idx="38580">
                  <c:v>-7.2250099999999998E-2</c:v>
                </c:pt>
                <c:pt idx="38581">
                  <c:v>-7.4326500000000004E-2</c:v>
                </c:pt>
                <c:pt idx="38582">
                  <c:v>-7.6268199999999994E-2</c:v>
                </c:pt>
                <c:pt idx="38583">
                  <c:v>-7.8074000000000005E-2</c:v>
                </c:pt>
                <c:pt idx="38584">
                  <c:v>-7.9742999999999994E-2</c:v>
                </c:pt>
                <c:pt idx="38585">
                  <c:v>-8.1274600000000002E-2</c:v>
                </c:pt>
                <c:pt idx="38586">
                  <c:v>-8.2668199999999997E-2</c:v>
                </c:pt>
                <c:pt idx="38587">
                  <c:v>-8.3923399999999995E-2</c:v>
                </c:pt>
                <c:pt idx="38588">
                  <c:v>-8.5040199999999996E-2</c:v>
                </c:pt>
                <c:pt idx="38589">
                  <c:v>-8.6018600000000001E-2</c:v>
                </c:pt>
                <c:pt idx="38590">
                  <c:v>-8.6859099999999995E-2</c:v>
                </c:pt>
                <c:pt idx="38591">
                  <c:v>-8.7562500000000001E-2</c:v>
                </c:pt>
                <c:pt idx="38592">
                  <c:v>-8.8129299999999994E-2</c:v>
                </c:pt>
                <c:pt idx="38593">
                  <c:v>-8.856E-2</c:v>
                </c:pt>
                <c:pt idx="38594">
                  <c:v>-8.8855000000000003E-2</c:v>
                </c:pt>
                <c:pt idx="38595">
                  <c:v>-8.9014499999999996E-2</c:v>
                </c:pt>
                <c:pt idx="38596">
                  <c:v>-8.9040499999999995E-2</c:v>
                </c:pt>
                <c:pt idx="38597">
                  <c:v>-8.8935299999999995E-2</c:v>
                </c:pt>
                <c:pt idx="38598">
                  <c:v>-8.8700899999999999E-2</c:v>
                </c:pt>
                <c:pt idx="38599">
                  <c:v>-8.8338899999999998E-2</c:v>
                </c:pt>
                <c:pt idx="38600">
                  <c:v>-8.7851299999999993E-2</c:v>
                </c:pt>
                <c:pt idx="38601">
                  <c:v>-8.7240300000000007E-2</c:v>
                </c:pt>
                <c:pt idx="38602">
                  <c:v>-8.6508299999999996E-2</c:v>
                </c:pt>
                <c:pt idx="38603">
                  <c:v>-8.5657999999999998E-2</c:v>
                </c:pt>
                <c:pt idx="38604">
                  <c:v>-8.4692000000000003E-2</c:v>
                </c:pt>
                <c:pt idx="38605">
                  <c:v>-8.3613300000000002E-2</c:v>
                </c:pt>
                <c:pt idx="38606">
                  <c:v>-8.2424800000000006E-2</c:v>
                </c:pt>
                <c:pt idx="38607">
                  <c:v>-8.1129599999999996E-2</c:v>
                </c:pt>
                <c:pt idx="38608">
                  <c:v>-7.9730800000000004E-2</c:v>
                </c:pt>
                <c:pt idx="38609">
                  <c:v>-7.8231899999999993E-2</c:v>
                </c:pt>
                <c:pt idx="38610">
                  <c:v>-7.6636499999999996E-2</c:v>
                </c:pt>
                <c:pt idx="38611">
                  <c:v>-7.4948299999999995E-2</c:v>
                </c:pt>
                <c:pt idx="38612">
                  <c:v>-7.3170600000000002E-2</c:v>
                </c:pt>
                <c:pt idx="38613">
                  <c:v>-7.1307099999999998E-2</c:v>
                </c:pt>
                <c:pt idx="38614">
                  <c:v>-6.9361500000000006E-2</c:v>
                </c:pt>
                <c:pt idx="38615">
                  <c:v>-6.73377E-2</c:v>
                </c:pt>
                <c:pt idx="38616">
                  <c:v>-6.52393E-2</c:v>
                </c:pt>
                <c:pt idx="38617">
                  <c:v>-6.3070200000000007E-2</c:v>
                </c:pt>
                <c:pt idx="38618">
                  <c:v>-6.0833999999999999E-2</c:v>
                </c:pt>
                <c:pt idx="38619">
                  <c:v>-5.8534900000000001E-2</c:v>
                </c:pt>
                <c:pt idx="38620">
                  <c:v>-5.6176900000000002E-2</c:v>
                </c:pt>
                <c:pt idx="38621">
                  <c:v>-5.3764100000000002E-2</c:v>
                </c:pt>
                <c:pt idx="38622">
                  <c:v>-5.1300400000000003E-2</c:v>
                </c:pt>
                <c:pt idx="38623">
                  <c:v>-4.8790100000000003E-2</c:v>
                </c:pt>
                <c:pt idx="38624">
                  <c:v>-4.6237199999999999E-2</c:v>
                </c:pt>
                <c:pt idx="38625">
                  <c:v>-4.3646200000000003E-2</c:v>
                </c:pt>
                <c:pt idx="38626">
                  <c:v>-4.1021000000000002E-2</c:v>
                </c:pt>
                <c:pt idx="38627">
                  <c:v>-3.8365400000000001E-2</c:v>
                </c:pt>
                <c:pt idx="38628">
                  <c:v>-3.5683399999999997E-2</c:v>
                </c:pt>
                <c:pt idx="38629">
                  <c:v>-3.2979099999999997E-2</c:v>
                </c:pt>
                <c:pt idx="38630">
                  <c:v>-3.0256600000000002E-2</c:v>
                </c:pt>
                <c:pt idx="38631">
                  <c:v>-2.7520099999999999E-2</c:v>
                </c:pt>
                <c:pt idx="38632">
                  <c:v>-2.47735E-2</c:v>
                </c:pt>
                <c:pt idx="38633">
                  <c:v>-2.20208E-2</c:v>
                </c:pt>
                <c:pt idx="38634">
                  <c:v>-1.92658E-2</c:v>
                </c:pt>
                <c:pt idx="38635">
                  <c:v>-1.65124E-2</c:v>
                </c:pt>
                <c:pt idx="38636">
                  <c:v>-1.37644E-2</c:v>
                </c:pt>
                <c:pt idx="38637">
                  <c:v>-1.1025200000000001E-2</c:v>
                </c:pt>
                <c:pt idx="38638" formatCode="0.00E+00">
                  <c:v>-8.29826E-3</c:v>
                </c:pt>
                <c:pt idx="38639" formatCode="0.00E+00">
                  <c:v>-5.5871699999999998E-3</c:v>
                </c:pt>
                <c:pt idx="38640" formatCode="0.00E+00">
                  <c:v>-2.8953400000000002E-3</c:v>
                </c:pt>
                <c:pt idx="38641" formatCode="0.00E+00">
                  <c:v>-2.2621800000000001E-4</c:v>
                </c:pt>
                <c:pt idx="38642" formatCode="0.00E+00">
                  <c:v>2.41683E-3</c:v>
                </c:pt>
                <c:pt idx="38643" formatCode="0.00E+00">
                  <c:v>5.0307099999999999E-3</c:v>
                </c:pt>
                <c:pt idx="38644" formatCode="0.00E+00">
                  <c:v>7.61255E-3</c:v>
                </c:pt>
                <c:pt idx="38645">
                  <c:v>1.01595E-2</c:v>
                </c:pt>
                <c:pt idx="38646">
                  <c:v>1.26687E-2</c:v>
                </c:pt>
                <c:pt idx="38647">
                  <c:v>1.5137299999999999E-2</c:v>
                </c:pt>
                <c:pt idx="38648">
                  <c:v>1.7562700000000001E-2</c:v>
                </c:pt>
                <c:pt idx="38649">
                  <c:v>1.9942499999999998E-2</c:v>
                </c:pt>
                <c:pt idx="38650">
                  <c:v>2.2274599999999999E-2</c:v>
                </c:pt>
                <c:pt idx="38651">
                  <c:v>2.4556600000000001E-2</c:v>
                </c:pt>
                <c:pt idx="38652">
                  <c:v>2.67867E-2</c:v>
                </c:pt>
                <c:pt idx="38653">
                  <c:v>2.8962700000000001E-2</c:v>
                </c:pt>
                <c:pt idx="38654">
                  <c:v>3.1083E-2</c:v>
                </c:pt>
                <c:pt idx="38655">
                  <c:v>3.31457E-2</c:v>
                </c:pt>
                <c:pt idx="38656">
                  <c:v>3.5149300000000001E-2</c:v>
                </c:pt>
                <c:pt idx="38657">
                  <c:v>3.7092100000000003E-2</c:v>
                </c:pt>
                <c:pt idx="38658">
                  <c:v>3.8972600000000003E-2</c:v>
                </c:pt>
                <c:pt idx="38659">
                  <c:v>4.0789400000000003E-2</c:v>
                </c:pt>
                <c:pt idx="38660">
                  <c:v>4.2541500000000003E-2</c:v>
                </c:pt>
                <c:pt idx="38661">
                  <c:v>4.4228099999999999E-2</c:v>
                </c:pt>
                <c:pt idx="38662">
                  <c:v>4.5848399999999997E-2</c:v>
                </c:pt>
                <c:pt idx="38663">
                  <c:v>4.7401800000000001E-2</c:v>
                </c:pt>
                <c:pt idx="38664">
                  <c:v>4.8887899999999998E-2</c:v>
                </c:pt>
                <c:pt idx="38665">
                  <c:v>5.0306700000000003E-2</c:v>
                </c:pt>
                <c:pt idx="38666">
                  <c:v>5.1658000000000003E-2</c:v>
                </c:pt>
                <c:pt idx="38667">
                  <c:v>5.29419E-2</c:v>
                </c:pt>
                <c:pt idx="38668">
                  <c:v>5.4158600000000001E-2</c:v>
                </c:pt>
                <c:pt idx="38669">
                  <c:v>5.5307799999999997E-2</c:v>
                </c:pt>
                <c:pt idx="38670">
                  <c:v>5.6389799999999997E-2</c:v>
                </c:pt>
                <c:pt idx="38671">
                  <c:v>5.7404900000000002E-2</c:v>
                </c:pt>
                <c:pt idx="38672">
                  <c:v>5.83539E-2</c:v>
                </c:pt>
                <c:pt idx="38673">
                  <c:v>5.92373E-2</c:v>
                </c:pt>
                <c:pt idx="38674">
                  <c:v>6.0055999999999998E-2</c:v>
                </c:pt>
                <c:pt idx="38675">
                  <c:v>6.0810900000000001E-2</c:v>
                </c:pt>
                <c:pt idx="38676">
                  <c:v>6.1503000000000002E-2</c:v>
                </c:pt>
                <c:pt idx="38677">
                  <c:v>6.2133099999999997E-2</c:v>
                </c:pt>
                <c:pt idx="38678">
                  <c:v>6.2702499999999994E-2</c:v>
                </c:pt>
                <c:pt idx="38679">
                  <c:v>6.3212500000000005E-2</c:v>
                </c:pt>
                <c:pt idx="38680">
                  <c:v>6.3664399999999996E-2</c:v>
                </c:pt>
                <c:pt idx="38681">
                  <c:v>6.4059900000000003E-2</c:v>
                </c:pt>
                <c:pt idx="38682">
                  <c:v>6.4400399999999997E-2</c:v>
                </c:pt>
                <c:pt idx="38683">
                  <c:v>6.4687599999999998E-2</c:v>
                </c:pt>
                <c:pt idx="38684">
                  <c:v>6.4922999999999995E-2</c:v>
                </c:pt>
                <c:pt idx="38685">
                  <c:v>6.5108399999999997E-2</c:v>
                </c:pt>
                <c:pt idx="38686">
                  <c:v>6.5245600000000001E-2</c:v>
                </c:pt>
                <c:pt idx="38687">
                  <c:v>6.5336199999999997E-2</c:v>
                </c:pt>
                <c:pt idx="38688">
                  <c:v>6.5382300000000004E-2</c:v>
                </c:pt>
                <c:pt idx="38689">
                  <c:v>6.5385600000000002E-2</c:v>
                </c:pt>
                <c:pt idx="38690">
                  <c:v>6.5348100000000006E-2</c:v>
                </c:pt>
                <c:pt idx="38691">
                  <c:v>6.5271899999999994E-2</c:v>
                </c:pt>
                <c:pt idx="38692">
                  <c:v>6.5158800000000003E-2</c:v>
                </c:pt>
                <c:pt idx="38693">
                  <c:v>6.5010899999999996E-2</c:v>
                </c:pt>
                <c:pt idx="38694">
                  <c:v>6.4829899999999996E-2</c:v>
                </c:pt>
                <c:pt idx="38695">
                  <c:v>6.4617900000000006E-2</c:v>
                </c:pt>
                <c:pt idx="38696">
                  <c:v>6.4376900000000001E-2</c:v>
                </c:pt>
                <c:pt idx="38697">
                  <c:v>6.4108899999999996E-2</c:v>
                </c:pt>
                <c:pt idx="38698">
                  <c:v>6.3816100000000001E-2</c:v>
                </c:pt>
                <c:pt idx="38699">
                  <c:v>6.3500699999999993E-2</c:v>
                </c:pt>
                <c:pt idx="38700">
                  <c:v>6.3164600000000001E-2</c:v>
                </c:pt>
                <c:pt idx="38701">
                  <c:v>6.2809599999999993E-2</c:v>
                </c:pt>
                <c:pt idx="38702">
                  <c:v>6.2437899999999998E-2</c:v>
                </c:pt>
                <c:pt idx="38703">
                  <c:v>6.2051200000000001E-2</c:v>
                </c:pt>
                <c:pt idx="38704">
                  <c:v>6.1651600000000001E-2</c:v>
                </c:pt>
                <c:pt idx="38705">
                  <c:v>6.1241299999999999E-2</c:v>
                </c:pt>
                <c:pt idx="38706">
                  <c:v>6.0821899999999998E-2</c:v>
                </c:pt>
                <c:pt idx="38707">
                  <c:v>6.0395299999999999E-2</c:v>
                </c:pt>
                <c:pt idx="38708">
                  <c:v>5.9963099999999998E-2</c:v>
                </c:pt>
                <c:pt idx="38709">
                  <c:v>5.9526999999999997E-2</c:v>
                </c:pt>
                <c:pt idx="38710">
                  <c:v>5.9088700000000001E-2</c:v>
                </c:pt>
                <c:pt idx="38711">
                  <c:v>5.8649800000000002E-2</c:v>
                </c:pt>
                <c:pt idx="38712">
                  <c:v>5.8211899999999997E-2</c:v>
                </c:pt>
                <c:pt idx="38713">
                  <c:v>5.7776599999999997E-2</c:v>
                </c:pt>
                <c:pt idx="38714">
                  <c:v>5.7345100000000003E-2</c:v>
                </c:pt>
                <c:pt idx="38715">
                  <c:v>5.6918499999999997E-2</c:v>
                </c:pt>
                <c:pt idx="38716">
                  <c:v>5.6498199999999998E-2</c:v>
                </c:pt>
                <c:pt idx="38717">
                  <c:v>5.6085500000000003E-2</c:v>
                </c:pt>
                <c:pt idx="38718">
                  <c:v>5.5681599999999998E-2</c:v>
                </c:pt>
                <c:pt idx="38719">
                  <c:v>5.5287299999999998E-2</c:v>
                </c:pt>
                <c:pt idx="38720">
                  <c:v>5.4903500000000001E-2</c:v>
                </c:pt>
                <c:pt idx="38721">
                  <c:v>5.4531099999999999E-2</c:v>
                </c:pt>
                <c:pt idx="38722">
                  <c:v>5.4170900000000001E-2</c:v>
                </c:pt>
                <c:pt idx="38723">
                  <c:v>5.3823299999999998E-2</c:v>
                </c:pt>
                <c:pt idx="38724">
                  <c:v>5.3488899999999999E-2</c:v>
                </c:pt>
                <c:pt idx="38725">
                  <c:v>5.3168E-2</c:v>
                </c:pt>
                <c:pt idx="38726">
                  <c:v>5.2860900000000002E-2</c:v>
                </c:pt>
                <c:pt idx="38727">
                  <c:v>5.2567900000000001E-2</c:v>
                </c:pt>
                <c:pt idx="38728">
                  <c:v>5.2289099999999998E-2</c:v>
                </c:pt>
                <c:pt idx="38729">
                  <c:v>5.2024399999999998E-2</c:v>
                </c:pt>
                <c:pt idx="38730">
                  <c:v>5.1774000000000001E-2</c:v>
                </c:pt>
                <c:pt idx="38731">
                  <c:v>5.15375E-2</c:v>
                </c:pt>
                <c:pt idx="38732">
                  <c:v>5.1315E-2</c:v>
                </c:pt>
                <c:pt idx="38733">
                  <c:v>5.1106100000000002E-2</c:v>
                </c:pt>
                <c:pt idx="38734">
                  <c:v>5.0910499999999997E-2</c:v>
                </c:pt>
                <c:pt idx="38735">
                  <c:v>5.0728000000000002E-2</c:v>
                </c:pt>
                <c:pt idx="38736">
                  <c:v>5.0557900000000003E-2</c:v>
                </c:pt>
                <c:pt idx="38737">
                  <c:v>5.03995E-2</c:v>
                </c:pt>
                <c:pt idx="38738">
                  <c:v>5.0252199999999997E-2</c:v>
                </c:pt>
                <c:pt idx="38739">
                  <c:v>5.0115100000000003E-2</c:v>
                </c:pt>
                <c:pt idx="38740">
                  <c:v>4.9987299999999998E-2</c:v>
                </c:pt>
                <c:pt idx="38741">
                  <c:v>4.9867799999999997E-2</c:v>
                </c:pt>
                <c:pt idx="38742">
                  <c:v>4.9755800000000003E-2</c:v>
                </c:pt>
                <c:pt idx="38743">
                  <c:v>4.9650199999999999E-2</c:v>
                </c:pt>
                <c:pt idx="38744">
                  <c:v>4.9549999999999997E-2</c:v>
                </c:pt>
                <c:pt idx="38745">
                  <c:v>4.9453999999999998E-2</c:v>
                </c:pt>
                <c:pt idx="38746">
                  <c:v>4.9360899999999999E-2</c:v>
                </c:pt>
                <c:pt idx="38747">
                  <c:v>4.9269500000000001E-2</c:v>
                </c:pt>
                <c:pt idx="38748">
                  <c:v>4.9178300000000001E-2</c:v>
                </c:pt>
                <c:pt idx="38749">
                  <c:v>4.9085999999999998E-2</c:v>
                </c:pt>
                <c:pt idx="38750">
                  <c:v>4.8991E-2</c:v>
                </c:pt>
                <c:pt idx="38751">
                  <c:v>4.8892100000000001E-2</c:v>
                </c:pt>
                <c:pt idx="38752">
                  <c:v>4.87876E-2</c:v>
                </c:pt>
                <c:pt idx="38753">
                  <c:v>4.8675799999999998E-2</c:v>
                </c:pt>
                <c:pt idx="38754">
                  <c:v>4.8555300000000003E-2</c:v>
                </c:pt>
                <c:pt idx="38755">
                  <c:v>4.8424300000000003E-2</c:v>
                </c:pt>
                <c:pt idx="38756">
                  <c:v>4.8281400000000002E-2</c:v>
                </c:pt>
                <c:pt idx="38757">
                  <c:v>4.8124800000000002E-2</c:v>
                </c:pt>
                <c:pt idx="38758">
                  <c:v>4.7952799999999997E-2</c:v>
                </c:pt>
                <c:pt idx="38759">
                  <c:v>4.7763800000000002E-2</c:v>
                </c:pt>
                <c:pt idx="38760">
                  <c:v>4.75562E-2</c:v>
                </c:pt>
                <c:pt idx="38761">
                  <c:v>4.7328099999999998E-2</c:v>
                </c:pt>
                <c:pt idx="38762">
                  <c:v>4.7078099999999998E-2</c:v>
                </c:pt>
                <c:pt idx="38763">
                  <c:v>4.6804400000000003E-2</c:v>
                </c:pt>
                <c:pt idx="38764">
                  <c:v>4.6505499999999998E-2</c:v>
                </c:pt>
                <c:pt idx="38765">
                  <c:v>4.6179499999999998E-2</c:v>
                </c:pt>
                <c:pt idx="38766">
                  <c:v>4.5824900000000002E-2</c:v>
                </c:pt>
                <c:pt idx="38767">
                  <c:v>4.5440099999999997E-2</c:v>
                </c:pt>
                <c:pt idx="38768">
                  <c:v>4.50237E-2</c:v>
                </c:pt>
                <c:pt idx="38769">
                  <c:v>4.4574099999999998E-2</c:v>
                </c:pt>
                <c:pt idx="38770">
                  <c:v>4.4089900000000001E-2</c:v>
                </c:pt>
                <c:pt idx="38771">
                  <c:v>4.35696E-2</c:v>
                </c:pt>
                <c:pt idx="38772">
                  <c:v>4.3011899999999999E-2</c:v>
                </c:pt>
                <c:pt idx="38773">
                  <c:v>4.2415500000000002E-2</c:v>
                </c:pt>
                <c:pt idx="38774">
                  <c:v>4.1779299999999998E-2</c:v>
                </c:pt>
                <c:pt idx="38775">
                  <c:v>4.1102E-2</c:v>
                </c:pt>
                <c:pt idx="38776">
                  <c:v>4.0382399999999999E-2</c:v>
                </c:pt>
                <c:pt idx="38777">
                  <c:v>3.9619700000000001E-2</c:v>
                </c:pt>
                <c:pt idx="38778">
                  <c:v>3.8812800000000001E-2</c:v>
                </c:pt>
                <c:pt idx="38779">
                  <c:v>3.7960899999999999E-2</c:v>
                </c:pt>
                <c:pt idx="38780">
                  <c:v>3.7063199999999998E-2</c:v>
                </c:pt>
                <c:pt idx="38781">
                  <c:v>3.6118999999999998E-2</c:v>
                </c:pt>
                <c:pt idx="38782">
                  <c:v>3.5127800000000001E-2</c:v>
                </c:pt>
                <c:pt idx="38783">
                  <c:v>3.4089000000000001E-2</c:v>
                </c:pt>
                <c:pt idx="38784">
                  <c:v>3.3002099999999999E-2</c:v>
                </c:pt>
                <c:pt idx="38785">
                  <c:v>3.1866899999999997E-2</c:v>
                </c:pt>
                <c:pt idx="38786">
                  <c:v>3.0682899999999999E-2</c:v>
                </c:pt>
                <c:pt idx="38787">
                  <c:v>2.9450199999999999E-2</c:v>
                </c:pt>
                <c:pt idx="38788">
                  <c:v>2.8168599999999999E-2</c:v>
                </c:pt>
                <c:pt idx="38789">
                  <c:v>2.6838299999999999E-2</c:v>
                </c:pt>
                <c:pt idx="38790">
                  <c:v>2.5459300000000001E-2</c:v>
                </c:pt>
                <c:pt idx="38791">
                  <c:v>2.4031799999999999E-2</c:v>
                </c:pt>
                <c:pt idx="38792">
                  <c:v>2.2556300000000001E-2</c:v>
                </c:pt>
                <c:pt idx="38793">
                  <c:v>2.1033099999999999E-2</c:v>
                </c:pt>
                <c:pt idx="38794">
                  <c:v>1.9462799999999999E-2</c:v>
                </c:pt>
                <c:pt idx="38795">
                  <c:v>1.78461E-2</c:v>
                </c:pt>
                <c:pt idx="38796">
                  <c:v>1.6183800000000002E-2</c:v>
                </c:pt>
                <c:pt idx="38797">
                  <c:v>1.44767E-2</c:v>
                </c:pt>
                <c:pt idx="38798">
                  <c:v>1.2725800000000001E-2</c:v>
                </c:pt>
                <c:pt idx="38799">
                  <c:v>1.09322E-2</c:v>
                </c:pt>
                <c:pt idx="38800" formatCode="0.00E+00">
                  <c:v>9.0969899999999992E-3</c:v>
                </c:pt>
                <c:pt idx="38801" formatCode="0.00E+00">
                  <c:v>7.2213299999999998E-3</c:v>
                </c:pt>
                <c:pt idx="38802" formatCode="0.00E+00">
                  <c:v>5.3065200000000003E-3</c:v>
                </c:pt>
                <c:pt idx="38803" formatCode="0.00E+00">
                  <c:v>3.3540100000000002E-3</c:v>
                </c:pt>
                <c:pt idx="38804" formatCode="0.00E+00">
                  <c:v>1.3653300000000001E-3</c:v>
                </c:pt>
                <c:pt idx="38805" formatCode="0.00E+00">
                  <c:v>-6.5788100000000003E-4</c:v>
                </c:pt>
                <c:pt idx="38806" formatCode="0.00E+00">
                  <c:v>-2.7139099999999999E-3</c:v>
                </c:pt>
                <c:pt idx="38807" formatCode="0.00E+00">
                  <c:v>-4.80095E-3</c:v>
                </c:pt>
                <c:pt idx="38808" formatCode="0.00E+00">
                  <c:v>-6.9171299999999996E-3</c:v>
                </c:pt>
                <c:pt idx="38809" formatCode="0.00E+00">
                  <c:v>-9.0604799999999992E-3</c:v>
                </c:pt>
                <c:pt idx="38810">
                  <c:v>-1.12289E-2</c:v>
                </c:pt>
                <c:pt idx="38811">
                  <c:v>-1.34203E-2</c:v>
                </c:pt>
                <c:pt idx="38812">
                  <c:v>-1.5632299999999998E-2</c:v>
                </c:pt>
                <c:pt idx="38813">
                  <c:v>-1.7862800000000002E-2</c:v>
                </c:pt>
                <c:pt idx="38814">
                  <c:v>-2.0109200000000001E-2</c:v>
                </c:pt>
                <c:pt idx="38815">
                  <c:v>-2.2369199999999999E-2</c:v>
                </c:pt>
                <c:pt idx="38816">
                  <c:v>-2.46403E-2</c:v>
                </c:pt>
                <c:pt idx="38817">
                  <c:v>-2.69199E-2</c:v>
                </c:pt>
                <c:pt idx="38818">
                  <c:v>-2.92053E-2</c:v>
                </c:pt>
                <c:pt idx="38819">
                  <c:v>-3.1494000000000001E-2</c:v>
                </c:pt>
                <c:pt idx="38820">
                  <c:v>-3.3783000000000001E-2</c:v>
                </c:pt>
                <c:pt idx="38821">
                  <c:v>-3.6069700000000003E-2</c:v>
                </c:pt>
                <c:pt idx="38822">
                  <c:v>-3.8351299999999998E-2</c:v>
                </c:pt>
                <c:pt idx="38823">
                  <c:v>-4.0624899999999999E-2</c:v>
                </c:pt>
                <c:pt idx="38824">
                  <c:v>-4.2887599999999998E-2</c:v>
                </c:pt>
                <c:pt idx="38825">
                  <c:v>-4.51364E-2</c:v>
                </c:pt>
                <c:pt idx="38826">
                  <c:v>-4.7368599999999997E-2</c:v>
                </c:pt>
                <c:pt idx="38827">
                  <c:v>-4.9581E-2</c:v>
                </c:pt>
                <c:pt idx="38828">
                  <c:v>-5.1770900000000002E-2</c:v>
                </c:pt>
                <c:pt idx="38829">
                  <c:v>-5.39351E-2</c:v>
                </c:pt>
                <c:pt idx="38830">
                  <c:v>-5.6070799999999997E-2</c:v>
                </c:pt>
                <c:pt idx="38831">
                  <c:v>-5.81751E-2</c:v>
                </c:pt>
                <c:pt idx="38832">
                  <c:v>-6.0244800000000001E-2</c:v>
                </c:pt>
                <c:pt idx="38833">
                  <c:v>-6.2277199999999998E-2</c:v>
                </c:pt>
                <c:pt idx="38834">
                  <c:v>-6.4269400000000004E-2</c:v>
                </c:pt>
                <c:pt idx="38835">
                  <c:v>-6.6218299999999994E-2</c:v>
                </c:pt>
                <c:pt idx="38836">
                  <c:v>-6.8121299999999996E-2</c:v>
                </c:pt>
                <c:pt idx="38837">
                  <c:v>-6.9975300000000004E-2</c:v>
                </c:pt>
                <c:pt idx="38838">
                  <c:v>-7.1777800000000003E-2</c:v>
                </c:pt>
                <c:pt idx="38839">
                  <c:v>-7.3526099999999997E-2</c:v>
                </c:pt>
                <c:pt idx="38840">
                  <c:v>-7.5217599999999996E-2</c:v>
                </c:pt>
                <c:pt idx="38841">
                  <c:v>-7.6849600000000004E-2</c:v>
                </c:pt>
                <c:pt idx="38842">
                  <c:v>-7.8419699999999995E-2</c:v>
                </c:pt>
                <c:pt idx="38843">
                  <c:v>-7.9925300000000005E-2</c:v>
                </c:pt>
                <c:pt idx="38844">
                  <c:v>-8.1364099999999995E-2</c:v>
                </c:pt>
                <c:pt idx="38845">
                  <c:v>-8.2733600000000004E-2</c:v>
                </c:pt>
                <c:pt idx="38846">
                  <c:v>-8.4031700000000001E-2</c:v>
                </c:pt>
                <c:pt idx="38847">
                  <c:v>-8.5256100000000001E-2</c:v>
                </c:pt>
                <c:pt idx="38848">
                  <c:v>-8.6404700000000001E-2</c:v>
                </c:pt>
                <c:pt idx="38849">
                  <c:v>-8.7475600000000001E-2</c:v>
                </c:pt>
                <c:pt idx="38850">
                  <c:v>-8.8466799999999998E-2</c:v>
                </c:pt>
                <c:pt idx="38851">
                  <c:v>-8.9376499999999998E-2</c:v>
                </c:pt>
                <c:pt idx="38852">
                  <c:v>-9.0202900000000003E-2</c:v>
                </c:pt>
                <c:pt idx="38853">
                  <c:v>-9.0944399999999995E-2</c:v>
                </c:pt>
                <c:pt idx="38854">
                  <c:v>-9.1599600000000003E-2</c:v>
                </c:pt>
                <c:pt idx="38855">
                  <c:v>-9.2166999999999999E-2</c:v>
                </c:pt>
                <c:pt idx="38856">
                  <c:v>-9.2645199999999997E-2</c:v>
                </c:pt>
                <c:pt idx="38857">
                  <c:v>-9.3033199999999996E-2</c:v>
                </c:pt>
                <c:pt idx="38858">
                  <c:v>-9.3329800000000004E-2</c:v>
                </c:pt>
                <c:pt idx="38859">
                  <c:v>-9.3534099999999995E-2</c:v>
                </c:pt>
                <c:pt idx="38860">
                  <c:v>-9.3645199999999998E-2</c:v>
                </c:pt>
                <c:pt idx="38861">
                  <c:v>-9.3662499999999996E-2</c:v>
                </c:pt>
                <c:pt idx="38862">
                  <c:v>-9.3585299999999996E-2</c:v>
                </c:pt>
                <c:pt idx="38863">
                  <c:v>-9.3413300000000005E-2</c:v>
                </c:pt>
                <c:pt idx="38864">
                  <c:v>-9.3146000000000007E-2</c:v>
                </c:pt>
                <c:pt idx="38865">
                  <c:v>-9.2783199999999996E-2</c:v>
                </c:pt>
                <c:pt idx="38866">
                  <c:v>-9.2324900000000001E-2</c:v>
                </c:pt>
                <c:pt idx="38867">
                  <c:v>-9.1771199999999997E-2</c:v>
                </c:pt>
                <c:pt idx="38868">
                  <c:v>-9.1122099999999998E-2</c:v>
                </c:pt>
                <c:pt idx="38869">
                  <c:v>-9.0378E-2</c:v>
                </c:pt>
                <c:pt idx="38870">
                  <c:v>-8.9539400000000005E-2</c:v>
                </c:pt>
                <c:pt idx="38871">
                  <c:v>-8.8606799999999999E-2</c:v>
                </c:pt>
                <c:pt idx="38872">
                  <c:v>-8.7580900000000003E-2</c:v>
                </c:pt>
                <c:pt idx="38873">
                  <c:v>-8.6462499999999998E-2</c:v>
                </c:pt>
                <c:pt idx="38874">
                  <c:v>-8.5252499999999995E-2</c:v>
                </c:pt>
                <c:pt idx="38875">
                  <c:v>-8.3952100000000002E-2</c:v>
                </c:pt>
                <c:pt idx="38876">
                  <c:v>-8.2562499999999997E-2</c:v>
                </c:pt>
                <c:pt idx="38877">
                  <c:v>-8.1084900000000001E-2</c:v>
                </c:pt>
                <c:pt idx="38878">
                  <c:v>-7.9520900000000005E-2</c:v>
                </c:pt>
                <c:pt idx="38879">
                  <c:v>-7.7871899999999994E-2</c:v>
                </c:pt>
                <c:pt idx="38880">
                  <c:v>-7.6139600000000002E-2</c:v>
                </c:pt>
                <c:pt idx="38881">
                  <c:v>-7.4326000000000003E-2</c:v>
                </c:pt>
                <c:pt idx="38882">
                  <c:v>-7.2432800000000006E-2</c:v>
                </c:pt>
                <c:pt idx="38883">
                  <c:v>-7.0461999999999997E-2</c:v>
                </c:pt>
                <c:pt idx="38884">
                  <c:v>-6.8415900000000002E-2</c:v>
                </c:pt>
                <c:pt idx="38885">
                  <c:v>-6.6296599999999997E-2</c:v>
                </c:pt>
                <c:pt idx="38886">
                  <c:v>-6.4106499999999997E-2</c:v>
                </c:pt>
                <c:pt idx="38887">
                  <c:v>-6.1847899999999997E-2</c:v>
                </c:pt>
                <c:pt idx="38888">
                  <c:v>-5.95235E-2</c:v>
                </c:pt>
                <c:pt idx="38889">
                  <c:v>-5.71358E-2</c:v>
                </c:pt>
                <c:pt idx="38890">
                  <c:v>-5.4687600000000003E-2</c:v>
                </c:pt>
                <c:pt idx="38891">
                  <c:v>-5.2181499999999999E-2</c:v>
                </c:pt>
                <c:pt idx="38892">
                  <c:v>-4.9620499999999998E-2</c:v>
                </c:pt>
                <c:pt idx="38893">
                  <c:v>-4.7007500000000001E-2</c:v>
                </c:pt>
                <c:pt idx="38894">
                  <c:v>-4.4345599999999999E-2</c:v>
                </c:pt>
                <c:pt idx="38895">
                  <c:v>-4.16377E-2</c:v>
                </c:pt>
                <c:pt idx="38896">
                  <c:v>-3.8886999999999998E-2</c:v>
                </c:pt>
                <c:pt idx="38897">
                  <c:v>-3.6096700000000002E-2</c:v>
                </c:pt>
                <c:pt idx="38898">
                  <c:v>-3.3270000000000001E-2</c:v>
                </c:pt>
                <c:pt idx="38899">
                  <c:v>-3.0410300000000001E-2</c:v>
                </c:pt>
                <c:pt idx="38900">
                  <c:v>-2.7520800000000002E-2</c:v>
                </c:pt>
                <c:pt idx="38901">
                  <c:v>-2.4604899999999999E-2</c:v>
                </c:pt>
                <c:pt idx="38902">
                  <c:v>-2.1666000000000001E-2</c:v>
                </c:pt>
                <c:pt idx="38903">
                  <c:v>-1.8707499999999998E-2</c:v>
                </c:pt>
                <c:pt idx="38904">
                  <c:v>-1.5732900000000001E-2</c:v>
                </c:pt>
                <c:pt idx="38905">
                  <c:v>-1.2745599999999999E-2</c:v>
                </c:pt>
                <c:pt idx="38906" formatCode="0.00E+00">
                  <c:v>-9.7491000000000001E-3</c:v>
                </c:pt>
                <c:pt idx="38907" formatCode="0.00E+00">
                  <c:v>-6.7469000000000001E-3</c:v>
                </c:pt>
                <c:pt idx="38908" formatCode="0.00E+00">
                  <c:v>-3.74245E-3</c:v>
                </c:pt>
                <c:pt idx="38909" formatCode="0.00E+00">
                  <c:v>-7.3923999999999995E-4</c:v>
                </c:pt>
                <c:pt idx="38910" formatCode="0.00E+00">
                  <c:v>2.2592699999999999E-3</c:v>
                </c:pt>
                <c:pt idx="38911" formatCode="0.00E+00">
                  <c:v>5.24962E-3</c:v>
                </c:pt>
                <c:pt idx="38912" formatCode="0.00E+00">
                  <c:v>8.2283800000000004E-3</c:v>
                </c:pt>
                <c:pt idx="38913">
                  <c:v>1.11921E-2</c:v>
                </c:pt>
                <c:pt idx="38914">
                  <c:v>1.4137500000000001E-2</c:v>
                </c:pt>
                <c:pt idx="38915">
                  <c:v>1.7061199999999999E-2</c:v>
                </c:pt>
                <c:pt idx="38916">
                  <c:v>1.99598E-2</c:v>
                </c:pt>
                <c:pt idx="38917">
                  <c:v>2.2830099999999999E-2</c:v>
                </c:pt>
                <c:pt idx="38918">
                  <c:v>2.5668900000000001E-2</c:v>
                </c:pt>
                <c:pt idx="38919">
                  <c:v>2.8472999999999998E-2</c:v>
                </c:pt>
                <c:pt idx="38920">
                  <c:v>3.1239300000000001E-2</c:v>
                </c:pt>
                <c:pt idx="38921">
                  <c:v>3.39647E-2</c:v>
                </c:pt>
                <c:pt idx="38922">
                  <c:v>3.6646400000000003E-2</c:v>
                </c:pt>
                <c:pt idx="38923">
                  <c:v>3.9281299999999998E-2</c:v>
                </c:pt>
                <c:pt idx="38924">
                  <c:v>4.1866599999999997E-2</c:v>
                </c:pt>
                <c:pt idx="38925">
                  <c:v>4.4399599999999997E-2</c:v>
                </c:pt>
                <c:pt idx="38926">
                  <c:v>4.6877599999999998E-2</c:v>
                </c:pt>
                <c:pt idx="38927">
                  <c:v>4.9298000000000002E-2</c:v>
                </c:pt>
                <c:pt idx="38928">
                  <c:v>5.1658299999999997E-2</c:v>
                </c:pt>
                <c:pt idx="38929">
                  <c:v>5.3955999999999997E-2</c:v>
                </c:pt>
                <c:pt idx="38930">
                  <c:v>5.61889E-2</c:v>
                </c:pt>
                <c:pt idx="38931">
                  <c:v>5.8354799999999998E-2</c:v>
                </c:pt>
                <c:pt idx="38932">
                  <c:v>6.0451499999999998E-2</c:v>
                </c:pt>
                <c:pt idx="38933">
                  <c:v>6.2476999999999998E-2</c:v>
                </c:pt>
                <c:pt idx="38934">
                  <c:v>6.4429299999999995E-2</c:v>
                </c:pt>
                <c:pt idx="38935">
                  <c:v>6.6306799999999999E-2</c:v>
                </c:pt>
                <c:pt idx="38936">
                  <c:v>6.8107699999999993E-2</c:v>
                </c:pt>
                <c:pt idx="38937">
                  <c:v>6.9830299999999998E-2</c:v>
                </c:pt>
                <c:pt idx="38938">
                  <c:v>7.1473300000000003E-2</c:v>
                </c:pt>
                <c:pt idx="38939">
                  <c:v>7.3035299999999997E-2</c:v>
                </c:pt>
                <c:pt idx="38940">
                  <c:v>7.4515100000000001E-2</c:v>
                </c:pt>
                <c:pt idx="38941">
                  <c:v>7.5911500000000007E-2</c:v>
                </c:pt>
                <c:pt idx="38942">
                  <c:v>7.72235E-2</c:v>
                </c:pt>
                <c:pt idx="38943">
                  <c:v>7.8450199999999998E-2</c:v>
                </c:pt>
                <c:pt idx="38944">
                  <c:v>7.9590900000000006E-2</c:v>
                </c:pt>
                <c:pt idx="38945">
                  <c:v>8.0644900000000005E-2</c:v>
                </c:pt>
                <c:pt idx="38946">
                  <c:v>8.1611799999999998E-2</c:v>
                </c:pt>
                <c:pt idx="38947">
                  <c:v>8.2490999999999995E-2</c:v>
                </c:pt>
                <c:pt idx="38948">
                  <c:v>8.3282400000000006E-2</c:v>
                </c:pt>
                <c:pt idx="38949">
                  <c:v>8.3985599999999994E-2</c:v>
                </c:pt>
                <c:pt idx="38950">
                  <c:v>8.4600800000000004E-2</c:v>
                </c:pt>
                <c:pt idx="38951">
                  <c:v>8.5127900000000006E-2</c:v>
                </c:pt>
                <c:pt idx="38952">
                  <c:v>8.5567199999999996E-2</c:v>
                </c:pt>
                <c:pt idx="38953">
                  <c:v>8.5918900000000006E-2</c:v>
                </c:pt>
                <c:pt idx="38954">
                  <c:v>8.6183399999999993E-2</c:v>
                </c:pt>
                <c:pt idx="38955">
                  <c:v>8.6361300000000002E-2</c:v>
                </c:pt>
                <c:pt idx="38956">
                  <c:v>8.6453199999999994E-2</c:v>
                </c:pt>
                <c:pt idx="38957">
                  <c:v>8.6459900000000006E-2</c:v>
                </c:pt>
                <c:pt idx="38958">
                  <c:v>8.6382100000000003E-2</c:v>
                </c:pt>
                <c:pt idx="38959">
                  <c:v>8.62208E-2</c:v>
                </c:pt>
                <c:pt idx="38960">
                  <c:v>8.5977200000000004E-2</c:v>
                </c:pt>
                <c:pt idx="38961">
                  <c:v>8.5652300000000001E-2</c:v>
                </c:pt>
                <c:pt idx="38962">
                  <c:v>8.5247400000000001E-2</c:v>
                </c:pt>
                <c:pt idx="38963">
                  <c:v>8.4763699999999997E-2</c:v>
                </c:pt>
                <c:pt idx="38964">
                  <c:v>8.4202899999999997E-2</c:v>
                </c:pt>
                <c:pt idx="38965">
                  <c:v>8.3566299999999996E-2</c:v>
                </c:pt>
                <c:pt idx="38966">
                  <c:v>8.2855600000000001E-2</c:v>
                </c:pt>
                <c:pt idx="38967">
                  <c:v>8.2072400000000004E-2</c:v>
                </c:pt>
                <c:pt idx="38968">
                  <c:v>8.1218499999999999E-2</c:v>
                </c:pt>
                <c:pt idx="38969">
                  <c:v>8.0295800000000001E-2</c:v>
                </c:pt>
                <c:pt idx="38970">
                  <c:v>7.9306100000000004E-2</c:v>
                </c:pt>
                <c:pt idx="38971">
                  <c:v>7.8251299999999996E-2</c:v>
                </c:pt>
                <c:pt idx="38972">
                  <c:v>7.7133699999999999E-2</c:v>
                </c:pt>
                <c:pt idx="38973">
                  <c:v>7.5955099999999998E-2</c:v>
                </c:pt>
                <c:pt idx="38974">
                  <c:v>7.4717699999999998E-2</c:v>
                </c:pt>
                <c:pt idx="38975">
                  <c:v>7.3423799999999997E-2</c:v>
                </c:pt>
                <c:pt idx="38976">
                  <c:v>7.2075600000000004E-2</c:v>
                </c:pt>
                <c:pt idx="38977">
                  <c:v>7.0675299999999996E-2</c:v>
                </c:pt>
                <c:pt idx="38978">
                  <c:v>6.9225300000000003E-2</c:v>
                </c:pt>
                <c:pt idx="38979">
                  <c:v>6.7727899999999994E-2</c:v>
                </c:pt>
                <c:pt idx="38980">
                  <c:v>6.6185499999999994E-2</c:v>
                </c:pt>
                <c:pt idx="38981">
                  <c:v>6.4600500000000005E-2</c:v>
                </c:pt>
                <c:pt idx="38982">
                  <c:v>6.2975299999999998E-2</c:v>
                </c:pt>
                <c:pt idx="38983">
                  <c:v>6.13123E-2</c:v>
                </c:pt>
                <c:pt idx="38984">
                  <c:v>5.9614100000000003E-2</c:v>
                </c:pt>
                <c:pt idx="38985">
                  <c:v>5.7882999999999997E-2</c:v>
                </c:pt>
                <c:pt idx="38986">
                  <c:v>5.6121499999999998E-2</c:v>
                </c:pt>
                <c:pt idx="38987">
                  <c:v>5.4332199999999997E-2</c:v>
                </c:pt>
                <c:pt idx="38988">
                  <c:v>5.2517399999999999E-2</c:v>
                </c:pt>
                <c:pt idx="38989">
                  <c:v>5.0679500000000002E-2</c:v>
                </c:pt>
                <c:pt idx="38990">
                  <c:v>4.8821200000000002E-2</c:v>
                </c:pt>
                <c:pt idx="38991">
                  <c:v>4.6944699999999999E-2</c:v>
                </c:pt>
                <c:pt idx="38992">
                  <c:v>4.5052500000000002E-2</c:v>
                </c:pt>
                <c:pt idx="38993">
                  <c:v>4.3146900000000002E-2</c:v>
                </c:pt>
                <c:pt idx="38994">
                  <c:v>4.1230299999999998E-2</c:v>
                </c:pt>
                <c:pt idx="38995">
                  <c:v>3.9305100000000003E-2</c:v>
                </c:pt>
                <c:pt idx="38996">
                  <c:v>3.7373400000000001E-2</c:v>
                </c:pt>
                <c:pt idx="38997">
                  <c:v>3.5437700000000003E-2</c:v>
                </c:pt>
                <c:pt idx="38998">
                  <c:v>3.3500000000000002E-2</c:v>
                </c:pt>
                <c:pt idx="38999">
                  <c:v>3.15625E-2</c:v>
                </c:pt>
                <c:pt idx="39000">
                  <c:v>2.9627400000000002E-2</c:v>
                </c:pt>
                <c:pt idx="39001">
                  <c:v>2.7696800000000001E-2</c:v>
                </c:pt>
                <c:pt idx="39002">
                  <c:v>2.57725E-2</c:v>
                </c:pt>
                <c:pt idx="39003">
                  <c:v>2.3856700000000002E-2</c:v>
                </c:pt>
                <c:pt idx="39004">
                  <c:v>2.1951200000000001E-2</c:v>
                </c:pt>
                <c:pt idx="39005">
                  <c:v>2.0057800000000001E-2</c:v>
                </c:pt>
                <c:pt idx="39006">
                  <c:v>1.8178300000000001E-2</c:v>
                </c:pt>
                <c:pt idx="39007">
                  <c:v>1.6314499999999999E-2</c:v>
                </c:pt>
                <c:pt idx="39008">
                  <c:v>1.4468E-2</c:v>
                </c:pt>
                <c:pt idx="39009">
                  <c:v>1.26403E-2</c:v>
                </c:pt>
                <c:pt idx="39010">
                  <c:v>1.08331E-2</c:v>
                </c:pt>
                <c:pt idx="39011" formatCode="0.00E+00">
                  <c:v>9.0475799999999995E-3</c:v>
                </c:pt>
                <c:pt idx="39012" formatCode="0.00E+00">
                  <c:v>7.2852999999999998E-3</c:v>
                </c:pt>
                <c:pt idx="39013" formatCode="0.00E+00">
                  <c:v>5.5475000000000003E-3</c:v>
                </c:pt>
                <c:pt idx="39014" formatCode="0.00E+00">
                  <c:v>3.8353900000000002E-3</c:v>
                </c:pt>
                <c:pt idx="39015" formatCode="0.00E+00">
                  <c:v>2.1501200000000002E-3</c:v>
                </c:pt>
                <c:pt idx="39016" formatCode="0.00E+00">
                  <c:v>4.9276099999999998E-4</c:v>
                </c:pt>
                <c:pt idx="39017" formatCode="0.00E+00">
                  <c:v>-1.1356999999999999E-3</c:v>
                </c:pt>
                <c:pt idx="39018" formatCode="0.00E+00">
                  <c:v>-2.73435E-3</c:v>
                </c:pt>
                <c:pt idx="39019" formatCode="0.00E+00">
                  <c:v>-4.3023499999999999E-3</c:v>
                </c:pt>
                <c:pt idx="39020" formatCode="0.00E+00">
                  <c:v>-5.83893E-3</c:v>
                </c:pt>
                <c:pt idx="39021" formatCode="0.00E+00">
                  <c:v>-7.3434199999999998E-3</c:v>
                </c:pt>
                <c:pt idx="39022" formatCode="0.00E+00">
                  <c:v>-8.8152100000000004E-3</c:v>
                </c:pt>
                <c:pt idx="39023">
                  <c:v>-1.02538E-2</c:v>
                </c:pt>
                <c:pt idx="39024">
                  <c:v>-1.16586E-2</c:v>
                </c:pt>
                <c:pt idx="39025">
                  <c:v>-1.30294E-2</c:v>
                </c:pt>
                <c:pt idx="39026">
                  <c:v>-1.43658E-2</c:v>
                </c:pt>
                <c:pt idx="39027">
                  <c:v>-1.56676E-2</c:v>
                </c:pt>
                <c:pt idx="39028">
                  <c:v>-1.6934600000000001E-2</c:v>
                </c:pt>
                <c:pt idx="39029">
                  <c:v>-1.8166700000000001E-2</c:v>
                </c:pt>
                <c:pt idx="39030">
                  <c:v>-1.93639E-2</c:v>
                </c:pt>
                <c:pt idx="39031">
                  <c:v>-2.0526200000000001E-2</c:v>
                </c:pt>
                <c:pt idx="39032">
                  <c:v>-2.1653800000000001E-2</c:v>
                </c:pt>
                <c:pt idx="39033">
                  <c:v>-2.2746700000000002E-2</c:v>
                </c:pt>
                <c:pt idx="39034">
                  <c:v>-2.3805300000000001E-2</c:v>
                </c:pt>
                <c:pt idx="39035">
                  <c:v>-2.48297E-2</c:v>
                </c:pt>
                <c:pt idx="39036">
                  <c:v>-2.58204E-2</c:v>
                </c:pt>
                <c:pt idx="39037">
                  <c:v>-2.6777800000000001E-2</c:v>
                </c:pt>
                <c:pt idx="39038">
                  <c:v>-2.77022E-2</c:v>
                </c:pt>
                <c:pt idx="39039">
                  <c:v>-2.85942E-2</c:v>
                </c:pt>
                <c:pt idx="39040">
                  <c:v>-2.9454299999999999E-2</c:v>
                </c:pt>
                <c:pt idx="39041">
                  <c:v>-3.02831E-2</c:v>
                </c:pt>
                <c:pt idx="39042">
                  <c:v>-3.1081299999999999E-2</c:v>
                </c:pt>
                <c:pt idx="39043">
                  <c:v>-3.18494E-2</c:v>
                </c:pt>
                <c:pt idx="39044">
                  <c:v>-3.2588300000000001E-2</c:v>
                </c:pt>
                <c:pt idx="39045">
                  <c:v>-3.3298500000000002E-2</c:v>
                </c:pt>
                <c:pt idx="39046">
                  <c:v>-3.3980900000000001E-2</c:v>
                </c:pt>
                <c:pt idx="39047">
                  <c:v>-3.4636300000000002E-2</c:v>
                </c:pt>
                <c:pt idx="39048">
                  <c:v>-3.5265499999999998E-2</c:v>
                </c:pt>
                <c:pt idx="39049">
                  <c:v>-3.58693E-2</c:v>
                </c:pt>
                <c:pt idx="39050">
                  <c:v>-3.6448500000000002E-2</c:v>
                </c:pt>
                <c:pt idx="39051">
                  <c:v>-3.7004000000000002E-2</c:v>
                </c:pt>
                <c:pt idx="39052">
                  <c:v>-3.7536699999999999E-2</c:v>
                </c:pt>
                <c:pt idx="39053">
                  <c:v>-3.8047499999999998E-2</c:v>
                </c:pt>
                <c:pt idx="39054">
                  <c:v>-3.8537200000000001E-2</c:v>
                </c:pt>
                <c:pt idx="39055">
                  <c:v>-3.9006699999999998E-2</c:v>
                </c:pt>
                <c:pt idx="39056">
                  <c:v>-3.9456900000000003E-2</c:v>
                </c:pt>
                <c:pt idx="39057">
                  <c:v>-3.9888699999999999E-2</c:v>
                </c:pt>
                <c:pt idx="39058">
                  <c:v>-4.0302900000000003E-2</c:v>
                </c:pt>
                <c:pt idx="39059">
                  <c:v>-4.0700399999999998E-2</c:v>
                </c:pt>
                <c:pt idx="39060">
                  <c:v>-4.1082100000000003E-2</c:v>
                </c:pt>
                <c:pt idx="39061">
                  <c:v>-4.1448800000000001E-2</c:v>
                </c:pt>
                <c:pt idx="39062">
                  <c:v>-4.1801199999999997E-2</c:v>
                </c:pt>
                <c:pt idx="39063">
                  <c:v>-4.2140299999999999E-2</c:v>
                </c:pt>
                <c:pt idx="39064">
                  <c:v>-4.24666E-2</c:v>
                </c:pt>
                <c:pt idx="39065">
                  <c:v>-4.2781100000000002E-2</c:v>
                </c:pt>
                <c:pt idx="39066">
                  <c:v>-4.3084299999999999E-2</c:v>
                </c:pt>
                <c:pt idx="39067">
                  <c:v>-4.3376999999999999E-2</c:v>
                </c:pt>
                <c:pt idx="39068">
                  <c:v>-4.3659799999999999E-2</c:v>
                </c:pt>
                <c:pt idx="39069">
                  <c:v>-4.3933399999999997E-2</c:v>
                </c:pt>
                <c:pt idx="39070">
                  <c:v>-4.41982E-2</c:v>
                </c:pt>
                <c:pt idx="39071">
                  <c:v>-4.4454800000000003E-2</c:v>
                </c:pt>
                <c:pt idx="39072">
                  <c:v>-4.4703699999999999E-2</c:v>
                </c:pt>
                <c:pt idx="39073">
                  <c:v>-4.4945300000000001E-2</c:v>
                </c:pt>
                <c:pt idx="39074">
                  <c:v>-4.5180100000000001E-2</c:v>
                </c:pt>
                <c:pt idx="39075">
                  <c:v>-4.5408299999999999E-2</c:v>
                </c:pt>
                <c:pt idx="39076">
                  <c:v>-4.5630400000000002E-2</c:v>
                </c:pt>
                <c:pt idx="39077">
                  <c:v>-4.5846499999999998E-2</c:v>
                </c:pt>
                <c:pt idx="39078">
                  <c:v>-4.6056800000000002E-2</c:v>
                </c:pt>
                <c:pt idx="39079">
                  <c:v>-4.62616E-2</c:v>
                </c:pt>
                <c:pt idx="39080">
                  <c:v>-4.6460899999999999E-2</c:v>
                </c:pt>
                <c:pt idx="39081">
                  <c:v>-4.66547E-2</c:v>
                </c:pt>
                <c:pt idx="39082">
                  <c:v>-4.6843099999999999E-2</c:v>
                </c:pt>
                <c:pt idx="39083">
                  <c:v>-4.7025999999999998E-2</c:v>
                </c:pt>
                <c:pt idx="39084">
                  <c:v>-4.7203299999999997E-2</c:v>
                </c:pt>
                <c:pt idx="39085">
                  <c:v>-4.7374899999999998E-2</c:v>
                </c:pt>
                <c:pt idx="39086">
                  <c:v>-4.7540499999999999E-2</c:v>
                </c:pt>
                <c:pt idx="39087">
                  <c:v>-4.7699900000000003E-2</c:v>
                </c:pt>
                <c:pt idx="39088">
                  <c:v>-4.7852800000000001E-2</c:v>
                </c:pt>
                <c:pt idx="39089">
                  <c:v>-4.7998699999999998E-2</c:v>
                </c:pt>
                <c:pt idx="39090">
                  <c:v>-4.8137300000000001E-2</c:v>
                </c:pt>
                <c:pt idx="39091">
                  <c:v>-4.8268199999999997E-2</c:v>
                </c:pt>
                <c:pt idx="39092">
                  <c:v>-4.8390700000000002E-2</c:v>
                </c:pt>
                <c:pt idx="39093">
                  <c:v>-4.8504400000000003E-2</c:v>
                </c:pt>
                <c:pt idx="39094">
                  <c:v>-4.8608600000000002E-2</c:v>
                </c:pt>
                <c:pt idx="39095">
                  <c:v>-4.8702599999999999E-2</c:v>
                </c:pt>
                <c:pt idx="39096">
                  <c:v>-4.87859E-2</c:v>
                </c:pt>
                <c:pt idx="39097">
                  <c:v>-4.8857499999999998E-2</c:v>
                </c:pt>
                <c:pt idx="39098">
                  <c:v>-4.8916899999999999E-2</c:v>
                </c:pt>
                <c:pt idx="39099">
                  <c:v>-4.8963100000000002E-2</c:v>
                </c:pt>
                <c:pt idx="39100">
                  <c:v>-4.8995299999999999E-2</c:v>
                </c:pt>
                <c:pt idx="39101">
                  <c:v>-4.9012600000000003E-2</c:v>
                </c:pt>
                <c:pt idx="39102">
                  <c:v>-4.9014099999999998E-2</c:v>
                </c:pt>
                <c:pt idx="39103">
                  <c:v>-4.8998899999999998E-2</c:v>
                </c:pt>
                <c:pt idx="39104">
                  <c:v>-4.8966000000000003E-2</c:v>
                </c:pt>
                <c:pt idx="39105">
                  <c:v>-4.8914399999999997E-2</c:v>
                </c:pt>
                <c:pt idx="39106">
                  <c:v>-4.88431E-2</c:v>
                </c:pt>
                <c:pt idx="39107">
                  <c:v>-4.8751099999999999E-2</c:v>
                </c:pt>
                <c:pt idx="39108">
                  <c:v>-4.8637199999999998E-2</c:v>
                </c:pt>
                <c:pt idx="39109">
                  <c:v>-4.8500599999999998E-2</c:v>
                </c:pt>
                <c:pt idx="39110">
                  <c:v>-4.8340000000000001E-2</c:v>
                </c:pt>
                <c:pt idx="39111">
                  <c:v>-4.8154500000000003E-2</c:v>
                </c:pt>
                <c:pt idx="39112">
                  <c:v>-4.7942899999999997E-2</c:v>
                </c:pt>
                <c:pt idx="39113">
                  <c:v>-4.7704299999999998E-2</c:v>
                </c:pt>
                <c:pt idx="39114">
                  <c:v>-4.7437399999999998E-2</c:v>
                </c:pt>
                <c:pt idx="39115">
                  <c:v>-4.7141200000000001E-2</c:v>
                </c:pt>
                <c:pt idx="39116">
                  <c:v>-4.6814799999999997E-2</c:v>
                </c:pt>
                <c:pt idx="39117">
                  <c:v>-4.6456999999999998E-2</c:v>
                </c:pt>
                <c:pt idx="39118">
                  <c:v>-4.6066900000000001E-2</c:v>
                </c:pt>
                <c:pt idx="39119">
                  <c:v>-4.5643299999999998E-2</c:v>
                </c:pt>
                <c:pt idx="39120">
                  <c:v>-4.5185400000000001E-2</c:v>
                </c:pt>
                <c:pt idx="39121">
                  <c:v>-4.4692200000000001E-2</c:v>
                </c:pt>
                <c:pt idx="39122">
                  <c:v>-4.4162800000000002E-2</c:v>
                </c:pt>
                <c:pt idx="39123">
                  <c:v>-4.3596200000000002E-2</c:v>
                </c:pt>
                <c:pt idx="39124">
                  <c:v>-4.2991599999999998E-2</c:v>
                </c:pt>
                <c:pt idx="39125">
                  <c:v>-4.2348200000000003E-2</c:v>
                </c:pt>
                <c:pt idx="39126">
                  <c:v>-4.1665199999999999E-2</c:v>
                </c:pt>
                <c:pt idx="39127">
                  <c:v>-4.0941900000000003E-2</c:v>
                </c:pt>
                <c:pt idx="39128">
                  <c:v>-4.0177600000000001E-2</c:v>
                </c:pt>
                <c:pt idx="39129">
                  <c:v>-3.9371700000000003E-2</c:v>
                </c:pt>
                <c:pt idx="39130">
                  <c:v>-3.8523500000000002E-2</c:v>
                </c:pt>
                <c:pt idx="39131">
                  <c:v>-3.7632600000000002E-2</c:v>
                </c:pt>
                <c:pt idx="39132">
                  <c:v>-3.6698599999999998E-2</c:v>
                </c:pt>
                <c:pt idx="39133">
                  <c:v>-3.57209E-2</c:v>
                </c:pt>
                <c:pt idx="39134">
                  <c:v>-3.4699300000000002E-2</c:v>
                </c:pt>
                <c:pt idx="39135">
                  <c:v>-3.3633499999999997E-2</c:v>
                </c:pt>
                <c:pt idx="39136">
                  <c:v>-3.2523200000000002E-2</c:v>
                </c:pt>
                <c:pt idx="39137">
                  <c:v>-3.1368500000000001E-2</c:v>
                </c:pt>
                <c:pt idx="39138">
                  <c:v>-3.01692E-2</c:v>
                </c:pt>
                <c:pt idx="39139">
                  <c:v>-2.8925300000000001E-2</c:v>
                </c:pt>
                <c:pt idx="39140">
                  <c:v>-2.7636899999999999E-2</c:v>
                </c:pt>
                <c:pt idx="39141">
                  <c:v>-2.63042E-2</c:v>
                </c:pt>
                <c:pt idx="39142">
                  <c:v>-2.4927499999999998E-2</c:v>
                </c:pt>
                <c:pt idx="39143">
                  <c:v>-2.35071E-2</c:v>
                </c:pt>
                <c:pt idx="39144">
                  <c:v>-2.2043400000000001E-2</c:v>
                </c:pt>
                <c:pt idx="39145">
                  <c:v>-2.05369E-2</c:v>
                </c:pt>
                <c:pt idx="39146">
                  <c:v>-1.8988100000000001E-2</c:v>
                </c:pt>
                <c:pt idx="39147">
                  <c:v>-1.7397900000000001E-2</c:v>
                </c:pt>
                <c:pt idx="39148">
                  <c:v>-1.57669E-2</c:v>
                </c:pt>
                <c:pt idx="39149">
                  <c:v>-1.40959E-2</c:v>
                </c:pt>
                <c:pt idx="39150">
                  <c:v>-1.23859E-2</c:v>
                </c:pt>
                <c:pt idx="39151">
                  <c:v>-1.06379E-2</c:v>
                </c:pt>
                <c:pt idx="39152" formatCode="0.00E+00">
                  <c:v>-8.8530699999999993E-3</c:v>
                </c:pt>
                <c:pt idx="39153" formatCode="0.00E+00">
                  <c:v>-7.0324799999999998E-3</c:v>
                </c:pt>
                <c:pt idx="39154" formatCode="0.00E+00">
                  <c:v>-5.1774500000000001E-3</c:v>
                </c:pt>
                <c:pt idx="39155" formatCode="0.00E+00">
                  <c:v>-3.28934E-3</c:v>
                </c:pt>
                <c:pt idx="39156" formatCode="0.00E+00">
                  <c:v>-1.3695700000000001E-3</c:v>
                </c:pt>
                <c:pt idx="39157" formatCode="0.00E+00">
                  <c:v>5.8032799999999996E-4</c:v>
                </c:pt>
                <c:pt idx="39158" formatCode="0.00E+00">
                  <c:v>2.5587499999999998E-3</c:v>
                </c:pt>
                <c:pt idx="39159" formatCode="0.00E+00">
                  <c:v>4.5640200000000002E-3</c:v>
                </c:pt>
                <c:pt idx="39160" formatCode="0.00E+00">
                  <c:v>6.5943800000000004E-3</c:v>
                </c:pt>
                <c:pt idx="39161" formatCode="0.00E+00">
                  <c:v>8.6479799999999996E-3</c:v>
                </c:pt>
                <c:pt idx="39162">
                  <c:v>1.07229E-2</c:v>
                </c:pt>
                <c:pt idx="39163">
                  <c:v>1.2817200000000001E-2</c:v>
                </c:pt>
                <c:pt idx="39164">
                  <c:v>1.4928800000000001E-2</c:v>
                </c:pt>
                <c:pt idx="39165">
                  <c:v>1.7055500000000001E-2</c:v>
                </c:pt>
                <c:pt idx="39166">
                  <c:v>1.9195299999999998E-2</c:v>
                </c:pt>
                <c:pt idx="39167">
                  <c:v>2.1345699999999999E-2</c:v>
                </c:pt>
                <c:pt idx="39168">
                  <c:v>2.35046E-2</c:v>
                </c:pt>
                <c:pt idx="39169">
                  <c:v>2.5669500000000001E-2</c:v>
                </c:pt>
                <c:pt idx="39170">
                  <c:v>2.7838100000000001E-2</c:v>
                </c:pt>
                <c:pt idx="39171">
                  <c:v>3.0007700000000002E-2</c:v>
                </c:pt>
                <c:pt idx="39172">
                  <c:v>3.2176000000000003E-2</c:v>
                </c:pt>
                <c:pt idx="39173">
                  <c:v>3.43404E-2</c:v>
                </c:pt>
                <c:pt idx="39174">
                  <c:v>3.6498200000000001E-2</c:v>
                </c:pt>
                <c:pt idx="39175">
                  <c:v>3.8646800000000002E-2</c:v>
                </c:pt>
                <c:pt idx="39176">
                  <c:v>4.0783600000000003E-2</c:v>
                </c:pt>
                <c:pt idx="39177">
                  <c:v>4.2905699999999998E-2</c:v>
                </c:pt>
                <c:pt idx="39178">
                  <c:v>4.5010599999999998E-2</c:v>
                </c:pt>
                <c:pt idx="39179">
                  <c:v>4.7095400000000003E-2</c:v>
                </c:pt>
                <c:pt idx="39180">
                  <c:v>4.9157399999999997E-2</c:v>
                </c:pt>
                <c:pt idx="39181">
                  <c:v>5.1193799999999998E-2</c:v>
                </c:pt>
                <c:pt idx="39182">
                  <c:v>5.3201900000000003E-2</c:v>
                </c:pt>
                <c:pt idx="39183">
                  <c:v>5.5178699999999997E-2</c:v>
                </c:pt>
                <c:pt idx="39184">
                  <c:v>5.7121600000000002E-2</c:v>
                </c:pt>
                <c:pt idx="39185">
                  <c:v>5.9027799999999998E-2</c:v>
                </c:pt>
                <c:pt idx="39186">
                  <c:v>6.0894400000000001E-2</c:v>
                </c:pt>
                <c:pt idx="39187">
                  <c:v>6.2718800000000005E-2</c:v>
                </c:pt>
                <c:pt idx="39188">
                  <c:v>6.4498200000000006E-2</c:v>
                </c:pt>
                <c:pt idx="39189">
                  <c:v>6.6229899999999994E-2</c:v>
                </c:pt>
                <c:pt idx="39190">
                  <c:v>6.7911299999999994E-2</c:v>
                </c:pt>
                <c:pt idx="39191">
                  <c:v>6.9539599999999993E-2</c:v>
                </c:pt>
                <c:pt idx="39192">
                  <c:v>7.11122E-2</c:v>
                </c:pt>
                <c:pt idx="39193">
                  <c:v>7.2626700000000002E-2</c:v>
                </c:pt>
                <c:pt idx="39194">
                  <c:v>7.4080400000000005E-2</c:v>
                </c:pt>
                <c:pt idx="39195">
                  <c:v>7.5470999999999996E-2</c:v>
                </c:pt>
                <c:pt idx="39196">
                  <c:v>7.67959E-2</c:v>
                </c:pt>
                <c:pt idx="39197">
                  <c:v>7.8052999999999997E-2</c:v>
                </c:pt>
                <c:pt idx="39198">
                  <c:v>7.9239799999999999E-2</c:v>
                </c:pt>
                <c:pt idx="39199">
                  <c:v>8.0354200000000001E-2</c:v>
                </c:pt>
                <c:pt idx="39200">
                  <c:v>8.1393999999999994E-2</c:v>
                </c:pt>
                <c:pt idx="39201">
                  <c:v>8.2357200000000005E-2</c:v>
                </c:pt>
                <c:pt idx="39202">
                  <c:v>8.3241800000000005E-2</c:v>
                </c:pt>
                <c:pt idx="39203">
                  <c:v>8.4045900000000007E-2</c:v>
                </c:pt>
                <c:pt idx="39204">
                  <c:v>8.4767800000000004E-2</c:v>
                </c:pt>
                <c:pt idx="39205">
                  <c:v>8.5405700000000001E-2</c:v>
                </c:pt>
                <c:pt idx="39206">
                  <c:v>8.5958000000000007E-2</c:v>
                </c:pt>
                <c:pt idx="39207">
                  <c:v>8.6423200000000006E-2</c:v>
                </c:pt>
                <c:pt idx="39208">
                  <c:v>8.6799899999999999E-2</c:v>
                </c:pt>
                <c:pt idx="39209">
                  <c:v>8.7086899999999995E-2</c:v>
                </c:pt>
                <c:pt idx="39210">
                  <c:v>8.7282799999999994E-2</c:v>
                </c:pt>
                <c:pt idx="39211">
                  <c:v>8.7386800000000001E-2</c:v>
                </c:pt>
                <c:pt idx="39212">
                  <c:v>8.7397799999999998E-2</c:v>
                </c:pt>
                <c:pt idx="39213">
                  <c:v>8.7315000000000004E-2</c:v>
                </c:pt>
                <c:pt idx="39214">
                  <c:v>8.7137599999999996E-2</c:v>
                </c:pt>
                <c:pt idx="39215">
                  <c:v>8.6865200000000004E-2</c:v>
                </c:pt>
                <c:pt idx="39216">
                  <c:v>8.6497199999999996E-2</c:v>
                </c:pt>
                <c:pt idx="39217">
                  <c:v>8.6033299999999993E-2</c:v>
                </c:pt>
                <c:pt idx="39218">
                  <c:v>8.5473300000000002E-2</c:v>
                </c:pt>
                <c:pt idx="39219">
                  <c:v>8.4817100000000006E-2</c:v>
                </c:pt>
                <c:pt idx="39220">
                  <c:v>8.4064899999999998E-2</c:v>
                </c:pt>
                <c:pt idx="39221">
                  <c:v>8.3216700000000005E-2</c:v>
                </c:pt>
                <c:pt idx="39222">
                  <c:v>8.2272899999999996E-2</c:v>
                </c:pt>
                <c:pt idx="39223">
                  <c:v>8.1234000000000001E-2</c:v>
                </c:pt>
                <c:pt idx="39224">
                  <c:v>8.0100500000000005E-2</c:v>
                </c:pt>
                <c:pt idx="39225">
                  <c:v>7.8873200000000004E-2</c:v>
                </c:pt>
                <c:pt idx="39226">
                  <c:v>7.7552999999999997E-2</c:v>
                </c:pt>
                <c:pt idx="39227">
                  <c:v>7.6140799999999995E-2</c:v>
                </c:pt>
                <c:pt idx="39228">
                  <c:v>7.4637800000000004E-2</c:v>
                </c:pt>
                <c:pt idx="39229">
                  <c:v>7.3045200000000005E-2</c:v>
                </c:pt>
                <c:pt idx="39230">
                  <c:v>7.1364499999999997E-2</c:v>
                </c:pt>
                <c:pt idx="39231">
                  <c:v>6.9597099999999995E-2</c:v>
                </c:pt>
                <c:pt idx="39232">
                  <c:v>6.7744799999999994E-2</c:v>
                </c:pt>
                <c:pt idx="39233">
                  <c:v>6.5809300000000001E-2</c:v>
                </c:pt>
                <c:pt idx="39234">
                  <c:v>6.3792500000000002E-2</c:v>
                </c:pt>
                <c:pt idx="39235">
                  <c:v>6.1696399999999998E-2</c:v>
                </c:pt>
                <c:pt idx="39236">
                  <c:v>5.9523300000000001E-2</c:v>
                </c:pt>
                <c:pt idx="39237">
                  <c:v>5.7275300000000001E-2</c:v>
                </c:pt>
                <c:pt idx="39238">
                  <c:v>5.4954900000000001E-2</c:v>
                </c:pt>
                <c:pt idx="39239">
                  <c:v>5.2564600000000003E-2</c:v>
                </c:pt>
                <c:pt idx="39240">
                  <c:v>5.0106999999999999E-2</c:v>
                </c:pt>
                <c:pt idx="39241">
                  <c:v>4.7584899999999999E-2</c:v>
                </c:pt>
                <c:pt idx="39242">
                  <c:v>4.5000999999999999E-2</c:v>
                </c:pt>
                <c:pt idx="39243">
                  <c:v>4.2358300000000002E-2</c:v>
                </c:pt>
                <c:pt idx="39244">
                  <c:v>3.9659800000000002E-2</c:v>
                </c:pt>
                <c:pt idx="39245">
                  <c:v>3.69086E-2</c:v>
                </c:pt>
                <c:pt idx="39246">
                  <c:v>3.4107999999999999E-2</c:v>
                </c:pt>
                <c:pt idx="39247">
                  <c:v>3.1261200000000003E-2</c:v>
                </c:pt>
                <c:pt idx="39248">
                  <c:v>2.83716E-2</c:v>
                </c:pt>
                <c:pt idx="39249">
                  <c:v>2.5442699999999999E-2</c:v>
                </c:pt>
                <c:pt idx="39250">
                  <c:v>2.2478000000000001E-2</c:v>
                </c:pt>
                <c:pt idx="39251">
                  <c:v>1.9480999999999998E-2</c:v>
                </c:pt>
                <c:pt idx="39252">
                  <c:v>1.6455500000000001E-2</c:v>
                </c:pt>
                <c:pt idx="39253">
                  <c:v>1.3405E-2</c:v>
                </c:pt>
                <c:pt idx="39254">
                  <c:v>1.03334E-2</c:v>
                </c:pt>
                <c:pt idx="39255" formatCode="0.00E+00">
                  <c:v>7.2444099999999997E-3</c:v>
                </c:pt>
                <c:pt idx="39256" formatCode="0.00E+00">
                  <c:v>4.1419100000000004E-3</c:v>
                </c:pt>
                <c:pt idx="39257" formatCode="0.00E+00">
                  <c:v>1.02976E-3</c:v>
                </c:pt>
                <c:pt idx="39258" formatCode="0.00E+00">
                  <c:v>-2.0881599999999999E-3</c:v>
                </c:pt>
                <c:pt idx="39259" formatCode="0.00E+00">
                  <c:v>-5.2079099999999996E-3</c:v>
                </c:pt>
                <c:pt idx="39260" formatCode="0.00E+00">
                  <c:v>-8.3255800000000008E-3</c:v>
                </c:pt>
                <c:pt idx="39261">
                  <c:v>-1.14372E-2</c:v>
                </c:pt>
                <c:pt idx="39262">
                  <c:v>-1.45389E-2</c:v>
                </c:pt>
                <c:pt idx="39263">
                  <c:v>-1.7626599999999999E-2</c:v>
                </c:pt>
                <c:pt idx="39264">
                  <c:v>-2.06964E-2</c:v>
                </c:pt>
                <c:pt idx="39265">
                  <c:v>-2.3744399999999999E-2</c:v>
                </c:pt>
                <c:pt idx="39266">
                  <c:v>-2.6766700000000001E-2</c:v>
                </c:pt>
                <c:pt idx="39267">
                  <c:v>-2.9759500000000001E-2</c:v>
                </c:pt>
                <c:pt idx="39268">
                  <c:v>-3.2718700000000003E-2</c:v>
                </c:pt>
                <c:pt idx="39269">
                  <c:v>-3.5640699999999997E-2</c:v>
                </c:pt>
                <c:pt idx="39270">
                  <c:v>-3.8521600000000003E-2</c:v>
                </c:pt>
                <c:pt idx="39271">
                  <c:v>-4.1357699999999997E-2</c:v>
                </c:pt>
                <c:pt idx="39272">
                  <c:v>-4.4145299999999998E-2</c:v>
                </c:pt>
                <c:pt idx="39273">
                  <c:v>-4.6880900000000003E-2</c:v>
                </c:pt>
                <c:pt idx="39274">
                  <c:v>-4.9560800000000002E-2</c:v>
                </c:pt>
                <c:pt idx="39275">
                  <c:v>-5.2181600000000002E-2</c:v>
                </c:pt>
                <c:pt idx="39276">
                  <c:v>-5.4739900000000001E-2</c:v>
                </c:pt>
                <c:pt idx="39277">
                  <c:v>-5.72323E-2</c:v>
                </c:pt>
                <c:pt idx="39278">
                  <c:v>-5.9655600000000003E-2</c:v>
                </c:pt>
                <c:pt idx="39279">
                  <c:v>-6.2006699999999998E-2</c:v>
                </c:pt>
                <c:pt idx="39280">
                  <c:v>-6.4282400000000003E-2</c:v>
                </c:pt>
                <c:pt idx="39281">
                  <c:v>-6.6479899999999995E-2</c:v>
                </c:pt>
                <c:pt idx="39282">
                  <c:v>-6.8596299999999999E-2</c:v>
                </c:pt>
                <c:pt idx="39283">
                  <c:v>-7.0628800000000005E-2</c:v>
                </c:pt>
                <c:pt idx="39284">
                  <c:v>-7.2574799999999995E-2</c:v>
                </c:pt>
                <c:pt idx="39285">
                  <c:v>-7.4431899999999995E-2</c:v>
                </c:pt>
                <c:pt idx="39286">
                  <c:v>-7.6197600000000004E-2</c:v>
                </c:pt>
                <c:pt idx="39287">
                  <c:v>-7.7869599999999997E-2</c:v>
                </c:pt>
                <c:pt idx="39288">
                  <c:v>-7.94459E-2</c:v>
                </c:pt>
                <c:pt idx="39289">
                  <c:v>-8.0924499999999996E-2</c:v>
                </c:pt>
                <c:pt idx="39290">
                  <c:v>-8.2303399999999999E-2</c:v>
                </c:pt>
                <c:pt idx="39291">
                  <c:v>-8.3581000000000003E-2</c:v>
                </c:pt>
                <c:pt idx="39292">
                  <c:v>-8.47556E-2</c:v>
                </c:pt>
                <c:pt idx="39293">
                  <c:v>-8.5825899999999997E-2</c:v>
                </c:pt>
                <c:pt idx="39294">
                  <c:v>-8.6790500000000007E-2</c:v>
                </c:pt>
                <c:pt idx="39295">
                  <c:v>-8.7648400000000001E-2</c:v>
                </c:pt>
                <c:pt idx="39296">
                  <c:v>-8.8398500000000005E-2</c:v>
                </c:pt>
                <c:pt idx="39297">
                  <c:v>-8.9040099999999997E-2</c:v>
                </c:pt>
                <c:pt idx="39298">
                  <c:v>-8.9572299999999994E-2</c:v>
                </c:pt>
                <c:pt idx="39299">
                  <c:v>-8.9994400000000002E-2</c:v>
                </c:pt>
                <c:pt idx="39300">
                  <c:v>-9.0305999999999997E-2</c:v>
                </c:pt>
                <c:pt idx="39301">
                  <c:v>-9.0506699999999995E-2</c:v>
                </c:pt>
                <c:pt idx="39302">
                  <c:v>-9.0596399999999994E-2</c:v>
                </c:pt>
                <c:pt idx="39303">
                  <c:v>-9.0575500000000003E-2</c:v>
                </c:pt>
                <c:pt idx="39304">
                  <c:v>-9.0444300000000005E-2</c:v>
                </c:pt>
                <c:pt idx="39305">
                  <c:v>-9.0203500000000006E-2</c:v>
                </c:pt>
                <c:pt idx="39306">
                  <c:v>-8.9853699999999995E-2</c:v>
                </c:pt>
                <c:pt idx="39307">
                  <c:v>-8.9395799999999997E-2</c:v>
                </c:pt>
                <c:pt idx="39308">
                  <c:v>-8.8830599999999996E-2</c:v>
                </c:pt>
                <c:pt idx="39309">
                  <c:v>-8.8159500000000002E-2</c:v>
                </c:pt>
                <c:pt idx="39310">
                  <c:v>-8.73834E-2</c:v>
                </c:pt>
                <c:pt idx="39311">
                  <c:v>-8.6503999999999998E-2</c:v>
                </c:pt>
                <c:pt idx="39312">
                  <c:v>-8.5522699999999993E-2</c:v>
                </c:pt>
                <c:pt idx="39313">
                  <c:v>-8.4441199999999994E-2</c:v>
                </c:pt>
                <c:pt idx="39314">
                  <c:v>-8.3261299999999996E-2</c:v>
                </c:pt>
                <c:pt idx="39315">
                  <c:v>-8.1984899999999999E-2</c:v>
                </c:pt>
                <c:pt idx="39316">
                  <c:v>-8.0614099999999994E-2</c:v>
                </c:pt>
                <c:pt idx="39317">
                  <c:v>-7.9151100000000002E-2</c:v>
                </c:pt>
                <c:pt idx="39318">
                  <c:v>-7.7598200000000006E-2</c:v>
                </c:pt>
                <c:pt idx="39319">
                  <c:v>-7.5957800000000006E-2</c:v>
                </c:pt>
                <c:pt idx="39320">
                  <c:v>-7.4232699999999999E-2</c:v>
                </c:pt>
                <c:pt idx="39321">
                  <c:v>-7.2425299999999998E-2</c:v>
                </c:pt>
                <c:pt idx="39322">
                  <c:v>-7.0538199999999995E-2</c:v>
                </c:pt>
                <c:pt idx="39323">
                  <c:v>-6.8574200000000002E-2</c:v>
                </c:pt>
                <c:pt idx="39324">
                  <c:v>-6.6536399999999996E-2</c:v>
                </c:pt>
                <c:pt idx="39325">
                  <c:v>-6.4427799999999993E-2</c:v>
                </c:pt>
                <c:pt idx="39326">
                  <c:v>-6.2251800000000003E-2</c:v>
                </c:pt>
                <c:pt idx="39327">
                  <c:v>-6.0011599999999998E-2</c:v>
                </c:pt>
                <c:pt idx="39328">
                  <c:v>-5.7710400000000002E-2</c:v>
                </c:pt>
                <c:pt idx="39329">
                  <c:v>-5.5351499999999998E-2</c:v>
                </c:pt>
                <c:pt idx="39330">
                  <c:v>-5.2938300000000001E-2</c:v>
                </c:pt>
                <c:pt idx="39331">
                  <c:v>-5.0474199999999997E-2</c:v>
                </c:pt>
                <c:pt idx="39332">
                  <c:v>-4.7962999999999999E-2</c:v>
                </c:pt>
                <c:pt idx="39333">
                  <c:v>-4.5408700000000003E-2</c:v>
                </c:pt>
                <c:pt idx="39334">
                  <c:v>-4.28148E-2</c:v>
                </c:pt>
                <c:pt idx="39335">
                  <c:v>-4.0185199999999997E-2</c:v>
                </c:pt>
                <c:pt idx="39336">
                  <c:v>-3.7523800000000003E-2</c:v>
                </c:pt>
                <c:pt idx="39337">
                  <c:v>-3.4834400000000001E-2</c:v>
                </c:pt>
                <c:pt idx="39338">
                  <c:v>-3.2120999999999997E-2</c:v>
                </c:pt>
                <c:pt idx="39339">
                  <c:v>-2.9387699999999999E-2</c:v>
                </c:pt>
                <c:pt idx="39340">
                  <c:v>-2.6638499999999999E-2</c:v>
                </c:pt>
                <c:pt idx="39341">
                  <c:v>-2.3877300000000001E-2</c:v>
                </c:pt>
                <c:pt idx="39342">
                  <c:v>-2.1108399999999999E-2</c:v>
                </c:pt>
                <c:pt idx="39343">
                  <c:v>-1.8335899999999999E-2</c:v>
                </c:pt>
                <c:pt idx="39344">
                  <c:v>-1.5563499999999999E-2</c:v>
                </c:pt>
                <c:pt idx="39345">
                  <c:v>-1.27952E-2</c:v>
                </c:pt>
                <c:pt idx="39346">
                  <c:v>-1.00357E-2</c:v>
                </c:pt>
                <c:pt idx="39347" formatCode="0.00E+00">
                  <c:v>-7.2900200000000004E-3</c:v>
                </c:pt>
                <c:pt idx="39348" formatCode="0.00E+00">
                  <c:v>-4.56289E-3</c:v>
                </c:pt>
                <c:pt idx="39349" formatCode="0.00E+00">
                  <c:v>-1.8576199999999999E-3</c:v>
                </c:pt>
                <c:pt idx="39350" formatCode="0.00E+00">
                  <c:v>8.2291500000000002E-4</c:v>
                </c:pt>
                <c:pt idx="39351" formatCode="0.00E+00">
                  <c:v>3.4753599999999998E-3</c:v>
                </c:pt>
                <c:pt idx="39352" formatCode="0.00E+00">
                  <c:v>6.0958999999999996E-3</c:v>
                </c:pt>
                <c:pt idx="39353" formatCode="0.00E+00">
                  <c:v>8.6807700000000008E-3</c:v>
                </c:pt>
                <c:pt idx="39354">
                  <c:v>1.1226399999999999E-2</c:v>
                </c:pt>
                <c:pt idx="39355">
                  <c:v>1.3729399999999999E-2</c:v>
                </c:pt>
                <c:pt idx="39356">
                  <c:v>1.6186099999999998E-2</c:v>
                </c:pt>
                <c:pt idx="39357">
                  <c:v>1.8592999999999998E-2</c:v>
                </c:pt>
                <c:pt idx="39358">
                  <c:v>2.0946800000000002E-2</c:v>
                </c:pt>
                <c:pt idx="39359">
                  <c:v>2.3244000000000001E-2</c:v>
                </c:pt>
                <c:pt idx="39360">
                  <c:v>2.54811E-2</c:v>
                </c:pt>
                <c:pt idx="39361">
                  <c:v>2.7654700000000001E-2</c:v>
                </c:pt>
                <c:pt idx="39362">
                  <c:v>2.9761200000000002E-2</c:v>
                </c:pt>
                <c:pt idx="39363">
                  <c:v>3.1797400000000003E-2</c:v>
                </c:pt>
                <c:pt idx="39364">
                  <c:v>3.3760100000000001E-2</c:v>
                </c:pt>
                <c:pt idx="39365">
                  <c:v>3.5646299999999999E-2</c:v>
                </c:pt>
                <c:pt idx="39366">
                  <c:v>3.7452899999999997E-2</c:v>
                </c:pt>
                <c:pt idx="39367">
                  <c:v>3.9177400000000001E-2</c:v>
                </c:pt>
                <c:pt idx="39368">
                  <c:v>4.0817600000000002E-2</c:v>
                </c:pt>
                <c:pt idx="39369">
                  <c:v>4.2371800000000001E-2</c:v>
                </c:pt>
                <c:pt idx="39370">
                  <c:v>4.3838299999999997E-2</c:v>
                </c:pt>
                <c:pt idx="39371">
                  <c:v>4.5214600000000001E-2</c:v>
                </c:pt>
                <c:pt idx="39372">
                  <c:v>4.6497700000000003E-2</c:v>
                </c:pt>
                <c:pt idx="39373">
                  <c:v>4.7685199999999997E-2</c:v>
                </c:pt>
                <c:pt idx="39374">
                  <c:v>4.8774900000000003E-2</c:v>
                </c:pt>
                <c:pt idx="39375">
                  <c:v>4.9765200000000002E-2</c:v>
                </c:pt>
                <c:pt idx="39376">
                  <c:v>5.0654900000000003E-2</c:v>
                </c:pt>
                <c:pt idx="39377">
                  <c:v>5.1443500000000003E-2</c:v>
                </c:pt>
                <c:pt idx="39378">
                  <c:v>5.2131299999999998E-2</c:v>
                </c:pt>
                <c:pt idx="39379">
                  <c:v>5.27182E-2</c:v>
                </c:pt>
                <c:pt idx="39380">
                  <c:v>5.3203800000000002E-2</c:v>
                </c:pt>
                <c:pt idx="39381">
                  <c:v>5.3586700000000001E-2</c:v>
                </c:pt>
                <c:pt idx="39382">
                  <c:v>5.3866400000000002E-2</c:v>
                </c:pt>
                <c:pt idx="39383">
                  <c:v>5.4043300000000002E-2</c:v>
                </c:pt>
                <c:pt idx="39384">
                  <c:v>5.4117899999999997E-2</c:v>
                </c:pt>
                <c:pt idx="39385">
                  <c:v>5.4090399999999997E-2</c:v>
                </c:pt>
                <c:pt idx="39386">
                  <c:v>5.39614E-2</c:v>
                </c:pt>
                <c:pt idx="39387">
                  <c:v>5.3732099999999998E-2</c:v>
                </c:pt>
                <c:pt idx="39388">
                  <c:v>5.3404399999999998E-2</c:v>
                </c:pt>
                <c:pt idx="39389">
                  <c:v>5.2979900000000003E-2</c:v>
                </c:pt>
                <c:pt idx="39390">
                  <c:v>5.24593E-2</c:v>
                </c:pt>
                <c:pt idx="39391">
                  <c:v>5.1843199999999999E-2</c:v>
                </c:pt>
                <c:pt idx="39392">
                  <c:v>5.1132700000000003E-2</c:v>
                </c:pt>
                <c:pt idx="39393">
                  <c:v>5.0329199999999998E-2</c:v>
                </c:pt>
                <c:pt idx="39394">
                  <c:v>4.94343E-2</c:v>
                </c:pt>
                <c:pt idx="39395">
                  <c:v>4.84495E-2</c:v>
                </c:pt>
                <c:pt idx="39396">
                  <c:v>4.73757E-2</c:v>
                </c:pt>
                <c:pt idx="39397">
                  <c:v>4.6213999999999998E-2</c:v>
                </c:pt>
                <c:pt idx="39398">
                  <c:v>4.4966399999999997E-2</c:v>
                </c:pt>
                <c:pt idx="39399">
                  <c:v>4.3635399999999998E-2</c:v>
                </c:pt>
                <c:pt idx="39400">
                  <c:v>4.2223499999999997E-2</c:v>
                </c:pt>
                <c:pt idx="39401">
                  <c:v>4.07333E-2</c:v>
                </c:pt>
                <c:pt idx="39402">
                  <c:v>3.9166899999999998E-2</c:v>
                </c:pt>
                <c:pt idx="39403">
                  <c:v>3.7526499999999997E-2</c:v>
                </c:pt>
                <c:pt idx="39404">
                  <c:v>3.5814899999999997E-2</c:v>
                </c:pt>
                <c:pt idx="39405">
                  <c:v>3.4035200000000002E-2</c:v>
                </c:pt>
                <c:pt idx="39406">
                  <c:v>3.2190000000000003E-2</c:v>
                </c:pt>
                <c:pt idx="39407">
                  <c:v>3.0281300000000001E-2</c:v>
                </c:pt>
                <c:pt idx="39408">
                  <c:v>2.8311599999999999E-2</c:v>
                </c:pt>
                <c:pt idx="39409">
                  <c:v>2.62832E-2</c:v>
                </c:pt>
                <c:pt idx="39410">
                  <c:v>2.4198399999999998E-2</c:v>
                </c:pt>
                <c:pt idx="39411">
                  <c:v>2.2060199999999999E-2</c:v>
                </c:pt>
                <c:pt idx="39412">
                  <c:v>1.98722E-2</c:v>
                </c:pt>
                <c:pt idx="39413">
                  <c:v>1.7638399999999999E-2</c:v>
                </c:pt>
                <c:pt idx="39414">
                  <c:v>1.5362300000000001E-2</c:v>
                </c:pt>
                <c:pt idx="39415">
                  <c:v>1.30467E-2</c:v>
                </c:pt>
                <c:pt idx="39416">
                  <c:v>1.06956E-2</c:v>
                </c:pt>
                <c:pt idx="39417" formatCode="0.00E+00">
                  <c:v>8.3139000000000008E-3</c:v>
                </c:pt>
                <c:pt idx="39418" formatCode="0.00E+00">
                  <c:v>5.90611E-3</c:v>
                </c:pt>
                <c:pt idx="39419" formatCode="0.00E+00">
                  <c:v>3.47599E-3</c:v>
                </c:pt>
                <c:pt idx="39420" formatCode="0.00E+00">
                  <c:v>1.0268199999999999E-3</c:v>
                </c:pt>
                <c:pt idx="39421" formatCode="0.00E+00">
                  <c:v>-1.4377599999999999E-3</c:v>
                </c:pt>
                <c:pt idx="39422" formatCode="0.00E+00">
                  <c:v>-3.9136700000000002E-3</c:v>
                </c:pt>
                <c:pt idx="39423" formatCode="0.00E+00">
                  <c:v>-6.3969300000000003E-3</c:v>
                </c:pt>
                <c:pt idx="39424" formatCode="0.00E+00">
                  <c:v>-8.8838900000000002E-3</c:v>
                </c:pt>
                <c:pt idx="39425">
                  <c:v>-1.1370699999999999E-2</c:v>
                </c:pt>
                <c:pt idx="39426">
                  <c:v>-1.3853000000000001E-2</c:v>
                </c:pt>
                <c:pt idx="39427">
                  <c:v>-1.63261E-2</c:v>
                </c:pt>
                <c:pt idx="39428">
                  <c:v>-1.8785799999999998E-2</c:v>
                </c:pt>
                <c:pt idx="39429">
                  <c:v>-2.12287E-2</c:v>
                </c:pt>
                <c:pt idx="39430">
                  <c:v>-2.36507E-2</c:v>
                </c:pt>
                <c:pt idx="39431">
                  <c:v>-2.60466E-2</c:v>
                </c:pt>
                <c:pt idx="39432">
                  <c:v>-2.8411200000000001E-2</c:v>
                </c:pt>
                <c:pt idx="39433">
                  <c:v>-3.0741399999999999E-2</c:v>
                </c:pt>
                <c:pt idx="39434">
                  <c:v>-3.3036000000000003E-2</c:v>
                </c:pt>
                <c:pt idx="39435">
                  <c:v>-3.52938E-2</c:v>
                </c:pt>
                <c:pt idx="39436">
                  <c:v>-3.7510700000000001E-2</c:v>
                </c:pt>
                <c:pt idx="39437">
                  <c:v>-3.9680800000000002E-2</c:v>
                </c:pt>
                <c:pt idx="39438">
                  <c:v>-4.1799900000000001E-2</c:v>
                </c:pt>
                <c:pt idx="39439">
                  <c:v>-4.3865500000000002E-2</c:v>
                </c:pt>
                <c:pt idx="39440">
                  <c:v>-4.5875300000000001E-2</c:v>
                </c:pt>
                <c:pt idx="39441">
                  <c:v>-4.7825600000000003E-2</c:v>
                </c:pt>
                <c:pt idx="39442">
                  <c:v>-4.9712800000000001E-2</c:v>
                </c:pt>
                <c:pt idx="39443">
                  <c:v>-5.1533700000000002E-2</c:v>
                </c:pt>
                <c:pt idx="39444">
                  <c:v>-5.3285800000000001E-2</c:v>
                </c:pt>
                <c:pt idx="39445">
                  <c:v>-5.49655E-2</c:v>
                </c:pt>
                <c:pt idx="39446">
                  <c:v>-5.6569899999999999E-2</c:v>
                </c:pt>
                <c:pt idx="39447">
                  <c:v>-5.8097700000000002E-2</c:v>
                </c:pt>
                <c:pt idx="39448">
                  <c:v>-5.9549199999999997E-2</c:v>
                </c:pt>
                <c:pt idx="39449">
                  <c:v>-6.0923499999999998E-2</c:v>
                </c:pt>
                <c:pt idx="39450">
                  <c:v>-6.2217700000000001E-2</c:v>
                </c:pt>
                <c:pt idx="39451">
                  <c:v>-6.3429200000000005E-2</c:v>
                </c:pt>
                <c:pt idx="39452">
                  <c:v>-6.4556799999999998E-2</c:v>
                </c:pt>
                <c:pt idx="39453">
                  <c:v>-6.5599699999999997E-2</c:v>
                </c:pt>
                <c:pt idx="39454">
                  <c:v>-6.6557500000000006E-2</c:v>
                </c:pt>
                <c:pt idx="39455">
                  <c:v>-6.7429299999999998E-2</c:v>
                </c:pt>
                <c:pt idx="39456">
                  <c:v>-6.8213099999999999E-2</c:v>
                </c:pt>
                <c:pt idx="39457">
                  <c:v>-6.8906899999999993E-2</c:v>
                </c:pt>
                <c:pt idx="39458">
                  <c:v>-6.9510500000000003E-2</c:v>
                </c:pt>
                <c:pt idx="39459">
                  <c:v>-7.0025799999999999E-2</c:v>
                </c:pt>
                <c:pt idx="39460">
                  <c:v>-7.0455100000000007E-2</c:v>
                </c:pt>
                <c:pt idx="39461">
                  <c:v>-7.0798899999999998E-2</c:v>
                </c:pt>
                <c:pt idx="39462">
                  <c:v>-7.1057300000000004E-2</c:v>
                </c:pt>
                <c:pt idx="39463">
                  <c:v>-7.1230699999999994E-2</c:v>
                </c:pt>
                <c:pt idx="39464">
                  <c:v>-7.1319599999999997E-2</c:v>
                </c:pt>
                <c:pt idx="39465">
                  <c:v>-7.1323600000000001E-2</c:v>
                </c:pt>
                <c:pt idx="39466">
                  <c:v>-7.1241899999999997E-2</c:v>
                </c:pt>
                <c:pt idx="39467">
                  <c:v>-7.1075100000000002E-2</c:v>
                </c:pt>
                <c:pt idx="39468">
                  <c:v>-7.0826500000000001E-2</c:v>
                </c:pt>
                <c:pt idx="39469">
                  <c:v>-7.0499800000000001E-2</c:v>
                </c:pt>
                <c:pt idx="39470">
                  <c:v>-7.0096599999999995E-2</c:v>
                </c:pt>
                <c:pt idx="39471">
                  <c:v>-6.9617700000000005E-2</c:v>
                </c:pt>
                <c:pt idx="39472">
                  <c:v>-6.9065000000000001E-2</c:v>
                </c:pt>
                <c:pt idx="39473">
                  <c:v>-6.8441500000000002E-2</c:v>
                </c:pt>
                <c:pt idx="39474">
                  <c:v>-6.7749100000000007E-2</c:v>
                </c:pt>
                <c:pt idx="39475">
                  <c:v>-6.6988400000000003E-2</c:v>
                </c:pt>
                <c:pt idx="39476">
                  <c:v>-6.6161300000000006E-2</c:v>
                </c:pt>
                <c:pt idx="39477">
                  <c:v>-6.5271800000000005E-2</c:v>
                </c:pt>
                <c:pt idx="39478">
                  <c:v>-6.4325499999999994E-2</c:v>
                </c:pt>
                <c:pt idx="39479">
                  <c:v>-6.3326599999999997E-2</c:v>
                </c:pt>
                <c:pt idx="39480">
                  <c:v>-6.2277899999999997E-2</c:v>
                </c:pt>
                <c:pt idx="39481">
                  <c:v>-6.1182100000000003E-2</c:v>
                </c:pt>
                <c:pt idx="39482">
                  <c:v>-6.0042699999999997E-2</c:v>
                </c:pt>
                <c:pt idx="39483">
                  <c:v>-5.8865099999999997E-2</c:v>
                </c:pt>
                <c:pt idx="39484">
                  <c:v>-5.7655900000000003E-2</c:v>
                </c:pt>
                <c:pt idx="39485">
                  <c:v>-5.6419499999999997E-2</c:v>
                </c:pt>
                <c:pt idx="39486">
                  <c:v>-5.5157699999999997E-2</c:v>
                </c:pt>
                <c:pt idx="39487">
                  <c:v>-5.3872499999999997E-2</c:v>
                </c:pt>
                <c:pt idx="39488">
                  <c:v>-5.2568499999999997E-2</c:v>
                </c:pt>
                <c:pt idx="39489">
                  <c:v>-5.1251100000000001E-2</c:v>
                </c:pt>
                <c:pt idx="39490">
                  <c:v>-4.9925999999999998E-2</c:v>
                </c:pt>
                <c:pt idx="39491">
                  <c:v>-4.8598099999999998E-2</c:v>
                </c:pt>
                <c:pt idx="39492">
                  <c:v>-4.7271000000000001E-2</c:v>
                </c:pt>
                <c:pt idx="39493">
                  <c:v>-4.5948999999999997E-2</c:v>
                </c:pt>
                <c:pt idx="39494">
                  <c:v>-4.4635800000000003E-2</c:v>
                </c:pt>
                <c:pt idx="39495">
                  <c:v>-4.3334499999999998E-2</c:v>
                </c:pt>
                <c:pt idx="39496">
                  <c:v>-4.20501E-2</c:v>
                </c:pt>
                <c:pt idx="39497">
                  <c:v>-4.0789800000000001E-2</c:v>
                </c:pt>
                <c:pt idx="39498">
                  <c:v>-3.9559799999999999E-2</c:v>
                </c:pt>
                <c:pt idx="39499">
                  <c:v>-3.8363500000000002E-2</c:v>
                </c:pt>
                <c:pt idx="39500">
                  <c:v>-3.7203699999999999E-2</c:v>
                </c:pt>
                <c:pt idx="39501">
                  <c:v>-3.6084999999999999E-2</c:v>
                </c:pt>
                <c:pt idx="39502">
                  <c:v>-3.5012399999999999E-2</c:v>
                </c:pt>
                <c:pt idx="39503">
                  <c:v>-3.3989199999999997E-2</c:v>
                </c:pt>
                <c:pt idx="39504">
                  <c:v>-3.30166E-2</c:v>
                </c:pt>
                <c:pt idx="39505">
                  <c:v>-3.2096100000000002E-2</c:v>
                </c:pt>
                <c:pt idx="39506">
                  <c:v>-3.1231499999999999E-2</c:v>
                </c:pt>
                <c:pt idx="39507">
                  <c:v>-3.0426999999999999E-2</c:v>
                </c:pt>
                <c:pt idx="39508">
                  <c:v>-2.96872E-2</c:v>
                </c:pt>
                <c:pt idx="39509">
                  <c:v>-2.9016699999999999E-2</c:v>
                </c:pt>
                <c:pt idx="39510">
                  <c:v>-2.8420399999999998E-2</c:v>
                </c:pt>
                <c:pt idx="39511">
                  <c:v>-2.7902900000000001E-2</c:v>
                </c:pt>
                <c:pt idx="39512">
                  <c:v>-2.7467700000000001E-2</c:v>
                </c:pt>
                <c:pt idx="39513">
                  <c:v>-2.71168E-2</c:v>
                </c:pt>
                <c:pt idx="39514">
                  <c:v>-2.68504E-2</c:v>
                </c:pt>
                <c:pt idx="39515">
                  <c:v>-2.6669600000000002E-2</c:v>
                </c:pt>
                <c:pt idx="39516">
                  <c:v>-2.6576700000000002E-2</c:v>
                </c:pt>
                <c:pt idx="39517">
                  <c:v>-2.65735E-2</c:v>
                </c:pt>
                <c:pt idx="39518">
                  <c:v>-2.6659100000000002E-2</c:v>
                </c:pt>
                <c:pt idx="39519">
                  <c:v>-2.68323E-2</c:v>
                </c:pt>
                <c:pt idx="39520">
                  <c:v>-2.7094400000000001E-2</c:v>
                </c:pt>
                <c:pt idx="39521">
                  <c:v>-2.7449999999999999E-2</c:v>
                </c:pt>
                <c:pt idx="39522">
                  <c:v>-2.7904600000000002E-2</c:v>
                </c:pt>
                <c:pt idx="39523">
                  <c:v>-2.8460900000000001E-2</c:v>
                </c:pt>
                <c:pt idx="39524">
                  <c:v>-2.9118999999999999E-2</c:v>
                </c:pt>
                <c:pt idx="39525">
                  <c:v>-2.9878999999999999E-2</c:v>
                </c:pt>
                <c:pt idx="39526">
                  <c:v>-3.07423E-2</c:v>
                </c:pt>
                <c:pt idx="39527">
                  <c:v>-3.1710099999999998E-2</c:v>
                </c:pt>
                <c:pt idx="39528">
                  <c:v>-3.2782499999999999E-2</c:v>
                </c:pt>
                <c:pt idx="39529">
                  <c:v>-3.3958799999999997E-2</c:v>
                </c:pt>
                <c:pt idx="39530">
                  <c:v>-3.5238800000000001E-2</c:v>
                </c:pt>
                <c:pt idx="39531">
                  <c:v>-3.6623099999999999E-2</c:v>
                </c:pt>
                <c:pt idx="39532">
                  <c:v>-3.8111199999999998E-2</c:v>
                </c:pt>
                <c:pt idx="39533">
                  <c:v>-3.9700300000000001E-2</c:v>
                </c:pt>
                <c:pt idx="39534">
                  <c:v>-4.1389000000000002E-2</c:v>
                </c:pt>
                <c:pt idx="39535">
                  <c:v>-4.31799E-2</c:v>
                </c:pt>
                <c:pt idx="39536">
                  <c:v>-4.5075200000000003E-2</c:v>
                </c:pt>
                <c:pt idx="39537">
                  <c:v>-4.70731E-2</c:v>
                </c:pt>
                <c:pt idx="39538">
                  <c:v>-4.9169400000000002E-2</c:v>
                </c:pt>
                <c:pt idx="39539">
                  <c:v>-5.1360599999999999E-2</c:v>
                </c:pt>
                <c:pt idx="39540">
                  <c:v>-5.36453E-2</c:v>
                </c:pt>
                <c:pt idx="39541">
                  <c:v>-5.6022799999999998E-2</c:v>
                </c:pt>
                <c:pt idx="39542">
                  <c:v>-5.8491599999999998E-2</c:v>
                </c:pt>
                <c:pt idx="39543">
                  <c:v>-6.1047799999999999E-2</c:v>
                </c:pt>
                <c:pt idx="39544">
                  <c:v>-6.36853E-2</c:v>
                </c:pt>
                <c:pt idx="39545">
                  <c:v>-6.6399200000000005E-2</c:v>
                </c:pt>
                <c:pt idx="39546">
                  <c:v>-6.9186700000000004E-2</c:v>
                </c:pt>
                <c:pt idx="39547">
                  <c:v>-7.2045100000000001E-2</c:v>
                </c:pt>
                <c:pt idx="39548">
                  <c:v>-7.4968499999999993E-2</c:v>
                </c:pt>
                <c:pt idx="39549">
                  <c:v>-7.7951199999999998E-2</c:v>
                </c:pt>
                <c:pt idx="39550">
                  <c:v>-8.0989699999999998E-2</c:v>
                </c:pt>
                <c:pt idx="39551">
                  <c:v>-8.4081199999999995E-2</c:v>
                </c:pt>
                <c:pt idx="39552">
                  <c:v>-8.7222800000000003E-2</c:v>
                </c:pt>
                <c:pt idx="39553">
                  <c:v>-9.0409199999999995E-2</c:v>
                </c:pt>
                <c:pt idx="39554">
                  <c:v>-9.3634999999999996E-2</c:v>
                </c:pt>
                <c:pt idx="39555">
                  <c:v>-9.6896399999999994E-2</c:v>
                </c:pt>
                <c:pt idx="39556">
                  <c:v>-0.100192</c:v>
                </c:pt>
                <c:pt idx="39557">
                  <c:v>-0.10352</c:v>
                </c:pt>
                <c:pt idx="39558">
                  <c:v>-0.106874</c:v>
                </c:pt>
                <c:pt idx="39559">
                  <c:v>-0.110249</c:v>
                </c:pt>
                <c:pt idx="39560">
                  <c:v>-0.11364100000000001</c:v>
                </c:pt>
                <c:pt idx="39561">
                  <c:v>-0.117044</c:v>
                </c:pt>
                <c:pt idx="39562">
                  <c:v>-0.120453</c:v>
                </c:pt>
                <c:pt idx="39563">
                  <c:v>-0.123865</c:v>
                </c:pt>
                <c:pt idx="39564">
                  <c:v>-0.127276</c:v>
                </c:pt>
                <c:pt idx="39565">
                  <c:v>-0.130685</c:v>
                </c:pt>
                <c:pt idx="39566">
                  <c:v>-0.13408500000000001</c:v>
                </c:pt>
                <c:pt idx="39567">
                  <c:v>-0.13746900000000001</c:v>
                </c:pt>
                <c:pt idx="39568">
                  <c:v>-0.14082800000000001</c:v>
                </c:pt>
                <c:pt idx="39569">
                  <c:v>-0.14415500000000001</c:v>
                </c:pt>
                <c:pt idx="39570">
                  <c:v>-0.14744399999999999</c:v>
                </c:pt>
                <c:pt idx="39571">
                  <c:v>-0.15069199999999999</c:v>
                </c:pt>
                <c:pt idx="39572">
                  <c:v>-0.153894</c:v>
                </c:pt>
                <c:pt idx="39573">
                  <c:v>-0.15704499999999999</c:v>
                </c:pt>
                <c:pt idx="39574">
                  <c:v>-0.160136</c:v>
                </c:pt>
                <c:pt idx="39575">
                  <c:v>-0.163164</c:v>
                </c:pt>
                <c:pt idx="39576">
                  <c:v>-0.166126</c:v>
                </c:pt>
                <c:pt idx="39577">
                  <c:v>-0.169017</c:v>
                </c:pt>
                <c:pt idx="39578">
                  <c:v>-0.17183499999999999</c:v>
                </c:pt>
                <c:pt idx="39579">
                  <c:v>-0.17457300000000001</c:v>
                </c:pt>
                <c:pt idx="39580">
                  <c:v>-0.177228</c:v>
                </c:pt>
                <c:pt idx="39581">
                  <c:v>-0.17979600000000001</c:v>
                </c:pt>
                <c:pt idx="39582">
                  <c:v>-0.18226999999999999</c:v>
                </c:pt>
                <c:pt idx="39583">
                  <c:v>-0.184646</c:v>
                </c:pt>
                <c:pt idx="39584">
                  <c:v>-0.18692600000000001</c:v>
                </c:pt>
                <c:pt idx="39585">
                  <c:v>-0.189112</c:v>
                </c:pt>
                <c:pt idx="39586">
                  <c:v>-0.19120599999999999</c:v>
                </c:pt>
                <c:pt idx="39587">
                  <c:v>-0.19320399999999999</c:v>
                </c:pt>
                <c:pt idx="39588">
                  <c:v>-0.195106</c:v>
                </c:pt>
                <c:pt idx="39589">
                  <c:v>-0.196913</c:v>
                </c:pt>
                <c:pt idx="39590">
                  <c:v>-0.19862299999999999</c:v>
                </c:pt>
                <c:pt idx="39591">
                  <c:v>-0.200234</c:v>
                </c:pt>
                <c:pt idx="39592">
                  <c:v>-0.201742</c:v>
                </c:pt>
                <c:pt idx="39593">
                  <c:v>-0.20314299999999999</c:v>
                </c:pt>
                <c:pt idx="39594">
                  <c:v>-0.20443800000000001</c:v>
                </c:pt>
                <c:pt idx="39595">
                  <c:v>-0.205625</c:v>
                </c:pt>
                <c:pt idx="39596">
                  <c:v>-0.206707</c:v>
                </c:pt>
                <c:pt idx="39597">
                  <c:v>-0.20769000000000001</c:v>
                </c:pt>
                <c:pt idx="39598">
                  <c:v>-0.20857400000000001</c:v>
                </c:pt>
                <c:pt idx="39599">
                  <c:v>-0.20936099999999999</c:v>
                </c:pt>
                <c:pt idx="39600">
                  <c:v>-0.21005199999999999</c:v>
                </c:pt>
                <c:pt idx="39601">
                  <c:v>-0.210645</c:v>
                </c:pt>
                <c:pt idx="39602">
                  <c:v>-0.21113699999999999</c:v>
                </c:pt>
                <c:pt idx="39603">
                  <c:v>-0.21152899999999999</c:v>
                </c:pt>
                <c:pt idx="39604">
                  <c:v>-0.21182300000000001</c:v>
                </c:pt>
                <c:pt idx="39605">
                  <c:v>-0.21201999999999999</c:v>
                </c:pt>
                <c:pt idx="39606">
                  <c:v>-0.21212</c:v>
                </c:pt>
                <c:pt idx="39607">
                  <c:v>-0.21212500000000001</c:v>
                </c:pt>
                <c:pt idx="39608">
                  <c:v>-0.212038</c:v>
                </c:pt>
                <c:pt idx="39609">
                  <c:v>-0.211868</c:v>
                </c:pt>
                <c:pt idx="39610">
                  <c:v>-0.211619</c:v>
                </c:pt>
                <c:pt idx="39611">
                  <c:v>-0.21129500000000001</c:v>
                </c:pt>
                <c:pt idx="39612">
                  <c:v>-0.210899</c:v>
                </c:pt>
                <c:pt idx="39613">
                  <c:v>-0.21043700000000001</c:v>
                </c:pt>
                <c:pt idx="39614">
                  <c:v>-0.20991399999999999</c:v>
                </c:pt>
                <c:pt idx="39615">
                  <c:v>-0.20933399999999999</c:v>
                </c:pt>
                <c:pt idx="39616">
                  <c:v>-0.208701</c:v>
                </c:pt>
                <c:pt idx="39617">
                  <c:v>-0.20801900000000001</c:v>
                </c:pt>
                <c:pt idx="39618">
                  <c:v>-0.207289</c:v>
                </c:pt>
                <c:pt idx="39619">
                  <c:v>-0.20651900000000001</c:v>
                </c:pt>
                <c:pt idx="39620">
                  <c:v>-0.20571200000000001</c:v>
                </c:pt>
                <c:pt idx="39621">
                  <c:v>-0.20487</c:v>
                </c:pt>
                <c:pt idx="39622">
                  <c:v>-0.20399500000000001</c:v>
                </c:pt>
                <c:pt idx="39623">
                  <c:v>-0.203097</c:v>
                </c:pt>
                <c:pt idx="39624">
                  <c:v>-0.202183</c:v>
                </c:pt>
                <c:pt idx="39625">
                  <c:v>-0.20125399999999999</c:v>
                </c:pt>
                <c:pt idx="39626">
                  <c:v>-0.20031299999999999</c:v>
                </c:pt>
                <c:pt idx="39627">
                  <c:v>-0.19936000000000001</c:v>
                </c:pt>
                <c:pt idx="39628">
                  <c:v>-0.198403</c:v>
                </c:pt>
                <c:pt idx="39629">
                  <c:v>-0.19744400000000001</c:v>
                </c:pt>
                <c:pt idx="39630">
                  <c:v>-0.19648599999999999</c:v>
                </c:pt>
                <c:pt idx="39631">
                  <c:v>-0.19553300000000001</c:v>
                </c:pt>
                <c:pt idx="39632">
                  <c:v>-0.19458700000000001</c:v>
                </c:pt>
                <c:pt idx="39633">
                  <c:v>-0.19365199999999999</c:v>
                </c:pt>
                <c:pt idx="39634">
                  <c:v>-0.19273000000000001</c:v>
                </c:pt>
                <c:pt idx="39635">
                  <c:v>-0.19181699999999999</c:v>
                </c:pt>
                <c:pt idx="39636">
                  <c:v>-0.190909</c:v>
                </c:pt>
                <c:pt idx="39637">
                  <c:v>-0.19000900000000001</c:v>
                </c:pt>
                <c:pt idx="39638">
                  <c:v>-0.18911900000000001</c:v>
                </c:pt>
                <c:pt idx="39639">
                  <c:v>-0.188245</c:v>
                </c:pt>
                <c:pt idx="39640">
                  <c:v>-0.187393</c:v>
                </c:pt>
                <c:pt idx="39641">
                  <c:v>-0.18656700000000001</c:v>
                </c:pt>
                <c:pt idx="39642">
                  <c:v>-0.18576899999999999</c:v>
                </c:pt>
                <c:pt idx="39643">
                  <c:v>-0.185002</c:v>
                </c:pt>
                <c:pt idx="39644">
                  <c:v>-0.18427099999999999</c:v>
                </c:pt>
                <c:pt idx="39645">
                  <c:v>-0.183584</c:v>
                </c:pt>
                <c:pt idx="39646">
                  <c:v>-0.182944</c:v>
                </c:pt>
                <c:pt idx="39647">
                  <c:v>-0.18235399999999999</c:v>
                </c:pt>
                <c:pt idx="39648">
                  <c:v>-0.181815</c:v>
                </c:pt>
                <c:pt idx="39649">
                  <c:v>-0.18132799999999999</c:v>
                </c:pt>
                <c:pt idx="39650">
                  <c:v>-0.180895</c:v>
                </c:pt>
                <c:pt idx="39651">
                  <c:v>-0.18052199999999999</c:v>
                </c:pt>
                <c:pt idx="39652">
                  <c:v>-0.18021200000000001</c:v>
                </c:pt>
                <c:pt idx="39653">
                  <c:v>-0.17996599999999999</c:v>
                </c:pt>
                <c:pt idx="39654">
                  <c:v>-0.179783</c:v>
                </c:pt>
                <c:pt idx="39655">
                  <c:v>-0.17965600000000001</c:v>
                </c:pt>
                <c:pt idx="39656">
                  <c:v>-0.17958499999999999</c:v>
                </c:pt>
                <c:pt idx="39657">
                  <c:v>-0.17956800000000001</c:v>
                </c:pt>
                <c:pt idx="39658">
                  <c:v>-0.17960300000000001</c:v>
                </c:pt>
                <c:pt idx="39659">
                  <c:v>-0.17968700000000001</c:v>
                </c:pt>
                <c:pt idx="39660">
                  <c:v>-0.17981900000000001</c:v>
                </c:pt>
                <c:pt idx="39661">
                  <c:v>-0.17999899999999999</c:v>
                </c:pt>
                <c:pt idx="39662">
                  <c:v>-0.180229</c:v>
                </c:pt>
                <c:pt idx="39663">
                  <c:v>-0.180509</c:v>
                </c:pt>
                <c:pt idx="39664">
                  <c:v>-0.18084</c:v>
                </c:pt>
                <c:pt idx="39665">
                  <c:v>-0.18122099999999999</c:v>
                </c:pt>
                <c:pt idx="39666">
                  <c:v>-0.18165000000000001</c:v>
                </c:pt>
                <c:pt idx="39667">
                  <c:v>-0.18212500000000001</c:v>
                </c:pt>
                <c:pt idx="39668">
                  <c:v>-0.182645</c:v>
                </c:pt>
                <c:pt idx="39669">
                  <c:v>-0.18320700000000001</c:v>
                </c:pt>
                <c:pt idx="39670">
                  <c:v>-0.183806</c:v>
                </c:pt>
                <c:pt idx="39671">
                  <c:v>-0.18444099999999999</c:v>
                </c:pt>
                <c:pt idx="39672">
                  <c:v>-0.185116</c:v>
                </c:pt>
                <c:pt idx="39673">
                  <c:v>-0.185833</c:v>
                </c:pt>
                <c:pt idx="39674">
                  <c:v>-0.18659600000000001</c:v>
                </c:pt>
                <c:pt idx="39675">
                  <c:v>-0.18740999999999999</c:v>
                </c:pt>
                <c:pt idx="39676">
                  <c:v>-0.188276</c:v>
                </c:pt>
                <c:pt idx="39677">
                  <c:v>-0.189197</c:v>
                </c:pt>
                <c:pt idx="39678">
                  <c:v>-0.190167</c:v>
                </c:pt>
                <c:pt idx="39679">
                  <c:v>-0.19118199999999999</c:v>
                </c:pt>
                <c:pt idx="39680">
                  <c:v>-0.19223799999999999</c:v>
                </c:pt>
                <c:pt idx="39681">
                  <c:v>-0.193333</c:v>
                </c:pt>
                <c:pt idx="39682">
                  <c:v>-0.194465</c:v>
                </c:pt>
                <c:pt idx="39683">
                  <c:v>-0.195634</c:v>
                </c:pt>
                <c:pt idx="39684">
                  <c:v>-0.19684399999999999</c:v>
                </c:pt>
                <c:pt idx="39685">
                  <c:v>-0.19809599999999999</c:v>
                </c:pt>
                <c:pt idx="39686">
                  <c:v>-0.19938800000000001</c:v>
                </c:pt>
                <c:pt idx="39687">
                  <c:v>-0.20071700000000001</c:v>
                </c:pt>
                <c:pt idx="39688">
                  <c:v>-0.20208000000000001</c:v>
                </c:pt>
                <c:pt idx="39689">
                  <c:v>-0.20347499999999999</c:v>
                </c:pt>
                <c:pt idx="39690">
                  <c:v>-0.2049</c:v>
                </c:pt>
                <c:pt idx="39691">
                  <c:v>-0.20635400000000001</c:v>
                </c:pt>
                <c:pt idx="39692">
                  <c:v>-0.20783699999999999</c:v>
                </c:pt>
                <c:pt idx="39693">
                  <c:v>-0.20935000000000001</c:v>
                </c:pt>
                <c:pt idx="39694">
                  <c:v>-0.210892</c:v>
                </c:pt>
                <c:pt idx="39695">
                  <c:v>-0.21246200000000001</c:v>
                </c:pt>
                <c:pt idx="39696">
                  <c:v>-0.214062</c:v>
                </c:pt>
                <c:pt idx="39697">
                  <c:v>-0.215696</c:v>
                </c:pt>
                <c:pt idx="39698">
                  <c:v>-0.217365</c:v>
                </c:pt>
                <c:pt idx="39699">
                  <c:v>-0.21906400000000001</c:v>
                </c:pt>
                <c:pt idx="39700">
                  <c:v>-0.22079099999999999</c:v>
                </c:pt>
                <c:pt idx="39701">
                  <c:v>-0.222548</c:v>
                </c:pt>
                <c:pt idx="39702">
                  <c:v>-0.22433400000000001</c:v>
                </c:pt>
                <c:pt idx="39703">
                  <c:v>-0.22614699999999999</c:v>
                </c:pt>
                <c:pt idx="39704">
                  <c:v>-0.22798399999999999</c:v>
                </c:pt>
                <c:pt idx="39705">
                  <c:v>-0.22983999999999999</c:v>
                </c:pt>
                <c:pt idx="39706">
                  <c:v>-0.231714</c:v>
                </c:pt>
                <c:pt idx="39707">
                  <c:v>-0.23361000000000001</c:v>
                </c:pt>
                <c:pt idx="39708">
                  <c:v>-0.23552699999999999</c:v>
                </c:pt>
                <c:pt idx="39709">
                  <c:v>-0.23746100000000001</c:v>
                </c:pt>
                <c:pt idx="39710">
                  <c:v>-0.23941000000000001</c:v>
                </c:pt>
                <c:pt idx="39711">
                  <c:v>-0.24137600000000001</c:v>
                </c:pt>
                <c:pt idx="39712">
                  <c:v>-0.24336099999999999</c:v>
                </c:pt>
                <c:pt idx="39713">
                  <c:v>-0.245364</c:v>
                </c:pt>
                <c:pt idx="39714">
                  <c:v>-0.24738299999999999</c:v>
                </c:pt>
                <c:pt idx="39715">
                  <c:v>-0.249415</c:v>
                </c:pt>
                <c:pt idx="39716">
                  <c:v>-0.25145600000000001</c:v>
                </c:pt>
                <c:pt idx="39717">
                  <c:v>-0.25350299999999998</c:v>
                </c:pt>
                <c:pt idx="39718">
                  <c:v>-0.255554</c:v>
                </c:pt>
                <c:pt idx="39719">
                  <c:v>-0.257608</c:v>
                </c:pt>
                <c:pt idx="39720">
                  <c:v>-0.25966400000000001</c:v>
                </c:pt>
                <c:pt idx="39721">
                  <c:v>-0.26171699999999998</c:v>
                </c:pt>
                <c:pt idx="39722">
                  <c:v>-0.26375700000000002</c:v>
                </c:pt>
                <c:pt idx="39723">
                  <c:v>-0.26577200000000001</c:v>
                </c:pt>
                <c:pt idx="39724">
                  <c:v>-0.26775399999999999</c:v>
                </c:pt>
                <c:pt idx="39725">
                  <c:v>-0.26969900000000002</c:v>
                </c:pt>
                <c:pt idx="39726">
                  <c:v>-0.27160600000000001</c:v>
                </c:pt>
                <c:pt idx="39727">
                  <c:v>-0.27347199999999999</c:v>
                </c:pt>
                <c:pt idx="39728">
                  <c:v>-0.27529799999999999</c:v>
                </c:pt>
                <c:pt idx="39729">
                  <c:v>-0.27707999999999999</c:v>
                </c:pt>
                <c:pt idx="39730">
                  <c:v>-0.27881499999999998</c:v>
                </c:pt>
                <c:pt idx="39731">
                  <c:v>-0.280505</c:v>
                </c:pt>
                <c:pt idx="39732">
                  <c:v>-0.28215400000000002</c:v>
                </c:pt>
                <c:pt idx="39733">
                  <c:v>-0.28376699999999999</c:v>
                </c:pt>
                <c:pt idx="39734">
                  <c:v>-0.28534500000000002</c:v>
                </c:pt>
                <c:pt idx="39735">
                  <c:v>-0.28688799999999998</c:v>
                </c:pt>
                <c:pt idx="39736">
                  <c:v>-0.28839300000000001</c:v>
                </c:pt>
                <c:pt idx="39737">
                  <c:v>-0.28985899999999998</c:v>
                </c:pt>
                <c:pt idx="39738">
                  <c:v>-0.29128199999999999</c:v>
                </c:pt>
                <c:pt idx="39739">
                  <c:v>-0.29265999999999998</c:v>
                </c:pt>
                <c:pt idx="39740">
                  <c:v>-0.29398999999999997</c:v>
                </c:pt>
                <c:pt idx="39741">
                  <c:v>-0.295267</c:v>
                </c:pt>
                <c:pt idx="39742">
                  <c:v>-0.296487</c:v>
                </c:pt>
                <c:pt idx="39743">
                  <c:v>-0.29764400000000002</c:v>
                </c:pt>
                <c:pt idx="39744">
                  <c:v>-0.29872799999999999</c:v>
                </c:pt>
                <c:pt idx="39745">
                  <c:v>-0.29973100000000003</c:v>
                </c:pt>
                <c:pt idx="39746">
                  <c:v>-0.30064400000000002</c:v>
                </c:pt>
                <c:pt idx="39747">
                  <c:v>-0.30145699999999997</c:v>
                </c:pt>
                <c:pt idx="39748">
                  <c:v>-0.30216900000000002</c:v>
                </c:pt>
                <c:pt idx="39749">
                  <c:v>-0.30277999999999999</c:v>
                </c:pt>
                <c:pt idx="39750">
                  <c:v>-0.30329400000000001</c:v>
                </c:pt>
                <c:pt idx="39751">
                  <c:v>-0.30371100000000001</c:v>
                </c:pt>
                <c:pt idx="39752">
                  <c:v>-0.30402899999999999</c:v>
                </c:pt>
                <c:pt idx="39753">
                  <c:v>-0.30424499999999999</c:v>
                </c:pt>
                <c:pt idx="39754">
                  <c:v>-0.30435600000000002</c:v>
                </c:pt>
                <c:pt idx="39755">
                  <c:v>-0.30435800000000002</c:v>
                </c:pt>
                <c:pt idx="39756">
                  <c:v>-0.30425099999999999</c:v>
                </c:pt>
                <c:pt idx="39757">
                  <c:v>-0.30403599999999997</c:v>
                </c:pt>
                <c:pt idx="39758">
                  <c:v>-0.30371399999999998</c:v>
                </c:pt>
                <c:pt idx="39759">
                  <c:v>-0.303284</c:v>
                </c:pt>
                <c:pt idx="39760">
                  <c:v>-0.30275299999999999</c:v>
                </c:pt>
                <c:pt idx="39761">
                  <c:v>-0.30212499999999998</c:v>
                </c:pt>
                <c:pt idx="39762">
                  <c:v>-0.30140499999999998</c:v>
                </c:pt>
                <c:pt idx="39763">
                  <c:v>-0.30059900000000001</c:v>
                </c:pt>
                <c:pt idx="39764">
                  <c:v>-0.29970599999999997</c:v>
                </c:pt>
                <c:pt idx="39765">
                  <c:v>-0.29872700000000002</c:v>
                </c:pt>
                <c:pt idx="39766">
                  <c:v>-0.297657</c:v>
                </c:pt>
                <c:pt idx="39767">
                  <c:v>-0.29649199999999998</c:v>
                </c:pt>
                <c:pt idx="39768">
                  <c:v>-0.295234</c:v>
                </c:pt>
                <c:pt idx="39769">
                  <c:v>-0.29388399999999998</c:v>
                </c:pt>
                <c:pt idx="39770">
                  <c:v>-0.29244399999999998</c:v>
                </c:pt>
                <c:pt idx="39771">
                  <c:v>-0.29091800000000001</c:v>
                </c:pt>
                <c:pt idx="39772">
                  <c:v>-0.28930499999999998</c:v>
                </c:pt>
                <c:pt idx="39773">
                  <c:v>-0.28760000000000002</c:v>
                </c:pt>
                <c:pt idx="39774">
                  <c:v>-0.285802</c:v>
                </c:pt>
                <c:pt idx="39775">
                  <c:v>-0.28391100000000002</c:v>
                </c:pt>
                <c:pt idx="39776">
                  <c:v>-0.28193600000000002</c:v>
                </c:pt>
                <c:pt idx="39777">
                  <c:v>-0.27988099999999999</c:v>
                </c:pt>
                <c:pt idx="39778">
                  <c:v>-0.27775300000000003</c:v>
                </c:pt>
                <c:pt idx="39779">
                  <c:v>-0.27555800000000003</c:v>
                </c:pt>
                <c:pt idx="39780">
                  <c:v>-0.27330300000000002</c:v>
                </c:pt>
                <c:pt idx="39781">
                  <c:v>-0.27099400000000001</c:v>
                </c:pt>
                <c:pt idx="39782">
                  <c:v>-0.26863399999999998</c:v>
                </c:pt>
                <c:pt idx="39783">
                  <c:v>-0.26622499999999999</c:v>
                </c:pt>
                <c:pt idx="39784">
                  <c:v>-0.26377600000000001</c:v>
                </c:pt>
                <c:pt idx="39785">
                  <c:v>-0.26129400000000003</c:v>
                </c:pt>
                <c:pt idx="39786">
                  <c:v>-0.25878099999999998</c:v>
                </c:pt>
                <c:pt idx="39787">
                  <c:v>-0.25623800000000002</c:v>
                </c:pt>
                <c:pt idx="39788">
                  <c:v>-0.253668</c:v>
                </c:pt>
                <c:pt idx="39789">
                  <c:v>-0.25107800000000002</c:v>
                </c:pt>
                <c:pt idx="39790">
                  <c:v>-0.24847</c:v>
                </c:pt>
                <c:pt idx="39791">
                  <c:v>-0.24584700000000001</c:v>
                </c:pt>
                <c:pt idx="39792">
                  <c:v>-0.24320900000000001</c:v>
                </c:pt>
                <c:pt idx="39793">
                  <c:v>-0.24055799999999999</c:v>
                </c:pt>
                <c:pt idx="39794">
                  <c:v>-0.2379</c:v>
                </c:pt>
                <c:pt idx="39795">
                  <c:v>-0.23524300000000001</c:v>
                </c:pt>
                <c:pt idx="39796">
                  <c:v>-0.23259299999999999</c:v>
                </c:pt>
                <c:pt idx="39797">
                  <c:v>-0.22995399999999999</c:v>
                </c:pt>
                <c:pt idx="39798">
                  <c:v>-0.22733500000000001</c:v>
                </c:pt>
                <c:pt idx="39799">
                  <c:v>-0.224741</c:v>
                </c:pt>
                <c:pt idx="39800">
                  <c:v>-0.22217500000000001</c:v>
                </c:pt>
                <c:pt idx="39801">
                  <c:v>-0.219642</c:v>
                </c:pt>
                <c:pt idx="39802">
                  <c:v>-0.217145</c:v>
                </c:pt>
                <c:pt idx="39803">
                  <c:v>-0.21468599999999999</c:v>
                </c:pt>
                <c:pt idx="39804">
                  <c:v>-0.21226800000000001</c:v>
                </c:pt>
                <c:pt idx="39805">
                  <c:v>-0.2099</c:v>
                </c:pt>
                <c:pt idx="39806">
                  <c:v>-0.20758699999999999</c:v>
                </c:pt>
                <c:pt idx="39807">
                  <c:v>-0.20533499999999999</c:v>
                </c:pt>
                <c:pt idx="39808">
                  <c:v>-0.20314599999999999</c:v>
                </c:pt>
                <c:pt idx="39809">
                  <c:v>-0.20102500000000001</c:v>
                </c:pt>
                <c:pt idx="39810">
                  <c:v>-0.19896900000000001</c:v>
                </c:pt>
                <c:pt idx="39811">
                  <c:v>-0.19697799999999999</c:v>
                </c:pt>
                <c:pt idx="39812">
                  <c:v>-0.19505400000000001</c:v>
                </c:pt>
                <c:pt idx="39813">
                  <c:v>-0.19319700000000001</c:v>
                </c:pt>
                <c:pt idx="39814">
                  <c:v>-0.19141</c:v>
                </c:pt>
                <c:pt idx="39815">
                  <c:v>-0.189696</c:v>
                </c:pt>
                <c:pt idx="39816">
                  <c:v>-0.18806200000000001</c:v>
                </c:pt>
                <c:pt idx="39817">
                  <c:v>-0.18651100000000001</c:v>
                </c:pt>
                <c:pt idx="39818">
                  <c:v>-0.18504899999999999</c:v>
                </c:pt>
                <c:pt idx="39819">
                  <c:v>-0.18368100000000001</c:v>
                </c:pt>
                <c:pt idx="39820">
                  <c:v>-0.18241499999999999</c:v>
                </c:pt>
                <c:pt idx="39821">
                  <c:v>-0.18126</c:v>
                </c:pt>
                <c:pt idx="39822">
                  <c:v>-0.18022099999999999</c:v>
                </c:pt>
                <c:pt idx="39823">
                  <c:v>-0.17930299999999999</c:v>
                </c:pt>
                <c:pt idx="39824">
                  <c:v>-0.17850199999999999</c:v>
                </c:pt>
                <c:pt idx="39825">
                  <c:v>-0.177815</c:v>
                </c:pt>
                <c:pt idx="39826">
                  <c:v>-0.177236</c:v>
                </c:pt>
                <c:pt idx="39827">
                  <c:v>-0.17676600000000001</c:v>
                </c:pt>
                <c:pt idx="39828">
                  <c:v>-0.17641200000000001</c:v>
                </c:pt>
                <c:pt idx="39829">
                  <c:v>-0.17618400000000001</c:v>
                </c:pt>
                <c:pt idx="39830">
                  <c:v>-0.17608499999999999</c:v>
                </c:pt>
                <c:pt idx="39831">
                  <c:v>-0.17610200000000001</c:v>
                </c:pt>
                <c:pt idx="39832">
                  <c:v>-0.17622499999999999</c:v>
                </c:pt>
                <c:pt idx="39833">
                  <c:v>-0.17644599999999999</c:v>
                </c:pt>
                <c:pt idx="39834">
                  <c:v>-0.17676</c:v>
                </c:pt>
                <c:pt idx="39835">
                  <c:v>-0.17716199999999999</c:v>
                </c:pt>
                <c:pt idx="39836">
                  <c:v>-0.177648</c:v>
                </c:pt>
                <c:pt idx="39837">
                  <c:v>-0.17821899999999999</c:v>
                </c:pt>
                <c:pt idx="39838">
                  <c:v>-0.17888100000000001</c:v>
                </c:pt>
                <c:pt idx="39839">
                  <c:v>-0.17963899999999999</c:v>
                </c:pt>
                <c:pt idx="39840">
                  <c:v>-0.18049299999999999</c:v>
                </c:pt>
                <c:pt idx="39841">
                  <c:v>-0.18144199999999999</c:v>
                </c:pt>
                <c:pt idx="39842">
                  <c:v>-0.182481</c:v>
                </c:pt>
                <c:pt idx="39843">
                  <c:v>-0.18360599999999999</c:v>
                </c:pt>
                <c:pt idx="39844">
                  <c:v>-0.18481500000000001</c:v>
                </c:pt>
                <c:pt idx="39845">
                  <c:v>-0.18610599999999999</c:v>
                </c:pt>
                <c:pt idx="39846">
                  <c:v>-0.187475</c:v>
                </c:pt>
                <c:pt idx="39847">
                  <c:v>-0.18892</c:v>
                </c:pt>
                <c:pt idx="39848">
                  <c:v>-0.190443</c:v>
                </c:pt>
                <c:pt idx="39849">
                  <c:v>-0.19204299999999999</c:v>
                </c:pt>
                <c:pt idx="39850">
                  <c:v>-0.193719</c:v>
                </c:pt>
                <c:pt idx="39851">
                  <c:v>-0.195465</c:v>
                </c:pt>
                <c:pt idx="39852">
                  <c:v>-0.19727500000000001</c:v>
                </c:pt>
                <c:pt idx="39853">
                  <c:v>-0.19914000000000001</c:v>
                </c:pt>
                <c:pt idx="39854">
                  <c:v>-0.20105000000000001</c:v>
                </c:pt>
                <c:pt idx="39855">
                  <c:v>-0.20299900000000001</c:v>
                </c:pt>
                <c:pt idx="39856">
                  <c:v>-0.204987</c:v>
                </c:pt>
                <c:pt idx="39857">
                  <c:v>-0.207015</c:v>
                </c:pt>
                <c:pt idx="39858">
                  <c:v>-0.20908299999999999</c:v>
                </c:pt>
                <c:pt idx="39859">
                  <c:v>-0.21118300000000001</c:v>
                </c:pt>
                <c:pt idx="39860">
                  <c:v>-0.21330299999999999</c:v>
                </c:pt>
                <c:pt idx="39861">
                  <c:v>-0.21543499999999999</c:v>
                </c:pt>
                <c:pt idx="39862">
                  <c:v>-0.21757499999999999</c:v>
                </c:pt>
                <c:pt idx="39863">
                  <c:v>-0.219726</c:v>
                </c:pt>
                <c:pt idx="39864">
                  <c:v>-0.221891</c:v>
                </c:pt>
                <c:pt idx="39865">
                  <c:v>-0.22406999999999999</c:v>
                </c:pt>
                <c:pt idx="39866">
                  <c:v>-0.22625899999999999</c:v>
                </c:pt>
                <c:pt idx="39867">
                  <c:v>-0.22845499999999999</c:v>
                </c:pt>
                <c:pt idx="39868">
                  <c:v>-0.230657</c:v>
                </c:pt>
                <c:pt idx="39869">
                  <c:v>-0.23285700000000001</c:v>
                </c:pt>
                <c:pt idx="39870">
                  <c:v>-0.235046</c:v>
                </c:pt>
                <c:pt idx="39871">
                  <c:v>-0.23721999999999999</c:v>
                </c:pt>
                <c:pt idx="39872">
                  <c:v>-0.23938100000000001</c:v>
                </c:pt>
                <c:pt idx="39873">
                  <c:v>-0.24152899999999999</c:v>
                </c:pt>
                <c:pt idx="39874">
                  <c:v>-0.24366099999999999</c:v>
                </c:pt>
                <c:pt idx="39875">
                  <c:v>-0.24576700000000001</c:v>
                </c:pt>
                <c:pt idx="39876">
                  <c:v>-0.24784200000000001</c:v>
                </c:pt>
                <c:pt idx="39877">
                  <c:v>-0.24987400000000001</c:v>
                </c:pt>
                <c:pt idx="39878">
                  <c:v>-0.251857</c:v>
                </c:pt>
                <c:pt idx="39879">
                  <c:v>-0.25379000000000002</c:v>
                </c:pt>
                <c:pt idx="39880">
                  <c:v>-0.25567099999999998</c:v>
                </c:pt>
                <c:pt idx="39881">
                  <c:v>-0.25750099999999998</c:v>
                </c:pt>
                <c:pt idx="39882">
                  <c:v>-0.25927699999999998</c:v>
                </c:pt>
                <c:pt idx="39883">
                  <c:v>-0.26099800000000001</c:v>
                </c:pt>
                <c:pt idx="39884">
                  <c:v>-0.26265899999999998</c:v>
                </c:pt>
                <c:pt idx="39885">
                  <c:v>-0.26425900000000002</c:v>
                </c:pt>
                <c:pt idx="39886">
                  <c:v>-0.26579700000000001</c:v>
                </c:pt>
                <c:pt idx="39887">
                  <c:v>-0.26726800000000001</c:v>
                </c:pt>
                <c:pt idx="39888">
                  <c:v>-0.26866600000000002</c:v>
                </c:pt>
                <c:pt idx="39889">
                  <c:v>-0.26998800000000001</c:v>
                </c:pt>
                <c:pt idx="39890">
                  <c:v>-0.271235</c:v>
                </c:pt>
                <c:pt idx="39891">
                  <c:v>-0.27240700000000001</c:v>
                </c:pt>
                <c:pt idx="39892">
                  <c:v>-0.273505</c:v>
                </c:pt>
                <c:pt idx="39893">
                  <c:v>-0.27453</c:v>
                </c:pt>
                <c:pt idx="39894">
                  <c:v>-0.27548</c:v>
                </c:pt>
                <c:pt idx="39895">
                  <c:v>-0.27634799999999998</c:v>
                </c:pt>
                <c:pt idx="39896">
                  <c:v>-0.27713399999999999</c:v>
                </c:pt>
                <c:pt idx="39897">
                  <c:v>-0.27783600000000003</c:v>
                </c:pt>
                <c:pt idx="39898">
                  <c:v>-0.27845199999999998</c:v>
                </c:pt>
                <c:pt idx="39899">
                  <c:v>-0.27898400000000001</c:v>
                </c:pt>
                <c:pt idx="39900">
                  <c:v>-0.27943400000000002</c:v>
                </c:pt>
                <c:pt idx="39901">
                  <c:v>-0.27980100000000002</c:v>
                </c:pt>
                <c:pt idx="39902">
                  <c:v>-0.28008300000000003</c:v>
                </c:pt>
                <c:pt idx="39903">
                  <c:v>-0.28028199999999998</c:v>
                </c:pt>
                <c:pt idx="39904">
                  <c:v>-0.28040399999999999</c:v>
                </c:pt>
                <c:pt idx="39905">
                  <c:v>-0.28045199999999998</c:v>
                </c:pt>
                <c:pt idx="39906">
                  <c:v>-0.28042699999999998</c:v>
                </c:pt>
                <c:pt idx="39907">
                  <c:v>-0.28032600000000002</c:v>
                </c:pt>
                <c:pt idx="39908">
                  <c:v>-0.28015200000000001</c:v>
                </c:pt>
                <c:pt idx="39909">
                  <c:v>-0.27990999999999999</c:v>
                </c:pt>
                <c:pt idx="39910">
                  <c:v>-0.27960099999999999</c:v>
                </c:pt>
                <c:pt idx="39911">
                  <c:v>-0.279223</c:v>
                </c:pt>
                <c:pt idx="39912">
                  <c:v>-0.27877600000000002</c:v>
                </c:pt>
                <c:pt idx="39913">
                  <c:v>-0.27825699999999998</c:v>
                </c:pt>
                <c:pt idx="39914">
                  <c:v>-0.27766200000000002</c:v>
                </c:pt>
                <c:pt idx="39915">
                  <c:v>-0.27699600000000002</c:v>
                </c:pt>
                <c:pt idx="39916">
                  <c:v>-0.27627200000000002</c:v>
                </c:pt>
                <c:pt idx="39917">
                  <c:v>-0.27549699999999999</c:v>
                </c:pt>
                <c:pt idx="39918">
                  <c:v>-0.274671</c:v>
                </c:pt>
                <c:pt idx="39919">
                  <c:v>-0.273785</c:v>
                </c:pt>
                <c:pt idx="39920">
                  <c:v>-0.27283299999999999</c:v>
                </c:pt>
                <c:pt idx="39921">
                  <c:v>-0.271816</c:v>
                </c:pt>
                <c:pt idx="39922">
                  <c:v>-0.27073799999999998</c:v>
                </c:pt>
                <c:pt idx="39923">
                  <c:v>-0.26960499999999998</c:v>
                </c:pt>
                <c:pt idx="39924">
                  <c:v>-0.26841799999999999</c:v>
                </c:pt>
                <c:pt idx="39925">
                  <c:v>-0.26718500000000001</c:v>
                </c:pt>
                <c:pt idx="39926">
                  <c:v>-0.26591599999999999</c:v>
                </c:pt>
                <c:pt idx="39927">
                  <c:v>-0.26461800000000002</c:v>
                </c:pt>
                <c:pt idx="39928">
                  <c:v>-0.26328000000000001</c:v>
                </c:pt>
                <c:pt idx="39929">
                  <c:v>-0.26189499999999999</c:v>
                </c:pt>
                <c:pt idx="39930">
                  <c:v>-0.26048300000000002</c:v>
                </c:pt>
                <c:pt idx="39931">
                  <c:v>-0.25905499999999998</c:v>
                </c:pt>
                <c:pt idx="39932">
                  <c:v>-0.25760699999999997</c:v>
                </c:pt>
                <c:pt idx="39933">
                  <c:v>-0.25614399999999998</c:v>
                </c:pt>
                <c:pt idx="39934">
                  <c:v>-0.25467400000000001</c:v>
                </c:pt>
                <c:pt idx="39935">
                  <c:v>-0.25320100000000001</c:v>
                </c:pt>
                <c:pt idx="39936">
                  <c:v>-0.25172800000000001</c:v>
                </c:pt>
                <c:pt idx="39937">
                  <c:v>-0.25025599999999998</c:v>
                </c:pt>
                <c:pt idx="39938">
                  <c:v>-0.24878400000000001</c:v>
                </c:pt>
                <c:pt idx="39939">
                  <c:v>-0.247312</c:v>
                </c:pt>
                <c:pt idx="39940">
                  <c:v>-0.24584</c:v>
                </c:pt>
                <c:pt idx="39941">
                  <c:v>-0.244369</c:v>
                </c:pt>
                <c:pt idx="39942">
                  <c:v>-0.24290200000000001</c:v>
                </c:pt>
                <c:pt idx="39943">
                  <c:v>-0.24143899999999999</c:v>
                </c:pt>
                <c:pt idx="39944">
                  <c:v>-0.239984</c:v>
                </c:pt>
                <c:pt idx="39945">
                  <c:v>-0.23854500000000001</c:v>
                </c:pt>
                <c:pt idx="39946">
                  <c:v>-0.23713000000000001</c:v>
                </c:pt>
                <c:pt idx="39947">
                  <c:v>-0.235736</c:v>
                </c:pt>
                <c:pt idx="39948">
                  <c:v>-0.23436399999999999</c:v>
                </c:pt>
                <c:pt idx="39949">
                  <c:v>-0.233016</c:v>
                </c:pt>
                <c:pt idx="39950">
                  <c:v>-0.23170399999999999</c:v>
                </c:pt>
                <c:pt idx="39951">
                  <c:v>-0.230434</c:v>
                </c:pt>
                <c:pt idx="39952">
                  <c:v>-0.229211</c:v>
                </c:pt>
                <c:pt idx="39953">
                  <c:v>-0.22803599999999999</c:v>
                </c:pt>
                <c:pt idx="39954">
                  <c:v>-0.226911</c:v>
                </c:pt>
                <c:pt idx="39955">
                  <c:v>-0.22584099999999999</c:v>
                </c:pt>
                <c:pt idx="39956">
                  <c:v>-0.224826</c:v>
                </c:pt>
                <c:pt idx="39957">
                  <c:v>-0.22386300000000001</c:v>
                </c:pt>
                <c:pt idx="39958">
                  <c:v>-0.22294800000000001</c:v>
                </c:pt>
                <c:pt idx="39959">
                  <c:v>-0.222082</c:v>
                </c:pt>
                <c:pt idx="39960">
                  <c:v>-0.22126699999999999</c:v>
                </c:pt>
                <c:pt idx="39961">
                  <c:v>-0.22050500000000001</c:v>
                </c:pt>
                <c:pt idx="39962">
                  <c:v>-0.21979399999999999</c:v>
                </c:pt>
                <c:pt idx="39963">
                  <c:v>-0.21912899999999999</c:v>
                </c:pt>
                <c:pt idx="39964">
                  <c:v>-0.21850600000000001</c:v>
                </c:pt>
                <c:pt idx="39965">
                  <c:v>-0.21792300000000001</c:v>
                </c:pt>
                <c:pt idx="39966">
                  <c:v>-0.21738099999999999</c:v>
                </c:pt>
                <c:pt idx="39967">
                  <c:v>-0.21688299999999999</c:v>
                </c:pt>
                <c:pt idx="39968">
                  <c:v>-0.21643100000000001</c:v>
                </c:pt>
                <c:pt idx="39969">
                  <c:v>-0.216028</c:v>
                </c:pt>
                <c:pt idx="39970">
                  <c:v>-0.215674</c:v>
                </c:pt>
                <c:pt idx="39971">
                  <c:v>-0.215365</c:v>
                </c:pt>
                <c:pt idx="39972">
                  <c:v>-0.21509900000000001</c:v>
                </c:pt>
                <c:pt idx="39973">
                  <c:v>-0.21487500000000001</c:v>
                </c:pt>
                <c:pt idx="39974">
                  <c:v>-0.21468899999999999</c:v>
                </c:pt>
                <c:pt idx="39975">
                  <c:v>-0.214536</c:v>
                </c:pt>
                <c:pt idx="39976">
                  <c:v>-0.21440799999999999</c:v>
                </c:pt>
                <c:pt idx="39977">
                  <c:v>-0.214306</c:v>
                </c:pt>
                <c:pt idx="39978">
                  <c:v>-0.21423200000000001</c:v>
                </c:pt>
                <c:pt idx="39979">
                  <c:v>-0.21418699999999999</c:v>
                </c:pt>
                <c:pt idx="39980">
                  <c:v>-0.214169</c:v>
                </c:pt>
                <c:pt idx="39981">
                  <c:v>-0.21418100000000001</c:v>
                </c:pt>
                <c:pt idx="39982">
                  <c:v>-0.214222</c:v>
                </c:pt>
                <c:pt idx="39983">
                  <c:v>-0.21429200000000001</c:v>
                </c:pt>
                <c:pt idx="39984">
                  <c:v>-0.214389</c:v>
                </c:pt>
                <c:pt idx="39985">
                  <c:v>-0.21451200000000001</c:v>
                </c:pt>
                <c:pt idx="39986">
                  <c:v>-0.21465899999999999</c:v>
                </c:pt>
                <c:pt idx="39987">
                  <c:v>-0.21482899999999999</c:v>
                </c:pt>
                <c:pt idx="39988">
                  <c:v>-0.21501600000000001</c:v>
                </c:pt>
                <c:pt idx="39989">
                  <c:v>-0.21521599999999999</c:v>
                </c:pt>
                <c:pt idx="39990">
                  <c:v>-0.21542600000000001</c:v>
                </c:pt>
                <c:pt idx="39991">
                  <c:v>-0.21564700000000001</c:v>
                </c:pt>
                <c:pt idx="39992">
                  <c:v>-0.21587700000000001</c:v>
                </c:pt>
                <c:pt idx="39993">
                  <c:v>-0.216116</c:v>
                </c:pt>
                <c:pt idx="39994">
                  <c:v>-0.21635799999999999</c:v>
                </c:pt>
                <c:pt idx="39995">
                  <c:v>-0.21659400000000001</c:v>
                </c:pt>
                <c:pt idx="39996">
                  <c:v>-0.21682000000000001</c:v>
                </c:pt>
                <c:pt idx="39997">
                  <c:v>-0.217031</c:v>
                </c:pt>
                <c:pt idx="39998">
                  <c:v>-0.217226</c:v>
                </c:pt>
                <c:pt idx="39999">
                  <c:v>-0.21740599999999999</c:v>
                </c:pt>
                <c:pt idx="40000">
                  <c:v>-0.21757000000000001</c:v>
                </c:pt>
                <c:pt idx="40001">
                  <c:v>-0.21771499999999999</c:v>
                </c:pt>
                <c:pt idx="40002">
                  <c:v>-0.217836</c:v>
                </c:pt>
                <c:pt idx="40003">
                  <c:v>-0.21792800000000001</c:v>
                </c:pt>
                <c:pt idx="40004">
                  <c:v>-0.21799199999999999</c:v>
                </c:pt>
                <c:pt idx="40005">
                  <c:v>-0.218024</c:v>
                </c:pt>
                <c:pt idx="40006">
                  <c:v>-0.21802099999999999</c:v>
                </c:pt>
                <c:pt idx="40007">
                  <c:v>-0.21798100000000001</c:v>
                </c:pt>
                <c:pt idx="40008">
                  <c:v>-0.21790399999999999</c:v>
                </c:pt>
                <c:pt idx="40009">
                  <c:v>-0.21779000000000001</c:v>
                </c:pt>
                <c:pt idx="40010">
                  <c:v>-0.217639</c:v>
                </c:pt>
                <c:pt idx="40011">
                  <c:v>-0.217449</c:v>
                </c:pt>
                <c:pt idx="40012">
                  <c:v>-0.21721799999999999</c:v>
                </c:pt>
                <c:pt idx="40013">
                  <c:v>-0.216949</c:v>
                </c:pt>
                <c:pt idx="40014">
                  <c:v>-0.21664700000000001</c:v>
                </c:pt>
                <c:pt idx="40015">
                  <c:v>-0.21629499999999999</c:v>
                </c:pt>
                <c:pt idx="40016">
                  <c:v>-0.215862</c:v>
                </c:pt>
                <c:pt idx="40017">
                  <c:v>-0.21535799999999999</c:v>
                </c:pt>
                <c:pt idx="40018">
                  <c:v>-0.21481800000000001</c:v>
                </c:pt>
                <c:pt idx="40019">
                  <c:v>-0.21423900000000001</c:v>
                </c:pt>
                <c:pt idx="40020">
                  <c:v>-0.21360399999999999</c:v>
                </c:pt>
                <c:pt idx="40021">
                  <c:v>-0.212921</c:v>
                </c:pt>
                <c:pt idx="40022">
                  <c:v>-0.21219499999999999</c:v>
                </c:pt>
                <c:pt idx="40023">
                  <c:v>-0.211425</c:v>
                </c:pt>
                <c:pt idx="40024">
                  <c:v>-0.21060599999999999</c:v>
                </c:pt>
                <c:pt idx="40025">
                  <c:v>-0.209735</c:v>
                </c:pt>
                <c:pt idx="40026">
                  <c:v>-0.208813</c:v>
                </c:pt>
                <c:pt idx="40027">
                  <c:v>-0.20784</c:v>
                </c:pt>
                <c:pt idx="40028">
                  <c:v>-0.206821</c:v>
                </c:pt>
                <c:pt idx="40029">
                  <c:v>-0.20575599999999999</c:v>
                </c:pt>
                <c:pt idx="40030">
                  <c:v>-0.20464399999999999</c:v>
                </c:pt>
                <c:pt idx="40031">
                  <c:v>-0.203486</c:v>
                </c:pt>
                <c:pt idx="40032">
                  <c:v>-0.20228599999999999</c:v>
                </c:pt>
                <c:pt idx="40033">
                  <c:v>-0.20105000000000001</c:v>
                </c:pt>
                <c:pt idx="40034">
                  <c:v>-0.19978399999999999</c:v>
                </c:pt>
                <c:pt idx="40035">
                  <c:v>-0.198495</c:v>
                </c:pt>
                <c:pt idx="40036">
                  <c:v>-0.197185</c:v>
                </c:pt>
                <c:pt idx="40037">
                  <c:v>-0.195855</c:v>
                </c:pt>
                <c:pt idx="40038">
                  <c:v>-0.19450899999999999</c:v>
                </c:pt>
                <c:pt idx="40039">
                  <c:v>-0.19314600000000001</c:v>
                </c:pt>
                <c:pt idx="40040">
                  <c:v>-0.19176799999999999</c:v>
                </c:pt>
                <c:pt idx="40041">
                  <c:v>-0.19037200000000001</c:v>
                </c:pt>
                <c:pt idx="40042">
                  <c:v>-0.18895799999999999</c:v>
                </c:pt>
                <c:pt idx="40043">
                  <c:v>-0.187529</c:v>
                </c:pt>
                <c:pt idx="40044">
                  <c:v>-0.186087</c:v>
                </c:pt>
                <c:pt idx="40045">
                  <c:v>-0.18462999999999999</c:v>
                </c:pt>
                <c:pt idx="40046">
                  <c:v>-0.18315799999999999</c:v>
                </c:pt>
                <c:pt idx="40047">
                  <c:v>-0.181673</c:v>
                </c:pt>
                <c:pt idx="40048">
                  <c:v>-0.180174</c:v>
                </c:pt>
                <c:pt idx="40049">
                  <c:v>-0.17866299999999999</c:v>
                </c:pt>
                <c:pt idx="40050">
                  <c:v>-0.17713799999999999</c:v>
                </c:pt>
                <c:pt idx="40051">
                  <c:v>-0.17559900000000001</c:v>
                </c:pt>
                <c:pt idx="40052">
                  <c:v>-0.17404900000000001</c:v>
                </c:pt>
                <c:pt idx="40053">
                  <c:v>-0.172487</c:v>
                </c:pt>
                <c:pt idx="40054">
                  <c:v>-0.17091500000000001</c:v>
                </c:pt>
                <c:pt idx="40055">
                  <c:v>-0.16933699999999999</c:v>
                </c:pt>
                <c:pt idx="40056">
                  <c:v>-0.16775599999999999</c:v>
                </c:pt>
                <c:pt idx="40057">
                  <c:v>-0.16617399999999999</c:v>
                </c:pt>
                <c:pt idx="40058">
                  <c:v>-0.16459199999999999</c:v>
                </c:pt>
                <c:pt idx="40059">
                  <c:v>-0.16300999999999999</c:v>
                </c:pt>
                <c:pt idx="40060">
                  <c:v>-0.16142699999999999</c:v>
                </c:pt>
                <c:pt idx="40061">
                  <c:v>-0.15984499999999999</c:v>
                </c:pt>
                <c:pt idx="40062">
                  <c:v>-0.15826399999999999</c:v>
                </c:pt>
                <c:pt idx="40063">
                  <c:v>-0.15668299999999999</c:v>
                </c:pt>
                <c:pt idx="40064">
                  <c:v>-0.15510299999999999</c:v>
                </c:pt>
                <c:pt idx="40065">
                  <c:v>-0.15352499999999999</c:v>
                </c:pt>
                <c:pt idx="40066">
                  <c:v>-0.151951</c:v>
                </c:pt>
                <c:pt idx="40067">
                  <c:v>-0.15038099999999999</c:v>
                </c:pt>
                <c:pt idx="40068">
                  <c:v>-0.14882200000000001</c:v>
                </c:pt>
                <c:pt idx="40069">
                  <c:v>-0.14727699999999999</c:v>
                </c:pt>
                <c:pt idx="40070">
                  <c:v>-0.14575099999999999</c:v>
                </c:pt>
                <c:pt idx="40071">
                  <c:v>-0.14424600000000001</c:v>
                </c:pt>
                <c:pt idx="40072">
                  <c:v>-0.142759</c:v>
                </c:pt>
                <c:pt idx="40073">
                  <c:v>-0.141292</c:v>
                </c:pt>
                <c:pt idx="40074">
                  <c:v>-0.139847</c:v>
                </c:pt>
                <c:pt idx="40075">
                  <c:v>-0.13842099999999999</c:v>
                </c:pt>
                <c:pt idx="40076">
                  <c:v>-0.13701099999999999</c:v>
                </c:pt>
                <c:pt idx="40077">
                  <c:v>-0.13561599999999999</c:v>
                </c:pt>
                <c:pt idx="40078">
                  <c:v>-0.13423599999999999</c:v>
                </c:pt>
                <c:pt idx="40079">
                  <c:v>-0.13287399999999999</c:v>
                </c:pt>
                <c:pt idx="40080">
                  <c:v>-0.13153100000000001</c:v>
                </c:pt>
                <c:pt idx="40081">
                  <c:v>-0.13020799999999999</c:v>
                </c:pt>
                <c:pt idx="40082">
                  <c:v>-0.12890199999999999</c:v>
                </c:pt>
                <c:pt idx="40083">
                  <c:v>-0.127608</c:v>
                </c:pt>
                <c:pt idx="40084">
                  <c:v>-0.12632499999999999</c:v>
                </c:pt>
                <c:pt idx="40085">
                  <c:v>-0.125058</c:v>
                </c:pt>
                <c:pt idx="40086">
                  <c:v>-0.12381300000000001</c:v>
                </c:pt>
                <c:pt idx="40087">
                  <c:v>-0.12259299999999999</c:v>
                </c:pt>
                <c:pt idx="40088">
                  <c:v>-0.121404</c:v>
                </c:pt>
                <c:pt idx="40089">
                  <c:v>-0.12024700000000001</c:v>
                </c:pt>
                <c:pt idx="40090">
                  <c:v>-0.11912</c:v>
                </c:pt>
                <c:pt idx="40091">
                  <c:v>-0.118022</c:v>
                </c:pt>
                <c:pt idx="40092">
                  <c:v>-0.116956</c:v>
                </c:pt>
                <c:pt idx="40093">
                  <c:v>-0.115926</c:v>
                </c:pt>
                <c:pt idx="40094">
                  <c:v>-0.11493299999999999</c:v>
                </c:pt>
                <c:pt idx="40095">
                  <c:v>-0.113981</c:v>
                </c:pt>
                <c:pt idx="40096">
                  <c:v>-0.11307300000000001</c:v>
                </c:pt>
                <c:pt idx="40097">
                  <c:v>-0.112207</c:v>
                </c:pt>
                <c:pt idx="40098">
                  <c:v>-0.11138199999999999</c:v>
                </c:pt>
                <c:pt idx="40099">
                  <c:v>-0.110599</c:v>
                </c:pt>
                <c:pt idx="40100">
                  <c:v>-0.109856</c:v>
                </c:pt>
                <c:pt idx="40101">
                  <c:v>-0.10915999999999999</c:v>
                </c:pt>
                <c:pt idx="40102">
                  <c:v>-0.10850799999999999</c:v>
                </c:pt>
                <c:pt idx="40103">
                  <c:v>-0.107872</c:v>
                </c:pt>
                <c:pt idx="40104">
                  <c:v>-0.107237</c:v>
                </c:pt>
                <c:pt idx="40105">
                  <c:v>-0.106639</c:v>
                </c:pt>
                <c:pt idx="40106">
                  <c:v>-0.10609</c:v>
                </c:pt>
                <c:pt idx="40107">
                  <c:v>-0.105572</c:v>
                </c:pt>
                <c:pt idx="40108">
                  <c:v>-0.105083</c:v>
                </c:pt>
                <c:pt idx="40109">
                  <c:v>-0.104632</c:v>
                </c:pt>
                <c:pt idx="40110">
                  <c:v>-0.10422099999999999</c:v>
                </c:pt>
                <c:pt idx="40111">
                  <c:v>-0.10384500000000001</c:v>
                </c:pt>
                <c:pt idx="40112">
                  <c:v>-0.103503</c:v>
                </c:pt>
                <c:pt idx="40113">
                  <c:v>-0.10319300000000001</c:v>
                </c:pt>
                <c:pt idx="40114">
                  <c:v>-0.102918</c:v>
                </c:pt>
                <c:pt idx="40115">
                  <c:v>-0.10267800000000001</c:v>
                </c:pt>
                <c:pt idx="40116">
                  <c:v>-0.102475</c:v>
                </c:pt>
                <c:pt idx="40117">
                  <c:v>-0.102309</c:v>
                </c:pt>
                <c:pt idx="40118">
                  <c:v>-0.10218099999999999</c:v>
                </c:pt>
                <c:pt idx="40119">
                  <c:v>-0.102093</c:v>
                </c:pt>
                <c:pt idx="40120">
                  <c:v>-0.102047</c:v>
                </c:pt>
                <c:pt idx="40121">
                  <c:v>-0.102045</c:v>
                </c:pt>
                <c:pt idx="40122">
                  <c:v>-0.102091</c:v>
                </c:pt>
                <c:pt idx="40123">
                  <c:v>-0.102186</c:v>
                </c:pt>
                <c:pt idx="40124">
                  <c:v>-0.102329</c:v>
                </c:pt>
                <c:pt idx="40125">
                  <c:v>-0.102517</c:v>
                </c:pt>
                <c:pt idx="40126">
                  <c:v>-0.102746</c:v>
                </c:pt>
                <c:pt idx="40127">
                  <c:v>-0.103016</c:v>
                </c:pt>
                <c:pt idx="40128">
                  <c:v>-0.103328</c:v>
                </c:pt>
                <c:pt idx="40129">
                  <c:v>-0.103682</c:v>
                </c:pt>
                <c:pt idx="40130">
                  <c:v>-0.104073</c:v>
                </c:pt>
                <c:pt idx="40131">
                  <c:v>-0.10449700000000001</c:v>
                </c:pt>
                <c:pt idx="40132">
                  <c:v>-0.104948</c:v>
                </c:pt>
                <c:pt idx="40133">
                  <c:v>-0.105425</c:v>
                </c:pt>
                <c:pt idx="40134">
                  <c:v>-0.10592699999999999</c:v>
                </c:pt>
                <c:pt idx="40135">
                  <c:v>-0.106451</c:v>
                </c:pt>
                <c:pt idx="40136">
                  <c:v>-0.106992</c:v>
                </c:pt>
                <c:pt idx="40137">
                  <c:v>-0.10755000000000001</c:v>
                </c:pt>
                <c:pt idx="40138">
                  <c:v>-0.108123</c:v>
                </c:pt>
                <c:pt idx="40139">
                  <c:v>-0.108712</c:v>
                </c:pt>
                <c:pt idx="40140">
                  <c:v>-0.10931399999999999</c:v>
                </c:pt>
                <c:pt idx="40141">
                  <c:v>-0.10993</c:v>
                </c:pt>
                <c:pt idx="40142">
                  <c:v>-0.11056000000000001</c:v>
                </c:pt>
                <c:pt idx="40143">
                  <c:v>-0.111205</c:v>
                </c:pt>
                <c:pt idx="40144">
                  <c:v>-0.11186400000000001</c:v>
                </c:pt>
                <c:pt idx="40145">
                  <c:v>-0.112535</c:v>
                </c:pt>
                <c:pt idx="40146">
                  <c:v>-0.113218</c:v>
                </c:pt>
                <c:pt idx="40147">
                  <c:v>-0.11391</c:v>
                </c:pt>
                <c:pt idx="40148">
                  <c:v>-0.114611</c:v>
                </c:pt>
                <c:pt idx="40149">
                  <c:v>-0.115317</c:v>
                </c:pt>
                <c:pt idx="40150">
                  <c:v>-0.116023</c:v>
                </c:pt>
                <c:pt idx="40151">
                  <c:v>-0.116727</c:v>
                </c:pt>
                <c:pt idx="40152">
                  <c:v>-0.117425</c:v>
                </c:pt>
                <c:pt idx="40153">
                  <c:v>-0.118116</c:v>
                </c:pt>
                <c:pt idx="40154">
                  <c:v>-0.118802</c:v>
                </c:pt>
                <c:pt idx="40155">
                  <c:v>-0.11948</c:v>
                </c:pt>
                <c:pt idx="40156">
                  <c:v>-0.12015099999999999</c:v>
                </c:pt>
                <c:pt idx="40157">
                  <c:v>-0.120814</c:v>
                </c:pt>
                <c:pt idx="40158">
                  <c:v>-0.121466</c:v>
                </c:pt>
                <c:pt idx="40159">
                  <c:v>-0.122103</c:v>
                </c:pt>
                <c:pt idx="40160">
                  <c:v>-0.12272</c:v>
                </c:pt>
                <c:pt idx="40161">
                  <c:v>-0.123316</c:v>
                </c:pt>
                <c:pt idx="40162">
                  <c:v>-0.123892</c:v>
                </c:pt>
                <c:pt idx="40163">
                  <c:v>-0.124447</c:v>
                </c:pt>
                <c:pt idx="40164">
                  <c:v>-0.124975</c:v>
                </c:pt>
                <c:pt idx="40165">
                  <c:v>-0.125473</c:v>
                </c:pt>
                <c:pt idx="40166">
                  <c:v>-0.125943</c:v>
                </c:pt>
                <c:pt idx="40167">
                  <c:v>-0.126389</c:v>
                </c:pt>
                <c:pt idx="40168">
                  <c:v>-0.12680900000000001</c:v>
                </c:pt>
                <c:pt idx="40169">
                  <c:v>-0.12720000000000001</c:v>
                </c:pt>
                <c:pt idx="40170">
                  <c:v>-0.127554</c:v>
                </c:pt>
                <c:pt idx="40171">
                  <c:v>-0.12786700000000001</c:v>
                </c:pt>
                <c:pt idx="40172">
                  <c:v>-0.128138</c:v>
                </c:pt>
                <c:pt idx="40173">
                  <c:v>-0.12836800000000001</c:v>
                </c:pt>
                <c:pt idx="40174">
                  <c:v>-0.128556</c:v>
                </c:pt>
                <c:pt idx="40175">
                  <c:v>-0.12870200000000001</c:v>
                </c:pt>
                <c:pt idx="40176">
                  <c:v>-0.12881000000000001</c:v>
                </c:pt>
                <c:pt idx="40177">
                  <c:v>-0.12887799999999999</c:v>
                </c:pt>
                <c:pt idx="40178">
                  <c:v>-0.12890499999999999</c:v>
                </c:pt>
                <c:pt idx="40179">
                  <c:v>-0.12889</c:v>
                </c:pt>
                <c:pt idx="40180">
                  <c:v>-0.128834</c:v>
                </c:pt>
                <c:pt idx="40181">
                  <c:v>-0.12874099999999999</c:v>
                </c:pt>
                <c:pt idx="40182">
                  <c:v>-0.12861300000000001</c:v>
                </c:pt>
                <c:pt idx="40183">
                  <c:v>-0.12844900000000001</c:v>
                </c:pt>
                <c:pt idx="40184">
                  <c:v>-0.128249</c:v>
                </c:pt>
                <c:pt idx="40185">
                  <c:v>-0.12801399999999999</c:v>
                </c:pt>
                <c:pt idx="40186">
                  <c:v>-0.12774099999999999</c:v>
                </c:pt>
                <c:pt idx="40187">
                  <c:v>-0.12743299999999999</c:v>
                </c:pt>
                <c:pt idx="40188">
                  <c:v>-0.12709100000000001</c:v>
                </c:pt>
                <c:pt idx="40189">
                  <c:v>-0.126721</c:v>
                </c:pt>
                <c:pt idx="40190">
                  <c:v>-0.12632699999999999</c:v>
                </c:pt>
                <c:pt idx="40191">
                  <c:v>-0.125915</c:v>
                </c:pt>
                <c:pt idx="40192">
                  <c:v>-0.12548799999999999</c:v>
                </c:pt>
                <c:pt idx="40193">
                  <c:v>-0.12504199999999999</c:v>
                </c:pt>
                <c:pt idx="40194">
                  <c:v>-0.12457600000000001</c:v>
                </c:pt>
                <c:pt idx="40195">
                  <c:v>-0.12409199999999999</c:v>
                </c:pt>
                <c:pt idx="40196">
                  <c:v>-0.12359299999999999</c:v>
                </c:pt>
                <c:pt idx="40197">
                  <c:v>-0.12307700000000001</c:v>
                </c:pt>
                <c:pt idx="40198">
                  <c:v>-0.122541</c:v>
                </c:pt>
                <c:pt idx="40199">
                  <c:v>-0.12198199999999999</c:v>
                </c:pt>
                <c:pt idx="40200">
                  <c:v>-0.121404</c:v>
                </c:pt>
                <c:pt idx="40201">
                  <c:v>-0.120809</c:v>
                </c:pt>
                <c:pt idx="40202">
                  <c:v>-0.120201</c:v>
                </c:pt>
                <c:pt idx="40203">
                  <c:v>-0.11958100000000001</c:v>
                </c:pt>
                <c:pt idx="40204">
                  <c:v>-0.118949</c:v>
                </c:pt>
                <c:pt idx="40205">
                  <c:v>-0.118309</c:v>
                </c:pt>
                <c:pt idx="40206">
                  <c:v>-0.117663</c:v>
                </c:pt>
                <c:pt idx="40207">
                  <c:v>-0.11701</c:v>
                </c:pt>
                <c:pt idx="40208">
                  <c:v>-0.11634899999999999</c:v>
                </c:pt>
                <c:pt idx="40209">
                  <c:v>-0.11568000000000001</c:v>
                </c:pt>
                <c:pt idx="40210">
                  <c:v>-0.115007</c:v>
                </c:pt>
                <c:pt idx="40211">
                  <c:v>-0.114332</c:v>
                </c:pt>
                <c:pt idx="40212">
                  <c:v>-0.113653</c:v>
                </c:pt>
                <c:pt idx="40213">
                  <c:v>-0.112967</c:v>
                </c:pt>
                <c:pt idx="40214">
                  <c:v>-0.112277</c:v>
                </c:pt>
                <c:pt idx="40215">
                  <c:v>-0.11158800000000001</c:v>
                </c:pt>
                <c:pt idx="40216">
                  <c:v>-0.110904</c:v>
                </c:pt>
                <c:pt idx="40217">
                  <c:v>-0.11022700000000001</c:v>
                </c:pt>
                <c:pt idx="40218">
                  <c:v>-0.109554</c:v>
                </c:pt>
                <c:pt idx="40219">
                  <c:v>-0.108885</c:v>
                </c:pt>
                <c:pt idx="40220">
                  <c:v>-0.108224</c:v>
                </c:pt>
                <c:pt idx="40221">
                  <c:v>-0.107573</c:v>
                </c:pt>
                <c:pt idx="40222">
                  <c:v>-0.106931</c:v>
                </c:pt>
                <c:pt idx="40223">
                  <c:v>-0.106293</c:v>
                </c:pt>
                <c:pt idx="40224">
                  <c:v>-0.10566</c:v>
                </c:pt>
                <c:pt idx="40225">
                  <c:v>-0.10503</c:v>
                </c:pt>
                <c:pt idx="40226">
                  <c:v>-0.10440199999999999</c:v>
                </c:pt>
                <c:pt idx="40227">
                  <c:v>-0.103772</c:v>
                </c:pt>
                <c:pt idx="40228">
                  <c:v>-0.103143</c:v>
                </c:pt>
                <c:pt idx="40229">
                  <c:v>-0.10252500000000001</c:v>
                </c:pt>
                <c:pt idx="40230">
                  <c:v>-0.101919</c:v>
                </c:pt>
                <c:pt idx="40231">
                  <c:v>-0.101323</c:v>
                </c:pt>
                <c:pt idx="40232">
                  <c:v>-0.100732</c:v>
                </c:pt>
                <c:pt idx="40233">
                  <c:v>-0.100146</c:v>
                </c:pt>
                <c:pt idx="40234">
                  <c:v>-9.9568000000000004E-2</c:v>
                </c:pt>
                <c:pt idx="40235">
                  <c:v>-9.8999000000000004E-2</c:v>
                </c:pt>
                <c:pt idx="40236">
                  <c:v>-9.8441200000000006E-2</c:v>
                </c:pt>
                <c:pt idx="40237">
                  <c:v>-9.78937E-2</c:v>
                </c:pt>
                <c:pt idx="40238">
                  <c:v>-9.7352900000000006E-2</c:v>
                </c:pt>
                <c:pt idx="40239">
                  <c:v>-9.6818000000000001E-2</c:v>
                </c:pt>
                <c:pt idx="40240">
                  <c:v>-9.6292900000000001E-2</c:v>
                </c:pt>
                <c:pt idx="40241">
                  <c:v>-9.57818E-2</c:v>
                </c:pt>
                <c:pt idx="40242">
                  <c:v>-9.5284199999999999E-2</c:v>
                </c:pt>
                <c:pt idx="40243">
                  <c:v>-9.4797900000000004E-2</c:v>
                </c:pt>
                <c:pt idx="40244">
                  <c:v>-9.4322500000000004E-2</c:v>
                </c:pt>
                <c:pt idx="40245">
                  <c:v>-9.38586E-2</c:v>
                </c:pt>
                <c:pt idx="40246">
                  <c:v>-9.34054E-2</c:v>
                </c:pt>
                <c:pt idx="40247">
                  <c:v>-9.2959600000000003E-2</c:v>
                </c:pt>
                <c:pt idx="40248">
                  <c:v>-9.2518400000000001E-2</c:v>
                </c:pt>
                <c:pt idx="40249">
                  <c:v>-9.2083200000000004E-2</c:v>
                </c:pt>
                <c:pt idx="40250">
                  <c:v>-9.1656899999999999E-2</c:v>
                </c:pt>
                <c:pt idx="40251">
                  <c:v>-9.1238899999999998E-2</c:v>
                </c:pt>
                <c:pt idx="40252">
                  <c:v>-9.0825000000000003E-2</c:v>
                </c:pt>
                <c:pt idx="40253">
                  <c:v>-9.0412999999999993E-2</c:v>
                </c:pt>
                <c:pt idx="40254">
                  <c:v>-9.0003799999999995E-2</c:v>
                </c:pt>
                <c:pt idx="40255">
                  <c:v>-8.9597499999999997E-2</c:v>
                </c:pt>
                <c:pt idx="40256">
                  <c:v>-8.9191699999999999E-2</c:v>
                </c:pt>
                <c:pt idx="40257">
                  <c:v>-8.8785000000000003E-2</c:v>
                </c:pt>
                <c:pt idx="40258">
                  <c:v>-8.8380299999999995E-2</c:v>
                </c:pt>
                <c:pt idx="40259">
                  <c:v>-8.7981500000000004E-2</c:v>
                </c:pt>
                <c:pt idx="40260">
                  <c:v>-8.7589600000000004E-2</c:v>
                </c:pt>
                <c:pt idx="40261">
                  <c:v>-8.7200399999999997E-2</c:v>
                </c:pt>
                <c:pt idx="40262">
                  <c:v>-8.6809399999999995E-2</c:v>
                </c:pt>
                <c:pt idx="40263">
                  <c:v>-8.6414299999999999E-2</c:v>
                </c:pt>
                <c:pt idx="40264">
                  <c:v>-8.6016400000000007E-2</c:v>
                </c:pt>
                <c:pt idx="40265">
                  <c:v>-8.5619299999999995E-2</c:v>
                </c:pt>
                <c:pt idx="40266">
                  <c:v>-8.5222099999999995E-2</c:v>
                </c:pt>
                <c:pt idx="40267">
                  <c:v>-8.4817000000000004E-2</c:v>
                </c:pt>
                <c:pt idx="40268">
                  <c:v>-8.4397700000000006E-2</c:v>
                </c:pt>
                <c:pt idx="40269">
                  <c:v>-8.3963200000000002E-2</c:v>
                </c:pt>
                <c:pt idx="40270">
                  <c:v>-8.3514900000000003E-2</c:v>
                </c:pt>
                <c:pt idx="40271">
                  <c:v>-8.3054299999999998E-2</c:v>
                </c:pt>
                <c:pt idx="40272">
                  <c:v>-8.2581600000000005E-2</c:v>
                </c:pt>
                <c:pt idx="40273">
                  <c:v>-8.2095000000000001E-2</c:v>
                </c:pt>
                <c:pt idx="40274">
                  <c:v>-8.1591899999999995E-2</c:v>
                </c:pt>
                <c:pt idx="40275">
                  <c:v>-8.1067399999999998E-2</c:v>
                </c:pt>
                <c:pt idx="40276">
                  <c:v>-8.0515000000000003E-2</c:v>
                </c:pt>
                <c:pt idx="40277">
                  <c:v>-7.99343E-2</c:v>
                </c:pt>
                <c:pt idx="40278">
                  <c:v>-7.9333500000000001E-2</c:v>
                </c:pt>
                <c:pt idx="40279">
                  <c:v>-7.8719200000000003E-2</c:v>
                </c:pt>
                <c:pt idx="40280">
                  <c:v>-7.8089900000000004E-2</c:v>
                </c:pt>
                <c:pt idx="40281">
                  <c:v>-7.7443700000000004E-2</c:v>
                </c:pt>
                <c:pt idx="40282">
                  <c:v>-7.6781299999999997E-2</c:v>
                </c:pt>
                <c:pt idx="40283">
                  <c:v>-7.6103299999999999E-2</c:v>
                </c:pt>
                <c:pt idx="40284">
                  <c:v>-7.5407100000000005E-2</c:v>
                </c:pt>
                <c:pt idx="40285">
                  <c:v>-7.4688099999999993E-2</c:v>
                </c:pt>
                <c:pt idx="40286">
                  <c:v>-7.3942999999999995E-2</c:v>
                </c:pt>
                <c:pt idx="40287">
                  <c:v>-7.3171299999999995E-2</c:v>
                </c:pt>
                <c:pt idx="40288">
                  <c:v>-7.2373400000000004E-2</c:v>
                </c:pt>
                <c:pt idx="40289">
                  <c:v>-7.1551699999999996E-2</c:v>
                </c:pt>
                <c:pt idx="40290">
                  <c:v>-7.0711200000000002E-2</c:v>
                </c:pt>
                <c:pt idx="40291">
                  <c:v>-6.9856399999999999E-2</c:v>
                </c:pt>
                <c:pt idx="40292">
                  <c:v>-6.8990099999999999E-2</c:v>
                </c:pt>
                <c:pt idx="40293">
                  <c:v>-6.8112800000000001E-2</c:v>
                </c:pt>
                <c:pt idx="40294">
                  <c:v>-6.7222299999999999E-2</c:v>
                </c:pt>
                <c:pt idx="40295">
                  <c:v>-6.6313499999999997E-2</c:v>
                </c:pt>
                <c:pt idx="40296">
                  <c:v>-6.5382599999999999E-2</c:v>
                </c:pt>
                <c:pt idx="40297">
                  <c:v>-6.4429299999999995E-2</c:v>
                </c:pt>
                <c:pt idx="40298">
                  <c:v>-6.3453399999999993E-2</c:v>
                </c:pt>
                <c:pt idx="40299">
                  <c:v>-6.24515E-2</c:v>
                </c:pt>
                <c:pt idx="40300">
                  <c:v>-6.14204E-2</c:v>
                </c:pt>
                <c:pt idx="40301">
                  <c:v>-6.0360999999999998E-2</c:v>
                </c:pt>
                <c:pt idx="40302">
                  <c:v>-5.9278999999999998E-2</c:v>
                </c:pt>
                <c:pt idx="40303">
                  <c:v>-5.8180999999999997E-2</c:v>
                </c:pt>
                <c:pt idx="40304">
                  <c:v>-5.7070500000000003E-2</c:v>
                </c:pt>
                <c:pt idx="40305">
                  <c:v>-5.5950100000000003E-2</c:v>
                </c:pt>
                <c:pt idx="40306">
                  <c:v>-5.4823299999999998E-2</c:v>
                </c:pt>
                <c:pt idx="40307">
                  <c:v>-5.3692900000000002E-2</c:v>
                </c:pt>
                <c:pt idx="40308">
                  <c:v>-5.2560799999999998E-2</c:v>
                </c:pt>
                <c:pt idx="40309">
                  <c:v>-5.1427500000000001E-2</c:v>
                </c:pt>
                <c:pt idx="40310">
                  <c:v>-5.0294199999999997E-2</c:v>
                </c:pt>
                <c:pt idx="40311">
                  <c:v>-4.9162600000000001E-2</c:v>
                </c:pt>
                <c:pt idx="40312">
                  <c:v>-4.8035500000000002E-2</c:v>
                </c:pt>
                <c:pt idx="40313">
                  <c:v>-4.6914200000000003E-2</c:v>
                </c:pt>
                <c:pt idx="40314">
                  <c:v>-4.5795500000000003E-2</c:v>
                </c:pt>
                <c:pt idx="40315">
                  <c:v>-4.4675699999999999E-2</c:v>
                </c:pt>
                <c:pt idx="40316">
                  <c:v>-4.3558800000000002E-2</c:v>
                </c:pt>
                <c:pt idx="40317">
                  <c:v>-4.2451700000000002E-2</c:v>
                </c:pt>
                <c:pt idx="40318">
                  <c:v>-4.1356499999999997E-2</c:v>
                </c:pt>
                <c:pt idx="40319">
                  <c:v>-4.0269300000000001E-2</c:v>
                </c:pt>
                <c:pt idx="40320">
                  <c:v>-3.9185699999999997E-2</c:v>
                </c:pt>
                <c:pt idx="40321">
                  <c:v>-3.8106800000000003E-2</c:v>
                </c:pt>
                <c:pt idx="40322">
                  <c:v>-3.7036300000000001E-2</c:v>
                </c:pt>
                <c:pt idx="40323">
                  <c:v>-3.5975100000000003E-2</c:v>
                </c:pt>
                <c:pt idx="40324">
                  <c:v>-3.4921199999999999E-2</c:v>
                </c:pt>
                <c:pt idx="40325">
                  <c:v>-3.3871400000000003E-2</c:v>
                </c:pt>
                <c:pt idx="40326">
                  <c:v>-3.2823600000000001E-2</c:v>
                </c:pt>
                <c:pt idx="40327">
                  <c:v>-3.1777699999999999E-2</c:v>
                </c:pt>
                <c:pt idx="40328">
                  <c:v>-3.0731100000000001E-2</c:v>
                </c:pt>
                <c:pt idx="40329">
                  <c:v>-2.9677700000000001E-2</c:v>
                </c:pt>
                <c:pt idx="40330">
                  <c:v>-2.8615100000000001E-2</c:v>
                </c:pt>
                <c:pt idx="40331">
                  <c:v>-2.7548599999999999E-2</c:v>
                </c:pt>
                <c:pt idx="40332">
                  <c:v>-2.6486599999999999E-2</c:v>
                </c:pt>
                <c:pt idx="40333">
                  <c:v>-2.5436799999999999E-2</c:v>
                </c:pt>
                <c:pt idx="40334">
                  <c:v>-2.4404800000000001E-2</c:v>
                </c:pt>
                <c:pt idx="40335">
                  <c:v>-2.3392799999999998E-2</c:v>
                </c:pt>
                <c:pt idx="40336">
                  <c:v>-2.2401899999999999E-2</c:v>
                </c:pt>
                <c:pt idx="40337">
                  <c:v>-2.1434600000000002E-2</c:v>
                </c:pt>
                <c:pt idx="40338">
                  <c:v>-2.0493899999999999E-2</c:v>
                </c:pt>
                <c:pt idx="40339">
                  <c:v>-1.9582499999999999E-2</c:v>
                </c:pt>
                <c:pt idx="40340">
                  <c:v>-1.8701300000000001E-2</c:v>
                </c:pt>
                <c:pt idx="40341">
                  <c:v>-1.7848099999999999E-2</c:v>
                </c:pt>
                <c:pt idx="40342">
                  <c:v>-1.70184E-2</c:v>
                </c:pt>
                <c:pt idx="40343">
                  <c:v>-1.6211900000000001E-2</c:v>
                </c:pt>
                <c:pt idx="40344">
                  <c:v>-1.5432700000000001E-2</c:v>
                </c:pt>
                <c:pt idx="40345">
                  <c:v>-1.46859E-2</c:v>
                </c:pt>
                <c:pt idx="40346">
                  <c:v>-1.3973899999999999E-2</c:v>
                </c:pt>
                <c:pt idx="40347">
                  <c:v>-1.3294500000000001E-2</c:v>
                </c:pt>
                <c:pt idx="40348">
                  <c:v>-1.2641400000000001E-2</c:v>
                </c:pt>
                <c:pt idx="40349">
                  <c:v>-1.2011000000000001E-2</c:v>
                </c:pt>
                <c:pt idx="40350">
                  <c:v>-1.14045E-2</c:v>
                </c:pt>
                <c:pt idx="40351">
                  <c:v>-1.08229E-2</c:v>
                </c:pt>
                <c:pt idx="40352">
                  <c:v>-1.0266300000000001E-2</c:v>
                </c:pt>
                <c:pt idx="40353" formatCode="0.00E+00">
                  <c:v>-9.7363299999999996E-3</c:v>
                </c:pt>
                <c:pt idx="40354" formatCode="0.00E+00">
                  <c:v>-9.2366800000000006E-3</c:v>
                </c:pt>
                <c:pt idx="40355" formatCode="0.00E+00">
                  <c:v>-8.7706699999999995E-3</c:v>
                </c:pt>
                <c:pt idx="40356" formatCode="0.00E+00">
                  <c:v>-8.3398299999999995E-3</c:v>
                </c:pt>
                <c:pt idx="40357" formatCode="0.00E+00">
                  <c:v>-7.9445699999999998E-3</c:v>
                </c:pt>
                <c:pt idx="40358" formatCode="0.00E+00">
                  <c:v>-7.5854900000000003E-3</c:v>
                </c:pt>
                <c:pt idx="40359" formatCode="0.00E+00">
                  <c:v>-7.2621099999999996E-3</c:v>
                </c:pt>
                <c:pt idx="40360" formatCode="0.00E+00">
                  <c:v>-6.9739600000000004E-3</c:v>
                </c:pt>
                <c:pt idx="40361" formatCode="0.00E+00">
                  <c:v>-6.7248000000000004E-3</c:v>
                </c:pt>
                <c:pt idx="40362" formatCode="0.00E+00">
                  <c:v>-6.5170100000000002E-3</c:v>
                </c:pt>
                <c:pt idx="40363" formatCode="0.00E+00">
                  <c:v>-6.3465500000000003E-3</c:v>
                </c:pt>
                <c:pt idx="40364" formatCode="0.00E+00">
                  <c:v>-6.2107400000000002E-3</c:v>
                </c:pt>
                <c:pt idx="40365" formatCode="0.00E+00">
                  <c:v>-6.1154499999999997E-3</c:v>
                </c:pt>
                <c:pt idx="40366" formatCode="0.00E+00">
                  <c:v>-6.0701899999999996E-3</c:v>
                </c:pt>
                <c:pt idx="40367" formatCode="0.00E+00">
                  <c:v>-6.0787999999999997E-3</c:v>
                </c:pt>
                <c:pt idx="40368" formatCode="0.00E+00">
                  <c:v>-6.1443599999999998E-3</c:v>
                </c:pt>
                <c:pt idx="40369" formatCode="0.00E+00">
                  <c:v>-6.2747699999999998E-3</c:v>
                </c:pt>
                <c:pt idx="40370" formatCode="0.00E+00">
                  <c:v>-6.4746600000000001E-3</c:v>
                </c:pt>
                <c:pt idx="40371" formatCode="0.00E+00">
                  <c:v>-6.7419799999999998E-3</c:v>
                </c:pt>
                <c:pt idx="40372" formatCode="0.00E+00">
                  <c:v>-7.07188E-3</c:v>
                </c:pt>
                <c:pt idx="40373" formatCode="0.00E+00">
                  <c:v>-7.4609100000000003E-3</c:v>
                </c:pt>
                <c:pt idx="40374" formatCode="0.00E+00">
                  <c:v>-7.9069299999999995E-3</c:v>
                </c:pt>
                <c:pt idx="40375" formatCode="0.00E+00">
                  <c:v>-8.4052199999999997E-3</c:v>
                </c:pt>
                <c:pt idx="40376" formatCode="0.00E+00">
                  <c:v>-8.9534200000000001E-3</c:v>
                </c:pt>
                <c:pt idx="40377" formatCode="0.00E+00">
                  <c:v>-9.5572499999999998E-3</c:v>
                </c:pt>
                <c:pt idx="40378">
                  <c:v>-1.02243E-2</c:v>
                </c:pt>
                <c:pt idx="40379">
                  <c:v>-1.09584E-2</c:v>
                </c:pt>
                <c:pt idx="40380">
                  <c:v>-1.17605E-2</c:v>
                </c:pt>
                <c:pt idx="40381">
                  <c:v>-1.2629899999999999E-2</c:v>
                </c:pt>
                <c:pt idx="40382">
                  <c:v>-1.35642E-2</c:v>
                </c:pt>
                <c:pt idx="40383">
                  <c:v>-1.4559799999999999E-2</c:v>
                </c:pt>
                <c:pt idx="40384">
                  <c:v>-1.56162E-2</c:v>
                </c:pt>
                <c:pt idx="40385">
                  <c:v>-1.6735199999999999E-2</c:v>
                </c:pt>
                <c:pt idx="40386">
                  <c:v>-1.7918300000000002E-2</c:v>
                </c:pt>
                <c:pt idx="40387">
                  <c:v>-1.91665E-2</c:v>
                </c:pt>
                <c:pt idx="40388">
                  <c:v>-2.0480600000000002E-2</c:v>
                </c:pt>
                <c:pt idx="40389">
                  <c:v>-2.1861800000000001E-2</c:v>
                </c:pt>
                <c:pt idx="40390">
                  <c:v>-2.33131E-2</c:v>
                </c:pt>
                <c:pt idx="40391">
                  <c:v>-2.4836899999999999E-2</c:v>
                </c:pt>
                <c:pt idx="40392">
                  <c:v>-2.6431300000000001E-2</c:v>
                </c:pt>
                <c:pt idx="40393">
                  <c:v>-2.8093099999999999E-2</c:v>
                </c:pt>
                <c:pt idx="40394">
                  <c:v>-2.9821799999999999E-2</c:v>
                </c:pt>
                <c:pt idx="40395">
                  <c:v>-3.1619800000000003E-2</c:v>
                </c:pt>
                <c:pt idx="40396">
                  <c:v>-3.3489499999999998E-2</c:v>
                </c:pt>
                <c:pt idx="40397">
                  <c:v>-3.5429799999999997E-2</c:v>
                </c:pt>
                <c:pt idx="40398">
                  <c:v>-3.7435999999999997E-2</c:v>
                </c:pt>
                <c:pt idx="40399">
                  <c:v>-3.95036E-2</c:v>
                </c:pt>
                <c:pt idx="40400">
                  <c:v>-4.1633700000000003E-2</c:v>
                </c:pt>
                <c:pt idx="40401">
                  <c:v>-4.3830300000000003E-2</c:v>
                </c:pt>
                <c:pt idx="40402">
                  <c:v>-4.6092899999999999E-2</c:v>
                </c:pt>
                <c:pt idx="40403">
                  <c:v>-4.84184E-2</c:v>
                </c:pt>
                <c:pt idx="40404">
                  <c:v>-5.0807900000000003E-2</c:v>
                </c:pt>
                <c:pt idx="40405">
                  <c:v>-5.3261999999999997E-2</c:v>
                </c:pt>
                <c:pt idx="40406">
                  <c:v>-5.57777E-2</c:v>
                </c:pt>
                <c:pt idx="40407">
                  <c:v>-5.83505E-2</c:v>
                </c:pt>
                <c:pt idx="40408">
                  <c:v>-6.0976599999999999E-2</c:v>
                </c:pt>
                <c:pt idx="40409">
                  <c:v>-6.3653000000000001E-2</c:v>
                </c:pt>
                <c:pt idx="40410">
                  <c:v>-6.6375400000000001E-2</c:v>
                </c:pt>
                <c:pt idx="40411">
                  <c:v>-6.9138099999999994E-2</c:v>
                </c:pt>
                <c:pt idx="40412">
                  <c:v>-7.1939000000000003E-2</c:v>
                </c:pt>
                <c:pt idx="40413">
                  <c:v>-7.4778800000000006E-2</c:v>
                </c:pt>
                <c:pt idx="40414">
                  <c:v>-7.7656699999999995E-2</c:v>
                </c:pt>
                <c:pt idx="40415">
                  <c:v>-8.0565100000000001E-2</c:v>
                </c:pt>
                <c:pt idx="40416">
                  <c:v>-8.3488599999999996E-2</c:v>
                </c:pt>
                <c:pt idx="40417">
                  <c:v>-8.6413900000000002E-2</c:v>
                </c:pt>
                <c:pt idx="40418">
                  <c:v>-8.9335899999999996E-2</c:v>
                </c:pt>
                <c:pt idx="40419">
                  <c:v>-9.2253500000000002E-2</c:v>
                </c:pt>
                <c:pt idx="40420">
                  <c:v>-9.5167699999999994E-2</c:v>
                </c:pt>
                <c:pt idx="40421">
                  <c:v>-9.8083500000000004E-2</c:v>
                </c:pt>
                <c:pt idx="40422">
                  <c:v>-0.101003</c:v>
                </c:pt>
                <c:pt idx="40423">
                  <c:v>-0.103919</c:v>
                </c:pt>
                <c:pt idx="40424">
                  <c:v>-0.10682800000000001</c:v>
                </c:pt>
                <c:pt idx="40425">
                  <c:v>-0.109733</c:v>
                </c:pt>
                <c:pt idx="40426">
                  <c:v>-0.11264</c:v>
                </c:pt>
                <c:pt idx="40427">
                  <c:v>-0.115551</c:v>
                </c:pt>
                <c:pt idx="40428">
                  <c:v>-0.118467</c:v>
                </c:pt>
                <c:pt idx="40429">
                  <c:v>-0.121389</c:v>
                </c:pt>
                <c:pt idx="40430">
                  <c:v>-0.12431300000000001</c:v>
                </c:pt>
                <c:pt idx="40431">
                  <c:v>-0.12723699999999999</c:v>
                </c:pt>
                <c:pt idx="40432">
                  <c:v>-0.13015699999999999</c:v>
                </c:pt>
                <c:pt idx="40433">
                  <c:v>-0.13306499999999999</c:v>
                </c:pt>
                <c:pt idx="40434">
                  <c:v>-0.13594600000000001</c:v>
                </c:pt>
                <c:pt idx="40435">
                  <c:v>-0.13878499999999999</c:v>
                </c:pt>
                <c:pt idx="40436">
                  <c:v>-0.141571</c:v>
                </c:pt>
                <c:pt idx="40437">
                  <c:v>-0.14429900000000001</c:v>
                </c:pt>
                <c:pt idx="40438">
                  <c:v>-0.14696500000000001</c:v>
                </c:pt>
                <c:pt idx="40439">
                  <c:v>-0.149561</c:v>
                </c:pt>
                <c:pt idx="40440">
                  <c:v>-0.15207499999999999</c:v>
                </c:pt>
                <c:pt idx="40441">
                  <c:v>-0.1545</c:v>
                </c:pt>
                <c:pt idx="40442">
                  <c:v>-0.15684300000000001</c:v>
                </c:pt>
                <c:pt idx="40443">
                  <c:v>-0.15911</c:v>
                </c:pt>
                <c:pt idx="40444">
                  <c:v>-0.161303</c:v>
                </c:pt>
                <c:pt idx="40445">
                  <c:v>-0.16342000000000001</c:v>
                </c:pt>
                <c:pt idx="40446">
                  <c:v>-0.16545599999999999</c:v>
                </c:pt>
                <c:pt idx="40447">
                  <c:v>-0.167403</c:v>
                </c:pt>
                <c:pt idx="40448">
                  <c:v>-0.16925100000000001</c:v>
                </c:pt>
                <c:pt idx="40449">
                  <c:v>-0.17100000000000001</c:v>
                </c:pt>
                <c:pt idx="40450">
                  <c:v>-0.172648</c:v>
                </c:pt>
                <c:pt idx="40451">
                  <c:v>-0.17419699999999999</c:v>
                </c:pt>
                <c:pt idx="40452">
                  <c:v>-0.175648</c:v>
                </c:pt>
                <c:pt idx="40453">
                  <c:v>-0.17700399999999999</c:v>
                </c:pt>
                <c:pt idx="40454">
                  <c:v>-0.17827299999999999</c:v>
                </c:pt>
                <c:pt idx="40455">
                  <c:v>-0.17946100000000001</c:v>
                </c:pt>
                <c:pt idx="40456">
                  <c:v>-0.18057000000000001</c:v>
                </c:pt>
                <c:pt idx="40457">
                  <c:v>-0.18160299999999999</c:v>
                </c:pt>
                <c:pt idx="40458">
                  <c:v>-0.182563</c:v>
                </c:pt>
                <c:pt idx="40459">
                  <c:v>-0.183448</c:v>
                </c:pt>
                <c:pt idx="40460">
                  <c:v>-0.184249</c:v>
                </c:pt>
                <c:pt idx="40461">
                  <c:v>-0.18495900000000001</c:v>
                </c:pt>
                <c:pt idx="40462">
                  <c:v>-0.18557499999999999</c:v>
                </c:pt>
                <c:pt idx="40463">
                  <c:v>-0.18610099999999999</c:v>
                </c:pt>
                <c:pt idx="40464">
                  <c:v>-0.18653600000000001</c:v>
                </c:pt>
                <c:pt idx="40465">
                  <c:v>-0.186887</c:v>
                </c:pt>
                <c:pt idx="40466">
                  <c:v>-0.18715899999999999</c:v>
                </c:pt>
                <c:pt idx="40467">
                  <c:v>-0.18734500000000001</c:v>
                </c:pt>
                <c:pt idx="40468">
                  <c:v>-0.18743499999999999</c:v>
                </c:pt>
                <c:pt idx="40469">
                  <c:v>-0.18742800000000001</c:v>
                </c:pt>
                <c:pt idx="40470">
                  <c:v>-0.18733</c:v>
                </c:pt>
                <c:pt idx="40471">
                  <c:v>-0.18714800000000001</c:v>
                </c:pt>
                <c:pt idx="40472">
                  <c:v>-0.186885</c:v>
                </c:pt>
                <c:pt idx="40473">
                  <c:v>-0.18654200000000001</c:v>
                </c:pt>
                <c:pt idx="40474">
                  <c:v>-0.18612300000000001</c:v>
                </c:pt>
                <c:pt idx="40475">
                  <c:v>-0.18563399999999999</c:v>
                </c:pt>
                <c:pt idx="40476">
                  <c:v>-0.18507699999999999</c:v>
                </c:pt>
                <c:pt idx="40477">
                  <c:v>-0.18445400000000001</c:v>
                </c:pt>
                <c:pt idx="40478">
                  <c:v>-0.18377299999999999</c:v>
                </c:pt>
                <c:pt idx="40479">
                  <c:v>-0.183036</c:v>
                </c:pt>
                <c:pt idx="40480">
                  <c:v>-0.18223600000000001</c:v>
                </c:pt>
                <c:pt idx="40481">
                  <c:v>-0.18137200000000001</c:v>
                </c:pt>
                <c:pt idx="40482">
                  <c:v>-0.180447</c:v>
                </c:pt>
                <c:pt idx="40483">
                  <c:v>-0.17946500000000001</c:v>
                </c:pt>
                <c:pt idx="40484">
                  <c:v>-0.178428</c:v>
                </c:pt>
                <c:pt idx="40485">
                  <c:v>-0.17733199999999999</c:v>
                </c:pt>
                <c:pt idx="40486">
                  <c:v>-0.17616999999999999</c:v>
                </c:pt>
                <c:pt idx="40487">
                  <c:v>-0.17493700000000001</c:v>
                </c:pt>
                <c:pt idx="40488">
                  <c:v>-0.17363799999999999</c:v>
                </c:pt>
                <c:pt idx="40489">
                  <c:v>-0.17228199999999999</c:v>
                </c:pt>
                <c:pt idx="40490">
                  <c:v>-0.170873</c:v>
                </c:pt>
                <c:pt idx="40491">
                  <c:v>-0.16941700000000001</c:v>
                </c:pt>
                <c:pt idx="40492">
                  <c:v>-0.16792000000000001</c:v>
                </c:pt>
                <c:pt idx="40493">
                  <c:v>-0.16638500000000001</c:v>
                </c:pt>
                <c:pt idx="40494">
                  <c:v>-0.16481799999999999</c:v>
                </c:pt>
                <c:pt idx="40495">
                  <c:v>-0.16322500000000001</c:v>
                </c:pt>
                <c:pt idx="40496">
                  <c:v>-0.161607</c:v>
                </c:pt>
                <c:pt idx="40497">
                  <c:v>-0.15995999999999999</c:v>
                </c:pt>
                <c:pt idx="40498">
                  <c:v>-0.15828200000000001</c:v>
                </c:pt>
                <c:pt idx="40499">
                  <c:v>-0.156581</c:v>
                </c:pt>
                <c:pt idx="40500">
                  <c:v>-0.154863</c:v>
                </c:pt>
                <c:pt idx="40501">
                  <c:v>-0.15312700000000001</c:v>
                </c:pt>
                <c:pt idx="40502">
                  <c:v>-0.15137200000000001</c:v>
                </c:pt>
                <c:pt idx="40503">
                  <c:v>-0.14959800000000001</c:v>
                </c:pt>
                <c:pt idx="40504">
                  <c:v>-0.14780399999999999</c:v>
                </c:pt>
                <c:pt idx="40505">
                  <c:v>-0.14598700000000001</c:v>
                </c:pt>
                <c:pt idx="40506">
                  <c:v>-0.14414199999999999</c:v>
                </c:pt>
                <c:pt idx="40507">
                  <c:v>-0.142265</c:v>
                </c:pt>
                <c:pt idx="40508">
                  <c:v>-0.14035700000000001</c:v>
                </c:pt>
                <c:pt idx="40509">
                  <c:v>-0.13842299999999999</c:v>
                </c:pt>
                <c:pt idx="40510">
                  <c:v>-0.13647200000000001</c:v>
                </c:pt>
                <c:pt idx="40511">
                  <c:v>-0.13450999999999999</c:v>
                </c:pt>
                <c:pt idx="40512">
                  <c:v>-0.13254299999999999</c:v>
                </c:pt>
                <c:pt idx="40513">
                  <c:v>-0.13058400000000001</c:v>
                </c:pt>
                <c:pt idx="40514">
                  <c:v>-0.12864400000000001</c:v>
                </c:pt>
                <c:pt idx="40515">
                  <c:v>-0.12673300000000001</c:v>
                </c:pt>
                <c:pt idx="40516">
                  <c:v>-0.124857</c:v>
                </c:pt>
                <c:pt idx="40517">
                  <c:v>-0.123017</c:v>
                </c:pt>
                <c:pt idx="40518">
                  <c:v>-0.12120400000000001</c:v>
                </c:pt>
                <c:pt idx="40519">
                  <c:v>-0.119409</c:v>
                </c:pt>
                <c:pt idx="40520">
                  <c:v>-0.117631</c:v>
                </c:pt>
                <c:pt idx="40521">
                  <c:v>-0.11588</c:v>
                </c:pt>
                <c:pt idx="40522">
                  <c:v>-0.114174</c:v>
                </c:pt>
                <c:pt idx="40523">
                  <c:v>-0.112525</c:v>
                </c:pt>
                <c:pt idx="40524">
                  <c:v>-0.110928</c:v>
                </c:pt>
                <c:pt idx="40525">
                  <c:v>-0.10936899999999999</c:v>
                </c:pt>
                <c:pt idx="40526">
                  <c:v>-0.107834</c:v>
                </c:pt>
                <c:pt idx="40527">
                  <c:v>-0.106318</c:v>
                </c:pt>
                <c:pt idx="40528">
                  <c:v>-0.10481799999999999</c:v>
                </c:pt>
                <c:pt idx="40529">
                  <c:v>-0.103328</c:v>
                </c:pt>
                <c:pt idx="40530">
                  <c:v>-0.101843</c:v>
                </c:pt>
                <c:pt idx="40531">
                  <c:v>-0.100371</c:v>
                </c:pt>
                <c:pt idx="40532">
                  <c:v>-9.8929000000000003E-2</c:v>
                </c:pt>
                <c:pt idx="40533">
                  <c:v>-9.7529000000000005E-2</c:v>
                </c:pt>
                <c:pt idx="40534">
                  <c:v>-9.6179700000000007E-2</c:v>
                </c:pt>
                <c:pt idx="40535">
                  <c:v>-9.4882900000000006E-2</c:v>
                </c:pt>
                <c:pt idx="40536">
                  <c:v>-9.3632300000000002E-2</c:v>
                </c:pt>
                <c:pt idx="40537">
                  <c:v>-9.2421100000000006E-2</c:v>
                </c:pt>
                <c:pt idx="40538">
                  <c:v>-9.1247599999999998E-2</c:v>
                </c:pt>
                <c:pt idx="40539">
                  <c:v>-9.0114299999999994E-2</c:v>
                </c:pt>
                <c:pt idx="40540">
                  <c:v>-8.9023400000000003E-2</c:v>
                </c:pt>
                <c:pt idx="40541">
                  <c:v>-8.7976499999999999E-2</c:v>
                </c:pt>
                <c:pt idx="40542">
                  <c:v>-8.6977299999999994E-2</c:v>
                </c:pt>
                <c:pt idx="40543">
                  <c:v>-8.6030300000000004E-2</c:v>
                </c:pt>
                <c:pt idx="40544">
                  <c:v>-8.5136400000000001E-2</c:v>
                </c:pt>
                <c:pt idx="40545">
                  <c:v>-8.4294999999999995E-2</c:v>
                </c:pt>
                <c:pt idx="40546">
                  <c:v>-8.3501900000000004E-2</c:v>
                </c:pt>
                <c:pt idx="40547">
                  <c:v>-8.2748799999999997E-2</c:v>
                </c:pt>
                <c:pt idx="40548">
                  <c:v>-8.2028900000000002E-2</c:v>
                </c:pt>
                <c:pt idx="40549">
                  <c:v>-8.1343100000000002E-2</c:v>
                </c:pt>
                <c:pt idx="40550">
                  <c:v>-8.0695699999999995E-2</c:v>
                </c:pt>
                <c:pt idx="40551">
                  <c:v>-8.0086699999999997E-2</c:v>
                </c:pt>
                <c:pt idx="40552">
                  <c:v>-7.9511399999999996E-2</c:v>
                </c:pt>
                <c:pt idx="40553">
                  <c:v>-7.8963800000000001E-2</c:v>
                </c:pt>
                <c:pt idx="40554">
                  <c:v>-7.8435199999999997E-2</c:v>
                </c:pt>
                <c:pt idx="40555">
                  <c:v>-7.7921199999999996E-2</c:v>
                </c:pt>
                <c:pt idx="40556">
                  <c:v>-7.7429200000000004E-2</c:v>
                </c:pt>
                <c:pt idx="40557">
                  <c:v>-7.6972499999999999E-2</c:v>
                </c:pt>
                <c:pt idx="40558">
                  <c:v>-7.6559100000000005E-2</c:v>
                </c:pt>
                <c:pt idx="40559">
                  <c:v>-7.6188199999999998E-2</c:v>
                </c:pt>
                <c:pt idx="40560">
                  <c:v>-7.5856199999999999E-2</c:v>
                </c:pt>
                <c:pt idx="40561">
                  <c:v>-7.5564099999999995E-2</c:v>
                </c:pt>
                <c:pt idx="40562">
                  <c:v>-7.5311799999999998E-2</c:v>
                </c:pt>
                <c:pt idx="40563">
                  <c:v>-7.5091599999999994E-2</c:v>
                </c:pt>
                <c:pt idx="40564">
                  <c:v>-7.4898900000000004E-2</c:v>
                </c:pt>
                <c:pt idx="40565">
                  <c:v>-7.4742500000000003E-2</c:v>
                </c:pt>
                <c:pt idx="40566">
                  <c:v>-7.4635599999999996E-2</c:v>
                </c:pt>
                <c:pt idx="40567">
                  <c:v>-7.4583499999999997E-2</c:v>
                </c:pt>
                <c:pt idx="40568">
                  <c:v>-7.4582599999999999E-2</c:v>
                </c:pt>
                <c:pt idx="40569">
                  <c:v>-7.4624899999999994E-2</c:v>
                </c:pt>
                <c:pt idx="40570">
                  <c:v>-7.4699600000000005E-2</c:v>
                </c:pt>
                <c:pt idx="40571">
                  <c:v>-7.4796100000000004E-2</c:v>
                </c:pt>
                <c:pt idx="40572">
                  <c:v>-7.4911400000000003E-2</c:v>
                </c:pt>
                <c:pt idx="40573">
                  <c:v>-7.5047699999999995E-2</c:v>
                </c:pt>
                <c:pt idx="40574">
                  <c:v>-7.52052E-2</c:v>
                </c:pt>
                <c:pt idx="40575">
                  <c:v>-7.5384699999999999E-2</c:v>
                </c:pt>
                <c:pt idx="40576">
                  <c:v>-7.5588600000000006E-2</c:v>
                </c:pt>
                <c:pt idx="40577">
                  <c:v>-7.5819999999999999E-2</c:v>
                </c:pt>
                <c:pt idx="40578">
                  <c:v>-7.6083999999999999E-2</c:v>
                </c:pt>
                <c:pt idx="40579">
                  <c:v>-7.6385400000000006E-2</c:v>
                </c:pt>
                <c:pt idx="40580">
                  <c:v>-7.6725500000000002E-2</c:v>
                </c:pt>
                <c:pt idx="40581">
                  <c:v>-7.7100399999999999E-2</c:v>
                </c:pt>
                <c:pt idx="40582">
                  <c:v>-7.7502500000000002E-2</c:v>
                </c:pt>
                <c:pt idx="40583">
                  <c:v>-7.7927499999999997E-2</c:v>
                </c:pt>
                <c:pt idx="40584">
                  <c:v>-7.8378100000000006E-2</c:v>
                </c:pt>
                <c:pt idx="40585">
                  <c:v>-7.8860700000000006E-2</c:v>
                </c:pt>
                <c:pt idx="40586">
                  <c:v>-7.9381699999999999E-2</c:v>
                </c:pt>
                <c:pt idx="40587">
                  <c:v>-7.9942899999999997E-2</c:v>
                </c:pt>
                <c:pt idx="40588">
                  <c:v>-8.0539700000000006E-2</c:v>
                </c:pt>
                <c:pt idx="40589">
                  <c:v>-8.1165500000000002E-2</c:v>
                </c:pt>
                <c:pt idx="40590">
                  <c:v>-8.1815100000000002E-2</c:v>
                </c:pt>
                <c:pt idx="40591">
                  <c:v>-8.2483100000000004E-2</c:v>
                </c:pt>
                <c:pt idx="40592">
                  <c:v>-8.31678E-2</c:v>
                </c:pt>
                <c:pt idx="40593">
                  <c:v>-8.3877099999999996E-2</c:v>
                </c:pt>
                <c:pt idx="40594">
                  <c:v>-8.4618700000000005E-2</c:v>
                </c:pt>
                <c:pt idx="40595">
                  <c:v>-8.5387599999999994E-2</c:v>
                </c:pt>
                <c:pt idx="40596">
                  <c:v>-8.6180000000000007E-2</c:v>
                </c:pt>
                <c:pt idx="40597">
                  <c:v>-8.70036E-2</c:v>
                </c:pt>
                <c:pt idx="40598">
                  <c:v>-8.7865799999999994E-2</c:v>
                </c:pt>
                <c:pt idx="40599">
                  <c:v>-8.8761099999999996E-2</c:v>
                </c:pt>
                <c:pt idx="40600">
                  <c:v>-8.9678300000000002E-2</c:v>
                </c:pt>
                <c:pt idx="40601">
                  <c:v>-9.0613399999999997E-2</c:v>
                </c:pt>
                <c:pt idx="40602">
                  <c:v>-9.1569600000000001E-2</c:v>
                </c:pt>
                <c:pt idx="40603">
                  <c:v>-9.2542200000000005E-2</c:v>
                </c:pt>
                <c:pt idx="40604">
                  <c:v>-9.3518100000000007E-2</c:v>
                </c:pt>
                <c:pt idx="40605">
                  <c:v>-9.44879E-2</c:v>
                </c:pt>
                <c:pt idx="40606">
                  <c:v>-9.5448699999999997E-2</c:v>
                </c:pt>
                <c:pt idx="40607">
                  <c:v>-9.6396399999999993E-2</c:v>
                </c:pt>
                <c:pt idx="40608">
                  <c:v>-9.7330299999999995E-2</c:v>
                </c:pt>
                <c:pt idx="40609">
                  <c:v>-9.8261299999999996E-2</c:v>
                </c:pt>
                <c:pt idx="40610">
                  <c:v>-9.9205199999999993E-2</c:v>
                </c:pt>
                <c:pt idx="40611">
                  <c:v>-0.10016799999999999</c:v>
                </c:pt>
                <c:pt idx="40612">
                  <c:v>-0.10114099999999999</c:v>
                </c:pt>
                <c:pt idx="40613">
                  <c:v>-0.102106</c:v>
                </c:pt>
                <c:pt idx="40614">
                  <c:v>-0.10305300000000001</c:v>
                </c:pt>
                <c:pt idx="40615">
                  <c:v>-0.103982</c:v>
                </c:pt>
                <c:pt idx="40616">
                  <c:v>-0.104897</c:v>
                </c:pt>
                <c:pt idx="40617">
                  <c:v>-0.105795</c:v>
                </c:pt>
                <c:pt idx="40618">
                  <c:v>-0.106684</c:v>
                </c:pt>
                <c:pt idx="40619">
                  <c:v>-0.107575</c:v>
                </c:pt>
                <c:pt idx="40620">
                  <c:v>-0.10847900000000001</c:v>
                </c:pt>
                <c:pt idx="40621">
                  <c:v>-0.10939</c:v>
                </c:pt>
                <c:pt idx="40622">
                  <c:v>-0.11029799999999999</c:v>
                </c:pt>
                <c:pt idx="40623">
                  <c:v>-0.111194</c:v>
                </c:pt>
                <c:pt idx="40624">
                  <c:v>-0.11207399999999999</c:v>
                </c:pt>
                <c:pt idx="40625">
                  <c:v>-0.112937</c:v>
                </c:pt>
                <c:pt idx="40626">
                  <c:v>-0.113785</c:v>
                </c:pt>
                <c:pt idx="40627">
                  <c:v>-0.114617</c:v>
                </c:pt>
                <c:pt idx="40628">
                  <c:v>-0.115428</c:v>
                </c:pt>
                <c:pt idx="40629">
                  <c:v>-0.11622300000000001</c:v>
                </c:pt>
                <c:pt idx="40630">
                  <c:v>-0.117009</c:v>
                </c:pt>
                <c:pt idx="40631">
                  <c:v>-0.117789</c:v>
                </c:pt>
                <c:pt idx="40632">
                  <c:v>-0.11855300000000001</c:v>
                </c:pt>
                <c:pt idx="40633">
                  <c:v>-0.11929099999999999</c:v>
                </c:pt>
                <c:pt idx="40634">
                  <c:v>-0.119992</c:v>
                </c:pt>
                <c:pt idx="40635">
                  <c:v>-0.120652</c:v>
                </c:pt>
                <c:pt idx="40636">
                  <c:v>-0.121271</c:v>
                </c:pt>
                <c:pt idx="40637">
                  <c:v>-0.12185</c:v>
                </c:pt>
                <c:pt idx="40638">
                  <c:v>-0.122402</c:v>
                </c:pt>
                <c:pt idx="40639">
                  <c:v>-0.122936</c:v>
                </c:pt>
                <c:pt idx="40640">
                  <c:v>-0.123459</c:v>
                </c:pt>
                <c:pt idx="40641">
                  <c:v>-0.123963</c:v>
                </c:pt>
                <c:pt idx="40642">
                  <c:v>-0.124447</c:v>
                </c:pt>
                <c:pt idx="40643">
                  <c:v>-0.12492</c:v>
                </c:pt>
                <c:pt idx="40644">
                  <c:v>-0.12539900000000001</c:v>
                </c:pt>
                <c:pt idx="40645">
                  <c:v>-0.12589400000000001</c:v>
                </c:pt>
                <c:pt idx="40646">
                  <c:v>-0.12640699999999999</c:v>
                </c:pt>
                <c:pt idx="40647">
                  <c:v>-0.12693599999999999</c:v>
                </c:pt>
                <c:pt idx="40648">
                  <c:v>-0.12748200000000001</c:v>
                </c:pt>
                <c:pt idx="40649">
                  <c:v>-0.12804599999999999</c:v>
                </c:pt>
                <c:pt idx="40650">
                  <c:v>-0.12861700000000001</c:v>
                </c:pt>
                <c:pt idx="40651">
                  <c:v>-0.12918299999999999</c:v>
                </c:pt>
                <c:pt idx="40652">
                  <c:v>-0.129741</c:v>
                </c:pt>
                <c:pt idx="40653">
                  <c:v>-0.130297</c:v>
                </c:pt>
                <c:pt idx="40654">
                  <c:v>-0.130857</c:v>
                </c:pt>
                <c:pt idx="40655">
                  <c:v>-0.13142100000000001</c:v>
                </c:pt>
                <c:pt idx="40656">
                  <c:v>-0.13198299999999999</c:v>
                </c:pt>
                <c:pt idx="40657">
                  <c:v>-0.13253599999999999</c:v>
                </c:pt>
                <c:pt idx="40658">
                  <c:v>-0.133075</c:v>
                </c:pt>
                <c:pt idx="40659">
                  <c:v>-0.133603</c:v>
                </c:pt>
                <c:pt idx="40660">
                  <c:v>-0.13413</c:v>
                </c:pt>
                <c:pt idx="40661">
                  <c:v>-0.13466900000000001</c:v>
                </c:pt>
                <c:pt idx="40662">
                  <c:v>-0.13522799999999999</c:v>
                </c:pt>
                <c:pt idx="40663">
                  <c:v>-0.13581699999999999</c:v>
                </c:pt>
                <c:pt idx="40664">
                  <c:v>-0.136436</c:v>
                </c:pt>
                <c:pt idx="40665">
                  <c:v>-0.13708300000000001</c:v>
                </c:pt>
                <c:pt idx="40666">
                  <c:v>-0.13775599999999999</c:v>
                </c:pt>
                <c:pt idx="40667">
                  <c:v>-0.13845199999999999</c:v>
                </c:pt>
                <c:pt idx="40668">
                  <c:v>-0.13916400000000001</c:v>
                </c:pt>
                <c:pt idx="40669">
                  <c:v>-0.13988400000000001</c:v>
                </c:pt>
                <c:pt idx="40670">
                  <c:v>-0.14061799999999999</c:v>
                </c:pt>
                <c:pt idx="40671">
                  <c:v>-0.141379</c:v>
                </c:pt>
                <c:pt idx="40672">
                  <c:v>-0.142175</c:v>
                </c:pt>
                <c:pt idx="40673">
                  <c:v>-0.14300199999999999</c:v>
                </c:pt>
                <c:pt idx="40674">
                  <c:v>-0.14385500000000001</c:v>
                </c:pt>
                <c:pt idx="40675">
                  <c:v>-0.14473800000000001</c:v>
                </c:pt>
                <c:pt idx="40676">
                  <c:v>-0.14565700000000001</c:v>
                </c:pt>
                <c:pt idx="40677">
                  <c:v>-0.14661399999999999</c:v>
                </c:pt>
                <c:pt idx="40678">
                  <c:v>-0.14760899999999999</c:v>
                </c:pt>
                <c:pt idx="40679">
                  <c:v>-0.148644</c:v>
                </c:pt>
                <c:pt idx="40680">
                  <c:v>-0.14972199999999999</c:v>
                </c:pt>
                <c:pt idx="40681">
                  <c:v>-0.150843</c:v>
                </c:pt>
                <c:pt idx="40682">
                  <c:v>-0.152</c:v>
                </c:pt>
                <c:pt idx="40683">
                  <c:v>-0.15319199999999999</c:v>
                </c:pt>
                <c:pt idx="40684">
                  <c:v>-0.154416</c:v>
                </c:pt>
                <c:pt idx="40685">
                  <c:v>-0.15567300000000001</c:v>
                </c:pt>
                <c:pt idx="40686">
                  <c:v>-0.15696399999999999</c:v>
                </c:pt>
                <c:pt idx="40687">
                  <c:v>-0.15829499999999999</c:v>
                </c:pt>
                <c:pt idx="40688">
                  <c:v>-0.15966900000000001</c:v>
                </c:pt>
                <c:pt idx="40689">
                  <c:v>-0.161084</c:v>
                </c:pt>
                <c:pt idx="40690">
                  <c:v>-0.16253799999999999</c:v>
                </c:pt>
                <c:pt idx="40691">
                  <c:v>-0.164025</c:v>
                </c:pt>
                <c:pt idx="40692">
                  <c:v>-0.16553799999999999</c:v>
                </c:pt>
                <c:pt idx="40693">
                  <c:v>-0.167072</c:v>
                </c:pt>
                <c:pt idx="40694">
                  <c:v>-0.16861899999999999</c:v>
                </c:pt>
                <c:pt idx="40695">
                  <c:v>-0.17017299999999999</c:v>
                </c:pt>
                <c:pt idx="40696">
                  <c:v>-0.17173099999999999</c:v>
                </c:pt>
                <c:pt idx="40697">
                  <c:v>-0.17329600000000001</c:v>
                </c:pt>
                <c:pt idx="40698">
                  <c:v>-0.17486199999999999</c:v>
                </c:pt>
                <c:pt idx="40699">
                  <c:v>-0.176422</c:v>
                </c:pt>
                <c:pt idx="40700">
                  <c:v>-0.177976</c:v>
                </c:pt>
                <c:pt idx="40701">
                  <c:v>-0.179532</c:v>
                </c:pt>
                <c:pt idx="40702">
                  <c:v>-0.18109600000000001</c:v>
                </c:pt>
                <c:pt idx="40703">
                  <c:v>-0.182672</c:v>
                </c:pt>
                <c:pt idx="40704">
                  <c:v>-0.18426400000000001</c:v>
                </c:pt>
                <c:pt idx="40705">
                  <c:v>-0.18587000000000001</c:v>
                </c:pt>
                <c:pt idx="40706">
                  <c:v>-0.18748500000000001</c:v>
                </c:pt>
                <c:pt idx="40707">
                  <c:v>-0.189111</c:v>
                </c:pt>
                <c:pt idx="40708">
                  <c:v>-0.190749</c:v>
                </c:pt>
                <c:pt idx="40709">
                  <c:v>-0.19236</c:v>
                </c:pt>
                <c:pt idx="40710">
                  <c:v>-0.193914</c:v>
                </c:pt>
                <c:pt idx="40711">
                  <c:v>-0.19545000000000001</c:v>
                </c:pt>
                <c:pt idx="40712">
                  <c:v>-0.19699900000000001</c:v>
                </c:pt>
                <c:pt idx="40713">
                  <c:v>-0.19852600000000001</c:v>
                </c:pt>
                <c:pt idx="40714">
                  <c:v>-0.200018</c:v>
                </c:pt>
                <c:pt idx="40715">
                  <c:v>-0.201487</c:v>
                </c:pt>
                <c:pt idx="40716">
                  <c:v>-0.202928</c:v>
                </c:pt>
                <c:pt idx="40717">
                  <c:v>-0.20432900000000001</c:v>
                </c:pt>
                <c:pt idx="40718">
                  <c:v>-0.205679</c:v>
                </c:pt>
                <c:pt idx="40719">
                  <c:v>-0.20697599999999999</c:v>
                </c:pt>
                <c:pt idx="40720">
                  <c:v>-0.20822299999999999</c:v>
                </c:pt>
                <c:pt idx="40721">
                  <c:v>-0.209422</c:v>
                </c:pt>
                <c:pt idx="40722">
                  <c:v>-0.21057200000000001</c:v>
                </c:pt>
                <c:pt idx="40723">
                  <c:v>-0.21166699999999999</c:v>
                </c:pt>
                <c:pt idx="40724">
                  <c:v>-0.212697</c:v>
                </c:pt>
                <c:pt idx="40725">
                  <c:v>-0.21365799999999999</c:v>
                </c:pt>
                <c:pt idx="40726">
                  <c:v>-0.21455099999999999</c:v>
                </c:pt>
                <c:pt idx="40727">
                  <c:v>-0.21537800000000001</c:v>
                </c:pt>
                <c:pt idx="40728">
                  <c:v>-0.216143</c:v>
                </c:pt>
                <c:pt idx="40729">
                  <c:v>-0.21684899999999999</c:v>
                </c:pt>
                <c:pt idx="40730">
                  <c:v>-0.217503</c:v>
                </c:pt>
                <c:pt idx="40731">
                  <c:v>-0.21810499999999999</c:v>
                </c:pt>
                <c:pt idx="40732">
                  <c:v>-0.21865100000000001</c:v>
                </c:pt>
                <c:pt idx="40733">
                  <c:v>-0.219139</c:v>
                </c:pt>
                <c:pt idx="40734">
                  <c:v>-0.21956200000000001</c:v>
                </c:pt>
                <c:pt idx="40735">
                  <c:v>-0.21990299999999999</c:v>
                </c:pt>
                <c:pt idx="40736">
                  <c:v>-0.22015399999999999</c:v>
                </c:pt>
                <c:pt idx="40737">
                  <c:v>-0.22031999999999999</c:v>
                </c:pt>
                <c:pt idx="40738">
                  <c:v>-0.22040499999999999</c:v>
                </c:pt>
                <c:pt idx="40739">
                  <c:v>-0.22040299999999999</c:v>
                </c:pt>
                <c:pt idx="40740">
                  <c:v>-0.220309</c:v>
                </c:pt>
                <c:pt idx="40741">
                  <c:v>-0.22012000000000001</c:v>
                </c:pt>
                <c:pt idx="40742">
                  <c:v>-0.219829</c:v>
                </c:pt>
                <c:pt idx="40743">
                  <c:v>-0.21942700000000001</c:v>
                </c:pt>
                <c:pt idx="40744">
                  <c:v>-0.21890799999999999</c:v>
                </c:pt>
                <c:pt idx="40745">
                  <c:v>-0.218277</c:v>
                </c:pt>
                <c:pt idx="40746">
                  <c:v>-0.21753800000000001</c:v>
                </c:pt>
                <c:pt idx="40747">
                  <c:v>-0.21668699999999999</c:v>
                </c:pt>
                <c:pt idx="40748">
                  <c:v>-0.215724</c:v>
                </c:pt>
                <c:pt idx="40749">
                  <c:v>-0.21465100000000001</c:v>
                </c:pt>
                <c:pt idx="40750">
                  <c:v>-0.21347099999999999</c:v>
                </c:pt>
                <c:pt idx="40751">
                  <c:v>-0.21218300000000001</c:v>
                </c:pt>
                <c:pt idx="40752">
                  <c:v>-0.210785</c:v>
                </c:pt>
                <c:pt idx="40753">
                  <c:v>-0.209282</c:v>
                </c:pt>
                <c:pt idx="40754">
                  <c:v>-0.207675</c:v>
                </c:pt>
                <c:pt idx="40755">
                  <c:v>-0.20596100000000001</c:v>
                </c:pt>
                <c:pt idx="40756">
                  <c:v>-0.20413600000000001</c:v>
                </c:pt>
                <c:pt idx="40757">
                  <c:v>-0.20219799999999999</c:v>
                </c:pt>
                <c:pt idx="40758">
                  <c:v>-0.20014399999999999</c:v>
                </c:pt>
                <c:pt idx="40759">
                  <c:v>-0.19797300000000001</c:v>
                </c:pt>
                <c:pt idx="40760">
                  <c:v>-0.195684</c:v>
                </c:pt>
                <c:pt idx="40761">
                  <c:v>-0.19328600000000001</c:v>
                </c:pt>
                <c:pt idx="40762">
                  <c:v>-0.19078500000000001</c:v>
                </c:pt>
                <c:pt idx="40763">
                  <c:v>-0.188192</c:v>
                </c:pt>
                <c:pt idx="40764">
                  <c:v>-0.18551000000000001</c:v>
                </c:pt>
                <c:pt idx="40765">
                  <c:v>-0.18273900000000001</c:v>
                </c:pt>
                <c:pt idx="40766">
                  <c:v>-0.17988100000000001</c:v>
                </c:pt>
                <c:pt idx="40767">
                  <c:v>-0.17693800000000001</c:v>
                </c:pt>
                <c:pt idx="40768">
                  <c:v>-0.17391599999999999</c:v>
                </c:pt>
                <c:pt idx="40769">
                  <c:v>-0.17081099999999999</c:v>
                </c:pt>
                <c:pt idx="40770">
                  <c:v>-0.16762199999999999</c:v>
                </c:pt>
                <c:pt idx="40771">
                  <c:v>-0.164349</c:v>
                </c:pt>
                <c:pt idx="40772">
                  <c:v>-0.160991</c:v>
                </c:pt>
                <c:pt idx="40773">
                  <c:v>-0.157557</c:v>
                </c:pt>
                <c:pt idx="40774">
                  <c:v>-0.154056</c:v>
                </c:pt>
                <c:pt idx="40775">
                  <c:v>-0.15048500000000001</c:v>
                </c:pt>
                <c:pt idx="40776">
                  <c:v>-0.14683099999999999</c:v>
                </c:pt>
                <c:pt idx="40777">
                  <c:v>-0.14308799999999999</c:v>
                </c:pt>
                <c:pt idx="40778">
                  <c:v>-0.13925799999999999</c:v>
                </c:pt>
                <c:pt idx="40779">
                  <c:v>-0.135351</c:v>
                </c:pt>
                <c:pt idx="40780">
                  <c:v>-0.13137799999999999</c:v>
                </c:pt>
                <c:pt idx="40781">
                  <c:v>-0.127356</c:v>
                </c:pt>
                <c:pt idx="40782">
                  <c:v>-0.123296</c:v>
                </c:pt>
                <c:pt idx="40783">
                  <c:v>-0.119198</c:v>
                </c:pt>
                <c:pt idx="40784">
                  <c:v>-0.11505700000000001</c:v>
                </c:pt>
                <c:pt idx="40785">
                  <c:v>-0.110886</c:v>
                </c:pt>
                <c:pt idx="40786">
                  <c:v>-0.106698</c:v>
                </c:pt>
                <c:pt idx="40787">
                  <c:v>-0.10250099999999999</c:v>
                </c:pt>
                <c:pt idx="40788">
                  <c:v>-9.8302200000000006E-2</c:v>
                </c:pt>
                <c:pt idx="40789">
                  <c:v>-9.4115400000000002E-2</c:v>
                </c:pt>
                <c:pt idx="40790">
                  <c:v>-8.9951100000000006E-2</c:v>
                </c:pt>
                <c:pt idx="40791">
                  <c:v>-8.58125E-2</c:v>
                </c:pt>
                <c:pt idx="40792">
                  <c:v>-8.1697699999999998E-2</c:v>
                </c:pt>
                <c:pt idx="40793">
                  <c:v>-7.7602099999999993E-2</c:v>
                </c:pt>
                <c:pt idx="40794">
                  <c:v>-7.3524199999999998E-2</c:v>
                </c:pt>
                <c:pt idx="40795">
                  <c:v>-6.9475800000000004E-2</c:v>
                </c:pt>
                <c:pt idx="40796">
                  <c:v>-6.54497E-2</c:v>
                </c:pt>
                <c:pt idx="40797">
                  <c:v>-6.1400000000000003E-2</c:v>
                </c:pt>
                <c:pt idx="40798">
                  <c:v>-5.73467E-2</c:v>
                </c:pt>
                <c:pt idx="40799">
                  <c:v>-5.3370099999999997E-2</c:v>
                </c:pt>
                <c:pt idx="40800">
                  <c:v>-4.9463899999999998E-2</c:v>
                </c:pt>
                <c:pt idx="40801">
                  <c:v>-4.5580000000000002E-2</c:v>
                </c:pt>
                <c:pt idx="40802">
                  <c:v>-4.1723700000000002E-2</c:v>
                </c:pt>
                <c:pt idx="40803">
                  <c:v>-3.7912500000000002E-2</c:v>
                </c:pt>
                <c:pt idx="40804">
                  <c:v>-3.4147400000000001E-2</c:v>
                </c:pt>
                <c:pt idx="40805">
                  <c:v>-3.0428799999999999E-2</c:v>
                </c:pt>
                <c:pt idx="40806">
                  <c:v>-2.6765000000000001E-2</c:v>
                </c:pt>
                <c:pt idx="40807">
                  <c:v>-2.3166200000000001E-2</c:v>
                </c:pt>
                <c:pt idx="40808">
                  <c:v>-1.9639199999999999E-2</c:v>
                </c:pt>
                <c:pt idx="40809">
                  <c:v>-1.6190599999999999E-2</c:v>
                </c:pt>
                <c:pt idx="40810">
                  <c:v>-1.2826499999999999E-2</c:v>
                </c:pt>
                <c:pt idx="40811" formatCode="0.00E+00">
                  <c:v>-9.5500499999999992E-3</c:v>
                </c:pt>
                <c:pt idx="40812" formatCode="0.00E+00">
                  <c:v>-6.3644599999999997E-3</c:v>
                </c:pt>
                <c:pt idx="40813" formatCode="0.00E+00">
                  <c:v>-3.2770299999999998E-3</c:v>
                </c:pt>
                <c:pt idx="40814" formatCode="0.00E+00">
                  <c:v>-2.98666E-4</c:v>
                </c:pt>
                <c:pt idx="40815" formatCode="0.00E+00">
                  <c:v>2.5603800000000001E-3</c:v>
                </c:pt>
                <c:pt idx="40816" formatCode="0.00E+00">
                  <c:v>5.2939299999999996E-3</c:v>
                </c:pt>
                <c:pt idx="40817" formatCode="0.00E+00">
                  <c:v>7.8985400000000008E-3</c:v>
                </c:pt>
                <c:pt idx="40818">
                  <c:v>1.0373800000000001E-2</c:v>
                </c:pt>
                <c:pt idx="40819">
                  <c:v>1.2724900000000001E-2</c:v>
                </c:pt>
                <c:pt idx="40820">
                  <c:v>1.4959500000000001E-2</c:v>
                </c:pt>
                <c:pt idx="40821">
                  <c:v>1.70838E-2</c:v>
                </c:pt>
                <c:pt idx="40822">
                  <c:v>1.9101699999999999E-2</c:v>
                </c:pt>
                <c:pt idx="40823">
                  <c:v>2.1013899999999999E-2</c:v>
                </c:pt>
                <c:pt idx="40824">
                  <c:v>2.2818399999999999E-2</c:v>
                </c:pt>
                <c:pt idx="40825">
                  <c:v>2.4511499999999999E-2</c:v>
                </c:pt>
                <c:pt idx="40826">
                  <c:v>2.6088500000000001E-2</c:v>
                </c:pt>
                <c:pt idx="40827">
                  <c:v>2.7548300000000001E-2</c:v>
                </c:pt>
                <c:pt idx="40828">
                  <c:v>2.89016E-2</c:v>
                </c:pt>
                <c:pt idx="40829">
                  <c:v>3.0162899999999999E-2</c:v>
                </c:pt>
                <c:pt idx="40830">
                  <c:v>3.1331199999999997E-2</c:v>
                </c:pt>
                <c:pt idx="40831">
                  <c:v>3.2393999999999999E-2</c:v>
                </c:pt>
                <c:pt idx="40832">
                  <c:v>3.3340799999999997E-2</c:v>
                </c:pt>
                <c:pt idx="40833">
                  <c:v>3.41664E-2</c:v>
                </c:pt>
                <c:pt idx="40834">
                  <c:v>3.4866099999999997E-2</c:v>
                </c:pt>
                <c:pt idx="40835">
                  <c:v>3.5433600000000003E-2</c:v>
                </c:pt>
                <c:pt idx="40836">
                  <c:v>3.5864199999999999E-2</c:v>
                </c:pt>
                <c:pt idx="40837">
                  <c:v>3.6158900000000001E-2</c:v>
                </c:pt>
                <c:pt idx="40838">
                  <c:v>3.63237E-2</c:v>
                </c:pt>
                <c:pt idx="40839">
                  <c:v>3.6364300000000002E-2</c:v>
                </c:pt>
                <c:pt idx="40840">
                  <c:v>3.6282399999999999E-2</c:v>
                </c:pt>
                <c:pt idx="40841">
                  <c:v>3.6075999999999997E-2</c:v>
                </c:pt>
                <c:pt idx="40842">
                  <c:v>3.5742200000000002E-2</c:v>
                </c:pt>
                <c:pt idx="40843">
                  <c:v>3.5280499999999999E-2</c:v>
                </c:pt>
                <c:pt idx="40844">
                  <c:v>3.4696200000000003E-2</c:v>
                </c:pt>
                <c:pt idx="40845">
                  <c:v>3.3999000000000001E-2</c:v>
                </c:pt>
                <c:pt idx="40846">
                  <c:v>3.3196700000000003E-2</c:v>
                </c:pt>
                <c:pt idx="40847">
                  <c:v>3.2289999999999999E-2</c:v>
                </c:pt>
                <c:pt idx="40848">
                  <c:v>3.1276100000000001E-2</c:v>
                </c:pt>
                <c:pt idx="40849">
                  <c:v>3.0151799999999999E-2</c:v>
                </c:pt>
                <c:pt idx="40850">
                  <c:v>2.8911699999999999E-2</c:v>
                </c:pt>
                <c:pt idx="40851">
                  <c:v>2.7551200000000001E-2</c:v>
                </c:pt>
                <c:pt idx="40852">
                  <c:v>2.6072000000000001E-2</c:v>
                </c:pt>
                <c:pt idx="40853">
                  <c:v>2.44773E-2</c:v>
                </c:pt>
                <c:pt idx="40854">
                  <c:v>2.27669E-2</c:v>
                </c:pt>
                <c:pt idx="40855">
                  <c:v>2.0944299999999999E-2</c:v>
                </c:pt>
                <c:pt idx="40856">
                  <c:v>1.9021300000000001E-2</c:v>
                </c:pt>
                <c:pt idx="40857">
                  <c:v>1.7009199999999999E-2</c:v>
                </c:pt>
                <c:pt idx="40858">
                  <c:v>1.49106E-2</c:v>
                </c:pt>
                <c:pt idx="40859">
                  <c:v>1.27206E-2</c:v>
                </c:pt>
                <c:pt idx="40860">
                  <c:v>1.0434799999999999E-2</c:v>
                </c:pt>
                <c:pt idx="40861" formatCode="0.00E+00">
                  <c:v>8.0516700000000004E-3</c:v>
                </c:pt>
                <c:pt idx="40862" formatCode="0.00E+00">
                  <c:v>5.5739199999999996E-3</c:v>
                </c:pt>
                <c:pt idx="40863" formatCode="0.00E+00">
                  <c:v>3.01053E-3</c:v>
                </c:pt>
                <c:pt idx="40864" formatCode="0.00E+00">
                  <c:v>3.7011800000000001E-4</c:v>
                </c:pt>
                <c:pt idx="40865" formatCode="0.00E+00">
                  <c:v>-2.3461300000000001E-3</c:v>
                </c:pt>
                <c:pt idx="40866" formatCode="0.00E+00">
                  <c:v>-5.14124E-3</c:v>
                </c:pt>
                <c:pt idx="40867" formatCode="0.00E+00">
                  <c:v>-8.0154700000000002E-3</c:v>
                </c:pt>
                <c:pt idx="40868">
                  <c:v>-1.09674E-2</c:v>
                </c:pt>
                <c:pt idx="40869">
                  <c:v>-1.3997600000000001E-2</c:v>
                </c:pt>
                <c:pt idx="40870">
                  <c:v>-1.7103299999999998E-2</c:v>
                </c:pt>
                <c:pt idx="40871">
                  <c:v>-2.02758E-2</c:v>
                </c:pt>
                <c:pt idx="40872">
                  <c:v>-2.3509200000000001E-2</c:v>
                </c:pt>
                <c:pt idx="40873">
                  <c:v>-2.6805800000000001E-2</c:v>
                </c:pt>
                <c:pt idx="40874">
                  <c:v>-3.0169399999999999E-2</c:v>
                </c:pt>
                <c:pt idx="40875">
                  <c:v>-3.3597000000000002E-2</c:v>
                </c:pt>
                <c:pt idx="40876">
                  <c:v>-3.70809E-2</c:v>
                </c:pt>
                <c:pt idx="40877">
                  <c:v>-4.0612200000000001E-2</c:v>
                </c:pt>
                <c:pt idx="40878">
                  <c:v>-4.41806E-2</c:v>
                </c:pt>
                <c:pt idx="40879">
                  <c:v>-4.7776300000000001E-2</c:v>
                </c:pt>
                <c:pt idx="40880">
                  <c:v>-5.1391399999999997E-2</c:v>
                </c:pt>
                <c:pt idx="40881">
                  <c:v>-5.5020600000000003E-2</c:v>
                </c:pt>
                <c:pt idx="40882">
                  <c:v>-5.8659200000000002E-2</c:v>
                </c:pt>
                <c:pt idx="40883">
                  <c:v>-6.2301500000000003E-2</c:v>
                </c:pt>
                <c:pt idx="40884">
                  <c:v>-6.5944600000000006E-2</c:v>
                </c:pt>
                <c:pt idx="40885">
                  <c:v>-6.9587499999999997E-2</c:v>
                </c:pt>
                <c:pt idx="40886">
                  <c:v>-7.3226299999999994E-2</c:v>
                </c:pt>
                <c:pt idx="40887">
                  <c:v>-7.6853299999999999E-2</c:v>
                </c:pt>
                <c:pt idx="40888">
                  <c:v>-8.0460299999999998E-2</c:v>
                </c:pt>
                <c:pt idx="40889">
                  <c:v>-8.4042599999999995E-2</c:v>
                </c:pt>
                <c:pt idx="40890">
                  <c:v>-8.7596499999999994E-2</c:v>
                </c:pt>
                <c:pt idx="40891">
                  <c:v>-9.1117100000000006E-2</c:v>
                </c:pt>
                <c:pt idx="40892">
                  <c:v>-9.4600199999999995E-2</c:v>
                </c:pt>
                <c:pt idx="40893">
                  <c:v>-9.8041699999999996E-2</c:v>
                </c:pt>
                <c:pt idx="40894">
                  <c:v>-0.101439</c:v>
                </c:pt>
                <c:pt idx="40895">
                  <c:v>-0.104791</c:v>
                </c:pt>
                <c:pt idx="40896">
                  <c:v>-0.108098</c:v>
                </c:pt>
                <c:pt idx="40897">
                  <c:v>-0.111355</c:v>
                </c:pt>
                <c:pt idx="40898">
                  <c:v>-0.11456</c:v>
                </c:pt>
                <c:pt idx="40899">
                  <c:v>-0.117713</c:v>
                </c:pt>
                <c:pt idx="40900">
                  <c:v>-0.120813</c:v>
                </c:pt>
                <c:pt idx="40901">
                  <c:v>-0.12385699999999999</c:v>
                </c:pt>
                <c:pt idx="40902">
                  <c:v>-0.12684000000000001</c:v>
                </c:pt>
                <c:pt idx="40903">
                  <c:v>-0.12975500000000001</c:v>
                </c:pt>
                <c:pt idx="40904">
                  <c:v>-0.132601</c:v>
                </c:pt>
                <c:pt idx="40905">
                  <c:v>-0.13537099999999999</c:v>
                </c:pt>
                <c:pt idx="40906">
                  <c:v>-0.13806099999999999</c:v>
                </c:pt>
                <c:pt idx="40907">
                  <c:v>-0.14066600000000001</c:v>
                </c:pt>
                <c:pt idx="40908">
                  <c:v>-0.143182</c:v>
                </c:pt>
                <c:pt idx="40909">
                  <c:v>-0.14560600000000001</c:v>
                </c:pt>
                <c:pt idx="40910">
                  <c:v>-0.14793600000000001</c:v>
                </c:pt>
                <c:pt idx="40911">
                  <c:v>-0.150168</c:v>
                </c:pt>
                <c:pt idx="40912">
                  <c:v>-0.15229500000000001</c:v>
                </c:pt>
                <c:pt idx="40913">
                  <c:v>-0.15431600000000001</c:v>
                </c:pt>
                <c:pt idx="40914">
                  <c:v>-0.15623300000000001</c:v>
                </c:pt>
                <c:pt idx="40915">
                  <c:v>-0.158049</c:v>
                </c:pt>
                <c:pt idx="40916">
                  <c:v>-0.15976599999999999</c:v>
                </c:pt>
                <c:pt idx="40917">
                  <c:v>-0.161381</c:v>
                </c:pt>
                <c:pt idx="40918">
                  <c:v>-0.16289600000000001</c:v>
                </c:pt>
                <c:pt idx="40919">
                  <c:v>-0.16431200000000001</c:v>
                </c:pt>
                <c:pt idx="40920">
                  <c:v>-0.165627</c:v>
                </c:pt>
                <c:pt idx="40921">
                  <c:v>-0.16683799999999999</c:v>
                </c:pt>
                <c:pt idx="40922">
                  <c:v>-0.16794100000000001</c:v>
                </c:pt>
                <c:pt idx="40923">
                  <c:v>-0.168936</c:v>
                </c:pt>
                <c:pt idx="40924">
                  <c:v>-0.16982800000000001</c:v>
                </c:pt>
                <c:pt idx="40925">
                  <c:v>-0.17061699999999999</c:v>
                </c:pt>
                <c:pt idx="40926">
                  <c:v>-0.17130200000000001</c:v>
                </c:pt>
                <c:pt idx="40927">
                  <c:v>-0.17188000000000001</c:v>
                </c:pt>
                <c:pt idx="40928">
                  <c:v>-0.17235200000000001</c:v>
                </c:pt>
                <c:pt idx="40929">
                  <c:v>-0.17272199999999999</c:v>
                </c:pt>
                <c:pt idx="40930">
                  <c:v>-0.17299200000000001</c:v>
                </c:pt>
                <c:pt idx="40931">
                  <c:v>-0.17315700000000001</c:v>
                </c:pt>
                <c:pt idx="40932">
                  <c:v>-0.17321600000000001</c:v>
                </c:pt>
                <c:pt idx="40933">
                  <c:v>-0.17316799999999999</c:v>
                </c:pt>
                <c:pt idx="40934">
                  <c:v>-0.173011</c:v>
                </c:pt>
                <c:pt idx="40935">
                  <c:v>-0.17274900000000001</c:v>
                </c:pt>
                <c:pt idx="40936">
                  <c:v>-0.17238500000000001</c:v>
                </c:pt>
                <c:pt idx="40937">
                  <c:v>-0.17192399999999999</c:v>
                </c:pt>
                <c:pt idx="40938">
                  <c:v>-0.171371</c:v>
                </c:pt>
                <c:pt idx="40939">
                  <c:v>-0.17072399999999999</c:v>
                </c:pt>
                <c:pt idx="40940">
                  <c:v>-0.169985</c:v>
                </c:pt>
                <c:pt idx="40941">
                  <c:v>-0.169156</c:v>
                </c:pt>
                <c:pt idx="40942">
                  <c:v>-0.168237</c:v>
                </c:pt>
                <c:pt idx="40943">
                  <c:v>-0.16722600000000001</c:v>
                </c:pt>
                <c:pt idx="40944">
                  <c:v>-0.16612499999999999</c:v>
                </c:pt>
                <c:pt idx="40945">
                  <c:v>-0.164935</c:v>
                </c:pt>
                <c:pt idx="40946">
                  <c:v>-0.163663</c:v>
                </c:pt>
                <c:pt idx="40947">
                  <c:v>-0.16231400000000001</c:v>
                </c:pt>
                <c:pt idx="40948">
                  <c:v>-0.16089500000000001</c:v>
                </c:pt>
                <c:pt idx="40949">
                  <c:v>-0.159412</c:v>
                </c:pt>
                <c:pt idx="40950">
                  <c:v>-0.15787100000000001</c:v>
                </c:pt>
                <c:pt idx="40951">
                  <c:v>-0.156275</c:v>
                </c:pt>
                <c:pt idx="40952">
                  <c:v>-0.15462500000000001</c:v>
                </c:pt>
                <c:pt idx="40953">
                  <c:v>-0.152922</c:v>
                </c:pt>
                <c:pt idx="40954">
                  <c:v>-0.151168</c:v>
                </c:pt>
                <c:pt idx="40955">
                  <c:v>-0.149367</c:v>
                </c:pt>
                <c:pt idx="40956">
                  <c:v>-0.14752199999999999</c:v>
                </c:pt>
                <c:pt idx="40957">
                  <c:v>-0.14563200000000001</c:v>
                </c:pt>
                <c:pt idx="40958">
                  <c:v>-0.14369799999999999</c:v>
                </c:pt>
                <c:pt idx="40959">
                  <c:v>-0.14172000000000001</c:v>
                </c:pt>
                <c:pt idx="40960">
                  <c:v>-0.13969999999999999</c:v>
                </c:pt>
                <c:pt idx="40961">
                  <c:v>-0.13764100000000001</c:v>
                </c:pt>
                <c:pt idx="40962">
                  <c:v>-0.135549</c:v>
                </c:pt>
                <c:pt idx="40963">
                  <c:v>-0.13342499999999999</c:v>
                </c:pt>
                <c:pt idx="40964">
                  <c:v>-0.13126599999999999</c:v>
                </c:pt>
                <c:pt idx="40965">
                  <c:v>-0.12907399999999999</c:v>
                </c:pt>
                <c:pt idx="40966">
                  <c:v>-0.126856</c:v>
                </c:pt>
                <c:pt idx="40967">
                  <c:v>-0.124623</c:v>
                </c:pt>
                <c:pt idx="40968">
                  <c:v>-0.12238300000000001</c:v>
                </c:pt>
                <c:pt idx="40969">
                  <c:v>-0.120141</c:v>
                </c:pt>
                <c:pt idx="40970">
                  <c:v>-0.117897</c:v>
                </c:pt>
                <c:pt idx="40971">
                  <c:v>-0.11565499999999999</c:v>
                </c:pt>
                <c:pt idx="40972">
                  <c:v>-0.11342099999999999</c:v>
                </c:pt>
                <c:pt idx="40973">
                  <c:v>-0.11119800000000001</c:v>
                </c:pt>
                <c:pt idx="40974">
                  <c:v>-0.108984</c:v>
                </c:pt>
                <c:pt idx="40975">
                  <c:v>-0.106777</c:v>
                </c:pt>
                <c:pt idx="40976">
                  <c:v>-0.104584</c:v>
                </c:pt>
                <c:pt idx="40977">
                  <c:v>-0.10241</c:v>
                </c:pt>
                <c:pt idx="40978">
                  <c:v>-0.100259</c:v>
                </c:pt>
                <c:pt idx="40979">
                  <c:v>-9.8132499999999998E-2</c:v>
                </c:pt>
                <c:pt idx="40980">
                  <c:v>-9.6028199999999994E-2</c:v>
                </c:pt>
                <c:pt idx="40981">
                  <c:v>-9.3944100000000003E-2</c:v>
                </c:pt>
                <c:pt idx="40982">
                  <c:v>-9.1885700000000001E-2</c:v>
                </c:pt>
                <c:pt idx="40983">
                  <c:v>-8.9855400000000002E-2</c:v>
                </c:pt>
                <c:pt idx="40984">
                  <c:v>-8.7811700000000006E-2</c:v>
                </c:pt>
                <c:pt idx="40985">
                  <c:v>-8.5719900000000002E-2</c:v>
                </c:pt>
                <c:pt idx="40986">
                  <c:v>-8.3628800000000003E-2</c:v>
                </c:pt>
                <c:pt idx="40987">
                  <c:v>-8.1576399999999993E-2</c:v>
                </c:pt>
                <c:pt idx="40988">
                  <c:v>-7.9533599999999996E-2</c:v>
                </c:pt>
                <c:pt idx="40989">
                  <c:v>-7.74923E-2</c:v>
                </c:pt>
                <c:pt idx="40990">
                  <c:v>-7.5473499999999999E-2</c:v>
                </c:pt>
                <c:pt idx="40991">
                  <c:v>-7.3485400000000006E-2</c:v>
                </c:pt>
                <c:pt idx="40992">
                  <c:v>-7.1526199999999998E-2</c:v>
                </c:pt>
                <c:pt idx="40993">
                  <c:v>-6.9591899999999998E-2</c:v>
                </c:pt>
                <c:pt idx="40994">
                  <c:v>-6.7679400000000001E-2</c:v>
                </c:pt>
                <c:pt idx="40995">
                  <c:v>-6.5788399999999997E-2</c:v>
                </c:pt>
                <c:pt idx="40996">
                  <c:v>-6.3922199999999998E-2</c:v>
                </c:pt>
                <c:pt idx="40997">
                  <c:v>-6.2084100000000003E-2</c:v>
                </c:pt>
                <c:pt idx="40998">
                  <c:v>-6.0274300000000003E-2</c:v>
                </c:pt>
                <c:pt idx="40999">
                  <c:v>-5.8493099999999999E-2</c:v>
                </c:pt>
                <c:pt idx="41000">
                  <c:v>-5.6744799999999998E-2</c:v>
                </c:pt>
                <c:pt idx="41001">
                  <c:v>-5.5035800000000003E-2</c:v>
                </c:pt>
                <c:pt idx="41002">
                  <c:v>-5.33702E-2</c:v>
                </c:pt>
                <c:pt idx="41003">
                  <c:v>-5.1750400000000002E-2</c:v>
                </c:pt>
                <c:pt idx="41004">
                  <c:v>-5.0175900000000002E-2</c:v>
                </c:pt>
                <c:pt idx="41005">
                  <c:v>-4.8644E-2</c:v>
                </c:pt>
                <c:pt idx="41006">
                  <c:v>-4.7150400000000002E-2</c:v>
                </c:pt>
                <c:pt idx="41007">
                  <c:v>-4.5691000000000002E-2</c:v>
                </c:pt>
                <c:pt idx="41008">
                  <c:v>-4.4264499999999998E-2</c:v>
                </c:pt>
                <c:pt idx="41009">
                  <c:v>-4.2870199999999997E-2</c:v>
                </c:pt>
                <c:pt idx="41010">
                  <c:v>-4.1503999999999999E-2</c:v>
                </c:pt>
                <c:pt idx="41011">
                  <c:v>-4.0162499999999997E-2</c:v>
                </c:pt>
                <c:pt idx="41012">
                  <c:v>-3.8844700000000003E-2</c:v>
                </c:pt>
                <c:pt idx="41013">
                  <c:v>-3.75483E-2</c:v>
                </c:pt>
                <c:pt idx="41014">
                  <c:v>-3.6271200000000003E-2</c:v>
                </c:pt>
                <c:pt idx="41015">
                  <c:v>-3.50117E-2</c:v>
                </c:pt>
                <c:pt idx="41016">
                  <c:v>-3.37649E-2</c:v>
                </c:pt>
                <c:pt idx="41017">
                  <c:v>-3.2527300000000002E-2</c:v>
                </c:pt>
                <c:pt idx="41018">
                  <c:v>-3.1299300000000002E-2</c:v>
                </c:pt>
                <c:pt idx="41019">
                  <c:v>-3.00816E-2</c:v>
                </c:pt>
                <c:pt idx="41020">
                  <c:v>-2.8875100000000001E-2</c:v>
                </c:pt>
                <c:pt idx="41021">
                  <c:v>-2.76812E-2</c:v>
                </c:pt>
                <c:pt idx="41022">
                  <c:v>-2.6499999999999999E-2</c:v>
                </c:pt>
                <c:pt idx="41023">
                  <c:v>-2.5330499999999999E-2</c:v>
                </c:pt>
                <c:pt idx="41024">
                  <c:v>-2.4170799999999999E-2</c:v>
                </c:pt>
                <c:pt idx="41025">
                  <c:v>-2.30198E-2</c:v>
                </c:pt>
                <c:pt idx="41026">
                  <c:v>-2.1877000000000001E-2</c:v>
                </c:pt>
                <c:pt idx="41027">
                  <c:v>-2.0741099999999998E-2</c:v>
                </c:pt>
                <c:pt idx="41028">
                  <c:v>-1.9609999999999999E-2</c:v>
                </c:pt>
                <c:pt idx="41029">
                  <c:v>-1.84817E-2</c:v>
                </c:pt>
                <c:pt idx="41030">
                  <c:v>-1.73542E-2</c:v>
                </c:pt>
                <c:pt idx="41031">
                  <c:v>-1.6225099999999999E-2</c:v>
                </c:pt>
                <c:pt idx="41032">
                  <c:v>-1.5092299999999999E-2</c:v>
                </c:pt>
                <c:pt idx="41033">
                  <c:v>-1.3952600000000001E-2</c:v>
                </c:pt>
                <c:pt idx="41034">
                  <c:v>-1.28016E-2</c:v>
                </c:pt>
                <c:pt idx="41035">
                  <c:v>-1.16366E-2</c:v>
                </c:pt>
                <c:pt idx="41036">
                  <c:v>-1.04581E-2</c:v>
                </c:pt>
                <c:pt idx="41037" formatCode="0.00E+00">
                  <c:v>-9.2692199999999999E-3</c:v>
                </c:pt>
                <c:pt idx="41038" formatCode="0.00E+00">
                  <c:v>-8.0721999999999999E-3</c:v>
                </c:pt>
                <c:pt idx="41039" formatCode="0.00E+00">
                  <c:v>-6.8672100000000003E-3</c:v>
                </c:pt>
                <c:pt idx="41040" formatCode="0.00E+00">
                  <c:v>-5.6537000000000002E-3</c:v>
                </c:pt>
                <c:pt idx="41041" formatCode="0.00E+00">
                  <c:v>-4.4320699999999998E-3</c:v>
                </c:pt>
                <c:pt idx="41042" formatCode="0.00E+00">
                  <c:v>-3.2024499999999999E-3</c:v>
                </c:pt>
                <c:pt idx="41043" formatCode="0.00E+00">
                  <c:v>-1.9634399999999999E-3</c:v>
                </c:pt>
                <c:pt idx="41044" formatCode="0.00E+00">
                  <c:v>-7.1274100000000003E-4</c:v>
                </c:pt>
                <c:pt idx="41045" formatCode="0.00E+00">
                  <c:v>5.5129500000000004E-4</c:v>
                </c:pt>
                <c:pt idx="41046" formatCode="0.00E+00">
                  <c:v>1.82803E-3</c:v>
                </c:pt>
                <c:pt idx="41047" formatCode="0.00E+00">
                  <c:v>3.11532E-3</c:v>
                </c:pt>
                <c:pt idx="41048" formatCode="0.00E+00">
                  <c:v>4.4107900000000004E-3</c:v>
                </c:pt>
                <c:pt idx="41049" formatCode="0.00E+00">
                  <c:v>5.7130699999999998E-3</c:v>
                </c:pt>
                <c:pt idx="41050" formatCode="0.00E+00">
                  <c:v>7.0253599999999996E-3</c:v>
                </c:pt>
                <c:pt idx="41051" formatCode="0.00E+00">
                  <c:v>8.35463E-3</c:v>
                </c:pt>
                <c:pt idx="41052" formatCode="0.00E+00">
                  <c:v>9.7053E-3</c:v>
                </c:pt>
                <c:pt idx="41053">
                  <c:v>1.10773E-2</c:v>
                </c:pt>
                <c:pt idx="41054">
                  <c:v>1.24685E-2</c:v>
                </c:pt>
                <c:pt idx="41055">
                  <c:v>1.38774E-2</c:v>
                </c:pt>
                <c:pt idx="41056">
                  <c:v>1.5300100000000001E-2</c:v>
                </c:pt>
                <c:pt idx="41057">
                  <c:v>1.6732E-2</c:v>
                </c:pt>
                <c:pt idx="41058">
                  <c:v>1.8174599999999999E-2</c:v>
                </c:pt>
                <c:pt idx="41059">
                  <c:v>1.96349E-2</c:v>
                </c:pt>
                <c:pt idx="41060">
                  <c:v>2.11141E-2</c:v>
                </c:pt>
                <c:pt idx="41061">
                  <c:v>2.2604900000000001E-2</c:v>
                </c:pt>
                <c:pt idx="41062">
                  <c:v>2.4098999999999999E-2</c:v>
                </c:pt>
                <c:pt idx="41063">
                  <c:v>2.5590700000000001E-2</c:v>
                </c:pt>
                <c:pt idx="41064">
                  <c:v>2.7078100000000001E-2</c:v>
                </c:pt>
                <c:pt idx="41065">
                  <c:v>2.85633E-2</c:v>
                </c:pt>
                <c:pt idx="41066">
                  <c:v>3.0048700000000001E-2</c:v>
                </c:pt>
                <c:pt idx="41067">
                  <c:v>3.1535100000000003E-2</c:v>
                </c:pt>
                <c:pt idx="41068">
                  <c:v>3.3022900000000001E-2</c:v>
                </c:pt>
                <c:pt idx="41069">
                  <c:v>3.4510199999999998E-2</c:v>
                </c:pt>
                <c:pt idx="41070">
                  <c:v>3.5993299999999999E-2</c:v>
                </c:pt>
                <c:pt idx="41071">
                  <c:v>3.7467800000000002E-2</c:v>
                </c:pt>
                <c:pt idx="41072">
                  <c:v>3.8928200000000003E-2</c:v>
                </c:pt>
                <c:pt idx="41073">
                  <c:v>4.0370400000000001E-2</c:v>
                </c:pt>
                <c:pt idx="41074">
                  <c:v>4.1793299999999999E-2</c:v>
                </c:pt>
                <c:pt idx="41075">
                  <c:v>4.3196600000000002E-2</c:v>
                </c:pt>
                <c:pt idx="41076">
                  <c:v>4.4577400000000003E-2</c:v>
                </c:pt>
                <c:pt idx="41077">
                  <c:v>4.5933799999999997E-2</c:v>
                </c:pt>
                <c:pt idx="41078">
                  <c:v>4.7267299999999998E-2</c:v>
                </c:pt>
                <c:pt idx="41079">
                  <c:v>4.8579299999999999E-2</c:v>
                </c:pt>
                <c:pt idx="41080">
                  <c:v>4.9867700000000001E-2</c:v>
                </c:pt>
                <c:pt idx="41081">
                  <c:v>5.1129099999999997E-2</c:v>
                </c:pt>
                <c:pt idx="41082">
                  <c:v>5.2359299999999998E-2</c:v>
                </c:pt>
                <c:pt idx="41083">
                  <c:v>5.35553E-2</c:v>
                </c:pt>
                <c:pt idx="41084">
                  <c:v>5.4715899999999998E-2</c:v>
                </c:pt>
                <c:pt idx="41085">
                  <c:v>5.5840399999999998E-2</c:v>
                </c:pt>
                <c:pt idx="41086">
                  <c:v>5.6925999999999997E-2</c:v>
                </c:pt>
                <c:pt idx="41087">
                  <c:v>5.7970399999999998E-2</c:v>
                </c:pt>
                <c:pt idx="41088">
                  <c:v>5.89714E-2</c:v>
                </c:pt>
                <c:pt idx="41089">
                  <c:v>5.9926E-2</c:v>
                </c:pt>
                <c:pt idx="41090">
                  <c:v>6.0831799999999998E-2</c:v>
                </c:pt>
                <c:pt idx="41091">
                  <c:v>6.1686900000000003E-2</c:v>
                </c:pt>
                <c:pt idx="41092">
                  <c:v>6.2489400000000001E-2</c:v>
                </c:pt>
                <c:pt idx="41093">
                  <c:v>6.32379E-2</c:v>
                </c:pt>
                <c:pt idx="41094">
                  <c:v>6.3932000000000003E-2</c:v>
                </c:pt>
                <c:pt idx="41095">
                  <c:v>6.4572199999999996E-2</c:v>
                </c:pt>
                <c:pt idx="41096">
                  <c:v>6.5159900000000007E-2</c:v>
                </c:pt>
                <c:pt idx="41097">
                  <c:v>6.5694000000000002E-2</c:v>
                </c:pt>
                <c:pt idx="41098">
                  <c:v>6.61722E-2</c:v>
                </c:pt>
                <c:pt idx="41099">
                  <c:v>6.6593299999999994E-2</c:v>
                </c:pt>
                <c:pt idx="41100">
                  <c:v>6.6956000000000002E-2</c:v>
                </c:pt>
                <c:pt idx="41101">
                  <c:v>6.7257700000000004E-2</c:v>
                </c:pt>
                <c:pt idx="41102">
                  <c:v>6.7496E-2</c:v>
                </c:pt>
                <c:pt idx="41103">
                  <c:v>6.7669999999999994E-2</c:v>
                </c:pt>
                <c:pt idx="41104">
                  <c:v>6.7780699999999999E-2</c:v>
                </c:pt>
                <c:pt idx="41105">
                  <c:v>6.7829E-2</c:v>
                </c:pt>
                <c:pt idx="41106">
                  <c:v>6.7815299999999995E-2</c:v>
                </c:pt>
                <c:pt idx="41107">
                  <c:v>6.7740499999999995E-2</c:v>
                </c:pt>
                <c:pt idx="41108">
                  <c:v>6.7605999999999999E-2</c:v>
                </c:pt>
                <c:pt idx="41109">
                  <c:v>6.7410999999999999E-2</c:v>
                </c:pt>
                <c:pt idx="41110">
                  <c:v>6.7152799999999999E-2</c:v>
                </c:pt>
                <c:pt idx="41111">
                  <c:v>6.6828600000000002E-2</c:v>
                </c:pt>
                <c:pt idx="41112">
                  <c:v>6.6436800000000004E-2</c:v>
                </c:pt>
                <c:pt idx="41113">
                  <c:v>6.5976599999999996E-2</c:v>
                </c:pt>
                <c:pt idx="41114">
                  <c:v>6.5447500000000006E-2</c:v>
                </c:pt>
                <c:pt idx="41115">
                  <c:v>6.4849100000000007E-2</c:v>
                </c:pt>
                <c:pt idx="41116">
                  <c:v>6.4180000000000001E-2</c:v>
                </c:pt>
                <c:pt idx="41117">
                  <c:v>6.3439499999999996E-2</c:v>
                </c:pt>
                <c:pt idx="41118">
                  <c:v>6.2628299999999998E-2</c:v>
                </c:pt>
                <c:pt idx="41119">
                  <c:v>6.1748499999999998E-2</c:v>
                </c:pt>
                <c:pt idx="41120">
                  <c:v>6.0802000000000002E-2</c:v>
                </c:pt>
                <c:pt idx="41121">
                  <c:v>5.9789799999999997E-2</c:v>
                </c:pt>
                <c:pt idx="41122">
                  <c:v>5.8712800000000002E-2</c:v>
                </c:pt>
                <c:pt idx="41123">
                  <c:v>5.7572100000000001E-2</c:v>
                </c:pt>
                <c:pt idx="41124">
                  <c:v>5.6368599999999998E-2</c:v>
                </c:pt>
                <c:pt idx="41125">
                  <c:v>5.5103300000000001E-2</c:v>
                </c:pt>
                <c:pt idx="41126">
                  <c:v>5.3777699999999998E-2</c:v>
                </c:pt>
                <c:pt idx="41127">
                  <c:v>5.23934E-2</c:v>
                </c:pt>
                <c:pt idx="41128">
                  <c:v>5.0951499999999997E-2</c:v>
                </c:pt>
                <c:pt idx="41129">
                  <c:v>4.9452500000000003E-2</c:v>
                </c:pt>
                <c:pt idx="41130">
                  <c:v>4.7897500000000003E-2</c:v>
                </c:pt>
                <c:pt idx="41131">
                  <c:v>4.6288299999999998E-2</c:v>
                </c:pt>
                <c:pt idx="41132">
                  <c:v>4.4627500000000001E-2</c:v>
                </c:pt>
                <c:pt idx="41133">
                  <c:v>4.2917499999999997E-2</c:v>
                </c:pt>
                <c:pt idx="41134">
                  <c:v>4.1159800000000003E-2</c:v>
                </c:pt>
                <c:pt idx="41135">
                  <c:v>3.9355899999999999E-2</c:v>
                </c:pt>
                <c:pt idx="41136">
                  <c:v>3.7508199999999998E-2</c:v>
                </c:pt>
                <c:pt idx="41137">
                  <c:v>3.5619699999999997E-2</c:v>
                </c:pt>
                <c:pt idx="41138">
                  <c:v>3.3693500000000001E-2</c:v>
                </c:pt>
                <c:pt idx="41139">
                  <c:v>3.1731799999999998E-2</c:v>
                </c:pt>
                <c:pt idx="41140">
                  <c:v>2.9737E-2</c:v>
                </c:pt>
                <c:pt idx="41141">
                  <c:v>2.7711400000000001E-2</c:v>
                </c:pt>
                <c:pt idx="41142">
                  <c:v>2.5657200000000002E-2</c:v>
                </c:pt>
                <c:pt idx="41143">
                  <c:v>2.3576E-2</c:v>
                </c:pt>
                <c:pt idx="41144">
                  <c:v>2.1468899999999999E-2</c:v>
                </c:pt>
                <c:pt idx="41145">
                  <c:v>1.9337900000000002E-2</c:v>
                </c:pt>
                <c:pt idx="41146">
                  <c:v>1.71859E-2</c:v>
                </c:pt>
                <c:pt idx="41147">
                  <c:v>1.5015799999999999E-2</c:v>
                </c:pt>
                <c:pt idx="41148">
                  <c:v>1.28293E-2</c:v>
                </c:pt>
                <c:pt idx="41149">
                  <c:v>1.0628200000000001E-2</c:v>
                </c:pt>
                <c:pt idx="41150" formatCode="0.00E+00">
                  <c:v>8.4155700000000007E-3</c:v>
                </c:pt>
                <c:pt idx="41151" formatCode="0.00E+00">
                  <c:v>6.1962099999999997E-3</c:v>
                </c:pt>
                <c:pt idx="41152" formatCode="0.00E+00">
                  <c:v>3.9734799999999997E-3</c:v>
                </c:pt>
                <c:pt idx="41153" formatCode="0.00E+00">
                  <c:v>1.748E-3</c:v>
                </c:pt>
                <c:pt idx="41154" formatCode="0.00E+00">
                  <c:v>-4.7933699999999998E-4</c:v>
                </c:pt>
                <c:pt idx="41155" formatCode="0.00E+00">
                  <c:v>-2.7044899999999999E-3</c:v>
                </c:pt>
                <c:pt idx="41156" formatCode="0.00E+00">
                  <c:v>-4.9214799999999998E-3</c:v>
                </c:pt>
                <c:pt idx="41157" formatCode="0.00E+00">
                  <c:v>-7.1251600000000002E-3</c:v>
                </c:pt>
                <c:pt idx="41158" formatCode="0.00E+00">
                  <c:v>-9.3125199999999995E-3</c:v>
                </c:pt>
                <c:pt idx="41159">
                  <c:v>-1.1481699999999999E-2</c:v>
                </c:pt>
                <c:pt idx="41160">
                  <c:v>-1.3630400000000001E-2</c:v>
                </c:pt>
                <c:pt idx="41161">
                  <c:v>-1.5756200000000001E-2</c:v>
                </c:pt>
                <c:pt idx="41162">
                  <c:v>-1.7857399999999999E-2</c:v>
                </c:pt>
                <c:pt idx="41163">
                  <c:v>-1.9932700000000001E-2</c:v>
                </c:pt>
                <c:pt idx="41164">
                  <c:v>-2.1979800000000001E-2</c:v>
                </c:pt>
                <c:pt idx="41165">
                  <c:v>-2.39965E-2</c:v>
                </c:pt>
                <c:pt idx="41166">
                  <c:v>-2.5980099999999999E-2</c:v>
                </c:pt>
                <c:pt idx="41167">
                  <c:v>-2.7928000000000001E-2</c:v>
                </c:pt>
                <c:pt idx="41168">
                  <c:v>-2.9836499999999998E-2</c:v>
                </c:pt>
                <c:pt idx="41169">
                  <c:v>-3.1701899999999998E-2</c:v>
                </c:pt>
                <c:pt idx="41170">
                  <c:v>-3.3520500000000002E-2</c:v>
                </c:pt>
                <c:pt idx="41171">
                  <c:v>-3.5288899999999998E-2</c:v>
                </c:pt>
                <c:pt idx="41172">
                  <c:v>-3.7004099999999998E-2</c:v>
                </c:pt>
                <c:pt idx="41173">
                  <c:v>-3.8663900000000001E-2</c:v>
                </c:pt>
                <c:pt idx="41174">
                  <c:v>-4.0265500000000003E-2</c:v>
                </c:pt>
                <c:pt idx="41175">
                  <c:v>-4.1807700000000003E-2</c:v>
                </c:pt>
                <c:pt idx="41176">
                  <c:v>-4.3290799999999997E-2</c:v>
                </c:pt>
                <c:pt idx="41177">
                  <c:v>-4.4715400000000002E-2</c:v>
                </c:pt>
                <c:pt idx="41178">
                  <c:v>-4.6079700000000001E-2</c:v>
                </c:pt>
                <c:pt idx="41179">
                  <c:v>-4.7380699999999998E-2</c:v>
                </c:pt>
                <c:pt idx="41180">
                  <c:v>-4.8615100000000001E-2</c:v>
                </c:pt>
                <c:pt idx="41181">
                  <c:v>-4.97803E-2</c:v>
                </c:pt>
                <c:pt idx="41182">
                  <c:v>-5.0874299999999997E-2</c:v>
                </c:pt>
                <c:pt idx="41183">
                  <c:v>-5.1896200000000003E-2</c:v>
                </c:pt>
                <c:pt idx="41184">
                  <c:v>-5.2844700000000001E-2</c:v>
                </c:pt>
                <c:pt idx="41185">
                  <c:v>-5.3716899999999998E-2</c:v>
                </c:pt>
                <c:pt idx="41186">
                  <c:v>-5.4509500000000002E-2</c:v>
                </c:pt>
                <c:pt idx="41187">
                  <c:v>-5.5220100000000001E-2</c:v>
                </c:pt>
                <c:pt idx="41188">
                  <c:v>-5.5849099999999999E-2</c:v>
                </c:pt>
                <c:pt idx="41189">
                  <c:v>-5.63969E-2</c:v>
                </c:pt>
                <c:pt idx="41190">
                  <c:v>-5.68631E-2</c:v>
                </c:pt>
                <c:pt idx="41191">
                  <c:v>-5.7246600000000002E-2</c:v>
                </c:pt>
                <c:pt idx="41192">
                  <c:v>-5.7546600000000003E-2</c:v>
                </c:pt>
                <c:pt idx="41193">
                  <c:v>-5.7762800000000003E-2</c:v>
                </c:pt>
                <c:pt idx="41194">
                  <c:v>-5.7894099999999997E-2</c:v>
                </c:pt>
                <c:pt idx="41195">
                  <c:v>-5.7938999999999997E-2</c:v>
                </c:pt>
                <c:pt idx="41196">
                  <c:v>-5.78954E-2</c:v>
                </c:pt>
                <c:pt idx="41197">
                  <c:v>-5.7762399999999998E-2</c:v>
                </c:pt>
                <c:pt idx="41198">
                  <c:v>-5.7539699999999999E-2</c:v>
                </c:pt>
                <c:pt idx="41199">
                  <c:v>-5.7227699999999999E-2</c:v>
                </c:pt>
                <c:pt idx="41200">
                  <c:v>-5.6826799999999997E-2</c:v>
                </c:pt>
                <c:pt idx="41201">
                  <c:v>-5.6338199999999998E-2</c:v>
                </c:pt>
                <c:pt idx="41202">
                  <c:v>-5.5762800000000001E-2</c:v>
                </c:pt>
                <c:pt idx="41203">
                  <c:v>-5.51006E-2</c:v>
                </c:pt>
                <c:pt idx="41204">
                  <c:v>-5.4351200000000002E-2</c:v>
                </c:pt>
                <c:pt idx="41205">
                  <c:v>-5.35145E-2</c:v>
                </c:pt>
                <c:pt idx="41206">
                  <c:v>-5.2591300000000001E-2</c:v>
                </c:pt>
                <c:pt idx="41207">
                  <c:v>-5.1582200000000002E-2</c:v>
                </c:pt>
                <c:pt idx="41208">
                  <c:v>-5.0487299999999999E-2</c:v>
                </c:pt>
                <c:pt idx="41209">
                  <c:v>-4.9306799999999998E-2</c:v>
                </c:pt>
                <c:pt idx="41210">
                  <c:v>-4.8041300000000002E-2</c:v>
                </c:pt>
                <c:pt idx="41211">
                  <c:v>-4.6691700000000003E-2</c:v>
                </c:pt>
                <c:pt idx="41212">
                  <c:v>-4.5258699999999999E-2</c:v>
                </c:pt>
                <c:pt idx="41213">
                  <c:v>-4.3743499999999998E-2</c:v>
                </c:pt>
                <c:pt idx="41214">
                  <c:v>-4.2146999999999997E-2</c:v>
                </c:pt>
                <c:pt idx="41215">
                  <c:v>-4.0469900000000003E-2</c:v>
                </c:pt>
                <c:pt idx="41216">
                  <c:v>-3.8713900000000002E-2</c:v>
                </c:pt>
                <c:pt idx="41217">
                  <c:v>-3.68823E-2</c:v>
                </c:pt>
                <c:pt idx="41218">
                  <c:v>-3.49784E-2</c:v>
                </c:pt>
                <c:pt idx="41219">
                  <c:v>-3.3004400000000003E-2</c:v>
                </c:pt>
                <c:pt idx="41220">
                  <c:v>-3.0961499999999999E-2</c:v>
                </c:pt>
                <c:pt idx="41221">
                  <c:v>-2.88513E-2</c:v>
                </c:pt>
                <c:pt idx="41222">
                  <c:v>-2.66757E-2</c:v>
                </c:pt>
                <c:pt idx="41223">
                  <c:v>-2.4435999999999999E-2</c:v>
                </c:pt>
                <c:pt idx="41224">
                  <c:v>-2.2133E-2</c:v>
                </c:pt>
                <c:pt idx="41225">
                  <c:v>-1.9768299999999999E-2</c:v>
                </c:pt>
                <c:pt idx="41226">
                  <c:v>-1.7344700000000001E-2</c:v>
                </c:pt>
                <c:pt idx="41227">
                  <c:v>-1.4865099999999999E-2</c:v>
                </c:pt>
                <c:pt idx="41228">
                  <c:v>-1.23315E-2</c:v>
                </c:pt>
                <c:pt idx="41229" formatCode="0.00E+00">
                  <c:v>-9.7452400000000005E-3</c:v>
                </c:pt>
                <c:pt idx="41230" formatCode="0.00E+00">
                  <c:v>-7.1080099999999997E-3</c:v>
                </c:pt>
                <c:pt idx="41231" formatCode="0.00E+00">
                  <c:v>-4.4223999999999999E-3</c:v>
                </c:pt>
                <c:pt idx="41232" formatCode="0.00E+00">
                  <c:v>-1.6912699999999999E-3</c:v>
                </c:pt>
                <c:pt idx="41233" formatCode="0.00E+00">
                  <c:v>1.0831700000000001E-3</c:v>
                </c:pt>
                <c:pt idx="41234" formatCode="0.00E+00">
                  <c:v>3.8980799999999999E-3</c:v>
                </c:pt>
                <c:pt idx="41235" formatCode="0.00E+00">
                  <c:v>6.7490099999999997E-3</c:v>
                </c:pt>
                <c:pt idx="41236" formatCode="0.00E+00">
                  <c:v>9.6313500000000003E-3</c:v>
                </c:pt>
                <c:pt idx="41237">
                  <c:v>1.25419E-2</c:v>
                </c:pt>
                <c:pt idx="41238">
                  <c:v>1.54783E-2</c:v>
                </c:pt>
                <c:pt idx="41239">
                  <c:v>1.8438099999999999E-2</c:v>
                </c:pt>
                <c:pt idx="41240">
                  <c:v>2.14191E-2</c:v>
                </c:pt>
                <c:pt idx="41241">
                  <c:v>2.4418499999999999E-2</c:v>
                </c:pt>
                <c:pt idx="41242">
                  <c:v>2.7432499999999999E-2</c:v>
                </c:pt>
                <c:pt idx="41243">
                  <c:v>3.0458300000000001E-2</c:v>
                </c:pt>
                <c:pt idx="41244">
                  <c:v>3.3493700000000001E-2</c:v>
                </c:pt>
                <c:pt idx="41245">
                  <c:v>3.6535999999999999E-2</c:v>
                </c:pt>
                <c:pt idx="41246">
                  <c:v>3.9581499999999999E-2</c:v>
                </c:pt>
                <c:pt idx="41247">
                  <c:v>4.2627100000000001E-2</c:v>
                </c:pt>
                <c:pt idx="41248">
                  <c:v>4.5670700000000002E-2</c:v>
                </c:pt>
                <c:pt idx="41249">
                  <c:v>4.8710099999999999E-2</c:v>
                </c:pt>
                <c:pt idx="41250">
                  <c:v>5.1742999999999997E-2</c:v>
                </c:pt>
                <c:pt idx="41251">
                  <c:v>5.4766700000000001E-2</c:v>
                </c:pt>
                <c:pt idx="41252">
                  <c:v>5.77779E-2</c:v>
                </c:pt>
                <c:pt idx="41253">
                  <c:v>6.0773800000000003E-2</c:v>
                </c:pt>
                <c:pt idx="41254">
                  <c:v>6.3752000000000003E-2</c:v>
                </c:pt>
                <c:pt idx="41255">
                  <c:v>6.6709400000000002E-2</c:v>
                </c:pt>
                <c:pt idx="41256">
                  <c:v>6.9642899999999994E-2</c:v>
                </c:pt>
                <c:pt idx="41257">
                  <c:v>7.25499E-2</c:v>
                </c:pt>
                <c:pt idx="41258">
                  <c:v>7.5428099999999998E-2</c:v>
                </c:pt>
                <c:pt idx="41259">
                  <c:v>7.82746E-2</c:v>
                </c:pt>
                <c:pt idx="41260">
                  <c:v>8.1086800000000001E-2</c:v>
                </c:pt>
                <c:pt idx="41261">
                  <c:v>8.3862500000000006E-2</c:v>
                </c:pt>
                <c:pt idx="41262">
                  <c:v>8.6599800000000005E-2</c:v>
                </c:pt>
                <c:pt idx="41263">
                  <c:v>8.9296500000000001E-2</c:v>
                </c:pt>
                <c:pt idx="41264">
                  <c:v>9.1950000000000004E-2</c:v>
                </c:pt>
                <c:pt idx="41265">
                  <c:v>9.4557100000000005E-2</c:v>
                </c:pt>
                <c:pt idx="41266">
                  <c:v>9.7114699999999998E-2</c:v>
                </c:pt>
                <c:pt idx="41267">
                  <c:v>9.9621600000000005E-2</c:v>
                </c:pt>
                <c:pt idx="41268">
                  <c:v>0.102077</c:v>
                </c:pt>
                <c:pt idx="41269">
                  <c:v>0.104478</c:v>
                </c:pt>
                <c:pt idx="41270">
                  <c:v>0.106822</c:v>
                </c:pt>
                <c:pt idx="41271">
                  <c:v>0.10910599999999999</c:v>
                </c:pt>
                <c:pt idx="41272">
                  <c:v>0.111328</c:v>
                </c:pt>
                <c:pt idx="41273">
                  <c:v>0.113487</c:v>
                </c:pt>
                <c:pt idx="41274">
                  <c:v>0.11558300000000001</c:v>
                </c:pt>
                <c:pt idx="41275">
                  <c:v>0.117616</c:v>
                </c:pt>
                <c:pt idx="41276">
                  <c:v>0.119584</c:v>
                </c:pt>
                <c:pt idx="41277">
                  <c:v>0.121485</c:v>
                </c:pt>
                <c:pt idx="41278">
                  <c:v>0.123317</c:v>
                </c:pt>
                <c:pt idx="41279">
                  <c:v>0.12507799999999999</c:v>
                </c:pt>
                <c:pt idx="41280">
                  <c:v>0.12676699999999999</c:v>
                </c:pt>
                <c:pt idx="41281">
                  <c:v>0.128383</c:v>
                </c:pt>
                <c:pt idx="41282">
                  <c:v>0.12992500000000001</c:v>
                </c:pt>
                <c:pt idx="41283">
                  <c:v>0.13139100000000001</c:v>
                </c:pt>
                <c:pt idx="41284">
                  <c:v>0.13278499999999999</c:v>
                </c:pt>
                <c:pt idx="41285">
                  <c:v>0.134105</c:v>
                </c:pt>
                <c:pt idx="41286">
                  <c:v>0.135353</c:v>
                </c:pt>
                <c:pt idx="41287">
                  <c:v>0.13652800000000001</c:v>
                </c:pt>
                <c:pt idx="41288">
                  <c:v>0.137629</c:v>
                </c:pt>
                <c:pt idx="41289">
                  <c:v>0.138656</c:v>
                </c:pt>
                <c:pt idx="41290">
                  <c:v>0.13960800000000001</c:v>
                </c:pt>
                <c:pt idx="41291">
                  <c:v>0.140484</c:v>
                </c:pt>
                <c:pt idx="41292">
                  <c:v>0.14128499999999999</c:v>
                </c:pt>
                <c:pt idx="41293">
                  <c:v>0.142013</c:v>
                </c:pt>
                <c:pt idx="41294">
                  <c:v>0.14266499999999999</c:v>
                </c:pt>
                <c:pt idx="41295">
                  <c:v>0.14324300000000001</c:v>
                </c:pt>
                <c:pt idx="41296">
                  <c:v>0.14374600000000001</c:v>
                </c:pt>
                <c:pt idx="41297">
                  <c:v>0.144175</c:v>
                </c:pt>
                <c:pt idx="41298">
                  <c:v>0.14452799999999999</c:v>
                </c:pt>
                <c:pt idx="41299">
                  <c:v>0.14480599999999999</c:v>
                </c:pt>
                <c:pt idx="41300">
                  <c:v>0.14501</c:v>
                </c:pt>
                <c:pt idx="41301">
                  <c:v>0.14514199999999999</c:v>
                </c:pt>
                <c:pt idx="41302">
                  <c:v>0.145201</c:v>
                </c:pt>
                <c:pt idx="41303">
                  <c:v>0.14518900000000001</c:v>
                </c:pt>
                <c:pt idx="41304">
                  <c:v>0.14510700000000001</c:v>
                </c:pt>
                <c:pt idx="41305">
                  <c:v>0.144957</c:v>
                </c:pt>
                <c:pt idx="41306">
                  <c:v>0.14473900000000001</c:v>
                </c:pt>
                <c:pt idx="41307">
                  <c:v>0.144457</c:v>
                </c:pt>
                <c:pt idx="41308">
                  <c:v>0.14411099999999999</c:v>
                </c:pt>
                <c:pt idx="41309">
                  <c:v>0.14369999999999999</c:v>
                </c:pt>
                <c:pt idx="41310">
                  <c:v>0.14322499999999999</c:v>
                </c:pt>
                <c:pt idx="41311">
                  <c:v>0.14268600000000001</c:v>
                </c:pt>
                <c:pt idx="41312">
                  <c:v>0.14208599999999999</c:v>
                </c:pt>
                <c:pt idx="41313">
                  <c:v>0.141426</c:v>
                </c:pt>
                <c:pt idx="41314">
                  <c:v>0.14071</c:v>
                </c:pt>
                <c:pt idx="41315">
                  <c:v>0.13994000000000001</c:v>
                </c:pt>
                <c:pt idx="41316">
                  <c:v>0.13911799999999999</c:v>
                </c:pt>
                <c:pt idx="41317">
                  <c:v>0.138243</c:v>
                </c:pt>
                <c:pt idx="41318">
                  <c:v>0.137319</c:v>
                </c:pt>
                <c:pt idx="41319">
                  <c:v>0.13634499999999999</c:v>
                </c:pt>
                <c:pt idx="41320">
                  <c:v>0.135323</c:v>
                </c:pt>
                <c:pt idx="41321">
                  <c:v>0.13425400000000001</c:v>
                </c:pt>
                <c:pt idx="41322">
                  <c:v>0.13313800000000001</c:v>
                </c:pt>
                <c:pt idx="41323">
                  <c:v>0.13197600000000001</c:v>
                </c:pt>
                <c:pt idx="41324">
                  <c:v>0.130772</c:v>
                </c:pt>
                <c:pt idx="41325">
                  <c:v>0.129526</c:v>
                </c:pt>
                <c:pt idx="41326">
                  <c:v>0.128243</c:v>
                </c:pt>
                <c:pt idx="41327">
                  <c:v>0.12692500000000001</c:v>
                </c:pt>
                <c:pt idx="41328">
                  <c:v>0.12557599999999999</c:v>
                </c:pt>
                <c:pt idx="41329">
                  <c:v>0.124198</c:v>
                </c:pt>
                <c:pt idx="41330">
                  <c:v>0.122794</c:v>
                </c:pt>
                <c:pt idx="41331">
                  <c:v>0.121363</c:v>
                </c:pt>
                <c:pt idx="41332">
                  <c:v>0.119906</c:v>
                </c:pt>
                <c:pt idx="41333">
                  <c:v>0.118425</c:v>
                </c:pt>
                <c:pt idx="41334">
                  <c:v>0.116921</c:v>
                </c:pt>
                <c:pt idx="41335">
                  <c:v>0.115397</c:v>
                </c:pt>
                <c:pt idx="41336">
                  <c:v>0.113857</c:v>
                </c:pt>
                <c:pt idx="41337">
                  <c:v>0.112301</c:v>
                </c:pt>
                <c:pt idx="41338">
                  <c:v>0.110731</c:v>
                </c:pt>
                <c:pt idx="41339">
                  <c:v>0.109149</c:v>
                </c:pt>
                <c:pt idx="41340">
                  <c:v>0.107556</c:v>
                </c:pt>
                <c:pt idx="41341">
                  <c:v>0.10595300000000001</c:v>
                </c:pt>
                <c:pt idx="41342">
                  <c:v>0.10434499999999999</c:v>
                </c:pt>
                <c:pt idx="41343">
                  <c:v>0.102733</c:v>
                </c:pt>
                <c:pt idx="41344">
                  <c:v>0.101119</c:v>
                </c:pt>
                <c:pt idx="41345">
                  <c:v>9.9505499999999997E-2</c:v>
                </c:pt>
                <c:pt idx="41346">
                  <c:v>9.7893599999999997E-2</c:v>
                </c:pt>
                <c:pt idx="41347">
                  <c:v>9.6285099999999998E-2</c:v>
                </c:pt>
                <c:pt idx="41348">
                  <c:v>9.4681500000000002E-2</c:v>
                </c:pt>
                <c:pt idx="41349">
                  <c:v>9.3083299999999994E-2</c:v>
                </c:pt>
                <c:pt idx="41350">
                  <c:v>9.1491299999999998E-2</c:v>
                </c:pt>
                <c:pt idx="41351">
                  <c:v>8.99065E-2</c:v>
                </c:pt>
                <c:pt idx="41352">
                  <c:v>8.8329599999999994E-2</c:v>
                </c:pt>
                <c:pt idx="41353">
                  <c:v>8.6761699999999997E-2</c:v>
                </c:pt>
                <c:pt idx="41354">
                  <c:v>8.5204699999999994E-2</c:v>
                </c:pt>
                <c:pt idx="41355">
                  <c:v>8.3660899999999996E-2</c:v>
                </c:pt>
                <c:pt idx="41356">
                  <c:v>8.2130999999999996E-2</c:v>
                </c:pt>
                <c:pt idx="41357">
                  <c:v>8.0615800000000001E-2</c:v>
                </c:pt>
                <c:pt idx="41358">
                  <c:v>7.9117400000000004E-2</c:v>
                </c:pt>
                <c:pt idx="41359">
                  <c:v>7.7638899999999997E-2</c:v>
                </c:pt>
                <c:pt idx="41360">
                  <c:v>7.6182399999999997E-2</c:v>
                </c:pt>
                <c:pt idx="41361">
                  <c:v>7.4749700000000002E-2</c:v>
                </c:pt>
                <c:pt idx="41362">
                  <c:v>7.3342299999999999E-2</c:v>
                </c:pt>
                <c:pt idx="41363">
                  <c:v>7.1959999999999996E-2</c:v>
                </c:pt>
                <c:pt idx="41364">
                  <c:v>7.0600800000000005E-2</c:v>
                </c:pt>
                <c:pt idx="41365">
                  <c:v>6.9264800000000001E-2</c:v>
                </c:pt>
                <c:pt idx="41366">
                  <c:v>6.7954200000000006E-2</c:v>
                </c:pt>
                <c:pt idx="41367">
                  <c:v>6.6670999999999994E-2</c:v>
                </c:pt>
                <c:pt idx="41368">
                  <c:v>6.5416500000000002E-2</c:v>
                </c:pt>
                <c:pt idx="41369">
                  <c:v>6.4191600000000001E-2</c:v>
                </c:pt>
                <c:pt idx="41370">
                  <c:v>6.2997399999999995E-2</c:v>
                </c:pt>
                <c:pt idx="41371">
                  <c:v>6.1835300000000003E-2</c:v>
                </c:pt>
                <c:pt idx="41372">
                  <c:v>6.0706900000000001E-2</c:v>
                </c:pt>
                <c:pt idx="41373">
                  <c:v>5.9613100000000002E-2</c:v>
                </c:pt>
                <c:pt idx="41374">
                  <c:v>5.8554799999999997E-2</c:v>
                </c:pt>
                <c:pt idx="41375">
                  <c:v>5.7533000000000001E-2</c:v>
                </c:pt>
                <c:pt idx="41376">
                  <c:v>5.6547899999999998E-2</c:v>
                </c:pt>
                <c:pt idx="41377">
                  <c:v>5.55994E-2</c:v>
                </c:pt>
                <c:pt idx="41378">
                  <c:v>5.4687199999999998E-2</c:v>
                </c:pt>
                <c:pt idx="41379">
                  <c:v>5.3811699999999997E-2</c:v>
                </c:pt>
                <c:pt idx="41380">
                  <c:v>5.2973199999999998E-2</c:v>
                </c:pt>
                <c:pt idx="41381">
                  <c:v>5.2172299999999998E-2</c:v>
                </c:pt>
                <c:pt idx="41382">
                  <c:v>5.1409400000000001E-2</c:v>
                </c:pt>
                <c:pt idx="41383">
                  <c:v>5.0684899999999998E-2</c:v>
                </c:pt>
                <c:pt idx="41384">
                  <c:v>4.9999599999999998E-2</c:v>
                </c:pt>
                <c:pt idx="41385">
                  <c:v>4.9354200000000001E-2</c:v>
                </c:pt>
                <c:pt idx="41386">
                  <c:v>4.8748699999999999E-2</c:v>
                </c:pt>
                <c:pt idx="41387">
                  <c:v>4.8182500000000003E-2</c:v>
                </c:pt>
                <c:pt idx="41388">
                  <c:v>4.7654799999999997E-2</c:v>
                </c:pt>
                <c:pt idx="41389">
                  <c:v>4.7164900000000003E-2</c:v>
                </c:pt>
                <c:pt idx="41390">
                  <c:v>4.6712799999999999E-2</c:v>
                </c:pt>
                <c:pt idx="41391">
                  <c:v>4.6298899999999997E-2</c:v>
                </c:pt>
                <c:pt idx="41392">
                  <c:v>4.5923100000000001E-2</c:v>
                </c:pt>
                <c:pt idx="41393">
                  <c:v>4.5586000000000002E-2</c:v>
                </c:pt>
                <c:pt idx="41394">
                  <c:v>4.5288500000000002E-2</c:v>
                </c:pt>
                <c:pt idx="41395">
                  <c:v>4.5031099999999998E-2</c:v>
                </c:pt>
                <c:pt idx="41396">
                  <c:v>4.48145E-2</c:v>
                </c:pt>
                <c:pt idx="41397">
                  <c:v>4.4638999999999998E-2</c:v>
                </c:pt>
                <c:pt idx="41398">
                  <c:v>4.45044E-2</c:v>
                </c:pt>
                <c:pt idx="41399">
                  <c:v>4.4410400000000003E-2</c:v>
                </c:pt>
                <c:pt idx="41400">
                  <c:v>4.4356800000000002E-2</c:v>
                </c:pt>
                <c:pt idx="41401">
                  <c:v>4.4344000000000001E-2</c:v>
                </c:pt>
                <c:pt idx="41402">
                  <c:v>4.4372799999999997E-2</c:v>
                </c:pt>
                <c:pt idx="41403">
                  <c:v>4.4443299999999998E-2</c:v>
                </c:pt>
                <c:pt idx="41404">
                  <c:v>4.4554099999999999E-2</c:v>
                </c:pt>
                <c:pt idx="41405">
                  <c:v>4.4703100000000003E-2</c:v>
                </c:pt>
                <c:pt idx="41406">
                  <c:v>4.4888900000000002E-2</c:v>
                </c:pt>
                <c:pt idx="41407">
                  <c:v>4.51108E-2</c:v>
                </c:pt>
                <c:pt idx="41408">
                  <c:v>4.5368499999999999E-2</c:v>
                </c:pt>
                <c:pt idx="41409">
                  <c:v>4.56617E-2</c:v>
                </c:pt>
                <c:pt idx="41410">
                  <c:v>4.5990299999999998E-2</c:v>
                </c:pt>
                <c:pt idx="41411">
                  <c:v>4.6355E-2</c:v>
                </c:pt>
                <c:pt idx="41412">
                  <c:v>4.6755600000000001E-2</c:v>
                </c:pt>
                <c:pt idx="41413">
                  <c:v>4.7190599999999999E-2</c:v>
                </c:pt>
                <c:pt idx="41414">
                  <c:v>4.7658800000000001E-2</c:v>
                </c:pt>
                <c:pt idx="41415">
                  <c:v>4.81602E-2</c:v>
                </c:pt>
                <c:pt idx="41416">
                  <c:v>4.8695099999999998E-2</c:v>
                </c:pt>
                <c:pt idx="41417">
                  <c:v>4.9264099999999998E-2</c:v>
                </c:pt>
                <c:pt idx="41418">
                  <c:v>4.9867000000000002E-2</c:v>
                </c:pt>
                <c:pt idx="41419">
                  <c:v>5.0502600000000002E-2</c:v>
                </c:pt>
                <c:pt idx="41420">
                  <c:v>5.1170300000000002E-2</c:v>
                </c:pt>
                <c:pt idx="41421">
                  <c:v>5.1869699999999998E-2</c:v>
                </c:pt>
                <c:pt idx="41422">
                  <c:v>5.2599E-2</c:v>
                </c:pt>
                <c:pt idx="41423">
                  <c:v>5.3355800000000002E-2</c:v>
                </c:pt>
                <c:pt idx="41424">
                  <c:v>5.41383E-2</c:v>
                </c:pt>
                <c:pt idx="41425">
                  <c:v>5.4946000000000002E-2</c:v>
                </c:pt>
                <c:pt idx="41426">
                  <c:v>5.5778399999999999E-2</c:v>
                </c:pt>
                <c:pt idx="41427">
                  <c:v>5.6633999999999997E-2</c:v>
                </c:pt>
                <c:pt idx="41428">
                  <c:v>5.7511199999999998E-2</c:v>
                </c:pt>
                <c:pt idx="41429">
                  <c:v>5.84082E-2</c:v>
                </c:pt>
                <c:pt idx="41430">
                  <c:v>5.9324300000000003E-2</c:v>
                </c:pt>
                <c:pt idx="41431">
                  <c:v>6.0259800000000002E-2</c:v>
                </c:pt>
                <c:pt idx="41432">
                  <c:v>6.12153E-2</c:v>
                </c:pt>
                <c:pt idx="41433">
                  <c:v>6.2190299999999997E-2</c:v>
                </c:pt>
                <c:pt idx="41434">
                  <c:v>6.3183900000000001E-2</c:v>
                </c:pt>
                <c:pt idx="41435">
                  <c:v>6.41954E-2</c:v>
                </c:pt>
                <c:pt idx="41436">
                  <c:v>6.5224000000000004E-2</c:v>
                </c:pt>
                <c:pt idx="41437">
                  <c:v>6.62687E-2</c:v>
                </c:pt>
                <c:pt idx="41438">
                  <c:v>6.7329E-2</c:v>
                </c:pt>
                <c:pt idx="41439">
                  <c:v>6.8403800000000001E-2</c:v>
                </c:pt>
                <c:pt idx="41440">
                  <c:v>6.9491499999999998E-2</c:v>
                </c:pt>
                <c:pt idx="41441">
                  <c:v>7.0590700000000006E-2</c:v>
                </c:pt>
                <c:pt idx="41442">
                  <c:v>7.1699799999999994E-2</c:v>
                </c:pt>
                <c:pt idx="41443">
                  <c:v>7.2817000000000007E-2</c:v>
                </c:pt>
                <c:pt idx="41444">
                  <c:v>7.3940800000000001E-2</c:v>
                </c:pt>
                <c:pt idx="41445">
                  <c:v>7.5070799999999993E-2</c:v>
                </c:pt>
                <c:pt idx="41446">
                  <c:v>7.6206099999999999E-2</c:v>
                </c:pt>
                <c:pt idx="41447">
                  <c:v>7.7345399999999995E-2</c:v>
                </c:pt>
                <c:pt idx="41448">
                  <c:v>7.8487399999999999E-2</c:v>
                </c:pt>
                <c:pt idx="41449">
                  <c:v>7.9631199999999999E-2</c:v>
                </c:pt>
                <c:pt idx="41450">
                  <c:v>8.0776200000000006E-2</c:v>
                </c:pt>
                <c:pt idx="41451">
                  <c:v>8.1921400000000005E-2</c:v>
                </c:pt>
                <c:pt idx="41452">
                  <c:v>8.3065600000000003E-2</c:v>
                </c:pt>
                <c:pt idx="41453">
                  <c:v>8.4206400000000001E-2</c:v>
                </c:pt>
                <c:pt idx="41454">
                  <c:v>8.5342299999999996E-2</c:v>
                </c:pt>
                <c:pt idx="41455">
                  <c:v>8.6472800000000002E-2</c:v>
                </c:pt>
                <c:pt idx="41456">
                  <c:v>8.7597700000000001E-2</c:v>
                </c:pt>
                <c:pt idx="41457">
                  <c:v>8.8715299999999997E-2</c:v>
                </c:pt>
                <c:pt idx="41458">
                  <c:v>8.9823299999999995E-2</c:v>
                </c:pt>
                <c:pt idx="41459">
                  <c:v>9.0919700000000006E-2</c:v>
                </c:pt>
                <c:pt idx="41460">
                  <c:v>9.2004199999999994E-2</c:v>
                </c:pt>
                <c:pt idx="41461">
                  <c:v>9.3077599999999996E-2</c:v>
                </c:pt>
                <c:pt idx="41462">
                  <c:v>9.4140199999999993E-2</c:v>
                </c:pt>
                <c:pt idx="41463">
                  <c:v>9.5191499999999998E-2</c:v>
                </c:pt>
                <c:pt idx="41464">
                  <c:v>9.6229999999999996E-2</c:v>
                </c:pt>
                <c:pt idx="41465">
                  <c:v>9.7254199999999999E-2</c:v>
                </c:pt>
                <c:pt idx="41466">
                  <c:v>9.8262600000000005E-2</c:v>
                </c:pt>
                <c:pt idx="41467">
                  <c:v>9.9253800000000003E-2</c:v>
                </c:pt>
                <c:pt idx="41468">
                  <c:v>0.100226</c:v>
                </c:pt>
                <c:pt idx="41469">
                  <c:v>0.10117900000000001</c:v>
                </c:pt>
                <c:pt idx="41470">
                  <c:v>0.102113</c:v>
                </c:pt>
                <c:pt idx="41471">
                  <c:v>0.10302699999999999</c:v>
                </c:pt>
                <c:pt idx="41472">
                  <c:v>0.103924</c:v>
                </c:pt>
                <c:pt idx="41473">
                  <c:v>0.10480200000000001</c:v>
                </c:pt>
                <c:pt idx="41474">
                  <c:v>0.10566200000000001</c:v>
                </c:pt>
                <c:pt idx="41475">
                  <c:v>0.106502</c:v>
                </c:pt>
                <c:pt idx="41476">
                  <c:v>0.107322</c:v>
                </c:pt>
                <c:pt idx="41477">
                  <c:v>0.108122</c:v>
                </c:pt>
                <c:pt idx="41478">
                  <c:v>0.108901</c:v>
                </c:pt>
                <c:pt idx="41479">
                  <c:v>0.10965800000000001</c:v>
                </c:pt>
                <c:pt idx="41480">
                  <c:v>0.11039400000000001</c:v>
                </c:pt>
                <c:pt idx="41481">
                  <c:v>0.111108</c:v>
                </c:pt>
                <c:pt idx="41482">
                  <c:v>0.111799</c:v>
                </c:pt>
                <c:pt idx="41483">
                  <c:v>0.112467</c:v>
                </c:pt>
                <c:pt idx="41484">
                  <c:v>0.11311300000000001</c:v>
                </c:pt>
                <c:pt idx="41485">
                  <c:v>0.113735</c:v>
                </c:pt>
                <c:pt idx="41486">
                  <c:v>0.11433400000000001</c:v>
                </c:pt>
                <c:pt idx="41487">
                  <c:v>0.114909</c:v>
                </c:pt>
                <c:pt idx="41488">
                  <c:v>0.11545999999999999</c:v>
                </c:pt>
                <c:pt idx="41489">
                  <c:v>0.11598700000000001</c:v>
                </c:pt>
                <c:pt idx="41490">
                  <c:v>0.116489</c:v>
                </c:pt>
                <c:pt idx="41491">
                  <c:v>0.116968</c:v>
                </c:pt>
                <c:pt idx="41492">
                  <c:v>0.117422</c:v>
                </c:pt>
                <c:pt idx="41493">
                  <c:v>0.117853</c:v>
                </c:pt>
                <c:pt idx="41494">
                  <c:v>0.11826</c:v>
                </c:pt>
                <c:pt idx="41495">
                  <c:v>0.118645</c:v>
                </c:pt>
                <c:pt idx="41496">
                  <c:v>0.119006</c:v>
                </c:pt>
                <c:pt idx="41497">
                  <c:v>0.11934400000000001</c:v>
                </c:pt>
                <c:pt idx="41498">
                  <c:v>0.11966</c:v>
                </c:pt>
                <c:pt idx="41499">
                  <c:v>0.119952</c:v>
                </c:pt>
                <c:pt idx="41500">
                  <c:v>0.120223</c:v>
                </c:pt>
                <c:pt idx="41501">
                  <c:v>0.120475</c:v>
                </c:pt>
                <c:pt idx="41502">
                  <c:v>0.12070699999999999</c:v>
                </c:pt>
                <c:pt idx="41503">
                  <c:v>0.12092</c:v>
                </c:pt>
                <c:pt idx="41504">
                  <c:v>0.121115</c:v>
                </c:pt>
                <c:pt idx="41505">
                  <c:v>0.121292</c:v>
                </c:pt>
                <c:pt idx="41506">
                  <c:v>0.121451</c:v>
                </c:pt>
                <c:pt idx="41507">
                  <c:v>0.12159</c:v>
                </c:pt>
                <c:pt idx="41508">
                  <c:v>0.121712</c:v>
                </c:pt>
                <c:pt idx="41509">
                  <c:v>0.12181400000000001</c:v>
                </c:pt>
                <c:pt idx="41510">
                  <c:v>0.12189899999999999</c:v>
                </c:pt>
                <c:pt idx="41511">
                  <c:v>0.121964</c:v>
                </c:pt>
                <c:pt idx="41512">
                  <c:v>0.122012</c:v>
                </c:pt>
                <c:pt idx="41513">
                  <c:v>0.122042</c:v>
                </c:pt>
                <c:pt idx="41514">
                  <c:v>0.122055</c:v>
                </c:pt>
                <c:pt idx="41515">
                  <c:v>0.12205299999999999</c:v>
                </c:pt>
                <c:pt idx="41516">
                  <c:v>0.12203700000000001</c:v>
                </c:pt>
                <c:pt idx="41517">
                  <c:v>0.12200800000000001</c:v>
                </c:pt>
                <c:pt idx="41518">
                  <c:v>0.121966</c:v>
                </c:pt>
                <c:pt idx="41519">
                  <c:v>0.12191100000000001</c:v>
                </c:pt>
                <c:pt idx="41520">
                  <c:v>0.12184300000000001</c:v>
                </c:pt>
                <c:pt idx="41521">
                  <c:v>0.121762</c:v>
                </c:pt>
                <c:pt idx="41522">
                  <c:v>0.12167</c:v>
                </c:pt>
                <c:pt idx="41523">
                  <c:v>0.12156599999999999</c:v>
                </c:pt>
                <c:pt idx="41524">
                  <c:v>0.121452</c:v>
                </c:pt>
                <c:pt idx="41525">
                  <c:v>0.12132800000000001</c:v>
                </c:pt>
                <c:pt idx="41526">
                  <c:v>0.121194</c:v>
                </c:pt>
                <c:pt idx="41527">
                  <c:v>0.121049</c:v>
                </c:pt>
                <c:pt idx="41528">
                  <c:v>0.120895</c:v>
                </c:pt>
                <c:pt idx="41529">
                  <c:v>0.120731</c:v>
                </c:pt>
                <c:pt idx="41530">
                  <c:v>0.120559</c:v>
                </c:pt>
                <c:pt idx="41531">
                  <c:v>0.120378</c:v>
                </c:pt>
                <c:pt idx="41532">
                  <c:v>0.120189</c:v>
                </c:pt>
                <c:pt idx="41533">
                  <c:v>0.11999</c:v>
                </c:pt>
                <c:pt idx="41534">
                  <c:v>0.119784</c:v>
                </c:pt>
                <c:pt idx="41535">
                  <c:v>0.11957</c:v>
                </c:pt>
                <c:pt idx="41536">
                  <c:v>0.119351</c:v>
                </c:pt>
                <c:pt idx="41537">
                  <c:v>0.11912499999999999</c:v>
                </c:pt>
                <c:pt idx="41538">
                  <c:v>0.118893</c:v>
                </c:pt>
                <c:pt idx="41539">
                  <c:v>0.118656</c:v>
                </c:pt>
                <c:pt idx="41540">
                  <c:v>0.11841400000000001</c:v>
                </c:pt>
                <c:pt idx="41541">
                  <c:v>0.11816599999999999</c:v>
                </c:pt>
                <c:pt idx="41542">
                  <c:v>0.117913</c:v>
                </c:pt>
                <c:pt idx="41543">
                  <c:v>0.117656</c:v>
                </c:pt>
                <c:pt idx="41544">
                  <c:v>0.117392</c:v>
                </c:pt>
                <c:pt idx="41545">
                  <c:v>0.117123</c:v>
                </c:pt>
                <c:pt idx="41546">
                  <c:v>0.11684700000000001</c:v>
                </c:pt>
                <c:pt idx="41547">
                  <c:v>0.116566</c:v>
                </c:pt>
                <c:pt idx="41548">
                  <c:v>0.11627899999999999</c:v>
                </c:pt>
                <c:pt idx="41549">
                  <c:v>0.11598799999999999</c:v>
                </c:pt>
                <c:pt idx="41550">
                  <c:v>0.11569400000000001</c:v>
                </c:pt>
                <c:pt idx="41551">
                  <c:v>0.115397</c:v>
                </c:pt>
                <c:pt idx="41552">
                  <c:v>0.115095</c:v>
                </c:pt>
                <c:pt idx="41553">
                  <c:v>0.11479</c:v>
                </c:pt>
                <c:pt idx="41554">
                  <c:v>0.114481</c:v>
                </c:pt>
                <c:pt idx="41555">
                  <c:v>0.11416900000000001</c:v>
                </c:pt>
                <c:pt idx="41556">
                  <c:v>0.113853</c:v>
                </c:pt>
                <c:pt idx="41557">
                  <c:v>0.113534</c:v>
                </c:pt>
                <c:pt idx="41558">
                  <c:v>0.11321199999999999</c:v>
                </c:pt>
                <c:pt idx="41559">
                  <c:v>0.112886</c:v>
                </c:pt>
                <c:pt idx="41560">
                  <c:v>0.11255800000000001</c:v>
                </c:pt>
                <c:pt idx="41561">
                  <c:v>0.11222799999999999</c:v>
                </c:pt>
                <c:pt idx="41562">
                  <c:v>0.111897</c:v>
                </c:pt>
                <c:pt idx="41563">
                  <c:v>0.111565</c:v>
                </c:pt>
                <c:pt idx="41564">
                  <c:v>0.111233</c:v>
                </c:pt>
                <c:pt idx="41565">
                  <c:v>0.110901</c:v>
                </c:pt>
                <c:pt idx="41566">
                  <c:v>0.110568</c:v>
                </c:pt>
                <c:pt idx="41567">
                  <c:v>0.110234</c:v>
                </c:pt>
                <c:pt idx="41568">
                  <c:v>0.109899</c:v>
                </c:pt>
                <c:pt idx="41569">
                  <c:v>0.10956</c:v>
                </c:pt>
                <c:pt idx="41570">
                  <c:v>0.109218</c:v>
                </c:pt>
                <c:pt idx="41571">
                  <c:v>0.108873</c:v>
                </c:pt>
                <c:pt idx="41572">
                  <c:v>0.108526</c:v>
                </c:pt>
                <c:pt idx="41573">
                  <c:v>0.108177</c:v>
                </c:pt>
                <c:pt idx="41574">
                  <c:v>0.10782700000000001</c:v>
                </c:pt>
                <c:pt idx="41575">
                  <c:v>0.107473</c:v>
                </c:pt>
                <c:pt idx="41576">
                  <c:v>0.107115</c:v>
                </c:pt>
                <c:pt idx="41577">
                  <c:v>0.106754</c:v>
                </c:pt>
                <c:pt idx="41578">
                  <c:v>0.106391</c:v>
                </c:pt>
                <c:pt idx="41579">
                  <c:v>0.106026</c:v>
                </c:pt>
                <c:pt idx="41580">
                  <c:v>0.10566</c:v>
                </c:pt>
                <c:pt idx="41581">
                  <c:v>0.105294</c:v>
                </c:pt>
                <c:pt idx="41582">
                  <c:v>0.10492899999999999</c:v>
                </c:pt>
                <c:pt idx="41583">
                  <c:v>0.104564</c:v>
                </c:pt>
                <c:pt idx="41584">
                  <c:v>0.104197</c:v>
                </c:pt>
                <c:pt idx="41585">
                  <c:v>0.103826</c:v>
                </c:pt>
                <c:pt idx="41586">
                  <c:v>0.103453</c:v>
                </c:pt>
                <c:pt idx="41587">
                  <c:v>0.10308199999999999</c:v>
                </c:pt>
                <c:pt idx="41588">
                  <c:v>0.102715</c:v>
                </c:pt>
                <c:pt idx="41589">
                  <c:v>0.102357</c:v>
                </c:pt>
                <c:pt idx="41590">
                  <c:v>0.102004</c:v>
                </c:pt>
                <c:pt idx="41591">
                  <c:v>0.101656</c:v>
                </c:pt>
                <c:pt idx="41592">
                  <c:v>0.101313</c:v>
                </c:pt>
                <c:pt idx="41593">
                  <c:v>0.10097200000000001</c:v>
                </c:pt>
                <c:pt idx="41594">
                  <c:v>0.100635</c:v>
                </c:pt>
                <c:pt idx="41595">
                  <c:v>0.100299</c:v>
                </c:pt>
                <c:pt idx="41596">
                  <c:v>9.9963800000000005E-2</c:v>
                </c:pt>
                <c:pt idx="41597">
                  <c:v>9.9628700000000001E-2</c:v>
                </c:pt>
                <c:pt idx="41598">
                  <c:v>9.9292199999999997E-2</c:v>
                </c:pt>
                <c:pt idx="41599">
                  <c:v>9.8953100000000002E-2</c:v>
                </c:pt>
                <c:pt idx="41600">
                  <c:v>9.8610600000000007E-2</c:v>
                </c:pt>
                <c:pt idx="41601">
                  <c:v>9.8264299999999999E-2</c:v>
                </c:pt>
                <c:pt idx="41602">
                  <c:v>9.7913200000000006E-2</c:v>
                </c:pt>
                <c:pt idx="41603">
                  <c:v>9.7556199999999996E-2</c:v>
                </c:pt>
                <c:pt idx="41604">
                  <c:v>9.7192399999999998E-2</c:v>
                </c:pt>
                <c:pt idx="41605">
                  <c:v>9.6822199999999997E-2</c:v>
                </c:pt>
                <c:pt idx="41606">
                  <c:v>9.6447000000000005E-2</c:v>
                </c:pt>
                <c:pt idx="41607">
                  <c:v>9.6067399999999997E-2</c:v>
                </c:pt>
                <c:pt idx="41608">
                  <c:v>9.5682299999999998E-2</c:v>
                </c:pt>
                <c:pt idx="41609">
                  <c:v>9.5289799999999994E-2</c:v>
                </c:pt>
                <c:pt idx="41610">
                  <c:v>9.48875E-2</c:v>
                </c:pt>
                <c:pt idx="41611">
                  <c:v>9.4474100000000005E-2</c:v>
                </c:pt>
                <c:pt idx="41612">
                  <c:v>9.4048699999999999E-2</c:v>
                </c:pt>
                <c:pt idx="41613">
                  <c:v>9.3611100000000003E-2</c:v>
                </c:pt>
                <c:pt idx="41614">
                  <c:v>9.3161599999999997E-2</c:v>
                </c:pt>
                <c:pt idx="41615">
                  <c:v>9.2701800000000001E-2</c:v>
                </c:pt>
                <c:pt idx="41616">
                  <c:v>9.2232700000000001E-2</c:v>
                </c:pt>
                <c:pt idx="41617">
                  <c:v>9.1753399999999999E-2</c:v>
                </c:pt>
                <c:pt idx="41618">
                  <c:v>9.1260999999999995E-2</c:v>
                </c:pt>
                <c:pt idx="41619">
                  <c:v>9.0752899999999997E-2</c:v>
                </c:pt>
                <c:pt idx="41620">
                  <c:v>9.0229100000000007E-2</c:v>
                </c:pt>
                <c:pt idx="41621">
                  <c:v>8.9690400000000003E-2</c:v>
                </c:pt>
                <c:pt idx="41622">
                  <c:v>8.9135900000000004E-2</c:v>
                </c:pt>
                <c:pt idx="41623">
                  <c:v>8.85629E-2</c:v>
                </c:pt>
                <c:pt idx="41624">
                  <c:v>8.7968699999999997E-2</c:v>
                </c:pt>
                <c:pt idx="41625">
                  <c:v>8.7352799999999994E-2</c:v>
                </c:pt>
                <c:pt idx="41626">
                  <c:v>8.6715600000000004E-2</c:v>
                </c:pt>
                <c:pt idx="41627">
                  <c:v>8.6056900000000006E-2</c:v>
                </c:pt>
                <c:pt idx="41628">
                  <c:v>8.5376400000000005E-2</c:v>
                </c:pt>
                <c:pt idx="41629">
                  <c:v>8.4673899999999996E-2</c:v>
                </c:pt>
                <c:pt idx="41630">
                  <c:v>8.3950300000000005E-2</c:v>
                </c:pt>
                <c:pt idx="41631">
                  <c:v>8.32064E-2</c:v>
                </c:pt>
                <c:pt idx="41632">
                  <c:v>8.2441600000000004E-2</c:v>
                </c:pt>
                <c:pt idx="41633">
                  <c:v>8.1654000000000004E-2</c:v>
                </c:pt>
                <c:pt idx="41634">
                  <c:v>8.0840999999999996E-2</c:v>
                </c:pt>
                <c:pt idx="41635">
                  <c:v>8.0001699999999995E-2</c:v>
                </c:pt>
                <c:pt idx="41636">
                  <c:v>7.9138299999999995E-2</c:v>
                </c:pt>
                <c:pt idx="41637">
                  <c:v>7.8252799999999997E-2</c:v>
                </c:pt>
                <c:pt idx="41638">
                  <c:v>7.7346200000000004E-2</c:v>
                </c:pt>
                <c:pt idx="41639">
                  <c:v>7.6417700000000005E-2</c:v>
                </c:pt>
                <c:pt idx="41640">
                  <c:v>7.5465900000000002E-2</c:v>
                </c:pt>
                <c:pt idx="41641">
                  <c:v>7.4490200000000006E-2</c:v>
                </c:pt>
                <c:pt idx="41642">
                  <c:v>7.3490899999999998E-2</c:v>
                </c:pt>
                <c:pt idx="41643">
                  <c:v>7.2466900000000001E-2</c:v>
                </c:pt>
                <c:pt idx="41644">
                  <c:v>7.1416400000000005E-2</c:v>
                </c:pt>
                <c:pt idx="41645">
                  <c:v>7.0337999999999998E-2</c:v>
                </c:pt>
                <c:pt idx="41646">
                  <c:v>6.9230200000000006E-2</c:v>
                </c:pt>
                <c:pt idx="41647">
                  <c:v>6.8090300000000006E-2</c:v>
                </c:pt>
                <c:pt idx="41648">
                  <c:v>6.6916799999999999E-2</c:v>
                </c:pt>
                <c:pt idx="41649">
                  <c:v>6.5712300000000001E-2</c:v>
                </c:pt>
                <c:pt idx="41650">
                  <c:v>6.4480099999999999E-2</c:v>
                </c:pt>
                <c:pt idx="41651">
                  <c:v>6.3220799999999994E-2</c:v>
                </c:pt>
                <c:pt idx="41652">
                  <c:v>6.1934099999999999E-2</c:v>
                </c:pt>
                <c:pt idx="41653">
                  <c:v>6.0620100000000003E-2</c:v>
                </c:pt>
                <c:pt idx="41654">
                  <c:v>5.92805E-2</c:v>
                </c:pt>
                <c:pt idx="41655">
                  <c:v>5.7917099999999999E-2</c:v>
                </c:pt>
                <c:pt idx="41656">
                  <c:v>5.6530400000000001E-2</c:v>
                </c:pt>
                <c:pt idx="41657">
                  <c:v>5.5120799999999998E-2</c:v>
                </c:pt>
                <c:pt idx="41658">
                  <c:v>5.3689300000000002E-2</c:v>
                </c:pt>
                <c:pt idx="41659">
                  <c:v>5.22373E-2</c:v>
                </c:pt>
                <c:pt idx="41660">
                  <c:v>5.0766600000000002E-2</c:v>
                </c:pt>
                <c:pt idx="41661">
                  <c:v>4.9278000000000002E-2</c:v>
                </c:pt>
                <c:pt idx="41662">
                  <c:v>4.7771500000000001E-2</c:v>
                </c:pt>
                <c:pt idx="41663">
                  <c:v>4.6248400000000002E-2</c:v>
                </c:pt>
                <c:pt idx="41664">
                  <c:v>4.4712000000000002E-2</c:v>
                </c:pt>
                <c:pt idx="41665">
                  <c:v>4.3164599999999997E-2</c:v>
                </c:pt>
                <c:pt idx="41666">
                  <c:v>4.1607699999999997E-2</c:v>
                </c:pt>
                <c:pt idx="41667">
                  <c:v>4.0043500000000003E-2</c:v>
                </c:pt>
                <c:pt idx="41668">
                  <c:v>3.8476400000000001E-2</c:v>
                </c:pt>
                <c:pt idx="41669">
                  <c:v>3.6909900000000002E-2</c:v>
                </c:pt>
                <c:pt idx="41670">
                  <c:v>3.5344800000000003E-2</c:v>
                </c:pt>
                <c:pt idx="41671">
                  <c:v>3.3780900000000003E-2</c:v>
                </c:pt>
                <c:pt idx="41672">
                  <c:v>3.2219499999999998E-2</c:v>
                </c:pt>
                <c:pt idx="41673">
                  <c:v>3.0663300000000001E-2</c:v>
                </c:pt>
                <c:pt idx="41674">
                  <c:v>2.9115800000000001E-2</c:v>
                </c:pt>
                <c:pt idx="41675">
                  <c:v>2.7580299999999999E-2</c:v>
                </c:pt>
                <c:pt idx="41676">
                  <c:v>2.6058899999999999E-2</c:v>
                </c:pt>
                <c:pt idx="41677">
                  <c:v>2.45522E-2</c:v>
                </c:pt>
                <c:pt idx="41678">
                  <c:v>2.3060600000000001E-2</c:v>
                </c:pt>
                <c:pt idx="41679">
                  <c:v>2.1585799999999999E-2</c:v>
                </c:pt>
                <c:pt idx="41680">
                  <c:v>2.0130700000000001E-2</c:v>
                </c:pt>
                <c:pt idx="41681">
                  <c:v>1.8697600000000002E-2</c:v>
                </c:pt>
                <c:pt idx="41682">
                  <c:v>1.72894E-2</c:v>
                </c:pt>
                <c:pt idx="41683">
                  <c:v>1.5909199999999998E-2</c:v>
                </c:pt>
                <c:pt idx="41684">
                  <c:v>1.4556599999999999E-2</c:v>
                </c:pt>
                <c:pt idx="41685">
                  <c:v>1.32283E-2</c:v>
                </c:pt>
                <c:pt idx="41686">
                  <c:v>1.1924199999999999E-2</c:v>
                </c:pt>
                <c:pt idx="41687">
                  <c:v>1.06499E-2</c:v>
                </c:pt>
                <c:pt idx="41688" formatCode="0.00E+00">
                  <c:v>9.4111799999999999E-3</c:v>
                </c:pt>
                <c:pt idx="41689" formatCode="0.00E+00">
                  <c:v>8.2107499999999993E-3</c:v>
                </c:pt>
                <c:pt idx="41690" formatCode="0.00E+00">
                  <c:v>7.0495000000000002E-3</c:v>
                </c:pt>
                <c:pt idx="41691" formatCode="0.00E+00">
                  <c:v>5.9281100000000003E-3</c:v>
                </c:pt>
                <c:pt idx="41692" formatCode="0.00E+00">
                  <c:v>4.8471800000000004E-3</c:v>
                </c:pt>
                <c:pt idx="41693" formatCode="0.00E+00">
                  <c:v>3.8078700000000001E-3</c:v>
                </c:pt>
                <c:pt idx="41694" formatCode="0.00E+00">
                  <c:v>2.8121499999999998E-3</c:v>
                </c:pt>
                <c:pt idx="41695" formatCode="0.00E+00">
                  <c:v>1.86141E-3</c:v>
                </c:pt>
                <c:pt idx="41696" formatCode="0.00E+00">
                  <c:v>9.56294E-4</c:v>
                </c:pt>
                <c:pt idx="41697" formatCode="0.00E+00">
                  <c:v>9.8308599999999996E-5</c:v>
                </c:pt>
                <c:pt idx="41698" formatCode="0.00E+00">
                  <c:v>-7.0954500000000001E-4</c:v>
                </c:pt>
                <c:pt idx="41699" formatCode="0.00E+00">
                  <c:v>-1.46459E-3</c:v>
                </c:pt>
                <c:pt idx="41700" formatCode="0.00E+00">
                  <c:v>-2.1661599999999999E-3</c:v>
                </c:pt>
                <c:pt idx="41701" formatCode="0.00E+00">
                  <c:v>-2.8149799999999999E-3</c:v>
                </c:pt>
                <c:pt idx="41702" formatCode="0.00E+00">
                  <c:v>-3.4119300000000001E-3</c:v>
                </c:pt>
                <c:pt idx="41703" formatCode="0.00E+00">
                  <c:v>-3.95708E-3</c:v>
                </c:pt>
                <c:pt idx="41704" formatCode="0.00E+00">
                  <c:v>-4.44941E-3</c:v>
                </c:pt>
                <c:pt idx="41705" formatCode="0.00E+00">
                  <c:v>-4.8875899999999998E-3</c:v>
                </c:pt>
                <c:pt idx="41706" formatCode="0.00E+00">
                  <c:v>-5.27035E-3</c:v>
                </c:pt>
                <c:pt idx="41707" formatCode="0.00E+00">
                  <c:v>-5.5969100000000001E-3</c:v>
                </c:pt>
                <c:pt idx="41708" formatCode="0.00E+00">
                  <c:v>-5.8672300000000002E-3</c:v>
                </c:pt>
                <c:pt idx="41709" formatCode="0.00E+00">
                  <c:v>-6.0815799999999996E-3</c:v>
                </c:pt>
                <c:pt idx="41710" formatCode="0.00E+00">
                  <c:v>-6.2399300000000003E-3</c:v>
                </c:pt>
                <c:pt idx="41711" formatCode="0.00E+00">
                  <c:v>-6.3413999999999996E-3</c:v>
                </c:pt>
                <c:pt idx="41712" formatCode="0.00E+00">
                  <c:v>-6.38472E-3</c:v>
                </c:pt>
                <c:pt idx="41713" formatCode="0.00E+00">
                  <c:v>-6.3701900000000004E-3</c:v>
                </c:pt>
                <c:pt idx="41714" formatCode="0.00E+00">
                  <c:v>-6.3003199999999999E-3</c:v>
                </c:pt>
                <c:pt idx="41715" formatCode="0.00E+00">
                  <c:v>-6.1780899999999998E-3</c:v>
                </c:pt>
                <c:pt idx="41716" formatCode="0.00E+00">
                  <c:v>-6.0049400000000003E-3</c:v>
                </c:pt>
                <c:pt idx="41717" formatCode="0.00E+00">
                  <c:v>-5.7804600000000003E-3</c:v>
                </c:pt>
                <c:pt idx="41718" formatCode="0.00E+00">
                  <c:v>-5.5046399999999999E-3</c:v>
                </c:pt>
                <c:pt idx="41719" formatCode="0.00E+00">
                  <c:v>-5.1782199999999999E-3</c:v>
                </c:pt>
                <c:pt idx="41720" formatCode="0.00E+00">
                  <c:v>-4.8014199999999998E-3</c:v>
                </c:pt>
                <c:pt idx="41721" formatCode="0.00E+00">
                  <c:v>-4.3756999999999997E-3</c:v>
                </c:pt>
                <c:pt idx="41722" formatCode="0.00E+00">
                  <c:v>-3.9037999999999998E-3</c:v>
                </c:pt>
                <c:pt idx="41723" formatCode="0.00E+00">
                  <c:v>-3.38617E-3</c:v>
                </c:pt>
                <c:pt idx="41724" formatCode="0.00E+00">
                  <c:v>-2.8212300000000001E-3</c:v>
                </c:pt>
                <c:pt idx="41725" formatCode="0.00E+00">
                  <c:v>-2.2087000000000001E-3</c:v>
                </c:pt>
                <c:pt idx="41726" formatCode="0.00E+00">
                  <c:v>-1.5504200000000001E-3</c:v>
                </c:pt>
                <c:pt idx="41727" formatCode="0.00E+00">
                  <c:v>-8.4882000000000002E-4</c:v>
                </c:pt>
                <c:pt idx="41728" formatCode="0.00E+00">
                  <c:v>-1.05257E-4</c:v>
                </c:pt>
                <c:pt idx="41729" formatCode="0.00E+00">
                  <c:v>6.7926499999999997E-4</c:v>
                </c:pt>
                <c:pt idx="41730" formatCode="0.00E+00">
                  <c:v>1.50369E-3</c:v>
                </c:pt>
                <c:pt idx="41731" formatCode="0.00E+00">
                  <c:v>2.3700499999999998E-3</c:v>
                </c:pt>
                <c:pt idx="41732" formatCode="0.00E+00">
                  <c:v>3.2824999999999998E-3</c:v>
                </c:pt>
                <c:pt idx="41733" formatCode="0.00E+00">
                  <c:v>4.2410800000000004E-3</c:v>
                </c:pt>
                <c:pt idx="41734" formatCode="0.00E+00">
                  <c:v>5.2403299999999996E-3</c:v>
                </c:pt>
                <c:pt idx="41735" formatCode="0.00E+00">
                  <c:v>6.2749600000000004E-3</c:v>
                </c:pt>
                <c:pt idx="41736" formatCode="0.00E+00">
                  <c:v>7.3428800000000004E-3</c:v>
                </c:pt>
                <c:pt idx="41737" formatCode="0.00E+00">
                  <c:v>8.4415400000000008E-3</c:v>
                </c:pt>
                <c:pt idx="41738" formatCode="0.00E+00">
                  <c:v>9.5670000000000009E-3</c:v>
                </c:pt>
                <c:pt idx="41739">
                  <c:v>1.07163E-2</c:v>
                </c:pt>
                <c:pt idx="41740">
                  <c:v>1.18876E-2</c:v>
                </c:pt>
                <c:pt idx="41741">
                  <c:v>1.3080400000000001E-2</c:v>
                </c:pt>
                <c:pt idx="41742">
                  <c:v>1.42933E-2</c:v>
                </c:pt>
                <c:pt idx="41743">
                  <c:v>1.55234E-2</c:v>
                </c:pt>
                <c:pt idx="41744">
                  <c:v>1.6767199999999999E-2</c:v>
                </c:pt>
                <c:pt idx="41745">
                  <c:v>1.8021100000000002E-2</c:v>
                </c:pt>
                <c:pt idx="41746">
                  <c:v>1.92792E-2</c:v>
                </c:pt>
                <c:pt idx="41747">
                  <c:v>2.0533099999999999E-2</c:v>
                </c:pt>
                <c:pt idx="41748">
                  <c:v>2.17761E-2</c:v>
                </c:pt>
                <c:pt idx="41749">
                  <c:v>2.3005100000000001E-2</c:v>
                </c:pt>
                <c:pt idx="41750">
                  <c:v>2.42198E-2</c:v>
                </c:pt>
                <c:pt idx="41751">
                  <c:v>2.5419600000000001E-2</c:v>
                </c:pt>
                <c:pt idx="41752">
                  <c:v>2.6603600000000002E-2</c:v>
                </c:pt>
                <c:pt idx="41753">
                  <c:v>2.7771199999999999E-2</c:v>
                </c:pt>
                <c:pt idx="41754">
                  <c:v>2.8921599999999999E-2</c:v>
                </c:pt>
                <c:pt idx="41755">
                  <c:v>3.0052700000000002E-2</c:v>
                </c:pt>
                <c:pt idx="41756">
                  <c:v>3.1160799999999999E-2</c:v>
                </c:pt>
                <c:pt idx="41757">
                  <c:v>3.2242600000000003E-2</c:v>
                </c:pt>
                <c:pt idx="41758">
                  <c:v>3.3294299999999999E-2</c:v>
                </c:pt>
                <c:pt idx="41759">
                  <c:v>3.4310599999999997E-2</c:v>
                </c:pt>
                <c:pt idx="41760">
                  <c:v>3.52856E-2</c:v>
                </c:pt>
                <c:pt idx="41761">
                  <c:v>3.6213599999999999E-2</c:v>
                </c:pt>
                <c:pt idx="41762">
                  <c:v>3.7089799999999999E-2</c:v>
                </c:pt>
                <c:pt idx="41763">
                  <c:v>3.7913099999999998E-2</c:v>
                </c:pt>
                <c:pt idx="41764">
                  <c:v>3.8684200000000002E-2</c:v>
                </c:pt>
                <c:pt idx="41765">
                  <c:v>3.9401899999999997E-2</c:v>
                </c:pt>
                <c:pt idx="41766">
                  <c:v>4.0062E-2</c:v>
                </c:pt>
                <c:pt idx="41767">
                  <c:v>4.0661000000000003E-2</c:v>
                </c:pt>
                <c:pt idx="41768">
                  <c:v>4.1197499999999998E-2</c:v>
                </c:pt>
                <c:pt idx="41769">
                  <c:v>4.1669499999999998E-2</c:v>
                </c:pt>
                <c:pt idx="41770">
                  <c:v>4.2074300000000002E-2</c:v>
                </c:pt>
                <c:pt idx="41771">
                  <c:v>4.2410799999999998E-2</c:v>
                </c:pt>
                <c:pt idx="41772">
                  <c:v>4.26792E-2</c:v>
                </c:pt>
                <c:pt idx="41773">
                  <c:v>4.2878399999999997E-2</c:v>
                </c:pt>
                <c:pt idx="41774">
                  <c:v>4.3004500000000001E-2</c:v>
                </c:pt>
                <c:pt idx="41775">
                  <c:v>4.3054099999999998E-2</c:v>
                </c:pt>
                <c:pt idx="41776">
                  <c:v>4.3025599999999997E-2</c:v>
                </c:pt>
                <c:pt idx="41777">
                  <c:v>4.29171E-2</c:v>
                </c:pt>
                <c:pt idx="41778">
                  <c:v>4.2726300000000002E-2</c:v>
                </c:pt>
                <c:pt idx="41779">
                  <c:v>4.2453499999999998E-2</c:v>
                </c:pt>
                <c:pt idx="41780">
                  <c:v>4.2101399999999997E-2</c:v>
                </c:pt>
                <c:pt idx="41781">
                  <c:v>4.1670899999999997E-2</c:v>
                </c:pt>
                <c:pt idx="41782">
                  <c:v>4.1161999999999997E-2</c:v>
                </c:pt>
                <c:pt idx="41783">
                  <c:v>4.0575600000000003E-2</c:v>
                </c:pt>
                <c:pt idx="41784">
                  <c:v>3.9912099999999999E-2</c:v>
                </c:pt>
                <c:pt idx="41785">
                  <c:v>3.9170900000000002E-2</c:v>
                </c:pt>
                <c:pt idx="41786">
                  <c:v>3.8351499999999997E-2</c:v>
                </c:pt>
                <c:pt idx="41787">
                  <c:v>3.7453399999999998E-2</c:v>
                </c:pt>
                <c:pt idx="41788">
                  <c:v>3.6475599999999997E-2</c:v>
                </c:pt>
                <c:pt idx="41789">
                  <c:v>3.5415700000000001E-2</c:v>
                </c:pt>
                <c:pt idx="41790">
                  <c:v>3.42714E-2</c:v>
                </c:pt>
                <c:pt idx="41791">
                  <c:v>3.3042000000000002E-2</c:v>
                </c:pt>
                <c:pt idx="41792">
                  <c:v>3.1728300000000001E-2</c:v>
                </c:pt>
                <c:pt idx="41793">
                  <c:v>3.0330699999999999E-2</c:v>
                </c:pt>
                <c:pt idx="41794">
                  <c:v>2.88496E-2</c:v>
                </c:pt>
                <c:pt idx="41795">
                  <c:v>2.7285299999999998E-2</c:v>
                </c:pt>
                <c:pt idx="41796">
                  <c:v>2.5637400000000001E-2</c:v>
                </c:pt>
                <c:pt idx="41797">
                  <c:v>2.3907600000000001E-2</c:v>
                </c:pt>
                <c:pt idx="41798">
                  <c:v>2.2099799999999999E-2</c:v>
                </c:pt>
                <c:pt idx="41799">
                  <c:v>2.02157E-2</c:v>
                </c:pt>
                <c:pt idx="41800">
                  <c:v>1.8253599999999998E-2</c:v>
                </c:pt>
                <c:pt idx="41801">
                  <c:v>1.62133E-2</c:v>
                </c:pt>
                <c:pt idx="41802">
                  <c:v>1.4099E-2</c:v>
                </c:pt>
                <c:pt idx="41803">
                  <c:v>1.1917000000000001E-2</c:v>
                </c:pt>
                <c:pt idx="41804" formatCode="0.00E+00">
                  <c:v>9.6732599999999995E-3</c:v>
                </c:pt>
                <c:pt idx="41805" formatCode="0.00E+00">
                  <c:v>7.3722700000000002E-3</c:v>
                </c:pt>
                <c:pt idx="41806" formatCode="0.00E+00">
                  <c:v>5.0167700000000003E-3</c:v>
                </c:pt>
                <c:pt idx="41807" formatCode="0.00E+00">
                  <c:v>2.6087200000000001E-3</c:v>
                </c:pt>
                <c:pt idx="41808" formatCode="0.00E+00">
                  <c:v>1.5091200000000001E-4</c:v>
                </c:pt>
                <c:pt idx="41809" formatCode="0.00E+00">
                  <c:v>-2.3529699999999998E-3</c:v>
                </c:pt>
                <c:pt idx="41810" formatCode="0.00E+00">
                  <c:v>-4.9029E-3</c:v>
                </c:pt>
                <c:pt idx="41811" formatCode="0.00E+00">
                  <c:v>-7.50214E-3</c:v>
                </c:pt>
                <c:pt idx="41812">
                  <c:v>-1.0151E-2</c:v>
                </c:pt>
                <c:pt idx="41813">
                  <c:v>-1.28465E-2</c:v>
                </c:pt>
                <c:pt idx="41814">
                  <c:v>-1.55861E-2</c:v>
                </c:pt>
                <c:pt idx="41815">
                  <c:v>-1.8368499999999999E-2</c:v>
                </c:pt>
                <c:pt idx="41816">
                  <c:v>-2.1190899999999999E-2</c:v>
                </c:pt>
                <c:pt idx="41817">
                  <c:v>-2.4049600000000001E-2</c:v>
                </c:pt>
                <c:pt idx="41818">
                  <c:v>-2.6943000000000002E-2</c:v>
                </c:pt>
                <c:pt idx="41819">
                  <c:v>-2.9870399999999998E-2</c:v>
                </c:pt>
                <c:pt idx="41820">
                  <c:v>-3.2829799999999999E-2</c:v>
                </c:pt>
                <c:pt idx="41821">
                  <c:v>-3.5820600000000001E-2</c:v>
                </c:pt>
                <c:pt idx="41822">
                  <c:v>-3.8844999999999998E-2</c:v>
                </c:pt>
                <c:pt idx="41823">
                  <c:v>-4.1902000000000002E-2</c:v>
                </c:pt>
                <c:pt idx="41824">
                  <c:v>-4.4986400000000003E-2</c:v>
                </c:pt>
                <c:pt idx="41825">
                  <c:v>-4.8094199999999997E-2</c:v>
                </c:pt>
                <c:pt idx="41826">
                  <c:v>-5.1223499999999998E-2</c:v>
                </c:pt>
                <c:pt idx="41827">
                  <c:v>-5.4371700000000002E-2</c:v>
                </c:pt>
                <c:pt idx="41828">
                  <c:v>-5.7535000000000003E-2</c:v>
                </c:pt>
                <c:pt idx="41829">
                  <c:v>-6.071E-2</c:v>
                </c:pt>
                <c:pt idx="41830">
                  <c:v>-6.3892599999999994E-2</c:v>
                </c:pt>
                <c:pt idx="41831">
                  <c:v>-6.7074499999999995E-2</c:v>
                </c:pt>
                <c:pt idx="41832">
                  <c:v>-7.0244899999999999E-2</c:v>
                </c:pt>
                <c:pt idx="41833">
                  <c:v>-7.3398900000000003E-2</c:v>
                </c:pt>
                <c:pt idx="41834">
                  <c:v>-7.6537099999999997E-2</c:v>
                </c:pt>
                <c:pt idx="41835">
                  <c:v>-7.9658099999999996E-2</c:v>
                </c:pt>
                <c:pt idx="41836">
                  <c:v>-8.2756300000000005E-2</c:v>
                </c:pt>
                <c:pt idx="41837">
                  <c:v>-8.5827200000000006E-2</c:v>
                </c:pt>
                <c:pt idx="41838">
                  <c:v>-8.8868799999999998E-2</c:v>
                </c:pt>
                <c:pt idx="41839">
                  <c:v>-9.1878600000000005E-2</c:v>
                </c:pt>
                <c:pt idx="41840">
                  <c:v>-9.4853699999999999E-2</c:v>
                </c:pt>
                <c:pt idx="41841">
                  <c:v>-9.7792299999999999E-2</c:v>
                </c:pt>
                <c:pt idx="41842">
                  <c:v>-0.100693</c:v>
                </c:pt>
                <c:pt idx="41843">
                  <c:v>-0.10355399999999999</c:v>
                </c:pt>
                <c:pt idx="41844">
                  <c:v>-0.106377</c:v>
                </c:pt>
                <c:pt idx="41845">
                  <c:v>-0.10915800000000001</c:v>
                </c:pt>
                <c:pt idx="41846">
                  <c:v>-0.111897</c:v>
                </c:pt>
                <c:pt idx="41847">
                  <c:v>-0.114591</c:v>
                </c:pt>
                <c:pt idx="41848">
                  <c:v>-0.117234</c:v>
                </c:pt>
                <c:pt idx="41849">
                  <c:v>-0.119821</c:v>
                </c:pt>
                <c:pt idx="41850">
                  <c:v>-0.122348</c:v>
                </c:pt>
                <c:pt idx="41851">
                  <c:v>-0.124815</c:v>
                </c:pt>
                <c:pt idx="41852">
                  <c:v>-0.127225</c:v>
                </c:pt>
                <c:pt idx="41853">
                  <c:v>-0.129576</c:v>
                </c:pt>
                <c:pt idx="41854">
                  <c:v>-0.13186</c:v>
                </c:pt>
                <c:pt idx="41855">
                  <c:v>-0.13406899999999999</c:v>
                </c:pt>
                <c:pt idx="41856">
                  <c:v>-0.13619800000000001</c:v>
                </c:pt>
                <c:pt idx="41857">
                  <c:v>-0.13824600000000001</c:v>
                </c:pt>
                <c:pt idx="41858">
                  <c:v>-0.14021400000000001</c:v>
                </c:pt>
                <c:pt idx="41859">
                  <c:v>-0.14210400000000001</c:v>
                </c:pt>
                <c:pt idx="41860">
                  <c:v>-0.14391499999999999</c:v>
                </c:pt>
                <c:pt idx="41861">
                  <c:v>-0.145649</c:v>
                </c:pt>
                <c:pt idx="41862">
                  <c:v>-0.14730099999999999</c:v>
                </c:pt>
                <c:pt idx="41863">
                  <c:v>-0.148869</c:v>
                </c:pt>
                <c:pt idx="41864">
                  <c:v>-0.15035100000000001</c:v>
                </c:pt>
                <c:pt idx="41865">
                  <c:v>-0.151749</c:v>
                </c:pt>
                <c:pt idx="41866">
                  <c:v>-0.153063</c:v>
                </c:pt>
                <c:pt idx="41867">
                  <c:v>-0.15429699999999999</c:v>
                </c:pt>
                <c:pt idx="41868">
                  <c:v>-0.15545200000000001</c:v>
                </c:pt>
                <c:pt idx="41869">
                  <c:v>-0.156529</c:v>
                </c:pt>
                <c:pt idx="41870">
                  <c:v>-0.15753</c:v>
                </c:pt>
                <c:pt idx="41871">
                  <c:v>-0.15845500000000001</c:v>
                </c:pt>
                <c:pt idx="41872">
                  <c:v>-0.159299</c:v>
                </c:pt>
                <c:pt idx="41873">
                  <c:v>-0.16006000000000001</c:v>
                </c:pt>
                <c:pt idx="41874">
                  <c:v>-0.16073799999999999</c:v>
                </c:pt>
                <c:pt idx="41875">
                  <c:v>-0.161331</c:v>
                </c:pt>
                <c:pt idx="41876">
                  <c:v>-0.16184000000000001</c:v>
                </c:pt>
                <c:pt idx="41877">
                  <c:v>-0.162268</c:v>
                </c:pt>
                <c:pt idx="41878">
                  <c:v>-0.16261600000000001</c:v>
                </c:pt>
                <c:pt idx="41879">
                  <c:v>-0.162886</c:v>
                </c:pt>
                <c:pt idx="41880">
                  <c:v>-0.163075</c:v>
                </c:pt>
                <c:pt idx="41881">
                  <c:v>-0.16319</c:v>
                </c:pt>
                <c:pt idx="41882">
                  <c:v>-0.16323599999999999</c:v>
                </c:pt>
                <c:pt idx="41883">
                  <c:v>-0.163219</c:v>
                </c:pt>
                <c:pt idx="41884">
                  <c:v>-0.16314000000000001</c:v>
                </c:pt>
                <c:pt idx="41885">
                  <c:v>-0.16300200000000001</c:v>
                </c:pt>
                <c:pt idx="41886">
                  <c:v>-0.16280600000000001</c:v>
                </c:pt>
                <c:pt idx="41887">
                  <c:v>-0.162553</c:v>
                </c:pt>
                <c:pt idx="41888">
                  <c:v>-0.162244</c:v>
                </c:pt>
                <c:pt idx="41889">
                  <c:v>-0.16188</c:v>
                </c:pt>
                <c:pt idx="41890">
                  <c:v>-0.161466</c:v>
                </c:pt>
                <c:pt idx="41891">
                  <c:v>-0.16100500000000001</c:v>
                </c:pt>
                <c:pt idx="41892">
                  <c:v>-0.160499</c:v>
                </c:pt>
                <c:pt idx="41893">
                  <c:v>-0.15995000000000001</c:v>
                </c:pt>
                <c:pt idx="41894">
                  <c:v>-0.159358</c:v>
                </c:pt>
                <c:pt idx="41895">
                  <c:v>-0.158725</c:v>
                </c:pt>
                <c:pt idx="41896">
                  <c:v>-0.158053</c:v>
                </c:pt>
                <c:pt idx="41897">
                  <c:v>-0.15734300000000001</c:v>
                </c:pt>
                <c:pt idx="41898">
                  <c:v>-0.15659600000000001</c:v>
                </c:pt>
                <c:pt idx="41899">
                  <c:v>-0.15581700000000001</c:v>
                </c:pt>
                <c:pt idx="41900">
                  <c:v>-0.15501499999999999</c:v>
                </c:pt>
                <c:pt idx="41901">
                  <c:v>-0.154198</c:v>
                </c:pt>
                <c:pt idx="41902">
                  <c:v>-0.15336900000000001</c:v>
                </c:pt>
                <c:pt idx="41903">
                  <c:v>-0.15253</c:v>
                </c:pt>
                <c:pt idx="41904">
                  <c:v>-0.15168200000000001</c:v>
                </c:pt>
                <c:pt idx="41905">
                  <c:v>-0.15082699999999999</c:v>
                </c:pt>
                <c:pt idx="41906">
                  <c:v>-0.14996599999999999</c:v>
                </c:pt>
                <c:pt idx="41907">
                  <c:v>-0.14910000000000001</c:v>
                </c:pt>
                <c:pt idx="41908">
                  <c:v>-0.14823</c:v>
                </c:pt>
                <c:pt idx="41909">
                  <c:v>-0.14735599999999999</c:v>
                </c:pt>
                <c:pt idx="41910">
                  <c:v>-0.146481</c:v>
                </c:pt>
                <c:pt idx="41911">
                  <c:v>-0.145619</c:v>
                </c:pt>
                <c:pt idx="41912">
                  <c:v>-0.14477899999999999</c:v>
                </c:pt>
                <c:pt idx="41913">
                  <c:v>-0.14396300000000001</c:v>
                </c:pt>
                <c:pt idx="41914">
                  <c:v>-0.143174</c:v>
                </c:pt>
                <c:pt idx="41915">
                  <c:v>-0.14241400000000001</c:v>
                </c:pt>
                <c:pt idx="41916">
                  <c:v>-0.141684</c:v>
                </c:pt>
                <c:pt idx="41917">
                  <c:v>-0.140981</c:v>
                </c:pt>
                <c:pt idx="41918">
                  <c:v>-0.14031099999999999</c:v>
                </c:pt>
                <c:pt idx="41919">
                  <c:v>-0.139681</c:v>
                </c:pt>
                <c:pt idx="41920">
                  <c:v>-0.139096</c:v>
                </c:pt>
                <c:pt idx="41921">
                  <c:v>-0.13855799999999999</c:v>
                </c:pt>
                <c:pt idx="41922">
                  <c:v>-0.138069</c:v>
                </c:pt>
                <c:pt idx="41923">
                  <c:v>-0.137628</c:v>
                </c:pt>
                <c:pt idx="41924">
                  <c:v>-0.13723299999999999</c:v>
                </c:pt>
                <c:pt idx="41925">
                  <c:v>-0.13688800000000001</c:v>
                </c:pt>
                <c:pt idx="41926">
                  <c:v>-0.136603</c:v>
                </c:pt>
                <c:pt idx="41927">
                  <c:v>-0.13638800000000001</c:v>
                </c:pt>
                <c:pt idx="41928">
                  <c:v>-0.13624700000000001</c:v>
                </c:pt>
                <c:pt idx="41929">
                  <c:v>-0.136185</c:v>
                </c:pt>
                <c:pt idx="41930">
                  <c:v>-0.13620499999999999</c:v>
                </c:pt>
                <c:pt idx="41931">
                  <c:v>-0.13630600000000001</c:v>
                </c:pt>
                <c:pt idx="41932">
                  <c:v>-0.136486</c:v>
                </c:pt>
                <c:pt idx="41933">
                  <c:v>-0.13674900000000001</c:v>
                </c:pt>
                <c:pt idx="41934">
                  <c:v>-0.1371</c:v>
                </c:pt>
                <c:pt idx="41935">
                  <c:v>-0.13753899999999999</c:v>
                </c:pt>
                <c:pt idx="41936">
                  <c:v>-0.13806599999999999</c:v>
                </c:pt>
                <c:pt idx="41937">
                  <c:v>-0.13868</c:v>
                </c:pt>
                <c:pt idx="41938">
                  <c:v>-0.13938500000000001</c:v>
                </c:pt>
                <c:pt idx="41939">
                  <c:v>-0.140181</c:v>
                </c:pt>
                <c:pt idx="41940">
                  <c:v>-0.14106199999999999</c:v>
                </c:pt>
                <c:pt idx="41941">
                  <c:v>-0.14202600000000001</c:v>
                </c:pt>
                <c:pt idx="41942">
                  <c:v>-0.143071</c:v>
                </c:pt>
                <c:pt idx="41943">
                  <c:v>-0.144202</c:v>
                </c:pt>
                <c:pt idx="41944">
                  <c:v>-0.14541799999999999</c:v>
                </c:pt>
                <c:pt idx="41945">
                  <c:v>-0.14671799999999999</c:v>
                </c:pt>
                <c:pt idx="41946">
                  <c:v>-0.14809900000000001</c:v>
                </c:pt>
                <c:pt idx="41947">
                  <c:v>-0.149562</c:v>
                </c:pt>
                <c:pt idx="41948">
                  <c:v>-0.15110599999999999</c:v>
                </c:pt>
                <c:pt idx="41949">
                  <c:v>-0.15273</c:v>
                </c:pt>
                <c:pt idx="41950">
                  <c:v>-0.15443200000000001</c:v>
                </c:pt>
                <c:pt idx="41951">
                  <c:v>-0.15620999999999999</c:v>
                </c:pt>
                <c:pt idx="41952">
                  <c:v>-0.15806400000000001</c:v>
                </c:pt>
                <c:pt idx="41953">
                  <c:v>-0.159992</c:v>
                </c:pt>
                <c:pt idx="41954">
                  <c:v>-0.16198799999999999</c:v>
                </c:pt>
                <c:pt idx="41955">
                  <c:v>-0.164048</c:v>
                </c:pt>
                <c:pt idx="41956">
                  <c:v>-0.16616800000000001</c:v>
                </c:pt>
                <c:pt idx="41957">
                  <c:v>-0.168346</c:v>
                </c:pt>
                <c:pt idx="41958">
                  <c:v>-0.17057900000000001</c:v>
                </c:pt>
                <c:pt idx="41959">
                  <c:v>-0.17286699999999999</c:v>
                </c:pt>
                <c:pt idx="41960">
                  <c:v>-0.175206</c:v>
                </c:pt>
                <c:pt idx="41961">
                  <c:v>-0.177593</c:v>
                </c:pt>
                <c:pt idx="41962">
                  <c:v>-0.180032</c:v>
                </c:pt>
                <c:pt idx="41963">
                  <c:v>-0.18252499999999999</c:v>
                </c:pt>
                <c:pt idx="41964">
                  <c:v>-0.18506900000000001</c:v>
                </c:pt>
                <c:pt idx="41965">
                  <c:v>-0.18765999999999999</c:v>
                </c:pt>
                <c:pt idx="41966">
                  <c:v>-0.190299</c:v>
                </c:pt>
                <c:pt idx="41967">
                  <c:v>-0.19298799999999999</c:v>
                </c:pt>
                <c:pt idx="41968">
                  <c:v>-0.19572200000000001</c:v>
                </c:pt>
                <c:pt idx="41969">
                  <c:v>-0.198494</c:v>
                </c:pt>
                <c:pt idx="41970">
                  <c:v>-0.20130100000000001</c:v>
                </c:pt>
                <c:pt idx="41971">
                  <c:v>-0.204148</c:v>
                </c:pt>
                <c:pt idx="41972">
                  <c:v>-0.20703299999999999</c:v>
                </c:pt>
                <c:pt idx="41973">
                  <c:v>-0.20994399999999999</c:v>
                </c:pt>
                <c:pt idx="41974">
                  <c:v>-0.212871</c:v>
                </c:pt>
                <c:pt idx="41975">
                  <c:v>-0.21580299999999999</c:v>
                </c:pt>
                <c:pt idx="41976">
                  <c:v>-0.21872900000000001</c:v>
                </c:pt>
                <c:pt idx="41977">
                  <c:v>-0.22164700000000001</c:v>
                </c:pt>
                <c:pt idx="41978">
                  <c:v>-0.22456200000000001</c:v>
                </c:pt>
                <c:pt idx="41979">
                  <c:v>-0.22747899999999999</c:v>
                </c:pt>
                <c:pt idx="41980">
                  <c:v>-0.23039100000000001</c:v>
                </c:pt>
                <c:pt idx="41981">
                  <c:v>-0.233291</c:v>
                </c:pt>
                <c:pt idx="41982">
                  <c:v>-0.23616899999999999</c:v>
                </c:pt>
                <c:pt idx="41983">
                  <c:v>-0.23902200000000001</c:v>
                </c:pt>
                <c:pt idx="41984">
                  <c:v>-0.24184600000000001</c:v>
                </c:pt>
                <c:pt idx="41985">
                  <c:v>-0.244639</c:v>
                </c:pt>
                <c:pt idx="41986">
                  <c:v>-0.24739900000000001</c:v>
                </c:pt>
                <c:pt idx="41987">
                  <c:v>-0.25012000000000001</c:v>
                </c:pt>
                <c:pt idx="41988">
                  <c:v>-0.25280399999999997</c:v>
                </c:pt>
                <c:pt idx="41989">
                  <c:v>-0.25545099999999998</c:v>
                </c:pt>
                <c:pt idx="41990">
                  <c:v>-0.25806000000000001</c:v>
                </c:pt>
                <c:pt idx="41991">
                  <c:v>-0.26062800000000003</c:v>
                </c:pt>
                <c:pt idx="41992">
                  <c:v>-0.26314599999999999</c:v>
                </c:pt>
                <c:pt idx="41993">
                  <c:v>-0.26560400000000001</c:v>
                </c:pt>
                <c:pt idx="41994">
                  <c:v>-0.26799800000000001</c:v>
                </c:pt>
                <c:pt idx="41995">
                  <c:v>-0.27032899999999999</c:v>
                </c:pt>
                <c:pt idx="41996">
                  <c:v>-0.272596</c:v>
                </c:pt>
                <c:pt idx="41997">
                  <c:v>-0.27479599999999998</c:v>
                </c:pt>
                <c:pt idx="41998">
                  <c:v>-0.276924</c:v>
                </c:pt>
                <c:pt idx="41999">
                  <c:v>-0.27897499999999997</c:v>
                </c:pt>
                <c:pt idx="42000">
                  <c:v>-0.28094400000000003</c:v>
                </c:pt>
                <c:pt idx="42001">
                  <c:v>-0.28282499999999999</c:v>
                </c:pt>
                <c:pt idx="42002">
                  <c:v>-0.284613</c:v>
                </c:pt>
                <c:pt idx="42003">
                  <c:v>-0.286302</c:v>
                </c:pt>
                <c:pt idx="42004">
                  <c:v>-0.28788799999999998</c:v>
                </c:pt>
                <c:pt idx="42005">
                  <c:v>-0.28936600000000001</c:v>
                </c:pt>
                <c:pt idx="42006">
                  <c:v>-0.29073500000000002</c:v>
                </c:pt>
                <c:pt idx="42007">
                  <c:v>-0.29199599999999998</c:v>
                </c:pt>
                <c:pt idx="42008">
                  <c:v>-0.29315200000000002</c:v>
                </c:pt>
                <c:pt idx="42009">
                  <c:v>-0.29419299999999998</c:v>
                </c:pt>
                <c:pt idx="42010">
                  <c:v>-0.29510999999999998</c:v>
                </c:pt>
                <c:pt idx="42011">
                  <c:v>-0.29590300000000003</c:v>
                </c:pt>
                <c:pt idx="42012">
                  <c:v>-0.296574</c:v>
                </c:pt>
                <c:pt idx="42013">
                  <c:v>-0.29712</c:v>
                </c:pt>
                <c:pt idx="42014">
                  <c:v>-0.297539</c:v>
                </c:pt>
                <c:pt idx="42015">
                  <c:v>-0.29783300000000001</c:v>
                </c:pt>
                <c:pt idx="42016">
                  <c:v>-0.29800199999999999</c:v>
                </c:pt>
                <c:pt idx="42017">
                  <c:v>-0.298043</c:v>
                </c:pt>
                <c:pt idx="42018">
                  <c:v>-0.29795500000000003</c:v>
                </c:pt>
                <c:pt idx="42019">
                  <c:v>-0.29773899999999998</c:v>
                </c:pt>
                <c:pt idx="42020">
                  <c:v>-0.29739900000000002</c:v>
                </c:pt>
                <c:pt idx="42021">
                  <c:v>-0.29693599999999998</c:v>
                </c:pt>
                <c:pt idx="42022">
                  <c:v>-0.29635</c:v>
                </c:pt>
                <c:pt idx="42023">
                  <c:v>-0.29564499999999999</c:v>
                </c:pt>
                <c:pt idx="42024">
                  <c:v>-0.29482000000000003</c:v>
                </c:pt>
                <c:pt idx="42025">
                  <c:v>-0.293875</c:v>
                </c:pt>
                <c:pt idx="42026">
                  <c:v>-0.29280699999999998</c:v>
                </c:pt>
                <c:pt idx="42027">
                  <c:v>-0.29162100000000002</c:v>
                </c:pt>
                <c:pt idx="42028">
                  <c:v>-0.29032200000000002</c:v>
                </c:pt>
                <c:pt idx="42029">
                  <c:v>-0.28891699999999998</c:v>
                </c:pt>
                <c:pt idx="42030">
                  <c:v>-0.287408</c:v>
                </c:pt>
                <c:pt idx="42031">
                  <c:v>-0.28579599999999999</c:v>
                </c:pt>
                <c:pt idx="42032">
                  <c:v>-0.28408299999999997</c:v>
                </c:pt>
                <c:pt idx="42033">
                  <c:v>-0.28227099999999999</c:v>
                </c:pt>
                <c:pt idx="42034">
                  <c:v>-0.28036499999999998</c:v>
                </c:pt>
                <c:pt idx="42035">
                  <c:v>-0.278368</c:v>
                </c:pt>
                <c:pt idx="42036">
                  <c:v>-0.276281</c:v>
                </c:pt>
                <c:pt idx="42037">
                  <c:v>-0.27410200000000001</c:v>
                </c:pt>
                <c:pt idx="42038">
                  <c:v>-0.27183200000000002</c:v>
                </c:pt>
                <c:pt idx="42039">
                  <c:v>-0.26947500000000002</c:v>
                </c:pt>
                <c:pt idx="42040">
                  <c:v>-0.267042</c:v>
                </c:pt>
                <c:pt idx="42041">
                  <c:v>-0.26453700000000002</c:v>
                </c:pt>
                <c:pt idx="42042">
                  <c:v>-0.261965</c:v>
                </c:pt>
                <c:pt idx="42043">
                  <c:v>-0.259328</c:v>
                </c:pt>
                <c:pt idx="42044">
                  <c:v>-0.256629</c:v>
                </c:pt>
                <c:pt idx="42045">
                  <c:v>-0.25387399999999999</c:v>
                </c:pt>
                <c:pt idx="42046">
                  <c:v>-0.25106699999999998</c:v>
                </c:pt>
                <c:pt idx="42047">
                  <c:v>-0.24821699999999999</c:v>
                </c:pt>
                <c:pt idx="42048">
                  <c:v>-0.245333</c:v>
                </c:pt>
                <c:pt idx="42049">
                  <c:v>-0.242425</c:v>
                </c:pt>
                <c:pt idx="42050">
                  <c:v>-0.23949899999999999</c:v>
                </c:pt>
                <c:pt idx="42051">
                  <c:v>-0.23655799999999999</c:v>
                </c:pt>
                <c:pt idx="42052">
                  <c:v>-0.23360600000000001</c:v>
                </c:pt>
                <c:pt idx="42053">
                  <c:v>-0.23064699999999999</c:v>
                </c:pt>
                <c:pt idx="42054">
                  <c:v>-0.227688</c:v>
                </c:pt>
                <c:pt idx="42055">
                  <c:v>-0.22473499999999999</c:v>
                </c:pt>
                <c:pt idx="42056">
                  <c:v>-0.22179599999999999</c:v>
                </c:pt>
                <c:pt idx="42057">
                  <c:v>-0.21887300000000001</c:v>
                </c:pt>
                <c:pt idx="42058">
                  <c:v>-0.21596899999999999</c:v>
                </c:pt>
                <c:pt idx="42059">
                  <c:v>-0.213084</c:v>
                </c:pt>
                <c:pt idx="42060">
                  <c:v>-0.21021999999999999</c:v>
                </c:pt>
                <c:pt idx="42061">
                  <c:v>-0.207376</c:v>
                </c:pt>
                <c:pt idx="42062">
                  <c:v>-0.20455400000000001</c:v>
                </c:pt>
                <c:pt idx="42063">
                  <c:v>-0.20175999999999999</c:v>
                </c:pt>
                <c:pt idx="42064">
                  <c:v>-0.19899800000000001</c:v>
                </c:pt>
                <c:pt idx="42065">
                  <c:v>-0.196272</c:v>
                </c:pt>
                <c:pt idx="42066">
                  <c:v>-0.19358600000000001</c:v>
                </c:pt>
                <c:pt idx="42067">
                  <c:v>-0.190946</c:v>
                </c:pt>
                <c:pt idx="42068">
                  <c:v>-0.18836</c:v>
                </c:pt>
                <c:pt idx="42069">
                  <c:v>-0.18583</c:v>
                </c:pt>
                <c:pt idx="42070">
                  <c:v>-0.183361</c:v>
                </c:pt>
                <c:pt idx="42071">
                  <c:v>-0.18096300000000001</c:v>
                </c:pt>
                <c:pt idx="42072">
                  <c:v>-0.178648</c:v>
                </c:pt>
                <c:pt idx="42073">
                  <c:v>-0.176422</c:v>
                </c:pt>
                <c:pt idx="42074">
                  <c:v>-0.174286</c:v>
                </c:pt>
                <c:pt idx="42075">
                  <c:v>-0.17224200000000001</c:v>
                </c:pt>
                <c:pt idx="42076">
                  <c:v>-0.170294</c:v>
                </c:pt>
                <c:pt idx="42077">
                  <c:v>-0.16844600000000001</c:v>
                </c:pt>
                <c:pt idx="42078">
                  <c:v>-0.16670599999999999</c:v>
                </c:pt>
                <c:pt idx="42079">
                  <c:v>-0.16508400000000001</c:v>
                </c:pt>
                <c:pt idx="42080">
                  <c:v>-0.16358700000000001</c:v>
                </c:pt>
                <c:pt idx="42081">
                  <c:v>-0.162218</c:v>
                </c:pt>
                <c:pt idx="42082">
                  <c:v>-0.16097600000000001</c:v>
                </c:pt>
                <c:pt idx="42083">
                  <c:v>-0.159857</c:v>
                </c:pt>
                <c:pt idx="42084">
                  <c:v>-0.158859</c:v>
                </c:pt>
                <c:pt idx="42085">
                  <c:v>-0.15798000000000001</c:v>
                </c:pt>
                <c:pt idx="42086">
                  <c:v>-0.15722</c:v>
                </c:pt>
                <c:pt idx="42087">
                  <c:v>-0.156581</c:v>
                </c:pt>
                <c:pt idx="42088">
                  <c:v>-0.15606800000000001</c:v>
                </c:pt>
                <c:pt idx="42089">
                  <c:v>-0.15568399999999999</c:v>
                </c:pt>
                <c:pt idx="42090">
                  <c:v>-0.15542500000000001</c:v>
                </c:pt>
                <c:pt idx="42091">
                  <c:v>-0.15529299999999999</c:v>
                </c:pt>
                <c:pt idx="42092">
                  <c:v>-0.15529000000000001</c:v>
                </c:pt>
                <c:pt idx="42093">
                  <c:v>-0.15542</c:v>
                </c:pt>
                <c:pt idx="42094">
                  <c:v>-0.15567900000000001</c:v>
                </c:pt>
                <c:pt idx="42095">
                  <c:v>-0.15606800000000001</c:v>
                </c:pt>
                <c:pt idx="42096">
                  <c:v>-0.156586</c:v>
                </c:pt>
                <c:pt idx="42097">
                  <c:v>-0.15723400000000001</c:v>
                </c:pt>
                <c:pt idx="42098">
                  <c:v>-0.15801000000000001</c:v>
                </c:pt>
                <c:pt idx="42099">
                  <c:v>-0.158914</c:v>
                </c:pt>
                <c:pt idx="42100">
                  <c:v>-0.15994700000000001</c:v>
                </c:pt>
                <c:pt idx="42101">
                  <c:v>-0.161108</c:v>
                </c:pt>
                <c:pt idx="42102">
                  <c:v>-0.16239100000000001</c:v>
                </c:pt>
                <c:pt idx="42103">
                  <c:v>-0.16378599999999999</c:v>
                </c:pt>
                <c:pt idx="42104">
                  <c:v>-0.16528999999999999</c:v>
                </c:pt>
                <c:pt idx="42105">
                  <c:v>-0.166903</c:v>
                </c:pt>
                <c:pt idx="42106">
                  <c:v>-0.168625</c:v>
                </c:pt>
                <c:pt idx="42107">
                  <c:v>-0.17046</c:v>
                </c:pt>
                <c:pt idx="42108">
                  <c:v>-0.17240800000000001</c:v>
                </c:pt>
                <c:pt idx="42109">
                  <c:v>-0.17446700000000001</c:v>
                </c:pt>
                <c:pt idx="42110">
                  <c:v>-0.17663300000000001</c:v>
                </c:pt>
                <c:pt idx="42111">
                  <c:v>-0.178897</c:v>
                </c:pt>
                <c:pt idx="42112">
                  <c:v>-0.181254</c:v>
                </c:pt>
                <c:pt idx="42113">
                  <c:v>-0.183698</c:v>
                </c:pt>
                <c:pt idx="42114">
                  <c:v>-0.186222</c:v>
                </c:pt>
                <c:pt idx="42115">
                  <c:v>-0.188828</c:v>
                </c:pt>
                <c:pt idx="42116">
                  <c:v>-0.19152</c:v>
                </c:pt>
                <c:pt idx="42117">
                  <c:v>-0.1943</c:v>
                </c:pt>
                <c:pt idx="42118">
                  <c:v>-0.19716400000000001</c:v>
                </c:pt>
                <c:pt idx="42119">
                  <c:v>-0.20010500000000001</c:v>
                </c:pt>
                <c:pt idx="42120">
                  <c:v>-0.20311199999999999</c:v>
                </c:pt>
                <c:pt idx="42121">
                  <c:v>-0.206173</c:v>
                </c:pt>
                <c:pt idx="42122">
                  <c:v>-0.20928099999999999</c:v>
                </c:pt>
                <c:pt idx="42123">
                  <c:v>-0.21243100000000001</c:v>
                </c:pt>
                <c:pt idx="42124">
                  <c:v>-0.215616</c:v>
                </c:pt>
                <c:pt idx="42125">
                  <c:v>-0.218834</c:v>
                </c:pt>
                <c:pt idx="42126">
                  <c:v>-0.222081</c:v>
                </c:pt>
                <c:pt idx="42127">
                  <c:v>-0.225352</c:v>
                </c:pt>
                <c:pt idx="42128">
                  <c:v>-0.22864200000000001</c:v>
                </c:pt>
                <c:pt idx="42129">
                  <c:v>-0.23194999999999999</c:v>
                </c:pt>
                <c:pt idx="42130">
                  <c:v>-0.23527400000000001</c:v>
                </c:pt>
                <c:pt idx="42131">
                  <c:v>-0.23861299999999999</c:v>
                </c:pt>
                <c:pt idx="42132">
                  <c:v>-0.24196500000000001</c:v>
                </c:pt>
                <c:pt idx="42133">
                  <c:v>-0.24532699999999999</c:v>
                </c:pt>
                <c:pt idx="42134">
                  <c:v>-0.248692</c:v>
                </c:pt>
                <c:pt idx="42135">
                  <c:v>-0.25205</c:v>
                </c:pt>
                <c:pt idx="42136">
                  <c:v>-0.25539600000000001</c:v>
                </c:pt>
                <c:pt idx="42137">
                  <c:v>-0.25872299999999998</c:v>
                </c:pt>
                <c:pt idx="42138">
                  <c:v>-0.26202300000000001</c:v>
                </c:pt>
                <c:pt idx="42139">
                  <c:v>-0.26529000000000003</c:v>
                </c:pt>
                <c:pt idx="42140">
                  <c:v>-0.26851799999999998</c:v>
                </c:pt>
                <c:pt idx="42141">
                  <c:v>-0.27170299999999997</c:v>
                </c:pt>
                <c:pt idx="42142">
                  <c:v>-0.27484500000000001</c:v>
                </c:pt>
                <c:pt idx="42143">
                  <c:v>-0.27794099999999999</c:v>
                </c:pt>
                <c:pt idx="42144">
                  <c:v>-0.28099099999999999</c:v>
                </c:pt>
                <c:pt idx="42145">
                  <c:v>-0.283993</c:v>
                </c:pt>
                <c:pt idx="42146">
                  <c:v>-0.28694399999999998</c:v>
                </c:pt>
                <c:pt idx="42147">
                  <c:v>-0.28983599999999998</c:v>
                </c:pt>
                <c:pt idx="42148">
                  <c:v>-0.29266500000000001</c:v>
                </c:pt>
                <c:pt idx="42149">
                  <c:v>-0.29543399999999997</c:v>
                </c:pt>
                <c:pt idx="42150">
                  <c:v>-0.29814400000000002</c:v>
                </c:pt>
                <c:pt idx="42151">
                  <c:v>-0.30079600000000001</c:v>
                </c:pt>
                <c:pt idx="42152">
                  <c:v>-0.30338999999999999</c:v>
                </c:pt>
                <c:pt idx="42153">
                  <c:v>-0.305927</c:v>
                </c:pt>
                <c:pt idx="42154">
                  <c:v>-0.30840899999999999</c:v>
                </c:pt>
                <c:pt idx="42155">
                  <c:v>-0.31082700000000002</c:v>
                </c:pt>
                <c:pt idx="42156">
                  <c:v>-0.31317299999999998</c:v>
                </c:pt>
                <c:pt idx="42157">
                  <c:v>-0.31543900000000002</c:v>
                </c:pt>
                <c:pt idx="42158">
                  <c:v>-0.31762099999999999</c:v>
                </c:pt>
                <c:pt idx="42159">
                  <c:v>-0.31972</c:v>
                </c:pt>
                <c:pt idx="42160">
                  <c:v>-0.32173299999999999</c:v>
                </c:pt>
                <c:pt idx="42161">
                  <c:v>-0.32365899999999997</c:v>
                </c:pt>
                <c:pt idx="42162">
                  <c:v>-0.32549600000000001</c:v>
                </c:pt>
                <c:pt idx="42163">
                  <c:v>-0.32724700000000001</c:v>
                </c:pt>
                <c:pt idx="42164">
                  <c:v>-0.32891300000000001</c:v>
                </c:pt>
                <c:pt idx="42165">
                  <c:v>-0.33047500000000002</c:v>
                </c:pt>
                <c:pt idx="42166">
                  <c:v>-0.33190500000000001</c:v>
                </c:pt>
                <c:pt idx="42167">
                  <c:v>-0.33322200000000002</c:v>
                </c:pt>
                <c:pt idx="42168">
                  <c:v>-0.334457</c:v>
                </c:pt>
                <c:pt idx="42169">
                  <c:v>-0.33560099999999998</c:v>
                </c:pt>
                <c:pt idx="42170">
                  <c:v>-0.33664300000000003</c:v>
                </c:pt>
                <c:pt idx="42171">
                  <c:v>-0.337592</c:v>
                </c:pt>
                <c:pt idx="42172">
                  <c:v>-0.33845799999999998</c:v>
                </c:pt>
                <c:pt idx="42173">
                  <c:v>-0.33923799999999998</c:v>
                </c:pt>
                <c:pt idx="42174">
                  <c:v>-0.33992600000000001</c:v>
                </c:pt>
                <c:pt idx="42175">
                  <c:v>-0.34051599999999999</c:v>
                </c:pt>
                <c:pt idx="42176">
                  <c:v>-0.34100799999999998</c:v>
                </c:pt>
                <c:pt idx="42177">
                  <c:v>-0.34140500000000001</c:v>
                </c:pt>
                <c:pt idx="42178">
                  <c:v>-0.34170800000000001</c:v>
                </c:pt>
                <c:pt idx="42179">
                  <c:v>-0.34191899999999997</c:v>
                </c:pt>
                <c:pt idx="42180">
                  <c:v>-0.34204000000000001</c:v>
                </c:pt>
                <c:pt idx="42181">
                  <c:v>-0.34207500000000002</c:v>
                </c:pt>
                <c:pt idx="42182">
                  <c:v>-0.34203099999999997</c:v>
                </c:pt>
                <c:pt idx="42183">
                  <c:v>-0.34191300000000002</c:v>
                </c:pt>
                <c:pt idx="42184">
                  <c:v>-0.341725</c:v>
                </c:pt>
                <c:pt idx="42185">
                  <c:v>-0.34146700000000002</c:v>
                </c:pt>
                <c:pt idx="42186">
                  <c:v>-0.34113900000000003</c:v>
                </c:pt>
                <c:pt idx="42187">
                  <c:v>-0.34074100000000002</c:v>
                </c:pt>
                <c:pt idx="42188">
                  <c:v>-0.34027299999999999</c:v>
                </c:pt>
                <c:pt idx="42189">
                  <c:v>-0.33973799999999998</c:v>
                </c:pt>
                <c:pt idx="42190">
                  <c:v>-0.33914</c:v>
                </c:pt>
                <c:pt idx="42191">
                  <c:v>-0.338478</c:v>
                </c:pt>
                <c:pt idx="42192">
                  <c:v>-0.33775500000000003</c:v>
                </c:pt>
                <c:pt idx="42193">
                  <c:v>-0.33696999999999999</c:v>
                </c:pt>
                <c:pt idx="42194">
                  <c:v>-0.33611999999999997</c:v>
                </c:pt>
                <c:pt idx="42195">
                  <c:v>-0.335206</c:v>
                </c:pt>
                <c:pt idx="42196">
                  <c:v>-0.334231</c:v>
                </c:pt>
                <c:pt idx="42197">
                  <c:v>-0.33319799999999999</c:v>
                </c:pt>
                <c:pt idx="42198">
                  <c:v>-0.33210099999999998</c:v>
                </c:pt>
                <c:pt idx="42199">
                  <c:v>-0.33094299999999999</c:v>
                </c:pt>
                <c:pt idx="42200">
                  <c:v>-0.32973200000000003</c:v>
                </c:pt>
                <c:pt idx="42201">
                  <c:v>-0.32847900000000002</c:v>
                </c:pt>
                <c:pt idx="42202">
                  <c:v>-0.32718599999999998</c:v>
                </c:pt>
                <c:pt idx="42203">
                  <c:v>-0.32585599999999998</c:v>
                </c:pt>
                <c:pt idx="42204">
                  <c:v>-0.32449</c:v>
                </c:pt>
                <c:pt idx="42205">
                  <c:v>-0.32308999999999999</c:v>
                </c:pt>
                <c:pt idx="42206">
                  <c:v>-0.321656</c:v>
                </c:pt>
                <c:pt idx="42207">
                  <c:v>-0.320187</c:v>
                </c:pt>
                <c:pt idx="42208">
                  <c:v>-0.318687</c:v>
                </c:pt>
                <c:pt idx="42209">
                  <c:v>-0.31715900000000002</c:v>
                </c:pt>
                <c:pt idx="42210">
                  <c:v>-0.315608</c:v>
                </c:pt>
                <c:pt idx="42211">
                  <c:v>-0.31403300000000001</c:v>
                </c:pt>
                <c:pt idx="42212">
                  <c:v>-0.31243599999999999</c:v>
                </c:pt>
                <c:pt idx="42213">
                  <c:v>-0.31081399999999998</c:v>
                </c:pt>
                <c:pt idx="42214">
                  <c:v>-0.309168</c:v>
                </c:pt>
                <c:pt idx="42215">
                  <c:v>-0.30749799999999999</c:v>
                </c:pt>
                <c:pt idx="42216">
                  <c:v>-0.30580299999999999</c:v>
                </c:pt>
                <c:pt idx="42217">
                  <c:v>-0.30408600000000002</c:v>
                </c:pt>
                <c:pt idx="42218">
                  <c:v>-0.30235099999999998</c:v>
                </c:pt>
                <c:pt idx="42219">
                  <c:v>-0.30060599999999998</c:v>
                </c:pt>
                <c:pt idx="42220">
                  <c:v>-0.29885299999999998</c:v>
                </c:pt>
                <c:pt idx="42221">
                  <c:v>-0.29709400000000002</c:v>
                </c:pt>
                <c:pt idx="42222">
                  <c:v>-0.29532700000000001</c:v>
                </c:pt>
                <c:pt idx="42223">
                  <c:v>-0.29354999999999998</c:v>
                </c:pt>
                <c:pt idx="42224">
                  <c:v>-0.29176299999999999</c:v>
                </c:pt>
                <c:pt idx="42225">
                  <c:v>-0.28996300000000003</c:v>
                </c:pt>
                <c:pt idx="42226">
                  <c:v>-0.28814800000000002</c:v>
                </c:pt>
                <c:pt idx="42227">
                  <c:v>-0.28632099999999999</c:v>
                </c:pt>
                <c:pt idx="42228">
                  <c:v>-0.28448400000000001</c:v>
                </c:pt>
                <c:pt idx="42229">
                  <c:v>-0.28264299999999998</c:v>
                </c:pt>
                <c:pt idx="42230">
                  <c:v>-0.280802</c:v>
                </c:pt>
                <c:pt idx="42231">
                  <c:v>-0.27896500000000002</c:v>
                </c:pt>
                <c:pt idx="42232">
                  <c:v>-0.27713100000000002</c:v>
                </c:pt>
                <c:pt idx="42233">
                  <c:v>-0.27530100000000002</c:v>
                </c:pt>
                <c:pt idx="42234">
                  <c:v>-0.27347500000000002</c:v>
                </c:pt>
                <c:pt idx="42235">
                  <c:v>-0.27165099999999998</c:v>
                </c:pt>
                <c:pt idx="42236">
                  <c:v>-0.26983400000000002</c:v>
                </c:pt>
                <c:pt idx="42237">
                  <c:v>-0.26802599999999999</c:v>
                </c:pt>
                <c:pt idx="42238">
                  <c:v>-0.266231</c:v>
                </c:pt>
                <c:pt idx="42239">
                  <c:v>-0.26444699999999999</c:v>
                </c:pt>
                <c:pt idx="42240">
                  <c:v>-0.26266600000000001</c:v>
                </c:pt>
                <c:pt idx="42241">
                  <c:v>-0.26088299999999998</c:v>
                </c:pt>
                <c:pt idx="42242">
                  <c:v>-0.25909799999999999</c:v>
                </c:pt>
                <c:pt idx="42243">
                  <c:v>-0.25731500000000002</c:v>
                </c:pt>
                <c:pt idx="42244">
                  <c:v>-0.25553900000000002</c:v>
                </c:pt>
                <c:pt idx="42245">
                  <c:v>-0.25376900000000002</c:v>
                </c:pt>
                <c:pt idx="42246">
                  <c:v>-0.25200400000000001</c:v>
                </c:pt>
                <c:pt idx="42247">
                  <c:v>-0.25023899999999999</c:v>
                </c:pt>
                <c:pt idx="42248">
                  <c:v>-0.24848100000000001</c:v>
                </c:pt>
                <c:pt idx="42249">
                  <c:v>-0.24673100000000001</c:v>
                </c:pt>
                <c:pt idx="42250">
                  <c:v>-0.24498900000000001</c:v>
                </c:pt>
                <c:pt idx="42251">
                  <c:v>-0.243254</c:v>
                </c:pt>
                <c:pt idx="42252">
                  <c:v>-0.241533</c:v>
                </c:pt>
                <c:pt idx="42253">
                  <c:v>-0.23983099999999999</c:v>
                </c:pt>
                <c:pt idx="42254">
                  <c:v>-0.238152</c:v>
                </c:pt>
                <c:pt idx="42255">
                  <c:v>-0.23649500000000001</c:v>
                </c:pt>
                <c:pt idx="42256">
                  <c:v>-0.23485400000000001</c:v>
                </c:pt>
                <c:pt idx="42257">
                  <c:v>-0.23322599999999999</c:v>
                </c:pt>
                <c:pt idx="42258">
                  <c:v>-0.23161100000000001</c:v>
                </c:pt>
                <c:pt idx="42259">
                  <c:v>-0.23000899999999999</c:v>
                </c:pt>
                <c:pt idx="42260">
                  <c:v>-0.22842199999999999</c:v>
                </c:pt>
                <c:pt idx="42261">
                  <c:v>-0.226851</c:v>
                </c:pt>
                <c:pt idx="42262">
                  <c:v>-0.225295</c:v>
                </c:pt>
                <c:pt idx="42263">
                  <c:v>-0.223748</c:v>
                </c:pt>
                <c:pt idx="42264">
                  <c:v>-0.22220999999999999</c:v>
                </c:pt>
                <c:pt idx="42265">
                  <c:v>-0.22067100000000001</c:v>
                </c:pt>
                <c:pt idx="42266">
                  <c:v>-0.219109</c:v>
                </c:pt>
                <c:pt idx="42267">
                  <c:v>-0.217531</c:v>
                </c:pt>
                <c:pt idx="42268">
                  <c:v>-0.21596099999999999</c:v>
                </c:pt>
                <c:pt idx="42269">
                  <c:v>-0.21439900000000001</c:v>
                </c:pt>
                <c:pt idx="42270">
                  <c:v>-0.212837</c:v>
                </c:pt>
                <c:pt idx="42271">
                  <c:v>-0.21127899999999999</c:v>
                </c:pt>
                <c:pt idx="42272">
                  <c:v>-0.209729</c:v>
                </c:pt>
                <c:pt idx="42273">
                  <c:v>-0.20818600000000001</c:v>
                </c:pt>
                <c:pt idx="42274">
                  <c:v>-0.206651</c:v>
                </c:pt>
                <c:pt idx="42275">
                  <c:v>-0.205119</c:v>
                </c:pt>
                <c:pt idx="42276">
                  <c:v>-0.20358299999999999</c:v>
                </c:pt>
                <c:pt idx="42277">
                  <c:v>-0.202041</c:v>
                </c:pt>
                <c:pt idx="42278">
                  <c:v>-0.200492</c:v>
                </c:pt>
                <c:pt idx="42279">
                  <c:v>-0.198936</c:v>
                </c:pt>
                <c:pt idx="42280">
                  <c:v>-0.19737099999999999</c:v>
                </c:pt>
                <c:pt idx="42281">
                  <c:v>-0.195801</c:v>
                </c:pt>
                <c:pt idx="42282">
                  <c:v>-0.19422800000000001</c:v>
                </c:pt>
                <c:pt idx="42283">
                  <c:v>-0.19264899999999999</c:v>
                </c:pt>
                <c:pt idx="42284">
                  <c:v>-0.19106100000000001</c:v>
                </c:pt>
                <c:pt idx="42285">
                  <c:v>-0.189468</c:v>
                </c:pt>
                <c:pt idx="42286">
                  <c:v>-0.18787300000000001</c:v>
                </c:pt>
                <c:pt idx="42287">
                  <c:v>-0.186278</c:v>
                </c:pt>
                <c:pt idx="42288">
                  <c:v>-0.18468399999999999</c:v>
                </c:pt>
                <c:pt idx="42289">
                  <c:v>-0.18309300000000001</c:v>
                </c:pt>
                <c:pt idx="42290">
                  <c:v>-0.181509</c:v>
                </c:pt>
                <c:pt idx="42291">
                  <c:v>-0.17992900000000001</c:v>
                </c:pt>
                <c:pt idx="42292">
                  <c:v>-0.17834900000000001</c:v>
                </c:pt>
                <c:pt idx="42293">
                  <c:v>-0.17677000000000001</c:v>
                </c:pt>
                <c:pt idx="42294">
                  <c:v>-0.17519000000000001</c:v>
                </c:pt>
                <c:pt idx="42295">
                  <c:v>-0.17361199999999999</c:v>
                </c:pt>
                <c:pt idx="42296">
                  <c:v>-0.172039</c:v>
                </c:pt>
                <c:pt idx="42297">
                  <c:v>-0.17047899999999999</c:v>
                </c:pt>
                <c:pt idx="42298">
                  <c:v>-0.16893900000000001</c:v>
                </c:pt>
                <c:pt idx="42299">
                  <c:v>-0.16742099999999999</c:v>
                </c:pt>
                <c:pt idx="42300">
                  <c:v>-0.16592000000000001</c:v>
                </c:pt>
                <c:pt idx="42301">
                  <c:v>-0.16443099999999999</c:v>
                </c:pt>
                <c:pt idx="42302">
                  <c:v>-0.16295000000000001</c:v>
                </c:pt>
                <c:pt idx="42303">
                  <c:v>-0.16145799999999999</c:v>
                </c:pt>
                <c:pt idx="42304">
                  <c:v>-0.15994700000000001</c:v>
                </c:pt>
                <c:pt idx="42305">
                  <c:v>-0.15843699999999999</c:v>
                </c:pt>
                <c:pt idx="42306">
                  <c:v>-0.156942</c:v>
                </c:pt>
                <c:pt idx="42307">
                  <c:v>-0.15545100000000001</c:v>
                </c:pt>
                <c:pt idx="42308">
                  <c:v>-0.15396199999999999</c:v>
                </c:pt>
                <c:pt idx="42309">
                  <c:v>-0.15248300000000001</c:v>
                </c:pt>
                <c:pt idx="42310">
                  <c:v>-0.15101800000000001</c:v>
                </c:pt>
                <c:pt idx="42311">
                  <c:v>-0.14956900000000001</c:v>
                </c:pt>
                <c:pt idx="42312">
                  <c:v>-0.14813299999999999</c:v>
                </c:pt>
                <c:pt idx="42313">
                  <c:v>-0.14671000000000001</c:v>
                </c:pt>
                <c:pt idx="42314">
                  <c:v>-0.14530499999999999</c:v>
                </c:pt>
                <c:pt idx="42315">
                  <c:v>-0.14391699999999999</c:v>
                </c:pt>
                <c:pt idx="42316">
                  <c:v>-0.14254800000000001</c:v>
                </c:pt>
                <c:pt idx="42317">
                  <c:v>-0.14120199999999999</c:v>
                </c:pt>
                <c:pt idx="42318">
                  <c:v>-0.13988200000000001</c:v>
                </c:pt>
                <c:pt idx="42319">
                  <c:v>-0.13858699999999999</c:v>
                </c:pt>
                <c:pt idx="42320">
                  <c:v>-0.137319</c:v>
                </c:pt>
                <c:pt idx="42321">
                  <c:v>-0.13607900000000001</c:v>
                </c:pt>
                <c:pt idx="42322">
                  <c:v>-0.13486999999999999</c:v>
                </c:pt>
                <c:pt idx="42323">
                  <c:v>-0.13369700000000001</c:v>
                </c:pt>
                <c:pt idx="42324">
                  <c:v>-0.13255900000000001</c:v>
                </c:pt>
                <c:pt idx="42325">
                  <c:v>-0.13145899999999999</c:v>
                </c:pt>
                <c:pt idx="42326">
                  <c:v>-0.13039799999999999</c:v>
                </c:pt>
                <c:pt idx="42327">
                  <c:v>-0.12937899999999999</c:v>
                </c:pt>
                <c:pt idx="42328">
                  <c:v>-0.12840099999999999</c:v>
                </c:pt>
                <c:pt idx="42329">
                  <c:v>-0.12746099999999999</c:v>
                </c:pt>
                <c:pt idx="42330">
                  <c:v>-0.12656100000000001</c:v>
                </c:pt>
                <c:pt idx="42331">
                  <c:v>-0.12570500000000001</c:v>
                </c:pt>
                <c:pt idx="42332">
                  <c:v>-0.12489400000000001</c:v>
                </c:pt>
                <c:pt idx="42333">
                  <c:v>-0.124126</c:v>
                </c:pt>
                <c:pt idx="42334">
                  <c:v>-0.123406</c:v>
                </c:pt>
                <c:pt idx="42335">
                  <c:v>-0.122738</c:v>
                </c:pt>
                <c:pt idx="42336">
                  <c:v>-0.122125</c:v>
                </c:pt>
                <c:pt idx="42337">
                  <c:v>-0.121568</c:v>
                </c:pt>
                <c:pt idx="42338">
                  <c:v>-0.12106500000000001</c:v>
                </c:pt>
                <c:pt idx="42339">
                  <c:v>-0.120617</c:v>
                </c:pt>
                <c:pt idx="42340">
                  <c:v>-0.12021999999999999</c:v>
                </c:pt>
                <c:pt idx="42341">
                  <c:v>-0.11987399999999999</c:v>
                </c:pt>
                <c:pt idx="42342">
                  <c:v>-0.11958100000000001</c:v>
                </c:pt>
                <c:pt idx="42343">
                  <c:v>-0.119343</c:v>
                </c:pt>
                <c:pt idx="42344">
                  <c:v>-0.11916400000000001</c:v>
                </c:pt>
                <c:pt idx="42345">
                  <c:v>-0.11904000000000001</c:v>
                </c:pt>
                <c:pt idx="42346">
                  <c:v>-0.11896900000000001</c:v>
                </c:pt>
                <c:pt idx="42347">
                  <c:v>-0.118949</c:v>
                </c:pt>
                <c:pt idx="42348">
                  <c:v>-0.118981</c:v>
                </c:pt>
                <c:pt idx="42349">
                  <c:v>-0.119065</c:v>
                </c:pt>
                <c:pt idx="42350">
                  <c:v>-0.1192</c:v>
                </c:pt>
                <c:pt idx="42351">
                  <c:v>-0.11938500000000001</c:v>
                </c:pt>
                <c:pt idx="42352">
                  <c:v>-0.11962</c:v>
                </c:pt>
                <c:pt idx="42353">
                  <c:v>-0.119906</c:v>
                </c:pt>
                <c:pt idx="42354">
                  <c:v>-0.120245</c:v>
                </c:pt>
                <c:pt idx="42355">
                  <c:v>-0.120639</c:v>
                </c:pt>
                <c:pt idx="42356">
                  <c:v>-0.121086</c:v>
                </c:pt>
                <c:pt idx="42357">
                  <c:v>-0.121586</c:v>
                </c:pt>
                <c:pt idx="42358">
                  <c:v>-0.122141</c:v>
                </c:pt>
                <c:pt idx="42359">
                  <c:v>-0.122755</c:v>
                </c:pt>
                <c:pt idx="42360">
                  <c:v>-0.12342500000000001</c:v>
                </c:pt>
                <c:pt idx="42361">
                  <c:v>-0.124154</c:v>
                </c:pt>
                <c:pt idx="42362">
                  <c:v>-0.124941</c:v>
                </c:pt>
                <c:pt idx="42363">
                  <c:v>-0.12578900000000001</c:v>
                </c:pt>
                <c:pt idx="42364">
                  <c:v>-0.126696</c:v>
                </c:pt>
                <c:pt idx="42365">
                  <c:v>-0.127665</c:v>
                </c:pt>
                <c:pt idx="42366">
                  <c:v>-0.128695</c:v>
                </c:pt>
                <c:pt idx="42367">
                  <c:v>-0.12978799999999999</c:v>
                </c:pt>
                <c:pt idx="42368">
                  <c:v>-0.130943</c:v>
                </c:pt>
                <c:pt idx="42369">
                  <c:v>-0.132157</c:v>
                </c:pt>
                <c:pt idx="42370">
                  <c:v>-0.13342899999999999</c:v>
                </c:pt>
                <c:pt idx="42371">
                  <c:v>-0.13475599999999999</c:v>
                </c:pt>
                <c:pt idx="42372">
                  <c:v>-0.13613900000000001</c:v>
                </c:pt>
                <c:pt idx="42373">
                  <c:v>-0.13757900000000001</c:v>
                </c:pt>
                <c:pt idx="42374">
                  <c:v>-0.139075</c:v>
                </c:pt>
                <c:pt idx="42375">
                  <c:v>-0.140623</c:v>
                </c:pt>
                <c:pt idx="42376">
                  <c:v>-0.14222099999999999</c:v>
                </c:pt>
                <c:pt idx="42377">
                  <c:v>-0.143868</c:v>
                </c:pt>
                <c:pt idx="42378">
                  <c:v>-0.14555799999999999</c:v>
                </c:pt>
                <c:pt idx="42379">
                  <c:v>-0.14729</c:v>
                </c:pt>
                <c:pt idx="42380">
                  <c:v>-0.149065</c:v>
                </c:pt>
                <c:pt idx="42381">
                  <c:v>-0.15088499999999999</c:v>
                </c:pt>
                <c:pt idx="42382">
                  <c:v>-0.15274799999999999</c:v>
                </c:pt>
                <c:pt idx="42383">
                  <c:v>-0.15465200000000001</c:v>
                </c:pt>
                <c:pt idx="42384">
                  <c:v>-0.15659100000000001</c:v>
                </c:pt>
                <c:pt idx="42385">
                  <c:v>-0.15855900000000001</c:v>
                </c:pt>
                <c:pt idx="42386">
                  <c:v>-0.160554</c:v>
                </c:pt>
                <c:pt idx="42387">
                  <c:v>-0.162574</c:v>
                </c:pt>
                <c:pt idx="42388">
                  <c:v>-0.16461400000000001</c:v>
                </c:pt>
                <c:pt idx="42389">
                  <c:v>-0.16667000000000001</c:v>
                </c:pt>
                <c:pt idx="42390">
                  <c:v>-0.16874</c:v>
                </c:pt>
                <c:pt idx="42391">
                  <c:v>-0.170824</c:v>
                </c:pt>
                <c:pt idx="42392">
                  <c:v>-0.17292399999999999</c:v>
                </c:pt>
                <c:pt idx="42393">
                  <c:v>-0.175034</c:v>
                </c:pt>
                <c:pt idx="42394">
                  <c:v>-0.177151</c:v>
                </c:pt>
                <c:pt idx="42395">
                  <c:v>-0.17927399999999999</c:v>
                </c:pt>
                <c:pt idx="42396">
                  <c:v>-0.181398</c:v>
                </c:pt>
                <c:pt idx="42397">
                  <c:v>-0.18352099999999999</c:v>
                </c:pt>
                <c:pt idx="42398">
                  <c:v>-0.185638</c:v>
                </c:pt>
                <c:pt idx="42399">
                  <c:v>-0.18775</c:v>
                </c:pt>
                <c:pt idx="42400">
                  <c:v>-0.189858</c:v>
                </c:pt>
                <c:pt idx="42401">
                  <c:v>-0.19195799999999999</c:v>
                </c:pt>
                <c:pt idx="42402">
                  <c:v>-0.194049</c:v>
                </c:pt>
                <c:pt idx="42403">
                  <c:v>-0.19612399999999999</c:v>
                </c:pt>
                <c:pt idx="42404">
                  <c:v>-0.198182</c:v>
                </c:pt>
                <c:pt idx="42405">
                  <c:v>-0.20021600000000001</c:v>
                </c:pt>
                <c:pt idx="42406">
                  <c:v>-0.20222300000000001</c:v>
                </c:pt>
                <c:pt idx="42407">
                  <c:v>-0.20419899999999999</c:v>
                </c:pt>
                <c:pt idx="42408">
                  <c:v>-0.20614099999999999</c:v>
                </c:pt>
                <c:pt idx="42409">
                  <c:v>-0.20804800000000001</c:v>
                </c:pt>
                <c:pt idx="42410">
                  <c:v>-0.20991899999999999</c:v>
                </c:pt>
                <c:pt idx="42411">
                  <c:v>-0.21174999999999999</c:v>
                </c:pt>
                <c:pt idx="42412">
                  <c:v>-0.21353800000000001</c:v>
                </c:pt>
                <c:pt idx="42413">
                  <c:v>-0.21528</c:v>
                </c:pt>
                <c:pt idx="42414">
                  <c:v>-0.216974</c:v>
                </c:pt>
                <c:pt idx="42415">
                  <c:v>-0.21861700000000001</c:v>
                </c:pt>
                <c:pt idx="42416">
                  <c:v>-0.22020500000000001</c:v>
                </c:pt>
                <c:pt idx="42417">
                  <c:v>-0.22173899999999999</c:v>
                </c:pt>
                <c:pt idx="42418">
                  <c:v>-0.223217</c:v>
                </c:pt>
                <c:pt idx="42419">
                  <c:v>-0.224635</c:v>
                </c:pt>
                <c:pt idx="42420">
                  <c:v>-0.225991</c:v>
                </c:pt>
                <c:pt idx="42421">
                  <c:v>-0.22728000000000001</c:v>
                </c:pt>
                <c:pt idx="42422">
                  <c:v>-0.22849800000000001</c:v>
                </c:pt>
                <c:pt idx="42423">
                  <c:v>-0.22964000000000001</c:v>
                </c:pt>
                <c:pt idx="42424">
                  <c:v>-0.23070599999999999</c:v>
                </c:pt>
                <c:pt idx="42425">
                  <c:v>-0.23169400000000001</c:v>
                </c:pt>
                <c:pt idx="42426">
                  <c:v>-0.2326</c:v>
                </c:pt>
                <c:pt idx="42427">
                  <c:v>-0.23341899999999999</c:v>
                </c:pt>
                <c:pt idx="42428">
                  <c:v>-0.234149</c:v>
                </c:pt>
                <c:pt idx="42429">
                  <c:v>-0.234791</c:v>
                </c:pt>
                <c:pt idx="42430">
                  <c:v>-0.235346</c:v>
                </c:pt>
                <c:pt idx="42431">
                  <c:v>-0.23581199999999999</c:v>
                </c:pt>
                <c:pt idx="42432">
                  <c:v>-0.23618700000000001</c:v>
                </c:pt>
                <c:pt idx="42433">
                  <c:v>-0.23646500000000001</c:v>
                </c:pt>
                <c:pt idx="42434">
                  <c:v>-0.236647</c:v>
                </c:pt>
                <c:pt idx="42435">
                  <c:v>-0.236733</c:v>
                </c:pt>
                <c:pt idx="42436">
                  <c:v>-0.23672099999999999</c:v>
                </c:pt>
                <c:pt idx="42437">
                  <c:v>-0.23660999999999999</c:v>
                </c:pt>
                <c:pt idx="42438">
                  <c:v>-0.2364</c:v>
                </c:pt>
                <c:pt idx="42439">
                  <c:v>-0.23608799999999999</c:v>
                </c:pt>
                <c:pt idx="42440">
                  <c:v>-0.235675</c:v>
                </c:pt>
                <c:pt idx="42441">
                  <c:v>-0.23516000000000001</c:v>
                </c:pt>
                <c:pt idx="42442">
                  <c:v>-0.234543</c:v>
                </c:pt>
                <c:pt idx="42443">
                  <c:v>-0.233819</c:v>
                </c:pt>
                <c:pt idx="42444">
                  <c:v>-0.232989</c:v>
                </c:pt>
                <c:pt idx="42445">
                  <c:v>-0.23205600000000001</c:v>
                </c:pt>
                <c:pt idx="42446">
                  <c:v>-0.231016</c:v>
                </c:pt>
                <c:pt idx="42447">
                  <c:v>-0.22984399999999999</c:v>
                </c:pt>
                <c:pt idx="42448">
                  <c:v>-0.22853799999999999</c:v>
                </c:pt>
                <c:pt idx="42449">
                  <c:v>-0.22712499999999999</c:v>
                </c:pt>
                <c:pt idx="42450">
                  <c:v>-0.22561</c:v>
                </c:pt>
                <c:pt idx="42451">
                  <c:v>-0.22397900000000001</c:v>
                </c:pt>
                <c:pt idx="42452">
                  <c:v>-0.22223399999999999</c:v>
                </c:pt>
                <c:pt idx="42453">
                  <c:v>-0.22037999999999999</c:v>
                </c:pt>
                <c:pt idx="42454">
                  <c:v>-0.218419</c:v>
                </c:pt>
                <c:pt idx="42455">
                  <c:v>-0.21635099999999999</c:v>
                </c:pt>
                <c:pt idx="42456">
                  <c:v>-0.21417600000000001</c:v>
                </c:pt>
                <c:pt idx="42457">
                  <c:v>-0.211892</c:v>
                </c:pt>
                <c:pt idx="42458">
                  <c:v>-0.20949799999999999</c:v>
                </c:pt>
                <c:pt idx="42459">
                  <c:v>-0.20699600000000001</c:v>
                </c:pt>
                <c:pt idx="42460">
                  <c:v>-0.20438899999999999</c:v>
                </c:pt>
                <c:pt idx="42461">
                  <c:v>-0.201678</c:v>
                </c:pt>
                <c:pt idx="42462">
                  <c:v>-0.19886699999999999</c:v>
                </c:pt>
                <c:pt idx="42463">
                  <c:v>-0.19595799999999999</c:v>
                </c:pt>
                <c:pt idx="42464">
                  <c:v>-0.19295699999999999</c:v>
                </c:pt>
                <c:pt idx="42465">
                  <c:v>-0.18986500000000001</c:v>
                </c:pt>
                <c:pt idx="42466">
                  <c:v>-0.18668799999999999</c:v>
                </c:pt>
                <c:pt idx="42467">
                  <c:v>-0.18343000000000001</c:v>
                </c:pt>
                <c:pt idx="42468">
                  <c:v>-0.18009500000000001</c:v>
                </c:pt>
                <c:pt idx="42469">
                  <c:v>-0.17668700000000001</c:v>
                </c:pt>
                <c:pt idx="42470">
                  <c:v>-0.173208</c:v>
                </c:pt>
                <c:pt idx="42471">
                  <c:v>-0.16966100000000001</c:v>
                </c:pt>
                <c:pt idx="42472">
                  <c:v>-0.16605</c:v>
                </c:pt>
                <c:pt idx="42473">
                  <c:v>-0.16237699999999999</c:v>
                </c:pt>
                <c:pt idx="42474">
                  <c:v>-0.15864400000000001</c:v>
                </c:pt>
                <c:pt idx="42475">
                  <c:v>-0.15485199999999999</c:v>
                </c:pt>
                <c:pt idx="42476">
                  <c:v>-0.151003</c:v>
                </c:pt>
                <c:pt idx="42477">
                  <c:v>-0.14710400000000001</c:v>
                </c:pt>
                <c:pt idx="42478">
                  <c:v>-0.14315700000000001</c:v>
                </c:pt>
                <c:pt idx="42479">
                  <c:v>-0.13916700000000001</c:v>
                </c:pt>
                <c:pt idx="42480">
                  <c:v>-0.13513500000000001</c:v>
                </c:pt>
                <c:pt idx="42481">
                  <c:v>-0.13106499999999999</c:v>
                </c:pt>
                <c:pt idx="42482">
                  <c:v>-0.12696299999999999</c:v>
                </c:pt>
                <c:pt idx="42483">
                  <c:v>-0.122835</c:v>
                </c:pt>
                <c:pt idx="42484">
                  <c:v>-0.118669</c:v>
                </c:pt>
                <c:pt idx="42485">
                  <c:v>-0.114454</c:v>
                </c:pt>
                <c:pt idx="42486">
                  <c:v>-0.110206</c:v>
                </c:pt>
                <c:pt idx="42487">
                  <c:v>-0.105944</c:v>
                </c:pt>
                <c:pt idx="42488">
                  <c:v>-0.101659</c:v>
                </c:pt>
                <c:pt idx="42489">
                  <c:v>-9.7351099999999996E-2</c:v>
                </c:pt>
                <c:pt idx="42490">
                  <c:v>-9.3031100000000005E-2</c:v>
                </c:pt>
                <c:pt idx="42491">
                  <c:v>-8.8705699999999998E-2</c:v>
                </c:pt>
                <c:pt idx="42492">
                  <c:v>-8.4377800000000003E-2</c:v>
                </c:pt>
                <c:pt idx="42493">
                  <c:v>-8.0049800000000004E-2</c:v>
                </c:pt>
                <c:pt idx="42494">
                  <c:v>-7.5724E-2</c:v>
                </c:pt>
                <c:pt idx="42495">
                  <c:v>-7.1402499999999994E-2</c:v>
                </c:pt>
                <c:pt idx="42496">
                  <c:v>-6.7088400000000006E-2</c:v>
                </c:pt>
                <c:pt idx="42497">
                  <c:v>-6.2784900000000005E-2</c:v>
                </c:pt>
                <c:pt idx="42498">
                  <c:v>-5.8495900000000003E-2</c:v>
                </c:pt>
                <c:pt idx="42499">
                  <c:v>-5.4226099999999999E-2</c:v>
                </c:pt>
                <c:pt idx="42500">
                  <c:v>-4.9982100000000002E-2</c:v>
                </c:pt>
                <c:pt idx="42501">
                  <c:v>-4.5770900000000003E-2</c:v>
                </c:pt>
                <c:pt idx="42502">
                  <c:v>-4.1598799999999998E-2</c:v>
                </c:pt>
                <c:pt idx="42503">
                  <c:v>-3.7471499999999998E-2</c:v>
                </c:pt>
                <c:pt idx="42504">
                  <c:v>-3.3393600000000002E-2</c:v>
                </c:pt>
                <c:pt idx="42505">
                  <c:v>-2.9367999999999998E-2</c:v>
                </c:pt>
                <c:pt idx="42506">
                  <c:v>-2.5396100000000001E-2</c:v>
                </c:pt>
                <c:pt idx="42507">
                  <c:v>-2.1479600000000001E-2</c:v>
                </c:pt>
                <c:pt idx="42508">
                  <c:v>-1.7621399999999999E-2</c:v>
                </c:pt>
                <c:pt idx="42509">
                  <c:v>-1.3825E-2</c:v>
                </c:pt>
                <c:pt idx="42510">
                  <c:v>-1.0093100000000001E-2</c:v>
                </c:pt>
                <c:pt idx="42511" formatCode="0.00E+00">
                  <c:v>-6.4287900000000002E-3</c:v>
                </c:pt>
                <c:pt idx="42512" formatCode="0.00E+00">
                  <c:v>-2.8354500000000002E-3</c:v>
                </c:pt>
                <c:pt idx="42513" formatCode="0.00E+00">
                  <c:v>6.8612199999999995E-4</c:v>
                </c:pt>
                <c:pt idx="42514" formatCode="0.00E+00">
                  <c:v>4.1365100000000004E-3</c:v>
                </c:pt>
                <c:pt idx="42515" formatCode="0.00E+00">
                  <c:v>7.5146600000000003E-3</c:v>
                </c:pt>
                <c:pt idx="42516">
                  <c:v>1.0818899999999999E-2</c:v>
                </c:pt>
                <c:pt idx="42517">
                  <c:v>1.40476E-2</c:v>
                </c:pt>
                <c:pt idx="42518">
                  <c:v>1.7197799999999999E-2</c:v>
                </c:pt>
                <c:pt idx="42519">
                  <c:v>2.0265700000000001E-2</c:v>
                </c:pt>
                <c:pt idx="42520">
                  <c:v>2.3247400000000001E-2</c:v>
                </c:pt>
                <c:pt idx="42521">
                  <c:v>2.61423E-2</c:v>
                </c:pt>
                <c:pt idx="42522">
                  <c:v>2.8950699999999999E-2</c:v>
                </c:pt>
                <c:pt idx="42523">
                  <c:v>3.1670999999999998E-2</c:v>
                </c:pt>
                <c:pt idx="42524">
                  <c:v>3.42996E-2</c:v>
                </c:pt>
                <c:pt idx="42525">
                  <c:v>3.6832499999999997E-2</c:v>
                </c:pt>
                <c:pt idx="42526">
                  <c:v>3.9266500000000003E-2</c:v>
                </c:pt>
                <c:pt idx="42527">
                  <c:v>4.16003E-2</c:v>
                </c:pt>
                <c:pt idx="42528">
                  <c:v>4.3834199999999997E-2</c:v>
                </c:pt>
                <c:pt idx="42529">
                  <c:v>4.5968299999999997E-2</c:v>
                </c:pt>
                <c:pt idx="42530">
                  <c:v>4.8001700000000001E-2</c:v>
                </c:pt>
                <c:pt idx="42531">
                  <c:v>4.9933400000000003E-2</c:v>
                </c:pt>
                <c:pt idx="42532">
                  <c:v>5.1762200000000001E-2</c:v>
                </c:pt>
                <c:pt idx="42533">
                  <c:v>5.3487800000000002E-2</c:v>
                </c:pt>
                <c:pt idx="42534">
                  <c:v>5.5109999999999999E-2</c:v>
                </c:pt>
                <c:pt idx="42535">
                  <c:v>5.6628100000000001E-2</c:v>
                </c:pt>
                <c:pt idx="42536">
                  <c:v>5.8041599999999999E-2</c:v>
                </c:pt>
                <c:pt idx="42537">
                  <c:v>5.9349899999999997E-2</c:v>
                </c:pt>
                <c:pt idx="42538">
                  <c:v>6.0552000000000002E-2</c:v>
                </c:pt>
                <c:pt idx="42539">
                  <c:v>6.1647E-2</c:v>
                </c:pt>
                <c:pt idx="42540">
                  <c:v>6.2635800000000005E-2</c:v>
                </c:pt>
                <c:pt idx="42541">
                  <c:v>6.3520499999999994E-2</c:v>
                </c:pt>
                <c:pt idx="42542">
                  <c:v>6.4302100000000001E-2</c:v>
                </c:pt>
                <c:pt idx="42543">
                  <c:v>6.49811E-2</c:v>
                </c:pt>
                <c:pt idx="42544">
                  <c:v>6.5557699999999997E-2</c:v>
                </c:pt>
                <c:pt idx="42545">
                  <c:v>6.6030900000000003E-2</c:v>
                </c:pt>
                <c:pt idx="42546">
                  <c:v>6.6400500000000001E-2</c:v>
                </c:pt>
                <c:pt idx="42547">
                  <c:v>6.6667599999999994E-2</c:v>
                </c:pt>
                <c:pt idx="42548">
                  <c:v>6.6832799999999998E-2</c:v>
                </c:pt>
                <c:pt idx="42549">
                  <c:v>6.6895899999999994E-2</c:v>
                </c:pt>
                <c:pt idx="42550">
                  <c:v>6.6858899999999999E-2</c:v>
                </c:pt>
                <c:pt idx="42551">
                  <c:v>6.6726400000000005E-2</c:v>
                </c:pt>
                <c:pt idx="42552">
                  <c:v>6.65023E-2</c:v>
                </c:pt>
                <c:pt idx="42553">
                  <c:v>6.61881E-2</c:v>
                </c:pt>
                <c:pt idx="42554">
                  <c:v>6.5783999999999995E-2</c:v>
                </c:pt>
                <c:pt idx="42555">
                  <c:v>6.5290699999999993E-2</c:v>
                </c:pt>
                <c:pt idx="42556">
                  <c:v>6.4709299999999997E-2</c:v>
                </c:pt>
                <c:pt idx="42557">
                  <c:v>6.4040200000000005E-2</c:v>
                </c:pt>
                <c:pt idx="42558">
                  <c:v>6.3286499999999996E-2</c:v>
                </c:pt>
                <c:pt idx="42559">
                  <c:v>6.2453099999999998E-2</c:v>
                </c:pt>
                <c:pt idx="42560">
                  <c:v>6.1543199999999999E-2</c:v>
                </c:pt>
                <c:pt idx="42561">
                  <c:v>6.0557E-2</c:v>
                </c:pt>
                <c:pt idx="42562">
                  <c:v>5.9494100000000001E-2</c:v>
                </c:pt>
                <c:pt idx="42563">
                  <c:v>5.8355200000000003E-2</c:v>
                </c:pt>
                <c:pt idx="42564">
                  <c:v>5.7142100000000001E-2</c:v>
                </c:pt>
                <c:pt idx="42565">
                  <c:v>5.5857900000000002E-2</c:v>
                </c:pt>
                <c:pt idx="42566">
                  <c:v>5.4506400000000003E-2</c:v>
                </c:pt>
                <c:pt idx="42567">
                  <c:v>5.3091199999999998E-2</c:v>
                </c:pt>
                <c:pt idx="42568">
                  <c:v>5.16152E-2</c:v>
                </c:pt>
                <c:pt idx="42569">
                  <c:v>5.0080399999999997E-2</c:v>
                </c:pt>
                <c:pt idx="42570">
                  <c:v>4.84886E-2</c:v>
                </c:pt>
                <c:pt idx="42571">
                  <c:v>4.6841599999999997E-2</c:v>
                </c:pt>
                <c:pt idx="42572">
                  <c:v>4.5140699999999999E-2</c:v>
                </c:pt>
                <c:pt idx="42573">
                  <c:v>4.3387099999999998E-2</c:v>
                </c:pt>
                <c:pt idx="42574">
                  <c:v>4.1583299999999997E-2</c:v>
                </c:pt>
                <c:pt idx="42575">
                  <c:v>3.9732700000000003E-2</c:v>
                </c:pt>
                <c:pt idx="42576">
                  <c:v>3.7837999999999997E-2</c:v>
                </c:pt>
                <c:pt idx="42577">
                  <c:v>3.5902099999999999E-2</c:v>
                </c:pt>
                <c:pt idx="42578">
                  <c:v>3.3928699999999999E-2</c:v>
                </c:pt>
                <c:pt idx="42579">
                  <c:v>3.1921100000000001E-2</c:v>
                </c:pt>
                <c:pt idx="42580">
                  <c:v>2.9881399999999999E-2</c:v>
                </c:pt>
                <c:pt idx="42581">
                  <c:v>2.7811900000000001E-2</c:v>
                </c:pt>
                <c:pt idx="42582">
                  <c:v>2.5714999999999998E-2</c:v>
                </c:pt>
                <c:pt idx="42583">
                  <c:v>2.3592999999999999E-2</c:v>
                </c:pt>
                <c:pt idx="42584">
                  <c:v>2.1448399999999999E-2</c:v>
                </c:pt>
                <c:pt idx="42585">
                  <c:v>1.9283499999999999E-2</c:v>
                </c:pt>
                <c:pt idx="42586">
                  <c:v>1.7099699999999999E-2</c:v>
                </c:pt>
                <c:pt idx="42587">
                  <c:v>1.48989E-2</c:v>
                </c:pt>
                <c:pt idx="42588">
                  <c:v>1.2684000000000001E-2</c:v>
                </c:pt>
                <c:pt idx="42589">
                  <c:v>1.04583E-2</c:v>
                </c:pt>
                <c:pt idx="42590" formatCode="0.00E+00">
                  <c:v>8.2241099999999998E-3</c:v>
                </c:pt>
                <c:pt idx="42591" formatCode="0.00E+00">
                  <c:v>5.9836400000000001E-3</c:v>
                </c:pt>
                <c:pt idx="42592" formatCode="0.00E+00">
                  <c:v>3.7395800000000002E-3</c:v>
                </c:pt>
                <c:pt idx="42593" formatCode="0.00E+00">
                  <c:v>1.4948699999999999E-3</c:v>
                </c:pt>
                <c:pt idx="42594" formatCode="0.00E+00">
                  <c:v>-7.47768E-4</c:v>
                </c:pt>
                <c:pt idx="42595" formatCode="0.00E+00">
                  <c:v>-2.9853200000000001E-3</c:v>
                </c:pt>
                <c:pt idx="42596" formatCode="0.00E+00">
                  <c:v>-5.21413E-3</c:v>
                </c:pt>
                <c:pt idx="42597" formatCode="0.00E+00">
                  <c:v>-7.4312500000000004E-3</c:v>
                </c:pt>
                <c:pt idx="42598" formatCode="0.00E+00">
                  <c:v>-9.6346499999999998E-3</c:v>
                </c:pt>
                <c:pt idx="42599">
                  <c:v>-1.18221E-2</c:v>
                </c:pt>
                <c:pt idx="42600">
                  <c:v>-1.39913E-2</c:v>
                </c:pt>
                <c:pt idx="42601">
                  <c:v>-1.6139500000000001E-2</c:v>
                </c:pt>
                <c:pt idx="42602">
                  <c:v>-1.8264300000000001E-2</c:v>
                </c:pt>
                <c:pt idx="42603">
                  <c:v>-2.0364500000000001E-2</c:v>
                </c:pt>
                <c:pt idx="42604">
                  <c:v>-2.24391E-2</c:v>
                </c:pt>
                <c:pt idx="42605">
                  <c:v>-2.4486299999999999E-2</c:v>
                </c:pt>
                <c:pt idx="42606">
                  <c:v>-2.6503700000000002E-2</c:v>
                </c:pt>
                <c:pt idx="42607">
                  <c:v>-2.8488900000000001E-2</c:v>
                </c:pt>
                <c:pt idx="42608">
                  <c:v>-3.0440100000000001E-2</c:v>
                </c:pt>
                <c:pt idx="42609">
                  <c:v>-3.2355099999999998E-2</c:v>
                </c:pt>
                <c:pt idx="42610">
                  <c:v>-3.4232699999999998E-2</c:v>
                </c:pt>
                <c:pt idx="42611">
                  <c:v>-3.6071699999999998E-2</c:v>
                </c:pt>
                <c:pt idx="42612">
                  <c:v>-3.7870399999999999E-2</c:v>
                </c:pt>
                <c:pt idx="42613">
                  <c:v>-3.9626099999999997E-2</c:v>
                </c:pt>
                <c:pt idx="42614">
                  <c:v>-4.1335999999999998E-2</c:v>
                </c:pt>
                <c:pt idx="42615">
                  <c:v>-4.2998799999999997E-2</c:v>
                </c:pt>
                <c:pt idx="42616">
                  <c:v>-4.4614099999999997E-2</c:v>
                </c:pt>
                <c:pt idx="42617">
                  <c:v>-4.6181300000000002E-2</c:v>
                </c:pt>
                <c:pt idx="42618">
                  <c:v>-4.76988E-2</c:v>
                </c:pt>
                <c:pt idx="42619">
                  <c:v>-4.9164699999999999E-2</c:v>
                </c:pt>
                <c:pt idx="42620">
                  <c:v>-5.0577700000000003E-2</c:v>
                </c:pt>
                <c:pt idx="42621">
                  <c:v>-5.1937400000000002E-2</c:v>
                </c:pt>
                <c:pt idx="42622">
                  <c:v>-5.3243400000000003E-2</c:v>
                </c:pt>
                <c:pt idx="42623">
                  <c:v>-5.4494599999999997E-2</c:v>
                </c:pt>
                <c:pt idx="42624">
                  <c:v>-5.5689900000000001E-2</c:v>
                </c:pt>
                <c:pt idx="42625">
                  <c:v>-5.6828499999999997E-2</c:v>
                </c:pt>
                <c:pt idx="42626">
                  <c:v>-5.7909599999999999E-2</c:v>
                </c:pt>
                <c:pt idx="42627">
                  <c:v>-5.8932699999999998E-2</c:v>
                </c:pt>
                <c:pt idx="42628">
                  <c:v>-5.9897600000000002E-2</c:v>
                </c:pt>
                <c:pt idx="42629">
                  <c:v>-6.0804299999999999E-2</c:v>
                </c:pt>
                <c:pt idx="42630">
                  <c:v>-6.1651900000000003E-2</c:v>
                </c:pt>
                <c:pt idx="42631">
                  <c:v>-6.24392E-2</c:v>
                </c:pt>
                <c:pt idx="42632">
                  <c:v>-6.3165399999999997E-2</c:v>
                </c:pt>
                <c:pt idx="42633">
                  <c:v>-6.38296E-2</c:v>
                </c:pt>
                <c:pt idx="42634">
                  <c:v>-6.4431699999999995E-2</c:v>
                </c:pt>
                <c:pt idx="42635">
                  <c:v>-6.4972600000000005E-2</c:v>
                </c:pt>
                <c:pt idx="42636">
                  <c:v>-6.5452499999999997E-2</c:v>
                </c:pt>
                <c:pt idx="42637">
                  <c:v>-6.5870899999999996E-2</c:v>
                </c:pt>
                <c:pt idx="42638">
                  <c:v>-6.6227999999999995E-2</c:v>
                </c:pt>
                <c:pt idx="42639">
                  <c:v>-6.65245E-2</c:v>
                </c:pt>
                <c:pt idx="42640">
                  <c:v>-6.6760799999999995E-2</c:v>
                </c:pt>
                <c:pt idx="42641">
                  <c:v>-6.6937200000000002E-2</c:v>
                </c:pt>
                <c:pt idx="42642">
                  <c:v>-6.7053399999999999E-2</c:v>
                </c:pt>
                <c:pt idx="42643">
                  <c:v>-6.7108699999999993E-2</c:v>
                </c:pt>
                <c:pt idx="42644">
                  <c:v>-6.7103399999999994E-2</c:v>
                </c:pt>
                <c:pt idx="42645">
                  <c:v>-6.7039299999999996E-2</c:v>
                </c:pt>
                <c:pt idx="42646">
                  <c:v>-6.6917699999999997E-2</c:v>
                </c:pt>
                <c:pt idx="42647">
                  <c:v>-6.6738800000000001E-2</c:v>
                </c:pt>
                <c:pt idx="42648">
                  <c:v>-6.6502500000000006E-2</c:v>
                </c:pt>
                <c:pt idx="42649">
                  <c:v>-6.6209699999999996E-2</c:v>
                </c:pt>
                <c:pt idx="42650">
                  <c:v>-6.5861500000000003E-2</c:v>
                </c:pt>
                <c:pt idx="42651">
                  <c:v>-6.5457500000000002E-2</c:v>
                </c:pt>
                <c:pt idx="42652">
                  <c:v>-6.4996700000000004E-2</c:v>
                </c:pt>
                <c:pt idx="42653">
                  <c:v>-6.4478999999999995E-2</c:v>
                </c:pt>
                <c:pt idx="42654">
                  <c:v>-6.3904699999999995E-2</c:v>
                </c:pt>
                <c:pt idx="42655">
                  <c:v>-6.3274399999999995E-2</c:v>
                </c:pt>
                <c:pt idx="42656">
                  <c:v>-6.2588500000000005E-2</c:v>
                </c:pt>
                <c:pt idx="42657">
                  <c:v>-6.1847399999999997E-2</c:v>
                </c:pt>
                <c:pt idx="42658">
                  <c:v>-6.10524E-2</c:v>
                </c:pt>
                <c:pt idx="42659">
                  <c:v>-6.0204899999999999E-2</c:v>
                </c:pt>
                <c:pt idx="42660">
                  <c:v>-5.93056E-2</c:v>
                </c:pt>
                <c:pt idx="42661">
                  <c:v>-5.8354700000000002E-2</c:v>
                </c:pt>
                <c:pt idx="42662">
                  <c:v>-5.7352399999999998E-2</c:v>
                </c:pt>
                <c:pt idx="42663">
                  <c:v>-5.6299399999999999E-2</c:v>
                </c:pt>
                <c:pt idx="42664">
                  <c:v>-5.5196700000000001E-2</c:v>
                </c:pt>
                <c:pt idx="42665">
                  <c:v>-5.4044799999999997E-2</c:v>
                </c:pt>
                <c:pt idx="42666">
                  <c:v>-5.2844500000000003E-2</c:v>
                </c:pt>
                <c:pt idx="42667">
                  <c:v>-5.1596299999999998E-2</c:v>
                </c:pt>
                <c:pt idx="42668">
                  <c:v>-5.0301100000000001E-2</c:v>
                </c:pt>
                <c:pt idx="42669">
                  <c:v>-4.8959999999999997E-2</c:v>
                </c:pt>
                <c:pt idx="42670">
                  <c:v>-4.7574199999999997E-2</c:v>
                </c:pt>
                <c:pt idx="42671">
                  <c:v>-4.61448E-2</c:v>
                </c:pt>
                <c:pt idx="42672">
                  <c:v>-4.4672700000000003E-2</c:v>
                </c:pt>
                <c:pt idx="42673">
                  <c:v>-4.3158799999999997E-2</c:v>
                </c:pt>
                <c:pt idx="42674">
                  <c:v>-4.1604000000000002E-2</c:v>
                </c:pt>
                <c:pt idx="42675">
                  <c:v>-4.0009099999999999E-2</c:v>
                </c:pt>
                <c:pt idx="42676">
                  <c:v>-3.8374900000000003E-2</c:v>
                </c:pt>
                <c:pt idx="42677">
                  <c:v>-3.6701400000000002E-2</c:v>
                </c:pt>
                <c:pt idx="42678">
                  <c:v>-3.4988999999999999E-2</c:v>
                </c:pt>
                <c:pt idx="42679">
                  <c:v>-3.3238299999999998E-2</c:v>
                </c:pt>
                <c:pt idx="42680">
                  <c:v>-3.1449900000000003E-2</c:v>
                </c:pt>
                <c:pt idx="42681">
                  <c:v>-2.96236E-2</c:v>
                </c:pt>
                <c:pt idx="42682">
                  <c:v>-2.7760199999999999E-2</c:v>
                </c:pt>
                <c:pt idx="42683">
                  <c:v>-2.58614E-2</c:v>
                </c:pt>
                <c:pt idx="42684">
                  <c:v>-2.3928100000000001E-2</c:v>
                </c:pt>
                <c:pt idx="42685">
                  <c:v>-2.1960299999999999E-2</c:v>
                </c:pt>
                <c:pt idx="42686">
                  <c:v>-1.9958699999999999E-2</c:v>
                </c:pt>
                <c:pt idx="42687">
                  <c:v>-1.7924599999999999E-2</c:v>
                </c:pt>
                <c:pt idx="42688">
                  <c:v>-1.5859399999999999E-2</c:v>
                </c:pt>
                <c:pt idx="42689">
                  <c:v>-1.37635E-2</c:v>
                </c:pt>
                <c:pt idx="42690">
                  <c:v>-1.16375E-2</c:v>
                </c:pt>
                <c:pt idx="42691" formatCode="0.00E+00">
                  <c:v>-9.4815400000000001E-3</c:v>
                </c:pt>
                <c:pt idx="42692" formatCode="0.00E+00">
                  <c:v>-7.2959499999999998E-3</c:v>
                </c:pt>
                <c:pt idx="42693" formatCode="0.00E+00">
                  <c:v>-5.0813999999999998E-3</c:v>
                </c:pt>
                <c:pt idx="42694" formatCode="0.00E+00">
                  <c:v>-2.8387600000000001E-3</c:v>
                </c:pt>
                <c:pt idx="42695" formatCode="0.00E+00">
                  <c:v>-5.6873500000000001E-4</c:v>
                </c:pt>
                <c:pt idx="42696" formatCode="0.00E+00">
                  <c:v>1.72842E-3</c:v>
                </c:pt>
                <c:pt idx="42697" formatCode="0.00E+00">
                  <c:v>4.0527200000000001E-3</c:v>
                </c:pt>
                <c:pt idx="42698" formatCode="0.00E+00">
                  <c:v>6.4038799999999998E-3</c:v>
                </c:pt>
                <c:pt idx="42699" formatCode="0.00E+00">
                  <c:v>8.7811599999999997E-3</c:v>
                </c:pt>
                <c:pt idx="42700">
                  <c:v>1.1183800000000001E-2</c:v>
                </c:pt>
                <c:pt idx="42701">
                  <c:v>1.3611099999999999E-2</c:v>
                </c:pt>
                <c:pt idx="42702">
                  <c:v>1.60626E-2</c:v>
                </c:pt>
                <c:pt idx="42703">
                  <c:v>1.85378E-2</c:v>
                </c:pt>
                <c:pt idx="42704">
                  <c:v>2.10359E-2</c:v>
                </c:pt>
                <c:pt idx="42705">
                  <c:v>2.35561E-2</c:v>
                </c:pt>
                <c:pt idx="42706">
                  <c:v>2.6097599999999999E-2</c:v>
                </c:pt>
                <c:pt idx="42707">
                  <c:v>2.8658800000000002E-2</c:v>
                </c:pt>
                <c:pt idx="42708">
                  <c:v>3.1238499999999999E-2</c:v>
                </c:pt>
                <c:pt idx="42709">
                  <c:v>3.3835499999999998E-2</c:v>
                </c:pt>
                <c:pt idx="42710">
                  <c:v>3.6448599999999998E-2</c:v>
                </c:pt>
                <c:pt idx="42711">
                  <c:v>3.9076800000000002E-2</c:v>
                </c:pt>
                <c:pt idx="42712">
                  <c:v>4.17195E-2</c:v>
                </c:pt>
                <c:pt idx="42713">
                  <c:v>4.43763E-2</c:v>
                </c:pt>
                <c:pt idx="42714">
                  <c:v>4.7046900000000003E-2</c:v>
                </c:pt>
                <c:pt idx="42715">
                  <c:v>4.9730799999999999E-2</c:v>
                </c:pt>
                <c:pt idx="42716">
                  <c:v>5.2427500000000002E-2</c:v>
                </c:pt>
                <c:pt idx="42717">
                  <c:v>5.5136600000000001E-2</c:v>
                </c:pt>
                <c:pt idx="42718">
                  <c:v>5.7857499999999999E-2</c:v>
                </c:pt>
                <c:pt idx="42719">
                  <c:v>6.05896E-2</c:v>
                </c:pt>
                <c:pt idx="42720">
                  <c:v>6.3331799999999994E-2</c:v>
                </c:pt>
                <c:pt idx="42721">
                  <c:v>6.6083100000000006E-2</c:v>
                </c:pt>
                <c:pt idx="42722">
                  <c:v>6.8842299999999995E-2</c:v>
                </c:pt>
                <c:pt idx="42723">
                  <c:v>7.16083E-2</c:v>
                </c:pt>
                <c:pt idx="42724">
                  <c:v>7.4379600000000004E-2</c:v>
                </c:pt>
                <c:pt idx="42725">
                  <c:v>7.7154200000000006E-2</c:v>
                </c:pt>
                <c:pt idx="42726">
                  <c:v>7.9930799999999996E-2</c:v>
                </c:pt>
                <c:pt idx="42727">
                  <c:v>8.2708900000000002E-2</c:v>
                </c:pt>
                <c:pt idx="42728">
                  <c:v>8.5487300000000002E-2</c:v>
                </c:pt>
                <c:pt idx="42729">
                  <c:v>8.8265099999999999E-2</c:v>
                </c:pt>
                <c:pt idx="42730">
                  <c:v>9.1041499999999997E-2</c:v>
                </c:pt>
                <c:pt idx="42731">
                  <c:v>9.3815700000000002E-2</c:v>
                </c:pt>
                <c:pt idx="42732">
                  <c:v>9.6585799999999999E-2</c:v>
                </c:pt>
                <c:pt idx="42733">
                  <c:v>9.93502E-2</c:v>
                </c:pt>
                <c:pt idx="42734">
                  <c:v>0.102107</c:v>
                </c:pt>
                <c:pt idx="42735">
                  <c:v>0.104855</c:v>
                </c:pt>
                <c:pt idx="42736">
                  <c:v>0.10759299999999999</c:v>
                </c:pt>
                <c:pt idx="42737">
                  <c:v>0.11032</c:v>
                </c:pt>
                <c:pt idx="42738">
                  <c:v>0.113035</c:v>
                </c:pt>
                <c:pt idx="42739">
                  <c:v>0.115734</c:v>
                </c:pt>
                <c:pt idx="42740">
                  <c:v>0.11841599999999999</c:v>
                </c:pt>
                <c:pt idx="42741">
                  <c:v>0.12107999999999999</c:v>
                </c:pt>
                <c:pt idx="42742">
                  <c:v>0.123723</c:v>
                </c:pt>
                <c:pt idx="42743">
                  <c:v>0.12634500000000001</c:v>
                </c:pt>
                <c:pt idx="42744">
                  <c:v>0.128943</c:v>
                </c:pt>
                <c:pt idx="42745">
                  <c:v>0.131517</c:v>
                </c:pt>
                <c:pt idx="42746">
                  <c:v>0.13406399999999999</c:v>
                </c:pt>
                <c:pt idx="42747">
                  <c:v>0.13658000000000001</c:v>
                </c:pt>
                <c:pt idx="42748">
                  <c:v>0.13906399999999999</c:v>
                </c:pt>
                <c:pt idx="42749">
                  <c:v>0.141512</c:v>
                </c:pt>
                <c:pt idx="42750">
                  <c:v>0.143924</c:v>
                </c:pt>
                <c:pt idx="42751">
                  <c:v>0.14629600000000001</c:v>
                </c:pt>
                <c:pt idx="42752">
                  <c:v>0.14862700000000001</c:v>
                </c:pt>
                <c:pt idx="42753">
                  <c:v>0.150917</c:v>
                </c:pt>
                <c:pt idx="42754">
                  <c:v>0.15316299999999999</c:v>
                </c:pt>
                <c:pt idx="42755">
                  <c:v>0.155364</c:v>
                </c:pt>
                <c:pt idx="42756">
                  <c:v>0.15751799999999999</c:v>
                </c:pt>
                <c:pt idx="42757">
                  <c:v>0.15962299999999999</c:v>
                </c:pt>
                <c:pt idx="42758">
                  <c:v>0.16167699999999999</c:v>
                </c:pt>
                <c:pt idx="42759">
                  <c:v>0.16367899999999999</c:v>
                </c:pt>
                <c:pt idx="42760">
                  <c:v>0.16562499999999999</c:v>
                </c:pt>
                <c:pt idx="42761">
                  <c:v>0.167514</c:v>
                </c:pt>
                <c:pt idx="42762">
                  <c:v>0.16934399999999999</c:v>
                </c:pt>
                <c:pt idx="42763">
                  <c:v>0.17111199999999999</c:v>
                </c:pt>
                <c:pt idx="42764">
                  <c:v>0.172818</c:v>
                </c:pt>
                <c:pt idx="42765">
                  <c:v>0.174459</c:v>
                </c:pt>
                <c:pt idx="42766">
                  <c:v>0.17603199999999999</c:v>
                </c:pt>
                <c:pt idx="42767">
                  <c:v>0.177535</c:v>
                </c:pt>
                <c:pt idx="42768">
                  <c:v>0.17896599999999999</c:v>
                </c:pt>
                <c:pt idx="42769">
                  <c:v>0.18032400000000001</c:v>
                </c:pt>
                <c:pt idx="42770">
                  <c:v>0.18160799999999999</c:v>
                </c:pt>
                <c:pt idx="42771">
                  <c:v>0.182814</c:v>
                </c:pt>
                <c:pt idx="42772">
                  <c:v>0.18394099999999999</c:v>
                </c:pt>
                <c:pt idx="42773">
                  <c:v>0.18498700000000001</c:v>
                </c:pt>
                <c:pt idx="42774">
                  <c:v>0.185949</c:v>
                </c:pt>
                <c:pt idx="42775">
                  <c:v>0.18682699999999999</c:v>
                </c:pt>
                <c:pt idx="42776">
                  <c:v>0.18761800000000001</c:v>
                </c:pt>
                <c:pt idx="42777">
                  <c:v>0.18831999999999999</c:v>
                </c:pt>
                <c:pt idx="42778">
                  <c:v>0.18892999999999999</c:v>
                </c:pt>
                <c:pt idx="42779">
                  <c:v>0.18944800000000001</c:v>
                </c:pt>
                <c:pt idx="42780">
                  <c:v>0.18987100000000001</c:v>
                </c:pt>
                <c:pt idx="42781">
                  <c:v>0.19019900000000001</c:v>
                </c:pt>
                <c:pt idx="42782">
                  <c:v>0.19043099999999999</c:v>
                </c:pt>
                <c:pt idx="42783">
                  <c:v>0.19056600000000001</c:v>
                </c:pt>
                <c:pt idx="42784">
                  <c:v>0.19060299999999999</c:v>
                </c:pt>
                <c:pt idx="42785">
                  <c:v>0.19053800000000001</c:v>
                </c:pt>
                <c:pt idx="42786">
                  <c:v>0.19037299999999999</c:v>
                </c:pt>
                <c:pt idx="42787">
                  <c:v>0.190105</c:v>
                </c:pt>
                <c:pt idx="42788">
                  <c:v>0.18973499999999999</c:v>
                </c:pt>
                <c:pt idx="42789">
                  <c:v>0.18925900000000001</c:v>
                </c:pt>
                <c:pt idx="42790">
                  <c:v>0.18867999999999999</c:v>
                </c:pt>
                <c:pt idx="42791">
                  <c:v>0.187997</c:v>
                </c:pt>
                <c:pt idx="42792">
                  <c:v>0.18720800000000001</c:v>
                </c:pt>
                <c:pt idx="42793">
                  <c:v>0.18631500000000001</c:v>
                </c:pt>
                <c:pt idx="42794">
                  <c:v>0.18531700000000001</c:v>
                </c:pt>
                <c:pt idx="42795">
                  <c:v>0.18421299999999999</c:v>
                </c:pt>
                <c:pt idx="42796">
                  <c:v>0.183004</c:v>
                </c:pt>
                <c:pt idx="42797">
                  <c:v>0.18168999999999999</c:v>
                </c:pt>
                <c:pt idx="42798">
                  <c:v>0.18027299999999999</c:v>
                </c:pt>
                <c:pt idx="42799">
                  <c:v>0.17875199999999999</c:v>
                </c:pt>
                <c:pt idx="42800">
                  <c:v>0.17712800000000001</c:v>
                </c:pt>
                <c:pt idx="42801">
                  <c:v>0.1754</c:v>
                </c:pt>
                <c:pt idx="42802">
                  <c:v>0.17357</c:v>
                </c:pt>
                <c:pt idx="42803">
                  <c:v>0.17163800000000001</c:v>
                </c:pt>
                <c:pt idx="42804">
                  <c:v>0.16960500000000001</c:v>
                </c:pt>
                <c:pt idx="42805">
                  <c:v>0.16747200000000001</c:v>
                </c:pt>
                <c:pt idx="42806">
                  <c:v>0.165242</c:v>
                </c:pt>
                <c:pt idx="42807">
                  <c:v>0.162915</c:v>
                </c:pt>
                <c:pt idx="42808">
                  <c:v>0.160494</c:v>
                </c:pt>
                <c:pt idx="42809">
                  <c:v>0.15798000000000001</c:v>
                </c:pt>
                <c:pt idx="42810">
                  <c:v>0.15537400000000001</c:v>
                </c:pt>
                <c:pt idx="42811">
                  <c:v>0.15267800000000001</c:v>
                </c:pt>
                <c:pt idx="42812">
                  <c:v>0.149894</c:v>
                </c:pt>
                <c:pt idx="42813">
                  <c:v>0.14702299999999999</c:v>
                </c:pt>
                <c:pt idx="42814">
                  <c:v>0.144067</c:v>
                </c:pt>
                <c:pt idx="42815">
                  <c:v>0.14102999999999999</c:v>
                </c:pt>
                <c:pt idx="42816">
                  <c:v>0.13791200000000001</c:v>
                </c:pt>
                <c:pt idx="42817">
                  <c:v>0.134717</c:v>
                </c:pt>
                <c:pt idx="42818">
                  <c:v>0.13144800000000001</c:v>
                </c:pt>
                <c:pt idx="42819">
                  <c:v>0.128107</c:v>
                </c:pt>
                <c:pt idx="42820">
                  <c:v>0.124697</c:v>
                </c:pt>
                <c:pt idx="42821">
                  <c:v>0.121221</c:v>
                </c:pt>
                <c:pt idx="42822">
                  <c:v>0.117684</c:v>
                </c:pt>
                <c:pt idx="42823">
                  <c:v>0.11408699999999999</c:v>
                </c:pt>
                <c:pt idx="42824">
                  <c:v>0.11043600000000001</c:v>
                </c:pt>
                <c:pt idx="42825">
                  <c:v>0.106734</c:v>
                </c:pt>
                <c:pt idx="42826">
                  <c:v>0.10298400000000001</c:v>
                </c:pt>
                <c:pt idx="42827">
                  <c:v>9.9187899999999996E-2</c:v>
                </c:pt>
                <c:pt idx="42828">
                  <c:v>9.5351099999999994E-2</c:v>
                </c:pt>
                <c:pt idx="42829">
                  <c:v>9.1477600000000006E-2</c:v>
                </c:pt>
                <c:pt idx="42830">
                  <c:v>8.7571700000000002E-2</c:v>
                </c:pt>
                <c:pt idx="42831">
                  <c:v>8.3637299999999998E-2</c:v>
                </c:pt>
                <c:pt idx="42832">
                  <c:v>7.9678899999999997E-2</c:v>
                </c:pt>
                <c:pt idx="42833">
                  <c:v>7.5701400000000002E-2</c:v>
                </c:pt>
                <c:pt idx="42834">
                  <c:v>7.1709899999999993E-2</c:v>
                </c:pt>
                <c:pt idx="42835">
                  <c:v>6.7709400000000003E-2</c:v>
                </c:pt>
                <c:pt idx="42836">
                  <c:v>6.3705100000000001E-2</c:v>
                </c:pt>
                <c:pt idx="42837">
                  <c:v>5.97011E-2</c:v>
                </c:pt>
                <c:pt idx="42838">
                  <c:v>5.57017E-2</c:v>
                </c:pt>
                <c:pt idx="42839">
                  <c:v>5.1710899999999997E-2</c:v>
                </c:pt>
                <c:pt idx="42840">
                  <c:v>4.7732900000000002E-2</c:v>
                </c:pt>
                <c:pt idx="42841">
                  <c:v>4.3772800000000001E-2</c:v>
                </c:pt>
                <c:pt idx="42842">
                  <c:v>3.98359E-2</c:v>
                </c:pt>
                <c:pt idx="42843">
                  <c:v>3.5927899999999999E-2</c:v>
                </c:pt>
                <c:pt idx="42844">
                  <c:v>3.2054199999999998E-2</c:v>
                </c:pt>
                <c:pt idx="42845">
                  <c:v>2.8220100000000001E-2</c:v>
                </c:pt>
                <c:pt idx="42846">
                  <c:v>2.44306E-2</c:v>
                </c:pt>
                <c:pt idx="42847">
                  <c:v>2.0690500000000001E-2</c:v>
                </c:pt>
                <c:pt idx="42848">
                  <c:v>1.7004499999999999E-2</c:v>
                </c:pt>
                <c:pt idx="42849">
                  <c:v>1.33773E-2</c:v>
                </c:pt>
                <c:pt idx="42850" formatCode="0.00E+00">
                  <c:v>9.8126499999999992E-3</c:v>
                </c:pt>
                <c:pt idx="42851" formatCode="0.00E+00">
                  <c:v>6.3143899999999996E-3</c:v>
                </c:pt>
                <c:pt idx="42852" formatCode="0.00E+00">
                  <c:v>2.8868700000000001E-3</c:v>
                </c:pt>
                <c:pt idx="42853" formatCode="0.00E+00">
                  <c:v>-4.65198E-4</c:v>
                </c:pt>
                <c:pt idx="42854" formatCode="0.00E+00">
                  <c:v>-3.7372299999999998E-3</c:v>
                </c:pt>
                <c:pt idx="42855" formatCode="0.00E+00">
                  <c:v>-6.9247400000000004E-3</c:v>
                </c:pt>
                <c:pt idx="42856">
                  <c:v>-1.0023199999999999E-2</c:v>
                </c:pt>
                <c:pt idx="42857">
                  <c:v>-1.3028100000000001E-2</c:v>
                </c:pt>
                <c:pt idx="42858">
                  <c:v>-1.59347E-2</c:v>
                </c:pt>
                <c:pt idx="42859">
                  <c:v>-1.87382E-2</c:v>
                </c:pt>
                <c:pt idx="42860">
                  <c:v>-2.1433600000000001E-2</c:v>
                </c:pt>
                <c:pt idx="42861">
                  <c:v>-2.4016200000000001E-2</c:v>
                </c:pt>
                <c:pt idx="42862">
                  <c:v>-2.64817E-2</c:v>
                </c:pt>
                <c:pt idx="42863">
                  <c:v>-2.88267E-2</c:v>
                </c:pt>
                <c:pt idx="42864">
                  <c:v>-3.1048300000000001E-2</c:v>
                </c:pt>
                <c:pt idx="42865">
                  <c:v>-3.3143100000000002E-2</c:v>
                </c:pt>
                <c:pt idx="42866">
                  <c:v>-3.5107100000000002E-2</c:v>
                </c:pt>
                <c:pt idx="42867">
                  <c:v>-3.6937299999999999E-2</c:v>
                </c:pt>
                <c:pt idx="42868">
                  <c:v>-3.8630999999999999E-2</c:v>
                </c:pt>
                <c:pt idx="42869">
                  <c:v>-4.0185100000000001E-2</c:v>
                </c:pt>
                <c:pt idx="42870">
                  <c:v>-4.1596300000000003E-2</c:v>
                </c:pt>
                <c:pt idx="42871">
                  <c:v>-4.2861400000000001E-2</c:v>
                </c:pt>
                <c:pt idx="42872">
                  <c:v>-4.3977299999999997E-2</c:v>
                </c:pt>
                <c:pt idx="42873">
                  <c:v>-4.4941099999999998E-2</c:v>
                </c:pt>
                <c:pt idx="42874">
                  <c:v>-4.5749900000000003E-2</c:v>
                </c:pt>
                <c:pt idx="42875">
                  <c:v>-4.6401900000000003E-2</c:v>
                </c:pt>
                <c:pt idx="42876">
                  <c:v>-4.6895899999999997E-2</c:v>
                </c:pt>
                <c:pt idx="42877">
                  <c:v>-4.7231000000000002E-2</c:v>
                </c:pt>
                <c:pt idx="42878">
                  <c:v>-4.74054E-2</c:v>
                </c:pt>
                <c:pt idx="42879">
                  <c:v>-4.7417599999999997E-2</c:v>
                </c:pt>
                <c:pt idx="42880">
                  <c:v>-4.7265799999999997E-2</c:v>
                </c:pt>
                <c:pt idx="42881">
                  <c:v>-4.6948700000000003E-2</c:v>
                </c:pt>
                <c:pt idx="42882">
                  <c:v>-4.6465199999999998E-2</c:v>
                </c:pt>
                <c:pt idx="42883">
                  <c:v>-4.5814199999999999E-2</c:v>
                </c:pt>
                <c:pt idx="42884">
                  <c:v>-4.4995399999999998E-2</c:v>
                </c:pt>
                <c:pt idx="42885">
                  <c:v>-4.4009199999999998E-2</c:v>
                </c:pt>
                <c:pt idx="42886">
                  <c:v>-4.2856199999999997E-2</c:v>
                </c:pt>
                <c:pt idx="42887">
                  <c:v>-4.1537400000000002E-2</c:v>
                </c:pt>
                <c:pt idx="42888">
                  <c:v>-4.0053900000000003E-2</c:v>
                </c:pt>
                <c:pt idx="42889">
                  <c:v>-3.8407200000000002E-2</c:v>
                </c:pt>
                <c:pt idx="42890">
                  <c:v>-3.6598699999999998E-2</c:v>
                </c:pt>
                <c:pt idx="42891">
                  <c:v>-3.4630000000000001E-2</c:v>
                </c:pt>
                <c:pt idx="42892">
                  <c:v>-3.2503200000000003E-2</c:v>
                </c:pt>
                <c:pt idx="42893">
                  <c:v>-3.0220199999999999E-2</c:v>
                </c:pt>
                <c:pt idx="42894">
                  <c:v>-2.7782399999999999E-2</c:v>
                </c:pt>
                <c:pt idx="42895">
                  <c:v>-2.5191499999999999E-2</c:v>
                </c:pt>
                <c:pt idx="42896">
                  <c:v>-2.24497E-2</c:v>
                </c:pt>
                <c:pt idx="42897">
                  <c:v>-1.9559400000000001E-2</c:v>
                </c:pt>
                <c:pt idx="42898">
                  <c:v>-1.6523099999999999E-2</c:v>
                </c:pt>
                <c:pt idx="42899">
                  <c:v>-1.33437E-2</c:v>
                </c:pt>
                <c:pt idx="42900">
                  <c:v>-1.00242E-2</c:v>
                </c:pt>
                <c:pt idx="42901" formatCode="0.00E+00">
                  <c:v>-6.5678999999999998E-3</c:v>
                </c:pt>
                <c:pt idx="42902" formatCode="0.00E+00">
                  <c:v>-2.9780800000000001E-3</c:v>
                </c:pt>
                <c:pt idx="42903" formatCode="0.00E+00">
                  <c:v>7.4143099999999997E-4</c:v>
                </c:pt>
                <c:pt idx="42904" formatCode="0.00E+00">
                  <c:v>4.5861000000000001E-3</c:v>
                </c:pt>
                <c:pt idx="42905" formatCode="0.00E+00">
                  <c:v>8.5507099999999996E-3</c:v>
                </c:pt>
                <c:pt idx="42906">
                  <c:v>1.2630199999999999E-2</c:v>
                </c:pt>
                <c:pt idx="42907">
                  <c:v>1.6820000000000002E-2</c:v>
                </c:pt>
                <c:pt idx="42908">
                  <c:v>2.1116099999999999E-2</c:v>
                </c:pt>
                <c:pt idx="42909">
                  <c:v>2.5513299999999999E-2</c:v>
                </c:pt>
                <c:pt idx="42910">
                  <c:v>3.0006700000000001E-2</c:v>
                </c:pt>
                <c:pt idx="42911">
                  <c:v>3.4591299999999998E-2</c:v>
                </c:pt>
                <c:pt idx="42912">
                  <c:v>3.9261999999999998E-2</c:v>
                </c:pt>
                <c:pt idx="42913">
                  <c:v>4.4012799999999998E-2</c:v>
                </c:pt>
                <c:pt idx="42914">
                  <c:v>4.8837600000000002E-2</c:v>
                </c:pt>
                <c:pt idx="42915">
                  <c:v>5.3730199999999999E-2</c:v>
                </c:pt>
                <c:pt idx="42916">
                  <c:v>5.8684600000000003E-2</c:v>
                </c:pt>
                <c:pt idx="42917">
                  <c:v>6.3695100000000004E-2</c:v>
                </c:pt>
                <c:pt idx="42918">
                  <c:v>6.8756300000000006E-2</c:v>
                </c:pt>
                <c:pt idx="42919">
                  <c:v>7.3861999999999997E-2</c:v>
                </c:pt>
                <c:pt idx="42920">
                  <c:v>7.9005500000000006E-2</c:v>
                </c:pt>
                <c:pt idx="42921">
                  <c:v>8.4179900000000002E-2</c:v>
                </c:pt>
                <c:pt idx="42922">
                  <c:v>8.9378200000000005E-2</c:v>
                </c:pt>
                <c:pt idx="42923">
                  <c:v>9.4593499999999997E-2</c:v>
                </c:pt>
                <c:pt idx="42924">
                  <c:v>9.9819599999999994E-2</c:v>
                </c:pt>
                <c:pt idx="42925">
                  <c:v>0.10505</c:v>
                </c:pt>
                <c:pt idx="42926">
                  <c:v>0.110278</c:v>
                </c:pt>
                <c:pt idx="42927">
                  <c:v>0.115497</c:v>
                </c:pt>
                <c:pt idx="42928">
                  <c:v>0.1207</c:v>
                </c:pt>
                <c:pt idx="42929">
                  <c:v>0.12587899999999999</c:v>
                </c:pt>
                <c:pt idx="42930">
                  <c:v>0.131027</c:v>
                </c:pt>
                <c:pt idx="42931">
                  <c:v>0.13613700000000001</c:v>
                </c:pt>
                <c:pt idx="42932">
                  <c:v>0.141204</c:v>
                </c:pt>
                <c:pt idx="42933">
                  <c:v>0.14622199999999999</c:v>
                </c:pt>
                <c:pt idx="42934">
                  <c:v>0.15118300000000001</c:v>
                </c:pt>
                <c:pt idx="42935">
                  <c:v>0.156083</c:v>
                </c:pt>
                <c:pt idx="42936">
                  <c:v>0.160913</c:v>
                </c:pt>
                <c:pt idx="42937">
                  <c:v>0.16566900000000001</c:v>
                </c:pt>
                <c:pt idx="42938">
                  <c:v>0.170344</c:v>
                </c:pt>
                <c:pt idx="42939">
                  <c:v>0.17493300000000001</c:v>
                </c:pt>
                <c:pt idx="42940">
                  <c:v>0.179428</c:v>
                </c:pt>
                <c:pt idx="42941">
                  <c:v>0.18382599999999999</c:v>
                </c:pt>
                <c:pt idx="42942">
                  <c:v>0.18811900000000001</c:v>
                </c:pt>
                <c:pt idx="42943">
                  <c:v>0.192301</c:v>
                </c:pt>
                <c:pt idx="42944">
                  <c:v>0.19636899999999999</c:v>
                </c:pt>
                <c:pt idx="42945">
                  <c:v>0.20031399999999999</c:v>
                </c:pt>
                <c:pt idx="42946">
                  <c:v>0.20413400000000001</c:v>
                </c:pt>
                <c:pt idx="42947">
                  <c:v>0.20782300000000001</c:v>
                </c:pt>
                <c:pt idx="42948">
                  <c:v>0.21137600000000001</c:v>
                </c:pt>
                <c:pt idx="42949">
                  <c:v>0.21478900000000001</c:v>
                </c:pt>
                <c:pt idx="42950">
                  <c:v>0.218056</c:v>
                </c:pt>
                <c:pt idx="42951">
                  <c:v>0.22117500000000001</c:v>
                </c:pt>
                <c:pt idx="42952">
                  <c:v>0.22414100000000001</c:v>
                </c:pt>
                <c:pt idx="42953">
                  <c:v>0.22695100000000001</c:v>
                </c:pt>
                <c:pt idx="42954">
                  <c:v>0.2296</c:v>
                </c:pt>
                <c:pt idx="42955">
                  <c:v>0.23208599999999999</c:v>
                </c:pt>
                <c:pt idx="42956">
                  <c:v>0.234406</c:v>
                </c:pt>
                <c:pt idx="42957">
                  <c:v>0.23655699999999999</c:v>
                </c:pt>
                <c:pt idx="42958">
                  <c:v>0.238537</c:v>
                </c:pt>
                <c:pt idx="42959">
                  <c:v>0.240343</c:v>
                </c:pt>
                <c:pt idx="42960">
                  <c:v>0.24197099999999999</c:v>
                </c:pt>
                <c:pt idx="42961">
                  <c:v>0.243422</c:v>
                </c:pt>
                <c:pt idx="42962">
                  <c:v>0.24469299999999999</c:v>
                </c:pt>
                <c:pt idx="42963">
                  <c:v>0.245783</c:v>
                </c:pt>
                <c:pt idx="42964">
                  <c:v>0.24669099999999999</c:v>
                </c:pt>
                <c:pt idx="42965">
                  <c:v>0.247417</c:v>
                </c:pt>
                <c:pt idx="42966">
                  <c:v>0.24795900000000001</c:v>
                </c:pt>
                <c:pt idx="42967">
                  <c:v>0.24831700000000001</c:v>
                </c:pt>
                <c:pt idx="42968">
                  <c:v>0.24849099999999999</c:v>
                </c:pt>
                <c:pt idx="42969">
                  <c:v>0.24848000000000001</c:v>
                </c:pt>
                <c:pt idx="42970">
                  <c:v>0.24828500000000001</c:v>
                </c:pt>
                <c:pt idx="42971">
                  <c:v>0.24790799999999999</c:v>
                </c:pt>
                <c:pt idx="42972">
                  <c:v>0.24734900000000001</c:v>
                </c:pt>
                <c:pt idx="42973">
                  <c:v>0.24660899999999999</c:v>
                </c:pt>
                <c:pt idx="42974">
                  <c:v>0.24569099999999999</c:v>
                </c:pt>
                <c:pt idx="42975">
                  <c:v>0.24459700000000001</c:v>
                </c:pt>
                <c:pt idx="42976">
                  <c:v>0.24332799999999999</c:v>
                </c:pt>
                <c:pt idx="42977">
                  <c:v>0.24188799999999999</c:v>
                </c:pt>
                <c:pt idx="42978">
                  <c:v>0.24027899999999999</c:v>
                </c:pt>
                <c:pt idx="42979">
                  <c:v>0.23850499999999999</c:v>
                </c:pt>
                <c:pt idx="42980">
                  <c:v>0.236569</c:v>
                </c:pt>
                <c:pt idx="42981">
                  <c:v>0.23447299999999999</c:v>
                </c:pt>
                <c:pt idx="42982">
                  <c:v>0.23222200000000001</c:v>
                </c:pt>
                <c:pt idx="42983">
                  <c:v>0.229819</c:v>
                </c:pt>
                <c:pt idx="42984">
                  <c:v>0.227267</c:v>
                </c:pt>
                <c:pt idx="42985">
                  <c:v>0.22457099999999999</c:v>
                </c:pt>
                <c:pt idx="42986">
                  <c:v>0.22173499999999999</c:v>
                </c:pt>
                <c:pt idx="42987">
                  <c:v>0.21876499999999999</c:v>
                </c:pt>
                <c:pt idx="42988">
                  <c:v>0.215665</c:v>
                </c:pt>
                <c:pt idx="42989">
                  <c:v>0.21244099999999999</c:v>
                </c:pt>
                <c:pt idx="42990">
                  <c:v>0.20909700000000001</c:v>
                </c:pt>
                <c:pt idx="42991">
                  <c:v>0.20563899999999999</c:v>
                </c:pt>
                <c:pt idx="42992">
                  <c:v>0.202075</c:v>
                </c:pt>
                <c:pt idx="42993">
                  <c:v>0.198408</c:v>
                </c:pt>
                <c:pt idx="42994">
                  <c:v>0.19464400000000001</c:v>
                </c:pt>
                <c:pt idx="42995">
                  <c:v>0.19078999999999999</c:v>
                </c:pt>
                <c:pt idx="42996">
                  <c:v>0.18685299999999999</c:v>
                </c:pt>
                <c:pt idx="42997">
                  <c:v>0.182837</c:v>
                </c:pt>
                <c:pt idx="42998">
                  <c:v>0.17874899999999999</c:v>
                </c:pt>
                <c:pt idx="42999">
                  <c:v>0.174597</c:v>
                </c:pt>
                <c:pt idx="43000">
                  <c:v>0.17038600000000001</c:v>
                </c:pt>
                <c:pt idx="43001">
                  <c:v>0.16612299999999999</c:v>
                </c:pt>
                <c:pt idx="43002">
                  <c:v>0.16181499999999999</c:v>
                </c:pt>
                <c:pt idx="43003">
                  <c:v>0.157468</c:v>
                </c:pt>
                <c:pt idx="43004">
                  <c:v>0.153089</c:v>
                </c:pt>
                <c:pt idx="43005">
                  <c:v>0.14868600000000001</c:v>
                </c:pt>
                <c:pt idx="43006">
                  <c:v>0.144265</c:v>
                </c:pt>
                <c:pt idx="43007">
                  <c:v>0.13983300000000001</c:v>
                </c:pt>
                <c:pt idx="43008">
                  <c:v>0.13539699999999999</c:v>
                </c:pt>
                <c:pt idx="43009">
                  <c:v>0.130965</c:v>
                </c:pt>
                <c:pt idx="43010">
                  <c:v>0.12654199999999999</c:v>
                </c:pt>
                <c:pt idx="43011">
                  <c:v>0.122137</c:v>
                </c:pt>
                <c:pt idx="43012">
                  <c:v>0.117754</c:v>
                </c:pt>
                <c:pt idx="43013">
                  <c:v>0.113401</c:v>
                </c:pt>
                <c:pt idx="43014">
                  <c:v>0.109085</c:v>
                </c:pt>
                <c:pt idx="43015">
                  <c:v>0.104812</c:v>
                </c:pt>
                <c:pt idx="43016">
                  <c:v>0.10059</c:v>
                </c:pt>
                <c:pt idx="43017">
                  <c:v>9.6423700000000001E-2</c:v>
                </c:pt>
                <c:pt idx="43018">
                  <c:v>9.2320600000000003E-2</c:v>
                </c:pt>
                <c:pt idx="43019">
                  <c:v>8.8286500000000004E-2</c:v>
                </c:pt>
                <c:pt idx="43020">
                  <c:v>8.4327100000000002E-2</c:v>
                </c:pt>
                <c:pt idx="43021">
                  <c:v>8.04483E-2</c:v>
                </c:pt>
                <c:pt idx="43022">
                  <c:v>7.6655699999999993E-2</c:v>
                </c:pt>
                <c:pt idx="43023">
                  <c:v>7.2954900000000003E-2</c:v>
                </c:pt>
                <c:pt idx="43024">
                  <c:v>6.9351499999999996E-2</c:v>
                </c:pt>
                <c:pt idx="43025">
                  <c:v>6.5850800000000001E-2</c:v>
                </c:pt>
                <c:pt idx="43026">
                  <c:v>6.2458100000000003E-2</c:v>
                </c:pt>
                <c:pt idx="43027">
                  <c:v>5.91782E-2</c:v>
                </c:pt>
                <c:pt idx="43028">
                  <c:v>5.6016000000000003E-2</c:v>
                </c:pt>
                <c:pt idx="43029">
                  <c:v>5.2976200000000001E-2</c:v>
                </c:pt>
                <c:pt idx="43030">
                  <c:v>5.00629E-2</c:v>
                </c:pt>
                <c:pt idx="43031">
                  <c:v>4.7279799999999997E-2</c:v>
                </c:pt>
                <c:pt idx="43032">
                  <c:v>4.4630000000000003E-2</c:v>
                </c:pt>
                <c:pt idx="43033">
                  <c:v>4.21172E-2</c:v>
                </c:pt>
                <c:pt idx="43034">
                  <c:v>3.9745099999999998E-2</c:v>
                </c:pt>
                <c:pt idx="43035">
                  <c:v>3.7516800000000003E-2</c:v>
                </c:pt>
                <c:pt idx="43036">
                  <c:v>3.5435099999999997E-2</c:v>
                </c:pt>
                <c:pt idx="43037">
                  <c:v>3.3502499999999998E-2</c:v>
                </c:pt>
                <c:pt idx="43038">
                  <c:v>3.1721199999999998E-2</c:v>
                </c:pt>
                <c:pt idx="43039">
                  <c:v>3.0093000000000002E-2</c:v>
                </c:pt>
                <c:pt idx="43040">
                  <c:v>2.86193E-2</c:v>
                </c:pt>
                <c:pt idx="43041">
                  <c:v>2.7301599999999999E-2</c:v>
                </c:pt>
                <c:pt idx="43042">
                  <c:v>2.61417E-2</c:v>
                </c:pt>
                <c:pt idx="43043">
                  <c:v>2.51411E-2</c:v>
                </c:pt>
                <c:pt idx="43044">
                  <c:v>2.4301199999999998E-2</c:v>
                </c:pt>
                <c:pt idx="43045">
                  <c:v>2.3622799999999999E-2</c:v>
                </c:pt>
                <c:pt idx="43046">
                  <c:v>2.3105299999999999E-2</c:v>
                </c:pt>
                <c:pt idx="43047">
                  <c:v>2.2747199999999999E-2</c:v>
                </c:pt>
                <c:pt idx="43048">
                  <c:v>2.2547500000000002E-2</c:v>
                </c:pt>
                <c:pt idx="43049">
                  <c:v>2.2505600000000001E-2</c:v>
                </c:pt>
                <c:pt idx="43050">
                  <c:v>2.2620500000000002E-2</c:v>
                </c:pt>
                <c:pt idx="43051">
                  <c:v>2.28907E-2</c:v>
                </c:pt>
                <c:pt idx="43052">
                  <c:v>2.3314600000000001E-2</c:v>
                </c:pt>
                <c:pt idx="43053">
                  <c:v>2.3890700000000001E-2</c:v>
                </c:pt>
                <c:pt idx="43054">
                  <c:v>2.4617199999999999E-2</c:v>
                </c:pt>
                <c:pt idx="43055">
                  <c:v>2.5491799999999998E-2</c:v>
                </c:pt>
                <c:pt idx="43056">
                  <c:v>2.6511900000000001E-2</c:v>
                </c:pt>
                <c:pt idx="43057">
                  <c:v>2.76747E-2</c:v>
                </c:pt>
                <c:pt idx="43058">
                  <c:v>2.8976700000000001E-2</c:v>
                </c:pt>
                <c:pt idx="43059">
                  <c:v>3.0414799999999999E-2</c:v>
                </c:pt>
                <c:pt idx="43060">
                  <c:v>3.1985100000000002E-2</c:v>
                </c:pt>
                <c:pt idx="43061">
                  <c:v>3.3683999999999999E-2</c:v>
                </c:pt>
                <c:pt idx="43062">
                  <c:v>3.55076E-2</c:v>
                </c:pt>
                <c:pt idx="43063">
                  <c:v>3.7451900000000003E-2</c:v>
                </c:pt>
                <c:pt idx="43064">
                  <c:v>3.95123E-2</c:v>
                </c:pt>
                <c:pt idx="43065">
                  <c:v>4.1684400000000003E-2</c:v>
                </c:pt>
                <c:pt idx="43066">
                  <c:v>4.3963700000000001E-2</c:v>
                </c:pt>
                <c:pt idx="43067">
                  <c:v>4.6344999999999997E-2</c:v>
                </c:pt>
                <c:pt idx="43068">
                  <c:v>4.88233E-2</c:v>
                </c:pt>
                <c:pt idx="43069">
                  <c:v>5.1393099999999997E-2</c:v>
                </c:pt>
                <c:pt idx="43070">
                  <c:v>5.4048699999999998E-2</c:v>
                </c:pt>
                <c:pt idx="43071">
                  <c:v>5.6784599999999998E-2</c:v>
                </c:pt>
                <c:pt idx="43072">
                  <c:v>5.95947E-2</c:v>
                </c:pt>
                <c:pt idx="43073">
                  <c:v>6.2472699999999999E-2</c:v>
                </c:pt>
                <c:pt idx="43074">
                  <c:v>6.5412100000000001E-2</c:v>
                </c:pt>
                <c:pt idx="43075">
                  <c:v>6.8406599999999998E-2</c:v>
                </c:pt>
                <c:pt idx="43076">
                  <c:v>7.1450100000000002E-2</c:v>
                </c:pt>
                <c:pt idx="43077">
                  <c:v>7.4536400000000003E-2</c:v>
                </c:pt>
                <c:pt idx="43078">
                  <c:v>7.7659300000000001E-2</c:v>
                </c:pt>
                <c:pt idx="43079">
                  <c:v>8.0811999999999995E-2</c:v>
                </c:pt>
                <c:pt idx="43080">
                  <c:v>8.3987900000000004E-2</c:v>
                </c:pt>
                <c:pt idx="43081">
                  <c:v>8.7180499999999994E-2</c:v>
                </c:pt>
                <c:pt idx="43082">
                  <c:v>9.0382799999999999E-2</c:v>
                </c:pt>
                <c:pt idx="43083">
                  <c:v>9.3588000000000005E-2</c:v>
                </c:pt>
                <c:pt idx="43084">
                  <c:v>9.6789399999999998E-2</c:v>
                </c:pt>
                <c:pt idx="43085">
                  <c:v>9.9980200000000005E-2</c:v>
                </c:pt>
                <c:pt idx="43086">
                  <c:v>0.103154</c:v>
                </c:pt>
                <c:pt idx="43087">
                  <c:v>0.106304</c:v>
                </c:pt>
                <c:pt idx="43088">
                  <c:v>0.10942300000000001</c:v>
                </c:pt>
                <c:pt idx="43089">
                  <c:v>0.112507</c:v>
                </c:pt>
                <c:pt idx="43090">
                  <c:v>0.115547</c:v>
                </c:pt>
                <c:pt idx="43091">
                  <c:v>0.11853900000000001</c:v>
                </c:pt>
                <c:pt idx="43092">
                  <c:v>0.121476</c:v>
                </c:pt>
                <c:pt idx="43093">
                  <c:v>0.124351</c:v>
                </c:pt>
                <c:pt idx="43094">
                  <c:v>0.12716</c:v>
                </c:pt>
                <c:pt idx="43095">
                  <c:v>0.12989500000000001</c:v>
                </c:pt>
                <c:pt idx="43096">
                  <c:v>0.132552</c:v>
                </c:pt>
                <c:pt idx="43097">
                  <c:v>0.13512399999999999</c:v>
                </c:pt>
                <c:pt idx="43098">
                  <c:v>0.13760700000000001</c:v>
                </c:pt>
                <c:pt idx="43099">
                  <c:v>0.13999500000000001</c:v>
                </c:pt>
                <c:pt idx="43100">
                  <c:v>0.14228299999999999</c:v>
                </c:pt>
                <c:pt idx="43101">
                  <c:v>0.14446500000000001</c:v>
                </c:pt>
                <c:pt idx="43102">
                  <c:v>0.146538</c:v>
                </c:pt>
                <c:pt idx="43103">
                  <c:v>0.14849599999999999</c:v>
                </c:pt>
                <c:pt idx="43104">
                  <c:v>0.150334</c:v>
                </c:pt>
                <c:pt idx="43105">
                  <c:v>0.15204999999999999</c:v>
                </c:pt>
                <c:pt idx="43106">
                  <c:v>0.153639</c:v>
                </c:pt>
                <c:pt idx="43107">
                  <c:v>0.15509700000000001</c:v>
                </c:pt>
                <c:pt idx="43108">
                  <c:v>0.15642200000000001</c:v>
                </c:pt>
                <c:pt idx="43109">
                  <c:v>0.15761</c:v>
                </c:pt>
                <c:pt idx="43110">
                  <c:v>0.15865799999999999</c:v>
                </c:pt>
                <c:pt idx="43111">
                  <c:v>0.15956300000000001</c:v>
                </c:pt>
                <c:pt idx="43112">
                  <c:v>0.16032299999999999</c:v>
                </c:pt>
                <c:pt idx="43113">
                  <c:v>0.160936</c:v>
                </c:pt>
                <c:pt idx="43114">
                  <c:v>0.16140099999999999</c:v>
                </c:pt>
                <c:pt idx="43115">
                  <c:v>0.161716</c:v>
                </c:pt>
                <c:pt idx="43116">
                  <c:v>0.16188</c:v>
                </c:pt>
                <c:pt idx="43117">
                  <c:v>0.16189200000000001</c:v>
                </c:pt>
                <c:pt idx="43118">
                  <c:v>0.16175100000000001</c:v>
                </c:pt>
                <c:pt idx="43119">
                  <c:v>0.16145599999999999</c:v>
                </c:pt>
                <c:pt idx="43120">
                  <c:v>0.16100700000000001</c:v>
                </c:pt>
                <c:pt idx="43121">
                  <c:v>0.16040499999999999</c:v>
                </c:pt>
                <c:pt idx="43122">
                  <c:v>0.15964999999999999</c:v>
                </c:pt>
                <c:pt idx="43123">
                  <c:v>0.15874199999999999</c:v>
                </c:pt>
                <c:pt idx="43124">
                  <c:v>0.15768099999999999</c:v>
                </c:pt>
                <c:pt idx="43125">
                  <c:v>0.15647</c:v>
                </c:pt>
                <c:pt idx="43126">
                  <c:v>0.155109</c:v>
                </c:pt>
                <c:pt idx="43127">
                  <c:v>0.15359999999999999</c:v>
                </c:pt>
                <c:pt idx="43128">
                  <c:v>0.151946</c:v>
                </c:pt>
                <c:pt idx="43129">
                  <c:v>0.150148</c:v>
                </c:pt>
                <c:pt idx="43130">
                  <c:v>0.14820900000000001</c:v>
                </c:pt>
                <c:pt idx="43131">
                  <c:v>0.14613200000000001</c:v>
                </c:pt>
                <c:pt idx="43132">
                  <c:v>0.14391899999999999</c:v>
                </c:pt>
                <c:pt idx="43133">
                  <c:v>0.14157400000000001</c:v>
                </c:pt>
                <c:pt idx="43134">
                  <c:v>0.1391</c:v>
                </c:pt>
                <c:pt idx="43135">
                  <c:v>0.13650200000000001</c:v>
                </c:pt>
                <c:pt idx="43136">
                  <c:v>0.13378300000000001</c:v>
                </c:pt>
                <c:pt idx="43137">
                  <c:v>0.13094900000000001</c:v>
                </c:pt>
                <c:pt idx="43138">
                  <c:v>0.12800300000000001</c:v>
                </c:pt>
                <c:pt idx="43139">
                  <c:v>0.12495000000000001</c:v>
                </c:pt>
                <c:pt idx="43140">
                  <c:v>0.121795</c:v>
                </c:pt>
                <c:pt idx="43141">
                  <c:v>0.118543</c:v>
                </c:pt>
                <c:pt idx="43142">
                  <c:v>0.11519799999999999</c:v>
                </c:pt>
                <c:pt idx="43143">
                  <c:v>0.11176800000000001</c:v>
                </c:pt>
                <c:pt idx="43144">
                  <c:v>0.10825700000000001</c:v>
                </c:pt>
                <c:pt idx="43145">
                  <c:v>0.104673</c:v>
                </c:pt>
                <c:pt idx="43146">
                  <c:v>0.101021</c:v>
                </c:pt>
                <c:pt idx="43147">
                  <c:v>9.7307199999999996E-2</c:v>
                </c:pt>
                <c:pt idx="43148">
                  <c:v>9.3536599999999998E-2</c:v>
                </c:pt>
                <c:pt idx="43149">
                  <c:v>8.9716299999999999E-2</c:v>
                </c:pt>
                <c:pt idx="43150">
                  <c:v>8.5852600000000001E-2</c:v>
                </c:pt>
                <c:pt idx="43151">
                  <c:v>8.1951899999999994E-2</c:v>
                </c:pt>
                <c:pt idx="43152">
                  <c:v>7.8020599999999996E-2</c:v>
                </c:pt>
                <c:pt idx="43153">
                  <c:v>7.4065400000000003E-2</c:v>
                </c:pt>
                <c:pt idx="43154">
                  <c:v>7.00929E-2</c:v>
                </c:pt>
                <c:pt idx="43155">
                  <c:v>6.6110199999999994E-2</c:v>
                </c:pt>
                <c:pt idx="43156">
                  <c:v>6.21238E-2</c:v>
                </c:pt>
                <c:pt idx="43157">
                  <c:v>5.8140600000000001E-2</c:v>
                </c:pt>
                <c:pt idx="43158">
                  <c:v>5.4167100000000003E-2</c:v>
                </c:pt>
                <c:pt idx="43159">
                  <c:v>5.0209999999999998E-2</c:v>
                </c:pt>
                <c:pt idx="43160">
                  <c:v>4.6275999999999998E-2</c:v>
                </c:pt>
                <c:pt idx="43161">
                  <c:v>4.2372E-2</c:v>
                </c:pt>
                <c:pt idx="43162">
                  <c:v>3.8504700000000003E-2</c:v>
                </c:pt>
                <c:pt idx="43163">
                  <c:v>3.4680700000000002E-2</c:v>
                </c:pt>
                <c:pt idx="43164">
                  <c:v>3.0906300000000001E-2</c:v>
                </c:pt>
                <c:pt idx="43165">
                  <c:v>2.71881E-2</c:v>
                </c:pt>
                <c:pt idx="43166">
                  <c:v>2.3532899999999999E-2</c:v>
                </c:pt>
                <c:pt idx="43167">
                  <c:v>1.9947699999999999E-2</c:v>
                </c:pt>
                <c:pt idx="43168">
                  <c:v>1.6438700000000001E-2</c:v>
                </c:pt>
                <c:pt idx="43169">
                  <c:v>1.30118E-2</c:v>
                </c:pt>
                <c:pt idx="43170" formatCode="0.00E+00">
                  <c:v>9.6732299999999997E-3</c:v>
                </c:pt>
                <c:pt idx="43171" formatCode="0.00E+00">
                  <c:v>6.4293299999999996E-3</c:v>
                </c:pt>
                <c:pt idx="43172" formatCode="0.00E+00">
                  <c:v>3.2860300000000001E-3</c:v>
                </c:pt>
                <c:pt idx="43173" formatCode="0.00E+00">
                  <c:v>2.4894700000000001E-4</c:v>
                </c:pt>
                <c:pt idx="43174" formatCode="0.00E+00">
                  <c:v>-2.6765299999999999E-3</c:v>
                </c:pt>
                <c:pt idx="43175" formatCode="0.00E+00">
                  <c:v>-5.4850999999999997E-3</c:v>
                </c:pt>
                <c:pt idx="43176" formatCode="0.00E+00">
                  <c:v>-8.1715499999999996E-3</c:v>
                </c:pt>
                <c:pt idx="43177">
                  <c:v>-1.0730999999999999E-2</c:v>
                </c:pt>
                <c:pt idx="43178">
                  <c:v>-1.3159000000000001E-2</c:v>
                </c:pt>
                <c:pt idx="43179">
                  <c:v>-1.54512E-2</c:v>
                </c:pt>
                <c:pt idx="43180">
                  <c:v>-1.7603400000000002E-2</c:v>
                </c:pt>
                <c:pt idx="43181">
                  <c:v>-1.9611099999999999E-2</c:v>
                </c:pt>
                <c:pt idx="43182">
                  <c:v>-2.1469700000000001E-2</c:v>
                </c:pt>
                <c:pt idx="43183">
                  <c:v>-2.3175100000000001E-2</c:v>
                </c:pt>
                <c:pt idx="43184">
                  <c:v>-2.4724599999999999E-2</c:v>
                </c:pt>
                <c:pt idx="43185">
                  <c:v>-2.6115900000000001E-2</c:v>
                </c:pt>
                <c:pt idx="43186">
                  <c:v>-2.73464E-2</c:v>
                </c:pt>
                <c:pt idx="43187">
                  <c:v>-2.8413299999999999E-2</c:v>
                </c:pt>
                <c:pt idx="43188">
                  <c:v>-2.93146E-2</c:v>
                </c:pt>
                <c:pt idx="43189">
                  <c:v>-3.0048600000000002E-2</c:v>
                </c:pt>
                <c:pt idx="43190">
                  <c:v>-3.0613700000000001E-2</c:v>
                </c:pt>
                <c:pt idx="43191">
                  <c:v>-3.1008600000000001E-2</c:v>
                </c:pt>
                <c:pt idx="43192">
                  <c:v>-3.1232599999999999E-2</c:v>
                </c:pt>
                <c:pt idx="43193">
                  <c:v>-3.1284899999999997E-2</c:v>
                </c:pt>
                <c:pt idx="43194">
                  <c:v>-3.1165200000000001E-2</c:v>
                </c:pt>
                <c:pt idx="43195">
                  <c:v>-3.0873299999999999E-2</c:v>
                </c:pt>
                <c:pt idx="43196">
                  <c:v>-3.0409800000000001E-2</c:v>
                </c:pt>
                <c:pt idx="43197">
                  <c:v>-2.9775300000000001E-2</c:v>
                </c:pt>
                <c:pt idx="43198">
                  <c:v>-2.8970699999999999E-2</c:v>
                </c:pt>
                <c:pt idx="43199">
                  <c:v>-2.79971E-2</c:v>
                </c:pt>
                <c:pt idx="43200">
                  <c:v>-2.68556E-2</c:v>
                </c:pt>
                <c:pt idx="43201">
                  <c:v>-2.5547899999999998E-2</c:v>
                </c:pt>
                <c:pt idx="43202">
                  <c:v>-2.40761E-2</c:v>
                </c:pt>
                <c:pt idx="43203">
                  <c:v>-2.24426E-2</c:v>
                </c:pt>
                <c:pt idx="43204">
                  <c:v>-2.0649299999999999E-2</c:v>
                </c:pt>
                <c:pt idx="43205">
                  <c:v>-1.8698900000000001E-2</c:v>
                </c:pt>
                <c:pt idx="43206">
                  <c:v>-1.65942E-2</c:v>
                </c:pt>
                <c:pt idx="43207">
                  <c:v>-1.43383E-2</c:v>
                </c:pt>
                <c:pt idx="43208">
                  <c:v>-1.19344E-2</c:v>
                </c:pt>
                <c:pt idx="43209" formatCode="0.00E+00">
                  <c:v>-9.3862100000000007E-3</c:v>
                </c:pt>
                <c:pt idx="43210" formatCode="0.00E+00">
                  <c:v>-6.6973600000000003E-3</c:v>
                </c:pt>
                <c:pt idx="43211" formatCode="0.00E+00">
                  <c:v>-3.8720400000000002E-3</c:v>
                </c:pt>
                <c:pt idx="43212" formatCode="0.00E+00">
                  <c:v>-9.1463000000000004E-4</c:v>
                </c:pt>
                <c:pt idx="43213" formatCode="0.00E+00">
                  <c:v>2.1704099999999998E-3</c:v>
                </c:pt>
                <c:pt idx="43214" formatCode="0.00E+00">
                  <c:v>5.3785400000000002E-3</c:v>
                </c:pt>
                <c:pt idx="43215" formatCode="0.00E+00">
                  <c:v>8.7048500000000001E-3</c:v>
                </c:pt>
                <c:pt idx="43216">
                  <c:v>1.21441E-2</c:v>
                </c:pt>
                <c:pt idx="43217">
                  <c:v>1.5690800000000001E-2</c:v>
                </c:pt>
                <c:pt idx="43218">
                  <c:v>1.9339100000000001E-2</c:v>
                </c:pt>
                <c:pt idx="43219">
                  <c:v>2.3082999999999999E-2</c:v>
                </c:pt>
                <c:pt idx="43220">
                  <c:v>2.6916699999999998E-2</c:v>
                </c:pt>
                <c:pt idx="43221">
                  <c:v>3.0834500000000001E-2</c:v>
                </c:pt>
                <c:pt idx="43222">
                  <c:v>3.4830199999999999E-2</c:v>
                </c:pt>
                <c:pt idx="43223">
                  <c:v>3.8897599999999997E-2</c:v>
                </c:pt>
                <c:pt idx="43224">
                  <c:v>4.3030600000000002E-2</c:v>
                </c:pt>
                <c:pt idx="43225">
                  <c:v>4.7222399999999998E-2</c:v>
                </c:pt>
                <c:pt idx="43226">
                  <c:v>5.1466600000000001E-2</c:v>
                </c:pt>
                <c:pt idx="43227">
                  <c:v>5.5756699999999999E-2</c:v>
                </c:pt>
                <c:pt idx="43228">
                  <c:v>6.0085899999999998E-2</c:v>
                </c:pt>
                <c:pt idx="43229">
                  <c:v>6.4447500000000005E-2</c:v>
                </c:pt>
                <c:pt idx="43230">
                  <c:v>6.8834500000000007E-2</c:v>
                </c:pt>
                <c:pt idx="43231">
                  <c:v>7.3240399999999997E-2</c:v>
                </c:pt>
                <c:pt idx="43232">
                  <c:v>7.7658500000000005E-2</c:v>
                </c:pt>
                <c:pt idx="43233">
                  <c:v>8.2081799999999996E-2</c:v>
                </c:pt>
                <c:pt idx="43234">
                  <c:v>8.6503499999999997E-2</c:v>
                </c:pt>
                <c:pt idx="43235">
                  <c:v>9.0916999999999998E-2</c:v>
                </c:pt>
                <c:pt idx="43236">
                  <c:v>9.5315700000000003E-2</c:v>
                </c:pt>
                <c:pt idx="43237">
                  <c:v>9.9693100000000007E-2</c:v>
                </c:pt>
                <c:pt idx="43238">
                  <c:v>0.104043</c:v>
                </c:pt>
                <c:pt idx="43239">
                  <c:v>0.108358</c:v>
                </c:pt>
                <c:pt idx="43240">
                  <c:v>0.112634</c:v>
                </c:pt>
                <c:pt idx="43241">
                  <c:v>0.11686199999999999</c:v>
                </c:pt>
                <c:pt idx="43242">
                  <c:v>0.12103700000000001</c:v>
                </c:pt>
                <c:pt idx="43243">
                  <c:v>0.12515200000000001</c:v>
                </c:pt>
                <c:pt idx="43244">
                  <c:v>0.12920200000000001</c:v>
                </c:pt>
                <c:pt idx="43245">
                  <c:v>0.13317899999999999</c:v>
                </c:pt>
                <c:pt idx="43246">
                  <c:v>0.13707900000000001</c:v>
                </c:pt>
                <c:pt idx="43247">
                  <c:v>0.14089499999999999</c:v>
                </c:pt>
                <c:pt idx="43248">
                  <c:v>0.144621</c:v>
                </c:pt>
                <c:pt idx="43249">
                  <c:v>0.148254</c:v>
                </c:pt>
                <c:pt idx="43250">
                  <c:v>0.151786</c:v>
                </c:pt>
                <c:pt idx="43251">
                  <c:v>0.15521399999999999</c:v>
                </c:pt>
                <c:pt idx="43252">
                  <c:v>0.15853200000000001</c:v>
                </c:pt>
                <c:pt idx="43253">
                  <c:v>0.16173599999999999</c:v>
                </c:pt>
                <c:pt idx="43254">
                  <c:v>0.164822</c:v>
                </c:pt>
                <c:pt idx="43255">
                  <c:v>0.16778399999999999</c:v>
                </c:pt>
                <c:pt idx="43256">
                  <c:v>0.17061899999999999</c:v>
                </c:pt>
                <c:pt idx="43257">
                  <c:v>0.173323</c:v>
                </c:pt>
                <c:pt idx="43258">
                  <c:v>0.17589099999999999</c:v>
                </c:pt>
                <c:pt idx="43259">
                  <c:v>0.17832100000000001</c:v>
                </c:pt>
                <c:pt idx="43260">
                  <c:v>0.18060999999999999</c:v>
                </c:pt>
                <c:pt idx="43261">
                  <c:v>0.182754</c:v>
                </c:pt>
                <c:pt idx="43262">
                  <c:v>0.18475</c:v>
                </c:pt>
                <c:pt idx="43263">
                  <c:v>0.18659500000000001</c:v>
                </c:pt>
                <c:pt idx="43264">
                  <c:v>0.18828700000000001</c:v>
                </c:pt>
                <c:pt idx="43265">
                  <c:v>0.18982399999999999</c:v>
                </c:pt>
                <c:pt idx="43266">
                  <c:v>0.19120300000000001</c:v>
                </c:pt>
                <c:pt idx="43267">
                  <c:v>0.19242400000000001</c:v>
                </c:pt>
                <c:pt idx="43268">
                  <c:v>0.19348299999999999</c:v>
                </c:pt>
                <c:pt idx="43269">
                  <c:v>0.194381</c:v>
                </c:pt>
                <c:pt idx="43270">
                  <c:v>0.19511600000000001</c:v>
                </c:pt>
                <c:pt idx="43271">
                  <c:v>0.195688</c:v>
                </c:pt>
                <c:pt idx="43272">
                  <c:v>0.19609599999999999</c:v>
                </c:pt>
                <c:pt idx="43273">
                  <c:v>0.19633999999999999</c:v>
                </c:pt>
                <c:pt idx="43274">
                  <c:v>0.19642000000000001</c:v>
                </c:pt>
                <c:pt idx="43275">
                  <c:v>0.19633700000000001</c:v>
                </c:pt>
                <c:pt idx="43276">
                  <c:v>0.19608999999999999</c:v>
                </c:pt>
                <c:pt idx="43277">
                  <c:v>0.19567999999999999</c:v>
                </c:pt>
                <c:pt idx="43278">
                  <c:v>0.19511000000000001</c:v>
                </c:pt>
                <c:pt idx="43279">
                  <c:v>0.194379</c:v>
                </c:pt>
                <c:pt idx="43280">
                  <c:v>0.19349</c:v>
                </c:pt>
                <c:pt idx="43281">
                  <c:v>0.192443</c:v>
                </c:pt>
                <c:pt idx="43282">
                  <c:v>0.19123899999999999</c:v>
                </c:pt>
                <c:pt idx="43283">
                  <c:v>0.189882</c:v>
                </c:pt>
                <c:pt idx="43284">
                  <c:v>0.18837200000000001</c:v>
                </c:pt>
                <c:pt idx="43285">
                  <c:v>0.18671199999999999</c:v>
                </c:pt>
                <c:pt idx="43286">
                  <c:v>0.18490500000000001</c:v>
                </c:pt>
                <c:pt idx="43287">
                  <c:v>0.182953</c:v>
                </c:pt>
                <c:pt idx="43288">
                  <c:v>0.18085999999999999</c:v>
                </c:pt>
                <c:pt idx="43289">
                  <c:v>0.17862900000000001</c:v>
                </c:pt>
                <c:pt idx="43290">
                  <c:v>0.176262</c:v>
                </c:pt>
                <c:pt idx="43291">
                  <c:v>0.173763</c:v>
                </c:pt>
                <c:pt idx="43292">
                  <c:v>0.17113600000000001</c:v>
                </c:pt>
                <c:pt idx="43293">
                  <c:v>0.16838500000000001</c:v>
                </c:pt>
                <c:pt idx="43294">
                  <c:v>0.16551299999999999</c:v>
                </c:pt>
                <c:pt idx="43295">
                  <c:v>0.162524</c:v>
                </c:pt>
                <c:pt idx="43296">
                  <c:v>0.15942400000000001</c:v>
                </c:pt>
                <c:pt idx="43297">
                  <c:v>0.15621499999999999</c:v>
                </c:pt>
                <c:pt idx="43298">
                  <c:v>0.15290200000000001</c:v>
                </c:pt>
                <c:pt idx="43299">
                  <c:v>0.14949000000000001</c:v>
                </c:pt>
                <c:pt idx="43300">
                  <c:v>0.145983</c:v>
                </c:pt>
                <c:pt idx="43301">
                  <c:v>0.14238600000000001</c:v>
                </c:pt>
                <c:pt idx="43302">
                  <c:v>0.13870399999999999</c:v>
                </c:pt>
                <c:pt idx="43303">
                  <c:v>0.13494100000000001</c:v>
                </c:pt>
                <c:pt idx="43304">
                  <c:v>0.131102</c:v>
                </c:pt>
                <c:pt idx="43305">
                  <c:v>0.127192</c:v>
                </c:pt>
                <c:pt idx="43306">
                  <c:v>0.12321600000000001</c:v>
                </c:pt>
                <c:pt idx="43307">
                  <c:v>0.11917899999999999</c:v>
                </c:pt>
                <c:pt idx="43308">
                  <c:v>0.11508599999999999</c:v>
                </c:pt>
                <c:pt idx="43309">
                  <c:v>0.110941</c:v>
                </c:pt>
                <c:pt idx="43310">
                  <c:v>0.106751</c:v>
                </c:pt>
                <c:pt idx="43311">
                  <c:v>0.102519</c:v>
                </c:pt>
                <c:pt idx="43312">
                  <c:v>9.8251599999999994E-2</c:v>
                </c:pt>
                <c:pt idx="43313">
                  <c:v>9.3952499999999994E-2</c:v>
                </c:pt>
                <c:pt idx="43314">
                  <c:v>8.9627100000000001E-2</c:v>
                </c:pt>
                <c:pt idx="43315">
                  <c:v>8.5280499999999995E-2</c:v>
                </c:pt>
                <c:pt idx="43316">
                  <c:v>8.0917799999999998E-2</c:v>
                </c:pt>
                <c:pt idx="43317">
                  <c:v>7.6544100000000004E-2</c:v>
                </c:pt>
                <c:pt idx="43318">
                  <c:v>7.2164599999999995E-2</c:v>
                </c:pt>
                <c:pt idx="43319">
                  <c:v>6.7784300000000006E-2</c:v>
                </c:pt>
                <c:pt idx="43320">
                  <c:v>6.3408300000000001E-2</c:v>
                </c:pt>
                <c:pt idx="43321">
                  <c:v>5.9041099999999999E-2</c:v>
                </c:pt>
                <c:pt idx="43322">
                  <c:v>5.4687199999999998E-2</c:v>
                </c:pt>
                <c:pt idx="43323">
                  <c:v>5.0351800000000002E-2</c:v>
                </c:pt>
                <c:pt idx="43324">
                  <c:v>4.6040200000000003E-2</c:v>
                </c:pt>
                <c:pt idx="43325">
                  <c:v>4.1758000000000003E-2</c:v>
                </c:pt>
                <c:pt idx="43326">
                  <c:v>3.7510500000000002E-2</c:v>
                </c:pt>
                <c:pt idx="43327">
                  <c:v>3.3302199999999997E-2</c:v>
                </c:pt>
                <c:pt idx="43328">
                  <c:v>2.9136700000000001E-2</c:v>
                </c:pt>
                <c:pt idx="43329">
                  <c:v>2.5017600000000001E-2</c:v>
                </c:pt>
                <c:pt idx="43330">
                  <c:v>2.0948899999999999E-2</c:v>
                </c:pt>
                <c:pt idx="43331">
                  <c:v>1.6934600000000001E-2</c:v>
                </c:pt>
                <c:pt idx="43332">
                  <c:v>1.2978399999999999E-2</c:v>
                </c:pt>
                <c:pt idx="43333" formatCode="0.00E+00">
                  <c:v>9.0838099999999995E-3</c:v>
                </c:pt>
                <c:pt idx="43334" formatCode="0.00E+00">
                  <c:v>5.25429E-3</c:v>
                </c:pt>
                <c:pt idx="43335" formatCode="0.00E+00">
                  <c:v>1.49321E-3</c:v>
                </c:pt>
                <c:pt idx="43336" formatCode="0.00E+00">
                  <c:v>-2.1963899999999999E-3</c:v>
                </c:pt>
                <c:pt idx="43337" formatCode="0.00E+00">
                  <c:v>-5.8115099999999998E-3</c:v>
                </c:pt>
                <c:pt idx="43338" formatCode="0.00E+00">
                  <c:v>-9.3490799999999992E-3</c:v>
                </c:pt>
                <c:pt idx="43339">
                  <c:v>-1.2806E-2</c:v>
                </c:pt>
                <c:pt idx="43340">
                  <c:v>-1.6179599999999999E-2</c:v>
                </c:pt>
                <c:pt idx="43341">
                  <c:v>-1.94678E-2</c:v>
                </c:pt>
                <c:pt idx="43342">
                  <c:v>-2.2668399999999998E-2</c:v>
                </c:pt>
                <c:pt idx="43343">
                  <c:v>-2.5779199999999999E-2</c:v>
                </c:pt>
                <c:pt idx="43344">
                  <c:v>-2.8798199999999999E-2</c:v>
                </c:pt>
                <c:pt idx="43345">
                  <c:v>-3.1723700000000001E-2</c:v>
                </c:pt>
                <c:pt idx="43346">
                  <c:v>-3.4554000000000001E-2</c:v>
                </c:pt>
                <c:pt idx="43347">
                  <c:v>-3.7286300000000001E-2</c:v>
                </c:pt>
                <c:pt idx="43348">
                  <c:v>-3.9918500000000003E-2</c:v>
                </c:pt>
                <c:pt idx="43349">
                  <c:v>-4.2450000000000002E-2</c:v>
                </c:pt>
                <c:pt idx="43350">
                  <c:v>-4.4880200000000002E-2</c:v>
                </c:pt>
                <c:pt idx="43351">
                  <c:v>-4.7208100000000003E-2</c:v>
                </c:pt>
                <c:pt idx="43352">
                  <c:v>-4.9432799999999999E-2</c:v>
                </c:pt>
                <c:pt idx="43353">
                  <c:v>-5.1553099999999998E-2</c:v>
                </c:pt>
                <c:pt idx="43354">
                  <c:v>-5.3567799999999999E-2</c:v>
                </c:pt>
                <c:pt idx="43355">
                  <c:v>-5.5475799999999999E-2</c:v>
                </c:pt>
                <c:pt idx="43356">
                  <c:v>-5.7277000000000002E-2</c:v>
                </c:pt>
                <c:pt idx="43357">
                  <c:v>-5.8971900000000001E-2</c:v>
                </c:pt>
                <c:pt idx="43358">
                  <c:v>-6.0560999999999997E-2</c:v>
                </c:pt>
                <c:pt idx="43359">
                  <c:v>-6.20444E-2</c:v>
                </c:pt>
                <c:pt idx="43360">
                  <c:v>-6.3422400000000004E-2</c:v>
                </c:pt>
                <c:pt idx="43361">
                  <c:v>-6.46954E-2</c:v>
                </c:pt>
                <c:pt idx="43362">
                  <c:v>-6.5863599999999994E-2</c:v>
                </c:pt>
                <c:pt idx="43363">
                  <c:v>-6.6926899999999998E-2</c:v>
                </c:pt>
                <c:pt idx="43364">
                  <c:v>-6.7885699999999993E-2</c:v>
                </c:pt>
                <c:pt idx="43365">
                  <c:v>-6.8741300000000005E-2</c:v>
                </c:pt>
                <c:pt idx="43366">
                  <c:v>-6.9495600000000005E-2</c:v>
                </c:pt>
                <c:pt idx="43367">
                  <c:v>-7.0150799999999999E-2</c:v>
                </c:pt>
                <c:pt idx="43368">
                  <c:v>-7.0707699999999998E-2</c:v>
                </c:pt>
                <c:pt idx="43369">
                  <c:v>-7.1166499999999994E-2</c:v>
                </c:pt>
                <c:pt idx="43370">
                  <c:v>-7.1528700000000001E-2</c:v>
                </c:pt>
                <c:pt idx="43371">
                  <c:v>-7.1798600000000004E-2</c:v>
                </c:pt>
                <c:pt idx="43372">
                  <c:v>-7.1981699999999996E-2</c:v>
                </c:pt>
                <c:pt idx="43373">
                  <c:v>-7.20808E-2</c:v>
                </c:pt>
                <c:pt idx="43374">
                  <c:v>-7.2094000000000005E-2</c:v>
                </c:pt>
                <c:pt idx="43375">
                  <c:v>-7.2019200000000005E-2</c:v>
                </c:pt>
                <c:pt idx="43376">
                  <c:v>-7.1857199999999996E-2</c:v>
                </c:pt>
                <c:pt idx="43377">
                  <c:v>-7.1611099999999997E-2</c:v>
                </c:pt>
                <c:pt idx="43378">
                  <c:v>-7.1283799999999994E-2</c:v>
                </c:pt>
                <c:pt idx="43379">
                  <c:v>-7.0877599999999999E-2</c:v>
                </c:pt>
                <c:pt idx="43380">
                  <c:v>-7.0395100000000002E-2</c:v>
                </c:pt>
                <c:pt idx="43381">
                  <c:v>-6.9839300000000007E-2</c:v>
                </c:pt>
                <c:pt idx="43382">
                  <c:v>-6.9212899999999994E-2</c:v>
                </c:pt>
                <c:pt idx="43383">
                  <c:v>-6.8518999999999997E-2</c:v>
                </c:pt>
                <c:pt idx="43384">
                  <c:v>-6.7760699999999993E-2</c:v>
                </c:pt>
                <c:pt idx="43385">
                  <c:v>-6.6941500000000001E-2</c:v>
                </c:pt>
                <c:pt idx="43386">
                  <c:v>-6.6065399999999996E-2</c:v>
                </c:pt>
                <c:pt idx="43387">
                  <c:v>-6.5136200000000005E-2</c:v>
                </c:pt>
                <c:pt idx="43388">
                  <c:v>-6.4157099999999995E-2</c:v>
                </c:pt>
                <c:pt idx="43389">
                  <c:v>-6.3131400000000004E-2</c:v>
                </c:pt>
                <c:pt idx="43390">
                  <c:v>-6.2062399999999997E-2</c:v>
                </c:pt>
                <c:pt idx="43391">
                  <c:v>-6.0953399999999998E-2</c:v>
                </c:pt>
                <c:pt idx="43392">
                  <c:v>-5.9806600000000001E-2</c:v>
                </c:pt>
                <c:pt idx="43393">
                  <c:v>-5.8623099999999997E-2</c:v>
                </c:pt>
                <c:pt idx="43394">
                  <c:v>-5.7403700000000002E-2</c:v>
                </c:pt>
                <c:pt idx="43395">
                  <c:v>-5.6149999999999999E-2</c:v>
                </c:pt>
                <c:pt idx="43396">
                  <c:v>-5.4867199999999998E-2</c:v>
                </c:pt>
                <c:pt idx="43397">
                  <c:v>-5.3561400000000002E-2</c:v>
                </c:pt>
                <c:pt idx="43398">
                  <c:v>-5.2237699999999998E-2</c:v>
                </c:pt>
                <c:pt idx="43399">
                  <c:v>-5.0899199999999999E-2</c:v>
                </c:pt>
                <c:pt idx="43400">
                  <c:v>-4.9548099999999998E-2</c:v>
                </c:pt>
                <c:pt idx="43401">
                  <c:v>-4.8185400000000003E-2</c:v>
                </c:pt>
                <c:pt idx="43402">
                  <c:v>-4.6810699999999997E-2</c:v>
                </c:pt>
                <c:pt idx="43403">
                  <c:v>-4.5422400000000002E-2</c:v>
                </c:pt>
                <c:pt idx="43404">
                  <c:v>-4.4020700000000003E-2</c:v>
                </c:pt>
                <c:pt idx="43405">
                  <c:v>-4.2609800000000003E-2</c:v>
                </c:pt>
                <c:pt idx="43406">
                  <c:v>-4.1195700000000002E-2</c:v>
                </c:pt>
                <c:pt idx="43407">
                  <c:v>-3.9781400000000001E-2</c:v>
                </c:pt>
                <c:pt idx="43408">
                  <c:v>-3.8366699999999997E-2</c:v>
                </c:pt>
                <c:pt idx="43409">
                  <c:v>-3.69523E-2</c:v>
                </c:pt>
                <c:pt idx="43410">
                  <c:v>-3.55421E-2</c:v>
                </c:pt>
                <c:pt idx="43411">
                  <c:v>-3.4140299999999998E-2</c:v>
                </c:pt>
                <c:pt idx="43412">
                  <c:v>-3.2748899999999997E-2</c:v>
                </c:pt>
                <c:pt idx="43413">
                  <c:v>-3.1367800000000001E-2</c:v>
                </c:pt>
                <c:pt idx="43414">
                  <c:v>-2.9996800000000001E-2</c:v>
                </c:pt>
                <c:pt idx="43415">
                  <c:v>-2.8637300000000001E-2</c:v>
                </c:pt>
                <c:pt idx="43416">
                  <c:v>-2.7290499999999999E-2</c:v>
                </c:pt>
                <c:pt idx="43417">
                  <c:v>-2.5956699999999999E-2</c:v>
                </c:pt>
                <c:pt idx="43418">
                  <c:v>-2.46357E-2</c:v>
                </c:pt>
                <c:pt idx="43419">
                  <c:v>-2.33282E-2</c:v>
                </c:pt>
                <c:pt idx="43420">
                  <c:v>-2.2036900000000002E-2</c:v>
                </c:pt>
                <c:pt idx="43421">
                  <c:v>-2.0765800000000001E-2</c:v>
                </c:pt>
                <c:pt idx="43422">
                  <c:v>-1.9517799999999998E-2</c:v>
                </c:pt>
                <c:pt idx="43423">
                  <c:v>-1.8293299999999998E-2</c:v>
                </c:pt>
                <c:pt idx="43424">
                  <c:v>-1.70913E-2</c:v>
                </c:pt>
                <c:pt idx="43425">
                  <c:v>-1.5911700000000001E-2</c:v>
                </c:pt>
                <c:pt idx="43426">
                  <c:v>-1.4755799999999999E-2</c:v>
                </c:pt>
                <c:pt idx="43427">
                  <c:v>-1.36265E-2</c:v>
                </c:pt>
                <c:pt idx="43428">
                  <c:v>-1.2526000000000001E-2</c:v>
                </c:pt>
                <c:pt idx="43429">
                  <c:v>-1.1454199999999999E-2</c:v>
                </c:pt>
                <c:pt idx="43430">
                  <c:v>-1.04107E-2</c:v>
                </c:pt>
                <c:pt idx="43431" formatCode="0.00E+00">
                  <c:v>-9.39831E-3</c:v>
                </c:pt>
                <c:pt idx="43432" formatCode="0.00E+00">
                  <c:v>-8.42036E-3</c:v>
                </c:pt>
                <c:pt idx="43433" formatCode="0.00E+00">
                  <c:v>-7.4790300000000002E-3</c:v>
                </c:pt>
                <c:pt idx="43434" formatCode="0.00E+00">
                  <c:v>-6.57721E-3</c:v>
                </c:pt>
                <c:pt idx="43435" formatCode="0.00E+00">
                  <c:v>-5.7176600000000003E-3</c:v>
                </c:pt>
                <c:pt idx="43436" formatCode="0.00E+00">
                  <c:v>-4.8995899999999997E-3</c:v>
                </c:pt>
                <c:pt idx="43437" formatCode="0.00E+00">
                  <c:v>-4.1190999999999997E-3</c:v>
                </c:pt>
                <c:pt idx="43438" formatCode="0.00E+00">
                  <c:v>-3.3736199999999999E-3</c:v>
                </c:pt>
                <c:pt idx="43439" formatCode="0.00E+00">
                  <c:v>-2.6643000000000001E-3</c:v>
                </c:pt>
                <c:pt idx="43440" formatCode="0.00E+00">
                  <c:v>-1.9925699999999999E-3</c:v>
                </c:pt>
                <c:pt idx="43441" formatCode="0.00E+00">
                  <c:v>-1.3565000000000001E-3</c:v>
                </c:pt>
                <c:pt idx="43442" formatCode="0.00E+00">
                  <c:v>-7.5225400000000005E-4</c:v>
                </c:pt>
                <c:pt idx="43443" formatCode="0.00E+00">
                  <c:v>-1.77305E-4</c:v>
                </c:pt>
                <c:pt idx="43444" formatCode="0.00E+00">
                  <c:v>3.6823500000000001E-4</c:v>
                </c:pt>
                <c:pt idx="43445" formatCode="0.00E+00">
                  <c:v>8.8307900000000005E-4</c:v>
                </c:pt>
                <c:pt idx="43446" formatCode="0.00E+00">
                  <c:v>1.3669400000000001E-3</c:v>
                </c:pt>
                <c:pt idx="43447" formatCode="0.00E+00">
                  <c:v>1.8207500000000001E-3</c:v>
                </c:pt>
                <c:pt idx="43448" formatCode="0.00E+00">
                  <c:v>2.2453199999999999E-3</c:v>
                </c:pt>
                <c:pt idx="43449" formatCode="0.00E+00">
                  <c:v>2.6406899999999998E-3</c:v>
                </c:pt>
                <c:pt idx="43450" formatCode="0.00E+00">
                  <c:v>3.0077699999999999E-3</c:v>
                </c:pt>
                <c:pt idx="43451" formatCode="0.00E+00">
                  <c:v>3.3497800000000001E-3</c:v>
                </c:pt>
                <c:pt idx="43452" formatCode="0.00E+00">
                  <c:v>3.6699800000000002E-3</c:v>
                </c:pt>
                <c:pt idx="43453" formatCode="0.00E+00">
                  <c:v>3.9689699999999996E-3</c:v>
                </c:pt>
                <c:pt idx="43454" formatCode="0.00E+00">
                  <c:v>4.2465599999999999E-3</c:v>
                </c:pt>
                <c:pt idx="43455" formatCode="0.00E+00">
                  <c:v>4.5049799999999996E-3</c:v>
                </c:pt>
                <c:pt idx="43456" formatCode="0.00E+00">
                  <c:v>4.7491599999999997E-3</c:v>
                </c:pt>
                <c:pt idx="43457" formatCode="0.00E+00">
                  <c:v>4.98234E-3</c:v>
                </c:pt>
                <c:pt idx="43458" formatCode="0.00E+00">
                  <c:v>5.2025500000000002E-3</c:v>
                </c:pt>
                <c:pt idx="43459" formatCode="0.00E+00">
                  <c:v>5.40531E-3</c:v>
                </c:pt>
                <c:pt idx="43460" formatCode="0.00E+00">
                  <c:v>5.5885099999999997E-3</c:v>
                </c:pt>
                <c:pt idx="43461" formatCode="0.00E+00">
                  <c:v>5.7547900000000001E-3</c:v>
                </c:pt>
                <c:pt idx="43462" formatCode="0.00E+00">
                  <c:v>5.9085500000000003E-3</c:v>
                </c:pt>
                <c:pt idx="43463" formatCode="0.00E+00">
                  <c:v>6.0504399999999998E-3</c:v>
                </c:pt>
                <c:pt idx="43464" formatCode="0.00E+00">
                  <c:v>6.1785599999999996E-3</c:v>
                </c:pt>
                <c:pt idx="43465" formatCode="0.00E+00">
                  <c:v>6.2934100000000001E-3</c:v>
                </c:pt>
                <c:pt idx="43466" formatCode="0.00E+00">
                  <c:v>6.3990899999999996E-3</c:v>
                </c:pt>
                <c:pt idx="43467" formatCode="0.00E+00">
                  <c:v>6.4999799999999998E-3</c:v>
                </c:pt>
                <c:pt idx="43468" formatCode="0.00E+00">
                  <c:v>6.5980300000000004E-3</c:v>
                </c:pt>
                <c:pt idx="43469" formatCode="0.00E+00">
                  <c:v>6.69492E-3</c:v>
                </c:pt>
                <c:pt idx="43470" formatCode="0.00E+00">
                  <c:v>6.7946899999999999E-3</c:v>
                </c:pt>
                <c:pt idx="43471" formatCode="0.00E+00">
                  <c:v>6.8997499999999996E-3</c:v>
                </c:pt>
                <c:pt idx="43472" formatCode="0.00E+00">
                  <c:v>7.0062600000000003E-3</c:v>
                </c:pt>
                <c:pt idx="43473" formatCode="0.00E+00">
                  <c:v>7.1086500000000002E-3</c:v>
                </c:pt>
                <c:pt idx="43474" formatCode="0.00E+00">
                  <c:v>7.2078400000000001E-3</c:v>
                </c:pt>
                <c:pt idx="43475" formatCode="0.00E+00">
                  <c:v>7.3109000000000004E-3</c:v>
                </c:pt>
                <c:pt idx="43476" formatCode="0.00E+00">
                  <c:v>7.4227900000000003E-3</c:v>
                </c:pt>
                <c:pt idx="43477" formatCode="0.00E+00">
                  <c:v>7.5430599999999999E-3</c:v>
                </c:pt>
                <c:pt idx="43478" formatCode="0.00E+00">
                  <c:v>7.6701399999999998E-3</c:v>
                </c:pt>
                <c:pt idx="43479" formatCode="0.00E+00">
                  <c:v>7.8029800000000002E-3</c:v>
                </c:pt>
                <c:pt idx="43480" formatCode="0.00E+00">
                  <c:v>7.9410899999999996E-3</c:v>
                </c:pt>
                <c:pt idx="43481" formatCode="0.00E+00">
                  <c:v>8.0870000000000004E-3</c:v>
                </c:pt>
                <c:pt idx="43482" formatCode="0.00E+00">
                  <c:v>8.2442499999999998E-3</c:v>
                </c:pt>
                <c:pt idx="43483" formatCode="0.00E+00">
                  <c:v>8.4121700000000001E-3</c:v>
                </c:pt>
                <c:pt idx="43484" formatCode="0.00E+00">
                  <c:v>8.58657E-3</c:v>
                </c:pt>
                <c:pt idx="43485" formatCode="0.00E+00">
                  <c:v>8.7652500000000005E-3</c:v>
                </c:pt>
                <c:pt idx="43486" formatCode="0.00E+00">
                  <c:v>8.9498500000000005E-3</c:v>
                </c:pt>
                <c:pt idx="43487" formatCode="0.00E+00">
                  <c:v>9.1423200000000007E-3</c:v>
                </c:pt>
                <c:pt idx="43488" formatCode="0.00E+00">
                  <c:v>9.3421500000000005E-3</c:v>
                </c:pt>
                <c:pt idx="43489" formatCode="0.00E+00">
                  <c:v>9.5481100000000003E-3</c:v>
                </c:pt>
                <c:pt idx="43490" formatCode="0.00E+00">
                  <c:v>9.7606900000000007E-3</c:v>
                </c:pt>
                <c:pt idx="43491" formatCode="0.00E+00">
                  <c:v>9.9821200000000006E-3</c:v>
                </c:pt>
                <c:pt idx="43492">
                  <c:v>1.0213E-2</c:v>
                </c:pt>
                <c:pt idx="43493">
                  <c:v>1.04496E-2</c:v>
                </c:pt>
                <c:pt idx="43494">
                  <c:v>1.06879E-2</c:v>
                </c:pt>
                <c:pt idx="43495">
                  <c:v>1.0928E-2</c:v>
                </c:pt>
                <c:pt idx="43496">
                  <c:v>1.11717E-2</c:v>
                </c:pt>
                <c:pt idx="43497">
                  <c:v>1.1419E-2</c:v>
                </c:pt>
                <c:pt idx="43498">
                  <c:v>1.1668400000000001E-2</c:v>
                </c:pt>
                <c:pt idx="43499">
                  <c:v>1.19203E-2</c:v>
                </c:pt>
                <c:pt idx="43500">
                  <c:v>1.21761E-2</c:v>
                </c:pt>
                <c:pt idx="43501">
                  <c:v>1.2433100000000001E-2</c:v>
                </c:pt>
                <c:pt idx="43502">
                  <c:v>1.26839E-2</c:v>
                </c:pt>
                <c:pt idx="43503">
                  <c:v>1.2921999999999999E-2</c:v>
                </c:pt>
                <c:pt idx="43504">
                  <c:v>1.3147000000000001E-2</c:v>
                </c:pt>
                <c:pt idx="43505">
                  <c:v>1.3362499999999999E-2</c:v>
                </c:pt>
                <c:pt idx="43506">
                  <c:v>1.3571E-2</c:v>
                </c:pt>
                <c:pt idx="43507">
                  <c:v>1.3772299999999999E-2</c:v>
                </c:pt>
                <c:pt idx="43508">
                  <c:v>1.39626E-2</c:v>
                </c:pt>
                <c:pt idx="43509">
                  <c:v>1.4136299999999999E-2</c:v>
                </c:pt>
                <c:pt idx="43510">
                  <c:v>1.4294100000000001E-2</c:v>
                </c:pt>
                <c:pt idx="43511">
                  <c:v>1.44426E-2</c:v>
                </c:pt>
                <c:pt idx="43512">
                  <c:v>1.45849E-2</c:v>
                </c:pt>
                <c:pt idx="43513">
                  <c:v>1.47172E-2</c:v>
                </c:pt>
                <c:pt idx="43514">
                  <c:v>1.48334E-2</c:v>
                </c:pt>
                <c:pt idx="43515">
                  <c:v>1.4929599999999999E-2</c:v>
                </c:pt>
                <c:pt idx="43516">
                  <c:v>1.5004399999999999E-2</c:v>
                </c:pt>
                <c:pt idx="43517">
                  <c:v>1.50569E-2</c:v>
                </c:pt>
                <c:pt idx="43518">
                  <c:v>1.50878E-2</c:v>
                </c:pt>
                <c:pt idx="43519">
                  <c:v>1.51016E-2</c:v>
                </c:pt>
                <c:pt idx="43520">
                  <c:v>1.51021E-2</c:v>
                </c:pt>
                <c:pt idx="43521">
                  <c:v>1.5084999999999999E-2</c:v>
                </c:pt>
                <c:pt idx="43522">
                  <c:v>1.5039500000000001E-2</c:v>
                </c:pt>
                <c:pt idx="43523">
                  <c:v>1.49584E-2</c:v>
                </c:pt>
                <c:pt idx="43524">
                  <c:v>1.48416E-2</c:v>
                </c:pt>
                <c:pt idx="43525">
                  <c:v>1.46877E-2</c:v>
                </c:pt>
                <c:pt idx="43526">
                  <c:v>1.44929E-2</c:v>
                </c:pt>
                <c:pt idx="43527">
                  <c:v>1.42551E-2</c:v>
                </c:pt>
                <c:pt idx="43528">
                  <c:v>1.39764E-2</c:v>
                </c:pt>
                <c:pt idx="43529">
                  <c:v>1.36598E-2</c:v>
                </c:pt>
                <c:pt idx="43530">
                  <c:v>1.33049E-2</c:v>
                </c:pt>
                <c:pt idx="43531">
                  <c:v>1.29084E-2</c:v>
                </c:pt>
                <c:pt idx="43532">
                  <c:v>1.24666E-2</c:v>
                </c:pt>
                <c:pt idx="43533">
                  <c:v>1.1974500000000001E-2</c:v>
                </c:pt>
                <c:pt idx="43534">
                  <c:v>1.1425299999999999E-2</c:v>
                </c:pt>
                <c:pt idx="43535">
                  <c:v>1.0812499999999999E-2</c:v>
                </c:pt>
                <c:pt idx="43536">
                  <c:v>1.0132199999999999E-2</c:v>
                </c:pt>
                <c:pt idx="43537" formatCode="0.00E+00">
                  <c:v>9.3836700000000002E-3</c:v>
                </c:pt>
                <c:pt idx="43538" formatCode="0.00E+00">
                  <c:v>8.5699399999999998E-3</c:v>
                </c:pt>
                <c:pt idx="43539" formatCode="0.00E+00">
                  <c:v>7.6955699999999997E-3</c:v>
                </c:pt>
                <c:pt idx="43540" formatCode="0.00E+00">
                  <c:v>6.7630700000000004E-3</c:v>
                </c:pt>
                <c:pt idx="43541" formatCode="0.00E+00">
                  <c:v>5.77174E-3</c:v>
                </c:pt>
                <c:pt idx="43542" formatCode="0.00E+00">
                  <c:v>4.7218800000000003E-3</c:v>
                </c:pt>
                <c:pt idx="43543" formatCode="0.00E+00">
                  <c:v>3.6166599999999998E-3</c:v>
                </c:pt>
                <c:pt idx="43544" formatCode="0.00E+00">
                  <c:v>2.4581300000000002E-3</c:v>
                </c:pt>
                <c:pt idx="43545" formatCode="0.00E+00">
                  <c:v>1.24332E-3</c:v>
                </c:pt>
                <c:pt idx="43546" formatCode="0.00E+00">
                  <c:v>-3.4988299999999998E-5</c:v>
                </c:pt>
                <c:pt idx="43547" formatCode="0.00E+00">
                  <c:v>-1.38323E-3</c:v>
                </c:pt>
                <c:pt idx="43548" formatCode="0.00E+00">
                  <c:v>-2.8046500000000001E-3</c:v>
                </c:pt>
                <c:pt idx="43549" formatCode="0.00E+00">
                  <c:v>-4.30132E-3</c:v>
                </c:pt>
                <c:pt idx="43550" formatCode="0.00E+00">
                  <c:v>-5.8747499999999998E-3</c:v>
                </c:pt>
                <c:pt idx="43551" formatCode="0.00E+00">
                  <c:v>-7.5248600000000004E-3</c:v>
                </c:pt>
                <c:pt idx="43552" formatCode="0.00E+00">
                  <c:v>-9.2507600000000002E-3</c:v>
                </c:pt>
                <c:pt idx="43553">
                  <c:v>-1.10528E-2</c:v>
                </c:pt>
                <c:pt idx="43554">
                  <c:v>-1.2933099999999999E-2</c:v>
                </c:pt>
                <c:pt idx="43555">
                  <c:v>-1.48942E-2</c:v>
                </c:pt>
                <c:pt idx="43556">
                  <c:v>-1.6938100000000001E-2</c:v>
                </c:pt>
                <c:pt idx="43557">
                  <c:v>-1.9065599999999999E-2</c:v>
                </c:pt>
                <c:pt idx="43558">
                  <c:v>-2.12719E-2</c:v>
                </c:pt>
                <c:pt idx="43559">
                  <c:v>-2.3552799999999999E-2</c:v>
                </c:pt>
                <c:pt idx="43560">
                  <c:v>-2.5911300000000002E-2</c:v>
                </c:pt>
                <c:pt idx="43561">
                  <c:v>-2.8352700000000002E-2</c:v>
                </c:pt>
                <c:pt idx="43562">
                  <c:v>-3.0876600000000001E-2</c:v>
                </c:pt>
                <c:pt idx="43563">
                  <c:v>-3.3476800000000001E-2</c:v>
                </c:pt>
                <c:pt idx="43564">
                  <c:v>-3.6147499999999999E-2</c:v>
                </c:pt>
                <c:pt idx="43565">
                  <c:v>-3.8887999999999999E-2</c:v>
                </c:pt>
                <c:pt idx="43566">
                  <c:v>-4.1700500000000001E-2</c:v>
                </c:pt>
                <c:pt idx="43567">
                  <c:v>-4.4583100000000001E-2</c:v>
                </c:pt>
                <c:pt idx="43568">
                  <c:v>-4.7530000000000003E-2</c:v>
                </c:pt>
                <c:pt idx="43569">
                  <c:v>-5.0534999999999997E-2</c:v>
                </c:pt>
                <c:pt idx="43570">
                  <c:v>-5.3594000000000003E-2</c:v>
                </c:pt>
                <c:pt idx="43571">
                  <c:v>-5.6703400000000001E-2</c:v>
                </c:pt>
                <c:pt idx="43572">
                  <c:v>-5.9854400000000002E-2</c:v>
                </c:pt>
                <c:pt idx="43573">
                  <c:v>-6.3037099999999999E-2</c:v>
                </c:pt>
                <c:pt idx="43574">
                  <c:v>-6.6248799999999997E-2</c:v>
                </c:pt>
                <c:pt idx="43575">
                  <c:v>-6.94935E-2</c:v>
                </c:pt>
                <c:pt idx="43576">
                  <c:v>-7.2776199999999999E-2</c:v>
                </c:pt>
                <c:pt idx="43577">
                  <c:v>-7.6101100000000005E-2</c:v>
                </c:pt>
                <c:pt idx="43578">
                  <c:v>-7.9468700000000003E-2</c:v>
                </c:pt>
                <c:pt idx="43579">
                  <c:v>-8.2875500000000005E-2</c:v>
                </c:pt>
                <c:pt idx="43580">
                  <c:v>-8.6318199999999998E-2</c:v>
                </c:pt>
                <c:pt idx="43581">
                  <c:v>-8.9796299999999996E-2</c:v>
                </c:pt>
                <c:pt idx="43582">
                  <c:v>-9.3310299999999999E-2</c:v>
                </c:pt>
                <c:pt idx="43583">
                  <c:v>-9.6858899999999998E-2</c:v>
                </c:pt>
                <c:pt idx="43584">
                  <c:v>-0.100438</c:v>
                </c:pt>
                <c:pt idx="43585">
                  <c:v>-0.10403900000000001</c:v>
                </c:pt>
                <c:pt idx="43586">
                  <c:v>-0.107654</c:v>
                </c:pt>
                <c:pt idx="43587">
                  <c:v>-0.111281</c:v>
                </c:pt>
                <c:pt idx="43588">
                  <c:v>-0.11491999999999999</c:v>
                </c:pt>
                <c:pt idx="43589">
                  <c:v>-0.118572</c:v>
                </c:pt>
                <c:pt idx="43590">
                  <c:v>-0.12223100000000001</c:v>
                </c:pt>
                <c:pt idx="43591">
                  <c:v>-0.125888</c:v>
                </c:pt>
                <c:pt idx="43592">
                  <c:v>-0.12953200000000001</c:v>
                </c:pt>
                <c:pt idx="43593">
                  <c:v>-0.133155</c:v>
                </c:pt>
                <c:pt idx="43594">
                  <c:v>-0.13675300000000001</c:v>
                </c:pt>
                <c:pt idx="43595">
                  <c:v>-0.140322</c:v>
                </c:pt>
                <c:pt idx="43596">
                  <c:v>-0.14385800000000001</c:v>
                </c:pt>
                <c:pt idx="43597">
                  <c:v>-0.14736199999999999</c:v>
                </c:pt>
                <c:pt idx="43598">
                  <c:v>-0.150835</c:v>
                </c:pt>
                <c:pt idx="43599">
                  <c:v>-0.154277</c:v>
                </c:pt>
                <c:pt idx="43600">
                  <c:v>-0.15768199999999999</c:v>
                </c:pt>
                <c:pt idx="43601">
                  <c:v>-0.16104399999999999</c:v>
                </c:pt>
                <c:pt idx="43602">
                  <c:v>-0.16435900000000001</c:v>
                </c:pt>
                <c:pt idx="43603">
                  <c:v>-0.16762199999999999</c:v>
                </c:pt>
                <c:pt idx="43604">
                  <c:v>-0.17082700000000001</c:v>
                </c:pt>
                <c:pt idx="43605">
                  <c:v>-0.17397399999999999</c:v>
                </c:pt>
                <c:pt idx="43606">
                  <c:v>-0.177062</c:v>
                </c:pt>
                <c:pt idx="43607">
                  <c:v>-0.18008099999999999</c:v>
                </c:pt>
                <c:pt idx="43608">
                  <c:v>-0.183029</c:v>
                </c:pt>
                <c:pt idx="43609">
                  <c:v>-0.18590799999999999</c:v>
                </c:pt>
                <c:pt idx="43610">
                  <c:v>-0.188724</c:v>
                </c:pt>
                <c:pt idx="43611">
                  <c:v>-0.19147800000000001</c:v>
                </c:pt>
                <c:pt idx="43612">
                  <c:v>-0.19417000000000001</c:v>
                </c:pt>
                <c:pt idx="43613">
                  <c:v>-0.19680500000000001</c:v>
                </c:pt>
                <c:pt idx="43614">
                  <c:v>-0.199381</c:v>
                </c:pt>
                <c:pt idx="43615">
                  <c:v>-0.20189299999999999</c:v>
                </c:pt>
                <c:pt idx="43616">
                  <c:v>-0.20433399999999999</c:v>
                </c:pt>
                <c:pt idx="43617">
                  <c:v>-0.20669599999999999</c:v>
                </c:pt>
                <c:pt idx="43618">
                  <c:v>-0.20897199999999999</c:v>
                </c:pt>
                <c:pt idx="43619">
                  <c:v>-0.21115300000000001</c:v>
                </c:pt>
                <c:pt idx="43620">
                  <c:v>-0.21323500000000001</c:v>
                </c:pt>
                <c:pt idx="43621">
                  <c:v>-0.215224</c:v>
                </c:pt>
                <c:pt idx="43622">
                  <c:v>-0.21712899999999999</c:v>
                </c:pt>
                <c:pt idx="43623">
                  <c:v>-0.21895300000000001</c:v>
                </c:pt>
                <c:pt idx="43624">
                  <c:v>-0.220694</c:v>
                </c:pt>
                <c:pt idx="43625">
                  <c:v>-0.22234899999999999</c:v>
                </c:pt>
                <c:pt idx="43626">
                  <c:v>-0.223912</c:v>
                </c:pt>
                <c:pt idx="43627">
                  <c:v>-0.22537599999999999</c:v>
                </c:pt>
                <c:pt idx="43628">
                  <c:v>-0.226739</c:v>
                </c:pt>
                <c:pt idx="43629">
                  <c:v>-0.22800000000000001</c:v>
                </c:pt>
                <c:pt idx="43630">
                  <c:v>-0.229162</c:v>
                </c:pt>
                <c:pt idx="43631">
                  <c:v>-0.23023099999999999</c:v>
                </c:pt>
                <c:pt idx="43632">
                  <c:v>-0.231207</c:v>
                </c:pt>
                <c:pt idx="43633">
                  <c:v>-0.23208999999999999</c:v>
                </c:pt>
                <c:pt idx="43634">
                  <c:v>-0.23288200000000001</c:v>
                </c:pt>
                <c:pt idx="43635">
                  <c:v>-0.23358699999999999</c:v>
                </c:pt>
                <c:pt idx="43636">
                  <c:v>-0.234204</c:v>
                </c:pt>
                <c:pt idx="43637">
                  <c:v>-0.234733</c:v>
                </c:pt>
                <c:pt idx="43638">
                  <c:v>-0.235175</c:v>
                </c:pt>
                <c:pt idx="43639">
                  <c:v>-0.23553099999999999</c:v>
                </c:pt>
                <c:pt idx="43640">
                  <c:v>-0.23580400000000001</c:v>
                </c:pt>
                <c:pt idx="43641">
                  <c:v>-0.23599400000000001</c:v>
                </c:pt>
                <c:pt idx="43642">
                  <c:v>-0.236093</c:v>
                </c:pt>
                <c:pt idx="43643">
                  <c:v>-0.236098</c:v>
                </c:pt>
                <c:pt idx="43644">
                  <c:v>-0.236016</c:v>
                </c:pt>
                <c:pt idx="43645">
                  <c:v>-0.23585300000000001</c:v>
                </c:pt>
                <c:pt idx="43646">
                  <c:v>-0.23561000000000001</c:v>
                </c:pt>
                <c:pt idx="43647">
                  <c:v>-0.235287</c:v>
                </c:pt>
                <c:pt idx="43648">
                  <c:v>-0.23488700000000001</c:v>
                </c:pt>
                <c:pt idx="43649">
                  <c:v>-0.23441500000000001</c:v>
                </c:pt>
                <c:pt idx="43650">
                  <c:v>-0.233873</c:v>
                </c:pt>
                <c:pt idx="43651">
                  <c:v>-0.233262</c:v>
                </c:pt>
                <c:pt idx="43652">
                  <c:v>-0.23258300000000001</c:v>
                </c:pt>
                <c:pt idx="43653">
                  <c:v>-0.23183799999999999</c:v>
                </c:pt>
                <c:pt idx="43654">
                  <c:v>-0.23102500000000001</c:v>
                </c:pt>
                <c:pt idx="43655">
                  <c:v>-0.23014399999999999</c:v>
                </c:pt>
                <c:pt idx="43656">
                  <c:v>-0.22920199999999999</c:v>
                </c:pt>
                <c:pt idx="43657">
                  <c:v>-0.22820799999999999</c:v>
                </c:pt>
                <c:pt idx="43658">
                  <c:v>-0.22716900000000001</c:v>
                </c:pt>
                <c:pt idx="43659">
                  <c:v>-0.226081</c:v>
                </c:pt>
                <c:pt idx="43660">
                  <c:v>-0.224939</c:v>
                </c:pt>
                <c:pt idx="43661">
                  <c:v>-0.22373399999999999</c:v>
                </c:pt>
                <c:pt idx="43662">
                  <c:v>-0.22246099999999999</c:v>
                </c:pt>
                <c:pt idx="43663">
                  <c:v>-0.22112100000000001</c:v>
                </c:pt>
                <c:pt idx="43664">
                  <c:v>-0.219721</c:v>
                </c:pt>
                <c:pt idx="43665">
                  <c:v>-0.218274</c:v>
                </c:pt>
                <c:pt idx="43666">
                  <c:v>-0.21678500000000001</c:v>
                </c:pt>
                <c:pt idx="43667">
                  <c:v>-0.21525</c:v>
                </c:pt>
                <c:pt idx="43668">
                  <c:v>-0.213674</c:v>
                </c:pt>
                <c:pt idx="43669">
                  <c:v>-0.21207300000000001</c:v>
                </c:pt>
                <c:pt idx="43670">
                  <c:v>-0.21045800000000001</c:v>
                </c:pt>
                <c:pt idx="43671">
                  <c:v>-0.20883699999999999</c:v>
                </c:pt>
                <c:pt idx="43672">
                  <c:v>-0.20721400000000001</c:v>
                </c:pt>
                <c:pt idx="43673">
                  <c:v>-0.205593</c:v>
                </c:pt>
                <c:pt idx="43674">
                  <c:v>-0.20397799999999999</c:v>
                </c:pt>
                <c:pt idx="43675">
                  <c:v>-0.202372</c:v>
                </c:pt>
                <c:pt idx="43676">
                  <c:v>-0.20077600000000001</c:v>
                </c:pt>
                <c:pt idx="43677">
                  <c:v>-0.199186</c:v>
                </c:pt>
                <c:pt idx="43678">
                  <c:v>-0.1976</c:v>
                </c:pt>
                <c:pt idx="43679">
                  <c:v>-0.19601299999999999</c:v>
                </c:pt>
                <c:pt idx="43680">
                  <c:v>-0.19441900000000001</c:v>
                </c:pt>
                <c:pt idx="43681">
                  <c:v>-0.19281100000000001</c:v>
                </c:pt>
                <c:pt idx="43682">
                  <c:v>-0.191187</c:v>
                </c:pt>
                <c:pt idx="43683">
                  <c:v>-0.18954799999999999</c:v>
                </c:pt>
                <c:pt idx="43684">
                  <c:v>-0.187891</c:v>
                </c:pt>
                <c:pt idx="43685">
                  <c:v>-0.18621599999999999</c:v>
                </c:pt>
                <c:pt idx="43686">
                  <c:v>-0.184533</c:v>
                </c:pt>
                <c:pt idx="43687">
                  <c:v>-0.18285299999999999</c:v>
                </c:pt>
                <c:pt idx="43688">
                  <c:v>-0.18118600000000001</c:v>
                </c:pt>
                <c:pt idx="43689">
                  <c:v>-0.17954000000000001</c:v>
                </c:pt>
                <c:pt idx="43690">
                  <c:v>-0.17791499999999999</c:v>
                </c:pt>
                <c:pt idx="43691">
                  <c:v>-0.17630899999999999</c:v>
                </c:pt>
                <c:pt idx="43692">
                  <c:v>-0.17471900000000001</c:v>
                </c:pt>
                <c:pt idx="43693">
                  <c:v>-0.173147</c:v>
                </c:pt>
                <c:pt idx="43694">
                  <c:v>-0.171599</c:v>
                </c:pt>
                <c:pt idx="43695">
                  <c:v>-0.170076</c:v>
                </c:pt>
                <c:pt idx="43696">
                  <c:v>-0.16857800000000001</c:v>
                </c:pt>
                <c:pt idx="43697">
                  <c:v>-0.16711599999999999</c:v>
                </c:pt>
                <c:pt idx="43698">
                  <c:v>-0.16570799999999999</c:v>
                </c:pt>
                <c:pt idx="43699">
                  <c:v>-0.16436200000000001</c:v>
                </c:pt>
                <c:pt idx="43700">
                  <c:v>-0.16308</c:v>
                </c:pt>
                <c:pt idx="43701">
                  <c:v>-0.16186300000000001</c:v>
                </c:pt>
                <c:pt idx="43702">
                  <c:v>-0.160714</c:v>
                </c:pt>
                <c:pt idx="43703">
                  <c:v>-0.159631</c:v>
                </c:pt>
                <c:pt idx="43704">
                  <c:v>-0.158607</c:v>
                </c:pt>
                <c:pt idx="43705">
                  <c:v>-0.157641</c:v>
                </c:pt>
                <c:pt idx="43706">
                  <c:v>-0.15673799999999999</c:v>
                </c:pt>
                <c:pt idx="43707">
                  <c:v>-0.15589600000000001</c:v>
                </c:pt>
                <c:pt idx="43708">
                  <c:v>-0.155117</c:v>
                </c:pt>
                <c:pt idx="43709">
                  <c:v>-0.15440499999999999</c:v>
                </c:pt>
                <c:pt idx="43710">
                  <c:v>-0.15375900000000001</c:v>
                </c:pt>
                <c:pt idx="43711">
                  <c:v>-0.153169</c:v>
                </c:pt>
                <c:pt idx="43712">
                  <c:v>-0.15262700000000001</c:v>
                </c:pt>
                <c:pt idx="43713">
                  <c:v>-0.15213599999999999</c:v>
                </c:pt>
                <c:pt idx="43714">
                  <c:v>-0.15170700000000001</c:v>
                </c:pt>
                <c:pt idx="43715">
                  <c:v>-0.15134500000000001</c:v>
                </c:pt>
                <c:pt idx="43716">
                  <c:v>-0.15105199999999999</c:v>
                </c:pt>
                <c:pt idx="43717">
                  <c:v>-0.15083199999999999</c:v>
                </c:pt>
                <c:pt idx="43718">
                  <c:v>-0.15068799999999999</c:v>
                </c:pt>
                <c:pt idx="43719">
                  <c:v>-0.15062300000000001</c:v>
                </c:pt>
                <c:pt idx="43720">
                  <c:v>-0.15063599999999999</c:v>
                </c:pt>
                <c:pt idx="43721">
                  <c:v>-0.150731</c:v>
                </c:pt>
                <c:pt idx="43722">
                  <c:v>-0.15091299999999999</c:v>
                </c:pt>
                <c:pt idx="43723">
                  <c:v>-0.151176</c:v>
                </c:pt>
                <c:pt idx="43724">
                  <c:v>-0.151508</c:v>
                </c:pt>
                <c:pt idx="43725">
                  <c:v>-0.15190400000000001</c:v>
                </c:pt>
                <c:pt idx="43726">
                  <c:v>-0.152367</c:v>
                </c:pt>
                <c:pt idx="43727">
                  <c:v>-0.15290599999999999</c:v>
                </c:pt>
                <c:pt idx="43728">
                  <c:v>-0.15352099999999999</c:v>
                </c:pt>
                <c:pt idx="43729">
                  <c:v>-0.15420400000000001</c:v>
                </c:pt>
                <c:pt idx="43730">
                  <c:v>-0.154946</c:v>
                </c:pt>
                <c:pt idx="43731">
                  <c:v>-0.15574199999999999</c:v>
                </c:pt>
                <c:pt idx="43732">
                  <c:v>-0.15659600000000001</c:v>
                </c:pt>
                <c:pt idx="43733">
                  <c:v>-0.15750900000000001</c:v>
                </c:pt>
                <c:pt idx="43734">
                  <c:v>-0.15848300000000001</c:v>
                </c:pt>
                <c:pt idx="43735">
                  <c:v>-0.15951699999999999</c:v>
                </c:pt>
                <c:pt idx="43736">
                  <c:v>-0.160606</c:v>
                </c:pt>
                <c:pt idx="43737">
                  <c:v>-0.161748</c:v>
                </c:pt>
                <c:pt idx="43738">
                  <c:v>-0.16294400000000001</c:v>
                </c:pt>
                <c:pt idx="43739">
                  <c:v>-0.16419300000000001</c:v>
                </c:pt>
                <c:pt idx="43740">
                  <c:v>-0.16549</c:v>
                </c:pt>
                <c:pt idx="43741">
                  <c:v>-0.166827</c:v>
                </c:pt>
                <c:pt idx="43742">
                  <c:v>-0.16820499999999999</c:v>
                </c:pt>
                <c:pt idx="43743">
                  <c:v>-0.169624</c:v>
                </c:pt>
                <c:pt idx="43744">
                  <c:v>-0.171073</c:v>
                </c:pt>
                <c:pt idx="43745">
                  <c:v>-0.172543</c:v>
                </c:pt>
                <c:pt idx="43746">
                  <c:v>-0.17402799999999999</c:v>
                </c:pt>
                <c:pt idx="43747">
                  <c:v>-0.17552499999999999</c:v>
                </c:pt>
                <c:pt idx="43748">
                  <c:v>-0.17702300000000001</c:v>
                </c:pt>
                <c:pt idx="43749">
                  <c:v>-0.17851700000000001</c:v>
                </c:pt>
                <c:pt idx="43750">
                  <c:v>-0.18001</c:v>
                </c:pt>
                <c:pt idx="43751">
                  <c:v>-0.18149799999999999</c:v>
                </c:pt>
                <c:pt idx="43752">
                  <c:v>-0.182976</c:v>
                </c:pt>
                <c:pt idx="43753">
                  <c:v>-0.18444199999999999</c:v>
                </c:pt>
                <c:pt idx="43754">
                  <c:v>-0.185892</c:v>
                </c:pt>
                <c:pt idx="43755">
                  <c:v>-0.187329</c:v>
                </c:pt>
                <c:pt idx="43756">
                  <c:v>-0.18875400000000001</c:v>
                </c:pt>
                <c:pt idx="43757">
                  <c:v>-0.19017800000000001</c:v>
                </c:pt>
                <c:pt idx="43758">
                  <c:v>-0.19161</c:v>
                </c:pt>
                <c:pt idx="43759">
                  <c:v>-0.19305900000000001</c:v>
                </c:pt>
                <c:pt idx="43760">
                  <c:v>-0.19452900000000001</c:v>
                </c:pt>
                <c:pt idx="43761">
                  <c:v>-0.196017</c:v>
                </c:pt>
                <c:pt idx="43762">
                  <c:v>-0.19751199999999999</c:v>
                </c:pt>
                <c:pt idx="43763">
                  <c:v>-0.19899800000000001</c:v>
                </c:pt>
                <c:pt idx="43764">
                  <c:v>-0.200465</c:v>
                </c:pt>
                <c:pt idx="43765">
                  <c:v>-0.20191899999999999</c:v>
                </c:pt>
                <c:pt idx="43766">
                  <c:v>-0.203372</c:v>
                </c:pt>
                <c:pt idx="43767">
                  <c:v>-0.20482700000000001</c:v>
                </c:pt>
                <c:pt idx="43768">
                  <c:v>-0.20627100000000001</c:v>
                </c:pt>
                <c:pt idx="43769">
                  <c:v>-0.207681</c:v>
                </c:pt>
                <c:pt idx="43770">
                  <c:v>-0.20904300000000001</c:v>
                </c:pt>
                <c:pt idx="43771">
                  <c:v>-0.21035200000000001</c:v>
                </c:pt>
                <c:pt idx="43772">
                  <c:v>-0.21160999999999999</c:v>
                </c:pt>
                <c:pt idx="43773">
                  <c:v>-0.212812</c:v>
                </c:pt>
                <c:pt idx="43774">
                  <c:v>-0.21396100000000001</c:v>
                </c:pt>
                <c:pt idx="43775">
                  <c:v>-0.21506900000000001</c:v>
                </c:pt>
                <c:pt idx="43776">
                  <c:v>-0.216144</c:v>
                </c:pt>
                <c:pt idx="43777">
                  <c:v>-0.21718699999999999</c:v>
                </c:pt>
                <c:pt idx="43778">
                  <c:v>-0.218197</c:v>
                </c:pt>
                <c:pt idx="43779">
                  <c:v>-0.21917600000000001</c:v>
                </c:pt>
                <c:pt idx="43780">
                  <c:v>-0.22012200000000001</c:v>
                </c:pt>
                <c:pt idx="43781">
                  <c:v>-0.22103200000000001</c:v>
                </c:pt>
                <c:pt idx="43782">
                  <c:v>-0.221909</c:v>
                </c:pt>
                <c:pt idx="43783">
                  <c:v>-0.22275400000000001</c:v>
                </c:pt>
                <c:pt idx="43784">
                  <c:v>-0.22356300000000001</c:v>
                </c:pt>
                <c:pt idx="43785">
                  <c:v>-0.22433600000000001</c:v>
                </c:pt>
                <c:pt idx="43786">
                  <c:v>-0.225082</c:v>
                </c:pt>
                <c:pt idx="43787">
                  <c:v>-0.22581100000000001</c:v>
                </c:pt>
                <c:pt idx="43788">
                  <c:v>-0.226522</c:v>
                </c:pt>
                <c:pt idx="43789">
                  <c:v>-0.22720699999999999</c:v>
                </c:pt>
                <c:pt idx="43790">
                  <c:v>-0.22786000000000001</c:v>
                </c:pt>
                <c:pt idx="43791">
                  <c:v>-0.22847600000000001</c:v>
                </c:pt>
                <c:pt idx="43792">
                  <c:v>-0.229049</c:v>
                </c:pt>
                <c:pt idx="43793">
                  <c:v>-0.22958000000000001</c:v>
                </c:pt>
                <c:pt idx="43794">
                  <c:v>-0.230076</c:v>
                </c:pt>
                <c:pt idx="43795">
                  <c:v>-0.230546</c:v>
                </c:pt>
                <c:pt idx="43796">
                  <c:v>-0.23098399999999999</c:v>
                </c:pt>
                <c:pt idx="43797">
                  <c:v>-0.231373</c:v>
                </c:pt>
                <c:pt idx="43798">
                  <c:v>-0.23169500000000001</c:v>
                </c:pt>
                <c:pt idx="43799">
                  <c:v>-0.23195299999999999</c:v>
                </c:pt>
                <c:pt idx="43800">
                  <c:v>-0.23216200000000001</c:v>
                </c:pt>
                <c:pt idx="43801">
                  <c:v>-0.23233999999999999</c:v>
                </c:pt>
                <c:pt idx="43802">
                  <c:v>-0.23250100000000001</c:v>
                </c:pt>
                <c:pt idx="43803">
                  <c:v>-0.23264899999999999</c:v>
                </c:pt>
                <c:pt idx="43804">
                  <c:v>-0.23278799999999999</c:v>
                </c:pt>
                <c:pt idx="43805">
                  <c:v>-0.23291999999999999</c:v>
                </c:pt>
                <c:pt idx="43806">
                  <c:v>-0.233047</c:v>
                </c:pt>
                <c:pt idx="43807">
                  <c:v>-0.23316200000000001</c:v>
                </c:pt>
                <c:pt idx="43808">
                  <c:v>-0.233267</c:v>
                </c:pt>
                <c:pt idx="43809">
                  <c:v>-0.23336699999999999</c:v>
                </c:pt>
                <c:pt idx="43810">
                  <c:v>-0.23347100000000001</c:v>
                </c:pt>
                <c:pt idx="43811">
                  <c:v>-0.23358100000000001</c:v>
                </c:pt>
                <c:pt idx="43812">
                  <c:v>-0.23369699999999999</c:v>
                </c:pt>
                <c:pt idx="43813">
                  <c:v>-0.233822</c:v>
                </c:pt>
                <c:pt idx="43814">
                  <c:v>-0.23394799999999999</c:v>
                </c:pt>
                <c:pt idx="43815">
                  <c:v>-0.234065</c:v>
                </c:pt>
                <c:pt idx="43816">
                  <c:v>-0.23416899999999999</c:v>
                </c:pt>
                <c:pt idx="43817">
                  <c:v>-0.23425799999999999</c:v>
                </c:pt>
                <c:pt idx="43818">
                  <c:v>-0.23433699999999999</c:v>
                </c:pt>
                <c:pt idx="43819">
                  <c:v>-0.23440900000000001</c:v>
                </c:pt>
                <c:pt idx="43820">
                  <c:v>-0.23447899999999999</c:v>
                </c:pt>
                <c:pt idx="43821">
                  <c:v>-0.234543</c:v>
                </c:pt>
                <c:pt idx="43822">
                  <c:v>-0.234601</c:v>
                </c:pt>
                <c:pt idx="43823">
                  <c:v>-0.23466600000000001</c:v>
                </c:pt>
                <c:pt idx="43824">
                  <c:v>-0.23474600000000001</c:v>
                </c:pt>
                <c:pt idx="43825">
                  <c:v>-0.23483999999999999</c:v>
                </c:pt>
                <c:pt idx="43826">
                  <c:v>-0.23494300000000001</c:v>
                </c:pt>
                <c:pt idx="43827">
                  <c:v>-0.23505300000000001</c:v>
                </c:pt>
                <c:pt idx="43828">
                  <c:v>-0.23517299999999999</c:v>
                </c:pt>
                <c:pt idx="43829">
                  <c:v>-0.23530599999999999</c:v>
                </c:pt>
                <c:pt idx="43830">
                  <c:v>-0.235459</c:v>
                </c:pt>
                <c:pt idx="43831">
                  <c:v>-0.23563500000000001</c:v>
                </c:pt>
                <c:pt idx="43832">
                  <c:v>-0.23583100000000001</c:v>
                </c:pt>
                <c:pt idx="43833">
                  <c:v>-0.23604900000000001</c:v>
                </c:pt>
                <c:pt idx="43834">
                  <c:v>-0.236294</c:v>
                </c:pt>
                <c:pt idx="43835">
                  <c:v>-0.236571</c:v>
                </c:pt>
                <c:pt idx="43836">
                  <c:v>-0.23688100000000001</c:v>
                </c:pt>
                <c:pt idx="43837">
                  <c:v>-0.23723</c:v>
                </c:pt>
                <c:pt idx="43838">
                  <c:v>-0.23762900000000001</c:v>
                </c:pt>
                <c:pt idx="43839">
                  <c:v>-0.23807600000000001</c:v>
                </c:pt>
                <c:pt idx="43840">
                  <c:v>-0.23857200000000001</c:v>
                </c:pt>
                <c:pt idx="43841">
                  <c:v>-0.239123</c:v>
                </c:pt>
                <c:pt idx="43842">
                  <c:v>-0.239736</c:v>
                </c:pt>
                <c:pt idx="43843">
                  <c:v>-0.24040400000000001</c:v>
                </c:pt>
                <c:pt idx="43844">
                  <c:v>-0.241116</c:v>
                </c:pt>
                <c:pt idx="43845">
                  <c:v>-0.241869</c:v>
                </c:pt>
                <c:pt idx="43846">
                  <c:v>-0.242671</c:v>
                </c:pt>
                <c:pt idx="43847">
                  <c:v>-0.24352499999999999</c:v>
                </c:pt>
                <c:pt idx="43848">
                  <c:v>-0.244423</c:v>
                </c:pt>
                <c:pt idx="43849">
                  <c:v>-0.24535699999999999</c:v>
                </c:pt>
                <c:pt idx="43850">
                  <c:v>-0.24631900000000001</c:v>
                </c:pt>
                <c:pt idx="43851">
                  <c:v>-0.24730099999999999</c:v>
                </c:pt>
                <c:pt idx="43852">
                  <c:v>-0.24829999999999999</c:v>
                </c:pt>
                <c:pt idx="43853">
                  <c:v>-0.24933</c:v>
                </c:pt>
                <c:pt idx="43854">
                  <c:v>-0.25040800000000002</c:v>
                </c:pt>
                <c:pt idx="43855">
                  <c:v>-0.25154100000000001</c:v>
                </c:pt>
                <c:pt idx="43856">
                  <c:v>-0.25271700000000002</c:v>
                </c:pt>
                <c:pt idx="43857">
                  <c:v>-0.25392300000000001</c:v>
                </c:pt>
                <c:pt idx="43858">
                  <c:v>-0.25514900000000001</c:v>
                </c:pt>
                <c:pt idx="43859">
                  <c:v>-0.25639699999999999</c:v>
                </c:pt>
                <c:pt idx="43860">
                  <c:v>-0.25766899999999998</c:v>
                </c:pt>
                <c:pt idx="43861">
                  <c:v>-0.25896000000000002</c:v>
                </c:pt>
                <c:pt idx="43862">
                  <c:v>-0.26027299999999998</c:v>
                </c:pt>
                <c:pt idx="43863">
                  <c:v>-0.26161699999999999</c:v>
                </c:pt>
                <c:pt idx="43864">
                  <c:v>-0.26300200000000001</c:v>
                </c:pt>
                <c:pt idx="43865">
                  <c:v>-0.264432</c:v>
                </c:pt>
                <c:pt idx="43866">
                  <c:v>-0.26590200000000003</c:v>
                </c:pt>
                <c:pt idx="43867">
                  <c:v>-0.267403</c:v>
                </c:pt>
                <c:pt idx="43868">
                  <c:v>-0.26892899999999997</c:v>
                </c:pt>
                <c:pt idx="43869">
                  <c:v>-0.27047900000000002</c:v>
                </c:pt>
                <c:pt idx="43870">
                  <c:v>-0.27205800000000002</c:v>
                </c:pt>
                <c:pt idx="43871">
                  <c:v>-0.27366499999999999</c:v>
                </c:pt>
                <c:pt idx="43872">
                  <c:v>-0.27529500000000001</c:v>
                </c:pt>
                <c:pt idx="43873">
                  <c:v>-0.27694600000000003</c:v>
                </c:pt>
                <c:pt idx="43874">
                  <c:v>-0.278615</c:v>
                </c:pt>
                <c:pt idx="43875">
                  <c:v>-0.28029300000000001</c:v>
                </c:pt>
                <c:pt idx="43876">
                  <c:v>-0.28197499999999998</c:v>
                </c:pt>
                <c:pt idx="43877">
                  <c:v>-0.28365099999999999</c:v>
                </c:pt>
                <c:pt idx="43878">
                  <c:v>-0.28531099999999998</c:v>
                </c:pt>
                <c:pt idx="43879">
                  <c:v>-0.28694599999999998</c:v>
                </c:pt>
                <c:pt idx="43880">
                  <c:v>-0.28855399999999998</c:v>
                </c:pt>
                <c:pt idx="43881">
                  <c:v>-0.29013499999999998</c:v>
                </c:pt>
                <c:pt idx="43882">
                  <c:v>-0.29170200000000002</c:v>
                </c:pt>
                <c:pt idx="43883">
                  <c:v>-0.29326099999999999</c:v>
                </c:pt>
                <c:pt idx="43884">
                  <c:v>-0.29480400000000001</c:v>
                </c:pt>
                <c:pt idx="43885">
                  <c:v>-0.29631400000000002</c:v>
                </c:pt>
                <c:pt idx="43886">
                  <c:v>-0.29777999999999999</c:v>
                </c:pt>
                <c:pt idx="43887">
                  <c:v>-0.299203</c:v>
                </c:pt>
                <c:pt idx="43888">
                  <c:v>-0.30058400000000002</c:v>
                </c:pt>
                <c:pt idx="43889">
                  <c:v>-0.301923</c:v>
                </c:pt>
                <c:pt idx="43890">
                  <c:v>-0.30321999999999999</c:v>
                </c:pt>
                <c:pt idx="43891">
                  <c:v>-0.30447200000000002</c:v>
                </c:pt>
                <c:pt idx="43892">
                  <c:v>-0.30567699999999998</c:v>
                </c:pt>
                <c:pt idx="43893">
                  <c:v>-0.30683300000000002</c:v>
                </c:pt>
                <c:pt idx="43894">
                  <c:v>-0.30793900000000002</c:v>
                </c:pt>
                <c:pt idx="43895">
                  <c:v>-0.30899300000000002</c:v>
                </c:pt>
                <c:pt idx="43896">
                  <c:v>-0.30998900000000001</c:v>
                </c:pt>
                <c:pt idx="43897">
                  <c:v>-0.31093100000000001</c:v>
                </c:pt>
                <c:pt idx="43898">
                  <c:v>-0.31182399999999999</c:v>
                </c:pt>
                <c:pt idx="43899">
                  <c:v>-0.31266500000000003</c:v>
                </c:pt>
                <c:pt idx="43900">
                  <c:v>-0.313442</c:v>
                </c:pt>
                <c:pt idx="43901">
                  <c:v>-0.31413999999999997</c:v>
                </c:pt>
                <c:pt idx="43902">
                  <c:v>-0.31475500000000001</c:v>
                </c:pt>
                <c:pt idx="43903">
                  <c:v>-0.31528699999999998</c:v>
                </c:pt>
                <c:pt idx="43904">
                  <c:v>-0.31573899999999999</c:v>
                </c:pt>
                <c:pt idx="43905">
                  <c:v>-0.316112</c:v>
                </c:pt>
                <c:pt idx="43906">
                  <c:v>-0.31640699999999999</c:v>
                </c:pt>
                <c:pt idx="43907">
                  <c:v>-0.31662099999999999</c:v>
                </c:pt>
                <c:pt idx="43908">
                  <c:v>-0.316747</c:v>
                </c:pt>
                <c:pt idx="43909">
                  <c:v>-0.316778</c:v>
                </c:pt>
                <c:pt idx="43910">
                  <c:v>-0.31670700000000002</c:v>
                </c:pt>
                <c:pt idx="43911">
                  <c:v>-0.31652799999999998</c:v>
                </c:pt>
                <c:pt idx="43912">
                  <c:v>-0.31623800000000002</c:v>
                </c:pt>
                <c:pt idx="43913">
                  <c:v>-0.315834</c:v>
                </c:pt>
                <c:pt idx="43914">
                  <c:v>-0.31531900000000002</c:v>
                </c:pt>
                <c:pt idx="43915">
                  <c:v>-0.31470500000000001</c:v>
                </c:pt>
                <c:pt idx="43916">
                  <c:v>-0.313996</c:v>
                </c:pt>
                <c:pt idx="43917">
                  <c:v>-0.313193</c:v>
                </c:pt>
                <c:pt idx="43918">
                  <c:v>-0.31229400000000002</c:v>
                </c:pt>
                <c:pt idx="43919">
                  <c:v>-0.31130099999999999</c:v>
                </c:pt>
                <c:pt idx="43920">
                  <c:v>-0.31021300000000002</c:v>
                </c:pt>
                <c:pt idx="43921">
                  <c:v>-0.30902800000000002</c:v>
                </c:pt>
                <c:pt idx="43922">
                  <c:v>-0.30774499999999999</c:v>
                </c:pt>
                <c:pt idx="43923">
                  <c:v>-0.30637199999999998</c:v>
                </c:pt>
                <c:pt idx="43924">
                  <c:v>-0.30491800000000002</c:v>
                </c:pt>
                <c:pt idx="43925">
                  <c:v>-0.30338500000000002</c:v>
                </c:pt>
                <c:pt idx="43926">
                  <c:v>-0.30176799999999998</c:v>
                </c:pt>
                <c:pt idx="43927">
                  <c:v>-0.30006899999999997</c:v>
                </c:pt>
                <c:pt idx="43928">
                  <c:v>-0.298288</c:v>
                </c:pt>
                <c:pt idx="43929">
                  <c:v>-0.29642200000000002</c:v>
                </c:pt>
                <c:pt idx="43930">
                  <c:v>-0.29447499999999999</c:v>
                </c:pt>
                <c:pt idx="43931">
                  <c:v>-0.29245199999999999</c:v>
                </c:pt>
                <c:pt idx="43932">
                  <c:v>-0.29035699999999998</c:v>
                </c:pt>
                <c:pt idx="43933">
                  <c:v>-0.28818700000000003</c:v>
                </c:pt>
                <c:pt idx="43934">
                  <c:v>-0.285941</c:v>
                </c:pt>
                <c:pt idx="43935">
                  <c:v>-0.28362199999999999</c:v>
                </c:pt>
                <c:pt idx="43936">
                  <c:v>-0.28123399999999998</c:v>
                </c:pt>
                <c:pt idx="43937">
                  <c:v>-0.27877600000000002</c:v>
                </c:pt>
                <c:pt idx="43938">
                  <c:v>-0.276252</c:v>
                </c:pt>
                <c:pt idx="43939">
                  <c:v>-0.273669</c:v>
                </c:pt>
                <c:pt idx="43940">
                  <c:v>-0.27102900000000002</c:v>
                </c:pt>
                <c:pt idx="43941">
                  <c:v>-0.26833600000000002</c:v>
                </c:pt>
                <c:pt idx="43942">
                  <c:v>-0.26559300000000002</c:v>
                </c:pt>
                <c:pt idx="43943">
                  <c:v>-0.26279599999999997</c:v>
                </c:pt>
                <c:pt idx="43944">
                  <c:v>-0.25994499999999998</c:v>
                </c:pt>
                <c:pt idx="43945">
                  <c:v>-0.25704300000000002</c:v>
                </c:pt>
                <c:pt idx="43946">
                  <c:v>-0.25410300000000002</c:v>
                </c:pt>
                <c:pt idx="43947">
                  <c:v>-0.25113799999999997</c:v>
                </c:pt>
                <c:pt idx="43948">
                  <c:v>-0.24815599999999999</c:v>
                </c:pt>
                <c:pt idx="43949">
                  <c:v>-0.24515500000000001</c:v>
                </c:pt>
                <c:pt idx="43950">
                  <c:v>-0.24213799999999999</c:v>
                </c:pt>
                <c:pt idx="43951">
                  <c:v>-0.239118</c:v>
                </c:pt>
                <c:pt idx="43952">
                  <c:v>-0.236091</c:v>
                </c:pt>
                <c:pt idx="43953">
                  <c:v>-0.23300299999999999</c:v>
                </c:pt>
                <c:pt idx="43954">
                  <c:v>-0.22984299999999999</c:v>
                </c:pt>
                <c:pt idx="43955">
                  <c:v>-0.226685</c:v>
                </c:pt>
                <c:pt idx="43956">
                  <c:v>-0.223556</c:v>
                </c:pt>
                <c:pt idx="43957">
                  <c:v>-0.22042500000000001</c:v>
                </c:pt>
                <c:pt idx="43958">
                  <c:v>-0.21729699999999999</c:v>
                </c:pt>
                <c:pt idx="43959">
                  <c:v>-0.214196</c:v>
                </c:pt>
                <c:pt idx="43960">
                  <c:v>-0.21112900000000001</c:v>
                </c:pt>
                <c:pt idx="43961">
                  <c:v>-0.208096</c:v>
                </c:pt>
                <c:pt idx="43962">
                  <c:v>-0.205095</c:v>
                </c:pt>
                <c:pt idx="43963">
                  <c:v>-0.202127</c:v>
                </c:pt>
                <c:pt idx="43964">
                  <c:v>-0.19919700000000001</c:v>
                </c:pt>
                <c:pt idx="43965">
                  <c:v>-0.19631000000000001</c:v>
                </c:pt>
                <c:pt idx="43966">
                  <c:v>-0.19347500000000001</c:v>
                </c:pt>
                <c:pt idx="43967">
                  <c:v>-0.190694</c:v>
                </c:pt>
                <c:pt idx="43968">
                  <c:v>-0.187969</c:v>
                </c:pt>
                <c:pt idx="43969">
                  <c:v>-0.18530099999999999</c:v>
                </c:pt>
                <c:pt idx="43970">
                  <c:v>-0.182694</c:v>
                </c:pt>
                <c:pt idx="43971">
                  <c:v>-0.18015700000000001</c:v>
                </c:pt>
                <c:pt idx="43972">
                  <c:v>-0.17769599999999999</c:v>
                </c:pt>
                <c:pt idx="43973">
                  <c:v>-0.175312</c:v>
                </c:pt>
                <c:pt idx="43974">
                  <c:v>-0.173009</c:v>
                </c:pt>
                <c:pt idx="43975">
                  <c:v>-0.170793</c:v>
                </c:pt>
                <c:pt idx="43976">
                  <c:v>-0.16866900000000001</c:v>
                </c:pt>
                <c:pt idx="43977">
                  <c:v>-0.166634</c:v>
                </c:pt>
                <c:pt idx="43978">
                  <c:v>-0.164685</c:v>
                </c:pt>
                <c:pt idx="43979">
                  <c:v>-0.162826</c:v>
                </c:pt>
                <c:pt idx="43980">
                  <c:v>-0.16106000000000001</c:v>
                </c:pt>
                <c:pt idx="43981">
                  <c:v>-0.15939300000000001</c:v>
                </c:pt>
                <c:pt idx="43982">
                  <c:v>-0.15782199999999999</c:v>
                </c:pt>
                <c:pt idx="43983">
                  <c:v>-0.15635299999999999</c:v>
                </c:pt>
                <c:pt idx="43984">
                  <c:v>-0.15499099999999999</c:v>
                </c:pt>
                <c:pt idx="43985">
                  <c:v>-0.15373600000000001</c:v>
                </c:pt>
                <c:pt idx="43986">
                  <c:v>-0.152586</c:v>
                </c:pt>
                <c:pt idx="43987">
                  <c:v>-0.151533</c:v>
                </c:pt>
                <c:pt idx="43988">
                  <c:v>-0.15056900000000001</c:v>
                </c:pt>
                <c:pt idx="43989">
                  <c:v>-0.14969099999999999</c:v>
                </c:pt>
                <c:pt idx="43990">
                  <c:v>-0.14890800000000001</c:v>
                </c:pt>
                <c:pt idx="43991">
                  <c:v>-0.148233</c:v>
                </c:pt>
                <c:pt idx="43992">
                  <c:v>-0.147677</c:v>
                </c:pt>
                <c:pt idx="43993">
                  <c:v>-0.14723700000000001</c:v>
                </c:pt>
                <c:pt idx="43994">
                  <c:v>-0.146901</c:v>
                </c:pt>
                <c:pt idx="43995">
                  <c:v>-0.14665600000000001</c:v>
                </c:pt>
                <c:pt idx="43996">
                  <c:v>-0.14649599999999999</c:v>
                </c:pt>
                <c:pt idx="43997">
                  <c:v>-0.14641799999999999</c:v>
                </c:pt>
                <c:pt idx="43998">
                  <c:v>-0.14641899999999999</c:v>
                </c:pt>
                <c:pt idx="43999">
                  <c:v>-0.14649699999999999</c:v>
                </c:pt>
                <c:pt idx="44000">
                  <c:v>-0.14665700000000001</c:v>
                </c:pt>
                <c:pt idx="44001">
                  <c:v>-0.146902</c:v>
                </c:pt>
                <c:pt idx="44002">
                  <c:v>-0.14723</c:v>
                </c:pt>
                <c:pt idx="44003">
                  <c:v>-0.147642</c:v>
                </c:pt>
                <c:pt idx="44004">
                  <c:v>-0.14813499999999999</c:v>
                </c:pt>
                <c:pt idx="44005">
                  <c:v>-0.14871200000000001</c:v>
                </c:pt>
                <c:pt idx="44006">
                  <c:v>-0.14937500000000001</c:v>
                </c:pt>
                <c:pt idx="44007">
                  <c:v>-0.15012800000000001</c:v>
                </c:pt>
                <c:pt idx="44008">
                  <c:v>-0.150974</c:v>
                </c:pt>
                <c:pt idx="44009">
                  <c:v>-0.15190799999999999</c:v>
                </c:pt>
                <c:pt idx="44010">
                  <c:v>-0.152924</c:v>
                </c:pt>
                <c:pt idx="44011">
                  <c:v>-0.15402099999999999</c:v>
                </c:pt>
                <c:pt idx="44012">
                  <c:v>-0.155193</c:v>
                </c:pt>
                <c:pt idx="44013">
                  <c:v>-0.15642800000000001</c:v>
                </c:pt>
                <c:pt idx="44014">
                  <c:v>-0.15771299999999999</c:v>
                </c:pt>
                <c:pt idx="44015">
                  <c:v>-0.15903800000000001</c:v>
                </c:pt>
                <c:pt idx="44016">
                  <c:v>-0.16039800000000001</c:v>
                </c:pt>
                <c:pt idx="44017">
                  <c:v>-0.16179099999999999</c:v>
                </c:pt>
                <c:pt idx="44018">
                  <c:v>-0.163219</c:v>
                </c:pt>
                <c:pt idx="44019">
                  <c:v>-0.16467699999999999</c:v>
                </c:pt>
                <c:pt idx="44020">
                  <c:v>-0.166158</c:v>
                </c:pt>
                <c:pt idx="44021">
                  <c:v>-0.16765099999999999</c:v>
                </c:pt>
                <c:pt idx="44022">
                  <c:v>-0.16914699999999999</c:v>
                </c:pt>
                <c:pt idx="44023">
                  <c:v>-0.17063999999999999</c:v>
                </c:pt>
                <c:pt idx="44024">
                  <c:v>-0.17213800000000001</c:v>
                </c:pt>
                <c:pt idx="44025">
                  <c:v>-0.173653</c:v>
                </c:pt>
                <c:pt idx="44026">
                  <c:v>-0.17519100000000001</c:v>
                </c:pt>
                <c:pt idx="44027">
                  <c:v>-0.17674599999999999</c:v>
                </c:pt>
                <c:pt idx="44028">
                  <c:v>-0.178311</c:v>
                </c:pt>
                <c:pt idx="44029">
                  <c:v>-0.179891</c:v>
                </c:pt>
                <c:pt idx="44030">
                  <c:v>-0.18148700000000001</c:v>
                </c:pt>
                <c:pt idx="44031">
                  <c:v>-0.18309400000000001</c:v>
                </c:pt>
                <c:pt idx="44032">
                  <c:v>-0.18470900000000001</c:v>
                </c:pt>
                <c:pt idx="44033">
                  <c:v>-0.18632499999999999</c:v>
                </c:pt>
                <c:pt idx="44034">
                  <c:v>-0.18793799999999999</c:v>
                </c:pt>
                <c:pt idx="44035">
                  <c:v>-0.18954299999999999</c:v>
                </c:pt>
                <c:pt idx="44036">
                  <c:v>-0.191136</c:v>
                </c:pt>
                <c:pt idx="44037">
                  <c:v>-0.19271099999999999</c:v>
                </c:pt>
                <c:pt idx="44038">
                  <c:v>-0.194267</c:v>
                </c:pt>
                <c:pt idx="44039">
                  <c:v>-0.195802</c:v>
                </c:pt>
                <c:pt idx="44040">
                  <c:v>-0.19728499999999999</c:v>
                </c:pt>
                <c:pt idx="44041">
                  <c:v>-0.19867299999999999</c:v>
                </c:pt>
                <c:pt idx="44042">
                  <c:v>-0.199991</c:v>
                </c:pt>
                <c:pt idx="44043">
                  <c:v>-0.201289</c:v>
                </c:pt>
                <c:pt idx="44044">
                  <c:v>-0.20255400000000001</c:v>
                </c:pt>
                <c:pt idx="44045">
                  <c:v>-0.203764</c:v>
                </c:pt>
                <c:pt idx="44046">
                  <c:v>-0.204928</c:v>
                </c:pt>
                <c:pt idx="44047">
                  <c:v>-0.20604600000000001</c:v>
                </c:pt>
                <c:pt idx="44048">
                  <c:v>-0.20711599999999999</c:v>
                </c:pt>
                <c:pt idx="44049">
                  <c:v>-0.20813000000000001</c:v>
                </c:pt>
                <c:pt idx="44050">
                  <c:v>-0.20907899999999999</c:v>
                </c:pt>
                <c:pt idx="44051">
                  <c:v>-0.20995800000000001</c:v>
                </c:pt>
                <c:pt idx="44052">
                  <c:v>-0.21076900000000001</c:v>
                </c:pt>
                <c:pt idx="44053">
                  <c:v>-0.21151700000000001</c:v>
                </c:pt>
                <c:pt idx="44054">
                  <c:v>-0.212205</c:v>
                </c:pt>
                <c:pt idx="44055">
                  <c:v>-0.21283199999999999</c:v>
                </c:pt>
                <c:pt idx="44056">
                  <c:v>-0.21339900000000001</c:v>
                </c:pt>
                <c:pt idx="44057">
                  <c:v>-0.21390899999999999</c:v>
                </c:pt>
                <c:pt idx="44058">
                  <c:v>-0.214364</c:v>
                </c:pt>
                <c:pt idx="44059">
                  <c:v>-0.21476999999999999</c:v>
                </c:pt>
                <c:pt idx="44060">
                  <c:v>-0.21513299999999999</c:v>
                </c:pt>
                <c:pt idx="44061">
                  <c:v>-0.215451</c:v>
                </c:pt>
                <c:pt idx="44062">
                  <c:v>-0.215722</c:v>
                </c:pt>
                <c:pt idx="44063">
                  <c:v>-0.21593899999999999</c:v>
                </c:pt>
                <c:pt idx="44064">
                  <c:v>-0.21609999999999999</c:v>
                </c:pt>
                <c:pt idx="44065">
                  <c:v>-0.21620400000000001</c:v>
                </c:pt>
                <c:pt idx="44066">
                  <c:v>-0.216253</c:v>
                </c:pt>
                <c:pt idx="44067">
                  <c:v>-0.216249</c:v>
                </c:pt>
                <c:pt idx="44068">
                  <c:v>-0.21618799999999999</c:v>
                </c:pt>
                <c:pt idx="44069">
                  <c:v>-0.21606700000000001</c:v>
                </c:pt>
                <c:pt idx="44070">
                  <c:v>-0.21587999999999999</c:v>
                </c:pt>
                <c:pt idx="44071">
                  <c:v>-0.21562700000000001</c:v>
                </c:pt>
                <c:pt idx="44072">
                  <c:v>-0.215304</c:v>
                </c:pt>
                <c:pt idx="44073">
                  <c:v>-0.21490500000000001</c:v>
                </c:pt>
                <c:pt idx="44074">
                  <c:v>-0.21443000000000001</c:v>
                </c:pt>
                <c:pt idx="44075">
                  <c:v>-0.21387800000000001</c:v>
                </c:pt>
                <c:pt idx="44076">
                  <c:v>-0.213251</c:v>
                </c:pt>
                <c:pt idx="44077">
                  <c:v>-0.21254700000000001</c:v>
                </c:pt>
                <c:pt idx="44078">
                  <c:v>-0.21176900000000001</c:v>
                </c:pt>
                <c:pt idx="44079">
                  <c:v>-0.210919</c:v>
                </c:pt>
                <c:pt idx="44080">
                  <c:v>-0.21</c:v>
                </c:pt>
                <c:pt idx="44081">
                  <c:v>-0.20901500000000001</c:v>
                </c:pt>
                <c:pt idx="44082">
                  <c:v>-0.20796200000000001</c:v>
                </c:pt>
                <c:pt idx="44083">
                  <c:v>-0.206842</c:v>
                </c:pt>
                <c:pt idx="44084">
                  <c:v>-0.20565900000000001</c:v>
                </c:pt>
                <c:pt idx="44085">
                  <c:v>-0.20442099999999999</c:v>
                </c:pt>
                <c:pt idx="44086">
                  <c:v>-0.203129</c:v>
                </c:pt>
                <c:pt idx="44087">
                  <c:v>-0.20178699999999999</c:v>
                </c:pt>
                <c:pt idx="44088">
                  <c:v>-0.20039899999999999</c:v>
                </c:pt>
                <c:pt idx="44089">
                  <c:v>-0.198966</c:v>
                </c:pt>
                <c:pt idx="44090">
                  <c:v>-0.19749</c:v>
                </c:pt>
                <c:pt idx="44091">
                  <c:v>-0.195969</c:v>
                </c:pt>
                <c:pt idx="44092">
                  <c:v>-0.194408</c:v>
                </c:pt>
                <c:pt idx="44093">
                  <c:v>-0.19281499999999999</c:v>
                </c:pt>
                <c:pt idx="44094">
                  <c:v>-0.19119900000000001</c:v>
                </c:pt>
                <c:pt idx="44095">
                  <c:v>-0.18956400000000001</c:v>
                </c:pt>
                <c:pt idx="44096">
                  <c:v>-0.187912</c:v>
                </c:pt>
                <c:pt idx="44097">
                  <c:v>-0.18624599999999999</c:v>
                </c:pt>
                <c:pt idx="44098">
                  <c:v>-0.18456700000000001</c:v>
                </c:pt>
                <c:pt idx="44099">
                  <c:v>-0.18287100000000001</c:v>
                </c:pt>
                <c:pt idx="44100">
                  <c:v>-0.18115899999999999</c:v>
                </c:pt>
                <c:pt idx="44101">
                  <c:v>-0.17943100000000001</c:v>
                </c:pt>
                <c:pt idx="44102">
                  <c:v>-0.17769099999999999</c:v>
                </c:pt>
                <c:pt idx="44103">
                  <c:v>-0.17594399999999999</c:v>
                </c:pt>
                <c:pt idx="44104">
                  <c:v>-0.17419499999999999</c:v>
                </c:pt>
                <c:pt idx="44105">
                  <c:v>-0.17244899999999999</c:v>
                </c:pt>
                <c:pt idx="44106">
                  <c:v>-0.17070399999999999</c:v>
                </c:pt>
                <c:pt idx="44107">
                  <c:v>-0.168958</c:v>
                </c:pt>
                <c:pt idx="44108">
                  <c:v>-0.167212</c:v>
                </c:pt>
                <c:pt idx="44109">
                  <c:v>-0.16547300000000001</c:v>
                </c:pt>
                <c:pt idx="44110">
                  <c:v>-0.16375000000000001</c:v>
                </c:pt>
                <c:pt idx="44111">
                  <c:v>-0.162051</c:v>
                </c:pt>
                <c:pt idx="44112">
                  <c:v>-0.160381</c:v>
                </c:pt>
                <c:pt idx="44113">
                  <c:v>-0.158752</c:v>
                </c:pt>
                <c:pt idx="44114">
                  <c:v>-0.157165</c:v>
                </c:pt>
                <c:pt idx="44115">
                  <c:v>-0.155614</c:v>
                </c:pt>
                <c:pt idx="44116">
                  <c:v>-0.15409300000000001</c:v>
                </c:pt>
                <c:pt idx="44117">
                  <c:v>-0.15261</c:v>
                </c:pt>
                <c:pt idx="44118">
                  <c:v>-0.151176</c:v>
                </c:pt>
                <c:pt idx="44119">
                  <c:v>-0.14979700000000001</c:v>
                </c:pt>
                <c:pt idx="44120">
                  <c:v>-0.14847199999999999</c:v>
                </c:pt>
                <c:pt idx="44121">
                  <c:v>-0.14719699999999999</c:v>
                </c:pt>
                <c:pt idx="44122">
                  <c:v>-0.14597499999999999</c:v>
                </c:pt>
                <c:pt idx="44123">
                  <c:v>-0.14480799999999999</c:v>
                </c:pt>
                <c:pt idx="44124">
                  <c:v>-0.14369399999999999</c:v>
                </c:pt>
                <c:pt idx="44125">
                  <c:v>-0.14263000000000001</c:v>
                </c:pt>
                <c:pt idx="44126">
                  <c:v>-0.14161699999999999</c:v>
                </c:pt>
                <c:pt idx="44127">
                  <c:v>-0.14065800000000001</c:v>
                </c:pt>
                <c:pt idx="44128">
                  <c:v>-0.13975499999999999</c:v>
                </c:pt>
                <c:pt idx="44129">
                  <c:v>-0.13891400000000001</c:v>
                </c:pt>
                <c:pt idx="44130">
                  <c:v>-0.13813700000000001</c:v>
                </c:pt>
                <c:pt idx="44131">
                  <c:v>-0.137429</c:v>
                </c:pt>
                <c:pt idx="44132">
                  <c:v>-0.13678899999999999</c:v>
                </c:pt>
                <c:pt idx="44133">
                  <c:v>-0.13621800000000001</c:v>
                </c:pt>
                <c:pt idx="44134">
                  <c:v>-0.135712</c:v>
                </c:pt>
                <c:pt idx="44135">
                  <c:v>-0.135268</c:v>
                </c:pt>
                <c:pt idx="44136">
                  <c:v>-0.134882</c:v>
                </c:pt>
                <c:pt idx="44137">
                  <c:v>-0.13455500000000001</c:v>
                </c:pt>
                <c:pt idx="44138">
                  <c:v>-0.13428599999999999</c:v>
                </c:pt>
                <c:pt idx="44139">
                  <c:v>-0.134078</c:v>
                </c:pt>
                <c:pt idx="44140">
                  <c:v>-0.133935</c:v>
                </c:pt>
                <c:pt idx="44141">
                  <c:v>-0.13385900000000001</c:v>
                </c:pt>
                <c:pt idx="44142">
                  <c:v>-0.133852</c:v>
                </c:pt>
                <c:pt idx="44143">
                  <c:v>-0.13391600000000001</c:v>
                </c:pt>
                <c:pt idx="44144">
                  <c:v>-0.13405400000000001</c:v>
                </c:pt>
                <c:pt idx="44145">
                  <c:v>-0.134265</c:v>
                </c:pt>
                <c:pt idx="44146">
                  <c:v>-0.134544</c:v>
                </c:pt>
                <c:pt idx="44147">
                  <c:v>-0.13488900000000001</c:v>
                </c:pt>
                <c:pt idx="44148">
                  <c:v>-0.135297</c:v>
                </c:pt>
                <c:pt idx="44149">
                  <c:v>-0.135769</c:v>
                </c:pt>
                <c:pt idx="44150">
                  <c:v>-0.13630100000000001</c:v>
                </c:pt>
                <c:pt idx="44151">
                  <c:v>-0.13688400000000001</c:v>
                </c:pt>
                <c:pt idx="44152">
                  <c:v>-0.137513</c:v>
                </c:pt>
                <c:pt idx="44153">
                  <c:v>-0.138184</c:v>
                </c:pt>
                <c:pt idx="44154">
                  <c:v>-0.13889299999999999</c:v>
                </c:pt>
                <c:pt idx="44155">
                  <c:v>-0.13963900000000001</c:v>
                </c:pt>
                <c:pt idx="44156">
                  <c:v>-0.14042299999999999</c:v>
                </c:pt>
                <c:pt idx="44157">
                  <c:v>-0.14124100000000001</c:v>
                </c:pt>
                <c:pt idx="44158">
                  <c:v>-0.14208899999999999</c:v>
                </c:pt>
                <c:pt idx="44159">
                  <c:v>-0.14296400000000001</c:v>
                </c:pt>
                <c:pt idx="44160">
                  <c:v>-0.14386699999999999</c:v>
                </c:pt>
                <c:pt idx="44161">
                  <c:v>-0.14479900000000001</c:v>
                </c:pt>
                <c:pt idx="44162">
                  <c:v>-0.145762</c:v>
                </c:pt>
                <c:pt idx="44163">
                  <c:v>-0.14675299999999999</c:v>
                </c:pt>
                <c:pt idx="44164">
                  <c:v>-0.14776700000000001</c:v>
                </c:pt>
                <c:pt idx="44165">
                  <c:v>-0.14880199999999999</c:v>
                </c:pt>
                <c:pt idx="44166">
                  <c:v>-0.14985699999999999</c:v>
                </c:pt>
                <c:pt idx="44167">
                  <c:v>-0.15093200000000001</c:v>
                </c:pt>
                <c:pt idx="44168">
                  <c:v>-0.15201899999999999</c:v>
                </c:pt>
                <c:pt idx="44169">
                  <c:v>-0.153114</c:v>
                </c:pt>
                <c:pt idx="44170">
                  <c:v>-0.15421599999999999</c:v>
                </c:pt>
                <c:pt idx="44171">
                  <c:v>-0.15532599999999999</c:v>
                </c:pt>
                <c:pt idx="44172">
                  <c:v>-0.156442</c:v>
                </c:pt>
                <c:pt idx="44173">
                  <c:v>-0.157559</c:v>
                </c:pt>
                <c:pt idx="44174">
                  <c:v>-0.15867300000000001</c:v>
                </c:pt>
                <c:pt idx="44175">
                  <c:v>-0.15978100000000001</c:v>
                </c:pt>
                <c:pt idx="44176">
                  <c:v>-0.160886</c:v>
                </c:pt>
                <c:pt idx="44177">
                  <c:v>-0.16197700000000001</c:v>
                </c:pt>
                <c:pt idx="44178">
                  <c:v>-0.16300100000000001</c:v>
                </c:pt>
                <c:pt idx="44179">
                  <c:v>-0.163938</c:v>
                </c:pt>
                <c:pt idx="44180">
                  <c:v>-0.16484399999999999</c:v>
                </c:pt>
                <c:pt idx="44181">
                  <c:v>-0.16573199999999999</c:v>
                </c:pt>
                <c:pt idx="44182">
                  <c:v>-0.16656799999999999</c:v>
                </c:pt>
                <c:pt idx="44183">
                  <c:v>-0.167349</c:v>
                </c:pt>
                <c:pt idx="44184">
                  <c:v>-0.16808899999999999</c:v>
                </c:pt>
                <c:pt idx="44185">
                  <c:v>-0.16878699999999999</c:v>
                </c:pt>
                <c:pt idx="44186">
                  <c:v>-0.16943900000000001</c:v>
                </c:pt>
                <c:pt idx="44187">
                  <c:v>-0.17003299999999999</c:v>
                </c:pt>
                <c:pt idx="44188">
                  <c:v>-0.17056499999999999</c:v>
                </c:pt>
                <c:pt idx="44189">
                  <c:v>-0.17103099999999999</c:v>
                </c:pt>
                <c:pt idx="44190">
                  <c:v>-0.17143</c:v>
                </c:pt>
                <c:pt idx="44191">
                  <c:v>-0.171763</c:v>
                </c:pt>
                <c:pt idx="44192">
                  <c:v>-0.17202799999999999</c:v>
                </c:pt>
                <c:pt idx="44193">
                  <c:v>-0.17222599999999999</c:v>
                </c:pt>
                <c:pt idx="44194">
                  <c:v>-0.17235600000000001</c:v>
                </c:pt>
                <c:pt idx="44195">
                  <c:v>-0.17241999999999999</c:v>
                </c:pt>
                <c:pt idx="44196">
                  <c:v>-0.17241899999999999</c:v>
                </c:pt>
                <c:pt idx="44197">
                  <c:v>-0.17235500000000001</c:v>
                </c:pt>
                <c:pt idx="44198">
                  <c:v>-0.17222599999999999</c:v>
                </c:pt>
                <c:pt idx="44199">
                  <c:v>-0.17202899999999999</c:v>
                </c:pt>
                <c:pt idx="44200">
                  <c:v>-0.171761</c:v>
                </c:pt>
                <c:pt idx="44201">
                  <c:v>-0.17141799999999999</c:v>
                </c:pt>
                <c:pt idx="44202">
                  <c:v>-0.17099700000000001</c:v>
                </c:pt>
                <c:pt idx="44203">
                  <c:v>-0.17049800000000001</c:v>
                </c:pt>
                <c:pt idx="44204">
                  <c:v>-0.16991400000000001</c:v>
                </c:pt>
                <c:pt idx="44205">
                  <c:v>-0.16924500000000001</c:v>
                </c:pt>
                <c:pt idx="44206">
                  <c:v>-0.168487</c:v>
                </c:pt>
                <c:pt idx="44207">
                  <c:v>-0.16763800000000001</c:v>
                </c:pt>
                <c:pt idx="44208">
                  <c:v>-0.16669400000000001</c:v>
                </c:pt>
                <c:pt idx="44209">
                  <c:v>-0.165654</c:v>
                </c:pt>
                <c:pt idx="44210">
                  <c:v>-0.164517</c:v>
                </c:pt>
                <c:pt idx="44211">
                  <c:v>-0.16328100000000001</c:v>
                </c:pt>
                <c:pt idx="44212">
                  <c:v>-0.16194700000000001</c:v>
                </c:pt>
                <c:pt idx="44213">
                  <c:v>-0.16051399999999999</c:v>
                </c:pt>
                <c:pt idx="44214">
                  <c:v>-0.15898599999999999</c:v>
                </c:pt>
                <c:pt idx="44215">
                  <c:v>-0.15736600000000001</c:v>
                </c:pt>
                <c:pt idx="44216">
                  <c:v>-0.15565399999999999</c:v>
                </c:pt>
                <c:pt idx="44217">
                  <c:v>-0.15384999999999999</c:v>
                </c:pt>
                <c:pt idx="44218">
                  <c:v>-0.15195600000000001</c:v>
                </c:pt>
                <c:pt idx="44219">
                  <c:v>-0.149973</c:v>
                </c:pt>
                <c:pt idx="44220">
                  <c:v>-0.147901</c:v>
                </c:pt>
                <c:pt idx="44221">
                  <c:v>-0.14574200000000001</c:v>
                </c:pt>
                <c:pt idx="44222">
                  <c:v>-0.14349700000000001</c:v>
                </c:pt>
                <c:pt idx="44223">
                  <c:v>-0.14116400000000001</c:v>
                </c:pt>
                <c:pt idx="44224">
                  <c:v>-0.13874300000000001</c:v>
                </c:pt>
                <c:pt idx="44225">
                  <c:v>-0.136236</c:v>
                </c:pt>
                <c:pt idx="44226">
                  <c:v>-0.13364100000000001</c:v>
                </c:pt>
                <c:pt idx="44227">
                  <c:v>-0.13095799999999999</c:v>
                </c:pt>
                <c:pt idx="44228">
                  <c:v>-0.128187</c:v>
                </c:pt>
                <c:pt idx="44229">
                  <c:v>-0.12532699999999999</c:v>
                </c:pt>
                <c:pt idx="44230">
                  <c:v>-0.12238499999999999</c:v>
                </c:pt>
                <c:pt idx="44231">
                  <c:v>-0.119365</c:v>
                </c:pt>
                <c:pt idx="44232">
                  <c:v>-0.116275</c:v>
                </c:pt>
                <c:pt idx="44233">
                  <c:v>-0.11311599999999999</c:v>
                </c:pt>
                <c:pt idx="44234">
                  <c:v>-0.10989400000000001</c:v>
                </c:pt>
                <c:pt idx="44235">
                  <c:v>-0.10661</c:v>
                </c:pt>
                <c:pt idx="44236">
                  <c:v>-0.103268</c:v>
                </c:pt>
                <c:pt idx="44237">
                  <c:v>-9.9870700000000007E-2</c:v>
                </c:pt>
                <c:pt idx="44238">
                  <c:v>-9.6417900000000001E-2</c:v>
                </c:pt>
                <c:pt idx="44239">
                  <c:v>-9.2912400000000006E-2</c:v>
                </c:pt>
                <c:pt idx="44240">
                  <c:v>-8.9358699999999999E-2</c:v>
                </c:pt>
                <c:pt idx="44241">
                  <c:v>-8.5761599999999993E-2</c:v>
                </c:pt>
                <c:pt idx="44242">
                  <c:v>-8.21268E-2</c:v>
                </c:pt>
                <c:pt idx="44243">
                  <c:v>-7.8459200000000007E-2</c:v>
                </c:pt>
                <c:pt idx="44244">
                  <c:v>-7.4759999999999993E-2</c:v>
                </c:pt>
                <c:pt idx="44245">
                  <c:v>-7.1027499999999993E-2</c:v>
                </c:pt>
                <c:pt idx="44246">
                  <c:v>-6.7262799999999998E-2</c:v>
                </c:pt>
                <c:pt idx="44247">
                  <c:v>-6.3470399999999996E-2</c:v>
                </c:pt>
                <c:pt idx="44248">
                  <c:v>-5.9655300000000001E-2</c:v>
                </c:pt>
                <c:pt idx="44249">
                  <c:v>-5.5822299999999998E-2</c:v>
                </c:pt>
                <c:pt idx="44250">
                  <c:v>-5.1978400000000001E-2</c:v>
                </c:pt>
                <c:pt idx="44251">
                  <c:v>-4.8130100000000002E-2</c:v>
                </c:pt>
                <c:pt idx="44252">
                  <c:v>-4.4276799999999998E-2</c:v>
                </c:pt>
                <c:pt idx="44253">
                  <c:v>-4.0416399999999998E-2</c:v>
                </c:pt>
                <c:pt idx="44254">
                  <c:v>-3.6554000000000003E-2</c:v>
                </c:pt>
                <c:pt idx="44255">
                  <c:v>-3.2700100000000003E-2</c:v>
                </c:pt>
                <c:pt idx="44256">
                  <c:v>-2.8864500000000001E-2</c:v>
                </c:pt>
                <c:pt idx="44257">
                  <c:v>-2.50552E-2</c:v>
                </c:pt>
                <c:pt idx="44258">
                  <c:v>-2.12759E-2</c:v>
                </c:pt>
                <c:pt idx="44259">
                  <c:v>-1.75265E-2</c:v>
                </c:pt>
                <c:pt idx="44260">
                  <c:v>-1.3807099999999999E-2</c:v>
                </c:pt>
                <c:pt idx="44261">
                  <c:v>-1.0120199999999999E-2</c:v>
                </c:pt>
                <c:pt idx="44262" formatCode="0.00E+00">
                  <c:v>-6.4699800000000002E-3</c:v>
                </c:pt>
                <c:pt idx="44263" formatCode="0.00E+00">
                  <c:v>-2.8619700000000001E-3</c:v>
                </c:pt>
                <c:pt idx="44264" formatCode="0.00E+00">
                  <c:v>6.9781300000000004E-4</c:v>
                </c:pt>
                <c:pt idx="44265" formatCode="0.00E+00">
                  <c:v>4.2023399999999997E-3</c:v>
                </c:pt>
                <c:pt idx="44266" formatCode="0.00E+00">
                  <c:v>7.6441399999999998E-3</c:v>
                </c:pt>
                <c:pt idx="44267">
                  <c:v>1.1017799999999999E-2</c:v>
                </c:pt>
                <c:pt idx="44268">
                  <c:v>1.43216E-2</c:v>
                </c:pt>
                <c:pt idx="44269">
                  <c:v>1.7554E-2</c:v>
                </c:pt>
                <c:pt idx="44270">
                  <c:v>2.0710300000000001E-2</c:v>
                </c:pt>
                <c:pt idx="44271">
                  <c:v>2.3787099999999999E-2</c:v>
                </c:pt>
                <c:pt idx="44272">
                  <c:v>2.6784700000000002E-2</c:v>
                </c:pt>
                <c:pt idx="44273">
                  <c:v>2.9701499999999999E-2</c:v>
                </c:pt>
                <c:pt idx="44274">
                  <c:v>3.2533600000000003E-2</c:v>
                </c:pt>
                <c:pt idx="44275">
                  <c:v>3.5276000000000002E-2</c:v>
                </c:pt>
                <c:pt idx="44276">
                  <c:v>3.7923400000000003E-2</c:v>
                </c:pt>
                <c:pt idx="44277">
                  <c:v>4.0471399999999998E-2</c:v>
                </c:pt>
                <c:pt idx="44278">
                  <c:v>4.2917200000000003E-2</c:v>
                </c:pt>
                <c:pt idx="44279">
                  <c:v>4.5257699999999998E-2</c:v>
                </c:pt>
                <c:pt idx="44280">
                  <c:v>4.7489099999999999E-2</c:v>
                </c:pt>
                <c:pt idx="44281">
                  <c:v>4.9608399999999997E-2</c:v>
                </c:pt>
                <c:pt idx="44282">
                  <c:v>5.1615000000000001E-2</c:v>
                </c:pt>
                <c:pt idx="44283">
                  <c:v>5.3508399999999998E-2</c:v>
                </c:pt>
                <c:pt idx="44284">
                  <c:v>5.5286099999999998E-2</c:v>
                </c:pt>
                <c:pt idx="44285">
                  <c:v>5.6944300000000003E-2</c:v>
                </c:pt>
                <c:pt idx="44286">
                  <c:v>5.8479299999999998E-2</c:v>
                </c:pt>
                <c:pt idx="44287">
                  <c:v>5.9889299999999999E-2</c:v>
                </c:pt>
                <c:pt idx="44288">
                  <c:v>6.1173699999999998E-2</c:v>
                </c:pt>
                <c:pt idx="44289">
                  <c:v>6.2332800000000001E-2</c:v>
                </c:pt>
                <c:pt idx="44290">
                  <c:v>6.3366500000000006E-2</c:v>
                </c:pt>
                <c:pt idx="44291">
                  <c:v>6.4273399999999994E-2</c:v>
                </c:pt>
                <c:pt idx="44292">
                  <c:v>6.5051899999999996E-2</c:v>
                </c:pt>
                <c:pt idx="44293">
                  <c:v>6.5701999999999997E-2</c:v>
                </c:pt>
                <c:pt idx="44294">
                  <c:v>6.6223799999999999E-2</c:v>
                </c:pt>
                <c:pt idx="44295">
                  <c:v>6.6616999999999996E-2</c:v>
                </c:pt>
                <c:pt idx="44296">
                  <c:v>6.6881300000000005E-2</c:v>
                </c:pt>
                <c:pt idx="44297">
                  <c:v>6.7017599999999997E-2</c:v>
                </c:pt>
                <c:pt idx="44298">
                  <c:v>6.7027299999999998E-2</c:v>
                </c:pt>
                <c:pt idx="44299">
                  <c:v>6.6911399999999996E-2</c:v>
                </c:pt>
                <c:pt idx="44300">
                  <c:v>6.6670400000000005E-2</c:v>
                </c:pt>
                <c:pt idx="44301">
                  <c:v>6.63054E-2</c:v>
                </c:pt>
                <c:pt idx="44302">
                  <c:v>6.5818199999999993E-2</c:v>
                </c:pt>
                <c:pt idx="44303">
                  <c:v>6.5209799999999998E-2</c:v>
                </c:pt>
                <c:pt idx="44304">
                  <c:v>6.4480399999999993E-2</c:v>
                </c:pt>
                <c:pt idx="44305">
                  <c:v>6.3629500000000005E-2</c:v>
                </c:pt>
                <c:pt idx="44306">
                  <c:v>6.2658199999999997E-2</c:v>
                </c:pt>
                <c:pt idx="44307">
                  <c:v>6.1567400000000001E-2</c:v>
                </c:pt>
                <c:pt idx="44308">
                  <c:v>6.03589E-2</c:v>
                </c:pt>
                <c:pt idx="44309">
                  <c:v>5.9034299999999998E-2</c:v>
                </c:pt>
                <c:pt idx="44310">
                  <c:v>5.7594699999999999E-2</c:v>
                </c:pt>
                <c:pt idx="44311">
                  <c:v>5.60417E-2</c:v>
                </c:pt>
                <c:pt idx="44312">
                  <c:v>5.4378900000000001E-2</c:v>
                </c:pt>
                <c:pt idx="44313">
                  <c:v>5.2610799999999999E-2</c:v>
                </c:pt>
                <c:pt idx="44314">
                  <c:v>5.0740399999999998E-2</c:v>
                </c:pt>
                <c:pt idx="44315">
                  <c:v>4.8768499999999999E-2</c:v>
                </c:pt>
                <c:pt idx="44316">
                  <c:v>4.66957E-2</c:v>
                </c:pt>
                <c:pt idx="44317">
                  <c:v>4.4525000000000002E-2</c:v>
                </c:pt>
                <c:pt idx="44318">
                  <c:v>4.2261600000000003E-2</c:v>
                </c:pt>
                <c:pt idx="44319">
                  <c:v>3.9910099999999997E-2</c:v>
                </c:pt>
                <c:pt idx="44320">
                  <c:v>3.7474199999999999E-2</c:v>
                </c:pt>
                <c:pt idx="44321">
                  <c:v>3.4956800000000003E-2</c:v>
                </c:pt>
                <c:pt idx="44322">
                  <c:v>3.23612E-2</c:v>
                </c:pt>
                <c:pt idx="44323">
                  <c:v>2.9691800000000001E-2</c:v>
                </c:pt>
                <c:pt idx="44324">
                  <c:v>2.69543E-2</c:v>
                </c:pt>
                <c:pt idx="44325">
                  <c:v>2.4153500000000001E-2</c:v>
                </c:pt>
                <c:pt idx="44326">
                  <c:v>2.12941E-2</c:v>
                </c:pt>
                <c:pt idx="44327">
                  <c:v>1.83819E-2</c:v>
                </c:pt>
                <c:pt idx="44328">
                  <c:v>1.5421799999999999E-2</c:v>
                </c:pt>
                <c:pt idx="44329">
                  <c:v>1.2416099999999999E-2</c:v>
                </c:pt>
                <c:pt idx="44330" formatCode="0.00E+00">
                  <c:v>9.3674099999999996E-3</c:v>
                </c:pt>
                <c:pt idx="44331" formatCode="0.00E+00">
                  <c:v>6.27971E-3</c:v>
                </c:pt>
                <c:pt idx="44332" formatCode="0.00E+00">
                  <c:v>3.1563099999999998E-3</c:v>
                </c:pt>
                <c:pt idx="44333" formatCode="0.00E+00">
                  <c:v>-5.1142299999999999E-7</c:v>
                </c:pt>
                <c:pt idx="44334" formatCode="0.00E+00">
                  <c:v>-3.1871500000000001E-3</c:v>
                </c:pt>
                <c:pt idx="44335" formatCode="0.00E+00">
                  <c:v>-6.39874E-3</c:v>
                </c:pt>
                <c:pt idx="44336" formatCode="0.00E+00">
                  <c:v>-9.6301400000000006E-3</c:v>
                </c:pt>
                <c:pt idx="44337">
                  <c:v>-1.2875899999999999E-2</c:v>
                </c:pt>
                <c:pt idx="44338">
                  <c:v>-1.6130599999999998E-2</c:v>
                </c:pt>
                <c:pt idx="44339">
                  <c:v>-1.9389199999999999E-2</c:v>
                </c:pt>
                <c:pt idx="44340">
                  <c:v>-2.26482E-2</c:v>
                </c:pt>
                <c:pt idx="44341">
                  <c:v>-2.5904199999999999E-2</c:v>
                </c:pt>
                <c:pt idx="44342">
                  <c:v>-2.9153599999999998E-2</c:v>
                </c:pt>
                <c:pt idx="44343">
                  <c:v>-3.2391999999999997E-2</c:v>
                </c:pt>
                <c:pt idx="44344">
                  <c:v>-3.5614300000000002E-2</c:v>
                </c:pt>
                <c:pt idx="44345">
                  <c:v>-3.88142E-2</c:v>
                </c:pt>
                <c:pt idx="44346">
                  <c:v>-4.19852E-2</c:v>
                </c:pt>
                <c:pt idx="44347">
                  <c:v>-4.5121799999999997E-2</c:v>
                </c:pt>
                <c:pt idx="44348">
                  <c:v>-4.8219100000000001E-2</c:v>
                </c:pt>
                <c:pt idx="44349">
                  <c:v>-5.1273600000000003E-2</c:v>
                </c:pt>
                <c:pt idx="44350">
                  <c:v>-5.4281700000000002E-2</c:v>
                </c:pt>
                <c:pt idx="44351">
                  <c:v>-5.7237900000000001E-2</c:v>
                </c:pt>
                <c:pt idx="44352">
                  <c:v>-6.0136700000000001E-2</c:v>
                </c:pt>
                <c:pt idx="44353">
                  <c:v>-6.2974699999999995E-2</c:v>
                </c:pt>
                <c:pt idx="44354">
                  <c:v>-6.5750699999999995E-2</c:v>
                </c:pt>
                <c:pt idx="44355">
                  <c:v>-6.8462599999999998E-2</c:v>
                </c:pt>
                <c:pt idx="44356">
                  <c:v>-7.1107799999999999E-2</c:v>
                </c:pt>
                <c:pt idx="44357">
                  <c:v>-7.3683100000000001E-2</c:v>
                </c:pt>
                <c:pt idx="44358">
                  <c:v>-7.6185199999999995E-2</c:v>
                </c:pt>
                <c:pt idx="44359">
                  <c:v>-7.86105E-2</c:v>
                </c:pt>
                <c:pt idx="44360">
                  <c:v>-8.0954999999999999E-2</c:v>
                </c:pt>
                <c:pt idx="44361">
                  <c:v>-8.3213999999999996E-2</c:v>
                </c:pt>
                <c:pt idx="44362">
                  <c:v>-8.5381299999999993E-2</c:v>
                </c:pt>
                <c:pt idx="44363">
                  <c:v>-8.7451799999999996E-2</c:v>
                </c:pt>
                <c:pt idx="44364">
                  <c:v>-8.9423100000000005E-2</c:v>
                </c:pt>
                <c:pt idx="44365">
                  <c:v>-9.1294E-2</c:v>
                </c:pt>
                <c:pt idx="44366">
                  <c:v>-9.3062599999999995E-2</c:v>
                </c:pt>
                <c:pt idx="44367">
                  <c:v>-9.4725599999999993E-2</c:v>
                </c:pt>
                <c:pt idx="44368">
                  <c:v>-9.6279500000000004E-2</c:v>
                </c:pt>
                <c:pt idx="44369">
                  <c:v>-9.77214E-2</c:v>
                </c:pt>
                <c:pt idx="44370">
                  <c:v>-9.9048999999999998E-2</c:v>
                </c:pt>
                <c:pt idx="44371">
                  <c:v>-0.100261</c:v>
                </c:pt>
                <c:pt idx="44372">
                  <c:v>-0.101358</c:v>
                </c:pt>
                <c:pt idx="44373">
                  <c:v>-0.102338</c:v>
                </c:pt>
                <c:pt idx="44374">
                  <c:v>-0.103204</c:v>
                </c:pt>
                <c:pt idx="44375">
                  <c:v>-0.10395799999999999</c:v>
                </c:pt>
                <c:pt idx="44376">
                  <c:v>-0.104599</c:v>
                </c:pt>
                <c:pt idx="44377">
                  <c:v>-0.10513</c:v>
                </c:pt>
                <c:pt idx="44378">
                  <c:v>-0.10555200000000001</c:v>
                </c:pt>
                <c:pt idx="44379">
                  <c:v>-0.105864</c:v>
                </c:pt>
                <c:pt idx="44380">
                  <c:v>-0.10606400000000001</c:v>
                </c:pt>
                <c:pt idx="44381">
                  <c:v>-0.10614899999999999</c:v>
                </c:pt>
                <c:pt idx="44382">
                  <c:v>-0.106119</c:v>
                </c:pt>
                <c:pt idx="44383">
                  <c:v>-0.105978</c:v>
                </c:pt>
                <c:pt idx="44384">
                  <c:v>-0.105725</c:v>
                </c:pt>
                <c:pt idx="44385">
                  <c:v>-0.10535899999999999</c:v>
                </c:pt>
                <c:pt idx="44386">
                  <c:v>-0.104879</c:v>
                </c:pt>
                <c:pt idx="44387">
                  <c:v>-0.104284</c:v>
                </c:pt>
                <c:pt idx="44388">
                  <c:v>-0.103576</c:v>
                </c:pt>
                <c:pt idx="44389">
                  <c:v>-0.102759</c:v>
                </c:pt>
                <c:pt idx="44390">
                  <c:v>-0.10183200000000001</c:v>
                </c:pt>
                <c:pt idx="44391">
                  <c:v>-0.100798</c:v>
                </c:pt>
                <c:pt idx="44392">
                  <c:v>-9.96615E-2</c:v>
                </c:pt>
                <c:pt idx="44393">
                  <c:v>-9.8423999999999998E-2</c:v>
                </c:pt>
                <c:pt idx="44394">
                  <c:v>-9.7087099999999996E-2</c:v>
                </c:pt>
                <c:pt idx="44395">
                  <c:v>-9.5652100000000004E-2</c:v>
                </c:pt>
                <c:pt idx="44396">
                  <c:v>-9.4120800000000004E-2</c:v>
                </c:pt>
                <c:pt idx="44397">
                  <c:v>-9.2495999999999995E-2</c:v>
                </c:pt>
                <c:pt idx="44398">
                  <c:v>-9.0779499999999999E-2</c:v>
                </c:pt>
                <c:pt idx="44399">
                  <c:v>-8.8971099999999997E-2</c:v>
                </c:pt>
                <c:pt idx="44400">
                  <c:v>-8.70702E-2</c:v>
                </c:pt>
                <c:pt idx="44401">
                  <c:v>-8.5078500000000001E-2</c:v>
                </c:pt>
                <c:pt idx="44402">
                  <c:v>-8.3000199999999996E-2</c:v>
                </c:pt>
                <c:pt idx="44403">
                  <c:v>-8.0839300000000003E-2</c:v>
                </c:pt>
                <c:pt idx="44404">
                  <c:v>-7.8598100000000004E-2</c:v>
                </c:pt>
                <c:pt idx="44405">
                  <c:v>-7.6279200000000005E-2</c:v>
                </c:pt>
                <c:pt idx="44406">
                  <c:v>-7.3886599999999997E-2</c:v>
                </c:pt>
                <c:pt idx="44407">
                  <c:v>-7.1425199999999994E-2</c:v>
                </c:pt>
                <c:pt idx="44408">
                  <c:v>-6.8899500000000002E-2</c:v>
                </c:pt>
                <c:pt idx="44409">
                  <c:v>-6.6312999999999997E-2</c:v>
                </c:pt>
                <c:pt idx="44410">
                  <c:v>-6.3668299999999997E-2</c:v>
                </c:pt>
                <c:pt idx="44411">
                  <c:v>-6.0968399999999999E-2</c:v>
                </c:pt>
                <c:pt idx="44412">
                  <c:v>-5.8216799999999999E-2</c:v>
                </c:pt>
                <c:pt idx="44413">
                  <c:v>-5.5415699999999998E-2</c:v>
                </c:pt>
                <c:pt idx="44414">
                  <c:v>-5.2565599999999997E-2</c:v>
                </c:pt>
                <c:pt idx="44415">
                  <c:v>-4.9670100000000002E-2</c:v>
                </c:pt>
                <c:pt idx="44416">
                  <c:v>-4.6737500000000001E-2</c:v>
                </c:pt>
                <c:pt idx="44417">
                  <c:v>-4.3773800000000002E-2</c:v>
                </c:pt>
                <c:pt idx="44418">
                  <c:v>-4.0779000000000003E-2</c:v>
                </c:pt>
                <c:pt idx="44419">
                  <c:v>-3.7752300000000003E-2</c:v>
                </c:pt>
                <c:pt idx="44420">
                  <c:v>-3.4696999999999999E-2</c:v>
                </c:pt>
                <c:pt idx="44421">
                  <c:v>-3.1618800000000002E-2</c:v>
                </c:pt>
                <c:pt idx="44422">
                  <c:v>-2.85223E-2</c:v>
                </c:pt>
                <c:pt idx="44423">
                  <c:v>-2.5411E-2</c:v>
                </c:pt>
                <c:pt idx="44424">
                  <c:v>-2.2288200000000001E-2</c:v>
                </c:pt>
                <c:pt idx="44425">
                  <c:v>-1.91565E-2</c:v>
                </c:pt>
                <c:pt idx="44426">
                  <c:v>-1.6018899999999999E-2</c:v>
                </c:pt>
                <c:pt idx="44427">
                  <c:v>-1.28801E-2</c:v>
                </c:pt>
                <c:pt idx="44428" formatCode="0.00E+00">
                  <c:v>-9.7443300000000007E-3</c:v>
                </c:pt>
                <c:pt idx="44429" formatCode="0.00E+00">
                  <c:v>-6.6133700000000004E-3</c:v>
                </c:pt>
                <c:pt idx="44430" formatCode="0.00E+00">
                  <c:v>-3.48753E-3</c:v>
                </c:pt>
                <c:pt idx="44431" formatCode="0.00E+00">
                  <c:v>-3.6912099999999998E-4</c:v>
                </c:pt>
                <c:pt idx="44432" formatCode="0.00E+00">
                  <c:v>2.73669E-3</c:v>
                </c:pt>
                <c:pt idx="44433" formatCode="0.00E+00">
                  <c:v>5.8236099999999999E-3</c:v>
                </c:pt>
                <c:pt idx="44434" formatCode="0.00E+00">
                  <c:v>8.8862699999999999E-3</c:v>
                </c:pt>
                <c:pt idx="44435">
                  <c:v>1.1920999999999999E-2</c:v>
                </c:pt>
                <c:pt idx="44436">
                  <c:v>1.49251E-2</c:v>
                </c:pt>
                <c:pt idx="44437">
                  <c:v>1.7895899999999999E-2</c:v>
                </c:pt>
                <c:pt idx="44438">
                  <c:v>2.08314E-2</c:v>
                </c:pt>
                <c:pt idx="44439">
                  <c:v>2.3729500000000001E-2</c:v>
                </c:pt>
                <c:pt idx="44440">
                  <c:v>2.65881E-2</c:v>
                </c:pt>
                <c:pt idx="44441">
                  <c:v>2.9405000000000001E-2</c:v>
                </c:pt>
                <c:pt idx="44442">
                  <c:v>3.2178199999999997E-2</c:v>
                </c:pt>
                <c:pt idx="44443">
                  <c:v>3.4906100000000002E-2</c:v>
                </c:pt>
                <c:pt idx="44444">
                  <c:v>3.7586099999999997E-2</c:v>
                </c:pt>
                <c:pt idx="44445">
                  <c:v>4.02133E-2</c:v>
                </c:pt>
                <c:pt idx="44446">
                  <c:v>4.2781600000000003E-2</c:v>
                </c:pt>
                <c:pt idx="44447">
                  <c:v>4.52872E-2</c:v>
                </c:pt>
                <c:pt idx="44448">
                  <c:v>4.7730300000000003E-2</c:v>
                </c:pt>
                <c:pt idx="44449">
                  <c:v>5.0110500000000002E-2</c:v>
                </c:pt>
                <c:pt idx="44450">
                  <c:v>5.2426199999999999E-2</c:v>
                </c:pt>
                <c:pt idx="44451">
                  <c:v>5.46764E-2</c:v>
                </c:pt>
                <c:pt idx="44452">
                  <c:v>5.68602E-2</c:v>
                </c:pt>
                <c:pt idx="44453">
                  <c:v>5.8974199999999997E-2</c:v>
                </c:pt>
                <c:pt idx="44454">
                  <c:v>6.1017200000000001E-2</c:v>
                </c:pt>
                <c:pt idx="44455">
                  <c:v>6.29913E-2</c:v>
                </c:pt>
                <c:pt idx="44456">
                  <c:v>6.4897399999999994E-2</c:v>
                </c:pt>
                <c:pt idx="44457">
                  <c:v>6.6733899999999999E-2</c:v>
                </c:pt>
                <c:pt idx="44458">
                  <c:v>6.8498799999999999E-2</c:v>
                </c:pt>
                <c:pt idx="44459">
                  <c:v>7.0191500000000004E-2</c:v>
                </c:pt>
                <c:pt idx="44460">
                  <c:v>7.1811399999999997E-2</c:v>
                </c:pt>
                <c:pt idx="44461">
                  <c:v>7.3356699999999997E-2</c:v>
                </c:pt>
                <c:pt idx="44462">
                  <c:v>7.4829000000000007E-2</c:v>
                </c:pt>
                <c:pt idx="44463">
                  <c:v>7.6233800000000004E-2</c:v>
                </c:pt>
                <c:pt idx="44464">
                  <c:v>7.7574199999999996E-2</c:v>
                </c:pt>
                <c:pt idx="44465">
                  <c:v>7.8847700000000007E-2</c:v>
                </c:pt>
                <c:pt idx="44466">
                  <c:v>8.0050200000000002E-2</c:v>
                </c:pt>
                <c:pt idx="44467">
                  <c:v>8.1181199999999995E-2</c:v>
                </c:pt>
                <c:pt idx="44468">
                  <c:v>8.22412E-2</c:v>
                </c:pt>
                <c:pt idx="44469">
                  <c:v>8.3228499999999997E-2</c:v>
                </c:pt>
                <c:pt idx="44470">
                  <c:v>8.4141800000000003E-2</c:v>
                </c:pt>
                <c:pt idx="44471">
                  <c:v>8.4981100000000004E-2</c:v>
                </c:pt>
                <c:pt idx="44472">
                  <c:v>8.5749300000000001E-2</c:v>
                </c:pt>
                <c:pt idx="44473">
                  <c:v>8.6449799999999993E-2</c:v>
                </c:pt>
                <c:pt idx="44474">
                  <c:v>8.7083400000000005E-2</c:v>
                </c:pt>
                <c:pt idx="44475">
                  <c:v>8.7649299999999999E-2</c:v>
                </c:pt>
                <c:pt idx="44476">
                  <c:v>8.8146500000000003E-2</c:v>
                </c:pt>
                <c:pt idx="44477">
                  <c:v>8.8572700000000004E-2</c:v>
                </c:pt>
                <c:pt idx="44478">
                  <c:v>8.8922600000000004E-2</c:v>
                </c:pt>
                <c:pt idx="44479">
                  <c:v>8.9189900000000003E-2</c:v>
                </c:pt>
                <c:pt idx="44480">
                  <c:v>8.9372800000000002E-2</c:v>
                </c:pt>
                <c:pt idx="44481">
                  <c:v>8.9474100000000001E-2</c:v>
                </c:pt>
                <c:pt idx="44482">
                  <c:v>8.9497099999999996E-2</c:v>
                </c:pt>
                <c:pt idx="44483">
                  <c:v>8.9444399999999993E-2</c:v>
                </c:pt>
                <c:pt idx="44484">
                  <c:v>8.9319599999999999E-2</c:v>
                </c:pt>
                <c:pt idx="44485">
                  <c:v>8.91266E-2</c:v>
                </c:pt>
                <c:pt idx="44486">
                  <c:v>8.8867500000000002E-2</c:v>
                </c:pt>
                <c:pt idx="44487">
                  <c:v>8.8542999999999997E-2</c:v>
                </c:pt>
                <c:pt idx="44488">
                  <c:v>8.8154099999999999E-2</c:v>
                </c:pt>
                <c:pt idx="44489">
                  <c:v>8.7700899999999998E-2</c:v>
                </c:pt>
                <c:pt idx="44490">
                  <c:v>8.7181300000000003E-2</c:v>
                </c:pt>
                <c:pt idx="44491">
                  <c:v>8.6592299999999997E-2</c:v>
                </c:pt>
                <c:pt idx="44492">
                  <c:v>8.5932499999999995E-2</c:v>
                </c:pt>
                <c:pt idx="44493">
                  <c:v>8.5201499999999999E-2</c:v>
                </c:pt>
                <c:pt idx="44494">
                  <c:v>8.4401599999999993E-2</c:v>
                </c:pt>
                <c:pt idx="44495">
                  <c:v>8.3537299999999995E-2</c:v>
                </c:pt>
                <c:pt idx="44496">
                  <c:v>8.2611199999999996E-2</c:v>
                </c:pt>
                <c:pt idx="44497">
                  <c:v>8.1622799999999995E-2</c:v>
                </c:pt>
                <c:pt idx="44498">
                  <c:v>8.0571599999999993E-2</c:v>
                </c:pt>
                <c:pt idx="44499">
                  <c:v>7.9458699999999993E-2</c:v>
                </c:pt>
                <c:pt idx="44500">
                  <c:v>7.8285800000000003E-2</c:v>
                </c:pt>
                <c:pt idx="44501">
                  <c:v>7.7053800000000006E-2</c:v>
                </c:pt>
                <c:pt idx="44502">
                  <c:v>7.5763700000000003E-2</c:v>
                </c:pt>
                <c:pt idx="44503">
                  <c:v>7.4417700000000003E-2</c:v>
                </c:pt>
                <c:pt idx="44504">
                  <c:v>7.3017299999999993E-2</c:v>
                </c:pt>
                <c:pt idx="44505">
                  <c:v>7.1562399999999998E-2</c:v>
                </c:pt>
                <c:pt idx="44506">
                  <c:v>7.0052699999999996E-2</c:v>
                </c:pt>
                <c:pt idx="44507">
                  <c:v>6.8489400000000006E-2</c:v>
                </c:pt>
                <c:pt idx="44508">
                  <c:v>6.6873199999999994E-2</c:v>
                </c:pt>
                <c:pt idx="44509">
                  <c:v>6.5202700000000002E-2</c:v>
                </c:pt>
                <c:pt idx="44510">
                  <c:v>6.34792E-2</c:v>
                </c:pt>
                <c:pt idx="44511">
                  <c:v>6.1708199999999998E-2</c:v>
                </c:pt>
                <c:pt idx="44512">
                  <c:v>5.9894200000000002E-2</c:v>
                </c:pt>
                <c:pt idx="44513">
                  <c:v>5.8039E-2</c:v>
                </c:pt>
                <c:pt idx="44514">
                  <c:v>5.6143699999999998E-2</c:v>
                </c:pt>
                <c:pt idx="44515">
                  <c:v>5.42097E-2</c:v>
                </c:pt>
                <c:pt idx="44516">
                  <c:v>5.2238100000000003E-2</c:v>
                </c:pt>
                <c:pt idx="44517">
                  <c:v>5.0231699999999997E-2</c:v>
                </c:pt>
                <c:pt idx="44518">
                  <c:v>4.8193800000000002E-2</c:v>
                </c:pt>
                <c:pt idx="44519">
                  <c:v>4.6126599999999997E-2</c:v>
                </c:pt>
                <c:pt idx="44520">
                  <c:v>4.4029600000000002E-2</c:v>
                </c:pt>
                <c:pt idx="44521">
                  <c:v>4.1901300000000002E-2</c:v>
                </c:pt>
                <c:pt idx="44522">
                  <c:v>3.9741600000000002E-2</c:v>
                </c:pt>
                <c:pt idx="44523">
                  <c:v>3.75517E-2</c:v>
                </c:pt>
                <c:pt idx="44524">
                  <c:v>3.5332299999999997E-2</c:v>
                </c:pt>
                <c:pt idx="44525">
                  <c:v>3.3082899999999998E-2</c:v>
                </c:pt>
                <c:pt idx="44526">
                  <c:v>3.0803500000000001E-2</c:v>
                </c:pt>
                <c:pt idx="44527">
                  <c:v>2.84955E-2</c:v>
                </c:pt>
                <c:pt idx="44528">
                  <c:v>2.6162000000000001E-2</c:v>
                </c:pt>
                <c:pt idx="44529">
                  <c:v>2.38078E-2</c:v>
                </c:pt>
                <c:pt idx="44530">
                  <c:v>2.1436199999999999E-2</c:v>
                </c:pt>
                <c:pt idx="44531">
                  <c:v>1.90466E-2</c:v>
                </c:pt>
                <c:pt idx="44532">
                  <c:v>1.6638099999999999E-2</c:v>
                </c:pt>
                <c:pt idx="44533">
                  <c:v>1.42133E-2</c:v>
                </c:pt>
                <c:pt idx="44534">
                  <c:v>1.17768E-2</c:v>
                </c:pt>
                <c:pt idx="44535" formatCode="0.00E+00">
                  <c:v>9.3344099999999996E-3</c:v>
                </c:pt>
                <c:pt idx="44536" formatCode="0.00E+00">
                  <c:v>6.8920199999999996E-3</c:v>
                </c:pt>
                <c:pt idx="44537" formatCode="0.00E+00">
                  <c:v>4.4529900000000004E-3</c:v>
                </c:pt>
                <c:pt idx="44538" formatCode="0.00E+00">
                  <c:v>2.01819E-3</c:v>
                </c:pt>
                <c:pt idx="44539" formatCode="0.00E+00">
                  <c:v>-4.1116900000000002E-4</c:v>
                </c:pt>
                <c:pt idx="44540" formatCode="0.00E+00">
                  <c:v>-2.8322899999999999E-3</c:v>
                </c:pt>
                <c:pt idx="44541" formatCode="0.00E+00">
                  <c:v>-5.2452699999999998E-3</c:v>
                </c:pt>
                <c:pt idx="44542" formatCode="0.00E+00">
                  <c:v>-7.6544100000000004E-3</c:v>
                </c:pt>
                <c:pt idx="44543">
                  <c:v>-1.00626E-2</c:v>
                </c:pt>
                <c:pt idx="44544">
                  <c:v>-1.2469299999999999E-2</c:v>
                </c:pt>
                <c:pt idx="44545">
                  <c:v>-1.48738E-2</c:v>
                </c:pt>
                <c:pt idx="44546">
                  <c:v>-1.7276900000000001E-2</c:v>
                </c:pt>
                <c:pt idx="44547">
                  <c:v>-1.9677500000000001E-2</c:v>
                </c:pt>
                <c:pt idx="44548">
                  <c:v>-2.2072700000000001E-2</c:v>
                </c:pt>
                <c:pt idx="44549">
                  <c:v>-2.4461400000000001E-2</c:v>
                </c:pt>
                <c:pt idx="44550">
                  <c:v>-2.6844799999999999E-2</c:v>
                </c:pt>
                <c:pt idx="44551">
                  <c:v>-2.9222100000000001E-2</c:v>
                </c:pt>
                <c:pt idx="44552">
                  <c:v>-3.1592200000000001E-2</c:v>
                </c:pt>
                <c:pt idx="44553">
                  <c:v>-3.3957800000000003E-2</c:v>
                </c:pt>
                <c:pt idx="44554">
                  <c:v>-3.6322199999999999E-2</c:v>
                </c:pt>
                <c:pt idx="44555">
                  <c:v>-3.8683799999999997E-2</c:v>
                </c:pt>
                <c:pt idx="44556">
                  <c:v>-4.1039300000000001E-2</c:v>
                </c:pt>
                <c:pt idx="44557">
                  <c:v>-4.3389400000000002E-2</c:v>
                </c:pt>
                <c:pt idx="44558">
                  <c:v>-4.5736100000000002E-2</c:v>
                </c:pt>
                <c:pt idx="44559">
                  <c:v>-4.8078000000000003E-2</c:v>
                </c:pt>
                <c:pt idx="44560">
                  <c:v>-5.0412199999999997E-2</c:v>
                </c:pt>
                <c:pt idx="44561">
                  <c:v>-5.27368E-2</c:v>
                </c:pt>
                <c:pt idx="44562">
                  <c:v>-5.50468E-2</c:v>
                </c:pt>
                <c:pt idx="44563">
                  <c:v>-5.7333599999999998E-2</c:v>
                </c:pt>
                <c:pt idx="44564">
                  <c:v>-5.9592300000000001E-2</c:v>
                </c:pt>
                <c:pt idx="44565">
                  <c:v>-6.1824299999999999E-2</c:v>
                </c:pt>
                <c:pt idx="44566">
                  <c:v>-6.4031199999999996E-2</c:v>
                </c:pt>
                <c:pt idx="44567">
                  <c:v>-6.62108E-2</c:v>
                </c:pt>
                <c:pt idx="44568">
                  <c:v>-6.8361099999999994E-2</c:v>
                </c:pt>
                <c:pt idx="44569">
                  <c:v>-7.0482600000000006E-2</c:v>
                </c:pt>
                <c:pt idx="44570">
                  <c:v>-7.2575100000000003E-2</c:v>
                </c:pt>
                <c:pt idx="44571">
                  <c:v>-7.4637400000000007E-2</c:v>
                </c:pt>
                <c:pt idx="44572">
                  <c:v>-7.6667899999999997E-2</c:v>
                </c:pt>
                <c:pt idx="44573">
                  <c:v>-7.8665799999999994E-2</c:v>
                </c:pt>
                <c:pt idx="44574">
                  <c:v>-8.0632599999999999E-2</c:v>
                </c:pt>
                <c:pt idx="44575">
                  <c:v>-8.2570500000000005E-2</c:v>
                </c:pt>
                <c:pt idx="44576">
                  <c:v>-8.4479799999999994E-2</c:v>
                </c:pt>
                <c:pt idx="44577">
                  <c:v>-8.6360500000000007E-2</c:v>
                </c:pt>
                <c:pt idx="44578">
                  <c:v>-8.8212299999999993E-2</c:v>
                </c:pt>
                <c:pt idx="44579">
                  <c:v>-9.0032699999999993E-2</c:v>
                </c:pt>
                <c:pt idx="44580">
                  <c:v>-9.1816499999999995E-2</c:v>
                </c:pt>
                <c:pt idx="44581">
                  <c:v>-9.3560599999999994E-2</c:v>
                </c:pt>
                <c:pt idx="44582">
                  <c:v>-9.5266900000000002E-2</c:v>
                </c:pt>
                <c:pt idx="44583">
                  <c:v>-9.6939800000000007E-2</c:v>
                </c:pt>
                <c:pt idx="44584">
                  <c:v>-9.8580500000000001E-2</c:v>
                </c:pt>
                <c:pt idx="44585">
                  <c:v>-0.100185</c:v>
                </c:pt>
                <c:pt idx="44586">
                  <c:v>-0.101745</c:v>
                </c:pt>
                <c:pt idx="44587">
                  <c:v>-0.103256</c:v>
                </c:pt>
                <c:pt idx="44588">
                  <c:v>-0.104717</c:v>
                </c:pt>
                <c:pt idx="44589">
                  <c:v>-0.10613</c:v>
                </c:pt>
                <c:pt idx="44590">
                  <c:v>-0.10749400000000001</c:v>
                </c:pt>
                <c:pt idx="44591">
                  <c:v>-0.108811</c:v>
                </c:pt>
                <c:pt idx="44592">
                  <c:v>-0.110082</c:v>
                </c:pt>
                <c:pt idx="44593">
                  <c:v>-0.111307</c:v>
                </c:pt>
                <c:pt idx="44594">
                  <c:v>-0.112482</c:v>
                </c:pt>
                <c:pt idx="44595">
                  <c:v>-0.113609</c:v>
                </c:pt>
                <c:pt idx="44596">
                  <c:v>-0.114687</c:v>
                </c:pt>
                <c:pt idx="44597">
                  <c:v>-0.115716</c:v>
                </c:pt>
                <c:pt idx="44598">
                  <c:v>-0.116698</c:v>
                </c:pt>
                <c:pt idx="44599">
                  <c:v>-0.117636</c:v>
                </c:pt>
                <c:pt idx="44600">
                  <c:v>-0.118532</c:v>
                </c:pt>
                <c:pt idx="44601">
                  <c:v>-0.11938799999999999</c:v>
                </c:pt>
                <c:pt idx="44602">
                  <c:v>-0.120203</c:v>
                </c:pt>
                <c:pt idx="44603">
                  <c:v>-0.120971</c:v>
                </c:pt>
                <c:pt idx="44604">
                  <c:v>-0.121688</c:v>
                </c:pt>
                <c:pt idx="44605">
                  <c:v>-0.122351</c:v>
                </c:pt>
                <c:pt idx="44606">
                  <c:v>-0.122956</c:v>
                </c:pt>
                <c:pt idx="44607">
                  <c:v>-0.123505</c:v>
                </c:pt>
                <c:pt idx="44608">
                  <c:v>-0.123997</c:v>
                </c:pt>
                <c:pt idx="44609">
                  <c:v>-0.124434</c:v>
                </c:pt>
                <c:pt idx="44610">
                  <c:v>-0.124815</c:v>
                </c:pt>
                <c:pt idx="44611">
                  <c:v>-0.125135</c:v>
                </c:pt>
                <c:pt idx="44612">
                  <c:v>-0.12539700000000001</c:v>
                </c:pt>
                <c:pt idx="44613">
                  <c:v>-0.125606</c:v>
                </c:pt>
                <c:pt idx="44614">
                  <c:v>-0.12576499999999999</c:v>
                </c:pt>
                <c:pt idx="44615">
                  <c:v>-0.12587300000000001</c:v>
                </c:pt>
                <c:pt idx="44616">
                  <c:v>-0.12593299999999999</c:v>
                </c:pt>
                <c:pt idx="44617">
                  <c:v>-0.125945</c:v>
                </c:pt>
                <c:pt idx="44618">
                  <c:v>-0.12590899999999999</c:v>
                </c:pt>
                <c:pt idx="44619">
                  <c:v>-0.12582299999999999</c:v>
                </c:pt>
                <c:pt idx="44620">
                  <c:v>-0.12568499999999999</c:v>
                </c:pt>
                <c:pt idx="44621">
                  <c:v>-0.125497</c:v>
                </c:pt>
                <c:pt idx="44622">
                  <c:v>-0.12526300000000001</c:v>
                </c:pt>
                <c:pt idx="44623">
                  <c:v>-0.124985</c:v>
                </c:pt>
                <c:pt idx="44624">
                  <c:v>-0.12465900000000001</c:v>
                </c:pt>
                <c:pt idx="44625">
                  <c:v>-0.124283</c:v>
                </c:pt>
                <c:pt idx="44626">
                  <c:v>-0.12385599999999999</c:v>
                </c:pt>
                <c:pt idx="44627">
                  <c:v>-0.123377</c:v>
                </c:pt>
                <c:pt idx="44628">
                  <c:v>-0.122846</c:v>
                </c:pt>
                <c:pt idx="44629">
                  <c:v>-0.12225800000000001</c:v>
                </c:pt>
                <c:pt idx="44630">
                  <c:v>-0.121615</c:v>
                </c:pt>
                <c:pt idx="44631">
                  <c:v>-0.120924</c:v>
                </c:pt>
                <c:pt idx="44632">
                  <c:v>-0.120189</c:v>
                </c:pt>
                <c:pt idx="44633">
                  <c:v>-0.11941300000000001</c:v>
                </c:pt>
                <c:pt idx="44634">
                  <c:v>-0.11859500000000001</c:v>
                </c:pt>
                <c:pt idx="44635">
                  <c:v>-0.11773500000000001</c:v>
                </c:pt>
                <c:pt idx="44636">
                  <c:v>-0.11683</c:v>
                </c:pt>
                <c:pt idx="44637">
                  <c:v>-0.115881</c:v>
                </c:pt>
                <c:pt idx="44638">
                  <c:v>-0.114887</c:v>
                </c:pt>
                <c:pt idx="44639">
                  <c:v>-0.113847</c:v>
                </c:pt>
                <c:pt idx="44640">
                  <c:v>-0.112757</c:v>
                </c:pt>
                <c:pt idx="44641">
                  <c:v>-0.111619</c:v>
                </c:pt>
                <c:pt idx="44642">
                  <c:v>-0.110441</c:v>
                </c:pt>
                <c:pt idx="44643">
                  <c:v>-0.109232</c:v>
                </c:pt>
                <c:pt idx="44644">
                  <c:v>-0.10799599999999999</c:v>
                </c:pt>
                <c:pt idx="44645">
                  <c:v>-0.10673299999999999</c:v>
                </c:pt>
                <c:pt idx="44646">
                  <c:v>-0.10544100000000001</c:v>
                </c:pt>
                <c:pt idx="44647">
                  <c:v>-0.10412299999999999</c:v>
                </c:pt>
                <c:pt idx="44648">
                  <c:v>-0.10277500000000001</c:v>
                </c:pt>
                <c:pt idx="44649">
                  <c:v>-0.101397</c:v>
                </c:pt>
                <c:pt idx="44650">
                  <c:v>-9.9996199999999993E-2</c:v>
                </c:pt>
                <c:pt idx="44651">
                  <c:v>-9.8577399999999996E-2</c:v>
                </c:pt>
                <c:pt idx="44652">
                  <c:v>-9.7144099999999997E-2</c:v>
                </c:pt>
                <c:pt idx="44653">
                  <c:v>-9.56983E-2</c:v>
                </c:pt>
                <c:pt idx="44654">
                  <c:v>-9.42389E-2</c:v>
                </c:pt>
                <c:pt idx="44655">
                  <c:v>-9.2761800000000005E-2</c:v>
                </c:pt>
                <c:pt idx="44656">
                  <c:v>-9.1268299999999997E-2</c:v>
                </c:pt>
                <c:pt idx="44657">
                  <c:v>-8.9766799999999994E-2</c:v>
                </c:pt>
                <c:pt idx="44658">
                  <c:v>-8.8267300000000007E-2</c:v>
                </c:pt>
                <c:pt idx="44659">
                  <c:v>-8.6777000000000007E-2</c:v>
                </c:pt>
                <c:pt idx="44660">
                  <c:v>-8.5300899999999999E-2</c:v>
                </c:pt>
                <c:pt idx="44661">
                  <c:v>-8.3842799999999995E-2</c:v>
                </c:pt>
                <c:pt idx="44662">
                  <c:v>-8.2405099999999995E-2</c:v>
                </c:pt>
                <c:pt idx="44663">
                  <c:v>-8.0987199999999995E-2</c:v>
                </c:pt>
                <c:pt idx="44664">
                  <c:v>-7.9591200000000001E-2</c:v>
                </c:pt>
                <c:pt idx="44665">
                  <c:v>-7.8223000000000001E-2</c:v>
                </c:pt>
                <c:pt idx="44666">
                  <c:v>-7.6886300000000005E-2</c:v>
                </c:pt>
                <c:pt idx="44667">
                  <c:v>-7.5580400000000006E-2</c:v>
                </c:pt>
                <c:pt idx="44668">
                  <c:v>-7.4306499999999998E-2</c:v>
                </c:pt>
                <c:pt idx="44669">
                  <c:v>-7.3069700000000001E-2</c:v>
                </c:pt>
                <c:pt idx="44670">
                  <c:v>-7.1872699999999998E-2</c:v>
                </c:pt>
                <c:pt idx="44671">
                  <c:v>-7.0712899999999995E-2</c:v>
                </c:pt>
                <c:pt idx="44672">
                  <c:v>-6.9588800000000006E-2</c:v>
                </c:pt>
                <c:pt idx="44673">
                  <c:v>-6.8501800000000002E-2</c:v>
                </c:pt>
                <c:pt idx="44674">
                  <c:v>-6.7455500000000002E-2</c:v>
                </c:pt>
                <c:pt idx="44675">
                  <c:v>-6.6454100000000002E-2</c:v>
                </c:pt>
                <c:pt idx="44676">
                  <c:v>-6.5499699999999994E-2</c:v>
                </c:pt>
                <c:pt idx="44677">
                  <c:v>-6.4592700000000003E-2</c:v>
                </c:pt>
                <c:pt idx="44678">
                  <c:v>-6.3734600000000002E-2</c:v>
                </c:pt>
                <c:pt idx="44679">
                  <c:v>-6.2928799999999993E-2</c:v>
                </c:pt>
                <c:pt idx="44680">
                  <c:v>-6.2177999999999997E-2</c:v>
                </c:pt>
                <c:pt idx="44681">
                  <c:v>-6.1483700000000002E-2</c:v>
                </c:pt>
                <c:pt idx="44682">
                  <c:v>-6.0847100000000001E-2</c:v>
                </c:pt>
                <c:pt idx="44683">
                  <c:v>-6.0271199999999997E-2</c:v>
                </c:pt>
                <c:pt idx="44684">
                  <c:v>-5.9757999999999999E-2</c:v>
                </c:pt>
                <c:pt idx="44685">
                  <c:v>-5.9306600000000001E-2</c:v>
                </c:pt>
                <c:pt idx="44686">
                  <c:v>-5.8916200000000002E-2</c:v>
                </c:pt>
                <c:pt idx="44687">
                  <c:v>-5.8587399999999998E-2</c:v>
                </c:pt>
                <c:pt idx="44688">
                  <c:v>-5.8321199999999997E-2</c:v>
                </c:pt>
                <c:pt idx="44689">
                  <c:v>-5.8118900000000001E-2</c:v>
                </c:pt>
                <c:pt idx="44690">
                  <c:v>-5.7983E-2</c:v>
                </c:pt>
                <c:pt idx="44691">
                  <c:v>-5.7915599999999998E-2</c:v>
                </c:pt>
                <c:pt idx="44692">
                  <c:v>-5.79181E-2</c:v>
                </c:pt>
                <c:pt idx="44693">
                  <c:v>-5.79941E-2</c:v>
                </c:pt>
                <c:pt idx="44694">
                  <c:v>-5.8149699999999999E-2</c:v>
                </c:pt>
                <c:pt idx="44695">
                  <c:v>-5.8386599999999997E-2</c:v>
                </c:pt>
                <c:pt idx="44696">
                  <c:v>-5.8703900000000003E-2</c:v>
                </c:pt>
                <c:pt idx="44697">
                  <c:v>-5.9105600000000001E-2</c:v>
                </c:pt>
                <c:pt idx="44698">
                  <c:v>-5.9598600000000002E-2</c:v>
                </c:pt>
                <c:pt idx="44699">
                  <c:v>-6.0183800000000003E-2</c:v>
                </c:pt>
                <c:pt idx="44700">
                  <c:v>-6.0857300000000003E-2</c:v>
                </c:pt>
                <c:pt idx="44701">
                  <c:v>-6.1620000000000001E-2</c:v>
                </c:pt>
                <c:pt idx="44702">
                  <c:v>-6.2478699999999998E-2</c:v>
                </c:pt>
                <c:pt idx="44703">
                  <c:v>-6.3436199999999998E-2</c:v>
                </c:pt>
                <c:pt idx="44704">
                  <c:v>-6.4488100000000007E-2</c:v>
                </c:pt>
                <c:pt idx="44705">
                  <c:v>-6.5627099999999994E-2</c:v>
                </c:pt>
                <c:pt idx="44706">
                  <c:v>-6.6844700000000007E-2</c:v>
                </c:pt>
                <c:pt idx="44707">
                  <c:v>-6.8132300000000007E-2</c:v>
                </c:pt>
                <c:pt idx="44708">
                  <c:v>-6.9487400000000005E-2</c:v>
                </c:pt>
                <c:pt idx="44709">
                  <c:v>-7.0916400000000004E-2</c:v>
                </c:pt>
                <c:pt idx="44710">
                  <c:v>-7.2426500000000005E-2</c:v>
                </c:pt>
                <c:pt idx="44711">
                  <c:v>-7.4018E-2</c:v>
                </c:pt>
                <c:pt idx="44712">
                  <c:v>-7.56859E-2</c:v>
                </c:pt>
                <c:pt idx="44713">
                  <c:v>-7.7423900000000004E-2</c:v>
                </c:pt>
                <c:pt idx="44714">
                  <c:v>-7.9227699999999998E-2</c:v>
                </c:pt>
                <c:pt idx="44715">
                  <c:v>-8.1096799999999997E-2</c:v>
                </c:pt>
                <c:pt idx="44716">
                  <c:v>-8.3031999999999995E-2</c:v>
                </c:pt>
                <c:pt idx="44717">
                  <c:v>-8.5030999999999995E-2</c:v>
                </c:pt>
                <c:pt idx="44718">
                  <c:v>-8.7090699999999993E-2</c:v>
                </c:pt>
                <c:pt idx="44719">
                  <c:v>-8.9211499999999999E-2</c:v>
                </c:pt>
                <c:pt idx="44720">
                  <c:v>-9.1395199999999996E-2</c:v>
                </c:pt>
                <c:pt idx="44721">
                  <c:v>-9.3643299999999999E-2</c:v>
                </c:pt>
                <c:pt idx="44722">
                  <c:v>-9.5953800000000006E-2</c:v>
                </c:pt>
                <c:pt idx="44723">
                  <c:v>-9.8319699999999996E-2</c:v>
                </c:pt>
                <c:pt idx="44724">
                  <c:v>-0.100731</c:v>
                </c:pt>
                <c:pt idx="44725">
                  <c:v>-0.103182</c:v>
                </c:pt>
                <c:pt idx="44726">
                  <c:v>-0.105672</c:v>
                </c:pt>
                <c:pt idx="44727">
                  <c:v>-0.10820399999999999</c:v>
                </c:pt>
                <c:pt idx="44728">
                  <c:v>-0.110773</c:v>
                </c:pt>
                <c:pt idx="44729">
                  <c:v>-0.113372</c:v>
                </c:pt>
                <c:pt idx="44730">
                  <c:v>-0.115996</c:v>
                </c:pt>
                <c:pt idx="44731">
                  <c:v>-0.11864</c:v>
                </c:pt>
                <c:pt idx="44732">
                  <c:v>-0.121299</c:v>
                </c:pt>
                <c:pt idx="44733">
                  <c:v>-0.12396600000000001</c:v>
                </c:pt>
                <c:pt idx="44734">
                  <c:v>-0.126633</c:v>
                </c:pt>
                <c:pt idx="44735">
                  <c:v>-0.12929499999999999</c:v>
                </c:pt>
                <c:pt idx="44736">
                  <c:v>-0.13194500000000001</c:v>
                </c:pt>
                <c:pt idx="44737">
                  <c:v>-0.134578</c:v>
                </c:pt>
                <c:pt idx="44738">
                  <c:v>-0.13719300000000001</c:v>
                </c:pt>
                <c:pt idx="44739">
                  <c:v>-0.13979</c:v>
                </c:pt>
                <c:pt idx="44740">
                  <c:v>-0.14236099999999999</c:v>
                </c:pt>
                <c:pt idx="44741">
                  <c:v>-0.14489299999999999</c:v>
                </c:pt>
                <c:pt idx="44742">
                  <c:v>-0.14737700000000001</c:v>
                </c:pt>
                <c:pt idx="44743">
                  <c:v>-0.149815</c:v>
                </c:pt>
                <c:pt idx="44744">
                  <c:v>-0.152202</c:v>
                </c:pt>
                <c:pt idx="44745">
                  <c:v>-0.154531</c:v>
                </c:pt>
                <c:pt idx="44746">
                  <c:v>-0.156801</c:v>
                </c:pt>
                <c:pt idx="44747">
                  <c:v>-0.15900700000000001</c:v>
                </c:pt>
                <c:pt idx="44748">
                  <c:v>-0.16114400000000001</c:v>
                </c:pt>
                <c:pt idx="44749">
                  <c:v>-0.16320599999999999</c:v>
                </c:pt>
                <c:pt idx="44750">
                  <c:v>-0.16519</c:v>
                </c:pt>
                <c:pt idx="44751">
                  <c:v>-0.167099</c:v>
                </c:pt>
                <c:pt idx="44752">
                  <c:v>-0.168929</c:v>
                </c:pt>
                <c:pt idx="44753">
                  <c:v>-0.17067599999999999</c:v>
                </c:pt>
                <c:pt idx="44754">
                  <c:v>-0.17233899999999999</c:v>
                </c:pt>
                <c:pt idx="44755">
                  <c:v>-0.17391499999999999</c:v>
                </c:pt>
                <c:pt idx="44756">
                  <c:v>-0.175398</c:v>
                </c:pt>
                <c:pt idx="44757">
                  <c:v>-0.17677999999999999</c:v>
                </c:pt>
                <c:pt idx="44758">
                  <c:v>-0.178062</c:v>
                </c:pt>
                <c:pt idx="44759">
                  <c:v>-0.17924300000000001</c:v>
                </c:pt>
                <c:pt idx="44760">
                  <c:v>-0.18032899999999999</c:v>
                </c:pt>
                <c:pt idx="44761">
                  <c:v>-0.18131700000000001</c:v>
                </c:pt>
                <c:pt idx="44762">
                  <c:v>-0.182204</c:v>
                </c:pt>
                <c:pt idx="44763">
                  <c:v>-0.18298900000000001</c:v>
                </c:pt>
                <c:pt idx="44764">
                  <c:v>-0.183668</c:v>
                </c:pt>
                <c:pt idx="44765">
                  <c:v>-0.18423999999999999</c:v>
                </c:pt>
                <c:pt idx="44766">
                  <c:v>-0.18470400000000001</c:v>
                </c:pt>
                <c:pt idx="44767">
                  <c:v>-0.185059</c:v>
                </c:pt>
                <c:pt idx="44768">
                  <c:v>-0.18529999999999999</c:v>
                </c:pt>
                <c:pt idx="44769">
                  <c:v>-0.185422</c:v>
                </c:pt>
                <c:pt idx="44770">
                  <c:v>-0.18542700000000001</c:v>
                </c:pt>
                <c:pt idx="44771">
                  <c:v>-0.18531700000000001</c:v>
                </c:pt>
                <c:pt idx="44772">
                  <c:v>-0.18509700000000001</c:v>
                </c:pt>
                <c:pt idx="44773">
                  <c:v>-0.18476600000000001</c:v>
                </c:pt>
                <c:pt idx="44774">
                  <c:v>-0.18432399999999999</c:v>
                </c:pt>
                <c:pt idx="44775">
                  <c:v>-0.18377099999999999</c:v>
                </c:pt>
                <c:pt idx="44776">
                  <c:v>-0.18310799999999999</c:v>
                </c:pt>
                <c:pt idx="44777">
                  <c:v>-0.182335</c:v>
                </c:pt>
                <c:pt idx="44778">
                  <c:v>-0.18145700000000001</c:v>
                </c:pt>
                <c:pt idx="44779">
                  <c:v>-0.180481</c:v>
                </c:pt>
                <c:pt idx="44780">
                  <c:v>-0.17941399999999999</c:v>
                </c:pt>
                <c:pt idx="44781">
                  <c:v>-0.178261</c:v>
                </c:pt>
                <c:pt idx="44782">
                  <c:v>-0.17702300000000001</c:v>
                </c:pt>
                <c:pt idx="44783">
                  <c:v>-0.17569799999999999</c:v>
                </c:pt>
                <c:pt idx="44784">
                  <c:v>-0.17429</c:v>
                </c:pt>
                <c:pt idx="44785">
                  <c:v>-0.17280100000000001</c:v>
                </c:pt>
                <c:pt idx="44786">
                  <c:v>-0.171237</c:v>
                </c:pt>
                <c:pt idx="44787">
                  <c:v>-0.169602</c:v>
                </c:pt>
                <c:pt idx="44788">
                  <c:v>-0.16789999999999999</c:v>
                </c:pt>
                <c:pt idx="44789">
                  <c:v>-0.16613</c:v>
                </c:pt>
                <c:pt idx="44790">
                  <c:v>-0.164296</c:v>
                </c:pt>
                <c:pt idx="44791">
                  <c:v>-0.16239600000000001</c:v>
                </c:pt>
                <c:pt idx="44792">
                  <c:v>-0.16042799999999999</c:v>
                </c:pt>
                <c:pt idx="44793">
                  <c:v>-0.15839200000000001</c:v>
                </c:pt>
                <c:pt idx="44794">
                  <c:v>-0.15629100000000001</c:v>
                </c:pt>
                <c:pt idx="44795">
                  <c:v>-0.15413099999999999</c:v>
                </c:pt>
                <c:pt idx="44796">
                  <c:v>-0.15191499999999999</c:v>
                </c:pt>
                <c:pt idx="44797">
                  <c:v>-0.149647</c:v>
                </c:pt>
                <c:pt idx="44798">
                  <c:v>-0.14732999999999999</c:v>
                </c:pt>
                <c:pt idx="44799">
                  <c:v>-0.14497399999999999</c:v>
                </c:pt>
                <c:pt idx="44800">
                  <c:v>-0.14258100000000001</c:v>
                </c:pt>
                <c:pt idx="44801">
                  <c:v>-0.140158</c:v>
                </c:pt>
                <c:pt idx="44802">
                  <c:v>-0.137713</c:v>
                </c:pt>
                <c:pt idx="44803">
                  <c:v>-0.13525899999999999</c:v>
                </c:pt>
                <c:pt idx="44804">
                  <c:v>-0.13280500000000001</c:v>
                </c:pt>
                <c:pt idx="44805">
                  <c:v>-0.130355</c:v>
                </c:pt>
                <c:pt idx="44806">
                  <c:v>-0.12791</c:v>
                </c:pt>
                <c:pt idx="44807">
                  <c:v>-0.125474</c:v>
                </c:pt>
                <c:pt idx="44808">
                  <c:v>-0.123054</c:v>
                </c:pt>
                <c:pt idx="44809">
                  <c:v>-0.120659</c:v>
                </c:pt>
                <c:pt idx="44810">
                  <c:v>-0.1183</c:v>
                </c:pt>
                <c:pt idx="44811">
                  <c:v>-0.11598799999999999</c:v>
                </c:pt>
                <c:pt idx="44812">
                  <c:v>-0.113731</c:v>
                </c:pt>
                <c:pt idx="44813">
                  <c:v>-0.111529</c:v>
                </c:pt>
                <c:pt idx="44814">
                  <c:v>-0.10938299999999999</c:v>
                </c:pt>
                <c:pt idx="44815">
                  <c:v>-0.107291</c:v>
                </c:pt>
                <c:pt idx="44816">
                  <c:v>-0.105255</c:v>
                </c:pt>
                <c:pt idx="44817">
                  <c:v>-0.10327600000000001</c:v>
                </c:pt>
                <c:pt idx="44818">
                  <c:v>-0.10136000000000001</c:v>
                </c:pt>
                <c:pt idx="44819">
                  <c:v>-9.9515300000000001E-2</c:v>
                </c:pt>
                <c:pt idx="44820">
                  <c:v>-9.7748699999999994E-2</c:v>
                </c:pt>
                <c:pt idx="44821">
                  <c:v>-9.6061300000000002E-2</c:v>
                </c:pt>
                <c:pt idx="44822">
                  <c:v>-9.44546E-2</c:v>
                </c:pt>
                <c:pt idx="44823">
                  <c:v>-9.2934799999999998E-2</c:v>
                </c:pt>
                <c:pt idx="44824">
                  <c:v>-9.1508300000000001E-2</c:v>
                </c:pt>
                <c:pt idx="44825">
                  <c:v>-9.0178099999999997E-2</c:v>
                </c:pt>
                <c:pt idx="44826">
                  <c:v>-8.8945300000000005E-2</c:v>
                </c:pt>
                <c:pt idx="44827">
                  <c:v>-8.7814100000000006E-2</c:v>
                </c:pt>
                <c:pt idx="44828">
                  <c:v>-8.67893E-2</c:v>
                </c:pt>
                <c:pt idx="44829">
                  <c:v>-8.5872500000000004E-2</c:v>
                </c:pt>
                <c:pt idx="44830">
                  <c:v>-8.5065199999999994E-2</c:v>
                </c:pt>
                <c:pt idx="44831">
                  <c:v>-8.4371600000000005E-2</c:v>
                </c:pt>
                <c:pt idx="44832">
                  <c:v>-8.3793400000000004E-2</c:v>
                </c:pt>
                <c:pt idx="44833">
                  <c:v>-8.3328100000000002E-2</c:v>
                </c:pt>
                <c:pt idx="44834">
                  <c:v>-8.2972599999999994E-2</c:v>
                </c:pt>
                <c:pt idx="44835">
                  <c:v>-8.2727700000000001E-2</c:v>
                </c:pt>
                <c:pt idx="44836">
                  <c:v>-8.2596600000000006E-2</c:v>
                </c:pt>
                <c:pt idx="44837">
                  <c:v>-8.2584400000000002E-2</c:v>
                </c:pt>
                <c:pt idx="44838">
                  <c:v>-8.2697400000000004E-2</c:v>
                </c:pt>
                <c:pt idx="44839">
                  <c:v>-8.2941200000000007E-2</c:v>
                </c:pt>
                <c:pt idx="44840">
                  <c:v>-8.3318500000000004E-2</c:v>
                </c:pt>
                <c:pt idx="44841">
                  <c:v>-8.3828200000000005E-2</c:v>
                </c:pt>
                <c:pt idx="44842">
                  <c:v>-8.4467299999999995E-2</c:v>
                </c:pt>
                <c:pt idx="44843">
                  <c:v>-8.5233199999999995E-2</c:v>
                </c:pt>
                <c:pt idx="44844">
                  <c:v>-8.6122400000000002E-2</c:v>
                </c:pt>
                <c:pt idx="44845">
                  <c:v>-8.7132699999999993E-2</c:v>
                </c:pt>
                <c:pt idx="44846">
                  <c:v>-8.8267799999999993E-2</c:v>
                </c:pt>
                <c:pt idx="44847">
                  <c:v>-8.9534799999999998E-2</c:v>
                </c:pt>
                <c:pt idx="44848">
                  <c:v>-9.0939199999999998E-2</c:v>
                </c:pt>
                <c:pt idx="44849">
                  <c:v>-9.2482499999999995E-2</c:v>
                </c:pt>
                <c:pt idx="44850">
                  <c:v>-9.41607E-2</c:v>
                </c:pt>
                <c:pt idx="44851">
                  <c:v>-9.5965200000000001E-2</c:v>
                </c:pt>
                <c:pt idx="44852">
                  <c:v>-9.7886600000000004E-2</c:v>
                </c:pt>
                <c:pt idx="44853">
                  <c:v>-9.99197E-2</c:v>
                </c:pt>
                <c:pt idx="44854">
                  <c:v>-0.10206</c:v>
                </c:pt>
                <c:pt idx="44855">
                  <c:v>-0.10430399999999999</c:v>
                </c:pt>
                <c:pt idx="44856">
                  <c:v>-0.10664999999999999</c:v>
                </c:pt>
                <c:pt idx="44857">
                  <c:v>-0.109099</c:v>
                </c:pt>
                <c:pt idx="44858">
                  <c:v>-0.11164499999999999</c:v>
                </c:pt>
                <c:pt idx="44859">
                  <c:v>-0.114285</c:v>
                </c:pt>
                <c:pt idx="44860">
                  <c:v>-0.117021</c:v>
                </c:pt>
                <c:pt idx="44861">
                  <c:v>-0.119852</c:v>
                </c:pt>
                <c:pt idx="44862">
                  <c:v>-0.122777</c:v>
                </c:pt>
                <c:pt idx="44863">
                  <c:v>-0.12579599999999999</c:v>
                </c:pt>
                <c:pt idx="44864">
                  <c:v>-0.12890799999999999</c:v>
                </c:pt>
                <c:pt idx="44865">
                  <c:v>-0.132107</c:v>
                </c:pt>
                <c:pt idx="44866">
                  <c:v>-0.13538500000000001</c:v>
                </c:pt>
                <c:pt idx="44867">
                  <c:v>-0.138735</c:v>
                </c:pt>
                <c:pt idx="44868">
                  <c:v>-0.142153</c:v>
                </c:pt>
                <c:pt idx="44869">
                  <c:v>-0.14563000000000001</c:v>
                </c:pt>
                <c:pt idx="44870">
                  <c:v>-0.14915900000000001</c:v>
                </c:pt>
                <c:pt idx="44871">
                  <c:v>-0.15273400000000001</c:v>
                </c:pt>
                <c:pt idx="44872">
                  <c:v>-0.15635099999999999</c:v>
                </c:pt>
                <c:pt idx="44873">
                  <c:v>-0.16000700000000001</c:v>
                </c:pt>
                <c:pt idx="44874">
                  <c:v>-0.16370000000000001</c:v>
                </c:pt>
                <c:pt idx="44875">
                  <c:v>-0.16742599999999999</c:v>
                </c:pt>
                <c:pt idx="44876">
                  <c:v>-0.171185</c:v>
                </c:pt>
                <c:pt idx="44877">
                  <c:v>-0.17497099999999999</c:v>
                </c:pt>
                <c:pt idx="44878">
                  <c:v>-0.17877599999999999</c:v>
                </c:pt>
                <c:pt idx="44879">
                  <c:v>-0.18259600000000001</c:v>
                </c:pt>
                <c:pt idx="44880">
                  <c:v>-0.18642700000000001</c:v>
                </c:pt>
                <c:pt idx="44881">
                  <c:v>-0.19026999999999999</c:v>
                </c:pt>
                <c:pt idx="44882">
                  <c:v>-0.19412299999999999</c:v>
                </c:pt>
                <c:pt idx="44883">
                  <c:v>-0.19798299999999999</c:v>
                </c:pt>
                <c:pt idx="44884">
                  <c:v>-0.201849</c:v>
                </c:pt>
                <c:pt idx="44885">
                  <c:v>-0.20571999999999999</c:v>
                </c:pt>
                <c:pt idx="44886">
                  <c:v>-0.209587</c:v>
                </c:pt>
                <c:pt idx="44887">
                  <c:v>-0.21343799999999999</c:v>
                </c:pt>
                <c:pt idx="44888">
                  <c:v>-0.21726000000000001</c:v>
                </c:pt>
                <c:pt idx="44889">
                  <c:v>-0.22104699999999999</c:v>
                </c:pt>
                <c:pt idx="44890">
                  <c:v>-0.22479499999999999</c:v>
                </c:pt>
                <c:pt idx="44891">
                  <c:v>-0.22850000000000001</c:v>
                </c:pt>
                <c:pt idx="44892">
                  <c:v>-0.232155</c:v>
                </c:pt>
                <c:pt idx="44893">
                  <c:v>-0.23575499999999999</c:v>
                </c:pt>
                <c:pt idx="44894">
                  <c:v>-0.23929700000000001</c:v>
                </c:pt>
                <c:pt idx="44895">
                  <c:v>-0.242781</c:v>
                </c:pt>
                <c:pt idx="44896">
                  <c:v>-0.24619099999999999</c:v>
                </c:pt>
                <c:pt idx="44897">
                  <c:v>-0.24948500000000001</c:v>
                </c:pt>
                <c:pt idx="44898">
                  <c:v>-0.252666</c:v>
                </c:pt>
                <c:pt idx="44899">
                  <c:v>-0.255774</c:v>
                </c:pt>
                <c:pt idx="44900">
                  <c:v>-0.25880599999999998</c:v>
                </c:pt>
                <c:pt idx="44901">
                  <c:v>-0.261735</c:v>
                </c:pt>
                <c:pt idx="44902">
                  <c:v>-0.26456400000000002</c:v>
                </c:pt>
                <c:pt idx="44903">
                  <c:v>-0.26729900000000001</c:v>
                </c:pt>
                <c:pt idx="44904">
                  <c:v>-0.26993499999999998</c:v>
                </c:pt>
                <c:pt idx="44905">
                  <c:v>-0.27246399999999998</c:v>
                </c:pt>
                <c:pt idx="44906">
                  <c:v>-0.27487499999999998</c:v>
                </c:pt>
                <c:pt idx="44907">
                  <c:v>-0.27716299999999999</c:v>
                </c:pt>
                <c:pt idx="44908">
                  <c:v>-0.27932600000000002</c:v>
                </c:pt>
                <c:pt idx="44909">
                  <c:v>-0.281362</c:v>
                </c:pt>
                <c:pt idx="44910">
                  <c:v>-0.28326699999999999</c:v>
                </c:pt>
                <c:pt idx="44911">
                  <c:v>-0.28504000000000002</c:v>
                </c:pt>
                <c:pt idx="44912">
                  <c:v>-0.28668100000000002</c:v>
                </c:pt>
                <c:pt idx="44913">
                  <c:v>-0.28819</c:v>
                </c:pt>
                <c:pt idx="44914">
                  <c:v>-0.28957100000000002</c:v>
                </c:pt>
                <c:pt idx="44915">
                  <c:v>-0.290825</c:v>
                </c:pt>
                <c:pt idx="44916">
                  <c:v>-0.29194999999999999</c:v>
                </c:pt>
                <c:pt idx="44917">
                  <c:v>-0.29294100000000001</c:v>
                </c:pt>
                <c:pt idx="44918">
                  <c:v>-0.293794</c:v>
                </c:pt>
                <c:pt idx="44919">
                  <c:v>-0.29450199999999999</c:v>
                </c:pt>
                <c:pt idx="44920">
                  <c:v>-0.29506599999999999</c:v>
                </c:pt>
                <c:pt idx="44921">
                  <c:v>-0.29548600000000003</c:v>
                </c:pt>
                <c:pt idx="44922">
                  <c:v>-0.29576400000000003</c:v>
                </c:pt>
                <c:pt idx="44923">
                  <c:v>-0.29589799999999999</c:v>
                </c:pt>
                <c:pt idx="44924">
                  <c:v>-0.29588599999999998</c:v>
                </c:pt>
                <c:pt idx="44925">
                  <c:v>-0.29572500000000002</c:v>
                </c:pt>
                <c:pt idx="44926">
                  <c:v>-0.29541000000000001</c:v>
                </c:pt>
                <c:pt idx="44927">
                  <c:v>-0.29494599999999999</c:v>
                </c:pt>
                <c:pt idx="44928">
                  <c:v>-0.29433199999999998</c:v>
                </c:pt>
                <c:pt idx="44929">
                  <c:v>-0.29356300000000002</c:v>
                </c:pt>
                <c:pt idx="44930">
                  <c:v>-0.29263899999999998</c:v>
                </c:pt>
                <c:pt idx="44931">
                  <c:v>-0.29156599999999999</c:v>
                </c:pt>
                <c:pt idx="44932">
                  <c:v>-0.290354</c:v>
                </c:pt>
                <c:pt idx="44933">
                  <c:v>-0.28900900000000002</c:v>
                </c:pt>
                <c:pt idx="44934">
                  <c:v>-0.28753099999999998</c:v>
                </c:pt>
                <c:pt idx="44935">
                  <c:v>-0.28592400000000001</c:v>
                </c:pt>
                <c:pt idx="44936">
                  <c:v>-0.28418900000000002</c:v>
                </c:pt>
                <c:pt idx="44937">
                  <c:v>-0.28232499999999999</c:v>
                </c:pt>
                <c:pt idx="44938">
                  <c:v>-0.28033400000000003</c:v>
                </c:pt>
                <c:pt idx="44939">
                  <c:v>-0.27821699999999999</c:v>
                </c:pt>
                <c:pt idx="44940">
                  <c:v>-0.27598</c:v>
                </c:pt>
                <c:pt idx="44941">
                  <c:v>-0.27362599999999998</c:v>
                </c:pt>
                <c:pt idx="44942">
                  <c:v>-0.27115800000000001</c:v>
                </c:pt>
                <c:pt idx="44943">
                  <c:v>-0.26857700000000001</c:v>
                </c:pt>
                <c:pt idx="44944">
                  <c:v>-0.26588299999999998</c:v>
                </c:pt>
                <c:pt idx="44945">
                  <c:v>-0.26307799999999998</c:v>
                </c:pt>
                <c:pt idx="44946">
                  <c:v>-0.26016400000000001</c:v>
                </c:pt>
                <c:pt idx="44947">
                  <c:v>-0.25714300000000001</c:v>
                </c:pt>
                <c:pt idx="44948">
                  <c:v>-0.25402000000000002</c:v>
                </c:pt>
                <c:pt idx="44949">
                  <c:v>-0.25079899999999999</c:v>
                </c:pt>
                <c:pt idx="44950">
                  <c:v>-0.24749299999999999</c:v>
                </c:pt>
                <c:pt idx="44951">
                  <c:v>-0.24410699999999999</c:v>
                </c:pt>
                <c:pt idx="44952">
                  <c:v>-0.240647</c:v>
                </c:pt>
                <c:pt idx="44953">
                  <c:v>-0.23711299999999999</c:v>
                </c:pt>
                <c:pt idx="44954">
                  <c:v>-0.23350799999999999</c:v>
                </c:pt>
                <c:pt idx="44955">
                  <c:v>-0.22983500000000001</c:v>
                </c:pt>
                <c:pt idx="44956">
                  <c:v>-0.22609399999999999</c:v>
                </c:pt>
                <c:pt idx="44957">
                  <c:v>-0.22228999999999999</c:v>
                </c:pt>
                <c:pt idx="44958">
                  <c:v>-0.21842400000000001</c:v>
                </c:pt>
                <c:pt idx="44959">
                  <c:v>-0.214505</c:v>
                </c:pt>
                <c:pt idx="44960">
                  <c:v>-0.21054200000000001</c:v>
                </c:pt>
                <c:pt idx="44961">
                  <c:v>-0.206543</c:v>
                </c:pt>
                <c:pt idx="44962">
                  <c:v>-0.202517</c:v>
                </c:pt>
                <c:pt idx="44963">
                  <c:v>-0.19846800000000001</c:v>
                </c:pt>
                <c:pt idx="44964">
                  <c:v>-0.19439999999999999</c:v>
                </c:pt>
                <c:pt idx="44965">
                  <c:v>-0.19031799999999999</c:v>
                </c:pt>
                <c:pt idx="44966">
                  <c:v>-0.186226</c:v>
                </c:pt>
                <c:pt idx="44967">
                  <c:v>-0.18212900000000001</c:v>
                </c:pt>
                <c:pt idx="44968">
                  <c:v>-0.178036</c:v>
                </c:pt>
                <c:pt idx="44969">
                  <c:v>-0.173955</c:v>
                </c:pt>
                <c:pt idx="44970">
                  <c:v>-0.16988900000000001</c:v>
                </c:pt>
                <c:pt idx="44971">
                  <c:v>-0.16583600000000001</c:v>
                </c:pt>
                <c:pt idx="44972">
                  <c:v>-0.16179299999999999</c:v>
                </c:pt>
                <c:pt idx="44973">
                  <c:v>-0.15776299999999999</c:v>
                </c:pt>
                <c:pt idx="44974">
                  <c:v>-0.153754</c:v>
                </c:pt>
                <c:pt idx="44975">
                  <c:v>-0.14977599999999999</c:v>
                </c:pt>
                <c:pt idx="44976">
                  <c:v>-0.14583699999999999</c:v>
                </c:pt>
                <c:pt idx="44977">
                  <c:v>-0.14193700000000001</c:v>
                </c:pt>
                <c:pt idx="44978">
                  <c:v>-0.13807700000000001</c:v>
                </c:pt>
                <c:pt idx="44979">
                  <c:v>-0.134266</c:v>
                </c:pt>
                <c:pt idx="44980">
                  <c:v>-0.13050999999999999</c:v>
                </c:pt>
                <c:pt idx="44981">
                  <c:v>-0.12681400000000001</c:v>
                </c:pt>
                <c:pt idx="44982">
                  <c:v>-0.123182</c:v>
                </c:pt>
                <c:pt idx="44983">
                  <c:v>-0.11962100000000001</c:v>
                </c:pt>
                <c:pt idx="44984">
                  <c:v>-0.11614099999999999</c:v>
                </c:pt>
                <c:pt idx="44985">
                  <c:v>-0.11275300000000001</c:v>
                </c:pt>
                <c:pt idx="44986">
                  <c:v>-0.109459</c:v>
                </c:pt>
                <c:pt idx="44987">
                  <c:v>-0.10625800000000001</c:v>
                </c:pt>
                <c:pt idx="44988">
                  <c:v>-0.103149</c:v>
                </c:pt>
                <c:pt idx="44989">
                  <c:v>-0.100133</c:v>
                </c:pt>
                <c:pt idx="44990">
                  <c:v>-9.7214200000000001E-2</c:v>
                </c:pt>
                <c:pt idx="44991">
                  <c:v>-9.4395599999999996E-2</c:v>
                </c:pt>
                <c:pt idx="44992">
                  <c:v>-9.1683000000000001E-2</c:v>
                </c:pt>
                <c:pt idx="44993">
                  <c:v>-8.9078099999999993E-2</c:v>
                </c:pt>
                <c:pt idx="44994">
                  <c:v>-8.6579500000000004E-2</c:v>
                </c:pt>
                <c:pt idx="44995">
                  <c:v>-8.4189700000000006E-2</c:v>
                </c:pt>
                <c:pt idx="44996">
                  <c:v>-8.1904599999999994E-2</c:v>
                </c:pt>
                <c:pt idx="44997">
                  <c:v>-7.9702499999999996E-2</c:v>
                </c:pt>
                <c:pt idx="44998">
                  <c:v>-7.7581800000000006E-2</c:v>
                </c:pt>
                <c:pt idx="44999">
                  <c:v>-7.5572899999999998E-2</c:v>
                </c:pt>
                <c:pt idx="45000">
                  <c:v>-7.3685799999999996E-2</c:v>
                </c:pt>
                <c:pt idx="45001">
                  <c:v>-7.1911299999999997E-2</c:v>
                </c:pt>
                <c:pt idx="45002">
                  <c:v>-7.0251499999999995E-2</c:v>
                </c:pt>
                <c:pt idx="45003">
                  <c:v>-6.8711700000000001E-2</c:v>
                </c:pt>
                <c:pt idx="45004">
                  <c:v>-6.7294199999999998E-2</c:v>
                </c:pt>
                <c:pt idx="45005">
                  <c:v>-6.6000400000000001E-2</c:v>
                </c:pt>
                <c:pt idx="45006">
                  <c:v>-6.4826999999999996E-2</c:v>
                </c:pt>
                <c:pt idx="45007">
                  <c:v>-6.3767799999999999E-2</c:v>
                </c:pt>
                <c:pt idx="45008">
                  <c:v>-6.2819700000000006E-2</c:v>
                </c:pt>
                <c:pt idx="45009">
                  <c:v>-6.1982099999999998E-2</c:v>
                </c:pt>
                <c:pt idx="45010">
                  <c:v>-6.12534E-2</c:v>
                </c:pt>
                <c:pt idx="45011">
                  <c:v>-6.0632600000000002E-2</c:v>
                </c:pt>
                <c:pt idx="45012">
                  <c:v>-6.0122000000000002E-2</c:v>
                </c:pt>
                <c:pt idx="45013">
                  <c:v>-5.9722900000000002E-2</c:v>
                </c:pt>
                <c:pt idx="45014">
                  <c:v>-5.9432600000000002E-2</c:v>
                </c:pt>
                <c:pt idx="45015">
                  <c:v>-5.9247800000000003E-2</c:v>
                </c:pt>
                <c:pt idx="45016">
                  <c:v>-5.9168900000000003E-2</c:v>
                </c:pt>
                <c:pt idx="45017">
                  <c:v>-5.9198300000000002E-2</c:v>
                </c:pt>
                <c:pt idx="45018">
                  <c:v>-5.9336100000000003E-2</c:v>
                </c:pt>
                <c:pt idx="45019">
                  <c:v>-5.9581000000000002E-2</c:v>
                </c:pt>
                <c:pt idx="45020">
                  <c:v>-5.9934000000000001E-2</c:v>
                </c:pt>
                <c:pt idx="45021">
                  <c:v>-6.0395999999999998E-2</c:v>
                </c:pt>
                <c:pt idx="45022">
                  <c:v>-6.09636E-2</c:v>
                </c:pt>
                <c:pt idx="45023">
                  <c:v>-6.1630699999999997E-2</c:v>
                </c:pt>
                <c:pt idx="45024">
                  <c:v>-6.2392400000000001E-2</c:v>
                </c:pt>
                <c:pt idx="45025">
                  <c:v>-6.3246399999999994E-2</c:v>
                </c:pt>
                <c:pt idx="45026">
                  <c:v>-6.4191100000000001E-2</c:v>
                </c:pt>
                <c:pt idx="45027">
                  <c:v>-6.5226400000000004E-2</c:v>
                </c:pt>
                <c:pt idx="45028">
                  <c:v>-6.6355899999999995E-2</c:v>
                </c:pt>
                <c:pt idx="45029">
                  <c:v>-6.7584400000000003E-2</c:v>
                </c:pt>
                <c:pt idx="45030">
                  <c:v>-6.8911500000000001E-2</c:v>
                </c:pt>
                <c:pt idx="45031">
                  <c:v>-7.0329100000000005E-2</c:v>
                </c:pt>
                <c:pt idx="45032">
                  <c:v>-7.1828600000000006E-2</c:v>
                </c:pt>
                <c:pt idx="45033">
                  <c:v>-7.3403700000000002E-2</c:v>
                </c:pt>
                <c:pt idx="45034">
                  <c:v>-7.5035400000000002E-2</c:v>
                </c:pt>
                <c:pt idx="45035">
                  <c:v>-7.6704900000000006E-2</c:v>
                </c:pt>
                <c:pt idx="45036">
                  <c:v>-7.8423400000000004E-2</c:v>
                </c:pt>
                <c:pt idx="45037">
                  <c:v>-8.0203700000000003E-2</c:v>
                </c:pt>
                <c:pt idx="45038">
                  <c:v>-8.2033700000000001E-2</c:v>
                </c:pt>
                <c:pt idx="45039">
                  <c:v>-8.3904800000000002E-2</c:v>
                </c:pt>
                <c:pt idx="45040">
                  <c:v>-8.5820099999999996E-2</c:v>
                </c:pt>
                <c:pt idx="45041">
                  <c:v>-8.7780499999999997E-2</c:v>
                </c:pt>
                <c:pt idx="45042">
                  <c:v>-8.9782000000000001E-2</c:v>
                </c:pt>
                <c:pt idx="45043">
                  <c:v>-9.1818800000000006E-2</c:v>
                </c:pt>
                <c:pt idx="45044">
                  <c:v>-9.3886999999999998E-2</c:v>
                </c:pt>
                <c:pt idx="45045">
                  <c:v>-9.5984600000000003E-2</c:v>
                </c:pt>
                <c:pt idx="45046">
                  <c:v>-9.8107399999999997E-2</c:v>
                </c:pt>
                <c:pt idx="45047">
                  <c:v>-0.10025199999999999</c:v>
                </c:pt>
                <c:pt idx="45048">
                  <c:v>-0.10241599999999999</c:v>
                </c:pt>
                <c:pt idx="45049">
                  <c:v>-0.104599</c:v>
                </c:pt>
                <c:pt idx="45050">
                  <c:v>-0.106797</c:v>
                </c:pt>
                <c:pt idx="45051">
                  <c:v>-0.109004</c:v>
                </c:pt>
                <c:pt idx="45052">
                  <c:v>-0.111218</c:v>
                </c:pt>
                <c:pt idx="45053">
                  <c:v>-0.113439</c:v>
                </c:pt>
                <c:pt idx="45054">
                  <c:v>-0.115665</c:v>
                </c:pt>
                <c:pt idx="45055">
                  <c:v>-0.117892</c:v>
                </c:pt>
                <c:pt idx="45056">
                  <c:v>-0.120117</c:v>
                </c:pt>
                <c:pt idx="45057">
                  <c:v>-0.122335</c:v>
                </c:pt>
                <c:pt idx="45058">
                  <c:v>-0.124542</c:v>
                </c:pt>
                <c:pt idx="45059">
                  <c:v>-0.12673799999999999</c:v>
                </c:pt>
                <c:pt idx="45060">
                  <c:v>-0.128917</c:v>
                </c:pt>
                <c:pt idx="45061">
                  <c:v>-0.131074</c:v>
                </c:pt>
                <c:pt idx="45062">
                  <c:v>-0.133212</c:v>
                </c:pt>
                <c:pt idx="45063">
                  <c:v>-0.135327</c:v>
                </c:pt>
                <c:pt idx="45064">
                  <c:v>-0.13741600000000001</c:v>
                </c:pt>
                <c:pt idx="45065">
                  <c:v>-0.13947799999999999</c:v>
                </c:pt>
                <c:pt idx="45066">
                  <c:v>-0.141514</c:v>
                </c:pt>
                <c:pt idx="45067">
                  <c:v>-0.14352500000000001</c:v>
                </c:pt>
                <c:pt idx="45068">
                  <c:v>-0.14551</c:v>
                </c:pt>
                <c:pt idx="45069">
                  <c:v>-0.14746400000000001</c:v>
                </c:pt>
                <c:pt idx="45070">
                  <c:v>-0.14938399999999999</c:v>
                </c:pt>
                <c:pt idx="45071">
                  <c:v>-0.15126600000000001</c:v>
                </c:pt>
                <c:pt idx="45072">
                  <c:v>-0.15310699999999999</c:v>
                </c:pt>
                <c:pt idx="45073">
                  <c:v>-0.15490499999999999</c:v>
                </c:pt>
                <c:pt idx="45074">
                  <c:v>-0.156663</c:v>
                </c:pt>
                <c:pt idx="45075">
                  <c:v>-0.15837899999999999</c:v>
                </c:pt>
                <c:pt idx="45076">
                  <c:v>-0.160051</c:v>
                </c:pt>
                <c:pt idx="45077">
                  <c:v>-0.16167599999999999</c:v>
                </c:pt>
                <c:pt idx="45078">
                  <c:v>-0.16325000000000001</c:v>
                </c:pt>
                <c:pt idx="45079">
                  <c:v>-0.164771</c:v>
                </c:pt>
                <c:pt idx="45080">
                  <c:v>-0.166239</c:v>
                </c:pt>
                <c:pt idx="45081">
                  <c:v>-0.16765099999999999</c:v>
                </c:pt>
                <c:pt idx="45082">
                  <c:v>-0.16900599999999999</c:v>
                </c:pt>
                <c:pt idx="45083">
                  <c:v>-0.17030500000000001</c:v>
                </c:pt>
                <c:pt idx="45084">
                  <c:v>-0.171545</c:v>
                </c:pt>
                <c:pt idx="45085">
                  <c:v>-0.17272999999999999</c:v>
                </c:pt>
                <c:pt idx="45086">
                  <c:v>-0.17386199999999999</c:v>
                </c:pt>
                <c:pt idx="45087">
                  <c:v>-0.17494000000000001</c:v>
                </c:pt>
                <c:pt idx="45088">
                  <c:v>-0.17596400000000001</c:v>
                </c:pt>
                <c:pt idx="45089">
                  <c:v>-0.17693800000000001</c:v>
                </c:pt>
                <c:pt idx="45090">
                  <c:v>-0.17786399999999999</c:v>
                </c:pt>
                <c:pt idx="45091">
                  <c:v>-0.17874300000000001</c:v>
                </c:pt>
                <c:pt idx="45092">
                  <c:v>-0.17957699999999999</c:v>
                </c:pt>
                <c:pt idx="45093">
                  <c:v>-0.180369</c:v>
                </c:pt>
                <c:pt idx="45094">
                  <c:v>-0.181121</c:v>
                </c:pt>
                <c:pt idx="45095">
                  <c:v>-0.181834</c:v>
                </c:pt>
                <c:pt idx="45096">
                  <c:v>-0.18251200000000001</c:v>
                </c:pt>
                <c:pt idx="45097">
                  <c:v>-0.18315799999999999</c:v>
                </c:pt>
                <c:pt idx="45098">
                  <c:v>-0.18377299999999999</c:v>
                </c:pt>
                <c:pt idx="45099">
                  <c:v>-0.184359</c:v>
                </c:pt>
                <c:pt idx="45100">
                  <c:v>-0.184919</c:v>
                </c:pt>
                <c:pt idx="45101">
                  <c:v>-0.185449</c:v>
                </c:pt>
                <c:pt idx="45102">
                  <c:v>-0.18595100000000001</c:v>
                </c:pt>
                <c:pt idx="45103">
                  <c:v>-0.18642800000000001</c:v>
                </c:pt>
                <c:pt idx="45104">
                  <c:v>-0.18688299999999999</c:v>
                </c:pt>
                <c:pt idx="45105">
                  <c:v>-0.18731999999999999</c:v>
                </c:pt>
                <c:pt idx="45106">
                  <c:v>-0.18773699999999999</c:v>
                </c:pt>
                <c:pt idx="45107">
                  <c:v>-0.188135</c:v>
                </c:pt>
                <c:pt idx="45108">
                  <c:v>-0.18851399999999999</c:v>
                </c:pt>
                <c:pt idx="45109">
                  <c:v>-0.18887499999999999</c:v>
                </c:pt>
                <c:pt idx="45110">
                  <c:v>-0.189218</c:v>
                </c:pt>
                <c:pt idx="45111">
                  <c:v>-0.18954699999999999</c:v>
                </c:pt>
                <c:pt idx="45112">
                  <c:v>-0.18986600000000001</c:v>
                </c:pt>
                <c:pt idx="45113">
                  <c:v>-0.19017800000000001</c:v>
                </c:pt>
                <c:pt idx="45114">
                  <c:v>-0.19048499999999999</c:v>
                </c:pt>
                <c:pt idx="45115">
                  <c:v>-0.19078400000000001</c:v>
                </c:pt>
                <c:pt idx="45116">
                  <c:v>-0.19107399999999999</c:v>
                </c:pt>
                <c:pt idx="45117">
                  <c:v>-0.191354</c:v>
                </c:pt>
                <c:pt idx="45118">
                  <c:v>-0.19162399999999999</c:v>
                </c:pt>
                <c:pt idx="45119">
                  <c:v>-0.191886</c:v>
                </c:pt>
                <c:pt idx="45120">
                  <c:v>-0.192138</c:v>
                </c:pt>
                <c:pt idx="45121">
                  <c:v>-0.19238</c:v>
                </c:pt>
                <c:pt idx="45122">
                  <c:v>-0.19261600000000001</c:v>
                </c:pt>
                <c:pt idx="45123">
                  <c:v>-0.19284999999999999</c:v>
                </c:pt>
                <c:pt idx="45124">
                  <c:v>-0.193082</c:v>
                </c:pt>
                <c:pt idx="45125">
                  <c:v>-0.19331200000000001</c:v>
                </c:pt>
                <c:pt idx="45126">
                  <c:v>-0.19353899999999999</c:v>
                </c:pt>
                <c:pt idx="45127">
                  <c:v>-0.19376499999999999</c:v>
                </c:pt>
                <c:pt idx="45128">
                  <c:v>-0.19398799999999999</c:v>
                </c:pt>
                <c:pt idx="45129">
                  <c:v>-0.19420699999999999</c:v>
                </c:pt>
                <c:pt idx="45130">
                  <c:v>-0.19442400000000001</c:v>
                </c:pt>
                <c:pt idx="45131">
                  <c:v>-0.19464500000000001</c:v>
                </c:pt>
                <c:pt idx="45132">
                  <c:v>-0.19486899999999999</c:v>
                </c:pt>
                <c:pt idx="45133">
                  <c:v>-0.19509699999999999</c:v>
                </c:pt>
                <c:pt idx="45134">
                  <c:v>-0.195327</c:v>
                </c:pt>
                <c:pt idx="45135">
                  <c:v>-0.19555800000000001</c:v>
                </c:pt>
                <c:pt idx="45136">
                  <c:v>-0.19578799999999999</c:v>
                </c:pt>
                <c:pt idx="45137">
                  <c:v>-0.196016</c:v>
                </c:pt>
                <c:pt idx="45138">
                  <c:v>-0.196239</c:v>
                </c:pt>
                <c:pt idx="45139">
                  <c:v>-0.19645599999999999</c:v>
                </c:pt>
                <c:pt idx="45140">
                  <c:v>-0.19666900000000001</c:v>
                </c:pt>
                <c:pt idx="45141">
                  <c:v>-0.196878</c:v>
                </c:pt>
                <c:pt idx="45142">
                  <c:v>-0.19708400000000001</c:v>
                </c:pt>
                <c:pt idx="45143">
                  <c:v>-0.19728299999999999</c:v>
                </c:pt>
                <c:pt idx="45144">
                  <c:v>-0.19747500000000001</c:v>
                </c:pt>
                <c:pt idx="45145">
                  <c:v>-0.197658</c:v>
                </c:pt>
                <c:pt idx="45146">
                  <c:v>-0.19783200000000001</c:v>
                </c:pt>
                <c:pt idx="45147">
                  <c:v>-0.197995</c:v>
                </c:pt>
                <c:pt idx="45148">
                  <c:v>-0.19814799999999999</c:v>
                </c:pt>
                <c:pt idx="45149">
                  <c:v>-0.19828899999999999</c:v>
                </c:pt>
                <c:pt idx="45150">
                  <c:v>-0.19841800000000001</c:v>
                </c:pt>
                <c:pt idx="45151">
                  <c:v>-0.19853199999999999</c:v>
                </c:pt>
                <c:pt idx="45152">
                  <c:v>-0.198627</c:v>
                </c:pt>
                <c:pt idx="45153">
                  <c:v>-0.19870099999999999</c:v>
                </c:pt>
                <c:pt idx="45154">
                  <c:v>-0.19874900000000001</c:v>
                </c:pt>
                <c:pt idx="45155">
                  <c:v>-0.198771</c:v>
                </c:pt>
                <c:pt idx="45156">
                  <c:v>-0.198765</c:v>
                </c:pt>
                <c:pt idx="45157">
                  <c:v>-0.19872999999999999</c:v>
                </c:pt>
                <c:pt idx="45158">
                  <c:v>-0.198661</c:v>
                </c:pt>
                <c:pt idx="45159">
                  <c:v>-0.19855400000000001</c:v>
                </c:pt>
                <c:pt idx="45160">
                  <c:v>-0.198411</c:v>
                </c:pt>
                <c:pt idx="45161">
                  <c:v>-0.19823199999999999</c:v>
                </c:pt>
                <c:pt idx="45162">
                  <c:v>-0.198015</c:v>
                </c:pt>
                <c:pt idx="45163">
                  <c:v>-0.19775799999999999</c:v>
                </c:pt>
                <c:pt idx="45164">
                  <c:v>-0.19745699999999999</c:v>
                </c:pt>
                <c:pt idx="45165">
                  <c:v>-0.19710800000000001</c:v>
                </c:pt>
                <c:pt idx="45166">
                  <c:v>-0.196713</c:v>
                </c:pt>
                <c:pt idx="45167">
                  <c:v>-0.196269</c:v>
                </c:pt>
                <c:pt idx="45168">
                  <c:v>-0.195773</c:v>
                </c:pt>
                <c:pt idx="45169">
                  <c:v>-0.19522400000000001</c:v>
                </c:pt>
                <c:pt idx="45170">
                  <c:v>-0.19461999999999999</c:v>
                </c:pt>
                <c:pt idx="45171">
                  <c:v>-0.19395999999999999</c:v>
                </c:pt>
                <c:pt idx="45172">
                  <c:v>-0.193243</c:v>
                </c:pt>
                <c:pt idx="45173">
                  <c:v>-0.192465</c:v>
                </c:pt>
                <c:pt idx="45174">
                  <c:v>-0.19162299999999999</c:v>
                </c:pt>
                <c:pt idx="45175">
                  <c:v>-0.19071399999999999</c:v>
                </c:pt>
                <c:pt idx="45176">
                  <c:v>-0.18973899999999999</c:v>
                </c:pt>
                <c:pt idx="45177">
                  <c:v>-0.188696</c:v>
                </c:pt>
                <c:pt idx="45178">
                  <c:v>-0.18756500000000001</c:v>
                </c:pt>
                <c:pt idx="45179">
                  <c:v>-0.186333</c:v>
                </c:pt>
                <c:pt idx="45180">
                  <c:v>-0.18502099999999999</c:v>
                </c:pt>
                <c:pt idx="45181">
                  <c:v>-0.18363599999999999</c:v>
                </c:pt>
                <c:pt idx="45182">
                  <c:v>-0.18216499999999999</c:v>
                </c:pt>
                <c:pt idx="45183">
                  <c:v>-0.18060499999999999</c:v>
                </c:pt>
                <c:pt idx="45184">
                  <c:v>-0.17896000000000001</c:v>
                </c:pt>
                <c:pt idx="45185">
                  <c:v>-0.17723</c:v>
                </c:pt>
                <c:pt idx="45186">
                  <c:v>-0.17541399999999999</c:v>
                </c:pt>
                <c:pt idx="45187">
                  <c:v>-0.173511</c:v>
                </c:pt>
                <c:pt idx="45188">
                  <c:v>-0.171516</c:v>
                </c:pt>
                <c:pt idx="45189">
                  <c:v>-0.169428</c:v>
                </c:pt>
                <c:pt idx="45190">
                  <c:v>-0.16724600000000001</c:v>
                </c:pt>
                <c:pt idx="45191">
                  <c:v>-0.164969</c:v>
                </c:pt>
                <c:pt idx="45192">
                  <c:v>-0.16259799999999999</c:v>
                </c:pt>
                <c:pt idx="45193">
                  <c:v>-0.160133</c:v>
                </c:pt>
                <c:pt idx="45194">
                  <c:v>-0.157578</c:v>
                </c:pt>
                <c:pt idx="45195">
                  <c:v>-0.15493199999999999</c:v>
                </c:pt>
                <c:pt idx="45196">
                  <c:v>-0.152198</c:v>
                </c:pt>
                <c:pt idx="45197">
                  <c:v>-0.14937700000000001</c:v>
                </c:pt>
                <c:pt idx="45198">
                  <c:v>-0.14647199999999999</c:v>
                </c:pt>
                <c:pt idx="45199">
                  <c:v>-0.143486</c:v>
                </c:pt>
                <c:pt idx="45200">
                  <c:v>-0.14042099999999999</c:v>
                </c:pt>
                <c:pt idx="45201">
                  <c:v>-0.13727800000000001</c:v>
                </c:pt>
                <c:pt idx="45202">
                  <c:v>-0.13405800000000001</c:v>
                </c:pt>
                <c:pt idx="45203">
                  <c:v>-0.13076199999999999</c:v>
                </c:pt>
                <c:pt idx="45204">
                  <c:v>-0.12739400000000001</c:v>
                </c:pt>
                <c:pt idx="45205">
                  <c:v>-0.12395200000000001</c:v>
                </c:pt>
                <c:pt idx="45206">
                  <c:v>-0.120436</c:v>
                </c:pt>
                <c:pt idx="45207">
                  <c:v>-0.11684799999999999</c:v>
                </c:pt>
                <c:pt idx="45208">
                  <c:v>-0.11319</c:v>
                </c:pt>
                <c:pt idx="45209">
                  <c:v>-0.10946599999999999</c:v>
                </c:pt>
                <c:pt idx="45210">
                  <c:v>-0.10567699999999999</c:v>
                </c:pt>
                <c:pt idx="45211">
                  <c:v>-0.101826</c:v>
                </c:pt>
                <c:pt idx="45212">
                  <c:v>-9.7914699999999993E-2</c:v>
                </c:pt>
                <c:pt idx="45213">
                  <c:v>-9.3946600000000005E-2</c:v>
                </c:pt>
                <c:pt idx="45214">
                  <c:v>-8.9928400000000006E-2</c:v>
                </c:pt>
                <c:pt idx="45215">
                  <c:v>-8.5853200000000005E-2</c:v>
                </c:pt>
                <c:pt idx="45216">
                  <c:v>-8.1702700000000003E-2</c:v>
                </c:pt>
                <c:pt idx="45217">
                  <c:v>-7.7485100000000001E-2</c:v>
                </c:pt>
                <c:pt idx="45218">
                  <c:v>-7.3224399999999995E-2</c:v>
                </c:pt>
                <c:pt idx="45219">
                  <c:v>-6.8919999999999995E-2</c:v>
                </c:pt>
                <c:pt idx="45220">
                  <c:v>-6.4566200000000004E-2</c:v>
                </c:pt>
                <c:pt idx="45221">
                  <c:v>-6.0171000000000002E-2</c:v>
                </c:pt>
                <c:pt idx="45222">
                  <c:v>-5.5742800000000002E-2</c:v>
                </c:pt>
                <c:pt idx="45223">
                  <c:v>-5.1284900000000001E-2</c:v>
                </c:pt>
                <c:pt idx="45224">
                  <c:v>-4.6799599999999997E-2</c:v>
                </c:pt>
                <c:pt idx="45225">
                  <c:v>-4.2289399999999998E-2</c:v>
                </c:pt>
                <c:pt idx="45226">
                  <c:v>-3.7756699999999997E-2</c:v>
                </c:pt>
                <c:pt idx="45227">
                  <c:v>-3.3204699999999997E-2</c:v>
                </c:pt>
                <c:pt idx="45228">
                  <c:v>-2.86374E-2</c:v>
                </c:pt>
                <c:pt idx="45229">
                  <c:v>-2.4058900000000001E-2</c:v>
                </c:pt>
                <c:pt idx="45230">
                  <c:v>-1.94743E-2</c:v>
                </c:pt>
                <c:pt idx="45231">
                  <c:v>-1.4890499999999999E-2</c:v>
                </c:pt>
                <c:pt idx="45232">
                  <c:v>-1.0315400000000001E-2</c:v>
                </c:pt>
                <c:pt idx="45233" formatCode="0.00E+00">
                  <c:v>-5.7562300000000002E-3</c:v>
                </c:pt>
                <c:pt idx="45234" formatCode="0.00E+00">
                  <c:v>-1.21985E-3</c:v>
                </c:pt>
                <c:pt idx="45235" formatCode="0.00E+00">
                  <c:v>3.28758E-3</c:v>
                </c:pt>
                <c:pt idx="45236" formatCode="0.00E+00">
                  <c:v>7.7618599999999998E-3</c:v>
                </c:pt>
                <c:pt idx="45237">
                  <c:v>1.2200000000000001E-2</c:v>
                </c:pt>
                <c:pt idx="45238">
                  <c:v>1.6599099999999999E-2</c:v>
                </c:pt>
                <c:pt idx="45239">
                  <c:v>2.0954899999999999E-2</c:v>
                </c:pt>
                <c:pt idx="45240">
                  <c:v>2.5262900000000001E-2</c:v>
                </c:pt>
                <c:pt idx="45241">
                  <c:v>2.9518900000000001E-2</c:v>
                </c:pt>
                <c:pt idx="45242">
                  <c:v>3.3718100000000001E-2</c:v>
                </c:pt>
                <c:pt idx="45243">
                  <c:v>3.7855399999999997E-2</c:v>
                </c:pt>
                <c:pt idx="45244">
                  <c:v>4.1927699999999998E-2</c:v>
                </c:pt>
                <c:pt idx="45245">
                  <c:v>4.5934000000000003E-2</c:v>
                </c:pt>
                <c:pt idx="45246">
                  <c:v>4.9871800000000001E-2</c:v>
                </c:pt>
                <c:pt idx="45247">
                  <c:v>5.3737500000000001E-2</c:v>
                </c:pt>
                <c:pt idx="45248">
                  <c:v>5.7527399999999999E-2</c:v>
                </c:pt>
                <c:pt idx="45249">
                  <c:v>6.1237199999999999E-2</c:v>
                </c:pt>
                <c:pt idx="45250">
                  <c:v>6.4861100000000005E-2</c:v>
                </c:pt>
                <c:pt idx="45251">
                  <c:v>6.8392999999999995E-2</c:v>
                </c:pt>
                <c:pt idx="45252">
                  <c:v>7.1829500000000004E-2</c:v>
                </c:pt>
                <c:pt idx="45253">
                  <c:v>7.5168899999999997E-2</c:v>
                </c:pt>
                <c:pt idx="45254">
                  <c:v>7.8408099999999994E-2</c:v>
                </c:pt>
                <c:pt idx="45255">
                  <c:v>8.15414E-2</c:v>
                </c:pt>
                <c:pt idx="45256">
                  <c:v>8.4562799999999994E-2</c:v>
                </c:pt>
                <c:pt idx="45257">
                  <c:v>8.74669E-2</c:v>
                </c:pt>
                <c:pt idx="45258">
                  <c:v>9.0249700000000002E-2</c:v>
                </c:pt>
                <c:pt idx="45259">
                  <c:v>9.2909000000000005E-2</c:v>
                </c:pt>
                <c:pt idx="45260">
                  <c:v>9.5443E-2</c:v>
                </c:pt>
                <c:pt idx="45261">
                  <c:v>9.7849000000000005E-2</c:v>
                </c:pt>
                <c:pt idx="45262">
                  <c:v>0.100124</c:v>
                </c:pt>
                <c:pt idx="45263">
                  <c:v>0.10226399999999999</c:v>
                </c:pt>
                <c:pt idx="45264">
                  <c:v>0.104266</c:v>
                </c:pt>
                <c:pt idx="45265">
                  <c:v>0.106129</c:v>
                </c:pt>
                <c:pt idx="45266">
                  <c:v>0.10785</c:v>
                </c:pt>
                <c:pt idx="45267">
                  <c:v>0.109427</c:v>
                </c:pt>
                <c:pt idx="45268">
                  <c:v>0.110856</c:v>
                </c:pt>
                <c:pt idx="45269">
                  <c:v>0.112136</c:v>
                </c:pt>
                <c:pt idx="45270">
                  <c:v>0.113262</c:v>
                </c:pt>
                <c:pt idx="45271">
                  <c:v>0.114234</c:v>
                </c:pt>
                <c:pt idx="45272">
                  <c:v>0.115052</c:v>
                </c:pt>
                <c:pt idx="45273">
                  <c:v>0.115715</c:v>
                </c:pt>
                <c:pt idx="45274">
                  <c:v>0.11622300000000001</c:v>
                </c:pt>
                <c:pt idx="45275">
                  <c:v>0.116574</c:v>
                </c:pt>
                <c:pt idx="45276">
                  <c:v>0.11676599999999999</c:v>
                </c:pt>
                <c:pt idx="45277">
                  <c:v>0.116798</c:v>
                </c:pt>
                <c:pt idx="45278">
                  <c:v>0.11666700000000001</c:v>
                </c:pt>
                <c:pt idx="45279">
                  <c:v>0.11637500000000001</c:v>
                </c:pt>
                <c:pt idx="45280">
                  <c:v>0.11591899999999999</c:v>
                </c:pt>
                <c:pt idx="45281">
                  <c:v>0.115301</c:v>
                </c:pt>
                <c:pt idx="45282">
                  <c:v>0.114523</c:v>
                </c:pt>
                <c:pt idx="45283">
                  <c:v>0.11358799999999999</c:v>
                </c:pt>
                <c:pt idx="45284">
                  <c:v>0.112498</c:v>
                </c:pt>
                <c:pt idx="45285">
                  <c:v>0.111252</c:v>
                </c:pt>
                <c:pt idx="45286">
                  <c:v>0.109851</c:v>
                </c:pt>
                <c:pt idx="45287">
                  <c:v>0.108295</c:v>
                </c:pt>
                <c:pt idx="45288">
                  <c:v>0.106584</c:v>
                </c:pt>
                <c:pt idx="45289">
                  <c:v>0.10471999999999999</c:v>
                </c:pt>
                <c:pt idx="45290">
                  <c:v>0.10270799999999999</c:v>
                </c:pt>
                <c:pt idx="45291">
                  <c:v>0.100551</c:v>
                </c:pt>
                <c:pt idx="45292">
                  <c:v>9.8250299999999999E-2</c:v>
                </c:pt>
                <c:pt idx="45293">
                  <c:v>9.5805600000000005E-2</c:v>
                </c:pt>
                <c:pt idx="45294">
                  <c:v>9.3217700000000001E-2</c:v>
                </c:pt>
                <c:pt idx="45295">
                  <c:v>9.0488100000000002E-2</c:v>
                </c:pt>
                <c:pt idx="45296">
                  <c:v>8.7620500000000004E-2</c:v>
                </c:pt>
                <c:pt idx="45297">
                  <c:v>8.4619100000000003E-2</c:v>
                </c:pt>
                <c:pt idx="45298">
                  <c:v>8.1488199999999997E-2</c:v>
                </c:pt>
                <c:pt idx="45299">
                  <c:v>7.8231899999999993E-2</c:v>
                </c:pt>
                <c:pt idx="45300">
                  <c:v>7.4853299999999998E-2</c:v>
                </c:pt>
                <c:pt idx="45301">
                  <c:v>7.1355199999999994E-2</c:v>
                </c:pt>
                <c:pt idx="45302">
                  <c:v>6.7740300000000003E-2</c:v>
                </c:pt>
                <c:pt idx="45303">
                  <c:v>6.4011299999999993E-2</c:v>
                </c:pt>
                <c:pt idx="45304">
                  <c:v>6.0170899999999999E-2</c:v>
                </c:pt>
                <c:pt idx="45305">
                  <c:v>5.6222500000000002E-2</c:v>
                </c:pt>
                <c:pt idx="45306">
                  <c:v>5.2171200000000001E-2</c:v>
                </c:pt>
                <c:pt idx="45307">
                  <c:v>4.80217E-2</c:v>
                </c:pt>
                <c:pt idx="45308">
                  <c:v>4.3778400000000002E-2</c:v>
                </c:pt>
                <c:pt idx="45309">
                  <c:v>3.9446799999999997E-2</c:v>
                </c:pt>
                <c:pt idx="45310">
                  <c:v>3.5032399999999998E-2</c:v>
                </c:pt>
                <c:pt idx="45311">
                  <c:v>3.0539799999999999E-2</c:v>
                </c:pt>
                <c:pt idx="45312">
                  <c:v>2.5973400000000001E-2</c:v>
                </c:pt>
                <c:pt idx="45313">
                  <c:v>2.1337999999999999E-2</c:v>
                </c:pt>
                <c:pt idx="45314">
                  <c:v>1.6638300000000002E-2</c:v>
                </c:pt>
                <c:pt idx="45315">
                  <c:v>1.1879499999999999E-2</c:v>
                </c:pt>
                <c:pt idx="45316" formatCode="0.00E+00">
                  <c:v>7.0664200000000003E-3</c:v>
                </c:pt>
                <c:pt idx="45317" formatCode="0.00E+00">
                  <c:v>2.2034899999999998E-3</c:v>
                </c:pt>
                <c:pt idx="45318" formatCode="0.00E+00">
                  <c:v>-2.70484E-3</c:v>
                </c:pt>
                <c:pt idx="45319" formatCode="0.00E+00">
                  <c:v>-7.6529500000000004E-3</c:v>
                </c:pt>
                <c:pt idx="45320">
                  <c:v>-1.26347E-2</c:v>
                </c:pt>
                <c:pt idx="45321">
                  <c:v>-1.7644300000000002E-2</c:v>
                </c:pt>
                <c:pt idx="45322">
                  <c:v>-2.2676499999999999E-2</c:v>
                </c:pt>
                <c:pt idx="45323">
                  <c:v>-2.77256E-2</c:v>
                </c:pt>
                <c:pt idx="45324">
                  <c:v>-3.2785599999999998E-2</c:v>
                </c:pt>
                <c:pt idx="45325">
                  <c:v>-3.7850200000000001E-2</c:v>
                </c:pt>
                <c:pt idx="45326">
                  <c:v>-4.2913300000000001E-2</c:v>
                </c:pt>
                <c:pt idx="45327">
                  <c:v>-4.7967799999999998E-2</c:v>
                </c:pt>
                <c:pt idx="45328">
                  <c:v>-5.3007100000000001E-2</c:v>
                </c:pt>
                <c:pt idx="45329">
                  <c:v>-5.8025500000000001E-2</c:v>
                </c:pt>
                <c:pt idx="45330">
                  <c:v>-6.3017400000000001E-2</c:v>
                </c:pt>
                <c:pt idx="45331">
                  <c:v>-6.7976900000000007E-2</c:v>
                </c:pt>
                <c:pt idx="45332">
                  <c:v>-7.2897699999999996E-2</c:v>
                </c:pt>
                <c:pt idx="45333">
                  <c:v>-7.7773800000000004E-2</c:v>
                </c:pt>
                <c:pt idx="45334">
                  <c:v>-8.2599900000000004E-2</c:v>
                </c:pt>
                <c:pt idx="45335">
                  <c:v>-8.7371500000000005E-2</c:v>
                </c:pt>
                <c:pt idx="45336">
                  <c:v>-9.2083399999999996E-2</c:v>
                </c:pt>
                <c:pt idx="45337">
                  <c:v>-9.6729599999999999E-2</c:v>
                </c:pt>
                <c:pt idx="45338">
                  <c:v>-0.10130400000000001</c:v>
                </c:pt>
                <c:pt idx="45339">
                  <c:v>-0.10580100000000001</c:v>
                </c:pt>
                <c:pt idx="45340">
                  <c:v>-0.11021599999999999</c:v>
                </c:pt>
                <c:pt idx="45341">
                  <c:v>-0.114542</c:v>
                </c:pt>
                <c:pt idx="45342">
                  <c:v>-0.11877600000000001</c:v>
                </c:pt>
                <c:pt idx="45343">
                  <c:v>-0.12291199999999999</c:v>
                </c:pt>
                <c:pt idx="45344">
                  <c:v>-0.126944</c:v>
                </c:pt>
                <c:pt idx="45345">
                  <c:v>-0.13086700000000001</c:v>
                </c:pt>
                <c:pt idx="45346">
                  <c:v>-0.13467399999999999</c:v>
                </c:pt>
                <c:pt idx="45347">
                  <c:v>-0.13836200000000001</c:v>
                </c:pt>
                <c:pt idx="45348">
                  <c:v>-0.141928</c:v>
                </c:pt>
                <c:pt idx="45349">
                  <c:v>-0.145366</c:v>
                </c:pt>
                <c:pt idx="45350">
                  <c:v>-0.148673</c:v>
                </c:pt>
                <c:pt idx="45351">
                  <c:v>-0.151842</c:v>
                </c:pt>
                <c:pt idx="45352">
                  <c:v>-0.15487200000000001</c:v>
                </c:pt>
                <c:pt idx="45353">
                  <c:v>-0.15775700000000001</c:v>
                </c:pt>
                <c:pt idx="45354">
                  <c:v>-0.160496</c:v>
                </c:pt>
                <c:pt idx="45355">
                  <c:v>-0.16308300000000001</c:v>
                </c:pt>
                <c:pt idx="45356">
                  <c:v>-0.165516</c:v>
                </c:pt>
                <c:pt idx="45357">
                  <c:v>-0.167791</c:v>
                </c:pt>
                <c:pt idx="45358">
                  <c:v>-0.169905</c:v>
                </c:pt>
                <c:pt idx="45359">
                  <c:v>-0.17185600000000001</c:v>
                </c:pt>
                <c:pt idx="45360">
                  <c:v>-0.17364099999999999</c:v>
                </c:pt>
                <c:pt idx="45361">
                  <c:v>-0.175258</c:v>
                </c:pt>
                <c:pt idx="45362">
                  <c:v>-0.176703</c:v>
                </c:pt>
                <c:pt idx="45363">
                  <c:v>-0.17797499999999999</c:v>
                </c:pt>
                <c:pt idx="45364">
                  <c:v>-0.17907000000000001</c:v>
                </c:pt>
                <c:pt idx="45365">
                  <c:v>-0.17998700000000001</c:v>
                </c:pt>
                <c:pt idx="45366">
                  <c:v>-0.180724</c:v>
                </c:pt>
                <c:pt idx="45367">
                  <c:v>-0.181282</c:v>
                </c:pt>
                <c:pt idx="45368">
                  <c:v>-0.18165899999999999</c:v>
                </c:pt>
                <c:pt idx="45369">
                  <c:v>-0.18185299999999999</c:v>
                </c:pt>
                <c:pt idx="45370">
                  <c:v>-0.181864</c:v>
                </c:pt>
                <c:pt idx="45371">
                  <c:v>-0.18169299999999999</c:v>
                </c:pt>
                <c:pt idx="45372">
                  <c:v>-0.181339</c:v>
                </c:pt>
                <c:pt idx="45373">
                  <c:v>-0.18080199999999999</c:v>
                </c:pt>
                <c:pt idx="45374">
                  <c:v>-0.18008099999999999</c:v>
                </c:pt>
                <c:pt idx="45375">
                  <c:v>-0.179176</c:v>
                </c:pt>
                <c:pt idx="45376">
                  <c:v>-0.178087</c:v>
                </c:pt>
                <c:pt idx="45377">
                  <c:v>-0.176819</c:v>
                </c:pt>
                <c:pt idx="45378">
                  <c:v>-0.17537</c:v>
                </c:pt>
                <c:pt idx="45379">
                  <c:v>-0.17374200000000001</c:v>
                </c:pt>
                <c:pt idx="45380">
                  <c:v>-0.17193600000000001</c:v>
                </c:pt>
                <c:pt idx="45381">
                  <c:v>-0.16995399999999999</c:v>
                </c:pt>
                <c:pt idx="45382">
                  <c:v>-0.167797</c:v>
                </c:pt>
                <c:pt idx="45383">
                  <c:v>-0.165466</c:v>
                </c:pt>
                <c:pt idx="45384">
                  <c:v>-0.16296099999999999</c:v>
                </c:pt>
                <c:pt idx="45385">
                  <c:v>-0.16028400000000001</c:v>
                </c:pt>
                <c:pt idx="45386">
                  <c:v>-0.15743799999999999</c:v>
                </c:pt>
                <c:pt idx="45387">
                  <c:v>-0.15442400000000001</c:v>
                </c:pt>
                <c:pt idx="45388">
                  <c:v>-0.15124599999999999</c:v>
                </c:pt>
                <c:pt idx="45389">
                  <c:v>-0.14790600000000001</c:v>
                </c:pt>
                <c:pt idx="45390">
                  <c:v>-0.14440800000000001</c:v>
                </c:pt>
                <c:pt idx="45391">
                  <c:v>-0.14075499999999999</c:v>
                </c:pt>
                <c:pt idx="45392">
                  <c:v>-0.13695099999999999</c:v>
                </c:pt>
                <c:pt idx="45393">
                  <c:v>-0.13299800000000001</c:v>
                </c:pt>
                <c:pt idx="45394">
                  <c:v>-0.12889999999999999</c:v>
                </c:pt>
                <c:pt idx="45395">
                  <c:v>-0.12466000000000001</c:v>
                </c:pt>
                <c:pt idx="45396">
                  <c:v>-0.120283</c:v>
                </c:pt>
                <c:pt idx="45397">
                  <c:v>-0.115772</c:v>
                </c:pt>
                <c:pt idx="45398">
                  <c:v>-0.11113099999999999</c:v>
                </c:pt>
                <c:pt idx="45399">
                  <c:v>-0.106364</c:v>
                </c:pt>
                <c:pt idx="45400">
                  <c:v>-0.101476</c:v>
                </c:pt>
                <c:pt idx="45401">
                  <c:v>-9.6473000000000003E-2</c:v>
                </c:pt>
                <c:pt idx="45402">
                  <c:v>-9.1358700000000001E-2</c:v>
                </c:pt>
                <c:pt idx="45403">
                  <c:v>-8.6138099999999995E-2</c:v>
                </c:pt>
                <c:pt idx="45404">
                  <c:v>-8.0816299999999994E-2</c:v>
                </c:pt>
                <c:pt idx="45405">
                  <c:v>-7.5398099999999996E-2</c:v>
                </c:pt>
                <c:pt idx="45406">
                  <c:v>-6.9888599999999995E-2</c:v>
                </c:pt>
                <c:pt idx="45407">
                  <c:v>-6.42929E-2</c:v>
                </c:pt>
                <c:pt idx="45408">
                  <c:v>-5.8615500000000001E-2</c:v>
                </c:pt>
                <c:pt idx="45409">
                  <c:v>-5.2861100000000001E-2</c:v>
                </c:pt>
                <c:pt idx="45410">
                  <c:v>-4.7034699999999999E-2</c:v>
                </c:pt>
                <c:pt idx="45411">
                  <c:v>-4.1141400000000002E-2</c:v>
                </c:pt>
                <c:pt idx="45412">
                  <c:v>-3.5185800000000003E-2</c:v>
                </c:pt>
                <c:pt idx="45413">
                  <c:v>-2.9173000000000001E-2</c:v>
                </c:pt>
                <c:pt idx="45414">
                  <c:v>-2.31092E-2</c:v>
                </c:pt>
                <c:pt idx="45415">
                  <c:v>-1.70002E-2</c:v>
                </c:pt>
                <c:pt idx="45416">
                  <c:v>-1.08509E-2</c:v>
                </c:pt>
                <c:pt idx="45417" formatCode="0.00E+00">
                  <c:v>-4.6663700000000004E-3</c:v>
                </c:pt>
                <c:pt idx="45418" formatCode="0.00E+00">
                  <c:v>1.54722E-3</c:v>
                </c:pt>
                <c:pt idx="45419" formatCode="0.00E+00">
                  <c:v>7.7838899999999999E-3</c:v>
                </c:pt>
                <c:pt idx="45420">
                  <c:v>1.4038E-2</c:v>
                </c:pt>
                <c:pt idx="45421">
                  <c:v>2.03045E-2</c:v>
                </c:pt>
                <c:pt idx="45422">
                  <c:v>2.6578399999999999E-2</c:v>
                </c:pt>
                <c:pt idx="45423">
                  <c:v>3.2854700000000001E-2</c:v>
                </c:pt>
                <c:pt idx="45424">
                  <c:v>3.9128000000000003E-2</c:v>
                </c:pt>
                <c:pt idx="45425">
                  <c:v>4.5392799999999997E-2</c:v>
                </c:pt>
                <c:pt idx="45426">
                  <c:v>5.1643799999999997E-2</c:v>
                </c:pt>
                <c:pt idx="45427">
                  <c:v>5.7875999999999997E-2</c:v>
                </c:pt>
                <c:pt idx="45428">
                  <c:v>6.40849E-2</c:v>
                </c:pt>
                <c:pt idx="45429">
                  <c:v>7.02657E-2</c:v>
                </c:pt>
                <c:pt idx="45430">
                  <c:v>7.6413400000000006E-2</c:v>
                </c:pt>
                <c:pt idx="45431">
                  <c:v>8.2522799999999993E-2</c:v>
                </c:pt>
                <c:pt idx="45432">
                  <c:v>8.8588899999999998E-2</c:v>
                </c:pt>
                <c:pt idx="45433">
                  <c:v>9.46071E-2</c:v>
                </c:pt>
                <c:pt idx="45434">
                  <c:v>0.100573</c:v>
                </c:pt>
                <c:pt idx="45435">
                  <c:v>0.10648100000000001</c:v>
                </c:pt>
                <c:pt idx="45436">
                  <c:v>0.112327</c:v>
                </c:pt>
                <c:pt idx="45437">
                  <c:v>0.118106</c:v>
                </c:pt>
                <c:pt idx="45438">
                  <c:v>0.12381300000000001</c:v>
                </c:pt>
                <c:pt idx="45439">
                  <c:v>0.129444</c:v>
                </c:pt>
                <c:pt idx="45440">
                  <c:v>0.134992</c:v>
                </c:pt>
                <c:pt idx="45441">
                  <c:v>0.140455</c:v>
                </c:pt>
                <c:pt idx="45442">
                  <c:v>0.14582700000000001</c:v>
                </c:pt>
                <c:pt idx="45443">
                  <c:v>0.15110499999999999</c:v>
                </c:pt>
                <c:pt idx="45444">
                  <c:v>0.15628400000000001</c:v>
                </c:pt>
                <c:pt idx="45445">
                  <c:v>0.16136300000000001</c:v>
                </c:pt>
                <c:pt idx="45446">
                  <c:v>0.16633700000000001</c:v>
                </c:pt>
                <c:pt idx="45447">
                  <c:v>0.171204</c:v>
                </c:pt>
                <c:pt idx="45448">
                  <c:v>0.17596100000000001</c:v>
                </c:pt>
                <c:pt idx="45449">
                  <c:v>0.18060499999999999</c:v>
                </c:pt>
                <c:pt idx="45450">
                  <c:v>0.18513299999999999</c:v>
                </c:pt>
                <c:pt idx="45451">
                  <c:v>0.18954199999999999</c:v>
                </c:pt>
                <c:pt idx="45452">
                  <c:v>0.193829</c:v>
                </c:pt>
                <c:pt idx="45453">
                  <c:v>0.197992</c:v>
                </c:pt>
                <c:pt idx="45454">
                  <c:v>0.20202700000000001</c:v>
                </c:pt>
                <c:pt idx="45455">
                  <c:v>0.205933</c:v>
                </c:pt>
                <c:pt idx="45456">
                  <c:v>0.209706</c:v>
                </c:pt>
                <c:pt idx="45457">
                  <c:v>0.213343</c:v>
                </c:pt>
                <c:pt idx="45458">
                  <c:v>0.21684300000000001</c:v>
                </c:pt>
                <c:pt idx="45459">
                  <c:v>0.22020500000000001</c:v>
                </c:pt>
                <c:pt idx="45460">
                  <c:v>0.22342600000000001</c:v>
                </c:pt>
                <c:pt idx="45461">
                  <c:v>0.22650500000000001</c:v>
                </c:pt>
                <c:pt idx="45462">
                  <c:v>0.22944300000000001</c:v>
                </c:pt>
                <c:pt idx="45463">
                  <c:v>0.232236</c:v>
                </c:pt>
                <c:pt idx="45464">
                  <c:v>0.23488400000000001</c:v>
                </c:pt>
                <c:pt idx="45465">
                  <c:v>0.23738600000000001</c:v>
                </c:pt>
                <c:pt idx="45466">
                  <c:v>0.23973900000000001</c:v>
                </c:pt>
                <c:pt idx="45467">
                  <c:v>0.24194299999999999</c:v>
                </c:pt>
                <c:pt idx="45468">
                  <c:v>0.24399999999999999</c:v>
                </c:pt>
                <c:pt idx="45469">
                  <c:v>0.24590699999999999</c:v>
                </c:pt>
                <c:pt idx="45470">
                  <c:v>0.247664</c:v>
                </c:pt>
                <c:pt idx="45471">
                  <c:v>0.24927099999999999</c:v>
                </c:pt>
                <c:pt idx="45472">
                  <c:v>0.250726</c:v>
                </c:pt>
                <c:pt idx="45473">
                  <c:v>0.25203100000000001</c:v>
                </c:pt>
                <c:pt idx="45474">
                  <c:v>0.25318400000000002</c:v>
                </c:pt>
                <c:pt idx="45475">
                  <c:v>0.25418800000000003</c:v>
                </c:pt>
                <c:pt idx="45476">
                  <c:v>0.25504199999999999</c:v>
                </c:pt>
                <c:pt idx="45477">
                  <c:v>0.255747</c:v>
                </c:pt>
                <c:pt idx="45478">
                  <c:v>0.25630199999999997</c:v>
                </c:pt>
                <c:pt idx="45479">
                  <c:v>0.25670599999999999</c:v>
                </c:pt>
                <c:pt idx="45480">
                  <c:v>0.25696099999999999</c:v>
                </c:pt>
                <c:pt idx="45481">
                  <c:v>0.25706600000000002</c:v>
                </c:pt>
                <c:pt idx="45482">
                  <c:v>0.25702399999999997</c:v>
                </c:pt>
                <c:pt idx="45483">
                  <c:v>0.25683400000000001</c:v>
                </c:pt>
                <c:pt idx="45484">
                  <c:v>0.25650000000000001</c:v>
                </c:pt>
                <c:pt idx="45485">
                  <c:v>0.25602200000000003</c:v>
                </c:pt>
                <c:pt idx="45486">
                  <c:v>0.25540299999999999</c:v>
                </c:pt>
                <c:pt idx="45487">
                  <c:v>0.25464500000000001</c:v>
                </c:pt>
                <c:pt idx="45488">
                  <c:v>0.253749</c:v>
                </c:pt>
                <c:pt idx="45489">
                  <c:v>0.25271700000000002</c:v>
                </c:pt>
                <c:pt idx="45490">
                  <c:v>0.25155</c:v>
                </c:pt>
                <c:pt idx="45491">
                  <c:v>0.250251</c:v>
                </c:pt>
                <c:pt idx="45492">
                  <c:v>0.24882099999999999</c:v>
                </c:pt>
                <c:pt idx="45493">
                  <c:v>0.24726200000000001</c:v>
                </c:pt>
                <c:pt idx="45494">
                  <c:v>0.24557599999999999</c:v>
                </c:pt>
                <c:pt idx="45495">
                  <c:v>0.24376700000000001</c:v>
                </c:pt>
                <c:pt idx="45496">
                  <c:v>0.24183499999999999</c:v>
                </c:pt>
                <c:pt idx="45497">
                  <c:v>0.239783</c:v>
                </c:pt>
                <c:pt idx="45498">
                  <c:v>0.23761199999999999</c:v>
                </c:pt>
                <c:pt idx="45499">
                  <c:v>0.23532600000000001</c:v>
                </c:pt>
                <c:pt idx="45500">
                  <c:v>0.23292599999999999</c:v>
                </c:pt>
                <c:pt idx="45501">
                  <c:v>0.23041600000000001</c:v>
                </c:pt>
                <c:pt idx="45502">
                  <c:v>0.227798</c:v>
                </c:pt>
                <c:pt idx="45503">
                  <c:v>0.225074</c:v>
                </c:pt>
                <c:pt idx="45504">
                  <c:v>0.222247</c:v>
                </c:pt>
                <c:pt idx="45505">
                  <c:v>0.21931999999999999</c:v>
                </c:pt>
                <c:pt idx="45506">
                  <c:v>0.21629399999999999</c:v>
                </c:pt>
                <c:pt idx="45507">
                  <c:v>0.213172</c:v>
                </c:pt>
                <c:pt idx="45508">
                  <c:v>0.20995800000000001</c:v>
                </c:pt>
                <c:pt idx="45509">
                  <c:v>0.206652</c:v>
                </c:pt>
                <c:pt idx="45510">
                  <c:v>0.20325799999999999</c:v>
                </c:pt>
                <c:pt idx="45511">
                  <c:v>0.19977800000000001</c:v>
                </c:pt>
                <c:pt idx="45512">
                  <c:v>0.196216</c:v>
                </c:pt>
                <c:pt idx="45513">
                  <c:v>0.192575</c:v>
                </c:pt>
                <c:pt idx="45514">
                  <c:v>0.188859</c:v>
                </c:pt>
                <c:pt idx="45515">
                  <c:v>0.18506900000000001</c:v>
                </c:pt>
                <c:pt idx="45516">
                  <c:v>0.18120800000000001</c:v>
                </c:pt>
                <c:pt idx="45517">
                  <c:v>0.17727999999999999</c:v>
                </c:pt>
                <c:pt idx="45518">
                  <c:v>0.173288</c:v>
                </c:pt>
                <c:pt idx="45519">
                  <c:v>0.169234</c:v>
                </c:pt>
                <c:pt idx="45520">
                  <c:v>0.16511999999999999</c:v>
                </c:pt>
                <c:pt idx="45521">
                  <c:v>0.16095200000000001</c:v>
                </c:pt>
                <c:pt idx="45522">
                  <c:v>0.15673100000000001</c:v>
                </c:pt>
                <c:pt idx="45523">
                  <c:v>0.15246299999999999</c:v>
                </c:pt>
                <c:pt idx="45524">
                  <c:v>0.148148</c:v>
                </c:pt>
                <c:pt idx="45525">
                  <c:v>0.143791</c:v>
                </c:pt>
                <c:pt idx="45526">
                  <c:v>0.13939499999999999</c:v>
                </c:pt>
                <c:pt idx="45527">
                  <c:v>0.134963</c:v>
                </c:pt>
                <c:pt idx="45528">
                  <c:v>0.130498</c:v>
                </c:pt>
                <c:pt idx="45529">
                  <c:v>0.12600500000000001</c:v>
                </c:pt>
                <c:pt idx="45530">
                  <c:v>0.121485</c:v>
                </c:pt>
                <c:pt idx="45531">
                  <c:v>0.11694300000000001</c:v>
                </c:pt>
                <c:pt idx="45532">
                  <c:v>0.11238099999999999</c:v>
                </c:pt>
                <c:pt idx="45533">
                  <c:v>0.10780099999999999</c:v>
                </c:pt>
                <c:pt idx="45534">
                  <c:v>0.10320699999999999</c:v>
                </c:pt>
                <c:pt idx="45535">
                  <c:v>9.8601999999999995E-2</c:v>
                </c:pt>
                <c:pt idx="45536">
                  <c:v>9.3988500000000003E-2</c:v>
                </c:pt>
                <c:pt idx="45537">
                  <c:v>8.93708E-2</c:v>
                </c:pt>
                <c:pt idx="45538">
                  <c:v>8.4752400000000006E-2</c:v>
                </c:pt>
                <c:pt idx="45539">
                  <c:v>8.0136200000000005E-2</c:v>
                </c:pt>
                <c:pt idx="45540">
                  <c:v>7.5525200000000001E-2</c:v>
                </c:pt>
                <c:pt idx="45541">
                  <c:v>7.0922299999999994E-2</c:v>
                </c:pt>
                <c:pt idx="45542">
                  <c:v>6.6330500000000001E-2</c:v>
                </c:pt>
                <c:pt idx="45543">
                  <c:v>6.17522E-2</c:v>
                </c:pt>
                <c:pt idx="45544">
                  <c:v>5.7189900000000002E-2</c:v>
                </c:pt>
                <c:pt idx="45545">
                  <c:v>5.2646699999999998E-2</c:v>
                </c:pt>
                <c:pt idx="45546">
                  <c:v>4.81257E-2</c:v>
                </c:pt>
                <c:pt idx="45547">
                  <c:v>4.3629500000000002E-2</c:v>
                </c:pt>
                <c:pt idx="45548">
                  <c:v>3.9160899999999998E-2</c:v>
                </c:pt>
                <c:pt idx="45549">
                  <c:v>3.4722700000000002E-2</c:v>
                </c:pt>
                <c:pt idx="45550">
                  <c:v>3.0318399999999999E-2</c:v>
                </c:pt>
                <c:pt idx="45551">
                  <c:v>2.59507E-2</c:v>
                </c:pt>
                <c:pt idx="45552">
                  <c:v>2.1622300000000001E-2</c:v>
                </c:pt>
                <c:pt idx="45553">
                  <c:v>1.7336299999999999E-2</c:v>
                </c:pt>
                <c:pt idx="45554">
                  <c:v>1.30957E-2</c:v>
                </c:pt>
                <c:pt idx="45555" formatCode="0.00E+00">
                  <c:v>8.9042099999999992E-3</c:v>
                </c:pt>
                <c:pt idx="45556" formatCode="0.00E+00">
                  <c:v>4.7647200000000001E-3</c:v>
                </c:pt>
                <c:pt idx="45557" formatCode="0.00E+00">
                  <c:v>6.7939400000000005E-4</c:v>
                </c:pt>
                <c:pt idx="45558" formatCode="0.00E+00">
                  <c:v>-3.34987E-3</c:v>
                </c:pt>
                <c:pt idx="45559" formatCode="0.00E+00">
                  <c:v>-7.3201899999999999E-3</c:v>
                </c:pt>
                <c:pt idx="45560">
                  <c:v>-1.1228200000000001E-2</c:v>
                </c:pt>
                <c:pt idx="45561">
                  <c:v>-1.50709E-2</c:v>
                </c:pt>
                <c:pt idx="45562">
                  <c:v>-1.88457E-2</c:v>
                </c:pt>
                <c:pt idx="45563">
                  <c:v>-2.2549699999999999E-2</c:v>
                </c:pt>
                <c:pt idx="45564">
                  <c:v>-2.61798E-2</c:v>
                </c:pt>
                <c:pt idx="45565">
                  <c:v>-2.9732499999999999E-2</c:v>
                </c:pt>
                <c:pt idx="45566">
                  <c:v>-3.3204400000000002E-2</c:v>
                </c:pt>
                <c:pt idx="45567">
                  <c:v>-3.6592399999999997E-2</c:v>
                </c:pt>
                <c:pt idx="45568">
                  <c:v>-3.98938E-2</c:v>
                </c:pt>
                <c:pt idx="45569">
                  <c:v>-4.3106499999999999E-2</c:v>
                </c:pt>
                <c:pt idx="45570">
                  <c:v>-4.6228699999999998E-2</c:v>
                </c:pt>
                <c:pt idx="45571">
                  <c:v>-4.9258299999999998E-2</c:v>
                </c:pt>
                <c:pt idx="45572">
                  <c:v>-5.2192799999999998E-2</c:v>
                </c:pt>
                <c:pt idx="45573">
                  <c:v>-5.5029099999999997E-2</c:v>
                </c:pt>
                <c:pt idx="45574">
                  <c:v>-5.7764099999999999E-2</c:v>
                </c:pt>
                <c:pt idx="45575">
                  <c:v>-6.0394799999999998E-2</c:v>
                </c:pt>
                <c:pt idx="45576">
                  <c:v>-6.2918100000000005E-2</c:v>
                </c:pt>
                <c:pt idx="45577">
                  <c:v>-6.5331600000000004E-2</c:v>
                </c:pt>
                <c:pt idx="45578">
                  <c:v>-6.7633200000000004E-2</c:v>
                </c:pt>
                <c:pt idx="45579">
                  <c:v>-6.9820599999999997E-2</c:v>
                </c:pt>
                <c:pt idx="45580">
                  <c:v>-7.1891700000000003E-2</c:v>
                </c:pt>
                <c:pt idx="45581">
                  <c:v>-7.3845300000000003E-2</c:v>
                </c:pt>
                <c:pt idx="45582">
                  <c:v>-7.5680399999999995E-2</c:v>
                </c:pt>
                <c:pt idx="45583">
                  <c:v>-7.7395500000000006E-2</c:v>
                </c:pt>
                <c:pt idx="45584">
                  <c:v>-7.8988600000000006E-2</c:v>
                </c:pt>
                <c:pt idx="45585">
                  <c:v>-8.0458000000000002E-2</c:v>
                </c:pt>
                <c:pt idx="45586">
                  <c:v>-8.1801899999999997E-2</c:v>
                </c:pt>
                <c:pt idx="45587">
                  <c:v>-8.3018499999999995E-2</c:v>
                </c:pt>
                <c:pt idx="45588">
                  <c:v>-8.4106200000000006E-2</c:v>
                </c:pt>
                <c:pt idx="45589">
                  <c:v>-8.5063100000000003E-2</c:v>
                </c:pt>
                <c:pt idx="45590">
                  <c:v>-8.5887099999999994E-2</c:v>
                </c:pt>
                <c:pt idx="45591">
                  <c:v>-8.6576E-2</c:v>
                </c:pt>
                <c:pt idx="45592">
                  <c:v>-8.7127899999999994E-2</c:v>
                </c:pt>
                <c:pt idx="45593">
                  <c:v>-8.7540900000000005E-2</c:v>
                </c:pt>
                <c:pt idx="45594">
                  <c:v>-8.7814199999999995E-2</c:v>
                </c:pt>
                <c:pt idx="45595">
                  <c:v>-8.7947600000000001E-2</c:v>
                </c:pt>
                <c:pt idx="45596">
                  <c:v>-8.7940299999999999E-2</c:v>
                </c:pt>
                <c:pt idx="45597">
                  <c:v>-8.7790999999999994E-2</c:v>
                </c:pt>
                <c:pt idx="45598">
                  <c:v>-8.7499199999999999E-2</c:v>
                </c:pt>
                <c:pt idx="45599">
                  <c:v>-8.7064500000000003E-2</c:v>
                </c:pt>
                <c:pt idx="45600">
                  <c:v>-8.6486499999999994E-2</c:v>
                </c:pt>
                <c:pt idx="45601">
                  <c:v>-8.5764400000000005E-2</c:v>
                </c:pt>
                <c:pt idx="45602">
                  <c:v>-8.4897200000000006E-2</c:v>
                </c:pt>
                <c:pt idx="45603">
                  <c:v>-8.3884299999999995E-2</c:v>
                </c:pt>
                <c:pt idx="45604">
                  <c:v>-8.2724900000000004E-2</c:v>
                </c:pt>
                <c:pt idx="45605">
                  <c:v>-8.1418400000000002E-2</c:v>
                </c:pt>
                <c:pt idx="45606">
                  <c:v>-7.99647E-2</c:v>
                </c:pt>
                <c:pt idx="45607">
                  <c:v>-7.8364699999999995E-2</c:v>
                </c:pt>
                <c:pt idx="45608">
                  <c:v>-7.6619400000000004E-2</c:v>
                </c:pt>
                <c:pt idx="45609">
                  <c:v>-7.4729299999999999E-2</c:v>
                </c:pt>
                <c:pt idx="45610">
                  <c:v>-7.2694599999999998E-2</c:v>
                </c:pt>
                <c:pt idx="45611">
                  <c:v>-7.0515400000000006E-2</c:v>
                </c:pt>
                <c:pt idx="45612">
                  <c:v>-6.8192000000000003E-2</c:v>
                </c:pt>
                <c:pt idx="45613">
                  <c:v>-6.5724900000000003E-2</c:v>
                </c:pt>
                <c:pt idx="45614">
                  <c:v>-6.3114699999999996E-2</c:v>
                </c:pt>
                <c:pt idx="45615">
                  <c:v>-6.0362199999999998E-2</c:v>
                </c:pt>
                <c:pt idx="45616">
                  <c:v>-5.7469100000000002E-2</c:v>
                </c:pt>
                <c:pt idx="45617">
                  <c:v>-5.44375E-2</c:v>
                </c:pt>
                <c:pt idx="45618">
                  <c:v>-5.1269500000000003E-2</c:v>
                </c:pt>
                <c:pt idx="45619">
                  <c:v>-4.7967200000000002E-2</c:v>
                </c:pt>
                <c:pt idx="45620">
                  <c:v>-4.4533299999999998E-2</c:v>
                </c:pt>
                <c:pt idx="45621">
                  <c:v>-4.0970300000000001E-2</c:v>
                </c:pt>
                <c:pt idx="45622">
                  <c:v>-3.7280599999999997E-2</c:v>
                </c:pt>
                <c:pt idx="45623">
                  <c:v>-3.34671E-2</c:v>
                </c:pt>
                <c:pt idx="45624">
                  <c:v>-2.9532599999999999E-2</c:v>
                </c:pt>
                <c:pt idx="45625">
                  <c:v>-2.54793E-2</c:v>
                </c:pt>
                <c:pt idx="45626">
                  <c:v>-2.1309399999999999E-2</c:v>
                </c:pt>
                <c:pt idx="45627">
                  <c:v>-1.70254E-2</c:v>
                </c:pt>
                <c:pt idx="45628">
                  <c:v>-1.26304E-2</c:v>
                </c:pt>
                <c:pt idx="45629" formatCode="0.00E+00">
                  <c:v>-8.1270700000000001E-3</c:v>
                </c:pt>
                <c:pt idx="45630" formatCode="0.00E+00">
                  <c:v>-3.5186100000000001E-3</c:v>
                </c:pt>
                <c:pt idx="45631" formatCode="0.00E+00">
                  <c:v>1.1917099999999999E-3</c:v>
                </c:pt>
                <c:pt idx="45632" formatCode="0.00E+00">
                  <c:v>6.0005600000000003E-3</c:v>
                </c:pt>
                <c:pt idx="45633">
                  <c:v>1.0904499999999999E-2</c:v>
                </c:pt>
                <c:pt idx="45634">
                  <c:v>1.5899799999999999E-2</c:v>
                </c:pt>
                <c:pt idx="45635">
                  <c:v>2.0982299999999999E-2</c:v>
                </c:pt>
                <c:pt idx="45636">
                  <c:v>2.6146900000000001E-2</c:v>
                </c:pt>
                <c:pt idx="45637">
                  <c:v>3.13885E-2</c:v>
                </c:pt>
                <c:pt idx="45638">
                  <c:v>3.6702699999999998E-2</c:v>
                </c:pt>
                <c:pt idx="45639">
                  <c:v>4.2085699999999997E-2</c:v>
                </c:pt>
                <c:pt idx="45640">
                  <c:v>4.7533100000000002E-2</c:v>
                </c:pt>
                <c:pt idx="45641">
                  <c:v>5.30401E-2</c:v>
                </c:pt>
                <c:pt idx="45642">
                  <c:v>5.8602300000000003E-2</c:v>
                </c:pt>
                <c:pt idx="45643">
                  <c:v>6.4215099999999997E-2</c:v>
                </c:pt>
                <c:pt idx="45644">
                  <c:v>6.9873299999999999E-2</c:v>
                </c:pt>
                <c:pt idx="45645">
                  <c:v>7.5571399999999997E-2</c:v>
                </c:pt>
                <c:pt idx="45646">
                  <c:v>8.1303799999999996E-2</c:v>
                </c:pt>
                <c:pt idx="45647">
                  <c:v>8.7065100000000006E-2</c:v>
                </c:pt>
                <c:pt idx="45648">
                  <c:v>9.2850299999999997E-2</c:v>
                </c:pt>
                <c:pt idx="45649">
                  <c:v>9.8654800000000001E-2</c:v>
                </c:pt>
                <c:pt idx="45650">
                  <c:v>0.104473</c:v>
                </c:pt>
                <c:pt idx="45651">
                  <c:v>0.1103</c:v>
                </c:pt>
                <c:pt idx="45652">
                  <c:v>0.116129</c:v>
                </c:pt>
                <c:pt idx="45653">
                  <c:v>0.12195400000000001</c:v>
                </c:pt>
                <c:pt idx="45654">
                  <c:v>0.12776899999999999</c:v>
                </c:pt>
                <c:pt idx="45655">
                  <c:v>0.13356899999999999</c:v>
                </c:pt>
                <c:pt idx="45656">
                  <c:v>0.139348</c:v>
                </c:pt>
                <c:pt idx="45657">
                  <c:v>0.14510100000000001</c:v>
                </c:pt>
                <c:pt idx="45658">
                  <c:v>0.15082100000000001</c:v>
                </c:pt>
                <c:pt idx="45659">
                  <c:v>0.156503</c:v>
                </c:pt>
                <c:pt idx="45660">
                  <c:v>0.16213900000000001</c:v>
                </c:pt>
                <c:pt idx="45661">
                  <c:v>0.16772500000000001</c:v>
                </c:pt>
                <c:pt idx="45662">
                  <c:v>0.17325399999999999</c:v>
                </c:pt>
                <c:pt idx="45663">
                  <c:v>0.17871999999999999</c:v>
                </c:pt>
                <c:pt idx="45664">
                  <c:v>0.18412000000000001</c:v>
                </c:pt>
                <c:pt idx="45665">
                  <c:v>0.189446</c:v>
                </c:pt>
                <c:pt idx="45666">
                  <c:v>0.19469500000000001</c:v>
                </c:pt>
                <c:pt idx="45667">
                  <c:v>0.19986100000000001</c:v>
                </c:pt>
                <c:pt idx="45668">
                  <c:v>0.20493800000000001</c:v>
                </c:pt>
                <c:pt idx="45669">
                  <c:v>0.209921</c:v>
                </c:pt>
                <c:pt idx="45670">
                  <c:v>0.214805</c:v>
                </c:pt>
                <c:pt idx="45671">
                  <c:v>0.219584</c:v>
                </c:pt>
                <c:pt idx="45672">
                  <c:v>0.22425500000000001</c:v>
                </c:pt>
                <c:pt idx="45673">
                  <c:v>0.22881199999999999</c:v>
                </c:pt>
                <c:pt idx="45674">
                  <c:v>0.23324900000000001</c:v>
                </c:pt>
                <c:pt idx="45675">
                  <c:v>0.237563</c:v>
                </c:pt>
                <c:pt idx="45676">
                  <c:v>0.24174799999999999</c:v>
                </c:pt>
                <c:pt idx="45677">
                  <c:v>0.24579899999999999</c:v>
                </c:pt>
                <c:pt idx="45678">
                  <c:v>0.24971299999999999</c:v>
                </c:pt>
                <c:pt idx="45679">
                  <c:v>0.25348500000000002</c:v>
                </c:pt>
                <c:pt idx="45680">
                  <c:v>0.25711099999999998</c:v>
                </c:pt>
                <c:pt idx="45681">
                  <c:v>0.26058700000000001</c:v>
                </c:pt>
                <c:pt idx="45682">
                  <c:v>0.26390999999999998</c:v>
                </c:pt>
                <c:pt idx="45683">
                  <c:v>0.26707599999999998</c:v>
                </c:pt>
                <c:pt idx="45684">
                  <c:v>0.27008100000000002</c:v>
                </c:pt>
                <c:pt idx="45685">
                  <c:v>0.27292300000000003</c:v>
                </c:pt>
                <c:pt idx="45686">
                  <c:v>0.27559899999999998</c:v>
                </c:pt>
                <c:pt idx="45687">
                  <c:v>0.27810499999999999</c:v>
                </c:pt>
                <c:pt idx="45688">
                  <c:v>0.28044000000000002</c:v>
                </c:pt>
                <c:pt idx="45689">
                  <c:v>0.28260000000000002</c:v>
                </c:pt>
                <c:pt idx="45690">
                  <c:v>0.284584</c:v>
                </c:pt>
                <c:pt idx="45691">
                  <c:v>0.286389</c:v>
                </c:pt>
                <c:pt idx="45692">
                  <c:v>0.28801199999999999</c:v>
                </c:pt>
                <c:pt idx="45693">
                  <c:v>0.28945300000000002</c:v>
                </c:pt>
                <c:pt idx="45694">
                  <c:v>0.290711</c:v>
                </c:pt>
                <c:pt idx="45695">
                  <c:v>0.29178399999999999</c:v>
                </c:pt>
                <c:pt idx="45696">
                  <c:v>0.29267100000000001</c:v>
                </c:pt>
                <c:pt idx="45697">
                  <c:v>0.29337200000000002</c:v>
                </c:pt>
                <c:pt idx="45698">
                  <c:v>0.29388500000000001</c:v>
                </c:pt>
                <c:pt idx="45699">
                  <c:v>0.29421000000000003</c:v>
                </c:pt>
                <c:pt idx="45700">
                  <c:v>0.294346</c:v>
                </c:pt>
                <c:pt idx="45701">
                  <c:v>0.294294</c:v>
                </c:pt>
                <c:pt idx="45702">
                  <c:v>0.29405500000000001</c:v>
                </c:pt>
                <c:pt idx="45703">
                  <c:v>0.293628</c:v>
                </c:pt>
                <c:pt idx="45704">
                  <c:v>0.29301500000000003</c:v>
                </c:pt>
                <c:pt idx="45705">
                  <c:v>0.292217</c:v>
                </c:pt>
                <c:pt idx="45706">
                  <c:v>0.29123500000000002</c:v>
                </c:pt>
                <c:pt idx="45707">
                  <c:v>0.290072</c:v>
                </c:pt>
                <c:pt idx="45708">
                  <c:v>0.28872900000000001</c:v>
                </c:pt>
                <c:pt idx="45709">
                  <c:v>0.28720800000000002</c:v>
                </c:pt>
                <c:pt idx="45710">
                  <c:v>0.28551300000000002</c:v>
                </c:pt>
                <c:pt idx="45711">
                  <c:v>0.28364499999999998</c:v>
                </c:pt>
                <c:pt idx="45712">
                  <c:v>0.28160800000000002</c:v>
                </c:pt>
                <c:pt idx="45713">
                  <c:v>0.27940399999999999</c:v>
                </c:pt>
                <c:pt idx="45714">
                  <c:v>0.27703499999999998</c:v>
                </c:pt>
                <c:pt idx="45715">
                  <c:v>0.27450400000000003</c:v>
                </c:pt>
                <c:pt idx="45716">
                  <c:v>0.271816</c:v>
                </c:pt>
                <c:pt idx="45717">
                  <c:v>0.26897300000000002</c:v>
                </c:pt>
                <c:pt idx="45718">
                  <c:v>0.26598100000000002</c:v>
                </c:pt>
                <c:pt idx="45719">
                  <c:v>0.26284200000000002</c:v>
                </c:pt>
                <c:pt idx="45720">
                  <c:v>0.25956200000000001</c:v>
                </c:pt>
                <c:pt idx="45721">
                  <c:v>0.25614599999999998</c:v>
                </c:pt>
                <c:pt idx="45722">
                  <c:v>0.25259700000000002</c:v>
                </c:pt>
                <c:pt idx="45723">
                  <c:v>0.248921</c:v>
                </c:pt>
                <c:pt idx="45724">
                  <c:v>0.24512300000000001</c:v>
                </c:pt>
                <c:pt idx="45725">
                  <c:v>0.24120900000000001</c:v>
                </c:pt>
                <c:pt idx="45726">
                  <c:v>0.237182</c:v>
                </c:pt>
                <c:pt idx="45727">
                  <c:v>0.23304900000000001</c:v>
                </c:pt>
                <c:pt idx="45728">
                  <c:v>0.22881499999999999</c:v>
                </c:pt>
                <c:pt idx="45729">
                  <c:v>0.22448499999999999</c:v>
                </c:pt>
                <c:pt idx="45730">
                  <c:v>0.22006600000000001</c:v>
                </c:pt>
                <c:pt idx="45731">
                  <c:v>0.215563</c:v>
                </c:pt>
                <c:pt idx="45732">
                  <c:v>0.210983</c:v>
                </c:pt>
                <c:pt idx="45733">
                  <c:v>0.20633099999999999</c:v>
                </c:pt>
                <c:pt idx="45734">
                  <c:v>0.20161299999999999</c:v>
                </c:pt>
                <c:pt idx="45735">
                  <c:v>0.19683500000000001</c:v>
                </c:pt>
                <c:pt idx="45736">
                  <c:v>0.19200500000000001</c:v>
                </c:pt>
                <c:pt idx="45737">
                  <c:v>0.18712799999999999</c:v>
                </c:pt>
                <c:pt idx="45738">
                  <c:v>0.18221100000000001</c:v>
                </c:pt>
                <c:pt idx="45739">
                  <c:v>0.177261</c:v>
                </c:pt>
                <c:pt idx="45740">
                  <c:v>0.17228399999999999</c:v>
                </c:pt>
                <c:pt idx="45741">
                  <c:v>0.16728599999999999</c:v>
                </c:pt>
                <c:pt idx="45742">
                  <c:v>0.162273</c:v>
                </c:pt>
                <c:pt idx="45743">
                  <c:v>0.157253</c:v>
                </c:pt>
                <c:pt idx="45744">
                  <c:v>0.15223200000000001</c:v>
                </c:pt>
                <c:pt idx="45745">
                  <c:v>0.14721500000000001</c:v>
                </c:pt>
                <c:pt idx="45746">
                  <c:v>0.14221</c:v>
                </c:pt>
                <c:pt idx="45747">
                  <c:v>0.13722200000000001</c:v>
                </c:pt>
                <c:pt idx="45748">
                  <c:v>0.13225899999999999</c:v>
                </c:pt>
                <c:pt idx="45749">
                  <c:v>0.127327</c:v>
                </c:pt>
                <c:pt idx="45750">
                  <c:v>0.122432</c:v>
                </c:pt>
                <c:pt idx="45751">
                  <c:v>0.117579</c:v>
                </c:pt>
                <c:pt idx="45752">
                  <c:v>0.112775</c:v>
                </c:pt>
                <c:pt idx="45753">
                  <c:v>0.108026</c:v>
                </c:pt>
                <c:pt idx="45754">
                  <c:v>0.103336</c:v>
                </c:pt>
                <c:pt idx="45755">
                  <c:v>9.8711999999999994E-2</c:v>
                </c:pt>
                <c:pt idx="45756">
                  <c:v>9.4159599999999996E-2</c:v>
                </c:pt>
                <c:pt idx="45757">
                  <c:v>8.9684200000000006E-2</c:v>
                </c:pt>
                <c:pt idx="45758">
                  <c:v>8.5291199999999998E-2</c:v>
                </c:pt>
                <c:pt idx="45759">
                  <c:v>8.0985699999999994E-2</c:v>
                </c:pt>
                <c:pt idx="45760">
                  <c:v>7.6772999999999994E-2</c:v>
                </c:pt>
                <c:pt idx="45761">
                  <c:v>7.2657700000000006E-2</c:v>
                </c:pt>
                <c:pt idx="45762">
                  <c:v>6.8644200000000002E-2</c:v>
                </c:pt>
                <c:pt idx="45763">
                  <c:v>6.4736199999999994E-2</c:v>
                </c:pt>
                <c:pt idx="45764">
                  <c:v>6.0937999999999999E-2</c:v>
                </c:pt>
                <c:pt idx="45765">
                  <c:v>5.7253699999999998E-2</c:v>
                </c:pt>
                <c:pt idx="45766">
                  <c:v>5.3687600000000002E-2</c:v>
                </c:pt>
                <c:pt idx="45767">
                  <c:v>5.0243099999999999E-2</c:v>
                </c:pt>
                <c:pt idx="45768">
                  <c:v>4.69235E-2</c:v>
                </c:pt>
                <c:pt idx="45769">
                  <c:v>4.3732100000000003E-2</c:v>
                </c:pt>
                <c:pt idx="45770">
                  <c:v>4.0671600000000002E-2</c:v>
                </c:pt>
                <c:pt idx="45771">
                  <c:v>3.7744199999999999E-2</c:v>
                </c:pt>
                <c:pt idx="45772">
                  <c:v>3.4952400000000002E-2</c:v>
                </c:pt>
                <c:pt idx="45773">
                  <c:v>3.2298899999999998E-2</c:v>
                </c:pt>
                <c:pt idx="45774">
                  <c:v>2.97865E-2</c:v>
                </c:pt>
                <c:pt idx="45775">
                  <c:v>2.7417299999999999E-2</c:v>
                </c:pt>
                <c:pt idx="45776">
                  <c:v>2.5193500000000001E-2</c:v>
                </c:pt>
                <c:pt idx="45777">
                  <c:v>2.3116100000000001E-2</c:v>
                </c:pt>
                <c:pt idx="45778">
                  <c:v>2.11849E-2</c:v>
                </c:pt>
                <c:pt idx="45779">
                  <c:v>1.9399900000000001E-2</c:v>
                </c:pt>
                <c:pt idx="45780">
                  <c:v>1.7761599999999999E-2</c:v>
                </c:pt>
                <c:pt idx="45781">
                  <c:v>1.6270199999999999E-2</c:v>
                </c:pt>
                <c:pt idx="45782">
                  <c:v>1.49257E-2</c:v>
                </c:pt>
                <c:pt idx="45783">
                  <c:v>1.3727700000000001E-2</c:v>
                </c:pt>
                <c:pt idx="45784">
                  <c:v>1.2676E-2</c:v>
                </c:pt>
                <c:pt idx="45785">
                  <c:v>1.1770299999999999E-2</c:v>
                </c:pt>
                <c:pt idx="45786">
                  <c:v>1.1009700000000001E-2</c:v>
                </c:pt>
                <c:pt idx="45787">
                  <c:v>1.03929E-2</c:v>
                </c:pt>
                <c:pt idx="45788" formatCode="0.00E+00">
                  <c:v>9.9185699999999998E-3</c:v>
                </c:pt>
                <c:pt idx="45789" formatCode="0.00E+00">
                  <c:v>9.5848099999999992E-3</c:v>
                </c:pt>
                <c:pt idx="45790" formatCode="0.00E+00">
                  <c:v>9.3896399999999994E-3</c:v>
                </c:pt>
                <c:pt idx="45791" formatCode="0.00E+00">
                  <c:v>9.3308599999999998E-3</c:v>
                </c:pt>
                <c:pt idx="45792" formatCode="0.00E+00">
                  <c:v>9.4061600000000002E-3</c:v>
                </c:pt>
                <c:pt idx="45793" formatCode="0.00E+00">
                  <c:v>9.6131500000000009E-3</c:v>
                </c:pt>
                <c:pt idx="45794" formatCode="0.00E+00">
                  <c:v>9.9491700000000002E-3</c:v>
                </c:pt>
                <c:pt idx="45795">
                  <c:v>1.04113E-2</c:v>
                </c:pt>
                <c:pt idx="45796">
                  <c:v>1.09964E-2</c:v>
                </c:pt>
                <c:pt idx="45797">
                  <c:v>1.17013E-2</c:v>
                </c:pt>
                <c:pt idx="45798">
                  <c:v>1.2522500000000001E-2</c:v>
                </c:pt>
                <c:pt idx="45799">
                  <c:v>1.3456299999999999E-2</c:v>
                </c:pt>
                <c:pt idx="45800">
                  <c:v>1.44987E-2</c:v>
                </c:pt>
                <c:pt idx="45801">
                  <c:v>1.56454E-2</c:v>
                </c:pt>
                <c:pt idx="45802">
                  <c:v>1.68921E-2</c:v>
                </c:pt>
                <c:pt idx="45803">
                  <c:v>1.8234400000000001E-2</c:v>
                </c:pt>
                <c:pt idx="45804">
                  <c:v>1.9667299999999999E-2</c:v>
                </c:pt>
                <c:pt idx="45805">
                  <c:v>2.1185599999999999E-2</c:v>
                </c:pt>
                <c:pt idx="45806">
                  <c:v>2.2784200000000001E-2</c:v>
                </c:pt>
                <c:pt idx="45807">
                  <c:v>2.4458299999999999E-2</c:v>
                </c:pt>
                <c:pt idx="45808">
                  <c:v>2.6203000000000001E-2</c:v>
                </c:pt>
                <c:pt idx="45809">
                  <c:v>2.8013300000000001E-2</c:v>
                </c:pt>
                <c:pt idx="45810">
                  <c:v>2.9883799999999999E-2</c:v>
                </c:pt>
                <c:pt idx="45811">
                  <c:v>3.1808900000000001E-2</c:v>
                </c:pt>
                <c:pt idx="45812">
                  <c:v>3.3783300000000002E-2</c:v>
                </c:pt>
                <c:pt idx="45813">
                  <c:v>3.5801300000000001E-2</c:v>
                </c:pt>
                <c:pt idx="45814">
                  <c:v>3.7857099999999998E-2</c:v>
                </c:pt>
                <c:pt idx="45815">
                  <c:v>3.9945000000000001E-2</c:v>
                </c:pt>
                <c:pt idx="45816">
                  <c:v>4.2059300000000001E-2</c:v>
                </c:pt>
                <c:pt idx="45817">
                  <c:v>4.4194200000000003E-2</c:v>
                </c:pt>
                <c:pt idx="45818">
                  <c:v>4.6344299999999998E-2</c:v>
                </c:pt>
                <c:pt idx="45819">
                  <c:v>4.8503900000000003E-2</c:v>
                </c:pt>
                <c:pt idx="45820">
                  <c:v>5.0667700000000003E-2</c:v>
                </c:pt>
                <c:pt idx="45821">
                  <c:v>5.28304E-2</c:v>
                </c:pt>
                <c:pt idx="45822">
                  <c:v>5.4986500000000001E-2</c:v>
                </c:pt>
                <c:pt idx="45823">
                  <c:v>5.71307E-2</c:v>
                </c:pt>
                <c:pt idx="45824">
                  <c:v>5.9257400000000002E-2</c:v>
                </c:pt>
                <c:pt idx="45825">
                  <c:v>6.1361300000000001E-2</c:v>
                </c:pt>
                <c:pt idx="45826">
                  <c:v>6.3437300000000002E-2</c:v>
                </c:pt>
                <c:pt idx="45827">
                  <c:v>6.5480499999999997E-2</c:v>
                </c:pt>
                <c:pt idx="45828">
                  <c:v>6.7485799999999999E-2</c:v>
                </c:pt>
                <c:pt idx="45829">
                  <c:v>6.9448200000000002E-2</c:v>
                </c:pt>
                <c:pt idx="45830">
                  <c:v>7.1362800000000004E-2</c:v>
                </c:pt>
                <c:pt idx="45831">
                  <c:v>7.3224700000000004E-2</c:v>
                </c:pt>
                <c:pt idx="45832">
                  <c:v>7.5029299999999993E-2</c:v>
                </c:pt>
                <c:pt idx="45833">
                  <c:v>7.6772300000000002E-2</c:v>
                </c:pt>
                <c:pt idx="45834">
                  <c:v>7.8449199999999997E-2</c:v>
                </c:pt>
                <c:pt idx="45835">
                  <c:v>8.0055799999999996E-2</c:v>
                </c:pt>
                <c:pt idx="45836">
                  <c:v>8.1588300000000002E-2</c:v>
                </c:pt>
                <c:pt idx="45837">
                  <c:v>8.3043400000000003E-2</c:v>
                </c:pt>
                <c:pt idx="45838">
                  <c:v>8.4417400000000004E-2</c:v>
                </c:pt>
                <c:pt idx="45839">
                  <c:v>8.5707000000000005E-2</c:v>
                </c:pt>
                <c:pt idx="45840">
                  <c:v>8.6908799999999994E-2</c:v>
                </c:pt>
                <c:pt idx="45841">
                  <c:v>8.8020100000000004E-2</c:v>
                </c:pt>
                <c:pt idx="45842">
                  <c:v>8.9038099999999995E-2</c:v>
                </c:pt>
                <c:pt idx="45843">
                  <c:v>8.9960300000000007E-2</c:v>
                </c:pt>
                <c:pt idx="45844">
                  <c:v>9.0784599999999993E-2</c:v>
                </c:pt>
                <c:pt idx="45845">
                  <c:v>9.1509199999999999E-2</c:v>
                </c:pt>
                <c:pt idx="45846">
                  <c:v>9.2132800000000001E-2</c:v>
                </c:pt>
                <c:pt idx="45847">
                  <c:v>9.2653899999999997E-2</c:v>
                </c:pt>
                <c:pt idx="45848">
                  <c:v>9.3071000000000001E-2</c:v>
                </c:pt>
                <c:pt idx="45849">
                  <c:v>9.3382900000000005E-2</c:v>
                </c:pt>
                <c:pt idx="45850">
                  <c:v>9.3588400000000002E-2</c:v>
                </c:pt>
                <c:pt idx="45851">
                  <c:v>9.3687099999999995E-2</c:v>
                </c:pt>
                <c:pt idx="45852">
                  <c:v>9.3678800000000007E-2</c:v>
                </c:pt>
                <c:pt idx="45853">
                  <c:v>9.3563499999999994E-2</c:v>
                </c:pt>
                <c:pt idx="45854">
                  <c:v>9.3341199999999999E-2</c:v>
                </c:pt>
                <c:pt idx="45855">
                  <c:v>9.3011800000000006E-2</c:v>
                </c:pt>
                <c:pt idx="45856">
                  <c:v>9.2576000000000006E-2</c:v>
                </c:pt>
                <c:pt idx="45857">
                  <c:v>9.2034699999999997E-2</c:v>
                </c:pt>
                <c:pt idx="45858">
                  <c:v>9.1388999999999998E-2</c:v>
                </c:pt>
                <c:pt idx="45859">
                  <c:v>9.0640100000000001E-2</c:v>
                </c:pt>
                <c:pt idx="45860">
                  <c:v>8.97897E-2</c:v>
                </c:pt>
                <c:pt idx="45861">
                  <c:v>8.8839799999999997E-2</c:v>
                </c:pt>
                <c:pt idx="45862">
                  <c:v>8.7791900000000006E-2</c:v>
                </c:pt>
                <c:pt idx="45863">
                  <c:v>8.6648500000000003E-2</c:v>
                </c:pt>
                <c:pt idx="45864">
                  <c:v>8.5411899999999999E-2</c:v>
                </c:pt>
                <c:pt idx="45865">
                  <c:v>8.4084999999999993E-2</c:v>
                </c:pt>
                <c:pt idx="45866">
                  <c:v>8.26707E-2</c:v>
                </c:pt>
                <c:pt idx="45867">
                  <c:v>8.11727E-2</c:v>
                </c:pt>
                <c:pt idx="45868">
                  <c:v>7.9594499999999999E-2</c:v>
                </c:pt>
                <c:pt idx="45869">
                  <c:v>7.7939999999999995E-2</c:v>
                </c:pt>
                <c:pt idx="45870">
                  <c:v>7.6212799999999997E-2</c:v>
                </c:pt>
                <c:pt idx="45871">
                  <c:v>7.4416399999999994E-2</c:v>
                </c:pt>
                <c:pt idx="45872">
                  <c:v>7.25547E-2</c:v>
                </c:pt>
                <c:pt idx="45873">
                  <c:v>7.0632299999999995E-2</c:v>
                </c:pt>
                <c:pt idx="45874">
                  <c:v>6.8654000000000007E-2</c:v>
                </c:pt>
                <c:pt idx="45875">
                  <c:v>6.6625100000000007E-2</c:v>
                </c:pt>
                <c:pt idx="45876">
                  <c:v>6.4550800000000005E-2</c:v>
                </c:pt>
                <c:pt idx="45877">
                  <c:v>6.24363E-2</c:v>
                </c:pt>
                <c:pt idx="45878">
                  <c:v>6.0285900000000003E-2</c:v>
                </c:pt>
                <c:pt idx="45879">
                  <c:v>5.8104700000000002E-2</c:v>
                </c:pt>
                <c:pt idx="45880">
                  <c:v>5.5898099999999999E-2</c:v>
                </c:pt>
                <c:pt idx="45881">
                  <c:v>5.36716E-2</c:v>
                </c:pt>
                <c:pt idx="45882">
                  <c:v>5.1430499999999997E-2</c:v>
                </c:pt>
                <c:pt idx="45883">
                  <c:v>4.9180300000000003E-2</c:v>
                </c:pt>
                <c:pt idx="45884">
                  <c:v>4.6926599999999999E-2</c:v>
                </c:pt>
                <c:pt idx="45885">
                  <c:v>4.4674899999999997E-2</c:v>
                </c:pt>
                <c:pt idx="45886">
                  <c:v>4.2431299999999998E-2</c:v>
                </c:pt>
                <c:pt idx="45887">
                  <c:v>4.0201300000000002E-2</c:v>
                </c:pt>
                <c:pt idx="45888">
                  <c:v>3.7990700000000002E-2</c:v>
                </c:pt>
                <c:pt idx="45889">
                  <c:v>3.5804999999999997E-2</c:v>
                </c:pt>
                <c:pt idx="45890">
                  <c:v>3.3649800000000001E-2</c:v>
                </c:pt>
                <c:pt idx="45891">
                  <c:v>3.1530900000000001E-2</c:v>
                </c:pt>
                <c:pt idx="45892">
                  <c:v>2.9453799999999999E-2</c:v>
                </c:pt>
                <c:pt idx="45893">
                  <c:v>2.7424500000000001E-2</c:v>
                </c:pt>
                <c:pt idx="45894">
                  <c:v>2.5448399999999999E-2</c:v>
                </c:pt>
                <c:pt idx="45895">
                  <c:v>2.35309E-2</c:v>
                </c:pt>
                <c:pt idx="45896">
                  <c:v>2.1677200000000001E-2</c:v>
                </c:pt>
                <c:pt idx="45897">
                  <c:v>1.98932E-2</c:v>
                </c:pt>
                <c:pt idx="45898">
                  <c:v>1.8184700000000002E-2</c:v>
                </c:pt>
                <c:pt idx="45899">
                  <c:v>1.6556999999999999E-2</c:v>
                </c:pt>
                <c:pt idx="45900">
                  <c:v>1.50151E-2</c:v>
                </c:pt>
                <c:pt idx="45901">
                  <c:v>1.35639E-2</c:v>
                </c:pt>
                <c:pt idx="45902">
                  <c:v>1.22086E-2</c:v>
                </c:pt>
                <c:pt idx="45903">
                  <c:v>1.09544E-2</c:v>
                </c:pt>
                <c:pt idx="45904" formatCode="0.00E+00">
                  <c:v>9.8056199999999993E-3</c:v>
                </c:pt>
                <c:pt idx="45905" formatCode="0.00E+00">
                  <c:v>8.7667600000000002E-3</c:v>
                </c:pt>
                <c:pt idx="45906" formatCode="0.00E+00">
                  <c:v>7.8419900000000001E-3</c:v>
                </c:pt>
                <c:pt idx="45907" formatCode="0.00E+00">
                  <c:v>7.0354700000000003E-3</c:v>
                </c:pt>
                <c:pt idx="45908" formatCode="0.00E+00">
                  <c:v>6.3511000000000001E-3</c:v>
                </c:pt>
                <c:pt idx="45909" formatCode="0.00E+00">
                  <c:v>5.7923200000000001E-3</c:v>
                </c:pt>
                <c:pt idx="45910" formatCode="0.00E+00">
                  <c:v>5.3622899999999996E-3</c:v>
                </c:pt>
                <c:pt idx="45911" formatCode="0.00E+00">
                  <c:v>5.0642400000000002E-3</c:v>
                </c:pt>
                <c:pt idx="45912" formatCode="0.00E+00">
                  <c:v>4.9014999999999996E-3</c:v>
                </c:pt>
                <c:pt idx="45913" formatCode="0.00E+00">
                  <c:v>4.8776000000000002E-3</c:v>
                </c:pt>
                <c:pt idx="45914" formatCode="0.00E+00">
                  <c:v>4.9957200000000004E-3</c:v>
                </c:pt>
                <c:pt idx="45915" formatCode="0.00E+00">
                  <c:v>5.2577300000000004E-3</c:v>
                </c:pt>
                <c:pt idx="45916" formatCode="0.00E+00">
                  <c:v>5.6647599999999996E-3</c:v>
                </c:pt>
                <c:pt idx="45917" formatCode="0.00E+00">
                  <c:v>6.2183500000000001E-3</c:v>
                </c:pt>
                <c:pt idx="45918" formatCode="0.00E+00">
                  <c:v>6.9201599999999999E-3</c:v>
                </c:pt>
                <c:pt idx="45919" formatCode="0.00E+00">
                  <c:v>7.7713499999999998E-3</c:v>
                </c:pt>
                <c:pt idx="45920" formatCode="0.00E+00">
                  <c:v>8.7725800000000003E-3</c:v>
                </c:pt>
                <c:pt idx="45921" formatCode="0.00E+00">
                  <c:v>9.9243500000000002E-3</c:v>
                </c:pt>
                <c:pt idx="45922">
                  <c:v>1.12269E-2</c:v>
                </c:pt>
                <c:pt idx="45923">
                  <c:v>1.268E-2</c:v>
                </c:pt>
                <c:pt idx="45924">
                  <c:v>1.42834E-2</c:v>
                </c:pt>
                <c:pt idx="45925">
                  <c:v>1.6036399999999999E-2</c:v>
                </c:pt>
                <c:pt idx="45926">
                  <c:v>1.7938099999999998E-2</c:v>
                </c:pt>
                <c:pt idx="45927">
                  <c:v>1.9987100000000001E-2</c:v>
                </c:pt>
                <c:pt idx="45928">
                  <c:v>2.2181599999999999E-2</c:v>
                </c:pt>
                <c:pt idx="45929">
                  <c:v>2.4519800000000001E-2</c:v>
                </c:pt>
                <c:pt idx="45930">
                  <c:v>2.6999499999999999E-2</c:v>
                </c:pt>
                <c:pt idx="45931">
                  <c:v>2.9618599999999998E-2</c:v>
                </c:pt>
                <c:pt idx="45932">
                  <c:v>3.23745E-2</c:v>
                </c:pt>
                <c:pt idx="45933">
                  <c:v>3.5263900000000001E-2</c:v>
                </c:pt>
                <c:pt idx="45934">
                  <c:v>3.8283699999999997E-2</c:v>
                </c:pt>
                <c:pt idx="45935">
                  <c:v>4.1430599999999998E-2</c:v>
                </c:pt>
                <c:pt idx="45936">
                  <c:v>4.4701299999999999E-2</c:v>
                </c:pt>
                <c:pt idx="45937">
                  <c:v>4.8091799999999997E-2</c:v>
                </c:pt>
                <c:pt idx="45938">
                  <c:v>5.1598199999999997E-2</c:v>
                </c:pt>
                <c:pt idx="45939">
                  <c:v>5.52162E-2</c:v>
                </c:pt>
                <c:pt idx="45940">
                  <c:v>5.8941199999999999E-2</c:v>
                </c:pt>
                <c:pt idx="45941">
                  <c:v>6.2768599999999994E-2</c:v>
                </c:pt>
                <c:pt idx="45942">
                  <c:v>6.6693299999999997E-2</c:v>
                </c:pt>
                <c:pt idx="45943">
                  <c:v>7.0710099999999998E-2</c:v>
                </c:pt>
                <c:pt idx="45944">
                  <c:v>7.4813500000000005E-2</c:v>
                </c:pt>
                <c:pt idx="45945">
                  <c:v>7.8997999999999999E-2</c:v>
                </c:pt>
                <c:pt idx="45946">
                  <c:v>8.3257899999999996E-2</c:v>
                </c:pt>
                <c:pt idx="45947">
                  <c:v>8.7587100000000001E-2</c:v>
                </c:pt>
                <c:pt idx="45948">
                  <c:v>9.1979400000000003E-2</c:v>
                </c:pt>
                <c:pt idx="45949">
                  <c:v>9.6427899999999997E-2</c:v>
                </c:pt>
                <c:pt idx="45950">
                  <c:v>0.100926</c:v>
                </c:pt>
                <c:pt idx="45951">
                  <c:v>0.10546700000000001</c:v>
                </c:pt>
                <c:pt idx="45952">
                  <c:v>0.110043</c:v>
                </c:pt>
                <c:pt idx="45953">
                  <c:v>0.11465</c:v>
                </c:pt>
                <c:pt idx="45954">
                  <c:v>0.119278</c:v>
                </c:pt>
                <c:pt idx="45955">
                  <c:v>0.123922</c:v>
                </c:pt>
                <c:pt idx="45956">
                  <c:v>0.12857399999999999</c:v>
                </c:pt>
                <c:pt idx="45957">
                  <c:v>0.13322700000000001</c:v>
                </c:pt>
                <c:pt idx="45958">
                  <c:v>0.137873</c:v>
                </c:pt>
                <c:pt idx="45959">
                  <c:v>0.14250599999999999</c:v>
                </c:pt>
                <c:pt idx="45960">
                  <c:v>0.147118</c:v>
                </c:pt>
                <c:pt idx="45961">
                  <c:v>0.1517</c:v>
                </c:pt>
                <c:pt idx="45962">
                  <c:v>0.156247</c:v>
                </c:pt>
                <c:pt idx="45963">
                  <c:v>0.160751</c:v>
                </c:pt>
                <c:pt idx="45964">
                  <c:v>0.16520399999999999</c:v>
                </c:pt>
                <c:pt idx="45965">
                  <c:v>0.169599</c:v>
                </c:pt>
                <c:pt idx="45966">
                  <c:v>0.173929</c:v>
                </c:pt>
                <c:pt idx="45967">
                  <c:v>0.17818800000000001</c:v>
                </c:pt>
                <c:pt idx="45968">
                  <c:v>0.182367</c:v>
                </c:pt>
                <c:pt idx="45969">
                  <c:v>0.18645999999999999</c:v>
                </c:pt>
                <c:pt idx="45970">
                  <c:v>0.19046099999999999</c:v>
                </c:pt>
                <c:pt idx="45971">
                  <c:v>0.19436300000000001</c:v>
                </c:pt>
                <c:pt idx="45972">
                  <c:v>0.198159</c:v>
                </c:pt>
                <c:pt idx="45973">
                  <c:v>0.20184299999999999</c:v>
                </c:pt>
                <c:pt idx="45974">
                  <c:v>0.20540800000000001</c:v>
                </c:pt>
                <c:pt idx="45975">
                  <c:v>0.208847</c:v>
                </c:pt>
                <c:pt idx="45976">
                  <c:v>0.21215600000000001</c:v>
                </c:pt>
                <c:pt idx="45977">
                  <c:v>0.21532699999999999</c:v>
                </c:pt>
                <c:pt idx="45978">
                  <c:v>0.21835399999999999</c:v>
                </c:pt>
                <c:pt idx="45979">
                  <c:v>0.22123300000000001</c:v>
                </c:pt>
                <c:pt idx="45980">
                  <c:v>0.22395799999999999</c:v>
                </c:pt>
                <c:pt idx="45981">
                  <c:v>0.226524</c:v>
                </c:pt>
                <c:pt idx="45982">
                  <c:v>0.22892599999999999</c:v>
                </c:pt>
                <c:pt idx="45983">
                  <c:v>0.23116</c:v>
                </c:pt>
                <c:pt idx="45984">
                  <c:v>0.23322100000000001</c:v>
                </c:pt>
                <c:pt idx="45985">
                  <c:v>0.23510600000000001</c:v>
                </c:pt>
                <c:pt idx="45986">
                  <c:v>0.23680899999999999</c:v>
                </c:pt>
                <c:pt idx="45987">
                  <c:v>0.23832800000000001</c:v>
                </c:pt>
                <c:pt idx="45988">
                  <c:v>0.23965800000000001</c:v>
                </c:pt>
                <c:pt idx="45989">
                  <c:v>0.24079700000000001</c:v>
                </c:pt>
                <c:pt idx="45990">
                  <c:v>0.24174100000000001</c:v>
                </c:pt>
                <c:pt idx="45991">
                  <c:v>0.24248900000000001</c:v>
                </c:pt>
                <c:pt idx="45992">
                  <c:v>0.243038</c:v>
                </c:pt>
                <c:pt idx="45993">
                  <c:v>0.24338599999999999</c:v>
                </c:pt>
                <c:pt idx="45994">
                  <c:v>0.24353</c:v>
                </c:pt>
                <c:pt idx="45995">
                  <c:v>0.24346799999999999</c:v>
                </c:pt>
                <c:pt idx="45996">
                  <c:v>0.243201</c:v>
                </c:pt>
                <c:pt idx="45997">
                  <c:v>0.242725</c:v>
                </c:pt>
                <c:pt idx="45998">
                  <c:v>0.24204200000000001</c:v>
                </c:pt>
                <c:pt idx="45999">
                  <c:v>0.241149</c:v>
                </c:pt>
                <c:pt idx="46000">
                  <c:v>0.24004900000000001</c:v>
                </c:pt>
                <c:pt idx="46001">
                  <c:v>0.23873900000000001</c:v>
                </c:pt>
                <c:pt idx="46002">
                  <c:v>0.23722199999999999</c:v>
                </c:pt>
                <c:pt idx="46003">
                  <c:v>0.23549800000000001</c:v>
                </c:pt>
                <c:pt idx="46004">
                  <c:v>0.233569</c:v>
                </c:pt>
                <c:pt idx="46005">
                  <c:v>0.231435</c:v>
                </c:pt>
                <c:pt idx="46006">
                  <c:v>0.229098</c:v>
                </c:pt>
                <c:pt idx="46007">
                  <c:v>0.22656000000000001</c:v>
                </c:pt>
                <c:pt idx="46008">
                  <c:v>0.223824</c:v>
                </c:pt>
                <c:pt idx="46009">
                  <c:v>0.22089300000000001</c:v>
                </c:pt>
                <c:pt idx="46010">
                  <c:v>0.21776899999999999</c:v>
                </c:pt>
                <c:pt idx="46011">
                  <c:v>0.21445500000000001</c:v>
                </c:pt>
                <c:pt idx="46012">
                  <c:v>0.210954</c:v>
                </c:pt>
                <c:pt idx="46013">
                  <c:v>0.20727000000000001</c:v>
                </c:pt>
                <c:pt idx="46014">
                  <c:v>0.203406</c:v>
                </c:pt>
                <c:pt idx="46015">
                  <c:v>0.19936599999999999</c:v>
                </c:pt>
                <c:pt idx="46016">
                  <c:v>0.19515399999999999</c:v>
                </c:pt>
                <c:pt idx="46017">
                  <c:v>0.190775</c:v>
                </c:pt>
                <c:pt idx="46018">
                  <c:v>0.18623400000000001</c:v>
                </c:pt>
                <c:pt idx="46019">
                  <c:v>0.181536</c:v>
                </c:pt>
                <c:pt idx="46020">
                  <c:v>0.17668500000000001</c:v>
                </c:pt>
                <c:pt idx="46021">
                  <c:v>0.17168800000000001</c:v>
                </c:pt>
                <c:pt idx="46022">
                  <c:v>0.166549</c:v>
                </c:pt>
                <c:pt idx="46023">
                  <c:v>0.161274</c:v>
                </c:pt>
                <c:pt idx="46024">
                  <c:v>0.15587000000000001</c:v>
                </c:pt>
                <c:pt idx="46025">
                  <c:v>0.150342</c:v>
                </c:pt>
                <c:pt idx="46026">
                  <c:v>0.14469799999999999</c:v>
                </c:pt>
                <c:pt idx="46027">
                  <c:v>0.13894200000000001</c:v>
                </c:pt>
                <c:pt idx="46028">
                  <c:v>0.13308200000000001</c:v>
                </c:pt>
                <c:pt idx="46029">
                  <c:v>0.12712499999999999</c:v>
                </c:pt>
                <c:pt idx="46030">
                  <c:v>0.121076</c:v>
                </c:pt>
                <c:pt idx="46031">
                  <c:v>0.114944</c:v>
                </c:pt>
                <c:pt idx="46032">
                  <c:v>0.108735</c:v>
                </c:pt>
                <c:pt idx="46033">
                  <c:v>0.102455</c:v>
                </c:pt>
                <c:pt idx="46034">
                  <c:v>9.6112900000000001E-2</c:v>
                </c:pt>
                <c:pt idx="46035">
                  <c:v>8.97149E-2</c:v>
                </c:pt>
                <c:pt idx="46036">
                  <c:v>8.3268499999999995E-2</c:v>
                </c:pt>
                <c:pt idx="46037">
                  <c:v>7.6780799999999996E-2</c:v>
                </c:pt>
                <c:pt idx="46038">
                  <c:v>7.0259100000000005E-2</c:v>
                </c:pt>
                <c:pt idx="46039">
                  <c:v>6.3710699999999995E-2</c:v>
                </c:pt>
                <c:pt idx="46040">
                  <c:v>5.7142900000000003E-2</c:v>
                </c:pt>
                <c:pt idx="46041">
                  <c:v>5.0563299999999999E-2</c:v>
                </c:pt>
                <c:pt idx="46042">
                  <c:v>4.3979299999999999E-2</c:v>
                </c:pt>
                <c:pt idx="46043">
                  <c:v>3.7397800000000002E-2</c:v>
                </c:pt>
                <c:pt idx="46044">
                  <c:v>3.08259E-2</c:v>
                </c:pt>
                <c:pt idx="46045">
                  <c:v>2.4270799999999999E-2</c:v>
                </c:pt>
                <c:pt idx="46046">
                  <c:v>1.7739999999999999E-2</c:v>
                </c:pt>
                <c:pt idx="46047">
                  <c:v>1.12406E-2</c:v>
                </c:pt>
                <c:pt idx="46048" formatCode="0.00E+00">
                  <c:v>4.7799000000000001E-3</c:v>
                </c:pt>
                <c:pt idx="46049" formatCode="0.00E+00">
                  <c:v>-1.6348199999999999E-3</c:v>
                </c:pt>
                <c:pt idx="46050" formatCode="0.00E+00">
                  <c:v>-7.9964000000000007E-3</c:v>
                </c:pt>
                <c:pt idx="46051">
                  <c:v>-1.4297799999999999E-2</c:v>
                </c:pt>
                <c:pt idx="46052">
                  <c:v>-2.0532399999999999E-2</c:v>
                </c:pt>
                <c:pt idx="46053">
                  <c:v>-2.6693600000000001E-2</c:v>
                </c:pt>
                <c:pt idx="46054">
                  <c:v>-3.2774699999999997E-2</c:v>
                </c:pt>
                <c:pt idx="46055">
                  <c:v>-3.8768799999999999E-2</c:v>
                </c:pt>
                <c:pt idx="46056">
                  <c:v>-4.4668600000000003E-2</c:v>
                </c:pt>
                <c:pt idx="46057">
                  <c:v>-5.0467400000000003E-2</c:v>
                </c:pt>
                <c:pt idx="46058">
                  <c:v>-5.6158399999999997E-2</c:v>
                </c:pt>
                <c:pt idx="46059">
                  <c:v>-6.1736199999999998E-2</c:v>
                </c:pt>
                <c:pt idx="46060">
                  <c:v>-6.7195500000000005E-2</c:v>
                </c:pt>
                <c:pt idx="46061">
                  <c:v>-7.2530700000000004E-2</c:v>
                </c:pt>
                <c:pt idx="46062">
                  <c:v>-7.7736100000000002E-2</c:v>
                </c:pt>
                <c:pt idx="46063">
                  <c:v>-8.2806599999999994E-2</c:v>
                </c:pt>
                <c:pt idx="46064">
                  <c:v>-8.7737099999999998E-2</c:v>
                </c:pt>
                <c:pt idx="46065">
                  <c:v>-9.2522900000000005E-2</c:v>
                </c:pt>
                <c:pt idx="46066">
                  <c:v>-9.7159400000000007E-2</c:v>
                </c:pt>
                <c:pt idx="46067">
                  <c:v>-0.101642</c:v>
                </c:pt>
                <c:pt idx="46068">
                  <c:v>-0.10596700000000001</c:v>
                </c:pt>
                <c:pt idx="46069">
                  <c:v>-0.11013100000000001</c:v>
                </c:pt>
                <c:pt idx="46070">
                  <c:v>-0.11412799999999999</c:v>
                </c:pt>
                <c:pt idx="46071">
                  <c:v>-0.11795600000000001</c:v>
                </c:pt>
                <c:pt idx="46072">
                  <c:v>-0.121611</c:v>
                </c:pt>
                <c:pt idx="46073">
                  <c:v>-0.12509100000000001</c:v>
                </c:pt>
                <c:pt idx="46074">
                  <c:v>-0.12839300000000001</c:v>
                </c:pt>
                <c:pt idx="46075">
                  <c:v>-0.13151399999999999</c:v>
                </c:pt>
                <c:pt idx="46076">
                  <c:v>-0.13445199999999999</c:v>
                </c:pt>
                <c:pt idx="46077">
                  <c:v>-0.13720499999999999</c:v>
                </c:pt>
                <c:pt idx="46078">
                  <c:v>-0.13977100000000001</c:v>
                </c:pt>
                <c:pt idx="46079">
                  <c:v>-0.142148</c:v>
                </c:pt>
                <c:pt idx="46080">
                  <c:v>-0.14433499999999999</c:v>
                </c:pt>
                <c:pt idx="46081">
                  <c:v>-0.14632999999999999</c:v>
                </c:pt>
                <c:pt idx="46082">
                  <c:v>-0.14813299999999999</c:v>
                </c:pt>
                <c:pt idx="46083">
                  <c:v>-0.14974199999999999</c:v>
                </c:pt>
                <c:pt idx="46084">
                  <c:v>-0.15115799999999999</c:v>
                </c:pt>
                <c:pt idx="46085">
                  <c:v>-0.15238099999999999</c:v>
                </c:pt>
                <c:pt idx="46086">
                  <c:v>-0.15340899999999999</c:v>
                </c:pt>
                <c:pt idx="46087">
                  <c:v>-0.15424299999999999</c:v>
                </c:pt>
                <c:pt idx="46088">
                  <c:v>-0.15488399999999999</c:v>
                </c:pt>
                <c:pt idx="46089">
                  <c:v>-0.155332</c:v>
                </c:pt>
                <c:pt idx="46090">
                  <c:v>-0.15558900000000001</c:v>
                </c:pt>
                <c:pt idx="46091">
                  <c:v>-0.15565499999999999</c:v>
                </c:pt>
                <c:pt idx="46092">
                  <c:v>-0.155533</c:v>
                </c:pt>
                <c:pt idx="46093">
                  <c:v>-0.155223</c:v>
                </c:pt>
                <c:pt idx="46094">
                  <c:v>-0.154727</c:v>
                </c:pt>
                <c:pt idx="46095">
                  <c:v>-0.15404499999999999</c:v>
                </c:pt>
                <c:pt idx="46096">
                  <c:v>-0.15318200000000001</c:v>
                </c:pt>
                <c:pt idx="46097">
                  <c:v>-0.152139</c:v>
                </c:pt>
                <c:pt idx="46098">
                  <c:v>-0.15092</c:v>
                </c:pt>
                <c:pt idx="46099">
                  <c:v>-0.14952799999999999</c:v>
                </c:pt>
                <c:pt idx="46100">
                  <c:v>-0.14796599999999999</c:v>
                </c:pt>
                <c:pt idx="46101">
                  <c:v>-0.146236</c:v>
                </c:pt>
                <c:pt idx="46102">
                  <c:v>-0.144343</c:v>
                </c:pt>
                <c:pt idx="46103">
                  <c:v>-0.142291</c:v>
                </c:pt>
                <c:pt idx="46104">
                  <c:v>-0.14008200000000001</c:v>
                </c:pt>
                <c:pt idx="46105">
                  <c:v>-0.13772200000000001</c:v>
                </c:pt>
                <c:pt idx="46106">
                  <c:v>-0.135215</c:v>
                </c:pt>
                <c:pt idx="46107">
                  <c:v>-0.13256399999999999</c:v>
                </c:pt>
                <c:pt idx="46108">
                  <c:v>-0.129775</c:v>
                </c:pt>
                <c:pt idx="46109">
                  <c:v>-0.12685299999999999</c:v>
                </c:pt>
                <c:pt idx="46110">
                  <c:v>-0.12380099999999999</c:v>
                </c:pt>
                <c:pt idx="46111">
                  <c:v>-0.120626</c:v>
                </c:pt>
                <c:pt idx="46112">
                  <c:v>-0.117331</c:v>
                </c:pt>
                <c:pt idx="46113">
                  <c:v>-0.113923</c:v>
                </c:pt>
                <c:pt idx="46114">
                  <c:v>-0.110406</c:v>
                </c:pt>
                <c:pt idx="46115">
                  <c:v>-0.106785</c:v>
                </c:pt>
                <c:pt idx="46116">
                  <c:v>-0.10306700000000001</c:v>
                </c:pt>
                <c:pt idx="46117">
                  <c:v>-9.9254400000000007E-2</c:v>
                </c:pt>
                <c:pt idx="46118">
                  <c:v>-9.5354499999999995E-2</c:v>
                </c:pt>
                <c:pt idx="46119">
                  <c:v>-9.1372099999999998E-2</c:v>
                </c:pt>
                <c:pt idx="46120">
                  <c:v>-8.7312899999999999E-2</c:v>
                </c:pt>
                <c:pt idx="46121">
                  <c:v>-8.3182500000000006E-2</c:v>
                </c:pt>
                <c:pt idx="46122">
                  <c:v>-7.8986299999999995E-2</c:v>
                </c:pt>
                <c:pt idx="46123">
                  <c:v>-7.4729900000000002E-2</c:v>
                </c:pt>
                <c:pt idx="46124">
                  <c:v>-7.0418999999999995E-2</c:v>
                </c:pt>
                <c:pt idx="46125">
                  <c:v>-6.6059499999999993E-2</c:v>
                </c:pt>
                <c:pt idx="46126">
                  <c:v>-6.1656700000000002E-2</c:v>
                </c:pt>
                <c:pt idx="46127">
                  <c:v>-5.7216099999999999E-2</c:v>
                </c:pt>
                <c:pt idx="46128">
                  <c:v>-5.2742900000000002E-2</c:v>
                </c:pt>
                <c:pt idx="46129">
                  <c:v>-4.8242899999999998E-2</c:v>
                </c:pt>
                <c:pt idx="46130">
                  <c:v>-4.3721500000000003E-2</c:v>
                </c:pt>
                <c:pt idx="46131">
                  <c:v>-3.9184400000000001E-2</c:v>
                </c:pt>
                <c:pt idx="46132">
                  <c:v>-3.4636899999999998E-2</c:v>
                </c:pt>
                <c:pt idx="46133">
                  <c:v>-3.0084300000000001E-2</c:v>
                </c:pt>
                <c:pt idx="46134">
                  <c:v>-2.5532099999999999E-2</c:v>
                </c:pt>
                <c:pt idx="46135">
                  <c:v>-2.0985400000000001E-2</c:v>
                </c:pt>
                <c:pt idx="46136">
                  <c:v>-1.6449200000000001E-2</c:v>
                </c:pt>
                <c:pt idx="46137">
                  <c:v>-1.19285E-2</c:v>
                </c:pt>
                <c:pt idx="46138" formatCode="0.00E+00">
                  <c:v>-7.4281399999999997E-3</c:v>
                </c:pt>
                <c:pt idx="46139" formatCode="0.00E+00">
                  <c:v>-2.9528200000000001E-3</c:v>
                </c:pt>
                <c:pt idx="46140" formatCode="0.00E+00">
                  <c:v>1.49271E-3</c:v>
                </c:pt>
                <c:pt idx="46141" formatCode="0.00E+00">
                  <c:v>5.9037200000000003E-3</c:v>
                </c:pt>
                <c:pt idx="46142">
                  <c:v>1.0275599999999999E-2</c:v>
                </c:pt>
                <c:pt idx="46143">
                  <c:v>1.46041E-2</c:v>
                </c:pt>
                <c:pt idx="46144">
                  <c:v>1.8884999999999999E-2</c:v>
                </c:pt>
                <c:pt idx="46145">
                  <c:v>2.31145E-2</c:v>
                </c:pt>
                <c:pt idx="46146">
                  <c:v>2.7288400000000001E-2</c:v>
                </c:pt>
                <c:pt idx="46147">
                  <c:v>3.1402800000000002E-2</c:v>
                </c:pt>
                <c:pt idx="46148">
                  <c:v>3.5454100000000002E-2</c:v>
                </c:pt>
                <c:pt idx="46149">
                  <c:v>3.9438899999999999E-2</c:v>
                </c:pt>
                <c:pt idx="46150">
                  <c:v>4.3353799999999998E-2</c:v>
                </c:pt>
                <c:pt idx="46151">
                  <c:v>4.7195800000000003E-2</c:v>
                </c:pt>
                <c:pt idx="46152">
                  <c:v>5.0961699999999999E-2</c:v>
                </c:pt>
                <c:pt idx="46153">
                  <c:v>5.4648700000000001E-2</c:v>
                </c:pt>
                <c:pt idx="46154">
                  <c:v>5.8254E-2</c:v>
                </c:pt>
                <c:pt idx="46155">
                  <c:v>6.1775200000000002E-2</c:v>
                </c:pt>
                <c:pt idx="46156">
                  <c:v>6.5209699999999995E-2</c:v>
                </c:pt>
                <c:pt idx="46157">
                  <c:v>6.8555099999999994E-2</c:v>
                </c:pt>
                <c:pt idx="46158">
                  <c:v>7.1809100000000001E-2</c:v>
                </c:pt>
                <c:pt idx="46159">
                  <c:v>7.4969499999999994E-2</c:v>
                </c:pt>
                <c:pt idx="46160">
                  <c:v>7.8034599999999996E-2</c:v>
                </c:pt>
                <c:pt idx="46161">
                  <c:v>8.1003099999999995E-2</c:v>
                </c:pt>
                <c:pt idx="46162">
                  <c:v>8.3873400000000001E-2</c:v>
                </c:pt>
                <c:pt idx="46163">
                  <c:v>8.6644200000000005E-2</c:v>
                </c:pt>
                <c:pt idx="46164">
                  <c:v>8.9314699999999997E-2</c:v>
                </c:pt>
                <c:pt idx="46165">
                  <c:v>9.1884199999999999E-2</c:v>
                </c:pt>
                <c:pt idx="46166">
                  <c:v>9.4352099999999994E-2</c:v>
                </c:pt>
                <c:pt idx="46167">
                  <c:v>9.6718100000000001E-2</c:v>
                </c:pt>
                <c:pt idx="46168">
                  <c:v>9.8981700000000006E-2</c:v>
                </c:pt>
                <c:pt idx="46169">
                  <c:v>0.101142</c:v>
                </c:pt>
                <c:pt idx="46170">
                  <c:v>0.1032</c:v>
                </c:pt>
                <c:pt idx="46171">
                  <c:v>0.105154</c:v>
                </c:pt>
                <c:pt idx="46172">
                  <c:v>0.107006</c:v>
                </c:pt>
                <c:pt idx="46173">
                  <c:v>0.10875600000000001</c:v>
                </c:pt>
                <c:pt idx="46174">
                  <c:v>0.110403</c:v>
                </c:pt>
                <c:pt idx="46175">
                  <c:v>0.11194999999999999</c:v>
                </c:pt>
                <c:pt idx="46176">
                  <c:v>0.113396</c:v>
                </c:pt>
                <c:pt idx="46177">
                  <c:v>0.114742</c:v>
                </c:pt>
                <c:pt idx="46178">
                  <c:v>0.11599</c:v>
                </c:pt>
                <c:pt idx="46179">
                  <c:v>0.11713999999999999</c:v>
                </c:pt>
                <c:pt idx="46180">
                  <c:v>0.11819499999999999</c:v>
                </c:pt>
                <c:pt idx="46181">
                  <c:v>0.119154</c:v>
                </c:pt>
                <c:pt idx="46182">
                  <c:v>0.120021</c:v>
                </c:pt>
                <c:pt idx="46183">
                  <c:v>0.120796</c:v>
                </c:pt>
                <c:pt idx="46184">
                  <c:v>0.12148100000000001</c:v>
                </c:pt>
                <c:pt idx="46185">
                  <c:v>0.122077</c:v>
                </c:pt>
                <c:pt idx="46186">
                  <c:v>0.122588</c:v>
                </c:pt>
                <c:pt idx="46187">
                  <c:v>0.123014</c:v>
                </c:pt>
                <c:pt idx="46188">
                  <c:v>0.12335699999999999</c:v>
                </c:pt>
                <c:pt idx="46189">
                  <c:v>0.12361999999999999</c:v>
                </c:pt>
                <c:pt idx="46190">
                  <c:v>0.123804</c:v>
                </c:pt>
                <c:pt idx="46191">
                  <c:v>0.12391199999999999</c:v>
                </c:pt>
                <c:pt idx="46192">
                  <c:v>0.123946</c:v>
                </c:pt>
                <c:pt idx="46193">
                  <c:v>0.123908</c:v>
                </c:pt>
                <c:pt idx="46194">
                  <c:v>0.12379999999999999</c:v>
                </c:pt>
                <c:pt idx="46195">
                  <c:v>0.123624</c:v>
                </c:pt>
                <c:pt idx="46196">
                  <c:v>0.12338200000000001</c:v>
                </c:pt>
                <c:pt idx="46197">
                  <c:v>0.12307800000000001</c:v>
                </c:pt>
                <c:pt idx="46198">
                  <c:v>0.122712</c:v>
                </c:pt>
                <c:pt idx="46199">
                  <c:v>0.12228899999999999</c:v>
                </c:pt>
                <c:pt idx="46200">
                  <c:v>0.121809</c:v>
                </c:pt>
                <c:pt idx="46201">
                  <c:v>0.12127599999999999</c:v>
                </c:pt>
                <c:pt idx="46202">
                  <c:v>0.12069100000000001</c:v>
                </c:pt>
                <c:pt idx="46203">
                  <c:v>0.120057</c:v>
                </c:pt>
                <c:pt idx="46204">
                  <c:v>0.119376</c:v>
                </c:pt>
                <c:pt idx="46205">
                  <c:v>0.11865100000000001</c:v>
                </c:pt>
                <c:pt idx="46206">
                  <c:v>0.117883</c:v>
                </c:pt>
                <c:pt idx="46207">
                  <c:v>0.117075</c:v>
                </c:pt>
                <c:pt idx="46208">
                  <c:v>0.116229</c:v>
                </c:pt>
                <c:pt idx="46209">
                  <c:v>0.11534800000000001</c:v>
                </c:pt>
                <c:pt idx="46210">
                  <c:v>0.11443200000000001</c:v>
                </c:pt>
                <c:pt idx="46211">
                  <c:v>0.113484</c:v>
                </c:pt>
                <c:pt idx="46212">
                  <c:v>0.112507</c:v>
                </c:pt>
                <c:pt idx="46213">
                  <c:v>0.111502</c:v>
                </c:pt>
                <c:pt idx="46214">
                  <c:v>0.11047</c:v>
                </c:pt>
                <c:pt idx="46215">
                  <c:v>0.109414</c:v>
                </c:pt>
                <c:pt idx="46216">
                  <c:v>0.108335</c:v>
                </c:pt>
                <c:pt idx="46217">
                  <c:v>0.107235</c:v>
                </c:pt>
                <c:pt idx="46218">
                  <c:v>0.106116</c:v>
                </c:pt>
                <c:pt idx="46219">
                  <c:v>0.104978</c:v>
                </c:pt>
                <c:pt idx="46220">
                  <c:v>0.103824</c:v>
                </c:pt>
                <c:pt idx="46221">
                  <c:v>0.102654</c:v>
                </c:pt>
                <c:pt idx="46222">
                  <c:v>0.10147</c:v>
                </c:pt>
                <c:pt idx="46223">
                  <c:v>0.100273</c:v>
                </c:pt>
                <c:pt idx="46224">
                  <c:v>9.9062899999999995E-2</c:v>
                </c:pt>
                <c:pt idx="46225">
                  <c:v>9.7841700000000004E-2</c:v>
                </c:pt>
                <c:pt idx="46226">
                  <c:v>9.6609899999999999E-2</c:v>
                </c:pt>
                <c:pt idx="46227">
                  <c:v>9.5368099999999997E-2</c:v>
                </c:pt>
                <c:pt idx="46228">
                  <c:v>9.4116900000000003E-2</c:v>
                </c:pt>
                <c:pt idx="46229">
                  <c:v>9.28567E-2</c:v>
                </c:pt>
                <c:pt idx="46230">
                  <c:v>9.1588199999999995E-2</c:v>
                </c:pt>
                <c:pt idx="46231">
                  <c:v>9.0311600000000006E-2</c:v>
                </c:pt>
                <c:pt idx="46232">
                  <c:v>8.9027200000000001E-2</c:v>
                </c:pt>
                <c:pt idx="46233">
                  <c:v>8.7735400000000005E-2</c:v>
                </c:pt>
                <c:pt idx="46234">
                  <c:v>8.6436299999999994E-2</c:v>
                </c:pt>
                <c:pt idx="46235">
                  <c:v>8.5129999999999997E-2</c:v>
                </c:pt>
                <c:pt idx="46236">
                  <c:v>8.3816500000000002E-2</c:v>
                </c:pt>
                <c:pt idx="46237">
                  <c:v>8.2495700000000005E-2</c:v>
                </c:pt>
                <c:pt idx="46238">
                  <c:v>8.1167199999999995E-2</c:v>
                </c:pt>
                <c:pt idx="46239">
                  <c:v>7.9830799999999993E-2</c:v>
                </c:pt>
                <c:pt idx="46240">
                  <c:v>7.8486100000000003E-2</c:v>
                </c:pt>
                <c:pt idx="46241">
                  <c:v>7.7132699999999998E-2</c:v>
                </c:pt>
                <c:pt idx="46242">
                  <c:v>7.5770100000000007E-2</c:v>
                </c:pt>
                <c:pt idx="46243">
                  <c:v>7.4398000000000006E-2</c:v>
                </c:pt>
                <c:pt idx="46244">
                  <c:v>7.30156E-2</c:v>
                </c:pt>
                <c:pt idx="46245">
                  <c:v>7.1622500000000006E-2</c:v>
                </c:pt>
                <c:pt idx="46246">
                  <c:v>7.0218000000000003E-2</c:v>
                </c:pt>
                <c:pt idx="46247">
                  <c:v>6.8801200000000007E-2</c:v>
                </c:pt>
                <c:pt idx="46248">
                  <c:v>6.7371299999999995E-2</c:v>
                </c:pt>
                <c:pt idx="46249">
                  <c:v>6.59275E-2</c:v>
                </c:pt>
                <c:pt idx="46250">
                  <c:v>6.4468999999999999E-2</c:v>
                </c:pt>
                <c:pt idx="46251">
                  <c:v>6.2994800000000004E-2</c:v>
                </c:pt>
                <c:pt idx="46252">
                  <c:v>6.15039E-2</c:v>
                </c:pt>
                <c:pt idx="46253">
                  <c:v>5.9995399999999997E-2</c:v>
                </c:pt>
                <c:pt idx="46254">
                  <c:v>5.8468300000000001E-2</c:v>
                </c:pt>
                <c:pt idx="46255">
                  <c:v>5.69215E-2</c:v>
                </c:pt>
                <c:pt idx="46256">
                  <c:v>5.5354100000000003E-2</c:v>
                </c:pt>
                <c:pt idx="46257">
                  <c:v>5.3765E-2</c:v>
                </c:pt>
                <c:pt idx="46258">
                  <c:v>5.21533E-2</c:v>
                </c:pt>
                <c:pt idx="46259">
                  <c:v>5.0517800000000002E-2</c:v>
                </c:pt>
                <c:pt idx="46260">
                  <c:v>4.8857499999999998E-2</c:v>
                </c:pt>
                <c:pt idx="46261">
                  <c:v>4.7171400000000002E-2</c:v>
                </c:pt>
                <c:pt idx="46262">
                  <c:v>4.5458699999999998E-2</c:v>
                </c:pt>
                <c:pt idx="46263">
                  <c:v>4.3718300000000002E-2</c:v>
                </c:pt>
                <c:pt idx="46264">
                  <c:v>4.1949199999999999E-2</c:v>
                </c:pt>
                <c:pt idx="46265">
                  <c:v>4.0150499999999999E-2</c:v>
                </c:pt>
                <c:pt idx="46266">
                  <c:v>3.8321300000000003E-2</c:v>
                </c:pt>
                <c:pt idx="46267">
                  <c:v>3.6460699999999999E-2</c:v>
                </c:pt>
                <c:pt idx="46268">
                  <c:v>3.4568000000000002E-2</c:v>
                </c:pt>
                <c:pt idx="46269">
                  <c:v>3.2642499999999998E-2</c:v>
                </c:pt>
                <c:pt idx="46270">
                  <c:v>3.06834E-2</c:v>
                </c:pt>
                <c:pt idx="46271">
                  <c:v>2.86901E-2</c:v>
                </c:pt>
                <c:pt idx="46272">
                  <c:v>2.6662000000000002E-2</c:v>
                </c:pt>
                <c:pt idx="46273">
                  <c:v>2.4598800000000001E-2</c:v>
                </c:pt>
                <c:pt idx="46274">
                  <c:v>2.24999E-2</c:v>
                </c:pt>
                <c:pt idx="46275">
                  <c:v>2.0365000000000001E-2</c:v>
                </c:pt>
                <c:pt idx="46276">
                  <c:v>1.81938E-2</c:v>
                </c:pt>
                <c:pt idx="46277">
                  <c:v>1.5986199999999999E-2</c:v>
                </c:pt>
                <c:pt idx="46278">
                  <c:v>1.37421E-2</c:v>
                </c:pt>
                <c:pt idx="46279">
                  <c:v>1.1461499999999999E-2</c:v>
                </c:pt>
                <c:pt idx="46280" formatCode="0.00E+00">
                  <c:v>9.1445199999999997E-3</c:v>
                </c:pt>
                <c:pt idx="46281" formatCode="0.00E+00">
                  <c:v>6.7913299999999999E-3</c:v>
                </c:pt>
                <c:pt idx="46282" formatCode="0.00E+00">
                  <c:v>4.4022599999999999E-3</c:v>
                </c:pt>
                <c:pt idx="46283" formatCode="0.00E+00">
                  <c:v>1.9776699999999999E-3</c:v>
                </c:pt>
                <c:pt idx="46284" formatCode="0.00E+00">
                  <c:v>-4.8195999999999997E-4</c:v>
                </c:pt>
                <c:pt idx="46285" formatCode="0.00E+00">
                  <c:v>-2.9760400000000001E-3</c:v>
                </c:pt>
                <c:pt idx="46286" formatCode="0.00E+00">
                  <c:v>-5.5038700000000001E-3</c:v>
                </c:pt>
                <c:pt idx="46287" formatCode="0.00E+00">
                  <c:v>-8.0646499999999996E-3</c:v>
                </c:pt>
                <c:pt idx="46288">
                  <c:v>-1.06575E-2</c:v>
                </c:pt>
                <c:pt idx="46289">
                  <c:v>-1.32814E-2</c:v>
                </c:pt>
                <c:pt idx="46290">
                  <c:v>-1.5935299999999999E-2</c:v>
                </c:pt>
                <c:pt idx="46291">
                  <c:v>-1.86179E-2</c:v>
                </c:pt>
                <c:pt idx="46292">
                  <c:v>-2.13279E-2</c:v>
                </c:pt>
                <c:pt idx="46293">
                  <c:v>-2.4063500000000002E-2</c:v>
                </c:pt>
                <c:pt idx="46294">
                  <c:v>-2.68229E-2</c:v>
                </c:pt>
                <c:pt idx="46295">
                  <c:v>-2.9604200000000001E-2</c:v>
                </c:pt>
                <c:pt idx="46296">
                  <c:v>-3.2405900000000001E-2</c:v>
                </c:pt>
                <c:pt idx="46297">
                  <c:v>-3.5226500000000001E-2</c:v>
                </c:pt>
                <c:pt idx="46298">
                  <c:v>-3.8064099999999997E-2</c:v>
                </c:pt>
                <c:pt idx="46299">
                  <c:v>-4.0917000000000002E-2</c:v>
                </c:pt>
                <c:pt idx="46300">
                  <c:v>-4.3783299999999997E-2</c:v>
                </c:pt>
                <c:pt idx="46301">
                  <c:v>-4.6661000000000001E-2</c:v>
                </c:pt>
                <c:pt idx="46302">
                  <c:v>-4.9548099999999998E-2</c:v>
                </c:pt>
                <c:pt idx="46303">
                  <c:v>-5.2442299999999997E-2</c:v>
                </c:pt>
                <c:pt idx="46304">
                  <c:v>-5.5341300000000003E-2</c:v>
                </c:pt>
                <c:pt idx="46305">
                  <c:v>-5.8242599999999999E-2</c:v>
                </c:pt>
                <c:pt idx="46306">
                  <c:v>-6.1143999999999997E-2</c:v>
                </c:pt>
                <c:pt idx="46307">
                  <c:v>-6.4042799999999997E-2</c:v>
                </c:pt>
                <c:pt idx="46308">
                  <c:v>-6.6936300000000004E-2</c:v>
                </c:pt>
                <c:pt idx="46309">
                  <c:v>-6.9821800000000003E-2</c:v>
                </c:pt>
                <c:pt idx="46310">
                  <c:v>-7.26966E-2</c:v>
                </c:pt>
                <c:pt idx="46311">
                  <c:v>-7.5557799999999994E-2</c:v>
                </c:pt>
                <c:pt idx="46312">
                  <c:v>-7.84025E-2</c:v>
                </c:pt>
                <c:pt idx="46313">
                  <c:v>-8.1227800000000003E-2</c:v>
                </c:pt>
                <c:pt idx="46314">
                  <c:v>-8.40307E-2</c:v>
                </c:pt>
                <c:pt idx="46315">
                  <c:v>-8.6807700000000002E-2</c:v>
                </c:pt>
                <c:pt idx="46316">
                  <c:v>-8.9555399999999993E-2</c:v>
                </c:pt>
                <c:pt idx="46317">
                  <c:v>-9.2270400000000002E-2</c:v>
                </c:pt>
                <c:pt idx="46318">
                  <c:v>-9.4949900000000004E-2</c:v>
                </c:pt>
                <c:pt idx="46319">
                  <c:v>-9.7590899999999994E-2</c:v>
                </c:pt>
                <c:pt idx="46320">
                  <c:v>-0.10019</c:v>
                </c:pt>
                <c:pt idx="46321">
                  <c:v>-0.102744</c:v>
                </c:pt>
                <c:pt idx="46322">
                  <c:v>-0.105249</c:v>
                </c:pt>
                <c:pt idx="46323">
                  <c:v>-0.10770100000000001</c:v>
                </c:pt>
                <c:pt idx="46324">
                  <c:v>-0.110098</c:v>
                </c:pt>
                <c:pt idx="46325">
                  <c:v>-0.11243499999999999</c:v>
                </c:pt>
                <c:pt idx="46326">
                  <c:v>-0.11471000000000001</c:v>
                </c:pt>
                <c:pt idx="46327">
                  <c:v>-0.11692</c:v>
                </c:pt>
                <c:pt idx="46328">
                  <c:v>-0.119061</c:v>
                </c:pt>
                <c:pt idx="46329">
                  <c:v>-0.12113</c:v>
                </c:pt>
                <c:pt idx="46330">
                  <c:v>-0.123124</c:v>
                </c:pt>
                <c:pt idx="46331">
                  <c:v>-0.12503900000000001</c:v>
                </c:pt>
                <c:pt idx="46332">
                  <c:v>-0.12687200000000001</c:v>
                </c:pt>
                <c:pt idx="46333">
                  <c:v>-0.12862100000000001</c:v>
                </c:pt>
                <c:pt idx="46334">
                  <c:v>-0.13028100000000001</c:v>
                </c:pt>
                <c:pt idx="46335">
                  <c:v>-0.131851</c:v>
                </c:pt>
                <c:pt idx="46336">
                  <c:v>-0.133327</c:v>
                </c:pt>
                <c:pt idx="46337">
                  <c:v>-0.13470699999999999</c:v>
                </c:pt>
                <c:pt idx="46338">
                  <c:v>-0.135987</c:v>
                </c:pt>
                <c:pt idx="46339">
                  <c:v>-0.13716400000000001</c:v>
                </c:pt>
                <c:pt idx="46340">
                  <c:v>-0.138238</c:v>
                </c:pt>
                <c:pt idx="46341">
                  <c:v>-0.139209</c:v>
                </c:pt>
                <c:pt idx="46342">
                  <c:v>-0.140073</c:v>
                </c:pt>
                <c:pt idx="46343">
                  <c:v>-0.14082500000000001</c:v>
                </c:pt>
                <c:pt idx="46344">
                  <c:v>-0.14146300000000001</c:v>
                </c:pt>
                <c:pt idx="46345">
                  <c:v>-0.141982</c:v>
                </c:pt>
                <c:pt idx="46346">
                  <c:v>-0.14238200000000001</c:v>
                </c:pt>
                <c:pt idx="46347">
                  <c:v>-0.14266100000000001</c:v>
                </c:pt>
                <c:pt idx="46348">
                  <c:v>-0.142816</c:v>
                </c:pt>
                <c:pt idx="46349">
                  <c:v>-0.142848</c:v>
                </c:pt>
                <c:pt idx="46350">
                  <c:v>-0.14275299999999999</c:v>
                </c:pt>
                <c:pt idx="46351">
                  <c:v>-0.14253299999999999</c:v>
                </c:pt>
                <c:pt idx="46352">
                  <c:v>-0.142184</c:v>
                </c:pt>
                <c:pt idx="46353">
                  <c:v>-0.141707</c:v>
                </c:pt>
                <c:pt idx="46354">
                  <c:v>-0.14110200000000001</c:v>
                </c:pt>
                <c:pt idx="46355">
                  <c:v>-0.14036799999999999</c:v>
                </c:pt>
                <c:pt idx="46356">
                  <c:v>-0.13950699999999999</c:v>
                </c:pt>
                <c:pt idx="46357">
                  <c:v>-0.138516</c:v>
                </c:pt>
                <c:pt idx="46358">
                  <c:v>-0.13739799999999999</c:v>
                </c:pt>
                <c:pt idx="46359">
                  <c:v>-0.136152</c:v>
                </c:pt>
                <c:pt idx="46360">
                  <c:v>-0.13477800000000001</c:v>
                </c:pt>
                <c:pt idx="46361">
                  <c:v>-0.13327600000000001</c:v>
                </c:pt>
                <c:pt idx="46362">
                  <c:v>-0.13164600000000001</c:v>
                </c:pt>
                <c:pt idx="46363">
                  <c:v>-0.129888</c:v>
                </c:pt>
                <c:pt idx="46364">
                  <c:v>-0.128001</c:v>
                </c:pt>
                <c:pt idx="46365">
                  <c:v>-0.12598799999999999</c:v>
                </c:pt>
                <c:pt idx="46366">
                  <c:v>-0.12385400000000001</c:v>
                </c:pt>
                <c:pt idx="46367">
                  <c:v>-0.1216</c:v>
                </c:pt>
                <c:pt idx="46368">
                  <c:v>-0.119228</c:v>
                </c:pt>
                <c:pt idx="46369">
                  <c:v>-0.116739</c:v>
                </c:pt>
                <c:pt idx="46370">
                  <c:v>-0.114135</c:v>
                </c:pt>
                <c:pt idx="46371">
                  <c:v>-0.111414</c:v>
                </c:pt>
                <c:pt idx="46372">
                  <c:v>-0.10857799999999999</c:v>
                </c:pt>
                <c:pt idx="46373">
                  <c:v>-0.105628</c:v>
                </c:pt>
                <c:pt idx="46374">
                  <c:v>-0.10256800000000001</c:v>
                </c:pt>
                <c:pt idx="46375">
                  <c:v>-9.9402299999999999E-2</c:v>
                </c:pt>
                <c:pt idx="46376">
                  <c:v>-9.6134800000000006E-2</c:v>
                </c:pt>
                <c:pt idx="46377">
                  <c:v>-9.2766299999999996E-2</c:v>
                </c:pt>
                <c:pt idx="46378">
                  <c:v>-8.9299799999999999E-2</c:v>
                </c:pt>
                <c:pt idx="46379">
                  <c:v>-8.57401E-2</c:v>
                </c:pt>
                <c:pt idx="46380">
                  <c:v>-8.2092200000000004E-2</c:v>
                </c:pt>
                <c:pt idx="46381">
                  <c:v>-7.8359899999999996E-2</c:v>
                </c:pt>
                <c:pt idx="46382">
                  <c:v>-7.4546000000000001E-2</c:v>
                </c:pt>
                <c:pt idx="46383">
                  <c:v>-7.0653800000000003E-2</c:v>
                </c:pt>
                <c:pt idx="46384">
                  <c:v>-6.6686899999999993E-2</c:v>
                </c:pt>
                <c:pt idx="46385">
                  <c:v>-6.2648700000000002E-2</c:v>
                </c:pt>
                <c:pt idx="46386">
                  <c:v>-5.8542400000000001E-2</c:v>
                </c:pt>
                <c:pt idx="46387">
                  <c:v>-5.4371099999999999E-2</c:v>
                </c:pt>
                <c:pt idx="46388">
                  <c:v>-5.0139099999999999E-2</c:v>
                </c:pt>
                <c:pt idx="46389">
                  <c:v>-4.5851900000000001E-2</c:v>
                </c:pt>
                <c:pt idx="46390">
                  <c:v>-4.15156E-2</c:v>
                </c:pt>
                <c:pt idx="46391">
                  <c:v>-3.7135399999999999E-2</c:v>
                </c:pt>
                <c:pt idx="46392">
                  <c:v>-3.2714800000000002E-2</c:v>
                </c:pt>
                <c:pt idx="46393">
                  <c:v>-2.8256699999999999E-2</c:v>
                </c:pt>
                <c:pt idx="46394">
                  <c:v>-2.3764799999999999E-2</c:v>
                </c:pt>
                <c:pt idx="46395">
                  <c:v>-1.92441E-2</c:v>
                </c:pt>
                <c:pt idx="46396">
                  <c:v>-1.4701199999999999E-2</c:v>
                </c:pt>
                <c:pt idx="46397">
                  <c:v>-1.0142E-2</c:v>
                </c:pt>
                <c:pt idx="46398" formatCode="0.00E+00">
                  <c:v>-5.5714500000000004E-3</c:v>
                </c:pt>
                <c:pt idx="46399" formatCode="0.00E+00">
                  <c:v>-9.952540000000001E-4</c:v>
                </c:pt>
                <c:pt idx="46400" formatCode="0.00E+00">
                  <c:v>3.5792799999999998E-3</c:v>
                </c:pt>
                <c:pt idx="46401" formatCode="0.00E+00">
                  <c:v>8.1451500000000003E-3</c:v>
                </c:pt>
                <c:pt idx="46402">
                  <c:v>1.26955E-2</c:v>
                </c:pt>
                <c:pt idx="46403">
                  <c:v>1.7222500000000002E-2</c:v>
                </c:pt>
                <c:pt idx="46404">
                  <c:v>2.1718700000000001E-2</c:v>
                </c:pt>
                <c:pt idx="46405">
                  <c:v>2.6179999999999998E-2</c:v>
                </c:pt>
                <c:pt idx="46406">
                  <c:v>3.0603200000000001E-2</c:v>
                </c:pt>
                <c:pt idx="46407">
                  <c:v>3.4983599999999997E-2</c:v>
                </c:pt>
                <c:pt idx="46408">
                  <c:v>3.9314700000000001E-2</c:v>
                </c:pt>
                <c:pt idx="46409">
                  <c:v>4.3590499999999997E-2</c:v>
                </c:pt>
                <c:pt idx="46410">
                  <c:v>4.7806399999999999E-2</c:v>
                </c:pt>
                <c:pt idx="46411">
                  <c:v>5.1958400000000002E-2</c:v>
                </c:pt>
                <c:pt idx="46412">
                  <c:v>5.6042099999999997E-2</c:v>
                </c:pt>
                <c:pt idx="46413">
                  <c:v>6.0051899999999998E-2</c:v>
                </c:pt>
                <c:pt idx="46414">
                  <c:v>6.3981999999999997E-2</c:v>
                </c:pt>
                <c:pt idx="46415">
                  <c:v>6.7826999999999998E-2</c:v>
                </c:pt>
                <c:pt idx="46416">
                  <c:v>7.1582300000000001E-2</c:v>
                </c:pt>
                <c:pt idx="46417">
                  <c:v>7.5243199999999996E-2</c:v>
                </c:pt>
                <c:pt idx="46418">
                  <c:v>7.8804700000000005E-2</c:v>
                </c:pt>
                <c:pt idx="46419">
                  <c:v>8.2262399999999999E-2</c:v>
                </c:pt>
                <c:pt idx="46420">
                  <c:v>8.5613400000000006E-2</c:v>
                </c:pt>
                <c:pt idx="46421">
                  <c:v>8.8854199999999994E-2</c:v>
                </c:pt>
                <c:pt idx="46422">
                  <c:v>9.1980300000000001E-2</c:v>
                </c:pt>
                <c:pt idx="46423">
                  <c:v>9.4988199999999995E-2</c:v>
                </c:pt>
                <c:pt idx="46424">
                  <c:v>9.7875699999999996E-2</c:v>
                </c:pt>
                <c:pt idx="46425">
                  <c:v>0.10064099999999999</c:v>
                </c:pt>
                <c:pt idx="46426">
                  <c:v>0.10328</c:v>
                </c:pt>
                <c:pt idx="46427">
                  <c:v>0.10578799999999999</c:v>
                </c:pt>
                <c:pt idx="46428">
                  <c:v>0.10816099999999999</c:v>
                </c:pt>
                <c:pt idx="46429">
                  <c:v>0.110397</c:v>
                </c:pt>
                <c:pt idx="46430">
                  <c:v>0.112494</c:v>
                </c:pt>
                <c:pt idx="46431">
                  <c:v>0.11444799999999999</c:v>
                </c:pt>
                <c:pt idx="46432">
                  <c:v>0.116257</c:v>
                </c:pt>
                <c:pt idx="46433">
                  <c:v>0.11791699999999999</c:v>
                </c:pt>
                <c:pt idx="46434">
                  <c:v>0.119425</c:v>
                </c:pt>
                <c:pt idx="46435">
                  <c:v>0.120781</c:v>
                </c:pt>
                <c:pt idx="46436">
                  <c:v>0.121985</c:v>
                </c:pt>
                <c:pt idx="46437">
                  <c:v>0.123034</c:v>
                </c:pt>
                <c:pt idx="46438">
                  <c:v>0.12393</c:v>
                </c:pt>
                <c:pt idx="46439">
                  <c:v>0.12467200000000001</c:v>
                </c:pt>
                <c:pt idx="46440">
                  <c:v>0.12525800000000001</c:v>
                </c:pt>
                <c:pt idx="46441">
                  <c:v>0.12568299999999999</c:v>
                </c:pt>
                <c:pt idx="46442">
                  <c:v>0.125944</c:v>
                </c:pt>
                <c:pt idx="46443">
                  <c:v>0.12604399999999999</c:v>
                </c:pt>
                <c:pt idx="46444">
                  <c:v>0.12598699999999999</c:v>
                </c:pt>
                <c:pt idx="46445">
                  <c:v>0.125776</c:v>
                </c:pt>
                <c:pt idx="46446">
                  <c:v>0.12540999999999999</c:v>
                </c:pt>
                <c:pt idx="46447">
                  <c:v>0.124891</c:v>
                </c:pt>
                <c:pt idx="46448">
                  <c:v>0.12421599999999999</c:v>
                </c:pt>
                <c:pt idx="46449">
                  <c:v>0.123388</c:v>
                </c:pt>
                <c:pt idx="46450">
                  <c:v>0.122406</c:v>
                </c:pt>
                <c:pt idx="46451">
                  <c:v>0.12127300000000001</c:v>
                </c:pt>
                <c:pt idx="46452">
                  <c:v>0.11999</c:v>
                </c:pt>
                <c:pt idx="46453">
                  <c:v>0.118559</c:v>
                </c:pt>
                <c:pt idx="46454">
                  <c:v>0.116982</c:v>
                </c:pt>
                <c:pt idx="46455">
                  <c:v>0.115262</c:v>
                </c:pt>
                <c:pt idx="46456">
                  <c:v>0.113403</c:v>
                </c:pt>
                <c:pt idx="46457">
                  <c:v>0.111405</c:v>
                </c:pt>
                <c:pt idx="46458">
                  <c:v>0.10926900000000001</c:v>
                </c:pt>
                <c:pt idx="46459">
                  <c:v>0.10699599999999999</c:v>
                </c:pt>
                <c:pt idx="46460">
                  <c:v>0.104589</c:v>
                </c:pt>
                <c:pt idx="46461">
                  <c:v>0.102053</c:v>
                </c:pt>
                <c:pt idx="46462">
                  <c:v>9.9390099999999995E-2</c:v>
                </c:pt>
                <c:pt idx="46463">
                  <c:v>9.6605200000000002E-2</c:v>
                </c:pt>
                <c:pt idx="46464">
                  <c:v>9.3701499999999993E-2</c:v>
                </c:pt>
                <c:pt idx="46465">
                  <c:v>9.0682200000000004E-2</c:v>
                </c:pt>
                <c:pt idx="46466">
                  <c:v>8.7550699999999995E-2</c:v>
                </c:pt>
                <c:pt idx="46467">
                  <c:v>8.4311300000000006E-2</c:v>
                </c:pt>
                <c:pt idx="46468">
                  <c:v>8.0969700000000006E-2</c:v>
                </c:pt>
                <c:pt idx="46469">
                  <c:v>7.7530500000000002E-2</c:v>
                </c:pt>
                <c:pt idx="46470">
                  <c:v>7.3996099999999995E-2</c:v>
                </c:pt>
                <c:pt idx="46471">
                  <c:v>7.0367899999999997E-2</c:v>
                </c:pt>
                <c:pt idx="46472">
                  <c:v>6.6648799999999994E-2</c:v>
                </c:pt>
                <c:pt idx="46473">
                  <c:v>6.2844800000000006E-2</c:v>
                </c:pt>
                <c:pt idx="46474">
                  <c:v>5.8961600000000003E-2</c:v>
                </c:pt>
                <c:pt idx="46475">
                  <c:v>5.5003499999999997E-2</c:v>
                </c:pt>
                <c:pt idx="46476">
                  <c:v>5.0975899999999998E-2</c:v>
                </c:pt>
                <c:pt idx="46477">
                  <c:v>4.6883399999999999E-2</c:v>
                </c:pt>
                <c:pt idx="46478">
                  <c:v>4.27289E-2</c:v>
                </c:pt>
                <c:pt idx="46479">
                  <c:v>3.85174E-2</c:v>
                </c:pt>
                <c:pt idx="46480">
                  <c:v>3.4256599999999998E-2</c:v>
                </c:pt>
                <c:pt idx="46481">
                  <c:v>2.9953299999999999E-2</c:v>
                </c:pt>
                <c:pt idx="46482">
                  <c:v>2.5611700000000001E-2</c:v>
                </c:pt>
                <c:pt idx="46483">
                  <c:v>2.1235199999999999E-2</c:v>
                </c:pt>
                <c:pt idx="46484">
                  <c:v>1.6828900000000001E-2</c:v>
                </c:pt>
                <c:pt idx="46485">
                  <c:v>1.23981E-2</c:v>
                </c:pt>
                <c:pt idx="46486" formatCode="0.00E+00">
                  <c:v>7.9485200000000006E-3</c:v>
                </c:pt>
                <c:pt idx="46487" formatCode="0.00E+00">
                  <c:v>3.4881399999999998E-3</c:v>
                </c:pt>
                <c:pt idx="46488" formatCode="0.00E+00">
                  <c:v>-9.7237199999999999E-4</c:v>
                </c:pt>
                <c:pt idx="46489" formatCode="0.00E+00">
                  <c:v>-5.4251400000000002E-3</c:v>
                </c:pt>
                <c:pt idx="46490" formatCode="0.00E+00">
                  <c:v>-9.8676000000000007E-3</c:v>
                </c:pt>
                <c:pt idx="46491">
                  <c:v>-1.42986E-2</c:v>
                </c:pt>
                <c:pt idx="46492">
                  <c:v>-1.8714499999999998E-2</c:v>
                </c:pt>
                <c:pt idx="46493">
                  <c:v>-2.31116E-2</c:v>
                </c:pt>
                <c:pt idx="46494">
                  <c:v>-2.7487299999999999E-2</c:v>
                </c:pt>
                <c:pt idx="46495">
                  <c:v>-3.1838400000000003E-2</c:v>
                </c:pt>
                <c:pt idx="46496">
                  <c:v>-3.6160200000000003E-2</c:v>
                </c:pt>
                <c:pt idx="46497">
                  <c:v>-4.0446599999999999E-2</c:v>
                </c:pt>
                <c:pt idx="46498">
                  <c:v>-4.4692099999999998E-2</c:v>
                </c:pt>
                <c:pt idx="46499">
                  <c:v>-4.8892999999999999E-2</c:v>
                </c:pt>
                <c:pt idx="46500">
                  <c:v>-5.3046799999999998E-2</c:v>
                </c:pt>
                <c:pt idx="46501">
                  <c:v>-5.7151300000000002E-2</c:v>
                </c:pt>
                <c:pt idx="46502">
                  <c:v>-6.1206200000000002E-2</c:v>
                </c:pt>
                <c:pt idx="46503">
                  <c:v>-6.5213999999999994E-2</c:v>
                </c:pt>
                <c:pt idx="46504">
                  <c:v>-6.91769E-2</c:v>
                </c:pt>
                <c:pt idx="46505">
                  <c:v>-7.3093099999999994E-2</c:v>
                </c:pt>
                <c:pt idx="46506">
                  <c:v>-7.6957700000000004E-2</c:v>
                </c:pt>
                <c:pt idx="46507">
                  <c:v>-8.0765699999999996E-2</c:v>
                </c:pt>
                <c:pt idx="46508">
                  <c:v>-8.4512900000000002E-2</c:v>
                </c:pt>
                <c:pt idx="46509">
                  <c:v>-8.8194800000000004E-2</c:v>
                </c:pt>
                <c:pt idx="46510">
                  <c:v>-9.1806799999999994E-2</c:v>
                </c:pt>
                <c:pt idx="46511">
                  <c:v>-9.5345399999999997E-2</c:v>
                </c:pt>
                <c:pt idx="46512">
                  <c:v>-9.8809300000000003E-2</c:v>
                </c:pt>
                <c:pt idx="46513">
                  <c:v>-0.102197</c:v>
                </c:pt>
                <c:pt idx="46514">
                  <c:v>-0.10550900000000001</c:v>
                </c:pt>
                <c:pt idx="46515">
                  <c:v>-0.108746</c:v>
                </c:pt>
                <c:pt idx="46516">
                  <c:v>-0.11190899999999999</c:v>
                </c:pt>
                <c:pt idx="46517">
                  <c:v>-0.11500199999999999</c:v>
                </c:pt>
                <c:pt idx="46518">
                  <c:v>-0.118025</c:v>
                </c:pt>
                <c:pt idx="46519">
                  <c:v>-0.120977</c:v>
                </c:pt>
                <c:pt idx="46520">
                  <c:v>-0.12385400000000001</c:v>
                </c:pt>
                <c:pt idx="46521">
                  <c:v>-0.12665399999999999</c:v>
                </c:pt>
                <c:pt idx="46522">
                  <c:v>-0.12937799999999999</c:v>
                </c:pt>
                <c:pt idx="46523">
                  <c:v>-0.13202700000000001</c:v>
                </c:pt>
                <c:pt idx="46524">
                  <c:v>-0.134603</c:v>
                </c:pt>
                <c:pt idx="46525">
                  <c:v>-0.137104</c:v>
                </c:pt>
                <c:pt idx="46526">
                  <c:v>-0.13953099999999999</c:v>
                </c:pt>
                <c:pt idx="46527">
                  <c:v>-0.14188400000000001</c:v>
                </c:pt>
                <c:pt idx="46528">
                  <c:v>-0.14416399999999999</c:v>
                </c:pt>
                <c:pt idx="46529">
                  <c:v>-0.146369</c:v>
                </c:pt>
                <c:pt idx="46530">
                  <c:v>-0.148503</c:v>
                </c:pt>
                <c:pt idx="46531">
                  <c:v>-0.15056700000000001</c:v>
                </c:pt>
                <c:pt idx="46532">
                  <c:v>-0.152563</c:v>
                </c:pt>
                <c:pt idx="46533">
                  <c:v>-0.15449299999999999</c:v>
                </c:pt>
                <c:pt idx="46534">
                  <c:v>-0.15636</c:v>
                </c:pt>
                <c:pt idx="46535">
                  <c:v>-0.158164</c:v>
                </c:pt>
                <c:pt idx="46536">
                  <c:v>-0.15990299999999999</c:v>
                </c:pt>
                <c:pt idx="46537">
                  <c:v>-0.161577</c:v>
                </c:pt>
                <c:pt idx="46538">
                  <c:v>-0.163184</c:v>
                </c:pt>
                <c:pt idx="46539">
                  <c:v>-0.16472600000000001</c:v>
                </c:pt>
                <c:pt idx="46540">
                  <c:v>-0.16620299999999999</c:v>
                </c:pt>
                <c:pt idx="46541">
                  <c:v>-0.16761599999999999</c:v>
                </c:pt>
                <c:pt idx="46542">
                  <c:v>-0.16896800000000001</c:v>
                </c:pt>
                <c:pt idx="46543">
                  <c:v>-0.17025999999999999</c:v>
                </c:pt>
                <c:pt idx="46544">
                  <c:v>-0.17149500000000001</c:v>
                </c:pt>
                <c:pt idx="46545">
                  <c:v>-0.172677</c:v>
                </c:pt>
                <c:pt idx="46546">
                  <c:v>-0.17380899999999999</c:v>
                </c:pt>
                <c:pt idx="46547">
                  <c:v>-0.17489399999999999</c:v>
                </c:pt>
                <c:pt idx="46548">
                  <c:v>-0.17593500000000001</c:v>
                </c:pt>
                <c:pt idx="46549">
                  <c:v>-0.17693300000000001</c:v>
                </c:pt>
                <c:pt idx="46550">
                  <c:v>-0.17789099999999999</c:v>
                </c:pt>
                <c:pt idx="46551">
                  <c:v>-0.178811</c:v>
                </c:pt>
                <c:pt idx="46552">
                  <c:v>-0.179697</c:v>
                </c:pt>
                <c:pt idx="46553">
                  <c:v>-0.18054999999999999</c:v>
                </c:pt>
                <c:pt idx="46554">
                  <c:v>-0.18137</c:v>
                </c:pt>
                <c:pt idx="46555">
                  <c:v>-0.18215700000000001</c:v>
                </c:pt>
                <c:pt idx="46556">
                  <c:v>-0.18291499999999999</c:v>
                </c:pt>
                <c:pt idx="46557">
                  <c:v>-0.183647</c:v>
                </c:pt>
                <c:pt idx="46558">
                  <c:v>-0.18435399999999999</c:v>
                </c:pt>
                <c:pt idx="46559">
                  <c:v>-0.185032</c:v>
                </c:pt>
                <c:pt idx="46560">
                  <c:v>-0.18567800000000001</c:v>
                </c:pt>
                <c:pt idx="46561">
                  <c:v>-0.18629100000000001</c:v>
                </c:pt>
                <c:pt idx="46562">
                  <c:v>-0.18687000000000001</c:v>
                </c:pt>
                <c:pt idx="46563">
                  <c:v>-0.187415</c:v>
                </c:pt>
                <c:pt idx="46564">
                  <c:v>-0.18793000000000001</c:v>
                </c:pt>
                <c:pt idx="46565">
                  <c:v>-0.188412</c:v>
                </c:pt>
                <c:pt idx="46566">
                  <c:v>-0.18886500000000001</c:v>
                </c:pt>
                <c:pt idx="46567">
                  <c:v>-0.18929299999999999</c:v>
                </c:pt>
                <c:pt idx="46568">
                  <c:v>-0.18970300000000001</c:v>
                </c:pt>
                <c:pt idx="46569">
                  <c:v>-0.19009300000000001</c:v>
                </c:pt>
                <c:pt idx="46570">
                  <c:v>-0.190466</c:v>
                </c:pt>
                <c:pt idx="46571">
                  <c:v>-0.19082299999999999</c:v>
                </c:pt>
                <c:pt idx="46572">
                  <c:v>-0.191167</c:v>
                </c:pt>
                <c:pt idx="46573">
                  <c:v>-0.191495</c:v>
                </c:pt>
                <c:pt idx="46574">
                  <c:v>-0.19181000000000001</c:v>
                </c:pt>
                <c:pt idx="46575">
                  <c:v>-0.19211400000000001</c:v>
                </c:pt>
                <c:pt idx="46576">
                  <c:v>-0.19240699999999999</c:v>
                </c:pt>
                <c:pt idx="46577">
                  <c:v>-0.192692</c:v>
                </c:pt>
                <c:pt idx="46578">
                  <c:v>-0.192972</c:v>
                </c:pt>
                <c:pt idx="46579">
                  <c:v>-0.19325100000000001</c:v>
                </c:pt>
                <c:pt idx="46580">
                  <c:v>-0.19352800000000001</c:v>
                </c:pt>
                <c:pt idx="46581">
                  <c:v>-0.193802</c:v>
                </c:pt>
                <c:pt idx="46582">
                  <c:v>-0.194074</c:v>
                </c:pt>
                <c:pt idx="46583">
                  <c:v>-0.19434399999999999</c:v>
                </c:pt>
                <c:pt idx="46584">
                  <c:v>-0.19461200000000001</c:v>
                </c:pt>
                <c:pt idx="46585">
                  <c:v>-0.19487699999999999</c:v>
                </c:pt>
                <c:pt idx="46586">
                  <c:v>-0.195137</c:v>
                </c:pt>
                <c:pt idx="46587">
                  <c:v>-0.19538800000000001</c:v>
                </c:pt>
                <c:pt idx="46588">
                  <c:v>-0.19562099999999999</c:v>
                </c:pt>
                <c:pt idx="46589">
                  <c:v>-0.19583300000000001</c:v>
                </c:pt>
                <c:pt idx="46590">
                  <c:v>-0.196023</c:v>
                </c:pt>
                <c:pt idx="46591">
                  <c:v>-0.19619400000000001</c:v>
                </c:pt>
                <c:pt idx="46592">
                  <c:v>-0.19634299999999999</c:v>
                </c:pt>
                <c:pt idx="46593">
                  <c:v>-0.196466</c:v>
                </c:pt>
                <c:pt idx="46594">
                  <c:v>-0.19656399999999999</c:v>
                </c:pt>
                <c:pt idx="46595">
                  <c:v>-0.19663600000000001</c:v>
                </c:pt>
                <c:pt idx="46596">
                  <c:v>-0.196682</c:v>
                </c:pt>
                <c:pt idx="46597">
                  <c:v>-0.19670000000000001</c:v>
                </c:pt>
                <c:pt idx="46598">
                  <c:v>-0.196689</c:v>
                </c:pt>
                <c:pt idx="46599">
                  <c:v>-0.19665099999999999</c:v>
                </c:pt>
                <c:pt idx="46600">
                  <c:v>-0.19658500000000001</c:v>
                </c:pt>
                <c:pt idx="46601">
                  <c:v>-0.196492</c:v>
                </c:pt>
                <c:pt idx="46602">
                  <c:v>-0.19636999999999999</c:v>
                </c:pt>
                <c:pt idx="46603">
                  <c:v>-0.196218</c:v>
                </c:pt>
                <c:pt idx="46604">
                  <c:v>-0.19603400000000001</c:v>
                </c:pt>
                <c:pt idx="46605">
                  <c:v>-0.19581100000000001</c:v>
                </c:pt>
                <c:pt idx="46606">
                  <c:v>-0.195546</c:v>
                </c:pt>
                <c:pt idx="46607">
                  <c:v>-0.19523699999999999</c:v>
                </c:pt>
                <c:pt idx="46608">
                  <c:v>-0.19488800000000001</c:v>
                </c:pt>
                <c:pt idx="46609">
                  <c:v>-0.19449900000000001</c:v>
                </c:pt>
                <c:pt idx="46610">
                  <c:v>-0.19406499999999999</c:v>
                </c:pt>
                <c:pt idx="46611">
                  <c:v>-0.193579</c:v>
                </c:pt>
                <c:pt idx="46612">
                  <c:v>-0.19303300000000001</c:v>
                </c:pt>
                <c:pt idx="46613">
                  <c:v>-0.19242699999999999</c:v>
                </c:pt>
                <c:pt idx="46614">
                  <c:v>-0.19176299999999999</c:v>
                </c:pt>
                <c:pt idx="46615">
                  <c:v>-0.19103899999999999</c:v>
                </c:pt>
                <c:pt idx="46616">
                  <c:v>-0.19025800000000001</c:v>
                </c:pt>
                <c:pt idx="46617">
                  <c:v>-0.18942100000000001</c:v>
                </c:pt>
                <c:pt idx="46618">
                  <c:v>-0.188525</c:v>
                </c:pt>
                <c:pt idx="46619">
                  <c:v>-0.18756900000000001</c:v>
                </c:pt>
                <c:pt idx="46620">
                  <c:v>-0.18655099999999999</c:v>
                </c:pt>
                <c:pt idx="46621">
                  <c:v>-0.185472</c:v>
                </c:pt>
                <c:pt idx="46622">
                  <c:v>-0.18433099999999999</c:v>
                </c:pt>
                <c:pt idx="46623">
                  <c:v>-0.18312700000000001</c:v>
                </c:pt>
                <c:pt idx="46624">
                  <c:v>-0.181864</c:v>
                </c:pt>
                <c:pt idx="46625">
                  <c:v>-0.18054200000000001</c:v>
                </c:pt>
                <c:pt idx="46626">
                  <c:v>-0.17916199999999999</c:v>
                </c:pt>
                <c:pt idx="46627">
                  <c:v>-0.17772199999999999</c:v>
                </c:pt>
                <c:pt idx="46628">
                  <c:v>-0.17621999999999999</c:v>
                </c:pt>
                <c:pt idx="46629">
                  <c:v>-0.174652</c:v>
                </c:pt>
                <c:pt idx="46630">
                  <c:v>-0.173015</c:v>
                </c:pt>
                <c:pt idx="46631">
                  <c:v>-0.17130799999999999</c:v>
                </c:pt>
                <c:pt idx="46632">
                  <c:v>-0.16952999999999999</c:v>
                </c:pt>
                <c:pt idx="46633">
                  <c:v>-0.167682</c:v>
                </c:pt>
                <c:pt idx="46634">
                  <c:v>-0.165767</c:v>
                </c:pt>
                <c:pt idx="46635">
                  <c:v>-0.16378200000000001</c:v>
                </c:pt>
                <c:pt idx="46636">
                  <c:v>-0.16172900000000001</c:v>
                </c:pt>
                <c:pt idx="46637">
                  <c:v>-0.159609</c:v>
                </c:pt>
                <c:pt idx="46638">
                  <c:v>-0.15742800000000001</c:v>
                </c:pt>
                <c:pt idx="46639">
                  <c:v>-0.15518999999999999</c:v>
                </c:pt>
                <c:pt idx="46640">
                  <c:v>-0.15289900000000001</c:v>
                </c:pt>
                <c:pt idx="46641">
                  <c:v>-0.15055499999999999</c:v>
                </c:pt>
                <c:pt idx="46642">
                  <c:v>-0.14815999999999999</c:v>
                </c:pt>
                <c:pt idx="46643">
                  <c:v>-0.14571600000000001</c:v>
                </c:pt>
                <c:pt idx="46644">
                  <c:v>-0.14322199999999999</c:v>
                </c:pt>
                <c:pt idx="46645">
                  <c:v>-0.140679</c:v>
                </c:pt>
                <c:pt idx="46646">
                  <c:v>-0.13809099999999999</c:v>
                </c:pt>
                <c:pt idx="46647">
                  <c:v>-0.135461</c:v>
                </c:pt>
                <c:pt idx="46648">
                  <c:v>-0.13279299999999999</c:v>
                </c:pt>
                <c:pt idx="46649">
                  <c:v>-0.13008600000000001</c:v>
                </c:pt>
                <c:pt idx="46650">
                  <c:v>-0.12734000000000001</c:v>
                </c:pt>
                <c:pt idx="46651">
                  <c:v>-0.124558</c:v>
                </c:pt>
                <c:pt idx="46652">
                  <c:v>-0.121743</c:v>
                </c:pt>
                <c:pt idx="46653">
                  <c:v>-0.118894</c:v>
                </c:pt>
                <c:pt idx="46654">
                  <c:v>-0.11601300000000001</c:v>
                </c:pt>
                <c:pt idx="46655">
                  <c:v>-0.11310199999999999</c:v>
                </c:pt>
                <c:pt idx="46656">
                  <c:v>-0.11017299999999999</c:v>
                </c:pt>
                <c:pt idx="46657">
                  <c:v>-0.10723199999999999</c:v>
                </c:pt>
                <c:pt idx="46658">
                  <c:v>-0.104286</c:v>
                </c:pt>
                <c:pt idx="46659">
                  <c:v>-0.10133499999999999</c:v>
                </c:pt>
                <c:pt idx="46660">
                  <c:v>-9.8382800000000006E-2</c:v>
                </c:pt>
                <c:pt idx="46661">
                  <c:v>-9.5431199999999994E-2</c:v>
                </c:pt>
                <c:pt idx="46662">
                  <c:v>-9.2482099999999998E-2</c:v>
                </c:pt>
                <c:pt idx="46663">
                  <c:v>-8.9538499999999993E-2</c:v>
                </c:pt>
                <c:pt idx="46664">
                  <c:v>-8.6602799999999994E-2</c:v>
                </c:pt>
                <c:pt idx="46665">
                  <c:v>-8.3674600000000002E-2</c:v>
                </c:pt>
                <c:pt idx="46666">
                  <c:v>-8.0757700000000002E-2</c:v>
                </c:pt>
                <c:pt idx="46667">
                  <c:v>-7.7864000000000003E-2</c:v>
                </c:pt>
                <c:pt idx="46668">
                  <c:v>-7.50059E-2</c:v>
                </c:pt>
                <c:pt idx="46669">
                  <c:v>-7.2189699999999996E-2</c:v>
                </c:pt>
                <c:pt idx="46670">
                  <c:v>-6.9418499999999994E-2</c:v>
                </c:pt>
                <c:pt idx="46671">
                  <c:v>-6.6696400000000003E-2</c:v>
                </c:pt>
                <c:pt idx="46672">
                  <c:v>-6.4026200000000005E-2</c:v>
                </c:pt>
                <c:pt idx="46673">
                  <c:v>-6.1407700000000003E-2</c:v>
                </c:pt>
                <c:pt idx="46674">
                  <c:v>-5.8845099999999997E-2</c:v>
                </c:pt>
                <c:pt idx="46675">
                  <c:v>-5.6348200000000001E-2</c:v>
                </c:pt>
                <c:pt idx="46676">
                  <c:v>-5.3924899999999998E-2</c:v>
                </c:pt>
                <c:pt idx="46677">
                  <c:v>-5.15795E-2</c:v>
                </c:pt>
                <c:pt idx="46678">
                  <c:v>-4.93163E-2</c:v>
                </c:pt>
                <c:pt idx="46679">
                  <c:v>-4.7136999999999998E-2</c:v>
                </c:pt>
                <c:pt idx="46680">
                  <c:v>-4.50418E-2</c:v>
                </c:pt>
                <c:pt idx="46681">
                  <c:v>-4.3035299999999999E-2</c:v>
                </c:pt>
                <c:pt idx="46682">
                  <c:v>-4.1128600000000001E-2</c:v>
                </c:pt>
                <c:pt idx="46683">
                  <c:v>-3.9333800000000002E-2</c:v>
                </c:pt>
                <c:pt idx="46684">
                  <c:v>-3.7660199999999998E-2</c:v>
                </c:pt>
                <c:pt idx="46685">
                  <c:v>-3.6114500000000001E-2</c:v>
                </c:pt>
                <c:pt idx="46686">
                  <c:v>-3.4702200000000002E-2</c:v>
                </c:pt>
                <c:pt idx="46687">
                  <c:v>-3.3426600000000001E-2</c:v>
                </c:pt>
                <c:pt idx="46688">
                  <c:v>-3.2288400000000002E-2</c:v>
                </c:pt>
                <c:pt idx="46689">
                  <c:v>-3.1291800000000002E-2</c:v>
                </c:pt>
                <c:pt idx="46690">
                  <c:v>-3.0445400000000001E-2</c:v>
                </c:pt>
                <c:pt idx="46691">
                  <c:v>-2.97551E-2</c:v>
                </c:pt>
                <c:pt idx="46692">
                  <c:v>-2.9221299999999999E-2</c:v>
                </c:pt>
                <c:pt idx="46693">
                  <c:v>-2.8845900000000001E-2</c:v>
                </c:pt>
                <c:pt idx="46694">
                  <c:v>-2.86351E-2</c:v>
                </c:pt>
                <c:pt idx="46695">
                  <c:v>-2.8592300000000001E-2</c:v>
                </c:pt>
                <c:pt idx="46696">
                  <c:v>-2.8715000000000001E-2</c:v>
                </c:pt>
                <c:pt idx="46697">
                  <c:v>-2.9001800000000001E-2</c:v>
                </c:pt>
                <c:pt idx="46698">
                  <c:v>-2.94548E-2</c:v>
                </c:pt>
                <c:pt idx="46699">
                  <c:v>-3.0078500000000001E-2</c:v>
                </c:pt>
                <c:pt idx="46700">
                  <c:v>-3.0876799999999999E-2</c:v>
                </c:pt>
                <c:pt idx="46701">
                  <c:v>-3.1851200000000003E-2</c:v>
                </c:pt>
                <c:pt idx="46702">
                  <c:v>-3.30014E-2</c:v>
                </c:pt>
                <c:pt idx="46703">
                  <c:v>-3.4328299999999999E-2</c:v>
                </c:pt>
                <c:pt idx="46704">
                  <c:v>-3.5834100000000001E-2</c:v>
                </c:pt>
                <c:pt idx="46705">
                  <c:v>-3.7520400000000002E-2</c:v>
                </c:pt>
                <c:pt idx="46706">
                  <c:v>-3.9387100000000001E-2</c:v>
                </c:pt>
                <c:pt idx="46707">
                  <c:v>-4.1434199999999997E-2</c:v>
                </c:pt>
                <c:pt idx="46708">
                  <c:v>-4.3662800000000002E-2</c:v>
                </c:pt>
                <c:pt idx="46709">
                  <c:v>-4.6073000000000003E-2</c:v>
                </c:pt>
                <c:pt idx="46710">
                  <c:v>-4.8661799999999998E-2</c:v>
                </c:pt>
                <c:pt idx="46711">
                  <c:v>-5.1425899999999997E-2</c:v>
                </c:pt>
                <c:pt idx="46712">
                  <c:v>-5.4363099999999998E-2</c:v>
                </c:pt>
                <c:pt idx="46713">
                  <c:v>-5.7471700000000001E-2</c:v>
                </c:pt>
                <c:pt idx="46714">
                  <c:v>-6.0750600000000002E-2</c:v>
                </c:pt>
                <c:pt idx="46715">
                  <c:v>-6.4199199999999998E-2</c:v>
                </c:pt>
                <c:pt idx="46716">
                  <c:v>-6.7815799999999996E-2</c:v>
                </c:pt>
                <c:pt idx="46717">
                  <c:v>-7.1598099999999998E-2</c:v>
                </c:pt>
                <c:pt idx="46718">
                  <c:v>-7.5547100000000006E-2</c:v>
                </c:pt>
                <c:pt idx="46719">
                  <c:v>-7.9666299999999995E-2</c:v>
                </c:pt>
                <c:pt idx="46720">
                  <c:v>-8.3954000000000001E-2</c:v>
                </c:pt>
                <c:pt idx="46721">
                  <c:v>-8.84051E-2</c:v>
                </c:pt>
                <c:pt idx="46722">
                  <c:v>-9.3019199999999996E-2</c:v>
                </c:pt>
                <c:pt idx="46723">
                  <c:v>-9.7799200000000003E-2</c:v>
                </c:pt>
                <c:pt idx="46724">
                  <c:v>-0.102742</c:v>
                </c:pt>
                <c:pt idx="46725">
                  <c:v>-0.107838</c:v>
                </c:pt>
                <c:pt idx="46726">
                  <c:v>-0.113083</c:v>
                </c:pt>
                <c:pt idx="46727">
                  <c:v>-0.118481</c:v>
                </c:pt>
                <c:pt idx="46728">
                  <c:v>-0.124029</c:v>
                </c:pt>
                <c:pt idx="46729">
                  <c:v>-0.129717</c:v>
                </c:pt>
                <c:pt idx="46730">
                  <c:v>-0.13553299999999999</c:v>
                </c:pt>
                <c:pt idx="46731">
                  <c:v>-0.14146400000000001</c:v>
                </c:pt>
                <c:pt idx="46732">
                  <c:v>-0.14749599999999999</c:v>
                </c:pt>
                <c:pt idx="46733">
                  <c:v>-0.15362200000000001</c:v>
                </c:pt>
                <c:pt idx="46734">
                  <c:v>-0.15984499999999999</c:v>
                </c:pt>
                <c:pt idx="46735">
                  <c:v>-0.16616600000000001</c:v>
                </c:pt>
                <c:pt idx="46736">
                  <c:v>-0.17258200000000001</c:v>
                </c:pt>
                <c:pt idx="46737">
                  <c:v>-0.17908099999999999</c:v>
                </c:pt>
                <c:pt idx="46738">
                  <c:v>-0.18565100000000001</c:v>
                </c:pt>
                <c:pt idx="46739">
                  <c:v>-0.19228200000000001</c:v>
                </c:pt>
                <c:pt idx="46740">
                  <c:v>-0.19896900000000001</c:v>
                </c:pt>
                <c:pt idx="46741">
                  <c:v>-0.205707</c:v>
                </c:pt>
                <c:pt idx="46742">
                  <c:v>-0.21248900000000001</c:v>
                </c:pt>
                <c:pt idx="46743">
                  <c:v>-0.219307</c:v>
                </c:pt>
                <c:pt idx="46744">
                  <c:v>-0.226158</c:v>
                </c:pt>
                <c:pt idx="46745">
                  <c:v>-0.23303599999999999</c:v>
                </c:pt>
                <c:pt idx="46746">
                  <c:v>-0.23993999999999999</c:v>
                </c:pt>
                <c:pt idx="46747">
                  <c:v>-0.246861</c:v>
                </c:pt>
                <c:pt idx="46748">
                  <c:v>-0.25378800000000001</c:v>
                </c:pt>
                <c:pt idx="46749">
                  <c:v>-0.26070599999999999</c:v>
                </c:pt>
                <c:pt idx="46750">
                  <c:v>-0.26760299999999998</c:v>
                </c:pt>
                <c:pt idx="46751">
                  <c:v>-0.27447500000000002</c:v>
                </c:pt>
                <c:pt idx="46752">
                  <c:v>-0.28131800000000001</c:v>
                </c:pt>
                <c:pt idx="46753">
                  <c:v>-0.28812599999999999</c:v>
                </c:pt>
                <c:pt idx="46754">
                  <c:v>-0.29488599999999998</c:v>
                </c:pt>
                <c:pt idx="46755">
                  <c:v>-0.301589</c:v>
                </c:pt>
                <c:pt idx="46756">
                  <c:v>-0.308226</c:v>
                </c:pt>
                <c:pt idx="46757">
                  <c:v>-0.31478600000000001</c:v>
                </c:pt>
                <c:pt idx="46758">
                  <c:v>-0.32125900000000002</c:v>
                </c:pt>
                <c:pt idx="46759">
                  <c:v>-0.32763199999999998</c:v>
                </c:pt>
                <c:pt idx="46760">
                  <c:v>-0.333897</c:v>
                </c:pt>
                <c:pt idx="46761">
                  <c:v>-0.34004400000000001</c:v>
                </c:pt>
                <c:pt idx="46762">
                  <c:v>-0.34606500000000001</c:v>
                </c:pt>
                <c:pt idx="46763">
                  <c:v>-0.35195500000000002</c:v>
                </c:pt>
                <c:pt idx="46764">
                  <c:v>-0.357711</c:v>
                </c:pt>
                <c:pt idx="46765">
                  <c:v>-0.36332300000000001</c:v>
                </c:pt>
                <c:pt idx="46766">
                  <c:v>-0.36877300000000002</c:v>
                </c:pt>
                <c:pt idx="46767">
                  <c:v>-0.37405500000000003</c:v>
                </c:pt>
                <c:pt idx="46768">
                  <c:v>-0.37916499999999997</c:v>
                </c:pt>
                <c:pt idx="46769">
                  <c:v>-0.38409599999999999</c:v>
                </c:pt>
                <c:pt idx="46770">
                  <c:v>-0.38884200000000002</c:v>
                </c:pt>
                <c:pt idx="46771">
                  <c:v>-0.39339800000000003</c:v>
                </c:pt>
                <c:pt idx="46772">
                  <c:v>-0.39775899999999997</c:v>
                </c:pt>
                <c:pt idx="46773">
                  <c:v>-0.401918</c:v>
                </c:pt>
                <c:pt idx="46774">
                  <c:v>-0.40586699999999998</c:v>
                </c:pt>
                <c:pt idx="46775">
                  <c:v>-0.40960200000000002</c:v>
                </c:pt>
                <c:pt idx="46776">
                  <c:v>-0.41312399999999999</c:v>
                </c:pt>
                <c:pt idx="46777">
                  <c:v>-0.41642699999999999</c:v>
                </c:pt>
                <c:pt idx="46778">
                  <c:v>-0.41950900000000002</c:v>
                </c:pt>
                <c:pt idx="46779">
                  <c:v>-0.42236600000000002</c:v>
                </c:pt>
                <c:pt idx="46780">
                  <c:v>-0.42499700000000001</c:v>
                </c:pt>
                <c:pt idx="46781">
                  <c:v>-0.42739500000000002</c:v>
                </c:pt>
                <c:pt idx="46782">
                  <c:v>-0.42955399999999999</c:v>
                </c:pt>
                <c:pt idx="46783">
                  <c:v>-0.431473</c:v>
                </c:pt>
                <c:pt idx="46784">
                  <c:v>-0.43315300000000001</c:v>
                </c:pt>
                <c:pt idx="46785">
                  <c:v>-0.43459799999999998</c:v>
                </c:pt>
                <c:pt idx="46786">
                  <c:v>-0.435807</c:v>
                </c:pt>
                <c:pt idx="46787">
                  <c:v>-0.43677899999999997</c:v>
                </c:pt>
                <c:pt idx="46788">
                  <c:v>-0.43751099999999998</c:v>
                </c:pt>
                <c:pt idx="46789">
                  <c:v>-0.43800299999999998</c:v>
                </c:pt>
                <c:pt idx="46790">
                  <c:v>-0.43825500000000001</c:v>
                </c:pt>
                <c:pt idx="46791">
                  <c:v>-0.43826799999999999</c:v>
                </c:pt>
                <c:pt idx="46792">
                  <c:v>-0.43804300000000002</c:v>
                </c:pt>
                <c:pt idx="46793">
                  <c:v>-0.43757499999999999</c:v>
                </c:pt>
                <c:pt idx="46794">
                  <c:v>-0.43686199999999997</c:v>
                </c:pt>
                <c:pt idx="46795">
                  <c:v>-0.43590600000000002</c:v>
                </c:pt>
                <c:pt idx="46796">
                  <c:v>-0.43471399999999999</c:v>
                </c:pt>
                <c:pt idx="46797">
                  <c:v>-0.43329200000000001</c:v>
                </c:pt>
                <c:pt idx="46798">
                  <c:v>-0.431641</c:v>
                </c:pt>
                <c:pt idx="46799">
                  <c:v>-0.42976500000000001</c:v>
                </c:pt>
                <c:pt idx="46800">
                  <c:v>-0.42766500000000002</c:v>
                </c:pt>
                <c:pt idx="46801">
                  <c:v>-0.425346</c:v>
                </c:pt>
                <c:pt idx="46802">
                  <c:v>-0.42281099999999999</c:v>
                </c:pt>
                <c:pt idx="46803">
                  <c:v>-0.42006900000000003</c:v>
                </c:pt>
                <c:pt idx="46804">
                  <c:v>-0.417128</c:v>
                </c:pt>
                <c:pt idx="46805">
                  <c:v>-0.41399900000000001</c:v>
                </c:pt>
                <c:pt idx="46806">
                  <c:v>-0.41069</c:v>
                </c:pt>
                <c:pt idx="46807">
                  <c:v>-0.40720499999999998</c:v>
                </c:pt>
                <c:pt idx="46808">
                  <c:v>-0.40354699999999999</c:v>
                </c:pt>
                <c:pt idx="46809">
                  <c:v>-0.399725</c:v>
                </c:pt>
                <c:pt idx="46810">
                  <c:v>-0.39574300000000001</c:v>
                </c:pt>
                <c:pt idx="46811">
                  <c:v>-0.39161000000000001</c:v>
                </c:pt>
                <c:pt idx="46812">
                  <c:v>-0.38733499999999998</c:v>
                </c:pt>
                <c:pt idx="46813">
                  <c:v>-0.38292500000000002</c:v>
                </c:pt>
                <c:pt idx="46814">
                  <c:v>-0.37838300000000002</c:v>
                </c:pt>
                <c:pt idx="46815">
                  <c:v>-0.37371300000000002</c:v>
                </c:pt>
                <c:pt idx="46816">
                  <c:v>-0.368921</c:v>
                </c:pt>
                <c:pt idx="46817">
                  <c:v>-0.36400700000000002</c:v>
                </c:pt>
                <c:pt idx="46818">
                  <c:v>-0.35897499999999999</c:v>
                </c:pt>
                <c:pt idx="46819">
                  <c:v>-0.35383399999999998</c:v>
                </c:pt>
                <c:pt idx="46820">
                  <c:v>-0.34859200000000001</c:v>
                </c:pt>
                <c:pt idx="46821">
                  <c:v>-0.34325600000000001</c:v>
                </c:pt>
                <c:pt idx="46822">
                  <c:v>-0.33783299999999999</c:v>
                </c:pt>
                <c:pt idx="46823">
                  <c:v>-0.33233400000000002</c:v>
                </c:pt>
                <c:pt idx="46824">
                  <c:v>-0.32676899999999998</c:v>
                </c:pt>
                <c:pt idx="46825">
                  <c:v>-0.32114500000000001</c:v>
                </c:pt>
                <c:pt idx="46826">
                  <c:v>-0.31547199999999997</c:v>
                </c:pt>
                <c:pt idx="46827">
                  <c:v>-0.30976199999999998</c:v>
                </c:pt>
                <c:pt idx="46828">
                  <c:v>-0.30403200000000002</c:v>
                </c:pt>
                <c:pt idx="46829">
                  <c:v>-0.29829299999999997</c:v>
                </c:pt>
                <c:pt idx="46830">
                  <c:v>-0.29255300000000001</c:v>
                </c:pt>
                <c:pt idx="46831">
                  <c:v>-0.28681699999999999</c:v>
                </c:pt>
                <c:pt idx="46832">
                  <c:v>-0.28109299999999998</c:v>
                </c:pt>
                <c:pt idx="46833">
                  <c:v>-0.27539200000000003</c:v>
                </c:pt>
                <c:pt idx="46834">
                  <c:v>-0.26972400000000002</c:v>
                </c:pt>
                <c:pt idx="46835">
                  <c:v>-0.26410499999999998</c:v>
                </c:pt>
                <c:pt idx="46836">
                  <c:v>-0.258546</c:v>
                </c:pt>
                <c:pt idx="46837">
                  <c:v>-0.25305899999999998</c:v>
                </c:pt>
                <c:pt idx="46838">
                  <c:v>-0.24764700000000001</c:v>
                </c:pt>
                <c:pt idx="46839">
                  <c:v>-0.242312</c:v>
                </c:pt>
                <c:pt idx="46840">
                  <c:v>-0.23705699999999999</c:v>
                </c:pt>
                <c:pt idx="46841">
                  <c:v>-0.23188600000000001</c:v>
                </c:pt>
                <c:pt idx="46842">
                  <c:v>-0.226803</c:v>
                </c:pt>
                <c:pt idx="46843">
                  <c:v>-0.22181300000000001</c:v>
                </c:pt>
                <c:pt idx="46844">
                  <c:v>-0.21692900000000001</c:v>
                </c:pt>
                <c:pt idx="46845">
                  <c:v>-0.21215700000000001</c:v>
                </c:pt>
                <c:pt idx="46846">
                  <c:v>-0.20750199999999999</c:v>
                </c:pt>
                <c:pt idx="46847">
                  <c:v>-0.20296800000000001</c:v>
                </c:pt>
                <c:pt idx="46848">
                  <c:v>-0.19856199999999999</c:v>
                </c:pt>
                <c:pt idx="46849">
                  <c:v>-0.19429399999999999</c:v>
                </c:pt>
                <c:pt idx="46850">
                  <c:v>-0.190166</c:v>
                </c:pt>
                <c:pt idx="46851">
                  <c:v>-0.18618299999999999</c:v>
                </c:pt>
                <c:pt idx="46852">
                  <c:v>-0.18235000000000001</c:v>
                </c:pt>
                <c:pt idx="46853">
                  <c:v>-0.178671</c:v>
                </c:pt>
                <c:pt idx="46854">
                  <c:v>-0.17515</c:v>
                </c:pt>
                <c:pt idx="46855">
                  <c:v>-0.171791</c:v>
                </c:pt>
                <c:pt idx="46856">
                  <c:v>-0.168599</c:v>
                </c:pt>
                <c:pt idx="46857">
                  <c:v>-0.165578</c:v>
                </c:pt>
                <c:pt idx="46858">
                  <c:v>-0.16272800000000001</c:v>
                </c:pt>
                <c:pt idx="46859">
                  <c:v>-0.16004399999999999</c:v>
                </c:pt>
                <c:pt idx="46860">
                  <c:v>-0.157525</c:v>
                </c:pt>
                <c:pt idx="46861">
                  <c:v>-0.15517400000000001</c:v>
                </c:pt>
                <c:pt idx="46862">
                  <c:v>-0.15299499999999999</c:v>
                </c:pt>
                <c:pt idx="46863">
                  <c:v>-0.15099399999999999</c:v>
                </c:pt>
                <c:pt idx="46864">
                  <c:v>-0.149176</c:v>
                </c:pt>
                <c:pt idx="46865">
                  <c:v>-0.14754300000000001</c:v>
                </c:pt>
                <c:pt idx="46866">
                  <c:v>-0.146094</c:v>
                </c:pt>
                <c:pt idx="46867">
                  <c:v>-0.14482500000000001</c:v>
                </c:pt>
                <c:pt idx="46868">
                  <c:v>-0.143732</c:v>
                </c:pt>
                <c:pt idx="46869">
                  <c:v>-0.14281099999999999</c:v>
                </c:pt>
                <c:pt idx="46870">
                  <c:v>-0.14205999999999999</c:v>
                </c:pt>
                <c:pt idx="46871">
                  <c:v>-0.14147899999999999</c:v>
                </c:pt>
                <c:pt idx="46872">
                  <c:v>-0.141074</c:v>
                </c:pt>
                <c:pt idx="46873">
                  <c:v>-0.14085</c:v>
                </c:pt>
                <c:pt idx="46874">
                  <c:v>-0.14080699999999999</c:v>
                </c:pt>
                <c:pt idx="46875">
                  <c:v>-0.14094100000000001</c:v>
                </c:pt>
                <c:pt idx="46876">
                  <c:v>-0.14124100000000001</c:v>
                </c:pt>
                <c:pt idx="46877">
                  <c:v>-0.14169799999999999</c:v>
                </c:pt>
                <c:pt idx="46878">
                  <c:v>-0.14230400000000001</c:v>
                </c:pt>
                <c:pt idx="46879">
                  <c:v>-0.14305499999999999</c:v>
                </c:pt>
                <c:pt idx="46880">
                  <c:v>-0.14394499999999999</c:v>
                </c:pt>
                <c:pt idx="46881">
                  <c:v>-0.14497299999999999</c:v>
                </c:pt>
                <c:pt idx="46882">
                  <c:v>-0.14613499999999999</c:v>
                </c:pt>
                <c:pt idx="46883">
                  <c:v>-0.147424</c:v>
                </c:pt>
                <c:pt idx="46884">
                  <c:v>-0.148838</c:v>
                </c:pt>
                <c:pt idx="46885">
                  <c:v>-0.15037400000000001</c:v>
                </c:pt>
                <c:pt idx="46886">
                  <c:v>-0.152031</c:v>
                </c:pt>
                <c:pt idx="46887">
                  <c:v>-0.153807</c:v>
                </c:pt>
                <c:pt idx="46888">
                  <c:v>-0.155699</c:v>
                </c:pt>
                <c:pt idx="46889">
                  <c:v>-0.15770400000000001</c:v>
                </c:pt>
                <c:pt idx="46890">
                  <c:v>-0.15981500000000001</c:v>
                </c:pt>
                <c:pt idx="46891">
                  <c:v>-0.162023</c:v>
                </c:pt>
                <c:pt idx="46892">
                  <c:v>-0.16431999999999999</c:v>
                </c:pt>
                <c:pt idx="46893">
                  <c:v>-0.16669800000000001</c:v>
                </c:pt>
                <c:pt idx="46894">
                  <c:v>-0.16914799999999999</c:v>
                </c:pt>
                <c:pt idx="46895">
                  <c:v>-0.17166100000000001</c:v>
                </c:pt>
                <c:pt idx="46896">
                  <c:v>-0.17423</c:v>
                </c:pt>
                <c:pt idx="46897">
                  <c:v>-0.17685000000000001</c:v>
                </c:pt>
                <c:pt idx="46898">
                  <c:v>-0.17951600000000001</c:v>
                </c:pt>
                <c:pt idx="46899">
                  <c:v>-0.182226</c:v>
                </c:pt>
                <c:pt idx="46900">
                  <c:v>-0.184976</c:v>
                </c:pt>
                <c:pt idx="46901">
                  <c:v>-0.18776399999999999</c:v>
                </c:pt>
                <c:pt idx="46902">
                  <c:v>-0.190583</c:v>
                </c:pt>
                <c:pt idx="46903">
                  <c:v>-0.19342500000000001</c:v>
                </c:pt>
                <c:pt idx="46904">
                  <c:v>-0.19628200000000001</c:v>
                </c:pt>
                <c:pt idx="46905">
                  <c:v>-0.199154</c:v>
                </c:pt>
                <c:pt idx="46906">
                  <c:v>-0.202039</c:v>
                </c:pt>
                <c:pt idx="46907">
                  <c:v>-0.20493600000000001</c:v>
                </c:pt>
                <c:pt idx="46908">
                  <c:v>-0.207843</c:v>
                </c:pt>
                <c:pt idx="46909">
                  <c:v>-0.210758</c:v>
                </c:pt>
                <c:pt idx="46910">
                  <c:v>-0.21368000000000001</c:v>
                </c:pt>
                <c:pt idx="46911">
                  <c:v>-0.21660099999999999</c:v>
                </c:pt>
                <c:pt idx="46912">
                  <c:v>-0.21950800000000001</c:v>
                </c:pt>
                <c:pt idx="46913">
                  <c:v>-0.22239</c:v>
                </c:pt>
                <c:pt idx="46914">
                  <c:v>-0.225241</c:v>
                </c:pt>
                <c:pt idx="46915">
                  <c:v>-0.22805600000000001</c:v>
                </c:pt>
                <c:pt idx="46916">
                  <c:v>-0.23083300000000001</c:v>
                </c:pt>
                <c:pt idx="46917">
                  <c:v>-0.233566</c:v>
                </c:pt>
                <c:pt idx="46918">
                  <c:v>-0.23624899999999999</c:v>
                </c:pt>
                <c:pt idx="46919">
                  <c:v>-0.23888300000000001</c:v>
                </c:pt>
                <c:pt idx="46920">
                  <c:v>-0.24146799999999999</c:v>
                </c:pt>
                <c:pt idx="46921">
                  <c:v>-0.24399000000000001</c:v>
                </c:pt>
                <c:pt idx="46922">
                  <c:v>-0.24640899999999999</c:v>
                </c:pt>
                <c:pt idx="46923">
                  <c:v>-0.248728</c:v>
                </c:pt>
                <c:pt idx="46924">
                  <c:v>-0.25098999999999999</c:v>
                </c:pt>
                <c:pt idx="46925">
                  <c:v>-0.253191</c:v>
                </c:pt>
                <c:pt idx="46926">
                  <c:v>-0.25530799999999998</c:v>
                </c:pt>
                <c:pt idx="46927">
                  <c:v>-0.25734699999999999</c:v>
                </c:pt>
                <c:pt idx="46928">
                  <c:v>-0.25931500000000002</c:v>
                </c:pt>
                <c:pt idx="46929">
                  <c:v>-0.26121</c:v>
                </c:pt>
                <c:pt idx="46930">
                  <c:v>-0.26302599999999998</c:v>
                </c:pt>
                <c:pt idx="46931">
                  <c:v>-0.26475199999999999</c:v>
                </c:pt>
                <c:pt idx="46932">
                  <c:v>-0.26638499999999998</c:v>
                </c:pt>
                <c:pt idx="46933">
                  <c:v>-0.267926</c:v>
                </c:pt>
                <c:pt idx="46934">
                  <c:v>-0.26937499999999998</c:v>
                </c:pt>
                <c:pt idx="46935">
                  <c:v>-0.270731</c:v>
                </c:pt>
                <c:pt idx="46936">
                  <c:v>-0.27199499999999999</c:v>
                </c:pt>
                <c:pt idx="46937">
                  <c:v>-0.27316800000000002</c:v>
                </c:pt>
                <c:pt idx="46938">
                  <c:v>-0.27425500000000003</c:v>
                </c:pt>
                <c:pt idx="46939">
                  <c:v>-0.27526099999999998</c:v>
                </c:pt>
                <c:pt idx="46940">
                  <c:v>-0.27618700000000002</c:v>
                </c:pt>
                <c:pt idx="46941">
                  <c:v>-0.277036</c:v>
                </c:pt>
                <c:pt idx="46942">
                  <c:v>-0.277804</c:v>
                </c:pt>
                <c:pt idx="46943">
                  <c:v>-0.27848899999999999</c:v>
                </c:pt>
                <c:pt idx="46944">
                  <c:v>-0.27909200000000001</c:v>
                </c:pt>
                <c:pt idx="46945">
                  <c:v>-0.27961399999999997</c:v>
                </c:pt>
                <c:pt idx="46946">
                  <c:v>-0.28005799999999997</c:v>
                </c:pt>
                <c:pt idx="46947">
                  <c:v>-0.28042400000000001</c:v>
                </c:pt>
                <c:pt idx="46948">
                  <c:v>-0.28071200000000002</c:v>
                </c:pt>
                <c:pt idx="46949">
                  <c:v>-0.28092299999999998</c:v>
                </c:pt>
                <c:pt idx="46950">
                  <c:v>-0.28105400000000003</c:v>
                </c:pt>
                <c:pt idx="46951">
                  <c:v>-0.28110400000000002</c:v>
                </c:pt>
                <c:pt idx="46952">
                  <c:v>-0.28107599999999999</c:v>
                </c:pt>
                <c:pt idx="46953">
                  <c:v>-0.280972</c:v>
                </c:pt>
                <c:pt idx="46954">
                  <c:v>-0.28078999999999998</c:v>
                </c:pt>
                <c:pt idx="46955">
                  <c:v>-0.280528</c:v>
                </c:pt>
                <c:pt idx="46956">
                  <c:v>-0.28019500000000003</c:v>
                </c:pt>
                <c:pt idx="46957">
                  <c:v>-0.27980100000000002</c:v>
                </c:pt>
                <c:pt idx="46958">
                  <c:v>-0.27935199999999999</c:v>
                </c:pt>
                <c:pt idx="46959">
                  <c:v>-0.27884999999999999</c:v>
                </c:pt>
                <c:pt idx="46960">
                  <c:v>-0.27829700000000002</c:v>
                </c:pt>
                <c:pt idx="46961">
                  <c:v>-0.277696</c:v>
                </c:pt>
                <c:pt idx="46962">
                  <c:v>-0.27704699999999999</c:v>
                </c:pt>
                <c:pt idx="46963">
                  <c:v>-0.27635100000000001</c:v>
                </c:pt>
                <c:pt idx="46964">
                  <c:v>-0.27561200000000002</c:v>
                </c:pt>
                <c:pt idx="46965">
                  <c:v>-0.27483400000000002</c:v>
                </c:pt>
                <c:pt idx="46966">
                  <c:v>-0.27402199999999999</c:v>
                </c:pt>
                <c:pt idx="46967">
                  <c:v>-0.27317799999999998</c:v>
                </c:pt>
                <c:pt idx="46968">
                  <c:v>-0.27230300000000002</c:v>
                </c:pt>
                <c:pt idx="46969">
                  <c:v>-0.271399</c:v>
                </c:pt>
                <c:pt idx="46970">
                  <c:v>-0.27046399999999998</c:v>
                </c:pt>
                <c:pt idx="46971">
                  <c:v>-0.26950099999999999</c:v>
                </c:pt>
                <c:pt idx="46972">
                  <c:v>-0.26851199999999997</c:v>
                </c:pt>
                <c:pt idx="46973">
                  <c:v>-0.26749800000000001</c:v>
                </c:pt>
                <c:pt idx="46974">
                  <c:v>-0.26646399999999998</c:v>
                </c:pt>
                <c:pt idx="46975">
                  <c:v>-0.26541900000000002</c:v>
                </c:pt>
                <c:pt idx="46976">
                  <c:v>-0.26436999999999999</c:v>
                </c:pt>
                <c:pt idx="46977">
                  <c:v>-0.263318</c:v>
                </c:pt>
                <c:pt idx="46978">
                  <c:v>-0.262264</c:v>
                </c:pt>
                <c:pt idx="46979">
                  <c:v>-0.261208</c:v>
                </c:pt>
                <c:pt idx="46980">
                  <c:v>-0.26014999999999999</c:v>
                </c:pt>
                <c:pt idx="46981">
                  <c:v>-0.25908900000000001</c:v>
                </c:pt>
                <c:pt idx="46982">
                  <c:v>-0.25802599999999998</c:v>
                </c:pt>
                <c:pt idx="46983">
                  <c:v>-0.25696099999999999</c:v>
                </c:pt>
                <c:pt idx="46984">
                  <c:v>-0.25589899999999999</c:v>
                </c:pt>
                <c:pt idx="46985">
                  <c:v>-0.25484699999999999</c:v>
                </c:pt>
                <c:pt idx="46986">
                  <c:v>-0.25381100000000001</c:v>
                </c:pt>
                <c:pt idx="46987">
                  <c:v>-0.25279600000000002</c:v>
                </c:pt>
                <c:pt idx="46988">
                  <c:v>-0.25180399999999997</c:v>
                </c:pt>
                <c:pt idx="46989">
                  <c:v>-0.250836</c:v>
                </c:pt>
                <c:pt idx="46990">
                  <c:v>-0.249893</c:v>
                </c:pt>
                <c:pt idx="46991">
                  <c:v>-0.248976</c:v>
                </c:pt>
                <c:pt idx="46992">
                  <c:v>-0.248089</c:v>
                </c:pt>
                <c:pt idx="46993">
                  <c:v>-0.24723500000000001</c:v>
                </c:pt>
                <c:pt idx="46994">
                  <c:v>-0.24642</c:v>
                </c:pt>
                <c:pt idx="46995">
                  <c:v>-0.245644</c:v>
                </c:pt>
                <c:pt idx="46996">
                  <c:v>-0.24490200000000001</c:v>
                </c:pt>
                <c:pt idx="46997">
                  <c:v>-0.24418699999999999</c:v>
                </c:pt>
                <c:pt idx="46998">
                  <c:v>-0.24349899999999999</c:v>
                </c:pt>
                <c:pt idx="46999">
                  <c:v>-0.242842</c:v>
                </c:pt>
                <c:pt idx="47000">
                  <c:v>-0.24222099999999999</c:v>
                </c:pt>
                <c:pt idx="47001">
                  <c:v>-0.24163999999999999</c:v>
                </c:pt>
                <c:pt idx="47002">
                  <c:v>-0.241095</c:v>
                </c:pt>
                <c:pt idx="47003">
                  <c:v>-0.24058299999999999</c:v>
                </c:pt>
                <c:pt idx="47004">
                  <c:v>-0.24010899999999999</c:v>
                </c:pt>
                <c:pt idx="47005">
                  <c:v>-0.239676</c:v>
                </c:pt>
                <c:pt idx="47006">
                  <c:v>-0.239284</c:v>
                </c:pt>
                <c:pt idx="47007">
                  <c:v>-0.23893300000000001</c:v>
                </c:pt>
                <c:pt idx="47008">
                  <c:v>-0.23862700000000001</c:v>
                </c:pt>
                <c:pt idx="47009">
                  <c:v>-0.238372</c:v>
                </c:pt>
                <c:pt idx="47010">
                  <c:v>-0.238173</c:v>
                </c:pt>
                <c:pt idx="47011">
                  <c:v>-0.23802899999999999</c:v>
                </c:pt>
                <c:pt idx="47012">
                  <c:v>-0.23793400000000001</c:v>
                </c:pt>
                <c:pt idx="47013">
                  <c:v>-0.23788500000000001</c:v>
                </c:pt>
                <c:pt idx="47014">
                  <c:v>-0.23788100000000001</c:v>
                </c:pt>
                <c:pt idx="47015">
                  <c:v>-0.23791999999999999</c:v>
                </c:pt>
                <c:pt idx="47016">
                  <c:v>-0.23800299999999999</c:v>
                </c:pt>
                <c:pt idx="47017">
                  <c:v>-0.23813200000000001</c:v>
                </c:pt>
                <c:pt idx="47018">
                  <c:v>-0.23830399999999999</c:v>
                </c:pt>
                <c:pt idx="47019">
                  <c:v>-0.238514</c:v>
                </c:pt>
                <c:pt idx="47020">
                  <c:v>-0.23876</c:v>
                </c:pt>
                <c:pt idx="47021">
                  <c:v>-0.239035</c:v>
                </c:pt>
                <c:pt idx="47022">
                  <c:v>-0.239313</c:v>
                </c:pt>
                <c:pt idx="47023">
                  <c:v>-0.23959</c:v>
                </c:pt>
                <c:pt idx="47024">
                  <c:v>-0.23989199999999999</c:v>
                </c:pt>
                <c:pt idx="47025">
                  <c:v>-0.240226</c:v>
                </c:pt>
                <c:pt idx="47026">
                  <c:v>-0.24058099999999999</c:v>
                </c:pt>
                <c:pt idx="47027">
                  <c:v>-0.240954</c:v>
                </c:pt>
                <c:pt idx="47028">
                  <c:v>-0.24134900000000001</c:v>
                </c:pt>
                <c:pt idx="47029">
                  <c:v>-0.24176500000000001</c:v>
                </c:pt>
                <c:pt idx="47030">
                  <c:v>-0.242201</c:v>
                </c:pt>
                <c:pt idx="47031">
                  <c:v>-0.24265</c:v>
                </c:pt>
                <c:pt idx="47032">
                  <c:v>-0.24310499999999999</c:v>
                </c:pt>
                <c:pt idx="47033">
                  <c:v>-0.243559</c:v>
                </c:pt>
                <c:pt idx="47034">
                  <c:v>-0.24401100000000001</c:v>
                </c:pt>
                <c:pt idx="47035">
                  <c:v>-0.24445600000000001</c:v>
                </c:pt>
                <c:pt idx="47036">
                  <c:v>-0.244893</c:v>
                </c:pt>
                <c:pt idx="47037">
                  <c:v>-0.24532100000000001</c:v>
                </c:pt>
                <c:pt idx="47038">
                  <c:v>-0.24574099999999999</c:v>
                </c:pt>
                <c:pt idx="47039">
                  <c:v>-0.24614800000000001</c:v>
                </c:pt>
                <c:pt idx="47040">
                  <c:v>-0.24653800000000001</c:v>
                </c:pt>
                <c:pt idx="47041">
                  <c:v>-0.24690899999999999</c:v>
                </c:pt>
                <c:pt idx="47042">
                  <c:v>-0.24726300000000001</c:v>
                </c:pt>
                <c:pt idx="47043">
                  <c:v>-0.24760099999999999</c:v>
                </c:pt>
                <c:pt idx="47044">
                  <c:v>-0.24792</c:v>
                </c:pt>
                <c:pt idx="47045">
                  <c:v>-0.24822</c:v>
                </c:pt>
                <c:pt idx="47046">
                  <c:v>-0.248501</c:v>
                </c:pt>
                <c:pt idx="47047">
                  <c:v>-0.24876200000000001</c:v>
                </c:pt>
                <c:pt idx="47048">
                  <c:v>-0.24899499999999999</c:v>
                </c:pt>
                <c:pt idx="47049">
                  <c:v>-0.249196</c:v>
                </c:pt>
                <c:pt idx="47050">
                  <c:v>-0.249364</c:v>
                </c:pt>
                <c:pt idx="47051">
                  <c:v>-0.249497</c:v>
                </c:pt>
                <c:pt idx="47052">
                  <c:v>-0.24959600000000001</c:v>
                </c:pt>
                <c:pt idx="47053">
                  <c:v>-0.249664</c:v>
                </c:pt>
                <c:pt idx="47054">
                  <c:v>-0.24970800000000001</c:v>
                </c:pt>
                <c:pt idx="47055">
                  <c:v>-0.24972900000000001</c:v>
                </c:pt>
                <c:pt idx="47056">
                  <c:v>-0.249719</c:v>
                </c:pt>
                <c:pt idx="47057">
                  <c:v>-0.24967300000000001</c:v>
                </c:pt>
                <c:pt idx="47058">
                  <c:v>-0.249586</c:v>
                </c:pt>
                <c:pt idx="47059">
                  <c:v>-0.24943899999999999</c:v>
                </c:pt>
                <c:pt idx="47060">
                  <c:v>-0.24921699999999999</c:v>
                </c:pt>
                <c:pt idx="47061">
                  <c:v>-0.24893299999999999</c:v>
                </c:pt>
                <c:pt idx="47062">
                  <c:v>-0.24860099999999999</c:v>
                </c:pt>
                <c:pt idx="47063">
                  <c:v>-0.24821099999999999</c:v>
                </c:pt>
                <c:pt idx="47064">
                  <c:v>-0.24775800000000001</c:v>
                </c:pt>
                <c:pt idx="47065">
                  <c:v>-0.24724599999999999</c:v>
                </c:pt>
                <c:pt idx="47066">
                  <c:v>-0.24667900000000001</c:v>
                </c:pt>
                <c:pt idx="47067">
                  <c:v>-0.246058</c:v>
                </c:pt>
                <c:pt idx="47068">
                  <c:v>-0.24537900000000001</c:v>
                </c:pt>
                <c:pt idx="47069">
                  <c:v>-0.244639</c:v>
                </c:pt>
                <c:pt idx="47070">
                  <c:v>-0.243841</c:v>
                </c:pt>
                <c:pt idx="47071">
                  <c:v>-0.24298500000000001</c:v>
                </c:pt>
                <c:pt idx="47072">
                  <c:v>-0.24206800000000001</c:v>
                </c:pt>
                <c:pt idx="47073">
                  <c:v>-0.241095</c:v>
                </c:pt>
                <c:pt idx="47074">
                  <c:v>-0.240066</c:v>
                </c:pt>
                <c:pt idx="47075">
                  <c:v>-0.238982</c:v>
                </c:pt>
                <c:pt idx="47076">
                  <c:v>-0.237842</c:v>
                </c:pt>
                <c:pt idx="47077">
                  <c:v>-0.236646</c:v>
                </c:pt>
                <c:pt idx="47078">
                  <c:v>-0.235397</c:v>
                </c:pt>
                <c:pt idx="47079">
                  <c:v>-0.234098</c:v>
                </c:pt>
                <c:pt idx="47080">
                  <c:v>-0.23274900000000001</c:v>
                </c:pt>
                <c:pt idx="47081">
                  <c:v>-0.231352</c:v>
                </c:pt>
                <c:pt idx="47082">
                  <c:v>-0.229907</c:v>
                </c:pt>
                <c:pt idx="47083">
                  <c:v>-0.22841700000000001</c:v>
                </c:pt>
                <c:pt idx="47084">
                  <c:v>-0.226882</c:v>
                </c:pt>
                <c:pt idx="47085">
                  <c:v>-0.225298</c:v>
                </c:pt>
                <c:pt idx="47086">
                  <c:v>-0.223667</c:v>
                </c:pt>
                <c:pt idx="47087">
                  <c:v>-0.22199199999999999</c:v>
                </c:pt>
                <c:pt idx="47088">
                  <c:v>-0.220276</c:v>
                </c:pt>
                <c:pt idx="47089">
                  <c:v>-0.21851799999999999</c:v>
                </c:pt>
                <c:pt idx="47090">
                  <c:v>-0.21671899999999999</c:v>
                </c:pt>
                <c:pt idx="47091">
                  <c:v>-0.21488699999999999</c:v>
                </c:pt>
                <c:pt idx="47092">
                  <c:v>-0.21302499999999999</c:v>
                </c:pt>
                <c:pt idx="47093">
                  <c:v>-0.21113499999999999</c:v>
                </c:pt>
                <c:pt idx="47094">
                  <c:v>-0.20921699999999999</c:v>
                </c:pt>
                <c:pt idx="47095">
                  <c:v>-0.20727100000000001</c:v>
                </c:pt>
                <c:pt idx="47096">
                  <c:v>-0.20529700000000001</c:v>
                </c:pt>
                <c:pt idx="47097">
                  <c:v>-0.203293</c:v>
                </c:pt>
                <c:pt idx="47098">
                  <c:v>-0.201263</c:v>
                </c:pt>
                <c:pt idx="47099">
                  <c:v>-0.199211</c:v>
                </c:pt>
                <c:pt idx="47100">
                  <c:v>-0.19714000000000001</c:v>
                </c:pt>
                <c:pt idx="47101">
                  <c:v>-0.195052</c:v>
                </c:pt>
                <c:pt idx="47102">
                  <c:v>-0.192944</c:v>
                </c:pt>
                <c:pt idx="47103">
                  <c:v>-0.19081600000000001</c:v>
                </c:pt>
                <c:pt idx="47104">
                  <c:v>-0.18867100000000001</c:v>
                </c:pt>
                <c:pt idx="47105">
                  <c:v>-0.18651100000000001</c:v>
                </c:pt>
                <c:pt idx="47106">
                  <c:v>-0.184336</c:v>
                </c:pt>
                <c:pt idx="47107">
                  <c:v>-0.182148</c:v>
                </c:pt>
                <c:pt idx="47108">
                  <c:v>-0.179949</c:v>
                </c:pt>
                <c:pt idx="47109">
                  <c:v>-0.17774100000000001</c:v>
                </c:pt>
                <c:pt idx="47110">
                  <c:v>-0.17552899999999999</c:v>
                </c:pt>
                <c:pt idx="47111">
                  <c:v>-0.173316</c:v>
                </c:pt>
                <c:pt idx="47112">
                  <c:v>-0.17110500000000001</c:v>
                </c:pt>
                <c:pt idx="47113">
                  <c:v>-0.16889799999999999</c:v>
                </c:pt>
                <c:pt idx="47114">
                  <c:v>-0.16669800000000001</c:v>
                </c:pt>
                <c:pt idx="47115">
                  <c:v>-0.16451099999999999</c:v>
                </c:pt>
                <c:pt idx="47116">
                  <c:v>-0.16233900000000001</c:v>
                </c:pt>
                <c:pt idx="47117">
                  <c:v>-0.16018499999999999</c:v>
                </c:pt>
                <c:pt idx="47118">
                  <c:v>-0.158054</c:v>
                </c:pt>
                <c:pt idx="47119">
                  <c:v>-0.155948</c:v>
                </c:pt>
                <c:pt idx="47120">
                  <c:v>-0.15387200000000001</c:v>
                </c:pt>
                <c:pt idx="47121">
                  <c:v>-0.15182799999999999</c:v>
                </c:pt>
                <c:pt idx="47122">
                  <c:v>-0.14982100000000001</c:v>
                </c:pt>
                <c:pt idx="47123">
                  <c:v>-0.14785400000000001</c:v>
                </c:pt>
                <c:pt idx="47124">
                  <c:v>-0.145929</c:v>
                </c:pt>
                <c:pt idx="47125">
                  <c:v>-0.14404900000000001</c:v>
                </c:pt>
                <c:pt idx="47126">
                  <c:v>-0.14221300000000001</c:v>
                </c:pt>
                <c:pt idx="47127">
                  <c:v>-0.14042199999999999</c:v>
                </c:pt>
                <c:pt idx="47128">
                  <c:v>-0.138679</c:v>
                </c:pt>
                <c:pt idx="47129">
                  <c:v>-0.136988</c:v>
                </c:pt>
                <c:pt idx="47130">
                  <c:v>-0.135353</c:v>
                </c:pt>
                <c:pt idx="47131">
                  <c:v>-0.133772</c:v>
                </c:pt>
                <c:pt idx="47132">
                  <c:v>-0.132247</c:v>
                </c:pt>
                <c:pt idx="47133">
                  <c:v>-0.13077900000000001</c:v>
                </c:pt>
                <c:pt idx="47134">
                  <c:v>-0.12936500000000001</c:v>
                </c:pt>
                <c:pt idx="47135">
                  <c:v>-0.12800800000000001</c:v>
                </c:pt>
                <c:pt idx="47136">
                  <c:v>-0.12670999999999999</c:v>
                </c:pt>
                <c:pt idx="47137">
                  <c:v>-0.125475</c:v>
                </c:pt>
                <c:pt idx="47138">
                  <c:v>-0.124308</c:v>
                </c:pt>
                <c:pt idx="47139">
                  <c:v>-0.123207</c:v>
                </c:pt>
                <c:pt idx="47140">
                  <c:v>-0.122172</c:v>
                </c:pt>
                <c:pt idx="47141">
                  <c:v>-0.121198</c:v>
                </c:pt>
                <c:pt idx="47142">
                  <c:v>-0.12028700000000001</c:v>
                </c:pt>
                <c:pt idx="47143">
                  <c:v>-0.119436</c:v>
                </c:pt>
                <c:pt idx="47144">
                  <c:v>-0.118647</c:v>
                </c:pt>
                <c:pt idx="47145">
                  <c:v>-0.11791699999999999</c:v>
                </c:pt>
                <c:pt idx="47146">
                  <c:v>-0.117246</c:v>
                </c:pt>
                <c:pt idx="47147">
                  <c:v>-0.116637</c:v>
                </c:pt>
                <c:pt idx="47148">
                  <c:v>-0.116093</c:v>
                </c:pt>
                <c:pt idx="47149">
                  <c:v>-0.11561299999999999</c:v>
                </c:pt>
                <c:pt idx="47150">
                  <c:v>-0.11519600000000001</c:v>
                </c:pt>
                <c:pt idx="47151">
                  <c:v>-0.114842</c:v>
                </c:pt>
                <c:pt idx="47152">
                  <c:v>-0.11455</c:v>
                </c:pt>
                <c:pt idx="47153">
                  <c:v>-0.114319</c:v>
                </c:pt>
                <c:pt idx="47154">
                  <c:v>-0.114148</c:v>
                </c:pt>
                <c:pt idx="47155">
                  <c:v>-0.114037</c:v>
                </c:pt>
                <c:pt idx="47156">
                  <c:v>-0.11398899999999999</c:v>
                </c:pt>
                <c:pt idx="47157">
                  <c:v>-0.114005</c:v>
                </c:pt>
                <c:pt idx="47158">
                  <c:v>-0.114083</c:v>
                </c:pt>
                <c:pt idx="47159">
                  <c:v>-0.114221</c:v>
                </c:pt>
                <c:pt idx="47160">
                  <c:v>-0.114417</c:v>
                </c:pt>
                <c:pt idx="47161">
                  <c:v>-0.11466800000000001</c:v>
                </c:pt>
                <c:pt idx="47162">
                  <c:v>-0.114971</c:v>
                </c:pt>
                <c:pt idx="47163">
                  <c:v>-0.11532299999999999</c:v>
                </c:pt>
                <c:pt idx="47164">
                  <c:v>-0.11572300000000001</c:v>
                </c:pt>
                <c:pt idx="47165">
                  <c:v>-0.11617</c:v>
                </c:pt>
                <c:pt idx="47166">
                  <c:v>-0.116664</c:v>
                </c:pt>
                <c:pt idx="47167">
                  <c:v>-0.117205</c:v>
                </c:pt>
                <c:pt idx="47168">
                  <c:v>-0.117789</c:v>
                </c:pt>
                <c:pt idx="47169">
                  <c:v>-0.118413</c:v>
                </c:pt>
                <c:pt idx="47170">
                  <c:v>-0.119077</c:v>
                </c:pt>
                <c:pt idx="47171">
                  <c:v>-0.119779</c:v>
                </c:pt>
                <c:pt idx="47172">
                  <c:v>-0.120515</c:v>
                </c:pt>
                <c:pt idx="47173">
                  <c:v>-0.121286</c:v>
                </c:pt>
                <c:pt idx="47174">
                  <c:v>-0.12209100000000001</c:v>
                </c:pt>
                <c:pt idx="47175">
                  <c:v>-0.12292599999999999</c:v>
                </c:pt>
                <c:pt idx="47176">
                  <c:v>-0.12379</c:v>
                </c:pt>
                <c:pt idx="47177">
                  <c:v>-0.124678</c:v>
                </c:pt>
                <c:pt idx="47178">
                  <c:v>-0.125586</c:v>
                </c:pt>
                <c:pt idx="47179">
                  <c:v>-0.12651000000000001</c:v>
                </c:pt>
                <c:pt idx="47180">
                  <c:v>-0.127447</c:v>
                </c:pt>
                <c:pt idx="47181">
                  <c:v>-0.12839600000000001</c:v>
                </c:pt>
                <c:pt idx="47182">
                  <c:v>-0.129354</c:v>
                </c:pt>
                <c:pt idx="47183">
                  <c:v>-0.13031499999999999</c:v>
                </c:pt>
                <c:pt idx="47184">
                  <c:v>-0.131275</c:v>
                </c:pt>
                <c:pt idx="47185">
                  <c:v>-0.13223499999999999</c:v>
                </c:pt>
                <c:pt idx="47186">
                  <c:v>-0.13319600000000001</c:v>
                </c:pt>
                <c:pt idx="47187">
                  <c:v>-0.134154</c:v>
                </c:pt>
                <c:pt idx="47188">
                  <c:v>-0.135107</c:v>
                </c:pt>
                <c:pt idx="47189">
                  <c:v>-0.136049</c:v>
                </c:pt>
                <c:pt idx="47190">
                  <c:v>-0.13697799999999999</c:v>
                </c:pt>
                <c:pt idx="47191">
                  <c:v>-0.13789399999999999</c:v>
                </c:pt>
                <c:pt idx="47192">
                  <c:v>-0.138793</c:v>
                </c:pt>
                <c:pt idx="47193">
                  <c:v>-0.13967499999999999</c:v>
                </c:pt>
                <c:pt idx="47194">
                  <c:v>-0.14053399999999999</c:v>
                </c:pt>
                <c:pt idx="47195">
                  <c:v>-0.14137</c:v>
                </c:pt>
                <c:pt idx="47196">
                  <c:v>-0.142181</c:v>
                </c:pt>
                <c:pt idx="47197">
                  <c:v>-0.14296500000000001</c:v>
                </c:pt>
                <c:pt idx="47198">
                  <c:v>-0.14371800000000001</c:v>
                </c:pt>
                <c:pt idx="47199">
                  <c:v>-0.14443700000000001</c:v>
                </c:pt>
                <c:pt idx="47200">
                  <c:v>-0.145119</c:v>
                </c:pt>
                <c:pt idx="47201">
                  <c:v>-0.145764</c:v>
                </c:pt>
                <c:pt idx="47202">
                  <c:v>-0.14637</c:v>
                </c:pt>
                <c:pt idx="47203">
                  <c:v>-0.14691399999999999</c:v>
                </c:pt>
                <c:pt idx="47204">
                  <c:v>-0.14738699999999999</c:v>
                </c:pt>
                <c:pt idx="47205">
                  <c:v>-0.14780799999999999</c:v>
                </c:pt>
                <c:pt idx="47206">
                  <c:v>-0.14818300000000001</c:v>
                </c:pt>
                <c:pt idx="47207">
                  <c:v>-0.14849899999999999</c:v>
                </c:pt>
                <c:pt idx="47208">
                  <c:v>-0.148753</c:v>
                </c:pt>
                <c:pt idx="47209">
                  <c:v>-0.148948</c:v>
                </c:pt>
                <c:pt idx="47210">
                  <c:v>-0.14908399999999999</c:v>
                </c:pt>
                <c:pt idx="47211">
                  <c:v>-0.14915999999999999</c:v>
                </c:pt>
                <c:pt idx="47212">
                  <c:v>-0.149172</c:v>
                </c:pt>
                <c:pt idx="47213">
                  <c:v>-0.149118</c:v>
                </c:pt>
                <c:pt idx="47214">
                  <c:v>-0.14899299999999999</c:v>
                </c:pt>
                <c:pt idx="47215">
                  <c:v>-0.14879800000000001</c:v>
                </c:pt>
                <c:pt idx="47216">
                  <c:v>-0.148531</c:v>
                </c:pt>
                <c:pt idx="47217">
                  <c:v>-0.14819099999999999</c:v>
                </c:pt>
                <c:pt idx="47218">
                  <c:v>-0.14777999999999999</c:v>
                </c:pt>
                <c:pt idx="47219">
                  <c:v>-0.14729900000000001</c:v>
                </c:pt>
                <c:pt idx="47220">
                  <c:v>-0.14674799999999999</c:v>
                </c:pt>
                <c:pt idx="47221">
                  <c:v>-0.14612900000000001</c:v>
                </c:pt>
                <c:pt idx="47222">
                  <c:v>-0.14544199999999999</c:v>
                </c:pt>
                <c:pt idx="47223">
                  <c:v>-0.14469099999999999</c:v>
                </c:pt>
                <c:pt idx="47224">
                  <c:v>-0.143877</c:v>
                </c:pt>
                <c:pt idx="47225">
                  <c:v>-0.14300199999999999</c:v>
                </c:pt>
                <c:pt idx="47226">
                  <c:v>-0.142064</c:v>
                </c:pt>
                <c:pt idx="47227">
                  <c:v>-0.141065</c:v>
                </c:pt>
                <c:pt idx="47228">
                  <c:v>-0.14000499999999999</c:v>
                </c:pt>
                <c:pt idx="47229">
                  <c:v>-0.13888600000000001</c:v>
                </c:pt>
                <c:pt idx="47230">
                  <c:v>-0.137707</c:v>
                </c:pt>
                <c:pt idx="47231">
                  <c:v>-0.136466</c:v>
                </c:pt>
                <c:pt idx="47232">
                  <c:v>-0.13516300000000001</c:v>
                </c:pt>
                <c:pt idx="47233">
                  <c:v>-0.133801</c:v>
                </c:pt>
                <c:pt idx="47234">
                  <c:v>-0.132382</c:v>
                </c:pt>
                <c:pt idx="47235">
                  <c:v>-0.13090599999999999</c:v>
                </c:pt>
                <c:pt idx="47236">
                  <c:v>-0.12937399999999999</c:v>
                </c:pt>
                <c:pt idx="47237">
                  <c:v>-0.12778700000000001</c:v>
                </c:pt>
                <c:pt idx="47238">
                  <c:v>-0.12614700000000001</c:v>
                </c:pt>
                <c:pt idx="47239">
                  <c:v>-0.124461</c:v>
                </c:pt>
                <c:pt idx="47240">
                  <c:v>-0.12271799999999999</c:v>
                </c:pt>
                <c:pt idx="47241">
                  <c:v>-0.12090099999999999</c:v>
                </c:pt>
                <c:pt idx="47242">
                  <c:v>-0.11901399999999999</c:v>
                </c:pt>
                <c:pt idx="47243">
                  <c:v>-0.11708200000000001</c:v>
                </c:pt>
                <c:pt idx="47244">
                  <c:v>-0.115102</c:v>
                </c:pt>
                <c:pt idx="47245">
                  <c:v>-0.113066</c:v>
                </c:pt>
                <c:pt idx="47246">
                  <c:v>-0.11098</c:v>
                </c:pt>
                <c:pt idx="47247">
                  <c:v>-0.10885300000000001</c:v>
                </c:pt>
                <c:pt idx="47248">
                  <c:v>-0.106684</c:v>
                </c:pt>
                <c:pt idx="47249">
                  <c:v>-0.104475</c:v>
                </c:pt>
                <c:pt idx="47250">
                  <c:v>-0.102227</c:v>
                </c:pt>
                <c:pt idx="47251">
                  <c:v>-9.9939299999999995E-2</c:v>
                </c:pt>
                <c:pt idx="47252">
                  <c:v>-9.7614300000000001E-2</c:v>
                </c:pt>
                <c:pt idx="47253">
                  <c:v>-9.5253400000000002E-2</c:v>
                </c:pt>
                <c:pt idx="47254">
                  <c:v>-9.28591E-2</c:v>
                </c:pt>
                <c:pt idx="47255">
                  <c:v>-9.0434500000000001E-2</c:v>
                </c:pt>
                <c:pt idx="47256">
                  <c:v>-8.7984599999999996E-2</c:v>
                </c:pt>
                <c:pt idx="47257">
                  <c:v>-8.55152E-2</c:v>
                </c:pt>
                <c:pt idx="47258">
                  <c:v>-8.30317E-2</c:v>
                </c:pt>
                <c:pt idx="47259">
                  <c:v>-8.0538899999999997E-2</c:v>
                </c:pt>
                <c:pt idx="47260">
                  <c:v>-7.8040999999999999E-2</c:v>
                </c:pt>
                <c:pt idx="47261">
                  <c:v>-7.5540200000000002E-2</c:v>
                </c:pt>
                <c:pt idx="47262">
                  <c:v>-7.3037299999999999E-2</c:v>
                </c:pt>
                <c:pt idx="47263">
                  <c:v>-7.0533299999999993E-2</c:v>
                </c:pt>
                <c:pt idx="47264">
                  <c:v>-6.8030099999999996E-2</c:v>
                </c:pt>
                <c:pt idx="47265">
                  <c:v>-6.5530400000000003E-2</c:v>
                </c:pt>
                <c:pt idx="47266">
                  <c:v>-6.3036599999999998E-2</c:v>
                </c:pt>
                <c:pt idx="47267">
                  <c:v>-6.0551000000000001E-2</c:v>
                </c:pt>
                <c:pt idx="47268">
                  <c:v>-5.8076999999999997E-2</c:v>
                </c:pt>
                <c:pt idx="47269">
                  <c:v>-5.5615699999999997E-2</c:v>
                </c:pt>
                <c:pt idx="47270">
                  <c:v>-5.3165999999999998E-2</c:v>
                </c:pt>
                <c:pt idx="47271">
                  <c:v>-5.0728299999999997E-2</c:v>
                </c:pt>
                <c:pt idx="47272">
                  <c:v>-4.8304399999999997E-2</c:v>
                </c:pt>
                <c:pt idx="47273">
                  <c:v>-4.5895699999999998E-2</c:v>
                </c:pt>
                <c:pt idx="47274">
                  <c:v>-4.3504899999999999E-2</c:v>
                </c:pt>
                <c:pt idx="47275">
                  <c:v>-4.1135699999999997E-2</c:v>
                </c:pt>
                <c:pt idx="47276">
                  <c:v>-3.8792300000000002E-2</c:v>
                </c:pt>
                <c:pt idx="47277">
                  <c:v>-3.6476399999999999E-2</c:v>
                </c:pt>
                <c:pt idx="47278">
                  <c:v>-3.4187799999999997E-2</c:v>
                </c:pt>
                <c:pt idx="47279">
                  <c:v>-3.1927799999999999E-2</c:v>
                </c:pt>
                <c:pt idx="47280">
                  <c:v>-2.97002E-2</c:v>
                </c:pt>
                <c:pt idx="47281">
                  <c:v>-2.7509499999999999E-2</c:v>
                </c:pt>
                <c:pt idx="47282">
                  <c:v>-2.53596E-2</c:v>
                </c:pt>
                <c:pt idx="47283">
                  <c:v>-2.3252800000000001E-2</c:v>
                </c:pt>
                <c:pt idx="47284">
                  <c:v>-2.1189699999999999E-2</c:v>
                </c:pt>
                <c:pt idx="47285">
                  <c:v>-1.9170800000000002E-2</c:v>
                </c:pt>
                <c:pt idx="47286">
                  <c:v>-1.7197500000000001E-2</c:v>
                </c:pt>
                <c:pt idx="47287">
                  <c:v>-1.52716E-2</c:v>
                </c:pt>
                <c:pt idx="47288">
                  <c:v>-1.33954E-2</c:v>
                </c:pt>
                <c:pt idx="47289">
                  <c:v>-1.1570199999999999E-2</c:v>
                </c:pt>
                <c:pt idx="47290" formatCode="0.00E+00">
                  <c:v>-9.7971099999999995E-3</c:v>
                </c:pt>
                <c:pt idx="47291" formatCode="0.00E+00">
                  <c:v>-8.0774999999999996E-3</c:v>
                </c:pt>
                <c:pt idx="47292" formatCode="0.00E+00">
                  <c:v>-6.4130799999999998E-3</c:v>
                </c:pt>
                <c:pt idx="47293" formatCode="0.00E+00">
                  <c:v>-4.8053999999999996E-3</c:v>
                </c:pt>
                <c:pt idx="47294" formatCode="0.00E+00">
                  <c:v>-3.25647E-3</c:v>
                </c:pt>
                <c:pt idx="47295" formatCode="0.00E+00">
                  <c:v>-1.7688000000000001E-3</c:v>
                </c:pt>
                <c:pt idx="47296" formatCode="0.00E+00">
                  <c:v>-3.43073E-4</c:v>
                </c:pt>
                <c:pt idx="47297" formatCode="0.00E+00">
                  <c:v>1.0217500000000001E-3</c:v>
                </c:pt>
                <c:pt idx="47298" formatCode="0.00E+00">
                  <c:v>2.3256000000000001E-3</c:v>
                </c:pt>
                <c:pt idx="47299" formatCode="0.00E+00">
                  <c:v>3.5676599999999998E-3</c:v>
                </c:pt>
                <c:pt idx="47300" formatCode="0.00E+00">
                  <c:v>4.7469799999999996E-3</c:v>
                </c:pt>
                <c:pt idx="47301" formatCode="0.00E+00">
                  <c:v>5.8615500000000001E-3</c:v>
                </c:pt>
                <c:pt idx="47302" formatCode="0.00E+00">
                  <c:v>6.9094100000000004E-3</c:v>
                </c:pt>
                <c:pt idx="47303" formatCode="0.00E+00">
                  <c:v>7.8899399999999998E-3</c:v>
                </c:pt>
                <c:pt idx="47304" formatCode="0.00E+00">
                  <c:v>8.8025900000000008E-3</c:v>
                </c:pt>
                <c:pt idx="47305" formatCode="0.00E+00">
                  <c:v>9.6458900000000007E-3</c:v>
                </c:pt>
                <c:pt idx="47306">
                  <c:v>1.0419599999999999E-2</c:v>
                </c:pt>
                <c:pt idx="47307">
                  <c:v>1.11264E-2</c:v>
                </c:pt>
                <c:pt idx="47308">
                  <c:v>1.17692E-2</c:v>
                </c:pt>
                <c:pt idx="47309">
                  <c:v>1.2348400000000001E-2</c:v>
                </c:pt>
                <c:pt idx="47310">
                  <c:v>1.28629E-2</c:v>
                </c:pt>
                <c:pt idx="47311">
                  <c:v>1.33119E-2</c:v>
                </c:pt>
                <c:pt idx="47312">
                  <c:v>1.36951E-2</c:v>
                </c:pt>
                <c:pt idx="47313">
                  <c:v>1.40112E-2</c:v>
                </c:pt>
                <c:pt idx="47314">
                  <c:v>1.4260699999999999E-2</c:v>
                </c:pt>
                <c:pt idx="47315">
                  <c:v>1.4447400000000001E-2</c:v>
                </c:pt>
                <c:pt idx="47316">
                  <c:v>1.45735E-2</c:v>
                </c:pt>
                <c:pt idx="47317">
                  <c:v>1.46383E-2</c:v>
                </c:pt>
                <c:pt idx="47318">
                  <c:v>1.46398E-2</c:v>
                </c:pt>
                <c:pt idx="47319">
                  <c:v>1.4577E-2</c:v>
                </c:pt>
                <c:pt idx="47320">
                  <c:v>1.4449999999999999E-2</c:v>
                </c:pt>
                <c:pt idx="47321">
                  <c:v>1.42601E-2</c:v>
                </c:pt>
                <c:pt idx="47322">
                  <c:v>1.40097E-2</c:v>
                </c:pt>
                <c:pt idx="47323">
                  <c:v>1.3701100000000001E-2</c:v>
                </c:pt>
                <c:pt idx="47324">
                  <c:v>1.3336000000000001E-2</c:v>
                </c:pt>
                <c:pt idx="47325">
                  <c:v>1.2915299999999999E-2</c:v>
                </c:pt>
                <c:pt idx="47326">
                  <c:v>1.2439499999999999E-2</c:v>
                </c:pt>
                <c:pt idx="47327">
                  <c:v>1.1908999999999999E-2</c:v>
                </c:pt>
                <c:pt idx="47328">
                  <c:v>1.1324000000000001E-2</c:v>
                </c:pt>
                <c:pt idx="47329">
                  <c:v>1.06845E-2</c:v>
                </c:pt>
                <c:pt idx="47330" formatCode="0.00E+00">
                  <c:v>9.9913299999999997E-3</c:v>
                </c:pt>
                <c:pt idx="47331" formatCode="0.00E+00">
                  <c:v>9.2466400000000004E-3</c:v>
                </c:pt>
                <c:pt idx="47332" formatCode="0.00E+00">
                  <c:v>8.4523399999999992E-3</c:v>
                </c:pt>
                <c:pt idx="47333" formatCode="0.00E+00">
                  <c:v>7.6099699999999998E-3</c:v>
                </c:pt>
                <c:pt idx="47334" formatCode="0.00E+00">
                  <c:v>6.7219799999999998E-3</c:v>
                </c:pt>
                <c:pt idx="47335" formatCode="0.00E+00">
                  <c:v>5.7908400000000002E-3</c:v>
                </c:pt>
                <c:pt idx="47336" formatCode="0.00E+00">
                  <c:v>4.8179299999999998E-3</c:v>
                </c:pt>
                <c:pt idx="47337" formatCode="0.00E+00">
                  <c:v>3.8045599999999998E-3</c:v>
                </c:pt>
                <c:pt idx="47338" formatCode="0.00E+00">
                  <c:v>2.7521799999999999E-3</c:v>
                </c:pt>
                <c:pt idx="47339" formatCode="0.00E+00">
                  <c:v>1.6622799999999999E-3</c:v>
                </c:pt>
                <c:pt idx="47340" formatCode="0.00E+00">
                  <c:v>5.3656000000000005E-4</c:v>
                </c:pt>
                <c:pt idx="47341" formatCode="0.00E+00">
                  <c:v>-6.2340500000000005E-4</c:v>
                </c:pt>
                <c:pt idx="47342" formatCode="0.00E+00">
                  <c:v>-1.81672E-3</c:v>
                </c:pt>
                <c:pt idx="47343" formatCode="0.00E+00">
                  <c:v>-3.0424200000000001E-3</c:v>
                </c:pt>
                <c:pt idx="47344" formatCode="0.00E+00">
                  <c:v>-4.2984099999999999E-3</c:v>
                </c:pt>
                <c:pt idx="47345" formatCode="0.00E+00">
                  <c:v>-5.5820699999999997E-3</c:v>
                </c:pt>
                <c:pt idx="47346" formatCode="0.00E+00">
                  <c:v>-6.8913000000000004E-3</c:v>
                </c:pt>
                <c:pt idx="47347" formatCode="0.00E+00">
                  <c:v>-8.2243500000000001E-3</c:v>
                </c:pt>
                <c:pt idx="47348" formatCode="0.00E+00">
                  <c:v>-9.5792099999999995E-3</c:v>
                </c:pt>
                <c:pt idx="47349">
                  <c:v>-1.09534E-2</c:v>
                </c:pt>
                <c:pt idx="47350">
                  <c:v>-1.23445E-2</c:v>
                </c:pt>
                <c:pt idx="47351">
                  <c:v>-1.3749900000000001E-2</c:v>
                </c:pt>
                <c:pt idx="47352">
                  <c:v>-1.5166199999999999E-2</c:v>
                </c:pt>
                <c:pt idx="47353">
                  <c:v>-1.6590400000000002E-2</c:v>
                </c:pt>
                <c:pt idx="47354">
                  <c:v>-1.8020499999999998E-2</c:v>
                </c:pt>
                <c:pt idx="47355">
                  <c:v>-1.9454699999999998E-2</c:v>
                </c:pt>
                <c:pt idx="47356">
                  <c:v>-2.08904E-2</c:v>
                </c:pt>
                <c:pt idx="47357">
                  <c:v>-2.23252E-2</c:v>
                </c:pt>
                <c:pt idx="47358">
                  <c:v>-2.37564E-2</c:v>
                </c:pt>
                <c:pt idx="47359">
                  <c:v>-2.51825E-2</c:v>
                </c:pt>
                <c:pt idx="47360">
                  <c:v>-2.6602299999999999E-2</c:v>
                </c:pt>
                <c:pt idx="47361">
                  <c:v>-2.8014299999999999E-2</c:v>
                </c:pt>
                <c:pt idx="47362">
                  <c:v>-2.94156E-2</c:v>
                </c:pt>
                <c:pt idx="47363">
                  <c:v>-3.0804000000000002E-2</c:v>
                </c:pt>
                <c:pt idx="47364">
                  <c:v>-3.2176999999999997E-2</c:v>
                </c:pt>
                <c:pt idx="47365">
                  <c:v>-3.3532199999999998E-2</c:v>
                </c:pt>
                <c:pt idx="47366">
                  <c:v>-3.4867700000000001E-2</c:v>
                </c:pt>
                <c:pt idx="47367">
                  <c:v>-3.6182100000000002E-2</c:v>
                </c:pt>
                <c:pt idx="47368">
                  <c:v>-3.74735E-2</c:v>
                </c:pt>
                <c:pt idx="47369">
                  <c:v>-3.8738799999999997E-2</c:v>
                </c:pt>
                <c:pt idx="47370">
                  <c:v>-3.9974700000000002E-2</c:v>
                </c:pt>
                <c:pt idx="47371">
                  <c:v>-4.1178800000000002E-2</c:v>
                </c:pt>
                <c:pt idx="47372">
                  <c:v>-4.2350100000000002E-2</c:v>
                </c:pt>
                <c:pt idx="47373">
                  <c:v>-4.3487400000000002E-2</c:v>
                </c:pt>
                <c:pt idx="47374">
                  <c:v>-4.4588999999999997E-2</c:v>
                </c:pt>
                <c:pt idx="47375">
                  <c:v>-4.5652199999999997E-2</c:v>
                </c:pt>
                <c:pt idx="47376">
                  <c:v>-4.6674800000000002E-2</c:v>
                </c:pt>
                <c:pt idx="47377">
                  <c:v>-4.7655599999999999E-2</c:v>
                </c:pt>
                <c:pt idx="47378">
                  <c:v>-4.8593499999999998E-2</c:v>
                </c:pt>
                <c:pt idx="47379">
                  <c:v>-4.9486799999999997E-2</c:v>
                </c:pt>
                <c:pt idx="47380">
                  <c:v>-5.0333700000000002E-2</c:v>
                </c:pt>
                <c:pt idx="47381">
                  <c:v>-5.1132499999999997E-2</c:v>
                </c:pt>
                <c:pt idx="47382">
                  <c:v>-5.1881700000000003E-2</c:v>
                </c:pt>
                <c:pt idx="47383">
                  <c:v>-5.2579800000000003E-2</c:v>
                </c:pt>
                <c:pt idx="47384">
                  <c:v>-5.3225799999999997E-2</c:v>
                </c:pt>
                <c:pt idx="47385">
                  <c:v>-5.3818999999999999E-2</c:v>
                </c:pt>
                <c:pt idx="47386">
                  <c:v>-5.4357799999999998E-2</c:v>
                </c:pt>
                <c:pt idx="47387">
                  <c:v>-5.4840300000000002E-2</c:v>
                </c:pt>
                <c:pt idx="47388">
                  <c:v>-5.52647E-2</c:v>
                </c:pt>
                <c:pt idx="47389">
                  <c:v>-5.56293E-2</c:v>
                </c:pt>
                <c:pt idx="47390">
                  <c:v>-5.5932999999999997E-2</c:v>
                </c:pt>
                <c:pt idx="47391">
                  <c:v>-5.6175700000000002E-2</c:v>
                </c:pt>
                <c:pt idx="47392">
                  <c:v>-5.6356999999999997E-2</c:v>
                </c:pt>
                <c:pt idx="47393">
                  <c:v>-5.6475900000000002E-2</c:v>
                </c:pt>
                <c:pt idx="47394">
                  <c:v>-5.6531600000000001E-2</c:v>
                </c:pt>
                <c:pt idx="47395">
                  <c:v>-5.6523700000000003E-2</c:v>
                </c:pt>
                <c:pt idx="47396">
                  <c:v>-5.6452099999999998E-2</c:v>
                </c:pt>
                <c:pt idx="47397">
                  <c:v>-5.6316600000000001E-2</c:v>
                </c:pt>
                <c:pt idx="47398">
                  <c:v>-5.6115999999999999E-2</c:v>
                </c:pt>
                <c:pt idx="47399">
                  <c:v>-5.5849200000000002E-2</c:v>
                </c:pt>
                <c:pt idx="47400">
                  <c:v>-5.5515299999999997E-2</c:v>
                </c:pt>
                <c:pt idx="47401">
                  <c:v>-5.5115299999999999E-2</c:v>
                </c:pt>
                <c:pt idx="47402">
                  <c:v>-5.4650299999999999E-2</c:v>
                </c:pt>
                <c:pt idx="47403">
                  <c:v>-5.4119800000000003E-2</c:v>
                </c:pt>
                <c:pt idx="47404">
                  <c:v>-5.3523399999999999E-2</c:v>
                </c:pt>
                <c:pt idx="47405">
                  <c:v>-5.2861100000000001E-2</c:v>
                </c:pt>
                <c:pt idx="47406">
                  <c:v>-5.2133400000000003E-2</c:v>
                </c:pt>
                <c:pt idx="47407">
                  <c:v>-5.13401E-2</c:v>
                </c:pt>
                <c:pt idx="47408">
                  <c:v>-5.0479700000000002E-2</c:v>
                </c:pt>
                <c:pt idx="47409">
                  <c:v>-4.95513E-2</c:v>
                </c:pt>
                <c:pt idx="47410">
                  <c:v>-4.8555099999999997E-2</c:v>
                </c:pt>
                <c:pt idx="47411">
                  <c:v>-4.7491100000000001E-2</c:v>
                </c:pt>
                <c:pt idx="47412">
                  <c:v>-4.6359600000000001E-2</c:v>
                </c:pt>
                <c:pt idx="47413">
                  <c:v>-4.5160600000000002E-2</c:v>
                </c:pt>
                <c:pt idx="47414">
                  <c:v>-4.3894900000000001E-2</c:v>
                </c:pt>
                <c:pt idx="47415">
                  <c:v>-4.2563900000000002E-2</c:v>
                </c:pt>
                <c:pt idx="47416">
                  <c:v>-4.1168499999999997E-2</c:v>
                </c:pt>
                <c:pt idx="47417">
                  <c:v>-3.9708899999999998E-2</c:v>
                </c:pt>
                <c:pt idx="47418">
                  <c:v>-3.8184999999999997E-2</c:v>
                </c:pt>
                <c:pt idx="47419">
                  <c:v>-3.6597699999999997E-2</c:v>
                </c:pt>
                <c:pt idx="47420">
                  <c:v>-3.4947699999999998E-2</c:v>
                </c:pt>
                <c:pt idx="47421">
                  <c:v>-3.3236000000000002E-2</c:v>
                </c:pt>
                <c:pt idx="47422">
                  <c:v>-3.1463400000000002E-2</c:v>
                </c:pt>
                <c:pt idx="47423">
                  <c:v>-2.96306E-2</c:v>
                </c:pt>
                <c:pt idx="47424">
                  <c:v>-2.7738599999999999E-2</c:v>
                </c:pt>
                <c:pt idx="47425">
                  <c:v>-2.5788800000000001E-2</c:v>
                </c:pt>
                <c:pt idx="47426">
                  <c:v>-2.3782899999999999E-2</c:v>
                </c:pt>
                <c:pt idx="47427">
                  <c:v>-2.17223E-2</c:v>
                </c:pt>
                <c:pt idx="47428">
                  <c:v>-1.9608500000000001E-2</c:v>
                </c:pt>
                <c:pt idx="47429">
                  <c:v>-1.7442699999999998E-2</c:v>
                </c:pt>
                <c:pt idx="47430">
                  <c:v>-1.52263E-2</c:v>
                </c:pt>
                <c:pt idx="47431">
                  <c:v>-1.2960899999999999E-2</c:v>
                </c:pt>
                <c:pt idx="47432">
                  <c:v>-1.06477E-2</c:v>
                </c:pt>
                <c:pt idx="47433" formatCode="0.00E+00">
                  <c:v>-8.2877100000000002E-3</c:v>
                </c:pt>
                <c:pt idx="47434" formatCode="0.00E+00">
                  <c:v>-5.88186E-3</c:v>
                </c:pt>
                <c:pt idx="47435" formatCode="0.00E+00">
                  <c:v>-3.4315299999999999E-3</c:v>
                </c:pt>
                <c:pt idx="47436" formatCode="0.00E+00">
                  <c:v>-9.3803099999999998E-4</c:v>
                </c:pt>
                <c:pt idx="47437" formatCode="0.00E+00">
                  <c:v>1.5978100000000001E-3</c:v>
                </c:pt>
                <c:pt idx="47438" formatCode="0.00E+00">
                  <c:v>4.1745699999999998E-3</c:v>
                </c:pt>
                <c:pt idx="47439" formatCode="0.00E+00">
                  <c:v>6.7898100000000003E-3</c:v>
                </c:pt>
                <c:pt idx="47440" formatCode="0.00E+00">
                  <c:v>9.4415300000000001E-3</c:v>
                </c:pt>
                <c:pt idx="47441">
                  <c:v>1.21286E-2</c:v>
                </c:pt>
                <c:pt idx="47442">
                  <c:v>1.48495E-2</c:v>
                </c:pt>
                <c:pt idx="47443">
                  <c:v>1.7602E-2</c:v>
                </c:pt>
                <c:pt idx="47444">
                  <c:v>2.0383600000000002E-2</c:v>
                </c:pt>
                <c:pt idx="47445">
                  <c:v>2.3192399999999998E-2</c:v>
                </c:pt>
                <c:pt idx="47446">
                  <c:v>2.6027000000000002E-2</c:v>
                </c:pt>
                <c:pt idx="47447">
                  <c:v>2.8885899999999999E-2</c:v>
                </c:pt>
                <c:pt idx="47448">
                  <c:v>3.1767700000000003E-2</c:v>
                </c:pt>
                <c:pt idx="47449">
                  <c:v>3.4670600000000003E-2</c:v>
                </c:pt>
                <c:pt idx="47450">
                  <c:v>3.7592500000000001E-2</c:v>
                </c:pt>
                <c:pt idx="47451">
                  <c:v>4.0531400000000002E-2</c:v>
                </c:pt>
                <c:pt idx="47452">
                  <c:v>4.3485700000000002E-2</c:v>
                </c:pt>
                <c:pt idx="47453">
                  <c:v>4.6454099999999998E-2</c:v>
                </c:pt>
                <c:pt idx="47454">
                  <c:v>4.9435199999999999E-2</c:v>
                </c:pt>
                <c:pt idx="47455">
                  <c:v>5.2427000000000001E-2</c:v>
                </c:pt>
                <c:pt idx="47456">
                  <c:v>5.5427499999999998E-2</c:v>
                </c:pt>
                <c:pt idx="47457">
                  <c:v>5.8434600000000003E-2</c:v>
                </c:pt>
                <c:pt idx="47458">
                  <c:v>6.1446399999999998E-2</c:v>
                </c:pt>
                <c:pt idx="47459">
                  <c:v>6.4461299999999999E-2</c:v>
                </c:pt>
                <c:pt idx="47460">
                  <c:v>6.7477099999999998E-2</c:v>
                </c:pt>
                <c:pt idx="47461">
                  <c:v>7.0491999999999999E-2</c:v>
                </c:pt>
                <c:pt idx="47462">
                  <c:v>7.3503499999999999E-2</c:v>
                </c:pt>
                <c:pt idx="47463">
                  <c:v>7.6509199999999999E-2</c:v>
                </c:pt>
                <c:pt idx="47464">
                  <c:v>7.9506400000000005E-2</c:v>
                </c:pt>
                <c:pt idx="47465">
                  <c:v>8.2492700000000002E-2</c:v>
                </c:pt>
                <c:pt idx="47466">
                  <c:v>8.5465700000000006E-2</c:v>
                </c:pt>
                <c:pt idx="47467">
                  <c:v>8.8422899999999999E-2</c:v>
                </c:pt>
                <c:pt idx="47468">
                  <c:v>9.1362600000000002E-2</c:v>
                </c:pt>
                <c:pt idx="47469">
                  <c:v>9.4283000000000006E-2</c:v>
                </c:pt>
                <c:pt idx="47470">
                  <c:v>9.7182900000000003E-2</c:v>
                </c:pt>
                <c:pt idx="47471">
                  <c:v>0.10006</c:v>
                </c:pt>
                <c:pt idx="47472">
                  <c:v>0.10291400000000001</c:v>
                </c:pt>
                <c:pt idx="47473">
                  <c:v>0.105742</c:v>
                </c:pt>
                <c:pt idx="47474">
                  <c:v>0.108543</c:v>
                </c:pt>
                <c:pt idx="47475">
                  <c:v>0.111316</c:v>
                </c:pt>
                <c:pt idx="47476">
                  <c:v>0.11405800000000001</c:v>
                </c:pt>
                <c:pt idx="47477">
                  <c:v>0.116768</c:v>
                </c:pt>
                <c:pt idx="47478">
                  <c:v>0.11944399999999999</c:v>
                </c:pt>
                <c:pt idx="47479">
                  <c:v>0.122083</c:v>
                </c:pt>
                <c:pt idx="47480">
                  <c:v>0.124683</c:v>
                </c:pt>
                <c:pt idx="47481">
                  <c:v>0.12724199999999999</c:v>
                </c:pt>
                <c:pt idx="47482">
                  <c:v>0.12975800000000001</c:v>
                </c:pt>
                <c:pt idx="47483">
                  <c:v>0.13222900000000001</c:v>
                </c:pt>
                <c:pt idx="47484">
                  <c:v>0.13465299999999999</c:v>
                </c:pt>
                <c:pt idx="47485">
                  <c:v>0.13703000000000001</c:v>
                </c:pt>
                <c:pt idx="47486">
                  <c:v>0.13935700000000001</c:v>
                </c:pt>
                <c:pt idx="47487">
                  <c:v>0.14163400000000001</c:v>
                </c:pt>
                <c:pt idx="47488">
                  <c:v>0.14385899999999999</c:v>
                </c:pt>
                <c:pt idx="47489">
                  <c:v>0.14602899999999999</c:v>
                </c:pt>
                <c:pt idx="47490">
                  <c:v>0.148143</c:v>
                </c:pt>
                <c:pt idx="47491">
                  <c:v>0.150199</c:v>
                </c:pt>
                <c:pt idx="47492">
                  <c:v>0.152195</c:v>
                </c:pt>
                <c:pt idx="47493">
                  <c:v>0.15413099999999999</c:v>
                </c:pt>
                <c:pt idx="47494">
                  <c:v>0.15600600000000001</c:v>
                </c:pt>
                <c:pt idx="47495">
                  <c:v>0.15781600000000001</c:v>
                </c:pt>
                <c:pt idx="47496">
                  <c:v>0.15956000000000001</c:v>
                </c:pt>
                <c:pt idx="47497">
                  <c:v>0.16123699999999999</c:v>
                </c:pt>
                <c:pt idx="47498">
                  <c:v>0.16284599999999999</c:v>
                </c:pt>
                <c:pt idx="47499">
                  <c:v>0.164384</c:v>
                </c:pt>
                <c:pt idx="47500">
                  <c:v>0.165851</c:v>
                </c:pt>
                <c:pt idx="47501">
                  <c:v>0.16724700000000001</c:v>
                </c:pt>
                <c:pt idx="47502">
                  <c:v>0.168568</c:v>
                </c:pt>
                <c:pt idx="47503">
                  <c:v>0.16981399999999999</c:v>
                </c:pt>
                <c:pt idx="47504">
                  <c:v>0.170983</c:v>
                </c:pt>
                <c:pt idx="47505">
                  <c:v>0.172071</c:v>
                </c:pt>
                <c:pt idx="47506">
                  <c:v>0.17307900000000001</c:v>
                </c:pt>
                <c:pt idx="47507">
                  <c:v>0.17400499999999999</c:v>
                </c:pt>
                <c:pt idx="47508">
                  <c:v>0.174848</c:v>
                </c:pt>
                <c:pt idx="47509">
                  <c:v>0.17560799999999999</c:v>
                </c:pt>
                <c:pt idx="47510">
                  <c:v>0.176285</c:v>
                </c:pt>
                <c:pt idx="47511">
                  <c:v>0.17687800000000001</c:v>
                </c:pt>
                <c:pt idx="47512">
                  <c:v>0.17738799999999999</c:v>
                </c:pt>
                <c:pt idx="47513">
                  <c:v>0.177812</c:v>
                </c:pt>
                <c:pt idx="47514">
                  <c:v>0.178151</c:v>
                </c:pt>
                <c:pt idx="47515">
                  <c:v>0.17840400000000001</c:v>
                </c:pt>
                <c:pt idx="47516">
                  <c:v>0.17857000000000001</c:v>
                </c:pt>
                <c:pt idx="47517">
                  <c:v>0.178648</c:v>
                </c:pt>
                <c:pt idx="47518">
                  <c:v>0.17863799999999999</c:v>
                </c:pt>
                <c:pt idx="47519">
                  <c:v>0.17854100000000001</c:v>
                </c:pt>
                <c:pt idx="47520">
                  <c:v>0.17835500000000001</c:v>
                </c:pt>
                <c:pt idx="47521">
                  <c:v>0.17808099999999999</c:v>
                </c:pt>
                <c:pt idx="47522">
                  <c:v>0.17771700000000001</c:v>
                </c:pt>
                <c:pt idx="47523">
                  <c:v>0.177263</c:v>
                </c:pt>
                <c:pt idx="47524">
                  <c:v>0.17671899999999999</c:v>
                </c:pt>
                <c:pt idx="47525">
                  <c:v>0.17608599999999999</c:v>
                </c:pt>
                <c:pt idx="47526">
                  <c:v>0.17536399999999999</c:v>
                </c:pt>
                <c:pt idx="47527">
                  <c:v>0.17455200000000001</c:v>
                </c:pt>
                <c:pt idx="47528">
                  <c:v>0.173651</c:v>
                </c:pt>
                <c:pt idx="47529">
                  <c:v>0.17266000000000001</c:v>
                </c:pt>
                <c:pt idx="47530">
                  <c:v>0.17157900000000001</c:v>
                </c:pt>
                <c:pt idx="47531">
                  <c:v>0.17041000000000001</c:v>
                </c:pt>
                <c:pt idx="47532">
                  <c:v>0.169151</c:v>
                </c:pt>
                <c:pt idx="47533">
                  <c:v>0.16780500000000001</c:v>
                </c:pt>
                <c:pt idx="47534">
                  <c:v>0.16636899999999999</c:v>
                </c:pt>
                <c:pt idx="47535">
                  <c:v>0.16484499999999999</c:v>
                </c:pt>
                <c:pt idx="47536">
                  <c:v>0.16323199999999999</c:v>
                </c:pt>
                <c:pt idx="47537">
                  <c:v>0.16153400000000001</c:v>
                </c:pt>
                <c:pt idx="47538">
                  <c:v>0.15975</c:v>
                </c:pt>
                <c:pt idx="47539">
                  <c:v>0.15788199999999999</c:v>
                </c:pt>
                <c:pt idx="47540">
                  <c:v>0.15593099999999999</c:v>
                </c:pt>
                <c:pt idx="47541">
                  <c:v>0.15389700000000001</c:v>
                </c:pt>
                <c:pt idx="47542">
                  <c:v>0.151781</c:v>
                </c:pt>
                <c:pt idx="47543">
                  <c:v>0.149586</c:v>
                </c:pt>
                <c:pt idx="47544">
                  <c:v>0.147311</c:v>
                </c:pt>
                <c:pt idx="47545">
                  <c:v>0.144958</c:v>
                </c:pt>
                <c:pt idx="47546">
                  <c:v>0.14252799999999999</c:v>
                </c:pt>
                <c:pt idx="47547">
                  <c:v>0.14002500000000001</c:v>
                </c:pt>
                <c:pt idx="47548">
                  <c:v>0.13744999999999999</c:v>
                </c:pt>
                <c:pt idx="47549">
                  <c:v>0.13480500000000001</c:v>
                </c:pt>
                <c:pt idx="47550">
                  <c:v>0.13209000000000001</c:v>
                </c:pt>
                <c:pt idx="47551">
                  <c:v>0.12930900000000001</c:v>
                </c:pt>
                <c:pt idx="47552">
                  <c:v>0.12646299999999999</c:v>
                </c:pt>
                <c:pt idx="47553">
                  <c:v>0.123555</c:v>
                </c:pt>
                <c:pt idx="47554">
                  <c:v>0.120587</c:v>
                </c:pt>
                <c:pt idx="47555">
                  <c:v>0.117562</c:v>
                </c:pt>
                <c:pt idx="47556">
                  <c:v>0.114482</c:v>
                </c:pt>
                <c:pt idx="47557">
                  <c:v>0.111348</c:v>
                </c:pt>
                <c:pt idx="47558">
                  <c:v>0.108164</c:v>
                </c:pt>
                <c:pt idx="47559">
                  <c:v>0.10493</c:v>
                </c:pt>
                <c:pt idx="47560">
                  <c:v>0.10165</c:v>
                </c:pt>
                <c:pt idx="47561">
                  <c:v>9.8326200000000002E-2</c:v>
                </c:pt>
                <c:pt idx="47562">
                  <c:v>9.4962199999999997E-2</c:v>
                </c:pt>
                <c:pt idx="47563">
                  <c:v>9.1561299999999998E-2</c:v>
                </c:pt>
                <c:pt idx="47564">
                  <c:v>8.8126099999999999E-2</c:v>
                </c:pt>
                <c:pt idx="47565">
                  <c:v>8.4659399999999996E-2</c:v>
                </c:pt>
                <c:pt idx="47566">
                  <c:v>8.1164200000000006E-2</c:v>
                </c:pt>
                <c:pt idx="47567">
                  <c:v>7.7643100000000007E-2</c:v>
                </c:pt>
                <c:pt idx="47568">
                  <c:v>7.4098800000000006E-2</c:v>
                </c:pt>
                <c:pt idx="47569">
                  <c:v>7.0533899999999997E-2</c:v>
                </c:pt>
                <c:pt idx="47570">
                  <c:v>6.6951499999999997E-2</c:v>
                </c:pt>
                <c:pt idx="47571">
                  <c:v>6.3355099999999998E-2</c:v>
                </c:pt>
                <c:pt idx="47572">
                  <c:v>5.9747399999999999E-2</c:v>
                </c:pt>
                <c:pt idx="47573">
                  <c:v>5.61317E-2</c:v>
                </c:pt>
                <c:pt idx="47574">
                  <c:v>5.2511200000000001E-2</c:v>
                </c:pt>
                <c:pt idx="47575">
                  <c:v>4.8889799999999997E-2</c:v>
                </c:pt>
                <c:pt idx="47576">
                  <c:v>4.5270699999999997E-2</c:v>
                </c:pt>
                <c:pt idx="47577">
                  <c:v>4.1657300000000001E-2</c:v>
                </c:pt>
                <c:pt idx="47578">
                  <c:v>3.8053099999999999E-2</c:v>
                </c:pt>
                <c:pt idx="47579">
                  <c:v>3.4462100000000002E-2</c:v>
                </c:pt>
                <c:pt idx="47580">
                  <c:v>3.08883E-2</c:v>
                </c:pt>
                <c:pt idx="47581">
                  <c:v>2.7335600000000002E-2</c:v>
                </c:pt>
                <c:pt idx="47582">
                  <c:v>2.3806799999999999E-2</c:v>
                </c:pt>
                <c:pt idx="47583">
                  <c:v>2.0304800000000001E-2</c:v>
                </c:pt>
                <c:pt idx="47584">
                  <c:v>1.6833299999999999E-2</c:v>
                </c:pt>
                <c:pt idx="47585">
                  <c:v>1.3396399999999999E-2</c:v>
                </c:pt>
                <c:pt idx="47586" formatCode="0.00E+00">
                  <c:v>9.9981900000000005E-3</c:v>
                </c:pt>
                <c:pt idx="47587" formatCode="0.00E+00">
                  <c:v>6.6420999999999997E-3</c:v>
                </c:pt>
                <c:pt idx="47588" formatCode="0.00E+00">
                  <c:v>3.3320300000000001E-3</c:v>
                </c:pt>
                <c:pt idx="47589" formatCode="0.00E+00">
                  <c:v>7.2101399999999994E-5</c:v>
                </c:pt>
                <c:pt idx="47590" formatCode="0.00E+00">
                  <c:v>-3.1332399999999998E-3</c:v>
                </c:pt>
                <c:pt idx="47591" formatCode="0.00E+00">
                  <c:v>-6.2795200000000002E-3</c:v>
                </c:pt>
                <c:pt idx="47592" formatCode="0.00E+00">
                  <c:v>-9.3625700000000006E-3</c:v>
                </c:pt>
                <c:pt idx="47593">
                  <c:v>-1.2378800000000001E-2</c:v>
                </c:pt>
                <c:pt idx="47594">
                  <c:v>-1.5324900000000001E-2</c:v>
                </c:pt>
                <c:pt idx="47595">
                  <c:v>-1.8198099999999998E-2</c:v>
                </c:pt>
                <c:pt idx="47596">
                  <c:v>-2.0995199999999999E-2</c:v>
                </c:pt>
                <c:pt idx="47597">
                  <c:v>-2.37127E-2</c:v>
                </c:pt>
                <c:pt idx="47598">
                  <c:v>-2.6346399999999999E-2</c:v>
                </c:pt>
                <c:pt idx="47599">
                  <c:v>-2.88922E-2</c:v>
                </c:pt>
                <c:pt idx="47600">
                  <c:v>-3.1345900000000003E-2</c:v>
                </c:pt>
                <c:pt idx="47601">
                  <c:v>-3.3703700000000003E-2</c:v>
                </c:pt>
                <c:pt idx="47602">
                  <c:v>-3.5962000000000001E-2</c:v>
                </c:pt>
                <c:pt idx="47603">
                  <c:v>-3.8117600000000001E-2</c:v>
                </c:pt>
                <c:pt idx="47604">
                  <c:v>-4.0167300000000003E-2</c:v>
                </c:pt>
                <c:pt idx="47605">
                  <c:v>-4.2108199999999998E-2</c:v>
                </c:pt>
                <c:pt idx="47606">
                  <c:v>-4.3937999999999998E-2</c:v>
                </c:pt>
                <c:pt idx="47607">
                  <c:v>-4.5654800000000002E-2</c:v>
                </c:pt>
                <c:pt idx="47608">
                  <c:v>-4.7256300000000001E-2</c:v>
                </c:pt>
                <c:pt idx="47609">
                  <c:v>-4.8739699999999997E-2</c:v>
                </c:pt>
                <c:pt idx="47610">
                  <c:v>-5.01022E-2</c:v>
                </c:pt>
                <c:pt idx="47611">
                  <c:v>-5.1341600000000001E-2</c:v>
                </c:pt>
                <c:pt idx="47612">
                  <c:v>-5.2455099999999998E-2</c:v>
                </c:pt>
                <c:pt idx="47613">
                  <c:v>-5.3440399999999999E-2</c:v>
                </c:pt>
                <c:pt idx="47614">
                  <c:v>-5.4295000000000003E-2</c:v>
                </c:pt>
                <c:pt idx="47615">
                  <c:v>-5.5016099999999998E-2</c:v>
                </c:pt>
                <c:pt idx="47616">
                  <c:v>-5.5601100000000001E-2</c:v>
                </c:pt>
                <c:pt idx="47617">
                  <c:v>-5.6047199999999998E-2</c:v>
                </c:pt>
                <c:pt idx="47618">
                  <c:v>-5.6352300000000001E-2</c:v>
                </c:pt>
                <c:pt idx="47619">
                  <c:v>-5.6515000000000003E-2</c:v>
                </c:pt>
                <c:pt idx="47620">
                  <c:v>-5.6534599999999997E-2</c:v>
                </c:pt>
                <c:pt idx="47621">
                  <c:v>-5.6410000000000002E-2</c:v>
                </c:pt>
                <c:pt idx="47622">
                  <c:v>-5.6139700000000001E-2</c:v>
                </c:pt>
                <c:pt idx="47623">
                  <c:v>-5.57227E-2</c:v>
                </c:pt>
                <c:pt idx="47624">
                  <c:v>-5.5158600000000002E-2</c:v>
                </c:pt>
                <c:pt idx="47625">
                  <c:v>-5.4446599999999998E-2</c:v>
                </c:pt>
                <c:pt idx="47626">
                  <c:v>-5.3585800000000003E-2</c:v>
                </c:pt>
                <c:pt idx="47627">
                  <c:v>-5.2575200000000002E-2</c:v>
                </c:pt>
                <c:pt idx="47628">
                  <c:v>-5.1414000000000001E-2</c:v>
                </c:pt>
                <c:pt idx="47629">
                  <c:v>-5.0101699999999999E-2</c:v>
                </c:pt>
                <c:pt idx="47630">
                  <c:v>-4.8637399999999997E-2</c:v>
                </c:pt>
                <c:pt idx="47631">
                  <c:v>-4.7021399999999998E-2</c:v>
                </c:pt>
                <c:pt idx="47632">
                  <c:v>-4.5254599999999999E-2</c:v>
                </c:pt>
                <c:pt idx="47633">
                  <c:v>-4.33382E-2</c:v>
                </c:pt>
                <c:pt idx="47634">
                  <c:v>-4.1272999999999997E-2</c:v>
                </c:pt>
                <c:pt idx="47635">
                  <c:v>-3.9059499999999997E-2</c:v>
                </c:pt>
                <c:pt idx="47636">
                  <c:v>-3.6697899999999999E-2</c:v>
                </c:pt>
                <c:pt idx="47637">
                  <c:v>-3.4189200000000003E-2</c:v>
                </c:pt>
                <c:pt idx="47638">
                  <c:v>-3.1534300000000001E-2</c:v>
                </c:pt>
                <c:pt idx="47639">
                  <c:v>-2.8733999999999999E-2</c:v>
                </c:pt>
                <c:pt idx="47640">
                  <c:v>-2.5789800000000002E-2</c:v>
                </c:pt>
                <c:pt idx="47641">
                  <c:v>-2.2703899999999999E-2</c:v>
                </c:pt>
                <c:pt idx="47642">
                  <c:v>-1.9479E-2</c:v>
                </c:pt>
                <c:pt idx="47643">
                  <c:v>-1.6117699999999999E-2</c:v>
                </c:pt>
                <c:pt idx="47644">
                  <c:v>-1.2622899999999999E-2</c:v>
                </c:pt>
                <c:pt idx="47645" formatCode="0.00E+00">
                  <c:v>-8.9980400000000006E-3</c:v>
                </c:pt>
                <c:pt idx="47646" formatCode="0.00E+00">
                  <c:v>-5.2461199999999999E-3</c:v>
                </c:pt>
                <c:pt idx="47647" formatCode="0.00E+00">
                  <c:v>-1.3703999999999999E-3</c:v>
                </c:pt>
                <c:pt idx="47648" formatCode="0.00E+00">
                  <c:v>2.6254400000000002E-3</c:v>
                </c:pt>
                <c:pt idx="47649" formatCode="0.00E+00">
                  <c:v>6.7378200000000003E-3</c:v>
                </c:pt>
                <c:pt idx="47650">
                  <c:v>1.09637E-2</c:v>
                </c:pt>
                <c:pt idx="47651">
                  <c:v>1.5299999999999999E-2</c:v>
                </c:pt>
                <c:pt idx="47652">
                  <c:v>1.9743299999999998E-2</c:v>
                </c:pt>
                <c:pt idx="47653">
                  <c:v>2.42899E-2</c:v>
                </c:pt>
                <c:pt idx="47654">
                  <c:v>2.8936E-2</c:v>
                </c:pt>
                <c:pt idx="47655">
                  <c:v>3.3677499999999999E-2</c:v>
                </c:pt>
                <c:pt idx="47656">
                  <c:v>3.8510200000000001E-2</c:v>
                </c:pt>
                <c:pt idx="47657">
                  <c:v>4.34299E-2</c:v>
                </c:pt>
                <c:pt idx="47658">
                  <c:v>4.8432099999999999E-2</c:v>
                </c:pt>
                <c:pt idx="47659">
                  <c:v>5.3512299999999999E-2</c:v>
                </c:pt>
                <c:pt idx="47660">
                  <c:v>5.8665299999999997E-2</c:v>
                </c:pt>
                <c:pt idx="47661">
                  <c:v>6.3884999999999997E-2</c:v>
                </c:pt>
                <c:pt idx="47662">
                  <c:v>6.9165400000000002E-2</c:v>
                </c:pt>
                <c:pt idx="47663">
                  <c:v>7.4501200000000004E-2</c:v>
                </c:pt>
                <c:pt idx="47664">
                  <c:v>7.9887700000000006E-2</c:v>
                </c:pt>
                <c:pt idx="47665">
                  <c:v>8.5319400000000004E-2</c:v>
                </c:pt>
                <c:pt idx="47666">
                  <c:v>9.0790700000000002E-2</c:v>
                </c:pt>
                <c:pt idx="47667">
                  <c:v>9.6296300000000001E-2</c:v>
                </c:pt>
                <c:pt idx="47668">
                  <c:v>0.101831</c:v>
                </c:pt>
                <c:pt idx="47669">
                  <c:v>0.107388</c:v>
                </c:pt>
                <c:pt idx="47670">
                  <c:v>0.11296200000000001</c:v>
                </c:pt>
                <c:pt idx="47671">
                  <c:v>0.118545</c:v>
                </c:pt>
                <c:pt idx="47672">
                  <c:v>0.12413299999999999</c:v>
                </c:pt>
                <c:pt idx="47673">
                  <c:v>0.129718</c:v>
                </c:pt>
                <c:pt idx="47674">
                  <c:v>0.135296</c:v>
                </c:pt>
                <c:pt idx="47675">
                  <c:v>0.14086099999999999</c:v>
                </c:pt>
                <c:pt idx="47676">
                  <c:v>0.14640600000000001</c:v>
                </c:pt>
                <c:pt idx="47677">
                  <c:v>0.151925</c:v>
                </c:pt>
                <c:pt idx="47678">
                  <c:v>0.157411</c:v>
                </c:pt>
                <c:pt idx="47679">
                  <c:v>0.162857</c:v>
                </c:pt>
                <c:pt idx="47680">
                  <c:v>0.16825699999999999</c:v>
                </c:pt>
                <c:pt idx="47681">
                  <c:v>0.17360500000000001</c:v>
                </c:pt>
                <c:pt idx="47682">
                  <c:v>0.178896</c:v>
                </c:pt>
                <c:pt idx="47683">
                  <c:v>0.18412300000000001</c:v>
                </c:pt>
                <c:pt idx="47684">
                  <c:v>0.189279</c:v>
                </c:pt>
                <c:pt idx="47685">
                  <c:v>0.194358</c:v>
                </c:pt>
                <c:pt idx="47686">
                  <c:v>0.199354</c:v>
                </c:pt>
                <c:pt idx="47687">
                  <c:v>0.20426</c:v>
                </c:pt>
                <c:pt idx="47688">
                  <c:v>0.20907000000000001</c:v>
                </c:pt>
                <c:pt idx="47689">
                  <c:v>0.213781</c:v>
                </c:pt>
                <c:pt idx="47690">
                  <c:v>0.218386</c:v>
                </c:pt>
                <c:pt idx="47691">
                  <c:v>0.22287999999999999</c:v>
                </c:pt>
                <c:pt idx="47692">
                  <c:v>0.22725699999999999</c:v>
                </c:pt>
                <c:pt idx="47693">
                  <c:v>0.231513</c:v>
                </c:pt>
                <c:pt idx="47694">
                  <c:v>0.23564199999999999</c:v>
                </c:pt>
                <c:pt idx="47695">
                  <c:v>0.23963999999999999</c:v>
                </c:pt>
                <c:pt idx="47696">
                  <c:v>0.243502</c:v>
                </c:pt>
                <c:pt idx="47697">
                  <c:v>0.247222</c:v>
                </c:pt>
                <c:pt idx="47698">
                  <c:v>0.25079699999999999</c:v>
                </c:pt>
                <c:pt idx="47699">
                  <c:v>0.25422099999999997</c:v>
                </c:pt>
                <c:pt idx="47700">
                  <c:v>0.25749100000000003</c:v>
                </c:pt>
                <c:pt idx="47701">
                  <c:v>0.260602</c:v>
                </c:pt>
                <c:pt idx="47702">
                  <c:v>0.26355099999999998</c:v>
                </c:pt>
                <c:pt idx="47703">
                  <c:v>0.26633299999999999</c:v>
                </c:pt>
                <c:pt idx="47704">
                  <c:v>0.26894499999999999</c:v>
                </c:pt>
                <c:pt idx="47705">
                  <c:v>0.27138299999999999</c:v>
                </c:pt>
                <c:pt idx="47706">
                  <c:v>0.273646</c:v>
                </c:pt>
                <c:pt idx="47707">
                  <c:v>0.275729</c:v>
                </c:pt>
                <c:pt idx="47708">
                  <c:v>0.27763100000000002</c:v>
                </c:pt>
                <c:pt idx="47709">
                  <c:v>0.27934799999999999</c:v>
                </c:pt>
                <c:pt idx="47710">
                  <c:v>0.28087899999999999</c:v>
                </c:pt>
                <c:pt idx="47711">
                  <c:v>0.28222199999999997</c:v>
                </c:pt>
                <c:pt idx="47712">
                  <c:v>0.28337400000000001</c:v>
                </c:pt>
                <c:pt idx="47713">
                  <c:v>0.28433599999999998</c:v>
                </c:pt>
                <c:pt idx="47714">
                  <c:v>0.28510600000000003</c:v>
                </c:pt>
                <c:pt idx="47715">
                  <c:v>0.28568100000000002</c:v>
                </c:pt>
                <c:pt idx="47716">
                  <c:v>0.28606100000000001</c:v>
                </c:pt>
                <c:pt idx="47717">
                  <c:v>0.286246</c:v>
                </c:pt>
                <c:pt idx="47718">
                  <c:v>0.28623500000000002</c:v>
                </c:pt>
                <c:pt idx="47719">
                  <c:v>0.28602899999999998</c:v>
                </c:pt>
                <c:pt idx="47720">
                  <c:v>0.28562799999999999</c:v>
                </c:pt>
                <c:pt idx="47721">
                  <c:v>0.28503099999999998</c:v>
                </c:pt>
                <c:pt idx="47722">
                  <c:v>0.28424100000000002</c:v>
                </c:pt>
                <c:pt idx="47723">
                  <c:v>0.28325699999999998</c:v>
                </c:pt>
                <c:pt idx="47724">
                  <c:v>0.28208</c:v>
                </c:pt>
                <c:pt idx="47725">
                  <c:v>0.28071099999999999</c:v>
                </c:pt>
                <c:pt idx="47726">
                  <c:v>0.27915200000000001</c:v>
                </c:pt>
                <c:pt idx="47727">
                  <c:v>0.27740599999999999</c:v>
                </c:pt>
                <c:pt idx="47728">
                  <c:v>0.275474</c:v>
                </c:pt>
                <c:pt idx="47729">
                  <c:v>0.27335900000000002</c:v>
                </c:pt>
                <c:pt idx="47730">
                  <c:v>0.27106400000000003</c:v>
                </c:pt>
                <c:pt idx="47731">
                  <c:v>0.26859100000000002</c:v>
                </c:pt>
                <c:pt idx="47732">
                  <c:v>0.26594400000000001</c:v>
                </c:pt>
                <c:pt idx="47733">
                  <c:v>0.263127</c:v>
                </c:pt>
                <c:pt idx="47734">
                  <c:v>0.26014300000000001</c:v>
                </c:pt>
                <c:pt idx="47735">
                  <c:v>0.256998</c:v>
                </c:pt>
                <c:pt idx="47736">
                  <c:v>0.253695</c:v>
                </c:pt>
                <c:pt idx="47737">
                  <c:v>0.25023800000000002</c:v>
                </c:pt>
                <c:pt idx="47738">
                  <c:v>0.24663099999999999</c:v>
                </c:pt>
                <c:pt idx="47739">
                  <c:v>0.24287800000000001</c:v>
                </c:pt>
                <c:pt idx="47740">
                  <c:v>0.238984</c:v>
                </c:pt>
                <c:pt idx="47741">
                  <c:v>0.234955</c:v>
                </c:pt>
                <c:pt idx="47742">
                  <c:v>0.230795</c:v>
                </c:pt>
                <c:pt idx="47743">
                  <c:v>0.22650999999999999</c:v>
                </c:pt>
                <c:pt idx="47744">
                  <c:v>0.222106</c:v>
                </c:pt>
                <c:pt idx="47745">
                  <c:v>0.217588</c:v>
                </c:pt>
                <c:pt idx="47746">
                  <c:v>0.21296300000000001</c:v>
                </c:pt>
                <c:pt idx="47747">
                  <c:v>0.20823700000000001</c:v>
                </c:pt>
                <c:pt idx="47748">
                  <c:v>0.20341500000000001</c:v>
                </c:pt>
                <c:pt idx="47749">
                  <c:v>0.19850599999999999</c:v>
                </c:pt>
                <c:pt idx="47750">
                  <c:v>0.19351399999999999</c:v>
                </c:pt>
                <c:pt idx="47751">
                  <c:v>0.188446</c:v>
                </c:pt>
                <c:pt idx="47752">
                  <c:v>0.183309</c:v>
                </c:pt>
                <c:pt idx="47753">
                  <c:v>0.17810999999999999</c:v>
                </c:pt>
                <c:pt idx="47754">
                  <c:v>0.17285400000000001</c:v>
                </c:pt>
                <c:pt idx="47755">
                  <c:v>0.16755</c:v>
                </c:pt>
                <c:pt idx="47756">
                  <c:v>0.16220300000000001</c:v>
                </c:pt>
                <c:pt idx="47757">
                  <c:v>0.15682199999999999</c:v>
                </c:pt>
                <c:pt idx="47758">
                  <c:v>0.15141299999999999</c:v>
                </c:pt>
                <c:pt idx="47759">
                  <c:v>0.145982</c:v>
                </c:pt>
                <c:pt idx="47760">
                  <c:v>0.140537</c:v>
                </c:pt>
                <c:pt idx="47761">
                  <c:v>0.13508500000000001</c:v>
                </c:pt>
                <c:pt idx="47762">
                  <c:v>0.129635</c:v>
                </c:pt>
                <c:pt idx="47763">
                  <c:v>0.124192</c:v>
                </c:pt>
                <c:pt idx="47764">
                  <c:v>0.11876299999999999</c:v>
                </c:pt>
                <c:pt idx="47765">
                  <c:v>0.113356</c:v>
                </c:pt>
                <c:pt idx="47766">
                  <c:v>0.107978</c:v>
                </c:pt>
                <c:pt idx="47767">
                  <c:v>0.10263600000000001</c:v>
                </c:pt>
                <c:pt idx="47768">
                  <c:v>9.7335599999999994E-2</c:v>
                </c:pt>
                <c:pt idx="47769">
                  <c:v>9.2084799999999994E-2</c:v>
                </c:pt>
                <c:pt idx="47770">
                  <c:v>8.68897E-2</c:v>
                </c:pt>
                <c:pt idx="47771">
                  <c:v>8.1757099999999999E-2</c:v>
                </c:pt>
                <c:pt idx="47772">
                  <c:v>7.6693999999999998E-2</c:v>
                </c:pt>
                <c:pt idx="47773">
                  <c:v>7.1706699999999998E-2</c:v>
                </c:pt>
                <c:pt idx="47774">
                  <c:v>6.6801799999999995E-2</c:v>
                </c:pt>
                <c:pt idx="47775">
                  <c:v>6.19853E-2</c:v>
                </c:pt>
                <c:pt idx="47776">
                  <c:v>5.7263000000000001E-2</c:v>
                </c:pt>
                <c:pt idx="47777">
                  <c:v>5.2640600000000003E-2</c:v>
                </c:pt>
                <c:pt idx="47778">
                  <c:v>4.8123800000000001E-2</c:v>
                </c:pt>
                <c:pt idx="47779">
                  <c:v>4.3718100000000003E-2</c:v>
                </c:pt>
                <c:pt idx="47780">
                  <c:v>3.9428900000000003E-2</c:v>
                </c:pt>
                <c:pt idx="47781">
                  <c:v>3.5261599999999997E-2</c:v>
                </c:pt>
                <c:pt idx="47782">
                  <c:v>3.1221499999999999E-2</c:v>
                </c:pt>
                <c:pt idx="47783">
                  <c:v>2.7313199999999999E-2</c:v>
                </c:pt>
                <c:pt idx="47784">
                  <c:v>2.3541599999999999E-2</c:v>
                </c:pt>
                <c:pt idx="47785">
                  <c:v>1.99112E-2</c:v>
                </c:pt>
                <c:pt idx="47786">
                  <c:v>1.6426300000000001E-2</c:v>
                </c:pt>
                <c:pt idx="47787">
                  <c:v>1.30904E-2</c:v>
                </c:pt>
                <c:pt idx="47788" formatCode="0.00E+00">
                  <c:v>9.9066299999999996E-3</c:v>
                </c:pt>
                <c:pt idx="47789" formatCode="0.00E+00">
                  <c:v>6.8784700000000002E-3</c:v>
                </c:pt>
                <c:pt idx="47790" formatCode="0.00E+00">
                  <c:v>4.0093799999999999E-3</c:v>
                </c:pt>
                <c:pt idx="47791" formatCode="0.00E+00">
                  <c:v>1.3025700000000001E-3</c:v>
                </c:pt>
                <c:pt idx="47792" formatCode="0.00E+00">
                  <c:v>-1.2392799999999999E-3</c:v>
                </c:pt>
                <c:pt idx="47793" formatCode="0.00E+00">
                  <c:v>-3.61379E-3</c:v>
                </c:pt>
                <c:pt idx="47794" formatCode="0.00E+00">
                  <c:v>-5.8187400000000002E-3</c:v>
                </c:pt>
                <c:pt idx="47795" formatCode="0.00E+00">
                  <c:v>-7.8524000000000007E-3</c:v>
                </c:pt>
                <c:pt idx="47796" formatCode="0.00E+00">
                  <c:v>-9.7135499999999996E-3</c:v>
                </c:pt>
                <c:pt idx="47797">
                  <c:v>-1.14009E-2</c:v>
                </c:pt>
                <c:pt idx="47798">
                  <c:v>-1.2912699999999999E-2</c:v>
                </c:pt>
                <c:pt idx="47799">
                  <c:v>-1.4247599999999999E-2</c:v>
                </c:pt>
                <c:pt idx="47800">
                  <c:v>-1.54045E-2</c:v>
                </c:pt>
                <c:pt idx="47801">
                  <c:v>-1.6382299999999999E-2</c:v>
                </c:pt>
                <c:pt idx="47802">
                  <c:v>-1.7181499999999999E-2</c:v>
                </c:pt>
                <c:pt idx="47803">
                  <c:v>-1.78034E-2</c:v>
                </c:pt>
                <c:pt idx="47804">
                  <c:v>-1.8249399999999999E-2</c:v>
                </c:pt>
                <c:pt idx="47805">
                  <c:v>-1.8520399999999999E-2</c:v>
                </c:pt>
                <c:pt idx="47806">
                  <c:v>-1.86173E-2</c:v>
                </c:pt>
                <c:pt idx="47807">
                  <c:v>-1.8541800000000001E-2</c:v>
                </c:pt>
                <c:pt idx="47808">
                  <c:v>-1.8295499999999999E-2</c:v>
                </c:pt>
                <c:pt idx="47809">
                  <c:v>-1.7879900000000001E-2</c:v>
                </c:pt>
                <c:pt idx="47810">
                  <c:v>-1.72969E-2</c:v>
                </c:pt>
                <c:pt idx="47811">
                  <c:v>-1.6549000000000001E-2</c:v>
                </c:pt>
                <c:pt idx="47812">
                  <c:v>-1.56385E-2</c:v>
                </c:pt>
                <c:pt idx="47813">
                  <c:v>-1.45685E-2</c:v>
                </c:pt>
                <c:pt idx="47814">
                  <c:v>-1.3342400000000001E-2</c:v>
                </c:pt>
                <c:pt idx="47815">
                  <c:v>-1.1963400000000001E-2</c:v>
                </c:pt>
                <c:pt idx="47816">
                  <c:v>-1.0435399999999999E-2</c:v>
                </c:pt>
                <c:pt idx="47817" formatCode="0.00E+00">
                  <c:v>-8.7620800000000002E-3</c:v>
                </c:pt>
                <c:pt idx="47818" formatCode="0.00E+00">
                  <c:v>-6.9473299999999998E-3</c:v>
                </c:pt>
                <c:pt idx="47819" formatCode="0.00E+00">
                  <c:v>-4.9952900000000003E-3</c:v>
                </c:pt>
                <c:pt idx="47820" formatCode="0.00E+00">
                  <c:v>-2.9104000000000001E-3</c:v>
                </c:pt>
                <c:pt idx="47821" formatCode="0.00E+00">
                  <c:v>-6.9718600000000003E-4</c:v>
                </c:pt>
                <c:pt idx="47822" formatCode="0.00E+00">
                  <c:v>1.6396900000000001E-3</c:v>
                </c:pt>
                <c:pt idx="47823" formatCode="0.00E+00">
                  <c:v>4.0953099999999996E-3</c:v>
                </c:pt>
                <c:pt idx="47824" formatCode="0.00E+00">
                  <c:v>6.6644499999999997E-3</c:v>
                </c:pt>
                <c:pt idx="47825" formatCode="0.00E+00">
                  <c:v>9.34164E-3</c:v>
                </c:pt>
                <c:pt idx="47826">
                  <c:v>1.21213E-2</c:v>
                </c:pt>
                <c:pt idx="47827">
                  <c:v>1.4997699999999999E-2</c:v>
                </c:pt>
                <c:pt idx="47828">
                  <c:v>1.7964899999999999E-2</c:v>
                </c:pt>
                <c:pt idx="47829">
                  <c:v>2.10166E-2</c:v>
                </c:pt>
                <c:pt idx="47830">
                  <c:v>2.4146299999999999E-2</c:v>
                </c:pt>
                <c:pt idx="47831">
                  <c:v>2.73476E-2</c:v>
                </c:pt>
                <c:pt idx="47832">
                  <c:v>3.0614200000000001E-2</c:v>
                </c:pt>
                <c:pt idx="47833">
                  <c:v>3.3940100000000001E-2</c:v>
                </c:pt>
                <c:pt idx="47834">
                  <c:v>3.7318799999999999E-2</c:v>
                </c:pt>
                <c:pt idx="47835">
                  <c:v>4.07439E-2</c:v>
                </c:pt>
                <c:pt idx="47836">
                  <c:v>4.4208499999999998E-2</c:v>
                </c:pt>
                <c:pt idx="47837">
                  <c:v>4.7705900000000002E-2</c:v>
                </c:pt>
                <c:pt idx="47838">
                  <c:v>5.1229499999999997E-2</c:v>
                </c:pt>
                <c:pt idx="47839">
                  <c:v>5.47722E-2</c:v>
                </c:pt>
                <c:pt idx="47840">
                  <c:v>5.8327200000000003E-2</c:v>
                </c:pt>
                <c:pt idx="47841">
                  <c:v>6.18878E-2</c:v>
                </c:pt>
                <c:pt idx="47842">
                  <c:v>6.5447199999999997E-2</c:v>
                </c:pt>
                <c:pt idx="47843">
                  <c:v>6.8998699999999996E-2</c:v>
                </c:pt>
                <c:pt idx="47844">
                  <c:v>7.25359E-2</c:v>
                </c:pt>
                <c:pt idx="47845">
                  <c:v>7.6052300000000003E-2</c:v>
                </c:pt>
                <c:pt idx="47846">
                  <c:v>7.9541899999999999E-2</c:v>
                </c:pt>
                <c:pt idx="47847">
                  <c:v>8.2998199999999994E-2</c:v>
                </c:pt>
                <c:pt idx="47848">
                  <c:v>8.6415000000000006E-2</c:v>
                </c:pt>
                <c:pt idx="47849">
                  <c:v>8.9785799999999999E-2</c:v>
                </c:pt>
                <c:pt idx="47850">
                  <c:v>9.3104800000000001E-2</c:v>
                </c:pt>
                <c:pt idx="47851">
                  <c:v>9.6365900000000004E-2</c:v>
                </c:pt>
                <c:pt idx="47852">
                  <c:v>9.9563499999999999E-2</c:v>
                </c:pt>
                <c:pt idx="47853">
                  <c:v>0.10269200000000001</c:v>
                </c:pt>
                <c:pt idx="47854">
                  <c:v>0.10574500000000001</c:v>
                </c:pt>
                <c:pt idx="47855">
                  <c:v>0.108719</c:v>
                </c:pt>
                <c:pt idx="47856">
                  <c:v>0.111606</c:v>
                </c:pt>
                <c:pt idx="47857">
                  <c:v>0.114402</c:v>
                </c:pt>
                <c:pt idx="47858">
                  <c:v>0.117102</c:v>
                </c:pt>
                <c:pt idx="47859">
                  <c:v>0.119702</c:v>
                </c:pt>
                <c:pt idx="47860">
                  <c:v>0.122196</c:v>
                </c:pt>
                <c:pt idx="47861">
                  <c:v>0.12458</c:v>
                </c:pt>
                <c:pt idx="47862">
                  <c:v>0.12685199999999999</c:v>
                </c:pt>
                <c:pt idx="47863">
                  <c:v>0.12900500000000001</c:v>
                </c:pt>
                <c:pt idx="47864">
                  <c:v>0.13103799999999999</c:v>
                </c:pt>
                <c:pt idx="47865">
                  <c:v>0.13294600000000001</c:v>
                </c:pt>
                <c:pt idx="47866">
                  <c:v>0.13472700000000001</c:v>
                </c:pt>
                <c:pt idx="47867">
                  <c:v>0.136376</c:v>
                </c:pt>
                <c:pt idx="47868">
                  <c:v>0.13789299999999999</c:v>
                </c:pt>
                <c:pt idx="47869">
                  <c:v>0.13927400000000001</c:v>
                </c:pt>
                <c:pt idx="47870">
                  <c:v>0.140518</c:v>
                </c:pt>
                <c:pt idx="47871">
                  <c:v>0.141623</c:v>
                </c:pt>
                <c:pt idx="47872">
                  <c:v>0.14258799999999999</c:v>
                </c:pt>
                <c:pt idx="47873">
                  <c:v>0.14341000000000001</c:v>
                </c:pt>
                <c:pt idx="47874">
                  <c:v>0.14409</c:v>
                </c:pt>
                <c:pt idx="47875">
                  <c:v>0.144626</c:v>
                </c:pt>
                <c:pt idx="47876">
                  <c:v>0.14501700000000001</c:v>
                </c:pt>
                <c:pt idx="47877">
                  <c:v>0.145263</c:v>
                </c:pt>
                <c:pt idx="47878">
                  <c:v>0.14536499999999999</c:v>
                </c:pt>
                <c:pt idx="47879">
                  <c:v>0.14532200000000001</c:v>
                </c:pt>
                <c:pt idx="47880">
                  <c:v>0.14513499999999999</c:v>
                </c:pt>
                <c:pt idx="47881">
                  <c:v>0.14480499999999999</c:v>
                </c:pt>
                <c:pt idx="47882">
                  <c:v>0.14433299999999999</c:v>
                </c:pt>
                <c:pt idx="47883">
                  <c:v>0.14371900000000001</c:v>
                </c:pt>
                <c:pt idx="47884">
                  <c:v>0.14296600000000001</c:v>
                </c:pt>
                <c:pt idx="47885">
                  <c:v>0.14207600000000001</c:v>
                </c:pt>
                <c:pt idx="47886">
                  <c:v>0.14105000000000001</c:v>
                </c:pt>
                <c:pt idx="47887">
                  <c:v>0.13989099999999999</c:v>
                </c:pt>
                <c:pt idx="47888">
                  <c:v>0.138602</c:v>
                </c:pt>
                <c:pt idx="47889">
                  <c:v>0.137185</c:v>
                </c:pt>
                <c:pt idx="47890">
                  <c:v>0.13564300000000001</c:v>
                </c:pt>
                <c:pt idx="47891">
                  <c:v>0.13397999999999999</c:v>
                </c:pt>
                <c:pt idx="47892">
                  <c:v>0.13220000000000001</c:v>
                </c:pt>
                <c:pt idx="47893">
                  <c:v>0.13030700000000001</c:v>
                </c:pt>
                <c:pt idx="47894">
                  <c:v>0.128304</c:v>
                </c:pt>
                <c:pt idx="47895">
                  <c:v>0.126198</c:v>
                </c:pt>
                <c:pt idx="47896">
                  <c:v>0.12399</c:v>
                </c:pt>
                <c:pt idx="47897">
                  <c:v>0.121686</c:v>
                </c:pt>
                <c:pt idx="47898">
                  <c:v>0.11929099999999999</c:v>
                </c:pt>
                <c:pt idx="47899">
                  <c:v>0.11681</c:v>
                </c:pt>
                <c:pt idx="47900">
                  <c:v>0.114248</c:v>
                </c:pt>
                <c:pt idx="47901">
                  <c:v>0.111613</c:v>
                </c:pt>
                <c:pt idx="47902">
                  <c:v>0.108908</c:v>
                </c:pt>
                <c:pt idx="47903">
                  <c:v>0.106141</c:v>
                </c:pt>
                <c:pt idx="47904">
                  <c:v>0.103315</c:v>
                </c:pt>
                <c:pt idx="47905">
                  <c:v>0.100437</c:v>
                </c:pt>
                <c:pt idx="47906">
                  <c:v>9.7512600000000005E-2</c:v>
                </c:pt>
                <c:pt idx="47907">
                  <c:v>9.4548599999999997E-2</c:v>
                </c:pt>
                <c:pt idx="47908">
                  <c:v>9.1550699999999999E-2</c:v>
                </c:pt>
                <c:pt idx="47909">
                  <c:v>8.8524900000000004E-2</c:v>
                </c:pt>
                <c:pt idx="47910">
                  <c:v>8.5477800000000007E-2</c:v>
                </c:pt>
                <c:pt idx="47911">
                  <c:v>8.2415699999999995E-2</c:v>
                </c:pt>
                <c:pt idx="47912">
                  <c:v>7.9344899999999996E-2</c:v>
                </c:pt>
                <c:pt idx="47913">
                  <c:v>7.6271900000000004E-2</c:v>
                </c:pt>
                <c:pt idx="47914">
                  <c:v>7.3202699999999996E-2</c:v>
                </c:pt>
                <c:pt idx="47915">
                  <c:v>7.0143800000000006E-2</c:v>
                </c:pt>
                <c:pt idx="47916">
                  <c:v>6.7101499999999994E-2</c:v>
                </c:pt>
                <c:pt idx="47917">
                  <c:v>6.4082E-2</c:v>
                </c:pt>
                <c:pt idx="47918">
                  <c:v>6.1091899999999998E-2</c:v>
                </c:pt>
                <c:pt idx="47919">
                  <c:v>5.8137500000000002E-2</c:v>
                </c:pt>
                <c:pt idx="47920">
                  <c:v>5.5224599999999999E-2</c:v>
                </c:pt>
                <c:pt idx="47921">
                  <c:v>5.2359200000000002E-2</c:v>
                </c:pt>
                <c:pt idx="47922">
                  <c:v>4.9548000000000002E-2</c:v>
                </c:pt>
                <c:pt idx="47923">
                  <c:v>4.6797400000000003E-2</c:v>
                </c:pt>
                <c:pt idx="47924">
                  <c:v>4.4113399999999997E-2</c:v>
                </c:pt>
                <c:pt idx="47925">
                  <c:v>4.1501700000000002E-2</c:v>
                </c:pt>
                <c:pt idx="47926">
                  <c:v>3.89679E-2</c:v>
                </c:pt>
                <c:pt idx="47927">
                  <c:v>3.6518000000000002E-2</c:v>
                </c:pt>
                <c:pt idx="47928">
                  <c:v>3.4157699999999999E-2</c:v>
                </c:pt>
                <c:pt idx="47929">
                  <c:v>3.1892299999999998E-2</c:v>
                </c:pt>
                <c:pt idx="47930">
                  <c:v>2.9726700000000002E-2</c:v>
                </c:pt>
                <c:pt idx="47931">
                  <c:v>2.7666099999999999E-2</c:v>
                </c:pt>
                <c:pt idx="47932">
                  <c:v>2.5715100000000001E-2</c:v>
                </c:pt>
                <c:pt idx="47933">
                  <c:v>2.38785E-2</c:v>
                </c:pt>
                <c:pt idx="47934">
                  <c:v>2.2160300000000001E-2</c:v>
                </c:pt>
                <c:pt idx="47935">
                  <c:v>2.0564599999999999E-2</c:v>
                </c:pt>
                <c:pt idx="47936">
                  <c:v>1.90951E-2</c:v>
                </c:pt>
                <c:pt idx="47937">
                  <c:v>1.77561E-2</c:v>
                </c:pt>
                <c:pt idx="47938">
                  <c:v>1.65516E-2</c:v>
                </c:pt>
                <c:pt idx="47939">
                  <c:v>1.54857E-2</c:v>
                </c:pt>
                <c:pt idx="47940">
                  <c:v>1.45609E-2</c:v>
                </c:pt>
                <c:pt idx="47941">
                  <c:v>1.3779E-2</c:v>
                </c:pt>
                <c:pt idx="47942">
                  <c:v>1.31424E-2</c:v>
                </c:pt>
                <c:pt idx="47943">
                  <c:v>1.2653299999999999E-2</c:v>
                </c:pt>
                <c:pt idx="47944">
                  <c:v>1.23137E-2</c:v>
                </c:pt>
                <c:pt idx="47945">
                  <c:v>1.2125E-2</c:v>
                </c:pt>
                <c:pt idx="47946">
                  <c:v>1.2088399999999999E-2</c:v>
                </c:pt>
                <c:pt idx="47947">
                  <c:v>1.22048E-2</c:v>
                </c:pt>
                <c:pt idx="47948">
                  <c:v>1.24747E-2</c:v>
                </c:pt>
                <c:pt idx="47949">
                  <c:v>1.28986E-2</c:v>
                </c:pt>
                <c:pt idx="47950">
                  <c:v>1.3476399999999999E-2</c:v>
                </c:pt>
                <c:pt idx="47951">
                  <c:v>1.42081E-2</c:v>
                </c:pt>
                <c:pt idx="47952">
                  <c:v>1.5092899999999999E-2</c:v>
                </c:pt>
                <c:pt idx="47953">
                  <c:v>1.61297E-2</c:v>
                </c:pt>
                <c:pt idx="47954">
                  <c:v>1.73174E-2</c:v>
                </c:pt>
                <c:pt idx="47955">
                  <c:v>1.8654500000000001E-2</c:v>
                </c:pt>
                <c:pt idx="47956">
                  <c:v>2.0139600000000001E-2</c:v>
                </c:pt>
                <c:pt idx="47957">
                  <c:v>2.17707E-2</c:v>
                </c:pt>
                <c:pt idx="47958">
                  <c:v>2.3545400000000001E-2</c:v>
                </c:pt>
                <c:pt idx="47959">
                  <c:v>2.5461000000000001E-2</c:v>
                </c:pt>
                <c:pt idx="47960">
                  <c:v>2.75152E-2</c:v>
                </c:pt>
                <c:pt idx="47961">
                  <c:v>2.9704999999999999E-2</c:v>
                </c:pt>
                <c:pt idx="47962">
                  <c:v>3.2027399999999998E-2</c:v>
                </c:pt>
                <c:pt idx="47963">
                  <c:v>3.4479000000000003E-2</c:v>
                </c:pt>
                <c:pt idx="47964">
                  <c:v>3.7056100000000002E-2</c:v>
                </c:pt>
                <c:pt idx="47965">
                  <c:v>3.9754900000000003E-2</c:v>
                </c:pt>
                <c:pt idx="47966">
                  <c:v>4.2571299999999999E-2</c:v>
                </c:pt>
                <c:pt idx="47967">
                  <c:v>4.5500899999999997E-2</c:v>
                </c:pt>
                <c:pt idx="47968">
                  <c:v>4.8539100000000002E-2</c:v>
                </c:pt>
                <c:pt idx="47969">
                  <c:v>5.1680900000000002E-2</c:v>
                </c:pt>
                <c:pt idx="47970">
                  <c:v>5.4921699999999997E-2</c:v>
                </c:pt>
                <c:pt idx="47971">
                  <c:v>5.8256099999999998E-2</c:v>
                </c:pt>
                <c:pt idx="47972">
                  <c:v>6.1678799999999999E-2</c:v>
                </c:pt>
                <c:pt idx="47973">
                  <c:v>6.5183900000000003E-2</c:v>
                </c:pt>
                <c:pt idx="47974">
                  <c:v>6.8765300000000001E-2</c:v>
                </c:pt>
                <c:pt idx="47975">
                  <c:v>7.2416800000000003E-2</c:v>
                </c:pt>
                <c:pt idx="47976">
                  <c:v>7.6132199999999997E-2</c:v>
                </c:pt>
                <c:pt idx="47977">
                  <c:v>7.9905400000000001E-2</c:v>
                </c:pt>
                <c:pt idx="47978">
                  <c:v>8.3730100000000002E-2</c:v>
                </c:pt>
                <c:pt idx="47979">
                  <c:v>8.7599800000000005E-2</c:v>
                </c:pt>
                <c:pt idx="47980">
                  <c:v>9.1508099999999995E-2</c:v>
                </c:pt>
                <c:pt idx="47981">
                  <c:v>9.5448000000000005E-2</c:v>
                </c:pt>
                <c:pt idx="47982">
                  <c:v>9.9412799999999996E-2</c:v>
                </c:pt>
                <c:pt idx="47983">
                  <c:v>0.103396</c:v>
                </c:pt>
                <c:pt idx="47984">
                  <c:v>0.10739</c:v>
                </c:pt>
                <c:pt idx="47985">
                  <c:v>0.111388</c:v>
                </c:pt>
                <c:pt idx="47986">
                  <c:v>0.115384</c:v>
                </c:pt>
                <c:pt idx="47987">
                  <c:v>0.11937</c:v>
                </c:pt>
                <c:pt idx="47988">
                  <c:v>0.123339</c:v>
                </c:pt>
                <c:pt idx="47989">
                  <c:v>0.12728400000000001</c:v>
                </c:pt>
                <c:pt idx="47990">
                  <c:v>0.13119900000000001</c:v>
                </c:pt>
                <c:pt idx="47991">
                  <c:v>0.135076</c:v>
                </c:pt>
                <c:pt idx="47992">
                  <c:v>0.138909</c:v>
                </c:pt>
                <c:pt idx="47993">
                  <c:v>0.14269100000000001</c:v>
                </c:pt>
                <c:pt idx="47994">
                  <c:v>0.14641499999999999</c:v>
                </c:pt>
                <c:pt idx="47995">
                  <c:v>0.15007599999999999</c:v>
                </c:pt>
                <c:pt idx="47996">
                  <c:v>0.153666</c:v>
                </c:pt>
                <c:pt idx="47997">
                  <c:v>0.15717999999999999</c:v>
                </c:pt>
                <c:pt idx="47998">
                  <c:v>0.16061</c:v>
                </c:pt>
                <c:pt idx="47999">
                  <c:v>0.16395100000000001</c:v>
                </c:pt>
                <c:pt idx="48000">
                  <c:v>0.16719600000000001</c:v>
                </c:pt>
                <c:pt idx="48001">
                  <c:v>0.17033899999999999</c:v>
                </c:pt>
                <c:pt idx="48002">
                  <c:v>0.173374</c:v>
                </c:pt>
                <c:pt idx="48003">
                  <c:v>0.17629500000000001</c:v>
                </c:pt>
                <c:pt idx="48004">
                  <c:v>0.17909800000000001</c:v>
                </c:pt>
                <c:pt idx="48005">
                  <c:v>0.18177599999999999</c:v>
                </c:pt>
                <c:pt idx="48006">
                  <c:v>0.18432399999999999</c:v>
                </c:pt>
                <c:pt idx="48007">
                  <c:v>0.18673899999999999</c:v>
                </c:pt>
                <c:pt idx="48008">
                  <c:v>0.18901499999999999</c:v>
                </c:pt>
                <c:pt idx="48009">
                  <c:v>0.19114800000000001</c:v>
                </c:pt>
                <c:pt idx="48010">
                  <c:v>0.193133</c:v>
                </c:pt>
                <c:pt idx="48011">
                  <c:v>0.194966</c:v>
                </c:pt>
                <c:pt idx="48012">
                  <c:v>0.19664400000000001</c:v>
                </c:pt>
                <c:pt idx="48013">
                  <c:v>0.19816300000000001</c:v>
                </c:pt>
                <c:pt idx="48014">
                  <c:v>0.199518</c:v>
                </c:pt>
                <c:pt idx="48015">
                  <c:v>0.200708</c:v>
                </c:pt>
                <c:pt idx="48016">
                  <c:v>0.20172999999999999</c:v>
                </c:pt>
                <c:pt idx="48017">
                  <c:v>0.20258000000000001</c:v>
                </c:pt>
                <c:pt idx="48018">
                  <c:v>0.20325699999999999</c:v>
                </c:pt>
                <c:pt idx="48019">
                  <c:v>0.20375799999999999</c:v>
                </c:pt>
                <c:pt idx="48020">
                  <c:v>0.20408000000000001</c:v>
                </c:pt>
                <c:pt idx="48021">
                  <c:v>0.20422299999999999</c:v>
                </c:pt>
                <c:pt idx="48022">
                  <c:v>0.20418500000000001</c:v>
                </c:pt>
                <c:pt idx="48023">
                  <c:v>0.20396400000000001</c:v>
                </c:pt>
                <c:pt idx="48024">
                  <c:v>0.20355999999999999</c:v>
                </c:pt>
                <c:pt idx="48025">
                  <c:v>0.20297200000000001</c:v>
                </c:pt>
                <c:pt idx="48026">
                  <c:v>0.20220099999999999</c:v>
                </c:pt>
                <c:pt idx="48027">
                  <c:v>0.20124500000000001</c:v>
                </c:pt>
                <c:pt idx="48028">
                  <c:v>0.20010700000000001</c:v>
                </c:pt>
                <c:pt idx="48029">
                  <c:v>0.19878599999999999</c:v>
                </c:pt>
                <c:pt idx="48030">
                  <c:v>0.19728299999999999</c:v>
                </c:pt>
                <c:pt idx="48031">
                  <c:v>0.195599</c:v>
                </c:pt>
                <c:pt idx="48032">
                  <c:v>0.19373499999999999</c:v>
                </c:pt>
                <c:pt idx="48033">
                  <c:v>0.191694</c:v>
                </c:pt>
                <c:pt idx="48034">
                  <c:v>0.18947800000000001</c:v>
                </c:pt>
                <c:pt idx="48035">
                  <c:v>0.187088</c:v>
                </c:pt>
                <c:pt idx="48036">
                  <c:v>0.184528</c:v>
                </c:pt>
                <c:pt idx="48037">
                  <c:v>0.18179899999999999</c:v>
                </c:pt>
                <c:pt idx="48038">
                  <c:v>0.17890400000000001</c:v>
                </c:pt>
                <c:pt idx="48039">
                  <c:v>0.175846</c:v>
                </c:pt>
                <c:pt idx="48040">
                  <c:v>0.172628</c:v>
                </c:pt>
                <c:pt idx="48041">
                  <c:v>0.16925399999999999</c:v>
                </c:pt>
                <c:pt idx="48042">
                  <c:v>0.16572700000000001</c:v>
                </c:pt>
                <c:pt idx="48043">
                  <c:v>0.162051</c:v>
                </c:pt>
                <c:pt idx="48044">
                  <c:v>0.15823200000000001</c:v>
                </c:pt>
                <c:pt idx="48045">
                  <c:v>0.15427299999999999</c:v>
                </c:pt>
                <c:pt idx="48046">
                  <c:v>0.15017900000000001</c:v>
                </c:pt>
                <c:pt idx="48047">
                  <c:v>0.145954</c:v>
                </c:pt>
                <c:pt idx="48048">
                  <c:v>0.14160300000000001</c:v>
                </c:pt>
                <c:pt idx="48049">
                  <c:v>0.137132</c:v>
                </c:pt>
                <c:pt idx="48050">
                  <c:v>0.132547</c:v>
                </c:pt>
                <c:pt idx="48051">
                  <c:v>0.12785199999999999</c:v>
                </c:pt>
                <c:pt idx="48052">
                  <c:v>0.12305199999999999</c:v>
                </c:pt>
                <c:pt idx="48053">
                  <c:v>0.118155</c:v>
                </c:pt>
                <c:pt idx="48054">
                  <c:v>0.113165</c:v>
                </c:pt>
                <c:pt idx="48055">
                  <c:v>0.108089</c:v>
                </c:pt>
                <c:pt idx="48056">
                  <c:v>0.102933</c:v>
                </c:pt>
                <c:pt idx="48057">
                  <c:v>9.7701999999999997E-2</c:v>
                </c:pt>
                <c:pt idx="48058">
                  <c:v>9.2403399999999997E-2</c:v>
                </c:pt>
                <c:pt idx="48059">
                  <c:v>8.7043099999999998E-2</c:v>
                </c:pt>
                <c:pt idx="48060">
                  <c:v>8.1627500000000006E-2</c:v>
                </c:pt>
                <c:pt idx="48061">
                  <c:v>7.61632E-2</c:v>
                </c:pt>
                <c:pt idx="48062">
                  <c:v>7.0656499999999997E-2</c:v>
                </c:pt>
                <c:pt idx="48063">
                  <c:v>6.5113900000000002E-2</c:v>
                </c:pt>
                <c:pt idx="48064">
                  <c:v>5.9541799999999999E-2</c:v>
                </c:pt>
                <c:pt idx="48065">
                  <c:v>5.3946899999999999E-2</c:v>
                </c:pt>
                <c:pt idx="48066">
                  <c:v>4.8335999999999997E-2</c:v>
                </c:pt>
                <c:pt idx="48067">
                  <c:v>4.2715799999999998E-2</c:v>
                </c:pt>
                <c:pt idx="48068">
                  <c:v>3.7092300000000002E-2</c:v>
                </c:pt>
                <c:pt idx="48069">
                  <c:v>3.1472E-2</c:v>
                </c:pt>
                <c:pt idx="48070">
                  <c:v>2.58614E-2</c:v>
                </c:pt>
                <c:pt idx="48071">
                  <c:v>2.0267199999999999E-2</c:v>
                </c:pt>
                <c:pt idx="48072">
                  <c:v>1.46959E-2</c:v>
                </c:pt>
                <c:pt idx="48073" formatCode="0.00E+00">
                  <c:v>9.1540500000000004E-3</c:v>
                </c:pt>
                <c:pt idx="48074" formatCode="0.00E+00">
                  <c:v>3.64832E-3</c:v>
                </c:pt>
                <c:pt idx="48075" formatCode="0.00E+00">
                  <c:v>-1.81478E-3</c:v>
                </c:pt>
                <c:pt idx="48076" formatCode="0.00E+00">
                  <c:v>-7.22888E-3</c:v>
                </c:pt>
                <c:pt idx="48077">
                  <c:v>-1.2587900000000001E-2</c:v>
                </c:pt>
                <c:pt idx="48078">
                  <c:v>-1.78858E-2</c:v>
                </c:pt>
                <c:pt idx="48079">
                  <c:v>-2.31167E-2</c:v>
                </c:pt>
                <c:pt idx="48080">
                  <c:v>-2.8274000000000001E-2</c:v>
                </c:pt>
                <c:pt idx="48081">
                  <c:v>-3.3351100000000002E-2</c:v>
                </c:pt>
                <c:pt idx="48082">
                  <c:v>-3.8341699999999999E-2</c:v>
                </c:pt>
                <c:pt idx="48083">
                  <c:v>-4.3239699999999999E-2</c:v>
                </c:pt>
                <c:pt idx="48084">
                  <c:v>-4.8039900000000003E-2</c:v>
                </c:pt>
                <c:pt idx="48085">
                  <c:v>-5.2737699999999998E-2</c:v>
                </c:pt>
                <c:pt idx="48086">
                  <c:v>-5.7327700000000002E-2</c:v>
                </c:pt>
                <c:pt idx="48087">
                  <c:v>-6.1804900000000003E-2</c:v>
                </c:pt>
                <c:pt idx="48088">
                  <c:v>-6.6164299999999995E-2</c:v>
                </c:pt>
                <c:pt idx="48089">
                  <c:v>-7.0401500000000006E-2</c:v>
                </c:pt>
                <c:pt idx="48090">
                  <c:v>-7.4511999999999995E-2</c:v>
                </c:pt>
                <c:pt idx="48091">
                  <c:v>-7.8491500000000006E-2</c:v>
                </c:pt>
                <c:pt idx="48092">
                  <c:v>-8.2336000000000006E-2</c:v>
                </c:pt>
                <c:pt idx="48093">
                  <c:v>-8.6041699999999999E-2</c:v>
                </c:pt>
                <c:pt idx="48094">
                  <c:v>-8.9604600000000006E-2</c:v>
                </c:pt>
                <c:pt idx="48095">
                  <c:v>-9.3021099999999995E-2</c:v>
                </c:pt>
                <c:pt idx="48096">
                  <c:v>-9.6287899999999996E-2</c:v>
                </c:pt>
                <c:pt idx="48097">
                  <c:v>-9.9402099999999993E-2</c:v>
                </c:pt>
                <c:pt idx="48098">
                  <c:v>-0.10236099999999999</c:v>
                </c:pt>
                <c:pt idx="48099">
                  <c:v>-0.10516200000000001</c:v>
                </c:pt>
                <c:pt idx="48100">
                  <c:v>-0.107802</c:v>
                </c:pt>
                <c:pt idx="48101">
                  <c:v>-0.11028</c:v>
                </c:pt>
                <c:pt idx="48102">
                  <c:v>-0.112593</c:v>
                </c:pt>
                <c:pt idx="48103">
                  <c:v>-0.11473999999999999</c:v>
                </c:pt>
                <c:pt idx="48104">
                  <c:v>-0.116719</c:v>
                </c:pt>
                <c:pt idx="48105">
                  <c:v>-0.11852699999999999</c:v>
                </c:pt>
                <c:pt idx="48106">
                  <c:v>-0.12016499999999999</c:v>
                </c:pt>
                <c:pt idx="48107">
                  <c:v>-0.121632</c:v>
                </c:pt>
                <c:pt idx="48108">
                  <c:v>-0.12292500000000001</c:v>
                </c:pt>
                <c:pt idx="48109">
                  <c:v>-0.124046</c:v>
                </c:pt>
                <c:pt idx="48110">
                  <c:v>-0.12499300000000001</c:v>
                </c:pt>
                <c:pt idx="48111">
                  <c:v>-0.12576699999999999</c:v>
                </c:pt>
                <c:pt idx="48112">
                  <c:v>-0.12636700000000001</c:v>
                </c:pt>
                <c:pt idx="48113">
                  <c:v>-0.12679399999999999</c:v>
                </c:pt>
                <c:pt idx="48114">
                  <c:v>-0.12704799999999999</c:v>
                </c:pt>
                <c:pt idx="48115">
                  <c:v>-0.12713099999999999</c:v>
                </c:pt>
                <c:pt idx="48116">
                  <c:v>-0.12704299999999999</c:v>
                </c:pt>
                <c:pt idx="48117">
                  <c:v>-0.12678600000000001</c:v>
                </c:pt>
                <c:pt idx="48118">
                  <c:v>-0.12636</c:v>
                </c:pt>
                <c:pt idx="48119">
                  <c:v>-0.12576699999999999</c:v>
                </c:pt>
                <c:pt idx="48120">
                  <c:v>-0.12500800000000001</c:v>
                </c:pt>
                <c:pt idx="48121">
                  <c:v>-0.124085</c:v>
                </c:pt>
                <c:pt idx="48122">
                  <c:v>-0.123001</c:v>
                </c:pt>
                <c:pt idx="48123">
                  <c:v>-0.12175900000000001</c:v>
                </c:pt>
                <c:pt idx="48124">
                  <c:v>-0.120362</c:v>
                </c:pt>
                <c:pt idx="48125">
                  <c:v>-0.118812</c:v>
                </c:pt>
                <c:pt idx="48126">
                  <c:v>-0.11711100000000001</c:v>
                </c:pt>
                <c:pt idx="48127">
                  <c:v>-0.11526400000000001</c:v>
                </c:pt>
                <c:pt idx="48128">
                  <c:v>-0.113274</c:v>
                </c:pt>
                <c:pt idx="48129">
                  <c:v>-0.11114499999999999</c:v>
                </c:pt>
                <c:pt idx="48130">
                  <c:v>-0.108879</c:v>
                </c:pt>
                <c:pt idx="48131">
                  <c:v>-0.10648199999999999</c:v>
                </c:pt>
                <c:pt idx="48132">
                  <c:v>-0.10395600000000001</c:v>
                </c:pt>
                <c:pt idx="48133">
                  <c:v>-0.10130699999999999</c:v>
                </c:pt>
                <c:pt idx="48134">
                  <c:v>-9.8538500000000001E-2</c:v>
                </c:pt>
                <c:pt idx="48135">
                  <c:v>-9.5655100000000007E-2</c:v>
                </c:pt>
                <c:pt idx="48136">
                  <c:v>-9.2661599999999997E-2</c:v>
                </c:pt>
                <c:pt idx="48137">
                  <c:v>-8.9562500000000003E-2</c:v>
                </c:pt>
                <c:pt idx="48138">
                  <c:v>-8.63622E-2</c:v>
                </c:pt>
                <c:pt idx="48139">
                  <c:v>-8.3065799999999995E-2</c:v>
                </c:pt>
                <c:pt idx="48140">
                  <c:v>-7.9677999999999999E-2</c:v>
                </c:pt>
                <c:pt idx="48141">
                  <c:v>-7.6203699999999999E-2</c:v>
                </c:pt>
                <c:pt idx="48142">
                  <c:v>-7.2647600000000007E-2</c:v>
                </c:pt>
                <c:pt idx="48143">
                  <c:v>-6.9014699999999998E-2</c:v>
                </c:pt>
                <c:pt idx="48144">
                  <c:v>-6.5310199999999999E-2</c:v>
                </c:pt>
                <c:pt idx="48145">
                  <c:v>-6.1539200000000002E-2</c:v>
                </c:pt>
                <c:pt idx="48146">
                  <c:v>-5.7706899999999998E-2</c:v>
                </c:pt>
                <c:pt idx="48147">
                  <c:v>-5.3818600000000001E-2</c:v>
                </c:pt>
                <c:pt idx="48148">
                  <c:v>-4.9879199999999999E-2</c:v>
                </c:pt>
                <c:pt idx="48149">
                  <c:v>-4.5894400000000002E-2</c:v>
                </c:pt>
                <c:pt idx="48150">
                  <c:v>-4.1869299999999998E-2</c:v>
                </c:pt>
                <c:pt idx="48151">
                  <c:v>-3.7809299999999997E-2</c:v>
                </c:pt>
                <c:pt idx="48152">
                  <c:v>-3.3719499999999999E-2</c:v>
                </c:pt>
                <c:pt idx="48153">
                  <c:v>-2.9604999999999999E-2</c:v>
                </c:pt>
                <c:pt idx="48154">
                  <c:v>-2.5470799999999998E-2</c:v>
                </c:pt>
                <c:pt idx="48155">
                  <c:v>-2.1321699999999999E-2</c:v>
                </c:pt>
                <c:pt idx="48156">
                  <c:v>-1.7162400000000001E-2</c:v>
                </c:pt>
                <c:pt idx="48157">
                  <c:v>-1.2997399999999999E-2</c:v>
                </c:pt>
                <c:pt idx="48158" formatCode="0.00E+00">
                  <c:v>-8.83193E-3</c:v>
                </c:pt>
                <c:pt idx="48159" formatCode="0.00E+00">
                  <c:v>-4.6713400000000004E-3</c:v>
                </c:pt>
                <c:pt idx="48160" formatCode="0.00E+00">
                  <c:v>-5.2131599999999997E-4</c:v>
                </c:pt>
                <c:pt idx="48161" formatCode="0.00E+00">
                  <c:v>3.6127300000000002E-3</c:v>
                </c:pt>
                <c:pt idx="48162" formatCode="0.00E+00">
                  <c:v>7.7256599999999996E-3</c:v>
                </c:pt>
                <c:pt idx="48163">
                  <c:v>1.1812400000000001E-2</c:v>
                </c:pt>
                <c:pt idx="48164">
                  <c:v>1.5868E-2</c:v>
                </c:pt>
                <c:pt idx="48165">
                  <c:v>1.98874E-2</c:v>
                </c:pt>
                <c:pt idx="48166">
                  <c:v>2.38657E-2</c:v>
                </c:pt>
                <c:pt idx="48167">
                  <c:v>2.7798E-2</c:v>
                </c:pt>
                <c:pt idx="48168">
                  <c:v>3.1679699999999998E-2</c:v>
                </c:pt>
                <c:pt idx="48169">
                  <c:v>3.5506200000000002E-2</c:v>
                </c:pt>
                <c:pt idx="48170">
                  <c:v>3.9273700000000002E-2</c:v>
                </c:pt>
                <c:pt idx="48171">
                  <c:v>4.2977700000000001E-2</c:v>
                </c:pt>
                <c:pt idx="48172">
                  <c:v>4.6614099999999999E-2</c:v>
                </c:pt>
                <c:pt idx="48173">
                  <c:v>5.01787E-2</c:v>
                </c:pt>
                <c:pt idx="48174">
                  <c:v>5.3667800000000002E-2</c:v>
                </c:pt>
                <c:pt idx="48175">
                  <c:v>5.70781E-2</c:v>
                </c:pt>
                <c:pt idx="48176">
                  <c:v>6.0405899999999998E-2</c:v>
                </c:pt>
                <c:pt idx="48177">
                  <c:v>6.3648099999999999E-2</c:v>
                </c:pt>
                <c:pt idx="48178">
                  <c:v>6.6801899999999997E-2</c:v>
                </c:pt>
                <c:pt idx="48179">
                  <c:v>6.9864999999999997E-2</c:v>
                </c:pt>
                <c:pt idx="48180">
                  <c:v>7.2834300000000005E-2</c:v>
                </c:pt>
                <c:pt idx="48181">
                  <c:v>7.5706599999999999E-2</c:v>
                </c:pt>
                <c:pt idx="48182">
                  <c:v>7.8479499999999994E-2</c:v>
                </c:pt>
                <c:pt idx="48183">
                  <c:v>8.1150200000000006E-2</c:v>
                </c:pt>
                <c:pt idx="48184">
                  <c:v>8.3716799999999994E-2</c:v>
                </c:pt>
                <c:pt idx="48185">
                  <c:v>8.6177900000000002E-2</c:v>
                </c:pt>
                <c:pt idx="48186">
                  <c:v>8.8532200000000005E-2</c:v>
                </c:pt>
                <c:pt idx="48187">
                  <c:v>9.0778300000000006E-2</c:v>
                </c:pt>
                <c:pt idx="48188">
                  <c:v>9.2914399999999994E-2</c:v>
                </c:pt>
                <c:pt idx="48189">
                  <c:v>9.4939099999999998E-2</c:v>
                </c:pt>
                <c:pt idx="48190">
                  <c:v>9.6851800000000002E-2</c:v>
                </c:pt>
                <c:pt idx="48191">
                  <c:v>9.8652199999999995E-2</c:v>
                </c:pt>
                <c:pt idx="48192">
                  <c:v>0.10034</c:v>
                </c:pt>
                <c:pt idx="48193">
                  <c:v>0.101914</c:v>
                </c:pt>
                <c:pt idx="48194">
                  <c:v>0.10337499999999999</c:v>
                </c:pt>
                <c:pt idx="48195">
                  <c:v>0.10472099999999999</c:v>
                </c:pt>
                <c:pt idx="48196">
                  <c:v>0.10595400000000001</c:v>
                </c:pt>
                <c:pt idx="48197">
                  <c:v>0.107074</c:v>
                </c:pt>
                <c:pt idx="48198">
                  <c:v>0.10808</c:v>
                </c:pt>
                <c:pt idx="48199">
                  <c:v>0.108974</c:v>
                </c:pt>
                <c:pt idx="48200">
                  <c:v>0.10975600000000001</c:v>
                </c:pt>
                <c:pt idx="48201">
                  <c:v>0.11043</c:v>
                </c:pt>
                <c:pt idx="48202">
                  <c:v>0.11099299999999999</c:v>
                </c:pt>
                <c:pt idx="48203">
                  <c:v>0.111445</c:v>
                </c:pt>
                <c:pt idx="48204">
                  <c:v>0.111786</c:v>
                </c:pt>
                <c:pt idx="48205">
                  <c:v>0.11201899999999999</c:v>
                </c:pt>
                <c:pt idx="48206">
                  <c:v>0.112149</c:v>
                </c:pt>
                <c:pt idx="48207">
                  <c:v>0.11218</c:v>
                </c:pt>
                <c:pt idx="48208">
                  <c:v>0.112113</c:v>
                </c:pt>
                <c:pt idx="48209">
                  <c:v>0.11194999999999999</c:v>
                </c:pt>
                <c:pt idx="48210">
                  <c:v>0.111694</c:v>
                </c:pt>
                <c:pt idx="48211">
                  <c:v>0.111346</c:v>
                </c:pt>
                <c:pt idx="48212">
                  <c:v>0.11090999999999999</c:v>
                </c:pt>
                <c:pt idx="48213">
                  <c:v>0.110386</c:v>
                </c:pt>
                <c:pt idx="48214">
                  <c:v>0.109779</c:v>
                </c:pt>
                <c:pt idx="48215">
                  <c:v>0.10909000000000001</c:v>
                </c:pt>
                <c:pt idx="48216">
                  <c:v>0.108321</c:v>
                </c:pt>
                <c:pt idx="48217">
                  <c:v>0.107474</c:v>
                </c:pt>
                <c:pt idx="48218">
                  <c:v>0.10655199999999999</c:v>
                </c:pt>
                <c:pt idx="48219">
                  <c:v>0.105555</c:v>
                </c:pt>
                <c:pt idx="48220">
                  <c:v>0.104486</c:v>
                </c:pt>
                <c:pt idx="48221">
                  <c:v>0.103349</c:v>
                </c:pt>
                <c:pt idx="48222">
                  <c:v>0.102144</c:v>
                </c:pt>
                <c:pt idx="48223">
                  <c:v>0.10087599999999999</c:v>
                </c:pt>
                <c:pt idx="48224">
                  <c:v>9.9548399999999995E-2</c:v>
                </c:pt>
                <c:pt idx="48225">
                  <c:v>9.8165199999999994E-2</c:v>
                </c:pt>
                <c:pt idx="48226">
                  <c:v>9.6730499999999997E-2</c:v>
                </c:pt>
                <c:pt idx="48227">
                  <c:v>9.5246300000000006E-2</c:v>
                </c:pt>
                <c:pt idx="48228">
                  <c:v>9.3712900000000002E-2</c:v>
                </c:pt>
                <c:pt idx="48229">
                  <c:v>9.2131199999999996E-2</c:v>
                </c:pt>
                <c:pt idx="48230">
                  <c:v>9.0503299999999995E-2</c:v>
                </c:pt>
                <c:pt idx="48231">
                  <c:v>8.8832300000000003E-2</c:v>
                </c:pt>
                <c:pt idx="48232">
                  <c:v>8.7121199999999996E-2</c:v>
                </c:pt>
                <c:pt idx="48233">
                  <c:v>8.5374500000000006E-2</c:v>
                </c:pt>
                <c:pt idx="48234">
                  <c:v>8.3597699999999997E-2</c:v>
                </c:pt>
                <c:pt idx="48235">
                  <c:v>8.1795699999999999E-2</c:v>
                </c:pt>
                <c:pt idx="48236">
                  <c:v>7.9970899999999998E-2</c:v>
                </c:pt>
                <c:pt idx="48237">
                  <c:v>7.8123300000000007E-2</c:v>
                </c:pt>
                <c:pt idx="48238">
                  <c:v>7.6254199999999994E-2</c:v>
                </c:pt>
                <c:pt idx="48239">
                  <c:v>7.4367100000000005E-2</c:v>
                </c:pt>
                <c:pt idx="48240">
                  <c:v>7.2465799999999997E-2</c:v>
                </c:pt>
                <c:pt idx="48241">
                  <c:v>7.0552000000000004E-2</c:v>
                </c:pt>
                <c:pt idx="48242">
                  <c:v>6.8626000000000006E-2</c:v>
                </c:pt>
                <c:pt idx="48243">
                  <c:v>6.6688899999999995E-2</c:v>
                </c:pt>
                <c:pt idx="48244">
                  <c:v>6.4742800000000003E-2</c:v>
                </c:pt>
                <c:pt idx="48245">
                  <c:v>6.2790700000000005E-2</c:v>
                </c:pt>
                <c:pt idx="48246">
                  <c:v>6.0835100000000003E-2</c:v>
                </c:pt>
                <c:pt idx="48247">
                  <c:v>5.8878399999999997E-2</c:v>
                </c:pt>
                <c:pt idx="48248">
                  <c:v>5.6923700000000001E-2</c:v>
                </c:pt>
                <c:pt idx="48249">
                  <c:v>5.49744E-2</c:v>
                </c:pt>
                <c:pt idx="48250">
                  <c:v>5.3033900000000002E-2</c:v>
                </c:pt>
                <c:pt idx="48251">
                  <c:v>5.1104200000000002E-2</c:v>
                </c:pt>
                <c:pt idx="48252">
                  <c:v>4.9184899999999997E-2</c:v>
                </c:pt>
                <c:pt idx="48253">
                  <c:v>4.7274999999999998E-2</c:v>
                </c:pt>
                <c:pt idx="48254">
                  <c:v>4.5375100000000002E-2</c:v>
                </c:pt>
                <c:pt idx="48255">
                  <c:v>4.3487499999999998E-2</c:v>
                </c:pt>
                <c:pt idx="48256">
                  <c:v>4.1613999999999998E-2</c:v>
                </c:pt>
                <c:pt idx="48257">
                  <c:v>3.97553E-2</c:v>
                </c:pt>
                <c:pt idx="48258">
                  <c:v>3.7910699999999999E-2</c:v>
                </c:pt>
                <c:pt idx="48259">
                  <c:v>3.6079300000000002E-2</c:v>
                </c:pt>
                <c:pt idx="48260">
                  <c:v>3.4261600000000003E-2</c:v>
                </c:pt>
                <c:pt idx="48261">
                  <c:v>3.2458599999999997E-2</c:v>
                </c:pt>
                <c:pt idx="48262">
                  <c:v>3.0668999999999998E-2</c:v>
                </c:pt>
                <c:pt idx="48263">
                  <c:v>2.8890300000000001E-2</c:v>
                </c:pt>
                <c:pt idx="48264">
                  <c:v>2.7120700000000001E-2</c:v>
                </c:pt>
                <c:pt idx="48265">
                  <c:v>2.5357600000000001E-2</c:v>
                </c:pt>
                <c:pt idx="48266">
                  <c:v>2.3597099999999999E-2</c:v>
                </c:pt>
                <c:pt idx="48267">
                  <c:v>2.1837800000000001E-2</c:v>
                </c:pt>
                <c:pt idx="48268">
                  <c:v>2.0081399999999999E-2</c:v>
                </c:pt>
                <c:pt idx="48269">
                  <c:v>1.8329399999999999E-2</c:v>
                </c:pt>
                <c:pt idx="48270">
                  <c:v>1.6580500000000001E-2</c:v>
                </c:pt>
                <c:pt idx="48271">
                  <c:v>1.4832100000000001E-2</c:v>
                </c:pt>
                <c:pt idx="48272">
                  <c:v>1.30835E-2</c:v>
                </c:pt>
                <c:pt idx="48273">
                  <c:v>1.13353E-2</c:v>
                </c:pt>
                <c:pt idx="48274" formatCode="0.00E+00">
                  <c:v>9.5877400000000008E-3</c:v>
                </c:pt>
                <c:pt idx="48275" formatCode="0.00E+00">
                  <c:v>7.8393100000000004E-3</c:v>
                </c:pt>
                <c:pt idx="48276" formatCode="0.00E+00">
                  <c:v>6.0877400000000003E-3</c:v>
                </c:pt>
                <c:pt idx="48277" formatCode="0.00E+00">
                  <c:v>4.3310800000000002E-3</c:v>
                </c:pt>
                <c:pt idx="48278" formatCode="0.00E+00">
                  <c:v>2.5676900000000001E-3</c:v>
                </c:pt>
                <c:pt idx="48279" formatCode="0.00E+00">
                  <c:v>7.9633199999999996E-4</c:v>
                </c:pt>
                <c:pt idx="48280" formatCode="0.00E+00">
                  <c:v>-9.8435800000000006E-4</c:v>
                </c:pt>
                <c:pt idx="48281" formatCode="0.00E+00">
                  <c:v>-2.77561E-3</c:v>
                </c:pt>
                <c:pt idx="48282" formatCode="0.00E+00">
                  <c:v>-4.5774099999999996E-3</c:v>
                </c:pt>
                <c:pt idx="48283" formatCode="0.00E+00">
                  <c:v>-6.3895999999999996E-3</c:v>
                </c:pt>
                <c:pt idx="48284" formatCode="0.00E+00">
                  <c:v>-8.2140400000000006E-3</c:v>
                </c:pt>
                <c:pt idx="48285">
                  <c:v>-1.00537E-2</c:v>
                </c:pt>
                <c:pt idx="48286">
                  <c:v>-1.1910199999999999E-2</c:v>
                </c:pt>
                <c:pt idx="48287">
                  <c:v>-1.3783200000000001E-2</c:v>
                </c:pt>
                <c:pt idx="48288">
                  <c:v>-1.5673400000000001E-2</c:v>
                </c:pt>
                <c:pt idx="48289">
                  <c:v>-1.75839E-2</c:v>
                </c:pt>
                <c:pt idx="48290">
                  <c:v>-1.9518299999999999E-2</c:v>
                </c:pt>
                <c:pt idx="48291">
                  <c:v>-2.1478899999999999E-2</c:v>
                </c:pt>
                <c:pt idx="48292">
                  <c:v>-2.3467600000000002E-2</c:v>
                </c:pt>
                <c:pt idx="48293">
                  <c:v>-2.5486700000000001E-2</c:v>
                </c:pt>
                <c:pt idx="48294">
                  <c:v>-2.75397E-2</c:v>
                </c:pt>
                <c:pt idx="48295">
                  <c:v>-2.96311E-2</c:v>
                </c:pt>
                <c:pt idx="48296">
                  <c:v>-3.1764300000000002E-2</c:v>
                </c:pt>
                <c:pt idx="48297">
                  <c:v>-3.3941199999999998E-2</c:v>
                </c:pt>
                <c:pt idx="48298">
                  <c:v>-3.6161699999999998E-2</c:v>
                </c:pt>
                <c:pt idx="48299">
                  <c:v>-3.8425300000000003E-2</c:v>
                </c:pt>
                <c:pt idx="48300">
                  <c:v>-4.0731400000000001E-2</c:v>
                </c:pt>
                <c:pt idx="48301">
                  <c:v>-4.3078999999999999E-2</c:v>
                </c:pt>
                <c:pt idx="48302">
                  <c:v>-4.5466899999999998E-2</c:v>
                </c:pt>
                <c:pt idx="48303">
                  <c:v>-4.7897500000000003E-2</c:v>
                </c:pt>
                <c:pt idx="48304">
                  <c:v>-5.0375700000000002E-2</c:v>
                </c:pt>
                <c:pt idx="48305">
                  <c:v>-5.2903100000000002E-2</c:v>
                </c:pt>
                <c:pt idx="48306">
                  <c:v>-5.5476200000000003E-2</c:v>
                </c:pt>
                <c:pt idx="48307">
                  <c:v>-5.8091799999999999E-2</c:v>
                </c:pt>
                <c:pt idx="48308">
                  <c:v>-6.0749299999999999E-2</c:v>
                </c:pt>
                <c:pt idx="48309">
                  <c:v>-6.3449199999999997E-2</c:v>
                </c:pt>
                <c:pt idx="48310">
                  <c:v>-6.6192600000000004E-2</c:v>
                </c:pt>
                <c:pt idx="48311">
                  <c:v>-6.8981000000000001E-2</c:v>
                </c:pt>
                <c:pt idx="48312">
                  <c:v>-7.1815100000000007E-2</c:v>
                </c:pt>
                <c:pt idx="48313">
                  <c:v>-7.4694099999999999E-2</c:v>
                </c:pt>
                <c:pt idx="48314">
                  <c:v>-7.7617500000000006E-2</c:v>
                </c:pt>
                <c:pt idx="48315">
                  <c:v>-8.0585799999999999E-2</c:v>
                </c:pt>
                <c:pt idx="48316">
                  <c:v>-8.3598500000000006E-2</c:v>
                </c:pt>
                <c:pt idx="48317">
                  <c:v>-8.6652800000000002E-2</c:v>
                </c:pt>
                <c:pt idx="48318">
                  <c:v>-8.9745000000000005E-2</c:v>
                </c:pt>
                <c:pt idx="48319">
                  <c:v>-9.2872399999999994E-2</c:v>
                </c:pt>
                <c:pt idx="48320">
                  <c:v>-9.6035099999999998E-2</c:v>
                </c:pt>
                <c:pt idx="48321">
                  <c:v>-9.9234299999999998E-2</c:v>
                </c:pt>
                <c:pt idx="48322">
                  <c:v>-0.10247100000000001</c:v>
                </c:pt>
                <c:pt idx="48323">
                  <c:v>-0.105744</c:v>
                </c:pt>
                <c:pt idx="48324">
                  <c:v>-0.109051</c:v>
                </c:pt>
                <c:pt idx="48325">
                  <c:v>-0.11239200000000001</c:v>
                </c:pt>
                <c:pt idx="48326">
                  <c:v>-0.115763</c:v>
                </c:pt>
                <c:pt idx="48327">
                  <c:v>-0.119162</c:v>
                </c:pt>
                <c:pt idx="48328">
                  <c:v>-0.122586</c:v>
                </c:pt>
                <c:pt idx="48329">
                  <c:v>-0.126031</c:v>
                </c:pt>
                <c:pt idx="48330">
                  <c:v>-0.12948999999999999</c:v>
                </c:pt>
                <c:pt idx="48331">
                  <c:v>-0.13295999999999999</c:v>
                </c:pt>
                <c:pt idx="48332">
                  <c:v>-0.136438</c:v>
                </c:pt>
                <c:pt idx="48333">
                  <c:v>-0.13992299999999999</c:v>
                </c:pt>
                <c:pt idx="48334">
                  <c:v>-0.14341599999999999</c:v>
                </c:pt>
                <c:pt idx="48335">
                  <c:v>-0.14691599999999999</c:v>
                </c:pt>
                <c:pt idx="48336">
                  <c:v>-0.150419</c:v>
                </c:pt>
                <c:pt idx="48337">
                  <c:v>-0.153922</c:v>
                </c:pt>
                <c:pt idx="48338">
                  <c:v>-0.157419</c:v>
                </c:pt>
                <c:pt idx="48339">
                  <c:v>-0.16090599999999999</c:v>
                </c:pt>
                <c:pt idx="48340">
                  <c:v>-0.164382</c:v>
                </c:pt>
                <c:pt idx="48341">
                  <c:v>-0.16784099999999999</c:v>
                </c:pt>
                <c:pt idx="48342">
                  <c:v>-0.17127600000000001</c:v>
                </c:pt>
                <c:pt idx="48343">
                  <c:v>-0.174679</c:v>
                </c:pt>
                <c:pt idx="48344">
                  <c:v>-0.17804700000000001</c:v>
                </c:pt>
                <c:pt idx="48345">
                  <c:v>-0.18137800000000001</c:v>
                </c:pt>
                <c:pt idx="48346">
                  <c:v>-0.184672</c:v>
                </c:pt>
                <c:pt idx="48347">
                  <c:v>-0.18792400000000001</c:v>
                </c:pt>
                <c:pt idx="48348">
                  <c:v>-0.191131</c:v>
                </c:pt>
                <c:pt idx="48349">
                  <c:v>-0.19428599999999999</c:v>
                </c:pt>
                <c:pt idx="48350">
                  <c:v>-0.197377</c:v>
                </c:pt>
                <c:pt idx="48351">
                  <c:v>-0.20039399999999999</c:v>
                </c:pt>
                <c:pt idx="48352">
                  <c:v>-0.20333100000000001</c:v>
                </c:pt>
                <c:pt idx="48353">
                  <c:v>-0.20618900000000001</c:v>
                </c:pt>
                <c:pt idx="48354">
                  <c:v>-0.20896500000000001</c:v>
                </c:pt>
                <c:pt idx="48355">
                  <c:v>-0.21165700000000001</c:v>
                </c:pt>
                <c:pt idx="48356">
                  <c:v>-0.21426300000000001</c:v>
                </c:pt>
                <c:pt idx="48357">
                  <c:v>-0.216783</c:v>
                </c:pt>
                <c:pt idx="48358">
                  <c:v>-0.21920999999999999</c:v>
                </c:pt>
                <c:pt idx="48359">
                  <c:v>-0.22153900000000001</c:v>
                </c:pt>
                <c:pt idx="48360">
                  <c:v>-0.22376299999999999</c:v>
                </c:pt>
                <c:pt idx="48361">
                  <c:v>-0.225879</c:v>
                </c:pt>
                <c:pt idx="48362">
                  <c:v>-0.227884</c:v>
                </c:pt>
                <c:pt idx="48363">
                  <c:v>-0.22977500000000001</c:v>
                </c:pt>
                <c:pt idx="48364">
                  <c:v>-0.231549</c:v>
                </c:pt>
                <c:pt idx="48365">
                  <c:v>-0.233208</c:v>
                </c:pt>
                <c:pt idx="48366">
                  <c:v>-0.23474999999999999</c:v>
                </c:pt>
                <c:pt idx="48367">
                  <c:v>-0.236176</c:v>
                </c:pt>
                <c:pt idx="48368">
                  <c:v>-0.237483</c:v>
                </c:pt>
                <c:pt idx="48369">
                  <c:v>-0.23866599999999999</c:v>
                </c:pt>
                <c:pt idx="48370">
                  <c:v>-0.23971999999999999</c:v>
                </c:pt>
                <c:pt idx="48371">
                  <c:v>-0.24064199999999999</c:v>
                </c:pt>
                <c:pt idx="48372">
                  <c:v>-0.241426</c:v>
                </c:pt>
                <c:pt idx="48373">
                  <c:v>-0.24207000000000001</c:v>
                </c:pt>
                <c:pt idx="48374">
                  <c:v>-0.24257100000000001</c:v>
                </c:pt>
                <c:pt idx="48375">
                  <c:v>-0.242924</c:v>
                </c:pt>
                <c:pt idx="48376">
                  <c:v>-0.24312800000000001</c:v>
                </c:pt>
                <c:pt idx="48377">
                  <c:v>-0.24318400000000001</c:v>
                </c:pt>
                <c:pt idx="48378">
                  <c:v>-0.243094</c:v>
                </c:pt>
                <c:pt idx="48379">
                  <c:v>-0.24286099999999999</c:v>
                </c:pt>
                <c:pt idx="48380">
                  <c:v>-0.24248400000000001</c:v>
                </c:pt>
                <c:pt idx="48381">
                  <c:v>-0.24196300000000001</c:v>
                </c:pt>
                <c:pt idx="48382">
                  <c:v>-0.24129300000000001</c:v>
                </c:pt>
                <c:pt idx="48383">
                  <c:v>-0.24047299999999999</c:v>
                </c:pt>
                <c:pt idx="48384">
                  <c:v>-0.239506</c:v>
                </c:pt>
                <c:pt idx="48385">
                  <c:v>-0.23839299999999999</c:v>
                </c:pt>
                <c:pt idx="48386">
                  <c:v>-0.23713699999999999</c:v>
                </c:pt>
                <c:pt idx="48387">
                  <c:v>-0.23574200000000001</c:v>
                </c:pt>
                <c:pt idx="48388">
                  <c:v>-0.23421400000000001</c:v>
                </c:pt>
                <c:pt idx="48389">
                  <c:v>-0.23255700000000001</c:v>
                </c:pt>
                <c:pt idx="48390">
                  <c:v>-0.230772</c:v>
                </c:pt>
                <c:pt idx="48391">
                  <c:v>-0.22885900000000001</c:v>
                </c:pt>
                <c:pt idx="48392">
                  <c:v>-0.22681999999999999</c:v>
                </c:pt>
                <c:pt idx="48393">
                  <c:v>-0.224662</c:v>
                </c:pt>
                <c:pt idx="48394">
                  <c:v>-0.222385</c:v>
                </c:pt>
                <c:pt idx="48395">
                  <c:v>-0.21998999999999999</c:v>
                </c:pt>
                <c:pt idx="48396">
                  <c:v>-0.21748000000000001</c:v>
                </c:pt>
                <c:pt idx="48397">
                  <c:v>-0.214861</c:v>
                </c:pt>
                <c:pt idx="48398">
                  <c:v>-0.21213799999999999</c:v>
                </c:pt>
                <c:pt idx="48399">
                  <c:v>-0.209309</c:v>
                </c:pt>
                <c:pt idx="48400">
                  <c:v>-0.206372</c:v>
                </c:pt>
                <c:pt idx="48401">
                  <c:v>-0.20332700000000001</c:v>
                </c:pt>
                <c:pt idx="48402">
                  <c:v>-0.20017799999999999</c:v>
                </c:pt>
                <c:pt idx="48403">
                  <c:v>-0.19692399999999999</c:v>
                </c:pt>
                <c:pt idx="48404">
                  <c:v>-0.19356400000000001</c:v>
                </c:pt>
                <c:pt idx="48405">
                  <c:v>-0.190104</c:v>
                </c:pt>
                <c:pt idx="48406">
                  <c:v>-0.18655099999999999</c:v>
                </c:pt>
                <c:pt idx="48407">
                  <c:v>-0.18291199999999999</c:v>
                </c:pt>
                <c:pt idx="48408">
                  <c:v>-0.17919499999999999</c:v>
                </c:pt>
                <c:pt idx="48409">
                  <c:v>-0.17540600000000001</c:v>
                </c:pt>
                <c:pt idx="48410">
                  <c:v>-0.17155000000000001</c:v>
                </c:pt>
                <c:pt idx="48411">
                  <c:v>-0.167631</c:v>
                </c:pt>
                <c:pt idx="48412">
                  <c:v>-0.16365299999999999</c:v>
                </c:pt>
                <c:pt idx="48413">
                  <c:v>-0.15962200000000001</c:v>
                </c:pt>
                <c:pt idx="48414">
                  <c:v>-0.15554599999999999</c:v>
                </c:pt>
                <c:pt idx="48415">
                  <c:v>-0.15143200000000001</c:v>
                </c:pt>
                <c:pt idx="48416">
                  <c:v>-0.147285</c:v>
                </c:pt>
                <c:pt idx="48417">
                  <c:v>-0.14310899999999999</c:v>
                </c:pt>
                <c:pt idx="48418">
                  <c:v>-0.13891000000000001</c:v>
                </c:pt>
                <c:pt idx="48419">
                  <c:v>-0.13470099999999999</c:v>
                </c:pt>
                <c:pt idx="48420">
                  <c:v>-0.13048899999999999</c:v>
                </c:pt>
                <c:pt idx="48421">
                  <c:v>-0.126277</c:v>
                </c:pt>
                <c:pt idx="48422">
                  <c:v>-0.12206400000000001</c:v>
                </c:pt>
                <c:pt idx="48423">
                  <c:v>-0.11784600000000001</c:v>
                </c:pt>
                <c:pt idx="48424">
                  <c:v>-0.113626</c:v>
                </c:pt>
                <c:pt idx="48425">
                  <c:v>-0.109407</c:v>
                </c:pt>
                <c:pt idx="48426">
                  <c:v>-0.105195</c:v>
                </c:pt>
                <c:pt idx="48427">
                  <c:v>-0.100995</c:v>
                </c:pt>
                <c:pt idx="48428">
                  <c:v>-9.6812300000000004E-2</c:v>
                </c:pt>
                <c:pt idx="48429">
                  <c:v>-9.2661300000000002E-2</c:v>
                </c:pt>
                <c:pt idx="48430">
                  <c:v>-8.8554599999999997E-2</c:v>
                </c:pt>
                <c:pt idx="48431">
                  <c:v>-8.4497699999999995E-2</c:v>
                </c:pt>
                <c:pt idx="48432">
                  <c:v>-8.0491499999999994E-2</c:v>
                </c:pt>
                <c:pt idx="48433">
                  <c:v>-7.6538599999999998E-2</c:v>
                </c:pt>
                <c:pt idx="48434">
                  <c:v>-7.26435E-2</c:v>
                </c:pt>
                <c:pt idx="48435">
                  <c:v>-6.8809599999999999E-2</c:v>
                </c:pt>
                <c:pt idx="48436">
                  <c:v>-6.5041500000000002E-2</c:v>
                </c:pt>
                <c:pt idx="48437">
                  <c:v>-6.13473E-2</c:v>
                </c:pt>
                <c:pt idx="48438">
                  <c:v>-5.7735700000000001E-2</c:v>
                </c:pt>
                <c:pt idx="48439">
                  <c:v>-5.4215300000000001E-2</c:v>
                </c:pt>
                <c:pt idx="48440">
                  <c:v>-5.0794899999999997E-2</c:v>
                </c:pt>
                <c:pt idx="48441">
                  <c:v>-4.7482900000000001E-2</c:v>
                </c:pt>
                <c:pt idx="48442">
                  <c:v>-4.4284799999999999E-2</c:v>
                </c:pt>
                <c:pt idx="48443">
                  <c:v>-4.1203499999999997E-2</c:v>
                </c:pt>
                <c:pt idx="48444">
                  <c:v>-3.8242600000000002E-2</c:v>
                </c:pt>
                <c:pt idx="48445">
                  <c:v>-3.5406100000000003E-2</c:v>
                </c:pt>
                <c:pt idx="48446">
                  <c:v>-3.2698699999999997E-2</c:v>
                </c:pt>
                <c:pt idx="48447">
                  <c:v>-3.0125699999999998E-2</c:v>
                </c:pt>
                <c:pt idx="48448">
                  <c:v>-2.7690800000000002E-2</c:v>
                </c:pt>
                <c:pt idx="48449">
                  <c:v>-2.53957E-2</c:v>
                </c:pt>
                <c:pt idx="48450">
                  <c:v>-2.3240899999999998E-2</c:v>
                </c:pt>
                <c:pt idx="48451">
                  <c:v>-2.1227699999999999E-2</c:v>
                </c:pt>
                <c:pt idx="48452">
                  <c:v>-1.9360100000000002E-2</c:v>
                </c:pt>
                <c:pt idx="48453">
                  <c:v>-1.7641299999999999E-2</c:v>
                </c:pt>
                <c:pt idx="48454">
                  <c:v>-1.6071800000000001E-2</c:v>
                </c:pt>
                <c:pt idx="48455">
                  <c:v>-1.46511E-2</c:v>
                </c:pt>
                <c:pt idx="48456">
                  <c:v>-1.3380700000000001E-2</c:v>
                </c:pt>
                <c:pt idx="48457">
                  <c:v>-1.22632E-2</c:v>
                </c:pt>
                <c:pt idx="48458">
                  <c:v>-1.13034E-2</c:v>
                </c:pt>
                <c:pt idx="48459">
                  <c:v>-1.05089E-2</c:v>
                </c:pt>
                <c:pt idx="48460" formatCode="0.00E+00">
                  <c:v>-9.8880400000000007E-3</c:v>
                </c:pt>
                <c:pt idx="48461" formatCode="0.00E+00">
                  <c:v>-9.44593E-3</c:v>
                </c:pt>
                <c:pt idx="48462" formatCode="0.00E+00">
                  <c:v>-9.1852900000000005E-3</c:v>
                </c:pt>
                <c:pt idx="48463" formatCode="0.00E+00">
                  <c:v>-9.1076799999999999E-3</c:v>
                </c:pt>
                <c:pt idx="48464" formatCode="0.00E+00">
                  <c:v>-9.2134799999999996E-3</c:v>
                </c:pt>
                <c:pt idx="48465" formatCode="0.00E+00">
                  <c:v>-9.5029599999999995E-3</c:v>
                </c:pt>
                <c:pt idx="48466" formatCode="0.00E+00">
                  <c:v>-9.9746499999999998E-3</c:v>
                </c:pt>
                <c:pt idx="48467">
                  <c:v>-1.0622599999999999E-2</c:v>
                </c:pt>
                <c:pt idx="48468">
                  <c:v>-1.1441E-2</c:v>
                </c:pt>
                <c:pt idx="48469">
                  <c:v>-1.243E-2</c:v>
                </c:pt>
                <c:pt idx="48470">
                  <c:v>-1.35946E-2</c:v>
                </c:pt>
                <c:pt idx="48471">
                  <c:v>-1.49401E-2</c:v>
                </c:pt>
                <c:pt idx="48472">
                  <c:v>-1.64662E-2</c:v>
                </c:pt>
                <c:pt idx="48473">
                  <c:v>-1.8167300000000001E-2</c:v>
                </c:pt>
                <c:pt idx="48474">
                  <c:v>-2.0038E-2</c:v>
                </c:pt>
                <c:pt idx="48475">
                  <c:v>-2.2074199999999999E-2</c:v>
                </c:pt>
                <c:pt idx="48476">
                  <c:v>-2.4272100000000001E-2</c:v>
                </c:pt>
                <c:pt idx="48477">
                  <c:v>-2.6627499999999998E-2</c:v>
                </c:pt>
                <c:pt idx="48478">
                  <c:v>-2.9139100000000001E-2</c:v>
                </c:pt>
                <c:pt idx="48479">
                  <c:v>-3.1808599999999999E-2</c:v>
                </c:pt>
                <c:pt idx="48480">
                  <c:v>-3.4636399999999998E-2</c:v>
                </c:pt>
                <c:pt idx="48481">
                  <c:v>-3.76212E-2</c:v>
                </c:pt>
                <c:pt idx="48482">
                  <c:v>-4.0762800000000002E-2</c:v>
                </c:pt>
                <c:pt idx="48483">
                  <c:v>-4.4057199999999998E-2</c:v>
                </c:pt>
                <c:pt idx="48484">
                  <c:v>-4.7495000000000002E-2</c:v>
                </c:pt>
                <c:pt idx="48485">
                  <c:v>-5.1067500000000002E-2</c:v>
                </c:pt>
                <c:pt idx="48486">
                  <c:v>-5.4772000000000001E-2</c:v>
                </c:pt>
                <c:pt idx="48487">
                  <c:v>-5.8611299999999998E-2</c:v>
                </c:pt>
                <c:pt idx="48488">
                  <c:v>-6.2587500000000004E-2</c:v>
                </c:pt>
                <c:pt idx="48489">
                  <c:v>-6.6699999999999995E-2</c:v>
                </c:pt>
                <c:pt idx="48490">
                  <c:v>-7.0946499999999996E-2</c:v>
                </c:pt>
                <c:pt idx="48491">
                  <c:v>-7.5321799999999994E-2</c:v>
                </c:pt>
                <c:pt idx="48492">
                  <c:v>-7.9816999999999999E-2</c:v>
                </c:pt>
                <c:pt idx="48493">
                  <c:v>-8.4420400000000007E-2</c:v>
                </c:pt>
                <c:pt idx="48494">
                  <c:v>-8.9120000000000005E-2</c:v>
                </c:pt>
                <c:pt idx="48495">
                  <c:v>-9.3907000000000004E-2</c:v>
                </c:pt>
                <c:pt idx="48496">
                  <c:v>-9.8776100000000006E-2</c:v>
                </c:pt>
                <c:pt idx="48497">
                  <c:v>-0.10372000000000001</c:v>
                </c:pt>
                <c:pt idx="48498">
                  <c:v>-0.108726</c:v>
                </c:pt>
                <c:pt idx="48499">
                  <c:v>-0.113787</c:v>
                </c:pt>
                <c:pt idx="48500">
                  <c:v>-0.118905</c:v>
                </c:pt>
                <c:pt idx="48501">
                  <c:v>-0.124082</c:v>
                </c:pt>
                <c:pt idx="48502">
                  <c:v>-0.12931899999999999</c:v>
                </c:pt>
                <c:pt idx="48503">
                  <c:v>-0.13461400000000001</c:v>
                </c:pt>
                <c:pt idx="48504">
                  <c:v>-0.13996500000000001</c:v>
                </c:pt>
                <c:pt idx="48505">
                  <c:v>-0.14537</c:v>
                </c:pt>
                <c:pt idx="48506">
                  <c:v>-0.15082200000000001</c:v>
                </c:pt>
                <c:pt idx="48507">
                  <c:v>-0.15631300000000001</c:v>
                </c:pt>
                <c:pt idx="48508">
                  <c:v>-0.16183900000000001</c:v>
                </c:pt>
                <c:pt idx="48509">
                  <c:v>-0.16739399999999999</c:v>
                </c:pt>
                <c:pt idx="48510">
                  <c:v>-0.17297599999999999</c:v>
                </c:pt>
                <c:pt idx="48511">
                  <c:v>-0.17857700000000001</c:v>
                </c:pt>
                <c:pt idx="48512">
                  <c:v>-0.18419099999999999</c:v>
                </c:pt>
                <c:pt idx="48513">
                  <c:v>-0.18981400000000001</c:v>
                </c:pt>
                <c:pt idx="48514">
                  <c:v>-0.195441</c:v>
                </c:pt>
                <c:pt idx="48515">
                  <c:v>-0.20105899999999999</c:v>
                </c:pt>
                <c:pt idx="48516">
                  <c:v>-0.206654</c:v>
                </c:pt>
                <c:pt idx="48517">
                  <c:v>-0.21221400000000001</c:v>
                </c:pt>
                <c:pt idx="48518">
                  <c:v>-0.21773600000000001</c:v>
                </c:pt>
                <c:pt idx="48519">
                  <c:v>-0.223218</c:v>
                </c:pt>
                <c:pt idx="48520">
                  <c:v>-0.228659</c:v>
                </c:pt>
                <c:pt idx="48521">
                  <c:v>-0.23405200000000001</c:v>
                </c:pt>
                <c:pt idx="48522">
                  <c:v>-0.239394</c:v>
                </c:pt>
                <c:pt idx="48523">
                  <c:v>-0.24468000000000001</c:v>
                </c:pt>
                <c:pt idx="48524">
                  <c:v>-0.24990499999999999</c:v>
                </c:pt>
                <c:pt idx="48525">
                  <c:v>-0.25506200000000001</c:v>
                </c:pt>
                <c:pt idx="48526">
                  <c:v>-0.26014399999999999</c:v>
                </c:pt>
                <c:pt idx="48527">
                  <c:v>-0.26514300000000002</c:v>
                </c:pt>
                <c:pt idx="48528">
                  <c:v>-0.27004800000000001</c:v>
                </c:pt>
                <c:pt idx="48529">
                  <c:v>-0.27485599999999999</c:v>
                </c:pt>
                <c:pt idx="48530">
                  <c:v>-0.27956700000000001</c:v>
                </c:pt>
                <c:pt idx="48531">
                  <c:v>-0.28418599999999999</c:v>
                </c:pt>
                <c:pt idx="48532">
                  <c:v>-0.28871400000000003</c:v>
                </c:pt>
                <c:pt idx="48533">
                  <c:v>-0.29315000000000002</c:v>
                </c:pt>
                <c:pt idx="48534">
                  <c:v>-0.29749199999999998</c:v>
                </c:pt>
                <c:pt idx="48535">
                  <c:v>-0.30173699999999998</c:v>
                </c:pt>
                <c:pt idx="48536">
                  <c:v>-0.30587799999999998</c:v>
                </c:pt>
                <c:pt idx="48537">
                  <c:v>-0.309919</c:v>
                </c:pt>
                <c:pt idx="48538">
                  <c:v>-0.31386599999999998</c:v>
                </c:pt>
                <c:pt idx="48539">
                  <c:v>-0.31771899999999997</c:v>
                </c:pt>
                <c:pt idx="48540">
                  <c:v>-0.32147700000000001</c:v>
                </c:pt>
                <c:pt idx="48541">
                  <c:v>-0.32513599999999998</c:v>
                </c:pt>
                <c:pt idx="48542">
                  <c:v>-0.32869100000000001</c:v>
                </c:pt>
                <c:pt idx="48543">
                  <c:v>-0.33213500000000001</c:v>
                </c:pt>
                <c:pt idx="48544">
                  <c:v>-0.33546599999999999</c:v>
                </c:pt>
                <c:pt idx="48545">
                  <c:v>-0.33868700000000002</c:v>
                </c:pt>
                <c:pt idx="48546">
                  <c:v>-0.34179999999999999</c:v>
                </c:pt>
                <c:pt idx="48547">
                  <c:v>-0.34479900000000002</c:v>
                </c:pt>
                <c:pt idx="48548">
                  <c:v>-0.34767799999999999</c:v>
                </c:pt>
                <c:pt idx="48549">
                  <c:v>-0.350437</c:v>
                </c:pt>
                <c:pt idx="48550">
                  <c:v>-0.353074</c:v>
                </c:pt>
                <c:pt idx="48551">
                  <c:v>-0.35558600000000001</c:v>
                </c:pt>
                <c:pt idx="48552">
                  <c:v>-0.35797299999999999</c:v>
                </c:pt>
                <c:pt idx="48553">
                  <c:v>-0.36024</c:v>
                </c:pt>
                <c:pt idx="48554">
                  <c:v>-0.36239399999999999</c:v>
                </c:pt>
                <c:pt idx="48555">
                  <c:v>-0.36443799999999998</c:v>
                </c:pt>
                <c:pt idx="48556">
                  <c:v>-0.36637500000000001</c:v>
                </c:pt>
                <c:pt idx="48557">
                  <c:v>-0.36820599999999998</c:v>
                </c:pt>
                <c:pt idx="48558">
                  <c:v>-0.36992900000000001</c:v>
                </c:pt>
                <c:pt idx="48559">
                  <c:v>-0.37153799999999998</c:v>
                </c:pt>
                <c:pt idx="48560">
                  <c:v>-0.37303399999999998</c:v>
                </c:pt>
                <c:pt idx="48561">
                  <c:v>-0.37441600000000003</c:v>
                </c:pt>
                <c:pt idx="48562">
                  <c:v>-0.37568800000000002</c:v>
                </c:pt>
                <c:pt idx="48563">
                  <c:v>-0.37685299999999999</c:v>
                </c:pt>
                <c:pt idx="48564">
                  <c:v>-0.37791799999999998</c:v>
                </c:pt>
                <c:pt idx="48565">
                  <c:v>-0.37888899999999998</c:v>
                </c:pt>
                <c:pt idx="48566">
                  <c:v>-0.37977</c:v>
                </c:pt>
                <c:pt idx="48567">
                  <c:v>-0.38056200000000001</c:v>
                </c:pt>
                <c:pt idx="48568">
                  <c:v>-0.38126700000000002</c:v>
                </c:pt>
                <c:pt idx="48569">
                  <c:v>-0.38188899999999998</c:v>
                </c:pt>
                <c:pt idx="48570">
                  <c:v>-0.382436</c:v>
                </c:pt>
                <c:pt idx="48571">
                  <c:v>-0.382907</c:v>
                </c:pt>
                <c:pt idx="48572">
                  <c:v>-0.383303</c:v>
                </c:pt>
                <c:pt idx="48573">
                  <c:v>-0.38363000000000003</c:v>
                </c:pt>
                <c:pt idx="48574">
                  <c:v>-0.38389200000000001</c:v>
                </c:pt>
                <c:pt idx="48575">
                  <c:v>-0.38408300000000001</c:v>
                </c:pt>
                <c:pt idx="48576">
                  <c:v>-0.38419999999999999</c:v>
                </c:pt>
                <c:pt idx="48577">
                  <c:v>-0.384243</c:v>
                </c:pt>
                <c:pt idx="48578">
                  <c:v>-0.38421</c:v>
                </c:pt>
                <c:pt idx="48579">
                  <c:v>-0.384102</c:v>
                </c:pt>
                <c:pt idx="48580">
                  <c:v>-0.38391999999999998</c:v>
                </c:pt>
                <c:pt idx="48581">
                  <c:v>-0.38367299999999999</c:v>
                </c:pt>
                <c:pt idx="48582">
                  <c:v>-0.38336900000000002</c:v>
                </c:pt>
                <c:pt idx="48583">
                  <c:v>-0.38301200000000002</c:v>
                </c:pt>
                <c:pt idx="48584">
                  <c:v>-0.3826</c:v>
                </c:pt>
                <c:pt idx="48585">
                  <c:v>-0.38214100000000001</c:v>
                </c:pt>
                <c:pt idx="48586">
                  <c:v>-0.38163999999999998</c:v>
                </c:pt>
                <c:pt idx="48587">
                  <c:v>-0.38109599999999999</c:v>
                </c:pt>
                <c:pt idx="48588">
                  <c:v>-0.38051099999999999</c:v>
                </c:pt>
                <c:pt idx="48589">
                  <c:v>-0.37989000000000001</c:v>
                </c:pt>
                <c:pt idx="48590">
                  <c:v>-0.37924000000000002</c:v>
                </c:pt>
                <c:pt idx="48591">
                  <c:v>-0.37856600000000001</c:v>
                </c:pt>
                <c:pt idx="48592">
                  <c:v>-0.377863</c:v>
                </c:pt>
                <c:pt idx="48593">
                  <c:v>-0.37712699999999999</c:v>
                </c:pt>
                <c:pt idx="48594">
                  <c:v>-0.37635800000000003</c:v>
                </c:pt>
                <c:pt idx="48595">
                  <c:v>-0.375558</c:v>
                </c:pt>
                <c:pt idx="48596">
                  <c:v>-0.37473699999999999</c:v>
                </c:pt>
                <c:pt idx="48597">
                  <c:v>-0.37390499999999999</c:v>
                </c:pt>
                <c:pt idx="48598">
                  <c:v>-0.37307299999999999</c:v>
                </c:pt>
                <c:pt idx="48599">
                  <c:v>-0.37223699999999998</c:v>
                </c:pt>
                <c:pt idx="48600">
                  <c:v>-0.371388</c:v>
                </c:pt>
                <c:pt idx="48601">
                  <c:v>-0.37051699999999999</c:v>
                </c:pt>
                <c:pt idx="48602">
                  <c:v>-0.36962099999999998</c:v>
                </c:pt>
                <c:pt idx="48603">
                  <c:v>-0.368703</c:v>
                </c:pt>
                <c:pt idx="48604">
                  <c:v>-0.36776300000000001</c:v>
                </c:pt>
                <c:pt idx="48605">
                  <c:v>-0.36680200000000002</c:v>
                </c:pt>
                <c:pt idx="48606">
                  <c:v>-0.36582300000000001</c:v>
                </c:pt>
                <c:pt idx="48607">
                  <c:v>-0.36483100000000002</c:v>
                </c:pt>
                <c:pt idx="48608">
                  <c:v>-0.36382500000000001</c:v>
                </c:pt>
                <c:pt idx="48609">
                  <c:v>-0.36280299999999999</c:v>
                </c:pt>
                <c:pt idx="48610">
                  <c:v>-0.361759</c:v>
                </c:pt>
                <c:pt idx="48611">
                  <c:v>-0.36069200000000001</c:v>
                </c:pt>
                <c:pt idx="48612">
                  <c:v>-0.35960199999999998</c:v>
                </c:pt>
                <c:pt idx="48613">
                  <c:v>-0.35849199999999998</c:v>
                </c:pt>
                <c:pt idx="48614">
                  <c:v>-0.35737099999999999</c:v>
                </c:pt>
                <c:pt idx="48615">
                  <c:v>-0.356238</c:v>
                </c:pt>
                <c:pt idx="48616">
                  <c:v>-0.35509200000000002</c:v>
                </c:pt>
                <c:pt idx="48617">
                  <c:v>-0.35392699999999999</c:v>
                </c:pt>
                <c:pt idx="48618">
                  <c:v>-0.35273900000000002</c:v>
                </c:pt>
                <c:pt idx="48619">
                  <c:v>-0.35152</c:v>
                </c:pt>
                <c:pt idx="48620">
                  <c:v>-0.35026200000000002</c:v>
                </c:pt>
                <c:pt idx="48621">
                  <c:v>-0.34895900000000002</c:v>
                </c:pt>
                <c:pt idx="48622">
                  <c:v>-0.34760600000000003</c:v>
                </c:pt>
                <c:pt idx="48623">
                  <c:v>-0.34620200000000001</c:v>
                </c:pt>
                <c:pt idx="48624">
                  <c:v>-0.34474900000000003</c:v>
                </c:pt>
                <c:pt idx="48625">
                  <c:v>-0.34325</c:v>
                </c:pt>
                <c:pt idx="48626">
                  <c:v>-0.34171200000000002</c:v>
                </c:pt>
                <c:pt idx="48627">
                  <c:v>-0.34013599999999999</c:v>
                </c:pt>
                <c:pt idx="48628">
                  <c:v>-0.33851399999999998</c:v>
                </c:pt>
                <c:pt idx="48629">
                  <c:v>-0.33683299999999999</c:v>
                </c:pt>
                <c:pt idx="48630">
                  <c:v>-0.335094</c:v>
                </c:pt>
                <c:pt idx="48631">
                  <c:v>-0.33330300000000002</c:v>
                </c:pt>
                <c:pt idx="48632">
                  <c:v>-0.33146599999999998</c:v>
                </c:pt>
                <c:pt idx="48633">
                  <c:v>-0.32958399999999999</c:v>
                </c:pt>
                <c:pt idx="48634">
                  <c:v>-0.327658</c:v>
                </c:pt>
                <c:pt idx="48635">
                  <c:v>-0.32568900000000001</c:v>
                </c:pt>
                <c:pt idx="48636">
                  <c:v>-0.32367600000000002</c:v>
                </c:pt>
                <c:pt idx="48637">
                  <c:v>-0.32161099999999998</c:v>
                </c:pt>
                <c:pt idx="48638">
                  <c:v>-0.31948599999999999</c:v>
                </c:pt>
                <c:pt idx="48639">
                  <c:v>-0.317299</c:v>
                </c:pt>
                <c:pt idx="48640">
                  <c:v>-0.31504700000000002</c:v>
                </c:pt>
                <c:pt idx="48641">
                  <c:v>-0.312726</c:v>
                </c:pt>
                <c:pt idx="48642">
                  <c:v>-0.310336</c:v>
                </c:pt>
                <c:pt idx="48643">
                  <c:v>-0.30787500000000001</c:v>
                </c:pt>
                <c:pt idx="48644">
                  <c:v>-0.305342</c:v>
                </c:pt>
                <c:pt idx="48645">
                  <c:v>-0.30273299999999997</c:v>
                </c:pt>
                <c:pt idx="48646">
                  <c:v>-0.30004599999999998</c:v>
                </c:pt>
                <c:pt idx="48647">
                  <c:v>-0.29728700000000002</c:v>
                </c:pt>
                <c:pt idx="48648">
                  <c:v>-0.29445700000000002</c:v>
                </c:pt>
                <c:pt idx="48649">
                  <c:v>-0.29155599999999998</c:v>
                </c:pt>
                <c:pt idx="48650">
                  <c:v>-0.28858200000000001</c:v>
                </c:pt>
                <c:pt idx="48651">
                  <c:v>-0.28553699999999999</c:v>
                </c:pt>
                <c:pt idx="48652">
                  <c:v>-0.28241699999999997</c:v>
                </c:pt>
                <c:pt idx="48653">
                  <c:v>-0.27921800000000002</c:v>
                </c:pt>
                <c:pt idx="48654">
                  <c:v>-0.27594099999999999</c:v>
                </c:pt>
                <c:pt idx="48655">
                  <c:v>-0.27259100000000003</c:v>
                </c:pt>
                <c:pt idx="48656">
                  <c:v>-0.26916699999999999</c:v>
                </c:pt>
                <c:pt idx="48657">
                  <c:v>-0.26566400000000001</c:v>
                </c:pt>
                <c:pt idx="48658">
                  <c:v>-0.26208500000000001</c:v>
                </c:pt>
                <c:pt idx="48659">
                  <c:v>-0.258434</c:v>
                </c:pt>
                <c:pt idx="48660">
                  <c:v>-0.254714</c:v>
                </c:pt>
                <c:pt idx="48661">
                  <c:v>-0.25092399999999998</c:v>
                </c:pt>
                <c:pt idx="48662">
                  <c:v>-0.24706800000000001</c:v>
                </c:pt>
                <c:pt idx="48663">
                  <c:v>-0.24315000000000001</c:v>
                </c:pt>
                <c:pt idx="48664">
                  <c:v>-0.239175</c:v>
                </c:pt>
                <c:pt idx="48665">
                  <c:v>-0.23514399999999999</c:v>
                </c:pt>
                <c:pt idx="48666">
                  <c:v>-0.23106199999999999</c:v>
                </c:pt>
                <c:pt idx="48667">
                  <c:v>-0.22693099999999999</c:v>
                </c:pt>
                <c:pt idx="48668">
                  <c:v>-0.22275</c:v>
                </c:pt>
                <c:pt idx="48669">
                  <c:v>-0.21852099999999999</c:v>
                </c:pt>
                <c:pt idx="48670">
                  <c:v>-0.21424299999999999</c:v>
                </c:pt>
                <c:pt idx="48671">
                  <c:v>-0.209921</c:v>
                </c:pt>
                <c:pt idx="48672">
                  <c:v>-0.20555899999999999</c:v>
                </c:pt>
                <c:pt idx="48673">
                  <c:v>-0.201159</c:v>
                </c:pt>
                <c:pt idx="48674">
                  <c:v>-0.19672400000000001</c:v>
                </c:pt>
                <c:pt idx="48675">
                  <c:v>-0.19225800000000001</c:v>
                </c:pt>
                <c:pt idx="48676">
                  <c:v>-0.18776100000000001</c:v>
                </c:pt>
                <c:pt idx="48677">
                  <c:v>-0.18323400000000001</c:v>
                </c:pt>
                <c:pt idx="48678">
                  <c:v>-0.17868100000000001</c:v>
                </c:pt>
                <c:pt idx="48679">
                  <c:v>-0.17410900000000001</c:v>
                </c:pt>
                <c:pt idx="48680">
                  <c:v>-0.169519</c:v>
                </c:pt>
                <c:pt idx="48681">
                  <c:v>-0.16491600000000001</c:v>
                </c:pt>
                <c:pt idx="48682">
                  <c:v>-0.1603</c:v>
                </c:pt>
                <c:pt idx="48683">
                  <c:v>-0.15567700000000001</c:v>
                </c:pt>
                <c:pt idx="48684">
                  <c:v>-0.15104999999999999</c:v>
                </c:pt>
                <c:pt idx="48685">
                  <c:v>-0.146422</c:v>
                </c:pt>
                <c:pt idx="48686">
                  <c:v>-0.14179800000000001</c:v>
                </c:pt>
                <c:pt idx="48687">
                  <c:v>-0.137179</c:v>
                </c:pt>
                <c:pt idx="48688">
                  <c:v>-0.13256599999999999</c:v>
                </c:pt>
                <c:pt idx="48689">
                  <c:v>-0.12795799999999999</c:v>
                </c:pt>
                <c:pt idx="48690">
                  <c:v>-0.123367</c:v>
                </c:pt>
                <c:pt idx="48691">
                  <c:v>-0.118807</c:v>
                </c:pt>
                <c:pt idx="48692">
                  <c:v>-0.114289</c:v>
                </c:pt>
                <c:pt idx="48693">
                  <c:v>-0.109818</c:v>
                </c:pt>
                <c:pt idx="48694">
                  <c:v>-0.105395</c:v>
                </c:pt>
                <c:pt idx="48695">
                  <c:v>-0.101022</c:v>
                </c:pt>
                <c:pt idx="48696">
                  <c:v>-9.6704799999999994E-2</c:v>
                </c:pt>
                <c:pt idx="48697">
                  <c:v>-9.2446200000000006E-2</c:v>
                </c:pt>
                <c:pt idx="48698">
                  <c:v>-8.8252300000000006E-2</c:v>
                </c:pt>
                <c:pt idx="48699">
                  <c:v>-8.4132200000000004E-2</c:v>
                </c:pt>
                <c:pt idx="48700">
                  <c:v>-8.0093800000000007E-2</c:v>
                </c:pt>
                <c:pt idx="48701">
                  <c:v>-7.6141799999999996E-2</c:v>
                </c:pt>
                <c:pt idx="48702">
                  <c:v>-7.2279300000000005E-2</c:v>
                </c:pt>
                <c:pt idx="48703">
                  <c:v>-6.8509399999999998E-2</c:v>
                </c:pt>
                <c:pt idx="48704">
                  <c:v>-6.4834199999999995E-2</c:v>
                </c:pt>
                <c:pt idx="48705">
                  <c:v>-6.1255400000000002E-2</c:v>
                </c:pt>
                <c:pt idx="48706">
                  <c:v>-5.7778200000000002E-2</c:v>
                </c:pt>
                <c:pt idx="48707">
                  <c:v>-5.4409399999999997E-2</c:v>
                </c:pt>
                <c:pt idx="48708">
                  <c:v>-5.1154900000000003E-2</c:v>
                </c:pt>
                <c:pt idx="48709">
                  <c:v>-4.8019800000000001E-2</c:v>
                </c:pt>
                <c:pt idx="48710">
                  <c:v>-4.5010700000000001E-2</c:v>
                </c:pt>
                <c:pt idx="48711">
                  <c:v>-4.2132500000000003E-2</c:v>
                </c:pt>
                <c:pt idx="48712">
                  <c:v>-3.9387199999999997E-2</c:v>
                </c:pt>
                <c:pt idx="48713">
                  <c:v>-3.6777499999999998E-2</c:v>
                </c:pt>
                <c:pt idx="48714">
                  <c:v>-3.431E-2</c:v>
                </c:pt>
                <c:pt idx="48715">
                  <c:v>-3.1992E-2</c:v>
                </c:pt>
                <c:pt idx="48716">
                  <c:v>-2.98293E-2</c:v>
                </c:pt>
                <c:pt idx="48717">
                  <c:v>-2.7825699999999998E-2</c:v>
                </c:pt>
                <c:pt idx="48718">
                  <c:v>-2.5984E-2</c:v>
                </c:pt>
                <c:pt idx="48719">
                  <c:v>-2.43074E-2</c:v>
                </c:pt>
                <c:pt idx="48720">
                  <c:v>-2.28002E-2</c:v>
                </c:pt>
                <c:pt idx="48721">
                  <c:v>-2.1464400000000002E-2</c:v>
                </c:pt>
                <c:pt idx="48722">
                  <c:v>-2.03003E-2</c:v>
                </c:pt>
                <c:pt idx="48723">
                  <c:v>-1.9310600000000001E-2</c:v>
                </c:pt>
                <c:pt idx="48724">
                  <c:v>-1.8500200000000001E-2</c:v>
                </c:pt>
                <c:pt idx="48725">
                  <c:v>-1.7871100000000001E-2</c:v>
                </c:pt>
                <c:pt idx="48726">
                  <c:v>-1.7421099999999998E-2</c:v>
                </c:pt>
                <c:pt idx="48727">
                  <c:v>-1.7148199999999999E-2</c:v>
                </c:pt>
                <c:pt idx="48728">
                  <c:v>-1.7055299999999999E-2</c:v>
                </c:pt>
                <c:pt idx="48729">
                  <c:v>-1.7146499999999999E-2</c:v>
                </c:pt>
                <c:pt idx="48730">
                  <c:v>-1.7422900000000002E-2</c:v>
                </c:pt>
                <c:pt idx="48731">
                  <c:v>-1.7884000000000001E-2</c:v>
                </c:pt>
                <c:pt idx="48732">
                  <c:v>-1.85285E-2</c:v>
                </c:pt>
                <c:pt idx="48733">
                  <c:v>-1.9354400000000001E-2</c:v>
                </c:pt>
                <c:pt idx="48734">
                  <c:v>-2.0361199999999999E-2</c:v>
                </c:pt>
                <c:pt idx="48735">
                  <c:v>-2.1550300000000001E-2</c:v>
                </c:pt>
                <c:pt idx="48736">
                  <c:v>-2.2924E-2</c:v>
                </c:pt>
                <c:pt idx="48737">
                  <c:v>-2.4483499999999998E-2</c:v>
                </c:pt>
                <c:pt idx="48738">
                  <c:v>-2.6227400000000001E-2</c:v>
                </c:pt>
                <c:pt idx="48739">
                  <c:v>-2.8152300000000002E-2</c:v>
                </c:pt>
                <c:pt idx="48740">
                  <c:v>-3.02557E-2</c:v>
                </c:pt>
                <c:pt idx="48741">
                  <c:v>-3.2537200000000002E-2</c:v>
                </c:pt>
                <c:pt idx="48742">
                  <c:v>-3.49965E-2</c:v>
                </c:pt>
                <c:pt idx="48743">
                  <c:v>-3.7631499999999998E-2</c:v>
                </c:pt>
                <c:pt idx="48744">
                  <c:v>-4.04394E-2</c:v>
                </c:pt>
                <c:pt idx="48745">
                  <c:v>-4.34171E-2</c:v>
                </c:pt>
                <c:pt idx="48746">
                  <c:v>-4.6560499999999998E-2</c:v>
                </c:pt>
                <c:pt idx="48747">
                  <c:v>-4.9867000000000002E-2</c:v>
                </c:pt>
                <c:pt idx="48748">
                  <c:v>-5.3335199999999999E-2</c:v>
                </c:pt>
                <c:pt idx="48749">
                  <c:v>-5.6962800000000001E-2</c:v>
                </c:pt>
                <c:pt idx="48750">
                  <c:v>-6.0747000000000002E-2</c:v>
                </c:pt>
                <c:pt idx="48751">
                  <c:v>-6.4685400000000004E-2</c:v>
                </c:pt>
                <c:pt idx="48752">
                  <c:v>-6.8774299999999997E-2</c:v>
                </c:pt>
                <c:pt idx="48753">
                  <c:v>-7.30045E-2</c:v>
                </c:pt>
                <c:pt idx="48754">
                  <c:v>-7.7366099999999993E-2</c:v>
                </c:pt>
                <c:pt idx="48755">
                  <c:v>-8.1855499999999998E-2</c:v>
                </c:pt>
                <c:pt idx="48756">
                  <c:v>-8.64708E-2</c:v>
                </c:pt>
                <c:pt idx="48757">
                  <c:v>-9.1207399999999994E-2</c:v>
                </c:pt>
                <c:pt idx="48758">
                  <c:v>-9.6060599999999996E-2</c:v>
                </c:pt>
                <c:pt idx="48759">
                  <c:v>-0.10102700000000001</c:v>
                </c:pt>
                <c:pt idx="48760">
                  <c:v>-0.106103</c:v>
                </c:pt>
                <c:pt idx="48761">
                  <c:v>-0.111286</c:v>
                </c:pt>
                <c:pt idx="48762">
                  <c:v>-0.116572</c:v>
                </c:pt>
                <c:pt idx="48763">
                  <c:v>-0.121952</c:v>
                </c:pt>
                <c:pt idx="48764">
                  <c:v>-0.127417</c:v>
                </c:pt>
                <c:pt idx="48765">
                  <c:v>-0.132961</c:v>
                </c:pt>
                <c:pt idx="48766">
                  <c:v>-0.13858300000000001</c:v>
                </c:pt>
                <c:pt idx="48767">
                  <c:v>-0.144285</c:v>
                </c:pt>
                <c:pt idx="48768">
                  <c:v>-0.150064</c:v>
                </c:pt>
                <c:pt idx="48769">
                  <c:v>-0.155913</c:v>
                </c:pt>
                <c:pt idx="48770">
                  <c:v>-0.16182199999999999</c:v>
                </c:pt>
                <c:pt idx="48771">
                  <c:v>-0.16778299999999999</c:v>
                </c:pt>
                <c:pt idx="48772">
                  <c:v>-0.173792</c:v>
                </c:pt>
                <c:pt idx="48773">
                  <c:v>-0.179842</c:v>
                </c:pt>
                <c:pt idx="48774">
                  <c:v>-0.18592400000000001</c:v>
                </c:pt>
                <c:pt idx="48775">
                  <c:v>-0.19203100000000001</c:v>
                </c:pt>
                <c:pt idx="48776">
                  <c:v>-0.198157</c:v>
                </c:pt>
                <c:pt idx="48777">
                  <c:v>-0.20429900000000001</c:v>
                </c:pt>
                <c:pt idx="48778">
                  <c:v>-0.210448</c:v>
                </c:pt>
                <c:pt idx="48779">
                  <c:v>-0.21659800000000001</c:v>
                </c:pt>
                <c:pt idx="48780">
                  <c:v>-0.22274099999999999</c:v>
                </c:pt>
                <c:pt idx="48781">
                  <c:v>-0.22886699999999999</c:v>
                </c:pt>
                <c:pt idx="48782">
                  <c:v>-0.23497000000000001</c:v>
                </c:pt>
                <c:pt idx="48783">
                  <c:v>-0.24104200000000001</c:v>
                </c:pt>
                <c:pt idx="48784">
                  <c:v>-0.24705199999999999</c:v>
                </c:pt>
                <c:pt idx="48785">
                  <c:v>-0.25296999999999997</c:v>
                </c:pt>
                <c:pt idx="48786">
                  <c:v>-0.258822</c:v>
                </c:pt>
                <c:pt idx="48787">
                  <c:v>-0.26462799999999997</c:v>
                </c:pt>
                <c:pt idx="48788">
                  <c:v>-0.27036199999999999</c:v>
                </c:pt>
                <c:pt idx="48789">
                  <c:v>-0.27601300000000001</c:v>
                </c:pt>
                <c:pt idx="48790">
                  <c:v>-0.28159200000000001</c:v>
                </c:pt>
                <c:pt idx="48791">
                  <c:v>-0.28709899999999999</c:v>
                </c:pt>
                <c:pt idx="48792">
                  <c:v>-0.29252800000000001</c:v>
                </c:pt>
                <c:pt idx="48793">
                  <c:v>-0.297873</c:v>
                </c:pt>
                <c:pt idx="48794">
                  <c:v>-0.30312699999999998</c:v>
                </c:pt>
                <c:pt idx="48795">
                  <c:v>-0.308284</c:v>
                </c:pt>
                <c:pt idx="48796">
                  <c:v>-0.31334200000000001</c:v>
                </c:pt>
                <c:pt idx="48797">
                  <c:v>-0.31829800000000003</c:v>
                </c:pt>
                <c:pt idx="48798">
                  <c:v>-0.32314900000000002</c:v>
                </c:pt>
                <c:pt idx="48799">
                  <c:v>-0.32789099999999999</c:v>
                </c:pt>
                <c:pt idx="48800">
                  <c:v>-0.33251799999999998</c:v>
                </c:pt>
                <c:pt idx="48801">
                  <c:v>-0.33702900000000002</c:v>
                </c:pt>
                <c:pt idx="48802">
                  <c:v>-0.34142299999999998</c:v>
                </c:pt>
                <c:pt idx="48803">
                  <c:v>-0.345696</c:v>
                </c:pt>
                <c:pt idx="48804">
                  <c:v>-0.34984500000000002</c:v>
                </c:pt>
                <c:pt idx="48805">
                  <c:v>-0.35386000000000001</c:v>
                </c:pt>
                <c:pt idx="48806">
                  <c:v>-0.357736</c:v>
                </c:pt>
                <c:pt idx="48807">
                  <c:v>-0.36146400000000001</c:v>
                </c:pt>
                <c:pt idx="48808">
                  <c:v>-0.365041</c:v>
                </c:pt>
                <c:pt idx="48809">
                  <c:v>-0.36846600000000002</c:v>
                </c:pt>
                <c:pt idx="48810">
                  <c:v>-0.37173400000000001</c:v>
                </c:pt>
                <c:pt idx="48811">
                  <c:v>-0.37484099999999998</c:v>
                </c:pt>
                <c:pt idx="48812">
                  <c:v>-0.37778499999999998</c:v>
                </c:pt>
                <c:pt idx="48813">
                  <c:v>-0.38056400000000001</c:v>
                </c:pt>
                <c:pt idx="48814">
                  <c:v>-0.38317200000000001</c:v>
                </c:pt>
                <c:pt idx="48815">
                  <c:v>-0.38560699999999998</c:v>
                </c:pt>
                <c:pt idx="48816">
                  <c:v>-0.38786500000000002</c:v>
                </c:pt>
                <c:pt idx="48817">
                  <c:v>-0.38994499999999999</c:v>
                </c:pt>
                <c:pt idx="48818">
                  <c:v>-0.391847</c:v>
                </c:pt>
                <c:pt idx="48819">
                  <c:v>-0.393571</c:v>
                </c:pt>
                <c:pt idx="48820">
                  <c:v>-0.39511800000000002</c:v>
                </c:pt>
                <c:pt idx="48821">
                  <c:v>-0.39649000000000001</c:v>
                </c:pt>
                <c:pt idx="48822">
                  <c:v>-0.39768599999999998</c:v>
                </c:pt>
                <c:pt idx="48823">
                  <c:v>-0.39870699999999998</c:v>
                </c:pt>
                <c:pt idx="48824">
                  <c:v>-0.39955200000000002</c:v>
                </c:pt>
                <c:pt idx="48825">
                  <c:v>-0.40022099999999999</c:v>
                </c:pt>
                <c:pt idx="48826">
                  <c:v>-0.40071400000000001</c:v>
                </c:pt>
                <c:pt idx="48827">
                  <c:v>-0.40103100000000003</c:v>
                </c:pt>
                <c:pt idx="48828">
                  <c:v>-0.401169</c:v>
                </c:pt>
                <c:pt idx="48829">
                  <c:v>-0.40112700000000001</c:v>
                </c:pt>
                <c:pt idx="48830">
                  <c:v>-0.40090599999999998</c:v>
                </c:pt>
                <c:pt idx="48831">
                  <c:v>-0.400507</c:v>
                </c:pt>
                <c:pt idx="48832">
                  <c:v>-0.39993099999999998</c:v>
                </c:pt>
                <c:pt idx="48833">
                  <c:v>-0.399175</c:v>
                </c:pt>
                <c:pt idx="48834">
                  <c:v>-0.39823900000000001</c:v>
                </c:pt>
                <c:pt idx="48835">
                  <c:v>-0.39712199999999998</c:v>
                </c:pt>
                <c:pt idx="48836">
                  <c:v>-0.39582499999999998</c:v>
                </c:pt>
                <c:pt idx="48837">
                  <c:v>-0.39434999999999998</c:v>
                </c:pt>
                <c:pt idx="48838">
                  <c:v>-0.39270100000000002</c:v>
                </c:pt>
                <c:pt idx="48839">
                  <c:v>-0.39088200000000001</c:v>
                </c:pt>
                <c:pt idx="48840">
                  <c:v>-0.38890000000000002</c:v>
                </c:pt>
                <c:pt idx="48841">
                  <c:v>-0.38675900000000002</c:v>
                </c:pt>
                <c:pt idx="48842">
                  <c:v>-0.38446599999999997</c:v>
                </c:pt>
                <c:pt idx="48843">
                  <c:v>-0.38202399999999997</c:v>
                </c:pt>
                <c:pt idx="48844">
                  <c:v>-0.379438</c:v>
                </c:pt>
                <c:pt idx="48845">
                  <c:v>-0.37670999999999999</c:v>
                </c:pt>
                <c:pt idx="48846">
                  <c:v>-0.37384499999999998</c:v>
                </c:pt>
                <c:pt idx="48847">
                  <c:v>-0.370842</c:v>
                </c:pt>
                <c:pt idx="48848">
                  <c:v>-0.36770700000000001</c:v>
                </c:pt>
                <c:pt idx="48849">
                  <c:v>-0.36444599999999999</c:v>
                </c:pt>
                <c:pt idx="48850">
                  <c:v>-0.36105999999999999</c:v>
                </c:pt>
                <c:pt idx="48851">
                  <c:v>-0.357547</c:v>
                </c:pt>
                <c:pt idx="48852">
                  <c:v>-0.353904</c:v>
                </c:pt>
                <c:pt idx="48853">
                  <c:v>-0.35013699999999998</c:v>
                </c:pt>
                <c:pt idx="48854">
                  <c:v>-0.34624899999999997</c:v>
                </c:pt>
                <c:pt idx="48855">
                  <c:v>-0.34224599999999999</c:v>
                </c:pt>
                <c:pt idx="48856">
                  <c:v>-0.33813300000000002</c:v>
                </c:pt>
                <c:pt idx="48857">
                  <c:v>-0.33391399999999999</c:v>
                </c:pt>
                <c:pt idx="48858">
                  <c:v>-0.32958900000000002</c:v>
                </c:pt>
                <c:pt idx="48859">
                  <c:v>-0.325158</c:v>
                </c:pt>
                <c:pt idx="48860">
                  <c:v>-0.32062299999999999</c:v>
                </c:pt>
                <c:pt idx="48861">
                  <c:v>-0.315998</c:v>
                </c:pt>
                <c:pt idx="48862">
                  <c:v>-0.31129499999999999</c:v>
                </c:pt>
                <c:pt idx="48863">
                  <c:v>-0.30652400000000002</c:v>
                </c:pt>
                <c:pt idx="48864">
                  <c:v>-0.30168800000000001</c:v>
                </c:pt>
                <c:pt idx="48865">
                  <c:v>-0.29678900000000003</c:v>
                </c:pt>
                <c:pt idx="48866">
                  <c:v>-0.29182999999999998</c:v>
                </c:pt>
                <c:pt idx="48867">
                  <c:v>-0.28681400000000001</c:v>
                </c:pt>
                <c:pt idx="48868">
                  <c:v>-0.28174300000000002</c:v>
                </c:pt>
                <c:pt idx="48869">
                  <c:v>-0.27661999999999998</c:v>
                </c:pt>
                <c:pt idx="48870">
                  <c:v>-0.27145399999999997</c:v>
                </c:pt>
                <c:pt idx="48871">
                  <c:v>-0.26625300000000002</c:v>
                </c:pt>
                <c:pt idx="48872">
                  <c:v>-0.26102599999999998</c:v>
                </c:pt>
                <c:pt idx="48873">
                  <c:v>-0.25578099999999998</c:v>
                </c:pt>
                <c:pt idx="48874">
                  <c:v>-0.25052000000000002</c:v>
                </c:pt>
                <c:pt idx="48875">
                  <c:v>-0.24524899999999999</c:v>
                </c:pt>
                <c:pt idx="48876">
                  <c:v>-0.239977</c:v>
                </c:pt>
                <c:pt idx="48877">
                  <c:v>-0.234706</c:v>
                </c:pt>
                <c:pt idx="48878">
                  <c:v>-0.22941400000000001</c:v>
                </c:pt>
                <c:pt idx="48879">
                  <c:v>-0.22409299999999999</c:v>
                </c:pt>
                <c:pt idx="48880">
                  <c:v>-0.21877099999999999</c:v>
                </c:pt>
                <c:pt idx="48881">
                  <c:v>-0.21346399999999999</c:v>
                </c:pt>
                <c:pt idx="48882">
                  <c:v>-0.20816000000000001</c:v>
                </c:pt>
                <c:pt idx="48883">
                  <c:v>-0.20286199999999999</c:v>
                </c:pt>
                <c:pt idx="48884">
                  <c:v>-0.19758200000000001</c:v>
                </c:pt>
                <c:pt idx="48885">
                  <c:v>-0.19232299999999999</c:v>
                </c:pt>
                <c:pt idx="48886">
                  <c:v>-0.187088</c:v>
                </c:pt>
                <c:pt idx="48887">
                  <c:v>-0.18188099999999999</c:v>
                </c:pt>
                <c:pt idx="48888">
                  <c:v>-0.176703</c:v>
                </c:pt>
                <c:pt idx="48889">
                  <c:v>-0.17155500000000001</c:v>
                </c:pt>
                <c:pt idx="48890">
                  <c:v>-0.16644</c:v>
                </c:pt>
                <c:pt idx="48891">
                  <c:v>-0.16136600000000001</c:v>
                </c:pt>
                <c:pt idx="48892">
                  <c:v>-0.15633900000000001</c:v>
                </c:pt>
                <c:pt idx="48893">
                  <c:v>-0.151367</c:v>
                </c:pt>
                <c:pt idx="48894">
                  <c:v>-0.146453</c:v>
                </c:pt>
                <c:pt idx="48895">
                  <c:v>-0.14160200000000001</c:v>
                </c:pt>
                <c:pt idx="48896">
                  <c:v>-0.13681699999999999</c:v>
                </c:pt>
                <c:pt idx="48897">
                  <c:v>-0.132105</c:v>
                </c:pt>
                <c:pt idx="48898">
                  <c:v>-0.127469</c:v>
                </c:pt>
                <c:pt idx="48899">
                  <c:v>-0.12291000000000001</c:v>
                </c:pt>
                <c:pt idx="48900">
                  <c:v>-0.11842900000000001</c:v>
                </c:pt>
                <c:pt idx="48901">
                  <c:v>-0.114027</c:v>
                </c:pt>
                <c:pt idx="48902">
                  <c:v>-0.109709</c:v>
                </c:pt>
                <c:pt idx="48903">
                  <c:v>-0.105478</c:v>
                </c:pt>
                <c:pt idx="48904">
                  <c:v>-0.10133300000000001</c:v>
                </c:pt>
                <c:pt idx="48905">
                  <c:v>-9.7275100000000003E-2</c:v>
                </c:pt>
                <c:pt idx="48906">
                  <c:v>-9.3303999999999998E-2</c:v>
                </c:pt>
                <c:pt idx="48907">
                  <c:v>-8.9422399999999999E-2</c:v>
                </c:pt>
                <c:pt idx="48908">
                  <c:v>-8.5630899999999996E-2</c:v>
                </c:pt>
                <c:pt idx="48909">
                  <c:v>-8.1913700000000006E-2</c:v>
                </c:pt>
                <c:pt idx="48910">
                  <c:v>-7.82553E-2</c:v>
                </c:pt>
                <c:pt idx="48911">
                  <c:v>-7.4673699999999996E-2</c:v>
                </c:pt>
                <c:pt idx="48912">
                  <c:v>-7.1185799999999994E-2</c:v>
                </c:pt>
                <c:pt idx="48913">
                  <c:v>-6.7781499999999995E-2</c:v>
                </c:pt>
                <c:pt idx="48914">
                  <c:v>-6.4457700000000007E-2</c:v>
                </c:pt>
                <c:pt idx="48915">
                  <c:v>-6.1223399999999997E-2</c:v>
                </c:pt>
                <c:pt idx="48916">
                  <c:v>-5.8083000000000003E-2</c:v>
                </c:pt>
                <c:pt idx="48917">
                  <c:v>-5.50369E-2</c:v>
                </c:pt>
                <c:pt idx="48918">
                  <c:v>-5.2083600000000001E-2</c:v>
                </c:pt>
                <c:pt idx="48919">
                  <c:v>-4.9221300000000003E-2</c:v>
                </c:pt>
                <c:pt idx="48920">
                  <c:v>-4.6449499999999998E-2</c:v>
                </c:pt>
                <c:pt idx="48921">
                  <c:v>-4.3768599999999998E-2</c:v>
                </c:pt>
                <c:pt idx="48922">
                  <c:v>-4.1179300000000002E-2</c:v>
                </c:pt>
                <c:pt idx="48923">
                  <c:v>-3.8680899999999997E-2</c:v>
                </c:pt>
                <c:pt idx="48924">
                  <c:v>-3.6272800000000001E-2</c:v>
                </c:pt>
                <c:pt idx="48925">
                  <c:v>-3.3955699999999998E-2</c:v>
                </c:pt>
                <c:pt idx="48926">
                  <c:v>-3.1731000000000002E-2</c:v>
                </c:pt>
                <c:pt idx="48927">
                  <c:v>-2.9598800000000001E-2</c:v>
                </c:pt>
                <c:pt idx="48928">
                  <c:v>-2.7558599999999999E-2</c:v>
                </c:pt>
                <c:pt idx="48929">
                  <c:v>-2.56095E-2</c:v>
                </c:pt>
                <c:pt idx="48930">
                  <c:v>-2.3749599999999999E-2</c:v>
                </c:pt>
                <c:pt idx="48931">
                  <c:v>-2.1977400000000001E-2</c:v>
                </c:pt>
                <c:pt idx="48932">
                  <c:v>-2.0291500000000001E-2</c:v>
                </c:pt>
                <c:pt idx="48933">
                  <c:v>-1.8690499999999999E-2</c:v>
                </c:pt>
                <c:pt idx="48934">
                  <c:v>-1.7173399999999998E-2</c:v>
                </c:pt>
                <c:pt idx="48935">
                  <c:v>-1.5738599999999998E-2</c:v>
                </c:pt>
                <c:pt idx="48936">
                  <c:v>-1.4384900000000001E-2</c:v>
                </c:pt>
                <c:pt idx="48937">
                  <c:v>-1.31103E-2</c:v>
                </c:pt>
                <c:pt idx="48938">
                  <c:v>-1.19113E-2</c:v>
                </c:pt>
                <c:pt idx="48939">
                  <c:v>-1.07844E-2</c:v>
                </c:pt>
                <c:pt idx="48940" formatCode="0.00E+00">
                  <c:v>-9.72839E-3</c:v>
                </c:pt>
                <c:pt idx="48941" formatCode="0.00E+00">
                  <c:v>-8.74196E-3</c:v>
                </c:pt>
                <c:pt idx="48942" formatCode="0.00E+00">
                  <c:v>-7.8242999999999993E-3</c:v>
                </c:pt>
                <c:pt idx="48943" formatCode="0.00E+00">
                  <c:v>-6.9750799999999998E-3</c:v>
                </c:pt>
                <c:pt idx="48944" formatCode="0.00E+00">
                  <c:v>-6.19208E-3</c:v>
                </c:pt>
                <c:pt idx="48945" formatCode="0.00E+00">
                  <c:v>-5.4718400000000004E-3</c:v>
                </c:pt>
                <c:pt idx="48946" formatCode="0.00E+00">
                  <c:v>-4.8120699999999999E-3</c:v>
                </c:pt>
                <c:pt idx="48947" formatCode="0.00E+00">
                  <c:v>-4.2115199999999998E-3</c:v>
                </c:pt>
                <c:pt idx="48948" formatCode="0.00E+00">
                  <c:v>-3.669E-3</c:v>
                </c:pt>
                <c:pt idx="48949" formatCode="0.00E+00">
                  <c:v>-3.1833899999999999E-3</c:v>
                </c:pt>
                <c:pt idx="48950" formatCode="0.00E+00">
                  <c:v>-2.7542299999999999E-3</c:v>
                </c:pt>
                <c:pt idx="48951" formatCode="0.00E+00">
                  <c:v>-2.3799400000000001E-3</c:v>
                </c:pt>
                <c:pt idx="48952" formatCode="0.00E+00">
                  <c:v>-2.0562900000000001E-3</c:v>
                </c:pt>
                <c:pt idx="48953" formatCode="0.00E+00">
                  <c:v>-1.77918E-3</c:v>
                </c:pt>
                <c:pt idx="48954" formatCode="0.00E+00">
                  <c:v>-1.5476699999999999E-3</c:v>
                </c:pt>
                <c:pt idx="48955" formatCode="0.00E+00">
                  <c:v>-1.3624900000000001E-3</c:v>
                </c:pt>
                <c:pt idx="48956" formatCode="0.00E+00">
                  <c:v>-1.22371E-3</c:v>
                </c:pt>
                <c:pt idx="48957" formatCode="0.00E+00">
                  <c:v>-1.13054E-3</c:v>
                </c:pt>
                <c:pt idx="48958" formatCode="0.00E+00">
                  <c:v>-1.0804300000000001E-3</c:v>
                </c:pt>
                <c:pt idx="48959" formatCode="0.00E+00">
                  <c:v>-1.0693300000000001E-3</c:v>
                </c:pt>
                <c:pt idx="48960" formatCode="0.00E+00">
                  <c:v>-1.0940699999999999E-3</c:v>
                </c:pt>
                <c:pt idx="48961" formatCode="0.00E+00">
                  <c:v>-1.1531099999999999E-3</c:v>
                </c:pt>
                <c:pt idx="48962" formatCode="0.00E+00">
                  <c:v>-1.2463000000000001E-3</c:v>
                </c:pt>
                <c:pt idx="48963" formatCode="0.00E+00">
                  <c:v>-1.3746800000000001E-3</c:v>
                </c:pt>
                <c:pt idx="48964" formatCode="0.00E+00">
                  <c:v>-1.5389900000000001E-3</c:v>
                </c:pt>
                <c:pt idx="48965" formatCode="0.00E+00">
                  <c:v>-1.73917E-3</c:v>
                </c:pt>
                <c:pt idx="48966" formatCode="0.00E+00">
                  <c:v>-1.9751899999999999E-3</c:v>
                </c:pt>
                <c:pt idx="48967" formatCode="0.00E+00">
                  <c:v>-2.2467899999999998E-3</c:v>
                </c:pt>
                <c:pt idx="48968" formatCode="0.00E+00">
                  <c:v>-2.5517199999999999E-3</c:v>
                </c:pt>
                <c:pt idx="48969" formatCode="0.00E+00">
                  <c:v>-2.8870200000000001E-3</c:v>
                </c:pt>
                <c:pt idx="48970" formatCode="0.00E+00">
                  <c:v>-3.2518299999999998E-3</c:v>
                </c:pt>
                <c:pt idx="48971" formatCode="0.00E+00">
                  <c:v>-3.6455699999999999E-3</c:v>
                </c:pt>
                <c:pt idx="48972" formatCode="0.00E+00">
                  <c:v>-4.0661999999999998E-3</c:v>
                </c:pt>
                <c:pt idx="48973" formatCode="0.00E+00">
                  <c:v>-4.5128E-3</c:v>
                </c:pt>
                <c:pt idx="48974" formatCode="0.00E+00">
                  <c:v>-4.9860700000000004E-3</c:v>
                </c:pt>
                <c:pt idx="48975" formatCode="0.00E+00">
                  <c:v>-5.4859399999999999E-3</c:v>
                </c:pt>
                <c:pt idx="48976" formatCode="0.00E+00">
                  <c:v>-6.0110299999999997E-3</c:v>
                </c:pt>
                <c:pt idx="48977" formatCode="0.00E+00">
                  <c:v>-6.5597700000000004E-3</c:v>
                </c:pt>
                <c:pt idx="48978" formatCode="0.00E+00">
                  <c:v>-7.1312299999999997E-3</c:v>
                </c:pt>
                <c:pt idx="48979" formatCode="0.00E+00">
                  <c:v>-7.7254300000000001E-3</c:v>
                </c:pt>
                <c:pt idx="48980" formatCode="0.00E+00">
                  <c:v>-8.3428600000000006E-3</c:v>
                </c:pt>
                <c:pt idx="48981" formatCode="0.00E+00">
                  <c:v>-8.9843000000000006E-3</c:v>
                </c:pt>
                <c:pt idx="48982" formatCode="0.00E+00">
                  <c:v>-9.6505299999999992E-3</c:v>
                </c:pt>
                <c:pt idx="48983">
                  <c:v>-1.0340200000000001E-2</c:v>
                </c:pt>
                <c:pt idx="48984">
                  <c:v>-1.10501E-2</c:v>
                </c:pt>
                <c:pt idx="48985">
                  <c:v>-1.1779400000000001E-2</c:v>
                </c:pt>
                <c:pt idx="48986">
                  <c:v>-1.2530599999999999E-2</c:v>
                </c:pt>
                <c:pt idx="48987">
                  <c:v>-1.3306800000000001E-2</c:v>
                </c:pt>
                <c:pt idx="48988">
                  <c:v>-1.4109399999999999E-2</c:v>
                </c:pt>
                <c:pt idx="48989">
                  <c:v>-1.49388E-2</c:v>
                </c:pt>
                <c:pt idx="48990">
                  <c:v>-1.5794599999999999E-2</c:v>
                </c:pt>
                <c:pt idx="48991">
                  <c:v>-1.6677399999999998E-2</c:v>
                </c:pt>
                <c:pt idx="48992">
                  <c:v>-1.75867E-2</c:v>
                </c:pt>
                <c:pt idx="48993">
                  <c:v>-1.8519799999999999E-2</c:v>
                </c:pt>
                <c:pt idx="48994">
                  <c:v>-1.9475200000000002E-2</c:v>
                </c:pt>
                <c:pt idx="48995">
                  <c:v>-2.0453499999999999E-2</c:v>
                </c:pt>
                <c:pt idx="48996">
                  <c:v>-2.1456300000000001E-2</c:v>
                </c:pt>
                <c:pt idx="48997">
                  <c:v>-2.24858E-2</c:v>
                </c:pt>
                <c:pt idx="48998">
                  <c:v>-2.3543000000000001E-2</c:v>
                </c:pt>
                <c:pt idx="48999">
                  <c:v>-2.4627900000000001E-2</c:v>
                </c:pt>
                <c:pt idx="49000">
                  <c:v>-2.57398E-2</c:v>
                </c:pt>
                <c:pt idx="49001">
                  <c:v>-2.6878900000000001E-2</c:v>
                </c:pt>
                <c:pt idx="49002">
                  <c:v>-2.8045500000000001E-2</c:v>
                </c:pt>
                <c:pt idx="49003">
                  <c:v>-2.92386E-2</c:v>
                </c:pt>
                <c:pt idx="49004">
                  <c:v>-3.0457999999999999E-2</c:v>
                </c:pt>
                <c:pt idx="49005">
                  <c:v>-3.17056E-2</c:v>
                </c:pt>
                <c:pt idx="49006">
                  <c:v>-3.2983499999999999E-2</c:v>
                </c:pt>
                <c:pt idx="49007">
                  <c:v>-3.4293400000000002E-2</c:v>
                </c:pt>
                <c:pt idx="49008">
                  <c:v>-3.56367E-2</c:v>
                </c:pt>
                <c:pt idx="49009">
                  <c:v>-3.7014199999999997E-2</c:v>
                </c:pt>
                <c:pt idx="49010">
                  <c:v>-3.8426599999999998E-2</c:v>
                </c:pt>
                <c:pt idx="49011">
                  <c:v>-3.9874600000000003E-2</c:v>
                </c:pt>
                <c:pt idx="49012">
                  <c:v>-4.1357600000000001E-2</c:v>
                </c:pt>
                <c:pt idx="49013">
                  <c:v>-4.2874099999999998E-2</c:v>
                </c:pt>
                <c:pt idx="49014">
                  <c:v>-4.4423600000000001E-2</c:v>
                </c:pt>
                <c:pt idx="49015">
                  <c:v>-4.6007899999999997E-2</c:v>
                </c:pt>
                <c:pt idx="49016">
                  <c:v>-4.76298E-2</c:v>
                </c:pt>
                <c:pt idx="49017">
                  <c:v>-4.9291000000000001E-2</c:v>
                </c:pt>
                <c:pt idx="49018">
                  <c:v>-5.0991799999999997E-2</c:v>
                </c:pt>
                <c:pt idx="49019">
                  <c:v>-5.2731600000000003E-2</c:v>
                </c:pt>
                <c:pt idx="49020">
                  <c:v>-5.4508800000000003E-2</c:v>
                </c:pt>
                <c:pt idx="49021">
                  <c:v>-5.63204E-2</c:v>
                </c:pt>
                <c:pt idx="49022">
                  <c:v>-5.8164E-2</c:v>
                </c:pt>
                <c:pt idx="49023">
                  <c:v>-6.00387E-2</c:v>
                </c:pt>
                <c:pt idx="49024">
                  <c:v>-6.1945600000000003E-2</c:v>
                </c:pt>
                <c:pt idx="49025">
                  <c:v>-6.3885800000000006E-2</c:v>
                </c:pt>
                <c:pt idx="49026">
                  <c:v>-6.5858399999999997E-2</c:v>
                </c:pt>
                <c:pt idx="49027">
                  <c:v>-6.7861000000000005E-2</c:v>
                </c:pt>
                <c:pt idx="49028">
                  <c:v>-6.9892399999999993E-2</c:v>
                </c:pt>
                <c:pt idx="49029">
                  <c:v>-7.1953900000000001E-2</c:v>
                </c:pt>
                <c:pt idx="49030">
                  <c:v>-7.4046299999999995E-2</c:v>
                </c:pt>
                <c:pt idx="49031">
                  <c:v>-7.6168600000000003E-2</c:v>
                </c:pt>
                <c:pt idx="49032">
                  <c:v>-7.8317899999999996E-2</c:v>
                </c:pt>
                <c:pt idx="49033">
                  <c:v>-8.0491800000000002E-2</c:v>
                </c:pt>
                <c:pt idx="49034">
                  <c:v>-8.2688700000000004E-2</c:v>
                </c:pt>
                <c:pt idx="49035">
                  <c:v>-8.4907800000000005E-2</c:v>
                </c:pt>
                <c:pt idx="49036">
                  <c:v>-8.7148100000000006E-2</c:v>
                </c:pt>
                <c:pt idx="49037">
                  <c:v>-8.9407700000000007E-2</c:v>
                </c:pt>
                <c:pt idx="49038">
                  <c:v>-9.1685600000000006E-2</c:v>
                </c:pt>
                <c:pt idx="49039">
                  <c:v>-9.3981499999999996E-2</c:v>
                </c:pt>
                <c:pt idx="49040">
                  <c:v>-9.6295599999999995E-2</c:v>
                </c:pt>
                <c:pt idx="49041">
                  <c:v>-9.8627000000000006E-2</c:v>
                </c:pt>
                <c:pt idx="49042">
                  <c:v>-0.10097299999999999</c:v>
                </c:pt>
                <c:pt idx="49043">
                  <c:v>-0.10333100000000001</c:v>
                </c:pt>
                <c:pt idx="49044">
                  <c:v>-0.105697</c:v>
                </c:pt>
                <c:pt idx="49045">
                  <c:v>-0.108069</c:v>
                </c:pt>
                <c:pt idx="49046">
                  <c:v>-0.110444</c:v>
                </c:pt>
                <c:pt idx="49047">
                  <c:v>-0.11282499999999999</c:v>
                </c:pt>
                <c:pt idx="49048">
                  <c:v>-0.115207</c:v>
                </c:pt>
                <c:pt idx="49049">
                  <c:v>-0.11759</c:v>
                </c:pt>
                <c:pt idx="49050">
                  <c:v>-0.119973</c:v>
                </c:pt>
                <c:pt idx="49051">
                  <c:v>-0.12235500000000001</c:v>
                </c:pt>
                <c:pt idx="49052">
                  <c:v>-0.124736</c:v>
                </c:pt>
                <c:pt idx="49053">
                  <c:v>-0.12711600000000001</c:v>
                </c:pt>
                <c:pt idx="49054">
                  <c:v>-0.129494</c:v>
                </c:pt>
                <c:pt idx="49055">
                  <c:v>-0.13186700000000001</c:v>
                </c:pt>
                <c:pt idx="49056">
                  <c:v>-0.13422899999999999</c:v>
                </c:pt>
                <c:pt idx="49057">
                  <c:v>-0.136577</c:v>
                </c:pt>
                <c:pt idx="49058">
                  <c:v>-0.13891000000000001</c:v>
                </c:pt>
                <c:pt idx="49059">
                  <c:v>-0.14122499999999999</c:v>
                </c:pt>
                <c:pt idx="49060">
                  <c:v>-0.14351900000000001</c:v>
                </c:pt>
                <c:pt idx="49061">
                  <c:v>-0.14579</c:v>
                </c:pt>
                <c:pt idx="49062">
                  <c:v>-0.148033</c:v>
                </c:pt>
                <c:pt idx="49063">
                  <c:v>-0.15024499999999999</c:v>
                </c:pt>
                <c:pt idx="49064">
                  <c:v>-0.152423</c:v>
                </c:pt>
                <c:pt idx="49065">
                  <c:v>-0.15456600000000001</c:v>
                </c:pt>
                <c:pt idx="49066">
                  <c:v>-0.15667</c:v>
                </c:pt>
                <c:pt idx="49067">
                  <c:v>-0.15873300000000001</c:v>
                </c:pt>
                <c:pt idx="49068">
                  <c:v>-0.16075400000000001</c:v>
                </c:pt>
                <c:pt idx="49069">
                  <c:v>-0.16273000000000001</c:v>
                </c:pt>
                <c:pt idx="49070">
                  <c:v>-0.164657</c:v>
                </c:pt>
                <c:pt idx="49071">
                  <c:v>-0.16653200000000001</c:v>
                </c:pt>
                <c:pt idx="49072">
                  <c:v>-0.168352</c:v>
                </c:pt>
                <c:pt idx="49073">
                  <c:v>-0.17011399999999999</c:v>
                </c:pt>
                <c:pt idx="49074">
                  <c:v>-0.17181299999999999</c:v>
                </c:pt>
                <c:pt idx="49075">
                  <c:v>-0.17344599999999999</c:v>
                </c:pt>
                <c:pt idx="49076">
                  <c:v>-0.175008</c:v>
                </c:pt>
                <c:pt idx="49077">
                  <c:v>-0.17649799999999999</c:v>
                </c:pt>
                <c:pt idx="49078">
                  <c:v>-0.17791399999999999</c:v>
                </c:pt>
                <c:pt idx="49079">
                  <c:v>-0.179253</c:v>
                </c:pt>
                <c:pt idx="49080">
                  <c:v>-0.180511</c:v>
                </c:pt>
                <c:pt idx="49081">
                  <c:v>-0.18168400000000001</c:v>
                </c:pt>
                <c:pt idx="49082">
                  <c:v>-0.18277199999999999</c:v>
                </c:pt>
                <c:pt idx="49083">
                  <c:v>-0.18377199999999999</c:v>
                </c:pt>
                <c:pt idx="49084">
                  <c:v>-0.18468300000000001</c:v>
                </c:pt>
                <c:pt idx="49085">
                  <c:v>-0.185499</c:v>
                </c:pt>
                <c:pt idx="49086">
                  <c:v>-0.18621799999999999</c:v>
                </c:pt>
                <c:pt idx="49087">
                  <c:v>-0.186837</c:v>
                </c:pt>
                <c:pt idx="49088">
                  <c:v>-0.18735199999999999</c:v>
                </c:pt>
                <c:pt idx="49089">
                  <c:v>-0.18776000000000001</c:v>
                </c:pt>
                <c:pt idx="49090">
                  <c:v>-0.18806</c:v>
                </c:pt>
                <c:pt idx="49091">
                  <c:v>-0.18825500000000001</c:v>
                </c:pt>
                <c:pt idx="49092">
                  <c:v>-0.18834400000000001</c:v>
                </c:pt>
                <c:pt idx="49093">
                  <c:v>-0.18832199999999999</c:v>
                </c:pt>
                <c:pt idx="49094">
                  <c:v>-0.18818199999999999</c:v>
                </c:pt>
                <c:pt idx="49095">
                  <c:v>-0.18792</c:v>
                </c:pt>
                <c:pt idx="49096">
                  <c:v>-0.187532</c:v>
                </c:pt>
                <c:pt idx="49097">
                  <c:v>-0.18701999999999999</c:v>
                </c:pt>
                <c:pt idx="49098">
                  <c:v>-0.18638299999999999</c:v>
                </c:pt>
                <c:pt idx="49099">
                  <c:v>-0.18562100000000001</c:v>
                </c:pt>
                <c:pt idx="49100">
                  <c:v>-0.18473200000000001</c:v>
                </c:pt>
                <c:pt idx="49101">
                  <c:v>-0.18371499999999999</c:v>
                </c:pt>
                <c:pt idx="49102">
                  <c:v>-0.18256900000000001</c:v>
                </c:pt>
                <c:pt idx="49103">
                  <c:v>-0.18129300000000001</c:v>
                </c:pt>
                <c:pt idx="49104">
                  <c:v>-0.17988699999999999</c:v>
                </c:pt>
                <c:pt idx="49105">
                  <c:v>-0.17834800000000001</c:v>
                </c:pt>
                <c:pt idx="49106">
                  <c:v>-0.176675</c:v>
                </c:pt>
                <c:pt idx="49107">
                  <c:v>-0.174868</c:v>
                </c:pt>
                <c:pt idx="49108">
                  <c:v>-0.17293</c:v>
                </c:pt>
                <c:pt idx="49109">
                  <c:v>-0.17086299999999999</c:v>
                </c:pt>
                <c:pt idx="49110">
                  <c:v>-0.16866600000000001</c:v>
                </c:pt>
                <c:pt idx="49111">
                  <c:v>-0.16633899999999999</c:v>
                </c:pt>
                <c:pt idx="49112">
                  <c:v>-0.163882</c:v>
                </c:pt>
                <c:pt idx="49113">
                  <c:v>-0.16129599999999999</c:v>
                </c:pt>
                <c:pt idx="49114">
                  <c:v>-0.158581</c:v>
                </c:pt>
                <c:pt idx="49115">
                  <c:v>-0.15573799999999999</c:v>
                </c:pt>
                <c:pt idx="49116">
                  <c:v>-0.15276899999999999</c:v>
                </c:pt>
                <c:pt idx="49117">
                  <c:v>-0.149675</c:v>
                </c:pt>
                <c:pt idx="49118">
                  <c:v>-0.146455</c:v>
                </c:pt>
                <c:pt idx="49119">
                  <c:v>-0.14310999999999999</c:v>
                </c:pt>
                <c:pt idx="49120">
                  <c:v>-0.13964599999999999</c:v>
                </c:pt>
                <c:pt idx="49121">
                  <c:v>-0.13606499999999999</c:v>
                </c:pt>
                <c:pt idx="49122">
                  <c:v>-0.13237399999999999</c:v>
                </c:pt>
                <c:pt idx="49123">
                  <c:v>-0.12857199999999999</c:v>
                </c:pt>
                <c:pt idx="49124">
                  <c:v>-0.12466099999999999</c:v>
                </c:pt>
                <c:pt idx="49125">
                  <c:v>-0.120643</c:v>
                </c:pt>
                <c:pt idx="49126">
                  <c:v>-0.116519</c:v>
                </c:pt>
                <c:pt idx="49127">
                  <c:v>-0.112292</c:v>
                </c:pt>
                <c:pt idx="49128">
                  <c:v>-0.10796699999999999</c:v>
                </c:pt>
                <c:pt idx="49129">
                  <c:v>-0.103546</c:v>
                </c:pt>
                <c:pt idx="49130">
                  <c:v>-9.9030999999999994E-2</c:v>
                </c:pt>
                <c:pt idx="49131">
                  <c:v>-9.4422599999999995E-2</c:v>
                </c:pt>
                <c:pt idx="49132">
                  <c:v>-8.9726100000000003E-2</c:v>
                </c:pt>
                <c:pt idx="49133">
                  <c:v>-8.4946499999999994E-2</c:v>
                </c:pt>
                <c:pt idx="49134">
                  <c:v>-8.0087800000000001E-2</c:v>
                </c:pt>
                <c:pt idx="49135">
                  <c:v>-7.5152700000000003E-2</c:v>
                </c:pt>
                <c:pt idx="49136">
                  <c:v>-7.0144600000000001E-2</c:v>
                </c:pt>
                <c:pt idx="49137">
                  <c:v>-6.5064800000000006E-2</c:v>
                </c:pt>
                <c:pt idx="49138">
                  <c:v>-5.9912199999999999E-2</c:v>
                </c:pt>
                <c:pt idx="49139">
                  <c:v>-5.46887E-2</c:v>
                </c:pt>
                <c:pt idx="49140">
                  <c:v>-4.9401500000000001E-2</c:v>
                </c:pt>
                <c:pt idx="49141">
                  <c:v>-4.4058899999999998E-2</c:v>
                </c:pt>
                <c:pt idx="49142">
                  <c:v>-3.8666699999999998E-2</c:v>
                </c:pt>
                <c:pt idx="49143">
                  <c:v>-3.3230099999999999E-2</c:v>
                </c:pt>
                <c:pt idx="49144">
                  <c:v>-2.7755599999999998E-2</c:v>
                </c:pt>
                <c:pt idx="49145">
                  <c:v>-2.2249700000000001E-2</c:v>
                </c:pt>
                <c:pt idx="49146">
                  <c:v>-1.6717200000000002E-2</c:v>
                </c:pt>
                <c:pt idx="49147">
                  <c:v>-1.1161900000000001E-2</c:v>
                </c:pt>
                <c:pt idx="49148" formatCode="0.00E+00">
                  <c:v>-5.5878899999999999E-3</c:v>
                </c:pt>
                <c:pt idx="49149" formatCode="0.00E+00">
                  <c:v>-1.85856E-6</c:v>
                </c:pt>
                <c:pt idx="49150" formatCode="0.00E+00">
                  <c:v>5.5885099999999997E-3</c:v>
                </c:pt>
                <c:pt idx="49151">
                  <c:v>1.1175900000000001E-2</c:v>
                </c:pt>
                <c:pt idx="49152">
                  <c:v>1.67513E-2</c:v>
                </c:pt>
                <c:pt idx="49153">
                  <c:v>2.2302599999999999E-2</c:v>
                </c:pt>
                <c:pt idx="49154">
                  <c:v>2.7818499999999999E-2</c:v>
                </c:pt>
                <c:pt idx="49155">
                  <c:v>3.3291599999999998E-2</c:v>
                </c:pt>
                <c:pt idx="49156">
                  <c:v>3.8718099999999998E-2</c:v>
                </c:pt>
                <c:pt idx="49157">
                  <c:v>4.40942E-2</c:v>
                </c:pt>
                <c:pt idx="49158">
                  <c:v>4.9416000000000002E-2</c:v>
                </c:pt>
                <c:pt idx="49159">
                  <c:v>5.4680300000000001E-2</c:v>
                </c:pt>
                <c:pt idx="49160">
                  <c:v>5.9883699999999998E-2</c:v>
                </c:pt>
                <c:pt idx="49161">
                  <c:v>6.5021499999999996E-2</c:v>
                </c:pt>
                <c:pt idx="49162">
                  <c:v>7.0087200000000002E-2</c:v>
                </c:pt>
                <c:pt idx="49163">
                  <c:v>7.5073200000000007E-2</c:v>
                </c:pt>
                <c:pt idx="49164">
                  <c:v>7.99705E-2</c:v>
                </c:pt>
                <c:pt idx="49165">
                  <c:v>8.4769700000000003E-2</c:v>
                </c:pt>
                <c:pt idx="49166">
                  <c:v>8.9462200000000006E-2</c:v>
                </c:pt>
                <c:pt idx="49167">
                  <c:v>9.4039399999999995E-2</c:v>
                </c:pt>
                <c:pt idx="49168">
                  <c:v>9.8493399999999995E-2</c:v>
                </c:pt>
                <c:pt idx="49169">
                  <c:v>0.10281899999999999</c:v>
                </c:pt>
                <c:pt idx="49170">
                  <c:v>0.107014</c:v>
                </c:pt>
                <c:pt idx="49171">
                  <c:v>0.11107599999999999</c:v>
                </c:pt>
                <c:pt idx="49172">
                  <c:v>0.114996</c:v>
                </c:pt>
                <c:pt idx="49173">
                  <c:v>0.118769</c:v>
                </c:pt>
                <c:pt idx="49174">
                  <c:v>0.122388</c:v>
                </c:pt>
                <c:pt idx="49175">
                  <c:v>0.12584899999999999</c:v>
                </c:pt>
                <c:pt idx="49176">
                  <c:v>0.12914700000000001</c:v>
                </c:pt>
                <c:pt idx="49177">
                  <c:v>0.132275</c:v>
                </c:pt>
                <c:pt idx="49178">
                  <c:v>0.13523099999999999</c:v>
                </c:pt>
                <c:pt idx="49179">
                  <c:v>0.13801099999999999</c:v>
                </c:pt>
                <c:pt idx="49180">
                  <c:v>0.14061100000000001</c:v>
                </c:pt>
                <c:pt idx="49181">
                  <c:v>0.14302300000000001</c:v>
                </c:pt>
                <c:pt idx="49182">
                  <c:v>0.14524500000000001</c:v>
                </c:pt>
                <c:pt idx="49183">
                  <c:v>0.14727199999999999</c:v>
                </c:pt>
                <c:pt idx="49184">
                  <c:v>0.14910000000000001</c:v>
                </c:pt>
                <c:pt idx="49185">
                  <c:v>0.150725</c:v>
                </c:pt>
                <c:pt idx="49186">
                  <c:v>0.15214800000000001</c:v>
                </c:pt>
                <c:pt idx="49187">
                  <c:v>0.15337000000000001</c:v>
                </c:pt>
                <c:pt idx="49188">
                  <c:v>0.154388</c:v>
                </c:pt>
                <c:pt idx="49189">
                  <c:v>0.15520100000000001</c:v>
                </c:pt>
                <c:pt idx="49190">
                  <c:v>0.155809</c:v>
                </c:pt>
                <c:pt idx="49191">
                  <c:v>0.15620899999999999</c:v>
                </c:pt>
                <c:pt idx="49192">
                  <c:v>0.15639900000000001</c:v>
                </c:pt>
                <c:pt idx="49193">
                  <c:v>0.15637799999999999</c:v>
                </c:pt>
                <c:pt idx="49194">
                  <c:v>0.15614400000000001</c:v>
                </c:pt>
                <c:pt idx="49195">
                  <c:v>0.155697</c:v>
                </c:pt>
                <c:pt idx="49196">
                  <c:v>0.15503400000000001</c:v>
                </c:pt>
                <c:pt idx="49197">
                  <c:v>0.15415400000000001</c:v>
                </c:pt>
                <c:pt idx="49198">
                  <c:v>0.153057</c:v>
                </c:pt>
                <c:pt idx="49199">
                  <c:v>0.15174399999999999</c:v>
                </c:pt>
                <c:pt idx="49200">
                  <c:v>0.15021599999999999</c:v>
                </c:pt>
                <c:pt idx="49201">
                  <c:v>0.14847299999999999</c:v>
                </c:pt>
                <c:pt idx="49202">
                  <c:v>0.14651500000000001</c:v>
                </c:pt>
                <c:pt idx="49203">
                  <c:v>0.144343</c:v>
                </c:pt>
                <c:pt idx="49204">
                  <c:v>0.141961</c:v>
                </c:pt>
                <c:pt idx="49205">
                  <c:v>0.139372</c:v>
                </c:pt>
                <c:pt idx="49206">
                  <c:v>0.136575</c:v>
                </c:pt>
                <c:pt idx="49207">
                  <c:v>0.13356999999999999</c:v>
                </c:pt>
                <c:pt idx="49208">
                  <c:v>0.13036500000000001</c:v>
                </c:pt>
                <c:pt idx="49209">
                  <c:v>0.12696499999999999</c:v>
                </c:pt>
                <c:pt idx="49210">
                  <c:v>0.123381</c:v>
                </c:pt>
                <c:pt idx="49211">
                  <c:v>0.11962100000000001</c:v>
                </c:pt>
                <c:pt idx="49212">
                  <c:v>0.11569</c:v>
                </c:pt>
                <c:pt idx="49213">
                  <c:v>0.111591</c:v>
                </c:pt>
                <c:pt idx="49214">
                  <c:v>0.10732899999999999</c:v>
                </c:pt>
                <c:pt idx="49215">
                  <c:v>0.10291</c:v>
                </c:pt>
                <c:pt idx="49216">
                  <c:v>9.8337999999999995E-2</c:v>
                </c:pt>
                <c:pt idx="49217">
                  <c:v>9.3614299999999998E-2</c:v>
                </c:pt>
                <c:pt idx="49218">
                  <c:v>8.8742000000000001E-2</c:v>
                </c:pt>
                <c:pt idx="49219">
                  <c:v>8.3727200000000002E-2</c:v>
                </c:pt>
                <c:pt idx="49220">
                  <c:v>7.8575800000000001E-2</c:v>
                </c:pt>
                <c:pt idx="49221">
                  <c:v>7.3292099999999999E-2</c:v>
                </c:pt>
                <c:pt idx="49222">
                  <c:v>6.7881399999999995E-2</c:v>
                </c:pt>
                <c:pt idx="49223">
                  <c:v>6.2350000000000003E-2</c:v>
                </c:pt>
                <c:pt idx="49224">
                  <c:v>5.6703299999999998E-2</c:v>
                </c:pt>
                <c:pt idx="49225">
                  <c:v>5.0945600000000001E-2</c:v>
                </c:pt>
                <c:pt idx="49226">
                  <c:v>4.5083100000000001E-2</c:v>
                </c:pt>
                <c:pt idx="49227">
                  <c:v>3.9121599999999999E-2</c:v>
                </c:pt>
                <c:pt idx="49228">
                  <c:v>3.3063500000000003E-2</c:v>
                </c:pt>
                <c:pt idx="49229">
                  <c:v>2.6911600000000001E-2</c:v>
                </c:pt>
                <c:pt idx="49230">
                  <c:v>2.0674100000000001E-2</c:v>
                </c:pt>
                <c:pt idx="49231">
                  <c:v>1.4360700000000001E-2</c:v>
                </c:pt>
                <c:pt idx="49232" formatCode="0.00E+00">
                  <c:v>7.9786700000000002E-3</c:v>
                </c:pt>
                <c:pt idx="49233" formatCode="0.00E+00">
                  <c:v>1.53437E-3</c:v>
                </c:pt>
                <c:pt idx="49234" formatCode="0.00E+00">
                  <c:v>-4.9646100000000004E-3</c:v>
                </c:pt>
                <c:pt idx="49235">
                  <c:v>-1.1510100000000001E-2</c:v>
                </c:pt>
                <c:pt idx="49236">
                  <c:v>-1.8093700000000001E-2</c:v>
                </c:pt>
                <c:pt idx="49237">
                  <c:v>-2.47034E-2</c:v>
                </c:pt>
                <c:pt idx="49238">
                  <c:v>-3.1322999999999997E-2</c:v>
                </c:pt>
                <c:pt idx="49239">
                  <c:v>-3.7941000000000003E-2</c:v>
                </c:pt>
                <c:pt idx="49240">
                  <c:v>-4.45522E-2</c:v>
                </c:pt>
                <c:pt idx="49241">
                  <c:v>-5.11514E-2</c:v>
                </c:pt>
                <c:pt idx="49242">
                  <c:v>-5.7729500000000003E-2</c:v>
                </c:pt>
                <c:pt idx="49243">
                  <c:v>-6.4278100000000005E-2</c:v>
                </c:pt>
                <c:pt idx="49244">
                  <c:v>-7.0791400000000004E-2</c:v>
                </c:pt>
                <c:pt idx="49245">
                  <c:v>-7.7262700000000004E-2</c:v>
                </c:pt>
                <c:pt idx="49246">
                  <c:v>-8.3684800000000004E-2</c:v>
                </c:pt>
                <c:pt idx="49247">
                  <c:v>-9.0051900000000004E-2</c:v>
                </c:pt>
                <c:pt idx="49248">
                  <c:v>-9.6357499999999999E-2</c:v>
                </c:pt>
                <c:pt idx="49249">
                  <c:v>-0.10259600000000001</c:v>
                </c:pt>
                <c:pt idx="49250">
                  <c:v>-0.108761</c:v>
                </c:pt>
                <c:pt idx="49251">
                  <c:v>-0.11484900000000001</c:v>
                </c:pt>
                <c:pt idx="49252">
                  <c:v>-0.120851</c:v>
                </c:pt>
                <c:pt idx="49253">
                  <c:v>-0.12676100000000001</c:v>
                </c:pt>
                <c:pt idx="49254">
                  <c:v>-0.132572</c:v>
                </c:pt>
                <c:pt idx="49255">
                  <c:v>-0.13827300000000001</c:v>
                </c:pt>
                <c:pt idx="49256">
                  <c:v>-0.14385400000000001</c:v>
                </c:pt>
                <c:pt idx="49257">
                  <c:v>-0.149312</c:v>
                </c:pt>
                <c:pt idx="49258">
                  <c:v>-0.15464700000000001</c:v>
                </c:pt>
                <c:pt idx="49259">
                  <c:v>-0.159856</c:v>
                </c:pt>
                <c:pt idx="49260">
                  <c:v>-0.16492999999999999</c:v>
                </c:pt>
                <c:pt idx="49261">
                  <c:v>-0.16985600000000001</c:v>
                </c:pt>
                <c:pt idx="49262">
                  <c:v>-0.174622</c:v>
                </c:pt>
                <c:pt idx="49263">
                  <c:v>-0.179226</c:v>
                </c:pt>
                <c:pt idx="49264">
                  <c:v>-0.18366399999999999</c:v>
                </c:pt>
                <c:pt idx="49265">
                  <c:v>-0.18793399999999999</c:v>
                </c:pt>
                <c:pt idx="49266">
                  <c:v>-0.19203500000000001</c:v>
                </c:pt>
                <c:pt idx="49267">
                  <c:v>-0.195966</c:v>
                </c:pt>
                <c:pt idx="49268">
                  <c:v>-0.19972300000000001</c:v>
                </c:pt>
                <c:pt idx="49269">
                  <c:v>-0.20330200000000001</c:v>
                </c:pt>
                <c:pt idx="49270">
                  <c:v>-0.20669999999999999</c:v>
                </c:pt>
                <c:pt idx="49271">
                  <c:v>-0.20991499999999999</c:v>
                </c:pt>
                <c:pt idx="49272">
                  <c:v>-0.21294199999999999</c:v>
                </c:pt>
                <c:pt idx="49273">
                  <c:v>-0.215781</c:v>
                </c:pt>
                <c:pt idx="49274">
                  <c:v>-0.21843299999999999</c:v>
                </c:pt>
                <c:pt idx="49275">
                  <c:v>-0.22089900000000001</c:v>
                </c:pt>
                <c:pt idx="49276">
                  <c:v>-0.22317799999999999</c:v>
                </c:pt>
                <c:pt idx="49277">
                  <c:v>-0.225269</c:v>
                </c:pt>
                <c:pt idx="49278">
                  <c:v>-0.22716800000000001</c:v>
                </c:pt>
                <c:pt idx="49279">
                  <c:v>-0.22886999999999999</c:v>
                </c:pt>
                <c:pt idx="49280">
                  <c:v>-0.230374</c:v>
                </c:pt>
                <c:pt idx="49281">
                  <c:v>-0.23167599999999999</c:v>
                </c:pt>
                <c:pt idx="49282">
                  <c:v>-0.23277800000000001</c:v>
                </c:pt>
                <c:pt idx="49283">
                  <c:v>-0.233681</c:v>
                </c:pt>
                <c:pt idx="49284">
                  <c:v>-0.23438600000000001</c:v>
                </c:pt>
                <c:pt idx="49285">
                  <c:v>-0.23489399999999999</c:v>
                </c:pt>
                <c:pt idx="49286">
                  <c:v>-0.235205</c:v>
                </c:pt>
                <c:pt idx="49287">
                  <c:v>-0.235321</c:v>
                </c:pt>
                <c:pt idx="49288">
                  <c:v>-0.23524900000000001</c:v>
                </c:pt>
                <c:pt idx="49289">
                  <c:v>-0.23499600000000001</c:v>
                </c:pt>
                <c:pt idx="49290">
                  <c:v>-0.234566</c:v>
                </c:pt>
                <c:pt idx="49291">
                  <c:v>-0.233959</c:v>
                </c:pt>
                <c:pt idx="49292">
                  <c:v>-0.23318</c:v>
                </c:pt>
                <c:pt idx="49293">
                  <c:v>-0.23222899999999999</c:v>
                </c:pt>
                <c:pt idx="49294">
                  <c:v>-0.23110900000000001</c:v>
                </c:pt>
                <c:pt idx="49295">
                  <c:v>-0.229821</c:v>
                </c:pt>
                <c:pt idx="49296">
                  <c:v>-0.22836899999999999</c:v>
                </c:pt>
                <c:pt idx="49297">
                  <c:v>-0.22675999999999999</c:v>
                </c:pt>
                <c:pt idx="49298">
                  <c:v>-0.224999</c:v>
                </c:pt>
                <c:pt idx="49299">
                  <c:v>-0.22308800000000001</c:v>
                </c:pt>
                <c:pt idx="49300">
                  <c:v>-0.221029</c:v>
                </c:pt>
                <c:pt idx="49301">
                  <c:v>-0.21882599999999999</c:v>
                </c:pt>
                <c:pt idx="49302">
                  <c:v>-0.21648300000000001</c:v>
                </c:pt>
                <c:pt idx="49303">
                  <c:v>-0.214003</c:v>
                </c:pt>
                <c:pt idx="49304">
                  <c:v>-0.21138799999999999</c:v>
                </c:pt>
                <c:pt idx="49305">
                  <c:v>-0.208643</c:v>
                </c:pt>
                <c:pt idx="49306">
                  <c:v>-0.20577799999999999</c:v>
                </c:pt>
                <c:pt idx="49307">
                  <c:v>-0.20280699999999999</c:v>
                </c:pt>
                <c:pt idx="49308">
                  <c:v>-0.19973399999999999</c:v>
                </c:pt>
                <c:pt idx="49309">
                  <c:v>-0.19656399999999999</c:v>
                </c:pt>
                <c:pt idx="49310">
                  <c:v>-0.193302</c:v>
                </c:pt>
                <c:pt idx="49311">
                  <c:v>-0.18995000000000001</c:v>
                </c:pt>
                <c:pt idx="49312">
                  <c:v>-0.18651400000000001</c:v>
                </c:pt>
                <c:pt idx="49313">
                  <c:v>-0.18299799999999999</c:v>
                </c:pt>
                <c:pt idx="49314">
                  <c:v>-0.17940700000000001</c:v>
                </c:pt>
                <c:pt idx="49315">
                  <c:v>-0.17574000000000001</c:v>
                </c:pt>
                <c:pt idx="49316">
                  <c:v>-0.17200399999999999</c:v>
                </c:pt>
                <c:pt idx="49317">
                  <c:v>-0.168212</c:v>
                </c:pt>
                <c:pt idx="49318">
                  <c:v>-0.16438</c:v>
                </c:pt>
                <c:pt idx="49319">
                  <c:v>-0.16051499999999999</c:v>
                </c:pt>
                <c:pt idx="49320">
                  <c:v>-0.15662300000000001</c:v>
                </c:pt>
                <c:pt idx="49321">
                  <c:v>-0.15271000000000001</c:v>
                </c:pt>
                <c:pt idx="49322">
                  <c:v>-0.14877899999999999</c:v>
                </c:pt>
                <c:pt idx="49323">
                  <c:v>-0.14483299999999999</c:v>
                </c:pt>
                <c:pt idx="49324">
                  <c:v>-0.140876</c:v>
                </c:pt>
                <c:pt idx="49325">
                  <c:v>-0.13691800000000001</c:v>
                </c:pt>
                <c:pt idx="49326">
                  <c:v>-0.13297</c:v>
                </c:pt>
                <c:pt idx="49327">
                  <c:v>-0.12903500000000001</c:v>
                </c:pt>
                <c:pt idx="49328">
                  <c:v>-0.12512000000000001</c:v>
                </c:pt>
                <c:pt idx="49329">
                  <c:v>-0.121227</c:v>
                </c:pt>
                <c:pt idx="49330">
                  <c:v>-0.117358</c:v>
                </c:pt>
                <c:pt idx="49331">
                  <c:v>-0.11351799999999999</c:v>
                </c:pt>
                <c:pt idx="49332">
                  <c:v>-0.109721</c:v>
                </c:pt>
                <c:pt idx="49333">
                  <c:v>-0.105979</c:v>
                </c:pt>
                <c:pt idx="49334">
                  <c:v>-0.10230300000000001</c:v>
                </c:pt>
                <c:pt idx="49335">
                  <c:v>-9.8698800000000003E-2</c:v>
                </c:pt>
                <c:pt idx="49336">
                  <c:v>-9.5172999999999994E-2</c:v>
                </c:pt>
                <c:pt idx="49337">
                  <c:v>-9.17293E-2</c:v>
                </c:pt>
                <c:pt idx="49338">
                  <c:v>-8.8369699999999995E-2</c:v>
                </c:pt>
                <c:pt idx="49339">
                  <c:v>-8.5099300000000003E-2</c:v>
                </c:pt>
                <c:pt idx="49340">
                  <c:v>-8.1927700000000006E-2</c:v>
                </c:pt>
                <c:pt idx="49341">
                  <c:v>-7.8861000000000001E-2</c:v>
                </c:pt>
                <c:pt idx="49342">
                  <c:v>-7.58992E-2</c:v>
                </c:pt>
                <c:pt idx="49343">
                  <c:v>-7.3044200000000004E-2</c:v>
                </c:pt>
                <c:pt idx="49344">
                  <c:v>-7.0303199999999996E-2</c:v>
                </c:pt>
                <c:pt idx="49345">
                  <c:v>-6.7679799999999998E-2</c:v>
                </c:pt>
                <c:pt idx="49346">
                  <c:v>-6.5171699999999999E-2</c:v>
                </c:pt>
                <c:pt idx="49347">
                  <c:v>-6.2778100000000003E-2</c:v>
                </c:pt>
                <c:pt idx="49348">
                  <c:v>-6.0502199999999999E-2</c:v>
                </c:pt>
                <c:pt idx="49349">
                  <c:v>-5.8348499999999998E-2</c:v>
                </c:pt>
                <c:pt idx="49350">
                  <c:v>-5.6320700000000001E-2</c:v>
                </c:pt>
                <c:pt idx="49351">
                  <c:v>-5.4420999999999997E-2</c:v>
                </c:pt>
                <c:pt idx="49352">
                  <c:v>-5.2650200000000001E-2</c:v>
                </c:pt>
                <c:pt idx="49353">
                  <c:v>-5.1010300000000001E-2</c:v>
                </c:pt>
                <c:pt idx="49354">
                  <c:v>-4.9503699999999998E-2</c:v>
                </c:pt>
                <c:pt idx="49355">
                  <c:v>-4.8131599999999997E-2</c:v>
                </c:pt>
                <c:pt idx="49356">
                  <c:v>-4.6893400000000002E-2</c:v>
                </c:pt>
                <c:pt idx="49357">
                  <c:v>-4.5789299999999998E-2</c:v>
                </c:pt>
                <c:pt idx="49358">
                  <c:v>-4.4820600000000002E-2</c:v>
                </c:pt>
                <c:pt idx="49359">
                  <c:v>-4.3987800000000001E-2</c:v>
                </c:pt>
                <c:pt idx="49360">
                  <c:v>-4.3288199999999999E-2</c:v>
                </c:pt>
                <c:pt idx="49361">
                  <c:v>-4.2719E-2</c:v>
                </c:pt>
                <c:pt idx="49362">
                  <c:v>-4.2278099999999999E-2</c:v>
                </c:pt>
                <c:pt idx="49363">
                  <c:v>-4.19642E-2</c:v>
                </c:pt>
                <c:pt idx="49364">
                  <c:v>-4.1776199999999999E-2</c:v>
                </c:pt>
                <c:pt idx="49365">
                  <c:v>-4.1713899999999998E-2</c:v>
                </c:pt>
                <c:pt idx="49366">
                  <c:v>-4.1776500000000001E-2</c:v>
                </c:pt>
                <c:pt idx="49367">
                  <c:v>-4.1962399999999997E-2</c:v>
                </c:pt>
                <c:pt idx="49368">
                  <c:v>-4.2273900000000003E-2</c:v>
                </c:pt>
                <c:pt idx="49369">
                  <c:v>-4.2715500000000003E-2</c:v>
                </c:pt>
                <c:pt idx="49370">
                  <c:v>-4.3286600000000001E-2</c:v>
                </c:pt>
                <c:pt idx="49371">
                  <c:v>-4.3982800000000002E-2</c:v>
                </c:pt>
                <c:pt idx="49372">
                  <c:v>-4.4804900000000002E-2</c:v>
                </c:pt>
                <c:pt idx="49373">
                  <c:v>-4.5756699999999997E-2</c:v>
                </c:pt>
                <c:pt idx="49374">
                  <c:v>-4.6835799999999997E-2</c:v>
                </c:pt>
                <c:pt idx="49375">
                  <c:v>-4.8034599999999997E-2</c:v>
                </c:pt>
                <c:pt idx="49376">
                  <c:v>-4.9350400000000003E-2</c:v>
                </c:pt>
                <c:pt idx="49377">
                  <c:v>-5.07868E-2</c:v>
                </c:pt>
                <c:pt idx="49378">
                  <c:v>-5.2344000000000002E-2</c:v>
                </c:pt>
                <c:pt idx="49379">
                  <c:v>-5.4014300000000001E-2</c:v>
                </c:pt>
                <c:pt idx="49380">
                  <c:v>-5.5786299999999997E-2</c:v>
                </c:pt>
                <c:pt idx="49381">
                  <c:v>-5.7647700000000003E-2</c:v>
                </c:pt>
                <c:pt idx="49382">
                  <c:v>-5.9586899999999998E-2</c:v>
                </c:pt>
                <c:pt idx="49383">
                  <c:v>-6.15997E-2</c:v>
                </c:pt>
                <c:pt idx="49384">
                  <c:v>-6.36906E-2</c:v>
                </c:pt>
                <c:pt idx="49385">
                  <c:v>-6.5864599999999995E-2</c:v>
                </c:pt>
                <c:pt idx="49386">
                  <c:v>-6.8118499999999998E-2</c:v>
                </c:pt>
                <c:pt idx="49387">
                  <c:v>-7.04433E-2</c:v>
                </c:pt>
                <c:pt idx="49388">
                  <c:v>-7.28293E-2</c:v>
                </c:pt>
                <c:pt idx="49389">
                  <c:v>-7.5268699999999994E-2</c:v>
                </c:pt>
                <c:pt idx="49390">
                  <c:v>-7.7758099999999997E-2</c:v>
                </c:pt>
                <c:pt idx="49391">
                  <c:v>-8.0296500000000007E-2</c:v>
                </c:pt>
                <c:pt idx="49392">
                  <c:v>-8.2879900000000006E-2</c:v>
                </c:pt>
                <c:pt idx="49393">
                  <c:v>-8.5503599999999999E-2</c:v>
                </c:pt>
                <c:pt idx="49394">
                  <c:v>-8.81657E-2</c:v>
                </c:pt>
                <c:pt idx="49395">
                  <c:v>-9.0865699999999994E-2</c:v>
                </c:pt>
                <c:pt idx="49396">
                  <c:v>-9.3602900000000003E-2</c:v>
                </c:pt>
                <c:pt idx="49397">
                  <c:v>-9.6373E-2</c:v>
                </c:pt>
                <c:pt idx="49398">
                  <c:v>-9.9167199999999997E-2</c:v>
                </c:pt>
                <c:pt idx="49399">
                  <c:v>-0.101974</c:v>
                </c:pt>
                <c:pt idx="49400">
                  <c:v>-0.104785</c:v>
                </c:pt>
                <c:pt idx="49401">
                  <c:v>-0.107599</c:v>
                </c:pt>
                <c:pt idx="49402">
                  <c:v>-0.110417</c:v>
                </c:pt>
                <c:pt idx="49403">
                  <c:v>-0.113234</c:v>
                </c:pt>
                <c:pt idx="49404">
                  <c:v>-0.11604299999999999</c:v>
                </c:pt>
                <c:pt idx="49405">
                  <c:v>-0.118838</c:v>
                </c:pt>
                <c:pt idx="49406">
                  <c:v>-0.121612</c:v>
                </c:pt>
                <c:pt idx="49407">
                  <c:v>-0.12436</c:v>
                </c:pt>
                <c:pt idx="49408">
                  <c:v>-0.12707399999999999</c:v>
                </c:pt>
                <c:pt idx="49409">
                  <c:v>-0.129746</c:v>
                </c:pt>
                <c:pt idx="49410">
                  <c:v>-0.13236899999999999</c:v>
                </c:pt>
                <c:pt idx="49411">
                  <c:v>-0.134939</c:v>
                </c:pt>
                <c:pt idx="49412">
                  <c:v>-0.13745199999999999</c:v>
                </c:pt>
                <c:pt idx="49413">
                  <c:v>-0.139905</c:v>
                </c:pt>
                <c:pt idx="49414">
                  <c:v>-0.14230100000000001</c:v>
                </c:pt>
                <c:pt idx="49415">
                  <c:v>-0.14463200000000001</c:v>
                </c:pt>
                <c:pt idx="49416">
                  <c:v>-0.14688699999999999</c:v>
                </c:pt>
                <c:pt idx="49417">
                  <c:v>-0.149059</c:v>
                </c:pt>
                <c:pt idx="49418">
                  <c:v>-0.15115000000000001</c:v>
                </c:pt>
                <c:pt idx="49419">
                  <c:v>-0.15315699999999999</c:v>
                </c:pt>
                <c:pt idx="49420">
                  <c:v>-0.15507599999999999</c:v>
                </c:pt>
                <c:pt idx="49421">
                  <c:v>-0.15690599999999999</c:v>
                </c:pt>
                <c:pt idx="49422">
                  <c:v>-0.15864600000000001</c:v>
                </c:pt>
                <c:pt idx="49423">
                  <c:v>-0.16029099999999999</c:v>
                </c:pt>
                <c:pt idx="49424">
                  <c:v>-0.16183800000000001</c:v>
                </c:pt>
                <c:pt idx="49425">
                  <c:v>-0.16328599999999999</c:v>
                </c:pt>
                <c:pt idx="49426">
                  <c:v>-0.16463700000000001</c:v>
                </c:pt>
                <c:pt idx="49427">
                  <c:v>-0.16588900000000001</c:v>
                </c:pt>
                <c:pt idx="49428">
                  <c:v>-0.167043</c:v>
                </c:pt>
                <c:pt idx="49429">
                  <c:v>-0.168098</c:v>
                </c:pt>
                <c:pt idx="49430">
                  <c:v>-0.16905500000000001</c:v>
                </c:pt>
                <c:pt idx="49431">
                  <c:v>-0.169909</c:v>
                </c:pt>
                <c:pt idx="49432">
                  <c:v>-0.170658</c:v>
                </c:pt>
                <c:pt idx="49433">
                  <c:v>-0.17130200000000001</c:v>
                </c:pt>
                <c:pt idx="49434">
                  <c:v>-0.171847</c:v>
                </c:pt>
                <c:pt idx="49435">
                  <c:v>-0.172296</c:v>
                </c:pt>
                <c:pt idx="49436">
                  <c:v>-0.172651</c:v>
                </c:pt>
                <c:pt idx="49437">
                  <c:v>-0.17291200000000001</c:v>
                </c:pt>
                <c:pt idx="49438">
                  <c:v>-0.17307900000000001</c:v>
                </c:pt>
                <c:pt idx="49439">
                  <c:v>-0.173153</c:v>
                </c:pt>
                <c:pt idx="49440">
                  <c:v>-0.17313500000000001</c:v>
                </c:pt>
                <c:pt idx="49441">
                  <c:v>-0.17302500000000001</c:v>
                </c:pt>
                <c:pt idx="49442">
                  <c:v>-0.17282600000000001</c:v>
                </c:pt>
                <c:pt idx="49443">
                  <c:v>-0.17253299999999999</c:v>
                </c:pt>
                <c:pt idx="49444">
                  <c:v>-0.17214599999999999</c:v>
                </c:pt>
                <c:pt idx="49445">
                  <c:v>-0.17166600000000001</c:v>
                </c:pt>
                <c:pt idx="49446">
                  <c:v>-0.171101</c:v>
                </c:pt>
                <c:pt idx="49447">
                  <c:v>-0.170455</c:v>
                </c:pt>
                <c:pt idx="49448">
                  <c:v>-0.16973199999999999</c:v>
                </c:pt>
                <c:pt idx="49449">
                  <c:v>-0.168932</c:v>
                </c:pt>
                <c:pt idx="49450">
                  <c:v>-0.16805800000000001</c:v>
                </c:pt>
                <c:pt idx="49451">
                  <c:v>-0.16711200000000001</c:v>
                </c:pt>
                <c:pt idx="49452">
                  <c:v>-0.166098</c:v>
                </c:pt>
                <c:pt idx="49453">
                  <c:v>-0.165021</c:v>
                </c:pt>
                <c:pt idx="49454">
                  <c:v>-0.16388900000000001</c:v>
                </c:pt>
                <c:pt idx="49455">
                  <c:v>-0.16270999999999999</c:v>
                </c:pt>
                <c:pt idx="49456">
                  <c:v>-0.161491</c:v>
                </c:pt>
                <c:pt idx="49457">
                  <c:v>-0.16023399999999999</c:v>
                </c:pt>
                <c:pt idx="49458">
                  <c:v>-0.158939</c:v>
                </c:pt>
                <c:pt idx="49459">
                  <c:v>-0.157611</c:v>
                </c:pt>
                <c:pt idx="49460">
                  <c:v>-0.156254</c:v>
                </c:pt>
                <c:pt idx="49461">
                  <c:v>-0.15487300000000001</c:v>
                </c:pt>
                <c:pt idx="49462">
                  <c:v>-0.153475</c:v>
                </c:pt>
                <c:pt idx="49463">
                  <c:v>-0.152062</c:v>
                </c:pt>
                <c:pt idx="49464">
                  <c:v>-0.15063599999999999</c:v>
                </c:pt>
                <c:pt idx="49465">
                  <c:v>-0.149197</c:v>
                </c:pt>
                <c:pt idx="49466">
                  <c:v>-0.14774499999999999</c:v>
                </c:pt>
                <c:pt idx="49467">
                  <c:v>-0.14627899999999999</c:v>
                </c:pt>
                <c:pt idx="49468">
                  <c:v>-0.14479700000000001</c:v>
                </c:pt>
                <c:pt idx="49469">
                  <c:v>-0.14330499999999999</c:v>
                </c:pt>
                <c:pt idx="49470">
                  <c:v>-0.14180699999999999</c:v>
                </c:pt>
                <c:pt idx="49471">
                  <c:v>-0.14030500000000001</c:v>
                </c:pt>
                <c:pt idx="49472">
                  <c:v>-0.13880100000000001</c:v>
                </c:pt>
                <c:pt idx="49473">
                  <c:v>-0.13730100000000001</c:v>
                </c:pt>
                <c:pt idx="49474">
                  <c:v>-0.13580999999999999</c:v>
                </c:pt>
                <c:pt idx="49475">
                  <c:v>-0.13433100000000001</c:v>
                </c:pt>
                <c:pt idx="49476">
                  <c:v>-0.13286800000000001</c:v>
                </c:pt>
                <c:pt idx="49477">
                  <c:v>-0.13142799999999999</c:v>
                </c:pt>
                <c:pt idx="49478">
                  <c:v>-0.130022</c:v>
                </c:pt>
                <c:pt idx="49479">
                  <c:v>-0.12865799999999999</c:v>
                </c:pt>
                <c:pt idx="49480">
                  <c:v>-0.127336</c:v>
                </c:pt>
                <c:pt idx="49481">
                  <c:v>-0.126058</c:v>
                </c:pt>
                <c:pt idx="49482">
                  <c:v>-0.12482699999999999</c:v>
                </c:pt>
                <c:pt idx="49483">
                  <c:v>-0.123645</c:v>
                </c:pt>
                <c:pt idx="49484">
                  <c:v>-0.12252</c:v>
                </c:pt>
                <c:pt idx="49485">
                  <c:v>-0.12146</c:v>
                </c:pt>
                <c:pt idx="49486">
                  <c:v>-0.12047099999999999</c:v>
                </c:pt>
                <c:pt idx="49487">
                  <c:v>-0.119559</c:v>
                </c:pt>
                <c:pt idx="49488">
                  <c:v>-0.11872199999999999</c:v>
                </c:pt>
                <c:pt idx="49489">
                  <c:v>-0.11795600000000001</c:v>
                </c:pt>
                <c:pt idx="49490">
                  <c:v>-0.117259</c:v>
                </c:pt>
                <c:pt idx="49491">
                  <c:v>-0.116629</c:v>
                </c:pt>
                <c:pt idx="49492">
                  <c:v>-0.116065</c:v>
                </c:pt>
                <c:pt idx="49493">
                  <c:v>-0.115568</c:v>
                </c:pt>
                <c:pt idx="49494">
                  <c:v>-0.115143</c:v>
                </c:pt>
                <c:pt idx="49495">
                  <c:v>-0.11479499999999999</c:v>
                </c:pt>
                <c:pt idx="49496">
                  <c:v>-0.114521</c:v>
                </c:pt>
                <c:pt idx="49497">
                  <c:v>-0.11432</c:v>
                </c:pt>
                <c:pt idx="49498">
                  <c:v>-0.114195</c:v>
                </c:pt>
                <c:pt idx="49499">
                  <c:v>-0.11415</c:v>
                </c:pt>
                <c:pt idx="49500">
                  <c:v>-0.11418499999999999</c:v>
                </c:pt>
                <c:pt idx="49501">
                  <c:v>-0.114298</c:v>
                </c:pt>
                <c:pt idx="49502">
                  <c:v>-0.11448899999999999</c:v>
                </c:pt>
                <c:pt idx="49503">
                  <c:v>-0.114759</c:v>
                </c:pt>
                <c:pt idx="49504">
                  <c:v>-0.115108</c:v>
                </c:pt>
                <c:pt idx="49505">
                  <c:v>-0.115534</c:v>
                </c:pt>
                <c:pt idx="49506">
                  <c:v>-0.116039</c:v>
                </c:pt>
                <c:pt idx="49507">
                  <c:v>-0.11662500000000001</c:v>
                </c:pt>
                <c:pt idx="49508">
                  <c:v>-0.117285</c:v>
                </c:pt>
                <c:pt idx="49509">
                  <c:v>-0.11801200000000001</c:v>
                </c:pt>
                <c:pt idx="49510">
                  <c:v>-0.118801</c:v>
                </c:pt>
                <c:pt idx="49511">
                  <c:v>-0.119654</c:v>
                </c:pt>
                <c:pt idx="49512">
                  <c:v>-0.120571</c:v>
                </c:pt>
                <c:pt idx="49513">
                  <c:v>-0.121556</c:v>
                </c:pt>
                <c:pt idx="49514">
                  <c:v>-0.12261</c:v>
                </c:pt>
                <c:pt idx="49515">
                  <c:v>-0.123735</c:v>
                </c:pt>
                <c:pt idx="49516">
                  <c:v>-0.12492499999999999</c:v>
                </c:pt>
                <c:pt idx="49517">
                  <c:v>-0.12617500000000001</c:v>
                </c:pt>
                <c:pt idx="49518">
                  <c:v>-0.12748200000000001</c:v>
                </c:pt>
                <c:pt idx="49519">
                  <c:v>-0.12883800000000001</c:v>
                </c:pt>
                <c:pt idx="49520">
                  <c:v>-0.13023999999999999</c:v>
                </c:pt>
                <c:pt idx="49521">
                  <c:v>-0.131689</c:v>
                </c:pt>
                <c:pt idx="49522">
                  <c:v>-0.13319</c:v>
                </c:pt>
                <c:pt idx="49523">
                  <c:v>-0.134746</c:v>
                </c:pt>
                <c:pt idx="49524">
                  <c:v>-0.13635700000000001</c:v>
                </c:pt>
                <c:pt idx="49525">
                  <c:v>-0.13802</c:v>
                </c:pt>
                <c:pt idx="49526">
                  <c:v>-0.13972300000000001</c:v>
                </c:pt>
                <c:pt idx="49527">
                  <c:v>-0.141457</c:v>
                </c:pt>
                <c:pt idx="49528">
                  <c:v>-0.14321600000000001</c:v>
                </c:pt>
                <c:pt idx="49529">
                  <c:v>-0.14499600000000001</c:v>
                </c:pt>
                <c:pt idx="49530">
                  <c:v>-0.14679200000000001</c:v>
                </c:pt>
                <c:pt idx="49531">
                  <c:v>-0.14860300000000001</c:v>
                </c:pt>
                <c:pt idx="49532">
                  <c:v>-0.15042800000000001</c:v>
                </c:pt>
                <c:pt idx="49533">
                  <c:v>-0.15226200000000001</c:v>
                </c:pt>
                <c:pt idx="49534">
                  <c:v>-0.15410399999999999</c:v>
                </c:pt>
                <c:pt idx="49535">
                  <c:v>-0.15595300000000001</c:v>
                </c:pt>
                <c:pt idx="49536">
                  <c:v>-0.15781000000000001</c:v>
                </c:pt>
                <c:pt idx="49537">
                  <c:v>-0.15967600000000001</c:v>
                </c:pt>
                <c:pt idx="49538">
                  <c:v>-0.161549</c:v>
                </c:pt>
                <c:pt idx="49539">
                  <c:v>-0.16342999999999999</c:v>
                </c:pt>
                <c:pt idx="49540">
                  <c:v>-0.16531399999999999</c:v>
                </c:pt>
                <c:pt idx="49541">
                  <c:v>-0.16719600000000001</c:v>
                </c:pt>
                <c:pt idx="49542">
                  <c:v>-0.16907</c:v>
                </c:pt>
                <c:pt idx="49543">
                  <c:v>-0.170932</c:v>
                </c:pt>
                <c:pt idx="49544">
                  <c:v>-0.17277600000000001</c:v>
                </c:pt>
                <c:pt idx="49545">
                  <c:v>-0.174596</c:v>
                </c:pt>
                <c:pt idx="49546">
                  <c:v>-0.17638799999999999</c:v>
                </c:pt>
                <c:pt idx="49547">
                  <c:v>-0.178151</c:v>
                </c:pt>
                <c:pt idx="49548">
                  <c:v>-0.17988399999999999</c:v>
                </c:pt>
                <c:pt idx="49549">
                  <c:v>-0.181589</c:v>
                </c:pt>
                <c:pt idx="49550">
                  <c:v>-0.18326400000000001</c:v>
                </c:pt>
                <c:pt idx="49551">
                  <c:v>-0.18491199999999999</c:v>
                </c:pt>
                <c:pt idx="49552">
                  <c:v>-0.18653</c:v>
                </c:pt>
                <c:pt idx="49553">
                  <c:v>-0.188113</c:v>
                </c:pt>
                <c:pt idx="49554">
                  <c:v>-0.18965899999999999</c:v>
                </c:pt>
                <c:pt idx="49555">
                  <c:v>-0.19117100000000001</c:v>
                </c:pt>
                <c:pt idx="49556">
                  <c:v>-0.19265199999999999</c:v>
                </c:pt>
                <c:pt idx="49557">
                  <c:v>-0.194104</c:v>
                </c:pt>
                <c:pt idx="49558">
                  <c:v>-0.19553000000000001</c:v>
                </c:pt>
                <c:pt idx="49559">
                  <c:v>-0.196932</c:v>
                </c:pt>
                <c:pt idx="49560">
                  <c:v>-0.19831099999999999</c:v>
                </c:pt>
                <c:pt idx="49561">
                  <c:v>-0.19966500000000001</c:v>
                </c:pt>
                <c:pt idx="49562">
                  <c:v>-0.200986</c:v>
                </c:pt>
                <c:pt idx="49563">
                  <c:v>-0.202265</c:v>
                </c:pt>
                <c:pt idx="49564">
                  <c:v>-0.20349999999999999</c:v>
                </c:pt>
                <c:pt idx="49565">
                  <c:v>-0.20469200000000001</c:v>
                </c:pt>
                <c:pt idx="49566">
                  <c:v>-0.205841</c:v>
                </c:pt>
                <c:pt idx="49567">
                  <c:v>-0.20694499999999999</c:v>
                </c:pt>
                <c:pt idx="49568">
                  <c:v>-0.20800199999999999</c:v>
                </c:pt>
                <c:pt idx="49569">
                  <c:v>-0.20901500000000001</c:v>
                </c:pt>
                <c:pt idx="49570">
                  <c:v>-0.20999000000000001</c:v>
                </c:pt>
                <c:pt idx="49571">
                  <c:v>-0.21091399999999999</c:v>
                </c:pt>
                <c:pt idx="49572">
                  <c:v>-0.21174999999999999</c:v>
                </c:pt>
                <c:pt idx="49573">
                  <c:v>-0.212505</c:v>
                </c:pt>
                <c:pt idx="49574">
                  <c:v>-0.213223</c:v>
                </c:pt>
                <c:pt idx="49575">
                  <c:v>-0.21390500000000001</c:v>
                </c:pt>
                <c:pt idx="49576">
                  <c:v>-0.21453</c:v>
                </c:pt>
                <c:pt idx="49577">
                  <c:v>-0.21510299999999999</c:v>
                </c:pt>
                <c:pt idx="49578">
                  <c:v>-0.215637</c:v>
                </c:pt>
                <c:pt idx="49579">
                  <c:v>-0.21613099999999999</c:v>
                </c:pt>
                <c:pt idx="49580">
                  <c:v>-0.21657899999999999</c:v>
                </c:pt>
                <c:pt idx="49581">
                  <c:v>-0.216976</c:v>
                </c:pt>
                <c:pt idx="49582">
                  <c:v>-0.21731800000000001</c:v>
                </c:pt>
                <c:pt idx="49583">
                  <c:v>-0.217609</c:v>
                </c:pt>
                <c:pt idx="49584">
                  <c:v>-0.21784899999999999</c:v>
                </c:pt>
                <c:pt idx="49585">
                  <c:v>-0.21804100000000001</c:v>
                </c:pt>
                <c:pt idx="49586">
                  <c:v>-0.21818399999999999</c:v>
                </c:pt>
                <c:pt idx="49587">
                  <c:v>-0.218282</c:v>
                </c:pt>
                <c:pt idx="49588">
                  <c:v>-0.21833900000000001</c:v>
                </c:pt>
                <c:pt idx="49589">
                  <c:v>-0.218361</c:v>
                </c:pt>
                <c:pt idx="49590">
                  <c:v>-0.21835299999999999</c:v>
                </c:pt>
                <c:pt idx="49591">
                  <c:v>-0.21831400000000001</c:v>
                </c:pt>
                <c:pt idx="49592">
                  <c:v>-0.21824199999999999</c:v>
                </c:pt>
                <c:pt idx="49593">
                  <c:v>-0.218135</c:v>
                </c:pt>
                <c:pt idx="49594">
                  <c:v>-0.21799299999999999</c:v>
                </c:pt>
                <c:pt idx="49595">
                  <c:v>-0.21781600000000001</c:v>
                </c:pt>
                <c:pt idx="49596">
                  <c:v>-0.217608</c:v>
                </c:pt>
                <c:pt idx="49597">
                  <c:v>-0.217366</c:v>
                </c:pt>
                <c:pt idx="49598">
                  <c:v>-0.21709100000000001</c:v>
                </c:pt>
                <c:pt idx="49599">
                  <c:v>-0.216782</c:v>
                </c:pt>
                <c:pt idx="49600">
                  <c:v>-0.21643499999999999</c:v>
                </c:pt>
                <c:pt idx="49601">
                  <c:v>-0.21604899999999999</c:v>
                </c:pt>
                <c:pt idx="49602">
                  <c:v>-0.21562400000000001</c:v>
                </c:pt>
                <c:pt idx="49603">
                  <c:v>-0.21516199999999999</c:v>
                </c:pt>
                <c:pt idx="49604">
                  <c:v>-0.21465799999999999</c:v>
                </c:pt>
                <c:pt idx="49605">
                  <c:v>-0.21410899999999999</c:v>
                </c:pt>
                <c:pt idx="49606">
                  <c:v>-0.21352299999999999</c:v>
                </c:pt>
                <c:pt idx="49607">
                  <c:v>-0.21290600000000001</c:v>
                </c:pt>
                <c:pt idx="49608">
                  <c:v>-0.21226300000000001</c:v>
                </c:pt>
                <c:pt idx="49609">
                  <c:v>-0.211593</c:v>
                </c:pt>
                <c:pt idx="49610">
                  <c:v>-0.210896</c:v>
                </c:pt>
                <c:pt idx="49611">
                  <c:v>-0.210173</c:v>
                </c:pt>
                <c:pt idx="49612">
                  <c:v>-0.209422</c:v>
                </c:pt>
                <c:pt idx="49613">
                  <c:v>-0.20864199999999999</c:v>
                </c:pt>
                <c:pt idx="49614">
                  <c:v>-0.20783299999999999</c:v>
                </c:pt>
                <c:pt idx="49615">
                  <c:v>-0.20699600000000001</c:v>
                </c:pt>
                <c:pt idx="49616">
                  <c:v>-0.20613300000000001</c:v>
                </c:pt>
                <c:pt idx="49617">
                  <c:v>-0.20524500000000001</c:v>
                </c:pt>
                <c:pt idx="49618">
                  <c:v>-0.20432900000000001</c:v>
                </c:pt>
                <c:pt idx="49619">
                  <c:v>-0.20338300000000001</c:v>
                </c:pt>
                <c:pt idx="49620">
                  <c:v>-0.202405</c:v>
                </c:pt>
                <c:pt idx="49621">
                  <c:v>-0.20139199999999999</c:v>
                </c:pt>
                <c:pt idx="49622">
                  <c:v>-0.200345</c:v>
                </c:pt>
                <c:pt idx="49623">
                  <c:v>-0.19926099999999999</c:v>
                </c:pt>
                <c:pt idx="49624">
                  <c:v>-0.19814399999999999</c:v>
                </c:pt>
                <c:pt idx="49625">
                  <c:v>-0.19699700000000001</c:v>
                </c:pt>
                <c:pt idx="49626">
                  <c:v>-0.195825</c:v>
                </c:pt>
                <c:pt idx="49627">
                  <c:v>-0.19462599999999999</c:v>
                </c:pt>
                <c:pt idx="49628">
                  <c:v>-0.19339799999999999</c:v>
                </c:pt>
                <c:pt idx="49629">
                  <c:v>-0.192138</c:v>
                </c:pt>
                <c:pt idx="49630">
                  <c:v>-0.19084300000000001</c:v>
                </c:pt>
                <c:pt idx="49631">
                  <c:v>-0.18950900000000001</c:v>
                </c:pt>
                <c:pt idx="49632">
                  <c:v>-0.18813299999999999</c:v>
                </c:pt>
                <c:pt idx="49633">
                  <c:v>-0.18671499999999999</c:v>
                </c:pt>
                <c:pt idx="49634">
                  <c:v>-0.185255</c:v>
                </c:pt>
                <c:pt idx="49635">
                  <c:v>-0.18375900000000001</c:v>
                </c:pt>
                <c:pt idx="49636">
                  <c:v>-0.182231</c:v>
                </c:pt>
                <c:pt idx="49637">
                  <c:v>-0.180672</c:v>
                </c:pt>
                <c:pt idx="49638">
                  <c:v>-0.17908199999999999</c:v>
                </c:pt>
                <c:pt idx="49639">
                  <c:v>-0.17746000000000001</c:v>
                </c:pt>
                <c:pt idx="49640">
                  <c:v>-0.17580499999999999</c:v>
                </c:pt>
                <c:pt idx="49641">
                  <c:v>-0.17411499999999999</c:v>
                </c:pt>
                <c:pt idx="49642">
                  <c:v>-0.17239199999999999</c:v>
                </c:pt>
                <c:pt idx="49643">
                  <c:v>-0.17063999999999999</c:v>
                </c:pt>
                <c:pt idx="49644">
                  <c:v>-0.16886200000000001</c:v>
                </c:pt>
                <c:pt idx="49645">
                  <c:v>-0.16705600000000001</c:v>
                </c:pt>
                <c:pt idx="49646">
                  <c:v>-0.165216</c:v>
                </c:pt>
                <c:pt idx="49647">
                  <c:v>-0.16333500000000001</c:v>
                </c:pt>
                <c:pt idx="49648">
                  <c:v>-0.161411</c:v>
                </c:pt>
                <c:pt idx="49649">
                  <c:v>-0.15944700000000001</c:v>
                </c:pt>
                <c:pt idx="49650">
                  <c:v>-0.15744900000000001</c:v>
                </c:pt>
                <c:pt idx="49651">
                  <c:v>-0.155419</c:v>
                </c:pt>
                <c:pt idx="49652">
                  <c:v>-0.15335299999999999</c:v>
                </c:pt>
                <c:pt idx="49653">
                  <c:v>-0.15124899999999999</c:v>
                </c:pt>
                <c:pt idx="49654">
                  <c:v>-0.14910999999999999</c:v>
                </c:pt>
                <c:pt idx="49655">
                  <c:v>-0.14693899999999999</c:v>
                </c:pt>
                <c:pt idx="49656">
                  <c:v>-0.14473800000000001</c:v>
                </c:pt>
                <c:pt idx="49657">
                  <c:v>-0.14250599999999999</c:v>
                </c:pt>
                <c:pt idx="49658">
                  <c:v>-0.14024700000000001</c:v>
                </c:pt>
                <c:pt idx="49659">
                  <c:v>-0.13797100000000001</c:v>
                </c:pt>
                <c:pt idx="49660">
                  <c:v>-0.135682</c:v>
                </c:pt>
                <c:pt idx="49661">
                  <c:v>-0.13338</c:v>
                </c:pt>
                <c:pt idx="49662">
                  <c:v>-0.13106100000000001</c:v>
                </c:pt>
                <c:pt idx="49663">
                  <c:v>-0.12872</c:v>
                </c:pt>
                <c:pt idx="49664">
                  <c:v>-0.126358</c:v>
                </c:pt>
                <c:pt idx="49665">
                  <c:v>-0.123977</c:v>
                </c:pt>
                <c:pt idx="49666">
                  <c:v>-0.12157999999999999</c:v>
                </c:pt>
                <c:pt idx="49667">
                  <c:v>-0.119172</c:v>
                </c:pt>
                <c:pt idx="49668">
                  <c:v>-0.116753</c:v>
                </c:pt>
                <c:pt idx="49669">
                  <c:v>-0.114319</c:v>
                </c:pt>
                <c:pt idx="49670">
                  <c:v>-0.111873</c:v>
                </c:pt>
                <c:pt idx="49671">
                  <c:v>-0.10940900000000001</c:v>
                </c:pt>
                <c:pt idx="49672">
                  <c:v>-0.106905</c:v>
                </c:pt>
                <c:pt idx="49673">
                  <c:v>-0.10435999999999999</c:v>
                </c:pt>
                <c:pt idx="49674">
                  <c:v>-0.101803</c:v>
                </c:pt>
                <c:pt idx="49675">
                  <c:v>-9.9246699999999993E-2</c:v>
                </c:pt>
                <c:pt idx="49676">
                  <c:v>-9.6681699999999995E-2</c:v>
                </c:pt>
                <c:pt idx="49677">
                  <c:v>-9.4111200000000006E-2</c:v>
                </c:pt>
                <c:pt idx="49678">
                  <c:v>-9.1541899999999995E-2</c:v>
                </c:pt>
                <c:pt idx="49679">
                  <c:v>-8.8977899999999999E-2</c:v>
                </c:pt>
                <c:pt idx="49680">
                  <c:v>-8.6422499999999999E-2</c:v>
                </c:pt>
                <c:pt idx="49681">
                  <c:v>-8.3873900000000001E-2</c:v>
                </c:pt>
                <c:pt idx="49682">
                  <c:v>-8.1328399999999995E-2</c:v>
                </c:pt>
                <c:pt idx="49683">
                  <c:v>-7.8785499999999994E-2</c:v>
                </c:pt>
                <c:pt idx="49684">
                  <c:v>-7.6247099999999998E-2</c:v>
                </c:pt>
                <c:pt idx="49685">
                  <c:v>-7.3714199999999994E-2</c:v>
                </c:pt>
                <c:pt idx="49686">
                  <c:v>-7.1188899999999999E-2</c:v>
                </c:pt>
                <c:pt idx="49687">
                  <c:v>-6.8677000000000002E-2</c:v>
                </c:pt>
                <c:pt idx="49688">
                  <c:v>-6.6183400000000003E-2</c:v>
                </c:pt>
                <c:pt idx="49689">
                  <c:v>-6.3708500000000001E-2</c:v>
                </c:pt>
                <c:pt idx="49690">
                  <c:v>-6.12522E-2</c:v>
                </c:pt>
                <c:pt idx="49691">
                  <c:v>-5.8819099999999999E-2</c:v>
                </c:pt>
                <c:pt idx="49692">
                  <c:v>-5.64162E-2</c:v>
                </c:pt>
                <c:pt idx="49693">
                  <c:v>-5.4048899999999997E-2</c:v>
                </c:pt>
                <c:pt idx="49694">
                  <c:v>-5.1720799999999997E-2</c:v>
                </c:pt>
                <c:pt idx="49695">
                  <c:v>-4.9437099999999998E-2</c:v>
                </c:pt>
                <c:pt idx="49696">
                  <c:v>-4.7203599999999998E-2</c:v>
                </c:pt>
                <c:pt idx="49697">
                  <c:v>-4.50225E-2</c:v>
                </c:pt>
                <c:pt idx="49698">
                  <c:v>-4.2893199999999999E-2</c:v>
                </c:pt>
                <c:pt idx="49699">
                  <c:v>-4.0816600000000001E-2</c:v>
                </c:pt>
                <c:pt idx="49700">
                  <c:v>-3.87956E-2</c:v>
                </c:pt>
                <c:pt idx="49701">
                  <c:v>-3.6833699999999997E-2</c:v>
                </c:pt>
                <c:pt idx="49702">
                  <c:v>-3.4936799999999997E-2</c:v>
                </c:pt>
                <c:pt idx="49703">
                  <c:v>-3.3113700000000003E-2</c:v>
                </c:pt>
                <c:pt idx="49704">
                  <c:v>-3.1374800000000001E-2</c:v>
                </c:pt>
                <c:pt idx="49705">
                  <c:v>-2.9725999999999999E-2</c:v>
                </c:pt>
                <c:pt idx="49706">
                  <c:v>-2.81654E-2</c:v>
                </c:pt>
                <c:pt idx="49707">
                  <c:v>-2.6690800000000001E-2</c:v>
                </c:pt>
                <c:pt idx="49708">
                  <c:v>-2.53016E-2</c:v>
                </c:pt>
                <c:pt idx="49709">
                  <c:v>-2.3985200000000002E-2</c:v>
                </c:pt>
                <c:pt idx="49710">
                  <c:v>-2.27289E-2</c:v>
                </c:pt>
                <c:pt idx="49711">
                  <c:v>-2.155E-2</c:v>
                </c:pt>
                <c:pt idx="49712">
                  <c:v>-2.04674E-2</c:v>
                </c:pt>
                <c:pt idx="49713">
                  <c:v>-1.9474600000000002E-2</c:v>
                </c:pt>
                <c:pt idx="49714">
                  <c:v>-1.8568600000000001E-2</c:v>
                </c:pt>
                <c:pt idx="49715">
                  <c:v>-1.7758699999999999E-2</c:v>
                </c:pt>
                <c:pt idx="49716">
                  <c:v>-1.7052600000000001E-2</c:v>
                </c:pt>
                <c:pt idx="49717">
                  <c:v>-1.6452499999999998E-2</c:v>
                </c:pt>
                <c:pt idx="49718">
                  <c:v>-1.59574E-2</c:v>
                </c:pt>
                <c:pt idx="49719">
                  <c:v>-1.55681E-2</c:v>
                </c:pt>
                <c:pt idx="49720">
                  <c:v>-1.52877E-2</c:v>
                </c:pt>
                <c:pt idx="49721">
                  <c:v>-1.5117800000000001E-2</c:v>
                </c:pt>
                <c:pt idx="49722">
                  <c:v>-1.50598E-2</c:v>
                </c:pt>
                <c:pt idx="49723">
                  <c:v>-1.51174E-2</c:v>
                </c:pt>
                <c:pt idx="49724">
                  <c:v>-1.52941E-2</c:v>
                </c:pt>
                <c:pt idx="49725">
                  <c:v>-1.55908E-2</c:v>
                </c:pt>
                <c:pt idx="49726">
                  <c:v>-1.60077E-2</c:v>
                </c:pt>
                <c:pt idx="49727">
                  <c:v>-1.6546100000000001E-2</c:v>
                </c:pt>
                <c:pt idx="49728">
                  <c:v>-1.7208999999999999E-2</c:v>
                </c:pt>
                <c:pt idx="49729">
                  <c:v>-1.79992E-2</c:v>
                </c:pt>
                <c:pt idx="49730">
                  <c:v>-1.8918299999999999E-2</c:v>
                </c:pt>
                <c:pt idx="49731">
                  <c:v>-1.9965900000000002E-2</c:v>
                </c:pt>
                <c:pt idx="49732">
                  <c:v>-2.1142299999999999E-2</c:v>
                </c:pt>
                <c:pt idx="49733">
                  <c:v>-2.24484E-2</c:v>
                </c:pt>
                <c:pt idx="49734">
                  <c:v>-2.38827E-2</c:v>
                </c:pt>
                <c:pt idx="49735">
                  <c:v>-2.5440500000000001E-2</c:v>
                </c:pt>
                <c:pt idx="49736">
                  <c:v>-2.7120399999999999E-2</c:v>
                </c:pt>
                <c:pt idx="49737">
                  <c:v>-2.8925699999999999E-2</c:v>
                </c:pt>
                <c:pt idx="49738">
                  <c:v>-3.0856499999999999E-2</c:v>
                </c:pt>
                <c:pt idx="49739">
                  <c:v>-3.2909099999999997E-2</c:v>
                </c:pt>
                <c:pt idx="49740">
                  <c:v>-3.5083099999999999E-2</c:v>
                </c:pt>
                <c:pt idx="49741">
                  <c:v>-3.7380900000000002E-2</c:v>
                </c:pt>
                <c:pt idx="49742">
                  <c:v>-3.9804100000000002E-2</c:v>
                </c:pt>
                <c:pt idx="49743">
                  <c:v>-4.2351199999999999E-2</c:v>
                </c:pt>
                <c:pt idx="49744">
                  <c:v>-4.5018099999999998E-2</c:v>
                </c:pt>
                <c:pt idx="49745">
                  <c:v>-4.7800799999999997E-2</c:v>
                </c:pt>
                <c:pt idx="49746">
                  <c:v>-5.0694999999999997E-2</c:v>
                </c:pt>
                <c:pt idx="49747">
                  <c:v>-5.3695699999999999E-2</c:v>
                </c:pt>
                <c:pt idx="49748">
                  <c:v>-5.68006E-2</c:v>
                </c:pt>
                <c:pt idx="49749">
                  <c:v>-6.0008400000000003E-2</c:v>
                </c:pt>
                <c:pt idx="49750">
                  <c:v>-6.3317300000000007E-2</c:v>
                </c:pt>
                <c:pt idx="49751">
                  <c:v>-6.6722600000000007E-2</c:v>
                </c:pt>
                <c:pt idx="49752">
                  <c:v>-7.0217299999999996E-2</c:v>
                </c:pt>
                <c:pt idx="49753">
                  <c:v>-7.3795799999999995E-2</c:v>
                </c:pt>
                <c:pt idx="49754">
                  <c:v>-7.7453800000000003E-2</c:v>
                </c:pt>
                <c:pt idx="49755">
                  <c:v>-8.1186499999999995E-2</c:v>
                </c:pt>
                <c:pt idx="49756">
                  <c:v>-8.49882E-2</c:v>
                </c:pt>
                <c:pt idx="49757">
                  <c:v>-8.8853399999999999E-2</c:v>
                </c:pt>
                <c:pt idx="49758">
                  <c:v>-9.2776700000000004E-2</c:v>
                </c:pt>
                <c:pt idx="49759">
                  <c:v>-9.6754599999999996E-2</c:v>
                </c:pt>
                <c:pt idx="49760">
                  <c:v>-0.100785</c:v>
                </c:pt>
                <c:pt idx="49761">
                  <c:v>-0.104866</c:v>
                </c:pt>
                <c:pt idx="49762">
                  <c:v>-0.10899200000000001</c:v>
                </c:pt>
                <c:pt idx="49763">
                  <c:v>-0.11315699999999999</c:v>
                </c:pt>
                <c:pt idx="49764">
                  <c:v>-0.11736000000000001</c:v>
                </c:pt>
                <c:pt idx="49765">
                  <c:v>-0.121598</c:v>
                </c:pt>
                <c:pt idx="49766">
                  <c:v>-0.125865</c:v>
                </c:pt>
                <c:pt idx="49767">
                  <c:v>-0.130158</c:v>
                </c:pt>
                <c:pt idx="49768">
                  <c:v>-0.13447300000000001</c:v>
                </c:pt>
                <c:pt idx="49769">
                  <c:v>-0.13880700000000001</c:v>
                </c:pt>
                <c:pt idx="49770">
                  <c:v>-0.143155</c:v>
                </c:pt>
                <c:pt idx="49771">
                  <c:v>-0.14751400000000001</c:v>
                </c:pt>
                <c:pt idx="49772">
                  <c:v>-0.15187899999999999</c:v>
                </c:pt>
                <c:pt idx="49773">
                  <c:v>-0.156247</c:v>
                </c:pt>
                <c:pt idx="49774">
                  <c:v>-0.160612</c:v>
                </c:pt>
                <c:pt idx="49775">
                  <c:v>-0.16497000000000001</c:v>
                </c:pt>
                <c:pt idx="49776">
                  <c:v>-0.16931299999999999</c:v>
                </c:pt>
                <c:pt idx="49777">
                  <c:v>-0.17363400000000001</c:v>
                </c:pt>
                <c:pt idx="49778">
                  <c:v>-0.177929</c:v>
                </c:pt>
                <c:pt idx="49779">
                  <c:v>-0.182196</c:v>
                </c:pt>
                <c:pt idx="49780">
                  <c:v>-0.18642900000000001</c:v>
                </c:pt>
                <c:pt idx="49781">
                  <c:v>-0.19062000000000001</c:v>
                </c:pt>
                <c:pt idx="49782">
                  <c:v>-0.19476299999999999</c:v>
                </c:pt>
                <c:pt idx="49783">
                  <c:v>-0.198853</c:v>
                </c:pt>
                <c:pt idx="49784">
                  <c:v>-0.20288100000000001</c:v>
                </c:pt>
                <c:pt idx="49785">
                  <c:v>-0.206842</c:v>
                </c:pt>
                <c:pt idx="49786">
                  <c:v>-0.210732</c:v>
                </c:pt>
                <c:pt idx="49787">
                  <c:v>-0.21454999999999999</c:v>
                </c:pt>
                <c:pt idx="49788">
                  <c:v>-0.21829000000000001</c:v>
                </c:pt>
                <c:pt idx="49789">
                  <c:v>-0.22194800000000001</c:v>
                </c:pt>
                <c:pt idx="49790">
                  <c:v>-0.22551599999999999</c:v>
                </c:pt>
                <c:pt idx="49791">
                  <c:v>-0.228986</c:v>
                </c:pt>
                <c:pt idx="49792">
                  <c:v>-0.232353</c:v>
                </c:pt>
                <c:pt idx="49793">
                  <c:v>-0.23561299999999999</c:v>
                </c:pt>
                <c:pt idx="49794">
                  <c:v>-0.23876</c:v>
                </c:pt>
                <c:pt idx="49795">
                  <c:v>-0.241787</c:v>
                </c:pt>
                <c:pt idx="49796">
                  <c:v>-0.24468999999999999</c:v>
                </c:pt>
                <c:pt idx="49797">
                  <c:v>-0.24746899999999999</c:v>
                </c:pt>
                <c:pt idx="49798">
                  <c:v>-0.25012200000000001</c:v>
                </c:pt>
                <c:pt idx="49799">
                  <c:v>-0.25264599999999998</c:v>
                </c:pt>
                <c:pt idx="49800">
                  <c:v>-0.25503500000000001</c:v>
                </c:pt>
                <c:pt idx="49801">
                  <c:v>-0.25728600000000001</c:v>
                </c:pt>
                <c:pt idx="49802">
                  <c:v>-0.25939699999999999</c:v>
                </c:pt>
                <c:pt idx="49803">
                  <c:v>-0.26136300000000001</c:v>
                </c:pt>
                <c:pt idx="49804">
                  <c:v>-0.263181</c:v>
                </c:pt>
                <c:pt idx="49805">
                  <c:v>-0.264849</c:v>
                </c:pt>
                <c:pt idx="49806">
                  <c:v>-0.26637</c:v>
                </c:pt>
                <c:pt idx="49807">
                  <c:v>-0.26774300000000001</c:v>
                </c:pt>
                <c:pt idx="49808">
                  <c:v>-0.26896399999999998</c:v>
                </c:pt>
                <c:pt idx="49809">
                  <c:v>-0.27003100000000002</c:v>
                </c:pt>
                <c:pt idx="49810">
                  <c:v>-0.27094099999999999</c:v>
                </c:pt>
                <c:pt idx="49811">
                  <c:v>-0.27169199999999999</c:v>
                </c:pt>
                <c:pt idx="49812">
                  <c:v>-0.27227899999999999</c:v>
                </c:pt>
                <c:pt idx="49813">
                  <c:v>-0.27270100000000003</c:v>
                </c:pt>
                <c:pt idx="49814">
                  <c:v>-0.27295599999999998</c:v>
                </c:pt>
                <c:pt idx="49815">
                  <c:v>-0.27304499999999998</c:v>
                </c:pt>
                <c:pt idx="49816">
                  <c:v>-0.27296900000000002</c:v>
                </c:pt>
                <c:pt idx="49817">
                  <c:v>-0.272729</c:v>
                </c:pt>
                <c:pt idx="49818">
                  <c:v>-0.27232299999999998</c:v>
                </c:pt>
                <c:pt idx="49819">
                  <c:v>-0.27174999999999999</c:v>
                </c:pt>
                <c:pt idx="49820">
                  <c:v>-0.271013</c:v>
                </c:pt>
                <c:pt idx="49821">
                  <c:v>-0.27011099999999999</c:v>
                </c:pt>
                <c:pt idx="49822">
                  <c:v>-0.26904499999999998</c:v>
                </c:pt>
                <c:pt idx="49823">
                  <c:v>-0.267818</c:v>
                </c:pt>
                <c:pt idx="49824">
                  <c:v>-0.266432</c:v>
                </c:pt>
                <c:pt idx="49825">
                  <c:v>-0.26488899999999999</c:v>
                </c:pt>
                <c:pt idx="49826">
                  <c:v>-0.26318799999999998</c:v>
                </c:pt>
                <c:pt idx="49827">
                  <c:v>-0.26133099999999998</c:v>
                </c:pt>
                <c:pt idx="49828">
                  <c:v>-0.25931599999999999</c:v>
                </c:pt>
                <c:pt idx="49829">
                  <c:v>-0.25714399999999998</c:v>
                </c:pt>
                <c:pt idx="49830">
                  <c:v>-0.25481799999999999</c:v>
                </c:pt>
                <c:pt idx="49831">
                  <c:v>-0.25234099999999998</c:v>
                </c:pt>
                <c:pt idx="49832">
                  <c:v>-0.24971499999999999</c:v>
                </c:pt>
                <c:pt idx="49833">
                  <c:v>-0.24693899999999999</c:v>
                </c:pt>
                <c:pt idx="49834">
                  <c:v>-0.24401600000000001</c:v>
                </c:pt>
                <c:pt idx="49835">
                  <c:v>-0.240951</c:v>
                </c:pt>
                <c:pt idx="49836">
                  <c:v>-0.23774999999999999</c:v>
                </c:pt>
                <c:pt idx="49837">
                  <c:v>-0.23441799999999999</c:v>
                </c:pt>
                <c:pt idx="49838">
                  <c:v>-0.230957</c:v>
                </c:pt>
                <c:pt idx="49839">
                  <c:v>-0.22736899999999999</c:v>
                </c:pt>
                <c:pt idx="49840">
                  <c:v>-0.22365599999999999</c:v>
                </c:pt>
                <c:pt idx="49841">
                  <c:v>-0.21982399999999999</c:v>
                </c:pt>
                <c:pt idx="49842">
                  <c:v>-0.21587899999999999</c:v>
                </c:pt>
                <c:pt idx="49843">
                  <c:v>-0.21182500000000001</c:v>
                </c:pt>
                <c:pt idx="49844">
                  <c:v>-0.20766399999999999</c:v>
                </c:pt>
                <c:pt idx="49845">
                  <c:v>-0.203402</c:v>
                </c:pt>
                <c:pt idx="49846">
                  <c:v>-0.199043</c:v>
                </c:pt>
                <c:pt idx="49847">
                  <c:v>-0.19459299999999999</c:v>
                </c:pt>
                <c:pt idx="49848">
                  <c:v>-0.190055</c:v>
                </c:pt>
                <c:pt idx="49849">
                  <c:v>-0.18543299999999999</c:v>
                </c:pt>
                <c:pt idx="49850">
                  <c:v>-0.18073</c:v>
                </c:pt>
                <c:pt idx="49851">
                  <c:v>-0.175954</c:v>
                </c:pt>
                <c:pt idx="49852">
                  <c:v>-0.17110800000000001</c:v>
                </c:pt>
                <c:pt idx="49853">
                  <c:v>-0.16617999999999999</c:v>
                </c:pt>
                <c:pt idx="49854">
                  <c:v>-0.161164</c:v>
                </c:pt>
                <c:pt idx="49855">
                  <c:v>-0.156086</c:v>
                </c:pt>
                <c:pt idx="49856">
                  <c:v>-0.15096300000000001</c:v>
                </c:pt>
                <c:pt idx="49857">
                  <c:v>-0.145785</c:v>
                </c:pt>
                <c:pt idx="49858">
                  <c:v>-0.14055699999999999</c:v>
                </c:pt>
                <c:pt idx="49859">
                  <c:v>-0.13528899999999999</c:v>
                </c:pt>
                <c:pt idx="49860">
                  <c:v>-0.12998799999999999</c:v>
                </c:pt>
                <c:pt idx="49861">
                  <c:v>-0.124657</c:v>
                </c:pt>
                <c:pt idx="49862">
                  <c:v>-0.11930200000000001</c:v>
                </c:pt>
                <c:pt idx="49863">
                  <c:v>-0.113925</c:v>
                </c:pt>
                <c:pt idx="49864">
                  <c:v>-0.108528</c:v>
                </c:pt>
                <c:pt idx="49865">
                  <c:v>-0.103117</c:v>
                </c:pt>
                <c:pt idx="49866">
                  <c:v>-9.7697400000000004E-2</c:v>
                </c:pt>
                <c:pt idx="49867">
                  <c:v>-9.2274200000000001E-2</c:v>
                </c:pt>
                <c:pt idx="49868">
                  <c:v>-8.6853600000000003E-2</c:v>
                </c:pt>
                <c:pt idx="49869">
                  <c:v>-8.1442700000000007E-2</c:v>
                </c:pt>
                <c:pt idx="49870">
                  <c:v>-7.6047900000000002E-2</c:v>
                </c:pt>
                <c:pt idx="49871">
                  <c:v>-7.0675199999999994E-2</c:v>
                </c:pt>
                <c:pt idx="49872">
                  <c:v>-6.5331399999999998E-2</c:v>
                </c:pt>
                <c:pt idx="49873">
                  <c:v>-6.0023600000000003E-2</c:v>
                </c:pt>
                <c:pt idx="49874">
                  <c:v>-5.47587E-2</c:v>
                </c:pt>
                <c:pt idx="49875">
                  <c:v>-4.9541700000000001E-2</c:v>
                </c:pt>
                <c:pt idx="49876">
                  <c:v>-4.4376899999999997E-2</c:v>
                </c:pt>
                <c:pt idx="49877">
                  <c:v>-3.9269100000000001E-2</c:v>
                </c:pt>
                <c:pt idx="49878">
                  <c:v>-3.4223799999999999E-2</c:v>
                </c:pt>
                <c:pt idx="49879">
                  <c:v>-2.92451E-2</c:v>
                </c:pt>
                <c:pt idx="49880">
                  <c:v>-2.4335499999999999E-2</c:v>
                </c:pt>
                <c:pt idx="49881">
                  <c:v>-1.9496900000000001E-2</c:v>
                </c:pt>
                <c:pt idx="49882">
                  <c:v>-1.47329E-2</c:v>
                </c:pt>
                <c:pt idx="49883">
                  <c:v>-1.00482E-2</c:v>
                </c:pt>
                <c:pt idx="49884" formatCode="0.00E+00">
                  <c:v>-5.4478E-3</c:v>
                </c:pt>
                <c:pt idx="49885" formatCode="0.00E+00">
                  <c:v>-9.34803E-4</c:v>
                </c:pt>
                <c:pt idx="49886" formatCode="0.00E+00">
                  <c:v>3.4878600000000002E-3</c:v>
                </c:pt>
                <c:pt idx="49887" formatCode="0.00E+00">
                  <c:v>7.8170099999999992E-3</c:v>
                </c:pt>
                <c:pt idx="49888">
                  <c:v>1.20477E-2</c:v>
                </c:pt>
                <c:pt idx="49889">
                  <c:v>1.6173400000000001E-2</c:v>
                </c:pt>
                <c:pt idx="49890">
                  <c:v>2.02011E-2</c:v>
                </c:pt>
                <c:pt idx="49891">
                  <c:v>2.41491E-2</c:v>
                </c:pt>
                <c:pt idx="49892">
                  <c:v>2.8009900000000001E-2</c:v>
                </c:pt>
                <c:pt idx="49893">
                  <c:v>3.1760099999999999E-2</c:v>
                </c:pt>
                <c:pt idx="49894">
                  <c:v>3.5401500000000002E-2</c:v>
                </c:pt>
                <c:pt idx="49895">
                  <c:v>3.8941299999999998E-2</c:v>
                </c:pt>
                <c:pt idx="49896">
                  <c:v>4.2373000000000001E-2</c:v>
                </c:pt>
                <c:pt idx="49897">
                  <c:v>4.56902E-2</c:v>
                </c:pt>
                <c:pt idx="49898">
                  <c:v>4.8891799999999999E-2</c:v>
                </c:pt>
                <c:pt idx="49899">
                  <c:v>5.19779E-2</c:v>
                </c:pt>
                <c:pt idx="49900">
                  <c:v>5.4948499999999997E-2</c:v>
                </c:pt>
                <c:pt idx="49901">
                  <c:v>5.7803599999999997E-2</c:v>
                </c:pt>
                <c:pt idx="49902">
                  <c:v>6.0543100000000002E-2</c:v>
                </c:pt>
                <c:pt idx="49903">
                  <c:v>6.3166600000000003E-2</c:v>
                </c:pt>
                <c:pt idx="49904">
                  <c:v>6.5673200000000001E-2</c:v>
                </c:pt>
                <c:pt idx="49905">
                  <c:v>6.8061700000000003E-2</c:v>
                </c:pt>
                <c:pt idx="49906">
                  <c:v>7.0329199999999994E-2</c:v>
                </c:pt>
                <c:pt idx="49907">
                  <c:v>7.2471900000000006E-2</c:v>
                </c:pt>
                <c:pt idx="49908">
                  <c:v>7.44866E-2</c:v>
                </c:pt>
                <c:pt idx="49909">
                  <c:v>7.63707E-2</c:v>
                </c:pt>
                <c:pt idx="49910">
                  <c:v>7.8122899999999995E-2</c:v>
                </c:pt>
                <c:pt idx="49911">
                  <c:v>7.9743599999999998E-2</c:v>
                </c:pt>
                <c:pt idx="49912">
                  <c:v>8.1235100000000005E-2</c:v>
                </c:pt>
                <c:pt idx="49913">
                  <c:v>8.2599400000000003E-2</c:v>
                </c:pt>
                <c:pt idx="49914">
                  <c:v>8.3837599999999998E-2</c:v>
                </c:pt>
                <c:pt idx="49915">
                  <c:v>8.4950399999999995E-2</c:v>
                </c:pt>
                <c:pt idx="49916">
                  <c:v>8.5939000000000002E-2</c:v>
                </c:pt>
                <c:pt idx="49917">
                  <c:v>8.6804400000000004E-2</c:v>
                </c:pt>
                <c:pt idx="49918">
                  <c:v>8.7546700000000005E-2</c:v>
                </c:pt>
                <c:pt idx="49919">
                  <c:v>8.8168700000000003E-2</c:v>
                </c:pt>
                <c:pt idx="49920">
                  <c:v>8.8675100000000007E-2</c:v>
                </c:pt>
                <c:pt idx="49921">
                  <c:v>8.9069400000000007E-2</c:v>
                </c:pt>
                <c:pt idx="49922">
                  <c:v>8.9354100000000006E-2</c:v>
                </c:pt>
                <c:pt idx="49923">
                  <c:v>8.95315E-2</c:v>
                </c:pt>
                <c:pt idx="49924">
                  <c:v>8.9603299999999997E-2</c:v>
                </c:pt>
                <c:pt idx="49925">
                  <c:v>8.9569899999999994E-2</c:v>
                </c:pt>
                <c:pt idx="49926">
                  <c:v>8.9431499999999997E-2</c:v>
                </c:pt>
                <c:pt idx="49927">
                  <c:v>8.9190599999999995E-2</c:v>
                </c:pt>
                <c:pt idx="49928">
                  <c:v>8.8851899999999998E-2</c:v>
                </c:pt>
                <c:pt idx="49929">
                  <c:v>8.8418499999999997E-2</c:v>
                </c:pt>
                <c:pt idx="49930">
                  <c:v>8.7890999999999997E-2</c:v>
                </c:pt>
                <c:pt idx="49931">
                  <c:v>8.7269299999999994E-2</c:v>
                </c:pt>
                <c:pt idx="49932">
                  <c:v>8.65538E-2</c:v>
                </c:pt>
                <c:pt idx="49933">
                  <c:v>8.5746799999999998E-2</c:v>
                </c:pt>
                <c:pt idx="49934">
                  <c:v>8.4851899999999994E-2</c:v>
                </c:pt>
                <c:pt idx="49935">
                  <c:v>8.3873199999999995E-2</c:v>
                </c:pt>
                <c:pt idx="49936">
                  <c:v>8.2813700000000004E-2</c:v>
                </c:pt>
                <c:pt idx="49937">
                  <c:v>8.1675999999999999E-2</c:v>
                </c:pt>
                <c:pt idx="49938">
                  <c:v>8.04623E-2</c:v>
                </c:pt>
                <c:pt idx="49939">
                  <c:v>7.9175400000000007E-2</c:v>
                </c:pt>
                <c:pt idx="49940">
                  <c:v>7.7818700000000005E-2</c:v>
                </c:pt>
                <c:pt idx="49941">
                  <c:v>7.6395099999999994E-2</c:v>
                </c:pt>
                <c:pt idx="49942">
                  <c:v>7.4906799999999996E-2</c:v>
                </c:pt>
                <c:pt idx="49943">
                  <c:v>7.3356599999999994E-2</c:v>
                </c:pt>
                <c:pt idx="49944">
                  <c:v>7.1746599999999994E-2</c:v>
                </c:pt>
                <c:pt idx="49945">
                  <c:v>7.0078199999999993E-2</c:v>
                </c:pt>
                <c:pt idx="49946">
                  <c:v>6.8354499999999999E-2</c:v>
                </c:pt>
                <c:pt idx="49947">
                  <c:v>6.6580299999999995E-2</c:v>
                </c:pt>
                <c:pt idx="49948">
                  <c:v>6.4759300000000006E-2</c:v>
                </c:pt>
                <c:pt idx="49949">
                  <c:v>6.28943E-2</c:v>
                </c:pt>
                <c:pt idx="49950">
                  <c:v>6.0988000000000001E-2</c:v>
                </c:pt>
                <c:pt idx="49951">
                  <c:v>5.90416E-2</c:v>
                </c:pt>
                <c:pt idx="49952">
                  <c:v>5.7056599999999999E-2</c:v>
                </c:pt>
                <c:pt idx="49953">
                  <c:v>5.5035399999999998E-2</c:v>
                </c:pt>
                <c:pt idx="49954">
                  <c:v>5.29805E-2</c:v>
                </c:pt>
                <c:pt idx="49955">
                  <c:v>5.0893500000000001E-2</c:v>
                </c:pt>
                <c:pt idx="49956">
                  <c:v>4.8776899999999998E-2</c:v>
                </c:pt>
                <c:pt idx="49957">
                  <c:v>4.6636200000000003E-2</c:v>
                </c:pt>
                <c:pt idx="49958">
                  <c:v>4.4476799999999997E-2</c:v>
                </c:pt>
                <c:pt idx="49959">
                  <c:v>4.2301400000000003E-2</c:v>
                </c:pt>
                <c:pt idx="49960">
                  <c:v>4.0111399999999998E-2</c:v>
                </c:pt>
                <c:pt idx="49961">
                  <c:v>3.79081E-2</c:v>
                </c:pt>
                <c:pt idx="49962">
                  <c:v>3.5693099999999998E-2</c:v>
                </c:pt>
                <c:pt idx="49963">
                  <c:v>3.3467200000000003E-2</c:v>
                </c:pt>
                <c:pt idx="49964">
                  <c:v>3.1232800000000002E-2</c:v>
                </c:pt>
                <c:pt idx="49965">
                  <c:v>2.8994900000000001E-2</c:v>
                </c:pt>
                <c:pt idx="49966">
                  <c:v>2.6757599999999999E-2</c:v>
                </c:pt>
                <c:pt idx="49967">
                  <c:v>2.4521299999999999E-2</c:v>
                </c:pt>
                <c:pt idx="49968">
                  <c:v>2.22854E-2</c:v>
                </c:pt>
                <c:pt idx="49969">
                  <c:v>2.00498E-2</c:v>
                </c:pt>
                <c:pt idx="49970">
                  <c:v>1.7815500000000001E-2</c:v>
                </c:pt>
                <c:pt idx="49971">
                  <c:v>1.5584799999999999E-2</c:v>
                </c:pt>
                <c:pt idx="49972">
                  <c:v>1.33606E-2</c:v>
                </c:pt>
                <c:pt idx="49973">
                  <c:v>1.11456E-2</c:v>
                </c:pt>
                <c:pt idx="49974" formatCode="0.00E+00">
                  <c:v>8.9420999999999997E-3</c:v>
                </c:pt>
                <c:pt idx="49975" formatCode="0.00E+00">
                  <c:v>6.7512800000000001E-3</c:v>
                </c:pt>
                <c:pt idx="49976" formatCode="0.00E+00">
                  <c:v>4.5736400000000003E-3</c:v>
                </c:pt>
                <c:pt idx="49977" formatCode="0.00E+00">
                  <c:v>2.40968E-3</c:v>
                </c:pt>
                <c:pt idx="49978" formatCode="0.00E+00">
                  <c:v>2.5939600000000001E-4</c:v>
                </c:pt>
                <c:pt idx="49979" formatCode="0.00E+00">
                  <c:v>-1.8775599999999999E-3</c:v>
                </c:pt>
                <c:pt idx="49980" formatCode="0.00E+00">
                  <c:v>-4.0006900000000003E-3</c:v>
                </c:pt>
                <c:pt idx="49981" formatCode="0.00E+00">
                  <c:v>-6.10839E-3</c:v>
                </c:pt>
                <c:pt idx="49982" formatCode="0.00E+00">
                  <c:v>-8.1993299999999995E-3</c:v>
                </c:pt>
                <c:pt idx="49983">
                  <c:v>-1.0272699999999999E-2</c:v>
                </c:pt>
                <c:pt idx="49984">
                  <c:v>-1.23269E-2</c:v>
                </c:pt>
                <c:pt idx="49985">
                  <c:v>-1.43605E-2</c:v>
                </c:pt>
                <c:pt idx="49986">
                  <c:v>-1.6373200000000001E-2</c:v>
                </c:pt>
                <c:pt idx="49987">
                  <c:v>-1.8364800000000001E-2</c:v>
                </c:pt>
                <c:pt idx="49988">
                  <c:v>-2.0334999999999999E-2</c:v>
                </c:pt>
                <c:pt idx="49989">
                  <c:v>-2.2283799999999999E-2</c:v>
                </c:pt>
                <c:pt idx="49990">
                  <c:v>-2.42109E-2</c:v>
                </c:pt>
                <c:pt idx="49991">
                  <c:v>-2.6116299999999999E-2</c:v>
                </c:pt>
                <c:pt idx="49992">
                  <c:v>-2.80006E-2</c:v>
                </c:pt>
                <c:pt idx="49993">
                  <c:v>-2.9864499999999999E-2</c:v>
                </c:pt>
                <c:pt idx="49994">
                  <c:v>-3.1707800000000001E-2</c:v>
                </c:pt>
                <c:pt idx="49995">
                  <c:v>-3.3529499999999997E-2</c:v>
                </c:pt>
                <c:pt idx="49996">
                  <c:v>-3.53295E-2</c:v>
                </c:pt>
                <c:pt idx="49997">
                  <c:v>-3.7108000000000002E-2</c:v>
                </c:pt>
                <c:pt idx="49998">
                  <c:v>-3.8864799999999998E-2</c:v>
                </c:pt>
                <c:pt idx="49999">
                  <c:v>-4.0599700000000002E-2</c:v>
                </c:pt>
                <c:pt idx="50000">
                  <c:v>-4.2312099999999998E-2</c:v>
                </c:pt>
                <c:pt idx="50001">
                  <c:v>-4.4001600000000002E-2</c:v>
                </c:pt>
                <c:pt idx="50002">
                  <c:v>-4.5667199999999998E-2</c:v>
                </c:pt>
                <c:pt idx="50003">
                  <c:v>-4.7308000000000003E-2</c:v>
                </c:pt>
                <c:pt idx="50004">
                  <c:v>-4.89244E-2</c:v>
                </c:pt>
                <c:pt idx="50005">
                  <c:v>-5.0516600000000002E-2</c:v>
                </c:pt>
                <c:pt idx="50006">
                  <c:v>-5.20843E-2</c:v>
                </c:pt>
                <c:pt idx="50007">
                  <c:v>-5.3627399999999999E-2</c:v>
                </c:pt>
                <c:pt idx="50008">
                  <c:v>-5.5145300000000001E-2</c:v>
                </c:pt>
                <c:pt idx="50009">
                  <c:v>-5.66387E-2</c:v>
                </c:pt>
                <c:pt idx="50010">
                  <c:v>-5.8108800000000002E-2</c:v>
                </c:pt>
                <c:pt idx="50011">
                  <c:v>-5.9556100000000001E-2</c:v>
                </c:pt>
                <c:pt idx="50012">
                  <c:v>-6.0979999999999999E-2</c:v>
                </c:pt>
                <c:pt idx="50013">
                  <c:v>-6.23803E-2</c:v>
                </c:pt>
                <c:pt idx="50014">
                  <c:v>-6.3756599999999997E-2</c:v>
                </c:pt>
                <c:pt idx="50015">
                  <c:v>-6.5108700000000005E-2</c:v>
                </c:pt>
                <c:pt idx="50016">
                  <c:v>-6.6436599999999998E-2</c:v>
                </c:pt>
                <c:pt idx="50017">
                  <c:v>-6.7740999999999996E-2</c:v>
                </c:pt>
                <c:pt idx="50018">
                  <c:v>-6.9021799999999994E-2</c:v>
                </c:pt>
                <c:pt idx="50019">
                  <c:v>-7.0277900000000004E-2</c:v>
                </c:pt>
                <c:pt idx="50020">
                  <c:v>-7.1507600000000004E-2</c:v>
                </c:pt>
                <c:pt idx="50021">
                  <c:v>-7.27106E-2</c:v>
                </c:pt>
                <c:pt idx="50022">
                  <c:v>-7.38872E-2</c:v>
                </c:pt>
                <c:pt idx="50023">
                  <c:v>-7.5038300000000002E-2</c:v>
                </c:pt>
                <c:pt idx="50024">
                  <c:v>-7.61632E-2</c:v>
                </c:pt>
                <c:pt idx="50025">
                  <c:v>-7.7261099999999999E-2</c:v>
                </c:pt>
                <c:pt idx="50026">
                  <c:v>-7.8331200000000004E-2</c:v>
                </c:pt>
                <c:pt idx="50027">
                  <c:v>-7.9373399999999997E-2</c:v>
                </c:pt>
                <c:pt idx="50028">
                  <c:v>-8.0387899999999998E-2</c:v>
                </c:pt>
                <c:pt idx="50029">
                  <c:v>-8.1374299999999997E-2</c:v>
                </c:pt>
                <c:pt idx="50030">
                  <c:v>-8.2331699999999994E-2</c:v>
                </c:pt>
                <c:pt idx="50031">
                  <c:v>-8.32595E-2</c:v>
                </c:pt>
                <c:pt idx="50032">
                  <c:v>-8.4157099999999999E-2</c:v>
                </c:pt>
                <c:pt idx="50033">
                  <c:v>-8.5023899999999999E-2</c:v>
                </c:pt>
                <c:pt idx="50034">
                  <c:v>-8.58598E-2</c:v>
                </c:pt>
                <c:pt idx="50035">
                  <c:v>-8.6664599999999994E-2</c:v>
                </c:pt>
                <c:pt idx="50036">
                  <c:v>-8.7437200000000007E-2</c:v>
                </c:pt>
                <c:pt idx="50037">
                  <c:v>-8.8176199999999996E-2</c:v>
                </c:pt>
                <c:pt idx="50038">
                  <c:v>-8.8880200000000006E-2</c:v>
                </c:pt>
                <c:pt idx="50039">
                  <c:v>-8.9547699999999994E-2</c:v>
                </c:pt>
                <c:pt idx="50040">
                  <c:v>-9.0177800000000002E-2</c:v>
                </c:pt>
                <c:pt idx="50041">
                  <c:v>-9.0770400000000001E-2</c:v>
                </c:pt>
                <c:pt idx="50042">
                  <c:v>-9.1325000000000003E-2</c:v>
                </c:pt>
                <c:pt idx="50043">
                  <c:v>-9.1840400000000003E-2</c:v>
                </c:pt>
                <c:pt idx="50044">
                  <c:v>-9.2315700000000001E-2</c:v>
                </c:pt>
                <c:pt idx="50045">
                  <c:v>-9.2750100000000002E-2</c:v>
                </c:pt>
                <c:pt idx="50046">
                  <c:v>-9.3143000000000004E-2</c:v>
                </c:pt>
                <c:pt idx="50047">
                  <c:v>-9.3493599999999996E-2</c:v>
                </c:pt>
                <c:pt idx="50048">
                  <c:v>-9.3800300000000003E-2</c:v>
                </c:pt>
                <c:pt idx="50049">
                  <c:v>-9.4060900000000003E-2</c:v>
                </c:pt>
                <c:pt idx="50050">
                  <c:v>-9.42741E-2</c:v>
                </c:pt>
                <c:pt idx="50051">
                  <c:v>-9.4439700000000001E-2</c:v>
                </c:pt>
                <c:pt idx="50052">
                  <c:v>-9.4557799999999997E-2</c:v>
                </c:pt>
                <c:pt idx="50053">
                  <c:v>-9.4627000000000003E-2</c:v>
                </c:pt>
                <c:pt idx="50054">
                  <c:v>-9.4645599999999996E-2</c:v>
                </c:pt>
                <c:pt idx="50055">
                  <c:v>-9.4612299999999996E-2</c:v>
                </c:pt>
                <c:pt idx="50056">
                  <c:v>-9.4526499999999999E-2</c:v>
                </c:pt>
                <c:pt idx="50057">
                  <c:v>-9.4386399999999995E-2</c:v>
                </c:pt>
                <c:pt idx="50058">
                  <c:v>-9.4189099999999998E-2</c:v>
                </c:pt>
                <c:pt idx="50059">
                  <c:v>-9.3932299999999996E-2</c:v>
                </c:pt>
                <c:pt idx="50060">
                  <c:v>-9.36144E-2</c:v>
                </c:pt>
                <c:pt idx="50061">
                  <c:v>-9.3233899999999995E-2</c:v>
                </c:pt>
                <c:pt idx="50062">
                  <c:v>-9.2789200000000002E-2</c:v>
                </c:pt>
                <c:pt idx="50063">
                  <c:v>-9.2278700000000005E-2</c:v>
                </c:pt>
                <c:pt idx="50064">
                  <c:v>-9.1701400000000002E-2</c:v>
                </c:pt>
                <c:pt idx="50065">
                  <c:v>-9.1056799999999993E-2</c:v>
                </c:pt>
                <c:pt idx="50066">
                  <c:v>-9.0343900000000005E-2</c:v>
                </c:pt>
                <c:pt idx="50067">
                  <c:v>-8.9560799999999996E-2</c:v>
                </c:pt>
                <c:pt idx="50068">
                  <c:v>-8.8705800000000001E-2</c:v>
                </c:pt>
                <c:pt idx="50069">
                  <c:v>-8.7777599999999997E-2</c:v>
                </c:pt>
                <c:pt idx="50070">
                  <c:v>-8.6774799999999999E-2</c:v>
                </c:pt>
                <c:pt idx="50071">
                  <c:v>-8.5696599999999998E-2</c:v>
                </c:pt>
                <c:pt idx="50072">
                  <c:v>-8.4541400000000003E-2</c:v>
                </c:pt>
                <c:pt idx="50073">
                  <c:v>-8.3308199999999999E-2</c:v>
                </c:pt>
                <c:pt idx="50074">
                  <c:v>-8.1995799999999994E-2</c:v>
                </c:pt>
                <c:pt idx="50075">
                  <c:v>-8.0603599999999997E-2</c:v>
                </c:pt>
                <c:pt idx="50076">
                  <c:v>-7.9131000000000007E-2</c:v>
                </c:pt>
                <c:pt idx="50077">
                  <c:v>-7.7577699999999999E-2</c:v>
                </c:pt>
                <c:pt idx="50078">
                  <c:v>-7.5942899999999994E-2</c:v>
                </c:pt>
                <c:pt idx="50079">
                  <c:v>-7.4226E-2</c:v>
                </c:pt>
                <c:pt idx="50080">
                  <c:v>-7.2426199999999996E-2</c:v>
                </c:pt>
                <c:pt idx="50081">
                  <c:v>-7.05432E-2</c:v>
                </c:pt>
                <c:pt idx="50082">
                  <c:v>-6.8576300000000007E-2</c:v>
                </c:pt>
                <c:pt idx="50083">
                  <c:v>-6.6524700000000006E-2</c:v>
                </c:pt>
                <c:pt idx="50084">
                  <c:v>-6.4387299999999995E-2</c:v>
                </c:pt>
                <c:pt idx="50085">
                  <c:v>-6.2163700000000002E-2</c:v>
                </c:pt>
                <c:pt idx="50086">
                  <c:v>-5.9853499999999997E-2</c:v>
                </c:pt>
                <c:pt idx="50087">
                  <c:v>-5.7455800000000001E-2</c:v>
                </c:pt>
                <c:pt idx="50088">
                  <c:v>-5.49703E-2</c:v>
                </c:pt>
                <c:pt idx="50089">
                  <c:v>-5.2398E-2</c:v>
                </c:pt>
                <c:pt idx="50090">
                  <c:v>-4.9739199999999997E-2</c:v>
                </c:pt>
                <c:pt idx="50091">
                  <c:v>-4.6993699999999999E-2</c:v>
                </c:pt>
                <c:pt idx="50092">
                  <c:v>-4.4161499999999999E-2</c:v>
                </c:pt>
                <c:pt idx="50093">
                  <c:v>-4.1243700000000001E-2</c:v>
                </c:pt>
                <c:pt idx="50094">
                  <c:v>-3.8241299999999999E-2</c:v>
                </c:pt>
                <c:pt idx="50095">
                  <c:v>-3.51553E-2</c:v>
                </c:pt>
                <c:pt idx="50096">
                  <c:v>-3.1985899999999998E-2</c:v>
                </c:pt>
                <c:pt idx="50097">
                  <c:v>-2.8733600000000002E-2</c:v>
                </c:pt>
                <c:pt idx="50098">
                  <c:v>-2.5399000000000001E-2</c:v>
                </c:pt>
                <c:pt idx="50099">
                  <c:v>-2.1982999999999999E-2</c:v>
                </c:pt>
                <c:pt idx="50100">
                  <c:v>-1.8487099999999999E-2</c:v>
                </c:pt>
                <c:pt idx="50101">
                  <c:v>-1.49126E-2</c:v>
                </c:pt>
                <c:pt idx="50102">
                  <c:v>-1.12607E-2</c:v>
                </c:pt>
                <c:pt idx="50103" formatCode="0.00E+00">
                  <c:v>-7.5321499999999996E-3</c:v>
                </c:pt>
                <c:pt idx="50104" formatCode="0.00E+00">
                  <c:v>-3.7281800000000002E-3</c:v>
                </c:pt>
                <c:pt idx="50105" formatCode="0.00E+00">
                  <c:v>1.4951100000000001E-4</c:v>
                </c:pt>
                <c:pt idx="50106" formatCode="0.00E+00">
                  <c:v>4.0989199999999998E-3</c:v>
                </c:pt>
                <c:pt idx="50107" formatCode="0.00E+00">
                  <c:v>8.11804E-3</c:v>
                </c:pt>
                <c:pt idx="50108">
                  <c:v>1.2204899999999999E-2</c:v>
                </c:pt>
                <c:pt idx="50109">
                  <c:v>1.6357400000000001E-2</c:v>
                </c:pt>
                <c:pt idx="50110">
                  <c:v>2.0573399999999999E-2</c:v>
                </c:pt>
                <c:pt idx="50111">
                  <c:v>2.4850299999999999E-2</c:v>
                </c:pt>
                <c:pt idx="50112">
                  <c:v>2.9185300000000001E-2</c:v>
                </c:pt>
                <c:pt idx="50113">
                  <c:v>3.3575199999999999E-2</c:v>
                </c:pt>
                <c:pt idx="50114">
                  <c:v>3.8016500000000002E-2</c:v>
                </c:pt>
                <c:pt idx="50115">
                  <c:v>4.2506000000000002E-2</c:v>
                </c:pt>
                <c:pt idx="50116">
                  <c:v>4.7040400000000003E-2</c:v>
                </c:pt>
                <c:pt idx="50117">
                  <c:v>5.1616000000000002E-2</c:v>
                </c:pt>
                <c:pt idx="50118">
                  <c:v>5.6229800000000003E-2</c:v>
                </c:pt>
                <c:pt idx="50119">
                  <c:v>6.0879000000000003E-2</c:v>
                </c:pt>
                <c:pt idx="50120">
                  <c:v>6.5560599999999997E-2</c:v>
                </c:pt>
                <c:pt idx="50121">
                  <c:v>7.0271500000000001E-2</c:v>
                </c:pt>
                <c:pt idx="50122">
                  <c:v>7.5008500000000006E-2</c:v>
                </c:pt>
                <c:pt idx="50123">
                  <c:v>7.9768599999999995E-2</c:v>
                </c:pt>
                <c:pt idx="50124">
                  <c:v>8.4548300000000007E-2</c:v>
                </c:pt>
                <c:pt idx="50125">
                  <c:v>8.9344099999999996E-2</c:v>
                </c:pt>
                <c:pt idx="50126">
                  <c:v>9.4152200000000005E-2</c:v>
                </c:pt>
                <c:pt idx="50127">
                  <c:v>9.8968399999999998E-2</c:v>
                </c:pt>
                <c:pt idx="50128">
                  <c:v>0.10378900000000001</c:v>
                </c:pt>
                <c:pt idx="50129">
                  <c:v>0.108609</c:v>
                </c:pt>
                <c:pt idx="50130">
                  <c:v>0.113424</c:v>
                </c:pt>
                <c:pt idx="50131">
                  <c:v>0.11823</c:v>
                </c:pt>
                <c:pt idx="50132">
                  <c:v>0.12302200000000001</c:v>
                </c:pt>
                <c:pt idx="50133">
                  <c:v>0.12779499999999999</c:v>
                </c:pt>
                <c:pt idx="50134">
                  <c:v>0.132547</c:v>
                </c:pt>
                <c:pt idx="50135">
                  <c:v>0.13727200000000001</c:v>
                </c:pt>
                <c:pt idx="50136">
                  <c:v>0.14196600000000001</c:v>
                </c:pt>
                <c:pt idx="50137">
                  <c:v>0.14662600000000001</c:v>
                </c:pt>
                <c:pt idx="50138">
                  <c:v>0.15124799999999999</c:v>
                </c:pt>
                <c:pt idx="50139">
                  <c:v>0.15582499999999999</c:v>
                </c:pt>
                <c:pt idx="50140">
                  <c:v>0.160354</c:v>
                </c:pt>
                <c:pt idx="50141">
                  <c:v>0.164829</c:v>
                </c:pt>
                <c:pt idx="50142">
                  <c:v>0.16924800000000001</c:v>
                </c:pt>
                <c:pt idx="50143">
                  <c:v>0.17360400000000001</c:v>
                </c:pt>
                <c:pt idx="50144">
                  <c:v>0.177895</c:v>
                </c:pt>
                <c:pt idx="50145">
                  <c:v>0.182115</c:v>
                </c:pt>
                <c:pt idx="50146">
                  <c:v>0.18625900000000001</c:v>
                </c:pt>
                <c:pt idx="50147">
                  <c:v>0.19032299999999999</c:v>
                </c:pt>
                <c:pt idx="50148">
                  <c:v>0.194303</c:v>
                </c:pt>
                <c:pt idx="50149">
                  <c:v>0.19819300000000001</c:v>
                </c:pt>
                <c:pt idx="50150">
                  <c:v>0.201991</c:v>
                </c:pt>
                <c:pt idx="50151">
                  <c:v>0.20569299999999999</c:v>
                </c:pt>
                <c:pt idx="50152">
                  <c:v>0.20929300000000001</c:v>
                </c:pt>
                <c:pt idx="50153">
                  <c:v>0.212787</c:v>
                </c:pt>
                <c:pt idx="50154">
                  <c:v>0.216169</c:v>
                </c:pt>
                <c:pt idx="50155">
                  <c:v>0.21943599999999999</c:v>
                </c:pt>
                <c:pt idx="50156">
                  <c:v>0.222583</c:v>
                </c:pt>
                <c:pt idx="50157">
                  <c:v>0.225606</c:v>
                </c:pt>
                <c:pt idx="50158">
                  <c:v>0.22850200000000001</c:v>
                </c:pt>
                <c:pt idx="50159">
                  <c:v>0.231269</c:v>
                </c:pt>
                <c:pt idx="50160">
                  <c:v>0.233902</c:v>
                </c:pt>
                <c:pt idx="50161">
                  <c:v>0.2364</c:v>
                </c:pt>
                <c:pt idx="50162">
                  <c:v>0.238759</c:v>
                </c:pt>
                <c:pt idx="50163">
                  <c:v>0.240976</c:v>
                </c:pt>
                <c:pt idx="50164">
                  <c:v>0.24304799999999999</c:v>
                </c:pt>
                <c:pt idx="50165">
                  <c:v>0.244973</c:v>
                </c:pt>
                <c:pt idx="50166">
                  <c:v>0.24674699999999999</c:v>
                </c:pt>
                <c:pt idx="50167">
                  <c:v>0.24836800000000001</c:v>
                </c:pt>
                <c:pt idx="50168">
                  <c:v>0.249833</c:v>
                </c:pt>
                <c:pt idx="50169">
                  <c:v>0.25113999999999997</c:v>
                </c:pt>
                <c:pt idx="50170">
                  <c:v>0.25228699999999998</c:v>
                </c:pt>
                <c:pt idx="50171">
                  <c:v>0.25327300000000003</c:v>
                </c:pt>
                <c:pt idx="50172">
                  <c:v>0.25409500000000002</c:v>
                </c:pt>
                <c:pt idx="50173">
                  <c:v>0.25474999999999998</c:v>
                </c:pt>
                <c:pt idx="50174">
                  <c:v>0.25523800000000002</c:v>
                </c:pt>
                <c:pt idx="50175">
                  <c:v>0.25555699999999998</c:v>
                </c:pt>
                <c:pt idx="50176">
                  <c:v>0.25570700000000002</c:v>
                </c:pt>
                <c:pt idx="50177">
                  <c:v>0.255687</c:v>
                </c:pt>
                <c:pt idx="50178">
                  <c:v>0.25549500000000003</c:v>
                </c:pt>
                <c:pt idx="50179">
                  <c:v>0.25513000000000002</c:v>
                </c:pt>
                <c:pt idx="50180">
                  <c:v>0.25459199999999998</c:v>
                </c:pt>
                <c:pt idx="50181">
                  <c:v>0.25388100000000002</c:v>
                </c:pt>
                <c:pt idx="50182">
                  <c:v>0.252996</c:v>
                </c:pt>
                <c:pt idx="50183">
                  <c:v>0.25193700000000002</c:v>
                </c:pt>
                <c:pt idx="50184">
                  <c:v>0.25070399999999998</c:v>
                </c:pt>
                <c:pt idx="50185">
                  <c:v>0.24929699999999999</c:v>
                </c:pt>
                <c:pt idx="50186">
                  <c:v>0.24771599999999999</c:v>
                </c:pt>
                <c:pt idx="50187">
                  <c:v>0.24596399999999999</c:v>
                </c:pt>
                <c:pt idx="50188">
                  <c:v>0.24404100000000001</c:v>
                </c:pt>
                <c:pt idx="50189">
                  <c:v>0.24195</c:v>
                </c:pt>
                <c:pt idx="50190">
                  <c:v>0.23968999999999999</c:v>
                </c:pt>
                <c:pt idx="50191">
                  <c:v>0.237264</c:v>
                </c:pt>
                <c:pt idx="50192">
                  <c:v>0.23467299999999999</c:v>
                </c:pt>
                <c:pt idx="50193">
                  <c:v>0.23191999999999999</c:v>
                </c:pt>
                <c:pt idx="50194">
                  <c:v>0.22900599999999999</c:v>
                </c:pt>
                <c:pt idx="50195">
                  <c:v>0.225934</c:v>
                </c:pt>
                <c:pt idx="50196">
                  <c:v>0.22270599999999999</c:v>
                </c:pt>
                <c:pt idx="50197">
                  <c:v>0.21932599999999999</c:v>
                </c:pt>
                <c:pt idx="50198">
                  <c:v>0.21579799999999999</c:v>
                </c:pt>
                <c:pt idx="50199">
                  <c:v>0.21212400000000001</c:v>
                </c:pt>
                <c:pt idx="50200">
                  <c:v>0.20830699999999999</c:v>
                </c:pt>
                <c:pt idx="50201">
                  <c:v>0.20435200000000001</c:v>
                </c:pt>
                <c:pt idx="50202">
                  <c:v>0.200262</c:v>
                </c:pt>
                <c:pt idx="50203">
                  <c:v>0.19604199999999999</c:v>
                </c:pt>
                <c:pt idx="50204">
                  <c:v>0.191695</c:v>
                </c:pt>
                <c:pt idx="50205">
                  <c:v>0.187227</c:v>
                </c:pt>
                <c:pt idx="50206">
                  <c:v>0.182641</c:v>
                </c:pt>
                <c:pt idx="50207">
                  <c:v>0.17794199999999999</c:v>
                </c:pt>
                <c:pt idx="50208">
                  <c:v>0.17313300000000001</c:v>
                </c:pt>
                <c:pt idx="50209">
                  <c:v>0.16822100000000001</c:v>
                </c:pt>
                <c:pt idx="50210">
                  <c:v>0.16320799999999999</c:v>
                </c:pt>
                <c:pt idx="50211">
                  <c:v>0.15810099999999999</c:v>
                </c:pt>
                <c:pt idx="50212">
                  <c:v>0.15290500000000001</c:v>
                </c:pt>
                <c:pt idx="50213">
                  <c:v>0.14762700000000001</c:v>
                </c:pt>
                <c:pt idx="50214">
                  <c:v>0.14227200000000001</c:v>
                </c:pt>
                <c:pt idx="50215">
                  <c:v>0.13684399999999999</c:v>
                </c:pt>
                <c:pt idx="50216">
                  <c:v>0.13134999999999999</c:v>
                </c:pt>
                <c:pt idx="50217">
                  <c:v>0.12579599999999999</c:v>
                </c:pt>
                <c:pt idx="50218">
                  <c:v>0.120185</c:v>
                </c:pt>
                <c:pt idx="50219">
                  <c:v>0.114525</c:v>
                </c:pt>
                <c:pt idx="50220">
                  <c:v>0.108821</c:v>
                </c:pt>
                <c:pt idx="50221">
                  <c:v>0.103078</c:v>
                </c:pt>
                <c:pt idx="50222">
                  <c:v>9.7303399999999998E-2</c:v>
                </c:pt>
                <c:pt idx="50223">
                  <c:v>9.1502399999999998E-2</c:v>
                </c:pt>
                <c:pt idx="50224">
                  <c:v>8.5681400000000005E-2</c:v>
                </c:pt>
                <c:pt idx="50225">
                  <c:v>7.9846799999999996E-2</c:v>
                </c:pt>
                <c:pt idx="50226">
                  <c:v>7.4005000000000001E-2</c:v>
                </c:pt>
                <c:pt idx="50227">
                  <c:v>6.8162E-2</c:v>
                </c:pt>
                <c:pt idx="50228">
                  <c:v>6.23241E-2</c:v>
                </c:pt>
                <c:pt idx="50229">
                  <c:v>5.6498100000000002E-2</c:v>
                </c:pt>
                <c:pt idx="50230">
                  <c:v>5.0691E-2</c:v>
                </c:pt>
                <c:pt idx="50231">
                  <c:v>4.4909200000000003E-2</c:v>
                </c:pt>
                <c:pt idx="50232">
                  <c:v>3.9158400000000003E-2</c:v>
                </c:pt>
                <c:pt idx="50233">
                  <c:v>3.3443899999999999E-2</c:v>
                </c:pt>
                <c:pt idx="50234">
                  <c:v>2.77722E-2</c:v>
                </c:pt>
                <c:pt idx="50235">
                  <c:v>2.2150099999999999E-2</c:v>
                </c:pt>
                <c:pt idx="50236">
                  <c:v>1.6584000000000002E-2</c:v>
                </c:pt>
                <c:pt idx="50237">
                  <c:v>1.10799E-2</c:v>
                </c:pt>
                <c:pt idx="50238" formatCode="0.00E+00">
                  <c:v>5.6441699999999996E-3</c:v>
                </c:pt>
                <c:pt idx="50239" formatCode="0.00E+00">
                  <c:v>2.8328199999999999E-4</c:v>
                </c:pt>
                <c:pt idx="50240" formatCode="0.00E+00">
                  <c:v>-4.9960400000000002E-3</c:v>
                </c:pt>
                <c:pt idx="50241">
                  <c:v>-1.0187E-2</c:v>
                </c:pt>
                <c:pt idx="50242">
                  <c:v>-1.5283400000000001E-2</c:v>
                </c:pt>
                <c:pt idx="50243">
                  <c:v>-2.0279499999999999E-2</c:v>
                </c:pt>
                <c:pt idx="50244">
                  <c:v>-2.5170000000000001E-2</c:v>
                </c:pt>
                <c:pt idx="50245">
                  <c:v>-2.99501E-2</c:v>
                </c:pt>
                <c:pt idx="50246">
                  <c:v>-3.4614800000000001E-2</c:v>
                </c:pt>
                <c:pt idx="50247">
                  <c:v>-3.9158800000000001E-2</c:v>
                </c:pt>
                <c:pt idx="50248">
                  <c:v>-4.3576400000000001E-2</c:v>
                </c:pt>
                <c:pt idx="50249">
                  <c:v>-4.7861599999999997E-2</c:v>
                </c:pt>
                <c:pt idx="50250">
                  <c:v>-5.2008899999999997E-2</c:v>
                </c:pt>
                <c:pt idx="50251">
                  <c:v>-5.6013E-2</c:v>
                </c:pt>
                <c:pt idx="50252">
                  <c:v>-5.9868999999999999E-2</c:v>
                </c:pt>
                <c:pt idx="50253">
                  <c:v>-6.3572400000000001E-2</c:v>
                </c:pt>
                <c:pt idx="50254">
                  <c:v>-6.7119100000000001E-2</c:v>
                </c:pt>
                <c:pt idx="50255">
                  <c:v>-7.0504999999999998E-2</c:v>
                </c:pt>
                <c:pt idx="50256">
                  <c:v>-7.3726799999999995E-2</c:v>
                </c:pt>
                <c:pt idx="50257">
                  <c:v>-7.67819E-2</c:v>
                </c:pt>
                <c:pt idx="50258">
                  <c:v>-7.9667199999999994E-2</c:v>
                </c:pt>
                <c:pt idx="50259">
                  <c:v>-8.23792E-2</c:v>
                </c:pt>
                <c:pt idx="50260">
                  <c:v>-8.4914799999999999E-2</c:v>
                </c:pt>
                <c:pt idx="50261">
                  <c:v>-8.7271100000000004E-2</c:v>
                </c:pt>
                <c:pt idx="50262">
                  <c:v>-8.94451E-2</c:v>
                </c:pt>
                <c:pt idx="50263">
                  <c:v>-9.1434199999999993E-2</c:v>
                </c:pt>
                <c:pt idx="50264">
                  <c:v>-9.3235700000000005E-2</c:v>
                </c:pt>
                <c:pt idx="50265">
                  <c:v>-9.4847000000000001E-2</c:v>
                </c:pt>
                <c:pt idx="50266">
                  <c:v>-9.6265199999999995E-2</c:v>
                </c:pt>
                <c:pt idx="50267">
                  <c:v>-9.7487900000000002E-2</c:v>
                </c:pt>
                <c:pt idx="50268">
                  <c:v>-9.8513199999999995E-2</c:v>
                </c:pt>
                <c:pt idx="50269">
                  <c:v>-9.9339999999999998E-2</c:v>
                </c:pt>
                <c:pt idx="50270">
                  <c:v>-9.9967899999999998E-2</c:v>
                </c:pt>
                <c:pt idx="50271">
                  <c:v>-0.100397</c:v>
                </c:pt>
                <c:pt idx="50272">
                  <c:v>-0.10062500000000001</c:v>
                </c:pt>
                <c:pt idx="50273">
                  <c:v>-0.10065300000000001</c:v>
                </c:pt>
                <c:pt idx="50274">
                  <c:v>-0.10048</c:v>
                </c:pt>
                <c:pt idx="50275">
                  <c:v>-0.100107</c:v>
                </c:pt>
                <c:pt idx="50276">
                  <c:v>-9.9534600000000001E-2</c:v>
                </c:pt>
                <c:pt idx="50277">
                  <c:v>-9.8761500000000002E-2</c:v>
                </c:pt>
                <c:pt idx="50278">
                  <c:v>-9.7788600000000003E-2</c:v>
                </c:pt>
                <c:pt idx="50279">
                  <c:v>-9.6616300000000002E-2</c:v>
                </c:pt>
                <c:pt idx="50280">
                  <c:v>-9.5244999999999996E-2</c:v>
                </c:pt>
                <c:pt idx="50281">
                  <c:v>-9.3676300000000004E-2</c:v>
                </c:pt>
                <c:pt idx="50282">
                  <c:v>-9.1912300000000002E-2</c:v>
                </c:pt>
                <c:pt idx="50283">
                  <c:v>-8.99557E-2</c:v>
                </c:pt>
                <c:pt idx="50284">
                  <c:v>-8.7808700000000003E-2</c:v>
                </c:pt>
                <c:pt idx="50285">
                  <c:v>-8.5473199999999999E-2</c:v>
                </c:pt>
                <c:pt idx="50286">
                  <c:v>-8.2950999999999997E-2</c:v>
                </c:pt>
                <c:pt idx="50287">
                  <c:v>-8.0244499999999996E-2</c:v>
                </c:pt>
                <c:pt idx="50288">
                  <c:v>-7.7356300000000003E-2</c:v>
                </c:pt>
                <c:pt idx="50289">
                  <c:v>-7.4288800000000002E-2</c:v>
                </c:pt>
                <c:pt idx="50290">
                  <c:v>-7.1045200000000003E-2</c:v>
                </c:pt>
                <c:pt idx="50291">
                  <c:v>-6.7629400000000006E-2</c:v>
                </c:pt>
                <c:pt idx="50292">
                  <c:v>-6.40458E-2</c:v>
                </c:pt>
                <c:pt idx="50293">
                  <c:v>-6.0298600000000001E-2</c:v>
                </c:pt>
                <c:pt idx="50294">
                  <c:v>-5.6392499999999998E-2</c:v>
                </c:pt>
                <c:pt idx="50295">
                  <c:v>-5.2332700000000003E-2</c:v>
                </c:pt>
                <c:pt idx="50296">
                  <c:v>-4.8123899999999997E-2</c:v>
                </c:pt>
                <c:pt idx="50297">
                  <c:v>-4.37711E-2</c:v>
                </c:pt>
                <c:pt idx="50298">
                  <c:v>-3.92799E-2</c:v>
                </c:pt>
                <c:pt idx="50299">
                  <c:v>-3.4655400000000003E-2</c:v>
                </c:pt>
                <c:pt idx="50300">
                  <c:v>-2.9902399999999999E-2</c:v>
                </c:pt>
                <c:pt idx="50301">
                  <c:v>-2.5025800000000001E-2</c:v>
                </c:pt>
                <c:pt idx="50302">
                  <c:v>-2.0030800000000001E-2</c:v>
                </c:pt>
                <c:pt idx="50303">
                  <c:v>-1.49225E-2</c:v>
                </c:pt>
                <c:pt idx="50304" formatCode="0.00E+00">
                  <c:v>-9.7067000000000004E-3</c:v>
                </c:pt>
                <c:pt idx="50305" formatCode="0.00E+00">
                  <c:v>-4.3888800000000004E-3</c:v>
                </c:pt>
                <c:pt idx="50306" formatCode="0.00E+00">
                  <c:v>1.0251399999999999E-3</c:v>
                </c:pt>
                <c:pt idx="50307" formatCode="0.00E+00">
                  <c:v>6.5294899999999998E-3</c:v>
                </c:pt>
                <c:pt idx="50308">
                  <c:v>1.21183E-2</c:v>
                </c:pt>
                <c:pt idx="50309">
                  <c:v>1.77854E-2</c:v>
                </c:pt>
                <c:pt idx="50310">
                  <c:v>2.3524199999999999E-2</c:v>
                </c:pt>
                <c:pt idx="50311">
                  <c:v>2.9327300000000001E-2</c:v>
                </c:pt>
                <c:pt idx="50312">
                  <c:v>3.5187299999999998E-2</c:v>
                </c:pt>
                <c:pt idx="50313">
                  <c:v>4.1097700000000001E-2</c:v>
                </c:pt>
                <c:pt idx="50314">
                  <c:v>4.7052299999999998E-2</c:v>
                </c:pt>
                <c:pt idx="50315">
                  <c:v>5.3044599999999997E-2</c:v>
                </c:pt>
                <c:pt idx="50316">
                  <c:v>5.90679E-2</c:v>
                </c:pt>
                <c:pt idx="50317">
                  <c:v>6.5115800000000001E-2</c:v>
                </c:pt>
                <c:pt idx="50318">
                  <c:v>7.1181900000000006E-2</c:v>
                </c:pt>
                <c:pt idx="50319">
                  <c:v>7.7258999999999994E-2</c:v>
                </c:pt>
                <c:pt idx="50320">
                  <c:v>8.33401E-2</c:v>
                </c:pt>
                <c:pt idx="50321">
                  <c:v>8.9417800000000006E-2</c:v>
                </c:pt>
                <c:pt idx="50322">
                  <c:v>9.5485299999999995E-2</c:v>
                </c:pt>
                <c:pt idx="50323">
                  <c:v>0.101536</c:v>
                </c:pt>
                <c:pt idx="50324">
                  <c:v>0.10756400000000001</c:v>
                </c:pt>
                <c:pt idx="50325">
                  <c:v>0.113564</c:v>
                </c:pt>
                <c:pt idx="50326">
                  <c:v>0.11952699999999999</c:v>
                </c:pt>
                <c:pt idx="50327">
                  <c:v>0.125447</c:v>
                </c:pt>
                <c:pt idx="50328">
                  <c:v>0.13131699999999999</c:v>
                </c:pt>
                <c:pt idx="50329">
                  <c:v>0.13713</c:v>
                </c:pt>
                <c:pt idx="50330">
                  <c:v>0.14288000000000001</c:v>
                </c:pt>
                <c:pt idx="50331">
                  <c:v>0.148562</c:v>
                </c:pt>
                <c:pt idx="50332">
                  <c:v>0.154168</c:v>
                </c:pt>
                <c:pt idx="50333">
                  <c:v>0.159693</c:v>
                </c:pt>
                <c:pt idx="50334">
                  <c:v>0.16513</c:v>
                </c:pt>
                <c:pt idx="50335">
                  <c:v>0.17047300000000001</c:v>
                </c:pt>
                <c:pt idx="50336">
                  <c:v>0.17571600000000001</c:v>
                </c:pt>
                <c:pt idx="50337">
                  <c:v>0.18085300000000001</c:v>
                </c:pt>
                <c:pt idx="50338">
                  <c:v>0.18587899999999999</c:v>
                </c:pt>
                <c:pt idx="50339">
                  <c:v>0.19078899999999999</c:v>
                </c:pt>
                <c:pt idx="50340">
                  <c:v>0.195579</c:v>
                </c:pt>
                <c:pt idx="50341">
                  <c:v>0.200243</c:v>
                </c:pt>
                <c:pt idx="50342">
                  <c:v>0.20477799999999999</c:v>
                </c:pt>
                <c:pt idx="50343">
                  <c:v>0.209178</c:v>
                </c:pt>
                <c:pt idx="50344">
                  <c:v>0.21343999999999999</c:v>
                </c:pt>
                <c:pt idx="50345">
                  <c:v>0.217559</c:v>
                </c:pt>
                <c:pt idx="50346">
                  <c:v>0.22153100000000001</c:v>
                </c:pt>
                <c:pt idx="50347">
                  <c:v>0.225353</c:v>
                </c:pt>
                <c:pt idx="50348">
                  <c:v>0.229021</c:v>
                </c:pt>
                <c:pt idx="50349">
                  <c:v>0.23253099999999999</c:v>
                </c:pt>
                <c:pt idx="50350">
                  <c:v>0.23588000000000001</c:v>
                </c:pt>
                <c:pt idx="50351">
                  <c:v>0.239066</c:v>
                </c:pt>
                <c:pt idx="50352">
                  <c:v>0.24208499999999999</c:v>
                </c:pt>
                <c:pt idx="50353">
                  <c:v>0.24493400000000001</c:v>
                </c:pt>
                <c:pt idx="50354">
                  <c:v>0.247612</c:v>
                </c:pt>
                <c:pt idx="50355">
                  <c:v>0.25011699999999998</c:v>
                </c:pt>
                <c:pt idx="50356">
                  <c:v>0.25244499999999997</c:v>
                </c:pt>
                <c:pt idx="50357">
                  <c:v>0.25459700000000002</c:v>
                </c:pt>
                <c:pt idx="50358">
                  <c:v>0.25657099999999999</c:v>
                </c:pt>
                <c:pt idx="50359">
                  <c:v>0.25836500000000001</c:v>
                </c:pt>
                <c:pt idx="50360">
                  <c:v>0.25997900000000002</c:v>
                </c:pt>
                <c:pt idx="50361">
                  <c:v>0.26141199999999998</c:v>
                </c:pt>
                <c:pt idx="50362">
                  <c:v>0.26266400000000001</c:v>
                </c:pt>
                <c:pt idx="50363">
                  <c:v>0.263735</c:v>
                </c:pt>
                <c:pt idx="50364">
                  <c:v>0.264625</c:v>
                </c:pt>
                <c:pt idx="50365">
                  <c:v>0.26533299999999999</c:v>
                </c:pt>
                <c:pt idx="50366">
                  <c:v>0.26585999999999999</c:v>
                </c:pt>
                <c:pt idx="50367">
                  <c:v>0.266206</c:v>
                </c:pt>
                <c:pt idx="50368">
                  <c:v>0.266374</c:v>
                </c:pt>
                <c:pt idx="50369">
                  <c:v>0.26636300000000002</c:v>
                </c:pt>
                <c:pt idx="50370">
                  <c:v>0.266177</c:v>
                </c:pt>
                <c:pt idx="50371">
                  <c:v>0.26581500000000002</c:v>
                </c:pt>
                <c:pt idx="50372">
                  <c:v>0.26528000000000002</c:v>
                </c:pt>
                <c:pt idx="50373">
                  <c:v>0.26457399999999998</c:v>
                </c:pt>
                <c:pt idx="50374">
                  <c:v>0.26369799999999999</c:v>
                </c:pt>
                <c:pt idx="50375">
                  <c:v>0.26265500000000003</c:v>
                </c:pt>
                <c:pt idx="50376">
                  <c:v>0.26144699999999998</c:v>
                </c:pt>
                <c:pt idx="50377">
                  <c:v>0.260077</c:v>
                </c:pt>
                <c:pt idx="50378">
                  <c:v>0.25854899999999997</c:v>
                </c:pt>
                <c:pt idx="50379">
                  <c:v>0.25686500000000001</c:v>
                </c:pt>
                <c:pt idx="50380">
                  <c:v>0.25502999999999998</c:v>
                </c:pt>
                <c:pt idx="50381">
                  <c:v>0.25304599999999999</c:v>
                </c:pt>
                <c:pt idx="50382">
                  <c:v>0.250919</c:v>
                </c:pt>
                <c:pt idx="50383">
                  <c:v>0.24865100000000001</c:v>
                </c:pt>
                <c:pt idx="50384">
                  <c:v>0.246249</c:v>
                </c:pt>
                <c:pt idx="50385">
                  <c:v>0.24371499999999999</c:v>
                </c:pt>
                <c:pt idx="50386">
                  <c:v>0.24105599999999999</c:v>
                </c:pt>
                <c:pt idx="50387">
                  <c:v>0.23827499999999999</c:v>
                </c:pt>
                <c:pt idx="50388">
                  <c:v>0.235376</c:v>
                </c:pt>
                <c:pt idx="50389">
                  <c:v>0.23236399999999999</c:v>
                </c:pt>
                <c:pt idx="50390">
                  <c:v>0.229244</c:v>
                </c:pt>
                <c:pt idx="50391">
                  <c:v>0.22602</c:v>
                </c:pt>
                <c:pt idx="50392">
                  <c:v>0.22269900000000001</c:v>
                </c:pt>
                <c:pt idx="50393">
                  <c:v>0.21928500000000001</c:v>
                </c:pt>
                <c:pt idx="50394">
                  <c:v>0.215783</c:v>
                </c:pt>
                <c:pt idx="50395">
                  <c:v>0.212201</c:v>
                </c:pt>
                <c:pt idx="50396">
                  <c:v>0.208541</c:v>
                </c:pt>
                <c:pt idx="50397">
                  <c:v>0.20481199999999999</c:v>
                </c:pt>
                <c:pt idx="50398">
                  <c:v>0.201019</c:v>
                </c:pt>
                <c:pt idx="50399">
                  <c:v>0.19716600000000001</c:v>
                </c:pt>
                <c:pt idx="50400">
                  <c:v>0.19326099999999999</c:v>
                </c:pt>
                <c:pt idx="50401">
                  <c:v>0.189308</c:v>
                </c:pt>
                <c:pt idx="50402">
                  <c:v>0.18531300000000001</c:v>
                </c:pt>
                <c:pt idx="50403">
                  <c:v>0.181283</c:v>
                </c:pt>
                <c:pt idx="50404">
                  <c:v>0.17722199999999999</c:v>
                </c:pt>
                <c:pt idx="50405">
                  <c:v>0.17313700000000001</c:v>
                </c:pt>
                <c:pt idx="50406">
                  <c:v>0.16903299999999999</c:v>
                </c:pt>
                <c:pt idx="50407">
                  <c:v>0.16491700000000001</c:v>
                </c:pt>
                <c:pt idx="50408">
                  <c:v>0.16079399999999999</c:v>
                </c:pt>
                <c:pt idx="50409">
                  <c:v>0.156668</c:v>
                </c:pt>
                <c:pt idx="50410">
                  <c:v>0.15254699999999999</c:v>
                </c:pt>
                <c:pt idx="50411">
                  <c:v>0.14843600000000001</c:v>
                </c:pt>
                <c:pt idx="50412">
                  <c:v>0.144341</c:v>
                </c:pt>
                <c:pt idx="50413">
                  <c:v>0.140267</c:v>
                </c:pt>
                <c:pt idx="50414">
                  <c:v>0.13622000000000001</c:v>
                </c:pt>
                <c:pt idx="50415">
                  <c:v>0.13220499999999999</c:v>
                </c:pt>
                <c:pt idx="50416">
                  <c:v>0.12822800000000001</c:v>
                </c:pt>
                <c:pt idx="50417">
                  <c:v>0.124293</c:v>
                </c:pt>
                <c:pt idx="50418">
                  <c:v>0.120405</c:v>
                </c:pt>
                <c:pt idx="50419">
                  <c:v>0.11656999999999999</c:v>
                </c:pt>
                <c:pt idx="50420">
                  <c:v>0.112792</c:v>
                </c:pt>
                <c:pt idx="50421">
                  <c:v>0.10907600000000001</c:v>
                </c:pt>
                <c:pt idx="50422">
                  <c:v>0.10542700000000001</c:v>
                </c:pt>
                <c:pt idx="50423">
                  <c:v>0.10185</c:v>
                </c:pt>
                <c:pt idx="50424">
                  <c:v>9.8347799999999999E-2</c:v>
                </c:pt>
                <c:pt idx="50425">
                  <c:v>9.4925899999999994E-2</c:v>
                </c:pt>
                <c:pt idx="50426">
                  <c:v>9.1587699999999994E-2</c:v>
                </c:pt>
                <c:pt idx="50427">
                  <c:v>8.8336899999999996E-2</c:v>
                </c:pt>
                <c:pt idx="50428">
                  <c:v>8.5177000000000003E-2</c:v>
                </c:pt>
                <c:pt idx="50429">
                  <c:v>8.2111500000000004E-2</c:v>
                </c:pt>
                <c:pt idx="50430">
                  <c:v>7.9144000000000006E-2</c:v>
                </c:pt>
                <c:pt idx="50431">
                  <c:v>7.6277600000000001E-2</c:v>
                </c:pt>
                <c:pt idx="50432">
                  <c:v>7.3515499999999998E-2</c:v>
                </c:pt>
                <c:pt idx="50433">
                  <c:v>7.0860500000000007E-2</c:v>
                </c:pt>
                <c:pt idx="50434">
                  <c:v>6.8315399999999998E-2</c:v>
                </c:pt>
                <c:pt idx="50435">
                  <c:v>6.5882700000000002E-2</c:v>
                </c:pt>
                <c:pt idx="50436">
                  <c:v>6.3564700000000002E-2</c:v>
                </c:pt>
                <c:pt idx="50437">
                  <c:v>6.1363000000000001E-2</c:v>
                </c:pt>
                <c:pt idx="50438">
                  <c:v>5.9278999999999998E-2</c:v>
                </c:pt>
                <c:pt idx="50439">
                  <c:v>5.7313999999999997E-2</c:v>
                </c:pt>
                <c:pt idx="50440">
                  <c:v>5.54698E-2</c:v>
                </c:pt>
                <c:pt idx="50441">
                  <c:v>5.3747799999999998E-2</c:v>
                </c:pt>
                <c:pt idx="50442">
                  <c:v>5.2148800000000002E-2</c:v>
                </c:pt>
                <c:pt idx="50443">
                  <c:v>5.0673700000000002E-2</c:v>
                </c:pt>
                <c:pt idx="50444">
                  <c:v>4.9322999999999999E-2</c:v>
                </c:pt>
                <c:pt idx="50445">
                  <c:v>4.8096800000000002E-2</c:v>
                </c:pt>
                <c:pt idx="50446">
                  <c:v>4.69947E-2</c:v>
                </c:pt>
                <c:pt idx="50447">
                  <c:v>4.6016700000000001E-2</c:v>
                </c:pt>
                <c:pt idx="50448">
                  <c:v>4.5162899999999999E-2</c:v>
                </c:pt>
                <c:pt idx="50449">
                  <c:v>4.4433599999999997E-2</c:v>
                </c:pt>
                <c:pt idx="50450">
                  <c:v>4.3828499999999999E-2</c:v>
                </c:pt>
                <c:pt idx="50451">
                  <c:v>4.3347400000000001E-2</c:v>
                </c:pt>
                <c:pt idx="50452">
                  <c:v>4.2988800000000001E-2</c:v>
                </c:pt>
                <c:pt idx="50453">
                  <c:v>4.2750299999999998E-2</c:v>
                </c:pt>
                <c:pt idx="50454">
                  <c:v>4.2629500000000001E-2</c:v>
                </c:pt>
                <c:pt idx="50455">
                  <c:v>4.2624700000000001E-2</c:v>
                </c:pt>
                <c:pt idx="50456">
                  <c:v>4.2734099999999997E-2</c:v>
                </c:pt>
                <c:pt idx="50457">
                  <c:v>4.2955300000000002E-2</c:v>
                </c:pt>
                <c:pt idx="50458">
                  <c:v>4.3286199999999997E-2</c:v>
                </c:pt>
                <c:pt idx="50459">
                  <c:v>4.3724499999999999E-2</c:v>
                </c:pt>
                <c:pt idx="50460">
                  <c:v>4.4268000000000002E-2</c:v>
                </c:pt>
                <c:pt idx="50461">
                  <c:v>4.4914000000000003E-2</c:v>
                </c:pt>
                <c:pt idx="50462">
                  <c:v>4.5659499999999999E-2</c:v>
                </c:pt>
                <c:pt idx="50463">
                  <c:v>4.6501500000000001E-2</c:v>
                </c:pt>
                <c:pt idx="50464">
                  <c:v>4.7436600000000002E-2</c:v>
                </c:pt>
                <c:pt idx="50465">
                  <c:v>4.8461400000000002E-2</c:v>
                </c:pt>
                <c:pt idx="50466">
                  <c:v>4.9572199999999997E-2</c:v>
                </c:pt>
                <c:pt idx="50467">
                  <c:v>5.0765400000000002E-2</c:v>
                </c:pt>
                <c:pt idx="50468">
                  <c:v>5.20375E-2</c:v>
                </c:pt>
                <c:pt idx="50469">
                  <c:v>5.33847E-2</c:v>
                </c:pt>
                <c:pt idx="50470">
                  <c:v>5.4802999999999998E-2</c:v>
                </c:pt>
                <c:pt idx="50471">
                  <c:v>5.6288499999999998E-2</c:v>
                </c:pt>
                <c:pt idx="50472">
                  <c:v>5.7837199999999998E-2</c:v>
                </c:pt>
                <c:pt idx="50473">
                  <c:v>5.9444900000000002E-2</c:v>
                </c:pt>
                <c:pt idx="50474">
                  <c:v>6.1107099999999998E-2</c:v>
                </c:pt>
                <c:pt idx="50475">
                  <c:v>6.28195E-2</c:v>
                </c:pt>
                <c:pt idx="50476">
                  <c:v>6.4577300000000004E-2</c:v>
                </c:pt>
                <c:pt idx="50477">
                  <c:v>6.6375900000000002E-2</c:v>
                </c:pt>
                <c:pt idx="50478">
                  <c:v>6.8210699999999999E-2</c:v>
                </c:pt>
                <c:pt idx="50479">
                  <c:v>7.0076600000000003E-2</c:v>
                </c:pt>
                <c:pt idx="50480">
                  <c:v>7.1968299999999999E-2</c:v>
                </c:pt>
                <c:pt idx="50481">
                  <c:v>7.3880899999999999E-2</c:v>
                </c:pt>
                <c:pt idx="50482">
                  <c:v>7.5809699999999994E-2</c:v>
                </c:pt>
                <c:pt idx="50483">
                  <c:v>7.7750200000000005E-2</c:v>
                </c:pt>
                <c:pt idx="50484">
                  <c:v>7.9697500000000004E-2</c:v>
                </c:pt>
                <c:pt idx="50485">
                  <c:v>8.1646899999999994E-2</c:v>
                </c:pt>
                <c:pt idx="50486">
                  <c:v>8.3593399999999998E-2</c:v>
                </c:pt>
                <c:pt idx="50487">
                  <c:v>8.55321E-2</c:v>
                </c:pt>
                <c:pt idx="50488">
                  <c:v>8.7458099999999997E-2</c:v>
                </c:pt>
                <c:pt idx="50489">
                  <c:v>8.9366500000000001E-2</c:v>
                </c:pt>
                <c:pt idx="50490">
                  <c:v>9.12525E-2</c:v>
                </c:pt>
                <c:pt idx="50491">
                  <c:v>9.3111299999999994E-2</c:v>
                </c:pt>
                <c:pt idx="50492">
                  <c:v>9.49382E-2</c:v>
                </c:pt>
                <c:pt idx="50493">
                  <c:v>9.6728800000000004E-2</c:v>
                </c:pt>
                <c:pt idx="50494">
                  <c:v>9.8478899999999994E-2</c:v>
                </c:pt>
                <c:pt idx="50495">
                  <c:v>0.100184</c:v>
                </c:pt>
                <c:pt idx="50496">
                  <c:v>0.101841</c:v>
                </c:pt>
                <c:pt idx="50497">
                  <c:v>0.10344399999999999</c:v>
                </c:pt>
                <c:pt idx="50498">
                  <c:v>0.104992</c:v>
                </c:pt>
                <c:pt idx="50499">
                  <c:v>0.106478</c:v>
                </c:pt>
                <c:pt idx="50500">
                  <c:v>0.1079</c:v>
                </c:pt>
                <c:pt idx="50501">
                  <c:v>0.109254</c:v>
                </c:pt>
                <c:pt idx="50502">
                  <c:v>0.110536</c:v>
                </c:pt>
                <c:pt idx="50503">
                  <c:v>0.111744</c:v>
                </c:pt>
                <c:pt idx="50504">
                  <c:v>0.112874</c:v>
                </c:pt>
                <c:pt idx="50505">
                  <c:v>0.113923</c:v>
                </c:pt>
                <c:pt idx="50506">
                  <c:v>0.114888</c:v>
                </c:pt>
                <c:pt idx="50507">
                  <c:v>0.11576599999999999</c:v>
                </c:pt>
                <c:pt idx="50508">
                  <c:v>0.116554</c:v>
                </c:pt>
                <c:pt idx="50509">
                  <c:v>0.11725099999999999</c:v>
                </c:pt>
                <c:pt idx="50510">
                  <c:v>0.117853</c:v>
                </c:pt>
                <c:pt idx="50511">
                  <c:v>0.11835900000000001</c:v>
                </c:pt>
                <c:pt idx="50512">
                  <c:v>0.118767</c:v>
                </c:pt>
                <c:pt idx="50513">
                  <c:v>0.119075</c:v>
                </c:pt>
                <c:pt idx="50514">
                  <c:v>0.119283</c:v>
                </c:pt>
                <c:pt idx="50515">
                  <c:v>0.11938799999999999</c:v>
                </c:pt>
                <c:pt idx="50516">
                  <c:v>0.11939</c:v>
                </c:pt>
                <c:pt idx="50517">
                  <c:v>0.11928800000000001</c:v>
                </c:pt>
                <c:pt idx="50518">
                  <c:v>0.11908000000000001</c:v>
                </c:pt>
                <c:pt idx="50519">
                  <c:v>0.118768</c:v>
                </c:pt>
                <c:pt idx="50520">
                  <c:v>0.11835</c:v>
                </c:pt>
                <c:pt idx="50521">
                  <c:v>0.117828</c:v>
                </c:pt>
                <c:pt idx="50522">
                  <c:v>0.117202</c:v>
                </c:pt>
                <c:pt idx="50523">
                  <c:v>0.11647100000000001</c:v>
                </c:pt>
                <c:pt idx="50524">
                  <c:v>0.115636</c:v>
                </c:pt>
                <c:pt idx="50525">
                  <c:v>0.11469799999999999</c:v>
                </c:pt>
                <c:pt idx="50526">
                  <c:v>0.113658</c:v>
                </c:pt>
                <c:pt idx="50527">
                  <c:v>0.11251700000000001</c:v>
                </c:pt>
                <c:pt idx="50528">
                  <c:v>0.111277</c:v>
                </c:pt>
                <c:pt idx="50529">
                  <c:v>0.109939</c:v>
                </c:pt>
                <c:pt idx="50530">
                  <c:v>0.108504</c:v>
                </c:pt>
                <c:pt idx="50531">
                  <c:v>0.106975</c:v>
                </c:pt>
                <c:pt idx="50532">
                  <c:v>0.105354</c:v>
                </c:pt>
                <c:pt idx="50533">
                  <c:v>0.103642</c:v>
                </c:pt>
                <c:pt idx="50534">
                  <c:v>0.101843</c:v>
                </c:pt>
                <c:pt idx="50535">
                  <c:v>9.9959599999999996E-2</c:v>
                </c:pt>
                <c:pt idx="50536">
                  <c:v>9.7993800000000006E-2</c:v>
                </c:pt>
                <c:pt idx="50537">
                  <c:v>9.5948800000000001E-2</c:v>
                </c:pt>
                <c:pt idx="50538">
                  <c:v>9.38277E-2</c:v>
                </c:pt>
                <c:pt idx="50539">
                  <c:v>9.1633900000000004E-2</c:v>
                </c:pt>
                <c:pt idx="50540">
                  <c:v>8.9371000000000006E-2</c:v>
                </c:pt>
                <c:pt idx="50541">
                  <c:v>8.7042599999999998E-2</c:v>
                </c:pt>
                <c:pt idx="50542">
                  <c:v>8.4652900000000003E-2</c:v>
                </c:pt>
                <c:pt idx="50543">
                  <c:v>8.2206100000000004E-2</c:v>
                </c:pt>
                <c:pt idx="50544">
                  <c:v>7.9706399999999997E-2</c:v>
                </c:pt>
                <c:pt idx="50545">
                  <c:v>7.7158000000000004E-2</c:v>
                </c:pt>
                <c:pt idx="50546">
                  <c:v>7.4564699999999998E-2</c:v>
                </c:pt>
                <c:pt idx="50547">
                  <c:v>7.19307E-2</c:v>
                </c:pt>
                <c:pt idx="50548">
                  <c:v>6.9260699999999994E-2</c:v>
                </c:pt>
                <c:pt idx="50549">
                  <c:v>6.6559699999999999E-2</c:v>
                </c:pt>
                <c:pt idx="50550">
                  <c:v>6.3833100000000004E-2</c:v>
                </c:pt>
                <c:pt idx="50551">
                  <c:v>6.1086099999999997E-2</c:v>
                </c:pt>
                <c:pt idx="50552">
                  <c:v>5.8323699999999999E-2</c:v>
                </c:pt>
                <c:pt idx="50553">
                  <c:v>5.5550200000000001E-2</c:v>
                </c:pt>
                <c:pt idx="50554">
                  <c:v>5.2770499999999998E-2</c:v>
                </c:pt>
                <c:pt idx="50555">
                  <c:v>4.9989699999999998E-2</c:v>
                </c:pt>
                <c:pt idx="50556">
                  <c:v>4.7213100000000001E-2</c:v>
                </c:pt>
                <c:pt idx="50557">
                  <c:v>4.4445400000000003E-2</c:v>
                </c:pt>
                <c:pt idx="50558">
                  <c:v>4.1691800000000001E-2</c:v>
                </c:pt>
                <c:pt idx="50559">
                  <c:v>3.8957400000000003E-2</c:v>
                </c:pt>
                <c:pt idx="50560">
                  <c:v>3.62472E-2</c:v>
                </c:pt>
                <c:pt idx="50561">
                  <c:v>3.3566499999999999E-2</c:v>
                </c:pt>
                <c:pt idx="50562">
                  <c:v>3.0920400000000001E-2</c:v>
                </c:pt>
                <c:pt idx="50563">
                  <c:v>2.8313899999999999E-2</c:v>
                </c:pt>
                <c:pt idx="50564">
                  <c:v>2.5751799999999998E-2</c:v>
                </c:pt>
                <c:pt idx="50565">
                  <c:v>2.32389E-2</c:v>
                </c:pt>
                <c:pt idx="50566">
                  <c:v>2.0780099999999999E-2</c:v>
                </c:pt>
                <c:pt idx="50567">
                  <c:v>1.8380299999999999E-2</c:v>
                </c:pt>
                <c:pt idx="50568">
                  <c:v>1.6044300000000001E-2</c:v>
                </c:pt>
                <c:pt idx="50569">
                  <c:v>1.3776800000000001E-2</c:v>
                </c:pt>
                <c:pt idx="50570">
                  <c:v>1.1582200000000001E-2</c:v>
                </c:pt>
                <c:pt idx="50571" formatCode="0.00E+00">
                  <c:v>9.4647399999999993E-3</c:v>
                </c:pt>
                <c:pt idx="50572" formatCode="0.00E+00">
                  <c:v>7.4292899999999999E-3</c:v>
                </c:pt>
                <c:pt idx="50573" formatCode="0.00E+00">
                  <c:v>5.4807199999999997E-3</c:v>
                </c:pt>
                <c:pt idx="50574" formatCode="0.00E+00">
                  <c:v>3.6233200000000002E-3</c:v>
                </c:pt>
                <c:pt idx="50575" formatCode="0.00E+00">
                  <c:v>1.86093E-3</c:v>
                </c:pt>
                <c:pt idx="50576" formatCode="0.00E+00">
                  <c:v>1.9753899999999999E-4</c:v>
                </c:pt>
                <c:pt idx="50577" formatCode="0.00E+00">
                  <c:v>-1.3626599999999999E-3</c:v>
                </c:pt>
                <c:pt idx="50578" formatCode="0.00E+00">
                  <c:v>-2.8157400000000002E-3</c:v>
                </c:pt>
                <c:pt idx="50579" formatCode="0.00E+00">
                  <c:v>-4.15819E-3</c:v>
                </c:pt>
                <c:pt idx="50580" formatCode="0.00E+00">
                  <c:v>-5.3866699999999997E-3</c:v>
                </c:pt>
                <c:pt idx="50581" formatCode="0.00E+00">
                  <c:v>-6.4980200000000002E-3</c:v>
                </c:pt>
                <c:pt idx="50582" formatCode="0.00E+00">
                  <c:v>-7.4891000000000003E-3</c:v>
                </c:pt>
                <c:pt idx="50583" formatCode="0.00E+00">
                  <c:v>-8.3570399999999996E-3</c:v>
                </c:pt>
                <c:pt idx="50584" formatCode="0.00E+00">
                  <c:v>-9.0993800000000007E-3</c:v>
                </c:pt>
                <c:pt idx="50585" formatCode="0.00E+00">
                  <c:v>-9.7139500000000007E-3</c:v>
                </c:pt>
                <c:pt idx="50586">
                  <c:v>-1.0198499999999999E-2</c:v>
                </c:pt>
                <c:pt idx="50587">
                  <c:v>-1.05506E-2</c:v>
                </c:pt>
                <c:pt idx="50588">
                  <c:v>-1.07676E-2</c:v>
                </c:pt>
                <c:pt idx="50589">
                  <c:v>-1.08472E-2</c:v>
                </c:pt>
                <c:pt idx="50590">
                  <c:v>-1.07884E-2</c:v>
                </c:pt>
                <c:pt idx="50591">
                  <c:v>-1.0591E-2</c:v>
                </c:pt>
                <c:pt idx="50592">
                  <c:v>-1.0253999999999999E-2</c:v>
                </c:pt>
                <c:pt idx="50593" formatCode="0.00E+00">
                  <c:v>-9.7765899999999999E-3</c:v>
                </c:pt>
                <c:pt idx="50594" formatCode="0.00E+00">
                  <c:v>-9.1583199999999993E-3</c:v>
                </c:pt>
                <c:pt idx="50595" formatCode="0.00E+00">
                  <c:v>-8.3991299999999994E-3</c:v>
                </c:pt>
                <c:pt idx="50596" formatCode="0.00E+00">
                  <c:v>-7.4991399999999996E-3</c:v>
                </c:pt>
                <c:pt idx="50597" formatCode="0.00E+00">
                  <c:v>-6.4586899999999996E-3</c:v>
                </c:pt>
                <c:pt idx="50598" formatCode="0.00E+00">
                  <c:v>-5.2783999999999999E-3</c:v>
                </c:pt>
                <c:pt idx="50599" formatCode="0.00E+00">
                  <c:v>-3.9591299999999999E-3</c:v>
                </c:pt>
                <c:pt idx="50600" formatCode="0.00E+00">
                  <c:v>-2.5018699999999998E-3</c:v>
                </c:pt>
                <c:pt idx="50601" formatCode="0.00E+00">
                  <c:v>-9.0787300000000001E-4</c:v>
                </c:pt>
                <c:pt idx="50602" formatCode="0.00E+00">
                  <c:v>8.2116199999999996E-4</c:v>
                </c:pt>
                <c:pt idx="50603" formatCode="0.00E+00">
                  <c:v>2.6832499999999999E-3</c:v>
                </c:pt>
                <c:pt idx="50604" formatCode="0.00E+00">
                  <c:v>4.6762599999999998E-3</c:v>
                </c:pt>
                <c:pt idx="50605" formatCode="0.00E+00">
                  <c:v>6.79804E-3</c:v>
                </c:pt>
                <c:pt idx="50606" formatCode="0.00E+00">
                  <c:v>9.0463399999999999E-3</c:v>
                </c:pt>
                <c:pt idx="50607">
                  <c:v>1.1418599999999999E-2</c:v>
                </c:pt>
                <c:pt idx="50608">
                  <c:v>1.39116E-2</c:v>
                </c:pt>
                <c:pt idx="50609">
                  <c:v>1.65224E-2</c:v>
                </c:pt>
                <c:pt idx="50610">
                  <c:v>1.9247799999999999E-2</c:v>
                </c:pt>
                <c:pt idx="50611">
                  <c:v>2.2084699999999999E-2</c:v>
                </c:pt>
                <c:pt idx="50612">
                  <c:v>2.5029599999999999E-2</c:v>
                </c:pt>
                <c:pt idx="50613">
                  <c:v>2.8078800000000001E-2</c:v>
                </c:pt>
                <c:pt idx="50614">
                  <c:v>3.1228499999999999E-2</c:v>
                </c:pt>
                <c:pt idx="50615">
                  <c:v>3.4474499999999998E-2</c:v>
                </c:pt>
                <c:pt idx="50616">
                  <c:v>3.7812900000000003E-2</c:v>
                </c:pt>
                <c:pt idx="50617">
                  <c:v>4.1239100000000001E-2</c:v>
                </c:pt>
                <c:pt idx="50618">
                  <c:v>4.4748499999999997E-2</c:v>
                </c:pt>
                <c:pt idx="50619">
                  <c:v>4.8336400000000002E-2</c:v>
                </c:pt>
                <c:pt idx="50620">
                  <c:v>5.1998099999999998E-2</c:v>
                </c:pt>
                <c:pt idx="50621">
                  <c:v>5.5728699999999999E-2</c:v>
                </c:pt>
                <c:pt idx="50622">
                  <c:v>5.9522899999999997E-2</c:v>
                </c:pt>
                <c:pt idx="50623">
                  <c:v>6.3375399999999998E-2</c:v>
                </c:pt>
                <c:pt idx="50624">
                  <c:v>6.7280499999999993E-2</c:v>
                </c:pt>
                <c:pt idx="50625">
                  <c:v>7.1232199999999996E-2</c:v>
                </c:pt>
                <c:pt idx="50626">
                  <c:v>7.5225100000000003E-2</c:v>
                </c:pt>
                <c:pt idx="50627">
                  <c:v>7.9253500000000004E-2</c:v>
                </c:pt>
                <c:pt idx="50628">
                  <c:v>8.3311700000000002E-2</c:v>
                </c:pt>
                <c:pt idx="50629">
                  <c:v>8.7394200000000005E-2</c:v>
                </c:pt>
                <c:pt idx="50630">
                  <c:v>9.1495000000000007E-2</c:v>
                </c:pt>
                <c:pt idx="50631">
                  <c:v>9.5607999999999999E-2</c:v>
                </c:pt>
                <c:pt idx="50632">
                  <c:v>9.9727300000000005E-2</c:v>
                </c:pt>
                <c:pt idx="50633">
                  <c:v>0.10384699999999999</c:v>
                </c:pt>
                <c:pt idx="50634">
                  <c:v>0.107961</c:v>
                </c:pt>
                <c:pt idx="50635">
                  <c:v>0.112064</c:v>
                </c:pt>
                <c:pt idx="50636">
                  <c:v>0.116148</c:v>
                </c:pt>
                <c:pt idx="50637">
                  <c:v>0.120209</c:v>
                </c:pt>
                <c:pt idx="50638">
                  <c:v>0.124241</c:v>
                </c:pt>
                <c:pt idx="50639">
                  <c:v>0.12823699999999999</c:v>
                </c:pt>
                <c:pt idx="50640">
                  <c:v>0.132191</c:v>
                </c:pt>
                <c:pt idx="50641">
                  <c:v>0.136099</c:v>
                </c:pt>
                <c:pt idx="50642">
                  <c:v>0.13995299999999999</c:v>
                </c:pt>
                <c:pt idx="50643">
                  <c:v>0.14374999999999999</c:v>
                </c:pt>
                <c:pt idx="50644">
                  <c:v>0.147483</c:v>
                </c:pt>
                <c:pt idx="50645">
                  <c:v>0.151147</c:v>
                </c:pt>
                <c:pt idx="50646">
                  <c:v>0.15473700000000001</c:v>
                </c:pt>
                <c:pt idx="50647">
                  <c:v>0.158248</c:v>
                </c:pt>
                <c:pt idx="50648">
                  <c:v>0.16167400000000001</c:v>
                </c:pt>
                <c:pt idx="50649">
                  <c:v>0.16501099999999999</c:v>
                </c:pt>
                <c:pt idx="50650">
                  <c:v>0.16825300000000001</c:v>
                </c:pt>
                <c:pt idx="50651">
                  <c:v>0.17139499999999999</c:v>
                </c:pt>
                <c:pt idx="50652">
                  <c:v>0.174433</c:v>
                </c:pt>
                <c:pt idx="50653">
                  <c:v>0.17736099999999999</c:v>
                </c:pt>
                <c:pt idx="50654">
                  <c:v>0.180177</c:v>
                </c:pt>
                <c:pt idx="50655">
                  <c:v>0.18287500000000001</c:v>
                </c:pt>
                <c:pt idx="50656">
                  <c:v>0.18545200000000001</c:v>
                </c:pt>
                <c:pt idx="50657">
                  <c:v>0.18790399999999999</c:v>
                </c:pt>
                <c:pt idx="50658">
                  <c:v>0.19022800000000001</c:v>
                </c:pt>
                <c:pt idx="50659">
                  <c:v>0.19242000000000001</c:v>
                </c:pt>
                <c:pt idx="50660">
                  <c:v>0.19447600000000001</c:v>
                </c:pt>
                <c:pt idx="50661">
                  <c:v>0.19639499999999999</c:v>
                </c:pt>
                <c:pt idx="50662">
                  <c:v>0.19817199999999999</c:v>
                </c:pt>
                <c:pt idx="50663">
                  <c:v>0.19980500000000001</c:v>
                </c:pt>
                <c:pt idx="50664">
                  <c:v>0.201292</c:v>
                </c:pt>
                <c:pt idx="50665">
                  <c:v>0.20263</c:v>
                </c:pt>
                <c:pt idx="50666">
                  <c:v>0.203817</c:v>
                </c:pt>
                <c:pt idx="50667">
                  <c:v>0.20485200000000001</c:v>
                </c:pt>
                <c:pt idx="50668">
                  <c:v>0.205733</c:v>
                </c:pt>
                <c:pt idx="50669">
                  <c:v>0.206458</c:v>
                </c:pt>
                <c:pt idx="50670">
                  <c:v>0.20702499999999999</c:v>
                </c:pt>
                <c:pt idx="50671">
                  <c:v>0.20743400000000001</c:v>
                </c:pt>
                <c:pt idx="50672">
                  <c:v>0.20768300000000001</c:v>
                </c:pt>
                <c:pt idx="50673">
                  <c:v>0.20777200000000001</c:v>
                </c:pt>
                <c:pt idx="50674">
                  <c:v>0.207701</c:v>
                </c:pt>
                <c:pt idx="50675">
                  <c:v>0.20746899999999999</c:v>
                </c:pt>
                <c:pt idx="50676">
                  <c:v>0.20707700000000001</c:v>
                </c:pt>
                <c:pt idx="50677">
                  <c:v>0.20652499999999999</c:v>
                </c:pt>
                <c:pt idx="50678">
                  <c:v>0.205813</c:v>
                </c:pt>
                <c:pt idx="50679">
                  <c:v>0.20494299999999999</c:v>
                </c:pt>
                <c:pt idx="50680">
                  <c:v>0.20391400000000001</c:v>
                </c:pt>
                <c:pt idx="50681">
                  <c:v>0.20272899999999999</c:v>
                </c:pt>
                <c:pt idx="50682">
                  <c:v>0.20138800000000001</c:v>
                </c:pt>
                <c:pt idx="50683">
                  <c:v>0.19989399999999999</c:v>
                </c:pt>
                <c:pt idx="50684">
                  <c:v>0.19824800000000001</c:v>
                </c:pt>
                <c:pt idx="50685">
                  <c:v>0.19645199999999999</c:v>
                </c:pt>
                <c:pt idx="50686">
                  <c:v>0.19450799999999999</c:v>
                </c:pt>
                <c:pt idx="50687">
                  <c:v>0.19241900000000001</c:v>
                </c:pt>
                <c:pt idx="50688">
                  <c:v>0.19018499999999999</c:v>
                </c:pt>
                <c:pt idx="50689">
                  <c:v>0.18781100000000001</c:v>
                </c:pt>
                <c:pt idx="50690">
                  <c:v>0.18529799999999999</c:v>
                </c:pt>
                <c:pt idx="50691">
                  <c:v>0.18264900000000001</c:v>
                </c:pt>
                <c:pt idx="50692">
                  <c:v>0.179868</c:v>
                </c:pt>
                <c:pt idx="50693">
                  <c:v>0.176958</c:v>
                </c:pt>
                <c:pt idx="50694">
                  <c:v>0.17392199999999999</c:v>
                </c:pt>
                <c:pt idx="50695">
                  <c:v>0.170765</c:v>
                </c:pt>
                <c:pt idx="50696">
                  <c:v>0.167489</c:v>
                </c:pt>
                <c:pt idx="50697">
                  <c:v>0.16409799999999999</c:v>
                </c:pt>
                <c:pt idx="50698">
                  <c:v>0.16059599999999999</c:v>
                </c:pt>
                <c:pt idx="50699">
                  <c:v>0.15698799999999999</c:v>
                </c:pt>
                <c:pt idx="50700">
                  <c:v>0.153278</c:v>
                </c:pt>
                <c:pt idx="50701">
                  <c:v>0.14946999999999999</c:v>
                </c:pt>
                <c:pt idx="50702">
                  <c:v>0.145568</c:v>
                </c:pt>
                <c:pt idx="50703">
                  <c:v>0.14157700000000001</c:v>
                </c:pt>
                <c:pt idx="50704">
                  <c:v>0.13750200000000001</c:v>
                </c:pt>
                <c:pt idx="50705">
                  <c:v>0.13334699999999999</c:v>
                </c:pt>
                <c:pt idx="50706">
                  <c:v>0.12911700000000001</c:v>
                </c:pt>
                <c:pt idx="50707">
                  <c:v>0.124817</c:v>
                </c:pt>
                <c:pt idx="50708">
                  <c:v>0.120451</c:v>
                </c:pt>
                <c:pt idx="50709">
                  <c:v>0.116024</c:v>
                </c:pt>
                <c:pt idx="50710">
                  <c:v>0.111542</c:v>
                </c:pt>
                <c:pt idx="50711">
                  <c:v>0.10700900000000001</c:v>
                </c:pt>
                <c:pt idx="50712">
                  <c:v>0.10242999999999999</c:v>
                </c:pt>
                <c:pt idx="50713">
                  <c:v>9.7810400000000006E-2</c:v>
                </c:pt>
                <c:pt idx="50714">
                  <c:v>9.3154500000000001E-2</c:v>
                </c:pt>
                <c:pt idx="50715">
                  <c:v>8.8467500000000004E-2</c:v>
                </c:pt>
                <c:pt idx="50716">
                  <c:v>8.3754800000000004E-2</c:v>
                </c:pt>
                <c:pt idx="50717">
                  <c:v>7.9021400000000006E-2</c:v>
                </c:pt>
                <c:pt idx="50718">
                  <c:v>7.4271799999999999E-2</c:v>
                </c:pt>
                <c:pt idx="50719">
                  <c:v>6.9510699999999995E-2</c:v>
                </c:pt>
                <c:pt idx="50720">
                  <c:v>6.4742999999999995E-2</c:v>
                </c:pt>
                <c:pt idx="50721">
                  <c:v>5.9973899999999997E-2</c:v>
                </c:pt>
                <c:pt idx="50722">
                  <c:v>5.5208300000000002E-2</c:v>
                </c:pt>
                <c:pt idx="50723">
                  <c:v>5.0451099999999999E-2</c:v>
                </c:pt>
                <c:pt idx="50724">
                  <c:v>4.5707299999999999E-2</c:v>
                </c:pt>
                <c:pt idx="50725">
                  <c:v>4.0981900000000002E-2</c:v>
                </c:pt>
                <c:pt idx="50726">
                  <c:v>3.6279699999999998E-2</c:v>
                </c:pt>
                <c:pt idx="50727">
                  <c:v>3.1605300000000003E-2</c:v>
                </c:pt>
                <c:pt idx="50728">
                  <c:v>2.6962900000000001E-2</c:v>
                </c:pt>
                <c:pt idx="50729">
                  <c:v>2.2357200000000001E-2</c:v>
                </c:pt>
                <c:pt idx="50730">
                  <c:v>1.7793300000000001E-2</c:v>
                </c:pt>
                <c:pt idx="50731">
                  <c:v>1.3276100000000001E-2</c:v>
                </c:pt>
                <c:pt idx="50732" formatCode="0.00E+00">
                  <c:v>8.8107499999999991E-3</c:v>
                </c:pt>
                <c:pt idx="50733" formatCode="0.00E+00">
                  <c:v>4.4018099999999999E-3</c:v>
                </c:pt>
                <c:pt idx="50734" formatCode="0.00E+00">
                  <c:v>5.3090999999999997E-5</c:v>
                </c:pt>
                <c:pt idx="50735" formatCode="0.00E+00">
                  <c:v>-4.2319899999999997E-3</c:v>
                </c:pt>
                <c:pt idx="50736" formatCode="0.00E+00">
                  <c:v>-8.4495100000000004E-3</c:v>
                </c:pt>
                <c:pt idx="50737">
                  <c:v>-1.25954E-2</c:v>
                </c:pt>
                <c:pt idx="50738">
                  <c:v>-1.6666199999999999E-2</c:v>
                </c:pt>
                <c:pt idx="50739">
                  <c:v>-2.06585E-2</c:v>
                </c:pt>
                <c:pt idx="50740">
                  <c:v>-2.4568699999999999E-2</c:v>
                </c:pt>
                <c:pt idx="50741">
                  <c:v>-2.83938E-2</c:v>
                </c:pt>
                <c:pt idx="50742">
                  <c:v>-3.2130699999999998E-2</c:v>
                </c:pt>
                <c:pt idx="50743">
                  <c:v>-3.5776500000000003E-2</c:v>
                </c:pt>
                <c:pt idx="50744">
                  <c:v>-3.9328000000000002E-2</c:v>
                </c:pt>
                <c:pt idx="50745">
                  <c:v>-4.2782599999999997E-2</c:v>
                </c:pt>
                <c:pt idx="50746">
                  <c:v>-4.6137600000000001E-2</c:v>
                </c:pt>
                <c:pt idx="50747">
                  <c:v>-4.9390799999999999E-2</c:v>
                </c:pt>
                <c:pt idx="50748">
                  <c:v>-5.2540099999999999E-2</c:v>
                </c:pt>
                <c:pt idx="50749">
                  <c:v>-5.5583500000000001E-2</c:v>
                </c:pt>
                <c:pt idx="50750">
                  <c:v>-5.8518899999999999E-2</c:v>
                </c:pt>
                <c:pt idx="50751">
                  <c:v>-6.1344599999999999E-2</c:v>
                </c:pt>
                <c:pt idx="50752">
                  <c:v>-6.4059099999999994E-2</c:v>
                </c:pt>
                <c:pt idx="50753">
                  <c:v>-6.6660800000000006E-2</c:v>
                </c:pt>
                <c:pt idx="50754">
                  <c:v>-6.9147899999999998E-2</c:v>
                </c:pt>
                <c:pt idx="50755">
                  <c:v>-7.1519100000000002E-2</c:v>
                </c:pt>
                <c:pt idx="50756">
                  <c:v>-7.3773400000000003E-2</c:v>
                </c:pt>
                <c:pt idx="50757">
                  <c:v>-7.5910099999999994E-2</c:v>
                </c:pt>
                <c:pt idx="50758">
                  <c:v>-7.7928200000000003E-2</c:v>
                </c:pt>
                <c:pt idx="50759">
                  <c:v>-7.9826900000000006E-2</c:v>
                </c:pt>
                <c:pt idx="50760">
                  <c:v>-8.1605700000000003E-2</c:v>
                </c:pt>
                <c:pt idx="50761">
                  <c:v>-8.3264099999999994E-2</c:v>
                </c:pt>
                <c:pt idx="50762">
                  <c:v>-8.4801699999999994E-2</c:v>
                </c:pt>
                <c:pt idx="50763">
                  <c:v>-8.6218400000000001E-2</c:v>
                </c:pt>
                <c:pt idx="50764">
                  <c:v>-8.7514300000000003E-2</c:v>
                </c:pt>
                <c:pt idx="50765">
                  <c:v>-8.8689699999999996E-2</c:v>
                </c:pt>
                <c:pt idx="50766">
                  <c:v>-8.9745199999999997E-2</c:v>
                </c:pt>
                <c:pt idx="50767">
                  <c:v>-9.0681200000000003E-2</c:v>
                </c:pt>
                <c:pt idx="50768">
                  <c:v>-9.1497899999999993E-2</c:v>
                </c:pt>
                <c:pt idx="50769">
                  <c:v>-9.2195299999999994E-2</c:v>
                </c:pt>
                <c:pt idx="50770">
                  <c:v>-9.2773700000000001E-2</c:v>
                </c:pt>
                <c:pt idx="50771">
                  <c:v>-9.3234200000000003E-2</c:v>
                </c:pt>
                <c:pt idx="50772">
                  <c:v>-9.3578999999999996E-2</c:v>
                </c:pt>
                <c:pt idx="50773">
                  <c:v>-9.3809699999999996E-2</c:v>
                </c:pt>
                <c:pt idx="50774">
                  <c:v>-9.3927300000000005E-2</c:v>
                </c:pt>
                <c:pt idx="50775">
                  <c:v>-9.3933199999999994E-2</c:v>
                </c:pt>
                <c:pt idx="50776">
                  <c:v>-9.3829300000000004E-2</c:v>
                </c:pt>
                <c:pt idx="50777">
                  <c:v>-9.3617199999999998E-2</c:v>
                </c:pt>
                <c:pt idx="50778">
                  <c:v>-9.3299000000000007E-2</c:v>
                </c:pt>
                <c:pt idx="50779">
                  <c:v>-9.2876700000000006E-2</c:v>
                </c:pt>
                <c:pt idx="50780">
                  <c:v>-9.2352600000000007E-2</c:v>
                </c:pt>
                <c:pt idx="50781">
                  <c:v>-9.1728799999999999E-2</c:v>
                </c:pt>
                <c:pt idx="50782">
                  <c:v>-9.1007500000000005E-2</c:v>
                </c:pt>
                <c:pt idx="50783">
                  <c:v>-9.0191300000000002E-2</c:v>
                </c:pt>
                <c:pt idx="50784">
                  <c:v>-8.9282799999999995E-2</c:v>
                </c:pt>
                <c:pt idx="50785">
                  <c:v>-8.8284699999999994E-2</c:v>
                </c:pt>
                <c:pt idx="50786">
                  <c:v>-8.7199700000000005E-2</c:v>
                </c:pt>
                <c:pt idx="50787">
                  <c:v>-8.6030400000000007E-2</c:v>
                </c:pt>
                <c:pt idx="50788">
                  <c:v>-8.4779400000000005E-2</c:v>
                </c:pt>
                <c:pt idx="50789">
                  <c:v>-8.3449499999999996E-2</c:v>
                </c:pt>
                <c:pt idx="50790">
                  <c:v>-8.2043699999999997E-2</c:v>
                </c:pt>
                <c:pt idx="50791">
                  <c:v>-8.0564700000000003E-2</c:v>
                </c:pt>
                <c:pt idx="50792">
                  <c:v>-7.9015100000000005E-2</c:v>
                </c:pt>
                <c:pt idx="50793">
                  <c:v>-7.7397800000000003E-2</c:v>
                </c:pt>
                <c:pt idx="50794">
                  <c:v>-7.57158E-2</c:v>
                </c:pt>
                <c:pt idx="50795">
                  <c:v>-7.3971999999999996E-2</c:v>
                </c:pt>
                <c:pt idx="50796">
                  <c:v>-7.2169499999999998E-2</c:v>
                </c:pt>
                <c:pt idx="50797">
                  <c:v>-7.0311299999999993E-2</c:v>
                </c:pt>
                <c:pt idx="50798">
                  <c:v>-6.8400299999999997E-2</c:v>
                </c:pt>
                <c:pt idx="50799">
                  <c:v>-6.6439799999999993E-2</c:v>
                </c:pt>
                <c:pt idx="50800">
                  <c:v>-6.4432900000000001E-2</c:v>
                </c:pt>
                <c:pt idx="50801">
                  <c:v>-6.23825E-2</c:v>
                </c:pt>
                <c:pt idx="50802">
                  <c:v>-6.0291499999999998E-2</c:v>
                </c:pt>
                <c:pt idx="50803">
                  <c:v>-5.8162699999999998E-2</c:v>
                </c:pt>
                <c:pt idx="50804">
                  <c:v>-5.5999100000000003E-2</c:v>
                </c:pt>
                <c:pt idx="50805">
                  <c:v>-5.3803900000000002E-2</c:v>
                </c:pt>
                <c:pt idx="50806">
                  <c:v>-5.1580000000000001E-2</c:v>
                </c:pt>
                <c:pt idx="50807">
                  <c:v>-4.9330400000000003E-2</c:v>
                </c:pt>
                <c:pt idx="50808">
                  <c:v>-4.7058000000000003E-2</c:v>
                </c:pt>
                <c:pt idx="50809">
                  <c:v>-4.4765600000000003E-2</c:v>
                </c:pt>
                <c:pt idx="50810">
                  <c:v>-4.2456300000000002E-2</c:v>
                </c:pt>
                <c:pt idx="50811">
                  <c:v>-4.0132599999999997E-2</c:v>
                </c:pt>
                <c:pt idx="50812">
                  <c:v>-3.77971E-2</c:v>
                </c:pt>
                <c:pt idx="50813">
                  <c:v>-3.5452400000000002E-2</c:v>
                </c:pt>
                <c:pt idx="50814">
                  <c:v>-3.3100999999999998E-2</c:v>
                </c:pt>
                <c:pt idx="50815">
                  <c:v>-3.0745499999999999E-2</c:v>
                </c:pt>
                <c:pt idx="50816">
                  <c:v>-2.8388500000000001E-2</c:v>
                </c:pt>
                <c:pt idx="50817">
                  <c:v>-2.60325E-2</c:v>
                </c:pt>
                <c:pt idx="50818">
                  <c:v>-2.3679800000000001E-2</c:v>
                </c:pt>
                <c:pt idx="50819">
                  <c:v>-2.1332500000000001E-2</c:v>
                </c:pt>
                <c:pt idx="50820">
                  <c:v>-1.8992599999999998E-2</c:v>
                </c:pt>
                <c:pt idx="50821">
                  <c:v>-1.6662300000000001E-2</c:v>
                </c:pt>
                <c:pt idx="50822">
                  <c:v>-1.43439E-2</c:v>
                </c:pt>
                <c:pt idx="50823">
                  <c:v>-1.2039299999999999E-2</c:v>
                </c:pt>
                <c:pt idx="50824" formatCode="0.00E+00">
                  <c:v>-9.7501099999999993E-3</c:v>
                </c:pt>
                <c:pt idx="50825" formatCode="0.00E+00">
                  <c:v>-7.4781300000000004E-3</c:v>
                </c:pt>
                <c:pt idx="50826" formatCode="0.00E+00">
                  <c:v>-5.2249799999999997E-3</c:v>
                </c:pt>
                <c:pt idx="50827" formatCode="0.00E+00">
                  <c:v>-2.9922600000000001E-3</c:v>
                </c:pt>
                <c:pt idx="50828" formatCode="0.00E+00">
                  <c:v>-7.8149000000000003E-4</c:v>
                </c:pt>
                <c:pt idx="50829" formatCode="0.00E+00">
                  <c:v>1.40592E-3</c:v>
                </c:pt>
                <c:pt idx="50830" formatCode="0.00E+00">
                  <c:v>3.5686400000000001E-3</c:v>
                </c:pt>
                <c:pt idx="50831" formatCode="0.00E+00">
                  <c:v>5.7053199999999998E-3</c:v>
                </c:pt>
                <c:pt idx="50832" formatCode="0.00E+00">
                  <c:v>7.8145999999999997E-3</c:v>
                </c:pt>
                <c:pt idx="50833" formatCode="0.00E+00">
                  <c:v>9.8951100000000004E-3</c:v>
                </c:pt>
                <c:pt idx="50834">
                  <c:v>1.19457E-2</c:v>
                </c:pt>
                <c:pt idx="50835">
                  <c:v>1.39655E-2</c:v>
                </c:pt>
                <c:pt idx="50836">
                  <c:v>1.5953700000000001E-2</c:v>
                </c:pt>
                <c:pt idx="50837">
                  <c:v>1.7909700000000001E-2</c:v>
                </c:pt>
                <c:pt idx="50838">
                  <c:v>1.9832599999999999E-2</c:v>
                </c:pt>
                <c:pt idx="50839">
                  <c:v>2.1722100000000001E-2</c:v>
                </c:pt>
                <c:pt idx="50840">
                  <c:v>2.3578000000000002E-2</c:v>
                </c:pt>
                <c:pt idx="50841">
                  <c:v>2.5400099999999998E-2</c:v>
                </c:pt>
                <c:pt idx="50842">
                  <c:v>2.71881E-2</c:v>
                </c:pt>
                <c:pt idx="50843">
                  <c:v>2.89419E-2</c:v>
                </c:pt>
                <c:pt idx="50844">
                  <c:v>3.0661000000000001E-2</c:v>
                </c:pt>
                <c:pt idx="50845">
                  <c:v>3.23453E-2</c:v>
                </c:pt>
                <c:pt idx="50846">
                  <c:v>3.3994700000000003E-2</c:v>
                </c:pt>
                <c:pt idx="50847">
                  <c:v>3.5609500000000002E-2</c:v>
                </c:pt>
                <c:pt idx="50848">
                  <c:v>3.7189600000000003E-2</c:v>
                </c:pt>
                <c:pt idx="50849">
                  <c:v>3.8735400000000003E-2</c:v>
                </c:pt>
                <c:pt idx="50850">
                  <c:v>4.02473E-2</c:v>
                </c:pt>
                <c:pt idx="50851">
                  <c:v>4.1725400000000003E-2</c:v>
                </c:pt>
                <c:pt idx="50852">
                  <c:v>4.3170100000000003E-2</c:v>
                </c:pt>
                <c:pt idx="50853">
                  <c:v>4.4581700000000002E-2</c:v>
                </c:pt>
                <c:pt idx="50854">
                  <c:v>4.5960899999999999E-2</c:v>
                </c:pt>
                <c:pt idx="50855">
                  <c:v>4.7308000000000003E-2</c:v>
                </c:pt>
                <c:pt idx="50856">
                  <c:v>4.8623899999999998E-2</c:v>
                </c:pt>
                <c:pt idx="50857">
                  <c:v>4.9909099999999998E-2</c:v>
                </c:pt>
                <c:pt idx="50858">
                  <c:v>5.1164300000000003E-2</c:v>
                </c:pt>
                <c:pt idx="50859">
                  <c:v>5.2390199999999998E-2</c:v>
                </c:pt>
                <c:pt idx="50860">
                  <c:v>5.3587200000000001E-2</c:v>
                </c:pt>
                <c:pt idx="50861">
                  <c:v>5.4756300000000001E-2</c:v>
                </c:pt>
                <c:pt idx="50862">
                  <c:v>5.5898000000000003E-2</c:v>
                </c:pt>
                <c:pt idx="50863">
                  <c:v>5.7013099999999997E-2</c:v>
                </c:pt>
                <c:pt idx="50864">
                  <c:v>5.81022E-2</c:v>
                </c:pt>
                <c:pt idx="50865">
                  <c:v>5.9166299999999998E-2</c:v>
                </c:pt>
                <c:pt idx="50866">
                  <c:v>6.0206000000000003E-2</c:v>
                </c:pt>
                <c:pt idx="50867">
                  <c:v>6.1222100000000002E-2</c:v>
                </c:pt>
                <c:pt idx="50868">
                  <c:v>6.2215199999999998E-2</c:v>
                </c:pt>
                <c:pt idx="50869">
                  <c:v>6.31858E-2</c:v>
                </c:pt>
                <c:pt idx="50870">
                  <c:v>6.4134700000000003E-2</c:v>
                </c:pt>
                <c:pt idx="50871">
                  <c:v>6.5062599999999998E-2</c:v>
                </c:pt>
                <c:pt idx="50872">
                  <c:v>6.5970000000000001E-2</c:v>
                </c:pt>
                <c:pt idx="50873">
                  <c:v>6.6857899999999998E-2</c:v>
                </c:pt>
                <c:pt idx="50874">
                  <c:v>6.7726900000000007E-2</c:v>
                </c:pt>
                <c:pt idx="50875">
                  <c:v>6.8577700000000005E-2</c:v>
                </c:pt>
                <c:pt idx="50876">
                  <c:v>6.9410799999999995E-2</c:v>
                </c:pt>
                <c:pt idx="50877">
                  <c:v>7.02266E-2</c:v>
                </c:pt>
                <c:pt idx="50878">
                  <c:v>7.1025699999999997E-2</c:v>
                </c:pt>
                <c:pt idx="50879">
                  <c:v>7.1808700000000003E-2</c:v>
                </c:pt>
                <c:pt idx="50880">
                  <c:v>7.2576100000000004E-2</c:v>
                </c:pt>
                <c:pt idx="50881">
                  <c:v>7.3328599999999994E-2</c:v>
                </c:pt>
                <c:pt idx="50882">
                  <c:v>7.4066199999999999E-2</c:v>
                </c:pt>
                <c:pt idx="50883">
                  <c:v>7.4789300000000003E-2</c:v>
                </c:pt>
                <c:pt idx="50884">
                  <c:v>7.5498200000000001E-2</c:v>
                </c:pt>
                <c:pt idx="50885">
                  <c:v>7.61931E-2</c:v>
                </c:pt>
                <c:pt idx="50886">
                  <c:v>7.6874200000000004E-2</c:v>
                </c:pt>
                <c:pt idx="50887">
                  <c:v>7.7541799999999994E-2</c:v>
                </c:pt>
                <c:pt idx="50888">
                  <c:v>7.8196100000000004E-2</c:v>
                </c:pt>
                <c:pt idx="50889">
                  <c:v>7.8836799999999999E-2</c:v>
                </c:pt>
                <c:pt idx="50890">
                  <c:v>7.9463800000000001E-2</c:v>
                </c:pt>
                <c:pt idx="50891">
                  <c:v>8.0077200000000001E-2</c:v>
                </c:pt>
                <c:pt idx="50892">
                  <c:v>8.0676999999999999E-2</c:v>
                </c:pt>
                <c:pt idx="50893">
                  <c:v>8.1263000000000002E-2</c:v>
                </c:pt>
                <c:pt idx="50894">
                  <c:v>8.1834900000000002E-2</c:v>
                </c:pt>
                <c:pt idx="50895">
                  <c:v>8.2392300000000002E-2</c:v>
                </c:pt>
                <c:pt idx="50896">
                  <c:v>8.2934900000000006E-2</c:v>
                </c:pt>
                <c:pt idx="50897">
                  <c:v>8.3462300000000003E-2</c:v>
                </c:pt>
                <c:pt idx="50898">
                  <c:v>8.3973900000000004E-2</c:v>
                </c:pt>
                <c:pt idx="50899">
                  <c:v>8.4469000000000002E-2</c:v>
                </c:pt>
                <c:pt idx="50900">
                  <c:v>8.4946999999999995E-2</c:v>
                </c:pt>
                <c:pt idx="50901">
                  <c:v>8.5407200000000003E-2</c:v>
                </c:pt>
                <c:pt idx="50902">
                  <c:v>8.5848800000000003E-2</c:v>
                </c:pt>
                <c:pt idx="50903">
                  <c:v>8.6270899999999998E-2</c:v>
                </c:pt>
                <c:pt idx="50904">
                  <c:v>8.6672700000000005E-2</c:v>
                </c:pt>
                <c:pt idx="50905">
                  <c:v>8.70533E-2</c:v>
                </c:pt>
                <c:pt idx="50906">
                  <c:v>8.7411699999999995E-2</c:v>
                </c:pt>
                <c:pt idx="50907">
                  <c:v>8.7747000000000006E-2</c:v>
                </c:pt>
                <c:pt idx="50908">
                  <c:v>8.8058300000000006E-2</c:v>
                </c:pt>
                <c:pt idx="50909">
                  <c:v>8.8344500000000006E-2</c:v>
                </c:pt>
                <c:pt idx="50910">
                  <c:v>8.8604699999999995E-2</c:v>
                </c:pt>
                <c:pt idx="50911">
                  <c:v>8.8837600000000003E-2</c:v>
                </c:pt>
                <c:pt idx="50912">
                  <c:v>8.9042200000000002E-2</c:v>
                </c:pt>
                <c:pt idx="50913">
                  <c:v>8.9217199999999997E-2</c:v>
                </c:pt>
                <c:pt idx="50914">
                  <c:v>8.9361300000000005E-2</c:v>
                </c:pt>
                <c:pt idx="50915">
                  <c:v>8.9473200000000003E-2</c:v>
                </c:pt>
                <c:pt idx="50916">
                  <c:v>8.9551699999999998E-2</c:v>
                </c:pt>
                <c:pt idx="50917">
                  <c:v>8.9595499999999995E-2</c:v>
                </c:pt>
                <c:pt idx="50918">
                  <c:v>8.96034E-2</c:v>
                </c:pt>
                <c:pt idx="50919">
                  <c:v>8.9574299999999996E-2</c:v>
                </c:pt>
                <c:pt idx="50920">
                  <c:v>8.9506699999999995E-2</c:v>
                </c:pt>
                <c:pt idx="50921">
                  <c:v>8.9399500000000007E-2</c:v>
                </c:pt>
                <c:pt idx="50922">
                  <c:v>8.9251200000000003E-2</c:v>
                </c:pt>
                <c:pt idx="50923">
                  <c:v>8.9060600000000004E-2</c:v>
                </c:pt>
                <c:pt idx="50924">
                  <c:v>8.8826199999999994E-2</c:v>
                </c:pt>
                <c:pt idx="50925">
                  <c:v>8.8547000000000001E-2</c:v>
                </c:pt>
                <c:pt idx="50926">
                  <c:v>8.8221599999999997E-2</c:v>
                </c:pt>
                <c:pt idx="50927">
                  <c:v>8.7848599999999999E-2</c:v>
                </c:pt>
                <c:pt idx="50928">
                  <c:v>8.7426900000000002E-2</c:v>
                </c:pt>
                <c:pt idx="50929">
                  <c:v>8.6955199999999996E-2</c:v>
                </c:pt>
                <c:pt idx="50930">
                  <c:v>8.6432300000000004E-2</c:v>
                </c:pt>
                <c:pt idx="50931">
                  <c:v>8.5857100000000006E-2</c:v>
                </c:pt>
                <c:pt idx="50932">
                  <c:v>8.5228499999999999E-2</c:v>
                </c:pt>
                <c:pt idx="50933">
                  <c:v>8.4545300000000004E-2</c:v>
                </c:pt>
                <c:pt idx="50934">
                  <c:v>8.3806500000000006E-2</c:v>
                </c:pt>
                <c:pt idx="50935">
                  <c:v>8.3011000000000001E-2</c:v>
                </c:pt>
                <c:pt idx="50936">
                  <c:v>8.2158099999999998E-2</c:v>
                </c:pt>
                <c:pt idx="50937">
                  <c:v>8.1246700000000005E-2</c:v>
                </c:pt>
                <c:pt idx="50938">
                  <c:v>8.0276100000000003E-2</c:v>
                </c:pt>
                <c:pt idx="50939">
                  <c:v>7.9245499999999996E-2</c:v>
                </c:pt>
                <c:pt idx="50940">
                  <c:v>7.8154000000000001E-2</c:v>
                </c:pt>
                <c:pt idx="50941">
                  <c:v>7.7001E-2</c:v>
                </c:pt>
                <c:pt idx="50942">
                  <c:v>7.5786000000000006E-2</c:v>
                </c:pt>
                <c:pt idx="50943">
                  <c:v>7.4508400000000002E-2</c:v>
                </c:pt>
                <c:pt idx="50944">
                  <c:v>7.3167899999999994E-2</c:v>
                </c:pt>
                <c:pt idx="50945">
                  <c:v>7.1763999999999994E-2</c:v>
                </c:pt>
                <c:pt idx="50946">
                  <c:v>7.0296499999999998E-2</c:v>
                </c:pt>
                <c:pt idx="50947">
                  <c:v>6.8765199999999999E-2</c:v>
                </c:pt>
                <c:pt idx="50948">
                  <c:v>6.7169999999999994E-2</c:v>
                </c:pt>
                <c:pt idx="50949">
                  <c:v>6.5511100000000003E-2</c:v>
                </c:pt>
                <c:pt idx="50950">
                  <c:v>6.3788300000000006E-2</c:v>
                </c:pt>
                <c:pt idx="50951">
                  <c:v>6.2002000000000002E-2</c:v>
                </c:pt>
                <c:pt idx="50952">
                  <c:v>6.0152400000000002E-2</c:v>
                </c:pt>
                <c:pt idx="50953">
                  <c:v>5.8239899999999997E-2</c:v>
                </c:pt>
                <c:pt idx="50954">
                  <c:v>5.6265000000000003E-2</c:v>
                </c:pt>
                <c:pt idx="50955">
                  <c:v>5.4228400000000003E-2</c:v>
                </c:pt>
                <c:pt idx="50956">
                  <c:v>5.2130599999999999E-2</c:v>
                </c:pt>
                <c:pt idx="50957">
                  <c:v>4.9972700000000002E-2</c:v>
                </c:pt>
                <c:pt idx="50958">
                  <c:v>4.7755400000000003E-2</c:v>
                </c:pt>
                <c:pt idx="50959">
                  <c:v>4.5479800000000001E-2</c:v>
                </c:pt>
                <c:pt idx="50960">
                  <c:v>4.3146799999999999E-2</c:v>
                </c:pt>
                <c:pt idx="50961">
                  <c:v>4.07579E-2</c:v>
                </c:pt>
                <c:pt idx="50962">
                  <c:v>3.83142E-2</c:v>
                </c:pt>
                <c:pt idx="50963">
                  <c:v>3.58172E-2</c:v>
                </c:pt>
                <c:pt idx="50964">
                  <c:v>3.3268399999999997E-2</c:v>
                </c:pt>
                <c:pt idx="50965">
                  <c:v>3.0669399999999999E-2</c:v>
                </c:pt>
                <c:pt idx="50966">
                  <c:v>2.8021999999999998E-2</c:v>
                </c:pt>
                <c:pt idx="50967">
                  <c:v>2.5327800000000001E-2</c:v>
                </c:pt>
                <c:pt idx="50968">
                  <c:v>2.2588899999999999E-2</c:v>
                </c:pt>
                <c:pt idx="50969">
                  <c:v>1.9807200000000001E-2</c:v>
                </c:pt>
                <c:pt idx="50970">
                  <c:v>1.6984800000000001E-2</c:v>
                </c:pt>
                <c:pt idx="50971">
                  <c:v>1.4123999999999999E-2</c:v>
                </c:pt>
                <c:pt idx="50972">
                  <c:v>1.1227000000000001E-2</c:v>
                </c:pt>
                <c:pt idx="50973" formatCode="0.00E+00">
                  <c:v>8.2962299999999999E-3</c:v>
                </c:pt>
                <c:pt idx="50974" formatCode="0.00E+00">
                  <c:v>5.3340799999999997E-3</c:v>
                </c:pt>
                <c:pt idx="50975" formatCode="0.00E+00">
                  <c:v>2.3430999999999999E-3</c:v>
                </c:pt>
                <c:pt idx="50976" formatCode="0.00E+00">
                  <c:v>-6.7416799999999995E-4</c:v>
                </c:pt>
                <c:pt idx="50977" formatCode="0.00E+00">
                  <c:v>-3.71515E-3</c:v>
                </c:pt>
                <c:pt idx="50978" formatCode="0.00E+00">
                  <c:v>-6.77715E-3</c:v>
                </c:pt>
                <c:pt idx="50979" formatCode="0.00E+00">
                  <c:v>-9.8573700000000007E-3</c:v>
                </c:pt>
                <c:pt idx="50980">
                  <c:v>-1.2952999999999999E-2</c:v>
                </c:pt>
                <c:pt idx="50981">
                  <c:v>-1.6060999999999999E-2</c:v>
                </c:pt>
                <c:pt idx="50982">
                  <c:v>-1.9178500000000001E-2</c:v>
                </c:pt>
                <c:pt idx="50983">
                  <c:v>-2.23024E-2</c:v>
                </c:pt>
                <c:pt idx="50984">
                  <c:v>-2.54297E-2</c:v>
                </c:pt>
                <c:pt idx="50985">
                  <c:v>-2.8557300000000001E-2</c:v>
                </c:pt>
                <c:pt idx="50986">
                  <c:v>-3.1681899999999999E-2</c:v>
                </c:pt>
                <c:pt idx="50987">
                  <c:v>-3.4800299999999999E-2</c:v>
                </c:pt>
                <c:pt idx="50988">
                  <c:v>-3.79093E-2</c:v>
                </c:pt>
                <c:pt idx="50989">
                  <c:v>-4.1005600000000003E-2</c:v>
                </c:pt>
                <c:pt idx="50990">
                  <c:v>-4.4085800000000001E-2</c:v>
                </c:pt>
                <c:pt idx="50991">
                  <c:v>-4.71467E-2</c:v>
                </c:pt>
                <c:pt idx="50992">
                  <c:v>-5.0184899999999998E-2</c:v>
                </c:pt>
                <c:pt idx="50993">
                  <c:v>-5.3197099999999997E-2</c:v>
                </c:pt>
                <c:pt idx="50994">
                  <c:v>-5.6179800000000002E-2</c:v>
                </c:pt>
                <c:pt idx="50995">
                  <c:v>-5.91297E-2</c:v>
                </c:pt>
                <c:pt idx="50996">
                  <c:v>-6.2043500000000001E-2</c:v>
                </c:pt>
                <c:pt idx="50997">
                  <c:v>-6.4917799999999998E-2</c:v>
                </c:pt>
                <c:pt idx="50998">
                  <c:v>-6.7749199999999996E-2</c:v>
                </c:pt>
                <c:pt idx="50999">
                  <c:v>-7.0534399999999997E-2</c:v>
                </c:pt>
                <c:pt idx="51000">
                  <c:v>-7.3270100000000005E-2</c:v>
                </c:pt>
                <c:pt idx="51001">
                  <c:v>-7.5953099999999996E-2</c:v>
                </c:pt>
                <c:pt idx="51002">
                  <c:v>-7.85801E-2</c:v>
                </c:pt>
                <c:pt idx="51003">
                  <c:v>-8.1147999999999998E-2</c:v>
                </c:pt>
                <c:pt idx="51004">
                  <c:v>-8.3653599999999995E-2</c:v>
                </c:pt>
                <c:pt idx="51005">
                  <c:v>-8.6093699999999995E-2</c:v>
                </c:pt>
                <c:pt idx="51006">
                  <c:v>-8.8465500000000002E-2</c:v>
                </c:pt>
                <c:pt idx="51007">
                  <c:v>-9.0765799999999994E-2</c:v>
                </c:pt>
                <c:pt idx="51008">
                  <c:v>-9.2991799999999999E-2</c:v>
                </c:pt>
                <c:pt idx="51009">
                  <c:v>-9.5140699999999995E-2</c:v>
                </c:pt>
                <c:pt idx="51010">
                  <c:v>-9.7209599999999993E-2</c:v>
                </c:pt>
                <c:pt idx="51011">
                  <c:v>-9.9196000000000006E-2</c:v>
                </c:pt>
                <c:pt idx="51012">
                  <c:v>-0.10109700000000001</c:v>
                </c:pt>
                <c:pt idx="51013">
                  <c:v>-0.102911</c:v>
                </c:pt>
                <c:pt idx="51014">
                  <c:v>-0.104634</c:v>
                </c:pt>
                <c:pt idx="51015">
                  <c:v>-0.106265</c:v>
                </c:pt>
                <c:pt idx="51016">
                  <c:v>-0.107802</c:v>
                </c:pt>
                <c:pt idx="51017">
                  <c:v>-0.10924300000000001</c:v>
                </c:pt>
                <c:pt idx="51018">
                  <c:v>-0.110585</c:v>
                </c:pt>
                <c:pt idx="51019">
                  <c:v>-0.11182599999999999</c:v>
                </c:pt>
                <c:pt idx="51020">
                  <c:v>-0.112966</c:v>
                </c:pt>
                <c:pt idx="51021">
                  <c:v>-0.11400100000000001</c:v>
                </c:pt>
                <c:pt idx="51022">
                  <c:v>-0.11493200000000001</c:v>
                </c:pt>
                <c:pt idx="51023">
                  <c:v>-0.115756</c:v>
                </c:pt>
                <c:pt idx="51024">
                  <c:v>-0.11647200000000001</c:v>
                </c:pt>
                <c:pt idx="51025">
                  <c:v>-0.117079</c:v>
                </c:pt>
                <c:pt idx="51026">
                  <c:v>-0.117576</c:v>
                </c:pt>
                <c:pt idx="51027">
                  <c:v>-0.117963</c:v>
                </c:pt>
                <c:pt idx="51028">
                  <c:v>-0.11823699999999999</c:v>
                </c:pt>
                <c:pt idx="51029">
                  <c:v>-0.11840000000000001</c:v>
                </c:pt>
                <c:pt idx="51030">
                  <c:v>-0.11845</c:v>
                </c:pt>
                <c:pt idx="51031">
                  <c:v>-0.11838700000000001</c:v>
                </c:pt>
                <c:pt idx="51032">
                  <c:v>-0.11821</c:v>
                </c:pt>
                <c:pt idx="51033">
                  <c:v>-0.117921</c:v>
                </c:pt>
                <c:pt idx="51034">
                  <c:v>-0.117518</c:v>
                </c:pt>
                <c:pt idx="51035">
                  <c:v>-0.117003</c:v>
                </c:pt>
                <c:pt idx="51036">
                  <c:v>-0.11637500000000001</c:v>
                </c:pt>
                <c:pt idx="51037">
                  <c:v>-0.115636</c:v>
                </c:pt>
                <c:pt idx="51038">
                  <c:v>-0.114785</c:v>
                </c:pt>
                <c:pt idx="51039">
                  <c:v>-0.11382299999999999</c:v>
                </c:pt>
                <c:pt idx="51040">
                  <c:v>-0.11275300000000001</c:v>
                </c:pt>
                <c:pt idx="51041">
                  <c:v>-0.11157300000000001</c:v>
                </c:pt>
                <c:pt idx="51042">
                  <c:v>-0.110287</c:v>
                </c:pt>
                <c:pt idx="51043">
                  <c:v>-0.10889500000000001</c:v>
                </c:pt>
                <c:pt idx="51044">
                  <c:v>-0.10739799999999999</c:v>
                </c:pt>
                <c:pt idx="51045">
                  <c:v>-0.105799</c:v>
                </c:pt>
                <c:pt idx="51046">
                  <c:v>-0.104098</c:v>
                </c:pt>
                <c:pt idx="51047">
                  <c:v>-0.102299</c:v>
                </c:pt>
                <c:pt idx="51048">
                  <c:v>-0.10040300000000001</c:v>
                </c:pt>
                <c:pt idx="51049">
                  <c:v>-9.8411399999999996E-2</c:v>
                </c:pt>
                <c:pt idx="51050">
                  <c:v>-9.6327399999999994E-2</c:v>
                </c:pt>
                <c:pt idx="51051">
                  <c:v>-9.4153000000000001E-2</c:v>
                </c:pt>
                <c:pt idx="51052">
                  <c:v>-9.1890799999999995E-2</c:v>
                </c:pt>
                <c:pt idx="51053">
                  <c:v>-8.9543300000000006E-2</c:v>
                </c:pt>
                <c:pt idx="51054">
                  <c:v>-8.7113300000000005E-2</c:v>
                </c:pt>
                <c:pt idx="51055">
                  <c:v>-8.4603499999999998E-2</c:v>
                </c:pt>
                <c:pt idx="51056">
                  <c:v>-8.2016800000000001E-2</c:v>
                </c:pt>
                <c:pt idx="51057">
                  <c:v>-7.9356099999999999E-2</c:v>
                </c:pt>
                <c:pt idx="51058">
                  <c:v>-7.6624700000000004E-2</c:v>
                </c:pt>
                <c:pt idx="51059">
                  <c:v>-7.3825600000000005E-2</c:v>
                </c:pt>
                <c:pt idx="51060">
                  <c:v>-7.0961999999999997E-2</c:v>
                </c:pt>
                <c:pt idx="51061">
                  <c:v>-6.8037399999999998E-2</c:v>
                </c:pt>
                <c:pt idx="51062">
                  <c:v>-6.5055000000000002E-2</c:v>
                </c:pt>
                <c:pt idx="51063">
                  <c:v>-6.2018299999999998E-2</c:v>
                </c:pt>
                <c:pt idx="51064">
                  <c:v>-5.8930900000000001E-2</c:v>
                </c:pt>
                <c:pt idx="51065">
                  <c:v>-5.57963E-2</c:v>
                </c:pt>
                <c:pt idx="51066">
                  <c:v>-5.2618199999999997E-2</c:v>
                </c:pt>
                <c:pt idx="51067">
                  <c:v>-4.9400100000000002E-2</c:v>
                </c:pt>
                <c:pt idx="51068">
                  <c:v>-4.6145800000000001E-2</c:v>
                </c:pt>
                <c:pt idx="51069">
                  <c:v>-4.2859099999999997E-2</c:v>
                </c:pt>
                <c:pt idx="51070">
                  <c:v>-3.9543799999999997E-2</c:v>
                </c:pt>
                <c:pt idx="51071">
                  <c:v>-3.62035E-2</c:v>
                </c:pt>
                <c:pt idx="51072">
                  <c:v>-3.2842200000000002E-2</c:v>
                </c:pt>
                <c:pt idx="51073">
                  <c:v>-2.94636E-2</c:v>
                </c:pt>
                <c:pt idx="51074">
                  <c:v>-2.60717E-2</c:v>
                </c:pt>
                <c:pt idx="51075">
                  <c:v>-2.2670099999999999E-2</c:v>
                </c:pt>
                <c:pt idx="51076">
                  <c:v>-1.9262899999999999E-2</c:v>
                </c:pt>
                <c:pt idx="51077">
                  <c:v>-1.5853699999999998E-2</c:v>
                </c:pt>
                <c:pt idx="51078">
                  <c:v>-1.24464E-2</c:v>
                </c:pt>
                <c:pt idx="51079" formatCode="0.00E+00">
                  <c:v>-9.0448500000000001E-3</c:v>
                </c:pt>
                <c:pt idx="51080" formatCode="0.00E+00">
                  <c:v>-5.6527299999999999E-3</c:v>
                </c:pt>
                <c:pt idx="51081" formatCode="0.00E+00">
                  <c:v>-2.2737999999999999E-3</c:v>
                </c:pt>
                <c:pt idx="51082" formatCode="0.00E+00">
                  <c:v>1.0882400000000001E-3</c:v>
                </c:pt>
                <c:pt idx="51083" formatCode="0.00E+00">
                  <c:v>4.4297299999999998E-3</c:v>
                </c:pt>
                <c:pt idx="51084" formatCode="0.00E+00">
                  <c:v>7.74707E-3</c:v>
                </c:pt>
                <c:pt idx="51085">
                  <c:v>1.10367E-2</c:v>
                </c:pt>
                <c:pt idx="51086">
                  <c:v>1.42951E-2</c:v>
                </c:pt>
                <c:pt idx="51087">
                  <c:v>1.7518800000000001E-2</c:v>
                </c:pt>
                <c:pt idx="51088">
                  <c:v>2.0704500000000001E-2</c:v>
                </c:pt>
                <c:pt idx="51089">
                  <c:v>2.3848899999999999E-2</c:v>
                </c:pt>
                <c:pt idx="51090">
                  <c:v>2.69486E-2</c:v>
                </c:pt>
                <c:pt idx="51091">
                  <c:v>3.0000700000000002E-2</c:v>
                </c:pt>
                <c:pt idx="51092">
                  <c:v>3.3001900000000001E-2</c:v>
                </c:pt>
                <c:pt idx="51093">
                  <c:v>3.5949399999999999E-2</c:v>
                </c:pt>
                <c:pt idx="51094">
                  <c:v>3.8840199999999998E-2</c:v>
                </c:pt>
                <c:pt idx="51095">
                  <c:v>4.16715E-2</c:v>
                </c:pt>
                <c:pt idx="51096">
                  <c:v>4.44407E-2</c:v>
                </c:pt>
                <c:pt idx="51097">
                  <c:v>4.7145199999999998E-2</c:v>
                </c:pt>
                <c:pt idx="51098">
                  <c:v>4.9782300000000002E-2</c:v>
                </c:pt>
                <c:pt idx="51099">
                  <c:v>5.2349899999999998E-2</c:v>
                </c:pt>
                <c:pt idx="51100">
                  <c:v>5.4845600000000001E-2</c:v>
                </c:pt>
                <c:pt idx="51101">
                  <c:v>5.7267199999999997E-2</c:v>
                </c:pt>
                <c:pt idx="51102">
                  <c:v>5.9612699999999998E-2</c:v>
                </c:pt>
                <c:pt idx="51103">
                  <c:v>6.1880200000000003E-2</c:v>
                </c:pt>
                <c:pt idx="51104">
                  <c:v>6.4067899999999997E-2</c:v>
                </c:pt>
                <c:pt idx="51105">
                  <c:v>6.61741E-2</c:v>
                </c:pt>
                <c:pt idx="51106">
                  <c:v>6.8197300000000002E-2</c:v>
                </c:pt>
                <c:pt idx="51107">
                  <c:v>7.0135900000000001E-2</c:v>
                </c:pt>
                <c:pt idx="51108">
                  <c:v>7.1988800000000006E-2</c:v>
                </c:pt>
                <c:pt idx="51109">
                  <c:v>7.3754799999999995E-2</c:v>
                </c:pt>
                <c:pt idx="51110">
                  <c:v>7.5432700000000005E-2</c:v>
                </c:pt>
                <c:pt idx="51111">
                  <c:v>7.7021599999999996E-2</c:v>
                </c:pt>
                <c:pt idx="51112">
                  <c:v>7.8520900000000005E-2</c:v>
                </c:pt>
                <c:pt idx="51113">
                  <c:v>7.9929700000000006E-2</c:v>
                </c:pt>
                <c:pt idx="51114">
                  <c:v>8.1247700000000006E-2</c:v>
                </c:pt>
                <c:pt idx="51115">
                  <c:v>8.24743E-2</c:v>
                </c:pt>
                <c:pt idx="51116">
                  <c:v>8.3609299999999998E-2</c:v>
                </c:pt>
                <c:pt idx="51117">
                  <c:v>8.4652500000000006E-2</c:v>
                </c:pt>
                <c:pt idx="51118">
                  <c:v>8.5604E-2</c:v>
                </c:pt>
                <c:pt idx="51119">
                  <c:v>8.6463700000000004E-2</c:v>
                </c:pt>
                <c:pt idx="51120">
                  <c:v>8.7232100000000007E-2</c:v>
                </c:pt>
                <c:pt idx="51121">
                  <c:v>8.7909299999999996E-2</c:v>
                </c:pt>
                <c:pt idx="51122">
                  <c:v>8.8495799999999999E-2</c:v>
                </c:pt>
                <c:pt idx="51123">
                  <c:v>8.8992399999999999E-2</c:v>
                </c:pt>
                <c:pt idx="51124">
                  <c:v>8.9399500000000007E-2</c:v>
                </c:pt>
                <c:pt idx="51125">
                  <c:v>8.9718099999999995E-2</c:v>
                </c:pt>
                <c:pt idx="51126">
                  <c:v>8.9949200000000007E-2</c:v>
                </c:pt>
                <c:pt idx="51127">
                  <c:v>9.0093599999999996E-2</c:v>
                </c:pt>
                <c:pt idx="51128">
                  <c:v>9.0152599999999999E-2</c:v>
                </c:pt>
                <c:pt idx="51129">
                  <c:v>9.0127399999999996E-2</c:v>
                </c:pt>
                <c:pt idx="51130">
                  <c:v>9.0019399999999999E-2</c:v>
                </c:pt>
                <c:pt idx="51131">
                  <c:v>8.9829999999999993E-2</c:v>
                </c:pt>
                <c:pt idx="51132">
                  <c:v>8.9560699999999993E-2</c:v>
                </c:pt>
                <c:pt idx="51133">
                  <c:v>8.9213200000000006E-2</c:v>
                </c:pt>
                <c:pt idx="51134">
                  <c:v>8.8789099999999996E-2</c:v>
                </c:pt>
                <c:pt idx="51135">
                  <c:v>8.8290300000000002E-2</c:v>
                </c:pt>
                <c:pt idx="51136">
                  <c:v>8.7718599999999994E-2</c:v>
                </c:pt>
                <c:pt idx="51137">
                  <c:v>8.7076000000000001E-2</c:v>
                </c:pt>
                <c:pt idx="51138">
                  <c:v>8.6364499999999997E-2</c:v>
                </c:pt>
                <c:pt idx="51139">
                  <c:v>8.5586200000000001E-2</c:v>
                </c:pt>
                <c:pt idx="51140">
                  <c:v>8.4743100000000002E-2</c:v>
                </c:pt>
                <c:pt idx="51141">
                  <c:v>8.3837499999999995E-2</c:v>
                </c:pt>
                <c:pt idx="51142">
                  <c:v>8.2871700000000006E-2</c:v>
                </c:pt>
                <c:pt idx="51143">
                  <c:v>8.1847900000000001E-2</c:v>
                </c:pt>
                <c:pt idx="51144">
                  <c:v>8.0768499999999993E-2</c:v>
                </c:pt>
                <c:pt idx="51145">
                  <c:v>7.9635800000000007E-2</c:v>
                </c:pt>
                <c:pt idx="51146">
                  <c:v>7.8452300000000003E-2</c:v>
                </c:pt>
                <c:pt idx="51147">
                  <c:v>7.7220499999999997E-2</c:v>
                </c:pt>
                <c:pt idx="51148">
                  <c:v>7.5942599999999999E-2</c:v>
                </c:pt>
                <c:pt idx="51149">
                  <c:v>7.4621300000000002E-2</c:v>
                </c:pt>
                <c:pt idx="51150">
                  <c:v>7.3259099999999994E-2</c:v>
                </c:pt>
                <c:pt idx="51151">
                  <c:v>7.1858500000000006E-2</c:v>
                </c:pt>
                <c:pt idx="51152">
                  <c:v>7.0421899999999996E-2</c:v>
                </c:pt>
                <c:pt idx="51153">
                  <c:v>6.8951899999999997E-2</c:v>
                </c:pt>
                <c:pt idx="51154">
                  <c:v>6.7450999999999997E-2</c:v>
                </c:pt>
                <c:pt idx="51155">
                  <c:v>6.59217E-2</c:v>
                </c:pt>
                <c:pt idx="51156">
                  <c:v>6.4366499999999993E-2</c:v>
                </c:pt>
                <c:pt idx="51157">
                  <c:v>6.2787899999999994E-2</c:v>
                </c:pt>
                <c:pt idx="51158">
                  <c:v>6.1188399999999997E-2</c:v>
                </c:pt>
                <c:pt idx="51159">
                  <c:v>5.95703E-2</c:v>
                </c:pt>
                <c:pt idx="51160">
                  <c:v>5.7936099999999997E-2</c:v>
                </c:pt>
                <c:pt idx="51161">
                  <c:v>5.6288100000000001E-2</c:v>
                </c:pt>
                <c:pt idx="51162">
                  <c:v>5.4628700000000002E-2</c:v>
                </c:pt>
                <c:pt idx="51163">
                  <c:v>5.2960100000000003E-2</c:v>
                </c:pt>
                <c:pt idx="51164">
                  <c:v>5.12846E-2</c:v>
                </c:pt>
                <c:pt idx="51165">
                  <c:v>4.9604500000000003E-2</c:v>
                </c:pt>
                <c:pt idx="51166">
                  <c:v>4.7921699999999998E-2</c:v>
                </c:pt>
                <c:pt idx="51167">
                  <c:v>4.6238500000000002E-2</c:v>
                </c:pt>
                <c:pt idx="51168">
                  <c:v>4.4556900000000003E-2</c:v>
                </c:pt>
                <c:pt idx="51169">
                  <c:v>4.2878800000000002E-2</c:v>
                </c:pt>
                <c:pt idx="51170">
                  <c:v>4.1206100000000002E-2</c:v>
                </c:pt>
                <c:pt idx="51171">
                  <c:v>3.9540600000000002E-2</c:v>
                </c:pt>
                <c:pt idx="51172">
                  <c:v>3.7884300000000003E-2</c:v>
                </c:pt>
                <c:pt idx="51173">
                  <c:v>3.6238600000000003E-2</c:v>
                </c:pt>
                <c:pt idx="51174">
                  <c:v>3.4605299999999999E-2</c:v>
                </c:pt>
                <c:pt idx="51175">
                  <c:v>3.2985800000000003E-2</c:v>
                </c:pt>
                <c:pt idx="51176">
                  <c:v>3.1381800000000001E-2</c:v>
                </c:pt>
                <c:pt idx="51177">
                  <c:v>2.9794399999999999E-2</c:v>
                </c:pt>
                <c:pt idx="51178">
                  <c:v>2.8225199999999999E-2</c:v>
                </c:pt>
                <c:pt idx="51179">
                  <c:v>2.66752E-2</c:v>
                </c:pt>
                <c:pt idx="51180">
                  <c:v>2.5145600000000001E-2</c:v>
                </c:pt>
                <c:pt idx="51181">
                  <c:v>2.3637399999999999E-2</c:v>
                </c:pt>
                <c:pt idx="51182">
                  <c:v>2.21517E-2</c:v>
                </c:pt>
                <c:pt idx="51183">
                  <c:v>2.0689300000000001E-2</c:v>
                </c:pt>
                <c:pt idx="51184">
                  <c:v>1.9251000000000001E-2</c:v>
                </c:pt>
                <c:pt idx="51185">
                  <c:v>1.7837499999999999E-2</c:v>
                </c:pt>
                <c:pt idx="51186">
                  <c:v>1.6449499999999999E-2</c:v>
                </c:pt>
                <c:pt idx="51187">
                  <c:v>1.5087400000000001E-2</c:v>
                </c:pt>
                <c:pt idx="51188">
                  <c:v>1.37517E-2</c:v>
                </c:pt>
                <c:pt idx="51189">
                  <c:v>1.24428E-2</c:v>
                </c:pt>
                <c:pt idx="51190">
                  <c:v>1.11609E-2</c:v>
                </c:pt>
                <c:pt idx="51191" formatCode="0.00E+00">
                  <c:v>9.9063499999999995E-3</c:v>
                </c:pt>
                <c:pt idx="51192" formatCode="0.00E+00">
                  <c:v>8.6791200000000002E-3</c:v>
                </c:pt>
                <c:pt idx="51193" formatCode="0.00E+00">
                  <c:v>7.4792699999999997E-3</c:v>
                </c:pt>
                <c:pt idx="51194" formatCode="0.00E+00">
                  <c:v>6.3067599999999998E-3</c:v>
                </c:pt>
                <c:pt idx="51195" formatCode="0.00E+00">
                  <c:v>5.1614699999999996E-3</c:v>
                </c:pt>
                <c:pt idx="51196" formatCode="0.00E+00">
                  <c:v>4.0431699999999996E-3</c:v>
                </c:pt>
                <c:pt idx="51197" formatCode="0.00E+00">
                  <c:v>2.9516E-3</c:v>
                </c:pt>
                <c:pt idx="51198" formatCode="0.00E+00">
                  <c:v>1.8864000000000001E-3</c:v>
                </c:pt>
                <c:pt idx="51199" formatCode="0.00E+00">
                  <c:v>8.4715300000000001E-4</c:v>
                </c:pt>
                <c:pt idx="51200" formatCode="0.00E+00">
                  <c:v>-1.6664100000000001E-4</c:v>
                </c:pt>
                <c:pt idx="51201" formatCode="0.00E+00">
                  <c:v>-1.1555300000000001E-3</c:v>
                </c:pt>
                <c:pt idx="51202" formatCode="0.00E+00">
                  <c:v>-2.12014E-3</c:v>
                </c:pt>
                <c:pt idx="51203" formatCode="0.00E+00">
                  <c:v>-3.0611499999999999E-3</c:v>
                </c:pt>
                <c:pt idx="51204" formatCode="0.00E+00">
                  <c:v>-3.9792899999999999E-3</c:v>
                </c:pt>
                <c:pt idx="51205" formatCode="0.00E+00">
                  <c:v>-4.8753499999999996E-3</c:v>
                </c:pt>
                <c:pt idx="51206" formatCode="0.00E+00">
                  <c:v>-5.7501799999999997E-3</c:v>
                </c:pt>
                <c:pt idx="51207" formatCode="0.00E+00">
                  <c:v>-6.6046500000000001E-3</c:v>
                </c:pt>
                <c:pt idx="51208" formatCode="0.00E+00">
                  <c:v>-7.4396999999999996E-3</c:v>
                </c:pt>
                <c:pt idx="51209" formatCode="0.00E+00">
                  <c:v>-8.2562999999999994E-3</c:v>
                </c:pt>
                <c:pt idx="51210" formatCode="0.00E+00">
                  <c:v>-9.0554699999999995E-3</c:v>
                </c:pt>
                <c:pt idx="51211" formatCode="0.00E+00">
                  <c:v>-9.8382299999999999E-3</c:v>
                </c:pt>
                <c:pt idx="51212">
                  <c:v>-1.0605699999999999E-2</c:v>
                </c:pt>
                <c:pt idx="51213">
                  <c:v>-1.13589E-2</c:v>
                </c:pt>
                <c:pt idx="51214">
                  <c:v>-1.2099E-2</c:v>
                </c:pt>
                <c:pt idx="51215">
                  <c:v>-1.2827099999999999E-2</c:v>
                </c:pt>
                <c:pt idx="51216">
                  <c:v>-1.35444E-2</c:v>
                </c:pt>
                <c:pt idx="51217">
                  <c:v>-1.42521E-2</c:v>
                </c:pt>
                <c:pt idx="51218">
                  <c:v>-1.49512E-2</c:v>
                </c:pt>
                <c:pt idx="51219">
                  <c:v>-1.56431E-2</c:v>
                </c:pt>
                <c:pt idx="51220">
                  <c:v>-1.6328800000000001E-2</c:v>
                </c:pt>
                <c:pt idx="51221">
                  <c:v>-1.70095E-2</c:v>
                </c:pt>
                <c:pt idx="51222">
                  <c:v>-1.7686400000000001E-2</c:v>
                </c:pt>
                <c:pt idx="51223">
                  <c:v>-1.8360700000000001E-2</c:v>
                </c:pt>
                <c:pt idx="51224">
                  <c:v>-1.9033399999999999E-2</c:v>
                </c:pt>
                <c:pt idx="51225">
                  <c:v>-1.97056E-2</c:v>
                </c:pt>
                <c:pt idx="51226">
                  <c:v>-2.0378500000000001E-2</c:v>
                </c:pt>
                <c:pt idx="51227">
                  <c:v>-2.1053100000000002E-2</c:v>
                </c:pt>
                <c:pt idx="51228">
                  <c:v>-2.17305E-2</c:v>
                </c:pt>
                <c:pt idx="51229">
                  <c:v>-2.2411500000000001E-2</c:v>
                </c:pt>
                <c:pt idx="51230">
                  <c:v>-2.3097199999999998E-2</c:v>
                </c:pt>
                <c:pt idx="51231">
                  <c:v>-2.3788500000000001E-2</c:v>
                </c:pt>
                <c:pt idx="51232">
                  <c:v>-2.4486299999999999E-2</c:v>
                </c:pt>
                <c:pt idx="51233">
                  <c:v>-2.51913E-2</c:v>
                </c:pt>
                <c:pt idx="51234">
                  <c:v>-2.5904300000000002E-2</c:v>
                </c:pt>
                <c:pt idx="51235">
                  <c:v>-2.66261E-2</c:v>
                </c:pt>
                <c:pt idx="51236">
                  <c:v>-2.7357300000000001E-2</c:v>
                </c:pt>
                <c:pt idx="51237">
                  <c:v>-2.8098399999999999E-2</c:v>
                </c:pt>
                <c:pt idx="51238">
                  <c:v>-2.88501E-2</c:v>
                </c:pt>
                <c:pt idx="51239">
                  <c:v>-2.9612800000000002E-2</c:v>
                </c:pt>
                <c:pt idx="51240">
                  <c:v>-3.0386900000000001E-2</c:v>
                </c:pt>
                <c:pt idx="51241">
                  <c:v>-3.1172800000000001E-2</c:v>
                </c:pt>
                <c:pt idx="51242">
                  <c:v>-3.1970600000000002E-2</c:v>
                </c:pt>
                <c:pt idx="51243">
                  <c:v>-3.2780700000000003E-2</c:v>
                </c:pt>
                <c:pt idx="51244">
                  <c:v>-3.3603099999999997E-2</c:v>
                </c:pt>
                <c:pt idx="51245">
                  <c:v>-3.4437799999999998E-2</c:v>
                </c:pt>
                <c:pt idx="51246">
                  <c:v>-3.5284799999999998E-2</c:v>
                </c:pt>
                <c:pt idx="51247">
                  <c:v>-3.6144099999999998E-2</c:v>
                </c:pt>
                <c:pt idx="51248">
                  <c:v>-3.7015399999999997E-2</c:v>
                </c:pt>
                <c:pt idx="51249">
                  <c:v>-3.7898500000000002E-2</c:v>
                </c:pt>
                <c:pt idx="51250">
                  <c:v>-3.8793000000000001E-2</c:v>
                </c:pt>
                <c:pt idx="51251">
                  <c:v>-3.9698400000000002E-2</c:v>
                </c:pt>
                <c:pt idx="51252">
                  <c:v>-4.0614400000000002E-2</c:v>
                </c:pt>
                <c:pt idx="51253">
                  <c:v>-4.1540300000000002E-2</c:v>
                </c:pt>
                <c:pt idx="51254">
                  <c:v>-4.2475400000000003E-2</c:v>
                </c:pt>
                <c:pt idx="51255">
                  <c:v>-4.3418900000000003E-2</c:v>
                </c:pt>
                <c:pt idx="51256">
                  <c:v>-4.4370199999999999E-2</c:v>
                </c:pt>
                <c:pt idx="51257">
                  <c:v>-4.5328199999999999E-2</c:v>
                </c:pt>
                <c:pt idx="51258">
                  <c:v>-4.6292E-2</c:v>
                </c:pt>
                <c:pt idx="51259">
                  <c:v>-4.7260499999999997E-2</c:v>
                </c:pt>
                <c:pt idx="51260">
                  <c:v>-4.82326E-2</c:v>
                </c:pt>
                <c:pt idx="51261">
                  <c:v>-4.9207099999999997E-2</c:v>
                </c:pt>
                <c:pt idx="51262">
                  <c:v>-5.0182699999999997E-2</c:v>
                </c:pt>
                <c:pt idx="51263">
                  <c:v>-5.1158200000000001E-2</c:v>
                </c:pt>
                <c:pt idx="51264">
                  <c:v>-5.2131999999999998E-2</c:v>
                </c:pt>
                <c:pt idx="51265">
                  <c:v>-5.3102700000000003E-2</c:v>
                </c:pt>
                <c:pt idx="51266">
                  <c:v>-5.40688E-2</c:v>
                </c:pt>
                <c:pt idx="51267">
                  <c:v>-5.50287E-2</c:v>
                </c:pt>
                <c:pt idx="51268">
                  <c:v>-5.5980700000000001E-2</c:v>
                </c:pt>
                <c:pt idx="51269">
                  <c:v>-5.69232E-2</c:v>
                </c:pt>
                <c:pt idx="51270">
                  <c:v>-5.7854299999999997E-2</c:v>
                </c:pt>
                <c:pt idx="51271">
                  <c:v>-5.87723E-2</c:v>
                </c:pt>
                <c:pt idx="51272">
                  <c:v>-5.9675300000000001E-2</c:v>
                </c:pt>
                <c:pt idx="51273">
                  <c:v>-6.0561499999999997E-2</c:v>
                </c:pt>
                <c:pt idx="51274">
                  <c:v>-6.1428900000000002E-2</c:v>
                </c:pt>
                <c:pt idx="51275">
                  <c:v>-6.22756E-2</c:v>
                </c:pt>
                <c:pt idx="51276">
                  <c:v>-6.3099500000000003E-2</c:v>
                </c:pt>
                <c:pt idx="51277">
                  <c:v>-6.3898700000000003E-2</c:v>
                </c:pt>
                <c:pt idx="51278">
                  <c:v>-6.4671199999999998E-2</c:v>
                </c:pt>
                <c:pt idx="51279">
                  <c:v>-6.5414899999999998E-2</c:v>
                </c:pt>
                <c:pt idx="51280">
                  <c:v>-6.6127599999999995E-2</c:v>
                </c:pt>
                <c:pt idx="51281">
                  <c:v>-6.6807400000000003E-2</c:v>
                </c:pt>
                <c:pt idx="51282">
                  <c:v>-6.7452100000000001E-2</c:v>
                </c:pt>
                <c:pt idx="51283">
                  <c:v>-6.8059499999999995E-2</c:v>
                </c:pt>
                <c:pt idx="51284">
                  <c:v>-6.8627800000000003E-2</c:v>
                </c:pt>
                <c:pt idx="51285">
                  <c:v>-6.9154800000000002E-2</c:v>
                </c:pt>
                <c:pt idx="51286">
                  <c:v>-6.9638500000000006E-2</c:v>
                </c:pt>
                <c:pt idx="51287">
                  <c:v>-7.0077E-2</c:v>
                </c:pt>
                <c:pt idx="51288">
                  <c:v>-7.0468299999999998E-2</c:v>
                </c:pt>
                <c:pt idx="51289">
                  <c:v>-7.0810399999999996E-2</c:v>
                </c:pt>
                <c:pt idx="51290">
                  <c:v>-7.1101300000000006E-2</c:v>
                </c:pt>
                <c:pt idx="51291">
                  <c:v>-7.1339299999999994E-2</c:v>
                </c:pt>
                <c:pt idx="51292">
                  <c:v>-7.15224E-2</c:v>
                </c:pt>
                <c:pt idx="51293">
                  <c:v>-7.1648799999999999E-2</c:v>
                </c:pt>
                <c:pt idx="51294">
                  <c:v>-7.17169E-2</c:v>
                </c:pt>
                <c:pt idx="51295">
                  <c:v>-7.1724999999999997E-2</c:v>
                </c:pt>
                <c:pt idx="51296">
                  <c:v>-7.1671200000000004E-2</c:v>
                </c:pt>
                <c:pt idx="51297">
                  <c:v>-7.1554300000000001E-2</c:v>
                </c:pt>
                <c:pt idx="51298">
                  <c:v>-7.1372500000000005E-2</c:v>
                </c:pt>
                <c:pt idx="51299">
                  <c:v>-7.1124499999999993E-2</c:v>
                </c:pt>
                <c:pt idx="51300">
                  <c:v>-7.0808999999999997E-2</c:v>
                </c:pt>
                <c:pt idx="51301">
                  <c:v>-7.0424600000000004E-2</c:v>
                </c:pt>
                <c:pt idx="51302">
                  <c:v>-6.9970199999999996E-2</c:v>
                </c:pt>
                <c:pt idx="51303">
                  <c:v>-6.9444599999999995E-2</c:v>
                </c:pt>
                <c:pt idx="51304">
                  <c:v>-6.8846699999999997E-2</c:v>
                </c:pt>
                <c:pt idx="51305">
                  <c:v>-6.8175700000000006E-2</c:v>
                </c:pt>
                <c:pt idx="51306">
                  <c:v>-6.7430799999999999E-2</c:v>
                </c:pt>
                <c:pt idx="51307">
                  <c:v>-6.6611299999999998E-2</c:v>
                </c:pt>
                <c:pt idx="51308">
                  <c:v>-6.5716399999999994E-2</c:v>
                </c:pt>
                <c:pt idx="51309">
                  <c:v>-6.4745800000000006E-2</c:v>
                </c:pt>
                <c:pt idx="51310">
                  <c:v>-6.3698900000000003E-2</c:v>
                </c:pt>
                <c:pt idx="51311">
                  <c:v>-6.2575400000000003E-2</c:v>
                </c:pt>
                <c:pt idx="51312">
                  <c:v>-6.1375100000000002E-2</c:v>
                </c:pt>
                <c:pt idx="51313">
                  <c:v>-6.0097999999999999E-2</c:v>
                </c:pt>
                <c:pt idx="51314">
                  <c:v>-5.8744299999999999E-2</c:v>
                </c:pt>
                <c:pt idx="51315">
                  <c:v>-5.7313900000000001E-2</c:v>
                </c:pt>
                <c:pt idx="51316">
                  <c:v>-5.5807299999999997E-2</c:v>
                </c:pt>
                <c:pt idx="51317">
                  <c:v>-5.4224799999999997E-2</c:v>
                </c:pt>
                <c:pt idx="51318">
                  <c:v>-5.2567000000000003E-2</c:v>
                </c:pt>
                <c:pt idx="51319">
                  <c:v>-5.0834499999999998E-2</c:v>
                </c:pt>
                <c:pt idx="51320">
                  <c:v>-4.9028099999999998E-2</c:v>
                </c:pt>
                <c:pt idx="51321">
                  <c:v>-4.7148700000000002E-2</c:v>
                </c:pt>
                <c:pt idx="51322">
                  <c:v>-4.5197399999999999E-2</c:v>
                </c:pt>
                <c:pt idx="51323">
                  <c:v>-4.31753E-2</c:v>
                </c:pt>
                <c:pt idx="51324">
                  <c:v>-4.1083700000000001E-2</c:v>
                </c:pt>
                <c:pt idx="51325">
                  <c:v>-3.8923899999999997E-2</c:v>
                </c:pt>
                <c:pt idx="51326">
                  <c:v>-3.6697500000000001E-2</c:v>
                </c:pt>
                <c:pt idx="51327">
                  <c:v>-3.4406300000000001E-2</c:v>
                </c:pt>
                <c:pt idx="51328">
                  <c:v>-3.20521E-2</c:v>
                </c:pt>
                <c:pt idx="51329">
                  <c:v>-2.96371E-2</c:v>
                </c:pt>
                <c:pt idx="51330">
                  <c:v>-2.71629E-2</c:v>
                </c:pt>
                <c:pt idx="51331">
                  <c:v>-2.4631500000000001E-2</c:v>
                </c:pt>
                <c:pt idx="51332">
                  <c:v>-2.2044999999999999E-2</c:v>
                </c:pt>
                <c:pt idx="51333">
                  <c:v>-1.9405599999999999E-2</c:v>
                </c:pt>
                <c:pt idx="51334">
                  <c:v>-1.6716000000000002E-2</c:v>
                </c:pt>
                <c:pt idx="51335">
                  <c:v>-1.39787E-2</c:v>
                </c:pt>
                <c:pt idx="51336">
                  <c:v>-1.11965E-2</c:v>
                </c:pt>
                <c:pt idx="51337" formatCode="0.00E+00">
                  <c:v>-8.3721300000000002E-3</c:v>
                </c:pt>
                <c:pt idx="51338" formatCode="0.00E+00">
                  <c:v>-5.5086099999999997E-3</c:v>
                </c:pt>
                <c:pt idx="51339" formatCode="0.00E+00">
                  <c:v>-2.6089099999999999E-3</c:v>
                </c:pt>
                <c:pt idx="51340" formatCode="0.00E+00">
                  <c:v>3.2383599999999998E-4</c:v>
                </c:pt>
                <c:pt idx="51341" formatCode="0.00E+00">
                  <c:v>3.28641E-3</c:v>
                </c:pt>
                <c:pt idx="51342" formatCode="0.00E+00">
                  <c:v>6.2754600000000001E-3</c:v>
                </c:pt>
                <c:pt idx="51343" formatCode="0.00E+00">
                  <c:v>9.2875500000000003E-3</c:v>
                </c:pt>
                <c:pt idx="51344">
                  <c:v>1.2319200000000001E-2</c:v>
                </c:pt>
                <c:pt idx="51345">
                  <c:v>1.5367E-2</c:v>
                </c:pt>
                <c:pt idx="51346">
                  <c:v>1.8427300000000001E-2</c:v>
                </c:pt>
                <c:pt idx="51347">
                  <c:v>2.1496500000000002E-2</c:v>
                </c:pt>
                <c:pt idx="51348">
                  <c:v>2.45708E-2</c:v>
                </c:pt>
                <c:pt idx="51349">
                  <c:v>2.76467E-2</c:v>
                </c:pt>
                <c:pt idx="51350">
                  <c:v>3.0720500000000001E-2</c:v>
                </c:pt>
                <c:pt idx="51351">
                  <c:v>3.3788600000000002E-2</c:v>
                </c:pt>
                <c:pt idx="51352">
                  <c:v>3.6846900000000002E-2</c:v>
                </c:pt>
                <c:pt idx="51353">
                  <c:v>3.9891500000000003E-2</c:v>
                </c:pt>
                <c:pt idx="51354">
                  <c:v>4.29183E-2</c:v>
                </c:pt>
                <c:pt idx="51355">
                  <c:v>4.59233E-2</c:v>
                </c:pt>
                <c:pt idx="51356">
                  <c:v>4.89027E-2</c:v>
                </c:pt>
                <c:pt idx="51357">
                  <c:v>5.18524E-2</c:v>
                </c:pt>
                <c:pt idx="51358">
                  <c:v>5.4768900000000002E-2</c:v>
                </c:pt>
                <c:pt idx="51359">
                  <c:v>5.7648400000000002E-2</c:v>
                </c:pt>
                <c:pt idx="51360">
                  <c:v>6.0487199999999998E-2</c:v>
                </c:pt>
                <c:pt idx="51361">
                  <c:v>6.3281500000000004E-2</c:v>
                </c:pt>
                <c:pt idx="51362">
                  <c:v>6.6027199999999994E-2</c:v>
                </c:pt>
                <c:pt idx="51363">
                  <c:v>6.8720199999999995E-2</c:v>
                </c:pt>
                <c:pt idx="51364">
                  <c:v>7.1356900000000001E-2</c:v>
                </c:pt>
                <c:pt idx="51365">
                  <c:v>7.3933700000000005E-2</c:v>
                </c:pt>
                <c:pt idx="51366">
                  <c:v>7.6446899999999998E-2</c:v>
                </c:pt>
                <c:pt idx="51367">
                  <c:v>7.8892500000000004E-2</c:v>
                </c:pt>
                <c:pt idx="51368">
                  <c:v>8.1266900000000003E-2</c:v>
                </c:pt>
                <c:pt idx="51369">
                  <c:v>8.3566799999999997E-2</c:v>
                </c:pt>
                <c:pt idx="51370">
                  <c:v>8.5788600000000007E-2</c:v>
                </c:pt>
                <c:pt idx="51371">
                  <c:v>8.7929199999999999E-2</c:v>
                </c:pt>
                <c:pt idx="51372">
                  <c:v>8.9985300000000004E-2</c:v>
                </c:pt>
                <c:pt idx="51373">
                  <c:v>9.1953900000000005E-2</c:v>
                </c:pt>
                <c:pt idx="51374">
                  <c:v>9.3831899999999996E-2</c:v>
                </c:pt>
                <c:pt idx="51375">
                  <c:v>9.5616499999999993E-2</c:v>
                </c:pt>
                <c:pt idx="51376">
                  <c:v>9.73049E-2</c:v>
                </c:pt>
                <c:pt idx="51377">
                  <c:v>9.8894099999999999E-2</c:v>
                </c:pt>
                <c:pt idx="51378">
                  <c:v>0.100381</c:v>
                </c:pt>
                <c:pt idx="51379">
                  <c:v>0.10176300000000001</c:v>
                </c:pt>
                <c:pt idx="51380">
                  <c:v>0.103038</c:v>
                </c:pt>
                <c:pt idx="51381">
                  <c:v>0.10420500000000001</c:v>
                </c:pt>
                <c:pt idx="51382">
                  <c:v>0.10526099999999999</c:v>
                </c:pt>
                <c:pt idx="51383">
                  <c:v>0.10620400000000001</c:v>
                </c:pt>
                <c:pt idx="51384">
                  <c:v>0.107032</c:v>
                </c:pt>
                <c:pt idx="51385">
                  <c:v>0.10774300000000001</c:v>
                </c:pt>
                <c:pt idx="51386">
                  <c:v>0.108337</c:v>
                </c:pt>
                <c:pt idx="51387">
                  <c:v>0.108811</c:v>
                </c:pt>
                <c:pt idx="51388">
                  <c:v>0.109165</c:v>
                </c:pt>
                <c:pt idx="51389">
                  <c:v>0.10939599999999999</c:v>
                </c:pt>
                <c:pt idx="51390">
                  <c:v>0.109504</c:v>
                </c:pt>
                <c:pt idx="51391">
                  <c:v>0.109488</c:v>
                </c:pt>
                <c:pt idx="51392">
                  <c:v>0.109346</c:v>
                </c:pt>
                <c:pt idx="51393">
                  <c:v>0.10908</c:v>
                </c:pt>
                <c:pt idx="51394">
                  <c:v>0.10868800000000001</c:v>
                </c:pt>
                <c:pt idx="51395">
                  <c:v>0.108171</c:v>
                </c:pt>
                <c:pt idx="51396">
                  <c:v>0.107528</c:v>
                </c:pt>
                <c:pt idx="51397">
                  <c:v>0.10675999999999999</c:v>
                </c:pt>
                <c:pt idx="51398">
                  <c:v>0.105868</c:v>
                </c:pt>
                <c:pt idx="51399">
                  <c:v>0.104851</c:v>
                </c:pt>
                <c:pt idx="51400">
                  <c:v>0.103711</c:v>
                </c:pt>
                <c:pt idx="51401">
                  <c:v>0.10245</c:v>
                </c:pt>
                <c:pt idx="51402">
                  <c:v>0.101067</c:v>
                </c:pt>
                <c:pt idx="51403">
                  <c:v>9.9563799999999994E-2</c:v>
                </c:pt>
                <c:pt idx="51404">
                  <c:v>9.7942000000000001E-2</c:v>
                </c:pt>
                <c:pt idx="51405">
                  <c:v>9.6202899999999994E-2</c:v>
                </c:pt>
                <c:pt idx="51406">
                  <c:v>9.4348100000000004E-2</c:v>
                </c:pt>
                <c:pt idx="51407">
                  <c:v>9.2380000000000004E-2</c:v>
                </c:pt>
                <c:pt idx="51408">
                  <c:v>9.0300699999999998E-2</c:v>
                </c:pt>
                <c:pt idx="51409">
                  <c:v>8.8112899999999994E-2</c:v>
                </c:pt>
                <c:pt idx="51410">
                  <c:v>8.5819000000000006E-2</c:v>
                </c:pt>
                <c:pt idx="51411">
                  <c:v>8.3421599999999999E-2</c:v>
                </c:pt>
                <c:pt idx="51412">
                  <c:v>8.0923400000000006E-2</c:v>
                </c:pt>
                <c:pt idx="51413">
                  <c:v>7.8327099999999997E-2</c:v>
                </c:pt>
                <c:pt idx="51414">
                  <c:v>7.5635800000000003E-2</c:v>
                </c:pt>
                <c:pt idx="51415">
                  <c:v>7.2852600000000003E-2</c:v>
                </c:pt>
                <c:pt idx="51416">
                  <c:v>6.9980700000000007E-2</c:v>
                </c:pt>
                <c:pt idx="51417">
                  <c:v>6.7023200000000005E-2</c:v>
                </c:pt>
                <c:pt idx="51418">
                  <c:v>6.3983499999999999E-2</c:v>
                </c:pt>
                <c:pt idx="51419">
                  <c:v>6.0865200000000001E-2</c:v>
                </c:pt>
                <c:pt idx="51420">
                  <c:v>5.7671899999999998E-2</c:v>
                </c:pt>
                <c:pt idx="51421">
                  <c:v>5.4407400000000002E-2</c:v>
                </c:pt>
                <c:pt idx="51422">
                  <c:v>5.10759E-2</c:v>
                </c:pt>
                <c:pt idx="51423">
                  <c:v>4.7681800000000003E-2</c:v>
                </c:pt>
                <c:pt idx="51424">
                  <c:v>4.4229400000000002E-2</c:v>
                </c:pt>
                <c:pt idx="51425">
                  <c:v>4.0723000000000002E-2</c:v>
                </c:pt>
                <c:pt idx="51426">
                  <c:v>3.7167199999999997E-2</c:v>
                </c:pt>
                <c:pt idx="51427">
                  <c:v>3.35663E-2</c:v>
                </c:pt>
                <c:pt idx="51428">
                  <c:v>2.9924599999999999E-2</c:v>
                </c:pt>
                <c:pt idx="51429">
                  <c:v>2.6246200000000001E-2</c:v>
                </c:pt>
                <c:pt idx="51430">
                  <c:v>2.2535800000000002E-2</c:v>
                </c:pt>
                <c:pt idx="51431">
                  <c:v>1.8798499999999999E-2</c:v>
                </c:pt>
                <c:pt idx="51432">
                  <c:v>1.50394E-2</c:v>
                </c:pt>
                <c:pt idx="51433">
                  <c:v>1.12631E-2</c:v>
                </c:pt>
                <c:pt idx="51434" formatCode="0.00E+00">
                  <c:v>7.4742799999999998E-3</c:v>
                </c:pt>
                <c:pt idx="51435" formatCode="0.00E+00">
                  <c:v>3.6775599999999999E-3</c:v>
                </c:pt>
                <c:pt idx="51436" formatCode="0.00E+00">
                  <c:v>-1.2230300000000001E-4</c:v>
                </c:pt>
                <c:pt idx="51437" formatCode="0.00E+00">
                  <c:v>-3.9206400000000004E-3</c:v>
                </c:pt>
                <c:pt idx="51438" formatCode="0.00E+00">
                  <c:v>-7.7127799999999998E-3</c:v>
                </c:pt>
                <c:pt idx="51439">
                  <c:v>-1.1494000000000001E-2</c:v>
                </c:pt>
                <c:pt idx="51440">
                  <c:v>-1.52599E-2</c:v>
                </c:pt>
                <c:pt idx="51441">
                  <c:v>-1.90058E-2</c:v>
                </c:pt>
                <c:pt idx="51442">
                  <c:v>-2.2726900000000001E-2</c:v>
                </c:pt>
                <c:pt idx="51443">
                  <c:v>-2.6418199999999999E-2</c:v>
                </c:pt>
                <c:pt idx="51444">
                  <c:v>-3.0074799999999999E-2</c:v>
                </c:pt>
                <c:pt idx="51445">
                  <c:v>-3.3692300000000001E-2</c:v>
                </c:pt>
                <c:pt idx="51446">
                  <c:v>-3.7266399999999998E-2</c:v>
                </c:pt>
                <c:pt idx="51447">
                  <c:v>-4.0792700000000001E-2</c:v>
                </c:pt>
                <c:pt idx="51448">
                  <c:v>-4.4266699999999999E-2</c:v>
                </c:pt>
                <c:pt idx="51449">
                  <c:v>-4.7683900000000001E-2</c:v>
                </c:pt>
                <c:pt idx="51450">
                  <c:v>-5.1040000000000002E-2</c:v>
                </c:pt>
                <c:pt idx="51451">
                  <c:v>-5.43311E-2</c:v>
                </c:pt>
                <c:pt idx="51452">
                  <c:v>-5.7553E-2</c:v>
                </c:pt>
                <c:pt idx="51453">
                  <c:v>-6.0701900000000003E-2</c:v>
                </c:pt>
                <c:pt idx="51454">
                  <c:v>-6.3773700000000003E-2</c:v>
                </c:pt>
                <c:pt idx="51455">
                  <c:v>-6.6764599999999993E-2</c:v>
                </c:pt>
                <c:pt idx="51456">
                  <c:v>-6.9670800000000005E-2</c:v>
                </c:pt>
                <c:pt idx="51457">
                  <c:v>-7.2488800000000006E-2</c:v>
                </c:pt>
                <c:pt idx="51458">
                  <c:v>-7.5215500000000005E-2</c:v>
                </c:pt>
                <c:pt idx="51459">
                  <c:v>-7.7848000000000001E-2</c:v>
                </c:pt>
                <c:pt idx="51460">
                  <c:v>-8.0383499999999997E-2</c:v>
                </c:pt>
                <c:pt idx="51461">
                  <c:v>-8.2818699999999995E-2</c:v>
                </c:pt>
                <c:pt idx="51462">
                  <c:v>-8.5150500000000004E-2</c:v>
                </c:pt>
                <c:pt idx="51463">
                  <c:v>-8.7376099999999998E-2</c:v>
                </c:pt>
                <c:pt idx="51464">
                  <c:v>-8.9493100000000006E-2</c:v>
                </c:pt>
                <c:pt idx="51465">
                  <c:v>-9.1499499999999998E-2</c:v>
                </c:pt>
                <c:pt idx="51466">
                  <c:v>-9.3393000000000004E-2</c:v>
                </c:pt>
                <c:pt idx="51467">
                  <c:v>-9.51713E-2</c:v>
                </c:pt>
                <c:pt idx="51468">
                  <c:v>-9.6832399999999999E-2</c:v>
                </c:pt>
                <c:pt idx="51469">
                  <c:v>-9.8374799999999998E-2</c:v>
                </c:pt>
                <c:pt idx="51470">
                  <c:v>-9.97976E-2</c:v>
                </c:pt>
                <c:pt idx="51471">
                  <c:v>-0.1011</c:v>
                </c:pt>
                <c:pt idx="51472">
                  <c:v>-0.10227899999999999</c:v>
                </c:pt>
                <c:pt idx="51473">
                  <c:v>-0.103336</c:v>
                </c:pt>
                <c:pt idx="51474">
                  <c:v>-0.104268</c:v>
                </c:pt>
                <c:pt idx="51475">
                  <c:v>-0.105075</c:v>
                </c:pt>
                <c:pt idx="51476">
                  <c:v>-0.105755</c:v>
                </c:pt>
                <c:pt idx="51477">
                  <c:v>-0.106309</c:v>
                </c:pt>
                <c:pt idx="51478">
                  <c:v>-0.106736</c:v>
                </c:pt>
                <c:pt idx="51479">
                  <c:v>-0.10703699999999999</c:v>
                </c:pt>
                <c:pt idx="51480">
                  <c:v>-0.107213</c:v>
                </c:pt>
                <c:pt idx="51481">
                  <c:v>-0.107263</c:v>
                </c:pt>
                <c:pt idx="51482">
                  <c:v>-0.10718900000000001</c:v>
                </c:pt>
                <c:pt idx="51483">
                  <c:v>-0.106991</c:v>
                </c:pt>
                <c:pt idx="51484">
                  <c:v>-0.10667</c:v>
                </c:pt>
                <c:pt idx="51485">
                  <c:v>-0.106226</c:v>
                </c:pt>
                <c:pt idx="51486">
                  <c:v>-0.10566200000000001</c:v>
                </c:pt>
                <c:pt idx="51487">
                  <c:v>-0.10498</c:v>
                </c:pt>
                <c:pt idx="51488">
                  <c:v>-0.10417999999999999</c:v>
                </c:pt>
                <c:pt idx="51489">
                  <c:v>-0.103265</c:v>
                </c:pt>
                <c:pt idx="51490">
                  <c:v>-0.10223599999999999</c:v>
                </c:pt>
                <c:pt idx="51491">
                  <c:v>-0.10109799999999999</c:v>
                </c:pt>
                <c:pt idx="51492">
                  <c:v>-9.9851099999999998E-2</c:v>
                </c:pt>
                <c:pt idx="51493">
                  <c:v>-9.8498500000000003E-2</c:v>
                </c:pt>
                <c:pt idx="51494">
                  <c:v>-9.7042500000000004E-2</c:v>
                </c:pt>
                <c:pt idx="51495">
                  <c:v>-9.5485700000000007E-2</c:v>
                </c:pt>
                <c:pt idx="51496">
                  <c:v>-9.3831100000000001E-2</c:v>
                </c:pt>
                <c:pt idx="51497">
                  <c:v>-9.20816E-2</c:v>
                </c:pt>
                <c:pt idx="51498">
                  <c:v>-9.0240200000000007E-2</c:v>
                </c:pt>
                <c:pt idx="51499">
                  <c:v>-8.8310100000000002E-2</c:v>
                </c:pt>
                <c:pt idx="51500">
                  <c:v>-8.6294700000000002E-2</c:v>
                </c:pt>
                <c:pt idx="51501">
                  <c:v>-8.4197499999999995E-2</c:v>
                </c:pt>
                <c:pt idx="51502">
                  <c:v>-8.2022399999999995E-2</c:v>
                </c:pt>
                <c:pt idx="51503">
                  <c:v>-7.9773200000000002E-2</c:v>
                </c:pt>
                <c:pt idx="51504">
                  <c:v>-7.7453800000000003E-2</c:v>
                </c:pt>
                <c:pt idx="51505">
                  <c:v>-7.5068099999999999E-2</c:v>
                </c:pt>
                <c:pt idx="51506">
                  <c:v>-7.2619900000000001E-2</c:v>
                </c:pt>
                <c:pt idx="51507">
                  <c:v>-7.0113200000000001E-2</c:v>
                </c:pt>
                <c:pt idx="51508">
                  <c:v>-6.7552100000000004E-2</c:v>
                </c:pt>
                <c:pt idx="51509">
                  <c:v>-6.4941200000000004E-2</c:v>
                </c:pt>
                <c:pt idx="51510">
                  <c:v>-6.2285E-2</c:v>
                </c:pt>
                <c:pt idx="51511">
                  <c:v>-5.9587899999999999E-2</c:v>
                </c:pt>
                <c:pt idx="51512">
                  <c:v>-5.6854099999999998E-2</c:v>
                </c:pt>
                <c:pt idx="51513">
                  <c:v>-5.4087900000000001E-2</c:v>
                </c:pt>
                <c:pt idx="51514">
                  <c:v>-5.1293900000000003E-2</c:v>
                </c:pt>
                <c:pt idx="51515">
                  <c:v>-4.8476100000000001E-2</c:v>
                </c:pt>
                <c:pt idx="51516">
                  <c:v>-4.5638600000000001E-2</c:v>
                </c:pt>
                <c:pt idx="51517">
                  <c:v>-4.27856E-2</c:v>
                </c:pt>
                <c:pt idx="51518">
                  <c:v>-3.9921400000000003E-2</c:v>
                </c:pt>
                <c:pt idx="51519">
                  <c:v>-3.7050699999999999E-2</c:v>
                </c:pt>
                <c:pt idx="51520">
                  <c:v>-3.4177800000000001E-2</c:v>
                </c:pt>
                <c:pt idx="51521">
                  <c:v>-3.1307099999999997E-2</c:v>
                </c:pt>
                <c:pt idx="51522">
                  <c:v>-2.8443099999999999E-2</c:v>
                </c:pt>
                <c:pt idx="51523">
                  <c:v>-2.5589899999999999E-2</c:v>
                </c:pt>
                <c:pt idx="51524">
                  <c:v>-2.2751199999999999E-2</c:v>
                </c:pt>
                <c:pt idx="51525">
                  <c:v>-1.99306E-2</c:v>
                </c:pt>
                <c:pt idx="51526">
                  <c:v>-1.7131400000000001E-2</c:v>
                </c:pt>
                <c:pt idx="51527">
                  <c:v>-1.43575E-2</c:v>
                </c:pt>
                <c:pt idx="51528">
                  <c:v>-1.16127E-2</c:v>
                </c:pt>
                <c:pt idx="51529" formatCode="0.00E+00">
                  <c:v>-8.9006199999999997E-3</c:v>
                </c:pt>
                <c:pt idx="51530" formatCode="0.00E+00">
                  <c:v>-6.2252599999999998E-3</c:v>
                </c:pt>
                <c:pt idx="51531" formatCode="0.00E+00">
                  <c:v>-3.5908300000000002E-3</c:v>
                </c:pt>
                <c:pt idx="51532" formatCode="0.00E+00">
                  <c:v>-1.0014799999999999E-3</c:v>
                </c:pt>
                <c:pt idx="51533" formatCode="0.00E+00">
                  <c:v>1.5391199999999999E-3</c:v>
                </c:pt>
                <c:pt idx="51534" formatCode="0.00E+00">
                  <c:v>4.0276799999999996E-3</c:v>
                </c:pt>
                <c:pt idx="51535" formatCode="0.00E+00">
                  <c:v>6.4610700000000002E-3</c:v>
                </c:pt>
                <c:pt idx="51536" formatCode="0.00E+00">
                  <c:v>8.8361099999999995E-3</c:v>
                </c:pt>
                <c:pt idx="51537">
                  <c:v>1.11495E-2</c:v>
                </c:pt>
                <c:pt idx="51538">
                  <c:v>1.3398200000000001E-2</c:v>
                </c:pt>
                <c:pt idx="51539">
                  <c:v>1.55791E-2</c:v>
                </c:pt>
                <c:pt idx="51540">
                  <c:v>1.7689300000000002E-2</c:v>
                </c:pt>
                <c:pt idx="51541">
                  <c:v>1.97261E-2</c:v>
                </c:pt>
                <c:pt idx="51542">
                  <c:v>2.1687100000000001E-2</c:v>
                </c:pt>
                <c:pt idx="51543">
                  <c:v>2.35701E-2</c:v>
                </c:pt>
                <c:pt idx="51544">
                  <c:v>2.5372700000000002E-2</c:v>
                </c:pt>
                <c:pt idx="51545">
                  <c:v>2.7093200000000001E-2</c:v>
                </c:pt>
                <c:pt idx="51546">
                  <c:v>2.87303E-2</c:v>
                </c:pt>
                <c:pt idx="51547">
                  <c:v>3.02831E-2</c:v>
                </c:pt>
                <c:pt idx="51548">
                  <c:v>3.1750599999999997E-2</c:v>
                </c:pt>
                <c:pt idx="51549">
                  <c:v>3.31317E-2</c:v>
                </c:pt>
                <c:pt idx="51550">
                  <c:v>3.4425299999999999E-2</c:v>
                </c:pt>
                <c:pt idx="51551">
                  <c:v>3.5630299999999997E-2</c:v>
                </c:pt>
                <c:pt idx="51552">
                  <c:v>3.6745800000000002E-2</c:v>
                </c:pt>
                <c:pt idx="51553">
                  <c:v>3.77708E-2</c:v>
                </c:pt>
                <c:pt idx="51554">
                  <c:v>3.8704299999999997E-2</c:v>
                </c:pt>
                <c:pt idx="51555">
                  <c:v>3.9544900000000001E-2</c:v>
                </c:pt>
                <c:pt idx="51556">
                  <c:v>4.0292300000000003E-2</c:v>
                </c:pt>
                <c:pt idx="51557">
                  <c:v>4.09466E-2</c:v>
                </c:pt>
                <c:pt idx="51558">
                  <c:v>4.1508499999999997E-2</c:v>
                </c:pt>
                <c:pt idx="51559">
                  <c:v>4.1978500000000002E-2</c:v>
                </c:pt>
                <c:pt idx="51560">
                  <c:v>4.2356699999999997E-2</c:v>
                </c:pt>
                <c:pt idx="51561">
                  <c:v>4.2643500000000001E-2</c:v>
                </c:pt>
                <c:pt idx="51562">
                  <c:v>4.2839099999999998E-2</c:v>
                </c:pt>
                <c:pt idx="51563">
                  <c:v>4.2943799999999997E-2</c:v>
                </c:pt>
                <c:pt idx="51564">
                  <c:v>4.2958700000000002E-2</c:v>
                </c:pt>
                <c:pt idx="51565">
                  <c:v>4.2884800000000001E-2</c:v>
                </c:pt>
                <c:pt idx="51566">
                  <c:v>4.27236E-2</c:v>
                </c:pt>
                <c:pt idx="51567">
                  <c:v>4.2476100000000003E-2</c:v>
                </c:pt>
                <c:pt idx="51568">
                  <c:v>4.2143899999999998E-2</c:v>
                </c:pt>
                <c:pt idx="51569">
                  <c:v>4.17282E-2</c:v>
                </c:pt>
                <c:pt idx="51570">
                  <c:v>4.1230999999999997E-2</c:v>
                </c:pt>
                <c:pt idx="51571">
                  <c:v>4.06544E-2</c:v>
                </c:pt>
                <c:pt idx="51572">
                  <c:v>4.0000399999999998E-2</c:v>
                </c:pt>
                <c:pt idx="51573">
                  <c:v>3.9271500000000001E-2</c:v>
                </c:pt>
                <c:pt idx="51574">
                  <c:v>3.8470600000000001E-2</c:v>
                </c:pt>
                <c:pt idx="51575">
                  <c:v>3.76009E-2</c:v>
                </c:pt>
                <c:pt idx="51576">
                  <c:v>3.6665200000000002E-2</c:v>
                </c:pt>
                <c:pt idx="51577">
                  <c:v>3.5666299999999998E-2</c:v>
                </c:pt>
                <c:pt idx="51578">
                  <c:v>3.4607100000000002E-2</c:v>
                </c:pt>
                <c:pt idx="51579">
                  <c:v>3.3490800000000001E-2</c:v>
                </c:pt>
                <c:pt idx="51580">
                  <c:v>3.2320500000000002E-2</c:v>
                </c:pt>
                <c:pt idx="51581">
                  <c:v>3.1098799999999999E-2</c:v>
                </c:pt>
                <c:pt idx="51582">
                  <c:v>2.98286E-2</c:v>
                </c:pt>
                <c:pt idx="51583">
                  <c:v>2.8512599999999999E-2</c:v>
                </c:pt>
                <c:pt idx="51584">
                  <c:v>2.7153900000000002E-2</c:v>
                </c:pt>
                <c:pt idx="51585">
                  <c:v>2.5755299999999998E-2</c:v>
                </c:pt>
                <c:pt idx="51586">
                  <c:v>2.4320100000000001E-2</c:v>
                </c:pt>
                <c:pt idx="51587">
                  <c:v>2.2851199999999999E-2</c:v>
                </c:pt>
                <c:pt idx="51588">
                  <c:v>2.13519E-2</c:v>
                </c:pt>
                <c:pt idx="51589">
                  <c:v>1.98254E-2</c:v>
                </c:pt>
                <c:pt idx="51590">
                  <c:v>1.8275400000000001E-2</c:v>
                </c:pt>
                <c:pt idx="51591">
                  <c:v>1.6705399999999999E-2</c:v>
                </c:pt>
                <c:pt idx="51592">
                  <c:v>1.5119499999999999E-2</c:v>
                </c:pt>
                <c:pt idx="51593">
                  <c:v>1.3521399999999999E-2</c:v>
                </c:pt>
                <c:pt idx="51594">
                  <c:v>1.1913999999999999E-2</c:v>
                </c:pt>
                <c:pt idx="51595">
                  <c:v>1.03006E-2</c:v>
                </c:pt>
                <c:pt idx="51596" formatCode="0.00E+00">
                  <c:v>8.6846100000000006E-3</c:v>
                </c:pt>
                <c:pt idx="51597" formatCode="0.00E+00">
                  <c:v>7.0702400000000002E-3</c:v>
                </c:pt>
                <c:pt idx="51598" formatCode="0.00E+00">
                  <c:v>5.4619400000000002E-3</c:v>
                </c:pt>
                <c:pt idx="51599" formatCode="0.00E+00">
                  <c:v>3.8636600000000001E-3</c:v>
                </c:pt>
                <c:pt idx="51600" formatCode="0.00E+00">
                  <c:v>2.2786299999999998E-3</c:v>
                </c:pt>
                <c:pt idx="51601" formatCode="0.00E+00">
                  <c:v>7.0986200000000001E-4</c:v>
                </c:pt>
                <c:pt idx="51602" formatCode="0.00E+00">
                  <c:v>-8.3927299999999997E-4</c:v>
                </c:pt>
                <c:pt idx="51603" formatCode="0.00E+00">
                  <c:v>-2.36543E-3</c:v>
                </c:pt>
                <c:pt idx="51604" formatCode="0.00E+00">
                  <c:v>-3.8660500000000002E-3</c:v>
                </c:pt>
                <c:pt idx="51605" formatCode="0.00E+00">
                  <c:v>-5.33885E-3</c:v>
                </c:pt>
                <c:pt idx="51606" formatCode="0.00E+00">
                  <c:v>-6.7810199999999996E-3</c:v>
                </c:pt>
                <c:pt idx="51607" formatCode="0.00E+00">
                  <c:v>-8.1894600000000008E-3</c:v>
                </c:pt>
                <c:pt idx="51608" formatCode="0.00E+00">
                  <c:v>-9.5610599999999997E-3</c:v>
                </c:pt>
                <c:pt idx="51609">
                  <c:v>-1.08927E-2</c:v>
                </c:pt>
                <c:pt idx="51610">
                  <c:v>-1.21814E-2</c:v>
                </c:pt>
                <c:pt idx="51611">
                  <c:v>-1.3424800000000001E-2</c:v>
                </c:pt>
                <c:pt idx="51612">
                  <c:v>-1.4621200000000001E-2</c:v>
                </c:pt>
                <c:pt idx="51613">
                  <c:v>-1.5768999999999998E-2</c:v>
                </c:pt>
                <c:pt idx="51614">
                  <c:v>-1.68665E-2</c:v>
                </c:pt>
                <c:pt idx="51615">
                  <c:v>-1.7911699999999999E-2</c:v>
                </c:pt>
                <c:pt idx="51616">
                  <c:v>-1.8902499999999999E-2</c:v>
                </c:pt>
                <c:pt idx="51617">
                  <c:v>-1.9836699999999999E-2</c:v>
                </c:pt>
                <c:pt idx="51618">
                  <c:v>-2.07122E-2</c:v>
                </c:pt>
                <c:pt idx="51619">
                  <c:v>-2.15271E-2</c:v>
                </c:pt>
                <c:pt idx="51620">
                  <c:v>-2.2280000000000001E-2</c:v>
                </c:pt>
                <c:pt idx="51621">
                  <c:v>-2.2969900000000001E-2</c:v>
                </c:pt>
                <c:pt idx="51622">
                  <c:v>-2.3595499999999998E-2</c:v>
                </c:pt>
                <c:pt idx="51623">
                  <c:v>-2.41555E-2</c:v>
                </c:pt>
                <c:pt idx="51624">
                  <c:v>-2.4648799999999998E-2</c:v>
                </c:pt>
                <c:pt idx="51625">
                  <c:v>-2.50745E-2</c:v>
                </c:pt>
                <c:pt idx="51626">
                  <c:v>-2.54325E-2</c:v>
                </c:pt>
                <c:pt idx="51627">
                  <c:v>-2.5722600000000002E-2</c:v>
                </c:pt>
                <c:pt idx="51628">
                  <c:v>-2.5944700000000001E-2</c:v>
                </c:pt>
                <c:pt idx="51629">
                  <c:v>-2.6098799999999998E-2</c:v>
                </c:pt>
                <c:pt idx="51630">
                  <c:v>-2.6184700000000002E-2</c:v>
                </c:pt>
                <c:pt idx="51631">
                  <c:v>-2.6202199999999998E-2</c:v>
                </c:pt>
                <c:pt idx="51632">
                  <c:v>-2.6151400000000002E-2</c:v>
                </c:pt>
                <c:pt idx="51633">
                  <c:v>-2.6032699999999999E-2</c:v>
                </c:pt>
                <c:pt idx="51634">
                  <c:v>-2.58467E-2</c:v>
                </c:pt>
                <c:pt idx="51635">
                  <c:v>-2.55944E-2</c:v>
                </c:pt>
                <c:pt idx="51636">
                  <c:v>-2.5276699999999999E-2</c:v>
                </c:pt>
                <c:pt idx="51637">
                  <c:v>-2.4894400000000001E-2</c:v>
                </c:pt>
                <c:pt idx="51638">
                  <c:v>-2.4448399999999999E-2</c:v>
                </c:pt>
                <c:pt idx="51639">
                  <c:v>-2.3939800000000001E-2</c:v>
                </c:pt>
                <c:pt idx="51640">
                  <c:v>-2.33698E-2</c:v>
                </c:pt>
                <c:pt idx="51641">
                  <c:v>-2.2739200000000001E-2</c:v>
                </c:pt>
                <c:pt idx="51642">
                  <c:v>-2.2049200000000001E-2</c:v>
                </c:pt>
                <c:pt idx="51643">
                  <c:v>-2.13011E-2</c:v>
                </c:pt>
                <c:pt idx="51644">
                  <c:v>-2.04973E-2</c:v>
                </c:pt>
                <c:pt idx="51645">
                  <c:v>-1.9640399999999999E-2</c:v>
                </c:pt>
                <c:pt idx="51646">
                  <c:v>-1.8733E-2</c:v>
                </c:pt>
                <c:pt idx="51647">
                  <c:v>-1.7776799999999999E-2</c:v>
                </c:pt>
                <c:pt idx="51648">
                  <c:v>-1.67736E-2</c:v>
                </c:pt>
                <c:pt idx="51649">
                  <c:v>-1.5724999999999999E-2</c:v>
                </c:pt>
                <c:pt idx="51650">
                  <c:v>-1.4633500000000001E-2</c:v>
                </c:pt>
                <c:pt idx="51651">
                  <c:v>-1.35017E-2</c:v>
                </c:pt>
                <c:pt idx="51652">
                  <c:v>-1.2332299999999999E-2</c:v>
                </c:pt>
                <c:pt idx="51653">
                  <c:v>-1.11278E-2</c:v>
                </c:pt>
                <c:pt idx="51654" formatCode="0.00E+00">
                  <c:v>-9.8915600000000006E-3</c:v>
                </c:pt>
                <c:pt idx="51655" formatCode="0.00E+00">
                  <c:v>-8.6268999999999998E-3</c:v>
                </c:pt>
                <c:pt idx="51656" formatCode="0.00E+00">
                  <c:v>-7.3369400000000001E-3</c:v>
                </c:pt>
                <c:pt idx="51657" formatCode="0.00E+00">
                  <c:v>-6.02471E-3</c:v>
                </c:pt>
                <c:pt idx="51658" formatCode="0.00E+00">
                  <c:v>-4.69317E-3</c:v>
                </c:pt>
                <c:pt idx="51659" formatCode="0.00E+00">
                  <c:v>-3.3449999999999999E-3</c:v>
                </c:pt>
                <c:pt idx="51660" formatCode="0.00E+00">
                  <c:v>-1.9826499999999999E-3</c:v>
                </c:pt>
                <c:pt idx="51661" formatCode="0.00E+00">
                  <c:v>-6.0904799999999995E-4</c:v>
                </c:pt>
                <c:pt idx="51662" formatCode="0.00E+00">
                  <c:v>7.7193900000000002E-4</c:v>
                </c:pt>
                <c:pt idx="51663" formatCode="0.00E+00">
                  <c:v>2.1562199999999999E-3</c:v>
                </c:pt>
                <c:pt idx="51664" formatCode="0.00E+00">
                  <c:v>3.5402900000000002E-3</c:v>
                </c:pt>
                <c:pt idx="51665" formatCode="0.00E+00">
                  <c:v>4.9211000000000003E-3</c:v>
                </c:pt>
                <c:pt idx="51666" formatCode="0.00E+00">
                  <c:v>6.2958700000000003E-3</c:v>
                </c:pt>
                <c:pt idx="51667" formatCode="0.00E+00">
                  <c:v>7.6621600000000003E-3</c:v>
                </c:pt>
                <c:pt idx="51668" formatCode="0.00E+00">
                  <c:v>9.0176200000000005E-3</c:v>
                </c:pt>
                <c:pt idx="51669">
                  <c:v>1.03594E-2</c:v>
                </c:pt>
                <c:pt idx="51670">
                  <c:v>1.1684E-2</c:v>
                </c:pt>
                <c:pt idx="51671">
                  <c:v>1.2987800000000001E-2</c:v>
                </c:pt>
                <c:pt idx="51672">
                  <c:v>1.42676E-2</c:v>
                </c:pt>
                <c:pt idx="51673">
                  <c:v>1.55207E-2</c:v>
                </c:pt>
                <c:pt idx="51674">
                  <c:v>1.6743899999999999E-2</c:v>
                </c:pt>
                <c:pt idx="51675">
                  <c:v>1.7933899999999999E-2</c:v>
                </c:pt>
                <c:pt idx="51676">
                  <c:v>1.9087099999999999E-2</c:v>
                </c:pt>
                <c:pt idx="51677">
                  <c:v>2.02004E-2</c:v>
                </c:pt>
                <c:pt idx="51678">
                  <c:v>2.1270399999999998E-2</c:v>
                </c:pt>
                <c:pt idx="51679">
                  <c:v>2.2294000000000001E-2</c:v>
                </c:pt>
                <c:pt idx="51680">
                  <c:v>2.32687E-2</c:v>
                </c:pt>
                <c:pt idx="51681">
                  <c:v>2.4192399999999999E-2</c:v>
                </c:pt>
                <c:pt idx="51682">
                  <c:v>2.50628E-2</c:v>
                </c:pt>
                <c:pt idx="51683">
                  <c:v>2.58777E-2</c:v>
                </c:pt>
                <c:pt idx="51684">
                  <c:v>2.6634999999999999E-2</c:v>
                </c:pt>
                <c:pt idx="51685">
                  <c:v>2.7332499999999999E-2</c:v>
                </c:pt>
                <c:pt idx="51686">
                  <c:v>2.7968199999999999E-2</c:v>
                </c:pt>
                <c:pt idx="51687">
                  <c:v>2.8540300000000001E-2</c:v>
                </c:pt>
                <c:pt idx="51688">
                  <c:v>2.9047199999999999E-2</c:v>
                </c:pt>
                <c:pt idx="51689">
                  <c:v>2.9487099999999999E-2</c:v>
                </c:pt>
                <c:pt idx="51690">
                  <c:v>2.98584E-2</c:v>
                </c:pt>
                <c:pt idx="51691">
                  <c:v>3.0159999999999999E-2</c:v>
                </c:pt>
                <c:pt idx="51692">
                  <c:v>3.0390400000000001E-2</c:v>
                </c:pt>
                <c:pt idx="51693">
                  <c:v>3.05484E-2</c:v>
                </c:pt>
                <c:pt idx="51694">
                  <c:v>3.0632199999999998E-2</c:v>
                </c:pt>
                <c:pt idx="51695">
                  <c:v>3.06407E-2</c:v>
                </c:pt>
                <c:pt idx="51696">
                  <c:v>3.0572700000000001E-2</c:v>
                </c:pt>
                <c:pt idx="51697">
                  <c:v>3.0427900000000001E-2</c:v>
                </c:pt>
                <c:pt idx="51698">
                  <c:v>3.0205599999999999E-2</c:v>
                </c:pt>
                <c:pt idx="51699">
                  <c:v>2.9905299999999999E-2</c:v>
                </c:pt>
                <c:pt idx="51700">
                  <c:v>2.9527299999999999E-2</c:v>
                </c:pt>
                <c:pt idx="51701">
                  <c:v>2.9071799999999998E-2</c:v>
                </c:pt>
                <c:pt idx="51702">
                  <c:v>2.8539200000000001E-2</c:v>
                </c:pt>
                <c:pt idx="51703">
                  <c:v>2.7929699999999998E-2</c:v>
                </c:pt>
                <c:pt idx="51704">
                  <c:v>2.7243400000000001E-2</c:v>
                </c:pt>
                <c:pt idx="51705">
                  <c:v>2.6480199999999999E-2</c:v>
                </c:pt>
                <c:pt idx="51706">
                  <c:v>2.56399E-2</c:v>
                </c:pt>
                <c:pt idx="51707">
                  <c:v>2.47228E-2</c:v>
                </c:pt>
                <c:pt idx="51708">
                  <c:v>2.37301E-2</c:v>
                </c:pt>
                <c:pt idx="51709">
                  <c:v>2.26629E-2</c:v>
                </c:pt>
                <c:pt idx="51710">
                  <c:v>2.1522300000000001E-2</c:v>
                </c:pt>
                <c:pt idx="51711">
                  <c:v>2.0309600000000001E-2</c:v>
                </c:pt>
                <c:pt idx="51712">
                  <c:v>1.9025799999999999E-2</c:v>
                </c:pt>
                <c:pt idx="51713">
                  <c:v>1.7672E-2</c:v>
                </c:pt>
                <c:pt idx="51714">
                  <c:v>1.62495E-2</c:v>
                </c:pt>
                <c:pt idx="51715">
                  <c:v>1.47598E-2</c:v>
                </c:pt>
                <c:pt idx="51716">
                  <c:v>1.3204799999999999E-2</c:v>
                </c:pt>
                <c:pt idx="51717">
                  <c:v>1.1587200000000001E-2</c:v>
                </c:pt>
                <c:pt idx="51718" formatCode="0.00E+00">
                  <c:v>9.9097999999999999E-3</c:v>
                </c:pt>
                <c:pt idx="51719" formatCode="0.00E+00">
                  <c:v>8.1754600000000007E-3</c:v>
                </c:pt>
                <c:pt idx="51720" formatCode="0.00E+00">
                  <c:v>6.3863799999999997E-3</c:v>
                </c:pt>
                <c:pt idx="51721" formatCode="0.00E+00">
                  <c:v>4.5445199999999998E-3</c:v>
                </c:pt>
                <c:pt idx="51722" formatCode="0.00E+00">
                  <c:v>2.65175E-3</c:v>
                </c:pt>
                <c:pt idx="51723" formatCode="0.00E+00">
                  <c:v>7.1012400000000002E-4</c:v>
                </c:pt>
                <c:pt idx="51724" formatCode="0.00E+00">
                  <c:v>-1.2774799999999999E-3</c:v>
                </c:pt>
                <c:pt idx="51725" formatCode="0.00E+00">
                  <c:v>-3.30722E-3</c:v>
                </c:pt>
                <c:pt idx="51726" formatCode="0.00E+00">
                  <c:v>-5.3751399999999996E-3</c:v>
                </c:pt>
                <c:pt idx="51727" formatCode="0.00E+00">
                  <c:v>-7.4780599999999999E-3</c:v>
                </c:pt>
                <c:pt idx="51728" formatCode="0.00E+00">
                  <c:v>-9.6133499999999997E-3</c:v>
                </c:pt>
                <c:pt idx="51729">
                  <c:v>-1.1778E-2</c:v>
                </c:pt>
                <c:pt idx="51730">
                  <c:v>-1.3968599999999999E-2</c:v>
                </c:pt>
                <c:pt idx="51731">
                  <c:v>-1.6182200000000001E-2</c:v>
                </c:pt>
                <c:pt idx="51732">
                  <c:v>-1.84158E-2</c:v>
                </c:pt>
                <c:pt idx="51733">
                  <c:v>-2.0665900000000001E-2</c:v>
                </c:pt>
                <c:pt idx="51734">
                  <c:v>-2.29286E-2</c:v>
                </c:pt>
                <c:pt idx="51735">
                  <c:v>-2.5200500000000001E-2</c:v>
                </c:pt>
                <c:pt idx="51736">
                  <c:v>-2.74779E-2</c:v>
                </c:pt>
                <c:pt idx="51737">
                  <c:v>-2.9757200000000001E-2</c:v>
                </c:pt>
                <c:pt idx="51738">
                  <c:v>-3.2035000000000001E-2</c:v>
                </c:pt>
                <c:pt idx="51739">
                  <c:v>-3.4307699999999997E-2</c:v>
                </c:pt>
                <c:pt idx="51740">
                  <c:v>-3.6572100000000003E-2</c:v>
                </c:pt>
                <c:pt idx="51741">
                  <c:v>-3.8824499999999998E-2</c:v>
                </c:pt>
                <c:pt idx="51742">
                  <c:v>-4.1061599999999997E-2</c:v>
                </c:pt>
                <c:pt idx="51743">
                  <c:v>-4.3279699999999997E-2</c:v>
                </c:pt>
                <c:pt idx="51744">
                  <c:v>-4.5475099999999997E-2</c:v>
                </c:pt>
                <c:pt idx="51745">
                  <c:v>-4.76438E-2</c:v>
                </c:pt>
                <c:pt idx="51746">
                  <c:v>-4.9781800000000001E-2</c:v>
                </c:pt>
                <c:pt idx="51747">
                  <c:v>-5.1885199999999999E-2</c:v>
                </c:pt>
                <c:pt idx="51748">
                  <c:v>-5.3950699999999997E-2</c:v>
                </c:pt>
                <c:pt idx="51749">
                  <c:v>-5.5974999999999997E-2</c:v>
                </c:pt>
                <c:pt idx="51750">
                  <c:v>-5.7954800000000001E-2</c:v>
                </c:pt>
                <c:pt idx="51751">
                  <c:v>-5.9886500000000002E-2</c:v>
                </c:pt>
                <c:pt idx="51752">
                  <c:v>-6.1766700000000001E-2</c:v>
                </c:pt>
                <c:pt idx="51753">
                  <c:v>-6.3591599999999998E-2</c:v>
                </c:pt>
                <c:pt idx="51754">
                  <c:v>-6.5357100000000001E-2</c:v>
                </c:pt>
                <c:pt idx="51755">
                  <c:v>-6.7060400000000006E-2</c:v>
                </c:pt>
                <c:pt idx="51756">
                  <c:v>-6.8699700000000002E-2</c:v>
                </c:pt>
                <c:pt idx="51757">
                  <c:v>-7.0273000000000002E-2</c:v>
                </c:pt>
                <c:pt idx="51758">
                  <c:v>-7.1777499999999994E-2</c:v>
                </c:pt>
                <c:pt idx="51759">
                  <c:v>-7.3210600000000001E-2</c:v>
                </c:pt>
                <c:pt idx="51760">
                  <c:v>-7.4570300000000006E-2</c:v>
                </c:pt>
                <c:pt idx="51761">
                  <c:v>-7.5854599999999994E-2</c:v>
                </c:pt>
                <c:pt idx="51762">
                  <c:v>-7.7061000000000004E-2</c:v>
                </c:pt>
                <c:pt idx="51763">
                  <c:v>-7.8186800000000001E-2</c:v>
                </c:pt>
                <c:pt idx="51764">
                  <c:v>-7.9229999999999995E-2</c:v>
                </c:pt>
                <c:pt idx="51765">
                  <c:v>-8.0188800000000005E-2</c:v>
                </c:pt>
                <c:pt idx="51766">
                  <c:v>-8.1061800000000003E-2</c:v>
                </c:pt>
                <c:pt idx="51767">
                  <c:v>-8.1847000000000003E-2</c:v>
                </c:pt>
                <c:pt idx="51768">
                  <c:v>-8.2542500000000005E-2</c:v>
                </c:pt>
                <c:pt idx="51769">
                  <c:v>-8.3146200000000003E-2</c:v>
                </c:pt>
                <c:pt idx="51770">
                  <c:v>-8.36562E-2</c:v>
                </c:pt>
                <c:pt idx="51771">
                  <c:v>-8.4071400000000004E-2</c:v>
                </c:pt>
                <c:pt idx="51772">
                  <c:v>-8.4391900000000006E-2</c:v>
                </c:pt>
                <c:pt idx="51773">
                  <c:v>-8.4617800000000007E-2</c:v>
                </c:pt>
                <c:pt idx="51774">
                  <c:v>-8.4748400000000002E-2</c:v>
                </c:pt>
                <c:pt idx="51775">
                  <c:v>-8.4782300000000005E-2</c:v>
                </c:pt>
                <c:pt idx="51776">
                  <c:v>-8.4718399999999999E-2</c:v>
                </c:pt>
                <c:pt idx="51777">
                  <c:v>-8.4556000000000006E-2</c:v>
                </c:pt>
                <c:pt idx="51778">
                  <c:v>-8.4294999999999995E-2</c:v>
                </c:pt>
                <c:pt idx="51779">
                  <c:v>-8.3935399999999993E-2</c:v>
                </c:pt>
                <c:pt idx="51780">
                  <c:v>-8.3477499999999996E-2</c:v>
                </c:pt>
                <c:pt idx="51781">
                  <c:v>-8.2921800000000004E-2</c:v>
                </c:pt>
                <c:pt idx="51782">
                  <c:v>-8.2268800000000003E-2</c:v>
                </c:pt>
                <c:pt idx="51783">
                  <c:v>-8.1519400000000006E-2</c:v>
                </c:pt>
                <c:pt idx="51784">
                  <c:v>-8.0674599999999999E-2</c:v>
                </c:pt>
                <c:pt idx="51785">
                  <c:v>-7.9735700000000007E-2</c:v>
                </c:pt>
                <c:pt idx="51786">
                  <c:v>-7.8703599999999999E-2</c:v>
                </c:pt>
                <c:pt idx="51787">
                  <c:v>-7.7579400000000007E-2</c:v>
                </c:pt>
                <c:pt idx="51788">
                  <c:v>-7.6364399999999999E-2</c:v>
                </c:pt>
                <c:pt idx="51789">
                  <c:v>-7.5060500000000002E-2</c:v>
                </c:pt>
                <c:pt idx="51790">
                  <c:v>-7.3669600000000002E-2</c:v>
                </c:pt>
                <c:pt idx="51791">
                  <c:v>-7.2193599999999997E-2</c:v>
                </c:pt>
                <c:pt idx="51792">
                  <c:v>-7.0634500000000003E-2</c:v>
                </c:pt>
                <c:pt idx="51793">
                  <c:v>-6.8994399999999997E-2</c:v>
                </c:pt>
                <c:pt idx="51794">
                  <c:v>-6.7275000000000001E-2</c:v>
                </c:pt>
                <c:pt idx="51795">
                  <c:v>-6.5478400000000006E-2</c:v>
                </c:pt>
                <c:pt idx="51796">
                  <c:v>-6.3606499999999996E-2</c:v>
                </c:pt>
                <c:pt idx="51797">
                  <c:v>-6.1662000000000002E-2</c:v>
                </c:pt>
                <c:pt idx="51798">
                  <c:v>-5.9647499999999999E-2</c:v>
                </c:pt>
                <c:pt idx="51799">
                  <c:v>-5.75658E-2</c:v>
                </c:pt>
                <c:pt idx="51800">
                  <c:v>-5.5419700000000002E-2</c:v>
                </c:pt>
                <c:pt idx="51801">
                  <c:v>-5.3212200000000001E-2</c:v>
                </c:pt>
                <c:pt idx="51802">
                  <c:v>-5.09463E-2</c:v>
                </c:pt>
                <c:pt idx="51803">
                  <c:v>-4.8624300000000002E-2</c:v>
                </c:pt>
                <c:pt idx="51804">
                  <c:v>-4.6248699999999997E-2</c:v>
                </c:pt>
                <c:pt idx="51805">
                  <c:v>-4.38225E-2</c:v>
                </c:pt>
                <c:pt idx="51806">
                  <c:v>-4.1350100000000001E-2</c:v>
                </c:pt>
                <c:pt idx="51807">
                  <c:v>-3.8835099999999997E-2</c:v>
                </c:pt>
                <c:pt idx="51808">
                  <c:v>-3.6281099999999997E-2</c:v>
                </c:pt>
                <c:pt idx="51809">
                  <c:v>-3.3691800000000001E-2</c:v>
                </c:pt>
                <c:pt idx="51810">
                  <c:v>-3.1071000000000001E-2</c:v>
                </c:pt>
                <c:pt idx="51811">
                  <c:v>-2.8422699999999999E-2</c:v>
                </c:pt>
                <c:pt idx="51812">
                  <c:v>-2.5750200000000001E-2</c:v>
                </c:pt>
                <c:pt idx="51813">
                  <c:v>-2.3056799999999999E-2</c:v>
                </c:pt>
                <c:pt idx="51814">
                  <c:v>-2.0345800000000001E-2</c:v>
                </c:pt>
                <c:pt idx="51815">
                  <c:v>-1.76212E-2</c:v>
                </c:pt>
                <c:pt idx="51816">
                  <c:v>-1.48872E-2</c:v>
                </c:pt>
                <c:pt idx="51817">
                  <c:v>-1.2148000000000001E-2</c:v>
                </c:pt>
                <c:pt idx="51818" formatCode="0.00E+00">
                  <c:v>-9.4074999999999992E-3</c:v>
                </c:pt>
                <c:pt idx="51819" formatCode="0.00E+00">
                  <c:v>-6.6694099999999997E-3</c:v>
                </c:pt>
                <c:pt idx="51820" formatCode="0.00E+00">
                  <c:v>-3.9373799999999999E-3</c:v>
                </c:pt>
                <c:pt idx="51821" formatCode="0.00E+00">
                  <c:v>-1.21517E-3</c:v>
                </c:pt>
                <c:pt idx="51822" formatCode="0.00E+00">
                  <c:v>1.4932299999999999E-3</c:v>
                </c:pt>
                <c:pt idx="51823" formatCode="0.00E+00">
                  <c:v>4.18374E-3</c:v>
                </c:pt>
                <c:pt idx="51824" formatCode="0.00E+00">
                  <c:v>6.8523200000000003E-3</c:v>
                </c:pt>
                <c:pt idx="51825" formatCode="0.00E+00">
                  <c:v>9.4950199999999998E-3</c:v>
                </c:pt>
                <c:pt idx="51826">
                  <c:v>1.21081E-2</c:v>
                </c:pt>
                <c:pt idx="51827">
                  <c:v>1.4688E-2</c:v>
                </c:pt>
                <c:pt idx="51828">
                  <c:v>1.72316E-2</c:v>
                </c:pt>
                <c:pt idx="51829">
                  <c:v>1.9735300000000001E-2</c:v>
                </c:pt>
                <c:pt idx="51830">
                  <c:v>2.21961E-2</c:v>
                </c:pt>
                <c:pt idx="51831">
                  <c:v>2.4610900000000002E-2</c:v>
                </c:pt>
                <c:pt idx="51832">
                  <c:v>2.6977000000000001E-2</c:v>
                </c:pt>
                <c:pt idx="51833">
                  <c:v>2.9290900000000002E-2</c:v>
                </c:pt>
                <c:pt idx="51834">
                  <c:v>3.1549099999999997E-2</c:v>
                </c:pt>
                <c:pt idx="51835">
                  <c:v>3.3748500000000001E-2</c:v>
                </c:pt>
                <c:pt idx="51836">
                  <c:v>3.58862E-2</c:v>
                </c:pt>
                <c:pt idx="51837">
                  <c:v>3.7959699999999999E-2</c:v>
                </c:pt>
                <c:pt idx="51838">
                  <c:v>3.9966300000000003E-2</c:v>
                </c:pt>
                <c:pt idx="51839">
                  <c:v>4.1903000000000003E-2</c:v>
                </c:pt>
                <c:pt idx="51840">
                  <c:v>4.3766899999999997E-2</c:v>
                </c:pt>
                <c:pt idx="51841">
                  <c:v>4.5555100000000001E-2</c:v>
                </c:pt>
                <c:pt idx="51842">
                  <c:v>4.7265399999999999E-2</c:v>
                </c:pt>
                <c:pt idx="51843">
                  <c:v>4.8895500000000001E-2</c:v>
                </c:pt>
                <c:pt idx="51844">
                  <c:v>5.0443200000000001E-2</c:v>
                </c:pt>
                <c:pt idx="51845">
                  <c:v>5.1906800000000003E-2</c:v>
                </c:pt>
                <c:pt idx="51846">
                  <c:v>5.3284499999999999E-2</c:v>
                </c:pt>
                <c:pt idx="51847">
                  <c:v>5.45748E-2</c:v>
                </c:pt>
                <c:pt idx="51848">
                  <c:v>5.5776199999999998E-2</c:v>
                </c:pt>
                <c:pt idx="51849">
                  <c:v>5.6887300000000002E-2</c:v>
                </c:pt>
                <c:pt idx="51850">
                  <c:v>5.7907100000000003E-2</c:v>
                </c:pt>
                <c:pt idx="51851">
                  <c:v>5.8834999999999998E-2</c:v>
                </c:pt>
                <c:pt idx="51852">
                  <c:v>5.9670399999999998E-2</c:v>
                </c:pt>
                <c:pt idx="51853">
                  <c:v>6.0412500000000001E-2</c:v>
                </c:pt>
                <c:pt idx="51854">
                  <c:v>6.1060900000000001E-2</c:v>
                </c:pt>
                <c:pt idx="51855">
                  <c:v>6.1615200000000002E-2</c:v>
                </c:pt>
                <c:pt idx="51856">
                  <c:v>6.2075499999999999E-2</c:v>
                </c:pt>
                <c:pt idx="51857">
                  <c:v>6.2441700000000003E-2</c:v>
                </c:pt>
                <c:pt idx="51858">
                  <c:v>6.2714099999999995E-2</c:v>
                </c:pt>
                <c:pt idx="51859">
                  <c:v>6.2893000000000004E-2</c:v>
                </c:pt>
                <c:pt idx="51860">
                  <c:v>6.2978500000000007E-2</c:v>
                </c:pt>
                <c:pt idx="51861">
                  <c:v>6.2970799999999993E-2</c:v>
                </c:pt>
                <c:pt idx="51862">
                  <c:v>6.2870099999999998E-2</c:v>
                </c:pt>
                <c:pt idx="51863">
                  <c:v>6.2677099999999999E-2</c:v>
                </c:pt>
                <c:pt idx="51864">
                  <c:v>6.23931E-2</c:v>
                </c:pt>
                <c:pt idx="51865">
                  <c:v>6.2018700000000003E-2</c:v>
                </c:pt>
                <c:pt idx="51866">
                  <c:v>6.1554900000000003E-2</c:v>
                </c:pt>
                <c:pt idx="51867">
                  <c:v>6.10027E-2</c:v>
                </c:pt>
                <c:pt idx="51868">
                  <c:v>6.0363600000000003E-2</c:v>
                </c:pt>
                <c:pt idx="51869">
                  <c:v>5.9638900000000002E-2</c:v>
                </c:pt>
                <c:pt idx="51870">
                  <c:v>5.883E-2</c:v>
                </c:pt>
                <c:pt idx="51871">
                  <c:v>5.7938299999999998E-2</c:v>
                </c:pt>
                <c:pt idx="51872">
                  <c:v>5.6965399999999999E-2</c:v>
                </c:pt>
                <c:pt idx="51873">
                  <c:v>5.59131E-2</c:v>
                </c:pt>
                <c:pt idx="51874">
                  <c:v>5.4783199999999997E-2</c:v>
                </c:pt>
                <c:pt idx="51875">
                  <c:v>5.3577699999999999E-2</c:v>
                </c:pt>
                <c:pt idx="51876">
                  <c:v>5.2298600000000001E-2</c:v>
                </c:pt>
                <c:pt idx="51877">
                  <c:v>5.0948500000000001E-2</c:v>
                </c:pt>
                <c:pt idx="51878">
                  <c:v>4.9530400000000002E-2</c:v>
                </c:pt>
                <c:pt idx="51879">
                  <c:v>4.8047100000000002E-2</c:v>
                </c:pt>
                <c:pt idx="51880">
                  <c:v>4.6501300000000002E-2</c:v>
                </c:pt>
                <c:pt idx="51881">
                  <c:v>4.4895999999999998E-2</c:v>
                </c:pt>
                <c:pt idx="51882">
                  <c:v>4.32342E-2</c:v>
                </c:pt>
                <c:pt idx="51883">
                  <c:v>4.1519E-2</c:v>
                </c:pt>
                <c:pt idx="51884">
                  <c:v>3.9753299999999998E-2</c:v>
                </c:pt>
                <c:pt idx="51885">
                  <c:v>3.7940099999999997E-2</c:v>
                </c:pt>
                <c:pt idx="51886">
                  <c:v>3.6082700000000002E-2</c:v>
                </c:pt>
                <c:pt idx="51887">
                  <c:v>3.4184300000000001E-2</c:v>
                </c:pt>
                <c:pt idx="51888">
                  <c:v>3.2247900000000003E-2</c:v>
                </c:pt>
                <c:pt idx="51889">
                  <c:v>3.02768E-2</c:v>
                </c:pt>
                <c:pt idx="51890">
                  <c:v>2.8274000000000001E-2</c:v>
                </c:pt>
                <c:pt idx="51891">
                  <c:v>2.62422E-2</c:v>
                </c:pt>
                <c:pt idx="51892">
                  <c:v>2.4184299999999999E-2</c:v>
                </c:pt>
                <c:pt idx="51893">
                  <c:v>2.2103100000000001E-2</c:v>
                </c:pt>
                <c:pt idx="51894">
                  <c:v>2.0001700000000001E-2</c:v>
                </c:pt>
                <c:pt idx="51895">
                  <c:v>1.7883599999999999E-2</c:v>
                </c:pt>
                <c:pt idx="51896">
                  <c:v>1.5752200000000001E-2</c:v>
                </c:pt>
                <c:pt idx="51897">
                  <c:v>1.3611E-2</c:v>
                </c:pt>
                <c:pt idx="51898">
                  <c:v>1.14635E-2</c:v>
                </c:pt>
                <c:pt idx="51899" formatCode="0.00E+00">
                  <c:v>9.3131099999999994E-3</c:v>
                </c:pt>
                <c:pt idx="51900" formatCode="0.00E+00">
                  <c:v>7.1633599999999997E-3</c:v>
                </c:pt>
                <c:pt idx="51901" formatCode="0.00E+00">
                  <c:v>5.0174499999999997E-3</c:v>
                </c:pt>
                <c:pt idx="51902" formatCode="0.00E+00">
                  <c:v>2.8785600000000001E-3</c:v>
                </c:pt>
                <c:pt idx="51903" formatCode="0.00E+00">
                  <c:v>7.4984300000000004E-4</c:v>
                </c:pt>
                <c:pt idx="51904" formatCode="0.00E+00">
                  <c:v>-1.36556E-3</c:v>
                </c:pt>
                <c:pt idx="51905" formatCode="0.00E+00">
                  <c:v>-3.4643E-3</c:v>
                </c:pt>
                <c:pt idx="51906" formatCode="0.00E+00">
                  <c:v>-5.5429399999999997E-3</c:v>
                </c:pt>
                <c:pt idx="51907" formatCode="0.00E+00">
                  <c:v>-7.5986200000000004E-3</c:v>
                </c:pt>
                <c:pt idx="51908" formatCode="0.00E+00">
                  <c:v>-9.6282999999999994E-3</c:v>
                </c:pt>
                <c:pt idx="51909">
                  <c:v>-1.16264E-2</c:v>
                </c:pt>
                <c:pt idx="51910">
                  <c:v>-1.3587999999999999E-2</c:v>
                </c:pt>
                <c:pt idx="51911">
                  <c:v>-1.5513600000000001E-2</c:v>
                </c:pt>
                <c:pt idx="51912">
                  <c:v>-1.7402999999999998E-2</c:v>
                </c:pt>
                <c:pt idx="51913">
                  <c:v>-1.92517E-2</c:v>
                </c:pt>
                <c:pt idx="51914">
                  <c:v>-2.1056600000000002E-2</c:v>
                </c:pt>
                <c:pt idx="51915">
                  <c:v>-2.2816300000000001E-2</c:v>
                </c:pt>
                <c:pt idx="51916">
                  <c:v>-2.4528899999999999E-2</c:v>
                </c:pt>
                <c:pt idx="51917">
                  <c:v>-2.6191900000000001E-2</c:v>
                </c:pt>
                <c:pt idx="51918">
                  <c:v>-2.78027E-2</c:v>
                </c:pt>
                <c:pt idx="51919">
                  <c:v>-2.9359199999999998E-2</c:v>
                </c:pt>
                <c:pt idx="51920">
                  <c:v>-3.08592E-2</c:v>
                </c:pt>
                <c:pt idx="51921">
                  <c:v>-3.2301400000000001E-2</c:v>
                </c:pt>
                <c:pt idx="51922">
                  <c:v>-3.3684400000000003E-2</c:v>
                </c:pt>
                <c:pt idx="51923">
                  <c:v>-3.5006799999999998E-2</c:v>
                </c:pt>
                <c:pt idx="51924">
                  <c:v>-3.6267300000000002E-2</c:v>
                </c:pt>
                <c:pt idx="51925">
                  <c:v>-3.7464699999999997E-2</c:v>
                </c:pt>
                <c:pt idx="51926">
                  <c:v>-3.8598300000000002E-2</c:v>
                </c:pt>
                <c:pt idx="51927">
                  <c:v>-3.9666899999999998E-2</c:v>
                </c:pt>
                <c:pt idx="51928">
                  <c:v>-4.0669499999999997E-2</c:v>
                </c:pt>
                <c:pt idx="51929">
                  <c:v>-4.16049E-2</c:v>
                </c:pt>
                <c:pt idx="51930">
                  <c:v>-4.24724E-2</c:v>
                </c:pt>
                <c:pt idx="51931">
                  <c:v>-4.3270799999999998E-2</c:v>
                </c:pt>
                <c:pt idx="51932">
                  <c:v>-4.3999200000000002E-2</c:v>
                </c:pt>
                <c:pt idx="51933">
                  <c:v>-4.4657099999999998E-2</c:v>
                </c:pt>
                <c:pt idx="51934">
                  <c:v>-4.5243899999999997E-2</c:v>
                </c:pt>
                <c:pt idx="51935">
                  <c:v>-4.5759300000000003E-2</c:v>
                </c:pt>
                <c:pt idx="51936">
                  <c:v>-4.62032E-2</c:v>
                </c:pt>
                <c:pt idx="51937">
                  <c:v>-4.6575800000000001E-2</c:v>
                </c:pt>
                <c:pt idx="51938">
                  <c:v>-4.6877200000000001E-2</c:v>
                </c:pt>
                <c:pt idx="51939">
                  <c:v>-4.7107499999999997E-2</c:v>
                </c:pt>
                <c:pt idx="51940">
                  <c:v>-4.7267099999999999E-2</c:v>
                </c:pt>
                <c:pt idx="51941">
                  <c:v>-4.7356599999999999E-2</c:v>
                </c:pt>
                <c:pt idx="51942">
                  <c:v>-4.7377200000000001E-2</c:v>
                </c:pt>
                <c:pt idx="51943">
                  <c:v>-4.7329900000000001E-2</c:v>
                </c:pt>
                <c:pt idx="51944">
                  <c:v>-4.7216000000000001E-2</c:v>
                </c:pt>
                <c:pt idx="51945">
                  <c:v>-4.7036399999999999E-2</c:v>
                </c:pt>
                <c:pt idx="51946">
                  <c:v>-4.6792599999999997E-2</c:v>
                </c:pt>
                <c:pt idx="51947">
                  <c:v>-4.6485800000000001E-2</c:v>
                </c:pt>
                <c:pt idx="51948">
                  <c:v>-4.61173E-2</c:v>
                </c:pt>
                <c:pt idx="51949">
                  <c:v>-4.5688300000000001E-2</c:v>
                </c:pt>
                <c:pt idx="51950">
                  <c:v>-4.52001E-2</c:v>
                </c:pt>
                <c:pt idx="51951">
                  <c:v>-4.4654600000000003E-2</c:v>
                </c:pt>
                <c:pt idx="51952">
                  <c:v>-4.4053700000000001E-2</c:v>
                </c:pt>
                <c:pt idx="51953">
                  <c:v>-4.3399100000000003E-2</c:v>
                </c:pt>
                <c:pt idx="51954">
                  <c:v>-4.26927E-2</c:v>
                </c:pt>
                <c:pt idx="51955">
                  <c:v>-4.1936099999999997E-2</c:v>
                </c:pt>
                <c:pt idx="51956">
                  <c:v>-4.1131300000000003E-2</c:v>
                </c:pt>
                <c:pt idx="51957">
                  <c:v>-4.0280700000000003E-2</c:v>
                </c:pt>
                <c:pt idx="51958">
                  <c:v>-3.9386299999999999E-2</c:v>
                </c:pt>
                <c:pt idx="51959">
                  <c:v>-3.8447599999999998E-2</c:v>
                </c:pt>
                <c:pt idx="51960">
                  <c:v>-3.7464600000000001E-2</c:v>
                </c:pt>
                <c:pt idx="51961">
                  <c:v>-3.6443000000000003E-2</c:v>
                </c:pt>
                <c:pt idx="51962">
                  <c:v>-3.5387500000000002E-2</c:v>
                </c:pt>
                <c:pt idx="51963">
                  <c:v>-3.42989E-2</c:v>
                </c:pt>
                <c:pt idx="51964">
                  <c:v>-3.3179199999999999E-2</c:v>
                </c:pt>
                <c:pt idx="51965">
                  <c:v>-3.2032199999999997E-2</c:v>
                </c:pt>
                <c:pt idx="51966">
                  <c:v>-3.08609E-2</c:v>
                </c:pt>
                <c:pt idx="51967">
                  <c:v>-2.9667700000000002E-2</c:v>
                </c:pt>
                <c:pt idx="51968">
                  <c:v>-2.8454900000000002E-2</c:v>
                </c:pt>
                <c:pt idx="51969">
                  <c:v>-2.7224600000000002E-2</c:v>
                </c:pt>
                <c:pt idx="51970">
                  <c:v>-2.59794E-2</c:v>
                </c:pt>
                <c:pt idx="51971">
                  <c:v>-2.4722000000000001E-2</c:v>
                </c:pt>
                <c:pt idx="51972">
                  <c:v>-2.3455400000000001E-2</c:v>
                </c:pt>
                <c:pt idx="51973">
                  <c:v>-2.2182400000000001E-2</c:v>
                </c:pt>
                <c:pt idx="51974">
                  <c:v>-2.0905799999999999E-2</c:v>
                </c:pt>
                <c:pt idx="51975">
                  <c:v>-1.9628099999999999E-2</c:v>
                </c:pt>
                <c:pt idx="51976">
                  <c:v>-1.8351900000000001E-2</c:v>
                </c:pt>
                <c:pt idx="51977">
                  <c:v>-1.70797E-2</c:v>
                </c:pt>
                <c:pt idx="51978">
                  <c:v>-1.5814100000000001E-2</c:v>
                </c:pt>
                <c:pt idx="51979">
                  <c:v>-1.4558E-2</c:v>
                </c:pt>
                <c:pt idx="51980">
                  <c:v>-1.3313500000000001E-2</c:v>
                </c:pt>
                <c:pt idx="51981">
                  <c:v>-1.2083200000000001E-2</c:v>
                </c:pt>
                <c:pt idx="51982">
                  <c:v>-1.08693E-2</c:v>
                </c:pt>
                <c:pt idx="51983" formatCode="0.00E+00">
                  <c:v>-9.6739300000000007E-3</c:v>
                </c:pt>
                <c:pt idx="51984" formatCode="0.00E+00">
                  <c:v>-8.4990099999999996E-3</c:v>
                </c:pt>
                <c:pt idx="51985" formatCode="0.00E+00">
                  <c:v>-7.3464300000000001E-3</c:v>
                </c:pt>
                <c:pt idx="51986" formatCode="0.00E+00">
                  <c:v>-6.2186200000000002E-3</c:v>
                </c:pt>
                <c:pt idx="51987" formatCode="0.00E+00">
                  <c:v>-5.1181200000000003E-3</c:v>
                </c:pt>
                <c:pt idx="51988" formatCode="0.00E+00">
                  <c:v>-4.0471200000000004E-3</c:v>
                </c:pt>
                <c:pt idx="51989" formatCode="0.00E+00">
                  <c:v>-3.0074799999999999E-3</c:v>
                </c:pt>
                <c:pt idx="51990" formatCode="0.00E+00">
                  <c:v>-2.0008299999999999E-3</c:v>
                </c:pt>
                <c:pt idx="51991" formatCode="0.00E+00">
                  <c:v>-1.0286200000000001E-3</c:v>
                </c:pt>
                <c:pt idx="51992" formatCode="0.00E+00">
                  <c:v>-9.2395800000000001E-5</c:v>
                </c:pt>
                <c:pt idx="51993" formatCode="0.00E+00">
                  <c:v>8.0613199999999999E-4</c:v>
                </c:pt>
                <c:pt idx="51994" formatCode="0.00E+00">
                  <c:v>1.66523E-3</c:v>
                </c:pt>
                <c:pt idx="51995" formatCode="0.00E+00">
                  <c:v>2.4831599999999999E-3</c:v>
                </c:pt>
                <c:pt idx="51996" formatCode="0.00E+00">
                  <c:v>3.25823E-3</c:v>
                </c:pt>
                <c:pt idx="51997" formatCode="0.00E+00">
                  <c:v>3.9889499999999998E-3</c:v>
                </c:pt>
                <c:pt idx="51998" formatCode="0.00E+00">
                  <c:v>4.6740699999999998E-3</c:v>
                </c:pt>
                <c:pt idx="51999" formatCode="0.00E+00">
                  <c:v>5.3126299999999996E-3</c:v>
                </c:pt>
                <c:pt idx="52000" formatCode="0.00E+00">
                  <c:v>5.9037300000000003E-3</c:v>
                </c:pt>
                <c:pt idx="52001" formatCode="0.00E+00">
                  <c:v>6.4463899999999998E-3</c:v>
                </c:pt>
                <c:pt idx="52002" formatCode="0.00E+00">
                  <c:v>6.9398000000000003E-3</c:v>
                </c:pt>
                <c:pt idx="52003" formatCode="0.00E+00">
                  <c:v>7.3835599999999999E-3</c:v>
                </c:pt>
                <c:pt idx="52004" formatCode="0.00E+00">
                  <c:v>7.7773399999999998E-3</c:v>
                </c:pt>
                <c:pt idx="52005" formatCode="0.00E+00">
                  <c:v>8.1206799999999999E-3</c:v>
                </c:pt>
                <c:pt idx="52006" formatCode="0.00E+00">
                  <c:v>8.4131099999999997E-3</c:v>
                </c:pt>
                <c:pt idx="52007" formatCode="0.00E+00">
                  <c:v>8.6542500000000005E-3</c:v>
                </c:pt>
                <c:pt idx="52008" formatCode="0.00E+00">
                  <c:v>8.8439599999999997E-3</c:v>
                </c:pt>
                <c:pt idx="52009" formatCode="0.00E+00">
                  <c:v>8.9823899999999998E-3</c:v>
                </c:pt>
                <c:pt idx="52010" formatCode="0.00E+00">
                  <c:v>9.0697199999999999E-3</c:v>
                </c:pt>
                <c:pt idx="52011" formatCode="0.00E+00">
                  <c:v>9.1059299999999999E-3</c:v>
                </c:pt>
                <c:pt idx="52012" formatCode="0.00E+00">
                  <c:v>9.0910000000000001E-3</c:v>
                </c:pt>
                <c:pt idx="52013" formatCode="0.00E+00">
                  <c:v>9.0251099999999994E-3</c:v>
                </c:pt>
                <c:pt idx="52014" formatCode="0.00E+00">
                  <c:v>8.9087000000000003E-3</c:v>
                </c:pt>
                <c:pt idx="52015" formatCode="0.00E+00">
                  <c:v>8.7422899999999998E-3</c:v>
                </c:pt>
                <c:pt idx="52016" formatCode="0.00E+00">
                  <c:v>8.5264099999999999E-3</c:v>
                </c:pt>
                <c:pt idx="52017" formatCode="0.00E+00">
                  <c:v>8.2617000000000003E-3</c:v>
                </c:pt>
                <c:pt idx="52018" formatCode="0.00E+00">
                  <c:v>7.9490600000000008E-3</c:v>
                </c:pt>
                <c:pt idx="52019" formatCode="0.00E+00">
                  <c:v>7.5895900000000002E-3</c:v>
                </c:pt>
                <c:pt idx="52020" formatCode="0.00E+00">
                  <c:v>7.1844999999999999E-3</c:v>
                </c:pt>
                <c:pt idx="52021" formatCode="0.00E+00">
                  <c:v>6.7350099999999996E-3</c:v>
                </c:pt>
                <c:pt idx="52022" formatCode="0.00E+00">
                  <c:v>6.24218E-3</c:v>
                </c:pt>
                <c:pt idx="52023" formatCode="0.00E+00">
                  <c:v>5.7070599999999999E-3</c:v>
                </c:pt>
                <c:pt idx="52024" formatCode="0.00E+00">
                  <c:v>5.1308500000000002E-3</c:v>
                </c:pt>
                <c:pt idx="52025" formatCode="0.00E+00">
                  <c:v>4.5151699999999998E-3</c:v>
                </c:pt>
                <c:pt idx="52026" formatCode="0.00E+00">
                  <c:v>3.8619100000000001E-3</c:v>
                </c:pt>
                <c:pt idx="52027" formatCode="0.00E+00">
                  <c:v>3.1728899999999998E-3</c:v>
                </c:pt>
                <c:pt idx="52028" formatCode="0.00E+00">
                  <c:v>2.4497E-3</c:v>
                </c:pt>
                <c:pt idx="52029" formatCode="0.00E+00">
                  <c:v>1.6939699999999999E-3</c:v>
                </c:pt>
                <c:pt idx="52030" formatCode="0.00E+00">
                  <c:v>9.0744000000000003E-4</c:v>
                </c:pt>
                <c:pt idx="52031" formatCode="0.00E+00">
                  <c:v>9.1837799999999997E-5</c:v>
                </c:pt>
                <c:pt idx="52032" formatCode="0.00E+00">
                  <c:v>-7.5108900000000003E-4</c:v>
                </c:pt>
                <c:pt idx="52033" formatCode="0.00E+00">
                  <c:v>-1.6191700000000001E-3</c:v>
                </c:pt>
                <c:pt idx="52034" formatCode="0.00E+00">
                  <c:v>-2.5099499999999999E-3</c:v>
                </c:pt>
                <c:pt idx="52035" formatCode="0.00E+00">
                  <c:v>-3.4214200000000001E-3</c:v>
                </c:pt>
                <c:pt idx="52036" formatCode="0.00E+00">
                  <c:v>-4.3520399999999997E-3</c:v>
                </c:pt>
                <c:pt idx="52037" formatCode="0.00E+00">
                  <c:v>-5.30015E-3</c:v>
                </c:pt>
                <c:pt idx="52038" formatCode="0.00E+00">
                  <c:v>-6.2638599999999996E-3</c:v>
                </c:pt>
                <c:pt idx="52039" formatCode="0.00E+00">
                  <c:v>-7.2409800000000002E-3</c:v>
                </c:pt>
                <c:pt idx="52040" formatCode="0.00E+00">
                  <c:v>-8.2290499999999999E-3</c:v>
                </c:pt>
                <c:pt idx="52041" formatCode="0.00E+00">
                  <c:v>-9.2256899999999999E-3</c:v>
                </c:pt>
                <c:pt idx="52042">
                  <c:v>-1.0228599999999999E-2</c:v>
                </c:pt>
                <c:pt idx="52043">
                  <c:v>-1.12356E-2</c:v>
                </c:pt>
                <c:pt idx="52044">
                  <c:v>-1.22443E-2</c:v>
                </c:pt>
                <c:pt idx="52045">
                  <c:v>-1.32526E-2</c:v>
                </c:pt>
                <c:pt idx="52046">
                  <c:v>-1.4258399999999999E-2</c:v>
                </c:pt>
                <c:pt idx="52047">
                  <c:v>-1.52596E-2</c:v>
                </c:pt>
                <c:pt idx="52048">
                  <c:v>-1.6254000000000001E-2</c:v>
                </c:pt>
                <c:pt idx="52049">
                  <c:v>-1.7239299999999999E-2</c:v>
                </c:pt>
                <c:pt idx="52050">
                  <c:v>-1.8213099999999999E-2</c:v>
                </c:pt>
                <c:pt idx="52051">
                  <c:v>-1.9173300000000001E-2</c:v>
                </c:pt>
                <c:pt idx="52052">
                  <c:v>-2.0117699999999999E-2</c:v>
                </c:pt>
                <c:pt idx="52053">
                  <c:v>-2.1044E-2</c:v>
                </c:pt>
                <c:pt idx="52054">
                  <c:v>-2.1949799999999998E-2</c:v>
                </c:pt>
                <c:pt idx="52055">
                  <c:v>-2.2832999999999999E-2</c:v>
                </c:pt>
                <c:pt idx="52056">
                  <c:v>-2.36916E-2</c:v>
                </c:pt>
                <c:pt idx="52057">
                  <c:v>-2.4523699999999999E-2</c:v>
                </c:pt>
                <c:pt idx="52058">
                  <c:v>-2.5327499999999999E-2</c:v>
                </c:pt>
                <c:pt idx="52059">
                  <c:v>-2.6100999999999999E-2</c:v>
                </c:pt>
                <c:pt idx="52060">
                  <c:v>-2.6842299999999999E-2</c:v>
                </c:pt>
                <c:pt idx="52061">
                  <c:v>-2.7550000000000002E-2</c:v>
                </c:pt>
                <c:pt idx="52062">
                  <c:v>-2.82221E-2</c:v>
                </c:pt>
                <c:pt idx="52063">
                  <c:v>-2.88571E-2</c:v>
                </c:pt>
                <c:pt idx="52064">
                  <c:v>-2.9453099999999999E-2</c:v>
                </c:pt>
                <c:pt idx="52065">
                  <c:v>-3.00086E-2</c:v>
                </c:pt>
                <c:pt idx="52066">
                  <c:v>-3.0522500000000001E-2</c:v>
                </c:pt>
                <c:pt idx="52067">
                  <c:v>-3.0993300000000001E-2</c:v>
                </c:pt>
                <c:pt idx="52068">
                  <c:v>-3.1419999999999997E-2</c:v>
                </c:pt>
                <c:pt idx="52069">
                  <c:v>-3.1801200000000002E-2</c:v>
                </c:pt>
                <c:pt idx="52070">
                  <c:v>-3.2135799999999999E-2</c:v>
                </c:pt>
                <c:pt idx="52071">
                  <c:v>-3.24225E-2</c:v>
                </c:pt>
                <c:pt idx="52072">
                  <c:v>-3.2660399999999999E-2</c:v>
                </c:pt>
                <c:pt idx="52073">
                  <c:v>-3.2848599999999999E-2</c:v>
                </c:pt>
                <c:pt idx="52074">
                  <c:v>-3.2986399999999999E-2</c:v>
                </c:pt>
                <c:pt idx="52075">
                  <c:v>-3.3073100000000001E-2</c:v>
                </c:pt>
                <c:pt idx="52076">
                  <c:v>-3.3107900000000003E-2</c:v>
                </c:pt>
                <c:pt idx="52077">
                  <c:v>-3.3090300000000003E-2</c:v>
                </c:pt>
                <c:pt idx="52078">
                  <c:v>-3.3019899999999998E-2</c:v>
                </c:pt>
                <c:pt idx="52079">
                  <c:v>-3.2896399999999999E-2</c:v>
                </c:pt>
                <c:pt idx="52080">
                  <c:v>-3.2719499999999999E-2</c:v>
                </c:pt>
                <c:pt idx="52081">
                  <c:v>-3.24891E-2</c:v>
                </c:pt>
                <c:pt idx="52082">
                  <c:v>-3.2204900000000002E-2</c:v>
                </c:pt>
                <c:pt idx="52083">
                  <c:v>-3.1866899999999997E-2</c:v>
                </c:pt>
                <c:pt idx="52084">
                  <c:v>-3.1475400000000001E-2</c:v>
                </c:pt>
                <c:pt idx="52085">
                  <c:v>-3.1030599999999998E-2</c:v>
                </c:pt>
                <c:pt idx="52086">
                  <c:v>-3.05332E-2</c:v>
                </c:pt>
                <c:pt idx="52087">
                  <c:v>-2.99834E-2</c:v>
                </c:pt>
                <c:pt idx="52088">
                  <c:v>-2.9382100000000001E-2</c:v>
                </c:pt>
                <c:pt idx="52089">
                  <c:v>-2.8729600000000001E-2</c:v>
                </c:pt>
                <c:pt idx="52090">
                  <c:v>-2.80269E-2</c:v>
                </c:pt>
                <c:pt idx="52091">
                  <c:v>-2.72746E-2</c:v>
                </c:pt>
                <c:pt idx="52092">
                  <c:v>-2.6473799999999999E-2</c:v>
                </c:pt>
                <c:pt idx="52093">
                  <c:v>-2.56254E-2</c:v>
                </c:pt>
                <c:pt idx="52094">
                  <c:v>-2.4730200000000001E-2</c:v>
                </c:pt>
                <c:pt idx="52095">
                  <c:v>-2.3789500000000002E-2</c:v>
                </c:pt>
                <c:pt idx="52096">
                  <c:v>-2.28043E-2</c:v>
                </c:pt>
                <c:pt idx="52097">
                  <c:v>-2.1776E-2</c:v>
                </c:pt>
                <c:pt idx="52098">
                  <c:v>-2.0705999999999999E-2</c:v>
                </c:pt>
                <c:pt idx="52099">
                  <c:v>-1.9595700000000001E-2</c:v>
                </c:pt>
                <c:pt idx="52100">
                  <c:v>-1.84467E-2</c:v>
                </c:pt>
                <c:pt idx="52101">
                  <c:v>-1.7260600000000001E-2</c:v>
                </c:pt>
                <c:pt idx="52102">
                  <c:v>-1.6039000000000001E-2</c:v>
                </c:pt>
                <c:pt idx="52103">
                  <c:v>-1.47838E-2</c:v>
                </c:pt>
                <c:pt idx="52104">
                  <c:v>-1.34965E-2</c:v>
                </c:pt>
                <c:pt idx="52105">
                  <c:v>-1.2179000000000001E-2</c:v>
                </c:pt>
                <c:pt idx="52106">
                  <c:v>-1.08331E-2</c:v>
                </c:pt>
                <c:pt idx="52107" formatCode="0.00E+00">
                  <c:v>-9.4605599999999998E-3</c:v>
                </c:pt>
                <c:pt idx="52108" formatCode="0.00E+00">
                  <c:v>-8.0634399999999998E-3</c:v>
                </c:pt>
                <c:pt idx="52109" formatCode="0.00E+00">
                  <c:v>-6.6436899999999998E-3</c:v>
                </c:pt>
                <c:pt idx="52110" formatCode="0.00E+00">
                  <c:v>-5.2034100000000003E-3</c:v>
                </c:pt>
                <c:pt idx="52111" formatCode="0.00E+00">
                  <c:v>-3.7447299999999999E-3</c:v>
                </c:pt>
                <c:pt idx="52112" formatCode="0.00E+00">
                  <c:v>-2.2697899999999998E-3</c:v>
                </c:pt>
                <c:pt idx="52113" formatCode="0.00E+00">
                  <c:v>-7.8074600000000002E-4</c:v>
                </c:pt>
                <c:pt idx="52114" formatCode="0.00E+00">
                  <c:v>7.2022899999999996E-4</c:v>
                </c:pt>
                <c:pt idx="52115" formatCode="0.00E+00">
                  <c:v>2.2309399999999998E-3</c:v>
                </c:pt>
                <c:pt idx="52116" formatCode="0.00E+00">
                  <c:v>3.7491500000000001E-3</c:v>
                </c:pt>
                <c:pt idx="52117" formatCode="0.00E+00">
                  <c:v>5.2725699999999999E-3</c:v>
                </c:pt>
                <c:pt idx="52118" formatCode="0.00E+00">
                  <c:v>6.79892E-3</c:v>
                </c:pt>
                <c:pt idx="52119" formatCode="0.00E+00">
                  <c:v>8.3258800000000008E-3</c:v>
                </c:pt>
                <c:pt idx="52120" formatCode="0.00E+00">
                  <c:v>9.8512200000000008E-3</c:v>
                </c:pt>
                <c:pt idx="52121">
                  <c:v>1.1372699999999999E-2</c:v>
                </c:pt>
                <c:pt idx="52122">
                  <c:v>1.28881E-2</c:v>
                </c:pt>
                <c:pt idx="52123">
                  <c:v>1.43952E-2</c:v>
                </c:pt>
                <c:pt idx="52124">
                  <c:v>1.5891700000000002E-2</c:v>
                </c:pt>
                <c:pt idx="52125">
                  <c:v>1.7375499999999999E-2</c:v>
                </c:pt>
                <c:pt idx="52126">
                  <c:v>1.88446E-2</c:v>
                </c:pt>
                <c:pt idx="52127">
                  <c:v>2.02968E-2</c:v>
                </c:pt>
                <c:pt idx="52128">
                  <c:v>2.17299E-2</c:v>
                </c:pt>
                <c:pt idx="52129">
                  <c:v>2.31419E-2</c:v>
                </c:pt>
                <c:pt idx="52130">
                  <c:v>2.4530699999999999E-2</c:v>
                </c:pt>
                <c:pt idx="52131">
                  <c:v>2.5894199999999999E-2</c:v>
                </c:pt>
                <c:pt idx="52132">
                  <c:v>2.7230399999999998E-2</c:v>
                </c:pt>
                <c:pt idx="52133">
                  <c:v>2.85375E-2</c:v>
                </c:pt>
                <c:pt idx="52134">
                  <c:v>2.98135E-2</c:v>
                </c:pt>
                <c:pt idx="52135">
                  <c:v>3.1056500000000001E-2</c:v>
                </c:pt>
                <c:pt idx="52136">
                  <c:v>3.2264599999999997E-2</c:v>
                </c:pt>
                <c:pt idx="52137">
                  <c:v>3.3436199999999999E-2</c:v>
                </c:pt>
                <c:pt idx="52138">
                  <c:v>3.4569500000000003E-2</c:v>
                </c:pt>
                <c:pt idx="52139">
                  <c:v>3.5662899999999997E-2</c:v>
                </c:pt>
                <c:pt idx="52140">
                  <c:v>3.6714700000000003E-2</c:v>
                </c:pt>
                <c:pt idx="52141">
                  <c:v>3.7723600000000003E-2</c:v>
                </c:pt>
                <c:pt idx="52142">
                  <c:v>3.8688100000000003E-2</c:v>
                </c:pt>
                <c:pt idx="52143">
                  <c:v>3.9606799999999998E-2</c:v>
                </c:pt>
                <c:pt idx="52144">
                  <c:v>4.0478600000000003E-2</c:v>
                </c:pt>
                <c:pt idx="52145">
                  <c:v>4.13023E-2</c:v>
                </c:pt>
                <c:pt idx="52146">
                  <c:v>4.2076700000000002E-2</c:v>
                </c:pt>
                <c:pt idx="52147">
                  <c:v>4.2800699999999997E-2</c:v>
                </c:pt>
                <c:pt idx="52148">
                  <c:v>4.3473299999999999E-2</c:v>
                </c:pt>
                <c:pt idx="52149">
                  <c:v>4.4093599999999997E-2</c:v>
                </c:pt>
                <c:pt idx="52150">
                  <c:v>4.46608E-2</c:v>
                </c:pt>
                <c:pt idx="52151">
                  <c:v>4.5173999999999999E-2</c:v>
                </c:pt>
                <c:pt idx="52152">
                  <c:v>4.5632600000000002E-2</c:v>
                </c:pt>
                <c:pt idx="52153">
                  <c:v>4.6035899999999998E-2</c:v>
                </c:pt>
                <c:pt idx="52154">
                  <c:v>4.6383599999999997E-2</c:v>
                </c:pt>
                <c:pt idx="52155">
                  <c:v>4.6675300000000003E-2</c:v>
                </c:pt>
                <c:pt idx="52156">
                  <c:v>4.6910500000000001E-2</c:v>
                </c:pt>
                <c:pt idx="52157">
                  <c:v>4.7088999999999999E-2</c:v>
                </c:pt>
                <c:pt idx="52158">
                  <c:v>4.7210700000000001E-2</c:v>
                </c:pt>
                <c:pt idx="52159">
                  <c:v>4.7275600000000001E-2</c:v>
                </c:pt>
                <c:pt idx="52160">
                  <c:v>4.7283600000000002E-2</c:v>
                </c:pt>
                <c:pt idx="52161">
                  <c:v>4.7234999999999999E-2</c:v>
                </c:pt>
                <c:pt idx="52162">
                  <c:v>4.7129799999999999E-2</c:v>
                </c:pt>
                <c:pt idx="52163">
                  <c:v>4.6968299999999998E-2</c:v>
                </c:pt>
                <c:pt idx="52164">
                  <c:v>4.6750800000000002E-2</c:v>
                </c:pt>
                <c:pt idx="52165">
                  <c:v>4.64778E-2</c:v>
                </c:pt>
                <c:pt idx="52166">
                  <c:v>4.6149700000000002E-2</c:v>
                </c:pt>
                <c:pt idx="52167">
                  <c:v>4.5767299999999997E-2</c:v>
                </c:pt>
                <c:pt idx="52168">
                  <c:v>4.5331099999999999E-2</c:v>
                </c:pt>
                <c:pt idx="52169">
                  <c:v>4.4841899999999997E-2</c:v>
                </c:pt>
                <c:pt idx="52170">
                  <c:v>4.43005E-2</c:v>
                </c:pt>
                <c:pt idx="52171">
                  <c:v>4.3707799999999998E-2</c:v>
                </c:pt>
                <c:pt idx="52172">
                  <c:v>4.3064699999999997E-2</c:v>
                </c:pt>
                <c:pt idx="52173">
                  <c:v>4.2372199999999999E-2</c:v>
                </c:pt>
                <c:pt idx="52174">
                  <c:v>4.1631500000000002E-2</c:v>
                </c:pt>
                <c:pt idx="52175">
                  <c:v>4.0843600000000001E-2</c:v>
                </c:pt>
                <c:pt idx="52176">
                  <c:v>4.0009900000000001E-2</c:v>
                </c:pt>
                <c:pt idx="52177">
                  <c:v>3.9131600000000002E-2</c:v>
                </c:pt>
                <c:pt idx="52178">
                  <c:v>3.8210099999999997E-2</c:v>
                </c:pt>
                <c:pt idx="52179">
                  <c:v>3.7246899999999999E-2</c:v>
                </c:pt>
                <c:pt idx="52180">
                  <c:v>3.6243400000000002E-2</c:v>
                </c:pt>
                <c:pt idx="52181">
                  <c:v>3.5201099999999999E-2</c:v>
                </c:pt>
                <c:pt idx="52182">
                  <c:v>3.4121400000000003E-2</c:v>
                </c:pt>
                <c:pt idx="52183">
                  <c:v>3.3006000000000001E-2</c:v>
                </c:pt>
                <c:pt idx="52184">
                  <c:v>3.1856599999999999E-2</c:v>
                </c:pt>
                <c:pt idx="52185">
                  <c:v>3.0674799999999999E-2</c:v>
                </c:pt>
                <c:pt idx="52186">
                  <c:v>2.9462200000000001E-2</c:v>
                </c:pt>
                <c:pt idx="52187">
                  <c:v>2.8220700000000001E-2</c:v>
                </c:pt>
                <c:pt idx="52188">
                  <c:v>2.69521E-2</c:v>
                </c:pt>
                <c:pt idx="52189">
                  <c:v>2.5658E-2</c:v>
                </c:pt>
                <c:pt idx="52190">
                  <c:v>2.4340500000000001E-2</c:v>
                </c:pt>
                <c:pt idx="52191">
                  <c:v>2.3001199999999999E-2</c:v>
                </c:pt>
                <c:pt idx="52192">
                  <c:v>2.1642000000000002E-2</c:v>
                </c:pt>
                <c:pt idx="52193">
                  <c:v>2.0264799999999999E-2</c:v>
                </c:pt>
                <c:pt idx="52194">
                  <c:v>1.8871599999999999E-2</c:v>
                </c:pt>
                <c:pt idx="52195">
                  <c:v>1.74641E-2</c:v>
                </c:pt>
                <c:pt idx="52196">
                  <c:v>1.6044300000000001E-2</c:v>
                </c:pt>
                <c:pt idx="52197">
                  <c:v>1.4614E-2</c:v>
                </c:pt>
                <c:pt idx="52198">
                  <c:v>1.31752E-2</c:v>
                </c:pt>
                <c:pt idx="52199">
                  <c:v>1.1729699999999999E-2</c:v>
                </c:pt>
                <c:pt idx="52200">
                  <c:v>1.0279399999999999E-2</c:v>
                </c:pt>
                <c:pt idx="52201" formatCode="0.00E+00">
                  <c:v>8.8261799999999994E-3</c:v>
                </c:pt>
                <c:pt idx="52202" formatCode="0.00E+00">
                  <c:v>7.3719199999999997E-3</c:v>
                </c:pt>
                <c:pt idx="52203" formatCode="0.00E+00">
                  <c:v>5.9184399999999996E-3</c:v>
                </c:pt>
                <c:pt idx="52204" formatCode="0.00E+00">
                  <c:v>4.4675699999999997E-3</c:v>
                </c:pt>
                <c:pt idx="52205" formatCode="0.00E+00">
                  <c:v>3.0211399999999998E-3</c:v>
                </c:pt>
                <c:pt idx="52206" formatCode="0.00E+00">
                  <c:v>1.5809299999999999E-3</c:v>
                </c:pt>
                <c:pt idx="52207" formatCode="0.00E+00">
                  <c:v>1.48701E-4</c:v>
                </c:pt>
                <c:pt idx="52208" formatCode="0.00E+00">
                  <c:v>-1.2738300000000001E-3</c:v>
                </c:pt>
                <c:pt idx="52209" formatCode="0.00E+00">
                  <c:v>-2.6849600000000001E-3</c:v>
                </c:pt>
                <c:pt idx="52210" formatCode="0.00E+00">
                  <c:v>-4.0830199999999997E-3</c:v>
                </c:pt>
                <c:pt idx="52211" formatCode="0.00E+00">
                  <c:v>-5.4663699999999999E-3</c:v>
                </c:pt>
                <c:pt idx="52212" formatCode="0.00E+00">
                  <c:v>-6.8334399999999997E-3</c:v>
                </c:pt>
                <c:pt idx="52213" formatCode="0.00E+00">
                  <c:v>-8.1827099999999993E-3</c:v>
                </c:pt>
                <c:pt idx="52214" formatCode="0.00E+00">
                  <c:v>-9.5127300000000005E-3</c:v>
                </c:pt>
                <c:pt idx="52215">
                  <c:v>-1.0822099999999999E-2</c:v>
                </c:pt>
                <c:pt idx="52216">
                  <c:v>-1.2109200000000001E-2</c:v>
                </c:pt>
                <c:pt idx="52217">
                  <c:v>-1.33729E-2</c:v>
                </c:pt>
                <c:pt idx="52218">
                  <c:v>-1.4611799999999999E-2</c:v>
                </c:pt>
                <c:pt idx="52219">
                  <c:v>-1.5824499999999998E-2</c:v>
                </c:pt>
                <c:pt idx="52220">
                  <c:v>-1.70101E-2</c:v>
                </c:pt>
                <c:pt idx="52221">
                  <c:v>-1.8167200000000001E-2</c:v>
                </c:pt>
                <c:pt idx="52222">
                  <c:v>-1.9295E-2</c:v>
                </c:pt>
                <c:pt idx="52223">
                  <c:v>-2.0392400000000001E-2</c:v>
                </c:pt>
                <c:pt idx="52224">
                  <c:v>-2.1458399999999999E-2</c:v>
                </c:pt>
                <c:pt idx="52225">
                  <c:v>-2.24922E-2</c:v>
                </c:pt>
                <c:pt idx="52226">
                  <c:v>-2.3492800000000001E-2</c:v>
                </c:pt>
                <c:pt idx="52227">
                  <c:v>-2.4459499999999999E-2</c:v>
                </c:pt>
                <c:pt idx="52228">
                  <c:v>-2.5391500000000001E-2</c:v>
                </c:pt>
                <c:pt idx="52229">
                  <c:v>-2.6288200000000001E-2</c:v>
                </c:pt>
                <c:pt idx="52230">
                  <c:v>-2.71489E-2</c:v>
                </c:pt>
                <c:pt idx="52231">
                  <c:v>-2.79732E-2</c:v>
                </c:pt>
                <c:pt idx="52232">
                  <c:v>-2.8760399999999998E-2</c:v>
                </c:pt>
                <c:pt idx="52233">
                  <c:v>-2.95102E-2</c:v>
                </c:pt>
                <c:pt idx="52234">
                  <c:v>-3.0222300000000001E-2</c:v>
                </c:pt>
                <c:pt idx="52235">
                  <c:v>-3.0896400000000001E-2</c:v>
                </c:pt>
                <c:pt idx="52236">
                  <c:v>-3.1532400000000002E-2</c:v>
                </c:pt>
                <c:pt idx="52237">
                  <c:v>-3.2129999999999999E-2</c:v>
                </c:pt>
                <c:pt idx="52238">
                  <c:v>-3.2689099999999999E-2</c:v>
                </c:pt>
                <c:pt idx="52239">
                  <c:v>-3.3209599999999999E-2</c:v>
                </c:pt>
                <c:pt idx="52240">
                  <c:v>-3.3691499999999999E-2</c:v>
                </c:pt>
                <c:pt idx="52241">
                  <c:v>-3.4134999999999999E-2</c:v>
                </c:pt>
                <c:pt idx="52242">
                  <c:v>-3.4540099999999997E-2</c:v>
                </c:pt>
                <c:pt idx="52243">
                  <c:v>-3.4907100000000003E-2</c:v>
                </c:pt>
                <c:pt idx="52244">
                  <c:v>-3.5236200000000002E-2</c:v>
                </c:pt>
                <c:pt idx="52245">
                  <c:v>-3.5527700000000002E-2</c:v>
                </c:pt>
                <c:pt idx="52246">
                  <c:v>-3.5782000000000001E-2</c:v>
                </c:pt>
                <c:pt idx="52247">
                  <c:v>-3.59996E-2</c:v>
                </c:pt>
                <c:pt idx="52248">
                  <c:v>-3.6180799999999999E-2</c:v>
                </c:pt>
                <c:pt idx="52249">
                  <c:v>-3.6326200000000003E-2</c:v>
                </c:pt>
                <c:pt idx="52250">
                  <c:v>-3.6436099999999999E-2</c:v>
                </c:pt>
                <c:pt idx="52251">
                  <c:v>-3.6511299999999997E-2</c:v>
                </c:pt>
                <c:pt idx="52252">
                  <c:v>-3.65522E-2</c:v>
                </c:pt>
                <c:pt idx="52253">
                  <c:v>-3.6559599999999998E-2</c:v>
                </c:pt>
                <c:pt idx="52254">
                  <c:v>-3.6533999999999997E-2</c:v>
                </c:pt>
                <c:pt idx="52255">
                  <c:v>-3.6476300000000003E-2</c:v>
                </c:pt>
                <c:pt idx="52256">
                  <c:v>-3.6387200000000001E-2</c:v>
                </c:pt>
                <c:pt idx="52257">
                  <c:v>-3.6267500000000001E-2</c:v>
                </c:pt>
                <c:pt idx="52258">
                  <c:v>-3.6117999999999997E-2</c:v>
                </c:pt>
                <c:pt idx="52259">
                  <c:v>-3.5939600000000002E-2</c:v>
                </c:pt>
                <c:pt idx="52260">
                  <c:v>-3.5733099999999997E-2</c:v>
                </c:pt>
                <c:pt idx="52261">
                  <c:v>-3.54994E-2</c:v>
                </c:pt>
                <c:pt idx="52262">
                  <c:v>-3.5239399999999997E-2</c:v>
                </c:pt>
                <c:pt idx="52263">
                  <c:v>-3.4953999999999999E-2</c:v>
                </c:pt>
                <c:pt idx="52264">
                  <c:v>-3.4644399999999999E-2</c:v>
                </c:pt>
                <c:pt idx="52265">
                  <c:v>-3.4311399999999999E-2</c:v>
                </c:pt>
                <c:pt idx="52266">
                  <c:v>-3.3956199999999999E-2</c:v>
                </c:pt>
                <c:pt idx="52267">
                  <c:v>-3.3579400000000002E-2</c:v>
                </c:pt>
                <c:pt idx="52268">
                  <c:v>-3.3182200000000002E-2</c:v>
                </c:pt>
                <c:pt idx="52269">
                  <c:v>-3.27654E-2</c:v>
                </c:pt>
                <c:pt idx="52270">
                  <c:v>-3.2330200000000003E-2</c:v>
                </c:pt>
                <c:pt idx="52271">
                  <c:v>-3.18774E-2</c:v>
                </c:pt>
                <c:pt idx="52272">
                  <c:v>-3.1408100000000001E-2</c:v>
                </c:pt>
                <c:pt idx="52273">
                  <c:v>-3.09235E-2</c:v>
                </c:pt>
                <c:pt idx="52274">
                  <c:v>-3.04246E-2</c:v>
                </c:pt>
                <c:pt idx="52275">
                  <c:v>-2.9912399999999999E-2</c:v>
                </c:pt>
                <c:pt idx="52276">
                  <c:v>-2.9387799999999999E-2</c:v>
                </c:pt>
                <c:pt idx="52277">
                  <c:v>-2.88519E-2</c:v>
                </c:pt>
                <c:pt idx="52278">
                  <c:v>-2.8305500000000001E-2</c:v>
                </c:pt>
                <c:pt idx="52279">
                  <c:v>-2.7749699999999999E-2</c:v>
                </c:pt>
                <c:pt idx="52280">
                  <c:v>-2.7185299999999999E-2</c:v>
                </c:pt>
                <c:pt idx="52281">
                  <c:v>-2.6613100000000001E-2</c:v>
                </c:pt>
                <c:pt idx="52282">
                  <c:v>-2.6034000000000002E-2</c:v>
                </c:pt>
                <c:pt idx="52283">
                  <c:v>-2.54489E-2</c:v>
                </c:pt>
                <c:pt idx="52284">
                  <c:v>-2.4858399999999999E-2</c:v>
                </c:pt>
                <c:pt idx="52285">
                  <c:v>-2.42635E-2</c:v>
                </c:pt>
                <c:pt idx="52286">
                  <c:v>-2.36648E-2</c:v>
                </c:pt>
                <c:pt idx="52287">
                  <c:v>-2.30631E-2</c:v>
                </c:pt>
                <c:pt idx="52288">
                  <c:v>-2.2459300000000001E-2</c:v>
                </c:pt>
                <c:pt idx="52289">
                  <c:v>-2.1853999999999998E-2</c:v>
                </c:pt>
                <c:pt idx="52290">
                  <c:v>-2.1248E-2</c:v>
                </c:pt>
                <c:pt idx="52291">
                  <c:v>-2.0641900000000001E-2</c:v>
                </c:pt>
                <c:pt idx="52292">
                  <c:v>-2.0036100000000001E-2</c:v>
                </c:pt>
                <c:pt idx="52293">
                  <c:v>-1.9431199999999999E-2</c:v>
                </c:pt>
                <c:pt idx="52294">
                  <c:v>-1.8827799999999999E-2</c:v>
                </c:pt>
                <c:pt idx="52295">
                  <c:v>-1.8226200000000001E-2</c:v>
                </c:pt>
                <c:pt idx="52296">
                  <c:v>-1.7627E-2</c:v>
                </c:pt>
                <c:pt idx="52297">
                  <c:v>-1.70306E-2</c:v>
                </c:pt>
                <c:pt idx="52298">
                  <c:v>-1.6437299999999998E-2</c:v>
                </c:pt>
                <c:pt idx="52299">
                  <c:v>-1.5847400000000001E-2</c:v>
                </c:pt>
                <c:pt idx="52300">
                  <c:v>-1.5261200000000001E-2</c:v>
                </c:pt>
                <c:pt idx="52301">
                  <c:v>-1.4678999999999999E-2</c:v>
                </c:pt>
                <c:pt idx="52302">
                  <c:v>-1.41009E-2</c:v>
                </c:pt>
                <c:pt idx="52303">
                  <c:v>-1.35272E-2</c:v>
                </c:pt>
                <c:pt idx="52304">
                  <c:v>-1.2958000000000001E-2</c:v>
                </c:pt>
                <c:pt idx="52305">
                  <c:v>-1.23935E-2</c:v>
                </c:pt>
                <c:pt idx="52306">
                  <c:v>-1.18336E-2</c:v>
                </c:pt>
                <c:pt idx="52307">
                  <c:v>-1.1278399999999999E-2</c:v>
                </c:pt>
                <c:pt idx="52308">
                  <c:v>-1.07279E-2</c:v>
                </c:pt>
                <c:pt idx="52309">
                  <c:v>-1.0182099999999999E-2</c:v>
                </c:pt>
                <c:pt idx="52310" formatCode="0.00E+00">
                  <c:v>-9.6408799999999992E-3</c:v>
                </c:pt>
                <c:pt idx="52311" formatCode="0.00E+00">
                  <c:v>-9.1040700000000006E-3</c:v>
                </c:pt>
                <c:pt idx="52312" formatCode="0.00E+00">
                  <c:v>-8.5716300000000002E-3</c:v>
                </c:pt>
                <c:pt idx="52313" formatCode="0.00E+00">
                  <c:v>-8.0434900000000004E-3</c:v>
                </c:pt>
                <c:pt idx="52314" formatCode="0.00E+00">
                  <c:v>-7.5195599999999998E-3</c:v>
                </c:pt>
                <c:pt idx="52315" formatCode="0.00E+00">
                  <c:v>-6.9996399999999997E-3</c:v>
                </c:pt>
                <c:pt idx="52316" formatCode="0.00E+00">
                  <c:v>-6.4834799999999998E-3</c:v>
                </c:pt>
                <c:pt idx="52317" formatCode="0.00E+00">
                  <c:v>-5.9707900000000001E-3</c:v>
                </c:pt>
                <c:pt idx="52318" formatCode="0.00E+00">
                  <c:v>-5.4612100000000002E-3</c:v>
                </c:pt>
                <c:pt idx="52319" formatCode="0.00E+00">
                  <c:v>-4.9543599999999997E-3</c:v>
                </c:pt>
                <c:pt idx="52320" formatCode="0.00E+00">
                  <c:v>-4.4498599999999999E-3</c:v>
                </c:pt>
                <c:pt idx="52321" formatCode="0.00E+00">
                  <c:v>-3.9473299999999998E-3</c:v>
                </c:pt>
                <c:pt idx="52322" formatCode="0.00E+00">
                  <c:v>-3.4463900000000001E-3</c:v>
                </c:pt>
                <c:pt idx="52323" formatCode="0.00E+00">
                  <c:v>-2.9466700000000002E-3</c:v>
                </c:pt>
                <c:pt idx="52324" formatCode="0.00E+00">
                  <c:v>-2.4478099999999999E-3</c:v>
                </c:pt>
                <c:pt idx="52325" formatCode="0.00E+00">
                  <c:v>-1.94947E-3</c:v>
                </c:pt>
                <c:pt idx="52326" formatCode="0.00E+00">
                  <c:v>-1.4512399999999999E-3</c:v>
                </c:pt>
                <c:pt idx="52327" formatCode="0.00E+00">
                  <c:v>-9.5263399999999995E-4</c:v>
                </c:pt>
                <c:pt idx="52328" formatCode="0.00E+00">
                  <c:v>-4.5323500000000002E-4</c:v>
                </c:pt>
                <c:pt idx="52329" formatCode="0.00E+00">
                  <c:v>4.7332900000000002E-5</c:v>
                </c:pt>
                <c:pt idx="52330" formatCode="0.00E+00">
                  <c:v>5.4943799999999997E-4</c:v>
                </c:pt>
                <c:pt idx="52331" formatCode="0.00E+00">
                  <c:v>1.0534800000000001E-3</c:v>
                </c:pt>
                <c:pt idx="52332" formatCode="0.00E+00">
                  <c:v>1.5599100000000001E-3</c:v>
                </c:pt>
                <c:pt idx="52333" formatCode="0.00E+00">
                  <c:v>2.0692699999999998E-3</c:v>
                </c:pt>
                <c:pt idx="52334" formatCode="0.00E+00">
                  <c:v>2.58209E-3</c:v>
                </c:pt>
                <c:pt idx="52335" formatCode="0.00E+00">
                  <c:v>3.0989099999999999E-3</c:v>
                </c:pt>
                <c:pt idx="52336" formatCode="0.00E+00">
                  <c:v>3.6202399999999998E-3</c:v>
                </c:pt>
                <c:pt idx="52337" formatCode="0.00E+00">
                  <c:v>4.14651E-3</c:v>
                </c:pt>
                <c:pt idx="52338" formatCode="0.00E+00">
                  <c:v>4.67798E-3</c:v>
                </c:pt>
                <c:pt idx="52339" formatCode="0.00E+00">
                  <c:v>5.2148400000000001E-3</c:v>
                </c:pt>
                <c:pt idx="52340" formatCode="0.00E+00">
                  <c:v>5.7574499999999999E-3</c:v>
                </c:pt>
                <c:pt idx="52341" formatCode="0.00E+00">
                  <c:v>6.30629E-3</c:v>
                </c:pt>
                <c:pt idx="52342" formatCode="0.00E+00">
                  <c:v>6.86186E-3</c:v>
                </c:pt>
                <c:pt idx="52343" formatCode="0.00E+00">
                  <c:v>7.4244799999999998E-3</c:v>
                </c:pt>
                <c:pt idx="52344" formatCode="0.00E+00">
                  <c:v>7.9944899999999999E-3</c:v>
                </c:pt>
                <c:pt idx="52345" formatCode="0.00E+00">
                  <c:v>8.5722100000000002E-3</c:v>
                </c:pt>
                <c:pt idx="52346" formatCode="0.00E+00">
                  <c:v>9.1579399999999998E-3</c:v>
                </c:pt>
                <c:pt idx="52347" formatCode="0.00E+00">
                  <c:v>9.7518599999999993E-3</c:v>
                </c:pt>
                <c:pt idx="52348">
                  <c:v>1.03541E-2</c:v>
                </c:pt>
                <c:pt idx="52349">
                  <c:v>1.0964700000000001E-2</c:v>
                </c:pt>
                <c:pt idx="52350">
                  <c:v>1.15838E-2</c:v>
                </c:pt>
                <c:pt idx="52351">
                  <c:v>1.22116E-2</c:v>
                </c:pt>
                <c:pt idx="52352">
                  <c:v>1.2848E-2</c:v>
                </c:pt>
                <c:pt idx="52353">
                  <c:v>1.3493099999999999E-2</c:v>
                </c:pt>
                <c:pt idx="52354">
                  <c:v>1.4146799999999999E-2</c:v>
                </c:pt>
                <c:pt idx="52355">
                  <c:v>1.48091E-2</c:v>
                </c:pt>
                <c:pt idx="52356">
                  <c:v>1.5480000000000001E-2</c:v>
                </c:pt>
                <c:pt idx="52357">
                  <c:v>1.61596E-2</c:v>
                </c:pt>
                <c:pt idx="52358">
                  <c:v>1.68478E-2</c:v>
                </c:pt>
                <c:pt idx="52359">
                  <c:v>1.7544400000000002E-2</c:v>
                </c:pt>
                <c:pt idx="52360">
                  <c:v>1.8249100000000001E-2</c:v>
                </c:pt>
                <c:pt idx="52361">
                  <c:v>1.8961700000000001E-2</c:v>
                </c:pt>
                <c:pt idx="52362">
                  <c:v>1.9682000000000002E-2</c:v>
                </c:pt>
                <c:pt idx="52363">
                  <c:v>2.0409400000000001E-2</c:v>
                </c:pt>
                <c:pt idx="52364">
                  <c:v>2.1143700000000001E-2</c:v>
                </c:pt>
                <c:pt idx="52365">
                  <c:v>2.1884299999999999E-2</c:v>
                </c:pt>
                <c:pt idx="52366">
                  <c:v>2.26308E-2</c:v>
                </c:pt>
                <c:pt idx="52367">
                  <c:v>2.33826E-2</c:v>
                </c:pt>
                <c:pt idx="52368">
                  <c:v>2.4139299999999999E-2</c:v>
                </c:pt>
                <c:pt idx="52369">
                  <c:v>2.4900200000000001E-2</c:v>
                </c:pt>
                <c:pt idx="52370">
                  <c:v>2.5664800000000002E-2</c:v>
                </c:pt>
                <c:pt idx="52371">
                  <c:v>2.6432600000000001E-2</c:v>
                </c:pt>
                <c:pt idx="52372">
                  <c:v>2.7202899999999999E-2</c:v>
                </c:pt>
                <c:pt idx="52373">
                  <c:v>2.7974800000000001E-2</c:v>
                </c:pt>
                <c:pt idx="52374">
                  <c:v>2.8747700000000001E-2</c:v>
                </c:pt>
                <c:pt idx="52375">
                  <c:v>2.9520899999999999E-2</c:v>
                </c:pt>
                <c:pt idx="52376">
                  <c:v>3.0293400000000002E-2</c:v>
                </c:pt>
                <c:pt idx="52377">
                  <c:v>3.1064499999999998E-2</c:v>
                </c:pt>
                <c:pt idx="52378">
                  <c:v>3.1833100000000003E-2</c:v>
                </c:pt>
                <c:pt idx="52379">
                  <c:v>3.2598299999999997E-2</c:v>
                </c:pt>
                <c:pt idx="52380">
                  <c:v>3.3359100000000003E-2</c:v>
                </c:pt>
                <c:pt idx="52381">
                  <c:v>3.4114400000000003E-2</c:v>
                </c:pt>
                <c:pt idx="52382">
                  <c:v>3.4863199999999997E-2</c:v>
                </c:pt>
                <c:pt idx="52383">
                  <c:v>3.5604499999999997E-2</c:v>
                </c:pt>
                <c:pt idx="52384">
                  <c:v>3.63372E-2</c:v>
                </c:pt>
                <c:pt idx="52385">
                  <c:v>3.7060200000000001E-2</c:v>
                </c:pt>
                <c:pt idx="52386">
                  <c:v>3.7772600000000003E-2</c:v>
                </c:pt>
                <c:pt idx="52387">
                  <c:v>3.8473500000000001E-2</c:v>
                </c:pt>
                <c:pt idx="52388">
                  <c:v>3.9161599999999998E-2</c:v>
                </c:pt>
                <c:pt idx="52389">
                  <c:v>3.9835700000000002E-2</c:v>
                </c:pt>
                <c:pt idx="52390">
                  <c:v>4.0494599999999999E-2</c:v>
                </c:pt>
                <c:pt idx="52391">
                  <c:v>4.1137199999999999E-2</c:v>
                </c:pt>
                <c:pt idx="52392">
                  <c:v>4.1762399999999998E-2</c:v>
                </c:pt>
                <c:pt idx="52393">
                  <c:v>4.2368900000000001E-2</c:v>
                </c:pt>
                <c:pt idx="52394">
                  <c:v>4.2955599999999997E-2</c:v>
                </c:pt>
                <c:pt idx="52395">
                  <c:v>4.3521200000000003E-2</c:v>
                </c:pt>
                <c:pt idx="52396">
                  <c:v>4.4064800000000001E-2</c:v>
                </c:pt>
                <c:pt idx="52397">
                  <c:v>4.4585100000000003E-2</c:v>
                </c:pt>
                <c:pt idx="52398">
                  <c:v>4.5081000000000003E-2</c:v>
                </c:pt>
                <c:pt idx="52399">
                  <c:v>4.5551099999999997E-2</c:v>
                </c:pt>
                <c:pt idx="52400">
                  <c:v>4.5994300000000002E-2</c:v>
                </c:pt>
                <c:pt idx="52401">
                  <c:v>4.6409600000000002E-2</c:v>
                </c:pt>
                <c:pt idx="52402">
                  <c:v>4.6795799999999999E-2</c:v>
                </c:pt>
                <c:pt idx="52403">
                  <c:v>4.7151600000000002E-2</c:v>
                </c:pt>
                <c:pt idx="52404">
                  <c:v>4.7475999999999997E-2</c:v>
                </c:pt>
                <c:pt idx="52405">
                  <c:v>4.7767900000000002E-2</c:v>
                </c:pt>
                <c:pt idx="52406">
                  <c:v>4.80265E-2</c:v>
                </c:pt>
                <c:pt idx="52407">
                  <c:v>4.8250800000000003E-2</c:v>
                </c:pt>
                <c:pt idx="52408">
                  <c:v>4.8439700000000002E-2</c:v>
                </c:pt>
                <c:pt idx="52409">
                  <c:v>4.8592400000000001E-2</c:v>
                </c:pt>
                <c:pt idx="52410">
                  <c:v>4.8707899999999998E-2</c:v>
                </c:pt>
                <c:pt idx="52411">
                  <c:v>4.8785299999999997E-2</c:v>
                </c:pt>
                <c:pt idx="52412">
                  <c:v>4.8823800000000001E-2</c:v>
                </c:pt>
                <c:pt idx="52413">
                  <c:v>4.88228E-2</c:v>
                </c:pt>
                <c:pt idx="52414">
                  <c:v>4.87813E-2</c:v>
                </c:pt>
                <c:pt idx="52415">
                  <c:v>4.8698699999999998E-2</c:v>
                </c:pt>
                <c:pt idx="52416">
                  <c:v>4.8574300000000001E-2</c:v>
                </c:pt>
                <c:pt idx="52417">
                  <c:v>4.8407400000000003E-2</c:v>
                </c:pt>
                <c:pt idx="52418">
                  <c:v>4.8197499999999997E-2</c:v>
                </c:pt>
                <c:pt idx="52419">
                  <c:v>4.7944000000000001E-2</c:v>
                </c:pt>
                <c:pt idx="52420">
                  <c:v>4.7646599999999997E-2</c:v>
                </c:pt>
                <c:pt idx="52421">
                  <c:v>4.7304899999999997E-2</c:v>
                </c:pt>
                <c:pt idx="52422">
                  <c:v>4.6918300000000003E-2</c:v>
                </c:pt>
                <c:pt idx="52423">
                  <c:v>4.6486699999999999E-2</c:v>
                </c:pt>
                <c:pt idx="52424">
                  <c:v>4.6009700000000001E-2</c:v>
                </c:pt>
                <c:pt idx="52425">
                  <c:v>4.5487300000000001E-2</c:v>
                </c:pt>
                <c:pt idx="52426">
                  <c:v>4.4919500000000001E-2</c:v>
                </c:pt>
                <c:pt idx="52427">
                  <c:v>4.4306199999999997E-2</c:v>
                </c:pt>
                <c:pt idx="52428">
                  <c:v>4.3647199999999997E-2</c:v>
                </c:pt>
                <c:pt idx="52429">
                  <c:v>4.2942800000000003E-2</c:v>
                </c:pt>
                <c:pt idx="52430">
                  <c:v>4.2193000000000001E-2</c:v>
                </c:pt>
                <c:pt idx="52431">
                  <c:v>4.13981E-2</c:v>
                </c:pt>
                <c:pt idx="52432">
                  <c:v>4.0558400000000001E-2</c:v>
                </c:pt>
                <c:pt idx="52433">
                  <c:v>3.9674099999999997E-2</c:v>
                </c:pt>
                <c:pt idx="52434">
                  <c:v>3.8745599999999998E-2</c:v>
                </c:pt>
                <c:pt idx="52435">
                  <c:v>3.7773300000000003E-2</c:v>
                </c:pt>
                <c:pt idx="52436">
                  <c:v>3.67578E-2</c:v>
                </c:pt>
                <c:pt idx="52437">
                  <c:v>3.56999E-2</c:v>
                </c:pt>
                <c:pt idx="52438">
                  <c:v>3.4600199999999998E-2</c:v>
                </c:pt>
                <c:pt idx="52439">
                  <c:v>3.3459500000000003E-2</c:v>
                </c:pt>
                <c:pt idx="52440">
                  <c:v>3.2278599999999998E-2</c:v>
                </c:pt>
                <c:pt idx="52441">
                  <c:v>3.10584E-2</c:v>
                </c:pt>
                <c:pt idx="52442">
                  <c:v>2.9799900000000001E-2</c:v>
                </c:pt>
                <c:pt idx="52443">
                  <c:v>2.8503799999999999E-2</c:v>
                </c:pt>
                <c:pt idx="52444">
                  <c:v>2.7171299999999999E-2</c:v>
                </c:pt>
                <c:pt idx="52445">
                  <c:v>2.5803300000000001E-2</c:v>
                </c:pt>
                <c:pt idx="52446">
                  <c:v>2.4401300000000001E-2</c:v>
                </c:pt>
                <c:pt idx="52447">
                  <c:v>2.2966400000000001E-2</c:v>
                </c:pt>
                <c:pt idx="52448">
                  <c:v>2.1500100000000001E-2</c:v>
                </c:pt>
                <c:pt idx="52449">
                  <c:v>2.00036E-2</c:v>
                </c:pt>
                <c:pt idx="52450">
                  <c:v>1.8478499999999998E-2</c:v>
                </c:pt>
                <c:pt idx="52451">
                  <c:v>1.6926099999999999E-2</c:v>
                </c:pt>
                <c:pt idx="52452">
                  <c:v>1.5347899999999999E-2</c:v>
                </c:pt>
                <c:pt idx="52453">
                  <c:v>1.3745500000000001E-2</c:v>
                </c:pt>
                <c:pt idx="52454">
                  <c:v>1.2120499999999999E-2</c:v>
                </c:pt>
                <c:pt idx="52455">
                  <c:v>1.04747E-2</c:v>
                </c:pt>
                <c:pt idx="52456" formatCode="0.00E+00">
                  <c:v>8.8096400000000005E-3</c:v>
                </c:pt>
                <c:pt idx="52457" formatCode="0.00E+00">
                  <c:v>7.1271199999999998E-3</c:v>
                </c:pt>
                <c:pt idx="52458" formatCode="0.00E+00">
                  <c:v>5.4288599999999998E-3</c:v>
                </c:pt>
                <c:pt idx="52459" formatCode="0.00E+00">
                  <c:v>3.71667E-3</c:v>
                </c:pt>
                <c:pt idx="52460" formatCode="0.00E+00">
                  <c:v>1.9923900000000001E-3</c:v>
                </c:pt>
                <c:pt idx="52461" formatCode="0.00E+00">
                  <c:v>2.5791900000000001E-4</c:v>
                </c:pt>
                <c:pt idx="52462" formatCode="0.00E+00">
                  <c:v>-1.48481E-3</c:v>
                </c:pt>
                <c:pt idx="52463" formatCode="0.00E+00">
                  <c:v>-3.2338800000000002E-3</c:v>
                </c:pt>
                <c:pt idx="52464" formatCode="0.00E+00">
                  <c:v>-4.9873799999999996E-3</c:v>
                </c:pt>
                <c:pt idx="52465" formatCode="0.00E+00">
                  <c:v>-6.7433600000000003E-3</c:v>
                </c:pt>
                <c:pt idx="52466" formatCode="0.00E+00">
                  <c:v>-8.4997800000000002E-3</c:v>
                </c:pt>
                <c:pt idx="52467">
                  <c:v>-1.0254599999999999E-2</c:v>
                </c:pt>
                <c:pt idx="52468">
                  <c:v>-1.20058E-2</c:v>
                </c:pt>
                <c:pt idx="52469">
                  <c:v>-1.37514E-2</c:v>
                </c:pt>
                <c:pt idx="52470">
                  <c:v>-1.5489299999999999E-2</c:v>
                </c:pt>
                <c:pt idx="52471">
                  <c:v>-1.72176E-2</c:v>
                </c:pt>
                <c:pt idx="52472">
                  <c:v>-1.8934099999999999E-2</c:v>
                </c:pt>
                <c:pt idx="52473">
                  <c:v>-2.06368E-2</c:v>
                </c:pt>
                <c:pt idx="52474">
                  <c:v>-2.2323800000000001E-2</c:v>
                </c:pt>
                <c:pt idx="52475">
                  <c:v>-2.3992800000000002E-2</c:v>
                </c:pt>
                <c:pt idx="52476">
                  <c:v>-2.5641799999999999E-2</c:v>
                </c:pt>
                <c:pt idx="52477">
                  <c:v>-2.7269000000000002E-2</c:v>
                </c:pt>
                <c:pt idx="52478">
                  <c:v>-2.8872200000000001E-2</c:v>
                </c:pt>
                <c:pt idx="52479">
                  <c:v>-3.0449500000000001E-2</c:v>
                </c:pt>
                <c:pt idx="52480">
                  <c:v>-3.1999100000000003E-2</c:v>
                </c:pt>
                <c:pt idx="52481">
                  <c:v>-3.3518899999999997E-2</c:v>
                </c:pt>
                <c:pt idx="52482">
                  <c:v>-3.5007200000000002E-2</c:v>
                </c:pt>
                <c:pt idx="52483">
                  <c:v>-3.6462099999999997E-2</c:v>
                </c:pt>
                <c:pt idx="52484">
                  <c:v>-3.7881900000000003E-2</c:v>
                </c:pt>
                <c:pt idx="52485">
                  <c:v>-3.9264599999999997E-2</c:v>
                </c:pt>
                <c:pt idx="52486">
                  <c:v>-4.0608600000000002E-2</c:v>
                </c:pt>
                <c:pt idx="52487">
                  <c:v>-4.1912199999999997E-2</c:v>
                </c:pt>
                <c:pt idx="52488">
                  <c:v>-4.3173799999999998E-2</c:v>
                </c:pt>
                <c:pt idx="52489">
                  <c:v>-4.4391699999999999E-2</c:v>
                </c:pt>
                <c:pt idx="52490">
                  <c:v>-4.5564300000000002E-2</c:v>
                </c:pt>
                <c:pt idx="52491">
                  <c:v>-4.6690000000000002E-2</c:v>
                </c:pt>
                <c:pt idx="52492">
                  <c:v>-4.77676E-2</c:v>
                </c:pt>
                <c:pt idx="52493">
                  <c:v>-4.8795600000000001E-2</c:v>
                </c:pt>
                <c:pt idx="52494">
                  <c:v>-4.9772799999999999E-2</c:v>
                </c:pt>
                <c:pt idx="52495">
                  <c:v>-5.0698100000000003E-2</c:v>
                </c:pt>
                <c:pt idx="52496">
                  <c:v>-5.1570299999999999E-2</c:v>
                </c:pt>
                <c:pt idx="52497">
                  <c:v>-5.23881E-2</c:v>
                </c:pt>
                <c:pt idx="52498">
                  <c:v>-5.3150599999999999E-2</c:v>
                </c:pt>
                <c:pt idx="52499">
                  <c:v>-5.38567E-2</c:v>
                </c:pt>
                <c:pt idx="52500">
                  <c:v>-5.4505600000000001E-2</c:v>
                </c:pt>
                <c:pt idx="52501">
                  <c:v>-5.5096300000000001E-2</c:v>
                </c:pt>
                <c:pt idx="52502">
                  <c:v>-5.5628200000000003E-2</c:v>
                </c:pt>
                <c:pt idx="52503">
                  <c:v>-5.6100400000000002E-2</c:v>
                </c:pt>
                <c:pt idx="52504">
                  <c:v>-5.65125E-2</c:v>
                </c:pt>
                <c:pt idx="52505">
                  <c:v>-5.6863799999999999E-2</c:v>
                </c:pt>
                <c:pt idx="52506">
                  <c:v>-5.7153799999999998E-2</c:v>
                </c:pt>
                <c:pt idx="52507">
                  <c:v>-5.7382200000000001E-2</c:v>
                </c:pt>
                <c:pt idx="52508">
                  <c:v>-5.7548700000000001E-2</c:v>
                </c:pt>
                <c:pt idx="52509">
                  <c:v>-5.7653099999999999E-2</c:v>
                </c:pt>
                <c:pt idx="52510">
                  <c:v>-5.7695200000000002E-2</c:v>
                </c:pt>
                <c:pt idx="52511">
                  <c:v>-5.76751E-2</c:v>
                </c:pt>
                <c:pt idx="52512">
                  <c:v>-5.7592699999999997E-2</c:v>
                </c:pt>
                <c:pt idx="52513">
                  <c:v>-5.7448100000000002E-2</c:v>
                </c:pt>
                <c:pt idx="52514">
                  <c:v>-5.7241599999999997E-2</c:v>
                </c:pt>
                <c:pt idx="52515">
                  <c:v>-5.6973299999999998E-2</c:v>
                </c:pt>
                <c:pt idx="52516">
                  <c:v>-5.6643699999999998E-2</c:v>
                </c:pt>
                <c:pt idx="52517">
                  <c:v>-5.62531E-2</c:v>
                </c:pt>
                <c:pt idx="52518">
                  <c:v>-5.58021E-2</c:v>
                </c:pt>
                <c:pt idx="52519">
                  <c:v>-5.5291199999999999E-2</c:v>
                </c:pt>
                <c:pt idx="52520">
                  <c:v>-5.4721100000000002E-2</c:v>
                </c:pt>
                <c:pt idx="52521">
                  <c:v>-5.4092599999999998E-2</c:v>
                </c:pt>
                <c:pt idx="52522">
                  <c:v>-5.3406599999999999E-2</c:v>
                </c:pt>
                <c:pt idx="52523">
                  <c:v>-5.2663799999999997E-2</c:v>
                </c:pt>
                <c:pt idx="52524">
                  <c:v>-5.18652E-2</c:v>
                </c:pt>
                <c:pt idx="52525">
                  <c:v>-5.1011899999999999E-2</c:v>
                </c:pt>
                <c:pt idx="52526">
                  <c:v>-5.0104999999999997E-2</c:v>
                </c:pt>
                <c:pt idx="52527">
                  <c:v>-4.9145599999999998E-2</c:v>
                </c:pt>
                <c:pt idx="52528">
                  <c:v>-4.8134900000000001E-2</c:v>
                </c:pt>
                <c:pt idx="52529">
                  <c:v>-4.7074299999999999E-2</c:v>
                </c:pt>
                <c:pt idx="52530">
                  <c:v>-4.5965100000000002E-2</c:v>
                </c:pt>
                <c:pt idx="52531">
                  <c:v>-4.48087E-2</c:v>
                </c:pt>
                <c:pt idx="52532">
                  <c:v>-4.3606600000000002E-2</c:v>
                </c:pt>
                <c:pt idx="52533">
                  <c:v>-4.2360399999999999E-2</c:v>
                </c:pt>
                <c:pt idx="52534">
                  <c:v>-4.1071799999999999E-2</c:v>
                </c:pt>
                <c:pt idx="52535">
                  <c:v>-3.9742100000000002E-2</c:v>
                </c:pt>
                <c:pt idx="52536">
                  <c:v>-3.8373299999999999E-2</c:v>
                </c:pt>
                <c:pt idx="52537">
                  <c:v>-3.6967E-2</c:v>
                </c:pt>
                <c:pt idx="52538">
                  <c:v>-3.5524800000000002E-2</c:v>
                </c:pt>
                <c:pt idx="52539">
                  <c:v>-3.4048799999999997E-2</c:v>
                </c:pt>
                <c:pt idx="52540">
                  <c:v>-3.2540600000000003E-2</c:v>
                </c:pt>
                <c:pt idx="52541">
                  <c:v>-3.10023E-2</c:v>
                </c:pt>
                <c:pt idx="52542">
                  <c:v>-2.9435900000000001E-2</c:v>
                </c:pt>
                <c:pt idx="52543">
                  <c:v>-2.7843099999999999E-2</c:v>
                </c:pt>
                <c:pt idx="52544">
                  <c:v>-2.6226200000000002E-2</c:v>
                </c:pt>
                <c:pt idx="52545">
                  <c:v>-2.4587000000000001E-2</c:v>
                </c:pt>
                <c:pt idx="52546">
                  <c:v>-2.29275E-2</c:v>
                </c:pt>
                <c:pt idx="52547">
                  <c:v>-2.1249899999999999E-2</c:v>
                </c:pt>
                <c:pt idx="52548">
                  <c:v>-1.9556E-2</c:v>
                </c:pt>
                <c:pt idx="52549">
                  <c:v>-1.7848099999999999E-2</c:v>
                </c:pt>
                <c:pt idx="52550">
                  <c:v>-1.6128099999999999E-2</c:v>
                </c:pt>
                <c:pt idx="52551">
                  <c:v>-1.43982E-2</c:v>
                </c:pt>
                <c:pt idx="52552">
                  <c:v>-1.2660299999999999E-2</c:v>
                </c:pt>
                <c:pt idx="52553">
                  <c:v>-1.09166E-2</c:v>
                </c:pt>
                <c:pt idx="52554" formatCode="0.00E+00">
                  <c:v>-9.1690299999999999E-3</c:v>
                </c:pt>
                <c:pt idx="52555" formatCode="0.00E+00">
                  <c:v>-7.4197200000000003E-3</c:v>
                </c:pt>
                <c:pt idx="52556" formatCode="0.00E+00">
                  <c:v>-5.6706500000000002E-3</c:v>
                </c:pt>
                <c:pt idx="52557" formatCode="0.00E+00">
                  <c:v>-3.9238500000000004E-3</c:v>
                </c:pt>
                <c:pt idx="52558" formatCode="0.00E+00">
                  <c:v>-2.1813399999999999E-3</c:v>
                </c:pt>
                <c:pt idx="52559" formatCode="0.00E+00">
                  <c:v>-4.4510699999999998E-4</c:v>
                </c:pt>
                <c:pt idx="52560" formatCode="0.00E+00">
                  <c:v>1.28287E-3</c:v>
                </c:pt>
                <c:pt idx="52561" formatCode="0.00E+00">
                  <c:v>3.0006400000000002E-3</c:v>
                </c:pt>
                <c:pt idx="52562" formatCode="0.00E+00">
                  <c:v>4.7062900000000001E-3</c:v>
                </c:pt>
                <c:pt idx="52563" formatCode="0.00E+00">
                  <c:v>6.3979600000000003E-3</c:v>
                </c:pt>
                <c:pt idx="52564" formatCode="0.00E+00">
                  <c:v>8.0738200000000006E-3</c:v>
                </c:pt>
                <c:pt idx="52565" formatCode="0.00E+00">
                  <c:v>9.7321000000000005E-3</c:v>
                </c:pt>
                <c:pt idx="52566">
                  <c:v>1.1370999999999999E-2</c:v>
                </c:pt>
                <c:pt idx="52567">
                  <c:v>1.2988899999999999E-2</c:v>
                </c:pt>
                <c:pt idx="52568">
                  <c:v>1.4584E-2</c:v>
                </c:pt>
                <c:pt idx="52569">
                  <c:v>1.61548E-2</c:v>
                </c:pt>
                <c:pt idx="52570">
                  <c:v>1.76995E-2</c:v>
                </c:pt>
                <c:pt idx="52571">
                  <c:v>1.9216799999999999E-2</c:v>
                </c:pt>
                <c:pt idx="52572">
                  <c:v>2.0705000000000001E-2</c:v>
                </c:pt>
                <c:pt idx="52573">
                  <c:v>2.21628E-2</c:v>
                </c:pt>
                <c:pt idx="52574">
                  <c:v>2.35888E-2</c:v>
                </c:pt>
                <c:pt idx="52575">
                  <c:v>2.4981699999999999E-2</c:v>
                </c:pt>
                <c:pt idx="52576">
                  <c:v>2.6340300000000001E-2</c:v>
                </c:pt>
                <c:pt idx="52577">
                  <c:v>2.7663400000000001E-2</c:v>
                </c:pt>
                <c:pt idx="52578">
                  <c:v>2.8949800000000001E-2</c:v>
                </c:pt>
                <c:pt idx="52579">
                  <c:v>3.0198599999999999E-2</c:v>
                </c:pt>
                <c:pt idx="52580">
                  <c:v>3.1408800000000001E-2</c:v>
                </c:pt>
                <c:pt idx="52581">
                  <c:v>3.2579400000000001E-2</c:v>
                </c:pt>
                <c:pt idx="52582">
                  <c:v>3.3709599999999999E-2</c:v>
                </c:pt>
                <c:pt idx="52583">
                  <c:v>3.4798500000000003E-2</c:v>
                </c:pt>
                <c:pt idx="52584">
                  <c:v>3.5845500000000002E-2</c:v>
                </c:pt>
                <c:pt idx="52585">
                  <c:v>3.6849899999999998E-2</c:v>
                </c:pt>
                <c:pt idx="52586">
                  <c:v>3.78111E-2</c:v>
                </c:pt>
                <c:pt idx="52587">
                  <c:v>3.8728600000000002E-2</c:v>
                </c:pt>
                <c:pt idx="52588">
                  <c:v>3.9602100000000001E-2</c:v>
                </c:pt>
                <c:pt idx="52589">
                  <c:v>4.0431000000000002E-2</c:v>
                </c:pt>
                <c:pt idx="52590">
                  <c:v>4.12152E-2</c:v>
                </c:pt>
                <c:pt idx="52591">
                  <c:v>4.19543E-2</c:v>
                </c:pt>
                <c:pt idx="52592">
                  <c:v>4.26483E-2</c:v>
                </c:pt>
                <c:pt idx="52593">
                  <c:v>4.3297000000000002E-2</c:v>
                </c:pt>
                <c:pt idx="52594">
                  <c:v>4.3900500000000002E-2</c:v>
                </c:pt>
                <c:pt idx="52595">
                  <c:v>4.4458699999999997E-2</c:v>
                </c:pt>
                <c:pt idx="52596">
                  <c:v>4.4971900000000002E-2</c:v>
                </c:pt>
                <c:pt idx="52597">
                  <c:v>4.54402E-2</c:v>
                </c:pt>
                <c:pt idx="52598">
                  <c:v>4.5863800000000003E-2</c:v>
                </c:pt>
                <c:pt idx="52599">
                  <c:v>4.6242999999999999E-2</c:v>
                </c:pt>
                <c:pt idx="52600">
                  <c:v>4.65782E-2</c:v>
                </c:pt>
                <c:pt idx="52601">
                  <c:v>4.6869899999999999E-2</c:v>
                </c:pt>
                <c:pt idx="52602">
                  <c:v>4.7118500000000001E-2</c:v>
                </c:pt>
                <c:pt idx="52603">
                  <c:v>4.7324600000000001E-2</c:v>
                </c:pt>
                <c:pt idx="52604">
                  <c:v>4.7488700000000002E-2</c:v>
                </c:pt>
                <c:pt idx="52605">
                  <c:v>4.76117E-2</c:v>
                </c:pt>
                <c:pt idx="52606">
                  <c:v>4.7694100000000003E-2</c:v>
                </c:pt>
                <c:pt idx="52607">
                  <c:v>4.77367E-2</c:v>
                </c:pt>
                <c:pt idx="52608">
                  <c:v>4.7740400000000002E-2</c:v>
                </c:pt>
                <c:pt idx="52609">
                  <c:v>4.7705999999999998E-2</c:v>
                </c:pt>
                <c:pt idx="52610">
                  <c:v>4.76344E-2</c:v>
                </c:pt>
                <c:pt idx="52611">
                  <c:v>4.7526600000000002E-2</c:v>
                </c:pt>
                <c:pt idx="52612">
                  <c:v>4.7383599999999998E-2</c:v>
                </c:pt>
                <c:pt idx="52613">
                  <c:v>4.7206400000000003E-2</c:v>
                </c:pt>
                <c:pt idx="52614">
                  <c:v>4.6996000000000003E-2</c:v>
                </c:pt>
                <c:pt idx="52615">
                  <c:v>4.6753599999999999E-2</c:v>
                </c:pt>
                <c:pt idx="52616">
                  <c:v>4.6480300000000002E-2</c:v>
                </c:pt>
                <c:pt idx="52617">
                  <c:v>4.6177200000000002E-2</c:v>
                </c:pt>
                <c:pt idx="52618">
                  <c:v>4.58456E-2</c:v>
                </c:pt>
                <c:pt idx="52619">
                  <c:v>4.5486600000000002E-2</c:v>
                </c:pt>
                <c:pt idx="52620">
                  <c:v>4.5101500000000003E-2</c:v>
                </c:pt>
                <c:pt idx="52621">
                  <c:v>4.4691500000000002E-2</c:v>
                </c:pt>
                <c:pt idx="52622">
                  <c:v>4.4257900000000003E-2</c:v>
                </c:pt>
                <c:pt idx="52623">
                  <c:v>4.3801899999999998E-2</c:v>
                </c:pt>
                <c:pt idx="52624">
                  <c:v>4.3324799999999997E-2</c:v>
                </c:pt>
                <c:pt idx="52625">
                  <c:v>4.2827900000000002E-2</c:v>
                </c:pt>
                <c:pt idx="52626">
                  <c:v>4.2312500000000003E-2</c:v>
                </c:pt>
                <c:pt idx="52627">
                  <c:v>4.1779999999999998E-2</c:v>
                </c:pt>
                <c:pt idx="52628">
                  <c:v>4.1231499999999997E-2</c:v>
                </c:pt>
                <c:pt idx="52629">
                  <c:v>4.0668500000000003E-2</c:v>
                </c:pt>
                <c:pt idx="52630">
                  <c:v>4.0092200000000001E-2</c:v>
                </c:pt>
                <c:pt idx="52631">
                  <c:v>3.9503799999999999E-2</c:v>
                </c:pt>
                <c:pt idx="52632">
                  <c:v>3.89047E-2</c:v>
                </c:pt>
                <c:pt idx="52633">
                  <c:v>3.8295999999999997E-2</c:v>
                </c:pt>
                <c:pt idx="52634">
                  <c:v>3.7679200000000003E-2</c:v>
                </c:pt>
                <c:pt idx="52635">
                  <c:v>3.7055200000000003E-2</c:v>
                </c:pt>
                <c:pt idx="52636">
                  <c:v>3.6425399999999997E-2</c:v>
                </c:pt>
                <c:pt idx="52637">
                  <c:v>3.57909E-2</c:v>
                </c:pt>
                <c:pt idx="52638">
                  <c:v>3.5152900000000001E-2</c:v>
                </c:pt>
                <c:pt idx="52639">
                  <c:v>3.4512399999999999E-2</c:v>
                </c:pt>
                <c:pt idx="52640">
                  <c:v>3.3870499999999998E-2</c:v>
                </c:pt>
                <c:pt idx="52641">
                  <c:v>3.3228300000000002E-2</c:v>
                </c:pt>
                <c:pt idx="52642">
                  <c:v>3.2586799999999999E-2</c:v>
                </c:pt>
                <c:pt idx="52643">
                  <c:v>3.19469E-2</c:v>
                </c:pt>
                <c:pt idx="52644">
                  <c:v>3.1309499999999997E-2</c:v>
                </c:pt>
                <c:pt idx="52645">
                  <c:v>3.06757E-2</c:v>
                </c:pt>
                <c:pt idx="52646">
                  <c:v>3.0046099999999999E-2</c:v>
                </c:pt>
                <c:pt idx="52647">
                  <c:v>2.9421699999999999E-2</c:v>
                </c:pt>
                <c:pt idx="52648">
                  <c:v>2.8803200000000001E-2</c:v>
                </c:pt>
                <c:pt idx="52649">
                  <c:v>2.8191399999999998E-2</c:v>
                </c:pt>
                <c:pt idx="52650">
                  <c:v>2.7586900000000001E-2</c:v>
                </c:pt>
                <c:pt idx="52651">
                  <c:v>2.6990400000000001E-2</c:v>
                </c:pt>
                <c:pt idx="52652">
                  <c:v>2.64023E-2</c:v>
                </c:pt>
                <c:pt idx="52653">
                  <c:v>2.58234E-2</c:v>
                </c:pt>
                <c:pt idx="52654">
                  <c:v>2.5253999999999999E-2</c:v>
                </c:pt>
                <c:pt idx="52655">
                  <c:v>2.4694500000000001E-2</c:v>
                </c:pt>
                <c:pt idx="52656">
                  <c:v>2.4145400000000001E-2</c:v>
                </c:pt>
                <c:pt idx="52657">
                  <c:v>2.36069E-2</c:v>
                </c:pt>
                <c:pt idx="52658">
                  <c:v>2.3079300000000001E-2</c:v>
                </c:pt>
                <c:pt idx="52659">
                  <c:v>2.2562800000000001E-2</c:v>
                </c:pt>
                <c:pt idx="52660">
                  <c:v>2.20576E-2</c:v>
                </c:pt>
                <c:pt idx="52661">
                  <c:v>2.15639E-2</c:v>
                </c:pt>
                <c:pt idx="52662">
                  <c:v>2.1081599999999999E-2</c:v>
                </c:pt>
                <c:pt idx="52663">
                  <c:v>2.0610799999999999E-2</c:v>
                </c:pt>
                <c:pt idx="52664">
                  <c:v>2.0151499999999999E-2</c:v>
                </c:pt>
                <c:pt idx="52665">
                  <c:v>1.9703600000000002E-2</c:v>
                </c:pt>
                <c:pt idx="52666">
                  <c:v>1.9266800000000001E-2</c:v>
                </c:pt>
                <c:pt idx="52667">
                  <c:v>1.88411E-2</c:v>
                </c:pt>
                <c:pt idx="52668">
                  <c:v>1.8426100000000001E-2</c:v>
                </c:pt>
                <c:pt idx="52669">
                  <c:v>1.8021599999999999E-2</c:v>
                </c:pt>
                <c:pt idx="52670">
                  <c:v>1.7627299999999999E-2</c:v>
                </c:pt>
                <c:pt idx="52671">
                  <c:v>1.7242799999999999E-2</c:v>
                </c:pt>
                <c:pt idx="52672">
                  <c:v>1.68676E-2</c:v>
                </c:pt>
                <c:pt idx="52673">
                  <c:v>1.6501399999999999E-2</c:v>
                </c:pt>
                <c:pt idx="52674">
                  <c:v>1.6143500000000002E-2</c:v>
                </c:pt>
                <c:pt idx="52675">
                  <c:v>1.5793499999999999E-2</c:v>
                </c:pt>
                <c:pt idx="52676">
                  <c:v>1.5450800000000001E-2</c:v>
                </c:pt>
                <c:pt idx="52677">
                  <c:v>1.5114799999999999E-2</c:v>
                </c:pt>
                <c:pt idx="52678">
                  <c:v>1.4784800000000001E-2</c:v>
                </c:pt>
                <c:pt idx="52679">
                  <c:v>1.44601E-2</c:v>
                </c:pt>
                <c:pt idx="52680">
                  <c:v>1.414E-2</c:v>
                </c:pt>
                <c:pt idx="52681">
                  <c:v>1.38237E-2</c:v>
                </c:pt>
                <c:pt idx="52682">
                  <c:v>1.3510400000000001E-2</c:v>
                </c:pt>
                <c:pt idx="52683">
                  <c:v>1.3199499999999999E-2</c:v>
                </c:pt>
                <c:pt idx="52684">
                  <c:v>1.289E-2</c:v>
                </c:pt>
                <c:pt idx="52685">
                  <c:v>1.2581200000000001E-2</c:v>
                </c:pt>
                <c:pt idx="52686">
                  <c:v>1.22723E-2</c:v>
                </c:pt>
                <c:pt idx="52687">
                  <c:v>1.1962199999999999E-2</c:v>
                </c:pt>
                <c:pt idx="52688">
                  <c:v>1.1650199999999999E-2</c:v>
                </c:pt>
                <c:pt idx="52689">
                  <c:v>1.13352E-2</c:v>
                </c:pt>
                <c:pt idx="52690">
                  <c:v>1.10165E-2</c:v>
                </c:pt>
                <c:pt idx="52691">
                  <c:v>1.0693100000000001E-2</c:v>
                </c:pt>
                <c:pt idx="52692">
                  <c:v>1.0364099999999999E-2</c:v>
                </c:pt>
                <c:pt idx="52693">
                  <c:v>1.00286E-2</c:v>
                </c:pt>
                <c:pt idx="52694" formatCode="0.00E+00">
                  <c:v>9.6857599999999999E-3</c:v>
                </c:pt>
                <c:pt idx="52695" formatCode="0.00E+00">
                  <c:v>9.3345800000000003E-3</c:v>
                </c:pt>
                <c:pt idx="52696" formatCode="0.00E+00">
                  <c:v>8.9742699999999995E-3</c:v>
                </c:pt>
                <c:pt idx="52697" formatCode="0.00E+00">
                  <c:v>8.6039700000000007E-3</c:v>
                </c:pt>
                <c:pt idx="52698" formatCode="0.00E+00">
                  <c:v>8.2228300000000004E-3</c:v>
                </c:pt>
                <c:pt idx="52699" formatCode="0.00E+00">
                  <c:v>7.8300100000000001E-3</c:v>
                </c:pt>
                <c:pt idx="52700" formatCode="0.00E+00">
                  <c:v>7.4247200000000001E-3</c:v>
                </c:pt>
                <c:pt idx="52701" formatCode="0.00E+00">
                  <c:v>7.0061899999999998E-3</c:v>
                </c:pt>
                <c:pt idx="52702" formatCode="0.00E+00">
                  <c:v>6.5736600000000003E-3</c:v>
                </c:pt>
                <c:pt idx="52703" formatCode="0.00E+00">
                  <c:v>6.1263899999999998E-3</c:v>
                </c:pt>
                <c:pt idx="52704" formatCode="0.00E+00">
                  <c:v>5.6636500000000001E-3</c:v>
                </c:pt>
                <c:pt idx="52705" formatCode="0.00E+00">
                  <c:v>5.1847300000000002E-3</c:v>
                </c:pt>
                <c:pt idx="52706" formatCode="0.00E+00">
                  <c:v>4.6889200000000001E-3</c:v>
                </c:pt>
                <c:pt idx="52707" formatCode="0.00E+00">
                  <c:v>4.1755899999999999E-3</c:v>
                </c:pt>
                <c:pt idx="52708" formatCode="0.00E+00">
                  <c:v>3.6441199999999998E-3</c:v>
                </c:pt>
                <c:pt idx="52709" formatCode="0.00E+00">
                  <c:v>3.0939800000000001E-3</c:v>
                </c:pt>
                <c:pt idx="52710" formatCode="0.00E+00">
                  <c:v>2.5246700000000001E-3</c:v>
                </c:pt>
                <c:pt idx="52711" formatCode="0.00E+00">
                  <c:v>1.9357300000000001E-3</c:v>
                </c:pt>
                <c:pt idx="52712" formatCode="0.00E+00">
                  <c:v>1.32676E-3</c:v>
                </c:pt>
                <c:pt idx="52713" formatCode="0.00E+00">
                  <c:v>6.9740100000000005E-4</c:v>
                </c:pt>
                <c:pt idx="52714" formatCode="0.00E+00">
                  <c:v>4.7318299999999997E-5</c:v>
                </c:pt>
                <c:pt idx="52715" formatCode="0.00E+00">
                  <c:v>-6.2379899999999997E-4</c:v>
                </c:pt>
                <c:pt idx="52716" formatCode="0.00E+00">
                  <c:v>-1.3161900000000001E-3</c:v>
                </c:pt>
                <c:pt idx="52717" formatCode="0.00E+00">
                  <c:v>-2.03002E-3</c:v>
                </c:pt>
                <c:pt idx="52718" formatCode="0.00E+00">
                  <c:v>-2.7653600000000001E-3</c:v>
                </c:pt>
                <c:pt idx="52719" formatCode="0.00E+00">
                  <c:v>-3.5222299999999999E-3</c:v>
                </c:pt>
                <c:pt idx="52720" formatCode="0.00E+00">
                  <c:v>-4.30059E-3</c:v>
                </c:pt>
                <c:pt idx="52721" formatCode="0.00E+00">
                  <c:v>-5.1003400000000001E-3</c:v>
                </c:pt>
                <c:pt idx="52722" formatCode="0.00E+00">
                  <c:v>-5.9213599999999996E-3</c:v>
                </c:pt>
                <c:pt idx="52723" formatCode="0.00E+00">
                  <c:v>-6.7634699999999997E-3</c:v>
                </c:pt>
                <c:pt idx="52724" formatCode="0.00E+00">
                  <c:v>-7.6264200000000001E-3</c:v>
                </c:pt>
                <c:pt idx="52725" formatCode="0.00E+00">
                  <c:v>-8.5099100000000007E-3</c:v>
                </c:pt>
                <c:pt idx="52726" formatCode="0.00E+00">
                  <c:v>-9.4135799999999995E-3</c:v>
                </c:pt>
                <c:pt idx="52727">
                  <c:v>-1.0337000000000001E-2</c:v>
                </c:pt>
                <c:pt idx="52728">
                  <c:v>-1.12797E-2</c:v>
                </c:pt>
                <c:pt idx="52729">
                  <c:v>-1.22411E-2</c:v>
                </c:pt>
                <c:pt idx="52730">
                  <c:v>-1.3220600000000001E-2</c:v>
                </c:pt>
                <c:pt idx="52731">
                  <c:v>-1.42176E-2</c:v>
                </c:pt>
                <c:pt idx="52732">
                  <c:v>-1.52312E-2</c:v>
                </c:pt>
                <c:pt idx="52733">
                  <c:v>-1.6260799999999999E-2</c:v>
                </c:pt>
                <c:pt idx="52734">
                  <c:v>-1.7305299999999999E-2</c:v>
                </c:pt>
                <c:pt idx="52735">
                  <c:v>-1.83638E-2</c:v>
                </c:pt>
                <c:pt idx="52736">
                  <c:v>-1.9435399999999999E-2</c:v>
                </c:pt>
                <c:pt idx="52737">
                  <c:v>-2.05189E-2</c:v>
                </c:pt>
                <c:pt idx="52738">
                  <c:v>-2.1613500000000001E-2</c:v>
                </c:pt>
                <c:pt idx="52739">
                  <c:v>-2.2717899999999999E-2</c:v>
                </c:pt>
                <c:pt idx="52740">
                  <c:v>-2.3830799999999999E-2</c:v>
                </c:pt>
                <c:pt idx="52741">
                  <c:v>-2.4950900000000002E-2</c:v>
                </c:pt>
                <c:pt idx="52742">
                  <c:v>-2.6076999999999999E-2</c:v>
                </c:pt>
                <c:pt idx="52743">
                  <c:v>-2.7207599999999998E-2</c:v>
                </c:pt>
                <c:pt idx="52744">
                  <c:v>-2.8341399999999999E-2</c:v>
                </c:pt>
                <c:pt idx="52745">
                  <c:v>-2.9476800000000001E-2</c:v>
                </c:pt>
                <c:pt idx="52746">
                  <c:v>-3.0612299999999999E-2</c:v>
                </c:pt>
                <c:pt idx="52747">
                  <c:v>-3.1746499999999997E-2</c:v>
                </c:pt>
                <c:pt idx="52748">
                  <c:v>-3.28776E-2</c:v>
                </c:pt>
                <c:pt idx="52749">
                  <c:v>-3.4004E-2</c:v>
                </c:pt>
                <c:pt idx="52750">
                  <c:v>-3.51239E-2</c:v>
                </c:pt>
                <c:pt idx="52751">
                  <c:v>-3.6235700000000003E-2</c:v>
                </c:pt>
                <c:pt idx="52752">
                  <c:v>-3.7337700000000001E-2</c:v>
                </c:pt>
                <c:pt idx="52753">
                  <c:v>-3.8427900000000001E-2</c:v>
                </c:pt>
                <c:pt idx="52754">
                  <c:v>-3.9504600000000001E-2</c:v>
                </c:pt>
                <c:pt idx="52755">
                  <c:v>-4.0566100000000001E-2</c:v>
                </c:pt>
                <c:pt idx="52756">
                  <c:v>-4.1610500000000002E-2</c:v>
                </c:pt>
                <c:pt idx="52757">
                  <c:v>-4.2636E-2</c:v>
                </c:pt>
                <c:pt idx="52758">
                  <c:v>-4.3640900000000003E-2</c:v>
                </c:pt>
                <c:pt idx="52759">
                  <c:v>-4.4623200000000002E-2</c:v>
                </c:pt>
                <c:pt idx="52760">
                  <c:v>-4.5581099999999999E-2</c:v>
                </c:pt>
                <c:pt idx="52761">
                  <c:v>-4.6512900000000003E-2</c:v>
                </c:pt>
                <c:pt idx="52762">
                  <c:v>-4.74165E-2</c:v>
                </c:pt>
                <c:pt idx="52763">
                  <c:v>-4.829E-2</c:v>
                </c:pt>
                <c:pt idx="52764">
                  <c:v>-4.9131800000000003E-2</c:v>
                </c:pt>
                <c:pt idx="52765">
                  <c:v>-4.9939799999999999E-2</c:v>
                </c:pt>
                <c:pt idx="52766">
                  <c:v>-5.0712399999999998E-2</c:v>
                </c:pt>
                <c:pt idx="52767">
                  <c:v>-5.1447699999999999E-2</c:v>
                </c:pt>
                <c:pt idx="52768">
                  <c:v>-5.2144000000000003E-2</c:v>
                </c:pt>
                <c:pt idx="52769">
                  <c:v>-5.2799499999999999E-2</c:v>
                </c:pt>
                <c:pt idx="52770">
                  <c:v>-5.3412500000000002E-2</c:v>
                </c:pt>
                <c:pt idx="52771">
                  <c:v>-5.39812E-2</c:v>
                </c:pt>
                <c:pt idx="52772">
                  <c:v>-5.4503999999999997E-2</c:v>
                </c:pt>
                <c:pt idx="52773">
                  <c:v>-5.4979199999999999E-2</c:v>
                </c:pt>
                <c:pt idx="52774">
                  <c:v>-5.5405299999999998E-2</c:v>
                </c:pt>
                <c:pt idx="52775">
                  <c:v>-5.5780799999999998E-2</c:v>
                </c:pt>
                <c:pt idx="52776">
                  <c:v>-5.6104399999999999E-2</c:v>
                </c:pt>
                <c:pt idx="52777">
                  <c:v>-5.6374399999999998E-2</c:v>
                </c:pt>
                <c:pt idx="52778">
                  <c:v>-5.6589500000000001E-2</c:v>
                </c:pt>
                <c:pt idx="52779">
                  <c:v>-5.6748399999999997E-2</c:v>
                </c:pt>
                <c:pt idx="52780">
                  <c:v>-5.6849900000000002E-2</c:v>
                </c:pt>
                <c:pt idx="52781">
                  <c:v>-5.6892600000000002E-2</c:v>
                </c:pt>
                <c:pt idx="52782">
                  <c:v>-5.68754E-2</c:v>
                </c:pt>
                <c:pt idx="52783">
                  <c:v>-5.6797300000000002E-2</c:v>
                </c:pt>
                <c:pt idx="52784">
                  <c:v>-5.6657399999999997E-2</c:v>
                </c:pt>
                <c:pt idx="52785">
                  <c:v>-5.6454699999999997E-2</c:v>
                </c:pt>
                <c:pt idx="52786">
                  <c:v>-5.6188299999999997E-2</c:v>
                </c:pt>
                <c:pt idx="52787">
                  <c:v>-5.5857499999999997E-2</c:v>
                </c:pt>
                <c:pt idx="52788">
                  <c:v>-5.5461400000000001E-2</c:v>
                </c:pt>
                <c:pt idx="52789">
                  <c:v>-5.4999399999999997E-2</c:v>
                </c:pt>
                <c:pt idx="52790">
                  <c:v>-5.4471100000000001E-2</c:v>
                </c:pt>
                <c:pt idx="52791">
                  <c:v>-5.3876100000000003E-2</c:v>
                </c:pt>
                <c:pt idx="52792">
                  <c:v>-5.3214299999999999E-2</c:v>
                </c:pt>
                <c:pt idx="52793">
                  <c:v>-5.2485299999999999E-2</c:v>
                </c:pt>
                <c:pt idx="52794">
                  <c:v>-5.1688999999999999E-2</c:v>
                </c:pt>
                <c:pt idx="52795">
                  <c:v>-5.0825299999999997E-2</c:v>
                </c:pt>
                <c:pt idx="52796">
                  <c:v>-4.9894399999999998E-2</c:v>
                </c:pt>
                <c:pt idx="52797">
                  <c:v>-4.88964E-2</c:v>
                </c:pt>
                <c:pt idx="52798">
                  <c:v>-4.7831499999999999E-2</c:v>
                </c:pt>
                <c:pt idx="52799">
                  <c:v>-4.6699900000000003E-2</c:v>
                </c:pt>
                <c:pt idx="52800">
                  <c:v>-4.55022E-2</c:v>
                </c:pt>
                <c:pt idx="52801">
                  <c:v>-4.4238800000000002E-2</c:v>
                </c:pt>
                <c:pt idx="52802">
                  <c:v>-4.2910400000000001E-2</c:v>
                </c:pt>
                <c:pt idx="52803">
                  <c:v>-4.1517699999999998E-2</c:v>
                </c:pt>
                <c:pt idx="52804">
                  <c:v>-4.00615E-2</c:v>
                </c:pt>
                <c:pt idx="52805">
                  <c:v>-3.8542699999999999E-2</c:v>
                </c:pt>
                <c:pt idx="52806">
                  <c:v>-3.6962299999999997E-2</c:v>
                </c:pt>
                <c:pt idx="52807">
                  <c:v>-3.5321400000000003E-2</c:v>
                </c:pt>
                <c:pt idx="52808">
                  <c:v>-3.3621400000000003E-2</c:v>
                </c:pt>
                <c:pt idx="52809">
                  <c:v>-3.18634E-2</c:v>
                </c:pt>
                <c:pt idx="52810">
                  <c:v>-3.0048800000000001E-2</c:v>
                </c:pt>
                <c:pt idx="52811">
                  <c:v>-2.8179200000000001E-2</c:v>
                </c:pt>
                <c:pt idx="52812">
                  <c:v>-2.6256000000000002E-2</c:v>
                </c:pt>
                <c:pt idx="52813">
                  <c:v>-2.4280900000000001E-2</c:v>
                </c:pt>
                <c:pt idx="52814">
                  <c:v>-2.22557E-2</c:v>
                </c:pt>
                <c:pt idx="52815">
                  <c:v>-2.0182200000000001E-2</c:v>
                </c:pt>
                <c:pt idx="52816">
                  <c:v>-1.80623E-2</c:v>
                </c:pt>
                <c:pt idx="52817">
                  <c:v>-1.5897999999999999E-2</c:v>
                </c:pt>
                <c:pt idx="52818">
                  <c:v>-1.36916E-2</c:v>
                </c:pt>
                <c:pt idx="52819">
                  <c:v>-1.1445200000000001E-2</c:v>
                </c:pt>
                <c:pt idx="52820" formatCode="0.00E+00">
                  <c:v>-9.1609900000000008E-3</c:v>
                </c:pt>
                <c:pt idx="52821" formatCode="0.00E+00">
                  <c:v>-6.8413700000000003E-3</c:v>
                </c:pt>
                <c:pt idx="52822" formatCode="0.00E+00">
                  <c:v>-4.4887199999999999E-3</c:v>
                </c:pt>
                <c:pt idx="52823" formatCode="0.00E+00">
                  <c:v>-2.1054899999999998E-3</c:v>
                </c:pt>
                <c:pt idx="52824" formatCode="0.00E+00">
                  <c:v>3.05772E-4</c:v>
                </c:pt>
                <c:pt idx="52825" formatCode="0.00E+00">
                  <c:v>2.74245E-3</c:v>
                </c:pt>
                <c:pt idx="52826" formatCode="0.00E+00">
                  <c:v>5.2018999999999998E-3</c:v>
                </c:pt>
                <c:pt idx="52827" formatCode="0.00E+00">
                  <c:v>7.6814300000000004E-3</c:v>
                </c:pt>
                <c:pt idx="52828">
                  <c:v>1.01783E-2</c:v>
                </c:pt>
                <c:pt idx="52829">
                  <c:v>1.26897E-2</c:v>
                </c:pt>
                <c:pt idx="52830">
                  <c:v>1.52128E-2</c:v>
                </c:pt>
                <c:pt idx="52831">
                  <c:v>1.7744900000000001E-2</c:v>
                </c:pt>
                <c:pt idx="52832">
                  <c:v>2.0282999999999999E-2</c:v>
                </c:pt>
                <c:pt idx="52833">
                  <c:v>2.28241E-2</c:v>
                </c:pt>
                <c:pt idx="52834">
                  <c:v>2.53653E-2</c:v>
                </c:pt>
                <c:pt idx="52835">
                  <c:v>2.7903399999999998E-2</c:v>
                </c:pt>
                <c:pt idx="52836">
                  <c:v>3.04356E-2</c:v>
                </c:pt>
                <c:pt idx="52837">
                  <c:v>3.2958800000000003E-2</c:v>
                </c:pt>
                <c:pt idx="52838">
                  <c:v>3.5470000000000002E-2</c:v>
                </c:pt>
                <c:pt idx="52839">
                  <c:v>3.7966399999999997E-2</c:v>
                </c:pt>
                <c:pt idx="52840">
                  <c:v>4.0444800000000003E-2</c:v>
                </c:pt>
                <c:pt idx="52841">
                  <c:v>4.2901799999999997E-2</c:v>
                </c:pt>
                <c:pt idx="52842">
                  <c:v>4.53345E-2</c:v>
                </c:pt>
                <c:pt idx="52843">
                  <c:v>4.7739700000000003E-2</c:v>
                </c:pt>
                <c:pt idx="52844">
                  <c:v>5.0114499999999999E-2</c:v>
                </c:pt>
                <c:pt idx="52845">
                  <c:v>5.24559E-2</c:v>
                </c:pt>
                <c:pt idx="52846">
                  <c:v>5.4760799999999998E-2</c:v>
                </c:pt>
                <c:pt idx="52847">
                  <c:v>5.7026199999999999E-2</c:v>
                </c:pt>
                <c:pt idx="52848">
                  <c:v>5.9249299999999998E-2</c:v>
                </c:pt>
                <c:pt idx="52849">
                  <c:v>6.1427099999999998E-2</c:v>
                </c:pt>
                <c:pt idx="52850">
                  <c:v>6.3556799999999997E-2</c:v>
                </c:pt>
                <c:pt idx="52851">
                  <c:v>6.5635399999999997E-2</c:v>
                </c:pt>
                <c:pt idx="52852">
                  <c:v>6.7660399999999996E-2</c:v>
                </c:pt>
                <c:pt idx="52853">
                  <c:v>6.9628800000000005E-2</c:v>
                </c:pt>
                <c:pt idx="52854">
                  <c:v>7.1538099999999993E-2</c:v>
                </c:pt>
                <c:pt idx="52855">
                  <c:v>7.3385599999999995E-2</c:v>
                </c:pt>
                <c:pt idx="52856">
                  <c:v>7.5168899999999997E-2</c:v>
                </c:pt>
                <c:pt idx="52857">
                  <c:v>7.6885400000000007E-2</c:v>
                </c:pt>
                <c:pt idx="52858">
                  <c:v>7.8532900000000003E-2</c:v>
                </c:pt>
                <c:pt idx="52859">
                  <c:v>8.0108899999999997E-2</c:v>
                </c:pt>
                <c:pt idx="52860">
                  <c:v>8.1611400000000001E-2</c:v>
                </c:pt>
                <c:pt idx="52861">
                  <c:v>8.3038200000000006E-2</c:v>
                </c:pt>
                <c:pt idx="52862">
                  <c:v>8.4387199999999996E-2</c:v>
                </c:pt>
                <c:pt idx="52863">
                  <c:v>8.5656399999999994E-2</c:v>
                </c:pt>
                <c:pt idx="52864">
                  <c:v>8.6844000000000005E-2</c:v>
                </c:pt>
                <c:pt idx="52865">
                  <c:v>8.7947999999999998E-2</c:v>
                </c:pt>
                <c:pt idx="52866">
                  <c:v>8.8967000000000004E-2</c:v>
                </c:pt>
                <c:pt idx="52867">
                  <c:v>8.9899199999999999E-2</c:v>
                </c:pt>
                <c:pt idx="52868">
                  <c:v>9.0743099999999993E-2</c:v>
                </c:pt>
                <c:pt idx="52869">
                  <c:v>9.1497400000000007E-2</c:v>
                </c:pt>
                <c:pt idx="52870">
                  <c:v>9.2160699999999998E-2</c:v>
                </c:pt>
                <c:pt idx="52871">
                  <c:v>9.2731999999999995E-2</c:v>
                </c:pt>
                <c:pt idx="52872">
                  <c:v>9.3210000000000001E-2</c:v>
                </c:pt>
                <c:pt idx="52873">
                  <c:v>9.3593999999999997E-2</c:v>
                </c:pt>
                <c:pt idx="52874">
                  <c:v>9.3882999999999994E-2</c:v>
                </c:pt>
                <c:pt idx="52875">
                  <c:v>9.4076300000000002E-2</c:v>
                </c:pt>
                <c:pt idx="52876">
                  <c:v>9.4173499999999993E-2</c:v>
                </c:pt>
                <c:pt idx="52877">
                  <c:v>9.4173900000000005E-2</c:v>
                </c:pt>
                <c:pt idx="52878">
                  <c:v>9.40772E-2</c:v>
                </c:pt>
                <c:pt idx="52879">
                  <c:v>9.3883300000000003E-2</c:v>
                </c:pt>
                <c:pt idx="52880">
                  <c:v>9.3591900000000006E-2</c:v>
                </c:pt>
                <c:pt idx="52881">
                  <c:v>9.3203300000000003E-2</c:v>
                </c:pt>
                <c:pt idx="52882">
                  <c:v>9.2717499999999994E-2</c:v>
                </c:pt>
                <c:pt idx="52883">
                  <c:v>9.2134800000000003E-2</c:v>
                </c:pt>
                <c:pt idx="52884">
                  <c:v>9.1455599999999998E-2</c:v>
                </c:pt>
                <c:pt idx="52885">
                  <c:v>9.0680300000000005E-2</c:v>
                </c:pt>
                <c:pt idx="52886">
                  <c:v>8.9809600000000003E-2</c:v>
                </c:pt>
                <c:pt idx="52887">
                  <c:v>8.8844300000000001E-2</c:v>
                </c:pt>
                <c:pt idx="52888">
                  <c:v>8.7785100000000005E-2</c:v>
                </c:pt>
                <c:pt idx="52889">
                  <c:v>8.6633199999999994E-2</c:v>
                </c:pt>
                <c:pt idx="52890">
                  <c:v>8.5389499999999993E-2</c:v>
                </c:pt>
                <c:pt idx="52891">
                  <c:v>8.4055400000000002E-2</c:v>
                </c:pt>
                <c:pt idx="52892">
                  <c:v>8.26321E-2</c:v>
                </c:pt>
                <c:pt idx="52893">
                  <c:v>8.1121200000000004E-2</c:v>
                </c:pt>
                <c:pt idx="52894">
                  <c:v>7.9524300000000006E-2</c:v>
                </c:pt>
                <c:pt idx="52895">
                  <c:v>7.7842999999999996E-2</c:v>
                </c:pt>
                <c:pt idx="52896">
                  <c:v>7.60792E-2</c:v>
                </c:pt>
                <c:pt idx="52897">
                  <c:v>7.4234700000000001E-2</c:v>
                </c:pt>
                <c:pt idx="52898">
                  <c:v>7.2311600000000004E-2</c:v>
                </c:pt>
                <c:pt idx="52899">
                  <c:v>7.0311999999999999E-2</c:v>
                </c:pt>
                <c:pt idx="52900">
                  <c:v>6.8238199999999999E-2</c:v>
                </c:pt>
                <c:pt idx="52901">
                  <c:v>6.6092300000000007E-2</c:v>
                </c:pt>
                <c:pt idx="52902">
                  <c:v>6.3876799999999997E-2</c:v>
                </c:pt>
                <c:pt idx="52903">
                  <c:v>6.1594200000000002E-2</c:v>
                </c:pt>
                <c:pt idx="52904">
                  <c:v>5.9247099999999997E-2</c:v>
                </c:pt>
                <c:pt idx="52905">
                  <c:v>5.6838100000000003E-2</c:v>
                </c:pt>
                <c:pt idx="52906">
                  <c:v>5.4370000000000002E-2</c:v>
                </c:pt>
                <c:pt idx="52907">
                  <c:v>5.1845500000000003E-2</c:v>
                </c:pt>
                <c:pt idx="52908">
                  <c:v>4.9267600000000002E-2</c:v>
                </c:pt>
                <c:pt idx="52909">
                  <c:v>4.6639300000000002E-2</c:v>
                </c:pt>
                <c:pt idx="52910">
                  <c:v>4.3963599999999999E-2</c:v>
                </c:pt>
                <c:pt idx="52911">
                  <c:v>4.1243599999999998E-2</c:v>
                </c:pt>
                <c:pt idx="52912">
                  <c:v>3.84824E-2</c:v>
                </c:pt>
                <c:pt idx="52913">
                  <c:v>3.5682999999999999E-2</c:v>
                </c:pt>
                <c:pt idx="52914">
                  <c:v>3.28489E-2</c:v>
                </c:pt>
                <c:pt idx="52915">
                  <c:v>2.9983200000000002E-2</c:v>
                </c:pt>
                <c:pt idx="52916">
                  <c:v>2.7089200000000001E-2</c:v>
                </c:pt>
                <c:pt idx="52917">
                  <c:v>2.4170299999999999E-2</c:v>
                </c:pt>
                <c:pt idx="52918">
                  <c:v>2.1229700000000001E-2</c:v>
                </c:pt>
                <c:pt idx="52919">
                  <c:v>1.8270999999999999E-2</c:v>
                </c:pt>
                <c:pt idx="52920">
                  <c:v>1.5297399999999999E-2</c:v>
                </c:pt>
                <c:pt idx="52921">
                  <c:v>1.2312500000000001E-2</c:v>
                </c:pt>
                <c:pt idx="52922" formatCode="0.00E+00">
                  <c:v>9.3195399999999994E-3</c:v>
                </c:pt>
                <c:pt idx="52923" formatCode="0.00E+00">
                  <c:v>6.3220799999999999E-3</c:v>
                </c:pt>
                <c:pt idx="52924" formatCode="0.00E+00">
                  <c:v>3.3235199999999999E-3</c:v>
                </c:pt>
                <c:pt idx="52925" formatCode="0.00E+00">
                  <c:v>3.2730600000000003E-4</c:v>
                </c:pt>
                <c:pt idx="52926" formatCode="0.00E+00">
                  <c:v>-2.6631200000000002E-3</c:v>
                </c:pt>
                <c:pt idx="52927" formatCode="0.00E+00">
                  <c:v>-5.6443600000000002E-3</c:v>
                </c:pt>
                <c:pt idx="52928" formatCode="0.00E+00">
                  <c:v>-8.6130100000000008E-3</c:v>
                </c:pt>
                <c:pt idx="52929">
                  <c:v>-1.15657E-2</c:v>
                </c:pt>
                <c:pt idx="52930">
                  <c:v>-1.4499099999999999E-2</c:v>
                </c:pt>
                <c:pt idx="52931">
                  <c:v>-1.74098E-2</c:v>
                </c:pt>
                <c:pt idx="52932">
                  <c:v>-2.0294699999999999E-2</c:v>
                </c:pt>
                <c:pt idx="52933">
                  <c:v>-2.3150400000000002E-2</c:v>
                </c:pt>
                <c:pt idx="52934">
                  <c:v>-2.5973900000000001E-2</c:v>
                </c:pt>
                <c:pt idx="52935">
                  <c:v>-2.8761999999999999E-2</c:v>
                </c:pt>
                <c:pt idx="52936">
                  <c:v>-3.1511499999999998E-2</c:v>
                </c:pt>
                <c:pt idx="52937">
                  <c:v>-3.42195E-2</c:v>
                </c:pt>
                <c:pt idx="52938">
                  <c:v>-3.6883100000000002E-2</c:v>
                </c:pt>
                <c:pt idx="52939">
                  <c:v>-3.9499300000000001E-2</c:v>
                </c:pt>
                <c:pt idx="52940">
                  <c:v>-4.20653E-2</c:v>
                </c:pt>
                <c:pt idx="52941">
                  <c:v>-4.4578300000000001E-2</c:v>
                </c:pt>
                <c:pt idx="52942">
                  <c:v>-4.7035800000000003E-2</c:v>
                </c:pt>
                <c:pt idx="52943">
                  <c:v>-4.9435E-2</c:v>
                </c:pt>
                <c:pt idx="52944">
                  <c:v>-5.1773399999999997E-2</c:v>
                </c:pt>
                <c:pt idx="52945">
                  <c:v>-5.4048600000000002E-2</c:v>
                </c:pt>
                <c:pt idx="52946">
                  <c:v>-5.6258299999999997E-2</c:v>
                </c:pt>
                <c:pt idx="52947">
                  <c:v>-5.8400199999999999E-2</c:v>
                </c:pt>
                <c:pt idx="52948">
                  <c:v>-6.0472100000000001E-2</c:v>
                </c:pt>
                <c:pt idx="52949">
                  <c:v>-6.2472E-2</c:v>
                </c:pt>
                <c:pt idx="52950">
                  <c:v>-6.4397999999999997E-2</c:v>
                </c:pt>
                <c:pt idx="52951">
                  <c:v>-6.6248100000000004E-2</c:v>
                </c:pt>
                <c:pt idx="52952">
                  <c:v>-6.8020700000000003E-2</c:v>
                </c:pt>
                <c:pt idx="52953">
                  <c:v>-6.9713999999999998E-2</c:v>
                </c:pt>
                <c:pt idx="52954">
                  <c:v>-7.1326700000000007E-2</c:v>
                </c:pt>
                <c:pt idx="52955">
                  <c:v>-7.2857099999999994E-2</c:v>
                </c:pt>
                <c:pt idx="52956">
                  <c:v>-7.4303999999999995E-2</c:v>
                </c:pt>
                <c:pt idx="52957">
                  <c:v>-7.5666200000000003E-2</c:v>
                </c:pt>
                <c:pt idx="52958">
                  <c:v>-7.69426E-2</c:v>
                </c:pt>
                <c:pt idx="52959">
                  <c:v>-7.8132300000000002E-2</c:v>
                </c:pt>
                <c:pt idx="52960">
                  <c:v>-7.9234299999999994E-2</c:v>
                </c:pt>
                <c:pt idx="52961">
                  <c:v>-8.0247899999999997E-2</c:v>
                </c:pt>
                <c:pt idx="52962">
                  <c:v>-8.1172499999999995E-2</c:v>
                </c:pt>
                <c:pt idx="52963">
                  <c:v>-8.20076E-2</c:v>
                </c:pt>
                <c:pt idx="52964">
                  <c:v>-8.2752699999999998E-2</c:v>
                </c:pt>
                <c:pt idx="52965">
                  <c:v>-8.3407599999999998E-2</c:v>
                </c:pt>
                <c:pt idx="52966">
                  <c:v>-8.3972199999999997E-2</c:v>
                </c:pt>
                <c:pt idx="52967">
                  <c:v>-8.4446300000000002E-2</c:v>
                </c:pt>
                <c:pt idx="52968">
                  <c:v>-8.4830100000000006E-2</c:v>
                </c:pt>
                <c:pt idx="52969">
                  <c:v>-8.5123699999999997E-2</c:v>
                </c:pt>
                <c:pt idx="52970">
                  <c:v>-8.5327500000000001E-2</c:v>
                </c:pt>
                <c:pt idx="52971">
                  <c:v>-8.5441799999999998E-2</c:v>
                </c:pt>
                <c:pt idx="52972">
                  <c:v>-8.5467199999999993E-2</c:v>
                </c:pt>
                <c:pt idx="52973">
                  <c:v>-8.5404300000000002E-2</c:v>
                </c:pt>
                <c:pt idx="52974">
                  <c:v>-8.5253800000000005E-2</c:v>
                </c:pt>
                <c:pt idx="52975">
                  <c:v>-8.5016599999999998E-2</c:v>
                </c:pt>
                <c:pt idx="52976">
                  <c:v>-8.4693500000000005E-2</c:v>
                </c:pt>
                <c:pt idx="52977">
                  <c:v>-8.4285700000000005E-2</c:v>
                </c:pt>
                <c:pt idx="52978">
                  <c:v>-8.3794300000000002E-2</c:v>
                </c:pt>
                <c:pt idx="52979">
                  <c:v>-8.3220600000000006E-2</c:v>
                </c:pt>
                <c:pt idx="52980">
                  <c:v>-8.2565799999999995E-2</c:v>
                </c:pt>
                <c:pt idx="52981">
                  <c:v>-8.1831399999999999E-2</c:v>
                </c:pt>
                <c:pt idx="52982">
                  <c:v>-8.1018999999999994E-2</c:v>
                </c:pt>
                <c:pt idx="52983">
                  <c:v>-8.0130099999999996E-2</c:v>
                </c:pt>
                <c:pt idx="52984">
                  <c:v>-7.9166500000000001E-2</c:v>
                </c:pt>
                <c:pt idx="52985">
                  <c:v>-7.8130000000000005E-2</c:v>
                </c:pt>
                <c:pt idx="52986">
                  <c:v>-7.7022400000000005E-2</c:v>
                </c:pt>
                <c:pt idx="52987">
                  <c:v>-7.5845599999999999E-2</c:v>
                </c:pt>
                <c:pt idx="52988">
                  <c:v>-7.4601600000000004E-2</c:v>
                </c:pt>
                <c:pt idx="52989">
                  <c:v>-7.3292599999999999E-2</c:v>
                </c:pt>
                <c:pt idx="52990">
                  <c:v>-7.1920499999999998E-2</c:v>
                </c:pt>
                <c:pt idx="52991">
                  <c:v>-7.0487800000000003E-2</c:v>
                </c:pt>
                <c:pt idx="52992">
                  <c:v>-6.8996500000000002E-2</c:v>
                </c:pt>
                <c:pt idx="52993">
                  <c:v>-6.7448999999999995E-2</c:v>
                </c:pt>
                <c:pt idx="52994">
                  <c:v>-6.5847699999999995E-2</c:v>
                </c:pt>
                <c:pt idx="52995">
                  <c:v>-6.4194899999999999E-2</c:v>
                </c:pt>
                <c:pt idx="52996">
                  <c:v>-6.2493199999999999E-2</c:v>
                </c:pt>
                <c:pt idx="52997">
                  <c:v>-6.0745100000000003E-2</c:v>
                </c:pt>
                <c:pt idx="52998">
                  <c:v>-5.8952900000000003E-2</c:v>
                </c:pt>
                <c:pt idx="52999">
                  <c:v>-5.7119400000000001E-2</c:v>
                </c:pt>
                <c:pt idx="53000">
                  <c:v>-5.5246999999999997E-2</c:v>
                </c:pt>
                <c:pt idx="53001">
                  <c:v>-5.3338400000000001E-2</c:v>
                </c:pt>
                <c:pt idx="53002">
                  <c:v>-5.1396200000000003E-2</c:v>
                </c:pt>
                <c:pt idx="53003">
                  <c:v>-4.9423000000000002E-2</c:v>
                </c:pt>
                <c:pt idx="53004">
                  <c:v>-4.7421499999999998E-2</c:v>
                </c:pt>
                <c:pt idx="53005">
                  <c:v>-4.5394400000000001E-2</c:v>
                </c:pt>
                <c:pt idx="53006">
                  <c:v>-4.3344199999999999E-2</c:v>
                </c:pt>
                <c:pt idx="53007">
                  <c:v>-4.1273700000000003E-2</c:v>
                </c:pt>
                <c:pt idx="53008">
                  <c:v>-3.9185400000000002E-2</c:v>
                </c:pt>
                <c:pt idx="53009">
                  <c:v>-3.70821E-2</c:v>
                </c:pt>
                <c:pt idx="53010">
                  <c:v>-3.4966400000000002E-2</c:v>
                </c:pt>
                <c:pt idx="53011">
                  <c:v>-3.2840800000000003E-2</c:v>
                </c:pt>
                <c:pt idx="53012">
                  <c:v>-3.0707999999999999E-2</c:v>
                </c:pt>
                <c:pt idx="53013">
                  <c:v>-2.8570499999999999E-2</c:v>
                </c:pt>
                <c:pt idx="53014">
                  <c:v>-2.6430800000000001E-2</c:v>
                </c:pt>
                <c:pt idx="53015">
                  <c:v>-2.4291500000000001E-2</c:v>
                </c:pt>
                <c:pt idx="53016">
                  <c:v>-2.2155000000000001E-2</c:v>
                </c:pt>
                <c:pt idx="53017">
                  <c:v>-2.0023699999999998E-2</c:v>
                </c:pt>
                <c:pt idx="53018">
                  <c:v>-1.7900099999999999E-2</c:v>
                </c:pt>
                <c:pt idx="53019">
                  <c:v>-1.5786499999999998E-2</c:v>
                </c:pt>
                <c:pt idx="53020">
                  <c:v>-1.36851E-2</c:v>
                </c:pt>
                <c:pt idx="53021">
                  <c:v>-1.1598199999999999E-2</c:v>
                </c:pt>
                <c:pt idx="53022" formatCode="0.00E+00">
                  <c:v>-9.5280799999999995E-3</c:v>
                </c:pt>
                <c:pt idx="53023" formatCode="0.00E+00">
                  <c:v>-7.4767799999999997E-3</c:v>
                </c:pt>
                <c:pt idx="53024" formatCode="0.00E+00">
                  <c:v>-5.4464099999999996E-3</c:v>
                </c:pt>
                <c:pt idx="53025" formatCode="0.00E+00">
                  <c:v>-3.43897E-3</c:v>
                </c:pt>
                <c:pt idx="53026" formatCode="0.00E+00">
                  <c:v>-1.4564199999999999E-3</c:v>
                </c:pt>
                <c:pt idx="53027" formatCode="0.00E+00">
                  <c:v>4.9934000000000003E-4</c:v>
                </c:pt>
                <c:pt idx="53028" formatCode="0.00E+00">
                  <c:v>2.4264999999999998E-3</c:v>
                </c:pt>
                <c:pt idx="53029" formatCode="0.00E+00">
                  <c:v>4.3232899999999996E-3</c:v>
                </c:pt>
                <c:pt idx="53030" formatCode="0.00E+00">
                  <c:v>6.1880499999999996E-3</c:v>
                </c:pt>
                <c:pt idx="53031" formatCode="0.00E+00">
                  <c:v>8.0191599999999991E-3</c:v>
                </c:pt>
                <c:pt idx="53032" formatCode="0.00E+00">
                  <c:v>9.8150900000000003E-3</c:v>
                </c:pt>
                <c:pt idx="53033">
                  <c:v>1.15744E-2</c:v>
                </c:pt>
                <c:pt idx="53034">
                  <c:v>1.3295599999999999E-2</c:v>
                </c:pt>
                <c:pt idx="53035">
                  <c:v>1.4977600000000001E-2</c:v>
                </c:pt>
                <c:pt idx="53036">
                  <c:v>1.6618899999999999E-2</c:v>
                </c:pt>
                <c:pt idx="53037">
                  <c:v>1.8218600000000001E-2</c:v>
                </c:pt>
                <c:pt idx="53038">
                  <c:v>1.9775500000000001E-2</c:v>
                </c:pt>
                <c:pt idx="53039">
                  <c:v>2.1288700000000001E-2</c:v>
                </c:pt>
                <c:pt idx="53040">
                  <c:v>2.2757300000000001E-2</c:v>
                </c:pt>
                <c:pt idx="53041">
                  <c:v>2.4180500000000001E-2</c:v>
                </c:pt>
                <c:pt idx="53042">
                  <c:v>2.5557400000000001E-2</c:v>
                </c:pt>
                <c:pt idx="53043">
                  <c:v>2.6887600000000001E-2</c:v>
                </c:pt>
                <c:pt idx="53044">
                  <c:v>2.8170400000000002E-2</c:v>
                </c:pt>
                <c:pt idx="53045">
                  <c:v>2.9405299999999999E-2</c:v>
                </c:pt>
                <c:pt idx="53046">
                  <c:v>3.0591900000000002E-2</c:v>
                </c:pt>
                <c:pt idx="53047">
                  <c:v>3.1730000000000001E-2</c:v>
                </c:pt>
                <c:pt idx="53048">
                  <c:v>3.2819300000000003E-2</c:v>
                </c:pt>
                <c:pt idx="53049">
                  <c:v>3.3859500000000001E-2</c:v>
                </c:pt>
                <c:pt idx="53050">
                  <c:v>3.4850699999999998E-2</c:v>
                </c:pt>
                <c:pt idx="53051">
                  <c:v>3.57928E-2</c:v>
                </c:pt>
                <c:pt idx="53052">
                  <c:v>3.6686000000000003E-2</c:v>
                </c:pt>
                <c:pt idx="53053">
                  <c:v>3.75302E-2</c:v>
                </c:pt>
                <c:pt idx="53054">
                  <c:v>3.83258E-2</c:v>
                </c:pt>
                <c:pt idx="53055">
                  <c:v>3.9073099999999999E-2</c:v>
                </c:pt>
                <c:pt idx="53056">
                  <c:v>3.9772399999999999E-2</c:v>
                </c:pt>
                <c:pt idx="53057">
                  <c:v>4.04242E-2</c:v>
                </c:pt>
                <c:pt idx="53058">
                  <c:v>4.10289E-2</c:v>
                </c:pt>
                <c:pt idx="53059">
                  <c:v>4.1587100000000002E-2</c:v>
                </c:pt>
                <c:pt idx="53060">
                  <c:v>4.2099400000000002E-2</c:v>
                </c:pt>
                <c:pt idx="53061">
                  <c:v>4.25665E-2</c:v>
                </c:pt>
                <c:pt idx="53062">
                  <c:v>4.2989199999999998E-2</c:v>
                </c:pt>
                <c:pt idx="53063">
                  <c:v>4.3368200000000003E-2</c:v>
                </c:pt>
                <c:pt idx="53064">
                  <c:v>4.37045E-2</c:v>
                </c:pt>
                <c:pt idx="53065">
                  <c:v>4.3998799999999998E-2</c:v>
                </c:pt>
                <c:pt idx="53066">
                  <c:v>4.4252100000000003E-2</c:v>
                </c:pt>
                <c:pt idx="53067">
                  <c:v>4.4465499999999998E-2</c:v>
                </c:pt>
                <c:pt idx="53068">
                  <c:v>4.4639900000000003E-2</c:v>
                </c:pt>
                <c:pt idx="53069">
                  <c:v>4.4776400000000001E-2</c:v>
                </c:pt>
                <c:pt idx="53070">
                  <c:v>4.4876199999999998E-2</c:v>
                </c:pt>
                <c:pt idx="53071">
                  <c:v>4.4940300000000002E-2</c:v>
                </c:pt>
                <c:pt idx="53072">
                  <c:v>4.4970000000000003E-2</c:v>
                </c:pt>
                <c:pt idx="53073">
                  <c:v>4.4966399999999997E-2</c:v>
                </c:pt>
                <c:pt idx="53074">
                  <c:v>4.49308E-2</c:v>
                </c:pt>
                <c:pt idx="53075">
                  <c:v>4.4864399999999999E-2</c:v>
                </c:pt>
                <c:pt idx="53076">
                  <c:v>4.47684E-2</c:v>
                </c:pt>
                <c:pt idx="53077">
                  <c:v>4.4644200000000002E-2</c:v>
                </c:pt>
                <c:pt idx="53078">
                  <c:v>4.4492999999999998E-2</c:v>
                </c:pt>
                <c:pt idx="53079">
                  <c:v>4.43162E-2</c:v>
                </c:pt>
                <c:pt idx="53080">
                  <c:v>4.4115000000000001E-2</c:v>
                </c:pt>
                <c:pt idx="53081">
                  <c:v>4.3890800000000001E-2</c:v>
                </c:pt>
                <c:pt idx="53082">
                  <c:v>4.3644799999999997E-2</c:v>
                </c:pt>
                <c:pt idx="53083">
                  <c:v>4.3378399999999998E-2</c:v>
                </c:pt>
                <c:pt idx="53084">
                  <c:v>4.3092900000000003E-2</c:v>
                </c:pt>
                <c:pt idx="53085">
                  <c:v>4.2789599999999997E-2</c:v>
                </c:pt>
                <c:pt idx="53086">
                  <c:v>4.2469600000000003E-2</c:v>
                </c:pt>
                <c:pt idx="53087">
                  <c:v>4.2134400000000002E-2</c:v>
                </c:pt>
                <c:pt idx="53088">
                  <c:v>4.1785200000000002E-2</c:v>
                </c:pt>
                <c:pt idx="53089">
                  <c:v>4.14232E-2</c:v>
                </c:pt>
                <c:pt idx="53090">
                  <c:v>4.1049599999999999E-2</c:v>
                </c:pt>
                <c:pt idx="53091">
                  <c:v>4.0665699999999999E-2</c:v>
                </c:pt>
                <c:pt idx="53092">
                  <c:v>4.0272500000000003E-2</c:v>
                </c:pt>
                <c:pt idx="53093">
                  <c:v>3.9871299999999998E-2</c:v>
                </c:pt>
                <c:pt idx="53094">
                  <c:v>3.9463100000000001E-2</c:v>
                </c:pt>
                <c:pt idx="53095">
                  <c:v>3.9049100000000003E-2</c:v>
                </c:pt>
                <c:pt idx="53096">
                  <c:v>3.8630200000000003E-2</c:v>
                </c:pt>
                <c:pt idx="53097">
                  <c:v>3.8207400000000002E-2</c:v>
                </c:pt>
                <c:pt idx="53098">
                  <c:v>3.7781799999999997E-2</c:v>
                </c:pt>
                <c:pt idx="53099">
                  <c:v>3.7354199999999997E-2</c:v>
                </c:pt>
                <c:pt idx="53100">
                  <c:v>3.6925600000000003E-2</c:v>
                </c:pt>
                <c:pt idx="53101">
                  <c:v>3.6496800000000003E-2</c:v>
                </c:pt>
                <c:pt idx="53102">
                  <c:v>3.6068500000000003E-2</c:v>
                </c:pt>
                <c:pt idx="53103">
                  <c:v>3.56415E-2</c:v>
                </c:pt>
                <c:pt idx="53104">
                  <c:v>3.5216600000000001E-2</c:v>
                </c:pt>
                <c:pt idx="53105">
                  <c:v>3.4794400000000003E-2</c:v>
                </c:pt>
                <c:pt idx="53106">
                  <c:v>3.43754E-2</c:v>
                </c:pt>
                <c:pt idx="53107">
                  <c:v>3.3960299999999999E-2</c:v>
                </c:pt>
                <c:pt idx="53108">
                  <c:v>3.3549599999999999E-2</c:v>
                </c:pt>
                <c:pt idx="53109">
                  <c:v>3.3143600000000002E-2</c:v>
                </c:pt>
                <c:pt idx="53110">
                  <c:v>3.2742800000000002E-2</c:v>
                </c:pt>
                <c:pt idx="53111">
                  <c:v>3.2347500000000001E-2</c:v>
                </c:pt>
                <c:pt idx="53112">
                  <c:v>3.1958E-2</c:v>
                </c:pt>
                <c:pt idx="53113">
                  <c:v>3.1574600000000001E-2</c:v>
                </c:pt>
                <c:pt idx="53114">
                  <c:v>3.11975E-2</c:v>
                </c:pt>
                <c:pt idx="53115">
                  <c:v>3.0826699999999999E-2</c:v>
                </c:pt>
                <c:pt idx="53116">
                  <c:v>3.0462300000000001E-2</c:v>
                </c:pt>
                <c:pt idx="53117">
                  <c:v>3.0104499999999999E-2</c:v>
                </c:pt>
                <c:pt idx="53118">
                  <c:v>2.9753000000000002E-2</c:v>
                </c:pt>
                <c:pt idx="53119">
                  <c:v>2.9408E-2</c:v>
                </c:pt>
                <c:pt idx="53120">
                  <c:v>2.90692E-2</c:v>
                </c:pt>
                <c:pt idx="53121">
                  <c:v>2.8736399999999999E-2</c:v>
                </c:pt>
                <c:pt idx="53122">
                  <c:v>2.8409400000000001E-2</c:v>
                </c:pt>
                <c:pt idx="53123">
                  <c:v>2.8088100000000001E-2</c:v>
                </c:pt>
                <c:pt idx="53124">
                  <c:v>2.7771899999999999E-2</c:v>
                </c:pt>
                <c:pt idx="53125">
                  <c:v>2.7460499999999999E-2</c:v>
                </c:pt>
                <c:pt idx="53126">
                  <c:v>2.71536E-2</c:v>
                </c:pt>
                <c:pt idx="53127">
                  <c:v>2.6850700000000002E-2</c:v>
                </c:pt>
                <c:pt idx="53128">
                  <c:v>2.65513E-2</c:v>
                </c:pt>
                <c:pt idx="53129">
                  <c:v>2.6254699999999999E-2</c:v>
                </c:pt>
                <c:pt idx="53130">
                  <c:v>2.59606E-2</c:v>
                </c:pt>
                <c:pt idx="53131">
                  <c:v>2.5668099999999999E-2</c:v>
                </c:pt>
                <c:pt idx="53132">
                  <c:v>2.5376800000000001E-2</c:v>
                </c:pt>
                <c:pt idx="53133">
                  <c:v>2.5085799999999998E-2</c:v>
                </c:pt>
                <c:pt idx="53134">
                  <c:v>2.47946E-2</c:v>
                </c:pt>
                <c:pt idx="53135">
                  <c:v>2.4502300000000001E-2</c:v>
                </c:pt>
                <c:pt idx="53136">
                  <c:v>2.42081E-2</c:v>
                </c:pt>
                <c:pt idx="53137">
                  <c:v>2.3911399999999999E-2</c:v>
                </c:pt>
                <c:pt idx="53138">
                  <c:v>2.3611199999999999E-2</c:v>
                </c:pt>
                <c:pt idx="53139">
                  <c:v>2.3306799999999999E-2</c:v>
                </c:pt>
                <c:pt idx="53140">
                  <c:v>2.2997199999999999E-2</c:v>
                </c:pt>
                <c:pt idx="53141">
                  <c:v>2.2681699999999999E-2</c:v>
                </c:pt>
                <c:pt idx="53142">
                  <c:v>2.2359299999999999E-2</c:v>
                </c:pt>
                <c:pt idx="53143">
                  <c:v>2.2029199999999999E-2</c:v>
                </c:pt>
                <c:pt idx="53144">
                  <c:v>2.1690500000000001E-2</c:v>
                </c:pt>
                <c:pt idx="53145">
                  <c:v>2.1342300000000002E-2</c:v>
                </c:pt>
                <c:pt idx="53146">
                  <c:v>2.0983600000000002E-2</c:v>
                </c:pt>
                <c:pt idx="53147">
                  <c:v>2.0613599999999999E-2</c:v>
                </c:pt>
                <c:pt idx="53148">
                  <c:v>2.02314E-2</c:v>
                </c:pt>
                <c:pt idx="53149">
                  <c:v>1.9836099999999999E-2</c:v>
                </c:pt>
                <c:pt idx="53150">
                  <c:v>1.94269E-2</c:v>
                </c:pt>
                <c:pt idx="53151">
                  <c:v>1.9002700000000001E-2</c:v>
                </c:pt>
                <c:pt idx="53152">
                  <c:v>1.85629E-2</c:v>
                </c:pt>
                <c:pt idx="53153">
                  <c:v>1.81066E-2</c:v>
                </c:pt>
                <c:pt idx="53154">
                  <c:v>1.76329E-2</c:v>
                </c:pt>
                <c:pt idx="53155">
                  <c:v>1.7141099999999999E-2</c:v>
                </c:pt>
                <c:pt idx="53156">
                  <c:v>1.6630300000000001E-2</c:v>
                </c:pt>
                <c:pt idx="53157">
                  <c:v>1.60999E-2</c:v>
                </c:pt>
                <c:pt idx="53158">
                  <c:v>1.5549199999999999E-2</c:v>
                </c:pt>
                <c:pt idx="53159">
                  <c:v>1.4977300000000001E-2</c:v>
                </c:pt>
                <c:pt idx="53160">
                  <c:v>1.43838E-2</c:v>
                </c:pt>
                <c:pt idx="53161">
                  <c:v>1.37679E-2</c:v>
                </c:pt>
                <c:pt idx="53162">
                  <c:v>1.3129200000000001E-2</c:v>
                </c:pt>
                <c:pt idx="53163">
                  <c:v>1.2467000000000001E-2</c:v>
                </c:pt>
                <c:pt idx="53164">
                  <c:v>1.17809E-2</c:v>
                </c:pt>
                <c:pt idx="53165">
                  <c:v>1.1070399999999999E-2</c:v>
                </c:pt>
                <c:pt idx="53166">
                  <c:v>1.03351E-2</c:v>
                </c:pt>
                <c:pt idx="53167" formatCode="0.00E+00">
                  <c:v>9.5746900000000003E-3</c:v>
                </c:pt>
                <c:pt idx="53168" formatCode="0.00E+00">
                  <c:v>8.7888399999999992E-3</c:v>
                </c:pt>
                <c:pt idx="53169" formatCode="0.00E+00">
                  <c:v>7.9772999999999997E-3</c:v>
                </c:pt>
                <c:pt idx="53170" formatCode="0.00E+00">
                  <c:v>7.1398599999999996E-3</c:v>
                </c:pt>
                <c:pt idx="53171" formatCode="0.00E+00">
                  <c:v>6.2763699999999999E-3</c:v>
                </c:pt>
                <c:pt idx="53172" formatCode="0.00E+00">
                  <c:v>5.3867400000000001E-3</c:v>
                </c:pt>
                <c:pt idx="53173" formatCode="0.00E+00">
                  <c:v>4.4709399999999996E-3</c:v>
                </c:pt>
                <c:pt idx="53174" formatCode="0.00E+00">
                  <c:v>3.5289800000000001E-3</c:v>
                </c:pt>
                <c:pt idx="53175" formatCode="0.00E+00">
                  <c:v>2.5609600000000001E-3</c:v>
                </c:pt>
                <c:pt idx="53176" formatCode="0.00E+00">
                  <c:v>1.567E-3</c:v>
                </c:pt>
                <c:pt idx="53177" formatCode="0.00E+00">
                  <c:v>5.4730399999999998E-4</c:v>
                </c:pt>
                <c:pt idx="53178" formatCode="0.00E+00">
                  <c:v>-4.97858E-4</c:v>
                </c:pt>
                <c:pt idx="53179" formatCode="0.00E+00">
                  <c:v>-1.56817E-3</c:v>
                </c:pt>
                <c:pt idx="53180" formatCode="0.00E+00">
                  <c:v>-2.6632399999999999E-3</c:v>
                </c:pt>
                <c:pt idx="53181" formatCode="0.00E+00">
                  <c:v>-3.7826299999999999E-3</c:v>
                </c:pt>
                <c:pt idx="53182" formatCode="0.00E+00">
                  <c:v>-4.92582E-3</c:v>
                </c:pt>
                <c:pt idx="53183" formatCode="0.00E+00">
                  <c:v>-6.0922499999999996E-3</c:v>
                </c:pt>
                <c:pt idx="53184" formatCode="0.00E+00">
                  <c:v>-7.2812700000000003E-3</c:v>
                </c:pt>
                <c:pt idx="53185" formatCode="0.00E+00">
                  <c:v>-8.4922000000000001E-3</c:v>
                </c:pt>
                <c:pt idx="53186" formatCode="0.00E+00">
                  <c:v>-9.7242800000000001E-3</c:v>
                </c:pt>
                <c:pt idx="53187">
                  <c:v>-1.0976700000000001E-2</c:v>
                </c:pt>
                <c:pt idx="53188">
                  <c:v>-1.2248500000000001E-2</c:v>
                </c:pt>
                <c:pt idx="53189">
                  <c:v>-1.35389E-2</c:v>
                </c:pt>
                <c:pt idx="53190">
                  <c:v>-1.4846699999999999E-2</c:v>
                </c:pt>
                <c:pt idx="53191">
                  <c:v>-1.6171000000000001E-2</c:v>
                </c:pt>
                <c:pt idx="53192">
                  <c:v>-1.7510600000000001E-2</c:v>
                </c:pt>
                <c:pt idx="53193">
                  <c:v>-1.88644E-2</c:v>
                </c:pt>
                <c:pt idx="53194">
                  <c:v>-2.0231099999999998E-2</c:v>
                </c:pt>
                <c:pt idx="53195">
                  <c:v>-2.16095E-2</c:v>
                </c:pt>
                <c:pt idx="53196">
                  <c:v>-2.29982E-2</c:v>
                </c:pt>
                <c:pt idx="53197">
                  <c:v>-2.4395799999999999E-2</c:v>
                </c:pt>
                <c:pt idx="53198">
                  <c:v>-2.5801000000000001E-2</c:v>
                </c:pt>
                <c:pt idx="53199">
                  <c:v>-2.7212099999999999E-2</c:v>
                </c:pt>
                <c:pt idx="53200">
                  <c:v>-2.8627699999999999E-2</c:v>
                </c:pt>
                <c:pt idx="53201">
                  <c:v>-3.0046300000000001E-2</c:v>
                </c:pt>
                <c:pt idx="53202">
                  <c:v>-3.1466300000000003E-2</c:v>
                </c:pt>
                <c:pt idx="53203">
                  <c:v>-3.2886199999999997E-2</c:v>
                </c:pt>
                <c:pt idx="53204">
                  <c:v>-3.4304000000000001E-2</c:v>
                </c:pt>
                <c:pt idx="53205">
                  <c:v>-3.5717600000000002E-2</c:v>
                </c:pt>
                <c:pt idx="53206">
                  <c:v>-3.7124600000000001E-2</c:v>
                </c:pt>
                <c:pt idx="53207">
                  <c:v>-3.8522800000000003E-2</c:v>
                </c:pt>
                <c:pt idx="53208">
                  <c:v>-3.9910399999999999E-2</c:v>
                </c:pt>
                <c:pt idx="53209">
                  <c:v>-4.12859E-2</c:v>
                </c:pt>
                <c:pt idx="53210">
                  <c:v>-4.2648199999999997E-2</c:v>
                </c:pt>
                <c:pt idx="53211">
                  <c:v>-4.3996100000000003E-2</c:v>
                </c:pt>
                <c:pt idx="53212">
                  <c:v>-4.5328199999999999E-2</c:v>
                </c:pt>
                <c:pt idx="53213">
                  <c:v>-4.66431E-2</c:v>
                </c:pt>
                <c:pt idx="53214">
                  <c:v>-4.79394E-2</c:v>
                </c:pt>
                <c:pt idx="53215">
                  <c:v>-4.9215700000000001E-2</c:v>
                </c:pt>
                <c:pt idx="53216">
                  <c:v>-5.0470300000000003E-2</c:v>
                </c:pt>
                <c:pt idx="53217">
                  <c:v>-5.1701999999999998E-2</c:v>
                </c:pt>
                <c:pt idx="53218">
                  <c:v>-5.2909499999999998E-2</c:v>
                </c:pt>
                <c:pt idx="53219">
                  <c:v>-5.4091199999999999E-2</c:v>
                </c:pt>
                <c:pt idx="53220">
                  <c:v>-5.5245700000000002E-2</c:v>
                </c:pt>
                <c:pt idx="53221">
                  <c:v>-5.6371400000000002E-2</c:v>
                </c:pt>
                <c:pt idx="53222">
                  <c:v>-5.7466999999999997E-2</c:v>
                </c:pt>
                <c:pt idx="53223">
                  <c:v>-5.8531199999999999E-2</c:v>
                </c:pt>
                <c:pt idx="53224">
                  <c:v>-5.9562499999999997E-2</c:v>
                </c:pt>
                <c:pt idx="53225">
                  <c:v>-6.0559599999999998E-2</c:v>
                </c:pt>
                <c:pt idx="53226">
                  <c:v>-6.1521100000000002E-2</c:v>
                </c:pt>
                <c:pt idx="53227">
                  <c:v>-6.2445800000000003E-2</c:v>
                </c:pt>
                <c:pt idx="53228">
                  <c:v>-6.3331499999999999E-2</c:v>
                </c:pt>
                <c:pt idx="53229">
                  <c:v>-6.4176700000000003E-2</c:v>
                </c:pt>
                <c:pt idx="53230">
                  <c:v>-6.4980300000000005E-2</c:v>
                </c:pt>
                <c:pt idx="53231">
                  <c:v>-6.5741300000000003E-2</c:v>
                </c:pt>
                <c:pt idx="53232">
                  <c:v>-6.6458600000000007E-2</c:v>
                </c:pt>
                <c:pt idx="53233">
                  <c:v>-6.7130800000000004E-2</c:v>
                </c:pt>
                <c:pt idx="53234">
                  <c:v>-6.7756800000000006E-2</c:v>
                </c:pt>
                <c:pt idx="53235">
                  <c:v>-6.8334800000000001E-2</c:v>
                </c:pt>
                <c:pt idx="53236">
                  <c:v>-6.8863199999999999E-2</c:v>
                </c:pt>
                <c:pt idx="53237">
                  <c:v>-6.9341100000000003E-2</c:v>
                </c:pt>
                <c:pt idx="53238">
                  <c:v>-6.9767599999999999E-2</c:v>
                </c:pt>
                <c:pt idx="53239">
                  <c:v>-7.0142200000000002E-2</c:v>
                </c:pt>
                <c:pt idx="53240">
                  <c:v>-7.0463799999999993E-2</c:v>
                </c:pt>
                <c:pt idx="53241">
                  <c:v>-7.0731299999999997E-2</c:v>
                </c:pt>
                <c:pt idx="53242">
                  <c:v>-7.0943900000000004E-2</c:v>
                </c:pt>
                <c:pt idx="53243">
                  <c:v>-7.1100700000000003E-2</c:v>
                </c:pt>
                <c:pt idx="53244">
                  <c:v>-7.1201100000000003E-2</c:v>
                </c:pt>
                <c:pt idx="53245">
                  <c:v>-7.1244299999999997E-2</c:v>
                </c:pt>
                <c:pt idx="53246">
                  <c:v>-7.1229700000000007E-2</c:v>
                </c:pt>
                <c:pt idx="53247">
                  <c:v>-7.11566E-2</c:v>
                </c:pt>
                <c:pt idx="53248">
                  <c:v>-7.1024799999999999E-2</c:v>
                </c:pt>
                <c:pt idx="53249">
                  <c:v>-7.0833999999999994E-2</c:v>
                </c:pt>
                <c:pt idx="53250">
                  <c:v>-7.0583000000000007E-2</c:v>
                </c:pt>
                <c:pt idx="53251">
                  <c:v>-7.0270899999999997E-2</c:v>
                </c:pt>
                <c:pt idx="53252">
                  <c:v>-6.9898799999999997E-2</c:v>
                </c:pt>
                <c:pt idx="53253">
                  <c:v>-6.94689E-2</c:v>
                </c:pt>
                <c:pt idx="53254">
                  <c:v>-6.8982600000000005E-2</c:v>
                </c:pt>
                <c:pt idx="53255">
                  <c:v>-6.8438200000000005E-2</c:v>
                </c:pt>
                <c:pt idx="53256">
                  <c:v>-6.7832500000000004E-2</c:v>
                </c:pt>
                <c:pt idx="53257">
                  <c:v>-6.7163899999999999E-2</c:v>
                </c:pt>
                <c:pt idx="53258">
                  <c:v>-6.6432699999999997E-2</c:v>
                </c:pt>
                <c:pt idx="53259">
                  <c:v>-6.5639299999999998E-2</c:v>
                </c:pt>
                <c:pt idx="53260">
                  <c:v>-6.4783800000000002E-2</c:v>
                </c:pt>
                <c:pt idx="53261">
                  <c:v>-6.3866300000000001E-2</c:v>
                </c:pt>
                <c:pt idx="53262">
                  <c:v>-6.2887299999999993E-2</c:v>
                </c:pt>
                <c:pt idx="53263">
                  <c:v>-6.1847699999999999E-2</c:v>
                </c:pt>
                <c:pt idx="53264">
                  <c:v>-6.0747900000000001E-2</c:v>
                </c:pt>
                <c:pt idx="53265">
                  <c:v>-5.95889E-2</c:v>
                </c:pt>
                <c:pt idx="53266">
                  <c:v>-5.8372E-2</c:v>
                </c:pt>
                <c:pt idx="53267">
                  <c:v>-5.7098799999999998E-2</c:v>
                </c:pt>
                <c:pt idx="53268">
                  <c:v>-5.57712E-2</c:v>
                </c:pt>
                <c:pt idx="53269">
                  <c:v>-5.43907E-2</c:v>
                </c:pt>
                <c:pt idx="53270">
                  <c:v>-5.2958699999999997E-2</c:v>
                </c:pt>
                <c:pt idx="53271">
                  <c:v>-5.1476800000000003E-2</c:v>
                </c:pt>
                <c:pt idx="53272">
                  <c:v>-4.9946699999999997E-2</c:v>
                </c:pt>
                <c:pt idx="53273">
                  <c:v>-4.8369799999999998E-2</c:v>
                </c:pt>
                <c:pt idx="53274">
                  <c:v>-4.67464E-2</c:v>
                </c:pt>
                <c:pt idx="53275">
                  <c:v>-4.5076499999999999E-2</c:v>
                </c:pt>
                <c:pt idx="53276">
                  <c:v>-4.3360599999999999E-2</c:v>
                </c:pt>
                <c:pt idx="53277">
                  <c:v>-4.1601399999999997E-2</c:v>
                </c:pt>
                <c:pt idx="53278">
                  <c:v>-3.9802799999999999E-2</c:v>
                </c:pt>
                <c:pt idx="53279">
                  <c:v>-3.79689E-2</c:v>
                </c:pt>
                <c:pt idx="53280">
                  <c:v>-3.6102500000000003E-2</c:v>
                </c:pt>
                <c:pt idx="53281">
                  <c:v>-3.4205199999999998E-2</c:v>
                </c:pt>
                <c:pt idx="53282">
                  <c:v>-3.2278500000000002E-2</c:v>
                </c:pt>
                <c:pt idx="53283">
                  <c:v>-3.03229E-2</c:v>
                </c:pt>
                <c:pt idx="53284">
                  <c:v>-2.8337600000000001E-2</c:v>
                </c:pt>
                <c:pt idx="53285">
                  <c:v>-2.6322499999999999E-2</c:v>
                </c:pt>
                <c:pt idx="53286">
                  <c:v>-2.4279999999999999E-2</c:v>
                </c:pt>
                <c:pt idx="53287">
                  <c:v>-2.2214999999999999E-2</c:v>
                </c:pt>
                <c:pt idx="53288">
                  <c:v>-2.0131199999999998E-2</c:v>
                </c:pt>
                <c:pt idx="53289">
                  <c:v>-1.8029699999999999E-2</c:v>
                </c:pt>
                <c:pt idx="53290">
                  <c:v>-1.59112E-2</c:v>
                </c:pt>
                <c:pt idx="53291">
                  <c:v>-1.3778800000000001E-2</c:v>
                </c:pt>
                <c:pt idx="53292">
                  <c:v>-1.1637E-2</c:v>
                </c:pt>
                <c:pt idx="53293" formatCode="0.00E+00">
                  <c:v>-9.4895599999999993E-3</c:v>
                </c:pt>
                <c:pt idx="53294" formatCode="0.00E+00">
                  <c:v>-7.3385799999999999E-3</c:v>
                </c:pt>
                <c:pt idx="53295" formatCode="0.00E+00">
                  <c:v>-5.1857099999999996E-3</c:v>
                </c:pt>
                <c:pt idx="53296" formatCode="0.00E+00">
                  <c:v>-3.0329300000000001E-3</c:v>
                </c:pt>
                <c:pt idx="53297" formatCode="0.00E+00">
                  <c:v>-8.8208899999999996E-4</c:v>
                </c:pt>
                <c:pt idx="53298" formatCode="0.00E+00">
                  <c:v>1.26566E-3</c:v>
                </c:pt>
                <c:pt idx="53299" formatCode="0.00E+00">
                  <c:v>3.4097300000000001E-3</c:v>
                </c:pt>
                <c:pt idx="53300" formatCode="0.00E+00">
                  <c:v>5.54946E-3</c:v>
                </c:pt>
                <c:pt idx="53301" formatCode="0.00E+00">
                  <c:v>7.6827800000000002E-3</c:v>
                </c:pt>
                <c:pt idx="53302" formatCode="0.00E+00">
                  <c:v>9.8055799999999995E-3</c:v>
                </c:pt>
                <c:pt idx="53303">
                  <c:v>1.1913099999999999E-2</c:v>
                </c:pt>
                <c:pt idx="53304">
                  <c:v>1.40024E-2</c:v>
                </c:pt>
                <c:pt idx="53305">
                  <c:v>1.6072099999999999E-2</c:v>
                </c:pt>
                <c:pt idx="53306">
                  <c:v>1.81207E-2</c:v>
                </c:pt>
                <c:pt idx="53307">
                  <c:v>2.01455E-2</c:v>
                </c:pt>
                <c:pt idx="53308">
                  <c:v>2.2142499999999999E-2</c:v>
                </c:pt>
                <c:pt idx="53309">
                  <c:v>2.41076E-2</c:v>
                </c:pt>
                <c:pt idx="53310">
                  <c:v>2.60384E-2</c:v>
                </c:pt>
                <c:pt idx="53311">
                  <c:v>2.7932999999999999E-2</c:v>
                </c:pt>
                <c:pt idx="53312">
                  <c:v>2.9787500000000001E-2</c:v>
                </c:pt>
                <c:pt idx="53313">
                  <c:v>3.1596899999999997E-2</c:v>
                </c:pt>
                <c:pt idx="53314">
                  <c:v>3.3356900000000002E-2</c:v>
                </c:pt>
                <c:pt idx="53315">
                  <c:v>3.5062700000000002E-2</c:v>
                </c:pt>
                <c:pt idx="53316">
                  <c:v>3.6708200000000003E-2</c:v>
                </c:pt>
                <c:pt idx="53317">
                  <c:v>3.8290100000000001E-2</c:v>
                </c:pt>
                <c:pt idx="53318">
                  <c:v>3.9808000000000003E-2</c:v>
                </c:pt>
                <c:pt idx="53319">
                  <c:v>4.1261699999999998E-2</c:v>
                </c:pt>
                <c:pt idx="53320">
                  <c:v>4.2648100000000001E-2</c:v>
                </c:pt>
                <c:pt idx="53321">
                  <c:v>4.3963299999999997E-2</c:v>
                </c:pt>
                <c:pt idx="53322">
                  <c:v>4.5205000000000002E-2</c:v>
                </c:pt>
                <c:pt idx="53323">
                  <c:v>4.6372999999999998E-2</c:v>
                </c:pt>
                <c:pt idx="53324">
                  <c:v>4.7466300000000003E-2</c:v>
                </c:pt>
                <c:pt idx="53325">
                  <c:v>4.8482400000000002E-2</c:v>
                </c:pt>
                <c:pt idx="53326">
                  <c:v>4.9418200000000002E-2</c:v>
                </c:pt>
                <c:pt idx="53327">
                  <c:v>5.0271099999999999E-2</c:v>
                </c:pt>
                <c:pt idx="53328">
                  <c:v>5.1039099999999997E-2</c:v>
                </c:pt>
                <c:pt idx="53329">
                  <c:v>5.17204E-2</c:v>
                </c:pt>
                <c:pt idx="53330">
                  <c:v>5.2313400000000003E-2</c:v>
                </c:pt>
                <c:pt idx="53331">
                  <c:v>5.2816700000000001E-2</c:v>
                </c:pt>
                <c:pt idx="53332">
                  <c:v>5.3230300000000001E-2</c:v>
                </c:pt>
                <c:pt idx="53333">
                  <c:v>5.3554299999999999E-2</c:v>
                </c:pt>
                <c:pt idx="53334">
                  <c:v>5.37872E-2</c:v>
                </c:pt>
                <c:pt idx="53335">
                  <c:v>5.3926200000000001E-2</c:v>
                </c:pt>
                <c:pt idx="53336">
                  <c:v>5.3970200000000003E-2</c:v>
                </c:pt>
                <c:pt idx="53337">
                  <c:v>5.3919799999999997E-2</c:v>
                </c:pt>
                <c:pt idx="53338">
                  <c:v>5.3775000000000003E-2</c:v>
                </c:pt>
                <c:pt idx="53339">
                  <c:v>5.3533499999999998E-2</c:v>
                </c:pt>
                <c:pt idx="53340">
                  <c:v>5.3192400000000001E-2</c:v>
                </c:pt>
                <c:pt idx="53341">
                  <c:v>5.2750400000000003E-2</c:v>
                </c:pt>
                <c:pt idx="53342">
                  <c:v>5.22064E-2</c:v>
                </c:pt>
                <c:pt idx="53343">
                  <c:v>5.1559099999999997E-2</c:v>
                </c:pt>
                <c:pt idx="53344">
                  <c:v>5.0806200000000003E-2</c:v>
                </c:pt>
                <c:pt idx="53345">
                  <c:v>4.99444E-2</c:v>
                </c:pt>
                <c:pt idx="53346">
                  <c:v>4.8971300000000002E-2</c:v>
                </c:pt>
                <c:pt idx="53347">
                  <c:v>4.7886499999999999E-2</c:v>
                </c:pt>
                <c:pt idx="53348">
                  <c:v>4.6691200000000002E-2</c:v>
                </c:pt>
                <c:pt idx="53349">
                  <c:v>4.5387299999999998E-2</c:v>
                </c:pt>
                <c:pt idx="53350">
                  <c:v>4.3976899999999999E-2</c:v>
                </c:pt>
                <c:pt idx="53351">
                  <c:v>4.24625E-2</c:v>
                </c:pt>
                <c:pt idx="53352">
                  <c:v>4.0846500000000001E-2</c:v>
                </c:pt>
                <c:pt idx="53353">
                  <c:v>3.9128200000000002E-2</c:v>
                </c:pt>
                <c:pt idx="53354">
                  <c:v>3.7303999999999997E-2</c:v>
                </c:pt>
                <c:pt idx="53355">
                  <c:v>3.5374099999999999E-2</c:v>
                </c:pt>
                <c:pt idx="53356">
                  <c:v>3.3343100000000001E-2</c:v>
                </c:pt>
                <c:pt idx="53357">
                  <c:v>3.1216000000000001E-2</c:v>
                </c:pt>
                <c:pt idx="53358">
                  <c:v>2.8995E-2</c:v>
                </c:pt>
                <c:pt idx="53359">
                  <c:v>2.66809E-2</c:v>
                </c:pt>
                <c:pt idx="53360">
                  <c:v>2.4274299999999999E-2</c:v>
                </c:pt>
                <c:pt idx="53361">
                  <c:v>2.1775200000000001E-2</c:v>
                </c:pt>
                <c:pt idx="53362">
                  <c:v>1.9184300000000001E-2</c:v>
                </c:pt>
                <c:pt idx="53363">
                  <c:v>1.6504000000000001E-2</c:v>
                </c:pt>
                <c:pt idx="53364">
                  <c:v>1.37362E-2</c:v>
                </c:pt>
                <c:pt idx="53365">
                  <c:v>1.08819E-2</c:v>
                </c:pt>
                <c:pt idx="53366" formatCode="0.00E+00">
                  <c:v>7.9428999999999993E-3</c:v>
                </c:pt>
                <c:pt idx="53367" formatCode="0.00E+00">
                  <c:v>4.9235399999999997E-3</c:v>
                </c:pt>
                <c:pt idx="53368" formatCode="0.00E+00">
                  <c:v>1.82888E-3</c:v>
                </c:pt>
                <c:pt idx="53369" formatCode="0.00E+00">
                  <c:v>-1.3373300000000001E-3</c:v>
                </c:pt>
                <c:pt idx="53370" formatCode="0.00E+00">
                  <c:v>-4.57369E-3</c:v>
                </c:pt>
                <c:pt idx="53371" formatCode="0.00E+00">
                  <c:v>-7.8803799999999993E-3</c:v>
                </c:pt>
                <c:pt idx="53372">
                  <c:v>-1.12569E-2</c:v>
                </c:pt>
                <c:pt idx="53373">
                  <c:v>-1.4701199999999999E-2</c:v>
                </c:pt>
                <c:pt idx="53374">
                  <c:v>-1.8210799999999999E-2</c:v>
                </c:pt>
                <c:pt idx="53375">
                  <c:v>-2.1782800000000001E-2</c:v>
                </c:pt>
                <c:pt idx="53376">
                  <c:v>-2.5413700000000001E-2</c:v>
                </c:pt>
                <c:pt idx="53377">
                  <c:v>-2.9099799999999999E-2</c:v>
                </c:pt>
                <c:pt idx="53378">
                  <c:v>-3.2837100000000001E-2</c:v>
                </c:pt>
                <c:pt idx="53379">
                  <c:v>-3.6620800000000002E-2</c:v>
                </c:pt>
                <c:pt idx="53380">
                  <c:v>-4.0444800000000003E-2</c:v>
                </c:pt>
                <c:pt idx="53381">
                  <c:v>-4.4303200000000001E-2</c:v>
                </c:pt>
                <c:pt idx="53382">
                  <c:v>-4.8192800000000001E-2</c:v>
                </c:pt>
                <c:pt idx="53383">
                  <c:v>-5.2112899999999997E-2</c:v>
                </c:pt>
                <c:pt idx="53384">
                  <c:v>-5.6063799999999997E-2</c:v>
                </c:pt>
                <c:pt idx="53385">
                  <c:v>-6.0044E-2</c:v>
                </c:pt>
                <c:pt idx="53386">
                  <c:v>-6.4049499999999995E-2</c:v>
                </c:pt>
                <c:pt idx="53387">
                  <c:v>-6.80756E-2</c:v>
                </c:pt>
                <c:pt idx="53388">
                  <c:v>-7.2117399999999998E-2</c:v>
                </c:pt>
                <c:pt idx="53389">
                  <c:v>-7.6171199999999994E-2</c:v>
                </c:pt>
                <c:pt idx="53390">
                  <c:v>-8.0234299999999995E-2</c:v>
                </c:pt>
                <c:pt idx="53391">
                  <c:v>-8.4302199999999994E-2</c:v>
                </c:pt>
                <c:pt idx="53392">
                  <c:v>-8.8366500000000001E-2</c:v>
                </c:pt>
                <c:pt idx="53393">
                  <c:v>-9.2420500000000003E-2</c:v>
                </c:pt>
                <c:pt idx="53394">
                  <c:v>-9.6461000000000005E-2</c:v>
                </c:pt>
                <c:pt idx="53395">
                  <c:v>-0.10048700000000001</c:v>
                </c:pt>
                <c:pt idx="53396">
                  <c:v>-0.10449799999999999</c:v>
                </c:pt>
                <c:pt idx="53397">
                  <c:v>-0.108489</c:v>
                </c:pt>
                <c:pt idx="53398">
                  <c:v>-0.112458</c:v>
                </c:pt>
                <c:pt idx="53399">
                  <c:v>-0.116398</c:v>
                </c:pt>
                <c:pt idx="53400">
                  <c:v>-0.120298</c:v>
                </c:pt>
                <c:pt idx="53401">
                  <c:v>-0.124149</c:v>
                </c:pt>
                <c:pt idx="53402">
                  <c:v>-0.127944</c:v>
                </c:pt>
                <c:pt idx="53403">
                  <c:v>-0.131685</c:v>
                </c:pt>
                <c:pt idx="53404">
                  <c:v>-0.13537199999999999</c:v>
                </c:pt>
                <c:pt idx="53405">
                  <c:v>-0.13900100000000001</c:v>
                </c:pt>
                <c:pt idx="53406">
                  <c:v>-0.142572</c:v>
                </c:pt>
                <c:pt idx="53407">
                  <c:v>-0.14608499999999999</c:v>
                </c:pt>
                <c:pt idx="53408">
                  <c:v>-0.149535</c:v>
                </c:pt>
                <c:pt idx="53409">
                  <c:v>-0.152916</c:v>
                </c:pt>
                <c:pt idx="53410">
                  <c:v>-0.156223</c:v>
                </c:pt>
                <c:pt idx="53411">
                  <c:v>-0.15945300000000001</c:v>
                </c:pt>
                <c:pt idx="53412">
                  <c:v>-0.162605</c:v>
                </c:pt>
                <c:pt idx="53413">
                  <c:v>-0.16567599999999999</c:v>
                </c:pt>
                <c:pt idx="53414">
                  <c:v>-0.16866500000000001</c:v>
                </c:pt>
                <c:pt idx="53415">
                  <c:v>-0.171572</c:v>
                </c:pt>
                <c:pt idx="53416">
                  <c:v>-0.174398</c:v>
                </c:pt>
                <c:pt idx="53417">
                  <c:v>-0.177144</c:v>
                </c:pt>
                <c:pt idx="53418">
                  <c:v>-0.17980699999999999</c:v>
                </c:pt>
                <c:pt idx="53419">
                  <c:v>-0.18238399999999999</c:v>
                </c:pt>
                <c:pt idx="53420">
                  <c:v>-0.18487100000000001</c:v>
                </c:pt>
                <c:pt idx="53421">
                  <c:v>-0.18726300000000001</c:v>
                </c:pt>
                <c:pt idx="53422">
                  <c:v>-0.189558</c:v>
                </c:pt>
                <c:pt idx="53423">
                  <c:v>-0.19175200000000001</c:v>
                </c:pt>
                <c:pt idx="53424">
                  <c:v>-0.19384399999999999</c:v>
                </c:pt>
                <c:pt idx="53425">
                  <c:v>-0.195829</c:v>
                </c:pt>
                <c:pt idx="53426">
                  <c:v>-0.19770599999999999</c:v>
                </c:pt>
                <c:pt idx="53427">
                  <c:v>-0.19947699999999999</c:v>
                </c:pt>
                <c:pt idx="53428">
                  <c:v>-0.20114399999999999</c:v>
                </c:pt>
                <c:pt idx="53429">
                  <c:v>-0.202711</c:v>
                </c:pt>
                <c:pt idx="53430">
                  <c:v>-0.204177</c:v>
                </c:pt>
                <c:pt idx="53431">
                  <c:v>-0.20554</c:v>
                </c:pt>
                <c:pt idx="53432">
                  <c:v>-0.20679800000000001</c:v>
                </c:pt>
                <c:pt idx="53433">
                  <c:v>-0.20795</c:v>
                </c:pt>
                <c:pt idx="53434">
                  <c:v>-0.20899499999999999</c:v>
                </c:pt>
                <c:pt idx="53435">
                  <c:v>-0.20993899999999999</c:v>
                </c:pt>
                <c:pt idx="53436">
                  <c:v>-0.210781</c:v>
                </c:pt>
                <c:pt idx="53437">
                  <c:v>-0.21152699999999999</c:v>
                </c:pt>
                <c:pt idx="53438">
                  <c:v>-0.21218200000000001</c:v>
                </c:pt>
                <c:pt idx="53439">
                  <c:v>-0.21274899999999999</c:v>
                </c:pt>
                <c:pt idx="53440">
                  <c:v>-0.213227</c:v>
                </c:pt>
                <c:pt idx="53441">
                  <c:v>-0.213618</c:v>
                </c:pt>
                <c:pt idx="53442">
                  <c:v>-0.213924</c:v>
                </c:pt>
                <c:pt idx="53443">
                  <c:v>-0.214147</c:v>
                </c:pt>
                <c:pt idx="53444">
                  <c:v>-0.21428900000000001</c:v>
                </c:pt>
                <c:pt idx="53445">
                  <c:v>-0.21435000000000001</c:v>
                </c:pt>
                <c:pt idx="53446">
                  <c:v>-0.21433099999999999</c:v>
                </c:pt>
                <c:pt idx="53447">
                  <c:v>-0.21423800000000001</c:v>
                </c:pt>
                <c:pt idx="53448">
                  <c:v>-0.21407300000000001</c:v>
                </c:pt>
                <c:pt idx="53449">
                  <c:v>-0.213833</c:v>
                </c:pt>
                <c:pt idx="53450">
                  <c:v>-0.21351600000000001</c:v>
                </c:pt>
                <c:pt idx="53451">
                  <c:v>-0.21312</c:v>
                </c:pt>
                <c:pt idx="53452">
                  <c:v>-0.212645</c:v>
                </c:pt>
                <c:pt idx="53453">
                  <c:v>-0.212091</c:v>
                </c:pt>
                <c:pt idx="53454">
                  <c:v>-0.211454</c:v>
                </c:pt>
                <c:pt idx="53455">
                  <c:v>-0.21073800000000001</c:v>
                </c:pt>
                <c:pt idx="53456">
                  <c:v>-0.209948</c:v>
                </c:pt>
                <c:pt idx="53457">
                  <c:v>-0.209089</c:v>
                </c:pt>
                <c:pt idx="53458">
                  <c:v>-0.20816699999999999</c:v>
                </c:pt>
                <c:pt idx="53459">
                  <c:v>-0.20718500000000001</c:v>
                </c:pt>
                <c:pt idx="53460">
                  <c:v>-0.206147</c:v>
                </c:pt>
                <c:pt idx="53461">
                  <c:v>-0.20505399999999999</c:v>
                </c:pt>
                <c:pt idx="53462">
                  <c:v>-0.203907</c:v>
                </c:pt>
                <c:pt idx="53463">
                  <c:v>-0.202709</c:v>
                </c:pt>
                <c:pt idx="53464">
                  <c:v>-0.20146600000000001</c:v>
                </c:pt>
                <c:pt idx="53465">
                  <c:v>-0.200183</c:v>
                </c:pt>
                <c:pt idx="53466">
                  <c:v>-0.19886200000000001</c:v>
                </c:pt>
                <c:pt idx="53467">
                  <c:v>-0.19750300000000001</c:v>
                </c:pt>
                <c:pt idx="53468">
                  <c:v>-0.19611000000000001</c:v>
                </c:pt>
                <c:pt idx="53469">
                  <c:v>-0.194692</c:v>
                </c:pt>
                <c:pt idx="53470">
                  <c:v>-0.19325600000000001</c:v>
                </c:pt>
                <c:pt idx="53471">
                  <c:v>-0.191799</c:v>
                </c:pt>
                <c:pt idx="53472">
                  <c:v>-0.19031699999999999</c:v>
                </c:pt>
                <c:pt idx="53473">
                  <c:v>-0.188805</c:v>
                </c:pt>
                <c:pt idx="53474">
                  <c:v>-0.18726100000000001</c:v>
                </c:pt>
                <c:pt idx="53475">
                  <c:v>-0.18568699999999999</c:v>
                </c:pt>
                <c:pt idx="53476">
                  <c:v>-0.184083</c:v>
                </c:pt>
                <c:pt idx="53477">
                  <c:v>-0.182453</c:v>
                </c:pt>
                <c:pt idx="53478">
                  <c:v>-0.18079799999999999</c:v>
                </c:pt>
                <c:pt idx="53479">
                  <c:v>-0.17913000000000001</c:v>
                </c:pt>
                <c:pt idx="53480">
                  <c:v>-0.17745900000000001</c:v>
                </c:pt>
                <c:pt idx="53481">
                  <c:v>-0.175785</c:v>
                </c:pt>
                <c:pt idx="53482">
                  <c:v>-0.17410900000000001</c:v>
                </c:pt>
                <c:pt idx="53483">
                  <c:v>-0.172428</c:v>
                </c:pt>
                <c:pt idx="53484">
                  <c:v>-0.17074400000000001</c:v>
                </c:pt>
                <c:pt idx="53485">
                  <c:v>-0.16905700000000001</c:v>
                </c:pt>
                <c:pt idx="53486">
                  <c:v>-0.16736999999999999</c:v>
                </c:pt>
                <c:pt idx="53487">
                  <c:v>-0.165687</c:v>
                </c:pt>
                <c:pt idx="53488">
                  <c:v>-0.16401399999999999</c:v>
                </c:pt>
                <c:pt idx="53489">
                  <c:v>-0.162357</c:v>
                </c:pt>
                <c:pt idx="53490">
                  <c:v>-0.160721</c:v>
                </c:pt>
                <c:pt idx="53491">
                  <c:v>-0.159113</c:v>
                </c:pt>
                <c:pt idx="53492">
                  <c:v>-0.15753500000000001</c:v>
                </c:pt>
                <c:pt idx="53493">
                  <c:v>-0.15598699999999999</c:v>
                </c:pt>
                <c:pt idx="53494">
                  <c:v>-0.154471</c:v>
                </c:pt>
                <c:pt idx="53495">
                  <c:v>-0.15298800000000001</c:v>
                </c:pt>
                <c:pt idx="53496">
                  <c:v>-0.15154000000000001</c:v>
                </c:pt>
                <c:pt idx="53497">
                  <c:v>-0.15013099999999999</c:v>
                </c:pt>
                <c:pt idx="53498">
                  <c:v>-0.148761</c:v>
                </c:pt>
                <c:pt idx="53499">
                  <c:v>-0.14743100000000001</c:v>
                </c:pt>
                <c:pt idx="53500">
                  <c:v>-0.14613899999999999</c:v>
                </c:pt>
                <c:pt idx="53501">
                  <c:v>-0.14488500000000001</c:v>
                </c:pt>
                <c:pt idx="53502">
                  <c:v>-0.14366999999999999</c:v>
                </c:pt>
                <c:pt idx="53503">
                  <c:v>-0.14249600000000001</c:v>
                </c:pt>
                <c:pt idx="53504">
                  <c:v>-0.14136299999999999</c:v>
                </c:pt>
                <c:pt idx="53505">
                  <c:v>-0.140268</c:v>
                </c:pt>
                <c:pt idx="53506">
                  <c:v>-0.139211</c:v>
                </c:pt>
                <c:pt idx="53507">
                  <c:v>-0.13819500000000001</c:v>
                </c:pt>
                <c:pt idx="53508">
                  <c:v>-0.13722200000000001</c:v>
                </c:pt>
                <c:pt idx="53509">
                  <c:v>-0.1363</c:v>
                </c:pt>
                <c:pt idx="53510">
                  <c:v>-0.135436</c:v>
                </c:pt>
                <c:pt idx="53511">
                  <c:v>-0.134635</c:v>
                </c:pt>
                <c:pt idx="53512">
                  <c:v>-0.13389799999999999</c:v>
                </c:pt>
                <c:pt idx="53513">
                  <c:v>-0.13322800000000001</c:v>
                </c:pt>
                <c:pt idx="53514">
                  <c:v>-0.13262499999999999</c:v>
                </c:pt>
                <c:pt idx="53515">
                  <c:v>-0.13208800000000001</c:v>
                </c:pt>
                <c:pt idx="53516">
                  <c:v>-0.13161600000000001</c:v>
                </c:pt>
                <c:pt idx="53517">
                  <c:v>-0.13120399999999999</c:v>
                </c:pt>
                <c:pt idx="53518">
                  <c:v>-0.13084699999999999</c:v>
                </c:pt>
                <c:pt idx="53519">
                  <c:v>-0.13054399999999999</c:v>
                </c:pt>
                <c:pt idx="53520">
                  <c:v>-0.130303</c:v>
                </c:pt>
                <c:pt idx="53521">
                  <c:v>-0.13012799999999999</c:v>
                </c:pt>
                <c:pt idx="53522">
                  <c:v>-0.130022</c:v>
                </c:pt>
                <c:pt idx="53523">
                  <c:v>-0.12997800000000001</c:v>
                </c:pt>
                <c:pt idx="53524">
                  <c:v>-0.129994</c:v>
                </c:pt>
                <c:pt idx="53525">
                  <c:v>-0.13006699999999999</c:v>
                </c:pt>
                <c:pt idx="53526">
                  <c:v>-0.130194</c:v>
                </c:pt>
                <c:pt idx="53527">
                  <c:v>-0.13037299999999999</c:v>
                </c:pt>
                <c:pt idx="53528">
                  <c:v>-0.130605</c:v>
                </c:pt>
                <c:pt idx="53529">
                  <c:v>-0.13089400000000001</c:v>
                </c:pt>
                <c:pt idx="53530">
                  <c:v>-0.131242</c:v>
                </c:pt>
                <c:pt idx="53531">
                  <c:v>-0.13164899999999999</c:v>
                </c:pt>
                <c:pt idx="53532">
                  <c:v>-0.13211999999999999</c:v>
                </c:pt>
                <c:pt idx="53533">
                  <c:v>-0.13265099999999999</c:v>
                </c:pt>
                <c:pt idx="53534">
                  <c:v>-0.13323599999999999</c:v>
                </c:pt>
                <c:pt idx="53535">
                  <c:v>-0.13386999999999999</c:v>
                </c:pt>
                <c:pt idx="53536">
                  <c:v>-0.13455300000000001</c:v>
                </c:pt>
                <c:pt idx="53537">
                  <c:v>-0.13528999999999999</c:v>
                </c:pt>
                <c:pt idx="53538">
                  <c:v>-0.13608799999999999</c:v>
                </c:pt>
                <c:pt idx="53539">
                  <c:v>-0.13694799999999999</c:v>
                </c:pt>
                <c:pt idx="53540">
                  <c:v>-0.13787099999999999</c:v>
                </c:pt>
                <c:pt idx="53541">
                  <c:v>-0.13885700000000001</c:v>
                </c:pt>
                <c:pt idx="53542">
                  <c:v>-0.139899</c:v>
                </c:pt>
                <c:pt idx="53543">
                  <c:v>-0.140989</c:v>
                </c:pt>
                <c:pt idx="53544">
                  <c:v>-0.142121</c:v>
                </c:pt>
                <c:pt idx="53545">
                  <c:v>-0.143287</c:v>
                </c:pt>
                <c:pt idx="53546">
                  <c:v>-0.14448800000000001</c:v>
                </c:pt>
                <c:pt idx="53547">
                  <c:v>-0.14571899999999999</c:v>
                </c:pt>
                <c:pt idx="53548">
                  <c:v>-0.14697199999999999</c:v>
                </c:pt>
                <c:pt idx="53549">
                  <c:v>-0.14824499999999999</c:v>
                </c:pt>
                <c:pt idx="53550">
                  <c:v>-0.14954200000000001</c:v>
                </c:pt>
                <c:pt idx="53551">
                  <c:v>-0.15087200000000001</c:v>
                </c:pt>
                <c:pt idx="53552">
                  <c:v>-0.15223700000000001</c:v>
                </c:pt>
                <c:pt idx="53553">
                  <c:v>-0.153641</c:v>
                </c:pt>
                <c:pt idx="53554">
                  <c:v>-0.155086</c:v>
                </c:pt>
                <c:pt idx="53555">
                  <c:v>-0.15657399999999999</c:v>
                </c:pt>
                <c:pt idx="53556">
                  <c:v>-0.15810299999999999</c:v>
                </c:pt>
                <c:pt idx="53557">
                  <c:v>-0.15967000000000001</c:v>
                </c:pt>
                <c:pt idx="53558">
                  <c:v>-0.161272</c:v>
                </c:pt>
                <c:pt idx="53559">
                  <c:v>-0.162911</c:v>
                </c:pt>
                <c:pt idx="53560">
                  <c:v>-0.16458700000000001</c:v>
                </c:pt>
                <c:pt idx="53561">
                  <c:v>-0.166297</c:v>
                </c:pt>
                <c:pt idx="53562">
                  <c:v>-0.16803999999999999</c:v>
                </c:pt>
                <c:pt idx="53563">
                  <c:v>-0.16981599999999999</c:v>
                </c:pt>
                <c:pt idx="53564">
                  <c:v>-0.171623</c:v>
                </c:pt>
                <c:pt idx="53565">
                  <c:v>-0.173452</c:v>
                </c:pt>
                <c:pt idx="53566">
                  <c:v>-0.17529500000000001</c:v>
                </c:pt>
                <c:pt idx="53567">
                  <c:v>-0.17714199999999999</c:v>
                </c:pt>
                <c:pt idx="53568">
                  <c:v>-0.17899499999999999</c:v>
                </c:pt>
                <c:pt idx="53569">
                  <c:v>-0.18085599999999999</c:v>
                </c:pt>
                <c:pt idx="53570">
                  <c:v>-0.182727</c:v>
                </c:pt>
                <c:pt idx="53571">
                  <c:v>-0.18460699999999999</c:v>
                </c:pt>
                <c:pt idx="53572">
                  <c:v>-0.18649299999999999</c:v>
                </c:pt>
                <c:pt idx="53573">
                  <c:v>-0.188386</c:v>
                </c:pt>
                <c:pt idx="53574">
                  <c:v>-0.19028400000000001</c:v>
                </c:pt>
                <c:pt idx="53575">
                  <c:v>-0.19218399999999999</c:v>
                </c:pt>
                <c:pt idx="53576">
                  <c:v>-0.194081</c:v>
                </c:pt>
                <c:pt idx="53577">
                  <c:v>-0.19597000000000001</c:v>
                </c:pt>
                <c:pt idx="53578">
                  <c:v>-0.19784499999999999</c:v>
                </c:pt>
                <c:pt idx="53579">
                  <c:v>-0.19970399999999999</c:v>
                </c:pt>
                <c:pt idx="53580">
                  <c:v>-0.20155100000000001</c:v>
                </c:pt>
                <c:pt idx="53581">
                  <c:v>-0.20339399999999999</c:v>
                </c:pt>
                <c:pt idx="53582">
                  <c:v>-0.205234</c:v>
                </c:pt>
                <c:pt idx="53583">
                  <c:v>-0.20707600000000001</c:v>
                </c:pt>
                <c:pt idx="53584">
                  <c:v>-0.20891899999999999</c:v>
                </c:pt>
                <c:pt idx="53585">
                  <c:v>-0.21076</c:v>
                </c:pt>
                <c:pt idx="53586">
                  <c:v>-0.21259800000000001</c:v>
                </c:pt>
                <c:pt idx="53587">
                  <c:v>-0.21443499999999999</c:v>
                </c:pt>
                <c:pt idx="53588">
                  <c:v>-0.216281</c:v>
                </c:pt>
                <c:pt idx="53589">
                  <c:v>-0.218138</c:v>
                </c:pt>
                <c:pt idx="53590">
                  <c:v>-0.22000500000000001</c:v>
                </c:pt>
                <c:pt idx="53591">
                  <c:v>-0.22188099999999999</c:v>
                </c:pt>
                <c:pt idx="53592">
                  <c:v>-0.22375999999999999</c:v>
                </c:pt>
                <c:pt idx="53593">
                  <c:v>-0.225637</c:v>
                </c:pt>
                <c:pt idx="53594">
                  <c:v>-0.22751199999999999</c:v>
                </c:pt>
                <c:pt idx="53595">
                  <c:v>-0.22938700000000001</c:v>
                </c:pt>
                <c:pt idx="53596">
                  <c:v>-0.231266</c:v>
                </c:pt>
                <c:pt idx="53597">
                  <c:v>-0.23314299999999999</c:v>
                </c:pt>
                <c:pt idx="53598">
                  <c:v>-0.235012</c:v>
                </c:pt>
                <c:pt idx="53599">
                  <c:v>-0.236873</c:v>
                </c:pt>
                <c:pt idx="53600">
                  <c:v>-0.23872399999999999</c:v>
                </c:pt>
                <c:pt idx="53601">
                  <c:v>-0.240563</c:v>
                </c:pt>
                <c:pt idx="53602">
                  <c:v>-0.24238899999999999</c:v>
                </c:pt>
                <c:pt idx="53603">
                  <c:v>-0.24420600000000001</c:v>
                </c:pt>
                <c:pt idx="53604">
                  <c:v>-0.24601999999999999</c:v>
                </c:pt>
                <c:pt idx="53605">
                  <c:v>-0.247835</c:v>
                </c:pt>
                <c:pt idx="53606">
                  <c:v>-0.24965300000000001</c:v>
                </c:pt>
                <c:pt idx="53607">
                  <c:v>-0.25147199999999997</c:v>
                </c:pt>
                <c:pt idx="53608">
                  <c:v>-0.25329000000000002</c:v>
                </c:pt>
                <c:pt idx="53609">
                  <c:v>-0.25510100000000002</c:v>
                </c:pt>
                <c:pt idx="53610">
                  <c:v>-0.25690299999999999</c:v>
                </c:pt>
                <c:pt idx="53611">
                  <c:v>-0.25869399999999998</c:v>
                </c:pt>
                <c:pt idx="53612">
                  <c:v>-0.26047599999999999</c:v>
                </c:pt>
                <c:pt idx="53613">
                  <c:v>-0.26225199999999999</c:v>
                </c:pt>
                <c:pt idx="53614">
                  <c:v>-0.26402500000000001</c:v>
                </c:pt>
                <c:pt idx="53615">
                  <c:v>-0.26579999999999998</c:v>
                </c:pt>
                <c:pt idx="53616">
                  <c:v>-0.26757900000000001</c:v>
                </c:pt>
                <c:pt idx="53617">
                  <c:v>-0.26936199999999999</c:v>
                </c:pt>
                <c:pt idx="53618">
                  <c:v>-0.27114500000000002</c:v>
                </c:pt>
                <c:pt idx="53619">
                  <c:v>-0.27293499999999998</c:v>
                </c:pt>
                <c:pt idx="53620">
                  <c:v>-0.27473199999999998</c:v>
                </c:pt>
                <c:pt idx="53621">
                  <c:v>-0.27653699999999998</c:v>
                </c:pt>
                <c:pt idx="53622">
                  <c:v>-0.27834700000000001</c:v>
                </c:pt>
                <c:pt idx="53623">
                  <c:v>-0.280165</c:v>
                </c:pt>
                <c:pt idx="53624">
                  <c:v>-0.28199099999999999</c:v>
                </c:pt>
                <c:pt idx="53625">
                  <c:v>-0.28382000000000002</c:v>
                </c:pt>
                <c:pt idx="53626">
                  <c:v>-0.28564200000000001</c:v>
                </c:pt>
                <c:pt idx="53627">
                  <c:v>-0.28745599999999999</c:v>
                </c:pt>
                <c:pt idx="53628">
                  <c:v>-0.28925800000000002</c:v>
                </c:pt>
                <c:pt idx="53629">
                  <c:v>-0.291045</c:v>
                </c:pt>
                <c:pt idx="53630">
                  <c:v>-0.29281400000000002</c:v>
                </c:pt>
                <c:pt idx="53631">
                  <c:v>-0.29457299999999997</c:v>
                </c:pt>
                <c:pt idx="53632">
                  <c:v>-0.29632599999999998</c:v>
                </c:pt>
                <c:pt idx="53633">
                  <c:v>-0.29807299999999998</c:v>
                </c:pt>
                <c:pt idx="53634">
                  <c:v>-0.29981200000000002</c:v>
                </c:pt>
                <c:pt idx="53635">
                  <c:v>-0.30154500000000001</c:v>
                </c:pt>
                <c:pt idx="53636">
                  <c:v>-0.30327399999999999</c:v>
                </c:pt>
                <c:pt idx="53637">
                  <c:v>-0.30499700000000002</c:v>
                </c:pt>
                <c:pt idx="53638">
                  <c:v>-0.30671100000000001</c:v>
                </c:pt>
                <c:pt idx="53639">
                  <c:v>-0.30841800000000003</c:v>
                </c:pt>
                <c:pt idx="53640">
                  <c:v>-0.31012400000000001</c:v>
                </c:pt>
                <c:pt idx="53641">
                  <c:v>-0.31182900000000002</c:v>
                </c:pt>
                <c:pt idx="53642">
                  <c:v>-0.31352600000000003</c:v>
                </c:pt>
                <c:pt idx="53643">
                  <c:v>-0.31520700000000001</c:v>
                </c:pt>
                <c:pt idx="53644">
                  <c:v>-0.31686900000000001</c:v>
                </c:pt>
                <c:pt idx="53645">
                  <c:v>-0.31851299999999999</c:v>
                </c:pt>
                <c:pt idx="53646">
                  <c:v>-0.32014500000000001</c:v>
                </c:pt>
                <c:pt idx="53647">
                  <c:v>-0.321772</c:v>
                </c:pt>
                <c:pt idx="53648">
                  <c:v>-0.32340200000000002</c:v>
                </c:pt>
                <c:pt idx="53649">
                  <c:v>-0.32502999999999999</c:v>
                </c:pt>
                <c:pt idx="53650">
                  <c:v>-0.32664199999999999</c:v>
                </c:pt>
                <c:pt idx="53651">
                  <c:v>-0.32822899999999999</c:v>
                </c:pt>
                <c:pt idx="53652">
                  <c:v>-0.32978299999999999</c:v>
                </c:pt>
                <c:pt idx="53653">
                  <c:v>-0.33130599999999999</c:v>
                </c:pt>
                <c:pt idx="53654">
                  <c:v>-0.33279700000000001</c:v>
                </c:pt>
                <c:pt idx="53655">
                  <c:v>-0.33425199999999999</c:v>
                </c:pt>
                <c:pt idx="53656">
                  <c:v>-0.335673</c:v>
                </c:pt>
                <c:pt idx="53657">
                  <c:v>-0.33706199999999997</c:v>
                </c:pt>
                <c:pt idx="53658">
                  <c:v>-0.338418</c:v>
                </c:pt>
                <c:pt idx="53659">
                  <c:v>-0.33973599999999998</c:v>
                </c:pt>
                <c:pt idx="53660">
                  <c:v>-0.34100900000000001</c:v>
                </c:pt>
                <c:pt idx="53661">
                  <c:v>-0.34223199999999998</c:v>
                </c:pt>
                <c:pt idx="53662">
                  <c:v>-0.34340399999999999</c:v>
                </c:pt>
                <c:pt idx="53663">
                  <c:v>-0.34452899999999997</c:v>
                </c:pt>
                <c:pt idx="53664">
                  <c:v>-0.345611</c:v>
                </c:pt>
                <c:pt idx="53665">
                  <c:v>-0.34665099999999999</c:v>
                </c:pt>
                <c:pt idx="53666">
                  <c:v>-0.34764400000000001</c:v>
                </c:pt>
                <c:pt idx="53667">
                  <c:v>-0.34858499999999998</c:v>
                </c:pt>
                <c:pt idx="53668">
                  <c:v>-0.349466</c:v>
                </c:pt>
                <c:pt idx="53669">
                  <c:v>-0.35028100000000001</c:v>
                </c:pt>
                <c:pt idx="53670">
                  <c:v>-0.35101900000000003</c:v>
                </c:pt>
                <c:pt idx="53671">
                  <c:v>-0.35167399999999999</c:v>
                </c:pt>
                <c:pt idx="53672">
                  <c:v>-0.35224100000000003</c:v>
                </c:pt>
                <c:pt idx="53673">
                  <c:v>-0.352717</c:v>
                </c:pt>
                <c:pt idx="53674">
                  <c:v>-0.35310399999999997</c:v>
                </c:pt>
                <c:pt idx="53675">
                  <c:v>-0.35340500000000002</c:v>
                </c:pt>
                <c:pt idx="53676">
                  <c:v>-0.353626</c:v>
                </c:pt>
                <c:pt idx="53677">
                  <c:v>-0.35376800000000003</c:v>
                </c:pt>
                <c:pt idx="53678">
                  <c:v>-0.353823</c:v>
                </c:pt>
                <c:pt idx="53679">
                  <c:v>-0.35377799999999998</c:v>
                </c:pt>
                <c:pt idx="53680">
                  <c:v>-0.35363299999999998</c:v>
                </c:pt>
                <c:pt idx="53681">
                  <c:v>-0.35339500000000001</c:v>
                </c:pt>
                <c:pt idx="53682">
                  <c:v>-0.35306999999999999</c:v>
                </c:pt>
                <c:pt idx="53683">
                  <c:v>-0.35265999999999997</c:v>
                </c:pt>
                <c:pt idx="53684">
                  <c:v>-0.35216399999999998</c:v>
                </c:pt>
                <c:pt idx="53685">
                  <c:v>-0.35158600000000001</c:v>
                </c:pt>
                <c:pt idx="53686">
                  <c:v>-0.35092299999999998</c:v>
                </c:pt>
                <c:pt idx="53687">
                  <c:v>-0.35016900000000001</c:v>
                </c:pt>
                <c:pt idx="53688">
                  <c:v>-0.34931699999999999</c:v>
                </c:pt>
                <c:pt idx="53689">
                  <c:v>-0.34836400000000001</c:v>
                </c:pt>
                <c:pt idx="53690">
                  <c:v>-0.34730800000000001</c:v>
                </c:pt>
                <c:pt idx="53691">
                  <c:v>-0.34614699999999998</c:v>
                </c:pt>
                <c:pt idx="53692">
                  <c:v>-0.34488099999999999</c:v>
                </c:pt>
                <c:pt idx="53693">
                  <c:v>-0.34350799999999998</c:v>
                </c:pt>
                <c:pt idx="53694">
                  <c:v>-0.34202900000000003</c:v>
                </c:pt>
                <c:pt idx="53695">
                  <c:v>-0.34044000000000002</c:v>
                </c:pt>
                <c:pt idx="53696">
                  <c:v>-0.33874199999999999</c:v>
                </c:pt>
                <c:pt idx="53697">
                  <c:v>-0.33693800000000002</c:v>
                </c:pt>
                <c:pt idx="53698">
                  <c:v>-0.335034</c:v>
                </c:pt>
                <c:pt idx="53699">
                  <c:v>-0.33302700000000002</c:v>
                </c:pt>
                <c:pt idx="53700">
                  <c:v>-0.33092100000000002</c:v>
                </c:pt>
                <c:pt idx="53701">
                  <c:v>-0.32871499999999998</c:v>
                </c:pt>
                <c:pt idx="53702">
                  <c:v>-0.326407</c:v>
                </c:pt>
                <c:pt idx="53703">
                  <c:v>-0.323994</c:v>
                </c:pt>
                <c:pt idx="53704">
                  <c:v>-0.32147900000000001</c:v>
                </c:pt>
                <c:pt idx="53705">
                  <c:v>-0.31886700000000001</c:v>
                </c:pt>
                <c:pt idx="53706">
                  <c:v>-0.31615799999999999</c:v>
                </c:pt>
                <c:pt idx="53707">
                  <c:v>-0.31334899999999999</c:v>
                </c:pt>
                <c:pt idx="53708">
                  <c:v>-0.31044300000000002</c:v>
                </c:pt>
                <c:pt idx="53709">
                  <c:v>-0.30744700000000003</c:v>
                </c:pt>
                <c:pt idx="53710">
                  <c:v>-0.30436200000000002</c:v>
                </c:pt>
                <c:pt idx="53711">
                  <c:v>-0.30118899999999998</c:v>
                </c:pt>
                <c:pt idx="53712">
                  <c:v>-0.297933</c:v>
                </c:pt>
                <c:pt idx="53713">
                  <c:v>-0.29459999999999997</c:v>
                </c:pt>
                <c:pt idx="53714">
                  <c:v>-0.29119400000000001</c:v>
                </c:pt>
                <c:pt idx="53715">
                  <c:v>-0.287719</c:v>
                </c:pt>
                <c:pt idx="53716">
                  <c:v>-0.28417999999999999</c:v>
                </c:pt>
                <c:pt idx="53717">
                  <c:v>-0.28057799999999999</c:v>
                </c:pt>
                <c:pt idx="53718">
                  <c:v>-0.27691500000000002</c:v>
                </c:pt>
                <c:pt idx="53719">
                  <c:v>-0.27319199999999999</c:v>
                </c:pt>
                <c:pt idx="53720">
                  <c:v>-0.26940999999999998</c:v>
                </c:pt>
                <c:pt idx="53721">
                  <c:v>-0.26557399999999998</c:v>
                </c:pt>
                <c:pt idx="53722">
                  <c:v>-0.26168799999999998</c:v>
                </c:pt>
                <c:pt idx="53723">
                  <c:v>-0.25775500000000001</c:v>
                </c:pt>
                <c:pt idx="53724">
                  <c:v>-0.25378000000000001</c:v>
                </c:pt>
                <c:pt idx="53725">
                  <c:v>-0.24976400000000001</c:v>
                </c:pt>
                <c:pt idx="53726">
                  <c:v>-0.24570900000000001</c:v>
                </c:pt>
                <c:pt idx="53727">
                  <c:v>-0.241616</c:v>
                </c:pt>
                <c:pt idx="53728">
                  <c:v>-0.23749100000000001</c:v>
                </c:pt>
                <c:pt idx="53729">
                  <c:v>-0.23333799999999999</c:v>
                </c:pt>
                <c:pt idx="53730">
                  <c:v>-0.22916</c:v>
                </c:pt>
                <c:pt idx="53731">
                  <c:v>-0.22496099999999999</c:v>
                </c:pt>
                <c:pt idx="53732">
                  <c:v>-0.22074299999999999</c:v>
                </c:pt>
                <c:pt idx="53733">
                  <c:v>-0.21651000000000001</c:v>
                </c:pt>
                <c:pt idx="53734">
                  <c:v>-0.21226400000000001</c:v>
                </c:pt>
                <c:pt idx="53735">
                  <c:v>-0.20801</c:v>
                </c:pt>
                <c:pt idx="53736">
                  <c:v>-0.20375099999999999</c:v>
                </c:pt>
                <c:pt idx="53737">
                  <c:v>-0.199489</c:v>
                </c:pt>
                <c:pt idx="53738">
                  <c:v>-0.19522200000000001</c:v>
                </c:pt>
                <c:pt idx="53739">
                  <c:v>-0.19095300000000001</c:v>
                </c:pt>
                <c:pt idx="53740">
                  <c:v>-0.18668899999999999</c:v>
                </c:pt>
                <c:pt idx="53741">
                  <c:v>-0.182445</c:v>
                </c:pt>
                <c:pt idx="53742">
                  <c:v>-0.178232</c:v>
                </c:pt>
                <c:pt idx="53743">
                  <c:v>-0.17405300000000001</c:v>
                </c:pt>
                <c:pt idx="53744">
                  <c:v>-0.16991000000000001</c:v>
                </c:pt>
                <c:pt idx="53745">
                  <c:v>-0.16580300000000001</c:v>
                </c:pt>
                <c:pt idx="53746">
                  <c:v>-0.16173699999999999</c:v>
                </c:pt>
                <c:pt idx="53747">
                  <c:v>-0.15771299999999999</c:v>
                </c:pt>
                <c:pt idx="53748">
                  <c:v>-0.15373800000000001</c:v>
                </c:pt>
                <c:pt idx="53749">
                  <c:v>-0.14981900000000001</c:v>
                </c:pt>
                <c:pt idx="53750">
                  <c:v>-0.14596200000000001</c:v>
                </c:pt>
                <c:pt idx="53751">
                  <c:v>-0.14217299999999999</c:v>
                </c:pt>
                <c:pt idx="53752">
                  <c:v>-0.13845199999999999</c:v>
                </c:pt>
                <c:pt idx="53753">
                  <c:v>-0.134801</c:v>
                </c:pt>
                <c:pt idx="53754">
                  <c:v>-0.13122200000000001</c:v>
                </c:pt>
                <c:pt idx="53755">
                  <c:v>-0.127715</c:v>
                </c:pt>
                <c:pt idx="53756">
                  <c:v>-0.12428400000000001</c:v>
                </c:pt>
                <c:pt idx="53757">
                  <c:v>-0.120934</c:v>
                </c:pt>
                <c:pt idx="53758">
                  <c:v>-0.11767</c:v>
                </c:pt>
                <c:pt idx="53759">
                  <c:v>-0.114496</c:v>
                </c:pt>
                <c:pt idx="53760">
                  <c:v>-0.111418</c:v>
                </c:pt>
                <c:pt idx="53761">
                  <c:v>-0.10843800000000001</c:v>
                </c:pt>
                <c:pt idx="53762">
                  <c:v>-0.105558</c:v>
                </c:pt>
                <c:pt idx="53763">
                  <c:v>-0.102779</c:v>
                </c:pt>
                <c:pt idx="53764">
                  <c:v>-0.100106</c:v>
                </c:pt>
                <c:pt idx="53765">
                  <c:v>-9.7545300000000001E-2</c:v>
                </c:pt>
                <c:pt idx="53766">
                  <c:v>-9.5101699999999997E-2</c:v>
                </c:pt>
                <c:pt idx="53767">
                  <c:v>-9.2777600000000002E-2</c:v>
                </c:pt>
                <c:pt idx="53768">
                  <c:v>-9.0574500000000002E-2</c:v>
                </c:pt>
                <c:pt idx="53769">
                  <c:v>-8.8494400000000001E-2</c:v>
                </c:pt>
                <c:pt idx="53770">
                  <c:v>-8.6540599999999995E-2</c:v>
                </c:pt>
                <c:pt idx="53771">
                  <c:v>-8.4713800000000006E-2</c:v>
                </c:pt>
                <c:pt idx="53772">
                  <c:v>-8.3013299999999998E-2</c:v>
                </c:pt>
                <c:pt idx="53773">
                  <c:v>-8.1440799999999994E-2</c:v>
                </c:pt>
                <c:pt idx="53774">
                  <c:v>-8.0000100000000005E-2</c:v>
                </c:pt>
                <c:pt idx="53775">
                  <c:v>-7.8692399999999996E-2</c:v>
                </c:pt>
                <c:pt idx="53776">
                  <c:v>-7.7514299999999994E-2</c:v>
                </c:pt>
                <c:pt idx="53777">
                  <c:v>-7.6463299999999998E-2</c:v>
                </c:pt>
                <c:pt idx="53778">
                  <c:v>-7.5541200000000003E-2</c:v>
                </c:pt>
                <c:pt idx="53779">
                  <c:v>-7.4751499999999999E-2</c:v>
                </c:pt>
                <c:pt idx="53780">
                  <c:v>-7.4094699999999999E-2</c:v>
                </c:pt>
                <c:pt idx="53781">
                  <c:v>-7.3569599999999999E-2</c:v>
                </c:pt>
                <c:pt idx="53782">
                  <c:v>-7.3174400000000001E-2</c:v>
                </c:pt>
                <c:pt idx="53783">
                  <c:v>-7.2906700000000005E-2</c:v>
                </c:pt>
                <c:pt idx="53784">
                  <c:v>-7.2765399999999994E-2</c:v>
                </c:pt>
                <c:pt idx="53785">
                  <c:v>-7.2751899999999994E-2</c:v>
                </c:pt>
                <c:pt idx="53786">
                  <c:v>-7.2868000000000002E-2</c:v>
                </c:pt>
                <c:pt idx="53787">
                  <c:v>-7.3114899999999997E-2</c:v>
                </c:pt>
                <c:pt idx="53788">
                  <c:v>-7.3491100000000004E-2</c:v>
                </c:pt>
                <c:pt idx="53789">
                  <c:v>-7.3993299999999998E-2</c:v>
                </c:pt>
                <c:pt idx="53790">
                  <c:v>-7.4619099999999994E-2</c:v>
                </c:pt>
                <c:pt idx="53791">
                  <c:v>-7.5368099999999993E-2</c:v>
                </c:pt>
                <c:pt idx="53792">
                  <c:v>-7.6240500000000003E-2</c:v>
                </c:pt>
                <c:pt idx="53793">
                  <c:v>-7.72346E-2</c:v>
                </c:pt>
                <c:pt idx="53794">
                  <c:v>-7.8348100000000004E-2</c:v>
                </c:pt>
                <c:pt idx="53795">
                  <c:v>-7.9578300000000005E-2</c:v>
                </c:pt>
                <c:pt idx="53796">
                  <c:v>-8.0922099999999997E-2</c:v>
                </c:pt>
                <c:pt idx="53797">
                  <c:v>-8.2377300000000001E-2</c:v>
                </c:pt>
                <c:pt idx="53798">
                  <c:v>-8.3943599999999993E-2</c:v>
                </c:pt>
                <c:pt idx="53799">
                  <c:v>-8.5619700000000007E-2</c:v>
                </c:pt>
                <c:pt idx="53800">
                  <c:v>-8.7403599999999998E-2</c:v>
                </c:pt>
                <c:pt idx="53801">
                  <c:v>-8.9294399999999996E-2</c:v>
                </c:pt>
                <c:pt idx="53802">
                  <c:v>-9.1289499999999996E-2</c:v>
                </c:pt>
                <c:pt idx="53803">
                  <c:v>-9.3381000000000006E-2</c:v>
                </c:pt>
                <c:pt idx="53804">
                  <c:v>-9.5560599999999996E-2</c:v>
                </c:pt>
                <c:pt idx="53805">
                  <c:v>-9.7826200000000002E-2</c:v>
                </c:pt>
                <c:pt idx="53806">
                  <c:v>-0.100177</c:v>
                </c:pt>
                <c:pt idx="53807">
                  <c:v>-0.10261099999999999</c:v>
                </c:pt>
                <c:pt idx="53808">
                  <c:v>-0.105126</c:v>
                </c:pt>
                <c:pt idx="53809">
                  <c:v>-0.10771799999999999</c:v>
                </c:pt>
                <c:pt idx="53810">
                  <c:v>-0.110388</c:v>
                </c:pt>
                <c:pt idx="53811">
                  <c:v>-0.113134</c:v>
                </c:pt>
                <c:pt idx="53812">
                  <c:v>-0.115954</c:v>
                </c:pt>
                <c:pt idx="53813">
                  <c:v>-0.118843</c:v>
                </c:pt>
                <c:pt idx="53814">
                  <c:v>-0.121792</c:v>
                </c:pt>
                <c:pt idx="53815">
                  <c:v>-0.12479899999999999</c:v>
                </c:pt>
                <c:pt idx="53816">
                  <c:v>-0.12786500000000001</c:v>
                </c:pt>
                <c:pt idx="53817">
                  <c:v>-0.130994</c:v>
                </c:pt>
                <c:pt idx="53818">
                  <c:v>-0.134187</c:v>
                </c:pt>
                <c:pt idx="53819">
                  <c:v>-0.13744000000000001</c:v>
                </c:pt>
                <c:pt idx="53820">
                  <c:v>-0.14074300000000001</c:v>
                </c:pt>
                <c:pt idx="53821">
                  <c:v>-0.144093</c:v>
                </c:pt>
                <c:pt idx="53822">
                  <c:v>-0.14748800000000001</c:v>
                </c:pt>
                <c:pt idx="53823">
                  <c:v>-0.150925</c:v>
                </c:pt>
                <c:pt idx="53824">
                  <c:v>-0.15439700000000001</c:v>
                </c:pt>
                <c:pt idx="53825">
                  <c:v>-0.15789900000000001</c:v>
                </c:pt>
                <c:pt idx="53826">
                  <c:v>-0.16142999999999999</c:v>
                </c:pt>
                <c:pt idx="53827">
                  <c:v>-0.164988</c:v>
                </c:pt>
                <c:pt idx="53828">
                  <c:v>-0.16857</c:v>
                </c:pt>
                <c:pt idx="53829">
                  <c:v>-0.17216999999999999</c:v>
                </c:pt>
                <c:pt idx="53830">
                  <c:v>-0.175786</c:v>
                </c:pt>
                <c:pt idx="53831">
                  <c:v>-0.17940900000000001</c:v>
                </c:pt>
                <c:pt idx="53832">
                  <c:v>-0.183036</c:v>
                </c:pt>
                <c:pt idx="53833">
                  <c:v>-0.186665</c:v>
                </c:pt>
                <c:pt idx="53834">
                  <c:v>-0.19026399999999999</c:v>
                </c:pt>
                <c:pt idx="53835">
                  <c:v>-0.19380900000000001</c:v>
                </c:pt>
                <c:pt idx="53836">
                  <c:v>-0.197328</c:v>
                </c:pt>
                <c:pt idx="53837">
                  <c:v>-0.200845</c:v>
                </c:pt>
                <c:pt idx="53838">
                  <c:v>-0.20433599999999999</c:v>
                </c:pt>
                <c:pt idx="53839">
                  <c:v>-0.20779400000000001</c:v>
                </c:pt>
                <c:pt idx="53840">
                  <c:v>-0.211232</c:v>
                </c:pt>
                <c:pt idx="53841">
                  <c:v>-0.21465400000000001</c:v>
                </c:pt>
                <c:pt idx="53842">
                  <c:v>-0.218058</c:v>
                </c:pt>
                <c:pt idx="53843">
                  <c:v>-0.221438</c:v>
                </c:pt>
                <c:pt idx="53844">
                  <c:v>-0.22479099999999999</c:v>
                </c:pt>
                <c:pt idx="53845">
                  <c:v>-0.22811500000000001</c:v>
                </c:pt>
                <c:pt idx="53846">
                  <c:v>-0.231409</c:v>
                </c:pt>
                <c:pt idx="53847">
                  <c:v>-0.23467399999999999</c:v>
                </c:pt>
                <c:pt idx="53848">
                  <c:v>-0.23790900000000001</c:v>
                </c:pt>
                <c:pt idx="53849">
                  <c:v>-0.24111199999999999</c:v>
                </c:pt>
                <c:pt idx="53850">
                  <c:v>-0.244282</c:v>
                </c:pt>
                <c:pt idx="53851">
                  <c:v>-0.247417</c:v>
                </c:pt>
                <c:pt idx="53852">
                  <c:v>-0.25052000000000002</c:v>
                </c:pt>
                <c:pt idx="53853">
                  <c:v>-0.25358900000000001</c:v>
                </c:pt>
                <c:pt idx="53854">
                  <c:v>-0.25662299999999999</c:v>
                </c:pt>
                <c:pt idx="53855">
                  <c:v>-0.25961400000000001</c:v>
                </c:pt>
                <c:pt idx="53856">
                  <c:v>-0.26255800000000001</c:v>
                </c:pt>
                <c:pt idx="53857">
                  <c:v>-0.26545000000000002</c:v>
                </c:pt>
                <c:pt idx="53858">
                  <c:v>-0.268287</c:v>
                </c:pt>
                <c:pt idx="53859">
                  <c:v>-0.271069</c:v>
                </c:pt>
                <c:pt idx="53860">
                  <c:v>-0.27379399999999998</c:v>
                </c:pt>
                <c:pt idx="53861">
                  <c:v>-0.27645900000000001</c:v>
                </c:pt>
                <c:pt idx="53862">
                  <c:v>-0.27906199999999998</c:v>
                </c:pt>
                <c:pt idx="53863">
                  <c:v>-0.28160299999999999</c:v>
                </c:pt>
                <c:pt idx="53864">
                  <c:v>-0.284076</c:v>
                </c:pt>
                <c:pt idx="53865">
                  <c:v>-0.28648099999999999</c:v>
                </c:pt>
                <c:pt idx="53866">
                  <c:v>-0.28881499999999999</c:v>
                </c:pt>
                <c:pt idx="53867">
                  <c:v>-0.291076</c:v>
                </c:pt>
                <c:pt idx="53868">
                  <c:v>-0.293265</c:v>
                </c:pt>
                <c:pt idx="53869">
                  <c:v>-0.29538199999999998</c:v>
                </c:pt>
                <c:pt idx="53870">
                  <c:v>-0.29743000000000003</c:v>
                </c:pt>
                <c:pt idx="53871">
                  <c:v>-0.29940800000000001</c:v>
                </c:pt>
                <c:pt idx="53872">
                  <c:v>-0.30131599999999997</c:v>
                </c:pt>
                <c:pt idx="53873">
                  <c:v>-0.30315500000000001</c:v>
                </c:pt>
                <c:pt idx="53874">
                  <c:v>-0.30492399999999997</c:v>
                </c:pt>
                <c:pt idx="53875">
                  <c:v>-0.30662200000000001</c:v>
                </c:pt>
                <c:pt idx="53876">
                  <c:v>-0.30824800000000002</c:v>
                </c:pt>
                <c:pt idx="53877">
                  <c:v>-0.30980000000000002</c:v>
                </c:pt>
                <c:pt idx="53878">
                  <c:v>-0.311276</c:v>
                </c:pt>
                <c:pt idx="53879">
                  <c:v>-0.31267400000000001</c:v>
                </c:pt>
                <c:pt idx="53880">
                  <c:v>-0.31399100000000002</c:v>
                </c:pt>
                <c:pt idx="53881">
                  <c:v>-0.31522899999999998</c:v>
                </c:pt>
                <c:pt idx="53882">
                  <c:v>-0.316386</c:v>
                </c:pt>
                <c:pt idx="53883">
                  <c:v>-0.31745800000000002</c:v>
                </c:pt>
                <c:pt idx="53884">
                  <c:v>-0.31844299999999998</c:v>
                </c:pt>
                <c:pt idx="53885">
                  <c:v>-0.31933800000000001</c:v>
                </c:pt>
                <c:pt idx="53886">
                  <c:v>-0.32014199999999998</c:v>
                </c:pt>
                <c:pt idx="53887">
                  <c:v>-0.320855</c:v>
                </c:pt>
                <c:pt idx="53888">
                  <c:v>-0.32147700000000001</c:v>
                </c:pt>
                <c:pt idx="53889">
                  <c:v>-0.32201099999999999</c:v>
                </c:pt>
                <c:pt idx="53890">
                  <c:v>-0.322461</c:v>
                </c:pt>
                <c:pt idx="53891">
                  <c:v>-0.32283000000000001</c:v>
                </c:pt>
                <c:pt idx="53892">
                  <c:v>-0.32311899999999999</c:v>
                </c:pt>
                <c:pt idx="53893">
                  <c:v>-0.32332899999999998</c:v>
                </c:pt>
                <c:pt idx="53894">
                  <c:v>-0.32346200000000003</c:v>
                </c:pt>
                <c:pt idx="53895">
                  <c:v>-0.323519</c:v>
                </c:pt>
                <c:pt idx="53896">
                  <c:v>-0.32349800000000001</c:v>
                </c:pt>
                <c:pt idx="53897">
                  <c:v>-0.32339800000000002</c:v>
                </c:pt>
                <c:pt idx="53898">
                  <c:v>-0.32321899999999998</c:v>
                </c:pt>
                <c:pt idx="53899">
                  <c:v>-0.322965</c:v>
                </c:pt>
                <c:pt idx="53900">
                  <c:v>-0.322633</c:v>
                </c:pt>
                <c:pt idx="53901">
                  <c:v>-0.32221699999999998</c:v>
                </c:pt>
                <c:pt idx="53902">
                  <c:v>-0.32171100000000002</c:v>
                </c:pt>
                <c:pt idx="53903">
                  <c:v>-0.32111600000000001</c:v>
                </c:pt>
                <c:pt idx="53904">
                  <c:v>-0.32043199999999999</c:v>
                </c:pt>
                <c:pt idx="53905">
                  <c:v>-0.31966099999999997</c:v>
                </c:pt>
                <c:pt idx="53906">
                  <c:v>-0.318803</c:v>
                </c:pt>
                <c:pt idx="53907">
                  <c:v>-0.31785999999999998</c:v>
                </c:pt>
                <c:pt idx="53908">
                  <c:v>-0.316826</c:v>
                </c:pt>
                <c:pt idx="53909">
                  <c:v>-0.31569700000000001</c:v>
                </c:pt>
                <c:pt idx="53910">
                  <c:v>-0.314473</c:v>
                </c:pt>
                <c:pt idx="53911">
                  <c:v>-0.31316100000000002</c:v>
                </c:pt>
                <c:pt idx="53912">
                  <c:v>-0.31177100000000002</c:v>
                </c:pt>
                <c:pt idx="53913">
                  <c:v>-0.310307</c:v>
                </c:pt>
                <c:pt idx="53914">
                  <c:v>-0.30876999999999999</c:v>
                </c:pt>
                <c:pt idx="53915">
                  <c:v>-0.30715599999999998</c:v>
                </c:pt>
                <c:pt idx="53916">
                  <c:v>-0.30546499999999999</c:v>
                </c:pt>
                <c:pt idx="53917">
                  <c:v>-0.30369600000000002</c:v>
                </c:pt>
                <c:pt idx="53918">
                  <c:v>-0.30184499999999997</c:v>
                </c:pt>
                <c:pt idx="53919">
                  <c:v>-0.29991299999999999</c:v>
                </c:pt>
                <c:pt idx="53920">
                  <c:v>-0.29790299999999997</c:v>
                </c:pt>
                <c:pt idx="53921">
                  <c:v>-0.295821</c:v>
                </c:pt>
                <c:pt idx="53922">
                  <c:v>-0.29367199999999999</c:v>
                </c:pt>
                <c:pt idx="53923">
                  <c:v>-0.29145900000000002</c:v>
                </c:pt>
                <c:pt idx="53924">
                  <c:v>-0.28917999999999999</c:v>
                </c:pt>
                <c:pt idx="53925">
                  <c:v>-0.28683799999999998</c:v>
                </c:pt>
                <c:pt idx="53926">
                  <c:v>-0.284437</c:v>
                </c:pt>
                <c:pt idx="53927">
                  <c:v>-0.28197699999999998</c:v>
                </c:pt>
                <c:pt idx="53928">
                  <c:v>-0.27943200000000001</c:v>
                </c:pt>
                <c:pt idx="53929">
                  <c:v>-0.27678999999999998</c:v>
                </c:pt>
                <c:pt idx="53930">
                  <c:v>-0.27407700000000002</c:v>
                </c:pt>
                <c:pt idx="53931">
                  <c:v>-0.27130300000000002</c:v>
                </c:pt>
                <c:pt idx="53932">
                  <c:v>-0.268455</c:v>
                </c:pt>
                <c:pt idx="53933">
                  <c:v>-0.26553300000000002</c:v>
                </c:pt>
                <c:pt idx="53934">
                  <c:v>-0.262544</c:v>
                </c:pt>
                <c:pt idx="53935">
                  <c:v>-0.25949</c:v>
                </c:pt>
                <c:pt idx="53936">
                  <c:v>-0.25637199999999999</c:v>
                </c:pt>
                <c:pt idx="53937">
                  <c:v>-0.253189</c:v>
                </c:pt>
                <c:pt idx="53938">
                  <c:v>-0.249941</c:v>
                </c:pt>
                <c:pt idx="53939">
                  <c:v>-0.24662600000000001</c:v>
                </c:pt>
                <c:pt idx="53940">
                  <c:v>-0.24324499999999999</c:v>
                </c:pt>
                <c:pt idx="53941">
                  <c:v>-0.23980399999999999</c:v>
                </c:pt>
                <c:pt idx="53942">
                  <c:v>-0.23630799999999999</c:v>
                </c:pt>
                <c:pt idx="53943">
                  <c:v>-0.23275999999999999</c:v>
                </c:pt>
                <c:pt idx="53944">
                  <c:v>-0.22916500000000001</c:v>
                </c:pt>
                <c:pt idx="53945">
                  <c:v>-0.225525</c:v>
                </c:pt>
                <c:pt idx="53946">
                  <c:v>-0.22184200000000001</c:v>
                </c:pt>
                <c:pt idx="53947">
                  <c:v>-0.21812100000000001</c:v>
                </c:pt>
                <c:pt idx="53948">
                  <c:v>-0.214364</c:v>
                </c:pt>
                <c:pt idx="53949">
                  <c:v>-0.21057200000000001</c:v>
                </c:pt>
                <c:pt idx="53950">
                  <c:v>-0.20674400000000001</c:v>
                </c:pt>
                <c:pt idx="53951">
                  <c:v>-0.20288100000000001</c:v>
                </c:pt>
                <c:pt idx="53952">
                  <c:v>-0.198989</c:v>
                </c:pt>
                <c:pt idx="53953">
                  <c:v>-0.19506799999999999</c:v>
                </c:pt>
                <c:pt idx="53954">
                  <c:v>-0.19112000000000001</c:v>
                </c:pt>
                <c:pt idx="53955">
                  <c:v>-0.187143</c:v>
                </c:pt>
                <c:pt idx="53956">
                  <c:v>-0.183139</c:v>
                </c:pt>
                <c:pt idx="53957">
                  <c:v>-0.17910999999999999</c:v>
                </c:pt>
                <c:pt idx="53958">
                  <c:v>-0.17505799999999999</c:v>
                </c:pt>
                <c:pt idx="53959">
                  <c:v>-0.17096700000000001</c:v>
                </c:pt>
                <c:pt idx="53960">
                  <c:v>-0.166823</c:v>
                </c:pt>
                <c:pt idx="53961">
                  <c:v>-0.16264500000000001</c:v>
                </c:pt>
                <c:pt idx="53962">
                  <c:v>-0.15845100000000001</c:v>
                </c:pt>
                <c:pt idx="53963">
                  <c:v>-0.15423200000000001</c:v>
                </c:pt>
                <c:pt idx="53964">
                  <c:v>-0.14998600000000001</c:v>
                </c:pt>
                <c:pt idx="53965">
                  <c:v>-0.14572399999999999</c:v>
                </c:pt>
                <c:pt idx="53966">
                  <c:v>-0.141453</c:v>
                </c:pt>
                <c:pt idx="53967">
                  <c:v>-0.13717399999999999</c:v>
                </c:pt>
                <c:pt idx="53968">
                  <c:v>-0.13288800000000001</c:v>
                </c:pt>
                <c:pt idx="53969">
                  <c:v>-0.12859499999999999</c:v>
                </c:pt>
                <c:pt idx="53970">
                  <c:v>-0.124297</c:v>
                </c:pt>
                <c:pt idx="53971">
                  <c:v>-0.11999799999999999</c:v>
                </c:pt>
                <c:pt idx="53972">
                  <c:v>-0.1157</c:v>
                </c:pt>
                <c:pt idx="53973">
                  <c:v>-0.111405</c:v>
                </c:pt>
                <c:pt idx="53974">
                  <c:v>-0.107116</c:v>
                </c:pt>
                <c:pt idx="53975">
                  <c:v>-0.102835</c:v>
                </c:pt>
                <c:pt idx="53976">
                  <c:v>-9.8568699999999995E-2</c:v>
                </c:pt>
                <c:pt idx="53977">
                  <c:v>-9.4318899999999997E-2</c:v>
                </c:pt>
                <c:pt idx="53978">
                  <c:v>-9.0088500000000002E-2</c:v>
                </c:pt>
                <c:pt idx="53979">
                  <c:v>-8.5880100000000001E-2</c:v>
                </c:pt>
                <c:pt idx="53980">
                  <c:v>-8.1695199999999996E-2</c:v>
                </c:pt>
                <c:pt idx="53981">
                  <c:v>-7.7535900000000005E-2</c:v>
                </c:pt>
                <c:pt idx="53982">
                  <c:v>-7.34041E-2</c:v>
                </c:pt>
                <c:pt idx="53983">
                  <c:v>-6.93024E-2</c:v>
                </c:pt>
                <c:pt idx="53984">
                  <c:v>-6.5233299999999994E-2</c:v>
                </c:pt>
                <c:pt idx="53985">
                  <c:v>-6.1199099999999999E-2</c:v>
                </c:pt>
                <c:pt idx="53986">
                  <c:v>-5.7202500000000003E-2</c:v>
                </c:pt>
                <c:pt idx="53987">
                  <c:v>-5.3245399999999998E-2</c:v>
                </c:pt>
                <c:pt idx="53988">
                  <c:v>-4.9327999999999997E-2</c:v>
                </c:pt>
                <c:pt idx="53989">
                  <c:v>-4.5451199999999997E-2</c:v>
                </c:pt>
                <c:pt idx="53990">
                  <c:v>-4.1617500000000002E-2</c:v>
                </c:pt>
                <c:pt idx="53991">
                  <c:v>-3.7829700000000001E-2</c:v>
                </c:pt>
                <c:pt idx="53992">
                  <c:v>-3.4091200000000002E-2</c:v>
                </c:pt>
                <c:pt idx="53993">
                  <c:v>-3.0406099999999998E-2</c:v>
                </c:pt>
                <c:pt idx="53994">
                  <c:v>-2.6776500000000002E-2</c:v>
                </c:pt>
                <c:pt idx="53995">
                  <c:v>-2.32032E-2</c:v>
                </c:pt>
                <c:pt idx="53996">
                  <c:v>-1.9687900000000001E-2</c:v>
                </c:pt>
                <c:pt idx="53997">
                  <c:v>-1.6233000000000001E-2</c:v>
                </c:pt>
                <c:pt idx="53998">
                  <c:v>-1.28413E-2</c:v>
                </c:pt>
                <c:pt idx="53999" formatCode="0.00E+00">
                  <c:v>-9.5154799999999998E-3</c:v>
                </c:pt>
                <c:pt idx="54000" formatCode="0.00E+00">
                  <c:v>-6.2587800000000002E-3</c:v>
                </c:pt>
                <c:pt idx="54001" formatCode="0.00E+00">
                  <c:v>-3.0734600000000001E-3</c:v>
                </c:pt>
                <c:pt idx="54002" formatCode="0.00E+00">
                  <c:v>4.09689E-5</c:v>
                </c:pt>
                <c:pt idx="54003" formatCode="0.00E+00">
                  <c:v>3.0848500000000001E-3</c:v>
                </c:pt>
                <c:pt idx="54004" formatCode="0.00E+00">
                  <c:v>6.0554299999999997E-3</c:v>
                </c:pt>
                <c:pt idx="54005" formatCode="0.00E+00">
                  <c:v>8.9484300000000003E-3</c:v>
                </c:pt>
                <c:pt idx="54006">
                  <c:v>1.17603E-2</c:v>
                </c:pt>
                <c:pt idx="54007">
                  <c:v>1.44885E-2</c:v>
                </c:pt>
                <c:pt idx="54008">
                  <c:v>1.7131799999999999E-2</c:v>
                </c:pt>
                <c:pt idx="54009">
                  <c:v>1.9691E-2</c:v>
                </c:pt>
                <c:pt idx="54010">
                  <c:v>2.21662E-2</c:v>
                </c:pt>
                <c:pt idx="54011">
                  <c:v>2.4555899999999999E-2</c:v>
                </c:pt>
                <c:pt idx="54012">
                  <c:v>2.68569E-2</c:v>
                </c:pt>
                <c:pt idx="54013">
                  <c:v>2.9065500000000001E-2</c:v>
                </c:pt>
                <c:pt idx="54014">
                  <c:v>3.1177900000000001E-2</c:v>
                </c:pt>
                <c:pt idx="54015">
                  <c:v>3.31913E-2</c:v>
                </c:pt>
                <c:pt idx="54016">
                  <c:v>3.5102599999999998E-2</c:v>
                </c:pt>
                <c:pt idx="54017">
                  <c:v>3.6909400000000002E-2</c:v>
                </c:pt>
                <c:pt idx="54018">
                  <c:v>3.8612E-2</c:v>
                </c:pt>
                <c:pt idx="54019">
                  <c:v>4.02111E-2</c:v>
                </c:pt>
                <c:pt idx="54020">
                  <c:v>4.1705300000000001E-2</c:v>
                </c:pt>
                <c:pt idx="54021">
                  <c:v>4.3093300000000001E-2</c:v>
                </c:pt>
                <c:pt idx="54022">
                  <c:v>4.4374799999999999E-2</c:v>
                </c:pt>
                <c:pt idx="54023">
                  <c:v>4.5548600000000002E-2</c:v>
                </c:pt>
                <c:pt idx="54024">
                  <c:v>4.6612099999999997E-2</c:v>
                </c:pt>
                <c:pt idx="54025">
                  <c:v>4.7564099999999998E-2</c:v>
                </c:pt>
                <c:pt idx="54026">
                  <c:v>4.8404799999999998E-2</c:v>
                </c:pt>
                <c:pt idx="54027">
                  <c:v>4.9134900000000002E-2</c:v>
                </c:pt>
                <c:pt idx="54028">
                  <c:v>4.9753800000000001E-2</c:v>
                </c:pt>
                <c:pt idx="54029">
                  <c:v>5.0260600000000002E-2</c:v>
                </c:pt>
                <c:pt idx="54030">
                  <c:v>5.0653900000000002E-2</c:v>
                </c:pt>
                <c:pt idx="54031">
                  <c:v>5.09323E-2</c:v>
                </c:pt>
                <c:pt idx="54032">
                  <c:v>5.1094500000000001E-2</c:v>
                </c:pt>
                <c:pt idx="54033">
                  <c:v>5.1141300000000001E-2</c:v>
                </c:pt>
                <c:pt idx="54034">
                  <c:v>5.1075700000000002E-2</c:v>
                </c:pt>
                <c:pt idx="54035">
                  <c:v>5.0898499999999999E-2</c:v>
                </c:pt>
                <c:pt idx="54036">
                  <c:v>5.0607399999999997E-2</c:v>
                </c:pt>
                <c:pt idx="54037">
                  <c:v>5.0199500000000001E-2</c:v>
                </c:pt>
                <c:pt idx="54038">
                  <c:v>4.96727E-2</c:v>
                </c:pt>
                <c:pt idx="54039">
                  <c:v>4.9027399999999999E-2</c:v>
                </c:pt>
                <c:pt idx="54040">
                  <c:v>4.8266299999999998E-2</c:v>
                </c:pt>
                <c:pt idx="54041">
                  <c:v>4.7391599999999999E-2</c:v>
                </c:pt>
                <c:pt idx="54042">
                  <c:v>4.6404300000000002E-2</c:v>
                </c:pt>
                <c:pt idx="54043">
                  <c:v>4.5305400000000003E-2</c:v>
                </c:pt>
                <c:pt idx="54044">
                  <c:v>4.4095700000000002E-2</c:v>
                </c:pt>
                <c:pt idx="54045">
                  <c:v>4.2775300000000002E-2</c:v>
                </c:pt>
                <c:pt idx="54046">
                  <c:v>4.1344400000000003E-2</c:v>
                </c:pt>
                <c:pt idx="54047">
                  <c:v>3.9802499999999998E-2</c:v>
                </c:pt>
                <c:pt idx="54048">
                  <c:v>3.8150000000000003E-2</c:v>
                </c:pt>
                <c:pt idx="54049">
                  <c:v>3.6388999999999998E-2</c:v>
                </c:pt>
                <c:pt idx="54050">
                  <c:v>3.45221E-2</c:v>
                </c:pt>
                <c:pt idx="54051">
                  <c:v>3.2551299999999998E-2</c:v>
                </c:pt>
                <c:pt idx="54052">
                  <c:v>3.0478600000000002E-2</c:v>
                </c:pt>
                <c:pt idx="54053">
                  <c:v>2.8307700000000002E-2</c:v>
                </c:pt>
                <c:pt idx="54054">
                  <c:v>2.6041499999999999E-2</c:v>
                </c:pt>
                <c:pt idx="54055">
                  <c:v>2.3681500000000001E-2</c:v>
                </c:pt>
                <c:pt idx="54056">
                  <c:v>2.1228500000000001E-2</c:v>
                </c:pt>
                <c:pt idx="54057">
                  <c:v>1.86838E-2</c:v>
                </c:pt>
                <c:pt idx="54058">
                  <c:v>1.6048799999999998E-2</c:v>
                </c:pt>
                <c:pt idx="54059">
                  <c:v>1.33261E-2</c:v>
                </c:pt>
                <c:pt idx="54060">
                  <c:v>1.05177E-2</c:v>
                </c:pt>
                <c:pt idx="54061" formatCode="0.00E+00">
                  <c:v>7.6255300000000002E-3</c:v>
                </c:pt>
                <c:pt idx="54062" formatCode="0.00E+00">
                  <c:v>4.6519400000000002E-3</c:v>
                </c:pt>
                <c:pt idx="54063" formatCode="0.00E+00">
                  <c:v>1.6002900000000001E-3</c:v>
                </c:pt>
                <c:pt idx="54064" formatCode="0.00E+00">
                  <c:v>-1.52579E-3</c:v>
                </c:pt>
                <c:pt idx="54065" formatCode="0.00E+00">
                  <c:v>-4.72325E-3</c:v>
                </c:pt>
                <c:pt idx="54066" formatCode="0.00E+00">
                  <c:v>-7.9895699999999997E-3</c:v>
                </c:pt>
                <c:pt idx="54067">
                  <c:v>-1.1322199999999999E-2</c:v>
                </c:pt>
                <c:pt idx="54068">
                  <c:v>-1.4718E-2</c:v>
                </c:pt>
                <c:pt idx="54069">
                  <c:v>-1.8173600000000002E-2</c:v>
                </c:pt>
                <c:pt idx="54070">
                  <c:v>-2.16849E-2</c:v>
                </c:pt>
                <c:pt idx="54071">
                  <c:v>-2.5247599999999999E-2</c:v>
                </c:pt>
                <c:pt idx="54072">
                  <c:v>-2.88583E-2</c:v>
                </c:pt>
                <c:pt idx="54073">
                  <c:v>-3.2513300000000002E-2</c:v>
                </c:pt>
                <c:pt idx="54074">
                  <c:v>-3.6208600000000001E-2</c:v>
                </c:pt>
                <c:pt idx="54075">
                  <c:v>-3.9939799999999998E-2</c:v>
                </c:pt>
                <c:pt idx="54076">
                  <c:v>-4.3702699999999997E-2</c:v>
                </c:pt>
                <c:pt idx="54077">
                  <c:v>-4.7493300000000002E-2</c:v>
                </c:pt>
                <c:pt idx="54078">
                  <c:v>-5.1307199999999997E-2</c:v>
                </c:pt>
                <c:pt idx="54079">
                  <c:v>-5.5141099999999998E-2</c:v>
                </c:pt>
                <c:pt idx="54080">
                  <c:v>-5.8990800000000003E-2</c:v>
                </c:pt>
                <c:pt idx="54081">
                  <c:v>-6.2852000000000005E-2</c:v>
                </c:pt>
                <c:pt idx="54082">
                  <c:v>-6.6719500000000001E-2</c:v>
                </c:pt>
                <c:pt idx="54083">
                  <c:v>-7.0588300000000007E-2</c:v>
                </c:pt>
                <c:pt idx="54084">
                  <c:v>-7.4454199999999998E-2</c:v>
                </c:pt>
                <c:pt idx="54085">
                  <c:v>-7.8313999999999995E-2</c:v>
                </c:pt>
                <c:pt idx="54086">
                  <c:v>-8.2164699999999993E-2</c:v>
                </c:pt>
                <c:pt idx="54087">
                  <c:v>-8.6002899999999993E-2</c:v>
                </c:pt>
                <c:pt idx="54088">
                  <c:v>-8.9824799999999996E-2</c:v>
                </c:pt>
                <c:pt idx="54089">
                  <c:v>-9.3626600000000004E-2</c:v>
                </c:pt>
                <c:pt idx="54090">
                  <c:v>-9.7404099999999993E-2</c:v>
                </c:pt>
                <c:pt idx="54091">
                  <c:v>-0.10115300000000001</c:v>
                </c:pt>
                <c:pt idx="54092">
                  <c:v>-0.10487100000000001</c:v>
                </c:pt>
                <c:pt idx="54093">
                  <c:v>-0.108553</c:v>
                </c:pt>
                <c:pt idx="54094">
                  <c:v>-0.112196</c:v>
                </c:pt>
                <c:pt idx="54095">
                  <c:v>-0.11579399999999999</c:v>
                </c:pt>
                <c:pt idx="54096">
                  <c:v>-0.119342</c:v>
                </c:pt>
                <c:pt idx="54097">
                  <c:v>-0.122838</c:v>
                </c:pt>
                <c:pt idx="54098">
                  <c:v>-0.126278</c:v>
                </c:pt>
                <c:pt idx="54099">
                  <c:v>-0.129658</c:v>
                </c:pt>
                <c:pt idx="54100">
                  <c:v>-0.13297400000000001</c:v>
                </c:pt>
                <c:pt idx="54101">
                  <c:v>-0.13622100000000001</c:v>
                </c:pt>
                <c:pt idx="54102">
                  <c:v>-0.13939699999999999</c:v>
                </c:pt>
                <c:pt idx="54103">
                  <c:v>-0.14249700000000001</c:v>
                </c:pt>
                <c:pt idx="54104">
                  <c:v>-0.14551800000000001</c:v>
                </c:pt>
                <c:pt idx="54105">
                  <c:v>-0.148456</c:v>
                </c:pt>
                <c:pt idx="54106">
                  <c:v>-0.151307</c:v>
                </c:pt>
                <c:pt idx="54107">
                  <c:v>-0.15406700000000001</c:v>
                </c:pt>
                <c:pt idx="54108">
                  <c:v>-0.15673400000000001</c:v>
                </c:pt>
                <c:pt idx="54109">
                  <c:v>-0.159302</c:v>
                </c:pt>
                <c:pt idx="54110">
                  <c:v>-0.161771</c:v>
                </c:pt>
                <c:pt idx="54111">
                  <c:v>-0.164136</c:v>
                </c:pt>
                <c:pt idx="54112">
                  <c:v>-0.16639499999999999</c:v>
                </c:pt>
                <c:pt idx="54113">
                  <c:v>-0.168544</c:v>
                </c:pt>
                <c:pt idx="54114">
                  <c:v>-0.17057900000000001</c:v>
                </c:pt>
                <c:pt idx="54115">
                  <c:v>-0.17249800000000001</c:v>
                </c:pt>
                <c:pt idx="54116">
                  <c:v>-0.17429800000000001</c:v>
                </c:pt>
                <c:pt idx="54117">
                  <c:v>-0.175979</c:v>
                </c:pt>
                <c:pt idx="54118">
                  <c:v>-0.177538</c:v>
                </c:pt>
                <c:pt idx="54119">
                  <c:v>-0.17897299999999999</c:v>
                </c:pt>
                <c:pt idx="54120">
                  <c:v>-0.180283</c:v>
                </c:pt>
                <c:pt idx="54121">
                  <c:v>-0.18146599999999999</c:v>
                </c:pt>
                <c:pt idx="54122">
                  <c:v>-0.18252099999999999</c:v>
                </c:pt>
                <c:pt idx="54123">
                  <c:v>-0.183445</c:v>
                </c:pt>
                <c:pt idx="54124">
                  <c:v>-0.18423700000000001</c:v>
                </c:pt>
                <c:pt idx="54125">
                  <c:v>-0.18489700000000001</c:v>
                </c:pt>
                <c:pt idx="54126">
                  <c:v>-0.185421</c:v>
                </c:pt>
                <c:pt idx="54127">
                  <c:v>-0.185809</c:v>
                </c:pt>
                <c:pt idx="54128">
                  <c:v>-0.186059</c:v>
                </c:pt>
                <c:pt idx="54129">
                  <c:v>-0.18617</c:v>
                </c:pt>
                <c:pt idx="54130">
                  <c:v>-0.186143</c:v>
                </c:pt>
                <c:pt idx="54131">
                  <c:v>-0.185974</c:v>
                </c:pt>
                <c:pt idx="54132">
                  <c:v>-0.185665</c:v>
                </c:pt>
                <c:pt idx="54133">
                  <c:v>-0.18521399999999999</c:v>
                </c:pt>
                <c:pt idx="54134">
                  <c:v>-0.18462200000000001</c:v>
                </c:pt>
                <c:pt idx="54135">
                  <c:v>-0.18388699999999999</c:v>
                </c:pt>
                <c:pt idx="54136">
                  <c:v>-0.18301100000000001</c:v>
                </c:pt>
                <c:pt idx="54137">
                  <c:v>-0.18199299999999999</c:v>
                </c:pt>
                <c:pt idx="54138">
                  <c:v>-0.18083399999999999</c:v>
                </c:pt>
                <c:pt idx="54139">
                  <c:v>-0.179534</c:v>
                </c:pt>
                <c:pt idx="54140">
                  <c:v>-0.178095</c:v>
                </c:pt>
                <c:pt idx="54141">
                  <c:v>-0.17651800000000001</c:v>
                </c:pt>
                <c:pt idx="54142">
                  <c:v>-0.17480200000000001</c:v>
                </c:pt>
                <c:pt idx="54143">
                  <c:v>-0.17294699999999999</c:v>
                </c:pt>
                <c:pt idx="54144">
                  <c:v>-0.170956</c:v>
                </c:pt>
                <c:pt idx="54145">
                  <c:v>-0.16882800000000001</c:v>
                </c:pt>
                <c:pt idx="54146">
                  <c:v>-0.16656499999999999</c:v>
                </c:pt>
                <c:pt idx="54147">
                  <c:v>-0.16416900000000001</c:v>
                </c:pt>
                <c:pt idx="54148">
                  <c:v>-0.16164100000000001</c:v>
                </c:pt>
                <c:pt idx="54149">
                  <c:v>-0.15898499999999999</c:v>
                </c:pt>
                <c:pt idx="54150">
                  <c:v>-0.15620100000000001</c:v>
                </c:pt>
                <c:pt idx="54151">
                  <c:v>-0.15329300000000001</c:v>
                </c:pt>
                <c:pt idx="54152">
                  <c:v>-0.15026200000000001</c:v>
                </c:pt>
                <c:pt idx="54153">
                  <c:v>-0.14711099999999999</c:v>
                </c:pt>
                <c:pt idx="54154">
                  <c:v>-0.143842</c:v>
                </c:pt>
                <c:pt idx="54155">
                  <c:v>-0.140457</c:v>
                </c:pt>
                <c:pt idx="54156">
                  <c:v>-0.13696</c:v>
                </c:pt>
                <c:pt idx="54157">
                  <c:v>-0.133352</c:v>
                </c:pt>
                <c:pt idx="54158">
                  <c:v>-0.129636</c:v>
                </c:pt>
                <c:pt idx="54159">
                  <c:v>-0.12581600000000001</c:v>
                </c:pt>
                <c:pt idx="54160">
                  <c:v>-0.121895</c:v>
                </c:pt>
                <c:pt idx="54161">
                  <c:v>-0.11787599999999999</c:v>
                </c:pt>
                <c:pt idx="54162">
                  <c:v>-0.113763</c:v>
                </c:pt>
                <c:pt idx="54163">
                  <c:v>-0.109558</c:v>
                </c:pt>
                <c:pt idx="54164">
                  <c:v>-0.105265</c:v>
                </c:pt>
                <c:pt idx="54165">
                  <c:v>-0.10088800000000001</c:v>
                </c:pt>
                <c:pt idx="54166">
                  <c:v>-9.6429699999999993E-2</c:v>
                </c:pt>
                <c:pt idx="54167">
                  <c:v>-9.1893900000000001E-2</c:v>
                </c:pt>
                <c:pt idx="54168">
                  <c:v>-8.7284799999999996E-2</c:v>
                </c:pt>
                <c:pt idx="54169">
                  <c:v>-8.2606200000000005E-2</c:v>
                </c:pt>
                <c:pt idx="54170">
                  <c:v>-7.7862000000000001E-2</c:v>
                </c:pt>
                <c:pt idx="54171">
                  <c:v>-7.3056399999999994E-2</c:v>
                </c:pt>
                <c:pt idx="54172">
                  <c:v>-6.8194099999999994E-2</c:v>
                </c:pt>
                <c:pt idx="54173">
                  <c:v>-6.3279299999999997E-2</c:v>
                </c:pt>
                <c:pt idx="54174">
                  <c:v>-5.8315400000000003E-2</c:v>
                </c:pt>
                <c:pt idx="54175">
                  <c:v>-5.3305900000000003E-2</c:v>
                </c:pt>
                <c:pt idx="54176">
                  <c:v>-4.8254600000000002E-2</c:v>
                </c:pt>
                <c:pt idx="54177">
                  <c:v>-4.3165500000000002E-2</c:v>
                </c:pt>
                <c:pt idx="54178">
                  <c:v>-3.8042399999999997E-2</c:v>
                </c:pt>
                <c:pt idx="54179">
                  <c:v>-3.2889300000000003E-2</c:v>
                </c:pt>
                <c:pt idx="54180">
                  <c:v>-2.77104E-2</c:v>
                </c:pt>
                <c:pt idx="54181">
                  <c:v>-2.2510499999999999E-2</c:v>
                </c:pt>
                <c:pt idx="54182">
                  <c:v>-1.72941E-2</c:v>
                </c:pt>
                <c:pt idx="54183">
                  <c:v>-1.20655E-2</c:v>
                </c:pt>
                <c:pt idx="54184" formatCode="0.00E+00">
                  <c:v>-6.8289500000000003E-3</c:v>
                </c:pt>
                <c:pt idx="54185" formatCode="0.00E+00">
                  <c:v>-1.5881199999999999E-3</c:v>
                </c:pt>
                <c:pt idx="54186" formatCode="0.00E+00">
                  <c:v>3.6529700000000002E-3</c:v>
                </c:pt>
                <c:pt idx="54187" formatCode="0.00E+00">
                  <c:v>8.8899400000000007E-3</c:v>
                </c:pt>
                <c:pt idx="54188">
                  <c:v>1.41181E-2</c:v>
                </c:pt>
                <c:pt idx="54189">
                  <c:v>1.9332999999999999E-2</c:v>
                </c:pt>
                <c:pt idx="54190">
                  <c:v>2.453E-2</c:v>
                </c:pt>
                <c:pt idx="54191">
                  <c:v>2.9704999999999999E-2</c:v>
                </c:pt>
                <c:pt idx="54192">
                  <c:v>3.4854200000000002E-2</c:v>
                </c:pt>
                <c:pt idx="54193">
                  <c:v>3.9973799999999997E-2</c:v>
                </c:pt>
                <c:pt idx="54194">
                  <c:v>4.5060500000000003E-2</c:v>
                </c:pt>
                <c:pt idx="54195">
                  <c:v>5.0110200000000001E-2</c:v>
                </c:pt>
                <c:pt idx="54196">
                  <c:v>5.5118899999999998E-2</c:v>
                </c:pt>
                <c:pt idx="54197">
                  <c:v>6.00826E-2</c:v>
                </c:pt>
                <c:pt idx="54198">
                  <c:v>6.4997299999999994E-2</c:v>
                </c:pt>
                <c:pt idx="54199">
                  <c:v>6.9858500000000004E-2</c:v>
                </c:pt>
                <c:pt idx="54200">
                  <c:v>7.46618E-2</c:v>
                </c:pt>
                <c:pt idx="54201">
                  <c:v>7.9403199999999993E-2</c:v>
                </c:pt>
                <c:pt idx="54202">
                  <c:v>8.4079500000000001E-2</c:v>
                </c:pt>
                <c:pt idx="54203">
                  <c:v>8.8686799999999996E-2</c:v>
                </c:pt>
                <c:pt idx="54204">
                  <c:v>9.3221600000000002E-2</c:v>
                </c:pt>
                <c:pt idx="54205">
                  <c:v>9.7680600000000006E-2</c:v>
                </c:pt>
                <c:pt idx="54206">
                  <c:v>0.102061</c:v>
                </c:pt>
                <c:pt idx="54207">
                  <c:v>0.106359</c:v>
                </c:pt>
                <c:pt idx="54208">
                  <c:v>0.110572</c:v>
                </c:pt>
                <c:pt idx="54209">
                  <c:v>0.114699</c:v>
                </c:pt>
                <c:pt idx="54210">
                  <c:v>0.118737</c:v>
                </c:pt>
                <c:pt idx="54211">
                  <c:v>0.122683</c:v>
                </c:pt>
                <c:pt idx="54212">
                  <c:v>0.12653500000000001</c:v>
                </c:pt>
                <c:pt idx="54213">
                  <c:v>0.13028899999999999</c:v>
                </c:pt>
                <c:pt idx="54214">
                  <c:v>0.13394</c:v>
                </c:pt>
                <c:pt idx="54215">
                  <c:v>0.137486</c:v>
                </c:pt>
                <c:pt idx="54216">
                  <c:v>0.14092499999999999</c:v>
                </c:pt>
                <c:pt idx="54217">
                  <c:v>0.144256</c:v>
                </c:pt>
                <c:pt idx="54218">
                  <c:v>0.147477</c:v>
                </c:pt>
                <c:pt idx="54219">
                  <c:v>0.150584</c:v>
                </c:pt>
                <c:pt idx="54220">
                  <c:v>0.15357899999999999</c:v>
                </c:pt>
                <c:pt idx="54221">
                  <c:v>0.15645700000000001</c:v>
                </c:pt>
                <c:pt idx="54222">
                  <c:v>0.159219</c:v>
                </c:pt>
                <c:pt idx="54223">
                  <c:v>0.16186300000000001</c:v>
                </c:pt>
                <c:pt idx="54224">
                  <c:v>0.164386</c:v>
                </c:pt>
                <c:pt idx="54225">
                  <c:v>0.16678899999999999</c:v>
                </c:pt>
                <c:pt idx="54226">
                  <c:v>0.169069</c:v>
                </c:pt>
                <c:pt idx="54227">
                  <c:v>0.17122499999999999</c:v>
                </c:pt>
                <c:pt idx="54228">
                  <c:v>0.17325599999999999</c:v>
                </c:pt>
                <c:pt idx="54229">
                  <c:v>0.17516200000000001</c:v>
                </c:pt>
                <c:pt idx="54230">
                  <c:v>0.17694199999999999</c:v>
                </c:pt>
                <c:pt idx="54231">
                  <c:v>0.17859700000000001</c:v>
                </c:pt>
                <c:pt idx="54232">
                  <c:v>0.18012500000000001</c:v>
                </c:pt>
                <c:pt idx="54233">
                  <c:v>0.18152799999999999</c:v>
                </c:pt>
                <c:pt idx="54234">
                  <c:v>0.18280399999999999</c:v>
                </c:pt>
                <c:pt idx="54235">
                  <c:v>0.18395400000000001</c:v>
                </c:pt>
                <c:pt idx="54236">
                  <c:v>0.184978</c:v>
                </c:pt>
                <c:pt idx="54237">
                  <c:v>0.18587699999999999</c:v>
                </c:pt>
                <c:pt idx="54238">
                  <c:v>0.18665000000000001</c:v>
                </c:pt>
                <c:pt idx="54239">
                  <c:v>0.18729699999999999</c:v>
                </c:pt>
                <c:pt idx="54240">
                  <c:v>0.18781800000000001</c:v>
                </c:pt>
                <c:pt idx="54241">
                  <c:v>0.18821399999999999</c:v>
                </c:pt>
                <c:pt idx="54242">
                  <c:v>0.18848599999999999</c:v>
                </c:pt>
                <c:pt idx="54243">
                  <c:v>0.188634</c:v>
                </c:pt>
                <c:pt idx="54244">
                  <c:v>0.18865899999999999</c:v>
                </c:pt>
                <c:pt idx="54245">
                  <c:v>0.18856500000000001</c:v>
                </c:pt>
                <c:pt idx="54246">
                  <c:v>0.18835199999999999</c:v>
                </c:pt>
                <c:pt idx="54247">
                  <c:v>0.18802199999999999</c:v>
                </c:pt>
                <c:pt idx="54248">
                  <c:v>0.18757599999999999</c:v>
                </c:pt>
                <c:pt idx="54249">
                  <c:v>0.18701699999999999</c:v>
                </c:pt>
                <c:pt idx="54250">
                  <c:v>0.18634600000000001</c:v>
                </c:pt>
                <c:pt idx="54251">
                  <c:v>0.18556600000000001</c:v>
                </c:pt>
                <c:pt idx="54252">
                  <c:v>0.18467700000000001</c:v>
                </c:pt>
                <c:pt idx="54253">
                  <c:v>0.18368300000000001</c:v>
                </c:pt>
                <c:pt idx="54254">
                  <c:v>0.182583</c:v>
                </c:pt>
                <c:pt idx="54255">
                  <c:v>0.18138000000000001</c:v>
                </c:pt>
                <c:pt idx="54256">
                  <c:v>0.18007500000000001</c:v>
                </c:pt>
                <c:pt idx="54257">
                  <c:v>0.17866899999999999</c:v>
                </c:pt>
                <c:pt idx="54258">
                  <c:v>0.17716599999999999</c:v>
                </c:pt>
                <c:pt idx="54259">
                  <c:v>0.175569</c:v>
                </c:pt>
                <c:pt idx="54260">
                  <c:v>0.17388000000000001</c:v>
                </c:pt>
                <c:pt idx="54261">
                  <c:v>0.17210300000000001</c:v>
                </c:pt>
                <c:pt idx="54262">
                  <c:v>0.170241</c:v>
                </c:pt>
                <c:pt idx="54263">
                  <c:v>0.168296</c:v>
                </c:pt>
                <c:pt idx="54264">
                  <c:v>0.166269</c:v>
                </c:pt>
                <c:pt idx="54265">
                  <c:v>0.164163</c:v>
                </c:pt>
                <c:pt idx="54266">
                  <c:v>0.16198100000000001</c:v>
                </c:pt>
                <c:pt idx="54267">
                  <c:v>0.15972800000000001</c:v>
                </c:pt>
                <c:pt idx="54268">
                  <c:v>0.15740599999999999</c:v>
                </c:pt>
                <c:pt idx="54269">
                  <c:v>0.15501999999999999</c:v>
                </c:pt>
                <c:pt idx="54270">
                  <c:v>0.15257200000000001</c:v>
                </c:pt>
                <c:pt idx="54271">
                  <c:v>0.150065</c:v>
                </c:pt>
                <c:pt idx="54272">
                  <c:v>0.147503</c:v>
                </c:pt>
                <c:pt idx="54273">
                  <c:v>0.14488699999999999</c:v>
                </c:pt>
                <c:pt idx="54274">
                  <c:v>0.14221800000000001</c:v>
                </c:pt>
                <c:pt idx="54275">
                  <c:v>0.13950199999999999</c:v>
                </c:pt>
                <c:pt idx="54276">
                  <c:v>0.136739</c:v>
                </c:pt>
                <c:pt idx="54277">
                  <c:v>0.133935</c:v>
                </c:pt>
                <c:pt idx="54278">
                  <c:v>0.13109000000000001</c:v>
                </c:pt>
                <c:pt idx="54279">
                  <c:v>0.12820799999999999</c:v>
                </c:pt>
                <c:pt idx="54280">
                  <c:v>0.12529199999999999</c:v>
                </c:pt>
                <c:pt idx="54281">
                  <c:v>0.122346</c:v>
                </c:pt>
                <c:pt idx="54282">
                  <c:v>0.11937399999999999</c:v>
                </c:pt>
                <c:pt idx="54283">
                  <c:v>0.11638</c:v>
                </c:pt>
                <c:pt idx="54284">
                  <c:v>0.11336499999999999</c:v>
                </c:pt>
                <c:pt idx="54285">
                  <c:v>0.110333</c:v>
                </c:pt>
                <c:pt idx="54286">
                  <c:v>0.10728699999999999</c:v>
                </c:pt>
                <c:pt idx="54287">
                  <c:v>0.104231</c:v>
                </c:pt>
                <c:pt idx="54288">
                  <c:v>0.101169</c:v>
                </c:pt>
                <c:pt idx="54289">
                  <c:v>9.8102499999999995E-2</c:v>
                </c:pt>
                <c:pt idx="54290">
                  <c:v>9.5035400000000006E-2</c:v>
                </c:pt>
                <c:pt idx="54291">
                  <c:v>9.1969899999999993E-2</c:v>
                </c:pt>
                <c:pt idx="54292">
                  <c:v>8.8908600000000004E-2</c:v>
                </c:pt>
                <c:pt idx="54293">
                  <c:v>8.5853200000000005E-2</c:v>
                </c:pt>
                <c:pt idx="54294">
                  <c:v>8.2806000000000005E-2</c:v>
                </c:pt>
                <c:pt idx="54295">
                  <c:v>7.9769800000000002E-2</c:v>
                </c:pt>
                <c:pt idx="54296">
                  <c:v>7.6746999999999996E-2</c:v>
                </c:pt>
                <c:pt idx="54297">
                  <c:v>7.3739499999999999E-2</c:v>
                </c:pt>
                <c:pt idx="54298">
                  <c:v>7.0749599999999996E-2</c:v>
                </c:pt>
                <c:pt idx="54299">
                  <c:v>6.7780400000000005E-2</c:v>
                </c:pt>
                <c:pt idx="54300">
                  <c:v>6.4834699999999995E-2</c:v>
                </c:pt>
                <c:pt idx="54301">
                  <c:v>6.1915100000000001E-2</c:v>
                </c:pt>
                <c:pt idx="54302">
                  <c:v>5.9024300000000002E-2</c:v>
                </c:pt>
                <c:pt idx="54303">
                  <c:v>5.6164600000000002E-2</c:v>
                </c:pt>
                <c:pt idx="54304">
                  <c:v>5.3338099999999999E-2</c:v>
                </c:pt>
                <c:pt idx="54305">
                  <c:v>5.0547700000000001E-2</c:v>
                </c:pt>
                <c:pt idx="54306">
                  <c:v>4.7795799999999999E-2</c:v>
                </c:pt>
                <c:pt idx="54307">
                  <c:v>4.5083400000000003E-2</c:v>
                </c:pt>
                <c:pt idx="54308">
                  <c:v>4.2410400000000001E-2</c:v>
                </c:pt>
                <c:pt idx="54309">
                  <c:v>3.9778000000000001E-2</c:v>
                </c:pt>
                <c:pt idx="54310">
                  <c:v>3.7188800000000001E-2</c:v>
                </c:pt>
                <c:pt idx="54311">
                  <c:v>3.4646200000000002E-2</c:v>
                </c:pt>
                <c:pt idx="54312">
                  <c:v>3.2152600000000003E-2</c:v>
                </c:pt>
                <c:pt idx="54313">
                  <c:v>2.9709800000000001E-2</c:v>
                </c:pt>
                <c:pt idx="54314">
                  <c:v>2.7319099999999999E-2</c:v>
                </c:pt>
                <c:pt idx="54315">
                  <c:v>2.4981799999999998E-2</c:v>
                </c:pt>
                <c:pt idx="54316">
                  <c:v>2.2698800000000002E-2</c:v>
                </c:pt>
                <c:pt idx="54317">
                  <c:v>2.0471400000000001E-2</c:v>
                </c:pt>
                <c:pt idx="54318">
                  <c:v>1.8300500000000001E-2</c:v>
                </c:pt>
                <c:pt idx="54319">
                  <c:v>1.6187199999999999E-2</c:v>
                </c:pt>
                <c:pt idx="54320">
                  <c:v>1.41327E-2</c:v>
                </c:pt>
                <c:pt idx="54321">
                  <c:v>1.2138599999999999E-2</c:v>
                </c:pt>
                <c:pt idx="54322">
                  <c:v>1.0206700000000001E-2</c:v>
                </c:pt>
                <c:pt idx="54323" formatCode="0.00E+00">
                  <c:v>8.3379400000000003E-3</c:v>
                </c:pt>
                <c:pt idx="54324" formatCode="0.00E+00">
                  <c:v>6.5327900000000001E-3</c:v>
                </c:pt>
                <c:pt idx="54325" formatCode="0.00E+00">
                  <c:v>4.7917200000000002E-3</c:v>
                </c:pt>
                <c:pt idx="54326" formatCode="0.00E+00">
                  <c:v>3.1154500000000001E-3</c:v>
                </c:pt>
                <c:pt idx="54327" formatCode="0.00E+00">
                  <c:v>1.50432E-3</c:v>
                </c:pt>
                <c:pt idx="54328" formatCode="0.00E+00">
                  <c:v>-4.14759E-5</c:v>
                </c:pt>
                <c:pt idx="54329" formatCode="0.00E+00">
                  <c:v>-1.52118E-3</c:v>
                </c:pt>
                <c:pt idx="54330" formatCode="0.00E+00">
                  <c:v>-2.9337999999999999E-3</c:v>
                </c:pt>
                <c:pt idx="54331" formatCode="0.00E+00">
                  <c:v>-4.27926E-3</c:v>
                </c:pt>
                <c:pt idx="54332" formatCode="0.00E+00">
                  <c:v>-5.55808E-3</c:v>
                </c:pt>
                <c:pt idx="54333" formatCode="0.00E+00">
                  <c:v>-6.7701899999999997E-3</c:v>
                </c:pt>
                <c:pt idx="54334" formatCode="0.00E+00">
                  <c:v>-7.9151699999999992E-3</c:v>
                </c:pt>
                <c:pt idx="54335" formatCode="0.00E+00">
                  <c:v>-8.9929599999999995E-3</c:v>
                </c:pt>
                <c:pt idx="54336">
                  <c:v>-1.00035E-2</c:v>
                </c:pt>
                <c:pt idx="54337">
                  <c:v>-1.0946300000000001E-2</c:v>
                </c:pt>
                <c:pt idx="54338">
                  <c:v>-1.1821999999999999E-2</c:v>
                </c:pt>
                <c:pt idx="54339">
                  <c:v>-1.2631399999999999E-2</c:v>
                </c:pt>
                <c:pt idx="54340">
                  <c:v>-1.33749E-2</c:v>
                </c:pt>
                <c:pt idx="54341">
                  <c:v>-1.4051900000000001E-2</c:v>
                </c:pt>
                <c:pt idx="54342">
                  <c:v>-1.46623E-2</c:v>
                </c:pt>
                <c:pt idx="54343">
                  <c:v>-1.52064E-2</c:v>
                </c:pt>
                <c:pt idx="54344">
                  <c:v>-1.5684300000000002E-2</c:v>
                </c:pt>
                <c:pt idx="54345">
                  <c:v>-1.60958E-2</c:v>
                </c:pt>
                <c:pt idx="54346">
                  <c:v>-1.6440900000000001E-2</c:v>
                </c:pt>
                <c:pt idx="54347">
                  <c:v>-1.6720599999999999E-2</c:v>
                </c:pt>
                <c:pt idx="54348">
                  <c:v>-1.6936400000000001E-2</c:v>
                </c:pt>
                <c:pt idx="54349">
                  <c:v>-1.7089199999999999E-2</c:v>
                </c:pt>
                <c:pt idx="54350">
                  <c:v>-1.7179300000000002E-2</c:v>
                </c:pt>
                <c:pt idx="54351">
                  <c:v>-1.7207199999999999E-2</c:v>
                </c:pt>
                <c:pt idx="54352">
                  <c:v>-1.7173899999999999E-2</c:v>
                </c:pt>
                <c:pt idx="54353">
                  <c:v>-1.7080100000000001E-2</c:v>
                </c:pt>
                <c:pt idx="54354">
                  <c:v>-1.6926099999999999E-2</c:v>
                </c:pt>
                <c:pt idx="54355">
                  <c:v>-1.6711899999999998E-2</c:v>
                </c:pt>
                <c:pt idx="54356">
                  <c:v>-1.6438500000000002E-2</c:v>
                </c:pt>
                <c:pt idx="54357">
                  <c:v>-1.61069E-2</c:v>
                </c:pt>
                <c:pt idx="54358">
                  <c:v>-1.5718300000000001E-2</c:v>
                </c:pt>
                <c:pt idx="54359">
                  <c:v>-1.52733E-2</c:v>
                </c:pt>
                <c:pt idx="54360">
                  <c:v>-1.4772499999999999E-2</c:v>
                </c:pt>
                <c:pt idx="54361">
                  <c:v>-1.4216700000000001E-2</c:v>
                </c:pt>
                <c:pt idx="54362">
                  <c:v>-1.36071E-2</c:v>
                </c:pt>
                <c:pt idx="54363">
                  <c:v>-1.2945E-2</c:v>
                </c:pt>
                <c:pt idx="54364">
                  <c:v>-1.2231000000000001E-2</c:v>
                </c:pt>
                <c:pt idx="54365">
                  <c:v>-1.1464999999999999E-2</c:v>
                </c:pt>
                <c:pt idx="54366">
                  <c:v>-1.0647800000000001E-2</c:v>
                </c:pt>
                <c:pt idx="54367" formatCode="0.00E+00">
                  <c:v>-9.7809899999999998E-3</c:v>
                </c:pt>
                <c:pt idx="54368" formatCode="0.00E+00">
                  <c:v>-8.8663600000000002E-3</c:v>
                </c:pt>
                <c:pt idx="54369" formatCode="0.00E+00">
                  <c:v>-7.9050600000000002E-3</c:v>
                </c:pt>
                <c:pt idx="54370" formatCode="0.00E+00">
                  <c:v>-6.8982100000000001E-3</c:v>
                </c:pt>
                <c:pt idx="54371" formatCode="0.00E+00">
                  <c:v>-5.8469699999999999E-3</c:v>
                </c:pt>
                <c:pt idx="54372" formatCode="0.00E+00">
                  <c:v>-4.75247E-3</c:v>
                </c:pt>
                <c:pt idx="54373" formatCode="0.00E+00">
                  <c:v>-3.6155800000000002E-3</c:v>
                </c:pt>
                <c:pt idx="54374" formatCode="0.00E+00">
                  <c:v>-2.4367999999999998E-3</c:v>
                </c:pt>
                <c:pt idx="54375" formatCode="0.00E+00">
                  <c:v>-1.21656E-3</c:v>
                </c:pt>
                <c:pt idx="54376" formatCode="0.00E+00">
                  <c:v>4.4614999999999999E-5</c:v>
                </c:pt>
                <c:pt idx="54377" formatCode="0.00E+00">
                  <c:v>1.3460200000000001E-3</c:v>
                </c:pt>
                <c:pt idx="54378" formatCode="0.00E+00">
                  <c:v>2.68688E-3</c:v>
                </c:pt>
                <c:pt idx="54379" formatCode="0.00E+00">
                  <c:v>4.0662099999999998E-3</c:v>
                </c:pt>
                <c:pt idx="54380" formatCode="0.00E+00">
                  <c:v>5.4827000000000001E-3</c:v>
                </c:pt>
                <c:pt idx="54381" formatCode="0.00E+00">
                  <c:v>6.93503E-3</c:v>
                </c:pt>
                <c:pt idx="54382" formatCode="0.00E+00">
                  <c:v>8.4220300000000005E-3</c:v>
                </c:pt>
                <c:pt idx="54383" formatCode="0.00E+00">
                  <c:v>9.9425499999999997E-3</c:v>
                </c:pt>
                <c:pt idx="54384">
                  <c:v>1.1495699999999999E-2</c:v>
                </c:pt>
                <c:pt idx="54385">
                  <c:v>1.30811E-2</c:v>
                </c:pt>
                <c:pt idx="54386">
                  <c:v>1.46984E-2</c:v>
                </c:pt>
                <c:pt idx="54387">
                  <c:v>1.6346599999999999E-2</c:v>
                </c:pt>
                <c:pt idx="54388">
                  <c:v>1.8024399999999999E-2</c:v>
                </c:pt>
                <c:pt idx="54389">
                  <c:v>1.9730399999999999E-2</c:v>
                </c:pt>
                <c:pt idx="54390">
                  <c:v>2.1463300000000001E-2</c:v>
                </c:pt>
                <c:pt idx="54391">
                  <c:v>2.32225E-2</c:v>
                </c:pt>
                <c:pt idx="54392">
                  <c:v>2.5008099999999998E-2</c:v>
                </c:pt>
                <c:pt idx="54393">
                  <c:v>2.6819599999999999E-2</c:v>
                </c:pt>
                <c:pt idx="54394">
                  <c:v>2.86556E-2</c:v>
                </c:pt>
                <c:pt idx="54395">
                  <c:v>3.0515199999999999E-2</c:v>
                </c:pt>
                <c:pt idx="54396">
                  <c:v>3.2398000000000003E-2</c:v>
                </c:pt>
                <c:pt idx="54397">
                  <c:v>3.43025E-2</c:v>
                </c:pt>
                <c:pt idx="54398">
                  <c:v>3.6227200000000001E-2</c:v>
                </c:pt>
                <c:pt idx="54399">
                  <c:v>3.81716E-2</c:v>
                </c:pt>
                <c:pt idx="54400">
                  <c:v>4.0135299999999999E-2</c:v>
                </c:pt>
                <c:pt idx="54401">
                  <c:v>4.2116899999999999E-2</c:v>
                </c:pt>
                <c:pt idx="54402">
                  <c:v>4.4114800000000003E-2</c:v>
                </c:pt>
                <c:pt idx="54403">
                  <c:v>4.6127399999999999E-2</c:v>
                </c:pt>
                <c:pt idx="54404">
                  <c:v>4.8153700000000001E-2</c:v>
                </c:pt>
                <c:pt idx="54405">
                  <c:v>5.0193599999999998E-2</c:v>
                </c:pt>
                <c:pt idx="54406">
                  <c:v>5.2247000000000002E-2</c:v>
                </c:pt>
                <c:pt idx="54407">
                  <c:v>5.4313199999999999E-2</c:v>
                </c:pt>
                <c:pt idx="54408">
                  <c:v>5.6391400000000001E-2</c:v>
                </c:pt>
                <c:pt idx="54409">
                  <c:v>5.8480699999999997E-2</c:v>
                </c:pt>
                <c:pt idx="54410">
                  <c:v>6.0580200000000001E-2</c:v>
                </c:pt>
                <c:pt idx="54411">
                  <c:v>6.26892E-2</c:v>
                </c:pt>
                <c:pt idx="54412">
                  <c:v>6.4806900000000001E-2</c:v>
                </c:pt>
                <c:pt idx="54413">
                  <c:v>6.6932599999999995E-2</c:v>
                </c:pt>
                <c:pt idx="54414">
                  <c:v>6.9065799999999997E-2</c:v>
                </c:pt>
                <c:pt idx="54415">
                  <c:v>7.1205900000000003E-2</c:v>
                </c:pt>
                <c:pt idx="54416">
                  <c:v>7.3351799999999995E-2</c:v>
                </c:pt>
                <c:pt idx="54417">
                  <c:v>7.5502399999999997E-2</c:v>
                </c:pt>
                <c:pt idx="54418">
                  <c:v>7.7656299999999998E-2</c:v>
                </c:pt>
                <c:pt idx="54419">
                  <c:v>7.9812300000000003E-2</c:v>
                </c:pt>
                <c:pt idx="54420">
                  <c:v>8.1969299999999995E-2</c:v>
                </c:pt>
                <c:pt idx="54421">
                  <c:v>8.4126500000000007E-2</c:v>
                </c:pt>
                <c:pt idx="54422">
                  <c:v>8.6282800000000007E-2</c:v>
                </c:pt>
                <c:pt idx="54423">
                  <c:v>8.8437500000000002E-2</c:v>
                </c:pt>
                <c:pt idx="54424">
                  <c:v>9.0589600000000006E-2</c:v>
                </c:pt>
                <c:pt idx="54425">
                  <c:v>9.2738200000000007E-2</c:v>
                </c:pt>
                <c:pt idx="54426">
                  <c:v>9.48822E-2</c:v>
                </c:pt>
                <c:pt idx="54427">
                  <c:v>9.7020599999999999E-2</c:v>
                </c:pt>
                <c:pt idx="54428">
                  <c:v>9.9152000000000004E-2</c:v>
                </c:pt>
                <c:pt idx="54429">
                  <c:v>0.101275</c:v>
                </c:pt>
                <c:pt idx="54430">
                  <c:v>0.10339</c:v>
                </c:pt>
                <c:pt idx="54431">
                  <c:v>0.10549500000000001</c:v>
                </c:pt>
                <c:pt idx="54432">
                  <c:v>0.107589</c:v>
                </c:pt>
                <c:pt idx="54433">
                  <c:v>0.10967200000000001</c:v>
                </c:pt>
                <c:pt idx="54434">
                  <c:v>0.11174099999999999</c:v>
                </c:pt>
                <c:pt idx="54435">
                  <c:v>0.11379400000000001</c:v>
                </c:pt>
                <c:pt idx="54436">
                  <c:v>0.115832</c:v>
                </c:pt>
                <c:pt idx="54437">
                  <c:v>0.117854</c:v>
                </c:pt>
                <c:pt idx="54438">
                  <c:v>0.11985800000000001</c:v>
                </c:pt>
                <c:pt idx="54439">
                  <c:v>0.12184399999999999</c:v>
                </c:pt>
                <c:pt idx="54440">
                  <c:v>0.12381</c:v>
                </c:pt>
                <c:pt idx="54441">
                  <c:v>0.12575600000000001</c:v>
                </c:pt>
                <c:pt idx="54442">
                  <c:v>0.12767899999999999</c:v>
                </c:pt>
                <c:pt idx="54443">
                  <c:v>0.129578</c:v>
                </c:pt>
                <c:pt idx="54444">
                  <c:v>0.13145200000000001</c:v>
                </c:pt>
                <c:pt idx="54445">
                  <c:v>0.133299</c:v>
                </c:pt>
                <c:pt idx="54446">
                  <c:v>0.13511999999999999</c:v>
                </c:pt>
                <c:pt idx="54447">
                  <c:v>0.13691300000000001</c:v>
                </c:pt>
                <c:pt idx="54448">
                  <c:v>0.13867599999999999</c:v>
                </c:pt>
                <c:pt idx="54449">
                  <c:v>0.14040900000000001</c:v>
                </c:pt>
                <c:pt idx="54450">
                  <c:v>0.14210999999999999</c:v>
                </c:pt>
                <c:pt idx="54451">
                  <c:v>0.14377799999999999</c:v>
                </c:pt>
                <c:pt idx="54452">
                  <c:v>0.14541200000000001</c:v>
                </c:pt>
                <c:pt idx="54453">
                  <c:v>0.147009</c:v>
                </c:pt>
                <c:pt idx="54454">
                  <c:v>0.14857100000000001</c:v>
                </c:pt>
                <c:pt idx="54455">
                  <c:v>0.15009400000000001</c:v>
                </c:pt>
                <c:pt idx="54456">
                  <c:v>0.15157699999999999</c:v>
                </c:pt>
                <c:pt idx="54457">
                  <c:v>0.15301999999999999</c:v>
                </c:pt>
                <c:pt idx="54458">
                  <c:v>0.154421</c:v>
                </c:pt>
                <c:pt idx="54459">
                  <c:v>0.155779</c:v>
                </c:pt>
                <c:pt idx="54460">
                  <c:v>0.15709400000000001</c:v>
                </c:pt>
                <c:pt idx="54461">
                  <c:v>0.158363</c:v>
                </c:pt>
                <c:pt idx="54462">
                  <c:v>0.15958600000000001</c:v>
                </c:pt>
                <c:pt idx="54463">
                  <c:v>0.16076199999999999</c:v>
                </c:pt>
                <c:pt idx="54464">
                  <c:v>0.161888</c:v>
                </c:pt>
                <c:pt idx="54465">
                  <c:v>0.162963</c:v>
                </c:pt>
                <c:pt idx="54466">
                  <c:v>0.16398699999999999</c:v>
                </c:pt>
                <c:pt idx="54467">
                  <c:v>0.16495799999999999</c:v>
                </c:pt>
                <c:pt idx="54468">
                  <c:v>0.165876</c:v>
                </c:pt>
                <c:pt idx="54469">
                  <c:v>0.16674</c:v>
                </c:pt>
                <c:pt idx="54470">
                  <c:v>0.167548</c:v>
                </c:pt>
                <c:pt idx="54471">
                  <c:v>0.168299</c:v>
                </c:pt>
                <c:pt idx="54472">
                  <c:v>0.16899400000000001</c:v>
                </c:pt>
                <c:pt idx="54473">
                  <c:v>0.169629</c:v>
                </c:pt>
                <c:pt idx="54474">
                  <c:v>0.170206</c:v>
                </c:pt>
                <c:pt idx="54475">
                  <c:v>0.17072200000000001</c:v>
                </c:pt>
                <c:pt idx="54476">
                  <c:v>0.171178</c:v>
                </c:pt>
                <c:pt idx="54477">
                  <c:v>0.171573</c:v>
                </c:pt>
                <c:pt idx="54478">
                  <c:v>0.171906</c:v>
                </c:pt>
                <c:pt idx="54479">
                  <c:v>0.172176</c:v>
                </c:pt>
                <c:pt idx="54480">
                  <c:v>0.17238400000000001</c:v>
                </c:pt>
                <c:pt idx="54481">
                  <c:v>0.17252700000000001</c:v>
                </c:pt>
                <c:pt idx="54482">
                  <c:v>0.17260700000000001</c:v>
                </c:pt>
                <c:pt idx="54483">
                  <c:v>0.172621</c:v>
                </c:pt>
                <c:pt idx="54484">
                  <c:v>0.172569</c:v>
                </c:pt>
                <c:pt idx="54485">
                  <c:v>0.17245199999999999</c:v>
                </c:pt>
                <c:pt idx="54486">
                  <c:v>0.17226900000000001</c:v>
                </c:pt>
                <c:pt idx="54487">
                  <c:v>0.17201900000000001</c:v>
                </c:pt>
                <c:pt idx="54488">
                  <c:v>0.17170199999999999</c:v>
                </c:pt>
                <c:pt idx="54489">
                  <c:v>0.171318</c:v>
                </c:pt>
                <c:pt idx="54490">
                  <c:v>0.17086799999999999</c:v>
                </c:pt>
                <c:pt idx="54491">
                  <c:v>0.170351</c:v>
                </c:pt>
                <c:pt idx="54492">
                  <c:v>0.16977</c:v>
                </c:pt>
                <c:pt idx="54493">
                  <c:v>0.169123</c:v>
                </c:pt>
                <c:pt idx="54494">
                  <c:v>0.16841</c:v>
                </c:pt>
                <c:pt idx="54495">
                  <c:v>0.167632</c:v>
                </c:pt>
                <c:pt idx="54496">
                  <c:v>0.16678899999999999</c:v>
                </c:pt>
                <c:pt idx="54497">
                  <c:v>0.165881</c:v>
                </c:pt>
                <c:pt idx="54498">
                  <c:v>0.16491</c:v>
                </c:pt>
                <c:pt idx="54499">
                  <c:v>0.16387599999999999</c:v>
                </c:pt>
                <c:pt idx="54500">
                  <c:v>0.16278000000000001</c:v>
                </c:pt>
                <c:pt idx="54501">
                  <c:v>0.16162299999999999</c:v>
                </c:pt>
                <c:pt idx="54502">
                  <c:v>0.16040499999999999</c:v>
                </c:pt>
                <c:pt idx="54503">
                  <c:v>0.15912799999999999</c:v>
                </c:pt>
                <c:pt idx="54504">
                  <c:v>0.15779299999999999</c:v>
                </c:pt>
                <c:pt idx="54505">
                  <c:v>0.15640100000000001</c:v>
                </c:pt>
                <c:pt idx="54506">
                  <c:v>0.15495400000000001</c:v>
                </c:pt>
                <c:pt idx="54507">
                  <c:v>0.15345400000000001</c:v>
                </c:pt>
                <c:pt idx="54508">
                  <c:v>0.15190100000000001</c:v>
                </c:pt>
                <c:pt idx="54509">
                  <c:v>0.15029699999999999</c:v>
                </c:pt>
                <c:pt idx="54510">
                  <c:v>0.148644</c:v>
                </c:pt>
                <c:pt idx="54511">
                  <c:v>0.14694299999999999</c:v>
                </c:pt>
                <c:pt idx="54512">
                  <c:v>0.14519599999999999</c:v>
                </c:pt>
                <c:pt idx="54513">
                  <c:v>0.143404</c:v>
                </c:pt>
                <c:pt idx="54514">
                  <c:v>0.141568</c:v>
                </c:pt>
                <c:pt idx="54515">
                  <c:v>0.13969200000000001</c:v>
                </c:pt>
                <c:pt idx="54516">
                  <c:v>0.13777600000000001</c:v>
                </c:pt>
                <c:pt idx="54517">
                  <c:v>0.135824</c:v>
                </c:pt>
                <c:pt idx="54518">
                  <c:v>0.13383600000000001</c:v>
                </c:pt>
                <c:pt idx="54519">
                  <c:v>0.13181599999999999</c:v>
                </c:pt>
                <c:pt idx="54520">
                  <c:v>0.12976399999999999</c:v>
                </c:pt>
                <c:pt idx="54521">
                  <c:v>0.12768399999999999</c:v>
                </c:pt>
                <c:pt idx="54522">
                  <c:v>0.125578</c:v>
                </c:pt>
                <c:pt idx="54523">
                  <c:v>0.123449</c:v>
                </c:pt>
                <c:pt idx="54524">
                  <c:v>0.121299</c:v>
                </c:pt>
                <c:pt idx="54525">
                  <c:v>0.11913</c:v>
                </c:pt>
                <c:pt idx="54526">
                  <c:v>0.11694599999999999</c:v>
                </c:pt>
                <c:pt idx="54527">
                  <c:v>0.114749</c:v>
                </c:pt>
                <c:pt idx="54528">
                  <c:v>0.112541</c:v>
                </c:pt>
                <c:pt idx="54529">
                  <c:v>0.11032500000000001</c:v>
                </c:pt>
                <c:pt idx="54530">
                  <c:v>0.10810400000000001</c:v>
                </c:pt>
                <c:pt idx="54531">
                  <c:v>0.10588</c:v>
                </c:pt>
                <c:pt idx="54532">
                  <c:v>0.103655</c:v>
                </c:pt>
                <c:pt idx="54533">
                  <c:v>0.10143199999999999</c:v>
                </c:pt>
                <c:pt idx="54534">
                  <c:v>9.9215399999999995E-2</c:v>
                </c:pt>
                <c:pt idx="54535">
                  <c:v>9.7006800000000004E-2</c:v>
                </c:pt>
                <c:pt idx="54536">
                  <c:v>9.4809299999999999E-2</c:v>
                </c:pt>
                <c:pt idx="54537">
                  <c:v>9.2625799999999994E-2</c:v>
                </c:pt>
                <c:pt idx="54538">
                  <c:v>9.0459200000000003E-2</c:v>
                </c:pt>
                <c:pt idx="54539">
                  <c:v>8.8312299999999996E-2</c:v>
                </c:pt>
                <c:pt idx="54540">
                  <c:v>8.61875E-2</c:v>
                </c:pt>
                <c:pt idx="54541">
                  <c:v>8.4087200000000001E-2</c:v>
                </c:pt>
                <c:pt idx="54542">
                  <c:v>8.2013900000000001E-2</c:v>
                </c:pt>
                <c:pt idx="54543">
                  <c:v>7.9969999999999999E-2</c:v>
                </c:pt>
                <c:pt idx="54544">
                  <c:v>7.7957899999999997E-2</c:v>
                </c:pt>
                <c:pt idx="54545">
                  <c:v>7.5979900000000003E-2</c:v>
                </c:pt>
                <c:pt idx="54546">
                  <c:v>7.4038599999999996E-2</c:v>
                </c:pt>
                <c:pt idx="54547">
                  <c:v>7.2136599999999995E-2</c:v>
                </c:pt>
                <c:pt idx="54548">
                  <c:v>7.02763E-2</c:v>
                </c:pt>
                <c:pt idx="54549">
                  <c:v>6.8459900000000004E-2</c:v>
                </c:pt>
                <c:pt idx="54550">
                  <c:v>6.6689600000000002E-2</c:v>
                </c:pt>
                <c:pt idx="54551">
                  <c:v>6.49676E-2</c:v>
                </c:pt>
                <c:pt idx="54552">
                  <c:v>6.3296199999999997E-2</c:v>
                </c:pt>
                <c:pt idx="54553">
                  <c:v>6.1677500000000003E-2</c:v>
                </c:pt>
                <c:pt idx="54554">
                  <c:v>6.0113699999999999E-2</c:v>
                </c:pt>
                <c:pt idx="54555">
                  <c:v>5.8606900000000003E-2</c:v>
                </c:pt>
                <c:pt idx="54556">
                  <c:v>5.71592E-2</c:v>
                </c:pt>
                <c:pt idx="54557">
                  <c:v>5.5772500000000003E-2</c:v>
                </c:pt>
                <c:pt idx="54558">
                  <c:v>5.4448499999999997E-2</c:v>
                </c:pt>
                <c:pt idx="54559">
                  <c:v>5.3188899999999997E-2</c:v>
                </c:pt>
                <c:pt idx="54560">
                  <c:v>5.1995199999999998E-2</c:v>
                </c:pt>
                <c:pt idx="54561">
                  <c:v>5.0868799999999999E-2</c:v>
                </c:pt>
                <c:pt idx="54562">
                  <c:v>4.9810899999999998E-2</c:v>
                </c:pt>
                <c:pt idx="54563">
                  <c:v>4.8822699999999997E-2</c:v>
                </c:pt>
                <c:pt idx="54564">
                  <c:v>4.7905700000000002E-2</c:v>
                </c:pt>
                <c:pt idx="54565">
                  <c:v>4.7061100000000002E-2</c:v>
                </c:pt>
                <c:pt idx="54566">
                  <c:v>4.6289900000000002E-2</c:v>
                </c:pt>
                <c:pt idx="54567">
                  <c:v>4.5592599999999997E-2</c:v>
                </c:pt>
                <c:pt idx="54568">
                  <c:v>4.4969799999999997E-2</c:v>
                </c:pt>
                <c:pt idx="54569">
                  <c:v>4.44219E-2</c:v>
                </c:pt>
                <c:pt idx="54570">
                  <c:v>4.3949299999999997E-2</c:v>
                </c:pt>
                <c:pt idx="54571">
                  <c:v>4.3552500000000001E-2</c:v>
                </c:pt>
                <c:pt idx="54572">
                  <c:v>4.3231600000000002E-2</c:v>
                </c:pt>
                <c:pt idx="54573">
                  <c:v>4.29866E-2</c:v>
                </c:pt>
                <c:pt idx="54574">
                  <c:v>4.2817399999999999E-2</c:v>
                </c:pt>
                <c:pt idx="54575">
                  <c:v>4.2723900000000002E-2</c:v>
                </c:pt>
                <c:pt idx="54576">
                  <c:v>4.2706099999999997E-2</c:v>
                </c:pt>
                <c:pt idx="54577">
                  <c:v>4.2763599999999999E-2</c:v>
                </c:pt>
                <c:pt idx="54578">
                  <c:v>4.28961E-2</c:v>
                </c:pt>
                <c:pt idx="54579">
                  <c:v>4.3102799999999997E-2</c:v>
                </c:pt>
                <c:pt idx="54580">
                  <c:v>4.3382999999999998E-2</c:v>
                </c:pt>
                <c:pt idx="54581">
                  <c:v>4.3735700000000002E-2</c:v>
                </c:pt>
                <c:pt idx="54582">
                  <c:v>4.4159900000000002E-2</c:v>
                </c:pt>
                <c:pt idx="54583">
                  <c:v>4.4654199999999998E-2</c:v>
                </c:pt>
                <c:pt idx="54584">
                  <c:v>4.5217399999999998E-2</c:v>
                </c:pt>
                <c:pt idx="54585">
                  <c:v>4.5848300000000002E-2</c:v>
                </c:pt>
                <c:pt idx="54586">
                  <c:v>4.6545499999999997E-2</c:v>
                </c:pt>
                <c:pt idx="54587">
                  <c:v>4.7307599999999998E-2</c:v>
                </c:pt>
                <c:pt idx="54588">
                  <c:v>4.8132800000000003E-2</c:v>
                </c:pt>
                <c:pt idx="54589">
                  <c:v>4.9019500000000001E-2</c:v>
                </c:pt>
                <c:pt idx="54590">
                  <c:v>4.9965500000000003E-2</c:v>
                </c:pt>
                <c:pt idx="54591">
                  <c:v>5.0968899999999998E-2</c:v>
                </c:pt>
                <c:pt idx="54592">
                  <c:v>5.2027499999999997E-2</c:v>
                </c:pt>
                <c:pt idx="54593">
                  <c:v>5.3139499999999999E-2</c:v>
                </c:pt>
                <c:pt idx="54594">
                  <c:v>5.4302799999999998E-2</c:v>
                </c:pt>
                <c:pt idx="54595">
                  <c:v>5.5515299999999997E-2</c:v>
                </c:pt>
                <c:pt idx="54596">
                  <c:v>5.67748E-2</c:v>
                </c:pt>
                <c:pt idx="54597">
                  <c:v>5.8079100000000002E-2</c:v>
                </c:pt>
                <c:pt idx="54598">
                  <c:v>5.9425699999999998E-2</c:v>
                </c:pt>
                <c:pt idx="54599">
                  <c:v>6.0812100000000001E-2</c:v>
                </c:pt>
                <c:pt idx="54600">
                  <c:v>6.2235899999999997E-2</c:v>
                </c:pt>
                <c:pt idx="54601">
                  <c:v>6.3694700000000007E-2</c:v>
                </c:pt>
                <c:pt idx="54602">
                  <c:v>6.5185999999999994E-2</c:v>
                </c:pt>
                <c:pt idx="54603">
                  <c:v>6.67069E-2</c:v>
                </c:pt>
                <c:pt idx="54604">
                  <c:v>6.8254400000000007E-2</c:v>
                </c:pt>
                <c:pt idx="54605">
                  <c:v>6.9825499999999999E-2</c:v>
                </c:pt>
                <c:pt idx="54606">
                  <c:v>7.1417099999999997E-2</c:v>
                </c:pt>
                <c:pt idx="54607">
                  <c:v>7.3026599999999997E-2</c:v>
                </c:pt>
                <c:pt idx="54608">
                  <c:v>7.4651200000000001E-2</c:v>
                </c:pt>
                <c:pt idx="54609">
                  <c:v>7.6288300000000003E-2</c:v>
                </c:pt>
                <c:pt idx="54610">
                  <c:v>7.7935199999999996E-2</c:v>
                </c:pt>
                <c:pt idx="54611">
                  <c:v>7.9589199999999999E-2</c:v>
                </c:pt>
                <c:pt idx="54612">
                  <c:v>8.1246899999999997E-2</c:v>
                </c:pt>
                <c:pt idx="54613">
                  <c:v>8.2905099999999995E-2</c:v>
                </c:pt>
                <c:pt idx="54614">
                  <c:v>8.4560899999999994E-2</c:v>
                </c:pt>
                <c:pt idx="54615">
                  <c:v>8.6211700000000002E-2</c:v>
                </c:pt>
                <c:pt idx="54616">
                  <c:v>8.7854699999999994E-2</c:v>
                </c:pt>
                <c:pt idx="54617">
                  <c:v>8.9487200000000003E-2</c:v>
                </c:pt>
                <c:pt idx="54618">
                  <c:v>9.1106500000000007E-2</c:v>
                </c:pt>
                <c:pt idx="54619">
                  <c:v>9.2709799999999995E-2</c:v>
                </c:pt>
                <c:pt idx="54620">
                  <c:v>9.4294600000000006E-2</c:v>
                </c:pt>
                <c:pt idx="54621">
                  <c:v>9.5858399999999996E-2</c:v>
                </c:pt>
                <c:pt idx="54622">
                  <c:v>9.7398899999999997E-2</c:v>
                </c:pt>
                <c:pt idx="54623">
                  <c:v>9.8914000000000002E-2</c:v>
                </c:pt>
                <c:pt idx="54624">
                  <c:v>0.100401</c:v>
                </c:pt>
                <c:pt idx="54625">
                  <c:v>0.101858</c:v>
                </c:pt>
                <c:pt idx="54626">
                  <c:v>0.103283</c:v>
                </c:pt>
                <c:pt idx="54627">
                  <c:v>0.104673</c:v>
                </c:pt>
                <c:pt idx="54628">
                  <c:v>0.106028</c:v>
                </c:pt>
                <c:pt idx="54629">
                  <c:v>0.107345</c:v>
                </c:pt>
                <c:pt idx="54630">
                  <c:v>0.108622</c:v>
                </c:pt>
                <c:pt idx="54631">
                  <c:v>0.109857</c:v>
                </c:pt>
                <c:pt idx="54632">
                  <c:v>0.11104700000000001</c:v>
                </c:pt>
                <c:pt idx="54633">
                  <c:v>0.112191</c:v>
                </c:pt>
                <c:pt idx="54634">
                  <c:v>0.113288</c:v>
                </c:pt>
                <c:pt idx="54635">
                  <c:v>0.11433500000000001</c:v>
                </c:pt>
                <c:pt idx="54636">
                  <c:v>0.115332</c:v>
                </c:pt>
                <c:pt idx="54637">
                  <c:v>0.116276</c:v>
                </c:pt>
                <c:pt idx="54638">
                  <c:v>0.11716799999999999</c:v>
                </c:pt>
                <c:pt idx="54639">
                  <c:v>0.118005</c:v>
                </c:pt>
                <c:pt idx="54640">
                  <c:v>0.118786</c:v>
                </c:pt>
                <c:pt idx="54641">
                  <c:v>0.11951100000000001</c:v>
                </c:pt>
                <c:pt idx="54642">
                  <c:v>0.12017700000000001</c:v>
                </c:pt>
                <c:pt idx="54643">
                  <c:v>0.120785</c:v>
                </c:pt>
                <c:pt idx="54644">
                  <c:v>0.121335</c:v>
                </c:pt>
                <c:pt idx="54645">
                  <c:v>0.121825</c:v>
                </c:pt>
                <c:pt idx="54646">
                  <c:v>0.122256</c:v>
                </c:pt>
                <c:pt idx="54647">
                  <c:v>0.122627</c:v>
                </c:pt>
                <c:pt idx="54648">
                  <c:v>0.12293900000000001</c:v>
                </c:pt>
                <c:pt idx="54649">
                  <c:v>0.12319099999999999</c:v>
                </c:pt>
                <c:pt idx="54650">
                  <c:v>0.12338200000000001</c:v>
                </c:pt>
                <c:pt idx="54651">
                  <c:v>0.123513</c:v>
                </c:pt>
                <c:pt idx="54652">
                  <c:v>0.123584</c:v>
                </c:pt>
                <c:pt idx="54653">
                  <c:v>0.123595</c:v>
                </c:pt>
                <c:pt idx="54654">
                  <c:v>0.123547</c:v>
                </c:pt>
                <c:pt idx="54655">
                  <c:v>0.12343999999999999</c:v>
                </c:pt>
                <c:pt idx="54656">
                  <c:v>0.123275</c:v>
                </c:pt>
                <c:pt idx="54657">
                  <c:v>0.12305199999999999</c:v>
                </c:pt>
                <c:pt idx="54658">
                  <c:v>0.12277200000000001</c:v>
                </c:pt>
                <c:pt idx="54659">
                  <c:v>0.122436</c:v>
                </c:pt>
                <c:pt idx="54660">
                  <c:v>0.122046</c:v>
                </c:pt>
                <c:pt idx="54661">
                  <c:v>0.121601</c:v>
                </c:pt>
                <c:pt idx="54662">
                  <c:v>0.121104</c:v>
                </c:pt>
                <c:pt idx="54663">
                  <c:v>0.12055399999999999</c:v>
                </c:pt>
                <c:pt idx="54664">
                  <c:v>0.11995400000000001</c:v>
                </c:pt>
                <c:pt idx="54665">
                  <c:v>0.119306</c:v>
                </c:pt>
                <c:pt idx="54666">
                  <c:v>0.11860999999999999</c:v>
                </c:pt>
                <c:pt idx="54667">
                  <c:v>0.117868</c:v>
                </c:pt>
                <c:pt idx="54668">
                  <c:v>0.11708300000000001</c:v>
                </c:pt>
                <c:pt idx="54669">
                  <c:v>0.116255</c:v>
                </c:pt>
                <c:pt idx="54670">
                  <c:v>0.115387</c:v>
                </c:pt>
                <c:pt idx="54671">
                  <c:v>0.114481</c:v>
                </c:pt>
                <c:pt idx="54672">
                  <c:v>0.113537</c:v>
                </c:pt>
                <c:pt idx="54673">
                  <c:v>0.11255800000000001</c:v>
                </c:pt>
                <c:pt idx="54674">
                  <c:v>0.11154799999999999</c:v>
                </c:pt>
                <c:pt idx="54675">
                  <c:v>0.11050699999999999</c:v>
                </c:pt>
                <c:pt idx="54676">
                  <c:v>0.10943799999999999</c:v>
                </c:pt>
                <c:pt idx="54677">
                  <c:v>0.108344</c:v>
                </c:pt>
                <c:pt idx="54678">
                  <c:v>0.107227</c:v>
                </c:pt>
                <c:pt idx="54679">
                  <c:v>0.106089</c:v>
                </c:pt>
                <c:pt idx="54680">
                  <c:v>0.104934</c:v>
                </c:pt>
                <c:pt idx="54681">
                  <c:v>0.10376299999999999</c:v>
                </c:pt>
                <c:pt idx="54682">
                  <c:v>0.10258</c:v>
                </c:pt>
                <c:pt idx="54683">
                  <c:v>0.101386</c:v>
                </c:pt>
                <c:pt idx="54684">
                  <c:v>0.100184</c:v>
                </c:pt>
                <c:pt idx="54685">
                  <c:v>9.8975800000000003E-2</c:v>
                </c:pt>
                <c:pt idx="54686">
                  <c:v>9.7764500000000004E-2</c:v>
                </c:pt>
                <c:pt idx="54687">
                  <c:v>9.6552700000000005E-2</c:v>
                </c:pt>
                <c:pt idx="54688">
                  <c:v>9.5343200000000003E-2</c:v>
                </c:pt>
                <c:pt idx="54689">
                  <c:v>9.4139E-2</c:v>
                </c:pt>
                <c:pt idx="54690">
                  <c:v>9.29426E-2</c:v>
                </c:pt>
                <c:pt idx="54691">
                  <c:v>9.1756699999999997E-2</c:v>
                </c:pt>
                <c:pt idx="54692">
                  <c:v>9.0583200000000003E-2</c:v>
                </c:pt>
                <c:pt idx="54693">
                  <c:v>8.9424600000000007E-2</c:v>
                </c:pt>
                <c:pt idx="54694">
                  <c:v>8.8283100000000003E-2</c:v>
                </c:pt>
                <c:pt idx="54695">
                  <c:v>8.7161299999999997E-2</c:v>
                </c:pt>
                <c:pt idx="54696">
                  <c:v>8.6061399999999996E-2</c:v>
                </c:pt>
                <c:pt idx="54697">
                  <c:v>8.4986000000000006E-2</c:v>
                </c:pt>
                <c:pt idx="54698">
                  <c:v>8.3937499999999998E-2</c:v>
                </c:pt>
                <c:pt idx="54699">
                  <c:v>8.2917699999999997E-2</c:v>
                </c:pt>
                <c:pt idx="54700">
                  <c:v>8.1928500000000001E-2</c:v>
                </c:pt>
                <c:pt idx="54701">
                  <c:v>8.0972000000000002E-2</c:v>
                </c:pt>
                <c:pt idx="54702">
                  <c:v>8.0050499999999997E-2</c:v>
                </c:pt>
                <c:pt idx="54703">
                  <c:v>7.9166399999999998E-2</c:v>
                </c:pt>
                <c:pt idx="54704">
                  <c:v>7.8321799999999997E-2</c:v>
                </c:pt>
                <c:pt idx="54705">
                  <c:v>7.7518699999999996E-2</c:v>
                </c:pt>
                <c:pt idx="54706">
                  <c:v>7.6759099999999997E-2</c:v>
                </c:pt>
                <c:pt idx="54707">
                  <c:v>7.6044500000000001E-2</c:v>
                </c:pt>
                <c:pt idx="54708">
                  <c:v>7.5376299999999993E-2</c:v>
                </c:pt>
                <c:pt idx="54709">
                  <c:v>7.4755699999999994E-2</c:v>
                </c:pt>
                <c:pt idx="54710">
                  <c:v>7.4184299999999995E-2</c:v>
                </c:pt>
                <c:pt idx="54711">
                  <c:v>7.3663800000000001E-2</c:v>
                </c:pt>
                <c:pt idx="54712">
                  <c:v>7.3196600000000001E-2</c:v>
                </c:pt>
                <c:pt idx="54713">
                  <c:v>7.27849E-2</c:v>
                </c:pt>
                <c:pt idx="54714">
                  <c:v>7.2430599999999998E-2</c:v>
                </c:pt>
                <c:pt idx="54715">
                  <c:v>7.2133699999999995E-2</c:v>
                </c:pt>
                <c:pt idx="54716">
                  <c:v>7.1893499999999999E-2</c:v>
                </c:pt>
                <c:pt idx="54717">
                  <c:v>7.1710300000000005E-2</c:v>
                </c:pt>
                <c:pt idx="54718">
                  <c:v>7.1584999999999996E-2</c:v>
                </c:pt>
                <c:pt idx="54719">
                  <c:v>7.1518100000000001E-2</c:v>
                </c:pt>
                <c:pt idx="54720">
                  <c:v>7.1509799999999998E-2</c:v>
                </c:pt>
                <c:pt idx="54721">
                  <c:v>7.1560700000000005E-2</c:v>
                </c:pt>
                <c:pt idx="54722">
                  <c:v>7.1670999999999999E-2</c:v>
                </c:pt>
                <c:pt idx="54723">
                  <c:v>7.1840699999999993E-2</c:v>
                </c:pt>
                <c:pt idx="54724">
                  <c:v>7.20692E-2</c:v>
                </c:pt>
                <c:pt idx="54725">
                  <c:v>7.2356199999999996E-2</c:v>
                </c:pt>
                <c:pt idx="54726">
                  <c:v>7.2701100000000005E-2</c:v>
                </c:pt>
                <c:pt idx="54727">
                  <c:v>7.3103100000000004E-2</c:v>
                </c:pt>
                <c:pt idx="54728">
                  <c:v>7.3561299999999996E-2</c:v>
                </c:pt>
                <c:pt idx="54729">
                  <c:v>7.4074399999999999E-2</c:v>
                </c:pt>
                <c:pt idx="54730">
                  <c:v>7.4641299999999994E-2</c:v>
                </c:pt>
                <c:pt idx="54731">
                  <c:v>7.5260999999999995E-2</c:v>
                </c:pt>
                <c:pt idx="54732">
                  <c:v>7.5932399999999997E-2</c:v>
                </c:pt>
                <c:pt idx="54733">
                  <c:v>7.6653700000000005E-2</c:v>
                </c:pt>
                <c:pt idx="54734">
                  <c:v>7.7423599999999995E-2</c:v>
                </c:pt>
                <c:pt idx="54735">
                  <c:v>7.8241000000000005E-2</c:v>
                </c:pt>
                <c:pt idx="54736">
                  <c:v>7.91042E-2</c:v>
                </c:pt>
                <c:pt idx="54737">
                  <c:v>8.0011399999999996E-2</c:v>
                </c:pt>
                <c:pt idx="54738">
                  <c:v>8.0960599999999994E-2</c:v>
                </c:pt>
                <c:pt idx="54739">
                  <c:v>8.1950099999999998E-2</c:v>
                </c:pt>
                <c:pt idx="54740">
                  <c:v>8.2977899999999993E-2</c:v>
                </c:pt>
                <c:pt idx="54741">
                  <c:v>8.40418E-2</c:v>
                </c:pt>
                <c:pt idx="54742">
                  <c:v>8.5139400000000004E-2</c:v>
                </c:pt>
                <c:pt idx="54743">
                  <c:v>8.6267999999999997E-2</c:v>
                </c:pt>
                <c:pt idx="54744">
                  <c:v>8.7424699999999994E-2</c:v>
                </c:pt>
                <c:pt idx="54745">
                  <c:v>8.8607000000000005E-2</c:v>
                </c:pt>
                <c:pt idx="54746">
                  <c:v>8.9812100000000006E-2</c:v>
                </c:pt>
                <c:pt idx="54747">
                  <c:v>9.1037199999999999E-2</c:v>
                </c:pt>
                <c:pt idx="54748">
                  <c:v>9.2279299999999995E-2</c:v>
                </c:pt>
                <c:pt idx="54749">
                  <c:v>9.3535499999999994E-2</c:v>
                </c:pt>
                <c:pt idx="54750">
                  <c:v>9.4802999999999998E-2</c:v>
                </c:pt>
                <c:pt idx="54751">
                  <c:v>9.6078999999999998E-2</c:v>
                </c:pt>
                <c:pt idx="54752">
                  <c:v>9.7360299999999997E-2</c:v>
                </c:pt>
                <c:pt idx="54753">
                  <c:v>9.8643900000000007E-2</c:v>
                </c:pt>
                <c:pt idx="54754">
                  <c:v>9.9926799999999996E-2</c:v>
                </c:pt>
                <c:pt idx="54755">
                  <c:v>0.101206</c:v>
                </c:pt>
                <c:pt idx="54756">
                  <c:v>0.102478</c:v>
                </c:pt>
                <c:pt idx="54757">
                  <c:v>0.10374</c:v>
                </c:pt>
                <c:pt idx="54758">
                  <c:v>0.104988</c:v>
                </c:pt>
                <c:pt idx="54759">
                  <c:v>0.10621899999999999</c:v>
                </c:pt>
                <c:pt idx="54760">
                  <c:v>0.10743</c:v>
                </c:pt>
                <c:pt idx="54761">
                  <c:v>0.10861800000000001</c:v>
                </c:pt>
                <c:pt idx="54762">
                  <c:v>0.109778</c:v>
                </c:pt>
                <c:pt idx="54763">
                  <c:v>0.11090899999999999</c:v>
                </c:pt>
                <c:pt idx="54764">
                  <c:v>0.11200599999999999</c:v>
                </c:pt>
                <c:pt idx="54765">
                  <c:v>0.113067</c:v>
                </c:pt>
                <c:pt idx="54766">
                  <c:v>0.11408799999999999</c:v>
                </c:pt>
                <c:pt idx="54767">
                  <c:v>0.115065</c:v>
                </c:pt>
                <c:pt idx="54768">
                  <c:v>0.115997</c:v>
                </c:pt>
                <c:pt idx="54769">
                  <c:v>0.116881</c:v>
                </c:pt>
                <c:pt idx="54770">
                  <c:v>0.117713</c:v>
                </c:pt>
                <c:pt idx="54771">
                  <c:v>0.118492</c:v>
                </c:pt>
                <c:pt idx="54772">
                  <c:v>0.119215</c:v>
                </c:pt>
                <c:pt idx="54773">
                  <c:v>0.119879</c:v>
                </c:pt>
                <c:pt idx="54774">
                  <c:v>0.12048200000000001</c:v>
                </c:pt>
                <c:pt idx="54775">
                  <c:v>0.121021</c:v>
                </c:pt>
                <c:pt idx="54776">
                  <c:v>0.121494</c:v>
                </c:pt>
                <c:pt idx="54777">
                  <c:v>0.12189899999999999</c:v>
                </c:pt>
                <c:pt idx="54778">
                  <c:v>0.12223199999999999</c:v>
                </c:pt>
                <c:pt idx="54779">
                  <c:v>0.122493</c:v>
                </c:pt>
                <c:pt idx="54780">
                  <c:v>0.122679</c:v>
                </c:pt>
                <c:pt idx="54781">
                  <c:v>0.122789</c:v>
                </c:pt>
                <c:pt idx="54782">
                  <c:v>0.122821</c:v>
                </c:pt>
                <c:pt idx="54783">
                  <c:v>0.12277399999999999</c:v>
                </c:pt>
                <c:pt idx="54784">
                  <c:v>0.12264700000000001</c:v>
                </c:pt>
                <c:pt idx="54785">
                  <c:v>0.12243999999999999</c:v>
                </c:pt>
                <c:pt idx="54786">
                  <c:v>0.122152</c:v>
                </c:pt>
                <c:pt idx="54787">
                  <c:v>0.121779</c:v>
                </c:pt>
                <c:pt idx="54788">
                  <c:v>0.121323</c:v>
                </c:pt>
                <c:pt idx="54789">
                  <c:v>0.120781</c:v>
                </c:pt>
                <c:pt idx="54790">
                  <c:v>0.120155</c:v>
                </c:pt>
                <c:pt idx="54791">
                  <c:v>0.11944299999999999</c:v>
                </c:pt>
                <c:pt idx="54792">
                  <c:v>0.118645</c:v>
                </c:pt>
                <c:pt idx="54793">
                  <c:v>0.11776200000000001</c:v>
                </c:pt>
                <c:pt idx="54794">
                  <c:v>0.11679299999999999</c:v>
                </c:pt>
                <c:pt idx="54795">
                  <c:v>0.11573899999999999</c:v>
                </c:pt>
                <c:pt idx="54796">
                  <c:v>0.11459900000000001</c:v>
                </c:pt>
                <c:pt idx="54797">
                  <c:v>0.113375</c:v>
                </c:pt>
                <c:pt idx="54798">
                  <c:v>0.112067</c:v>
                </c:pt>
                <c:pt idx="54799">
                  <c:v>0.110677</c:v>
                </c:pt>
                <c:pt idx="54800">
                  <c:v>0.109207</c:v>
                </c:pt>
                <c:pt idx="54801">
                  <c:v>0.107657</c:v>
                </c:pt>
                <c:pt idx="54802">
                  <c:v>0.106029</c:v>
                </c:pt>
                <c:pt idx="54803">
                  <c:v>0.104324</c:v>
                </c:pt>
                <c:pt idx="54804">
                  <c:v>0.102545</c:v>
                </c:pt>
                <c:pt idx="54805">
                  <c:v>0.100693</c:v>
                </c:pt>
                <c:pt idx="54806">
                  <c:v>9.8772100000000002E-2</c:v>
                </c:pt>
                <c:pt idx="54807">
                  <c:v>9.6784099999999998E-2</c:v>
                </c:pt>
                <c:pt idx="54808">
                  <c:v>9.4731800000000005E-2</c:v>
                </c:pt>
                <c:pt idx="54809">
                  <c:v>9.2617000000000005E-2</c:v>
                </c:pt>
                <c:pt idx="54810">
                  <c:v>9.0441400000000005E-2</c:v>
                </c:pt>
                <c:pt idx="54811">
                  <c:v>8.8207499999999994E-2</c:v>
                </c:pt>
                <c:pt idx="54812">
                  <c:v>8.5917999999999994E-2</c:v>
                </c:pt>
                <c:pt idx="54813">
                  <c:v>8.3575499999999997E-2</c:v>
                </c:pt>
                <c:pt idx="54814">
                  <c:v>8.1182599999999994E-2</c:v>
                </c:pt>
                <c:pt idx="54815">
                  <c:v>7.8742500000000007E-2</c:v>
                </c:pt>
                <c:pt idx="54816">
                  <c:v>7.6258199999999998E-2</c:v>
                </c:pt>
                <c:pt idx="54817">
                  <c:v>7.3732900000000004E-2</c:v>
                </c:pt>
                <c:pt idx="54818">
                  <c:v>7.1169800000000005E-2</c:v>
                </c:pt>
                <c:pt idx="54819">
                  <c:v>6.85722E-2</c:v>
                </c:pt>
                <c:pt idx="54820">
                  <c:v>6.5943100000000004E-2</c:v>
                </c:pt>
                <c:pt idx="54821">
                  <c:v>6.3285999999999995E-2</c:v>
                </c:pt>
                <c:pt idx="54822">
                  <c:v>6.06043E-2</c:v>
                </c:pt>
                <c:pt idx="54823">
                  <c:v>5.7901800000000003E-2</c:v>
                </c:pt>
                <c:pt idx="54824">
                  <c:v>5.5182299999999997E-2</c:v>
                </c:pt>
                <c:pt idx="54825">
                  <c:v>5.2449099999999999E-2</c:v>
                </c:pt>
                <c:pt idx="54826">
                  <c:v>4.9705300000000001E-2</c:v>
                </c:pt>
                <c:pt idx="54827">
                  <c:v>4.6954500000000003E-2</c:v>
                </c:pt>
                <c:pt idx="54828">
                  <c:v>4.4200799999999998E-2</c:v>
                </c:pt>
                <c:pt idx="54829">
                  <c:v>4.1448100000000002E-2</c:v>
                </c:pt>
                <c:pt idx="54830">
                  <c:v>3.8700699999999998E-2</c:v>
                </c:pt>
                <c:pt idx="54831">
                  <c:v>3.59627E-2</c:v>
                </c:pt>
                <c:pt idx="54832">
                  <c:v>3.3237900000000001E-2</c:v>
                </c:pt>
                <c:pt idx="54833">
                  <c:v>3.0529799999999999E-2</c:v>
                </c:pt>
                <c:pt idx="54834">
                  <c:v>2.7841899999999999E-2</c:v>
                </c:pt>
                <c:pt idx="54835">
                  <c:v>2.51779E-2</c:v>
                </c:pt>
                <c:pt idx="54836">
                  <c:v>2.2542099999999999E-2</c:v>
                </c:pt>
                <c:pt idx="54837">
                  <c:v>1.99381E-2</c:v>
                </c:pt>
                <c:pt idx="54838">
                  <c:v>1.7370300000000002E-2</c:v>
                </c:pt>
                <c:pt idx="54839">
                  <c:v>1.48428E-2</c:v>
                </c:pt>
                <c:pt idx="54840">
                  <c:v>1.23587E-2</c:v>
                </c:pt>
                <c:pt idx="54841" formatCode="0.00E+00">
                  <c:v>9.9201399999999992E-3</c:v>
                </c:pt>
                <c:pt idx="54842" formatCode="0.00E+00">
                  <c:v>7.5298500000000003E-3</c:v>
                </c:pt>
                <c:pt idx="54843" formatCode="0.00E+00">
                  <c:v>5.1908800000000001E-3</c:v>
                </c:pt>
                <c:pt idx="54844" formatCode="0.00E+00">
                  <c:v>2.9061600000000001E-3</c:v>
                </c:pt>
                <c:pt idx="54845" formatCode="0.00E+00">
                  <c:v>6.78489E-4</c:v>
                </c:pt>
                <c:pt idx="54846" formatCode="0.00E+00">
                  <c:v>-1.4894299999999999E-3</c:v>
                </c:pt>
                <c:pt idx="54847" formatCode="0.00E+00">
                  <c:v>-3.5950399999999999E-3</c:v>
                </c:pt>
                <c:pt idx="54848" formatCode="0.00E+00">
                  <c:v>-5.6358500000000004E-3</c:v>
                </c:pt>
                <c:pt idx="54849" formatCode="0.00E+00">
                  <c:v>-7.6093699999999998E-3</c:v>
                </c:pt>
                <c:pt idx="54850" formatCode="0.00E+00">
                  <c:v>-9.5132099999999994E-3</c:v>
                </c:pt>
                <c:pt idx="54851">
                  <c:v>-1.13451E-2</c:v>
                </c:pt>
                <c:pt idx="54852">
                  <c:v>-1.3103E-2</c:v>
                </c:pt>
                <c:pt idx="54853">
                  <c:v>-1.4785E-2</c:v>
                </c:pt>
                <c:pt idx="54854">
                  <c:v>-1.6389600000000001E-2</c:v>
                </c:pt>
                <c:pt idx="54855">
                  <c:v>-1.7915E-2</c:v>
                </c:pt>
                <c:pt idx="54856">
                  <c:v>-1.93598E-2</c:v>
                </c:pt>
                <c:pt idx="54857">
                  <c:v>-2.07227E-2</c:v>
                </c:pt>
                <c:pt idx="54858">
                  <c:v>-2.20027E-2</c:v>
                </c:pt>
                <c:pt idx="54859">
                  <c:v>-2.3198799999999999E-2</c:v>
                </c:pt>
                <c:pt idx="54860">
                  <c:v>-2.4309899999999999E-2</c:v>
                </c:pt>
                <c:pt idx="54861">
                  <c:v>-2.5335E-2</c:v>
                </c:pt>
                <c:pt idx="54862">
                  <c:v>-2.6273399999999999E-2</c:v>
                </c:pt>
                <c:pt idx="54863">
                  <c:v>-2.7124599999999999E-2</c:v>
                </c:pt>
                <c:pt idx="54864">
                  <c:v>-2.7887800000000001E-2</c:v>
                </c:pt>
                <c:pt idx="54865">
                  <c:v>-2.8562899999999999E-2</c:v>
                </c:pt>
                <c:pt idx="54866">
                  <c:v>-2.9149999999999999E-2</c:v>
                </c:pt>
                <c:pt idx="54867">
                  <c:v>-2.9649200000000001E-2</c:v>
                </c:pt>
                <c:pt idx="54868">
                  <c:v>-3.0060799999999999E-2</c:v>
                </c:pt>
                <c:pt idx="54869">
                  <c:v>-3.0385200000000001E-2</c:v>
                </c:pt>
                <c:pt idx="54870">
                  <c:v>-3.0623000000000001E-2</c:v>
                </c:pt>
                <c:pt idx="54871">
                  <c:v>-3.07751E-2</c:v>
                </c:pt>
                <c:pt idx="54872">
                  <c:v>-3.0842399999999999E-2</c:v>
                </c:pt>
                <c:pt idx="54873">
                  <c:v>-3.08259E-2</c:v>
                </c:pt>
                <c:pt idx="54874">
                  <c:v>-3.0726699999999999E-2</c:v>
                </c:pt>
                <c:pt idx="54875">
                  <c:v>-3.0546199999999999E-2</c:v>
                </c:pt>
                <c:pt idx="54876">
                  <c:v>-3.0285699999999999E-2</c:v>
                </c:pt>
                <c:pt idx="54877">
                  <c:v>-2.99466E-2</c:v>
                </c:pt>
                <c:pt idx="54878">
                  <c:v>-2.9530500000000001E-2</c:v>
                </c:pt>
                <c:pt idx="54879">
                  <c:v>-2.9038999999999999E-2</c:v>
                </c:pt>
                <c:pt idx="54880">
                  <c:v>-2.8473999999999999E-2</c:v>
                </c:pt>
                <c:pt idx="54881">
                  <c:v>-2.7837500000000001E-2</c:v>
                </c:pt>
                <c:pt idx="54882">
                  <c:v>-2.71314E-2</c:v>
                </c:pt>
                <c:pt idx="54883">
                  <c:v>-2.6358199999999998E-2</c:v>
                </c:pt>
                <c:pt idx="54884">
                  <c:v>-2.55202E-2</c:v>
                </c:pt>
                <c:pt idx="54885">
                  <c:v>-2.4619800000000001E-2</c:v>
                </c:pt>
                <c:pt idx="54886">
                  <c:v>-2.3659699999999999E-2</c:v>
                </c:pt>
                <c:pt idx="54887">
                  <c:v>-2.2642300000000001E-2</c:v>
                </c:pt>
                <c:pt idx="54888">
                  <c:v>-2.1570300000000001E-2</c:v>
                </c:pt>
                <c:pt idx="54889">
                  <c:v>-2.0446200000000001E-2</c:v>
                </c:pt>
                <c:pt idx="54890">
                  <c:v>-1.9272899999999999E-2</c:v>
                </c:pt>
                <c:pt idx="54891">
                  <c:v>-1.8053300000000001E-2</c:v>
                </c:pt>
                <c:pt idx="54892">
                  <c:v>-1.67904E-2</c:v>
                </c:pt>
                <c:pt idx="54893">
                  <c:v>-1.5487000000000001E-2</c:v>
                </c:pt>
                <c:pt idx="54894">
                  <c:v>-1.4145899999999999E-2</c:v>
                </c:pt>
                <c:pt idx="54895">
                  <c:v>-1.27701E-2</c:v>
                </c:pt>
                <c:pt idx="54896">
                  <c:v>-1.1362499999999999E-2</c:v>
                </c:pt>
                <c:pt idx="54897" formatCode="0.00E+00">
                  <c:v>-9.9264000000000002E-3</c:v>
                </c:pt>
                <c:pt idx="54898" formatCode="0.00E+00">
                  <c:v>-8.4646400000000007E-3</c:v>
                </c:pt>
                <c:pt idx="54899" formatCode="0.00E+00">
                  <c:v>-6.9800499999999998E-3</c:v>
                </c:pt>
                <c:pt idx="54900" formatCode="0.00E+00">
                  <c:v>-5.47555E-3</c:v>
                </c:pt>
                <c:pt idx="54901" formatCode="0.00E+00">
                  <c:v>-3.9542400000000004E-3</c:v>
                </c:pt>
                <c:pt idx="54902" formatCode="0.00E+00">
                  <c:v>-2.4192599999999999E-3</c:v>
                </c:pt>
                <c:pt idx="54903" formatCode="0.00E+00">
                  <c:v>-8.7356800000000002E-4</c:v>
                </c:pt>
                <c:pt idx="54904" formatCode="0.00E+00">
                  <c:v>6.7991000000000004E-4</c:v>
                </c:pt>
                <c:pt idx="54905" formatCode="0.00E+00">
                  <c:v>2.2381300000000001E-3</c:v>
                </c:pt>
                <c:pt idx="54906" formatCode="0.00E+00">
                  <c:v>3.7979699999999999E-3</c:v>
                </c:pt>
                <c:pt idx="54907" formatCode="0.00E+00">
                  <c:v>5.3565000000000002E-3</c:v>
                </c:pt>
                <c:pt idx="54908" formatCode="0.00E+00">
                  <c:v>6.9110200000000004E-3</c:v>
                </c:pt>
                <c:pt idx="54909" formatCode="0.00E+00">
                  <c:v>8.4589000000000001E-3</c:v>
                </c:pt>
                <c:pt idx="54910" formatCode="0.00E+00">
                  <c:v>9.9974899999999995E-3</c:v>
                </c:pt>
                <c:pt idx="54911">
                  <c:v>1.1524100000000001E-2</c:v>
                </c:pt>
                <c:pt idx="54912">
                  <c:v>1.30362E-2</c:v>
                </c:pt>
                <c:pt idx="54913">
                  <c:v>1.45311E-2</c:v>
                </c:pt>
                <c:pt idx="54914">
                  <c:v>1.60064E-2</c:v>
                </c:pt>
                <c:pt idx="54915">
                  <c:v>1.7459800000000001E-2</c:v>
                </c:pt>
                <c:pt idx="54916">
                  <c:v>1.8889099999999999E-2</c:v>
                </c:pt>
                <c:pt idx="54917">
                  <c:v>2.02922E-2</c:v>
                </c:pt>
                <c:pt idx="54918">
                  <c:v>2.1666999999999999E-2</c:v>
                </c:pt>
                <c:pt idx="54919">
                  <c:v>2.3011400000000001E-2</c:v>
                </c:pt>
                <c:pt idx="54920">
                  <c:v>2.4323399999999998E-2</c:v>
                </c:pt>
                <c:pt idx="54921">
                  <c:v>2.5601100000000002E-2</c:v>
                </c:pt>
                <c:pt idx="54922">
                  <c:v>2.68428E-2</c:v>
                </c:pt>
                <c:pt idx="54923">
                  <c:v>2.80468E-2</c:v>
                </c:pt>
                <c:pt idx="54924">
                  <c:v>2.9211899999999999E-2</c:v>
                </c:pt>
                <c:pt idx="54925">
                  <c:v>3.0336800000000001E-2</c:v>
                </c:pt>
                <c:pt idx="54926">
                  <c:v>3.1420200000000002E-2</c:v>
                </c:pt>
                <c:pt idx="54927">
                  <c:v>3.2460700000000002E-2</c:v>
                </c:pt>
                <c:pt idx="54928">
                  <c:v>3.3457199999999999E-2</c:v>
                </c:pt>
                <c:pt idx="54929">
                  <c:v>3.4409000000000002E-2</c:v>
                </c:pt>
                <c:pt idx="54930">
                  <c:v>3.53155E-2</c:v>
                </c:pt>
                <c:pt idx="54931">
                  <c:v>3.6176100000000003E-2</c:v>
                </c:pt>
                <c:pt idx="54932">
                  <c:v>3.6990099999999998E-2</c:v>
                </c:pt>
                <c:pt idx="54933">
                  <c:v>3.7757100000000002E-2</c:v>
                </c:pt>
                <c:pt idx="54934">
                  <c:v>3.8476999999999997E-2</c:v>
                </c:pt>
                <c:pt idx="54935">
                  <c:v>3.9149400000000001E-2</c:v>
                </c:pt>
                <c:pt idx="54936">
                  <c:v>3.97741E-2</c:v>
                </c:pt>
                <c:pt idx="54937">
                  <c:v>4.0350900000000002E-2</c:v>
                </c:pt>
                <c:pt idx="54938">
                  <c:v>4.0879899999999997E-2</c:v>
                </c:pt>
                <c:pt idx="54939">
                  <c:v>4.1361000000000002E-2</c:v>
                </c:pt>
                <c:pt idx="54940">
                  <c:v>4.1794600000000001E-2</c:v>
                </c:pt>
                <c:pt idx="54941">
                  <c:v>4.2181200000000002E-2</c:v>
                </c:pt>
                <c:pt idx="54942">
                  <c:v>4.2521400000000001E-2</c:v>
                </c:pt>
                <c:pt idx="54943">
                  <c:v>4.2815899999999997E-2</c:v>
                </c:pt>
                <c:pt idx="54944">
                  <c:v>4.30655E-2</c:v>
                </c:pt>
                <c:pt idx="54945">
                  <c:v>4.3271200000000003E-2</c:v>
                </c:pt>
                <c:pt idx="54946">
                  <c:v>4.3433899999999998E-2</c:v>
                </c:pt>
                <c:pt idx="54947">
                  <c:v>4.3554799999999998E-2</c:v>
                </c:pt>
                <c:pt idx="54948">
                  <c:v>4.3635199999999999E-2</c:v>
                </c:pt>
                <c:pt idx="54949">
                  <c:v>4.3676600000000003E-2</c:v>
                </c:pt>
                <c:pt idx="54950">
                  <c:v>4.3680099999999999E-2</c:v>
                </c:pt>
                <c:pt idx="54951">
                  <c:v>4.3646999999999998E-2</c:v>
                </c:pt>
                <c:pt idx="54952">
                  <c:v>4.3578499999999999E-2</c:v>
                </c:pt>
                <c:pt idx="54953">
                  <c:v>4.3476300000000002E-2</c:v>
                </c:pt>
                <c:pt idx="54954">
                  <c:v>4.3341999999999999E-2</c:v>
                </c:pt>
                <c:pt idx="54955">
                  <c:v>4.3177500000000001E-2</c:v>
                </c:pt>
                <c:pt idx="54956">
                  <c:v>4.2984599999999998E-2</c:v>
                </c:pt>
                <c:pt idx="54957">
                  <c:v>4.2765200000000003E-2</c:v>
                </c:pt>
                <c:pt idx="54958">
                  <c:v>4.2520799999999997E-2</c:v>
                </c:pt>
                <c:pt idx="54959">
                  <c:v>4.2253300000000001E-2</c:v>
                </c:pt>
                <c:pt idx="54960">
                  <c:v>4.1964700000000001E-2</c:v>
                </c:pt>
                <c:pt idx="54961">
                  <c:v>4.1657E-2</c:v>
                </c:pt>
                <c:pt idx="54962">
                  <c:v>4.1332199999999999E-2</c:v>
                </c:pt>
                <c:pt idx="54963">
                  <c:v>4.0992199999999999E-2</c:v>
                </c:pt>
                <c:pt idx="54964">
                  <c:v>4.06392E-2</c:v>
                </c:pt>
                <c:pt idx="54965">
                  <c:v>4.0275199999999997E-2</c:v>
                </c:pt>
                <c:pt idx="54966">
                  <c:v>3.9902100000000003E-2</c:v>
                </c:pt>
                <c:pt idx="54967">
                  <c:v>3.9521899999999999E-2</c:v>
                </c:pt>
                <c:pt idx="54968">
                  <c:v>3.9136700000000003E-2</c:v>
                </c:pt>
                <c:pt idx="54969">
                  <c:v>3.8748299999999999E-2</c:v>
                </c:pt>
                <c:pt idx="54970">
                  <c:v>3.8358700000000003E-2</c:v>
                </c:pt>
                <c:pt idx="54971">
                  <c:v>3.7969900000000001E-2</c:v>
                </c:pt>
                <c:pt idx="54972">
                  <c:v>3.7583900000000003E-2</c:v>
                </c:pt>
                <c:pt idx="54973">
                  <c:v>3.7202600000000002E-2</c:v>
                </c:pt>
                <c:pt idx="54974">
                  <c:v>3.6827800000000001E-2</c:v>
                </c:pt>
                <c:pt idx="54975">
                  <c:v>3.6461500000000001E-2</c:v>
                </c:pt>
                <c:pt idx="54976">
                  <c:v>3.6105499999999999E-2</c:v>
                </c:pt>
                <c:pt idx="54977">
                  <c:v>3.5761599999999998E-2</c:v>
                </c:pt>
                <c:pt idx="54978">
                  <c:v>3.5431499999999998E-2</c:v>
                </c:pt>
                <c:pt idx="54979">
                  <c:v>3.5117000000000002E-2</c:v>
                </c:pt>
                <c:pt idx="54980">
                  <c:v>3.4819700000000002E-2</c:v>
                </c:pt>
                <c:pt idx="54981">
                  <c:v>3.4541099999999998E-2</c:v>
                </c:pt>
                <c:pt idx="54982">
                  <c:v>3.4282699999999999E-2</c:v>
                </c:pt>
                <c:pt idx="54983">
                  <c:v>3.4045699999999998E-2</c:v>
                </c:pt>
                <c:pt idx="54984">
                  <c:v>3.3831600000000003E-2</c:v>
                </c:pt>
                <c:pt idx="54985">
                  <c:v>3.3641600000000001E-2</c:v>
                </c:pt>
                <c:pt idx="54986">
                  <c:v>3.3476899999999997E-2</c:v>
                </c:pt>
                <c:pt idx="54987">
                  <c:v>3.3338600000000003E-2</c:v>
                </c:pt>
                <c:pt idx="54988">
                  <c:v>3.3227699999999999E-2</c:v>
                </c:pt>
                <c:pt idx="54989">
                  <c:v>3.3145300000000003E-2</c:v>
                </c:pt>
                <c:pt idx="54990">
                  <c:v>3.3092099999999999E-2</c:v>
                </c:pt>
                <c:pt idx="54991">
                  <c:v>3.3068899999999998E-2</c:v>
                </c:pt>
                <c:pt idx="54992">
                  <c:v>3.3076300000000003E-2</c:v>
                </c:pt>
                <c:pt idx="54993">
                  <c:v>3.31148E-2</c:v>
                </c:pt>
                <c:pt idx="54994">
                  <c:v>3.3184999999999999E-2</c:v>
                </c:pt>
                <c:pt idx="54995">
                  <c:v>3.32871E-2</c:v>
                </c:pt>
                <c:pt idx="54996">
                  <c:v>3.3421399999999997E-2</c:v>
                </c:pt>
                <c:pt idx="54997">
                  <c:v>3.3587800000000001E-2</c:v>
                </c:pt>
                <c:pt idx="54998">
                  <c:v>3.3786400000000001E-2</c:v>
                </c:pt>
                <c:pt idx="54999">
                  <c:v>3.4017100000000002E-2</c:v>
                </c:pt>
                <c:pt idx="55000">
                  <c:v>3.4279700000000003E-2</c:v>
                </c:pt>
                <c:pt idx="55001">
                  <c:v>3.4573899999999998E-2</c:v>
                </c:pt>
                <c:pt idx="55002">
                  <c:v>3.4899199999999998E-2</c:v>
                </c:pt>
                <c:pt idx="55003">
                  <c:v>3.5255099999999998E-2</c:v>
                </c:pt>
                <c:pt idx="55004">
                  <c:v>3.5640699999999997E-2</c:v>
                </c:pt>
                <c:pt idx="55005">
                  <c:v>3.6055499999999997E-2</c:v>
                </c:pt>
                <c:pt idx="55006">
                  <c:v>3.6498500000000003E-2</c:v>
                </c:pt>
                <c:pt idx="55007">
                  <c:v>3.6968899999999999E-2</c:v>
                </c:pt>
                <c:pt idx="55008">
                  <c:v>3.7465400000000003E-2</c:v>
                </c:pt>
                <c:pt idx="55009">
                  <c:v>3.7986899999999997E-2</c:v>
                </c:pt>
                <c:pt idx="55010">
                  <c:v>3.8531999999999997E-2</c:v>
                </c:pt>
                <c:pt idx="55011">
                  <c:v>3.9099500000000002E-2</c:v>
                </c:pt>
                <c:pt idx="55012">
                  <c:v>3.9687899999999998E-2</c:v>
                </c:pt>
                <c:pt idx="55013">
                  <c:v>4.0295499999999998E-2</c:v>
                </c:pt>
                <c:pt idx="55014">
                  <c:v>4.09208E-2</c:v>
                </c:pt>
                <c:pt idx="55015">
                  <c:v>4.1562000000000002E-2</c:v>
                </c:pt>
                <c:pt idx="55016">
                  <c:v>4.2217499999999998E-2</c:v>
                </c:pt>
                <c:pt idx="55017">
                  <c:v>4.2885199999999998E-2</c:v>
                </c:pt>
                <c:pt idx="55018">
                  <c:v>4.3563200000000003E-2</c:v>
                </c:pt>
                <c:pt idx="55019">
                  <c:v>4.4249400000000001E-2</c:v>
                </c:pt>
                <c:pt idx="55020">
                  <c:v>4.4941799999999997E-2</c:v>
                </c:pt>
                <c:pt idx="55021">
                  <c:v>4.5638199999999997E-2</c:v>
                </c:pt>
                <c:pt idx="55022">
                  <c:v>4.6336299999999997E-2</c:v>
                </c:pt>
                <c:pt idx="55023">
                  <c:v>4.7033999999999999E-2</c:v>
                </c:pt>
                <c:pt idx="55024">
                  <c:v>4.7728899999999998E-2</c:v>
                </c:pt>
                <c:pt idx="55025">
                  <c:v>4.8418799999999998E-2</c:v>
                </c:pt>
                <c:pt idx="55026">
                  <c:v>4.9101100000000002E-2</c:v>
                </c:pt>
                <c:pt idx="55027">
                  <c:v>4.9773600000000001E-2</c:v>
                </c:pt>
                <c:pt idx="55028">
                  <c:v>5.0433699999999998E-2</c:v>
                </c:pt>
                <c:pt idx="55029">
                  <c:v>5.1078899999999997E-2</c:v>
                </c:pt>
                <c:pt idx="55030">
                  <c:v>5.1706700000000001E-2</c:v>
                </c:pt>
                <c:pt idx="55031">
                  <c:v>5.2314600000000003E-2</c:v>
                </c:pt>
                <c:pt idx="55032">
                  <c:v>5.2900200000000001E-2</c:v>
                </c:pt>
                <c:pt idx="55033">
                  <c:v>5.3460800000000003E-2</c:v>
                </c:pt>
                <c:pt idx="55034">
                  <c:v>5.3994100000000003E-2</c:v>
                </c:pt>
                <c:pt idx="55035">
                  <c:v>5.4497400000000001E-2</c:v>
                </c:pt>
                <c:pt idx="55036">
                  <c:v>5.4968299999999998E-2</c:v>
                </c:pt>
                <c:pt idx="55037">
                  <c:v>5.5404200000000001E-2</c:v>
                </c:pt>
                <c:pt idx="55038">
                  <c:v>5.5802900000000003E-2</c:v>
                </c:pt>
                <c:pt idx="55039">
                  <c:v>5.6161799999999998E-2</c:v>
                </c:pt>
                <c:pt idx="55040">
                  <c:v>5.6478500000000001E-2</c:v>
                </c:pt>
                <c:pt idx="55041">
                  <c:v>5.67509E-2</c:v>
                </c:pt>
                <c:pt idx="55042">
                  <c:v>5.6976400000000003E-2</c:v>
                </c:pt>
                <c:pt idx="55043">
                  <c:v>5.7153000000000002E-2</c:v>
                </c:pt>
                <c:pt idx="55044">
                  <c:v>5.7278500000000003E-2</c:v>
                </c:pt>
                <c:pt idx="55045">
                  <c:v>5.7350600000000002E-2</c:v>
                </c:pt>
                <c:pt idx="55046">
                  <c:v>5.7367399999999999E-2</c:v>
                </c:pt>
                <c:pt idx="55047">
                  <c:v>5.73269E-2</c:v>
                </c:pt>
                <c:pt idx="55048">
                  <c:v>5.7227100000000003E-2</c:v>
                </c:pt>
                <c:pt idx="55049">
                  <c:v>5.70663E-2</c:v>
                </c:pt>
                <c:pt idx="55050">
                  <c:v>5.6842700000000003E-2</c:v>
                </c:pt>
                <c:pt idx="55051">
                  <c:v>5.6554500000000001E-2</c:v>
                </c:pt>
                <c:pt idx="55052">
                  <c:v>5.6200100000000003E-2</c:v>
                </c:pt>
                <c:pt idx="55053">
                  <c:v>5.5777899999999998E-2</c:v>
                </c:pt>
                <c:pt idx="55054">
                  <c:v>5.5286700000000001E-2</c:v>
                </c:pt>
                <c:pt idx="55055">
                  <c:v>5.4725099999999999E-2</c:v>
                </c:pt>
                <c:pt idx="55056">
                  <c:v>5.4092000000000001E-2</c:v>
                </c:pt>
                <c:pt idx="55057">
                  <c:v>5.3386400000000001E-2</c:v>
                </c:pt>
                <c:pt idx="55058">
                  <c:v>5.2607300000000003E-2</c:v>
                </c:pt>
                <c:pt idx="55059">
                  <c:v>5.1754000000000001E-2</c:v>
                </c:pt>
                <c:pt idx="55060">
                  <c:v>5.0825700000000001E-2</c:v>
                </c:pt>
                <c:pt idx="55061">
                  <c:v>4.9821999999999998E-2</c:v>
                </c:pt>
                <c:pt idx="55062">
                  <c:v>4.8742399999999998E-2</c:v>
                </c:pt>
                <c:pt idx="55063">
                  <c:v>4.75866E-2</c:v>
                </c:pt>
                <c:pt idx="55064">
                  <c:v>4.63545E-2</c:v>
                </c:pt>
                <c:pt idx="55065">
                  <c:v>4.5046099999999999E-2</c:v>
                </c:pt>
                <c:pt idx="55066">
                  <c:v>4.3661499999999999E-2</c:v>
                </c:pt>
                <c:pt idx="55067">
                  <c:v>4.2201000000000002E-2</c:v>
                </c:pt>
                <c:pt idx="55068">
                  <c:v>4.0665100000000003E-2</c:v>
                </c:pt>
                <c:pt idx="55069">
                  <c:v>3.9054199999999997E-2</c:v>
                </c:pt>
                <c:pt idx="55070">
                  <c:v>3.7368999999999999E-2</c:v>
                </c:pt>
                <c:pt idx="55071">
                  <c:v>3.56104E-2</c:v>
                </c:pt>
                <c:pt idx="55072">
                  <c:v>3.3779400000000001E-2</c:v>
                </c:pt>
                <c:pt idx="55073">
                  <c:v>3.1877099999999998E-2</c:v>
                </c:pt>
                <c:pt idx="55074">
                  <c:v>2.99046E-2</c:v>
                </c:pt>
                <c:pt idx="55075">
                  <c:v>2.7863499999999999E-2</c:v>
                </c:pt>
                <c:pt idx="55076">
                  <c:v>2.5755199999999999E-2</c:v>
                </c:pt>
                <c:pt idx="55077">
                  <c:v>2.3581399999999999E-2</c:v>
                </c:pt>
                <c:pt idx="55078">
                  <c:v>2.1343899999999999E-2</c:v>
                </c:pt>
                <c:pt idx="55079">
                  <c:v>1.9044700000000001E-2</c:v>
                </c:pt>
                <c:pt idx="55080">
                  <c:v>1.6685800000000001E-2</c:v>
                </c:pt>
                <c:pt idx="55081">
                  <c:v>1.42694E-2</c:v>
                </c:pt>
                <c:pt idx="55082">
                  <c:v>1.17977E-2</c:v>
                </c:pt>
                <c:pt idx="55083" formatCode="0.00E+00">
                  <c:v>9.2731600000000008E-3</c:v>
                </c:pt>
                <c:pt idx="55084" formatCode="0.00E+00">
                  <c:v>6.6982200000000004E-3</c:v>
                </c:pt>
                <c:pt idx="55085" formatCode="0.00E+00">
                  <c:v>4.07553E-3</c:v>
                </c:pt>
                <c:pt idx="55086" formatCode="0.00E+00">
                  <c:v>1.4078700000000001E-3</c:v>
                </c:pt>
                <c:pt idx="55087" formatCode="0.00E+00">
                  <c:v>-1.30189E-3</c:v>
                </c:pt>
                <c:pt idx="55088" formatCode="0.00E+00">
                  <c:v>-4.0507599999999996E-3</c:v>
                </c:pt>
                <c:pt idx="55089" formatCode="0.00E+00">
                  <c:v>-6.8356700000000003E-3</c:v>
                </c:pt>
                <c:pt idx="55090" formatCode="0.00E+00">
                  <c:v>-9.6534199999999994E-3</c:v>
                </c:pt>
                <c:pt idx="55091">
                  <c:v>-1.25007E-2</c:v>
                </c:pt>
                <c:pt idx="55092">
                  <c:v>-1.53743E-2</c:v>
                </c:pt>
                <c:pt idx="55093">
                  <c:v>-1.8270600000000001E-2</c:v>
                </c:pt>
                <c:pt idx="55094">
                  <c:v>-2.1186099999999999E-2</c:v>
                </c:pt>
                <c:pt idx="55095">
                  <c:v>-2.4117199999999998E-2</c:v>
                </c:pt>
                <c:pt idx="55096">
                  <c:v>-2.7060299999999999E-2</c:v>
                </c:pt>
                <c:pt idx="55097">
                  <c:v>-3.0011599999999999E-2</c:v>
                </c:pt>
                <c:pt idx="55098">
                  <c:v>-3.2967400000000001E-2</c:v>
                </c:pt>
                <c:pt idx="55099">
                  <c:v>-3.5923799999999999E-2</c:v>
                </c:pt>
                <c:pt idx="55100">
                  <c:v>-3.8876899999999999E-2</c:v>
                </c:pt>
                <c:pt idx="55101">
                  <c:v>-4.18228E-2</c:v>
                </c:pt>
                <c:pt idx="55102">
                  <c:v>-4.4757600000000002E-2</c:v>
                </c:pt>
                <c:pt idx="55103">
                  <c:v>-4.7677200000000003E-2</c:v>
                </c:pt>
                <c:pt idx="55104">
                  <c:v>-5.0577700000000003E-2</c:v>
                </c:pt>
                <c:pt idx="55105">
                  <c:v>-5.3455099999999998E-2</c:v>
                </c:pt>
                <c:pt idx="55106">
                  <c:v>-5.6305300000000003E-2</c:v>
                </c:pt>
                <c:pt idx="55107">
                  <c:v>-5.9124299999999998E-2</c:v>
                </c:pt>
                <c:pt idx="55108">
                  <c:v>-6.1908199999999997E-2</c:v>
                </c:pt>
                <c:pt idx="55109">
                  <c:v>-6.4652899999999999E-2</c:v>
                </c:pt>
                <c:pt idx="55110">
                  <c:v>-6.7354399999999995E-2</c:v>
                </c:pt>
                <c:pt idx="55111">
                  <c:v>-7.0008699999999993E-2</c:v>
                </c:pt>
                <c:pt idx="55112">
                  <c:v>-7.2612099999999999E-2</c:v>
                </c:pt>
                <c:pt idx="55113">
                  <c:v>-7.5160500000000005E-2</c:v>
                </c:pt>
                <c:pt idx="55114">
                  <c:v>-7.7650200000000003E-2</c:v>
                </c:pt>
                <c:pt idx="55115">
                  <c:v>-8.0077300000000004E-2</c:v>
                </c:pt>
                <c:pt idx="55116">
                  <c:v>-8.24381E-2</c:v>
                </c:pt>
                <c:pt idx="55117">
                  <c:v>-8.4728999999999999E-2</c:v>
                </c:pt>
                <c:pt idx="55118">
                  <c:v>-8.6946399999999993E-2</c:v>
                </c:pt>
                <c:pt idx="55119">
                  <c:v>-8.9086799999999994E-2</c:v>
                </c:pt>
                <c:pt idx="55120">
                  <c:v>-9.1146699999999997E-2</c:v>
                </c:pt>
                <c:pt idx="55121">
                  <c:v>-9.3122800000000006E-2</c:v>
                </c:pt>
                <c:pt idx="55122">
                  <c:v>-9.5011799999999993E-2</c:v>
                </c:pt>
                <c:pt idx="55123">
                  <c:v>-9.68107E-2</c:v>
                </c:pt>
                <c:pt idx="55124">
                  <c:v>-9.8516400000000004E-2</c:v>
                </c:pt>
                <c:pt idx="55125">
                  <c:v>-0.10012600000000001</c:v>
                </c:pt>
                <c:pt idx="55126">
                  <c:v>-0.101636</c:v>
                </c:pt>
                <c:pt idx="55127">
                  <c:v>-0.103045</c:v>
                </c:pt>
                <c:pt idx="55128">
                  <c:v>-0.10435</c:v>
                </c:pt>
                <c:pt idx="55129">
                  <c:v>-0.105548</c:v>
                </c:pt>
                <c:pt idx="55130">
                  <c:v>-0.106638</c:v>
                </c:pt>
                <c:pt idx="55131">
                  <c:v>-0.107616</c:v>
                </c:pt>
                <c:pt idx="55132">
                  <c:v>-0.10848099999999999</c:v>
                </c:pt>
                <c:pt idx="55133">
                  <c:v>-0.10923099999999999</c:v>
                </c:pt>
                <c:pt idx="55134">
                  <c:v>-0.109865</c:v>
                </c:pt>
                <c:pt idx="55135">
                  <c:v>-0.11038000000000001</c:v>
                </c:pt>
                <c:pt idx="55136">
                  <c:v>-0.110776</c:v>
                </c:pt>
                <c:pt idx="55137">
                  <c:v>-0.111051</c:v>
                </c:pt>
                <c:pt idx="55138">
                  <c:v>-0.111204</c:v>
                </c:pt>
                <c:pt idx="55139">
                  <c:v>-0.111235</c:v>
                </c:pt>
                <c:pt idx="55140">
                  <c:v>-0.111142</c:v>
                </c:pt>
                <c:pt idx="55141">
                  <c:v>-0.110925</c:v>
                </c:pt>
                <c:pt idx="55142">
                  <c:v>-0.110584</c:v>
                </c:pt>
                <c:pt idx="55143">
                  <c:v>-0.11011799999999999</c:v>
                </c:pt>
                <c:pt idx="55144">
                  <c:v>-0.109527</c:v>
                </c:pt>
                <c:pt idx="55145">
                  <c:v>-0.10881200000000001</c:v>
                </c:pt>
                <c:pt idx="55146">
                  <c:v>-0.107973</c:v>
                </c:pt>
                <c:pt idx="55147">
                  <c:v>-0.10700999999999999</c:v>
                </c:pt>
                <c:pt idx="55148">
                  <c:v>-0.105924</c:v>
                </c:pt>
                <c:pt idx="55149">
                  <c:v>-0.104716</c:v>
                </c:pt>
                <c:pt idx="55150">
                  <c:v>-0.10338600000000001</c:v>
                </c:pt>
                <c:pt idx="55151">
                  <c:v>-0.101937</c:v>
                </c:pt>
                <c:pt idx="55152">
                  <c:v>-0.100369</c:v>
                </c:pt>
                <c:pt idx="55153">
                  <c:v>-9.8683900000000005E-2</c:v>
                </c:pt>
                <c:pt idx="55154">
                  <c:v>-9.6883300000000006E-2</c:v>
                </c:pt>
                <c:pt idx="55155">
                  <c:v>-9.4969200000000004E-2</c:v>
                </c:pt>
                <c:pt idx="55156">
                  <c:v>-9.2943600000000001E-2</c:v>
                </c:pt>
                <c:pt idx="55157">
                  <c:v>-9.0808600000000003E-2</c:v>
                </c:pt>
                <c:pt idx="55158">
                  <c:v>-8.8566699999999998E-2</c:v>
                </c:pt>
                <c:pt idx="55159">
                  <c:v>-8.62203E-2</c:v>
                </c:pt>
                <c:pt idx="55160">
                  <c:v>-8.3771999999999999E-2</c:v>
                </c:pt>
                <c:pt idx="55161">
                  <c:v>-8.12248E-2</c:v>
                </c:pt>
                <c:pt idx="55162">
                  <c:v>-7.8581499999999999E-2</c:v>
                </c:pt>
                <c:pt idx="55163">
                  <c:v>-7.5845200000000002E-2</c:v>
                </c:pt>
                <c:pt idx="55164">
                  <c:v>-7.3019200000000006E-2</c:v>
                </c:pt>
                <c:pt idx="55165">
                  <c:v>-7.0106799999999997E-2</c:v>
                </c:pt>
                <c:pt idx="55166">
                  <c:v>-6.7111500000000004E-2</c:v>
                </c:pt>
                <c:pt idx="55167">
                  <c:v>-6.4036999999999997E-2</c:v>
                </c:pt>
                <c:pt idx="55168">
                  <c:v>-6.0886799999999998E-2</c:v>
                </c:pt>
                <c:pt idx="55169">
                  <c:v>-5.7664899999999998E-2</c:v>
                </c:pt>
                <c:pt idx="55170">
                  <c:v>-5.4375100000000003E-2</c:v>
                </c:pt>
                <c:pt idx="55171">
                  <c:v>-5.10216E-2</c:v>
                </c:pt>
                <c:pt idx="55172">
                  <c:v>-4.7608499999999998E-2</c:v>
                </c:pt>
                <c:pt idx="55173">
                  <c:v>-4.4139900000000003E-2</c:v>
                </c:pt>
                <c:pt idx="55174">
                  <c:v>-4.0620200000000002E-2</c:v>
                </c:pt>
                <c:pt idx="55175">
                  <c:v>-3.7053799999999998E-2</c:v>
                </c:pt>
                <c:pt idx="55176">
                  <c:v>-3.3445000000000003E-2</c:v>
                </c:pt>
                <c:pt idx="55177">
                  <c:v>-2.9798399999999999E-2</c:v>
                </c:pt>
                <c:pt idx="55178">
                  <c:v>-2.6118599999999999E-2</c:v>
                </c:pt>
                <c:pt idx="55179">
                  <c:v>-2.2410099999999999E-2</c:v>
                </c:pt>
                <c:pt idx="55180">
                  <c:v>-1.8677599999999999E-2</c:v>
                </c:pt>
                <c:pt idx="55181">
                  <c:v>-1.49257E-2</c:v>
                </c:pt>
                <c:pt idx="55182">
                  <c:v>-1.1159199999999999E-2</c:v>
                </c:pt>
                <c:pt idx="55183" formatCode="0.00E+00">
                  <c:v>-7.3828599999999998E-3</c:v>
                </c:pt>
                <c:pt idx="55184" formatCode="0.00E+00">
                  <c:v>-3.6013099999999999E-3</c:v>
                </c:pt>
                <c:pt idx="55185" formatCode="0.00E+00">
                  <c:v>1.80657E-4</c:v>
                </c:pt>
                <c:pt idx="55186" formatCode="0.00E+00">
                  <c:v>3.9582999999999997E-3</c:v>
                </c:pt>
                <c:pt idx="55187" formatCode="0.00E+00">
                  <c:v>7.7268900000000001E-3</c:v>
                </c:pt>
                <c:pt idx="55188">
                  <c:v>1.1481699999999999E-2</c:v>
                </c:pt>
                <c:pt idx="55189">
                  <c:v>1.52181E-2</c:v>
                </c:pt>
                <c:pt idx="55190">
                  <c:v>1.8931300000000002E-2</c:v>
                </c:pt>
                <c:pt idx="55191">
                  <c:v>2.26167E-2</c:v>
                </c:pt>
                <c:pt idx="55192">
                  <c:v>2.6269799999999999E-2</c:v>
                </c:pt>
                <c:pt idx="55193">
                  <c:v>2.9886099999999999E-2</c:v>
                </c:pt>
                <c:pt idx="55194">
                  <c:v>3.3460900000000002E-2</c:v>
                </c:pt>
                <c:pt idx="55195">
                  <c:v>3.6990000000000002E-2</c:v>
                </c:pt>
                <c:pt idx="55196">
                  <c:v>4.0468999999999998E-2</c:v>
                </c:pt>
                <c:pt idx="55197">
                  <c:v>4.3893599999999998E-2</c:v>
                </c:pt>
                <c:pt idx="55198">
                  <c:v>4.7259599999999999E-2</c:v>
                </c:pt>
                <c:pt idx="55199">
                  <c:v>5.0562999999999997E-2</c:v>
                </c:pt>
                <c:pt idx="55200">
                  <c:v>5.3799699999999999E-2</c:v>
                </c:pt>
                <c:pt idx="55201">
                  <c:v>5.69659E-2</c:v>
                </c:pt>
                <c:pt idx="55202">
                  <c:v>6.0057800000000001E-2</c:v>
                </c:pt>
                <c:pt idx="55203">
                  <c:v>6.3071600000000005E-2</c:v>
                </c:pt>
                <c:pt idx="55204">
                  <c:v>6.6003800000000001E-2</c:v>
                </c:pt>
                <c:pt idx="55205">
                  <c:v>6.8851099999999998E-2</c:v>
                </c:pt>
                <c:pt idx="55206">
                  <c:v>7.1609999999999993E-2</c:v>
                </c:pt>
                <c:pt idx="55207">
                  <c:v>7.4277499999999996E-2</c:v>
                </c:pt>
                <c:pt idx="55208">
                  <c:v>7.6850399999999999E-2</c:v>
                </c:pt>
                <c:pt idx="55209">
                  <c:v>7.9325900000000005E-2</c:v>
                </c:pt>
                <c:pt idx="55210">
                  <c:v>8.1701300000000004E-2</c:v>
                </c:pt>
                <c:pt idx="55211">
                  <c:v>8.3973800000000001E-2</c:v>
                </c:pt>
                <c:pt idx="55212">
                  <c:v>8.6141200000000001E-2</c:v>
                </c:pt>
                <c:pt idx="55213">
                  <c:v>8.8201000000000002E-2</c:v>
                </c:pt>
                <c:pt idx="55214">
                  <c:v>9.0151200000000001E-2</c:v>
                </c:pt>
                <c:pt idx="55215">
                  <c:v>9.1989699999999994E-2</c:v>
                </c:pt>
                <c:pt idx="55216">
                  <c:v>9.3714900000000004E-2</c:v>
                </c:pt>
                <c:pt idx="55217">
                  <c:v>9.5324999999999993E-2</c:v>
                </c:pt>
                <c:pt idx="55218">
                  <c:v>9.6818500000000002E-2</c:v>
                </c:pt>
                <c:pt idx="55219">
                  <c:v>9.8194199999999995E-2</c:v>
                </c:pt>
                <c:pt idx="55220">
                  <c:v>9.9450999999999998E-2</c:v>
                </c:pt>
                <c:pt idx="55221">
                  <c:v>0.100588</c:v>
                </c:pt>
                <c:pt idx="55222">
                  <c:v>0.101604</c:v>
                </c:pt>
                <c:pt idx="55223">
                  <c:v>0.10249900000000001</c:v>
                </c:pt>
                <c:pt idx="55224">
                  <c:v>0.103272</c:v>
                </c:pt>
                <c:pt idx="55225">
                  <c:v>0.103923</c:v>
                </c:pt>
                <c:pt idx="55226">
                  <c:v>0.104452</c:v>
                </c:pt>
                <c:pt idx="55227">
                  <c:v>0.10485899999999999</c:v>
                </c:pt>
                <c:pt idx="55228">
                  <c:v>0.105144</c:v>
                </c:pt>
                <c:pt idx="55229">
                  <c:v>0.105308</c:v>
                </c:pt>
                <c:pt idx="55230">
                  <c:v>0.105351</c:v>
                </c:pt>
                <c:pt idx="55231">
                  <c:v>0.10527400000000001</c:v>
                </c:pt>
                <c:pt idx="55232">
                  <c:v>0.105078</c:v>
                </c:pt>
                <c:pt idx="55233">
                  <c:v>0.104765</c:v>
                </c:pt>
                <c:pt idx="55234">
                  <c:v>0.104334</c:v>
                </c:pt>
                <c:pt idx="55235">
                  <c:v>0.10378900000000001</c:v>
                </c:pt>
                <c:pt idx="55236">
                  <c:v>0.10313</c:v>
                </c:pt>
                <c:pt idx="55237">
                  <c:v>0.10235900000000001</c:v>
                </c:pt>
                <c:pt idx="55238">
                  <c:v>0.101478</c:v>
                </c:pt>
                <c:pt idx="55239">
                  <c:v>0.10048799999999999</c:v>
                </c:pt>
                <c:pt idx="55240">
                  <c:v>9.9393599999999999E-2</c:v>
                </c:pt>
                <c:pt idx="55241">
                  <c:v>9.8195099999999994E-2</c:v>
                </c:pt>
                <c:pt idx="55242">
                  <c:v>9.6895599999999998E-2</c:v>
                </c:pt>
                <c:pt idx="55243">
                  <c:v>9.5497600000000002E-2</c:v>
                </c:pt>
                <c:pt idx="55244">
                  <c:v>9.4003799999999998E-2</c:v>
                </c:pt>
                <c:pt idx="55245">
                  <c:v>9.2416899999999996E-2</c:v>
                </c:pt>
                <c:pt idx="55246">
                  <c:v>9.0740000000000001E-2</c:v>
                </c:pt>
                <c:pt idx="55247">
                  <c:v>8.8976E-2</c:v>
                </c:pt>
                <c:pt idx="55248">
                  <c:v>8.7128200000000003E-2</c:v>
                </c:pt>
                <c:pt idx="55249">
                  <c:v>8.5199700000000003E-2</c:v>
                </c:pt>
                <c:pt idx="55250">
                  <c:v>8.3193799999999998E-2</c:v>
                </c:pt>
                <c:pt idx="55251">
                  <c:v>8.1114000000000006E-2</c:v>
                </c:pt>
                <c:pt idx="55252">
                  <c:v>7.8963800000000001E-2</c:v>
                </c:pt>
                <c:pt idx="55253">
                  <c:v>7.6746700000000001E-2</c:v>
                </c:pt>
                <c:pt idx="55254">
                  <c:v>7.4466400000000002E-2</c:v>
                </c:pt>
                <c:pt idx="55255">
                  <c:v>7.2126599999999999E-2</c:v>
                </c:pt>
                <c:pt idx="55256">
                  <c:v>6.9731000000000001E-2</c:v>
                </c:pt>
                <c:pt idx="55257">
                  <c:v>6.7283399999999993E-2</c:v>
                </c:pt>
                <c:pt idx="55258">
                  <c:v>6.4787700000000004E-2</c:v>
                </c:pt>
                <c:pt idx="55259">
                  <c:v>6.2247799999999999E-2</c:v>
                </c:pt>
                <c:pt idx="55260">
                  <c:v>5.9667499999999998E-2</c:v>
                </c:pt>
                <c:pt idx="55261">
                  <c:v>5.7050900000000002E-2</c:v>
                </c:pt>
                <c:pt idx="55262">
                  <c:v>5.44018E-2</c:v>
                </c:pt>
                <c:pt idx="55263">
                  <c:v>5.1724199999999998E-2</c:v>
                </c:pt>
                <c:pt idx="55264">
                  <c:v>4.9022099999999999E-2</c:v>
                </c:pt>
                <c:pt idx="55265">
                  <c:v>4.62995E-2</c:v>
                </c:pt>
                <c:pt idx="55266">
                  <c:v>4.35602E-2</c:v>
                </c:pt>
                <c:pt idx="55267">
                  <c:v>4.0808299999999999E-2</c:v>
                </c:pt>
                <c:pt idx="55268">
                  <c:v>3.8047699999999997E-2</c:v>
                </c:pt>
                <c:pt idx="55269">
                  <c:v>3.52822E-2</c:v>
                </c:pt>
                <c:pt idx="55270">
                  <c:v>3.2515700000000002E-2</c:v>
                </c:pt>
                <c:pt idx="55271">
                  <c:v>2.9751900000000001E-2</c:v>
                </c:pt>
                <c:pt idx="55272">
                  <c:v>2.6994799999999999E-2</c:v>
                </c:pt>
                <c:pt idx="55273">
                  <c:v>2.4247899999999999E-2</c:v>
                </c:pt>
                <c:pt idx="55274">
                  <c:v>2.15149E-2</c:v>
                </c:pt>
                <c:pt idx="55275">
                  <c:v>1.87995E-2</c:v>
                </c:pt>
                <c:pt idx="55276">
                  <c:v>1.6105100000000001E-2</c:v>
                </c:pt>
                <c:pt idx="55277">
                  <c:v>1.34352E-2</c:v>
                </c:pt>
                <c:pt idx="55278">
                  <c:v>1.07931E-2</c:v>
                </c:pt>
                <c:pt idx="55279" formatCode="0.00E+00">
                  <c:v>8.1821499999999991E-3</c:v>
                </c:pt>
                <c:pt idx="55280" formatCode="0.00E+00">
                  <c:v>5.60554E-3</c:v>
                </c:pt>
                <c:pt idx="55281" formatCode="0.00E+00">
                  <c:v>3.0663399999999999E-3</c:v>
                </c:pt>
                <c:pt idx="55282" formatCode="0.00E+00">
                  <c:v>5.6756500000000002E-4</c:v>
                </c:pt>
                <c:pt idx="55283" formatCode="0.00E+00">
                  <c:v>-1.8879000000000001E-3</c:v>
                </c:pt>
                <c:pt idx="55284" formatCode="0.00E+00">
                  <c:v>-4.2972699999999997E-3</c:v>
                </c:pt>
                <c:pt idx="55285" formatCode="0.00E+00">
                  <c:v>-6.6578599999999998E-3</c:v>
                </c:pt>
                <c:pt idx="55286" formatCode="0.00E+00">
                  <c:v>-8.9671000000000004E-3</c:v>
                </c:pt>
                <c:pt idx="55287">
                  <c:v>-1.1222599999999999E-2</c:v>
                </c:pt>
                <c:pt idx="55288">
                  <c:v>-1.34219E-2</c:v>
                </c:pt>
                <c:pt idx="55289">
                  <c:v>-1.5563E-2</c:v>
                </c:pt>
                <c:pt idx="55290">
                  <c:v>-1.7643599999999999E-2</c:v>
                </c:pt>
                <c:pt idx="55291">
                  <c:v>-1.96619E-2</c:v>
                </c:pt>
                <c:pt idx="55292">
                  <c:v>-2.1616099999999999E-2</c:v>
                </c:pt>
                <c:pt idx="55293">
                  <c:v>-2.3504500000000001E-2</c:v>
                </c:pt>
                <c:pt idx="55294">
                  <c:v>-2.5325500000000001E-2</c:v>
                </c:pt>
                <c:pt idx="55295">
                  <c:v>-2.70777E-2</c:v>
                </c:pt>
                <c:pt idx="55296">
                  <c:v>-2.8759900000000001E-2</c:v>
                </c:pt>
                <c:pt idx="55297">
                  <c:v>-3.0370899999999999E-2</c:v>
                </c:pt>
                <c:pt idx="55298">
                  <c:v>-3.1909699999999999E-2</c:v>
                </c:pt>
                <c:pt idx="55299">
                  <c:v>-3.3375500000000002E-2</c:v>
                </c:pt>
                <c:pt idx="55300">
                  <c:v>-3.47675E-2</c:v>
                </c:pt>
                <c:pt idx="55301">
                  <c:v>-3.6085199999999998E-2</c:v>
                </c:pt>
                <c:pt idx="55302">
                  <c:v>-3.7328199999999999E-2</c:v>
                </c:pt>
                <c:pt idx="55303">
                  <c:v>-3.8496099999999998E-2</c:v>
                </c:pt>
                <c:pt idx="55304">
                  <c:v>-3.95888E-2</c:v>
                </c:pt>
                <c:pt idx="55305">
                  <c:v>-4.0606299999999998E-2</c:v>
                </c:pt>
                <c:pt idx="55306">
                  <c:v>-4.1548599999999998E-2</c:v>
                </c:pt>
                <c:pt idx="55307">
                  <c:v>-4.2416099999999998E-2</c:v>
                </c:pt>
                <c:pt idx="55308">
                  <c:v>-4.32091E-2</c:v>
                </c:pt>
                <c:pt idx="55309">
                  <c:v>-4.3928099999999998E-2</c:v>
                </c:pt>
                <c:pt idx="55310">
                  <c:v>-4.4573700000000001E-2</c:v>
                </c:pt>
                <c:pt idx="55311">
                  <c:v>-4.5146800000000001E-2</c:v>
                </c:pt>
                <c:pt idx="55312">
                  <c:v>-4.5648099999999997E-2</c:v>
                </c:pt>
                <c:pt idx="55313">
                  <c:v>-4.6078800000000003E-2</c:v>
                </c:pt>
                <c:pt idx="55314">
                  <c:v>-4.6439899999999999E-2</c:v>
                </c:pt>
                <c:pt idx="55315">
                  <c:v>-4.6732599999999999E-2</c:v>
                </c:pt>
                <c:pt idx="55316">
                  <c:v>-4.6958300000000001E-2</c:v>
                </c:pt>
                <c:pt idx="55317">
                  <c:v>-4.7118500000000001E-2</c:v>
                </c:pt>
                <c:pt idx="55318">
                  <c:v>-4.7214699999999998E-2</c:v>
                </c:pt>
                <c:pt idx="55319">
                  <c:v>-4.7248499999999999E-2</c:v>
                </c:pt>
                <c:pt idx="55320">
                  <c:v>-4.7221699999999998E-2</c:v>
                </c:pt>
                <c:pt idx="55321">
                  <c:v>-4.71361E-2</c:v>
                </c:pt>
                <c:pt idx="55322">
                  <c:v>-4.6993600000000003E-2</c:v>
                </c:pt>
                <c:pt idx="55323">
                  <c:v>-4.6796299999999999E-2</c:v>
                </c:pt>
                <c:pt idx="55324">
                  <c:v>-4.6546200000000003E-2</c:v>
                </c:pt>
                <c:pt idx="55325">
                  <c:v>-4.6245399999999999E-2</c:v>
                </c:pt>
                <c:pt idx="55326">
                  <c:v>-4.5896199999999998E-2</c:v>
                </c:pt>
                <c:pt idx="55327">
                  <c:v>-4.5500800000000001E-2</c:v>
                </c:pt>
                <c:pt idx="55328">
                  <c:v>-4.50616E-2</c:v>
                </c:pt>
                <c:pt idx="55329">
                  <c:v>-4.45809E-2</c:v>
                </c:pt>
                <c:pt idx="55330">
                  <c:v>-4.4061099999999999E-2</c:v>
                </c:pt>
                <c:pt idx="55331">
                  <c:v>-4.35047E-2</c:v>
                </c:pt>
                <c:pt idx="55332">
                  <c:v>-4.2914099999999997E-2</c:v>
                </c:pt>
                <c:pt idx="55333">
                  <c:v>-4.2292000000000003E-2</c:v>
                </c:pt>
                <c:pt idx="55334">
                  <c:v>-4.1640900000000002E-2</c:v>
                </c:pt>
                <c:pt idx="55335">
                  <c:v>-4.0963199999999998E-2</c:v>
                </c:pt>
                <c:pt idx="55336">
                  <c:v>-4.0261600000000002E-2</c:v>
                </c:pt>
                <c:pt idx="55337">
                  <c:v>-3.95386E-2</c:v>
                </c:pt>
                <c:pt idx="55338">
                  <c:v>-3.8796900000000002E-2</c:v>
                </c:pt>
                <c:pt idx="55339">
                  <c:v>-3.8039000000000003E-2</c:v>
                </c:pt>
                <c:pt idx="55340">
                  <c:v>-3.7267500000000002E-2</c:v>
                </c:pt>
                <c:pt idx="55341">
                  <c:v>-3.6484799999999998E-2</c:v>
                </c:pt>
                <c:pt idx="55342">
                  <c:v>-3.5693599999999999E-2</c:v>
                </c:pt>
                <c:pt idx="55343">
                  <c:v>-3.4896299999999998E-2</c:v>
                </c:pt>
                <c:pt idx="55344">
                  <c:v>-3.4095500000000001E-2</c:v>
                </c:pt>
                <c:pt idx="55345">
                  <c:v>-3.3293499999999997E-2</c:v>
                </c:pt>
                <c:pt idx="55346">
                  <c:v>-3.2492699999999999E-2</c:v>
                </c:pt>
                <c:pt idx="55347">
                  <c:v>-3.1695500000000001E-2</c:v>
                </c:pt>
                <c:pt idx="55348">
                  <c:v>-3.09042E-2</c:v>
                </c:pt>
                <c:pt idx="55349">
                  <c:v>-3.0120899999999999E-2</c:v>
                </c:pt>
                <c:pt idx="55350">
                  <c:v>-2.9347999999999999E-2</c:v>
                </c:pt>
                <c:pt idx="55351">
                  <c:v>-2.8587499999999998E-2</c:v>
                </c:pt>
                <c:pt idx="55352">
                  <c:v>-2.7841399999999999E-2</c:v>
                </c:pt>
                <c:pt idx="55353">
                  <c:v>-2.7111699999999999E-2</c:v>
                </c:pt>
                <c:pt idx="55354">
                  <c:v>-2.6400400000000001E-2</c:v>
                </c:pt>
                <c:pt idx="55355">
                  <c:v>-2.5709200000000001E-2</c:v>
                </c:pt>
                <c:pt idx="55356">
                  <c:v>-2.50399E-2</c:v>
                </c:pt>
                <c:pt idx="55357">
                  <c:v>-2.4394099999999998E-2</c:v>
                </c:pt>
                <c:pt idx="55358">
                  <c:v>-2.3773300000000001E-2</c:v>
                </c:pt>
                <c:pt idx="55359">
                  <c:v>-2.3179100000000001E-2</c:v>
                </c:pt>
                <c:pt idx="55360">
                  <c:v>-2.2612699999999999E-2</c:v>
                </c:pt>
                <c:pt idx="55361">
                  <c:v>-2.2075500000000001E-2</c:v>
                </c:pt>
                <c:pt idx="55362">
                  <c:v>-2.15687E-2</c:v>
                </c:pt>
                <c:pt idx="55363">
                  <c:v>-2.1093199999999999E-2</c:v>
                </c:pt>
                <c:pt idx="55364">
                  <c:v>-2.0650000000000002E-2</c:v>
                </c:pt>
                <c:pt idx="55365">
                  <c:v>-2.02401E-2</c:v>
                </c:pt>
                <c:pt idx="55366">
                  <c:v>-1.9864E-2</c:v>
                </c:pt>
                <c:pt idx="55367">
                  <c:v>-1.9522500000000002E-2</c:v>
                </c:pt>
                <c:pt idx="55368">
                  <c:v>-1.92161E-2</c:v>
                </c:pt>
                <c:pt idx="55369">
                  <c:v>-1.8945199999999999E-2</c:v>
                </c:pt>
                <c:pt idx="55370">
                  <c:v>-1.87101E-2</c:v>
                </c:pt>
                <c:pt idx="55371">
                  <c:v>-1.85109E-2</c:v>
                </c:pt>
                <c:pt idx="55372">
                  <c:v>-1.8347800000000001E-2</c:v>
                </c:pt>
                <c:pt idx="55373">
                  <c:v>-1.8220699999999999E-2</c:v>
                </c:pt>
                <c:pt idx="55374">
                  <c:v>-1.81295E-2</c:v>
                </c:pt>
                <c:pt idx="55375">
                  <c:v>-1.8073800000000001E-2</c:v>
                </c:pt>
                <c:pt idx="55376">
                  <c:v>-1.8053400000000001E-2</c:v>
                </c:pt>
                <c:pt idx="55377">
                  <c:v>-1.8067699999999999E-2</c:v>
                </c:pt>
                <c:pt idx="55378">
                  <c:v>-1.81161E-2</c:v>
                </c:pt>
                <c:pt idx="55379">
                  <c:v>-1.8197999999999999E-2</c:v>
                </c:pt>
                <c:pt idx="55380">
                  <c:v>-1.8312599999999998E-2</c:v>
                </c:pt>
                <c:pt idx="55381">
                  <c:v>-1.84589E-2</c:v>
                </c:pt>
                <c:pt idx="55382">
                  <c:v>-1.8636E-2</c:v>
                </c:pt>
                <c:pt idx="55383">
                  <c:v>-1.88427E-2</c:v>
                </c:pt>
                <c:pt idx="55384">
                  <c:v>-1.9077799999999999E-2</c:v>
                </c:pt>
                <c:pt idx="55385">
                  <c:v>-1.9340199999999998E-2</c:v>
                </c:pt>
                <c:pt idx="55386">
                  <c:v>-1.9628300000000001E-2</c:v>
                </c:pt>
                <c:pt idx="55387">
                  <c:v>-1.9940800000000002E-2</c:v>
                </c:pt>
                <c:pt idx="55388">
                  <c:v>-2.0275999999999999E-2</c:v>
                </c:pt>
                <c:pt idx="55389">
                  <c:v>-2.0632399999999999E-2</c:v>
                </c:pt>
                <c:pt idx="55390">
                  <c:v>-2.1008200000000001E-2</c:v>
                </c:pt>
                <c:pt idx="55391">
                  <c:v>-2.1401699999999999E-2</c:v>
                </c:pt>
                <c:pt idx="55392">
                  <c:v>-2.1811000000000001E-2</c:v>
                </c:pt>
                <c:pt idx="55393">
                  <c:v>-2.2234299999999999E-2</c:v>
                </c:pt>
                <c:pt idx="55394">
                  <c:v>-2.2669499999999999E-2</c:v>
                </c:pt>
                <c:pt idx="55395">
                  <c:v>-2.3114699999999998E-2</c:v>
                </c:pt>
                <c:pt idx="55396">
                  <c:v>-2.35677E-2</c:v>
                </c:pt>
                <c:pt idx="55397">
                  <c:v>-2.4026499999999999E-2</c:v>
                </c:pt>
                <c:pt idx="55398">
                  <c:v>-2.4488900000000001E-2</c:v>
                </c:pt>
                <c:pt idx="55399">
                  <c:v>-2.4952700000000001E-2</c:v>
                </c:pt>
                <c:pt idx="55400">
                  <c:v>-2.5415699999999999E-2</c:v>
                </c:pt>
                <c:pt idx="55401">
                  <c:v>-2.5875599999999999E-2</c:v>
                </c:pt>
                <c:pt idx="55402">
                  <c:v>-2.6330200000000002E-2</c:v>
                </c:pt>
                <c:pt idx="55403">
                  <c:v>-2.6777100000000002E-2</c:v>
                </c:pt>
                <c:pt idx="55404">
                  <c:v>-2.7214200000000001E-2</c:v>
                </c:pt>
                <c:pt idx="55405">
                  <c:v>-2.7639E-2</c:v>
                </c:pt>
                <c:pt idx="55406">
                  <c:v>-2.80492E-2</c:v>
                </c:pt>
                <c:pt idx="55407">
                  <c:v>-2.8442599999999998E-2</c:v>
                </c:pt>
                <c:pt idx="55408">
                  <c:v>-2.8816899999999999E-2</c:v>
                </c:pt>
                <c:pt idx="55409">
                  <c:v>-2.9169799999999999E-2</c:v>
                </c:pt>
                <c:pt idx="55410">
                  <c:v>-2.9499000000000001E-2</c:v>
                </c:pt>
                <c:pt idx="55411">
                  <c:v>-2.98024E-2</c:v>
                </c:pt>
                <c:pt idx="55412">
                  <c:v>-3.0077599999999999E-2</c:v>
                </c:pt>
                <c:pt idx="55413">
                  <c:v>-3.0322600000000002E-2</c:v>
                </c:pt>
                <c:pt idx="55414">
                  <c:v>-3.0535300000000001E-2</c:v>
                </c:pt>
                <c:pt idx="55415">
                  <c:v>-3.0713500000000001E-2</c:v>
                </c:pt>
                <c:pt idx="55416">
                  <c:v>-3.0855299999999999E-2</c:v>
                </c:pt>
                <c:pt idx="55417">
                  <c:v>-3.0958599999999999E-2</c:v>
                </c:pt>
                <c:pt idx="55418">
                  <c:v>-3.10215E-2</c:v>
                </c:pt>
                <c:pt idx="55419">
                  <c:v>-3.1042299999999998E-2</c:v>
                </c:pt>
                <c:pt idx="55420">
                  <c:v>-3.1019100000000001E-2</c:v>
                </c:pt>
                <c:pt idx="55421">
                  <c:v>-3.09503E-2</c:v>
                </c:pt>
                <c:pt idx="55422">
                  <c:v>-3.0834199999999999E-2</c:v>
                </c:pt>
                <c:pt idx="55423">
                  <c:v>-3.0669200000000001E-2</c:v>
                </c:pt>
                <c:pt idx="55424">
                  <c:v>-3.0453999999999998E-2</c:v>
                </c:pt>
                <c:pt idx="55425">
                  <c:v>-3.0187100000000001E-2</c:v>
                </c:pt>
                <c:pt idx="55426">
                  <c:v>-2.9867299999999999E-2</c:v>
                </c:pt>
                <c:pt idx="55427">
                  <c:v>-2.9493499999999999E-2</c:v>
                </c:pt>
                <c:pt idx="55428">
                  <c:v>-2.9064400000000001E-2</c:v>
                </c:pt>
                <c:pt idx="55429">
                  <c:v>-2.8579299999999998E-2</c:v>
                </c:pt>
                <c:pt idx="55430">
                  <c:v>-2.8037099999999999E-2</c:v>
                </c:pt>
                <c:pt idx="55431">
                  <c:v>-2.7437199999999998E-2</c:v>
                </c:pt>
                <c:pt idx="55432">
                  <c:v>-2.6778799999999998E-2</c:v>
                </c:pt>
                <c:pt idx="55433">
                  <c:v>-2.6061600000000001E-2</c:v>
                </c:pt>
                <c:pt idx="55434">
                  <c:v>-2.5284999999999998E-2</c:v>
                </c:pt>
                <c:pt idx="55435">
                  <c:v>-2.44487E-2</c:v>
                </c:pt>
                <c:pt idx="55436">
                  <c:v>-2.3552699999999999E-2</c:v>
                </c:pt>
                <c:pt idx="55437">
                  <c:v>-2.25968E-2</c:v>
                </c:pt>
                <c:pt idx="55438">
                  <c:v>-2.1580999999999999E-2</c:v>
                </c:pt>
                <c:pt idx="55439">
                  <c:v>-2.0505599999999999E-2</c:v>
                </c:pt>
                <c:pt idx="55440">
                  <c:v>-1.93709E-2</c:v>
                </c:pt>
                <c:pt idx="55441">
                  <c:v>-1.81774E-2</c:v>
                </c:pt>
                <c:pt idx="55442">
                  <c:v>-1.69255E-2</c:v>
                </c:pt>
                <c:pt idx="55443">
                  <c:v>-1.5616E-2</c:v>
                </c:pt>
                <c:pt idx="55444">
                  <c:v>-1.4249599999999999E-2</c:v>
                </c:pt>
                <c:pt idx="55445">
                  <c:v>-1.2827399999999999E-2</c:v>
                </c:pt>
                <c:pt idx="55446">
                  <c:v>-1.1350300000000001E-2</c:v>
                </c:pt>
                <c:pt idx="55447" formatCode="0.00E+00">
                  <c:v>-9.8195299999999999E-3</c:v>
                </c:pt>
                <c:pt idx="55448" formatCode="0.00E+00">
                  <c:v>-8.2363999999999996E-3</c:v>
                </c:pt>
                <c:pt idx="55449" formatCode="0.00E+00">
                  <c:v>-6.6023200000000001E-3</c:v>
                </c:pt>
                <c:pt idx="55450" formatCode="0.00E+00">
                  <c:v>-4.91882E-3</c:v>
                </c:pt>
                <c:pt idx="55451" formatCode="0.00E+00">
                  <c:v>-3.1875599999999999E-3</c:v>
                </c:pt>
                <c:pt idx="55452" formatCode="0.00E+00">
                  <c:v>-1.41029E-3</c:v>
                </c:pt>
                <c:pt idx="55453" formatCode="0.00E+00">
                  <c:v>4.1111000000000001E-4</c:v>
                </c:pt>
                <c:pt idx="55454" formatCode="0.00E+00">
                  <c:v>2.27465E-3</c:v>
                </c:pt>
                <c:pt idx="55455" formatCode="0.00E+00">
                  <c:v>4.1782399999999997E-3</c:v>
                </c:pt>
                <c:pt idx="55456" formatCode="0.00E+00">
                  <c:v>6.1196899999999997E-3</c:v>
                </c:pt>
                <c:pt idx="55457" formatCode="0.00E+00">
                  <c:v>8.0967000000000001E-3</c:v>
                </c:pt>
                <c:pt idx="55458">
                  <c:v>1.01069E-2</c:v>
                </c:pt>
                <c:pt idx="55459">
                  <c:v>1.21478E-2</c:v>
                </c:pt>
                <c:pt idx="55460">
                  <c:v>1.4216700000000001E-2</c:v>
                </c:pt>
                <c:pt idx="55461">
                  <c:v>1.6311200000000001E-2</c:v>
                </c:pt>
                <c:pt idx="55462">
                  <c:v>1.8428300000000002E-2</c:v>
                </c:pt>
                <c:pt idx="55463">
                  <c:v>2.0565400000000001E-2</c:v>
                </c:pt>
                <c:pt idx="55464">
                  <c:v>2.2719400000000001E-2</c:v>
                </c:pt>
                <c:pt idx="55465">
                  <c:v>2.48875E-2</c:v>
                </c:pt>
                <c:pt idx="55466">
                  <c:v>2.7066699999999999E-2</c:v>
                </c:pt>
                <c:pt idx="55467">
                  <c:v>2.92538E-2</c:v>
                </c:pt>
                <c:pt idx="55468">
                  <c:v>3.1445599999999997E-2</c:v>
                </c:pt>
                <c:pt idx="55469">
                  <c:v>3.3639200000000001E-2</c:v>
                </c:pt>
                <c:pt idx="55470">
                  <c:v>3.5831099999999998E-2</c:v>
                </c:pt>
                <c:pt idx="55471">
                  <c:v>3.8018200000000002E-2</c:v>
                </c:pt>
                <c:pt idx="55472">
                  <c:v>4.0197099999999999E-2</c:v>
                </c:pt>
                <c:pt idx="55473">
                  <c:v>4.2364600000000002E-2</c:v>
                </c:pt>
                <c:pt idx="55474">
                  <c:v>4.45172E-2</c:v>
                </c:pt>
                <c:pt idx="55475">
                  <c:v>4.6651699999999997E-2</c:v>
                </c:pt>
                <c:pt idx="55476">
                  <c:v>4.8764700000000001E-2</c:v>
                </c:pt>
                <c:pt idx="55477">
                  <c:v>5.0852700000000001E-2</c:v>
                </c:pt>
                <c:pt idx="55478">
                  <c:v>5.2912500000000001E-2</c:v>
                </c:pt>
                <c:pt idx="55479">
                  <c:v>5.4940599999999999E-2</c:v>
                </c:pt>
                <c:pt idx="55480">
                  <c:v>5.69338E-2</c:v>
                </c:pt>
                <c:pt idx="55481">
                  <c:v>5.8888700000000002E-2</c:v>
                </c:pt>
                <c:pt idx="55482">
                  <c:v>6.0802000000000002E-2</c:v>
                </c:pt>
                <c:pt idx="55483">
                  <c:v>6.2670400000000001E-2</c:v>
                </c:pt>
                <c:pt idx="55484">
                  <c:v>6.4490599999999995E-2</c:v>
                </c:pt>
                <c:pt idx="55485">
                  <c:v>6.6259600000000002E-2</c:v>
                </c:pt>
                <c:pt idx="55486">
                  <c:v>6.7974199999999999E-2</c:v>
                </c:pt>
                <c:pt idx="55487">
                  <c:v>6.9631200000000004E-2</c:v>
                </c:pt>
                <c:pt idx="55488">
                  <c:v>7.1227700000000005E-2</c:v>
                </c:pt>
                <c:pt idx="55489">
                  <c:v>7.2760699999999998E-2</c:v>
                </c:pt>
                <c:pt idx="55490">
                  <c:v>7.4227199999999993E-2</c:v>
                </c:pt>
                <c:pt idx="55491">
                  <c:v>7.56246E-2</c:v>
                </c:pt>
                <c:pt idx="55492">
                  <c:v>7.6950000000000005E-2</c:v>
                </c:pt>
                <c:pt idx="55493">
                  <c:v>7.8200699999999998E-2</c:v>
                </c:pt>
                <c:pt idx="55494">
                  <c:v>7.9374399999999998E-2</c:v>
                </c:pt>
                <c:pt idx="55495">
                  <c:v>8.0468399999999995E-2</c:v>
                </c:pt>
                <c:pt idx="55496">
                  <c:v>8.1480399999999994E-2</c:v>
                </c:pt>
                <c:pt idx="55497">
                  <c:v>8.2408200000000001E-2</c:v>
                </c:pt>
                <c:pt idx="55498">
                  <c:v>8.3249600000000007E-2</c:v>
                </c:pt>
                <c:pt idx="55499">
                  <c:v>8.4002599999999997E-2</c:v>
                </c:pt>
                <c:pt idx="55500">
                  <c:v>8.4665299999999999E-2</c:v>
                </c:pt>
                <c:pt idx="55501">
                  <c:v>8.5235900000000003E-2</c:v>
                </c:pt>
                <c:pt idx="55502">
                  <c:v>8.57126E-2</c:v>
                </c:pt>
                <c:pt idx="55503">
                  <c:v>8.6094100000000007E-2</c:v>
                </c:pt>
                <c:pt idx="55504">
                  <c:v>8.6378899999999995E-2</c:v>
                </c:pt>
                <c:pt idx="55505">
                  <c:v>8.6565699999999995E-2</c:v>
                </c:pt>
                <c:pt idx="55506">
                  <c:v>8.6653300000000003E-2</c:v>
                </c:pt>
                <c:pt idx="55507">
                  <c:v>8.6640900000000007E-2</c:v>
                </c:pt>
                <c:pt idx="55508">
                  <c:v>8.6527400000000004E-2</c:v>
                </c:pt>
                <c:pt idx="55509">
                  <c:v>8.6312399999999997E-2</c:v>
                </c:pt>
                <c:pt idx="55510">
                  <c:v>8.5995100000000005E-2</c:v>
                </c:pt>
                <c:pt idx="55511">
                  <c:v>8.5575200000000004E-2</c:v>
                </c:pt>
                <c:pt idx="55512">
                  <c:v>8.50524E-2</c:v>
                </c:pt>
                <c:pt idx="55513">
                  <c:v>8.4426600000000004E-2</c:v>
                </c:pt>
                <c:pt idx="55514">
                  <c:v>8.3697800000000003E-2</c:v>
                </c:pt>
                <c:pt idx="55515">
                  <c:v>8.2866300000000004E-2</c:v>
                </c:pt>
                <c:pt idx="55516">
                  <c:v>8.1932400000000002E-2</c:v>
                </c:pt>
                <c:pt idx="55517">
                  <c:v>8.0896700000000002E-2</c:v>
                </c:pt>
                <c:pt idx="55518">
                  <c:v>7.97596E-2</c:v>
                </c:pt>
                <c:pt idx="55519">
                  <c:v>7.85222E-2</c:v>
                </c:pt>
                <c:pt idx="55520">
                  <c:v>7.7185299999999998E-2</c:v>
                </c:pt>
                <c:pt idx="55521">
                  <c:v>7.5749999999999998E-2</c:v>
                </c:pt>
                <c:pt idx="55522">
                  <c:v>7.4217699999999998E-2</c:v>
                </c:pt>
                <c:pt idx="55523">
                  <c:v>7.2589699999999993E-2</c:v>
                </c:pt>
                <c:pt idx="55524">
                  <c:v>7.08675E-2</c:v>
                </c:pt>
                <c:pt idx="55525">
                  <c:v>6.9053000000000003E-2</c:v>
                </c:pt>
                <c:pt idx="55526">
                  <c:v>6.7147899999999996E-2</c:v>
                </c:pt>
                <c:pt idx="55527">
                  <c:v>6.5154199999999995E-2</c:v>
                </c:pt>
                <c:pt idx="55528">
                  <c:v>6.3074099999999994E-2</c:v>
                </c:pt>
                <c:pt idx="55529">
                  <c:v>6.09098E-2</c:v>
                </c:pt>
                <c:pt idx="55530">
                  <c:v>5.8663699999999999E-2</c:v>
                </c:pt>
                <c:pt idx="55531">
                  <c:v>5.6338300000000001E-2</c:v>
                </c:pt>
                <c:pt idx="55532">
                  <c:v>5.39363E-2</c:v>
                </c:pt>
                <c:pt idx="55533">
                  <c:v>5.1460400000000003E-2</c:v>
                </c:pt>
                <c:pt idx="55534">
                  <c:v>4.8913600000000002E-2</c:v>
                </c:pt>
                <c:pt idx="55535">
                  <c:v>4.6298899999999997E-2</c:v>
                </c:pt>
                <c:pt idx="55536">
                  <c:v>4.36193E-2</c:v>
                </c:pt>
                <c:pt idx="55537">
                  <c:v>4.0878100000000001E-2</c:v>
                </c:pt>
                <c:pt idx="55538">
                  <c:v>3.8078500000000001E-2</c:v>
                </c:pt>
                <c:pt idx="55539">
                  <c:v>3.5224100000000001E-2</c:v>
                </c:pt>
                <c:pt idx="55540">
                  <c:v>3.2318300000000001E-2</c:v>
                </c:pt>
                <c:pt idx="55541">
                  <c:v>2.9364600000000001E-2</c:v>
                </c:pt>
                <c:pt idx="55542">
                  <c:v>2.6366799999999999E-2</c:v>
                </c:pt>
                <c:pt idx="55543">
                  <c:v>2.3328700000000001E-2</c:v>
                </c:pt>
                <c:pt idx="55544">
                  <c:v>2.0253899999999998E-2</c:v>
                </c:pt>
                <c:pt idx="55545">
                  <c:v>1.7146399999999999E-2</c:v>
                </c:pt>
                <c:pt idx="55546">
                  <c:v>1.40102E-2</c:v>
                </c:pt>
                <c:pt idx="55547">
                  <c:v>1.08491E-2</c:v>
                </c:pt>
                <c:pt idx="55548" formatCode="0.00E+00">
                  <c:v>7.66732E-3</c:v>
                </c:pt>
                <c:pt idx="55549" formatCode="0.00E+00">
                  <c:v>4.4688000000000002E-3</c:v>
                </c:pt>
                <c:pt idx="55550" formatCode="0.00E+00">
                  <c:v>1.25767E-3</c:v>
                </c:pt>
                <c:pt idx="55551" formatCode="0.00E+00">
                  <c:v>-1.9619199999999998E-3</c:v>
                </c:pt>
                <c:pt idx="55552" formatCode="0.00E+00">
                  <c:v>-5.1858499999999997E-3</c:v>
                </c:pt>
                <c:pt idx="55553" formatCode="0.00E+00">
                  <c:v>-8.4099399999999994E-3</c:v>
                </c:pt>
                <c:pt idx="55554">
                  <c:v>-1.163E-2</c:v>
                </c:pt>
                <c:pt idx="55555">
                  <c:v>-1.48419E-2</c:v>
                </c:pt>
                <c:pt idx="55556">
                  <c:v>-1.8041499999999999E-2</c:v>
                </c:pt>
                <c:pt idx="55557">
                  <c:v>-2.12246E-2</c:v>
                </c:pt>
                <c:pt idx="55558">
                  <c:v>-2.4386999999999999E-2</c:v>
                </c:pt>
                <c:pt idx="55559">
                  <c:v>-2.7524699999999999E-2</c:v>
                </c:pt>
                <c:pt idx="55560">
                  <c:v>-3.06336E-2</c:v>
                </c:pt>
                <c:pt idx="55561">
                  <c:v>-3.3709599999999999E-2</c:v>
                </c:pt>
                <c:pt idx="55562">
                  <c:v>-3.6748700000000002E-2</c:v>
                </c:pt>
                <c:pt idx="55563">
                  <c:v>-3.9746999999999998E-2</c:v>
                </c:pt>
                <c:pt idx="55564">
                  <c:v>-4.2700500000000002E-2</c:v>
                </c:pt>
                <c:pt idx="55565">
                  <c:v>-4.56055E-2</c:v>
                </c:pt>
                <c:pt idx="55566">
                  <c:v>-4.8458099999999997E-2</c:v>
                </c:pt>
                <c:pt idx="55567">
                  <c:v>-5.12547E-2</c:v>
                </c:pt>
                <c:pt idx="55568">
                  <c:v>-5.3991600000000001E-2</c:v>
                </c:pt>
                <c:pt idx="55569">
                  <c:v>-5.6665399999999998E-2</c:v>
                </c:pt>
                <c:pt idx="55570">
                  <c:v>-5.9272400000000003E-2</c:v>
                </c:pt>
                <c:pt idx="55571">
                  <c:v>-6.1809500000000003E-2</c:v>
                </c:pt>
                <c:pt idx="55572">
                  <c:v>-6.4273300000000005E-2</c:v>
                </c:pt>
                <c:pt idx="55573">
                  <c:v>-6.6660700000000003E-2</c:v>
                </c:pt>
                <c:pt idx="55574">
                  <c:v>-6.8968699999999994E-2</c:v>
                </c:pt>
                <c:pt idx="55575">
                  <c:v>-7.1194300000000002E-2</c:v>
                </c:pt>
                <c:pt idx="55576">
                  <c:v>-7.3334700000000003E-2</c:v>
                </c:pt>
                <c:pt idx="55577">
                  <c:v>-7.5387200000000001E-2</c:v>
                </c:pt>
                <c:pt idx="55578">
                  <c:v>-7.7349299999999996E-2</c:v>
                </c:pt>
                <c:pt idx="55579">
                  <c:v>-7.9218499999999997E-2</c:v>
                </c:pt>
                <c:pt idx="55580">
                  <c:v>-8.0992599999999998E-2</c:v>
                </c:pt>
                <c:pt idx="55581">
                  <c:v>-8.2669400000000004E-2</c:v>
                </c:pt>
                <c:pt idx="55582">
                  <c:v>-8.4246799999999997E-2</c:v>
                </c:pt>
                <c:pt idx="55583">
                  <c:v>-8.5722999999999994E-2</c:v>
                </c:pt>
                <c:pt idx="55584">
                  <c:v>-8.7096300000000001E-2</c:v>
                </c:pt>
                <c:pt idx="55585">
                  <c:v>-8.8365100000000002E-2</c:v>
                </c:pt>
                <c:pt idx="55586">
                  <c:v>-8.9527899999999994E-2</c:v>
                </c:pt>
                <c:pt idx="55587">
                  <c:v>-9.0583499999999997E-2</c:v>
                </c:pt>
                <c:pt idx="55588">
                  <c:v>-9.1530799999999995E-2</c:v>
                </c:pt>
                <c:pt idx="55589">
                  <c:v>-9.2368699999999998E-2</c:v>
                </c:pt>
                <c:pt idx="55590">
                  <c:v>-9.3096499999999999E-2</c:v>
                </c:pt>
                <c:pt idx="55591">
                  <c:v>-9.3713500000000005E-2</c:v>
                </c:pt>
                <c:pt idx="55592">
                  <c:v>-9.4219300000000006E-2</c:v>
                </c:pt>
                <c:pt idx="55593">
                  <c:v>-9.46134E-2</c:v>
                </c:pt>
                <c:pt idx="55594">
                  <c:v>-9.4895800000000002E-2</c:v>
                </c:pt>
                <c:pt idx="55595">
                  <c:v>-9.5066399999999995E-2</c:v>
                </c:pt>
                <c:pt idx="55596">
                  <c:v>-9.5125299999999996E-2</c:v>
                </c:pt>
                <c:pt idx="55597">
                  <c:v>-9.5072900000000002E-2</c:v>
                </c:pt>
                <c:pt idx="55598">
                  <c:v>-9.4909599999999997E-2</c:v>
                </c:pt>
                <c:pt idx="55599">
                  <c:v>-9.4636100000000001E-2</c:v>
                </c:pt>
                <c:pt idx="55600">
                  <c:v>-9.4253000000000003E-2</c:v>
                </c:pt>
                <c:pt idx="55601">
                  <c:v>-9.3761300000000006E-2</c:v>
                </c:pt>
                <c:pt idx="55602">
                  <c:v>-9.3162200000000001E-2</c:v>
                </c:pt>
                <c:pt idx="55603">
                  <c:v>-9.2456800000000006E-2</c:v>
                </c:pt>
                <c:pt idx="55604">
                  <c:v>-9.1646500000000006E-2</c:v>
                </c:pt>
                <c:pt idx="55605">
                  <c:v>-9.0732800000000002E-2</c:v>
                </c:pt>
                <c:pt idx="55606">
                  <c:v>-8.9717500000000006E-2</c:v>
                </c:pt>
                <c:pt idx="55607">
                  <c:v>-8.8602200000000006E-2</c:v>
                </c:pt>
                <c:pt idx="55608">
                  <c:v>-8.7388900000000005E-2</c:v>
                </c:pt>
                <c:pt idx="55609">
                  <c:v>-8.6079799999999998E-2</c:v>
                </c:pt>
                <c:pt idx="55610">
                  <c:v>-8.4677000000000002E-2</c:v>
                </c:pt>
                <c:pt idx="55611">
                  <c:v>-8.3182699999999998E-2</c:v>
                </c:pt>
                <c:pt idx="55612">
                  <c:v>-8.1599599999999994E-2</c:v>
                </c:pt>
                <c:pt idx="55613">
                  <c:v>-7.9930100000000004E-2</c:v>
                </c:pt>
                <c:pt idx="55614">
                  <c:v>-7.8176899999999994E-2</c:v>
                </c:pt>
                <c:pt idx="55615">
                  <c:v>-7.6342800000000002E-2</c:v>
                </c:pt>
                <c:pt idx="55616">
                  <c:v>-7.4430700000000002E-2</c:v>
                </c:pt>
                <c:pt idx="55617">
                  <c:v>-7.2443499999999994E-2</c:v>
                </c:pt>
                <c:pt idx="55618">
                  <c:v>-7.03844E-2</c:v>
                </c:pt>
                <c:pt idx="55619">
                  <c:v>-6.8256600000000001E-2</c:v>
                </c:pt>
                <c:pt idx="55620">
                  <c:v>-6.6063200000000002E-2</c:v>
                </c:pt>
                <c:pt idx="55621">
                  <c:v>-6.3807600000000006E-2</c:v>
                </c:pt>
                <c:pt idx="55622">
                  <c:v>-6.1493199999999998E-2</c:v>
                </c:pt>
                <c:pt idx="55623">
                  <c:v>-5.9123500000000002E-2</c:v>
                </c:pt>
                <c:pt idx="55624">
                  <c:v>-5.6702000000000002E-2</c:v>
                </c:pt>
                <c:pt idx="55625">
                  <c:v>-5.4232200000000001E-2</c:v>
                </c:pt>
                <c:pt idx="55626">
                  <c:v>-5.1717899999999997E-2</c:v>
                </c:pt>
                <c:pt idx="55627">
                  <c:v>-4.9162699999999997E-2</c:v>
                </c:pt>
                <c:pt idx="55628">
                  <c:v>-4.6570300000000002E-2</c:v>
                </c:pt>
                <c:pt idx="55629">
                  <c:v>-4.3944499999999997E-2</c:v>
                </c:pt>
                <c:pt idx="55630">
                  <c:v>-4.1288999999999999E-2</c:v>
                </c:pt>
                <c:pt idx="55631">
                  <c:v>-3.8607599999999999E-2</c:v>
                </c:pt>
                <c:pt idx="55632">
                  <c:v>-3.5904199999999997E-2</c:v>
                </c:pt>
                <c:pt idx="55633">
                  <c:v>-3.3182400000000001E-2</c:v>
                </c:pt>
                <c:pt idx="55634">
                  <c:v>-3.0446299999999999E-2</c:v>
                </c:pt>
                <c:pt idx="55635">
                  <c:v>-2.7699499999999998E-2</c:v>
                </c:pt>
                <c:pt idx="55636">
                  <c:v>-2.49459E-2</c:v>
                </c:pt>
                <c:pt idx="55637">
                  <c:v>-2.2189199999999999E-2</c:v>
                </c:pt>
                <c:pt idx="55638">
                  <c:v>-1.9433200000000001E-2</c:v>
                </c:pt>
                <c:pt idx="55639">
                  <c:v>-1.6681700000000001E-2</c:v>
                </c:pt>
                <c:pt idx="55640">
                  <c:v>-1.3938300000000001E-2</c:v>
                </c:pt>
                <c:pt idx="55641">
                  <c:v>-1.12067E-2</c:v>
                </c:pt>
                <c:pt idx="55642" formatCode="0.00E+00">
                  <c:v>-8.49046E-3</c:v>
                </c:pt>
                <c:pt idx="55643" formatCode="0.00E+00">
                  <c:v>-5.7932000000000001E-3</c:v>
                </c:pt>
                <c:pt idx="55644" formatCode="0.00E+00">
                  <c:v>-3.1183999999999999E-3</c:v>
                </c:pt>
                <c:pt idx="55645" formatCode="0.00E+00">
                  <c:v>-4.6950799999999999E-4</c:v>
                </c:pt>
                <c:pt idx="55646" formatCode="0.00E+00">
                  <c:v>2.1501100000000002E-3</c:v>
                </c:pt>
                <c:pt idx="55647" formatCode="0.00E+00">
                  <c:v>4.7371399999999999E-3</c:v>
                </c:pt>
                <c:pt idx="55648" formatCode="0.00E+00">
                  <c:v>7.2883699999999997E-3</c:v>
                </c:pt>
                <c:pt idx="55649" formatCode="0.00E+00">
                  <c:v>9.8006499999999993E-3</c:v>
                </c:pt>
                <c:pt idx="55650">
                  <c:v>1.22709E-2</c:v>
                </c:pt>
                <c:pt idx="55651">
                  <c:v>1.46962E-2</c:v>
                </c:pt>
                <c:pt idx="55652">
                  <c:v>1.7073600000000001E-2</c:v>
                </c:pt>
                <c:pt idx="55653">
                  <c:v>1.9400400000000002E-2</c:v>
                </c:pt>
                <c:pt idx="55654">
                  <c:v>2.1673899999999999E-2</c:v>
                </c:pt>
                <c:pt idx="55655">
                  <c:v>2.38915E-2</c:v>
                </c:pt>
                <c:pt idx="55656">
                  <c:v>2.6050799999999999E-2</c:v>
                </c:pt>
                <c:pt idx="55657">
                  <c:v>2.8149500000000001E-2</c:v>
                </c:pt>
                <c:pt idx="55658">
                  <c:v>3.0185199999999999E-2</c:v>
                </c:pt>
                <c:pt idx="55659">
                  <c:v>3.2155900000000001E-2</c:v>
                </c:pt>
                <c:pt idx="55660">
                  <c:v>3.4059699999999998E-2</c:v>
                </c:pt>
                <c:pt idx="55661">
                  <c:v>3.5894500000000003E-2</c:v>
                </c:pt>
                <c:pt idx="55662">
                  <c:v>3.7658799999999999E-2</c:v>
                </c:pt>
                <c:pt idx="55663">
                  <c:v>3.9350900000000001E-2</c:v>
                </c:pt>
                <c:pt idx="55664">
                  <c:v>4.09693E-2</c:v>
                </c:pt>
                <c:pt idx="55665">
                  <c:v>4.25127E-2</c:v>
                </c:pt>
                <c:pt idx="55666">
                  <c:v>4.3979900000000002E-2</c:v>
                </c:pt>
                <c:pt idx="55667">
                  <c:v>4.5369699999999999E-2</c:v>
                </c:pt>
                <c:pt idx="55668">
                  <c:v>4.6681300000000002E-2</c:v>
                </c:pt>
                <c:pt idx="55669">
                  <c:v>4.7913799999999999E-2</c:v>
                </c:pt>
                <c:pt idx="55670">
                  <c:v>4.9066499999999999E-2</c:v>
                </c:pt>
                <c:pt idx="55671">
                  <c:v>5.0139000000000003E-2</c:v>
                </c:pt>
                <c:pt idx="55672">
                  <c:v>5.1130700000000001E-2</c:v>
                </c:pt>
                <c:pt idx="55673">
                  <c:v>5.2041499999999997E-2</c:v>
                </c:pt>
                <c:pt idx="55674">
                  <c:v>5.28712E-2</c:v>
                </c:pt>
                <c:pt idx="55675">
                  <c:v>5.3619699999999999E-2</c:v>
                </c:pt>
                <c:pt idx="55676">
                  <c:v>5.42874E-2</c:v>
                </c:pt>
                <c:pt idx="55677">
                  <c:v>5.4874300000000001E-2</c:v>
                </c:pt>
                <c:pt idx="55678">
                  <c:v>5.5380800000000001E-2</c:v>
                </c:pt>
                <c:pt idx="55679">
                  <c:v>5.5807599999999999E-2</c:v>
                </c:pt>
                <c:pt idx="55680">
                  <c:v>5.6155299999999998E-2</c:v>
                </c:pt>
                <c:pt idx="55681">
                  <c:v>5.6424599999999998E-2</c:v>
                </c:pt>
                <c:pt idx="55682">
                  <c:v>5.6616399999999997E-2</c:v>
                </c:pt>
                <c:pt idx="55683">
                  <c:v>5.6731700000000003E-2</c:v>
                </c:pt>
                <c:pt idx="55684">
                  <c:v>5.6771700000000001E-2</c:v>
                </c:pt>
                <c:pt idx="55685">
                  <c:v>5.6737599999999999E-2</c:v>
                </c:pt>
                <c:pt idx="55686">
                  <c:v>5.6630699999999999E-2</c:v>
                </c:pt>
                <c:pt idx="55687">
                  <c:v>5.6452500000000003E-2</c:v>
                </c:pt>
                <c:pt idx="55688">
                  <c:v>5.62046E-2</c:v>
                </c:pt>
                <c:pt idx="55689">
                  <c:v>5.5888699999999999E-2</c:v>
                </c:pt>
                <c:pt idx="55690">
                  <c:v>5.5506399999999997E-2</c:v>
                </c:pt>
                <c:pt idx="55691">
                  <c:v>5.5059700000000003E-2</c:v>
                </c:pt>
                <c:pt idx="55692">
                  <c:v>5.4550399999999999E-2</c:v>
                </c:pt>
                <c:pt idx="55693">
                  <c:v>5.39807E-2</c:v>
                </c:pt>
                <c:pt idx="55694">
                  <c:v>5.33526E-2</c:v>
                </c:pt>
                <c:pt idx="55695">
                  <c:v>5.2668199999999998E-2</c:v>
                </c:pt>
                <c:pt idx="55696">
                  <c:v>5.1929900000000001E-2</c:v>
                </c:pt>
                <c:pt idx="55697">
                  <c:v>5.1139900000000002E-2</c:v>
                </c:pt>
                <c:pt idx="55698">
                  <c:v>5.0300600000000001E-2</c:v>
                </c:pt>
                <c:pt idx="55699">
                  <c:v>4.9414399999999997E-2</c:v>
                </c:pt>
                <c:pt idx="55700">
                  <c:v>4.8483900000000003E-2</c:v>
                </c:pt>
                <c:pt idx="55701">
                  <c:v>4.7511499999999998E-2</c:v>
                </c:pt>
                <c:pt idx="55702">
                  <c:v>4.6499800000000001E-2</c:v>
                </c:pt>
                <c:pt idx="55703">
                  <c:v>4.5451499999999999E-2</c:v>
                </c:pt>
                <c:pt idx="55704">
                  <c:v>4.4369100000000002E-2</c:v>
                </c:pt>
                <c:pt idx="55705">
                  <c:v>4.3255299999999997E-2</c:v>
                </c:pt>
                <c:pt idx="55706">
                  <c:v>4.2112799999999999E-2</c:v>
                </c:pt>
                <c:pt idx="55707">
                  <c:v>4.09442E-2</c:v>
                </c:pt>
                <c:pt idx="55708">
                  <c:v>3.97524E-2</c:v>
                </c:pt>
                <c:pt idx="55709">
                  <c:v>3.8539999999999998E-2</c:v>
                </c:pt>
                <c:pt idx="55710">
                  <c:v>3.7309599999999998E-2</c:v>
                </c:pt>
                <c:pt idx="55711">
                  <c:v>3.6064100000000002E-2</c:v>
                </c:pt>
                <c:pt idx="55712">
                  <c:v>3.48061E-2</c:v>
                </c:pt>
                <c:pt idx="55713">
                  <c:v>3.35383E-2</c:v>
                </c:pt>
                <c:pt idx="55714">
                  <c:v>3.2263399999999998E-2</c:v>
                </c:pt>
                <c:pt idx="55715">
                  <c:v>3.0983900000000002E-2</c:v>
                </c:pt>
                <c:pt idx="55716">
                  <c:v>2.97025E-2</c:v>
                </c:pt>
                <c:pt idx="55717">
                  <c:v>2.8421700000000001E-2</c:v>
                </c:pt>
                <c:pt idx="55718">
                  <c:v>2.7144100000000001E-2</c:v>
                </c:pt>
                <c:pt idx="55719">
                  <c:v>2.5872200000000001E-2</c:v>
                </c:pt>
                <c:pt idx="55720">
                  <c:v>2.4608399999999999E-2</c:v>
                </c:pt>
                <c:pt idx="55721">
                  <c:v>2.3355000000000001E-2</c:v>
                </c:pt>
                <c:pt idx="55722">
                  <c:v>2.2114499999999999E-2</c:v>
                </c:pt>
                <c:pt idx="55723">
                  <c:v>2.0889000000000001E-2</c:v>
                </c:pt>
                <c:pt idx="55724">
                  <c:v>1.9680799999999998E-2</c:v>
                </c:pt>
                <c:pt idx="55725">
                  <c:v>1.8492000000000001E-2</c:v>
                </c:pt>
                <c:pt idx="55726">
                  <c:v>1.7324699999999998E-2</c:v>
                </c:pt>
                <c:pt idx="55727">
                  <c:v>1.61806E-2</c:v>
                </c:pt>
                <c:pt idx="55728">
                  <c:v>1.50618E-2</c:v>
                </c:pt>
                <c:pt idx="55729">
                  <c:v>1.3970099999999999E-2</c:v>
                </c:pt>
                <c:pt idx="55730">
                  <c:v>1.29079E-2</c:v>
                </c:pt>
                <c:pt idx="55731">
                  <c:v>1.18773E-2</c:v>
                </c:pt>
                <c:pt idx="55732">
                  <c:v>1.08804E-2</c:v>
                </c:pt>
                <c:pt idx="55733" formatCode="0.00E+00">
                  <c:v>9.9187000000000008E-3</c:v>
                </c:pt>
                <c:pt idx="55734" formatCode="0.00E+00">
                  <c:v>8.9930500000000007E-3</c:v>
                </c:pt>
                <c:pt idx="55735" formatCode="0.00E+00">
                  <c:v>8.1040699999999997E-3</c:v>
                </c:pt>
                <c:pt idx="55736" formatCode="0.00E+00">
                  <c:v>7.2523199999999996E-3</c:v>
                </c:pt>
                <c:pt idx="55737" formatCode="0.00E+00">
                  <c:v>6.4383399999999999E-3</c:v>
                </c:pt>
                <c:pt idx="55738" formatCode="0.00E+00">
                  <c:v>5.6626200000000002E-3</c:v>
                </c:pt>
                <c:pt idx="55739" formatCode="0.00E+00">
                  <c:v>4.92554E-3</c:v>
                </c:pt>
                <c:pt idx="55740" formatCode="0.00E+00">
                  <c:v>4.2273900000000001E-3</c:v>
                </c:pt>
                <c:pt idx="55741" formatCode="0.00E+00">
                  <c:v>3.5684100000000002E-3</c:v>
                </c:pt>
                <c:pt idx="55742" formatCode="0.00E+00">
                  <c:v>2.9486500000000001E-3</c:v>
                </c:pt>
                <c:pt idx="55743" formatCode="0.00E+00">
                  <c:v>2.3679600000000001E-3</c:v>
                </c:pt>
                <c:pt idx="55744" formatCode="0.00E+00">
                  <c:v>1.82614E-3</c:v>
                </c:pt>
                <c:pt idx="55745" formatCode="0.00E+00">
                  <c:v>1.3231499999999999E-3</c:v>
                </c:pt>
                <c:pt idx="55746" formatCode="0.00E+00">
                  <c:v>8.5877900000000005E-4</c:v>
                </c:pt>
                <c:pt idx="55747" formatCode="0.00E+00">
                  <c:v>4.3247499999999998E-4</c:v>
                </c:pt>
                <c:pt idx="55748" formatCode="0.00E+00">
                  <c:v>4.3572000000000002E-5</c:v>
                </c:pt>
                <c:pt idx="55749" formatCode="0.00E+00">
                  <c:v>-3.08492E-4</c:v>
                </c:pt>
                <c:pt idx="55750" formatCode="0.00E+00">
                  <c:v>-6.2437300000000001E-4</c:v>
                </c:pt>
                <c:pt idx="55751" formatCode="0.00E+00">
                  <c:v>-9.0498900000000003E-4</c:v>
                </c:pt>
                <c:pt idx="55752" formatCode="0.00E+00">
                  <c:v>-1.15116E-3</c:v>
                </c:pt>
                <c:pt idx="55753" formatCode="0.00E+00">
                  <c:v>-1.3632799999999999E-3</c:v>
                </c:pt>
                <c:pt idx="55754" formatCode="0.00E+00">
                  <c:v>-1.54195E-3</c:v>
                </c:pt>
                <c:pt idx="55755" formatCode="0.00E+00">
                  <c:v>-1.6886E-3</c:v>
                </c:pt>
                <c:pt idx="55756" formatCode="0.00E+00">
                  <c:v>-1.8047600000000001E-3</c:v>
                </c:pt>
                <c:pt idx="55757" formatCode="0.00E+00">
                  <c:v>-1.89168E-3</c:v>
                </c:pt>
                <c:pt idx="55758" formatCode="0.00E+00">
                  <c:v>-1.9507000000000001E-3</c:v>
                </c:pt>
                <c:pt idx="55759" formatCode="0.00E+00">
                  <c:v>-1.98306E-3</c:v>
                </c:pt>
                <c:pt idx="55760" formatCode="0.00E+00">
                  <c:v>-1.9897500000000002E-3</c:v>
                </c:pt>
                <c:pt idx="55761" formatCode="0.00E+00">
                  <c:v>-1.9718299999999999E-3</c:v>
                </c:pt>
                <c:pt idx="55762" formatCode="0.00E+00">
                  <c:v>-1.93085E-3</c:v>
                </c:pt>
                <c:pt idx="55763" formatCode="0.00E+00">
                  <c:v>-1.86874E-3</c:v>
                </c:pt>
                <c:pt idx="55764" formatCode="0.00E+00">
                  <c:v>-1.7875600000000001E-3</c:v>
                </c:pt>
                <c:pt idx="55765" formatCode="0.00E+00">
                  <c:v>-1.68896E-3</c:v>
                </c:pt>
                <c:pt idx="55766" formatCode="0.00E+00">
                  <c:v>-1.5744299999999999E-3</c:v>
                </c:pt>
                <c:pt idx="55767" formatCode="0.00E+00">
                  <c:v>-1.4457700000000001E-3</c:v>
                </c:pt>
                <c:pt idx="55768" formatCode="0.00E+00">
                  <c:v>-1.30481E-3</c:v>
                </c:pt>
                <c:pt idx="55769" formatCode="0.00E+00">
                  <c:v>-1.1533699999999999E-3</c:v>
                </c:pt>
                <c:pt idx="55770" formatCode="0.00E+00">
                  <c:v>-9.9338000000000009E-4</c:v>
                </c:pt>
                <c:pt idx="55771" formatCode="0.00E+00">
                  <c:v>-8.2667999999999999E-4</c:v>
                </c:pt>
                <c:pt idx="55772" formatCode="0.00E+00">
                  <c:v>-6.5506600000000005E-4</c:v>
                </c:pt>
                <c:pt idx="55773" formatCode="0.00E+00">
                  <c:v>-4.8078599999999997E-4</c:v>
                </c:pt>
                <c:pt idx="55774" formatCode="0.00E+00">
                  <c:v>-3.0585399999999999E-4</c:v>
                </c:pt>
                <c:pt idx="55775" formatCode="0.00E+00">
                  <c:v>-1.3140299999999999E-4</c:v>
                </c:pt>
                <c:pt idx="55776" formatCode="0.00E+00">
                  <c:v>4.1131299999999997E-5</c:v>
                </c:pt>
                <c:pt idx="55777" formatCode="0.00E+00">
                  <c:v>2.08667E-4</c:v>
                </c:pt>
                <c:pt idx="55778" formatCode="0.00E+00">
                  <c:v>3.66719E-4</c:v>
                </c:pt>
                <c:pt idx="55779" formatCode="0.00E+00">
                  <c:v>5.1191300000000002E-4</c:v>
                </c:pt>
                <c:pt idx="55780" formatCode="0.00E+00">
                  <c:v>6.4412300000000003E-4</c:v>
                </c:pt>
                <c:pt idx="55781" formatCode="0.00E+00">
                  <c:v>7.6465599999999995E-4</c:v>
                </c:pt>
                <c:pt idx="55782" formatCode="0.00E+00">
                  <c:v>8.7332299999999996E-4</c:v>
                </c:pt>
                <c:pt idx="55783" formatCode="0.00E+00">
                  <c:v>9.6831200000000004E-4</c:v>
                </c:pt>
                <c:pt idx="55784" formatCode="0.00E+00">
                  <c:v>1.04762E-3</c:v>
                </c:pt>
                <c:pt idx="55785" formatCode="0.00E+00">
                  <c:v>1.1097800000000001E-3</c:v>
                </c:pt>
                <c:pt idx="55786" formatCode="0.00E+00">
                  <c:v>1.1534E-3</c:v>
                </c:pt>
                <c:pt idx="55787" formatCode="0.00E+00">
                  <c:v>1.17669E-3</c:v>
                </c:pt>
                <c:pt idx="55788" formatCode="0.00E+00">
                  <c:v>1.1778800000000001E-3</c:v>
                </c:pt>
                <c:pt idx="55789" formatCode="0.00E+00">
                  <c:v>1.15547E-3</c:v>
                </c:pt>
                <c:pt idx="55790" formatCode="0.00E+00">
                  <c:v>1.1078399999999999E-3</c:v>
                </c:pt>
                <c:pt idx="55791" formatCode="0.00E+00">
                  <c:v>1.03301E-3</c:v>
                </c:pt>
                <c:pt idx="55792" formatCode="0.00E+00">
                  <c:v>9.2873800000000002E-4</c:v>
                </c:pt>
                <c:pt idx="55793" formatCode="0.00E+00">
                  <c:v>7.92836E-4</c:v>
                </c:pt>
                <c:pt idx="55794" formatCode="0.00E+00">
                  <c:v>6.2353500000000004E-4</c:v>
                </c:pt>
                <c:pt idx="55795" formatCode="0.00E+00">
                  <c:v>4.1939400000000002E-4</c:v>
                </c:pt>
                <c:pt idx="55796" formatCode="0.00E+00">
                  <c:v>1.7887400000000001E-4</c:v>
                </c:pt>
                <c:pt idx="55797" formatCode="0.00E+00">
                  <c:v>-9.9552199999999999E-5</c:v>
                </c:pt>
                <c:pt idx="55798" formatCode="0.00E+00">
                  <c:v>-4.16876E-4</c:v>
                </c:pt>
                <c:pt idx="55799" formatCode="0.00E+00">
                  <c:v>-7.7305799999999997E-4</c:v>
                </c:pt>
                <c:pt idx="55800" formatCode="0.00E+00">
                  <c:v>-1.1672399999999999E-3</c:v>
                </c:pt>
                <c:pt idx="55801" formatCode="0.00E+00">
                  <c:v>-1.59918E-3</c:v>
                </c:pt>
                <c:pt idx="55802" formatCode="0.00E+00">
                  <c:v>-2.0705099999999998E-3</c:v>
                </c:pt>
                <c:pt idx="55803" formatCode="0.00E+00">
                  <c:v>-2.5842500000000002E-3</c:v>
                </c:pt>
                <c:pt idx="55804" formatCode="0.00E+00">
                  <c:v>-3.1430500000000001E-3</c:v>
                </c:pt>
                <c:pt idx="55805" formatCode="0.00E+00">
                  <c:v>-3.74822E-3</c:v>
                </c:pt>
                <c:pt idx="55806" formatCode="0.00E+00">
                  <c:v>-4.3999800000000004E-3</c:v>
                </c:pt>
                <c:pt idx="55807" formatCode="0.00E+00">
                  <c:v>-5.0979900000000002E-3</c:v>
                </c:pt>
                <c:pt idx="55808" formatCode="0.00E+00">
                  <c:v>-5.8408100000000001E-3</c:v>
                </c:pt>
                <c:pt idx="55809" formatCode="0.00E+00">
                  <c:v>-6.6257E-3</c:v>
                </c:pt>
                <c:pt idx="55810" formatCode="0.00E+00">
                  <c:v>-7.45029E-3</c:v>
                </c:pt>
                <c:pt idx="55811" formatCode="0.00E+00">
                  <c:v>-8.3147900000000007E-3</c:v>
                </c:pt>
                <c:pt idx="55812" formatCode="0.00E+00">
                  <c:v>-9.2215800000000001E-3</c:v>
                </c:pt>
                <c:pt idx="55813">
                  <c:v>-1.01718E-2</c:v>
                </c:pt>
                <c:pt idx="55814">
                  <c:v>-1.1163599999999999E-2</c:v>
                </c:pt>
                <c:pt idx="55815">
                  <c:v>-1.2194999999999999E-2</c:v>
                </c:pt>
                <c:pt idx="55816">
                  <c:v>-1.3266200000000001E-2</c:v>
                </c:pt>
                <c:pt idx="55817">
                  <c:v>-1.43784E-2</c:v>
                </c:pt>
                <c:pt idx="55818">
                  <c:v>-1.5532000000000001E-2</c:v>
                </c:pt>
                <c:pt idx="55819">
                  <c:v>-1.6726000000000001E-2</c:v>
                </c:pt>
                <c:pt idx="55820">
                  <c:v>-1.7958399999999999E-2</c:v>
                </c:pt>
                <c:pt idx="55821">
                  <c:v>-1.92277E-2</c:v>
                </c:pt>
                <c:pt idx="55822">
                  <c:v>-2.0531899999999999E-2</c:v>
                </c:pt>
                <c:pt idx="55823">
                  <c:v>-2.18684E-2</c:v>
                </c:pt>
                <c:pt idx="55824">
                  <c:v>-2.3234000000000001E-2</c:v>
                </c:pt>
                <c:pt idx="55825">
                  <c:v>-2.4625299999999999E-2</c:v>
                </c:pt>
                <c:pt idx="55826">
                  <c:v>-2.6040299999999999E-2</c:v>
                </c:pt>
                <c:pt idx="55827">
                  <c:v>-2.7479099999999999E-2</c:v>
                </c:pt>
                <c:pt idx="55828">
                  <c:v>-2.8941999999999999E-2</c:v>
                </c:pt>
                <c:pt idx="55829">
                  <c:v>-3.0427800000000001E-2</c:v>
                </c:pt>
                <c:pt idx="55830">
                  <c:v>-3.1933700000000002E-2</c:v>
                </c:pt>
                <c:pt idx="55831">
                  <c:v>-3.3456600000000003E-2</c:v>
                </c:pt>
                <c:pt idx="55832">
                  <c:v>-3.49948E-2</c:v>
                </c:pt>
                <c:pt idx="55833">
                  <c:v>-3.6547900000000001E-2</c:v>
                </c:pt>
                <c:pt idx="55834">
                  <c:v>-3.8115299999999998E-2</c:v>
                </c:pt>
                <c:pt idx="55835">
                  <c:v>-3.96952E-2</c:v>
                </c:pt>
                <c:pt idx="55836">
                  <c:v>-4.1284700000000001E-2</c:v>
                </c:pt>
                <c:pt idx="55837">
                  <c:v>-4.2883200000000003E-2</c:v>
                </c:pt>
                <c:pt idx="55838">
                  <c:v>-4.4491200000000002E-2</c:v>
                </c:pt>
                <c:pt idx="55839">
                  <c:v>-4.6108299999999998E-2</c:v>
                </c:pt>
                <c:pt idx="55840">
                  <c:v>-4.7734899999999997E-2</c:v>
                </c:pt>
                <c:pt idx="55841">
                  <c:v>-4.9372300000000001E-2</c:v>
                </c:pt>
                <c:pt idx="55842">
                  <c:v>-5.1019599999999998E-2</c:v>
                </c:pt>
                <c:pt idx="55843">
                  <c:v>-5.2672499999999997E-2</c:v>
                </c:pt>
                <c:pt idx="55844">
                  <c:v>-5.4326800000000001E-2</c:v>
                </c:pt>
                <c:pt idx="55845">
                  <c:v>-5.5981299999999998E-2</c:v>
                </c:pt>
                <c:pt idx="55846">
                  <c:v>-5.7635499999999999E-2</c:v>
                </c:pt>
                <c:pt idx="55847">
                  <c:v>-5.9287199999999998E-2</c:v>
                </c:pt>
                <c:pt idx="55848">
                  <c:v>-6.0932699999999999E-2</c:v>
                </c:pt>
                <c:pt idx="55849">
                  <c:v>-6.2568700000000005E-2</c:v>
                </c:pt>
                <c:pt idx="55850">
                  <c:v>-6.4193600000000003E-2</c:v>
                </c:pt>
                <c:pt idx="55851">
                  <c:v>-6.5806500000000004E-2</c:v>
                </c:pt>
                <c:pt idx="55852">
                  <c:v>-6.7406099999999997E-2</c:v>
                </c:pt>
                <c:pt idx="55853">
                  <c:v>-6.8990700000000002E-2</c:v>
                </c:pt>
                <c:pt idx="55854">
                  <c:v>-7.0558300000000004E-2</c:v>
                </c:pt>
                <c:pt idx="55855">
                  <c:v>-7.2107000000000004E-2</c:v>
                </c:pt>
                <c:pt idx="55856">
                  <c:v>-7.3634699999999997E-2</c:v>
                </c:pt>
                <c:pt idx="55857">
                  <c:v>-7.5138200000000002E-2</c:v>
                </c:pt>
                <c:pt idx="55858">
                  <c:v>-7.6614000000000002E-2</c:v>
                </c:pt>
                <c:pt idx="55859">
                  <c:v>-7.8060599999999994E-2</c:v>
                </c:pt>
                <c:pt idx="55860">
                  <c:v>-7.9477900000000004E-2</c:v>
                </c:pt>
                <c:pt idx="55861">
                  <c:v>-8.0864199999999997E-2</c:v>
                </c:pt>
                <c:pt idx="55862">
                  <c:v>-8.2216200000000003E-2</c:v>
                </c:pt>
                <c:pt idx="55863">
                  <c:v>-8.3531599999999998E-2</c:v>
                </c:pt>
                <c:pt idx="55864">
                  <c:v>-8.4810300000000005E-2</c:v>
                </c:pt>
                <c:pt idx="55865">
                  <c:v>-8.6052900000000002E-2</c:v>
                </c:pt>
                <c:pt idx="55866">
                  <c:v>-8.72589E-2</c:v>
                </c:pt>
                <c:pt idx="55867">
                  <c:v>-8.8427500000000006E-2</c:v>
                </c:pt>
                <c:pt idx="55868">
                  <c:v>-8.9558299999999993E-2</c:v>
                </c:pt>
                <c:pt idx="55869">
                  <c:v>-9.0652399999999994E-2</c:v>
                </c:pt>
                <c:pt idx="55870">
                  <c:v>-9.1711500000000001E-2</c:v>
                </c:pt>
                <c:pt idx="55871">
                  <c:v>-9.2737100000000003E-2</c:v>
                </c:pt>
                <c:pt idx="55872">
                  <c:v>-9.3728699999999998E-2</c:v>
                </c:pt>
                <c:pt idx="55873">
                  <c:v>-9.4684199999999996E-2</c:v>
                </c:pt>
                <c:pt idx="55874">
                  <c:v>-9.56013E-2</c:v>
                </c:pt>
                <c:pt idx="55875">
                  <c:v>-9.64777E-2</c:v>
                </c:pt>
                <c:pt idx="55876">
                  <c:v>-9.7310499999999994E-2</c:v>
                </c:pt>
                <c:pt idx="55877">
                  <c:v>-9.8097400000000001E-2</c:v>
                </c:pt>
                <c:pt idx="55878">
                  <c:v>-9.88396E-2</c:v>
                </c:pt>
                <c:pt idx="55879">
                  <c:v>-9.9540699999999996E-2</c:v>
                </c:pt>
                <c:pt idx="55880">
                  <c:v>-0.100202</c:v>
                </c:pt>
                <c:pt idx="55881">
                  <c:v>-0.100818</c:v>
                </c:pt>
                <c:pt idx="55882">
                  <c:v>-0.101387</c:v>
                </c:pt>
                <c:pt idx="55883">
                  <c:v>-0.101906</c:v>
                </c:pt>
                <c:pt idx="55884">
                  <c:v>-0.102377</c:v>
                </c:pt>
                <c:pt idx="55885">
                  <c:v>-0.1028</c:v>
                </c:pt>
                <c:pt idx="55886">
                  <c:v>-0.10317800000000001</c:v>
                </c:pt>
                <c:pt idx="55887">
                  <c:v>-0.10351100000000001</c:v>
                </c:pt>
                <c:pt idx="55888">
                  <c:v>-0.103799</c:v>
                </c:pt>
                <c:pt idx="55889">
                  <c:v>-0.104043</c:v>
                </c:pt>
                <c:pt idx="55890">
                  <c:v>-0.104244</c:v>
                </c:pt>
                <c:pt idx="55891">
                  <c:v>-0.104404</c:v>
                </c:pt>
                <c:pt idx="55892">
                  <c:v>-0.10452</c:v>
                </c:pt>
                <c:pt idx="55893">
                  <c:v>-0.104591</c:v>
                </c:pt>
                <c:pt idx="55894">
                  <c:v>-0.104616</c:v>
                </c:pt>
                <c:pt idx="55895">
                  <c:v>-0.104597</c:v>
                </c:pt>
                <c:pt idx="55896">
                  <c:v>-0.10453800000000001</c:v>
                </c:pt>
                <c:pt idx="55897">
                  <c:v>-0.10444199999999999</c:v>
                </c:pt>
                <c:pt idx="55898">
                  <c:v>-0.104311</c:v>
                </c:pt>
                <c:pt idx="55899">
                  <c:v>-0.104146</c:v>
                </c:pt>
                <c:pt idx="55900">
                  <c:v>-0.103948</c:v>
                </c:pt>
                <c:pt idx="55901">
                  <c:v>-0.103718</c:v>
                </c:pt>
                <c:pt idx="55902">
                  <c:v>-0.10345699999999999</c:v>
                </c:pt>
                <c:pt idx="55903">
                  <c:v>-0.10316599999999999</c:v>
                </c:pt>
                <c:pt idx="55904">
                  <c:v>-0.102843</c:v>
                </c:pt>
                <c:pt idx="55905">
                  <c:v>-0.102488</c:v>
                </c:pt>
                <c:pt idx="55906">
                  <c:v>-0.1021</c:v>
                </c:pt>
                <c:pt idx="55907">
                  <c:v>-0.10168000000000001</c:v>
                </c:pt>
                <c:pt idx="55908">
                  <c:v>-0.101232</c:v>
                </c:pt>
                <c:pt idx="55909">
                  <c:v>-0.100762</c:v>
                </c:pt>
                <c:pt idx="55910">
                  <c:v>-0.100273</c:v>
                </c:pt>
                <c:pt idx="55911">
                  <c:v>-9.9766300000000002E-2</c:v>
                </c:pt>
                <c:pt idx="55912">
                  <c:v>-9.9242899999999995E-2</c:v>
                </c:pt>
                <c:pt idx="55913">
                  <c:v>-9.8702999999999999E-2</c:v>
                </c:pt>
                <c:pt idx="55914">
                  <c:v>-9.8147999999999999E-2</c:v>
                </c:pt>
                <c:pt idx="55915">
                  <c:v>-9.7580700000000006E-2</c:v>
                </c:pt>
                <c:pt idx="55916">
                  <c:v>-9.7001699999999996E-2</c:v>
                </c:pt>
                <c:pt idx="55917">
                  <c:v>-9.6408400000000005E-2</c:v>
                </c:pt>
                <c:pt idx="55918">
                  <c:v>-9.5799099999999998E-2</c:v>
                </c:pt>
                <c:pt idx="55919">
                  <c:v>-9.5176300000000005E-2</c:v>
                </c:pt>
                <c:pt idx="55920">
                  <c:v>-9.4544500000000004E-2</c:v>
                </c:pt>
                <c:pt idx="55921">
                  <c:v>-9.3907299999999999E-2</c:v>
                </c:pt>
                <c:pt idx="55922">
                  <c:v>-9.3267299999999997E-2</c:v>
                </c:pt>
                <c:pt idx="55923">
                  <c:v>-9.2625899999999997E-2</c:v>
                </c:pt>
                <c:pt idx="55924">
                  <c:v>-9.1982300000000003E-2</c:v>
                </c:pt>
                <c:pt idx="55925">
                  <c:v>-9.1331300000000004E-2</c:v>
                </c:pt>
                <c:pt idx="55926">
                  <c:v>-9.0667200000000003E-2</c:v>
                </c:pt>
                <c:pt idx="55927">
                  <c:v>-8.9990200000000006E-2</c:v>
                </c:pt>
                <c:pt idx="55928">
                  <c:v>-8.9306200000000002E-2</c:v>
                </c:pt>
                <c:pt idx="55929">
                  <c:v>-8.8620000000000004E-2</c:v>
                </c:pt>
                <c:pt idx="55930">
                  <c:v>-8.7933700000000004E-2</c:v>
                </c:pt>
                <c:pt idx="55931">
                  <c:v>-8.7251200000000001E-2</c:v>
                </c:pt>
                <c:pt idx="55932">
                  <c:v>-8.6576899999999998E-2</c:v>
                </c:pt>
                <c:pt idx="55933">
                  <c:v>-8.5911299999999996E-2</c:v>
                </c:pt>
                <c:pt idx="55934">
                  <c:v>-8.5252900000000006E-2</c:v>
                </c:pt>
                <c:pt idx="55935">
                  <c:v>-8.4600999999999996E-2</c:v>
                </c:pt>
                <c:pt idx="55936">
                  <c:v>-8.3957000000000004E-2</c:v>
                </c:pt>
                <c:pt idx="55937">
                  <c:v>-8.3323300000000003E-2</c:v>
                </c:pt>
                <c:pt idx="55938">
                  <c:v>-8.2701700000000003E-2</c:v>
                </c:pt>
                <c:pt idx="55939">
                  <c:v>-8.2094600000000004E-2</c:v>
                </c:pt>
                <c:pt idx="55940">
                  <c:v>-8.1506200000000001E-2</c:v>
                </c:pt>
                <c:pt idx="55941">
                  <c:v>-8.0941399999999997E-2</c:v>
                </c:pt>
                <c:pt idx="55942">
                  <c:v>-8.0403799999999997E-2</c:v>
                </c:pt>
                <c:pt idx="55943">
                  <c:v>-7.9894900000000005E-2</c:v>
                </c:pt>
                <c:pt idx="55944">
                  <c:v>-7.9413899999999996E-2</c:v>
                </c:pt>
                <c:pt idx="55945">
                  <c:v>-7.8959799999999997E-2</c:v>
                </c:pt>
                <c:pt idx="55946">
                  <c:v>-7.8531400000000001E-2</c:v>
                </c:pt>
                <c:pt idx="55947">
                  <c:v>-7.8128299999999998E-2</c:v>
                </c:pt>
                <c:pt idx="55948">
                  <c:v>-7.775E-2</c:v>
                </c:pt>
                <c:pt idx="55949">
                  <c:v>-7.7396000000000006E-2</c:v>
                </c:pt>
                <c:pt idx="55950">
                  <c:v>-7.7065700000000001E-2</c:v>
                </c:pt>
                <c:pt idx="55951">
                  <c:v>-7.67592E-2</c:v>
                </c:pt>
                <c:pt idx="55952">
                  <c:v>-7.6479199999999997E-2</c:v>
                </c:pt>
                <c:pt idx="55953">
                  <c:v>-7.6231099999999996E-2</c:v>
                </c:pt>
                <c:pt idx="55954">
                  <c:v>-7.6018699999999995E-2</c:v>
                </c:pt>
                <c:pt idx="55955">
                  <c:v>-7.58432E-2</c:v>
                </c:pt>
                <c:pt idx="55956">
                  <c:v>-7.5703800000000002E-2</c:v>
                </c:pt>
                <c:pt idx="55957">
                  <c:v>-7.5598499999999999E-2</c:v>
                </c:pt>
                <c:pt idx="55958">
                  <c:v>-7.5526599999999999E-2</c:v>
                </c:pt>
                <c:pt idx="55959">
                  <c:v>-7.5490000000000002E-2</c:v>
                </c:pt>
                <c:pt idx="55960">
                  <c:v>-7.5491699999999995E-2</c:v>
                </c:pt>
                <c:pt idx="55961">
                  <c:v>-7.5534000000000004E-2</c:v>
                </c:pt>
                <c:pt idx="55962">
                  <c:v>-7.5620300000000001E-2</c:v>
                </c:pt>
                <c:pt idx="55963">
                  <c:v>-7.5755900000000001E-2</c:v>
                </c:pt>
                <c:pt idx="55964">
                  <c:v>-7.5943800000000006E-2</c:v>
                </c:pt>
                <c:pt idx="55965">
                  <c:v>-7.6183399999999998E-2</c:v>
                </c:pt>
                <c:pt idx="55966">
                  <c:v>-7.6473899999999997E-2</c:v>
                </c:pt>
                <c:pt idx="55967">
                  <c:v>-7.6816400000000007E-2</c:v>
                </c:pt>
                <c:pt idx="55968">
                  <c:v>-7.7213400000000001E-2</c:v>
                </c:pt>
                <c:pt idx="55969">
                  <c:v>-7.7664800000000006E-2</c:v>
                </c:pt>
                <c:pt idx="55970">
                  <c:v>-7.8168399999999999E-2</c:v>
                </c:pt>
                <c:pt idx="55971">
                  <c:v>-7.8724299999999997E-2</c:v>
                </c:pt>
                <c:pt idx="55972">
                  <c:v>-7.9335900000000001E-2</c:v>
                </c:pt>
                <c:pt idx="55973">
                  <c:v>-8.0004000000000006E-2</c:v>
                </c:pt>
                <c:pt idx="55974">
                  <c:v>-8.0723799999999998E-2</c:v>
                </c:pt>
                <c:pt idx="55975">
                  <c:v>-8.1489400000000003E-2</c:v>
                </c:pt>
                <c:pt idx="55976">
                  <c:v>-8.2297300000000004E-2</c:v>
                </c:pt>
                <c:pt idx="55977">
                  <c:v>-8.3145800000000006E-2</c:v>
                </c:pt>
                <c:pt idx="55978">
                  <c:v>-8.4030400000000005E-2</c:v>
                </c:pt>
                <c:pt idx="55979">
                  <c:v>-8.4945800000000002E-2</c:v>
                </c:pt>
                <c:pt idx="55980">
                  <c:v>-8.5891599999999999E-2</c:v>
                </c:pt>
                <c:pt idx="55981">
                  <c:v>-8.6871100000000007E-2</c:v>
                </c:pt>
                <c:pt idx="55982">
                  <c:v>-8.7886400000000003E-2</c:v>
                </c:pt>
                <c:pt idx="55983">
                  <c:v>-8.8938199999999995E-2</c:v>
                </c:pt>
                <c:pt idx="55984">
                  <c:v>-9.0027700000000002E-2</c:v>
                </c:pt>
                <c:pt idx="55985">
                  <c:v>-9.1154600000000002E-2</c:v>
                </c:pt>
                <c:pt idx="55986">
                  <c:v>-9.2316400000000007E-2</c:v>
                </c:pt>
                <c:pt idx="55987">
                  <c:v>-9.3510999999999997E-2</c:v>
                </c:pt>
                <c:pt idx="55988">
                  <c:v>-9.4737799999999997E-2</c:v>
                </c:pt>
                <c:pt idx="55989">
                  <c:v>-9.5998200000000006E-2</c:v>
                </c:pt>
                <c:pt idx="55990">
                  <c:v>-9.7293599999999994E-2</c:v>
                </c:pt>
                <c:pt idx="55991">
                  <c:v>-9.8621899999999998E-2</c:v>
                </c:pt>
                <c:pt idx="55992">
                  <c:v>-9.9979499999999999E-2</c:v>
                </c:pt>
                <c:pt idx="55993">
                  <c:v>-0.101367</c:v>
                </c:pt>
                <c:pt idx="55994">
                  <c:v>-0.102788</c:v>
                </c:pt>
                <c:pt idx="55995">
                  <c:v>-0.104245</c:v>
                </c:pt>
                <c:pt idx="55996">
                  <c:v>-0.10573299999999999</c:v>
                </c:pt>
                <c:pt idx="55997">
                  <c:v>-0.107243</c:v>
                </c:pt>
                <c:pt idx="55998">
                  <c:v>-0.108765</c:v>
                </c:pt>
                <c:pt idx="55999">
                  <c:v>-0.110293</c:v>
                </c:pt>
                <c:pt idx="56000">
                  <c:v>-0.11182499999999999</c:v>
                </c:pt>
                <c:pt idx="56001">
                  <c:v>-0.113359</c:v>
                </c:pt>
                <c:pt idx="56002">
                  <c:v>-0.11489199999999999</c:v>
                </c:pt>
                <c:pt idx="56003">
                  <c:v>-0.116423</c:v>
                </c:pt>
                <c:pt idx="56004">
                  <c:v>-0.11795799999999999</c:v>
                </c:pt>
                <c:pt idx="56005">
                  <c:v>-0.119503</c:v>
                </c:pt>
                <c:pt idx="56006">
                  <c:v>-0.121057</c:v>
                </c:pt>
                <c:pt idx="56007">
                  <c:v>-0.122614</c:v>
                </c:pt>
                <c:pt idx="56008">
                  <c:v>-0.124168</c:v>
                </c:pt>
                <c:pt idx="56009">
                  <c:v>-0.125718</c:v>
                </c:pt>
                <c:pt idx="56010">
                  <c:v>-0.12726000000000001</c:v>
                </c:pt>
                <c:pt idx="56011">
                  <c:v>-0.12879199999999999</c:v>
                </c:pt>
                <c:pt idx="56012">
                  <c:v>-0.13031499999999999</c:v>
                </c:pt>
                <c:pt idx="56013">
                  <c:v>-0.13183300000000001</c:v>
                </c:pt>
                <c:pt idx="56014">
                  <c:v>-0.13334599999999999</c:v>
                </c:pt>
                <c:pt idx="56015">
                  <c:v>-0.13485800000000001</c:v>
                </c:pt>
                <c:pt idx="56016">
                  <c:v>-0.13637199999999999</c:v>
                </c:pt>
                <c:pt idx="56017">
                  <c:v>-0.13788600000000001</c:v>
                </c:pt>
                <c:pt idx="56018">
                  <c:v>-0.13939799999999999</c:v>
                </c:pt>
                <c:pt idx="56019">
                  <c:v>-0.140906</c:v>
                </c:pt>
                <c:pt idx="56020">
                  <c:v>-0.14240800000000001</c:v>
                </c:pt>
                <c:pt idx="56021">
                  <c:v>-0.14390500000000001</c:v>
                </c:pt>
                <c:pt idx="56022">
                  <c:v>-0.145397</c:v>
                </c:pt>
                <c:pt idx="56023">
                  <c:v>-0.14688300000000001</c:v>
                </c:pt>
                <c:pt idx="56024">
                  <c:v>-0.14835899999999999</c:v>
                </c:pt>
                <c:pt idx="56025">
                  <c:v>-0.14982300000000001</c:v>
                </c:pt>
                <c:pt idx="56026">
                  <c:v>-0.15127099999999999</c:v>
                </c:pt>
                <c:pt idx="56027">
                  <c:v>-0.15270400000000001</c:v>
                </c:pt>
                <c:pt idx="56028">
                  <c:v>-0.15412100000000001</c:v>
                </c:pt>
                <c:pt idx="56029">
                  <c:v>-0.15551999999999999</c:v>
                </c:pt>
                <c:pt idx="56030">
                  <c:v>-0.15689700000000001</c:v>
                </c:pt>
                <c:pt idx="56031">
                  <c:v>-0.158251</c:v>
                </c:pt>
                <c:pt idx="56032">
                  <c:v>-0.159582</c:v>
                </c:pt>
                <c:pt idx="56033">
                  <c:v>-0.16089200000000001</c:v>
                </c:pt>
                <c:pt idx="56034">
                  <c:v>-0.162188</c:v>
                </c:pt>
                <c:pt idx="56035">
                  <c:v>-0.16347500000000001</c:v>
                </c:pt>
                <c:pt idx="56036">
                  <c:v>-0.16475799999999999</c:v>
                </c:pt>
                <c:pt idx="56037">
                  <c:v>-0.16603799999999999</c:v>
                </c:pt>
                <c:pt idx="56038">
                  <c:v>-0.16731499999999999</c:v>
                </c:pt>
                <c:pt idx="56039">
                  <c:v>-0.16858999999999999</c:v>
                </c:pt>
                <c:pt idx="56040">
                  <c:v>-0.16986299999999999</c:v>
                </c:pt>
                <c:pt idx="56041">
                  <c:v>-0.17113100000000001</c:v>
                </c:pt>
                <c:pt idx="56042">
                  <c:v>-0.17238999999999999</c:v>
                </c:pt>
                <c:pt idx="56043">
                  <c:v>-0.17363300000000001</c:v>
                </c:pt>
                <c:pt idx="56044">
                  <c:v>-0.17486199999999999</c:v>
                </c:pt>
                <c:pt idx="56045">
                  <c:v>-0.17608299999999999</c:v>
                </c:pt>
                <c:pt idx="56046">
                  <c:v>-0.17730199999999999</c:v>
                </c:pt>
                <c:pt idx="56047">
                  <c:v>-0.17852100000000001</c:v>
                </c:pt>
                <c:pt idx="56048">
                  <c:v>-0.17973600000000001</c:v>
                </c:pt>
                <c:pt idx="56049">
                  <c:v>-0.18094299999999999</c:v>
                </c:pt>
                <c:pt idx="56050">
                  <c:v>-0.182141</c:v>
                </c:pt>
                <c:pt idx="56051">
                  <c:v>-0.18332799999999999</c:v>
                </c:pt>
                <c:pt idx="56052">
                  <c:v>-0.184503</c:v>
                </c:pt>
                <c:pt idx="56053">
                  <c:v>-0.185668</c:v>
                </c:pt>
                <c:pt idx="56054">
                  <c:v>-0.18682699999999999</c:v>
                </c:pt>
                <c:pt idx="56055">
                  <c:v>-0.18798500000000001</c:v>
                </c:pt>
                <c:pt idx="56056">
                  <c:v>-0.18914400000000001</c:v>
                </c:pt>
                <c:pt idx="56057">
                  <c:v>-0.190307</c:v>
                </c:pt>
                <c:pt idx="56058">
                  <c:v>-0.19147500000000001</c:v>
                </c:pt>
                <c:pt idx="56059">
                  <c:v>-0.19264200000000001</c:v>
                </c:pt>
                <c:pt idx="56060">
                  <c:v>-0.193804</c:v>
                </c:pt>
                <c:pt idx="56061">
                  <c:v>-0.194963</c:v>
                </c:pt>
                <c:pt idx="56062">
                  <c:v>-0.196127</c:v>
                </c:pt>
                <c:pt idx="56063">
                  <c:v>-0.19730200000000001</c:v>
                </c:pt>
                <c:pt idx="56064">
                  <c:v>-0.198494</c:v>
                </c:pt>
                <c:pt idx="56065">
                  <c:v>-0.19970399999999999</c:v>
                </c:pt>
                <c:pt idx="56066">
                  <c:v>-0.200933</c:v>
                </c:pt>
                <c:pt idx="56067">
                  <c:v>-0.202179</c:v>
                </c:pt>
                <c:pt idx="56068">
                  <c:v>-0.203433</c:v>
                </c:pt>
                <c:pt idx="56069">
                  <c:v>-0.20469100000000001</c:v>
                </c:pt>
                <c:pt idx="56070">
                  <c:v>-0.20594899999999999</c:v>
                </c:pt>
                <c:pt idx="56071">
                  <c:v>-0.207207</c:v>
                </c:pt>
                <c:pt idx="56072">
                  <c:v>-0.20846400000000001</c:v>
                </c:pt>
                <c:pt idx="56073">
                  <c:v>-0.20971400000000001</c:v>
                </c:pt>
                <c:pt idx="56074">
                  <c:v>-0.210955</c:v>
                </c:pt>
                <c:pt idx="56075">
                  <c:v>-0.21219499999999999</c:v>
                </c:pt>
                <c:pt idx="56076">
                  <c:v>-0.21344299999999999</c:v>
                </c:pt>
                <c:pt idx="56077">
                  <c:v>-0.21470500000000001</c:v>
                </c:pt>
                <c:pt idx="56078">
                  <c:v>-0.21598400000000001</c:v>
                </c:pt>
                <c:pt idx="56079">
                  <c:v>-0.21728700000000001</c:v>
                </c:pt>
                <c:pt idx="56080">
                  <c:v>-0.218615</c:v>
                </c:pt>
                <c:pt idx="56081">
                  <c:v>-0.219969</c:v>
                </c:pt>
                <c:pt idx="56082">
                  <c:v>-0.22134699999999999</c:v>
                </c:pt>
                <c:pt idx="56083">
                  <c:v>-0.222749</c:v>
                </c:pt>
                <c:pt idx="56084">
                  <c:v>-0.22417699999999999</c:v>
                </c:pt>
                <c:pt idx="56085">
                  <c:v>-0.225632</c:v>
                </c:pt>
                <c:pt idx="56086">
                  <c:v>-0.22711500000000001</c:v>
                </c:pt>
                <c:pt idx="56087">
                  <c:v>-0.22862399999999999</c:v>
                </c:pt>
                <c:pt idx="56088">
                  <c:v>-0.230161</c:v>
                </c:pt>
                <c:pt idx="56089">
                  <c:v>-0.23172499999999999</c:v>
                </c:pt>
                <c:pt idx="56090">
                  <c:v>-0.23330899999999999</c:v>
                </c:pt>
                <c:pt idx="56091">
                  <c:v>-0.234905</c:v>
                </c:pt>
                <c:pt idx="56092">
                  <c:v>-0.236507</c:v>
                </c:pt>
                <c:pt idx="56093">
                  <c:v>-0.23811299999999999</c:v>
                </c:pt>
                <c:pt idx="56094">
                  <c:v>-0.23973</c:v>
                </c:pt>
                <c:pt idx="56095">
                  <c:v>-0.24135899999999999</c:v>
                </c:pt>
                <c:pt idx="56096">
                  <c:v>-0.24299899999999999</c:v>
                </c:pt>
                <c:pt idx="56097">
                  <c:v>-0.24465000000000001</c:v>
                </c:pt>
                <c:pt idx="56098">
                  <c:v>-0.246311</c:v>
                </c:pt>
                <c:pt idx="56099">
                  <c:v>-0.24798200000000001</c:v>
                </c:pt>
                <c:pt idx="56100">
                  <c:v>-0.24966099999999999</c:v>
                </c:pt>
                <c:pt idx="56101">
                  <c:v>-0.25134200000000001</c:v>
                </c:pt>
                <c:pt idx="56102">
                  <c:v>-0.25302000000000002</c:v>
                </c:pt>
                <c:pt idx="56103">
                  <c:v>-0.25469000000000003</c:v>
                </c:pt>
                <c:pt idx="56104">
                  <c:v>-0.25635000000000002</c:v>
                </c:pt>
                <c:pt idx="56105">
                  <c:v>-0.25800400000000001</c:v>
                </c:pt>
                <c:pt idx="56106">
                  <c:v>-0.259658</c:v>
                </c:pt>
                <c:pt idx="56107">
                  <c:v>-0.26131700000000002</c:v>
                </c:pt>
                <c:pt idx="56108">
                  <c:v>-0.26298100000000002</c:v>
                </c:pt>
                <c:pt idx="56109">
                  <c:v>-0.264652</c:v>
                </c:pt>
                <c:pt idx="56110">
                  <c:v>-0.26632499999999998</c:v>
                </c:pt>
                <c:pt idx="56111">
                  <c:v>-0.26799899999999999</c:v>
                </c:pt>
                <c:pt idx="56112">
                  <c:v>-0.26967600000000003</c:v>
                </c:pt>
                <c:pt idx="56113">
                  <c:v>-0.27136399999999999</c:v>
                </c:pt>
                <c:pt idx="56114">
                  <c:v>-0.27306399999999997</c:v>
                </c:pt>
                <c:pt idx="56115">
                  <c:v>-0.27477600000000002</c:v>
                </c:pt>
                <c:pt idx="56116">
                  <c:v>-0.27649800000000002</c:v>
                </c:pt>
                <c:pt idx="56117">
                  <c:v>-0.27822200000000002</c:v>
                </c:pt>
                <c:pt idx="56118">
                  <c:v>-0.279943</c:v>
                </c:pt>
                <c:pt idx="56119">
                  <c:v>-0.28165800000000002</c:v>
                </c:pt>
                <c:pt idx="56120">
                  <c:v>-0.28337099999999998</c:v>
                </c:pt>
                <c:pt idx="56121">
                  <c:v>-0.285082</c:v>
                </c:pt>
                <c:pt idx="56122">
                  <c:v>-0.28678599999999999</c:v>
                </c:pt>
                <c:pt idx="56123">
                  <c:v>-0.28847499999999998</c:v>
                </c:pt>
                <c:pt idx="56124">
                  <c:v>-0.29014699999999999</c:v>
                </c:pt>
                <c:pt idx="56125">
                  <c:v>-0.2918</c:v>
                </c:pt>
                <c:pt idx="56126">
                  <c:v>-0.29343000000000002</c:v>
                </c:pt>
                <c:pt idx="56127">
                  <c:v>-0.29503400000000002</c:v>
                </c:pt>
                <c:pt idx="56128">
                  <c:v>-0.29661599999999999</c:v>
                </c:pt>
                <c:pt idx="56129">
                  <c:v>-0.29818</c:v>
                </c:pt>
                <c:pt idx="56130">
                  <c:v>-0.29972900000000002</c:v>
                </c:pt>
                <c:pt idx="56131">
                  <c:v>-0.301263</c:v>
                </c:pt>
                <c:pt idx="56132">
                  <c:v>-0.30277900000000002</c:v>
                </c:pt>
                <c:pt idx="56133">
                  <c:v>-0.30427300000000002</c:v>
                </c:pt>
                <c:pt idx="56134">
                  <c:v>-0.30573899999999998</c:v>
                </c:pt>
                <c:pt idx="56135">
                  <c:v>-0.307172</c:v>
                </c:pt>
                <c:pt idx="56136">
                  <c:v>-0.30856899999999998</c:v>
                </c:pt>
                <c:pt idx="56137">
                  <c:v>-0.30993100000000001</c:v>
                </c:pt>
                <c:pt idx="56138">
                  <c:v>-0.31125999999999998</c:v>
                </c:pt>
                <c:pt idx="56139">
                  <c:v>-0.312556</c:v>
                </c:pt>
                <c:pt idx="56140">
                  <c:v>-0.31382500000000002</c:v>
                </c:pt>
                <c:pt idx="56141">
                  <c:v>-0.31506699999999999</c:v>
                </c:pt>
                <c:pt idx="56142">
                  <c:v>-0.316278</c:v>
                </c:pt>
                <c:pt idx="56143">
                  <c:v>-0.31745800000000002</c:v>
                </c:pt>
                <c:pt idx="56144">
                  <c:v>-0.318608</c:v>
                </c:pt>
                <c:pt idx="56145">
                  <c:v>-0.31973099999999999</c:v>
                </c:pt>
                <c:pt idx="56146">
                  <c:v>-0.32082300000000002</c:v>
                </c:pt>
                <c:pt idx="56147">
                  <c:v>-0.321882</c:v>
                </c:pt>
                <c:pt idx="56148">
                  <c:v>-0.32290999999999997</c:v>
                </c:pt>
                <c:pt idx="56149">
                  <c:v>-0.323907</c:v>
                </c:pt>
                <c:pt idx="56150">
                  <c:v>-0.32486500000000001</c:v>
                </c:pt>
                <c:pt idx="56151">
                  <c:v>-0.32577499999999998</c:v>
                </c:pt>
                <c:pt idx="56152">
                  <c:v>-0.32663399999999998</c:v>
                </c:pt>
                <c:pt idx="56153">
                  <c:v>-0.32743899999999998</c:v>
                </c:pt>
                <c:pt idx="56154">
                  <c:v>-0.328185</c:v>
                </c:pt>
                <c:pt idx="56155">
                  <c:v>-0.32886900000000002</c:v>
                </c:pt>
                <c:pt idx="56156">
                  <c:v>-0.32949899999999999</c:v>
                </c:pt>
                <c:pt idx="56157">
                  <c:v>-0.33007900000000001</c:v>
                </c:pt>
                <c:pt idx="56158">
                  <c:v>-0.33060800000000001</c:v>
                </c:pt>
                <c:pt idx="56159">
                  <c:v>-0.33108300000000002</c:v>
                </c:pt>
                <c:pt idx="56160">
                  <c:v>-0.33150800000000002</c:v>
                </c:pt>
                <c:pt idx="56161">
                  <c:v>-0.33188299999999998</c:v>
                </c:pt>
                <c:pt idx="56162">
                  <c:v>-0.332208</c:v>
                </c:pt>
                <c:pt idx="56163">
                  <c:v>-0.33247900000000002</c:v>
                </c:pt>
                <c:pt idx="56164">
                  <c:v>-0.33269900000000002</c:v>
                </c:pt>
                <c:pt idx="56165">
                  <c:v>-0.332874</c:v>
                </c:pt>
                <c:pt idx="56166">
                  <c:v>-0.333005</c:v>
                </c:pt>
                <c:pt idx="56167">
                  <c:v>-0.33308399999999999</c:v>
                </c:pt>
                <c:pt idx="56168">
                  <c:v>-0.33310600000000001</c:v>
                </c:pt>
                <c:pt idx="56169">
                  <c:v>-0.333067</c:v>
                </c:pt>
                <c:pt idx="56170">
                  <c:v>-0.33296999999999999</c:v>
                </c:pt>
                <c:pt idx="56171">
                  <c:v>-0.33282099999999998</c:v>
                </c:pt>
                <c:pt idx="56172">
                  <c:v>-0.33262999999999998</c:v>
                </c:pt>
                <c:pt idx="56173">
                  <c:v>-0.332403</c:v>
                </c:pt>
                <c:pt idx="56174">
                  <c:v>-0.33213799999999999</c:v>
                </c:pt>
                <c:pt idx="56175">
                  <c:v>-0.33182400000000001</c:v>
                </c:pt>
                <c:pt idx="56176">
                  <c:v>-0.33145000000000002</c:v>
                </c:pt>
                <c:pt idx="56177">
                  <c:v>-0.33101199999999997</c:v>
                </c:pt>
                <c:pt idx="56178">
                  <c:v>-0.330513</c:v>
                </c:pt>
                <c:pt idx="56179">
                  <c:v>-0.32995200000000002</c:v>
                </c:pt>
                <c:pt idx="56180">
                  <c:v>-0.32932899999999998</c:v>
                </c:pt>
                <c:pt idx="56181">
                  <c:v>-0.32864700000000002</c:v>
                </c:pt>
                <c:pt idx="56182">
                  <c:v>-0.32791100000000001</c:v>
                </c:pt>
                <c:pt idx="56183">
                  <c:v>-0.32712000000000002</c:v>
                </c:pt>
                <c:pt idx="56184">
                  <c:v>-0.32627099999999998</c:v>
                </c:pt>
                <c:pt idx="56185">
                  <c:v>-0.32536100000000001</c:v>
                </c:pt>
                <c:pt idx="56186">
                  <c:v>-0.32438600000000001</c:v>
                </c:pt>
                <c:pt idx="56187">
                  <c:v>-0.32334800000000002</c:v>
                </c:pt>
                <c:pt idx="56188">
                  <c:v>-0.32225300000000001</c:v>
                </c:pt>
                <c:pt idx="56189">
                  <c:v>-0.321106</c:v>
                </c:pt>
                <c:pt idx="56190">
                  <c:v>-0.31991199999999997</c:v>
                </c:pt>
                <c:pt idx="56191">
                  <c:v>-0.31866699999999998</c:v>
                </c:pt>
                <c:pt idx="56192">
                  <c:v>-0.31736900000000001</c:v>
                </c:pt>
                <c:pt idx="56193">
                  <c:v>-0.31601400000000002</c:v>
                </c:pt>
                <c:pt idx="56194">
                  <c:v>-0.31459700000000002</c:v>
                </c:pt>
                <c:pt idx="56195">
                  <c:v>-0.31311099999999997</c:v>
                </c:pt>
                <c:pt idx="56196">
                  <c:v>-0.31154999999999999</c:v>
                </c:pt>
                <c:pt idx="56197">
                  <c:v>-0.30991400000000002</c:v>
                </c:pt>
                <c:pt idx="56198">
                  <c:v>-0.30820199999999998</c:v>
                </c:pt>
                <c:pt idx="56199">
                  <c:v>-0.30641800000000002</c:v>
                </c:pt>
                <c:pt idx="56200">
                  <c:v>-0.30456800000000001</c:v>
                </c:pt>
                <c:pt idx="56201">
                  <c:v>-0.30266100000000001</c:v>
                </c:pt>
                <c:pt idx="56202">
                  <c:v>-0.300701</c:v>
                </c:pt>
                <c:pt idx="56203">
                  <c:v>-0.29868099999999997</c:v>
                </c:pt>
                <c:pt idx="56204">
                  <c:v>-0.29659200000000002</c:v>
                </c:pt>
                <c:pt idx="56205">
                  <c:v>-0.294437</c:v>
                </c:pt>
                <c:pt idx="56206">
                  <c:v>-0.29222399999999998</c:v>
                </c:pt>
                <c:pt idx="56207">
                  <c:v>-0.289964</c:v>
                </c:pt>
                <c:pt idx="56208">
                  <c:v>-0.28765800000000002</c:v>
                </c:pt>
                <c:pt idx="56209">
                  <c:v>-0.28531099999999998</c:v>
                </c:pt>
                <c:pt idx="56210">
                  <c:v>-0.28292800000000001</c:v>
                </c:pt>
                <c:pt idx="56211">
                  <c:v>-0.28050900000000001</c:v>
                </c:pt>
                <c:pt idx="56212">
                  <c:v>-0.27804899999999999</c:v>
                </c:pt>
                <c:pt idx="56213">
                  <c:v>-0.27554400000000001</c:v>
                </c:pt>
                <c:pt idx="56214">
                  <c:v>-0.27299400000000001</c:v>
                </c:pt>
                <c:pt idx="56215">
                  <c:v>-0.270399</c:v>
                </c:pt>
                <c:pt idx="56216">
                  <c:v>-0.26775900000000002</c:v>
                </c:pt>
                <c:pt idx="56217">
                  <c:v>-0.26507500000000001</c:v>
                </c:pt>
                <c:pt idx="56218">
                  <c:v>-0.26235000000000003</c:v>
                </c:pt>
                <c:pt idx="56219">
                  <c:v>-0.25958399999999998</c:v>
                </c:pt>
                <c:pt idx="56220">
                  <c:v>-0.256776</c:v>
                </c:pt>
                <c:pt idx="56221">
                  <c:v>-0.25392700000000001</c:v>
                </c:pt>
                <c:pt idx="56222">
                  <c:v>-0.25104599999999999</c:v>
                </c:pt>
                <c:pt idx="56223">
                  <c:v>-0.248137</c:v>
                </c:pt>
                <c:pt idx="56224">
                  <c:v>-0.2452</c:v>
                </c:pt>
                <c:pt idx="56225">
                  <c:v>-0.24223900000000001</c:v>
                </c:pt>
                <c:pt idx="56226">
                  <c:v>-0.239256</c:v>
                </c:pt>
                <c:pt idx="56227">
                  <c:v>-0.23624999999999999</c:v>
                </c:pt>
                <c:pt idx="56228">
                  <c:v>-0.23321900000000001</c:v>
                </c:pt>
                <c:pt idx="56229">
                  <c:v>-0.23016600000000001</c:v>
                </c:pt>
                <c:pt idx="56230">
                  <c:v>-0.227099</c:v>
                </c:pt>
                <c:pt idx="56231">
                  <c:v>-0.22401699999999999</c:v>
                </c:pt>
                <c:pt idx="56232">
                  <c:v>-0.220918</c:v>
                </c:pt>
                <c:pt idx="56233">
                  <c:v>-0.217807</c:v>
                </c:pt>
                <c:pt idx="56234">
                  <c:v>-0.21468899999999999</c:v>
                </c:pt>
                <c:pt idx="56235">
                  <c:v>-0.21156700000000001</c:v>
                </c:pt>
                <c:pt idx="56236">
                  <c:v>-0.20844299999999999</c:v>
                </c:pt>
                <c:pt idx="56237">
                  <c:v>-0.205322</c:v>
                </c:pt>
                <c:pt idx="56238">
                  <c:v>-0.202209</c:v>
                </c:pt>
                <c:pt idx="56239">
                  <c:v>-0.19910800000000001</c:v>
                </c:pt>
                <c:pt idx="56240">
                  <c:v>-0.196024</c:v>
                </c:pt>
                <c:pt idx="56241">
                  <c:v>-0.19295899999999999</c:v>
                </c:pt>
                <c:pt idx="56242">
                  <c:v>-0.189917</c:v>
                </c:pt>
                <c:pt idx="56243">
                  <c:v>-0.18689800000000001</c:v>
                </c:pt>
                <c:pt idx="56244">
                  <c:v>-0.18390300000000001</c:v>
                </c:pt>
                <c:pt idx="56245">
                  <c:v>-0.18093100000000001</c:v>
                </c:pt>
                <c:pt idx="56246">
                  <c:v>-0.17798600000000001</c:v>
                </c:pt>
                <c:pt idx="56247">
                  <c:v>-0.17507300000000001</c:v>
                </c:pt>
                <c:pt idx="56248">
                  <c:v>-0.17219300000000001</c:v>
                </c:pt>
                <c:pt idx="56249">
                  <c:v>-0.169348</c:v>
                </c:pt>
                <c:pt idx="56250">
                  <c:v>-0.16654099999999999</c:v>
                </c:pt>
                <c:pt idx="56251">
                  <c:v>-0.163771</c:v>
                </c:pt>
                <c:pt idx="56252">
                  <c:v>-0.16103700000000001</c:v>
                </c:pt>
                <c:pt idx="56253">
                  <c:v>-0.15834400000000001</c:v>
                </c:pt>
                <c:pt idx="56254">
                  <c:v>-0.155695</c:v>
                </c:pt>
                <c:pt idx="56255">
                  <c:v>-0.153091</c:v>
                </c:pt>
                <c:pt idx="56256">
                  <c:v>-0.150532</c:v>
                </c:pt>
                <c:pt idx="56257">
                  <c:v>-0.14802100000000001</c:v>
                </c:pt>
                <c:pt idx="56258">
                  <c:v>-0.14555799999999999</c:v>
                </c:pt>
                <c:pt idx="56259">
                  <c:v>-0.14314399999999999</c:v>
                </c:pt>
                <c:pt idx="56260">
                  <c:v>-0.14078199999999999</c:v>
                </c:pt>
                <c:pt idx="56261">
                  <c:v>-0.13847200000000001</c:v>
                </c:pt>
                <c:pt idx="56262">
                  <c:v>-0.136214</c:v>
                </c:pt>
                <c:pt idx="56263">
                  <c:v>-0.13400400000000001</c:v>
                </c:pt>
                <c:pt idx="56264">
                  <c:v>-0.13184000000000001</c:v>
                </c:pt>
                <c:pt idx="56265">
                  <c:v>-0.12973000000000001</c:v>
                </c:pt>
                <c:pt idx="56266">
                  <c:v>-0.12768499999999999</c:v>
                </c:pt>
                <c:pt idx="56267">
                  <c:v>-0.12571399999999999</c:v>
                </c:pt>
                <c:pt idx="56268">
                  <c:v>-0.123816</c:v>
                </c:pt>
                <c:pt idx="56269">
                  <c:v>-0.121991</c:v>
                </c:pt>
                <c:pt idx="56270">
                  <c:v>-0.120237</c:v>
                </c:pt>
                <c:pt idx="56271">
                  <c:v>-0.11855400000000001</c:v>
                </c:pt>
                <c:pt idx="56272">
                  <c:v>-0.11694300000000001</c:v>
                </c:pt>
                <c:pt idx="56273">
                  <c:v>-0.11540599999999999</c:v>
                </c:pt>
                <c:pt idx="56274">
                  <c:v>-0.11394799999999999</c:v>
                </c:pt>
                <c:pt idx="56275">
                  <c:v>-0.11257300000000001</c:v>
                </c:pt>
                <c:pt idx="56276">
                  <c:v>-0.11128200000000001</c:v>
                </c:pt>
                <c:pt idx="56277">
                  <c:v>-0.110073</c:v>
                </c:pt>
                <c:pt idx="56278">
                  <c:v>-0.108947</c:v>
                </c:pt>
                <c:pt idx="56279">
                  <c:v>-0.107901</c:v>
                </c:pt>
                <c:pt idx="56280">
                  <c:v>-0.106932</c:v>
                </c:pt>
                <c:pt idx="56281">
                  <c:v>-0.106042</c:v>
                </c:pt>
                <c:pt idx="56282">
                  <c:v>-0.10523299999999999</c:v>
                </c:pt>
                <c:pt idx="56283">
                  <c:v>-0.104507</c:v>
                </c:pt>
                <c:pt idx="56284">
                  <c:v>-0.103866</c:v>
                </c:pt>
                <c:pt idx="56285">
                  <c:v>-0.103311</c:v>
                </c:pt>
                <c:pt idx="56286">
                  <c:v>-0.102843</c:v>
                </c:pt>
                <c:pt idx="56287">
                  <c:v>-0.102461</c:v>
                </c:pt>
                <c:pt idx="56288">
                  <c:v>-0.102163</c:v>
                </c:pt>
                <c:pt idx="56289">
                  <c:v>-0.101952</c:v>
                </c:pt>
                <c:pt idx="56290">
                  <c:v>-0.10183200000000001</c:v>
                </c:pt>
                <c:pt idx="56291">
                  <c:v>-0.101803</c:v>
                </c:pt>
                <c:pt idx="56292">
                  <c:v>-0.101867</c:v>
                </c:pt>
                <c:pt idx="56293">
                  <c:v>-0.102022</c:v>
                </c:pt>
                <c:pt idx="56294">
                  <c:v>-0.102269</c:v>
                </c:pt>
                <c:pt idx="56295">
                  <c:v>-0.102607</c:v>
                </c:pt>
                <c:pt idx="56296">
                  <c:v>-0.103036</c:v>
                </c:pt>
                <c:pt idx="56297">
                  <c:v>-0.10355200000000001</c:v>
                </c:pt>
                <c:pt idx="56298">
                  <c:v>-0.104156</c:v>
                </c:pt>
                <c:pt idx="56299">
                  <c:v>-0.104848</c:v>
                </c:pt>
                <c:pt idx="56300">
                  <c:v>-0.105629</c:v>
                </c:pt>
                <c:pt idx="56301">
                  <c:v>-0.106492</c:v>
                </c:pt>
                <c:pt idx="56302">
                  <c:v>-0.107435</c:v>
                </c:pt>
                <c:pt idx="56303">
                  <c:v>-0.108456</c:v>
                </c:pt>
                <c:pt idx="56304">
                  <c:v>-0.109557</c:v>
                </c:pt>
                <c:pt idx="56305">
                  <c:v>-0.110738</c:v>
                </c:pt>
                <c:pt idx="56306">
                  <c:v>-0.111996</c:v>
                </c:pt>
                <c:pt idx="56307">
                  <c:v>-0.113328</c:v>
                </c:pt>
                <c:pt idx="56308">
                  <c:v>-0.11473</c:v>
                </c:pt>
                <c:pt idx="56309">
                  <c:v>-0.1162</c:v>
                </c:pt>
                <c:pt idx="56310">
                  <c:v>-0.117738</c:v>
                </c:pt>
                <c:pt idx="56311">
                  <c:v>-0.11934500000000001</c:v>
                </c:pt>
                <c:pt idx="56312">
                  <c:v>-0.121022</c:v>
                </c:pt>
                <c:pt idx="56313">
                  <c:v>-0.122765</c:v>
                </c:pt>
                <c:pt idx="56314">
                  <c:v>-0.124572</c:v>
                </c:pt>
                <c:pt idx="56315">
                  <c:v>-0.126439</c:v>
                </c:pt>
                <c:pt idx="56316">
                  <c:v>-0.12836500000000001</c:v>
                </c:pt>
                <c:pt idx="56317">
                  <c:v>-0.13034999999999999</c:v>
                </c:pt>
                <c:pt idx="56318">
                  <c:v>-0.13239200000000001</c:v>
                </c:pt>
                <c:pt idx="56319">
                  <c:v>-0.134489</c:v>
                </c:pt>
                <c:pt idx="56320">
                  <c:v>-0.13663800000000001</c:v>
                </c:pt>
                <c:pt idx="56321">
                  <c:v>-0.13883499999999999</c:v>
                </c:pt>
                <c:pt idx="56322">
                  <c:v>-0.14107900000000001</c:v>
                </c:pt>
                <c:pt idx="56323">
                  <c:v>-0.143369</c:v>
                </c:pt>
                <c:pt idx="56324">
                  <c:v>-0.145705</c:v>
                </c:pt>
                <c:pt idx="56325">
                  <c:v>-0.14808499999999999</c:v>
                </c:pt>
                <c:pt idx="56326">
                  <c:v>-0.150508</c:v>
                </c:pt>
                <c:pt idx="56327">
                  <c:v>-0.152972</c:v>
                </c:pt>
                <c:pt idx="56328">
                  <c:v>-0.15547</c:v>
                </c:pt>
                <c:pt idx="56329">
                  <c:v>-0.157995</c:v>
                </c:pt>
                <c:pt idx="56330">
                  <c:v>-0.16054499999999999</c:v>
                </c:pt>
                <c:pt idx="56331">
                  <c:v>-0.16311999999999999</c:v>
                </c:pt>
                <c:pt idx="56332">
                  <c:v>-0.16571900000000001</c:v>
                </c:pt>
                <c:pt idx="56333">
                  <c:v>-0.16834099999999999</c:v>
                </c:pt>
                <c:pt idx="56334">
                  <c:v>-0.170983</c:v>
                </c:pt>
                <c:pt idx="56335">
                  <c:v>-0.173647</c:v>
                </c:pt>
                <c:pt idx="56336">
                  <c:v>-0.17633199999999999</c:v>
                </c:pt>
                <c:pt idx="56337">
                  <c:v>-0.179039</c:v>
                </c:pt>
                <c:pt idx="56338">
                  <c:v>-0.18176200000000001</c:v>
                </c:pt>
                <c:pt idx="56339">
                  <c:v>-0.18449499999999999</c:v>
                </c:pt>
                <c:pt idx="56340">
                  <c:v>-0.18723600000000001</c:v>
                </c:pt>
                <c:pt idx="56341">
                  <c:v>-0.18998799999999999</c:v>
                </c:pt>
                <c:pt idx="56342">
                  <c:v>-0.19275800000000001</c:v>
                </c:pt>
                <c:pt idx="56343">
                  <c:v>-0.195547</c:v>
                </c:pt>
                <c:pt idx="56344">
                  <c:v>-0.198351</c:v>
                </c:pt>
                <c:pt idx="56345">
                  <c:v>-0.20116600000000001</c:v>
                </c:pt>
                <c:pt idx="56346">
                  <c:v>-0.203988</c:v>
                </c:pt>
                <c:pt idx="56347">
                  <c:v>-0.206816</c:v>
                </c:pt>
                <c:pt idx="56348">
                  <c:v>-0.20965</c:v>
                </c:pt>
                <c:pt idx="56349">
                  <c:v>-0.21248400000000001</c:v>
                </c:pt>
                <c:pt idx="56350">
                  <c:v>-0.21531600000000001</c:v>
                </c:pt>
                <c:pt idx="56351">
                  <c:v>-0.21814600000000001</c:v>
                </c:pt>
                <c:pt idx="56352">
                  <c:v>-0.220974</c:v>
                </c:pt>
                <c:pt idx="56353">
                  <c:v>-0.223798</c:v>
                </c:pt>
                <c:pt idx="56354">
                  <c:v>-0.22661500000000001</c:v>
                </c:pt>
                <c:pt idx="56355">
                  <c:v>-0.22942299999999999</c:v>
                </c:pt>
                <c:pt idx="56356">
                  <c:v>-0.232215</c:v>
                </c:pt>
                <c:pt idx="56357">
                  <c:v>-0.23499</c:v>
                </c:pt>
                <c:pt idx="56358">
                  <c:v>-0.23774500000000001</c:v>
                </c:pt>
                <c:pt idx="56359">
                  <c:v>-0.240454</c:v>
                </c:pt>
                <c:pt idx="56360">
                  <c:v>-0.243092</c:v>
                </c:pt>
                <c:pt idx="56361">
                  <c:v>-0.24569199999999999</c:v>
                </c:pt>
                <c:pt idx="56362">
                  <c:v>-0.248278</c:v>
                </c:pt>
                <c:pt idx="56363">
                  <c:v>-0.25083</c:v>
                </c:pt>
                <c:pt idx="56364">
                  <c:v>-0.25334299999999998</c:v>
                </c:pt>
                <c:pt idx="56365">
                  <c:v>-0.25583</c:v>
                </c:pt>
                <c:pt idx="56366">
                  <c:v>-0.258299</c:v>
                </c:pt>
                <c:pt idx="56367">
                  <c:v>-0.26074900000000001</c:v>
                </c:pt>
                <c:pt idx="56368">
                  <c:v>-0.26317699999999999</c:v>
                </c:pt>
                <c:pt idx="56369">
                  <c:v>-0.26558100000000001</c:v>
                </c:pt>
                <c:pt idx="56370">
                  <c:v>-0.267961</c:v>
                </c:pt>
                <c:pt idx="56371">
                  <c:v>-0.270318</c:v>
                </c:pt>
                <c:pt idx="56372">
                  <c:v>-0.27265499999999998</c:v>
                </c:pt>
                <c:pt idx="56373">
                  <c:v>-0.27497199999999999</c:v>
                </c:pt>
                <c:pt idx="56374">
                  <c:v>-0.27727000000000002</c:v>
                </c:pt>
                <c:pt idx="56375">
                  <c:v>-0.27954699999999999</c:v>
                </c:pt>
                <c:pt idx="56376">
                  <c:v>-0.28180500000000003</c:v>
                </c:pt>
                <c:pt idx="56377">
                  <c:v>-0.28404699999999999</c:v>
                </c:pt>
                <c:pt idx="56378">
                  <c:v>-0.28627200000000003</c:v>
                </c:pt>
                <c:pt idx="56379">
                  <c:v>-0.28848000000000001</c:v>
                </c:pt>
                <c:pt idx="56380">
                  <c:v>-0.29066500000000001</c:v>
                </c:pt>
                <c:pt idx="56381">
                  <c:v>-0.29282399999999997</c:v>
                </c:pt>
                <c:pt idx="56382">
                  <c:v>-0.29495199999999999</c:v>
                </c:pt>
                <c:pt idx="56383">
                  <c:v>-0.29704799999999998</c:v>
                </c:pt>
                <c:pt idx="56384">
                  <c:v>-0.29911300000000002</c:v>
                </c:pt>
                <c:pt idx="56385">
                  <c:v>-0.30114299999999999</c:v>
                </c:pt>
                <c:pt idx="56386">
                  <c:v>-0.30313699999999999</c:v>
                </c:pt>
                <c:pt idx="56387">
                  <c:v>-0.30509500000000001</c:v>
                </c:pt>
                <c:pt idx="56388">
                  <c:v>-0.30701400000000001</c:v>
                </c:pt>
                <c:pt idx="56389">
                  <c:v>-0.30889299999999997</c:v>
                </c:pt>
                <c:pt idx="56390">
                  <c:v>-0.31072899999999998</c:v>
                </c:pt>
                <c:pt idx="56391">
                  <c:v>-0.31252000000000002</c:v>
                </c:pt>
                <c:pt idx="56392">
                  <c:v>-0.31426399999999999</c:v>
                </c:pt>
                <c:pt idx="56393">
                  <c:v>-0.31596200000000002</c:v>
                </c:pt>
                <c:pt idx="56394">
                  <c:v>-0.31761499999999998</c:v>
                </c:pt>
                <c:pt idx="56395">
                  <c:v>-0.31922400000000001</c:v>
                </c:pt>
                <c:pt idx="56396">
                  <c:v>-0.32078899999999999</c:v>
                </c:pt>
                <c:pt idx="56397">
                  <c:v>-0.32230999999999999</c:v>
                </c:pt>
                <c:pt idx="56398">
                  <c:v>-0.32378699999999999</c:v>
                </c:pt>
                <c:pt idx="56399">
                  <c:v>-0.32521899999999998</c:v>
                </c:pt>
                <c:pt idx="56400">
                  <c:v>-0.32660299999999998</c:v>
                </c:pt>
                <c:pt idx="56401">
                  <c:v>-0.32793800000000001</c:v>
                </c:pt>
                <c:pt idx="56402">
                  <c:v>-0.32922200000000001</c:v>
                </c:pt>
                <c:pt idx="56403">
                  <c:v>-0.33045400000000003</c:v>
                </c:pt>
                <c:pt idx="56404">
                  <c:v>-0.33163399999999998</c:v>
                </c:pt>
                <c:pt idx="56405">
                  <c:v>-0.33275700000000002</c:v>
                </c:pt>
                <c:pt idx="56406">
                  <c:v>-0.333818</c:v>
                </c:pt>
                <c:pt idx="56407">
                  <c:v>-0.334814</c:v>
                </c:pt>
                <c:pt idx="56408">
                  <c:v>-0.33574199999999998</c:v>
                </c:pt>
                <c:pt idx="56409">
                  <c:v>-0.33659600000000001</c:v>
                </c:pt>
                <c:pt idx="56410">
                  <c:v>-0.33737299999999998</c:v>
                </c:pt>
                <c:pt idx="56411">
                  <c:v>-0.33806999999999998</c:v>
                </c:pt>
                <c:pt idx="56412">
                  <c:v>-0.33868599999999999</c:v>
                </c:pt>
                <c:pt idx="56413">
                  <c:v>-0.33922099999999999</c:v>
                </c:pt>
                <c:pt idx="56414">
                  <c:v>-0.33967599999999998</c:v>
                </c:pt>
                <c:pt idx="56415">
                  <c:v>-0.34005299999999999</c:v>
                </c:pt>
                <c:pt idx="56416">
                  <c:v>-0.34035500000000002</c:v>
                </c:pt>
                <c:pt idx="56417">
                  <c:v>-0.340582</c:v>
                </c:pt>
                <c:pt idx="56418">
                  <c:v>-0.34073500000000001</c:v>
                </c:pt>
                <c:pt idx="56419">
                  <c:v>-0.34081600000000001</c:v>
                </c:pt>
                <c:pt idx="56420">
                  <c:v>-0.34082299999999999</c:v>
                </c:pt>
                <c:pt idx="56421">
                  <c:v>-0.340754</c:v>
                </c:pt>
                <c:pt idx="56422">
                  <c:v>-0.34060699999999999</c:v>
                </c:pt>
                <c:pt idx="56423">
                  <c:v>-0.34038000000000002</c:v>
                </c:pt>
                <c:pt idx="56424">
                  <c:v>-0.34007599999999999</c:v>
                </c:pt>
                <c:pt idx="56425">
                  <c:v>-0.33968900000000002</c:v>
                </c:pt>
                <c:pt idx="56426">
                  <c:v>-0.33920899999999998</c:v>
                </c:pt>
                <c:pt idx="56427">
                  <c:v>-0.33862999999999999</c:v>
                </c:pt>
                <c:pt idx="56428">
                  <c:v>-0.33795500000000001</c:v>
                </c:pt>
                <c:pt idx="56429">
                  <c:v>-0.33718599999999999</c:v>
                </c:pt>
                <c:pt idx="56430">
                  <c:v>-0.33632200000000001</c:v>
                </c:pt>
                <c:pt idx="56431">
                  <c:v>-0.335364</c:v>
                </c:pt>
                <c:pt idx="56432">
                  <c:v>-0.33430900000000002</c:v>
                </c:pt>
                <c:pt idx="56433">
                  <c:v>-0.33315299999999998</c:v>
                </c:pt>
                <c:pt idx="56434">
                  <c:v>-0.33188499999999999</c:v>
                </c:pt>
                <c:pt idx="56435">
                  <c:v>-0.33050099999999999</c:v>
                </c:pt>
                <c:pt idx="56436">
                  <c:v>-0.32901000000000002</c:v>
                </c:pt>
                <c:pt idx="56437">
                  <c:v>-0.32742300000000002</c:v>
                </c:pt>
                <c:pt idx="56438">
                  <c:v>-0.325743</c:v>
                </c:pt>
                <c:pt idx="56439">
                  <c:v>-0.32396999999999998</c:v>
                </c:pt>
                <c:pt idx="56440">
                  <c:v>-0.32209700000000002</c:v>
                </c:pt>
                <c:pt idx="56441">
                  <c:v>-0.32012499999999999</c:v>
                </c:pt>
                <c:pt idx="56442">
                  <c:v>-0.318054</c:v>
                </c:pt>
                <c:pt idx="56443">
                  <c:v>-0.31588100000000002</c:v>
                </c:pt>
                <c:pt idx="56444">
                  <c:v>-0.31360500000000002</c:v>
                </c:pt>
                <c:pt idx="56445">
                  <c:v>-0.31122899999999998</c:v>
                </c:pt>
                <c:pt idx="56446">
                  <c:v>-0.30875799999999998</c:v>
                </c:pt>
                <c:pt idx="56447">
                  <c:v>-0.30619400000000002</c:v>
                </c:pt>
                <c:pt idx="56448">
                  <c:v>-0.30353999999999998</c:v>
                </c:pt>
                <c:pt idx="56449">
                  <c:v>-0.30079400000000001</c:v>
                </c:pt>
                <c:pt idx="56450">
                  <c:v>-0.29795300000000002</c:v>
                </c:pt>
                <c:pt idx="56451">
                  <c:v>-0.29502299999999998</c:v>
                </c:pt>
                <c:pt idx="56452">
                  <c:v>-0.29200399999999999</c:v>
                </c:pt>
                <c:pt idx="56453">
                  <c:v>-0.28887299999999999</c:v>
                </c:pt>
                <c:pt idx="56454">
                  <c:v>-0.28561999999999999</c:v>
                </c:pt>
                <c:pt idx="56455">
                  <c:v>-0.28226899999999999</c:v>
                </c:pt>
                <c:pt idx="56456">
                  <c:v>-0.27882899999999999</c:v>
                </c:pt>
                <c:pt idx="56457">
                  <c:v>-0.27528799999999998</c:v>
                </c:pt>
                <c:pt idx="56458">
                  <c:v>-0.271648</c:v>
                </c:pt>
                <c:pt idx="56459">
                  <c:v>-0.26791900000000002</c:v>
                </c:pt>
                <c:pt idx="56460">
                  <c:v>-0.264102</c:v>
                </c:pt>
                <c:pt idx="56461">
                  <c:v>-0.26019900000000001</c:v>
                </c:pt>
                <c:pt idx="56462">
                  <c:v>-0.256212</c:v>
                </c:pt>
                <c:pt idx="56463">
                  <c:v>-0.25214399999999998</c:v>
                </c:pt>
                <c:pt idx="56464">
                  <c:v>-0.24799599999999999</c:v>
                </c:pt>
                <c:pt idx="56465">
                  <c:v>-0.24377299999999999</c:v>
                </c:pt>
                <c:pt idx="56466">
                  <c:v>-0.239485</c:v>
                </c:pt>
                <c:pt idx="56467">
                  <c:v>-0.23513999999999999</c:v>
                </c:pt>
                <c:pt idx="56468">
                  <c:v>-0.230741</c:v>
                </c:pt>
                <c:pt idx="56469">
                  <c:v>-0.22629199999999999</c:v>
                </c:pt>
                <c:pt idx="56470">
                  <c:v>-0.22179699999999999</c:v>
                </c:pt>
                <c:pt idx="56471">
                  <c:v>-0.21726300000000001</c:v>
                </c:pt>
                <c:pt idx="56472">
                  <c:v>-0.21269399999999999</c:v>
                </c:pt>
                <c:pt idx="56473">
                  <c:v>-0.208095</c:v>
                </c:pt>
                <c:pt idx="56474">
                  <c:v>-0.20346600000000001</c:v>
                </c:pt>
                <c:pt idx="56475">
                  <c:v>-0.19880900000000001</c:v>
                </c:pt>
                <c:pt idx="56476">
                  <c:v>-0.194129</c:v>
                </c:pt>
                <c:pt idx="56477">
                  <c:v>-0.18943399999999999</c:v>
                </c:pt>
                <c:pt idx="56478">
                  <c:v>-0.184726</c:v>
                </c:pt>
                <c:pt idx="56479">
                  <c:v>-0.180009</c:v>
                </c:pt>
                <c:pt idx="56480">
                  <c:v>-0.175285</c:v>
                </c:pt>
                <c:pt idx="56481">
                  <c:v>-0.17055600000000001</c:v>
                </c:pt>
                <c:pt idx="56482">
                  <c:v>-0.165827</c:v>
                </c:pt>
                <c:pt idx="56483">
                  <c:v>-0.16109899999999999</c:v>
                </c:pt>
                <c:pt idx="56484">
                  <c:v>-0.156359</c:v>
                </c:pt>
                <c:pt idx="56485">
                  <c:v>-0.15159700000000001</c:v>
                </c:pt>
                <c:pt idx="56486">
                  <c:v>-0.14683399999999999</c:v>
                </c:pt>
                <c:pt idx="56487">
                  <c:v>-0.14208899999999999</c:v>
                </c:pt>
                <c:pt idx="56488">
                  <c:v>-0.137354</c:v>
                </c:pt>
                <c:pt idx="56489">
                  <c:v>-0.132632</c:v>
                </c:pt>
                <c:pt idx="56490">
                  <c:v>-0.127938</c:v>
                </c:pt>
                <c:pt idx="56491">
                  <c:v>-0.123281</c:v>
                </c:pt>
                <c:pt idx="56492">
                  <c:v>-0.11866599999999999</c:v>
                </c:pt>
                <c:pt idx="56493">
                  <c:v>-0.114097</c:v>
                </c:pt>
                <c:pt idx="56494">
                  <c:v>-0.109579</c:v>
                </c:pt>
                <c:pt idx="56495">
                  <c:v>-0.105118</c:v>
                </c:pt>
                <c:pt idx="56496">
                  <c:v>-0.10072200000000001</c:v>
                </c:pt>
                <c:pt idx="56497">
                  <c:v>-9.6396300000000004E-2</c:v>
                </c:pt>
                <c:pt idx="56498">
                  <c:v>-9.2144699999999996E-2</c:v>
                </c:pt>
                <c:pt idx="56499">
                  <c:v>-8.7969400000000003E-2</c:v>
                </c:pt>
                <c:pt idx="56500">
                  <c:v>-8.3874299999999999E-2</c:v>
                </c:pt>
                <c:pt idx="56501">
                  <c:v>-7.9863500000000004E-2</c:v>
                </c:pt>
                <c:pt idx="56502">
                  <c:v>-7.5940400000000005E-2</c:v>
                </c:pt>
                <c:pt idx="56503">
                  <c:v>-7.2110999999999995E-2</c:v>
                </c:pt>
                <c:pt idx="56504">
                  <c:v>-6.83835E-2</c:v>
                </c:pt>
                <c:pt idx="56505">
                  <c:v>-6.4762200000000006E-2</c:v>
                </c:pt>
                <c:pt idx="56506">
                  <c:v>-6.1246700000000001E-2</c:v>
                </c:pt>
                <c:pt idx="56507">
                  <c:v>-5.7836600000000002E-2</c:v>
                </c:pt>
                <c:pt idx="56508">
                  <c:v>-5.4535100000000003E-2</c:v>
                </c:pt>
                <c:pt idx="56509">
                  <c:v>-5.1346299999999997E-2</c:v>
                </c:pt>
                <c:pt idx="56510">
                  <c:v>-4.8274400000000002E-2</c:v>
                </c:pt>
                <c:pt idx="56511">
                  <c:v>-4.5324900000000001E-2</c:v>
                </c:pt>
                <c:pt idx="56512">
                  <c:v>-4.2501299999999999E-2</c:v>
                </c:pt>
                <c:pt idx="56513">
                  <c:v>-3.9804399999999997E-2</c:v>
                </c:pt>
                <c:pt idx="56514">
                  <c:v>-3.7235499999999998E-2</c:v>
                </c:pt>
                <c:pt idx="56515">
                  <c:v>-3.4798700000000002E-2</c:v>
                </c:pt>
                <c:pt idx="56516">
                  <c:v>-3.2497400000000003E-2</c:v>
                </c:pt>
                <c:pt idx="56517">
                  <c:v>-3.0333499999999999E-2</c:v>
                </c:pt>
                <c:pt idx="56518">
                  <c:v>-2.8308199999999999E-2</c:v>
                </c:pt>
                <c:pt idx="56519">
                  <c:v>-2.6422500000000002E-2</c:v>
                </c:pt>
                <c:pt idx="56520">
                  <c:v>-2.4678100000000001E-2</c:v>
                </c:pt>
                <c:pt idx="56521">
                  <c:v>-2.3079100000000002E-2</c:v>
                </c:pt>
                <c:pt idx="56522">
                  <c:v>-2.1630099999999999E-2</c:v>
                </c:pt>
                <c:pt idx="56523">
                  <c:v>-2.0333799999999999E-2</c:v>
                </c:pt>
                <c:pt idx="56524">
                  <c:v>-1.9192600000000001E-2</c:v>
                </c:pt>
                <c:pt idx="56525">
                  <c:v>-1.8208999999999999E-2</c:v>
                </c:pt>
                <c:pt idx="56526">
                  <c:v>-1.7384E-2</c:v>
                </c:pt>
                <c:pt idx="56527">
                  <c:v>-1.6715299999999999E-2</c:v>
                </c:pt>
                <c:pt idx="56528">
                  <c:v>-1.62005E-2</c:v>
                </c:pt>
                <c:pt idx="56529">
                  <c:v>-1.5839499999999999E-2</c:v>
                </c:pt>
                <c:pt idx="56530">
                  <c:v>-1.5632E-2</c:v>
                </c:pt>
                <c:pt idx="56531">
                  <c:v>-1.55776E-2</c:v>
                </c:pt>
                <c:pt idx="56532">
                  <c:v>-1.5677400000000001E-2</c:v>
                </c:pt>
                <c:pt idx="56533">
                  <c:v>-1.5933300000000001E-2</c:v>
                </c:pt>
                <c:pt idx="56534">
                  <c:v>-1.6346099999999999E-2</c:v>
                </c:pt>
                <c:pt idx="56535">
                  <c:v>-1.6915699999999999E-2</c:v>
                </c:pt>
                <c:pt idx="56536">
                  <c:v>-1.76411E-2</c:v>
                </c:pt>
                <c:pt idx="56537">
                  <c:v>-1.8521599999999999E-2</c:v>
                </c:pt>
                <c:pt idx="56538">
                  <c:v>-1.9557399999999999E-2</c:v>
                </c:pt>
                <c:pt idx="56539">
                  <c:v>-2.0749199999999999E-2</c:v>
                </c:pt>
                <c:pt idx="56540">
                  <c:v>-2.20985E-2</c:v>
                </c:pt>
                <c:pt idx="56541">
                  <c:v>-2.3604199999999999E-2</c:v>
                </c:pt>
                <c:pt idx="56542">
                  <c:v>-2.52614E-2</c:v>
                </c:pt>
                <c:pt idx="56543">
                  <c:v>-2.7063299999999998E-2</c:v>
                </c:pt>
                <c:pt idx="56544">
                  <c:v>-2.90067E-2</c:v>
                </c:pt>
                <c:pt idx="56545">
                  <c:v>-3.1092499999999999E-2</c:v>
                </c:pt>
                <c:pt idx="56546">
                  <c:v>-3.3320799999999998E-2</c:v>
                </c:pt>
                <c:pt idx="56547">
                  <c:v>-3.5688900000000003E-2</c:v>
                </c:pt>
                <c:pt idx="56548">
                  <c:v>-3.8194400000000003E-2</c:v>
                </c:pt>
                <c:pt idx="56549">
                  <c:v>-4.0833599999999998E-2</c:v>
                </c:pt>
                <c:pt idx="56550">
                  <c:v>-4.3597400000000001E-2</c:v>
                </c:pt>
                <c:pt idx="56551">
                  <c:v>-4.6474099999999997E-2</c:v>
                </c:pt>
                <c:pt idx="56552">
                  <c:v>-4.9457899999999999E-2</c:v>
                </c:pt>
                <c:pt idx="56553">
                  <c:v>-5.2549800000000001E-2</c:v>
                </c:pt>
                <c:pt idx="56554">
                  <c:v>-5.5750000000000001E-2</c:v>
                </c:pt>
                <c:pt idx="56555">
                  <c:v>-5.9056299999999999E-2</c:v>
                </c:pt>
                <c:pt idx="56556">
                  <c:v>-6.2468500000000003E-2</c:v>
                </c:pt>
                <c:pt idx="56557">
                  <c:v>-6.5986799999999998E-2</c:v>
                </c:pt>
                <c:pt idx="56558">
                  <c:v>-6.9605299999999995E-2</c:v>
                </c:pt>
                <c:pt idx="56559">
                  <c:v>-7.3314000000000004E-2</c:v>
                </c:pt>
                <c:pt idx="56560">
                  <c:v>-7.7105900000000005E-2</c:v>
                </c:pt>
                <c:pt idx="56561">
                  <c:v>-8.0978999999999995E-2</c:v>
                </c:pt>
                <c:pt idx="56562">
                  <c:v>-8.4933400000000006E-2</c:v>
                </c:pt>
                <c:pt idx="56563">
                  <c:v>-8.8967500000000005E-2</c:v>
                </c:pt>
                <c:pt idx="56564">
                  <c:v>-9.3078099999999997E-2</c:v>
                </c:pt>
                <c:pt idx="56565">
                  <c:v>-9.7261399999999998E-2</c:v>
                </c:pt>
                <c:pt idx="56566">
                  <c:v>-0.10151499999999999</c:v>
                </c:pt>
                <c:pt idx="56567">
                  <c:v>-0.105836</c:v>
                </c:pt>
                <c:pt idx="56568">
                  <c:v>-0.110221</c:v>
                </c:pt>
                <c:pt idx="56569">
                  <c:v>-0.114662</c:v>
                </c:pt>
                <c:pt idx="56570">
                  <c:v>-0.119154</c:v>
                </c:pt>
                <c:pt idx="56571">
                  <c:v>-0.12368999999999999</c:v>
                </c:pt>
                <c:pt idx="56572">
                  <c:v>-0.12826699999999999</c:v>
                </c:pt>
                <c:pt idx="56573">
                  <c:v>-0.132879</c:v>
                </c:pt>
                <c:pt idx="56574">
                  <c:v>-0.137519</c:v>
                </c:pt>
                <c:pt idx="56575">
                  <c:v>-0.14218</c:v>
                </c:pt>
                <c:pt idx="56576">
                  <c:v>-0.14685500000000001</c:v>
                </c:pt>
                <c:pt idx="56577">
                  <c:v>-0.15154300000000001</c:v>
                </c:pt>
                <c:pt idx="56578">
                  <c:v>-0.15623999999999999</c:v>
                </c:pt>
                <c:pt idx="56579">
                  <c:v>-0.160944</c:v>
                </c:pt>
                <c:pt idx="56580">
                  <c:v>-0.16565099999999999</c:v>
                </c:pt>
                <c:pt idx="56581">
                  <c:v>-0.17035700000000001</c:v>
                </c:pt>
                <c:pt idx="56582">
                  <c:v>-0.17505599999999999</c:v>
                </c:pt>
                <c:pt idx="56583">
                  <c:v>-0.17974200000000001</c:v>
                </c:pt>
                <c:pt idx="56584">
                  <c:v>-0.18441299999999999</c:v>
                </c:pt>
                <c:pt idx="56585">
                  <c:v>-0.18906600000000001</c:v>
                </c:pt>
                <c:pt idx="56586">
                  <c:v>-0.19370100000000001</c:v>
                </c:pt>
                <c:pt idx="56587">
                  <c:v>-0.19831599999999999</c:v>
                </c:pt>
                <c:pt idx="56588">
                  <c:v>-0.20291100000000001</c:v>
                </c:pt>
                <c:pt idx="56589">
                  <c:v>-0.207484</c:v>
                </c:pt>
                <c:pt idx="56590">
                  <c:v>-0.212031</c:v>
                </c:pt>
                <c:pt idx="56591">
                  <c:v>-0.21654599999999999</c:v>
                </c:pt>
                <c:pt idx="56592">
                  <c:v>-0.221027</c:v>
                </c:pt>
                <c:pt idx="56593">
                  <c:v>-0.22547300000000001</c:v>
                </c:pt>
                <c:pt idx="56594">
                  <c:v>-0.22988</c:v>
                </c:pt>
                <c:pt idx="56595">
                  <c:v>-0.23424200000000001</c:v>
                </c:pt>
                <c:pt idx="56596">
                  <c:v>-0.23855299999999999</c:v>
                </c:pt>
                <c:pt idx="56597">
                  <c:v>-0.242815</c:v>
                </c:pt>
                <c:pt idx="56598">
                  <c:v>-0.24702499999999999</c:v>
                </c:pt>
                <c:pt idx="56599">
                  <c:v>-0.25117400000000001</c:v>
                </c:pt>
                <c:pt idx="56600">
                  <c:v>-0.25525399999999998</c:v>
                </c:pt>
                <c:pt idx="56601">
                  <c:v>-0.25925700000000002</c:v>
                </c:pt>
                <c:pt idx="56602">
                  <c:v>-0.263179</c:v>
                </c:pt>
                <c:pt idx="56603">
                  <c:v>-0.26701200000000003</c:v>
                </c:pt>
                <c:pt idx="56604">
                  <c:v>-0.27074999999999999</c:v>
                </c:pt>
                <c:pt idx="56605">
                  <c:v>-0.27439000000000002</c:v>
                </c:pt>
                <c:pt idx="56606">
                  <c:v>-0.27793299999999999</c:v>
                </c:pt>
                <c:pt idx="56607">
                  <c:v>-0.28137899999999999</c:v>
                </c:pt>
                <c:pt idx="56608">
                  <c:v>-0.28472399999999998</c:v>
                </c:pt>
                <c:pt idx="56609">
                  <c:v>-0.28797</c:v>
                </c:pt>
                <c:pt idx="56610">
                  <c:v>-0.29111500000000001</c:v>
                </c:pt>
                <c:pt idx="56611">
                  <c:v>-0.29415599999999997</c:v>
                </c:pt>
                <c:pt idx="56612">
                  <c:v>-0.29709200000000002</c:v>
                </c:pt>
                <c:pt idx="56613">
                  <c:v>-0.29992200000000002</c:v>
                </c:pt>
                <c:pt idx="56614">
                  <c:v>-0.302647</c:v>
                </c:pt>
                <c:pt idx="56615">
                  <c:v>-0.30526700000000001</c:v>
                </c:pt>
                <c:pt idx="56616">
                  <c:v>-0.30778100000000003</c:v>
                </c:pt>
                <c:pt idx="56617">
                  <c:v>-0.31018499999999999</c:v>
                </c:pt>
                <c:pt idx="56618">
                  <c:v>-0.31247999999999998</c:v>
                </c:pt>
                <c:pt idx="56619">
                  <c:v>-0.31467099999999998</c:v>
                </c:pt>
                <c:pt idx="56620">
                  <c:v>-0.31675799999999998</c:v>
                </c:pt>
                <c:pt idx="56621">
                  <c:v>-0.31873699999999999</c:v>
                </c:pt>
                <c:pt idx="56622">
                  <c:v>-0.3206</c:v>
                </c:pt>
                <c:pt idx="56623">
                  <c:v>-0.32233899999999999</c:v>
                </c:pt>
                <c:pt idx="56624">
                  <c:v>-0.32394899999999999</c:v>
                </c:pt>
                <c:pt idx="56625">
                  <c:v>-0.32542700000000002</c:v>
                </c:pt>
                <c:pt idx="56626">
                  <c:v>-0.32677299999999998</c:v>
                </c:pt>
                <c:pt idx="56627">
                  <c:v>-0.32798500000000003</c:v>
                </c:pt>
                <c:pt idx="56628">
                  <c:v>-0.32906400000000002</c:v>
                </c:pt>
                <c:pt idx="56629">
                  <c:v>-0.33001799999999998</c:v>
                </c:pt>
                <c:pt idx="56630">
                  <c:v>-0.33085399999999998</c:v>
                </c:pt>
                <c:pt idx="56631">
                  <c:v>-0.33157199999999998</c:v>
                </c:pt>
                <c:pt idx="56632">
                  <c:v>-0.33216699999999999</c:v>
                </c:pt>
                <c:pt idx="56633">
                  <c:v>-0.33263599999999999</c:v>
                </c:pt>
                <c:pt idx="56634">
                  <c:v>-0.33298</c:v>
                </c:pt>
                <c:pt idx="56635">
                  <c:v>-0.33319700000000002</c:v>
                </c:pt>
                <c:pt idx="56636">
                  <c:v>-0.333287</c:v>
                </c:pt>
                <c:pt idx="56637">
                  <c:v>-0.33325500000000002</c:v>
                </c:pt>
                <c:pt idx="56638">
                  <c:v>-0.33310400000000001</c:v>
                </c:pt>
                <c:pt idx="56639">
                  <c:v>-0.33283699999999999</c:v>
                </c:pt>
                <c:pt idx="56640">
                  <c:v>-0.33246199999999998</c:v>
                </c:pt>
                <c:pt idx="56641">
                  <c:v>-0.331982</c:v>
                </c:pt>
                <c:pt idx="56642">
                  <c:v>-0.331401</c:v>
                </c:pt>
                <c:pt idx="56643">
                  <c:v>-0.33071899999999999</c:v>
                </c:pt>
                <c:pt idx="56644">
                  <c:v>-0.32993800000000001</c:v>
                </c:pt>
                <c:pt idx="56645">
                  <c:v>-0.32906000000000002</c:v>
                </c:pt>
                <c:pt idx="56646">
                  <c:v>-0.32808700000000002</c:v>
                </c:pt>
                <c:pt idx="56647">
                  <c:v>-0.32702300000000001</c:v>
                </c:pt>
                <c:pt idx="56648">
                  <c:v>-0.32586999999999999</c:v>
                </c:pt>
                <c:pt idx="56649">
                  <c:v>-0.32462800000000003</c:v>
                </c:pt>
                <c:pt idx="56650">
                  <c:v>-0.32329599999999997</c:v>
                </c:pt>
                <c:pt idx="56651">
                  <c:v>-0.32187500000000002</c:v>
                </c:pt>
                <c:pt idx="56652">
                  <c:v>-0.32036599999999998</c:v>
                </c:pt>
                <c:pt idx="56653">
                  <c:v>-0.318772</c:v>
                </c:pt>
                <c:pt idx="56654">
                  <c:v>-0.31709500000000002</c:v>
                </c:pt>
                <c:pt idx="56655">
                  <c:v>-0.31533299999999997</c:v>
                </c:pt>
                <c:pt idx="56656">
                  <c:v>-0.31348700000000002</c:v>
                </c:pt>
                <c:pt idx="56657">
                  <c:v>-0.31156</c:v>
                </c:pt>
                <c:pt idx="56658">
                  <c:v>-0.30955899999999997</c:v>
                </c:pt>
                <c:pt idx="56659">
                  <c:v>-0.30748999999999999</c:v>
                </c:pt>
                <c:pt idx="56660">
                  <c:v>-0.305365</c:v>
                </c:pt>
                <c:pt idx="56661">
                  <c:v>-0.30318800000000001</c:v>
                </c:pt>
                <c:pt idx="56662">
                  <c:v>-0.30096499999999998</c:v>
                </c:pt>
                <c:pt idx="56663">
                  <c:v>-0.29869899999999999</c:v>
                </c:pt>
                <c:pt idx="56664">
                  <c:v>-0.29639300000000002</c:v>
                </c:pt>
                <c:pt idx="56665">
                  <c:v>-0.29404999999999998</c:v>
                </c:pt>
                <c:pt idx="56666">
                  <c:v>-0.29166999999999998</c:v>
                </c:pt>
                <c:pt idx="56667">
                  <c:v>-0.28925099999999998</c:v>
                </c:pt>
                <c:pt idx="56668">
                  <c:v>-0.28678799999999999</c:v>
                </c:pt>
                <c:pt idx="56669">
                  <c:v>-0.28428500000000001</c:v>
                </c:pt>
                <c:pt idx="56670">
                  <c:v>-0.28174900000000003</c:v>
                </c:pt>
                <c:pt idx="56671">
                  <c:v>-0.27918999999999999</c:v>
                </c:pt>
                <c:pt idx="56672">
                  <c:v>-0.27661000000000002</c:v>
                </c:pt>
                <c:pt idx="56673">
                  <c:v>-0.27400999999999998</c:v>
                </c:pt>
                <c:pt idx="56674">
                  <c:v>-0.27138800000000002</c:v>
                </c:pt>
                <c:pt idx="56675">
                  <c:v>-0.26874399999999998</c:v>
                </c:pt>
                <c:pt idx="56676">
                  <c:v>-0.26607900000000001</c:v>
                </c:pt>
                <c:pt idx="56677">
                  <c:v>-0.26339400000000002</c:v>
                </c:pt>
                <c:pt idx="56678">
                  <c:v>-0.26069199999999998</c:v>
                </c:pt>
                <c:pt idx="56679">
                  <c:v>-0.25798100000000002</c:v>
                </c:pt>
                <c:pt idx="56680">
                  <c:v>-0.25526500000000002</c:v>
                </c:pt>
                <c:pt idx="56681">
                  <c:v>-0.25254799999999999</c:v>
                </c:pt>
                <c:pt idx="56682">
                  <c:v>-0.249836</c:v>
                </c:pt>
                <c:pt idx="56683">
                  <c:v>-0.24712899999999999</c:v>
                </c:pt>
                <c:pt idx="56684">
                  <c:v>-0.244425</c:v>
                </c:pt>
                <c:pt idx="56685">
                  <c:v>-0.24172099999999999</c:v>
                </c:pt>
                <c:pt idx="56686">
                  <c:v>-0.23902000000000001</c:v>
                </c:pt>
                <c:pt idx="56687">
                  <c:v>-0.23633000000000001</c:v>
                </c:pt>
                <c:pt idx="56688">
                  <c:v>-0.23366100000000001</c:v>
                </c:pt>
                <c:pt idx="56689">
                  <c:v>-0.231017</c:v>
                </c:pt>
                <c:pt idx="56690">
                  <c:v>-0.22840299999999999</c:v>
                </c:pt>
                <c:pt idx="56691">
                  <c:v>-0.22581899999999999</c:v>
                </c:pt>
                <c:pt idx="56692">
                  <c:v>-0.22326299999999999</c:v>
                </c:pt>
                <c:pt idx="56693">
                  <c:v>-0.22073000000000001</c:v>
                </c:pt>
                <c:pt idx="56694">
                  <c:v>-0.21821399999999999</c:v>
                </c:pt>
                <c:pt idx="56695">
                  <c:v>-0.21571399999999999</c:v>
                </c:pt>
                <c:pt idx="56696">
                  <c:v>-0.21323</c:v>
                </c:pt>
                <c:pt idx="56697">
                  <c:v>-0.21076300000000001</c:v>
                </c:pt>
                <c:pt idx="56698">
                  <c:v>-0.20830699999999999</c:v>
                </c:pt>
                <c:pt idx="56699">
                  <c:v>-0.20585999999999999</c:v>
                </c:pt>
                <c:pt idx="56700">
                  <c:v>-0.203431</c:v>
                </c:pt>
                <c:pt idx="56701">
                  <c:v>-0.20102800000000001</c:v>
                </c:pt>
                <c:pt idx="56702">
                  <c:v>-0.198657</c:v>
                </c:pt>
                <c:pt idx="56703">
                  <c:v>-0.196324</c:v>
                </c:pt>
                <c:pt idx="56704">
                  <c:v>-0.19403200000000001</c:v>
                </c:pt>
                <c:pt idx="56705">
                  <c:v>-0.19178500000000001</c:v>
                </c:pt>
                <c:pt idx="56706">
                  <c:v>-0.189585</c:v>
                </c:pt>
                <c:pt idx="56707">
                  <c:v>-0.18742900000000001</c:v>
                </c:pt>
                <c:pt idx="56708">
                  <c:v>-0.18531900000000001</c:v>
                </c:pt>
                <c:pt idx="56709">
                  <c:v>-0.183256</c:v>
                </c:pt>
                <c:pt idx="56710">
                  <c:v>-0.18124199999999999</c:v>
                </c:pt>
                <c:pt idx="56711">
                  <c:v>-0.17927699999999999</c:v>
                </c:pt>
                <c:pt idx="56712">
                  <c:v>-0.17735899999999999</c:v>
                </c:pt>
                <c:pt idx="56713">
                  <c:v>-0.17549300000000001</c:v>
                </c:pt>
                <c:pt idx="56714">
                  <c:v>-0.173677</c:v>
                </c:pt>
                <c:pt idx="56715">
                  <c:v>-0.171905</c:v>
                </c:pt>
                <c:pt idx="56716">
                  <c:v>-0.17016899999999999</c:v>
                </c:pt>
                <c:pt idx="56717">
                  <c:v>-0.168463</c:v>
                </c:pt>
                <c:pt idx="56718">
                  <c:v>-0.16678599999999999</c:v>
                </c:pt>
                <c:pt idx="56719">
                  <c:v>-0.16514400000000001</c:v>
                </c:pt>
                <c:pt idx="56720">
                  <c:v>-0.16353799999999999</c:v>
                </c:pt>
                <c:pt idx="56721">
                  <c:v>-0.161969</c:v>
                </c:pt>
                <c:pt idx="56722">
                  <c:v>-0.16043499999999999</c:v>
                </c:pt>
                <c:pt idx="56723">
                  <c:v>-0.158938</c:v>
                </c:pt>
                <c:pt idx="56724">
                  <c:v>-0.15747900000000001</c:v>
                </c:pt>
                <c:pt idx="56725">
                  <c:v>-0.156055</c:v>
                </c:pt>
                <c:pt idx="56726">
                  <c:v>-0.154664</c:v>
                </c:pt>
                <c:pt idx="56727">
                  <c:v>-0.15329899999999999</c:v>
                </c:pt>
                <c:pt idx="56728">
                  <c:v>-0.15195700000000001</c:v>
                </c:pt>
                <c:pt idx="56729">
                  <c:v>-0.15063699999999999</c:v>
                </c:pt>
                <c:pt idx="56730">
                  <c:v>-0.149343</c:v>
                </c:pt>
                <c:pt idx="56731">
                  <c:v>-0.14808199999999999</c:v>
                </c:pt>
                <c:pt idx="56732">
                  <c:v>-0.14685799999999999</c:v>
                </c:pt>
                <c:pt idx="56733">
                  <c:v>-0.145675</c:v>
                </c:pt>
                <c:pt idx="56734">
                  <c:v>-0.14453099999999999</c:v>
                </c:pt>
                <c:pt idx="56735">
                  <c:v>-0.143425</c:v>
                </c:pt>
                <c:pt idx="56736">
                  <c:v>-0.14235300000000001</c:v>
                </c:pt>
                <c:pt idx="56737">
                  <c:v>-0.141322</c:v>
                </c:pt>
                <c:pt idx="56738">
                  <c:v>-0.14033899999999999</c:v>
                </c:pt>
                <c:pt idx="56739">
                  <c:v>-0.13941000000000001</c:v>
                </c:pt>
                <c:pt idx="56740">
                  <c:v>-0.13853599999999999</c:v>
                </c:pt>
                <c:pt idx="56741">
                  <c:v>-0.137713</c:v>
                </c:pt>
                <c:pt idx="56742">
                  <c:v>-0.136938</c:v>
                </c:pt>
                <c:pt idx="56743">
                  <c:v>-0.13620499999999999</c:v>
                </c:pt>
                <c:pt idx="56744">
                  <c:v>-0.13551199999999999</c:v>
                </c:pt>
                <c:pt idx="56745">
                  <c:v>-0.13486500000000001</c:v>
                </c:pt>
                <c:pt idx="56746">
                  <c:v>-0.13426399999999999</c:v>
                </c:pt>
                <c:pt idx="56747">
                  <c:v>-0.13370599999999999</c:v>
                </c:pt>
                <c:pt idx="56748">
                  <c:v>-0.133185</c:v>
                </c:pt>
                <c:pt idx="56749">
                  <c:v>-0.13270000000000001</c:v>
                </c:pt>
                <c:pt idx="56750">
                  <c:v>-0.13225000000000001</c:v>
                </c:pt>
                <c:pt idx="56751">
                  <c:v>-0.13183300000000001</c:v>
                </c:pt>
                <c:pt idx="56752">
                  <c:v>-0.13145000000000001</c:v>
                </c:pt>
                <c:pt idx="56753">
                  <c:v>-0.131104</c:v>
                </c:pt>
                <c:pt idx="56754">
                  <c:v>-0.130802</c:v>
                </c:pt>
                <c:pt idx="56755">
                  <c:v>-0.130547</c:v>
                </c:pt>
                <c:pt idx="56756">
                  <c:v>-0.13034100000000001</c:v>
                </c:pt>
                <c:pt idx="56757">
                  <c:v>-0.13018299999999999</c:v>
                </c:pt>
                <c:pt idx="56758">
                  <c:v>-0.13006999999999999</c:v>
                </c:pt>
                <c:pt idx="56759">
                  <c:v>-0.129997</c:v>
                </c:pt>
                <c:pt idx="56760">
                  <c:v>-0.12996099999999999</c:v>
                </c:pt>
                <c:pt idx="56761">
                  <c:v>-0.12996199999999999</c:v>
                </c:pt>
                <c:pt idx="56762">
                  <c:v>-0.13000100000000001</c:v>
                </c:pt>
                <c:pt idx="56763">
                  <c:v>-0.130081</c:v>
                </c:pt>
                <c:pt idx="56764">
                  <c:v>-0.13020699999999999</c:v>
                </c:pt>
                <c:pt idx="56765">
                  <c:v>-0.130385</c:v>
                </c:pt>
                <c:pt idx="56766">
                  <c:v>-0.13061700000000001</c:v>
                </c:pt>
                <c:pt idx="56767">
                  <c:v>-0.13090299999999999</c:v>
                </c:pt>
                <c:pt idx="56768">
                  <c:v>-0.131242</c:v>
                </c:pt>
                <c:pt idx="56769">
                  <c:v>-0.131636</c:v>
                </c:pt>
                <c:pt idx="56770">
                  <c:v>-0.13208900000000001</c:v>
                </c:pt>
                <c:pt idx="56771">
                  <c:v>-0.1326</c:v>
                </c:pt>
                <c:pt idx="56772">
                  <c:v>-0.13316600000000001</c:v>
                </c:pt>
                <c:pt idx="56773">
                  <c:v>-0.13378999999999999</c:v>
                </c:pt>
                <c:pt idx="56774">
                  <c:v>-0.13447400000000001</c:v>
                </c:pt>
                <c:pt idx="56775">
                  <c:v>-0.135211</c:v>
                </c:pt>
                <c:pt idx="56776">
                  <c:v>-0.135994</c:v>
                </c:pt>
                <c:pt idx="56777">
                  <c:v>-0.136818</c:v>
                </c:pt>
                <c:pt idx="56778">
                  <c:v>-0.137684</c:v>
                </c:pt>
                <c:pt idx="56779">
                  <c:v>-0.13858599999999999</c:v>
                </c:pt>
                <c:pt idx="56780">
                  <c:v>-0.13952700000000001</c:v>
                </c:pt>
                <c:pt idx="56781">
                  <c:v>-0.140512</c:v>
                </c:pt>
                <c:pt idx="56782">
                  <c:v>-0.14154900000000001</c:v>
                </c:pt>
                <c:pt idx="56783">
                  <c:v>-0.14263500000000001</c:v>
                </c:pt>
                <c:pt idx="56784">
                  <c:v>-0.14376900000000001</c:v>
                </c:pt>
                <c:pt idx="56785">
                  <c:v>-0.144953</c:v>
                </c:pt>
                <c:pt idx="56786">
                  <c:v>-0.14618900000000001</c:v>
                </c:pt>
                <c:pt idx="56787">
                  <c:v>-0.14747399999999999</c:v>
                </c:pt>
                <c:pt idx="56788">
                  <c:v>-0.14880699999999999</c:v>
                </c:pt>
                <c:pt idx="56789">
                  <c:v>-0.15019099999999999</c:v>
                </c:pt>
                <c:pt idx="56790">
                  <c:v>-0.15163299999999999</c:v>
                </c:pt>
                <c:pt idx="56791">
                  <c:v>-0.15313299999999999</c:v>
                </c:pt>
                <c:pt idx="56792">
                  <c:v>-0.15468199999999999</c:v>
                </c:pt>
                <c:pt idx="56793">
                  <c:v>-0.156273</c:v>
                </c:pt>
                <c:pt idx="56794">
                  <c:v>-0.15790199999999999</c:v>
                </c:pt>
                <c:pt idx="56795">
                  <c:v>-0.15957099999999999</c:v>
                </c:pt>
                <c:pt idx="56796">
                  <c:v>-0.16128400000000001</c:v>
                </c:pt>
                <c:pt idx="56797">
                  <c:v>-0.163052</c:v>
                </c:pt>
                <c:pt idx="56798">
                  <c:v>-0.164882</c:v>
                </c:pt>
                <c:pt idx="56799">
                  <c:v>-0.16677</c:v>
                </c:pt>
                <c:pt idx="56800">
                  <c:v>-0.16870399999999999</c:v>
                </c:pt>
                <c:pt idx="56801">
                  <c:v>-0.17067199999999999</c:v>
                </c:pt>
                <c:pt idx="56802">
                  <c:v>-0.17266899999999999</c:v>
                </c:pt>
                <c:pt idx="56803">
                  <c:v>-0.17469599999999999</c:v>
                </c:pt>
                <c:pt idx="56804">
                  <c:v>-0.17675299999999999</c:v>
                </c:pt>
                <c:pt idx="56805">
                  <c:v>-0.17883599999999999</c:v>
                </c:pt>
                <c:pt idx="56806">
                  <c:v>-0.180946</c:v>
                </c:pt>
                <c:pt idx="56807">
                  <c:v>-0.183085</c:v>
                </c:pt>
                <c:pt idx="56808">
                  <c:v>-0.185249</c:v>
                </c:pt>
                <c:pt idx="56809">
                  <c:v>-0.18743499999999999</c:v>
                </c:pt>
                <c:pt idx="56810">
                  <c:v>-0.189636</c:v>
                </c:pt>
                <c:pt idx="56811">
                  <c:v>-0.19184699999999999</c:v>
                </c:pt>
                <c:pt idx="56812">
                  <c:v>-0.19406499999999999</c:v>
                </c:pt>
                <c:pt idx="56813">
                  <c:v>-0.196293</c:v>
                </c:pt>
                <c:pt idx="56814">
                  <c:v>-0.19853499999999999</c:v>
                </c:pt>
                <c:pt idx="56815">
                  <c:v>-0.200791</c:v>
                </c:pt>
                <c:pt idx="56816">
                  <c:v>-0.20305599999999999</c:v>
                </c:pt>
                <c:pt idx="56817">
                  <c:v>-0.20532500000000001</c:v>
                </c:pt>
                <c:pt idx="56818">
                  <c:v>-0.207591</c:v>
                </c:pt>
                <c:pt idx="56819">
                  <c:v>-0.20984700000000001</c:v>
                </c:pt>
                <c:pt idx="56820">
                  <c:v>-0.21208199999999999</c:v>
                </c:pt>
                <c:pt idx="56821">
                  <c:v>-0.21428900000000001</c:v>
                </c:pt>
                <c:pt idx="56822">
                  <c:v>-0.21646199999999999</c:v>
                </c:pt>
                <c:pt idx="56823">
                  <c:v>-0.21859799999999999</c:v>
                </c:pt>
                <c:pt idx="56824">
                  <c:v>-0.22069800000000001</c:v>
                </c:pt>
                <c:pt idx="56825">
                  <c:v>-0.22276199999999999</c:v>
                </c:pt>
                <c:pt idx="56826">
                  <c:v>-0.224797</c:v>
                </c:pt>
                <c:pt idx="56827">
                  <c:v>-0.226802</c:v>
                </c:pt>
                <c:pt idx="56828">
                  <c:v>-0.228765</c:v>
                </c:pt>
                <c:pt idx="56829">
                  <c:v>-0.23067599999999999</c:v>
                </c:pt>
                <c:pt idx="56830">
                  <c:v>-0.23252900000000001</c:v>
                </c:pt>
                <c:pt idx="56831">
                  <c:v>-0.23433200000000001</c:v>
                </c:pt>
                <c:pt idx="56832">
                  <c:v>-0.23608999999999999</c:v>
                </c:pt>
                <c:pt idx="56833">
                  <c:v>-0.23780399999999999</c:v>
                </c:pt>
                <c:pt idx="56834">
                  <c:v>-0.23947399999999999</c:v>
                </c:pt>
                <c:pt idx="56835">
                  <c:v>-0.24110100000000001</c:v>
                </c:pt>
                <c:pt idx="56836">
                  <c:v>-0.242678</c:v>
                </c:pt>
                <c:pt idx="56837">
                  <c:v>-0.244198</c:v>
                </c:pt>
                <c:pt idx="56838">
                  <c:v>-0.24565000000000001</c:v>
                </c:pt>
                <c:pt idx="56839">
                  <c:v>-0.247031</c:v>
                </c:pt>
                <c:pt idx="56840">
                  <c:v>-0.248337</c:v>
                </c:pt>
                <c:pt idx="56841">
                  <c:v>-0.24956400000000001</c:v>
                </c:pt>
                <c:pt idx="56842">
                  <c:v>-0.25070999999999999</c:v>
                </c:pt>
                <c:pt idx="56843">
                  <c:v>-0.25177300000000002</c:v>
                </c:pt>
                <c:pt idx="56844">
                  <c:v>-0.25274999999999997</c:v>
                </c:pt>
                <c:pt idx="56845">
                  <c:v>-0.253635</c:v>
                </c:pt>
                <c:pt idx="56846">
                  <c:v>-0.25442599999999999</c:v>
                </c:pt>
                <c:pt idx="56847">
                  <c:v>-0.25512499999999999</c:v>
                </c:pt>
                <c:pt idx="56848">
                  <c:v>-0.25573299999999999</c:v>
                </c:pt>
                <c:pt idx="56849">
                  <c:v>-0.256249</c:v>
                </c:pt>
                <c:pt idx="56850">
                  <c:v>-0.25667000000000001</c:v>
                </c:pt>
                <c:pt idx="56851">
                  <c:v>-0.256996</c:v>
                </c:pt>
                <c:pt idx="56852">
                  <c:v>-0.25722299999999998</c:v>
                </c:pt>
                <c:pt idx="56853">
                  <c:v>-0.25734400000000002</c:v>
                </c:pt>
                <c:pt idx="56854">
                  <c:v>-0.25736100000000001</c:v>
                </c:pt>
                <c:pt idx="56855">
                  <c:v>-0.25727499999999998</c:v>
                </c:pt>
                <c:pt idx="56856">
                  <c:v>-0.25708399999999998</c:v>
                </c:pt>
                <c:pt idx="56857">
                  <c:v>-0.25678400000000001</c:v>
                </c:pt>
                <c:pt idx="56858">
                  <c:v>-0.25637599999999999</c:v>
                </c:pt>
                <c:pt idx="56859">
                  <c:v>-0.25586199999999998</c:v>
                </c:pt>
                <c:pt idx="56860">
                  <c:v>-0.255243</c:v>
                </c:pt>
                <c:pt idx="56861">
                  <c:v>-0.25451699999999999</c:v>
                </c:pt>
                <c:pt idx="56862">
                  <c:v>-0.253687</c:v>
                </c:pt>
                <c:pt idx="56863">
                  <c:v>-0.25275500000000001</c:v>
                </c:pt>
                <c:pt idx="56864">
                  <c:v>-0.251724</c:v>
                </c:pt>
                <c:pt idx="56865">
                  <c:v>-0.25059599999999999</c:v>
                </c:pt>
                <c:pt idx="56866">
                  <c:v>-0.24937300000000001</c:v>
                </c:pt>
                <c:pt idx="56867">
                  <c:v>-0.248054</c:v>
                </c:pt>
                <c:pt idx="56868">
                  <c:v>-0.246637</c:v>
                </c:pt>
                <c:pt idx="56869">
                  <c:v>-0.24512100000000001</c:v>
                </c:pt>
                <c:pt idx="56870">
                  <c:v>-0.243505</c:v>
                </c:pt>
                <c:pt idx="56871">
                  <c:v>-0.24179</c:v>
                </c:pt>
                <c:pt idx="56872">
                  <c:v>-0.239979</c:v>
                </c:pt>
                <c:pt idx="56873">
                  <c:v>-0.23807400000000001</c:v>
                </c:pt>
                <c:pt idx="56874">
                  <c:v>-0.23607700000000001</c:v>
                </c:pt>
                <c:pt idx="56875">
                  <c:v>-0.233989</c:v>
                </c:pt>
                <c:pt idx="56876">
                  <c:v>-0.23180700000000001</c:v>
                </c:pt>
                <c:pt idx="56877">
                  <c:v>-0.22953200000000001</c:v>
                </c:pt>
                <c:pt idx="56878">
                  <c:v>-0.22716700000000001</c:v>
                </c:pt>
                <c:pt idx="56879">
                  <c:v>-0.224715</c:v>
                </c:pt>
                <c:pt idx="56880">
                  <c:v>-0.22217700000000001</c:v>
                </c:pt>
                <c:pt idx="56881">
                  <c:v>-0.219553</c:v>
                </c:pt>
                <c:pt idx="56882">
                  <c:v>-0.21684500000000001</c:v>
                </c:pt>
                <c:pt idx="56883">
                  <c:v>-0.21405399999999999</c:v>
                </c:pt>
                <c:pt idx="56884">
                  <c:v>-0.21118400000000001</c:v>
                </c:pt>
                <c:pt idx="56885">
                  <c:v>-0.208235</c:v>
                </c:pt>
                <c:pt idx="56886">
                  <c:v>-0.20521</c:v>
                </c:pt>
                <c:pt idx="56887">
                  <c:v>-0.20210800000000001</c:v>
                </c:pt>
                <c:pt idx="56888">
                  <c:v>-0.19893</c:v>
                </c:pt>
                <c:pt idx="56889">
                  <c:v>-0.19567200000000001</c:v>
                </c:pt>
                <c:pt idx="56890">
                  <c:v>-0.19234399999999999</c:v>
                </c:pt>
                <c:pt idx="56891">
                  <c:v>-0.18895799999999999</c:v>
                </c:pt>
                <c:pt idx="56892">
                  <c:v>-0.18552399999999999</c:v>
                </c:pt>
                <c:pt idx="56893">
                  <c:v>-0.18204600000000001</c:v>
                </c:pt>
                <c:pt idx="56894">
                  <c:v>-0.17852399999999999</c:v>
                </c:pt>
                <c:pt idx="56895">
                  <c:v>-0.174959</c:v>
                </c:pt>
                <c:pt idx="56896">
                  <c:v>-0.17135500000000001</c:v>
                </c:pt>
                <c:pt idx="56897">
                  <c:v>-0.167713</c:v>
                </c:pt>
                <c:pt idx="56898">
                  <c:v>-0.16403899999999999</c:v>
                </c:pt>
                <c:pt idx="56899">
                  <c:v>-0.16034000000000001</c:v>
                </c:pt>
                <c:pt idx="56900">
                  <c:v>-0.15662100000000001</c:v>
                </c:pt>
                <c:pt idx="56901">
                  <c:v>-0.15288599999999999</c:v>
                </c:pt>
                <c:pt idx="56902">
                  <c:v>-0.14913699999999999</c:v>
                </c:pt>
                <c:pt idx="56903">
                  <c:v>-0.14537600000000001</c:v>
                </c:pt>
                <c:pt idx="56904">
                  <c:v>-0.14160200000000001</c:v>
                </c:pt>
                <c:pt idx="56905">
                  <c:v>-0.137819</c:v>
                </c:pt>
                <c:pt idx="56906">
                  <c:v>-0.13403000000000001</c:v>
                </c:pt>
                <c:pt idx="56907">
                  <c:v>-0.130242</c:v>
                </c:pt>
                <c:pt idx="56908">
                  <c:v>-0.12645899999999999</c:v>
                </c:pt>
                <c:pt idx="56909">
                  <c:v>-0.12268800000000001</c:v>
                </c:pt>
                <c:pt idx="56910">
                  <c:v>-0.118932</c:v>
                </c:pt>
                <c:pt idx="56911">
                  <c:v>-0.11519600000000001</c:v>
                </c:pt>
                <c:pt idx="56912">
                  <c:v>-0.111482</c:v>
                </c:pt>
                <c:pt idx="56913">
                  <c:v>-0.107793</c:v>
                </c:pt>
                <c:pt idx="56914">
                  <c:v>-0.10413500000000001</c:v>
                </c:pt>
                <c:pt idx="56915">
                  <c:v>-0.10051599999999999</c:v>
                </c:pt>
                <c:pt idx="56916">
                  <c:v>-9.6941200000000005E-2</c:v>
                </c:pt>
                <c:pt idx="56917">
                  <c:v>-9.3414499999999998E-2</c:v>
                </c:pt>
                <c:pt idx="56918">
                  <c:v>-8.9938000000000004E-2</c:v>
                </c:pt>
                <c:pt idx="56919">
                  <c:v>-8.6515800000000004E-2</c:v>
                </c:pt>
                <c:pt idx="56920">
                  <c:v>-8.3152699999999996E-2</c:v>
                </c:pt>
                <c:pt idx="56921">
                  <c:v>-7.9850900000000002E-2</c:v>
                </c:pt>
                <c:pt idx="56922">
                  <c:v>-7.6611799999999994E-2</c:v>
                </c:pt>
                <c:pt idx="56923">
                  <c:v>-7.34398E-2</c:v>
                </c:pt>
                <c:pt idx="56924">
                  <c:v>-7.0340100000000003E-2</c:v>
                </c:pt>
                <c:pt idx="56925">
                  <c:v>-6.7315600000000003E-2</c:v>
                </c:pt>
                <c:pt idx="56926">
                  <c:v>-6.4365400000000003E-2</c:v>
                </c:pt>
                <c:pt idx="56927">
                  <c:v>-6.1489799999999997E-2</c:v>
                </c:pt>
                <c:pt idx="56928">
                  <c:v>-5.8693599999999999E-2</c:v>
                </c:pt>
                <c:pt idx="56929">
                  <c:v>-5.59826E-2</c:v>
                </c:pt>
                <c:pt idx="56930">
                  <c:v>-5.3358900000000001E-2</c:v>
                </c:pt>
                <c:pt idx="56931">
                  <c:v>-5.0822699999999998E-2</c:v>
                </c:pt>
                <c:pt idx="56932">
                  <c:v>-4.8374500000000001E-2</c:v>
                </c:pt>
                <c:pt idx="56933">
                  <c:v>-4.6014300000000001E-2</c:v>
                </c:pt>
                <c:pt idx="56934">
                  <c:v>-4.3743600000000001E-2</c:v>
                </c:pt>
                <c:pt idx="56935">
                  <c:v>-4.1565999999999999E-2</c:v>
                </c:pt>
                <c:pt idx="56936">
                  <c:v>-3.9486E-2</c:v>
                </c:pt>
                <c:pt idx="56937">
                  <c:v>-3.7506999999999999E-2</c:v>
                </c:pt>
                <c:pt idx="56938">
                  <c:v>-3.5630099999999998E-2</c:v>
                </c:pt>
                <c:pt idx="56939">
                  <c:v>-3.3854200000000001E-2</c:v>
                </c:pt>
                <c:pt idx="56940">
                  <c:v>-3.2179100000000002E-2</c:v>
                </c:pt>
                <c:pt idx="56941">
                  <c:v>-3.06074E-2</c:v>
                </c:pt>
                <c:pt idx="56942">
                  <c:v>-2.9141899999999998E-2</c:v>
                </c:pt>
                <c:pt idx="56943">
                  <c:v>-2.7784400000000001E-2</c:v>
                </c:pt>
                <c:pt idx="56944">
                  <c:v>-2.6535199999999998E-2</c:v>
                </c:pt>
                <c:pt idx="56945">
                  <c:v>-2.53946E-2</c:v>
                </c:pt>
                <c:pt idx="56946">
                  <c:v>-2.4361899999999999E-2</c:v>
                </c:pt>
                <c:pt idx="56947">
                  <c:v>-2.3437800000000002E-2</c:v>
                </c:pt>
                <c:pt idx="56948">
                  <c:v>-2.2624399999999999E-2</c:v>
                </c:pt>
                <c:pt idx="56949">
                  <c:v>-2.1922899999999999E-2</c:v>
                </c:pt>
                <c:pt idx="56950">
                  <c:v>-2.1333999999999999E-2</c:v>
                </c:pt>
                <c:pt idx="56951">
                  <c:v>-2.08594E-2</c:v>
                </c:pt>
                <c:pt idx="56952">
                  <c:v>-2.0499E-2</c:v>
                </c:pt>
                <c:pt idx="56953">
                  <c:v>-2.02478E-2</c:v>
                </c:pt>
                <c:pt idx="56954">
                  <c:v>-2.0100400000000001E-2</c:v>
                </c:pt>
                <c:pt idx="56955">
                  <c:v>-2.0056399999999999E-2</c:v>
                </c:pt>
                <c:pt idx="56956">
                  <c:v>-2.01175E-2</c:v>
                </c:pt>
                <c:pt idx="56957">
                  <c:v>-2.0283300000000001E-2</c:v>
                </c:pt>
                <c:pt idx="56958">
                  <c:v>-2.0554099999999999E-2</c:v>
                </c:pt>
                <c:pt idx="56959">
                  <c:v>-2.0930899999999999E-2</c:v>
                </c:pt>
                <c:pt idx="56960">
                  <c:v>-2.1414800000000001E-2</c:v>
                </c:pt>
                <c:pt idx="56961">
                  <c:v>-2.20068E-2</c:v>
                </c:pt>
                <c:pt idx="56962">
                  <c:v>-2.2707000000000001E-2</c:v>
                </c:pt>
                <c:pt idx="56963">
                  <c:v>-2.3510900000000001E-2</c:v>
                </c:pt>
                <c:pt idx="56964">
                  <c:v>-2.44125E-2</c:v>
                </c:pt>
                <c:pt idx="56965">
                  <c:v>-2.54103E-2</c:v>
                </c:pt>
                <c:pt idx="56966">
                  <c:v>-2.65087E-2</c:v>
                </c:pt>
                <c:pt idx="56967">
                  <c:v>-2.7714099999999998E-2</c:v>
                </c:pt>
                <c:pt idx="56968">
                  <c:v>-2.90288E-2</c:v>
                </c:pt>
                <c:pt idx="56969">
                  <c:v>-3.0449400000000001E-2</c:v>
                </c:pt>
                <c:pt idx="56970">
                  <c:v>-3.1969900000000002E-2</c:v>
                </c:pt>
                <c:pt idx="56971">
                  <c:v>-3.3586600000000001E-2</c:v>
                </c:pt>
                <c:pt idx="56972">
                  <c:v>-3.5298999999999997E-2</c:v>
                </c:pt>
                <c:pt idx="56973">
                  <c:v>-3.71055E-2</c:v>
                </c:pt>
                <c:pt idx="56974">
                  <c:v>-3.9000699999999999E-2</c:v>
                </c:pt>
                <c:pt idx="56975">
                  <c:v>-4.0980999999999997E-2</c:v>
                </c:pt>
                <c:pt idx="56976">
                  <c:v>-4.3046300000000003E-2</c:v>
                </c:pt>
                <c:pt idx="56977">
                  <c:v>-4.5195800000000001E-2</c:v>
                </c:pt>
                <c:pt idx="56978">
                  <c:v>-4.74259E-2</c:v>
                </c:pt>
                <c:pt idx="56979">
                  <c:v>-4.9734199999999999E-2</c:v>
                </c:pt>
                <c:pt idx="56980">
                  <c:v>-5.2116700000000002E-2</c:v>
                </c:pt>
                <c:pt idx="56981">
                  <c:v>-5.4566900000000002E-2</c:v>
                </c:pt>
                <c:pt idx="56982">
                  <c:v>-5.7082300000000002E-2</c:v>
                </c:pt>
                <c:pt idx="56983">
                  <c:v>-5.9660100000000001E-2</c:v>
                </c:pt>
                <c:pt idx="56984">
                  <c:v>-6.2270300000000001E-2</c:v>
                </c:pt>
                <c:pt idx="56985">
                  <c:v>-6.4886799999999994E-2</c:v>
                </c:pt>
                <c:pt idx="56986">
                  <c:v>-6.7539799999999997E-2</c:v>
                </c:pt>
                <c:pt idx="56987">
                  <c:v>-7.0252300000000004E-2</c:v>
                </c:pt>
                <c:pt idx="56988">
                  <c:v>-7.3001399999999994E-2</c:v>
                </c:pt>
                <c:pt idx="56989">
                  <c:v>-7.5780100000000003E-2</c:v>
                </c:pt>
                <c:pt idx="56990">
                  <c:v>-7.8601299999999999E-2</c:v>
                </c:pt>
                <c:pt idx="56991">
                  <c:v>-8.1468700000000005E-2</c:v>
                </c:pt>
                <c:pt idx="56992">
                  <c:v>-8.4378999999999996E-2</c:v>
                </c:pt>
                <c:pt idx="56993">
                  <c:v>-8.7327699999999994E-2</c:v>
                </c:pt>
                <c:pt idx="56994">
                  <c:v>-9.0310500000000002E-2</c:v>
                </c:pt>
                <c:pt idx="56995">
                  <c:v>-9.3323500000000004E-2</c:v>
                </c:pt>
                <c:pt idx="56996">
                  <c:v>-9.6365900000000004E-2</c:v>
                </c:pt>
                <c:pt idx="56997">
                  <c:v>-9.9438399999999996E-2</c:v>
                </c:pt>
                <c:pt idx="56998">
                  <c:v>-0.10254000000000001</c:v>
                </c:pt>
                <c:pt idx="56999">
                  <c:v>-0.105666</c:v>
                </c:pt>
                <c:pt idx="57000">
                  <c:v>-0.10881399999999999</c:v>
                </c:pt>
                <c:pt idx="57001">
                  <c:v>-0.111983</c:v>
                </c:pt>
                <c:pt idx="57002">
                  <c:v>-0.115173</c:v>
                </c:pt>
                <c:pt idx="57003">
                  <c:v>-0.118382</c:v>
                </c:pt>
                <c:pt idx="57004">
                  <c:v>-0.12160600000000001</c:v>
                </c:pt>
                <c:pt idx="57005">
                  <c:v>-0.124838</c:v>
                </c:pt>
                <c:pt idx="57006">
                  <c:v>-0.12807099999999999</c:v>
                </c:pt>
                <c:pt idx="57007">
                  <c:v>-0.131298</c:v>
                </c:pt>
                <c:pt idx="57008">
                  <c:v>-0.134517</c:v>
                </c:pt>
                <c:pt idx="57009">
                  <c:v>-0.13772499999999999</c:v>
                </c:pt>
                <c:pt idx="57010">
                  <c:v>-0.14091899999999999</c:v>
                </c:pt>
                <c:pt idx="57011">
                  <c:v>-0.144093</c:v>
                </c:pt>
                <c:pt idx="57012">
                  <c:v>-0.14724599999999999</c:v>
                </c:pt>
                <c:pt idx="57013">
                  <c:v>-0.15037300000000001</c:v>
                </c:pt>
                <c:pt idx="57014">
                  <c:v>-0.15347</c:v>
                </c:pt>
                <c:pt idx="57015">
                  <c:v>-0.156532</c:v>
                </c:pt>
                <c:pt idx="57016">
                  <c:v>-0.159554</c:v>
                </c:pt>
                <c:pt idx="57017">
                  <c:v>-0.16253300000000001</c:v>
                </c:pt>
                <c:pt idx="57018">
                  <c:v>-0.165466</c:v>
                </c:pt>
                <c:pt idx="57019">
                  <c:v>-0.168354</c:v>
                </c:pt>
                <c:pt idx="57020">
                  <c:v>-0.17119599999999999</c:v>
                </c:pt>
                <c:pt idx="57021">
                  <c:v>-0.17399000000000001</c:v>
                </c:pt>
                <c:pt idx="57022">
                  <c:v>-0.176734</c:v>
                </c:pt>
                <c:pt idx="57023">
                  <c:v>-0.179426</c:v>
                </c:pt>
                <c:pt idx="57024">
                  <c:v>-0.182063</c:v>
                </c:pt>
                <c:pt idx="57025">
                  <c:v>-0.184642</c:v>
                </c:pt>
                <c:pt idx="57026">
                  <c:v>-0.18715999999999999</c:v>
                </c:pt>
                <c:pt idx="57027">
                  <c:v>-0.189613</c:v>
                </c:pt>
                <c:pt idx="57028">
                  <c:v>-0.191996</c:v>
                </c:pt>
                <c:pt idx="57029">
                  <c:v>-0.194304</c:v>
                </c:pt>
                <c:pt idx="57030">
                  <c:v>-0.19653499999999999</c:v>
                </c:pt>
                <c:pt idx="57031">
                  <c:v>-0.198685</c:v>
                </c:pt>
                <c:pt idx="57032">
                  <c:v>-0.20075100000000001</c:v>
                </c:pt>
                <c:pt idx="57033">
                  <c:v>-0.20272799999999999</c:v>
                </c:pt>
                <c:pt idx="57034">
                  <c:v>-0.20460999999999999</c:v>
                </c:pt>
                <c:pt idx="57035">
                  <c:v>-0.20639299999999999</c:v>
                </c:pt>
                <c:pt idx="57036">
                  <c:v>-0.20807400000000001</c:v>
                </c:pt>
                <c:pt idx="57037">
                  <c:v>-0.209651</c:v>
                </c:pt>
                <c:pt idx="57038">
                  <c:v>-0.211122</c:v>
                </c:pt>
                <c:pt idx="57039">
                  <c:v>-0.21249000000000001</c:v>
                </c:pt>
                <c:pt idx="57040">
                  <c:v>-0.213754</c:v>
                </c:pt>
                <c:pt idx="57041">
                  <c:v>-0.214917</c:v>
                </c:pt>
                <c:pt idx="57042">
                  <c:v>-0.215977</c:v>
                </c:pt>
                <c:pt idx="57043">
                  <c:v>-0.21693499999999999</c:v>
                </c:pt>
                <c:pt idx="57044">
                  <c:v>-0.21779000000000001</c:v>
                </c:pt>
                <c:pt idx="57045">
                  <c:v>-0.21854199999999999</c:v>
                </c:pt>
                <c:pt idx="57046">
                  <c:v>-0.21918699999999999</c:v>
                </c:pt>
                <c:pt idx="57047">
                  <c:v>-0.219722</c:v>
                </c:pt>
                <c:pt idx="57048">
                  <c:v>-0.22014600000000001</c:v>
                </c:pt>
                <c:pt idx="57049">
                  <c:v>-0.22045999999999999</c:v>
                </c:pt>
                <c:pt idx="57050">
                  <c:v>-0.220662</c:v>
                </c:pt>
                <c:pt idx="57051">
                  <c:v>-0.22074199999999999</c:v>
                </c:pt>
                <c:pt idx="57052">
                  <c:v>-0.220694</c:v>
                </c:pt>
                <c:pt idx="57053">
                  <c:v>-0.22051799999999999</c:v>
                </c:pt>
                <c:pt idx="57054">
                  <c:v>-0.22021299999999999</c:v>
                </c:pt>
                <c:pt idx="57055">
                  <c:v>-0.21978</c:v>
                </c:pt>
                <c:pt idx="57056">
                  <c:v>-0.219218</c:v>
                </c:pt>
                <c:pt idx="57057">
                  <c:v>-0.218528</c:v>
                </c:pt>
                <c:pt idx="57058">
                  <c:v>-0.21770400000000001</c:v>
                </c:pt>
                <c:pt idx="57059">
                  <c:v>-0.21673999999999999</c:v>
                </c:pt>
                <c:pt idx="57060">
                  <c:v>-0.21563499999999999</c:v>
                </c:pt>
                <c:pt idx="57061">
                  <c:v>-0.21439800000000001</c:v>
                </c:pt>
                <c:pt idx="57062">
                  <c:v>-0.213035</c:v>
                </c:pt>
                <c:pt idx="57063">
                  <c:v>-0.21155199999999999</c:v>
                </c:pt>
                <c:pt idx="57064">
                  <c:v>-0.209949</c:v>
                </c:pt>
                <c:pt idx="57065">
                  <c:v>-0.20822099999999999</c:v>
                </c:pt>
                <c:pt idx="57066">
                  <c:v>-0.20637</c:v>
                </c:pt>
                <c:pt idx="57067">
                  <c:v>-0.20439399999999999</c:v>
                </c:pt>
                <c:pt idx="57068">
                  <c:v>-0.20229</c:v>
                </c:pt>
                <c:pt idx="57069">
                  <c:v>-0.20005899999999999</c:v>
                </c:pt>
                <c:pt idx="57070">
                  <c:v>-0.19770599999999999</c:v>
                </c:pt>
                <c:pt idx="57071">
                  <c:v>-0.19523499999999999</c:v>
                </c:pt>
                <c:pt idx="57072">
                  <c:v>-0.19265299999999999</c:v>
                </c:pt>
                <c:pt idx="57073">
                  <c:v>-0.18996299999999999</c:v>
                </c:pt>
                <c:pt idx="57074">
                  <c:v>-0.187165</c:v>
                </c:pt>
                <c:pt idx="57075">
                  <c:v>-0.18426100000000001</c:v>
                </c:pt>
                <c:pt idx="57076">
                  <c:v>-0.181258</c:v>
                </c:pt>
                <c:pt idx="57077">
                  <c:v>-0.17815600000000001</c:v>
                </c:pt>
                <c:pt idx="57078">
                  <c:v>-0.17493</c:v>
                </c:pt>
                <c:pt idx="57079">
                  <c:v>-0.171569</c:v>
                </c:pt>
                <c:pt idx="57080">
                  <c:v>-0.168101</c:v>
                </c:pt>
                <c:pt idx="57081">
                  <c:v>-0.16453599999999999</c:v>
                </c:pt>
                <c:pt idx="57082">
                  <c:v>-0.16086400000000001</c:v>
                </c:pt>
                <c:pt idx="57083">
                  <c:v>-0.157084</c:v>
                </c:pt>
                <c:pt idx="57084">
                  <c:v>-0.15320800000000001</c:v>
                </c:pt>
                <c:pt idx="57085">
                  <c:v>-0.14923700000000001</c:v>
                </c:pt>
                <c:pt idx="57086">
                  <c:v>-0.145173</c:v>
                </c:pt>
                <c:pt idx="57087">
                  <c:v>-0.14102100000000001</c:v>
                </c:pt>
                <c:pt idx="57088">
                  <c:v>-0.13677900000000001</c:v>
                </c:pt>
                <c:pt idx="57089">
                  <c:v>-0.13244900000000001</c:v>
                </c:pt>
                <c:pt idx="57090">
                  <c:v>-0.12803400000000001</c:v>
                </c:pt>
                <c:pt idx="57091">
                  <c:v>-0.123541</c:v>
                </c:pt>
                <c:pt idx="57092">
                  <c:v>-0.118977</c:v>
                </c:pt>
                <c:pt idx="57093">
                  <c:v>-0.11434900000000001</c:v>
                </c:pt>
                <c:pt idx="57094">
                  <c:v>-0.109663</c:v>
                </c:pt>
                <c:pt idx="57095">
                  <c:v>-0.104925</c:v>
                </c:pt>
                <c:pt idx="57096">
                  <c:v>-0.100137</c:v>
                </c:pt>
                <c:pt idx="57097">
                  <c:v>-9.5308500000000004E-2</c:v>
                </c:pt>
                <c:pt idx="57098">
                  <c:v>-9.0444300000000005E-2</c:v>
                </c:pt>
                <c:pt idx="57099">
                  <c:v>-8.5546700000000003E-2</c:v>
                </c:pt>
                <c:pt idx="57100">
                  <c:v>-8.06177E-2</c:v>
                </c:pt>
                <c:pt idx="57101">
                  <c:v>-7.5661900000000004E-2</c:v>
                </c:pt>
                <c:pt idx="57102">
                  <c:v>-7.0685499999999998E-2</c:v>
                </c:pt>
                <c:pt idx="57103">
                  <c:v>-6.5693500000000002E-2</c:v>
                </c:pt>
                <c:pt idx="57104">
                  <c:v>-6.0688400000000003E-2</c:v>
                </c:pt>
                <c:pt idx="57105">
                  <c:v>-5.5672899999999997E-2</c:v>
                </c:pt>
                <c:pt idx="57106">
                  <c:v>-5.0650399999999998E-2</c:v>
                </c:pt>
                <c:pt idx="57107">
                  <c:v>-4.5626600000000003E-2</c:v>
                </c:pt>
                <c:pt idx="57108">
                  <c:v>-4.0605700000000002E-2</c:v>
                </c:pt>
                <c:pt idx="57109">
                  <c:v>-3.5575099999999998E-2</c:v>
                </c:pt>
                <c:pt idx="57110">
                  <c:v>-3.0522799999999999E-2</c:v>
                </c:pt>
                <c:pt idx="57111">
                  <c:v>-2.5470400000000001E-2</c:v>
                </c:pt>
                <c:pt idx="57112">
                  <c:v>-2.0438499999999998E-2</c:v>
                </c:pt>
                <c:pt idx="57113">
                  <c:v>-1.54208E-2</c:v>
                </c:pt>
                <c:pt idx="57114">
                  <c:v>-1.04184E-2</c:v>
                </c:pt>
                <c:pt idx="57115" formatCode="0.00E+00">
                  <c:v>-5.4446499999999997E-3</c:v>
                </c:pt>
                <c:pt idx="57116" formatCode="0.00E+00">
                  <c:v>-5.08269E-4</c:v>
                </c:pt>
                <c:pt idx="57117" formatCode="0.00E+00">
                  <c:v>4.3861200000000003E-3</c:v>
                </c:pt>
                <c:pt idx="57118" formatCode="0.00E+00">
                  <c:v>9.2357600000000008E-3</c:v>
                </c:pt>
                <c:pt idx="57119">
                  <c:v>1.4037900000000001E-2</c:v>
                </c:pt>
                <c:pt idx="57120">
                  <c:v>1.8789E-2</c:v>
                </c:pt>
                <c:pt idx="57121">
                  <c:v>2.3484000000000001E-2</c:v>
                </c:pt>
                <c:pt idx="57122">
                  <c:v>2.8117699999999999E-2</c:v>
                </c:pt>
                <c:pt idx="57123">
                  <c:v>3.2686100000000003E-2</c:v>
                </c:pt>
                <c:pt idx="57124">
                  <c:v>3.7185099999999999E-2</c:v>
                </c:pt>
                <c:pt idx="57125">
                  <c:v>4.1609500000000001E-2</c:v>
                </c:pt>
                <c:pt idx="57126">
                  <c:v>4.5953399999999998E-2</c:v>
                </c:pt>
                <c:pt idx="57127">
                  <c:v>5.0212E-2</c:v>
                </c:pt>
                <c:pt idx="57128">
                  <c:v>5.43808E-2</c:v>
                </c:pt>
                <c:pt idx="57129">
                  <c:v>5.8456000000000001E-2</c:v>
                </c:pt>
                <c:pt idx="57130">
                  <c:v>6.2434000000000003E-2</c:v>
                </c:pt>
                <c:pt idx="57131">
                  <c:v>6.6311800000000004E-2</c:v>
                </c:pt>
                <c:pt idx="57132">
                  <c:v>7.0086300000000004E-2</c:v>
                </c:pt>
                <c:pt idx="57133">
                  <c:v>7.3754E-2</c:v>
                </c:pt>
                <c:pt idx="57134">
                  <c:v>7.7311900000000003E-2</c:v>
                </c:pt>
                <c:pt idx="57135">
                  <c:v>8.0757200000000001E-2</c:v>
                </c:pt>
                <c:pt idx="57136">
                  <c:v>8.4086599999999997E-2</c:v>
                </c:pt>
                <c:pt idx="57137">
                  <c:v>8.7297399999999997E-2</c:v>
                </c:pt>
                <c:pt idx="57138">
                  <c:v>9.0388499999999997E-2</c:v>
                </c:pt>
                <c:pt idx="57139">
                  <c:v>9.33591E-2</c:v>
                </c:pt>
                <c:pt idx="57140">
                  <c:v>9.62065E-2</c:v>
                </c:pt>
                <c:pt idx="57141">
                  <c:v>9.8928299999999997E-2</c:v>
                </c:pt>
                <c:pt idx="57142">
                  <c:v>0.101521</c:v>
                </c:pt>
                <c:pt idx="57143">
                  <c:v>0.103981</c:v>
                </c:pt>
                <c:pt idx="57144">
                  <c:v>0.106307</c:v>
                </c:pt>
                <c:pt idx="57145">
                  <c:v>0.108499</c:v>
                </c:pt>
                <c:pt idx="57146">
                  <c:v>0.110556</c:v>
                </c:pt>
                <c:pt idx="57147">
                  <c:v>0.11247600000000001</c:v>
                </c:pt>
                <c:pt idx="57148">
                  <c:v>0.114259</c:v>
                </c:pt>
                <c:pt idx="57149">
                  <c:v>0.11590200000000001</c:v>
                </c:pt>
                <c:pt idx="57150">
                  <c:v>0.117405</c:v>
                </c:pt>
                <c:pt idx="57151">
                  <c:v>0.118766</c:v>
                </c:pt>
                <c:pt idx="57152">
                  <c:v>0.119988</c:v>
                </c:pt>
                <c:pt idx="57153">
                  <c:v>0.121073</c:v>
                </c:pt>
                <c:pt idx="57154">
                  <c:v>0.122021</c:v>
                </c:pt>
                <c:pt idx="57155">
                  <c:v>0.12282999999999999</c:v>
                </c:pt>
                <c:pt idx="57156">
                  <c:v>0.12349599999999999</c:v>
                </c:pt>
                <c:pt idx="57157">
                  <c:v>0.12402100000000001</c:v>
                </c:pt>
                <c:pt idx="57158">
                  <c:v>0.124405</c:v>
                </c:pt>
                <c:pt idx="57159">
                  <c:v>0.124652</c:v>
                </c:pt>
                <c:pt idx="57160">
                  <c:v>0.124764</c:v>
                </c:pt>
                <c:pt idx="57161">
                  <c:v>0.12474200000000001</c:v>
                </c:pt>
                <c:pt idx="57162">
                  <c:v>0.124587</c:v>
                </c:pt>
                <c:pt idx="57163">
                  <c:v>0.124297</c:v>
                </c:pt>
                <c:pt idx="57164">
                  <c:v>0.123872</c:v>
                </c:pt>
                <c:pt idx="57165">
                  <c:v>0.123312</c:v>
                </c:pt>
                <c:pt idx="57166">
                  <c:v>0.122616</c:v>
                </c:pt>
                <c:pt idx="57167">
                  <c:v>0.12178600000000001</c:v>
                </c:pt>
                <c:pt idx="57168">
                  <c:v>0.120825</c:v>
                </c:pt>
                <c:pt idx="57169">
                  <c:v>0.119738</c:v>
                </c:pt>
                <c:pt idx="57170">
                  <c:v>0.11852699999999999</c:v>
                </c:pt>
                <c:pt idx="57171">
                  <c:v>0.11719499999999999</c:v>
                </c:pt>
                <c:pt idx="57172">
                  <c:v>0.115745</c:v>
                </c:pt>
                <c:pt idx="57173">
                  <c:v>0.114179</c:v>
                </c:pt>
                <c:pt idx="57174">
                  <c:v>0.1125</c:v>
                </c:pt>
                <c:pt idx="57175">
                  <c:v>0.110708</c:v>
                </c:pt>
                <c:pt idx="57176">
                  <c:v>0.108808</c:v>
                </c:pt>
                <c:pt idx="57177">
                  <c:v>0.106805</c:v>
                </c:pt>
                <c:pt idx="57178">
                  <c:v>0.104701</c:v>
                </c:pt>
                <c:pt idx="57179">
                  <c:v>0.10249999999999999</c:v>
                </c:pt>
                <c:pt idx="57180">
                  <c:v>0.100205</c:v>
                </c:pt>
                <c:pt idx="57181">
                  <c:v>9.7816899999999998E-2</c:v>
                </c:pt>
                <c:pt idx="57182">
                  <c:v>9.5339499999999994E-2</c:v>
                </c:pt>
                <c:pt idx="57183">
                  <c:v>9.2777100000000001E-2</c:v>
                </c:pt>
                <c:pt idx="57184">
                  <c:v>9.0136599999999997E-2</c:v>
                </c:pt>
                <c:pt idx="57185">
                  <c:v>8.7422899999999998E-2</c:v>
                </c:pt>
                <c:pt idx="57186">
                  <c:v>8.4637500000000004E-2</c:v>
                </c:pt>
                <c:pt idx="57187">
                  <c:v>8.1780800000000001E-2</c:v>
                </c:pt>
                <c:pt idx="57188">
                  <c:v>7.8854400000000005E-2</c:v>
                </c:pt>
                <c:pt idx="57189">
                  <c:v>7.5862600000000002E-2</c:v>
                </c:pt>
                <c:pt idx="57190">
                  <c:v>7.2812000000000002E-2</c:v>
                </c:pt>
                <c:pt idx="57191">
                  <c:v>6.9708500000000007E-2</c:v>
                </c:pt>
                <c:pt idx="57192">
                  <c:v>6.6556900000000002E-2</c:v>
                </c:pt>
                <c:pt idx="57193">
                  <c:v>6.3361700000000007E-2</c:v>
                </c:pt>
                <c:pt idx="57194">
                  <c:v>6.0127E-2</c:v>
                </c:pt>
                <c:pt idx="57195">
                  <c:v>5.68566E-2</c:v>
                </c:pt>
                <c:pt idx="57196">
                  <c:v>5.3553499999999997E-2</c:v>
                </c:pt>
                <c:pt idx="57197">
                  <c:v>5.0220300000000002E-2</c:v>
                </c:pt>
                <c:pt idx="57198">
                  <c:v>4.6860699999999998E-2</c:v>
                </c:pt>
                <c:pt idx="57199">
                  <c:v>4.34803E-2</c:v>
                </c:pt>
                <c:pt idx="57200">
                  <c:v>4.0085000000000003E-2</c:v>
                </c:pt>
                <c:pt idx="57201">
                  <c:v>3.66796E-2</c:v>
                </c:pt>
                <c:pt idx="57202">
                  <c:v>3.3268800000000001E-2</c:v>
                </c:pt>
                <c:pt idx="57203">
                  <c:v>2.9859400000000001E-2</c:v>
                </c:pt>
                <c:pt idx="57204">
                  <c:v>2.6457100000000001E-2</c:v>
                </c:pt>
                <c:pt idx="57205">
                  <c:v>2.3066099999999999E-2</c:v>
                </c:pt>
                <c:pt idx="57206">
                  <c:v>1.9689399999999999E-2</c:v>
                </c:pt>
                <c:pt idx="57207">
                  <c:v>1.6330600000000001E-2</c:v>
                </c:pt>
                <c:pt idx="57208">
                  <c:v>1.29931E-2</c:v>
                </c:pt>
                <c:pt idx="57209" formatCode="0.00E+00">
                  <c:v>9.6812700000000005E-3</c:v>
                </c:pt>
                <c:pt idx="57210" formatCode="0.00E+00">
                  <c:v>6.3988200000000004E-3</c:v>
                </c:pt>
                <c:pt idx="57211" formatCode="0.00E+00">
                  <c:v>3.1492600000000001E-3</c:v>
                </c:pt>
                <c:pt idx="57212" formatCode="0.00E+00">
                  <c:v>-6.3239300000000003E-5</c:v>
                </c:pt>
                <c:pt idx="57213" formatCode="0.00E+00">
                  <c:v>-3.2335599999999999E-3</c:v>
                </c:pt>
                <c:pt idx="57214" formatCode="0.00E+00">
                  <c:v>-6.3565499999999999E-3</c:v>
                </c:pt>
                <c:pt idx="57215" formatCode="0.00E+00">
                  <c:v>-9.4278899999999995E-3</c:v>
                </c:pt>
                <c:pt idx="57216">
                  <c:v>-1.2444200000000001E-2</c:v>
                </c:pt>
                <c:pt idx="57217">
                  <c:v>-1.54024E-2</c:v>
                </c:pt>
                <c:pt idx="57218">
                  <c:v>-1.8299200000000002E-2</c:v>
                </c:pt>
                <c:pt idx="57219">
                  <c:v>-2.11305E-2</c:v>
                </c:pt>
                <c:pt idx="57220">
                  <c:v>-2.3892199999999999E-2</c:v>
                </c:pt>
                <c:pt idx="57221">
                  <c:v>-2.6579800000000001E-2</c:v>
                </c:pt>
                <c:pt idx="57222">
                  <c:v>-2.91896E-2</c:v>
                </c:pt>
                <c:pt idx="57223">
                  <c:v>-3.1718400000000001E-2</c:v>
                </c:pt>
                <c:pt idx="57224">
                  <c:v>-3.4162600000000001E-2</c:v>
                </c:pt>
                <c:pt idx="57225">
                  <c:v>-3.6519000000000003E-2</c:v>
                </c:pt>
                <c:pt idx="57226">
                  <c:v>-3.8784100000000002E-2</c:v>
                </c:pt>
                <c:pt idx="57227">
                  <c:v>-4.0954200000000003E-2</c:v>
                </c:pt>
                <c:pt idx="57228">
                  <c:v>-4.3026200000000001E-2</c:v>
                </c:pt>
                <c:pt idx="57229">
                  <c:v>-4.4997299999999997E-2</c:v>
                </c:pt>
                <c:pt idx="57230">
                  <c:v>-4.6864900000000001E-2</c:v>
                </c:pt>
                <c:pt idx="57231">
                  <c:v>-4.8626000000000003E-2</c:v>
                </c:pt>
                <c:pt idx="57232">
                  <c:v>-5.02774E-2</c:v>
                </c:pt>
                <c:pt idx="57233">
                  <c:v>-5.1816099999999997E-2</c:v>
                </c:pt>
                <c:pt idx="57234">
                  <c:v>-5.32404E-2</c:v>
                </c:pt>
                <c:pt idx="57235">
                  <c:v>-5.4549300000000002E-2</c:v>
                </c:pt>
                <c:pt idx="57236">
                  <c:v>-5.5741600000000002E-2</c:v>
                </c:pt>
                <c:pt idx="57237">
                  <c:v>-5.6815499999999998E-2</c:v>
                </c:pt>
                <c:pt idx="57238">
                  <c:v>-5.7768899999999998E-2</c:v>
                </c:pt>
                <c:pt idx="57239">
                  <c:v>-5.8599900000000003E-2</c:v>
                </c:pt>
                <c:pt idx="57240">
                  <c:v>-5.9308399999999997E-2</c:v>
                </c:pt>
                <c:pt idx="57241">
                  <c:v>-5.9895299999999999E-2</c:v>
                </c:pt>
                <c:pt idx="57242">
                  <c:v>-6.0360700000000003E-2</c:v>
                </c:pt>
                <c:pt idx="57243">
                  <c:v>-6.0704099999999997E-2</c:v>
                </c:pt>
                <c:pt idx="57244">
                  <c:v>-6.0924699999999998E-2</c:v>
                </c:pt>
                <c:pt idx="57245">
                  <c:v>-6.1021400000000003E-2</c:v>
                </c:pt>
                <c:pt idx="57246">
                  <c:v>-6.0993400000000003E-2</c:v>
                </c:pt>
                <c:pt idx="57247">
                  <c:v>-6.0841399999999997E-2</c:v>
                </c:pt>
                <c:pt idx="57248">
                  <c:v>-6.0566399999999999E-2</c:v>
                </c:pt>
                <c:pt idx="57249">
                  <c:v>-6.0168699999999999E-2</c:v>
                </c:pt>
                <c:pt idx="57250">
                  <c:v>-5.9648600000000003E-2</c:v>
                </c:pt>
                <c:pt idx="57251">
                  <c:v>-5.9006799999999998E-2</c:v>
                </c:pt>
                <c:pt idx="57252">
                  <c:v>-5.8244600000000001E-2</c:v>
                </c:pt>
                <c:pt idx="57253">
                  <c:v>-5.7363699999999997E-2</c:v>
                </c:pt>
                <c:pt idx="57254">
                  <c:v>-5.6365600000000002E-2</c:v>
                </c:pt>
                <c:pt idx="57255">
                  <c:v>-5.5251500000000002E-2</c:v>
                </c:pt>
                <c:pt idx="57256">
                  <c:v>-5.4022500000000001E-2</c:v>
                </c:pt>
                <c:pt idx="57257">
                  <c:v>-5.2680400000000002E-2</c:v>
                </c:pt>
                <c:pt idx="57258">
                  <c:v>-5.1226899999999999E-2</c:v>
                </c:pt>
                <c:pt idx="57259">
                  <c:v>-4.9664E-2</c:v>
                </c:pt>
                <c:pt idx="57260">
                  <c:v>-4.7994000000000002E-2</c:v>
                </c:pt>
                <c:pt idx="57261">
                  <c:v>-4.6219499999999997E-2</c:v>
                </c:pt>
                <c:pt idx="57262">
                  <c:v>-4.4342699999999999E-2</c:v>
                </c:pt>
                <c:pt idx="57263">
                  <c:v>-4.2365199999999999E-2</c:v>
                </c:pt>
                <c:pt idx="57264">
                  <c:v>-4.0288999999999998E-2</c:v>
                </c:pt>
                <c:pt idx="57265">
                  <c:v>-3.8117199999999997E-2</c:v>
                </c:pt>
                <c:pt idx="57266">
                  <c:v>-3.5853099999999999E-2</c:v>
                </c:pt>
                <c:pt idx="57267">
                  <c:v>-3.3500700000000001E-2</c:v>
                </c:pt>
                <c:pt idx="57268">
                  <c:v>-3.1064100000000001E-2</c:v>
                </c:pt>
                <c:pt idx="57269">
                  <c:v>-2.8547599999999999E-2</c:v>
                </c:pt>
                <c:pt idx="57270">
                  <c:v>-2.5955300000000001E-2</c:v>
                </c:pt>
                <c:pt idx="57271">
                  <c:v>-2.32909E-2</c:v>
                </c:pt>
                <c:pt idx="57272">
                  <c:v>-2.0558300000000002E-2</c:v>
                </c:pt>
                <c:pt idx="57273">
                  <c:v>-1.7761800000000001E-2</c:v>
                </c:pt>
                <c:pt idx="57274">
                  <c:v>-1.49056E-2</c:v>
                </c:pt>
                <c:pt idx="57275">
                  <c:v>-1.1993500000000001E-2</c:v>
                </c:pt>
                <c:pt idx="57276" formatCode="0.00E+00">
                  <c:v>-9.0287000000000006E-3</c:v>
                </c:pt>
                <c:pt idx="57277" formatCode="0.00E+00">
                  <c:v>-6.01477E-3</c:v>
                </c:pt>
                <c:pt idx="57278" formatCode="0.00E+00">
                  <c:v>-2.9562500000000001E-3</c:v>
                </c:pt>
                <c:pt idx="57279" formatCode="0.00E+00">
                  <c:v>1.42566E-4</c:v>
                </c:pt>
                <c:pt idx="57280" formatCode="0.00E+00">
                  <c:v>3.2779200000000001E-3</c:v>
                </c:pt>
                <c:pt idx="57281" formatCode="0.00E+00">
                  <c:v>6.4458299999999996E-3</c:v>
                </c:pt>
                <c:pt idx="57282" formatCode="0.00E+00">
                  <c:v>9.6417299999999994E-3</c:v>
                </c:pt>
                <c:pt idx="57283">
                  <c:v>1.28611E-2</c:v>
                </c:pt>
                <c:pt idx="57284">
                  <c:v>1.6099599999999999E-2</c:v>
                </c:pt>
                <c:pt idx="57285">
                  <c:v>1.9352899999999999E-2</c:v>
                </c:pt>
                <c:pt idx="57286">
                  <c:v>2.26167E-2</c:v>
                </c:pt>
                <c:pt idx="57287">
                  <c:v>2.58864E-2</c:v>
                </c:pt>
                <c:pt idx="57288">
                  <c:v>2.9157300000000001E-2</c:v>
                </c:pt>
                <c:pt idx="57289">
                  <c:v>3.2424599999999998E-2</c:v>
                </c:pt>
                <c:pt idx="57290">
                  <c:v>3.56835E-2</c:v>
                </c:pt>
                <c:pt idx="57291">
                  <c:v>3.8929400000000003E-2</c:v>
                </c:pt>
                <c:pt idx="57292">
                  <c:v>4.2158500000000002E-2</c:v>
                </c:pt>
                <c:pt idx="57293">
                  <c:v>4.5367499999999998E-2</c:v>
                </c:pt>
                <c:pt idx="57294">
                  <c:v>4.8553100000000002E-2</c:v>
                </c:pt>
                <c:pt idx="57295">
                  <c:v>5.1711899999999998E-2</c:v>
                </c:pt>
                <c:pt idx="57296">
                  <c:v>5.484E-2</c:v>
                </c:pt>
                <c:pt idx="57297">
                  <c:v>5.7933199999999997E-2</c:v>
                </c:pt>
                <c:pt idx="57298">
                  <c:v>6.09875E-2</c:v>
                </c:pt>
                <c:pt idx="57299">
                  <c:v>6.3998700000000006E-2</c:v>
                </c:pt>
                <c:pt idx="57300">
                  <c:v>6.6963099999999998E-2</c:v>
                </c:pt>
                <c:pt idx="57301">
                  <c:v>6.9876800000000003E-2</c:v>
                </c:pt>
                <c:pt idx="57302">
                  <c:v>7.2735999999999995E-2</c:v>
                </c:pt>
                <c:pt idx="57303">
                  <c:v>7.5537199999999999E-2</c:v>
                </c:pt>
                <c:pt idx="57304">
                  <c:v>7.8276999999999999E-2</c:v>
                </c:pt>
                <c:pt idx="57305">
                  <c:v>8.09526E-2</c:v>
                </c:pt>
                <c:pt idx="57306">
                  <c:v>8.3561399999999994E-2</c:v>
                </c:pt>
                <c:pt idx="57307">
                  <c:v>8.6100899999999994E-2</c:v>
                </c:pt>
                <c:pt idx="57308">
                  <c:v>8.8568599999999997E-2</c:v>
                </c:pt>
                <c:pt idx="57309">
                  <c:v>9.0962299999999996E-2</c:v>
                </c:pt>
                <c:pt idx="57310">
                  <c:v>9.3279799999999996E-2</c:v>
                </c:pt>
                <c:pt idx="57311">
                  <c:v>9.5518500000000006E-2</c:v>
                </c:pt>
                <c:pt idx="57312">
                  <c:v>9.7675399999999996E-2</c:v>
                </c:pt>
                <c:pt idx="57313">
                  <c:v>9.9748199999999995E-2</c:v>
                </c:pt>
                <c:pt idx="57314">
                  <c:v>0.10173500000000001</c:v>
                </c:pt>
                <c:pt idx="57315">
                  <c:v>0.103635</c:v>
                </c:pt>
                <c:pt idx="57316">
                  <c:v>0.105447</c:v>
                </c:pt>
                <c:pt idx="57317">
                  <c:v>0.10717</c:v>
                </c:pt>
                <c:pt idx="57318">
                  <c:v>0.10880099999999999</c:v>
                </c:pt>
                <c:pt idx="57319">
                  <c:v>0.11033900000000001</c:v>
                </c:pt>
                <c:pt idx="57320">
                  <c:v>0.11178299999999999</c:v>
                </c:pt>
                <c:pt idx="57321">
                  <c:v>0.113133</c:v>
                </c:pt>
                <c:pt idx="57322">
                  <c:v>0.114387</c:v>
                </c:pt>
                <c:pt idx="57323">
                  <c:v>0.11554499999999999</c:v>
                </c:pt>
                <c:pt idx="57324">
                  <c:v>0.116607</c:v>
                </c:pt>
                <c:pt idx="57325">
                  <c:v>0.117574</c:v>
                </c:pt>
                <c:pt idx="57326">
                  <c:v>0.118448</c:v>
                </c:pt>
                <c:pt idx="57327">
                  <c:v>0.119228</c:v>
                </c:pt>
                <c:pt idx="57328">
                  <c:v>0.11991499999999999</c:v>
                </c:pt>
                <c:pt idx="57329">
                  <c:v>0.12051000000000001</c:v>
                </c:pt>
                <c:pt idx="57330">
                  <c:v>0.121015</c:v>
                </c:pt>
                <c:pt idx="57331">
                  <c:v>0.12143</c:v>
                </c:pt>
                <c:pt idx="57332">
                  <c:v>0.12175800000000001</c:v>
                </c:pt>
                <c:pt idx="57333">
                  <c:v>0.121999</c:v>
                </c:pt>
                <c:pt idx="57334">
                  <c:v>0.122155</c:v>
                </c:pt>
                <c:pt idx="57335">
                  <c:v>0.122226</c:v>
                </c:pt>
                <c:pt idx="57336">
                  <c:v>0.122215</c:v>
                </c:pt>
                <c:pt idx="57337">
                  <c:v>0.12212199999999999</c:v>
                </c:pt>
                <c:pt idx="57338">
                  <c:v>0.121951</c:v>
                </c:pt>
                <c:pt idx="57339">
                  <c:v>0.1217</c:v>
                </c:pt>
                <c:pt idx="57340">
                  <c:v>0.121374</c:v>
                </c:pt>
                <c:pt idx="57341">
                  <c:v>0.120972</c:v>
                </c:pt>
                <c:pt idx="57342">
                  <c:v>0.120499</c:v>
                </c:pt>
                <c:pt idx="57343">
                  <c:v>0.11995699999999999</c:v>
                </c:pt>
                <c:pt idx="57344">
                  <c:v>0.119349</c:v>
                </c:pt>
                <c:pt idx="57345">
                  <c:v>0.11867800000000001</c:v>
                </c:pt>
                <c:pt idx="57346">
                  <c:v>0.11794499999999999</c:v>
                </c:pt>
                <c:pt idx="57347">
                  <c:v>0.11715299999999999</c:v>
                </c:pt>
                <c:pt idx="57348">
                  <c:v>0.11630600000000001</c:v>
                </c:pt>
                <c:pt idx="57349">
                  <c:v>0.11540499999999999</c:v>
                </c:pt>
                <c:pt idx="57350">
                  <c:v>0.114452</c:v>
                </c:pt>
                <c:pt idx="57351">
                  <c:v>0.11345</c:v>
                </c:pt>
                <c:pt idx="57352">
                  <c:v>0.112402</c:v>
                </c:pt>
                <c:pt idx="57353">
                  <c:v>0.11131099999999999</c:v>
                </c:pt>
                <c:pt idx="57354">
                  <c:v>0.110179</c:v>
                </c:pt>
                <c:pt idx="57355">
                  <c:v>0.109012</c:v>
                </c:pt>
                <c:pt idx="57356">
                  <c:v>0.10781200000000001</c:v>
                </c:pt>
                <c:pt idx="57357">
                  <c:v>0.106583</c:v>
                </c:pt>
                <c:pt idx="57358">
                  <c:v>0.105328</c:v>
                </c:pt>
                <c:pt idx="57359">
                  <c:v>0.104051</c:v>
                </c:pt>
                <c:pt idx="57360">
                  <c:v>0.102757</c:v>
                </c:pt>
                <c:pt idx="57361">
                  <c:v>0.101448</c:v>
                </c:pt>
                <c:pt idx="57362">
                  <c:v>0.100129</c:v>
                </c:pt>
                <c:pt idx="57363">
                  <c:v>9.8801299999999995E-2</c:v>
                </c:pt>
                <c:pt idx="57364">
                  <c:v>9.7468299999999994E-2</c:v>
                </c:pt>
                <c:pt idx="57365">
                  <c:v>9.6131599999999998E-2</c:v>
                </c:pt>
                <c:pt idx="57366">
                  <c:v>9.4793799999999998E-2</c:v>
                </c:pt>
                <c:pt idx="57367">
                  <c:v>9.3457899999999997E-2</c:v>
                </c:pt>
                <c:pt idx="57368">
                  <c:v>9.2126899999999998E-2</c:v>
                </c:pt>
                <c:pt idx="57369">
                  <c:v>9.0803499999999995E-2</c:v>
                </c:pt>
                <c:pt idx="57370">
                  <c:v>8.9490899999999998E-2</c:v>
                </c:pt>
                <c:pt idx="57371">
                  <c:v>8.8191599999999995E-2</c:v>
                </c:pt>
                <c:pt idx="57372">
                  <c:v>8.6908200000000005E-2</c:v>
                </c:pt>
                <c:pt idx="57373">
                  <c:v>8.5643200000000003E-2</c:v>
                </c:pt>
                <c:pt idx="57374">
                  <c:v>8.4399100000000005E-2</c:v>
                </c:pt>
                <c:pt idx="57375">
                  <c:v>8.3178100000000005E-2</c:v>
                </c:pt>
                <c:pt idx="57376">
                  <c:v>8.1982299999999994E-2</c:v>
                </c:pt>
                <c:pt idx="57377">
                  <c:v>8.0813300000000005E-2</c:v>
                </c:pt>
                <c:pt idx="57378">
                  <c:v>7.9673099999999997E-2</c:v>
                </c:pt>
                <c:pt idx="57379">
                  <c:v>7.8563800000000003E-2</c:v>
                </c:pt>
                <c:pt idx="57380">
                  <c:v>7.7487600000000004E-2</c:v>
                </c:pt>
                <c:pt idx="57381">
                  <c:v>7.6446500000000001E-2</c:v>
                </c:pt>
                <c:pt idx="57382">
                  <c:v>7.5442400000000007E-2</c:v>
                </c:pt>
                <c:pt idx="57383">
                  <c:v>7.4476600000000004E-2</c:v>
                </c:pt>
                <c:pt idx="57384">
                  <c:v>7.3550400000000002E-2</c:v>
                </c:pt>
                <c:pt idx="57385">
                  <c:v>7.26657E-2</c:v>
                </c:pt>
                <c:pt idx="57386">
                  <c:v>7.1824100000000002E-2</c:v>
                </c:pt>
                <c:pt idx="57387">
                  <c:v>7.1026500000000006E-2</c:v>
                </c:pt>
                <c:pt idx="57388">
                  <c:v>7.02734E-2</c:v>
                </c:pt>
                <c:pt idx="57389">
                  <c:v>6.9565699999999994E-2</c:v>
                </c:pt>
                <c:pt idx="57390">
                  <c:v>6.8903800000000001E-2</c:v>
                </c:pt>
                <c:pt idx="57391">
                  <c:v>6.8288000000000001E-2</c:v>
                </c:pt>
                <c:pt idx="57392">
                  <c:v>6.7718299999999995E-2</c:v>
                </c:pt>
                <c:pt idx="57393">
                  <c:v>6.7195199999999997E-2</c:v>
                </c:pt>
                <c:pt idx="57394">
                  <c:v>6.6719899999999999E-2</c:v>
                </c:pt>
                <c:pt idx="57395">
                  <c:v>6.6293000000000005E-2</c:v>
                </c:pt>
                <c:pt idx="57396">
                  <c:v>6.5914899999999998E-2</c:v>
                </c:pt>
                <c:pt idx="57397">
                  <c:v>6.55858E-2</c:v>
                </c:pt>
                <c:pt idx="57398">
                  <c:v>6.5305600000000005E-2</c:v>
                </c:pt>
                <c:pt idx="57399">
                  <c:v>6.5074199999999999E-2</c:v>
                </c:pt>
                <c:pt idx="57400">
                  <c:v>6.4891699999999997E-2</c:v>
                </c:pt>
                <c:pt idx="57401">
                  <c:v>6.4757700000000001E-2</c:v>
                </c:pt>
                <c:pt idx="57402">
                  <c:v>6.4672099999999996E-2</c:v>
                </c:pt>
                <c:pt idx="57403">
                  <c:v>6.46341E-2</c:v>
                </c:pt>
                <c:pt idx="57404">
                  <c:v>6.46423E-2</c:v>
                </c:pt>
                <c:pt idx="57405">
                  <c:v>6.4694699999999994E-2</c:v>
                </c:pt>
                <c:pt idx="57406">
                  <c:v>6.4789799999999995E-2</c:v>
                </c:pt>
                <c:pt idx="57407">
                  <c:v>6.4926600000000001E-2</c:v>
                </c:pt>
                <c:pt idx="57408">
                  <c:v>6.5104700000000001E-2</c:v>
                </c:pt>
                <c:pt idx="57409">
                  <c:v>6.5323000000000006E-2</c:v>
                </c:pt>
                <c:pt idx="57410">
                  <c:v>6.5581E-2</c:v>
                </c:pt>
                <c:pt idx="57411">
                  <c:v>6.5878199999999998E-2</c:v>
                </c:pt>
                <c:pt idx="57412">
                  <c:v>6.6213400000000006E-2</c:v>
                </c:pt>
                <c:pt idx="57413">
                  <c:v>6.6584400000000002E-2</c:v>
                </c:pt>
                <c:pt idx="57414">
                  <c:v>6.6988900000000004E-2</c:v>
                </c:pt>
                <c:pt idx="57415">
                  <c:v>6.7425200000000005E-2</c:v>
                </c:pt>
                <c:pt idx="57416">
                  <c:v>6.7892099999999997E-2</c:v>
                </c:pt>
                <c:pt idx="57417">
                  <c:v>6.8389000000000005E-2</c:v>
                </c:pt>
                <c:pt idx="57418">
                  <c:v>6.8915100000000007E-2</c:v>
                </c:pt>
                <c:pt idx="57419">
                  <c:v>6.9469100000000006E-2</c:v>
                </c:pt>
                <c:pt idx="57420">
                  <c:v>7.0050000000000001E-2</c:v>
                </c:pt>
                <c:pt idx="57421">
                  <c:v>7.0656300000000005E-2</c:v>
                </c:pt>
                <c:pt idx="57422">
                  <c:v>7.1285500000000002E-2</c:v>
                </c:pt>
                <c:pt idx="57423">
                  <c:v>7.1934499999999998E-2</c:v>
                </c:pt>
                <c:pt idx="57424">
                  <c:v>7.2601100000000002E-2</c:v>
                </c:pt>
                <c:pt idx="57425">
                  <c:v>7.3284000000000002E-2</c:v>
                </c:pt>
                <c:pt idx="57426">
                  <c:v>7.3981500000000006E-2</c:v>
                </c:pt>
                <c:pt idx="57427">
                  <c:v>7.4691499999999994E-2</c:v>
                </c:pt>
                <c:pt idx="57428">
                  <c:v>7.5411500000000006E-2</c:v>
                </c:pt>
                <c:pt idx="57429">
                  <c:v>7.6139700000000005E-2</c:v>
                </c:pt>
                <c:pt idx="57430">
                  <c:v>7.6874399999999996E-2</c:v>
                </c:pt>
                <c:pt idx="57431">
                  <c:v>7.7614699999999995E-2</c:v>
                </c:pt>
                <c:pt idx="57432">
                  <c:v>7.8359799999999993E-2</c:v>
                </c:pt>
                <c:pt idx="57433">
                  <c:v>7.9108300000000006E-2</c:v>
                </c:pt>
                <c:pt idx="57434">
                  <c:v>7.9858100000000001E-2</c:v>
                </c:pt>
                <c:pt idx="57435">
                  <c:v>8.0607899999999996E-2</c:v>
                </c:pt>
                <c:pt idx="57436">
                  <c:v>8.1356499999999998E-2</c:v>
                </c:pt>
                <c:pt idx="57437">
                  <c:v>8.2102999999999995E-2</c:v>
                </c:pt>
                <c:pt idx="57438">
                  <c:v>8.2846199999999995E-2</c:v>
                </c:pt>
                <c:pt idx="57439">
                  <c:v>8.3585099999999996E-2</c:v>
                </c:pt>
                <c:pt idx="57440">
                  <c:v>8.4318199999999996E-2</c:v>
                </c:pt>
                <c:pt idx="57441">
                  <c:v>8.5043999999999995E-2</c:v>
                </c:pt>
                <c:pt idx="57442">
                  <c:v>8.5760900000000001E-2</c:v>
                </c:pt>
                <c:pt idx="57443">
                  <c:v>8.6466799999999996E-2</c:v>
                </c:pt>
                <c:pt idx="57444">
                  <c:v>8.7160100000000004E-2</c:v>
                </c:pt>
                <c:pt idx="57445">
                  <c:v>8.7839600000000004E-2</c:v>
                </c:pt>
                <c:pt idx="57446">
                  <c:v>8.8503999999999999E-2</c:v>
                </c:pt>
                <c:pt idx="57447">
                  <c:v>8.91517E-2</c:v>
                </c:pt>
                <c:pt idx="57448">
                  <c:v>8.9781600000000003E-2</c:v>
                </c:pt>
                <c:pt idx="57449">
                  <c:v>9.0393600000000005E-2</c:v>
                </c:pt>
                <c:pt idx="57450">
                  <c:v>9.0987600000000002E-2</c:v>
                </c:pt>
                <c:pt idx="57451">
                  <c:v>9.1563000000000005E-2</c:v>
                </c:pt>
                <c:pt idx="57452">
                  <c:v>9.2119500000000007E-2</c:v>
                </c:pt>
                <c:pt idx="57453">
                  <c:v>9.26564E-2</c:v>
                </c:pt>
                <c:pt idx="57454">
                  <c:v>9.3173500000000006E-2</c:v>
                </c:pt>
                <c:pt idx="57455">
                  <c:v>9.3671299999999999E-2</c:v>
                </c:pt>
                <c:pt idx="57456">
                  <c:v>9.4149999999999998E-2</c:v>
                </c:pt>
                <c:pt idx="57457">
                  <c:v>9.4608200000000003E-2</c:v>
                </c:pt>
                <c:pt idx="57458">
                  <c:v>9.5043900000000001E-2</c:v>
                </c:pt>
                <c:pt idx="57459">
                  <c:v>9.5456299999999994E-2</c:v>
                </c:pt>
                <c:pt idx="57460">
                  <c:v>9.5846399999999998E-2</c:v>
                </c:pt>
                <c:pt idx="57461">
                  <c:v>9.6215499999999995E-2</c:v>
                </c:pt>
                <c:pt idx="57462">
                  <c:v>9.6564399999999995E-2</c:v>
                </c:pt>
                <c:pt idx="57463">
                  <c:v>9.6893300000000002E-2</c:v>
                </c:pt>
                <c:pt idx="57464">
                  <c:v>9.7202200000000002E-2</c:v>
                </c:pt>
                <c:pt idx="57465">
                  <c:v>9.7491099999999997E-2</c:v>
                </c:pt>
                <c:pt idx="57466">
                  <c:v>9.776E-2</c:v>
                </c:pt>
                <c:pt idx="57467">
                  <c:v>9.8009299999999994E-2</c:v>
                </c:pt>
                <c:pt idx="57468">
                  <c:v>9.8239199999999999E-2</c:v>
                </c:pt>
                <c:pt idx="57469">
                  <c:v>9.8450399999999993E-2</c:v>
                </c:pt>
                <c:pt idx="57470">
                  <c:v>9.8643499999999995E-2</c:v>
                </c:pt>
                <c:pt idx="57471">
                  <c:v>9.8819799999999999E-2</c:v>
                </c:pt>
                <c:pt idx="57472">
                  <c:v>9.8981E-2</c:v>
                </c:pt>
                <c:pt idx="57473">
                  <c:v>9.91282E-2</c:v>
                </c:pt>
                <c:pt idx="57474">
                  <c:v>9.92619E-2</c:v>
                </c:pt>
                <c:pt idx="57475">
                  <c:v>9.9382499999999999E-2</c:v>
                </c:pt>
                <c:pt idx="57476">
                  <c:v>9.9490700000000001E-2</c:v>
                </c:pt>
                <c:pt idx="57477">
                  <c:v>9.9587200000000001E-2</c:v>
                </c:pt>
                <c:pt idx="57478">
                  <c:v>9.9672499999999997E-2</c:v>
                </c:pt>
                <c:pt idx="57479">
                  <c:v>9.9748000000000003E-2</c:v>
                </c:pt>
                <c:pt idx="57480">
                  <c:v>9.9815399999999999E-2</c:v>
                </c:pt>
                <c:pt idx="57481">
                  <c:v>9.9875599999999995E-2</c:v>
                </c:pt>
                <c:pt idx="57482">
                  <c:v>9.9928900000000001E-2</c:v>
                </c:pt>
                <c:pt idx="57483">
                  <c:v>9.9975900000000006E-2</c:v>
                </c:pt>
                <c:pt idx="57484">
                  <c:v>0.100018</c:v>
                </c:pt>
                <c:pt idx="57485">
                  <c:v>0.10005600000000001</c:v>
                </c:pt>
                <c:pt idx="57486">
                  <c:v>0.100092</c:v>
                </c:pt>
                <c:pt idx="57487">
                  <c:v>0.10012600000000001</c:v>
                </c:pt>
                <c:pt idx="57488">
                  <c:v>0.10016</c:v>
                </c:pt>
                <c:pt idx="57489">
                  <c:v>0.10019400000000001</c:v>
                </c:pt>
                <c:pt idx="57490">
                  <c:v>0.100229</c:v>
                </c:pt>
                <c:pt idx="57491">
                  <c:v>0.10026599999999999</c:v>
                </c:pt>
                <c:pt idx="57492">
                  <c:v>0.10030699999999999</c:v>
                </c:pt>
                <c:pt idx="57493">
                  <c:v>0.100354</c:v>
                </c:pt>
                <c:pt idx="57494">
                  <c:v>0.100406</c:v>
                </c:pt>
                <c:pt idx="57495">
                  <c:v>0.100466</c:v>
                </c:pt>
                <c:pt idx="57496">
                  <c:v>0.100535</c:v>
                </c:pt>
                <c:pt idx="57497">
                  <c:v>0.100614</c:v>
                </c:pt>
                <c:pt idx="57498">
                  <c:v>0.100702</c:v>
                </c:pt>
                <c:pt idx="57499">
                  <c:v>0.1008</c:v>
                </c:pt>
                <c:pt idx="57500">
                  <c:v>0.100908</c:v>
                </c:pt>
                <c:pt idx="57501">
                  <c:v>0.10102899999999999</c:v>
                </c:pt>
                <c:pt idx="57502">
                  <c:v>0.101163</c:v>
                </c:pt>
                <c:pt idx="57503">
                  <c:v>0.101309</c:v>
                </c:pt>
                <c:pt idx="57504">
                  <c:v>0.101469</c:v>
                </c:pt>
                <c:pt idx="57505">
                  <c:v>0.101645</c:v>
                </c:pt>
                <c:pt idx="57506">
                  <c:v>0.101837</c:v>
                </c:pt>
                <c:pt idx="57507">
                  <c:v>0.102044</c:v>
                </c:pt>
                <c:pt idx="57508">
                  <c:v>0.102268</c:v>
                </c:pt>
                <c:pt idx="57509">
                  <c:v>0.102508</c:v>
                </c:pt>
                <c:pt idx="57510">
                  <c:v>0.102765</c:v>
                </c:pt>
                <c:pt idx="57511">
                  <c:v>0.10304000000000001</c:v>
                </c:pt>
                <c:pt idx="57512">
                  <c:v>0.10333199999999999</c:v>
                </c:pt>
                <c:pt idx="57513">
                  <c:v>0.103642</c:v>
                </c:pt>
                <c:pt idx="57514">
                  <c:v>0.10396900000000001</c:v>
                </c:pt>
                <c:pt idx="57515">
                  <c:v>0.104314</c:v>
                </c:pt>
                <c:pt idx="57516">
                  <c:v>0.10467799999999999</c:v>
                </c:pt>
                <c:pt idx="57517">
                  <c:v>0.10506</c:v>
                </c:pt>
                <c:pt idx="57518">
                  <c:v>0.105459</c:v>
                </c:pt>
                <c:pt idx="57519">
                  <c:v>0.105874</c:v>
                </c:pt>
                <c:pt idx="57520">
                  <c:v>0.106305</c:v>
                </c:pt>
                <c:pt idx="57521">
                  <c:v>0.106751</c:v>
                </c:pt>
                <c:pt idx="57522">
                  <c:v>0.107212</c:v>
                </c:pt>
                <c:pt idx="57523">
                  <c:v>0.107687</c:v>
                </c:pt>
                <c:pt idx="57524">
                  <c:v>0.10817599999999999</c:v>
                </c:pt>
                <c:pt idx="57525">
                  <c:v>0.108679</c:v>
                </c:pt>
                <c:pt idx="57526">
                  <c:v>0.109195</c:v>
                </c:pt>
                <c:pt idx="57527">
                  <c:v>0.109724</c:v>
                </c:pt>
                <c:pt idx="57528">
                  <c:v>0.110266</c:v>
                </c:pt>
                <c:pt idx="57529">
                  <c:v>0.110819</c:v>
                </c:pt>
                <c:pt idx="57530">
                  <c:v>0.11138199999999999</c:v>
                </c:pt>
                <c:pt idx="57531">
                  <c:v>0.111953</c:v>
                </c:pt>
                <c:pt idx="57532">
                  <c:v>0.11253199999999999</c:v>
                </c:pt>
                <c:pt idx="57533">
                  <c:v>0.113117</c:v>
                </c:pt>
                <c:pt idx="57534">
                  <c:v>0.113706</c:v>
                </c:pt>
                <c:pt idx="57535">
                  <c:v>0.114299</c:v>
                </c:pt>
                <c:pt idx="57536">
                  <c:v>0.114895</c:v>
                </c:pt>
                <c:pt idx="57537">
                  <c:v>0.115493</c:v>
                </c:pt>
                <c:pt idx="57538">
                  <c:v>0.116091</c:v>
                </c:pt>
                <c:pt idx="57539">
                  <c:v>0.116687</c:v>
                </c:pt>
                <c:pt idx="57540">
                  <c:v>0.11727899999999999</c:v>
                </c:pt>
                <c:pt idx="57541">
                  <c:v>0.117866</c:v>
                </c:pt>
                <c:pt idx="57542">
                  <c:v>0.118448</c:v>
                </c:pt>
                <c:pt idx="57543">
                  <c:v>0.119023</c:v>
                </c:pt>
                <c:pt idx="57544">
                  <c:v>0.119589</c:v>
                </c:pt>
                <c:pt idx="57545">
                  <c:v>0.120145</c:v>
                </c:pt>
                <c:pt idx="57546">
                  <c:v>0.120689</c:v>
                </c:pt>
                <c:pt idx="57547">
                  <c:v>0.12121899999999999</c:v>
                </c:pt>
                <c:pt idx="57548">
                  <c:v>0.12173299999999999</c:v>
                </c:pt>
                <c:pt idx="57549">
                  <c:v>0.12223000000000001</c:v>
                </c:pt>
                <c:pt idx="57550">
                  <c:v>0.122708</c:v>
                </c:pt>
                <c:pt idx="57551">
                  <c:v>0.123166</c:v>
                </c:pt>
                <c:pt idx="57552">
                  <c:v>0.123601</c:v>
                </c:pt>
                <c:pt idx="57553">
                  <c:v>0.12401</c:v>
                </c:pt>
                <c:pt idx="57554">
                  <c:v>0.124393</c:v>
                </c:pt>
                <c:pt idx="57555">
                  <c:v>0.124747</c:v>
                </c:pt>
                <c:pt idx="57556">
                  <c:v>0.12507199999999999</c:v>
                </c:pt>
                <c:pt idx="57557">
                  <c:v>0.12536700000000001</c:v>
                </c:pt>
                <c:pt idx="57558">
                  <c:v>0.12563099999999999</c:v>
                </c:pt>
                <c:pt idx="57559">
                  <c:v>0.125862</c:v>
                </c:pt>
                <c:pt idx="57560">
                  <c:v>0.126057</c:v>
                </c:pt>
                <c:pt idx="57561">
                  <c:v>0.126217</c:v>
                </c:pt>
                <c:pt idx="57562">
                  <c:v>0.12634000000000001</c:v>
                </c:pt>
                <c:pt idx="57563">
                  <c:v>0.12642500000000001</c:v>
                </c:pt>
                <c:pt idx="57564">
                  <c:v>0.12647</c:v>
                </c:pt>
                <c:pt idx="57565">
                  <c:v>0.126475</c:v>
                </c:pt>
                <c:pt idx="57566">
                  <c:v>0.126439</c:v>
                </c:pt>
                <c:pt idx="57567">
                  <c:v>0.12636</c:v>
                </c:pt>
                <c:pt idx="57568">
                  <c:v>0.12623699999999999</c:v>
                </c:pt>
                <c:pt idx="57569">
                  <c:v>0.12606899999999999</c:v>
                </c:pt>
                <c:pt idx="57570">
                  <c:v>0.12585299999999999</c:v>
                </c:pt>
                <c:pt idx="57571">
                  <c:v>0.12559100000000001</c:v>
                </c:pt>
                <c:pt idx="57572">
                  <c:v>0.12528</c:v>
                </c:pt>
                <c:pt idx="57573">
                  <c:v>0.12492</c:v>
                </c:pt>
                <c:pt idx="57574">
                  <c:v>0.124511</c:v>
                </c:pt>
                <c:pt idx="57575">
                  <c:v>0.124053</c:v>
                </c:pt>
                <c:pt idx="57576">
                  <c:v>0.123544</c:v>
                </c:pt>
                <c:pt idx="57577">
                  <c:v>0.122984</c:v>
                </c:pt>
                <c:pt idx="57578">
                  <c:v>0.122373</c:v>
                </c:pt>
                <c:pt idx="57579">
                  <c:v>0.121709</c:v>
                </c:pt>
                <c:pt idx="57580">
                  <c:v>0.120994</c:v>
                </c:pt>
                <c:pt idx="57581">
                  <c:v>0.120227</c:v>
                </c:pt>
                <c:pt idx="57582">
                  <c:v>0.11941</c:v>
                </c:pt>
                <c:pt idx="57583">
                  <c:v>0.11854000000000001</c:v>
                </c:pt>
                <c:pt idx="57584">
                  <c:v>0.117619</c:v>
                </c:pt>
                <c:pt idx="57585">
                  <c:v>0.116645</c:v>
                </c:pt>
                <c:pt idx="57586">
                  <c:v>0.115621</c:v>
                </c:pt>
                <c:pt idx="57587">
                  <c:v>0.114547</c:v>
                </c:pt>
                <c:pt idx="57588">
                  <c:v>0.113423</c:v>
                </c:pt>
                <c:pt idx="57589">
                  <c:v>0.112251</c:v>
                </c:pt>
                <c:pt idx="57590">
                  <c:v>0.111031</c:v>
                </c:pt>
                <c:pt idx="57591">
                  <c:v>0.109764</c:v>
                </c:pt>
                <c:pt idx="57592">
                  <c:v>0.10845100000000001</c:v>
                </c:pt>
                <c:pt idx="57593">
                  <c:v>0.10709299999999999</c:v>
                </c:pt>
                <c:pt idx="57594">
                  <c:v>0.10569000000000001</c:v>
                </c:pt>
                <c:pt idx="57595">
                  <c:v>0.104244</c:v>
                </c:pt>
                <c:pt idx="57596">
                  <c:v>0.102757</c:v>
                </c:pt>
                <c:pt idx="57597">
                  <c:v>0.101231</c:v>
                </c:pt>
                <c:pt idx="57598">
                  <c:v>9.9665799999999999E-2</c:v>
                </c:pt>
                <c:pt idx="57599">
                  <c:v>9.8064499999999999E-2</c:v>
                </c:pt>
                <c:pt idx="57600">
                  <c:v>9.6428299999999995E-2</c:v>
                </c:pt>
                <c:pt idx="57601">
                  <c:v>9.4758899999999993E-2</c:v>
                </c:pt>
                <c:pt idx="57602">
                  <c:v>9.3058000000000002E-2</c:v>
                </c:pt>
                <c:pt idx="57603">
                  <c:v>9.1327599999999995E-2</c:v>
                </c:pt>
                <c:pt idx="57604">
                  <c:v>8.9569800000000005E-2</c:v>
                </c:pt>
                <c:pt idx="57605">
                  <c:v>8.7786600000000006E-2</c:v>
                </c:pt>
                <c:pt idx="57606">
                  <c:v>8.5979899999999998E-2</c:v>
                </c:pt>
                <c:pt idx="57607">
                  <c:v>8.4151599999999993E-2</c:v>
                </c:pt>
                <c:pt idx="57608">
                  <c:v>8.2304000000000002E-2</c:v>
                </c:pt>
                <c:pt idx="57609">
                  <c:v>8.0439899999999995E-2</c:v>
                </c:pt>
                <c:pt idx="57610">
                  <c:v>7.8561599999999995E-2</c:v>
                </c:pt>
                <c:pt idx="57611">
                  <c:v>7.6671400000000001E-2</c:v>
                </c:pt>
                <c:pt idx="57612">
                  <c:v>7.4771599999999994E-2</c:v>
                </c:pt>
                <c:pt idx="57613">
                  <c:v>7.2864200000000004E-2</c:v>
                </c:pt>
                <c:pt idx="57614">
                  <c:v>7.0951500000000001E-2</c:v>
                </c:pt>
                <c:pt idx="57615">
                  <c:v>6.9035799999999994E-2</c:v>
                </c:pt>
                <c:pt idx="57616">
                  <c:v>6.7119700000000004E-2</c:v>
                </c:pt>
                <c:pt idx="57617">
                  <c:v>6.5206E-2</c:v>
                </c:pt>
                <c:pt idx="57618">
                  <c:v>6.3297300000000001E-2</c:v>
                </c:pt>
                <c:pt idx="57619">
                  <c:v>6.1396199999999998E-2</c:v>
                </c:pt>
                <c:pt idx="57620">
                  <c:v>5.9505599999999999E-2</c:v>
                </c:pt>
                <c:pt idx="57621">
                  <c:v>5.7627999999999999E-2</c:v>
                </c:pt>
                <c:pt idx="57622">
                  <c:v>5.5766000000000003E-2</c:v>
                </c:pt>
                <c:pt idx="57623">
                  <c:v>5.3921999999999998E-2</c:v>
                </c:pt>
                <c:pt idx="57624">
                  <c:v>5.2098699999999998E-2</c:v>
                </c:pt>
                <c:pt idx="57625">
                  <c:v>5.0298900000000001E-2</c:v>
                </c:pt>
                <c:pt idx="57626">
                  <c:v>4.8525699999999998E-2</c:v>
                </c:pt>
                <c:pt idx="57627">
                  <c:v>4.6781400000000001E-2</c:v>
                </c:pt>
                <c:pt idx="57628">
                  <c:v>4.5068700000000003E-2</c:v>
                </c:pt>
                <c:pt idx="57629">
                  <c:v>4.33903E-2</c:v>
                </c:pt>
                <c:pt idx="57630">
                  <c:v>4.1748800000000003E-2</c:v>
                </c:pt>
                <c:pt idx="57631">
                  <c:v>4.0146599999999998E-2</c:v>
                </c:pt>
                <c:pt idx="57632">
                  <c:v>3.8586099999999998E-2</c:v>
                </c:pt>
                <c:pt idx="57633">
                  <c:v>3.7069299999999999E-2</c:v>
                </c:pt>
                <c:pt idx="57634">
                  <c:v>3.5598299999999999E-2</c:v>
                </c:pt>
                <c:pt idx="57635">
                  <c:v>3.4175799999999999E-2</c:v>
                </c:pt>
                <c:pt idx="57636">
                  <c:v>3.2804100000000003E-2</c:v>
                </c:pt>
                <c:pt idx="57637">
                  <c:v>3.1485100000000002E-2</c:v>
                </c:pt>
                <c:pt idx="57638">
                  <c:v>3.02206E-2</c:v>
                </c:pt>
                <c:pt idx="57639">
                  <c:v>2.9013000000000001E-2</c:v>
                </c:pt>
                <c:pt idx="57640">
                  <c:v>2.7864900000000001E-2</c:v>
                </c:pt>
                <c:pt idx="57641">
                  <c:v>2.6778799999999998E-2</c:v>
                </c:pt>
                <c:pt idx="57642">
                  <c:v>2.57568E-2</c:v>
                </c:pt>
                <c:pt idx="57643">
                  <c:v>2.48005E-2</c:v>
                </c:pt>
                <c:pt idx="57644">
                  <c:v>2.3911499999999999E-2</c:v>
                </c:pt>
                <c:pt idx="57645">
                  <c:v>2.3091199999999999E-2</c:v>
                </c:pt>
                <c:pt idx="57646">
                  <c:v>2.2341300000000001E-2</c:v>
                </c:pt>
                <c:pt idx="57647">
                  <c:v>2.1663100000000001E-2</c:v>
                </c:pt>
                <c:pt idx="57648">
                  <c:v>2.1058299999999999E-2</c:v>
                </c:pt>
                <c:pt idx="57649">
                  <c:v>2.05287E-2</c:v>
                </c:pt>
                <c:pt idx="57650">
                  <c:v>2.00754E-2</c:v>
                </c:pt>
                <c:pt idx="57651">
                  <c:v>1.9699500000000002E-2</c:v>
                </c:pt>
                <c:pt idx="57652">
                  <c:v>1.9402099999999999E-2</c:v>
                </c:pt>
                <c:pt idx="57653">
                  <c:v>1.9184300000000001E-2</c:v>
                </c:pt>
                <c:pt idx="57654">
                  <c:v>1.90473E-2</c:v>
                </c:pt>
                <c:pt idx="57655">
                  <c:v>1.8992100000000001E-2</c:v>
                </c:pt>
                <c:pt idx="57656">
                  <c:v>1.90197E-2</c:v>
                </c:pt>
                <c:pt idx="57657">
                  <c:v>1.9130600000000001E-2</c:v>
                </c:pt>
                <c:pt idx="57658">
                  <c:v>1.93254E-2</c:v>
                </c:pt>
                <c:pt idx="57659">
                  <c:v>1.9604400000000001E-2</c:v>
                </c:pt>
                <c:pt idx="57660">
                  <c:v>1.9967800000000001E-2</c:v>
                </c:pt>
                <c:pt idx="57661">
                  <c:v>2.0415900000000001E-2</c:v>
                </c:pt>
                <c:pt idx="57662">
                  <c:v>2.0948499999999998E-2</c:v>
                </c:pt>
                <c:pt idx="57663">
                  <c:v>2.1565500000000001E-2</c:v>
                </c:pt>
                <c:pt idx="57664">
                  <c:v>2.2266299999999999E-2</c:v>
                </c:pt>
                <c:pt idx="57665">
                  <c:v>2.30507E-2</c:v>
                </c:pt>
                <c:pt idx="57666">
                  <c:v>2.39183E-2</c:v>
                </c:pt>
                <c:pt idx="57667">
                  <c:v>2.4869100000000002E-2</c:v>
                </c:pt>
                <c:pt idx="57668">
                  <c:v>2.59023E-2</c:v>
                </c:pt>
                <c:pt idx="57669">
                  <c:v>2.70169E-2</c:v>
                </c:pt>
                <c:pt idx="57670">
                  <c:v>2.8212000000000001E-2</c:v>
                </c:pt>
                <c:pt idx="57671">
                  <c:v>2.94869E-2</c:v>
                </c:pt>
                <c:pt idx="57672">
                  <c:v>3.0840699999999999E-2</c:v>
                </c:pt>
                <c:pt idx="57673">
                  <c:v>3.2272500000000003E-2</c:v>
                </c:pt>
                <c:pt idx="57674">
                  <c:v>3.37813E-2</c:v>
                </c:pt>
                <c:pt idx="57675">
                  <c:v>3.5366000000000002E-2</c:v>
                </c:pt>
                <c:pt idx="57676">
                  <c:v>3.7025099999999998E-2</c:v>
                </c:pt>
                <c:pt idx="57677">
                  <c:v>3.8757E-2</c:v>
                </c:pt>
                <c:pt idx="57678">
                  <c:v>4.0559999999999999E-2</c:v>
                </c:pt>
                <c:pt idx="57679">
                  <c:v>4.2432299999999999E-2</c:v>
                </c:pt>
                <c:pt idx="57680">
                  <c:v>4.4372099999999998E-2</c:v>
                </c:pt>
                <c:pt idx="57681">
                  <c:v>4.6377399999999999E-2</c:v>
                </c:pt>
                <c:pt idx="57682">
                  <c:v>4.8446099999999999E-2</c:v>
                </c:pt>
                <c:pt idx="57683">
                  <c:v>5.0576200000000002E-2</c:v>
                </c:pt>
                <c:pt idx="57684">
                  <c:v>5.2766E-2</c:v>
                </c:pt>
                <c:pt idx="57685">
                  <c:v>5.5013199999999998E-2</c:v>
                </c:pt>
                <c:pt idx="57686">
                  <c:v>5.7315600000000001E-2</c:v>
                </c:pt>
                <c:pt idx="57687">
                  <c:v>5.9671099999999998E-2</c:v>
                </c:pt>
                <c:pt idx="57688">
                  <c:v>6.2077300000000002E-2</c:v>
                </c:pt>
                <c:pt idx="57689">
                  <c:v>6.4531699999999997E-2</c:v>
                </c:pt>
                <c:pt idx="57690">
                  <c:v>6.7031499999999994E-2</c:v>
                </c:pt>
                <c:pt idx="57691">
                  <c:v>6.9573800000000005E-2</c:v>
                </c:pt>
                <c:pt idx="57692">
                  <c:v>7.2155499999999997E-2</c:v>
                </c:pt>
                <c:pt idx="57693">
                  <c:v>7.4773900000000004E-2</c:v>
                </c:pt>
                <c:pt idx="57694">
                  <c:v>7.7425599999999997E-2</c:v>
                </c:pt>
                <c:pt idx="57695">
                  <c:v>8.0107700000000004E-2</c:v>
                </c:pt>
                <c:pt idx="57696">
                  <c:v>8.2817199999999994E-2</c:v>
                </c:pt>
                <c:pt idx="57697">
                  <c:v>8.5551299999999997E-2</c:v>
                </c:pt>
                <c:pt idx="57698">
                  <c:v>8.8306999999999997E-2</c:v>
                </c:pt>
                <c:pt idx="57699">
                  <c:v>9.1080900000000006E-2</c:v>
                </c:pt>
                <c:pt idx="57700">
                  <c:v>9.3869900000000006E-2</c:v>
                </c:pt>
                <c:pt idx="57701">
                  <c:v>9.6670699999999998E-2</c:v>
                </c:pt>
                <c:pt idx="57702">
                  <c:v>9.9480399999999997E-2</c:v>
                </c:pt>
                <c:pt idx="57703">
                  <c:v>0.102296</c:v>
                </c:pt>
                <c:pt idx="57704">
                  <c:v>0.105114</c:v>
                </c:pt>
                <c:pt idx="57705">
                  <c:v>0.107931</c:v>
                </c:pt>
                <c:pt idx="57706">
                  <c:v>0.110745</c:v>
                </c:pt>
                <c:pt idx="57707">
                  <c:v>0.113552</c:v>
                </c:pt>
                <c:pt idx="57708">
                  <c:v>0.11634899999999999</c:v>
                </c:pt>
                <c:pt idx="57709">
                  <c:v>0.119133</c:v>
                </c:pt>
                <c:pt idx="57710">
                  <c:v>0.121901</c:v>
                </c:pt>
                <c:pt idx="57711">
                  <c:v>0.124649</c:v>
                </c:pt>
                <c:pt idx="57712">
                  <c:v>0.12737499999999999</c:v>
                </c:pt>
                <c:pt idx="57713">
                  <c:v>0.130074</c:v>
                </c:pt>
                <c:pt idx="57714">
                  <c:v>0.132744</c:v>
                </c:pt>
                <c:pt idx="57715">
                  <c:v>0.135383</c:v>
                </c:pt>
                <c:pt idx="57716">
                  <c:v>0.137987</c:v>
                </c:pt>
                <c:pt idx="57717">
                  <c:v>0.14055200000000001</c:v>
                </c:pt>
                <c:pt idx="57718">
                  <c:v>0.14307600000000001</c:v>
                </c:pt>
                <c:pt idx="57719">
                  <c:v>0.14555599999999999</c:v>
                </c:pt>
                <c:pt idx="57720">
                  <c:v>0.14798800000000001</c:v>
                </c:pt>
                <c:pt idx="57721">
                  <c:v>0.150369</c:v>
                </c:pt>
                <c:pt idx="57722">
                  <c:v>0.152698</c:v>
                </c:pt>
                <c:pt idx="57723">
                  <c:v>0.15497</c:v>
                </c:pt>
                <c:pt idx="57724">
                  <c:v>0.15718399999999999</c:v>
                </c:pt>
                <c:pt idx="57725">
                  <c:v>0.15933600000000001</c:v>
                </c:pt>
                <c:pt idx="57726">
                  <c:v>0.16142400000000001</c:v>
                </c:pt>
                <c:pt idx="57727">
                  <c:v>0.16344600000000001</c:v>
                </c:pt>
                <c:pt idx="57728">
                  <c:v>0.16539899999999999</c:v>
                </c:pt>
                <c:pt idx="57729">
                  <c:v>0.16728100000000001</c:v>
                </c:pt>
                <c:pt idx="57730">
                  <c:v>0.16908999999999999</c:v>
                </c:pt>
                <c:pt idx="57731">
                  <c:v>0.170823</c:v>
                </c:pt>
                <c:pt idx="57732">
                  <c:v>0.17247699999999999</c:v>
                </c:pt>
                <c:pt idx="57733">
                  <c:v>0.17405200000000001</c:v>
                </c:pt>
                <c:pt idx="57734">
                  <c:v>0.17554500000000001</c:v>
                </c:pt>
                <c:pt idx="57735">
                  <c:v>0.176953</c:v>
                </c:pt>
                <c:pt idx="57736">
                  <c:v>0.17827599999999999</c:v>
                </c:pt>
                <c:pt idx="57737">
                  <c:v>0.179512</c:v>
                </c:pt>
                <c:pt idx="57738">
                  <c:v>0.18065899999999999</c:v>
                </c:pt>
                <c:pt idx="57739">
                  <c:v>0.18171599999999999</c:v>
                </c:pt>
                <c:pt idx="57740">
                  <c:v>0.18268100000000001</c:v>
                </c:pt>
                <c:pt idx="57741">
                  <c:v>0.18355299999999999</c:v>
                </c:pt>
                <c:pt idx="57742">
                  <c:v>0.18433099999999999</c:v>
                </c:pt>
                <c:pt idx="57743">
                  <c:v>0.18501400000000001</c:v>
                </c:pt>
                <c:pt idx="57744">
                  <c:v>0.18560099999999999</c:v>
                </c:pt>
                <c:pt idx="57745">
                  <c:v>0.18609200000000001</c:v>
                </c:pt>
                <c:pt idx="57746">
                  <c:v>0.18648600000000001</c:v>
                </c:pt>
                <c:pt idx="57747">
                  <c:v>0.186783</c:v>
                </c:pt>
                <c:pt idx="57748">
                  <c:v>0.18698200000000001</c:v>
                </c:pt>
                <c:pt idx="57749">
                  <c:v>0.187084</c:v>
                </c:pt>
                <c:pt idx="57750">
                  <c:v>0.187088</c:v>
                </c:pt>
                <c:pt idx="57751">
                  <c:v>0.18699499999999999</c:v>
                </c:pt>
                <c:pt idx="57752">
                  <c:v>0.186804</c:v>
                </c:pt>
                <c:pt idx="57753">
                  <c:v>0.18651699999999999</c:v>
                </c:pt>
                <c:pt idx="57754">
                  <c:v>0.18613199999999999</c:v>
                </c:pt>
                <c:pt idx="57755">
                  <c:v>0.18565100000000001</c:v>
                </c:pt>
                <c:pt idx="57756">
                  <c:v>0.18507399999999999</c:v>
                </c:pt>
                <c:pt idx="57757">
                  <c:v>0.18440200000000001</c:v>
                </c:pt>
                <c:pt idx="57758">
                  <c:v>0.18363499999999999</c:v>
                </c:pt>
                <c:pt idx="57759">
                  <c:v>0.18277499999999999</c:v>
                </c:pt>
                <c:pt idx="57760">
                  <c:v>0.18182300000000001</c:v>
                </c:pt>
                <c:pt idx="57761">
                  <c:v>0.180781</c:v>
                </c:pt>
                <c:pt idx="57762">
                  <c:v>0.179649</c:v>
                </c:pt>
                <c:pt idx="57763">
                  <c:v>0.178429</c:v>
                </c:pt>
                <c:pt idx="57764">
                  <c:v>0.177123</c:v>
                </c:pt>
                <c:pt idx="57765">
                  <c:v>0.175731</c:v>
                </c:pt>
                <c:pt idx="57766">
                  <c:v>0.17425599999999999</c:v>
                </c:pt>
                <c:pt idx="57767">
                  <c:v>0.17269999999999999</c:v>
                </c:pt>
                <c:pt idx="57768">
                  <c:v>0.17106499999999999</c:v>
                </c:pt>
                <c:pt idx="57769">
                  <c:v>0.169353</c:v>
                </c:pt>
                <c:pt idx="57770">
                  <c:v>0.16756699999999999</c:v>
                </c:pt>
                <c:pt idx="57771">
                  <c:v>0.16570799999999999</c:v>
                </c:pt>
                <c:pt idx="57772">
                  <c:v>0.16378000000000001</c:v>
                </c:pt>
                <c:pt idx="57773">
                  <c:v>0.16178500000000001</c:v>
                </c:pt>
                <c:pt idx="57774">
                  <c:v>0.15972700000000001</c:v>
                </c:pt>
                <c:pt idx="57775">
                  <c:v>0.157607</c:v>
                </c:pt>
                <c:pt idx="57776">
                  <c:v>0.15542800000000001</c:v>
                </c:pt>
                <c:pt idx="57777">
                  <c:v>0.153195</c:v>
                </c:pt>
                <c:pt idx="57778">
                  <c:v>0.15090999999999999</c:v>
                </c:pt>
                <c:pt idx="57779">
                  <c:v>0.14857699999999999</c:v>
                </c:pt>
                <c:pt idx="57780">
                  <c:v>0.14619799999999999</c:v>
                </c:pt>
                <c:pt idx="57781">
                  <c:v>0.14377499999999999</c:v>
                </c:pt>
                <c:pt idx="57782">
                  <c:v>0.14131299999999999</c:v>
                </c:pt>
                <c:pt idx="57783">
                  <c:v>0.13881299999999999</c:v>
                </c:pt>
                <c:pt idx="57784">
                  <c:v>0.13628000000000001</c:v>
                </c:pt>
                <c:pt idx="57785">
                  <c:v>0.133717</c:v>
                </c:pt>
                <c:pt idx="57786">
                  <c:v>0.13112599999999999</c:v>
                </c:pt>
                <c:pt idx="57787">
                  <c:v>0.12851099999999999</c:v>
                </c:pt>
                <c:pt idx="57788">
                  <c:v>0.12587599999999999</c:v>
                </c:pt>
                <c:pt idx="57789">
                  <c:v>0.123225</c:v>
                </c:pt>
                <c:pt idx="57790">
                  <c:v>0.120559</c:v>
                </c:pt>
                <c:pt idx="57791">
                  <c:v>0.117882</c:v>
                </c:pt>
                <c:pt idx="57792">
                  <c:v>0.11519699999999999</c:v>
                </c:pt>
                <c:pt idx="57793">
                  <c:v>0.112509</c:v>
                </c:pt>
                <c:pt idx="57794">
                  <c:v>0.109819</c:v>
                </c:pt>
                <c:pt idx="57795">
                  <c:v>0.10713300000000001</c:v>
                </c:pt>
                <c:pt idx="57796">
                  <c:v>0.10445400000000001</c:v>
                </c:pt>
                <c:pt idx="57797">
                  <c:v>0.101785</c:v>
                </c:pt>
                <c:pt idx="57798">
                  <c:v>9.9128499999999994E-2</c:v>
                </c:pt>
                <c:pt idx="57799">
                  <c:v>9.6488599999999994E-2</c:v>
                </c:pt>
                <c:pt idx="57800">
                  <c:v>9.3867900000000004E-2</c:v>
                </c:pt>
                <c:pt idx="57801">
                  <c:v>9.1269400000000001E-2</c:v>
                </c:pt>
                <c:pt idx="57802">
                  <c:v>8.86961E-2</c:v>
                </c:pt>
                <c:pt idx="57803">
                  <c:v>8.6151000000000005E-2</c:v>
                </c:pt>
                <c:pt idx="57804">
                  <c:v>8.3637100000000006E-2</c:v>
                </c:pt>
                <c:pt idx="57805">
                  <c:v>8.1157400000000005E-2</c:v>
                </c:pt>
                <c:pt idx="57806">
                  <c:v>7.8714500000000007E-2</c:v>
                </c:pt>
                <c:pt idx="57807">
                  <c:v>7.6311299999999999E-2</c:v>
                </c:pt>
                <c:pt idx="57808">
                  <c:v>7.3950299999999997E-2</c:v>
                </c:pt>
                <c:pt idx="57809">
                  <c:v>7.1634299999999998E-2</c:v>
                </c:pt>
                <c:pt idx="57810">
                  <c:v>6.9365899999999994E-2</c:v>
                </c:pt>
                <c:pt idx="57811">
                  <c:v>6.7147299999999993E-2</c:v>
                </c:pt>
                <c:pt idx="57812">
                  <c:v>6.4980599999999999E-2</c:v>
                </c:pt>
                <c:pt idx="57813">
                  <c:v>6.2867800000000001E-2</c:v>
                </c:pt>
                <c:pt idx="57814">
                  <c:v>6.0811299999999999E-2</c:v>
                </c:pt>
                <c:pt idx="57815">
                  <c:v>5.8813400000000002E-2</c:v>
                </c:pt>
                <c:pt idx="57816">
                  <c:v>5.6876200000000002E-2</c:v>
                </c:pt>
                <c:pt idx="57817">
                  <c:v>5.5001599999999998E-2</c:v>
                </c:pt>
                <c:pt idx="57818">
                  <c:v>5.31914E-2</c:v>
                </c:pt>
                <c:pt idx="57819">
                  <c:v>5.1447300000000001E-2</c:v>
                </c:pt>
                <c:pt idx="57820">
                  <c:v>4.9771000000000003E-2</c:v>
                </c:pt>
                <c:pt idx="57821">
                  <c:v>4.8163499999999998E-2</c:v>
                </c:pt>
                <c:pt idx="57822">
                  <c:v>4.6626099999999997E-2</c:v>
                </c:pt>
                <c:pt idx="57823">
                  <c:v>4.51603E-2</c:v>
                </c:pt>
                <c:pt idx="57824">
                  <c:v>4.3767599999999997E-2</c:v>
                </c:pt>
                <c:pt idx="57825">
                  <c:v>4.2449500000000001E-2</c:v>
                </c:pt>
                <c:pt idx="57826">
                  <c:v>4.1206699999999999E-2</c:v>
                </c:pt>
                <c:pt idx="57827">
                  <c:v>4.0040399999999997E-2</c:v>
                </c:pt>
                <c:pt idx="57828">
                  <c:v>3.89515E-2</c:v>
                </c:pt>
                <c:pt idx="57829">
                  <c:v>3.7941000000000003E-2</c:v>
                </c:pt>
                <c:pt idx="57830">
                  <c:v>3.7009599999999997E-2</c:v>
                </c:pt>
                <c:pt idx="57831">
                  <c:v>3.6158000000000003E-2</c:v>
                </c:pt>
                <c:pt idx="57832">
                  <c:v>3.5386399999999998E-2</c:v>
                </c:pt>
                <c:pt idx="57833">
                  <c:v>3.4694999999999997E-2</c:v>
                </c:pt>
                <c:pt idx="57834">
                  <c:v>3.40839E-2</c:v>
                </c:pt>
                <c:pt idx="57835">
                  <c:v>3.3552999999999999E-2</c:v>
                </c:pt>
                <c:pt idx="57836">
                  <c:v>3.3102199999999998E-2</c:v>
                </c:pt>
                <c:pt idx="57837">
                  <c:v>3.2731700000000002E-2</c:v>
                </c:pt>
                <c:pt idx="57838">
                  <c:v>3.2441499999999998E-2</c:v>
                </c:pt>
                <c:pt idx="57839">
                  <c:v>3.2231799999999998E-2</c:v>
                </c:pt>
                <c:pt idx="57840">
                  <c:v>3.2102199999999997E-2</c:v>
                </c:pt>
                <c:pt idx="57841">
                  <c:v>3.20521E-2</c:v>
                </c:pt>
                <c:pt idx="57842">
                  <c:v>3.2080600000000001E-2</c:v>
                </c:pt>
                <c:pt idx="57843">
                  <c:v>3.2186800000000002E-2</c:v>
                </c:pt>
                <c:pt idx="57844">
                  <c:v>3.2369799999999997E-2</c:v>
                </c:pt>
                <c:pt idx="57845">
                  <c:v>3.2628600000000001E-2</c:v>
                </c:pt>
                <c:pt idx="57846">
                  <c:v>3.2962400000000003E-2</c:v>
                </c:pt>
                <c:pt idx="57847">
                  <c:v>3.3370299999999999E-2</c:v>
                </c:pt>
                <c:pt idx="57848">
                  <c:v>3.3850999999999999E-2</c:v>
                </c:pt>
                <c:pt idx="57849">
                  <c:v>3.4403000000000003E-2</c:v>
                </c:pt>
                <c:pt idx="57850">
                  <c:v>3.5024600000000003E-2</c:v>
                </c:pt>
                <c:pt idx="57851">
                  <c:v>3.57144E-2</c:v>
                </c:pt>
                <c:pt idx="57852">
                  <c:v>3.6471099999999999E-2</c:v>
                </c:pt>
                <c:pt idx="57853">
                  <c:v>3.7293600000000003E-2</c:v>
                </c:pt>
                <c:pt idx="57854">
                  <c:v>3.8180400000000003E-2</c:v>
                </c:pt>
                <c:pt idx="57855">
                  <c:v>3.9129900000000002E-2</c:v>
                </c:pt>
                <c:pt idx="57856">
                  <c:v>4.0140500000000003E-2</c:v>
                </c:pt>
                <c:pt idx="57857">
                  <c:v>4.1210200000000002E-2</c:v>
                </c:pt>
                <c:pt idx="57858">
                  <c:v>4.2336899999999997E-2</c:v>
                </c:pt>
                <c:pt idx="57859">
                  <c:v>4.3518300000000003E-2</c:v>
                </c:pt>
                <c:pt idx="57860">
                  <c:v>4.4752399999999998E-2</c:v>
                </c:pt>
                <c:pt idx="57861">
                  <c:v>4.6037799999999997E-2</c:v>
                </c:pt>
                <c:pt idx="57862">
                  <c:v>4.7373100000000001E-2</c:v>
                </c:pt>
                <c:pt idx="57863">
                  <c:v>4.8757500000000002E-2</c:v>
                </c:pt>
                <c:pt idx="57864">
                  <c:v>5.0189600000000001E-2</c:v>
                </c:pt>
                <c:pt idx="57865">
                  <c:v>5.16661E-2</c:v>
                </c:pt>
                <c:pt idx="57866">
                  <c:v>5.3183099999999997E-2</c:v>
                </c:pt>
                <c:pt idx="57867">
                  <c:v>5.4737899999999999E-2</c:v>
                </c:pt>
                <c:pt idx="57868">
                  <c:v>5.63286E-2</c:v>
                </c:pt>
                <c:pt idx="57869">
                  <c:v>5.7952499999999997E-2</c:v>
                </c:pt>
                <c:pt idx="57870">
                  <c:v>5.9607300000000002E-2</c:v>
                </c:pt>
                <c:pt idx="57871">
                  <c:v>6.1290499999999998E-2</c:v>
                </c:pt>
                <c:pt idx="57872">
                  <c:v>6.3E-2</c:v>
                </c:pt>
                <c:pt idx="57873">
                  <c:v>6.4732999999999999E-2</c:v>
                </c:pt>
                <c:pt idx="57874">
                  <c:v>6.6486699999999996E-2</c:v>
                </c:pt>
                <c:pt idx="57875">
                  <c:v>6.8258399999999997E-2</c:v>
                </c:pt>
                <c:pt idx="57876">
                  <c:v>7.0045099999999999E-2</c:v>
                </c:pt>
                <c:pt idx="57877">
                  <c:v>7.1844199999999997E-2</c:v>
                </c:pt>
                <c:pt idx="57878">
                  <c:v>7.3652599999999999E-2</c:v>
                </c:pt>
                <c:pt idx="57879">
                  <c:v>7.5467300000000001E-2</c:v>
                </c:pt>
                <c:pt idx="57880">
                  <c:v>7.7285300000000001E-2</c:v>
                </c:pt>
                <c:pt idx="57881">
                  <c:v>7.9104099999999997E-2</c:v>
                </c:pt>
                <c:pt idx="57882">
                  <c:v>8.0920800000000001E-2</c:v>
                </c:pt>
                <c:pt idx="57883">
                  <c:v>8.2732700000000006E-2</c:v>
                </c:pt>
                <c:pt idx="57884">
                  <c:v>8.4537000000000001E-2</c:v>
                </c:pt>
                <c:pt idx="57885">
                  <c:v>8.63313E-2</c:v>
                </c:pt>
                <c:pt idx="57886">
                  <c:v>8.8113300000000006E-2</c:v>
                </c:pt>
                <c:pt idx="57887">
                  <c:v>8.9880100000000004E-2</c:v>
                </c:pt>
                <c:pt idx="57888">
                  <c:v>9.1628899999999999E-2</c:v>
                </c:pt>
                <c:pt idx="57889">
                  <c:v>9.3357499999999996E-2</c:v>
                </c:pt>
                <c:pt idx="57890">
                  <c:v>9.5063499999999995E-2</c:v>
                </c:pt>
                <c:pt idx="57891">
                  <c:v>9.6744300000000005E-2</c:v>
                </c:pt>
                <c:pt idx="57892">
                  <c:v>9.8397299999999993E-2</c:v>
                </c:pt>
                <c:pt idx="57893">
                  <c:v>0.10002</c:v>
                </c:pt>
                <c:pt idx="57894">
                  <c:v>0.101609</c:v>
                </c:pt>
                <c:pt idx="57895">
                  <c:v>0.103162</c:v>
                </c:pt>
                <c:pt idx="57896">
                  <c:v>0.10467600000000001</c:v>
                </c:pt>
                <c:pt idx="57897">
                  <c:v>0.106151</c:v>
                </c:pt>
                <c:pt idx="57898">
                  <c:v>0.107582</c:v>
                </c:pt>
                <c:pt idx="57899">
                  <c:v>0.10896699999999999</c:v>
                </c:pt>
                <c:pt idx="57900">
                  <c:v>0.110305</c:v>
                </c:pt>
                <c:pt idx="57901">
                  <c:v>0.111594</c:v>
                </c:pt>
                <c:pt idx="57902">
                  <c:v>0.112832</c:v>
                </c:pt>
                <c:pt idx="57903">
                  <c:v>0.11401500000000001</c:v>
                </c:pt>
                <c:pt idx="57904">
                  <c:v>0.115144</c:v>
                </c:pt>
                <c:pt idx="57905">
                  <c:v>0.116216</c:v>
                </c:pt>
                <c:pt idx="57906">
                  <c:v>0.117229</c:v>
                </c:pt>
                <c:pt idx="57907">
                  <c:v>0.11818099999999999</c:v>
                </c:pt>
                <c:pt idx="57908">
                  <c:v>0.119071</c:v>
                </c:pt>
                <c:pt idx="57909">
                  <c:v>0.119897</c:v>
                </c:pt>
                <c:pt idx="57910">
                  <c:v>0.120658</c:v>
                </c:pt>
                <c:pt idx="57911">
                  <c:v>0.121351</c:v>
                </c:pt>
                <c:pt idx="57912">
                  <c:v>0.121976</c:v>
                </c:pt>
                <c:pt idx="57913">
                  <c:v>0.122532</c:v>
                </c:pt>
                <c:pt idx="57914">
                  <c:v>0.123017</c:v>
                </c:pt>
                <c:pt idx="57915">
                  <c:v>0.12343</c:v>
                </c:pt>
                <c:pt idx="57916">
                  <c:v>0.12377000000000001</c:v>
                </c:pt>
                <c:pt idx="57917">
                  <c:v>0.12403500000000001</c:v>
                </c:pt>
                <c:pt idx="57918">
                  <c:v>0.124226</c:v>
                </c:pt>
                <c:pt idx="57919">
                  <c:v>0.124343</c:v>
                </c:pt>
                <c:pt idx="57920">
                  <c:v>0.12438399999999999</c:v>
                </c:pt>
                <c:pt idx="57921">
                  <c:v>0.12435</c:v>
                </c:pt>
                <c:pt idx="57922">
                  <c:v>0.12424</c:v>
                </c:pt>
                <c:pt idx="57923">
                  <c:v>0.124055</c:v>
                </c:pt>
                <c:pt idx="57924">
                  <c:v>0.123793</c:v>
                </c:pt>
                <c:pt idx="57925">
                  <c:v>0.123457</c:v>
                </c:pt>
                <c:pt idx="57926">
                  <c:v>0.123044</c:v>
                </c:pt>
                <c:pt idx="57927">
                  <c:v>0.122555</c:v>
                </c:pt>
                <c:pt idx="57928">
                  <c:v>0.121991</c:v>
                </c:pt>
                <c:pt idx="57929">
                  <c:v>0.121352</c:v>
                </c:pt>
                <c:pt idx="57930">
                  <c:v>0.120638</c:v>
                </c:pt>
                <c:pt idx="57931">
                  <c:v>0.11985</c:v>
                </c:pt>
                <c:pt idx="57932">
                  <c:v>0.118989</c:v>
                </c:pt>
                <c:pt idx="57933">
                  <c:v>0.11805599999999999</c:v>
                </c:pt>
                <c:pt idx="57934">
                  <c:v>0.117053</c:v>
                </c:pt>
                <c:pt idx="57935">
                  <c:v>0.115982</c:v>
                </c:pt>
                <c:pt idx="57936">
                  <c:v>0.114843</c:v>
                </c:pt>
                <c:pt idx="57937">
                  <c:v>0.113636</c:v>
                </c:pt>
                <c:pt idx="57938">
                  <c:v>0.112363</c:v>
                </c:pt>
                <c:pt idx="57939">
                  <c:v>0.111026</c:v>
                </c:pt>
                <c:pt idx="57940">
                  <c:v>0.109626</c:v>
                </c:pt>
                <c:pt idx="57941">
                  <c:v>0.108164</c:v>
                </c:pt>
                <c:pt idx="57942">
                  <c:v>0.106644</c:v>
                </c:pt>
                <c:pt idx="57943">
                  <c:v>0.10506500000000001</c:v>
                </c:pt>
                <c:pt idx="57944">
                  <c:v>0.103431</c:v>
                </c:pt>
                <c:pt idx="57945">
                  <c:v>0.101743</c:v>
                </c:pt>
                <c:pt idx="57946">
                  <c:v>0.10000199999999999</c:v>
                </c:pt>
                <c:pt idx="57947">
                  <c:v>9.8211300000000001E-2</c:v>
                </c:pt>
                <c:pt idx="57948">
                  <c:v>9.6372799999999995E-2</c:v>
                </c:pt>
                <c:pt idx="57949">
                  <c:v>9.4489199999999995E-2</c:v>
                </c:pt>
                <c:pt idx="57950">
                  <c:v>9.2563500000000007E-2</c:v>
                </c:pt>
                <c:pt idx="57951">
                  <c:v>9.0598200000000004E-2</c:v>
                </c:pt>
                <c:pt idx="57952">
                  <c:v>8.8595599999999997E-2</c:v>
                </c:pt>
                <c:pt idx="57953">
                  <c:v>8.6557999999999996E-2</c:v>
                </c:pt>
                <c:pt idx="57954">
                  <c:v>8.4488099999999997E-2</c:v>
                </c:pt>
                <c:pt idx="57955">
                  <c:v>8.2389199999999996E-2</c:v>
                </c:pt>
                <c:pt idx="57956">
                  <c:v>8.0264600000000005E-2</c:v>
                </c:pt>
                <c:pt idx="57957">
                  <c:v>7.8117800000000001E-2</c:v>
                </c:pt>
                <c:pt idx="57958">
                  <c:v>7.5951699999999997E-2</c:v>
                </c:pt>
                <c:pt idx="57959">
                  <c:v>7.3768500000000001E-2</c:v>
                </c:pt>
                <c:pt idx="57960">
                  <c:v>7.1570099999999998E-2</c:v>
                </c:pt>
                <c:pt idx="57961">
                  <c:v>6.9359199999999996E-2</c:v>
                </c:pt>
                <c:pt idx="57962">
                  <c:v>6.7138500000000004E-2</c:v>
                </c:pt>
                <c:pt idx="57963">
                  <c:v>6.4910700000000002E-2</c:v>
                </c:pt>
                <c:pt idx="57964">
                  <c:v>6.2678300000000006E-2</c:v>
                </c:pt>
                <c:pt idx="57965">
                  <c:v>6.0444100000000001E-2</c:v>
                </c:pt>
                <c:pt idx="57966">
                  <c:v>5.82108E-2</c:v>
                </c:pt>
                <c:pt idx="57967">
                  <c:v>5.5981299999999998E-2</c:v>
                </c:pt>
                <c:pt idx="57968">
                  <c:v>5.3758100000000003E-2</c:v>
                </c:pt>
                <c:pt idx="57969">
                  <c:v>5.1544E-2</c:v>
                </c:pt>
                <c:pt idx="57970">
                  <c:v>4.9341299999999998E-2</c:v>
                </c:pt>
                <c:pt idx="57971">
                  <c:v>4.7152600000000003E-2</c:v>
                </c:pt>
                <c:pt idx="57972">
                  <c:v>4.4980399999999997E-2</c:v>
                </c:pt>
                <c:pt idx="57973">
                  <c:v>4.2827799999999999E-2</c:v>
                </c:pt>
                <c:pt idx="57974">
                  <c:v>4.0697200000000003E-2</c:v>
                </c:pt>
                <c:pt idx="57975">
                  <c:v>3.8590800000000001E-2</c:v>
                </c:pt>
                <c:pt idx="57976">
                  <c:v>3.6510599999999997E-2</c:v>
                </c:pt>
                <c:pt idx="57977">
                  <c:v>3.4458900000000001E-2</c:v>
                </c:pt>
                <c:pt idx="57978">
                  <c:v>3.2438300000000003E-2</c:v>
                </c:pt>
                <c:pt idx="57979">
                  <c:v>3.04514E-2</c:v>
                </c:pt>
                <c:pt idx="57980">
                  <c:v>2.8500899999999999E-2</c:v>
                </c:pt>
                <c:pt idx="57981">
                  <c:v>2.65893E-2</c:v>
                </c:pt>
                <c:pt idx="57982">
                  <c:v>2.4718799999999999E-2</c:v>
                </c:pt>
                <c:pt idx="57983">
                  <c:v>2.28912E-2</c:v>
                </c:pt>
                <c:pt idx="57984">
                  <c:v>2.11083E-2</c:v>
                </c:pt>
                <c:pt idx="57985">
                  <c:v>1.9372E-2</c:v>
                </c:pt>
                <c:pt idx="57986">
                  <c:v>1.7684600000000002E-2</c:v>
                </c:pt>
                <c:pt idx="57987">
                  <c:v>1.6048099999999999E-2</c:v>
                </c:pt>
                <c:pt idx="57988">
                  <c:v>1.44648E-2</c:v>
                </c:pt>
                <c:pt idx="57989">
                  <c:v>1.2936899999999999E-2</c:v>
                </c:pt>
                <c:pt idx="57990">
                  <c:v>1.1465299999999999E-2</c:v>
                </c:pt>
                <c:pt idx="57991">
                  <c:v>1.00505E-2</c:v>
                </c:pt>
                <c:pt idx="57992" formatCode="0.00E+00">
                  <c:v>8.6929199999999998E-3</c:v>
                </c:pt>
                <c:pt idx="57993" formatCode="0.00E+00">
                  <c:v>7.3936999999999996E-3</c:v>
                </c:pt>
                <c:pt idx="57994" formatCode="0.00E+00">
                  <c:v>6.1536500000000001E-3</c:v>
                </c:pt>
                <c:pt idx="57995" formatCode="0.00E+00">
                  <c:v>4.9735300000000003E-3</c:v>
                </c:pt>
                <c:pt idx="57996" formatCode="0.00E+00">
                  <c:v>3.85396E-3</c:v>
                </c:pt>
                <c:pt idx="57997" formatCode="0.00E+00">
                  <c:v>2.7954099999999999E-3</c:v>
                </c:pt>
                <c:pt idx="57998" formatCode="0.00E+00">
                  <c:v>1.7983299999999999E-3</c:v>
                </c:pt>
                <c:pt idx="57999" formatCode="0.00E+00">
                  <c:v>8.6312499999999996E-4</c:v>
                </c:pt>
                <c:pt idx="58000" formatCode="0.00E+00">
                  <c:v>-9.8531599999999997E-6</c:v>
                </c:pt>
                <c:pt idx="58001" formatCode="0.00E+00">
                  <c:v>-8.2036700000000001E-4</c:v>
                </c:pt>
                <c:pt idx="58002" formatCode="0.00E+00">
                  <c:v>-1.5683699999999999E-3</c:v>
                </c:pt>
                <c:pt idx="58003" formatCode="0.00E+00">
                  <c:v>-2.2540099999999999E-3</c:v>
                </c:pt>
                <c:pt idx="58004" formatCode="0.00E+00">
                  <c:v>-2.8775900000000002E-3</c:v>
                </c:pt>
                <c:pt idx="58005" formatCode="0.00E+00">
                  <c:v>-3.4394299999999998E-3</c:v>
                </c:pt>
                <c:pt idx="58006" formatCode="0.00E+00">
                  <c:v>-3.9398799999999998E-3</c:v>
                </c:pt>
                <c:pt idx="58007" formatCode="0.00E+00">
                  <c:v>-4.3795400000000003E-3</c:v>
                </c:pt>
                <c:pt idx="58008" formatCode="0.00E+00">
                  <c:v>-4.7591999999999999E-3</c:v>
                </c:pt>
                <c:pt idx="58009" formatCode="0.00E+00">
                  <c:v>-5.0795800000000002E-3</c:v>
                </c:pt>
                <c:pt idx="58010" formatCode="0.00E+00">
                  <c:v>-5.3412900000000003E-3</c:v>
                </c:pt>
                <c:pt idx="58011" formatCode="0.00E+00">
                  <c:v>-5.54508E-3</c:v>
                </c:pt>
                <c:pt idx="58012" formatCode="0.00E+00">
                  <c:v>-5.6918100000000003E-3</c:v>
                </c:pt>
                <c:pt idx="58013" formatCode="0.00E+00">
                  <c:v>-5.7823600000000003E-3</c:v>
                </c:pt>
                <c:pt idx="58014" formatCode="0.00E+00">
                  <c:v>-5.8176199999999999E-3</c:v>
                </c:pt>
                <c:pt idx="58015" formatCode="0.00E+00">
                  <c:v>-5.79876E-3</c:v>
                </c:pt>
                <c:pt idx="58016" formatCode="0.00E+00">
                  <c:v>-5.7271800000000001E-3</c:v>
                </c:pt>
                <c:pt idx="58017" formatCode="0.00E+00">
                  <c:v>-5.6043500000000001E-3</c:v>
                </c:pt>
                <c:pt idx="58018" formatCode="0.00E+00">
                  <c:v>-5.4317000000000002E-3</c:v>
                </c:pt>
                <c:pt idx="58019" formatCode="0.00E+00">
                  <c:v>-5.2107300000000002E-3</c:v>
                </c:pt>
                <c:pt idx="58020" formatCode="0.00E+00">
                  <c:v>-4.9431099999999997E-3</c:v>
                </c:pt>
                <c:pt idx="58021" formatCode="0.00E+00">
                  <c:v>-4.6306699999999999E-3</c:v>
                </c:pt>
                <c:pt idx="58022" formatCode="0.00E+00">
                  <c:v>-4.2751600000000001E-3</c:v>
                </c:pt>
                <c:pt idx="58023" formatCode="0.00E+00">
                  <c:v>-3.8783300000000001E-3</c:v>
                </c:pt>
                <c:pt idx="58024" formatCode="0.00E+00">
                  <c:v>-3.4421199999999999E-3</c:v>
                </c:pt>
                <c:pt idx="58025" formatCode="0.00E+00">
                  <c:v>-2.9683800000000001E-3</c:v>
                </c:pt>
                <c:pt idx="58026" formatCode="0.00E+00">
                  <c:v>-2.4589799999999999E-3</c:v>
                </c:pt>
                <c:pt idx="58027" formatCode="0.00E+00">
                  <c:v>-1.9158199999999999E-3</c:v>
                </c:pt>
                <c:pt idx="58028" formatCode="0.00E+00">
                  <c:v>-1.3407899999999999E-3</c:v>
                </c:pt>
                <c:pt idx="58029" formatCode="0.00E+00">
                  <c:v>-7.3580800000000001E-4</c:v>
                </c:pt>
                <c:pt idx="58030" formatCode="0.00E+00">
                  <c:v>-1.02878E-4</c:v>
                </c:pt>
                <c:pt idx="58031" formatCode="0.00E+00">
                  <c:v>5.5598300000000002E-4</c:v>
                </c:pt>
                <c:pt idx="58032" formatCode="0.00E+00">
                  <c:v>1.23872E-3</c:v>
                </c:pt>
                <c:pt idx="58033" formatCode="0.00E+00">
                  <c:v>1.94315E-3</c:v>
                </c:pt>
                <c:pt idx="58034" formatCode="0.00E+00">
                  <c:v>2.6670399999999999E-3</c:v>
                </c:pt>
                <c:pt idx="58035" formatCode="0.00E+00">
                  <c:v>3.4082100000000001E-3</c:v>
                </c:pt>
                <c:pt idx="58036" formatCode="0.00E+00">
                  <c:v>4.1645099999999997E-3</c:v>
                </c:pt>
                <c:pt idx="58037" formatCode="0.00E+00">
                  <c:v>4.93385E-3</c:v>
                </c:pt>
                <c:pt idx="58038" formatCode="0.00E+00">
                  <c:v>5.7142199999999999E-3</c:v>
                </c:pt>
                <c:pt idx="58039" formatCode="0.00E+00">
                  <c:v>6.5036199999999999E-3</c:v>
                </c:pt>
                <c:pt idx="58040" formatCode="0.00E+00">
                  <c:v>7.2999900000000001E-3</c:v>
                </c:pt>
                <c:pt idx="58041" formatCode="0.00E+00">
                  <c:v>8.1011899999999994E-3</c:v>
                </c:pt>
                <c:pt idx="58042" formatCode="0.00E+00">
                  <c:v>8.9051500000000006E-3</c:v>
                </c:pt>
                <c:pt idx="58043" formatCode="0.00E+00">
                  <c:v>9.7099600000000001E-3</c:v>
                </c:pt>
                <c:pt idx="58044">
                  <c:v>1.05138E-2</c:v>
                </c:pt>
                <c:pt idx="58045">
                  <c:v>1.1315E-2</c:v>
                </c:pt>
                <c:pt idx="58046">
                  <c:v>1.21117E-2</c:v>
                </c:pt>
                <c:pt idx="58047">
                  <c:v>1.2901899999999999E-2</c:v>
                </c:pt>
                <c:pt idx="58048">
                  <c:v>1.3684099999999999E-2</c:v>
                </c:pt>
                <c:pt idx="58049">
                  <c:v>1.44569E-2</c:v>
                </c:pt>
                <c:pt idx="58050">
                  <c:v>1.5218799999999999E-2</c:v>
                </c:pt>
                <c:pt idx="58051">
                  <c:v>1.5968199999999998E-2</c:v>
                </c:pt>
                <c:pt idx="58052">
                  <c:v>1.6703599999999999E-2</c:v>
                </c:pt>
                <c:pt idx="58053">
                  <c:v>1.7423600000000001E-2</c:v>
                </c:pt>
                <c:pt idx="58054">
                  <c:v>1.8127000000000001E-2</c:v>
                </c:pt>
                <c:pt idx="58055">
                  <c:v>1.8812499999999999E-2</c:v>
                </c:pt>
                <c:pt idx="58056">
                  <c:v>1.9478700000000002E-2</c:v>
                </c:pt>
                <c:pt idx="58057">
                  <c:v>2.01245E-2</c:v>
                </c:pt>
                <c:pt idx="58058">
                  <c:v>2.0749099999999999E-2</c:v>
                </c:pt>
                <c:pt idx="58059">
                  <c:v>2.1351700000000001E-2</c:v>
                </c:pt>
                <c:pt idx="58060">
                  <c:v>2.19315E-2</c:v>
                </c:pt>
                <c:pt idx="58061">
                  <c:v>2.2487799999999999E-2</c:v>
                </c:pt>
                <c:pt idx="58062">
                  <c:v>2.3020100000000002E-2</c:v>
                </c:pt>
                <c:pt idx="58063">
                  <c:v>2.35275E-2</c:v>
                </c:pt>
                <c:pt idx="58064">
                  <c:v>2.4009800000000001E-2</c:v>
                </c:pt>
                <c:pt idx="58065">
                  <c:v>2.4466499999999999E-2</c:v>
                </c:pt>
                <c:pt idx="58066">
                  <c:v>2.4897499999999999E-2</c:v>
                </c:pt>
                <c:pt idx="58067">
                  <c:v>2.5302700000000001E-2</c:v>
                </c:pt>
                <c:pt idx="58068">
                  <c:v>2.5682E-2</c:v>
                </c:pt>
                <c:pt idx="58069">
                  <c:v>2.6035200000000001E-2</c:v>
                </c:pt>
                <c:pt idx="58070">
                  <c:v>2.6362400000000001E-2</c:v>
                </c:pt>
                <c:pt idx="58071">
                  <c:v>2.6663599999999999E-2</c:v>
                </c:pt>
                <c:pt idx="58072">
                  <c:v>2.6939100000000001E-2</c:v>
                </c:pt>
                <c:pt idx="58073">
                  <c:v>2.7189100000000001E-2</c:v>
                </c:pt>
                <c:pt idx="58074">
                  <c:v>2.7414299999999999E-2</c:v>
                </c:pt>
                <c:pt idx="58075">
                  <c:v>2.7615199999999999E-2</c:v>
                </c:pt>
                <c:pt idx="58076">
                  <c:v>2.7792399999999998E-2</c:v>
                </c:pt>
                <c:pt idx="58077">
                  <c:v>2.79463E-2</c:v>
                </c:pt>
                <c:pt idx="58078">
                  <c:v>2.8077499999999998E-2</c:v>
                </c:pt>
                <c:pt idx="58079">
                  <c:v>2.81871E-2</c:v>
                </c:pt>
                <c:pt idx="58080">
                  <c:v>2.8276099999999998E-2</c:v>
                </c:pt>
                <c:pt idx="58081">
                  <c:v>2.8345499999999999E-2</c:v>
                </c:pt>
                <c:pt idx="58082">
                  <c:v>2.8396299999999999E-2</c:v>
                </c:pt>
                <c:pt idx="58083">
                  <c:v>2.84295E-2</c:v>
                </c:pt>
                <c:pt idx="58084">
                  <c:v>2.84464E-2</c:v>
                </c:pt>
                <c:pt idx="58085">
                  <c:v>2.8448000000000001E-2</c:v>
                </c:pt>
                <c:pt idx="58086">
                  <c:v>2.8435499999999999E-2</c:v>
                </c:pt>
                <c:pt idx="58087">
                  <c:v>2.8409899999999998E-2</c:v>
                </c:pt>
                <c:pt idx="58088">
                  <c:v>2.83723E-2</c:v>
                </c:pt>
                <c:pt idx="58089">
                  <c:v>2.8323899999999999E-2</c:v>
                </c:pt>
                <c:pt idx="58090">
                  <c:v>2.8266099999999999E-2</c:v>
                </c:pt>
                <c:pt idx="58091">
                  <c:v>2.8200300000000001E-2</c:v>
                </c:pt>
                <c:pt idx="58092">
                  <c:v>2.8128E-2</c:v>
                </c:pt>
                <c:pt idx="58093">
                  <c:v>2.8050700000000001E-2</c:v>
                </c:pt>
                <c:pt idx="58094">
                  <c:v>2.79698E-2</c:v>
                </c:pt>
                <c:pt idx="58095">
                  <c:v>2.7886899999999999E-2</c:v>
                </c:pt>
                <c:pt idx="58096">
                  <c:v>2.7803499999999998E-2</c:v>
                </c:pt>
                <c:pt idx="58097">
                  <c:v>2.7721300000000001E-2</c:v>
                </c:pt>
                <c:pt idx="58098">
                  <c:v>2.7642E-2</c:v>
                </c:pt>
                <c:pt idx="58099">
                  <c:v>2.7567100000000001E-2</c:v>
                </c:pt>
                <c:pt idx="58100">
                  <c:v>2.7498100000000001E-2</c:v>
                </c:pt>
                <c:pt idx="58101">
                  <c:v>2.74363E-2</c:v>
                </c:pt>
                <c:pt idx="58102">
                  <c:v>2.7382900000000002E-2</c:v>
                </c:pt>
                <c:pt idx="58103">
                  <c:v>2.7339499999999999E-2</c:v>
                </c:pt>
                <c:pt idx="58104">
                  <c:v>2.7307600000000001E-2</c:v>
                </c:pt>
                <c:pt idx="58105">
                  <c:v>2.7288699999999999E-2</c:v>
                </c:pt>
                <c:pt idx="58106">
                  <c:v>2.72844E-2</c:v>
                </c:pt>
                <c:pt idx="58107">
                  <c:v>2.7295799999999999E-2</c:v>
                </c:pt>
                <c:pt idx="58108">
                  <c:v>2.73242E-2</c:v>
                </c:pt>
                <c:pt idx="58109">
                  <c:v>2.7370800000000001E-2</c:v>
                </c:pt>
                <c:pt idx="58110">
                  <c:v>2.7436800000000001E-2</c:v>
                </c:pt>
                <c:pt idx="58111">
                  <c:v>2.75234E-2</c:v>
                </c:pt>
                <c:pt idx="58112">
                  <c:v>2.7631800000000001E-2</c:v>
                </c:pt>
                <c:pt idx="58113">
                  <c:v>2.77629E-2</c:v>
                </c:pt>
                <c:pt idx="58114">
                  <c:v>2.79177E-2</c:v>
                </c:pt>
                <c:pt idx="58115">
                  <c:v>2.8097299999999999E-2</c:v>
                </c:pt>
                <c:pt idx="58116">
                  <c:v>2.83022E-2</c:v>
                </c:pt>
                <c:pt idx="58117">
                  <c:v>2.85334E-2</c:v>
                </c:pt>
                <c:pt idx="58118">
                  <c:v>2.8791299999999999E-2</c:v>
                </c:pt>
                <c:pt idx="58119">
                  <c:v>2.9076500000000002E-2</c:v>
                </c:pt>
                <c:pt idx="58120">
                  <c:v>2.93894E-2</c:v>
                </c:pt>
                <c:pt idx="58121">
                  <c:v>2.9730599999999999E-2</c:v>
                </c:pt>
                <c:pt idx="58122">
                  <c:v>3.0100399999999999E-2</c:v>
                </c:pt>
                <c:pt idx="58123">
                  <c:v>3.0498899999999999E-2</c:v>
                </c:pt>
                <c:pt idx="58124">
                  <c:v>3.09263E-2</c:v>
                </c:pt>
                <c:pt idx="58125">
                  <c:v>3.1382800000000002E-2</c:v>
                </c:pt>
                <c:pt idx="58126">
                  <c:v>3.1868500000000001E-2</c:v>
                </c:pt>
                <c:pt idx="58127">
                  <c:v>3.2383099999999998E-2</c:v>
                </c:pt>
                <c:pt idx="58128">
                  <c:v>3.29266E-2</c:v>
                </c:pt>
                <c:pt idx="58129">
                  <c:v>3.3498600000000003E-2</c:v>
                </c:pt>
                <c:pt idx="58130">
                  <c:v>3.4098999999999997E-2</c:v>
                </c:pt>
                <c:pt idx="58131">
                  <c:v>3.4727099999999997E-2</c:v>
                </c:pt>
                <c:pt idx="58132">
                  <c:v>3.5382400000000001E-2</c:v>
                </c:pt>
                <c:pt idx="58133">
                  <c:v>3.6064100000000002E-2</c:v>
                </c:pt>
                <c:pt idx="58134">
                  <c:v>3.6771400000000003E-2</c:v>
                </c:pt>
                <c:pt idx="58135">
                  <c:v>3.7503599999999998E-2</c:v>
                </c:pt>
                <c:pt idx="58136">
                  <c:v>3.8259799999999997E-2</c:v>
                </c:pt>
                <c:pt idx="58137">
                  <c:v>3.9038900000000001E-2</c:v>
                </c:pt>
                <c:pt idx="58138">
                  <c:v>3.9839800000000002E-2</c:v>
                </c:pt>
                <c:pt idx="58139">
                  <c:v>4.06614E-2</c:v>
                </c:pt>
                <c:pt idx="58140">
                  <c:v>4.1502499999999998E-2</c:v>
                </c:pt>
                <c:pt idx="58141">
                  <c:v>4.2361599999999999E-2</c:v>
                </c:pt>
                <c:pt idx="58142">
                  <c:v>4.3237299999999999E-2</c:v>
                </c:pt>
                <c:pt idx="58143">
                  <c:v>4.4128000000000001E-2</c:v>
                </c:pt>
                <c:pt idx="58144">
                  <c:v>4.5032299999999997E-2</c:v>
                </c:pt>
                <c:pt idx="58145">
                  <c:v>4.5948299999999997E-2</c:v>
                </c:pt>
                <c:pt idx="58146">
                  <c:v>4.6874300000000001E-2</c:v>
                </c:pt>
                <c:pt idx="58147">
                  <c:v>4.7808299999999998E-2</c:v>
                </c:pt>
                <c:pt idx="58148">
                  <c:v>4.8748399999999997E-2</c:v>
                </c:pt>
                <c:pt idx="58149">
                  <c:v>4.9692800000000002E-2</c:v>
                </c:pt>
                <c:pt idx="58150">
                  <c:v>5.0639299999999998E-2</c:v>
                </c:pt>
                <c:pt idx="58151">
                  <c:v>5.1585800000000001E-2</c:v>
                </c:pt>
                <c:pt idx="58152">
                  <c:v>5.2530100000000003E-2</c:v>
                </c:pt>
                <c:pt idx="58153">
                  <c:v>5.3469999999999997E-2</c:v>
                </c:pt>
                <c:pt idx="58154">
                  <c:v>5.4403100000000003E-2</c:v>
                </c:pt>
                <c:pt idx="58155">
                  <c:v>5.53272E-2</c:v>
                </c:pt>
                <c:pt idx="58156">
                  <c:v>5.6239900000000002E-2</c:v>
                </c:pt>
                <c:pt idx="58157">
                  <c:v>5.7138899999999999E-2</c:v>
                </c:pt>
                <c:pt idx="58158">
                  <c:v>5.8021700000000002E-2</c:v>
                </c:pt>
                <c:pt idx="58159">
                  <c:v>5.8885699999999999E-2</c:v>
                </c:pt>
                <c:pt idx="58160">
                  <c:v>5.9728499999999997E-2</c:v>
                </c:pt>
                <c:pt idx="58161">
                  <c:v>6.05476E-2</c:v>
                </c:pt>
                <c:pt idx="58162">
                  <c:v>6.1340499999999999E-2</c:v>
                </c:pt>
                <c:pt idx="58163">
                  <c:v>6.2104800000000002E-2</c:v>
                </c:pt>
                <c:pt idx="58164">
                  <c:v>6.2837799999999999E-2</c:v>
                </c:pt>
                <c:pt idx="58165">
                  <c:v>6.3537200000000002E-2</c:v>
                </c:pt>
                <c:pt idx="58166">
                  <c:v>6.4200400000000005E-2</c:v>
                </c:pt>
                <c:pt idx="58167">
                  <c:v>6.4824999999999994E-2</c:v>
                </c:pt>
                <c:pt idx="58168">
                  <c:v>6.5408499999999994E-2</c:v>
                </c:pt>
                <c:pt idx="58169">
                  <c:v>6.5948400000000004E-2</c:v>
                </c:pt>
                <c:pt idx="58170">
                  <c:v>6.6442399999999999E-2</c:v>
                </c:pt>
                <c:pt idx="58171">
                  <c:v>6.6888000000000003E-2</c:v>
                </c:pt>
                <c:pt idx="58172">
                  <c:v>6.7282999999999996E-2</c:v>
                </c:pt>
                <c:pt idx="58173">
                  <c:v>6.7625000000000005E-2</c:v>
                </c:pt>
                <c:pt idx="58174">
                  <c:v>6.7911899999999997E-2</c:v>
                </c:pt>
                <c:pt idx="58175">
                  <c:v>6.8141599999999997E-2</c:v>
                </c:pt>
                <c:pt idx="58176">
                  <c:v>6.8311899999999995E-2</c:v>
                </c:pt>
                <c:pt idx="58177">
                  <c:v>6.8420800000000004E-2</c:v>
                </c:pt>
                <c:pt idx="58178">
                  <c:v>6.8466299999999994E-2</c:v>
                </c:pt>
                <c:pt idx="58179">
                  <c:v>6.8446499999999993E-2</c:v>
                </c:pt>
                <c:pt idx="58180">
                  <c:v>6.8359500000000004E-2</c:v>
                </c:pt>
                <c:pt idx="58181">
                  <c:v>6.8203700000000006E-2</c:v>
                </c:pt>
                <c:pt idx="58182">
                  <c:v>6.7977499999999996E-2</c:v>
                </c:pt>
                <c:pt idx="58183">
                  <c:v>6.7679199999999995E-2</c:v>
                </c:pt>
                <c:pt idx="58184">
                  <c:v>6.7307500000000006E-2</c:v>
                </c:pt>
                <c:pt idx="58185">
                  <c:v>6.6861000000000004E-2</c:v>
                </c:pt>
                <c:pt idx="58186">
                  <c:v>6.6338400000000006E-2</c:v>
                </c:pt>
                <c:pt idx="58187">
                  <c:v>6.5738599999999994E-2</c:v>
                </c:pt>
                <c:pt idx="58188">
                  <c:v>6.5060599999999996E-2</c:v>
                </c:pt>
                <c:pt idx="58189">
                  <c:v>6.43035E-2</c:v>
                </c:pt>
                <c:pt idx="58190">
                  <c:v>6.3466599999999998E-2</c:v>
                </c:pt>
                <c:pt idx="58191">
                  <c:v>6.2549099999999996E-2</c:v>
                </c:pt>
                <c:pt idx="58192">
                  <c:v>6.1550599999999997E-2</c:v>
                </c:pt>
                <c:pt idx="58193">
                  <c:v>6.0470599999999999E-2</c:v>
                </c:pt>
                <c:pt idx="58194">
                  <c:v>5.9308800000000002E-2</c:v>
                </c:pt>
                <c:pt idx="58195">
                  <c:v>5.8065100000000001E-2</c:v>
                </c:pt>
                <c:pt idx="58196">
                  <c:v>5.6739600000000001E-2</c:v>
                </c:pt>
                <c:pt idx="58197">
                  <c:v>5.5332199999999998E-2</c:v>
                </c:pt>
                <c:pt idx="58198">
                  <c:v>5.3843299999999997E-2</c:v>
                </c:pt>
                <c:pt idx="58199">
                  <c:v>5.2273199999999999E-2</c:v>
                </c:pt>
                <c:pt idx="58200">
                  <c:v>5.0622500000000001E-2</c:v>
                </c:pt>
                <c:pt idx="58201">
                  <c:v>4.8891799999999999E-2</c:v>
                </c:pt>
                <c:pt idx="58202">
                  <c:v>4.7081699999999997E-2</c:v>
                </c:pt>
                <c:pt idx="58203">
                  <c:v>4.5193200000000003E-2</c:v>
                </c:pt>
                <c:pt idx="58204">
                  <c:v>4.32272E-2</c:v>
                </c:pt>
                <c:pt idx="58205">
                  <c:v>4.1184999999999999E-2</c:v>
                </c:pt>
                <c:pt idx="58206">
                  <c:v>3.9067999999999999E-2</c:v>
                </c:pt>
                <c:pt idx="58207">
                  <c:v>3.6877500000000001E-2</c:v>
                </c:pt>
                <c:pt idx="58208">
                  <c:v>3.4615300000000002E-2</c:v>
                </c:pt>
                <c:pt idx="58209">
                  <c:v>3.2283100000000002E-2</c:v>
                </c:pt>
                <c:pt idx="58210">
                  <c:v>2.9882700000000002E-2</c:v>
                </c:pt>
                <c:pt idx="58211">
                  <c:v>2.7416300000000001E-2</c:v>
                </c:pt>
                <c:pt idx="58212">
                  <c:v>2.4885899999999999E-2</c:v>
                </c:pt>
                <c:pt idx="58213">
                  <c:v>2.2293799999999999E-2</c:v>
                </c:pt>
                <c:pt idx="58214">
                  <c:v>1.96425E-2</c:v>
                </c:pt>
                <c:pt idx="58215">
                  <c:v>1.6934600000000001E-2</c:v>
                </c:pt>
                <c:pt idx="58216">
                  <c:v>1.41726E-2</c:v>
                </c:pt>
                <c:pt idx="58217">
                  <c:v>1.13594E-2</c:v>
                </c:pt>
                <c:pt idx="58218" formatCode="0.00E+00">
                  <c:v>8.4979300000000008E-3</c:v>
                </c:pt>
                <c:pt idx="58219" formatCode="0.00E+00">
                  <c:v>5.5911299999999997E-3</c:v>
                </c:pt>
                <c:pt idx="58220" formatCode="0.00E+00">
                  <c:v>2.6421399999999999E-3</c:v>
                </c:pt>
                <c:pt idx="58221" formatCode="0.00E+00">
                  <c:v>-3.4580800000000002E-4</c:v>
                </c:pt>
                <c:pt idx="58222" formatCode="0.00E+00">
                  <c:v>-3.3693999999999998E-3</c:v>
                </c:pt>
                <c:pt idx="58223" formatCode="0.00E+00">
                  <c:v>-6.4252199999999997E-3</c:v>
                </c:pt>
                <c:pt idx="58224" formatCode="0.00E+00">
                  <c:v>-9.5097500000000008E-3</c:v>
                </c:pt>
                <c:pt idx="58225">
                  <c:v>-1.2619399999999999E-2</c:v>
                </c:pt>
                <c:pt idx="58226">
                  <c:v>-1.5750500000000001E-2</c:v>
                </c:pt>
                <c:pt idx="58227">
                  <c:v>-1.8899300000000001E-2</c:v>
                </c:pt>
                <c:pt idx="58228">
                  <c:v>-2.2061999999999998E-2</c:v>
                </c:pt>
                <c:pt idx="58229">
                  <c:v>-2.5234699999999999E-2</c:v>
                </c:pt>
                <c:pt idx="58230">
                  <c:v>-2.8413500000000001E-2</c:v>
                </c:pt>
                <c:pt idx="58231">
                  <c:v>-3.1594400000000002E-2</c:v>
                </c:pt>
              </c:numCache>
            </c:numRef>
          </c:yVal>
          <c:smooth val="1"/>
          <c:extLst>
            <c:ext xmlns:c16="http://schemas.microsoft.com/office/drawing/2014/chart" uri="{C3380CC4-5D6E-409C-BE32-E72D297353CC}">
              <c16:uniqueId val="{00000005-6069-4815-A46C-A86AEC3271D3}"/>
            </c:ext>
          </c:extLst>
        </c:ser>
        <c:ser>
          <c:idx val="4"/>
          <c:order val="6"/>
          <c:tx>
            <c:v>Traffic5</c:v>
          </c:tx>
          <c:spPr>
            <a:ln w="19050" cap="rnd">
              <a:solidFill>
                <a:schemeClr val="accent5"/>
              </a:solidFill>
              <a:round/>
            </a:ln>
            <a:effectLst/>
          </c:spPr>
          <c:marker>
            <c:symbol val="none"/>
          </c:marker>
          <c:xVal>
            <c:numRef>
              <c:f>plot_traffic!$E$5:$E$76318</c:f>
              <c:numCache>
                <c:formatCode>General</c:formatCode>
                <c:ptCount val="76314"/>
                <c:pt idx="0">
                  <c:v>-147.875</c:v>
                </c:pt>
                <c:pt idx="1">
                  <c:v>-147.87299999999999</c:v>
                </c:pt>
                <c:pt idx="2">
                  <c:v>-147.87100000000001</c:v>
                </c:pt>
                <c:pt idx="3">
                  <c:v>-147.869</c:v>
                </c:pt>
                <c:pt idx="4">
                  <c:v>-147.86699999999999</c:v>
                </c:pt>
                <c:pt idx="5">
                  <c:v>-147.86500000000001</c:v>
                </c:pt>
                <c:pt idx="6">
                  <c:v>-147.863</c:v>
                </c:pt>
                <c:pt idx="7">
                  <c:v>-147.86099999999999</c:v>
                </c:pt>
                <c:pt idx="8">
                  <c:v>-147.85900000000001</c:v>
                </c:pt>
                <c:pt idx="9">
                  <c:v>-147.857</c:v>
                </c:pt>
                <c:pt idx="10">
                  <c:v>-147.85499999999999</c:v>
                </c:pt>
                <c:pt idx="11">
                  <c:v>-147.85300000000001</c:v>
                </c:pt>
                <c:pt idx="12">
                  <c:v>-147.851</c:v>
                </c:pt>
                <c:pt idx="13">
                  <c:v>-147.84899999999999</c:v>
                </c:pt>
                <c:pt idx="14">
                  <c:v>-147.84700000000001</c:v>
                </c:pt>
                <c:pt idx="15">
                  <c:v>-147.845</c:v>
                </c:pt>
                <c:pt idx="16">
                  <c:v>-147.84299999999999</c:v>
                </c:pt>
                <c:pt idx="17">
                  <c:v>-147.84100000000001</c:v>
                </c:pt>
                <c:pt idx="18">
                  <c:v>-147.839</c:v>
                </c:pt>
                <c:pt idx="19">
                  <c:v>-147.83699999999999</c:v>
                </c:pt>
                <c:pt idx="20">
                  <c:v>-147.83500000000001</c:v>
                </c:pt>
                <c:pt idx="21">
                  <c:v>-147.833</c:v>
                </c:pt>
                <c:pt idx="22">
                  <c:v>-147.83099999999999</c:v>
                </c:pt>
                <c:pt idx="23">
                  <c:v>-147.82900000000001</c:v>
                </c:pt>
                <c:pt idx="24">
                  <c:v>-147.827</c:v>
                </c:pt>
                <c:pt idx="25">
                  <c:v>-147.82499999999999</c:v>
                </c:pt>
                <c:pt idx="26">
                  <c:v>-147.82300000000001</c:v>
                </c:pt>
                <c:pt idx="27">
                  <c:v>-147.821</c:v>
                </c:pt>
                <c:pt idx="28">
                  <c:v>-147.81899999999999</c:v>
                </c:pt>
                <c:pt idx="29">
                  <c:v>-147.81700000000001</c:v>
                </c:pt>
                <c:pt idx="30">
                  <c:v>-147.815</c:v>
                </c:pt>
                <c:pt idx="31">
                  <c:v>-147.81299999999999</c:v>
                </c:pt>
                <c:pt idx="32">
                  <c:v>-147.81100000000001</c:v>
                </c:pt>
                <c:pt idx="33">
                  <c:v>-147.809</c:v>
                </c:pt>
                <c:pt idx="34">
                  <c:v>-147.80699999999999</c:v>
                </c:pt>
                <c:pt idx="35">
                  <c:v>-147.80500000000001</c:v>
                </c:pt>
                <c:pt idx="36">
                  <c:v>-147.803</c:v>
                </c:pt>
                <c:pt idx="37">
                  <c:v>-147.80099999999999</c:v>
                </c:pt>
                <c:pt idx="38">
                  <c:v>-147.79900000000001</c:v>
                </c:pt>
                <c:pt idx="39">
                  <c:v>-147.797</c:v>
                </c:pt>
                <c:pt idx="40">
                  <c:v>-147.79499999999999</c:v>
                </c:pt>
                <c:pt idx="41">
                  <c:v>-147.79300000000001</c:v>
                </c:pt>
                <c:pt idx="42">
                  <c:v>-147.791</c:v>
                </c:pt>
                <c:pt idx="43">
                  <c:v>-147.78899999999999</c:v>
                </c:pt>
                <c:pt idx="44">
                  <c:v>-147.78700000000001</c:v>
                </c:pt>
                <c:pt idx="45">
                  <c:v>-147.785</c:v>
                </c:pt>
                <c:pt idx="46">
                  <c:v>-147.78299999999999</c:v>
                </c:pt>
                <c:pt idx="47">
                  <c:v>-147.78100000000001</c:v>
                </c:pt>
                <c:pt idx="48">
                  <c:v>-147.779</c:v>
                </c:pt>
                <c:pt idx="49">
                  <c:v>-147.77699999999999</c:v>
                </c:pt>
                <c:pt idx="50">
                  <c:v>-147.77500000000001</c:v>
                </c:pt>
                <c:pt idx="51">
                  <c:v>-147.773</c:v>
                </c:pt>
                <c:pt idx="52">
                  <c:v>-147.77099999999999</c:v>
                </c:pt>
                <c:pt idx="53">
                  <c:v>-147.76900000000001</c:v>
                </c:pt>
                <c:pt idx="54">
                  <c:v>-147.767</c:v>
                </c:pt>
                <c:pt idx="55">
                  <c:v>-147.76499999999999</c:v>
                </c:pt>
                <c:pt idx="56">
                  <c:v>-147.76300000000001</c:v>
                </c:pt>
                <c:pt idx="57">
                  <c:v>-147.761</c:v>
                </c:pt>
                <c:pt idx="58">
                  <c:v>-147.75899999999999</c:v>
                </c:pt>
                <c:pt idx="59">
                  <c:v>-147.75700000000001</c:v>
                </c:pt>
                <c:pt idx="60">
                  <c:v>-147.755</c:v>
                </c:pt>
                <c:pt idx="61">
                  <c:v>-147.75299999999999</c:v>
                </c:pt>
                <c:pt idx="62">
                  <c:v>-147.751</c:v>
                </c:pt>
                <c:pt idx="63">
                  <c:v>-147.749</c:v>
                </c:pt>
                <c:pt idx="64">
                  <c:v>-147.74700000000001</c:v>
                </c:pt>
                <c:pt idx="65">
                  <c:v>-147.745</c:v>
                </c:pt>
                <c:pt idx="66">
                  <c:v>-147.74299999999999</c:v>
                </c:pt>
                <c:pt idx="67">
                  <c:v>-147.74100000000001</c:v>
                </c:pt>
                <c:pt idx="68">
                  <c:v>-147.739</c:v>
                </c:pt>
                <c:pt idx="69">
                  <c:v>-147.73699999999999</c:v>
                </c:pt>
                <c:pt idx="70">
                  <c:v>-147.73500000000001</c:v>
                </c:pt>
                <c:pt idx="71">
                  <c:v>-147.733</c:v>
                </c:pt>
                <c:pt idx="72">
                  <c:v>-147.73099999999999</c:v>
                </c:pt>
                <c:pt idx="73">
                  <c:v>-147.72900000000001</c:v>
                </c:pt>
                <c:pt idx="74">
                  <c:v>-147.727</c:v>
                </c:pt>
                <c:pt idx="75">
                  <c:v>-147.72499999999999</c:v>
                </c:pt>
                <c:pt idx="76">
                  <c:v>-147.72300000000001</c:v>
                </c:pt>
                <c:pt idx="77">
                  <c:v>-147.721</c:v>
                </c:pt>
                <c:pt idx="78">
                  <c:v>-147.71899999999999</c:v>
                </c:pt>
                <c:pt idx="79">
                  <c:v>-147.71700000000001</c:v>
                </c:pt>
                <c:pt idx="80">
                  <c:v>-147.715</c:v>
                </c:pt>
                <c:pt idx="81">
                  <c:v>-147.71299999999999</c:v>
                </c:pt>
                <c:pt idx="82">
                  <c:v>-147.71100000000001</c:v>
                </c:pt>
                <c:pt idx="83">
                  <c:v>-147.709</c:v>
                </c:pt>
                <c:pt idx="84">
                  <c:v>-147.70699999999999</c:v>
                </c:pt>
                <c:pt idx="85">
                  <c:v>-147.70500000000001</c:v>
                </c:pt>
                <c:pt idx="86">
                  <c:v>-147.703</c:v>
                </c:pt>
                <c:pt idx="87">
                  <c:v>-147.70099999999999</c:v>
                </c:pt>
                <c:pt idx="88">
                  <c:v>-147.69900000000001</c:v>
                </c:pt>
                <c:pt idx="89">
                  <c:v>-147.697</c:v>
                </c:pt>
                <c:pt idx="90">
                  <c:v>-147.69499999999999</c:v>
                </c:pt>
                <c:pt idx="91">
                  <c:v>-147.69300000000001</c:v>
                </c:pt>
                <c:pt idx="92">
                  <c:v>-147.691</c:v>
                </c:pt>
                <c:pt idx="93">
                  <c:v>-147.68899999999999</c:v>
                </c:pt>
                <c:pt idx="94">
                  <c:v>-147.68700000000001</c:v>
                </c:pt>
                <c:pt idx="95">
                  <c:v>-147.685</c:v>
                </c:pt>
                <c:pt idx="96">
                  <c:v>-147.68299999999999</c:v>
                </c:pt>
                <c:pt idx="97">
                  <c:v>-147.68100000000001</c:v>
                </c:pt>
                <c:pt idx="98">
                  <c:v>-147.679</c:v>
                </c:pt>
                <c:pt idx="99">
                  <c:v>-147.67699999999999</c:v>
                </c:pt>
                <c:pt idx="100">
                  <c:v>-147.67500000000001</c:v>
                </c:pt>
                <c:pt idx="101">
                  <c:v>-147.673</c:v>
                </c:pt>
                <c:pt idx="102">
                  <c:v>-147.67099999999999</c:v>
                </c:pt>
                <c:pt idx="103">
                  <c:v>-147.66900000000001</c:v>
                </c:pt>
                <c:pt idx="104">
                  <c:v>-147.667</c:v>
                </c:pt>
                <c:pt idx="105">
                  <c:v>-147.66499999999999</c:v>
                </c:pt>
                <c:pt idx="106">
                  <c:v>-147.66300000000001</c:v>
                </c:pt>
                <c:pt idx="107">
                  <c:v>-147.661</c:v>
                </c:pt>
                <c:pt idx="108">
                  <c:v>-147.65899999999999</c:v>
                </c:pt>
                <c:pt idx="109">
                  <c:v>-147.65700000000001</c:v>
                </c:pt>
                <c:pt idx="110">
                  <c:v>-147.655</c:v>
                </c:pt>
                <c:pt idx="111">
                  <c:v>-147.65299999999999</c:v>
                </c:pt>
                <c:pt idx="112">
                  <c:v>-147.65100000000001</c:v>
                </c:pt>
                <c:pt idx="113">
                  <c:v>-147.649</c:v>
                </c:pt>
                <c:pt idx="114">
                  <c:v>-147.64699999999999</c:v>
                </c:pt>
                <c:pt idx="115">
                  <c:v>-147.64500000000001</c:v>
                </c:pt>
                <c:pt idx="116">
                  <c:v>-147.643</c:v>
                </c:pt>
                <c:pt idx="117">
                  <c:v>-147.64099999999999</c:v>
                </c:pt>
                <c:pt idx="118">
                  <c:v>-147.63900000000001</c:v>
                </c:pt>
                <c:pt idx="119">
                  <c:v>-147.637</c:v>
                </c:pt>
                <c:pt idx="120">
                  <c:v>-147.63499999999999</c:v>
                </c:pt>
                <c:pt idx="121">
                  <c:v>-147.63300000000001</c:v>
                </c:pt>
                <c:pt idx="122">
                  <c:v>-147.631</c:v>
                </c:pt>
                <c:pt idx="123">
                  <c:v>-147.62899999999999</c:v>
                </c:pt>
                <c:pt idx="124">
                  <c:v>-147.62700000000001</c:v>
                </c:pt>
                <c:pt idx="125">
                  <c:v>-147.625</c:v>
                </c:pt>
                <c:pt idx="126">
                  <c:v>-147.62299999999999</c:v>
                </c:pt>
                <c:pt idx="127">
                  <c:v>-147.62100000000001</c:v>
                </c:pt>
                <c:pt idx="128">
                  <c:v>-147.619</c:v>
                </c:pt>
                <c:pt idx="129">
                  <c:v>-147.61699999999999</c:v>
                </c:pt>
                <c:pt idx="130">
                  <c:v>-147.61500000000001</c:v>
                </c:pt>
                <c:pt idx="131">
                  <c:v>-147.613</c:v>
                </c:pt>
                <c:pt idx="132">
                  <c:v>-147.61099999999999</c:v>
                </c:pt>
                <c:pt idx="133">
                  <c:v>-147.60900000000001</c:v>
                </c:pt>
                <c:pt idx="134">
                  <c:v>-147.607</c:v>
                </c:pt>
                <c:pt idx="135">
                  <c:v>-147.60499999999999</c:v>
                </c:pt>
                <c:pt idx="136">
                  <c:v>-147.60300000000001</c:v>
                </c:pt>
                <c:pt idx="137">
                  <c:v>-147.601</c:v>
                </c:pt>
                <c:pt idx="138">
                  <c:v>-147.59899999999999</c:v>
                </c:pt>
                <c:pt idx="139">
                  <c:v>-147.59700000000001</c:v>
                </c:pt>
                <c:pt idx="140">
                  <c:v>-147.595</c:v>
                </c:pt>
                <c:pt idx="141">
                  <c:v>-147.59299999999999</c:v>
                </c:pt>
                <c:pt idx="142">
                  <c:v>-147.59100000000001</c:v>
                </c:pt>
                <c:pt idx="143">
                  <c:v>-147.589</c:v>
                </c:pt>
                <c:pt idx="144">
                  <c:v>-147.58699999999999</c:v>
                </c:pt>
                <c:pt idx="145">
                  <c:v>-147.58500000000001</c:v>
                </c:pt>
                <c:pt idx="146">
                  <c:v>-147.583</c:v>
                </c:pt>
                <c:pt idx="147">
                  <c:v>-147.58099999999999</c:v>
                </c:pt>
                <c:pt idx="148">
                  <c:v>-147.57900000000001</c:v>
                </c:pt>
                <c:pt idx="149">
                  <c:v>-147.577</c:v>
                </c:pt>
                <c:pt idx="150">
                  <c:v>-147.57499999999999</c:v>
                </c:pt>
                <c:pt idx="151">
                  <c:v>-147.57300000000001</c:v>
                </c:pt>
                <c:pt idx="152">
                  <c:v>-147.571</c:v>
                </c:pt>
                <c:pt idx="153">
                  <c:v>-147.56899999999999</c:v>
                </c:pt>
                <c:pt idx="154">
                  <c:v>-147.56700000000001</c:v>
                </c:pt>
                <c:pt idx="155">
                  <c:v>-147.565</c:v>
                </c:pt>
                <c:pt idx="156">
                  <c:v>-147.56299999999999</c:v>
                </c:pt>
                <c:pt idx="157">
                  <c:v>-147.56100000000001</c:v>
                </c:pt>
                <c:pt idx="158">
                  <c:v>-147.559</c:v>
                </c:pt>
                <c:pt idx="159">
                  <c:v>-147.55699999999999</c:v>
                </c:pt>
                <c:pt idx="160">
                  <c:v>-147.55500000000001</c:v>
                </c:pt>
                <c:pt idx="161">
                  <c:v>-147.553</c:v>
                </c:pt>
                <c:pt idx="162">
                  <c:v>-147.55099999999999</c:v>
                </c:pt>
                <c:pt idx="163">
                  <c:v>-147.54900000000001</c:v>
                </c:pt>
                <c:pt idx="164">
                  <c:v>-147.547</c:v>
                </c:pt>
                <c:pt idx="165">
                  <c:v>-147.54499999999999</c:v>
                </c:pt>
                <c:pt idx="166">
                  <c:v>-147.54300000000001</c:v>
                </c:pt>
                <c:pt idx="167">
                  <c:v>-147.541</c:v>
                </c:pt>
                <c:pt idx="168">
                  <c:v>-147.53899999999999</c:v>
                </c:pt>
                <c:pt idx="169">
                  <c:v>-147.53700000000001</c:v>
                </c:pt>
                <c:pt idx="170">
                  <c:v>-147.535</c:v>
                </c:pt>
                <c:pt idx="171">
                  <c:v>-147.53299999999999</c:v>
                </c:pt>
                <c:pt idx="172">
                  <c:v>-147.53100000000001</c:v>
                </c:pt>
                <c:pt idx="173">
                  <c:v>-147.529</c:v>
                </c:pt>
                <c:pt idx="174">
                  <c:v>-147.52699999999999</c:v>
                </c:pt>
                <c:pt idx="175">
                  <c:v>-147.52500000000001</c:v>
                </c:pt>
                <c:pt idx="176">
                  <c:v>-147.523</c:v>
                </c:pt>
                <c:pt idx="177">
                  <c:v>-147.52099999999999</c:v>
                </c:pt>
                <c:pt idx="178">
                  <c:v>-147.51900000000001</c:v>
                </c:pt>
                <c:pt idx="179">
                  <c:v>-147.517</c:v>
                </c:pt>
                <c:pt idx="180">
                  <c:v>-147.51499999999999</c:v>
                </c:pt>
                <c:pt idx="181">
                  <c:v>-147.51300000000001</c:v>
                </c:pt>
                <c:pt idx="182">
                  <c:v>-147.511</c:v>
                </c:pt>
                <c:pt idx="183">
                  <c:v>-147.50899999999999</c:v>
                </c:pt>
                <c:pt idx="184">
                  <c:v>-147.50700000000001</c:v>
                </c:pt>
                <c:pt idx="185">
                  <c:v>-147.505</c:v>
                </c:pt>
                <c:pt idx="186">
                  <c:v>-147.50299999999999</c:v>
                </c:pt>
                <c:pt idx="187">
                  <c:v>-147.501</c:v>
                </c:pt>
                <c:pt idx="188">
                  <c:v>-147.499</c:v>
                </c:pt>
                <c:pt idx="189">
                  <c:v>-147.49700000000001</c:v>
                </c:pt>
                <c:pt idx="190">
                  <c:v>-147.495</c:v>
                </c:pt>
                <c:pt idx="191">
                  <c:v>-147.49299999999999</c:v>
                </c:pt>
                <c:pt idx="192">
                  <c:v>-147.49100000000001</c:v>
                </c:pt>
                <c:pt idx="193">
                  <c:v>-147.489</c:v>
                </c:pt>
                <c:pt idx="194">
                  <c:v>-147.48699999999999</c:v>
                </c:pt>
                <c:pt idx="195">
                  <c:v>-147.48500000000001</c:v>
                </c:pt>
                <c:pt idx="196">
                  <c:v>-147.483</c:v>
                </c:pt>
                <c:pt idx="197">
                  <c:v>-147.48099999999999</c:v>
                </c:pt>
                <c:pt idx="198">
                  <c:v>-147.47900000000001</c:v>
                </c:pt>
                <c:pt idx="199">
                  <c:v>-147.477</c:v>
                </c:pt>
                <c:pt idx="200">
                  <c:v>-147.47499999999999</c:v>
                </c:pt>
                <c:pt idx="201">
                  <c:v>-147.47300000000001</c:v>
                </c:pt>
                <c:pt idx="202">
                  <c:v>-147.471</c:v>
                </c:pt>
                <c:pt idx="203">
                  <c:v>-147.46899999999999</c:v>
                </c:pt>
                <c:pt idx="204">
                  <c:v>-147.46700000000001</c:v>
                </c:pt>
                <c:pt idx="205">
                  <c:v>-147.465</c:v>
                </c:pt>
                <c:pt idx="206">
                  <c:v>-147.46299999999999</c:v>
                </c:pt>
                <c:pt idx="207">
                  <c:v>-147.46100000000001</c:v>
                </c:pt>
                <c:pt idx="208">
                  <c:v>-147.459</c:v>
                </c:pt>
                <c:pt idx="209">
                  <c:v>-147.45699999999999</c:v>
                </c:pt>
                <c:pt idx="210">
                  <c:v>-147.45500000000001</c:v>
                </c:pt>
                <c:pt idx="211">
                  <c:v>-147.453</c:v>
                </c:pt>
                <c:pt idx="212">
                  <c:v>-147.45099999999999</c:v>
                </c:pt>
                <c:pt idx="213">
                  <c:v>-147.44900000000001</c:v>
                </c:pt>
                <c:pt idx="214">
                  <c:v>-147.447</c:v>
                </c:pt>
                <c:pt idx="215">
                  <c:v>-147.44499999999999</c:v>
                </c:pt>
                <c:pt idx="216">
                  <c:v>-147.44300000000001</c:v>
                </c:pt>
                <c:pt idx="217">
                  <c:v>-147.441</c:v>
                </c:pt>
                <c:pt idx="218">
                  <c:v>-147.43899999999999</c:v>
                </c:pt>
                <c:pt idx="219">
                  <c:v>-147.43700000000001</c:v>
                </c:pt>
                <c:pt idx="220">
                  <c:v>-147.435</c:v>
                </c:pt>
                <c:pt idx="221">
                  <c:v>-147.43299999999999</c:v>
                </c:pt>
                <c:pt idx="222">
                  <c:v>-147.43100000000001</c:v>
                </c:pt>
                <c:pt idx="223">
                  <c:v>-147.429</c:v>
                </c:pt>
                <c:pt idx="224">
                  <c:v>-147.42699999999999</c:v>
                </c:pt>
                <c:pt idx="225">
                  <c:v>-147.42500000000001</c:v>
                </c:pt>
                <c:pt idx="226">
                  <c:v>-147.423</c:v>
                </c:pt>
                <c:pt idx="227">
                  <c:v>-147.42099999999999</c:v>
                </c:pt>
                <c:pt idx="228">
                  <c:v>-147.41900000000001</c:v>
                </c:pt>
                <c:pt idx="229">
                  <c:v>-147.417</c:v>
                </c:pt>
                <c:pt idx="230">
                  <c:v>-147.41499999999999</c:v>
                </c:pt>
                <c:pt idx="231">
                  <c:v>-147.41300000000001</c:v>
                </c:pt>
                <c:pt idx="232">
                  <c:v>-147.411</c:v>
                </c:pt>
                <c:pt idx="233">
                  <c:v>-147.40899999999999</c:v>
                </c:pt>
                <c:pt idx="234">
                  <c:v>-147.40700000000001</c:v>
                </c:pt>
                <c:pt idx="235">
                  <c:v>-147.405</c:v>
                </c:pt>
                <c:pt idx="236">
                  <c:v>-147.40299999999999</c:v>
                </c:pt>
                <c:pt idx="237">
                  <c:v>-147.40100000000001</c:v>
                </c:pt>
                <c:pt idx="238">
                  <c:v>-147.399</c:v>
                </c:pt>
                <c:pt idx="239">
                  <c:v>-147.39699999999999</c:v>
                </c:pt>
                <c:pt idx="240">
                  <c:v>-147.39500000000001</c:v>
                </c:pt>
                <c:pt idx="241">
                  <c:v>-147.393</c:v>
                </c:pt>
                <c:pt idx="242">
                  <c:v>-147.39099999999999</c:v>
                </c:pt>
                <c:pt idx="243">
                  <c:v>-147.38900000000001</c:v>
                </c:pt>
                <c:pt idx="244">
                  <c:v>-147.387</c:v>
                </c:pt>
                <c:pt idx="245">
                  <c:v>-147.38499999999999</c:v>
                </c:pt>
                <c:pt idx="246">
                  <c:v>-147.38300000000001</c:v>
                </c:pt>
                <c:pt idx="247">
                  <c:v>-147.381</c:v>
                </c:pt>
                <c:pt idx="248">
                  <c:v>-147.37899999999999</c:v>
                </c:pt>
                <c:pt idx="249">
                  <c:v>-147.37700000000001</c:v>
                </c:pt>
                <c:pt idx="250">
                  <c:v>-147.375</c:v>
                </c:pt>
                <c:pt idx="251">
                  <c:v>-147.37299999999999</c:v>
                </c:pt>
                <c:pt idx="252">
                  <c:v>-147.37100000000001</c:v>
                </c:pt>
                <c:pt idx="253">
                  <c:v>-147.369</c:v>
                </c:pt>
                <c:pt idx="254">
                  <c:v>-147.36699999999999</c:v>
                </c:pt>
                <c:pt idx="255">
                  <c:v>-147.36500000000001</c:v>
                </c:pt>
                <c:pt idx="256">
                  <c:v>-147.363</c:v>
                </c:pt>
                <c:pt idx="257">
                  <c:v>-147.36099999999999</c:v>
                </c:pt>
                <c:pt idx="258">
                  <c:v>-147.35900000000001</c:v>
                </c:pt>
                <c:pt idx="259">
                  <c:v>-147.357</c:v>
                </c:pt>
                <c:pt idx="260">
                  <c:v>-147.35499999999999</c:v>
                </c:pt>
                <c:pt idx="261">
                  <c:v>-147.35300000000001</c:v>
                </c:pt>
                <c:pt idx="262">
                  <c:v>-147.351</c:v>
                </c:pt>
                <c:pt idx="263">
                  <c:v>-147.34899999999999</c:v>
                </c:pt>
                <c:pt idx="264">
                  <c:v>-147.34700000000001</c:v>
                </c:pt>
                <c:pt idx="265">
                  <c:v>-147.345</c:v>
                </c:pt>
                <c:pt idx="266">
                  <c:v>-147.34299999999999</c:v>
                </c:pt>
                <c:pt idx="267">
                  <c:v>-147.34100000000001</c:v>
                </c:pt>
                <c:pt idx="268">
                  <c:v>-147.339</c:v>
                </c:pt>
                <c:pt idx="269">
                  <c:v>-147.33699999999999</c:v>
                </c:pt>
                <c:pt idx="270">
                  <c:v>-147.33500000000001</c:v>
                </c:pt>
                <c:pt idx="271">
                  <c:v>-147.333</c:v>
                </c:pt>
                <c:pt idx="272">
                  <c:v>-147.33099999999999</c:v>
                </c:pt>
                <c:pt idx="273">
                  <c:v>-147.32900000000001</c:v>
                </c:pt>
                <c:pt idx="274">
                  <c:v>-147.327</c:v>
                </c:pt>
                <c:pt idx="275">
                  <c:v>-147.32499999999999</c:v>
                </c:pt>
                <c:pt idx="276">
                  <c:v>-147.32300000000001</c:v>
                </c:pt>
                <c:pt idx="277">
                  <c:v>-147.321</c:v>
                </c:pt>
                <c:pt idx="278">
                  <c:v>-147.31899999999999</c:v>
                </c:pt>
                <c:pt idx="279">
                  <c:v>-147.31700000000001</c:v>
                </c:pt>
                <c:pt idx="280">
                  <c:v>-147.315</c:v>
                </c:pt>
                <c:pt idx="281">
                  <c:v>-147.31299999999999</c:v>
                </c:pt>
                <c:pt idx="282">
                  <c:v>-147.31100000000001</c:v>
                </c:pt>
                <c:pt idx="283">
                  <c:v>-147.309</c:v>
                </c:pt>
                <c:pt idx="284">
                  <c:v>-147.30699999999999</c:v>
                </c:pt>
                <c:pt idx="285">
                  <c:v>-147.30500000000001</c:v>
                </c:pt>
                <c:pt idx="286">
                  <c:v>-147.303</c:v>
                </c:pt>
                <c:pt idx="287">
                  <c:v>-147.30099999999999</c:v>
                </c:pt>
                <c:pt idx="288">
                  <c:v>-147.29900000000001</c:v>
                </c:pt>
                <c:pt idx="289">
                  <c:v>-147.297</c:v>
                </c:pt>
                <c:pt idx="290">
                  <c:v>-147.29499999999999</c:v>
                </c:pt>
                <c:pt idx="291">
                  <c:v>-147.29300000000001</c:v>
                </c:pt>
                <c:pt idx="292">
                  <c:v>-147.291</c:v>
                </c:pt>
                <c:pt idx="293">
                  <c:v>-147.28899999999999</c:v>
                </c:pt>
                <c:pt idx="294">
                  <c:v>-147.28700000000001</c:v>
                </c:pt>
                <c:pt idx="295">
                  <c:v>-147.285</c:v>
                </c:pt>
                <c:pt idx="296">
                  <c:v>-147.28299999999999</c:v>
                </c:pt>
                <c:pt idx="297">
                  <c:v>-147.28100000000001</c:v>
                </c:pt>
                <c:pt idx="298">
                  <c:v>-147.279</c:v>
                </c:pt>
                <c:pt idx="299">
                  <c:v>-147.27699999999999</c:v>
                </c:pt>
                <c:pt idx="300">
                  <c:v>-147.27500000000001</c:v>
                </c:pt>
                <c:pt idx="301">
                  <c:v>-147.273</c:v>
                </c:pt>
                <c:pt idx="302">
                  <c:v>-147.27099999999999</c:v>
                </c:pt>
                <c:pt idx="303">
                  <c:v>-147.26900000000001</c:v>
                </c:pt>
                <c:pt idx="304">
                  <c:v>-147.267</c:v>
                </c:pt>
                <c:pt idx="305">
                  <c:v>-147.26499999999999</c:v>
                </c:pt>
                <c:pt idx="306">
                  <c:v>-147.26300000000001</c:v>
                </c:pt>
                <c:pt idx="307">
                  <c:v>-147.261</c:v>
                </c:pt>
                <c:pt idx="308">
                  <c:v>-147.25899999999999</c:v>
                </c:pt>
                <c:pt idx="309">
                  <c:v>-147.25700000000001</c:v>
                </c:pt>
                <c:pt idx="310">
                  <c:v>-147.255</c:v>
                </c:pt>
                <c:pt idx="311">
                  <c:v>-147.25299999999999</c:v>
                </c:pt>
                <c:pt idx="312">
                  <c:v>-147.251</c:v>
                </c:pt>
                <c:pt idx="313">
                  <c:v>-147.249</c:v>
                </c:pt>
                <c:pt idx="314">
                  <c:v>-147.24700000000001</c:v>
                </c:pt>
                <c:pt idx="315">
                  <c:v>-147.245</c:v>
                </c:pt>
                <c:pt idx="316">
                  <c:v>-147.24299999999999</c:v>
                </c:pt>
                <c:pt idx="317">
                  <c:v>-147.24100000000001</c:v>
                </c:pt>
                <c:pt idx="318">
                  <c:v>-147.239</c:v>
                </c:pt>
                <c:pt idx="319">
                  <c:v>-147.23699999999999</c:v>
                </c:pt>
                <c:pt idx="320">
                  <c:v>-147.23500000000001</c:v>
                </c:pt>
                <c:pt idx="321">
                  <c:v>-147.233</c:v>
                </c:pt>
                <c:pt idx="322">
                  <c:v>-147.23099999999999</c:v>
                </c:pt>
                <c:pt idx="323">
                  <c:v>-147.22900000000001</c:v>
                </c:pt>
                <c:pt idx="324">
                  <c:v>-147.227</c:v>
                </c:pt>
                <c:pt idx="325">
                  <c:v>-147.22499999999999</c:v>
                </c:pt>
                <c:pt idx="326">
                  <c:v>-147.22300000000001</c:v>
                </c:pt>
                <c:pt idx="327">
                  <c:v>-147.221</c:v>
                </c:pt>
                <c:pt idx="328">
                  <c:v>-147.21899999999999</c:v>
                </c:pt>
                <c:pt idx="329">
                  <c:v>-147.21700000000001</c:v>
                </c:pt>
                <c:pt idx="330">
                  <c:v>-147.215</c:v>
                </c:pt>
                <c:pt idx="331">
                  <c:v>-147.21299999999999</c:v>
                </c:pt>
                <c:pt idx="332">
                  <c:v>-147.21100000000001</c:v>
                </c:pt>
                <c:pt idx="333">
                  <c:v>-147.209</c:v>
                </c:pt>
                <c:pt idx="334">
                  <c:v>-147.20699999999999</c:v>
                </c:pt>
                <c:pt idx="335">
                  <c:v>-147.20500000000001</c:v>
                </c:pt>
                <c:pt idx="336">
                  <c:v>-147.203</c:v>
                </c:pt>
                <c:pt idx="337">
                  <c:v>-147.20099999999999</c:v>
                </c:pt>
                <c:pt idx="338">
                  <c:v>-147.19900000000001</c:v>
                </c:pt>
                <c:pt idx="339">
                  <c:v>-147.197</c:v>
                </c:pt>
                <c:pt idx="340">
                  <c:v>-147.19499999999999</c:v>
                </c:pt>
                <c:pt idx="341">
                  <c:v>-147.19300000000001</c:v>
                </c:pt>
                <c:pt idx="342">
                  <c:v>-147.191</c:v>
                </c:pt>
                <c:pt idx="343">
                  <c:v>-147.18899999999999</c:v>
                </c:pt>
                <c:pt idx="344">
                  <c:v>-147.18700000000001</c:v>
                </c:pt>
                <c:pt idx="345">
                  <c:v>-147.185</c:v>
                </c:pt>
                <c:pt idx="346">
                  <c:v>-147.18299999999999</c:v>
                </c:pt>
                <c:pt idx="347">
                  <c:v>-147.18100000000001</c:v>
                </c:pt>
                <c:pt idx="348">
                  <c:v>-147.179</c:v>
                </c:pt>
                <c:pt idx="349">
                  <c:v>-147.17699999999999</c:v>
                </c:pt>
                <c:pt idx="350">
                  <c:v>-147.17500000000001</c:v>
                </c:pt>
                <c:pt idx="351">
                  <c:v>-147.173</c:v>
                </c:pt>
                <c:pt idx="352">
                  <c:v>-147.17099999999999</c:v>
                </c:pt>
                <c:pt idx="353">
                  <c:v>-147.16900000000001</c:v>
                </c:pt>
                <c:pt idx="354">
                  <c:v>-147.167</c:v>
                </c:pt>
                <c:pt idx="355">
                  <c:v>-147.16499999999999</c:v>
                </c:pt>
                <c:pt idx="356">
                  <c:v>-147.16300000000001</c:v>
                </c:pt>
                <c:pt idx="357">
                  <c:v>-147.161</c:v>
                </c:pt>
                <c:pt idx="358">
                  <c:v>-147.15899999999999</c:v>
                </c:pt>
                <c:pt idx="359">
                  <c:v>-147.15700000000001</c:v>
                </c:pt>
                <c:pt idx="360">
                  <c:v>-147.155</c:v>
                </c:pt>
                <c:pt idx="361">
                  <c:v>-147.15299999999999</c:v>
                </c:pt>
                <c:pt idx="362">
                  <c:v>-147.15100000000001</c:v>
                </c:pt>
                <c:pt idx="363">
                  <c:v>-147.149</c:v>
                </c:pt>
                <c:pt idx="364">
                  <c:v>-147.14699999999999</c:v>
                </c:pt>
                <c:pt idx="365">
                  <c:v>-147.14500000000001</c:v>
                </c:pt>
                <c:pt idx="366">
                  <c:v>-147.143</c:v>
                </c:pt>
                <c:pt idx="367">
                  <c:v>-147.14099999999999</c:v>
                </c:pt>
                <c:pt idx="368">
                  <c:v>-147.13900000000001</c:v>
                </c:pt>
                <c:pt idx="369">
                  <c:v>-147.137</c:v>
                </c:pt>
                <c:pt idx="370">
                  <c:v>-147.13499999999999</c:v>
                </c:pt>
                <c:pt idx="371">
                  <c:v>-147.13300000000001</c:v>
                </c:pt>
                <c:pt idx="372">
                  <c:v>-147.131</c:v>
                </c:pt>
                <c:pt idx="373">
                  <c:v>-147.12899999999999</c:v>
                </c:pt>
                <c:pt idx="374">
                  <c:v>-147.12700000000001</c:v>
                </c:pt>
                <c:pt idx="375">
                  <c:v>-147.125</c:v>
                </c:pt>
                <c:pt idx="376">
                  <c:v>-147.12299999999999</c:v>
                </c:pt>
                <c:pt idx="377">
                  <c:v>-147.12100000000001</c:v>
                </c:pt>
                <c:pt idx="378">
                  <c:v>-147.119</c:v>
                </c:pt>
                <c:pt idx="379">
                  <c:v>-147.11699999999999</c:v>
                </c:pt>
                <c:pt idx="380">
                  <c:v>-147.11500000000001</c:v>
                </c:pt>
                <c:pt idx="381">
                  <c:v>-147.113</c:v>
                </c:pt>
                <c:pt idx="382">
                  <c:v>-147.11099999999999</c:v>
                </c:pt>
                <c:pt idx="383">
                  <c:v>-147.10900000000001</c:v>
                </c:pt>
                <c:pt idx="384">
                  <c:v>-147.107</c:v>
                </c:pt>
                <c:pt idx="385">
                  <c:v>-147.10499999999999</c:v>
                </c:pt>
                <c:pt idx="386">
                  <c:v>-147.10300000000001</c:v>
                </c:pt>
                <c:pt idx="387">
                  <c:v>-147.101</c:v>
                </c:pt>
                <c:pt idx="388">
                  <c:v>-147.09899999999999</c:v>
                </c:pt>
                <c:pt idx="389">
                  <c:v>-147.09700000000001</c:v>
                </c:pt>
                <c:pt idx="390">
                  <c:v>-147.095</c:v>
                </c:pt>
                <c:pt idx="391">
                  <c:v>-147.09299999999999</c:v>
                </c:pt>
                <c:pt idx="392">
                  <c:v>-147.09100000000001</c:v>
                </c:pt>
                <c:pt idx="393">
                  <c:v>-147.089</c:v>
                </c:pt>
                <c:pt idx="394">
                  <c:v>-147.08699999999999</c:v>
                </c:pt>
                <c:pt idx="395">
                  <c:v>-147.08500000000001</c:v>
                </c:pt>
                <c:pt idx="396">
                  <c:v>-147.083</c:v>
                </c:pt>
                <c:pt idx="397">
                  <c:v>-147.08099999999999</c:v>
                </c:pt>
                <c:pt idx="398">
                  <c:v>-147.07900000000001</c:v>
                </c:pt>
                <c:pt idx="399">
                  <c:v>-147.077</c:v>
                </c:pt>
                <c:pt idx="400">
                  <c:v>-147.07499999999999</c:v>
                </c:pt>
                <c:pt idx="401">
                  <c:v>-147.07300000000001</c:v>
                </c:pt>
                <c:pt idx="402">
                  <c:v>-147.071</c:v>
                </c:pt>
                <c:pt idx="403">
                  <c:v>-147.06899999999999</c:v>
                </c:pt>
                <c:pt idx="404">
                  <c:v>-147.06700000000001</c:v>
                </c:pt>
                <c:pt idx="405">
                  <c:v>-147.065</c:v>
                </c:pt>
                <c:pt idx="406">
                  <c:v>-147.06299999999999</c:v>
                </c:pt>
                <c:pt idx="407">
                  <c:v>-147.06100000000001</c:v>
                </c:pt>
                <c:pt idx="408">
                  <c:v>-147.059</c:v>
                </c:pt>
                <c:pt idx="409">
                  <c:v>-147.05699999999999</c:v>
                </c:pt>
                <c:pt idx="410">
                  <c:v>-147.05500000000001</c:v>
                </c:pt>
                <c:pt idx="411">
                  <c:v>-147.053</c:v>
                </c:pt>
                <c:pt idx="412">
                  <c:v>-147.05099999999999</c:v>
                </c:pt>
                <c:pt idx="413">
                  <c:v>-147.04900000000001</c:v>
                </c:pt>
                <c:pt idx="414">
                  <c:v>-147.047</c:v>
                </c:pt>
                <c:pt idx="415">
                  <c:v>-147.04499999999999</c:v>
                </c:pt>
                <c:pt idx="416">
                  <c:v>-147.04300000000001</c:v>
                </c:pt>
                <c:pt idx="417">
                  <c:v>-147.041</c:v>
                </c:pt>
                <c:pt idx="418">
                  <c:v>-147.03899999999999</c:v>
                </c:pt>
                <c:pt idx="419">
                  <c:v>-147.03700000000001</c:v>
                </c:pt>
                <c:pt idx="420">
                  <c:v>-147.035</c:v>
                </c:pt>
                <c:pt idx="421">
                  <c:v>-147.03299999999999</c:v>
                </c:pt>
                <c:pt idx="422">
                  <c:v>-147.03100000000001</c:v>
                </c:pt>
                <c:pt idx="423">
                  <c:v>-147.029</c:v>
                </c:pt>
                <c:pt idx="424">
                  <c:v>-147.02699999999999</c:v>
                </c:pt>
                <c:pt idx="425">
                  <c:v>-147.02500000000001</c:v>
                </c:pt>
                <c:pt idx="426">
                  <c:v>-147.023</c:v>
                </c:pt>
                <c:pt idx="427">
                  <c:v>-147.02099999999999</c:v>
                </c:pt>
                <c:pt idx="428">
                  <c:v>-147.01900000000001</c:v>
                </c:pt>
                <c:pt idx="429">
                  <c:v>-147.017</c:v>
                </c:pt>
                <c:pt idx="430">
                  <c:v>-147.01499999999999</c:v>
                </c:pt>
                <c:pt idx="431">
                  <c:v>-147.01300000000001</c:v>
                </c:pt>
                <c:pt idx="432">
                  <c:v>-147.011</c:v>
                </c:pt>
                <c:pt idx="433">
                  <c:v>-147.00899999999999</c:v>
                </c:pt>
                <c:pt idx="434">
                  <c:v>-147.00700000000001</c:v>
                </c:pt>
                <c:pt idx="435">
                  <c:v>-147.005</c:v>
                </c:pt>
                <c:pt idx="436">
                  <c:v>-147.00299999999999</c:v>
                </c:pt>
                <c:pt idx="437">
                  <c:v>-147.001</c:v>
                </c:pt>
                <c:pt idx="438">
                  <c:v>-146.999</c:v>
                </c:pt>
                <c:pt idx="439">
                  <c:v>-146.99700000000001</c:v>
                </c:pt>
                <c:pt idx="440">
                  <c:v>-146.995</c:v>
                </c:pt>
                <c:pt idx="441">
                  <c:v>-146.99299999999999</c:v>
                </c:pt>
                <c:pt idx="442">
                  <c:v>-146.99100000000001</c:v>
                </c:pt>
                <c:pt idx="443">
                  <c:v>-146.989</c:v>
                </c:pt>
                <c:pt idx="444">
                  <c:v>-146.98699999999999</c:v>
                </c:pt>
                <c:pt idx="445">
                  <c:v>-146.98500000000001</c:v>
                </c:pt>
                <c:pt idx="446">
                  <c:v>-146.983</c:v>
                </c:pt>
                <c:pt idx="447">
                  <c:v>-146.98099999999999</c:v>
                </c:pt>
                <c:pt idx="448">
                  <c:v>-146.97900000000001</c:v>
                </c:pt>
                <c:pt idx="449">
                  <c:v>-146.977</c:v>
                </c:pt>
                <c:pt idx="450">
                  <c:v>-146.97499999999999</c:v>
                </c:pt>
                <c:pt idx="451">
                  <c:v>-146.97300000000001</c:v>
                </c:pt>
                <c:pt idx="452">
                  <c:v>-146.971</c:v>
                </c:pt>
                <c:pt idx="453">
                  <c:v>-146.96899999999999</c:v>
                </c:pt>
                <c:pt idx="454">
                  <c:v>-146.96700000000001</c:v>
                </c:pt>
                <c:pt idx="455">
                  <c:v>-146.965</c:v>
                </c:pt>
                <c:pt idx="456">
                  <c:v>-146.96299999999999</c:v>
                </c:pt>
                <c:pt idx="457">
                  <c:v>-146.96100000000001</c:v>
                </c:pt>
                <c:pt idx="458">
                  <c:v>-146.959</c:v>
                </c:pt>
                <c:pt idx="459">
                  <c:v>-146.95699999999999</c:v>
                </c:pt>
                <c:pt idx="460">
                  <c:v>-146.95500000000001</c:v>
                </c:pt>
                <c:pt idx="461">
                  <c:v>-146.953</c:v>
                </c:pt>
                <c:pt idx="462">
                  <c:v>-146.95099999999999</c:v>
                </c:pt>
                <c:pt idx="463">
                  <c:v>-146.94900000000001</c:v>
                </c:pt>
                <c:pt idx="464">
                  <c:v>-146.947</c:v>
                </c:pt>
                <c:pt idx="465">
                  <c:v>-146.94499999999999</c:v>
                </c:pt>
                <c:pt idx="466">
                  <c:v>-146.94300000000001</c:v>
                </c:pt>
                <c:pt idx="467">
                  <c:v>-146.941</c:v>
                </c:pt>
                <c:pt idx="468">
                  <c:v>-146.93899999999999</c:v>
                </c:pt>
                <c:pt idx="469">
                  <c:v>-146.93700000000001</c:v>
                </c:pt>
                <c:pt idx="470">
                  <c:v>-146.935</c:v>
                </c:pt>
                <c:pt idx="471">
                  <c:v>-146.93299999999999</c:v>
                </c:pt>
                <c:pt idx="472">
                  <c:v>-146.93100000000001</c:v>
                </c:pt>
                <c:pt idx="473">
                  <c:v>-146.929</c:v>
                </c:pt>
                <c:pt idx="474">
                  <c:v>-146.92699999999999</c:v>
                </c:pt>
                <c:pt idx="475">
                  <c:v>-146.92500000000001</c:v>
                </c:pt>
                <c:pt idx="476">
                  <c:v>-146.923</c:v>
                </c:pt>
                <c:pt idx="477">
                  <c:v>-146.92099999999999</c:v>
                </c:pt>
                <c:pt idx="478">
                  <c:v>-146.91900000000001</c:v>
                </c:pt>
                <c:pt idx="479">
                  <c:v>-146.917</c:v>
                </c:pt>
                <c:pt idx="480">
                  <c:v>-146.91499999999999</c:v>
                </c:pt>
                <c:pt idx="481">
                  <c:v>-146.91300000000001</c:v>
                </c:pt>
                <c:pt idx="482">
                  <c:v>-146.911</c:v>
                </c:pt>
                <c:pt idx="483">
                  <c:v>-146.90899999999999</c:v>
                </c:pt>
                <c:pt idx="484">
                  <c:v>-146.90700000000001</c:v>
                </c:pt>
                <c:pt idx="485">
                  <c:v>-146.905</c:v>
                </c:pt>
                <c:pt idx="486">
                  <c:v>-146.90299999999999</c:v>
                </c:pt>
                <c:pt idx="487">
                  <c:v>-146.90100000000001</c:v>
                </c:pt>
                <c:pt idx="488">
                  <c:v>-146.899</c:v>
                </c:pt>
                <c:pt idx="489">
                  <c:v>-146.89699999999999</c:v>
                </c:pt>
                <c:pt idx="490">
                  <c:v>-146.89500000000001</c:v>
                </c:pt>
                <c:pt idx="491">
                  <c:v>-146.893</c:v>
                </c:pt>
                <c:pt idx="492">
                  <c:v>-146.89099999999999</c:v>
                </c:pt>
                <c:pt idx="493">
                  <c:v>-146.88900000000001</c:v>
                </c:pt>
                <c:pt idx="494">
                  <c:v>-146.887</c:v>
                </c:pt>
                <c:pt idx="495">
                  <c:v>-146.88499999999999</c:v>
                </c:pt>
                <c:pt idx="496">
                  <c:v>-146.88300000000001</c:v>
                </c:pt>
                <c:pt idx="497">
                  <c:v>-146.881</c:v>
                </c:pt>
                <c:pt idx="498">
                  <c:v>-146.87899999999999</c:v>
                </c:pt>
                <c:pt idx="499">
                  <c:v>-146.87700000000001</c:v>
                </c:pt>
                <c:pt idx="500">
                  <c:v>-146.875</c:v>
                </c:pt>
                <c:pt idx="501">
                  <c:v>-146.87299999999999</c:v>
                </c:pt>
                <c:pt idx="502">
                  <c:v>-146.87100000000001</c:v>
                </c:pt>
                <c:pt idx="503">
                  <c:v>-146.869</c:v>
                </c:pt>
                <c:pt idx="504">
                  <c:v>-146.86699999999999</c:v>
                </c:pt>
                <c:pt idx="505">
                  <c:v>-146.86500000000001</c:v>
                </c:pt>
                <c:pt idx="506">
                  <c:v>-146.863</c:v>
                </c:pt>
                <c:pt idx="507">
                  <c:v>-146.86099999999999</c:v>
                </c:pt>
                <c:pt idx="508">
                  <c:v>-146.85900000000001</c:v>
                </c:pt>
                <c:pt idx="509">
                  <c:v>-146.857</c:v>
                </c:pt>
                <c:pt idx="510">
                  <c:v>-146.85499999999999</c:v>
                </c:pt>
                <c:pt idx="511">
                  <c:v>-146.85300000000001</c:v>
                </c:pt>
                <c:pt idx="512">
                  <c:v>-146.851</c:v>
                </c:pt>
                <c:pt idx="513">
                  <c:v>-146.84899999999999</c:v>
                </c:pt>
                <c:pt idx="514">
                  <c:v>-146.84700000000001</c:v>
                </c:pt>
                <c:pt idx="515">
                  <c:v>-146.845</c:v>
                </c:pt>
                <c:pt idx="516">
                  <c:v>-146.84299999999999</c:v>
                </c:pt>
                <c:pt idx="517">
                  <c:v>-146.84100000000001</c:v>
                </c:pt>
                <c:pt idx="518">
                  <c:v>-146.839</c:v>
                </c:pt>
                <c:pt idx="519">
                  <c:v>-146.83699999999999</c:v>
                </c:pt>
                <c:pt idx="520">
                  <c:v>-146.83500000000001</c:v>
                </c:pt>
                <c:pt idx="521">
                  <c:v>-146.833</c:v>
                </c:pt>
                <c:pt idx="522">
                  <c:v>-146.83099999999999</c:v>
                </c:pt>
                <c:pt idx="523">
                  <c:v>-146.82900000000001</c:v>
                </c:pt>
                <c:pt idx="524">
                  <c:v>-146.827</c:v>
                </c:pt>
                <c:pt idx="525">
                  <c:v>-146.82499999999999</c:v>
                </c:pt>
                <c:pt idx="526">
                  <c:v>-146.82300000000001</c:v>
                </c:pt>
                <c:pt idx="527">
                  <c:v>-146.821</c:v>
                </c:pt>
                <c:pt idx="528">
                  <c:v>-146.81899999999999</c:v>
                </c:pt>
                <c:pt idx="529">
                  <c:v>-146.81700000000001</c:v>
                </c:pt>
                <c:pt idx="530">
                  <c:v>-146.815</c:v>
                </c:pt>
                <c:pt idx="531">
                  <c:v>-146.81299999999999</c:v>
                </c:pt>
                <c:pt idx="532">
                  <c:v>-146.81100000000001</c:v>
                </c:pt>
                <c:pt idx="533">
                  <c:v>-146.809</c:v>
                </c:pt>
                <c:pt idx="534">
                  <c:v>-146.80699999999999</c:v>
                </c:pt>
                <c:pt idx="535">
                  <c:v>-146.80500000000001</c:v>
                </c:pt>
                <c:pt idx="536">
                  <c:v>-146.803</c:v>
                </c:pt>
                <c:pt idx="537">
                  <c:v>-146.80099999999999</c:v>
                </c:pt>
                <c:pt idx="538">
                  <c:v>-146.79900000000001</c:v>
                </c:pt>
                <c:pt idx="539">
                  <c:v>-146.797</c:v>
                </c:pt>
                <c:pt idx="540">
                  <c:v>-146.79499999999999</c:v>
                </c:pt>
                <c:pt idx="541">
                  <c:v>-146.79300000000001</c:v>
                </c:pt>
                <c:pt idx="542">
                  <c:v>-146.791</c:v>
                </c:pt>
                <c:pt idx="543">
                  <c:v>-146.78899999999999</c:v>
                </c:pt>
                <c:pt idx="544">
                  <c:v>-146.78700000000001</c:v>
                </c:pt>
                <c:pt idx="545">
                  <c:v>-146.785</c:v>
                </c:pt>
                <c:pt idx="546">
                  <c:v>-146.78299999999999</c:v>
                </c:pt>
                <c:pt idx="547">
                  <c:v>-146.78100000000001</c:v>
                </c:pt>
                <c:pt idx="548">
                  <c:v>-146.779</c:v>
                </c:pt>
                <c:pt idx="549">
                  <c:v>-146.77699999999999</c:v>
                </c:pt>
                <c:pt idx="550">
                  <c:v>-146.77500000000001</c:v>
                </c:pt>
                <c:pt idx="551">
                  <c:v>-146.773</c:v>
                </c:pt>
                <c:pt idx="552">
                  <c:v>-146.77099999999999</c:v>
                </c:pt>
                <c:pt idx="553">
                  <c:v>-146.76900000000001</c:v>
                </c:pt>
                <c:pt idx="554">
                  <c:v>-146.767</c:v>
                </c:pt>
                <c:pt idx="555">
                  <c:v>-146.76499999999999</c:v>
                </c:pt>
                <c:pt idx="556">
                  <c:v>-146.76300000000001</c:v>
                </c:pt>
                <c:pt idx="557">
                  <c:v>-146.761</c:v>
                </c:pt>
                <c:pt idx="558">
                  <c:v>-146.75899999999999</c:v>
                </c:pt>
                <c:pt idx="559">
                  <c:v>-146.75700000000001</c:v>
                </c:pt>
                <c:pt idx="560">
                  <c:v>-146.755</c:v>
                </c:pt>
                <c:pt idx="561">
                  <c:v>-146.75299999999999</c:v>
                </c:pt>
                <c:pt idx="562">
                  <c:v>-146.751</c:v>
                </c:pt>
                <c:pt idx="563">
                  <c:v>-146.749</c:v>
                </c:pt>
                <c:pt idx="564">
                  <c:v>-146.74700000000001</c:v>
                </c:pt>
                <c:pt idx="565">
                  <c:v>-146.745</c:v>
                </c:pt>
                <c:pt idx="566">
                  <c:v>-146.74299999999999</c:v>
                </c:pt>
                <c:pt idx="567">
                  <c:v>-146.74100000000001</c:v>
                </c:pt>
                <c:pt idx="568">
                  <c:v>-146.739</c:v>
                </c:pt>
                <c:pt idx="569">
                  <c:v>-146.73699999999999</c:v>
                </c:pt>
                <c:pt idx="570">
                  <c:v>-146.73500000000001</c:v>
                </c:pt>
                <c:pt idx="571">
                  <c:v>-146.733</c:v>
                </c:pt>
                <c:pt idx="572">
                  <c:v>-146.73099999999999</c:v>
                </c:pt>
                <c:pt idx="573">
                  <c:v>-146.72900000000001</c:v>
                </c:pt>
                <c:pt idx="574">
                  <c:v>-146.727</c:v>
                </c:pt>
                <c:pt idx="575">
                  <c:v>-146.72499999999999</c:v>
                </c:pt>
                <c:pt idx="576">
                  <c:v>-146.72300000000001</c:v>
                </c:pt>
                <c:pt idx="577">
                  <c:v>-146.721</c:v>
                </c:pt>
                <c:pt idx="578">
                  <c:v>-146.71899999999999</c:v>
                </c:pt>
                <c:pt idx="579">
                  <c:v>-146.71700000000001</c:v>
                </c:pt>
                <c:pt idx="580">
                  <c:v>-146.715</c:v>
                </c:pt>
                <c:pt idx="581">
                  <c:v>-146.71299999999999</c:v>
                </c:pt>
                <c:pt idx="582">
                  <c:v>-146.71100000000001</c:v>
                </c:pt>
                <c:pt idx="583">
                  <c:v>-146.709</c:v>
                </c:pt>
                <c:pt idx="584">
                  <c:v>-146.70699999999999</c:v>
                </c:pt>
                <c:pt idx="585">
                  <c:v>-146.70500000000001</c:v>
                </c:pt>
                <c:pt idx="586">
                  <c:v>-146.703</c:v>
                </c:pt>
                <c:pt idx="587">
                  <c:v>-146.70099999999999</c:v>
                </c:pt>
                <c:pt idx="588">
                  <c:v>-146.69900000000001</c:v>
                </c:pt>
                <c:pt idx="589">
                  <c:v>-146.697</c:v>
                </c:pt>
                <c:pt idx="590">
                  <c:v>-146.69499999999999</c:v>
                </c:pt>
                <c:pt idx="591">
                  <c:v>-146.69300000000001</c:v>
                </c:pt>
                <c:pt idx="592">
                  <c:v>-146.691</c:v>
                </c:pt>
                <c:pt idx="593">
                  <c:v>-146.68899999999999</c:v>
                </c:pt>
                <c:pt idx="594">
                  <c:v>-146.68700000000001</c:v>
                </c:pt>
                <c:pt idx="595">
                  <c:v>-146.685</c:v>
                </c:pt>
                <c:pt idx="596">
                  <c:v>-146.68299999999999</c:v>
                </c:pt>
                <c:pt idx="597">
                  <c:v>-146.68100000000001</c:v>
                </c:pt>
                <c:pt idx="598">
                  <c:v>-146.679</c:v>
                </c:pt>
                <c:pt idx="599">
                  <c:v>-146.67699999999999</c:v>
                </c:pt>
                <c:pt idx="600">
                  <c:v>-146.67500000000001</c:v>
                </c:pt>
                <c:pt idx="601">
                  <c:v>-146.673</c:v>
                </c:pt>
                <c:pt idx="602">
                  <c:v>-146.67099999999999</c:v>
                </c:pt>
                <c:pt idx="603">
                  <c:v>-146.66900000000001</c:v>
                </c:pt>
                <c:pt idx="604">
                  <c:v>-146.667</c:v>
                </c:pt>
                <c:pt idx="605">
                  <c:v>-146.66499999999999</c:v>
                </c:pt>
                <c:pt idx="606">
                  <c:v>-146.66300000000001</c:v>
                </c:pt>
                <c:pt idx="607">
                  <c:v>-146.661</c:v>
                </c:pt>
                <c:pt idx="608">
                  <c:v>-146.65899999999999</c:v>
                </c:pt>
                <c:pt idx="609">
                  <c:v>-146.65700000000001</c:v>
                </c:pt>
                <c:pt idx="610">
                  <c:v>-146.655</c:v>
                </c:pt>
                <c:pt idx="611">
                  <c:v>-146.65299999999999</c:v>
                </c:pt>
                <c:pt idx="612">
                  <c:v>-146.65100000000001</c:v>
                </c:pt>
                <c:pt idx="613">
                  <c:v>-146.649</c:v>
                </c:pt>
                <c:pt idx="614">
                  <c:v>-146.64699999999999</c:v>
                </c:pt>
                <c:pt idx="615">
                  <c:v>-146.64500000000001</c:v>
                </c:pt>
                <c:pt idx="616">
                  <c:v>-146.643</c:v>
                </c:pt>
                <c:pt idx="617">
                  <c:v>-146.64099999999999</c:v>
                </c:pt>
                <c:pt idx="618">
                  <c:v>-146.63900000000001</c:v>
                </c:pt>
                <c:pt idx="619">
                  <c:v>-146.637</c:v>
                </c:pt>
                <c:pt idx="620">
                  <c:v>-146.63499999999999</c:v>
                </c:pt>
                <c:pt idx="621">
                  <c:v>-146.63300000000001</c:v>
                </c:pt>
                <c:pt idx="622">
                  <c:v>-146.631</c:v>
                </c:pt>
                <c:pt idx="623">
                  <c:v>-146.62899999999999</c:v>
                </c:pt>
                <c:pt idx="624">
                  <c:v>-146.62700000000001</c:v>
                </c:pt>
                <c:pt idx="625">
                  <c:v>-146.625</c:v>
                </c:pt>
                <c:pt idx="626">
                  <c:v>-146.62299999999999</c:v>
                </c:pt>
                <c:pt idx="627">
                  <c:v>-146.62100000000001</c:v>
                </c:pt>
                <c:pt idx="628">
                  <c:v>-146.619</c:v>
                </c:pt>
                <c:pt idx="629">
                  <c:v>-146.61699999999999</c:v>
                </c:pt>
                <c:pt idx="630">
                  <c:v>-146.61500000000001</c:v>
                </c:pt>
                <c:pt idx="631">
                  <c:v>-146.613</c:v>
                </c:pt>
                <c:pt idx="632">
                  <c:v>-146.61099999999999</c:v>
                </c:pt>
                <c:pt idx="633">
                  <c:v>-146.60900000000001</c:v>
                </c:pt>
                <c:pt idx="634">
                  <c:v>-146.607</c:v>
                </c:pt>
                <c:pt idx="635">
                  <c:v>-146.60499999999999</c:v>
                </c:pt>
                <c:pt idx="636">
                  <c:v>-146.60300000000001</c:v>
                </c:pt>
                <c:pt idx="637">
                  <c:v>-146.601</c:v>
                </c:pt>
                <c:pt idx="638">
                  <c:v>-146.59899999999999</c:v>
                </c:pt>
                <c:pt idx="639">
                  <c:v>-146.59700000000001</c:v>
                </c:pt>
                <c:pt idx="640">
                  <c:v>-146.595</c:v>
                </c:pt>
                <c:pt idx="641">
                  <c:v>-146.59299999999999</c:v>
                </c:pt>
                <c:pt idx="642">
                  <c:v>-146.59100000000001</c:v>
                </c:pt>
                <c:pt idx="643">
                  <c:v>-146.589</c:v>
                </c:pt>
                <c:pt idx="644">
                  <c:v>-146.58699999999999</c:v>
                </c:pt>
                <c:pt idx="645">
                  <c:v>-146.58500000000001</c:v>
                </c:pt>
                <c:pt idx="646">
                  <c:v>-146.583</c:v>
                </c:pt>
                <c:pt idx="647">
                  <c:v>-146.58099999999999</c:v>
                </c:pt>
                <c:pt idx="648">
                  <c:v>-146.57900000000001</c:v>
                </c:pt>
                <c:pt idx="649">
                  <c:v>-146.577</c:v>
                </c:pt>
                <c:pt idx="650">
                  <c:v>-146.57499999999999</c:v>
                </c:pt>
                <c:pt idx="651">
                  <c:v>-146.57300000000001</c:v>
                </c:pt>
                <c:pt idx="652">
                  <c:v>-146.571</c:v>
                </c:pt>
                <c:pt idx="653">
                  <c:v>-146.56899999999999</c:v>
                </c:pt>
                <c:pt idx="654">
                  <c:v>-146.56700000000001</c:v>
                </c:pt>
                <c:pt idx="655">
                  <c:v>-146.565</c:v>
                </c:pt>
                <c:pt idx="656">
                  <c:v>-146.56299999999999</c:v>
                </c:pt>
                <c:pt idx="657">
                  <c:v>-146.56100000000001</c:v>
                </c:pt>
                <c:pt idx="658">
                  <c:v>-146.559</c:v>
                </c:pt>
                <c:pt idx="659">
                  <c:v>-146.55699999999999</c:v>
                </c:pt>
                <c:pt idx="660">
                  <c:v>-146.55500000000001</c:v>
                </c:pt>
                <c:pt idx="661">
                  <c:v>-146.553</c:v>
                </c:pt>
                <c:pt idx="662">
                  <c:v>-146.55099999999999</c:v>
                </c:pt>
                <c:pt idx="663">
                  <c:v>-146.54900000000001</c:v>
                </c:pt>
                <c:pt idx="664">
                  <c:v>-146.547</c:v>
                </c:pt>
                <c:pt idx="665">
                  <c:v>-146.54499999999999</c:v>
                </c:pt>
                <c:pt idx="666">
                  <c:v>-146.54300000000001</c:v>
                </c:pt>
                <c:pt idx="667">
                  <c:v>-146.541</c:v>
                </c:pt>
                <c:pt idx="668">
                  <c:v>-146.53899999999999</c:v>
                </c:pt>
                <c:pt idx="669">
                  <c:v>-146.53700000000001</c:v>
                </c:pt>
                <c:pt idx="670">
                  <c:v>-146.535</c:v>
                </c:pt>
                <c:pt idx="671">
                  <c:v>-146.53299999999999</c:v>
                </c:pt>
                <c:pt idx="672">
                  <c:v>-146.53100000000001</c:v>
                </c:pt>
                <c:pt idx="673">
                  <c:v>-146.529</c:v>
                </c:pt>
                <c:pt idx="674">
                  <c:v>-146.52699999999999</c:v>
                </c:pt>
                <c:pt idx="675">
                  <c:v>-146.52500000000001</c:v>
                </c:pt>
                <c:pt idx="676">
                  <c:v>-146.523</c:v>
                </c:pt>
                <c:pt idx="677">
                  <c:v>-146.52099999999999</c:v>
                </c:pt>
                <c:pt idx="678">
                  <c:v>-146.51900000000001</c:v>
                </c:pt>
                <c:pt idx="679">
                  <c:v>-146.517</c:v>
                </c:pt>
                <c:pt idx="680">
                  <c:v>-146.51499999999999</c:v>
                </c:pt>
                <c:pt idx="681">
                  <c:v>-146.51300000000001</c:v>
                </c:pt>
                <c:pt idx="682">
                  <c:v>-146.511</c:v>
                </c:pt>
                <c:pt idx="683">
                  <c:v>-146.50899999999999</c:v>
                </c:pt>
                <c:pt idx="684">
                  <c:v>-146.50700000000001</c:v>
                </c:pt>
                <c:pt idx="685">
                  <c:v>-146.505</c:v>
                </c:pt>
                <c:pt idx="686">
                  <c:v>-146.50299999999999</c:v>
                </c:pt>
                <c:pt idx="687">
                  <c:v>-146.501</c:v>
                </c:pt>
                <c:pt idx="688">
                  <c:v>-146.499</c:v>
                </c:pt>
                <c:pt idx="689">
                  <c:v>-146.49700000000001</c:v>
                </c:pt>
                <c:pt idx="690">
                  <c:v>-146.495</c:v>
                </c:pt>
                <c:pt idx="691">
                  <c:v>-146.49299999999999</c:v>
                </c:pt>
                <c:pt idx="692">
                  <c:v>-146.49100000000001</c:v>
                </c:pt>
                <c:pt idx="693">
                  <c:v>-146.489</c:v>
                </c:pt>
                <c:pt idx="694">
                  <c:v>-146.48699999999999</c:v>
                </c:pt>
                <c:pt idx="695">
                  <c:v>-146.48500000000001</c:v>
                </c:pt>
                <c:pt idx="696">
                  <c:v>-146.483</c:v>
                </c:pt>
                <c:pt idx="697">
                  <c:v>-146.48099999999999</c:v>
                </c:pt>
                <c:pt idx="698">
                  <c:v>-146.47900000000001</c:v>
                </c:pt>
                <c:pt idx="699">
                  <c:v>-146.477</c:v>
                </c:pt>
                <c:pt idx="700">
                  <c:v>-146.47499999999999</c:v>
                </c:pt>
                <c:pt idx="701">
                  <c:v>-146.47300000000001</c:v>
                </c:pt>
                <c:pt idx="702">
                  <c:v>-146.471</c:v>
                </c:pt>
                <c:pt idx="703">
                  <c:v>-146.46899999999999</c:v>
                </c:pt>
                <c:pt idx="704">
                  <c:v>-146.46700000000001</c:v>
                </c:pt>
                <c:pt idx="705">
                  <c:v>-146.465</c:v>
                </c:pt>
                <c:pt idx="706">
                  <c:v>-146.46299999999999</c:v>
                </c:pt>
                <c:pt idx="707">
                  <c:v>-146.46100000000001</c:v>
                </c:pt>
                <c:pt idx="708">
                  <c:v>-146.459</c:v>
                </c:pt>
                <c:pt idx="709">
                  <c:v>-146.45699999999999</c:v>
                </c:pt>
                <c:pt idx="710">
                  <c:v>-146.45500000000001</c:v>
                </c:pt>
                <c:pt idx="711">
                  <c:v>-146.453</c:v>
                </c:pt>
                <c:pt idx="712">
                  <c:v>-146.45099999999999</c:v>
                </c:pt>
                <c:pt idx="713">
                  <c:v>-146.44900000000001</c:v>
                </c:pt>
                <c:pt idx="714">
                  <c:v>-146.447</c:v>
                </c:pt>
                <c:pt idx="715">
                  <c:v>-146.44499999999999</c:v>
                </c:pt>
                <c:pt idx="716">
                  <c:v>-146.44300000000001</c:v>
                </c:pt>
                <c:pt idx="717">
                  <c:v>-146.441</c:v>
                </c:pt>
                <c:pt idx="718">
                  <c:v>-146.43899999999999</c:v>
                </c:pt>
                <c:pt idx="719">
                  <c:v>-146.43700000000001</c:v>
                </c:pt>
                <c:pt idx="720">
                  <c:v>-146.435</c:v>
                </c:pt>
                <c:pt idx="721">
                  <c:v>-146.43299999999999</c:v>
                </c:pt>
                <c:pt idx="722">
                  <c:v>-146.43100000000001</c:v>
                </c:pt>
                <c:pt idx="723">
                  <c:v>-146.429</c:v>
                </c:pt>
                <c:pt idx="724">
                  <c:v>-146.42699999999999</c:v>
                </c:pt>
                <c:pt idx="725">
                  <c:v>-146.42500000000001</c:v>
                </c:pt>
                <c:pt idx="726">
                  <c:v>-146.423</c:v>
                </c:pt>
                <c:pt idx="727">
                  <c:v>-146.42099999999999</c:v>
                </c:pt>
                <c:pt idx="728">
                  <c:v>-146.41900000000001</c:v>
                </c:pt>
                <c:pt idx="729">
                  <c:v>-146.417</c:v>
                </c:pt>
                <c:pt idx="730">
                  <c:v>-146.41499999999999</c:v>
                </c:pt>
                <c:pt idx="731">
                  <c:v>-146.41300000000001</c:v>
                </c:pt>
                <c:pt idx="732">
                  <c:v>-146.411</c:v>
                </c:pt>
                <c:pt idx="733">
                  <c:v>-146.40899999999999</c:v>
                </c:pt>
                <c:pt idx="734">
                  <c:v>-146.40700000000001</c:v>
                </c:pt>
                <c:pt idx="735">
                  <c:v>-146.405</c:v>
                </c:pt>
                <c:pt idx="736">
                  <c:v>-146.40299999999999</c:v>
                </c:pt>
                <c:pt idx="737">
                  <c:v>-146.40100000000001</c:v>
                </c:pt>
                <c:pt idx="738">
                  <c:v>-146.399</c:v>
                </c:pt>
                <c:pt idx="739">
                  <c:v>-146.39699999999999</c:v>
                </c:pt>
                <c:pt idx="740">
                  <c:v>-146.39500000000001</c:v>
                </c:pt>
                <c:pt idx="741">
                  <c:v>-146.393</c:v>
                </c:pt>
                <c:pt idx="742">
                  <c:v>-146.39099999999999</c:v>
                </c:pt>
                <c:pt idx="743">
                  <c:v>-146.38900000000001</c:v>
                </c:pt>
                <c:pt idx="744">
                  <c:v>-146.387</c:v>
                </c:pt>
                <c:pt idx="745">
                  <c:v>-146.38499999999999</c:v>
                </c:pt>
                <c:pt idx="746">
                  <c:v>-146.38300000000001</c:v>
                </c:pt>
                <c:pt idx="747">
                  <c:v>-146.381</c:v>
                </c:pt>
                <c:pt idx="748">
                  <c:v>-146.37899999999999</c:v>
                </c:pt>
                <c:pt idx="749">
                  <c:v>-146.37700000000001</c:v>
                </c:pt>
                <c:pt idx="750">
                  <c:v>-146.375</c:v>
                </c:pt>
                <c:pt idx="751">
                  <c:v>-146.37299999999999</c:v>
                </c:pt>
                <c:pt idx="752">
                  <c:v>-146.37100000000001</c:v>
                </c:pt>
                <c:pt idx="753">
                  <c:v>-146.369</c:v>
                </c:pt>
                <c:pt idx="754">
                  <c:v>-146.36699999999999</c:v>
                </c:pt>
                <c:pt idx="755">
                  <c:v>-146.36500000000001</c:v>
                </c:pt>
                <c:pt idx="756">
                  <c:v>-146.363</c:v>
                </c:pt>
                <c:pt idx="757">
                  <c:v>-146.36099999999999</c:v>
                </c:pt>
                <c:pt idx="758">
                  <c:v>-146.35900000000001</c:v>
                </c:pt>
                <c:pt idx="759">
                  <c:v>-146.357</c:v>
                </c:pt>
                <c:pt idx="760">
                  <c:v>-146.35499999999999</c:v>
                </c:pt>
                <c:pt idx="761">
                  <c:v>-146.35300000000001</c:v>
                </c:pt>
                <c:pt idx="762">
                  <c:v>-146.351</c:v>
                </c:pt>
                <c:pt idx="763">
                  <c:v>-146.34899999999999</c:v>
                </c:pt>
                <c:pt idx="764">
                  <c:v>-146.34700000000001</c:v>
                </c:pt>
                <c:pt idx="765">
                  <c:v>-146.345</c:v>
                </c:pt>
                <c:pt idx="766">
                  <c:v>-146.34299999999999</c:v>
                </c:pt>
                <c:pt idx="767">
                  <c:v>-146.34100000000001</c:v>
                </c:pt>
                <c:pt idx="768">
                  <c:v>-146.339</c:v>
                </c:pt>
                <c:pt idx="769">
                  <c:v>-146.33699999999999</c:v>
                </c:pt>
                <c:pt idx="770">
                  <c:v>-146.33500000000001</c:v>
                </c:pt>
                <c:pt idx="771">
                  <c:v>-146.333</c:v>
                </c:pt>
                <c:pt idx="772">
                  <c:v>-146.33099999999999</c:v>
                </c:pt>
                <c:pt idx="773">
                  <c:v>-146.32900000000001</c:v>
                </c:pt>
                <c:pt idx="774">
                  <c:v>-146.327</c:v>
                </c:pt>
                <c:pt idx="775">
                  <c:v>-146.32499999999999</c:v>
                </c:pt>
                <c:pt idx="776">
                  <c:v>-146.32300000000001</c:v>
                </c:pt>
                <c:pt idx="777">
                  <c:v>-146.321</c:v>
                </c:pt>
                <c:pt idx="778">
                  <c:v>-146.31899999999999</c:v>
                </c:pt>
                <c:pt idx="779">
                  <c:v>-146.31700000000001</c:v>
                </c:pt>
                <c:pt idx="780">
                  <c:v>-146.315</c:v>
                </c:pt>
                <c:pt idx="781">
                  <c:v>-146.31299999999999</c:v>
                </c:pt>
                <c:pt idx="782">
                  <c:v>-146.31100000000001</c:v>
                </c:pt>
                <c:pt idx="783">
                  <c:v>-146.309</c:v>
                </c:pt>
                <c:pt idx="784">
                  <c:v>-146.30699999999999</c:v>
                </c:pt>
                <c:pt idx="785">
                  <c:v>-146.30500000000001</c:v>
                </c:pt>
                <c:pt idx="786">
                  <c:v>-146.303</c:v>
                </c:pt>
                <c:pt idx="787">
                  <c:v>-146.30099999999999</c:v>
                </c:pt>
                <c:pt idx="788">
                  <c:v>-146.29900000000001</c:v>
                </c:pt>
                <c:pt idx="789">
                  <c:v>-146.297</c:v>
                </c:pt>
                <c:pt idx="790">
                  <c:v>-146.29499999999999</c:v>
                </c:pt>
                <c:pt idx="791">
                  <c:v>-146.29300000000001</c:v>
                </c:pt>
                <c:pt idx="792">
                  <c:v>-146.291</c:v>
                </c:pt>
                <c:pt idx="793">
                  <c:v>-146.28899999999999</c:v>
                </c:pt>
                <c:pt idx="794">
                  <c:v>-146.28700000000001</c:v>
                </c:pt>
                <c:pt idx="795">
                  <c:v>-146.285</c:v>
                </c:pt>
                <c:pt idx="796">
                  <c:v>-146.28299999999999</c:v>
                </c:pt>
                <c:pt idx="797">
                  <c:v>-146.28100000000001</c:v>
                </c:pt>
                <c:pt idx="798">
                  <c:v>-146.279</c:v>
                </c:pt>
                <c:pt idx="799">
                  <c:v>-146.27699999999999</c:v>
                </c:pt>
                <c:pt idx="800">
                  <c:v>-146.27500000000001</c:v>
                </c:pt>
                <c:pt idx="801">
                  <c:v>-146.273</c:v>
                </c:pt>
                <c:pt idx="802">
                  <c:v>-146.27099999999999</c:v>
                </c:pt>
                <c:pt idx="803">
                  <c:v>-146.26900000000001</c:v>
                </c:pt>
                <c:pt idx="804">
                  <c:v>-146.267</c:v>
                </c:pt>
                <c:pt idx="805">
                  <c:v>-146.26499999999999</c:v>
                </c:pt>
                <c:pt idx="806">
                  <c:v>-146.26300000000001</c:v>
                </c:pt>
                <c:pt idx="807">
                  <c:v>-146.261</c:v>
                </c:pt>
                <c:pt idx="808">
                  <c:v>-146.25899999999999</c:v>
                </c:pt>
                <c:pt idx="809">
                  <c:v>-146.25700000000001</c:v>
                </c:pt>
                <c:pt idx="810">
                  <c:v>-146.255</c:v>
                </c:pt>
                <c:pt idx="811">
                  <c:v>-146.25299999999999</c:v>
                </c:pt>
                <c:pt idx="812">
                  <c:v>-146.251</c:v>
                </c:pt>
                <c:pt idx="813">
                  <c:v>-146.249</c:v>
                </c:pt>
                <c:pt idx="814">
                  <c:v>-146.24700000000001</c:v>
                </c:pt>
                <c:pt idx="815">
                  <c:v>-146.245</c:v>
                </c:pt>
                <c:pt idx="816">
                  <c:v>-146.24299999999999</c:v>
                </c:pt>
                <c:pt idx="817">
                  <c:v>-146.24100000000001</c:v>
                </c:pt>
                <c:pt idx="818">
                  <c:v>-146.239</c:v>
                </c:pt>
                <c:pt idx="819">
                  <c:v>-146.23699999999999</c:v>
                </c:pt>
                <c:pt idx="820">
                  <c:v>-146.23500000000001</c:v>
                </c:pt>
                <c:pt idx="821">
                  <c:v>-146.233</c:v>
                </c:pt>
                <c:pt idx="822">
                  <c:v>-146.23099999999999</c:v>
                </c:pt>
                <c:pt idx="823">
                  <c:v>-146.22900000000001</c:v>
                </c:pt>
                <c:pt idx="824">
                  <c:v>-146.227</c:v>
                </c:pt>
                <c:pt idx="825">
                  <c:v>-146.22499999999999</c:v>
                </c:pt>
                <c:pt idx="826">
                  <c:v>-146.22300000000001</c:v>
                </c:pt>
                <c:pt idx="827">
                  <c:v>-146.221</c:v>
                </c:pt>
                <c:pt idx="828">
                  <c:v>-146.21899999999999</c:v>
                </c:pt>
                <c:pt idx="829">
                  <c:v>-146.21700000000001</c:v>
                </c:pt>
                <c:pt idx="830">
                  <c:v>-146.215</c:v>
                </c:pt>
                <c:pt idx="831">
                  <c:v>-146.21299999999999</c:v>
                </c:pt>
                <c:pt idx="832">
                  <c:v>-146.21100000000001</c:v>
                </c:pt>
                <c:pt idx="833">
                  <c:v>-146.209</c:v>
                </c:pt>
                <c:pt idx="834">
                  <c:v>-146.20699999999999</c:v>
                </c:pt>
                <c:pt idx="835">
                  <c:v>-146.20500000000001</c:v>
                </c:pt>
                <c:pt idx="836">
                  <c:v>-146.203</c:v>
                </c:pt>
                <c:pt idx="837">
                  <c:v>-146.20099999999999</c:v>
                </c:pt>
                <c:pt idx="838">
                  <c:v>-146.19900000000001</c:v>
                </c:pt>
                <c:pt idx="839">
                  <c:v>-146.197</c:v>
                </c:pt>
                <c:pt idx="840">
                  <c:v>-146.19499999999999</c:v>
                </c:pt>
                <c:pt idx="841">
                  <c:v>-146.19300000000001</c:v>
                </c:pt>
                <c:pt idx="842">
                  <c:v>-146.191</c:v>
                </c:pt>
                <c:pt idx="843">
                  <c:v>-146.18899999999999</c:v>
                </c:pt>
                <c:pt idx="844">
                  <c:v>-146.18700000000001</c:v>
                </c:pt>
                <c:pt idx="845">
                  <c:v>-146.185</c:v>
                </c:pt>
                <c:pt idx="846">
                  <c:v>-146.18299999999999</c:v>
                </c:pt>
                <c:pt idx="847">
                  <c:v>-146.18100000000001</c:v>
                </c:pt>
                <c:pt idx="848">
                  <c:v>-146.179</c:v>
                </c:pt>
                <c:pt idx="849">
                  <c:v>-146.17699999999999</c:v>
                </c:pt>
                <c:pt idx="850">
                  <c:v>-146.17500000000001</c:v>
                </c:pt>
                <c:pt idx="851">
                  <c:v>-146.173</c:v>
                </c:pt>
                <c:pt idx="852">
                  <c:v>-146.17099999999999</c:v>
                </c:pt>
                <c:pt idx="853">
                  <c:v>-146.16900000000001</c:v>
                </c:pt>
                <c:pt idx="854">
                  <c:v>-146.167</c:v>
                </c:pt>
                <c:pt idx="855">
                  <c:v>-146.16499999999999</c:v>
                </c:pt>
                <c:pt idx="856">
                  <c:v>-146.16300000000001</c:v>
                </c:pt>
                <c:pt idx="857">
                  <c:v>-146.161</c:v>
                </c:pt>
                <c:pt idx="858">
                  <c:v>-146.15899999999999</c:v>
                </c:pt>
                <c:pt idx="859">
                  <c:v>-146.15700000000001</c:v>
                </c:pt>
                <c:pt idx="860">
                  <c:v>-146.155</c:v>
                </c:pt>
                <c:pt idx="861">
                  <c:v>-146.15299999999999</c:v>
                </c:pt>
                <c:pt idx="862">
                  <c:v>-146.15100000000001</c:v>
                </c:pt>
                <c:pt idx="863">
                  <c:v>-146.149</c:v>
                </c:pt>
                <c:pt idx="864">
                  <c:v>-146.14699999999999</c:v>
                </c:pt>
                <c:pt idx="865">
                  <c:v>-146.14500000000001</c:v>
                </c:pt>
                <c:pt idx="866">
                  <c:v>-146.143</c:v>
                </c:pt>
                <c:pt idx="867">
                  <c:v>-146.14099999999999</c:v>
                </c:pt>
                <c:pt idx="868">
                  <c:v>-146.13900000000001</c:v>
                </c:pt>
                <c:pt idx="869">
                  <c:v>-146.137</c:v>
                </c:pt>
                <c:pt idx="870">
                  <c:v>-146.13499999999999</c:v>
                </c:pt>
                <c:pt idx="871">
                  <c:v>-146.13300000000001</c:v>
                </c:pt>
                <c:pt idx="872">
                  <c:v>-146.131</c:v>
                </c:pt>
                <c:pt idx="873">
                  <c:v>-146.12899999999999</c:v>
                </c:pt>
                <c:pt idx="874">
                  <c:v>-146.12700000000001</c:v>
                </c:pt>
                <c:pt idx="875">
                  <c:v>-146.125</c:v>
                </c:pt>
                <c:pt idx="876">
                  <c:v>-146.12299999999999</c:v>
                </c:pt>
                <c:pt idx="877">
                  <c:v>-146.12100000000001</c:v>
                </c:pt>
                <c:pt idx="878">
                  <c:v>-146.119</c:v>
                </c:pt>
                <c:pt idx="879">
                  <c:v>-146.11699999999999</c:v>
                </c:pt>
                <c:pt idx="880">
                  <c:v>-146.11500000000001</c:v>
                </c:pt>
                <c:pt idx="881">
                  <c:v>-146.113</c:v>
                </c:pt>
                <c:pt idx="882">
                  <c:v>-146.11099999999999</c:v>
                </c:pt>
                <c:pt idx="883">
                  <c:v>-146.10900000000001</c:v>
                </c:pt>
                <c:pt idx="884">
                  <c:v>-146.107</c:v>
                </c:pt>
                <c:pt idx="885">
                  <c:v>-146.10499999999999</c:v>
                </c:pt>
                <c:pt idx="886">
                  <c:v>-146.10300000000001</c:v>
                </c:pt>
                <c:pt idx="887">
                  <c:v>-146.101</c:v>
                </c:pt>
                <c:pt idx="888">
                  <c:v>-146.09899999999999</c:v>
                </c:pt>
                <c:pt idx="889">
                  <c:v>-146.09700000000001</c:v>
                </c:pt>
                <c:pt idx="890">
                  <c:v>-146.095</c:v>
                </c:pt>
                <c:pt idx="891">
                  <c:v>-146.09299999999999</c:v>
                </c:pt>
                <c:pt idx="892">
                  <c:v>-146.09100000000001</c:v>
                </c:pt>
                <c:pt idx="893">
                  <c:v>-146.089</c:v>
                </c:pt>
                <c:pt idx="894">
                  <c:v>-146.08699999999999</c:v>
                </c:pt>
                <c:pt idx="895">
                  <c:v>-146.08500000000001</c:v>
                </c:pt>
                <c:pt idx="896">
                  <c:v>-146.083</c:v>
                </c:pt>
                <c:pt idx="897">
                  <c:v>-146.08099999999999</c:v>
                </c:pt>
                <c:pt idx="898">
                  <c:v>-146.07900000000001</c:v>
                </c:pt>
                <c:pt idx="899">
                  <c:v>-146.077</c:v>
                </c:pt>
                <c:pt idx="900">
                  <c:v>-146.07499999999999</c:v>
                </c:pt>
                <c:pt idx="901">
                  <c:v>-146.07300000000001</c:v>
                </c:pt>
                <c:pt idx="902">
                  <c:v>-146.071</c:v>
                </c:pt>
                <c:pt idx="903">
                  <c:v>-146.06899999999999</c:v>
                </c:pt>
                <c:pt idx="904">
                  <c:v>-146.06700000000001</c:v>
                </c:pt>
                <c:pt idx="905">
                  <c:v>-146.065</c:v>
                </c:pt>
                <c:pt idx="906">
                  <c:v>-146.06299999999999</c:v>
                </c:pt>
                <c:pt idx="907">
                  <c:v>-146.06100000000001</c:v>
                </c:pt>
                <c:pt idx="908">
                  <c:v>-146.059</c:v>
                </c:pt>
                <c:pt idx="909">
                  <c:v>-146.05699999999999</c:v>
                </c:pt>
                <c:pt idx="910">
                  <c:v>-146.05500000000001</c:v>
                </c:pt>
                <c:pt idx="911">
                  <c:v>-146.053</c:v>
                </c:pt>
                <c:pt idx="912">
                  <c:v>-146.05099999999999</c:v>
                </c:pt>
                <c:pt idx="913">
                  <c:v>-146.04900000000001</c:v>
                </c:pt>
                <c:pt idx="914">
                  <c:v>-146.047</c:v>
                </c:pt>
                <c:pt idx="915">
                  <c:v>-146.04499999999999</c:v>
                </c:pt>
                <c:pt idx="916">
                  <c:v>-146.04300000000001</c:v>
                </c:pt>
                <c:pt idx="917">
                  <c:v>-146.041</c:v>
                </c:pt>
                <c:pt idx="918">
                  <c:v>-146.03899999999999</c:v>
                </c:pt>
                <c:pt idx="919">
                  <c:v>-146.03700000000001</c:v>
                </c:pt>
                <c:pt idx="920">
                  <c:v>-146.035</c:v>
                </c:pt>
                <c:pt idx="921">
                  <c:v>-146.03299999999999</c:v>
                </c:pt>
                <c:pt idx="922">
                  <c:v>-146.03100000000001</c:v>
                </c:pt>
                <c:pt idx="923">
                  <c:v>-146.029</c:v>
                </c:pt>
                <c:pt idx="924">
                  <c:v>-146.02699999999999</c:v>
                </c:pt>
                <c:pt idx="925">
                  <c:v>-146.02500000000001</c:v>
                </c:pt>
                <c:pt idx="926">
                  <c:v>-146.023</c:v>
                </c:pt>
                <c:pt idx="927">
                  <c:v>-146.02099999999999</c:v>
                </c:pt>
                <c:pt idx="928">
                  <c:v>-146.01900000000001</c:v>
                </c:pt>
                <c:pt idx="929">
                  <c:v>-146.017</c:v>
                </c:pt>
                <c:pt idx="930">
                  <c:v>-146.01499999999999</c:v>
                </c:pt>
                <c:pt idx="931">
                  <c:v>-146.01300000000001</c:v>
                </c:pt>
                <c:pt idx="932">
                  <c:v>-146.011</c:v>
                </c:pt>
                <c:pt idx="933">
                  <c:v>-146.00899999999999</c:v>
                </c:pt>
                <c:pt idx="934">
                  <c:v>-146.00700000000001</c:v>
                </c:pt>
                <c:pt idx="935">
                  <c:v>-146.005</c:v>
                </c:pt>
                <c:pt idx="936">
                  <c:v>-146.00299999999999</c:v>
                </c:pt>
                <c:pt idx="937">
                  <c:v>-146.001</c:v>
                </c:pt>
                <c:pt idx="938">
                  <c:v>-145.999</c:v>
                </c:pt>
                <c:pt idx="939">
                  <c:v>-145.99700000000001</c:v>
                </c:pt>
                <c:pt idx="940">
                  <c:v>-145.995</c:v>
                </c:pt>
                <c:pt idx="941">
                  <c:v>-145.99299999999999</c:v>
                </c:pt>
                <c:pt idx="942">
                  <c:v>-145.99100000000001</c:v>
                </c:pt>
                <c:pt idx="943">
                  <c:v>-145.989</c:v>
                </c:pt>
                <c:pt idx="944">
                  <c:v>-145.98699999999999</c:v>
                </c:pt>
                <c:pt idx="945">
                  <c:v>-145.98500000000001</c:v>
                </c:pt>
                <c:pt idx="946">
                  <c:v>-145.983</c:v>
                </c:pt>
                <c:pt idx="947">
                  <c:v>-145.98099999999999</c:v>
                </c:pt>
                <c:pt idx="948">
                  <c:v>-145.97900000000001</c:v>
                </c:pt>
                <c:pt idx="949">
                  <c:v>-145.977</c:v>
                </c:pt>
                <c:pt idx="950">
                  <c:v>-145.97499999999999</c:v>
                </c:pt>
                <c:pt idx="951">
                  <c:v>-145.97300000000001</c:v>
                </c:pt>
                <c:pt idx="952">
                  <c:v>-145.971</c:v>
                </c:pt>
                <c:pt idx="953">
                  <c:v>-145.96899999999999</c:v>
                </c:pt>
                <c:pt idx="954">
                  <c:v>-145.96700000000001</c:v>
                </c:pt>
                <c:pt idx="955">
                  <c:v>-145.965</c:v>
                </c:pt>
                <c:pt idx="956">
                  <c:v>-145.96299999999999</c:v>
                </c:pt>
                <c:pt idx="957">
                  <c:v>-145.96100000000001</c:v>
                </c:pt>
                <c:pt idx="958">
                  <c:v>-145.959</c:v>
                </c:pt>
                <c:pt idx="959">
                  <c:v>-145.95699999999999</c:v>
                </c:pt>
                <c:pt idx="960">
                  <c:v>-145.95500000000001</c:v>
                </c:pt>
                <c:pt idx="961">
                  <c:v>-145.953</c:v>
                </c:pt>
                <c:pt idx="962">
                  <c:v>-145.95099999999999</c:v>
                </c:pt>
                <c:pt idx="963">
                  <c:v>-145.94900000000001</c:v>
                </c:pt>
                <c:pt idx="964">
                  <c:v>-145.947</c:v>
                </c:pt>
                <c:pt idx="965">
                  <c:v>-145.94499999999999</c:v>
                </c:pt>
                <c:pt idx="966">
                  <c:v>-145.94300000000001</c:v>
                </c:pt>
                <c:pt idx="967">
                  <c:v>-145.941</c:v>
                </c:pt>
                <c:pt idx="968">
                  <c:v>-145.93899999999999</c:v>
                </c:pt>
                <c:pt idx="969">
                  <c:v>-145.93700000000001</c:v>
                </c:pt>
                <c:pt idx="970">
                  <c:v>-145.935</c:v>
                </c:pt>
                <c:pt idx="971">
                  <c:v>-145.93299999999999</c:v>
                </c:pt>
                <c:pt idx="972">
                  <c:v>-145.93100000000001</c:v>
                </c:pt>
                <c:pt idx="973">
                  <c:v>-145.929</c:v>
                </c:pt>
                <c:pt idx="974">
                  <c:v>-145.92699999999999</c:v>
                </c:pt>
                <c:pt idx="975">
                  <c:v>-145.92500000000001</c:v>
                </c:pt>
                <c:pt idx="976">
                  <c:v>-145.923</c:v>
                </c:pt>
                <c:pt idx="977">
                  <c:v>-145.92099999999999</c:v>
                </c:pt>
                <c:pt idx="978">
                  <c:v>-145.91900000000001</c:v>
                </c:pt>
                <c:pt idx="979">
                  <c:v>-145.917</c:v>
                </c:pt>
                <c:pt idx="980">
                  <c:v>-145.91499999999999</c:v>
                </c:pt>
                <c:pt idx="981">
                  <c:v>-145.91300000000001</c:v>
                </c:pt>
                <c:pt idx="982">
                  <c:v>-145.911</c:v>
                </c:pt>
                <c:pt idx="983">
                  <c:v>-145.90899999999999</c:v>
                </c:pt>
                <c:pt idx="984">
                  <c:v>-145.90700000000001</c:v>
                </c:pt>
                <c:pt idx="985">
                  <c:v>-145.905</c:v>
                </c:pt>
                <c:pt idx="986">
                  <c:v>-145.90299999999999</c:v>
                </c:pt>
                <c:pt idx="987">
                  <c:v>-145.90100000000001</c:v>
                </c:pt>
                <c:pt idx="988">
                  <c:v>-145.899</c:v>
                </c:pt>
                <c:pt idx="989">
                  <c:v>-145.89699999999999</c:v>
                </c:pt>
                <c:pt idx="990">
                  <c:v>-145.89500000000001</c:v>
                </c:pt>
                <c:pt idx="991">
                  <c:v>-145.893</c:v>
                </c:pt>
                <c:pt idx="992">
                  <c:v>-145.89099999999999</c:v>
                </c:pt>
                <c:pt idx="993">
                  <c:v>-145.88900000000001</c:v>
                </c:pt>
                <c:pt idx="994">
                  <c:v>-145.887</c:v>
                </c:pt>
                <c:pt idx="995">
                  <c:v>-145.88499999999999</c:v>
                </c:pt>
                <c:pt idx="996">
                  <c:v>-145.88300000000001</c:v>
                </c:pt>
                <c:pt idx="997">
                  <c:v>-145.881</c:v>
                </c:pt>
                <c:pt idx="998">
                  <c:v>-145.87899999999999</c:v>
                </c:pt>
                <c:pt idx="999">
                  <c:v>-145.87700000000001</c:v>
                </c:pt>
                <c:pt idx="1000">
                  <c:v>-145.875</c:v>
                </c:pt>
                <c:pt idx="1001">
                  <c:v>-145.87299999999999</c:v>
                </c:pt>
                <c:pt idx="1002">
                  <c:v>-145.87100000000001</c:v>
                </c:pt>
                <c:pt idx="1003">
                  <c:v>-145.869</c:v>
                </c:pt>
                <c:pt idx="1004">
                  <c:v>-145.86699999999999</c:v>
                </c:pt>
                <c:pt idx="1005">
                  <c:v>-145.86500000000001</c:v>
                </c:pt>
                <c:pt idx="1006">
                  <c:v>-145.863</c:v>
                </c:pt>
                <c:pt idx="1007">
                  <c:v>-145.86099999999999</c:v>
                </c:pt>
                <c:pt idx="1008">
                  <c:v>-145.85900000000001</c:v>
                </c:pt>
                <c:pt idx="1009">
                  <c:v>-145.857</c:v>
                </c:pt>
                <c:pt idx="1010">
                  <c:v>-145.85499999999999</c:v>
                </c:pt>
                <c:pt idx="1011">
                  <c:v>-145.85300000000001</c:v>
                </c:pt>
                <c:pt idx="1012">
                  <c:v>-145.851</c:v>
                </c:pt>
                <c:pt idx="1013">
                  <c:v>-145.84899999999999</c:v>
                </c:pt>
                <c:pt idx="1014">
                  <c:v>-145.84700000000001</c:v>
                </c:pt>
                <c:pt idx="1015">
                  <c:v>-145.845</c:v>
                </c:pt>
                <c:pt idx="1016">
                  <c:v>-145.84299999999999</c:v>
                </c:pt>
                <c:pt idx="1017">
                  <c:v>-145.84100000000001</c:v>
                </c:pt>
                <c:pt idx="1018">
                  <c:v>-145.839</c:v>
                </c:pt>
                <c:pt idx="1019">
                  <c:v>-145.83699999999999</c:v>
                </c:pt>
                <c:pt idx="1020">
                  <c:v>-145.83500000000001</c:v>
                </c:pt>
                <c:pt idx="1021">
                  <c:v>-145.833</c:v>
                </c:pt>
                <c:pt idx="1022">
                  <c:v>-145.83099999999999</c:v>
                </c:pt>
                <c:pt idx="1023">
                  <c:v>-145.82900000000001</c:v>
                </c:pt>
                <c:pt idx="1024">
                  <c:v>-145.827</c:v>
                </c:pt>
                <c:pt idx="1025">
                  <c:v>-145.82499999999999</c:v>
                </c:pt>
                <c:pt idx="1026">
                  <c:v>-145.82300000000001</c:v>
                </c:pt>
                <c:pt idx="1027">
                  <c:v>-145.821</c:v>
                </c:pt>
                <c:pt idx="1028">
                  <c:v>-145.81899999999999</c:v>
                </c:pt>
                <c:pt idx="1029">
                  <c:v>-145.81700000000001</c:v>
                </c:pt>
                <c:pt idx="1030">
                  <c:v>-145.815</c:v>
                </c:pt>
                <c:pt idx="1031">
                  <c:v>-145.81299999999999</c:v>
                </c:pt>
                <c:pt idx="1032">
                  <c:v>-145.81100000000001</c:v>
                </c:pt>
                <c:pt idx="1033">
                  <c:v>-145.809</c:v>
                </c:pt>
                <c:pt idx="1034">
                  <c:v>-145.80699999999999</c:v>
                </c:pt>
                <c:pt idx="1035">
                  <c:v>-145.80500000000001</c:v>
                </c:pt>
                <c:pt idx="1036">
                  <c:v>-145.803</c:v>
                </c:pt>
                <c:pt idx="1037">
                  <c:v>-145.80099999999999</c:v>
                </c:pt>
                <c:pt idx="1038">
                  <c:v>-145.79900000000001</c:v>
                </c:pt>
                <c:pt idx="1039">
                  <c:v>-145.797</c:v>
                </c:pt>
                <c:pt idx="1040">
                  <c:v>-145.79499999999999</c:v>
                </c:pt>
                <c:pt idx="1041">
                  <c:v>-145.79300000000001</c:v>
                </c:pt>
                <c:pt idx="1042">
                  <c:v>-145.791</c:v>
                </c:pt>
                <c:pt idx="1043">
                  <c:v>-145.78899999999999</c:v>
                </c:pt>
                <c:pt idx="1044">
                  <c:v>-145.78700000000001</c:v>
                </c:pt>
                <c:pt idx="1045">
                  <c:v>-145.785</c:v>
                </c:pt>
                <c:pt idx="1046">
                  <c:v>-145.78299999999999</c:v>
                </c:pt>
                <c:pt idx="1047">
                  <c:v>-145.78100000000001</c:v>
                </c:pt>
                <c:pt idx="1048">
                  <c:v>-145.779</c:v>
                </c:pt>
                <c:pt idx="1049">
                  <c:v>-145.77699999999999</c:v>
                </c:pt>
                <c:pt idx="1050">
                  <c:v>-145.77500000000001</c:v>
                </c:pt>
                <c:pt idx="1051">
                  <c:v>-145.773</c:v>
                </c:pt>
                <c:pt idx="1052">
                  <c:v>-145.77099999999999</c:v>
                </c:pt>
                <c:pt idx="1053">
                  <c:v>-145.76900000000001</c:v>
                </c:pt>
                <c:pt idx="1054">
                  <c:v>-145.767</c:v>
                </c:pt>
                <c:pt idx="1055">
                  <c:v>-145.76499999999999</c:v>
                </c:pt>
                <c:pt idx="1056">
                  <c:v>-145.76300000000001</c:v>
                </c:pt>
                <c:pt idx="1057">
                  <c:v>-145.761</c:v>
                </c:pt>
                <c:pt idx="1058">
                  <c:v>-145.75899999999999</c:v>
                </c:pt>
                <c:pt idx="1059">
                  <c:v>-145.75700000000001</c:v>
                </c:pt>
                <c:pt idx="1060">
                  <c:v>-145.755</c:v>
                </c:pt>
                <c:pt idx="1061">
                  <c:v>-145.75299999999999</c:v>
                </c:pt>
                <c:pt idx="1062">
                  <c:v>-145.751</c:v>
                </c:pt>
                <c:pt idx="1063">
                  <c:v>-145.749</c:v>
                </c:pt>
                <c:pt idx="1064">
                  <c:v>-145.74700000000001</c:v>
                </c:pt>
                <c:pt idx="1065">
                  <c:v>-145.745</c:v>
                </c:pt>
                <c:pt idx="1066">
                  <c:v>-145.74299999999999</c:v>
                </c:pt>
                <c:pt idx="1067">
                  <c:v>-145.74100000000001</c:v>
                </c:pt>
                <c:pt idx="1068">
                  <c:v>-145.739</c:v>
                </c:pt>
                <c:pt idx="1069">
                  <c:v>-145.73699999999999</c:v>
                </c:pt>
                <c:pt idx="1070">
                  <c:v>-145.73500000000001</c:v>
                </c:pt>
                <c:pt idx="1071">
                  <c:v>-145.733</c:v>
                </c:pt>
                <c:pt idx="1072">
                  <c:v>-145.73099999999999</c:v>
                </c:pt>
                <c:pt idx="1073">
                  <c:v>-145.72900000000001</c:v>
                </c:pt>
                <c:pt idx="1074">
                  <c:v>-145.727</c:v>
                </c:pt>
                <c:pt idx="1075">
                  <c:v>-145.72499999999999</c:v>
                </c:pt>
                <c:pt idx="1076">
                  <c:v>-145.72300000000001</c:v>
                </c:pt>
                <c:pt idx="1077">
                  <c:v>-145.721</c:v>
                </c:pt>
                <c:pt idx="1078">
                  <c:v>-145.71899999999999</c:v>
                </c:pt>
                <c:pt idx="1079">
                  <c:v>-145.71700000000001</c:v>
                </c:pt>
                <c:pt idx="1080">
                  <c:v>-145.715</c:v>
                </c:pt>
                <c:pt idx="1081">
                  <c:v>-145.71299999999999</c:v>
                </c:pt>
                <c:pt idx="1082">
                  <c:v>-145.71100000000001</c:v>
                </c:pt>
                <c:pt idx="1083">
                  <c:v>-145.709</c:v>
                </c:pt>
                <c:pt idx="1084">
                  <c:v>-145.70699999999999</c:v>
                </c:pt>
                <c:pt idx="1085">
                  <c:v>-145.70500000000001</c:v>
                </c:pt>
                <c:pt idx="1086">
                  <c:v>-145.703</c:v>
                </c:pt>
                <c:pt idx="1087">
                  <c:v>-145.70099999999999</c:v>
                </c:pt>
                <c:pt idx="1088">
                  <c:v>-145.69900000000001</c:v>
                </c:pt>
                <c:pt idx="1089">
                  <c:v>-145.697</c:v>
                </c:pt>
                <c:pt idx="1090">
                  <c:v>-145.69499999999999</c:v>
                </c:pt>
                <c:pt idx="1091">
                  <c:v>-145.69300000000001</c:v>
                </c:pt>
                <c:pt idx="1092">
                  <c:v>-145.691</c:v>
                </c:pt>
                <c:pt idx="1093">
                  <c:v>-145.68899999999999</c:v>
                </c:pt>
                <c:pt idx="1094">
                  <c:v>-145.68700000000001</c:v>
                </c:pt>
                <c:pt idx="1095">
                  <c:v>-145.685</c:v>
                </c:pt>
                <c:pt idx="1096">
                  <c:v>-145.68299999999999</c:v>
                </c:pt>
                <c:pt idx="1097">
                  <c:v>-145.68100000000001</c:v>
                </c:pt>
                <c:pt idx="1098">
                  <c:v>-145.679</c:v>
                </c:pt>
                <c:pt idx="1099">
                  <c:v>-145.67699999999999</c:v>
                </c:pt>
                <c:pt idx="1100">
                  <c:v>-145.67500000000001</c:v>
                </c:pt>
                <c:pt idx="1101">
                  <c:v>-145.673</c:v>
                </c:pt>
                <c:pt idx="1102">
                  <c:v>-145.67099999999999</c:v>
                </c:pt>
                <c:pt idx="1103">
                  <c:v>-145.66900000000001</c:v>
                </c:pt>
                <c:pt idx="1104">
                  <c:v>-145.667</c:v>
                </c:pt>
                <c:pt idx="1105">
                  <c:v>-145.66499999999999</c:v>
                </c:pt>
                <c:pt idx="1106">
                  <c:v>-145.66300000000001</c:v>
                </c:pt>
                <c:pt idx="1107">
                  <c:v>-145.661</c:v>
                </c:pt>
                <c:pt idx="1108">
                  <c:v>-145.65899999999999</c:v>
                </c:pt>
                <c:pt idx="1109">
                  <c:v>-145.65700000000001</c:v>
                </c:pt>
                <c:pt idx="1110">
                  <c:v>-145.655</c:v>
                </c:pt>
                <c:pt idx="1111">
                  <c:v>-145.65299999999999</c:v>
                </c:pt>
                <c:pt idx="1112">
                  <c:v>-145.65100000000001</c:v>
                </c:pt>
                <c:pt idx="1113">
                  <c:v>-145.649</c:v>
                </c:pt>
                <c:pt idx="1114">
                  <c:v>-145.64699999999999</c:v>
                </c:pt>
                <c:pt idx="1115">
                  <c:v>-145.64500000000001</c:v>
                </c:pt>
                <c:pt idx="1116">
                  <c:v>-145.643</c:v>
                </c:pt>
                <c:pt idx="1117">
                  <c:v>-145.64099999999999</c:v>
                </c:pt>
                <c:pt idx="1118">
                  <c:v>-145.63900000000001</c:v>
                </c:pt>
                <c:pt idx="1119">
                  <c:v>-145.637</c:v>
                </c:pt>
                <c:pt idx="1120">
                  <c:v>-145.63499999999999</c:v>
                </c:pt>
                <c:pt idx="1121">
                  <c:v>-145.63300000000001</c:v>
                </c:pt>
                <c:pt idx="1122">
                  <c:v>-145.631</c:v>
                </c:pt>
                <c:pt idx="1123">
                  <c:v>-145.62899999999999</c:v>
                </c:pt>
                <c:pt idx="1124">
                  <c:v>-145.62700000000001</c:v>
                </c:pt>
                <c:pt idx="1125">
                  <c:v>-145.625</c:v>
                </c:pt>
                <c:pt idx="1126">
                  <c:v>-145.62299999999999</c:v>
                </c:pt>
                <c:pt idx="1127">
                  <c:v>-145.62100000000001</c:v>
                </c:pt>
                <c:pt idx="1128">
                  <c:v>-145.619</c:v>
                </c:pt>
                <c:pt idx="1129">
                  <c:v>-145.61699999999999</c:v>
                </c:pt>
                <c:pt idx="1130">
                  <c:v>-145.61500000000001</c:v>
                </c:pt>
                <c:pt idx="1131">
                  <c:v>-145.613</c:v>
                </c:pt>
                <c:pt idx="1132">
                  <c:v>-145.61099999999999</c:v>
                </c:pt>
                <c:pt idx="1133">
                  <c:v>-145.60900000000001</c:v>
                </c:pt>
                <c:pt idx="1134">
                  <c:v>-145.607</c:v>
                </c:pt>
                <c:pt idx="1135">
                  <c:v>-145.60499999999999</c:v>
                </c:pt>
                <c:pt idx="1136">
                  <c:v>-145.60300000000001</c:v>
                </c:pt>
                <c:pt idx="1137">
                  <c:v>-145.601</c:v>
                </c:pt>
                <c:pt idx="1138">
                  <c:v>-145.59899999999999</c:v>
                </c:pt>
                <c:pt idx="1139">
                  <c:v>-145.59700000000001</c:v>
                </c:pt>
                <c:pt idx="1140">
                  <c:v>-145.595</c:v>
                </c:pt>
                <c:pt idx="1141">
                  <c:v>-145.59299999999999</c:v>
                </c:pt>
                <c:pt idx="1142">
                  <c:v>-145.59100000000001</c:v>
                </c:pt>
                <c:pt idx="1143">
                  <c:v>-145.589</c:v>
                </c:pt>
                <c:pt idx="1144">
                  <c:v>-145.58699999999999</c:v>
                </c:pt>
                <c:pt idx="1145">
                  <c:v>-145.58500000000001</c:v>
                </c:pt>
                <c:pt idx="1146">
                  <c:v>-145.583</c:v>
                </c:pt>
                <c:pt idx="1147">
                  <c:v>-145.58099999999999</c:v>
                </c:pt>
                <c:pt idx="1148">
                  <c:v>-145.57900000000001</c:v>
                </c:pt>
                <c:pt idx="1149">
                  <c:v>-145.577</c:v>
                </c:pt>
                <c:pt idx="1150">
                  <c:v>-145.57499999999999</c:v>
                </c:pt>
                <c:pt idx="1151">
                  <c:v>-145.57300000000001</c:v>
                </c:pt>
                <c:pt idx="1152">
                  <c:v>-145.571</c:v>
                </c:pt>
                <c:pt idx="1153">
                  <c:v>-145.56899999999999</c:v>
                </c:pt>
                <c:pt idx="1154">
                  <c:v>-145.56700000000001</c:v>
                </c:pt>
                <c:pt idx="1155">
                  <c:v>-145.565</c:v>
                </c:pt>
                <c:pt idx="1156">
                  <c:v>-145.56299999999999</c:v>
                </c:pt>
                <c:pt idx="1157">
                  <c:v>-145.56100000000001</c:v>
                </c:pt>
                <c:pt idx="1158">
                  <c:v>-145.559</c:v>
                </c:pt>
                <c:pt idx="1159">
                  <c:v>-145.55699999999999</c:v>
                </c:pt>
                <c:pt idx="1160">
                  <c:v>-145.55500000000001</c:v>
                </c:pt>
                <c:pt idx="1161">
                  <c:v>-145.553</c:v>
                </c:pt>
                <c:pt idx="1162">
                  <c:v>-145.55099999999999</c:v>
                </c:pt>
                <c:pt idx="1163">
                  <c:v>-145.54900000000001</c:v>
                </c:pt>
                <c:pt idx="1164">
                  <c:v>-145.547</c:v>
                </c:pt>
                <c:pt idx="1165">
                  <c:v>-145.54499999999999</c:v>
                </c:pt>
                <c:pt idx="1166">
                  <c:v>-145.54300000000001</c:v>
                </c:pt>
                <c:pt idx="1167">
                  <c:v>-145.541</c:v>
                </c:pt>
                <c:pt idx="1168">
                  <c:v>-145.53899999999999</c:v>
                </c:pt>
                <c:pt idx="1169">
                  <c:v>-145.53700000000001</c:v>
                </c:pt>
                <c:pt idx="1170">
                  <c:v>-145.535</c:v>
                </c:pt>
                <c:pt idx="1171">
                  <c:v>-145.53299999999999</c:v>
                </c:pt>
                <c:pt idx="1172">
                  <c:v>-145.53100000000001</c:v>
                </c:pt>
                <c:pt idx="1173">
                  <c:v>-145.529</c:v>
                </c:pt>
                <c:pt idx="1174">
                  <c:v>-145.52699999999999</c:v>
                </c:pt>
                <c:pt idx="1175">
                  <c:v>-145.52500000000001</c:v>
                </c:pt>
                <c:pt idx="1176">
                  <c:v>-145.523</c:v>
                </c:pt>
                <c:pt idx="1177">
                  <c:v>-145.52099999999999</c:v>
                </c:pt>
                <c:pt idx="1178">
                  <c:v>-145.51900000000001</c:v>
                </c:pt>
                <c:pt idx="1179">
                  <c:v>-145.517</c:v>
                </c:pt>
                <c:pt idx="1180">
                  <c:v>-145.51499999999999</c:v>
                </c:pt>
                <c:pt idx="1181">
                  <c:v>-145.51300000000001</c:v>
                </c:pt>
                <c:pt idx="1182">
                  <c:v>-145.511</c:v>
                </c:pt>
                <c:pt idx="1183">
                  <c:v>-145.50899999999999</c:v>
                </c:pt>
                <c:pt idx="1184">
                  <c:v>-145.50700000000001</c:v>
                </c:pt>
                <c:pt idx="1185">
                  <c:v>-145.505</c:v>
                </c:pt>
                <c:pt idx="1186">
                  <c:v>-145.50299999999999</c:v>
                </c:pt>
                <c:pt idx="1187">
                  <c:v>-145.501</c:v>
                </c:pt>
                <c:pt idx="1188">
                  <c:v>-145.499</c:v>
                </c:pt>
                <c:pt idx="1189">
                  <c:v>-145.49700000000001</c:v>
                </c:pt>
                <c:pt idx="1190">
                  <c:v>-145.495</c:v>
                </c:pt>
                <c:pt idx="1191">
                  <c:v>-145.49299999999999</c:v>
                </c:pt>
                <c:pt idx="1192">
                  <c:v>-145.49100000000001</c:v>
                </c:pt>
                <c:pt idx="1193">
                  <c:v>-145.489</c:v>
                </c:pt>
                <c:pt idx="1194">
                  <c:v>-145.48699999999999</c:v>
                </c:pt>
                <c:pt idx="1195">
                  <c:v>-145.48500000000001</c:v>
                </c:pt>
                <c:pt idx="1196">
                  <c:v>-145.483</c:v>
                </c:pt>
                <c:pt idx="1197">
                  <c:v>-145.48099999999999</c:v>
                </c:pt>
                <c:pt idx="1198">
                  <c:v>-145.47900000000001</c:v>
                </c:pt>
                <c:pt idx="1199">
                  <c:v>-145.477</c:v>
                </c:pt>
                <c:pt idx="1200">
                  <c:v>-145.47499999999999</c:v>
                </c:pt>
                <c:pt idx="1201">
                  <c:v>-145.47300000000001</c:v>
                </c:pt>
                <c:pt idx="1202">
                  <c:v>-145.471</c:v>
                </c:pt>
                <c:pt idx="1203">
                  <c:v>-145.46899999999999</c:v>
                </c:pt>
                <c:pt idx="1204">
                  <c:v>-145.46700000000001</c:v>
                </c:pt>
                <c:pt idx="1205">
                  <c:v>-145.465</c:v>
                </c:pt>
                <c:pt idx="1206">
                  <c:v>-145.46299999999999</c:v>
                </c:pt>
                <c:pt idx="1207">
                  <c:v>-145.46100000000001</c:v>
                </c:pt>
                <c:pt idx="1208">
                  <c:v>-145.459</c:v>
                </c:pt>
                <c:pt idx="1209">
                  <c:v>-145.45699999999999</c:v>
                </c:pt>
                <c:pt idx="1210">
                  <c:v>-145.45500000000001</c:v>
                </c:pt>
                <c:pt idx="1211">
                  <c:v>-145.453</c:v>
                </c:pt>
                <c:pt idx="1212">
                  <c:v>-145.45099999999999</c:v>
                </c:pt>
                <c:pt idx="1213">
                  <c:v>-145.44900000000001</c:v>
                </c:pt>
                <c:pt idx="1214">
                  <c:v>-145.447</c:v>
                </c:pt>
                <c:pt idx="1215">
                  <c:v>-145.44499999999999</c:v>
                </c:pt>
                <c:pt idx="1216">
                  <c:v>-145.44300000000001</c:v>
                </c:pt>
                <c:pt idx="1217">
                  <c:v>-145.441</c:v>
                </c:pt>
                <c:pt idx="1218">
                  <c:v>-145.43899999999999</c:v>
                </c:pt>
                <c:pt idx="1219">
                  <c:v>-145.43700000000001</c:v>
                </c:pt>
                <c:pt idx="1220">
                  <c:v>-145.435</c:v>
                </c:pt>
                <c:pt idx="1221">
                  <c:v>-145.43299999999999</c:v>
                </c:pt>
                <c:pt idx="1222">
                  <c:v>-145.43100000000001</c:v>
                </c:pt>
                <c:pt idx="1223">
                  <c:v>-145.429</c:v>
                </c:pt>
                <c:pt idx="1224">
                  <c:v>-145.42699999999999</c:v>
                </c:pt>
                <c:pt idx="1225">
                  <c:v>-145.42500000000001</c:v>
                </c:pt>
                <c:pt idx="1226">
                  <c:v>-145.423</c:v>
                </c:pt>
                <c:pt idx="1227">
                  <c:v>-145.42099999999999</c:v>
                </c:pt>
                <c:pt idx="1228">
                  <c:v>-145.41900000000001</c:v>
                </c:pt>
                <c:pt idx="1229">
                  <c:v>-145.417</c:v>
                </c:pt>
                <c:pt idx="1230">
                  <c:v>-145.41499999999999</c:v>
                </c:pt>
                <c:pt idx="1231">
                  <c:v>-145.41300000000001</c:v>
                </c:pt>
                <c:pt idx="1232">
                  <c:v>-145.411</c:v>
                </c:pt>
                <c:pt idx="1233">
                  <c:v>-145.40899999999999</c:v>
                </c:pt>
                <c:pt idx="1234">
                  <c:v>-145.40700000000001</c:v>
                </c:pt>
                <c:pt idx="1235">
                  <c:v>-145.405</c:v>
                </c:pt>
                <c:pt idx="1236">
                  <c:v>-145.40299999999999</c:v>
                </c:pt>
                <c:pt idx="1237">
                  <c:v>-145.40100000000001</c:v>
                </c:pt>
                <c:pt idx="1238">
                  <c:v>-145.399</c:v>
                </c:pt>
                <c:pt idx="1239">
                  <c:v>-145.39699999999999</c:v>
                </c:pt>
                <c:pt idx="1240">
                  <c:v>-145.39500000000001</c:v>
                </c:pt>
                <c:pt idx="1241">
                  <c:v>-145.393</c:v>
                </c:pt>
                <c:pt idx="1242">
                  <c:v>-145.39099999999999</c:v>
                </c:pt>
                <c:pt idx="1243">
                  <c:v>-145.38900000000001</c:v>
                </c:pt>
                <c:pt idx="1244">
                  <c:v>-145.387</c:v>
                </c:pt>
                <c:pt idx="1245">
                  <c:v>-145.38499999999999</c:v>
                </c:pt>
                <c:pt idx="1246">
                  <c:v>-145.38300000000001</c:v>
                </c:pt>
                <c:pt idx="1247">
                  <c:v>-145.381</c:v>
                </c:pt>
                <c:pt idx="1248">
                  <c:v>-145.37899999999999</c:v>
                </c:pt>
                <c:pt idx="1249">
                  <c:v>-145.37700000000001</c:v>
                </c:pt>
                <c:pt idx="1250">
                  <c:v>-145.375</c:v>
                </c:pt>
                <c:pt idx="1251">
                  <c:v>-145.37299999999999</c:v>
                </c:pt>
                <c:pt idx="1252">
                  <c:v>-145.37100000000001</c:v>
                </c:pt>
                <c:pt idx="1253">
                  <c:v>-145.369</c:v>
                </c:pt>
                <c:pt idx="1254">
                  <c:v>-145.36699999999999</c:v>
                </c:pt>
                <c:pt idx="1255">
                  <c:v>-145.36500000000001</c:v>
                </c:pt>
                <c:pt idx="1256">
                  <c:v>-145.363</c:v>
                </c:pt>
                <c:pt idx="1257">
                  <c:v>-145.36099999999999</c:v>
                </c:pt>
                <c:pt idx="1258">
                  <c:v>-145.35900000000001</c:v>
                </c:pt>
                <c:pt idx="1259">
                  <c:v>-145.357</c:v>
                </c:pt>
                <c:pt idx="1260">
                  <c:v>-145.35499999999999</c:v>
                </c:pt>
                <c:pt idx="1261">
                  <c:v>-145.35300000000001</c:v>
                </c:pt>
                <c:pt idx="1262">
                  <c:v>-145.351</c:v>
                </c:pt>
                <c:pt idx="1263">
                  <c:v>-145.34899999999999</c:v>
                </c:pt>
                <c:pt idx="1264">
                  <c:v>-145.34700000000001</c:v>
                </c:pt>
                <c:pt idx="1265">
                  <c:v>-145.345</c:v>
                </c:pt>
                <c:pt idx="1266">
                  <c:v>-145.34299999999999</c:v>
                </c:pt>
                <c:pt idx="1267">
                  <c:v>-145.34100000000001</c:v>
                </c:pt>
                <c:pt idx="1268">
                  <c:v>-145.339</c:v>
                </c:pt>
                <c:pt idx="1269">
                  <c:v>-145.33699999999999</c:v>
                </c:pt>
                <c:pt idx="1270">
                  <c:v>-145.33500000000001</c:v>
                </c:pt>
                <c:pt idx="1271">
                  <c:v>-145.333</c:v>
                </c:pt>
                <c:pt idx="1272">
                  <c:v>-145.33099999999999</c:v>
                </c:pt>
                <c:pt idx="1273">
                  <c:v>-145.32900000000001</c:v>
                </c:pt>
                <c:pt idx="1274">
                  <c:v>-145.327</c:v>
                </c:pt>
                <c:pt idx="1275">
                  <c:v>-145.32499999999999</c:v>
                </c:pt>
                <c:pt idx="1276">
                  <c:v>-145.32300000000001</c:v>
                </c:pt>
                <c:pt idx="1277">
                  <c:v>-145.321</c:v>
                </c:pt>
                <c:pt idx="1278">
                  <c:v>-145.31899999999999</c:v>
                </c:pt>
                <c:pt idx="1279">
                  <c:v>-145.31700000000001</c:v>
                </c:pt>
                <c:pt idx="1280">
                  <c:v>-145.315</c:v>
                </c:pt>
                <c:pt idx="1281">
                  <c:v>-145.31299999999999</c:v>
                </c:pt>
                <c:pt idx="1282">
                  <c:v>-145.31100000000001</c:v>
                </c:pt>
                <c:pt idx="1283">
                  <c:v>-145.309</c:v>
                </c:pt>
                <c:pt idx="1284">
                  <c:v>-145.30699999999999</c:v>
                </c:pt>
                <c:pt idx="1285">
                  <c:v>-145.30500000000001</c:v>
                </c:pt>
                <c:pt idx="1286">
                  <c:v>-145.303</c:v>
                </c:pt>
                <c:pt idx="1287">
                  <c:v>-145.30099999999999</c:v>
                </c:pt>
                <c:pt idx="1288">
                  <c:v>-145.29900000000001</c:v>
                </c:pt>
                <c:pt idx="1289">
                  <c:v>-145.297</c:v>
                </c:pt>
                <c:pt idx="1290">
                  <c:v>-145.29499999999999</c:v>
                </c:pt>
                <c:pt idx="1291">
                  <c:v>-145.29300000000001</c:v>
                </c:pt>
                <c:pt idx="1292">
                  <c:v>-145.291</c:v>
                </c:pt>
                <c:pt idx="1293">
                  <c:v>-145.28899999999999</c:v>
                </c:pt>
                <c:pt idx="1294">
                  <c:v>-145.28700000000001</c:v>
                </c:pt>
                <c:pt idx="1295">
                  <c:v>-145.285</c:v>
                </c:pt>
                <c:pt idx="1296">
                  <c:v>-145.28299999999999</c:v>
                </c:pt>
                <c:pt idx="1297">
                  <c:v>-145.28100000000001</c:v>
                </c:pt>
                <c:pt idx="1298">
                  <c:v>-145.279</c:v>
                </c:pt>
                <c:pt idx="1299">
                  <c:v>-145.27699999999999</c:v>
                </c:pt>
                <c:pt idx="1300">
                  <c:v>-145.27500000000001</c:v>
                </c:pt>
                <c:pt idx="1301">
                  <c:v>-145.273</c:v>
                </c:pt>
                <c:pt idx="1302">
                  <c:v>-145.27099999999999</c:v>
                </c:pt>
                <c:pt idx="1303">
                  <c:v>-145.26900000000001</c:v>
                </c:pt>
                <c:pt idx="1304">
                  <c:v>-145.267</c:v>
                </c:pt>
                <c:pt idx="1305">
                  <c:v>-145.26499999999999</c:v>
                </c:pt>
                <c:pt idx="1306">
                  <c:v>-145.26300000000001</c:v>
                </c:pt>
                <c:pt idx="1307">
                  <c:v>-145.261</c:v>
                </c:pt>
                <c:pt idx="1308">
                  <c:v>-145.25899999999999</c:v>
                </c:pt>
                <c:pt idx="1309">
                  <c:v>-145.25700000000001</c:v>
                </c:pt>
                <c:pt idx="1310">
                  <c:v>-145.255</c:v>
                </c:pt>
                <c:pt idx="1311">
                  <c:v>-145.25299999999999</c:v>
                </c:pt>
                <c:pt idx="1312">
                  <c:v>-145.251</c:v>
                </c:pt>
                <c:pt idx="1313">
                  <c:v>-145.249</c:v>
                </c:pt>
                <c:pt idx="1314">
                  <c:v>-145.24700000000001</c:v>
                </c:pt>
                <c:pt idx="1315">
                  <c:v>-145.245</c:v>
                </c:pt>
                <c:pt idx="1316">
                  <c:v>-145.24299999999999</c:v>
                </c:pt>
                <c:pt idx="1317">
                  <c:v>-145.24100000000001</c:v>
                </c:pt>
                <c:pt idx="1318">
                  <c:v>-145.239</c:v>
                </c:pt>
                <c:pt idx="1319">
                  <c:v>-145.23699999999999</c:v>
                </c:pt>
                <c:pt idx="1320">
                  <c:v>-145.23500000000001</c:v>
                </c:pt>
                <c:pt idx="1321">
                  <c:v>-145.233</c:v>
                </c:pt>
                <c:pt idx="1322">
                  <c:v>-145.23099999999999</c:v>
                </c:pt>
                <c:pt idx="1323">
                  <c:v>-145.22900000000001</c:v>
                </c:pt>
                <c:pt idx="1324">
                  <c:v>-145.227</c:v>
                </c:pt>
                <c:pt idx="1325">
                  <c:v>-145.22499999999999</c:v>
                </c:pt>
                <c:pt idx="1326">
                  <c:v>-145.22300000000001</c:v>
                </c:pt>
                <c:pt idx="1327">
                  <c:v>-145.221</c:v>
                </c:pt>
                <c:pt idx="1328">
                  <c:v>-145.21899999999999</c:v>
                </c:pt>
                <c:pt idx="1329">
                  <c:v>-145.21700000000001</c:v>
                </c:pt>
                <c:pt idx="1330">
                  <c:v>-145.215</c:v>
                </c:pt>
                <c:pt idx="1331">
                  <c:v>-145.21299999999999</c:v>
                </c:pt>
                <c:pt idx="1332">
                  <c:v>-145.21100000000001</c:v>
                </c:pt>
                <c:pt idx="1333">
                  <c:v>-145.209</c:v>
                </c:pt>
                <c:pt idx="1334">
                  <c:v>-145.20699999999999</c:v>
                </c:pt>
                <c:pt idx="1335">
                  <c:v>-145.20500000000001</c:v>
                </c:pt>
                <c:pt idx="1336">
                  <c:v>-145.203</c:v>
                </c:pt>
                <c:pt idx="1337">
                  <c:v>-145.20099999999999</c:v>
                </c:pt>
                <c:pt idx="1338">
                  <c:v>-145.19900000000001</c:v>
                </c:pt>
                <c:pt idx="1339">
                  <c:v>-145.197</c:v>
                </c:pt>
                <c:pt idx="1340">
                  <c:v>-145.19499999999999</c:v>
                </c:pt>
                <c:pt idx="1341">
                  <c:v>-145.19300000000001</c:v>
                </c:pt>
                <c:pt idx="1342">
                  <c:v>-145.191</c:v>
                </c:pt>
                <c:pt idx="1343">
                  <c:v>-145.18899999999999</c:v>
                </c:pt>
                <c:pt idx="1344">
                  <c:v>-145.18700000000001</c:v>
                </c:pt>
                <c:pt idx="1345">
                  <c:v>-145.185</c:v>
                </c:pt>
                <c:pt idx="1346">
                  <c:v>-145.18299999999999</c:v>
                </c:pt>
                <c:pt idx="1347">
                  <c:v>-145.18100000000001</c:v>
                </c:pt>
                <c:pt idx="1348">
                  <c:v>-145.179</c:v>
                </c:pt>
                <c:pt idx="1349">
                  <c:v>-145.17699999999999</c:v>
                </c:pt>
                <c:pt idx="1350">
                  <c:v>-145.17500000000001</c:v>
                </c:pt>
                <c:pt idx="1351">
                  <c:v>-145.173</c:v>
                </c:pt>
                <c:pt idx="1352">
                  <c:v>-145.17099999999999</c:v>
                </c:pt>
                <c:pt idx="1353">
                  <c:v>-145.16900000000001</c:v>
                </c:pt>
                <c:pt idx="1354">
                  <c:v>-145.167</c:v>
                </c:pt>
                <c:pt idx="1355">
                  <c:v>-145.16499999999999</c:v>
                </c:pt>
                <c:pt idx="1356">
                  <c:v>-145.16300000000001</c:v>
                </c:pt>
                <c:pt idx="1357">
                  <c:v>-145.161</c:v>
                </c:pt>
                <c:pt idx="1358">
                  <c:v>-145.15899999999999</c:v>
                </c:pt>
                <c:pt idx="1359">
                  <c:v>-145.15700000000001</c:v>
                </c:pt>
                <c:pt idx="1360">
                  <c:v>-145.155</c:v>
                </c:pt>
                <c:pt idx="1361">
                  <c:v>-145.15299999999999</c:v>
                </c:pt>
                <c:pt idx="1362">
                  <c:v>-145.15100000000001</c:v>
                </c:pt>
                <c:pt idx="1363">
                  <c:v>-145.149</c:v>
                </c:pt>
                <c:pt idx="1364">
                  <c:v>-145.14699999999999</c:v>
                </c:pt>
                <c:pt idx="1365">
                  <c:v>-145.14500000000001</c:v>
                </c:pt>
                <c:pt idx="1366">
                  <c:v>-145.143</c:v>
                </c:pt>
                <c:pt idx="1367">
                  <c:v>-145.14099999999999</c:v>
                </c:pt>
                <c:pt idx="1368">
                  <c:v>-145.13900000000001</c:v>
                </c:pt>
                <c:pt idx="1369">
                  <c:v>-145.137</c:v>
                </c:pt>
                <c:pt idx="1370">
                  <c:v>-145.13499999999999</c:v>
                </c:pt>
                <c:pt idx="1371">
                  <c:v>-145.13300000000001</c:v>
                </c:pt>
                <c:pt idx="1372">
                  <c:v>-145.131</c:v>
                </c:pt>
                <c:pt idx="1373">
                  <c:v>-145.12899999999999</c:v>
                </c:pt>
                <c:pt idx="1374">
                  <c:v>-145.12700000000001</c:v>
                </c:pt>
                <c:pt idx="1375">
                  <c:v>-145.125</c:v>
                </c:pt>
                <c:pt idx="1376">
                  <c:v>-145.12299999999999</c:v>
                </c:pt>
                <c:pt idx="1377">
                  <c:v>-145.12100000000001</c:v>
                </c:pt>
                <c:pt idx="1378">
                  <c:v>-145.119</c:v>
                </c:pt>
                <c:pt idx="1379">
                  <c:v>-145.11699999999999</c:v>
                </c:pt>
                <c:pt idx="1380">
                  <c:v>-145.11500000000001</c:v>
                </c:pt>
                <c:pt idx="1381">
                  <c:v>-145.113</c:v>
                </c:pt>
                <c:pt idx="1382">
                  <c:v>-145.11099999999999</c:v>
                </c:pt>
                <c:pt idx="1383">
                  <c:v>-145.10900000000001</c:v>
                </c:pt>
                <c:pt idx="1384">
                  <c:v>-145.107</c:v>
                </c:pt>
                <c:pt idx="1385">
                  <c:v>-145.10499999999999</c:v>
                </c:pt>
                <c:pt idx="1386">
                  <c:v>-145.10300000000001</c:v>
                </c:pt>
                <c:pt idx="1387">
                  <c:v>-145.101</c:v>
                </c:pt>
                <c:pt idx="1388">
                  <c:v>-145.09899999999999</c:v>
                </c:pt>
                <c:pt idx="1389">
                  <c:v>-145.09700000000001</c:v>
                </c:pt>
                <c:pt idx="1390">
                  <c:v>-145.095</c:v>
                </c:pt>
                <c:pt idx="1391">
                  <c:v>-145.09299999999999</c:v>
                </c:pt>
                <c:pt idx="1392">
                  <c:v>-145.09100000000001</c:v>
                </c:pt>
                <c:pt idx="1393">
                  <c:v>-145.089</c:v>
                </c:pt>
                <c:pt idx="1394">
                  <c:v>-145.08699999999999</c:v>
                </c:pt>
                <c:pt idx="1395">
                  <c:v>-145.08500000000001</c:v>
                </c:pt>
                <c:pt idx="1396">
                  <c:v>-145.083</c:v>
                </c:pt>
                <c:pt idx="1397">
                  <c:v>-145.08099999999999</c:v>
                </c:pt>
                <c:pt idx="1398">
                  <c:v>-145.07900000000001</c:v>
                </c:pt>
                <c:pt idx="1399">
                  <c:v>-145.077</c:v>
                </c:pt>
                <c:pt idx="1400">
                  <c:v>-145.07499999999999</c:v>
                </c:pt>
                <c:pt idx="1401">
                  <c:v>-145.07300000000001</c:v>
                </c:pt>
                <c:pt idx="1402">
                  <c:v>-145.071</c:v>
                </c:pt>
                <c:pt idx="1403">
                  <c:v>-145.06899999999999</c:v>
                </c:pt>
                <c:pt idx="1404">
                  <c:v>-145.06700000000001</c:v>
                </c:pt>
                <c:pt idx="1405">
                  <c:v>-145.065</c:v>
                </c:pt>
                <c:pt idx="1406">
                  <c:v>-145.06299999999999</c:v>
                </c:pt>
                <c:pt idx="1407">
                  <c:v>-145.06100000000001</c:v>
                </c:pt>
                <c:pt idx="1408">
                  <c:v>-145.059</c:v>
                </c:pt>
                <c:pt idx="1409">
                  <c:v>-145.05699999999999</c:v>
                </c:pt>
                <c:pt idx="1410">
                  <c:v>-145.05500000000001</c:v>
                </c:pt>
                <c:pt idx="1411">
                  <c:v>-145.053</c:v>
                </c:pt>
                <c:pt idx="1412">
                  <c:v>-145.05099999999999</c:v>
                </c:pt>
                <c:pt idx="1413">
                  <c:v>-145.04900000000001</c:v>
                </c:pt>
                <c:pt idx="1414">
                  <c:v>-145.047</c:v>
                </c:pt>
                <c:pt idx="1415">
                  <c:v>-145.04499999999999</c:v>
                </c:pt>
                <c:pt idx="1416">
                  <c:v>-145.04300000000001</c:v>
                </c:pt>
                <c:pt idx="1417">
                  <c:v>-145.041</c:v>
                </c:pt>
                <c:pt idx="1418">
                  <c:v>-145.03899999999999</c:v>
                </c:pt>
                <c:pt idx="1419">
                  <c:v>-145.03700000000001</c:v>
                </c:pt>
                <c:pt idx="1420">
                  <c:v>-145.035</c:v>
                </c:pt>
                <c:pt idx="1421">
                  <c:v>-145.03299999999999</c:v>
                </c:pt>
                <c:pt idx="1422">
                  <c:v>-145.03100000000001</c:v>
                </c:pt>
                <c:pt idx="1423">
                  <c:v>-145.029</c:v>
                </c:pt>
                <c:pt idx="1424">
                  <c:v>-145.02699999999999</c:v>
                </c:pt>
                <c:pt idx="1425">
                  <c:v>-145.02500000000001</c:v>
                </c:pt>
                <c:pt idx="1426">
                  <c:v>-145.023</c:v>
                </c:pt>
                <c:pt idx="1427">
                  <c:v>-145.02099999999999</c:v>
                </c:pt>
                <c:pt idx="1428">
                  <c:v>-145.01900000000001</c:v>
                </c:pt>
                <c:pt idx="1429">
                  <c:v>-145.017</c:v>
                </c:pt>
                <c:pt idx="1430">
                  <c:v>-145.01499999999999</c:v>
                </c:pt>
                <c:pt idx="1431">
                  <c:v>-145.01300000000001</c:v>
                </c:pt>
                <c:pt idx="1432">
                  <c:v>-145.011</c:v>
                </c:pt>
                <c:pt idx="1433">
                  <c:v>-145.00899999999999</c:v>
                </c:pt>
                <c:pt idx="1434">
                  <c:v>-145.00700000000001</c:v>
                </c:pt>
                <c:pt idx="1435">
                  <c:v>-145.005</c:v>
                </c:pt>
                <c:pt idx="1436">
                  <c:v>-145.00299999999999</c:v>
                </c:pt>
                <c:pt idx="1437">
                  <c:v>-145.001</c:v>
                </c:pt>
                <c:pt idx="1438">
                  <c:v>-144.999</c:v>
                </c:pt>
                <c:pt idx="1439">
                  <c:v>-144.99700000000001</c:v>
                </c:pt>
                <c:pt idx="1440">
                  <c:v>-144.995</c:v>
                </c:pt>
                <c:pt idx="1441">
                  <c:v>-144.99299999999999</c:v>
                </c:pt>
                <c:pt idx="1442">
                  <c:v>-144.99100000000001</c:v>
                </c:pt>
                <c:pt idx="1443">
                  <c:v>-144.989</c:v>
                </c:pt>
                <c:pt idx="1444">
                  <c:v>-144.98699999999999</c:v>
                </c:pt>
                <c:pt idx="1445">
                  <c:v>-144.98500000000001</c:v>
                </c:pt>
                <c:pt idx="1446">
                  <c:v>-144.983</c:v>
                </c:pt>
                <c:pt idx="1447">
                  <c:v>-144.98099999999999</c:v>
                </c:pt>
                <c:pt idx="1448">
                  <c:v>-144.97900000000001</c:v>
                </c:pt>
                <c:pt idx="1449">
                  <c:v>-144.977</c:v>
                </c:pt>
                <c:pt idx="1450">
                  <c:v>-144.97499999999999</c:v>
                </c:pt>
                <c:pt idx="1451">
                  <c:v>-144.97300000000001</c:v>
                </c:pt>
                <c:pt idx="1452">
                  <c:v>-144.971</c:v>
                </c:pt>
                <c:pt idx="1453">
                  <c:v>-144.96899999999999</c:v>
                </c:pt>
                <c:pt idx="1454">
                  <c:v>-144.96700000000001</c:v>
                </c:pt>
                <c:pt idx="1455">
                  <c:v>-144.965</c:v>
                </c:pt>
                <c:pt idx="1456">
                  <c:v>-144.96299999999999</c:v>
                </c:pt>
                <c:pt idx="1457">
                  <c:v>-144.96100000000001</c:v>
                </c:pt>
                <c:pt idx="1458">
                  <c:v>-144.959</c:v>
                </c:pt>
                <c:pt idx="1459">
                  <c:v>-144.95699999999999</c:v>
                </c:pt>
                <c:pt idx="1460">
                  <c:v>-144.95500000000001</c:v>
                </c:pt>
                <c:pt idx="1461">
                  <c:v>-144.953</c:v>
                </c:pt>
                <c:pt idx="1462">
                  <c:v>-144.95099999999999</c:v>
                </c:pt>
                <c:pt idx="1463">
                  <c:v>-144.94900000000001</c:v>
                </c:pt>
                <c:pt idx="1464">
                  <c:v>-144.947</c:v>
                </c:pt>
                <c:pt idx="1465">
                  <c:v>-144.94499999999999</c:v>
                </c:pt>
                <c:pt idx="1466">
                  <c:v>-144.94300000000001</c:v>
                </c:pt>
                <c:pt idx="1467">
                  <c:v>-144.941</c:v>
                </c:pt>
                <c:pt idx="1468">
                  <c:v>-144.93899999999999</c:v>
                </c:pt>
                <c:pt idx="1469">
                  <c:v>-144.93700000000001</c:v>
                </c:pt>
                <c:pt idx="1470">
                  <c:v>-144.935</c:v>
                </c:pt>
                <c:pt idx="1471">
                  <c:v>-144.93299999999999</c:v>
                </c:pt>
                <c:pt idx="1472">
                  <c:v>-144.93100000000001</c:v>
                </c:pt>
                <c:pt idx="1473">
                  <c:v>-144.929</c:v>
                </c:pt>
                <c:pt idx="1474">
                  <c:v>-144.92699999999999</c:v>
                </c:pt>
                <c:pt idx="1475">
                  <c:v>-144.92500000000001</c:v>
                </c:pt>
                <c:pt idx="1476">
                  <c:v>-144.923</c:v>
                </c:pt>
                <c:pt idx="1477">
                  <c:v>-144.92099999999999</c:v>
                </c:pt>
                <c:pt idx="1478">
                  <c:v>-144.91900000000001</c:v>
                </c:pt>
                <c:pt idx="1479">
                  <c:v>-144.917</c:v>
                </c:pt>
                <c:pt idx="1480">
                  <c:v>-144.91499999999999</c:v>
                </c:pt>
                <c:pt idx="1481">
                  <c:v>-144.91300000000001</c:v>
                </c:pt>
                <c:pt idx="1482">
                  <c:v>-144.911</c:v>
                </c:pt>
                <c:pt idx="1483">
                  <c:v>-144.90899999999999</c:v>
                </c:pt>
                <c:pt idx="1484">
                  <c:v>-144.90700000000001</c:v>
                </c:pt>
                <c:pt idx="1485">
                  <c:v>-144.905</c:v>
                </c:pt>
                <c:pt idx="1486">
                  <c:v>-144.90299999999999</c:v>
                </c:pt>
                <c:pt idx="1487">
                  <c:v>-144.90100000000001</c:v>
                </c:pt>
                <c:pt idx="1488">
                  <c:v>-144.899</c:v>
                </c:pt>
                <c:pt idx="1489">
                  <c:v>-144.89699999999999</c:v>
                </c:pt>
                <c:pt idx="1490">
                  <c:v>-144.89500000000001</c:v>
                </c:pt>
                <c:pt idx="1491">
                  <c:v>-144.893</c:v>
                </c:pt>
                <c:pt idx="1492">
                  <c:v>-144.89099999999999</c:v>
                </c:pt>
                <c:pt idx="1493">
                  <c:v>-144.88900000000001</c:v>
                </c:pt>
                <c:pt idx="1494">
                  <c:v>-144.887</c:v>
                </c:pt>
                <c:pt idx="1495">
                  <c:v>-144.88499999999999</c:v>
                </c:pt>
                <c:pt idx="1496">
                  <c:v>-144.88300000000001</c:v>
                </c:pt>
                <c:pt idx="1497">
                  <c:v>-144.881</c:v>
                </c:pt>
                <c:pt idx="1498">
                  <c:v>-144.87899999999999</c:v>
                </c:pt>
                <c:pt idx="1499">
                  <c:v>-144.87700000000001</c:v>
                </c:pt>
                <c:pt idx="1500">
                  <c:v>-144.875</c:v>
                </c:pt>
                <c:pt idx="1501">
                  <c:v>-144.87299999999999</c:v>
                </c:pt>
                <c:pt idx="1502">
                  <c:v>-144.87100000000001</c:v>
                </c:pt>
                <c:pt idx="1503">
                  <c:v>-144.869</c:v>
                </c:pt>
                <c:pt idx="1504">
                  <c:v>-144.86699999999999</c:v>
                </c:pt>
                <c:pt idx="1505">
                  <c:v>-144.86500000000001</c:v>
                </c:pt>
                <c:pt idx="1506">
                  <c:v>-144.863</c:v>
                </c:pt>
                <c:pt idx="1507">
                  <c:v>-144.86099999999999</c:v>
                </c:pt>
                <c:pt idx="1508">
                  <c:v>-144.85900000000001</c:v>
                </c:pt>
                <c:pt idx="1509">
                  <c:v>-144.857</c:v>
                </c:pt>
                <c:pt idx="1510">
                  <c:v>-144.85499999999999</c:v>
                </c:pt>
                <c:pt idx="1511">
                  <c:v>-144.85300000000001</c:v>
                </c:pt>
                <c:pt idx="1512">
                  <c:v>-144.851</c:v>
                </c:pt>
                <c:pt idx="1513">
                  <c:v>-144.84899999999999</c:v>
                </c:pt>
                <c:pt idx="1514">
                  <c:v>-144.84700000000001</c:v>
                </c:pt>
                <c:pt idx="1515">
                  <c:v>-144.845</c:v>
                </c:pt>
                <c:pt idx="1516">
                  <c:v>-144.84299999999999</c:v>
                </c:pt>
                <c:pt idx="1517">
                  <c:v>-144.84100000000001</c:v>
                </c:pt>
                <c:pt idx="1518">
                  <c:v>-144.839</c:v>
                </c:pt>
                <c:pt idx="1519">
                  <c:v>-144.83699999999999</c:v>
                </c:pt>
                <c:pt idx="1520">
                  <c:v>-144.83500000000001</c:v>
                </c:pt>
                <c:pt idx="1521">
                  <c:v>-144.833</c:v>
                </c:pt>
                <c:pt idx="1522">
                  <c:v>-144.83099999999999</c:v>
                </c:pt>
                <c:pt idx="1523">
                  <c:v>-144.82900000000001</c:v>
                </c:pt>
                <c:pt idx="1524">
                  <c:v>-144.827</c:v>
                </c:pt>
                <c:pt idx="1525">
                  <c:v>-144.82499999999999</c:v>
                </c:pt>
                <c:pt idx="1526">
                  <c:v>-144.82300000000001</c:v>
                </c:pt>
                <c:pt idx="1527">
                  <c:v>-144.821</c:v>
                </c:pt>
                <c:pt idx="1528">
                  <c:v>-144.81899999999999</c:v>
                </c:pt>
                <c:pt idx="1529">
                  <c:v>-144.81700000000001</c:v>
                </c:pt>
                <c:pt idx="1530">
                  <c:v>-144.815</c:v>
                </c:pt>
                <c:pt idx="1531">
                  <c:v>-144.81299999999999</c:v>
                </c:pt>
                <c:pt idx="1532">
                  <c:v>-144.81100000000001</c:v>
                </c:pt>
                <c:pt idx="1533">
                  <c:v>-144.809</c:v>
                </c:pt>
                <c:pt idx="1534">
                  <c:v>-144.80699999999999</c:v>
                </c:pt>
                <c:pt idx="1535">
                  <c:v>-144.80500000000001</c:v>
                </c:pt>
                <c:pt idx="1536">
                  <c:v>-144.803</c:v>
                </c:pt>
                <c:pt idx="1537">
                  <c:v>-144.80099999999999</c:v>
                </c:pt>
                <c:pt idx="1538">
                  <c:v>-144.79900000000001</c:v>
                </c:pt>
                <c:pt idx="1539">
                  <c:v>-144.797</c:v>
                </c:pt>
                <c:pt idx="1540">
                  <c:v>-144.79499999999999</c:v>
                </c:pt>
                <c:pt idx="1541">
                  <c:v>-144.79300000000001</c:v>
                </c:pt>
                <c:pt idx="1542">
                  <c:v>-144.791</c:v>
                </c:pt>
                <c:pt idx="1543">
                  <c:v>-144.78899999999999</c:v>
                </c:pt>
                <c:pt idx="1544">
                  <c:v>-144.78700000000001</c:v>
                </c:pt>
                <c:pt idx="1545">
                  <c:v>-144.785</c:v>
                </c:pt>
                <c:pt idx="1546">
                  <c:v>-144.78299999999999</c:v>
                </c:pt>
                <c:pt idx="1547">
                  <c:v>-144.78100000000001</c:v>
                </c:pt>
                <c:pt idx="1548">
                  <c:v>-144.779</c:v>
                </c:pt>
                <c:pt idx="1549">
                  <c:v>-144.77699999999999</c:v>
                </c:pt>
                <c:pt idx="1550">
                  <c:v>-144.77500000000001</c:v>
                </c:pt>
                <c:pt idx="1551">
                  <c:v>-144.773</c:v>
                </c:pt>
                <c:pt idx="1552">
                  <c:v>-144.77099999999999</c:v>
                </c:pt>
                <c:pt idx="1553">
                  <c:v>-144.76900000000001</c:v>
                </c:pt>
                <c:pt idx="1554">
                  <c:v>-144.767</c:v>
                </c:pt>
                <c:pt idx="1555">
                  <c:v>-144.76499999999999</c:v>
                </c:pt>
                <c:pt idx="1556">
                  <c:v>-144.76300000000001</c:v>
                </c:pt>
                <c:pt idx="1557">
                  <c:v>-144.761</c:v>
                </c:pt>
                <c:pt idx="1558">
                  <c:v>-144.75899999999999</c:v>
                </c:pt>
                <c:pt idx="1559">
                  <c:v>-144.75700000000001</c:v>
                </c:pt>
                <c:pt idx="1560">
                  <c:v>-144.755</c:v>
                </c:pt>
                <c:pt idx="1561">
                  <c:v>-144.75299999999999</c:v>
                </c:pt>
                <c:pt idx="1562">
                  <c:v>-144.751</c:v>
                </c:pt>
                <c:pt idx="1563">
                  <c:v>-144.749</c:v>
                </c:pt>
                <c:pt idx="1564">
                  <c:v>-144.74700000000001</c:v>
                </c:pt>
                <c:pt idx="1565">
                  <c:v>-144.745</c:v>
                </c:pt>
                <c:pt idx="1566">
                  <c:v>-144.74299999999999</c:v>
                </c:pt>
                <c:pt idx="1567">
                  <c:v>-144.74100000000001</c:v>
                </c:pt>
                <c:pt idx="1568">
                  <c:v>-144.739</c:v>
                </c:pt>
                <c:pt idx="1569">
                  <c:v>-144.73699999999999</c:v>
                </c:pt>
                <c:pt idx="1570">
                  <c:v>-144.73500000000001</c:v>
                </c:pt>
                <c:pt idx="1571">
                  <c:v>-144.733</c:v>
                </c:pt>
                <c:pt idx="1572">
                  <c:v>-144.73099999999999</c:v>
                </c:pt>
                <c:pt idx="1573">
                  <c:v>-144.72900000000001</c:v>
                </c:pt>
                <c:pt idx="1574">
                  <c:v>-144.727</c:v>
                </c:pt>
                <c:pt idx="1575">
                  <c:v>-144.72499999999999</c:v>
                </c:pt>
                <c:pt idx="1576">
                  <c:v>-144.72300000000001</c:v>
                </c:pt>
                <c:pt idx="1577">
                  <c:v>-144.721</c:v>
                </c:pt>
                <c:pt idx="1578">
                  <c:v>-144.71899999999999</c:v>
                </c:pt>
                <c:pt idx="1579">
                  <c:v>-144.71700000000001</c:v>
                </c:pt>
                <c:pt idx="1580">
                  <c:v>-144.715</c:v>
                </c:pt>
                <c:pt idx="1581">
                  <c:v>-144.71299999999999</c:v>
                </c:pt>
                <c:pt idx="1582">
                  <c:v>-144.71100000000001</c:v>
                </c:pt>
                <c:pt idx="1583">
                  <c:v>-144.709</c:v>
                </c:pt>
                <c:pt idx="1584">
                  <c:v>-144.70699999999999</c:v>
                </c:pt>
                <c:pt idx="1585">
                  <c:v>-144.70500000000001</c:v>
                </c:pt>
                <c:pt idx="1586">
                  <c:v>-144.703</c:v>
                </c:pt>
                <c:pt idx="1587">
                  <c:v>-144.70099999999999</c:v>
                </c:pt>
                <c:pt idx="1588">
                  <c:v>-144.69900000000001</c:v>
                </c:pt>
                <c:pt idx="1589">
                  <c:v>-144.697</c:v>
                </c:pt>
                <c:pt idx="1590">
                  <c:v>-144.69499999999999</c:v>
                </c:pt>
                <c:pt idx="1591">
                  <c:v>-144.69300000000001</c:v>
                </c:pt>
                <c:pt idx="1592">
                  <c:v>-144.691</c:v>
                </c:pt>
                <c:pt idx="1593">
                  <c:v>-144.68899999999999</c:v>
                </c:pt>
                <c:pt idx="1594">
                  <c:v>-144.68700000000001</c:v>
                </c:pt>
                <c:pt idx="1595">
                  <c:v>-144.685</c:v>
                </c:pt>
                <c:pt idx="1596">
                  <c:v>-144.68299999999999</c:v>
                </c:pt>
                <c:pt idx="1597">
                  <c:v>-144.68100000000001</c:v>
                </c:pt>
                <c:pt idx="1598">
                  <c:v>-144.679</c:v>
                </c:pt>
                <c:pt idx="1599">
                  <c:v>-144.67699999999999</c:v>
                </c:pt>
                <c:pt idx="1600">
                  <c:v>-144.67500000000001</c:v>
                </c:pt>
                <c:pt idx="1601">
                  <c:v>-144.673</c:v>
                </c:pt>
                <c:pt idx="1602">
                  <c:v>-144.67099999999999</c:v>
                </c:pt>
                <c:pt idx="1603">
                  <c:v>-144.66900000000001</c:v>
                </c:pt>
                <c:pt idx="1604">
                  <c:v>-144.667</c:v>
                </c:pt>
                <c:pt idx="1605">
                  <c:v>-144.66499999999999</c:v>
                </c:pt>
                <c:pt idx="1606">
                  <c:v>-144.66300000000001</c:v>
                </c:pt>
                <c:pt idx="1607">
                  <c:v>-144.661</c:v>
                </c:pt>
                <c:pt idx="1608">
                  <c:v>-144.65899999999999</c:v>
                </c:pt>
                <c:pt idx="1609">
                  <c:v>-144.65700000000001</c:v>
                </c:pt>
                <c:pt idx="1610">
                  <c:v>-144.655</c:v>
                </c:pt>
                <c:pt idx="1611">
                  <c:v>-144.65299999999999</c:v>
                </c:pt>
                <c:pt idx="1612">
                  <c:v>-144.65100000000001</c:v>
                </c:pt>
                <c:pt idx="1613">
                  <c:v>-144.649</c:v>
                </c:pt>
                <c:pt idx="1614">
                  <c:v>-144.64699999999999</c:v>
                </c:pt>
                <c:pt idx="1615">
                  <c:v>-144.64500000000001</c:v>
                </c:pt>
                <c:pt idx="1616">
                  <c:v>-144.643</c:v>
                </c:pt>
                <c:pt idx="1617">
                  <c:v>-144.64099999999999</c:v>
                </c:pt>
                <c:pt idx="1618">
                  <c:v>-144.63900000000001</c:v>
                </c:pt>
                <c:pt idx="1619">
                  <c:v>-144.637</c:v>
                </c:pt>
                <c:pt idx="1620">
                  <c:v>-144.63499999999999</c:v>
                </c:pt>
                <c:pt idx="1621">
                  <c:v>-144.63300000000001</c:v>
                </c:pt>
                <c:pt idx="1622">
                  <c:v>-144.631</c:v>
                </c:pt>
                <c:pt idx="1623">
                  <c:v>-144.62899999999999</c:v>
                </c:pt>
                <c:pt idx="1624">
                  <c:v>-144.62700000000001</c:v>
                </c:pt>
                <c:pt idx="1625">
                  <c:v>-144.625</c:v>
                </c:pt>
                <c:pt idx="1626">
                  <c:v>-144.62299999999999</c:v>
                </c:pt>
                <c:pt idx="1627">
                  <c:v>-144.62100000000001</c:v>
                </c:pt>
                <c:pt idx="1628">
                  <c:v>-144.619</c:v>
                </c:pt>
                <c:pt idx="1629">
                  <c:v>-144.61699999999999</c:v>
                </c:pt>
                <c:pt idx="1630">
                  <c:v>-144.61500000000001</c:v>
                </c:pt>
                <c:pt idx="1631">
                  <c:v>-144.613</c:v>
                </c:pt>
                <c:pt idx="1632">
                  <c:v>-144.61099999999999</c:v>
                </c:pt>
                <c:pt idx="1633">
                  <c:v>-144.60900000000001</c:v>
                </c:pt>
                <c:pt idx="1634">
                  <c:v>-144.607</c:v>
                </c:pt>
                <c:pt idx="1635">
                  <c:v>-144.60499999999999</c:v>
                </c:pt>
                <c:pt idx="1636">
                  <c:v>-144.60300000000001</c:v>
                </c:pt>
                <c:pt idx="1637">
                  <c:v>-144.601</c:v>
                </c:pt>
                <c:pt idx="1638">
                  <c:v>-144.59899999999999</c:v>
                </c:pt>
                <c:pt idx="1639">
                  <c:v>-144.59700000000001</c:v>
                </c:pt>
                <c:pt idx="1640">
                  <c:v>-144.595</c:v>
                </c:pt>
                <c:pt idx="1641">
                  <c:v>-144.59299999999999</c:v>
                </c:pt>
                <c:pt idx="1642">
                  <c:v>-144.59100000000001</c:v>
                </c:pt>
                <c:pt idx="1643">
                  <c:v>-144.589</c:v>
                </c:pt>
                <c:pt idx="1644">
                  <c:v>-144.58699999999999</c:v>
                </c:pt>
                <c:pt idx="1645">
                  <c:v>-144.58500000000001</c:v>
                </c:pt>
                <c:pt idx="1646">
                  <c:v>-144.583</c:v>
                </c:pt>
                <c:pt idx="1647">
                  <c:v>-144.58099999999999</c:v>
                </c:pt>
                <c:pt idx="1648">
                  <c:v>-144.57900000000001</c:v>
                </c:pt>
                <c:pt idx="1649">
                  <c:v>-144.577</c:v>
                </c:pt>
                <c:pt idx="1650">
                  <c:v>-144.57499999999999</c:v>
                </c:pt>
                <c:pt idx="1651">
                  <c:v>-144.57300000000001</c:v>
                </c:pt>
                <c:pt idx="1652">
                  <c:v>-144.571</c:v>
                </c:pt>
                <c:pt idx="1653">
                  <c:v>-144.56899999999999</c:v>
                </c:pt>
                <c:pt idx="1654">
                  <c:v>-144.56700000000001</c:v>
                </c:pt>
                <c:pt idx="1655">
                  <c:v>-144.565</c:v>
                </c:pt>
                <c:pt idx="1656">
                  <c:v>-144.56299999999999</c:v>
                </c:pt>
                <c:pt idx="1657">
                  <c:v>-144.56100000000001</c:v>
                </c:pt>
                <c:pt idx="1658">
                  <c:v>-144.559</c:v>
                </c:pt>
                <c:pt idx="1659">
                  <c:v>-144.55699999999999</c:v>
                </c:pt>
                <c:pt idx="1660">
                  <c:v>-144.55500000000001</c:v>
                </c:pt>
                <c:pt idx="1661">
                  <c:v>-144.553</c:v>
                </c:pt>
                <c:pt idx="1662">
                  <c:v>-144.55099999999999</c:v>
                </c:pt>
                <c:pt idx="1663">
                  <c:v>-144.54900000000001</c:v>
                </c:pt>
                <c:pt idx="1664">
                  <c:v>-144.547</c:v>
                </c:pt>
                <c:pt idx="1665">
                  <c:v>-144.54499999999999</c:v>
                </c:pt>
                <c:pt idx="1666">
                  <c:v>-144.54300000000001</c:v>
                </c:pt>
                <c:pt idx="1667">
                  <c:v>-144.541</c:v>
                </c:pt>
                <c:pt idx="1668">
                  <c:v>-144.53899999999999</c:v>
                </c:pt>
                <c:pt idx="1669">
                  <c:v>-144.53700000000001</c:v>
                </c:pt>
                <c:pt idx="1670">
                  <c:v>-144.535</c:v>
                </c:pt>
                <c:pt idx="1671">
                  <c:v>-144.53299999999999</c:v>
                </c:pt>
                <c:pt idx="1672">
                  <c:v>-144.53100000000001</c:v>
                </c:pt>
                <c:pt idx="1673">
                  <c:v>-144.529</c:v>
                </c:pt>
                <c:pt idx="1674">
                  <c:v>-144.52699999999999</c:v>
                </c:pt>
                <c:pt idx="1675">
                  <c:v>-144.52500000000001</c:v>
                </c:pt>
                <c:pt idx="1676">
                  <c:v>-144.523</c:v>
                </c:pt>
                <c:pt idx="1677">
                  <c:v>-144.52099999999999</c:v>
                </c:pt>
                <c:pt idx="1678">
                  <c:v>-144.51900000000001</c:v>
                </c:pt>
                <c:pt idx="1679">
                  <c:v>-144.517</c:v>
                </c:pt>
                <c:pt idx="1680">
                  <c:v>-144.51499999999999</c:v>
                </c:pt>
                <c:pt idx="1681">
                  <c:v>-144.51300000000001</c:v>
                </c:pt>
                <c:pt idx="1682">
                  <c:v>-144.511</c:v>
                </c:pt>
                <c:pt idx="1683">
                  <c:v>-144.50899999999999</c:v>
                </c:pt>
                <c:pt idx="1684">
                  <c:v>-144.50700000000001</c:v>
                </c:pt>
                <c:pt idx="1685">
                  <c:v>-144.505</c:v>
                </c:pt>
                <c:pt idx="1686">
                  <c:v>-144.50299999999999</c:v>
                </c:pt>
                <c:pt idx="1687">
                  <c:v>-144.501</c:v>
                </c:pt>
                <c:pt idx="1688">
                  <c:v>-144.499</c:v>
                </c:pt>
                <c:pt idx="1689">
                  <c:v>-144.49700000000001</c:v>
                </c:pt>
                <c:pt idx="1690">
                  <c:v>-144.495</c:v>
                </c:pt>
                <c:pt idx="1691">
                  <c:v>-144.49299999999999</c:v>
                </c:pt>
                <c:pt idx="1692">
                  <c:v>-144.49100000000001</c:v>
                </c:pt>
                <c:pt idx="1693">
                  <c:v>-144.489</c:v>
                </c:pt>
                <c:pt idx="1694">
                  <c:v>-144.48699999999999</c:v>
                </c:pt>
                <c:pt idx="1695">
                  <c:v>-144.48500000000001</c:v>
                </c:pt>
                <c:pt idx="1696">
                  <c:v>-144.483</c:v>
                </c:pt>
                <c:pt idx="1697">
                  <c:v>-144.48099999999999</c:v>
                </c:pt>
                <c:pt idx="1698">
                  <c:v>-144.47900000000001</c:v>
                </c:pt>
                <c:pt idx="1699">
                  <c:v>-144.477</c:v>
                </c:pt>
                <c:pt idx="1700">
                  <c:v>-144.47499999999999</c:v>
                </c:pt>
                <c:pt idx="1701">
                  <c:v>-144.47300000000001</c:v>
                </c:pt>
                <c:pt idx="1702">
                  <c:v>-144.471</c:v>
                </c:pt>
                <c:pt idx="1703">
                  <c:v>-144.46899999999999</c:v>
                </c:pt>
                <c:pt idx="1704">
                  <c:v>-144.46700000000001</c:v>
                </c:pt>
                <c:pt idx="1705">
                  <c:v>-144.465</c:v>
                </c:pt>
                <c:pt idx="1706">
                  <c:v>-144.46299999999999</c:v>
                </c:pt>
                <c:pt idx="1707">
                  <c:v>-144.46100000000001</c:v>
                </c:pt>
                <c:pt idx="1708">
                  <c:v>-144.459</c:v>
                </c:pt>
                <c:pt idx="1709">
                  <c:v>-144.45699999999999</c:v>
                </c:pt>
                <c:pt idx="1710">
                  <c:v>-144.45500000000001</c:v>
                </c:pt>
                <c:pt idx="1711">
                  <c:v>-144.453</c:v>
                </c:pt>
                <c:pt idx="1712">
                  <c:v>-144.45099999999999</c:v>
                </c:pt>
                <c:pt idx="1713">
                  <c:v>-144.44900000000001</c:v>
                </c:pt>
                <c:pt idx="1714">
                  <c:v>-144.447</c:v>
                </c:pt>
                <c:pt idx="1715">
                  <c:v>-144.44499999999999</c:v>
                </c:pt>
                <c:pt idx="1716">
                  <c:v>-144.44300000000001</c:v>
                </c:pt>
                <c:pt idx="1717">
                  <c:v>-144.441</c:v>
                </c:pt>
                <c:pt idx="1718">
                  <c:v>-144.43899999999999</c:v>
                </c:pt>
                <c:pt idx="1719">
                  <c:v>-144.43700000000001</c:v>
                </c:pt>
                <c:pt idx="1720">
                  <c:v>-144.435</c:v>
                </c:pt>
                <c:pt idx="1721">
                  <c:v>-144.43299999999999</c:v>
                </c:pt>
                <c:pt idx="1722">
                  <c:v>-144.43100000000001</c:v>
                </c:pt>
                <c:pt idx="1723">
                  <c:v>-144.429</c:v>
                </c:pt>
                <c:pt idx="1724">
                  <c:v>-144.42699999999999</c:v>
                </c:pt>
                <c:pt idx="1725">
                  <c:v>-144.42500000000001</c:v>
                </c:pt>
                <c:pt idx="1726">
                  <c:v>-144.423</c:v>
                </c:pt>
                <c:pt idx="1727">
                  <c:v>-144.42099999999999</c:v>
                </c:pt>
                <c:pt idx="1728">
                  <c:v>-144.41900000000001</c:v>
                </c:pt>
                <c:pt idx="1729">
                  <c:v>-144.417</c:v>
                </c:pt>
                <c:pt idx="1730">
                  <c:v>-144.41499999999999</c:v>
                </c:pt>
                <c:pt idx="1731">
                  <c:v>-144.41300000000001</c:v>
                </c:pt>
                <c:pt idx="1732">
                  <c:v>-144.411</c:v>
                </c:pt>
                <c:pt idx="1733">
                  <c:v>-144.40899999999999</c:v>
                </c:pt>
                <c:pt idx="1734">
                  <c:v>-144.40700000000001</c:v>
                </c:pt>
                <c:pt idx="1735">
                  <c:v>-144.405</c:v>
                </c:pt>
                <c:pt idx="1736">
                  <c:v>-144.40299999999999</c:v>
                </c:pt>
                <c:pt idx="1737">
                  <c:v>-144.40100000000001</c:v>
                </c:pt>
                <c:pt idx="1738">
                  <c:v>-144.399</c:v>
                </c:pt>
                <c:pt idx="1739">
                  <c:v>-144.39699999999999</c:v>
                </c:pt>
                <c:pt idx="1740">
                  <c:v>-144.39500000000001</c:v>
                </c:pt>
                <c:pt idx="1741">
                  <c:v>-144.393</c:v>
                </c:pt>
                <c:pt idx="1742">
                  <c:v>-144.39099999999999</c:v>
                </c:pt>
                <c:pt idx="1743">
                  <c:v>-144.38900000000001</c:v>
                </c:pt>
                <c:pt idx="1744">
                  <c:v>-144.387</c:v>
                </c:pt>
                <c:pt idx="1745">
                  <c:v>-144.38499999999999</c:v>
                </c:pt>
                <c:pt idx="1746">
                  <c:v>-144.38300000000001</c:v>
                </c:pt>
                <c:pt idx="1747">
                  <c:v>-144.381</c:v>
                </c:pt>
                <c:pt idx="1748">
                  <c:v>-144.37899999999999</c:v>
                </c:pt>
                <c:pt idx="1749">
                  <c:v>-144.37700000000001</c:v>
                </c:pt>
                <c:pt idx="1750">
                  <c:v>-144.375</c:v>
                </c:pt>
                <c:pt idx="1751">
                  <c:v>-144.37299999999999</c:v>
                </c:pt>
                <c:pt idx="1752">
                  <c:v>-144.37100000000001</c:v>
                </c:pt>
                <c:pt idx="1753">
                  <c:v>-144.369</c:v>
                </c:pt>
                <c:pt idx="1754">
                  <c:v>-144.36699999999999</c:v>
                </c:pt>
                <c:pt idx="1755">
                  <c:v>-144.36500000000001</c:v>
                </c:pt>
                <c:pt idx="1756">
                  <c:v>-144.363</c:v>
                </c:pt>
                <c:pt idx="1757">
                  <c:v>-144.36099999999999</c:v>
                </c:pt>
                <c:pt idx="1758">
                  <c:v>-144.35900000000001</c:v>
                </c:pt>
                <c:pt idx="1759">
                  <c:v>-144.357</c:v>
                </c:pt>
                <c:pt idx="1760">
                  <c:v>-144.35499999999999</c:v>
                </c:pt>
                <c:pt idx="1761">
                  <c:v>-144.35300000000001</c:v>
                </c:pt>
                <c:pt idx="1762">
                  <c:v>-144.351</c:v>
                </c:pt>
                <c:pt idx="1763">
                  <c:v>-144.34899999999999</c:v>
                </c:pt>
                <c:pt idx="1764">
                  <c:v>-144.34700000000001</c:v>
                </c:pt>
                <c:pt idx="1765">
                  <c:v>-144.345</c:v>
                </c:pt>
                <c:pt idx="1766">
                  <c:v>-144.34299999999999</c:v>
                </c:pt>
                <c:pt idx="1767">
                  <c:v>-144.34100000000001</c:v>
                </c:pt>
                <c:pt idx="1768">
                  <c:v>-144.339</c:v>
                </c:pt>
                <c:pt idx="1769">
                  <c:v>-144.33699999999999</c:v>
                </c:pt>
                <c:pt idx="1770">
                  <c:v>-144.33500000000001</c:v>
                </c:pt>
                <c:pt idx="1771">
                  <c:v>-144.333</c:v>
                </c:pt>
                <c:pt idx="1772">
                  <c:v>-144.33099999999999</c:v>
                </c:pt>
                <c:pt idx="1773">
                  <c:v>-144.32900000000001</c:v>
                </c:pt>
                <c:pt idx="1774">
                  <c:v>-144.327</c:v>
                </c:pt>
                <c:pt idx="1775">
                  <c:v>-144.32499999999999</c:v>
                </c:pt>
                <c:pt idx="1776">
                  <c:v>-144.32300000000001</c:v>
                </c:pt>
                <c:pt idx="1777">
                  <c:v>-144.321</c:v>
                </c:pt>
                <c:pt idx="1778">
                  <c:v>-144.31899999999999</c:v>
                </c:pt>
                <c:pt idx="1779">
                  <c:v>-144.31700000000001</c:v>
                </c:pt>
                <c:pt idx="1780">
                  <c:v>-144.315</c:v>
                </c:pt>
                <c:pt idx="1781">
                  <c:v>-144.31299999999999</c:v>
                </c:pt>
                <c:pt idx="1782">
                  <c:v>-144.31100000000001</c:v>
                </c:pt>
                <c:pt idx="1783">
                  <c:v>-144.309</c:v>
                </c:pt>
                <c:pt idx="1784">
                  <c:v>-144.30699999999999</c:v>
                </c:pt>
                <c:pt idx="1785">
                  <c:v>-144.30500000000001</c:v>
                </c:pt>
                <c:pt idx="1786">
                  <c:v>-144.303</c:v>
                </c:pt>
                <c:pt idx="1787">
                  <c:v>-144.30099999999999</c:v>
                </c:pt>
                <c:pt idx="1788">
                  <c:v>-144.29900000000001</c:v>
                </c:pt>
                <c:pt idx="1789">
                  <c:v>-144.297</c:v>
                </c:pt>
                <c:pt idx="1790">
                  <c:v>-144.29499999999999</c:v>
                </c:pt>
                <c:pt idx="1791">
                  <c:v>-144.29300000000001</c:v>
                </c:pt>
                <c:pt idx="1792">
                  <c:v>-144.291</c:v>
                </c:pt>
                <c:pt idx="1793">
                  <c:v>-144.28899999999999</c:v>
                </c:pt>
                <c:pt idx="1794">
                  <c:v>-144.28700000000001</c:v>
                </c:pt>
                <c:pt idx="1795">
                  <c:v>-144.285</c:v>
                </c:pt>
                <c:pt idx="1796">
                  <c:v>-144.28299999999999</c:v>
                </c:pt>
                <c:pt idx="1797">
                  <c:v>-144.28100000000001</c:v>
                </c:pt>
                <c:pt idx="1798">
                  <c:v>-144.279</c:v>
                </c:pt>
                <c:pt idx="1799">
                  <c:v>-144.27699999999999</c:v>
                </c:pt>
                <c:pt idx="1800">
                  <c:v>-144.27500000000001</c:v>
                </c:pt>
                <c:pt idx="1801">
                  <c:v>-144.273</c:v>
                </c:pt>
                <c:pt idx="1802">
                  <c:v>-144.27099999999999</c:v>
                </c:pt>
                <c:pt idx="1803">
                  <c:v>-144.26900000000001</c:v>
                </c:pt>
                <c:pt idx="1804">
                  <c:v>-144.267</c:v>
                </c:pt>
                <c:pt idx="1805">
                  <c:v>-144.26499999999999</c:v>
                </c:pt>
                <c:pt idx="1806">
                  <c:v>-144.26300000000001</c:v>
                </c:pt>
                <c:pt idx="1807">
                  <c:v>-144.261</c:v>
                </c:pt>
                <c:pt idx="1808">
                  <c:v>-144.25899999999999</c:v>
                </c:pt>
                <c:pt idx="1809">
                  <c:v>-144.25700000000001</c:v>
                </c:pt>
                <c:pt idx="1810">
                  <c:v>-144.255</c:v>
                </c:pt>
                <c:pt idx="1811">
                  <c:v>-144.25299999999999</c:v>
                </c:pt>
                <c:pt idx="1812">
                  <c:v>-144.251</c:v>
                </c:pt>
                <c:pt idx="1813">
                  <c:v>-144.249</c:v>
                </c:pt>
                <c:pt idx="1814">
                  <c:v>-144.24700000000001</c:v>
                </c:pt>
                <c:pt idx="1815">
                  <c:v>-144.245</c:v>
                </c:pt>
                <c:pt idx="1816">
                  <c:v>-144.24299999999999</c:v>
                </c:pt>
                <c:pt idx="1817">
                  <c:v>-144.24100000000001</c:v>
                </c:pt>
                <c:pt idx="1818">
                  <c:v>-144.239</c:v>
                </c:pt>
                <c:pt idx="1819">
                  <c:v>-144.23699999999999</c:v>
                </c:pt>
                <c:pt idx="1820">
                  <c:v>-144.23500000000001</c:v>
                </c:pt>
                <c:pt idx="1821">
                  <c:v>-144.233</c:v>
                </c:pt>
                <c:pt idx="1822">
                  <c:v>-144.23099999999999</c:v>
                </c:pt>
                <c:pt idx="1823">
                  <c:v>-144.22900000000001</c:v>
                </c:pt>
                <c:pt idx="1824">
                  <c:v>-144.227</c:v>
                </c:pt>
                <c:pt idx="1825">
                  <c:v>-144.22499999999999</c:v>
                </c:pt>
                <c:pt idx="1826">
                  <c:v>-144.22300000000001</c:v>
                </c:pt>
                <c:pt idx="1827">
                  <c:v>-144.221</c:v>
                </c:pt>
                <c:pt idx="1828">
                  <c:v>-144.21899999999999</c:v>
                </c:pt>
                <c:pt idx="1829">
                  <c:v>-144.21700000000001</c:v>
                </c:pt>
                <c:pt idx="1830">
                  <c:v>-144.215</c:v>
                </c:pt>
                <c:pt idx="1831">
                  <c:v>-144.21299999999999</c:v>
                </c:pt>
                <c:pt idx="1832">
                  <c:v>-144.21100000000001</c:v>
                </c:pt>
                <c:pt idx="1833">
                  <c:v>-144.209</c:v>
                </c:pt>
                <c:pt idx="1834">
                  <c:v>-144.20699999999999</c:v>
                </c:pt>
                <c:pt idx="1835">
                  <c:v>-144.20500000000001</c:v>
                </c:pt>
                <c:pt idx="1836">
                  <c:v>-144.203</c:v>
                </c:pt>
                <c:pt idx="1837">
                  <c:v>-144.20099999999999</c:v>
                </c:pt>
                <c:pt idx="1838">
                  <c:v>-144.19900000000001</c:v>
                </c:pt>
                <c:pt idx="1839">
                  <c:v>-144.197</c:v>
                </c:pt>
                <c:pt idx="1840">
                  <c:v>-144.19499999999999</c:v>
                </c:pt>
                <c:pt idx="1841">
                  <c:v>-144.19300000000001</c:v>
                </c:pt>
                <c:pt idx="1842">
                  <c:v>-144.191</c:v>
                </c:pt>
                <c:pt idx="1843">
                  <c:v>-144.18899999999999</c:v>
                </c:pt>
                <c:pt idx="1844">
                  <c:v>-144.18700000000001</c:v>
                </c:pt>
                <c:pt idx="1845">
                  <c:v>-144.185</c:v>
                </c:pt>
                <c:pt idx="1846">
                  <c:v>-144.18299999999999</c:v>
                </c:pt>
                <c:pt idx="1847">
                  <c:v>-144.18100000000001</c:v>
                </c:pt>
                <c:pt idx="1848">
                  <c:v>-144.179</c:v>
                </c:pt>
                <c:pt idx="1849">
                  <c:v>-144.17699999999999</c:v>
                </c:pt>
                <c:pt idx="1850">
                  <c:v>-144.17500000000001</c:v>
                </c:pt>
                <c:pt idx="1851">
                  <c:v>-144.173</c:v>
                </c:pt>
                <c:pt idx="1852">
                  <c:v>-144.17099999999999</c:v>
                </c:pt>
                <c:pt idx="1853">
                  <c:v>-144.16900000000001</c:v>
                </c:pt>
                <c:pt idx="1854">
                  <c:v>-144.167</c:v>
                </c:pt>
                <c:pt idx="1855">
                  <c:v>-144.16499999999999</c:v>
                </c:pt>
                <c:pt idx="1856">
                  <c:v>-144.16300000000001</c:v>
                </c:pt>
                <c:pt idx="1857">
                  <c:v>-144.161</c:v>
                </c:pt>
                <c:pt idx="1858">
                  <c:v>-144.15899999999999</c:v>
                </c:pt>
                <c:pt idx="1859">
                  <c:v>-144.15700000000001</c:v>
                </c:pt>
                <c:pt idx="1860">
                  <c:v>-144.155</c:v>
                </c:pt>
                <c:pt idx="1861">
                  <c:v>-144.15299999999999</c:v>
                </c:pt>
                <c:pt idx="1862">
                  <c:v>-144.15100000000001</c:v>
                </c:pt>
                <c:pt idx="1863">
                  <c:v>-144.149</c:v>
                </c:pt>
                <c:pt idx="1864">
                  <c:v>-144.14699999999999</c:v>
                </c:pt>
                <c:pt idx="1865">
                  <c:v>-144.14500000000001</c:v>
                </c:pt>
                <c:pt idx="1866">
                  <c:v>-144.143</c:v>
                </c:pt>
                <c:pt idx="1867">
                  <c:v>-144.14099999999999</c:v>
                </c:pt>
                <c:pt idx="1868">
                  <c:v>-144.13900000000001</c:v>
                </c:pt>
                <c:pt idx="1869">
                  <c:v>-144.137</c:v>
                </c:pt>
                <c:pt idx="1870">
                  <c:v>-144.13499999999999</c:v>
                </c:pt>
                <c:pt idx="1871">
                  <c:v>-144.13300000000001</c:v>
                </c:pt>
                <c:pt idx="1872">
                  <c:v>-144.131</c:v>
                </c:pt>
                <c:pt idx="1873">
                  <c:v>-144.12899999999999</c:v>
                </c:pt>
                <c:pt idx="1874">
                  <c:v>-144.12700000000001</c:v>
                </c:pt>
                <c:pt idx="1875">
                  <c:v>-144.125</c:v>
                </c:pt>
                <c:pt idx="1876">
                  <c:v>-144.12299999999999</c:v>
                </c:pt>
                <c:pt idx="1877">
                  <c:v>-144.12100000000001</c:v>
                </c:pt>
                <c:pt idx="1878">
                  <c:v>-144.119</c:v>
                </c:pt>
                <c:pt idx="1879">
                  <c:v>-144.11699999999999</c:v>
                </c:pt>
                <c:pt idx="1880">
                  <c:v>-144.11500000000001</c:v>
                </c:pt>
                <c:pt idx="1881">
                  <c:v>-144.113</c:v>
                </c:pt>
                <c:pt idx="1882">
                  <c:v>-144.11099999999999</c:v>
                </c:pt>
                <c:pt idx="1883">
                  <c:v>-144.10900000000001</c:v>
                </c:pt>
                <c:pt idx="1884">
                  <c:v>-144.107</c:v>
                </c:pt>
                <c:pt idx="1885">
                  <c:v>-144.10499999999999</c:v>
                </c:pt>
                <c:pt idx="1886">
                  <c:v>-144.10300000000001</c:v>
                </c:pt>
                <c:pt idx="1887">
                  <c:v>-144.101</c:v>
                </c:pt>
                <c:pt idx="1888">
                  <c:v>-144.09899999999999</c:v>
                </c:pt>
                <c:pt idx="1889">
                  <c:v>-144.09700000000001</c:v>
                </c:pt>
                <c:pt idx="1890">
                  <c:v>-144.095</c:v>
                </c:pt>
                <c:pt idx="1891">
                  <c:v>-144.09299999999999</c:v>
                </c:pt>
                <c:pt idx="1892">
                  <c:v>-144.09100000000001</c:v>
                </c:pt>
                <c:pt idx="1893">
                  <c:v>-144.089</c:v>
                </c:pt>
                <c:pt idx="1894">
                  <c:v>-144.08699999999999</c:v>
                </c:pt>
                <c:pt idx="1895">
                  <c:v>-144.08500000000001</c:v>
                </c:pt>
                <c:pt idx="1896">
                  <c:v>-144.083</c:v>
                </c:pt>
                <c:pt idx="1897">
                  <c:v>-144.08099999999999</c:v>
                </c:pt>
                <c:pt idx="1898">
                  <c:v>-144.07900000000001</c:v>
                </c:pt>
                <c:pt idx="1899">
                  <c:v>-144.077</c:v>
                </c:pt>
                <c:pt idx="1900">
                  <c:v>-144.07499999999999</c:v>
                </c:pt>
                <c:pt idx="1901">
                  <c:v>-144.07300000000001</c:v>
                </c:pt>
                <c:pt idx="1902">
                  <c:v>-144.071</c:v>
                </c:pt>
                <c:pt idx="1903">
                  <c:v>-144.06899999999999</c:v>
                </c:pt>
                <c:pt idx="1904">
                  <c:v>-144.06700000000001</c:v>
                </c:pt>
                <c:pt idx="1905">
                  <c:v>-144.065</c:v>
                </c:pt>
                <c:pt idx="1906">
                  <c:v>-144.06299999999999</c:v>
                </c:pt>
                <c:pt idx="1907">
                  <c:v>-144.06100000000001</c:v>
                </c:pt>
                <c:pt idx="1908">
                  <c:v>-144.059</c:v>
                </c:pt>
                <c:pt idx="1909">
                  <c:v>-144.05699999999999</c:v>
                </c:pt>
                <c:pt idx="1910">
                  <c:v>-144.05500000000001</c:v>
                </c:pt>
                <c:pt idx="1911">
                  <c:v>-144.053</c:v>
                </c:pt>
                <c:pt idx="1912">
                  <c:v>-144.05099999999999</c:v>
                </c:pt>
                <c:pt idx="1913">
                  <c:v>-144.04900000000001</c:v>
                </c:pt>
                <c:pt idx="1914">
                  <c:v>-144.047</c:v>
                </c:pt>
                <c:pt idx="1915">
                  <c:v>-144.04499999999999</c:v>
                </c:pt>
                <c:pt idx="1916">
                  <c:v>-144.04300000000001</c:v>
                </c:pt>
                <c:pt idx="1917">
                  <c:v>-144.041</c:v>
                </c:pt>
                <c:pt idx="1918">
                  <c:v>-144.03899999999999</c:v>
                </c:pt>
                <c:pt idx="1919">
                  <c:v>-144.03700000000001</c:v>
                </c:pt>
                <c:pt idx="1920">
                  <c:v>-144.035</c:v>
                </c:pt>
                <c:pt idx="1921">
                  <c:v>-144.03299999999999</c:v>
                </c:pt>
                <c:pt idx="1922">
                  <c:v>-144.03100000000001</c:v>
                </c:pt>
                <c:pt idx="1923">
                  <c:v>-144.029</c:v>
                </c:pt>
                <c:pt idx="1924">
                  <c:v>-144.02699999999999</c:v>
                </c:pt>
                <c:pt idx="1925">
                  <c:v>-144.02500000000001</c:v>
                </c:pt>
                <c:pt idx="1926">
                  <c:v>-144.023</c:v>
                </c:pt>
                <c:pt idx="1927">
                  <c:v>-144.02099999999999</c:v>
                </c:pt>
                <c:pt idx="1928">
                  <c:v>-144.01900000000001</c:v>
                </c:pt>
                <c:pt idx="1929">
                  <c:v>-144.017</c:v>
                </c:pt>
                <c:pt idx="1930">
                  <c:v>-144.01499999999999</c:v>
                </c:pt>
                <c:pt idx="1931">
                  <c:v>-144.01300000000001</c:v>
                </c:pt>
                <c:pt idx="1932">
                  <c:v>-144.011</c:v>
                </c:pt>
                <c:pt idx="1933">
                  <c:v>-144.00899999999999</c:v>
                </c:pt>
                <c:pt idx="1934">
                  <c:v>-144.00700000000001</c:v>
                </c:pt>
                <c:pt idx="1935">
                  <c:v>-144.005</c:v>
                </c:pt>
                <c:pt idx="1936">
                  <c:v>-144.00299999999999</c:v>
                </c:pt>
                <c:pt idx="1937">
                  <c:v>-144.001</c:v>
                </c:pt>
                <c:pt idx="1938">
                  <c:v>-143.999</c:v>
                </c:pt>
                <c:pt idx="1939">
                  <c:v>-143.99700000000001</c:v>
                </c:pt>
                <c:pt idx="1940">
                  <c:v>-143.995</c:v>
                </c:pt>
                <c:pt idx="1941">
                  <c:v>-143.99299999999999</c:v>
                </c:pt>
                <c:pt idx="1942">
                  <c:v>-143.99100000000001</c:v>
                </c:pt>
                <c:pt idx="1943">
                  <c:v>-143.989</c:v>
                </c:pt>
                <c:pt idx="1944">
                  <c:v>-143.98699999999999</c:v>
                </c:pt>
                <c:pt idx="1945">
                  <c:v>-143.98500000000001</c:v>
                </c:pt>
                <c:pt idx="1946">
                  <c:v>-143.983</c:v>
                </c:pt>
                <c:pt idx="1947">
                  <c:v>-143.98099999999999</c:v>
                </c:pt>
                <c:pt idx="1948">
                  <c:v>-143.97900000000001</c:v>
                </c:pt>
                <c:pt idx="1949">
                  <c:v>-143.977</c:v>
                </c:pt>
                <c:pt idx="1950">
                  <c:v>-143.97499999999999</c:v>
                </c:pt>
                <c:pt idx="1951">
                  <c:v>-143.97300000000001</c:v>
                </c:pt>
                <c:pt idx="1952">
                  <c:v>-143.971</c:v>
                </c:pt>
                <c:pt idx="1953">
                  <c:v>-143.96899999999999</c:v>
                </c:pt>
                <c:pt idx="1954">
                  <c:v>-143.96700000000001</c:v>
                </c:pt>
                <c:pt idx="1955">
                  <c:v>-143.965</c:v>
                </c:pt>
                <c:pt idx="1956">
                  <c:v>-143.96299999999999</c:v>
                </c:pt>
                <c:pt idx="1957">
                  <c:v>-143.96100000000001</c:v>
                </c:pt>
                <c:pt idx="1958">
                  <c:v>-143.959</c:v>
                </c:pt>
                <c:pt idx="1959">
                  <c:v>-143.95699999999999</c:v>
                </c:pt>
                <c:pt idx="1960">
                  <c:v>-143.95500000000001</c:v>
                </c:pt>
                <c:pt idx="1961">
                  <c:v>-143.953</c:v>
                </c:pt>
                <c:pt idx="1962">
                  <c:v>-143.95099999999999</c:v>
                </c:pt>
                <c:pt idx="1963">
                  <c:v>-143.94900000000001</c:v>
                </c:pt>
                <c:pt idx="1964">
                  <c:v>-143.947</c:v>
                </c:pt>
                <c:pt idx="1965">
                  <c:v>-143.94499999999999</c:v>
                </c:pt>
                <c:pt idx="1966">
                  <c:v>-143.94300000000001</c:v>
                </c:pt>
                <c:pt idx="1967">
                  <c:v>-143.941</c:v>
                </c:pt>
                <c:pt idx="1968">
                  <c:v>-143.93899999999999</c:v>
                </c:pt>
                <c:pt idx="1969">
                  <c:v>-143.93700000000001</c:v>
                </c:pt>
                <c:pt idx="1970">
                  <c:v>-143.935</c:v>
                </c:pt>
                <c:pt idx="1971">
                  <c:v>-143.93299999999999</c:v>
                </c:pt>
                <c:pt idx="1972">
                  <c:v>-143.93100000000001</c:v>
                </c:pt>
                <c:pt idx="1973">
                  <c:v>-143.929</c:v>
                </c:pt>
                <c:pt idx="1974">
                  <c:v>-143.92699999999999</c:v>
                </c:pt>
                <c:pt idx="1975">
                  <c:v>-143.92500000000001</c:v>
                </c:pt>
                <c:pt idx="1976">
                  <c:v>-143.923</c:v>
                </c:pt>
                <c:pt idx="1977">
                  <c:v>-143.92099999999999</c:v>
                </c:pt>
                <c:pt idx="1978">
                  <c:v>-143.91900000000001</c:v>
                </c:pt>
                <c:pt idx="1979">
                  <c:v>-143.917</c:v>
                </c:pt>
                <c:pt idx="1980">
                  <c:v>-143.91499999999999</c:v>
                </c:pt>
                <c:pt idx="1981">
                  <c:v>-143.91300000000001</c:v>
                </c:pt>
                <c:pt idx="1982">
                  <c:v>-143.911</c:v>
                </c:pt>
                <c:pt idx="1983">
                  <c:v>-143.90899999999999</c:v>
                </c:pt>
                <c:pt idx="1984">
                  <c:v>-143.90700000000001</c:v>
                </c:pt>
                <c:pt idx="1985">
                  <c:v>-143.905</c:v>
                </c:pt>
                <c:pt idx="1986">
                  <c:v>-143.90299999999999</c:v>
                </c:pt>
                <c:pt idx="1987">
                  <c:v>-143.90100000000001</c:v>
                </c:pt>
                <c:pt idx="1988">
                  <c:v>-143.899</c:v>
                </c:pt>
                <c:pt idx="1989">
                  <c:v>-143.89699999999999</c:v>
                </c:pt>
                <c:pt idx="1990">
                  <c:v>-143.89500000000001</c:v>
                </c:pt>
                <c:pt idx="1991">
                  <c:v>-143.893</c:v>
                </c:pt>
                <c:pt idx="1992">
                  <c:v>-143.89099999999999</c:v>
                </c:pt>
                <c:pt idx="1993">
                  <c:v>-143.88900000000001</c:v>
                </c:pt>
                <c:pt idx="1994">
                  <c:v>-143.887</c:v>
                </c:pt>
                <c:pt idx="1995">
                  <c:v>-143.88499999999999</c:v>
                </c:pt>
                <c:pt idx="1996">
                  <c:v>-143.88300000000001</c:v>
                </c:pt>
                <c:pt idx="1997">
                  <c:v>-143.881</c:v>
                </c:pt>
                <c:pt idx="1998">
                  <c:v>-143.87899999999999</c:v>
                </c:pt>
                <c:pt idx="1999">
                  <c:v>-143.87700000000001</c:v>
                </c:pt>
                <c:pt idx="2000">
                  <c:v>-143.875</c:v>
                </c:pt>
                <c:pt idx="2001">
                  <c:v>-143.87299999999999</c:v>
                </c:pt>
                <c:pt idx="2002">
                  <c:v>-143.87100000000001</c:v>
                </c:pt>
                <c:pt idx="2003">
                  <c:v>-143.869</c:v>
                </c:pt>
                <c:pt idx="2004">
                  <c:v>-143.86699999999999</c:v>
                </c:pt>
                <c:pt idx="2005">
                  <c:v>-143.86500000000001</c:v>
                </c:pt>
                <c:pt idx="2006">
                  <c:v>-143.863</c:v>
                </c:pt>
                <c:pt idx="2007">
                  <c:v>-143.86099999999999</c:v>
                </c:pt>
                <c:pt idx="2008">
                  <c:v>-143.85900000000001</c:v>
                </c:pt>
                <c:pt idx="2009">
                  <c:v>-143.857</c:v>
                </c:pt>
                <c:pt idx="2010">
                  <c:v>-143.85499999999999</c:v>
                </c:pt>
                <c:pt idx="2011">
                  <c:v>-143.85300000000001</c:v>
                </c:pt>
                <c:pt idx="2012">
                  <c:v>-143.851</c:v>
                </c:pt>
                <c:pt idx="2013">
                  <c:v>-143.84899999999999</c:v>
                </c:pt>
                <c:pt idx="2014">
                  <c:v>-143.84700000000001</c:v>
                </c:pt>
                <c:pt idx="2015">
                  <c:v>-143.845</c:v>
                </c:pt>
                <c:pt idx="2016">
                  <c:v>-143.84299999999999</c:v>
                </c:pt>
                <c:pt idx="2017">
                  <c:v>-143.84100000000001</c:v>
                </c:pt>
                <c:pt idx="2018">
                  <c:v>-143.839</c:v>
                </c:pt>
                <c:pt idx="2019">
                  <c:v>-143.83699999999999</c:v>
                </c:pt>
                <c:pt idx="2020">
                  <c:v>-143.83500000000001</c:v>
                </c:pt>
                <c:pt idx="2021">
                  <c:v>-143.833</c:v>
                </c:pt>
                <c:pt idx="2022">
                  <c:v>-143.83099999999999</c:v>
                </c:pt>
                <c:pt idx="2023">
                  <c:v>-143.82900000000001</c:v>
                </c:pt>
                <c:pt idx="2024">
                  <c:v>-143.827</c:v>
                </c:pt>
                <c:pt idx="2025">
                  <c:v>-143.82499999999999</c:v>
                </c:pt>
                <c:pt idx="2026">
                  <c:v>-143.82300000000001</c:v>
                </c:pt>
                <c:pt idx="2027">
                  <c:v>-143.821</c:v>
                </c:pt>
                <c:pt idx="2028">
                  <c:v>-143.81899999999999</c:v>
                </c:pt>
                <c:pt idx="2029">
                  <c:v>-143.81700000000001</c:v>
                </c:pt>
                <c:pt idx="2030">
                  <c:v>-143.815</c:v>
                </c:pt>
                <c:pt idx="2031">
                  <c:v>-143.81299999999999</c:v>
                </c:pt>
                <c:pt idx="2032">
                  <c:v>-143.81100000000001</c:v>
                </c:pt>
                <c:pt idx="2033">
                  <c:v>-143.809</c:v>
                </c:pt>
                <c:pt idx="2034">
                  <c:v>-143.80699999999999</c:v>
                </c:pt>
                <c:pt idx="2035">
                  <c:v>-143.80500000000001</c:v>
                </c:pt>
                <c:pt idx="2036">
                  <c:v>-143.803</c:v>
                </c:pt>
                <c:pt idx="2037">
                  <c:v>-143.80099999999999</c:v>
                </c:pt>
                <c:pt idx="2038">
                  <c:v>-143.79900000000001</c:v>
                </c:pt>
                <c:pt idx="2039">
                  <c:v>-143.797</c:v>
                </c:pt>
                <c:pt idx="2040">
                  <c:v>-143.79499999999999</c:v>
                </c:pt>
                <c:pt idx="2041">
                  <c:v>-143.79300000000001</c:v>
                </c:pt>
                <c:pt idx="2042">
                  <c:v>-143.791</c:v>
                </c:pt>
                <c:pt idx="2043">
                  <c:v>-143.78899999999999</c:v>
                </c:pt>
                <c:pt idx="2044">
                  <c:v>-143.78700000000001</c:v>
                </c:pt>
                <c:pt idx="2045">
                  <c:v>-143.785</c:v>
                </c:pt>
                <c:pt idx="2046">
                  <c:v>-143.78299999999999</c:v>
                </c:pt>
                <c:pt idx="2047">
                  <c:v>-143.78100000000001</c:v>
                </c:pt>
                <c:pt idx="2048">
                  <c:v>-143.779</c:v>
                </c:pt>
                <c:pt idx="2049">
                  <c:v>-143.77699999999999</c:v>
                </c:pt>
                <c:pt idx="2050">
                  <c:v>-143.77500000000001</c:v>
                </c:pt>
                <c:pt idx="2051">
                  <c:v>-143.773</c:v>
                </c:pt>
                <c:pt idx="2052">
                  <c:v>-143.77099999999999</c:v>
                </c:pt>
                <c:pt idx="2053">
                  <c:v>-143.76900000000001</c:v>
                </c:pt>
                <c:pt idx="2054">
                  <c:v>-143.767</c:v>
                </c:pt>
                <c:pt idx="2055">
                  <c:v>-143.76499999999999</c:v>
                </c:pt>
                <c:pt idx="2056">
                  <c:v>-143.76300000000001</c:v>
                </c:pt>
                <c:pt idx="2057">
                  <c:v>-143.761</c:v>
                </c:pt>
                <c:pt idx="2058">
                  <c:v>-143.75900000000001</c:v>
                </c:pt>
                <c:pt idx="2059">
                  <c:v>-143.75700000000001</c:v>
                </c:pt>
                <c:pt idx="2060">
                  <c:v>-143.755</c:v>
                </c:pt>
                <c:pt idx="2061">
                  <c:v>-143.75299999999999</c:v>
                </c:pt>
                <c:pt idx="2062">
                  <c:v>-143.751</c:v>
                </c:pt>
                <c:pt idx="2063">
                  <c:v>-143.749</c:v>
                </c:pt>
                <c:pt idx="2064">
                  <c:v>-143.74700000000001</c:v>
                </c:pt>
                <c:pt idx="2065">
                  <c:v>-143.745</c:v>
                </c:pt>
                <c:pt idx="2066">
                  <c:v>-143.74299999999999</c:v>
                </c:pt>
                <c:pt idx="2067">
                  <c:v>-143.74099999999999</c:v>
                </c:pt>
                <c:pt idx="2068">
                  <c:v>-143.739</c:v>
                </c:pt>
                <c:pt idx="2069">
                  <c:v>-143.73699999999999</c:v>
                </c:pt>
                <c:pt idx="2070">
                  <c:v>-143.73500000000001</c:v>
                </c:pt>
                <c:pt idx="2071">
                  <c:v>-143.733</c:v>
                </c:pt>
                <c:pt idx="2072">
                  <c:v>-143.73099999999999</c:v>
                </c:pt>
                <c:pt idx="2073">
                  <c:v>-143.72900000000001</c:v>
                </c:pt>
                <c:pt idx="2074">
                  <c:v>-143.727</c:v>
                </c:pt>
                <c:pt idx="2075">
                  <c:v>-143.72499999999999</c:v>
                </c:pt>
                <c:pt idx="2076">
                  <c:v>-143.72300000000001</c:v>
                </c:pt>
                <c:pt idx="2077">
                  <c:v>-143.721</c:v>
                </c:pt>
                <c:pt idx="2078">
                  <c:v>-143.71899999999999</c:v>
                </c:pt>
                <c:pt idx="2079">
                  <c:v>-143.71700000000001</c:v>
                </c:pt>
                <c:pt idx="2080">
                  <c:v>-143.715</c:v>
                </c:pt>
                <c:pt idx="2081">
                  <c:v>-143.71299999999999</c:v>
                </c:pt>
                <c:pt idx="2082">
                  <c:v>-143.71100000000001</c:v>
                </c:pt>
                <c:pt idx="2083">
                  <c:v>-143.709</c:v>
                </c:pt>
                <c:pt idx="2084">
                  <c:v>-143.70699999999999</c:v>
                </c:pt>
                <c:pt idx="2085">
                  <c:v>-143.70500000000001</c:v>
                </c:pt>
                <c:pt idx="2086">
                  <c:v>-143.703</c:v>
                </c:pt>
                <c:pt idx="2087">
                  <c:v>-143.70099999999999</c:v>
                </c:pt>
                <c:pt idx="2088">
                  <c:v>-143.69900000000001</c:v>
                </c:pt>
                <c:pt idx="2089">
                  <c:v>-143.697</c:v>
                </c:pt>
                <c:pt idx="2090">
                  <c:v>-143.69499999999999</c:v>
                </c:pt>
                <c:pt idx="2091">
                  <c:v>-143.69300000000001</c:v>
                </c:pt>
                <c:pt idx="2092">
                  <c:v>-143.691</c:v>
                </c:pt>
                <c:pt idx="2093">
                  <c:v>-143.68899999999999</c:v>
                </c:pt>
                <c:pt idx="2094">
                  <c:v>-143.68700000000001</c:v>
                </c:pt>
                <c:pt idx="2095">
                  <c:v>-143.685</c:v>
                </c:pt>
                <c:pt idx="2096">
                  <c:v>-143.68299999999999</c:v>
                </c:pt>
                <c:pt idx="2097">
                  <c:v>-143.68100000000001</c:v>
                </c:pt>
                <c:pt idx="2098">
                  <c:v>-143.679</c:v>
                </c:pt>
                <c:pt idx="2099">
                  <c:v>-143.67699999999999</c:v>
                </c:pt>
                <c:pt idx="2100">
                  <c:v>-143.67500000000001</c:v>
                </c:pt>
                <c:pt idx="2101">
                  <c:v>-143.673</c:v>
                </c:pt>
                <c:pt idx="2102">
                  <c:v>-143.67099999999999</c:v>
                </c:pt>
                <c:pt idx="2103">
                  <c:v>-143.66900000000001</c:v>
                </c:pt>
                <c:pt idx="2104">
                  <c:v>-143.667</c:v>
                </c:pt>
                <c:pt idx="2105">
                  <c:v>-143.66499999999999</c:v>
                </c:pt>
                <c:pt idx="2106">
                  <c:v>-143.66300000000001</c:v>
                </c:pt>
                <c:pt idx="2107">
                  <c:v>-143.661</c:v>
                </c:pt>
                <c:pt idx="2108">
                  <c:v>-143.65899999999999</c:v>
                </c:pt>
                <c:pt idx="2109">
                  <c:v>-143.65700000000001</c:v>
                </c:pt>
                <c:pt idx="2110">
                  <c:v>-143.655</c:v>
                </c:pt>
                <c:pt idx="2111">
                  <c:v>-143.65299999999999</c:v>
                </c:pt>
                <c:pt idx="2112">
                  <c:v>-143.65100000000001</c:v>
                </c:pt>
                <c:pt idx="2113">
                  <c:v>-143.649</c:v>
                </c:pt>
                <c:pt idx="2114">
                  <c:v>-143.64699999999999</c:v>
                </c:pt>
                <c:pt idx="2115">
                  <c:v>-143.64500000000001</c:v>
                </c:pt>
                <c:pt idx="2116">
                  <c:v>-143.643</c:v>
                </c:pt>
                <c:pt idx="2117">
                  <c:v>-143.64099999999999</c:v>
                </c:pt>
                <c:pt idx="2118">
                  <c:v>-143.63900000000001</c:v>
                </c:pt>
                <c:pt idx="2119">
                  <c:v>-143.637</c:v>
                </c:pt>
                <c:pt idx="2120">
                  <c:v>-143.63499999999999</c:v>
                </c:pt>
                <c:pt idx="2121">
                  <c:v>-143.63300000000001</c:v>
                </c:pt>
                <c:pt idx="2122">
                  <c:v>-143.631</c:v>
                </c:pt>
                <c:pt idx="2123">
                  <c:v>-143.62899999999999</c:v>
                </c:pt>
                <c:pt idx="2124">
                  <c:v>-143.62700000000001</c:v>
                </c:pt>
                <c:pt idx="2125">
                  <c:v>-143.625</c:v>
                </c:pt>
                <c:pt idx="2126">
                  <c:v>-143.62299999999999</c:v>
                </c:pt>
                <c:pt idx="2127">
                  <c:v>-143.62100000000001</c:v>
                </c:pt>
                <c:pt idx="2128">
                  <c:v>-143.619</c:v>
                </c:pt>
                <c:pt idx="2129">
                  <c:v>-143.61699999999999</c:v>
                </c:pt>
                <c:pt idx="2130">
                  <c:v>-143.61500000000001</c:v>
                </c:pt>
                <c:pt idx="2131">
                  <c:v>-143.613</c:v>
                </c:pt>
                <c:pt idx="2132">
                  <c:v>-143.61099999999999</c:v>
                </c:pt>
                <c:pt idx="2133">
                  <c:v>-143.60900000000001</c:v>
                </c:pt>
                <c:pt idx="2134">
                  <c:v>-143.607</c:v>
                </c:pt>
                <c:pt idx="2135">
                  <c:v>-143.60499999999999</c:v>
                </c:pt>
                <c:pt idx="2136">
                  <c:v>-143.60300000000001</c:v>
                </c:pt>
                <c:pt idx="2137">
                  <c:v>-143.601</c:v>
                </c:pt>
                <c:pt idx="2138">
                  <c:v>-143.59899999999999</c:v>
                </c:pt>
                <c:pt idx="2139">
                  <c:v>-143.59700000000001</c:v>
                </c:pt>
                <c:pt idx="2140">
                  <c:v>-143.595</c:v>
                </c:pt>
                <c:pt idx="2141">
                  <c:v>-143.59299999999999</c:v>
                </c:pt>
                <c:pt idx="2142">
                  <c:v>-143.59100000000001</c:v>
                </c:pt>
                <c:pt idx="2143">
                  <c:v>-143.589</c:v>
                </c:pt>
                <c:pt idx="2144">
                  <c:v>-143.58699999999999</c:v>
                </c:pt>
                <c:pt idx="2145">
                  <c:v>-143.58500000000001</c:v>
                </c:pt>
                <c:pt idx="2146">
                  <c:v>-143.583</c:v>
                </c:pt>
                <c:pt idx="2147">
                  <c:v>-143.58099999999999</c:v>
                </c:pt>
                <c:pt idx="2148">
                  <c:v>-143.57900000000001</c:v>
                </c:pt>
                <c:pt idx="2149">
                  <c:v>-143.577</c:v>
                </c:pt>
                <c:pt idx="2150">
                  <c:v>-143.57499999999999</c:v>
                </c:pt>
                <c:pt idx="2151">
                  <c:v>-143.57300000000001</c:v>
                </c:pt>
                <c:pt idx="2152">
                  <c:v>-143.571</c:v>
                </c:pt>
                <c:pt idx="2153">
                  <c:v>-143.56899999999999</c:v>
                </c:pt>
                <c:pt idx="2154">
                  <c:v>-143.56700000000001</c:v>
                </c:pt>
                <c:pt idx="2155">
                  <c:v>-143.565</c:v>
                </c:pt>
                <c:pt idx="2156">
                  <c:v>-143.56299999999999</c:v>
                </c:pt>
                <c:pt idx="2157">
                  <c:v>-143.56100000000001</c:v>
                </c:pt>
                <c:pt idx="2158">
                  <c:v>-143.559</c:v>
                </c:pt>
                <c:pt idx="2159">
                  <c:v>-143.55699999999999</c:v>
                </c:pt>
                <c:pt idx="2160">
                  <c:v>-143.55500000000001</c:v>
                </c:pt>
                <c:pt idx="2161">
                  <c:v>-143.553</c:v>
                </c:pt>
                <c:pt idx="2162">
                  <c:v>-143.55099999999999</c:v>
                </c:pt>
                <c:pt idx="2163">
                  <c:v>-143.54900000000001</c:v>
                </c:pt>
                <c:pt idx="2164">
                  <c:v>-143.547</c:v>
                </c:pt>
                <c:pt idx="2165">
                  <c:v>-143.54499999999999</c:v>
                </c:pt>
                <c:pt idx="2166">
                  <c:v>-143.54300000000001</c:v>
                </c:pt>
                <c:pt idx="2167">
                  <c:v>-143.541</c:v>
                </c:pt>
                <c:pt idx="2168">
                  <c:v>-143.53899999999999</c:v>
                </c:pt>
                <c:pt idx="2169">
                  <c:v>-143.53700000000001</c:v>
                </c:pt>
                <c:pt idx="2170">
                  <c:v>-143.535</c:v>
                </c:pt>
                <c:pt idx="2171">
                  <c:v>-143.53299999999999</c:v>
                </c:pt>
                <c:pt idx="2172">
                  <c:v>-143.53100000000001</c:v>
                </c:pt>
                <c:pt idx="2173">
                  <c:v>-143.529</c:v>
                </c:pt>
                <c:pt idx="2174">
                  <c:v>-143.52699999999999</c:v>
                </c:pt>
                <c:pt idx="2175">
                  <c:v>-143.52500000000001</c:v>
                </c:pt>
                <c:pt idx="2176">
                  <c:v>-143.523</c:v>
                </c:pt>
                <c:pt idx="2177">
                  <c:v>-143.52099999999999</c:v>
                </c:pt>
                <c:pt idx="2178">
                  <c:v>-143.51900000000001</c:v>
                </c:pt>
                <c:pt idx="2179">
                  <c:v>-143.517</c:v>
                </c:pt>
                <c:pt idx="2180">
                  <c:v>-143.51499999999999</c:v>
                </c:pt>
                <c:pt idx="2181">
                  <c:v>-143.51300000000001</c:v>
                </c:pt>
                <c:pt idx="2182">
                  <c:v>-143.511</c:v>
                </c:pt>
                <c:pt idx="2183">
                  <c:v>-143.50900000000001</c:v>
                </c:pt>
                <c:pt idx="2184">
                  <c:v>-143.50700000000001</c:v>
                </c:pt>
                <c:pt idx="2185">
                  <c:v>-143.505</c:v>
                </c:pt>
                <c:pt idx="2186">
                  <c:v>-143.50299999999999</c:v>
                </c:pt>
                <c:pt idx="2187">
                  <c:v>-143.501</c:v>
                </c:pt>
                <c:pt idx="2188">
                  <c:v>-143.499</c:v>
                </c:pt>
                <c:pt idx="2189">
                  <c:v>-143.49700000000001</c:v>
                </c:pt>
                <c:pt idx="2190">
                  <c:v>-143.495</c:v>
                </c:pt>
                <c:pt idx="2191">
                  <c:v>-143.49299999999999</c:v>
                </c:pt>
                <c:pt idx="2192">
                  <c:v>-143.49099999999999</c:v>
                </c:pt>
                <c:pt idx="2193">
                  <c:v>-143.489</c:v>
                </c:pt>
                <c:pt idx="2194">
                  <c:v>-143.48699999999999</c:v>
                </c:pt>
                <c:pt idx="2195">
                  <c:v>-143.48500000000001</c:v>
                </c:pt>
                <c:pt idx="2196">
                  <c:v>-143.483</c:v>
                </c:pt>
                <c:pt idx="2197">
                  <c:v>-143.48099999999999</c:v>
                </c:pt>
                <c:pt idx="2198">
                  <c:v>-143.47900000000001</c:v>
                </c:pt>
                <c:pt idx="2199">
                  <c:v>-143.477</c:v>
                </c:pt>
                <c:pt idx="2200">
                  <c:v>-143.47499999999999</c:v>
                </c:pt>
                <c:pt idx="2201">
                  <c:v>-143.47300000000001</c:v>
                </c:pt>
                <c:pt idx="2202">
                  <c:v>-143.471</c:v>
                </c:pt>
                <c:pt idx="2203">
                  <c:v>-143.46899999999999</c:v>
                </c:pt>
                <c:pt idx="2204">
                  <c:v>-143.46700000000001</c:v>
                </c:pt>
                <c:pt idx="2205">
                  <c:v>-143.465</c:v>
                </c:pt>
                <c:pt idx="2206">
                  <c:v>-143.46299999999999</c:v>
                </c:pt>
                <c:pt idx="2207">
                  <c:v>-143.46100000000001</c:v>
                </c:pt>
                <c:pt idx="2208">
                  <c:v>-143.459</c:v>
                </c:pt>
                <c:pt idx="2209">
                  <c:v>-143.45699999999999</c:v>
                </c:pt>
                <c:pt idx="2210">
                  <c:v>-143.45500000000001</c:v>
                </c:pt>
                <c:pt idx="2211">
                  <c:v>-143.453</c:v>
                </c:pt>
                <c:pt idx="2212">
                  <c:v>-143.45099999999999</c:v>
                </c:pt>
                <c:pt idx="2213">
                  <c:v>-143.44900000000001</c:v>
                </c:pt>
                <c:pt idx="2214">
                  <c:v>-143.447</c:v>
                </c:pt>
                <c:pt idx="2215">
                  <c:v>-143.44499999999999</c:v>
                </c:pt>
                <c:pt idx="2216">
                  <c:v>-143.44300000000001</c:v>
                </c:pt>
                <c:pt idx="2217">
                  <c:v>-143.441</c:v>
                </c:pt>
                <c:pt idx="2218">
                  <c:v>-143.43899999999999</c:v>
                </c:pt>
                <c:pt idx="2219">
                  <c:v>-143.43700000000001</c:v>
                </c:pt>
                <c:pt idx="2220">
                  <c:v>-143.435</c:v>
                </c:pt>
                <c:pt idx="2221">
                  <c:v>-143.43299999999999</c:v>
                </c:pt>
                <c:pt idx="2222">
                  <c:v>-143.43100000000001</c:v>
                </c:pt>
                <c:pt idx="2223">
                  <c:v>-143.429</c:v>
                </c:pt>
                <c:pt idx="2224">
                  <c:v>-143.42699999999999</c:v>
                </c:pt>
                <c:pt idx="2225">
                  <c:v>-143.42500000000001</c:v>
                </c:pt>
                <c:pt idx="2226">
                  <c:v>-143.423</c:v>
                </c:pt>
                <c:pt idx="2227">
                  <c:v>-143.42099999999999</c:v>
                </c:pt>
                <c:pt idx="2228">
                  <c:v>-143.41900000000001</c:v>
                </c:pt>
                <c:pt idx="2229">
                  <c:v>-143.417</c:v>
                </c:pt>
                <c:pt idx="2230">
                  <c:v>-143.41499999999999</c:v>
                </c:pt>
                <c:pt idx="2231">
                  <c:v>-143.41300000000001</c:v>
                </c:pt>
                <c:pt idx="2232">
                  <c:v>-143.411</c:v>
                </c:pt>
                <c:pt idx="2233">
                  <c:v>-143.40899999999999</c:v>
                </c:pt>
                <c:pt idx="2234">
                  <c:v>-143.40700000000001</c:v>
                </c:pt>
                <c:pt idx="2235">
                  <c:v>-143.405</c:v>
                </c:pt>
                <c:pt idx="2236">
                  <c:v>-143.40299999999999</c:v>
                </c:pt>
                <c:pt idx="2237">
                  <c:v>-143.40100000000001</c:v>
                </c:pt>
                <c:pt idx="2238">
                  <c:v>-143.399</c:v>
                </c:pt>
                <c:pt idx="2239">
                  <c:v>-143.39699999999999</c:v>
                </c:pt>
                <c:pt idx="2240">
                  <c:v>-143.39500000000001</c:v>
                </c:pt>
                <c:pt idx="2241">
                  <c:v>-143.393</c:v>
                </c:pt>
                <c:pt idx="2242">
                  <c:v>-143.39099999999999</c:v>
                </c:pt>
                <c:pt idx="2243">
                  <c:v>-143.38900000000001</c:v>
                </c:pt>
                <c:pt idx="2244">
                  <c:v>-143.387</c:v>
                </c:pt>
                <c:pt idx="2245">
                  <c:v>-143.38499999999999</c:v>
                </c:pt>
                <c:pt idx="2246">
                  <c:v>-143.38300000000001</c:v>
                </c:pt>
                <c:pt idx="2247">
                  <c:v>-143.381</c:v>
                </c:pt>
                <c:pt idx="2248">
                  <c:v>-143.37899999999999</c:v>
                </c:pt>
                <c:pt idx="2249">
                  <c:v>-143.37700000000001</c:v>
                </c:pt>
                <c:pt idx="2250">
                  <c:v>-143.375</c:v>
                </c:pt>
                <c:pt idx="2251">
                  <c:v>-143.37299999999999</c:v>
                </c:pt>
                <c:pt idx="2252">
                  <c:v>-143.37100000000001</c:v>
                </c:pt>
                <c:pt idx="2253">
                  <c:v>-143.369</c:v>
                </c:pt>
                <c:pt idx="2254">
                  <c:v>-143.36699999999999</c:v>
                </c:pt>
                <c:pt idx="2255">
                  <c:v>-143.36500000000001</c:v>
                </c:pt>
                <c:pt idx="2256">
                  <c:v>-143.363</c:v>
                </c:pt>
                <c:pt idx="2257">
                  <c:v>-143.36099999999999</c:v>
                </c:pt>
                <c:pt idx="2258">
                  <c:v>-143.35900000000001</c:v>
                </c:pt>
                <c:pt idx="2259">
                  <c:v>-143.357</c:v>
                </c:pt>
                <c:pt idx="2260">
                  <c:v>-143.35499999999999</c:v>
                </c:pt>
                <c:pt idx="2261">
                  <c:v>-143.35300000000001</c:v>
                </c:pt>
                <c:pt idx="2262">
                  <c:v>-143.351</c:v>
                </c:pt>
                <c:pt idx="2263">
                  <c:v>-143.34899999999999</c:v>
                </c:pt>
                <c:pt idx="2264">
                  <c:v>-143.34700000000001</c:v>
                </c:pt>
                <c:pt idx="2265">
                  <c:v>-143.345</c:v>
                </c:pt>
                <c:pt idx="2266">
                  <c:v>-143.34299999999999</c:v>
                </c:pt>
                <c:pt idx="2267">
                  <c:v>-143.34100000000001</c:v>
                </c:pt>
                <c:pt idx="2268">
                  <c:v>-143.339</c:v>
                </c:pt>
                <c:pt idx="2269">
                  <c:v>-143.33699999999999</c:v>
                </c:pt>
                <c:pt idx="2270">
                  <c:v>-143.33500000000001</c:v>
                </c:pt>
                <c:pt idx="2271">
                  <c:v>-143.333</c:v>
                </c:pt>
                <c:pt idx="2272">
                  <c:v>-143.33099999999999</c:v>
                </c:pt>
                <c:pt idx="2273">
                  <c:v>-143.32900000000001</c:v>
                </c:pt>
                <c:pt idx="2274">
                  <c:v>-143.327</c:v>
                </c:pt>
                <c:pt idx="2275">
                  <c:v>-143.32499999999999</c:v>
                </c:pt>
                <c:pt idx="2276">
                  <c:v>-143.32300000000001</c:v>
                </c:pt>
                <c:pt idx="2277">
                  <c:v>-143.321</c:v>
                </c:pt>
                <c:pt idx="2278">
                  <c:v>-143.31899999999999</c:v>
                </c:pt>
                <c:pt idx="2279">
                  <c:v>-143.31700000000001</c:v>
                </c:pt>
                <c:pt idx="2280">
                  <c:v>-143.315</c:v>
                </c:pt>
                <c:pt idx="2281">
                  <c:v>-143.31299999999999</c:v>
                </c:pt>
                <c:pt idx="2282">
                  <c:v>-143.31100000000001</c:v>
                </c:pt>
                <c:pt idx="2283">
                  <c:v>-143.309</c:v>
                </c:pt>
                <c:pt idx="2284">
                  <c:v>-143.30699999999999</c:v>
                </c:pt>
                <c:pt idx="2285">
                  <c:v>-143.30500000000001</c:v>
                </c:pt>
                <c:pt idx="2286">
                  <c:v>-143.303</c:v>
                </c:pt>
                <c:pt idx="2287">
                  <c:v>-143.30099999999999</c:v>
                </c:pt>
                <c:pt idx="2288">
                  <c:v>-143.29900000000001</c:v>
                </c:pt>
                <c:pt idx="2289">
                  <c:v>-143.297</c:v>
                </c:pt>
                <c:pt idx="2290">
                  <c:v>-143.29499999999999</c:v>
                </c:pt>
                <c:pt idx="2291">
                  <c:v>-143.29300000000001</c:v>
                </c:pt>
                <c:pt idx="2292">
                  <c:v>-143.291</c:v>
                </c:pt>
                <c:pt idx="2293">
                  <c:v>-143.28899999999999</c:v>
                </c:pt>
                <c:pt idx="2294">
                  <c:v>-143.28700000000001</c:v>
                </c:pt>
                <c:pt idx="2295">
                  <c:v>-143.285</c:v>
                </c:pt>
                <c:pt idx="2296">
                  <c:v>-143.28299999999999</c:v>
                </c:pt>
                <c:pt idx="2297">
                  <c:v>-143.28100000000001</c:v>
                </c:pt>
                <c:pt idx="2298">
                  <c:v>-143.279</c:v>
                </c:pt>
                <c:pt idx="2299">
                  <c:v>-143.27699999999999</c:v>
                </c:pt>
                <c:pt idx="2300">
                  <c:v>-143.27500000000001</c:v>
                </c:pt>
                <c:pt idx="2301">
                  <c:v>-143.273</c:v>
                </c:pt>
                <c:pt idx="2302">
                  <c:v>-143.27099999999999</c:v>
                </c:pt>
                <c:pt idx="2303">
                  <c:v>-143.26900000000001</c:v>
                </c:pt>
                <c:pt idx="2304">
                  <c:v>-143.267</c:v>
                </c:pt>
                <c:pt idx="2305">
                  <c:v>-143.26499999999999</c:v>
                </c:pt>
                <c:pt idx="2306">
                  <c:v>-143.26300000000001</c:v>
                </c:pt>
                <c:pt idx="2307">
                  <c:v>-143.261</c:v>
                </c:pt>
                <c:pt idx="2308">
                  <c:v>-143.25900000000001</c:v>
                </c:pt>
                <c:pt idx="2309">
                  <c:v>-143.25700000000001</c:v>
                </c:pt>
                <c:pt idx="2310">
                  <c:v>-143.255</c:v>
                </c:pt>
                <c:pt idx="2311">
                  <c:v>-143.25299999999999</c:v>
                </c:pt>
                <c:pt idx="2312">
                  <c:v>-143.251</c:v>
                </c:pt>
                <c:pt idx="2313">
                  <c:v>-143.249</c:v>
                </c:pt>
                <c:pt idx="2314">
                  <c:v>-143.24700000000001</c:v>
                </c:pt>
                <c:pt idx="2315">
                  <c:v>-143.245</c:v>
                </c:pt>
                <c:pt idx="2316">
                  <c:v>-143.24299999999999</c:v>
                </c:pt>
                <c:pt idx="2317">
                  <c:v>-143.24099999999999</c:v>
                </c:pt>
                <c:pt idx="2318">
                  <c:v>-143.239</c:v>
                </c:pt>
                <c:pt idx="2319">
                  <c:v>-143.23699999999999</c:v>
                </c:pt>
                <c:pt idx="2320">
                  <c:v>-143.23500000000001</c:v>
                </c:pt>
                <c:pt idx="2321">
                  <c:v>-143.233</c:v>
                </c:pt>
                <c:pt idx="2322">
                  <c:v>-143.23099999999999</c:v>
                </c:pt>
                <c:pt idx="2323">
                  <c:v>-143.22900000000001</c:v>
                </c:pt>
                <c:pt idx="2324">
                  <c:v>-143.227</c:v>
                </c:pt>
                <c:pt idx="2325">
                  <c:v>-143.22499999999999</c:v>
                </c:pt>
                <c:pt idx="2326">
                  <c:v>-143.22300000000001</c:v>
                </c:pt>
                <c:pt idx="2327">
                  <c:v>-143.221</c:v>
                </c:pt>
                <c:pt idx="2328">
                  <c:v>-143.21899999999999</c:v>
                </c:pt>
                <c:pt idx="2329">
                  <c:v>-143.21700000000001</c:v>
                </c:pt>
                <c:pt idx="2330">
                  <c:v>-143.215</c:v>
                </c:pt>
                <c:pt idx="2331">
                  <c:v>-143.21299999999999</c:v>
                </c:pt>
                <c:pt idx="2332">
                  <c:v>-143.21100000000001</c:v>
                </c:pt>
                <c:pt idx="2333">
                  <c:v>-143.209</c:v>
                </c:pt>
                <c:pt idx="2334">
                  <c:v>-143.20699999999999</c:v>
                </c:pt>
                <c:pt idx="2335">
                  <c:v>-143.20500000000001</c:v>
                </c:pt>
                <c:pt idx="2336">
                  <c:v>-143.203</c:v>
                </c:pt>
                <c:pt idx="2337">
                  <c:v>-143.20099999999999</c:v>
                </c:pt>
                <c:pt idx="2338">
                  <c:v>-143.19900000000001</c:v>
                </c:pt>
                <c:pt idx="2339">
                  <c:v>-143.197</c:v>
                </c:pt>
                <c:pt idx="2340">
                  <c:v>-143.19499999999999</c:v>
                </c:pt>
                <c:pt idx="2341">
                  <c:v>-143.19300000000001</c:v>
                </c:pt>
                <c:pt idx="2342">
                  <c:v>-143.191</c:v>
                </c:pt>
                <c:pt idx="2343">
                  <c:v>-143.18899999999999</c:v>
                </c:pt>
                <c:pt idx="2344">
                  <c:v>-143.18700000000001</c:v>
                </c:pt>
                <c:pt idx="2345">
                  <c:v>-143.185</c:v>
                </c:pt>
                <c:pt idx="2346">
                  <c:v>-143.18299999999999</c:v>
                </c:pt>
                <c:pt idx="2347">
                  <c:v>-143.18100000000001</c:v>
                </c:pt>
                <c:pt idx="2348">
                  <c:v>-143.179</c:v>
                </c:pt>
                <c:pt idx="2349">
                  <c:v>-143.17699999999999</c:v>
                </c:pt>
                <c:pt idx="2350">
                  <c:v>-143.17500000000001</c:v>
                </c:pt>
                <c:pt idx="2351">
                  <c:v>-143.173</c:v>
                </c:pt>
                <c:pt idx="2352">
                  <c:v>-143.17099999999999</c:v>
                </c:pt>
                <c:pt idx="2353">
                  <c:v>-143.16900000000001</c:v>
                </c:pt>
                <c:pt idx="2354">
                  <c:v>-143.167</c:v>
                </c:pt>
                <c:pt idx="2355">
                  <c:v>-143.16499999999999</c:v>
                </c:pt>
                <c:pt idx="2356">
                  <c:v>-143.16300000000001</c:v>
                </c:pt>
                <c:pt idx="2357">
                  <c:v>-143.161</c:v>
                </c:pt>
                <c:pt idx="2358">
                  <c:v>-143.15899999999999</c:v>
                </c:pt>
                <c:pt idx="2359">
                  <c:v>-143.15700000000001</c:v>
                </c:pt>
                <c:pt idx="2360">
                  <c:v>-143.155</c:v>
                </c:pt>
                <c:pt idx="2361">
                  <c:v>-143.15299999999999</c:v>
                </c:pt>
                <c:pt idx="2362">
                  <c:v>-143.15100000000001</c:v>
                </c:pt>
                <c:pt idx="2363">
                  <c:v>-143.149</c:v>
                </c:pt>
                <c:pt idx="2364">
                  <c:v>-143.14699999999999</c:v>
                </c:pt>
                <c:pt idx="2365">
                  <c:v>-143.14500000000001</c:v>
                </c:pt>
                <c:pt idx="2366">
                  <c:v>-143.143</c:v>
                </c:pt>
                <c:pt idx="2367">
                  <c:v>-143.14099999999999</c:v>
                </c:pt>
                <c:pt idx="2368">
                  <c:v>-143.13900000000001</c:v>
                </c:pt>
                <c:pt idx="2369">
                  <c:v>-143.137</c:v>
                </c:pt>
                <c:pt idx="2370">
                  <c:v>-143.13499999999999</c:v>
                </c:pt>
                <c:pt idx="2371">
                  <c:v>-143.13300000000001</c:v>
                </c:pt>
                <c:pt idx="2372">
                  <c:v>-143.131</c:v>
                </c:pt>
                <c:pt idx="2373">
                  <c:v>-143.12899999999999</c:v>
                </c:pt>
                <c:pt idx="2374">
                  <c:v>-143.12700000000001</c:v>
                </c:pt>
                <c:pt idx="2375">
                  <c:v>-143.125</c:v>
                </c:pt>
                <c:pt idx="2376">
                  <c:v>-143.12299999999999</c:v>
                </c:pt>
                <c:pt idx="2377">
                  <c:v>-143.12100000000001</c:v>
                </c:pt>
                <c:pt idx="2378">
                  <c:v>-143.119</c:v>
                </c:pt>
                <c:pt idx="2379">
                  <c:v>-143.11699999999999</c:v>
                </c:pt>
                <c:pt idx="2380">
                  <c:v>-143.11500000000001</c:v>
                </c:pt>
                <c:pt idx="2381">
                  <c:v>-143.113</c:v>
                </c:pt>
                <c:pt idx="2382">
                  <c:v>-143.11099999999999</c:v>
                </c:pt>
                <c:pt idx="2383">
                  <c:v>-143.10900000000001</c:v>
                </c:pt>
                <c:pt idx="2384">
                  <c:v>-143.107</c:v>
                </c:pt>
                <c:pt idx="2385">
                  <c:v>-143.10499999999999</c:v>
                </c:pt>
                <c:pt idx="2386">
                  <c:v>-143.10300000000001</c:v>
                </c:pt>
                <c:pt idx="2387">
                  <c:v>-143.101</c:v>
                </c:pt>
                <c:pt idx="2388">
                  <c:v>-143.09899999999999</c:v>
                </c:pt>
                <c:pt idx="2389">
                  <c:v>-143.09700000000001</c:v>
                </c:pt>
                <c:pt idx="2390">
                  <c:v>-143.095</c:v>
                </c:pt>
                <c:pt idx="2391">
                  <c:v>-143.09299999999999</c:v>
                </c:pt>
                <c:pt idx="2392">
                  <c:v>-143.09100000000001</c:v>
                </c:pt>
                <c:pt idx="2393">
                  <c:v>-143.089</c:v>
                </c:pt>
                <c:pt idx="2394">
                  <c:v>-143.08699999999999</c:v>
                </c:pt>
                <c:pt idx="2395">
                  <c:v>-143.08500000000001</c:v>
                </c:pt>
                <c:pt idx="2396">
                  <c:v>-143.083</c:v>
                </c:pt>
                <c:pt idx="2397">
                  <c:v>-143.08099999999999</c:v>
                </c:pt>
                <c:pt idx="2398">
                  <c:v>-143.07900000000001</c:v>
                </c:pt>
                <c:pt idx="2399">
                  <c:v>-143.077</c:v>
                </c:pt>
                <c:pt idx="2400">
                  <c:v>-143.07499999999999</c:v>
                </c:pt>
                <c:pt idx="2401">
                  <c:v>-143.07300000000001</c:v>
                </c:pt>
                <c:pt idx="2402">
                  <c:v>-143.071</c:v>
                </c:pt>
                <c:pt idx="2403">
                  <c:v>-143.06899999999999</c:v>
                </c:pt>
                <c:pt idx="2404">
                  <c:v>-143.06700000000001</c:v>
                </c:pt>
                <c:pt idx="2405">
                  <c:v>-143.065</c:v>
                </c:pt>
                <c:pt idx="2406">
                  <c:v>-143.06299999999999</c:v>
                </c:pt>
                <c:pt idx="2407">
                  <c:v>-143.06100000000001</c:v>
                </c:pt>
                <c:pt idx="2408">
                  <c:v>-143.059</c:v>
                </c:pt>
                <c:pt idx="2409">
                  <c:v>-143.05699999999999</c:v>
                </c:pt>
                <c:pt idx="2410">
                  <c:v>-143.05500000000001</c:v>
                </c:pt>
                <c:pt idx="2411">
                  <c:v>-143.053</c:v>
                </c:pt>
                <c:pt idx="2412">
                  <c:v>-143.05099999999999</c:v>
                </c:pt>
                <c:pt idx="2413">
                  <c:v>-143.04900000000001</c:v>
                </c:pt>
                <c:pt idx="2414">
                  <c:v>-143.047</c:v>
                </c:pt>
                <c:pt idx="2415">
                  <c:v>-143.04499999999999</c:v>
                </c:pt>
                <c:pt idx="2416">
                  <c:v>-143.04300000000001</c:v>
                </c:pt>
                <c:pt idx="2417">
                  <c:v>-143.041</c:v>
                </c:pt>
                <c:pt idx="2418">
                  <c:v>-143.03899999999999</c:v>
                </c:pt>
                <c:pt idx="2419">
                  <c:v>-143.03700000000001</c:v>
                </c:pt>
                <c:pt idx="2420">
                  <c:v>-143.035</c:v>
                </c:pt>
                <c:pt idx="2421">
                  <c:v>-143.03299999999999</c:v>
                </c:pt>
                <c:pt idx="2422">
                  <c:v>-143.03100000000001</c:v>
                </c:pt>
                <c:pt idx="2423">
                  <c:v>-143.029</c:v>
                </c:pt>
                <c:pt idx="2424">
                  <c:v>-143.02699999999999</c:v>
                </c:pt>
                <c:pt idx="2425">
                  <c:v>-143.02500000000001</c:v>
                </c:pt>
                <c:pt idx="2426">
                  <c:v>-143.023</c:v>
                </c:pt>
                <c:pt idx="2427">
                  <c:v>-143.02099999999999</c:v>
                </c:pt>
                <c:pt idx="2428">
                  <c:v>-143.01900000000001</c:v>
                </c:pt>
                <c:pt idx="2429">
                  <c:v>-143.017</c:v>
                </c:pt>
                <c:pt idx="2430">
                  <c:v>-143.01499999999999</c:v>
                </c:pt>
                <c:pt idx="2431">
                  <c:v>-143.01300000000001</c:v>
                </c:pt>
                <c:pt idx="2432">
                  <c:v>-143.011</c:v>
                </c:pt>
                <c:pt idx="2433">
                  <c:v>-143.00900000000001</c:v>
                </c:pt>
                <c:pt idx="2434">
                  <c:v>-143.00700000000001</c:v>
                </c:pt>
                <c:pt idx="2435">
                  <c:v>-143.005</c:v>
                </c:pt>
                <c:pt idx="2436">
                  <c:v>-143.00299999999999</c:v>
                </c:pt>
                <c:pt idx="2437">
                  <c:v>-143.001</c:v>
                </c:pt>
                <c:pt idx="2438">
                  <c:v>-142.999</c:v>
                </c:pt>
                <c:pt idx="2439">
                  <c:v>-142.99700000000001</c:v>
                </c:pt>
                <c:pt idx="2440">
                  <c:v>-142.995</c:v>
                </c:pt>
                <c:pt idx="2441">
                  <c:v>-142.99299999999999</c:v>
                </c:pt>
                <c:pt idx="2442">
                  <c:v>-142.99099999999999</c:v>
                </c:pt>
                <c:pt idx="2443">
                  <c:v>-142.989</c:v>
                </c:pt>
                <c:pt idx="2444">
                  <c:v>-142.98699999999999</c:v>
                </c:pt>
                <c:pt idx="2445">
                  <c:v>-142.98500000000001</c:v>
                </c:pt>
                <c:pt idx="2446">
                  <c:v>-142.983</c:v>
                </c:pt>
                <c:pt idx="2447">
                  <c:v>-142.98099999999999</c:v>
                </c:pt>
                <c:pt idx="2448">
                  <c:v>-142.97900000000001</c:v>
                </c:pt>
                <c:pt idx="2449">
                  <c:v>-142.977</c:v>
                </c:pt>
                <c:pt idx="2450">
                  <c:v>-142.97499999999999</c:v>
                </c:pt>
                <c:pt idx="2451">
                  <c:v>-142.97300000000001</c:v>
                </c:pt>
                <c:pt idx="2452">
                  <c:v>-142.971</c:v>
                </c:pt>
                <c:pt idx="2453">
                  <c:v>-142.96899999999999</c:v>
                </c:pt>
                <c:pt idx="2454">
                  <c:v>-142.96700000000001</c:v>
                </c:pt>
                <c:pt idx="2455">
                  <c:v>-142.965</c:v>
                </c:pt>
                <c:pt idx="2456">
                  <c:v>-142.96299999999999</c:v>
                </c:pt>
                <c:pt idx="2457">
                  <c:v>-142.96100000000001</c:v>
                </c:pt>
                <c:pt idx="2458">
                  <c:v>-142.959</c:v>
                </c:pt>
                <c:pt idx="2459">
                  <c:v>-142.95699999999999</c:v>
                </c:pt>
                <c:pt idx="2460">
                  <c:v>-142.95500000000001</c:v>
                </c:pt>
                <c:pt idx="2461">
                  <c:v>-142.953</c:v>
                </c:pt>
                <c:pt idx="2462">
                  <c:v>-142.95099999999999</c:v>
                </c:pt>
                <c:pt idx="2463">
                  <c:v>-142.94900000000001</c:v>
                </c:pt>
                <c:pt idx="2464">
                  <c:v>-142.947</c:v>
                </c:pt>
                <c:pt idx="2465">
                  <c:v>-142.94499999999999</c:v>
                </c:pt>
                <c:pt idx="2466">
                  <c:v>-142.94300000000001</c:v>
                </c:pt>
                <c:pt idx="2467">
                  <c:v>-142.941</c:v>
                </c:pt>
                <c:pt idx="2468">
                  <c:v>-142.93899999999999</c:v>
                </c:pt>
                <c:pt idx="2469">
                  <c:v>-142.93700000000001</c:v>
                </c:pt>
                <c:pt idx="2470">
                  <c:v>-142.935</c:v>
                </c:pt>
                <c:pt idx="2471">
                  <c:v>-142.93299999999999</c:v>
                </c:pt>
                <c:pt idx="2472">
                  <c:v>-142.93100000000001</c:v>
                </c:pt>
                <c:pt idx="2473">
                  <c:v>-142.929</c:v>
                </c:pt>
                <c:pt idx="2474">
                  <c:v>-142.92699999999999</c:v>
                </c:pt>
                <c:pt idx="2475">
                  <c:v>-142.92500000000001</c:v>
                </c:pt>
                <c:pt idx="2476">
                  <c:v>-142.923</c:v>
                </c:pt>
                <c:pt idx="2477">
                  <c:v>-142.92099999999999</c:v>
                </c:pt>
                <c:pt idx="2478">
                  <c:v>-142.91900000000001</c:v>
                </c:pt>
                <c:pt idx="2479">
                  <c:v>-142.917</c:v>
                </c:pt>
                <c:pt idx="2480">
                  <c:v>-142.91499999999999</c:v>
                </c:pt>
                <c:pt idx="2481">
                  <c:v>-142.91300000000001</c:v>
                </c:pt>
                <c:pt idx="2482">
                  <c:v>-142.911</c:v>
                </c:pt>
                <c:pt idx="2483">
                  <c:v>-142.90899999999999</c:v>
                </c:pt>
                <c:pt idx="2484">
                  <c:v>-142.90700000000001</c:v>
                </c:pt>
                <c:pt idx="2485">
                  <c:v>-142.905</c:v>
                </c:pt>
                <c:pt idx="2486">
                  <c:v>-142.90299999999999</c:v>
                </c:pt>
                <c:pt idx="2487">
                  <c:v>-142.90100000000001</c:v>
                </c:pt>
                <c:pt idx="2488">
                  <c:v>-142.899</c:v>
                </c:pt>
                <c:pt idx="2489">
                  <c:v>-142.89699999999999</c:v>
                </c:pt>
                <c:pt idx="2490">
                  <c:v>-142.89500000000001</c:v>
                </c:pt>
                <c:pt idx="2491">
                  <c:v>-142.893</c:v>
                </c:pt>
                <c:pt idx="2492">
                  <c:v>-142.89099999999999</c:v>
                </c:pt>
                <c:pt idx="2493">
                  <c:v>-142.88900000000001</c:v>
                </c:pt>
                <c:pt idx="2494">
                  <c:v>-142.887</c:v>
                </c:pt>
                <c:pt idx="2495">
                  <c:v>-142.88499999999999</c:v>
                </c:pt>
                <c:pt idx="2496">
                  <c:v>-142.88300000000001</c:v>
                </c:pt>
                <c:pt idx="2497">
                  <c:v>-142.881</c:v>
                </c:pt>
                <c:pt idx="2498">
                  <c:v>-142.87899999999999</c:v>
                </c:pt>
                <c:pt idx="2499">
                  <c:v>-142.87700000000001</c:v>
                </c:pt>
                <c:pt idx="2500">
                  <c:v>-142.875</c:v>
                </c:pt>
                <c:pt idx="2501">
                  <c:v>-142.87299999999999</c:v>
                </c:pt>
                <c:pt idx="2502">
                  <c:v>-142.87100000000001</c:v>
                </c:pt>
                <c:pt idx="2503">
                  <c:v>-142.869</c:v>
                </c:pt>
                <c:pt idx="2504">
                  <c:v>-142.86699999999999</c:v>
                </c:pt>
                <c:pt idx="2505">
                  <c:v>-142.86500000000001</c:v>
                </c:pt>
                <c:pt idx="2506">
                  <c:v>-142.863</c:v>
                </c:pt>
                <c:pt idx="2507">
                  <c:v>-142.86099999999999</c:v>
                </c:pt>
                <c:pt idx="2508">
                  <c:v>-142.85900000000001</c:v>
                </c:pt>
                <c:pt idx="2509">
                  <c:v>-142.857</c:v>
                </c:pt>
                <c:pt idx="2510">
                  <c:v>-142.85499999999999</c:v>
                </c:pt>
                <c:pt idx="2511">
                  <c:v>-142.85300000000001</c:v>
                </c:pt>
                <c:pt idx="2512">
                  <c:v>-142.851</c:v>
                </c:pt>
                <c:pt idx="2513">
                  <c:v>-142.84899999999999</c:v>
                </c:pt>
                <c:pt idx="2514">
                  <c:v>-142.84700000000001</c:v>
                </c:pt>
                <c:pt idx="2515">
                  <c:v>-142.845</c:v>
                </c:pt>
                <c:pt idx="2516">
                  <c:v>-142.84299999999999</c:v>
                </c:pt>
                <c:pt idx="2517">
                  <c:v>-142.84100000000001</c:v>
                </c:pt>
                <c:pt idx="2518">
                  <c:v>-142.839</c:v>
                </c:pt>
                <c:pt idx="2519">
                  <c:v>-142.83699999999999</c:v>
                </c:pt>
                <c:pt idx="2520">
                  <c:v>-142.83500000000001</c:v>
                </c:pt>
                <c:pt idx="2521">
                  <c:v>-142.833</c:v>
                </c:pt>
                <c:pt idx="2522">
                  <c:v>-142.83099999999999</c:v>
                </c:pt>
                <c:pt idx="2523">
                  <c:v>-142.82900000000001</c:v>
                </c:pt>
                <c:pt idx="2524">
                  <c:v>-142.827</c:v>
                </c:pt>
                <c:pt idx="2525">
                  <c:v>-142.82499999999999</c:v>
                </c:pt>
                <c:pt idx="2526">
                  <c:v>-142.82300000000001</c:v>
                </c:pt>
                <c:pt idx="2527">
                  <c:v>-142.821</c:v>
                </c:pt>
                <c:pt idx="2528">
                  <c:v>-142.81899999999999</c:v>
                </c:pt>
                <c:pt idx="2529">
                  <c:v>-142.81700000000001</c:v>
                </c:pt>
                <c:pt idx="2530">
                  <c:v>-142.815</c:v>
                </c:pt>
                <c:pt idx="2531">
                  <c:v>-142.81299999999999</c:v>
                </c:pt>
                <c:pt idx="2532">
                  <c:v>-142.81100000000001</c:v>
                </c:pt>
                <c:pt idx="2533">
                  <c:v>-142.809</c:v>
                </c:pt>
                <c:pt idx="2534">
                  <c:v>-142.80699999999999</c:v>
                </c:pt>
                <c:pt idx="2535">
                  <c:v>-142.80500000000001</c:v>
                </c:pt>
                <c:pt idx="2536">
                  <c:v>-142.803</c:v>
                </c:pt>
                <c:pt idx="2537">
                  <c:v>-142.80099999999999</c:v>
                </c:pt>
                <c:pt idx="2538">
                  <c:v>-142.79900000000001</c:v>
                </c:pt>
                <c:pt idx="2539">
                  <c:v>-142.797</c:v>
                </c:pt>
                <c:pt idx="2540">
                  <c:v>-142.79499999999999</c:v>
                </c:pt>
                <c:pt idx="2541">
                  <c:v>-142.79300000000001</c:v>
                </c:pt>
                <c:pt idx="2542">
                  <c:v>-142.791</c:v>
                </c:pt>
                <c:pt idx="2543">
                  <c:v>-142.78899999999999</c:v>
                </c:pt>
                <c:pt idx="2544">
                  <c:v>-142.78700000000001</c:v>
                </c:pt>
                <c:pt idx="2545">
                  <c:v>-142.785</c:v>
                </c:pt>
                <c:pt idx="2546">
                  <c:v>-142.78299999999999</c:v>
                </c:pt>
                <c:pt idx="2547">
                  <c:v>-142.78100000000001</c:v>
                </c:pt>
                <c:pt idx="2548">
                  <c:v>-142.779</c:v>
                </c:pt>
                <c:pt idx="2549">
                  <c:v>-142.77699999999999</c:v>
                </c:pt>
                <c:pt idx="2550">
                  <c:v>-142.77500000000001</c:v>
                </c:pt>
                <c:pt idx="2551">
                  <c:v>-142.773</c:v>
                </c:pt>
                <c:pt idx="2552">
                  <c:v>-142.77099999999999</c:v>
                </c:pt>
                <c:pt idx="2553">
                  <c:v>-142.76900000000001</c:v>
                </c:pt>
                <c:pt idx="2554">
                  <c:v>-142.767</c:v>
                </c:pt>
                <c:pt idx="2555">
                  <c:v>-142.76499999999999</c:v>
                </c:pt>
                <c:pt idx="2556">
                  <c:v>-142.76300000000001</c:v>
                </c:pt>
                <c:pt idx="2557">
                  <c:v>-142.761</c:v>
                </c:pt>
                <c:pt idx="2558">
                  <c:v>-142.75900000000001</c:v>
                </c:pt>
                <c:pt idx="2559">
                  <c:v>-142.75700000000001</c:v>
                </c:pt>
                <c:pt idx="2560">
                  <c:v>-142.755</c:v>
                </c:pt>
                <c:pt idx="2561">
                  <c:v>-142.75299999999999</c:v>
                </c:pt>
                <c:pt idx="2562">
                  <c:v>-142.751</c:v>
                </c:pt>
                <c:pt idx="2563">
                  <c:v>-142.749</c:v>
                </c:pt>
                <c:pt idx="2564">
                  <c:v>-142.74700000000001</c:v>
                </c:pt>
                <c:pt idx="2565">
                  <c:v>-142.745</c:v>
                </c:pt>
                <c:pt idx="2566">
                  <c:v>-142.74299999999999</c:v>
                </c:pt>
                <c:pt idx="2567">
                  <c:v>-142.74099999999999</c:v>
                </c:pt>
                <c:pt idx="2568">
                  <c:v>-142.739</c:v>
                </c:pt>
                <c:pt idx="2569">
                  <c:v>-142.73699999999999</c:v>
                </c:pt>
                <c:pt idx="2570">
                  <c:v>-142.73500000000001</c:v>
                </c:pt>
                <c:pt idx="2571">
                  <c:v>-142.733</c:v>
                </c:pt>
                <c:pt idx="2572">
                  <c:v>-142.73099999999999</c:v>
                </c:pt>
                <c:pt idx="2573">
                  <c:v>-142.72900000000001</c:v>
                </c:pt>
                <c:pt idx="2574">
                  <c:v>-142.727</c:v>
                </c:pt>
                <c:pt idx="2575">
                  <c:v>-142.72499999999999</c:v>
                </c:pt>
                <c:pt idx="2576">
                  <c:v>-142.72300000000001</c:v>
                </c:pt>
                <c:pt idx="2577">
                  <c:v>-142.721</c:v>
                </c:pt>
                <c:pt idx="2578">
                  <c:v>-142.71899999999999</c:v>
                </c:pt>
                <c:pt idx="2579">
                  <c:v>-142.71700000000001</c:v>
                </c:pt>
                <c:pt idx="2580">
                  <c:v>-142.715</c:v>
                </c:pt>
                <c:pt idx="2581">
                  <c:v>-142.71299999999999</c:v>
                </c:pt>
                <c:pt idx="2582">
                  <c:v>-142.71100000000001</c:v>
                </c:pt>
                <c:pt idx="2583">
                  <c:v>-142.709</c:v>
                </c:pt>
                <c:pt idx="2584">
                  <c:v>-142.70699999999999</c:v>
                </c:pt>
                <c:pt idx="2585">
                  <c:v>-142.70500000000001</c:v>
                </c:pt>
                <c:pt idx="2586">
                  <c:v>-142.703</c:v>
                </c:pt>
                <c:pt idx="2587">
                  <c:v>-142.70099999999999</c:v>
                </c:pt>
                <c:pt idx="2588">
                  <c:v>-142.69900000000001</c:v>
                </c:pt>
                <c:pt idx="2589">
                  <c:v>-142.697</c:v>
                </c:pt>
                <c:pt idx="2590">
                  <c:v>-142.69499999999999</c:v>
                </c:pt>
                <c:pt idx="2591">
                  <c:v>-142.69300000000001</c:v>
                </c:pt>
                <c:pt idx="2592">
                  <c:v>-142.691</c:v>
                </c:pt>
                <c:pt idx="2593">
                  <c:v>-142.68899999999999</c:v>
                </c:pt>
                <c:pt idx="2594">
                  <c:v>-142.68700000000001</c:v>
                </c:pt>
                <c:pt idx="2595">
                  <c:v>-142.685</c:v>
                </c:pt>
                <c:pt idx="2596">
                  <c:v>-142.68299999999999</c:v>
                </c:pt>
                <c:pt idx="2597">
                  <c:v>-142.68100000000001</c:v>
                </c:pt>
                <c:pt idx="2598">
                  <c:v>-142.679</c:v>
                </c:pt>
                <c:pt idx="2599">
                  <c:v>-142.67699999999999</c:v>
                </c:pt>
                <c:pt idx="2600">
                  <c:v>-142.67500000000001</c:v>
                </c:pt>
                <c:pt idx="2601">
                  <c:v>-142.673</c:v>
                </c:pt>
                <c:pt idx="2602">
                  <c:v>-142.67099999999999</c:v>
                </c:pt>
                <c:pt idx="2603">
                  <c:v>-142.66900000000001</c:v>
                </c:pt>
                <c:pt idx="2604">
                  <c:v>-142.667</c:v>
                </c:pt>
                <c:pt idx="2605">
                  <c:v>-142.66499999999999</c:v>
                </c:pt>
                <c:pt idx="2606">
                  <c:v>-142.66300000000001</c:v>
                </c:pt>
                <c:pt idx="2607">
                  <c:v>-142.661</c:v>
                </c:pt>
                <c:pt idx="2608">
                  <c:v>-142.65899999999999</c:v>
                </c:pt>
                <c:pt idx="2609">
                  <c:v>-142.65700000000001</c:v>
                </c:pt>
                <c:pt idx="2610">
                  <c:v>-142.655</c:v>
                </c:pt>
                <c:pt idx="2611">
                  <c:v>-142.65299999999999</c:v>
                </c:pt>
                <c:pt idx="2612">
                  <c:v>-142.65100000000001</c:v>
                </c:pt>
                <c:pt idx="2613">
                  <c:v>-142.649</c:v>
                </c:pt>
                <c:pt idx="2614">
                  <c:v>-142.64699999999999</c:v>
                </c:pt>
                <c:pt idx="2615">
                  <c:v>-142.64500000000001</c:v>
                </c:pt>
                <c:pt idx="2616">
                  <c:v>-142.643</c:v>
                </c:pt>
                <c:pt idx="2617">
                  <c:v>-142.64099999999999</c:v>
                </c:pt>
                <c:pt idx="2618">
                  <c:v>-142.63900000000001</c:v>
                </c:pt>
                <c:pt idx="2619">
                  <c:v>-142.637</c:v>
                </c:pt>
                <c:pt idx="2620">
                  <c:v>-142.63499999999999</c:v>
                </c:pt>
                <c:pt idx="2621">
                  <c:v>-142.63300000000001</c:v>
                </c:pt>
                <c:pt idx="2622">
                  <c:v>-142.631</c:v>
                </c:pt>
                <c:pt idx="2623">
                  <c:v>-142.62899999999999</c:v>
                </c:pt>
                <c:pt idx="2624">
                  <c:v>-142.62700000000001</c:v>
                </c:pt>
                <c:pt idx="2625">
                  <c:v>-142.625</c:v>
                </c:pt>
                <c:pt idx="2626">
                  <c:v>-142.62299999999999</c:v>
                </c:pt>
                <c:pt idx="2627">
                  <c:v>-142.62100000000001</c:v>
                </c:pt>
                <c:pt idx="2628">
                  <c:v>-142.619</c:v>
                </c:pt>
                <c:pt idx="2629">
                  <c:v>-142.61699999999999</c:v>
                </c:pt>
                <c:pt idx="2630">
                  <c:v>-142.61500000000001</c:v>
                </c:pt>
                <c:pt idx="2631">
                  <c:v>-142.613</c:v>
                </c:pt>
                <c:pt idx="2632">
                  <c:v>-142.61099999999999</c:v>
                </c:pt>
                <c:pt idx="2633">
                  <c:v>-142.60900000000001</c:v>
                </c:pt>
                <c:pt idx="2634">
                  <c:v>-142.607</c:v>
                </c:pt>
                <c:pt idx="2635">
                  <c:v>-142.60499999999999</c:v>
                </c:pt>
                <c:pt idx="2636">
                  <c:v>-142.60300000000001</c:v>
                </c:pt>
                <c:pt idx="2637">
                  <c:v>-142.601</c:v>
                </c:pt>
                <c:pt idx="2638">
                  <c:v>-142.59899999999999</c:v>
                </c:pt>
                <c:pt idx="2639">
                  <c:v>-142.59700000000001</c:v>
                </c:pt>
                <c:pt idx="2640">
                  <c:v>-142.595</c:v>
                </c:pt>
                <c:pt idx="2641">
                  <c:v>-142.59299999999999</c:v>
                </c:pt>
                <c:pt idx="2642">
                  <c:v>-142.59100000000001</c:v>
                </c:pt>
                <c:pt idx="2643">
                  <c:v>-142.589</c:v>
                </c:pt>
                <c:pt idx="2644">
                  <c:v>-142.58699999999999</c:v>
                </c:pt>
                <c:pt idx="2645">
                  <c:v>-142.58500000000001</c:v>
                </c:pt>
                <c:pt idx="2646">
                  <c:v>-142.583</c:v>
                </c:pt>
                <c:pt idx="2647">
                  <c:v>-142.58099999999999</c:v>
                </c:pt>
                <c:pt idx="2648">
                  <c:v>-142.57900000000001</c:v>
                </c:pt>
                <c:pt idx="2649">
                  <c:v>-142.577</c:v>
                </c:pt>
                <c:pt idx="2650">
                  <c:v>-142.57499999999999</c:v>
                </c:pt>
                <c:pt idx="2651">
                  <c:v>-142.57300000000001</c:v>
                </c:pt>
                <c:pt idx="2652">
                  <c:v>-142.571</c:v>
                </c:pt>
                <c:pt idx="2653">
                  <c:v>-142.56899999999999</c:v>
                </c:pt>
                <c:pt idx="2654">
                  <c:v>-142.56700000000001</c:v>
                </c:pt>
                <c:pt idx="2655">
                  <c:v>-142.565</c:v>
                </c:pt>
                <c:pt idx="2656">
                  <c:v>-142.56299999999999</c:v>
                </c:pt>
                <c:pt idx="2657">
                  <c:v>-142.56100000000001</c:v>
                </c:pt>
                <c:pt idx="2658">
                  <c:v>-142.559</c:v>
                </c:pt>
                <c:pt idx="2659">
                  <c:v>-142.55699999999999</c:v>
                </c:pt>
                <c:pt idx="2660">
                  <c:v>-142.55500000000001</c:v>
                </c:pt>
                <c:pt idx="2661">
                  <c:v>-142.553</c:v>
                </c:pt>
                <c:pt idx="2662">
                  <c:v>-142.55099999999999</c:v>
                </c:pt>
                <c:pt idx="2663">
                  <c:v>-142.54900000000001</c:v>
                </c:pt>
                <c:pt idx="2664">
                  <c:v>-142.547</c:v>
                </c:pt>
                <c:pt idx="2665">
                  <c:v>-142.54499999999999</c:v>
                </c:pt>
                <c:pt idx="2666">
                  <c:v>-142.54300000000001</c:v>
                </c:pt>
                <c:pt idx="2667">
                  <c:v>-142.541</c:v>
                </c:pt>
                <c:pt idx="2668">
                  <c:v>-142.53899999999999</c:v>
                </c:pt>
                <c:pt idx="2669">
                  <c:v>-142.53700000000001</c:v>
                </c:pt>
                <c:pt idx="2670">
                  <c:v>-142.535</c:v>
                </c:pt>
                <c:pt idx="2671">
                  <c:v>-142.53299999999999</c:v>
                </c:pt>
                <c:pt idx="2672">
                  <c:v>-142.53100000000001</c:v>
                </c:pt>
                <c:pt idx="2673">
                  <c:v>-142.529</c:v>
                </c:pt>
                <c:pt idx="2674">
                  <c:v>-142.52699999999999</c:v>
                </c:pt>
                <c:pt idx="2675">
                  <c:v>-142.52500000000001</c:v>
                </c:pt>
                <c:pt idx="2676">
                  <c:v>-142.523</c:v>
                </c:pt>
                <c:pt idx="2677">
                  <c:v>-142.52099999999999</c:v>
                </c:pt>
                <c:pt idx="2678">
                  <c:v>-142.51900000000001</c:v>
                </c:pt>
                <c:pt idx="2679">
                  <c:v>-142.517</c:v>
                </c:pt>
                <c:pt idx="2680">
                  <c:v>-142.51499999999999</c:v>
                </c:pt>
                <c:pt idx="2681">
                  <c:v>-142.51300000000001</c:v>
                </c:pt>
                <c:pt idx="2682">
                  <c:v>-142.511</c:v>
                </c:pt>
                <c:pt idx="2683">
                  <c:v>-142.50900000000001</c:v>
                </c:pt>
                <c:pt idx="2684">
                  <c:v>-142.50700000000001</c:v>
                </c:pt>
                <c:pt idx="2685">
                  <c:v>-142.505</c:v>
                </c:pt>
                <c:pt idx="2686">
                  <c:v>-142.50299999999999</c:v>
                </c:pt>
                <c:pt idx="2687">
                  <c:v>-142.501</c:v>
                </c:pt>
                <c:pt idx="2688">
                  <c:v>-142.499</c:v>
                </c:pt>
                <c:pt idx="2689">
                  <c:v>-142.49700000000001</c:v>
                </c:pt>
                <c:pt idx="2690">
                  <c:v>-142.495</c:v>
                </c:pt>
                <c:pt idx="2691">
                  <c:v>-142.49299999999999</c:v>
                </c:pt>
                <c:pt idx="2692">
                  <c:v>-142.49099999999999</c:v>
                </c:pt>
                <c:pt idx="2693">
                  <c:v>-142.489</c:v>
                </c:pt>
                <c:pt idx="2694">
                  <c:v>-142.48699999999999</c:v>
                </c:pt>
                <c:pt idx="2695">
                  <c:v>-142.48500000000001</c:v>
                </c:pt>
                <c:pt idx="2696">
                  <c:v>-142.483</c:v>
                </c:pt>
                <c:pt idx="2697">
                  <c:v>-142.48099999999999</c:v>
                </c:pt>
                <c:pt idx="2698">
                  <c:v>-142.47900000000001</c:v>
                </c:pt>
                <c:pt idx="2699">
                  <c:v>-142.477</c:v>
                </c:pt>
                <c:pt idx="2700">
                  <c:v>-142.47499999999999</c:v>
                </c:pt>
                <c:pt idx="2701">
                  <c:v>-142.47300000000001</c:v>
                </c:pt>
                <c:pt idx="2702">
                  <c:v>-142.471</c:v>
                </c:pt>
                <c:pt idx="2703">
                  <c:v>-142.46899999999999</c:v>
                </c:pt>
                <c:pt idx="2704">
                  <c:v>-142.46700000000001</c:v>
                </c:pt>
                <c:pt idx="2705">
                  <c:v>-142.465</c:v>
                </c:pt>
                <c:pt idx="2706">
                  <c:v>-142.46299999999999</c:v>
                </c:pt>
                <c:pt idx="2707">
                  <c:v>-142.46100000000001</c:v>
                </c:pt>
                <c:pt idx="2708">
                  <c:v>-142.459</c:v>
                </c:pt>
                <c:pt idx="2709">
                  <c:v>-142.45699999999999</c:v>
                </c:pt>
                <c:pt idx="2710">
                  <c:v>-142.45500000000001</c:v>
                </c:pt>
                <c:pt idx="2711">
                  <c:v>-142.453</c:v>
                </c:pt>
                <c:pt idx="2712">
                  <c:v>-142.45099999999999</c:v>
                </c:pt>
                <c:pt idx="2713">
                  <c:v>-142.44900000000001</c:v>
                </c:pt>
                <c:pt idx="2714">
                  <c:v>-142.447</c:v>
                </c:pt>
                <c:pt idx="2715">
                  <c:v>-142.44499999999999</c:v>
                </c:pt>
                <c:pt idx="2716">
                  <c:v>-142.44300000000001</c:v>
                </c:pt>
                <c:pt idx="2717">
                  <c:v>-142.441</c:v>
                </c:pt>
                <c:pt idx="2718">
                  <c:v>-142.43899999999999</c:v>
                </c:pt>
                <c:pt idx="2719">
                  <c:v>-142.43700000000001</c:v>
                </c:pt>
                <c:pt idx="2720">
                  <c:v>-142.435</c:v>
                </c:pt>
                <c:pt idx="2721">
                  <c:v>-142.43299999999999</c:v>
                </c:pt>
                <c:pt idx="2722">
                  <c:v>-142.43100000000001</c:v>
                </c:pt>
                <c:pt idx="2723">
                  <c:v>-142.429</c:v>
                </c:pt>
                <c:pt idx="2724">
                  <c:v>-142.42699999999999</c:v>
                </c:pt>
                <c:pt idx="2725">
                  <c:v>-142.42500000000001</c:v>
                </c:pt>
                <c:pt idx="2726">
                  <c:v>-142.423</c:v>
                </c:pt>
                <c:pt idx="2727">
                  <c:v>-142.42099999999999</c:v>
                </c:pt>
                <c:pt idx="2728">
                  <c:v>-142.41900000000001</c:v>
                </c:pt>
                <c:pt idx="2729">
                  <c:v>-142.417</c:v>
                </c:pt>
                <c:pt idx="2730">
                  <c:v>-142.41499999999999</c:v>
                </c:pt>
                <c:pt idx="2731">
                  <c:v>-142.41300000000001</c:v>
                </c:pt>
                <c:pt idx="2732">
                  <c:v>-142.411</c:v>
                </c:pt>
                <c:pt idx="2733">
                  <c:v>-142.40899999999999</c:v>
                </c:pt>
                <c:pt idx="2734">
                  <c:v>-142.40700000000001</c:v>
                </c:pt>
                <c:pt idx="2735">
                  <c:v>-142.405</c:v>
                </c:pt>
                <c:pt idx="2736">
                  <c:v>-142.40299999999999</c:v>
                </c:pt>
                <c:pt idx="2737">
                  <c:v>-142.40100000000001</c:v>
                </c:pt>
                <c:pt idx="2738">
                  <c:v>-142.399</c:v>
                </c:pt>
                <c:pt idx="2739">
                  <c:v>-142.39699999999999</c:v>
                </c:pt>
                <c:pt idx="2740">
                  <c:v>-142.39500000000001</c:v>
                </c:pt>
                <c:pt idx="2741">
                  <c:v>-142.393</c:v>
                </c:pt>
                <c:pt idx="2742">
                  <c:v>-142.39099999999999</c:v>
                </c:pt>
                <c:pt idx="2743">
                  <c:v>-142.38900000000001</c:v>
                </c:pt>
                <c:pt idx="2744">
                  <c:v>-142.387</c:v>
                </c:pt>
                <c:pt idx="2745">
                  <c:v>-142.38499999999999</c:v>
                </c:pt>
                <c:pt idx="2746">
                  <c:v>-142.38300000000001</c:v>
                </c:pt>
                <c:pt idx="2747">
                  <c:v>-142.381</c:v>
                </c:pt>
                <c:pt idx="2748">
                  <c:v>-142.37899999999999</c:v>
                </c:pt>
                <c:pt idx="2749">
                  <c:v>-142.37700000000001</c:v>
                </c:pt>
                <c:pt idx="2750">
                  <c:v>-142.375</c:v>
                </c:pt>
                <c:pt idx="2751">
                  <c:v>-142.37299999999999</c:v>
                </c:pt>
                <c:pt idx="2752">
                  <c:v>-142.37100000000001</c:v>
                </c:pt>
                <c:pt idx="2753">
                  <c:v>-142.369</c:v>
                </c:pt>
                <c:pt idx="2754">
                  <c:v>-142.36699999999999</c:v>
                </c:pt>
                <c:pt idx="2755">
                  <c:v>-142.36500000000001</c:v>
                </c:pt>
                <c:pt idx="2756">
                  <c:v>-142.363</c:v>
                </c:pt>
                <c:pt idx="2757">
                  <c:v>-142.36099999999999</c:v>
                </c:pt>
                <c:pt idx="2758">
                  <c:v>-142.35900000000001</c:v>
                </c:pt>
                <c:pt idx="2759">
                  <c:v>-142.357</c:v>
                </c:pt>
                <c:pt idx="2760">
                  <c:v>-142.35499999999999</c:v>
                </c:pt>
                <c:pt idx="2761">
                  <c:v>-142.35300000000001</c:v>
                </c:pt>
                <c:pt idx="2762">
                  <c:v>-142.351</c:v>
                </c:pt>
                <c:pt idx="2763">
                  <c:v>-142.34899999999999</c:v>
                </c:pt>
                <c:pt idx="2764">
                  <c:v>-142.34700000000001</c:v>
                </c:pt>
                <c:pt idx="2765">
                  <c:v>-142.345</c:v>
                </c:pt>
                <c:pt idx="2766">
                  <c:v>-142.34299999999999</c:v>
                </c:pt>
                <c:pt idx="2767">
                  <c:v>-142.34100000000001</c:v>
                </c:pt>
                <c:pt idx="2768">
                  <c:v>-142.339</c:v>
                </c:pt>
                <c:pt idx="2769">
                  <c:v>-142.33699999999999</c:v>
                </c:pt>
                <c:pt idx="2770">
                  <c:v>-142.33500000000001</c:v>
                </c:pt>
                <c:pt idx="2771">
                  <c:v>-142.333</c:v>
                </c:pt>
                <c:pt idx="2772">
                  <c:v>-142.33099999999999</c:v>
                </c:pt>
                <c:pt idx="2773">
                  <c:v>-142.32900000000001</c:v>
                </c:pt>
                <c:pt idx="2774">
                  <c:v>-142.327</c:v>
                </c:pt>
                <c:pt idx="2775">
                  <c:v>-142.32499999999999</c:v>
                </c:pt>
                <c:pt idx="2776">
                  <c:v>-142.32300000000001</c:v>
                </c:pt>
                <c:pt idx="2777">
                  <c:v>-142.321</c:v>
                </c:pt>
                <c:pt idx="2778">
                  <c:v>-142.31899999999999</c:v>
                </c:pt>
                <c:pt idx="2779">
                  <c:v>-142.31700000000001</c:v>
                </c:pt>
                <c:pt idx="2780">
                  <c:v>-142.315</c:v>
                </c:pt>
                <c:pt idx="2781">
                  <c:v>-142.31299999999999</c:v>
                </c:pt>
                <c:pt idx="2782">
                  <c:v>-142.31100000000001</c:v>
                </c:pt>
                <c:pt idx="2783">
                  <c:v>-142.309</c:v>
                </c:pt>
                <c:pt idx="2784">
                  <c:v>-142.30699999999999</c:v>
                </c:pt>
                <c:pt idx="2785">
                  <c:v>-142.30500000000001</c:v>
                </c:pt>
                <c:pt idx="2786">
                  <c:v>-142.303</c:v>
                </c:pt>
                <c:pt idx="2787">
                  <c:v>-142.30099999999999</c:v>
                </c:pt>
                <c:pt idx="2788">
                  <c:v>-142.29900000000001</c:v>
                </c:pt>
                <c:pt idx="2789">
                  <c:v>-142.297</c:v>
                </c:pt>
                <c:pt idx="2790">
                  <c:v>-142.29499999999999</c:v>
                </c:pt>
                <c:pt idx="2791">
                  <c:v>-142.29300000000001</c:v>
                </c:pt>
                <c:pt idx="2792">
                  <c:v>-142.291</c:v>
                </c:pt>
                <c:pt idx="2793">
                  <c:v>-142.28899999999999</c:v>
                </c:pt>
                <c:pt idx="2794">
                  <c:v>-142.28700000000001</c:v>
                </c:pt>
                <c:pt idx="2795">
                  <c:v>-142.285</c:v>
                </c:pt>
                <c:pt idx="2796">
                  <c:v>-142.28299999999999</c:v>
                </c:pt>
                <c:pt idx="2797">
                  <c:v>-142.28100000000001</c:v>
                </c:pt>
                <c:pt idx="2798">
                  <c:v>-142.279</c:v>
                </c:pt>
                <c:pt idx="2799">
                  <c:v>-142.27699999999999</c:v>
                </c:pt>
                <c:pt idx="2800">
                  <c:v>-142.27500000000001</c:v>
                </c:pt>
                <c:pt idx="2801">
                  <c:v>-142.273</c:v>
                </c:pt>
                <c:pt idx="2802">
                  <c:v>-142.27099999999999</c:v>
                </c:pt>
                <c:pt idx="2803">
                  <c:v>-142.26900000000001</c:v>
                </c:pt>
                <c:pt idx="2804">
                  <c:v>-142.267</c:v>
                </c:pt>
                <c:pt idx="2805">
                  <c:v>-142.26499999999999</c:v>
                </c:pt>
                <c:pt idx="2806">
                  <c:v>-142.26300000000001</c:v>
                </c:pt>
                <c:pt idx="2807">
                  <c:v>-142.261</c:v>
                </c:pt>
                <c:pt idx="2808">
                  <c:v>-142.25900000000001</c:v>
                </c:pt>
                <c:pt idx="2809">
                  <c:v>-142.25700000000001</c:v>
                </c:pt>
                <c:pt idx="2810">
                  <c:v>-142.255</c:v>
                </c:pt>
                <c:pt idx="2811">
                  <c:v>-142.25299999999999</c:v>
                </c:pt>
                <c:pt idx="2812">
                  <c:v>-142.251</c:v>
                </c:pt>
                <c:pt idx="2813">
                  <c:v>-142.249</c:v>
                </c:pt>
                <c:pt idx="2814">
                  <c:v>-142.24700000000001</c:v>
                </c:pt>
                <c:pt idx="2815">
                  <c:v>-142.245</c:v>
                </c:pt>
                <c:pt idx="2816">
                  <c:v>-142.24299999999999</c:v>
                </c:pt>
                <c:pt idx="2817">
                  <c:v>-142.24099999999999</c:v>
                </c:pt>
                <c:pt idx="2818">
                  <c:v>-142.239</c:v>
                </c:pt>
                <c:pt idx="2819">
                  <c:v>-142.23699999999999</c:v>
                </c:pt>
                <c:pt idx="2820">
                  <c:v>-142.23500000000001</c:v>
                </c:pt>
                <c:pt idx="2821">
                  <c:v>-142.233</c:v>
                </c:pt>
                <c:pt idx="2822">
                  <c:v>-142.23099999999999</c:v>
                </c:pt>
                <c:pt idx="2823">
                  <c:v>-142.22900000000001</c:v>
                </c:pt>
                <c:pt idx="2824">
                  <c:v>-142.227</c:v>
                </c:pt>
                <c:pt idx="2825">
                  <c:v>-142.22499999999999</c:v>
                </c:pt>
                <c:pt idx="2826">
                  <c:v>-142.22300000000001</c:v>
                </c:pt>
                <c:pt idx="2827">
                  <c:v>-142.221</c:v>
                </c:pt>
                <c:pt idx="2828">
                  <c:v>-142.21899999999999</c:v>
                </c:pt>
                <c:pt idx="2829">
                  <c:v>-142.21700000000001</c:v>
                </c:pt>
                <c:pt idx="2830">
                  <c:v>-142.215</c:v>
                </c:pt>
                <c:pt idx="2831">
                  <c:v>-142.21299999999999</c:v>
                </c:pt>
                <c:pt idx="2832">
                  <c:v>-142.21100000000001</c:v>
                </c:pt>
                <c:pt idx="2833">
                  <c:v>-142.209</c:v>
                </c:pt>
                <c:pt idx="2834">
                  <c:v>-142.20699999999999</c:v>
                </c:pt>
                <c:pt idx="2835">
                  <c:v>-142.20500000000001</c:v>
                </c:pt>
                <c:pt idx="2836">
                  <c:v>-142.203</c:v>
                </c:pt>
                <c:pt idx="2837">
                  <c:v>-142.20099999999999</c:v>
                </c:pt>
                <c:pt idx="2838">
                  <c:v>-142.19900000000001</c:v>
                </c:pt>
                <c:pt idx="2839">
                  <c:v>-142.197</c:v>
                </c:pt>
                <c:pt idx="2840">
                  <c:v>-142.19499999999999</c:v>
                </c:pt>
                <c:pt idx="2841">
                  <c:v>-142.19300000000001</c:v>
                </c:pt>
                <c:pt idx="2842">
                  <c:v>-142.191</c:v>
                </c:pt>
                <c:pt idx="2843">
                  <c:v>-142.18899999999999</c:v>
                </c:pt>
                <c:pt idx="2844">
                  <c:v>-142.18700000000001</c:v>
                </c:pt>
                <c:pt idx="2845">
                  <c:v>-142.185</c:v>
                </c:pt>
                <c:pt idx="2846">
                  <c:v>-142.18299999999999</c:v>
                </c:pt>
                <c:pt idx="2847">
                  <c:v>-142.18100000000001</c:v>
                </c:pt>
                <c:pt idx="2848">
                  <c:v>-142.179</c:v>
                </c:pt>
                <c:pt idx="2849">
                  <c:v>-142.17699999999999</c:v>
                </c:pt>
                <c:pt idx="2850">
                  <c:v>-142.17500000000001</c:v>
                </c:pt>
                <c:pt idx="2851">
                  <c:v>-142.173</c:v>
                </c:pt>
                <c:pt idx="2852">
                  <c:v>-142.17099999999999</c:v>
                </c:pt>
                <c:pt idx="2853">
                  <c:v>-142.16900000000001</c:v>
                </c:pt>
                <c:pt idx="2854">
                  <c:v>-142.167</c:v>
                </c:pt>
                <c:pt idx="2855">
                  <c:v>-142.16499999999999</c:v>
                </c:pt>
                <c:pt idx="2856">
                  <c:v>-142.16300000000001</c:v>
                </c:pt>
                <c:pt idx="2857">
                  <c:v>-142.161</c:v>
                </c:pt>
                <c:pt idx="2858">
                  <c:v>-142.15899999999999</c:v>
                </c:pt>
                <c:pt idx="2859">
                  <c:v>-142.15700000000001</c:v>
                </c:pt>
                <c:pt idx="2860">
                  <c:v>-142.155</c:v>
                </c:pt>
                <c:pt idx="2861">
                  <c:v>-142.15299999999999</c:v>
                </c:pt>
                <c:pt idx="2862">
                  <c:v>-142.15100000000001</c:v>
                </c:pt>
                <c:pt idx="2863">
                  <c:v>-142.149</c:v>
                </c:pt>
                <c:pt idx="2864">
                  <c:v>-142.14699999999999</c:v>
                </c:pt>
                <c:pt idx="2865">
                  <c:v>-142.14500000000001</c:v>
                </c:pt>
                <c:pt idx="2866">
                  <c:v>-142.143</c:v>
                </c:pt>
                <c:pt idx="2867">
                  <c:v>-142.14099999999999</c:v>
                </c:pt>
                <c:pt idx="2868">
                  <c:v>-142.13900000000001</c:v>
                </c:pt>
                <c:pt idx="2869">
                  <c:v>-142.137</c:v>
                </c:pt>
                <c:pt idx="2870">
                  <c:v>-142.13499999999999</c:v>
                </c:pt>
                <c:pt idx="2871">
                  <c:v>-142.13300000000001</c:v>
                </c:pt>
                <c:pt idx="2872">
                  <c:v>-142.131</c:v>
                </c:pt>
                <c:pt idx="2873">
                  <c:v>-142.12899999999999</c:v>
                </c:pt>
                <c:pt idx="2874">
                  <c:v>-142.12700000000001</c:v>
                </c:pt>
                <c:pt idx="2875">
                  <c:v>-142.125</c:v>
                </c:pt>
                <c:pt idx="2876">
                  <c:v>-142.12299999999999</c:v>
                </c:pt>
                <c:pt idx="2877">
                  <c:v>-142.12100000000001</c:v>
                </c:pt>
                <c:pt idx="2878">
                  <c:v>-142.119</c:v>
                </c:pt>
                <c:pt idx="2879">
                  <c:v>-142.11699999999999</c:v>
                </c:pt>
                <c:pt idx="2880">
                  <c:v>-142.11500000000001</c:v>
                </c:pt>
                <c:pt idx="2881">
                  <c:v>-142.113</c:v>
                </c:pt>
                <c:pt idx="2882">
                  <c:v>-142.11099999999999</c:v>
                </c:pt>
                <c:pt idx="2883">
                  <c:v>-142.10900000000001</c:v>
                </c:pt>
                <c:pt idx="2884">
                  <c:v>-142.107</c:v>
                </c:pt>
                <c:pt idx="2885">
                  <c:v>-142.10499999999999</c:v>
                </c:pt>
                <c:pt idx="2886">
                  <c:v>-142.10300000000001</c:v>
                </c:pt>
                <c:pt idx="2887">
                  <c:v>-142.101</c:v>
                </c:pt>
                <c:pt idx="2888">
                  <c:v>-142.09899999999999</c:v>
                </c:pt>
                <c:pt idx="2889">
                  <c:v>-142.09700000000001</c:v>
                </c:pt>
                <c:pt idx="2890">
                  <c:v>-142.095</c:v>
                </c:pt>
                <c:pt idx="2891">
                  <c:v>-142.09299999999999</c:v>
                </c:pt>
                <c:pt idx="2892">
                  <c:v>-142.09100000000001</c:v>
                </c:pt>
                <c:pt idx="2893">
                  <c:v>-142.089</c:v>
                </c:pt>
                <c:pt idx="2894">
                  <c:v>-142.08699999999999</c:v>
                </c:pt>
                <c:pt idx="2895">
                  <c:v>-142.08500000000001</c:v>
                </c:pt>
                <c:pt idx="2896">
                  <c:v>-142.083</c:v>
                </c:pt>
                <c:pt idx="2897">
                  <c:v>-142.08099999999999</c:v>
                </c:pt>
                <c:pt idx="2898">
                  <c:v>-142.07900000000001</c:v>
                </c:pt>
                <c:pt idx="2899">
                  <c:v>-142.077</c:v>
                </c:pt>
                <c:pt idx="2900">
                  <c:v>-142.07499999999999</c:v>
                </c:pt>
                <c:pt idx="2901">
                  <c:v>-142.07300000000001</c:v>
                </c:pt>
                <c:pt idx="2902">
                  <c:v>-142.071</c:v>
                </c:pt>
                <c:pt idx="2903">
                  <c:v>-142.06899999999999</c:v>
                </c:pt>
                <c:pt idx="2904">
                  <c:v>-142.06700000000001</c:v>
                </c:pt>
                <c:pt idx="2905">
                  <c:v>-142.065</c:v>
                </c:pt>
                <c:pt idx="2906">
                  <c:v>-142.06299999999999</c:v>
                </c:pt>
                <c:pt idx="2907">
                  <c:v>-142.06100000000001</c:v>
                </c:pt>
                <c:pt idx="2908">
                  <c:v>-142.059</c:v>
                </c:pt>
                <c:pt idx="2909">
                  <c:v>-142.05699999999999</c:v>
                </c:pt>
                <c:pt idx="2910">
                  <c:v>-142.05500000000001</c:v>
                </c:pt>
                <c:pt idx="2911">
                  <c:v>-142.053</c:v>
                </c:pt>
                <c:pt idx="2912">
                  <c:v>-142.05099999999999</c:v>
                </c:pt>
                <c:pt idx="2913">
                  <c:v>-142.04900000000001</c:v>
                </c:pt>
                <c:pt idx="2914">
                  <c:v>-142.047</c:v>
                </c:pt>
                <c:pt idx="2915">
                  <c:v>-142.04499999999999</c:v>
                </c:pt>
                <c:pt idx="2916">
                  <c:v>-142.04300000000001</c:v>
                </c:pt>
                <c:pt idx="2917">
                  <c:v>-142.041</c:v>
                </c:pt>
                <c:pt idx="2918">
                  <c:v>-142.03899999999999</c:v>
                </c:pt>
                <c:pt idx="2919">
                  <c:v>-142.03700000000001</c:v>
                </c:pt>
                <c:pt idx="2920">
                  <c:v>-142.035</c:v>
                </c:pt>
                <c:pt idx="2921">
                  <c:v>-142.03299999999999</c:v>
                </c:pt>
                <c:pt idx="2922">
                  <c:v>-142.03100000000001</c:v>
                </c:pt>
                <c:pt idx="2923">
                  <c:v>-142.029</c:v>
                </c:pt>
                <c:pt idx="2924">
                  <c:v>-142.02699999999999</c:v>
                </c:pt>
                <c:pt idx="2925">
                  <c:v>-142.02500000000001</c:v>
                </c:pt>
                <c:pt idx="2926">
                  <c:v>-142.023</c:v>
                </c:pt>
                <c:pt idx="2927">
                  <c:v>-142.02099999999999</c:v>
                </c:pt>
                <c:pt idx="2928">
                  <c:v>-142.01900000000001</c:v>
                </c:pt>
                <c:pt idx="2929">
                  <c:v>-142.017</c:v>
                </c:pt>
                <c:pt idx="2930">
                  <c:v>-142.01499999999999</c:v>
                </c:pt>
                <c:pt idx="2931">
                  <c:v>-142.01300000000001</c:v>
                </c:pt>
                <c:pt idx="2932">
                  <c:v>-142.011</c:v>
                </c:pt>
                <c:pt idx="2933">
                  <c:v>-142.00900000000001</c:v>
                </c:pt>
                <c:pt idx="2934">
                  <c:v>-142.00700000000001</c:v>
                </c:pt>
                <c:pt idx="2935">
                  <c:v>-142.005</c:v>
                </c:pt>
                <c:pt idx="2936">
                  <c:v>-142.00299999999999</c:v>
                </c:pt>
                <c:pt idx="2937">
                  <c:v>-142.001</c:v>
                </c:pt>
                <c:pt idx="2938">
                  <c:v>-141.999</c:v>
                </c:pt>
                <c:pt idx="2939">
                  <c:v>-141.99700000000001</c:v>
                </c:pt>
                <c:pt idx="2940">
                  <c:v>-141.995</c:v>
                </c:pt>
                <c:pt idx="2941">
                  <c:v>-141.99299999999999</c:v>
                </c:pt>
                <c:pt idx="2942">
                  <c:v>-141.99099999999999</c:v>
                </c:pt>
                <c:pt idx="2943">
                  <c:v>-141.989</c:v>
                </c:pt>
                <c:pt idx="2944">
                  <c:v>-141.98699999999999</c:v>
                </c:pt>
                <c:pt idx="2945">
                  <c:v>-141.98500000000001</c:v>
                </c:pt>
                <c:pt idx="2946">
                  <c:v>-141.983</c:v>
                </c:pt>
                <c:pt idx="2947">
                  <c:v>-141.98099999999999</c:v>
                </c:pt>
                <c:pt idx="2948">
                  <c:v>-141.97900000000001</c:v>
                </c:pt>
                <c:pt idx="2949">
                  <c:v>-141.977</c:v>
                </c:pt>
                <c:pt idx="2950">
                  <c:v>-141.97499999999999</c:v>
                </c:pt>
                <c:pt idx="2951">
                  <c:v>-141.97300000000001</c:v>
                </c:pt>
                <c:pt idx="2952">
                  <c:v>-141.971</c:v>
                </c:pt>
                <c:pt idx="2953">
                  <c:v>-141.96899999999999</c:v>
                </c:pt>
                <c:pt idx="2954">
                  <c:v>-141.96700000000001</c:v>
                </c:pt>
                <c:pt idx="2955">
                  <c:v>-141.965</c:v>
                </c:pt>
                <c:pt idx="2956">
                  <c:v>-141.96299999999999</c:v>
                </c:pt>
                <c:pt idx="2957">
                  <c:v>-141.96100000000001</c:v>
                </c:pt>
                <c:pt idx="2958">
                  <c:v>-141.959</c:v>
                </c:pt>
                <c:pt idx="2959">
                  <c:v>-141.95699999999999</c:v>
                </c:pt>
                <c:pt idx="2960">
                  <c:v>-141.95500000000001</c:v>
                </c:pt>
                <c:pt idx="2961">
                  <c:v>-141.953</c:v>
                </c:pt>
                <c:pt idx="2962">
                  <c:v>-141.95099999999999</c:v>
                </c:pt>
                <c:pt idx="2963">
                  <c:v>-141.94900000000001</c:v>
                </c:pt>
                <c:pt idx="2964">
                  <c:v>-141.947</c:v>
                </c:pt>
                <c:pt idx="2965">
                  <c:v>-141.94499999999999</c:v>
                </c:pt>
                <c:pt idx="2966">
                  <c:v>-141.94300000000001</c:v>
                </c:pt>
                <c:pt idx="2967">
                  <c:v>-141.941</c:v>
                </c:pt>
                <c:pt idx="2968">
                  <c:v>-141.93899999999999</c:v>
                </c:pt>
                <c:pt idx="2969">
                  <c:v>-141.93700000000001</c:v>
                </c:pt>
                <c:pt idx="2970">
                  <c:v>-141.935</c:v>
                </c:pt>
                <c:pt idx="2971">
                  <c:v>-141.93299999999999</c:v>
                </c:pt>
                <c:pt idx="2972">
                  <c:v>-141.93100000000001</c:v>
                </c:pt>
                <c:pt idx="2973">
                  <c:v>-141.929</c:v>
                </c:pt>
                <c:pt idx="2974">
                  <c:v>-141.92699999999999</c:v>
                </c:pt>
                <c:pt idx="2975">
                  <c:v>-141.92500000000001</c:v>
                </c:pt>
                <c:pt idx="2976">
                  <c:v>-141.923</c:v>
                </c:pt>
                <c:pt idx="2977">
                  <c:v>-141.92099999999999</c:v>
                </c:pt>
                <c:pt idx="2978">
                  <c:v>-141.91900000000001</c:v>
                </c:pt>
                <c:pt idx="2979">
                  <c:v>-141.917</c:v>
                </c:pt>
                <c:pt idx="2980">
                  <c:v>-141.91499999999999</c:v>
                </c:pt>
                <c:pt idx="2981">
                  <c:v>-141.91300000000001</c:v>
                </c:pt>
                <c:pt idx="2982">
                  <c:v>-141.911</c:v>
                </c:pt>
                <c:pt idx="2983">
                  <c:v>-141.90899999999999</c:v>
                </c:pt>
                <c:pt idx="2984">
                  <c:v>-141.90700000000001</c:v>
                </c:pt>
                <c:pt idx="2985">
                  <c:v>-141.905</c:v>
                </c:pt>
                <c:pt idx="2986">
                  <c:v>-141.90299999999999</c:v>
                </c:pt>
                <c:pt idx="2987">
                  <c:v>-141.90100000000001</c:v>
                </c:pt>
                <c:pt idx="2988">
                  <c:v>-141.899</c:v>
                </c:pt>
                <c:pt idx="2989">
                  <c:v>-141.89699999999999</c:v>
                </c:pt>
                <c:pt idx="2990">
                  <c:v>-141.89500000000001</c:v>
                </c:pt>
                <c:pt idx="2991">
                  <c:v>-141.893</c:v>
                </c:pt>
                <c:pt idx="2992">
                  <c:v>-141.89099999999999</c:v>
                </c:pt>
                <c:pt idx="2993">
                  <c:v>-141.88900000000001</c:v>
                </c:pt>
                <c:pt idx="2994">
                  <c:v>-141.887</c:v>
                </c:pt>
                <c:pt idx="2995">
                  <c:v>-141.88499999999999</c:v>
                </c:pt>
                <c:pt idx="2996">
                  <c:v>-141.88300000000001</c:v>
                </c:pt>
                <c:pt idx="2997">
                  <c:v>-141.881</c:v>
                </c:pt>
                <c:pt idx="2998">
                  <c:v>-141.87899999999999</c:v>
                </c:pt>
                <c:pt idx="2999">
                  <c:v>-141.87700000000001</c:v>
                </c:pt>
                <c:pt idx="3000">
                  <c:v>-141.875</c:v>
                </c:pt>
                <c:pt idx="3001">
                  <c:v>-141.87299999999999</c:v>
                </c:pt>
                <c:pt idx="3002">
                  <c:v>-141.87100000000001</c:v>
                </c:pt>
                <c:pt idx="3003">
                  <c:v>-141.869</c:v>
                </c:pt>
                <c:pt idx="3004">
                  <c:v>-141.86699999999999</c:v>
                </c:pt>
                <c:pt idx="3005">
                  <c:v>-141.86500000000001</c:v>
                </c:pt>
                <c:pt idx="3006">
                  <c:v>-141.863</c:v>
                </c:pt>
                <c:pt idx="3007">
                  <c:v>-141.86099999999999</c:v>
                </c:pt>
                <c:pt idx="3008">
                  <c:v>-141.85900000000001</c:v>
                </c:pt>
                <c:pt idx="3009">
                  <c:v>-141.857</c:v>
                </c:pt>
                <c:pt idx="3010">
                  <c:v>-141.85499999999999</c:v>
                </c:pt>
                <c:pt idx="3011">
                  <c:v>-141.85300000000001</c:v>
                </c:pt>
                <c:pt idx="3012">
                  <c:v>-141.851</c:v>
                </c:pt>
                <c:pt idx="3013">
                  <c:v>-141.84899999999999</c:v>
                </c:pt>
                <c:pt idx="3014">
                  <c:v>-141.84700000000001</c:v>
                </c:pt>
                <c:pt idx="3015">
                  <c:v>-141.845</c:v>
                </c:pt>
                <c:pt idx="3016">
                  <c:v>-141.84299999999999</c:v>
                </c:pt>
                <c:pt idx="3017">
                  <c:v>-141.84100000000001</c:v>
                </c:pt>
                <c:pt idx="3018">
                  <c:v>-141.839</c:v>
                </c:pt>
                <c:pt idx="3019">
                  <c:v>-141.83699999999999</c:v>
                </c:pt>
                <c:pt idx="3020">
                  <c:v>-141.83500000000001</c:v>
                </c:pt>
                <c:pt idx="3021">
                  <c:v>-141.833</c:v>
                </c:pt>
                <c:pt idx="3022">
                  <c:v>-141.83099999999999</c:v>
                </c:pt>
                <c:pt idx="3023">
                  <c:v>-141.82900000000001</c:v>
                </c:pt>
                <c:pt idx="3024">
                  <c:v>-141.827</c:v>
                </c:pt>
                <c:pt idx="3025">
                  <c:v>-141.82499999999999</c:v>
                </c:pt>
                <c:pt idx="3026">
                  <c:v>-141.82300000000001</c:v>
                </c:pt>
                <c:pt idx="3027">
                  <c:v>-141.821</c:v>
                </c:pt>
                <c:pt idx="3028">
                  <c:v>-141.81899999999999</c:v>
                </c:pt>
                <c:pt idx="3029">
                  <c:v>-141.81700000000001</c:v>
                </c:pt>
                <c:pt idx="3030">
                  <c:v>-141.815</c:v>
                </c:pt>
                <c:pt idx="3031">
                  <c:v>-141.81299999999999</c:v>
                </c:pt>
                <c:pt idx="3032">
                  <c:v>-141.81100000000001</c:v>
                </c:pt>
                <c:pt idx="3033">
                  <c:v>-141.809</c:v>
                </c:pt>
                <c:pt idx="3034">
                  <c:v>-141.80699999999999</c:v>
                </c:pt>
                <c:pt idx="3035">
                  <c:v>-141.80500000000001</c:v>
                </c:pt>
                <c:pt idx="3036">
                  <c:v>-141.803</c:v>
                </c:pt>
                <c:pt idx="3037">
                  <c:v>-141.80099999999999</c:v>
                </c:pt>
                <c:pt idx="3038">
                  <c:v>-141.79900000000001</c:v>
                </c:pt>
                <c:pt idx="3039">
                  <c:v>-141.797</c:v>
                </c:pt>
                <c:pt idx="3040">
                  <c:v>-141.79499999999999</c:v>
                </c:pt>
                <c:pt idx="3041">
                  <c:v>-141.79300000000001</c:v>
                </c:pt>
                <c:pt idx="3042">
                  <c:v>-141.791</c:v>
                </c:pt>
                <c:pt idx="3043">
                  <c:v>-141.78899999999999</c:v>
                </c:pt>
                <c:pt idx="3044">
                  <c:v>-141.78700000000001</c:v>
                </c:pt>
                <c:pt idx="3045">
                  <c:v>-141.785</c:v>
                </c:pt>
                <c:pt idx="3046">
                  <c:v>-141.78299999999999</c:v>
                </c:pt>
                <c:pt idx="3047">
                  <c:v>-141.78100000000001</c:v>
                </c:pt>
                <c:pt idx="3048">
                  <c:v>-141.779</c:v>
                </c:pt>
                <c:pt idx="3049">
                  <c:v>-141.77699999999999</c:v>
                </c:pt>
                <c:pt idx="3050">
                  <c:v>-141.77500000000001</c:v>
                </c:pt>
                <c:pt idx="3051">
                  <c:v>-141.773</c:v>
                </c:pt>
                <c:pt idx="3052">
                  <c:v>-141.77099999999999</c:v>
                </c:pt>
                <c:pt idx="3053">
                  <c:v>-141.76900000000001</c:v>
                </c:pt>
                <c:pt idx="3054">
                  <c:v>-141.767</c:v>
                </c:pt>
                <c:pt idx="3055">
                  <c:v>-141.76499999999999</c:v>
                </c:pt>
                <c:pt idx="3056">
                  <c:v>-141.76300000000001</c:v>
                </c:pt>
                <c:pt idx="3057">
                  <c:v>-141.761</c:v>
                </c:pt>
                <c:pt idx="3058">
                  <c:v>-141.75900000000001</c:v>
                </c:pt>
                <c:pt idx="3059">
                  <c:v>-141.75700000000001</c:v>
                </c:pt>
                <c:pt idx="3060">
                  <c:v>-141.755</c:v>
                </c:pt>
                <c:pt idx="3061">
                  <c:v>-141.75299999999999</c:v>
                </c:pt>
                <c:pt idx="3062">
                  <c:v>-141.751</c:v>
                </c:pt>
                <c:pt idx="3063">
                  <c:v>-141.749</c:v>
                </c:pt>
                <c:pt idx="3064">
                  <c:v>-141.74700000000001</c:v>
                </c:pt>
                <c:pt idx="3065">
                  <c:v>-141.745</c:v>
                </c:pt>
                <c:pt idx="3066">
                  <c:v>-141.74299999999999</c:v>
                </c:pt>
                <c:pt idx="3067">
                  <c:v>-141.74099999999999</c:v>
                </c:pt>
                <c:pt idx="3068">
                  <c:v>-141.739</c:v>
                </c:pt>
                <c:pt idx="3069">
                  <c:v>-141.73699999999999</c:v>
                </c:pt>
                <c:pt idx="3070">
                  <c:v>-141.73500000000001</c:v>
                </c:pt>
                <c:pt idx="3071">
                  <c:v>-141.733</c:v>
                </c:pt>
                <c:pt idx="3072">
                  <c:v>-141.73099999999999</c:v>
                </c:pt>
                <c:pt idx="3073">
                  <c:v>-141.72900000000001</c:v>
                </c:pt>
                <c:pt idx="3074">
                  <c:v>-141.727</c:v>
                </c:pt>
                <c:pt idx="3075">
                  <c:v>-141.72499999999999</c:v>
                </c:pt>
                <c:pt idx="3076">
                  <c:v>-141.72300000000001</c:v>
                </c:pt>
                <c:pt idx="3077">
                  <c:v>-141.721</c:v>
                </c:pt>
                <c:pt idx="3078">
                  <c:v>-141.71899999999999</c:v>
                </c:pt>
                <c:pt idx="3079">
                  <c:v>-141.71700000000001</c:v>
                </c:pt>
                <c:pt idx="3080">
                  <c:v>-141.715</c:v>
                </c:pt>
                <c:pt idx="3081">
                  <c:v>-141.71299999999999</c:v>
                </c:pt>
                <c:pt idx="3082">
                  <c:v>-141.71100000000001</c:v>
                </c:pt>
                <c:pt idx="3083">
                  <c:v>-141.709</c:v>
                </c:pt>
                <c:pt idx="3084">
                  <c:v>-141.70699999999999</c:v>
                </c:pt>
                <c:pt idx="3085">
                  <c:v>-141.70500000000001</c:v>
                </c:pt>
                <c:pt idx="3086">
                  <c:v>-141.703</c:v>
                </c:pt>
                <c:pt idx="3087">
                  <c:v>-141.70099999999999</c:v>
                </c:pt>
                <c:pt idx="3088">
                  <c:v>-141.69900000000001</c:v>
                </c:pt>
                <c:pt idx="3089">
                  <c:v>-141.697</c:v>
                </c:pt>
                <c:pt idx="3090">
                  <c:v>-141.69499999999999</c:v>
                </c:pt>
                <c:pt idx="3091">
                  <c:v>-141.69300000000001</c:v>
                </c:pt>
                <c:pt idx="3092">
                  <c:v>-141.691</c:v>
                </c:pt>
                <c:pt idx="3093">
                  <c:v>-141.68899999999999</c:v>
                </c:pt>
                <c:pt idx="3094">
                  <c:v>-141.68700000000001</c:v>
                </c:pt>
                <c:pt idx="3095">
                  <c:v>-141.685</c:v>
                </c:pt>
                <c:pt idx="3096">
                  <c:v>-141.68299999999999</c:v>
                </c:pt>
                <c:pt idx="3097">
                  <c:v>-141.68100000000001</c:v>
                </c:pt>
                <c:pt idx="3098">
                  <c:v>-141.679</c:v>
                </c:pt>
                <c:pt idx="3099">
                  <c:v>-141.67699999999999</c:v>
                </c:pt>
                <c:pt idx="3100">
                  <c:v>-141.67500000000001</c:v>
                </c:pt>
                <c:pt idx="3101">
                  <c:v>-141.673</c:v>
                </c:pt>
                <c:pt idx="3102">
                  <c:v>-141.67099999999999</c:v>
                </c:pt>
                <c:pt idx="3103">
                  <c:v>-141.66900000000001</c:v>
                </c:pt>
                <c:pt idx="3104">
                  <c:v>-141.667</c:v>
                </c:pt>
                <c:pt idx="3105">
                  <c:v>-141.66499999999999</c:v>
                </c:pt>
                <c:pt idx="3106">
                  <c:v>-141.66300000000001</c:v>
                </c:pt>
                <c:pt idx="3107">
                  <c:v>-141.661</c:v>
                </c:pt>
                <c:pt idx="3108">
                  <c:v>-141.65899999999999</c:v>
                </c:pt>
                <c:pt idx="3109">
                  <c:v>-141.65700000000001</c:v>
                </c:pt>
                <c:pt idx="3110">
                  <c:v>-141.655</c:v>
                </c:pt>
                <c:pt idx="3111">
                  <c:v>-141.65299999999999</c:v>
                </c:pt>
                <c:pt idx="3112">
                  <c:v>-141.65100000000001</c:v>
                </c:pt>
                <c:pt idx="3113">
                  <c:v>-141.649</c:v>
                </c:pt>
                <c:pt idx="3114">
                  <c:v>-141.64699999999999</c:v>
                </c:pt>
                <c:pt idx="3115">
                  <c:v>-141.64500000000001</c:v>
                </c:pt>
                <c:pt idx="3116">
                  <c:v>-141.643</c:v>
                </c:pt>
                <c:pt idx="3117">
                  <c:v>-141.64099999999999</c:v>
                </c:pt>
                <c:pt idx="3118">
                  <c:v>-141.63900000000001</c:v>
                </c:pt>
                <c:pt idx="3119">
                  <c:v>-141.637</c:v>
                </c:pt>
                <c:pt idx="3120">
                  <c:v>-141.63499999999999</c:v>
                </c:pt>
                <c:pt idx="3121">
                  <c:v>-141.63300000000001</c:v>
                </c:pt>
                <c:pt idx="3122">
                  <c:v>-141.631</c:v>
                </c:pt>
                <c:pt idx="3123">
                  <c:v>-141.62899999999999</c:v>
                </c:pt>
                <c:pt idx="3124">
                  <c:v>-141.62700000000001</c:v>
                </c:pt>
                <c:pt idx="3125">
                  <c:v>-141.625</c:v>
                </c:pt>
                <c:pt idx="3126">
                  <c:v>-141.62299999999999</c:v>
                </c:pt>
                <c:pt idx="3127">
                  <c:v>-141.62100000000001</c:v>
                </c:pt>
                <c:pt idx="3128">
                  <c:v>-141.619</c:v>
                </c:pt>
                <c:pt idx="3129">
                  <c:v>-141.61699999999999</c:v>
                </c:pt>
                <c:pt idx="3130">
                  <c:v>-141.61500000000001</c:v>
                </c:pt>
                <c:pt idx="3131">
                  <c:v>-141.613</c:v>
                </c:pt>
                <c:pt idx="3132">
                  <c:v>-141.61099999999999</c:v>
                </c:pt>
                <c:pt idx="3133">
                  <c:v>-141.60900000000001</c:v>
                </c:pt>
                <c:pt idx="3134">
                  <c:v>-141.607</c:v>
                </c:pt>
                <c:pt idx="3135">
                  <c:v>-141.60499999999999</c:v>
                </c:pt>
                <c:pt idx="3136">
                  <c:v>-141.60300000000001</c:v>
                </c:pt>
                <c:pt idx="3137">
                  <c:v>-141.601</c:v>
                </c:pt>
                <c:pt idx="3138">
                  <c:v>-141.59899999999999</c:v>
                </c:pt>
                <c:pt idx="3139">
                  <c:v>-141.59700000000001</c:v>
                </c:pt>
                <c:pt idx="3140">
                  <c:v>-141.595</c:v>
                </c:pt>
                <c:pt idx="3141">
                  <c:v>-141.59299999999999</c:v>
                </c:pt>
                <c:pt idx="3142">
                  <c:v>-141.59100000000001</c:v>
                </c:pt>
                <c:pt idx="3143">
                  <c:v>-141.589</c:v>
                </c:pt>
                <c:pt idx="3144">
                  <c:v>-141.58699999999999</c:v>
                </c:pt>
                <c:pt idx="3145">
                  <c:v>-141.58500000000001</c:v>
                </c:pt>
                <c:pt idx="3146">
                  <c:v>-141.583</c:v>
                </c:pt>
                <c:pt idx="3147">
                  <c:v>-141.58099999999999</c:v>
                </c:pt>
                <c:pt idx="3148">
                  <c:v>-141.57900000000001</c:v>
                </c:pt>
                <c:pt idx="3149">
                  <c:v>-141.577</c:v>
                </c:pt>
                <c:pt idx="3150">
                  <c:v>-141.57499999999999</c:v>
                </c:pt>
                <c:pt idx="3151">
                  <c:v>-141.57300000000001</c:v>
                </c:pt>
                <c:pt idx="3152">
                  <c:v>-141.571</c:v>
                </c:pt>
                <c:pt idx="3153">
                  <c:v>-141.56899999999999</c:v>
                </c:pt>
                <c:pt idx="3154">
                  <c:v>-141.56700000000001</c:v>
                </c:pt>
                <c:pt idx="3155">
                  <c:v>-141.565</c:v>
                </c:pt>
                <c:pt idx="3156">
                  <c:v>-141.56299999999999</c:v>
                </c:pt>
                <c:pt idx="3157">
                  <c:v>-141.56100000000001</c:v>
                </c:pt>
                <c:pt idx="3158">
                  <c:v>-141.559</c:v>
                </c:pt>
                <c:pt idx="3159">
                  <c:v>-141.55699999999999</c:v>
                </c:pt>
                <c:pt idx="3160">
                  <c:v>-141.55500000000001</c:v>
                </c:pt>
                <c:pt idx="3161">
                  <c:v>-141.553</c:v>
                </c:pt>
                <c:pt idx="3162">
                  <c:v>-141.55099999999999</c:v>
                </c:pt>
                <c:pt idx="3163">
                  <c:v>-141.54900000000001</c:v>
                </c:pt>
                <c:pt idx="3164">
                  <c:v>-141.547</c:v>
                </c:pt>
                <c:pt idx="3165">
                  <c:v>-141.54499999999999</c:v>
                </c:pt>
                <c:pt idx="3166">
                  <c:v>-141.54300000000001</c:v>
                </c:pt>
                <c:pt idx="3167">
                  <c:v>-141.541</c:v>
                </c:pt>
                <c:pt idx="3168">
                  <c:v>-141.53899999999999</c:v>
                </c:pt>
                <c:pt idx="3169">
                  <c:v>-141.53700000000001</c:v>
                </c:pt>
                <c:pt idx="3170">
                  <c:v>-141.535</c:v>
                </c:pt>
                <c:pt idx="3171">
                  <c:v>-141.53299999999999</c:v>
                </c:pt>
                <c:pt idx="3172">
                  <c:v>-141.53100000000001</c:v>
                </c:pt>
                <c:pt idx="3173">
                  <c:v>-141.529</c:v>
                </c:pt>
                <c:pt idx="3174">
                  <c:v>-141.52699999999999</c:v>
                </c:pt>
                <c:pt idx="3175">
                  <c:v>-141.52500000000001</c:v>
                </c:pt>
                <c:pt idx="3176">
                  <c:v>-141.523</c:v>
                </c:pt>
                <c:pt idx="3177">
                  <c:v>-141.52099999999999</c:v>
                </c:pt>
                <c:pt idx="3178">
                  <c:v>-141.51900000000001</c:v>
                </c:pt>
                <c:pt idx="3179">
                  <c:v>-141.517</c:v>
                </c:pt>
                <c:pt idx="3180">
                  <c:v>-141.51499999999999</c:v>
                </c:pt>
                <c:pt idx="3181">
                  <c:v>-141.51300000000001</c:v>
                </c:pt>
                <c:pt idx="3182">
                  <c:v>-141.511</c:v>
                </c:pt>
                <c:pt idx="3183">
                  <c:v>-141.50900000000001</c:v>
                </c:pt>
                <c:pt idx="3184">
                  <c:v>-141.50700000000001</c:v>
                </c:pt>
                <c:pt idx="3185">
                  <c:v>-141.505</c:v>
                </c:pt>
                <c:pt idx="3186">
                  <c:v>-141.50299999999999</c:v>
                </c:pt>
                <c:pt idx="3187">
                  <c:v>-141.501</c:v>
                </c:pt>
                <c:pt idx="3188">
                  <c:v>-141.499</c:v>
                </c:pt>
                <c:pt idx="3189">
                  <c:v>-141.49700000000001</c:v>
                </c:pt>
                <c:pt idx="3190">
                  <c:v>-141.495</c:v>
                </c:pt>
                <c:pt idx="3191">
                  <c:v>-141.49299999999999</c:v>
                </c:pt>
                <c:pt idx="3192">
                  <c:v>-141.49099999999999</c:v>
                </c:pt>
                <c:pt idx="3193">
                  <c:v>-141.489</c:v>
                </c:pt>
                <c:pt idx="3194">
                  <c:v>-141.48699999999999</c:v>
                </c:pt>
                <c:pt idx="3195">
                  <c:v>-141.48500000000001</c:v>
                </c:pt>
                <c:pt idx="3196">
                  <c:v>-141.483</c:v>
                </c:pt>
                <c:pt idx="3197">
                  <c:v>-141.48099999999999</c:v>
                </c:pt>
                <c:pt idx="3198">
                  <c:v>-141.47900000000001</c:v>
                </c:pt>
                <c:pt idx="3199">
                  <c:v>-141.477</c:v>
                </c:pt>
                <c:pt idx="3200">
                  <c:v>-141.47499999999999</c:v>
                </c:pt>
                <c:pt idx="3201">
                  <c:v>-141.47300000000001</c:v>
                </c:pt>
                <c:pt idx="3202">
                  <c:v>-141.471</c:v>
                </c:pt>
                <c:pt idx="3203">
                  <c:v>-141.46899999999999</c:v>
                </c:pt>
                <c:pt idx="3204">
                  <c:v>-141.46700000000001</c:v>
                </c:pt>
                <c:pt idx="3205">
                  <c:v>-141.465</c:v>
                </c:pt>
                <c:pt idx="3206">
                  <c:v>-141.46299999999999</c:v>
                </c:pt>
                <c:pt idx="3207">
                  <c:v>-141.46100000000001</c:v>
                </c:pt>
                <c:pt idx="3208">
                  <c:v>-141.459</c:v>
                </c:pt>
                <c:pt idx="3209">
                  <c:v>-141.45699999999999</c:v>
                </c:pt>
                <c:pt idx="3210">
                  <c:v>-141.45500000000001</c:v>
                </c:pt>
                <c:pt idx="3211">
                  <c:v>-141.453</c:v>
                </c:pt>
                <c:pt idx="3212">
                  <c:v>-141.45099999999999</c:v>
                </c:pt>
                <c:pt idx="3213">
                  <c:v>-141.44900000000001</c:v>
                </c:pt>
                <c:pt idx="3214">
                  <c:v>-141.447</c:v>
                </c:pt>
                <c:pt idx="3215">
                  <c:v>-141.44499999999999</c:v>
                </c:pt>
                <c:pt idx="3216">
                  <c:v>-141.44300000000001</c:v>
                </c:pt>
                <c:pt idx="3217">
                  <c:v>-141.441</c:v>
                </c:pt>
                <c:pt idx="3218">
                  <c:v>-141.43899999999999</c:v>
                </c:pt>
                <c:pt idx="3219">
                  <c:v>-141.43700000000001</c:v>
                </c:pt>
                <c:pt idx="3220">
                  <c:v>-141.435</c:v>
                </c:pt>
                <c:pt idx="3221">
                  <c:v>-141.43299999999999</c:v>
                </c:pt>
                <c:pt idx="3222">
                  <c:v>-141.43100000000001</c:v>
                </c:pt>
                <c:pt idx="3223">
                  <c:v>-141.429</c:v>
                </c:pt>
                <c:pt idx="3224">
                  <c:v>-141.42699999999999</c:v>
                </c:pt>
                <c:pt idx="3225">
                  <c:v>-141.42500000000001</c:v>
                </c:pt>
                <c:pt idx="3226">
                  <c:v>-141.423</c:v>
                </c:pt>
                <c:pt idx="3227">
                  <c:v>-141.42099999999999</c:v>
                </c:pt>
                <c:pt idx="3228">
                  <c:v>-141.41900000000001</c:v>
                </c:pt>
                <c:pt idx="3229">
                  <c:v>-141.417</c:v>
                </c:pt>
                <c:pt idx="3230">
                  <c:v>-141.41499999999999</c:v>
                </c:pt>
                <c:pt idx="3231">
                  <c:v>-141.41300000000001</c:v>
                </c:pt>
                <c:pt idx="3232">
                  <c:v>-141.411</c:v>
                </c:pt>
                <c:pt idx="3233">
                  <c:v>-141.40899999999999</c:v>
                </c:pt>
                <c:pt idx="3234">
                  <c:v>-141.40700000000001</c:v>
                </c:pt>
                <c:pt idx="3235">
                  <c:v>-141.405</c:v>
                </c:pt>
                <c:pt idx="3236">
                  <c:v>-141.40299999999999</c:v>
                </c:pt>
                <c:pt idx="3237">
                  <c:v>-141.40100000000001</c:v>
                </c:pt>
                <c:pt idx="3238">
                  <c:v>-141.399</c:v>
                </c:pt>
                <c:pt idx="3239">
                  <c:v>-141.39699999999999</c:v>
                </c:pt>
                <c:pt idx="3240">
                  <c:v>-141.39500000000001</c:v>
                </c:pt>
                <c:pt idx="3241">
                  <c:v>-141.393</c:v>
                </c:pt>
                <c:pt idx="3242">
                  <c:v>-141.39099999999999</c:v>
                </c:pt>
                <c:pt idx="3243">
                  <c:v>-141.38900000000001</c:v>
                </c:pt>
                <c:pt idx="3244">
                  <c:v>-141.387</c:v>
                </c:pt>
                <c:pt idx="3245">
                  <c:v>-141.38499999999999</c:v>
                </c:pt>
                <c:pt idx="3246">
                  <c:v>-141.38300000000001</c:v>
                </c:pt>
                <c:pt idx="3247">
                  <c:v>-141.381</c:v>
                </c:pt>
                <c:pt idx="3248">
                  <c:v>-141.37899999999999</c:v>
                </c:pt>
                <c:pt idx="3249">
                  <c:v>-141.37700000000001</c:v>
                </c:pt>
                <c:pt idx="3250">
                  <c:v>-141.375</c:v>
                </c:pt>
                <c:pt idx="3251">
                  <c:v>-141.37299999999999</c:v>
                </c:pt>
                <c:pt idx="3252">
                  <c:v>-141.37100000000001</c:v>
                </c:pt>
                <c:pt idx="3253">
                  <c:v>-141.369</c:v>
                </c:pt>
                <c:pt idx="3254">
                  <c:v>-141.36699999999999</c:v>
                </c:pt>
                <c:pt idx="3255">
                  <c:v>-141.36500000000001</c:v>
                </c:pt>
                <c:pt idx="3256">
                  <c:v>-141.363</c:v>
                </c:pt>
                <c:pt idx="3257">
                  <c:v>-141.36099999999999</c:v>
                </c:pt>
                <c:pt idx="3258">
                  <c:v>-141.35900000000001</c:v>
                </c:pt>
                <c:pt idx="3259">
                  <c:v>-141.357</c:v>
                </c:pt>
                <c:pt idx="3260">
                  <c:v>-141.35499999999999</c:v>
                </c:pt>
                <c:pt idx="3261">
                  <c:v>-141.35300000000001</c:v>
                </c:pt>
                <c:pt idx="3262">
                  <c:v>-141.351</c:v>
                </c:pt>
                <c:pt idx="3263">
                  <c:v>-141.34899999999999</c:v>
                </c:pt>
                <c:pt idx="3264">
                  <c:v>-141.34700000000001</c:v>
                </c:pt>
                <c:pt idx="3265">
                  <c:v>-141.345</c:v>
                </c:pt>
                <c:pt idx="3266">
                  <c:v>-141.34299999999999</c:v>
                </c:pt>
                <c:pt idx="3267">
                  <c:v>-141.34100000000001</c:v>
                </c:pt>
                <c:pt idx="3268">
                  <c:v>-141.339</c:v>
                </c:pt>
                <c:pt idx="3269">
                  <c:v>-141.33699999999999</c:v>
                </c:pt>
                <c:pt idx="3270">
                  <c:v>-141.33500000000001</c:v>
                </c:pt>
                <c:pt idx="3271">
                  <c:v>-141.333</c:v>
                </c:pt>
                <c:pt idx="3272">
                  <c:v>-141.33099999999999</c:v>
                </c:pt>
                <c:pt idx="3273">
                  <c:v>-141.32900000000001</c:v>
                </c:pt>
                <c:pt idx="3274">
                  <c:v>-141.327</c:v>
                </c:pt>
                <c:pt idx="3275">
                  <c:v>-141.32499999999999</c:v>
                </c:pt>
                <c:pt idx="3276">
                  <c:v>-141.32300000000001</c:v>
                </c:pt>
                <c:pt idx="3277">
                  <c:v>-141.321</c:v>
                </c:pt>
                <c:pt idx="3278">
                  <c:v>-141.31899999999999</c:v>
                </c:pt>
                <c:pt idx="3279">
                  <c:v>-141.31700000000001</c:v>
                </c:pt>
                <c:pt idx="3280">
                  <c:v>-141.315</c:v>
                </c:pt>
                <c:pt idx="3281">
                  <c:v>-141.31299999999999</c:v>
                </c:pt>
                <c:pt idx="3282">
                  <c:v>-141.31100000000001</c:v>
                </c:pt>
                <c:pt idx="3283">
                  <c:v>-141.309</c:v>
                </c:pt>
                <c:pt idx="3284">
                  <c:v>-141.30699999999999</c:v>
                </c:pt>
                <c:pt idx="3285">
                  <c:v>-141.30500000000001</c:v>
                </c:pt>
                <c:pt idx="3286">
                  <c:v>-141.303</c:v>
                </c:pt>
                <c:pt idx="3287">
                  <c:v>-141.30099999999999</c:v>
                </c:pt>
                <c:pt idx="3288">
                  <c:v>-141.29900000000001</c:v>
                </c:pt>
                <c:pt idx="3289">
                  <c:v>-141.297</c:v>
                </c:pt>
                <c:pt idx="3290">
                  <c:v>-141.29499999999999</c:v>
                </c:pt>
                <c:pt idx="3291">
                  <c:v>-141.29300000000001</c:v>
                </c:pt>
                <c:pt idx="3292">
                  <c:v>-141.291</c:v>
                </c:pt>
                <c:pt idx="3293">
                  <c:v>-141.28899999999999</c:v>
                </c:pt>
                <c:pt idx="3294">
                  <c:v>-141.28700000000001</c:v>
                </c:pt>
                <c:pt idx="3295">
                  <c:v>-141.285</c:v>
                </c:pt>
                <c:pt idx="3296">
                  <c:v>-141.28299999999999</c:v>
                </c:pt>
                <c:pt idx="3297">
                  <c:v>-141.28100000000001</c:v>
                </c:pt>
                <c:pt idx="3298">
                  <c:v>-141.279</c:v>
                </c:pt>
                <c:pt idx="3299">
                  <c:v>-141.27699999999999</c:v>
                </c:pt>
                <c:pt idx="3300">
                  <c:v>-141.27500000000001</c:v>
                </c:pt>
                <c:pt idx="3301">
                  <c:v>-141.273</c:v>
                </c:pt>
                <c:pt idx="3302">
                  <c:v>-141.27099999999999</c:v>
                </c:pt>
                <c:pt idx="3303">
                  <c:v>-141.26900000000001</c:v>
                </c:pt>
                <c:pt idx="3304">
                  <c:v>-141.267</c:v>
                </c:pt>
                <c:pt idx="3305">
                  <c:v>-141.26499999999999</c:v>
                </c:pt>
                <c:pt idx="3306">
                  <c:v>-141.26300000000001</c:v>
                </c:pt>
                <c:pt idx="3307">
                  <c:v>-141.261</c:v>
                </c:pt>
                <c:pt idx="3308">
                  <c:v>-141.25900000000001</c:v>
                </c:pt>
                <c:pt idx="3309">
                  <c:v>-141.25700000000001</c:v>
                </c:pt>
                <c:pt idx="3310">
                  <c:v>-141.255</c:v>
                </c:pt>
                <c:pt idx="3311">
                  <c:v>-141.25299999999999</c:v>
                </c:pt>
                <c:pt idx="3312">
                  <c:v>-141.251</c:v>
                </c:pt>
                <c:pt idx="3313">
                  <c:v>-141.249</c:v>
                </c:pt>
                <c:pt idx="3314">
                  <c:v>-141.24700000000001</c:v>
                </c:pt>
                <c:pt idx="3315">
                  <c:v>-141.245</c:v>
                </c:pt>
                <c:pt idx="3316">
                  <c:v>-141.24299999999999</c:v>
                </c:pt>
                <c:pt idx="3317">
                  <c:v>-141.24099999999999</c:v>
                </c:pt>
                <c:pt idx="3318">
                  <c:v>-141.239</c:v>
                </c:pt>
                <c:pt idx="3319">
                  <c:v>-141.23699999999999</c:v>
                </c:pt>
                <c:pt idx="3320">
                  <c:v>-141.23500000000001</c:v>
                </c:pt>
                <c:pt idx="3321">
                  <c:v>-141.233</c:v>
                </c:pt>
                <c:pt idx="3322">
                  <c:v>-141.23099999999999</c:v>
                </c:pt>
                <c:pt idx="3323">
                  <c:v>-141.22900000000001</c:v>
                </c:pt>
                <c:pt idx="3324">
                  <c:v>-141.227</c:v>
                </c:pt>
                <c:pt idx="3325">
                  <c:v>-141.22499999999999</c:v>
                </c:pt>
                <c:pt idx="3326">
                  <c:v>-141.22300000000001</c:v>
                </c:pt>
                <c:pt idx="3327">
                  <c:v>-141.221</c:v>
                </c:pt>
                <c:pt idx="3328">
                  <c:v>-141.21899999999999</c:v>
                </c:pt>
                <c:pt idx="3329">
                  <c:v>-141.21700000000001</c:v>
                </c:pt>
                <c:pt idx="3330">
                  <c:v>-141.215</c:v>
                </c:pt>
                <c:pt idx="3331">
                  <c:v>-141.21299999999999</c:v>
                </c:pt>
                <c:pt idx="3332">
                  <c:v>-141.21100000000001</c:v>
                </c:pt>
                <c:pt idx="3333">
                  <c:v>-141.209</c:v>
                </c:pt>
                <c:pt idx="3334">
                  <c:v>-141.20699999999999</c:v>
                </c:pt>
                <c:pt idx="3335">
                  <c:v>-141.20500000000001</c:v>
                </c:pt>
                <c:pt idx="3336">
                  <c:v>-141.203</c:v>
                </c:pt>
                <c:pt idx="3337">
                  <c:v>-141.20099999999999</c:v>
                </c:pt>
                <c:pt idx="3338">
                  <c:v>-141.19900000000001</c:v>
                </c:pt>
                <c:pt idx="3339">
                  <c:v>-141.197</c:v>
                </c:pt>
                <c:pt idx="3340">
                  <c:v>-141.19499999999999</c:v>
                </c:pt>
                <c:pt idx="3341">
                  <c:v>-141.19300000000001</c:v>
                </c:pt>
                <c:pt idx="3342">
                  <c:v>-141.191</c:v>
                </c:pt>
                <c:pt idx="3343">
                  <c:v>-141.18899999999999</c:v>
                </c:pt>
                <c:pt idx="3344">
                  <c:v>-141.18700000000001</c:v>
                </c:pt>
                <c:pt idx="3345">
                  <c:v>-141.185</c:v>
                </c:pt>
                <c:pt idx="3346">
                  <c:v>-141.18299999999999</c:v>
                </c:pt>
                <c:pt idx="3347">
                  <c:v>-141.18100000000001</c:v>
                </c:pt>
                <c:pt idx="3348">
                  <c:v>-141.179</c:v>
                </c:pt>
                <c:pt idx="3349">
                  <c:v>-141.17699999999999</c:v>
                </c:pt>
                <c:pt idx="3350">
                  <c:v>-141.17500000000001</c:v>
                </c:pt>
                <c:pt idx="3351">
                  <c:v>-141.173</c:v>
                </c:pt>
                <c:pt idx="3352">
                  <c:v>-141.17099999999999</c:v>
                </c:pt>
                <c:pt idx="3353">
                  <c:v>-141.16900000000001</c:v>
                </c:pt>
                <c:pt idx="3354">
                  <c:v>-141.167</c:v>
                </c:pt>
                <c:pt idx="3355">
                  <c:v>-141.16499999999999</c:v>
                </c:pt>
                <c:pt idx="3356">
                  <c:v>-141.16300000000001</c:v>
                </c:pt>
                <c:pt idx="3357">
                  <c:v>-141.161</c:v>
                </c:pt>
                <c:pt idx="3358">
                  <c:v>-141.15899999999999</c:v>
                </c:pt>
                <c:pt idx="3359">
                  <c:v>-141.15700000000001</c:v>
                </c:pt>
                <c:pt idx="3360">
                  <c:v>-141.155</c:v>
                </c:pt>
                <c:pt idx="3361">
                  <c:v>-141.15299999999999</c:v>
                </c:pt>
                <c:pt idx="3362">
                  <c:v>-141.15100000000001</c:v>
                </c:pt>
                <c:pt idx="3363">
                  <c:v>-141.149</c:v>
                </c:pt>
                <c:pt idx="3364">
                  <c:v>-141.14699999999999</c:v>
                </c:pt>
                <c:pt idx="3365">
                  <c:v>-141.14500000000001</c:v>
                </c:pt>
                <c:pt idx="3366">
                  <c:v>-141.143</c:v>
                </c:pt>
                <c:pt idx="3367">
                  <c:v>-141.14099999999999</c:v>
                </c:pt>
                <c:pt idx="3368">
                  <c:v>-141.13900000000001</c:v>
                </c:pt>
                <c:pt idx="3369">
                  <c:v>-141.137</c:v>
                </c:pt>
                <c:pt idx="3370">
                  <c:v>-141.13499999999999</c:v>
                </c:pt>
                <c:pt idx="3371">
                  <c:v>-141.13300000000001</c:v>
                </c:pt>
                <c:pt idx="3372">
                  <c:v>-141.131</c:v>
                </c:pt>
                <c:pt idx="3373">
                  <c:v>-141.12899999999999</c:v>
                </c:pt>
                <c:pt idx="3374">
                  <c:v>-141.12700000000001</c:v>
                </c:pt>
                <c:pt idx="3375">
                  <c:v>-141.125</c:v>
                </c:pt>
                <c:pt idx="3376">
                  <c:v>-141.12299999999999</c:v>
                </c:pt>
                <c:pt idx="3377">
                  <c:v>-141.12100000000001</c:v>
                </c:pt>
                <c:pt idx="3378">
                  <c:v>-141.119</c:v>
                </c:pt>
                <c:pt idx="3379">
                  <c:v>-141.11699999999999</c:v>
                </c:pt>
                <c:pt idx="3380">
                  <c:v>-141.11500000000001</c:v>
                </c:pt>
                <c:pt idx="3381">
                  <c:v>-141.113</c:v>
                </c:pt>
                <c:pt idx="3382">
                  <c:v>-141.11099999999999</c:v>
                </c:pt>
                <c:pt idx="3383">
                  <c:v>-141.10900000000001</c:v>
                </c:pt>
                <c:pt idx="3384">
                  <c:v>-141.107</c:v>
                </c:pt>
                <c:pt idx="3385">
                  <c:v>-141.10499999999999</c:v>
                </c:pt>
                <c:pt idx="3386">
                  <c:v>-141.10300000000001</c:v>
                </c:pt>
                <c:pt idx="3387">
                  <c:v>-141.101</c:v>
                </c:pt>
                <c:pt idx="3388">
                  <c:v>-141.09899999999999</c:v>
                </c:pt>
                <c:pt idx="3389">
                  <c:v>-141.09700000000001</c:v>
                </c:pt>
                <c:pt idx="3390">
                  <c:v>-141.095</c:v>
                </c:pt>
                <c:pt idx="3391">
                  <c:v>-141.09299999999999</c:v>
                </c:pt>
                <c:pt idx="3392">
                  <c:v>-141.09100000000001</c:v>
                </c:pt>
                <c:pt idx="3393">
                  <c:v>-141.089</c:v>
                </c:pt>
                <c:pt idx="3394">
                  <c:v>-141.08699999999999</c:v>
                </c:pt>
                <c:pt idx="3395">
                  <c:v>-141.08500000000001</c:v>
                </c:pt>
                <c:pt idx="3396">
                  <c:v>-141.083</c:v>
                </c:pt>
                <c:pt idx="3397">
                  <c:v>-141.08099999999999</c:v>
                </c:pt>
                <c:pt idx="3398">
                  <c:v>-141.07900000000001</c:v>
                </c:pt>
                <c:pt idx="3399">
                  <c:v>-141.077</c:v>
                </c:pt>
                <c:pt idx="3400">
                  <c:v>-141.07499999999999</c:v>
                </c:pt>
                <c:pt idx="3401">
                  <c:v>-141.07300000000001</c:v>
                </c:pt>
                <c:pt idx="3402">
                  <c:v>-141.071</c:v>
                </c:pt>
                <c:pt idx="3403">
                  <c:v>-141.06899999999999</c:v>
                </c:pt>
                <c:pt idx="3404">
                  <c:v>-141.06700000000001</c:v>
                </c:pt>
                <c:pt idx="3405">
                  <c:v>-141.065</c:v>
                </c:pt>
                <c:pt idx="3406">
                  <c:v>-141.06299999999999</c:v>
                </c:pt>
                <c:pt idx="3407">
                  <c:v>-141.06100000000001</c:v>
                </c:pt>
                <c:pt idx="3408">
                  <c:v>-141.059</c:v>
                </c:pt>
                <c:pt idx="3409">
                  <c:v>-141.05699999999999</c:v>
                </c:pt>
                <c:pt idx="3410">
                  <c:v>-141.05500000000001</c:v>
                </c:pt>
                <c:pt idx="3411">
                  <c:v>-141.053</c:v>
                </c:pt>
                <c:pt idx="3412">
                  <c:v>-141.05099999999999</c:v>
                </c:pt>
                <c:pt idx="3413">
                  <c:v>-141.04900000000001</c:v>
                </c:pt>
                <c:pt idx="3414">
                  <c:v>-141.047</c:v>
                </c:pt>
                <c:pt idx="3415">
                  <c:v>-141.04499999999999</c:v>
                </c:pt>
                <c:pt idx="3416">
                  <c:v>-141.04300000000001</c:v>
                </c:pt>
                <c:pt idx="3417">
                  <c:v>-141.041</c:v>
                </c:pt>
                <c:pt idx="3418">
                  <c:v>-141.03899999999999</c:v>
                </c:pt>
                <c:pt idx="3419">
                  <c:v>-141.03700000000001</c:v>
                </c:pt>
                <c:pt idx="3420">
                  <c:v>-141.035</c:v>
                </c:pt>
                <c:pt idx="3421">
                  <c:v>-141.03299999999999</c:v>
                </c:pt>
                <c:pt idx="3422">
                  <c:v>-141.03100000000001</c:v>
                </c:pt>
                <c:pt idx="3423">
                  <c:v>-141.029</c:v>
                </c:pt>
                <c:pt idx="3424">
                  <c:v>-141.02699999999999</c:v>
                </c:pt>
                <c:pt idx="3425">
                  <c:v>-141.02500000000001</c:v>
                </c:pt>
                <c:pt idx="3426">
                  <c:v>-141.023</c:v>
                </c:pt>
                <c:pt idx="3427">
                  <c:v>-141.02099999999999</c:v>
                </c:pt>
                <c:pt idx="3428">
                  <c:v>-141.01900000000001</c:v>
                </c:pt>
                <c:pt idx="3429">
                  <c:v>-141.017</c:v>
                </c:pt>
                <c:pt idx="3430">
                  <c:v>-141.01499999999999</c:v>
                </c:pt>
                <c:pt idx="3431">
                  <c:v>-141.01300000000001</c:v>
                </c:pt>
                <c:pt idx="3432">
                  <c:v>-141.011</c:v>
                </c:pt>
                <c:pt idx="3433">
                  <c:v>-141.00900000000001</c:v>
                </c:pt>
                <c:pt idx="3434">
                  <c:v>-141.00700000000001</c:v>
                </c:pt>
                <c:pt idx="3435">
                  <c:v>-141.005</c:v>
                </c:pt>
                <c:pt idx="3436">
                  <c:v>-141.00299999999999</c:v>
                </c:pt>
                <c:pt idx="3437">
                  <c:v>-141.001</c:v>
                </c:pt>
                <c:pt idx="3438">
                  <c:v>-140.999</c:v>
                </c:pt>
                <c:pt idx="3439">
                  <c:v>-140.99700000000001</c:v>
                </c:pt>
                <c:pt idx="3440">
                  <c:v>-140.995</c:v>
                </c:pt>
                <c:pt idx="3441">
                  <c:v>-140.99299999999999</c:v>
                </c:pt>
                <c:pt idx="3442">
                  <c:v>-140.99099999999999</c:v>
                </c:pt>
                <c:pt idx="3443">
                  <c:v>-140.989</c:v>
                </c:pt>
                <c:pt idx="3444">
                  <c:v>-140.98699999999999</c:v>
                </c:pt>
                <c:pt idx="3445">
                  <c:v>-140.98500000000001</c:v>
                </c:pt>
                <c:pt idx="3446">
                  <c:v>-140.983</c:v>
                </c:pt>
                <c:pt idx="3447">
                  <c:v>-140.98099999999999</c:v>
                </c:pt>
                <c:pt idx="3448">
                  <c:v>-140.97900000000001</c:v>
                </c:pt>
                <c:pt idx="3449">
                  <c:v>-140.977</c:v>
                </c:pt>
                <c:pt idx="3450">
                  <c:v>-140.97499999999999</c:v>
                </c:pt>
                <c:pt idx="3451">
                  <c:v>-140.97300000000001</c:v>
                </c:pt>
                <c:pt idx="3452">
                  <c:v>-140.971</c:v>
                </c:pt>
                <c:pt idx="3453">
                  <c:v>-140.96899999999999</c:v>
                </c:pt>
                <c:pt idx="3454">
                  <c:v>-140.96700000000001</c:v>
                </c:pt>
                <c:pt idx="3455">
                  <c:v>-140.965</c:v>
                </c:pt>
                <c:pt idx="3456">
                  <c:v>-140.96299999999999</c:v>
                </c:pt>
                <c:pt idx="3457">
                  <c:v>-140.96100000000001</c:v>
                </c:pt>
                <c:pt idx="3458">
                  <c:v>-140.959</c:v>
                </c:pt>
                <c:pt idx="3459">
                  <c:v>-140.95699999999999</c:v>
                </c:pt>
                <c:pt idx="3460">
                  <c:v>-140.95500000000001</c:v>
                </c:pt>
                <c:pt idx="3461">
                  <c:v>-140.953</c:v>
                </c:pt>
                <c:pt idx="3462">
                  <c:v>-140.95099999999999</c:v>
                </c:pt>
                <c:pt idx="3463">
                  <c:v>-140.94900000000001</c:v>
                </c:pt>
                <c:pt idx="3464">
                  <c:v>-140.947</c:v>
                </c:pt>
                <c:pt idx="3465">
                  <c:v>-140.94499999999999</c:v>
                </c:pt>
                <c:pt idx="3466">
                  <c:v>-140.94300000000001</c:v>
                </c:pt>
                <c:pt idx="3467">
                  <c:v>-140.941</c:v>
                </c:pt>
                <c:pt idx="3468">
                  <c:v>-140.93899999999999</c:v>
                </c:pt>
                <c:pt idx="3469">
                  <c:v>-140.93700000000001</c:v>
                </c:pt>
                <c:pt idx="3470">
                  <c:v>-140.935</c:v>
                </c:pt>
                <c:pt idx="3471">
                  <c:v>-140.93299999999999</c:v>
                </c:pt>
                <c:pt idx="3472">
                  <c:v>-140.93100000000001</c:v>
                </c:pt>
                <c:pt idx="3473">
                  <c:v>-140.929</c:v>
                </c:pt>
                <c:pt idx="3474">
                  <c:v>-140.92699999999999</c:v>
                </c:pt>
                <c:pt idx="3475">
                  <c:v>-140.92500000000001</c:v>
                </c:pt>
                <c:pt idx="3476">
                  <c:v>-140.923</c:v>
                </c:pt>
                <c:pt idx="3477">
                  <c:v>-140.92099999999999</c:v>
                </c:pt>
                <c:pt idx="3478">
                  <c:v>-140.91900000000001</c:v>
                </c:pt>
                <c:pt idx="3479">
                  <c:v>-140.917</c:v>
                </c:pt>
                <c:pt idx="3480">
                  <c:v>-140.91499999999999</c:v>
                </c:pt>
                <c:pt idx="3481">
                  <c:v>-140.91300000000001</c:v>
                </c:pt>
                <c:pt idx="3482">
                  <c:v>-140.911</c:v>
                </c:pt>
                <c:pt idx="3483">
                  <c:v>-140.90899999999999</c:v>
                </c:pt>
                <c:pt idx="3484">
                  <c:v>-140.90700000000001</c:v>
                </c:pt>
                <c:pt idx="3485">
                  <c:v>-140.905</c:v>
                </c:pt>
                <c:pt idx="3486">
                  <c:v>-140.90299999999999</c:v>
                </c:pt>
                <c:pt idx="3487">
                  <c:v>-140.90100000000001</c:v>
                </c:pt>
                <c:pt idx="3488">
                  <c:v>-140.899</c:v>
                </c:pt>
                <c:pt idx="3489">
                  <c:v>-140.89699999999999</c:v>
                </c:pt>
                <c:pt idx="3490">
                  <c:v>-140.89500000000001</c:v>
                </c:pt>
                <c:pt idx="3491">
                  <c:v>-140.893</c:v>
                </c:pt>
                <c:pt idx="3492">
                  <c:v>-140.89099999999999</c:v>
                </c:pt>
                <c:pt idx="3493">
                  <c:v>-140.88900000000001</c:v>
                </c:pt>
                <c:pt idx="3494">
                  <c:v>-140.887</c:v>
                </c:pt>
                <c:pt idx="3495">
                  <c:v>-140.88499999999999</c:v>
                </c:pt>
                <c:pt idx="3496">
                  <c:v>-140.88300000000001</c:v>
                </c:pt>
                <c:pt idx="3497">
                  <c:v>-140.881</c:v>
                </c:pt>
                <c:pt idx="3498">
                  <c:v>-140.87899999999999</c:v>
                </c:pt>
                <c:pt idx="3499">
                  <c:v>-140.87700000000001</c:v>
                </c:pt>
                <c:pt idx="3500">
                  <c:v>-140.875</c:v>
                </c:pt>
                <c:pt idx="3501">
                  <c:v>-140.87299999999999</c:v>
                </c:pt>
                <c:pt idx="3502">
                  <c:v>-140.87100000000001</c:v>
                </c:pt>
                <c:pt idx="3503">
                  <c:v>-140.869</c:v>
                </c:pt>
                <c:pt idx="3504">
                  <c:v>-140.86699999999999</c:v>
                </c:pt>
                <c:pt idx="3505">
                  <c:v>-140.86500000000001</c:v>
                </c:pt>
                <c:pt idx="3506">
                  <c:v>-140.863</c:v>
                </c:pt>
                <c:pt idx="3507">
                  <c:v>-140.86099999999999</c:v>
                </c:pt>
                <c:pt idx="3508">
                  <c:v>-140.85900000000001</c:v>
                </c:pt>
                <c:pt idx="3509">
                  <c:v>-140.857</c:v>
                </c:pt>
                <c:pt idx="3510">
                  <c:v>-140.85499999999999</c:v>
                </c:pt>
                <c:pt idx="3511">
                  <c:v>-140.85300000000001</c:v>
                </c:pt>
                <c:pt idx="3512">
                  <c:v>-140.851</c:v>
                </c:pt>
                <c:pt idx="3513">
                  <c:v>-140.84899999999999</c:v>
                </c:pt>
                <c:pt idx="3514">
                  <c:v>-140.84700000000001</c:v>
                </c:pt>
                <c:pt idx="3515">
                  <c:v>-140.845</c:v>
                </c:pt>
                <c:pt idx="3516">
                  <c:v>-140.84299999999999</c:v>
                </c:pt>
                <c:pt idx="3517">
                  <c:v>-140.84100000000001</c:v>
                </c:pt>
                <c:pt idx="3518">
                  <c:v>-140.839</c:v>
                </c:pt>
                <c:pt idx="3519">
                  <c:v>-140.83699999999999</c:v>
                </c:pt>
                <c:pt idx="3520">
                  <c:v>-140.83500000000001</c:v>
                </c:pt>
                <c:pt idx="3521">
                  <c:v>-140.833</c:v>
                </c:pt>
                <c:pt idx="3522">
                  <c:v>-140.83099999999999</c:v>
                </c:pt>
                <c:pt idx="3523">
                  <c:v>-140.82900000000001</c:v>
                </c:pt>
                <c:pt idx="3524">
                  <c:v>-140.827</c:v>
                </c:pt>
                <c:pt idx="3525">
                  <c:v>-140.82499999999999</c:v>
                </c:pt>
                <c:pt idx="3526">
                  <c:v>-140.82300000000001</c:v>
                </c:pt>
                <c:pt idx="3527">
                  <c:v>-140.821</c:v>
                </c:pt>
                <c:pt idx="3528">
                  <c:v>-140.81899999999999</c:v>
                </c:pt>
                <c:pt idx="3529">
                  <c:v>-140.81700000000001</c:v>
                </c:pt>
                <c:pt idx="3530">
                  <c:v>-140.815</c:v>
                </c:pt>
                <c:pt idx="3531">
                  <c:v>-140.81299999999999</c:v>
                </c:pt>
                <c:pt idx="3532">
                  <c:v>-140.81100000000001</c:v>
                </c:pt>
                <c:pt idx="3533">
                  <c:v>-140.809</c:v>
                </c:pt>
                <c:pt idx="3534">
                  <c:v>-140.80699999999999</c:v>
                </c:pt>
                <c:pt idx="3535">
                  <c:v>-140.80500000000001</c:v>
                </c:pt>
                <c:pt idx="3536">
                  <c:v>-140.803</c:v>
                </c:pt>
                <c:pt idx="3537">
                  <c:v>-140.80099999999999</c:v>
                </c:pt>
                <c:pt idx="3538">
                  <c:v>-140.79900000000001</c:v>
                </c:pt>
                <c:pt idx="3539">
                  <c:v>-140.797</c:v>
                </c:pt>
                <c:pt idx="3540">
                  <c:v>-140.79499999999999</c:v>
                </c:pt>
                <c:pt idx="3541">
                  <c:v>-140.79300000000001</c:v>
                </c:pt>
                <c:pt idx="3542">
                  <c:v>-140.791</c:v>
                </c:pt>
                <c:pt idx="3543">
                  <c:v>-140.78899999999999</c:v>
                </c:pt>
                <c:pt idx="3544">
                  <c:v>-140.78700000000001</c:v>
                </c:pt>
                <c:pt idx="3545">
                  <c:v>-140.785</c:v>
                </c:pt>
                <c:pt idx="3546">
                  <c:v>-140.78299999999999</c:v>
                </c:pt>
                <c:pt idx="3547">
                  <c:v>-140.78100000000001</c:v>
                </c:pt>
                <c:pt idx="3548">
                  <c:v>-140.779</c:v>
                </c:pt>
                <c:pt idx="3549">
                  <c:v>-140.77699999999999</c:v>
                </c:pt>
                <c:pt idx="3550">
                  <c:v>-140.77500000000001</c:v>
                </c:pt>
                <c:pt idx="3551">
                  <c:v>-140.773</c:v>
                </c:pt>
                <c:pt idx="3552">
                  <c:v>-140.77099999999999</c:v>
                </c:pt>
                <c:pt idx="3553">
                  <c:v>-140.76900000000001</c:v>
                </c:pt>
                <c:pt idx="3554">
                  <c:v>-140.767</c:v>
                </c:pt>
                <c:pt idx="3555">
                  <c:v>-140.76499999999999</c:v>
                </c:pt>
                <c:pt idx="3556">
                  <c:v>-140.76300000000001</c:v>
                </c:pt>
                <c:pt idx="3557">
                  <c:v>-140.761</c:v>
                </c:pt>
                <c:pt idx="3558">
                  <c:v>-140.75900000000001</c:v>
                </c:pt>
                <c:pt idx="3559">
                  <c:v>-140.75700000000001</c:v>
                </c:pt>
                <c:pt idx="3560">
                  <c:v>-140.755</c:v>
                </c:pt>
                <c:pt idx="3561">
                  <c:v>-140.75299999999999</c:v>
                </c:pt>
                <c:pt idx="3562">
                  <c:v>-140.751</c:v>
                </c:pt>
                <c:pt idx="3563">
                  <c:v>-140.749</c:v>
                </c:pt>
                <c:pt idx="3564">
                  <c:v>-140.74700000000001</c:v>
                </c:pt>
                <c:pt idx="3565">
                  <c:v>-140.745</c:v>
                </c:pt>
                <c:pt idx="3566">
                  <c:v>-140.74299999999999</c:v>
                </c:pt>
                <c:pt idx="3567">
                  <c:v>-140.74099999999999</c:v>
                </c:pt>
                <c:pt idx="3568">
                  <c:v>-140.739</c:v>
                </c:pt>
                <c:pt idx="3569">
                  <c:v>-140.73699999999999</c:v>
                </c:pt>
                <c:pt idx="3570">
                  <c:v>-140.73500000000001</c:v>
                </c:pt>
                <c:pt idx="3571">
                  <c:v>-140.733</c:v>
                </c:pt>
                <c:pt idx="3572">
                  <c:v>-140.73099999999999</c:v>
                </c:pt>
                <c:pt idx="3573">
                  <c:v>-140.72900000000001</c:v>
                </c:pt>
                <c:pt idx="3574">
                  <c:v>-140.727</c:v>
                </c:pt>
                <c:pt idx="3575">
                  <c:v>-140.72499999999999</c:v>
                </c:pt>
                <c:pt idx="3576">
                  <c:v>-140.72300000000001</c:v>
                </c:pt>
                <c:pt idx="3577">
                  <c:v>-140.721</c:v>
                </c:pt>
                <c:pt idx="3578">
                  <c:v>-140.71899999999999</c:v>
                </c:pt>
                <c:pt idx="3579">
                  <c:v>-140.71700000000001</c:v>
                </c:pt>
                <c:pt idx="3580">
                  <c:v>-140.715</c:v>
                </c:pt>
                <c:pt idx="3581">
                  <c:v>-140.71299999999999</c:v>
                </c:pt>
                <c:pt idx="3582">
                  <c:v>-140.71100000000001</c:v>
                </c:pt>
                <c:pt idx="3583">
                  <c:v>-140.709</c:v>
                </c:pt>
                <c:pt idx="3584">
                  <c:v>-140.70699999999999</c:v>
                </c:pt>
                <c:pt idx="3585">
                  <c:v>-140.70500000000001</c:v>
                </c:pt>
                <c:pt idx="3586">
                  <c:v>-140.703</c:v>
                </c:pt>
                <c:pt idx="3587">
                  <c:v>-140.70099999999999</c:v>
                </c:pt>
                <c:pt idx="3588">
                  <c:v>-140.69900000000001</c:v>
                </c:pt>
                <c:pt idx="3589">
                  <c:v>-140.697</c:v>
                </c:pt>
                <c:pt idx="3590">
                  <c:v>-140.69499999999999</c:v>
                </c:pt>
                <c:pt idx="3591">
                  <c:v>-140.69300000000001</c:v>
                </c:pt>
                <c:pt idx="3592">
                  <c:v>-140.691</c:v>
                </c:pt>
                <c:pt idx="3593">
                  <c:v>-140.68899999999999</c:v>
                </c:pt>
                <c:pt idx="3594">
                  <c:v>-140.68700000000001</c:v>
                </c:pt>
                <c:pt idx="3595">
                  <c:v>-140.685</c:v>
                </c:pt>
                <c:pt idx="3596">
                  <c:v>-140.68299999999999</c:v>
                </c:pt>
                <c:pt idx="3597">
                  <c:v>-140.68100000000001</c:v>
                </c:pt>
                <c:pt idx="3598">
                  <c:v>-140.679</c:v>
                </c:pt>
                <c:pt idx="3599">
                  <c:v>-140.67699999999999</c:v>
                </c:pt>
                <c:pt idx="3600">
                  <c:v>-140.67500000000001</c:v>
                </c:pt>
                <c:pt idx="3601">
                  <c:v>-140.673</c:v>
                </c:pt>
                <c:pt idx="3602">
                  <c:v>-140.67099999999999</c:v>
                </c:pt>
                <c:pt idx="3603">
                  <c:v>-140.66900000000001</c:v>
                </c:pt>
                <c:pt idx="3604">
                  <c:v>-140.667</c:v>
                </c:pt>
                <c:pt idx="3605">
                  <c:v>-140.66499999999999</c:v>
                </c:pt>
                <c:pt idx="3606">
                  <c:v>-140.66300000000001</c:v>
                </c:pt>
                <c:pt idx="3607">
                  <c:v>-140.661</c:v>
                </c:pt>
                <c:pt idx="3608">
                  <c:v>-140.65899999999999</c:v>
                </c:pt>
                <c:pt idx="3609">
                  <c:v>-140.65700000000001</c:v>
                </c:pt>
                <c:pt idx="3610">
                  <c:v>-140.655</c:v>
                </c:pt>
                <c:pt idx="3611">
                  <c:v>-140.65299999999999</c:v>
                </c:pt>
                <c:pt idx="3612">
                  <c:v>-140.65100000000001</c:v>
                </c:pt>
                <c:pt idx="3613">
                  <c:v>-140.649</c:v>
                </c:pt>
                <c:pt idx="3614">
                  <c:v>-140.64699999999999</c:v>
                </c:pt>
                <c:pt idx="3615">
                  <c:v>-140.64500000000001</c:v>
                </c:pt>
                <c:pt idx="3616">
                  <c:v>-140.643</c:v>
                </c:pt>
                <c:pt idx="3617">
                  <c:v>-140.64099999999999</c:v>
                </c:pt>
                <c:pt idx="3618">
                  <c:v>-140.63900000000001</c:v>
                </c:pt>
                <c:pt idx="3619">
                  <c:v>-140.637</c:v>
                </c:pt>
                <c:pt idx="3620">
                  <c:v>-140.63499999999999</c:v>
                </c:pt>
                <c:pt idx="3621">
                  <c:v>-140.63300000000001</c:v>
                </c:pt>
                <c:pt idx="3622">
                  <c:v>-140.631</c:v>
                </c:pt>
                <c:pt idx="3623">
                  <c:v>-140.62899999999999</c:v>
                </c:pt>
                <c:pt idx="3624">
                  <c:v>-140.62700000000001</c:v>
                </c:pt>
                <c:pt idx="3625">
                  <c:v>-140.625</c:v>
                </c:pt>
                <c:pt idx="3626">
                  <c:v>-140.62299999999999</c:v>
                </c:pt>
                <c:pt idx="3627">
                  <c:v>-140.62100000000001</c:v>
                </c:pt>
                <c:pt idx="3628">
                  <c:v>-140.619</c:v>
                </c:pt>
                <c:pt idx="3629">
                  <c:v>-140.61699999999999</c:v>
                </c:pt>
                <c:pt idx="3630">
                  <c:v>-140.61500000000001</c:v>
                </c:pt>
                <c:pt idx="3631">
                  <c:v>-140.613</c:v>
                </c:pt>
                <c:pt idx="3632">
                  <c:v>-140.61099999999999</c:v>
                </c:pt>
                <c:pt idx="3633">
                  <c:v>-140.60900000000001</c:v>
                </c:pt>
                <c:pt idx="3634">
                  <c:v>-140.607</c:v>
                </c:pt>
                <c:pt idx="3635">
                  <c:v>-140.60499999999999</c:v>
                </c:pt>
                <c:pt idx="3636">
                  <c:v>-140.60300000000001</c:v>
                </c:pt>
                <c:pt idx="3637">
                  <c:v>-140.601</c:v>
                </c:pt>
                <c:pt idx="3638">
                  <c:v>-140.59899999999999</c:v>
                </c:pt>
                <c:pt idx="3639">
                  <c:v>-140.59700000000001</c:v>
                </c:pt>
                <c:pt idx="3640">
                  <c:v>-140.595</c:v>
                </c:pt>
                <c:pt idx="3641">
                  <c:v>-140.59299999999999</c:v>
                </c:pt>
                <c:pt idx="3642">
                  <c:v>-140.59100000000001</c:v>
                </c:pt>
                <c:pt idx="3643">
                  <c:v>-140.589</c:v>
                </c:pt>
                <c:pt idx="3644">
                  <c:v>-140.58699999999999</c:v>
                </c:pt>
                <c:pt idx="3645">
                  <c:v>-140.58500000000001</c:v>
                </c:pt>
                <c:pt idx="3646">
                  <c:v>-140.583</c:v>
                </c:pt>
                <c:pt idx="3647">
                  <c:v>-140.58099999999999</c:v>
                </c:pt>
                <c:pt idx="3648">
                  <c:v>-140.57900000000001</c:v>
                </c:pt>
                <c:pt idx="3649">
                  <c:v>-140.577</c:v>
                </c:pt>
                <c:pt idx="3650">
                  <c:v>-140.57499999999999</c:v>
                </c:pt>
                <c:pt idx="3651">
                  <c:v>-140.57300000000001</c:v>
                </c:pt>
                <c:pt idx="3652">
                  <c:v>-140.571</c:v>
                </c:pt>
                <c:pt idx="3653">
                  <c:v>-140.56899999999999</c:v>
                </c:pt>
                <c:pt idx="3654">
                  <c:v>-140.56700000000001</c:v>
                </c:pt>
                <c:pt idx="3655">
                  <c:v>-140.565</c:v>
                </c:pt>
                <c:pt idx="3656">
                  <c:v>-140.56299999999999</c:v>
                </c:pt>
                <c:pt idx="3657">
                  <c:v>-140.56100000000001</c:v>
                </c:pt>
                <c:pt idx="3658">
                  <c:v>-140.559</c:v>
                </c:pt>
                <c:pt idx="3659">
                  <c:v>-140.55699999999999</c:v>
                </c:pt>
                <c:pt idx="3660">
                  <c:v>-140.55500000000001</c:v>
                </c:pt>
                <c:pt idx="3661">
                  <c:v>-140.553</c:v>
                </c:pt>
                <c:pt idx="3662">
                  <c:v>-140.55099999999999</c:v>
                </c:pt>
                <c:pt idx="3663">
                  <c:v>-140.54900000000001</c:v>
                </c:pt>
                <c:pt idx="3664">
                  <c:v>-140.547</c:v>
                </c:pt>
                <c:pt idx="3665">
                  <c:v>-140.54499999999999</c:v>
                </c:pt>
                <c:pt idx="3666">
                  <c:v>-140.54300000000001</c:v>
                </c:pt>
                <c:pt idx="3667">
                  <c:v>-140.541</c:v>
                </c:pt>
                <c:pt idx="3668">
                  <c:v>-140.53899999999999</c:v>
                </c:pt>
                <c:pt idx="3669">
                  <c:v>-140.53700000000001</c:v>
                </c:pt>
                <c:pt idx="3670">
                  <c:v>-140.535</c:v>
                </c:pt>
                <c:pt idx="3671">
                  <c:v>-140.53299999999999</c:v>
                </c:pt>
                <c:pt idx="3672">
                  <c:v>-140.53100000000001</c:v>
                </c:pt>
                <c:pt idx="3673">
                  <c:v>-140.529</c:v>
                </c:pt>
                <c:pt idx="3674">
                  <c:v>-140.52699999999999</c:v>
                </c:pt>
                <c:pt idx="3675">
                  <c:v>-140.52500000000001</c:v>
                </c:pt>
                <c:pt idx="3676">
                  <c:v>-140.523</c:v>
                </c:pt>
                <c:pt idx="3677">
                  <c:v>-140.52099999999999</c:v>
                </c:pt>
                <c:pt idx="3678">
                  <c:v>-140.51900000000001</c:v>
                </c:pt>
                <c:pt idx="3679">
                  <c:v>-140.517</c:v>
                </c:pt>
                <c:pt idx="3680">
                  <c:v>-140.51499999999999</c:v>
                </c:pt>
                <c:pt idx="3681">
                  <c:v>-140.51300000000001</c:v>
                </c:pt>
                <c:pt idx="3682">
                  <c:v>-140.511</c:v>
                </c:pt>
                <c:pt idx="3683">
                  <c:v>-140.50900000000001</c:v>
                </c:pt>
                <c:pt idx="3684">
                  <c:v>-140.50700000000001</c:v>
                </c:pt>
                <c:pt idx="3685">
                  <c:v>-140.505</c:v>
                </c:pt>
                <c:pt idx="3686">
                  <c:v>-140.50299999999999</c:v>
                </c:pt>
                <c:pt idx="3687">
                  <c:v>-140.501</c:v>
                </c:pt>
                <c:pt idx="3688">
                  <c:v>-140.499</c:v>
                </c:pt>
                <c:pt idx="3689">
                  <c:v>-140.49700000000001</c:v>
                </c:pt>
                <c:pt idx="3690">
                  <c:v>-140.495</c:v>
                </c:pt>
                <c:pt idx="3691">
                  <c:v>-140.49299999999999</c:v>
                </c:pt>
                <c:pt idx="3692">
                  <c:v>-140.49099999999999</c:v>
                </c:pt>
                <c:pt idx="3693">
                  <c:v>-140.489</c:v>
                </c:pt>
                <c:pt idx="3694">
                  <c:v>-140.48699999999999</c:v>
                </c:pt>
                <c:pt idx="3695">
                  <c:v>-140.48500000000001</c:v>
                </c:pt>
                <c:pt idx="3696">
                  <c:v>-140.483</c:v>
                </c:pt>
                <c:pt idx="3697">
                  <c:v>-140.48099999999999</c:v>
                </c:pt>
                <c:pt idx="3698">
                  <c:v>-140.47900000000001</c:v>
                </c:pt>
                <c:pt idx="3699">
                  <c:v>-140.477</c:v>
                </c:pt>
                <c:pt idx="3700">
                  <c:v>-140.47499999999999</c:v>
                </c:pt>
                <c:pt idx="3701">
                  <c:v>-140.47300000000001</c:v>
                </c:pt>
                <c:pt idx="3702">
                  <c:v>-140.471</c:v>
                </c:pt>
                <c:pt idx="3703">
                  <c:v>-140.46899999999999</c:v>
                </c:pt>
                <c:pt idx="3704">
                  <c:v>-140.46700000000001</c:v>
                </c:pt>
                <c:pt idx="3705">
                  <c:v>-140.465</c:v>
                </c:pt>
                <c:pt idx="3706">
                  <c:v>-140.46299999999999</c:v>
                </c:pt>
                <c:pt idx="3707">
                  <c:v>-140.46100000000001</c:v>
                </c:pt>
                <c:pt idx="3708">
                  <c:v>-140.459</c:v>
                </c:pt>
                <c:pt idx="3709">
                  <c:v>-140.45699999999999</c:v>
                </c:pt>
                <c:pt idx="3710">
                  <c:v>-140.45500000000001</c:v>
                </c:pt>
                <c:pt idx="3711">
                  <c:v>-140.453</c:v>
                </c:pt>
                <c:pt idx="3712">
                  <c:v>-140.45099999999999</c:v>
                </c:pt>
                <c:pt idx="3713">
                  <c:v>-140.44900000000001</c:v>
                </c:pt>
                <c:pt idx="3714">
                  <c:v>-140.447</c:v>
                </c:pt>
                <c:pt idx="3715">
                  <c:v>-140.44499999999999</c:v>
                </c:pt>
                <c:pt idx="3716">
                  <c:v>-140.44300000000001</c:v>
                </c:pt>
                <c:pt idx="3717">
                  <c:v>-140.441</c:v>
                </c:pt>
                <c:pt idx="3718">
                  <c:v>-140.43899999999999</c:v>
                </c:pt>
                <c:pt idx="3719">
                  <c:v>-140.43700000000001</c:v>
                </c:pt>
                <c:pt idx="3720">
                  <c:v>-140.435</c:v>
                </c:pt>
                <c:pt idx="3721">
                  <c:v>-140.43299999999999</c:v>
                </c:pt>
                <c:pt idx="3722">
                  <c:v>-140.43100000000001</c:v>
                </c:pt>
                <c:pt idx="3723">
                  <c:v>-140.429</c:v>
                </c:pt>
                <c:pt idx="3724">
                  <c:v>-140.42699999999999</c:v>
                </c:pt>
                <c:pt idx="3725">
                  <c:v>-140.42500000000001</c:v>
                </c:pt>
                <c:pt idx="3726">
                  <c:v>-140.423</c:v>
                </c:pt>
                <c:pt idx="3727">
                  <c:v>-140.42099999999999</c:v>
                </c:pt>
                <c:pt idx="3728">
                  <c:v>-140.41900000000001</c:v>
                </c:pt>
                <c:pt idx="3729">
                  <c:v>-140.417</c:v>
                </c:pt>
                <c:pt idx="3730">
                  <c:v>-140.41499999999999</c:v>
                </c:pt>
                <c:pt idx="3731">
                  <c:v>-140.41300000000001</c:v>
                </c:pt>
                <c:pt idx="3732">
                  <c:v>-140.411</c:v>
                </c:pt>
                <c:pt idx="3733">
                  <c:v>-140.40899999999999</c:v>
                </c:pt>
                <c:pt idx="3734">
                  <c:v>-140.40700000000001</c:v>
                </c:pt>
                <c:pt idx="3735">
                  <c:v>-140.405</c:v>
                </c:pt>
                <c:pt idx="3736">
                  <c:v>-140.40299999999999</c:v>
                </c:pt>
                <c:pt idx="3737">
                  <c:v>-140.40100000000001</c:v>
                </c:pt>
                <c:pt idx="3738">
                  <c:v>-140.399</c:v>
                </c:pt>
                <c:pt idx="3739">
                  <c:v>-140.39699999999999</c:v>
                </c:pt>
                <c:pt idx="3740">
                  <c:v>-140.39500000000001</c:v>
                </c:pt>
                <c:pt idx="3741">
                  <c:v>-140.393</c:v>
                </c:pt>
                <c:pt idx="3742">
                  <c:v>-140.39099999999999</c:v>
                </c:pt>
                <c:pt idx="3743">
                  <c:v>-140.38900000000001</c:v>
                </c:pt>
                <c:pt idx="3744">
                  <c:v>-140.387</c:v>
                </c:pt>
                <c:pt idx="3745">
                  <c:v>-140.38499999999999</c:v>
                </c:pt>
                <c:pt idx="3746">
                  <c:v>-140.38300000000001</c:v>
                </c:pt>
                <c:pt idx="3747">
                  <c:v>-140.381</c:v>
                </c:pt>
                <c:pt idx="3748">
                  <c:v>-140.37899999999999</c:v>
                </c:pt>
                <c:pt idx="3749">
                  <c:v>-140.37700000000001</c:v>
                </c:pt>
                <c:pt idx="3750">
                  <c:v>-140.375</c:v>
                </c:pt>
                <c:pt idx="3751">
                  <c:v>-140.37299999999999</c:v>
                </c:pt>
                <c:pt idx="3752">
                  <c:v>-140.37100000000001</c:v>
                </c:pt>
                <c:pt idx="3753">
                  <c:v>-140.369</c:v>
                </c:pt>
                <c:pt idx="3754">
                  <c:v>-140.36699999999999</c:v>
                </c:pt>
                <c:pt idx="3755">
                  <c:v>-140.36500000000001</c:v>
                </c:pt>
                <c:pt idx="3756">
                  <c:v>-140.363</c:v>
                </c:pt>
                <c:pt idx="3757">
                  <c:v>-140.36099999999999</c:v>
                </c:pt>
                <c:pt idx="3758">
                  <c:v>-140.35900000000001</c:v>
                </c:pt>
                <c:pt idx="3759">
                  <c:v>-140.357</c:v>
                </c:pt>
                <c:pt idx="3760">
                  <c:v>-140.35499999999999</c:v>
                </c:pt>
                <c:pt idx="3761">
                  <c:v>-140.35300000000001</c:v>
                </c:pt>
                <c:pt idx="3762">
                  <c:v>-140.351</c:v>
                </c:pt>
                <c:pt idx="3763">
                  <c:v>-140.34899999999999</c:v>
                </c:pt>
                <c:pt idx="3764">
                  <c:v>-140.34700000000001</c:v>
                </c:pt>
                <c:pt idx="3765">
                  <c:v>-140.345</c:v>
                </c:pt>
                <c:pt idx="3766">
                  <c:v>-140.34299999999999</c:v>
                </c:pt>
                <c:pt idx="3767">
                  <c:v>-140.34100000000001</c:v>
                </c:pt>
                <c:pt idx="3768">
                  <c:v>-140.339</c:v>
                </c:pt>
                <c:pt idx="3769">
                  <c:v>-140.33699999999999</c:v>
                </c:pt>
                <c:pt idx="3770">
                  <c:v>-140.33500000000001</c:v>
                </c:pt>
                <c:pt idx="3771">
                  <c:v>-140.333</c:v>
                </c:pt>
                <c:pt idx="3772">
                  <c:v>-140.33099999999999</c:v>
                </c:pt>
                <c:pt idx="3773">
                  <c:v>-140.32900000000001</c:v>
                </c:pt>
                <c:pt idx="3774">
                  <c:v>-140.327</c:v>
                </c:pt>
                <c:pt idx="3775">
                  <c:v>-140.32499999999999</c:v>
                </c:pt>
                <c:pt idx="3776">
                  <c:v>-140.32300000000001</c:v>
                </c:pt>
                <c:pt idx="3777">
                  <c:v>-140.321</c:v>
                </c:pt>
                <c:pt idx="3778">
                  <c:v>-140.31899999999999</c:v>
                </c:pt>
                <c:pt idx="3779">
                  <c:v>-140.31700000000001</c:v>
                </c:pt>
                <c:pt idx="3780">
                  <c:v>-140.315</c:v>
                </c:pt>
                <c:pt idx="3781">
                  <c:v>-140.31299999999999</c:v>
                </c:pt>
                <c:pt idx="3782">
                  <c:v>-140.31100000000001</c:v>
                </c:pt>
                <c:pt idx="3783">
                  <c:v>-140.309</c:v>
                </c:pt>
                <c:pt idx="3784">
                  <c:v>-140.30699999999999</c:v>
                </c:pt>
                <c:pt idx="3785">
                  <c:v>-140.30500000000001</c:v>
                </c:pt>
                <c:pt idx="3786">
                  <c:v>-140.303</c:v>
                </c:pt>
                <c:pt idx="3787">
                  <c:v>-140.30099999999999</c:v>
                </c:pt>
                <c:pt idx="3788">
                  <c:v>-140.29900000000001</c:v>
                </c:pt>
                <c:pt idx="3789">
                  <c:v>-140.297</c:v>
                </c:pt>
                <c:pt idx="3790">
                  <c:v>-140.29499999999999</c:v>
                </c:pt>
                <c:pt idx="3791">
                  <c:v>-140.29300000000001</c:v>
                </c:pt>
                <c:pt idx="3792">
                  <c:v>-140.291</c:v>
                </c:pt>
                <c:pt idx="3793">
                  <c:v>-140.28899999999999</c:v>
                </c:pt>
                <c:pt idx="3794">
                  <c:v>-140.28700000000001</c:v>
                </c:pt>
                <c:pt idx="3795">
                  <c:v>-140.285</c:v>
                </c:pt>
                <c:pt idx="3796">
                  <c:v>-140.28299999999999</c:v>
                </c:pt>
                <c:pt idx="3797">
                  <c:v>-140.28100000000001</c:v>
                </c:pt>
                <c:pt idx="3798">
                  <c:v>-140.279</c:v>
                </c:pt>
                <c:pt idx="3799">
                  <c:v>-140.27699999999999</c:v>
                </c:pt>
                <c:pt idx="3800">
                  <c:v>-140.27500000000001</c:v>
                </c:pt>
                <c:pt idx="3801">
                  <c:v>-140.273</c:v>
                </c:pt>
                <c:pt idx="3802">
                  <c:v>-140.27099999999999</c:v>
                </c:pt>
                <c:pt idx="3803">
                  <c:v>-140.26900000000001</c:v>
                </c:pt>
                <c:pt idx="3804">
                  <c:v>-140.267</c:v>
                </c:pt>
                <c:pt idx="3805">
                  <c:v>-140.26499999999999</c:v>
                </c:pt>
                <c:pt idx="3806">
                  <c:v>-140.26300000000001</c:v>
                </c:pt>
                <c:pt idx="3807">
                  <c:v>-140.261</c:v>
                </c:pt>
                <c:pt idx="3808">
                  <c:v>-140.25900000000001</c:v>
                </c:pt>
                <c:pt idx="3809">
                  <c:v>-140.25700000000001</c:v>
                </c:pt>
                <c:pt idx="3810">
                  <c:v>-140.255</c:v>
                </c:pt>
                <c:pt idx="3811">
                  <c:v>-140.25299999999999</c:v>
                </c:pt>
                <c:pt idx="3812">
                  <c:v>-140.251</c:v>
                </c:pt>
                <c:pt idx="3813">
                  <c:v>-140.249</c:v>
                </c:pt>
                <c:pt idx="3814">
                  <c:v>-140.24700000000001</c:v>
                </c:pt>
                <c:pt idx="3815">
                  <c:v>-140.245</c:v>
                </c:pt>
                <c:pt idx="3816">
                  <c:v>-140.24299999999999</c:v>
                </c:pt>
                <c:pt idx="3817">
                  <c:v>-140.24099999999999</c:v>
                </c:pt>
                <c:pt idx="3818">
                  <c:v>-140.239</c:v>
                </c:pt>
                <c:pt idx="3819">
                  <c:v>-140.23699999999999</c:v>
                </c:pt>
                <c:pt idx="3820">
                  <c:v>-140.23500000000001</c:v>
                </c:pt>
                <c:pt idx="3821">
                  <c:v>-140.233</c:v>
                </c:pt>
                <c:pt idx="3822">
                  <c:v>-140.23099999999999</c:v>
                </c:pt>
                <c:pt idx="3823">
                  <c:v>-140.22900000000001</c:v>
                </c:pt>
                <c:pt idx="3824">
                  <c:v>-140.227</c:v>
                </c:pt>
                <c:pt idx="3825">
                  <c:v>-140.22499999999999</c:v>
                </c:pt>
                <c:pt idx="3826">
                  <c:v>-140.22300000000001</c:v>
                </c:pt>
                <c:pt idx="3827">
                  <c:v>-140.221</c:v>
                </c:pt>
                <c:pt idx="3828">
                  <c:v>-140.21899999999999</c:v>
                </c:pt>
                <c:pt idx="3829">
                  <c:v>-140.21700000000001</c:v>
                </c:pt>
                <c:pt idx="3830">
                  <c:v>-140.215</c:v>
                </c:pt>
                <c:pt idx="3831">
                  <c:v>-140.21299999999999</c:v>
                </c:pt>
                <c:pt idx="3832">
                  <c:v>-140.21100000000001</c:v>
                </c:pt>
                <c:pt idx="3833">
                  <c:v>-140.209</c:v>
                </c:pt>
                <c:pt idx="3834">
                  <c:v>-140.20699999999999</c:v>
                </c:pt>
                <c:pt idx="3835">
                  <c:v>-140.20500000000001</c:v>
                </c:pt>
                <c:pt idx="3836">
                  <c:v>-140.203</c:v>
                </c:pt>
                <c:pt idx="3837">
                  <c:v>-140.20099999999999</c:v>
                </c:pt>
                <c:pt idx="3838">
                  <c:v>-140.19900000000001</c:v>
                </c:pt>
                <c:pt idx="3839">
                  <c:v>-140.197</c:v>
                </c:pt>
                <c:pt idx="3840">
                  <c:v>-140.19499999999999</c:v>
                </c:pt>
                <c:pt idx="3841">
                  <c:v>-140.19300000000001</c:v>
                </c:pt>
                <c:pt idx="3842">
                  <c:v>-140.191</c:v>
                </c:pt>
                <c:pt idx="3843">
                  <c:v>-140.18899999999999</c:v>
                </c:pt>
                <c:pt idx="3844">
                  <c:v>-140.18700000000001</c:v>
                </c:pt>
                <c:pt idx="3845">
                  <c:v>-140.185</c:v>
                </c:pt>
                <c:pt idx="3846">
                  <c:v>-140.18299999999999</c:v>
                </c:pt>
                <c:pt idx="3847">
                  <c:v>-140.18100000000001</c:v>
                </c:pt>
                <c:pt idx="3848">
                  <c:v>-140.179</c:v>
                </c:pt>
                <c:pt idx="3849">
                  <c:v>-140.17699999999999</c:v>
                </c:pt>
                <c:pt idx="3850">
                  <c:v>-140.17500000000001</c:v>
                </c:pt>
                <c:pt idx="3851">
                  <c:v>-140.173</c:v>
                </c:pt>
                <c:pt idx="3852">
                  <c:v>-140.17099999999999</c:v>
                </c:pt>
                <c:pt idx="3853">
                  <c:v>-140.16900000000001</c:v>
                </c:pt>
                <c:pt idx="3854">
                  <c:v>-140.167</c:v>
                </c:pt>
                <c:pt idx="3855">
                  <c:v>-140.16499999999999</c:v>
                </c:pt>
                <c:pt idx="3856">
                  <c:v>-140.16300000000001</c:v>
                </c:pt>
                <c:pt idx="3857">
                  <c:v>-140.161</c:v>
                </c:pt>
                <c:pt idx="3858">
                  <c:v>-140.15899999999999</c:v>
                </c:pt>
                <c:pt idx="3859">
                  <c:v>-140.15700000000001</c:v>
                </c:pt>
                <c:pt idx="3860">
                  <c:v>-140.155</c:v>
                </c:pt>
                <c:pt idx="3861">
                  <c:v>-140.15299999999999</c:v>
                </c:pt>
                <c:pt idx="3862">
                  <c:v>-140.15100000000001</c:v>
                </c:pt>
                <c:pt idx="3863">
                  <c:v>-140.149</c:v>
                </c:pt>
                <c:pt idx="3864">
                  <c:v>-140.14699999999999</c:v>
                </c:pt>
                <c:pt idx="3865">
                  <c:v>-140.14500000000001</c:v>
                </c:pt>
                <c:pt idx="3866">
                  <c:v>-140.143</c:v>
                </c:pt>
                <c:pt idx="3867">
                  <c:v>-140.14099999999999</c:v>
                </c:pt>
                <c:pt idx="3868">
                  <c:v>-140.13900000000001</c:v>
                </c:pt>
                <c:pt idx="3869">
                  <c:v>-140.137</c:v>
                </c:pt>
                <c:pt idx="3870">
                  <c:v>-140.13499999999999</c:v>
                </c:pt>
                <c:pt idx="3871">
                  <c:v>-140.13300000000001</c:v>
                </c:pt>
                <c:pt idx="3872">
                  <c:v>-140.131</c:v>
                </c:pt>
                <c:pt idx="3873">
                  <c:v>-140.12899999999999</c:v>
                </c:pt>
                <c:pt idx="3874">
                  <c:v>-140.12700000000001</c:v>
                </c:pt>
                <c:pt idx="3875">
                  <c:v>-140.125</c:v>
                </c:pt>
                <c:pt idx="3876">
                  <c:v>-140.12299999999999</c:v>
                </c:pt>
                <c:pt idx="3877">
                  <c:v>-140.12100000000001</c:v>
                </c:pt>
                <c:pt idx="3878">
                  <c:v>-140.119</c:v>
                </c:pt>
                <c:pt idx="3879">
                  <c:v>-140.11699999999999</c:v>
                </c:pt>
                <c:pt idx="3880">
                  <c:v>-140.11500000000001</c:v>
                </c:pt>
                <c:pt idx="3881">
                  <c:v>-140.113</c:v>
                </c:pt>
                <c:pt idx="3882">
                  <c:v>-140.11099999999999</c:v>
                </c:pt>
                <c:pt idx="3883">
                  <c:v>-140.10900000000001</c:v>
                </c:pt>
                <c:pt idx="3884">
                  <c:v>-140.107</c:v>
                </c:pt>
                <c:pt idx="3885">
                  <c:v>-140.10499999999999</c:v>
                </c:pt>
                <c:pt idx="3886">
                  <c:v>-140.10300000000001</c:v>
                </c:pt>
                <c:pt idx="3887">
                  <c:v>-140.101</c:v>
                </c:pt>
                <c:pt idx="3888">
                  <c:v>-140.09899999999999</c:v>
                </c:pt>
                <c:pt idx="3889">
                  <c:v>-140.09700000000001</c:v>
                </c:pt>
                <c:pt idx="3890">
                  <c:v>-140.095</c:v>
                </c:pt>
                <c:pt idx="3891">
                  <c:v>-140.09299999999999</c:v>
                </c:pt>
                <c:pt idx="3892">
                  <c:v>-140.09100000000001</c:v>
                </c:pt>
                <c:pt idx="3893">
                  <c:v>-140.089</c:v>
                </c:pt>
                <c:pt idx="3894">
                  <c:v>-140.08699999999999</c:v>
                </c:pt>
                <c:pt idx="3895">
                  <c:v>-140.08500000000001</c:v>
                </c:pt>
                <c:pt idx="3896">
                  <c:v>-140.083</c:v>
                </c:pt>
                <c:pt idx="3897">
                  <c:v>-140.08099999999999</c:v>
                </c:pt>
                <c:pt idx="3898">
                  <c:v>-140.07900000000001</c:v>
                </c:pt>
                <c:pt idx="3899">
                  <c:v>-140.077</c:v>
                </c:pt>
                <c:pt idx="3900">
                  <c:v>-140.07499999999999</c:v>
                </c:pt>
                <c:pt idx="3901">
                  <c:v>-140.07300000000001</c:v>
                </c:pt>
                <c:pt idx="3902">
                  <c:v>-140.071</c:v>
                </c:pt>
                <c:pt idx="3903">
                  <c:v>-140.06899999999999</c:v>
                </c:pt>
                <c:pt idx="3904">
                  <c:v>-140.06700000000001</c:v>
                </c:pt>
                <c:pt idx="3905">
                  <c:v>-140.065</c:v>
                </c:pt>
                <c:pt idx="3906">
                  <c:v>-140.06299999999999</c:v>
                </c:pt>
                <c:pt idx="3907">
                  <c:v>-140.06100000000001</c:v>
                </c:pt>
                <c:pt idx="3908">
                  <c:v>-140.059</c:v>
                </c:pt>
                <c:pt idx="3909">
                  <c:v>-140.05699999999999</c:v>
                </c:pt>
                <c:pt idx="3910">
                  <c:v>-140.05500000000001</c:v>
                </c:pt>
                <c:pt idx="3911">
                  <c:v>-140.053</c:v>
                </c:pt>
                <c:pt idx="3912">
                  <c:v>-140.05099999999999</c:v>
                </c:pt>
                <c:pt idx="3913">
                  <c:v>-140.04900000000001</c:v>
                </c:pt>
                <c:pt idx="3914">
                  <c:v>-140.047</c:v>
                </c:pt>
                <c:pt idx="3915">
                  <c:v>-140.04499999999999</c:v>
                </c:pt>
                <c:pt idx="3916">
                  <c:v>-140.04300000000001</c:v>
                </c:pt>
                <c:pt idx="3917">
                  <c:v>-140.041</c:v>
                </c:pt>
                <c:pt idx="3918">
                  <c:v>-140.03899999999999</c:v>
                </c:pt>
                <c:pt idx="3919">
                  <c:v>-140.03700000000001</c:v>
                </c:pt>
                <c:pt idx="3920">
                  <c:v>-140.035</c:v>
                </c:pt>
                <c:pt idx="3921">
                  <c:v>-140.03299999999999</c:v>
                </c:pt>
                <c:pt idx="3922">
                  <c:v>-140.03100000000001</c:v>
                </c:pt>
                <c:pt idx="3923">
                  <c:v>-140.029</c:v>
                </c:pt>
                <c:pt idx="3924">
                  <c:v>-140.02699999999999</c:v>
                </c:pt>
                <c:pt idx="3925">
                  <c:v>-140.02500000000001</c:v>
                </c:pt>
                <c:pt idx="3926">
                  <c:v>-140.023</c:v>
                </c:pt>
                <c:pt idx="3927">
                  <c:v>-140.02099999999999</c:v>
                </c:pt>
                <c:pt idx="3928">
                  <c:v>-140.01900000000001</c:v>
                </c:pt>
                <c:pt idx="3929">
                  <c:v>-140.017</c:v>
                </c:pt>
                <c:pt idx="3930">
                  <c:v>-140.01499999999999</c:v>
                </c:pt>
                <c:pt idx="3931">
                  <c:v>-140.01300000000001</c:v>
                </c:pt>
                <c:pt idx="3932">
                  <c:v>-140.011</c:v>
                </c:pt>
                <c:pt idx="3933">
                  <c:v>-140.00900000000001</c:v>
                </c:pt>
                <c:pt idx="3934">
                  <c:v>-140.00700000000001</c:v>
                </c:pt>
                <c:pt idx="3935">
                  <c:v>-140.005</c:v>
                </c:pt>
                <c:pt idx="3936">
                  <c:v>-140.00299999999999</c:v>
                </c:pt>
                <c:pt idx="3937">
                  <c:v>-140.001</c:v>
                </c:pt>
                <c:pt idx="3938">
                  <c:v>-139.999</c:v>
                </c:pt>
                <c:pt idx="3939">
                  <c:v>-139.99700000000001</c:v>
                </c:pt>
                <c:pt idx="3940">
                  <c:v>-139.995</c:v>
                </c:pt>
                <c:pt idx="3941">
                  <c:v>-139.99299999999999</c:v>
                </c:pt>
                <c:pt idx="3942">
                  <c:v>-139.99099999999999</c:v>
                </c:pt>
                <c:pt idx="3943">
                  <c:v>-139.989</c:v>
                </c:pt>
                <c:pt idx="3944">
                  <c:v>-139.98699999999999</c:v>
                </c:pt>
                <c:pt idx="3945">
                  <c:v>-139.98500000000001</c:v>
                </c:pt>
                <c:pt idx="3946">
                  <c:v>-139.983</c:v>
                </c:pt>
                <c:pt idx="3947">
                  <c:v>-139.98099999999999</c:v>
                </c:pt>
                <c:pt idx="3948">
                  <c:v>-139.97900000000001</c:v>
                </c:pt>
                <c:pt idx="3949">
                  <c:v>-139.977</c:v>
                </c:pt>
                <c:pt idx="3950">
                  <c:v>-139.97499999999999</c:v>
                </c:pt>
                <c:pt idx="3951">
                  <c:v>-139.97300000000001</c:v>
                </c:pt>
                <c:pt idx="3952">
                  <c:v>-139.971</c:v>
                </c:pt>
                <c:pt idx="3953">
                  <c:v>-139.96899999999999</c:v>
                </c:pt>
                <c:pt idx="3954">
                  <c:v>-139.96700000000001</c:v>
                </c:pt>
                <c:pt idx="3955">
                  <c:v>-139.965</c:v>
                </c:pt>
                <c:pt idx="3956">
                  <c:v>-139.96299999999999</c:v>
                </c:pt>
                <c:pt idx="3957">
                  <c:v>-139.96100000000001</c:v>
                </c:pt>
                <c:pt idx="3958">
                  <c:v>-139.959</c:v>
                </c:pt>
                <c:pt idx="3959">
                  <c:v>-139.95699999999999</c:v>
                </c:pt>
                <c:pt idx="3960">
                  <c:v>-139.95500000000001</c:v>
                </c:pt>
                <c:pt idx="3961">
                  <c:v>-139.953</c:v>
                </c:pt>
                <c:pt idx="3962">
                  <c:v>-139.95099999999999</c:v>
                </c:pt>
                <c:pt idx="3963">
                  <c:v>-139.94900000000001</c:v>
                </c:pt>
                <c:pt idx="3964">
                  <c:v>-139.947</c:v>
                </c:pt>
                <c:pt idx="3965">
                  <c:v>-139.94499999999999</c:v>
                </c:pt>
                <c:pt idx="3966">
                  <c:v>-139.94300000000001</c:v>
                </c:pt>
                <c:pt idx="3967">
                  <c:v>-139.941</c:v>
                </c:pt>
                <c:pt idx="3968">
                  <c:v>-139.93899999999999</c:v>
                </c:pt>
                <c:pt idx="3969">
                  <c:v>-139.93700000000001</c:v>
                </c:pt>
                <c:pt idx="3970">
                  <c:v>-139.935</c:v>
                </c:pt>
                <c:pt idx="3971">
                  <c:v>-139.93299999999999</c:v>
                </c:pt>
                <c:pt idx="3972">
                  <c:v>-139.93100000000001</c:v>
                </c:pt>
                <c:pt idx="3973">
                  <c:v>-139.929</c:v>
                </c:pt>
                <c:pt idx="3974">
                  <c:v>-139.92699999999999</c:v>
                </c:pt>
                <c:pt idx="3975">
                  <c:v>-139.92500000000001</c:v>
                </c:pt>
                <c:pt idx="3976">
                  <c:v>-139.923</c:v>
                </c:pt>
                <c:pt idx="3977">
                  <c:v>-139.92099999999999</c:v>
                </c:pt>
                <c:pt idx="3978">
                  <c:v>-139.91900000000001</c:v>
                </c:pt>
                <c:pt idx="3979">
                  <c:v>-139.917</c:v>
                </c:pt>
                <c:pt idx="3980">
                  <c:v>-139.91499999999999</c:v>
                </c:pt>
                <c:pt idx="3981">
                  <c:v>-139.91300000000001</c:v>
                </c:pt>
                <c:pt idx="3982">
                  <c:v>-139.911</c:v>
                </c:pt>
                <c:pt idx="3983">
                  <c:v>-139.90899999999999</c:v>
                </c:pt>
                <c:pt idx="3984">
                  <c:v>-139.90700000000001</c:v>
                </c:pt>
                <c:pt idx="3985">
                  <c:v>-139.905</c:v>
                </c:pt>
                <c:pt idx="3986">
                  <c:v>-139.90299999999999</c:v>
                </c:pt>
                <c:pt idx="3987">
                  <c:v>-139.90100000000001</c:v>
                </c:pt>
                <c:pt idx="3988">
                  <c:v>-139.899</c:v>
                </c:pt>
                <c:pt idx="3989">
                  <c:v>-139.89699999999999</c:v>
                </c:pt>
                <c:pt idx="3990">
                  <c:v>-139.89500000000001</c:v>
                </c:pt>
                <c:pt idx="3991">
                  <c:v>-139.893</c:v>
                </c:pt>
                <c:pt idx="3992">
                  <c:v>-139.89099999999999</c:v>
                </c:pt>
                <c:pt idx="3993">
                  <c:v>-139.88900000000001</c:v>
                </c:pt>
                <c:pt idx="3994">
                  <c:v>-139.887</c:v>
                </c:pt>
                <c:pt idx="3995">
                  <c:v>-139.88499999999999</c:v>
                </c:pt>
                <c:pt idx="3996">
                  <c:v>-139.88300000000001</c:v>
                </c:pt>
                <c:pt idx="3997">
                  <c:v>-139.881</c:v>
                </c:pt>
                <c:pt idx="3998">
                  <c:v>-139.87899999999999</c:v>
                </c:pt>
                <c:pt idx="3999">
                  <c:v>-139.87700000000001</c:v>
                </c:pt>
                <c:pt idx="4000">
                  <c:v>-139.875</c:v>
                </c:pt>
                <c:pt idx="4001">
                  <c:v>-139.87299999999999</c:v>
                </c:pt>
                <c:pt idx="4002">
                  <c:v>-139.87100000000001</c:v>
                </c:pt>
                <c:pt idx="4003">
                  <c:v>-139.869</c:v>
                </c:pt>
                <c:pt idx="4004">
                  <c:v>-139.86699999999999</c:v>
                </c:pt>
                <c:pt idx="4005">
                  <c:v>-139.86500000000001</c:v>
                </c:pt>
                <c:pt idx="4006">
                  <c:v>-139.863</c:v>
                </c:pt>
                <c:pt idx="4007">
                  <c:v>-139.86099999999999</c:v>
                </c:pt>
                <c:pt idx="4008">
                  <c:v>-139.85900000000001</c:v>
                </c:pt>
                <c:pt idx="4009">
                  <c:v>-139.857</c:v>
                </c:pt>
                <c:pt idx="4010">
                  <c:v>-139.85499999999999</c:v>
                </c:pt>
                <c:pt idx="4011">
                  <c:v>-139.85300000000001</c:v>
                </c:pt>
                <c:pt idx="4012">
                  <c:v>-139.851</c:v>
                </c:pt>
                <c:pt idx="4013">
                  <c:v>-139.84899999999999</c:v>
                </c:pt>
                <c:pt idx="4014">
                  <c:v>-139.84700000000001</c:v>
                </c:pt>
                <c:pt idx="4015">
                  <c:v>-139.845</c:v>
                </c:pt>
                <c:pt idx="4016">
                  <c:v>-139.84299999999999</c:v>
                </c:pt>
                <c:pt idx="4017">
                  <c:v>-139.84100000000001</c:v>
                </c:pt>
                <c:pt idx="4018">
                  <c:v>-139.839</c:v>
                </c:pt>
                <c:pt idx="4019">
                  <c:v>-139.83699999999999</c:v>
                </c:pt>
                <c:pt idx="4020">
                  <c:v>-139.83500000000001</c:v>
                </c:pt>
                <c:pt idx="4021">
                  <c:v>-139.833</c:v>
                </c:pt>
                <c:pt idx="4022">
                  <c:v>-139.83099999999999</c:v>
                </c:pt>
                <c:pt idx="4023">
                  <c:v>-139.82900000000001</c:v>
                </c:pt>
                <c:pt idx="4024">
                  <c:v>-139.827</c:v>
                </c:pt>
                <c:pt idx="4025">
                  <c:v>-139.82499999999999</c:v>
                </c:pt>
                <c:pt idx="4026">
                  <c:v>-139.82300000000001</c:v>
                </c:pt>
                <c:pt idx="4027">
                  <c:v>-139.821</c:v>
                </c:pt>
                <c:pt idx="4028">
                  <c:v>-139.81899999999999</c:v>
                </c:pt>
                <c:pt idx="4029">
                  <c:v>-139.81700000000001</c:v>
                </c:pt>
                <c:pt idx="4030">
                  <c:v>-139.815</c:v>
                </c:pt>
                <c:pt idx="4031">
                  <c:v>-139.81299999999999</c:v>
                </c:pt>
                <c:pt idx="4032">
                  <c:v>-139.81100000000001</c:v>
                </c:pt>
                <c:pt idx="4033">
                  <c:v>-139.809</c:v>
                </c:pt>
                <c:pt idx="4034">
                  <c:v>-139.80699999999999</c:v>
                </c:pt>
                <c:pt idx="4035">
                  <c:v>-139.80500000000001</c:v>
                </c:pt>
                <c:pt idx="4036">
                  <c:v>-139.803</c:v>
                </c:pt>
                <c:pt idx="4037">
                  <c:v>-139.80099999999999</c:v>
                </c:pt>
                <c:pt idx="4038">
                  <c:v>-139.79900000000001</c:v>
                </c:pt>
                <c:pt idx="4039">
                  <c:v>-139.797</c:v>
                </c:pt>
                <c:pt idx="4040">
                  <c:v>-139.79499999999999</c:v>
                </c:pt>
                <c:pt idx="4041">
                  <c:v>-139.79300000000001</c:v>
                </c:pt>
                <c:pt idx="4042">
                  <c:v>-139.791</c:v>
                </c:pt>
                <c:pt idx="4043">
                  <c:v>-139.78899999999999</c:v>
                </c:pt>
                <c:pt idx="4044">
                  <c:v>-139.78700000000001</c:v>
                </c:pt>
                <c:pt idx="4045">
                  <c:v>-139.785</c:v>
                </c:pt>
                <c:pt idx="4046">
                  <c:v>-139.78299999999999</c:v>
                </c:pt>
                <c:pt idx="4047">
                  <c:v>-139.78100000000001</c:v>
                </c:pt>
                <c:pt idx="4048">
                  <c:v>-139.779</c:v>
                </c:pt>
                <c:pt idx="4049">
                  <c:v>-139.77699999999999</c:v>
                </c:pt>
                <c:pt idx="4050">
                  <c:v>-139.77500000000001</c:v>
                </c:pt>
                <c:pt idx="4051">
                  <c:v>-139.773</c:v>
                </c:pt>
                <c:pt idx="4052">
                  <c:v>-139.77100000000002</c:v>
                </c:pt>
                <c:pt idx="4053">
                  <c:v>-139.76900000000001</c:v>
                </c:pt>
                <c:pt idx="4054">
                  <c:v>-139.767</c:v>
                </c:pt>
                <c:pt idx="4055">
                  <c:v>-139.76499999999999</c:v>
                </c:pt>
                <c:pt idx="4056">
                  <c:v>-139.76300000000001</c:v>
                </c:pt>
                <c:pt idx="4057">
                  <c:v>-139.761</c:v>
                </c:pt>
                <c:pt idx="4058">
                  <c:v>-139.75900000000001</c:v>
                </c:pt>
                <c:pt idx="4059">
                  <c:v>-139.75700000000001</c:v>
                </c:pt>
                <c:pt idx="4060">
                  <c:v>-139.755</c:v>
                </c:pt>
                <c:pt idx="4061">
                  <c:v>-139.75299999999999</c:v>
                </c:pt>
                <c:pt idx="4062">
                  <c:v>-139.751</c:v>
                </c:pt>
                <c:pt idx="4063">
                  <c:v>-139.749</c:v>
                </c:pt>
                <c:pt idx="4064">
                  <c:v>-139.74700000000001</c:v>
                </c:pt>
                <c:pt idx="4065">
                  <c:v>-139.745</c:v>
                </c:pt>
                <c:pt idx="4066">
                  <c:v>-139.74299999999999</c:v>
                </c:pt>
                <c:pt idx="4067">
                  <c:v>-139.74099999999999</c:v>
                </c:pt>
                <c:pt idx="4068">
                  <c:v>-139.739</c:v>
                </c:pt>
                <c:pt idx="4069">
                  <c:v>-139.73699999999999</c:v>
                </c:pt>
                <c:pt idx="4070">
                  <c:v>-139.73500000000001</c:v>
                </c:pt>
                <c:pt idx="4071">
                  <c:v>-139.733</c:v>
                </c:pt>
                <c:pt idx="4072">
                  <c:v>-139.73099999999999</c:v>
                </c:pt>
                <c:pt idx="4073">
                  <c:v>-139.72899999999998</c:v>
                </c:pt>
                <c:pt idx="4074">
                  <c:v>-139.727</c:v>
                </c:pt>
                <c:pt idx="4075">
                  <c:v>-139.72499999999999</c:v>
                </c:pt>
                <c:pt idx="4076">
                  <c:v>-139.72300000000001</c:v>
                </c:pt>
                <c:pt idx="4077">
                  <c:v>-139.721</c:v>
                </c:pt>
                <c:pt idx="4078">
                  <c:v>-139.71899999999999</c:v>
                </c:pt>
                <c:pt idx="4079">
                  <c:v>-139.71700000000001</c:v>
                </c:pt>
                <c:pt idx="4080">
                  <c:v>-139.715</c:v>
                </c:pt>
                <c:pt idx="4081">
                  <c:v>-139.71299999999999</c:v>
                </c:pt>
                <c:pt idx="4082">
                  <c:v>-139.71100000000001</c:v>
                </c:pt>
                <c:pt idx="4083">
                  <c:v>-139.709</c:v>
                </c:pt>
                <c:pt idx="4084">
                  <c:v>-139.70699999999999</c:v>
                </c:pt>
                <c:pt idx="4085">
                  <c:v>-139.70500000000001</c:v>
                </c:pt>
                <c:pt idx="4086">
                  <c:v>-139.703</c:v>
                </c:pt>
                <c:pt idx="4087">
                  <c:v>-139.70099999999999</c:v>
                </c:pt>
                <c:pt idx="4088">
                  <c:v>-139.69900000000001</c:v>
                </c:pt>
                <c:pt idx="4089">
                  <c:v>-139.697</c:v>
                </c:pt>
                <c:pt idx="4090">
                  <c:v>-139.69499999999999</c:v>
                </c:pt>
                <c:pt idx="4091">
                  <c:v>-139.69300000000001</c:v>
                </c:pt>
                <c:pt idx="4092">
                  <c:v>-139.691</c:v>
                </c:pt>
                <c:pt idx="4093">
                  <c:v>-139.68899999999999</c:v>
                </c:pt>
                <c:pt idx="4094">
                  <c:v>-139.68700000000001</c:v>
                </c:pt>
                <c:pt idx="4095">
                  <c:v>-139.685</c:v>
                </c:pt>
                <c:pt idx="4096">
                  <c:v>-139.68299999999999</c:v>
                </c:pt>
                <c:pt idx="4097">
                  <c:v>-139.68100000000001</c:v>
                </c:pt>
                <c:pt idx="4098">
                  <c:v>-139.679</c:v>
                </c:pt>
                <c:pt idx="4099">
                  <c:v>-139.67699999999999</c:v>
                </c:pt>
                <c:pt idx="4100">
                  <c:v>-139.67500000000001</c:v>
                </c:pt>
                <c:pt idx="4101">
                  <c:v>-139.673</c:v>
                </c:pt>
                <c:pt idx="4102">
                  <c:v>-139.67099999999999</c:v>
                </c:pt>
                <c:pt idx="4103">
                  <c:v>-139.66900000000001</c:v>
                </c:pt>
                <c:pt idx="4104">
                  <c:v>-139.667</c:v>
                </c:pt>
                <c:pt idx="4105">
                  <c:v>-139.66499999999999</c:v>
                </c:pt>
                <c:pt idx="4106">
                  <c:v>-139.66300000000001</c:v>
                </c:pt>
                <c:pt idx="4107">
                  <c:v>-139.661</c:v>
                </c:pt>
                <c:pt idx="4108">
                  <c:v>-139.65899999999999</c:v>
                </c:pt>
                <c:pt idx="4109">
                  <c:v>-139.65700000000001</c:v>
                </c:pt>
                <c:pt idx="4110">
                  <c:v>-139.655</c:v>
                </c:pt>
                <c:pt idx="4111">
                  <c:v>-139.65299999999999</c:v>
                </c:pt>
                <c:pt idx="4112">
                  <c:v>-139.65100000000001</c:v>
                </c:pt>
                <c:pt idx="4113">
                  <c:v>-139.649</c:v>
                </c:pt>
                <c:pt idx="4114">
                  <c:v>-139.64699999999999</c:v>
                </c:pt>
                <c:pt idx="4115">
                  <c:v>-139.64500000000001</c:v>
                </c:pt>
                <c:pt idx="4116">
                  <c:v>-139.643</c:v>
                </c:pt>
                <c:pt idx="4117">
                  <c:v>-139.64099999999999</c:v>
                </c:pt>
                <c:pt idx="4118">
                  <c:v>-139.63900000000001</c:v>
                </c:pt>
                <c:pt idx="4119">
                  <c:v>-139.637</c:v>
                </c:pt>
                <c:pt idx="4120">
                  <c:v>-139.63499999999999</c:v>
                </c:pt>
                <c:pt idx="4121">
                  <c:v>-139.63300000000001</c:v>
                </c:pt>
                <c:pt idx="4122">
                  <c:v>-139.631</c:v>
                </c:pt>
                <c:pt idx="4123">
                  <c:v>-139.62899999999999</c:v>
                </c:pt>
                <c:pt idx="4124">
                  <c:v>-139.62700000000001</c:v>
                </c:pt>
                <c:pt idx="4125">
                  <c:v>-139.625</c:v>
                </c:pt>
                <c:pt idx="4126">
                  <c:v>-139.62299999999999</c:v>
                </c:pt>
                <c:pt idx="4127">
                  <c:v>-139.62100000000001</c:v>
                </c:pt>
                <c:pt idx="4128">
                  <c:v>-139.619</c:v>
                </c:pt>
                <c:pt idx="4129">
                  <c:v>-139.61699999999999</c:v>
                </c:pt>
                <c:pt idx="4130">
                  <c:v>-139.61500000000001</c:v>
                </c:pt>
                <c:pt idx="4131">
                  <c:v>-139.613</c:v>
                </c:pt>
                <c:pt idx="4132">
                  <c:v>-139.61099999999999</c:v>
                </c:pt>
                <c:pt idx="4133">
                  <c:v>-139.60900000000001</c:v>
                </c:pt>
                <c:pt idx="4134">
                  <c:v>-139.607</c:v>
                </c:pt>
                <c:pt idx="4135">
                  <c:v>-139.60499999999999</c:v>
                </c:pt>
                <c:pt idx="4136">
                  <c:v>-139.60300000000001</c:v>
                </c:pt>
                <c:pt idx="4137">
                  <c:v>-139.601</c:v>
                </c:pt>
                <c:pt idx="4138">
                  <c:v>-139.59899999999999</c:v>
                </c:pt>
                <c:pt idx="4139">
                  <c:v>-139.59700000000001</c:v>
                </c:pt>
                <c:pt idx="4140">
                  <c:v>-139.595</c:v>
                </c:pt>
                <c:pt idx="4141">
                  <c:v>-139.59299999999999</c:v>
                </c:pt>
                <c:pt idx="4142">
                  <c:v>-139.59100000000001</c:v>
                </c:pt>
                <c:pt idx="4143">
                  <c:v>-139.589</c:v>
                </c:pt>
                <c:pt idx="4144">
                  <c:v>-139.58699999999999</c:v>
                </c:pt>
                <c:pt idx="4145">
                  <c:v>-139.58500000000001</c:v>
                </c:pt>
                <c:pt idx="4146">
                  <c:v>-139.583</c:v>
                </c:pt>
                <c:pt idx="4147">
                  <c:v>-139.58099999999999</c:v>
                </c:pt>
                <c:pt idx="4148">
                  <c:v>-139.57900000000001</c:v>
                </c:pt>
                <c:pt idx="4149">
                  <c:v>-139.577</c:v>
                </c:pt>
                <c:pt idx="4150">
                  <c:v>-139.57499999999999</c:v>
                </c:pt>
                <c:pt idx="4151">
                  <c:v>-139.57300000000001</c:v>
                </c:pt>
                <c:pt idx="4152">
                  <c:v>-139.571</c:v>
                </c:pt>
                <c:pt idx="4153">
                  <c:v>-139.56899999999999</c:v>
                </c:pt>
                <c:pt idx="4154">
                  <c:v>-139.56700000000001</c:v>
                </c:pt>
                <c:pt idx="4155">
                  <c:v>-139.565</c:v>
                </c:pt>
                <c:pt idx="4156">
                  <c:v>-139.56299999999999</c:v>
                </c:pt>
                <c:pt idx="4157">
                  <c:v>-139.56100000000001</c:v>
                </c:pt>
                <c:pt idx="4158">
                  <c:v>-139.559</c:v>
                </c:pt>
                <c:pt idx="4159">
                  <c:v>-139.55699999999999</c:v>
                </c:pt>
                <c:pt idx="4160">
                  <c:v>-139.55500000000001</c:v>
                </c:pt>
                <c:pt idx="4161">
                  <c:v>-139.553</c:v>
                </c:pt>
                <c:pt idx="4162">
                  <c:v>-139.55099999999999</c:v>
                </c:pt>
                <c:pt idx="4163">
                  <c:v>-139.54900000000001</c:v>
                </c:pt>
                <c:pt idx="4164">
                  <c:v>-139.547</c:v>
                </c:pt>
                <c:pt idx="4165">
                  <c:v>-139.54499999999999</c:v>
                </c:pt>
                <c:pt idx="4166">
                  <c:v>-139.54300000000001</c:v>
                </c:pt>
                <c:pt idx="4167">
                  <c:v>-139.541</c:v>
                </c:pt>
                <c:pt idx="4168">
                  <c:v>-139.53899999999999</c:v>
                </c:pt>
                <c:pt idx="4169">
                  <c:v>-139.53700000000001</c:v>
                </c:pt>
                <c:pt idx="4170">
                  <c:v>-139.535</c:v>
                </c:pt>
                <c:pt idx="4171">
                  <c:v>-139.53299999999999</c:v>
                </c:pt>
                <c:pt idx="4172">
                  <c:v>-139.53100000000001</c:v>
                </c:pt>
                <c:pt idx="4173">
                  <c:v>-139.529</c:v>
                </c:pt>
                <c:pt idx="4174">
                  <c:v>-139.52699999999999</c:v>
                </c:pt>
                <c:pt idx="4175">
                  <c:v>-139.52500000000001</c:v>
                </c:pt>
                <c:pt idx="4176">
                  <c:v>-139.523</c:v>
                </c:pt>
                <c:pt idx="4177">
                  <c:v>-139.52100000000002</c:v>
                </c:pt>
                <c:pt idx="4178">
                  <c:v>-139.51900000000001</c:v>
                </c:pt>
                <c:pt idx="4179">
                  <c:v>-139.517</c:v>
                </c:pt>
                <c:pt idx="4180">
                  <c:v>-139.51499999999999</c:v>
                </c:pt>
                <c:pt idx="4181">
                  <c:v>-139.51300000000001</c:v>
                </c:pt>
                <c:pt idx="4182">
                  <c:v>-139.511</c:v>
                </c:pt>
                <c:pt idx="4183">
                  <c:v>-139.50900000000001</c:v>
                </c:pt>
                <c:pt idx="4184">
                  <c:v>-139.50700000000001</c:v>
                </c:pt>
                <c:pt idx="4185">
                  <c:v>-139.505</c:v>
                </c:pt>
                <c:pt idx="4186">
                  <c:v>-139.50299999999999</c:v>
                </c:pt>
                <c:pt idx="4187">
                  <c:v>-139.501</c:v>
                </c:pt>
                <c:pt idx="4188">
                  <c:v>-139.499</c:v>
                </c:pt>
                <c:pt idx="4189">
                  <c:v>-139.49700000000001</c:v>
                </c:pt>
                <c:pt idx="4190">
                  <c:v>-139.495</c:v>
                </c:pt>
                <c:pt idx="4191">
                  <c:v>-139.49299999999999</c:v>
                </c:pt>
                <c:pt idx="4192">
                  <c:v>-139.49099999999999</c:v>
                </c:pt>
                <c:pt idx="4193">
                  <c:v>-139.489</c:v>
                </c:pt>
                <c:pt idx="4194">
                  <c:v>-139.48699999999999</c:v>
                </c:pt>
                <c:pt idx="4195">
                  <c:v>-139.48500000000001</c:v>
                </c:pt>
                <c:pt idx="4196">
                  <c:v>-139.483</c:v>
                </c:pt>
                <c:pt idx="4197">
                  <c:v>-139.48099999999999</c:v>
                </c:pt>
                <c:pt idx="4198">
                  <c:v>-139.47899999999998</c:v>
                </c:pt>
                <c:pt idx="4199">
                  <c:v>-139.477</c:v>
                </c:pt>
                <c:pt idx="4200">
                  <c:v>-139.47499999999999</c:v>
                </c:pt>
                <c:pt idx="4201">
                  <c:v>-139.47300000000001</c:v>
                </c:pt>
                <c:pt idx="4202">
                  <c:v>-139.471</c:v>
                </c:pt>
                <c:pt idx="4203">
                  <c:v>-139.46899999999999</c:v>
                </c:pt>
                <c:pt idx="4204">
                  <c:v>-139.46700000000001</c:v>
                </c:pt>
                <c:pt idx="4205">
                  <c:v>-139.465</c:v>
                </c:pt>
                <c:pt idx="4206">
                  <c:v>-139.46299999999999</c:v>
                </c:pt>
                <c:pt idx="4207">
                  <c:v>-139.46100000000001</c:v>
                </c:pt>
                <c:pt idx="4208">
                  <c:v>-139.459</c:v>
                </c:pt>
                <c:pt idx="4209">
                  <c:v>-139.45699999999999</c:v>
                </c:pt>
                <c:pt idx="4210">
                  <c:v>-139.45500000000001</c:v>
                </c:pt>
                <c:pt idx="4211">
                  <c:v>-139.453</c:v>
                </c:pt>
                <c:pt idx="4212">
                  <c:v>-139.45099999999999</c:v>
                </c:pt>
                <c:pt idx="4213">
                  <c:v>-139.44900000000001</c:v>
                </c:pt>
                <c:pt idx="4214">
                  <c:v>-139.447</c:v>
                </c:pt>
                <c:pt idx="4215">
                  <c:v>-139.44499999999999</c:v>
                </c:pt>
                <c:pt idx="4216">
                  <c:v>-139.44300000000001</c:v>
                </c:pt>
                <c:pt idx="4217">
                  <c:v>-139.441</c:v>
                </c:pt>
                <c:pt idx="4218">
                  <c:v>-139.43899999999999</c:v>
                </c:pt>
                <c:pt idx="4219">
                  <c:v>-139.43700000000001</c:v>
                </c:pt>
                <c:pt idx="4220">
                  <c:v>-139.435</c:v>
                </c:pt>
                <c:pt idx="4221">
                  <c:v>-139.43299999999999</c:v>
                </c:pt>
                <c:pt idx="4222">
                  <c:v>-139.43100000000001</c:v>
                </c:pt>
                <c:pt idx="4223">
                  <c:v>-139.429</c:v>
                </c:pt>
                <c:pt idx="4224">
                  <c:v>-139.42699999999999</c:v>
                </c:pt>
                <c:pt idx="4225">
                  <c:v>-139.42500000000001</c:v>
                </c:pt>
                <c:pt idx="4226">
                  <c:v>-139.423</c:v>
                </c:pt>
                <c:pt idx="4227">
                  <c:v>-139.42099999999999</c:v>
                </c:pt>
                <c:pt idx="4228">
                  <c:v>-139.41900000000001</c:v>
                </c:pt>
                <c:pt idx="4229">
                  <c:v>-139.417</c:v>
                </c:pt>
                <c:pt idx="4230">
                  <c:v>-139.41499999999999</c:v>
                </c:pt>
                <c:pt idx="4231">
                  <c:v>-139.41300000000001</c:v>
                </c:pt>
                <c:pt idx="4232">
                  <c:v>-139.411</c:v>
                </c:pt>
                <c:pt idx="4233">
                  <c:v>-139.40899999999999</c:v>
                </c:pt>
                <c:pt idx="4234">
                  <c:v>-139.40700000000001</c:v>
                </c:pt>
                <c:pt idx="4235">
                  <c:v>-139.405</c:v>
                </c:pt>
                <c:pt idx="4236">
                  <c:v>-139.40299999999999</c:v>
                </c:pt>
                <c:pt idx="4237">
                  <c:v>-139.40100000000001</c:v>
                </c:pt>
                <c:pt idx="4238">
                  <c:v>-139.399</c:v>
                </c:pt>
                <c:pt idx="4239">
                  <c:v>-139.39699999999999</c:v>
                </c:pt>
                <c:pt idx="4240">
                  <c:v>-139.39500000000001</c:v>
                </c:pt>
                <c:pt idx="4241">
                  <c:v>-139.393</c:v>
                </c:pt>
                <c:pt idx="4242">
                  <c:v>-139.39099999999999</c:v>
                </c:pt>
                <c:pt idx="4243">
                  <c:v>-139.38900000000001</c:v>
                </c:pt>
                <c:pt idx="4244">
                  <c:v>-139.387</c:v>
                </c:pt>
                <c:pt idx="4245">
                  <c:v>-139.38499999999999</c:v>
                </c:pt>
                <c:pt idx="4246">
                  <c:v>-139.38300000000001</c:v>
                </c:pt>
                <c:pt idx="4247">
                  <c:v>-139.381</c:v>
                </c:pt>
                <c:pt idx="4248">
                  <c:v>-139.37899999999999</c:v>
                </c:pt>
                <c:pt idx="4249">
                  <c:v>-139.37700000000001</c:v>
                </c:pt>
                <c:pt idx="4250">
                  <c:v>-139.375</c:v>
                </c:pt>
                <c:pt idx="4251">
                  <c:v>-139.37299999999999</c:v>
                </c:pt>
                <c:pt idx="4252">
                  <c:v>-139.37100000000001</c:v>
                </c:pt>
                <c:pt idx="4253">
                  <c:v>-139.369</c:v>
                </c:pt>
                <c:pt idx="4254">
                  <c:v>-139.36699999999999</c:v>
                </c:pt>
                <c:pt idx="4255">
                  <c:v>-139.36500000000001</c:v>
                </c:pt>
                <c:pt idx="4256">
                  <c:v>-139.363</c:v>
                </c:pt>
                <c:pt idx="4257">
                  <c:v>-139.36099999999999</c:v>
                </c:pt>
                <c:pt idx="4258">
                  <c:v>-139.35900000000001</c:v>
                </c:pt>
                <c:pt idx="4259">
                  <c:v>-139.357</c:v>
                </c:pt>
                <c:pt idx="4260">
                  <c:v>-139.35499999999999</c:v>
                </c:pt>
                <c:pt idx="4261">
                  <c:v>-139.35300000000001</c:v>
                </c:pt>
                <c:pt idx="4262">
                  <c:v>-139.351</c:v>
                </c:pt>
                <c:pt idx="4263">
                  <c:v>-139.34899999999999</c:v>
                </c:pt>
                <c:pt idx="4264">
                  <c:v>-139.34700000000001</c:v>
                </c:pt>
                <c:pt idx="4265">
                  <c:v>-139.345</c:v>
                </c:pt>
                <c:pt idx="4266">
                  <c:v>-139.34299999999999</c:v>
                </c:pt>
                <c:pt idx="4267">
                  <c:v>-139.34100000000001</c:v>
                </c:pt>
                <c:pt idx="4268">
                  <c:v>-139.339</c:v>
                </c:pt>
                <c:pt idx="4269">
                  <c:v>-139.33699999999999</c:v>
                </c:pt>
                <c:pt idx="4270">
                  <c:v>-139.33500000000001</c:v>
                </c:pt>
                <c:pt idx="4271">
                  <c:v>-139.333</c:v>
                </c:pt>
                <c:pt idx="4272">
                  <c:v>-139.33099999999999</c:v>
                </c:pt>
                <c:pt idx="4273">
                  <c:v>-139.32900000000001</c:v>
                </c:pt>
                <c:pt idx="4274">
                  <c:v>-139.327</c:v>
                </c:pt>
                <c:pt idx="4275">
                  <c:v>-139.32499999999999</c:v>
                </c:pt>
                <c:pt idx="4276">
                  <c:v>-139.32300000000001</c:v>
                </c:pt>
                <c:pt idx="4277">
                  <c:v>-139.321</c:v>
                </c:pt>
                <c:pt idx="4278">
                  <c:v>-139.31899999999999</c:v>
                </c:pt>
                <c:pt idx="4279">
                  <c:v>-139.31700000000001</c:v>
                </c:pt>
                <c:pt idx="4280">
                  <c:v>-139.315</c:v>
                </c:pt>
                <c:pt idx="4281">
                  <c:v>-139.31299999999999</c:v>
                </c:pt>
                <c:pt idx="4282">
                  <c:v>-139.31100000000001</c:v>
                </c:pt>
                <c:pt idx="4283">
                  <c:v>-139.309</c:v>
                </c:pt>
                <c:pt idx="4284">
                  <c:v>-139.30699999999999</c:v>
                </c:pt>
                <c:pt idx="4285">
                  <c:v>-139.30500000000001</c:v>
                </c:pt>
                <c:pt idx="4286">
                  <c:v>-139.303</c:v>
                </c:pt>
                <c:pt idx="4287">
                  <c:v>-139.30099999999999</c:v>
                </c:pt>
                <c:pt idx="4288">
                  <c:v>-139.29900000000001</c:v>
                </c:pt>
                <c:pt idx="4289">
                  <c:v>-139.297</c:v>
                </c:pt>
                <c:pt idx="4290">
                  <c:v>-139.29499999999999</c:v>
                </c:pt>
                <c:pt idx="4291">
                  <c:v>-139.29300000000001</c:v>
                </c:pt>
                <c:pt idx="4292">
                  <c:v>-139.291</c:v>
                </c:pt>
                <c:pt idx="4293">
                  <c:v>-139.28899999999999</c:v>
                </c:pt>
                <c:pt idx="4294">
                  <c:v>-139.28700000000001</c:v>
                </c:pt>
                <c:pt idx="4295">
                  <c:v>-139.285</c:v>
                </c:pt>
                <c:pt idx="4296">
                  <c:v>-139.28299999999999</c:v>
                </c:pt>
                <c:pt idx="4297">
                  <c:v>-139.28100000000001</c:v>
                </c:pt>
                <c:pt idx="4298">
                  <c:v>-139.279</c:v>
                </c:pt>
                <c:pt idx="4299">
                  <c:v>-139.27699999999999</c:v>
                </c:pt>
                <c:pt idx="4300">
                  <c:v>-139.27500000000001</c:v>
                </c:pt>
                <c:pt idx="4301">
                  <c:v>-139.273</c:v>
                </c:pt>
                <c:pt idx="4302">
                  <c:v>-139.27100000000002</c:v>
                </c:pt>
                <c:pt idx="4303">
                  <c:v>-139.26900000000001</c:v>
                </c:pt>
                <c:pt idx="4304">
                  <c:v>-139.267</c:v>
                </c:pt>
                <c:pt idx="4305">
                  <c:v>-139.26499999999999</c:v>
                </c:pt>
                <c:pt idx="4306">
                  <c:v>-139.26300000000001</c:v>
                </c:pt>
                <c:pt idx="4307">
                  <c:v>-139.261</c:v>
                </c:pt>
                <c:pt idx="4308">
                  <c:v>-139.25900000000001</c:v>
                </c:pt>
                <c:pt idx="4309">
                  <c:v>-139.25700000000001</c:v>
                </c:pt>
                <c:pt idx="4310">
                  <c:v>-139.255</c:v>
                </c:pt>
                <c:pt idx="4311">
                  <c:v>-139.25299999999999</c:v>
                </c:pt>
                <c:pt idx="4312">
                  <c:v>-139.251</c:v>
                </c:pt>
                <c:pt idx="4313">
                  <c:v>-139.249</c:v>
                </c:pt>
                <c:pt idx="4314">
                  <c:v>-139.24700000000001</c:v>
                </c:pt>
                <c:pt idx="4315">
                  <c:v>-139.245</c:v>
                </c:pt>
                <c:pt idx="4316">
                  <c:v>-139.24299999999999</c:v>
                </c:pt>
                <c:pt idx="4317">
                  <c:v>-139.24099999999999</c:v>
                </c:pt>
                <c:pt idx="4318">
                  <c:v>-139.239</c:v>
                </c:pt>
                <c:pt idx="4319">
                  <c:v>-139.23699999999999</c:v>
                </c:pt>
                <c:pt idx="4320">
                  <c:v>-139.23500000000001</c:v>
                </c:pt>
                <c:pt idx="4321">
                  <c:v>-139.233</c:v>
                </c:pt>
                <c:pt idx="4322">
                  <c:v>-139.23099999999999</c:v>
                </c:pt>
                <c:pt idx="4323">
                  <c:v>-139.22899999999998</c:v>
                </c:pt>
                <c:pt idx="4324">
                  <c:v>-139.227</c:v>
                </c:pt>
                <c:pt idx="4325">
                  <c:v>-139.22499999999999</c:v>
                </c:pt>
                <c:pt idx="4326">
                  <c:v>-139.22300000000001</c:v>
                </c:pt>
                <c:pt idx="4327">
                  <c:v>-139.221</c:v>
                </c:pt>
                <c:pt idx="4328">
                  <c:v>-139.21899999999999</c:v>
                </c:pt>
                <c:pt idx="4329">
                  <c:v>-139.21700000000001</c:v>
                </c:pt>
                <c:pt idx="4330">
                  <c:v>-139.215</c:v>
                </c:pt>
                <c:pt idx="4331">
                  <c:v>-139.21299999999999</c:v>
                </c:pt>
                <c:pt idx="4332">
                  <c:v>-139.21100000000001</c:v>
                </c:pt>
                <c:pt idx="4333">
                  <c:v>-139.209</c:v>
                </c:pt>
                <c:pt idx="4334">
                  <c:v>-139.20699999999999</c:v>
                </c:pt>
                <c:pt idx="4335">
                  <c:v>-139.20500000000001</c:v>
                </c:pt>
                <c:pt idx="4336">
                  <c:v>-139.203</c:v>
                </c:pt>
                <c:pt idx="4337">
                  <c:v>-139.20099999999999</c:v>
                </c:pt>
                <c:pt idx="4338">
                  <c:v>-139.19900000000001</c:v>
                </c:pt>
                <c:pt idx="4339">
                  <c:v>-139.197</c:v>
                </c:pt>
                <c:pt idx="4340">
                  <c:v>-139.19499999999999</c:v>
                </c:pt>
                <c:pt idx="4341">
                  <c:v>-139.19300000000001</c:v>
                </c:pt>
                <c:pt idx="4342">
                  <c:v>-139.191</c:v>
                </c:pt>
                <c:pt idx="4343">
                  <c:v>-139.18899999999999</c:v>
                </c:pt>
                <c:pt idx="4344">
                  <c:v>-139.18700000000001</c:v>
                </c:pt>
                <c:pt idx="4345">
                  <c:v>-139.185</c:v>
                </c:pt>
                <c:pt idx="4346">
                  <c:v>-139.18299999999999</c:v>
                </c:pt>
                <c:pt idx="4347">
                  <c:v>-139.18100000000001</c:v>
                </c:pt>
                <c:pt idx="4348">
                  <c:v>-139.179</c:v>
                </c:pt>
                <c:pt idx="4349">
                  <c:v>-139.17699999999999</c:v>
                </c:pt>
                <c:pt idx="4350">
                  <c:v>-139.17500000000001</c:v>
                </c:pt>
                <c:pt idx="4351">
                  <c:v>-139.173</c:v>
                </c:pt>
                <c:pt idx="4352">
                  <c:v>-139.17099999999999</c:v>
                </c:pt>
                <c:pt idx="4353">
                  <c:v>-139.16900000000001</c:v>
                </c:pt>
                <c:pt idx="4354">
                  <c:v>-139.167</c:v>
                </c:pt>
                <c:pt idx="4355">
                  <c:v>-139.16499999999999</c:v>
                </c:pt>
                <c:pt idx="4356">
                  <c:v>-139.16300000000001</c:v>
                </c:pt>
                <c:pt idx="4357">
                  <c:v>-139.161</c:v>
                </c:pt>
                <c:pt idx="4358">
                  <c:v>-139.15899999999999</c:v>
                </c:pt>
                <c:pt idx="4359">
                  <c:v>-139.15700000000001</c:v>
                </c:pt>
                <c:pt idx="4360">
                  <c:v>-139.155</c:v>
                </c:pt>
                <c:pt idx="4361">
                  <c:v>-139.15299999999999</c:v>
                </c:pt>
                <c:pt idx="4362">
                  <c:v>-139.15100000000001</c:v>
                </c:pt>
                <c:pt idx="4363">
                  <c:v>-139.149</c:v>
                </c:pt>
                <c:pt idx="4364">
                  <c:v>-139.14699999999999</c:v>
                </c:pt>
                <c:pt idx="4365">
                  <c:v>-139.14500000000001</c:v>
                </c:pt>
                <c:pt idx="4366">
                  <c:v>-139.143</c:v>
                </c:pt>
                <c:pt idx="4367">
                  <c:v>-139.14099999999999</c:v>
                </c:pt>
                <c:pt idx="4368">
                  <c:v>-139.13900000000001</c:v>
                </c:pt>
                <c:pt idx="4369">
                  <c:v>-139.137</c:v>
                </c:pt>
                <c:pt idx="4370">
                  <c:v>-139.13499999999999</c:v>
                </c:pt>
                <c:pt idx="4371">
                  <c:v>-139.13300000000001</c:v>
                </c:pt>
                <c:pt idx="4372">
                  <c:v>-139.131</c:v>
                </c:pt>
                <c:pt idx="4373">
                  <c:v>-139.12899999999999</c:v>
                </c:pt>
                <c:pt idx="4374">
                  <c:v>-139.12700000000001</c:v>
                </c:pt>
                <c:pt idx="4375">
                  <c:v>-139.125</c:v>
                </c:pt>
                <c:pt idx="4376">
                  <c:v>-139.12299999999999</c:v>
                </c:pt>
                <c:pt idx="4377">
                  <c:v>-139.12100000000001</c:v>
                </c:pt>
                <c:pt idx="4378">
                  <c:v>-139.119</c:v>
                </c:pt>
                <c:pt idx="4379">
                  <c:v>-139.11699999999999</c:v>
                </c:pt>
                <c:pt idx="4380">
                  <c:v>-139.11500000000001</c:v>
                </c:pt>
                <c:pt idx="4381">
                  <c:v>-139.113</c:v>
                </c:pt>
                <c:pt idx="4382">
                  <c:v>-139.11099999999999</c:v>
                </c:pt>
                <c:pt idx="4383">
                  <c:v>-139.10900000000001</c:v>
                </c:pt>
                <c:pt idx="4384">
                  <c:v>-139.107</c:v>
                </c:pt>
                <c:pt idx="4385">
                  <c:v>-139.10499999999999</c:v>
                </c:pt>
                <c:pt idx="4386">
                  <c:v>-139.10300000000001</c:v>
                </c:pt>
                <c:pt idx="4387">
                  <c:v>-139.101</c:v>
                </c:pt>
                <c:pt idx="4388">
                  <c:v>-139.09899999999999</c:v>
                </c:pt>
                <c:pt idx="4389">
                  <c:v>-139.09700000000001</c:v>
                </c:pt>
                <c:pt idx="4390">
                  <c:v>-139.095</c:v>
                </c:pt>
                <c:pt idx="4391">
                  <c:v>-139.09299999999999</c:v>
                </c:pt>
                <c:pt idx="4392">
                  <c:v>-139.09100000000001</c:v>
                </c:pt>
                <c:pt idx="4393">
                  <c:v>-139.089</c:v>
                </c:pt>
                <c:pt idx="4394">
                  <c:v>-139.08699999999999</c:v>
                </c:pt>
                <c:pt idx="4395">
                  <c:v>-139.08500000000001</c:v>
                </c:pt>
                <c:pt idx="4396">
                  <c:v>-139.083</c:v>
                </c:pt>
                <c:pt idx="4397">
                  <c:v>-139.08099999999999</c:v>
                </c:pt>
                <c:pt idx="4398">
                  <c:v>-139.07900000000001</c:v>
                </c:pt>
                <c:pt idx="4399">
                  <c:v>-139.077</c:v>
                </c:pt>
                <c:pt idx="4400">
                  <c:v>-139.07499999999999</c:v>
                </c:pt>
                <c:pt idx="4401">
                  <c:v>-139.07300000000001</c:v>
                </c:pt>
                <c:pt idx="4402">
                  <c:v>-139.071</c:v>
                </c:pt>
                <c:pt idx="4403">
                  <c:v>-139.06899999999999</c:v>
                </c:pt>
                <c:pt idx="4404">
                  <c:v>-139.06700000000001</c:v>
                </c:pt>
                <c:pt idx="4405">
                  <c:v>-139.065</c:v>
                </c:pt>
                <c:pt idx="4406">
                  <c:v>-139.06299999999999</c:v>
                </c:pt>
                <c:pt idx="4407">
                  <c:v>-139.06100000000001</c:v>
                </c:pt>
                <c:pt idx="4408">
                  <c:v>-139.059</c:v>
                </c:pt>
                <c:pt idx="4409">
                  <c:v>-139.05699999999999</c:v>
                </c:pt>
                <c:pt idx="4410">
                  <c:v>-139.05500000000001</c:v>
                </c:pt>
                <c:pt idx="4411">
                  <c:v>-139.053</c:v>
                </c:pt>
                <c:pt idx="4412">
                  <c:v>-139.05099999999999</c:v>
                </c:pt>
                <c:pt idx="4413">
                  <c:v>-139.04900000000001</c:v>
                </c:pt>
                <c:pt idx="4414">
                  <c:v>-139.047</c:v>
                </c:pt>
                <c:pt idx="4415">
                  <c:v>-139.04499999999999</c:v>
                </c:pt>
                <c:pt idx="4416">
                  <c:v>-139.04300000000001</c:v>
                </c:pt>
                <c:pt idx="4417">
                  <c:v>-139.041</c:v>
                </c:pt>
                <c:pt idx="4418">
                  <c:v>-139.03899999999999</c:v>
                </c:pt>
                <c:pt idx="4419">
                  <c:v>-139.03700000000001</c:v>
                </c:pt>
                <c:pt idx="4420">
                  <c:v>-139.035</c:v>
                </c:pt>
                <c:pt idx="4421">
                  <c:v>-139.03299999999999</c:v>
                </c:pt>
                <c:pt idx="4422">
                  <c:v>-139.03100000000001</c:v>
                </c:pt>
                <c:pt idx="4423">
                  <c:v>-139.029</c:v>
                </c:pt>
                <c:pt idx="4424">
                  <c:v>-139.02699999999999</c:v>
                </c:pt>
                <c:pt idx="4425">
                  <c:v>-139.02500000000001</c:v>
                </c:pt>
                <c:pt idx="4426">
                  <c:v>-139.023</c:v>
                </c:pt>
                <c:pt idx="4427">
                  <c:v>-139.02100000000002</c:v>
                </c:pt>
                <c:pt idx="4428">
                  <c:v>-139.01900000000001</c:v>
                </c:pt>
                <c:pt idx="4429">
                  <c:v>-139.017</c:v>
                </c:pt>
                <c:pt idx="4430">
                  <c:v>-139.01499999999999</c:v>
                </c:pt>
                <c:pt idx="4431">
                  <c:v>-139.01300000000001</c:v>
                </c:pt>
                <c:pt idx="4432">
                  <c:v>-139.011</c:v>
                </c:pt>
                <c:pt idx="4433">
                  <c:v>-139.00900000000001</c:v>
                </c:pt>
                <c:pt idx="4434">
                  <c:v>-139.00700000000001</c:v>
                </c:pt>
                <c:pt idx="4435">
                  <c:v>-139.005</c:v>
                </c:pt>
                <c:pt idx="4436">
                  <c:v>-139.00299999999999</c:v>
                </c:pt>
                <c:pt idx="4437">
                  <c:v>-139.001</c:v>
                </c:pt>
                <c:pt idx="4438">
                  <c:v>-138.999</c:v>
                </c:pt>
                <c:pt idx="4439">
                  <c:v>-138.99700000000001</c:v>
                </c:pt>
                <c:pt idx="4440">
                  <c:v>-138.995</c:v>
                </c:pt>
                <c:pt idx="4441">
                  <c:v>-138.99299999999999</c:v>
                </c:pt>
                <c:pt idx="4442">
                  <c:v>-138.99099999999999</c:v>
                </c:pt>
                <c:pt idx="4443">
                  <c:v>-138.989</c:v>
                </c:pt>
                <c:pt idx="4444">
                  <c:v>-138.98699999999999</c:v>
                </c:pt>
                <c:pt idx="4445">
                  <c:v>-138.98500000000001</c:v>
                </c:pt>
                <c:pt idx="4446">
                  <c:v>-138.983</c:v>
                </c:pt>
                <c:pt idx="4447">
                  <c:v>-138.98099999999999</c:v>
                </c:pt>
                <c:pt idx="4448">
                  <c:v>-138.97899999999998</c:v>
                </c:pt>
                <c:pt idx="4449">
                  <c:v>-138.977</c:v>
                </c:pt>
                <c:pt idx="4450">
                  <c:v>-138.97499999999999</c:v>
                </c:pt>
                <c:pt idx="4451">
                  <c:v>-138.97300000000001</c:v>
                </c:pt>
                <c:pt idx="4452">
                  <c:v>-138.971</c:v>
                </c:pt>
                <c:pt idx="4453">
                  <c:v>-138.96899999999999</c:v>
                </c:pt>
                <c:pt idx="4454">
                  <c:v>-138.96700000000001</c:v>
                </c:pt>
                <c:pt idx="4455">
                  <c:v>-138.965</c:v>
                </c:pt>
                <c:pt idx="4456">
                  <c:v>-138.96299999999999</c:v>
                </c:pt>
                <c:pt idx="4457">
                  <c:v>-138.96100000000001</c:v>
                </c:pt>
                <c:pt idx="4458">
                  <c:v>-138.959</c:v>
                </c:pt>
                <c:pt idx="4459">
                  <c:v>-138.95699999999999</c:v>
                </c:pt>
                <c:pt idx="4460">
                  <c:v>-138.95500000000001</c:v>
                </c:pt>
                <c:pt idx="4461">
                  <c:v>-138.953</c:v>
                </c:pt>
                <c:pt idx="4462">
                  <c:v>-138.95099999999999</c:v>
                </c:pt>
                <c:pt idx="4463">
                  <c:v>-138.94900000000001</c:v>
                </c:pt>
                <c:pt idx="4464">
                  <c:v>-138.947</c:v>
                </c:pt>
                <c:pt idx="4465">
                  <c:v>-138.94499999999999</c:v>
                </c:pt>
                <c:pt idx="4466">
                  <c:v>-138.94300000000001</c:v>
                </c:pt>
                <c:pt idx="4467">
                  <c:v>-138.941</c:v>
                </c:pt>
                <c:pt idx="4468">
                  <c:v>-138.93899999999999</c:v>
                </c:pt>
                <c:pt idx="4469">
                  <c:v>-138.93700000000001</c:v>
                </c:pt>
                <c:pt idx="4470">
                  <c:v>-138.935</c:v>
                </c:pt>
                <c:pt idx="4471">
                  <c:v>-138.93299999999999</c:v>
                </c:pt>
                <c:pt idx="4472">
                  <c:v>-138.93100000000001</c:v>
                </c:pt>
                <c:pt idx="4473">
                  <c:v>-138.929</c:v>
                </c:pt>
                <c:pt idx="4474">
                  <c:v>-138.92699999999999</c:v>
                </c:pt>
                <c:pt idx="4475">
                  <c:v>-138.92500000000001</c:v>
                </c:pt>
                <c:pt idx="4476">
                  <c:v>-138.923</c:v>
                </c:pt>
                <c:pt idx="4477">
                  <c:v>-138.92099999999999</c:v>
                </c:pt>
                <c:pt idx="4478">
                  <c:v>-138.91900000000001</c:v>
                </c:pt>
                <c:pt idx="4479">
                  <c:v>-138.917</c:v>
                </c:pt>
                <c:pt idx="4480">
                  <c:v>-138.91499999999999</c:v>
                </c:pt>
                <c:pt idx="4481">
                  <c:v>-138.91300000000001</c:v>
                </c:pt>
                <c:pt idx="4482">
                  <c:v>-138.911</c:v>
                </c:pt>
                <c:pt idx="4483">
                  <c:v>-138.90899999999999</c:v>
                </c:pt>
                <c:pt idx="4484">
                  <c:v>-138.90700000000001</c:v>
                </c:pt>
                <c:pt idx="4485">
                  <c:v>-138.905</c:v>
                </c:pt>
                <c:pt idx="4486">
                  <c:v>-138.90299999999999</c:v>
                </c:pt>
                <c:pt idx="4487">
                  <c:v>-138.90100000000001</c:v>
                </c:pt>
                <c:pt idx="4488">
                  <c:v>-138.899</c:v>
                </c:pt>
                <c:pt idx="4489">
                  <c:v>-138.89699999999999</c:v>
                </c:pt>
                <c:pt idx="4490">
                  <c:v>-138.89500000000001</c:v>
                </c:pt>
                <c:pt idx="4491">
                  <c:v>-138.893</c:v>
                </c:pt>
                <c:pt idx="4492">
                  <c:v>-138.89099999999999</c:v>
                </c:pt>
                <c:pt idx="4493">
                  <c:v>-138.88900000000001</c:v>
                </c:pt>
                <c:pt idx="4494">
                  <c:v>-138.887</c:v>
                </c:pt>
                <c:pt idx="4495">
                  <c:v>-138.88499999999999</c:v>
                </c:pt>
                <c:pt idx="4496">
                  <c:v>-138.88300000000001</c:v>
                </c:pt>
                <c:pt idx="4497">
                  <c:v>-138.881</c:v>
                </c:pt>
                <c:pt idx="4498">
                  <c:v>-138.87899999999999</c:v>
                </c:pt>
                <c:pt idx="4499">
                  <c:v>-138.87700000000001</c:v>
                </c:pt>
                <c:pt idx="4500">
                  <c:v>-138.875</c:v>
                </c:pt>
                <c:pt idx="4501">
                  <c:v>-138.87299999999999</c:v>
                </c:pt>
                <c:pt idx="4502">
                  <c:v>-138.87100000000001</c:v>
                </c:pt>
                <c:pt idx="4503">
                  <c:v>-138.869</c:v>
                </c:pt>
                <c:pt idx="4504">
                  <c:v>-138.86699999999999</c:v>
                </c:pt>
                <c:pt idx="4505">
                  <c:v>-138.86500000000001</c:v>
                </c:pt>
                <c:pt idx="4506">
                  <c:v>-138.863</c:v>
                </c:pt>
                <c:pt idx="4507">
                  <c:v>-138.86099999999999</c:v>
                </c:pt>
                <c:pt idx="4508">
                  <c:v>-138.85900000000001</c:v>
                </c:pt>
                <c:pt idx="4509">
                  <c:v>-138.857</c:v>
                </c:pt>
                <c:pt idx="4510">
                  <c:v>-138.85499999999999</c:v>
                </c:pt>
                <c:pt idx="4511">
                  <c:v>-138.85300000000001</c:v>
                </c:pt>
                <c:pt idx="4512">
                  <c:v>-138.851</c:v>
                </c:pt>
                <c:pt idx="4513">
                  <c:v>-138.84899999999999</c:v>
                </c:pt>
                <c:pt idx="4514">
                  <c:v>-138.84700000000001</c:v>
                </c:pt>
                <c:pt idx="4515">
                  <c:v>-138.845</c:v>
                </c:pt>
                <c:pt idx="4516">
                  <c:v>-138.84299999999999</c:v>
                </c:pt>
                <c:pt idx="4517">
                  <c:v>-138.84100000000001</c:v>
                </c:pt>
                <c:pt idx="4518">
                  <c:v>-138.839</c:v>
                </c:pt>
                <c:pt idx="4519">
                  <c:v>-138.83699999999999</c:v>
                </c:pt>
                <c:pt idx="4520">
                  <c:v>-138.83500000000001</c:v>
                </c:pt>
                <c:pt idx="4521">
                  <c:v>-138.833</c:v>
                </c:pt>
                <c:pt idx="4522">
                  <c:v>-138.83099999999999</c:v>
                </c:pt>
                <c:pt idx="4523">
                  <c:v>-138.82900000000001</c:v>
                </c:pt>
                <c:pt idx="4524">
                  <c:v>-138.827</c:v>
                </c:pt>
                <c:pt idx="4525">
                  <c:v>-138.82499999999999</c:v>
                </c:pt>
                <c:pt idx="4526">
                  <c:v>-138.82300000000001</c:v>
                </c:pt>
                <c:pt idx="4527">
                  <c:v>-138.821</c:v>
                </c:pt>
                <c:pt idx="4528">
                  <c:v>-138.81899999999999</c:v>
                </c:pt>
                <c:pt idx="4529">
                  <c:v>-138.81700000000001</c:v>
                </c:pt>
                <c:pt idx="4530">
                  <c:v>-138.815</c:v>
                </c:pt>
                <c:pt idx="4531">
                  <c:v>-138.81299999999999</c:v>
                </c:pt>
                <c:pt idx="4532">
                  <c:v>-138.81100000000001</c:v>
                </c:pt>
                <c:pt idx="4533">
                  <c:v>-138.809</c:v>
                </c:pt>
                <c:pt idx="4534">
                  <c:v>-138.80699999999999</c:v>
                </c:pt>
                <c:pt idx="4535">
                  <c:v>-138.80500000000001</c:v>
                </c:pt>
                <c:pt idx="4536">
                  <c:v>-138.803</c:v>
                </c:pt>
                <c:pt idx="4537">
                  <c:v>-138.80099999999999</c:v>
                </c:pt>
                <c:pt idx="4538">
                  <c:v>-138.79900000000001</c:v>
                </c:pt>
                <c:pt idx="4539">
                  <c:v>-138.797</c:v>
                </c:pt>
                <c:pt idx="4540">
                  <c:v>-138.79499999999999</c:v>
                </c:pt>
                <c:pt idx="4541">
                  <c:v>-138.79300000000001</c:v>
                </c:pt>
                <c:pt idx="4542">
                  <c:v>-138.791</c:v>
                </c:pt>
                <c:pt idx="4543">
                  <c:v>-138.78899999999999</c:v>
                </c:pt>
                <c:pt idx="4544">
                  <c:v>-138.78700000000001</c:v>
                </c:pt>
                <c:pt idx="4545">
                  <c:v>-138.785</c:v>
                </c:pt>
                <c:pt idx="4546">
                  <c:v>-138.78299999999999</c:v>
                </c:pt>
                <c:pt idx="4547">
                  <c:v>-138.78100000000001</c:v>
                </c:pt>
                <c:pt idx="4548">
                  <c:v>-138.779</c:v>
                </c:pt>
                <c:pt idx="4549">
                  <c:v>-138.77699999999999</c:v>
                </c:pt>
                <c:pt idx="4550">
                  <c:v>-138.77500000000001</c:v>
                </c:pt>
                <c:pt idx="4551">
                  <c:v>-138.773</c:v>
                </c:pt>
                <c:pt idx="4552">
                  <c:v>-138.77100000000002</c:v>
                </c:pt>
                <c:pt idx="4553">
                  <c:v>-138.76900000000001</c:v>
                </c:pt>
                <c:pt idx="4554">
                  <c:v>-138.767</c:v>
                </c:pt>
                <c:pt idx="4555">
                  <c:v>-138.76499999999999</c:v>
                </c:pt>
                <c:pt idx="4556">
                  <c:v>-138.76300000000001</c:v>
                </c:pt>
                <c:pt idx="4557">
                  <c:v>-138.761</c:v>
                </c:pt>
                <c:pt idx="4558">
                  <c:v>-138.75900000000001</c:v>
                </c:pt>
                <c:pt idx="4559">
                  <c:v>-138.75700000000001</c:v>
                </c:pt>
                <c:pt idx="4560">
                  <c:v>-138.755</c:v>
                </c:pt>
                <c:pt idx="4561">
                  <c:v>-138.75299999999999</c:v>
                </c:pt>
                <c:pt idx="4562">
                  <c:v>-138.751</c:v>
                </c:pt>
                <c:pt idx="4563">
                  <c:v>-138.749</c:v>
                </c:pt>
                <c:pt idx="4564">
                  <c:v>-138.74700000000001</c:v>
                </c:pt>
                <c:pt idx="4565">
                  <c:v>-138.745</c:v>
                </c:pt>
                <c:pt idx="4566">
                  <c:v>-138.74299999999999</c:v>
                </c:pt>
                <c:pt idx="4567">
                  <c:v>-138.74099999999999</c:v>
                </c:pt>
                <c:pt idx="4568">
                  <c:v>-138.739</c:v>
                </c:pt>
                <c:pt idx="4569">
                  <c:v>-138.73699999999999</c:v>
                </c:pt>
                <c:pt idx="4570">
                  <c:v>-138.73500000000001</c:v>
                </c:pt>
                <c:pt idx="4571">
                  <c:v>-138.733</c:v>
                </c:pt>
                <c:pt idx="4572">
                  <c:v>-138.73099999999999</c:v>
                </c:pt>
                <c:pt idx="4573">
                  <c:v>-138.72899999999998</c:v>
                </c:pt>
                <c:pt idx="4574">
                  <c:v>-138.727</c:v>
                </c:pt>
                <c:pt idx="4575">
                  <c:v>-138.72499999999999</c:v>
                </c:pt>
                <c:pt idx="4576">
                  <c:v>-138.72300000000001</c:v>
                </c:pt>
                <c:pt idx="4577">
                  <c:v>-138.721</c:v>
                </c:pt>
                <c:pt idx="4578">
                  <c:v>-138.71899999999999</c:v>
                </c:pt>
                <c:pt idx="4579">
                  <c:v>-138.71700000000001</c:v>
                </c:pt>
                <c:pt idx="4580">
                  <c:v>-138.715</c:v>
                </c:pt>
                <c:pt idx="4581">
                  <c:v>-138.71299999999999</c:v>
                </c:pt>
                <c:pt idx="4582">
                  <c:v>-138.71100000000001</c:v>
                </c:pt>
                <c:pt idx="4583">
                  <c:v>-138.709</c:v>
                </c:pt>
                <c:pt idx="4584">
                  <c:v>-138.70699999999999</c:v>
                </c:pt>
                <c:pt idx="4585">
                  <c:v>-138.70500000000001</c:v>
                </c:pt>
                <c:pt idx="4586">
                  <c:v>-138.703</c:v>
                </c:pt>
                <c:pt idx="4587">
                  <c:v>-138.70099999999999</c:v>
                </c:pt>
                <c:pt idx="4588">
                  <c:v>-138.69900000000001</c:v>
                </c:pt>
                <c:pt idx="4589">
                  <c:v>-138.697</c:v>
                </c:pt>
                <c:pt idx="4590">
                  <c:v>-138.69499999999999</c:v>
                </c:pt>
                <c:pt idx="4591">
                  <c:v>-138.69300000000001</c:v>
                </c:pt>
                <c:pt idx="4592">
                  <c:v>-138.691</c:v>
                </c:pt>
                <c:pt idx="4593">
                  <c:v>-138.68899999999999</c:v>
                </c:pt>
                <c:pt idx="4594">
                  <c:v>-138.68700000000001</c:v>
                </c:pt>
                <c:pt idx="4595">
                  <c:v>-138.685</c:v>
                </c:pt>
                <c:pt idx="4596">
                  <c:v>-138.68299999999999</c:v>
                </c:pt>
                <c:pt idx="4597">
                  <c:v>-138.68100000000001</c:v>
                </c:pt>
                <c:pt idx="4598">
                  <c:v>-138.679</c:v>
                </c:pt>
                <c:pt idx="4599">
                  <c:v>-138.67699999999999</c:v>
                </c:pt>
                <c:pt idx="4600">
                  <c:v>-138.67500000000001</c:v>
                </c:pt>
                <c:pt idx="4601">
                  <c:v>-138.673</c:v>
                </c:pt>
                <c:pt idx="4602">
                  <c:v>-138.67099999999999</c:v>
                </c:pt>
                <c:pt idx="4603">
                  <c:v>-138.66900000000001</c:v>
                </c:pt>
                <c:pt idx="4604">
                  <c:v>-138.667</c:v>
                </c:pt>
                <c:pt idx="4605">
                  <c:v>-138.66499999999999</c:v>
                </c:pt>
                <c:pt idx="4606">
                  <c:v>-138.66300000000001</c:v>
                </c:pt>
                <c:pt idx="4607">
                  <c:v>-138.661</c:v>
                </c:pt>
                <c:pt idx="4608">
                  <c:v>-138.65899999999999</c:v>
                </c:pt>
                <c:pt idx="4609">
                  <c:v>-138.65700000000001</c:v>
                </c:pt>
                <c:pt idx="4610">
                  <c:v>-138.655</c:v>
                </c:pt>
                <c:pt idx="4611">
                  <c:v>-138.65299999999999</c:v>
                </c:pt>
                <c:pt idx="4612">
                  <c:v>-138.65100000000001</c:v>
                </c:pt>
                <c:pt idx="4613">
                  <c:v>-138.649</c:v>
                </c:pt>
                <c:pt idx="4614">
                  <c:v>-138.64699999999999</c:v>
                </c:pt>
                <c:pt idx="4615">
                  <c:v>-138.64500000000001</c:v>
                </c:pt>
                <c:pt idx="4616">
                  <c:v>-138.643</c:v>
                </c:pt>
                <c:pt idx="4617">
                  <c:v>-138.64099999999999</c:v>
                </c:pt>
                <c:pt idx="4618">
                  <c:v>-138.63900000000001</c:v>
                </c:pt>
                <c:pt idx="4619">
                  <c:v>-138.637</c:v>
                </c:pt>
                <c:pt idx="4620">
                  <c:v>-138.63499999999999</c:v>
                </c:pt>
                <c:pt idx="4621">
                  <c:v>-138.63300000000001</c:v>
                </c:pt>
                <c:pt idx="4622">
                  <c:v>-138.631</c:v>
                </c:pt>
                <c:pt idx="4623">
                  <c:v>-138.62899999999999</c:v>
                </c:pt>
                <c:pt idx="4624">
                  <c:v>-138.62700000000001</c:v>
                </c:pt>
                <c:pt idx="4625">
                  <c:v>-138.625</c:v>
                </c:pt>
                <c:pt idx="4626">
                  <c:v>-138.62299999999999</c:v>
                </c:pt>
                <c:pt idx="4627">
                  <c:v>-138.62100000000001</c:v>
                </c:pt>
                <c:pt idx="4628">
                  <c:v>-138.619</c:v>
                </c:pt>
                <c:pt idx="4629">
                  <c:v>-138.61699999999999</c:v>
                </c:pt>
                <c:pt idx="4630">
                  <c:v>-138.61500000000001</c:v>
                </c:pt>
                <c:pt idx="4631">
                  <c:v>-138.613</c:v>
                </c:pt>
                <c:pt idx="4632">
                  <c:v>-138.61099999999999</c:v>
                </c:pt>
                <c:pt idx="4633">
                  <c:v>-138.60900000000001</c:v>
                </c:pt>
                <c:pt idx="4634">
                  <c:v>-138.607</c:v>
                </c:pt>
                <c:pt idx="4635">
                  <c:v>-138.60499999999999</c:v>
                </c:pt>
                <c:pt idx="4636">
                  <c:v>-138.60300000000001</c:v>
                </c:pt>
                <c:pt idx="4637">
                  <c:v>-138.601</c:v>
                </c:pt>
                <c:pt idx="4638">
                  <c:v>-138.59899999999999</c:v>
                </c:pt>
                <c:pt idx="4639">
                  <c:v>-138.59700000000001</c:v>
                </c:pt>
                <c:pt idx="4640">
                  <c:v>-138.595</c:v>
                </c:pt>
                <c:pt idx="4641">
                  <c:v>-138.59299999999999</c:v>
                </c:pt>
                <c:pt idx="4642">
                  <c:v>-138.59100000000001</c:v>
                </c:pt>
                <c:pt idx="4643">
                  <c:v>-138.589</c:v>
                </c:pt>
                <c:pt idx="4644">
                  <c:v>-138.58699999999999</c:v>
                </c:pt>
                <c:pt idx="4645">
                  <c:v>-138.58500000000001</c:v>
                </c:pt>
                <c:pt idx="4646">
                  <c:v>-138.583</c:v>
                </c:pt>
                <c:pt idx="4647">
                  <c:v>-138.58099999999999</c:v>
                </c:pt>
                <c:pt idx="4648">
                  <c:v>-138.57900000000001</c:v>
                </c:pt>
                <c:pt idx="4649">
                  <c:v>-138.577</c:v>
                </c:pt>
                <c:pt idx="4650">
                  <c:v>-138.57499999999999</c:v>
                </c:pt>
                <c:pt idx="4651">
                  <c:v>-138.57300000000001</c:v>
                </c:pt>
                <c:pt idx="4652">
                  <c:v>-138.571</c:v>
                </c:pt>
                <c:pt idx="4653">
                  <c:v>-138.56899999999999</c:v>
                </c:pt>
                <c:pt idx="4654">
                  <c:v>-138.56700000000001</c:v>
                </c:pt>
                <c:pt idx="4655">
                  <c:v>-138.565</c:v>
                </c:pt>
                <c:pt idx="4656">
                  <c:v>-138.56299999999999</c:v>
                </c:pt>
                <c:pt idx="4657">
                  <c:v>-138.56100000000001</c:v>
                </c:pt>
                <c:pt idx="4658">
                  <c:v>-138.559</c:v>
                </c:pt>
                <c:pt idx="4659">
                  <c:v>-138.55699999999999</c:v>
                </c:pt>
                <c:pt idx="4660">
                  <c:v>-138.55500000000001</c:v>
                </c:pt>
                <c:pt idx="4661">
                  <c:v>-138.553</c:v>
                </c:pt>
                <c:pt idx="4662">
                  <c:v>-138.55099999999999</c:v>
                </c:pt>
                <c:pt idx="4663">
                  <c:v>-138.54900000000001</c:v>
                </c:pt>
                <c:pt idx="4664">
                  <c:v>-138.547</c:v>
                </c:pt>
                <c:pt idx="4665">
                  <c:v>-138.54499999999999</c:v>
                </c:pt>
                <c:pt idx="4666">
                  <c:v>-138.54300000000001</c:v>
                </c:pt>
                <c:pt idx="4667">
                  <c:v>-138.541</c:v>
                </c:pt>
                <c:pt idx="4668">
                  <c:v>-138.53899999999999</c:v>
                </c:pt>
                <c:pt idx="4669">
                  <c:v>-138.53700000000001</c:v>
                </c:pt>
                <c:pt idx="4670">
                  <c:v>-138.535</c:v>
                </c:pt>
                <c:pt idx="4671">
                  <c:v>-138.53299999999999</c:v>
                </c:pt>
                <c:pt idx="4672">
                  <c:v>-138.53100000000001</c:v>
                </c:pt>
                <c:pt idx="4673">
                  <c:v>-138.529</c:v>
                </c:pt>
                <c:pt idx="4674">
                  <c:v>-138.52699999999999</c:v>
                </c:pt>
                <c:pt idx="4675">
                  <c:v>-138.52500000000001</c:v>
                </c:pt>
                <c:pt idx="4676">
                  <c:v>-138.523</c:v>
                </c:pt>
                <c:pt idx="4677">
                  <c:v>-138.52100000000002</c:v>
                </c:pt>
                <c:pt idx="4678">
                  <c:v>-138.51900000000001</c:v>
                </c:pt>
                <c:pt idx="4679">
                  <c:v>-138.517</c:v>
                </c:pt>
                <c:pt idx="4680">
                  <c:v>-138.51499999999999</c:v>
                </c:pt>
                <c:pt idx="4681">
                  <c:v>-138.51300000000001</c:v>
                </c:pt>
                <c:pt idx="4682">
                  <c:v>-138.511</c:v>
                </c:pt>
                <c:pt idx="4683">
                  <c:v>-138.50900000000001</c:v>
                </c:pt>
                <c:pt idx="4684">
                  <c:v>-138.50700000000001</c:v>
                </c:pt>
                <c:pt idx="4685">
                  <c:v>-138.505</c:v>
                </c:pt>
                <c:pt idx="4686">
                  <c:v>-138.50299999999999</c:v>
                </c:pt>
                <c:pt idx="4687">
                  <c:v>-138.501</c:v>
                </c:pt>
                <c:pt idx="4688">
                  <c:v>-138.499</c:v>
                </c:pt>
                <c:pt idx="4689">
                  <c:v>-138.49700000000001</c:v>
                </c:pt>
                <c:pt idx="4690">
                  <c:v>-138.495</c:v>
                </c:pt>
                <c:pt idx="4691">
                  <c:v>-138.49299999999999</c:v>
                </c:pt>
                <c:pt idx="4692">
                  <c:v>-138.49099999999999</c:v>
                </c:pt>
                <c:pt idx="4693">
                  <c:v>-138.489</c:v>
                </c:pt>
                <c:pt idx="4694">
                  <c:v>-138.48699999999999</c:v>
                </c:pt>
                <c:pt idx="4695">
                  <c:v>-138.48500000000001</c:v>
                </c:pt>
                <c:pt idx="4696">
                  <c:v>-138.483</c:v>
                </c:pt>
                <c:pt idx="4697">
                  <c:v>-138.48099999999999</c:v>
                </c:pt>
                <c:pt idx="4698">
                  <c:v>-138.47899999999998</c:v>
                </c:pt>
                <c:pt idx="4699">
                  <c:v>-138.477</c:v>
                </c:pt>
                <c:pt idx="4700">
                  <c:v>-138.47499999999999</c:v>
                </c:pt>
                <c:pt idx="4701">
                  <c:v>-138.47300000000001</c:v>
                </c:pt>
                <c:pt idx="4702">
                  <c:v>-138.471</c:v>
                </c:pt>
                <c:pt idx="4703">
                  <c:v>-138.46899999999999</c:v>
                </c:pt>
                <c:pt idx="4704">
                  <c:v>-138.46700000000001</c:v>
                </c:pt>
                <c:pt idx="4705">
                  <c:v>-138.465</c:v>
                </c:pt>
                <c:pt idx="4706">
                  <c:v>-138.46299999999999</c:v>
                </c:pt>
                <c:pt idx="4707">
                  <c:v>-138.46100000000001</c:v>
                </c:pt>
                <c:pt idx="4708">
                  <c:v>-138.459</c:v>
                </c:pt>
                <c:pt idx="4709">
                  <c:v>-138.45699999999999</c:v>
                </c:pt>
                <c:pt idx="4710">
                  <c:v>-138.45500000000001</c:v>
                </c:pt>
                <c:pt idx="4711">
                  <c:v>-138.453</c:v>
                </c:pt>
                <c:pt idx="4712">
                  <c:v>-138.45099999999999</c:v>
                </c:pt>
                <c:pt idx="4713">
                  <c:v>-138.44900000000001</c:v>
                </c:pt>
                <c:pt idx="4714">
                  <c:v>-138.447</c:v>
                </c:pt>
                <c:pt idx="4715">
                  <c:v>-138.44499999999999</c:v>
                </c:pt>
                <c:pt idx="4716">
                  <c:v>-138.44300000000001</c:v>
                </c:pt>
                <c:pt idx="4717">
                  <c:v>-138.441</c:v>
                </c:pt>
                <c:pt idx="4718">
                  <c:v>-138.43899999999999</c:v>
                </c:pt>
                <c:pt idx="4719">
                  <c:v>-138.43700000000001</c:v>
                </c:pt>
                <c:pt idx="4720">
                  <c:v>-138.435</c:v>
                </c:pt>
                <c:pt idx="4721">
                  <c:v>-138.43299999999999</c:v>
                </c:pt>
                <c:pt idx="4722">
                  <c:v>-138.43100000000001</c:v>
                </c:pt>
                <c:pt idx="4723">
                  <c:v>-138.429</c:v>
                </c:pt>
                <c:pt idx="4724">
                  <c:v>-138.42699999999999</c:v>
                </c:pt>
                <c:pt idx="4725">
                  <c:v>-138.42500000000001</c:v>
                </c:pt>
                <c:pt idx="4726">
                  <c:v>-138.423</c:v>
                </c:pt>
                <c:pt idx="4727">
                  <c:v>-138.42099999999999</c:v>
                </c:pt>
                <c:pt idx="4728">
                  <c:v>-138.41900000000001</c:v>
                </c:pt>
                <c:pt idx="4729">
                  <c:v>-138.417</c:v>
                </c:pt>
                <c:pt idx="4730">
                  <c:v>-138.41499999999999</c:v>
                </c:pt>
                <c:pt idx="4731">
                  <c:v>-138.41300000000001</c:v>
                </c:pt>
                <c:pt idx="4732">
                  <c:v>-138.411</c:v>
                </c:pt>
                <c:pt idx="4733">
                  <c:v>-138.40899999999999</c:v>
                </c:pt>
                <c:pt idx="4734">
                  <c:v>-138.40700000000001</c:v>
                </c:pt>
                <c:pt idx="4735">
                  <c:v>-138.405</c:v>
                </c:pt>
                <c:pt idx="4736">
                  <c:v>-138.40299999999999</c:v>
                </c:pt>
                <c:pt idx="4737">
                  <c:v>-138.40100000000001</c:v>
                </c:pt>
                <c:pt idx="4738">
                  <c:v>-138.399</c:v>
                </c:pt>
                <c:pt idx="4739">
                  <c:v>-138.39699999999999</c:v>
                </c:pt>
                <c:pt idx="4740">
                  <c:v>-138.39500000000001</c:v>
                </c:pt>
                <c:pt idx="4741">
                  <c:v>-138.393</c:v>
                </c:pt>
                <c:pt idx="4742">
                  <c:v>-138.39099999999999</c:v>
                </c:pt>
                <c:pt idx="4743">
                  <c:v>-138.38900000000001</c:v>
                </c:pt>
                <c:pt idx="4744">
                  <c:v>-138.387</c:v>
                </c:pt>
                <c:pt idx="4745">
                  <c:v>-138.38499999999999</c:v>
                </c:pt>
                <c:pt idx="4746">
                  <c:v>-138.38300000000001</c:v>
                </c:pt>
                <c:pt idx="4747">
                  <c:v>-138.381</c:v>
                </c:pt>
                <c:pt idx="4748">
                  <c:v>-138.37899999999999</c:v>
                </c:pt>
                <c:pt idx="4749">
                  <c:v>-138.37700000000001</c:v>
                </c:pt>
                <c:pt idx="4750">
                  <c:v>-138.375</c:v>
                </c:pt>
                <c:pt idx="4751">
                  <c:v>-138.37299999999999</c:v>
                </c:pt>
                <c:pt idx="4752">
                  <c:v>-138.37100000000001</c:v>
                </c:pt>
                <c:pt idx="4753">
                  <c:v>-138.369</c:v>
                </c:pt>
                <c:pt idx="4754">
                  <c:v>-138.36699999999999</c:v>
                </c:pt>
                <c:pt idx="4755">
                  <c:v>-138.36500000000001</c:v>
                </c:pt>
                <c:pt idx="4756">
                  <c:v>-138.363</c:v>
                </c:pt>
                <c:pt idx="4757">
                  <c:v>-138.36099999999999</c:v>
                </c:pt>
                <c:pt idx="4758">
                  <c:v>-138.35900000000001</c:v>
                </c:pt>
                <c:pt idx="4759">
                  <c:v>-138.357</c:v>
                </c:pt>
                <c:pt idx="4760">
                  <c:v>-138.35499999999999</c:v>
                </c:pt>
                <c:pt idx="4761">
                  <c:v>-138.35300000000001</c:v>
                </c:pt>
                <c:pt idx="4762">
                  <c:v>-138.351</c:v>
                </c:pt>
                <c:pt idx="4763">
                  <c:v>-138.34899999999999</c:v>
                </c:pt>
                <c:pt idx="4764">
                  <c:v>-138.34700000000001</c:v>
                </c:pt>
                <c:pt idx="4765">
                  <c:v>-138.345</c:v>
                </c:pt>
                <c:pt idx="4766">
                  <c:v>-138.34299999999999</c:v>
                </c:pt>
                <c:pt idx="4767">
                  <c:v>-138.34100000000001</c:v>
                </c:pt>
                <c:pt idx="4768">
                  <c:v>-138.339</c:v>
                </c:pt>
                <c:pt idx="4769">
                  <c:v>-138.33699999999999</c:v>
                </c:pt>
                <c:pt idx="4770">
                  <c:v>-138.33500000000001</c:v>
                </c:pt>
                <c:pt idx="4771">
                  <c:v>-138.333</c:v>
                </c:pt>
                <c:pt idx="4772">
                  <c:v>-138.33099999999999</c:v>
                </c:pt>
                <c:pt idx="4773">
                  <c:v>-138.32900000000001</c:v>
                </c:pt>
                <c:pt idx="4774">
                  <c:v>-138.327</c:v>
                </c:pt>
                <c:pt idx="4775">
                  <c:v>-138.32499999999999</c:v>
                </c:pt>
                <c:pt idx="4776">
                  <c:v>-138.32300000000001</c:v>
                </c:pt>
                <c:pt idx="4777">
                  <c:v>-138.321</c:v>
                </c:pt>
                <c:pt idx="4778">
                  <c:v>-138.31899999999999</c:v>
                </c:pt>
                <c:pt idx="4779">
                  <c:v>-138.31700000000001</c:v>
                </c:pt>
                <c:pt idx="4780">
                  <c:v>-138.315</c:v>
                </c:pt>
                <c:pt idx="4781">
                  <c:v>-138.31299999999999</c:v>
                </c:pt>
                <c:pt idx="4782">
                  <c:v>-138.31100000000001</c:v>
                </c:pt>
                <c:pt idx="4783">
                  <c:v>-138.309</c:v>
                </c:pt>
                <c:pt idx="4784">
                  <c:v>-138.30699999999999</c:v>
                </c:pt>
                <c:pt idx="4785">
                  <c:v>-138.30500000000001</c:v>
                </c:pt>
                <c:pt idx="4786">
                  <c:v>-138.303</c:v>
                </c:pt>
                <c:pt idx="4787">
                  <c:v>-138.30099999999999</c:v>
                </c:pt>
                <c:pt idx="4788">
                  <c:v>-138.29900000000001</c:v>
                </c:pt>
                <c:pt idx="4789">
                  <c:v>-138.297</c:v>
                </c:pt>
                <c:pt idx="4790">
                  <c:v>-138.29499999999999</c:v>
                </c:pt>
                <c:pt idx="4791">
                  <c:v>-138.29300000000001</c:v>
                </c:pt>
                <c:pt idx="4792">
                  <c:v>-138.291</c:v>
                </c:pt>
                <c:pt idx="4793">
                  <c:v>-138.28899999999999</c:v>
                </c:pt>
                <c:pt idx="4794">
                  <c:v>-138.28700000000001</c:v>
                </c:pt>
                <c:pt idx="4795">
                  <c:v>-138.285</c:v>
                </c:pt>
                <c:pt idx="4796">
                  <c:v>-138.28299999999999</c:v>
                </c:pt>
                <c:pt idx="4797">
                  <c:v>-138.28100000000001</c:v>
                </c:pt>
                <c:pt idx="4798">
                  <c:v>-138.279</c:v>
                </c:pt>
                <c:pt idx="4799">
                  <c:v>-138.27699999999999</c:v>
                </c:pt>
                <c:pt idx="4800">
                  <c:v>-138.27500000000001</c:v>
                </c:pt>
                <c:pt idx="4801">
                  <c:v>-138.273</c:v>
                </c:pt>
                <c:pt idx="4802">
                  <c:v>-138.27100000000002</c:v>
                </c:pt>
                <c:pt idx="4803">
                  <c:v>-138.26900000000001</c:v>
                </c:pt>
                <c:pt idx="4804">
                  <c:v>-138.267</c:v>
                </c:pt>
                <c:pt idx="4805">
                  <c:v>-138.26499999999999</c:v>
                </c:pt>
                <c:pt idx="4806">
                  <c:v>-138.26300000000001</c:v>
                </c:pt>
                <c:pt idx="4807">
                  <c:v>-138.261</c:v>
                </c:pt>
                <c:pt idx="4808">
                  <c:v>-138.25900000000001</c:v>
                </c:pt>
                <c:pt idx="4809">
                  <c:v>-138.25700000000001</c:v>
                </c:pt>
                <c:pt idx="4810">
                  <c:v>-138.255</c:v>
                </c:pt>
                <c:pt idx="4811">
                  <c:v>-138.25299999999999</c:v>
                </c:pt>
                <c:pt idx="4812">
                  <c:v>-138.251</c:v>
                </c:pt>
                <c:pt idx="4813">
                  <c:v>-138.249</c:v>
                </c:pt>
                <c:pt idx="4814">
                  <c:v>-138.24700000000001</c:v>
                </c:pt>
                <c:pt idx="4815">
                  <c:v>-138.245</c:v>
                </c:pt>
                <c:pt idx="4816">
                  <c:v>-138.24299999999999</c:v>
                </c:pt>
                <c:pt idx="4817">
                  <c:v>-138.24099999999999</c:v>
                </c:pt>
                <c:pt idx="4818">
                  <c:v>-138.239</c:v>
                </c:pt>
                <c:pt idx="4819">
                  <c:v>-138.23699999999999</c:v>
                </c:pt>
                <c:pt idx="4820">
                  <c:v>-138.23500000000001</c:v>
                </c:pt>
                <c:pt idx="4821">
                  <c:v>-138.233</c:v>
                </c:pt>
                <c:pt idx="4822">
                  <c:v>-138.23099999999999</c:v>
                </c:pt>
                <c:pt idx="4823">
                  <c:v>-138.22899999999998</c:v>
                </c:pt>
                <c:pt idx="4824">
                  <c:v>-138.227</c:v>
                </c:pt>
                <c:pt idx="4825">
                  <c:v>-138.22499999999999</c:v>
                </c:pt>
                <c:pt idx="4826">
                  <c:v>-138.22300000000001</c:v>
                </c:pt>
                <c:pt idx="4827">
                  <c:v>-138.221</c:v>
                </c:pt>
                <c:pt idx="4828">
                  <c:v>-138.21899999999999</c:v>
                </c:pt>
                <c:pt idx="4829">
                  <c:v>-138.21700000000001</c:v>
                </c:pt>
                <c:pt idx="4830">
                  <c:v>-138.215</c:v>
                </c:pt>
                <c:pt idx="4831">
                  <c:v>-138.21299999999999</c:v>
                </c:pt>
                <c:pt idx="4832">
                  <c:v>-138.21100000000001</c:v>
                </c:pt>
                <c:pt idx="4833">
                  <c:v>-138.209</c:v>
                </c:pt>
                <c:pt idx="4834">
                  <c:v>-138.20699999999999</c:v>
                </c:pt>
                <c:pt idx="4835">
                  <c:v>-138.20500000000001</c:v>
                </c:pt>
                <c:pt idx="4836">
                  <c:v>-138.203</c:v>
                </c:pt>
                <c:pt idx="4837">
                  <c:v>-138.20099999999999</c:v>
                </c:pt>
                <c:pt idx="4838">
                  <c:v>-138.19900000000001</c:v>
                </c:pt>
                <c:pt idx="4839">
                  <c:v>-138.197</c:v>
                </c:pt>
                <c:pt idx="4840">
                  <c:v>-138.19499999999999</c:v>
                </c:pt>
                <c:pt idx="4841">
                  <c:v>-138.19300000000001</c:v>
                </c:pt>
                <c:pt idx="4842">
                  <c:v>-138.191</c:v>
                </c:pt>
                <c:pt idx="4843">
                  <c:v>-138.18899999999999</c:v>
                </c:pt>
                <c:pt idx="4844">
                  <c:v>-138.18700000000001</c:v>
                </c:pt>
                <c:pt idx="4845">
                  <c:v>-138.185</c:v>
                </c:pt>
                <c:pt idx="4846">
                  <c:v>-138.18299999999999</c:v>
                </c:pt>
                <c:pt idx="4847">
                  <c:v>-138.18100000000001</c:v>
                </c:pt>
                <c:pt idx="4848">
                  <c:v>-138.179</c:v>
                </c:pt>
                <c:pt idx="4849">
                  <c:v>-138.17699999999999</c:v>
                </c:pt>
                <c:pt idx="4850">
                  <c:v>-138.17500000000001</c:v>
                </c:pt>
                <c:pt idx="4851">
                  <c:v>-138.173</c:v>
                </c:pt>
                <c:pt idx="4852">
                  <c:v>-138.17099999999999</c:v>
                </c:pt>
                <c:pt idx="4853">
                  <c:v>-138.16900000000001</c:v>
                </c:pt>
                <c:pt idx="4854">
                  <c:v>-138.167</c:v>
                </c:pt>
                <c:pt idx="4855">
                  <c:v>-138.16499999999999</c:v>
                </c:pt>
                <c:pt idx="4856">
                  <c:v>-138.16300000000001</c:v>
                </c:pt>
                <c:pt idx="4857">
                  <c:v>-138.161</c:v>
                </c:pt>
                <c:pt idx="4858">
                  <c:v>-138.15899999999999</c:v>
                </c:pt>
                <c:pt idx="4859">
                  <c:v>-138.15700000000001</c:v>
                </c:pt>
                <c:pt idx="4860">
                  <c:v>-138.155</c:v>
                </c:pt>
                <c:pt idx="4861">
                  <c:v>-138.15299999999999</c:v>
                </c:pt>
                <c:pt idx="4862">
                  <c:v>-138.15100000000001</c:v>
                </c:pt>
                <c:pt idx="4863">
                  <c:v>-138.149</c:v>
                </c:pt>
                <c:pt idx="4864">
                  <c:v>-138.14699999999999</c:v>
                </c:pt>
                <c:pt idx="4865">
                  <c:v>-138.14500000000001</c:v>
                </c:pt>
                <c:pt idx="4866">
                  <c:v>-138.143</c:v>
                </c:pt>
                <c:pt idx="4867">
                  <c:v>-138.14099999999999</c:v>
                </c:pt>
                <c:pt idx="4868">
                  <c:v>-138.13900000000001</c:v>
                </c:pt>
                <c:pt idx="4869">
                  <c:v>-138.137</c:v>
                </c:pt>
                <c:pt idx="4870">
                  <c:v>-138.13499999999999</c:v>
                </c:pt>
                <c:pt idx="4871">
                  <c:v>-138.13300000000001</c:v>
                </c:pt>
                <c:pt idx="4872">
                  <c:v>-138.131</c:v>
                </c:pt>
                <c:pt idx="4873">
                  <c:v>-138.12899999999999</c:v>
                </c:pt>
                <c:pt idx="4874">
                  <c:v>-138.12700000000001</c:v>
                </c:pt>
                <c:pt idx="4875">
                  <c:v>-138.125</c:v>
                </c:pt>
                <c:pt idx="4876">
                  <c:v>-138.12299999999999</c:v>
                </c:pt>
                <c:pt idx="4877">
                  <c:v>-138.12100000000001</c:v>
                </c:pt>
                <c:pt idx="4878">
                  <c:v>-138.119</c:v>
                </c:pt>
                <c:pt idx="4879">
                  <c:v>-138.11699999999999</c:v>
                </c:pt>
                <c:pt idx="4880">
                  <c:v>-138.11500000000001</c:v>
                </c:pt>
                <c:pt idx="4881">
                  <c:v>-138.113</c:v>
                </c:pt>
                <c:pt idx="4882">
                  <c:v>-138.11099999999999</c:v>
                </c:pt>
                <c:pt idx="4883">
                  <c:v>-138.10900000000001</c:v>
                </c:pt>
                <c:pt idx="4884">
                  <c:v>-138.107</c:v>
                </c:pt>
                <c:pt idx="4885">
                  <c:v>-138.10499999999999</c:v>
                </c:pt>
                <c:pt idx="4886">
                  <c:v>-138.10300000000001</c:v>
                </c:pt>
                <c:pt idx="4887">
                  <c:v>-138.101</c:v>
                </c:pt>
                <c:pt idx="4888">
                  <c:v>-138.09899999999999</c:v>
                </c:pt>
                <c:pt idx="4889">
                  <c:v>-138.09700000000001</c:v>
                </c:pt>
                <c:pt idx="4890">
                  <c:v>-138.095</c:v>
                </c:pt>
                <c:pt idx="4891">
                  <c:v>-138.09299999999999</c:v>
                </c:pt>
                <c:pt idx="4892">
                  <c:v>-138.09100000000001</c:v>
                </c:pt>
                <c:pt idx="4893">
                  <c:v>-138.089</c:v>
                </c:pt>
                <c:pt idx="4894">
                  <c:v>-138.08699999999999</c:v>
                </c:pt>
                <c:pt idx="4895">
                  <c:v>-138.08500000000001</c:v>
                </c:pt>
                <c:pt idx="4896">
                  <c:v>-138.083</c:v>
                </c:pt>
                <c:pt idx="4897">
                  <c:v>-138.08099999999999</c:v>
                </c:pt>
                <c:pt idx="4898">
                  <c:v>-138.07900000000001</c:v>
                </c:pt>
                <c:pt idx="4899">
                  <c:v>-138.077</c:v>
                </c:pt>
                <c:pt idx="4900">
                  <c:v>-138.07499999999999</c:v>
                </c:pt>
                <c:pt idx="4901">
                  <c:v>-138.07300000000001</c:v>
                </c:pt>
                <c:pt idx="4902">
                  <c:v>-138.071</c:v>
                </c:pt>
                <c:pt idx="4903">
                  <c:v>-138.06899999999999</c:v>
                </c:pt>
                <c:pt idx="4904">
                  <c:v>-138.06700000000001</c:v>
                </c:pt>
                <c:pt idx="4905">
                  <c:v>-138.065</c:v>
                </c:pt>
                <c:pt idx="4906">
                  <c:v>-138.06299999999999</c:v>
                </c:pt>
                <c:pt idx="4907">
                  <c:v>-138.06100000000001</c:v>
                </c:pt>
                <c:pt idx="4908">
                  <c:v>-138.059</c:v>
                </c:pt>
                <c:pt idx="4909">
                  <c:v>-138.05699999999999</c:v>
                </c:pt>
                <c:pt idx="4910">
                  <c:v>-138.05500000000001</c:v>
                </c:pt>
                <c:pt idx="4911">
                  <c:v>-138.053</c:v>
                </c:pt>
                <c:pt idx="4912">
                  <c:v>-138.05099999999999</c:v>
                </c:pt>
                <c:pt idx="4913">
                  <c:v>-138.04900000000001</c:v>
                </c:pt>
                <c:pt idx="4914">
                  <c:v>-138.047</c:v>
                </c:pt>
                <c:pt idx="4915">
                  <c:v>-138.04499999999999</c:v>
                </c:pt>
                <c:pt idx="4916">
                  <c:v>-138.04300000000001</c:v>
                </c:pt>
                <c:pt idx="4917">
                  <c:v>-138.041</c:v>
                </c:pt>
                <c:pt idx="4918">
                  <c:v>-138.03899999999999</c:v>
                </c:pt>
                <c:pt idx="4919">
                  <c:v>-138.03700000000001</c:v>
                </c:pt>
                <c:pt idx="4920">
                  <c:v>-138.035</c:v>
                </c:pt>
                <c:pt idx="4921">
                  <c:v>-138.03299999999999</c:v>
                </c:pt>
                <c:pt idx="4922">
                  <c:v>-138.03100000000001</c:v>
                </c:pt>
                <c:pt idx="4923">
                  <c:v>-138.029</c:v>
                </c:pt>
                <c:pt idx="4924">
                  <c:v>-138.02699999999999</c:v>
                </c:pt>
                <c:pt idx="4925">
                  <c:v>-138.02500000000001</c:v>
                </c:pt>
                <c:pt idx="4926">
                  <c:v>-138.023</c:v>
                </c:pt>
                <c:pt idx="4927">
                  <c:v>-138.02100000000002</c:v>
                </c:pt>
                <c:pt idx="4928">
                  <c:v>-138.01900000000001</c:v>
                </c:pt>
                <c:pt idx="4929">
                  <c:v>-138.017</c:v>
                </c:pt>
                <c:pt idx="4930">
                  <c:v>-138.01499999999999</c:v>
                </c:pt>
                <c:pt idx="4931">
                  <c:v>-138.01300000000001</c:v>
                </c:pt>
                <c:pt idx="4932">
                  <c:v>-138.011</c:v>
                </c:pt>
                <c:pt idx="4933">
                  <c:v>-138.00900000000001</c:v>
                </c:pt>
                <c:pt idx="4934">
                  <c:v>-138.00700000000001</c:v>
                </c:pt>
                <c:pt idx="4935">
                  <c:v>-138.005</c:v>
                </c:pt>
                <c:pt idx="4936">
                  <c:v>-138.00299999999999</c:v>
                </c:pt>
                <c:pt idx="4937">
                  <c:v>-138.001</c:v>
                </c:pt>
                <c:pt idx="4938">
                  <c:v>-137.999</c:v>
                </c:pt>
                <c:pt idx="4939">
                  <c:v>-137.99700000000001</c:v>
                </c:pt>
                <c:pt idx="4940">
                  <c:v>-137.995</c:v>
                </c:pt>
                <c:pt idx="4941">
                  <c:v>-137.99299999999999</c:v>
                </c:pt>
                <c:pt idx="4942">
                  <c:v>-137.99099999999999</c:v>
                </c:pt>
                <c:pt idx="4943">
                  <c:v>-137.989</c:v>
                </c:pt>
                <c:pt idx="4944">
                  <c:v>-137.98699999999999</c:v>
                </c:pt>
                <c:pt idx="4945">
                  <c:v>-137.98500000000001</c:v>
                </c:pt>
                <c:pt idx="4946">
                  <c:v>-137.983</c:v>
                </c:pt>
                <c:pt idx="4947">
                  <c:v>-137.98099999999999</c:v>
                </c:pt>
                <c:pt idx="4948">
                  <c:v>-137.97899999999998</c:v>
                </c:pt>
                <c:pt idx="4949">
                  <c:v>-137.977</c:v>
                </c:pt>
                <c:pt idx="4950">
                  <c:v>-137.97499999999999</c:v>
                </c:pt>
                <c:pt idx="4951">
                  <c:v>-137.97300000000001</c:v>
                </c:pt>
                <c:pt idx="4952">
                  <c:v>-137.971</c:v>
                </c:pt>
                <c:pt idx="4953">
                  <c:v>-137.96899999999999</c:v>
                </c:pt>
                <c:pt idx="4954">
                  <c:v>-137.96700000000001</c:v>
                </c:pt>
                <c:pt idx="4955">
                  <c:v>-137.965</c:v>
                </c:pt>
                <c:pt idx="4956">
                  <c:v>-137.96299999999999</c:v>
                </c:pt>
                <c:pt idx="4957">
                  <c:v>-137.96100000000001</c:v>
                </c:pt>
                <c:pt idx="4958">
                  <c:v>-137.959</c:v>
                </c:pt>
                <c:pt idx="4959">
                  <c:v>-137.95699999999999</c:v>
                </c:pt>
                <c:pt idx="4960">
                  <c:v>-137.95500000000001</c:v>
                </c:pt>
                <c:pt idx="4961">
                  <c:v>-137.953</c:v>
                </c:pt>
                <c:pt idx="4962">
                  <c:v>-137.95099999999999</c:v>
                </c:pt>
                <c:pt idx="4963">
                  <c:v>-137.94900000000001</c:v>
                </c:pt>
                <c:pt idx="4964">
                  <c:v>-137.947</c:v>
                </c:pt>
                <c:pt idx="4965">
                  <c:v>-137.94499999999999</c:v>
                </c:pt>
                <c:pt idx="4966">
                  <c:v>-137.94300000000001</c:v>
                </c:pt>
                <c:pt idx="4967">
                  <c:v>-137.941</c:v>
                </c:pt>
                <c:pt idx="4968">
                  <c:v>-137.93899999999999</c:v>
                </c:pt>
                <c:pt idx="4969">
                  <c:v>-137.93700000000001</c:v>
                </c:pt>
                <c:pt idx="4970">
                  <c:v>-137.935</c:v>
                </c:pt>
                <c:pt idx="4971">
                  <c:v>-137.93299999999999</c:v>
                </c:pt>
                <c:pt idx="4972">
                  <c:v>-137.93100000000001</c:v>
                </c:pt>
                <c:pt idx="4973">
                  <c:v>-137.929</c:v>
                </c:pt>
                <c:pt idx="4974">
                  <c:v>-137.92699999999999</c:v>
                </c:pt>
                <c:pt idx="4975">
                  <c:v>-137.92500000000001</c:v>
                </c:pt>
                <c:pt idx="4976">
                  <c:v>-137.923</c:v>
                </c:pt>
                <c:pt idx="4977">
                  <c:v>-137.92099999999999</c:v>
                </c:pt>
                <c:pt idx="4978">
                  <c:v>-137.91900000000001</c:v>
                </c:pt>
                <c:pt idx="4979">
                  <c:v>-137.917</c:v>
                </c:pt>
                <c:pt idx="4980">
                  <c:v>-137.91499999999999</c:v>
                </c:pt>
                <c:pt idx="4981">
                  <c:v>-137.91300000000001</c:v>
                </c:pt>
                <c:pt idx="4982">
                  <c:v>-137.911</c:v>
                </c:pt>
                <c:pt idx="4983">
                  <c:v>-137.90899999999999</c:v>
                </c:pt>
                <c:pt idx="4984">
                  <c:v>-137.90700000000001</c:v>
                </c:pt>
                <c:pt idx="4985">
                  <c:v>-137.905</c:v>
                </c:pt>
                <c:pt idx="4986">
                  <c:v>-137.90299999999999</c:v>
                </c:pt>
                <c:pt idx="4987">
                  <c:v>-137.90100000000001</c:v>
                </c:pt>
                <c:pt idx="4988">
                  <c:v>-137.899</c:v>
                </c:pt>
                <c:pt idx="4989">
                  <c:v>-137.89699999999999</c:v>
                </c:pt>
                <c:pt idx="4990">
                  <c:v>-137.89500000000001</c:v>
                </c:pt>
                <c:pt idx="4991">
                  <c:v>-137.893</c:v>
                </c:pt>
                <c:pt idx="4992">
                  <c:v>-137.89099999999999</c:v>
                </c:pt>
                <c:pt idx="4993">
                  <c:v>-137.88900000000001</c:v>
                </c:pt>
                <c:pt idx="4994">
                  <c:v>-137.887</c:v>
                </c:pt>
                <c:pt idx="4995">
                  <c:v>-137.88499999999999</c:v>
                </c:pt>
                <c:pt idx="4996">
                  <c:v>-137.88300000000001</c:v>
                </c:pt>
                <c:pt idx="4997">
                  <c:v>-137.881</c:v>
                </c:pt>
                <c:pt idx="4998">
                  <c:v>-137.87899999999999</c:v>
                </c:pt>
                <c:pt idx="4999">
                  <c:v>-137.87700000000001</c:v>
                </c:pt>
                <c:pt idx="5000">
                  <c:v>-137.875</c:v>
                </c:pt>
                <c:pt idx="5001">
                  <c:v>-137.87299999999999</c:v>
                </c:pt>
                <c:pt idx="5002">
                  <c:v>-137.87100000000001</c:v>
                </c:pt>
                <c:pt idx="5003">
                  <c:v>-137.869</c:v>
                </c:pt>
                <c:pt idx="5004">
                  <c:v>-137.86699999999999</c:v>
                </c:pt>
                <c:pt idx="5005">
                  <c:v>-137.86500000000001</c:v>
                </c:pt>
                <c:pt idx="5006">
                  <c:v>-137.863</c:v>
                </c:pt>
                <c:pt idx="5007">
                  <c:v>-137.86099999999999</c:v>
                </c:pt>
                <c:pt idx="5008">
                  <c:v>-137.85900000000001</c:v>
                </c:pt>
                <c:pt idx="5009">
                  <c:v>-137.857</c:v>
                </c:pt>
                <c:pt idx="5010">
                  <c:v>-137.85499999999999</c:v>
                </c:pt>
                <c:pt idx="5011">
                  <c:v>-137.85300000000001</c:v>
                </c:pt>
                <c:pt idx="5012">
                  <c:v>-137.851</c:v>
                </c:pt>
                <c:pt idx="5013">
                  <c:v>-137.84899999999999</c:v>
                </c:pt>
                <c:pt idx="5014">
                  <c:v>-137.84700000000001</c:v>
                </c:pt>
                <c:pt idx="5015">
                  <c:v>-137.845</c:v>
                </c:pt>
                <c:pt idx="5016">
                  <c:v>-137.84299999999999</c:v>
                </c:pt>
                <c:pt idx="5017">
                  <c:v>-137.84100000000001</c:v>
                </c:pt>
                <c:pt idx="5018">
                  <c:v>-137.839</c:v>
                </c:pt>
                <c:pt idx="5019">
                  <c:v>-137.83699999999999</c:v>
                </c:pt>
                <c:pt idx="5020">
                  <c:v>-137.83500000000001</c:v>
                </c:pt>
                <c:pt idx="5021">
                  <c:v>-137.833</c:v>
                </c:pt>
                <c:pt idx="5022">
                  <c:v>-137.83099999999999</c:v>
                </c:pt>
                <c:pt idx="5023">
                  <c:v>-137.82900000000001</c:v>
                </c:pt>
                <c:pt idx="5024">
                  <c:v>-137.827</c:v>
                </c:pt>
                <c:pt idx="5025">
                  <c:v>-137.82499999999999</c:v>
                </c:pt>
                <c:pt idx="5026">
                  <c:v>-137.82300000000001</c:v>
                </c:pt>
                <c:pt idx="5027">
                  <c:v>-137.821</c:v>
                </c:pt>
                <c:pt idx="5028">
                  <c:v>-137.81899999999999</c:v>
                </c:pt>
                <c:pt idx="5029">
                  <c:v>-137.81700000000001</c:v>
                </c:pt>
                <c:pt idx="5030">
                  <c:v>-137.815</c:v>
                </c:pt>
                <c:pt idx="5031">
                  <c:v>-137.81299999999999</c:v>
                </c:pt>
                <c:pt idx="5032">
                  <c:v>-137.81100000000001</c:v>
                </c:pt>
                <c:pt idx="5033">
                  <c:v>-137.809</c:v>
                </c:pt>
                <c:pt idx="5034">
                  <c:v>-137.80699999999999</c:v>
                </c:pt>
                <c:pt idx="5035">
                  <c:v>-137.80500000000001</c:v>
                </c:pt>
                <c:pt idx="5036">
                  <c:v>-137.803</c:v>
                </c:pt>
                <c:pt idx="5037">
                  <c:v>-137.80099999999999</c:v>
                </c:pt>
                <c:pt idx="5038">
                  <c:v>-137.79900000000001</c:v>
                </c:pt>
                <c:pt idx="5039">
                  <c:v>-137.797</c:v>
                </c:pt>
                <c:pt idx="5040">
                  <c:v>-137.79499999999999</c:v>
                </c:pt>
                <c:pt idx="5041">
                  <c:v>-137.79300000000001</c:v>
                </c:pt>
                <c:pt idx="5042">
                  <c:v>-137.791</c:v>
                </c:pt>
                <c:pt idx="5043">
                  <c:v>-137.78899999999999</c:v>
                </c:pt>
                <c:pt idx="5044">
                  <c:v>-137.78700000000001</c:v>
                </c:pt>
                <c:pt idx="5045">
                  <c:v>-137.785</c:v>
                </c:pt>
                <c:pt idx="5046">
                  <c:v>-137.78299999999999</c:v>
                </c:pt>
                <c:pt idx="5047">
                  <c:v>-137.78100000000001</c:v>
                </c:pt>
                <c:pt idx="5048">
                  <c:v>-137.779</c:v>
                </c:pt>
                <c:pt idx="5049">
                  <c:v>-137.77699999999999</c:v>
                </c:pt>
                <c:pt idx="5050">
                  <c:v>-137.77500000000001</c:v>
                </c:pt>
                <c:pt idx="5051">
                  <c:v>-137.773</c:v>
                </c:pt>
                <c:pt idx="5052">
                  <c:v>-137.77100000000002</c:v>
                </c:pt>
                <c:pt idx="5053">
                  <c:v>-137.76900000000001</c:v>
                </c:pt>
                <c:pt idx="5054">
                  <c:v>-137.767</c:v>
                </c:pt>
                <c:pt idx="5055">
                  <c:v>-137.76499999999999</c:v>
                </c:pt>
                <c:pt idx="5056">
                  <c:v>-137.76300000000001</c:v>
                </c:pt>
                <c:pt idx="5057">
                  <c:v>-137.761</c:v>
                </c:pt>
                <c:pt idx="5058">
                  <c:v>-137.75900000000001</c:v>
                </c:pt>
                <c:pt idx="5059">
                  <c:v>-137.75700000000001</c:v>
                </c:pt>
                <c:pt idx="5060">
                  <c:v>-137.755</c:v>
                </c:pt>
                <c:pt idx="5061">
                  <c:v>-137.75299999999999</c:v>
                </c:pt>
                <c:pt idx="5062">
                  <c:v>-137.751</c:v>
                </c:pt>
                <c:pt idx="5063">
                  <c:v>-137.749</c:v>
                </c:pt>
                <c:pt idx="5064">
                  <c:v>-137.74700000000001</c:v>
                </c:pt>
                <c:pt idx="5065">
                  <c:v>-137.745</c:v>
                </c:pt>
                <c:pt idx="5066">
                  <c:v>-137.74299999999999</c:v>
                </c:pt>
                <c:pt idx="5067">
                  <c:v>-137.74099999999999</c:v>
                </c:pt>
                <c:pt idx="5068">
                  <c:v>-137.739</c:v>
                </c:pt>
                <c:pt idx="5069">
                  <c:v>-137.73699999999999</c:v>
                </c:pt>
                <c:pt idx="5070">
                  <c:v>-137.73500000000001</c:v>
                </c:pt>
                <c:pt idx="5071">
                  <c:v>-137.733</c:v>
                </c:pt>
                <c:pt idx="5072">
                  <c:v>-137.73099999999999</c:v>
                </c:pt>
                <c:pt idx="5073">
                  <c:v>-137.72899999999998</c:v>
                </c:pt>
                <c:pt idx="5074">
                  <c:v>-137.727</c:v>
                </c:pt>
                <c:pt idx="5075">
                  <c:v>-137.72499999999999</c:v>
                </c:pt>
                <c:pt idx="5076">
                  <c:v>-137.72300000000001</c:v>
                </c:pt>
                <c:pt idx="5077">
                  <c:v>-137.721</c:v>
                </c:pt>
                <c:pt idx="5078">
                  <c:v>-137.71899999999999</c:v>
                </c:pt>
                <c:pt idx="5079">
                  <c:v>-137.71700000000001</c:v>
                </c:pt>
                <c:pt idx="5080">
                  <c:v>-137.715</c:v>
                </c:pt>
                <c:pt idx="5081">
                  <c:v>-137.71299999999999</c:v>
                </c:pt>
                <c:pt idx="5082">
                  <c:v>-137.71100000000001</c:v>
                </c:pt>
                <c:pt idx="5083">
                  <c:v>-137.709</c:v>
                </c:pt>
                <c:pt idx="5084">
                  <c:v>-137.70699999999999</c:v>
                </c:pt>
                <c:pt idx="5085">
                  <c:v>-137.70500000000001</c:v>
                </c:pt>
                <c:pt idx="5086">
                  <c:v>-137.703</c:v>
                </c:pt>
                <c:pt idx="5087">
                  <c:v>-137.70099999999999</c:v>
                </c:pt>
                <c:pt idx="5088">
                  <c:v>-137.69900000000001</c:v>
                </c:pt>
                <c:pt idx="5089">
                  <c:v>-137.697</c:v>
                </c:pt>
                <c:pt idx="5090">
                  <c:v>-137.69499999999999</c:v>
                </c:pt>
                <c:pt idx="5091">
                  <c:v>-137.69300000000001</c:v>
                </c:pt>
                <c:pt idx="5092">
                  <c:v>-137.691</c:v>
                </c:pt>
                <c:pt idx="5093">
                  <c:v>-137.68899999999999</c:v>
                </c:pt>
                <c:pt idx="5094">
                  <c:v>-137.68700000000001</c:v>
                </c:pt>
                <c:pt idx="5095">
                  <c:v>-137.685</c:v>
                </c:pt>
                <c:pt idx="5096">
                  <c:v>-137.68299999999999</c:v>
                </c:pt>
                <c:pt idx="5097">
                  <c:v>-137.68100000000001</c:v>
                </c:pt>
                <c:pt idx="5098">
                  <c:v>-137.679</c:v>
                </c:pt>
                <c:pt idx="5099">
                  <c:v>-137.67699999999999</c:v>
                </c:pt>
                <c:pt idx="5100">
                  <c:v>-137.67500000000001</c:v>
                </c:pt>
                <c:pt idx="5101">
                  <c:v>-137.673</c:v>
                </c:pt>
                <c:pt idx="5102">
                  <c:v>-137.67099999999999</c:v>
                </c:pt>
                <c:pt idx="5103">
                  <c:v>-137.66900000000001</c:v>
                </c:pt>
                <c:pt idx="5104">
                  <c:v>-137.667</c:v>
                </c:pt>
                <c:pt idx="5105">
                  <c:v>-137.66499999999999</c:v>
                </c:pt>
                <c:pt idx="5106">
                  <c:v>-137.66300000000001</c:v>
                </c:pt>
                <c:pt idx="5107">
                  <c:v>-137.661</c:v>
                </c:pt>
                <c:pt idx="5108">
                  <c:v>-137.65899999999999</c:v>
                </c:pt>
                <c:pt idx="5109">
                  <c:v>-137.65700000000001</c:v>
                </c:pt>
                <c:pt idx="5110">
                  <c:v>-137.655</c:v>
                </c:pt>
                <c:pt idx="5111">
                  <c:v>-137.65299999999999</c:v>
                </c:pt>
                <c:pt idx="5112">
                  <c:v>-137.65100000000001</c:v>
                </c:pt>
                <c:pt idx="5113">
                  <c:v>-137.649</c:v>
                </c:pt>
                <c:pt idx="5114">
                  <c:v>-137.64699999999999</c:v>
                </c:pt>
                <c:pt idx="5115">
                  <c:v>-137.64500000000001</c:v>
                </c:pt>
                <c:pt idx="5116">
                  <c:v>-137.643</c:v>
                </c:pt>
                <c:pt idx="5117">
                  <c:v>-137.64099999999999</c:v>
                </c:pt>
                <c:pt idx="5118">
                  <c:v>-137.63900000000001</c:v>
                </c:pt>
                <c:pt idx="5119">
                  <c:v>-137.637</c:v>
                </c:pt>
                <c:pt idx="5120">
                  <c:v>-137.63499999999999</c:v>
                </c:pt>
                <c:pt idx="5121">
                  <c:v>-137.63300000000001</c:v>
                </c:pt>
                <c:pt idx="5122">
                  <c:v>-137.631</c:v>
                </c:pt>
                <c:pt idx="5123">
                  <c:v>-137.62899999999999</c:v>
                </c:pt>
                <c:pt idx="5124">
                  <c:v>-137.62700000000001</c:v>
                </c:pt>
                <c:pt idx="5125">
                  <c:v>-137.625</c:v>
                </c:pt>
                <c:pt idx="5126">
                  <c:v>-137.62299999999999</c:v>
                </c:pt>
                <c:pt idx="5127">
                  <c:v>-137.62100000000001</c:v>
                </c:pt>
                <c:pt idx="5128">
                  <c:v>-137.619</c:v>
                </c:pt>
                <c:pt idx="5129">
                  <c:v>-137.61699999999999</c:v>
                </c:pt>
                <c:pt idx="5130">
                  <c:v>-137.61500000000001</c:v>
                </c:pt>
                <c:pt idx="5131">
                  <c:v>-137.613</c:v>
                </c:pt>
                <c:pt idx="5132">
                  <c:v>-137.61099999999999</c:v>
                </c:pt>
                <c:pt idx="5133">
                  <c:v>-137.60900000000001</c:v>
                </c:pt>
                <c:pt idx="5134">
                  <c:v>-137.607</c:v>
                </c:pt>
                <c:pt idx="5135">
                  <c:v>-137.60499999999999</c:v>
                </c:pt>
                <c:pt idx="5136">
                  <c:v>-137.60300000000001</c:v>
                </c:pt>
                <c:pt idx="5137">
                  <c:v>-137.601</c:v>
                </c:pt>
                <c:pt idx="5138">
                  <c:v>-137.59899999999999</c:v>
                </c:pt>
                <c:pt idx="5139">
                  <c:v>-137.59700000000001</c:v>
                </c:pt>
                <c:pt idx="5140">
                  <c:v>-137.595</c:v>
                </c:pt>
                <c:pt idx="5141">
                  <c:v>-137.59299999999999</c:v>
                </c:pt>
                <c:pt idx="5142">
                  <c:v>-137.59100000000001</c:v>
                </c:pt>
                <c:pt idx="5143">
                  <c:v>-137.589</c:v>
                </c:pt>
                <c:pt idx="5144">
                  <c:v>-137.58699999999999</c:v>
                </c:pt>
                <c:pt idx="5145">
                  <c:v>-137.58500000000001</c:v>
                </c:pt>
                <c:pt idx="5146">
                  <c:v>-137.583</c:v>
                </c:pt>
                <c:pt idx="5147">
                  <c:v>-137.58099999999999</c:v>
                </c:pt>
                <c:pt idx="5148">
                  <c:v>-137.57900000000001</c:v>
                </c:pt>
                <c:pt idx="5149">
                  <c:v>-137.577</c:v>
                </c:pt>
                <c:pt idx="5150">
                  <c:v>-137.57499999999999</c:v>
                </c:pt>
                <c:pt idx="5151">
                  <c:v>-137.57300000000001</c:v>
                </c:pt>
                <c:pt idx="5152">
                  <c:v>-137.571</c:v>
                </c:pt>
                <c:pt idx="5153">
                  <c:v>-137.56899999999999</c:v>
                </c:pt>
                <c:pt idx="5154">
                  <c:v>-137.56700000000001</c:v>
                </c:pt>
                <c:pt idx="5155">
                  <c:v>-137.565</c:v>
                </c:pt>
                <c:pt idx="5156">
                  <c:v>-137.56299999999999</c:v>
                </c:pt>
                <c:pt idx="5157">
                  <c:v>-137.56100000000001</c:v>
                </c:pt>
                <c:pt idx="5158">
                  <c:v>-137.559</c:v>
                </c:pt>
                <c:pt idx="5159">
                  <c:v>-137.55699999999999</c:v>
                </c:pt>
                <c:pt idx="5160">
                  <c:v>-137.55500000000001</c:v>
                </c:pt>
                <c:pt idx="5161">
                  <c:v>-137.553</c:v>
                </c:pt>
                <c:pt idx="5162">
                  <c:v>-137.55099999999999</c:v>
                </c:pt>
                <c:pt idx="5163">
                  <c:v>-137.54900000000001</c:v>
                </c:pt>
                <c:pt idx="5164">
                  <c:v>-137.547</c:v>
                </c:pt>
                <c:pt idx="5165">
                  <c:v>-137.54499999999999</c:v>
                </c:pt>
                <c:pt idx="5166">
                  <c:v>-137.54300000000001</c:v>
                </c:pt>
                <c:pt idx="5167">
                  <c:v>-137.541</c:v>
                </c:pt>
                <c:pt idx="5168">
                  <c:v>-137.53899999999999</c:v>
                </c:pt>
                <c:pt idx="5169">
                  <c:v>-137.53700000000001</c:v>
                </c:pt>
                <c:pt idx="5170">
                  <c:v>-137.535</c:v>
                </c:pt>
                <c:pt idx="5171">
                  <c:v>-137.53299999999999</c:v>
                </c:pt>
                <c:pt idx="5172">
                  <c:v>-137.53100000000001</c:v>
                </c:pt>
                <c:pt idx="5173">
                  <c:v>-137.529</c:v>
                </c:pt>
                <c:pt idx="5174">
                  <c:v>-137.52699999999999</c:v>
                </c:pt>
                <c:pt idx="5175">
                  <c:v>-137.52500000000001</c:v>
                </c:pt>
                <c:pt idx="5176">
                  <c:v>-137.523</c:v>
                </c:pt>
                <c:pt idx="5177">
                  <c:v>-137.52100000000002</c:v>
                </c:pt>
                <c:pt idx="5178">
                  <c:v>-137.51900000000001</c:v>
                </c:pt>
                <c:pt idx="5179">
                  <c:v>-137.517</c:v>
                </c:pt>
                <c:pt idx="5180">
                  <c:v>-137.51499999999999</c:v>
                </c:pt>
                <c:pt idx="5181">
                  <c:v>-137.51300000000001</c:v>
                </c:pt>
                <c:pt idx="5182">
                  <c:v>-137.511</c:v>
                </c:pt>
                <c:pt idx="5183">
                  <c:v>-137.50900000000001</c:v>
                </c:pt>
                <c:pt idx="5184">
                  <c:v>-137.50700000000001</c:v>
                </c:pt>
                <c:pt idx="5185">
                  <c:v>-137.505</c:v>
                </c:pt>
                <c:pt idx="5186">
                  <c:v>-137.50299999999999</c:v>
                </c:pt>
                <c:pt idx="5187">
                  <c:v>-137.501</c:v>
                </c:pt>
                <c:pt idx="5188">
                  <c:v>-137.499</c:v>
                </c:pt>
                <c:pt idx="5189">
                  <c:v>-137.49700000000001</c:v>
                </c:pt>
                <c:pt idx="5190">
                  <c:v>-137.495</c:v>
                </c:pt>
                <c:pt idx="5191">
                  <c:v>-137.49299999999999</c:v>
                </c:pt>
                <c:pt idx="5192">
                  <c:v>-137.49099999999999</c:v>
                </c:pt>
                <c:pt idx="5193">
                  <c:v>-137.489</c:v>
                </c:pt>
                <c:pt idx="5194">
                  <c:v>-137.48699999999999</c:v>
                </c:pt>
                <c:pt idx="5195">
                  <c:v>-137.48500000000001</c:v>
                </c:pt>
                <c:pt idx="5196">
                  <c:v>-137.483</c:v>
                </c:pt>
                <c:pt idx="5197">
                  <c:v>-137.48099999999999</c:v>
                </c:pt>
                <c:pt idx="5198">
                  <c:v>-137.47899999999998</c:v>
                </c:pt>
                <c:pt idx="5199">
                  <c:v>-137.477</c:v>
                </c:pt>
                <c:pt idx="5200">
                  <c:v>-137.47499999999999</c:v>
                </c:pt>
                <c:pt idx="5201">
                  <c:v>-137.47300000000001</c:v>
                </c:pt>
                <c:pt idx="5202">
                  <c:v>-137.471</c:v>
                </c:pt>
                <c:pt idx="5203">
                  <c:v>-137.46899999999999</c:v>
                </c:pt>
                <c:pt idx="5204">
                  <c:v>-137.46700000000001</c:v>
                </c:pt>
                <c:pt idx="5205">
                  <c:v>-137.465</c:v>
                </c:pt>
                <c:pt idx="5206">
                  <c:v>-137.46299999999999</c:v>
                </c:pt>
                <c:pt idx="5207">
                  <c:v>-137.46100000000001</c:v>
                </c:pt>
                <c:pt idx="5208">
                  <c:v>-137.459</c:v>
                </c:pt>
                <c:pt idx="5209">
                  <c:v>-137.45699999999999</c:v>
                </c:pt>
                <c:pt idx="5210">
                  <c:v>-137.45500000000001</c:v>
                </c:pt>
                <c:pt idx="5211">
                  <c:v>-137.453</c:v>
                </c:pt>
                <c:pt idx="5212">
                  <c:v>-137.45099999999999</c:v>
                </c:pt>
                <c:pt idx="5213">
                  <c:v>-137.44900000000001</c:v>
                </c:pt>
                <c:pt idx="5214">
                  <c:v>-137.447</c:v>
                </c:pt>
                <c:pt idx="5215">
                  <c:v>-137.44499999999999</c:v>
                </c:pt>
                <c:pt idx="5216">
                  <c:v>-137.44300000000001</c:v>
                </c:pt>
                <c:pt idx="5217">
                  <c:v>-137.441</c:v>
                </c:pt>
                <c:pt idx="5218">
                  <c:v>-137.43899999999999</c:v>
                </c:pt>
                <c:pt idx="5219">
                  <c:v>-137.43700000000001</c:v>
                </c:pt>
                <c:pt idx="5220">
                  <c:v>-137.435</c:v>
                </c:pt>
                <c:pt idx="5221">
                  <c:v>-137.43299999999999</c:v>
                </c:pt>
                <c:pt idx="5222">
                  <c:v>-137.43100000000001</c:v>
                </c:pt>
                <c:pt idx="5223">
                  <c:v>-137.429</c:v>
                </c:pt>
                <c:pt idx="5224">
                  <c:v>-137.42699999999999</c:v>
                </c:pt>
                <c:pt idx="5225">
                  <c:v>-137.42500000000001</c:v>
                </c:pt>
                <c:pt idx="5226">
                  <c:v>-137.423</c:v>
                </c:pt>
                <c:pt idx="5227">
                  <c:v>-137.42099999999999</c:v>
                </c:pt>
                <c:pt idx="5228">
                  <c:v>-137.41900000000001</c:v>
                </c:pt>
                <c:pt idx="5229">
                  <c:v>-137.417</c:v>
                </c:pt>
                <c:pt idx="5230">
                  <c:v>-137.41499999999999</c:v>
                </c:pt>
                <c:pt idx="5231">
                  <c:v>-137.41300000000001</c:v>
                </c:pt>
                <c:pt idx="5232">
                  <c:v>-137.411</c:v>
                </c:pt>
                <c:pt idx="5233">
                  <c:v>-137.40899999999999</c:v>
                </c:pt>
                <c:pt idx="5234">
                  <c:v>-137.40700000000001</c:v>
                </c:pt>
                <c:pt idx="5235">
                  <c:v>-137.405</c:v>
                </c:pt>
                <c:pt idx="5236">
                  <c:v>-137.40299999999999</c:v>
                </c:pt>
                <c:pt idx="5237">
                  <c:v>-137.40100000000001</c:v>
                </c:pt>
                <c:pt idx="5238">
                  <c:v>-137.399</c:v>
                </c:pt>
                <c:pt idx="5239">
                  <c:v>-137.39699999999999</c:v>
                </c:pt>
                <c:pt idx="5240">
                  <c:v>-137.39500000000001</c:v>
                </c:pt>
                <c:pt idx="5241">
                  <c:v>-137.393</c:v>
                </c:pt>
                <c:pt idx="5242">
                  <c:v>-137.39099999999999</c:v>
                </c:pt>
                <c:pt idx="5243">
                  <c:v>-137.38900000000001</c:v>
                </c:pt>
                <c:pt idx="5244">
                  <c:v>-137.387</c:v>
                </c:pt>
                <c:pt idx="5245">
                  <c:v>-137.38499999999999</c:v>
                </c:pt>
                <c:pt idx="5246">
                  <c:v>-137.38300000000001</c:v>
                </c:pt>
                <c:pt idx="5247">
                  <c:v>-137.381</c:v>
                </c:pt>
                <c:pt idx="5248">
                  <c:v>-137.37899999999999</c:v>
                </c:pt>
                <c:pt idx="5249">
                  <c:v>-137.37700000000001</c:v>
                </c:pt>
                <c:pt idx="5250">
                  <c:v>-137.375</c:v>
                </c:pt>
                <c:pt idx="5251">
                  <c:v>-137.37299999999999</c:v>
                </c:pt>
                <c:pt idx="5252">
                  <c:v>-137.37100000000001</c:v>
                </c:pt>
                <c:pt idx="5253">
                  <c:v>-137.369</c:v>
                </c:pt>
                <c:pt idx="5254">
                  <c:v>-137.36699999999999</c:v>
                </c:pt>
                <c:pt idx="5255">
                  <c:v>-137.36500000000001</c:v>
                </c:pt>
                <c:pt idx="5256">
                  <c:v>-137.363</c:v>
                </c:pt>
                <c:pt idx="5257">
                  <c:v>-137.36099999999999</c:v>
                </c:pt>
                <c:pt idx="5258">
                  <c:v>-137.35900000000001</c:v>
                </c:pt>
                <c:pt idx="5259">
                  <c:v>-137.357</c:v>
                </c:pt>
                <c:pt idx="5260">
                  <c:v>-137.35499999999999</c:v>
                </c:pt>
                <c:pt idx="5261">
                  <c:v>-137.35300000000001</c:v>
                </c:pt>
                <c:pt idx="5262">
                  <c:v>-137.351</c:v>
                </c:pt>
                <c:pt idx="5263">
                  <c:v>-137.34899999999999</c:v>
                </c:pt>
                <c:pt idx="5264">
                  <c:v>-137.34700000000001</c:v>
                </c:pt>
                <c:pt idx="5265">
                  <c:v>-137.345</c:v>
                </c:pt>
                <c:pt idx="5266">
                  <c:v>-137.34299999999999</c:v>
                </c:pt>
                <c:pt idx="5267">
                  <c:v>-137.34100000000001</c:v>
                </c:pt>
                <c:pt idx="5268">
                  <c:v>-137.339</c:v>
                </c:pt>
                <c:pt idx="5269">
                  <c:v>-137.33699999999999</c:v>
                </c:pt>
                <c:pt idx="5270">
                  <c:v>-137.33500000000001</c:v>
                </c:pt>
                <c:pt idx="5271">
                  <c:v>-137.333</c:v>
                </c:pt>
                <c:pt idx="5272">
                  <c:v>-137.33099999999999</c:v>
                </c:pt>
                <c:pt idx="5273">
                  <c:v>-137.32900000000001</c:v>
                </c:pt>
                <c:pt idx="5274">
                  <c:v>-137.327</c:v>
                </c:pt>
                <c:pt idx="5275">
                  <c:v>-137.32499999999999</c:v>
                </c:pt>
                <c:pt idx="5276">
                  <c:v>-137.32300000000001</c:v>
                </c:pt>
                <c:pt idx="5277">
                  <c:v>-137.321</c:v>
                </c:pt>
                <c:pt idx="5278">
                  <c:v>-137.31899999999999</c:v>
                </c:pt>
                <c:pt idx="5279">
                  <c:v>-137.31700000000001</c:v>
                </c:pt>
                <c:pt idx="5280">
                  <c:v>-137.315</c:v>
                </c:pt>
                <c:pt idx="5281">
                  <c:v>-137.31299999999999</c:v>
                </c:pt>
                <c:pt idx="5282">
                  <c:v>-137.31100000000001</c:v>
                </c:pt>
                <c:pt idx="5283">
                  <c:v>-137.309</c:v>
                </c:pt>
                <c:pt idx="5284">
                  <c:v>-137.30699999999999</c:v>
                </c:pt>
                <c:pt idx="5285">
                  <c:v>-137.30500000000001</c:v>
                </c:pt>
                <c:pt idx="5286">
                  <c:v>-137.303</c:v>
                </c:pt>
                <c:pt idx="5287">
                  <c:v>-137.30099999999999</c:v>
                </c:pt>
                <c:pt idx="5288">
                  <c:v>-137.29900000000001</c:v>
                </c:pt>
                <c:pt idx="5289">
                  <c:v>-137.297</c:v>
                </c:pt>
                <c:pt idx="5290">
                  <c:v>-137.29499999999999</c:v>
                </c:pt>
                <c:pt idx="5291">
                  <c:v>-137.29300000000001</c:v>
                </c:pt>
                <c:pt idx="5292">
                  <c:v>-137.291</c:v>
                </c:pt>
                <c:pt idx="5293">
                  <c:v>-137.28899999999999</c:v>
                </c:pt>
                <c:pt idx="5294">
                  <c:v>-137.28700000000001</c:v>
                </c:pt>
                <c:pt idx="5295">
                  <c:v>-137.285</c:v>
                </c:pt>
                <c:pt idx="5296">
                  <c:v>-137.28299999999999</c:v>
                </c:pt>
                <c:pt idx="5297">
                  <c:v>-137.28100000000001</c:v>
                </c:pt>
                <c:pt idx="5298">
                  <c:v>-137.279</c:v>
                </c:pt>
                <c:pt idx="5299">
                  <c:v>-137.27699999999999</c:v>
                </c:pt>
                <c:pt idx="5300">
                  <c:v>-137.27500000000001</c:v>
                </c:pt>
                <c:pt idx="5301">
                  <c:v>-137.273</c:v>
                </c:pt>
                <c:pt idx="5302">
                  <c:v>-137.27100000000002</c:v>
                </c:pt>
                <c:pt idx="5303">
                  <c:v>-137.26900000000001</c:v>
                </c:pt>
                <c:pt idx="5304">
                  <c:v>-137.267</c:v>
                </c:pt>
                <c:pt idx="5305">
                  <c:v>-137.26499999999999</c:v>
                </c:pt>
                <c:pt idx="5306">
                  <c:v>-137.26300000000001</c:v>
                </c:pt>
                <c:pt idx="5307">
                  <c:v>-137.261</c:v>
                </c:pt>
                <c:pt idx="5308">
                  <c:v>-137.25900000000001</c:v>
                </c:pt>
                <c:pt idx="5309">
                  <c:v>-137.25700000000001</c:v>
                </c:pt>
                <c:pt idx="5310">
                  <c:v>-137.255</c:v>
                </c:pt>
                <c:pt idx="5311">
                  <c:v>-137.25299999999999</c:v>
                </c:pt>
                <c:pt idx="5312">
                  <c:v>-137.251</c:v>
                </c:pt>
                <c:pt idx="5313">
                  <c:v>-137.249</c:v>
                </c:pt>
                <c:pt idx="5314">
                  <c:v>-137.24700000000001</c:v>
                </c:pt>
                <c:pt idx="5315">
                  <c:v>-137.245</c:v>
                </c:pt>
                <c:pt idx="5316">
                  <c:v>-137.24299999999999</c:v>
                </c:pt>
                <c:pt idx="5317">
                  <c:v>-137.24099999999999</c:v>
                </c:pt>
                <c:pt idx="5318">
                  <c:v>-137.239</c:v>
                </c:pt>
                <c:pt idx="5319">
                  <c:v>-137.23699999999999</c:v>
                </c:pt>
                <c:pt idx="5320">
                  <c:v>-137.23500000000001</c:v>
                </c:pt>
                <c:pt idx="5321">
                  <c:v>-137.233</c:v>
                </c:pt>
                <c:pt idx="5322">
                  <c:v>-137.23099999999999</c:v>
                </c:pt>
                <c:pt idx="5323">
                  <c:v>-137.22899999999998</c:v>
                </c:pt>
                <c:pt idx="5324">
                  <c:v>-137.227</c:v>
                </c:pt>
                <c:pt idx="5325">
                  <c:v>-137.22499999999999</c:v>
                </c:pt>
                <c:pt idx="5326">
                  <c:v>-137.22300000000001</c:v>
                </c:pt>
                <c:pt idx="5327">
                  <c:v>-137.221</c:v>
                </c:pt>
                <c:pt idx="5328">
                  <c:v>-137.21899999999999</c:v>
                </c:pt>
                <c:pt idx="5329">
                  <c:v>-137.21700000000001</c:v>
                </c:pt>
                <c:pt idx="5330">
                  <c:v>-137.215</c:v>
                </c:pt>
                <c:pt idx="5331">
                  <c:v>-137.21299999999999</c:v>
                </c:pt>
                <c:pt idx="5332">
                  <c:v>-137.21100000000001</c:v>
                </c:pt>
                <c:pt idx="5333">
                  <c:v>-137.209</c:v>
                </c:pt>
                <c:pt idx="5334">
                  <c:v>-137.20699999999999</c:v>
                </c:pt>
                <c:pt idx="5335">
                  <c:v>-137.20500000000001</c:v>
                </c:pt>
                <c:pt idx="5336">
                  <c:v>-137.203</c:v>
                </c:pt>
                <c:pt idx="5337">
                  <c:v>-137.20099999999999</c:v>
                </c:pt>
                <c:pt idx="5338">
                  <c:v>-137.19900000000001</c:v>
                </c:pt>
                <c:pt idx="5339">
                  <c:v>-137.197</c:v>
                </c:pt>
                <c:pt idx="5340">
                  <c:v>-137.19499999999999</c:v>
                </c:pt>
                <c:pt idx="5341">
                  <c:v>-137.19300000000001</c:v>
                </c:pt>
                <c:pt idx="5342">
                  <c:v>-137.191</c:v>
                </c:pt>
                <c:pt idx="5343">
                  <c:v>-137.18899999999999</c:v>
                </c:pt>
                <c:pt idx="5344">
                  <c:v>-137.18700000000001</c:v>
                </c:pt>
                <c:pt idx="5345">
                  <c:v>-137.185</c:v>
                </c:pt>
                <c:pt idx="5346">
                  <c:v>-137.18299999999999</c:v>
                </c:pt>
                <c:pt idx="5347">
                  <c:v>-137.18100000000001</c:v>
                </c:pt>
                <c:pt idx="5348">
                  <c:v>-137.179</c:v>
                </c:pt>
                <c:pt idx="5349">
                  <c:v>-137.17699999999999</c:v>
                </c:pt>
                <c:pt idx="5350">
                  <c:v>-137.17500000000001</c:v>
                </c:pt>
                <c:pt idx="5351">
                  <c:v>-137.173</c:v>
                </c:pt>
                <c:pt idx="5352">
                  <c:v>-137.17099999999999</c:v>
                </c:pt>
                <c:pt idx="5353">
                  <c:v>-137.16900000000001</c:v>
                </c:pt>
                <c:pt idx="5354">
                  <c:v>-137.167</c:v>
                </c:pt>
                <c:pt idx="5355">
                  <c:v>-137.16499999999999</c:v>
                </c:pt>
                <c:pt idx="5356">
                  <c:v>-137.16300000000001</c:v>
                </c:pt>
                <c:pt idx="5357">
                  <c:v>-137.161</c:v>
                </c:pt>
                <c:pt idx="5358">
                  <c:v>-137.15899999999999</c:v>
                </c:pt>
                <c:pt idx="5359">
                  <c:v>-137.15700000000001</c:v>
                </c:pt>
                <c:pt idx="5360">
                  <c:v>-137.155</c:v>
                </c:pt>
                <c:pt idx="5361">
                  <c:v>-137.15299999999999</c:v>
                </c:pt>
                <c:pt idx="5362">
                  <c:v>-137.15100000000001</c:v>
                </c:pt>
                <c:pt idx="5363">
                  <c:v>-137.149</c:v>
                </c:pt>
                <c:pt idx="5364">
                  <c:v>-137.14699999999999</c:v>
                </c:pt>
                <c:pt idx="5365">
                  <c:v>-137.14500000000001</c:v>
                </c:pt>
                <c:pt idx="5366">
                  <c:v>-137.143</c:v>
                </c:pt>
                <c:pt idx="5367">
                  <c:v>-137.14099999999999</c:v>
                </c:pt>
                <c:pt idx="5368">
                  <c:v>-137.13900000000001</c:v>
                </c:pt>
                <c:pt idx="5369">
                  <c:v>-137.137</c:v>
                </c:pt>
                <c:pt idx="5370">
                  <c:v>-137.13499999999999</c:v>
                </c:pt>
                <c:pt idx="5371">
                  <c:v>-137.13300000000001</c:v>
                </c:pt>
                <c:pt idx="5372">
                  <c:v>-137.131</c:v>
                </c:pt>
                <c:pt idx="5373">
                  <c:v>-137.12899999999999</c:v>
                </c:pt>
                <c:pt idx="5374">
                  <c:v>-137.12700000000001</c:v>
                </c:pt>
                <c:pt idx="5375">
                  <c:v>-137.125</c:v>
                </c:pt>
                <c:pt idx="5376">
                  <c:v>-137.12299999999999</c:v>
                </c:pt>
                <c:pt idx="5377">
                  <c:v>-137.12100000000001</c:v>
                </c:pt>
                <c:pt idx="5378">
                  <c:v>-137.119</c:v>
                </c:pt>
                <c:pt idx="5379">
                  <c:v>-137.11699999999999</c:v>
                </c:pt>
                <c:pt idx="5380">
                  <c:v>-137.11500000000001</c:v>
                </c:pt>
                <c:pt idx="5381">
                  <c:v>-137.113</c:v>
                </c:pt>
                <c:pt idx="5382">
                  <c:v>-137.11099999999999</c:v>
                </c:pt>
                <c:pt idx="5383">
                  <c:v>-137.10900000000001</c:v>
                </c:pt>
                <c:pt idx="5384">
                  <c:v>-137.107</c:v>
                </c:pt>
                <c:pt idx="5385">
                  <c:v>-137.10499999999999</c:v>
                </c:pt>
                <c:pt idx="5386">
                  <c:v>-137.10300000000001</c:v>
                </c:pt>
                <c:pt idx="5387">
                  <c:v>-137.101</c:v>
                </c:pt>
                <c:pt idx="5388">
                  <c:v>-137.09899999999999</c:v>
                </c:pt>
                <c:pt idx="5389">
                  <c:v>-137.09700000000001</c:v>
                </c:pt>
                <c:pt idx="5390">
                  <c:v>-137.095</c:v>
                </c:pt>
                <c:pt idx="5391">
                  <c:v>-137.09299999999999</c:v>
                </c:pt>
                <c:pt idx="5392">
                  <c:v>-137.09100000000001</c:v>
                </c:pt>
                <c:pt idx="5393">
                  <c:v>-137.089</c:v>
                </c:pt>
                <c:pt idx="5394">
                  <c:v>-137.08699999999999</c:v>
                </c:pt>
                <c:pt idx="5395">
                  <c:v>-137.08500000000001</c:v>
                </c:pt>
                <c:pt idx="5396">
                  <c:v>-137.083</c:v>
                </c:pt>
                <c:pt idx="5397">
                  <c:v>-137.08099999999999</c:v>
                </c:pt>
                <c:pt idx="5398">
                  <c:v>-137.07900000000001</c:v>
                </c:pt>
                <c:pt idx="5399">
                  <c:v>-137.077</c:v>
                </c:pt>
                <c:pt idx="5400">
                  <c:v>-137.07499999999999</c:v>
                </c:pt>
                <c:pt idx="5401">
                  <c:v>-137.07300000000001</c:v>
                </c:pt>
                <c:pt idx="5402">
                  <c:v>-137.071</c:v>
                </c:pt>
                <c:pt idx="5403">
                  <c:v>-137.06899999999999</c:v>
                </c:pt>
                <c:pt idx="5404">
                  <c:v>-137.06700000000001</c:v>
                </c:pt>
                <c:pt idx="5405">
                  <c:v>-137.065</c:v>
                </c:pt>
                <c:pt idx="5406">
                  <c:v>-137.06299999999999</c:v>
                </c:pt>
                <c:pt idx="5407">
                  <c:v>-137.06100000000001</c:v>
                </c:pt>
                <c:pt idx="5408">
                  <c:v>-137.059</c:v>
                </c:pt>
                <c:pt idx="5409">
                  <c:v>-137.05699999999999</c:v>
                </c:pt>
                <c:pt idx="5410">
                  <c:v>-137.05500000000001</c:v>
                </c:pt>
                <c:pt idx="5411">
                  <c:v>-137.053</c:v>
                </c:pt>
                <c:pt idx="5412">
                  <c:v>-137.05099999999999</c:v>
                </c:pt>
                <c:pt idx="5413">
                  <c:v>-137.04900000000001</c:v>
                </c:pt>
                <c:pt idx="5414">
                  <c:v>-137.047</c:v>
                </c:pt>
                <c:pt idx="5415">
                  <c:v>-137.04499999999999</c:v>
                </c:pt>
                <c:pt idx="5416">
                  <c:v>-137.04300000000001</c:v>
                </c:pt>
                <c:pt idx="5417">
                  <c:v>-137.041</c:v>
                </c:pt>
                <c:pt idx="5418">
                  <c:v>-137.03899999999999</c:v>
                </c:pt>
                <c:pt idx="5419">
                  <c:v>-137.03700000000001</c:v>
                </c:pt>
                <c:pt idx="5420">
                  <c:v>-137.035</c:v>
                </c:pt>
                <c:pt idx="5421">
                  <c:v>-137.03299999999999</c:v>
                </c:pt>
                <c:pt idx="5422">
                  <c:v>-137.03100000000001</c:v>
                </c:pt>
                <c:pt idx="5423">
                  <c:v>-137.029</c:v>
                </c:pt>
                <c:pt idx="5424">
                  <c:v>-137.02699999999999</c:v>
                </c:pt>
                <c:pt idx="5425">
                  <c:v>-137.02500000000001</c:v>
                </c:pt>
                <c:pt idx="5426">
                  <c:v>-137.023</c:v>
                </c:pt>
                <c:pt idx="5427">
                  <c:v>-137.02100000000002</c:v>
                </c:pt>
                <c:pt idx="5428">
                  <c:v>-137.01900000000001</c:v>
                </c:pt>
                <c:pt idx="5429">
                  <c:v>-137.017</c:v>
                </c:pt>
                <c:pt idx="5430">
                  <c:v>-137.01499999999999</c:v>
                </c:pt>
                <c:pt idx="5431">
                  <c:v>-137.01300000000001</c:v>
                </c:pt>
                <c:pt idx="5432">
                  <c:v>-137.011</c:v>
                </c:pt>
                <c:pt idx="5433">
                  <c:v>-137.00900000000001</c:v>
                </c:pt>
                <c:pt idx="5434">
                  <c:v>-137.00700000000001</c:v>
                </c:pt>
                <c:pt idx="5435">
                  <c:v>-137.005</c:v>
                </c:pt>
                <c:pt idx="5436">
                  <c:v>-137.00299999999999</c:v>
                </c:pt>
                <c:pt idx="5437">
                  <c:v>-137.001</c:v>
                </c:pt>
                <c:pt idx="5438">
                  <c:v>-136.999</c:v>
                </c:pt>
                <c:pt idx="5439">
                  <c:v>-136.99700000000001</c:v>
                </c:pt>
                <c:pt idx="5440">
                  <c:v>-136.995</c:v>
                </c:pt>
                <c:pt idx="5441">
                  <c:v>-136.99299999999999</c:v>
                </c:pt>
                <c:pt idx="5442">
                  <c:v>-136.99099999999999</c:v>
                </c:pt>
                <c:pt idx="5443">
                  <c:v>-136.989</c:v>
                </c:pt>
                <c:pt idx="5444">
                  <c:v>-136.98699999999999</c:v>
                </c:pt>
                <c:pt idx="5445">
                  <c:v>-136.98500000000001</c:v>
                </c:pt>
                <c:pt idx="5446">
                  <c:v>-136.983</c:v>
                </c:pt>
                <c:pt idx="5447">
                  <c:v>-136.98099999999999</c:v>
                </c:pt>
                <c:pt idx="5448">
                  <c:v>-136.97899999999998</c:v>
                </c:pt>
                <c:pt idx="5449">
                  <c:v>-136.977</c:v>
                </c:pt>
                <c:pt idx="5450">
                  <c:v>-136.97499999999999</c:v>
                </c:pt>
                <c:pt idx="5451">
                  <c:v>-136.97300000000001</c:v>
                </c:pt>
                <c:pt idx="5452">
                  <c:v>-136.971</c:v>
                </c:pt>
                <c:pt idx="5453">
                  <c:v>-136.96899999999999</c:v>
                </c:pt>
                <c:pt idx="5454">
                  <c:v>-136.96700000000001</c:v>
                </c:pt>
                <c:pt idx="5455">
                  <c:v>-136.965</c:v>
                </c:pt>
                <c:pt idx="5456">
                  <c:v>-136.96299999999999</c:v>
                </c:pt>
                <c:pt idx="5457">
                  <c:v>-136.96100000000001</c:v>
                </c:pt>
                <c:pt idx="5458">
                  <c:v>-136.959</c:v>
                </c:pt>
                <c:pt idx="5459">
                  <c:v>-136.95699999999999</c:v>
                </c:pt>
                <c:pt idx="5460">
                  <c:v>-136.95500000000001</c:v>
                </c:pt>
                <c:pt idx="5461">
                  <c:v>-136.953</c:v>
                </c:pt>
                <c:pt idx="5462">
                  <c:v>-136.95099999999999</c:v>
                </c:pt>
                <c:pt idx="5463">
                  <c:v>-136.94900000000001</c:v>
                </c:pt>
                <c:pt idx="5464">
                  <c:v>-136.947</c:v>
                </c:pt>
                <c:pt idx="5465">
                  <c:v>-136.94499999999999</c:v>
                </c:pt>
                <c:pt idx="5466">
                  <c:v>-136.94300000000001</c:v>
                </c:pt>
                <c:pt idx="5467">
                  <c:v>-136.941</c:v>
                </c:pt>
                <c:pt idx="5468">
                  <c:v>-136.93899999999999</c:v>
                </c:pt>
                <c:pt idx="5469">
                  <c:v>-136.93700000000001</c:v>
                </c:pt>
                <c:pt idx="5470">
                  <c:v>-136.935</c:v>
                </c:pt>
                <c:pt idx="5471">
                  <c:v>-136.93299999999999</c:v>
                </c:pt>
                <c:pt idx="5472">
                  <c:v>-136.93100000000001</c:v>
                </c:pt>
                <c:pt idx="5473">
                  <c:v>-136.929</c:v>
                </c:pt>
                <c:pt idx="5474">
                  <c:v>-136.92699999999999</c:v>
                </c:pt>
                <c:pt idx="5475">
                  <c:v>-136.92500000000001</c:v>
                </c:pt>
                <c:pt idx="5476">
                  <c:v>-136.923</c:v>
                </c:pt>
                <c:pt idx="5477">
                  <c:v>-136.92099999999999</c:v>
                </c:pt>
                <c:pt idx="5478">
                  <c:v>-136.91900000000001</c:v>
                </c:pt>
                <c:pt idx="5479">
                  <c:v>-136.917</c:v>
                </c:pt>
                <c:pt idx="5480">
                  <c:v>-136.91499999999999</c:v>
                </c:pt>
                <c:pt idx="5481">
                  <c:v>-136.91300000000001</c:v>
                </c:pt>
                <c:pt idx="5482">
                  <c:v>-136.911</c:v>
                </c:pt>
                <c:pt idx="5483">
                  <c:v>-136.90899999999999</c:v>
                </c:pt>
                <c:pt idx="5484">
                  <c:v>-136.90700000000001</c:v>
                </c:pt>
                <c:pt idx="5485">
                  <c:v>-136.905</c:v>
                </c:pt>
                <c:pt idx="5486">
                  <c:v>-136.90299999999999</c:v>
                </c:pt>
                <c:pt idx="5487">
                  <c:v>-136.90100000000001</c:v>
                </c:pt>
                <c:pt idx="5488">
                  <c:v>-136.899</c:v>
                </c:pt>
                <c:pt idx="5489">
                  <c:v>-136.89699999999999</c:v>
                </c:pt>
                <c:pt idx="5490">
                  <c:v>-136.89500000000001</c:v>
                </c:pt>
                <c:pt idx="5491">
                  <c:v>-136.893</c:v>
                </c:pt>
                <c:pt idx="5492">
                  <c:v>-136.89099999999999</c:v>
                </c:pt>
                <c:pt idx="5493">
                  <c:v>-136.88900000000001</c:v>
                </c:pt>
                <c:pt idx="5494">
                  <c:v>-136.887</c:v>
                </c:pt>
                <c:pt idx="5495">
                  <c:v>-136.88499999999999</c:v>
                </c:pt>
                <c:pt idx="5496">
                  <c:v>-136.88300000000001</c:v>
                </c:pt>
                <c:pt idx="5497">
                  <c:v>-136.881</c:v>
                </c:pt>
                <c:pt idx="5498">
                  <c:v>-136.87899999999999</c:v>
                </c:pt>
                <c:pt idx="5499">
                  <c:v>-136.87700000000001</c:v>
                </c:pt>
                <c:pt idx="5500">
                  <c:v>-136.875</c:v>
                </c:pt>
                <c:pt idx="5501">
                  <c:v>-136.87299999999999</c:v>
                </c:pt>
                <c:pt idx="5502">
                  <c:v>-136.87100000000001</c:v>
                </c:pt>
                <c:pt idx="5503">
                  <c:v>-136.869</c:v>
                </c:pt>
                <c:pt idx="5504">
                  <c:v>-136.86699999999999</c:v>
                </c:pt>
                <c:pt idx="5505">
                  <c:v>-136.86500000000001</c:v>
                </c:pt>
                <c:pt idx="5506">
                  <c:v>-136.863</c:v>
                </c:pt>
                <c:pt idx="5507">
                  <c:v>-136.86099999999999</c:v>
                </c:pt>
                <c:pt idx="5508">
                  <c:v>-136.85900000000001</c:v>
                </c:pt>
                <c:pt idx="5509">
                  <c:v>-136.857</c:v>
                </c:pt>
                <c:pt idx="5510">
                  <c:v>-136.85499999999999</c:v>
                </c:pt>
                <c:pt idx="5511">
                  <c:v>-136.85300000000001</c:v>
                </c:pt>
                <c:pt idx="5512">
                  <c:v>-136.851</c:v>
                </c:pt>
                <c:pt idx="5513">
                  <c:v>-136.84899999999999</c:v>
                </c:pt>
                <c:pt idx="5514">
                  <c:v>-136.84700000000001</c:v>
                </c:pt>
                <c:pt idx="5515">
                  <c:v>-136.845</c:v>
                </c:pt>
                <c:pt idx="5516">
                  <c:v>-136.84299999999999</c:v>
                </c:pt>
                <c:pt idx="5517">
                  <c:v>-136.84100000000001</c:v>
                </c:pt>
                <c:pt idx="5518">
                  <c:v>-136.839</c:v>
                </c:pt>
                <c:pt idx="5519">
                  <c:v>-136.83699999999999</c:v>
                </c:pt>
                <c:pt idx="5520">
                  <c:v>-136.83500000000001</c:v>
                </c:pt>
                <c:pt idx="5521">
                  <c:v>-136.833</c:v>
                </c:pt>
                <c:pt idx="5522">
                  <c:v>-136.83099999999999</c:v>
                </c:pt>
                <c:pt idx="5523">
                  <c:v>-136.82900000000001</c:v>
                </c:pt>
                <c:pt idx="5524">
                  <c:v>-136.827</c:v>
                </c:pt>
                <c:pt idx="5525">
                  <c:v>-136.82499999999999</c:v>
                </c:pt>
                <c:pt idx="5526">
                  <c:v>-136.82300000000001</c:v>
                </c:pt>
                <c:pt idx="5527">
                  <c:v>-136.821</c:v>
                </c:pt>
                <c:pt idx="5528">
                  <c:v>-136.81899999999999</c:v>
                </c:pt>
                <c:pt idx="5529">
                  <c:v>-136.81700000000001</c:v>
                </c:pt>
                <c:pt idx="5530">
                  <c:v>-136.815</c:v>
                </c:pt>
                <c:pt idx="5531">
                  <c:v>-136.81299999999999</c:v>
                </c:pt>
                <c:pt idx="5532">
                  <c:v>-136.81100000000001</c:v>
                </c:pt>
                <c:pt idx="5533">
                  <c:v>-136.809</c:v>
                </c:pt>
                <c:pt idx="5534">
                  <c:v>-136.80699999999999</c:v>
                </c:pt>
                <c:pt idx="5535">
                  <c:v>-136.80500000000001</c:v>
                </c:pt>
                <c:pt idx="5536">
                  <c:v>-136.803</c:v>
                </c:pt>
                <c:pt idx="5537">
                  <c:v>-136.80099999999999</c:v>
                </c:pt>
                <c:pt idx="5538">
                  <c:v>-136.79900000000001</c:v>
                </c:pt>
                <c:pt idx="5539">
                  <c:v>-136.797</c:v>
                </c:pt>
                <c:pt idx="5540">
                  <c:v>-136.79499999999999</c:v>
                </c:pt>
                <c:pt idx="5541">
                  <c:v>-136.79300000000001</c:v>
                </c:pt>
                <c:pt idx="5542">
                  <c:v>-136.791</c:v>
                </c:pt>
                <c:pt idx="5543">
                  <c:v>-136.78899999999999</c:v>
                </c:pt>
                <c:pt idx="5544">
                  <c:v>-136.78700000000001</c:v>
                </c:pt>
                <c:pt idx="5545">
                  <c:v>-136.785</c:v>
                </c:pt>
                <c:pt idx="5546">
                  <c:v>-136.78299999999999</c:v>
                </c:pt>
                <c:pt idx="5547">
                  <c:v>-136.78100000000001</c:v>
                </c:pt>
                <c:pt idx="5548">
                  <c:v>-136.779</c:v>
                </c:pt>
                <c:pt idx="5549">
                  <c:v>-136.77699999999999</c:v>
                </c:pt>
                <c:pt idx="5550">
                  <c:v>-136.77500000000001</c:v>
                </c:pt>
                <c:pt idx="5551">
                  <c:v>-136.773</c:v>
                </c:pt>
                <c:pt idx="5552">
                  <c:v>-136.77100000000002</c:v>
                </c:pt>
                <c:pt idx="5553">
                  <c:v>-136.76900000000001</c:v>
                </c:pt>
                <c:pt idx="5554">
                  <c:v>-136.767</c:v>
                </c:pt>
                <c:pt idx="5555">
                  <c:v>-136.76499999999999</c:v>
                </c:pt>
                <c:pt idx="5556">
                  <c:v>-136.76300000000001</c:v>
                </c:pt>
                <c:pt idx="5557">
                  <c:v>-136.761</c:v>
                </c:pt>
                <c:pt idx="5558">
                  <c:v>-136.75900000000001</c:v>
                </c:pt>
                <c:pt idx="5559">
                  <c:v>-136.75700000000001</c:v>
                </c:pt>
                <c:pt idx="5560">
                  <c:v>-136.755</c:v>
                </c:pt>
                <c:pt idx="5561">
                  <c:v>-136.75299999999999</c:v>
                </c:pt>
                <c:pt idx="5562">
                  <c:v>-136.751</c:v>
                </c:pt>
                <c:pt idx="5563">
                  <c:v>-136.749</c:v>
                </c:pt>
                <c:pt idx="5564">
                  <c:v>-136.74700000000001</c:v>
                </c:pt>
                <c:pt idx="5565">
                  <c:v>-136.745</c:v>
                </c:pt>
                <c:pt idx="5566">
                  <c:v>-136.74299999999999</c:v>
                </c:pt>
                <c:pt idx="5567">
                  <c:v>-136.74099999999999</c:v>
                </c:pt>
                <c:pt idx="5568">
                  <c:v>-136.739</c:v>
                </c:pt>
                <c:pt idx="5569">
                  <c:v>-136.73699999999999</c:v>
                </c:pt>
                <c:pt idx="5570">
                  <c:v>-136.73500000000001</c:v>
                </c:pt>
                <c:pt idx="5571">
                  <c:v>-136.733</c:v>
                </c:pt>
                <c:pt idx="5572">
                  <c:v>-136.73099999999999</c:v>
                </c:pt>
                <c:pt idx="5573">
                  <c:v>-136.72899999999998</c:v>
                </c:pt>
                <c:pt idx="5574">
                  <c:v>-136.727</c:v>
                </c:pt>
                <c:pt idx="5575">
                  <c:v>-136.72499999999999</c:v>
                </c:pt>
                <c:pt idx="5576">
                  <c:v>-136.72300000000001</c:v>
                </c:pt>
                <c:pt idx="5577">
                  <c:v>-136.721</c:v>
                </c:pt>
                <c:pt idx="5578">
                  <c:v>-136.71899999999999</c:v>
                </c:pt>
                <c:pt idx="5579">
                  <c:v>-136.71700000000001</c:v>
                </c:pt>
                <c:pt idx="5580">
                  <c:v>-136.715</c:v>
                </c:pt>
                <c:pt idx="5581">
                  <c:v>-136.71299999999999</c:v>
                </c:pt>
                <c:pt idx="5582">
                  <c:v>-136.71100000000001</c:v>
                </c:pt>
                <c:pt idx="5583">
                  <c:v>-136.709</c:v>
                </c:pt>
                <c:pt idx="5584">
                  <c:v>-136.70699999999999</c:v>
                </c:pt>
                <c:pt idx="5585">
                  <c:v>-136.70500000000001</c:v>
                </c:pt>
                <c:pt idx="5586">
                  <c:v>-136.703</c:v>
                </c:pt>
                <c:pt idx="5587">
                  <c:v>-136.70099999999999</c:v>
                </c:pt>
                <c:pt idx="5588">
                  <c:v>-136.69900000000001</c:v>
                </c:pt>
                <c:pt idx="5589">
                  <c:v>-136.697</c:v>
                </c:pt>
                <c:pt idx="5590">
                  <c:v>-136.69499999999999</c:v>
                </c:pt>
                <c:pt idx="5591">
                  <c:v>-136.69300000000001</c:v>
                </c:pt>
                <c:pt idx="5592">
                  <c:v>-136.691</c:v>
                </c:pt>
                <c:pt idx="5593">
                  <c:v>-136.68899999999999</c:v>
                </c:pt>
                <c:pt idx="5594">
                  <c:v>-136.68700000000001</c:v>
                </c:pt>
                <c:pt idx="5595">
                  <c:v>-136.685</c:v>
                </c:pt>
                <c:pt idx="5596">
                  <c:v>-136.68299999999999</c:v>
                </c:pt>
                <c:pt idx="5597">
                  <c:v>-136.68100000000001</c:v>
                </c:pt>
                <c:pt idx="5598">
                  <c:v>-136.679</c:v>
                </c:pt>
                <c:pt idx="5599">
                  <c:v>-136.67699999999999</c:v>
                </c:pt>
                <c:pt idx="5600">
                  <c:v>-136.67500000000001</c:v>
                </c:pt>
                <c:pt idx="5601">
                  <c:v>-136.673</c:v>
                </c:pt>
                <c:pt idx="5602">
                  <c:v>-136.67099999999999</c:v>
                </c:pt>
                <c:pt idx="5603">
                  <c:v>-136.66900000000001</c:v>
                </c:pt>
                <c:pt idx="5604">
                  <c:v>-136.667</c:v>
                </c:pt>
                <c:pt idx="5605">
                  <c:v>-136.66499999999999</c:v>
                </c:pt>
                <c:pt idx="5606">
                  <c:v>-136.66300000000001</c:v>
                </c:pt>
                <c:pt idx="5607">
                  <c:v>-136.661</c:v>
                </c:pt>
                <c:pt idx="5608">
                  <c:v>-136.65899999999999</c:v>
                </c:pt>
                <c:pt idx="5609">
                  <c:v>-136.65700000000001</c:v>
                </c:pt>
                <c:pt idx="5610">
                  <c:v>-136.655</c:v>
                </c:pt>
                <c:pt idx="5611">
                  <c:v>-136.65299999999999</c:v>
                </c:pt>
                <c:pt idx="5612">
                  <c:v>-136.65100000000001</c:v>
                </c:pt>
                <c:pt idx="5613">
                  <c:v>-136.649</c:v>
                </c:pt>
                <c:pt idx="5614">
                  <c:v>-136.64699999999999</c:v>
                </c:pt>
                <c:pt idx="5615">
                  <c:v>-136.64500000000001</c:v>
                </c:pt>
                <c:pt idx="5616">
                  <c:v>-136.643</c:v>
                </c:pt>
                <c:pt idx="5617">
                  <c:v>-136.64099999999999</c:v>
                </c:pt>
                <c:pt idx="5618">
                  <c:v>-136.63900000000001</c:v>
                </c:pt>
                <c:pt idx="5619">
                  <c:v>-136.637</c:v>
                </c:pt>
                <c:pt idx="5620">
                  <c:v>-136.63499999999999</c:v>
                </c:pt>
                <c:pt idx="5621">
                  <c:v>-136.63300000000001</c:v>
                </c:pt>
                <c:pt idx="5622">
                  <c:v>-136.631</c:v>
                </c:pt>
                <c:pt idx="5623">
                  <c:v>-136.62899999999999</c:v>
                </c:pt>
                <c:pt idx="5624">
                  <c:v>-136.62700000000001</c:v>
                </c:pt>
                <c:pt idx="5625">
                  <c:v>-136.625</c:v>
                </c:pt>
                <c:pt idx="5626">
                  <c:v>-136.62299999999999</c:v>
                </c:pt>
                <c:pt idx="5627">
                  <c:v>-136.62100000000001</c:v>
                </c:pt>
                <c:pt idx="5628">
                  <c:v>-136.619</c:v>
                </c:pt>
                <c:pt idx="5629">
                  <c:v>-136.61699999999999</c:v>
                </c:pt>
                <c:pt idx="5630">
                  <c:v>-136.61500000000001</c:v>
                </c:pt>
                <c:pt idx="5631">
                  <c:v>-136.613</c:v>
                </c:pt>
                <c:pt idx="5632">
                  <c:v>-136.61099999999999</c:v>
                </c:pt>
                <c:pt idx="5633">
                  <c:v>-136.60900000000001</c:v>
                </c:pt>
                <c:pt idx="5634">
                  <c:v>-136.607</c:v>
                </c:pt>
                <c:pt idx="5635">
                  <c:v>-136.60499999999999</c:v>
                </c:pt>
                <c:pt idx="5636">
                  <c:v>-136.60300000000001</c:v>
                </c:pt>
                <c:pt idx="5637">
                  <c:v>-136.601</c:v>
                </c:pt>
                <c:pt idx="5638">
                  <c:v>-136.59899999999999</c:v>
                </c:pt>
                <c:pt idx="5639">
                  <c:v>-136.59700000000001</c:v>
                </c:pt>
                <c:pt idx="5640">
                  <c:v>-136.595</c:v>
                </c:pt>
                <c:pt idx="5641">
                  <c:v>-136.59299999999999</c:v>
                </c:pt>
                <c:pt idx="5642">
                  <c:v>-136.59100000000001</c:v>
                </c:pt>
                <c:pt idx="5643">
                  <c:v>-136.589</c:v>
                </c:pt>
                <c:pt idx="5644">
                  <c:v>-136.58699999999999</c:v>
                </c:pt>
                <c:pt idx="5645">
                  <c:v>-136.58500000000001</c:v>
                </c:pt>
                <c:pt idx="5646">
                  <c:v>-136.583</c:v>
                </c:pt>
                <c:pt idx="5647">
                  <c:v>-136.58099999999999</c:v>
                </c:pt>
                <c:pt idx="5648">
                  <c:v>-136.57900000000001</c:v>
                </c:pt>
                <c:pt idx="5649">
                  <c:v>-136.577</c:v>
                </c:pt>
                <c:pt idx="5650">
                  <c:v>-136.57499999999999</c:v>
                </c:pt>
                <c:pt idx="5651">
                  <c:v>-136.57300000000001</c:v>
                </c:pt>
                <c:pt idx="5652">
                  <c:v>-136.571</c:v>
                </c:pt>
                <c:pt idx="5653">
                  <c:v>-136.56899999999999</c:v>
                </c:pt>
                <c:pt idx="5654">
                  <c:v>-136.56700000000001</c:v>
                </c:pt>
                <c:pt idx="5655">
                  <c:v>-136.565</c:v>
                </c:pt>
                <c:pt idx="5656">
                  <c:v>-136.56299999999999</c:v>
                </c:pt>
                <c:pt idx="5657">
                  <c:v>-136.56100000000001</c:v>
                </c:pt>
                <c:pt idx="5658">
                  <c:v>-136.559</c:v>
                </c:pt>
                <c:pt idx="5659">
                  <c:v>-136.55699999999999</c:v>
                </c:pt>
                <c:pt idx="5660">
                  <c:v>-136.55500000000001</c:v>
                </c:pt>
                <c:pt idx="5661">
                  <c:v>-136.553</c:v>
                </c:pt>
                <c:pt idx="5662">
                  <c:v>-136.55099999999999</c:v>
                </c:pt>
                <c:pt idx="5663">
                  <c:v>-136.54900000000001</c:v>
                </c:pt>
                <c:pt idx="5664">
                  <c:v>-136.547</c:v>
                </c:pt>
                <c:pt idx="5665">
                  <c:v>-136.54499999999999</c:v>
                </c:pt>
                <c:pt idx="5666">
                  <c:v>-136.54300000000001</c:v>
                </c:pt>
                <c:pt idx="5667">
                  <c:v>-136.541</c:v>
                </c:pt>
                <c:pt idx="5668">
                  <c:v>-136.53899999999999</c:v>
                </c:pt>
                <c:pt idx="5669">
                  <c:v>-136.53700000000001</c:v>
                </c:pt>
                <c:pt idx="5670">
                  <c:v>-136.535</c:v>
                </c:pt>
                <c:pt idx="5671">
                  <c:v>-136.53299999999999</c:v>
                </c:pt>
                <c:pt idx="5672">
                  <c:v>-136.53100000000001</c:v>
                </c:pt>
                <c:pt idx="5673">
                  <c:v>-136.529</c:v>
                </c:pt>
                <c:pt idx="5674">
                  <c:v>-136.52699999999999</c:v>
                </c:pt>
                <c:pt idx="5675">
                  <c:v>-136.52500000000001</c:v>
                </c:pt>
                <c:pt idx="5676">
                  <c:v>-136.523</c:v>
                </c:pt>
                <c:pt idx="5677">
                  <c:v>-136.52100000000002</c:v>
                </c:pt>
                <c:pt idx="5678">
                  <c:v>-136.51900000000001</c:v>
                </c:pt>
                <c:pt idx="5679">
                  <c:v>-136.517</c:v>
                </c:pt>
                <c:pt idx="5680">
                  <c:v>-136.51499999999999</c:v>
                </c:pt>
                <c:pt idx="5681">
                  <c:v>-136.51300000000001</c:v>
                </c:pt>
                <c:pt idx="5682">
                  <c:v>-136.511</c:v>
                </c:pt>
                <c:pt idx="5683">
                  <c:v>-136.50900000000001</c:v>
                </c:pt>
                <c:pt idx="5684">
                  <c:v>-136.50700000000001</c:v>
                </c:pt>
                <c:pt idx="5685">
                  <c:v>-136.505</c:v>
                </c:pt>
                <c:pt idx="5686">
                  <c:v>-136.50299999999999</c:v>
                </c:pt>
                <c:pt idx="5687">
                  <c:v>-136.501</c:v>
                </c:pt>
                <c:pt idx="5688">
                  <c:v>-136.499</c:v>
                </c:pt>
                <c:pt idx="5689">
                  <c:v>-136.49700000000001</c:v>
                </c:pt>
                <c:pt idx="5690">
                  <c:v>-136.495</c:v>
                </c:pt>
                <c:pt idx="5691">
                  <c:v>-136.49299999999999</c:v>
                </c:pt>
                <c:pt idx="5692">
                  <c:v>-136.49099999999999</c:v>
                </c:pt>
                <c:pt idx="5693">
                  <c:v>-136.489</c:v>
                </c:pt>
                <c:pt idx="5694">
                  <c:v>-136.48699999999999</c:v>
                </c:pt>
                <c:pt idx="5695">
                  <c:v>-136.48500000000001</c:v>
                </c:pt>
                <c:pt idx="5696">
                  <c:v>-136.483</c:v>
                </c:pt>
                <c:pt idx="5697">
                  <c:v>-136.48099999999999</c:v>
                </c:pt>
                <c:pt idx="5698">
                  <c:v>-136.47899999999998</c:v>
                </c:pt>
                <c:pt idx="5699">
                  <c:v>-136.477</c:v>
                </c:pt>
                <c:pt idx="5700">
                  <c:v>-136.47499999999999</c:v>
                </c:pt>
                <c:pt idx="5701">
                  <c:v>-136.47300000000001</c:v>
                </c:pt>
                <c:pt idx="5702">
                  <c:v>-136.471</c:v>
                </c:pt>
                <c:pt idx="5703">
                  <c:v>-136.46899999999999</c:v>
                </c:pt>
                <c:pt idx="5704">
                  <c:v>-136.46700000000001</c:v>
                </c:pt>
                <c:pt idx="5705">
                  <c:v>-136.465</c:v>
                </c:pt>
                <c:pt idx="5706">
                  <c:v>-136.46299999999999</c:v>
                </c:pt>
                <c:pt idx="5707">
                  <c:v>-136.46100000000001</c:v>
                </c:pt>
                <c:pt idx="5708">
                  <c:v>-136.459</c:v>
                </c:pt>
                <c:pt idx="5709">
                  <c:v>-136.45699999999999</c:v>
                </c:pt>
                <c:pt idx="5710">
                  <c:v>-136.45500000000001</c:v>
                </c:pt>
                <c:pt idx="5711">
                  <c:v>-136.453</c:v>
                </c:pt>
                <c:pt idx="5712">
                  <c:v>-136.45099999999999</c:v>
                </c:pt>
                <c:pt idx="5713">
                  <c:v>-136.44900000000001</c:v>
                </c:pt>
                <c:pt idx="5714">
                  <c:v>-136.447</c:v>
                </c:pt>
                <c:pt idx="5715">
                  <c:v>-136.44499999999999</c:v>
                </c:pt>
                <c:pt idx="5716">
                  <c:v>-136.44300000000001</c:v>
                </c:pt>
                <c:pt idx="5717">
                  <c:v>-136.441</c:v>
                </c:pt>
                <c:pt idx="5718">
                  <c:v>-136.43899999999999</c:v>
                </c:pt>
                <c:pt idx="5719">
                  <c:v>-136.43700000000001</c:v>
                </c:pt>
                <c:pt idx="5720">
                  <c:v>-136.435</c:v>
                </c:pt>
                <c:pt idx="5721">
                  <c:v>-136.43299999999999</c:v>
                </c:pt>
                <c:pt idx="5722">
                  <c:v>-136.43100000000001</c:v>
                </c:pt>
                <c:pt idx="5723">
                  <c:v>-136.429</c:v>
                </c:pt>
                <c:pt idx="5724">
                  <c:v>-136.42699999999999</c:v>
                </c:pt>
                <c:pt idx="5725">
                  <c:v>-136.42500000000001</c:v>
                </c:pt>
                <c:pt idx="5726">
                  <c:v>-136.423</c:v>
                </c:pt>
                <c:pt idx="5727">
                  <c:v>-136.42099999999999</c:v>
                </c:pt>
                <c:pt idx="5728">
                  <c:v>-136.41900000000001</c:v>
                </c:pt>
                <c:pt idx="5729">
                  <c:v>-136.417</c:v>
                </c:pt>
                <c:pt idx="5730">
                  <c:v>-136.41499999999999</c:v>
                </c:pt>
                <c:pt idx="5731">
                  <c:v>-136.41300000000001</c:v>
                </c:pt>
                <c:pt idx="5732">
                  <c:v>-136.411</c:v>
                </c:pt>
                <c:pt idx="5733">
                  <c:v>-136.40899999999999</c:v>
                </c:pt>
                <c:pt idx="5734">
                  <c:v>-136.40700000000001</c:v>
                </c:pt>
                <c:pt idx="5735">
                  <c:v>-136.405</c:v>
                </c:pt>
                <c:pt idx="5736">
                  <c:v>-136.40299999999999</c:v>
                </c:pt>
                <c:pt idx="5737">
                  <c:v>-136.40100000000001</c:v>
                </c:pt>
                <c:pt idx="5738">
                  <c:v>-136.399</c:v>
                </c:pt>
                <c:pt idx="5739">
                  <c:v>-136.39699999999999</c:v>
                </c:pt>
                <c:pt idx="5740">
                  <c:v>-136.39500000000001</c:v>
                </c:pt>
                <c:pt idx="5741">
                  <c:v>-136.393</c:v>
                </c:pt>
                <c:pt idx="5742">
                  <c:v>-136.39099999999999</c:v>
                </c:pt>
                <c:pt idx="5743">
                  <c:v>-136.38900000000001</c:v>
                </c:pt>
                <c:pt idx="5744">
                  <c:v>-136.387</c:v>
                </c:pt>
                <c:pt idx="5745">
                  <c:v>-136.38499999999999</c:v>
                </c:pt>
                <c:pt idx="5746">
                  <c:v>-136.38300000000001</c:v>
                </c:pt>
                <c:pt idx="5747">
                  <c:v>-136.381</c:v>
                </c:pt>
                <c:pt idx="5748">
                  <c:v>-136.37899999999999</c:v>
                </c:pt>
                <c:pt idx="5749">
                  <c:v>-136.37700000000001</c:v>
                </c:pt>
                <c:pt idx="5750">
                  <c:v>-136.375</c:v>
                </c:pt>
                <c:pt idx="5751">
                  <c:v>-136.37299999999999</c:v>
                </c:pt>
                <c:pt idx="5752">
                  <c:v>-136.37100000000001</c:v>
                </c:pt>
                <c:pt idx="5753">
                  <c:v>-136.369</c:v>
                </c:pt>
                <c:pt idx="5754">
                  <c:v>-136.36699999999999</c:v>
                </c:pt>
                <c:pt idx="5755">
                  <c:v>-136.36500000000001</c:v>
                </c:pt>
                <c:pt idx="5756">
                  <c:v>-136.363</c:v>
                </c:pt>
                <c:pt idx="5757">
                  <c:v>-136.36099999999999</c:v>
                </c:pt>
                <c:pt idx="5758">
                  <c:v>-136.35900000000001</c:v>
                </c:pt>
                <c:pt idx="5759">
                  <c:v>-136.357</c:v>
                </c:pt>
                <c:pt idx="5760">
                  <c:v>-136.35499999999999</c:v>
                </c:pt>
                <c:pt idx="5761">
                  <c:v>-136.35300000000001</c:v>
                </c:pt>
                <c:pt idx="5762">
                  <c:v>-136.351</c:v>
                </c:pt>
                <c:pt idx="5763">
                  <c:v>-136.34899999999999</c:v>
                </c:pt>
                <c:pt idx="5764">
                  <c:v>-136.34700000000001</c:v>
                </c:pt>
                <c:pt idx="5765">
                  <c:v>-136.345</c:v>
                </c:pt>
                <c:pt idx="5766">
                  <c:v>-136.34299999999999</c:v>
                </c:pt>
                <c:pt idx="5767">
                  <c:v>-136.34100000000001</c:v>
                </c:pt>
                <c:pt idx="5768">
                  <c:v>-136.339</c:v>
                </c:pt>
                <c:pt idx="5769">
                  <c:v>-136.33699999999999</c:v>
                </c:pt>
                <c:pt idx="5770">
                  <c:v>-136.33500000000001</c:v>
                </c:pt>
                <c:pt idx="5771">
                  <c:v>-136.333</c:v>
                </c:pt>
                <c:pt idx="5772">
                  <c:v>-136.33099999999999</c:v>
                </c:pt>
                <c:pt idx="5773">
                  <c:v>-136.32900000000001</c:v>
                </c:pt>
                <c:pt idx="5774">
                  <c:v>-136.327</c:v>
                </c:pt>
                <c:pt idx="5775">
                  <c:v>-136.32499999999999</c:v>
                </c:pt>
                <c:pt idx="5776">
                  <c:v>-136.32300000000001</c:v>
                </c:pt>
                <c:pt idx="5777">
                  <c:v>-136.321</c:v>
                </c:pt>
                <c:pt idx="5778">
                  <c:v>-136.31899999999999</c:v>
                </c:pt>
                <c:pt idx="5779">
                  <c:v>-136.31700000000001</c:v>
                </c:pt>
                <c:pt idx="5780">
                  <c:v>-136.315</c:v>
                </c:pt>
                <c:pt idx="5781">
                  <c:v>-136.31299999999999</c:v>
                </c:pt>
                <c:pt idx="5782">
                  <c:v>-136.31100000000001</c:v>
                </c:pt>
                <c:pt idx="5783">
                  <c:v>-136.309</c:v>
                </c:pt>
                <c:pt idx="5784">
                  <c:v>-136.30699999999999</c:v>
                </c:pt>
                <c:pt idx="5785">
                  <c:v>-136.30500000000001</c:v>
                </c:pt>
                <c:pt idx="5786">
                  <c:v>-136.303</c:v>
                </c:pt>
                <c:pt idx="5787">
                  <c:v>-136.30099999999999</c:v>
                </c:pt>
                <c:pt idx="5788">
                  <c:v>-136.29900000000001</c:v>
                </c:pt>
                <c:pt idx="5789">
                  <c:v>-136.297</c:v>
                </c:pt>
                <c:pt idx="5790">
                  <c:v>-136.29499999999999</c:v>
                </c:pt>
                <c:pt idx="5791">
                  <c:v>-136.29300000000001</c:v>
                </c:pt>
                <c:pt idx="5792">
                  <c:v>-136.291</c:v>
                </c:pt>
                <c:pt idx="5793">
                  <c:v>-136.28899999999999</c:v>
                </c:pt>
                <c:pt idx="5794">
                  <c:v>-136.28700000000001</c:v>
                </c:pt>
                <c:pt idx="5795">
                  <c:v>-136.285</c:v>
                </c:pt>
                <c:pt idx="5796">
                  <c:v>-136.28299999999999</c:v>
                </c:pt>
                <c:pt idx="5797">
                  <c:v>-136.28100000000001</c:v>
                </c:pt>
                <c:pt idx="5798">
                  <c:v>-136.279</c:v>
                </c:pt>
                <c:pt idx="5799">
                  <c:v>-136.27699999999999</c:v>
                </c:pt>
                <c:pt idx="5800">
                  <c:v>-136.27500000000001</c:v>
                </c:pt>
                <c:pt idx="5801">
                  <c:v>-136.273</c:v>
                </c:pt>
                <c:pt idx="5802">
                  <c:v>-136.27100000000002</c:v>
                </c:pt>
                <c:pt idx="5803">
                  <c:v>-136.26900000000001</c:v>
                </c:pt>
                <c:pt idx="5804">
                  <c:v>-136.267</c:v>
                </c:pt>
                <c:pt idx="5805">
                  <c:v>-136.26499999999999</c:v>
                </c:pt>
                <c:pt idx="5806">
                  <c:v>-136.26300000000001</c:v>
                </c:pt>
                <c:pt idx="5807">
                  <c:v>-136.261</c:v>
                </c:pt>
                <c:pt idx="5808">
                  <c:v>-136.25900000000001</c:v>
                </c:pt>
                <c:pt idx="5809">
                  <c:v>-136.25700000000001</c:v>
                </c:pt>
                <c:pt idx="5810">
                  <c:v>-136.255</c:v>
                </c:pt>
                <c:pt idx="5811">
                  <c:v>-136.25299999999999</c:v>
                </c:pt>
                <c:pt idx="5812">
                  <c:v>-136.251</c:v>
                </c:pt>
                <c:pt idx="5813">
                  <c:v>-136.249</c:v>
                </c:pt>
                <c:pt idx="5814">
                  <c:v>-136.24700000000001</c:v>
                </c:pt>
                <c:pt idx="5815">
                  <c:v>-136.245</c:v>
                </c:pt>
                <c:pt idx="5816">
                  <c:v>-136.24299999999999</c:v>
                </c:pt>
                <c:pt idx="5817">
                  <c:v>-136.24099999999999</c:v>
                </c:pt>
                <c:pt idx="5818">
                  <c:v>-136.239</c:v>
                </c:pt>
                <c:pt idx="5819">
                  <c:v>-136.23699999999999</c:v>
                </c:pt>
                <c:pt idx="5820">
                  <c:v>-136.23500000000001</c:v>
                </c:pt>
                <c:pt idx="5821">
                  <c:v>-136.233</c:v>
                </c:pt>
                <c:pt idx="5822">
                  <c:v>-136.23099999999999</c:v>
                </c:pt>
                <c:pt idx="5823">
                  <c:v>-136.22899999999998</c:v>
                </c:pt>
                <c:pt idx="5824">
                  <c:v>-136.227</c:v>
                </c:pt>
                <c:pt idx="5825">
                  <c:v>-136.22499999999999</c:v>
                </c:pt>
                <c:pt idx="5826">
                  <c:v>-136.22300000000001</c:v>
                </c:pt>
                <c:pt idx="5827">
                  <c:v>-136.221</c:v>
                </c:pt>
                <c:pt idx="5828">
                  <c:v>-136.21899999999999</c:v>
                </c:pt>
                <c:pt idx="5829">
                  <c:v>-136.21700000000001</c:v>
                </c:pt>
                <c:pt idx="5830">
                  <c:v>-136.215</c:v>
                </c:pt>
                <c:pt idx="5831">
                  <c:v>-136.21299999999999</c:v>
                </c:pt>
                <c:pt idx="5832">
                  <c:v>-136.21100000000001</c:v>
                </c:pt>
                <c:pt idx="5833">
                  <c:v>-136.209</c:v>
                </c:pt>
                <c:pt idx="5834">
                  <c:v>-136.20699999999999</c:v>
                </c:pt>
                <c:pt idx="5835">
                  <c:v>-136.20500000000001</c:v>
                </c:pt>
                <c:pt idx="5836">
                  <c:v>-136.203</c:v>
                </c:pt>
                <c:pt idx="5837">
                  <c:v>-136.20099999999999</c:v>
                </c:pt>
                <c:pt idx="5838">
                  <c:v>-136.19900000000001</c:v>
                </c:pt>
                <c:pt idx="5839">
                  <c:v>-136.197</c:v>
                </c:pt>
                <c:pt idx="5840">
                  <c:v>-136.19499999999999</c:v>
                </c:pt>
                <c:pt idx="5841">
                  <c:v>-136.19300000000001</c:v>
                </c:pt>
                <c:pt idx="5842">
                  <c:v>-136.191</c:v>
                </c:pt>
                <c:pt idx="5843">
                  <c:v>-136.18899999999999</c:v>
                </c:pt>
                <c:pt idx="5844">
                  <c:v>-136.18700000000001</c:v>
                </c:pt>
                <c:pt idx="5845">
                  <c:v>-136.185</c:v>
                </c:pt>
                <c:pt idx="5846">
                  <c:v>-136.18299999999999</c:v>
                </c:pt>
                <c:pt idx="5847">
                  <c:v>-136.18100000000001</c:v>
                </c:pt>
                <c:pt idx="5848">
                  <c:v>-136.179</c:v>
                </c:pt>
                <c:pt idx="5849">
                  <c:v>-136.17699999999999</c:v>
                </c:pt>
                <c:pt idx="5850">
                  <c:v>-136.17500000000001</c:v>
                </c:pt>
                <c:pt idx="5851">
                  <c:v>-136.173</c:v>
                </c:pt>
                <c:pt idx="5852">
                  <c:v>-136.17099999999999</c:v>
                </c:pt>
                <c:pt idx="5853">
                  <c:v>-136.16900000000001</c:v>
                </c:pt>
                <c:pt idx="5854">
                  <c:v>-136.167</c:v>
                </c:pt>
                <c:pt idx="5855">
                  <c:v>-136.16499999999999</c:v>
                </c:pt>
                <c:pt idx="5856">
                  <c:v>-136.16300000000001</c:v>
                </c:pt>
                <c:pt idx="5857">
                  <c:v>-136.161</c:v>
                </c:pt>
                <c:pt idx="5858">
                  <c:v>-136.15899999999999</c:v>
                </c:pt>
                <c:pt idx="5859">
                  <c:v>-136.15700000000001</c:v>
                </c:pt>
                <c:pt idx="5860">
                  <c:v>-136.155</c:v>
                </c:pt>
                <c:pt idx="5861">
                  <c:v>-136.15299999999999</c:v>
                </c:pt>
                <c:pt idx="5862">
                  <c:v>-136.15100000000001</c:v>
                </c:pt>
                <c:pt idx="5863">
                  <c:v>-136.149</c:v>
                </c:pt>
                <c:pt idx="5864">
                  <c:v>-136.14699999999999</c:v>
                </c:pt>
                <c:pt idx="5865">
                  <c:v>-136.14500000000001</c:v>
                </c:pt>
                <c:pt idx="5866">
                  <c:v>-136.143</c:v>
                </c:pt>
                <c:pt idx="5867">
                  <c:v>-136.14099999999999</c:v>
                </c:pt>
                <c:pt idx="5868">
                  <c:v>-136.13900000000001</c:v>
                </c:pt>
                <c:pt idx="5869">
                  <c:v>-136.137</c:v>
                </c:pt>
                <c:pt idx="5870">
                  <c:v>-136.13499999999999</c:v>
                </c:pt>
                <c:pt idx="5871">
                  <c:v>-136.13300000000001</c:v>
                </c:pt>
                <c:pt idx="5872">
                  <c:v>-136.131</c:v>
                </c:pt>
                <c:pt idx="5873">
                  <c:v>-136.12899999999999</c:v>
                </c:pt>
                <c:pt idx="5874">
                  <c:v>-136.12700000000001</c:v>
                </c:pt>
                <c:pt idx="5875">
                  <c:v>-136.125</c:v>
                </c:pt>
                <c:pt idx="5876">
                  <c:v>-136.12299999999999</c:v>
                </c:pt>
                <c:pt idx="5877">
                  <c:v>-136.12100000000001</c:v>
                </c:pt>
                <c:pt idx="5878">
                  <c:v>-136.119</c:v>
                </c:pt>
                <c:pt idx="5879">
                  <c:v>-136.11699999999999</c:v>
                </c:pt>
                <c:pt idx="5880">
                  <c:v>-136.11500000000001</c:v>
                </c:pt>
                <c:pt idx="5881">
                  <c:v>-136.113</c:v>
                </c:pt>
                <c:pt idx="5882">
                  <c:v>-136.11099999999999</c:v>
                </c:pt>
                <c:pt idx="5883">
                  <c:v>-136.10900000000001</c:v>
                </c:pt>
                <c:pt idx="5884">
                  <c:v>-136.107</c:v>
                </c:pt>
                <c:pt idx="5885">
                  <c:v>-136.10499999999999</c:v>
                </c:pt>
                <c:pt idx="5886">
                  <c:v>-136.10300000000001</c:v>
                </c:pt>
                <c:pt idx="5887">
                  <c:v>-136.101</c:v>
                </c:pt>
                <c:pt idx="5888">
                  <c:v>-136.09899999999999</c:v>
                </c:pt>
                <c:pt idx="5889">
                  <c:v>-136.09700000000001</c:v>
                </c:pt>
                <c:pt idx="5890">
                  <c:v>-136.095</c:v>
                </c:pt>
                <c:pt idx="5891">
                  <c:v>-136.09299999999999</c:v>
                </c:pt>
                <c:pt idx="5892">
                  <c:v>-136.09100000000001</c:v>
                </c:pt>
                <c:pt idx="5893">
                  <c:v>-136.089</c:v>
                </c:pt>
                <c:pt idx="5894">
                  <c:v>-136.08699999999999</c:v>
                </c:pt>
                <c:pt idx="5895">
                  <c:v>-136.08500000000001</c:v>
                </c:pt>
                <c:pt idx="5896">
                  <c:v>-136.083</c:v>
                </c:pt>
                <c:pt idx="5897">
                  <c:v>-136.08099999999999</c:v>
                </c:pt>
                <c:pt idx="5898">
                  <c:v>-136.07900000000001</c:v>
                </c:pt>
                <c:pt idx="5899">
                  <c:v>-136.077</c:v>
                </c:pt>
                <c:pt idx="5900">
                  <c:v>-136.07499999999999</c:v>
                </c:pt>
                <c:pt idx="5901">
                  <c:v>-136.07300000000001</c:v>
                </c:pt>
                <c:pt idx="5902">
                  <c:v>-136.071</c:v>
                </c:pt>
                <c:pt idx="5903">
                  <c:v>-136.06899999999999</c:v>
                </c:pt>
                <c:pt idx="5904">
                  <c:v>-136.06700000000001</c:v>
                </c:pt>
                <c:pt idx="5905">
                  <c:v>-136.065</c:v>
                </c:pt>
                <c:pt idx="5906">
                  <c:v>-136.06299999999999</c:v>
                </c:pt>
                <c:pt idx="5907">
                  <c:v>-136.06100000000001</c:v>
                </c:pt>
                <c:pt idx="5908">
                  <c:v>-136.059</c:v>
                </c:pt>
                <c:pt idx="5909">
                  <c:v>-136.05699999999999</c:v>
                </c:pt>
                <c:pt idx="5910">
                  <c:v>-136.05500000000001</c:v>
                </c:pt>
                <c:pt idx="5911">
                  <c:v>-136.053</c:v>
                </c:pt>
                <c:pt idx="5912">
                  <c:v>-136.05099999999999</c:v>
                </c:pt>
                <c:pt idx="5913">
                  <c:v>-136.04900000000001</c:v>
                </c:pt>
                <c:pt idx="5914">
                  <c:v>-136.047</c:v>
                </c:pt>
                <c:pt idx="5915">
                  <c:v>-136.04499999999999</c:v>
                </c:pt>
                <c:pt idx="5916">
                  <c:v>-136.04300000000001</c:v>
                </c:pt>
                <c:pt idx="5917">
                  <c:v>-136.041</c:v>
                </c:pt>
                <c:pt idx="5918">
                  <c:v>-136.03899999999999</c:v>
                </c:pt>
                <c:pt idx="5919">
                  <c:v>-136.03700000000001</c:v>
                </c:pt>
                <c:pt idx="5920">
                  <c:v>-136.035</c:v>
                </c:pt>
                <c:pt idx="5921">
                  <c:v>-136.03299999999999</c:v>
                </c:pt>
                <c:pt idx="5922">
                  <c:v>-136.03100000000001</c:v>
                </c:pt>
                <c:pt idx="5923">
                  <c:v>-136.029</c:v>
                </c:pt>
                <c:pt idx="5924">
                  <c:v>-136.02699999999999</c:v>
                </c:pt>
                <c:pt idx="5925">
                  <c:v>-136.02500000000001</c:v>
                </c:pt>
                <c:pt idx="5926">
                  <c:v>-136.023</c:v>
                </c:pt>
                <c:pt idx="5927">
                  <c:v>-136.02100000000002</c:v>
                </c:pt>
                <c:pt idx="5928">
                  <c:v>-136.01900000000001</c:v>
                </c:pt>
                <c:pt idx="5929">
                  <c:v>-136.017</c:v>
                </c:pt>
                <c:pt idx="5930">
                  <c:v>-136.01499999999999</c:v>
                </c:pt>
                <c:pt idx="5931">
                  <c:v>-136.01300000000001</c:v>
                </c:pt>
                <c:pt idx="5932">
                  <c:v>-136.011</c:v>
                </c:pt>
                <c:pt idx="5933">
                  <c:v>-136.00900000000001</c:v>
                </c:pt>
                <c:pt idx="5934">
                  <c:v>-136.00700000000001</c:v>
                </c:pt>
                <c:pt idx="5935">
                  <c:v>-136.005</c:v>
                </c:pt>
                <c:pt idx="5936">
                  <c:v>-136.00299999999999</c:v>
                </c:pt>
                <c:pt idx="5937">
                  <c:v>-136.001</c:v>
                </c:pt>
                <c:pt idx="5938">
                  <c:v>-135.999</c:v>
                </c:pt>
                <c:pt idx="5939">
                  <c:v>-135.99700000000001</c:v>
                </c:pt>
                <c:pt idx="5940">
                  <c:v>-135.995</c:v>
                </c:pt>
                <c:pt idx="5941">
                  <c:v>-135.99299999999999</c:v>
                </c:pt>
                <c:pt idx="5942">
                  <c:v>-135.99099999999999</c:v>
                </c:pt>
                <c:pt idx="5943">
                  <c:v>-135.989</c:v>
                </c:pt>
                <c:pt idx="5944">
                  <c:v>-135.98699999999999</c:v>
                </c:pt>
                <c:pt idx="5945">
                  <c:v>-135.98500000000001</c:v>
                </c:pt>
                <c:pt idx="5946">
                  <c:v>-135.983</c:v>
                </c:pt>
                <c:pt idx="5947">
                  <c:v>-135.98099999999999</c:v>
                </c:pt>
                <c:pt idx="5948">
                  <c:v>-135.97899999999998</c:v>
                </c:pt>
                <c:pt idx="5949">
                  <c:v>-135.977</c:v>
                </c:pt>
                <c:pt idx="5950">
                  <c:v>-135.97499999999999</c:v>
                </c:pt>
                <c:pt idx="5951">
                  <c:v>-135.97300000000001</c:v>
                </c:pt>
                <c:pt idx="5952">
                  <c:v>-135.971</c:v>
                </c:pt>
                <c:pt idx="5953">
                  <c:v>-135.96899999999999</c:v>
                </c:pt>
                <c:pt idx="5954">
                  <c:v>-135.96700000000001</c:v>
                </c:pt>
                <c:pt idx="5955">
                  <c:v>-135.965</c:v>
                </c:pt>
                <c:pt idx="5956">
                  <c:v>-135.96299999999999</c:v>
                </c:pt>
                <c:pt idx="5957">
                  <c:v>-135.96100000000001</c:v>
                </c:pt>
                <c:pt idx="5958">
                  <c:v>-135.959</c:v>
                </c:pt>
                <c:pt idx="5959">
                  <c:v>-135.95699999999999</c:v>
                </c:pt>
                <c:pt idx="5960">
                  <c:v>-135.95500000000001</c:v>
                </c:pt>
                <c:pt idx="5961">
                  <c:v>-135.953</c:v>
                </c:pt>
                <c:pt idx="5962">
                  <c:v>-135.95099999999999</c:v>
                </c:pt>
                <c:pt idx="5963">
                  <c:v>-135.94900000000001</c:v>
                </c:pt>
                <c:pt idx="5964">
                  <c:v>-135.947</c:v>
                </c:pt>
                <c:pt idx="5965">
                  <c:v>-135.94499999999999</c:v>
                </c:pt>
                <c:pt idx="5966">
                  <c:v>-135.94300000000001</c:v>
                </c:pt>
                <c:pt idx="5967">
                  <c:v>-135.941</c:v>
                </c:pt>
                <c:pt idx="5968">
                  <c:v>-135.93899999999999</c:v>
                </c:pt>
                <c:pt idx="5969">
                  <c:v>-135.93700000000001</c:v>
                </c:pt>
                <c:pt idx="5970">
                  <c:v>-135.935</c:v>
                </c:pt>
                <c:pt idx="5971">
                  <c:v>-135.93299999999999</c:v>
                </c:pt>
                <c:pt idx="5972">
                  <c:v>-135.93100000000001</c:v>
                </c:pt>
                <c:pt idx="5973">
                  <c:v>-135.929</c:v>
                </c:pt>
                <c:pt idx="5974">
                  <c:v>-135.92699999999999</c:v>
                </c:pt>
                <c:pt idx="5975">
                  <c:v>-135.92500000000001</c:v>
                </c:pt>
                <c:pt idx="5976">
                  <c:v>-135.923</c:v>
                </c:pt>
                <c:pt idx="5977">
                  <c:v>-135.92099999999999</c:v>
                </c:pt>
                <c:pt idx="5978">
                  <c:v>-135.91900000000001</c:v>
                </c:pt>
                <c:pt idx="5979">
                  <c:v>-135.917</c:v>
                </c:pt>
                <c:pt idx="5980">
                  <c:v>-135.91499999999999</c:v>
                </c:pt>
                <c:pt idx="5981">
                  <c:v>-135.91300000000001</c:v>
                </c:pt>
                <c:pt idx="5982">
                  <c:v>-135.911</c:v>
                </c:pt>
                <c:pt idx="5983">
                  <c:v>-135.90899999999999</c:v>
                </c:pt>
                <c:pt idx="5984">
                  <c:v>-135.90700000000001</c:v>
                </c:pt>
                <c:pt idx="5985">
                  <c:v>-135.905</c:v>
                </c:pt>
                <c:pt idx="5986">
                  <c:v>-135.90299999999999</c:v>
                </c:pt>
                <c:pt idx="5987">
                  <c:v>-135.90100000000001</c:v>
                </c:pt>
                <c:pt idx="5988">
                  <c:v>-135.899</c:v>
                </c:pt>
                <c:pt idx="5989">
                  <c:v>-135.89699999999999</c:v>
                </c:pt>
                <c:pt idx="5990">
                  <c:v>-135.89500000000001</c:v>
                </c:pt>
                <c:pt idx="5991">
                  <c:v>-135.893</c:v>
                </c:pt>
                <c:pt idx="5992">
                  <c:v>-135.89099999999999</c:v>
                </c:pt>
                <c:pt idx="5993">
                  <c:v>-135.88900000000001</c:v>
                </c:pt>
                <c:pt idx="5994">
                  <c:v>-135.887</c:v>
                </c:pt>
                <c:pt idx="5995">
                  <c:v>-135.88499999999999</c:v>
                </c:pt>
                <c:pt idx="5996">
                  <c:v>-135.88300000000001</c:v>
                </c:pt>
                <c:pt idx="5997">
                  <c:v>-135.881</c:v>
                </c:pt>
                <c:pt idx="5998">
                  <c:v>-135.87899999999999</c:v>
                </c:pt>
                <c:pt idx="5999">
                  <c:v>-135.87700000000001</c:v>
                </c:pt>
                <c:pt idx="6000">
                  <c:v>-135.875</c:v>
                </c:pt>
                <c:pt idx="6001">
                  <c:v>-135.87299999999999</c:v>
                </c:pt>
                <c:pt idx="6002">
                  <c:v>-135.87100000000001</c:v>
                </c:pt>
                <c:pt idx="6003">
                  <c:v>-135.869</c:v>
                </c:pt>
                <c:pt idx="6004">
                  <c:v>-135.86699999999999</c:v>
                </c:pt>
                <c:pt idx="6005">
                  <c:v>-135.86500000000001</c:v>
                </c:pt>
                <c:pt idx="6006">
                  <c:v>-135.863</c:v>
                </c:pt>
                <c:pt idx="6007">
                  <c:v>-135.86099999999999</c:v>
                </c:pt>
                <c:pt idx="6008">
                  <c:v>-135.85900000000001</c:v>
                </c:pt>
                <c:pt idx="6009">
                  <c:v>-135.857</c:v>
                </c:pt>
                <c:pt idx="6010">
                  <c:v>-135.85499999999999</c:v>
                </c:pt>
                <c:pt idx="6011">
                  <c:v>-135.85300000000001</c:v>
                </c:pt>
                <c:pt idx="6012">
                  <c:v>-135.851</c:v>
                </c:pt>
                <c:pt idx="6013">
                  <c:v>-135.84899999999999</c:v>
                </c:pt>
                <c:pt idx="6014">
                  <c:v>-135.84700000000001</c:v>
                </c:pt>
                <c:pt idx="6015">
                  <c:v>-135.845</c:v>
                </c:pt>
                <c:pt idx="6016">
                  <c:v>-135.84299999999999</c:v>
                </c:pt>
                <c:pt idx="6017">
                  <c:v>-135.84100000000001</c:v>
                </c:pt>
                <c:pt idx="6018">
                  <c:v>-135.839</c:v>
                </c:pt>
                <c:pt idx="6019">
                  <c:v>-135.83699999999999</c:v>
                </c:pt>
                <c:pt idx="6020">
                  <c:v>-135.83500000000001</c:v>
                </c:pt>
                <c:pt idx="6021">
                  <c:v>-135.833</c:v>
                </c:pt>
                <c:pt idx="6022">
                  <c:v>-135.83099999999999</c:v>
                </c:pt>
                <c:pt idx="6023">
                  <c:v>-135.82900000000001</c:v>
                </c:pt>
                <c:pt idx="6024">
                  <c:v>-135.827</c:v>
                </c:pt>
                <c:pt idx="6025">
                  <c:v>-135.82499999999999</c:v>
                </c:pt>
                <c:pt idx="6026">
                  <c:v>-135.82300000000001</c:v>
                </c:pt>
                <c:pt idx="6027">
                  <c:v>-135.821</c:v>
                </c:pt>
                <c:pt idx="6028">
                  <c:v>-135.81899999999999</c:v>
                </c:pt>
                <c:pt idx="6029">
                  <c:v>-135.81700000000001</c:v>
                </c:pt>
                <c:pt idx="6030">
                  <c:v>-135.815</c:v>
                </c:pt>
                <c:pt idx="6031">
                  <c:v>-135.81299999999999</c:v>
                </c:pt>
                <c:pt idx="6032">
                  <c:v>-135.81100000000001</c:v>
                </c:pt>
                <c:pt idx="6033">
                  <c:v>-135.809</c:v>
                </c:pt>
                <c:pt idx="6034">
                  <c:v>-135.80699999999999</c:v>
                </c:pt>
                <c:pt idx="6035">
                  <c:v>-135.80500000000001</c:v>
                </c:pt>
                <c:pt idx="6036">
                  <c:v>-135.803</c:v>
                </c:pt>
                <c:pt idx="6037">
                  <c:v>-135.80099999999999</c:v>
                </c:pt>
                <c:pt idx="6038">
                  <c:v>-135.79900000000001</c:v>
                </c:pt>
                <c:pt idx="6039">
                  <c:v>-135.797</c:v>
                </c:pt>
                <c:pt idx="6040">
                  <c:v>-135.79499999999999</c:v>
                </c:pt>
                <c:pt idx="6041">
                  <c:v>-135.79300000000001</c:v>
                </c:pt>
                <c:pt idx="6042">
                  <c:v>-135.791</c:v>
                </c:pt>
                <c:pt idx="6043">
                  <c:v>-135.78899999999999</c:v>
                </c:pt>
                <c:pt idx="6044">
                  <c:v>-135.78700000000001</c:v>
                </c:pt>
                <c:pt idx="6045">
                  <c:v>-135.785</c:v>
                </c:pt>
                <c:pt idx="6046">
                  <c:v>-135.78299999999999</c:v>
                </c:pt>
                <c:pt idx="6047">
                  <c:v>-135.78100000000001</c:v>
                </c:pt>
                <c:pt idx="6048">
                  <c:v>-135.779</c:v>
                </c:pt>
                <c:pt idx="6049">
                  <c:v>-135.77699999999999</c:v>
                </c:pt>
                <c:pt idx="6050">
                  <c:v>-135.77500000000001</c:v>
                </c:pt>
                <c:pt idx="6051">
                  <c:v>-135.773</c:v>
                </c:pt>
                <c:pt idx="6052">
                  <c:v>-135.77100000000002</c:v>
                </c:pt>
                <c:pt idx="6053">
                  <c:v>-135.76900000000001</c:v>
                </c:pt>
                <c:pt idx="6054">
                  <c:v>-135.767</c:v>
                </c:pt>
                <c:pt idx="6055">
                  <c:v>-135.76499999999999</c:v>
                </c:pt>
                <c:pt idx="6056">
                  <c:v>-135.76300000000001</c:v>
                </c:pt>
                <c:pt idx="6057">
                  <c:v>-135.761</c:v>
                </c:pt>
                <c:pt idx="6058">
                  <c:v>-135.75900000000001</c:v>
                </c:pt>
                <c:pt idx="6059">
                  <c:v>-135.75700000000001</c:v>
                </c:pt>
                <c:pt idx="6060">
                  <c:v>-135.755</c:v>
                </c:pt>
                <c:pt idx="6061">
                  <c:v>-135.75299999999999</c:v>
                </c:pt>
                <c:pt idx="6062">
                  <c:v>-135.751</c:v>
                </c:pt>
                <c:pt idx="6063">
                  <c:v>-135.749</c:v>
                </c:pt>
                <c:pt idx="6064">
                  <c:v>-135.74700000000001</c:v>
                </c:pt>
                <c:pt idx="6065">
                  <c:v>-135.745</c:v>
                </c:pt>
                <c:pt idx="6066">
                  <c:v>-135.74299999999999</c:v>
                </c:pt>
                <c:pt idx="6067">
                  <c:v>-135.74099999999999</c:v>
                </c:pt>
                <c:pt idx="6068">
                  <c:v>-135.739</c:v>
                </c:pt>
                <c:pt idx="6069">
                  <c:v>-135.73699999999999</c:v>
                </c:pt>
                <c:pt idx="6070">
                  <c:v>-135.73500000000001</c:v>
                </c:pt>
                <c:pt idx="6071">
                  <c:v>-135.733</c:v>
                </c:pt>
                <c:pt idx="6072">
                  <c:v>-135.73099999999999</c:v>
                </c:pt>
                <c:pt idx="6073">
                  <c:v>-135.72899999999998</c:v>
                </c:pt>
                <c:pt idx="6074">
                  <c:v>-135.727</c:v>
                </c:pt>
                <c:pt idx="6075">
                  <c:v>-135.72499999999999</c:v>
                </c:pt>
                <c:pt idx="6076">
                  <c:v>-135.72300000000001</c:v>
                </c:pt>
                <c:pt idx="6077">
                  <c:v>-135.721</c:v>
                </c:pt>
                <c:pt idx="6078">
                  <c:v>-135.71899999999999</c:v>
                </c:pt>
                <c:pt idx="6079">
                  <c:v>-135.71700000000001</c:v>
                </c:pt>
                <c:pt idx="6080">
                  <c:v>-135.715</c:v>
                </c:pt>
                <c:pt idx="6081">
                  <c:v>-135.71299999999999</c:v>
                </c:pt>
                <c:pt idx="6082">
                  <c:v>-135.71100000000001</c:v>
                </c:pt>
                <c:pt idx="6083">
                  <c:v>-135.709</c:v>
                </c:pt>
                <c:pt idx="6084">
                  <c:v>-135.70699999999999</c:v>
                </c:pt>
                <c:pt idx="6085">
                  <c:v>-135.70500000000001</c:v>
                </c:pt>
                <c:pt idx="6086">
                  <c:v>-135.703</c:v>
                </c:pt>
                <c:pt idx="6087">
                  <c:v>-135.70099999999999</c:v>
                </c:pt>
                <c:pt idx="6088">
                  <c:v>-135.69900000000001</c:v>
                </c:pt>
                <c:pt idx="6089">
                  <c:v>-135.697</c:v>
                </c:pt>
                <c:pt idx="6090">
                  <c:v>-135.69499999999999</c:v>
                </c:pt>
                <c:pt idx="6091">
                  <c:v>-135.69300000000001</c:v>
                </c:pt>
                <c:pt idx="6092">
                  <c:v>-135.691</c:v>
                </c:pt>
                <c:pt idx="6093">
                  <c:v>-135.68899999999999</c:v>
                </c:pt>
                <c:pt idx="6094">
                  <c:v>-135.68700000000001</c:v>
                </c:pt>
                <c:pt idx="6095">
                  <c:v>-135.685</c:v>
                </c:pt>
                <c:pt idx="6096">
                  <c:v>-135.68299999999999</c:v>
                </c:pt>
                <c:pt idx="6097">
                  <c:v>-135.68100000000001</c:v>
                </c:pt>
                <c:pt idx="6098">
                  <c:v>-135.679</c:v>
                </c:pt>
                <c:pt idx="6099">
                  <c:v>-135.67699999999999</c:v>
                </c:pt>
                <c:pt idx="6100">
                  <c:v>-135.67500000000001</c:v>
                </c:pt>
                <c:pt idx="6101">
                  <c:v>-135.673</c:v>
                </c:pt>
                <c:pt idx="6102">
                  <c:v>-135.67099999999999</c:v>
                </c:pt>
                <c:pt idx="6103">
                  <c:v>-135.66900000000001</c:v>
                </c:pt>
                <c:pt idx="6104">
                  <c:v>-135.667</c:v>
                </c:pt>
                <c:pt idx="6105">
                  <c:v>-135.66499999999999</c:v>
                </c:pt>
                <c:pt idx="6106">
                  <c:v>-135.66300000000001</c:v>
                </c:pt>
                <c:pt idx="6107">
                  <c:v>-135.661</c:v>
                </c:pt>
                <c:pt idx="6108">
                  <c:v>-135.65899999999999</c:v>
                </c:pt>
                <c:pt idx="6109">
                  <c:v>-135.65700000000001</c:v>
                </c:pt>
                <c:pt idx="6110">
                  <c:v>-135.655</c:v>
                </c:pt>
                <c:pt idx="6111">
                  <c:v>-135.65299999999999</c:v>
                </c:pt>
                <c:pt idx="6112">
                  <c:v>-135.65100000000001</c:v>
                </c:pt>
                <c:pt idx="6113">
                  <c:v>-135.649</c:v>
                </c:pt>
                <c:pt idx="6114">
                  <c:v>-135.64699999999999</c:v>
                </c:pt>
                <c:pt idx="6115">
                  <c:v>-135.64500000000001</c:v>
                </c:pt>
                <c:pt idx="6116">
                  <c:v>-135.643</c:v>
                </c:pt>
                <c:pt idx="6117">
                  <c:v>-135.64099999999999</c:v>
                </c:pt>
                <c:pt idx="6118">
                  <c:v>-135.63900000000001</c:v>
                </c:pt>
                <c:pt idx="6119">
                  <c:v>-135.637</c:v>
                </c:pt>
                <c:pt idx="6120">
                  <c:v>-135.63499999999999</c:v>
                </c:pt>
                <c:pt idx="6121">
                  <c:v>-135.63300000000001</c:v>
                </c:pt>
                <c:pt idx="6122">
                  <c:v>-135.631</c:v>
                </c:pt>
                <c:pt idx="6123">
                  <c:v>-135.62899999999999</c:v>
                </c:pt>
                <c:pt idx="6124">
                  <c:v>-135.62700000000001</c:v>
                </c:pt>
                <c:pt idx="6125">
                  <c:v>-135.625</c:v>
                </c:pt>
                <c:pt idx="6126">
                  <c:v>-135.62299999999999</c:v>
                </c:pt>
                <c:pt idx="6127">
                  <c:v>-135.62100000000001</c:v>
                </c:pt>
                <c:pt idx="6128">
                  <c:v>-135.619</c:v>
                </c:pt>
                <c:pt idx="6129">
                  <c:v>-135.61699999999999</c:v>
                </c:pt>
                <c:pt idx="6130">
                  <c:v>-135.61500000000001</c:v>
                </c:pt>
                <c:pt idx="6131">
                  <c:v>-135.613</c:v>
                </c:pt>
                <c:pt idx="6132">
                  <c:v>-135.61099999999999</c:v>
                </c:pt>
                <c:pt idx="6133">
                  <c:v>-135.60900000000001</c:v>
                </c:pt>
                <c:pt idx="6134">
                  <c:v>-135.607</c:v>
                </c:pt>
                <c:pt idx="6135">
                  <c:v>-135.60499999999999</c:v>
                </c:pt>
                <c:pt idx="6136">
                  <c:v>-135.60300000000001</c:v>
                </c:pt>
                <c:pt idx="6137">
                  <c:v>-135.601</c:v>
                </c:pt>
                <c:pt idx="6138">
                  <c:v>-135.59899999999999</c:v>
                </c:pt>
                <c:pt idx="6139">
                  <c:v>-135.59700000000001</c:v>
                </c:pt>
                <c:pt idx="6140">
                  <c:v>-135.595</c:v>
                </c:pt>
                <c:pt idx="6141">
                  <c:v>-135.59299999999999</c:v>
                </c:pt>
                <c:pt idx="6142">
                  <c:v>-135.59100000000001</c:v>
                </c:pt>
                <c:pt idx="6143">
                  <c:v>-135.589</c:v>
                </c:pt>
                <c:pt idx="6144">
                  <c:v>-135.58699999999999</c:v>
                </c:pt>
                <c:pt idx="6145">
                  <c:v>-135.58500000000001</c:v>
                </c:pt>
                <c:pt idx="6146">
                  <c:v>-135.583</c:v>
                </c:pt>
                <c:pt idx="6147">
                  <c:v>-135.58099999999999</c:v>
                </c:pt>
                <c:pt idx="6148">
                  <c:v>-135.57900000000001</c:v>
                </c:pt>
                <c:pt idx="6149">
                  <c:v>-135.577</c:v>
                </c:pt>
                <c:pt idx="6150">
                  <c:v>-135.57499999999999</c:v>
                </c:pt>
                <c:pt idx="6151">
                  <c:v>-135.57300000000001</c:v>
                </c:pt>
                <c:pt idx="6152">
                  <c:v>-135.571</c:v>
                </c:pt>
                <c:pt idx="6153">
                  <c:v>-135.56899999999999</c:v>
                </c:pt>
                <c:pt idx="6154">
                  <c:v>-135.56700000000001</c:v>
                </c:pt>
                <c:pt idx="6155">
                  <c:v>-135.565</c:v>
                </c:pt>
                <c:pt idx="6156">
                  <c:v>-135.56299999999999</c:v>
                </c:pt>
                <c:pt idx="6157">
                  <c:v>-135.56100000000001</c:v>
                </c:pt>
                <c:pt idx="6158">
                  <c:v>-135.559</c:v>
                </c:pt>
                <c:pt idx="6159">
                  <c:v>-135.55699999999999</c:v>
                </c:pt>
                <c:pt idx="6160">
                  <c:v>-135.55500000000001</c:v>
                </c:pt>
                <c:pt idx="6161">
                  <c:v>-135.553</c:v>
                </c:pt>
                <c:pt idx="6162">
                  <c:v>-135.55099999999999</c:v>
                </c:pt>
                <c:pt idx="6163">
                  <c:v>-135.54900000000001</c:v>
                </c:pt>
                <c:pt idx="6164">
                  <c:v>-135.547</c:v>
                </c:pt>
                <c:pt idx="6165">
                  <c:v>-135.54499999999999</c:v>
                </c:pt>
                <c:pt idx="6166">
                  <c:v>-135.54300000000001</c:v>
                </c:pt>
                <c:pt idx="6167">
                  <c:v>-135.541</c:v>
                </c:pt>
                <c:pt idx="6168">
                  <c:v>-135.53899999999999</c:v>
                </c:pt>
                <c:pt idx="6169">
                  <c:v>-135.53700000000001</c:v>
                </c:pt>
                <c:pt idx="6170">
                  <c:v>-135.535</c:v>
                </c:pt>
                <c:pt idx="6171">
                  <c:v>-135.53299999999999</c:v>
                </c:pt>
                <c:pt idx="6172">
                  <c:v>-135.53100000000001</c:v>
                </c:pt>
                <c:pt idx="6173">
                  <c:v>-135.529</c:v>
                </c:pt>
                <c:pt idx="6174">
                  <c:v>-135.52699999999999</c:v>
                </c:pt>
                <c:pt idx="6175">
                  <c:v>-135.52500000000001</c:v>
                </c:pt>
                <c:pt idx="6176">
                  <c:v>-135.523</c:v>
                </c:pt>
                <c:pt idx="6177">
                  <c:v>-135.52100000000002</c:v>
                </c:pt>
                <c:pt idx="6178">
                  <c:v>-135.51900000000001</c:v>
                </c:pt>
                <c:pt idx="6179">
                  <c:v>-135.517</c:v>
                </c:pt>
                <c:pt idx="6180">
                  <c:v>-135.51499999999999</c:v>
                </c:pt>
                <c:pt idx="6181">
                  <c:v>-135.51300000000001</c:v>
                </c:pt>
                <c:pt idx="6182">
                  <c:v>-135.511</c:v>
                </c:pt>
                <c:pt idx="6183">
                  <c:v>-135.50900000000001</c:v>
                </c:pt>
                <c:pt idx="6184">
                  <c:v>-135.50700000000001</c:v>
                </c:pt>
                <c:pt idx="6185">
                  <c:v>-135.505</c:v>
                </c:pt>
                <c:pt idx="6186">
                  <c:v>-135.50299999999999</c:v>
                </c:pt>
                <c:pt idx="6187">
                  <c:v>-135.501</c:v>
                </c:pt>
                <c:pt idx="6188">
                  <c:v>-135.499</c:v>
                </c:pt>
                <c:pt idx="6189">
                  <c:v>-135.49700000000001</c:v>
                </c:pt>
                <c:pt idx="6190">
                  <c:v>-135.495</c:v>
                </c:pt>
                <c:pt idx="6191">
                  <c:v>-135.49299999999999</c:v>
                </c:pt>
                <c:pt idx="6192">
                  <c:v>-135.49099999999999</c:v>
                </c:pt>
                <c:pt idx="6193">
                  <c:v>-135.489</c:v>
                </c:pt>
                <c:pt idx="6194">
                  <c:v>-135.48699999999999</c:v>
                </c:pt>
                <c:pt idx="6195">
                  <c:v>-135.48500000000001</c:v>
                </c:pt>
                <c:pt idx="6196">
                  <c:v>-135.483</c:v>
                </c:pt>
                <c:pt idx="6197">
                  <c:v>-135.48099999999999</c:v>
                </c:pt>
                <c:pt idx="6198">
                  <c:v>-135.47899999999998</c:v>
                </c:pt>
                <c:pt idx="6199">
                  <c:v>-135.477</c:v>
                </c:pt>
                <c:pt idx="6200">
                  <c:v>-135.47499999999999</c:v>
                </c:pt>
                <c:pt idx="6201">
                  <c:v>-135.47300000000001</c:v>
                </c:pt>
                <c:pt idx="6202">
                  <c:v>-135.471</c:v>
                </c:pt>
                <c:pt idx="6203">
                  <c:v>-135.46899999999999</c:v>
                </c:pt>
                <c:pt idx="6204">
                  <c:v>-135.46700000000001</c:v>
                </c:pt>
                <c:pt idx="6205">
                  <c:v>-135.465</c:v>
                </c:pt>
                <c:pt idx="6206">
                  <c:v>-135.46299999999999</c:v>
                </c:pt>
                <c:pt idx="6207">
                  <c:v>-135.46100000000001</c:v>
                </c:pt>
                <c:pt idx="6208">
                  <c:v>-135.459</c:v>
                </c:pt>
                <c:pt idx="6209">
                  <c:v>-135.45699999999999</c:v>
                </c:pt>
                <c:pt idx="6210">
                  <c:v>-135.45500000000001</c:v>
                </c:pt>
                <c:pt idx="6211">
                  <c:v>-135.453</c:v>
                </c:pt>
                <c:pt idx="6212">
                  <c:v>-135.45099999999999</c:v>
                </c:pt>
                <c:pt idx="6213">
                  <c:v>-135.44900000000001</c:v>
                </c:pt>
                <c:pt idx="6214">
                  <c:v>-135.447</c:v>
                </c:pt>
                <c:pt idx="6215">
                  <c:v>-135.44499999999999</c:v>
                </c:pt>
                <c:pt idx="6216">
                  <c:v>-135.44300000000001</c:v>
                </c:pt>
                <c:pt idx="6217">
                  <c:v>-135.441</c:v>
                </c:pt>
                <c:pt idx="6218">
                  <c:v>-135.43899999999999</c:v>
                </c:pt>
                <c:pt idx="6219">
                  <c:v>-135.43700000000001</c:v>
                </c:pt>
                <c:pt idx="6220">
                  <c:v>-135.435</c:v>
                </c:pt>
                <c:pt idx="6221">
                  <c:v>-135.43299999999999</c:v>
                </c:pt>
                <c:pt idx="6222">
                  <c:v>-135.43100000000001</c:v>
                </c:pt>
                <c:pt idx="6223">
                  <c:v>-135.429</c:v>
                </c:pt>
                <c:pt idx="6224">
                  <c:v>-135.42699999999999</c:v>
                </c:pt>
                <c:pt idx="6225">
                  <c:v>-135.42500000000001</c:v>
                </c:pt>
                <c:pt idx="6226">
                  <c:v>-135.423</c:v>
                </c:pt>
                <c:pt idx="6227">
                  <c:v>-135.42099999999999</c:v>
                </c:pt>
                <c:pt idx="6228">
                  <c:v>-135.41900000000001</c:v>
                </c:pt>
                <c:pt idx="6229">
                  <c:v>-135.417</c:v>
                </c:pt>
                <c:pt idx="6230">
                  <c:v>-135.41499999999999</c:v>
                </c:pt>
                <c:pt idx="6231">
                  <c:v>-135.41300000000001</c:v>
                </c:pt>
                <c:pt idx="6232">
                  <c:v>-135.411</c:v>
                </c:pt>
                <c:pt idx="6233">
                  <c:v>-135.40899999999999</c:v>
                </c:pt>
                <c:pt idx="6234">
                  <c:v>-135.40700000000001</c:v>
                </c:pt>
                <c:pt idx="6235">
                  <c:v>-135.405</c:v>
                </c:pt>
                <c:pt idx="6236">
                  <c:v>-135.40299999999999</c:v>
                </c:pt>
                <c:pt idx="6237">
                  <c:v>-135.40100000000001</c:v>
                </c:pt>
                <c:pt idx="6238">
                  <c:v>-135.399</c:v>
                </c:pt>
                <c:pt idx="6239">
                  <c:v>-135.39699999999999</c:v>
                </c:pt>
                <c:pt idx="6240">
                  <c:v>-135.39500000000001</c:v>
                </c:pt>
                <c:pt idx="6241">
                  <c:v>-135.393</c:v>
                </c:pt>
                <c:pt idx="6242">
                  <c:v>-135.39099999999999</c:v>
                </c:pt>
                <c:pt idx="6243">
                  <c:v>-135.38900000000001</c:v>
                </c:pt>
                <c:pt idx="6244">
                  <c:v>-135.387</c:v>
                </c:pt>
                <c:pt idx="6245">
                  <c:v>-135.38499999999999</c:v>
                </c:pt>
                <c:pt idx="6246">
                  <c:v>-135.38300000000001</c:v>
                </c:pt>
                <c:pt idx="6247">
                  <c:v>-135.381</c:v>
                </c:pt>
                <c:pt idx="6248">
                  <c:v>-135.37899999999999</c:v>
                </c:pt>
                <c:pt idx="6249">
                  <c:v>-135.37700000000001</c:v>
                </c:pt>
                <c:pt idx="6250">
                  <c:v>-135.375</c:v>
                </c:pt>
                <c:pt idx="6251">
                  <c:v>-135.37299999999999</c:v>
                </c:pt>
                <c:pt idx="6252">
                  <c:v>-135.37100000000001</c:v>
                </c:pt>
                <c:pt idx="6253">
                  <c:v>-135.369</c:v>
                </c:pt>
                <c:pt idx="6254">
                  <c:v>-135.36699999999999</c:v>
                </c:pt>
                <c:pt idx="6255">
                  <c:v>-135.36500000000001</c:v>
                </c:pt>
                <c:pt idx="6256">
                  <c:v>-135.363</c:v>
                </c:pt>
                <c:pt idx="6257">
                  <c:v>-135.36099999999999</c:v>
                </c:pt>
                <c:pt idx="6258">
                  <c:v>-135.35900000000001</c:v>
                </c:pt>
                <c:pt idx="6259">
                  <c:v>-135.357</c:v>
                </c:pt>
                <c:pt idx="6260">
                  <c:v>-135.35499999999999</c:v>
                </c:pt>
                <c:pt idx="6261">
                  <c:v>-135.35300000000001</c:v>
                </c:pt>
                <c:pt idx="6262">
                  <c:v>-135.351</c:v>
                </c:pt>
                <c:pt idx="6263">
                  <c:v>-135.34899999999999</c:v>
                </c:pt>
                <c:pt idx="6264">
                  <c:v>-135.34700000000001</c:v>
                </c:pt>
                <c:pt idx="6265">
                  <c:v>-135.345</c:v>
                </c:pt>
                <c:pt idx="6266">
                  <c:v>-135.34299999999999</c:v>
                </c:pt>
                <c:pt idx="6267">
                  <c:v>-135.34100000000001</c:v>
                </c:pt>
                <c:pt idx="6268">
                  <c:v>-135.339</c:v>
                </c:pt>
                <c:pt idx="6269">
                  <c:v>-135.33699999999999</c:v>
                </c:pt>
                <c:pt idx="6270">
                  <c:v>-135.33500000000001</c:v>
                </c:pt>
                <c:pt idx="6271">
                  <c:v>-135.333</c:v>
                </c:pt>
                <c:pt idx="6272">
                  <c:v>-135.33099999999999</c:v>
                </c:pt>
                <c:pt idx="6273">
                  <c:v>-135.32900000000001</c:v>
                </c:pt>
                <c:pt idx="6274">
                  <c:v>-135.327</c:v>
                </c:pt>
                <c:pt idx="6275">
                  <c:v>-135.32499999999999</c:v>
                </c:pt>
                <c:pt idx="6276">
                  <c:v>-135.32300000000001</c:v>
                </c:pt>
                <c:pt idx="6277">
                  <c:v>-135.321</c:v>
                </c:pt>
                <c:pt idx="6278">
                  <c:v>-135.31899999999999</c:v>
                </c:pt>
                <c:pt idx="6279">
                  <c:v>-135.31700000000001</c:v>
                </c:pt>
                <c:pt idx="6280">
                  <c:v>-135.315</c:v>
                </c:pt>
                <c:pt idx="6281">
                  <c:v>-135.31299999999999</c:v>
                </c:pt>
                <c:pt idx="6282">
                  <c:v>-135.31100000000001</c:v>
                </c:pt>
                <c:pt idx="6283">
                  <c:v>-135.309</c:v>
                </c:pt>
                <c:pt idx="6284">
                  <c:v>-135.30699999999999</c:v>
                </c:pt>
                <c:pt idx="6285">
                  <c:v>-135.30500000000001</c:v>
                </c:pt>
                <c:pt idx="6286">
                  <c:v>-135.303</c:v>
                </c:pt>
                <c:pt idx="6287">
                  <c:v>-135.30099999999999</c:v>
                </c:pt>
                <c:pt idx="6288">
                  <c:v>-135.29900000000001</c:v>
                </c:pt>
                <c:pt idx="6289">
                  <c:v>-135.297</c:v>
                </c:pt>
                <c:pt idx="6290">
                  <c:v>-135.29499999999999</c:v>
                </c:pt>
                <c:pt idx="6291">
                  <c:v>-135.29300000000001</c:v>
                </c:pt>
                <c:pt idx="6292">
                  <c:v>-135.291</c:v>
                </c:pt>
                <c:pt idx="6293">
                  <c:v>-135.28899999999999</c:v>
                </c:pt>
                <c:pt idx="6294">
                  <c:v>-135.28700000000001</c:v>
                </c:pt>
                <c:pt idx="6295">
                  <c:v>-135.285</c:v>
                </c:pt>
                <c:pt idx="6296">
                  <c:v>-135.28299999999999</c:v>
                </c:pt>
                <c:pt idx="6297">
                  <c:v>-135.28100000000001</c:v>
                </c:pt>
                <c:pt idx="6298">
                  <c:v>-135.279</c:v>
                </c:pt>
                <c:pt idx="6299">
                  <c:v>-135.27699999999999</c:v>
                </c:pt>
                <c:pt idx="6300">
                  <c:v>-135.27500000000001</c:v>
                </c:pt>
                <c:pt idx="6301">
                  <c:v>-135.273</c:v>
                </c:pt>
                <c:pt idx="6302">
                  <c:v>-135.27100000000002</c:v>
                </c:pt>
                <c:pt idx="6303">
                  <c:v>-135.26900000000001</c:v>
                </c:pt>
                <c:pt idx="6304">
                  <c:v>-135.267</c:v>
                </c:pt>
                <c:pt idx="6305">
                  <c:v>-135.26499999999999</c:v>
                </c:pt>
                <c:pt idx="6306">
                  <c:v>-135.26300000000001</c:v>
                </c:pt>
                <c:pt idx="6307">
                  <c:v>-135.261</c:v>
                </c:pt>
                <c:pt idx="6308">
                  <c:v>-135.25900000000001</c:v>
                </c:pt>
                <c:pt idx="6309">
                  <c:v>-135.25700000000001</c:v>
                </c:pt>
                <c:pt idx="6310">
                  <c:v>-135.255</c:v>
                </c:pt>
                <c:pt idx="6311">
                  <c:v>-135.25299999999999</c:v>
                </c:pt>
                <c:pt idx="6312">
                  <c:v>-135.251</c:v>
                </c:pt>
                <c:pt idx="6313">
                  <c:v>-135.249</c:v>
                </c:pt>
                <c:pt idx="6314">
                  <c:v>-135.24700000000001</c:v>
                </c:pt>
                <c:pt idx="6315">
                  <c:v>-135.245</c:v>
                </c:pt>
                <c:pt idx="6316">
                  <c:v>-135.24299999999999</c:v>
                </c:pt>
                <c:pt idx="6317">
                  <c:v>-135.24099999999999</c:v>
                </c:pt>
                <c:pt idx="6318">
                  <c:v>-135.239</c:v>
                </c:pt>
                <c:pt idx="6319">
                  <c:v>-135.23699999999999</c:v>
                </c:pt>
                <c:pt idx="6320">
                  <c:v>-135.23500000000001</c:v>
                </c:pt>
                <c:pt idx="6321">
                  <c:v>-135.233</c:v>
                </c:pt>
                <c:pt idx="6322">
                  <c:v>-135.23099999999999</c:v>
                </c:pt>
                <c:pt idx="6323">
                  <c:v>-135.22899999999998</c:v>
                </c:pt>
                <c:pt idx="6324">
                  <c:v>-135.227</c:v>
                </c:pt>
                <c:pt idx="6325">
                  <c:v>-135.22499999999999</c:v>
                </c:pt>
                <c:pt idx="6326">
                  <c:v>-135.22300000000001</c:v>
                </c:pt>
                <c:pt idx="6327">
                  <c:v>-135.221</c:v>
                </c:pt>
                <c:pt idx="6328">
                  <c:v>-135.21899999999999</c:v>
                </c:pt>
                <c:pt idx="6329">
                  <c:v>-135.21700000000001</c:v>
                </c:pt>
                <c:pt idx="6330">
                  <c:v>-135.215</c:v>
                </c:pt>
                <c:pt idx="6331">
                  <c:v>-135.21299999999999</c:v>
                </c:pt>
                <c:pt idx="6332">
                  <c:v>-135.21100000000001</c:v>
                </c:pt>
                <c:pt idx="6333">
                  <c:v>-135.209</c:v>
                </c:pt>
                <c:pt idx="6334">
                  <c:v>-135.20699999999999</c:v>
                </c:pt>
                <c:pt idx="6335">
                  <c:v>-135.20500000000001</c:v>
                </c:pt>
                <c:pt idx="6336">
                  <c:v>-135.203</c:v>
                </c:pt>
                <c:pt idx="6337">
                  <c:v>-135.20099999999999</c:v>
                </c:pt>
                <c:pt idx="6338">
                  <c:v>-135.19900000000001</c:v>
                </c:pt>
                <c:pt idx="6339">
                  <c:v>-135.197</c:v>
                </c:pt>
                <c:pt idx="6340">
                  <c:v>-135.19499999999999</c:v>
                </c:pt>
                <c:pt idx="6341">
                  <c:v>-135.19300000000001</c:v>
                </c:pt>
                <c:pt idx="6342">
                  <c:v>-135.191</c:v>
                </c:pt>
                <c:pt idx="6343">
                  <c:v>-135.18899999999999</c:v>
                </c:pt>
                <c:pt idx="6344">
                  <c:v>-135.18700000000001</c:v>
                </c:pt>
                <c:pt idx="6345">
                  <c:v>-135.185</c:v>
                </c:pt>
                <c:pt idx="6346">
                  <c:v>-135.18299999999999</c:v>
                </c:pt>
                <c:pt idx="6347">
                  <c:v>-135.18100000000001</c:v>
                </c:pt>
                <c:pt idx="6348">
                  <c:v>-135.179</c:v>
                </c:pt>
                <c:pt idx="6349">
                  <c:v>-135.17699999999999</c:v>
                </c:pt>
                <c:pt idx="6350">
                  <c:v>-135.17500000000001</c:v>
                </c:pt>
                <c:pt idx="6351">
                  <c:v>-135.173</c:v>
                </c:pt>
                <c:pt idx="6352">
                  <c:v>-135.17099999999999</c:v>
                </c:pt>
                <c:pt idx="6353">
                  <c:v>-135.16900000000001</c:v>
                </c:pt>
                <c:pt idx="6354">
                  <c:v>-135.167</c:v>
                </c:pt>
                <c:pt idx="6355">
                  <c:v>-135.16499999999999</c:v>
                </c:pt>
                <c:pt idx="6356">
                  <c:v>-135.16300000000001</c:v>
                </c:pt>
                <c:pt idx="6357">
                  <c:v>-135.161</c:v>
                </c:pt>
                <c:pt idx="6358">
                  <c:v>-135.15899999999999</c:v>
                </c:pt>
                <c:pt idx="6359">
                  <c:v>-135.15700000000001</c:v>
                </c:pt>
                <c:pt idx="6360">
                  <c:v>-135.155</c:v>
                </c:pt>
                <c:pt idx="6361">
                  <c:v>-135.15299999999999</c:v>
                </c:pt>
                <c:pt idx="6362">
                  <c:v>-135.15100000000001</c:v>
                </c:pt>
                <c:pt idx="6363">
                  <c:v>-135.149</c:v>
                </c:pt>
                <c:pt idx="6364">
                  <c:v>-135.14699999999999</c:v>
                </c:pt>
                <c:pt idx="6365">
                  <c:v>-135.14500000000001</c:v>
                </c:pt>
                <c:pt idx="6366">
                  <c:v>-135.143</c:v>
                </c:pt>
                <c:pt idx="6367">
                  <c:v>-135.14099999999999</c:v>
                </c:pt>
                <c:pt idx="6368">
                  <c:v>-135.13900000000001</c:v>
                </c:pt>
                <c:pt idx="6369">
                  <c:v>-135.137</c:v>
                </c:pt>
                <c:pt idx="6370">
                  <c:v>-135.13499999999999</c:v>
                </c:pt>
                <c:pt idx="6371">
                  <c:v>-135.13300000000001</c:v>
                </c:pt>
                <c:pt idx="6372">
                  <c:v>-135.131</c:v>
                </c:pt>
                <c:pt idx="6373">
                  <c:v>-135.12899999999999</c:v>
                </c:pt>
                <c:pt idx="6374">
                  <c:v>-135.12700000000001</c:v>
                </c:pt>
                <c:pt idx="6375">
                  <c:v>-135.125</c:v>
                </c:pt>
                <c:pt idx="6376">
                  <c:v>-135.12299999999999</c:v>
                </c:pt>
                <c:pt idx="6377">
                  <c:v>-135.12100000000001</c:v>
                </c:pt>
                <c:pt idx="6378">
                  <c:v>-135.119</c:v>
                </c:pt>
                <c:pt idx="6379">
                  <c:v>-135.11699999999999</c:v>
                </c:pt>
                <c:pt idx="6380">
                  <c:v>-135.11500000000001</c:v>
                </c:pt>
                <c:pt idx="6381">
                  <c:v>-135.113</c:v>
                </c:pt>
                <c:pt idx="6382">
                  <c:v>-135.11099999999999</c:v>
                </c:pt>
                <c:pt idx="6383">
                  <c:v>-135.10900000000001</c:v>
                </c:pt>
                <c:pt idx="6384">
                  <c:v>-135.107</c:v>
                </c:pt>
                <c:pt idx="6385">
                  <c:v>-135.10499999999999</c:v>
                </c:pt>
                <c:pt idx="6386">
                  <c:v>-135.10300000000001</c:v>
                </c:pt>
                <c:pt idx="6387">
                  <c:v>-135.101</c:v>
                </c:pt>
                <c:pt idx="6388">
                  <c:v>-135.09899999999999</c:v>
                </c:pt>
                <c:pt idx="6389">
                  <c:v>-135.09700000000001</c:v>
                </c:pt>
                <c:pt idx="6390">
                  <c:v>-135.095</c:v>
                </c:pt>
                <c:pt idx="6391">
                  <c:v>-135.09299999999999</c:v>
                </c:pt>
                <c:pt idx="6392">
                  <c:v>-135.09100000000001</c:v>
                </c:pt>
                <c:pt idx="6393">
                  <c:v>-135.089</c:v>
                </c:pt>
                <c:pt idx="6394">
                  <c:v>-135.08699999999999</c:v>
                </c:pt>
                <c:pt idx="6395">
                  <c:v>-135.08500000000001</c:v>
                </c:pt>
                <c:pt idx="6396">
                  <c:v>-135.083</c:v>
                </c:pt>
                <c:pt idx="6397">
                  <c:v>-135.08099999999999</c:v>
                </c:pt>
                <c:pt idx="6398">
                  <c:v>-135.07900000000001</c:v>
                </c:pt>
                <c:pt idx="6399">
                  <c:v>-135.077</c:v>
                </c:pt>
                <c:pt idx="6400">
                  <c:v>-135.07499999999999</c:v>
                </c:pt>
                <c:pt idx="6401">
                  <c:v>-135.07300000000001</c:v>
                </c:pt>
                <c:pt idx="6402">
                  <c:v>-135.071</c:v>
                </c:pt>
                <c:pt idx="6403">
                  <c:v>-135.06899999999999</c:v>
                </c:pt>
                <c:pt idx="6404">
                  <c:v>-135.06700000000001</c:v>
                </c:pt>
                <c:pt idx="6405">
                  <c:v>-135.065</c:v>
                </c:pt>
                <c:pt idx="6406">
                  <c:v>-135.06299999999999</c:v>
                </c:pt>
                <c:pt idx="6407">
                  <c:v>-135.06100000000001</c:v>
                </c:pt>
                <c:pt idx="6408">
                  <c:v>-135.059</c:v>
                </c:pt>
                <c:pt idx="6409">
                  <c:v>-135.05699999999999</c:v>
                </c:pt>
                <c:pt idx="6410">
                  <c:v>-135.05500000000001</c:v>
                </c:pt>
                <c:pt idx="6411">
                  <c:v>-135.053</c:v>
                </c:pt>
                <c:pt idx="6412">
                  <c:v>-135.05099999999999</c:v>
                </c:pt>
                <c:pt idx="6413">
                  <c:v>-135.04900000000001</c:v>
                </c:pt>
                <c:pt idx="6414">
                  <c:v>-135.047</c:v>
                </c:pt>
                <c:pt idx="6415">
                  <c:v>-135.04499999999999</c:v>
                </c:pt>
                <c:pt idx="6416">
                  <c:v>-135.04300000000001</c:v>
                </c:pt>
                <c:pt idx="6417">
                  <c:v>-135.041</c:v>
                </c:pt>
                <c:pt idx="6418">
                  <c:v>-135.03899999999999</c:v>
                </c:pt>
                <c:pt idx="6419">
                  <c:v>-135.03700000000001</c:v>
                </c:pt>
                <c:pt idx="6420">
                  <c:v>-135.035</c:v>
                </c:pt>
                <c:pt idx="6421">
                  <c:v>-135.03299999999999</c:v>
                </c:pt>
                <c:pt idx="6422">
                  <c:v>-135.03100000000001</c:v>
                </c:pt>
                <c:pt idx="6423">
                  <c:v>-135.029</c:v>
                </c:pt>
                <c:pt idx="6424">
                  <c:v>-135.02699999999999</c:v>
                </c:pt>
                <c:pt idx="6425">
                  <c:v>-135.02500000000001</c:v>
                </c:pt>
                <c:pt idx="6426">
                  <c:v>-135.023</c:v>
                </c:pt>
                <c:pt idx="6427">
                  <c:v>-135.02100000000002</c:v>
                </c:pt>
                <c:pt idx="6428">
                  <c:v>-135.01900000000001</c:v>
                </c:pt>
                <c:pt idx="6429">
                  <c:v>-135.017</c:v>
                </c:pt>
                <c:pt idx="6430">
                  <c:v>-135.01499999999999</c:v>
                </c:pt>
                <c:pt idx="6431">
                  <c:v>-135.01300000000001</c:v>
                </c:pt>
                <c:pt idx="6432">
                  <c:v>-135.011</c:v>
                </c:pt>
                <c:pt idx="6433">
                  <c:v>-135.00900000000001</c:v>
                </c:pt>
                <c:pt idx="6434">
                  <c:v>-135.00700000000001</c:v>
                </c:pt>
                <c:pt idx="6435">
                  <c:v>-135.005</c:v>
                </c:pt>
                <c:pt idx="6436">
                  <c:v>-135.00299999999999</c:v>
                </c:pt>
                <c:pt idx="6437">
                  <c:v>-135.001</c:v>
                </c:pt>
                <c:pt idx="6438">
                  <c:v>-134.999</c:v>
                </c:pt>
                <c:pt idx="6439">
                  <c:v>-134.99700000000001</c:v>
                </c:pt>
                <c:pt idx="6440">
                  <c:v>-134.995</c:v>
                </c:pt>
                <c:pt idx="6441">
                  <c:v>-134.99299999999999</c:v>
                </c:pt>
                <c:pt idx="6442">
                  <c:v>-134.99099999999999</c:v>
                </c:pt>
                <c:pt idx="6443">
                  <c:v>-134.989</c:v>
                </c:pt>
                <c:pt idx="6444">
                  <c:v>-134.98699999999999</c:v>
                </c:pt>
                <c:pt idx="6445">
                  <c:v>-134.98500000000001</c:v>
                </c:pt>
                <c:pt idx="6446">
                  <c:v>-134.983</c:v>
                </c:pt>
                <c:pt idx="6447">
                  <c:v>-134.98099999999999</c:v>
                </c:pt>
                <c:pt idx="6448">
                  <c:v>-134.97899999999998</c:v>
                </c:pt>
                <c:pt idx="6449">
                  <c:v>-134.977</c:v>
                </c:pt>
                <c:pt idx="6450">
                  <c:v>-134.97499999999999</c:v>
                </c:pt>
                <c:pt idx="6451">
                  <c:v>-134.97300000000001</c:v>
                </c:pt>
                <c:pt idx="6452">
                  <c:v>-134.971</c:v>
                </c:pt>
                <c:pt idx="6453">
                  <c:v>-134.96899999999999</c:v>
                </c:pt>
                <c:pt idx="6454">
                  <c:v>-134.96700000000001</c:v>
                </c:pt>
                <c:pt idx="6455">
                  <c:v>-134.965</c:v>
                </c:pt>
                <c:pt idx="6456">
                  <c:v>-134.96299999999999</c:v>
                </c:pt>
                <c:pt idx="6457">
                  <c:v>-134.96100000000001</c:v>
                </c:pt>
                <c:pt idx="6458">
                  <c:v>-134.959</c:v>
                </c:pt>
                <c:pt idx="6459">
                  <c:v>-134.95699999999999</c:v>
                </c:pt>
                <c:pt idx="6460">
                  <c:v>-134.95500000000001</c:v>
                </c:pt>
                <c:pt idx="6461">
                  <c:v>-134.953</c:v>
                </c:pt>
                <c:pt idx="6462">
                  <c:v>-134.95099999999999</c:v>
                </c:pt>
                <c:pt idx="6463">
                  <c:v>-134.94900000000001</c:v>
                </c:pt>
                <c:pt idx="6464">
                  <c:v>-134.947</c:v>
                </c:pt>
                <c:pt idx="6465">
                  <c:v>-134.94499999999999</c:v>
                </c:pt>
                <c:pt idx="6466">
                  <c:v>-134.94300000000001</c:v>
                </c:pt>
                <c:pt idx="6467">
                  <c:v>-134.941</c:v>
                </c:pt>
                <c:pt idx="6468">
                  <c:v>-134.93899999999999</c:v>
                </c:pt>
                <c:pt idx="6469">
                  <c:v>-134.93700000000001</c:v>
                </c:pt>
                <c:pt idx="6470">
                  <c:v>-134.935</c:v>
                </c:pt>
                <c:pt idx="6471">
                  <c:v>-134.93299999999999</c:v>
                </c:pt>
                <c:pt idx="6472">
                  <c:v>-134.93100000000001</c:v>
                </c:pt>
                <c:pt idx="6473">
                  <c:v>-134.929</c:v>
                </c:pt>
                <c:pt idx="6474">
                  <c:v>-134.92699999999999</c:v>
                </c:pt>
                <c:pt idx="6475">
                  <c:v>-134.92500000000001</c:v>
                </c:pt>
                <c:pt idx="6476">
                  <c:v>-134.923</c:v>
                </c:pt>
                <c:pt idx="6477">
                  <c:v>-134.92099999999999</c:v>
                </c:pt>
                <c:pt idx="6478">
                  <c:v>-134.91900000000001</c:v>
                </c:pt>
                <c:pt idx="6479">
                  <c:v>-134.917</c:v>
                </c:pt>
                <c:pt idx="6480">
                  <c:v>-134.91499999999999</c:v>
                </c:pt>
                <c:pt idx="6481">
                  <c:v>-134.91300000000001</c:v>
                </c:pt>
                <c:pt idx="6482">
                  <c:v>-134.911</c:v>
                </c:pt>
                <c:pt idx="6483">
                  <c:v>-134.90899999999999</c:v>
                </c:pt>
                <c:pt idx="6484">
                  <c:v>-134.90700000000001</c:v>
                </c:pt>
                <c:pt idx="6485">
                  <c:v>-134.905</c:v>
                </c:pt>
                <c:pt idx="6486">
                  <c:v>-134.90299999999999</c:v>
                </c:pt>
                <c:pt idx="6487">
                  <c:v>-134.90100000000001</c:v>
                </c:pt>
                <c:pt idx="6488">
                  <c:v>-134.899</c:v>
                </c:pt>
                <c:pt idx="6489">
                  <c:v>-134.89699999999999</c:v>
                </c:pt>
                <c:pt idx="6490">
                  <c:v>-134.89500000000001</c:v>
                </c:pt>
                <c:pt idx="6491">
                  <c:v>-134.893</c:v>
                </c:pt>
                <c:pt idx="6492">
                  <c:v>-134.89099999999999</c:v>
                </c:pt>
                <c:pt idx="6493">
                  <c:v>-134.88900000000001</c:v>
                </c:pt>
                <c:pt idx="6494">
                  <c:v>-134.887</c:v>
                </c:pt>
                <c:pt idx="6495">
                  <c:v>-134.88499999999999</c:v>
                </c:pt>
                <c:pt idx="6496">
                  <c:v>-134.88300000000001</c:v>
                </c:pt>
                <c:pt idx="6497">
                  <c:v>-134.881</c:v>
                </c:pt>
                <c:pt idx="6498">
                  <c:v>-134.87899999999999</c:v>
                </c:pt>
                <c:pt idx="6499">
                  <c:v>-134.87700000000001</c:v>
                </c:pt>
                <c:pt idx="6500">
                  <c:v>-134.875</c:v>
                </c:pt>
                <c:pt idx="6501">
                  <c:v>-134.87299999999999</c:v>
                </c:pt>
                <c:pt idx="6502">
                  <c:v>-134.87100000000001</c:v>
                </c:pt>
                <c:pt idx="6503">
                  <c:v>-134.869</c:v>
                </c:pt>
                <c:pt idx="6504">
                  <c:v>-134.86699999999999</c:v>
                </c:pt>
                <c:pt idx="6505">
                  <c:v>-134.86500000000001</c:v>
                </c:pt>
                <c:pt idx="6506">
                  <c:v>-134.863</c:v>
                </c:pt>
                <c:pt idx="6507">
                  <c:v>-134.86099999999999</c:v>
                </c:pt>
                <c:pt idx="6508">
                  <c:v>-134.85900000000001</c:v>
                </c:pt>
                <c:pt idx="6509">
                  <c:v>-134.857</c:v>
                </c:pt>
                <c:pt idx="6510">
                  <c:v>-134.85499999999999</c:v>
                </c:pt>
                <c:pt idx="6511">
                  <c:v>-134.85300000000001</c:v>
                </c:pt>
                <c:pt idx="6512">
                  <c:v>-134.851</c:v>
                </c:pt>
                <c:pt idx="6513">
                  <c:v>-134.84899999999999</c:v>
                </c:pt>
                <c:pt idx="6514">
                  <c:v>-134.84700000000001</c:v>
                </c:pt>
                <c:pt idx="6515">
                  <c:v>-134.845</c:v>
                </c:pt>
                <c:pt idx="6516">
                  <c:v>-134.84299999999999</c:v>
                </c:pt>
                <c:pt idx="6517">
                  <c:v>-134.84100000000001</c:v>
                </c:pt>
                <c:pt idx="6518">
                  <c:v>-134.839</c:v>
                </c:pt>
                <c:pt idx="6519">
                  <c:v>-134.83699999999999</c:v>
                </c:pt>
                <c:pt idx="6520">
                  <c:v>-134.83500000000001</c:v>
                </c:pt>
                <c:pt idx="6521">
                  <c:v>-134.833</c:v>
                </c:pt>
                <c:pt idx="6522">
                  <c:v>-134.83099999999999</c:v>
                </c:pt>
                <c:pt idx="6523">
                  <c:v>-134.82900000000001</c:v>
                </c:pt>
                <c:pt idx="6524">
                  <c:v>-134.827</c:v>
                </c:pt>
                <c:pt idx="6525">
                  <c:v>-134.82499999999999</c:v>
                </c:pt>
                <c:pt idx="6526">
                  <c:v>-134.82300000000001</c:v>
                </c:pt>
                <c:pt idx="6527">
                  <c:v>-134.821</c:v>
                </c:pt>
                <c:pt idx="6528">
                  <c:v>-134.81899999999999</c:v>
                </c:pt>
                <c:pt idx="6529">
                  <c:v>-134.81700000000001</c:v>
                </c:pt>
                <c:pt idx="6530">
                  <c:v>-134.815</c:v>
                </c:pt>
                <c:pt idx="6531">
                  <c:v>-134.81299999999999</c:v>
                </c:pt>
                <c:pt idx="6532">
                  <c:v>-134.81100000000001</c:v>
                </c:pt>
                <c:pt idx="6533">
                  <c:v>-134.809</c:v>
                </c:pt>
                <c:pt idx="6534">
                  <c:v>-134.80699999999999</c:v>
                </c:pt>
                <c:pt idx="6535">
                  <c:v>-134.80500000000001</c:v>
                </c:pt>
                <c:pt idx="6536">
                  <c:v>-134.803</c:v>
                </c:pt>
                <c:pt idx="6537">
                  <c:v>-134.80099999999999</c:v>
                </c:pt>
                <c:pt idx="6538">
                  <c:v>-134.79900000000001</c:v>
                </c:pt>
                <c:pt idx="6539">
                  <c:v>-134.797</c:v>
                </c:pt>
                <c:pt idx="6540">
                  <c:v>-134.79499999999999</c:v>
                </c:pt>
                <c:pt idx="6541">
                  <c:v>-134.79300000000001</c:v>
                </c:pt>
                <c:pt idx="6542">
                  <c:v>-134.791</c:v>
                </c:pt>
                <c:pt idx="6543">
                  <c:v>-134.78899999999999</c:v>
                </c:pt>
                <c:pt idx="6544">
                  <c:v>-134.78700000000001</c:v>
                </c:pt>
                <c:pt idx="6545">
                  <c:v>-134.785</c:v>
                </c:pt>
                <c:pt idx="6546">
                  <c:v>-134.78299999999999</c:v>
                </c:pt>
                <c:pt idx="6547">
                  <c:v>-134.78100000000001</c:v>
                </c:pt>
                <c:pt idx="6548">
                  <c:v>-134.779</c:v>
                </c:pt>
                <c:pt idx="6549">
                  <c:v>-134.77699999999999</c:v>
                </c:pt>
                <c:pt idx="6550">
                  <c:v>-134.77500000000001</c:v>
                </c:pt>
                <c:pt idx="6551">
                  <c:v>-134.773</c:v>
                </c:pt>
                <c:pt idx="6552">
                  <c:v>-134.77100000000002</c:v>
                </c:pt>
                <c:pt idx="6553">
                  <c:v>-134.76900000000001</c:v>
                </c:pt>
                <c:pt idx="6554">
                  <c:v>-134.767</c:v>
                </c:pt>
                <c:pt idx="6555">
                  <c:v>-134.76499999999999</c:v>
                </c:pt>
                <c:pt idx="6556">
                  <c:v>-134.76300000000001</c:v>
                </c:pt>
                <c:pt idx="6557">
                  <c:v>-134.761</c:v>
                </c:pt>
                <c:pt idx="6558">
                  <c:v>-134.75900000000001</c:v>
                </c:pt>
                <c:pt idx="6559">
                  <c:v>-134.75700000000001</c:v>
                </c:pt>
                <c:pt idx="6560">
                  <c:v>-134.755</c:v>
                </c:pt>
                <c:pt idx="6561">
                  <c:v>-134.75299999999999</c:v>
                </c:pt>
                <c:pt idx="6562">
                  <c:v>-134.751</c:v>
                </c:pt>
                <c:pt idx="6563">
                  <c:v>-134.749</c:v>
                </c:pt>
                <c:pt idx="6564">
                  <c:v>-134.74700000000001</c:v>
                </c:pt>
                <c:pt idx="6565">
                  <c:v>-134.745</c:v>
                </c:pt>
                <c:pt idx="6566">
                  <c:v>-134.74299999999999</c:v>
                </c:pt>
                <c:pt idx="6567">
                  <c:v>-134.74099999999999</c:v>
                </c:pt>
                <c:pt idx="6568">
                  <c:v>-134.739</c:v>
                </c:pt>
                <c:pt idx="6569">
                  <c:v>-134.73699999999999</c:v>
                </c:pt>
                <c:pt idx="6570">
                  <c:v>-134.73500000000001</c:v>
                </c:pt>
                <c:pt idx="6571">
                  <c:v>-134.733</c:v>
                </c:pt>
                <c:pt idx="6572">
                  <c:v>-134.73099999999999</c:v>
                </c:pt>
                <c:pt idx="6573">
                  <c:v>-134.72899999999998</c:v>
                </c:pt>
                <c:pt idx="6574">
                  <c:v>-134.727</c:v>
                </c:pt>
                <c:pt idx="6575">
                  <c:v>-134.72499999999999</c:v>
                </c:pt>
                <c:pt idx="6576">
                  <c:v>-134.72300000000001</c:v>
                </c:pt>
                <c:pt idx="6577">
                  <c:v>-134.721</c:v>
                </c:pt>
                <c:pt idx="6578">
                  <c:v>-134.71899999999999</c:v>
                </c:pt>
                <c:pt idx="6579">
                  <c:v>-134.71700000000001</c:v>
                </c:pt>
                <c:pt idx="6580">
                  <c:v>-134.715</c:v>
                </c:pt>
                <c:pt idx="6581">
                  <c:v>-134.71299999999999</c:v>
                </c:pt>
                <c:pt idx="6582">
                  <c:v>-134.71100000000001</c:v>
                </c:pt>
                <c:pt idx="6583">
                  <c:v>-134.709</c:v>
                </c:pt>
                <c:pt idx="6584">
                  <c:v>-134.70699999999999</c:v>
                </c:pt>
                <c:pt idx="6585">
                  <c:v>-134.70500000000001</c:v>
                </c:pt>
                <c:pt idx="6586">
                  <c:v>-134.703</c:v>
                </c:pt>
                <c:pt idx="6587">
                  <c:v>-134.70099999999999</c:v>
                </c:pt>
                <c:pt idx="6588">
                  <c:v>-134.69900000000001</c:v>
                </c:pt>
                <c:pt idx="6589">
                  <c:v>-134.697</c:v>
                </c:pt>
                <c:pt idx="6590">
                  <c:v>-134.69499999999999</c:v>
                </c:pt>
                <c:pt idx="6591">
                  <c:v>-134.69300000000001</c:v>
                </c:pt>
                <c:pt idx="6592">
                  <c:v>-134.691</c:v>
                </c:pt>
                <c:pt idx="6593">
                  <c:v>-134.68899999999999</c:v>
                </c:pt>
                <c:pt idx="6594">
                  <c:v>-134.68700000000001</c:v>
                </c:pt>
                <c:pt idx="6595">
                  <c:v>-134.685</c:v>
                </c:pt>
                <c:pt idx="6596">
                  <c:v>-134.68299999999999</c:v>
                </c:pt>
                <c:pt idx="6597">
                  <c:v>-134.68100000000001</c:v>
                </c:pt>
                <c:pt idx="6598">
                  <c:v>-134.679</c:v>
                </c:pt>
                <c:pt idx="6599">
                  <c:v>-134.67699999999999</c:v>
                </c:pt>
                <c:pt idx="6600">
                  <c:v>-134.67500000000001</c:v>
                </c:pt>
                <c:pt idx="6601">
                  <c:v>-134.673</c:v>
                </c:pt>
                <c:pt idx="6602">
                  <c:v>-134.67099999999999</c:v>
                </c:pt>
                <c:pt idx="6603">
                  <c:v>-134.66900000000001</c:v>
                </c:pt>
                <c:pt idx="6604">
                  <c:v>-134.667</c:v>
                </c:pt>
                <c:pt idx="6605">
                  <c:v>-134.66499999999999</c:v>
                </c:pt>
                <c:pt idx="6606">
                  <c:v>-134.66300000000001</c:v>
                </c:pt>
                <c:pt idx="6607">
                  <c:v>-134.661</c:v>
                </c:pt>
                <c:pt idx="6608">
                  <c:v>-134.65899999999999</c:v>
                </c:pt>
                <c:pt idx="6609">
                  <c:v>-134.65700000000001</c:v>
                </c:pt>
                <c:pt idx="6610">
                  <c:v>-134.655</c:v>
                </c:pt>
                <c:pt idx="6611">
                  <c:v>-134.65299999999999</c:v>
                </c:pt>
                <c:pt idx="6612">
                  <c:v>-134.65100000000001</c:v>
                </c:pt>
                <c:pt idx="6613">
                  <c:v>-134.649</c:v>
                </c:pt>
                <c:pt idx="6614">
                  <c:v>-134.64699999999999</c:v>
                </c:pt>
                <c:pt idx="6615">
                  <c:v>-134.64500000000001</c:v>
                </c:pt>
                <c:pt idx="6616">
                  <c:v>-134.643</c:v>
                </c:pt>
                <c:pt idx="6617">
                  <c:v>-134.64099999999999</c:v>
                </c:pt>
                <c:pt idx="6618">
                  <c:v>-134.63900000000001</c:v>
                </c:pt>
                <c:pt idx="6619">
                  <c:v>-134.637</c:v>
                </c:pt>
                <c:pt idx="6620">
                  <c:v>-134.63499999999999</c:v>
                </c:pt>
                <c:pt idx="6621">
                  <c:v>-134.63300000000001</c:v>
                </c:pt>
                <c:pt idx="6622">
                  <c:v>-134.631</c:v>
                </c:pt>
                <c:pt idx="6623">
                  <c:v>-134.62899999999999</c:v>
                </c:pt>
                <c:pt idx="6624">
                  <c:v>-134.62700000000001</c:v>
                </c:pt>
                <c:pt idx="6625">
                  <c:v>-134.625</c:v>
                </c:pt>
                <c:pt idx="6626">
                  <c:v>-134.62299999999999</c:v>
                </c:pt>
                <c:pt idx="6627">
                  <c:v>-134.62100000000001</c:v>
                </c:pt>
                <c:pt idx="6628">
                  <c:v>-134.619</c:v>
                </c:pt>
                <c:pt idx="6629">
                  <c:v>-134.61699999999999</c:v>
                </c:pt>
                <c:pt idx="6630">
                  <c:v>-134.61500000000001</c:v>
                </c:pt>
                <c:pt idx="6631">
                  <c:v>-134.613</c:v>
                </c:pt>
                <c:pt idx="6632">
                  <c:v>-134.61099999999999</c:v>
                </c:pt>
                <c:pt idx="6633">
                  <c:v>-134.60900000000001</c:v>
                </c:pt>
                <c:pt idx="6634">
                  <c:v>-134.607</c:v>
                </c:pt>
                <c:pt idx="6635">
                  <c:v>-134.60499999999999</c:v>
                </c:pt>
                <c:pt idx="6636">
                  <c:v>-134.60300000000001</c:v>
                </c:pt>
                <c:pt idx="6637">
                  <c:v>-134.601</c:v>
                </c:pt>
                <c:pt idx="6638">
                  <c:v>-134.59899999999999</c:v>
                </c:pt>
                <c:pt idx="6639">
                  <c:v>-134.59700000000001</c:v>
                </c:pt>
                <c:pt idx="6640">
                  <c:v>-134.595</c:v>
                </c:pt>
                <c:pt idx="6641">
                  <c:v>-134.59299999999999</c:v>
                </c:pt>
                <c:pt idx="6642">
                  <c:v>-134.59100000000001</c:v>
                </c:pt>
                <c:pt idx="6643">
                  <c:v>-134.589</c:v>
                </c:pt>
                <c:pt idx="6644">
                  <c:v>-134.58699999999999</c:v>
                </c:pt>
                <c:pt idx="6645">
                  <c:v>-134.58500000000001</c:v>
                </c:pt>
                <c:pt idx="6646">
                  <c:v>-134.583</c:v>
                </c:pt>
                <c:pt idx="6647">
                  <c:v>-134.58099999999999</c:v>
                </c:pt>
                <c:pt idx="6648">
                  <c:v>-134.57900000000001</c:v>
                </c:pt>
                <c:pt idx="6649">
                  <c:v>-134.577</c:v>
                </c:pt>
                <c:pt idx="6650">
                  <c:v>-134.57499999999999</c:v>
                </c:pt>
                <c:pt idx="6651">
                  <c:v>-134.57300000000001</c:v>
                </c:pt>
                <c:pt idx="6652">
                  <c:v>-134.571</c:v>
                </c:pt>
                <c:pt idx="6653">
                  <c:v>-134.56899999999999</c:v>
                </c:pt>
                <c:pt idx="6654">
                  <c:v>-134.56700000000001</c:v>
                </c:pt>
                <c:pt idx="6655">
                  <c:v>-134.565</c:v>
                </c:pt>
                <c:pt idx="6656">
                  <c:v>-134.56299999999999</c:v>
                </c:pt>
                <c:pt idx="6657">
                  <c:v>-134.56100000000001</c:v>
                </c:pt>
                <c:pt idx="6658">
                  <c:v>-134.559</c:v>
                </c:pt>
                <c:pt idx="6659">
                  <c:v>-134.55699999999999</c:v>
                </c:pt>
                <c:pt idx="6660">
                  <c:v>-134.55500000000001</c:v>
                </c:pt>
                <c:pt idx="6661">
                  <c:v>-134.553</c:v>
                </c:pt>
                <c:pt idx="6662">
                  <c:v>-134.55099999999999</c:v>
                </c:pt>
                <c:pt idx="6663">
                  <c:v>-134.54900000000001</c:v>
                </c:pt>
                <c:pt idx="6664">
                  <c:v>-134.547</c:v>
                </c:pt>
                <c:pt idx="6665">
                  <c:v>-134.54499999999999</c:v>
                </c:pt>
                <c:pt idx="6666">
                  <c:v>-134.54300000000001</c:v>
                </c:pt>
                <c:pt idx="6667">
                  <c:v>-134.541</c:v>
                </c:pt>
                <c:pt idx="6668">
                  <c:v>-134.53899999999999</c:v>
                </c:pt>
                <c:pt idx="6669">
                  <c:v>-134.53700000000001</c:v>
                </c:pt>
                <c:pt idx="6670">
                  <c:v>-134.535</c:v>
                </c:pt>
                <c:pt idx="6671">
                  <c:v>-134.53299999999999</c:v>
                </c:pt>
                <c:pt idx="6672">
                  <c:v>-134.53100000000001</c:v>
                </c:pt>
                <c:pt idx="6673">
                  <c:v>-134.529</c:v>
                </c:pt>
                <c:pt idx="6674">
                  <c:v>-134.52699999999999</c:v>
                </c:pt>
                <c:pt idx="6675">
                  <c:v>-134.52500000000001</c:v>
                </c:pt>
                <c:pt idx="6676">
                  <c:v>-134.523</c:v>
                </c:pt>
                <c:pt idx="6677">
                  <c:v>-134.52100000000002</c:v>
                </c:pt>
                <c:pt idx="6678">
                  <c:v>-134.51900000000001</c:v>
                </c:pt>
                <c:pt idx="6679">
                  <c:v>-134.517</c:v>
                </c:pt>
                <c:pt idx="6680">
                  <c:v>-134.51499999999999</c:v>
                </c:pt>
                <c:pt idx="6681">
                  <c:v>-134.51300000000001</c:v>
                </c:pt>
                <c:pt idx="6682">
                  <c:v>-134.511</c:v>
                </c:pt>
                <c:pt idx="6683">
                  <c:v>-134.50900000000001</c:v>
                </c:pt>
                <c:pt idx="6684">
                  <c:v>-134.50700000000001</c:v>
                </c:pt>
                <c:pt idx="6685">
                  <c:v>-134.505</c:v>
                </c:pt>
                <c:pt idx="6686">
                  <c:v>-134.50299999999999</c:v>
                </c:pt>
                <c:pt idx="6687">
                  <c:v>-134.501</c:v>
                </c:pt>
                <c:pt idx="6688">
                  <c:v>-134.499</c:v>
                </c:pt>
                <c:pt idx="6689">
                  <c:v>-134.49700000000001</c:v>
                </c:pt>
                <c:pt idx="6690">
                  <c:v>-134.495</c:v>
                </c:pt>
                <c:pt idx="6691">
                  <c:v>-134.49299999999999</c:v>
                </c:pt>
                <c:pt idx="6692">
                  <c:v>-134.49099999999999</c:v>
                </c:pt>
                <c:pt idx="6693">
                  <c:v>-134.489</c:v>
                </c:pt>
                <c:pt idx="6694">
                  <c:v>-134.48699999999999</c:v>
                </c:pt>
                <c:pt idx="6695">
                  <c:v>-134.48500000000001</c:v>
                </c:pt>
                <c:pt idx="6696">
                  <c:v>-134.483</c:v>
                </c:pt>
                <c:pt idx="6697">
                  <c:v>-134.48099999999999</c:v>
                </c:pt>
                <c:pt idx="6698">
                  <c:v>-134.47899999999998</c:v>
                </c:pt>
                <c:pt idx="6699">
                  <c:v>-134.477</c:v>
                </c:pt>
                <c:pt idx="6700">
                  <c:v>-134.47499999999999</c:v>
                </c:pt>
                <c:pt idx="6701">
                  <c:v>-134.47300000000001</c:v>
                </c:pt>
                <c:pt idx="6702">
                  <c:v>-134.471</c:v>
                </c:pt>
                <c:pt idx="6703">
                  <c:v>-134.46899999999999</c:v>
                </c:pt>
                <c:pt idx="6704">
                  <c:v>-134.46700000000001</c:v>
                </c:pt>
                <c:pt idx="6705">
                  <c:v>-134.465</c:v>
                </c:pt>
                <c:pt idx="6706">
                  <c:v>-134.46299999999999</c:v>
                </c:pt>
                <c:pt idx="6707">
                  <c:v>-134.46100000000001</c:v>
                </c:pt>
                <c:pt idx="6708">
                  <c:v>-134.459</c:v>
                </c:pt>
                <c:pt idx="6709">
                  <c:v>-134.45699999999999</c:v>
                </c:pt>
                <c:pt idx="6710">
                  <c:v>-134.45500000000001</c:v>
                </c:pt>
                <c:pt idx="6711">
                  <c:v>-134.453</c:v>
                </c:pt>
                <c:pt idx="6712">
                  <c:v>-134.45099999999999</c:v>
                </c:pt>
                <c:pt idx="6713">
                  <c:v>-134.44900000000001</c:v>
                </c:pt>
                <c:pt idx="6714">
                  <c:v>-134.447</c:v>
                </c:pt>
                <c:pt idx="6715">
                  <c:v>-134.44499999999999</c:v>
                </c:pt>
                <c:pt idx="6716">
                  <c:v>-134.44300000000001</c:v>
                </c:pt>
                <c:pt idx="6717">
                  <c:v>-134.441</c:v>
                </c:pt>
                <c:pt idx="6718">
                  <c:v>-134.43899999999999</c:v>
                </c:pt>
                <c:pt idx="6719">
                  <c:v>-134.43700000000001</c:v>
                </c:pt>
                <c:pt idx="6720">
                  <c:v>-134.435</c:v>
                </c:pt>
                <c:pt idx="6721">
                  <c:v>-134.43299999999999</c:v>
                </c:pt>
                <c:pt idx="6722">
                  <c:v>-134.43100000000001</c:v>
                </c:pt>
                <c:pt idx="6723">
                  <c:v>-134.429</c:v>
                </c:pt>
                <c:pt idx="6724">
                  <c:v>-134.42699999999999</c:v>
                </c:pt>
                <c:pt idx="6725">
                  <c:v>-134.42500000000001</c:v>
                </c:pt>
                <c:pt idx="6726">
                  <c:v>-134.423</c:v>
                </c:pt>
                <c:pt idx="6727">
                  <c:v>-134.42099999999999</c:v>
                </c:pt>
                <c:pt idx="6728">
                  <c:v>-134.41900000000001</c:v>
                </c:pt>
                <c:pt idx="6729">
                  <c:v>-134.417</c:v>
                </c:pt>
                <c:pt idx="6730">
                  <c:v>-134.41499999999999</c:v>
                </c:pt>
                <c:pt idx="6731">
                  <c:v>-134.41300000000001</c:v>
                </c:pt>
                <c:pt idx="6732">
                  <c:v>-134.411</c:v>
                </c:pt>
                <c:pt idx="6733">
                  <c:v>-134.40899999999999</c:v>
                </c:pt>
                <c:pt idx="6734">
                  <c:v>-134.40700000000001</c:v>
                </c:pt>
                <c:pt idx="6735">
                  <c:v>-134.405</c:v>
                </c:pt>
                <c:pt idx="6736">
                  <c:v>-134.40299999999999</c:v>
                </c:pt>
                <c:pt idx="6737">
                  <c:v>-134.40100000000001</c:v>
                </c:pt>
                <c:pt idx="6738">
                  <c:v>-134.399</c:v>
                </c:pt>
                <c:pt idx="6739">
                  <c:v>-134.39699999999999</c:v>
                </c:pt>
                <c:pt idx="6740">
                  <c:v>-134.39500000000001</c:v>
                </c:pt>
                <c:pt idx="6741">
                  <c:v>-134.393</c:v>
                </c:pt>
                <c:pt idx="6742">
                  <c:v>-134.39099999999999</c:v>
                </c:pt>
                <c:pt idx="6743">
                  <c:v>-134.38900000000001</c:v>
                </c:pt>
                <c:pt idx="6744">
                  <c:v>-134.387</c:v>
                </c:pt>
                <c:pt idx="6745">
                  <c:v>-134.38499999999999</c:v>
                </c:pt>
                <c:pt idx="6746">
                  <c:v>-134.38300000000001</c:v>
                </c:pt>
                <c:pt idx="6747">
                  <c:v>-134.381</c:v>
                </c:pt>
                <c:pt idx="6748">
                  <c:v>-134.37899999999999</c:v>
                </c:pt>
                <c:pt idx="6749">
                  <c:v>-134.37700000000001</c:v>
                </c:pt>
                <c:pt idx="6750">
                  <c:v>-134.375</c:v>
                </c:pt>
                <c:pt idx="6751">
                  <c:v>-134.37299999999999</c:v>
                </c:pt>
                <c:pt idx="6752">
                  <c:v>-134.37100000000001</c:v>
                </c:pt>
                <c:pt idx="6753">
                  <c:v>-134.369</c:v>
                </c:pt>
                <c:pt idx="6754">
                  <c:v>-134.36699999999999</c:v>
                </c:pt>
                <c:pt idx="6755">
                  <c:v>-134.36500000000001</c:v>
                </c:pt>
                <c:pt idx="6756">
                  <c:v>-134.363</c:v>
                </c:pt>
                <c:pt idx="6757">
                  <c:v>-134.36099999999999</c:v>
                </c:pt>
                <c:pt idx="6758">
                  <c:v>-134.35900000000001</c:v>
                </c:pt>
                <c:pt idx="6759">
                  <c:v>-134.357</c:v>
                </c:pt>
                <c:pt idx="6760">
                  <c:v>-134.35499999999999</c:v>
                </c:pt>
                <c:pt idx="6761">
                  <c:v>-134.35300000000001</c:v>
                </c:pt>
                <c:pt idx="6762">
                  <c:v>-134.351</c:v>
                </c:pt>
                <c:pt idx="6763">
                  <c:v>-134.34899999999999</c:v>
                </c:pt>
                <c:pt idx="6764">
                  <c:v>-134.34700000000001</c:v>
                </c:pt>
                <c:pt idx="6765">
                  <c:v>-134.345</c:v>
                </c:pt>
                <c:pt idx="6766">
                  <c:v>-134.34299999999999</c:v>
                </c:pt>
                <c:pt idx="6767">
                  <c:v>-134.34100000000001</c:v>
                </c:pt>
                <c:pt idx="6768">
                  <c:v>-134.339</c:v>
                </c:pt>
                <c:pt idx="6769">
                  <c:v>-134.33699999999999</c:v>
                </c:pt>
                <c:pt idx="6770">
                  <c:v>-134.33500000000001</c:v>
                </c:pt>
                <c:pt idx="6771">
                  <c:v>-134.333</c:v>
                </c:pt>
                <c:pt idx="6772">
                  <c:v>-134.33099999999999</c:v>
                </c:pt>
                <c:pt idx="6773">
                  <c:v>-134.32900000000001</c:v>
                </c:pt>
                <c:pt idx="6774">
                  <c:v>-134.327</c:v>
                </c:pt>
                <c:pt idx="6775">
                  <c:v>-134.32499999999999</c:v>
                </c:pt>
                <c:pt idx="6776">
                  <c:v>-134.32300000000001</c:v>
                </c:pt>
                <c:pt idx="6777">
                  <c:v>-134.321</c:v>
                </c:pt>
                <c:pt idx="6778">
                  <c:v>-134.31899999999999</c:v>
                </c:pt>
                <c:pt idx="6779">
                  <c:v>-134.31700000000001</c:v>
                </c:pt>
                <c:pt idx="6780">
                  <c:v>-134.315</c:v>
                </c:pt>
                <c:pt idx="6781">
                  <c:v>-134.31299999999999</c:v>
                </c:pt>
                <c:pt idx="6782">
                  <c:v>-134.31100000000001</c:v>
                </c:pt>
                <c:pt idx="6783">
                  <c:v>-134.309</c:v>
                </c:pt>
                <c:pt idx="6784">
                  <c:v>-134.30699999999999</c:v>
                </c:pt>
                <c:pt idx="6785">
                  <c:v>-134.30500000000001</c:v>
                </c:pt>
                <c:pt idx="6786">
                  <c:v>-134.303</c:v>
                </c:pt>
                <c:pt idx="6787">
                  <c:v>-134.30099999999999</c:v>
                </c:pt>
                <c:pt idx="6788">
                  <c:v>-134.29900000000001</c:v>
                </c:pt>
                <c:pt idx="6789">
                  <c:v>-134.297</c:v>
                </c:pt>
                <c:pt idx="6790">
                  <c:v>-134.29499999999999</c:v>
                </c:pt>
                <c:pt idx="6791">
                  <c:v>-134.29300000000001</c:v>
                </c:pt>
                <c:pt idx="6792">
                  <c:v>-134.291</c:v>
                </c:pt>
                <c:pt idx="6793">
                  <c:v>-134.28899999999999</c:v>
                </c:pt>
                <c:pt idx="6794">
                  <c:v>-134.28700000000001</c:v>
                </c:pt>
                <c:pt idx="6795">
                  <c:v>-134.285</c:v>
                </c:pt>
                <c:pt idx="6796">
                  <c:v>-134.28299999999999</c:v>
                </c:pt>
                <c:pt idx="6797">
                  <c:v>-134.28100000000001</c:v>
                </c:pt>
                <c:pt idx="6798">
                  <c:v>-134.279</c:v>
                </c:pt>
                <c:pt idx="6799">
                  <c:v>-134.27699999999999</c:v>
                </c:pt>
                <c:pt idx="6800">
                  <c:v>-134.27500000000001</c:v>
                </c:pt>
                <c:pt idx="6801">
                  <c:v>-134.273</c:v>
                </c:pt>
                <c:pt idx="6802">
                  <c:v>-134.27100000000002</c:v>
                </c:pt>
                <c:pt idx="6803">
                  <c:v>-134.26900000000001</c:v>
                </c:pt>
                <c:pt idx="6804">
                  <c:v>-134.267</c:v>
                </c:pt>
                <c:pt idx="6805">
                  <c:v>-134.26499999999999</c:v>
                </c:pt>
                <c:pt idx="6806">
                  <c:v>-134.26300000000001</c:v>
                </c:pt>
                <c:pt idx="6807">
                  <c:v>-134.261</c:v>
                </c:pt>
                <c:pt idx="6808">
                  <c:v>-134.25900000000001</c:v>
                </c:pt>
                <c:pt idx="6809">
                  <c:v>-134.25700000000001</c:v>
                </c:pt>
                <c:pt idx="6810">
                  <c:v>-134.255</c:v>
                </c:pt>
                <c:pt idx="6811">
                  <c:v>-134.25299999999999</c:v>
                </c:pt>
                <c:pt idx="6812">
                  <c:v>-134.251</c:v>
                </c:pt>
                <c:pt idx="6813">
                  <c:v>-134.249</c:v>
                </c:pt>
                <c:pt idx="6814">
                  <c:v>-134.24700000000001</c:v>
                </c:pt>
                <c:pt idx="6815">
                  <c:v>-134.245</c:v>
                </c:pt>
                <c:pt idx="6816">
                  <c:v>-134.24299999999999</c:v>
                </c:pt>
                <c:pt idx="6817">
                  <c:v>-134.24099999999999</c:v>
                </c:pt>
                <c:pt idx="6818">
                  <c:v>-134.239</c:v>
                </c:pt>
                <c:pt idx="6819">
                  <c:v>-134.23699999999999</c:v>
                </c:pt>
                <c:pt idx="6820">
                  <c:v>-134.23500000000001</c:v>
                </c:pt>
                <c:pt idx="6821">
                  <c:v>-134.233</c:v>
                </c:pt>
                <c:pt idx="6822">
                  <c:v>-134.23099999999999</c:v>
                </c:pt>
                <c:pt idx="6823">
                  <c:v>-134.22899999999998</c:v>
                </c:pt>
                <c:pt idx="6824">
                  <c:v>-134.227</c:v>
                </c:pt>
                <c:pt idx="6825">
                  <c:v>-134.22499999999999</c:v>
                </c:pt>
                <c:pt idx="6826">
                  <c:v>-134.22300000000001</c:v>
                </c:pt>
                <c:pt idx="6827">
                  <c:v>-134.221</c:v>
                </c:pt>
                <c:pt idx="6828">
                  <c:v>-134.21899999999999</c:v>
                </c:pt>
                <c:pt idx="6829">
                  <c:v>-134.21700000000001</c:v>
                </c:pt>
                <c:pt idx="6830">
                  <c:v>-134.215</c:v>
                </c:pt>
                <c:pt idx="6831">
                  <c:v>-134.21299999999999</c:v>
                </c:pt>
                <c:pt idx="6832">
                  <c:v>-134.21100000000001</c:v>
                </c:pt>
                <c:pt idx="6833">
                  <c:v>-134.209</c:v>
                </c:pt>
                <c:pt idx="6834">
                  <c:v>-134.20699999999999</c:v>
                </c:pt>
                <c:pt idx="6835">
                  <c:v>-134.20500000000001</c:v>
                </c:pt>
                <c:pt idx="6836">
                  <c:v>-134.203</c:v>
                </c:pt>
                <c:pt idx="6837">
                  <c:v>-134.20099999999999</c:v>
                </c:pt>
                <c:pt idx="6838">
                  <c:v>-134.19900000000001</c:v>
                </c:pt>
                <c:pt idx="6839">
                  <c:v>-134.197</c:v>
                </c:pt>
                <c:pt idx="6840">
                  <c:v>-134.19499999999999</c:v>
                </c:pt>
                <c:pt idx="6841">
                  <c:v>-134.19300000000001</c:v>
                </c:pt>
                <c:pt idx="6842">
                  <c:v>-134.191</c:v>
                </c:pt>
                <c:pt idx="6843">
                  <c:v>-134.18899999999999</c:v>
                </c:pt>
                <c:pt idx="6844">
                  <c:v>-134.18700000000001</c:v>
                </c:pt>
                <c:pt idx="6845">
                  <c:v>-134.185</c:v>
                </c:pt>
                <c:pt idx="6846">
                  <c:v>-134.18299999999999</c:v>
                </c:pt>
                <c:pt idx="6847">
                  <c:v>-134.18100000000001</c:v>
                </c:pt>
                <c:pt idx="6848">
                  <c:v>-134.179</c:v>
                </c:pt>
                <c:pt idx="6849">
                  <c:v>-134.17699999999999</c:v>
                </c:pt>
                <c:pt idx="6850">
                  <c:v>-134.17500000000001</c:v>
                </c:pt>
                <c:pt idx="6851">
                  <c:v>-134.173</c:v>
                </c:pt>
                <c:pt idx="6852">
                  <c:v>-134.17099999999999</c:v>
                </c:pt>
                <c:pt idx="6853">
                  <c:v>-134.16900000000001</c:v>
                </c:pt>
                <c:pt idx="6854">
                  <c:v>-134.167</c:v>
                </c:pt>
                <c:pt idx="6855">
                  <c:v>-134.16499999999999</c:v>
                </c:pt>
                <c:pt idx="6856">
                  <c:v>-134.16300000000001</c:v>
                </c:pt>
                <c:pt idx="6857">
                  <c:v>-134.161</c:v>
                </c:pt>
                <c:pt idx="6858">
                  <c:v>-134.15899999999999</c:v>
                </c:pt>
                <c:pt idx="6859">
                  <c:v>-134.15700000000001</c:v>
                </c:pt>
                <c:pt idx="6860">
                  <c:v>-134.155</c:v>
                </c:pt>
                <c:pt idx="6861">
                  <c:v>-134.15299999999999</c:v>
                </c:pt>
                <c:pt idx="6862">
                  <c:v>-134.15100000000001</c:v>
                </c:pt>
                <c:pt idx="6863">
                  <c:v>-134.149</c:v>
                </c:pt>
                <c:pt idx="6864">
                  <c:v>-134.14699999999999</c:v>
                </c:pt>
                <c:pt idx="6865">
                  <c:v>-134.14500000000001</c:v>
                </c:pt>
                <c:pt idx="6866">
                  <c:v>-134.143</c:v>
                </c:pt>
                <c:pt idx="6867">
                  <c:v>-134.14099999999999</c:v>
                </c:pt>
                <c:pt idx="6868">
                  <c:v>-134.13900000000001</c:v>
                </c:pt>
                <c:pt idx="6869">
                  <c:v>-134.137</c:v>
                </c:pt>
                <c:pt idx="6870">
                  <c:v>-134.13499999999999</c:v>
                </c:pt>
                <c:pt idx="6871">
                  <c:v>-134.13300000000001</c:v>
                </c:pt>
                <c:pt idx="6872">
                  <c:v>-134.131</c:v>
                </c:pt>
                <c:pt idx="6873">
                  <c:v>-134.12899999999999</c:v>
                </c:pt>
                <c:pt idx="6874">
                  <c:v>-134.12700000000001</c:v>
                </c:pt>
                <c:pt idx="6875">
                  <c:v>-134.125</c:v>
                </c:pt>
                <c:pt idx="6876">
                  <c:v>-134.12299999999999</c:v>
                </c:pt>
                <c:pt idx="6877">
                  <c:v>-134.12100000000001</c:v>
                </c:pt>
                <c:pt idx="6878">
                  <c:v>-134.119</c:v>
                </c:pt>
                <c:pt idx="6879">
                  <c:v>-134.11699999999999</c:v>
                </c:pt>
                <c:pt idx="6880">
                  <c:v>-134.11500000000001</c:v>
                </c:pt>
                <c:pt idx="6881">
                  <c:v>-134.113</c:v>
                </c:pt>
                <c:pt idx="6882">
                  <c:v>-134.11099999999999</c:v>
                </c:pt>
                <c:pt idx="6883">
                  <c:v>-134.10900000000001</c:v>
                </c:pt>
                <c:pt idx="6884">
                  <c:v>-134.107</c:v>
                </c:pt>
                <c:pt idx="6885">
                  <c:v>-134.10499999999999</c:v>
                </c:pt>
                <c:pt idx="6886">
                  <c:v>-134.10300000000001</c:v>
                </c:pt>
                <c:pt idx="6887">
                  <c:v>-134.101</c:v>
                </c:pt>
                <c:pt idx="6888">
                  <c:v>-134.09899999999999</c:v>
                </c:pt>
                <c:pt idx="6889">
                  <c:v>-134.09700000000001</c:v>
                </c:pt>
                <c:pt idx="6890">
                  <c:v>-134.095</c:v>
                </c:pt>
                <c:pt idx="6891">
                  <c:v>-134.09299999999999</c:v>
                </c:pt>
                <c:pt idx="6892">
                  <c:v>-134.09100000000001</c:v>
                </c:pt>
                <c:pt idx="6893">
                  <c:v>-134.089</c:v>
                </c:pt>
                <c:pt idx="6894">
                  <c:v>-134.08699999999999</c:v>
                </c:pt>
                <c:pt idx="6895">
                  <c:v>-134.08500000000001</c:v>
                </c:pt>
                <c:pt idx="6896">
                  <c:v>-134.083</c:v>
                </c:pt>
                <c:pt idx="6897">
                  <c:v>-134.08099999999999</c:v>
                </c:pt>
                <c:pt idx="6898">
                  <c:v>-134.07900000000001</c:v>
                </c:pt>
                <c:pt idx="6899">
                  <c:v>-134.077</c:v>
                </c:pt>
                <c:pt idx="6900">
                  <c:v>-134.07499999999999</c:v>
                </c:pt>
                <c:pt idx="6901">
                  <c:v>-134.07300000000001</c:v>
                </c:pt>
                <c:pt idx="6902">
                  <c:v>-134.071</c:v>
                </c:pt>
                <c:pt idx="6903">
                  <c:v>-134.06899999999999</c:v>
                </c:pt>
                <c:pt idx="6904">
                  <c:v>-134.06700000000001</c:v>
                </c:pt>
                <c:pt idx="6905">
                  <c:v>-134.065</c:v>
                </c:pt>
                <c:pt idx="6906">
                  <c:v>-134.06299999999999</c:v>
                </c:pt>
                <c:pt idx="6907">
                  <c:v>-134.06100000000001</c:v>
                </c:pt>
                <c:pt idx="6908">
                  <c:v>-134.059</c:v>
                </c:pt>
                <c:pt idx="6909">
                  <c:v>-134.05699999999999</c:v>
                </c:pt>
                <c:pt idx="6910">
                  <c:v>-134.05500000000001</c:v>
                </c:pt>
                <c:pt idx="6911">
                  <c:v>-134.053</c:v>
                </c:pt>
                <c:pt idx="6912">
                  <c:v>-134.05099999999999</c:v>
                </c:pt>
                <c:pt idx="6913">
                  <c:v>-134.04900000000001</c:v>
                </c:pt>
                <c:pt idx="6914">
                  <c:v>-134.047</c:v>
                </c:pt>
                <c:pt idx="6915">
                  <c:v>-134.04499999999999</c:v>
                </c:pt>
                <c:pt idx="6916">
                  <c:v>-134.04300000000001</c:v>
                </c:pt>
                <c:pt idx="6917">
                  <c:v>-134.041</c:v>
                </c:pt>
                <c:pt idx="6918">
                  <c:v>-134.03899999999999</c:v>
                </c:pt>
                <c:pt idx="6919">
                  <c:v>-134.03700000000001</c:v>
                </c:pt>
                <c:pt idx="6920">
                  <c:v>-134.035</c:v>
                </c:pt>
                <c:pt idx="6921">
                  <c:v>-134.03299999999999</c:v>
                </c:pt>
                <c:pt idx="6922">
                  <c:v>-134.03100000000001</c:v>
                </c:pt>
                <c:pt idx="6923">
                  <c:v>-134.029</c:v>
                </c:pt>
                <c:pt idx="6924">
                  <c:v>-134.02699999999999</c:v>
                </c:pt>
                <c:pt idx="6925">
                  <c:v>-134.02500000000001</c:v>
                </c:pt>
                <c:pt idx="6926">
                  <c:v>-134.023</c:v>
                </c:pt>
                <c:pt idx="6927">
                  <c:v>-134.02100000000002</c:v>
                </c:pt>
                <c:pt idx="6928">
                  <c:v>-134.01900000000001</c:v>
                </c:pt>
                <c:pt idx="6929">
                  <c:v>-134.017</c:v>
                </c:pt>
                <c:pt idx="6930">
                  <c:v>-134.01499999999999</c:v>
                </c:pt>
                <c:pt idx="6931">
                  <c:v>-134.01300000000001</c:v>
                </c:pt>
                <c:pt idx="6932">
                  <c:v>-134.011</c:v>
                </c:pt>
                <c:pt idx="6933">
                  <c:v>-134.00900000000001</c:v>
                </c:pt>
                <c:pt idx="6934">
                  <c:v>-134.00700000000001</c:v>
                </c:pt>
                <c:pt idx="6935">
                  <c:v>-134.005</c:v>
                </c:pt>
                <c:pt idx="6936">
                  <c:v>-134.00299999999999</c:v>
                </c:pt>
                <c:pt idx="6937">
                  <c:v>-134.001</c:v>
                </c:pt>
                <c:pt idx="6938">
                  <c:v>-133.999</c:v>
                </c:pt>
                <c:pt idx="6939">
                  <c:v>-133.99700000000001</c:v>
                </c:pt>
                <c:pt idx="6940">
                  <c:v>-133.995</c:v>
                </c:pt>
                <c:pt idx="6941">
                  <c:v>-133.99299999999999</c:v>
                </c:pt>
                <c:pt idx="6942">
                  <c:v>-133.99099999999999</c:v>
                </c:pt>
                <c:pt idx="6943">
                  <c:v>-133.989</c:v>
                </c:pt>
                <c:pt idx="6944">
                  <c:v>-133.98699999999999</c:v>
                </c:pt>
                <c:pt idx="6945">
                  <c:v>-133.98500000000001</c:v>
                </c:pt>
                <c:pt idx="6946">
                  <c:v>-133.983</c:v>
                </c:pt>
                <c:pt idx="6947">
                  <c:v>-133.98099999999999</c:v>
                </c:pt>
                <c:pt idx="6948">
                  <c:v>-133.97899999999998</c:v>
                </c:pt>
                <c:pt idx="6949">
                  <c:v>-133.977</c:v>
                </c:pt>
                <c:pt idx="6950">
                  <c:v>-133.97499999999999</c:v>
                </c:pt>
                <c:pt idx="6951">
                  <c:v>-133.97300000000001</c:v>
                </c:pt>
                <c:pt idx="6952">
                  <c:v>-133.971</c:v>
                </c:pt>
                <c:pt idx="6953">
                  <c:v>-133.96899999999999</c:v>
                </c:pt>
                <c:pt idx="6954">
                  <c:v>-133.96700000000001</c:v>
                </c:pt>
                <c:pt idx="6955">
                  <c:v>-133.965</c:v>
                </c:pt>
                <c:pt idx="6956">
                  <c:v>-133.96299999999999</c:v>
                </c:pt>
                <c:pt idx="6957">
                  <c:v>-133.96100000000001</c:v>
                </c:pt>
                <c:pt idx="6958">
                  <c:v>-133.959</c:v>
                </c:pt>
                <c:pt idx="6959">
                  <c:v>-133.95699999999999</c:v>
                </c:pt>
                <c:pt idx="6960">
                  <c:v>-133.95500000000001</c:v>
                </c:pt>
                <c:pt idx="6961">
                  <c:v>-133.953</c:v>
                </c:pt>
                <c:pt idx="6962">
                  <c:v>-133.95099999999999</c:v>
                </c:pt>
                <c:pt idx="6963">
                  <c:v>-133.94900000000001</c:v>
                </c:pt>
                <c:pt idx="6964">
                  <c:v>-133.947</c:v>
                </c:pt>
                <c:pt idx="6965">
                  <c:v>-133.94499999999999</c:v>
                </c:pt>
                <c:pt idx="6966">
                  <c:v>-133.94300000000001</c:v>
                </c:pt>
                <c:pt idx="6967">
                  <c:v>-133.941</c:v>
                </c:pt>
                <c:pt idx="6968">
                  <c:v>-133.93899999999999</c:v>
                </c:pt>
                <c:pt idx="6969">
                  <c:v>-133.93700000000001</c:v>
                </c:pt>
                <c:pt idx="6970">
                  <c:v>-133.935</c:v>
                </c:pt>
                <c:pt idx="6971">
                  <c:v>-133.93299999999999</c:v>
                </c:pt>
                <c:pt idx="6972">
                  <c:v>-133.93100000000001</c:v>
                </c:pt>
                <c:pt idx="6973">
                  <c:v>-133.929</c:v>
                </c:pt>
                <c:pt idx="6974">
                  <c:v>-133.92699999999999</c:v>
                </c:pt>
                <c:pt idx="6975">
                  <c:v>-133.92500000000001</c:v>
                </c:pt>
                <c:pt idx="6976">
                  <c:v>-133.923</c:v>
                </c:pt>
                <c:pt idx="6977">
                  <c:v>-133.92099999999999</c:v>
                </c:pt>
                <c:pt idx="6978">
                  <c:v>-133.91900000000001</c:v>
                </c:pt>
                <c:pt idx="6979">
                  <c:v>-133.917</c:v>
                </c:pt>
                <c:pt idx="6980">
                  <c:v>-133.91499999999999</c:v>
                </c:pt>
                <c:pt idx="6981">
                  <c:v>-133.91300000000001</c:v>
                </c:pt>
                <c:pt idx="6982">
                  <c:v>-133.911</c:v>
                </c:pt>
                <c:pt idx="6983">
                  <c:v>-133.90899999999999</c:v>
                </c:pt>
                <c:pt idx="6984">
                  <c:v>-133.90700000000001</c:v>
                </c:pt>
                <c:pt idx="6985">
                  <c:v>-133.905</c:v>
                </c:pt>
                <c:pt idx="6986">
                  <c:v>-133.90299999999999</c:v>
                </c:pt>
                <c:pt idx="6987">
                  <c:v>-133.90100000000001</c:v>
                </c:pt>
                <c:pt idx="6988">
                  <c:v>-133.899</c:v>
                </c:pt>
                <c:pt idx="6989">
                  <c:v>-133.89699999999999</c:v>
                </c:pt>
                <c:pt idx="6990">
                  <c:v>-133.89500000000001</c:v>
                </c:pt>
                <c:pt idx="6991">
                  <c:v>-133.893</c:v>
                </c:pt>
                <c:pt idx="6992">
                  <c:v>-133.89099999999999</c:v>
                </c:pt>
                <c:pt idx="6993">
                  <c:v>-133.88900000000001</c:v>
                </c:pt>
                <c:pt idx="6994">
                  <c:v>-133.887</c:v>
                </c:pt>
                <c:pt idx="6995">
                  <c:v>-133.88499999999999</c:v>
                </c:pt>
                <c:pt idx="6996">
                  <c:v>-133.88300000000001</c:v>
                </c:pt>
                <c:pt idx="6997">
                  <c:v>-133.881</c:v>
                </c:pt>
                <c:pt idx="6998">
                  <c:v>-133.87899999999999</c:v>
                </c:pt>
                <c:pt idx="6999">
                  <c:v>-133.87700000000001</c:v>
                </c:pt>
                <c:pt idx="7000">
                  <c:v>-133.875</c:v>
                </c:pt>
                <c:pt idx="7001">
                  <c:v>-133.87299999999999</c:v>
                </c:pt>
                <c:pt idx="7002">
                  <c:v>-133.87100000000001</c:v>
                </c:pt>
                <c:pt idx="7003">
                  <c:v>-133.869</c:v>
                </c:pt>
                <c:pt idx="7004">
                  <c:v>-133.86699999999999</c:v>
                </c:pt>
                <c:pt idx="7005">
                  <c:v>-133.86500000000001</c:v>
                </c:pt>
                <c:pt idx="7006">
                  <c:v>-133.863</c:v>
                </c:pt>
                <c:pt idx="7007">
                  <c:v>-133.86099999999999</c:v>
                </c:pt>
                <c:pt idx="7008">
                  <c:v>-133.85900000000001</c:v>
                </c:pt>
                <c:pt idx="7009">
                  <c:v>-133.857</c:v>
                </c:pt>
                <c:pt idx="7010">
                  <c:v>-133.85499999999999</c:v>
                </c:pt>
                <c:pt idx="7011">
                  <c:v>-133.85300000000001</c:v>
                </c:pt>
                <c:pt idx="7012">
                  <c:v>-133.851</c:v>
                </c:pt>
                <c:pt idx="7013">
                  <c:v>-133.84899999999999</c:v>
                </c:pt>
                <c:pt idx="7014">
                  <c:v>-133.84700000000001</c:v>
                </c:pt>
                <c:pt idx="7015">
                  <c:v>-133.845</c:v>
                </c:pt>
                <c:pt idx="7016">
                  <c:v>-133.84299999999999</c:v>
                </c:pt>
                <c:pt idx="7017">
                  <c:v>-133.84100000000001</c:v>
                </c:pt>
                <c:pt idx="7018">
                  <c:v>-133.839</c:v>
                </c:pt>
                <c:pt idx="7019">
                  <c:v>-133.83699999999999</c:v>
                </c:pt>
                <c:pt idx="7020">
                  <c:v>-133.83500000000001</c:v>
                </c:pt>
                <c:pt idx="7021">
                  <c:v>-133.833</c:v>
                </c:pt>
                <c:pt idx="7022">
                  <c:v>-133.83099999999999</c:v>
                </c:pt>
                <c:pt idx="7023">
                  <c:v>-133.82900000000001</c:v>
                </c:pt>
                <c:pt idx="7024">
                  <c:v>-133.827</c:v>
                </c:pt>
                <c:pt idx="7025">
                  <c:v>-133.82499999999999</c:v>
                </c:pt>
                <c:pt idx="7026">
                  <c:v>-133.82300000000001</c:v>
                </c:pt>
                <c:pt idx="7027">
                  <c:v>-133.821</c:v>
                </c:pt>
                <c:pt idx="7028">
                  <c:v>-133.81899999999999</c:v>
                </c:pt>
                <c:pt idx="7029">
                  <c:v>-133.81700000000001</c:v>
                </c:pt>
                <c:pt idx="7030">
                  <c:v>-133.815</c:v>
                </c:pt>
                <c:pt idx="7031">
                  <c:v>-133.81299999999999</c:v>
                </c:pt>
                <c:pt idx="7032">
                  <c:v>-133.81100000000001</c:v>
                </c:pt>
                <c:pt idx="7033">
                  <c:v>-133.809</c:v>
                </c:pt>
                <c:pt idx="7034">
                  <c:v>-133.80699999999999</c:v>
                </c:pt>
                <c:pt idx="7035">
                  <c:v>-133.80500000000001</c:v>
                </c:pt>
                <c:pt idx="7036">
                  <c:v>-133.803</c:v>
                </c:pt>
                <c:pt idx="7037">
                  <c:v>-133.80099999999999</c:v>
                </c:pt>
                <c:pt idx="7038">
                  <c:v>-133.79900000000001</c:v>
                </c:pt>
                <c:pt idx="7039">
                  <c:v>-133.797</c:v>
                </c:pt>
                <c:pt idx="7040">
                  <c:v>-133.79499999999999</c:v>
                </c:pt>
                <c:pt idx="7041">
                  <c:v>-133.79300000000001</c:v>
                </c:pt>
                <c:pt idx="7042">
                  <c:v>-133.791</c:v>
                </c:pt>
                <c:pt idx="7043">
                  <c:v>-133.78899999999999</c:v>
                </c:pt>
                <c:pt idx="7044">
                  <c:v>-133.78700000000001</c:v>
                </c:pt>
                <c:pt idx="7045">
                  <c:v>-133.785</c:v>
                </c:pt>
                <c:pt idx="7046">
                  <c:v>-133.78299999999999</c:v>
                </c:pt>
                <c:pt idx="7047">
                  <c:v>-133.78100000000001</c:v>
                </c:pt>
                <c:pt idx="7048">
                  <c:v>-133.779</c:v>
                </c:pt>
                <c:pt idx="7049">
                  <c:v>-133.77699999999999</c:v>
                </c:pt>
                <c:pt idx="7050">
                  <c:v>-133.77500000000001</c:v>
                </c:pt>
                <c:pt idx="7051">
                  <c:v>-133.773</c:v>
                </c:pt>
                <c:pt idx="7052">
                  <c:v>-133.77100000000002</c:v>
                </c:pt>
                <c:pt idx="7053">
                  <c:v>-133.76900000000001</c:v>
                </c:pt>
                <c:pt idx="7054">
                  <c:v>-133.767</c:v>
                </c:pt>
                <c:pt idx="7055">
                  <c:v>-133.76499999999999</c:v>
                </c:pt>
                <c:pt idx="7056">
                  <c:v>-133.76300000000001</c:v>
                </c:pt>
                <c:pt idx="7057">
                  <c:v>-133.761</c:v>
                </c:pt>
                <c:pt idx="7058">
                  <c:v>-133.75900000000001</c:v>
                </c:pt>
                <c:pt idx="7059">
                  <c:v>-133.75700000000001</c:v>
                </c:pt>
                <c:pt idx="7060">
                  <c:v>-133.755</c:v>
                </c:pt>
                <c:pt idx="7061">
                  <c:v>-133.75299999999999</c:v>
                </c:pt>
                <c:pt idx="7062">
                  <c:v>-133.751</c:v>
                </c:pt>
                <c:pt idx="7063">
                  <c:v>-133.749</c:v>
                </c:pt>
                <c:pt idx="7064">
                  <c:v>-133.74700000000001</c:v>
                </c:pt>
                <c:pt idx="7065">
                  <c:v>-133.745</c:v>
                </c:pt>
                <c:pt idx="7066">
                  <c:v>-133.74299999999999</c:v>
                </c:pt>
                <c:pt idx="7067">
                  <c:v>-133.74099999999999</c:v>
                </c:pt>
                <c:pt idx="7068">
                  <c:v>-133.739</c:v>
                </c:pt>
                <c:pt idx="7069">
                  <c:v>-133.73699999999999</c:v>
                </c:pt>
                <c:pt idx="7070">
                  <c:v>-133.73500000000001</c:v>
                </c:pt>
                <c:pt idx="7071">
                  <c:v>-133.733</c:v>
                </c:pt>
                <c:pt idx="7072">
                  <c:v>-133.73099999999999</c:v>
                </c:pt>
                <c:pt idx="7073">
                  <c:v>-133.72899999999998</c:v>
                </c:pt>
                <c:pt idx="7074">
                  <c:v>-133.727</c:v>
                </c:pt>
                <c:pt idx="7075">
                  <c:v>-133.72499999999999</c:v>
                </c:pt>
                <c:pt idx="7076">
                  <c:v>-133.72300000000001</c:v>
                </c:pt>
                <c:pt idx="7077">
                  <c:v>-133.721</c:v>
                </c:pt>
                <c:pt idx="7078">
                  <c:v>-133.71899999999999</c:v>
                </c:pt>
                <c:pt idx="7079">
                  <c:v>-133.71700000000001</c:v>
                </c:pt>
                <c:pt idx="7080">
                  <c:v>-133.715</c:v>
                </c:pt>
                <c:pt idx="7081">
                  <c:v>-133.71299999999999</c:v>
                </c:pt>
                <c:pt idx="7082">
                  <c:v>-133.71100000000001</c:v>
                </c:pt>
                <c:pt idx="7083">
                  <c:v>-133.709</c:v>
                </c:pt>
                <c:pt idx="7084">
                  <c:v>-133.70699999999999</c:v>
                </c:pt>
                <c:pt idx="7085">
                  <c:v>-133.70500000000001</c:v>
                </c:pt>
                <c:pt idx="7086">
                  <c:v>-133.703</c:v>
                </c:pt>
                <c:pt idx="7087">
                  <c:v>-133.70099999999999</c:v>
                </c:pt>
                <c:pt idx="7088">
                  <c:v>-133.69900000000001</c:v>
                </c:pt>
                <c:pt idx="7089">
                  <c:v>-133.697</c:v>
                </c:pt>
                <c:pt idx="7090">
                  <c:v>-133.69499999999999</c:v>
                </c:pt>
                <c:pt idx="7091">
                  <c:v>-133.69300000000001</c:v>
                </c:pt>
                <c:pt idx="7092">
                  <c:v>-133.691</c:v>
                </c:pt>
                <c:pt idx="7093">
                  <c:v>-133.68899999999999</c:v>
                </c:pt>
                <c:pt idx="7094">
                  <c:v>-133.68700000000001</c:v>
                </c:pt>
                <c:pt idx="7095">
                  <c:v>-133.685</c:v>
                </c:pt>
                <c:pt idx="7096">
                  <c:v>-133.68299999999999</c:v>
                </c:pt>
                <c:pt idx="7097">
                  <c:v>-133.68100000000001</c:v>
                </c:pt>
                <c:pt idx="7098">
                  <c:v>-133.679</c:v>
                </c:pt>
                <c:pt idx="7099">
                  <c:v>-133.67699999999999</c:v>
                </c:pt>
                <c:pt idx="7100">
                  <c:v>-133.67500000000001</c:v>
                </c:pt>
                <c:pt idx="7101">
                  <c:v>-133.673</c:v>
                </c:pt>
                <c:pt idx="7102">
                  <c:v>-133.67099999999999</c:v>
                </c:pt>
                <c:pt idx="7103">
                  <c:v>-133.66900000000001</c:v>
                </c:pt>
                <c:pt idx="7104">
                  <c:v>-133.667</c:v>
                </c:pt>
                <c:pt idx="7105">
                  <c:v>-133.66499999999999</c:v>
                </c:pt>
                <c:pt idx="7106">
                  <c:v>-133.66300000000001</c:v>
                </c:pt>
                <c:pt idx="7107">
                  <c:v>-133.661</c:v>
                </c:pt>
                <c:pt idx="7108">
                  <c:v>-133.65899999999999</c:v>
                </c:pt>
                <c:pt idx="7109">
                  <c:v>-133.65700000000001</c:v>
                </c:pt>
                <c:pt idx="7110">
                  <c:v>-133.655</c:v>
                </c:pt>
                <c:pt idx="7111">
                  <c:v>-133.65299999999999</c:v>
                </c:pt>
                <c:pt idx="7112">
                  <c:v>-133.65100000000001</c:v>
                </c:pt>
                <c:pt idx="7113">
                  <c:v>-133.649</c:v>
                </c:pt>
                <c:pt idx="7114">
                  <c:v>-133.64699999999999</c:v>
                </c:pt>
                <c:pt idx="7115">
                  <c:v>-133.64500000000001</c:v>
                </c:pt>
                <c:pt idx="7116">
                  <c:v>-133.643</c:v>
                </c:pt>
                <c:pt idx="7117">
                  <c:v>-133.64099999999999</c:v>
                </c:pt>
                <c:pt idx="7118">
                  <c:v>-133.63900000000001</c:v>
                </c:pt>
                <c:pt idx="7119">
                  <c:v>-133.637</c:v>
                </c:pt>
                <c:pt idx="7120">
                  <c:v>-133.63499999999999</c:v>
                </c:pt>
                <c:pt idx="7121">
                  <c:v>-133.63300000000001</c:v>
                </c:pt>
                <c:pt idx="7122">
                  <c:v>-133.631</c:v>
                </c:pt>
                <c:pt idx="7123">
                  <c:v>-133.62899999999999</c:v>
                </c:pt>
                <c:pt idx="7124">
                  <c:v>-133.62700000000001</c:v>
                </c:pt>
                <c:pt idx="7125">
                  <c:v>-133.625</c:v>
                </c:pt>
                <c:pt idx="7126">
                  <c:v>-133.62299999999999</c:v>
                </c:pt>
                <c:pt idx="7127">
                  <c:v>-133.62100000000001</c:v>
                </c:pt>
                <c:pt idx="7128">
                  <c:v>-133.619</c:v>
                </c:pt>
                <c:pt idx="7129">
                  <c:v>-133.61699999999999</c:v>
                </c:pt>
                <c:pt idx="7130">
                  <c:v>-133.61500000000001</c:v>
                </c:pt>
                <c:pt idx="7131">
                  <c:v>-133.613</c:v>
                </c:pt>
                <c:pt idx="7132">
                  <c:v>-133.61099999999999</c:v>
                </c:pt>
                <c:pt idx="7133">
                  <c:v>-133.60900000000001</c:v>
                </c:pt>
                <c:pt idx="7134">
                  <c:v>-133.607</c:v>
                </c:pt>
                <c:pt idx="7135">
                  <c:v>-133.60499999999999</c:v>
                </c:pt>
                <c:pt idx="7136">
                  <c:v>-133.60300000000001</c:v>
                </c:pt>
                <c:pt idx="7137">
                  <c:v>-133.601</c:v>
                </c:pt>
                <c:pt idx="7138">
                  <c:v>-133.59899999999999</c:v>
                </c:pt>
                <c:pt idx="7139">
                  <c:v>-133.59700000000001</c:v>
                </c:pt>
                <c:pt idx="7140">
                  <c:v>-133.595</c:v>
                </c:pt>
                <c:pt idx="7141">
                  <c:v>-133.59299999999999</c:v>
                </c:pt>
                <c:pt idx="7142">
                  <c:v>-133.59100000000001</c:v>
                </c:pt>
                <c:pt idx="7143">
                  <c:v>-133.589</c:v>
                </c:pt>
                <c:pt idx="7144">
                  <c:v>-133.58699999999999</c:v>
                </c:pt>
                <c:pt idx="7145">
                  <c:v>-133.58500000000001</c:v>
                </c:pt>
                <c:pt idx="7146">
                  <c:v>-133.583</c:v>
                </c:pt>
                <c:pt idx="7147">
                  <c:v>-133.58099999999999</c:v>
                </c:pt>
                <c:pt idx="7148">
                  <c:v>-133.57900000000001</c:v>
                </c:pt>
                <c:pt idx="7149">
                  <c:v>-133.577</c:v>
                </c:pt>
                <c:pt idx="7150">
                  <c:v>-133.57499999999999</c:v>
                </c:pt>
                <c:pt idx="7151">
                  <c:v>-133.57300000000001</c:v>
                </c:pt>
                <c:pt idx="7152">
                  <c:v>-133.571</c:v>
                </c:pt>
                <c:pt idx="7153">
                  <c:v>-133.56899999999999</c:v>
                </c:pt>
                <c:pt idx="7154">
                  <c:v>-133.56700000000001</c:v>
                </c:pt>
                <c:pt idx="7155">
                  <c:v>-133.565</c:v>
                </c:pt>
                <c:pt idx="7156">
                  <c:v>-133.56299999999999</c:v>
                </c:pt>
                <c:pt idx="7157">
                  <c:v>-133.56100000000001</c:v>
                </c:pt>
                <c:pt idx="7158">
                  <c:v>-133.559</c:v>
                </c:pt>
                <c:pt idx="7159">
                  <c:v>-133.55699999999999</c:v>
                </c:pt>
                <c:pt idx="7160">
                  <c:v>-133.55500000000001</c:v>
                </c:pt>
                <c:pt idx="7161">
                  <c:v>-133.553</c:v>
                </c:pt>
                <c:pt idx="7162">
                  <c:v>-133.55099999999999</c:v>
                </c:pt>
                <c:pt idx="7163">
                  <c:v>-133.54900000000001</c:v>
                </c:pt>
                <c:pt idx="7164">
                  <c:v>-133.547</c:v>
                </c:pt>
                <c:pt idx="7165">
                  <c:v>-133.54499999999999</c:v>
                </c:pt>
                <c:pt idx="7166">
                  <c:v>-133.54300000000001</c:v>
                </c:pt>
                <c:pt idx="7167">
                  <c:v>-133.541</c:v>
                </c:pt>
                <c:pt idx="7168">
                  <c:v>-133.53899999999999</c:v>
                </c:pt>
                <c:pt idx="7169">
                  <c:v>-133.53700000000001</c:v>
                </c:pt>
                <c:pt idx="7170">
                  <c:v>-133.535</c:v>
                </c:pt>
                <c:pt idx="7171">
                  <c:v>-133.53299999999999</c:v>
                </c:pt>
                <c:pt idx="7172">
                  <c:v>-133.53100000000001</c:v>
                </c:pt>
                <c:pt idx="7173">
                  <c:v>-133.529</c:v>
                </c:pt>
                <c:pt idx="7174">
                  <c:v>-133.52699999999999</c:v>
                </c:pt>
                <c:pt idx="7175">
                  <c:v>-133.52500000000001</c:v>
                </c:pt>
                <c:pt idx="7176">
                  <c:v>-133.523</c:v>
                </c:pt>
                <c:pt idx="7177">
                  <c:v>-133.52100000000002</c:v>
                </c:pt>
                <c:pt idx="7178">
                  <c:v>-133.51900000000001</c:v>
                </c:pt>
                <c:pt idx="7179">
                  <c:v>-133.517</c:v>
                </c:pt>
                <c:pt idx="7180">
                  <c:v>-133.51499999999999</c:v>
                </c:pt>
                <c:pt idx="7181">
                  <c:v>-133.51300000000001</c:v>
                </c:pt>
                <c:pt idx="7182">
                  <c:v>-133.511</c:v>
                </c:pt>
                <c:pt idx="7183">
                  <c:v>-133.50900000000001</c:v>
                </c:pt>
                <c:pt idx="7184">
                  <c:v>-133.50700000000001</c:v>
                </c:pt>
                <c:pt idx="7185">
                  <c:v>-133.505</c:v>
                </c:pt>
                <c:pt idx="7186">
                  <c:v>-133.50299999999999</c:v>
                </c:pt>
                <c:pt idx="7187">
                  <c:v>-133.501</c:v>
                </c:pt>
                <c:pt idx="7188">
                  <c:v>-133.499</c:v>
                </c:pt>
                <c:pt idx="7189">
                  <c:v>-133.49700000000001</c:v>
                </c:pt>
                <c:pt idx="7190">
                  <c:v>-133.495</c:v>
                </c:pt>
                <c:pt idx="7191">
                  <c:v>-133.49299999999999</c:v>
                </c:pt>
                <c:pt idx="7192">
                  <c:v>-133.49099999999999</c:v>
                </c:pt>
                <c:pt idx="7193">
                  <c:v>-133.489</c:v>
                </c:pt>
                <c:pt idx="7194">
                  <c:v>-133.48699999999999</c:v>
                </c:pt>
                <c:pt idx="7195">
                  <c:v>-133.48500000000001</c:v>
                </c:pt>
                <c:pt idx="7196">
                  <c:v>-133.483</c:v>
                </c:pt>
                <c:pt idx="7197">
                  <c:v>-133.48099999999999</c:v>
                </c:pt>
                <c:pt idx="7198">
                  <c:v>-133.47899999999998</c:v>
                </c:pt>
                <c:pt idx="7199">
                  <c:v>-133.477</c:v>
                </c:pt>
                <c:pt idx="7200">
                  <c:v>-133.47499999999999</c:v>
                </c:pt>
                <c:pt idx="7201">
                  <c:v>-133.47300000000001</c:v>
                </c:pt>
                <c:pt idx="7202">
                  <c:v>-133.471</c:v>
                </c:pt>
                <c:pt idx="7203">
                  <c:v>-133.46899999999999</c:v>
                </c:pt>
                <c:pt idx="7204">
                  <c:v>-133.46700000000001</c:v>
                </c:pt>
                <c:pt idx="7205">
                  <c:v>-133.465</c:v>
                </c:pt>
                <c:pt idx="7206">
                  <c:v>-133.46299999999999</c:v>
                </c:pt>
                <c:pt idx="7207">
                  <c:v>-133.46100000000001</c:v>
                </c:pt>
                <c:pt idx="7208">
                  <c:v>-133.459</c:v>
                </c:pt>
                <c:pt idx="7209">
                  <c:v>-133.45699999999999</c:v>
                </c:pt>
                <c:pt idx="7210">
                  <c:v>-133.45500000000001</c:v>
                </c:pt>
                <c:pt idx="7211">
                  <c:v>-133.453</c:v>
                </c:pt>
                <c:pt idx="7212">
                  <c:v>-133.45099999999999</c:v>
                </c:pt>
                <c:pt idx="7213">
                  <c:v>-133.44900000000001</c:v>
                </c:pt>
                <c:pt idx="7214">
                  <c:v>-133.447</c:v>
                </c:pt>
                <c:pt idx="7215">
                  <c:v>-133.44499999999999</c:v>
                </c:pt>
                <c:pt idx="7216">
                  <c:v>-133.44300000000001</c:v>
                </c:pt>
                <c:pt idx="7217">
                  <c:v>-133.441</c:v>
                </c:pt>
                <c:pt idx="7218">
                  <c:v>-133.43899999999999</c:v>
                </c:pt>
                <c:pt idx="7219">
                  <c:v>-133.43700000000001</c:v>
                </c:pt>
                <c:pt idx="7220">
                  <c:v>-133.435</c:v>
                </c:pt>
                <c:pt idx="7221">
                  <c:v>-133.43299999999999</c:v>
                </c:pt>
                <c:pt idx="7222">
                  <c:v>-133.43100000000001</c:v>
                </c:pt>
                <c:pt idx="7223">
                  <c:v>-133.429</c:v>
                </c:pt>
                <c:pt idx="7224">
                  <c:v>-133.42699999999999</c:v>
                </c:pt>
                <c:pt idx="7225">
                  <c:v>-133.42500000000001</c:v>
                </c:pt>
                <c:pt idx="7226">
                  <c:v>-133.423</c:v>
                </c:pt>
                <c:pt idx="7227">
                  <c:v>-133.42099999999999</c:v>
                </c:pt>
                <c:pt idx="7228">
                  <c:v>-133.41900000000001</c:v>
                </c:pt>
                <c:pt idx="7229">
                  <c:v>-133.417</c:v>
                </c:pt>
                <c:pt idx="7230">
                  <c:v>-133.41499999999999</c:v>
                </c:pt>
                <c:pt idx="7231">
                  <c:v>-133.41300000000001</c:v>
                </c:pt>
                <c:pt idx="7232">
                  <c:v>-133.411</c:v>
                </c:pt>
                <c:pt idx="7233">
                  <c:v>-133.40899999999999</c:v>
                </c:pt>
                <c:pt idx="7234">
                  <c:v>-133.40700000000001</c:v>
                </c:pt>
                <c:pt idx="7235">
                  <c:v>-133.405</c:v>
                </c:pt>
                <c:pt idx="7236">
                  <c:v>-133.40299999999999</c:v>
                </c:pt>
                <c:pt idx="7237">
                  <c:v>-133.40100000000001</c:v>
                </c:pt>
                <c:pt idx="7238">
                  <c:v>-133.399</c:v>
                </c:pt>
                <c:pt idx="7239">
                  <c:v>-133.39699999999999</c:v>
                </c:pt>
                <c:pt idx="7240">
                  <c:v>-133.39500000000001</c:v>
                </c:pt>
                <c:pt idx="7241">
                  <c:v>-133.393</c:v>
                </c:pt>
                <c:pt idx="7242">
                  <c:v>-133.39099999999999</c:v>
                </c:pt>
                <c:pt idx="7243">
                  <c:v>-133.38900000000001</c:v>
                </c:pt>
                <c:pt idx="7244">
                  <c:v>-133.387</c:v>
                </c:pt>
                <c:pt idx="7245">
                  <c:v>-133.38499999999999</c:v>
                </c:pt>
                <c:pt idx="7246">
                  <c:v>-133.38300000000001</c:v>
                </c:pt>
                <c:pt idx="7247">
                  <c:v>-133.381</c:v>
                </c:pt>
                <c:pt idx="7248">
                  <c:v>-133.37899999999999</c:v>
                </c:pt>
                <c:pt idx="7249">
                  <c:v>-133.37700000000001</c:v>
                </c:pt>
                <c:pt idx="7250">
                  <c:v>-133.375</c:v>
                </c:pt>
                <c:pt idx="7251">
                  <c:v>-133.37299999999999</c:v>
                </c:pt>
                <c:pt idx="7252">
                  <c:v>-133.37100000000001</c:v>
                </c:pt>
                <c:pt idx="7253">
                  <c:v>-133.369</c:v>
                </c:pt>
                <c:pt idx="7254">
                  <c:v>-133.36699999999999</c:v>
                </c:pt>
                <c:pt idx="7255">
                  <c:v>-133.36500000000001</c:v>
                </c:pt>
                <c:pt idx="7256">
                  <c:v>-133.363</c:v>
                </c:pt>
                <c:pt idx="7257">
                  <c:v>-133.36099999999999</c:v>
                </c:pt>
                <c:pt idx="7258">
                  <c:v>-133.35900000000001</c:v>
                </c:pt>
                <c:pt idx="7259">
                  <c:v>-133.357</c:v>
                </c:pt>
                <c:pt idx="7260">
                  <c:v>-133.35499999999999</c:v>
                </c:pt>
                <c:pt idx="7261">
                  <c:v>-133.35300000000001</c:v>
                </c:pt>
                <c:pt idx="7262">
                  <c:v>-133.351</c:v>
                </c:pt>
                <c:pt idx="7263">
                  <c:v>-133.34899999999999</c:v>
                </c:pt>
                <c:pt idx="7264">
                  <c:v>-133.34700000000001</c:v>
                </c:pt>
                <c:pt idx="7265">
                  <c:v>-133.345</c:v>
                </c:pt>
                <c:pt idx="7266">
                  <c:v>-133.34299999999999</c:v>
                </c:pt>
                <c:pt idx="7267">
                  <c:v>-133.34100000000001</c:v>
                </c:pt>
                <c:pt idx="7268">
                  <c:v>-133.339</c:v>
                </c:pt>
                <c:pt idx="7269">
                  <c:v>-133.33699999999999</c:v>
                </c:pt>
                <c:pt idx="7270">
                  <c:v>-133.33500000000001</c:v>
                </c:pt>
                <c:pt idx="7271">
                  <c:v>-133.333</c:v>
                </c:pt>
                <c:pt idx="7272">
                  <c:v>-133.33099999999999</c:v>
                </c:pt>
                <c:pt idx="7273">
                  <c:v>-133.32900000000001</c:v>
                </c:pt>
                <c:pt idx="7274">
                  <c:v>-133.327</c:v>
                </c:pt>
                <c:pt idx="7275">
                  <c:v>-133.32499999999999</c:v>
                </c:pt>
                <c:pt idx="7276">
                  <c:v>-133.32300000000001</c:v>
                </c:pt>
                <c:pt idx="7277">
                  <c:v>-133.321</c:v>
                </c:pt>
                <c:pt idx="7278">
                  <c:v>-133.31899999999999</c:v>
                </c:pt>
                <c:pt idx="7279">
                  <c:v>-133.31700000000001</c:v>
                </c:pt>
                <c:pt idx="7280">
                  <c:v>-133.315</c:v>
                </c:pt>
                <c:pt idx="7281">
                  <c:v>-133.31299999999999</c:v>
                </c:pt>
                <c:pt idx="7282">
                  <c:v>-133.31100000000001</c:v>
                </c:pt>
                <c:pt idx="7283">
                  <c:v>-133.309</c:v>
                </c:pt>
                <c:pt idx="7284">
                  <c:v>-133.30699999999999</c:v>
                </c:pt>
                <c:pt idx="7285">
                  <c:v>-133.30500000000001</c:v>
                </c:pt>
                <c:pt idx="7286">
                  <c:v>-133.303</c:v>
                </c:pt>
                <c:pt idx="7287">
                  <c:v>-133.30099999999999</c:v>
                </c:pt>
                <c:pt idx="7288">
                  <c:v>-133.29900000000001</c:v>
                </c:pt>
                <c:pt idx="7289">
                  <c:v>-133.297</c:v>
                </c:pt>
                <c:pt idx="7290">
                  <c:v>-133.29499999999999</c:v>
                </c:pt>
                <c:pt idx="7291">
                  <c:v>-133.29300000000001</c:v>
                </c:pt>
                <c:pt idx="7292">
                  <c:v>-133.291</c:v>
                </c:pt>
                <c:pt idx="7293">
                  <c:v>-133.28899999999999</c:v>
                </c:pt>
                <c:pt idx="7294">
                  <c:v>-133.28700000000001</c:v>
                </c:pt>
                <c:pt idx="7295">
                  <c:v>-133.285</c:v>
                </c:pt>
                <c:pt idx="7296">
                  <c:v>-133.28299999999999</c:v>
                </c:pt>
                <c:pt idx="7297">
                  <c:v>-133.28100000000001</c:v>
                </c:pt>
                <c:pt idx="7298">
                  <c:v>-133.279</c:v>
                </c:pt>
                <c:pt idx="7299">
                  <c:v>-133.27699999999999</c:v>
                </c:pt>
                <c:pt idx="7300">
                  <c:v>-133.27500000000001</c:v>
                </c:pt>
                <c:pt idx="7301">
                  <c:v>-133.273</c:v>
                </c:pt>
                <c:pt idx="7302">
                  <c:v>-133.27100000000002</c:v>
                </c:pt>
                <c:pt idx="7303">
                  <c:v>-133.26900000000001</c:v>
                </c:pt>
                <c:pt idx="7304">
                  <c:v>-133.267</c:v>
                </c:pt>
                <c:pt idx="7305">
                  <c:v>-133.26499999999999</c:v>
                </c:pt>
                <c:pt idx="7306">
                  <c:v>-133.26300000000001</c:v>
                </c:pt>
                <c:pt idx="7307">
                  <c:v>-133.261</c:v>
                </c:pt>
                <c:pt idx="7308">
                  <c:v>-133.25900000000001</c:v>
                </c:pt>
                <c:pt idx="7309">
                  <c:v>-133.25700000000001</c:v>
                </c:pt>
                <c:pt idx="7310">
                  <c:v>-133.255</c:v>
                </c:pt>
                <c:pt idx="7311">
                  <c:v>-133.25299999999999</c:v>
                </c:pt>
                <c:pt idx="7312">
                  <c:v>-133.251</c:v>
                </c:pt>
                <c:pt idx="7313">
                  <c:v>-133.249</c:v>
                </c:pt>
                <c:pt idx="7314">
                  <c:v>-133.24700000000001</c:v>
                </c:pt>
                <c:pt idx="7315">
                  <c:v>-133.245</c:v>
                </c:pt>
                <c:pt idx="7316">
                  <c:v>-133.24299999999999</c:v>
                </c:pt>
                <c:pt idx="7317">
                  <c:v>-133.24099999999999</c:v>
                </c:pt>
                <c:pt idx="7318">
                  <c:v>-133.239</c:v>
                </c:pt>
                <c:pt idx="7319">
                  <c:v>-133.23699999999999</c:v>
                </c:pt>
                <c:pt idx="7320">
                  <c:v>-133.23500000000001</c:v>
                </c:pt>
                <c:pt idx="7321">
                  <c:v>-133.233</c:v>
                </c:pt>
                <c:pt idx="7322">
                  <c:v>-133.23099999999999</c:v>
                </c:pt>
                <c:pt idx="7323">
                  <c:v>-133.22899999999998</c:v>
                </c:pt>
                <c:pt idx="7324">
                  <c:v>-133.227</c:v>
                </c:pt>
                <c:pt idx="7325">
                  <c:v>-133.22499999999999</c:v>
                </c:pt>
                <c:pt idx="7326">
                  <c:v>-133.22300000000001</c:v>
                </c:pt>
                <c:pt idx="7327">
                  <c:v>-133.221</c:v>
                </c:pt>
                <c:pt idx="7328">
                  <c:v>-133.21899999999999</c:v>
                </c:pt>
                <c:pt idx="7329">
                  <c:v>-133.21700000000001</c:v>
                </c:pt>
                <c:pt idx="7330">
                  <c:v>-133.215</c:v>
                </c:pt>
                <c:pt idx="7331">
                  <c:v>-133.21299999999999</c:v>
                </c:pt>
                <c:pt idx="7332">
                  <c:v>-133.21100000000001</c:v>
                </c:pt>
                <c:pt idx="7333">
                  <c:v>-133.209</c:v>
                </c:pt>
                <c:pt idx="7334">
                  <c:v>-133.20699999999999</c:v>
                </c:pt>
                <c:pt idx="7335">
                  <c:v>-133.20500000000001</c:v>
                </c:pt>
                <c:pt idx="7336">
                  <c:v>-133.203</c:v>
                </c:pt>
                <c:pt idx="7337">
                  <c:v>-133.20099999999999</c:v>
                </c:pt>
                <c:pt idx="7338">
                  <c:v>-133.19900000000001</c:v>
                </c:pt>
                <c:pt idx="7339">
                  <c:v>-133.197</c:v>
                </c:pt>
                <c:pt idx="7340">
                  <c:v>-133.19499999999999</c:v>
                </c:pt>
                <c:pt idx="7341">
                  <c:v>-133.19300000000001</c:v>
                </c:pt>
                <c:pt idx="7342">
                  <c:v>-133.191</c:v>
                </c:pt>
                <c:pt idx="7343">
                  <c:v>-133.18899999999999</c:v>
                </c:pt>
                <c:pt idx="7344">
                  <c:v>-133.18700000000001</c:v>
                </c:pt>
                <c:pt idx="7345">
                  <c:v>-133.185</c:v>
                </c:pt>
                <c:pt idx="7346">
                  <c:v>-133.18299999999999</c:v>
                </c:pt>
                <c:pt idx="7347">
                  <c:v>-133.18100000000001</c:v>
                </c:pt>
                <c:pt idx="7348">
                  <c:v>-133.179</c:v>
                </c:pt>
                <c:pt idx="7349">
                  <c:v>-133.17699999999999</c:v>
                </c:pt>
                <c:pt idx="7350">
                  <c:v>-133.17500000000001</c:v>
                </c:pt>
                <c:pt idx="7351">
                  <c:v>-133.173</c:v>
                </c:pt>
                <c:pt idx="7352">
                  <c:v>-133.17099999999999</c:v>
                </c:pt>
                <c:pt idx="7353">
                  <c:v>-133.16900000000001</c:v>
                </c:pt>
                <c:pt idx="7354">
                  <c:v>-133.167</c:v>
                </c:pt>
                <c:pt idx="7355">
                  <c:v>-133.16499999999999</c:v>
                </c:pt>
                <c:pt idx="7356">
                  <c:v>-133.16300000000001</c:v>
                </c:pt>
                <c:pt idx="7357">
                  <c:v>-133.161</c:v>
                </c:pt>
                <c:pt idx="7358">
                  <c:v>-133.15899999999999</c:v>
                </c:pt>
                <c:pt idx="7359">
                  <c:v>-133.15700000000001</c:v>
                </c:pt>
                <c:pt idx="7360">
                  <c:v>-133.155</c:v>
                </c:pt>
                <c:pt idx="7361">
                  <c:v>-133.15299999999999</c:v>
                </c:pt>
                <c:pt idx="7362">
                  <c:v>-133.15100000000001</c:v>
                </c:pt>
                <c:pt idx="7363">
                  <c:v>-133.149</c:v>
                </c:pt>
                <c:pt idx="7364">
                  <c:v>-133.14699999999999</c:v>
                </c:pt>
                <c:pt idx="7365">
                  <c:v>-133.14500000000001</c:v>
                </c:pt>
                <c:pt idx="7366">
                  <c:v>-133.143</c:v>
                </c:pt>
                <c:pt idx="7367">
                  <c:v>-133.14099999999999</c:v>
                </c:pt>
                <c:pt idx="7368">
                  <c:v>-133.13900000000001</c:v>
                </c:pt>
                <c:pt idx="7369">
                  <c:v>-133.137</c:v>
                </c:pt>
                <c:pt idx="7370">
                  <c:v>-133.13499999999999</c:v>
                </c:pt>
                <c:pt idx="7371">
                  <c:v>-133.13300000000001</c:v>
                </c:pt>
                <c:pt idx="7372">
                  <c:v>-133.131</c:v>
                </c:pt>
                <c:pt idx="7373">
                  <c:v>-133.12899999999999</c:v>
                </c:pt>
                <c:pt idx="7374">
                  <c:v>-133.12700000000001</c:v>
                </c:pt>
                <c:pt idx="7375">
                  <c:v>-133.125</c:v>
                </c:pt>
                <c:pt idx="7376">
                  <c:v>-133.12299999999999</c:v>
                </c:pt>
                <c:pt idx="7377">
                  <c:v>-133.12100000000001</c:v>
                </c:pt>
                <c:pt idx="7378">
                  <c:v>-133.119</c:v>
                </c:pt>
                <c:pt idx="7379">
                  <c:v>-133.11699999999999</c:v>
                </c:pt>
                <c:pt idx="7380">
                  <c:v>-133.11500000000001</c:v>
                </c:pt>
                <c:pt idx="7381">
                  <c:v>-133.113</c:v>
                </c:pt>
                <c:pt idx="7382">
                  <c:v>-133.11099999999999</c:v>
                </c:pt>
                <c:pt idx="7383">
                  <c:v>-133.10900000000001</c:v>
                </c:pt>
                <c:pt idx="7384">
                  <c:v>-133.107</c:v>
                </c:pt>
                <c:pt idx="7385">
                  <c:v>-133.10499999999999</c:v>
                </c:pt>
                <c:pt idx="7386">
                  <c:v>-133.10300000000001</c:v>
                </c:pt>
                <c:pt idx="7387">
                  <c:v>-133.101</c:v>
                </c:pt>
                <c:pt idx="7388">
                  <c:v>-133.09899999999999</c:v>
                </c:pt>
                <c:pt idx="7389">
                  <c:v>-133.09700000000001</c:v>
                </c:pt>
                <c:pt idx="7390">
                  <c:v>-133.095</c:v>
                </c:pt>
                <c:pt idx="7391">
                  <c:v>-133.09299999999999</c:v>
                </c:pt>
                <c:pt idx="7392">
                  <c:v>-133.09100000000001</c:v>
                </c:pt>
                <c:pt idx="7393">
                  <c:v>-133.089</c:v>
                </c:pt>
                <c:pt idx="7394">
                  <c:v>-133.08699999999999</c:v>
                </c:pt>
                <c:pt idx="7395">
                  <c:v>-133.08500000000001</c:v>
                </c:pt>
                <c:pt idx="7396">
                  <c:v>-133.083</c:v>
                </c:pt>
                <c:pt idx="7397">
                  <c:v>-133.08099999999999</c:v>
                </c:pt>
                <c:pt idx="7398">
                  <c:v>-133.07900000000001</c:v>
                </c:pt>
                <c:pt idx="7399">
                  <c:v>-133.077</c:v>
                </c:pt>
                <c:pt idx="7400">
                  <c:v>-133.07499999999999</c:v>
                </c:pt>
                <c:pt idx="7401">
                  <c:v>-133.07300000000001</c:v>
                </c:pt>
                <c:pt idx="7402">
                  <c:v>-133.071</c:v>
                </c:pt>
                <c:pt idx="7403">
                  <c:v>-133.06899999999999</c:v>
                </c:pt>
                <c:pt idx="7404">
                  <c:v>-133.06700000000001</c:v>
                </c:pt>
                <c:pt idx="7405">
                  <c:v>-133.065</c:v>
                </c:pt>
                <c:pt idx="7406">
                  <c:v>-133.06299999999999</c:v>
                </c:pt>
                <c:pt idx="7407">
                  <c:v>-133.06100000000001</c:v>
                </c:pt>
                <c:pt idx="7408">
                  <c:v>-133.059</c:v>
                </c:pt>
                <c:pt idx="7409">
                  <c:v>-133.05699999999999</c:v>
                </c:pt>
                <c:pt idx="7410">
                  <c:v>-133.05500000000001</c:v>
                </c:pt>
                <c:pt idx="7411">
                  <c:v>-133.053</c:v>
                </c:pt>
                <c:pt idx="7412">
                  <c:v>-133.05099999999999</c:v>
                </c:pt>
                <c:pt idx="7413">
                  <c:v>-133.04900000000001</c:v>
                </c:pt>
                <c:pt idx="7414">
                  <c:v>-133.047</c:v>
                </c:pt>
                <c:pt idx="7415">
                  <c:v>-133.04499999999999</c:v>
                </c:pt>
                <c:pt idx="7416">
                  <c:v>-133.04300000000001</c:v>
                </c:pt>
                <c:pt idx="7417">
                  <c:v>-133.041</c:v>
                </c:pt>
                <c:pt idx="7418">
                  <c:v>-133.03899999999999</c:v>
                </c:pt>
                <c:pt idx="7419">
                  <c:v>-133.03700000000001</c:v>
                </c:pt>
                <c:pt idx="7420">
                  <c:v>-133.035</c:v>
                </c:pt>
                <c:pt idx="7421">
                  <c:v>-133.03299999999999</c:v>
                </c:pt>
                <c:pt idx="7422">
                  <c:v>-133.03100000000001</c:v>
                </c:pt>
                <c:pt idx="7423">
                  <c:v>-133.029</c:v>
                </c:pt>
                <c:pt idx="7424">
                  <c:v>-133.02699999999999</c:v>
                </c:pt>
                <c:pt idx="7425">
                  <c:v>-133.02500000000001</c:v>
                </c:pt>
                <c:pt idx="7426">
                  <c:v>-133.023</c:v>
                </c:pt>
                <c:pt idx="7427">
                  <c:v>-133.02100000000002</c:v>
                </c:pt>
                <c:pt idx="7428">
                  <c:v>-133.01900000000001</c:v>
                </c:pt>
                <c:pt idx="7429">
                  <c:v>-133.017</c:v>
                </c:pt>
                <c:pt idx="7430">
                  <c:v>-133.01499999999999</c:v>
                </c:pt>
                <c:pt idx="7431">
                  <c:v>-133.01300000000001</c:v>
                </c:pt>
                <c:pt idx="7432">
                  <c:v>-133.011</c:v>
                </c:pt>
                <c:pt idx="7433">
                  <c:v>-133.00900000000001</c:v>
                </c:pt>
                <c:pt idx="7434">
                  <c:v>-133.00700000000001</c:v>
                </c:pt>
                <c:pt idx="7435">
                  <c:v>-133.005</c:v>
                </c:pt>
                <c:pt idx="7436">
                  <c:v>-133.00299999999999</c:v>
                </c:pt>
                <c:pt idx="7437">
                  <c:v>-133.001</c:v>
                </c:pt>
                <c:pt idx="7438">
                  <c:v>-132.999</c:v>
                </c:pt>
                <c:pt idx="7439">
                  <c:v>-132.99700000000001</c:v>
                </c:pt>
                <c:pt idx="7440">
                  <c:v>-132.995</c:v>
                </c:pt>
                <c:pt idx="7441">
                  <c:v>-132.99299999999999</c:v>
                </c:pt>
                <c:pt idx="7442">
                  <c:v>-132.99099999999999</c:v>
                </c:pt>
                <c:pt idx="7443">
                  <c:v>-132.989</c:v>
                </c:pt>
                <c:pt idx="7444">
                  <c:v>-132.98699999999999</c:v>
                </c:pt>
                <c:pt idx="7445">
                  <c:v>-132.98500000000001</c:v>
                </c:pt>
                <c:pt idx="7446">
                  <c:v>-132.983</c:v>
                </c:pt>
                <c:pt idx="7447">
                  <c:v>-132.98099999999999</c:v>
                </c:pt>
                <c:pt idx="7448">
                  <c:v>-132.97899999999998</c:v>
                </c:pt>
                <c:pt idx="7449">
                  <c:v>-132.977</c:v>
                </c:pt>
                <c:pt idx="7450">
                  <c:v>-132.97499999999999</c:v>
                </c:pt>
                <c:pt idx="7451">
                  <c:v>-132.97300000000001</c:v>
                </c:pt>
                <c:pt idx="7452">
                  <c:v>-132.971</c:v>
                </c:pt>
                <c:pt idx="7453">
                  <c:v>-132.96899999999999</c:v>
                </c:pt>
                <c:pt idx="7454">
                  <c:v>-132.96700000000001</c:v>
                </c:pt>
                <c:pt idx="7455">
                  <c:v>-132.965</c:v>
                </c:pt>
                <c:pt idx="7456">
                  <c:v>-132.96299999999999</c:v>
                </c:pt>
                <c:pt idx="7457">
                  <c:v>-132.96100000000001</c:v>
                </c:pt>
                <c:pt idx="7458">
                  <c:v>-132.959</c:v>
                </c:pt>
                <c:pt idx="7459">
                  <c:v>-132.95699999999999</c:v>
                </c:pt>
                <c:pt idx="7460">
                  <c:v>-132.95500000000001</c:v>
                </c:pt>
                <c:pt idx="7461">
                  <c:v>-132.953</c:v>
                </c:pt>
                <c:pt idx="7462">
                  <c:v>-132.95099999999999</c:v>
                </c:pt>
                <c:pt idx="7463">
                  <c:v>-132.94900000000001</c:v>
                </c:pt>
                <c:pt idx="7464">
                  <c:v>-132.947</c:v>
                </c:pt>
                <c:pt idx="7465">
                  <c:v>-132.94499999999999</c:v>
                </c:pt>
                <c:pt idx="7466">
                  <c:v>-132.94300000000001</c:v>
                </c:pt>
                <c:pt idx="7467">
                  <c:v>-132.941</c:v>
                </c:pt>
                <c:pt idx="7468">
                  <c:v>-132.93899999999999</c:v>
                </c:pt>
                <c:pt idx="7469">
                  <c:v>-132.93700000000001</c:v>
                </c:pt>
                <c:pt idx="7470">
                  <c:v>-132.935</c:v>
                </c:pt>
                <c:pt idx="7471">
                  <c:v>-132.93299999999999</c:v>
                </c:pt>
                <c:pt idx="7472">
                  <c:v>-132.93100000000001</c:v>
                </c:pt>
                <c:pt idx="7473">
                  <c:v>-132.929</c:v>
                </c:pt>
                <c:pt idx="7474">
                  <c:v>-132.92699999999999</c:v>
                </c:pt>
                <c:pt idx="7475">
                  <c:v>-132.92500000000001</c:v>
                </c:pt>
                <c:pt idx="7476">
                  <c:v>-132.923</c:v>
                </c:pt>
                <c:pt idx="7477">
                  <c:v>-132.92099999999999</c:v>
                </c:pt>
                <c:pt idx="7478">
                  <c:v>-132.91900000000001</c:v>
                </c:pt>
                <c:pt idx="7479">
                  <c:v>-132.917</c:v>
                </c:pt>
                <c:pt idx="7480">
                  <c:v>-132.91499999999999</c:v>
                </c:pt>
                <c:pt idx="7481">
                  <c:v>-132.91300000000001</c:v>
                </c:pt>
                <c:pt idx="7482">
                  <c:v>-132.911</c:v>
                </c:pt>
                <c:pt idx="7483">
                  <c:v>-132.90899999999999</c:v>
                </c:pt>
                <c:pt idx="7484">
                  <c:v>-132.90700000000001</c:v>
                </c:pt>
                <c:pt idx="7485">
                  <c:v>-132.905</c:v>
                </c:pt>
                <c:pt idx="7486">
                  <c:v>-132.90299999999999</c:v>
                </c:pt>
                <c:pt idx="7487">
                  <c:v>-132.90100000000001</c:v>
                </c:pt>
                <c:pt idx="7488">
                  <c:v>-132.899</c:v>
                </c:pt>
                <c:pt idx="7489">
                  <c:v>-132.89699999999999</c:v>
                </c:pt>
                <c:pt idx="7490">
                  <c:v>-132.89500000000001</c:v>
                </c:pt>
                <c:pt idx="7491">
                  <c:v>-132.893</c:v>
                </c:pt>
                <c:pt idx="7492">
                  <c:v>-132.89099999999999</c:v>
                </c:pt>
                <c:pt idx="7493">
                  <c:v>-132.88900000000001</c:v>
                </c:pt>
                <c:pt idx="7494">
                  <c:v>-132.887</c:v>
                </c:pt>
                <c:pt idx="7495">
                  <c:v>-132.88499999999999</c:v>
                </c:pt>
                <c:pt idx="7496">
                  <c:v>-132.88300000000001</c:v>
                </c:pt>
                <c:pt idx="7497">
                  <c:v>-132.881</c:v>
                </c:pt>
                <c:pt idx="7498">
                  <c:v>-132.87899999999999</c:v>
                </c:pt>
                <c:pt idx="7499">
                  <c:v>-132.87700000000001</c:v>
                </c:pt>
                <c:pt idx="7500">
                  <c:v>-132.875</c:v>
                </c:pt>
                <c:pt idx="7501">
                  <c:v>-132.87299999999999</c:v>
                </c:pt>
                <c:pt idx="7502">
                  <c:v>-132.87100000000001</c:v>
                </c:pt>
                <c:pt idx="7503">
                  <c:v>-132.869</c:v>
                </c:pt>
                <c:pt idx="7504">
                  <c:v>-132.86699999999999</c:v>
                </c:pt>
                <c:pt idx="7505">
                  <c:v>-132.86500000000001</c:v>
                </c:pt>
                <c:pt idx="7506">
                  <c:v>-132.863</c:v>
                </c:pt>
                <c:pt idx="7507">
                  <c:v>-132.86099999999999</c:v>
                </c:pt>
                <c:pt idx="7508">
                  <c:v>-132.85900000000001</c:v>
                </c:pt>
                <c:pt idx="7509">
                  <c:v>-132.857</c:v>
                </c:pt>
                <c:pt idx="7510">
                  <c:v>-132.85499999999999</c:v>
                </c:pt>
                <c:pt idx="7511">
                  <c:v>-132.85300000000001</c:v>
                </c:pt>
                <c:pt idx="7512">
                  <c:v>-132.851</c:v>
                </c:pt>
                <c:pt idx="7513">
                  <c:v>-132.84899999999999</c:v>
                </c:pt>
                <c:pt idx="7514">
                  <c:v>-132.84700000000001</c:v>
                </c:pt>
                <c:pt idx="7515">
                  <c:v>-132.845</c:v>
                </c:pt>
                <c:pt idx="7516">
                  <c:v>-132.84299999999999</c:v>
                </c:pt>
                <c:pt idx="7517">
                  <c:v>-132.84100000000001</c:v>
                </c:pt>
                <c:pt idx="7518">
                  <c:v>-132.839</c:v>
                </c:pt>
                <c:pt idx="7519">
                  <c:v>-132.83699999999999</c:v>
                </c:pt>
                <c:pt idx="7520">
                  <c:v>-132.83500000000001</c:v>
                </c:pt>
                <c:pt idx="7521">
                  <c:v>-132.833</c:v>
                </c:pt>
                <c:pt idx="7522">
                  <c:v>-132.83099999999999</c:v>
                </c:pt>
                <c:pt idx="7523">
                  <c:v>-132.82900000000001</c:v>
                </c:pt>
                <c:pt idx="7524">
                  <c:v>-132.827</c:v>
                </c:pt>
                <c:pt idx="7525">
                  <c:v>-132.82499999999999</c:v>
                </c:pt>
                <c:pt idx="7526">
                  <c:v>-132.82300000000001</c:v>
                </c:pt>
                <c:pt idx="7527">
                  <c:v>-132.821</c:v>
                </c:pt>
                <c:pt idx="7528">
                  <c:v>-132.81899999999999</c:v>
                </c:pt>
                <c:pt idx="7529">
                  <c:v>-132.81700000000001</c:v>
                </c:pt>
                <c:pt idx="7530">
                  <c:v>-132.815</c:v>
                </c:pt>
                <c:pt idx="7531">
                  <c:v>-132.81299999999999</c:v>
                </c:pt>
                <c:pt idx="7532">
                  <c:v>-132.81100000000001</c:v>
                </c:pt>
                <c:pt idx="7533">
                  <c:v>-132.809</c:v>
                </c:pt>
                <c:pt idx="7534">
                  <c:v>-132.80699999999999</c:v>
                </c:pt>
                <c:pt idx="7535">
                  <c:v>-132.80500000000001</c:v>
                </c:pt>
                <c:pt idx="7536">
                  <c:v>-132.803</c:v>
                </c:pt>
                <c:pt idx="7537">
                  <c:v>-132.80099999999999</c:v>
                </c:pt>
                <c:pt idx="7538">
                  <c:v>-132.79900000000001</c:v>
                </c:pt>
                <c:pt idx="7539">
                  <c:v>-132.797</c:v>
                </c:pt>
                <c:pt idx="7540">
                  <c:v>-132.79499999999999</c:v>
                </c:pt>
                <c:pt idx="7541">
                  <c:v>-132.79300000000001</c:v>
                </c:pt>
                <c:pt idx="7542">
                  <c:v>-132.791</c:v>
                </c:pt>
                <c:pt idx="7543">
                  <c:v>-132.78899999999999</c:v>
                </c:pt>
                <c:pt idx="7544">
                  <c:v>-132.78700000000001</c:v>
                </c:pt>
                <c:pt idx="7545">
                  <c:v>-132.785</c:v>
                </c:pt>
                <c:pt idx="7546">
                  <c:v>-132.78299999999999</c:v>
                </c:pt>
                <c:pt idx="7547">
                  <c:v>-132.78100000000001</c:v>
                </c:pt>
                <c:pt idx="7548">
                  <c:v>-132.779</c:v>
                </c:pt>
                <c:pt idx="7549">
                  <c:v>-132.77699999999999</c:v>
                </c:pt>
                <c:pt idx="7550">
                  <c:v>-132.77500000000001</c:v>
                </c:pt>
                <c:pt idx="7551">
                  <c:v>-132.773</c:v>
                </c:pt>
                <c:pt idx="7552">
                  <c:v>-132.77100000000002</c:v>
                </c:pt>
                <c:pt idx="7553">
                  <c:v>-132.76900000000001</c:v>
                </c:pt>
                <c:pt idx="7554">
                  <c:v>-132.767</c:v>
                </c:pt>
                <c:pt idx="7555">
                  <c:v>-132.76499999999999</c:v>
                </c:pt>
                <c:pt idx="7556">
                  <c:v>-132.76300000000001</c:v>
                </c:pt>
                <c:pt idx="7557">
                  <c:v>-132.761</c:v>
                </c:pt>
                <c:pt idx="7558">
                  <c:v>-132.75900000000001</c:v>
                </c:pt>
                <c:pt idx="7559">
                  <c:v>-132.75700000000001</c:v>
                </c:pt>
                <c:pt idx="7560">
                  <c:v>-132.755</c:v>
                </c:pt>
                <c:pt idx="7561">
                  <c:v>-132.75299999999999</c:v>
                </c:pt>
                <c:pt idx="7562">
                  <c:v>-132.751</c:v>
                </c:pt>
                <c:pt idx="7563">
                  <c:v>-132.749</c:v>
                </c:pt>
                <c:pt idx="7564">
                  <c:v>-132.74700000000001</c:v>
                </c:pt>
                <c:pt idx="7565">
                  <c:v>-132.745</c:v>
                </c:pt>
                <c:pt idx="7566">
                  <c:v>-132.74299999999999</c:v>
                </c:pt>
                <c:pt idx="7567">
                  <c:v>-132.74099999999999</c:v>
                </c:pt>
                <c:pt idx="7568">
                  <c:v>-132.739</c:v>
                </c:pt>
                <c:pt idx="7569">
                  <c:v>-132.73699999999999</c:v>
                </c:pt>
                <c:pt idx="7570">
                  <c:v>-132.73500000000001</c:v>
                </c:pt>
                <c:pt idx="7571">
                  <c:v>-132.733</c:v>
                </c:pt>
                <c:pt idx="7572">
                  <c:v>-132.73099999999999</c:v>
                </c:pt>
                <c:pt idx="7573">
                  <c:v>-132.72899999999998</c:v>
                </c:pt>
                <c:pt idx="7574">
                  <c:v>-132.727</c:v>
                </c:pt>
                <c:pt idx="7575">
                  <c:v>-132.72499999999999</c:v>
                </c:pt>
                <c:pt idx="7576">
                  <c:v>-132.72300000000001</c:v>
                </c:pt>
                <c:pt idx="7577">
                  <c:v>-132.721</c:v>
                </c:pt>
                <c:pt idx="7578">
                  <c:v>-132.71899999999999</c:v>
                </c:pt>
                <c:pt idx="7579">
                  <c:v>-132.71700000000001</c:v>
                </c:pt>
                <c:pt idx="7580">
                  <c:v>-132.715</c:v>
                </c:pt>
                <c:pt idx="7581">
                  <c:v>-132.71299999999999</c:v>
                </c:pt>
                <c:pt idx="7582">
                  <c:v>-132.71100000000001</c:v>
                </c:pt>
                <c:pt idx="7583">
                  <c:v>-132.709</c:v>
                </c:pt>
                <c:pt idx="7584">
                  <c:v>-132.70699999999999</c:v>
                </c:pt>
                <c:pt idx="7585">
                  <c:v>-132.70500000000001</c:v>
                </c:pt>
                <c:pt idx="7586">
                  <c:v>-132.703</c:v>
                </c:pt>
                <c:pt idx="7587">
                  <c:v>-132.70099999999999</c:v>
                </c:pt>
                <c:pt idx="7588">
                  <c:v>-132.69900000000001</c:v>
                </c:pt>
                <c:pt idx="7589">
                  <c:v>-132.697</c:v>
                </c:pt>
                <c:pt idx="7590">
                  <c:v>-132.69499999999999</c:v>
                </c:pt>
                <c:pt idx="7591">
                  <c:v>-132.69300000000001</c:v>
                </c:pt>
                <c:pt idx="7592">
                  <c:v>-132.691</c:v>
                </c:pt>
                <c:pt idx="7593">
                  <c:v>-132.68899999999999</c:v>
                </c:pt>
                <c:pt idx="7594">
                  <c:v>-132.68700000000001</c:v>
                </c:pt>
                <c:pt idx="7595">
                  <c:v>-132.685</c:v>
                </c:pt>
                <c:pt idx="7596">
                  <c:v>-132.68299999999999</c:v>
                </c:pt>
                <c:pt idx="7597">
                  <c:v>-132.68100000000001</c:v>
                </c:pt>
                <c:pt idx="7598">
                  <c:v>-132.679</c:v>
                </c:pt>
                <c:pt idx="7599">
                  <c:v>-132.67699999999999</c:v>
                </c:pt>
                <c:pt idx="7600">
                  <c:v>-132.67500000000001</c:v>
                </c:pt>
                <c:pt idx="7601">
                  <c:v>-132.673</c:v>
                </c:pt>
                <c:pt idx="7602">
                  <c:v>-132.67099999999999</c:v>
                </c:pt>
                <c:pt idx="7603">
                  <c:v>-132.66900000000001</c:v>
                </c:pt>
                <c:pt idx="7604">
                  <c:v>-132.667</c:v>
                </c:pt>
                <c:pt idx="7605">
                  <c:v>-132.66499999999999</c:v>
                </c:pt>
                <c:pt idx="7606">
                  <c:v>-132.66300000000001</c:v>
                </c:pt>
                <c:pt idx="7607">
                  <c:v>-132.661</c:v>
                </c:pt>
                <c:pt idx="7608">
                  <c:v>-132.65899999999999</c:v>
                </c:pt>
                <c:pt idx="7609">
                  <c:v>-132.65700000000001</c:v>
                </c:pt>
                <c:pt idx="7610">
                  <c:v>-132.655</c:v>
                </c:pt>
                <c:pt idx="7611">
                  <c:v>-132.65299999999999</c:v>
                </c:pt>
                <c:pt idx="7612">
                  <c:v>-132.65100000000001</c:v>
                </c:pt>
                <c:pt idx="7613">
                  <c:v>-132.649</c:v>
                </c:pt>
                <c:pt idx="7614">
                  <c:v>-132.64699999999999</c:v>
                </c:pt>
                <c:pt idx="7615">
                  <c:v>-132.64500000000001</c:v>
                </c:pt>
                <c:pt idx="7616">
                  <c:v>-132.643</c:v>
                </c:pt>
                <c:pt idx="7617">
                  <c:v>-132.64099999999999</c:v>
                </c:pt>
                <c:pt idx="7618">
                  <c:v>-132.63900000000001</c:v>
                </c:pt>
                <c:pt idx="7619">
                  <c:v>-132.637</c:v>
                </c:pt>
                <c:pt idx="7620">
                  <c:v>-132.63499999999999</c:v>
                </c:pt>
                <c:pt idx="7621">
                  <c:v>-132.63300000000001</c:v>
                </c:pt>
                <c:pt idx="7622">
                  <c:v>-132.631</c:v>
                </c:pt>
                <c:pt idx="7623">
                  <c:v>-132.62899999999999</c:v>
                </c:pt>
                <c:pt idx="7624">
                  <c:v>-132.62700000000001</c:v>
                </c:pt>
                <c:pt idx="7625">
                  <c:v>-132.625</c:v>
                </c:pt>
                <c:pt idx="7626">
                  <c:v>-132.62299999999999</c:v>
                </c:pt>
                <c:pt idx="7627">
                  <c:v>-132.62100000000001</c:v>
                </c:pt>
                <c:pt idx="7628">
                  <c:v>-132.619</c:v>
                </c:pt>
                <c:pt idx="7629">
                  <c:v>-132.61699999999999</c:v>
                </c:pt>
                <c:pt idx="7630">
                  <c:v>-132.61500000000001</c:v>
                </c:pt>
                <c:pt idx="7631">
                  <c:v>-132.613</c:v>
                </c:pt>
                <c:pt idx="7632">
                  <c:v>-132.61099999999999</c:v>
                </c:pt>
                <c:pt idx="7633">
                  <c:v>-132.60900000000001</c:v>
                </c:pt>
                <c:pt idx="7634">
                  <c:v>-132.607</c:v>
                </c:pt>
                <c:pt idx="7635">
                  <c:v>-132.60499999999999</c:v>
                </c:pt>
                <c:pt idx="7636">
                  <c:v>-132.60300000000001</c:v>
                </c:pt>
                <c:pt idx="7637">
                  <c:v>-132.601</c:v>
                </c:pt>
                <c:pt idx="7638">
                  <c:v>-132.59899999999999</c:v>
                </c:pt>
                <c:pt idx="7639">
                  <c:v>-132.59700000000001</c:v>
                </c:pt>
                <c:pt idx="7640">
                  <c:v>-132.595</c:v>
                </c:pt>
                <c:pt idx="7641">
                  <c:v>-132.59299999999999</c:v>
                </c:pt>
                <c:pt idx="7642">
                  <c:v>-132.59100000000001</c:v>
                </c:pt>
                <c:pt idx="7643">
                  <c:v>-132.589</c:v>
                </c:pt>
                <c:pt idx="7644">
                  <c:v>-132.58699999999999</c:v>
                </c:pt>
                <c:pt idx="7645">
                  <c:v>-132.58500000000001</c:v>
                </c:pt>
                <c:pt idx="7646">
                  <c:v>-132.583</c:v>
                </c:pt>
                <c:pt idx="7647">
                  <c:v>-132.58099999999999</c:v>
                </c:pt>
                <c:pt idx="7648">
                  <c:v>-132.57900000000001</c:v>
                </c:pt>
                <c:pt idx="7649">
                  <c:v>-132.577</c:v>
                </c:pt>
                <c:pt idx="7650">
                  <c:v>-132.57499999999999</c:v>
                </c:pt>
                <c:pt idx="7651">
                  <c:v>-132.57300000000001</c:v>
                </c:pt>
                <c:pt idx="7652">
                  <c:v>-132.571</c:v>
                </c:pt>
                <c:pt idx="7653">
                  <c:v>-132.56899999999999</c:v>
                </c:pt>
                <c:pt idx="7654">
                  <c:v>-132.56700000000001</c:v>
                </c:pt>
                <c:pt idx="7655">
                  <c:v>-132.565</c:v>
                </c:pt>
                <c:pt idx="7656">
                  <c:v>-132.56299999999999</c:v>
                </c:pt>
                <c:pt idx="7657">
                  <c:v>-132.56100000000001</c:v>
                </c:pt>
                <c:pt idx="7658">
                  <c:v>-132.559</c:v>
                </c:pt>
                <c:pt idx="7659">
                  <c:v>-132.55699999999999</c:v>
                </c:pt>
                <c:pt idx="7660">
                  <c:v>-132.55500000000001</c:v>
                </c:pt>
                <c:pt idx="7661">
                  <c:v>-132.553</c:v>
                </c:pt>
                <c:pt idx="7662">
                  <c:v>-132.55099999999999</c:v>
                </c:pt>
                <c:pt idx="7663">
                  <c:v>-132.54900000000001</c:v>
                </c:pt>
                <c:pt idx="7664">
                  <c:v>-132.547</c:v>
                </c:pt>
                <c:pt idx="7665">
                  <c:v>-132.54499999999999</c:v>
                </c:pt>
                <c:pt idx="7666">
                  <c:v>-132.54300000000001</c:v>
                </c:pt>
                <c:pt idx="7667">
                  <c:v>-132.541</c:v>
                </c:pt>
                <c:pt idx="7668">
                  <c:v>-132.53899999999999</c:v>
                </c:pt>
                <c:pt idx="7669">
                  <c:v>-132.53700000000001</c:v>
                </c:pt>
                <c:pt idx="7670">
                  <c:v>-132.535</c:v>
                </c:pt>
                <c:pt idx="7671">
                  <c:v>-132.53299999999999</c:v>
                </c:pt>
                <c:pt idx="7672">
                  <c:v>-132.53100000000001</c:v>
                </c:pt>
                <c:pt idx="7673">
                  <c:v>-132.529</c:v>
                </c:pt>
                <c:pt idx="7674">
                  <c:v>-132.52699999999999</c:v>
                </c:pt>
                <c:pt idx="7675">
                  <c:v>-132.52500000000001</c:v>
                </c:pt>
                <c:pt idx="7676">
                  <c:v>-132.523</c:v>
                </c:pt>
                <c:pt idx="7677">
                  <c:v>-132.52100000000002</c:v>
                </c:pt>
                <c:pt idx="7678">
                  <c:v>-132.51900000000001</c:v>
                </c:pt>
                <c:pt idx="7679">
                  <c:v>-132.517</c:v>
                </c:pt>
                <c:pt idx="7680">
                  <c:v>-132.51499999999999</c:v>
                </c:pt>
                <c:pt idx="7681">
                  <c:v>-132.51300000000001</c:v>
                </c:pt>
                <c:pt idx="7682">
                  <c:v>-132.511</c:v>
                </c:pt>
                <c:pt idx="7683">
                  <c:v>-132.50900000000001</c:v>
                </c:pt>
                <c:pt idx="7684">
                  <c:v>-132.50700000000001</c:v>
                </c:pt>
                <c:pt idx="7685">
                  <c:v>-132.505</c:v>
                </c:pt>
                <c:pt idx="7686">
                  <c:v>-132.50299999999999</c:v>
                </c:pt>
                <c:pt idx="7687">
                  <c:v>-132.501</c:v>
                </c:pt>
                <c:pt idx="7688">
                  <c:v>-132.499</c:v>
                </c:pt>
                <c:pt idx="7689">
                  <c:v>-132.49700000000001</c:v>
                </c:pt>
                <c:pt idx="7690">
                  <c:v>-132.495</c:v>
                </c:pt>
                <c:pt idx="7691">
                  <c:v>-132.49299999999999</c:v>
                </c:pt>
                <c:pt idx="7692">
                  <c:v>-132.49099999999999</c:v>
                </c:pt>
                <c:pt idx="7693">
                  <c:v>-132.489</c:v>
                </c:pt>
                <c:pt idx="7694">
                  <c:v>-132.48699999999999</c:v>
                </c:pt>
                <c:pt idx="7695">
                  <c:v>-132.48500000000001</c:v>
                </c:pt>
                <c:pt idx="7696">
                  <c:v>-132.483</c:v>
                </c:pt>
                <c:pt idx="7697">
                  <c:v>-132.48099999999999</c:v>
                </c:pt>
                <c:pt idx="7698">
                  <c:v>-132.47899999999998</c:v>
                </c:pt>
                <c:pt idx="7699">
                  <c:v>-132.477</c:v>
                </c:pt>
                <c:pt idx="7700">
                  <c:v>-132.47499999999999</c:v>
                </c:pt>
                <c:pt idx="7701">
                  <c:v>-132.47300000000001</c:v>
                </c:pt>
                <c:pt idx="7702">
                  <c:v>-132.471</c:v>
                </c:pt>
                <c:pt idx="7703">
                  <c:v>-132.46899999999999</c:v>
                </c:pt>
                <c:pt idx="7704">
                  <c:v>-132.46700000000001</c:v>
                </c:pt>
                <c:pt idx="7705">
                  <c:v>-132.465</c:v>
                </c:pt>
                <c:pt idx="7706">
                  <c:v>-132.46299999999999</c:v>
                </c:pt>
                <c:pt idx="7707">
                  <c:v>-132.46100000000001</c:v>
                </c:pt>
                <c:pt idx="7708">
                  <c:v>-132.459</c:v>
                </c:pt>
                <c:pt idx="7709">
                  <c:v>-132.45699999999999</c:v>
                </c:pt>
                <c:pt idx="7710">
                  <c:v>-132.45500000000001</c:v>
                </c:pt>
                <c:pt idx="7711">
                  <c:v>-132.453</c:v>
                </c:pt>
                <c:pt idx="7712">
                  <c:v>-132.45099999999999</c:v>
                </c:pt>
                <c:pt idx="7713">
                  <c:v>-132.44900000000001</c:v>
                </c:pt>
                <c:pt idx="7714">
                  <c:v>-132.447</c:v>
                </c:pt>
                <c:pt idx="7715">
                  <c:v>-132.44499999999999</c:v>
                </c:pt>
                <c:pt idx="7716">
                  <c:v>-132.44300000000001</c:v>
                </c:pt>
                <c:pt idx="7717">
                  <c:v>-132.441</c:v>
                </c:pt>
                <c:pt idx="7718">
                  <c:v>-132.43899999999999</c:v>
                </c:pt>
                <c:pt idx="7719">
                  <c:v>-132.43700000000001</c:v>
                </c:pt>
                <c:pt idx="7720">
                  <c:v>-132.435</c:v>
                </c:pt>
                <c:pt idx="7721">
                  <c:v>-132.43299999999999</c:v>
                </c:pt>
                <c:pt idx="7722">
                  <c:v>-132.43100000000001</c:v>
                </c:pt>
                <c:pt idx="7723">
                  <c:v>-132.429</c:v>
                </c:pt>
                <c:pt idx="7724">
                  <c:v>-132.42699999999999</c:v>
                </c:pt>
                <c:pt idx="7725">
                  <c:v>-132.42500000000001</c:v>
                </c:pt>
                <c:pt idx="7726">
                  <c:v>-132.423</c:v>
                </c:pt>
                <c:pt idx="7727">
                  <c:v>-132.42099999999999</c:v>
                </c:pt>
                <c:pt idx="7728">
                  <c:v>-132.41900000000001</c:v>
                </c:pt>
                <c:pt idx="7729">
                  <c:v>-132.417</c:v>
                </c:pt>
                <c:pt idx="7730">
                  <c:v>-132.41499999999999</c:v>
                </c:pt>
                <c:pt idx="7731">
                  <c:v>-132.41300000000001</c:v>
                </c:pt>
                <c:pt idx="7732">
                  <c:v>-132.411</c:v>
                </c:pt>
                <c:pt idx="7733">
                  <c:v>-132.40899999999999</c:v>
                </c:pt>
                <c:pt idx="7734">
                  <c:v>-132.40700000000001</c:v>
                </c:pt>
                <c:pt idx="7735">
                  <c:v>-132.405</c:v>
                </c:pt>
                <c:pt idx="7736">
                  <c:v>-132.40299999999999</c:v>
                </c:pt>
                <c:pt idx="7737">
                  <c:v>-132.40100000000001</c:v>
                </c:pt>
                <c:pt idx="7738">
                  <c:v>-132.399</c:v>
                </c:pt>
                <c:pt idx="7739">
                  <c:v>-132.39699999999999</c:v>
                </c:pt>
                <c:pt idx="7740">
                  <c:v>-132.39500000000001</c:v>
                </c:pt>
                <c:pt idx="7741">
                  <c:v>-132.393</c:v>
                </c:pt>
                <c:pt idx="7742">
                  <c:v>-132.39099999999999</c:v>
                </c:pt>
                <c:pt idx="7743">
                  <c:v>-132.38900000000001</c:v>
                </c:pt>
                <c:pt idx="7744">
                  <c:v>-132.387</c:v>
                </c:pt>
                <c:pt idx="7745">
                  <c:v>-132.38499999999999</c:v>
                </c:pt>
                <c:pt idx="7746">
                  <c:v>-132.38300000000001</c:v>
                </c:pt>
                <c:pt idx="7747">
                  <c:v>-132.381</c:v>
                </c:pt>
                <c:pt idx="7748">
                  <c:v>-132.37899999999999</c:v>
                </c:pt>
                <c:pt idx="7749">
                  <c:v>-132.37700000000001</c:v>
                </c:pt>
                <c:pt idx="7750">
                  <c:v>-132.375</c:v>
                </c:pt>
                <c:pt idx="7751">
                  <c:v>-132.37299999999999</c:v>
                </c:pt>
                <c:pt idx="7752">
                  <c:v>-132.37100000000001</c:v>
                </c:pt>
                <c:pt idx="7753">
                  <c:v>-132.369</c:v>
                </c:pt>
                <c:pt idx="7754">
                  <c:v>-132.36699999999999</c:v>
                </c:pt>
                <c:pt idx="7755">
                  <c:v>-132.36500000000001</c:v>
                </c:pt>
                <c:pt idx="7756">
                  <c:v>-132.363</c:v>
                </c:pt>
                <c:pt idx="7757">
                  <c:v>-132.36099999999999</c:v>
                </c:pt>
                <c:pt idx="7758">
                  <c:v>-132.35900000000001</c:v>
                </c:pt>
                <c:pt idx="7759">
                  <c:v>-132.357</c:v>
                </c:pt>
                <c:pt idx="7760">
                  <c:v>-132.35499999999999</c:v>
                </c:pt>
                <c:pt idx="7761">
                  <c:v>-132.35300000000001</c:v>
                </c:pt>
                <c:pt idx="7762">
                  <c:v>-132.351</c:v>
                </c:pt>
                <c:pt idx="7763">
                  <c:v>-132.34899999999999</c:v>
                </c:pt>
                <c:pt idx="7764">
                  <c:v>-132.34700000000001</c:v>
                </c:pt>
                <c:pt idx="7765">
                  <c:v>-132.345</c:v>
                </c:pt>
                <c:pt idx="7766">
                  <c:v>-132.34299999999999</c:v>
                </c:pt>
                <c:pt idx="7767">
                  <c:v>-132.34100000000001</c:v>
                </c:pt>
                <c:pt idx="7768">
                  <c:v>-132.339</c:v>
                </c:pt>
                <c:pt idx="7769">
                  <c:v>-132.33699999999999</c:v>
                </c:pt>
                <c:pt idx="7770">
                  <c:v>-132.33500000000001</c:v>
                </c:pt>
                <c:pt idx="7771">
                  <c:v>-132.333</c:v>
                </c:pt>
                <c:pt idx="7772">
                  <c:v>-132.33099999999999</c:v>
                </c:pt>
                <c:pt idx="7773">
                  <c:v>-132.32900000000001</c:v>
                </c:pt>
                <c:pt idx="7774">
                  <c:v>-132.327</c:v>
                </c:pt>
                <c:pt idx="7775">
                  <c:v>-132.32499999999999</c:v>
                </c:pt>
                <c:pt idx="7776">
                  <c:v>-132.32300000000001</c:v>
                </c:pt>
                <c:pt idx="7777">
                  <c:v>-132.321</c:v>
                </c:pt>
                <c:pt idx="7778">
                  <c:v>-132.31899999999999</c:v>
                </c:pt>
                <c:pt idx="7779">
                  <c:v>-132.31700000000001</c:v>
                </c:pt>
                <c:pt idx="7780">
                  <c:v>-132.315</c:v>
                </c:pt>
                <c:pt idx="7781">
                  <c:v>-132.31299999999999</c:v>
                </c:pt>
                <c:pt idx="7782">
                  <c:v>-132.31100000000001</c:v>
                </c:pt>
                <c:pt idx="7783">
                  <c:v>-132.309</c:v>
                </c:pt>
                <c:pt idx="7784">
                  <c:v>-132.30699999999999</c:v>
                </c:pt>
                <c:pt idx="7785">
                  <c:v>-132.30500000000001</c:v>
                </c:pt>
                <c:pt idx="7786">
                  <c:v>-132.303</c:v>
                </c:pt>
                <c:pt idx="7787">
                  <c:v>-132.30099999999999</c:v>
                </c:pt>
                <c:pt idx="7788">
                  <c:v>-132.29900000000001</c:v>
                </c:pt>
                <c:pt idx="7789">
                  <c:v>-132.297</c:v>
                </c:pt>
                <c:pt idx="7790">
                  <c:v>-132.29499999999999</c:v>
                </c:pt>
                <c:pt idx="7791">
                  <c:v>-132.29300000000001</c:v>
                </c:pt>
                <c:pt idx="7792">
                  <c:v>-132.291</c:v>
                </c:pt>
                <c:pt idx="7793">
                  <c:v>-132.28899999999999</c:v>
                </c:pt>
                <c:pt idx="7794">
                  <c:v>-132.28700000000001</c:v>
                </c:pt>
                <c:pt idx="7795">
                  <c:v>-132.285</c:v>
                </c:pt>
                <c:pt idx="7796">
                  <c:v>-132.28299999999999</c:v>
                </c:pt>
                <c:pt idx="7797">
                  <c:v>-132.28100000000001</c:v>
                </c:pt>
                <c:pt idx="7798">
                  <c:v>-132.279</c:v>
                </c:pt>
                <c:pt idx="7799">
                  <c:v>-132.27699999999999</c:v>
                </c:pt>
                <c:pt idx="7800">
                  <c:v>-132.27500000000001</c:v>
                </c:pt>
                <c:pt idx="7801">
                  <c:v>-132.273</c:v>
                </c:pt>
                <c:pt idx="7802">
                  <c:v>-132.27100000000002</c:v>
                </c:pt>
                <c:pt idx="7803">
                  <c:v>-132.26900000000001</c:v>
                </c:pt>
                <c:pt idx="7804">
                  <c:v>-132.267</c:v>
                </c:pt>
                <c:pt idx="7805">
                  <c:v>-132.26499999999999</c:v>
                </c:pt>
                <c:pt idx="7806">
                  <c:v>-132.26300000000001</c:v>
                </c:pt>
                <c:pt idx="7807">
                  <c:v>-132.261</c:v>
                </c:pt>
                <c:pt idx="7808">
                  <c:v>-132.25900000000001</c:v>
                </c:pt>
                <c:pt idx="7809">
                  <c:v>-132.25700000000001</c:v>
                </c:pt>
                <c:pt idx="7810">
                  <c:v>-132.255</c:v>
                </c:pt>
                <c:pt idx="7811">
                  <c:v>-132.25299999999999</c:v>
                </c:pt>
                <c:pt idx="7812">
                  <c:v>-132.251</c:v>
                </c:pt>
                <c:pt idx="7813">
                  <c:v>-132.249</c:v>
                </c:pt>
                <c:pt idx="7814">
                  <c:v>-132.24700000000001</c:v>
                </c:pt>
                <c:pt idx="7815">
                  <c:v>-132.245</c:v>
                </c:pt>
                <c:pt idx="7816">
                  <c:v>-132.24299999999999</c:v>
                </c:pt>
                <c:pt idx="7817">
                  <c:v>-132.24099999999999</c:v>
                </c:pt>
                <c:pt idx="7818">
                  <c:v>-132.239</c:v>
                </c:pt>
                <c:pt idx="7819">
                  <c:v>-132.23699999999999</c:v>
                </c:pt>
                <c:pt idx="7820">
                  <c:v>-132.23500000000001</c:v>
                </c:pt>
                <c:pt idx="7821">
                  <c:v>-132.233</c:v>
                </c:pt>
                <c:pt idx="7822">
                  <c:v>-132.23099999999999</c:v>
                </c:pt>
                <c:pt idx="7823">
                  <c:v>-132.22899999999998</c:v>
                </c:pt>
                <c:pt idx="7824">
                  <c:v>-132.227</c:v>
                </c:pt>
                <c:pt idx="7825">
                  <c:v>-132.22499999999999</c:v>
                </c:pt>
                <c:pt idx="7826">
                  <c:v>-132.22300000000001</c:v>
                </c:pt>
                <c:pt idx="7827">
                  <c:v>-132.221</c:v>
                </c:pt>
                <c:pt idx="7828">
                  <c:v>-132.21899999999999</c:v>
                </c:pt>
                <c:pt idx="7829">
                  <c:v>-132.21700000000001</c:v>
                </c:pt>
                <c:pt idx="7830">
                  <c:v>-132.215</c:v>
                </c:pt>
                <c:pt idx="7831">
                  <c:v>-132.21299999999999</c:v>
                </c:pt>
                <c:pt idx="7832">
                  <c:v>-132.21100000000001</c:v>
                </c:pt>
                <c:pt idx="7833">
                  <c:v>-132.209</c:v>
                </c:pt>
                <c:pt idx="7834">
                  <c:v>-132.20699999999999</c:v>
                </c:pt>
                <c:pt idx="7835">
                  <c:v>-132.20500000000001</c:v>
                </c:pt>
                <c:pt idx="7836">
                  <c:v>-132.203</c:v>
                </c:pt>
                <c:pt idx="7837">
                  <c:v>-132.20099999999999</c:v>
                </c:pt>
                <c:pt idx="7838">
                  <c:v>-132.19900000000001</c:v>
                </c:pt>
                <c:pt idx="7839">
                  <c:v>-132.197</c:v>
                </c:pt>
                <c:pt idx="7840">
                  <c:v>-132.19499999999999</c:v>
                </c:pt>
                <c:pt idx="7841">
                  <c:v>-132.19300000000001</c:v>
                </c:pt>
                <c:pt idx="7842">
                  <c:v>-132.191</c:v>
                </c:pt>
                <c:pt idx="7843">
                  <c:v>-132.18899999999999</c:v>
                </c:pt>
                <c:pt idx="7844">
                  <c:v>-132.18700000000001</c:v>
                </c:pt>
                <c:pt idx="7845">
                  <c:v>-132.185</c:v>
                </c:pt>
                <c:pt idx="7846">
                  <c:v>-132.18299999999999</c:v>
                </c:pt>
                <c:pt idx="7847">
                  <c:v>-132.18100000000001</c:v>
                </c:pt>
                <c:pt idx="7848">
                  <c:v>-132.179</c:v>
                </c:pt>
                <c:pt idx="7849">
                  <c:v>-132.17699999999999</c:v>
                </c:pt>
                <c:pt idx="7850">
                  <c:v>-132.17500000000001</c:v>
                </c:pt>
                <c:pt idx="7851">
                  <c:v>-132.173</c:v>
                </c:pt>
                <c:pt idx="7852">
                  <c:v>-132.17099999999999</c:v>
                </c:pt>
                <c:pt idx="7853">
                  <c:v>-132.16900000000001</c:v>
                </c:pt>
                <c:pt idx="7854">
                  <c:v>-132.167</c:v>
                </c:pt>
                <c:pt idx="7855">
                  <c:v>-132.16499999999999</c:v>
                </c:pt>
                <c:pt idx="7856">
                  <c:v>-132.16300000000001</c:v>
                </c:pt>
                <c:pt idx="7857">
                  <c:v>-132.161</c:v>
                </c:pt>
                <c:pt idx="7858">
                  <c:v>-132.15899999999999</c:v>
                </c:pt>
                <c:pt idx="7859">
                  <c:v>-132.15700000000001</c:v>
                </c:pt>
                <c:pt idx="7860">
                  <c:v>-132.155</c:v>
                </c:pt>
                <c:pt idx="7861">
                  <c:v>-132.15299999999999</c:v>
                </c:pt>
                <c:pt idx="7862">
                  <c:v>-132.15100000000001</c:v>
                </c:pt>
                <c:pt idx="7863">
                  <c:v>-132.149</c:v>
                </c:pt>
                <c:pt idx="7864">
                  <c:v>-132.14699999999999</c:v>
                </c:pt>
                <c:pt idx="7865">
                  <c:v>-132.14500000000001</c:v>
                </c:pt>
                <c:pt idx="7866">
                  <c:v>-132.143</c:v>
                </c:pt>
                <c:pt idx="7867">
                  <c:v>-132.14099999999999</c:v>
                </c:pt>
                <c:pt idx="7868">
                  <c:v>-132.13900000000001</c:v>
                </c:pt>
                <c:pt idx="7869">
                  <c:v>-132.137</c:v>
                </c:pt>
                <c:pt idx="7870">
                  <c:v>-132.13499999999999</c:v>
                </c:pt>
                <c:pt idx="7871">
                  <c:v>-132.13300000000001</c:v>
                </c:pt>
                <c:pt idx="7872">
                  <c:v>-132.131</c:v>
                </c:pt>
                <c:pt idx="7873">
                  <c:v>-132.12899999999999</c:v>
                </c:pt>
                <c:pt idx="7874">
                  <c:v>-132.12700000000001</c:v>
                </c:pt>
                <c:pt idx="7875">
                  <c:v>-132.125</c:v>
                </c:pt>
                <c:pt idx="7876">
                  <c:v>-132.12299999999999</c:v>
                </c:pt>
                <c:pt idx="7877">
                  <c:v>-132.12100000000001</c:v>
                </c:pt>
                <c:pt idx="7878">
                  <c:v>-132.119</c:v>
                </c:pt>
                <c:pt idx="7879">
                  <c:v>-132.11699999999999</c:v>
                </c:pt>
                <c:pt idx="7880">
                  <c:v>-132.11500000000001</c:v>
                </c:pt>
                <c:pt idx="7881">
                  <c:v>-132.113</c:v>
                </c:pt>
                <c:pt idx="7882">
                  <c:v>-132.11099999999999</c:v>
                </c:pt>
                <c:pt idx="7883">
                  <c:v>-132.10900000000001</c:v>
                </c:pt>
                <c:pt idx="7884">
                  <c:v>-132.107</c:v>
                </c:pt>
                <c:pt idx="7885">
                  <c:v>-132.10499999999999</c:v>
                </c:pt>
                <c:pt idx="7886">
                  <c:v>-132.10300000000001</c:v>
                </c:pt>
                <c:pt idx="7887">
                  <c:v>-132.101</c:v>
                </c:pt>
                <c:pt idx="7888">
                  <c:v>-132.09899999999999</c:v>
                </c:pt>
                <c:pt idx="7889">
                  <c:v>-132.09700000000001</c:v>
                </c:pt>
                <c:pt idx="7890">
                  <c:v>-132.095</c:v>
                </c:pt>
                <c:pt idx="7891">
                  <c:v>-132.09299999999999</c:v>
                </c:pt>
                <c:pt idx="7892">
                  <c:v>-132.09100000000001</c:v>
                </c:pt>
                <c:pt idx="7893">
                  <c:v>-132.089</c:v>
                </c:pt>
                <c:pt idx="7894">
                  <c:v>-132.08699999999999</c:v>
                </c:pt>
                <c:pt idx="7895">
                  <c:v>-132.08500000000001</c:v>
                </c:pt>
                <c:pt idx="7896">
                  <c:v>-132.083</c:v>
                </c:pt>
                <c:pt idx="7897">
                  <c:v>-132.08099999999999</c:v>
                </c:pt>
                <c:pt idx="7898">
                  <c:v>-132.07900000000001</c:v>
                </c:pt>
                <c:pt idx="7899">
                  <c:v>-132.077</c:v>
                </c:pt>
                <c:pt idx="7900">
                  <c:v>-132.07499999999999</c:v>
                </c:pt>
                <c:pt idx="7901">
                  <c:v>-132.07300000000001</c:v>
                </c:pt>
                <c:pt idx="7902">
                  <c:v>-132.071</c:v>
                </c:pt>
                <c:pt idx="7903">
                  <c:v>-132.06899999999999</c:v>
                </c:pt>
                <c:pt idx="7904">
                  <c:v>-132.06700000000001</c:v>
                </c:pt>
                <c:pt idx="7905">
                  <c:v>-132.065</c:v>
                </c:pt>
                <c:pt idx="7906">
                  <c:v>-132.06299999999999</c:v>
                </c:pt>
                <c:pt idx="7907">
                  <c:v>-132.06100000000001</c:v>
                </c:pt>
                <c:pt idx="7908">
                  <c:v>-132.059</c:v>
                </c:pt>
                <c:pt idx="7909">
                  <c:v>-132.05699999999999</c:v>
                </c:pt>
                <c:pt idx="7910">
                  <c:v>-132.05500000000001</c:v>
                </c:pt>
                <c:pt idx="7911">
                  <c:v>-132.053</c:v>
                </c:pt>
                <c:pt idx="7912">
                  <c:v>-132.05099999999999</c:v>
                </c:pt>
                <c:pt idx="7913">
                  <c:v>-132.04900000000001</c:v>
                </c:pt>
                <c:pt idx="7914">
                  <c:v>-132.047</c:v>
                </c:pt>
                <c:pt idx="7915">
                  <c:v>-132.04499999999999</c:v>
                </c:pt>
                <c:pt idx="7916">
                  <c:v>-132.04300000000001</c:v>
                </c:pt>
                <c:pt idx="7917">
                  <c:v>-132.041</c:v>
                </c:pt>
                <c:pt idx="7918">
                  <c:v>-132.03899999999999</c:v>
                </c:pt>
                <c:pt idx="7919">
                  <c:v>-132.03700000000001</c:v>
                </c:pt>
                <c:pt idx="7920">
                  <c:v>-132.035</c:v>
                </c:pt>
                <c:pt idx="7921">
                  <c:v>-132.03299999999999</c:v>
                </c:pt>
                <c:pt idx="7922">
                  <c:v>-132.03100000000001</c:v>
                </c:pt>
                <c:pt idx="7923">
                  <c:v>-132.029</c:v>
                </c:pt>
                <c:pt idx="7924">
                  <c:v>-132.02699999999999</c:v>
                </c:pt>
                <c:pt idx="7925">
                  <c:v>-132.02500000000001</c:v>
                </c:pt>
                <c:pt idx="7926">
                  <c:v>-132.023</c:v>
                </c:pt>
                <c:pt idx="7927">
                  <c:v>-132.02100000000002</c:v>
                </c:pt>
                <c:pt idx="7928">
                  <c:v>-132.01900000000001</c:v>
                </c:pt>
                <c:pt idx="7929">
                  <c:v>-132.017</c:v>
                </c:pt>
                <c:pt idx="7930">
                  <c:v>-132.01499999999999</c:v>
                </c:pt>
                <c:pt idx="7931">
                  <c:v>-132.01300000000001</c:v>
                </c:pt>
                <c:pt idx="7932">
                  <c:v>-132.011</c:v>
                </c:pt>
                <c:pt idx="7933">
                  <c:v>-132.00900000000001</c:v>
                </c:pt>
                <c:pt idx="7934">
                  <c:v>-132.00700000000001</c:v>
                </c:pt>
                <c:pt idx="7935">
                  <c:v>-132.005</c:v>
                </c:pt>
                <c:pt idx="7936">
                  <c:v>-132.00299999999999</c:v>
                </c:pt>
                <c:pt idx="7937">
                  <c:v>-132.001</c:v>
                </c:pt>
                <c:pt idx="7938">
                  <c:v>-131.999</c:v>
                </c:pt>
                <c:pt idx="7939">
                  <c:v>-131.99700000000001</c:v>
                </c:pt>
                <c:pt idx="7940">
                  <c:v>-131.995</c:v>
                </c:pt>
                <c:pt idx="7941">
                  <c:v>-131.99299999999999</c:v>
                </c:pt>
                <c:pt idx="7942">
                  <c:v>-131.99099999999999</c:v>
                </c:pt>
                <c:pt idx="7943">
                  <c:v>-131.989</c:v>
                </c:pt>
                <c:pt idx="7944">
                  <c:v>-131.98699999999999</c:v>
                </c:pt>
                <c:pt idx="7945">
                  <c:v>-131.98500000000001</c:v>
                </c:pt>
                <c:pt idx="7946">
                  <c:v>-131.983</c:v>
                </c:pt>
                <c:pt idx="7947">
                  <c:v>-131.98099999999999</c:v>
                </c:pt>
                <c:pt idx="7948">
                  <c:v>-131.97899999999998</c:v>
                </c:pt>
                <c:pt idx="7949">
                  <c:v>-131.977</c:v>
                </c:pt>
                <c:pt idx="7950">
                  <c:v>-131.97499999999999</c:v>
                </c:pt>
                <c:pt idx="7951">
                  <c:v>-131.97300000000001</c:v>
                </c:pt>
                <c:pt idx="7952">
                  <c:v>-131.971</c:v>
                </c:pt>
                <c:pt idx="7953">
                  <c:v>-131.96899999999999</c:v>
                </c:pt>
                <c:pt idx="7954">
                  <c:v>-131.96700000000001</c:v>
                </c:pt>
                <c:pt idx="7955">
                  <c:v>-131.965</c:v>
                </c:pt>
                <c:pt idx="7956">
                  <c:v>-131.96299999999999</c:v>
                </c:pt>
                <c:pt idx="7957">
                  <c:v>-131.96100000000001</c:v>
                </c:pt>
                <c:pt idx="7958">
                  <c:v>-131.959</c:v>
                </c:pt>
                <c:pt idx="7959">
                  <c:v>-131.95699999999999</c:v>
                </c:pt>
                <c:pt idx="7960">
                  <c:v>-131.95500000000001</c:v>
                </c:pt>
                <c:pt idx="7961">
                  <c:v>-131.953</c:v>
                </c:pt>
                <c:pt idx="7962">
                  <c:v>-131.95099999999999</c:v>
                </c:pt>
                <c:pt idx="7963">
                  <c:v>-131.94900000000001</c:v>
                </c:pt>
                <c:pt idx="7964">
                  <c:v>-131.947</c:v>
                </c:pt>
                <c:pt idx="7965">
                  <c:v>-131.94499999999999</c:v>
                </c:pt>
                <c:pt idx="7966">
                  <c:v>-131.94300000000001</c:v>
                </c:pt>
                <c:pt idx="7967">
                  <c:v>-131.941</c:v>
                </c:pt>
                <c:pt idx="7968">
                  <c:v>-131.93899999999999</c:v>
                </c:pt>
                <c:pt idx="7969">
                  <c:v>-131.93700000000001</c:v>
                </c:pt>
                <c:pt idx="7970">
                  <c:v>-131.935</c:v>
                </c:pt>
                <c:pt idx="7971">
                  <c:v>-131.93299999999999</c:v>
                </c:pt>
                <c:pt idx="7972">
                  <c:v>-131.93100000000001</c:v>
                </c:pt>
                <c:pt idx="7973">
                  <c:v>-131.929</c:v>
                </c:pt>
                <c:pt idx="7974">
                  <c:v>-131.92699999999999</c:v>
                </c:pt>
                <c:pt idx="7975">
                  <c:v>-131.92500000000001</c:v>
                </c:pt>
                <c:pt idx="7976">
                  <c:v>-131.923</c:v>
                </c:pt>
                <c:pt idx="7977">
                  <c:v>-131.92099999999999</c:v>
                </c:pt>
                <c:pt idx="7978">
                  <c:v>-131.91900000000001</c:v>
                </c:pt>
                <c:pt idx="7979">
                  <c:v>-131.917</c:v>
                </c:pt>
                <c:pt idx="7980">
                  <c:v>-131.91499999999999</c:v>
                </c:pt>
                <c:pt idx="7981">
                  <c:v>-131.91300000000001</c:v>
                </c:pt>
                <c:pt idx="7982">
                  <c:v>-131.911</c:v>
                </c:pt>
                <c:pt idx="7983">
                  <c:v>-131.90899999999999</c:v>
                </c:pt>
                <c:pt idx="7984">
                  <c:v>-131.90700000000001</c:v>
                </c:pt>
                <c:pt idx="7985">
                  <c:v>-131.905</c:v>
                </c:pt>
                <c:pt idx="7986">
                  <c:v>-131.90299999999999</c:v>
                </c:pt>
                <c:pt idx="7987">
                  <c:v>-131.90100000000001</c:v>
                </c:pt>
                <c:pt idx="7988">
                  <c:v>-131.899</c:v>
                </c:pt>
                <c:pt idx="7989">
                  <c:v>-131.89699999999999</c:v>
                </c:pt>
                <c:pt idx="7990">
                  <c:v>-131.89500000000001</c:v>
                </c:pt>
                <c:pt idx="7991">
                  <c:v>-131.893</c:v>
                </c:pt>
                <c:pt idx="7992">
                  <c:v>-131.89099999999999</c:v>
                </c:pt>
                <c:pt idx="7993">
                  <c:v>-131.88900000000001</c:v>
                </c:pt>
                <c:pt idx="7994">
                  <c:v>-131.887</c:v>
                </c:pt>
                <c:pt idx="7995">
                  <c:v>-131.88499999999999</c:v>
                </c:pt>
                <c:pt idx="7996">
                  <c:v>-131.88300000000001</c:v>
                </c:pt>
                <c:pt idx="7997">
                  <c:v>-131.881</c:v>
                </c:pt>
                <c:pt idx="7998">
                  <c:v>-131.87899999999999</c:v>
                </c:pt>
                <c:pt idx="7999">
                  <c:v>-131.87700000000001</c:v>
                </c:pt>
                <c:pt idx="8000">
                  <c:v>-131.875</c:v>
                </c:pt>
                <c:pt idx="8001">
                  <c:v>-131.87299999999999</c:v>
                </c:pt>
                <c:pt idx="8002">
                  <c:v>-131.87100000000001</c:v>
                </c:pt>
                <c:pt idx="8003">
                  <c:v>-131.869</c:v>
                </c:pt>
                <c:pt idx="8004">
                  <c:v>-131.86699999999999</c:v>
                </c:pt>
                <c:pt idx="8005">
                  <c:v>-131.86500000000001</c:v>
                </c:pt>
                <c:pt idx="8006">
                  <c:v>-131.863</c:v>
                </c:pt>
                <c:pt idx="8007">
                  <c:v>-131.86099999999999</c:v>
                </c:pt>
                <c:pt idx="8008">
                  <c:v>-131.85900000000001</c:v>
                </c:pt>
                <c:pt idx="8009">
                  <c:v>-131.857</c:v>
                </c:pt>
                <c:pt idx="8010">
                  <c:v>-131.85499999999999</c:v>
                </c:pt>
                <c:pt idx="8011">
                  <c:v>-131.85300000000001</c:v>
                </c:pt>
                <c:pt idx="8012">
                  <c:v>-131.851</c:v>
                </c:pt>
                <c:pt idx="8013">
                  <c:v>-131.84899999999999</c:v>
                </c:pt>
                <c:pt idx="8014">
                  <c:v>-131.84700000000001</c:v>
                </c:pt>
                <c:pt idx="8015">
                  <c:v>-131.845</c:v>
                </c:pt>
                <c:pt idx="8016">
                  <c:v>-131.84299999999999</c:v>
                </c:pt>
                <c:pt idx="8017">
                  <c:v>-131.84100000000001</c:v>
                </c:pt>
                <c:pt idx="8018">
                  <c:v>-131.839</c:v>
                </c:pt>
                <c:pt idx="8019">
                  <c:v>-131.83699999999999</c:v>
                </c:pt>
                <c:pt idx="8020">
                  <c:v>-131.83500000000001</c:v>
                </c:pt>
                <c:pt idx="8021">
                  <c:v>-131.833</c:v>
                </c:pt>
                <c:pt idx="8022">
                  <c:v>-131.83099999999999</c:v>
                </c:pt>
                <c:pt idx="8023">
                  <c:v>-131.82900000000001</c:v>
                </c:pt>
                <c:pt idx="8024">
                  <c:v>-131.827</c:v>
                </c:pt>
                <c:pt idx="8025">
                  <c:v>-131.82499999999999</c:v>
                </c:pt>
                <c:pt idx="8026">
                  <c:v>-131.82300000000001</c:v>
                </c:pt>
                <c:pt idx="8027">
                  <c:v>-131.821</c:v>
                </c:pt>
                <c:pt idx="8028">
                  <c:v>-131.81899999999999</c:v>
                </c:pt>
                <c:pt idx="8029">
                  <c:v>-131.81700000000001</c:v>
                </c:pt>
                <c:pt idx="8030">
                  <c:v>-131.815</c:v>
                </c:pt>
                <c:pt idx="8031">
                  <c:v>-131.81299999999999</c:v>
                </c:pt>
                <c:pt idx="8032">
                  <c:v>-131.81100000000001</c:v>
                </c:pt>
                <c:pt idx="8033">
                  <c:v>-131.809</c:v>
                </c:pt>
                <c:pt idx="8034">
                  <c:v>-131.80699999999999</c:v>
                </c:pt>
                <c:pt idx="8035">
                  <c:v>-131.80500000000001</c:v>
                </c:pt>
                <c:pt idx="8036">
                  <c:v>-131.803</c:v>
                </c:pt>
                <c:pt idx="8037">
                  <c:v>-131.80099999999999</c:v>
                </c:pt>
                <c:pt idx="8038">
                  <c:v>-131.79900000000001</c:v>
                </c:pt>
                <c:pt idx="8039">
                  <c:v>-131.797</c:v>
                </c:pt>
                <c:pt idx="8040">
                  <c:v>-131.79500000000002</c:v>
                </c:pt>
                <c:pt idx="8041">
                  <c:v>-131.79300000000001</c:v>
                </c:pt>
                <c:pt idx="8042">
                  <c:v>-131.791</c:v>
                </c:pt>
                <c:pt idx="8043">
                  <c:v>-131.78899999999999</c:v>
                </c:pt>
                <c:pt idx="8044">
                  <c:v>-131.78700000000001</c:v>
                </c:pt>
                <c:pt idx="8045">
                  <c:v>-131.785</c:v>
                </c:pt>
                <c:pt idx="8046">
                  <c:v>-131.78300000000002</c:v>
                </c:pt>
                <c:pt idx="8047">
                  <c:v>-131.78100000000001</c:v>
                </c:pt>
                <c:pt idx="8048">
                  <c:v>-131.779</c:v>
                </c:pt>
                <c:pt idx="8049">
                  <c:v>-131.77699999999999</c:v>
                </c:pt>
                <c:pt idx="8050">
                  <c:v>-131.77500000000001</c:v>
                </c:pt>
                <c:pt idx="8051">
                  <c:v>-131.773</c:v>
                </c:pt>
                <c:pt idx="8052">
                  <c:v>-131.77100000000002</c:v>
                </c:pt>
                <c:pt idx="8053">
                  <c:v>-131.76900000000001</c:v>
                </c:pt>
                <c:pt idx="8054">
                  <c:v>-131.767</c:v>
                </c:pt>
                <c:pt idx="8055">
                  <c:v>-131.76499999999999</c:v>
                </c:pt>
                <c:pt idx="8056">
                  <c:v>-131.76300000000001</c:v>
                </c:pt>
                <c:pt idx="8057">
                  <c:v>-131.761</c:v>
                </c:pt>
                <c:pt idx="8058">
                  <c:v>-131.75900000000001</c:v>
                </c:pt>
                <c:pt idx="8059">
                  <c:v>-131.75700000000001</c:v>
                </c:pt>
                <c:pt idx="8060">
                  <c:v>-131.755</c:v>
                </c:pt>
                <c:pt idx="8061">
                  <c:v>-131.75299999999999</c:v>
                </c:pt>
                <c:pt idx="8062">
                  <c:v>-131.751</c:v>
                </c:pt>
                <c:pt idx="8063">
                  <c:v>-131.749</c:v>
                </c:pt>
                <c:pt idx="8064">
                  <c:v>-131.74700000000001</c:v>
                </c:pt>
                <c:pt idx="8065">
                  <c:v>-131.745</c:v>
                </c:pt>
                <c:pt idx="8066">
                  <c:v>-131.74299999999999</c:v>
                </c:pt>
                <c:pt idx="8067">
                  <c:v>-131.74099999999999</c:v>
                </c:pt>
                <c:pt idx="8068">
                  <c:v>-131.739</c:v>
                </c:pt>
                <c:pt idx="8069">
                  <c:v>-131.73699999999999</c:v>
                </c:pt>
                <c:pt idx="8070">
                  <c:v>-131.73500000000001</c:v>
                </c:pt>
                <c:pt idx="8071">
                  <c:v>-131.733</c:v>
                </c:pt>
                <c:pt idx="8072">
                  <c:v>-131.73099999999999</c:v>
                </c:pt>
                <c:pt idx="8073">
                  <c:v>-131.72899999999998</c:v>
                </c:pt>
                <c:pt idx="8074">
                  <c:v>-131.727</c:v>
                </c:pt>
                <c:pt idx="8075">
                  <c:v>-131.72499999999999</c:v>
                </c:pt>
                <c:pt idx="8076">
                  <c:v>-131.72300000000001</c:v>
                </c:pt>
                <c:pt idx="8077">
                  <c:v>-131.721</c:v>
                </c:pt>
                <c:pt idx="8078">
                  <c:v>-131.71899999999999</c:v>
                </c:pt>
                <c:pt idx="8079">
                  <c:v>-131.71699999999998</c:v>
                </c:pt>
                <c:pt idx="8080">
                  <c:v>-131.715</c:v>
                </c:pt>
                <c:pt idx="8081">
                  <c:v>-131.71299999999999</c:v>
                </c:pt>
                <c:pt idx="8082">
                  <c:v>-131.71100000000001</c:v>
                </c:pt>
                <c:pt idx="8083">
                  <c:v>-131.709</c:v>
                </c:pt>
                <c:pt idx="8084">
                  <c:v>-131.70699999999999</c:v>
                </c:pt>
                <c:pt idx="8085">
                  <c:v>-131.70499999999998</c:v>
                </c:pt>
                <c:pt idx="8086">
                  <c:v>-131.703</c:v>
                </c:pt>
                <c:pt idx="8087">
                  <c:v>-131.70099999999999</c:v>
                </c:pt>
                <c:pt idx="8088">
                  <c:v>-131.69900000000001</c:v>
                </c:pt>
                <c:pt idx="8089">
                  <c:v>-131.697</c:v>
                </c:pt>
                <c:pt idx="8090">
                  <c:v>-131.69499999999999</c:v>
                </c:pt>
                <c:pt idx="8091">
                  <c:v>-131.69300000000001</c:v>
                </c:pt>
                <c:pt idx="8092">
                  <c:v>-131.691</c:v>
                </c:pt>
                <c:pt idx="8093">
                  <c:v>-131.68899999999999</c:v>
                </c:pt>
                <c:pt idx="8094">
                  <c:v>-131.68700000000001</c:v>
                </c:pt>
                <c:pt idx="8095">
                  <c:v>-131.685</c:v>
                </c:pt>
                <c:pt idx="8096">
                  <c:v>-131.68299999999999</c:v>
                </c:pt>
                <c:pt idx="8097">
                  <c:v>-131.68100000000001</c:v>
                </c:pt>
                <c:pt idx="8098">
                  <c:v>-131.679</c:v>
                </c:pt>
                <c:pt idx="8099">
                  <c:v>-131.67699999999999</c:v>
                </c:pt>
                <c:pt idx="8100">
                  <c:v>-131.67500000000001</c:v>
                </c:pt>
                <c:pt idx="8101">
                  <c:v>-131.673</c:v>
                </c:pt>
                <c:pt idx="8102">
                  <c:v>-131.67099999999999</c:v>
                </c:pt>
                <c:pt idx="8103">
                  <c:v>-131.66900000000001</c:v>
                </c:pt>
                <c:pt idx="8104">
                  <c:v>-131.667</c:v>
                </c:pt>
                <c:pt idx="8105">
                  <c:v>-131.66499999999999</c:v>
                </c:pt>
                <c:pt idx="8106">
                  <c:v>-131.66300000000001</c:v>
                </c:pt>
                <c:pt idx="8107">
                  <c:v>-131.661</c:v>
                </c:pt>
                <c:pt idx="8108">
                  <c:v>-131.65899999999999</c:v>
                </c:pt>
                <c:pt idx="8109">
                  <c:v>-131.65700000000001</c:v>
                </c:pt>
                <c:pt idx="8110">
                  <c:v>-131.655</c:v>
                </c:pt>
                <c:pt idx="8111">
                  <c:v>-131.65299999999999</c:v>
                </c:pt>
                <c:pt idx="8112">
                  <c:v>-131.65100000000001</c:v>
                </c:pt>
                <c:pt idx="8113">
                  <c:v>-131.649</c:v>
                </c:pt>
                <c:pt idx="8114">
                  <c:v>-131.64699999999999</c:v>
                </c:pt>
                <c:pt idx="8115">
                  <c:v>-131.64500000000001</c:v>
                </c:pt>
                <c:pt idx="8116">
                  <c:v>-131.643</c:v>
                </c:pt>
                <c:pt idx="8117">
                  <c:v>-131.64099999999999</c:v>
                </c:pt>
                <c:pt idx="8118">
                  <c:v>-131.63900000000001</c:v>
                </c:pt>
                <c:pt idx="8119">
                  <c:v>-131.637</c:v>
                </c:pt>
                <c:pt idx="8120">
                  <c:v>-131.63499999999999</c:v>
                </c:pt>
                <c:pt idx="8121">
                  <c:v>-131.63300000000001</c:v>
                </c:pt>
                <c:pt idx="8122">
                  <c:v>-131.631</c:v>
                </c:pt>
                <c:pt idx="8123">
                  <c:v>-131.62899999999999</c:v>
                </c:pt>
                <c:pt idx="8124">
                  <c:v>-131.62700000000001</c:v>
                </c:pt>
                <c:pt idx="8125">
                  <c:v>-131.625</c:v>
                </c:pt>
                <c:pt idx="8126">
                  <c:v>-131.62299999999999</c:v>
                </c:pt>
                <c:pt idx="8127">
                  <c:v>-131.62100000000001</c:v>
                </c:pt>
                <c:pt idx="8128">
                  <c:v>-131.619</c:v>
                </c:pt>
                <c:pt idx="8129">
                  <c:v>-131.61699999999999</c:v>
                </c:pt>
                <c:pt idx="8130">
                  <c:v>-131.61500000000001</c:v>
                </c:pt>
                <c:pt idx="8131">
                  <c:v>-131.613</c:v>
                </c:pt>
                <c:pt idx="8132">
                  <c:v>-131.61099999999999</c:v>
                </c:pt>
                <c:pt idx="8133">
                  <c:v>-131.60900000000001</c:v>
                </c:pt>
                <c:pt idx="8134">
                  <c:v>-131.607</c:v>
                </c:pt>
                <c:pt idx="8135">
                  <c:v>-131.60499999999999</c:v>
                </c:pt>
                <c:pt idx="8136">
                  <c:v>-131.60300000000001</c:v>
                </c:pt>
                <c:pt idx="8137">
                  <c:v>-131.601</c:v>
                </c:pt>
                <c:pt idx="8138">
                  <c:v>-131.59899999999999</c:v>
                </c:pt>
                <c:pt idx="8139">
                  <c:v>-131.59700000000001</c:v>
                </c:pt>
                <c:pt idx="8140">
                  <c:v>-131.595</c:v>
                </c:pt>
                <c:pt idx="8141">
                  <c:v>-131.59299999999999</c:v>
                </c:pt>
                <c:pt idx="8142">
                  <c:v>-131.59100000000001</c:v>
                </c:pt>
                <c:pt idx="8143">
                  <c:v>-131.589</c:v>
                </c:pt>
                <c:pt idx="8144">
                  <c:v>-131.58699999999999</c:v>
                </c:pt>
                <c:pt idx="8145">
                  <c:v>-131.58500000000001</c:v>
                </c:pt>
                <c:pt idx="8146">
                  <c:v>-131.583</c:v>
                </c:pt>
                <c:pt idx="8147">
                  <c:v>-131.58099999999999</c:v>
                </c:pt>
                <c:pt idx="8148">
                  <c:v>-131.57900000000001</c:v>
                </c:pt>
                <c:pt idx="8149">
                  <c:v>-131.577</c:v>
                </c:pt>
                <c:pt idx="8150">
                  <c:v>-131.57499999999999</c:v>
                </c:pt>
                <c:pt idx="8151">
                  <c:v>-131.57300000000001</c:v>
                </c:pt>
                <c:pt idx="8152">
                  <c:v>-131.571</c:v>
                </c:pt>
                <c:pt idx="8153">
                  <c:v>-131.56899999999999</c:v>
                </c:pt>
                <c:pt idx="8154">
                  <c:v>-131.56700000000001</c:v>
                </c:pt>
                <c:pt idx="8155">
                  <c:v>-131.565</c:v>
                </c:pt>
                <c:pt idx="8156">
                  <c:v>-131.56299999999999</c:v>
                </c:pt>
                <c:pt idx="8157">
                  <c:v>-131.56100000000001</c:v>
                </c:pt>
                <c:pt idx="8158">
                  <c:v>-131.559</c:v>
                </c:pt>
                <c:pt idx="8159">
                  <c:v>-131.55699999999999</c:v>
                </c:pt>
                <c:pt idx="8160">
                  <c:v>-131.55500000000001</c:v>
                </c:pt>
                <c:pt idx="8161">
                  <c:v>-131.553</c:v>
                </c:pt>
                <c:pt idx="8162">
                  <c:v>-131.55099999999999</c:v>
                </c:pt>
                <c:pt idx="8163">
                  <c:v>-131.54900000000001</c:v>
                </c:pt>
                <c:pt idx="8164">
                  <c:v>-131.547</c:v>
                </c:pt>
                <c:pt idx="8165">
                  <c:v>-131.54500000000002</c:v>
                </c:pt>
                <c:pt idx="8166">
                  <c:v>-131.54300000000001</c:v>
                </c:pt>
                <c:pt idx="8167">
                  <c:v>-131.541</c:v>
                </c:pt>
                <c:pt idx="8168">
                  <c:v>-131.53899999999999</c:v>
                </c:pt>
                <c:pt idx="8169">
                  <c:v>-131.53700000000001</c:v>
                </c:pt>
                <c:pt idx="8170">
                  <c:v>-131.535</c:v>
                </c:pt>
                <c:pt idx="8171">
                  <c:v>-131.53300000000002</c:v>
                </c:pt>
                <c:pt idx="8172">
                  <c:v>-131.53100000000001</c:v>
                </c:pt>
                <c:pt idx="8173">
                  <c:v>-131.529</c:v>
                </c:pt>
                <c:pt idx="8174">
                  <c:v>-131.52699999999999</c:v>
                </c:pt>
                <c:pt idx="8175">
                  <c:v>-131.52500000000001</c:v>
                </c:pt>
                <c:pt idx="8176">
                  <c:v>-131.523</c:v>
                </c:pt>
                <c:pt idx="8177">
                  <c:v>-131.52100000000002</c:v>
                </c:pt>
                <c:pt idx="8178">
                  <c:v>-131.51900000000001</c:v>
                </c:pt>
                <c:pt idx="8179">
                  <c:v>-131.517</c:v>
                </c:pt>
                <c:pt idx="8180">
                  <c:v>-131.51499999999999</c:v>
                </c:pt>
                <c:pt idx="8181">
                  <c:v>-131.51300000000001</c:v>
                </c:pt>
                <c:pt idx="8182">
                  <c:v>-131.511</c:v>
                </c:pt>
                <c:pt idx="8183">
                  <c:v>-131.50900000000001</c:v>
                </c:pt>
                <c:pt idx="8184">
                  <c:v>-131.50700000000001</c:v>
                </c:pt>
                <c:pt idx="8185">
                  <c:v>-131.505</c:v>
                </c:pt>
                <c:pt idx="8186">
                  <c:v>-131.50299999999999</c:v>
                </c:pt>
                <c:pt idx="8187">
                  <c:v>-131.501</c:v>
                </c:pt>
                <c:pt idx="8188">
                  <c:v>-131.499</c:v>
                </c:pt>
                <c:pt idx="8189">
                  <c:v>-131.49700000000001</c:v>
                </c:pt>
                <c:pt idx="8190">
                  <c:v>-131.495</c:v>
                </c:pt>
                <c:pt idx="8191">
                  <c:v>-131.49299999999999</c:v>
                </c:pt>
                <c:pt idx="8192">
                  <c:v>-131.49099999999999</c:v>
                </c:pt>
                <c:pt idx="8193">
                  <c:v>-131.489</c:v>
                </c:pt>
                <c:pt idx="8194">
                  <c:v>-131.48699999999999</c:v>
                </c:pt>
                <c:pt idx="8195">
                  <c:v>-131.48500000000001</c:v>
                </c:pt>
                <c:pt idx="8196">
                  <c:v>-131.483</c:v>
                </c:pt>
                <c:pt idx="8197">
                  <c:v>-131.48099999999999</c:v>
                </c:pt>
                <c:pt idx="8198">
                  <c:v>-131.47899999999998</c:v>
                </c:pt>
                <c:pt idx="8199">
                  <c:v>-131.477</c:v>
                </c:pt>
                <c:pt idx="8200">
                  <c:v>-131.47499999999999</c:v>
                </c:pt>
                <c:pt idx="8201">
                  <c:v>-131.47300000000001</c:v>
                </c:pt>
                <c:pt idx="8202">
                  <c:v>-131.471</c:v>
                </c:pt>
                <c:pt idx="8203">
                  <c:v>-131.46899999999999</c:v>
                </c:pt>
                <c:pt idx="8204">
                  <c:v>-131.46699999999998</c:v>
                </c:pt>
                <c:pt idx="8205">
                  <c:v>-131.465</c:v>
                </c:pt>
                <c:pt idx="8206">
                  <c:v>-131.46299999999999</c:v>
                </c:pt>
                <c:pt idx="8207">
                  <c:v>-131.46100000000001</c:v>
                </c:pt>
                <c:pt idx="8208">
                  <c:v>-131.459</c:v>
                </c:pt>
                <c:pt idx="8209">
                  <c:v>-131.45699999999999</c:v>
                </c:pt>
                <c:pt idx="8210">
                  <c:v>-131.45499999999998</c:v>
                </c:pt>
                <c:pt idx="8211">
                  <c:v>-131.453</c:v>
                </c:pt>
                <c:pt idx="8212">
                  <c:v>-131.45099999999999</c:v>
                </c:pt>
                <c:pt idx="8213">
                  <c:v>-131.44900000000001</c:v>
                </c:pt>
                <c:pt idx="8214">
                  <c:v>-131.447</c:v>
                </c:pt>
                <c:pt idx="8215">
                  <c:v>-131.44499999999999</c:v>
                </c:pt>
                <c:pt idx="8216">
                  <c:v>-131.44300000000001</c:v>
                </c:pt>
                <c:pt idx="8217">
                  <c:v>-131.441</c:v>
                </c:pt>
                <c:pt idx="8218">
                  <c:v>-131.43899999999999</c:v>
                </c:pt>
                <c:pt idx="8219">
                  <c:v>-131.43700000000001</c:v>
                </c:pt>
                <c:pt idx="8220">
                  <c:v>-131.435</c:v>
                </c:pt>
                <c:pt idx="8221">
                  <c:v>-131.43299999999999</c:v>
                </c:pt>
                <c:pt idx="8222">
                  <c:v>-131.43100000000001</c:v>
                </c:pt>
                <c:pt idx="8223">
                  <c:v>-131.429</c:v>
                </c:pt>
                <c:pt idx="8224">
                  <c:v>-131.42699999999999</c:v>
                </c:pt>
                <c:pt idx="8225">
                  <c:v>-131.42500000000001</c:v>
                </c:pt>
                <c:pt idx="8226">
                  <c:v>-131.423</c:v>
                </c:pt>
                <c:pt idx="8227">
                  <c:v>-131.42099999999999</c:v>
                </c:pt>
                <c:pt idx="8228">
                  <c:v>-131.41900000000001</c:v>
                </c:pt>
                <c:pt idx="8229">
                  <c:v>-131.417</c:v>
                </c:pt>
                <c:pt idx="8230">
                  <c:v>-131.41499999999999</c:v>
                </c:pt>
                <c:pt idx="8231">
                  <c:v>-131.41300000000001</c:v>
                </c:pt>
                <c:pt idx="8232">
                  <c:v>-131.411</c:v>
                </c:pt>
                <c:pt idx="8233">
                  <c:v>-131.40899999999999</c:v>
                </c:pt>
                <c:pt idx="8234">
                  <c:v>-131.40700000000001</c:v>
                </c:pt>
                <c:pt idx="8235">
                  <c:v>-131.405</c:v>
                </c:pt>
                <c:pt idx="8236">
                  <c:v>-131.40299999999999</c:v>
                </c:pt>
                <c:pt idx="8237">
                  <c:v>-131.40100000000001</c:v>
                </c:pt>
                <c:pt idx="8238">
                  <c:v>-131.399</c:v>
                </c:pt>
                <c:pt idx="8239">
                  <c:v>-131.39699999999999</c:v>
                </c:pt>
                <c:pt idx="8240">
                  <c:v>-131.39500000000001</c:v>
                </c:pt>
                <c:pt idx="8241">
                  <c:v>-131.393</c:v>
                </c:pt>
                <c:pt idx="8242">
                  <c:v>-131.39099999999999</c:v>
                </c:pt>
                <c:pt idx="8243">
                  <c:v>-131.38900000000001</c:v>
                </c:pt>
                <c:pt idx="8244">
                  <c:v>-131.387</c:v>
                </c:pt>
                <c:pt idx="8245">
                  <c:v>-131.38499999999999</c:v>
                </c:pt>
                <c:pt idx="8246">
                  <c:v>-131.38300000000001</c:v>
                </c:pt>
                <c:pt idx="8247">
                  <c:v>-131.381</c:v>
                </c:pt>
                <c:pt idx="8248">
                  <c:v>-131.37899999999999</c:v>
                </c:pt>
                <c:pt idx="8249">
                  <c:v>-131.37700000000001</c:v>
                </c:pt>
                <c:pt idx="8250">
                  <c:v>-131.375</c:v>
                </c:pt>
                <c:pt idx="8251">
                  <c:v>-131.37299999999999</c:v>
                </c:pt>
                <c:pt idx="8252">
                  <c:v>-131.37100000000001</c:v>
                </c:pt>
                <c:pt idx="8253">
                  <c:v>-131.369</c:v>
                </c:pt>
                <c:pt idx="8254">
                  <c:v>-131.36699999999999</c:v>
                </c:pt>
                <c:pt idx="8255">
                  <c:v>-131.36500000000001</c:v>
                </c:pt>
                <c:pt idx="8256">
                  <c:v>-131.363</c:v>
                </c:pt>
                <c:pt idx="8257">
                  <c:v>-131.36099999999999</c:v>
                </c:pt>
                <c:pt idx="8258">
                  <c:v>-131.35900000000001</c:v>
                </c:pt>
                <c:pt idx="8259">
                  <c:v>-131.357</c:v>
                </c:pt>
                <c:pt idx="8260">
                  <c:v>-131.35499999999999</c:v>
                </c:pt>
                <c:pt idx="8261">
                  <c:v>-131.35300000000001</c:v>
                </c:pt>
                <c:pt idx="8262">
                  <c:v>-131.351</c:v>
                </c:pt>
                <c:pt idx="8263">
                  <c:v>-131.34899999999999</c:v>
                </c:pt>
                <c:pt idx="8264">
                  <c:v>-131.34700000000001</c:v>
                </c:pt>
                <c:pt idx="8265">
                  <c:v>-131.345</c:v>
                </c:pt>
                <c:pt idx="8266">
                  <c:v>-131.34299999999999</c:v>
                </c:pt>
                <c:pt idx="8267">
                  <c:v>-131.34100000000001</c:v>
                </c:pt>
                <c:pt idx="8268">
                  <c:v>-131.339</c:v>
                </c:pt>
                <c:pt idx="8269">
                  <c:v>-131.33699999999999</c:v>
                </c:pt>
                <c:pt idx="8270">
                  <c:v>-131.33500000000001</c:v>
                </c:pt>
                <c:pt idx="8271">
                  <c:v>-131.333</c:v>
                </c:pt>
                <c:pt idx="8272">
                  <c:v>-131.33099999999999</c:v>
                </c:pt>
                <c:pt idx="8273">
                  <c:v>-131.32900000000001</c:v>
                </c:pt>
                <c:pt idx="8274">
                  <c:v>-131.327</c:v>
                </c:pt>
                <c:pt idx="8275">
                  <c:v>-131.32499999999999</c:v>
                </c:pt>
                <c:pt idx="8276">
                  <c:v>-131.32300000000001</c:v>
                </c:pt>
                <c:pt idx="8277">
                  <c:v>-131.321</c:v>
                </c:pt>
                <c:pt idx="8278">
                  <c:v>-131.31899999999999</c:v>
                </c:pt>
                <c:pt idx="8279">
                  <c:v>-131.31700000000001</c:v>
                </c:pt>
                <c:pt idx="8280">
                  <c:v>-131.315</c:v>
                </c:pt>
                <c:pt idx="8281">
                  <c:v>-131.31299999999999</c:v>
                </c:pt>
                <c:pt idx="8282">
                  <c:v>-131.31100000000001</c:v>
                </c:pt>
                <c:pt idx="8283">
                  <c:v>-131.309</c:v>
                </c:pt>
                <c:pt idx="8284">
                  <c:v>-131.30699999999999</c:v>
                </c:pt>
                <c:pt idx="8285">
                  <c:v>-131.30500000000001</c:v>
                </c:pt>
                <c:pt idx="8286">
                  <c:v>-131.303</c:v>
                </c:pt>
                <c:pt idx="8287">
                  <c:v>-131.30099999999999</c:v>
                </c:pt>
                <c:pt idx="8288">
                  <c:v>-131.29900000000001</c:v>
                </c:pt>
                <c:pt idx="8289">
                  <c:v>-131.297</c:v>
                </c:pt>
                <c:pt idx="8290">
                  <c:v>-131.29500000000002</c:v>
                </c:pt>
                <c:pt idx="8291">
                  <c:v>-131.29300000000001</c:v>
                </c:pt>
                <c:pt idx="8292">
                  <c:v>-131.291</c:v>
                </c:pt>
                <c:pt idx="8293">
                  <c:v>-131.28899999999999</c:v>
                </c:pt>
                <c:pt idx="8294">
                  <c:v>-131.28700000000001</c:v>
                </c:pt>
                <c:pt idx="8295">
                  <c:v>-131.285</c:v>
                </c:pt>
                <c:pt idx="8296">
                  <c:v>-131.28300000000002</c:v>
                </c:pt>
                <c:pt idx="8297">
                  <c:v>-131.28100000000001</c:v>
                </c:pt>
                <c:pt idx="8298">
                  <c:v>-131.279</c:v>
                </c:pt>
                <c:pt idx="8299">
                  <c:v>-131.27699999999999</c:v>
                </c:pt>
                <c:pt idx="8300">
                  <c:v>-131.27500000000001</c:v>
                </c:pt>
                <c:pt idx="8301">
                  <c:v>-131.273</c:v>
                </c:pt>
                <c:pt idx="8302">
                  <c:v>-131.27100000000002</c:v>
                </c:pt>
                <c:pt idx="8303">
                  <c:v>-131.26900000000001</c:v>
                </c:pt>
                <c:pt idx="8304">
                  <c:v>-131.267</c:v>
                </c:pt>
                <c:pt idx="8305">
                  <c:v>-131.26499999999999</c:v>
                </c:pt>
                <c:pt idx="8306">
                  <c:v>-131.26300000000001</c:v>
                </c:pt>
                <c:pt idx="8307">
                  <c:v>-131.261</c:v>
                </c:pt>
                <c:pt idx="8308">
                  <c:v>-131.25900000000001</c:v>
                </c:pt>
                <c:pt idx="8309">
                  <c:v>-131.25700000000001</c:v>
                </c:pt>
                <c:pt idx="8310">
                  <c:v>-131.255</c:v>
                </c:pt>
                <c:pt idx="8311">
                  <c:v>-131.25299999999999</c:v>
                </c:pt>
                <c:pt idx="8312">
                  <c:v>-131.251</c:v>
                </c:pt>
                <c:pt idx="8313">
                  <c:v>-131.249</c:v>
                </c:pt>
                <c:pt idx="8314">
                  <c:v>-131.24700000000001</c:v>
                </c:pt>
                <c:pt idx="8315">
                  <c:v>-131.245</c:v>
                </c:pt>
                <c:pt idx="8316">
                  <c:v>-131.24299999999999</c:v>
                </c:pt>
                <c:pt idx="8317">
                  <c:v>-131.24099999999999</c:v>
                </c:pt>
                <c:pt idx="8318">
                  <c:v>-131.239</c:v>
                </c:pt>
                <c:pt idx="8319">
                  <c:v>-131.23699999999999</c:v>
                </c:pt>
                <c:pt idx="8320">
                  <c:v>-131.23500000000001</c:v>
                </c:pt>
                <c:pt idx="8321">
                  <c:v>-131.233</c:v>
                </c:pt>
                <c:pt idx="8322">
                  <c:v>-131.23099999999999</c:v>
                </c:pt>
                <c:pt idx="8323">
                  <c:v>-131.22899999999998</c:v>
                </c:pt>
                <c:pt idx="8324">
                  <c:v>-131.227</c:v>
                </c:pt>
                <c:pt idx="8325">
                  <c:v>-131.22499999999999</c:v>
                </c:pt>
                <c:pt idx="8326">
                  <c:v>-131.22300000000001</c:v>
                </c:pt>
                <c:pt idx="8327">
                  <c:v>-131.221</c:v>
                </c:pt>
                <c:pt idx="8328">
                  <c:v>-131.21899999999999</c:v>
                </c:pt>
                <c:pt idx="8329">
                  <c:v>-131.21699999999998</c:v>
                </c:pt>
                <c:pt idx="8330">
                  <c:v>-131.215</c:v>
                </c:pt>
                <c:pt idx="8331">
                  <c:v>-131.21299999999999</c:v>
                </c:pt>
                <c:pt idx="8332">
                  <c:v>-131.21100000000001</c:v>
                </c:pt>
                <c:pt idx="8333">
                  <c:v>-131.209</c:v>
                </c:pt>
                <c:pt idx="8334">
                  <c:v>-131.20699999999999</c:v>
                </c:pt>
                <c:pt idx="8335">
                  <c:v>-131.20499999999998</c:v>
                </c:pt>
                <c:pt idx="8336">
                  <c:v>-131.203</c:v>
                </c:pt>
                <c:pt idx="8337">
                  <c:v>-131.20099999999999</c:v>
                </c:pt>
                <c:pt idx="8338">
                  <c:v>-131.19900000000001</c:v>
                </c:pt>
                <c:pt idx="8339">
                  <c:v>-131.197</c:v>
                </c:pt>
                <c:pt idx="8340">
                  <c:v>-131.19499999999999</c:v>
                </c:pt>
                <c:pt idx="8341">
                  <c:v>-131.19300000000001</c:v>
                </c:pt>
                <c:pt idx="8342">
                  <c:v>-131.191</c:v>
                </c:pt>
                <c:pt idx="8343">
                  <c:v>-131.18899999999999</c:v>
                </c:pt>
                <c:pt idx="8344">
                  <c:v>-131.18700000000001</c:v>
                </c:pt>
                <c:pt idx="8345">
                  <c:v>-131.185</c:v>
                </c:pt>
                <c:pt idx="8346">
                  <c:v>-131.18299999999999</c:v>
                </c:pt>
                <c:pt idx="8347">
                  <c:v>-131.18100000000001</c:v>
                </c:pt>
                <c:pt idx="8348">
                  <c:v>-131.179</c:v>
                </c:pt>
                <c:pt idx="8349">
                  <c:v>-131.17699999999999</c:v>
                </c:pt>
                <c:pt idx="8350">
                  <c:v>-131.17500000000001</c:v>
                </c:pt>
                <c:pt idx="8351">
                  <c:v>-131.173</c:v>
                </c:pt>
                <c:pt idx="8352">
                  <c:v>-131.17099999999999</c:v>
                </c:pt>
                <c:pt idx="8353">
                  <c:v>-131.16900000000001</c:v>
                </c:pt>
                <c:pt idx="8354">
                  <c:v>-131.167</c:v>
                </c:pt>
                <c:pt idx="8355">
                  <c:v>-131.16499999999999</c:v>
                </c:pt>
                <c:pt idx="8356">
                  <c:v>-131.16300000000001</c:v>
                </c:pt>
                <c:pt idx="8357">
                  <c:v>-131.161</c:v>
                </c:pt>
                <c:pt idx="8358">
                  <c:v>-131.15899999999999</c:v>
                </c:pt>
                <c:pt idx="8359">
                  <c:v>-131.15700000000001</c:v>
                </c:pt>
                <c:pt idx="8360">
                  <c:v>-131.155</c:v>
                </c:pt>
                <c:pt idx="8361">
                  <c:v>-131.15299999999999</c:v>
                </c:pt>
                <c:pt idx="8362">
                  <c:v>-131.15100000000001</c:v>
                </c:pt>
                <c:pt idx="8363">
                  <c:v>-131.149</c:v>
                </c:pt>
                <c:pt idx="8364">
                  <c:v>-131.14699999999999</c:v>
                </c:pt>
                <c:pt idx="8365">
                  <c:v>-131.14500000000001</c:v>
                </c:pt>
                <c:pt idx="8366">
                  <c:v>-131.143</c:v>
                </c:pt>
                <c:pt idx="8367">
                  <c:v>-131.14099999999999</c:v>
                </c:pt>
                <c:pt idx="8368">
                  <c:v>-131.13900000000001</c:v>
                </c:pt>
                <c:pt idx="8369">
                  <c:v>-131.137</c:v>
                </c:pt>
                <c:pt idx="8370">
                  <c:v>-131.13499999999999</c:v>
                </c:pt>
                <c:pt idx="8371">
                  <c:v>-131.13300000000001</c:v>
                </c:pt>
                <c:pt idx="8372">
                  <c:v>-131.131</c:v>
                </c:pt>
                <c:pt idx="8373">
                  <c:v>-131.12899999999999</c:v>
                </c:pt>
                <c:pt idx="8374">
                  <c:v>-131.12700000000001</c:v>
                </c:pt>
                <c:pt idx="8375">
                  <c:v>-131.125</c:v>
                </c:pt>
                <c:pt idx="8376">
                  <c:v>-131.12299999999999</c:v>
                </c:pt>
                <c:pt idx="8377">
                  <c:v>-131.12100000000001</c:v>
                </c:pt>
                <c:pt idx="8378">
                  <c:v>-131.119</c:v>
                </c:pt>
                <c:pt idx="8379">
                  <c:v>-131.11699999999999</c:v>
                </c:pt>
                <c:pt idx="8380">
                  <c:v>-131.11500000000001</c:v>
                </c:pt>
                <c:pt idx="8381">
                  <c:v>-131.113</c:v>
                </c:pt>
                <c:pt idx="8382">
                  <c:v>-131.11099999999999</c:v>
                </c:pt>
                <c:pt idx="8383">
                  <c:v>-131.10900000000001</c:v>
                </c:pt>
                <c:pt idx="8384">
                  <c:v>-131.107</c:v>
                </c:pt>
                <c:pt idx="8385">
                  <c:v>-131.10499999999999</c:v>
                </c:pt>
                <c:pt idx="8386">
                  <c:v>-131.10300000000001</c:v>
                </c:pt>
                <c:pt idx="8387">
                  <c:v>-131.101</c:v>
                </c:pt>
                <c:pt idx="8388">
                  <c:v>-131.09899999999999</c:v>
                </c:pt>
                <c:pt idx="8389">
                  <c:v>-131.09700000000001</c:v>
                </c:pt>
                <c:pt idx="8390">
                  <c:v>-131.095</c:v>
                </c:pt>
                <c:pt idx="8391">
                  <c:v>-131.09299999999999</c:v>
                </c:pt>
                <c:pt idx="8392">
                  <c:v>-131.09100000000001</c:v>
                </c:pt>
                <c:pt idx="8393">
                  <c:v>-131.089</c:v>
                </c:pt>
                <c:pt idx="8394">
                  <c:v>-131.08699999999999</c:v>
                </c:pt>
                <c:pt idx="8395">
                  <c:v>-131.08500000000001</c:v>
                </c:pt>
                <c:pt idx="8396">
                  <c:v>-131.083</c:v>
                </c:pt>
                <c:pt idx="8397">
                  <c:v>-131.08099999999999</c:v>
                </c:pt>
                <c:pt idx="8398">
                  <c:v>-131.07900000000001</c:v>
                </c:pt>
                <c:pt idx="8399">
                  <c:v>-131.077</c:v>
                </c:pt>
                <c:pt idx="8400">
                  <c:v>-131.07499999999999</c:v>
                </c:pt>
                <c:pt idx="8401">
                  <c:v>-131.07300000000001</c:v>
                </c:pt>
                <c:pt idx="8402">
                  <c:v>-131.071</c:v>
                </c:pt>
                <c:pt idx="8403">
                  <c:v>-131.06899999999999</c:v>
                </c:pt>
                <c:pt idx="8404">
                  <c:v>-131.06700000000001</c:v>
                </c:pt>
                <c:pt idx="8405">
                  <c:v>-131.065</c:v>
                </c:pt>
                <c:pt idx="8406">
                  <c:v>-131.06299999999999</c:v>
                </c:pt>
                <c:pt idx="8407">
                  <c:v>-131.06100000000001</c:v>
                </c:pt>
                <c:pt idx="8408">
                  <c:v>-131.059</c:v>
                </c:pt>
                <c:pt idx="8409">
                  <c:v>-131.05699999999999</c:v>
                </c:pt>
                <c:pt idx="8410">
                  <c:v>-131.05500000000001</c:v>
                </c:pt>
                <c:pt idx="8411">
                  <c:v>-131.053</c:v>
                </c:pt>
                <c:pt idx="8412">
                  <c:v>-131.05099999999999</c:v>
                </c:pt>
                <c:pt idx="8413">
                  <c:v>-131.04900000000001</c:v>
                </c:pt>
                <c:pt idx="8414">
                  <c:v>-131.047</c:v>
                </c:pt>
                <c:pt idx="8415">
                  <c:v>-131.04500000000002</c:v>
                </c:pt>
                <c:pt idx="8416">
                  <c:v>-131.04300000000001</c:v>
                </c:pt>
                <c:pt idx="8417">
                  <c:v>-131.041</c:v>
                </c:pt>
                <c:pt idx="8418">
                  <c:v>-131.03899999999999</c:v>
                </c:pt>
                <c:pt idx="8419">
                  <c:v>-131.03700000000001</c:v>
                </c:pt>
                <c:pt idx="8420">
                  <c:v>-131.035</c:v>
                </c:pt>
                <c:pt idx="8421">
                  <c:v>-131.03300000000002</c:v>
                </c:pt>
                <c:pt idx="8422">
                  <c:v>-131.03100000000001</c:v>
                </c:pt>
                <c:pt idx="8423">
                  <c:v>-131.029</c:v>
                </c:pt>
                <c:pt idx="8424">
                  <c:v>-131.02699999999999</c:v>
                </c:pt>
                <c:pt idx="8425">
                  <c:v>-131.02500000000001</c:v>
                </c:pt>
                <c:pt idx="8426">
                  <c:v>-131.023</c:v>
                </c:pt>
                <c:pt idx="8427">
                  <c:v>-131.02100000000002</c:v>
                </c:pt>
                <c:pt idx="8428">
                  <c:v>-131.01900000000001</c:v>
                </c:pt>
                <c:pt idx="8429">
                  <c:v>-131.017</c:v>
                </c:pt>
                <c:pt idx="8430">
                  <c:v>-131.01499999999999</c:v>
                </c:pt>
                <c:pt idx="8431">
                  <c:v>-131.01300000000001</c:v>
                </c:pt>
                <c:pt idx="8432">
                  <c:v>-131.011</c:v>
                </c:pt>
                <c:pt idx="8433">
                  <c:v>-131.00900000000001</c:v>
                </c:pt>
                <c:pt idx="8434">
                  <c:v>-131.00700000000001</c:v>
                </c:pt>
                <c:pt idx="8435">
                  <c:v>-131.005</c:v>
                </c:pt>
                <c:pt idx="8436">
                  <c:v>-131.00299999999999</c:v>
                </c:pt>
                <c:pt idx="8437">
                  <c:v>-131.001</c:v>
                </c:pt>
                <c:pt idx="8438">
                  <c:v>-130.999</c:v>
                </c:pt>
                <c:pt idx="8439">
                  <c:v>-130.99700000000001</c:v>
                </c:pt>
                <c:pt idx="8440">
                  <c:v>-130.995</c:v>
                </c:pt>
                <c:pt idx="8441">
                  <c:v>-130.99299999999999</c:v>
                </c:pt>
                <c:pt idx="8442">
                  <c:v>-130.99099999999999</c:v>
                </c:pt>
                <c:pt idx="8443">
                  <c:v>-130.989</c:v>
                </c:pt>
                <c:pt idx="8444">
                  <c:v>-130.98699999999999</c:v>
                </c:pt>
                <c:pt idx="8445">
                  <c:v>-130.98500000000001</c:v>
                </c:pt>
                <c:pt idx="8446">
                  <c:v>-130.983</c:v>
                </c:pt>
                <c:pt idx="8447">
                  <c:v>-130.98099999999999</c:v>
                </c:pt>
                <c:pt idx="8448">
                  <c:v>-130.97899999999998</c:v>
                </c:pt>
                <c:pt idx="8449">
                  <c:v>-130.977</c:v>
                </c:pt>
                <c:pt idx="8450">
                  <c:v>-130.97499999999999</c:v>
                </c:pt>
                <c:pt idx="8451">
                  <c:v>-130.97300000000001</c:v>
                </c:pt>
                <c:pt idx="8452">
                  <c:v>-130.971</c:v>
                </c:pt>
                <c:pt idx="8453">
                  <c:v>-130.96899999999999</c:v>
                </c:pt>
                <c:pt idx="8454">
                  <c:v>-130.96699999999998</c:v>
                </c:pt>
                <c:pt idx="8455">
                  <c:v>-130.965</c:v>
                </c:pt>
                <c:pt idx="8456">
                  <c:v>-130.96299999999999</c:v>
                </c:pt>
                <c:pt idx="8457">
                  <c:v>-130.96100000000001</c:v>
                </c:pt>
                <c:pt idx="8458">
                  <c:v>-130.959</c:v>
                </c:pt>
                <c:pt idx="8459">
                  <c:v>-130.95699999999999</c:v>
                </c:pt>
                <c:pt idx="8460">
                  <c:v>-130.95499999999998</c:v>
                </c:pt>
                <c:pt idx="8461">
                  <c:v>-130.953</c:v>
                </c:pt>
                <c:pt idx="8462">
                  <c:v>-130.95099999999999</c:v>
                </c:pt>
                <c:pt idx="8463">
                  <c:v>-130.94900000000001</c:v>
                </c:pt>
                <c:pt idx="8464">
                  <c:v>-130.947</c:v>
                </c:pt>
                <c:pt idx="8465">
                  <c:v>-130.94499999999999</c:v>
                </c:pt>
                <c:pt idx="8466">
                  <c:v>-130.94300000000001</c:v>
                </c:pt>
                <c:pt idx="8467">
                  <c:v>-130.941</c:v>
                </c:pt>
                <c:pt idx="8468">
                  <c:v>-130.93899999999999</c:v>
                </c:pt>
                <c:pt idx="8469">
                  <c:v>-130.93700000000001</c:v>
                </c:pt>
                <c:pt idx="8470">
                  <c:v>-130.935</c:v>
                </c:pt>
                <c:pt idx="8471">
                  <c:v>-130.93299999999999</c:v>
                </c:pt>
                <c:pt idx="8472">
                  <c:v>-130.93100000000001</c:v>
                </c:pt>
                <c:pt idx="8473">
                  <c:v>-130.929</c:v>
                </c:pt>
                <c:pt idx="8474">
                  <c:v>-130.92699999999999</c:v>
                </c:pt>
                <c:pt idx="8475">
                  <c:v>-130.92500000000001</c:v>
                </c:pt>
                <c:pt idx="8476">
                  <c:v>-130.923</c:v>
                </c:pt>
                <c:pt idx="8477">
                  <c:v>-130.92099999999999</c:v>
                </c:pt>
                <c:pt idx="8478">
                  <c:v>-130.91900000000001</c:v>
                </c:pt>
                <c:pt idx="8479">
                  <c:v>-130.917</c:v>
                </c:pt>
                <c:pt idx="8480">
                  <c:v>-130.91499999999999</c:v>
                </c:pt>
                <c:pt idx="8481">
                  <c:v>-130.91300000000001</c:v>
                </c:pt>
                <c:pt idx="8482">
                  <c:v>-130.911</c:v>
                </c:pt>
                <c:pt idx="8483">
                  <c:v>-130.90899999999999</c:v>
                </c:pt>
                <c:pt idx="8484">
                  <c:v>-130.90700000000001</c:v>
                </c:pt>
                <c:pt idx="8485">
                  <c:v>-130.905</c:v>
                </c:pt>
                <c:pt idx="8486">
                  <c:v>-130.90299999999999</c:v>
                </c:pt>
                <c:pt idx="8487">
                  <c:v>-130.90100000000001</c:v>
                </c:pt>
                <c:pt idx="8488">
                  <c:v>-130.899</c:v>
                </c:pt>
                <c:pt idx="8489">
                  <c:v>-130.89699999999999</c:v>
                </c:pt>
                <c:pt idx="8490">
                  <c:v>-130.89500000000001</c:v>
                </c:pt>
                <c:pt idx="8491">
                  <c:v>-130.893</c:v>
                </c:pt>
                <c:pt idx="8492">
                  <c:v>-130.89099999999999</c:v>
                </c:pt>
                <c:pt idx="8493">
                  <c:v>-130.88900000000001</c:v>
                </c:pt>
                <c:pt idx="8494">
                  <c:v>-130.887</c:v>
                </c:pt>
                <c:pt idx="8495">
                  <c:v>-130.88499999999999</c:v>
                </c:pt>
                <c:pt idx="8496">
                  <c:v>-130.88300000000001</c:v>
                </c:pt>
                <c:pt idx="8497">
                  <c:v>-130.881</c:v>
                </c:pt>
                <c:pt idx="8498">
                  <c:v>-130.87899999999999</c:v>
                </c:pt>
                <c:pt idx="8499">
                  <c:v>-130.87700000000001</c:v>
                </c:pt>
                <c:pt idx="8500">
                  <c:v>-130.875</c:v>
                </c:pt>
                <c:pt idx="8501">
                  <c:v>-130.87299999999999</c:v>
                </c:pt>
                <c:pt idx="8502">
                  <c:v>-130.87100000000001</c:v>
                </c:pt>
                <c:pt idx="8503">
                  <c:v>-130.869</c:v>
                </c:pt>
                <c:pt idx="8504">
                  <c:v>-130.86699999999999</c:v>
                </c:pt>
                <c:pt idx="8505">
                  <c:v>-130.86500000000001</c:v>
                </c:pt>
                <c:pt idx="8506">
                  <c:v>-130.863</c:v>
                </c:pt>
                <c:pt idx="8507">
                  <c:v>-130.86099999999999</c:v>
                </c:pt>
                <c:pt idx="8508">
                  <c:v>-130.85900000000001</c:v>
                </c:pt>
                <c:pt idx="8509">
                  <c:v>-130.857</c:v>
                </c:pt>
                <c:pt idx="8510">
                  <c:v>-130.85499999999999</c:v>
                </c:pt>
                <c:pt idx="8511">
                  <c:v>-130.85300000000001</c:v>
                </c:pt>
                <c:pt idx="8512">
                  <c:v>-130.851</c:v>
                </c:pt>
                <c:pt idx="8513">
                  <c:v>-130.84899999999999</c:v>
                </c:pt>
                <c:pt idx="8514">
                  <c:v>-130.84700000000001</c:v>
                </c:pt>
                <c:pt idx="8515">
                  <c:v>-130.845</c:v>
                </c:pt>
                <c:pt idx="8516">
                  <c:v>-130.84299999999999</c:v>
                </c:pt>
                <c:pt idx="8517">
                  <c:v>-130.84100000000001</c:v>
                </c:pt>
                <c:pt idx="8518">
                  <c:v>-130.839</c:v>
                </c:pt>
                <c:pt idx="8519">
                  <c:v>-130.83699999999999</c:v>
                </c:pt>
                <c:pt idx="8520">
                  <c:v>-130.83500000000001</c:v>
                </c:pt>
                <c:pt idx="8521">
                  <c:v>-130.833</c:v>
                </c:pt>
                <c:pt idx="8522">
                  <c:v>-130.83099999999999</c:v>
                </c:pt>
                <c:pt idx="8523">
                  <c:v>-130.82900000000001</c:v>
                </c:pt>
                <c:pt idx="8524">
                  <c:v>-130.827</c:v>
                </c:pt>
                <c:pt idx="8525">
                  <c:v>-130.82499999999999</c:v>
                </c:pt>
                <c:pt idx="8526">
                  <c:v>-130.82300000000001</c:v>
                </c:pt>
                <c:pt idx="8527">
                  <c:v>-130.821</c:v>
                </c:pt>
                <c:pt idx="8528">
                  <c:v>-130.81899999999999</c:v>
                </c:pt>
                <c:pt idx="8529">
                  <c:v>-130.81700000000001</c:v>
                </c:pt>
                <c:pt idx="8530">
                  <c:v>-130.815</c:v>
                </c:pt>
                <c:pt idx="8531">
                  <c:v>-130.81299999999999</c:v>
                </c:pt>
                <c:pt idx="8532">
                  <c:v>-130.81100000000001</c:v>
                </c:pt>
                <c:pt idx="8533">
                  <c:v>-130.809</c:v>
                </c:pt>
                <c:pt idx="8534">
                  <c:v>-130.80699999999999</c:v>
                </c:pt>
                <c:pt idx="8535">
                  <c:v>-130.80500000000001</c:v>
                </c:pt>
                <c:pt idx="8536">
                  <c:v>-130.803</c:v>
                </c:pt>
                <c:pt idx="8537">
                  <c:v>-130.80099999999999</c:v>
                </c:pt>
                <c:pt idx="8538">
                  <c:v>-130.79900000000001</c:v>
                </c:pt>
                <c:pt idx="8539">
                  <c:v>-130.797</c:v>
                </c:pt>
                <c:pt idx="8540">
                  <c:v>-130.79500000000002</c:v>
                </c:pt>
                <c:pt idx="8541">
                  <c:v>-130.79300000000001</c:v>
                </c:pt>
                <c:pt idx="8542">
                  <c:v>-130.791</c:v>
                </c:pt>
                <c:pt idx="8543">
                  <c:v>-130.78899999999999</c:v>
                </c:pt>
                <c:pt idx="8544">
                  <c:v>-130.78700000000001</c:v>
                </c:pt>
                <c:pt idx="8545">
                  <c:v>-130.785</c:v>
                </c:pt>
                <c:pt idx="8546">
                  <c:v>-130.78300000000002</c:v>
                </c:pt>
                <c:pt idx="8547">
                  <c:v>-130.78100000000001</c:v>
                </c:pt>
                <c:pt idx="8548">
                  <c:v>-130.779</c:v>
                </c:pt>
                <c:pt idx="8549">
                  <c:v>-130.77699999999999</c:v>
                </c:pt>
                <c:pt idx="8550">
                  <c:v>-130.77500000000001</c:v>
                </c:pt>
                <c:pt idx="8551">
                  <c:v>-130.773</c:v>
                </c:pt>
                <c:pt idx="8552">
                  <c:v>-130.77100000000002</c:v>
                </c:pt>
                <c:pt idx="8553">
                  <c:v>-130.76900000000001</c:v>
                </c:pt>
                <c:pt idx="8554">
                  <c:v>-130.767</c:v>
                </c:pt>
                <c:pt idx="8555">
                  <c:v>-130.76499999999999</c:v>
                </c:pt>
                <c:pt idx="8556">
                  <c:v>-130.76300000000001</c:v>
                </c:pt>
                <c:pt idx="8557">
                  <c:v>-130.761</c:v>
                </c:pt>
                <c:pt idx="8558">
                  <c:v>-130.75900000000001</c:v>
                </c:pt>
                <c:pt idx="8559">
                  <c:v>-130.75700000000001</c:v>
                </c:pt>
                <c:pt idx="8560">
                  <c:v>-130.755</c:v>
                </c:pt>
                <c:pt idx="8561">
                  <c:v>-130.75299999999999</c:v>
                </c:pt>
                <c:pt idx="8562">
                  <c:v>-130.751</c:v>
                </c:pt>
                <c:pt idx="8563">
                  <c:v>-130.749</c:v>
                </c:pt>
                <c:pt idx="8564">
                  <c:v>-130.74700000000001</c:v>
                </c:pt>
                <c:pt idx="8565">
                  <c:v>-130.745</c:v>
                </c:pt>
                <c:pt idx="8566">
                  <c:v>-130.74299999999999</c:v>
                </c:pt>
                <c:pt idx="8567">
                  <c:v>-130.74099999999999</c:v>
                </c:pt>
                <c:pt idx="8568">
                  <c:v>-130.739</c:v>
                </c:pt>
                <c:pt idx="8569">
                  <c:v>-130.73699999999999</c:v>
                </c:pt>
                <c:pt idx="8570">
                  <c:v>-130.73500000000001</c:v>
                </c:pt>
                <c:pt idx="8571">
                  <c:v>-130.733</c:v>
                </c:pt>
                <c:pt idx="8572">
                  <c:v>-130.73099999999999</c:v>
                </c:pt>
                <c:pt idx="8573">
                  <c:v>-130.72899999999998</c:v>
                </c:pt>
                <c:pt idx="8574">
                  <c:v>-130.727</c:v>
                </c:pt>
                <c:pt idx="8575">
                  <c:v>-130.72499999999999</c:v>
                </c:pt>
                <c:pt idx="8576">
                  <c:v>-130.72300000000001</c:v>
                </c:pt>
                <c:pt idx="8577">
                  <c:v>-130.721</c:v>
                </c:pt>
                <c:pt idx="8578">
                  <c:v>-130.71899999999999</c:v>
                </c:pt>
                <c:pt idx="8579">
                  <c:v>-130.71699999999998</c:v>
                </c:pt>
                <c:pt idx="8580">
                  <c:v>-130.715</c:v>
                </c:pt>
                <c:pt idx="8581">
                  <c:v>-130.71299999999999</c:v>
                </c:pt>
                <c:pt idx="8582">
                  <c:v>-130.71100000000001</c:v>
                </c:pt>
                <c:pt idx="8583">
                  <c:v>-130.709</c:v>
                </c:pt>
                <c:pt idx="8584">
                  <c:v>-130.70699999999999</c:v>
                </c:pt>
                <c:pt idx="8585">
                  <c:v>-130.70499999999998</c:v>
                </c:pt>
                <c:pt idx="8586">
                  <c:v>-130.703</c:v>
                </c:pt>
                <c:pt idx="8587">
                  <c:v>-130.70099999999999</c:v>
                </c:pt>
                <c:pt idx="8588">
                  <c:v>-130.69900000000001</c:v>
                </c:pt>
                <c:pt idx="8589">
                  <c:v>-130.697</c:v>
                </c:pt>
                <c:pt idx="8590">
                  <c:v>-130.69499999999999</c:v>
                </c:pt>
                <c:pt idx="8591">
                  <c:v>-130.69300000000001</c:v>
                </c:pt>
                <c:pt idx="8592">
                  <c:v>-130.691</c:v>
                </c:pt>
                <c:pt idx="8593">
                  <c:v>-130.68899999999999</c:v>
                </c:pt>
                <c:pt idx="8594">
                  <c:v>-130.68700000000001</c:v>
                </c:pt>
                <c:pt idx="8595">
                  <c:v>-130.685</c:v>
                </c:pt>
                <c:pt idx="8596">
                  <c:v>-130.68299999999999</c:v>
                </c:pt>
                <c:pt idx="8597">
                  <c:v>-130.68100000000001</c:v>
                </c:pt>
                <c:pt idx="8598">
                  <c:v>-130.679</c:v>
                </c:pt>
                <c:pt idx="8599">
                  <c:v>-130.67699999999999</c:v>
                </c:pt>
                <c:pt idx="8600">
                  <c:v>-130.67500000000001</c:v>
                </c:pt>
                <c:pt idx="8601">
                  <c:v>-130.673</c:v>
                </c:pt>
                <c:pt idx="8602">
                  <c:v>-130.67099999999999</c:v>
                </c:pt>
                <c:pt idx="8603">
                  <c:v>-130.66900000000001</c:v>
                </c:pt>
                <c:pt idx="8604">
                  <c:v>-130.667</c:v>
                </c:pt>
                <c:pt idx="8605">
                  <c:v>-130.66499999999999</c:v>
                </c:pt>
                <c:pt idx="8606">
                  <c:v>-130.66300000000001</c:v>
                </c:pt>
                <c:pt idx="8607">
                  <c:v>-130.661</c:v>
                </c:pt>
                <c:pt idx="8608">
                  <c:v>-130.65899999999999</c:v>
                </c:pt>
                <c:pt idx="8609">
                  <c:v>-130.65700000000001</c:v>
                </c:pt>
                <c:pt idx="8610">
                  <c:v>-130.655</c:v>
                </c:pt>
                <c:pt idx="8611">
                  <c:v>-130.65299999999999</c:v>
                </c:pt>
                <c:pt idx="8612">
                  <c:v>-130.65100000000001</c:v>
                </c:pt>
                <c:pt idx="8613">
                  <c:v>-130.649</c:v>
                </c:pt>
                <c:pt idx="8614">
                  <c:v>-130.64699999999999</c:v>
                </c:pt>
                <c:pt idx="8615">
                  <c:v>-130.64500000000001</c:v>
                </c:pt>
                <c:pt idx="8616">
                  <c:v>-130.643</c:v>
                </c:pt>
                <c:pt idx="8617">
                  <c:v>-130.64099999999999</c:v>
                </c:pt>
                <c:pt idx="8618">
                  <c:v>-130.63900000000001</c:v>
                </c:pt>
                <c:pt idx="8619">
                  <c:v>-130.637</c:v>
                </c:pt>
                <c:pt idx="8620">
                  <c:v>-130.63499999999999</c:v>
                </c:pt>
                <c:pt idx="8621">
                  <c:v>-130.63300000000001</c:v>
                </c:pt>
                <c:pt idx="8622">
                  <c:v>-130.631</c:v>
                </c:pt>
                <c:pt idx="8623">
                  <c:v>-130.62899999999999</c:v>
                </c:pt>
                <c:pt idx="8624">
                  <c:v>-130.62700000000001</c:v>
                </c:pt>
                <c:pt idx="8625">
                  <c:v>-130.625</c:v>
                </c:pt>
                <c:pt idx="8626">
                  <c:v>-130.62299999999999</c:v>
                </c:pt>
                <c:pt idx="8627">
                  <c:v>-130.62100000000001</c:v>
                </c:pt>
                <c:pt idx="8628">
                  <c:v>-130.619</c:v>
                </c:pt>
                <c:pt idx="8629">
                  <c:v>-130.61699999999999</c:v>
                </c:pt>
                <c:pt idx="8630">
                  <c:v>-130.61500000000001</c:v>
                </c:pt>
                <c:pt idx="8631">
                  <c:v>-130.613</c:v>
                </c:pt>
                <c:pt idx="8632">
                  <c:v>-130.61099999999999</c:v>
                </c:pt>
                <c:pt idx="8633">
                  <c:v>-130.60900000000001</c:v>
                </c:pt>
                <c:pt idx="8634">
                  <c:v>-130.607</c:v>
                </c:pt>
                <c:pt idx="8635">
                  <c:v>-130.60499999999999</c:v>
                </c:pt>
                <c:pt idx="8636">
                  <c:v>-130.60300000000001</c:v>
                </c:pt>
                <c:pt idx="8637">
                  <c:v>-130.601</c:v>
                </c:pt>
                <c:pt idx="8638">
                  <c:v>-130.59899999999999</c:v>
                </c:pt>
                <c:pt idx="8639">
                  <c:v>-130.59700000000001</c:v>
                </c:pt>
                <c:pt idx="8640">
                  <c:v>-130.595</c:v>
                </c:pt>
                <c:pt idx="8641">
                  <c:v>-130.59299999999999</c:v>
                </c:pt>
                <c:pt idx="8642">
                  <c:v>-130.59100000000001</c:v>
                </c:pt>
                <c:pt idx="8643">
                  <c:v>-130.589</c:v>
                </c:pt>
                <c:pt idx="8644">
                  <c:v>-130.58699999999999</c:v>
                </c:pt>
                <c:pt idx="8645">
                  <c:v>-130.58500000000001</c:v>
                </c:pt>
                <c:pt idx="8646">
                  <c:v>-130.583</c:v>
                </c:pt>
                <c:pt idx="8647">
                  <c:v>-130.58099999999999</c:v>
                </c:pt>
                <c:pt idx="8648">
                  <c:v>-130.57900000000001</c:v>
                </c:pt>
                <c:pt idx="8649">
                  <c:v>-130.577</c:v>
                </c:pt>
                <c:pt idx="8650">
                  <c:v>-130.57499999999999</c:v>
                </c:pt>
                <c:pt idx="8651">
                  <c:v>-130.57300000000001</c:v>
                </c:pt>
                <c:pt idx="8652">
                  <c:v>-130.571</c:v>
                </c:pt>
                <c:pt idx="8653">
                  <c:v>-130.56899999999999</c:v>
                </c:pt>
                <c:pt idx="8654">
                  <c:v>-130.56700000000001</c:v>
                </c:pt>
                <c:pt idx="8655">
                  <c:v>-130.565</c:v>
                </c:pt>
                <c:pt idx="8656">
                  <c:v>-130.56299999999999</c:v>
                </c:pt>
                <c:pt idx="8657">
                  <c:v>-130.56100000000001</c:v>
                </c:pt>
                <c:pt idx="8658">
                  <c:v>-130.559</c:v>
                </c:pt>
                <c:pt idx="8659">
                  <c:v>-130.55699999999999</c:v>
                </c:pt>
                <c:pt idx="8660">
                  <c:v>-130.55500000000001</c:v>
                </c:pt>
                <c:pt idx="8661">
                  <c:v>-130.553</c:v>
                </c:pt>
                <c:pt idx="8662">
                  <c:v>-130.55099999999999</c:v>
                </c:pt>
                <c:pt idx="8663">
                  <c:v>-130.54900000000001</c:v>
                </c:pt>
                <c:pt idx="8664">
                  <c:v>-130.547</c:v>
                </c:pt>
                <c:pt idx="8665">
                  <c:v>-130.54500000000002</c:v>
                </c:pt>
                <c:pt idx="8666">
                  <c:v>-130.54300000000001</c:v>
                </c:pt>
                <c:pt idx="8667">
                  <c:v>-130.541</c:v>
                </c:pt>
                <c:pt idx="8668">
                  <c:v>-130.53899999999999</c:v>
                </c:pt>
                <c:pt idx="8669">
                  <c:v>-130.53700000000001</c:v>
                </c:pt>
                <c:pt idx="8670">
                  <c:v>-130.535</c:v>
                </c:pt>
                <c:pt idx="8671">
                  <c:v>-130.53300000000002</c:v>
                </c:pt>
                <c:pt idx="8672">
                  <c:v>-130.53100000000001</c:v>
                </c:pt>
                <c:pt idx="8673">
                  <c:v>-130.529</c:v>
                </c:pt>
                <c:pt idx="8674">
                  <c:v>-130.52699999999999</c:v>
                </c:pt>
                <c:pt idx="8675">
                  <c:v>-130.52500000000001</c:v>
                </c:pt>
                <c:pt idx="8676">
                  <c:v>-130.523</c:v>
                </c:pt>
                <c:pt idx="8677">
                  <c:v>-130.52100000000002</c:v>
                </c:pt>
                <c:pt idx="8678">
                  <c:v>-130.51900000000001</c:v>
                </c:pt>
                <c:pt idx="8679">
                  <c:v>-130.517</c:v>
                </c:pt>
                <c:pt idx="8680">
                  <c:v>-130.51499999999999</c:v>
                </c:pt>
                <c:pt idx="8681">
                  <c:v>-130.51300000000001</c:v>
                </c:pt>
                <c:pt idx="8682">
                  <c:v>-130.511</c:v>
                </c:pt>
                <c:pt idx="8683">
                  <c:v>-130.50900000000001</c:v>
                </c:pt>
                <c:pt idx="8684">
                  <c:v>-130.50700000000001</c:v>
                </c:pt>
                <c:pt idx="8685">
                  <c:v>-130.505</c:v>
                </c:pt>
                <c:pt idx="8686">
                  <c:v>-130.50299999999999</c:v>
                </c:pt>
                <c:pt idx="8687">
                  <c:v>-130.501</c:v>
                </c:pt>
                <c:pt idx="8688">
                  <c:v>-130.499</c:v>
                </c:pt>
                <c:pt idx="8689">
                  <c:v>-130.49700000000001</c:v>
                </c:pt>
                <c:pt idx="8690">
                  <c:v>-130.495</c:v>
                </c:pt>
                <c:pt idx="8691">
                  <c:v>-130.49299999999999</c:v>
                </c:pt>
                <c:pt idx="8692">
                  <c:v>-130.49099999999999</c:v>
                </c:pt>
                <c:pt idx="8693">
                  <c:v>-130.489</c:v>
                </c:pt>
                <c:pt idx="8694">
                  <c:v>-130.48699999999999</c:v>
                </c:pt>
                <c:pt idx="8695">
                  <c:v>-130.48500000000001</c:v>
                </c:pt>
                <c:pt idx="8696">
                  <c:v>-130.483</c:v>
                </c:pt>
                <c:pt idx="8697">
                  <c:v>-130.48099999999999</c:v>
                </c:pt>
                <c:pt idx="8698">
                  <c:v>-130.47899999999998</c:v>
                </c:pt>
                <c:pt idx="8699">
                  <c:v>-130.477</c:v>
                </c:pt>
                <c:pt idx="8700">
                  <c:v>-130.47499999999999</c:v>
                </c:pt>
                <c:pt idx="8701">
                  <c:v>-130.47300000000001</c:v>
                </c:pt>
                <c:pt idx="8702">
                  <c:v>-130.471</c:v>
                </c:pt>
                <c:pt idx="8703">
                  <c:v>-130.46899999999999</c:v>
                </c:pt>
                <c:pt idx="8704">
                  <c:v>-130.46699999999998</c:v>
                </c:pt>
                <c:pt idx="8705">
                  <c:v>-130.465</c:v>
                </c:pt>
                <c:pt idx="8706">
                  <c:v>-130.46299999999999</c:v>
                </c:pt>
                <c:pt idx="8707">
                  <c:v>-130.46100000000001</c:v>
                </c:pt>
                <c:pt idx="8708">
                  <c:v>-130.459</c:v>
                </c:pt>
                <c:pt idx="8709">
                  <c:v>-130.45699999999999</c:v>
                </c:pt>
                <c:pt idx="8710">
                  <c:v>-130.45499999999998</c:v>
                </c:pt>
                <c:pt idx="8711">
                  <c:v>-130.453</c:v>
                </c:pt>
                <c:pt idx="8712">
                  <c:v>-130.45099999999999</c:v>
                </c:pt>
                <c:pt idx="8713">
                  <c:v>-130.44900000000001</c:v>
                </c:pt>
                <c:pt idx="8714">
                  <c:v>-130.447</c:v>
                </c:pt>
                <c:pt idx="8715">
                  <c:v>-130.44499999999999</c:v>
                </c:pt>
                <c:pt idx="8716">
                  <c:v>-130.44300000000001</c:v>
                </c:pt>
                <c:pt idx="8717">
                  <c:v>-130.441</c:v>
                </c:pt>
                <c:pt idx="8718">
                  <c:v>-130.43899999999999</c:v>
                </c:pt>
                <c:pt idx="8719">
                  <c:v>-130.43700000000001</c:v>
                </c:pt>
                <c:pt idx="8720">
                  <c:v>-130.435</c:v>
                </c:pt>
                <c:pt idx="8721">
                  <c:v>-130.43299999999999</c:v>
                </c:pt>
                <c:pt idx="8722">
                  <c:v>-130.43100000000001</c:v>
                </c:pt>
                <c:pt idx="8723">
                  <c:v>-130.429</c:v>
                </c:pt>
                <c:pt idx="8724">
                  <c:v>-130.42699999999999</c:v>
                </c:pt>
                <c:pt idx="8725">
                  <c:v>-130.42500000000001</c:v>
                </c:pt>
                <c:pt idx="8726">
                  <c:v>-130.423</c:v>
                </c:pt>
                <c:pt idx="8727">
                  <c:v>-130.42099999999999</c:v>
                </c:pt>
                <c:pt idx="8728">
                  <c:v>-130.41900000000001</c:v>
                </c:pt>
                <c:pt idx="8729">
                  <c:v>-130.417</c:v>
                </c:pt>
                <c:pt idx="8730">
                  <c:v>-130.41499999999999</c:v>
                </c:pt>
                <c:pt idx="8731">
                  <c:v>-130.41300000000001</c:v>
                </c:pt>
                <c:pt idx="8732">
                  <c:v>-130.411</c:v>
                </c:pt>
                <c:pt idx="8733">
                  <c:v>-130.40899999999999</c:v>
                </c:pt>
                <c:pt idx="8734">
                  <c:v>-130.40700000000001</c:v>
                </c:pt>
                <c:pt idx="8735">
                  <c:v>-130.405</c:v>
                </c:pt>
                <c:pt idx="8736">
                  <c:v>-130.40299999999999</c:v>
                </c:pt>
                <c:pt idx="8737">
                  <c:v>-130.40100000000001</c:v>
                </c:pt>
                <c:pt idx="8738">
                  <c:v>-130.399</c:v>
                </c:pt>
                <c:pt idx="8739">
                  <c:v>-130.39699999999999</c:v>
                </c:pt>
                <c:pt idx="8740">
                  <c:v>-130.39500000000001</c:v>
                </c:pt>
                <c:pt idx="8741">
                  <c:v>-130.393</c:v>
                </c:pt>
                <c:pt idx="8742">
                  <c:v>-130.39099999999999</c:v>
                </c:pt>
                <c:pt idx="8743">
                  <c:v>-130.38900000000001</c:v>
                </c:pt>
                <c:pt idx="8744">
                  <c:v>-130.387</c:v>
                </c:pt>
                <c:pt idx="8745">
                  <c:v>-130.38499999999999</c:v>
                </c:pt>
                <c:pt idx="8746">
                  <c:v>-130.38300000000001</c:v>
                </c:pt>
                <c:pt idx="8747">
                  <c:v>-130.381</c:v>
                </c:pt>
                <c:pt idx="8748">
                  <c:v>-130.37899999999999</c:v>
                </c:pt>
                <c:pt idx="8749">
                  <c:v>-130.37700000000001</c:v>
                </c:pt>
                <c:pt idx="8750">
                  <c:v>-130.375</c:v>
                </c:pt>
                <c:pt idx="8751">
                  <c:v>-130.37299999999999</c:v>
                </c:pt>
                <c:pt idx="8752">
                  <c:v>-130.37100000000001</c:v>
                </c:pt>
                <c:pt idx="8753">
                  <c:v>-130.369</c:v>
                </c:pt>
                <c:pt idx="8754">
                  <c:v>-130.36699999999999</c:v>
                </c:pt>
                <c:pt idx="8755">
                  <c:v>-130.36500000000001</c:v>
                </c:pt>
                <c:pt idx="8756">
                  <c:v>-130.363</c:v>
                </c:pt>
                <c:pt idx="8757">
                  <c:v>-130.36099999999999</c:v>
                </c:pt>
                <c:pt idx="8758">
                  <c:v>-130.35900000000001</c:v>
                </c:pt>
                <c:pt idx="8759">
                  <c:v>-130.357</c:v>
                </c:pt>
                <c:pt idx="8760">
                  <c:v>-130.35499999999999</c:v>
                </c:pt>
                <c:pt idx="8761">
                  <c:v>-130.35300000000001</c:v>
                </c:pt>
                <c:pt idx="8762">
                  <c:v>-130.351</c:v>
                </c:pt>
                <c:pt idx="8763">
                  <c:v>-130.34899999999999</c:v>
                </c:pt>
                <c:pt idx="8764">
                  <c:v>-130.34700000000001</c:v>
                </c:pt>
                <c:pt idx="8765">
                  <c:v>-130.345</c:v>
                </c:pt>
                <c:pt idx="8766">
                  <c:v>-130.34299999999999</c:v>
                </c:pt>
                <c:pt idx="8767">
                  <c:v>-130.34100000000001</c:v>
                </c:pt>
                <c:pt idx="8768">
                  <c:v>-130.339</c:v>
                </c:pt>
                <c:pt idx="8769">
                  <c:v>-130.33699999999999</c:v>
                </c:pt>
                <c:pt idx="8770">
                  <c:v>-130.33500000000001</c:v>
                </c:pt>
                <c:pt idx="8771">
                  <c:v>-130.333</c:v>
                </c:pt>
                <c:pt idx="8772">
                  <c:v>-130.33099999999999</c:v>
                </c:pt>
                <c:pt idx="8773">
                  <c:v>-130.32900000000001</c:v>
                </c:pt>
                <c:pt idx="8774">
                  <c:v>-130.327</c:v>
                </c:pt>
                <c:pt idx="8775">
                  <c:v>-130.32499999999999</c:v>
                </c:pt>
                <c:pt idx="8776">
                  <c:v>-130.32300000000001</c:v>
                </c:pt>
                <c:pt idx="8777">
                  <c:v>-130.321</c:v>
                </c:pt>
                <c:pt idx="8778">
                  <c:v>-130.31899999999999</c:v>
                </c:pt>
                <c:pt idx="8779">
                  <c:v>-130.31700000000001</c:v>
                </c:pt>
                <c:pt idx="8780">
                  <c:v>-130.315</c:v>
                </c:pt>
                <c:pt idx="8781">
                  <c:v>-130.31299999999999</c:v>
                </c:pt>
                <c:pt idx="8782">
                  <c:v>-130.31100000000001</c:v>
                </c:pt>
                <c:pt idx="8783">
                  <c:v>-130.309</c:v>
                </c:pt>
                <c:pt idx="8784">
                  <c:v>-130.30699999999999</c:v>
                </c:pt>
                <c:pt idx="8785">
                  <c:v>-130.30500000000001</c:v>
                </c:pt>
                <c:pt idx="8786">
                  <c:v>-130.303</c:v>
                </c:pt>
                <c:pt idx="8787">
                  <c:v>-130.30099999999999</c:v>
                </c:pt>
                <c:pt idx="8788">
                  <c:v>-130.29900000000001</c:v>
                </c:pt>
                <c:pt idx="8789">
                  <c:v>-130.297</c:v>
                </c:pt>
                <c:pt idx="8790">
                  <c:v>-130.29500000000002</c:v>
                </c:pt>
                <c:pt idx="8791">
                  <c:v>-130.29300000000001</c:v>
                </c:pt>
                <c:pt idx="8792">
                  <c:v>-130.291</c:v>
                </c:pt>
                <c:pt idx="8793">
                  <c:v>-130.28899999999999</c:v>
                </c:pt>
                <c:pt idx="8794">
                  <c:v>-130.28700000000001</c:v>
                </c:pt>
                <c:pt idx="8795">
                  <c:v>-130.285</c:v>
                </c:pt>
                <c:pt idx="8796">
                  <c:v>-130.28300000000002</c:v>
                </c:pt>
                <c:pt idx="8797">
                  <c:v>-130.28100000000001</c:v>
                </c:pt>
                <c:pt idx="8798">
                  <c:v>-130.279</c:v>
                </c:pt>
                <c:pt idx="8799">
                  <c:v>-130.27699999999999</c:v>
                </c:pt>
                <c:pt idx="8800">
                  <c:v>-130.27500000000001</c:v>
                </c:pt>
                <c:pt idx="8801">
                  <c:v>-130.273</c:v>
                </c:pt>
                <c:pt idx="8802">
                  <c:v>-130.27100000000002</c:v>
                </c:pt>
                <c:pt idx="8803">
                  <c:v>-130.26900000000001</c:v>
                </c:pt>
                <c:pt idx="8804">
                  <c:v>-130.267</c:v>
                </c:pt>
                <c:pt idx="8805">
                  <c:v>-130.26499999999999</c:v>
                </c:pt>
                <c:pt idx="8806">
                  <c:v>-130.26300000000001</c:v>
                </c:pt>
                <c:pt idx="8807">
                  <c:v>-130.261</c:v>
                </c:pt>
                <c:pt idx="8808">
                  <c:v>-130.25900000000001</c:v>
                </c:pt>
                <c:pt idx="8809">
                  <c:v>-130.25700000000001</c:v>
                </c:pt>
                <c:pt idx="8810">
                  <c:v>-130.255</c:v>
                </c:pt>
                <c:pt idx="8811">
                  <c:v>-130.25299999999999</c:v>
                </c:pt>
                <c:pt idx="8812">
                  <c:v>-130.251</c:v>
                </c:pt>
                <c:pt idx="8813">
                  <c:v>-130.249</c:v>
                </c:pt>
                <c:pt idx="8814">
                  <c:v>-130.24700000000001</c:v>
                </c:pt>
                <c:pt idx="8815">
                  <c:v>-130.245</c:v>
                </c:pt>
                <c:pt idx="8816">
                  <c:v>-130.24299999999999</c:v>
                </c:pt>
                <c:pt idx="8817">
                  <c:v>-130.24099999999999</c:v>
                </c:pt>
                <c:pt idx="8818">
                  <c:v>-130.239</c:v>
                </c:pt>
                <c:pt idx="8819">
                  <c:v>-130.23699999999999</c:v>
                </c:pt>
                <c:pt idx="8820">
                  <c:v>-130.23500000000001</c:v>
                </c:pt>
                <c:pt idx="8821">
                  <c:v>-130.233</c:v>
                </c:pt>
                <c:pt idx="8822">
                  <c:v>-130.23099999999999</c:v>
                </c:pt>
                <c:pt idx="8823">
                  <c:v>-130.22899999999998</c:v>
                </c:pt>
                <c:pt idx="8824">
                  <c:v>-130.227</c:v>
                </c:pt>
                <c:pt idx="8825">
                  <c:v>-130.22499999999999</c:v>
                </c:pt>
                <c:pt idx="8826">
                  <c:v>-130.22300000000001</c:v>
                </c:pt>
                <c:pt idx="8827">
                  <c:v>-130.221</c:v>
                </c:pt>
                <c:pt idx="8828">
                  <c:v>-130.21899999999999</c:v>
                </c:pt>
                <c:pt idx="8829">
                  <c:v>-130.21699999999998</c:v>
                </c:pt>
                <c:pt idx="8830">
                  <c:v>-130.215</c:v>
                </c:pt>
                <c:pt idx="8831">
                  <c:v>-130.21299999999999</c:v>
                </c:pt>
                <c:pt idx="8832">
                  <c:v>-130.21100000000001</c:v>
                </c:pt>
                <c:pt idx="8833">
                  <c:v>-130.209</c:v>
                </c:pt>
                <c:pt idx="8834">
                  <c:v>-130.20699999999999</c:v>
                </c:pt>
                <c:pt idx="8835">
                  <c:v>-130.20499999999998</c:v>
                </c:pt>
                <c:pt idx="8836">
                  <c:v>-130.203</c:v>
                </c:pt>
                <c:pt idx="8837">
                  <c:v>-130.20099999999999</c:v>
                </c:pt>
                <c:pt idx="8838">
                  <c:v>-130.19900000000001</c:v>
                </c:pt>
                <c:pt idx="8839">
                  <c:v>-130.197</c:v>
                </c:pt>
                <c:pt idx="8840">
                  <c:v>-130.19499999999999</c:v>
                </c:pt>
                <c:pt idx="8841">
                  <c:v>-130.19300000000001</c:v>
                </c:pt>
                <c:pt idx="8842">
                  <c:v>-130.191</c:v>
                </c:pt>
                <c:pt idx="8843">
                  <c:v>-130.18899999999999</c:v>
                </c:pt>
                <c:pt idx="8844">
                  <c:v>-130.18700000000001</c:v>
                </c:pt>
                <c:pt idx="8845">
                  <c:v>-130.185</c:v>
                </c:pt>
                <c:pt idx="8846">
                  <c:v>-130.18299999999999</c:v>
                </c:pt>
                <c:pt idx="8847">
                  <c:v>-130.18100000000001</c:v>
                </c:pt>
                <c:pt idx="8848">
                  <c:v>-130.179</c:v>
                </c:pt>
                <c:pt idx="8849">
                  <c:v>-130.17699999999999</c:v>
                </c:pt>
                <c:pt idx="8850">
                  <c:v>-130.17500000000001</c:v>
                </c:pt>
                <c:pt idx="8851">
                  <c:v>-130.173</c:v>
                </c:pt>
                <c:pt idx="8852">
                  <c:v>-130.17099999999999</c:v>
                </c:pt>
                <c:pt idx="8853">
                  <c:v>-130.16900000000001</c:v>
                </c:pt>
                <c:pt idx="8854">
                  <c:v>-130.167</c:v>
                </c:pt>
                <c:pt idx="8855">
                  <c:v>-130.16499999999999</c:v>
                </c:pt>
                <c:pt idx="8856">
                  <c:v>-130.16300000000001</c:v>
                </c:pt>
                <c:pt idx="8857">
                  <c:v>-130.161</c:v>
                </c:pt>
                <c:pt idx="8858">
                  <c:v>-130.15899999999999</c:v>
                </c:pt>
                <c:pt idx="8859">
                  <c:v>-130.15700000000001</c:v>
                </c:pt>
                <c:pt idx="8860">
                  <c:v>-130.155</c:v>
                </c:pt>
                <c:pt idx="8861">
                  <c:v>-130.15299999999999</c:v>
                </c:pt>
                <c:pt idx="8862">
                  <c:v>-130.15100000000001</c:v>
                </c:pt>
                <c:pt idx="8863">
                  <c:v>-130.149</c:v>
                </c:pt>
                <c:pt idx="8864">
                  <c:v>-130.14699999999999</c:v>
                </c:pt>
                <c:pt idx="8865">
                  <c:v>-130.14500000000001</c:v>
                </c:pt>
                <c:pt idx="8866">
                  <c:v>-130.143</c:v>
                </c:pt>
                <c:pt idx="8867">
                  <c:v>-130.14099999999999</c:v>
                </c:pt>
                <c:pt idx="8868">
                  <c:v>-130.13900000000001</c:v>
                </c:pt>
                <c:pt idx="8869">
                  <c:v>-130.137</c:v>
                </c:pt>
                <c:pt idx="8870">
                  <c:v>-130.13499999999999</c:v>
                </c:pt>
                <c:pt idx="8871">
                  <c:v>-130.13300000000001</c:v>
                </c:pt>
                <c:pt idx="8872">
                  <c:v>-130.131</c:v>
                </c:pt>
                <c:pt idx="8873">
                  <c:v>-130.12899999999999</c:v>
                </c:pt>
                <c:pt idx="8874">
                  <c:v>-130.12700000000001</c:v>
                </c:pt>
                <c:pt idx="8875">
                  <c:v>-130.125</c:v>
                </c:pt>
                <c:pt idx="8876">
                  <c:v>-130.12299999999999</c:v>
                </c:pt>
                <c:pt idx="8877">
                  <c:v>-130.12100000000001</c:v>
                </c:pt>
                <c:pt idx="8878">
                  <c:v>-130.119</c:v>
                </c:pt>
                <c:pt idx="8879">
                  <c:v>-130.11699999999999</c:v>
                </c:pt>
                <c:pt idx="8880">
                  <c:v>-130.11500000000001</c:v>
                </c:pt>
                <c:pt idx="8881">
                  <c:v>-130.113</c:v>
                </c:pt>
                <c:pt idx="8882">
                  <c:v>-130.11099999999999</c:v>
                </c:pt>
                <c:pt idx="8883">
                  <c:v>-130.10900000000001</c:v>
                </c:pt>
                <c:pt idx="8884">
                  <c:v>-130.107</c:v>
                </c:pt>
                <c:pt idx="8885">
                  <c:v>-130.10499999999999</c:v>
                </c:pt>
                <c:pt idx="8886">
                  <c:v>-130.10300000000001</c:v>
                </c:pt>
                <c:pt idx="8887">
                  <c:v>-130.101</c:v>
                </c:pt>
                <c:pt idx="8888">
                  <c:v>-130.09899999999999</c:v>
                </c:pt>
                <c:pt idx="8889">
                  <c:v>-130.09700000000001</c:v>
                </c:pt>
                <c:pt idx="8890">
                  <c:v>-130.095</c:v>
                </c:pt>
                <c:pt idx="8891">
                  <c:v>-130.09299999999999</c:v>
                </c:pt>
                <c:pt idx="8892">
                  <c:v>-130.09100000000001</c:v>
                </c:pt>
                <c:pt idx="8893">
                  <c:v>-130.089</c:v>
                </c:pt>
                <c:pt idx="8894">
                  <c:v>-130.08699999999999</c:v>
                </c:pt>
                <c:pt idx="8895">
                  <c:v>-130.08500000000001</c:v>
                </c:pt>
                <c:pt idx="8896">
                  <c:v>-130.083</c:v>
                </c:pt>
                <c:pt idx="8897">
                  <c:v>-130.08099999999999</c:v>
                </c:pt>
                <c:pt idx="8898">
                  <c:v>-130.07900000000001</c:v>
                </c:pt>
                <c:pt idx="8899">
                  <c:v>-130.077</c:v>
                </c:pt>
                <c:pt idx="8900">
                  <c:v>-130.07499999999999</c:v>
                </c:pt>
                <c:pt idx="8901">
                  <c:v>-130.07300000000001</c:v>
                </c:pt>
                <c:pt idx="8902">
                  <c:v>-130.071</c:v>
                </c:pt>
                <c:pt idx="8903">
                  <c:v>-130.06899999999999</c:v>
                </c:pt>
                <c:pt idx="8904">
                  <c:v>-130.06700000000001</c:v>
                </c:pt>
                <c:pt idx="8905">
                  <c:v>-130.065</c:v>
                </c:pt>
                <c:pt idx="8906">
                  <c:v>-130.06299999999999</c:v>
                </c:pt>
                <c:pt idx="8907">
                  <c:v>-130.06100000000001</c:v>
                </c:pt>
                <c:pt idx="8908">
                  <c:v>-130.059</c:v>
                </c:pt>
                <c:pt idx="8909">
                  <c:v>-130.05699999999999</c:v>
                </c:pt>
                <c:pt idx="8910">
                  <c:v>-130.05500000000001</c:v>
                </c:pt>
                <c:pt idx="8911">
                  <c:v>-130.053</c:v>
                </c:pt>
                <c:pt idx="8912">
                  <c:v>-130.05099999999999</c:v>
                </c:pt>
                <c:pt idx="8913">
                  <c:v>-130.04900000000001</c:v>
                </c:pt>
                <c:pt idx="8914">
                  <c:v>-130.047</c:v>
                </c:pt>
                <c:pt idx="8915">
                  <c:v>-130.04500000000002</c:v>
                </c:pt>
                <c:pt idx="8916">
                  <c:v>-130.04300000000001</c:v>
                </c:pt>
                <c:pt idx="8917">
                  <c:v>-130.041</c:v>
                </c:pt>
                <c:pt idx="8918">
                  <c:v>-130.03899999999999</c:v>
                </c:pt>
                <c:pt idx="8919">
                  <c:v>-130.03700000000001</c:v>
                </c:pt>
                <c:pt idx="8920">
                  <c:v>-130.035</c:v>
                </c:pt>
                <c:pt idx="8921">
                  <c:v>-130.03300000000002</c:v>
                </c:pt>
                <c:pt idx="8922">
                  <c:v>-130.03100000000001</c:v>
                </c:pt>
                <c:pt idx="8923">
                  <c:v>-130.029</c:v>
                </c:pt>
                <c:pt idx="8924">
                  <c:v>-130.02699999999999</c:v>
                </c:pt>
                <c:pt idx="8925">
                  <c:v>-130.02500000000001</c:v>
                </c:pt>
                <c:pt idx="8926">
                  <c:v>-130.023</c:v>
                </c:pt>
                <c:pt idx="8927">
                  <c:v>-130.02100000000002</c:v>
                </c:pt>
                <c:pt idx="8928">
                  <c:v>-130.01900000000001</c:v>
                </c:pt>
                <c:pt idx="8929">
                  <c:v>-130.017</c:v>
                </c:pt>
                <c:pt idx="8930">
                  <c:v>-130.01499999999999</c:v>
                </c:pt>
                <c:pt idx="8931">
                  <c:v>-130.01300000000001</c:v>
                </c:pt>
                <c:pt idx="8932">
                  <c:v>-130.011</c:v>
                </c:pt>
                <c:pt idx="8933">
                  <c:v>-130.00900000000001</c:v>
                </c:pt>
                <c:pt idx="8934">
                  <c:v>-130.00700000000001</c:v>
                </c:pt>
                <c:pt idx="8935">
                  <c:v>-130.005</c:v>
                </c:pt>
                <c:pt idx="8936">
                  <c:v>-130.00299999999999</c:v>
                </c:pt>
                <c:pt idx="8937">
                  <c:v>-130.001</c:v>
                </c:pt>
                <c:pt idx="8938">
                  <c:v>-129.999</c:v>
                </c:pt>
                <c:pt idx="8939">
                  <c:v>-129.99700000000001</c:v>
                </c:pt>
                <c:pt idx="8940">
                  <c:v>-129.995</c:v>
                </c:pt>
                <c:pt idx="8941">
                  <c:v>-129.99299999999999</c:v>
                </c:pt>
                <c:pt idx="8942">
                  <c:v>-129.99099999999999</c:v>
                </c:pt>
                <c:pt idx="8943">
                  <c:v>-129.989</c:v>
                </c:pt>
                <c:pt idx="8944">
                  <c:v>-129.98699999999999</c:v>
                </c:pt>
                <c:pt idx="8945">
                  <c:v>-129.98500000000001</c:v>
                </c:pt>
                <c:pt idx="8946">
                  <c:v>-129.983</c:v>
                </c:pt>
                <c:pt idx="8947">
                  <c:v>-129.98099999999999</c:v>
                </c:pt>
                <c:pt idx="8948">
                  <c:v>-129.97899999999998</c:v>
                </c:pt>
                <c:pt idx="8949">
                  <c:v>-129.977</c:v>
                </c:pt>
                <c:pt idx="8950">
                  <c:v>-129.97499999999999</c:v>
                </c:pt>
                <c:pt idx="8951">
                  <c:v>-129.97300000000001</c:v>
                </c:pt>
                <c:pt idx="8952">
                  <c:v>-129.971</c:v>
                </c:pt>
                <c:pt idx="8953">
                  <c:v>-129.96899999999999</c:v>
                </c:pt>
                <c:pt idx="8954">
                  <c:v>-129.96699999999998</c:v>
                </c:pt>
                <c:pt idx="8955">
                  <c:v>-129.965</c:v>
                </c:pt>
                <c:pt idx="8956">
                  <c:v>-129.96299999999999</c:v>
                </c:pt>
                <c:pt idx="8957">
                  <c:v>-129.96100000000001</c:v>
                </c:pt>
                <c:pt idx="8958">
                  <c:v>-129.959</c:v>
                </c:pt>
                <c:pt idx="8959">
                  <c:v>-129.95699999999999</c:v>
                </c:pt>
                <c:pt idx="8960">
                  <c:v>-129.95499999999998</c:v>
                </c:pt>
                <c:pt idx="8961">
                  <c:v>-129.953</c:v>
                </c:pt>
                <c:pt idx="8962">
                  <c:v>-129.95099999999999</c:v>
                </c:pt>
                <c:pt idx="8963">
                  <c:v>-129.94900000000001</c:v>
                </c:pt>
                <c:pt idx="8964">
                  <c:v>-129.947</c:v>
                </c:pt>
                <c:pt idx="8965">
                  <c:v>-129.94499999999999</c:v>
                </c:pt>
                <c:pt idx="8966">
                  <c:v>-129.94300000000001</c:v>
                </c:pt>
                <c:pt idx="8967">
                  <c:v>-129.941</c:v>
                </c:pt>
                <c:pt idx="8968">
                  <c:v>-129.93899999999999</c:v>
                </c:pt>
                <c:pt idx="8969">
                  <c:v>-129.93700000000001</c:v>
                </c:pt>
                <c:pt idx="8970">
                  <c:v>-129.935</c:v>
                </c:pt>
                <c:pt idx="8971">
                  <c:v>-129.93299999999999</c:v>
                </c:pt>
                <c:pt idx="8972">
                  <c:v>-129.93100000000001</c:v>
                </c:pt>
                <c:pt idx="8973">
                  <c:v>-129.929</c:v>
                </c:pt>
                <c:pt idx="8974">
                  <c:v>-129.92699999999999</c:v>
                </c:pt>
                <c:pt idx="8975">
                  <c:v>-129.92500000000001</c:v>
                </c:pt>
                <c:pt idx="8976">
                  <c:v>-129.923</c:v>
                </c:pt>
                <c:pt idx="8977">
                  <c:v>-129.92099999999999</c:v>
                </c:pt>
                <c:pt idx="8978">
                  <c:v>-129.91900000000001</c:v>
                </c:pt>
                <c:pt idx="8979">
                  <c:v>-129.917</c:v>
                </c:pt>
                <c:pt idx="8980">
                  <c:v>-129.91499999999999</c:v>
                </c:pt>
                <c:pt idx="8981">
                  <c:v>-129.91300000000001</c:v>
                </c:pt>
                <c:pt idx="8982">
                  <c:v>-129.911</c:v>
                </c:pt>
                <c:pt idx="8983">
                  <c:v>-129.90899999999999</c:v>
                </c:pt>
                <c:pt idx="8984">
                  <c:v>-129.90700000000001</c:v>
                </c:pt>
                <c:pt idx="8985">
                  <c:v>-129.905</c:v>
                </c:pt>
                <c:pt idx="8986">
                  <c:v>-129.90299999999999</c:v>
                </c:pt>
                <c:pt idx="8987">
                  <c:v>-129.90100000000001</c:v>
                </c:pt>
                <c:pt idx="8988">
                  <c:v>-129.899</c:v>
                </c:pt>
                <c:pt idx="8989">
                  <c:v>-129.89699999999999</c:v>
                </c:pt>
                <c:pt idx="8990">
                  <c:v>-129.89500000000001</c:v>
                </c:pt>
                <c:pt idx="8991">
                  <c:v>-129.893</c:v>
                </c:pt>
                <c:pt idx="8992">
                  <c:v>-129.89099999999999</c:v>
                </c:pt>
                <c:pt idx="8993">
                  <c:v>-129.88900000000001</c:v>
                </c:pt>
                <c:pt idx="8994">
                  <c:v>-129.887</c:v>
                </c:pt>
                <c:pt idx="8995">
                  <c:v>-129.88499999999999</c:v>
                </c:pt>
                <c:pt idx="8996">
                  <c:v>-129.88300000000001</c:v>
                </c:pt>
                <c:pt idx="8997">
                  <c:v>-129.881</c:v>
                </c:pt>
                <c:pt idx="8998">
                  <c:v>-129.87899999999999</c:v>
                </c:pt>
                <c:pt idx="8999">
                  <c:v>-129.87700000000001</c:v>
                </c:pt>
                <c:pt idx="9000">
                  <c:v>-129.875</c:v>
                </c:pt>
                <c:pt idx="9001">
                  <c:v>-129.87299999999999</c:v>
                </c:pt>
                <c:pt idx="9002">
                  <c:v>-129.87100000000001</c:v>
                </c:pt>
                <c:pt idx="9003">
                  <c:v>-129.869</c:v>
                </c:pt>
                <c:pt idx="9004">
                  <c:v>-129.86699999999999</c:v>
                </c:pt>
                <c:pt idx="9005">
                  <c:v>-129.86500000000001</c:v>
                </c:pt>
                <c:pt idx="9006">
                  <c:v>-129.863</c:v>
                </c:pt>
                <c:pt idx="9007">
                  <c:v>-129.86099999999999</c:v>
                </c:pt>
                <c:pt idx="9008">
                  <c:v>-129.85900000000001</c:v>
                </c:pt>
                <c:pt idx="9009">
                  <c:v>-129.857</c:v>
                </c:pt>
                <c:pt idx="9010">
                  <c:v>-129.85499999999999</c:v>
                </c:pt>
                <c:pt idx="9011">
                  <c:v>-129.85300000000001</c:v>
                </c:pt>
                <c:pt idx="9012">
                  <c:v>-129.851</c:v>
                </c:pt>
                <c:pt idx="9013">
                  <c:v>-129.84899999999999</c:v>
                </c:pt>
                <c:pt idx="9014">
                  <c:v>-129.84700000000001</c:v>
                </c:pt>
                <c:pt idx="9015">
                  <c:v>-129.845</c:v>
                </c:pt>
                <c:pt idx="9016">
                  <c:v>-129.84299999999999</c:v>
                </c:pt>
                <c:pt idx="9017">
                  <c:v>-129.84100000000001</c:v>
                </c:pt>
                <c:pt idx="9018">
                  <c:v>-129.839</c:v>
                </c:pt>
                <c:pt idx="9019">
                  <c:v>-129.83699999999999</c:v>
                </c:pt>
                <c:pt idx="9020">
                  <c:v>-129.83500000000001</c:v>
                </c:pt>
                <c:pt idx="9021">
                  <c:v>-129.833</c:v>
                </c:pt>
                <c:pt idx="9022">
                  <c:v>-129.83099999999999</c:v>
                </c:pt>
                <c:pt idx="9023">
                  <c:v>-129.82900000000001</c:v>
                </c:pt>
                <c:pt idx="9024">
                  <c:v>-129.827</c:v>
                </c:pt>
                <c:pt idx="9025">
                  <c:v>-129.82499999999999</c:v>
                </c:pt>
                <c:pt idx="9026">
                  <c:v>-129.82300000000001</c:v>
                </c:pt>
                <c:pt idx="9027">
                  <c:v>-129.821</c:v>
                </c:pt>
                <c:pt idx="9028">
                  <c:v>-129.81899999999999</c:v>
                </c:pt>
                <c:pt idx="9029">
                  <c:v>-129.81700000000001</c:v>
                </c:pt>
                <c:pt idx="9030">
                  <c:v>-129.815</c:v>
                </c:pt>
                <c:pt idx="9031">
                  <c:v>-129.81299999999999</c:v>
                </c:pt>
                <c:pt idx="9032">
                  <c:v>-129.81100000000001</c:v>
                </c:pt>
                <c:pt idx="9033">
                  <c:v>-129.809</c:v>
                </c:pt>
                <c:pt idx="9034">
                  <c:v>-129.80699999999999</c:v>
                </c:pt>
                <c:pt idx="9035">
                  <c:v>-129.80500000000001</c:v>
                </c:pt>
                <c:pt idx="9036">
                  <c:v>-129.803</c:v>
                </c:pt>
                <c:pt idx="9037">
                  <c:v>-129.80099999999999</c:v>
                </c:pt>
                <c:pt idx="9038">
                  <c:v>-129.79900000000001</c:v>
                </c:pt>
                <c:pt idx="9039">
                  <c:v>-129.797</c:v>
                </c:pt>
                <c:pt idx="9040">
                  <c:v>-129.79500000000002</c:v>
                </c:pt>
                <c:pt idx="9041">
                  <c:v>-129.79300000000001</c:v>
                </c:pt>
                <c:pt idx="9042">
                  <c:v>-129.791</c:v>
                </c:pt>
                <c:pt idx="9043">
                  <c:v>-129.78899999999999</c:v>
                </c:pt>
                <c:pt idx="9044">
                  <c:v>-129.78700000000001</c:v>
                </c:pt>
                <c:pt idx="9045">
                  <c:v>-129.785</c:v>
                </c:pt>
                <c:pt idx="9046">
                  <c:v>-129.78300000000002</c:v>
                </c:pt>
                <c:pt idx="9047">
                  <c:v>-129.78100000000001</c:v>
                </c:pt>
                <c:pt idx="9048">
                  <c:v>-129.779</c:v>
                </c:pt>
                <c:pt idx="9049">
                  <c:v>-129.77699999999999</c:v>
                </c:pt>
                <c:pt idx="9050">
                  <c:v>-129.77500000000001</c:v>
                </c:pt>
                <c:pt idx="9051">
                  <c:v>-129.773</c:v>
                </c:pt>
                <c:pt idx="9052">
                  <c:v>-129.77100000000002</c:v>
                </c:pt>
                <c:pt idx="9053">
                  <c:v>-129.76900000000001</c:v>
                </c:pt>
                <c:pt idx="9054">
                  <c:v>-129.767</c:v>
                </c:pt>
                <c:pt idx="9055">
                  <c:v>-129.76499999999999</c:v>
                </c:pt>
                <c:pt idx="9056">
                  <c:v>-129.76300000000001</c:v>
                </c:pt>
                <c:pt idx="9057">
                  <c:v>-129.761</c:v>
                </c:pt>
                <c:pt idx="9058">
                  <c:v>-129.75900000000001</c:v>
                </c:pt>
                <c:pt idx="9059">
                  <c:v>-129.75700000000001</c:v>
                </c:pt>
                <c:pt idx="9060">
                  <c:v>-129.755</c:v>
                </c:pt>
                <c:pt idx="9061">
                  <c:v>-129.75299999999999</c:v>
                </c:pt>
                <c:pt idx="9062">
                  <c:v>-129.751</c:v>
                </c:pt>
                <c:pt idx="9063">
                  <c:v>-129.749</c:v>
                </c:pt>
                <c:pt idx="9064">
                  <c:v>-129.74700000000001</c:v>
                </c:pt>
                <c:pt idx="9065">
                  <c:v>-129.745</c:v>
                </c:pt>
                <c:pt idx="9066">
                  <c:v>-129.74299999999999</c:v>
                </c:pt>
                <c:pt idx="9067">
                  <c:v>-129.74099999999999</c:v>
                </c:pt>
                <c:pt idx="9068">
                  <c:v>-129.739</c:v>
                </c:pt>
                <c:pt idx="9069">
                  <c:v>-129.73699999999999</c:v>
                </c:pt>
                <c:pt idx="9070">
                  <c:v>-129.73500000000001</c:v>
                </c:pt>
                <c:pt idx="9071">
                  <c:v>-129.733</c:v>
                </c:pt>
                <c:pt idx="9072">
                  <c:v>-129.73099999999999</c:v>
                </c:pt>
                <c:pt idx="9073">
                  <c:v>-129.72899999999998</c:v>
                </c:pt>
                <c:pt idx="9074">
                  <c:v>-129.727</c:v>
                </c:pt>
                <c:pt idx="9075">
                  <c:v>-129.72499999999999</c:v>
                </c:pt>
                <c:pt idx="9076">
                  <c:v>-129.72300000000001</c:v>
                </c:pt>
                <c:pt idx="9077">
                  <c:v>-129.721</c:v>
                </c:pt>
                <c:pt idx="9078">
                  <c:v>-129.71899999999999</c:v>
                </c:pt>
                <c:pt idx="9079">
                  <c:v>-129.71699999999998</c:v>
                </c:pt>
                <c:pt idx="9080">
                  <c:v>-129.715</c:v>
                </c:pt>
                <c:pt idx="9081">
                  <c:v>-129.71299999999999</c:v>
                </c:pt>
                <c:pt idx="9082">
                  <c:v>-129.71100000000001</c:v>
                </c:pt>
                <c:pt idx="9083">
                  <c:v>-129.709</c:v>
                </c:pt>
                <c:pt idx="9084">
                  <c:v>-129.70699999999999</c:v>
                </c:pt>
                <c:pt idx="9085">
                  <c:v>-129.70499999999998</c:v>
                </c:pt>
                <c:pt idx="9086">
                  <c:v>-129.703</c:v>
                </c:pt>
                <c:pt idx="9087">
                  <c:v>-129.70099999999999</c:v>
                </c:pt>
                <c:pt idx="9088">
                  <c:v>-129.69900000000001</c:v>
                </c:pt>
                <c:pt idx="9089">
                  <c:v>-129.697</c:v>
                </c:pt>
                <c:pt idx="9090">
                  <c:v>-129.69499999999999</c:v>
                </c:pt>
                <c:pt idx="9091">
                  <c:v>-129.69300000000001</c:v>
                </c:pt>
                <c:pt idx="9092">
                  <c:v>-129.691</c:v>
                </c:pt>
                <c:pt idx="9093">
                  <c:v>-129.68899999999999</c:v>
                </c:pt>
                <c:pt idx="9094">
                  <c:v>-129.68700000000001</c:v>
                </c:pt>
                <c:pt idx="9095">
                  <c:v>-129.685</c:v>
                </c:pt>
                <c:pt idx="9096">
                  <c:v>-129.68299999999999</c:v>
                </c:pt>
                <c:pt idx="9097">
                  <c:v>-129.68100000000001</c:v>
                </c:pt>
                <c:pt idx="9098">
                  <c:v>-129.679</c:v>
                </c:pt>
                <c:pt idx="9099">
                  <c:v>-129.67699999999999</c:v>
                </c:pt>
                <c:pt idx="9100">
                  <c:v>-129.67500000000001</c:v>
                </c:pt>
                <c:pt idx="9101">
                  <c:v>-129.673</c:v>
                </c:pt>
                <c:pt idx="9102">
                  <c:v>-129.67099999999999</c:v>
                </c:pt>
                <c:pt idx="9103">
                  <c:v>-129.66900000000001</c:v>
                </c:pt>
                <c:pt idx="9104">
                  <c:v>-129.667</c:v>
                </c:pt>
                <c:pt idx="9105">
                  <c:v>-129.66499999999999</c:v>
                </c:pt>
                <c:pt idx="9106">
                  <c:v>-129.66300000000001</c:v>
                </c:pt>
                <c:pt idx="9107">
                  <c:v>-129.661</c:v>
                </c:pt>
                <c:pt idx="9108">
                  <c:v>-129.65899999999999</c:v>
                </c:pt>
                <c:pt idx="9109">
                  <c:v>-129.65700000000001</c:v>
                </c:pt>
                <c:pt idx="9110">
                  <c:v>-129.655</c:v>
                </c:pt>
                <c:pt idx="9111">
                  <c:v>-129.65299999999999</c:v>
                </c:pt>
                <c:pt idx="9112">
                  <c:v>-129.65100000000001</c:v>
                </c:pt>
                <c:pt idx="9113">
                  <c:v>-129.649</c:v>
                </c:pt>
                <c:pt idx="9114">
                  <c:v>-129.64699999999999</c:v>
                </c:pt>
                <c:pt idx="9115">
                  <c:v>-129.64500000000001</c:v>
                </c:pt>
                <c:pt idx="9116">
                  <c:v>-129.643</c:v>
                </c:pt>
                <c:pt idx="9117">
                  <c:v>-129.64099999999999</c:v>
                </c:pt>
                <c:pt idx="9118">
                  <c:v>-129.63900000000001</c:v>
                </c:pt>
                <c:pt idx="9119">
                  <c:v>-129.637</c:v>
                </c:pt>
                <c:pt idx="9120">
                  <c:v>-129.63499999999999</c:v>
                </c:pt>
                <c:pt idx="9121">
                  <c:v>-129.63300000000001</c:v>
                </c:pt>
                <c:pt idx="9122">
                  <c:v>-129.631</c:v>
                </c:pt>
                <c:pt idx="9123">
                  <c:v>-129.62899999999999</c:v>
                </c:pt>
                <c:pt idx="9124">
                  <c:v>-129.62700000000001</c:v>
                </c:pt>
                <c:pt idx="9125">
                  <c:v>-129.625</c:v>
                </c:pt>
                <c:pt idx="9126">
                  <c:v>-129.62299999999999</c:v>
                </c:pt>
                <c:pt idx="9127">
                  <c:v>-129.62100000000001</c:v>
                </c:pt>
                <c:pt idx="9128">
                  <c:v>-129.619</c:v>
                </c:pt>
                <c:pt idx="9129">
                  <c:v>-129.61699999999999</c:v>
                </c:pt>
                <c:pt idx="9130">
                  <c:v>-129.61500000000001</c:v>
                </c:pt>
                <c:pt idx="9131">
                  <c:v>-129.613</c:v>
                </c:pt>
                <c:pt idx="9132">
                  <c:v>-129.61099999999999</c:v>
                </c:pt>
                <c:pt idx="9133">
                  <c:v>-129.60900000000001</c:v>
                </c:pt>
                <c:pt idx="9134">
                  <c:v>-129.607</c:v>
                </c:pt>
                <c:pt idx="9135">
                  <c:v>-129.60499999999999</c:v>
                </c:pt>
                <c:pt idx="9136">
                  <c:v>-129.60300000000001</c:v>
                </c:pt>
                <c:pt idx="9137">
                  <c:v>-129.601</c:v>
                </c:pt>
                <c:pt idx="9138">
                  <c:v>-129.59899999999999</c:v>
                </c:pt>
                <c:pt idx="9139">
                  <c:v>-129.59700000000001</c:v>
                </c:pt>
                <c:pt idx="9140">
                  <c:v>-129.595</c:v>
                </c:pt>
                <c:pt idx="9141">
                  <c:v>-129.59299999999999</c:v>
                </c:pt>
                <c:pt idx="9142">
                  <c:v>-129.59100000000001</c:v>
                </c:pt>
                <c:pt idx="9143">
                  <c:v>-129.589</c:v>
                </c:pt>
                <c:pt idx="9144">
                  <c:v>-129.58699999999999</c:v>
                </c:pt>
                <c:pt idx="9145">
                  <c:v>-129.58500000000001</c:v>
                </c:pt>
                <c:pt idx="9146">
                  <c:v>-129.583</c:v>
                </c:pt>
                <c:pt idx="9147">
                  <c:v>-129.58099999999999</c:v>
                </c:pt>
                <c:pt idx="9148">
                  <c:v>-129.57900000000001</c:v>
                </c:pt>
                <c:pt idx="9149">
                  <c:v>-129.577</c:v>
                </c:pt>
                <c:pt idx="9150">
                  <c:v>-129.57499999999999</c:v>
                </c:pt>
                <c:pt idx="9151">
                  <c:v>-129.57300000000001</c:v>
                </c:pt>
                <c:pt idx="9152">
                  <c:v>-129.571</c:v>
                </c:pt>
                <c:pt idx="9153">
                  <c:v>-129.56899999999999</c:v>
                </c:pt>
                <c:pt idx="9154">
                  <c:v>-129.56700000000001</c:v>
                </c:pt>
                <c:pt idx="9155">
                  <c:v>-129.565</c:v>
                </c:pt>
                <c:pt idx="9156">
                  <c:v>-129.56299999999999</c:v>
                </c:pt>
                <c:pt idx="9157">
                  <c:v>-129.56100000000001</c:v>
                </c:pt>
                <c:pt idx="9158">
                  <c:v>-129.559</c:v>
                </c:pt>
                <c:pt idx="9159">
                  <c:v>-129.55699999999999</c:v>
                </c:pt>
                <c:pt idx="9160">
                  <c:v>-129.55500000000001</c:v>
                </c:pt>
                <c:pt idx="9161">
                  <c:v>-129.553</c:v>
                </c:pt>
                <c:pt idx="9162">
                  <c:v>-129.55099999999999</c:v>
                </c:pt>
                <c:pt idx="9163">
                  <c:v>-129.54900000000001</c:v>
                </c:pt>
                <c:pt idx="9164">
                  <c:v>-129.547</c:v>
                </c:pt>
                <c:pt idx="9165">
                  <c:v>-129.54500000000002</c:v>
                </c:pt>
                <c:pt idx="9166">
                  <c:v>-129.54300000000001</c:v>
                </c:pt>
                <c:pt idx="9167">
                  <c:v>-129.541</c:v>
                </c:pt>
                <c:pt idx="9168">
                  <c:v>-129.53899999999999</c:v>
                </c:pt>
                <c:pt idx="9169">
                  <c:v>-129.53700000000001</c:v>
                </c:pt>
                <c:pt idx="9170">
                  <c:v>-129.535</c:v>
                </c:pt>
                <c:pt idx="9171">
                  <c:v>-129.53300000000002</c:v>
                </c:pt>
                <c:pt idx="9172">
                  <c:v>-129.53100000000001</c:v>
                </c:pt>
                <c:pt idx="9173">
                  <c:v>-129.529</c:v>
                </c:pt>
                <c:pt idx="9174">
                  <c:v>-129.52699999999999</c:v>
                </c:pt>
                <c:pt idx="9175">
                  <c:v>-129.52500000000001</c:v>
                </c:pt>
                <c:pt idx="9176">
                  <c:v>-129.523</c:v>
                </c:pt>
                <c:pt idx="9177">
                  <c:v>-129.52100000000002</c:v>
                </c:pt>
                <c:pt idx="9178">
                  <c:v>-129.51900000000001</c:v>
                </c:pt>
                <c:pt idx="9179">
                  <c:v>-129.517</c:v>
                </c:pt>
                <c:pt idx="9180">
                  <c:v>-129.51499999999999</c:v>
                </c:pt>
                <c:pt idx="9181">
                  <c:v>-129.51300000000001</c:v>
                </c:pt>
                <c:pt idx="9182">
                  <c:v>-129.511</c:v>
                </c:pt>
                <c:pt idx="9183">
                  <c:v>-129.50900000000001</c:v>
                </c:pt>
                <c:pt idx="9184">
                  <c:v>-129.50700000000001</c:v>
                </c:pt>
                <c:pt idx="9185">
                  <c:v>-129.505</c:v>
                </c:pt>
                <c:pt idx="9186">
                  <c:v>-129.50299999999999</c:v>
                </c:pt>
                <c:pt idx="9187">
                  <c:v>-129.501</c:v>
                </c:pt>
                <c:pt idx="9188">
                  <c:v>-129.499</c:v>
                </c:pt>
                <c:pt idx="9189">
                  <c:v>-129.49700000000001</c:v>
                </c:pt>
                <c:pt idx="9190">
                  <c:v>-129.495</c:v>
                </c:pt>
                <c:pt idx="9191">
                  <c:v>-129.49299999999999</c:v>
                </c:pt>
                <c:pt idx="9192">
                  <c:v>-129.49099999999999</c:v>
                </c:pt>
                <c:pt idx="9193">
                  <c:v>-129.489</c:v>
                </c:pt>
                <c:pt idx="9194">
                  <c:v>-129.48699999999999</c:v>
                </c:pt>
                <c:pt idx="9195">
                  <c:v>-129.48500000000001</c:v>
                </c:pt>
                <c:pt idx="9196">
                  <c:v>-129.483</c:v>
                </c:pt>
                <c:pt idx="9197">
                  <c:v>-129.48099999999999</c:v>
                </c:pt>
                <c:pt idx="9198">
                  <c:v>-129.47899999999998</c:v>
                </c:pt>
                <c:pt idx="9199">
                  <c:v>-129.477</c:v>
                </c:pt>
                <c:pt idx="9200">
                  <c:v>-129.47499999999999</c:v>
                </c:pt>
                <c:pt idx="9201">
                  <c:v>-129.47300000000001</c:v>
                </c:pt>
                <c:pt idx="9202">
                  <c:v>-129.471</c:v>
                </c:pt>
                <c:pt idx="9203">
                  <c:v>-129.46899999999999</c:v>
                </c:pt>
                <c:pt idx="9204">
                  <c:v>-129.46699999999998</c:v>
                </c:pt>
                <c:pt idx="9205">
                  <c:v>-129.465</c:v>
                </c:pt>
                <c:pt idx="9206">
                  <c:v>-129.46299999999999</c:v>
                </c:pt>
                <c:pt idx="9207">
                  <c:v>-129.46100000000001</c:v>
                </c:pt>
                <c:pt idx="9208">
                  <c:v>-129.459</c:v>
                </c:pt>
                <c:pt idx="9209">
                  <c:v>-129.45699999999999</c:v>
                </c:pt>
                <c:pt idx="9210">
                  <c:v>-129.45499999999998</c:v>
                </c:pt>
                <c:pt idx="9211">
                  <c:v>-129.453</c:v>
                </c:pt>
                <c:pt idx="9212">
                  <c:v>-129.45099999999999</c:v>
                </c:pt>
                <c:pt idx="9213">
                  <c:v>-129.44900000000001</c:v>
                </c:pt>
                <c:pt idx="9214">
                  <c:v>-129.447</c:v>
                </c:pt>
                <c:pt idx="9215">
                  <c:v>-129.44499999999999</c:v>
                </c:pt>
                <c:pt idx="9216">
                  <c:v>-129.44300000000001</c:v>
                </c:pt>
                <c:pt idx="9217">
                  <c:v>-129.441</c:v>
                </c:pt>
                <c:pt idx="9218">
                  <c:v>-129.43899999999999</c:v>
                </c:pt>
                <c:pt idx="9219">
                  <c:v>-129.43700000000001</c:v>
                </c:pt>
                <c:pt idx="9220">
                  <c:v>-129.435</c:v>
                </c:pt>
                <c:pt idx="9221">
                  <c:v>-129.43299999999999</c:v>
                </c:pt>
                <c:pt idx="9222">
                  <c:v>-129.43100000000001</c:v>
                </c:pt>
                <c:pt idx="9223">
                  <c:v>-129.429</c:v>
                </c:pt>
                <c:pt idx="9224">
                  <c:v>-129.42699999999999</c:v>
                </c:pt>
                <c:pt idx="9225">
                  <c:v>-129.42500000000001</c:v>
                </c:pt>
                <c:pt idx="9226">
                  <c:v>-129.423</c:v>
                </c:pt>
                <c:pt idx="9227">
                  <c:v>-129.42099999999999</c:v>
                </c:pt>
                <c:pt idx="9228">
                  <c:v>-129.41900000000001</c:v>
                </c:pt>
                <c:pt idx="9229">
                  <c:v>-129.417</c:v>
                </c:pt>
                <c:pt idx="9230">
                  <c:v>-129.41499999999999</c:v>
                </c:pt>
                <c:pt idx="9231">
                  <c:v>-129.41300000000001</c:v>
                </c:pt>
                <c:pt idx="9232">
                  <c:v>-129.411</c:v>
                </c:pt>
                <c:pt idx="9233">
                  <c:v>-129.40899999999999</c:v>
                </c:pt>
                <c:pt idx="9234">
                  <c:v>-129.40700000000001</c:v>
                </c:pt>
                <c:pt idx="9235">
                  <c:v>-129.405</c:v>
                </c:pt>
                <c:pt idx="9236">
                  <c:v>-129.40299999999999</c:v>
                </c:pt>
                <c:pt idx="9237">
                  <c:v>-129.40100000000001</c:v>
                </c:pt>
                <c:pt idx="9238">
                  <c:v>-129.399</c:v>
                </c:pt>
                <c:pt idx="9239">
                  <c:v>-129.39699999999999</c:v>
                </c:pt>
                <c:pt idx="9240">
                  <c:v>-129.39500000000001</c:v>
                </c:pt>
                <c:pt idx="9241">
                  <c:v>-129.393</c:v>
                </c:pt>
                <c:pt idx="9242">
                  <c:v>-129.39099999999999</c:v>
                </c:pt>
                <c:pt idx="9243">
                  <c:v>-129.38900000000001</c:v>
                </c:pt>
                <c:pt idx="9244">
                  <c:v>-129.387</c:v>
                </c:pt>
                <c:pt idx="9245">
                  <c:v>-129.38499999999999</c:v>
                </c:pt>
                <c:pt idx="9246">
                  <c:v>-129.38300000000001</c:v>
                </c:pt>
                <c:pt idx="9247">
                  <c:v>-129.381</c:v>
                </c:pt>
                <c:pt idx="9248">
                  <c:v>-129.37899999999999</c:v>
                </c:pt>
                <c:pt idx="9249">
                  <c:v>-129.37700000000001</c:v>
                </c:pt>
                <c:pt idx="9250">
                  <c:v>-129.375</c:v>
                </c:pt>
                <c:pt idx="9251">
                  <c:v>-129.37299999999999</c:v>
                </c:pt>
                <c:pt idx="9252">
                  <c:v>-129.37100000000001</c:v>
                </c:pt>
                <c:pt idx="9253">
                  <c:v>-129.369</c:v>
                </c:pt>
                <c:pt idx="9254">
                  <c:v>-129.36699999999999</c:v>
                </c:pt>
                <c:pt idx="9255">
                  <c:v>-129.36500000000001</c:v>
                </c:pt>
                <c:pt idx="9256">
                  <c:v>-129.363</c:v>
                </c:pt>
                <c:pt idx="9257">
                  <c:v>-129.36099999999999</c:v>
                </c:pt>
                <c:pt idx="9258">
                  <c:v>-129.35900000000001</c:v>
                </c:pt>
                <c:pt idx="9259">
                  <c:v>-129.357</c:v>
                </c:pt>
                <c:pt idx="9260">
                  <c:v>-129.35499999999999</c:v>
                </c:pt>
                <c:pt idx="9261">
                  <c:v>-129.35300000000001</c:v>
                </c:pt>
                <c:pt idx="9262">
                  <c:v>-129.351</c:v>
                </c:pt>
                <c:pt idx="9263">
                  <c:v>-129.34899999999999</c:v>
                </c:pt>
                <c:pt idx="9264">
                  <c:v>-129.34700000000001</c:v>
                </c:pt>
                <c:pt idx="9265">
                  <c:v>-129.345</c:v>
                </c:pt>
                <c:pt idx="9266">
                  <c:v>-129.34299999999999</c:v>
                </c:pt>
                <c:pt idx="9267">
                  <c:v>-129.34100000000001</c:v>
                </c:pt>
                <c:pt idx="9268">
                  <c:v>-129.339</c:v>
                </c:pt>
                <c:pt idx="9269">
                  <c:v>-129.33699999999999</c:v>
                </c:pt>
                <c:pt idx="9270">
                  <c:v>-129.33500000000001</c:v>
                </c:pt>
                <c:pt idx="9271">
                  <c:v>-129.333</c:v>
                </c:pt>
                <c:pt idx="9272">
                  <c:v>-129.33099999999999</c:v>
                </c:pt>
                <c:pt idx="9273">
                  <c:v>-129.32900000000001</c:v>
                </c:pt>
                <c:pt idx="9274">
                  <c:v>-129.327</c:v>
                </c:pt>
                <c:pt idx="9275">
                  <c:v>-129.32499999999999</c:v>
                </c:pt>
                <c:pt idx="9276">
                  <c:v>-129.32300000000001</c:v>
                </c:pt>
                <c:pt idx="9277">
                  <c:v>-129.321</c:v>
                </c:pt>
                <c:pt idx="9278">
                  <c:v>-129.31899999999999</c:v>
                </c:pt>
                <c:pt idx="9279">
                  <c:v>-129.31700000000001</c:v>
                </c:pt>
                <c:pt idx="9280">
                  <c:v>-129.315</c:v>
                </c:pt>
                <c:pt idx="9281">
                  <c:v>-129.31299999999999</c:v>
                </c:pt>
                <c:pt idx="9282">
                  <c:v>-129.31100000000001</c:v>
                </c:pt>
                <c:pt idx="9283">
                  <c:v>-129.309</c:v>
                </c:pt>
                <c:pt idx="9284">
                  <c:v>-129.30699999999999</c:v>
                </c:pt>
                <c:pt idx="9285">
                  <c:v>-129.30500000000001</c:v>
                </c:pt>
                <c:pt idx="9286">
                  <c:v>-129.303</c:v>
                </c:pt>
                <c:pt idx="9287">
                  <c:v>-129.30099999999999</c:v>
                </c:pt>
                <c:pt idx="9288">
                  <c:v>-129.29900000000001</c:v>
                </c:pt>
                <c:pt idx="9289">
                  <c:v>-129.297</c:v>
                </c:pt>
                <c:pt idx="9290">
                  <c:v>-129.29500000000002</c:v>
                </c:pt>
                <c:pt idx="9291">
                  <c:v>-129.29300000000001</c:v>
                </c:pt>
                <c:pt idx="9292">
                  <c:v>-129.291</c:v>
                </c:pt>
                <c:pt idx="9293">
                  <c:v>-129.28899999999999</c:v>
                </c:pt>
                <c:pt idx="9294">
                  <c:v>-129.28700000000001</c:v>
                </c:pt>
                <c:pt idx="9295">
                  <c:v>-129.285</c:v>
                </c:pt>
                <c:pt idx="9296">
                  <c:v>-129.28300000000002</c:v>
                </c:pt>
                <c:pt idx="9297">
                  <c:v>-129.28100000000001</c:v>
                </c:pt>
                <c:pt idx="9298">
                  <c:v>-129.279</c:v>
                </c:pt>
                <c:pt idx="9299">
                  <c:v>-129.27699999999999</c:v>
                </c:pt>
                <c:pt idx="9300">
                  <c:v>-129.27500000000001</c:v>
                </c:pt>
                <c:pt idx="9301">
                  <c:v>-129.273</c:v>
                </c:pt>
                <c:pt idx="9302">
                  <c:v>-129.27100000000002</c:v>
                </c:pt>
                <c:pt idx="9303">
                  <c:v>-129.26900000000001</c:v>
                </c:pt>
                <c:pt idx="9304">
                  <c:v>-129.267</c:v>
                </c:pt>
                <c:pt idx="9305">
                  <c:v>-129.26499999999999</c:v>
                </c:pt>
                <c:pt idx="9306">
                  <c:v>-129.26300000000001</c:v>
                </c:pt>
                <c:pt idx="9307">
                  <c:v>-129.261</c:v>
                </c:pt>
                <c:pt idx="9308">
                  <c:v>-129.25900000000001</c:v>
                </c:pt>
                <c:pt idx="9309">
                  <c:v>-129.25700000000001</c:v>
                </c:pt>
                <c:pt idx="9310">
                  <c:v>-129.255</c:v>
                </c:pt>
                <c:pt idx="9311">
                  <c:v>-129.25299999999999</c:v>
                </c:pt>
                <c:pt idx="9312">
                  <c:v>-129.251</c:v>
                </c:pt>
                <c:pt idx="9313">
                  <c:v>-129.249</c:v>
                </c:pt>
                <c:pt idx="9314">
                  <c:v>-129.24700000000001</c:v>
                </c:pt>
                <c:pt idx="9315">
                  <c:v>-129.245</c:v>
                </c:pt>
                <c:pt idx="9316">
                  <c:v>-129.24299999999999</c:v>
                </c:pt>
                <c:pt idx="9317">
                  <c:v>-129.24099999999999</c:v>
                </c:pt>
                <c:pt idx="9318">
                  <c:v>-129.239</c:v>
                </c:pt>
                <c:pt idx="9319">
                  <c:v>-129.23699999999999</c:v>
                </c:pt>
                <c:pt idx="9320">
                  <c:v>-129.23500000000001</c:v>
                </c:pt>
                <c:pt idx="9321">
                  <c:v>-129.233</c:v>
                </c:pt>
                <c:pt idx="9322">
                  <c:v>-129.23099999999999</c:v>
                </c:pt>
                <c:pt idx="9323">
                  <c:v>-129.22899999999998</c:v>
                </c:pt>
                <c:pt idx="9324">
                  <c:v>-129.227</c:v>
                </c:pt>
                <c:pt idx="9325">
                  <c:v>-129.22499999999999</c:v>
                </c:pt>
                <c:pt idx="9326">
                  <c:v>-129.22300000000001</c:v>
                </c:pt>
                <c:pt idx="9327">
                  <c:v>-129.221</c:v>
                </c:pt>
                <c:pt idx="9328">
                  <c:v>-129.21899999999999</c:v>
                </c:pt>
                <c:pt idx="9329">
                  <c:v>-129.21699999999998</c:v>
                </c:pt>
                <c:pt idx="9330">
                  <c:v>-129.215</c:v>
                </c:pt>
                <c:pt idx="9331">
                  <c:v>-129.21299999999999</c:v>
                </c:pt>
                <c:pt idx="9332">
                  <c:v>-129.21100000000001</c:v>
                </c:pt>
                <c:pt idx="9333">
                  <c:v>-129.209</c:v>
                </c:pt>
                <c:pt idx="9334">
                  <c:v>-129.20699999999999</c:v>
                </c:pt>
                <c:pt idx="9335">
                  <c:v>-129.20499999999998</c:v>
                </c:pt>
                <c:pt idx="9336">
                  <c:v>-129.203</c:v>
                </c:pt>
                <c:pt idx="9337">
                  <c:v>-129.20099999999999</c:v>
                </c:pt>
                <c:pt idx="9338">
                  <c:v>-129.19900000000001</c:v>
                </c:pt>
                <c:pt idx="9339">
                  <c:v>-129.197</c:v>
                </c:pt>
                <c:pt idx="9340">
                  <c:v>-129.19499999999999</c:v>
                </c:pt>
                <c:pt idx="9341">
                  <c:v>-129.19300000000001</c:v>
                </c:pt>
                <c:pt idx="9342">
                  <c:v>-129.191</c:v>
                </c:pt>
                <c:pt idx="9343">
                  <c:v>-129.18899999999999</c:v>
                </c:pt>
                <c:pt idx="9344">
                  <c:v>-129.18700000000001</c:v>
                </c:pt>
                <c:pt idx="9345">
                  <c:v>-129.185</c:v>
                </c:pt>
                <c:pt idx="9346">
                  <c:v>-129.18299999999999</c:v>
                </c:pt>
                <c:pt idx="9347">
                  <c:v>-129.18100000000001</c:v>
                </c:pt>
                <c:pt idx="9348">
                  <c:v>-129.179</c:v>
                </c:pt>
                <c:pt idx="9349">
                  <c:v>-129.17699999999999</c:v>
                </c:pt>
                <c:pt idx="9350">
                  <c:v>-129.17500000000001</c:v>
                </c:pt>
                <c:pt idx="9351">
                  <c:v>-129.173</c:v>
                </c:pt>
                <c:pt idx="9352">
                  <c:v>-129.17099999999999</c:v>
                </c:pt>
                <c:pt idx="9353">
                  <c:v>-129.16900000000001</c:v>
                </c:pt>
                <c:pt idx="9354">
                  <c:v>-129.167</c:v>
                </c:pt>
                <c:pt idx="9355">
                  <c:v>-129.16499999999999</c:v>
                </c:pt>
                <c:pt idx="9356">
                  <c:v>-129.16300000000001</c:v>
                </c:pt>
                <c:pt idx="9357">
                  <c:v>-129.161</c:v>
                </c:pt>
                <c:pt idx="9358">
                  <c:v>-129.15899999999999</c:v>
                </c:pt>
                <c:pt idx="9359">
                  <c:v>-129.15700000000001</c:v>
                </c:pt>
                <c:pt idx="9360">
                  <c:v>-129.155</c:v>
                </c:pt>
                <c:pt idx="9361">
                  <c:v>-129.15299999999999</c:v>
                </c:pt>
                <c:pt idx="9362">
                  <c:v>-129.15100000000001</c:v>
                </c:pt>
                <c:pt idx="9363">
                  <c:v>-129.149</c:v>
                </c:pt>
                <c:pt idx="9364">
                  <c:v>-129.14699999999999</c:v>
                </c:pt>
                <c:pt idx="9365">
                  <c:v>-129.14500000000001</c:v>
                </c:pt>
                <c:pt idx="9366">
                  <c:v>-129.143</c:v>
                </c:pt>
                <c:pt idx="9367">
                  <c:v>-129.14099999999999</c:v>
                </c:pt>
                <c:pt idx="9368">
                  <c:v>-129.13900000000001</c:v>
                </c:pt>
                <c:pt idx="9369">
                  <c:v>-129.137</c:v>
                </c:pt>
                <c:pt idx="9370">
                  <c:v>-129.13499999999999</c:v>
                </c:pt>
                <c:pt idx="9371">
                  <c:v>-129.13300000000001</c:v>
                </c:pt>
                <c:pt idx="9372">
                  <c:v>-129.131</c:v>
                </c:pt>
                <c:pt idx="9373">
                  <c:v>-129.12899999999999</c:v>
                </c:pt>
                <c:pt idx="9374">
                  <c:v>-129.12700000000001</c:v>
                </c:pt>
                <c:pt idx="9375">
                  <c:v>-129.125</c:v>
                </c:pt>
                <c:pt idx="9376">
                  <c:v>-129.12299999999999</c:v>
                </c:pt>
                <c:pt idx="9377">
                  <c:v>-129.12100000000001</c:v>
                </c:pt>
                <c:pt idx="9378">
                  <c:v>-129.119</c:v>
                </c:pt>
                <c:pt idx="9379">
                  <c:v>-129.11699999999999</c:v>
                </c:pt>
                <c:pt idx="9380">
                  <c:v>-129.11500000000001</c:v>
                </c:pt>
                <c:pt idx="9381">
                  <c:v>-129.113</c:v>
                </c:pt>
                <c:pt idx="9382">
                  <c:v>-129.11099999999999</c:v>
                </c:pt>
                <c:pt idx="9383">
                  <c:v>-129.10900000000001</c:v>
                </c:pt>
                <c:pt idx="9384">
                  <c:v>-129.107</c:v>
                </c:pt>
                <c:pt idx="9385">
                  <c:v>-129.10499999999999</c:v>
                </c:pt>
                <c:pt idx="9386">
                  <c:v>-129.10300000000001</c:v>
                </c:pt>
                <c:pt idx="9387">
                  <c:v>-129.101</c:v>
                </c:pt>
                <c:pt idx="9388">
                  <c:v>-129.09899999999999</c:v>
                </c:pt>
                <c:pt idx="9389">
                  <c:v>-129.09700000000001</c:v>
                </c:pt>
                <c:pt idx="9390">
                  <c:v>-129.095</c:v>
                </c:pt>
                <c:pt idx="9391">
                  <c:v>-129.09299999999999</c:v>
                </c:pt>
                <c:pt idx="9392">
                  <c:v>-129.09100000000001</c:v>
                </c:pt>
                <c:pt idx="9393">
                  <c:v>-129.089</c:v>
                </c:pt>
                <c:pt idx="9394">
                  <c:v>-129.08699999999999</c:v>
                </c:pt>
                <c:pt idx="9395">
                  <c:v>-129.08500000000001</c:v>
                </c:pt>
                <c:pt idx="9396">
                  <c:v>-129.083</c:v>
                </c:pt>
                <c:pt idx="9397">
                  <c:v>-129.08099999999999</c:v>
                </c:pt>
                <c:pt idx="9398">
                  <c:v>-129.07900000000001</c:v>
                </c:pt>
                <c:pt idx="9399">
                  <c:v>-129.077</c:v>
                </c:pt>
                <c:pt idx="9400">
                  <c:v>-129.07499999999999</c:v>
                </c:pt>
                <c:pt idx="9401">
                  <c:v>-129.07300000000001</c:v>
                </c:pt>
                <c:pt idx="9402">
                  <c:v>-129.071</c:v>
                </c:pt>
                <c:pt idx="9403">
                  <c:v>-129.06899999999999</c:v>
                </c:pt>
                <c:pt idx="9404">
                  <c:v>-129.06700000000001</c:v>
                </c:pt>
                <c:pt idx="9405">
                  <c:v>-129.065</c:v>
                </c:pt>
                <c:pt idx="9406">
                  <c:v>-129.06299999999999</c:v>
                </c:pt>
                <c:pt idx="9407">
                  <c:v>-129.06100000000001</c:v>
                </c:pt>
                <c:pt idx="9408">
                  <c:v>-129.059</c:v>
                </c:pt>
                <c:pt idx="9409">
                  <c:v>-129.05699999999999</c:v>
                </c:pt>
                <c:pt idx="9410">
                  <c:v>-129.05500000000001</c:v>
                </c:pt>
                <c:pt idx="9411">
                  <c:v>-129.053</c:v>
                </c:pt>
                <c:pt idx="9412">
                  <c:v>-129.05099999999999</c:v>
                </c:pt>
                <c:pt idx="9413">
                  <c:v>-129.04900000000001</c:v>
                </c:pt>
                <c:pt idx="9414">
                  <c:v>-129.047</c:v>
                </c:pt>
                <c:pt idx="9415">
                  <c:v>-129.04500000000002</c:v>
                </c:pt>
                <c:pt idx="9416">
                  <c:v>-129.04300000000001</c:v>
                </c:pt>
                <c:pt idx="9417">
                  <c:v>-129.041</c:v>
                </c:pt>
                <c:pt idx="9418">
                  <c:v>-129.03899999999999</c:v>
                </c:pt>
                <c:pt idx="9419">
                  <c:v>-129.03700000000001</c:v>
                </c:pt>
                <c:pt idx="9420">
                  <c:v>-129.035</c:v>
                </c:pt>
                <c:pt idx="9421">
                  <c:v>-129.03300000000002</c:v>
                </c:pt>
                <c:pt idx="9422">
                  <c:v>-129.03100000000001</c:v>
                </c:pt>
                <c:pt idx="9423">
                  <c:v>-129.029</c:v>
                </c:pt>
                <c:pt idx="9424">
                  <c:v>-129.02699999999999</c:v>
                </c:pt>
                <c:pt idx="9425">
                  <c:v>-129.02500000000001</c:v>
                </c:pt>
                <c:pt idx="9426">
                  <c:v>-129.023</c:v>
                </c:pt>
                <c:pt idx="9427">
                  <c:v>-129.02100000000002</c:v>
                </c:pt>
                <c:pt idx="9428">
                  <c:v>-129.01900000000001</c:v>
                </c:pt>
                <c:pt idx="9429">
                  <c:v>-129.017</c:v>
                </c:pt>
                <c:pt idx="9430">
                  <c:v>-129.01499999999999</c:v>
                </c:pt>
                <c:pt idx="9431">
                  <c:v>-129.01300000000001</c:v>
                </c:pt>
                <c:pt idx="9432">
                  <c:v>-129.011</c:v>
                </c:pt>
                <c:pt idx="9433">
                  <c:v>-129.00900000000001</c:v>
                </c:pt>
                <c:pt idx="9434">
                  <c:v>-129.00700000000001</c:v>
                </c:pt>
                <c:pt idx="9435">
                  <c:v>-129.005</c:v>
                </c:pt>
                <c:pt idx="9436">
                  <c:v>-129.00299999999999</c:v>
                </c:pt>
                <c:pt idx="9437">
                  <c:v>-129.001</c:v>
                </c:pt>
                <c:pt idx="9438">
                  <c:v>-128.999</c:v>
                </c:pt>
                <c:pt idx="9439">
                  <c:v>-128.99700000000001</c:v>
                </c:pt>
                <c:pt idx="9440">
                  <c:v>-128.995</c:v>
                </c:pt>
                <c:pt idx="9441">
                  <c:v>-128.99299999999999</c:v>
                </c:pt>
                <c:pt idx="9442">
                  <c:v>-128.99099999999999</c:v>
                </c:pt>
                <c:pt idx="9443">
                  <c:v>-128.989</c:v>
                </c:pt>
                <c:pt idx="9444">
                  <c:v>-128.98699999999999</c:v>
                </c:pt>
                <c:pt idx="9445">
                  <c:v>-128.98500000000001</c:v>
                </c:pt>
                <c:pt idx="9446">
                  <c:v>-128.983</c:v>
                </c:pt>
                <c:pt idx="9447">
                  <c:v>-128.98099999999999</c:v>
                </c:pt>
                <c:pt idx="9448">
                  <c:v>-128.97899999999998</c:v>
                </c:pt>
                <c:pt idx="9449">
                  <c:v>-128.977</c:v>
                </c:pt>
                <c:pt idx="9450">
                  <c:v>-128.97499999999999</c:v>
                </c:pt>
                <c:pt idx="9451">
                  <c:v>-128.97300000000001</c:v>
                </c:pt>
                <c:pt idx="9452">
                  <c:v>-128.971</c:v>
                </c:pt>
                <c:pt idx="9453">
                  <c:v>-128.96899999999999</c:v>
                </c:pt>
                <c:pt idx="9454">
                  <c:v>-128.96699999999998</c:v>
                </c:pt>
                <c:pt idx="9455">
                  <c:v>-128.965</c:v>
                </c:pt>
                <c:pt idx="9456">
                  <c:v>-128.96299999999999</c:v>
                </c:pt>
                <c:pt idx="9457">
                  <c:v>-128.96100000000001</c:v>
                </c:pt>
                <c:pt idx="9458">
                  <c:v>-128.959</c:v>
                </c:pt>
                <c:pt idx="9459">
                  <c:v>-128.95699999999999</c:v>
                </c:pt>
                <c:pt idx="9460">
                  <c:v>-128.95499999999998</c:v>
                </c:pt>
                <c:pt idx="9461">
                  <c:v>-128.953</c:v>
                </c:pt>
                <c:pt idx="9462">
                  <c:v>-128.95099999999999</c:v>
                </c:pt>
                <c:pt idx="9463">
                  <c:v>-128.94900000000001</c:v>
                </c:pt>
                <c:pt idx="9464">
                  <c:v>-128.947</c:v>
                </c:pt>
                <c:pt idx="9465">
                  <c:v>-128.94499999999999</c:v>
                </c:pt>
                <c:pt idx="9466">
                  <c:v>-128.94300000000001</c:v>
                </c:pt>
                <c:pt idx="9467">
                  <c:v>-128.941</c:v>
                </c:pt>
                <c:pt idx="9468">
                  <c:v>-128.93899999999999</c:v>
                </c:pt>
                <c:pt idx="9469">
                  <c:v>-128.93700000000001</c:v>
                </c:pt>
                <c:pt idx="9470">
                  <c:v>-128.935</c:v>
                </c:pt>
                <c:pt idx="9471">
                  <c:v>-128.93299999999999</c:v>
                </c:pt>
                <c:pt idx="9472">
                  <c:v>-128.93100000000001</c:v>
                </c:pt>
                <c:pt idx="9473">
                  <c:v>-128.929</c:v>
                </c:pt>
                <c:pt idx="9474">
                  <c:v>-128.92699999999999</c:v>
                </c:pt>
                <c:pt idx="9475">
                  <c:v>-128.92500000000001</c:v>
                </c:pt>
                <c:pt idx="9476">
                  <c:v>-128.923</c:v>
                </c:pt>
                <c:pt idx="9477">
                  <c:v>-128.92099999999999</c:v>
                </c:pt>
                <c:pt idx="9478">
                  <c:v>-128.91900000000001</c:v>
                </c:pt>
                <c:pt idx="9479">
                  <c:v>-128.917</c:v>
                </c:pt>
                <c:pt idx="9480">
                  <c:v>-128.91499999999999</c:v>
                </c:pt>
                <c:pt idx="9481">
                  <c:v>-128.91300000000001</c:v>
                </c:pt>
                <c:pt idx="9482">
                  <c:v>-128.911</c:v>
                </c:pt>
                <c:pt idx="9483">
                  <c:v>-128.90899999999999</c:v>
                </c:pt>
                <c:pt idx="9484">
                  <c:v>-128.90700000000001</c:v>
                </c:pt>
                <c:pt idx="9485">
                  <c:v>-128.905</c:v>
                </c:pt>
                <c:pt idx="9486">
                  <c:v>-128.90299999999999</c:v>
                </c:pt>
                <c:pt idx="9487">
                  <c:v>-128.90100000000001</c:v>
                </c:pt>
                <c:pt idx="9488">
                  <c:v>-128.899</c:v>
                </c:pt>
                <c:pt idx="9489">
                  <c:v>-128.89699999999999</c:v>
                </c:pt>
                <c:pt idx="9490">
                  <c:v>-128.89500000000001</c:v>
                </c:pt>
                <c:pt idx="9491">
                  <c:v>-128.893</c:v>
                </c:pt>
                <c:pt idx="9492">
                  <c:v>-128.89099999999999</c:v>
                </c:pt>
                <c:pt idx="9493">
                  <c:v>-128.88900000000001</c:v>
                </c:pt>
                <c:pt idx="9494">
                  <c:v>-128.887</c:v>
                </c:pt>
                <c:pt idx="9495">
                  <c:v>-128.88499999999999</c:v>
                </c:pt>
                <c:pt idx="9496">
                  <c:v>-128.88300000000001</c:v>
                </c:pt>
                <c:pt idx="9497">
                  <c:v>-128.881</c:v>
                </c:pt>
                <c:pt idx="9498">
                  <c:v>-128.87899999999999</c:v>
                </c:pt>
                <c:pt idx="9499">
                  <c:v>-128.87700000000001</c:v>
                </c:pt>
                <c:pt idx="9500">
                  <c:v>-128.875</c:v>
                </c:pt>
                <c:pt idx="9501">
                  <c:v>-128.87299999999999</c:v>
                </c:pt>
                <c:pt idx="9502">
                  <c:v>-128.87100000000001</c:v>
                </c:pt>
                <c:pt idx="9503">
                  <c:v>-128.869</c:v>
                </c:pt>
                <c:pt idx="9504">
                  <c:v>-128.86699999999999</c:v>
                </c:pt>
                <c:pt idx="9505">
                  <c:v>-128.86500000000001</c:v>
                </c:pt>
                <c:pt idx="9506">
                  <c:v>-128.863</c:v>
                </c:pt>
                <c:pt idx="9507">
                  <c:v>-128.86099999999999</c:v>
                </c:pt>
                <c:pt idx="9508">
                  <c:v>-128.85900000000001</c:v>
                </c:pt>
                <c:pt idx="9509">
                  <c:v>-128.857</c:v>
                </c:pt>
                <c:pt idx="9510">
                  <c:v>-128.85499999999999</c:v>
                </c:pt>
                <c:pt idx="9511">
                  <c:v>-128.85300000000001</c:v>
                </c:pt>
                <c:pt idx="9512">
                  <c:v>-128.851</c:v>
                </c:pt>
                <c:pt idx="9513">
                  <c:v>-128.84899999999999</c:v>
                </c:pt>
                <c:pt idx="9514">
                  <c:v>-128.84700000000001</c:v>
                </c:pt>
                <c:pt idx="9515">
                  <c:v>-128.845</c:v>
                </c:pt>
                <c:pt idx="9516">
                  <c:v>-128.84299999999999</c:v>
                </c:pt>
                <c:pt idx="9517">
                  <c:v>-128.84100000000001</c:v>
                </c:pt>
                <c:pt idx="9518">
                  <c:v>-128.839</c:v>
                </c:pt>
                <c:pt idx="9519">
                  <c:v>-128.83699999999999</c:v>
                </c:pt>
                <c:pt idx="9520">
                  <c:v>-128.83500000000001</c:v>
                </c:pt>
                <c:pt idx="9521">
                  <c:v>-128.833</c:v>
                </c:pt>
                <c:pt idx="9522">
                  <c:v>-128.83099999999999</c:v>
                </c:pt>
                <c:pt idx="9523">
                  <c:v>-128.82900000000001</c:v>
                </c:pt>
                <c:pt idx="9524">
                  <c:v>-128.827</c:v>
                </c:pt>
                <c:pt idx="9525">
                  <c:v>-128.82499999999999</c:v>
                </c:pt>
                <c:pt idx="9526">
                  <c:v>-128.82300000000001</c:v>
                </c:pt>
                <c:pt idx="9527">
                  <c:v>-128.821</c:v>
                </c:pt>
                <c:pt idx="9528">
                  <c:v>-128.81899999999999</c:v>
                </c:pt>
                <c:pt idx="9529">
                  <c:v>-128.81700000000001</c:v>
                </c:pt>
                <c:pt idx="9530">
                  <c:v>-128.815</c:v>
                </c:pt>
                <c:pt idx="9531">
                  <c:v>-128.81299999999999</c:v>
                </c:pt>
                <c:pt idx="9532">
                  <c:v>-128.81100000000001</c:v>
                </c:pt>
                <c:pt idx="9533">
                  <c:v>-128.809</c:v>
                </c:pt>
                <c:pt idx="9534">
                  <c:v>-128.80699999999999</c:v>
                </c:pt>
                <c:pt idx="9535">
                  <c:v>-128.80500000000001</c:v>
                </c:pt>
                <c:pt idx="9536">
                  <c:v>-128.803</c:v>
                </c:pt>
                <c:pt idx="9537">
                  <c:v>-128.80099999999999</c:v>
                </c:pt>
                <c:pt idx="9538">
                  <c:v>-128.79900000000001</c:v>
                </c:pt>
                <c:pt idx="9539">
                  <c:v>-128.797</c:v>
                </c:pt>
                <c:pt idx="9540">
                  <c:v>-128.79500000000002</c:v>
                </c:pt>
                <c:pt idx="9541">
                  <c:v>-128.79300000000001</c:v>
                </c:pt>
                <c:pt idx="9542">
                  <c:v>-128.791</c:v>
                </c:pt>
                <c:pt idx="9543">
                  <c:v>-128.78899999999999</c:v>
                </c:pt>
                <c:pt idx="9544">
                  <c:v>-128.78700000000001</c:v>
                </c:pt>
                <c:pt idx="9545">
                  <c:v>-128.785</c:v>
                </c:pt>
                <c:pt idx="9546">
                  <c:v>-128.78300000000002</c:v>
                </c:pt>
                <c:pt idx="9547">
                  <c:v>-128.78100000000001</c:v>
                </c:pt>
                <c:pt idx="9548">
                  <c:v>-128.779</c:v>
                </c:pt>
                <c:pt idx="9549">
                  <c:v>-128.77699999999999</c:v>
                </c:pt>
                <c:pt idx="9550">
                  <c:v>-128.77500000000001</c:v>
                </c:pt>
                <c:pt idx="9551">
                  <c:v>-128.773</c:v>
                </c:pt>
                <c:pt idx="9552">
                  <c:v>-128.77100000000002</c:v>
                </c:pt>
                <c:pt idx="9553">
                  <c:v>-128.76900000000001</c:v>
                </c:pt>
                <c:pt idx="9554">
                  <c:v>-128.767</c:v>
                </c:pt>
                <c:pt idx="9555">
                  <c:v>-128.76499999999999</c:v>
                </c:pt>
                <c:pt idx="9556">
                  <c:v>-128.76300000000001</c:v>
                </c:pt>
                <c:pt idx="9557">
                  <c:v>-128.761</c:v>
                </c:pt>
                <c:pt idx="9558">
                  <c:v>-128.75900000000001</c:v>
                </c:pt>
                <c:pt idx="9559">
                  <c:v>-128.75700000000001</c:v>
                </c:pt>
                <c:pt idx="9560">
                  <c:v>-128.755</c:v>
                </c:pt>
                <c:pt idx="9561">
                  <c:v>-128.75299999999999</c:v>
                </c:pt>
                <c:pt idx="9562">
                  <c:v>-128.751</c:v>
                </c:pt>
                <c:pt idx="9563">
                  <c:v>-128.749</c:v>
                </c:pt>
                <c:pt idx="9564">
                  <c:v>-128.74700000000001</c:v>
                </c:pt>
                <c:pt idx="9565">
                  <c:v>-128.745</c:v>
                </c:pt>
                <c:pt idx="9566">
                  <c:v>-128.74299999999999</c:v>
                </c:pt>
                <c:pt idx="9567">
                  <c:v>-128.74099999999999</c:v>
                </c:pt>
                <c:pt idx="9568">
                  <c:v>-128.739</c:v>
                </c:pt>
                <c:pt idx="9569">
                  <c:v>-128.73699999999999</c:v>
                </c:pt>
                <c:pt idx="9570">
                  <c:v>-128.73500000000001</c:v>
                </c:pt>
                <c:pt idx="9571">
                  <c:v>-128.733</c:v>
                </c:pt>
                <c:pt idx="9572">
                  <c:v>-128.73099999999999</c:v>
                </c:pt>
                <c:pt idx="9573">
                  <c:v>-128.72899999999998</c:v>
                </c:pt>
                <c:pt idx="9574">
                  <c:v>-128.727</c:v>
                </c:pt>
                <c:pt idx="9575">
                  <c:v>-128.72499999999999</c:v>
                </c:pt>
                <c:pt idx="9576">
                  <c:v>-128.72300000000001</c:v>
                </c:pt>
                <c:pt idx="9577">
                  <c:v>-128.721</c:v>
                </c:pt>
                <c:pt idx="9578">
                  <c:v>-128.71899999999999</c:v>
                </c:pt>
                <c:pt idx="9579">
                  <c:v>-128.71699999999998</c:v>
                </c:pt>
                <c:pt idx="9580">
                  <c:v>-128.715</c:v>
                </c:pt>
                <c:pt idx="9581">
                  <c:v>-128.71299999999999</c:v>
                </c:pt>
                <c:pt idx="9582">
                  <c:v>-128.71100000000001</c:v>
                </c:pt>
                <c:pt idx="9583">
                  <c:v>-128.709</c:v>
                </c:pt>
                <c:pt idx="9584">
                  <c:v>-128.70699999999999</c:v>
                </c:pt>
                <c:pt idx="9585">
                  <c:v>-128.70499999999998</c:v>
                </c:pt>
                <c:pt idx="9586">
                  <c:v>-128.703</c:v>
                </c:pt>
                <c:pt idx="9587">
                  <c:v>-128.70099999999999</c:v>
                </c:pt>
                <c:pt idx="9588">
                  <c:v>-128.69900000000001</c:v>
                </c:pt>
                <c:pt idx="9589">
                  <c:v>-128.697</c:v>
                </c:pt>
                <c:pt idx="9590">
                  <c:v>-128.69499999999999</c:v>
                </c:pt>
                <c:pt idx="9591">
                  <c:v>-128.69300000000001</c:v>
                </c:pt>
                <c:pt idx="9592">
                  <c:v>-128.691</c:v>
                </c:pt>
                <c:pt idx="9593">
                  <c:v>-128.68899999999999</c:v>
                </c:pt>
                <c:pt idx="9594">
                  <c:v>-128.68700000000001</c:v>
                </c:pt>
                <c:pt idx="9595">
                  <c:v>-128.685</c:v>
                </c:pt>
                <c:pt idx="9596">
                  <c:v>-128.68299999999999</c:v>
                </c:pt>
                <c:pt idx="9597">
                  <c:v>-128.68100000000001</c:v>
                </c:pt>
                <c:pt idx="9598">
                  <c:v>-128.679</c:v>
                </c:pt>
                <c:pt idx="9599">
                  <c:v>-128.67699999999999</c:v>
                </c:pt>
                <c:pt idx="9600">
                  <c:v>-128.67500000000001</c:v>
                </c:pt>
                <c:pt idx="9601">
                  <c:v>-128.673</c:v>
                </c:pt>
                <c:pt idx="9602">
                  <c:v>-128.67099999999999</c:v>
                </c:pt>
                <c:pt idx="9603">
                  <c:v>-128.66900000000001</c:v>
                </c:pt>
                <c:pt idx="9604">
                  <c:v>-128.667</c:v>
                </c:pt>
                <c:pt idx="9605">
                  <c:v>-128.66499999999999</c:v>
                </c:pt>
                <c:pt idx="9606">
                  <c:v>-128.66300000000001</c:v>
                </c:pt>
                <c:pt idx="9607">
                  <c:v>-128.661</c:v>
                </c:pt>
                <c:pt idx="9608">
                  <c:v>-128.65899999999999</c:v>
                </c:pt>
                <c:pt idx="9609">
                  <c:v>-128.65700000000001</c:v>
                </c:pt>
                <c:pt idx="9610">
                  <c:v>-128.655</c:v>
                </c:pt>
                <c:pt idx="9611">
                  <c:v>-128.65299999999999</c:v>
                </c:pt>
                <c:pt idx="9612">
                  <c:v>-128.65100000000001</c:v>
                </c:pt>
                <c:pt idx="9613">
                  <c:v>-128.649</c:v>
                </c:pt>
                <c:pt idx="9614">
                  <c:v>-128.64699999999999</c:v>
                </c:pt>
                <c:pt idx="9615">
                  <c:v>-128.64500000000001</c:v>
                </c:pt>
                <c:pt idx="9616">
                  <c:v>-128.643</c:v>
                </c:pt>
                <c:pt idx="9617">
                  <c:v>-128.64099999999999</c:v>
                </c:pt>
                <c:pt idx="9618">
                  <c:v>-128.63900000000001</c:v>
                </c:pt>
                <c:pt idx="9619">
                  <c:v>-128.637</c:v>
                </c:pt>
                <c:pt idx="9620">
                  <c:v>-128.63499999999999</c:v>
                </c:pt>
                <c:pt idx="9621">
                  <c:v>-128.63300000000001</c:v>
                </c:pt>
                <c:pt idx="9622">
                  <c:v>-128.631</c:v>
                </c:pt>
                <c:pt idx="9623">
                  <c:v>-128.62899999999999</c:v>
                </c:pt>
                <c:pt idx="9624">
                  <c:v>-128.62700000000001</c:v>
                </c:pt>
                <c:pt idx="9625">
                  <c:v>-128.625</c:v>
                </c:pt>
                <c:pt idx="9626">
                  <c:v>-128.62299999999999</c:v>
                </c:pt>
                <c:pt idx="9627">
                  <c:v>-128.62100000000001</c:v>
                </c:pt>
                <c:pt idx="9628">
                  <c:v>-128.619</c:v>
                </c:pt>
                <c:pt idx="9629">
                  <c:v>-128.61699999999999</c:v>
                </c:pt>
                <c:pt idx="9630">
                  <c:v>-128.61500000000001</c:v>
                </c:pt>
                <c:pt idx="9631">
                  <c:v>-128.613</c:v>
                </c:pt>
                <c:pt idx="9632">
                  <c:v>-128.61099999999999</c:v>
                </c:pt>
                <c:pt idx="9633">
                  <c:v>-128.60900000000001</c:v>
                </c:pt>
                <c:pt idx="9634">
                  <c:v>-128.607</c:v>
                </c:pt>
                <c:pt idx="9635">
                  <c:v>-128.60499999999999</c:v>
                </c:pt>
                <c:pt idx="9636">
                  <c:v>-128.60300000000001</c:v>
                </c:pt>
                <c:pt idx="9637">
                  <c:v>-128.601</c:v>
                </c:pt>
                <c:pt idx="9638">
                  <c:v>-128.59899999999999</c:v>
                </c:pt>
                <c:pt idx="9639">
                  <c:v>-128.59700000000001</c:v>
                </c:pt>
                <c:pt idx="9640">
                  <c:v>-128.595</c:v>
                </c:pt>
                <c:pt idx="9641">
                  <c:v>-128.59299999999999</c:v>
                </c:pt>
                <c:pt idx="9642">
                  <c:v>-128.59100000000001</c:v>
                </c:pt>
                <c:pt idx="9643">
                  <c:v>-128.589</c:v>
                </c:pt>
                <c:pt idx="9644">
                  <c:v>-128.58699999999999</c:v>
                </c:pt>
                <c:pt idx="9645">
                  <c:v>-128.58500000000001</c:v>
                </c:pt>
                <c:pt idx="9646">
                  <c:v>-128.583</c:v>
                </c:pt>
                <c:pt idx="9647">
                  <c:v>-128.58099999999999</c:v>
                </c:pt>
                <c:pt idx="9648">
                  <c:v>-128.57900000000001</c:v>
                </c:pt>
                <c:pt idx="9649">
                  <c:v>-128.577</c:v>
                </c:pt>
                <c:pt idx="9650">
                  <c:v>-128.57499999999999</c:v>
                </c:pt>
                <c:pt idx="9651">
                  <c:v>-128.57300000000001</c:v>
                </c:pt>
                <c:pt idx="9652">
                  <c:v>-128.571</c:v>
                </c:pt>
                <c:pt idx="9653">
                  <c:v>-128.56899999999999</c:v>
                </c:pt>
                <c:pt idx="9654">
                  <c:v>-128.56700000000001</c:v>
                </c:pt>
                <c:pt idx="9655">
                  <c:v>-128.565</c:v>
                </c:pt>
                <c:pt idx="9656">
                  <c:v>-128.56299999999999</c:v>
                </c:pt>
                <c:pt idx="9657">
                  <c:v>-128.56100000000001</c:v>
                </c:pt>
                <c:pt idx="9658">
                  <c:v>-128.559</c:v>
                </c:pt>
                <c:pt idx="9659">
                  <c:v>-128.55699999999999</c:v>
                </c:pt>
                <c:pt idx="9660">
                  <c:v>-128.55500000000001</c:v>
                </c:pt>
                <c:pt idx="9661">
                  <c:v>-128.553</c:v>
                </c:pt>
                <c:pt idx="9662">
                  <c:v>-128.55099999999999</c:v>
                </c:pt>
                <c:pt idx="9663">
                  <c:v>-128.54900000000001</c:v>
                </c:pt>
                <c:pt idx="9664">
                  <c:v>-128.547</c:v>
                </c:pt>
                <c:pt idx="9665">
                  <c:v>-128.54500000000002</c:v>
                </c:pt>
                <c:pt idx="9666">
                  <c:v>-128.54300000000001</c:v>
                </c:pt>
                <c:pt idx="9667">
                  <c:v>-128.541</c:v>
                </c:pt>
                <c:pt idx="9668">
                  <c:v>-128.53899999999999</c:v>
                </c:pt>
                <c:pt idx="9669">
                  <c:v>-128.53700000000001</c:v>
                </c:pt>
                <c:pt idx="9670">
                  <c:v>-128.535</c:v>
                </c:pt>
                <c:pt idx="9671">
                  <c:v>-128.53300000000002</c:v>
                </c:pt>
                <c:pt idx="9672">
                  <c:v>-128.53100000000001</c:v>
                </c:pt>
                <c:pt idx="9673">
                  <c:v>-128.529</c:v>
                </c:pt>
                <c:pt idx="9674">
                  <c:v>-128.52699999999999</c:v>
                </c:pt>
                <c:pt idx="9675">
                  <c:v>-128.52500000000001</c:v>
                </c:pt>
                <c:pt idx="9676">
                  <c:v>-128.523</c:v>
                </c:pt>
                <c:pt idx="9677">
                  <c:v>-128.52100000000002</c:v>
                </c:pt>
                <c:pt idx="9678">
                  <c:v>-128.51900000000001</c:v>
                </c:pt>
                <c:pt idx="9679">
                  <c:v>-128.517</c:v>
                </c:pt>
                <c:pt idx="9680">
                  <c:v>-128.51499999999999</c:v>
                </c:pt>
                <c:pt idx="9681">
                  <c:v>-128.51300000000001</c:v>
                </c:pt>
                <c:pt idx="9682">
                  <c:v>-128.511</c:v>
                </c:pt>
                <c:pt idx="9683">
                  <c:v>-128.50900000000001</c:v>
                </c:pt>
                <c:pt idx="9684">
                  <c:v>-128.50700000000001</c:v>
                </c:pt>
                <c:pt idx="9685">
                  <c:v>-128.505</c:v>
                </c:pt>
                <c:pt idx="9686">
                  <c:v>-128.50299999999999</c:v>
                </c:pt>
                <c:pt idx="9687">
                  <c:v>-128.501</c:v>
                </c:pt>
                <c:pt idx="9688">
                  <c:v>-128.499</c:v>
                </c:pt>
                <c:pt idx="9689">
                  <c:v>-128.49700000000001</c:v>
                </c:pt>
                <c:pt idx="9690">
                  <c:v>-128.495</c:v>
                </c:pt>
                <c:pt idx="9691">
                  <c:v>-128.49299999999999</c:v>
                </c:pt>
                <c:pt idx="9692">
                  <c:v>-128.49099999999999</c:v>
                </c:pt>
                <c:pt idx="9693">
                  <c:v>-128.489</c:v>
                </c:pt>
                <c:pt idx="9694">
                  <c:v>-128.48699999999999</c:v>
                </c:pt>
                <c:pt idx="9695">
                  <c:v>-128.48500000000001</c:v>
                </c:pt>
                <c:pt idx="9696">
                  <c:v>-128.483</c:v>
                </c:pt>
                <c:pt idx="9697">
                  <c:v>-128.48099999999999</c:v>
                </c:pt>
                <c:pt idx="9698">
                  <c:v>-128.47899999999998</c:v>
                </c:pt>
                <c:pt idx="9699">
                  <c:v>-128.477</c:v>
                </c:pt>
                <c:pt idx="9700">
                  <c:v>-128.47499999999999</c:v>
                </c:pt>
                <c:pt idx="9701">
                  <c:v>-128.47300000000001</c:v>
                </c:pt>
                <c:pt idx="9702">
                  <c:v>-128.471</c:v>
                </c:pt>
                <c:pt idx="9703">
                  <c:v>-128.46899999999999</c:v>
                </c:pt>
                <c:pt idx="9704">
                  <c:v>-128.46699999999998</c:v>
                </c:pt>
                <c:pt idx="9705">
                  <c:v>-128.465</c:v>
                </c:pt>
                <c:pt idx="9706">
                  <c:v>-128.46299999999999</c:v>
                </c:pt>
                <c:pt idx="9707">
                  <c:v>-128.46100000000001</c:v>
                </c:pt>
                <c:pt idx="9708">
                  <c:v>-128.459</c:v>
                </c:pt>
                <c:pt idx="9709">
                  <c:v>-128.45699999999999</c:v>
                </c:pt>
                <c:pt idx="9710">
                  <c:v>-128.45499999999998</c:v>
                </c:pt>
                <c:pt idx="9711">
                  <c:v>-128.453</c:v>
                </c:pt>
                <c:pt idx="9712">
                  <c:v>-128.45099999999999</c:v>
                </c:pt>
                <c:pt idx="9713">
                  <c:v>-128.44900000000001</c:v>
                </c:pt>
                <c:pt idx="9714">
                  <c:v>-128.447</c:v>
                </c:pt>
                <c:pt idx="9715">
                  <c:v>-128.44499999999999</c:v>
                </c:pt>
                <c:pt idx="9716">
                  <c:v>-128.44300000000001</c:v>
                </c:pt>
                <c:pt idx="9717">
                  <c:v>-128.441</c:v>
                </c:pt>
                <c:pt idx="9718">
                  <c:v>-128.43899999999999</c:v>
                </c:pt>
                <c:pt idx="9719">
                  <c:v>-128.43700000000001</c:v>
                </c:pt>
                <c:pt idx="9720">
                  <c:v>-128.435</c:v>
                </c:pt>
                <c:pt idx="9721">
                  <c:v>-128.43299999999999</c:v>
                </c:pt>
                <c:pt idx="9722">
                  <c:v>-128.43100000000001</c:v>
                </c:pt>
                <c:pt idx="9723">
                  <c:v>-128.429</c:v>
                </c:pt>
                <c:pt idx="9724">
                  <c:v>-128.42699999999999</c:v>
                </c:pt>
                <c:pt idx="9725">
                  <c:v>-128.42500000000001</c:v>
                </c:pt>
                <c:pt idx="9726">
                  <c:v>-128.423</c:v>
                </c:pt>
                <c:pt idx="9727">
                  <c:v>-128.42099999999999</c:v>
                </c:pt>
                <c:pt idx="9728">
                  <c:v>-128.41900000000001</c:v>
                </c:pt>
                <c:pt idx="9729">
                  <c:v>-128.417</c:v>
                </c:pt>
                <c:pt idx="9730">
                  <c:v>-128.41499999999999</c:v>
                </c:pt>
                <c:pt idx="9731">
                  <c:v>-128.41300000000001</c:v>
                </c:pt>
                <c:pt idx="9732">
                  <c:v>-128.411</c:v>
                </c:pt>
                <c:pt idx="9733">
                  <c:v>-128.40899999999999</c:v>
                </c:pt>
                <c:pt idx="9734">
                  <c:v>-128.40700000000001</c:v>
                </c:pt>
                <c:pt idx="9735">
                  <c:v>-128.405</c:v>
                </c:pt>
                <c:pt idx="9736">
                  <c:v>-128.40299999999999</c:v>
                </c:pt>
                <c:pt idx="9737">
                  <c:v>-128.40100000000001</c:v>
                </c:pt>
                <c:pt idx="9738">
                  <c:v>-128.399</c:v>
                </c:pt>
                <c:pt idx="9739">
                  <c:v>-128.39699999999999</c:v>
                </c:pt>
                <c:pt idx="9740">
                  <c:v>-128.39500000000001</c:v>
                </c:pt>
                <c:pt idx="9741">
                  <c:v>-128.393</c:v>
                </c:pt>
                <c:pt idx="9742">
                  <c:v>-128.39099999999999</c:v>
                </c:pt>
                <c:pt idx="9743">
                  <c:v>-128.38900000000001</c:v>
                </c:pt>
                <c:pt idx="9744">
                  <c:v>-128.387</c:v>
                </c:pt>
                <c:pt idx="9745">
                  <c:v>-128.38499999999999</c:v>
                </c:pt>
                <c:pt idx="9746">
                  <c:v>-128.38300000000001</c:v>
                </c:pt>
                <c:pt idx="9747">
                  <c:v>-128.381</c:v>
                </c:pt>
                <c:pt idx="9748">
                  <c:v>-128.37899999999999</c:v>
                </c:pt>
                <c:pt idx="9749">
                  <c:v>-128.37700000000001</c:v>
                </c:pt>
                <c:pt idx="9750">
                  <c:v>-128.375</c:v>
                </c:pt>
                <c:pt idx="9751">
                  <c:v>-128.37299999999999</c:v>
                </c:pt>
                <c:pt idx="9752">
                  <c:v>-128.37100000000001</c:v>
                </c:pt>
                <c:pt idx="9753">
                  <c:v>-128.369</c:v>
                </c:pt>
                <c:pt idx="9754">
                  <c:v>-128.36699999999999</c:v>
                </c:pt>
                <c:pt idx="9755">
                  <c:v>-128.36500000000001</c:v>
                </c:pt>
                <c:pt idx="9756">
                  <c:v>-128.363</c:v>
                </c:pt>
                <c:pt idx="9757">
                  <c:v>-128.36099999999999</c:v>
                </c:pt>
                <c:pt idx="9758">
                  <c:v>-128.35900000000001</c:v>
                </c:pt>
                <c:pt idx="9759">
                  <c:v>-128.357</c:v>
                </c:pt>
                <c:pt idx="9760">
                  <c:v>-128.35499999999999</c:v>
                </c:pt>
                <c:pt idx="9761">
                  <c:v>-128.35300000000001</c:v>
                </c:pt>
                <c:pt idx="9762">
                  <c:v>-128.351</c:v>
                </c:pt>
                <c:pt idx="9763">
                  <c:v>-128.34899999999999</c:v>
                </c:pt>
                <c:pt idx="9764">
                  <c:v>-128.34700000000001</c:v>
                </c:pt>
                <c:pt idx="9765">
                  <c:v>-128.345</c:v>
                </c:pt>
                <c:pt idx="9766">
                  <c:v>-128.34299999999999</c:v>
                </c:pt>
                <c:pt idx="9767">
                  <c:v>-128.34100000000001</c:v>
                </c:pt>
                <c:pt idx="9768">
                  <c:v>-128.339</c:v>
                </c:pt>
                <c:pt idx="9769">
                  <c:v>-128.33699999999999</c:v>
                </c:pt>
                <c:pt idx="9770">
                  <c:v>-128.33500000000001</c:v>
                </c:pt>
                <c:pt idx="9771">
                  <c:v>-128.333</c:v>
                </c:pt>
                <c:pt idx="9772">
                  <c:v>-128.33099999999999</c:v>
                </c:pt>
                <c:pt idx="9773">
                  <c:v>-128.32900000000001</c:v>
                </c:pt>
                <c:pt idx="9774">
                  <c:v>-128.327</c:v>
                </c:pt>
                <c:pt idx="9775">
                  <c:v>-128.32499999999999</c:v>
                </c:pt>
                <c:pt idx="9776">
                  <c:v>-128.32300000000001</c:v>
                </c:pt>
                <c:pt idx="9777">
                  <c:v>-128.321</c:v>
                </c:pt>
                <c:pt idx="9778">
                  <c:v>-128.31899999999999</c:v>
                </c:pt>
                <c:pt idx="9779">
                  <c:v>-128.31700000000001</c:v>
                </c:pt>
                <c:pt idx="9780">
                  <c:v>-128.315</c:v>
                </c:pt>
                <c:pt idx="9781">
                  <c:v>-128.31299999999999</c:v>
                </c:pt>
                <c:pt idx="9782">
                  <c:v>-128.31100000000001</c:v>
                </c:pt>
                <c:pt idx="9783">
                  <c:v>-128.309</c:v>
                </c:pt>
                <c:pt idx="9784">
                  <c:v>-128.30699999999999</c:v>
                </c:pt>
                <c:pt idx="9785">
                  <c:v>-128.30500000000001</c:v>
                </c:pt>
                <c:pt idx="9786">
                  <c:v>-128.303</c:v>
                </c:pt>
                <c:pt idx="9787">
                  <c:v>-128.30099999999999</c:v>
                </c:pt>
                <c:pt idx="9788">
                  <c:v>-128.29900000000001</c:v>
                </c:pt>
                <c:pt idx="9789">
                  <c:v>-128.297</c:v>
                </c:pt>
                <c:pt idx="9790">
                  <c:v>-128.29500000000002</c:v>
                </c:pt>
                <c:pt idx="9791">
                  <c:v>-128.29300000000001</c:v>
                </c:pt>
                <c:pt idx="9792">
                  <c:v>-128.291</c:v>
                </c:pt>
                <c:pt idx="9793">
                  <c:v>-128.28899999999999</c:v>
                </c:pt>
                <c:pt idx="9794">
                  <c:v>-128.28700000000001</c:v>
                </c:pt>
                <c:pt idx="9795">
                  <c:v>-128.285</c:v>
                </c:pt>
                <c:pt idx="9796">
                  <c:v>-128.28300000000002</c:v>
                </c:pt>
                <c:pt idx="9797">
                  <c:v>-128.28100000000001</c:v>
                </c:pt>
                <c:pt idx="9798">
                  <c:v>-128.279</c:v>
                </c:pt>
                <c:pt idx="9799">
                  <c:v>-128.27699999999999</c:v>
                </c:pt>
                <c:pt idx="9800">
                  <c:v>-128.27500000000001</c:v>
                </c:pt>
                <c:pt idx="9801">
                  <c:v>-128.273</c:v>
                </c:pt>
                <c:pt idx="9802">
                  <c:v>-128.27100000000002</c:v>
                </c:pt>
                <c:pt idx="9803">
                  <c:v>-128.26900000000001</c:v>
                </c:pt>
                <c:pt idx="9804">
                  <c:v>-128.267</c:v>
                </c:pt>
                <c:pt idx="9805">
                  <c:v>-128.26499999999999</c:v>
                </c:pt>
                <c:pt idx="9806">
                  <c:v>-128.26300000000001</c:v>
                </c:pt>
                <c:pt idx="9807">
                  <c:v>-128.261</c:v>
                </c:pt>
                <c:pt idx="9808">
                  <c:v>-128.25900000000001</c:v>
                </c:pt>
                <c:pt idx="9809">
                  <c:v>-128.25700000000001</c:v>
                </c:pt>
                <c:pt idx="9810">
                  <c:v>-128.255</c:v>
                </c:pt>
                <c:pt idx="9811">
                  <c:v>-128.25299999999999</c:v>
                </c:pt>
                <c:pt idx="9812">
                  <c:v>-128.251</c:v>
                </c:pt>
                <c:pt idx="9813">
                  <c:v>-128.249</c:v>
                </c:pt>
                <c:pt idx="9814">
                  <c:v>-128.24700000000001</c:v>
                </c:pt>
                <c:pt idx="9815">
                  <c:v>-128.245</c:v>
                </c:pt>
                <c:pt idx="9816">
                  <c:v>-128.24299999999999</c:v>
                </c:pt>
                <c:pt idx="9817">
                  <c:v>-128.24099999999999</c:v>
                </c:pt>
                <c:pt idx="9818">
                  <c:v>-128.239</c:v>
                </c:pt>
                <c:pt idx="9819">
                  <c:v>-128.23699999999999</c:v>
                </c:pt>
                <c:pt idx="9820">
                  <c:v>-128.23500000000001</c:v>
                </c:pt>
                <c:pt idx="9821">
                  <c:v>-128.233</c:v>
                </c:pt>
                <c:pt idx="9822">
                  <c:v>-128.23099999999999</c:v>
                </c:pt>
                <c:pt idx="9823">
                  <c:v>-128.22899999999998</c:v>
                </c:pt>
                <c:pt idx="9824">
                  <c:v>-128.227</c:v>
                </c:pt>
                <c:pt idx="9825">
                  <c:v>-128.22499999999999</c:v>
                </c:pt>
                <c:pt idx="9826">
                  <c:v>-128.22300000000001</c:v>
                </c:pt>
                <c:pt idx="9827">
                  <c:v>-128.221</c:v>
                </c:pt>
                <c:pt idx="9828">
                  <c:v>-128.21899999999999</c:v>
                </c:pt>
                <c:pt idx="9829">
                  <c:v>-128.21699999999998</c:v>
                </c:pt>
                <c:pt idx="9830">
                  <c:v>-128.215</c:v>
                </c:pt>
                <c:pt idx="9831">
                  <c:v>-128.21299999999999</c:v>
                </c:pt>
                <c:pt idx="9832">
                  <c:v>-128.21100000000001</c:v>
                </c:pt>
                <c:pt idx="9833">
                  <c:v>-128.209</c:v>
                </c:pt>
                <c:pt idx="9834">
                  <c:v>-128.20699999999999</c:v>
                </c:pt>
                <c:pt idx="9835">
                  <c:v>-128.20499999999998</c:v>
                </c:pt>
                <c:pt idx="9836">
                  <c:v>-128.203</c:v>
                </c:pt>
                <c:pt idx="9837">
                  <c:v>-128.20099999999999</c:v>
                </c:pt>
                <c:pt idx="9838">
                  <c:v>-128.19900000000001</c:v>
                </c:pt>
                <c:pt idx="9839">
                  <c:v>-128.197</c:v>
                </c:pt>
                <c:pt idx="9840">
                  <c:v>-128.19499999999999</c:v>
                </c:pt>
                <c:pt idx="9841">
                  <c:v>-128.19300000000001</c:v>
                </c:pt>
                <c:pt idx="9842">
                  <c:v>-128.191</c:v>
                </c:pt>
                <c:pt idx="9843">
                  <c:v>-128.18899999999999</c:v>
                </c:pt>
                <c:pt idx="9844">
                  <c:v>-128.18700000000001</c:v>
                </c:pt>
                <c:pt idx="9845">
                  <c:v>-128.185</c:v>
                </c:pt>
                <c:pt idx="9846">
                  <c:v>-128.18299999999999</c:v>
                </c:pt>
                <c:pt idx="9847">
                  <c:v>-128.18100000000001</c:v>
                </c:pt>
                <c:pt idx="9848">
                  <c:v>-128.179</c:v>
                </c:pt>
                <c:pt idx="9849">
                  <c:v>-128.17699999999999</c:v>
                </c:pt>
                <c:pt idx="9850">
                  <c:v>-128.17500000000001</c:v>
                </c:pt>
                <c:pt idx="9851">
                  <c:v>-128.173</c:v>
                </c:pt>
                <c:pt idx="9852">
                  <c:v>-128.17099999999999</c:v>
                </c:pt>
                <c:pt idx="9853">
                  <c:v>-128.16900000000001</c:v>
                </c:pt>
                <c:pt idx="9854">
                  <c:v>-128.167</c:v>
                </c:pt>
                <c:pt idx="9855">
                  <c:v>-128.16499999999999</c:v>
                </c:pt>
                <c:pt idx="9856">
                  <c:v>-128.16300000000001</c:v>
                </c:pt>
                <c:pt idx="9857">
                  <c:v>-128.161</c:v>
                </c:pt>
                <c:pt idx="9858">
                  <c:v>-128.15899999999999</c:v>
                </c:pt>
                <c:pt idx="9859">
                  <c:v>-128.15700000000001</c:v>
                </c:pt>
                <c:pt idx="9860">
                  <c:v>-128.155</c:v>
                </c:pt>
                <c:pt idx="9861">
                  <c:v>-128.15299999999999</c:v>
                </c:pt>
                <c:pt idx="9862">
                  <c:v>-128.15100000000001</c:v>
                </c:pt>
                <c:pt idx="9863">
                  <c:v>-128.149</c:v>
                </c:pt>
                <c:pt idx="9864">
                  <c:v>-128.14699999999999</c:v>
                </c:pt>
                <c:pt idx="9865">
                  <c:v>-128.14500000000001</c:v>
                </c:pt>
                <c:pt idx="9866">
                  <c:v>-128.143</c:v>
                </c:pt>
                <c:pt idx="9867">
                  <c:v>-128.14099999999999</c:v>
                </c:pt>
                <c:pt idx="9868">
                  <c:v>-128.13900000000001</c:v>
                </c:pt>
                <c:pt idx="9869">
                  <c:v>-128.137</c:v>
                </c:pt>
                <c:pt idx="9870">
                  <c:v>-128.13499999999999</c:v>
                </c:pt>
                <c:pt idx="9871">
                  <c:v>-128.13300000000001</c:v>
                </c:pt>
                <c:pt idx="9872">
                  <c:v>-128.131</c:v>
                </c:pt>
                <c:pt idx="9873">
                  <c:v>-128.12899999999999</c:v>
                </c:pt>
                <c:pt idx="9874">
                  <c:v>-128.12700000000001</c:v>
                </c:pt>
                <c:pt idx="9875">
                  <c:v>-128.125</c:v>
                </c:pt>
                <c:pt idx="9876">
                  <c:v>-128.12299999999999</c:v>
                </c:pt>
                <c:pt idx="9877">
                  <c:v>-128.12100000000001</c:v>
                </c:pt>
                <c:pt idx="9878">
                  <c:v>-128.119</c:v>
                </c:pt>
                <c:pt idx="9879">
                  <c:v>-128.11699999999999</c:v>
                </c:pt>
                <c:pt idx="9880">
                  <c:v>-128.11500000000001</c:v>
                </c:pt>
                <c:pt idx="9881">
                  <c:v>-128.113</c:v>
                </c:pt>
                <c:pt idx="9882">
                  <c:v>-128.11099999999999</c:v>
                </c:pt>
                <c:pt idx="9883">
                  <c:v>-128.10900000000001</c:v>
                </c:pt>
                <c:pt idx="9884">
                  <c:v>-128.107</c:v>
                </c:pt>
                <c:pt idx="9885">
                  <c:v>-128.10499999999999</c:v>
                </c:pt>
                <c:pt idx="9886">
                  <c:v>-128.10300000000001</c:v>
                </c:pt>
                <c:pt idx="9887">
                  <c:v>-128.101</c:v>
                </c:pt>
                <c:pt idx="9888">
                  <c:v>-128.09899999999999</c:v>
                </c:pt>
                <c:pt idx="9889">
                  <c:v>-128.09700000000001</c:v>
                </c:pt>
                <c:pt idx="9890">
                  <c:v>-128.095</c:v>
                </c:pt>
                <c:pt idx="9891">
                  <c:v>-128.09299999999999</c:v>
                </c:pt>
                <c:pt idx="9892">
                  <c:v>-128.09100000000001</c:v>
                </c:pt>
                <c:pt idx="9893">
                  <c:v>-128.089</c:v>
                </c:pt>
                <c:pt idx="9894">
                  <c:v>-128.08699999999999</c:v>
                </c:pt>
                <c:pt idx="9895">
                  <c:v>-128.08500000000001</c:v>
                </c:pt>
                <c:pt idx="9896">
                  <c:v>-128.083</c:v>
                </c:pt>
                <c:pt idx="9897">
                  <c:v>-128.08099999999999</c:v>
                </c:pt>
                <c:pt idx="9898">
                  <c:v>-128.07900000000001</c:v>
                </c:pt>
                <c:pt idx="9899">
                  <c:v>-128.077</c:v>
                </c:pt>
                <c:pt idx="9900">
                  <c:v>-128.07499999999999</c:v>
                </c:pt>
                <c:pt idx="9901">
                  <c:v>-128.07300000000001</c:v>
                </c:pt>
                <c:pt idx="9902">
                  <c:v>-128.071</c:v>
                </c:pt>
                <c:pt idx="9903">
                  <c:v>-128.06899999999999</c:v>
                </c:pt>
                <c:pt idx="9904">
                  <c:v>-128.06700000000001</c:v>
                </c:pt>
                <c:pt idx="9905">
                  <c:v>-128.065</c:v>
                </c:pt>
                <c:pt idx="9906">
                  <c:v>-128.06299999999999</c:v>
                </c:pt>
                <c:pt idx="9907">
                  <c:v>-128.06100000000001</c:v>
                </c:pt>
                <c:pt idx="9908">
                  <c:v>-128.059</c:v>
                </c:pt>
                <c:pt idx="9909">
                  <c:v>-128.05699999999999</c:v>
                </c:pt>
                <c:pt idx="9910">
                  <c:v>-128.05500000000001</c:v>
                </c:pt>
                <c:pt idx="9911">
                  <c:v>-128.053</c:v>
                </c:pt>
                <c:pt idx="9912">
                  <c:v>-128.05099999999999</c:v>
                </c:pt>
                <c:pt idx="9913">
                  <c:v>-128.04900000000001</c:v>
                </c:pt>
                <c:pt idx="9914">
                  <c:v>-128.047</c:v>
                </c:pt>
                <c:pt idx="9915">
                  <c:v>-128.04500000000002</c:v>
                </c:pt>
                <c:pt idx="9916">
                  <c:v>-128.04300000000001</c:v>
                </c:pt>
                <c:pt idx="9917">
                  <c:v>-128.041</c:v>
                </c:pt>
                <c:pt idx="9918">
                  <c:v>-128.03899999999999</c:v>
                </c:pt>
                <c:pt idx="9919">
                  <c:v>-128.03700000000001</c:v>
                </c:pt>
                <c:pt idx="9920">
                  <c:v>-128.035</c:v>
                </c:pt>
                <c:pt idx="9921">
                  <c:v>-128.03300000000002</c:v>
                </c:pt>
                <c:pt idx="9922">
                  <c:v>-128.03100000000001</c:v>
                </c:pt>
                <c:pt idx="9923">
                  <c:v>-128.029</c:v>
                </c:pt>
                <c:pt idx="9924">
                  <c:v>-128.02699999999999</c:v>
                </c:pt>
                <c:pt idx="9925">
                  <c:v>-128.02500000000001</c:v>
                </c:pt>
                <c:pt idx="9926">
                  <c:v>-128.023</c:v>
                </c:pt>
                <c:pt idx="9927">
                  <c:v>-128.02100000000002</c:v>
                </c:pt>
                <c:pt idx="9928">
                  <c:v>-128.01900000000001</c:v>
                </c:pt>
                <c:pt idx="9929">
                  <c:v>-128.017</c:v>
                </c:pt>
                <c:pt idx="9930">
                  <c:v>-128.01499999999999</c:v>
                </c:pt>
                <c:pt idx="9931">
                  <c:v>-128.01300000000001</c:v>
                </c:pt>
                <c:pt idx="9932">
                  <c:v>-128.011</c:v>
                </c:pt>
                <c:pt idx="9933">
                  <c:v>-128.00900000000001</c:v>
                </c:pt>
                <c:pt idx="9934">
                  <c:v>-128.00700000000001</c:v>
                </c:pt>
                <c:pt idx="9935">
                  <c:v>-128.005</c:v>
                </c:pt>
                <c:pt idx="9936">
                  <c:v>-128.00299999999999</c:v>
                </c:pt>
                <c:pt idx="9937">
                  <c:v>-128.001</c:v>
                </c:pt>
                <c:pt idx="9938">
                  <c:v>-127.999</c:v>
                </c:pt>
                <c:pt idx="9939">
                  <c:v>-127.997</c:v>
                </c:pt>
                <c:pt idx="9940">
                  <c:v>-127.995</c:v>
                </c:pt>
                <c:pt idx="9941">
                  <c:v>-127.99299999999999</c:v>
                </c:pt>
                <c:pt idx="9942">
                  <c:v>-127.991</c:v>
                </c:pt>
                <c:pt idx="9943">
                  <c:v>-127.989</c:v>
                </c:pt>
                <c:pt idx="9944">
                  <c:v>-127.98699999999999</c:v>
                </c:pt>
                <c:pt idx="9945">
                  <c:v>-127.985</c:v>
                </c:pt>
                <c:pt idx="9946">
                  <c:v>-127.983</c:v>
                </c:pt>
                <c:pt idx="9947">
                  <c:v>-127.98099999999999</c:v>
                </c:pt>
                <c:pt idx="9948">
                  <c:v>-127.979</c:v>
                </c:pt>
                <c:pt idx="9949">
                  <c:v>-127.977</c:v>
                </c:pt>
                <c:pt idx="9950">
                  <c:v>-127.97499999999999</c:v>
                </c:pt>
                <c:pt idx="9951">
                  <c:v>-127.973</c:v>
                </c:pt>
                <c:pt idx="9952">
                  <c:v>-127.971</c:v>
                </c:pt>
                <c:pt idx="9953">
                  <c:v>-127.96899999999999</c:v>
                </c:pt>
                <c:pt idx="9954">
                  <c:v>-127.967</c:v>
                </c:pt>
                <c:pt idx="9955">
                  <c:v>-127.965</c:v>
                </c:pt>
                <c:pt idx="9956">
                  <c:v>-127.96299999999999</c:v>
                </c:pt>
                <c:pt idx="9957">
                  <c:v>-127.961</c:v>
                </c:pt>
                <c:pt idx="9958">
                  <c:v>-127.959</c:v>
                </c:pt>
                <c:pt idx="9959">
                  <c:v>-127.95699999999999</c:v>
                </c:pt>
                <c:pt idx="9960">
                  <c:v>-127.955</c:v>
                </c:pt>
                <c:pt idx="9961">
                  <c:v>-127.953</c:v>
                </c:pt>
                <c:pt idx="9962">
                  <c:v>-127.95099999999999</c:v>
                </c:pt>
                <c:pt idx="9963">
                  <c:v>-127.949</c:v>
                </c:pt>
                <c:pt idx="9964">
                  <c:v>-127.947</c:v>
                </c:pt>
                <c:pt idx="9965">
                  <c:v>-127.94499999999999</c:v>
                </c:pt>
                <c:pt idx="9966">
                  <c:v>-127.943</c:v>
                </c:pt>
                <c:pt idx="9967">
                  <c:v>-127.941</c:v>
                </c:pt>
                <c:pt idx="9968">
                  <c:v>-127.93899999999999</c:v>
                </c:pt>
                <c:pt idx="9969">
                  <c:v>-127.937</c:v>
                </c:pt>
                <c:pt idx="9970">
                  <c:v>-127.935</c:v>
                </c:pt>
                <c:pt idx="9971">
                  <c:v>-127.93299999999999</c:v>
                </c:pt>
                <c:pt idx="9972">
                  <c:v>-127.931</c:v>
                </c:pt>
                <c:pt idx="9973">
                  <c:v>-127.929</c:v>
                </c:pt>
                <c:pt idx="9974">
                  <c:v>-127.92699999999999</c:v>
                </c:pt>
                <c:pt idx="9975">
                  <c:v>-127.925</c:v>
                </c:pt>
                <c:pt idx="9976">
                  <c:v>-127.923</c:v>
                </c:pt>
                <c:pt idx="9977">
                  <c:v>-127.92099999999999</c:v>
                </c:pt>
                <c:pt idx="9978">
                  <c:v>-127.919</c:v>
                </c:pt>
                <c:pt idx="9979">
                  <c:v>-127.917</c:v>
                </c:pt>
                <c:pt idx="9980">
                  <c:v>-127.91499999999999</c:v>
                </c:pt>
                <c:pt idx="9981">
                  <c:v>-127.913</c:v>
                </c:pt>
                <c:pt idx="9982">
                  <c:v>-127.911</c:v>
                </c:pt>
                <c:pt idx="9983">
                  <c:v>-127.90899999999999</c:v>
                </c:pt>
                <c:pt idx="9984">
                  <c:v>-127.907</c:v>
                </c:pt>
                <c:pt idx="9985">
                  <c:v>-127.905</c:v>
                </c:pt>
                <c:pt idx="9986">
                  <c:v>-127.90299999999999</c:v>
                </c:pt>
                <c:pt idx="9987">
                  <c:v>-127.901</c:v>
                </c:pt>
                <c:pt idx="9988">
                  <c:v>-127.899</c:v>
                </c:pt>
                <c:pt idx="9989">
                  <c:v>-127.89699999999999</c:v>
                </c:pt>
                <c:pt idx="9990">
                  <c:v>-127.895</c:v>
                </c:pt>
                <c:pt idx="9991">
                  <c:v>-127.893</c:v>
                </c:pt>
                <c:pt idx="9992">
                  <c:v>-127.89099999999999</c:v>
                </c:pt>
                <c:pt idx="9993">
                  <c:v>-127.889</c:v>
                </c:pt>
                <c:pt idx="9994">
                  <c:v>-127.887</c:v>
                </c:pt>
                <c:pt idx="9995">
                  <c:v>-127.88500000000001</c:v>
                </c:pt>
                <c:pt idx="9996">
                  <c:v>-127.883</c:v>
                </c:pt>
                <c:pt idx="9997">
                  <c:v>-127.881</c:v>
                </c:pt>
                <c:pt idx="9998">
                  <c:v>-127.879</c:v>
                </c:pt>
                <c:pt idx="9999">
                  <c:v>-127.877</c:v>
                </c:pt>
                <c:pt idx="10000">
                  <c:v>-127.875</c:v>
                </c:pt>
                <c:pt idx="10001">
                  <c:v>-127.873</c:v>
                </c:pt>
                <c:pt idx="10002">
                  <c:v>-127.871</c:v>
                </c:pt>
                <c:pt idx="10003">
                  <c:v>-127.869</c:v>
                </c:pt>
                <c:pt idx="10004">
                  <c:v>-127.867</c:v>
                </c:pt>
                <c:pt idx="10005">
                  <c:v>-127.86499999999999</c:v>
                </c:pt>
                <c:pt idx="10006">
                  <c:v>-127.863</c:v>
                </c:pt>
                <c:pt idx="10007">
                  <c:v>-127.861</c:v>
                </c:pt>
                <c:pt idx="10008">
                  <c:v>-127.85900000000001</c:v>
                </c:pt>
                <c:pt idx="10009">
                  <c:v>-127.857</c:v>
                </c:pt>
                <c:pt idx="10010">
                  <c:v>-127.855</c:v>
                </c:pt>
                <c:pt idx="10011">
                  <c:v>-127.85300000000001</c:v>
                </c:pt>
                <c:pt idx="10012">
                  <c:v>-127.851</c:v>
                </c:pt>
                <c:pt idx="10013">
                  <c:v>-127.849</c:v>
                </c:pt>
                <c:pt idx="10014">
                  <c:v>-127.84700000000001</c:v>
                </c:pt>
                <c:pt idx="10015">
                  <c:v>-127.845</c:v>
                </c:pt>
                <c:pt idx="10016">
                  <c:v>-127.843</c:v>
                </c:pt>
                <c:pt idx="10017">
                  <c:v>-127.84100000000001</c:v>
                </c:pt>
                <c:pt idx="10018">
                  <c:v>-127.839</c:v>
                </c:pt>
                <c:pt idx="10019">
                  <c:v>-127.837</c:v>
                </c:pt>
                <c:pt idx="10020">
                  <c:v>-127.83500000000001</c:v>
                </c:pt>
                <c:pt idx="10021">
                  <c:v>-127.833</c:v>
                </c:pt>
                <c:pt idx="10022">
                  <c:v>-127.831</c:v>
                </c:pt>
                <c:pt idx="10023">
                  <c:v>-127.82900000000001</c:v>
                </c:pt>
                <c:pt idx="10024">
                  <c:v>-127.827</c:v>
                </c:pt>
                <c:pt idx="10025">
                  <c:v>-127.825</c:v>
                </c:pt>
                <c:pt idx="10026">
                  <c:v>-127.82300000000001</c:v>
                </c:pt>
                <c:pt idx="10027">
                  <c:v>-127.821</c:v>
                </c:pt>
                <c:pt idx="10028">
                  <c:v>-127.819</c:v>
                </c:pt>
                <c:pt idx="10029">
                  <c:v>-127.81700000000001</c:v>
                </c:pt>
                <c:pt idx="10030">
                  <c:v>-127.815</c:v>
                </c:pt>
                <c:pt idx="10031">
                  <c:v>-127.813</c:v>
                </c:pt>
                <c:pt idx="10032">
                  <c:v>-127.81100000000001</c:v>
                </c:pt>
                <c:pt idx="10033">
                  <c:v>-127.809</c:v>
                </c:pt>
                <c:pt idx="10034">
                  <c:v>-127.807</c:v>
                </c:pt>
                <c:pt idx="10035">
                  <c:v>-127.80500000000001</c:v>
                </c:pt>
                <c:pt idx="10036">
                  <c:v>-127.803</c:v>
                </c:pt>
                <c:pt idx="10037">
                  <c:v>-127.801</c:v>
                </c:pt>
                <c:pt idx="10038">
                  <c:v>-127.79900000000001</c:v>
                </c:pt>
                <c:pt idx="10039">
                  <c:v>-127.797</c:v>
                </c:pt>
                <c:pt idx="10040">
                  <c:v>-127.795</c:v>
                </c:pt>
                <c:pt idx="10041">
                  <c:v>-127.79300000000001</c:v>
                </c:pt>
                <c:pt idx="10042">
                  <c:v>-127.791</c:v>
                </c:pt>
                <c:pt idx="10043">
                  <c:v>-127.789</c:v>
                </c:pt>
                <c:pt idx="10044">
                  <c:v>-127.78700000000001</c:v>
                </c:pt>
                <c:pt idx="10045">
                  <c:v>-127.785</c:v>
                </c:pt>
                <c:pt idx="10046">
                  <c:v>-127.783</c:v>
                </c:pt>
                <c:pt idx="10047">
                  <c:v>-127.78100000000001</c:v>
                </c:pt>
                <c:pt idx="10048">
                  <c:v>-127.779</c:v>
                </c:pt>
                <c:pt idx="10049">
                  <c:v>-127.777</c:v>
                </c:pt>
                <c:pt idx="10050">
                  <c:v>-127.77500000000001</c:v>
                </c:pt>
                <c:pt idx="10051">
                  <c:v>-127.773</c:v>
                </c:pt>
                <c:pt idx="10052">
                  <c:v>-127.771</c:v>
                </c:pt>
                <c:pt idx="10053">
                  <c:v>-127.76900000000001</c:v>
                </c:pt>
                <c:pt idx="10054">
                  <c:v>-127.767</c:v>
                </c:pt>
                <c:pt idx="10055">
                  <c:v>-127.765</c:v>
                </c:pt>
                <c:pt idx="10056">
                  <c:v>-127.76300000000001</c:v>
                </c:pt>
                <c:pt idx="10057">
                  <c:v>-127.761</c:v>
                </c:pt>
                <c:pt idx="10058">
                  <c:v>-127.759</c:v>
                </c:pt>
                <c:pt idx="10059">
                  <c:v>-127.75700000000001</c:v>
                </c:pt>
                <c:pt idx="10060">
                  <c:v>-127.755</c:v>
                </c:pt>
                <c:pt idx="10061">
                  <c:v>-127.753</c:v>
                </c:pt>
                <c:pt idx="10062">
                  <c:v>-127.751</c:v>
                </c:pt>
                <c:pt idx="10063">
                  <c:v>-127.749</c:v>
                </c:pt>
                <c:pt idx="10064">
                  <c:v>-127.747</c:v>
                </c:pt>
                <c:pt idx="10065">
                  <c:v>-127.745</c:v>
                </c:pt>
                <c:pt idx="10066">
                  <c:v>-127.74299999999999</c:v>
                </c:pt>
                <c:pt idx="10067">
                  <c:v>-127.741</c:v>
                </c:pt>
                <c:pt idx="10068">
                  <c:v>-127.739</c:v>
                </c:pt>
                <c:pt idx="10069">
                  <c:v>-127.73699999999999</c:v>
                </c:pt>
                <c:pt idx="10070">
                  <c:v>-127.735</c:v>
                </c:pt>
                <c:pt idx="10071">
                  <c:v>-127.733</c:v>
                </c:pt>
                <c:pt idx="10072">
                  <c:v>-127.73099999999999</c:v>
                </c:pt>
                <c:pt idx="10073">
                  <c:v>-127.729</c:v>
                </c:pt>
                <c:pt idx="10074">
                  <c:v>-127.727</c:v>
                </c:pt>
                <c:pt idx="10075">
                  <c:v>-127.72499999999999</c:v>
                </c:pt>
                <c:pt idx="10076">
                  <c:v>-127.723</c:v>
                </c:pt>
                <c:pt idx="10077">
                  <c:v>-127.721</c:v>
                </c:pt>
                <c:pt idx="10078">
                  <c:v>-127.71899999999999</c:v>
                </c:pt>
                <c:pt idx="10079">
                  <c:v>-127.717</c:v>
                </c:pt>
                <c:pt idx="10080">
                  <c:v>-127.715</c:v>
                </c:pt>
                <c:pt idx="10081">
                  <c:v>-127.71299999999999</c:v>
                </c:pt>
                <c:pt idx="10082">
                  <c:v>-127.711</c:v>
                </c:pt>
                <c:pt idx="10083">
                  <c:v>-127.709</c:v>
                </c:pt>
                <c:pt idx="10084">
                  <c:v>-127.70699999999999</c:v>
                </c:pt>
                <c:pt idx="10085">
                  <c:v>-127.705</c:v>
                </c:pt>
                <c:pt idx="10086">
                  <c:v>-127.703</c:v>
                </c:pt>
                <c:pt idx="10087">
                  <c:v>-127.70099999999999</c:v>
                </c:pt>
                <c:pt idx="10088">
                  <c:v>-127.699</c:v>
                </c:pt>
                <c:pt idx="10089">
                  <c:v>-127.697</c:v>
                </c:pt>
                <c:pt idx="10090">
                  <c:v>-127.69499999999999</c:v>
                </c:pt>
                <c:pt idx="10091">
                  <c:v>-127.693</c:v>
                </c:pt>
                <c:pt idx="10092">
                  <c:v>-127.691</c:v>
                </c:pt>
                <c:pt idx="10093">
                  <c:v>-127.68899999999999</c:v>
                </c:pt>
                <c:pt idx="10094">
                  <c:v>-127.687</c:v>
                </c:pt>
                <c:pt idx="10095">
                  <c:v>-127.685</c:v>
                </c:pt>
                <c:pt idx="10096">
                  <c:v>-127.68299999999999</c:v>
                </c:pt>
                <c:pt idx="10097">
                  <c:v>-127.681</c:v>
                </c:pt>
                <c:pt idx="10098">
                  <c:v>-127.679</c:v>
                </c:pt>
                <c:pt idx="10099">
                  <c:v>-127.67699999999999</c:v>
                </c:pt>
                <c:pt idx="10100">
                  <c:v>-127.675</c:v>
                </c:pt>
                <c:pt idx="10101">
                  <c:v>-127.673</c:v>
                </c:pt>
                <c:pt idx="10102">
                  <c:v>-127.67099999999999</c:v>
                </c:pt>
                <c:pt idx="10103">
                  <c:v>-127.669</c:v>
                </c:pt>
                <c:pt idx="10104">
                  <c:v>-127.667</c:v>
                </c:pt>
                <c:pt idx="10105">
                  <c:v>-127.66499999999999</c:v>
                </c:pt>
                <c:pt idx="10106">
                  <c:v>-127.663</c:v>
                </c:pt>
                <c:pt idx="10107">
                  <c:v>-127.661</c:v>
                </c:pt>
                <c:pt idx="10108">
                  <c:v>-127.65899999999999</c:v>
                </c:pt>
                <c:pt idx="10109">
                  <c:v>-127.657</c:v>
                </c:pt>
                <c:pt idx="10110">
                  <c:v>-127.655</c:v>
                </c:pt>
                <c:pt idx="10111">
                  <c:v>-127.65299999999999</c:v>
                </c:pt>
                <c:pt idx="10112">
                  <c:v>-127.651</c:v>
                </c:pt>
                <c:pt idx="10113">
                  <c:v>-127.649</c:v>
                </c:pt>
                <c:pt idx="10114">
                  <c:v>-127.64699999999999</c:v>
                </c:pt>
                <c:pt idx="10115">
                  <c:v>-127.645</c:v>
                </c:pt>
                <c:pt idx="10116">
                  <c:v>-127.643</c:v>
                </c:pt>
                <c:pt idx="10117">
                  <c:v>-127.64099999999999</c:v>
                </c:pt>
                <c:pt idx="10118">
                  <c:v>-127.639</c:v>
                </c:pt>
                <c:pt idx="10119">
                  <c:v>-127.637</c:v>
                </c:pt>
                <c:pt idx="10120">
                  <c:v>-127.63500000000001</c:v>
                </c:pt>
                <c:pt idx="10121">
                  <c:v>-127.633</c:v>
                </c:pt>
                <c:pt idx="10122">
                  <c:v>-127.631</c:v>
                </c:pt>
                <c:pt idx="10123">
                  <c:v>-127.629</c:v>
                </c:pt>
                <c:pt idx="10124">
                  <c:v>-127.627</c:v>
                </c:pt>
                <c:pt idx="10125">
                  <c:v>-127.625</c:v>
                </c:pt>
                <c:pt idx="10126">
                  <c:v>-127.623</c:v>
                </c:pt>
                <c:pt idx="10127">
                  <c:v>-127.621</c:v>
                </c:pt>
                <c:pt idx="10128">
                  <c:v>-127.619</c:v>
                </c:pt>
                <c:pt idx="10129">
                  <c:v>-127.617</c:v>
                </c:pt>
                <c:pt idx="10130">
                  <c:v>-127.61499999999999</c:v>
                </c:pt>
                <c:pt idx="10131">
                  <c:v>-127.613</c:v>
                </c:pt>
                <c:pt idx="10132">
                  <c:v>-127.611</c:v>
                </c:pt>
                <c:pt idx="10133">
                  <c:v>-127.60900000000001</c:v>
                </c:pt>
                <c:pt idx="10134">
                  <c:v>-127.607</c:v>
                </c:pt>
                <c:pt idx="10135">
                  <c:v>-127.605</c:v>
                </c:pt>
                <c:pt idx="10136">
                  <c:v>-127.60300000000001</c:v>
                </c:pt>
                <c:pt idx="10137">
                  <c:v>-127.601</c:v>
                </c:pt>
                <c:pt idx="10138">
                  <c:v>-127.599</c:v>
                </c:pt>
                <c:pt idx="10139">
                  <c:v>-127.59700000000001</c:v>
                </c:pt>
                <c:pt idx="10140">
                  <c:v>-127.595</c:v>
                </c:pt>
                <c:pt idx="10141">
                  <c:v>-127.593</c:v>
                </c:pt>
                <c:pt idx="10142">
                  <c:v>-127.59100000000001</c:v>
                </c:pt>
                <c:pt idx="10143">
                  <c:v>-127.589</c:v>
                </c:pt>
                <c:pt idx="10144">
                  <c:v>-127.587</c:v>
                </c:pt>
                <c:pt idx="10145">
                  <c:v>-127.58500000000001</c:v>
                </c:pt>
                <c:pt idx="10146">
                  <c:v>-127.583</c:v>
                </c:pt>
                <c:pt idx="10147">
                  <c:v>-127.581</c:v>
                </c:pt>
                <c:pt idx="10148">
                  <c:v>-127.57900000000001</c:v>
                </c:pt>
                <c:pt idx="10149">
                  <c:v>-127.577</c:v>
                </c:pt>
                <c:pt idx="10150">
                  <c:v>-127.575</c:v>
                </c:pt>
                <c:pt idx="10151">
                  <c:v>-127.57300000000001</c:v>
                </c:pt>
                <c:pt idx="10152">
                  <c:v>-127.571</c:v>
                </c:pt>
                <c:pt idx="10153">
                  <c:v>-127.569</c:v>
                </c:pt>
                <c:pt idx="10154">
                  <c:v>-127.56700000000001</c:v>
                </c:pt>
                <c:pt idx="10155">
                  <c:v>-127.565</c:v>
                </c:pt>
                <c:pt idx="10156">
                  <c:v>-127.563</c:v>
                </c:pt>
                <c:pt idx="10157">
                  <c:v>-127.56100000000001</c:v>
                </c:pt>
                <c:pt idx="10158">
                  <c:v>-127.559</c:v>
                </c:pt>
                <c:pt idx="10159">
                  <c:v>-127.557</c:v>
                </c:pt>
                <c:pt idx="10160">
                  <c:v>-127.55500000000001</c:v>
                </c:pt>
                <c:pt idx="10161">
                  <c:v>-127.553</c:v>
                </c:pt>
                <c:pt idx="10162">
                  <c:v>-127.551</c:v>
                </c:pt>
                <c:pt idx="10163">
                  <c:v>-127.54900000000001</c:v>
                </c:pt>
                <c:pt idx="10164">
                  <c:v>-127.547</c:v>
                </c:pt>
                <c:pt idx="10165">
                  <c:v>-127.545</c:v>
                </c:pt>
                <c:pt idx="10166">
                  <c:v>-127.54300000000001</c:v>
                </c:pt>
                <c:pt idx="10167">
                  <c:v>-127.541</c:v>
                </c:pt>
                <c:pt idx="10168">
                  <c:v>-127.539</c:v>
                </c:pt>
                <c:pt idx="10169">
                  <c:v>-127.53700000000001</c:v>
                </c:pt>
                <c:pt idx="10170">
                  <c:v>-127.535</c:v>
                </c:pt>
                <c:pt idx="10171">
                  <c:v>-127.533</c:v>
                </c:pt>
                <c:pt idx="10172">
                  <c:v>-127.53100000000001</c:v>
                </c:pt>
                <c:pt idx="10173">
                  <c:v>-127.529</c:v>
                </c:pt>
                <c:pt idx="10174">
                  <c:v>-127.527</c:v>
                </c:pt>
                <c:pt idx="10175">
                  <c:v>-127.52500000000001</c:v>
                </c:pt>
                <c:pt idx="10176">
                  <c:v>-127.523</c:v>
                </c:pt>
                <c:pt idx="10177">
                  <c:v>-127.521</c:v>
                </c:pt>
                <c:pt idx="10178">
                  <c:v>-127.51900000000001</c:v>
                </c:pt>
                <c:pt idx="10179">
                  <c:v>-127.517</c:v>
                </c:pt>
                <c:pt idx="10180">
                  <c:v>-127.515</c:v>
                </c:pt>
                <c:pt idx="10181">
                  <c:v>-127.51300000000001</c:v>
                </c:pt>
                <c:pt idx="10182">
                  <c:v>-127.511</c:v>
                </c:pt>
                <c:pt idx="10183">
                  <c:v>-127.509</c:v>
                </c:pt>
                <c:pt idx="10184">
                  <c:v>-127.50700000000001</c:v>
                </c:pt>
                <c:pt idx="10185">
                  <c:v>-127.505</c:v>
                </c:pt>
                <c:pt idx="10186">
                  <c:v>-127.503</c:v>
                </c:pt>
                <c:pt idx="10187">
                  <c:v>-127.501</c:v>
                </c:pt>
                <c:pt idx="10188">
                  <c:v>-127.499</c:v>
                </c:pt>
                <c:pt idx="10189">
                  <c:v>-127.497</c:v>
                </c:pt>
                <c:pt idx="10190">
                  <c:v>-127.495</c:v>
                </c:pt>
                <c:pt idx="10191">
                  <c:v>-127.49299999999999</c:v>
                </c:pt>
                <c:pt idx="10192">
                  <c:v>-127.491</c:v>
                </c:pt>
                <c:pt idx="10193">
                  <c:v>-127.489</c:v>
                </c:pt>
                <c:pt idx="10194">
                  <c:v>-127.48699999999999</c:v>
                </c:pt>
                <c:pt idx="10195">
                  <c:v>-127.485</c:v>
                </c:pt>
                <c:pt idx="10196">
                  <c:v>-127.483</c:v>
                </c:pt>
                <c:pt idx="10197">
                  <c:v>-127.48099999999999</c:v>
                </c:pt>
                <c:pt idx="10198">
                  <c:v>-127.479</c:v>
                </c:pt>
                <c:pt idx="10199">
                  <c:v>-127.477</c:v>
                </c:pt>
                <c:pt idx="10200">
                  <c:v>-127.47499999999999</c:v>
                </c:pt>
                <c:pt idx="10201">
                  <c:v>-127.473</c:v>
                </c:pt>
                <c:pt idx="10202">
                  <c:v>-127.471</c:v>
                </c:pt>
                <c:pt idx="10203">
                  <c:v>-127.46899999999999</c:v>
                </c:pt>
                <c:pt idx="10204">
                  <c:v>-127.467</c:v>
                </c:pt>
                <c:pt idx="10205">
                  <c:v>-127.465</c:v>
                </c:pt>
                <c:pt idx="10206">
                  <c:v>-127.46299999999999</c:v>
                </c:pt>
                <c:pt idx="10207">
                  <c:v>-127.461</c:v>
                </c:pt>
                <c:pt idx="10208">
                  <c:v>-127.459</c:v>
                </c:pt>
                <c:pt idx="10209">
                  <c:v>-127.45699999999999</c:v>
                </c:pt>
                <c:pt idx="10210">
                  <c:v>-127.455</c:v>
                </c:pt>
                <c:pt idx="10211">
                  <c:v>-127.453</c:v>
                </c:pt>
                <c:pt idx="10212">
                  <c:v>-127.45099999999999</c:v>
                </c:pt>
                <c:pt idx="10213">
                  <c:v>-127.449</c:v>
                </c:pt>
                <c:pt idx="10214">
                  <c:v>-127.447</c:v>
                </c:pt>
                <c:pt idx="10215">
                  <c:v>-127.44499999999999</c:v>
                </c:pt>
                <c:pt idx="10216">
                  <c:v>-127.443</c:v>
                </c:pt>
                <c:pt idx="10217">
                  <c:v>-127.441</c:v>
                </c:pt>
                <c:pt idx="10218">
                  <c:v>-127.43899999999999</c:v>
                </c:pt>
                <c:pt idx="10219">
                  <c:v>-127.437</c:v>
                </c:pt>
                <c:pt idx="10220">
                  <c:v>-127.435</c:v>
                </c:pt>
                <c:pt idx="10221">
                  <c:v>-127.43299999999999</c:v>
                </c:pt>
                <c:pt idx="10222">
                  <c:v>-127.431</c:v>
                </c:pt>
                <c:pt idx="10223">
                  <c:v>-127.429</c:v>
                </c:pt>
                <c:pt idx="10224">
                  <c:v>-127.42699999999999</c:v>
                </c:pt>
                <c:pt idx="10225">
                  <c:v>-127.425</c:v>
                </c:pt>
                <c:pt idx="10226">
                  <c:v>-127.423</c:v>
                </c:pt>
                <c:pt idx="10227">
                  <c:v>-127.42099999999999</c:v>
                </c:pt>
                <c:pt idx="10228">
                  <c:v>-127.419</c:v>
                </c:pt>
                <c:pt idx="10229">
                  <c:v>-127.417</c:v>
                </c:pt>
                <c:pt idx="10230">
                  <c:v>-127.41499999999999</c:v>
                </c:pt>
                <c:pt idx="10231">
                  <c:v>-127.413</c:v>
                </c:pt>
                <c:pt idx="10232">
                  <c:v>-127.411</c:v>
                </c:pt>
                <c:pt idx="10233">
                  <c:v>-127.40899999999999</c:v>
                </c:pt>
                <c:pt idx="10234">
                  <c:v>-127.407</c:v>
                </c:pt>
                <c:pt idx="10235">
                  <c:v>-127.405</c:v>
                </c:pt>
                <c:pt idx="10236">
                  <c:v>-127.40299999999999</c:v>
                </c:pt>
                <c:pt idx="10237">
                  <c:v>-127.401</c:v>
                </c:pt>
                <c:pt idx="10238">
                  <c:v>-127.399</c:v>
                </c:pt>
                <c:pt idx="10239">
                  <c:v>-127.39699999999999</c:v>
                </c:pt>
                <c:pt idx="10240">
                  <c:v>-127.395</c:v>
                </c:pt>
                <c:pt idx="10241">
                  <c:v>-127.393</c:v>
                </c:pt>
                <c:pt idx="10242">
                  <c:v>-127.39099999999999</c:v>
                </c:pt>
                <c:pt idx="10243">
                  <c:v>-127.389</c:v>
                </c:pt>
                <c:pt idx="10244">
                  <c:v>-127.387</c:v>
                </c:pt>
                <c:pt idx="10245">
                  <c:v>-127.38500000000001</c:v>
                </c:pt>
                <c:pt idx="10246">
                  <c:v>-127.383</c:v>
                </c:pt>
                <c:pt idx="10247">
                  <c:v>-127.381</c:v>
                </c:pt>
                <c:pt idx="10248">
                  <c:v>-127.379</c:v>
                </c:pt>
                <c:pt idx="10249">
                  <c:v>-127.377</c:v>
                </c:pt>
                <c:pt idx="10250">
                  <c:v>-127.375</c:v>
                </c:pt>
                <c:pt idx="10251">
                  <c:v>-127.373</c:v>
                </c:pt>
                <c:pt idx="10252">
                  <c:v>-127.371</c:v>
                </c:pt>
                <c:pt idx="10253">
                  <c:v>-127.369</c:v>
                </c:pt>
                <c:pt idx="10254">
                  <c:v>-127.367</c:v>
                </c:pt>
                <c:pt idx="10255">
                  <c:v>-127.36499999999999</c:v>
                </c:pt>
                <c:pt idx="10256">
                  <c:v>-127.363</c:v>
                </c:pt>
                <c:pt idx="10257">
                  <c:v>-127.361</c:v>
                </c:pt>
                <c:pt idx="10258">
                  <c:v>-127.35900000000001</c:v>
                </c:pt>
                <c:pt idx="10259">
                  <c:v>-127.357</c:v>
                </c:pt>
                <c:pt idx="10260">
                  <c:v>-127.355</c:v>
                </c:pt>
                <c:pt idx="10261">
                  <c:v>-127.35300000000001</c:v>
                </c:pt>
                <c:pt idx="10262">
                  <c:v>-127.351</c:v>
                </c:pt>
                <c:pt idx="10263">
                  <c:v>-127.349</c:v>
                </c:pt>
                <c:pt idx="10264">
                  <c:v>-127.34700000000001</c:v>
                </c:pt>
                <c:pt idx="10265">
                  <c:v>-127.345</c:v>
                </c:pt>
                <c:pt idx="10266">
                  <c:v>-127.343</c:v>
                </c:pt>
                <c:pt idx="10267">
                  <c:v>-127.34100000000001</c:v>
                </c:pt>
                <c:pt idx="10268">
                  <c:v>-127.339</c:v>
                </c:pt>
                <c:pt idx="10269">
                  <c:v>-127.337</c:v>
                </c:pt>
                <c:pt idx="10270">
                  <c:v>-127.33500000000001</c:v>
                </c:pt>
                <c:pt idx="10271">
                  <c:v>-127.333</c:v>
                </c:pt>
                <c:pt idx="10272">
                  <c:v>-127.331</c:v>
                </c:pt>
                <c:pt idx="10273">
                  <c:v>-127.32900000000001</c:v>
                </c:pt>
                <c:pt idx="10274">
                  <c:v>-127.327</c:v>
                </c:pt>
                <c:pt idx="10275">
                  <c:v>-127.325</c:v>
                </c:pt>
                <c:pt idx="10276">
                  <c:v>-127.32300000000001</c:v>
                </c:pt>
                <c:pt idx="10277">
                  <c:v>-127.321</c:v>
                </c:pt>
                <c:pt idx="10278">
                  <c:v>-127.319</c:v>
                </c:pt>
                <c:pt idx="10279">
                  <c:v>-127.31700000000001</c:v>
                </c:pt>
                <c:pt idx="10280">
                  <c:v>-127.315</c:v>
                </c:pt>
                <c:pt idx="10281">
                  <c:v>-127.313</c:v>
                </c:pt>
                <c:pt idx="10282">
                  <c:v>-127.31100000000001</c:v>
                </c:pt>
                <c:pt idx="10283">
                  <c:v>-127.309</c:v>
                </c:pt>
                <c:pt idx="10284">
                  <c:v>-127.307</c:v>
                </c:pt>
                <c:pt idx="10285">
                  <c:v>-127.30500000000001</c:v>
                </c:pt>
                <c:pt idx="10286">
                  <c:v>-127.303</c:v>
                </c:pt>
                <c:pt idx="10287">
                  <c:v>-127.301</c:v>
                </c:pt>
                <c:pt idx="10288">
                  <c:v>-127.29900000000001</c:v>
                </c:pt>
                <c:pt idx="10289">
                  <c:v>-127.297</c:v>
                </c:pt>
                <c:pt idx="10290">
                  <c:v>-127.295</c:v>
                </c:pt>
                <c:pt idx="10291">
                  <c:v>-127.29300000000001</c:v>
                </c:pt>
                <c:pt idx="10292">
                  <c:v>-127.291</c:v>
                </c:pt>
                <c:pt idx="10293">
                  <c:v>-127.289</c:v>
                </c:pt>
                <c:pt idx="10294">
                  <c:v>-127.28700000000001</c:v>
                </c:pt>
                <c:pt idx="10295">
                  <c:v>-127.285</c:v>
                </c:pt>
                <c:pt idx="10296">
                  <c:v>-127.283</c:v>
                </c:pt>
                <c:pt idx="10297">
                  <c:v>-127.28100000000001</c:v>
                </c:pt>
                <c:pt idx="10298">
                  <c:v>-127.279</c:v>
                </c:pt>
                <c:pt idx="10299">
                  <c:v>-127.277</c:v>
                </c:pt>
                <c:pt idx="10300">
                  <c:v>-127.27500000000001</c:v>
                </c:pt>
                <c:pt idx="10301">
                  <c:v>-127.273</c:v>
                </c:pt>
                <c:pt idx="10302">
                  <c:v>-127.271</c:v>
                </c:pt>
                <c:pt idx="10303">
                  <c:v>-127.26900000000001</c:v>
                </c:pt>
                <c:pt idx="10304">
                  <c:v>-127.267</c:v>
                </c:pt>
                <c:pt idx="10305">
                  <c:v>-127.265</c:v>
                </c:pt>
                <c:pt idx="10306">
                  <c:v>-127.26300000000001</c:v>
                </c:pt>
                <c:pt idx="10307">
                  <c:v>-127.261</c:v>
                </c:pt>
                <c:pt idx="10308">
                  <c:v>-127.259</c:v>
                </c:pt>
                <c:pt idx="10309">
                  <c:v>-127.25700000000001</c:v>
                </c:pt>
                <c:pt idx="10310">
                  <c:v>-127.255</c:v>
                </c:pt>
                <c:pt idx="10311">
                  <c:v>-127.253</c:v>
                </c:pt>
                <c:pt idx="10312">
                  <c:v>-127.251</c:v>
                </c:pt>
                <c:pt idx="10313">
                  <c:v>-127.249</c:v>
                </c:pt>
                <c:pt idx="10314">
                  <c:v>-127.247</c:v>
                </c:pt>
                <c:pt idx="10315">
                  <c:v>-127.245</c:v>
                </c:pt>
                <c:pt idx="10316">
                  <c:v>-127.24299999999999</c:v>
                </c:pt>
                <c:pt idx="10317">
                  <c:v>-127.241</c:v>
                </c:pt>
                <c:pt idx="10318">
                  <c:v>-127.239</c:v>
                </c:pt>
                <c:pt idx="10319">
                  <c:v>-127.23699999999999</c:v>
                </c:pt>
                <c:pt idx="10320">
                  <c:v>-127.235</c:v>
                </c:pt>
                <c:pt idx="10321">
                  <c:v>-127.233</c:v>
                </c:pt>
                <c:pt idx="10322">
                  <c:v>-127.23099999999999</c:v>
                </c:pt>
                <c:pt idx="10323">
                  <c:v>-127.229</c:v>
                </c:pt>
                <c:pt idx="10324">
                  <c:v>-127.227</c:v>
                </c:pt>
                <c:pt idx="10325">
                  <c:v>-127.22499999999999</c:v>
                </c:pt>
                <c:pt idx="10326">
                  <c:v>-127.223</c:v>
                </c:pt>
                <c:pt idx="10327">
                  <c:v>-127.221</c:v>
                </c:pt>
                <c:pt idx="10328">
                  <c:v>-127.21899999999999</c:v>
                </c:pt>
                <c:pt idx="10329">
                  <c:v>-127.217</c:v>
                </c:pt>
                <c:pt idx="10330">
                  <c:v>-127.215</c:v>
                </c:pt>
                <c:pt idx="10331">
                  <c:v>-127.21299999999999</c:v>
                </c:pt>
                <c:pt idx="10332">
                  <c:v>-127.211</c:v>
                </c:pt>
                <c:pt idx="10333">
                  <c:v>-127.209</c:v>
                </c:pt>
                <c:pt idx="10334">
                  <c:v>-127.20699999999999</c:v>
                </c:pt>
                <c:pt idx="10335">
                  <c:v>-127.205</c:v>
                </c:pt>
                <c:pt idx="10336">
                  <c:v>-127.203</c:v>
                </c:pt>
                <c:pt idx="10337">
                  <c:v>-127.20099999999999</c:v>
                </c:pt>
                <c:pt idx="10338">
                  <c:v>-127.199</c:v>
                </c:pt>
                <c:pt idx="10339">
                  <c:v>-127.197</c:v>
                </c:pt>
                <c:pt idx="10340">
                  <c:v>-127.19499999999999</c:v>
                </c:pt>
                <c:pt idx="10341">
                  <c:v>-127.193</c:v>
                </c:pt>
                <c:pt idx="10342">
                  <c:v>-127.191</c:v>
                </c:pt>
                <c:pt idx="10343">
                  <c:v>-127.18899999999999</c:v>
                </c:pt>
                <c:pt idx="10344">
                  <c:v>-127.187</c:v>
                </c:pt>
                <c:pt idx="10345">
                  <c:v>-127.185</c:v>
                </c:pt>
                <c:pt idx="10346">
                  <c:v>-127.18299999999999</c:v>
                </c:pt>
                <c:pt idx="10347">
                  <c:v>-127.181</c:v>
                </c:pt>
                <c:pt idx="10348">
                  <c:v>-127.179</c:v>
                </c:pt>
                <c:pt idx="10349">
                  <c:v>-127.17699999999999</c:v>
                </c:pt>
                <c:pt idx="10350">
                  <c:v>-127.175</c:v>
                </c:pt>
                <c:pt idx="10351">
                  <c:v>-127.173</c:v>
                </c:pt>
                <c:pt idx="10352">
                  <c:v>-127.17099999999999</c:v>
                </c:pt>
                <c:pt idx="10353">
                  <c:v>-127.169</c:v>
                </c:pt>
                <c:pt idx="10354">
                  <c:v>-127.167</c:v>
                </c:pt>
                <c:pt idx="10355">
                  <c:v>-127.16499999999999</c:v>
                </c:pt>
                <c:pt idx="10356">
                  <c:v>-127.163</c:v>
                </c:pt>
                <c:pt idx="10357">
                  <c:v>-127.161</c:v>
                </c:pt>
                <c:pt idx="10358">
                  <c:v>-127.15899999999999</c:v>
                </c:pt>
                <c:pt idx="10359">
                  <c:v>-127.157</c:v>
                </c:pt>
                <c:pt idx="10360">
                  <c:v>-127.155</c:v>
                </c:pt>
                <c:pt idx="10361">
                  <c:v>-127.15299999999999</c:v>
                </c:pt>
                <c:pt idx="10362">
                  <c:v>-127.151</c:v>
                </c:pt>
                <c:pt idx="10363">
                  <c:v>-127.149</c:v>
                </c:pt>
                <c:pt idx="10364">
                  <c:v>-127.14699999999999</c:v>
                </c:pt>
                <c:pt idx="10365">
                  <c:v>-127.145</c:v>
                </c:pt>
                <c:pt idx="10366">
                  <c:v>-127.143</c:v>
                </c:pt>
                <c:pt idx="10367">
                  <c:v>-127.14099999999999</c:v>
                </c:pt>
                <c:pt idx="10368">
                  <c:v>-127.139</c:v>
                </c:pt>
                <c:pt idx="10369">
                  <c:v>-127.137</c:v>
                </c:pt>
                <c:pt idx="10370">
                  <c:v>-127.13500000000001</c:v>
                </c:pt>
                <c:pt idx="10371">
                  <c:v>-127.133</c:v>
                </c:pt>
                <c:pt idx="10372">
                  <c:v>-127.131</c:v>
                </c:pt>
                <c:pt idx="10373">
                  <c:v>-127.129</c:v>
                </c:pt>
                <c:pt idx="10374">
                  <c:v>-127.127</c:v>
                </c:pt>
                <c:pt idx="10375">
                  <c:v>-127.125</c:v>
                </c:pt>
                <c:pt idx="10376">
                  <c:v>-127.123</c:v>
                </c:pt>
                <c:pt idx="10377">
                  <c:v>-127.121</c:v>
                </c:pt>
                <c:pt idx="10378">
                  <c:v>-127.119</c:v>
                </c:pt>
                <c:pt idx="10379">
                  <c:v>-127.117</c:v>
                </c:pt>
                <c:pt idx="10380">
                  <c:v>-127.11499999999999</c:v>
                </c:pt>
                <c:pt idx="10381">
                  <c:v>-127.113</c:v>
                </c:pt>
                <c:pt idx="10382">
                  <c:v>-127.111</c:v>
                </c:pt>
                <c:pt idx="10383">
                  <c:v>-127.10900000000001</c:v>
                </c:pt>
                <c:pt idx="10384">
                  <c:v>-127.107</c:v>
                </c:pt>
                <c:pt idx="10385">
                  <c:v>-127.105</c:v>
                </c:pt>
                <c:pt idx="10386">
                  <c:v>-127.10300000000001</c:v>
                </c:pt>
                <c:pt idx="10387">
                  <c:v>-127.101</c:v>
                </c:pt>
                <c:pt idx="10388">
                  <c:v>-127.099</c:v>
                </c:pt>
                <c:pt idx="10389">
                  <c:v>-127.09700000000001</c:v>
                </c:pt>
                <c:pt idx="10390">
                  <c:v>-127.095</c:v>
                </c:pt>
                <c:pt idx="10391">
                  <c:v>-127.093</c:v>
                </c:pt>
                <c:pt idx="10392">
                  <c:v>-127.09100000000001</c:v>
                </c:pt>
                <c:pt idx="10393">
                  <c:v>-127.089</c:v>
                </c:pt>
                <c:pt idx="10394">
                  <c:v>-127.087</c:v>
                </c:pt>
                <c:pt idx="10395">
                  <c:v>-127.08500000000001</c:v>
                </c:pt>
                <c:pt idx="10396">
                  <c:v>-127.083</c:v>
                </c:pt>
                <c:pt idx="10397">
                  <c:v>-127.081</c:v>
                </c:pt>
                <c:pt idx="10398">
                  <c:v>-127.07900000000001</c:v>
                </c:pt>
                <c:pt idx="10399">
                  <c:v>-127.077</c:v>
                </c:pt>
                <c:pt idx="10400">
                  <c:v>-127.075</c:v>
                </c:pt>
                <c:pt idx="10401">
                  <c:v>-127.07300000000001</c:v>
                </c:pt>
                <c:pt idx="10402">
                  <c:v>-127.071</c:v>
                </c:pt>
                <c:pt idx="10403">
                  <c:v>-127.069</c:v>
                </c:pt>
                <c:pt idx="10404">
                  <c:v>-127.06700000000001</c:v>
                </c:pt>
                <c:pt idx="10405">
                  <c:v>-127.065</c:v>
                </c:pt>
                <c:pt idx="10406">
                  <c:v>-127.063</c:v>
                </c:pt>
                <c:pt idx="10407">
                  <c:v>-127.06100000000001</c:v>
                </c:pt>
                <c:pt idx="10408">
                  <c:v>-127.059</c:v>
                </c:pt>
                <c:pt idx="10409">
                  <c:v>-127.057</c:v>
                </c:pt>
                <c:pt idx="10410">
                  <c:v>-127.05500000000001</c:v>
                </c:pt>
                <c:pt idx="10411">
                  <c:v>-127.053</c:v>
                </c:pt>
                <c:pt idx="10412">
                  <c:v>-127.051</c:v>
                </c:pt>
                <c:pt idx="10413">
                  <c:v>-127.04900000000001</c:v>
                </c:pt>
                <c:pt idx="10414">
                  <c:v>-127.047</c:v>
                </c:pt>
                <c:pt idx="10415">
                  <c:v>-127.045</c:v>
                </c:pt>
                <c:pt idx="10416">
                  <c:v>-127.04300000000001</c:v>
                </c:pt>
                <c:pt idx="10417">
                  <c:v>-127.041</c:v>
                </c:pt>
                <c:pt idx="10418">
                  <c:v>-127.039</c:v>
                </c:pt>
                <c:pt idx="10419">
                  <c:v>-127.03700000000001</c:v>
                </c:pt>
                <c:pt idx="10420">
                  <c:v>-127.035</c:v>
                </c:pt>
                <c:pt idx="10421">
                  <c:v>-127.033</c:v>
                </c:pt>
                <c:pt idx="10422">
                  <c:v>-127.03100000000001</c:v>
                </c:pt>
                <c:pt idx="10423">
                  <c:v>-127.029</c:v>
                </c:pt>
                <c:pt idx="10424">
                  <c:v>-127.027</c:v>
                </c:pt>
                <c:pt idx="10425">
                  <c:v>-127.02500000000001</c:v>
                </c:pt>
                <c:pt idx="10426">
                  <c:v>-127.023</c:v>
                </c:pt>
                <c:pt idx="10427">
                  <c:v>-127.021</c:v>
                </c:pt>
                <c:pt idx="10428">
                  <c:v>-127.01900000000001</c:v>
                </c:pt>
                <c:pt idx="10429">
                  <c:v>-127.017</c:v>
                </c:pt>
                <c:pt idx="10430">
                  <c:v>-127.015</c:v>
                </c:pt>
                <c:pt idx="10431">
                  <c:v>-127.01300000000001</c:v>
                </c:pt>
                <c:pt idx="10432">
                  <c:v>-127.011</c:v>
                </c:pt>
                <c:pt idx="10433">
                  <c:v>-127.009</c:v>
                </c:pt>
                <c:pt idx="10434">
                  <c:v>-127.00700000000001</c:v>
                </c:pt>
                <c:pt idx="10435">
                  <c:v>-127.005</c:v>
                </c:pt>
                <c:pt idx="10436">
                  <c:v>-127.003</c:v>
                </c:pt>
                <c:pt idx="10437">
                  <c:v>-127.001</c:v>
                </c:pt>
                <c:pt idx="10438">
                  <c:v>-126.999</c:v>
                </c:pt>
                <c:pt idx="10439">
                  <c:v>-126.997</c:v>
                </c:pt>
                <c:pt idx="10440">
                  <c:v>-126.995</c:v>
                </c:pt>
                <c:pt idx="10441">
                  <c:v>-126.99299999999999</c:v>
                </c:pt>
                <c:pt idx="10442">
                  <c:v>-126.991</c:v>
                </c:pt>
                <c:pt idx="10443">
                  <c:v>-126.989</c:v>
                </c:pt>
                <c:pt idx="10444">
                  <c:v>-126.98699999999999</c:v>
                </c:pt>
                <c:pt idx="10445">
                  <c:v>-126.985</c:v>
                </c:pt>
                <c:pt idx="10446">
                  <c:v>-126.983</c:v>
                </c:pt>
                <c:pt idx="10447">
                  <c:v>-126.98099999999999</c:v>
                </c:pt>
                <c:pt idx="10448">
                  <c:v>-126.979</c:v>
                </c:pt>
                <c:pt idx="10449">
                  <c:v>-126.977</c:v>
                </c:pt>
                <c:pt idx="10450">
                  <c:v>-126.97499999999999</c:v>
                </c:pt>
                <c:pt idx="10451">
                  <c:v>-126.973</c:v>
                </c:pt>
                <c:pt idx="10452">
                  <c:v>-126.971</c:v>
                </c:pt>
                <c:pt idx="10453">
                  <c:v>-126.96899999999999</c:v>
                </c:pt>
                <c:pt idx="10454">
                  <c:v>-126.967</c:v>
                </c:pt>
                <c:pt idx="10455">
                  <c:v>-126.965</c:v>
                </c:pt>
                <c:pt idx="10456">
                  <c:v>-126.96299999999999</c:v>
                </c:pt>
                <c:pt idx="10457">
                  <c:v>-126.961</c:v>
                </c:pt>
                <c:pt idx="10458">
                  <c:v>-126.959</c:v>
                </c:pt>
                <c:pt idx="10459">
                  <c:v>-126.95699999999999</c:v>
                </c:pt>
                <c:pt idx="10460">
                  <c:v>-126.955</c:v>
                </c:pt>
                <c:pt idx="10461">
                  <c:v>-126.953</c:v>
                </c:pt>
                <c:pt idx="10462">
                  <c:v>-126.95099999999999</c:v>
                </c:pt>
                <c:pt idx="10463">
                  <c:v>-126.949</c:v>
                </c:pt>
                <c:pt idx="10464">
                  <c:v>-126.947</c:v>
                </c:pt>
                <c:pt idx="10465">
                  <c:v>-126.94499999999999</c:v>
                </c:pt>
                <c:pt idx="10466">
                  <c:v>-126.943</c:v>
                </c:pt>
                <c:pt idx="10467">
                  <c:v>-126.941</c:v>
                </c:pt>
                <c:pt idx="10468">
                  <c:v>-126.93899999999999</c:v>
                </c:pt>
                <c:pt idx="10469">
                  <c:v>-126.937</c:v>
                </c:pt>
                <c:pt idx="10470">
                  <c:v>-126.935</c:v>
                </c:pt>
                <c:pt idx="10471">
                  <c:v>-126.93299999999999</c:v>
                </c:pt>
                <c:pt idx="10472">
                  <c:v>-126.931</c:v>
                </c:pt>
                <c:pt idx="10473">
                  <c:v>-126.929</c:v>
                </c:pt>
                <c:pt idx="10474">
                  <c:v>-126.92699999999999</c:v>
                </c:pt>
                <c:pt idx="10475">
                  <c:v>-126.925</c:v>
                </c:pt>
                <c:pt idx="10476">
                  <c:v>-126.923</c:v>
                </c:pt>
                <c:pt idx="10477">
                  <c:v>-126.92099999999999</c:v>
                </c:pt>
                <c:pt idx="10478">
                  <c:v>-126.919</c:v>
                </c:pt>
                <c:pt idx="10479">
                  <c:v>-126.917</c:v>
                </c:pt>
                <c:pt idx="10480">
                  <c:v>-126.91499999999999</c:v>
                </c:pt>
                <c:pt idx="10481">
                  <c:v>-126.913</c:v>
                </c:pt>
                <c:pt idx="10482">
                  <c:v>-126.911</c:v>
                </c:pt>
                <c:pt idx="10483">
                  <c:v>-126.90899999999999</c:v>
                </c:pt>
                <c:pt idx="10484">
                  <c:v>-126.907</c:v>
                </c:pt>
                <c:pt idx="10485">
                  <c:v>-126.905</c:v>
                </c:pt>
                <c:pt idx="10486">
                  <c:v>-126.90299999999999</c:v>
                </c:pt>
                <c:pt idx="10487">
                  <c:v>-126.901</c:v>
                </c:pt>
                <c:pt idx="10488">
                  <c:v>-126.899</c:v>
                </c:pt>
                <c:pt idx="10489">
                  <c:v>-126.89699999999999</c:v>
                </c:pt>
                <c:pt idx="10490">
                  <c:v>-126.895</c:v>
                </c:pt>
                <c:pt idx="10491">
                  <c:v>-126.893</c:v>
                </c:pt>
                <c:pt idx="10492">
                  <c:v>-126.89099999999999</c:v>
                </c:pt>
                <c:pt idx="10493">
                  <c:v>-126.889</c:v>
                </c:pt>
                <c:pt idx="10494">
                  <c:v>-126.887</c:v>
                </c:pt>
                <c:pt idx="10495">
                  <c:v>-126.88500000000001</c:v>
                </c:pt>
                <c:pt idx="10496">
                  <c:v>-126.883</c:v>
                </c:pt>
                <c:pt idx="10497">
                  <c:v>-126.881</c:v>
                </c:pt>
                <c:pt idx="10498">
                  <c:v>-126.879</c:v>
                </c:pt>
                <c:pt idx="10499">
                  <c:v>-126.877</c:v>
                </c:pt>
                <c:pt idx="10500">
                  <c:v>-126.875</c:v>
                </c:pt>
                <c:pt idx="10501">
                  <c:v>-126.873</c:v>
                </c:pt>
                <c:pt idx="10502">
                  <c:v>-126.871</c:v>
                </c:pt>
                <c:pt idx="10503">
                  <c:v>-126.869</c:v>
                </c:pt>
                <c:pt idx="10504">
                  <c:v>-126.867</c:v>
                </c:pt>
                <c:pt idx="10505">
                  <c:v>-126.86499999999999</c:v>
                </c:pt>
                <c:pt idx="10506">
                  <c:v>-126.863</c:v>
                </c:pt>
                <c:pt idx="10507">
                  <c:v>-126.861</c:v>
                </c:pt>
                <c:pt idx="10508">
                  <c:v>-126.85900000000001</c:v>
                </c:pt>
                <c:pt idx="10509">
                  <c:v>-126.857</c:v>
                </c:pt>
                <c:pt idx="10510">
                  <c:v>-126.855</c:v>
                </c:pt>
                <c:pt idx="10511">
                  <c:v>-126.85300000000001</c:v>
                </c:pt>
                <c:pt idx="10512">
                  <c:v>-126.851</c:v>
                </c:pt>
                <c:pt idx="10513">
                  <c:v>-126.849</c:v>
                </c:pt>
                <c:pt idx="10514">
                  <c:v>-126.84700000000001</c:v>
                </c:pt>
                <c:pt idx="10515">
                  <c:v>-126.845</c:v>
                </c:pt>
                <c:pt idx="10516">
                  <c:v>-126.843</c:v>
                </c:pt>
                <c:pt idx="10517">
                  <c:v>-126.84100000000001</c:v>
                </c:pt>
                <c:pt idx="10518">
                  <c:v>-126.839</c:v>
                </c:pt>
                <c:pt idx="10519">
                  <c:v>-126.837</c:v>
                </c:pt>
                <c:pt idx="10520">
                  <c:v>-126.83500000000001</c:v>
                </c:pt>
                <c:pt idx="10521">
                  <c:v>-126.833</c:v>
                </c:pt>
                <c:pt idx="10522">
                  <c:v>-126.831</c:v>
                </c:pt>
                <c:pt idx="10523">
                  <c:v>-126.82900000000001</c:v>
                </c:pt>
                <c:pt idx="10524">
                  <c:v>-126.827</c:v>
                </c:pt>
                <c:pt idx="10525">
                  <c:v>-126.825</c:v>
                </c:pt>
                <c:pt idx="10526">
                  <c:v>-126.82300000000001</c:v>
                </c:pt>
                <c:pt idx="10527">
                  <c:v>-126.821</c:v>
                </c:pt>
                <c:pt idx="10528">
                  <c:v>-126.819</c:v>
                </c:pt>
                <c:pt idx="10529">
                  <c:v>-126.81700000000001</c:v>
                </c:pt>
                <c:pt idx="10530">
                  <c:v>-126.815</c:v>
                </c:pt>
                <c:pt idx="10531">
                  <c:v>-126.813</c:v>
                </c:pt>
                <c:pt idx="10532">
                  <c:v>-126.81100000000001</c:v>
                </c:pt>
                <c:pt idx="10533">
                  <c:v>-126.809</c:v>
                </c:pt>
                <c:pt idx="10534">
                  <c:v>-126.807</c:v>
                </c:pt>
                <c:pt idx="10535">
                  <c:v>-126.80500000000001</c:v>
                </c:pt>
                <c:pt idx="10536">
                  <c:v>-126.803</c:v>
                </c:pt>
                <c:pt idx="10537">
                  <c:v>-126.801</c:v>
                </c:pt>
                <c:pt idx="10538">
                  <c:v>-126.79900000000001</c:v>
                </c:pt>
                <c:pt idx="10539">
                  <c:v>-126.797</c:v>
                </c:pt>
                <c:pt idx="10540">
                  <c:v>-126.795</c:v>
                </c:pt>
                <c:pt idx="10541">
                  <c:v>-126.79300000000001</c:v>
                </c:pt>
                <c:pt idx="10542">
                  <c:v>-126.791</c:v>
                </c:pt>
                <c:pt idx="10543">
                  <c:v>-126.789</c:v>
                </c:pt>
                <c:pt idx="10544">
                  <c:v>-126.78700000000001</c:v>
                </c:pt>
                <c:pt idx="10545">
                  <c:v>-126.785</c:v>
                </c:pt>
                <c:pt idx="10546">
                  <c:v>-126.783</c:v>
                </c:pt>
                <c:pt idx="10547">
                  <c:v>-126.78100000000001</c:v>
                </c:pt>
                <c:pt idx="10548">
                  <c:v>-126.779</c:v>
                </c:pt>
                <c:pt idx="10549">
                  <c:v>-126.777</c:v>
                </c:pt>
                <c:pt idx="10550">
                  <c:v>-126.77500000000001</c:v>
                </c:pt>
                <c:pt idx="10551">
                  <c:v>-126.773</c:v>
                </c:pt>
                <c:pt idx="10552">
                  <c:v>-126.771</c:v>
                </c:pt>
                <c:pt idx="10553">
                  <c:v>-126.76900000000001</c:v>
                </c:pt>
                <c:pt idx="10554">
                  <c:v>-126.767</c:v>
                </c:pt>
                <c:pt idx="10555">
                  <c:v>-126.765</c:v>
                </c:pt>
                <c:pt idx="10556">
                  <c:v>-126.76300000000001</c:v>
                </c:pt>
                <c:pt idx="10557">
                  <c:v>-126.761</c:v>
                </c:pt>
                <c:pt idx="10558">
                  <c:v>-126.759</c:v>
                </c:pt>
                <c:pt idx="10559">
                  <c:v>-126.75700000000001</c:v>
                </c:pt>
                <c:pt idx="10560">
                  <c:v>-126.755</c:v>
                </c:pt>
                <c:pt idx="10561">
                  <c:v>-126.753</c:v>
                </c:pt>
                <c:pt idx="10562">
                  <c:v>-126.751</c:v>
                </c:pt>
                <c:pt idx="10563">
                  <c:v>-126.749</c:v>
                </c:pt>
                <c:pt idx="10564">
                  <c:v>-126.747</c:v>
                </c:pt>
                <c:pt idx="10565">
                  <c:v>-126.745</c:v>
                </c:pt>
                <c:pt idx="10566">
                  <c:v>-126.74299999999999</c:v>
                </c:pt>
                <c:pt idx="10567">
                  <c:v>-126.741</c:v>
                </c:pt>
                <c:pt idx="10568">
                  <c:v>-126.739</c:v>
                </c:pt>
                <c:pt idx="10569">
                  <c:v>-126.73699999999999</c:v>
                </c:pt>
                <c:pt idx="10570">
                  <c:v>-126.735</c:v>
                </c:pt>
                <c:pt idx="10571">
                  <c:v>-126.733</c:v>
                </c:pt>
                <c:pt idx="10572">
                  <c:v>-126.73099999999999</c:v>
                </c:pt>
                <c:pt idx="10573">
                  <c:v>-126.729</c:v>
                </c:pt>
                <c:pt idx="10574">
                  <c:v>-126.727</c:v>
                </c:pt>
                <c:pt idx="10575">
                  <c:v>-126.72499999999999</c:v>
                </c:pt>
                <c:pt idx="10576">
                  <c:v>-126.723</c:v>
                </c:pt>
                <c:pt idx="10577">
                  <c:v>-126.721</c:v>
                </c:pt>
                <c:pt idx="10578">
                  <c:v>-126.71899999999999</c:v>
                </c:pt>
                <c:pt idx="10579">
                  <c:v>-126.717</c:v>
                </c:pt>
                <c:pt idx="10580">
                  <c:v>-126.715</c:v>
                </c:pt>
                <c:pt idx="10581">
                  <c:v>-126.71299999999999</c:v>
                </c:pt>
                <c:pt idx="10582">
                  <c:v>-126.711</c:v>
                </c:pt>
                <c:pt idx="10583">
                  <c:v>-126.709</c:v>
                </c:pt>
                <c:pt idx="10584">
                  <c:v>-126.70699999999999</c:v>
                </c:pt>
                <c:pt idx="10585">
                  <c:v>-126.705</c:v>
                </c:pt>
                <c:pt idx="10586">
                  <c:v>-126.703</c:v>
                </c:pt>
                <c:pt idx="10587">
                  <c:v>-126.70099999999999</c:v>
                </c:pt>
                <c:pt idx="10588">
                  <c:v>-126.699</c:v>
                </c:pt>
                <c:pt idx="10589">
                  <c:v>-126.697</c:v>
                </c:pt>
                <c:pt idx="10590">
                  <c:v>-126.69499999999999</c:v>
                </c:pt>
                <c:pt idx="10591">
                  <c:v>-126.693</c:v>
                </c:pt>
                <c:pt idx="10592">
                  <c:v>-126.691</c:v>
                </c:pt>
                <c:pt idx="10593">
                  <c:v>-126.68899999999999</c:v>
                </c:pt>
                <c:pt idx="10594">
                  <c:v>-126.687</c:v>
                </c:pt>
                <c:pt idx="10595">
                  <c:v>-126.685</c:v>
                </c:pt>
                <c:pt idx="10596">
                  <c:v>-126.68299999999999</c:v>
                </c:pt>
                <c:pt idx="10597">
                  <c:v>-126.681</c:v>
                </c:pt>
                <c:pt idx="10598">
                  <c:v>-126.679</c:v>
                </c:pt>
                <c:pt idx="10599">
                  <c:v>-126.67699999999999</c:v>
                </c:pt>
                <c:pt idx="10600">
                  <c:v>-126.675</c:v>
                </c:pt>
                <c:pt idx="10601">
                  <c:v>-126.673</c:v>
                </c:pt>
                <c:pt idx="10602">
                  <c:v>-126.67099999999999</c:v>
                </c:pt>
                <c:pt idx="10603">
                  <c:v>-126.669</c:v>
                </c:pt>
                <c:pt idx="10604">
                  <c:v>-126.667</c:v>
                </c:pt>
                <c:pt idx="10605">
                  <c:v>-126.66499999999999</c:v>
                </c:pt>
                <c:pt idx="10606">
                  <c:v>-126.663</c:v>
                </c:pt>
                <c:pt idx="10607">
                  <c:v>-126.661</c:v>
                </c:pt>
                <c:pt idx="10608">
                  <c:v>-126.65899999999999</c:v>
                </c:pt>
                <c:pt idx="10609">
                  <c:v>-126.657</c:v>
                </c:pt>
                <c:pt idx="10610">
                  <c:v>-126.655</c:v>
                </c:pt>
                <c:pt idx="10611">
                  <c:v>-126.65299999999999</c:v>
                </c:pt>
                <c:pt idx="10612">
                  <c:v>-126.651</c:v>
                </c:pt>
                <c:pt idx="10613">
                  <c:v>-126.649</c:v>
                </c:pt>
                <c:pt idx="10614">
                  <c:v>-126.64699999999999</c:v>
                </c:pt>
                <c:pt idx="10615">
                  <c:v>-126.645</c:v>
                </c:pt>
                <c:pt idx="10616">
                  <c:v>-126.643</c:v>
                </c:pt>
                <c:pt idx="10617">
                  <c:v>-126.64099999999999</c:v>
                </c:pt>
                <c:pt idx="10618">
                  <c:v>-126.639</c:v>
                </c:pt>
                <c:pt idx="10619">
                  <c:v>-126.637</c:v>
                </c:pt>
                <c:pt idx="10620">
                  <c:v>-126.63500000000001</c:v>
                </c:pt>
                <c:pt idx="10621">
                  <c:v>-126.633</c:v>
                </c:pt>
                <c:pt idx="10622">
                  <c:v>-126.631</c:v>
                </c:pt>
                <c:pt idx="10623">
                  <c:v>-126.629</c:v>
                </c:pt>
                <c:pt idx="10624">
                  <c:v>-126.627</c:v>
                </c:pt>
                <c:pt idx="10625">
                  <c:v>-126.625</c:v>
                </c:pt>
                <c:pt idx="10626">
                  <c:v>-126.623</c:v>
                </c:pt>
                <c:pt idx="10627">
                  <c:v>-126.621</c:v>
                </c:pt>
                <c:pt idx="10628">
                  <c:v>-126.619</c:v>
                </c:pt>
                <c:pt idx="10629">
                  <c:v>-126.617</c:v>
                </c:pt>
                <c:pt idx="10630">
                  <c:v>-126.61499999999999</c:v>
                </c:pt>
                <c:pt idx="10631">
                  <c:v>-126.613</c:v>
                </c:pt>
                <c:pt idx="10632">
                  <c:v>-126.611</c:v>
                </c:pt>
                <c:pt idx="10633">
                  <c:v>-126.60900000000001</c:v>
                </c:pt>
                <c:pt idx="10634">
                  <c:v>-126.607</c:v>
                </c:pt>
                <c:pt idx="10635">
                  <c:v>-126.605</c:v>
                </c:pt>
                <c:pt idx="10636">
                  <c:v>-126.60300000000001</c:v>
                </c:pt>
                <c:pt idx="10637">
                  <c:v>-126.601</c:v>
                </c:pt>
                <c:pt idx="10638">
                  <c:v>-126.599</c:v>
                </c:pt>
                <c:pt idx="10639">
                  <c:v>-126.59700000000001</c:v>
                </c:pt>
                <c:pt idx="10640">
                  <c:v>-126.595</c:v>
                </c:pt>
                <c:pt idx="10641">
                  <c:v>-126.593</c:v>
                </c:pt>
                <c:pt idx="10642">
                  <c:v>-126.59100000000001</c:v>
                </c:pt>
                <c:pt idx="10643">
                  <c:v>-126.589</c:v>
                </c:pt>
                <c:pt idx="10644">
                  <c:v>-126.587</c:v>
                </c:pt>
                <c:pt idx="10645">
                  <c:v>-126.58500000000001</c:v>
                </c:pt>
                <c:pt idx="10646">
                  <c:v>-126.583</c:v>
                </c:pt>
                <c:pt idx="10647">
                  <c:v>-126.581</c:v>
                </c:pt>
                <c:pt idx="10648">
                  <c:v>-126.57900000000001</c:v>
                </c:pt>
                <c:pt idx="10649">
                  <c:v>-126.577</c:v>
                </c:pt>
                <c:pt idx="10650">
                  <c:v>-126.575</c:v>
                </c:pt>
                <c:pt idx="10651">
                  <c:v>-126.57300000000001</c:v>
                </c:pt>
                <c:pt idx="10652">
                  <c:v>-126.571</c:v>
                </c:pt>
                <c:pt idx="10653">
                  <c:v>-126.569</c:v>
                </c:pt>
                <c:pt idx="10654">
                  <c:v>-126.56700000000001</c:v>
                </c:pt>
                <c:pt idx="10655">
                  <c:v>-126.565</c:v>
                </c:pt>
                <c:pt idx="10656">
                  <c:v>-126.563</c:v>
                </c:pt>
                <c:pt idx="10657">
                  <c:v>-126.56100000000001</c:v>
                </c:pt>
                <c:pt idx="10658">
                  <c:v>-126.559</c:v>
                </c:pt>
                <c:pt idx="10659">
                  <c:v>-126.557</c:v>
                </c:pt>
                <c:pt idx="10660">
                  <c:v>-126.55500000000001</c:v>
                </c:pt>
                <c:pt idx="10661">
                  <c:v>-126.553</c:v>
                </c:pt>
                <c:pt idx="10662">
                  <c:v>-126.551</c:v>
                </c:pt>
                <c:pt idx="10663">
                  <c:v>-126.54900000000001</c:v>
                </c:pt>
                <c:pt idx="10664">
                  <c:v>-126.547</c:v>
                </c:pt>
                <c:pt idx="10665">
                  <c:v>-126.545</c:v>
                </c:pt>
                <c:pt idx="10666">
                  <c:v>-126.54300000000001</c:v>
                </c:pt>
                <c:pt idx="10667">
                  <c:v>-126.541</c:v>
                </c:pt>
                <c:pt idx="10668">
                  <c:v>-126.539</c:v>
                </c:pt>
                <c:pt idx="10669">
                  <c:v>-126.53700000000001</c:v>
                </c:pt>
                <c:pt idx="10670">
                  <c:v>-126.535</c:v>
                </c:pt>
                <c:pt idx="10671">
                  <c:v>-126.533</c:v>
                </c:pt>
                <c:pt idx="10672">
                  <c:v>-126.53100000000001</c:v>
                </c:pt>
                <c:pt idx="10673">
                  <c:v>-126.529</c:v>
                </c:pt>
                <c:pt idx="10674">
                  <c:v>-126.527</c:v>
                </c:pt>
                <c:pt idx="10675">
                  <c:v>-126.52500000000001</c:v>
                </c:pt>
                <c:pt idx="10676">
                  <c:v>-126.523</c:v>
                </c:pt>
                <c:pt idx="10677">
                  <c:v>-126.521</c:v>
                </c:pt>
                <c:pt idx="10678">
                  <c:v>-126.51900000000001</c:v>
                </c:pt>
                <c:pt idx="10679">
                  <c:v>-126.517</c:v>
                </c:pt>
                <c:pt idx="10680">
                  <c:v>-126.515</c:v>
                </c:pt>
                <c:pt idx="10681">
                  <c:v>-126.51300000000001</c:v>
                </c:pt>
                <c:pt idx="10682">
                  <c:v>-126.511</c:v>
                </c:pt>
                <c:pt idx="10683">
                  <c:v>-126.509</c:v>
                </c:pt>
                <c:pt idx="10684">
                  <c:v>-126.50700000000001</c:v>
                </c:pt>
                <c:pt idx="10685">
                  <c:v>-126.505</c:v>
                </c:pt>
                <c:pt idx="10686">
                  <c:v>-126.503</c:v>
                </c:pt>
                <c:pt idx="10687">
                  <c:v>-126.501</c:v>
                </c:pt>
                <c:pt idx="10688">
                  <c:v>-126.499</c:v>
                </c:pt>
                <c:pt idx="10689">
                  <c:v>-126.497</c:v>
                </c:pt>
                <c:pt idx="10690">
                  <c:v>-126.495</c:v>
                </c:pt>
                <c:pt idx="10691">
                  <c:v>-126.49299999999999</c:v>
                </c:pt>
                <c:pt idx="10692">
                  <c:v>-126.491</c:v>
                </c:pt>
                <c:pt idx="10693">
                  <c:v>-126.489</c:v>
                </c:pt>
                <c:pt idx="10694">
                  <c:v>-126.48699999999999</c:v>
                </c:pt>
                <c:pt idx="10695">
                  <c:v>-126.485</c:v>
                </c:pt>
                <c:pt idx="10696">
                  <c:v>-126.483</c:v>
                </c:pt>
                <c:pt idx="10697">
                  <c:v>-126.48099999999999</c:v>
                </c:pt>
                <c:pt idx="10698">
                  <c:v>-126.479</c:v>
                </c:pt>
                <c:pt idx="10699">
                  <c:v>-126.477</c:v>
                </c:pt>
                <c:pt idx="10700">
                  <c:v>-126.47499999999999</c:v>
                </c:pt>
                <c:pt idx="10701">
                  <c:v>-126.473</c:v>
                </c:pt>
                <c:pt idx="10702">
                  <c:v>-126.471</c:v>
                </c:pt>
                <c:pt idx="10703">
                  <c:v>-126.46899999999999</c:v>
                </c:pt>
                <c:pt idx="10704">
                  <c:v>-126.467</c:v>
                </c:pt>
                <c:pt idx="10705">
                  <c:v>-126.465</c:v>
                </c:pt>
                <c:pt idx="10706">
                  <c:v>-126.46299999999999</c:v>
                </c:pt>
                <c:pt idx="10707">
                  <c:v>-126.461</c:v>
                </c:pt>
                <c:pt idx="10708">
                  <c:v>-126.459</c:v>
                </c:pt>
                <c:pt idx="10709">
                  <c:v>-126.45699999999999</c:v>
                </c:pt>
                <c:pt idx="10710">
                  <c:v>-126.455</c:v>
                </c:pt>
                <c:pt idx="10711">
                  <c:v>-126.453</c:v>
                </c:pt>
                <c:pt idx="10712">
                  <c:v>-126.45099999999999</c:v>
                </c:pt>
                <c:pt idx="10713">
                  <c:v>-126.449</c:v>
                </c:pt>
                <c:pt idx="10714">
                  <c:v>-126.447</c:v>
                </c:pt>
                <c:pt idx="10715">
                  <c:v>-126.44499999999999</c:v>
                </c:pt>
                <c:pt idx="10716">
                  <c:v>-126.443</c:v>
                </c:pt>
                <c:pt idx="10717">
                  <c:v>-126.441</c:v>
                </c:pt>
                <c:pt idx="10718">
                  <c:v>-126.43899999999999</c:v>
                </c:pt>
                <c:pt idx="10719">
                  <c:v>-126.437</c:v>
                </c:pt>
                <c:pt idx="10720">
                  <c:v>-126.435</c:v>
                </c:pt>
                <c:pt idx="10721">
                  <c:v>-126.43299999999999</c:v>
                </c:pt>
                <c:pt idx="10722">
                  <c:v>-126.431</c:v>
                </c:pt>
                <c:pt idx="10723">
                  <c:v>-126.429</c:v>
                </c:pt>
                <c:pt idx="10724">
                  <c:v>-126.42699999999999</c:v>
                </c:pt>
                <c:pt idx="10725">
                  <c:v>-126.425</c:v>
                </c:pt>
                <c:pt idx="10726">
                  <c:v>-126.423</c:v>
                </c:pt>
                <c:pt idx="10727">
                  <c:v>-126.42099999999999</c:v>
                </c:pt>
                <c:pt idx="10728">
                  <c:v>-126.419</c:v>
                </c:pt>
                <c:pt idx="10729">
                  <c:v>-126.417</c:v>
                </c:pt>
                <c:pt idx="10730">
                  <c:v>-126.41499999999999</c:v>
                </c:pt>
                <c:pt idx="10731">
                  <c:v>-126.413</c:v>
                </c:pt>
                <c:pt idx="10732">
                  <c:v>-126.411</c:v>
                </c:pt>
                <c:pt idx="10733">
                  <c:v>-126.40899999999999</c:v>
                </c:pt>
                <c:pt idx="10734">
                  <c:v>-126.407</c:v>
                </c:pt>
                <c:pt idx="10735">
                  <c:v>-126.405</c:v>
                </c:pt>
                <c:pt idx="10736">
                  <c:v>-126.40299999999999</c:v>
                </c:pt>
                <c:pt idx="10737">
                  <c:v>-126.401</c:v>
                </c:pt>
                <c:pt idx="10738">
                  <c:v>-126.399</c:v>
                </c:pt>
                <c:pt idx="10739">
                  <c:v>-126.39699999999999</c:v>
                </c:pt>
                <c:pt idx="10740">
                  <c:v>-126.395</c:v>
                </c:pt>
                <c:pt idx="10741">
                  <c:v>-126.393</c:v>
                </c:pt>
                <c:pt idx="10742">
                  <c:v>-126.39099999999999</c:v>
                </c:pt>
                <c:pt idx="10743">
                  <c:v>-126.389</c:v>
                </c:pt>
                <c:pt idx="10744">
                  <c:v>-126.387</c:v>
                </c:pt>
                <c:pt idx="10745">
                  <c:v>-126.38500000000001</c:v>
                </c:pt>
                <c:pt idx="10746">
                  <c:v>-126.383</c:v>
                </c:pt>
                <c:pt idx="10747">
                  <c:v>-126.381</c:v>
                </c:pt>
                <c:pt idx="10748">
                  <c:v>-126.379</c:v>
                </c:pt>
                <c:pt idx="10749">
                  <c:v>-126.377</c:v>
                </c:pt>
                <c:pt idx="10750">
                  <c:v>-126.375</c:v>
                </c:pt>
                <c:pt idx="10751">
                  <c:v>-126.373</c:v>
                </c:pt>
                <c:pt idx="10752">
                  <c:v>-126.371</c:v>
                </c:pt>
                <c:pt idx="10753">
                  <c:v>-126.369</c:v>
                </c:pt>
                <c:pt idx="10754">
                  <c:v>-126.367</c:v>
                </c:pt>
                <c:pt idx="10755">
                  <c:v>-126.36499999999999</c:v>
                </c:pt>
                <c:pt idx="10756">
                  <c:v>-126.363</c:v>
                </c:pt>
                <c:pt idx="10757">
                  <c:v>-126.361</c:v>
                </c:pt>
                <c:pt idx="10758">
                  <c:v>-126.35900000000001</c:v>
                </c:pt>
                <c:pt idx="10759">
                  <c:v>-126.357</c:v>
                </c:pt>
                <c:pt idx="10760">
                  <c:v>-126.355</c:v>
                </c:pt>
                <c:pt idx="10761">
                  <c:v>-126.35300000000001</c:v>
                </c:pt>
                <c:pt idx="10762">
                  <c:v>-126.351</c:v>
                </c:pt>
                <c:pt idx="10763">
                  <c:v>-126.349</c:v>
                </c:pt>
                <c:pt idx="10764">
                  <c:v>-126.34700000000001</c:v>
                </c:pt>
                <c:pt idx="10765">
                  <c:v>-126.345</c:v>
                </c:pt>
                <c:pt idx="10766">
                  <c:v>-126.343</c:v>
                </c:pt>
                <c:pt idx="10767">
                  <c:v>-126.34100000000001</c:v>
                </c:pt>
                <c:pt idx="10768">
                  <c:v>-126.339</c:v>
                </c:pt>
                <c:pt idx="10769">
                  <c:v>-126.337</c:v>
                </c:pt>
                <c:pt idx="10770">
                  <c:v>-126.33500000000001</c:v>
                </c:pt>
                <c:pt idx="10771">
                  <c:v>-126.333</c:v>
                </c:pt>
                <c:pt idx="10772">
                  <c:v>-126.331</c:v>
                </c:pt>
                <c:pt idx="10773">
                  <c:v>-126.32900000000001</c:v>
                </c:pt>
                <c:pt idx="10774">
                  <c:v>-126.327</c:v>
                </c:pt>
                <c:pt idx="10775">
                  <c:v>-126.325</c:v>
                </c:pt>
                <c:pt idx="10776">
                  <c:v>-126.32300000000001</c:v>
                </c:pt>
                <c:pt idx="10777">
                  <c:v>-126.321</c:v>
                </c:pt>
                <c:pt idx="10778">
                  <c:v>-126.319</c:v>
                </c:pt>
                <c:pt idx="10779">
                  <c:v>-126.31700000000001</c:v>
                </c:pt>
                <c:pt idx="10780">
                  <c:v>-126.315</c:v>
                </c:pt>
                <c:pt idx="10781">
                  <c:v>-126.313</c:v>
                </c:pt>
                <c:pt idx="10782">
                  <c:v>-126.31100000000001</c:v>
                </c:pt>
                <c:pt idx="10783">
                  <c:v>-126.309</c:v>
                </c:pt>
                <c:pt idx="10784">
                  <c:v>-126.307</c:v>
                </c:pt>
                <c:pt idx="10785">
                  <c:v>-126.30500000000001</c:v>
                </c:pt>
                <c:pt idx="10786">
                  <c:v>-126.303</c:v>
                </c:pt>
                <c:pt idx="10787">
                  <c:v>-126.301</c:v>
                </c:pt>
                <c:pt idx="10788">
                  <c:v>-126.29900000000001</c:v>
                </c:pt>
                <c:pt idx="10789">
                  <c:v>-126.297</c:v>
                </c:pt>
                <c:pt idx="10790">
                  <c:v>-126.295</c:v>
                </c:pt>
                <c:pt idx="10791">
                  <c:v>-126.29300000000001</c:v>
                </c:pt>
                <c:pt idx="10792">
                  <c:v>-126.291</c:v>
                </c:pt>
                <c:pt idx="10793">
                  <c:v>-126.289</c:v>
                </c:pt>
                <c:pt idx="10794">
                  <c:v>-126.28700000000001</c:v>
                </c:pt>
                <c:pt idx="10795">
                  <c:v>-126.285</c:v>
                </c:pt>
                <c:pt idx="10796">
                  <c:v>-126.283</c:v>
                </c:pt>
                <c:pt idx="10797">
                  <c:v>-126.28100000000001</c:v>
                </c:pt>
                <c:pt idx="10798">
                  <c:v>-126.279</c:v>
                </c:pt>
                <c:pt idx="10799">
                  <c:v>-126.277</c:v>
                </c:pt>
                <c:pt idx="10800">
                  <c:v>-126.27500000000001</c:v>
                </c:pt>
                <c:pt idx="10801">
                  <c:v>-126.273</c:v>
                </c:pt>
                <c:pt idx="10802">
                  <c:v>-126.271</c:v>
                </c:pt>
                <c:pt idx="10803">
                  <c:v>-126.26900000000001</c:v>
                </c:pt>
                <c:pt idx="10804">
                  <c:v>-126.267</c:v>
                </c:pt>
                <c:pt idx="10805">
                  <c:v>-126.265</c:v>
                </c:pt>
                <c:pt idx="10806">
                  <c:v>-126.26300000000001</c:v>
                </c:pt>
                <c:pt idx="10807">
                  <c:v>-126.261</c:v>
                </c:pt>
                <c:pt idx="10808">
                  <c:v>-126.259</c:v>
                </c:pt>
                <c:pt idx="10809">
                  <c:v>-126.25700000000001</c:v>
                </c:pt>
                <c:pt idx="10810">
                  <c:v>-126.255</c:v>
                </c:pt>
                <c:pt idx="10811">
                  <c:v>-126.253</c:v>
                </c:pt>
                <c:pt idx="10812">
                  <c:v>-126.251</c:v>
                </c:pt>
                <c:pt idx="10813">
                  <c:v>-126.249</c:v>
                </c:pt>
                <c:pt idx="10814">
                  <c:v>-126.247</c:v>
                </c:pt>
                <c:pt idx="10815">
                  <c:v>-126.245</c:v>
                </c:pt>
                <c:pt idx="10816">
                  <c:v>-126.24299999999999</c:v>
                </c:pt>
                <c:pt idx="10817">
                  <c:v>-126.241</c:v>
                </c:pt>
                <c:pt idx="10818">
                  <c:v>-126.239</c:v>
                </c:pt>
                <c:pt idx="10819">
                  <c:v>-126.23699999999999</c:v>
                </c:pt>
                <c:pt idx="10820">
                  <c:v>-126.235</c:v>
                </c:pt>
                <c:pt idx="10821">
                  <c:v>-126.233</c:v>
                </c:pt>
                <c:pt idx="10822">
                  <c:v>-126.23099999999999</c:v>
                </c:pt>
                <c:pt idx="10823">
                  <c:v>-126.229</c:v>
                </c:pt>
                <c:pt idx="10824">
                  <c:v>-126.227</c:v>
                </c:pt>
                <c:pt idx="10825">
                  <c:v>-126.22499999999999</c:v>
                </c:pt>
                <c:pt idx="10826">
                  <c:v>-126.223</c:v>
                </c:pt>
                <c:pt idx="10827">
                  <c:v>-126.221</c:v>
                </c:pt>
                <c:pt idx="10828">
                  <c:v>-126.21899999999999</c:v>
                </c:pt>
                <c:pt idx="10829">
                  <c:v>-126.217</c:v>
                </c:pt>
                <c:pt idx="10830">
                  <c:v>-126.215</c:v>
                </c:pt>
                <c:pt idx="10831">
                  <c:v>-126.21299999999999</c:v>
                </c:pt>
                <c:pt idx="10832">
                  <c:v>-126.211</c:v>
                </c:pt>
                <c:pt idx="10833">
                  <c:v>-126.209</c:v>
                </c:pt>
                <c:pt idx="10834">
                  <c:v>-126.20699999999999</c:v>
                </c:pt>
                <c:pt idx="10835">
                  <c:v>-126.205</c:v>
                </c:pt>
                <c:pt idx="10836">
                  <c:v>-126.203</c:v>
                </c:pt>
                <c:pt idx="10837">
                  <c:v>-126.20099999999999</c:v>
                </c:pt>
                <c:pt idx="10838">
                  <c:v>-126.199</c:v>
                </c:pt>
                <c:pt idx="10839">
                  <c:v>-126.197</c:v>
                </c:pt>
                <c:pt idx="10840">
                  <c:v>-126.19499999999999</c:v>
                </c:pt>
                <c:pt idx="10841">
                  <c:v>-126.193</c:v>
                </c:pt>
                <c:pt idx="10842">
                  <c:v>-126.191</c:v>
                </c:pt>
                <c:pt idx="10843">
                  <c:v>-126.18899999999999</c:v>
                </c:pt>
                <c:pt idx="10844">
                  <c:v>-126.187</c:v>
                </c:pt>
                <c:pt idx="10845">
                  <c:v>-126.185</c:v>
                </c:pt>
                <c:pt idx="10846">
                  <c:v>-126.18299999999999</c:v>
                </c:pt>
                <c:pt idx="10847">
                  <c:v>-126.181</c:v>
                </c:pt>
                <c:pt idx="10848">
                  <c:v>-126.179</c:v>
                </c:pt>
                <c:pt idx="10849">
                  <c:v>-126.17699999999999</c:v>
                </c:pt>
                <c:pt idx="10850">
                  <c:v>-126.175</c:v>
                </c:pt>
                <c:pt idx="10851">
                  <c:v>-126.173</c:v>
                </c:pt>
                <c:pt idx="10852">
                  <c:v>-126.17099999999999</c:v>
                </c:pt>
                <c:pt idx="10853">
                  <c:v>-126.169</c:v>
                </c:pt>
                <c:pt idx="10854">
                  <c:v>-126.167</c:v>
                </c:pt>
                <c:pt idx="10855">
                  <c:v>-126.16499999999999</c:v>
                </c:pt>
                <c:pt idx="10856">
                  <c:v>-126.163</c:v>
                </c:pt>
                <c:pt idx="10857">
                  <c:v>-126.161</c:v>
                </c:pt>
                <c:pt idx="10858">
                  <c:v>-126.15899999999999</c:v>
                </c:pt>
                <c:pt idx="10859">
                  <c:v>-126.157</c:v>
                </c:pt>
                <c:pt idx="10860">
                  <c:v>-126.155</c:v>
                </c:pt>
                <c:pt idx="10861">
                  <c:v>-126.15299999999999</c:v>
                </c:pt>
                <c:pt idx="10862">
                  <c:v>-126.151</c:v>
                </c:pt>
                <c:pt idx="10863">
                  <c:v>-126.149</c:v>
                </c:pt>
                <c:pt idx="10864">
                  <c:v>-126.14699999999999</c:v>
                </c:pt>
                <c:pt idx="10865">
                  <c:v>-126.145</c:v>
                </c:pt>
                <c:pt idx="10866">
                  <c:v>-126.143</c:v>
                </c:pt>
                <c:pt idx="10867">
                  <c:v>-126.14099999999999</c:v>
                </c:pt>
                <c:pt idx="10868">
                  <c:v>-126.139</c:v>
                </c:pt>
                <c:pt idx="10869">
                  <c:v>-126.137</c:v>
                </c:pt>
                <c:pt idx="10870">
                  <c:v>-126.13500000000001</c:v>
                </c:pt>
                <c:pt idx="10871">
                  <c:v>-126.133</c:v>
                </c:pt>
                <c:pt idx="10872">
                  <c:v>-126.131</c:v>
                </c:pt>
                <c:pt idx="10873">
                  <c:v>-126.129</c:v>
                </c:pt>
                <c:pt idx="10874">
                  <c:v>-126.127</c:v>
                </c:pt>
                <c:pt idx="10875">
                  <c:v>-126.125</c:v>
                </c:pt>
                <c:pt idx="10876">
                  <c:v>-126.123</c:v>
                </c:pt>
                <c:pt idx="10877">
                  <c:v>-126.121</c:v>
                </c:pt>
                <c:pt idx="10878">
                  <c:v>-126.119</c:v>
                </c:pt>
                <c:pt idx="10879">
                  <c:v>-126.117</c:v>
                </c:pt>
                <c:pt idx="10880">
                  <c:v>-126.11499999999999</c:v>
                </c:pt>
                <c:pt idx="10881">
                  <c:v>-126.113</c:v>
                </c:pt>
                <c:pt idx="10882">
                  <c:v>-126.111</c:v>
                </c:pt>
                <c:pt idx="10883">
                  <c:v>-126.10900000000001</c:v>
                </c:pt>
                <c:pt idx="10884">
                  <c:v>-126.107</c:v>
                </c:pt>
                <c:pt idx="10885">
                  <c:v>-126.105</c:v>
                </c:pt>
                <c:pt idx="10886">
                  <c:v>-126.10300000000001</c:v>
                </c:pt>
                <c:pt idx="10887">
                  <c:v>-126.101</c:v>
                </c:pt>
                <c:pt idx="10888">
                  <c:v>-126.099</c:v>
                </c:pt>
                <c:pt idx="10889">
                  <c:v>-126.09700000000001</c:v>
                </c:pt>
                <c:pt idx="10890">
                  <c:v>-126.095</c:v>
                </c:pt>
                <c:pt idx="10891">
                  <c:v>-126.093</c:v>
                </c:pt>
                <c:pt idx="10892">
                  <c:v>-126.09100000000001</c:v>
                </c:pt>
                <c:pt idx="10893">
                  <c:v>-126.089</c:v>
                </c:pt>
                <c:pt idx="10894">
                  <c:v>-126.087</c:v>
                </c:pt>
                <c:pt idx="10895">
                  <c:v>-126.08500000000001</c:v>
                </c:pt>
                <c:pt idx="10896">
                  <c:v>-126.083</c:v>
                </c:pt>
                <c:pt idx="10897">
                  <c:v>-126.081</c:v>
                </c:pt>
                <c:pt idx="10898">
                  <c:v>-126.07900000000001</c:v>
                </c:pt>
                <c:pt idx="10899">
                  <c:v>-126.077</c:v>
                </c:pt>
                <c:pt idx="10900">
                  <c:v>-126.075</c:v>
                </c:pt>
                <c:pt idx="10901">
                  <c:v>-126.07300000000001</c:v>
                </c:pt>
                <c:pt idx="10902">
                  <c:v>-126.071</c:v>
                </c:pt>
                <c:pt idx="10903">
                  <c:v>-126.069</c:v>
                </c:pt>
                <c:pt idx="10904">
                  <c:v>-126.06700000000001</c:v>
                </c:pt>
                <c:pt idx="10905">
                  <c:v>-126.065</c:v>
                </c:pt>
                <c:pt idx="10906">
                  <c:v>-126.063</c:v>
                </c:pt>
                <c:pt idx="10907">
                  <c:v>-126.06100000000001</c:v>
                </c:pt>
                <c:pt idx="10908">
                  <c:v>-126.059</c:v>
                </c:pt>
                <c:pt idx="10909">
                  <c:v>-126.057</c:v>
                </c:pt>
                <c:pt idx="10910">
                  <c:v>-126.05500000000001</c:v>
                </c:pt>
                <c:pt idx="10911">
                  <c:v>-126.053</c:v>
                </c:pt>
                <c:pt idx="10912">
                  <c:v>-126.051</c:v>
                </c:pt>
                <c:pt idx="10913">
                  <c:v>-126.04900000000001</c:v>
                </c:pt>
                <c:pt idx="10914">
                  <c:v>-126.047</c:v>
                </c:pt>
                <c:pt idx="10915">
                  <c:v>-126.045</c:v>
                </c:pt>
                <c:pt idx="10916">
                  <c:v>-126.04300000000001</c:v>
                </c:pt>
                <c:pt idx="10917">
                  <c:v>-126.041</c:v>
                </c:pt>
                <c:pt idx="10918">
                  <c:v>-126.039</c:v>
                </c:pt>
                <c:pt idx="10919">
                  <c:v>-126.03700000000001</c:v>
                </c:pt>
                <c:pt idx="10920">
                  <c:v>-126.035</c:v>
                </c:pt>
                <c:pt idx="10921">
                  <c:v>-126.033</c:v>
                </c:pt>
                <c:pt idx="10922">
                  <c:v>-126.03100000000001</c:v>
                </c:pt>
                <c:pt idx="10923">
                  <c:v>-126.029</c:v>
                </c:pt>
                <c:pt idx="10924">
                  <c:v>-126.027</c:v>
                </c:pt>
                <c:pt idx="10925">
                  <c:v>-126.02500000000001</c:v>
                </c:pt>
                <c:pt idx="10926">
                  <c:v>-126.023</c:v>
                </c:pt>
                <c:pt idx="10927">
                  <c:v>-126.021</c:v>
                </c:pt>
                <c:pt idx="10928">
                  <c:v>-126.01900000000001</c:v>
                </c:pt>
                <c:pt idx="10929">
                  <c:v>-126.017</c:v>
                </c:pt>
                <c:pt idx="10930">
                  <c:v>-126.015</c:v>
                </c:pt>
                <c:pt idx="10931">
                  <c:v>-126.01300000000001</c:v>
                </c:pt>
                <c:pt idx="10932">
                  <c:v>-126.011</c:v>
                </c:pt>
                <c:pt idx="10933">
                  <c:v>-126.009</c:v>
                </c:pt>
                <c:pt idx="10934">
                  <c:v>-126.00700000000001</c:v>
                </c:pt>
                <c:pt idx="10935">
                  <c:v>-126.005</c:v>
                </c:pt>
                <c:pt idx="10936">
                  <c:v>-126.003</c:v>
                </c:pt>
                <c:pt idx="10937">
                  <c:v>-126.001</c:v>
                </c:pt>
                <c:pt idx="10938">
                  <c:v>-125.999</c:v>
                </c:pt>
                <c:pt idx="10939">
                  <c:v>-125.997</c:v>
                </c:pt>
                <c:pt idx="10940">
                  <c:v>-125.995</c:v>
                </c:pt>
                <c:pt idx="10941">
                  <c:v>-125.99299999999999</c:v>
                </c:pt>
                <c:pt idx="10942">
                  <c:v>-125.991</c:v>
                </c:pt>
                <c:pt idx="10943">
                  <c:v>-125.989</c:v>
                </c:pt>
                <c:pt idx="10944">
                  <c:v>-125.98699999999999</c:v>
                </c:pt>
                <c:pt idx="10945">
                  <c:v>-125.985</c:v>
                </c:pt>
                <c:pt idx="10946">
                  <c:v>-125.983</c:v>
                </c:pt>
                <c:pt idx="10947">
                  <c:v>-125.98099999999999</c:v>
                </c:pt>
                <c:pt idx="10948">
                  <c:v>-125.979</c:v>
                </c:pt>
                <c:pt idx="10949">
                  <c:v>-125.977</c:v>
                </c:pt>
                <c:pt idx="10950">
                  <c:v>-125.97499999999999</c:v>
                </c:pt>
                <c:pt idx="10951">
                  <c:v>-125.973</c:v>
                </c:pt>
                <c:pt idx="10952">
                  <c:v>-125.971</c:v>
                </c:pt>
                <c:pt idx="10953">
                  <c:v>-125.96899999999999</c:v>
                </c:pt>
                <c:pt idx="10954">
                  <c:v>-125.967</c:v>
                </c:pt>
                <c:pt idx="10955">
                  <c:v>-125.965</c:v>
                </c:pt>
                <c:pt idx="10956">
                  <c:v>-125.96299999999999</c:v>
                </c:pt>
                <c:pt idx="10957">
                  <c:v>-125.961</c:v>
                </c:pt>
                <c:pt idx="10958">
                  <c:v>-125.959</c:v>
                </c:pt>
                <c:pt idx="10959">
                  <c:v>-125.95699999999999</c:v>
                </c:pt>
                <c:pt idx="10960">
                  <c:v>-125.955</c:v>
                </c:pt>
                <c:pt idx="10961">
                  <c:v>-125.953</c:v>
                </c:pt>
                <c:pt idx="10962">
                  <c:v>-125.95099999999999</c:v>
                </c:pt>
                <c:pt idx="10963">
                  <c:v>-125.949</c:v>
                </c:pt>
                <c:pt idx="10964">
                  <c:v>-125.947</c:v>
                </c:pt>
                <c:pt idx="10965">
                  <c:v>-125.94499999999999</c:v>
                </c:pt>
                <c:pt idx="10966">
                  <c:v>-125.943</c:v>
                </c:pt>
                <c:pt idx="10967">
                  <c:v>-125.941</c:v>
                </c:pt>
                <c:pt idx="10968">
                  <c:v>-125.93899999999999</c:v>
                </c:pt>
                <c:pt idx="10969">
                  <c:v>-125.937</c:v>
                </c:pt>
                <c:pt idx="10970">
                  <c:v>-125.935</c:v>
                </c:pt>
                <c:pt idx="10971">
                  <c:v>-125.93299999999999</c:v>
                </c:pt>
                <c:pt idx="10972">
                  <c:v>-125.931</c:v>
                </c:pt>
                <c:pt idx="10973">
                  <c:v>-125.929</c:v>
                </c:pt>
                <c:pt idx="10974">
                  <c:v>-125.92699999999999</c:v>
                </c:pt>
                <c:pt idx="10975">
                  <c:v>-125.925</c:v>
                </c:pt>
                <c:pt idx="10976">
                  <c:v>-125.923</c:v>
                </c:pt>
                <c:pt idx="10977">
                  <c:v>-125.92099999999999</c:v>
                </c:pt>
                <c:pt idx="10978">
                  <c:v>-125.919</c:v>
                </c:pt>
                <c:pt idx="10979">
                  <c:v>-125.917</c:v>
                </c:pt>
                <c:pt idx="10980">
                  <c:v>-125.91499999999999</c:v>
                </c:pt>
                <c:pt idx="10981">
                  <c:v>-125.913</c:v>
                </c:pt>
                <c:pt idx="10982">
                  <c:v>-125.911</c:v>
                </c:pt>
                <c:pt idx="10983">
                  <c:v>-125.90899999999999</c:v>
                </c:pt>
                <c:pt idx="10984">
                  <c:v>-125.907</c:v>
                </c:pt>
                <c:pt idx="10985">
                  <c:v>-125.905</c:v>
                </c:pt>
                <c:pt idx="10986">
                  <c:v>-125.90299999999999</c:v>
                </c:pt>
                <c:pt idx="10987">
                  <c:v>-125.901</c:v>
                </c:pt>
                <c:pt idx="10988">
                  <c:v>-125.899</c:v>
                </c:pt>
                <c:pt idx="10989">
                  <c:v>-125.89699999999999</c:v>
                </c:pt>
                <c:pt idx="10990">
                  <c:v>-125.895</c:v>
                </c:pt>
                <c:pt idx="10991">
                  <c:v>-125.893</c:v>
                </c:pt>
                <c:pt idx="10992">
                  <c:v>-125.89099999999999</c:v>
                </c:pt>
                <c:pt idx="10993">
                  <c:v>-125.889</c:v>
                </c:pt>
                <c:pt idx="10994">
                  <c:v>-125.887</c:v>
                </c:pt>
                <c:pt idx="10995">
                  <c:v>-125.88500000000001</c:v>
                </c:pt>
                <c:pt idx="10996">
                  <c:v>-125.883</c:v>
                </c:pt>
                <c:pt idx="10997">
                  <c:v>-125.881</c:v>
                </c:pt>
                <c:pt idx="10998">
                  <c:v>-125.879</c:v>
                </c:pt>
                <c:pt idx="10999">
                  <c:v>-125.877</c:v>
                </c:pt>
                <c:pt idx="11000">
                  <c:v>-125.875</c:v>
                </c:pt>
                <c:pt idx="11001">
                  <c:v>-125.873</c:v>
                </c:pt>
                <c:pt idx="11002">
                  <c:v>-125.871</c:v>
                </c:pt>
                <c:pt idx="11003">
                  <c:v>-125.869</c:v>
                </c:pt>
                <c:pt idx="11004">
                  <c:v>-125.867</c:v>
                </c:pt>
                <c:pt idx="11005">
                  <c:v>-125.86499999999999</c:v>
                </c:pt>
                <c:pt idx="11006">
                  <c:v>-125.863</c:v>
                </c:pt>
                <c:pt idx="11007">
                  <c:v>-125.861</c:v>
                </c:pt>
                <c:pt idx="11008">
                  <c:v>-125.85900000000001</c:v>
                </c:pt>
                <c:pt idx="11009">
                  <c:v>-125.857</c:v>
                </c:pt>
                <c:pt idx="11010">
                  <c:v>-125.855</c:v>
                </c:pt>
                <c:pt idx="11011">
                  <c:v>-125.85300000000001</c:v>
                </c:pt>
                <c:pt idx="11012">
                  <c:v>-125.851</c:v>
                </c:pt>
                <c:pt idx="11013">
                  <c:v>-125.849</c:v>
                </c:pt>
                <c:pt idx="11014">
                  <c:v>-125.84700000000001</c:v>
                </c:pt>
                <c:pt idx="11015">
                  <c:v>-125.845</c:v>
                </c:pt>
                <c:pt idx="11016">
                  <c:v>-125.843</c:v>
                </c:pt>
                <c:pt idx="11017">
                  <c:v>-125.84100000000001</c:v>
                </c:pt>
                <c:pt idx="11018">
                  <c:v>-125.839</c:v>
                </c:pt>
                <c:pt idx="11019">
                  <c:v>-125.837</c:v>
                </c:pt>
                <c:pt idx="11020">
                  <c:v>-125.83500000000001</c:v>
                </c:pt>
                <c:pt idx="11021">
                  <c:v>-125.833</c:v>
                </c:pt>
                <c:pt idx="11022">
                  <c:v>-125.831</c:v>
                </c:pt>
                <c:pt idx="11023">
                  <c:v>-125.82900000000001</c:v>
                </c:pt>
                <c:pt idx="11024">
                  <c:v>-125.827</c:v>
                </c:pt>
                <c:pt idx="11025">
                  <c:v>-125.825</c:v>
                </c:pt>
                <c:pt idx="11026">
                  <c:v>-125.82300000000001</c:v>
                </c:pt>
                <c:pt idx="11027">
                  <c:v>-125.821</c:v>
                </c:pt>
                <c:pt idx="11028">
                  <c:v>-125.819</c:v>
                </c:pt>
                <c:pt idx="11029">
                  <c:v>-125.81700000000001</c:v>
                </c:pt>
                <c:pt idx="11030">
                  <c:v>-125.815</c:v>
                </c:pt>
                <c:pt idx="11031">
                  <c:v>-125.813</c:v>
                </c:pt>
                <c:pt idx="11032">
                  <c:v>-125.81100000000001</c:v>
                </c:pt>
                <c:pt idx="11033">
                  <c:v>-125.809</c:v>
                </c:pt>
                <c:pt idx="11034">
                  <c:v>-125.807</c:v>
                </c:pt>
                <c:pt idx="11035">
                  <c:v>-125.80500000000001</c:v>
                </c:pt>
                <c:pt idx="11036">
                  <c:v>-125.803</c:v>
                </c:pt>
                <c:pt idx="11037">
                  <c:v>-125.801</c:v>
                </c:pt>
                <c:pt idx="11038">
                  <c:v>-125.79900000000001</c:v>
                </c:pt>
                <c:pt idx="11039">
                  <c:v>-125.797</c:v>
                </c:pt>
                <c:pt idx="11040">
                  <c:v>-125.795</c:v>
                </c:pt>
                <c:pt idx="11041">
                  <c:v>-125.79300000000001</c:v>
                </c:pt>
                <c:pt idx="11042">
                  <c:v>-125.791</c:v>
                </c:pt>
                <c:pt idx="11043">
                  <c:v>-125.789</c:v>
                </c:pt>
                <c:pt idx="11044">
                  <c:v>-125.78700000000001</c:v>
                </c:pt>
                <c:pt idx="11045">
                  <c:v>-125.785</c:v>
                </c:pt>
                <c:pt idx="11046">
                  <c:v>-125.783</c:v>
                </c:pt>
                <c:pt idx="11047">
                  <c:v>-125.78100000000001</c:v>
                </c:pt>
                <c:pt idx="11048">
                  <c:v>-125.779</c:v>
                </c:pt>
                <c:pt idx="11049">
                  <c:v>-125.777</c:v>
                </c:pt>
                <c:pt idx="11050">
                  <c:v>-125.77500000000001</c:v>
                </c:pt>
                <c:pt idx="11051">
                  <c:v>-125.773</c:v>
                </c:pt>
                <c:pt idx="11052">
                  <c:v>-125.771</c:v>
                </c:pt>
                <c:pt idx="11053">
                  <c:v>-125.76900000000001</c:v>
                </c:pt>
                <c:pt idx="11054">
                  <c:v>-125.767</c:v>
                </c:pt>
                <c:pt idx="11055">
                  <c:v>-125.765</c:v>
                </c:pt>
                <c:pt idx="11056">
                  <c:v>-125.76300000000001</c:v>
                </c:pt>
                <c:pt idx="11057">
                  <c:v>-125.761</c:v>
                </c:pt>
                <c:pt idx="11058">
                  <c:v>-125.759</c:v>
                </c:pt>
                <c:pt idx="11059">
                  <c:v>-125.75700000000001</c:v>
                </c:pt>
                <c:pt idx="11060">
                  <c:v>-125.755</c:v>
                </c:pt>
                <c:pt idx="11061">
                  <c:v>-125.753</c:v>
                </c:pt>
                <c:pt idx="11062">
                  <c:v>-125.751</c:v>
                </c:pt>
                <c:pt idx="11063">
                  <c:v>-125.749</c:v>
                </c:pt>
                <c:pt idx="11064">
                  <c:v>-125.747</c:v>
                </c:pt>
                <c:pt idx="11065">
                  <c:v>-125.745</c:v>
                </c:pt>
                <c:pt idx="11066">
                  <c:v>-125.74299999999999</c:v>
                </c:pt>
                <c:pt idx="11067">
                  <c:v>-125.741</c:v>
                </c:pt>
                <c:pt idx="11068">
                  <c:v>-125.739</c:v>
                </c:pt>
                <c:pt idx="11069">
                  <c:v>-125.73699999999999</c:v>
                </c:pt>
                <c:pt idx="11070">
                  <c:v>-125.735</c:v>
                </c:pt>
                <c:pt idx="11071">
                  <c:v>-125.733</c:v>
                </c:pt>
                <c:pt idx="11072">
                  <c:v>-125.73099999999999</c:v>
                </c:pt>
                <c:pt idx="11073">
                  <c:v>-125.729</c:v>
                </c:pt>
                <c:pt idx="11074">
                  <c:v>-125.727</c:v>
                </c:pt>
                <c:pt idx="11075">
                  <c:v>-125.72499999999999</c:v>
                </c:pt>
                <c:pt idx="11076">
                  <c:v>-125.723</c:v>
                </c:pt>
                <c:pt idx="11077">
                  <c:v>-125.721</c:v>
                </c:pt>
                <c:pt idx="11078">
                  <c:v>-125.71899999999999</c:v>
                </c:pt>
                <c:pt idx="11079">
                  <c:v>-125.717</c:v>
                </c:pt>
                <c:pt idx="11080">
                  <c:v>-125.715</c:v>
                </c:pt>
                <c:pt idx="11081">
                  <c:v>-125.71299999999999</c:v>
                </c:pt>
                <c:pt idx="11082">
                  <c:v>-125.711</c:v>
                </c:pt>
                <c:pt idx="11083">
                  <c:v>-125.709</c:v>
                </c:pt>
                <c:pt idx="11084">
                  <c:v>-125.70699999999999</c:v>
                </c:pt>
                <c:pt idx="11085">
                  <c:v>-125.705</c:v>
                </c:pt>
                <c:pt idx="11086">
                  <c:v>-125.703</c:v>
                </c:pt>
                <c:pt idx="11087">
                  <c:v>-125.70099999999999</c:v>
                </c:pt>
                <c:pt idx="11088">
                  <c:v>-125.699</c:v>
                </c:pt>
                <c:pt idx="11089">
                  <c:v>-125.697</c:v>
                </c:pt>
                <c:pt idx="11090">
                  <c:v>-125.69499999999999</c:v>
                </c:pt>
                <c:pt idx="11091">
                  <c:v>-125.693</c:v>
                </c:pt>
                <c:pt idx="11092">
                  <c:v>-125.691</c:v>
                </c:pt>
                <c:pt idx="11093">
                  <c:v>-125.68899999999999</c:v>
                </c:pt>
                <c:pt idx="11094">
                  <c:v>-125.687</c:v>
                </c:pt>
                <c:pt idx="11095">
                  <c:v>-125.685</c:v>
                </c:pt>
                <c:pt idx="11096">
                  <c:v>-125.68299999999999</c:v>
                </c:pt>
                <c:pt idx="11097">
                  <c:v>-125.681</c:v>
                </c:pt>
                <c:pt idx="11098">
                  <c:v>-125.679</c:v>
                </c:pt>
                <c:pt idx="11099">
                  <c:v>-125.67699999999999</c:v>
                </c:pt>
                <c:pt idx="11100">
                  <c:v>-125.675</c:v>
                </c:pt>
                <c:pt idx="11101">
                  <c:v>-125.673</c:v>
                </c:pt>
                <c:pt idx="11102">
                  <c:v>-125.67099999999999</c:v>
                </c:pt>
                <c:pt idx="11103">
                  <c:v>-125.669</c:v>
                </c:pt>
                <c:pt idx="11104">
                  <c:v>-125.667</c:v>
                </c:pt>
                <c:pt idx="11105">
                  <c:v>-125.66499999999999</c:v>
                </c:pt>
                <c:pt idx="11106">
                  <c:v>-125.663</c:v>
                </c:pt>
                <c:pt idx="11107">
                  <c:v>-125.661</c:v>
                </c:pt>
                <c:pt idx="11108">
                  <c:v>-125.65899999999999</c:v>
                </c:pt>
                <c:pt idx="11109">
                  <c:v>-125.657</c:v>
                </c:pt>
                <c:pt idx="11110">
                  <c:v>-125.655</c:v>
                </c:pt>
                <c:pt idx="11111">
                  <c:v>-125.65299999999999</c:v>
                </c:pt>
                <c:pt idx="11112">
                  <c:v>-125.651</c:v>
                </c:pt>
                <c:pt idx="11113">
                  <c:v>-125.649</c:v>
                </c:pt>
                <c:pt idx="11114">
                  <c:v>-125.64699999999999</c:v>
                </c:pt>
                <c:pt idx="11115">
                  <c:v>-125.645</c:v>
                </c:pt>
                <c:pt idx="11116">
                  <c:v>-125.643</c:v>
                </c:pt>
                <c:pt idx="11117">
                  <c:v>-125.64099999999999</c:v>
                </c:pt>
                <c:pt idx="11118">
                  <c:v>-125.639</c:v>
                </c:pt>
                <c:pt idx="11119">
                  <c:v>-125.637</c:v>
                </c:pt>
                <c:pt idx="11120">
                  <c:v>-125.63500000000001</c:v>
                </c:pt>
                <c:pt idx="11121">
                  <c:v>-125.633</c:v>
                </c:pt>
                <c:pt idx="11122">
                  <c:v>-125.631</c:v>
                </c:pt>
                <c:pt idx="11123">
                  <c:v>-125.629</c:v>
                </c:pt>
                <c:pt idx="11124">
                  <c:v>-125.627</c:v>
                </c:pt>
                <c:pt idx="11125">
                  <c:v>-125.625</c:v>
                </c:pt>
                <c:pt idx="11126">
                  <c:v>-125.623</c:v>
                </c:pt>
                <c:pt idx="11127">
                  <c:v>-125.621</c:v>
                </c:pt>
                <c:pt idx="11128">
                  <c:v>-125.619</c:v>
                </c:pt>
                <c:pt idx="11129">
                  <c:v>-125.617</c:v>
                </c:pt>
                <c:pt idx="11130">
                  <c:v>-125.61499999999999</c:v>
                </c:pt>
                <c:pt idx="11131">
                  <c:v>-125.613</c:v>
                </c:pt>
                <c:pt idx="11132">
                  <c:v>-125.611</c:v>
                </c:pt>
                <c:pt idx="11133">
                  <c:v>-125.60900000000001</c:v>
                </c:pt>
                <c:pt idx="11134">
                  <c:v>-125.607</c:v>
                </c:pt>
                <c:pt idx="11135">
                  <c:v>-125.605</c:v>
                </c:pt>
                <c:pt idx="11136">
                  <c:v>-125.60300000000001</c:v>
                </c:pt>
                <c:pt idx="11137">
                  <c:v>-125.601</c:v>
                </c:pt>
                <c:pt idx="11138">
                  <c:v>-125.599</c:v>
                </c:pt>
                <c:pt idx="11139">
                  <c:v>-125.59700000000001</c:v>
                </c:pt>
                <c:pt idx="11140">
                  <c:v>-125.595</c:v>
                </c:pt>
                <c:pt idx="11141">
                  <c:v>-125.593</c:v>
                </c:pt>
                <c:pt idx="11142">
                  <c:v>-125.59100000000001</c:v>
                </c:pt>
                <c:pt idx="11143">
                  <c:v>-125.589</c:v>
                </c:pt>
                <c:pt idx="11144">
                  <c:v>-125.587</c:v>
                </c:pt>
                <c:pt idx="11145">
                  <c:v>-125.58500000000001</c:v>
                </c:pt>
                <c:pt idx="11146">
                  <c:v>-125.583</c:v>
                </c:pt>
                <c:pt idx="11147">
                  <c:v>-125.581</c:v>
                </c:pt>
                <c:pt idx="11148">
                  <c:v>-125.57900000000001</c:v>
                </c:pt>
                <c:pt idx="11149">
                  <c:v>-125.577</c:v>
                </c:pt>
                <c:pt idx="11150">
                  <c:v>-125.575</c:v>
                </c:pt>
                <c:pt idx="11151">
                  <c:v>-125.57300000000001</c:v>
                </c:pt>
                <c:pt idx="11152">
                  <c:v>-125.571</c:v>
                </c:pt>
                <c:pt idx="11153">
                  <c:v>-125.569</c:v>
                </c:pt>
                <c:pt idx="11154">
                  <c:v>-125.56700000000001</c:v>
                </c:pt>
                <c:pt idx="11155">
                  <c:v>-125.565</c:v>
                </c:pt>
                <c:pt idx="11156">
                  <c:v>-125.563</c:v>
                </c:pt>
                <c:pt idx="11157">
                  <c:v>-125.56100000000001</c:v>
                </c:pt>
                <c:pt idx="11158">
                  <c:v>-125.559</c:v>
                </c:pt>
                <c:pt idx="11159">
                  <c:v>-125.557</c:v>
                </c:pt>
                <c:pt idx="11160">
                  <c:v>-125.55500000000001</c:v>
                </c:pt>
                <c:pt idx="11161">
                  <c:v>-125.553</c:v>
                </c:pt>
                <c:pt idx="11162">
                  <c:v>-125.551</c:v>
                </c:pt>
                <c:pt idx="11163">
                  <c:v>-125.54900000000001</c:v>
                </c:pt>
                <c:pt idx="11164">
                  <c:v>-125.547</c:v>
                </c:pt>
                <c:pt idx="11165">
                  <c:v>-125.545</c:v>
                </c:pt>
                <c:pt idx="11166">
                  <c:v>-125.54300000000001</c:v>
                </c:pt>
                <c:pt idx="11167">
                  <c:v>-125.541</c:v>
                </c:pt>
                <c:pt idx="11168">
                  <c:v>-125.539</c:v>
                </c:pt>
                <c:pt idx="11169">
                  <c:v>-125.53700000000001</c:v>
                </c:pt>
                <c:pt idx="11170">
                  <c:v>-125.535</c:v>
                </c:pt>
                <c:pt idx="11171">
                  <c:v>-125.533</c:v>
                </c:pt>
                <c:pt idx="11172">
                  <c:v>-125.53100000000001</c:v>
                </c:pt>
                <c:pt idx="11173">
                  <c:v>-125.529</c:v>
                </c:pt>
                <c:pt idx="11174">
                  <c:v>-125.527</c:v>
                </c:pt>
                <c:pt idx="11175">
                  <c:v>-125.52500000000001</c:v>
                </c:pt>
                <c:pt idx="11176">
                  <c:v>-125.523</c:v>
                </c:pt>
                <c:pt idx="11177">
                  <c:v>-125.521</c:v>
                </c:pt>
                <c:pt idx="11178">
                  <c:v>-125.51900000000001</c:v>
                </c:pt>
                <c:pt idx="11179">
                  <c:v>-125.517</c:v>
                </c:pt>
                <c:pt idx="11180">
                  <c:v>-125.515</c:v>
                </c:pt>
                <c:pt idx="11181">
                  <c:v>-125.51300000000001</c:v>
                </c:pt>
                <c:pt idx="11182">
                  <c:v>-125.511</c:v>
                </c:pt>
                <c:pt idx="11183">
                  <c:v>-125.509</c:v>
                </c:pt>
                <c:pt idx="11184">
                  <c:v>-125.50700000000001</c:v>
                </c:pt>
                <c:pt idx="11185">
                  <c:v>-125.505</c:v>
                </c:pt>
                <c:pt idx="11186">
                  <c:v>-125.503</c:v>
                </c:pt>
                <c:pt idx="11187">
                  <c:v>-125.501</c:v>
                </c:pt>
                <c:pt idx="11188">
                  <c:v>-125.499</c:v>
                </c:pt>
                <c:pt idx="11189">
                  <c:v>-125.497</c:v>
                </c:pt>
                <c:pt idx="11190">
                  <c:v>-125.495</c:v>
                </c:pt>
                <c:pt idx="11191">
                  <c:v>-125.49299999999999</c:v>
                </c:pt>
                <c:pt idx="11192">
                  <c:v>-125.491</c:v>
                </c:pt>
                <c:pt idx="11193">
                  <c:v>-125.489</c:v>
                </c:pt>
                <c:pt idx="11194">
                  <c:v>-125.48699999999999</c:v>
                </c:pt>
                <c:pt idx="11195">
                  <c:v>-125.485</c:v>
                </c:pt>
                <c:pt idx="11196">
                  <c:v>-125.483</c:v>
                </c:pt>
                <c:pt idx="11197">
                  <c:v>-125.48099999999999</c:v>
                </c:pt>
                <c:pt idx="11198">
                  <c:v>-125.479</c:v>
                </c:pt>
                <c:pt idx="11199">
                  <c:v>-125.477</c:v>
                </c:pt>
                <c:pt idx="11200">
                  <c:v>-125.47499999999999</c:v>
                </c:pt>
                <c:pt idx="11201">
                  <c:v>-125.473</c:v>
                </c:pt>
                <c:pt idx="11202">
                  <c:v>-125.471</c:v>
                </c:pt>
                <c:pt idx="11203">
                  <c:v>-125.46899999999999</c:v>
                </c:pt>
                <c:pt idx="11204">
                  <c:v>-125.467</c:v>
                </c:pt>
                <c:pt idx="11205">
                  <c:v>-125.465</c:v>
                </c:pt>
                <c:pt idx="11206">
                  <c:v>-125.46299999999999</c:v>
                </c:pt>
                <c:pt idx="11207">
                  <c:v>-125.461</c:v>
                </c:pt>
                <c:pt idx="11208">
                  <c:v>-125.459</c:v>
                </c:pt>
                <c:pt idx="11209">
                  <c:v>-125.45699999999999</c:v>
                </c:pt>
                <c:pt idx="11210">
                  <c:v>-125.455</c:v>
                </c:pt>
                <c:pt idx="11211">
                  <c:v>-125.453</c:v>
                </c:pt>
                <c:pt idx="11212">
                  <c:v>-125.45099999999999</c:v>
                </c:pt>
                <c:pt idx="11213">
                  <c:v>-125.449</c:v>
                </c:pt>
                <c:pt idx="11214">
                  <c:v>-125.447</c:v>
                </c:pt>
                <c:pt idx="11215">
                  <c:v>-125.44499999999999</c:v>
                </c:pt>
                <c:pt idx="11216">
                  <c:v>-125.443</c:v>
                </c:pt>
                <c:pt idx="11217">
                  <c:v>-125.441</c:v>
                </c:pt>
                <c:pt idx="11218">
                  <c:v>-125.43899999999999</c:v>
                </c:pt>
                <c:pt idx="11219">
                  <c:v>-125.437</c:v>
                </c:pt>
                <c:pt idx="11220">
                  <c:v>-125.435</c:v>
                </c:pt>
                <c:pt idx="11221">
                  <c:v>-125.43299999999999</c:v>
                </c:pt>
                <c:pt idx="11222">
                  <c:v>-125.431</c:v>
                </c:pt>
                <c:pt idx="11223">
                  <c:v>-125.429</c:v>
                </c:pt>
                <c:pt idx="11224">
                  <c:v>-125.42699999999999</c:v>
                </c:pt>
                <c:pt idx="11225">
                  <c:v>-125.425</c:v>
                </c:pt>
                <c:pt idx="11226">
                  <c:v>-125.423</c:v>
                </c:pt>
                <c:pt idx="11227">
                  <c:v>-125.42099999999999</c:v>
                </c:pt>
                <c:pt idx="11228">
                  <c:v>-125.419</c:v>
                </c:pt>
                <c:pt idx="11229">
                  <c:v>-125.417</c:v>
                </c:pt>
                <c:pt idx="11230">
                  <c:v>-125.41499999999999</c:v>
                </c:pt>
                <c:pt idx="11231">
                  <c:v>-125.413</c:v>
                </c:pt>
                <c:pt idx="11232">
                  <c:v>-125.411</c:v>
                </c:pt>
                <c:pt idx="11233">
                  <c:v>-125.40899999999999</c:v>
                </c:pt>
                <c:pt idx="11234">
                  <c:v>-125.407</c:v>
                </c:pt>
                <c:pt idx="11235">
                  <c:v>-125.405</c:v>
                </c:pt>
                <c:pt idx="11236">
                  <c:v>-125.40299999999999</c:v>
                </c:pt>
                <c:pt idx="11237">
                  <c:v>-125.401</c:v>
                </c:pt>
                <c:pt idx="11238">
                  <c:v>-125.399</c:v>
                </c:pt>
                <c:pt idx="11239">
                  <c:v>-125.39699999999999</c:v>
                </c:pt>
                <c:pt idx="11240">
                  <c:v>-125.395</c:v>
                </c:pt>
                <c:pt idx="11241">
                  <c:v>-125.393</c:v>
                </c:pt>
                <c:pt idx="11242">
                  <c:v>-125.39099999999999</c:v>
                </c:pt>
                <c:pt idx="11243">
                  <c:v>-125.389</c:v>
                </c:pt>
                <c:pt idx="11244">
                  <c:v>-125.387</c:v>
                </c:pt>
                <c:pt idx="11245">
                  <c:v>-125.38500000000001</c:v>
                </c:pt>
                <c:pt idx="11246">
                  <c:v>-125.383</c:v>
                </c:pt>
                <c:pt idx="11247">
                  <c:v>-125.381</c:v>
                </c:pt>
                <c:pt idx="11248">
                  <c:v>-125.379</c:v>
                </c:pt>
                <c:pt idx="11249">
                  <c:v>-125.377</c:v>
                </c:pt>
                <c:pt idx="11250">
                  <c:v>-125.375</c:v>
                </c:pt>
                <c:pt idx="11251">
                  <c:v>-125.373</c:v>
                </c:pt>
                <c:pt idx="11252">
                  <c:v>-125.371</c:v>
                </c:pt>
                <c:pt idx="11253">
                  <c:v>-125.369</c:v>
                </c:pt>
                <c:pt idx="11254">
                  <c:v>-125.367</c:v>
                </c:pt>
                <c:pt idx="11255">
                  <c:v>-125.36499999999999</c:v>
                </c:pt>
                <c:pt idx="11256">
                  <c:v>-125.363</c:v>
                </c:pt>
                <c:pt idx="11257">
                  <c:v>-125.361</c:v>
                </c:pt>
                <c:pt idx="11258">
                  <c:v>-125.35900000000001</c:v>
                </c:pt>
                <c:pt idx="11259">
                  <c:v>-125.357</c:v>
                </c:pt>
                <c:pt idx="11260">
                  <c:v>-125.355</c:v>
                </c:pt>
                <c:pt idx="11261">
                  <c:v>-125.35300000000001</c:v>
                </c:pt>
                <c:pt idx="11262">
                  <c:v>-125.351</c:v>
                </c:pt>
                <c:pt idx="11263">
                  <c:v>-125.349</c:v>
                </c:pt>
                <c:pt idx="11264">
                  <c:v>-125.34700000000001</c:v>
                </c:pt>
                <c:pt idx="11265">
                  <c:v>-125.345</c:v>
                </c:pt>
                <c:pt idx="11266">
                  <c:v>-125.343</c:v>
                </c:pt>
                <c:pt idx="11267">
                  <c:v>-125.34100000000001</c:v>
                </c:pt>
                <c:pt idx="11268">
                  <c:v>-125.339</c:v>
                </c:pt>
                <c:pt idx="11269">
                  <c:v>-125.337</c:v>
                </c:pt>
                <c:pt idx="11270">
                  <c:v>-125.33500000000001</c:v>
                </c:pt>
                <c:pt idx="11271">
                  <c:v>-125.333</c:v>
                </c:pt>
                <c:pt idx="11272">
                  <c:v>-125.331</c:v>
                </c:pt>
                <c:pt idx="11273">
                  <c:v>-125.32900000000001</c:v>
                </c:pt>
                <c:pt idx="11274">
                  <c:v>-125.327</c:v>
                </c:pt>
                <c:pt idx="11275">
                  <c:v>-125.325</c:v>
                </c:pt>
                <c:pt idx="11276">
                  <c:v>-125.32300000000001</c:v>
                </c:pt>
                <c:pt idx="11277">
                  <c:v>-125.321</c:v>
                </c:pt>
                <c:pt idx="11278">
                  <c:v>-125.319</c:v>
                </c:pt>
                <c:pt idx="11279">
                  <c:v>-125.31700000000001</c:v>
                </c:pt>
                <c:pt idx="11280">
                  <c:v>-125.315</c:v>
                </c:pt>
                <c:pt idx="11281">
                  <c:v>-125.313</c:v>
                </c:pt>
                <c:pt idx="11282">
                  <c:v>-125.31100000000001</c:v>
                </c:pt>
                <c:pt idx="11283">
                  <c:v>-125.309</c:v>
                </c:pt>
                <c:pt idx="11284">
                  <c:v>-125.307</c:v>
                </c:pt>
                <c:pt idx="11285">
                  <c:v>-125.30500000000001</c:v>
                </c:pt>
                <c:pt idx="11286">
                  <c:v>-125.303</c:v>
                </c:pt>
                <c:pt idx="11287">
                  <c:v>-125.301</c:v>
                </c:pt>
                <c:pt idx="11288">
                  <c:v>-125.29900000000001</c:v>
                </c:pt>
                <c:pt idx="11289">
                  <c:v>-125.297</c:v>
                </c:pt>
                <c:pt idx="11290">
                  <c:v>-125.295</c:v>
                </c:pt>
                <c:pt idx="11291">
                  <c:v>-125.29300000000001</c:v>
                </c:pt>
                <c:pt idx="11292">
                  <c:v>-125.291</c:v>
                </c:pt>
                <c:pt idx="11293">
                  <c:v>-125.289</c:v>
                </c:pt>
                <c:pt idx="11294">
                  <c:v>-125.28700000000001</c:v>
                </c:pt>
                <c:pt idx="11295">
                  <c:v>-125.285</c:v>
                </c:pt>
                <c:pt idx="11296">
                  <c:v>-125.283</c:v>
                </c:pt>
                <c:pt idx="11297">
                  <c:v>-125.28100000000001</c:v>
                </c:pt>
                <c:pt idx="11298">
                  <c:v>-125.279</c:v>
                </c:pt>
                <c:pt idx="11299">
                  <c:v>-125.277</c:v>
                </c:pt>
                <c:pt idx="11300">
                  <c:v>-125.27500000000001</c:v>
                </c:pt>
                <c:pt idx="11301">
                  <c:v>-125.273</c:v>
                </c:pt>
                <c:pt idx="11302">
                  <c:v>-125.271</c:v>
                </c:pt>
                <c:pt idx="11303">
                  <c:v>-125.26900000000001</c:v>
                </c:pt>
                <c:pt idx="11304">
                  <c:v>-125.267</c:v>
                </c:pt>
                <c:pt idx="11305">
                  <c:v>-125.265</c:v>
                </c:pt>
                <c:pt idx="11306">
                  <c:v>-125.26300000000001</c:v>
                </c:pt>
                <c:pt idx="11307">
                  <c:v>-125.261</c:v>
                </c:pt>
                <c:pt idx="11308">
                  <c:v>-125.259</c:v>
                </c:pt>
                <c:pt idx="11309">
                  <c:v>-125.25700000000001</c:v>
                </c:pt>
                <c:pt idx="11310">
                  <c:v>-125.255</c:v>
                </c:pt>
                <c:pt idx="11311">
                  <c:v>-125.253</c:v>
                </c:pt>
                <c:pt idx="11312">
                  <c:v>-125.251</c:v>
                </c:pt>
                <c:pt idx="11313">
                  <c:v>-125.249</c:v>
                </c:pt>
                <c:pt idx="11314">
                  <c:v>-125.247</c:v>
                </c:pt>
                <c:pt idx="11315">
                  <c:v>-125.245</c:v>
                </c:pt>
                <c:pt idx="11316">
                  <c:v>-125.24299999999999</c:v>
                </c:pt>
                <c:pt idx="11317">
                  <c:v>-125.241</c:v>
                </c:pt>
                <c:pt idx="11318">
                  <c:v>-125.239</c:v>
                </c:pt>
                <c:pt idx="11319">
                  <c:v>-125.23699999999999</c:v>
                </c:pt>
                <c:pt idx="11320">
                  <c:v>-125.235</c:v>
                </c:pt>
                <c:pt idx="11321">
                  <c:v>-125.233</c:v>
                </c:pt>
                <c:pt idx="11322">
                  <c:v>-125.23099999999999</c:v>
                </c:pt>
                <c:pt idx="11323">
                  <c:v>-125.229</c:v>
                </c:pt>
                <c:pt idx="11324">
                  <c:v>-125.227</c:v>
                </c:pt>
                <c:pt idx="11325">
                  <c:v>-125.22499999999999</c:v>
                </c:pt>
                <c:pt idx="11326">
                  <c:v>-125.223</c:v>
                </c:pt>
                <c:pt idx="11327">
                  <c:v>-125.221</c:v>
                </c:pt>
                <c:pt idx="11328">
                  <c:v>-125.21899999999999</c:v>
                </c:pt>
                <c:pt idx="11329">
                  <c:v>-125.217</c:v>
                </c:pt>
                <c:pt idx="11330">
                  <c:v>-125.215</c:v>
                </c:pt>
                <c:pt idx="11331">
                  <c:v>-125.21299999999999</c:v>
                </c:pt>
                <c:pt idx="11332">
                  <c:v>-125.211</c:v>
                </c:pt>
                <c:pt idx="11333">
                  <c:v>-125.209</c:v>
                </c:pt>
                <c:pt idx="11334">
                  <c:v>-125.20699999999999</c:v>
                </c:pt>
                <c:pt idx="11335">
                  <c:v>-125.205</c:v>
                </c:pt>
                <c:pt idx="11336">
                  <c:v>-125.203</c:v>
                </c:pt>
                <c:pt idx="11337">
                  <c:v>-125.20099999999999</c:v>
                </c:pt>
                <c:pt idx="11338">
                  <c:v>-125.199</c:v>
                </c:pt>
                <c:pt idx="11339">
                  <c:v>-125.197</c:v>
                </c:pt>
                <c:pt idx="11340">
                  <c:v>-125.19499999999999</c:v>
                </c:pt>
                <c:pt idx="11341">
                  <c:v>-125.193</c:v>
                </c:pt>
                <c:pt idx="11342">
                  <c:v>-125.191</c:v>
                </c:pt>
                <c:pt idx="11343">
                  <c:v>-125.18899999999999</c:v>
                </c:pt>
                <c:pt idx="11344">
                  <c:v>-125.187</c:v>
                </c:pt>
                <c:pt idx="11345">
                  <c:v>-125.185</c:v>
                </c:pt>
                <c:pt idx="11346">
                  <c:v>-125.18299999999999</c:v>
                </c:pt>
                <c:pt idx="11347">
                  <c:v>-125.181</c:v>
                </c:pt>
                <c:pt idx="11348">
                  <c:v>-125.179</c:v>
                </c:pt>
                <c:pt idx="11349">
                  <c:v>-125.17699999999999</c:v>
                </c:pt>
                <c:pt idx="11350">
                  <c:v>-125.175</c:v>
                </c:pt>
                <c:pt idx="11351">
                  <c:v>-125.173</c:v>
                </c:pt>
                <c:pt idx="11352">
                  <c:v>-125.17099999999999</c:v>
                </c:pt>
                <c:pt idx="11353">
                  <c:v>-125.169</c:v>
                </c:pt>
                <c:pt idx="11354">
                  <c:v>-125.167</c:v>
                </c:pt>
                <c:pt idx="11355">
                  <c:v>-125.16499999999999</c:v>
                </c:pt>
                <c:pt idx="11356">
                  <c:v>-125.163</c:v>
                </c:pt>
                <c:pt idx="11357">
                  <c:v>-125.161</c:v>
                </c:pt>
                <c:pt idx="11358">
                  <c:v>-125.15899999999999</c:v>
                </c:pt>
                <c:pt idx="11359">
                  <c:v>-125.157</c:v>
                </c:pt>
                <c:pt idx="11360">
                  <c:v>-125.155</c:v>
                </c:pt>
                <c:pt idx="11361">
                  <c:v>-125.15299999999999</c:v>
                </c:pt>
                <c:pt idx="11362">
                  <c:v>-125.151</c:v>
                </c:pt>
                <c:pt idx="11363">
                  <c:v>-125.149</c:v>
                </c:pt>
                <c:pt idx="11364">
                  <c:v>-125.14699999999999</c:v>
                </c:pt>
                <c:pt idx="11365">
                  <c:v>-125.145</c:v>
                </c:pt>
                <c:pt idx="11366">
                  <c:v>-125.143</c:v>
                </c:pt>
                <c:pt idx="11367">
                  <c:v>-125.14099999999999</c:v>
                </c:pt>
                <c:pt idx="11368">
                  <c:v>-125.139</c:v>
                </c:pt>
                <c:pt idx="11369">
                  <c:v>-125.137</c:v>
                </c:pt>
                <c:pt idx="11370">
                  <c:v>-125.13500000000001</c:v>
                </c:pt>
                <c:pt idx="11371">
                  <c:v>-125.133</c:v>
                </c:pt>
                <c:pt idx="11372">
                  <c:v>-125.131</c:v>
                </c:pt>
                <c:pt idx="11373">
                  <c:v>-125.129</c:v>
                </c:pt>
                <c:pt idx="11374">
                  <c:v>-125.127</c:v>
                </c:pt>
                <c:pt idx="11375">
                  <c:v>-125.125</c:v>
                </c:pt>
                <c:pt idx="11376">
                  <c:v>-125.123</c:v>
                </c:pt>
                <c:pt idx="11377">
                  <c:v>-125.121</c:v>
                </c:pt>
                <c:pt idx="11378">
                  <c:v>-125.119</c:v>
                </c:pt>
                <c:pt idx="11379">
                  <c:v>-125.117</c:v>
                </c:pt>
                <c:pt idx="11380">
                  <c:v>-125.11499999999999</c:v>
                </c:pt>
                <c:pt idx="11381">
                  <c:v>-125.113</c:v>
                </c:pt>
                <c:pt idx="11382">
                  <c:v>-125.111</c:v>
                </c:pt>
                <c:pt idx="11383">
                  <c:v>-125.10900000000001</c:v>
                </c:pt>
                <c:pt idx="11384">
                  <c:v>-125.107</c:v>
                </c:pt>
                <c:pt idx="11385">
                  <c:v>-125.105</c:v>
                </c:pt>
                <c:pt idx="11386">
                  <c:v>-125.10300000000001</c:v>
                </c:pt>
                <c:pt idx="11387">
                  <c:v>-125.101</c:v>
                </c:pt>
                <c:pt idx="11388">
                  <c:v>-125.099</c:v>
                </c:pt>
                <c:pt idx="11389">
                  <c:v>-125.09700000000001</c:v>
                </c:pt>
                <c:pt idx="11390">
                  <c:v>-125.095</c:v>
                </c:pt>
                <c:pt idx="11391">
                  <c:v>-125.093</c:v>
                </c:pt>
                <c:pt idx="11392">
                  <c:v>-125.09100000000001</c:v>
                </c:pt>
                <c:pt idx="11393">
                  <c:v>-125.089</c:v>
                </c:pt>
                <c:pt idx="11394">
                  <c:v>-125.087</c:v>
                </c:pt>
                <c:pt idx="11395">
                  <c:v>-125.08500000000001</c:v>
                </c:pt>
                <c:pt idx="11396">
                  <c:v>-125.083</c:v>
                </c:pt>
                <c:pt idx="11397">
                  <c:v>-125.081</c:v>
                </c:pt>
                <c:pt idx="11398">
                  <c:v>-125.07900000000001</c:v>
                </c:pt>
                <c:pt idx="11399">
                  <c:v>-125.077</c:v>
                </c:pt>
                <c:pt idx="11400">
                  <c:v>-125.075</c:v>
                </c:pt>
                <c:pt idx="11401">
                  <c:v>-125.07300000000001</c:v>
                </c:pt>
                <c:pt idx="11402">
                  <c:v>-125.071</c:v>
                </c:pt>
                <c:pt idx="11403">
                  <c:v>-125.069</c:v>
                </c:pt>
                <c:pt idx="11404">
                  <c:v>-125.06700000000001</c:v>
                </c:pt>
                <c:pt idx="11405">
                  <c:v>-125.065</c:v>
                </c:pt>
                <c:pt idx="11406">
                  <c:v>-125.063</c:v>
                </c:pt>
                <c:pt idx="11407">
                  <c:v>-125.06100000000001</c:v>
                </c:pt>
                <c:pt idx="11408">
                  <c:v>-125.059</c:v>
                </c:pt>
                <c:pt idx="11409">
                  <c:v>-125.057</c:v>
                </c:pt>
                <c:pt idx="11410">
                  <c:v>-125.05500000000001</c:v>
                </c:pt>
                <c:pt idx="11411">
                  <c:v>-125.053</c:v>
                </c:pt>
                <c:pt idx="11412">
                  <c:v>-125.051</c:v>
                </c:pt>
                <c:pt idx="11413">
                  <c:v>-125.04900000000001</c:v>
                </c:pt>
                <c:pt idx="11414">
                  <c:v>-125.047</c:v>
                </c:pt>
                <c:pt idx="11415">
                  <c:v>-125.045</c:v>
                </c:pt>
                <c:pt idx="11416">
                  <c:v>-125.04300000000001</c:v>
                </c:pt>
                <c:pt idx="11417">
                  <c:v>-125.041</c:v>
                </c:pt>
                <c:pt idx="11418">
                  <c:v>-125.039</c:v>
                </c:pt>
                <c:pt idx="11419">
                  <c:v>-125.03700000000001</c:v>
                </c:pt>
                <c:pt idx="11420">
                  <c:v>-125.035</c:v>
                </c:pt>
                <c:pt idx="11421">
                  <c:v>-125.033</c:v>
                </c:pt>
                <c:pt idx="11422">
                  <c:v>-125.03100000000001</c:v>
                </c:pt>
                <c:pt idx="11423">
                  <c:v>-125.029</c:v>
                </c:pt>
                <c:pt idx="11424">
                  <c:v>-125.027</c:v>
                </c:pt>
                <c:pt idx="11425">
                  <c:v>-125.02500000000001</c:v>
                </c:pt>
                <c:pt idx="11426">
                  <c:v>-125.023</c:v>
                </c:pt>
                <c:pt idx="11427">
                  <c:v>-125.021</c:v>
                </c:pt>
                <c:pt idx="11428">
                  <c:v>-125.01900000000001</c:v>
                </c:pt>
                <c:pt idx="11429">
                  <c:v>-125.017</c:v>
                </c:pt>
                <c:pt idx="11430">
                  <c:v>-125.015</c:v>
                </c:pt>
                <c:pt idx="11431">
                  <c:v>-125.01300000000001</c:v>
                </c:pt>
                <c:pt idx="11432">
                  <c:v>-125.011</c:v>
                </c:pt>
                <c:pt idx="11433">
                  <c:v>-125.009</c:v>
                </c:pt>
                <c:pt idx="11434">
                  <c:v>-125.00700000000001</c:v>
                </c:pt>
                <c:pt idx="11435">
                  <c:v>-125.005</c:v>
                </c:pt>
                <c:pt idx="11436">
                  <c:v>-125.003</c:v>
                </c:pt>
                <c:pt idx="11437">
                  <c:v>-125.001</c:v>
                </c:pt>
                <c:pt idx="11438">
                  <c:v>-124.999</c:v>
                </c:pt>
                <c:pt idx="11439">
                  <c:v>-124.997</c:v>
                </c:pt>
                <c:pt idx="11440">
                  <c:v>-124.995</c:v>
                </c:pt>
                <c:pt idx="11441">
                  <c:v>-124.99299999999999</c:v>
                </c:pt>
                <c:pt idx="11442">
                  <c:v>-124.991</c:v>
                </c:pt>
                <c:pt idx="11443">
                  <c:v>-124.989</c:v>
                </c:pt>
                <c:pt idx="11444">
                  <c:v>-124.98699999999999</c:v>
                </c:pt>
                <c:pt idx="11445">
                  <c:v>-124.985</c:v>
                </c:pt>
                <c:pt idx="11446">
                  <c:v>-124.983</c:v>
                </c:pt>
                <c:pt idx="11447">
                  <c:v>-124.98099999999999</c:v>
                </c:pt>
                <c:pt idx="11448">
                  <c:v>-124.979</c:v>
                </c:pt>
                <c:pt idx="11449">
                  <c:v>-124.977</c:v>
                </c:pt>
                <c:pt idx="11450">
                  <c:v>-124.97499999999999</c:v>
                </c:pt>
                <c:pt idx="11451">
                  <c:v>-124.973</c:v>
                </c:pt>
                <c:pt idx="11452">
                  <c:v>-124.971</c:v>
                </c:pt>
                <c:pt idx="11453">
                  <c:v>-124.96899999999999</c:v>
                </c:pt>
                <c:pt idx="11454">
                  <c:v>-124.967</c:v>
                </c:pt>
                <c:pt idx="11455">
                  <c:v>-124.965</c:v>
                </c:pt>
                <c:pt idx="11456">
                  <c:v>-124.96299999999999</c:v>
                </c:pt>
                <c:pt idx="11457">
                  <c:v>-124.961</c:v>
                </c:pt>
                <c:pt idx="11458">
                  <c:v>-124.959</c:v>
                </c:pt>
                <c:pt idx="11459">
                  <c:v>-124.95699999999999</c:v>
                </c:pt>
                <c:pt idx="11460">
                  <c:v>-124.955</c:v>
                </c:pt>
                <c:pt idx="11461">
                  <c:v>-124.953</c:v>
                </c:pt>
                <c:pt idx="11462">
                  <c:v>-124.95099999999999</c:v>
                </c:pt>
                <c:pt idx="11463">
                  <c:v>-124.949</c:v>
                </c:pt>
                <c:pt idx="11464">
                  <c:v>-124.947</c:v>
                </c:pt>
                <c:pt idx="11465">
                  <c:v>-124.94499999999999</c:v>
                </c:pt>
                <c:pt idx="11466">
                  <c:v>-124.943</c:v>
                </c:pt>
                <c:pt idx="11467">
                  <c:v>-124.941</c:v>
                </c:pt>
                <c:pt idx="11468">
                  <c:v>-124.93899999999999</c:v>
                </c:pt>
                <c:pt idx="11469">
                  <c:v>-124.937</c:v>
                </c:pt>
                <c:pt idx="11470">
                  <c:v>-124.935</c:v>
                </c:pt>
                <c:pt idx="11471">
                  <c:v>-124.93299999999999</c:v>
                </c:pt>
                <c:pt idx="11472">
                  <c:v>-124.931</c:v>
                </c:pt>
                <c:pt idx="11473">
                  <c:v>-124.929</c:v>
                </c:pt>
                <c:pt idx="11474">
                  <c:v>-124.92699999999999</c:v>
                </c:pt>
                <c:pt idx="11475">
                  <c:v>-124.925</c:v>
                </c:pt>
                <c:pt idx="11476">
                  <c:v>-124.923</c:v>
                </c:pt>
                <c:pt idx="11477">
                  <c:v>-124.92099999999999</c:v>
                </c:pt>
                <c:pt idx="11478">
                  <c:v>-124.919</c:v>
                </c:pt>
                <c:pt idx="11479">
                  <c:v>-124.917</c:v>
                </c:pt>
                <c:pt idx="11480">
                  <c:v>-124.91499999999999</c:v>
                </c:pt>
                <c:pt idx="11481">
                  <c:v>-124.913</c:v>
                </c:pt>
                <c:pt idx="11482">
                  <c:v>-124.911</c:v>
                </c:pt>
                <c:pt idx="11483">
                  <c:v>-124.90899999999999</c:v>
                </c:pt>
                <c:pt idx="11484">
                  <c:v>-124.907</c:v>
                </c:pt>
                <c:pt idx="11485">
                  <c:v>-124.905</c:v>
                </c:pt>
                <c:pt idx="11486">
                  <c:v>-124.90299999999999</c:v>
                </c:pt>
                <c:pt idx="11487">
                  <c:v>-124.901</c:v>
                </c:pt>
                <c:pt idx="11488">
                  <c:v>-124.899</c:v>
                </c:pt>
                <c:pt idx="11489">
                  <c:v>-124.89699999999999</c:v>
                </c:pt>
                <c:pt idx="11490">
                  <c:v>-124.895</c:v>
                </c:pt>
                <c:pt idx="11491">
                  <c:v>-124.893</c:v>
                </c:pt>
                <c:pt idx="11492">
                  <c:v>-124.89099999999999</c:v>
                </c:pt>
                <c:pt idx="11493">
                  <c:v>-124.889</c:v>
                </c:pt>
                <c:pt idx="11494">
                  <c:v>-124.887</c:v>
                </c:pt>
                <c:pt idx="11495">
                  <c:v>-124.88500000000001</c:v>
                </c:pt>
                <c:pt idx="11496">
                  <c:v>-124.883</c:v>
                </c:pt>
                <c:pt idx="11497">
                  <c:v>-124.881</c:v>
                </c:pt>
                <c:pt idx="11498">
                  <c:v>-124.879</c:v>
                </c:pt>
                <c:pt idx="11499">
                  <c:v>-124.877</c:v>
                </c:pt>
                <c:pt idx="11500">
                  <c:v>-124.875</c:v>
                </c:pt>
                <c:pt idx="11501">
                  <c:v>-124.873</c:v>
                </c:pt>
                <c:pt idx="11502">
                  <c:v>-124.871</c:v>
                </c:pt>
                <c:pt idx="11503">
                  <c:v>-124.869</c:v>
                </c:pt>
                <c:pt idx="11504">
                  <c:v>-124.867</c:v>
                </c:pt>
                <c:pt idx="11505">
                  <c:v>-124.86499999999999</c:v>
                </c:pt>
                <c:pt idx="11506">
                  <c:v>-124.863</c:v>
                </c:pt>
                <c:pt idx="11507">
                  <c:v>-124.861</c:v>
                </c:pt>
                <c:pt idx="11508">
                  <c:v>-124.85900000000001</c:v>
                </c:pt>
                <c:pt idx="11509">
                  <c:v>-124.857</c:v>
                </c:pt>
                <c:pt idx="11510">
                  <c:v>-124.855</c:v>
                </c:pt>
                <c:pt idx="11511">
                  <c:v>-124.85300000000001</c:v>
                </c:pt>
                <c:pt idx="11512">
                  <c:v>-124.851</c:v>
                </c:pt>
                <c:pt idx="11513">
                  <c:v>-124.849</c:v>
                </c:pt>
                <c:pt idx="11514">
                  <c:v>-124.84700000000001</c:v>
                </c:pt>
                <c:pt idx="11515">
                  <c:v>-124.845</c:v>
                </c:pt>
                <c:pt idx="11516">
                  <c:v>-124.843</c:v>
                </c:pt>
                <c:pt idx="11517">
                  <c:v>-124.84100000000001</c:v>
                </c:pt>
                <c:pt idx="11518">
                  <c:v>-124.839</c:v>
                </c:pt>
                <c:pt idx="11519">
                  <c:v>-124.837</c:v>
                </c:pt>
                <c:pt idx="11520">
                  <c:v>-124.83500000000001</c:v>
                </c:pt>
                <c:pt idx="11521">
                  <c:v>-124.833</c:v>
                </c:pt>
                <c:pt idx="11522">
                  <c:v>-124.831</c:v>
                </c:pt>
                <c:pt idx="11523">
                  <c:v>-124.82900000000001</c:v>
                </c:pt>
                <c:pt idx="11524">
                  <c:v>-124.827</c:v>
                </c:pt>
                <c:pt idx="11525">
                  <c:v>-124.825</c:v>
                </c:pt>
                <c:pt idx="11526">
                  <c:v>-124.82300000000001</c:v>
                </c:pt>
                <c:pt idx="11527">
                  <c:v>-124.821</c:v>
                </c:pt>
                <c:pt idx="11528">
                  <c:v>-124.819</c:v>
                </c:pt>
                <c:pt idx="11529">
                  <c:v>-124.81700000000001</c:v>
                </c:pt>
                <c:pt idx="11530">
                  <c:v>-124.815</c:v>
                </c:pt>
                <c:pt idx="11531">
                  <c:v>-124.813</c:v>
                </c:pt>
                <c:pt idx="11532">
                  <c:v>-124.81100000000001</c:v>
                </c:pt>
                <c:pt idx="11533">
                  <c:v>-124.809</c:v>
                </c:pt>
                <c:pt idx="11534">
                  <c:v>-124.807</c:v>
                </c:pt>
                <c:pt idx="11535">
                  <c:v>-124.80500000000001</c:v>
                </c:pt>
                <c:pt idx="11536">
                  <c:v>-124.803</c:v>
                </c:pt>
                <c:pt idx="11537">
                  <c:v>-124.801</c:v>
                </c:pt>
                <c:pt idx="11538">
                  <c:v>-124.79900000000001</c:v>
                </c:pt>
                <c:pt idx="11539">
                  <c:v>-124.797</c:v>
                </c:pt>
                <c:pt idx="11540">
                  <c:v>-124.795</c:v>
                </c:pt>
                <c:pt idx="11541">
                  <c:v>-124.79300000000001</c:v>
                </c:pt>
                <c:pt idx="11542">
                  <c:v>-124.791</c:v>
                </c:pt>
                <c:pt idx="11543">
                  <c:v>-124.789</c:v>
                </c:pt>
                <c:pt idx="11544">
                  <c:v>-124.78700000000001</c:v>
                </c:pt>
                <c:pt idx="11545">
                  <c:v>-124.785</c:v>
                </c:pt>
                <c:pt idx="11546">
                  <c:v>-124.783</c:v>
                </c:pt>
                <c:pt idx="11547">
                  <c:v>-124.78100000000001</c:v>
                </c:pt>
                <c:pt idx="11548">
                  <c:v>-124.779</c:v>
                </c:pt>
                <c:pt idx="11549">
                  <c:v>-124.777</c:v>
                </c:pt>
                <c:pt idx="11550">
                  <c:v>-124.77500000000001</c:v>
                </c:pt>
                <c:pt idx="11551">
                  <c:v>-124.773</c:v>
                </c:pt>
                <c:pt idx="11552">
                  <c:v>-124.771</c:v>
                </c:pt>
                <c:pt idx="11553">
                  <c:v>-124.76900000000001</c:v>
                </c:pt>
                <c:pt idx="11554">
                  <c:v>-124.767</c:v>
                </c:pt>
                <c:pt idx="11555">
                  <c:v>-124.765</c:v>
                </c:pt>
                <c:pt idx="11556">
                  <c:v>-124.76300000000001</c:v>
                </c:pt>
                <c:pt idx="11557">
                  <c:v>-124.761</c:v>
                </c:pt>
                <c:pt idx="11558">
                  <c:v>-124.759</c:v>
                </c:pt>
                <c:pt idx="11559">
                  <c:v>-124.75700000000001</c:v>
                </c:pt>
                <c:pt idx="11560">
                  <c:v>-124.755</c:v>
                </c:pt>
                <c:pt idx="11561">
                  <c:v>-124.753</c:v>
                </c:pt>
                <c:pt idx="11562">
                  <c:v>-124.751</c:v>
                </c:pt>
                <c:pt idx="11563">
                  <c:v>-124.749</c:v>
                </c:pt>
                <c:pt idx="11564">
                  <c:v>-124.747</c:v>
                </c:pt>
                <c:pt idx="11565">
                  <c:v>-124.745</c:v>
                </c:pt>
                <c:pt idx="11566">
                  <c:v>-124.74299999999999</c:v>
                </c:pt>
                <c:pt idx="11567">
                  <c:v>-124.741</c:v>
                </c:pt>
                <c:pt idx="11568">
                  <c:v>-124.739</c:v>
                </c:pt>
                <c:pt idx="11569">
                  <c:v>-124.73699999999999</c:v>
                </c:pt>
                <c:pt idx="11570">
                  <c:v>-124.735</c:v>
                </c:pt>
                <c:pt idx="11571">
                  <c:v>-124.733</c:v>
                </c:pt>
                <c:pt idx="11572">
                  <c:v>-124.73099999999999</c:v>
                </c:pt>
                <c:pt idx="11573">
                  <c:v>-124.729</c:v>
                </c:pt>
                <c:pt idx="11574">
                  <c:v>-124.727</c:v>
                </c:pt>
                <c:pt idx="11575">
                  <c:v>-124.72499999999999</c:v>
                </c:pt>
                <c:pt idx="11576">
                  <c:v>-124.723</c:v>
                </c:pt>
                <c:pt idx="11577">
                  <c:v>-124.721</c:v>
                </c:pt>
                <c:pt idx="11578">
                  <c:v>-124.71899999999999</c:v>
                </c:pt>
                <c:pt idx="11579">
                  <c:v>-124.717</c:v>
                </c:pt>
                <c:pt idx="11580">
                  <c:v>-124.715</c:v>
                </c:pt>
                <c:pt idx="11581">
                  <c:v>-124.71299999999999</c:v>
                </c:pt>
                <c:pt idx="11582">
                  <c:v>-124.711</c:v>
                </c:pt>
                <c:pt idx="11583">
                  <c:v>-124.709</c:v>
                </c:pt>
                <c:pt idx="11584">
                  <c:v>-124.70699999999999</c:v>
                </c:pt>
                <c:pt idx="11585">
                  <c:v>-124.705</c:v>
                </c:pt>
                <c:pt idx="11586">
                  <c:v>-124.703</c:v>
                </c:pt>
                <c:pt idx="11587">
                  <c:v>-124.70099999999999</c:v>
                </c:pt>
                <c:pt idx="11588">
                  <c:v>-124.699</c:v>
                </c:pt>
                <c:pt idx="11589">
                  <c:v>-124.697</c:v>
                </c:pt>
                <c:pt idx="11590">
                  <c:v>-124.69499999999999</c:v>
                </c:pt>
                <c:pt idx="11591">
                  <c:v>-124.693</c:v>
                </c:pt>
                <c:pt idx="11592">
                  <c:v>-124.691</c:v>
                </c:pt>
                <c:pt idx="11593">
                  <c:v>-124.68899999999999</c:v>
                </c:pt>
                <c:pt idx="11594">
                  <c:v>-124.687</c:v>
                </c:pt>
                <c:pt idx="11595">
                  <c:v>-124.685</c:v>
                </c:pt>
                <c:pt idx="11596">
                  <c:v>-124.68299999999999</c:v>
                </c:pt>
                <c:pt idx="11597">
                  <c:v>-124.681</c:v>
                </c:pt>
                <c:pt idx="11598">
                  <c:v>-124.679</c:v>
                </c:pt>
                <c:pt idx="11599">
                  <c:v>-124.67699999999999</c:v>
                </c:pt>
                <c:pt idx="11600">
                  <c:v>-124.675</c:v>
                </c:pt>
                <c:pt idx="11601">
                  <c:v>-124.673</c:v>
                </c:pt>
                <c:pt idx="11602">
                  <c:v>-124.67099999999999</c:v>
                </c:pt>
                <c:pt idx="11603">
                  <c:v>-124.669</c:v>
                </c:pt>
                <c:pt idx="11604">
                  <c:v>-124.667</c:v>
                </c:pt>
                <c:pt idx="11605">
                  <c:v>-124.66499999999999</c:v>
                </c:pt>
                <c:pt idx="11606">
                  <c:v>-124.663</c:v>
                </c:pt>
                <c:pt idx="11607">
                  <c:v>-124.661</c:v>
                </c:pt>
                <c:pt idx="11608">
                  <c:v>-124.65899999999999</c:v>
                </c:pt>
                <c:pt idx="11609">
                  <c:v>-124.657</c:v>
                </c:pt>
                <c:pt idx="11610">
                  <c:v>-124.655</c:v>
                </c:pt>
                <c:pt idx="11611">
                  <c:v>-124.65299999999999</c:v>
                </c:pt>
                <c:pt idx="11612">
                  <c:v>-124.651</c:v>
                </c:pt>
                <c:pt idx="11613">
                  <c:v>-124.649</c:v>
                </c:pt>
                <c:pt idx="11614">
                  <c:v>-124.64699999999999</c:v>
                </c:pt>
                <c:pt idx="11615">
                  <c:v>-124.645</c:v>
                </c:pt>
                <c:pt idx="11616">
                  <c:v>-124.643</c:v>
                </c:pt>
                <c:pt idx="11617">
                  <c:v>-124.64099999999999</c:v>
                </c:pt>
                <c:pt idx="11618">
                  <c:v>-124.639</c:v>
                </c:pt>
                <c:pt idx="11619">
                  <c:v>-124.637</c:v>
                </c:pt>
                <c:pt idx="11620">
                  <c:v>-124.63500000000001</c:v>
                </c:pt>
                <c:pt idx="11621">
                  <c:v>-124.633</c:v>
                </c:pt>
                <c:pt idx="11622">
                  <c:v>-124.631</c:v>
                </c:pt>
                <c:pt idx="11623">
                  <c:v>-124.629</c:v>
                </c:pt>
                <c:pt idx="11624">
                  <c:v>-124.627</c:v>
                </c:pt>
                <c:pt idx="11625">
                  <c:v>-124.625</c:v>
                </c:pt>
                <c:pt idx="11626">
                  <c:v>-124.623</c:v>
                </c:pt>
                <c:pt idx="11627">
                  <c:v>-124.621</c:v>
                </c:pt>
                <c:pt idx="11628">
                  <c:v>-124.619</c:v>
                </c:pt>
                <c:pt idx="11629">
                  <c:v>-124.617</c:v>
                </c:pt>
                <c:pt idx="11630">
                  <c:v>-124.61499999999999</c:v>
                </c:pt>
                <c:pt idx="11631">
                  <c:v>-124.613</c:v>
                </c:pt>
                <c:pt idx="11632">
                  <c:v>-124.611</c:v>
                </c:pt>
                <c:pt idx="11633">
                  <c:v>-124.60900000000001</c:v>
                </c:pt>
                <c:pt idx="11634">
                  <c:v>-124.607</c:v>
                </c:pt>
                <c:pt idx="11635">
                  <c:v>-124.605</c:v>
                </c:pt>
                <c:pt idx="11636">
                  <c:v>-124.60300000000001</c:v>
                </c:pt>
                <c:pt idx="11637">
                  <c:v>-124.601</c:v>
                </c:pt>
                <c:pt idx="11638">
                  <c:v>-124.599</c:v>
                </c:pt>
                <c:pt idx="11639">
                  <c:v>-124.59700000000001</c:v>
                </c:pt>
                <c:pt idx="11640">
                  <c:v>-124.595</c:v>
                </c:pt>
                <c:pt idx="11641">
                  <c:v>-124.593</c:v>
                </c:pt>
                <c:pt idx="11642">
                  <c:v>-124.59100000000001</c:v>
                </c:pt>
                <c:pt idx="11643">
                  <c:v>-124.589</c:v>
                </c:pt>
                <c:pt idx="11644">
                  <c:v>-124.587</c:v>
                </c:pt>
                <c:pt idx="11645">
                  <c:v>-124.58500000000001</c:v>
                </c:pt>
                <c:pt idx="11646">
                  <c:v>-124.583</c:v>
                </c:pt>
                <c:pt idx="11647">
                  <c:v>-124.581</c:v>
                </c:pt>
                <c:pt idx="11648">
                  <c:v>-124.57900000000001</c:v>
                </c:pt>
                <c:pt idx="11649">
                  <c:v>-124.577</c:v>
                </c:pt>
                <c:pt idx="11650">
                  <c:v>-124.575</c:v>
                </c:pt>
                <c:pt idx="11651">
                  <c:v>-124.57300000000001</c:v>
                </c:pt>
                <c:pt idx="11652">
                  <c:v>-124.571</c:v>
                </c:pt>
                <c:pt idx="11653">
                  <c:v>-124.569</c:v>
                </c:pt>
                <c:pt idx="11654">
                  <c:v>-124.56700000000001</c:v>
                </c:pt>
                <c:pt idx="11655">
                  <c:v>-124.565</c:v>
                </c:pt>
                <c:pt idx="11656">
                  <c:v>-124.563</c:v>
                </c:pt>
                <c:pt idx="11657">
                  <c:v>-124.56100000000001</c:v>
                </c:pt>
                <c:pt idx="11658">
                  <c:v>-124.559</c:v>
                </c:pt>
                <c:pt idx="11659">
                  <c:v>-124.557</c:v>
                </c:pt>
                <c:pt idx="11660">
                  <c:v>-124.55500000000001</c:v>
                </c:pt>
                <c:pt idx="11661">
                  <c:v>-124.553</c:v>
                </c:pt>
                <c:pt idx="11662">
                  <c:v>-124.551</c:v>
                </c:pt>
                <c:pt idx="11663">
                  <c:v>-124.54900000000001</c:v>
                </c:pt>
                <c:pt idx="11664">
                  <c:v>-124.547</c:v>
                </c:pt>
                <c:pt idx="11665">
                  <c:v>-124.545</c:v>
                </c:pt>
                <c:pt idx="11666">
                  <c:v>-124.54300000000001</c:v>
                </c:pt>
                <c:pt idx="11667">
                  <c:v>-124.541</c:v>
                </c:pt>
                <c:pt idx="11668">
                  <c:v>-124.539</c:v>
                </c:pt>
                <c:pt idx="11669">
                  <c:v>-124.53700000000001</c:v>
                </c:pt>
                <c:pt idx="11670">
                  <c:v>-124.535</c:v>
                </c:pt>
                <c:pt idx="11671">
                  <c:v>-124.533</c:v>
                </c:pt>
                <c:pt idx="11672">
                  <c:v>-124.53100000000001</c:v>
                </c:pt>
                <c:pt idx="11673">
                  <c:v>-124.529</c:v>
                </c:pt>
                <c:pt idx="11674">
                  <c:v>-124.527</c:v>
                </c:pt>
                <c:pt idx="11675">
                  <c:v>-124.52500000000001</c:v>
                </c:pt>
                <c:pt idx="11676">
                  <c:v>-124.523</c:v>
                </c:pt>
                <c:pt idx="11677">
                  <c:v>-124.521</c:v>
                </c:pt>
                <c:pt idx="11678">
                  <c:v>-124.51900000000001</c:v>
                </c:pt>
                <c:pt idx="11679">
                  <c:v>-124.517</c:v>
                </c:pt>
                <c:pt idx="11680">
                  <c:v>-124.515</c:v>
                </c:pt>
                <c:pt idx="11681">
                  <c:v>-124.51300000000001</c:v>
                </c:pt>
                <c:pt idx="11682">
                  <c:v>-124.511</c:v>
                </c:pt>
                <c:pt idx="11683">
                  <c:v>-124.509</c:v>
                </c:pt>
                <c:pt idx="11684">
                  <c:v>-124.50700000000001</c:v>
                </c:pt>
                <c:pt idx="11685">
                  <c:v>-124.505</c:v>
                </c:pt>
                <c:pt idx="11686">
                  <c:v>-124.503</c:v>
                </c:pt>
                <c:pt idx="11687">
                  <c:v>-124.501</c:v>
                </c:pt>
                <c:pt idx="11688">
                  <c:v>-124.499</c:v>
                </c:pt>
                <c:pt idx="11689">
                  <c:v>-124.497</c:v>
                </c:pt>
                <c:pt idx="11690">
                  <c:v>-124.495</c:v>
                </c:pt>
                <c:pt idx="11691">
                  <c:v>-124.49299999999999</c:v>
                </c:pt>
                <c:pt idx="11692">
                  <c:v>-124.491</c:v>
                </c:pt>
                <c:pt idx="11693">
                  <c:v>-124.489</c:v>
                </c:pt>
                <c:pt idx="11694">
                  <c:v>-124.48699999999999</c:v>
                </c:pt>
                <c:pt idx="11695">
                  <c:v>-124.485</c:v>
                </c:pt>
                <c:pt idx="11696">
                  <c:v>-124.483</c:v>
                </c:pt>
                <c:pt idx="11697">
                  <c:v>-124.48099999999999</c:v>
                </c:pt>
                <c:pt idx="11698">
                  <c:v>-124.479</c:v>
                </c:pt>
                <c:pt idx="11699">
                  <c:v>-124.477</c:v>
                </c:pt>
                <c:pt idx="11700">
                  <c:v>-124.47499999999999</c:v>
                </c:pt>
                <c:pt idx="11701">
                  <c:v>-124.473</c:v>
                </c:pt>
                <c:pt idx="11702">
                  <c:v>-124.471</c:v>
                </c:pt>
                <c:pt idx="11703">
                  <c:v>-124.46899999999999</c:v>
                </c:pt>
                <c:pt idx="11704">
                  <c:v>-124.467</c:v>
                </c:pt>
                <c:pt idx="11705">
                  <c:v>-124.465</c:v>
                </c:pt>
                <c:pt idx="11706">
                  <c:v>-124.46299999999999</c:v>
                </c:pt>
                <c:pt idx="11707">
                  <c:v>-124.461</c:v>
                </c:pt>
                <c:pt idx="11708">
                  <c:v>-124.459</c:v>
                </c:pt>
                <c:pt idx="11709">
                  <c:v>-124.45699999999999</c:v>
                </c:pt>
                <c:pt idx="11710">
                  <c:v>-124.455</c:v>
                </c:pt>
                <c:pt idx="11711">
                  <c:v>-124.453</c:v>
                </c:pt>
                <c:pt idx="11712">
                  <c:v>-124.45099999999999</c:v>
                </c:pt>
                <c:pt idx="11713">
                  <c:v>-124.449</c:v>
                </c:pt>
                <c:pt idx="11714">
                  <c:v>-124.447</c:v>
                </c:pt>
                <c:pt idx="11715">
                  <c:v>-124.44499999999999</c:v>
                </c:pt>
                <c:pt idx="11716">
                  <c:v>-124.443</c:v>
                </c:pt>
                <c:pt idx="11717">
                  <c:v>-124.441</c:v>
                </c:pt>
                <c:pt idx="11718">
                  <c:v>-124.43899999999999</c:v>
                </c:pt>
                <c:pt idx="11719">
                  <c:v>-124.437</c:v>
                </c:pt>
                <c:pt idx="11720">
                  <c:v>-124.435</c:v>
                </c:pt>
                <c:pt idx="11721">
                  <c:v>-124.43299999999999</c:v>
                </c:pt>
                <c:pt idx="11722">
                  <c:v>-124.431</c:v>
                </c:pt>
                <c:pt idx="11723">
                  <c:v>-124.429</c:v>
                </c:pt>
                <c:pt idx="11724">
                  <c:v>-124.42699999999999</c:v>
                </c:pt>
                <c:pt idx="11725">
                  <c:v>-124.425</c:v>
                </c:pt>
                <c:pt idx="11726">
                  <c:v>-124.423</c:v>
                </c:pt>
                <c:pt idx="11727">
                  <c:v>-124.42099999999999</c:v>
                </c:pt>
                <c:pt idx="11728">
                  <c:v>-124.419</c:v>
                </c:pt>
                <c:pt idx="11729">
                  <c:v>-124.417</c:v>
                </c:pt>
                <c:pt idx="11730">
                  <c:v>-124.41499999999999</c:v>
                </c:pt>
                <c:pt idx="11731">
                  <c:v>-124.413</c:v>
                </c:pt>
                <c:pt idx="11732">
                  <c:v>-124.411</c:v>
                </c:pt>
                <c:pt idx="11733">
                  <c:v>-124.40899999999999</c:v>
                </c:pt>
                <c:pt idx="11734">
                  <c:v>-124.407</c:v>
                </c:pt>
                <c:pt idx="11735">
                  <c:v>-124.405</c:v>
                </c:pt>
                <c:pt idx="11736">
                  <c:v>-124.40299999999999</c:v>
                </c:pt>
                <c:pt idx="11737">
                  <c:v>-124.401</c:v>
                </c:pt>
                <c:pt idx="11738">
                  <c:v>-124.399</c:v>
                </c:pt>
                <c:pt idx="11739">
                  <c:v>-124.39699999999999</c:v>
                </c:pt>
                <c:pt idx="11740">
                  <c:v>-124.395</c:v>
                </c:pt>
                <c:pt idx="11741">
                  <c:v>-124.393</c:v>
                </c:pt>
                <c:pt idx="11742">
                  <c:v>-124.39099999999999</c:v>
                </c:pt>
                <c:pt idx="11743">
                  <c:v>-124.389</c:v>
                </c:pt>
                <c:pt idx="11744">
                  <c:v>-124.387</c:v>
                </c:pt>
                <c:pt idx="11745">
                  <c:v>-124.38500000000001</c:v>
                </c:pt>
                <c:pt idx="11746">
                  <c:v>-124.383</c:v>
                </c:pt>
                <c:pt idx="11747">
                  <c:v>-124.381</c:v>
                </c:pt>
                <c:pt idx="11748">
                  <c:v>-124.379</c:v>
                </c:pt>
                <c:pt idx="11749">
                  <c:v>-124.377</c:v>
                </c:pt>
                <c:pt idx="11750">
                  <c:v>-124.375</c:v>
                </c:pt>
                <c:pt idx="11751">
                  <c:v>-124.373</c:v>
                </c:pt>
                <c:pt idx="11752">
                  <c:v>-124.371</c:v>
                </c:pt>
                <c:pt idx="11753">
                  <c:v>-124.369</c:v>
                </c:pt>
                <c:pt idx="11754">
                  <c:v>-124.367</c:v>
                </c:pt>
                <c:pt idx="11755">
                  <c:v>-124.36499999999999</c:v>
                </c:pt>
                <c:pt idx="11756">
                  <c:v>-124.363</c:v>
                </c:pt>
                <c:pt idx="11757">
                  <c:v>-124.361</c:v>
                </c:pt>
                <c:pt idx="11758">
                  <c:v>-124.35900000000001</c:v>
                </c:pt>
                <c:pt idx="11759">
                  <c:v>-124.357</c:v>
                </c:pt>
                <c:pt idx="11760">
                  <c:v>-124.355</c:v>
                </c:pt>
                <c:pt idx="11761">
                  <c:v>-124.35300000000001</c:v>
                </c:pt>
                <c:pt idx="11762">
                  <c:v>-124.351</c:v>
                </c:pt>
                <c:pt idx="11763">
                  <c:v>-124.349</c:v>
                </c:pt>
                <c:pt idx="11764">
                  <c:v>-124.34700000000001</c:v>
                </c:pt>
                <c:pt idx="11765">
                  <c:v>-124.345</c:v>
                </c:pt>
                <c:pt idx="11766">
                  <c:v>-124.343</c:v>
                </c:pt>
                <c:pt idx="11767">
                  <c:v>-124.34100000000001</c:v>
                </c:pt>
                <c:pt idx="11768">
                  <c:v>-124.339</c:v>
                </c:pt>
                <c:pt idx="11769">
                  <c:v>-124.337</c:v>
                </c:pt>
                <c:pt idx="11770">
                  <c:v>-124.33500000000001</c:v>
                </c:pt>
                <c:pt idx="11771">
                  <c:v>-124.333</c:v>
                </c:pt>
                <c:pt idx="11772">
                  <c:v>-124.331</c:v>
                </c:pt>
                <c:pt idx="11773">
                  <c:v>-124.32900000000001</c:v>
                </c:pt>
                <c:pt idx="11774">
                  <c:v>-124.327</c:v>
                </c:pt>
                <c:pt idx="11775">
                  <c:v>-124.325</c:v>
                </c:pt>
                <c:pt idx="11776">
                  <c:v>-124.32300000000001</c:v>
                </c:pt>
                <c:pt idx="11777">
                  <c:v>-124.321</c:v>
                </c:pt>
                <c:pt idx="11778">
                  <c:v>-124.319</c:v>
                </c:pt>
                <c:pt idx="11779">
                  <c:v>-124.31700000000001</c:v>
                </c:pt>
                <c:pt idx="11780">
                  <c:v>-124.315</c:v>
                </c:pt>
                <c:pt idx="11781">
                  <c:v>-124.313</c:v>
                </c:pt>
                <c:pt idx="11782">
                  <c:v>-124.31100000000001</c:v>
                </c:pt>
                <c:pt idx="11783">
                  <c:v>-124.309</c:v>
                </c:pt>
                <c:pt idx="11784">
                  <c:v>-124.307</c:v>
                </c:pt>
                <c:pt idx="11785">
                  <c:v>-124.30500000000001</c:v>
                </c:pt>
                <c:pt idx="11786">
                  <c:v>-124.303</c:v>
                </c:pt>
                <c:pt idx="11787">
                  <c:v>-124.301</c:v>
                </c:pt>
                <c:pt idx="11788">
                  <c:v>-124.29900000000001</c:v>
                </c:pt>
                <c:pt idx="11789">
                  <c:v>-124.297</c:v>
                </c:pt>
                <c:pt idx="11790">
                  <c:v>-124.295</c:v>
                </c:pt>
                <c:pt idx="11791">
                  <c:v>-124.29300000000001</c:v>
                </c:pt>
                <c:pt idx="11792">
                  <c:v>-124.291</c:v>
                </c:pt>
                <c:pt idx="11793">
                  <c:v>-124.289</c:v>
                </c:pt>
                <c:pt idx="11794">
                  <c:v>-124.28700000000001</c:v>
                </c:pt>
                <c:pt idx="11795">
                  <c:v>-124.285</c:v>
                </c:pt>
                <c:pt idx="11796">
                  <c:v>-124.283</c:v>
                </c:pt>
                <c:pt idx="11797">
                  <c:v>-124.28100000000001</c:v>
                </c:pt>
                <c:pt idx="11798">
                  <c:v>-124.279</c:v>
                </c:pt>
                <c:pt idx="11799">
                  <c:v>-124.277</c:v>
                </c:pt>
                <c:pt idx="11800">
                  <c:v>-124.27500000000001</c:v>
                </c:pt>
                <c:pt idx="11801">
                  <c:v>-124.273</c:v>
                </c:pt>
                <c:pt idx="11802">
                  <c:v>-124.271</c:v>
                </c:pt>
                <c:pt idx="11803">
                  <c:v>-124.26900000000001</c:v>
                </c:pt>
                <c:pt idx="11804">
                  <c:v>-124.267</c:v>
                </c:pt>
                <c:pt idx="11805">
                  <c:v>-124.265</c:v>
                </c:pt>
                <c:pt idx="11806">
                  <c:v>-124.26300000000001</c:v>
                </c:pt>
                <c:pt idx="11807">
                  <c:v>-124.261</c:v>
                </c:pt>
                <c:pt idx="11808">
                  <c:v>-124.259</c:v>
                </c:pt>
                <c:pt idx="11809">
                  <c:v>-124.25700000000001</c:v>
                </c:pt>
                <c:pt idx="11810">
                  <c:v>-124.255</c:v>
                </c:pt>
                <c:pt idx="11811">
                  <c:v>-124.253</c:v>
                </c:pt>
                <c:pt idx="11812">
                  <c:v>-124.251</c:v>
                </c:pt>
                <c:pt idx="11813">
                  <c:v>-124.249</c:v>
                </c:pt>
                <c:pt idx="11814">
                  <c:v>-124.247</c:v>
                </c:pt>
                <c:pt idx="11815">
                  <c:v>-124.245</c:v>
                </c:pt>
                <c:pt idx="11816">
                  <c:v>-124.24299999999999</c:v>
                </c:pt>
                <c:pt idx="11817">
                  <c:v>-124.241</c:v>
                </c:pt>
                <c:pt idx="11818">
                  <c:v>-124.239</c:v>
                </c:pt>
                <c:pt idx="11819">
                  <c:v>-124.23699999999999</c:v>
                </c:pt>
                <c:pt idx="11820">
                  <c:v>-124.235</c:v>
                </c:pt>
                <c:pt idx="11821">
                  <c:v>-124.233</c:v>
                </c:pt>
                <c:pt idx="11822">
                  <c:v>-124.23099999999999</c:v>
                </c:pt>
                <c:pt idx="11823">
                  <c:v>-124.229</c:v>
                </c:pt>
                <c:pt idx="11824">
                  <c:v>-124.227</c:v>
                </c:pt>
                <c:pt idx="11825">
                  <c:v>-124.22499999999999</c:v>
                </c:pt>
                <c:pt idx="11826">
                  <c:v>-124.223</c:v>
                </c:pt>
                <c:pt idx="11827">
                  <c:v>-124.221</c:v>
                </c:pt>
                <c:pt idx="11828">
                  <c:v>-124.21899999999999</c:v>
                </c:pt>
                <c:pt idx="11829">
                  <c:v>-124.217</c:v>
                </c:pt>
                <c:pt idx="11830">
                  <c:v>-124.215</c:v>
                </c:pt>
                <c:pt idx="11831">
                  <c:v>-124.21299999999999</c:v>
                </c:pt>
                <c:pt idx="11832">
                  <c:v>-124.211</c:v>
                </c:pt>
                <c:pt idx="11833">
                  <c:v>-124.209</c:v>
                </c:pt>
                <c:pt idx="11834">
                  <c:v>-124.20699999999999</c:v>
                </c:pt>
                <c:pt idx="11835">
                  <c:v>-124.205</c:v>
                </c:pt>
                <c:pt idx="11836">
                  <c:v>-124.203</c:v>
                </c:pt>
                <c:pt idx="11837">
                  <c:v>-124.20099999999999</c:v>
                </c:pt>
                <c:pt idx="11838">
                  <c:v>-124.199</c:v>
                </c:pt>
                <c:pt idx="11839">
                  <c:v>-124.197</c:v>
                </c:pt>
                <c:pt idx="11840">
                  <c:v>-124.19499999999999</c:v>
                </c:pt>
                <c:pt idx="11841">
                  <c:v>-124.193</c:v>
                </c:pt>
                <c:pt idx="11842">
                  <c:v>-124.191</c:v>
                </c:pt>
                <c:pt idx="11843">
                  <c:v>-124.18899999999999</c:v>
                </c:pt>
                <c:pt idx="11844">
                  <c:v>-124.187</c:v>
                </c:pt>
                <c:pt idx="11845">
                  <c:v>-124.185</c:v>
                </c:pt>
                <c:pt idx="11846">
                  <c:v>-124.18299999999999</c:v>
                </c:pt>
                <c:pt idx="11847">
                  <c:v>-124.181</c:v>
                </c:pt>
                <c:pt idx="11848">
                  <c:v>-124.179</c:v>
                </c:pt>
                <c:pt idx="11849">
                  <c:v>-124.17699999999999</c:v>
                </c:pt>
                <c:pt idx="11850">
                  <c:v>-124.175</c:v>
                </c:pt>
                <c:pt idx="11851">
                  <c:v>-124.173</c:v>
                </c:pt>
                <c:pt idx="11852">
                  <c:v>-124.17099999999999</c:v>
                </c:pt>
                <c:pt idx="11853">
                  <c:v>-124.169</c:v>
                </c:pt>
                <c:pt idx="11854">
                  <c:v>-124.167</c:v>
                </c:pt>
                <c:pt idx="11855">
                  <c:v>-124.16499999999999</c:v>
                </c:pt>
                <c:pt idx="11856">
                  <c:v>-124.163</c:v>
                </c:pt>
                <c:pt idx="11857">
                  <c:v>-124.161</c:v>
                </c:pt>
                <c:pt idx="11858">
                  <c:v>-124.15899999999999</c:v>
                </c:pt>
                <c:pt idx="11859">
                  <c:v>-124.157</c:v>
                </c:pt>
                <c:pt idx="11860">
                  <c:v>-124.155</c:v>
                </c:pt>
                <c:pt idx="11861">
                  <c:v>-124.15299999999999</c:v>
                </c:pt>
                <c:pt idx="11862">
                  <c:v>-124.151</c:v>
                </c:pt>
                <c:pt idx="11863">
                  <c:v>-124.149</c:v>
                </c:pt>
                <c:pt idx="11864">
                  <c:v>-124.14699999999999</c:v>
                </c:pt>
                <c:pt idx="11865">
                  <c:v>-124.145</c:v>
                </c:pt>
                <c:pt idx="11866">
                  <c:v>-124.143</c:v>
                </c:pt>
                <c:pt idx="11867">
                  <c:v>-124.14099999999999</c:v>
                </c:pt>
                <c:pt idx="11868">
                  <c:v>-124.139</c:v>
                </c:pt>
                <c:pt idx="11869">
                  <c:v>-124.137</c:v>
                </c:pt>
                <c:pt idx="11870">
                  <c:v>-124.13500000000001</c:v>
                </c:pt>
                <c:pt idx="11871">
                  <c:v>-124.133</c:v>
                </c:pt>
                <c:pt idx="11872">
                  <c:v>-124.131</c:v>
                </c:pt>
                <c:pt idx="11873">
                  <c:v>-124.129</c:v>
                </c:pt>
                <c:pt idx="11874">
                  <c:v>-124.127</c:v>
                </c:pt>
                <c:pt idx="11875">
                  <c:v>-124.125</c:v>
                </c:pt>
                <c:pt idx="11876">
                  <c:v>-124.123</c:v>
                </c:pt>
                <c:pt idx="11877">
                  <c:v>-124.121</c:v>
                </c:pt>
                <c:pt idx="11878">
                  <c:v>-124.119</c:v>
                </c:pt>
                <c:pt idx="11879">
                  <c:v>-124.117</c:v>
                </c:pt>
                <c:pt idx="11880">
                  <c:v>-124.11499999999999</c:v>
                </c:pt>
                <c:pt idx="11881">
                  <c:v>-124.113</c:v>
                </c:pt>
                <c:pt idx="11882">
                  <c:v>-124.111</c:v>
                </c:pt>
                <c:pt idx="11883">
                  <c:v>-124.10900000000001</c:v>
                </c:pt>
                <c:pt idx="11884">
                  <c:v>-124.107</c:v>
                </c:pt>
                <c:pt idx="11885">
                  <c:v>-124.105</c:v>
                </c:pt>
                <c:pt idx="11886">
                  <c:v>-124.10300000000001</c:v>
                </c:pt>
                <c:pt idx="11887">
                  <c:v>-124.101</c:v>
                </c:pt>
                <c:pt idx="11888">
                  <c:v>-124.099</c:v>
                </c:pt>
                <c:pt idx="11889">
                  <c:v>-124.09700000000001</c:v>
                </c:pt>
                <c:pt idx="11890">
                  <c:v>-124.095</c:v>
                </c:pt>
                <c:pt idx="11891">
                  <c:v>-124.093</c:v>
                </c:pt>
                <c:pt idx="11892">
                  <c:v>-124.09100000000001</c:v>
                </c:pt>
                <c:pt idx="11893">
                  <c:v>-124.089</c:v>
                </c:pt>
                <c:pt idx="11894">
                  <c:v>-124.087</c:v>
                </c:pt>
                <c:pt idx="11895">
                  <c:v>-124.08500000000001</c:v>
                </c:pt>
                <c:pt idx="11896">
                  <c:v>-124.083</c:v>
                </c:pt>
                <c:pt idx="11897">
                  <c:v>-124.081</c:v>
                </c:pt>
                <c:pt idx="11898">
                  <c:v>-124.07900000000001</c:v>
                </c:pt>
                <c:pt idx="11899">
                  <c:v>-124.077</c:v>
                </c:pt>
                <c:pt idx="11900">
                  <c:v>-124.075</c:v>
                </c:pt>
                <c:pt idx="11901">
                  <c:v>-124.07300000000001</c:v>
                </c:pt>
                <c:pt idx="11902">
                  <c:v>-124.071</c:v>
                </c:pt>
                <c:pt idx="11903">
                  <c:v>-124.069</c:v>
                </c:pt>
                <c:pt idx="11904">
                  <c:v>-124.06700000000001</c:v>
                </c:pt>
                <c:pt idx="11905">
                  <c:v>-124.065</c:v>
                </c:pt>
                <c:pt idx="11906">
                  <c:v>-124.063</c:v>
                </c:pt>
                <c:pt idx="11907">
                  <c:v>-124.06100000000001</c:v>
                </c:pt>
                <c:pt idx="11908">
                  <c:v>-124.059</c:v>
                </c:pt>
                <c:pt idx="11909">
                  <c:v>-124.057</c:v>
                </c:pt>
                <c:pt idx="11910">
                  <c:v>-124.05500000000001</c:v>
                </c:pt>
                <c:pt idx="11911">
                  <c:v>-124.053</c:v>
                </c:pt>
                <c:pt idx="11912">
                  <c:v>-124.051</c:v>
                </c:pt>
                <c:pt idx="11913">
                  <c:v>-124.04900000000001</c:v>
                </c:pt>
                <c:pt idx="11914">
                  <c:v>-124.047</c:v>
                </c:pt>
                <c:pt idx="11915">
                  <c:v>-124.045</c:v>
                </c:pt>
                <c:pt idx="11916">
                  <c:v>-124.04300000000001</c:v>
                </c:pt>
                <c:pt idx="11917">
                  <c:v>-124.041</c:v>
                </c:pt>
                <c:pt idx="11918">
                  <c:v>-124.039</c:v>
                </c:pt>
                <c:pt idx="11919">
                  <c:v>-124.03700000000001</c:v>
                </c:pt>
                <c:pt idx="11920">
                  <c:v>-124.035</c:v>
                </c:pt>
                <c:pt idx="11921">
                  <c:v>-124.033</c:v>
                </c:pt>
                <c:pt idx="11922">
                  <c:v>-124.03100000000001</c:v>
                </c:pt>
                <c:pt idx="11923">
                  <c:v>-124.029</c:v>
                </c:pt>
                <c:pt idx="11924">
                  <c:v>-124.027</c:v>
                </c:pt>
                <c:pt idx="11925">
                  <c:v>-124.02500000000001</c:v>
                </c:pt>
                <c:pt idx="11926">
                  <c:v>-124.023</c:v>
                </c:pt>
                <c:pt idx="11927">
                  <c:v>-124.021</c:v>
                </c:pt>
                <c:pt idx="11928">
                  <c:v>-124.01900000000001</c:v>
                </c:pt>
                <c:pt idx="11929">
                  <c:v>-124.017</c:v>
                </c:pt>
                <c:pt idx="11930">
                  <c:v>-124.015</c:v>
                </c:pt>
                <c:pt idx="11931">
                  <c:v>-124.01300000000001</c:v>
                </c:pt>
                <c:pt idx="11932">
                  <c:v>-124.011</c:v>
                </c:pt>
                <c:pt idx="11933">
                  <c:v>-124.009</c:v>
                </c:pt>
                <c:pt idx="11934">
                  <c:v>-124.00700000000001</c:v>
                </c:pt>
                <c:pt idx="11935">
                  <c:v>-124.005</c:v>
                </c:pt>
                <c:pt idx="11936">
                  <c:v>-124.003</c:v>
                </c:pt>
                <c:pt idx="11937">
                  <c:v>-124.001</c:v>
                </c:pt>
                <c:pt idx="11938">
                  <c:v>-123.999</c:v>
                </c:pt>
                <c:pt idx="11939">
                  <c:v>-123.997</c:v>
                </c:pt>
                <c:pt idx="11940">
                  <c:v>-123.995</c:v>
                </c:pt>
                <c:pt idx="11941">
                  <c:v>-123.99299999999999</c:v>
                </c:pt>
                <c:pt idx="11942">
                  <c:v>-123.991</c:v>
                </c:pt>
                <c:pt idx="11943">
                  <c:v>-123.989</c:v>
                </c:pt>
                <c:pt idx="11944">
                  <c:v>-123.98699999999999</c:v>
                </c:pt>
                <c:pt idx="11945">
                  <c:v>-123.985</c:v>
                </c:pt>
                <c:pt idx="11946">
                  <c:v>-123.983</c:v>
                </c:pt>
                <c:pt idx="11947">
                  <c:v>-123.98099999999999</c:v>
                </c:pt>
                <c:pt idx="11948">
                  <c:v>-123.979</c:v>
                </c:pt>
                <c:pt idx="11949">
                  <c:v>-123.977</c:v>
                </c:pt>
                <c:pt idx="11950">
                  <c:v>-123.97499999999999</c:v>
                </c:pt>
                <c:pt idx="11951">
                  <c:v>-123.973</c:v>
                </c:pt>
                <c:pt idx="11952">
                  <c:v>-123.971</c:v>
                </c:pt>
                <c:pt idx="11953">
                  <c:v>-123.96899999999999</c:v>
                </c:pt>
                <c:pt idx="11954">
                  <c:v>-123.967</c:v>
                </c:pt>
                <c:pt idx="11955">
                  <c:v>-123.965</c:v>
                </c:pt>
                <c:pt idx="11956">
                  <c:v>-123.96299999999999</c:v>
                </c:pt>
                <c:pt idx="11957">
                  <c:v>-123.961</c:v>
                </c:pt>
                <c:pt idx="11958">
                  <c:v>-123.959</c:v>
                </c:pt>
                <c:pt idx="11959">
                  <c:v>-123.95699999999999</c:v>
                </c:pt>
                <c:pt idx="11960">
                  <c:v>-123.955</c:v>
                </c:pt>
                <c:pt idx="11961">
                  <c:v>-123.953</c:v>
                </c:pt>
                <c:pt idx="11962">
                  <c:v>-123.95099999999999</c:v>
                </c:pt>
                <c:pt idx="11963">
                  <c:v>-123.949</c:v>
                </c:pt>
                <c:pt idx="11964">
                  <c:v>-123.947</c:v>
                </c:pt>
                <c:pt idx="11965">
                  <c:v>-123.94499999999999</c:v>
                </c:pt>
                <c:pt idx="11966">
                  <c:v>-123.943</c:v>
                </c:pt>
                <c:pt idx="11967">
                  <c:v>-123.941</c:v>
                </c:pt>
                <c:pt idx="11968">
                  <c:v>-123.93899999999999</c:v>
                </c:pt>
                <c:pt idx="11969">
                  <c:v>-123.937</c:v>
                </c:pt>
                <c:pt idx="11970">
                  <c:v>-123.935</c:v>
                </c:pt>
                <c:pt idx="11971">
                  <c:v>-123.93299999999999</c:v>
                </c:pt>
                <c:pt idx="11972">
                  <c:v>-123.931</c:v>
                </c:pt>
                <c:pt idx="11973">
                  <c:v>-123.929</c:v>
                </c:pt>
                <c:pt idx="11974">
                  <c:v>-123.92699999999999</c:v>
                </c:pt>
                <c:pt idx="11975">
                  <c:v>-123.925</c:v>
                </c:pt>
                <c:pt idx="11976">
                  <c:v>-123.923</c:v>
                </c:pt>
                <c:pt idx="11977">
                  <c:v>-123.92099999999999</c:v>
                </c:pt>
                <c:pt idx="11978">
                  <c:v>-123.919</c:v>
                </c:pt>
                <c:pt idx="11979">
                  <c:v>-123.917</c:v>
                </c:pt>
                <c:pt idx="11980">
                  <c:v>-123.91499999999999</c:v>
                </c:pt>
                <c:pt idx="11981">
                  <c:v>-123.913</c:v>
                </c:pt>
                <c:pt idx="11982">
                  <c:v>-123.911</c:v>
                </c:pt>
                <c:pt idx="11983">
                  <c:v>-123.90899999999999</c:v>
                </c:pt>
                <c:pt idx="11984">
                  <c:v>-123.907</c:v>
                </c:pt>
                <c:pt idx="11985">
                  <c:v>-123.905</c:v>
                </c:pt>
                <c:pt idx="11986">
                  <c:v>-123.90299999999999</c:v>
                </c:pt>
                <c:pt idx="11987">
                  <c:v>-123.901</c:v>
                </c:pt>
                <c:pt idx="11988">
                  <c:v>-123.899</c:v>
                </c:pt>
                <c:pt idx="11989">
                  <c:v>-123.89699999999999</c:v>
                </c:pt>
                <c:pt idx="11990">
                  <c:v>-123.895</c:v>
                </c:pt>
                <c:pt idx="11991">
                  <c:v>-123.893</c:v>
                </c:pt>
                <c:pt idx="11992">
                  <c:v>-123.89099999999999</c:v>
                </c:pt>
                <c:pt idx="11993">
                  <c:v>-123.889</c:v>
                </c:pt>
                <c:pt idx="11994">
                  <c:v>-123.887</c:v>
                </c:pt>
                <c:pt idx="11995">
                  <c:v>-123.88500000000001</c:v>
                </c:pt>
                <c:pt idx="11996">
                  <c:v>-123.883</c:v>
                </c:pt>
                <c:pt idx="11997">
                  <c:v>-123.881</c:v>
                </c:pt>
                <c:pt idx="11998">
                  <c:v>-123.879</c:v>
                </c:pt>
                <c:pt idx="11999">
                  <c:v>-123.877</c:v>
                </c:pt>
                <c:pt idx="12000">
                  <c:v>-123.875</c:v>
                </c:pt>
                <c:pt idx="12001">
                  <c:v>-123.873</c:v>
                </c:pt>
                <c:pt idx="12002">
                  <c:v>-123.871</c:v>
                </c:pt>
                <c:pt idx="12003">
                  <c:v>-123.869</c:v>
                </c:pt>
                <c:pt idx="12004">
                  <c:v>-123.867</c:v>
                </c:pt>
                <c:pt idx="12005">
                  <c:v>-123.86499999999999</c:v>
                </c:pt>
                <c:pt idx="12006">
                  <c:v>-123.863</c:v>
                </c:pt>
                <c:pt idx="12007">
                  <c:v>-123.861</c:v>
                </c:pt>
                <c:pt idx="12008">
                  <c:v>-123.85900000000001</c:v>
                </c:pt>
                <c:pt idx="12009">
                  <c:v>-123.857</c:v>
                </c:pt>
                <c:pt idx="12010">
                  <c:v>-123.855</c:v>
                </c:pt>
                <c:pt idx="12011">
                  <c:v>-123.85300000000001</c:v>
                </c:pt>
                <c:pt idx="12012">
                  <c:v>-123.851</c:v>
                </c:pt>
                <c:pt idx="12013">
                  <c:v>-123.849</c:v>
                </c:pt>
                <c:pt idx="12014">
                  <c:v>-123.84700000000001</c:v>
                </c:pt>
                <c:pt idx="12015">
                  <c:v>-123.845</c:v>
                </c:pt>
                <c:pt idx="12016">
                  <c:v>-123.843</c:v>
                </c:pt>
                <c:pt idx="12017">
                  <c:v>-123.84100000000001</c:v>
                </c:pt>
                <c:pt idx="12018">
                  <c:v>-123.839</c:v>
                </c:pt>
                <c:pt idx="12019">
                  <c:v>-123.837</c:v>
                </c:pt>
                <c:pt idx="12020">
                  <c:v>-123.83500000000001</c:v>
                </c:pt>
                <c:pt idx="12021">
                  <c:v>-123.833</c:v>
                </c:pt>
                <c:pt idx="12022">
                  <c:v>-123.831</c:v>
                </c:pt>
                <c:pt idx="12023">
                  <c:v>-123.82900000000001</c:v>
                </c:pt>
                <c:pt idx="12024">
                  <c:v>-123.827</c:v>
                </c:pt>
                <c:pt idx="12025">
                  <c:v>-123.825</c:v>
                </c:pt>
                <c:pt idx="12026">
                  <c:v>-123.82300000000001</c:v>
                </c:pt>
                <c:pt idx="12027">
                  <c:v>-123.821</c:v>
                </c:pt>
                <c:pt idx="12028">
                  <c:v>-123.819</c:v>
                </c:pt>
                <c:pt idx="12029">
                  <c:v>-123.81700000000001</c:v>
                </c:pt>
                <c:pt idx="12030">
                  <c:v>-123.815</c:v>
                </c:pt>
                <c:pt idx="12031">
                  <c:v>-123.813</c:v>
                </c:pt>
                <c:pt idx="12032">
                  <c:v>-123.81100000000001</c:v>
                </c:pt>
                <c:pt idx="12033">
                  <c:v>-123.809</c:v>
                </c:pt>
                <c:pt idx="12034">
                  <c:v>-123.807</c:v>
                </c:pt>
                <c:pt idx="12035">
                  <c:v>-123.80500000000001</c:v>
                </c:pt>
                <c:pt idx="12036">
                  <c:v>-123.803</c:v>
                </c:pt>
                <c:pt idx="12037">
                  <c:v>-123.801</c:v>
                </c:pt>
                <c:pt idx="12038">
                  <c:v>-123.79900000000001</c:v>
                </c:pt>
                <c:pt idx="12039">
                  <c:v>-123.797</c:v>
                </c:pt>
                <c:pt idx="12040">
                  <c:v>-123.795</c:v>
                </c:pt>
                <c:pt idx="12041">
                  <c:v>-123.79300000000001</c:v>
                </c:pt>
                <c:pt idx="12042">
                  <c:v>-123.791</c:v>
                </c:pt>
                <c:pt idx="12043">
                  <c:v>-123.789</c:v>
                </c:pt>
                <c:pt idx="12044">
                  <c:v>-123.78700000000001</c:v>
                </c:pt>
                <c:pt idx="12045">
                  <c:v>-123.785</c:v>
                </c:pt>
                <c:pt idx="12046">
                  <c:v>-123.783</c:v>
                </c:pt>
                <c:pt idx="12047">
                  <c:v>-123.78100000000001</c:v>
                </c:pt>
                <c:pt idx="12048">
                  <c:v>-123.779</c:v>
                </c:pt>
                <c:pt idx="12049">
                  <c:v>-123.777</c:v>
                </c:pt>
                <c:pt idx="12050">
                  <c:v>-123.77500000000001</c:v>
                </c:pt>
                <c:pt idx="12051">
                  <c:v>-123.773</c:v>
                </c:pt>
                <c:pt idx="12052">
                  <c:v>-123.771</c:v>
                </c:pt>
                <c:pt idx="12053">
                  <c:v>-123.76900000000001</c:v>
                </c:pt>
                <c:pt idx="12054">
                  <c:v>-123.767</c:v>
                </c:pt>
                <c:pt idx="12055">
                  <c:v>-123.765</c:v>
                </c:pt>
                <c:pt idx="12056">
                  <c:v>-123.76300000000001</c:v>
                </c:pt>
                <c:pt idx="12057">
                  <c:v>-123.761</c:v>
                </c:pt>
                <c:pt idx="12058">
                  <c:v>-123.759</c:v>
                </c:pt>
                <c:pt idx="12059">
                  <c:v>-123.75700000000001</c:v>
                </c:pt>
                <c:pt idx="12060">
                  <c:v>-123.755</c:v>
                </c:pt>
                <c:pt idx="12061">
                  <c:v>-123.753</c:v>
                </c:pt>
                <c:pt idx="12062">
                  <c:v>-123.751</c:v>
                </c:pt>
                <c:pt idx="12063">
                  <c:v>-123.749</c:v>
                </c:pt>
                <c:pt idx="12064">
                  <c:v>-123.747</c:v>
                </c:pt>
                <c:pt idx="12065">
                  <c:v>-123.745</c:v>
                </c:pt>
                <c:pt idx="12066">
                  <c:v>-123.74299999999999</c:v>
                </c:pt>
                <c:pt idx="12067">
                  <c:v>-123.741</c:v>
                </c:pt>
                <c:pt idx="12068">
                  <c:v>-123.739</c:v>
                </c:pt>
                <c:pt idx="12069">
                  <c:v>-123.73699999999999</c:v>
                </c:pt>
                <c:pt idx="12070">
                  <c:v>-123.735</c:v>
                </c:pt>
                <c:pt idx="12071">
                  <c:v>-123.733</c:v>
                </c:pt>
                <c:pt idx="12072">
                  <c:v>-123.73099999999999</c:v>
                </c:pt>
                <c:pt idx="12073">
                  <c:v>-123.729</c:v>
                </c:pt>
                <c:pt idx="12074">
                  <c:v>-123.727</c:v>
                </c:pt>
                <c:pt idx="12075">
                  <c:v>-123.72499999999999</c:v>
                </c:pt>
                <c:pt idx="12076">
                  <c:v>-123.723</c:v>
                </c:pt>
                <c:pt idx="12077">
                  <c:v>-123.721</c:v>
                </c:pt>
                <c:pt idx="12078">
                  <c:v>-123.71899999999999</c:v>
                </c:pt>
                <c:pt idx="12079">
                  <c:v>-123.717</c:v>
                </c:pt>
                <c:pt idx="12080">
                  <c:v>-123.715</c:v>
                </c:pt>
                <c:pt idx="12081">
                  <c:v>-123.71299999999999</c:v>
                </c:pt>
                <c:pt idx="12082">
                  <c:v>-123.711</c:v>
                </c:pt>
                <c:pt idx="12083">
                  <c:v>-123.709</c:v>
                </c:pt>
                <c:pt idx="12084">
                  <c:v>-123.70699999999999</c:v>
                </c:pt>
                <c:pt idx="12085">
                  <c:v>-123.705</c:v>
                </c:pt>
                <c:pt idx="12086">
                  <c:v>-123.703</c:v>
                </c:pt>
                <c:pt idx="12087">
                  <c:v>-123.70099999999999</c:v>
                </c:pt>
                <c:pt idx="12088">
                  <c:v>-123.699</c:v>
                </c:pt>
                <c:pt idx="12089">
                  <c:v>-123.697</c:v>
                </c:pt>
                <c:pt idx="12090">
                  <c:v>-123.69499999999999</c:v>
                </c:pt>
                <c:pt idx="12091">
                  <c:v>-123.693</c:v>
                </c:pt>
                <c:pt idx="12092">
                  <c:v>-123.691</c:v>
                </c:pt>
                <c:pt idx="12093">
                  <c:v>-123.68899999999999</c:v>
                </c:pt>
                <c:pt idx="12094">
                  <c:v>-123.687</c:v>
                </c:pt>
                <c:pt idx="12095">
                  <c:v>-123.685</c:v>
                </c:pt>
                <c:pt idx="12096">
                  <c:v>-123.68299999999999</c:v>
                </c:pt>
                <c:pt idx="12097">
                  <c:v>-123.681</c:v>
                </c:pt>
                <c:pt idx="12098">
                  <c:v>-123.679</c:v>
                </c:pt>
                <c:pt idx="12099">
                  <c:v>-123.67699999999999</c:v>
                </c:pt>
                <c:pt idx="12100">
                  <c:v>-123.675</c:v>
                </c:pt>
                <c:pt idx="12101">
                  <c:v>-123.673</c:v>
                </c:pt>
                <c:pt idx="12102">
                  <c:v>-123.67099999999999</c:v>
                </c:pt>
                <c:pt idx="12103">
                  <c:v>-123.669</c:v>
                </c:pt>
                <c:pt idx="12104">
                  <c:v>-123.667</c:v>
                </c:pt>
                <c:pt idx="12105">
                  <c:v>-123.66499999999999</c:v>
                </c:pt>
                <c:pt idx="12106">
                  <c:v>-123.663</c:v>
                </c:pt>
                <c:pt idx="12107">
                  <c:v>-123.661</c:v>
                </c:pt>
                <c:pt idx="12108">
                  <c:v>-123.65899999999999</c:v>
                </c:pt>
                <c:pt idx="12109">
                  <c:v>-123.657</c:v>
                </c:pt>
                <c:pt idx="12110">
                  <c:v>-123.655</c:v>
                </c:pt>
                <c:pt idx="12111">
                  <c:v>-123.65299999999999</c:v>
                </c:pt>
                <c:pt idx="12112">
                  <c:v>-123.651</c:v>
                </c:pt>
                <c:pt idx="12113">
                  <c:v>-123.649</c:v>
                </c:pt>
                <c:pt idx="12114">
                  <c:v>-123.64699999999999</c:v>
                </c:pt>
                <c:pt idx="12115">
                  <c:v>-123.645</c:v>
                </c:pt>
                <c:pt idx="12116">
                  <c:v>-123.643</c:v>
                </c:pt>
                <c:pt idx="12117">
                  <c:v>-123.64099999999999</c:v>
                </c:pt>
                <c:pt idx="12118">
                  <c:v>-123.639</c:v>
                </c:pt>
                <c:pt idx="12119">
                  <c:v>-123.637</c:v>
                </c:pt>
                <c:pt idx="12120">
                  <c:v>-123.63500000000001</c:v>
                </c:pt>
                <c:pt idx="12121">
                  <c:v>-123.633</c:v>
                </c:pt>
                <c:pt idx="12122">
                  <c:v>-123.631</c:v>
                </c:pt>
                <c:pt idx="12123">
                  <c:v>-123.629</c:v>
                </c:pt>
                <c:pt idx="12124">
                  <c:v>-123.627</c:v>
                </c:pt>
                <c:pt idx="12125">
                  <c:v>-123.625</c:v>
                </c:pt>
                <c:pt idx="12126">
                  <c:v>-123.623</c:v>
                </c:pt>
                <c:pt idx="12127">
                  <c:v>-123.621</c:v>
                </c:pt>
                <c:pt idx="12128">
                  <c:v>-123.619</c:v>
                </c:pt>
                <c:pt idx="12129">
                  <c:v>-123.617</c:v>
                </c:pt>
                <c:pt idx="12130">
                  <c:v>-123.61499999999999</c:v>
                </c:pt>
                <c:pt idx="12131">
                  <c:v>-123.613</c:v>
                </c:pt>
                <c:pt idx="12132">
                  <c:v>-123.611</c:v>
                </c:pt>
                <c:pt idx="12133">
                  <c:v>-123.60900000000001</c:v>
                </c:pt>
                <c:pt idx="12134">
                  <c:v>-123.607</c:v>
                </c:pt>
                <c:pt idx="12135">
                  <c:v>-123.605</c:v>
                </c:pt>
                <c:pt idx="12136">
                  <c:v>-123.60300000000001</c:v>
                </c:pt>
                <c:pt idx="12137">
                  <c:v>-123.601</c:v>
                </c:pt>
                <c:pt idx="12138">
                  <c:v>-123.599</c:v>
                </c:pt>
                <c:pt idx="12139">
                  <c:v>-123.59700000000001</c:v>
                </c:pt>
                <c:pt idx="12140">
                  <c:v>-123.595</c:v>
                </c:pt>
                <c:pt idx="12141">
                  <c:v>-123.593</c:v>
                </c:pt>
                <c:pt idx="12142">
                  <c:v>-123.59100000000001</c:v>
                </c:pt>
                <c:pt idx="12143">
                  <c:v>-123.589</c:v>
                </c:pt>
                <c:pt idx="12144">
                  <c:v>-123.587</c:v>
                </c:pt>
                <c:pt idx="12145">
                  <c:v>-123.58500000000001</c:v>
                </c:pt>
                <c:pt idx="12146">
                  <c:v>-123.583</c:v>
                </c:pt>
                <c:pt idx="12147">
                  <c:v>-123.581</c:v>
                </c:pt>
                <c:pt idx="12148">
                  <c:v>-123.57900000000001</c:v>
                </c:pt>
                <c:pt idx="12149">
                  <c:v>-123.577</c:v>
                </c:pt>
                <c:pt idx="12150">
                  <c:v>-123.575</c:v>
                </c:pt>
                <c:pt idx="12151">
                  <c:v>-123.57300000000001</c:v>
                </c:pt>
                <c:pt idx="12152">
                  <c:v>-123.571</c:v>
                </c:pt>
                <c:pt idx="12153">
                  <c:v>-123.569</c:v>
                </c:pt>
                <c:pt idx="12154">
                  <c:v>-123.56700000000001</c:v>
                </c:pt>
                <c:pt idx="12155">
                  <c:v>-123.565</c:v>
                </c:pt>
                <c:pt idx="12156">
                  <c:v>-123.563</c:v>
                </c:pt>
                <c:pt idx="12157">
                  <c:v>-123.56100000000001</c:v>
                </c:pt>
                <c:pt idx="12158">
                  <c:v>-123.559</c:v>
                </c:pt>
                <c:pt idx="12159">
                  <c:v>-123.557</c:v>
                </c:pt>
                <c:pt idx="12160">
                  <c:v>-123.55500000000001</c:v>
                </c:pt>
                <c:pt idx="12161">
                  <c:v>-123.553</c:v>
                </c:pt>
                <c:pt idx="12162">
                  <c:v>-123.551</c:v>
                </c:pt>
                <c:pt idx="12163">
                  <c:v>-123.54900000000001</c:v>
                </c:pt>
                <c:pt idx="12164">
                  <c:v>-123.547</c:v>
                </c:pt>
                <c:pt idx="12165">
                  <c:v>-123.545</c:v>
                </c:pt>
                <c:pt idx="12166">
                  <c:v>-123.54300000000001</c:v>
                </c:pt>
                <c:pt idx="12167">
                  <c:v>-123.541</c:v>
                </c:pt>
                <c:pt idx="12168">
                  <c:v>-123.539</c:v>
                </c:pt>
                <c:pt idx="12169">
                  <c:v>-123.53700000000001</c:v>
                </c:pt>
                <c:pt idx="12170">
                  <c:v>-123.535</c:v>
                </c:pt>
                <c:pt idx="12171">
                  <c:v>-123.533</c:v>
                </c:pt>
                <c:pt idx="12172">
                  <c:v>-123.53100000000001</c:v>
                </c:pt>
                <c:pt idx="12173">
                  <c:v>-123.529</c:v>
                </c:pt>
                <c:pt idx="12174">
                  <c:v>-123.527</c:v>
                </c:pt>
                <c:pt idx="12175">
                  <c:v>-123.52500000000001</c:v>
                </c:pt>
                <c:pt idx="12176">
                  <c:v>-123.523</c:v>
                </c:pt>
                <c:pt idx="12177">
                  <c:v>-123.521</c:v>
                </c:pt>
                <c:pt idx="12178">
                  <c:v>-123.51900000000001</c:v>
                </c:pt>
                <c:pt idx="12179">
                  <c:v>-123.517</c:v>
                </c:pt>
                <c:pt idx="12180">
                  <c:v>-123.515</c:v>
                </c:pt>
                <c:pt idx="12181">
                  <c:v>-123.51300000000001</c:v>
                </c:pt>
                <c:pt idx="12182">
                  <c:v>-123.511</c:v>
                </c:pt>
                <c:pt idx="12183">
                  <c:v>-123.509</c:v>
                </c:pt>
                <c:pt idx="12184">
                  <c:v>-123.50700000000001</c:v>
                </c:pt>
                <c:pt idx="12185">
                  <c:v>-123.505</c:v>
                </c:pt>
                <c:pt idx="12186">
                  <c:v>-123.503</c:v>
                </c:pt>
                <c:pt idx="12187">
                  <c:v>-123.501</c:v>
                </c:pt>
                <c:pt idx="12188">
                  <c:v>-123.499</c:v>
                </c:pt>
                <c:pt idx="12189">
                  <c:v>-123.497</c:v>
                </c:pt>
                <c:pt idx="12190">
                  <c:v>-123.495</c:v>
                </c:pt>
                <c:pt idx="12191">
                  <c:v>-123.49299999999999</c:v>
                </c:pt>
                <c:pt idx="12192">
                  <c:v>-123.491</c:v>
                </c:pt>
                <c:pt idx="12193">
                  <c:v>-123.489</c:v>
                </c:pt>
                <c:pt idx="12194">
                  <c:v>-123.48699999999999</c:v>
                </c:pt>
                <c:pt idx="12195">
                  <c:v>-123.485</c:v>
                </c:pt>
                <c:pt idx="12196">
                  <c:v>-123.483</c:v>
                </c:pt>
                <c:pt idx="12197">
                  <c:v>-123.48099999999999</c:v>
                </c:pt>
                <c:pt idx="12198">
                  <c:v>-123.479</c:v>
                </c:pt>
                <c:pt idx="12199">
                  <c:v>-123.477</c:v>
                </c:pt>
                <c:pt idx="12200">
                  <c:v>-123.47499999999999</c:v>
                </c:pt>
                <c:pt idx="12201">
                  <c:v>-123.473</c:v>
                </c:pt>
                <c:pt idx="12202">
                  <c:v>-123.471</c:v>
                </c:pt>
                <c:pt idx="12203">
                  <c:v>-123.46899999999999</c:v>
                </c:pt>
                <c:pt idx="12204">
                  <c:v>-123.467</c:v>
                </c:pt>
                <c:pt idx="12205">
                  <c:v>-123.465</c:v>
                </c:pt>
                <c:pt idx="12206">
                  <c:v>-123.46299999999999</c:v>
                </c:pt>
                <c:pt idx="12207">
                  <c:v>-123.461</c:v>
                </c:pt>
                <c:pt idx="12208">
                  <c:v>-123.459</c:v>
                </c:pt>
                <c:pt idx="12209">
                  <c:v>-123.45699999999999</c:v>
                </c:pt>
                <c:pt idx="12210">
                  <c:v>-123.455</c:v>
                </c:pt>
                <c:pt idx="12211">
                  <c:v>-123.453</c:v>
                </c:pt>
                <c:pt idx="12212">
                  <c:v>-123.45099999999999</c:v>
                </c:pt>
                <c:pt idx="12213">
                  <c:v>-123.449</c:v>
                </c:pt>
                <c:pt idx="12214">
                  <c:v>-123.447</c:v>
                </c:pt>
                <c:pt idx="12215">
                  <c:v>-123.44499999999999</c:v>
                </c:pt>
                <c:pt idx="12216">
                  <c:v>-123.443</c:v>
                </c:pt>
                <c:pt idx="12217">
                  <c:v>-123.441</c:v>
                </c:pt>
                <c:pt idx="12218">
                  <c:v>-123.43899999999999</c:v>
                </c:pt>
                <c:pt idx="12219">
                  <c:v>-123.437</c:v>
                </c:pt>
                <c:pt idx="12220">
                  <c:v>-123.435</c:v>
                </c:pt>
                <c:pt idx="12221">
                  <c:v>-123.43299999999999</c:v>
                </c:pt>
                <c:pt idx="12222">
                  <c:v>-123.431</c:v>
                </c:pt>
                <c:pt idx="12223">
                  <c:v>-123.429</c:v>
                </c:pt>
                <c:pt idx="12224">
                  <c:v>-123.42699999999999</c:v>
                </c:pt>
                <c:pt idx="12225">
                  <c:v>-123.425</c:v>
                </c:pt>
                <c:pt idx="12226">
                  <c:v>-123.423</c:v>
                </c:pt>
                <c:pt idx="12227">
                  <c:v>-123.42099999999999</c:v>
                </c:pt>
                <c:pt idx="12228">
                  <c:v>-123.419</c:v>
                </c:pt>
                <c:pt idx="12229">
                  <c:v>-123.417</c:v>
                </c:pt>
                <c:pt idx="12230">
                  <c:v>-123.41499999999999</c:v>
                </c:pt>
                <c:pt idx="12231">
                  <c:v>-123.413</c:v>
                </c:pt>
                <c:pt idx="12232">
                  <c:v>-123.411</c:v>
                </c:pt>
                <c:pt idx="12233">
                  <c:v>-123.40899999999999</c:v>
                </c:pt>
                <c:pt idx="12234">
                  <c:v>-123.407</c:v>
                </c:pt>
                <c:pt idx="12235">
                  <c:v>-123.405</c:v>
                </c:pt>
                <c:pt idx="12236">
                  <c:v>-123.40299999999999</c:v>
                </c:pt>
                <c:pt idx="12237">
                  <c:v>-123.401</c:v>
                </c:pt>
                <c:pt idx="12238">
                  <c:v>-123.399</c:v>
                </c:pt>
                <c:pt idx="12239">
                  <c:v>-123.39699999999999</c:v>
                </c:pt>
                <c:pt idx="12240">
                  <c:v>-123.395</c:v>
                </c:pt>
                <c:pt idx="12241">
                  <c:v>-123.393</c:v>
                </c:pt>
                <c:pt idx="12242">
                  <c:v>-123.39099999999999</c:v>
                </c:pt>
                <c:pt idx="12243">
                  <c:v>-123.389</c:v>
                </c:pt>
                <c:pt idx="12244">
                  <c:v>-123.387</c:v>
                </c:pt>
                <c:pt idx="12245">
                  <c:v>-123.38500000000001</c:v>
                </c:pt>
                <c:pt idx="12246">
                  <c:v>-123.383</c:v>
                </c:pt>
                <c:pt idx="12247">
                  <c:v>-123.381</c:v>
                </c:pt>
                <c:pt idx="12248">
                  <c:v>-123.379</c:v>
                </c:pt>
                <c:pt idx="12249">
                  <c:v>-123.377</c:v>
                </c:pt>
                <c:pt idx="12250">
                  <c:v>-123.375</c:v>
                </c:pt>
                <c:pt idx="12251">
                  <c:v>-123.373</c:v>
                </c:pt>
                <c:pt idx="12252">
                  <c:v>-123.371</c:v>
                </c:pt>
                <c:pt idx="12253">
                  <c:v>-123.369</c:v>
                </c:pt>
                <c:pt idx="12254">
                  <c:v>-123.367</c:v>
                </c:pt>
                <c:pt idx="12255">
                  <c:v>-123.36499999999999</c:v>
                </c:pt>
                <c:pt idx="12256">
                  <c:v>-123.363</c:v>
                </c:pt>
                <c:pt idx="12257">
                  <c:v>-123.361</c:v>
                </c:pt>
                <c:pt idx="12258">
                  <c:v>-123.35900000000001</c:v>
                </c:pt>
                <c:pt idx="12259">
                  <c:v>-123.357</c:v>
                </c:pt>
                <c:pt idx="12260">
                  <c:v>-123.355</c:v>
                </c:pt>
                <c:pt idx="12261">
                  <c:v>-123.35300000000001</c:v>
                </c:pt>
                <c:pt idx="12262">
                  <c:v>-123.351</c:v>
                </c:pt>
                <c:pt idx="12263">
                  <c:v>-123.349</c:v>
                </c:pt>
                <c:pt idx="12264">
                  <c:v>-123.34700000000001</c:v>
                </c:pt>
                <c:pt idx="12265">
                  <c:v>-123.345</c:v>
                </c:pt>
                <c:pt idx="12266">
                  <c:v>-123.343</c:v>
                </c:pt>
                <c:pt idx="12267">
                  <c:v>-123.34100000000001</c:v>
                </c:pt>
                <c:pt idx="12268">
                  <c:v>-123.339</c:v>
                </c:pt>
                <c:pt idx="12269">
                  <c:v>-123.337</c:v>
                </c:pt>
                <c:pt idx="12270">
                  <c:v>-123.33500000000001</c:v>
                </c:pt>
                <c:pt idx="12271">
                  <c:v>-123.333</c:v>
                </c:pt>
                <c:pt idx="12272">
                  <c:v>-123.331</c:v>
                </c:pt>
                <c:pt idx="12273">
                  <c:v>-123.32900000000001</c:v>
                </c:pt>
                <c:pt idx="12274">
                  <c:v>-123.327</c:v>
                </c:pt>
                <c:pt idx="12275">
                  <c:v>-123.325</c:v>
                </c:pt>
                <c:pt idx="12276">
                  <c:v>-123.32300000000001</c:v>
                </c:pt>
                <c:pt idx="12277">
                  <c:v>-123.321</c:v>
                </c:pt>
                <c:pt idx="12278">
                  <c:v>-123.319</c:v>
                </c:pt>
                <c:pt idx="12279">
                  <c:v>-123.31700000000001</c:v>
                </c:pt>
                <c:pt idx="12280">
                  <c:v>-123.315</c:v>
                </c:pt>
                <c:pt idx="12281">
                  <c:v>-123.313</c:v>
                </c:pt>
                <c:pt idx="12282">
                  <c:v>-123.31100000000001</c:v>
                </c:pt>
                <c:pt idx="12283">
                  <c:v>-123.309</c:v>
                </c:pt>
                <c:pt idx="12284">
                  <c:v>-123.307</c:v>
                </c:pt>
                <c:pt idx="12285">
                  <c:v>-123.30500000000001</c:v>
                </c:pt>
                <c:pt idx="12286">
                  <c:v>-123.303</c:v>
                </c:pt>
                <c:pt idx="12287">
                  <c:v>-123.301</c:v>
                </c:pt>
                <c:pt idx="12288">
                  <c:v>-123.29900000000001</c:v>
                </c:pt>
                <c:pt idx="12289">
                  <c:v>-123.297</c:v>
                </c:pt>
                <c:pt idx="12290">
                  <c:v>-123.295</c:v>
                </c:pt>
                <c:pt idx="12291">
                  <c:v>-123.29300000000001</c:v>
                </c:pt>
                <c:pt idx="12292">
                  <c:v>-123.291</c:v>
                </c:pt>
                <c:pt idx="12293">
                  <c:v>-123.289</c:v>
                </c:pt>
                <c:pt idx="12294">
                  <c:v>-123.28700000000001</c:v>
                </c:pt>
                <c:pt idx="12295">
                  <c:v>-123.285</c:v>
                </c:pt>
                <c:pt idx="12296">
                  <c:v>-123.283</c:v>
                </c:pt>
                <c:pt idx="12297">
                  <c:v>-123.28100000000001</c:v>
                </c:pt>
                <c:pt idx="12298">
                  <c:v>-123.279</c:v>
                </c:pt>
                <c:pt idx="12299">
                  <c:v>-123.277</c:v>
                </c:pt>
                <c:pt idx="12300">
                  <c:v>-123.27500000000001</c:v>
                </c:pt>
                <c:pt idx="12301">
                  <c:v>-123.273</c:v>
                </c:pt>
                <c:pt idx="12302">
                  <c:v>-123.271</c:v>
                </c:pt>
                <c:pt idx="12303">
                  <c:v>-123.26900000000001</c:v>
                </c:pt>
                <c:pt idx="12304">
                  <c:v>-123.267</c:v>
                </c:pt>
                <c:pt idx="12305">
                  <c:v>-123.265</c:v>
                </c:pt>
                <c:pt idx="12306">
                  <c:v>-123.26300000000001</c:v>
                </c:pt>
                <c:pt idx="12307">
                  <c:v>-123.261</c:v>
                </c:pt>
                <c:pt idx="12308">
                  <c:v>-123.259</c:v>
                </c:pt>
                <c:pt idx="12309">
                  <c:v>-123.25700000000001</c:v>
                </c:pt>
                <c:pt idx="12310">
                  <c:v>-123.255</c:v>
                </c:pt>
                <c:pt idx="12311">
                  <c:v>-123.253</c:v>
                </c:pt>
                <c:pt idx="12312">
                  <c:v>-123.251</c:v>
                </c:pt>
                <c:pt idx="12313">
                  <c:v>-123.249</c:v>
                </c:pt>
                <c:pt idx="12314">
                  <c:v>-123.247</c:v>
                </c:pt>
                <c:pt idx="12315">
                  <c:v>-123.245</c:v>
                </c:pt>
                <c:pt idx="12316">
                  <c:v>-123.24299999999999</c:v>
                </c:pt>
                <c:pt idx="12317">
                  <c:v>-123.241</c:v>
                </c:pt>
                <c:pt idx="12318">
                  <c:v>-123.239</c:v>
                </c:pt>
                <c:pt idx="12319">
                  <c:v>-123.23699999999999</c:v>
                </c:pt>
                <c:pt idx="12320">
                  <c:v>-123.235</c:v>
                </c:pt>
                <c:pt idx="12321">
                  <c:v>-123.233</c:v>
                </c:pt>
                <c:pt idx="12322">
                  <c:v>-123.23099999999999</c:v>
                </c:pt>
                <c:pt idx="12323">
                  <c:v>-123.229</c:v>
                </c:pt>
                <c:pt idx="12324">
                  <c:v>-123.227</c:v>
                </c:pt>
                <c:pt idx="12325">
                  <c:v>-123.22499999999999</c:v>
                </c:pt>
                <c:pt idx="12326">
                  <c:v>-123.223</c:v>
                </c:pt>
                <c:pt idx="12327">
                  <c:v>-123.221</c:v>
                </c:pt>
                <c:pt idx="12328">
                  <c:v>-123.21899999999999</c:v>
                </c:pt>
                <c:pt idx="12329">
                  <c:v>-123.217</c:v>
                </c:pt>
                <c:pt idx="12330">
                  <c:v>-123.215</c:v>
                </c:pt>
                <c:pt idx="12331">
                  <c:v>-123.21299999999999</c:v>
                </c:pt>
                <c:pt idx="12332">
                  <c:v>-123.211</c:v>
                </c:pt>
                <c:pt idx="12333">
                  <c:v>-123.209</c:v>
                </c:pt>
                <c:pt idx="12334">
                  <c:v>-123.20699999999999</c:v>
                </c:pt>
                <c:pt idx="12335">
                  <c:v>-123.205</c:v>
                </c:pt>
                <c:pt idx="12336">
                  <c:v>-123.203</c:v>
                </c:pt>
                <c:pt idx="12337">
                  <c:v>-123.20099999999999</c:v>
                </c:pt>
                <c:pt idx="12338">
                  <c:v>-123.199</c:v>
                </c:pt>
                <c:pt idx="12339">
                  <c:v>-123.197</c:v>
                </c:pt>
                <c:pt idx="12340">
                  <c:v>-123.19499999999999</c:v>
                </c:pt>
                <c:pt idx="12341">
                  <c:v>-123.193</c:v>
                </c:pt>
                <c:pt idx="12342">
                  <c:v>-123.191</c:v>
                </c:pt>
                <c:pt idx="12343">
                  <c:v>-123.18899999999999</c:v>
                </c:pt>
                <c:pt idx="12344">
                  <c:v>-123.187</c:v>
                </c:pt>
                <c:pt idx="12345">
                  <c:v>-123.185</c:v>
                </c:pt>
                <c:pt idx="12346">
                  <c:v>-123.18299999999999</c:v>
                </c:pt>
                <c:pt idx="12347">
                  <c:v>-123.181</c:v>
                </c:pt>
                <c:pt idx="12348">
                  <c:v>-123.179</c:v>
                </c:pt>
                <c:pt idx="12349">
                  <c:v>-123.17699999999999</c:v>
                </c:pt>
                <c:pt idx="12350">
                  <c:v>-123.175</c:v>
                </c:pt>
                <c:pt idx="12351">
                  <c:v>-123.173</c:v>
                </c:pt>
                <c:pt idx="12352">
                  <c:v>-123.17099999999999</c:v>
                </c:pt>
                <c:pt idx="12353">
                  <c:v>-123.169</c:v>
                </c:pt>
                <c:pt idx="12354">
                  <c:v>-123.167</c:v>
                </c:pt>
                <c:pt idx="12355">
                  <c:v>-123.16499999999999</c:v>
                </c:pt>
                <c:pt idx="12356">
                  <c:v>-123.163</c:v>
                </c:pt>
                <c:pt idx="12357">
                  <c:v>-123.161</c:v>
                </c:pt>
                <c:pt idx="12358">
                  <c:v>-123.15899999999999</c:v>
                </c:pt>
                <c:pt idx="12359">
                  <c:v>-123.157</c:v>
                </c:pt>
                <c:pt idx="12360">
                  <c:v>-123.155</c:v>
                </c:pt>
                <c:pt idx="12361">
                  <c:v>-123.15299999999999</c:v>
                </c:pt>
                <c:pt idx="12362">
                  <c:v>-123.151</c:v>
                </c:pt>
                <c:pt idx="12363">
                  <c:v>-123.149</c:v>
                </c:pt>
                <c:pt idx="12364">
                  <c:v>-123.14699999999999</c:v>
                </c:pt>
                <c:pt idx="12365">
                  <c:v>-123.145</c:v>
                </c:pt>
                <c:pt idx="12366">
                  <c:v>-123.143</c:v>
                </c:pt>
                <c:pt idx="12367">
                  <c:v>-123.14099999999999</c:v>
                </c:pt>
                <c:pt idx="12368">
                  <c:v>-123.139</c:v>
                </c:pt>
                <c:pt idx="12369">
                  <c:v>-123.137</c:v>
                </c:pt>
                <c:pt idx="12370">
                  <c:v>-123.13500000000001</c:v>
                </c:pt>
                <c:pt idx="12371">
                  <c:v>-123.133</c:v>
                </c:pt>
                <c:pt idx="12372">
                  <c:v>-123.131</c:v>
                </c:pt>
                <c:pt idx="12373">
                  <c:v>-123.129</c:v>
                </c:pt>
                <c:pt idx="12374">
                  <c:v>-123.127</c:v>
                </c:pt>
                <c:pt idx="12375">
                  <c:v>-123.125</c:v>
                </c:pt>
                <c:pt idx="12376">
                  <c:v>-123.123</c:v>
                </c:pt>
                <c:pt idx="12377">
                  <c:v>-123.121</c:v>
                </c:pt>
                <c:pt idx="12378">
                  <c:v>-123.119</c:v>
                </c:pt>
                <c:pt idx="12379">
                  <c:v>-123.117</c:v>
                </c:pt>
                <c:pt idx="12380">
                  <c:v>-123.11499999999999</c:v>
                </c:pt>
                <c:pt idx="12381">
                  <c:v>-123.113</c:v>
                </c:pt>
                <c:pt idx="12382">
                  <c:v>-123.111</c:v>
                </c:pt>
                <c:pt idx="12383">
                  <c:v>-123.10900000000001</c:v>
                </c:pt>
                <c:pt idx="12384">
                  <c:v>-123.107</c:v>
                </c:pt>
                <c:pt idx="12385">
                  <c:v>-123.105</c:v>
                </c:pt>
                <c:pt idx="12386">
                  <c:v>-123.10300000000001</c:v>
                </c:pt>
                <c:pt idx="12387">
                  <c:v>-123.101</c:v>
                </c:pt>
                <c:pt idx="12388">
                  <c:v>-123.099</c:v>
                </c:pt>
                <c:pt idx="12389">
                  <c:v>-123.09700000000001</c:v>
                </c:pt>
                <c:pt idx="12390">
                  <c:v>-123.095</c:v>
                </c:pt>
                <c:pt idx="12391">
                  <c:v>-123.093</c:v>
                </c:pt>
                <c:pt idx="12392">
                  <c:v>-123.09100000000001</c:v>
                </c:pt>
                <c:pt idx="12393">
                  <c:v>-123.089</c:v>
                </c:pt>
                <c:pt idx="12394">
                  <c:v>-123.087</c:v>
                </c:pt>
                <c:pt idx="12395">
                  <c:v>-123.08500000000001</c:v>
                </c:pt>
                <c:pt idx="12396">
                  <c:v>-123.083</c:v>
                </c:pt>
                <c:pt idx="12397">
                  <c:v>-123.081</c:v>
                </c:pt>
                <c:pt idx="12398">
                  <c:v>-123.07900000000001</c:v>
                </c:pt>
                <c:pt idx="12399">
                  <c:v>-123.077</c:v>
                </c:pt>
                <c:pt idx="12400">
                  <c:v>-123.075</c:v>
                </c:pt>
                <c:pt idx="12401">
                  <c:v>-123.07300000000001</c:v>
                </c:pt>
                <c:pt idx="12402">
                  <c:v>-123.071</c:v>
                </c:pt>
                <c:pt idx="12403">
                  <c:v>-123.069</c:v>
                </c:pt>
                <c:pt idx="12404">
                  <c:v>-123.06700000000001</c:v>
                </c:pt>
                <c:pt idx="12405">
                  <c:v>-123.065</c:v>
                </c:pt>
                <c:pt idx="12406">
                  <c:v>-123.063</c:v>
                </c:pt>
                <c:pt idx="12407">
                  <c:v>-123.06100000000001</c:v>
                </c:pt>
                <c:pt idx="12408">
                  <c:v>-123.059</c:v>
                </c:pt>
                <c:pt idx="12409">
                  <c:v>-123.057</c:v>
                </c:pt>
                <c:pt idx="12410">
                  <c:v>-123.05500000000001</c:v>
                </c:pt>
                <c:pt idx="12411">
                  <c:v>-123.053</c:v>
                </c:pt>
                <c:pt idx="12412">
                  <c:v>-123.051</c:v>
                </c:pt>
                <c:pt idx="12413">
                  <c:v>-123.04900000000001</c:v>
                </c:pt>
                <c:pt idx="12414">
                  <c:v>-123.047</c:v>
                </c:pt>
                <c:pt idx="12415">
                  <c:v>-123.045</c:v>
                </c:pt>
                <c:pt idx="12416">
                  <c:v>-123.04300000000001</c:v>
                </c:pt>
                <c:pt idx="12417">
                  <c:v>-123.041</c:v>
                </c:pt>
                <c:pt idx="12418">
                  <c:v>-123.039</c:v>
                </c:pt>
                <c:pt idx="12419">
                  <c:v>-123.03700000000001</c:v>
                </c:pt>
                <c:pt idx="12420">
                  <c:v>-123.035</c:v>
                </c:pt>
                <c:pt idx="12421">
                  <c:v>-123.033</c:v>
                </c:pt>
                <c:pt idx="12422">
                  <c:v>-123.03100000000001</c:v>
                </c:pt>
                <c:pt idx="12423">
                  <c:v>-123.029</c:v>
                </c:pt>
                <c:pt idx="12424">
                  <c:v>-123.027</c:v>
                </c:pt>
                <c:pt idx="12425">
                  <c:v>-123.02500000000001</c:v>
                </c:pt>
                <c:pt idx="12426">
                  <c:v>-123.023</c:v>
                </c:pt>
                <c:pt idx="12427">
                  <c:v>-123.021</c:v>
                </c:pt>
                <c:pt idx="12428">
                  <c:v>-123.01900000000001</c:v>
                </c:pt>
                <c:pt idx="12429">
                  <c:v>-123.017</c:v>
                </c:pt>
                <c:pt idx="12430">
                  <c:v>-123.015</c:v>
                </c:pt>
                <c:pt idx="12431">
                  <c:v>-123.01300000000001</c:v>
                </c:pt>
                <c:pt idx="12432">
                  <c:v>-123.011</c:v>
                </c:pt>
                <c:pt idx="12433">
                  <c:v>-123.009</c:v>
                </c:pt>
                <c:pt idx="12434">
                  <c:v>-123.00700000000001</c:v>
                </c:pt>
                <c:pt idx="12435">
                  <c:v>-123.005</c:v>
                </c:pt>
                <c:pt idx="12436">
                  <c:v>-123.003</c:v>
                </c:pt>
                <c:pt idx="12437">
                  <c:v>-123.001</c:v>
                </c:pt>
                <c:pt idx="12438">
                  <c:v>-122.999</c:v>
                </c:pt>
                <c:pt idx="12439">
                  <c:v>-122.997</c:v>
                </c:pt>
                <c:pt idx="12440">
                  <c:v>-122.995</c:v>
                </c:pt>
                <c:pt idx="12441">
                  <c:v>-122.99299999999999</c:v>
                </c:pt>
                <c:pt idx="12442">
                  <c:v>-122.991</c:v>
                </c:pt>
                <c:pt idx="12443">
                  <c:v>-122.989</c:v>
                </c:pt>
                <c:pt idx="12444">
                  <c:v>-122.98699999999999</c:v>
                </c:pt>
                <c:pt idx="12445">
                  <c:v>-122.985</c:v>
                </c:pt>
                <c:pt idx="12446">
                  <c:v>-122.983</c:v>
                </c:pt>
                <c:pt idx="12447">
                  <c:v>-122.98099999999999</c:v>
                </c:pt>
                <c:pt idx="12448">
                  <c:v>-122.979</c:v>
                </c:pt>
                <c:pt idx="12449">
                  <c:v>-122.977</c:v>
                </c:pt>
                <c:pt idx="12450">
                  <c:v>-122.97499999999999</c:v>
                </c:pt>
                <c:pt idx="12451">
                  <c:v>-122.973</c:v>
                </c:pt>
                <c:pt idx="12452">
                  <c:v>-122.971</c:v>
                </c:pt>
                <c:pt idx="12453">
                  <c:v>-122.96899999999999</c:v>
                </c:pt>
                <c:pt idx="12454">
                  <c:v>-122.967</c:v>
                </c:pt>
                <c:pt idx="12455">
                  <c:v>-122.965</c:v>
                </c:pt>
                <c:pt idx="12456">
                  <c:v>-122.96299999999999</c:v>
                </c:pt>
                <c:pt idx="12457">
                  <c:v>-122.961</c:v>
                </c:pt>
                <c:pt idx="12458">
                  <c:v>-122.959</c:v>
                </c:pt>
                <c:pt idx="12459">
                  <c:v>-122.95699999999999</c:v>
                </c:pt>
                <c:pt idx="12460">
                  <c:v>-122.955</c:v>
                </c:pt>
                <c:pt idx="12461">
                  <c:v>-122.953</c:v>
                </c:pt>
                <c:pt idx="12462">
                  <c:v>-122.95099999999999</c:v>
                </c:pt>
                <c:pt idx="12463">
                  <c:v>-122.949</c:v>
                </c:pt>
                <c:pt idx="12464">
                  <c:v>-122.947</c:v>
                </c:pt>
                <c:pt idx="12465">
                  <c:v>-122.94499999999999</c:v>
                </c:pt>
                <c:pt idx="12466">
                  <c:v>-122.943</c:v>
                </c:pt>
                <c:pt idx="12467">
                  <c:v>-122.941</c:v>
                </c:pt>
                <c:pt idx="12468">
                  <c:v>-122.93899999999999</c:v>
                </c:pt>
                <c:pt idx="12469">
                  <c:v>-122.937</c:v>
                </c:pt>
                <c:pt idx="12470">
                  <c:v>-122.935</c:v>
                </c:pt>
                <c:pt idx="12471">
                  <c:v>-122.93299999999999</c:v>
                </c:pt>
                <c:pt idx="12472">
                  <c:v>-122.931</c:v>
                </c:pt>
                <c:pt idx="12473">
                  <c:v>-122.929</c:v>
                </c:pt>
                <c:pt idx="12474">
                  <c:v>-122.92699999999999</c:v>
                </c:pt>
                <c:pt idx="12475">
                  <c:v>-122.925</c:v>
                </c:pt>
                <c:pt idx="12476">
                  <c:v>-122.923</c:v>
                </c:pt>
                <c:pt idx="12477">
                  <c:v>-122.92099999999999</c:v>
                </c:pt>
                <c:pt idx="12478">
                  <c:v>-122.919</c:v>
                </c:pt>
                <c:pt idx="12479">
                  <c:v>-122.917</c:v>
                </c:pt>
                <c:pt idx="12480">
                  <c:v>-122.91499999999999</c:v>
                </c:pt>
                <c:pt idx="12481">
                  <c:v>-122.913</c:v>
                </c:pt>
                <c:pt idx="12482">
                  <c:v>-122.911</c:v>
                </c:pt>
                <c:pt idx="12483">
                  <c:v>-122.90899999999999</c:v>
                </c:pt>
                <c:pt idx="12484">
                  <c:v>-122.907</c:v>
                </c:pt>
                <c:pt idx="12485">
                  <c:v>-122.905</c:v>
                </c:pt>
                <c:pt idx="12486">
                  <c:v>-122.90299999999999</c:v>
                </c:pt>
                <c:pt idx="12487">
                  <c:v>-122.901</c:v>
                </c:pt>
                <c:pt idx="12488">
                  <c:v>-122.899</c:v>
                </c:pt>
                <c:pt idx="12489">
                  <c:v>-122.89699999999999</c:v>
                </c:pt>
                <c:pt idx="12490">
                  <c:v>-122.895</c:v>
                </c:pt>
                <c:pt idx="12491">
                  <c:v>-122.893</c:v>
                </c:pt>
                <c:pt idx="12492">
                  <c:v>-122.89099999999999</c:v>
                </c:pt>
                <c:pt idx="12493">
                  <c:v>-122.889</c:v>
                </c:pt>
                <c:pt idx="12494">
                  <c:v>-122.887</c:v>
                </c:pt>
                <c:pt idx="12495">
                  <c:v>-122.88500000000001</c:v>
                </c:pt>
                <c:pt idx="12496">
                  <c:v>-122.883</c:v>
                </c:pt>
                <c:pt idx="12497">
                  <c:v>-122.881</c:v>
                </c:pt>
                <c:pt idx="12498">
                  <c:v>-122.879</c:v>
                </c:pt>
                <c:pt idx="12499">
                  <c:v>-122.877</c:v>
                </c:pt>
                <c:pt idx="12500">
                  <c:v>-122.875</c:v>
                </c:pt>
                <c:pt idx="12501">
                  <c:v>-122.873</c:v>
                </c:pt>
                <c:pt idx="12502">
                  <c:v>-122.871</c:v>
                </c:pt>
                <c:pt idx="12503">
                  <c:v>-122.869</c:v>
                </c:pt>
                <c:pt idx="12504">
                  <c:v>-122.867</c:v>
                </c:pt>
                <c:pt idx="12505">
                  <c:v>-122.86499999999999</c:v>
                </c:pt>
                <c:pt idx="12506">
                  <c:v>-122.863</c:v>
                </c:pt>
                <c:pt idx="12507">
                  <c:v>-122.861</c:v>
                </c:pt>
                <c:pt idx="12508">
                  <c:v>-122.85900000000001</c:v>
                </c:pt>
                <c:pt idx="12509">
                  <c:v>-122.857</c:v>
                </c:pt>
                <c:pt idx="12510">
                  <c:v>-122.855</c:v>
                </c:pt>
                <c:pt idx="12511">
                  <c:v>-122.85300000000001</c:v>
                </c:pt>
                <c:pt idx="12512">
                  <c:v>-122.851</c:v>
                </c:pt>
                <c:pt idx="12513">
                  <c:v>-122.849</c:v>
                </c:pt>
                <c:pt idx="12514">
                  <c:v>-122.84700000000001</c:v>
                </c:pt>
                <c:pt idx="12515">
                  <c:v>-122.845</c:v>
                </c:pt>
                <c:pt idx="12516">
                  <c:v>-122.843</c:v>
                </c:pt>
                <c:pt idx="12517">
                  <c:v>-122.84100000000001</c:v>
                </c:pt>
                <c:pt idx="12518">
                  <c:v>-122.839</c:v>
                </c:pt>
                <c:pt idx="12519">
                  <c:v>-122.837</c:v>
                </c:pt>
                <c:pt idx="12520">
                  <c:v>-122.83500000000001</c:v>
                </c:pt>
                <c:pt idx="12521">
                  <c:v>-122.833</c:v>
                </c:pt>
                <c:pt idx="12522">
                  <c:v>-122.831</c:v>
                </c:pt>
                <c:pt idx="12523">
                  <c:v>-122.82900000000001</c:v>
                </c:pt>
                <c:pt idx="12524">
                  <c:v>-122.827</c:v>
                </c:pt>
                <c:pt idx="12525">
                  <c:v>-122.825</c:v>
                </c:pt>
                <c:pt idx="12526">
                  <c:v>-122.82300000000001</c:v>
                </c:pt>
                <c:pt idx="12527">
                  <c:v>-122.821</c:v>
                </c:pt>
                <c:pt idx="12528">
                  <c:v>-122.819</c:v>
                </c:pt>
                <c:pt idx="12529">
                  <c:v>-122.81700000000001</c:v>
                </c:pt>
                <c:pt idx="12530">
                  <c:v>-122.815</c:v>
                </c:pt>
                <c:pt idx="12531">
                  <c:v>-122.813</c:v>
                </c:pt>
                <c:pt idx="12532">
                  <c:v>-122.81100000000001</c:v>
                </c:pt>
                <c:pt idx="12533">
                  <c:v>-122.809</c:v>
                </c:pt>
                <c:pt idx="12534">
                  <c:v>-122.807</c:v>
                </c:pt>
                <c:pt idx="12535">
                  <c:v>-122.80500000000001</c:v>
                </c:pt>
                <c:pt idx="12536">
                  <c:v>-122.803</c:v>
                </c:pt>
                <c:pt idx="12537">
                  <c:v>-122.801</c:v>
                </c:pt>
                <c:pt idx="12538">
                  <c:v>-122.79900000000001</c:v>
                </c:pt>
                <c:pt idx="12539">
                  <c:v>-122.797</c:v>
                </c:pt>
                <c:pt idx="12540">
                  <c:v>-122.795</c:v>
                </c:pt>
                <c:pt idx="12541">
                  <c:v>-122.79300000000001</c:v>
                </c:pt>
                <c:pt idx="12542">
                  <c:v>-122.791</c:v>
                </c:pt>
                <c:pt idx="12543">
                  <c:v>-122.789</c:v>
                </c:pt>
                <c:pt idx="12544">
                  <c:v>-122.78700000000001</c:v>
                </c:pt>
                <c:pt idx="12545">
                  <c:v>-122.785</c:v>
                </c:pt>
                <c:pt idx="12546">
                  <c:v>-122.783</c:v>
                </c:pt>
                <c:pt idx="12547">
                  <c:v>-122.78100000000001</c:v>
                </c:pt>
                <c:pt idx="12548">
                  <c:v>-122.779</c:v>
                </c:pt>
                <c:pt idx="12549">
                  <c:v>-122.777</c:v>
                </c:pt>
                <c:pt idx="12550">
                  <c:v>-122.77500000000001</c:v>
                </c:pt>
                <c:pt idx="12551">
                  <c:v>-122.773</c:v>
                </c:pt>
                <c:pt idx="12552">
                  <c:v>-122.771</c:v>
                </c:pt>
                <c:pt idx="12553">
                  <c:v>-122.76900000000001</c:v>
                </c:pt>
                <c:pt idx="12554">
                  <c:v>-122.767</c:v>
                </c:pt>
                <c:pt idx="12555">
                  <c:v>-122.765</c:v>
                </c:pt>
                <c:pt idx="12556">
                  <c:v>-122.76300000000001</c:v>
                </c:pt>
                <c:pt idx="12557">
                  <c:v>-122.761</c:v>
                </c:pt>
                <c:pt idx="12558">
                  <c:v>-122.759</c:v>
                </c:pt>
                <c:pt idx="12559">
                  <c:v>-122.75700000000001</c:v>
                </c:pt>
                <c:pt idx="12560">
                  <c:v>-122.755</c:v>
                </c:pt>
                <c:pt idx="12561">
                  <c:v>-122.753</c:v>
                </c:pt>
                <c:pt idx="12562">
                  <c:v>-122.751</c:v>
                </c:pt>
                <c:pt idx="12563">
                  <c:v>-122.749</c:v>
                </c:pt>
                <c:pt idx="12564">
                  <c:v>-122.747</c:v>
                </c:pt>
                <c:pt idx="12565">
                  <c:v>-122.745</c:v>
                </c:pt>
                <c:pt idx="12566">
                  <c:v>-122.74299999999999</c:v>
                </c:pt>
                <c:pt idx="12567">
                  <c:v>-122.741</c:v>
                </c:pt>
                <c:pt idx="12568">
                  <c:v>-122.739</c:v>
                </c:pt>
                <c:pt idx="12569">
                  <c:v>-122.73699999999999</c:v>
                </c:pt>
                <c:pt idx="12570">
                  <c:v>-122.735</c:v>
                </c:pt>
                <c:pt idx="12571">
                  <c:v>-122.733</c:v>
                </c:pt>
                <c:pt idx="12572">
                  <c:v>-122.73099999999999</c:v>
                </c:pt>
                <c:pt idx="12573">
                  <c:v>-122.729</c:v>
                </c:pt>
                <c:pt idx="12574">
                  <c:v>-122.727</c:v>
                </c:pt>
                <c:pt idx="12575">
                  <c:v>-122.72499999999999</c:v>
                </c:pt>
                <c:pt idx="12576">
                  <c:v>-122.723</c:v>
                </c:pt>
                <c:pt idx="12577">
                  <c:v>-122.721</c:v>
                </c:pt>
                <c:pt idx="12578">
                  <c:v>-122.71899999999999</c:v>
                </c:pt>
                <c:pt idx="12579">
                  <c:v>-122.717</c:v>
                </c:pt>
                <c:pt idx="12580">
                  <c:v>-122.715</c:v>
                </c:pt>
                <c:pt idx="12581">
                  <c:v>-122.71299999999999</c:v>
                </c:pt>
                <c:pt idx="12582">
                  <c:v>-122.711</c:v>
                </c:pt>
                <c:pt idx="12583">
                  <c:v>-122.709</c:v>
                </c:pt>
                <c:pt idx="12584">
                  <c:v>-122.70699999999999</c:v>
                </c:pt>
                <c:pt idx="12585">
                  <c:v>-122.705</c:v>
                </c:pt>
                <c:pt idx="12586">
                  <c:v>-122.703</c:v>
                </c:pt>
                <c:pt idx="12587">
                  <c:v>-122.70099999999999</c:v>
                </c:pt>
                <c:pt idx="12588">
                  <c:v>-122.699</c:v>
                </c:pt>
                <c:pt idx="12589">
                  <c:v>-122.697</c:v>
                </c:pt>
                <c:pt idx="12590">
                  <c:v>-122.69499999999999</c:v>
                </c:pt>
                <c:pt idx="12591">
                  <c:v>-122.693</c:v>
                </c:pt>
                <c:pt idx="12592">
                  <c:v>-122.691</c:v>
                </c:pt>
                <c:pt idx="12593">
                  <c:v>-122.68899999999999</c:v>
                </c:pt>
                <c:pt idx="12594">
                  <c:v>-122.687</c:v>
                </c:pt>
                <c:pt idx="12595">
                  <c:v>-122.685</c:v>
                </c:pt>
                <c:pt idx="12596">
                  <c:v>-122.68299999999999</c:v>
                </c:pt>
                <c:pt idx="12597">
                  <c:v>-122.681</c:v>
                </c:pt>
                <c:pt idx="12598">
                  <c:v>-122.679</c:v>
                </c:pt>
                <c:pt idx="12599">
                  <c:v>-122.67699999999999</c:v>
                </c:pt>
                <c:pt idx="12600">
                  <c:v>-122.675</c:v>
                </c:pt>
                <c:pt idx="12601">
                  <c:v>-122.673</c:v>
                </c:pt>
                <c:pt idx="12602">
                  <c:v>-122.67099999999999</c:v>
                </c:pt>
                <c:pt idx="12603">
                  <c:v>-122.669</c:v>
                </c:pt>
                <c:pt idx="12604">
                  <c:v>-122.667</c:v>
                </c:pt>
                <c:pt idx="12605">
                  <c:v>-122.66499999999999</c:v>
                </c:pt>
                <c:pt idx="12606">
                  <c:v>-122.663</c:v>
                </c:pt>
                <c:pt idx="12607">
                  <c:v>-122.661</c:v>
                </c:pt>
                <c:pt idx="12608">
                  <c:v>-122.65899999999999</c:v>
                </c:pt>
                <c:pt idx="12609">
                  <c:v>-122.657</c:v>
                </c:pt>
                <c:pt idx="12610">
                  <c:v>-122.655</c:v>
                </c:pt>
                <c:pt idx="12611">
                  <c:v>-122.65299999999999</c:v>
                </c:pt>
                <c:pt idx="12612">
                  <c:v>-122.651</c:v>
                </c:pt>
                <c:pt idx="12613">
                  <c:v>-122.649</c:v>
                </c:pt>
                <c:pt idx="12614">
                  <c:v>-122.64699999999999</c:v>
                </c:pt>
                <c:pt idx="12615">
                  <c:v>-122.645</c:v>
                </c:pt>
                <c:pt idx="12616">
                  <c:v>-122.643</c:v>
                </c:pt>
                <c:pt idx="12617">
                  <c:v>-122.64099999999999</c:v>
                </c:pt>
                <c:pt idx="12618">
                  <c:v>-122.639</c:v>
                </c:pt>
                <c:pt idx="12619">
                  <c:v>-122.637</c:v>
                </c:pt>
                <c:pt idx="12620">
                  <c:v>-122.63500000000001</c:v>
                </c:pt>
                <c:pt idx="12621">
                  <c:v>-122.633</c:v>
                </c:pt>
                <c:pt idx="12622">
                  <c:v>-122.631</c:v>
                </c:pt>
                <c:pt idx="12623">
                  <c:v>-122.629</c:v>
                </c:pt>
                <c:pt idx="12624">
                  <c:v>-122.627</c:v>
                </c:pt>
                <c:pt idx="12625">
                  <c:v>-122.625</c:v>
                </c:pt>
                <c:pt idx="12626">
                  <c:v>-122.623</c:v>
                </c:pt>
                <c:pt idx="12627">
                  <c:v>-122.621</c:v>
                </c:pt>
                <c:pt idx="12628">
                  <c:v>-122.619</c:v>
                </c:pt>
                <c:pt idx="12629">
                  <c:v>-122.617</c:v>
                </c:pt>
                <c:pt idx="12630">
                  <c:v>-122.61499999999999</c:v>
                </c:pt>
                <c:pt idx="12631">
                  <c:v>-122.613</c:v>
                </c:pt>
                <c:pt idx="12632">
                  <c:v>-122.611</c:v>
                </c:pt>
                <c:pt idx="12633">
                  <c:v>-122.60900000000001</c:v>
                </c:pt>
                <c:pt idx="12634">
                  <c:v>-122.607</c:v>
                </c:pt>
                <c:pt idx="12635">
                  <c:v>-122.605</c:v>
                </c:pt>
                <c:pt idx="12636">
                  <c:v>-122.60300000000001</c:v>
                </c:pt>
                <c:pt idx="12637">
                  <c:v>-122.601</c:v>
                </c:pt>
                <c:pt idx="12638">
                  <c:v>-122.599</c:v>
                </c:pt>
                <c:pt idx="12639">
                  <c:v>-122.59700000000001</c:v>
                </c:pt>
                <c:pt idx="12640">
                  <c:v>-122.595</c:v>
                </c:pt>
                <c:pt idx="12641">
                  <c:v>-122.593</c:v>
                </c:pt>
                <c:pt idx="12642">
                  <c:v>-122.59100000000001</c:v>
                </c:pt>
                <c:pt idx="12643">
                  <c:v>-122.589</c:v>
                </c:pt>
                <c:pt idx="12644">
                  <c:v>-122.587</c:v>
                </c:pt>
                <c:pt idx="12645">
                  <c:v>-122.58500000000001</c:v>
                </c:pt>
                <c:pt idx="12646">
                  <c:v>-122.583</c:v>
                </c:pt>
                <c:pt idx="12647">
                  <c:v>-122.581</c:v>
                </c:pt>
                <c:pt idx="12648">
                  <c:v>-122.57900000000001</c:v>
                </c:pt>
                <c:pt idx="12649">
                  <c:v>-122.577</c:v>
                </c:pt>
                <c:pt idx="12650">
                  <c:v>-122.575</c:v>
                </c:pt>
                <c:pt idx="12651">
                  <c:v>-122.57300000000001</c:v>
                </c:pt>
                <c:pt idx="12652">
                  <c:v>-122.571</c:v>
                </c:pt>
                <c:pt idx="12653">
                  <c:v>-122.569</c:v>
                </c:pt>
                <c:pt idx="12654">
                  <c:v>-122.56700000000001</c:v>
                </c:pt>
                <c:pt idx="12655">
                  <c:v>-122.565</c:v>
                </c:pt>
                <c:pt idx="12656">
                  <c:v>-122.563</c:v>
                </c:pt>
                <c:pt idx="12657">
                  <c:v>-122.56100000000001</c:v>
                </c:pt>
                <c:pt idx="12658">
                  <c:v>-122.559</c:v>
                </c:pt>
                <c:pt idx="12659">
                  <c:v>-122.557</c:v>
                </c:pt>
                <c:pt idx="12660">
                  <c:v>-122.55500000000001</c:v>
                </c:pt>
                <c:pt idx="12661">
                  <c:v>-122.553</c:v>
                </c:pt>
                <c:pt idx="12662">
                  <c:v>-122.551</c:v>
                </c:pt>
                <c:pt idx="12663">
                  <c:v>-122.54900000000001</c:v>
                </c:pt>
                <c:pt idx="12664">
                  <c:v>-122.547</c:v>
                </c:pt>
                <c:pt idx="12665">
                  <c:v>-122.545</c:v>
                </c:pt>
                <c:pt idx="12666">
                  <c:v>-122.54300000000001</c:v>
                </c:pt>
                <c:pt idx="12667">
                  <c:v>-122.541</c:v>
                </c:pt>
                <c:pt idx="12668">
                  <c:v>-122.539</c:v>
                </c:pt>
                <c:pt idx="12669">
                  <c:v>-122.53700000000001</c:v>
                </c:pt>
                <c:pt idx="12670">
                  <c:v>-122.535</c:v>
                </c:pt>
                <c:pt idx="12671">
                  <c:v>-122.533</c:v>
                </c:pt>
                <c:pt idx="12672">
                  <c:v>-122.53100000000001</c:v>
                </c:pt>
                <c:pt idx="12673">
                  <c:v>-122.529</c:v>
                </c:pt>
                <c:pt idx="12674">
                  <c:v>-122.527</c:v>
                </c:pt>
                <c:pt idx="12675">
                  <c:v>-122.52500000000001</c:v>
                </c:pt>
                <c:pt idx="12676">
                  <c:v>-122.523</c:v>
                </c:pt>
                <c:pt idx="12677">
                  <c:v>-122.521</c:v>
                </c:pt>
                <c:pt idx="12678">
                  <c:v>-122.51900000000001</c:v>
                </c:pt>
                <c:pt idx="12679">
                  <c:v>-122.517</c:v>
                </c:pt>
                <c:pt idx="12680">
                  <c:v>-122.515</c:v>
                </c:pt>
                <c:pt idx="12681">
                  <c:v>-122.51300000000001</c:v>
                </c:pt>
                <c:pt idx="12682">
                  <c:v>-122.511</c:v>
                </c:pt>
                <c:pt idx="12683">
                  <c:v>-122.509</c:v>
                </c:pt>
                <c:pt idx="12684">
                  <c:v>-122.50700000000001</c:v>
                </c:pt>
                <c:pt idx="12685">
                  <c:v>-122.505</c:v>
                </c:pt>
                <c:pt idx="12686">
                  <c:v>-122.503</c:v>
                </c:pt>
                <c:pt idx="12687">
                  <c:v>-122.501</c:v>
                </c:pt>
                <c:pt idx="12688">
                  <c:v>-122.499</c:v>
                </c:pt>
                <c:pt idx="12689">
                  <c:v>-122.497</c:v>
                </c:pt>
                <c:pt idx="12690">
                  <c:v>-122.495</c:v>
                </c:pt>
                <c:pt idx="12691">
                  <c:v>-122.49299999999999</c:v>
                </c:pt>
                <c:pt idx="12692">
                  <c:v>-122.491</c:v>
                </c:pt>
                <c:pt idx="12693">
                  <c:v>-122.489</c:v>
                </c:pt>
                <c:pt idx="12694">
                  <c:v>-122.48699999999999</c:v>
                </c:pt>
                <c:pt idx="12695">
                  <c:v>-122.485</c:v>
                </c:pt>
                <c:pt idx="12696">
                  <c:v>-122.483</c:v>
                </c:pt>
                <c:pt idx="12697">
                  <c:v>-122.48099999999999</c:v>
                </c:pt>
                <c:pt idx="12698">
                  <c:v>-122.479</c:v>
                </c:pt>
                <c:pt idx="12699">
                  <c:v>-122.477</c:v>
                </c:pt>
                <c:pt idx="12700">
                  <c:v>-122.47499999999999</c:v>
                </c:pt>
                <c:pt idx="12701">
                  <c:v>-122.473</c:v>
                </c:pt>
                <c:pt idx="12702">
                  <c:v>-122.471</c:v>
                </c:pt>
                <c:pt idx="12703">
                  <c:v>-122.46899999999999</c:v>
                </c:pt>
                <c:pt idx="12704">
                  <c:v>-122.467</c:v>
                </c:pt>
                <c:pt idx="12705">
                  <c:v>-122.465</c:v>
                </c:pt>
                <c:pt idx="12706">
                  <c:v>-122.46299999999999</c:v>
                </c:pt>
                <c:pt idx="12707">
                  <c:v>-122.461</c:v>
                </c:pt>
                <c:pt idx="12708">
                  <c:v>-122.459</c:v>
                </c:pt>
                <c:pt idx="12709">
                  <c:v>-122.45699999999999</c:v>
                </c:pt>
                <c:pt idx="12710">
                  <c:v>-122.455</c:v>
                </c:pt>
                <c:pt idx="12711">
                  <c:v>-122.453</c:v>
                </c:pt>
                <c:pt idx="12712">
                  <c:v>-122.45099999999999</c:v>
                </c:pt>
                <c:pt idx="12713">
                  <c:v>-122.449</c:v>
                </c:pt>
                <c:pt idx="12714">
                  <c:v>-122.447</c:v>
                </c:pt>
                <c:pt idx="12715">
                  <c:v>-122.44499999999999</c:v>
                </c:pt>
                <c:pt idx="12716">
                  <c:v>-122.443</c:v>
                </c:pt>
                <c:pt idx="12717">
                  <c:v>-122.441</c:v>
                </c:pt>
                <c:pt idx="12718">
                  <c:v>-122.43899999999999</c:v>
                </c:pt>
                <c:pt idx="12719">
                  <c:v>-122.437</c:v>
                </c:pt>
                <c:pt idx="12720">
                  <c:v>-122.435</c:v>
                </c:pt>
                <c:pt idx="12721">
                  <c:v>-122.43299999999999</c:v>
                </c:pt>
                <c:pt idx="12722">
                  <c:v>-122.431</c:v>
                </c:pt>
                <c:pt idx="12723">
                  <c:v>-122.429</c:v>
                </c:pt>
                <c:pt idx="12724">
                  <c:v>-122.42699999999999</c:v>
                </c:pt>
                <c:pt idx="12725">
                  <c:v>-122.425</c:v>
                </c:pt>
                <c:pt idx="12726">
                  <c:v>-122.423</c:v>
                </c:pt>
                <c:pt idx="12727">
                  <c:v>-122.42099999999999</c:v>
                </c:pt>
                <c:pt idx="12728">
                  <c:v>-122.419</c:v>
                </c:pt>
                <c:pt idx="12729">
                  <c:v>-122.417</c:v>
                </c:pt>
                <c:pt idx="12730">
                  <c:v>-122.41499999999999</c:v>
                </c:pt>
                <c:pt idx="12731">
                  <c:v>-122.413</c:v>
                </c:pt>
                <c:pt idx="12732">
                  <c:v>-122.411</c:v>
                </c:pt>
                <c:pt idx="12733">
                  <c:v>-122.40899999999999</c:v>
                </c:pt>
                <c:pt idx="12734">
                  <c:v>-122.407</c:v>
                </c:pt>
                <c:pt idx="12735">
                  <c:v>-122.405</c:v>
                </c:pt>
                <c:pt idx="12736">
                  <c:v>-122.40299999999999</c:v>
                </c:pt>
                <c:pt idx="12737">
                  <c:v>-122.401</c:v>
                </c:pt>
                <c:pt idx="12738">
                  <c:v>-122.399</c:v>
                </c:pt>
                <c:pt idx="12739">
                  <c:v>-122.39699999999999</c:v>
                </c:pt>
                <c:pt idx="12740">
                  <c:v>-122.395</c:v>
                </c:pt>
                <c:pt idx="12741">
                  <c:v>-122.393</c:v>
                </c:pt>
                <c:pt idx="12742">
                  <c:v>-122.39099999999999</c:v>
                </c:pt>
                <c:pt idx="12743">
                  <c:v>-122.389</c:v>
                </c:pt>
                <c:pt idx="12744">
                  <c:v>-122.387</c:v>
                </c:pt>
                <c:pt idx="12745">
                  <c:v>-122.38500000000001</c:v>
                </c:pt>
                <c:pt idx="12746">
                  <c:v>-122.383</c:v>
                </c:pt>
                <c:pt idx="12747">
                  <c:v>-122.381</c:v>
                </c:pt>
                <c:pt idx="12748">
                  <c:v>-122.379</c:v>
                </c:pt>
                <c:pt idx="12749">
                  <c:v>-122.377</c:v>
                </c:pt>
                <c:pt idx="12750">
                  <c:v>-122.375</c:v>
                </c:pt>
                <c:pt idx="12751">
                  <c:v>-122.373</c:v>
                </c:pt>
                <c:pt idx="12752">
                  <c:v>-122.371</c:v>
                </c:pt>
                <c:pt idx="12753">
                  <c:v>-122.369</c:v>
                </c:pt>
                <c:pt idx="12754">
                  <c:v>-122.367</c:v>
                </c:pt>
                <c:pt idx="12755">
                  <c:v>-122.36499999999999</c:v>
                </c:pt>
                <c:pt idx="12756">
                  <c:v>-122.363</c:v>
                </c:pt>
                <c:pt idx="12757">
                  <c:v>-122.361</c:v>
                </c:pt>
                <c:pt idx="12758">
                  <c:v>-122.35900000000001</c:v>
                </c:pt>
                <c:pt idx="12759">
                  <c:v>-122.357</c:v>
                </c:pt>
                <c:pt idx="12760">
                  <c:v>-122.355</c:v>
                </c:pt>
                <c:pt idx="12761">
                  <c:v>-122.35300000000001</c:v>
                </c:pt>
                <c:pt idx="12762">
                  <c:v>-122.351</c:v>
                </c:pt>
                <c:pt idx="12763">
                  <c:v>-122.349</c:v>
                </c:pt>
                <c:pt idx="12764">
                  <c:v>-122.34700000000001</c:v>
                </c:pt>
                <c:pt idx="12765">
                  <c:v>-122.345</c:v>
                </c:pt>
                <c:pt idx="12766">
                  <c:v>-122.343</c:v>
                </c:pt>
                <c:pt idx="12767">
                  <c:v>-122.34100000000001</c:v>
                </c:pt>
                <c:pt idx="12768">
                  <c:v>-122.339</c:v>
                </c:pt>
                <c:pt idx="12769">
                  <c:v>-122.337</c:v>
                </c:pt>
                <c:pt idx="12770">
                  <c:v>-122.33500000000001</c:v>
                </c:pt>
                <c:pt idx="12771">
                  <c:v>-122.333</c:v>
                </c:pt>
                <c:pt idx="12772">
                  <c:v>-122.331</c:v>
                </c:pt>
                <c:pt idx="12773">
                  <c:v>-122.32900000000001</c:v>
                </c:pt>
                <c:pt idx="12774">
                  <c:v>-122.327</c:v>
                </c:pt>
                <c:pt idx="12775">
                  <c:v>-122.325</c:v>
                </c:pt>
                <c:pt idx="12776">
                  <c:v>-122.32300000000001</c:v>
                </c:pt>
                <c:pt idx="12777">
                  <c:v>-122.321</c:v>
                </c:pt>
                <c:pt idx="12778">
                  <c:v>-122.319</c:v>
                </c:pt>
                <c:pt idx="12779">
                  <c:v>-122.31700000000001</c:v>
                </c:pt>
                <c:pt idx="12780">
                  <c:v>-122.315</c:v>
                </c:pt>
                <c:pt idx="12781">
                  <c:v>-122.313</c:v>
                </c:pt>
                <c:pt idx="12782">
                  <c:v>-122.31100000000001</c:v>
                </c:pt>
                <c:pt idx="12783">
                  <c:v>-122.309</c:v>
                </c:pt>
                <c:pt idx="12784">
                  <c:v>-122.307</c:v>
                </c:pt>
                <c:pt idx="12785">
                  <c:v>-122.30500000000001</c:v>
                </c:pt>
                <c:pt idx="12786">
                  <c:v>-122.303</c:v>
                </c:pt>
                <c:pt idx="12787">
                  <c:v>-122.301</c:v>
                </c:pt>
                <c:pt idx="12788">
                  <c:v>-122.29900000000001</c:v>
                </c:pt>
                <c:pt idx="12789">
                  <c:v>-122.297</c:v>
                </c:pt>
                <c:pt idx="12790">
                  <c:v>-122.295</c:v>
                </c:pt>
                <c:pt idx="12791">
                  <c:v>-122.29300000000001</c:v>
                </c:pt>
                <c:pt idx="12792">
                  <c:v>-122.291</c:v>
                </c:pt>
                <c:pt idx="12793">
                  <c:v>-122.289</c:v>
                </c:pt>
                <c:pt idx="12794">
                  <c:v>-122.28700000000001</c:v>
                </c:pt>
                <c:pt idx="12795">
                  <c:v>-122.285</c:v>
                </c:pt>
                <c:pt idx="12796">
                  <c:v>-122.283</c:v>
                </c:pt>
                <c:pt idx="12797">
                  <c:v>-122.28100000000001</c:v>
                </c:pt>
                <c:pt idx="12798">
                  <c:v>-122.279</c:v>
                </c:pt>
                <c:pt idx="12799">
                  <c:v>-122.277</c:v>
                </c:pt>
                <c:pt idx="12800">
                  <c:v>-122.27500000000001</c:v>
                </c:pt>
                <c:pt idx="12801">
                  <c:v>-122.273</c:v>
                </c:pt>
                <c:pt idx="12802">
                  <c:v>-122.271</c:v>
                </c:pt>
                <c:pt idx="12803">
                  <c:v>-122.26900000000001</c:v>
                </c:pt>
                <c:pt idx="12804">
                  <c:v>-122.267</c:v>
                </c:pt>
                <c:pt idx="12805">
                  <c:v>-122.265</c:v>
                </c:pt>
                <c:pt idx="12806">
                  <c:v>-122.26300000000001</c:v>
                </c:pt>
                <c:pt idx="12807">
                  <c:v>-122.261</c:v>
                </c:pt>
                <c:pt idx="12808">
                  <c:v>-122.259</c:v>
                </c:pt>
                <c:pt idx="12809">
                  <c:v>-122.25700000000001</c:v>
                </c:pt>
                <c:pt idx="12810">
                  <c:v>-122.255</c:v>
                </c:pt>
                <c:pt idx="12811">
                  <c:v>-122.253</c:v>
                </c:pt>
                <c:pt idx="12812">
                  <c:v>-122.251</c:v>
                </c:pt>
                <c:pt idx="12813">
                  <c:v>-122.249</c:v>
                </c:pt>
                <c:pt idx="12814">
                  <c:v>-122.247</c:v>
                </c:pt>
                <c:pt idx="12815">
                  <c:v>-122.245</c:v>
                </c:pt>
                <c:pt idx="12816">
                  <c:v>-122.24299999999999</c:v>
                </c:pt>
                <c:pt idx="12817">
                  <c:v>-122.241</c:v>
                </c:pt>
                <c:pt idx="12818">
                  <c:v>-122.239</c:v>
                </c:pt>
                <c:pt idx="12819">
                  <c:v>-122.23699999999999</c:v>
                </c:pt>
                <c:pt idx="12820">
                  <c:v>-122.235</c:v>
                </c:pt>
                <c:pt idx="12821">
                  <c:v>-122.233</c:v>
                </c:pt>
                <c:pt idx="12822">
                  <c:v>-122.23099999999999</c:v>
                </c:pt>
                <c:pt idx="12823">
                  <c:v>-122.229</c:v>
                </c:pt>
                <c:pt idx="12824">
                  <c:v>-122.227</c:v>
                </c:pt>
                <c:pt idx="12825">
                  <c:v>-122.22499999999999</c:v>
                </c:pt>
                <c:pt idx="12826">
                  <c:v>-122.223</c:v>
                </c:pt>
                <c:pt idx="12827">
                  <c:v>-122.221</c:v>
                </c:pt>
                <c:pt idx="12828">
                  <c:v>-122.21899999999999</c:v>
                </c:pt>
                <c:pt idx="12829">
                  <c:v>-122.217</c:v>
                </c:pt>
                <c:pt idx="12830">
                  <c:v>-122.215</c:v>
                </c:pt>
                <c:pt idx="12831">
                  <c:v>-122.21299999999999</c:v>
                </c:pt>
                <c:pt idx="12832">
                  <c:v>-122.211</c:v>
                </c:pt>
                <c:pt idx="12833">
                  <c:v>-122.209</c:v>
                </c:pt>
                <c:pt idx="12834">
                  <c:v>-122.20699999999999</c:v>
                </c:pt>
                <c:pt idx="12835">
                  <c:v>-122.205</c:v>
                </c:pt>
                <c:pt idx="12836">
                  <c:v>-122.203</c:v>
                </c:pt>
                <c:pt idx="12837">
                  <c:v>-122.20099999999999</c:v>
                </c:pt>
                <c:pt idx="12838">
                  <c:v>-122.199</c:v>
                </c:pt>
                <c:pt idx="12839">
                  <c:v>-122.197</c:v>
                </c:pt>
                <c:pt idx="12840">
                  <c:v>-122.19499999999999</c:v>
                </c:pt>
                <c:pt idx="12841">
                  <c:v>-122.193</c:v>
                </c:pt>
                <c:pt idx="12842">
                  <c:v>-122.191</c:v>
                </c:pt>
                <c:pt idx="12843">
                  <c:v>-122.18899999999999</c:v>
                </c:pt>
                <c:pt idx="12844">
                  <c:v>-122.187</c:v>
                </c:pt>
                <c:pt idx="12845">
                  <c:v>-122.185</c:v>
                </c:pt>
                <c:pt idx="12846">
                  <c:v>-122.18299999999999</c:v>
                </c:pt>
                <c:pt idx="12847">
                  <c:v>-122.181</c:v>
                </c:pt>
                <c:pt idx="12848">
                  <c:v>-122.179</c:v>
                </c:pt>
                <c:pt idx="12849">
                  <c:v>-122.17699999999999</c:v>
                </c:pt>
                <c:pt idx="12850">
                  <c:v>-122.175</c:v>
                </c:pt>
                <c:pt idx="12851">
                  <c:v>-122.173</c:v>
                </c:pt>
                <c:pt idx="12852">
                  <c:v>-122.17099999999999</c:v>
                </c:pt>
                <c:pt idx="12853">
                  <c:v>-122.169</c:v>
                </c:pt>
                <c:pt idx="12854">
                  <c:v>-122.167</c:v>
                </c:pt>
                <c:pt idx="12855">
                  <c:v>-122.16499999999999</c:v>
                </c:pt>
                <c:pt idx="12856">
                  <c:v>-122.163</c:v>
                </c:pt>
                <c:pt idx="12857">
                  <c:v>-122.161</c:v>
                </c:pt>
                <c:pt idx="12858">
                  <c:v>-122.15899999999999</c:v>
                </c:pt>
                <c:pt idx="12859">
                  <c:v>-122.157</c:v>
                </c:pt>
                <c:pt idx="12860">
                  <c:v>-122.155</c:v>
                </c:pt>
                <c:pt idx="12861">
                  <c:v>-122.15299999999999</c:v>
                </c:pt>
                <c:pt idx="12862">
                  <c:v>-122.151</c:v>
                </c:pt>
                <c:pt idx="12863">
                  <c:v>-122.149</c:v>
                </c:pt>
                <c:pt idx="12864">
                  <c:v>-122.14699999999999</c:v>
                </c:pt>
                <c:pt idx="12865">
                  <c:v>-122.145</c:v>
                </c:pt>
                <c:pt idx="12866">
                  <c:v>-122.143</c:v>
                </c:pt>
                <c:pt idx="12867">
                  <c:v>-122.14099999999999</c:v>
                </c:pt>
                <c:pt idx="12868">
                  <c:v>-122.139</c:v>
                </c:pt>
                <c:pt idx="12869">
                  <c:v>-122.137</c:v>
                </c:pt>
                <c:pt idx="12870">
                  <c:v>-122.13500000000001</c:v>
                </c:pt>
                <c:pt idx="12871">
                  <c:v>-122.133</c:v>
                </c:pt>
                <c:pt idx="12872">
                  <c:v>-122.131</c:v>
                </c:pt>
                <c:pt idx="12873">
                  <c:v>-122.129</c:v>
                </c:pt>
                <c:pt idx="12874">
                  <c:v>-122.127</c:v>
                </c:pt>
                <c:pt idx="12875">
                  <c:v>-122.125</c:v>
                </c:pt>
                <c:pt idx="12876">
                  <c:v>-122.123</c:v>
                </c:pt>
                <c:pt idx="12877">
                  <c:v>-122.121</c:v>
                </c:pt>
                <c:pt idx="12878">
                  <c:v>-122.119</c:v>
                </c:pt>
                <c:pt idx="12879">
                  <c:v>-122.117</c:v>
                </c:pt>
                <c:pt idx="12880">
                  <c:v>-122.11499999999999</c:v>
                </c:pt>
                <c:pt idx="12881">
                  <c:v>-122.113</c:v>
                </c:pt>
                <c:pt idx="12882">
                  <c:v>-122.111</c:v>
                </c:pt>
                <c:pt idx="12883">
                  <c:v>-122.10900000000001</c:v>
                </c:pt>
                <c:pt idx="12884">
                  <c:v>-122.107</c:v>
                </c:pt>
                <c:pt idx="12885">
                  <c:v>-122.105</c:v>
                </c:pt>
                <c:pt idx="12886">
                  <c:v>-122.10300000000001</c:v>
                </c:pt>
                <c:pt idx="12887">
                  <c:v>-122.101</c:v>
                </c:pt>
                <c:pt idx="12888">
                  <c:v>-122.099</c:v>
                </c:pt>
                <c:pt idx="12889">
                  <c:v>-122.09700000000001</c:v>
                </c:pt>
                <c:pt idx="12890">
                  <c:v>-122.095</c:v>
                </c:pt>
                <c:pt idx="12891">
                  <c:v>-122.093</c:v>
                </c:pt>
                <c:pt idx="12892">
                  <c:v>-122.09100000000001</c:v>
                </c:pt>
                <c:pt idx="12893">
                  <c:v>-122.089</c:v>
                </c:pt>
                <c:pt idx="12894">
                  <c:v>-122.087</c:v>
                </c:pt>
                <c:pt idx="12895">
                  <c:v>-122.08500000000001</c:v>
                </c:pt>
                <c:pt idx="12896">
                  <c:v>-122.083</c:v>
                </c:pt>
                <c:pt idx="12897">
                  <c:v>-122.081</c:v>
                </c:pt>
                <c:pt idx="12898">
                  <c:v>-122.07900000000001</c:v>
                </c:pt>
                <c:pt idx="12899">
                  <c:v>-122.077</c:v>
                </c:pt>
                <c:pt idx="12900">
                  <c:v>-122.075</c:v>
                </c:pt>
                <c:pt idx="12901">
                  <c:v>-122.07300000000001</c:v>
                </c:pt>
                <c:pt idx="12902">
                  <c:v>-122.071</c:v>
                </c:pt>
                <c:pt idx="12903">
                  <c:v>-122.069</c:v>
                </c:pt>
                <c:pt idx="12904">
                  <c:v>-122.06700000000001</c:v>
                </c:pt>
                <c:pt idx="12905">
                  <c:v>-122.065</c:v>
                </c:pt>
                <c:pt idx="12906">
                  <c:v>-122.063</c:v>
                </c:pt>
                <c:pt idx="12907">
                  <c:v>-122.06100000000001</c:v>
                </c:pt>
                <c:pt idx="12908">
                  <c:v>-122.059</c:v>
                </c:pt>
                <c:pt idx="12909">
                  <c:v>-122.057</c:v>
                </c:pt>
                <c:pt idx="12910">
                  <c:v>-122.05500000000001</c:v>
                </c:pt>
                <c:pt idx="12911">
                  <c:v>-122.053</c:v>
                </c:pt>
                <c:pt idx="12912">
                  <c:v>-122.051</c:v>
                </c:pt>
                <c:pt idx="12913">
                  <c:v>-122.04900000000001</c:v>
                </c:pt>
                <c:pt idx="12914">
                  <c:v>-122.047</c:v>
                </c:pt>
                <c:pt idx="12915">
                  <c:v>-122.045</c:v>
                </c:pt>
                <c:pt idx="12916">
                  <c:v>-122.04300000000001</c:v>
                </c:pt>
                <c:pt idx="12917">
                  <c:v>-122.041</c:v>
                </c:pt>
                <c:pt idx="12918">
                  <c:v>-122.039</c:v>
                </c:pt>
                <c:pt idx="12919">
                  <c:v>-122.03700000000001</c:v>
                </c:pt>
                <c:pt idx="12920">
                  <c:v>-122.035</c:v>
                </c:pt>
                <c:pt idx="12921">
                  <c:v>-122.033</c:v>
                </c:pt>
                <c:pt idx="12922">
                  <c:v>-122.03100000000001</c:v>
                </c:pt>
                <c:pt idx="12923">
                  <c:v>-122.029</c:v>
                </c:pt>
                <c:pt idx="12924">
                  <c:v>-122.027</c:v>
                </c:pt>
                <c:pt idx="12925">
                  <c:v>-122.02500000000001</c:v>
                </c:pt>
                <c:pt idx="12926">
                  <c:v>-122.023</c:v>
                </c:pt>
                <c:pt idx="12927">
                  <c:v>-122.021</c:v>
                </c:pt>
                <c:pt idx="12928">
                  <c:v>-122.01900000000001</c:v>
                </c:pt>
                <c:pt idx="12929">
                  <c:v>-122.017</c:v>
                </c:pt>
                <c:pt idx="12930">
                  <c:v>-122.015</c:v>
                </c:pt>
                <c:pt idx="12931">
                  <c:v>-122.01300000000001</c:v>
                </c:pt>
                <c:pt idx="12932">
                  <c:v>-122.011</c:v>
                </c:pt>
                <c:pt idx="12933">
                  <c:v>-122.009</c:v>
                </c:pt>
                <c:pt idx="12934">
                  <c:v>-122.00700000000001</c:v>
                </c:pt>
                <c:pt idx="12935">
                  <c:v>-122.005</c:v>
                </c:pt>
                <c:pt idx="12936">
                  <c:v>-122.003</c:v>
                </c:pt>
                <c:pt idx="12937">
                  <c:v>-122.001</c:v>
                </c:pt>
                <c:pt idx="12938">
                  <c:v>-121.999</c:v>
                </c:pt>
                <c:pt idx="12939">
                  <c:v>-121.997</c:v>
                </c:pt>
                <c:pt idx="12940">
                  <c:v>-121.995</c:v>
                </c:pt>
                <c:pt idx="12941">
                  <c:v>-121.99299999999999</c:v>
                </c:pt>
                <c:pt idx="12942">
                  <c:v>-121.991</c:v>
                </c:pt>
                <c:pt idx="12943">
                  <c:v>-121.989</c:v>
                </c:pt>
                <c:pt idx="12944">
                  <c:v>-121.98699999999999</c:v>
                </c:pt>
                <c:pt idx="12945">
                  <c:v>-121.985</c:v>
                </c:pt>
                <c:pt idx="12946">
                  <c:v>-121.983</c:v>
                </c:pt>
                <c:pt idx="12947">
                  <c:v>-121.98099999999999</c:v>
                </c:pt>
                <c:pt idx="12948">
                  <c:v>-121.979</c:v>
                </c:pt>
                <c:pt idx="12949">
                  <c:v>-121.977</c:v>
                </c:pt>
                <c:pt idx="12950">
                  <c:v>-121.97499999999999</c:v>
                </c:pt>
                <c:pt idx="12951">
                  <c:v>-121.973</c:v>
                </c:pt>
                <c:pt idx="12952">
                  <c:v>-121.971</c:v>
                </c:pt>
                <c:pt idx="12953">
                  <c:v>-121.96899999999999</c:v>
                </c:pt>
                <c:pt idx="12954">
                  <c:v>-121.967</c:v>
                </c:pt>
                <c:pt idx="12955">
                  <c:v>-121.965</c:v>
                </c:pt>
                <c:pt idx="12956">
                  <c:v>-121.96299999999999</c:v>
                </c:pt>
                <c:pt idx="12957">
                  <c:v>-121.961</c:v>
                </c:pt>
                <c:pt idx="12958">
                  <c:v>-121.959</c:v>
                </c:pt>
                <c:pt idx="12959">
                  <c:v>-121.95699999999999</c:v>
                </c:pt>
                <c:pt idx="12960">
                  <c:v>-121.955</c:v>
                </c:pt>
                <c:pt idx="12961">
                  <c:v>-121.953</c:v>
                </c:pt>
                <c:pt idx="12962">
                  <c:v>-121.95099999999999</c:v>
                </c:pt>
                <c:pt idx="12963">
                  <c:v>-121.949</c:v>
                </c:pt>
                <c:pt idx="12964">
                  <c:v>-121.947</c:v>
                </c:pt>
                <c:pt idx="12965">
                  <c:v>-121.94499999999999</c:v>
                </c:pt>
                <c:pt idx="12966">
                  <c:v>-121.943</c:v>
                </c:pt>
                <c:pt idx="12967">
                  <c:v>-121.941</c:v>
                </c:pt>
                <c:pt idx="12968">
                  <c:v>-121.93899999999999</c:v>
                </c:pt>
                <c:pt idx="12969">
                  <c:v>-121.937</c:v>
                </c:pt>
                <c:pt idx="12970">
                  <c:v>-121.935</c:v>
                </c:pt>
                <c:pt idx="12971">
                  <c:v>-121.93299999999999</c:v>
                </c:pt>
                <c:pt idx="12972">
                  <c:v>-121.931</c:v>
                </c:pt>
                <c:pt idx="12973">
                  <c:v>-121.929</c:v>
                </c:pt>
                <c:pt idx="12974">
                  <c:v>-121.92699999999999</c:v>
                </c:pt>
                <c:pt idx="12975">
                  <c:v>-121.925</c:v>
                </c:pt>
                <c:pt idx="12976">
                  <c:v>-121.923</c:v>
                </c:pt>
                <c:pt idx="12977">
                  <c:v>-121.92099999999999</c:v>
                </c:pt>
                <c:pt idx="12978">
                  <c:v>-121.919</c:v>
                </c:pt>
                <c:pt idx="12979">
                  <c:v>-121.917</c:v>
                </c:pt>
                <c:pt idx="12980">
                  <c:v>-121.91499999999999</c:v>
                </c:pt>
                <c:pt idx="12981">
                  <c:v>-121.913</c:v>
                </c:pt>
                <c:pt idx="12982">
                  <c:v>-121.911</c:v>
                </c:pt>
                <c:pt idx="12983">
                  <c:v>-121.90899999999999</c:v>
                </c:pt>
                <c:pt idx="12984">
                  <c:v>-121.907</c:v>
                </c:pt>
                <c:pt idx="12985">
                  <c:v>-121.905</c:v>
                </c:pt>
                <c:pt idx="12986">
                  <c:v>-121.90299999999999</c:v>
                </c:pt>
                <c:pt idx="12987">
                  <c:v>-121.901</c:v>
                </c:pt>
                <c:pt idx="12988">
                  <c:v>-121.899</c:v>
                </c:pt>
                <c:pt idx="12989">
                  <c:v>-121.89699999999999</c:v>
                </c:pt>
                <c:pt idx="12990">
                  <c:v>-121.895</c:v>
                </c:pt>
                <c:pt idx="12991">
                  <c:v>-121.893</c:v>
                </c:pt>
                <c:pt idx="12992">
                  <c:v>-121.89099999999999</c:v>
                </c:pt>
                <c:pt idx="12993">
                  <c:v>-121.889</c:v>
                </c:pt>
                <c:pt idx="12994">
                  <c:v>-121.887</c:v>
                </c:pt>
                <c:pt idx="12995">
                  <c:v>-121.88500000000001</c:v>
                </c:pt>
                <c:pt idx="12996">
                  <c:v>-121.883</c:v>
                </c:pt>
                <c:pt idx="12997">
                  <c:v>-121.881</c:v>
                </c:pt>
                <c:pt idx="12998">
                  <c:v>-121.879</c:v>
                </c:pt>
                <c:pt idx="12999">
                  <c:v>-121.877</c:v>
                </c:pt>
                <c:pt idx="13000">
                  <c:v>-121.875</c:v>
                </c:pt>
                <c:pt idx="13001">
                  <c:v>-121.873</c:v>
                </c:pt>
                <c:pt idx="13002">
                  <c:v>-121.871</c:v>
                </c:pt>
                <c:pt idx="13003">
                  <c:v>-121.869</c:v>
                </c:pt>
                <c:pt idx="13004">
                  <c:v>-121.867</c:v>
                </c:pt>
                <c:pt idx="13005">
                  <c:v>-121.86499999999999</c:v>
                </c:pt>
                <c:pt idx="13006">
                  <c:v>-121.863</c:v>
                </c:pt>
                <c:pt idx="13007">
                  <c:v>-121.861</c:v>
                </c:pt>
                <c:pt idx="13008">
                  <c:v>-121.85900000000001</c:v>
                </c:pt>
                <c:pt idx="13009">
                  <c:v>-121.857</c:v>
                </c:pt>
                <c:pt idx="13010">
                  <c:v>-121.855</c:v>
                </c:pt>
                <c:pt idx="13011">
                  <c:v>-121.85300000000001</c:v>
                </c:pt>
                <c:pt idx="13012">
                  <c:v>-121.851</c:v>
                </c:pt>
                <c:pt idx="13013">
                  <c:v>-121.849</c:v>
                </c:pt>
                <c:pt idx="13014">
                  <c:v>-121.84700000000001</c:v>
                </c:pt>
                <c:pt idx="13015">
                  <c:v>-121.845</c:v>
                </c:pt>
                <c:pt idx="13016">
                  <c:v>-121.843</c:v>
                </c:pt>
                <c:pt idx="13017">
                  <c:v>-121.84100000000001</c:v>
                </c:pt>
                <c:pt idx="13018">
                  <c:v>-121.839</c:v>
                </c:pt>
                <c:pt idx="13019">
                  <c:v>-121.837</c:v>
                </c:pt>
                <c:pt idx="13020">
                  <c:v>-121.83500000000001</c:v>
                </c:pt>
                <c:pt idx="13021">
                  <c:v>-121.833</c:v>
                </c:pt>
                <c:pt idx="13022">
                  <c:v>-121.831</c:v>
                </c:pt>
                <c:pt idx="13023">
                  <c:v>-121.82900000000001</c:v>
                </c:pt>
                <c:pt idx="13024">
                  <c:v>-121.827</c:v>
                </c:pt>
                <c:pt idx="13025">
                  <c:v>-121.825</c:v>
                </c:pt>
                <c:pt idx="13026">
                  <c:v>-121.82300000000001</c:v>
                </c:pt>
                <c:pt idx="13027">
                  <c:v>-121.821</c:v>
                </c:pt>
                <c:pt idx="13028">
                  <c:v>-121.819</c:v>
                </c:pt>
                <c:pt idx="13029">
                  <c:v>-121.81700000000001</c:v>
                </c:pt>
                <c:pt idx="13030">
                  <c:v>-121.815</c:v>
                </c:pt>
                <c:pt idx="13031">
                  <c:v>-121.813</c:v>
                </c:pt>
                <c:pt idx="13032">
                  <c:v>-121.81100000000001</c:v>
                </c:pt>
                <c:pt idx="13033">
                  <c:v>-121.809</c:v>
                </c:pt>
                <c:pt idx="13034">
                  <c:v>-121.807</c:v>
                </c:pt>
                <c:pt idx="13035">
                  <c:v>-121.80500000000001</c:v>
                </c:pt>
                <c:pt idx="13036">
                  <c:v>-121.803</c:v>
                </c:pt>
                <c:pt idx="13037">
                  <c:v>-121.801</c:v>
                </c:pt>
                <c:pt idx="13038">
                  <c:v>-121.79900000000001</c:v>
                </c:pt>
                <c:pt idx="13039">
                  <c:v>-121.797</c:v>
                </c:pt>
                <c:pt idx="13040">
                  <c:v>-121.795</c:v>
                </c:pt>
                <c:pt idx="13041">
                  <c:v>-121.79300000000001</c:v>
                </c:pt>
                <c:pt idx="13042">
                  <c:v>-121.791</c:v>
                </c:pt>
                <c:pt idx="13043">
                  <c:v>-121.789</c:v>
                </c:pt>
                <c:pt idx="13044">
                  <c:v>-121.78700000000001</c:v>
                </c:pt>
                <c:pt idx="13045">
                  <c:v>-121.785</c:v>
                </c:pt>
                <c:pt idx="13046">
                  <c:v>-121.783</c:v>
                </c:pt>
                <c:pt idx="13047">
                  <c:v>-121.78100000000001</c:v>
                </c:pt>
                <c:pt idx="13048">
                  <c:v>-121.779</c:v>
                </c:pt>
                <c:pt idx="13049">
                  <c:v>-121.777</c:v>
                </c:pt>
                <c:pt idx="13050">
                  <c:v>-121.77500000000001</c:v>
                </c:pt>
                <c:pt idx="13051">
                  <c:v>-121.773</c:v>
                </c:pt>
                <c:pt idx="13052">
                  <c:v>-121.771</c:v>
                </c:pt>
                <c:pt idx="13053">
                  <c:v>-121.76900000000001</c:v>
                </c:pt>
                <c:pt idx="13054">
                  <c:v>-121.767</c:v>
                </c:pt>
                <c:pt idx="13055">
                  <c:v>-121.765</c:v>
                </c:pt>
                <c:pt idx="13056">
                  <c:v>-121.76300000000001</c:v>
                </c:pt>
                <c:pt idx="13057">
                  <c:v>-121.761</c:v>
                </c:pt>
                <c:pt idx="13058">
                  <c:v>-121.759</c:v>
                </c:pt>
                <c:pt idx="13059">
                  <c:v>-121.75700000000001</c:v>
                </c:pt>
                <c:pt idx="13060">
                  <c:v>-121.755</c:v>
                </c:pt>
                <c:pt idx="13061">
                  <c:v>-121.753</c:v>
                </c:pt>
                <c:pt idx="13062">
                  <c:v>-121.751</c:v>
                </c:pt>
                <c:pt idx="13063">
                  <c:v>-121.749</c:v>
                </c:pt>
                <c:pt idx="13064">
                  <c:v>-121.747</c:v>
                </c:pt>
                <c:pt idx="13065">
                  <c:v>-121.745</c:v>
                </c:pt>
                <c:pt idx="13066">
                  <c:v>-121.74299999999999</c:v>
                </c:pt>
                <c:pt idx="13067">
                  <c:v>-121.741</c:v>
                </c:pt>
                <c:pt idx="13068">
                  <c:v>-121.739</c:v>
                </c:pt>
                <c:pt idx="13069">
                  <c:v>-121.73699999999999</c:v>
                </c:pt>
                <c:pt idx="13070">
                  <c:v>-121.735</c:v>
                </c:pt>
                <c:pt idx="13071">
                  <c:v>-121.733</c:v>
                </c:pt>
                <c:pt idx="13072">
                  <c:v>-121.73099999999999</c:v>
                </c:pt>
                <c:pt idx="13073">
                  <c:v>-121.729</c:v>
                </c:pt>
                <c:pt idx="13074">
                  <c:v>-121.727</c:v>
                </c:pt>
                <c:pt idx="13075">
                  <c:v>-121.72499999999999</c:v>
                </c:pt>
                <c:pt idx="13076">
                  <c:v>-121.723</c:v>
                </c:pt>
                <c:pt idx="13077">
                  <c:v>-121.721</c:v>
                </c:pt>
                <c:pt idx="13078">
                  <c:v>-121.71899999999999</c:v>
                </c:pt>
                <c:pt idx="13079">
                  <c:v>-121.717</c:v>
                </c:pt>
                <c:pt idx="13080">
                  <c:v>-121.715</c:v>
                </c:pt>
                <c:pt idx="13081">
                  <c:v>-121.71299999999999</c:v>
                </c:pt>
                <c:pt idx="13082">
                  <c:v>-121.711</c:v>
                </c:pt>
                <c:pt idx="13083">
                  <c:v>-121.709</c:v>
                </c:pt>
                <c:pt idx="13084">
                  <c:v>-121.70699999999999</c:v>
                </c:pt>
                <c:pt idx="13085">
                  <c:v>-121.705</c:v>
                </c:pt>
                <c:pt idx="13086">
                  <c:v>-121.703</c:v>
                </c:pt>
                <c:pt idx="13087">
                  <c:v>-121.70099999999999</c:v>
                </c:pt>
                <c:pt idx="13088">
                  <c:v>-121.699</c:v>
                </c:pt>
                <c:pt idx="13089">
                  <c:v>-121.697</c:v>
                </c:pt>
                <c:pt idx="13090">
                  <c:v>-121.69499999999999</c:v>
                </c:pt>
                <c:pt idx="13091">
                  <c:v>-121.693</c:v>
                </c:pt>
                <c:pt idx="13092">
                  <c:v>-121.691</c:v>
                </c:pt>
                <c:pt idx="13093">
                  <c:v>-121.68899999999999</c:v>
                </c:pt>
                <c:pt idx="13094">
                  <c:v>-121.687</c:v>
                </c:pt>
                <c:pt idx="13095">
                  <c:v>-121.685</c:v>
                </c:pt>
                <c:pt idx="13096">
                  <c:v>-121.68299999999999</c:v>
                </c:pt>
                <c:pt idx="13097">
                  <c:v>-121.681</c:v>
                </c:pt>
                <c:pt idx="13098">
                  <c:v>-121.679</c:v>
                </c:pt>
                <c:pt idx="13099">
                  <c:v>-121.67699999999999</c:v>
                </c:pt>
                <c:pt idx="13100">
                  <c:v>-121.675</c:v>
                </c:pt>
                <c:pt idx="13101">
                  <c:v>-121.673</c:v>
                </c:pt>
                <c:pt idx="13102">
                  <c:v>-121.67099999999999</c:v>
                </c:pt>
                <c:pt idx="13103">
                  <c:v>-121.669</c:v>
                </c:pt>
                <c:pt idx="13104">
                  <c:v>-121.667</c:v>
                </c:pt>
                <c:pt idx="13105">
                  <c:v>-121.66499999999999</c:v>
                </c:pt>
                <c:pt idx="13106">
                  <c:v>-121.663</c:v>
                </c:pt>
                <c:pt idx="13107">
                  <c:v>-121.661</c:v>
                </c:pt>
                <c:pt idx="13108">
                  <c:v>-121.65899999999999</c:v>
                </c:pt>
                <c:pt idx="13109">
                  <c:v>-121.657</c:v>
                </c:pt>
                <c:pt idx="13110">
                  <c:v>-121.655</c:v>
                </c:pt>
                <c:pt idx="13111">
                  <c:v>-121.65299999999999</c:v>
                </c:pt>
                <c:pt idx="13112">
                  <c:v>-121.651</c:v>
                </c:pt>
                <c:pt idx="13113">
                  <c:v>-121.649</c:v>
                </c:pt>
                <c:pt idx="13114">
                  <c:v>-121.64699999999999</c:v>
                </c:pt>
                <c:pt idx="13115">
                  <c:v>-121.645</c:v>
                </c:pt>
                <c:pt idx="13116">
                  <c:v>-121.643</c:v>
                </c:pt>
                <c:pt idx="13117">
                  <c:v>-121.64099999999999</c:v>
                </c:pt>
                <c:pt idx="13118">
                  <c:v>-121.639</c:v>
                </c:pt>
                <c:pt idx="13119">
                  <c:v>-121.637</c:v>
                </c:pt>
                <c:pt idx="13120">
                  <c:v>-121.63500000000001</c:v>
                </c:pt>
                <c:pt idx="13121">
                  <c:v>-121.633</c:v>
                </c:pt>
                <c:pt idx="13122">
                  <c:v>-121.631</c:v>
                </c:pt>
                <c:pt idx="13123">
                  <c:v>-121.629</c:v>
                </c:pt>
                <c:pt idx="13124">
                  <c:v>-121.627</c:v>
                </c:pt>
                <c:pt idx="13125">
                  <c:v>-121.625</c:v>
                </c:pt>
                <c:pt idx="13126">
                  <c:v>-121.623</c:v>
                </c:pt>
                <c:pt idx="13127">
                  <c:v>-121.621</c:v>
                </c:pt>
                <c:pt idx="13128">
                  <c:v>-121.619</c:v>
                </c:pt>
                <c:pt idx="13129">
                  <c:v>-121.617</c:v>
                </c:pt>
                <c:pt idx="13130">
                  <c:v>-121.61499999999999</c:v>
                </c:pt>
                <c:pt idx="13131">
                  <c:v>-121.613</c:v>
                </c:pt>
                <c:pt idx="13132">
                  <c:v>-121.611</c:v>
                </c:pt>
                <c:pt idx="13133">
                  <c:v>-121.60900000000001</c:v>
                </c:pt>
                <c:pt idx="13134">
                  <c:v>-121.607</c:v>
                </c:pt>
                <c:pt idx="13135">
                  <c:v>-121.605</c:v>
                </c:pt>
                <c:pt idx="13136">
                  <c:v>-121.60300000000001</c:v>
                </c:pt>
                <c:pt idx="13137">
                  <c:v>-121.601</c:v>
                </c:pt>
                <c:pt idx="13138">
                  <c:v>-121.599</c:v>
                </c:pt>
                <c:pt idx="13139">
                  <c:v>-121.59700000000001</c:v>
                </c:pt>
                <c:pt idx="13140">
                  <c:v>-121.595</c:v>
                </c:pt>
                <c:pt idx="13141">
                  <c:v>-121.593</c:v>
                </c:pt>
                <c:pt idx="13142">
                  <c:v>-121.59100000000001</c:v>
                </c:pt>
                <c:pt idx="13143">
                  <c:v>-121.589</c:v>
                </c:pt>
                <c:pt idx="13144">
                  <c:v>-121.587</c:v>
                </c:pt>
                <c:pt idx="13145">
                  <c:v>-121.58500000000001</c:v>
                </c:pt>
                <c:pt idx="13146">
                  <c:v>-121.583</c:v>
                </c:pt>
                <c:pt idx="13147">
                  <c:v>-121.581</c:v>
                </c:pt>
                <c:pt idx="13148">
                  <c:v>-121.57900000000001</c:v>
                </c:pt>
                <c:pt idx="13149">
                  <c:v>-121.577</c:v>
                </c:pt>
                <c:pt idx="13150">
                  <c:v>-121.575</c:v>
                </c:pt>
                <c:pt idx="13151">
                  <c:v>-121.57300000000001</c:v>
                </c:pt>
                <c:pt idx="13152">
                  <c:v>-121.571</c:v>
                </c:pt>
                <c:pt idx="13153">
                  <c:v>-121.569</c:v>
                </c:pt>
                <c:pt idx="13154">
                  <c:v>-121.56700000000001</c:v>
                </c:pt>
                <c:pt idx="13155">
                  <c:v>-121.565</c:v>
                </c:pt>
                <c:pt idx="13156">
                  <c:v>-121.563</c:v>
                </c:pt>
                <c:pt idx="13157">
                  <c:v>-121.56100000000001</c:v>
                </c:pt>
                <c:pt idx="13158">
                  <c:v>-121.559</c:v>
                </c:pt>
                <c:pt idx="13159">
                  <c:v>-121.557</c:v>
                </c:pt>
                <c:pt idx="13160">
                  <c:v>-121.55500000000001</c:v>
                </c:pt>
                <c:pt idx="13161">
                  <c:v>-121.553</c:v>
                </c:pt>
                <c:pt idx="13162">
                  <c:v>-121.551</c:v>
                </c:pt>
                <c:pt idx="13163">
                  <c:v>-121.54900000000001</c:v>
                </c:pt>
                <c:pt idx="13164">
                  <c:v>-121.547</c:v>
                </c:pt>
                <c:pt idx="13165">
                  <c:v>-121.545</c:v>
                </c:pt>
                <c:pt idx="13166">
                  <c:v>-121.54300000000001</c:v>
                </c:pt>
                <c:pt idx="13167">
                  <c:v>-121.541</c:v>
                </c:pt>
                <c:pt idx="13168">
                  <c:v>-121.539</c:v>
                </c:pt>
                <c:pt idx="13169">
                  <c:v>-121.53700000000001</c:v>
                </c:pt>
                <c:pt idx="13170">
                  <c:v>-121.535</c:v>
                </c:pt>
                <c:pt idx="13171">
                  <c:v>-121.533</c:v>
                </c:pt>
                <c:pt idx="13172">
                  <c:v>-121.53100000000001</c:v>
                </c:pt>
                <c:pt idx="13173">
                  <c:v>-121.529</c:v>
                </c:pt>
                <c:pt idx="13174">
                  <c:v>-121.527</c:v>
                </c:pt>
                <c:pt idx="13175">
                  <c:v>-121.52500000000001</c:v>
                </c:pt>
                <c:pt idx="13176">
                  <c:v>-121.523</c:v>
                </c:pt>
                <c:pt idx="13177">
                  <c:v>-121.521</c:v>
                </c:pt>
                <c:pt idx="13178">
                  <c:v>-121.51900000000001</c:v>
                </c:pt>
                <c:pt idx="13179">
                  <c:v>-121.517</c:v>
                </c:pt>
                <c:pt idx="13180">
                  <c:v>-121.515</c:v>
                </c:pt>
                <c:pt idx="13181">
                  <c:v>-121.51300000000001</c:v>
                </c:pt>
                <c:pt idx="13182">
                  <c:v>-121.511</c:v>
                </c:pt>
                <c:pt idx="13183">
                  <c:v>-121.509</c:v>
                </c:pt>
                <c:pt idx="13184">
                  <c:v>-121.50700000000001</c:v>
                </c:pt>
                <c:pt idx="13185">
                  <c:v>-121.505</c:v>
                </c:pt>
                <c:pt idx="13186">
                  <c:v>-121.503</c:v>
                </c:pt>
                <c:pt idx="13187">
                  <c:v>-121.501</c:v>
                </c:pt>
                <c:pt idx="13188">
                  <c:v>-121.499</c:v>
                </c:pt>
                <c:pt idx="13189">
                  <c:v>-121.497</c:v>
                </c:pt>
                <c:pt idx="13190">
                  <c:v>-121.495</c:v>
                </c:pt>
                <c:pt idx="13191">
                  <c:v>-121.49299999999999</c:v>
                </c:pt>
                <c:pt idx="13192">
                  <c:v>-121.491</c:v>
                </c:pt>
                <c:pt idx="13193">
                  <c:v>-121.489</c:v>
                </c:pt>
                <c:pt idx="13194">
                  <c:v>-121.48699999999999</c:v>
                </c:pt>
                <c:pt idx="13195">
                  <c:v>-121.485</c:v>
                </c:pt>
                <c:pt idx="13196">
                  <c:v>-121.483</c:v>
                </c:pt>
                <c:pt idx="13197">
                  <c:v>-121.48099999999999</c:v>
                </c:pt>
                <c:pt idx="13198">
                  <c:v>-121.479</c:v>
                </c:pt>
                <c:pt idx="13199">
                  <c:v>-121.477</c:v>
                </c:pt>
                <c:pt idx="13200">
                  <c:v>-121.47499999999999</c:v>
                </c:pt>
                <c:pt idx="13201">
                  <c:v>-121.473</c:v>
                </c:pt>
                <c:pt idx="13202">
                  <c:v>-121.471</c:v>
                </c:pt>
                <c:pt idx="13203">
                  <c:v>-121.46899999999999</c:v>
                </c:pt>
                <c:pt idx="13204">
                  <c:v>-121.467</c:v>
                </c:pt>
                <c:pt idx="13205">
                  <c:v>-121.465</c:v>
                </c:pt>
                <c:pt idx="13206">
                  <c:v>-121.46299999999999</c:v>
                </c:pt>
                <c:pt idx="13207">
                  <c:v>-121.461</c:v>
                </c:pt>
                <c:pt idx="13208">
                  <c:v>-121.459</c:v>
                </c:pt>
                <c:pt idx="13209">
                  <c:v>-121.45699999999999</c:v>
                </c:pt>
                <c:pt idx="13210">
                  <c:v>-121.455</c:v>
                </c:pt>
                <c:pt idx="13211">
                  <c:v>-121.453</c:v>
                </c:pt>
                <c:pt idx="13212">
                  <c:v>-121.45099999999999</c:v>
                </c:pt>
                <c:pt idx="13213">
                  <c:v>-121.449</c:v>
                </c:pt>
                <c:pt idx="13214">
                  <c:v>-121.447</c:v>
                </c:pt>
                <c:pt idx="13215">
                  <c:v>-121.44499999999999</c:v>
                </c:pt>
                <c:pt idx="13216">
                  <c:v>-121.443</c:v>
                </c:pt>
                <c:pt idx="13217">
                  <c:v>-121.441</c:v>
                </c:pt>
                <c:pt idx="13218">
                  <c:v>-121.43899999999999</c:v>
                </c:pt>
                <c:pt idx="13219">
                  <c:v>-121.437</c:v>
                </c:pt>
                <c:pt idx="13220">
                  <c:v>-121.435</c:v>
                </c:pt>
                <c:pt idx="13221">
                  <c:v>-121.43299999999999</c:v>
                </c:pt>
                <c:pt idx="13222">
                  <c:v>-121.431</c:v>
                </c:pt>
                <c:pt idx="13223">
                  <c:v>-121.429</c:v>
                </c:pt>
                <c:pt idx="13224">
                  <c:v>-121.42699999999999</c:v>
                </c:pt>
                <c:pt idx="13225">
                  <c:v>-121.425</c:v>
                </c:pt>
                <c:pt idx="13226">
                  <c:v>-121.423</c:v>
                </c:pt>
                <c:pt idx="13227">
                  <c:v>-121.42099999999999</c:v>
                </c:pt>
                <c:pt idx="13228">
                  <c:v>-121.419</c:v>
                </c:pt>
                <c:pt idx="13229">
                  <c:v>-121.417</c:v>
                </c:pt>
                <c:pt idx="13230">
                  <c:v>-121.41499999999999</c:v>
                </c:pt>
                <c:pt idx="13231">
                  <c:v>-121.413</c:v>
                </c:pt>
                <c:pt idx="13232">
                  <c:v>-121.411</c:v>
                </c:pt>
                <c:pt idx="13233">
                  <c:v>-121.40899999999999</c:v>
                </c:pt>
                <c:pt idx="13234">
                  <c:v>-121.407</c:v>
                </c:pt>
                <c:pt idx="13235">
                  <c:v>-121.405</c:v>
                </c:pt>
                <c:pt idx="13236">
                  <c:v>-121.40299999999999</c:v>
                </c:pt>
                <c:pt idx="13237">
                  <c:v>-121.401</c:v>
                </c:pt>
                <c:pt idx="13238">
                  <c:v>-121.399</c:v>
                </c:pt>
                <c:pt idx="13239">
                  <c:v>-121.39699999999999</c:v>
                </c:pt>
                <c:pt idx="13240">
                  <c:v>-121.395</c:v>
                </c:pt>
                <c:pt idx="13241">
                  <c:v>-121.393</c:v>
                </c:pt>
                <c:pt idx="13242">
                  <c:v>-121.39099999999999</c:v>
                </c:pt>
                <c:pt idx="13243">
                  <c:v>-121.389</c:v>
                </c:pt>
                <c:pt idx="13244">
                  <c:v>-121.387</c:v>
                </c:pt>
                <c:pt idx="13245">
                  <c:v>-121.38500000000001</c:v>
                </c:pt>
                <c:pt idx="13246">
                  <c:v>-121.383</c:v>
                </c:pt>
                <c:pt idx="13247">
                  <c:v>-121.381</c:v>
                </c:pt>
                <c:pt idx="13248">
                  <c:v>-121.379</c:v>
                </c:pt>
                <c:pt idx="13249">
                  <c:v>-121.377</c:v>
                </c:pt>
                <c:pt idx="13250">
                  <c:v>-121.375</c:v>
                </c:pt>
                <c:pt idx="13251">
                  <c:v>-121.373</c:v>
                </c:pt>
                <c:pt idx="13252">
                  <c:v>-121.371</c:v>
                </c:pt>
                <c:pt idx="13253">
                  <c:v>-121.369</c:v>
                </c:pt>
                <c:pt idx="13254">
                  <c:v>-121.367</c:v>
                </c:pt>
                <c:pt idx="13255">
                  <c:v>-121.36499999999999</c:v>
                </c:pt>
                <c:pt idx="13256">
                  <c:v>-121.363</c:v>
                </c:pt>
                <c:pt idx="13257">
                  <c:v>-121.361</c:v>
                </c:pt>
                <c:pt idx="13258">
                  <c:v>-121.35900000000001</c:v>
                </c:pt>
                <c:pt idx="13259">
                  <c:v>-121.357</c:v>
                </c:pt>
                <c:pt idx="13260">
                  <c:v>-121.355</c:v>
                </c:pt>
                <c:pt idx="13261">
                  <c:v>-121.35300000000001</c:v>
                </c:pt>
                <c:pt idx="13262">
                  <c:v>-121.351</c:v>
                </c:pt>
                <c:pt idx="13263">
                  <c:v>-121.349</c:v>
                </c:pt>
                <c:pt idx="13264">
                  <c:v>-121.34700000000001</c:v>
                </c:pt>
                <c:pt idx="13265">
                  <c:v>-121.345</c:v>
                </c:pt>
                <c:pt idx="13266">
                  <c:v>-121.343</c:v>
                </c:pt>
                <c:pt idx="13267">
                  <c:v>-121.34100000000001</c:v>
                </c:pt>
                <c:pt idx="13268">
                  <c:v>-121.339</c:v>
                </c:pt>
                <c:pt idx="13269">
                  <c:v>-121.337</c:v>
                </c:pt>
                <c:pt idx="13270">
                  <c:v>-121.33500000000001</c:v>
                </c:pt>
                <c:pt idx="13271">
                  <c:v>-121.333</c:v>
                </c:pt>
                <c:pt idx="13272">
                  <c:v>-121.331</c:v>
                </c:pt>
                <c:pt idx="13273">
                  <c:v>-121.32900000000001</c:v>
                </c:pt>
                <c:pt idx="13274">
                  <c:v>-121.327</c:v>
                </c:pt>
                <c:pt idx="13275">
                  <c:v>-121.325</c:v>
                </c:pt>
                <c:pt idx="13276">
                  <c:v>-121.32300000000001</c:v>
                </c:pt>
                <c:pt idx="13277">
                  <c:v>-121.321</c:v>
                </c:pt>
                <c:pt idx="13278">
                  <c:v>-121.319</c:v>
                </c:pt>
                <c:pt idx="13279">
                  <c:v>-121.31700000000001</c:v>
                </c:pt>
                <c:pt idx="13280">
                  <c:v>-121.315</c:v>
                </c:pt>
                <c:pt idx="13281">
                  <c:v>-121.313</c:v>
                </c:pt>
                <c:pt idx="13282">
                  <c:v>-121.31100000000001</c:v>
                </c:pt>
                <c:pt idx="13283">
                  <c:v>-121.309</c:v>
                </c:pt>
                <c:pt idx="13284">
                  <c:v>-121.307</c:v>
                </c:pt>
                <c:pt idx="13285">
                  <c:v>-121.30500000000001</c:v>
                </c:pt>
                <c:pt idx="13286">
                  <c:v>-121.303</c:v>
                </c:pt>
                <c:pt idx="13287">
                  <c:v>-121.301</c:v>
                </c:pt>
                <c:pt idx="13288">
                  <c:v>-121.29900000000001</c:v>
                </c:pt>
                <c:pt idx="13289">
                  <c:v>-121.297</c:v>
                </c:pt>
                <c:pt idx="13290">
                  <c:v>-121.295</c:v>
                </c:pt>
                <c:pt idx="13291">
                  <c:v>-121.29300000000001</c:v>
                </c:pt>
                <c:pt idx="13292">
                  <c:v>-121.291</c:v>
                </c:pt>
                <c:pt idx="13293">
                  <c:v>-121.289</c:v>
                </c:pt>
                <c:pt idx="13294">
                  <c:v>-121.28700000000001</c:v>
                </c:pt>
                <c:pt idx="13295">
                  <c:v>-121.285</c:v>
                </c:pt>
                <c:pt idx="13296">
                  <c:v>-121.283</c:v>
                </c:pt>
                <c:pt idx="13297">
                  <c:v>-121.28100000000001</c:v>
                </c:pt>
                <c:pt idx="13298">
                  <c:v>-121.279</c:v>
                </c:pt>
                <c:pt idx="13299">
                  <c:v>-121.277</c:v>
                </c:pt>
                <c:pt idx="13300">
                  <c:v>-121.27500000000001</c:v>
                </c:pt>
                <c:pt idx="13301">
                  <c:v>-121.273</c:v>
                </c:pt>
                <c:pt idx="13302">
                  <c:v>-121.271</c:v>
                </c:pt>
                <c:pt idx="13303">
                  <c:v>-121.26900000000001</c:v>
                </c:pt>
                <c:pt idx="13304">
                  <c:v>-121.267</c:v>
                </c:pt>
                <c:pt idx="13305">
                  <c:v>-121.265</c:v>
                </c:pt>
                <c:pt idx="13306">
                  <c:v>-121.26300000000001</c:v>
                </c:pt>
                <c:pt idx="13307">
                  <c:v>-121.261</c:v>
                </c:pt>
                <c:pt idx="13308">
                  <c:v>-121.259</c:v>
                </c:pt>
                <c:pt idx="13309">
                  <c:v>-121.25700000000001</c:v>
                </c:pt>
                <c:pt idx="13310">
                  <c:v>-121.255</c:v>
                </c:pt>
                <c:pt idx="13311">
                  <c:v>-121.253</c:v>
                </c:pt>
                <c:pt idx="13312">
                  <c:v>-121.251</c:v>
                </c:pt>
                <c:pt idx="13313">
                  <c:v>-121.249</c:v>
                </c:pt>
                <c:pt idx="13314">
                  <c:v>-121.247</c:v>
                </c:pt>
                <c:pt idx="13315">
                  <c:v>-121.245</c:v>
                </c:pt>
                <c:pt idx="13316">
                  <c:v>-121.24299999999999</c:v>
                </c:pt>
                <c:pt idx="13317">
                  <c:v>-121.241</c:v>
                </c:pt>
                <c:pt idx="13318">
                  <c:v>-121.239</c:v>
                </c:pt>
                <c:pt idx="13319">
                  <c:v>-121.23699999999999</c:v>
                </c:pt>
                <c:pt idx="13320">
                  <c:v>-121.235</c:v>
                </c:pt>
                <c:pt idx="13321">
                  <c:v>-121.233</c:v>
                </c:pt>
                <c:pt idx="13322">
                  <c:v>-121.23099999999999</c:v>
                </c:pt>
                <c:pt idx="13323">
                  <c:v>-121.229</c:v>
                </c:pt>
                <c:pt idx="13324">
                  <c:v>-121.227</c:v>
                </c:pt>
                <c:pt idx="13325">
                  <c:v>-121.22499999999999</c:v>
                </c:pt>
                <c:pt idx="13326">
                  <c:v>-121.223</c:v>
                </c:pt>
                <c:pt idx="13327">
                  <c:v>-121.221</c:v>
                </c:pt>
                <c:pt idx="13328">
                  <c:v>-121.21899999999999</c:v>
                </c:pt>
                <c:pt idx="13329">
                  <c:v>-121.217</c:v>
                </c:pt>
                <c:pt idx="13330">
                  <c:v>-121.215</c:v>
                </c:pt>
                <c:pt idx="13331">
                  <c:v>-121.21299999999999</c:v>
                </c:pt>
                <c:pt idx="13332">
                  <c:v>-121.211</c:v>
                </c:pt>
                <c:pt idx="13333">
                  <c:v>-121.209</c:v>
                </c:pt>
                <c:pt idx="13334">
                  <c:v>-121.20699999999999</c:v>
                </c:pt>
                <c:pt idx="13335">
                  <c:v>-121.205</c:v>
                </c:pt>
                <c:pt idx="13336">
                  <c:v>-121.203</c:v>
                </c:pt>
                <c:pt idx="13337">
                  <c:v>-121.20099999999999</c:v>
                </c:pt>
                <c:pt idx="13338">
                  <c:v>-121.199</c:v>
                </c:pt>
                <c:pt idx="13339">
                  <c:v>-121.197</c:v>
                </c:pt>
                <c:pt idx="13340">
                  <c:v>-121.19499999999999</c:v>
                </c:pt>
                <c:pt idx="13341">
                  <c:v>-121.193</c:v>
                </c:pt>
                <c:pt idx="13342">
                  <c:v>-121.191</c:v>
                </c:pt>
                <c:pt idx="13343">
                  <c:v>-121.18899999999999</c:v>
                </c:pt>
                <c:pt idx="13344">
                  <c:v>-121.187</c:v>
                </c:pt>
                <c:pt idx="13345">
                  <c:v>-121.185</c:v>
                </c:pt>
                <c:pt idx="13346">
                  <c:v>-121.18299999999999</c:v>
                </c:pt>
                <c:pt idx="13347">
                  <c:v>-121.181</c:v>
                </c:pt>
                <c:pt idx="13348">
                  <c:v>-121.179</c:v>
                </c:pt>
                <c:pt idx="13349">
                  <c:v>-121.17699999999999</c:v>
                </c:pt>
                <c:pt idx="13350">
                  <c:v>-121.175</c:v>
                </c:pt>
                <c:pt idx="13351">
                  <c:v>-121.173</c:v>
                </c:pt>
                <c:pt idx="13352">
                  <c:v>-121.17099999999999</c:v>
                </c:pt>
                <c:pt idx="13353">
                  <c:v>-121.169</c:v>
                </c:pt>
                <c:pt idx="13354">
                  <c:v>-121.167</c:v>
                </c:pt>
                <c:pt idx="13355">
                  <c:v>-121.16499999999999</c:v>
                </c:pt>
                <c:pt idx="13356">
                  <c:v>-121.163</c:v>
                </c:pt>
                <c:pt idx="13357">
                  <c:v>-121.161</c:v>
                </c:pt>
                <c:pt idx="13358">
                  <c:v>-121.15899999999999</c:v>
                </c:pt>
                <c:pt idx="13359">
                  <c:v>-121.157</c:v>
                </c:pt>
                <c:pt idx="13360">
                  <c:v>-121.155</c:v>
                </c:pt>
                <c:pt idx="13361">
                  <c:v>-121.15299999999999</c:v>
                </c:pt>
                <c:pt idx="13362">
                  <c:v>-121.151</c:v>
                </c:pt>
                <c:pt idx="13363">
                  <c:v>-121.149</c:v>
                </c:pt>
                <c:pt idx="13364">
                  <c:v>-121.14699999999999</c:v>
                </c:pt>
                <c:pt idx="13365">
                  <c:v>-121.145</c:v>
                </c:pt>
                <c:pt idx="13366">
                  <c:v>-121.143</c:v>
                </c:pt>
                <c:pt idx="13367">
                  <c:v>-121.14099999999999</c:v>
                </c:pt>
                <c:pt idx="13368">
                  <c:v>-121.139</c:v>
                </c:pt>
                <c:pt idx="13369">
                  <c:v>-121.137</c:v>
                </c:pt>
                <c:pt idx="13370">
                  <c:v>-121.13500000000001</c:v>
                </c:pt>
                <c:pt idx="13371">
                  <c:v>-121.133</c:v>
                </c:pt>
                <c:pt idx="13372">
                  <c:v>-121.131</c:v>
                </c:pt>
                <c:pt idx="13373">
                  <c:v>-121.129</c:v>
                </c:pt>
                <c:pt idx="13374">
                  <c:v>-121.127</c:v>
                </c:pt>
                <c:pt idx="13375">
                  <c:v>-121.125</c:v>
                </c:pt>
                <c:pt idx="13376">
                  <c:v>-121.123</c:v>
                </c:pt>
                <c:pt idx="13377">
                  <c:v>-121.121</c:v>
                </c:pt>
                <c:pt idx="13378">
                  <c:v>-121.119</c:v>
                </c:pt>
                <c:pt idx="13379">
                  <c:v>-121.117</c:v>
                </c:pt>
                <c:pt idx="13380">
                  <c:v>-121.11499999999999</c:v>
                </c:pt>
                <c:pt idx="13381">
                  <c:v>-121.113</c:v>
                </c:pt>
                <c:pt idx="13382">
                  <c:v>-121.111</c:v>
                </c:pt>
                <c:pt idx="13383">
                  <c:v>-121.10900000000001</c:v>
                </c:pt>
                <c:pt idx="13384">
                  <c:v>-121.107</c:v>
                </c:pt>
                <c:pt idx="13385">
                  <c:v>-121.105</c:v>
                </c:pt>
                <c:pt idx="13386">
                  <c:v>-121.10300000000001</c:v>
                </c:pt>
                <c:pt idx="13387">
                  <c:v>-121.101</c:v>
                </c:pt>
                <c:pt idx="13388">
                  <c:v>-121.099</c:v>
                </c:pt>
                <c:pt idx="13389">
                  <c:v>-121.09700000000001</c:v>
                </c:pt>
                <c:pt idx="13390">
                  <c:v>-121.095</c:v>
                </c:pt>
                <c:pt idx="13391">
                  <c:v>-121.093</c:v>
                </c:pt>
                <c:pt idx="13392">
                  <c:v>-121.09100000000001</c:v>
                </c:pt>
                <c:pt idx="13393">
                  <c:v>-121.089</c:v>
                </c:pt>
                <c:pt idx="13394">
                  <c:v>-121.087</c:v>
                </c:pt>
                <c:pt idx="13395">
                  <c:v>-121.08500000000001</c:v>
                </c:pt>
                <c:pt idx="13396">
                  <c:v>-121.083</c:v>
                </c:pt>
                <c:pt idx="13397">
                  <c:v>-121.081</c:v>
                </c:pt>
                <c:pt idx="13398">
                  <c:v>-121.07900000000001</c:v>
                </c:pt>
                <c:pt idx="13399">
                  <c:v>-121.077</c:v>
                </c:pt>
                <c:pt idx="13400">
                  <c:v>-121.075</c:v>
                </c:pt>
                <c:pt idx="13401">
                  <c:v>-121.07300000000001</c:v>
                </c:pt>
                <c:pt idx="13402">
                  <c:v>-121.071</c:v>
                </c:pt>
                <c:pt idx="13403">
                  <c:v>-121.069</c:v>
                </c:pt>
                <c:pt idx="13404">
                  <c:v>-121.06700000000001</c:v>
                </c:pt>
                <c:pt idx="13405">
                  <c:v>-121.065</c:v>
                </c:pt>
                <c:pt idx="13406">
                  <c:v>-121.063</c:v>
                </c:pt>
                <c:pt idx="13407">
                  <c:v>-121.06100000000001</c:v>
                </c:pt>
                <c:pt idx="13408">
                  <c:v>-121.059</c:v>
                </c:pt>
                <c:pt idx="13409">
                  <c:v>-121.057</c:v>
                </c:pt>
                <c:pt idx="13410">
                  <c:v>-121.05500000000001</c:v>
                </c:pt>
                <c:pt idx="13411">
                  <c:v>-121.053</c:v>
                </c:pt>
                <c:pt idx="13412">
                  <c:v>-121.051</c:v>
                </c:pt>
                <c:pt idx="13413">
                  <c:v>-121.04900000000001</c:v>
                </c:pt>
                <c:pt idx="13414">
                  <c:v>-121.047</c:v>
                </c:pt>
                <c:pt idx="13415">
                  <c:v>-121.045</c:v>
                </c:pt>
                <c:pt idx="13416">
                  <c:v>-121.04300000000001</c:v>
                </c:pt>
                <c:pt idx="13417">
                  <c:v>-121.041</c:v>
                </c:pt>
                <c:pt idx="13418">
                  <c:v>-121.039</c:v>
                </c:pt>
                <c:pt idx="13419">
                  <c:v>-121.03700000000001</c:v>
                </c:pt>
                <c:pt idx="13420">
                  <c:v>-121.035</c:v>
                </c:pt>
                <c:pt idx="13421">
                  <c:v>-121.033</c:v>
                </c:pt>
                <c:pt idx="13422">
                  <c:v>-121.03100000000001</c:v>
                </c:pt>
                <c:pt idx="13423">
                  <c:v>-121.029</c:v>
                </c:pt>
                <c:pt idx="13424">
                  <c:v>-121.027</c:v>
                </c:pt>
                <c:pt idx="13425">
                  <c:v>-121.02500000000001</c:v>
                </c:pt>
                <c:pt idx="13426">
                  <c:v>-121.023</c:v>
                </c:pt>
                <c:pt idx="13427">
                  <c:v>-121.021</c:v>
                </c:pt>
                <c:pt idx="13428">
                  <c:v>-121.01900000000001</c:v>
                </c:pt>
                <c:pt idx="13429">
                  <c:v>-121.017</c:v>
                </c:pt>
                <c:pt idx="13430">
                  <c:v>-121.015</c:v>
                </c:pt>
                <c:pt idx="13431">
                  <c:v>-121.01300000000001</c:v>
                </c:pt>
                <c:pt idx="13432">
                  <c:v>-121.011</c:v>
                </c:pt>
                <c:pt idx="13433">
                  <c:v>-121.009</c:v>
                </c:pt>
                <c:pt idx="13434">
                  <c:v>-121.00700000000001</c:v>
                </c:pt>
                <c:pt idx="13435">
                  <c:v>-121.005</c:v>
                </c:pt>
                <c:pt idx="13436">
                  <c:v>-121.003</c:v>
                </c:pt>
                <c:pt idx="13437">
                  <c:v>-121.001</c:v>
                </c:pt>
                <c:pt idx="13438">
                  <c:v>-120.999</c:v>
                </c:pt>
                <c:pt idx="13439">
                  <c:v>-120.997</c:v>
                </c:pt>
                <c:pt idx="13440">
                  <c:v>-120.995</c:v>
                </c:pt>
                <c:pt idx="13441">
                  <c:v>-120.99299999999999</c:v>
                </c:pt>
                <c:pt idx="13442">
                  <c:v>-120.991</c:v>
                </c:pt>
                <c:pt idx="13443">
                  <c:v>-120.989</c:v>
                </c:pt>
                <c:pt idx="13444">
                  <c:v>-120.98699999999999</c:v>
                </c:pt>
                <c:pt idx="13445">
                  <c:v>-120.985</c:v>
                </c:pt>
                <c:pt idx="13446">
                  <c:v>-120.983</c:v>
                </c:pt>
                <c:pt idx="13447">
                  <c:v>-120.98099999999999</c:v>
                </c:pt>
                <c:pt idx="13448">
                  <c:v>-120.979</c:v>
                </c:pt>
                <c:pt idx="13449">
                  <c:v>-120.977</c:v>
                </c:pt>
                <c:pt idx="13450">
                  <c:v>-120.97499999999999</c:v>
                </c:pt>
                <c:pt idx="13451">
                  <c:v>-120.973</c:v>
                </c:pt>
                <c:pt idx="13452">
                  <c:v>-120.971</c:v>
                </c:pt>
                <c:pt idx="13453">
                  <c:v>-120.96899999999999</c:v>
                </c:pt>
                <c:pt idx="13454">
                  <c:v>-120.967</c:v>
                </c:pt>
                <c:pt idx="13455">
                  <c:v>-120.965</c:v>
                </c:pt>
                <c:pt idx="13456">
                  <c:v>-120.96299999999999</c:v>
                </c:pt>
                <c:pt idx="13457">
                  <c:v>-120.961</c:v>
                </c:pt>
                <c:pt idx="13458">
                  <c:v>-120.959</c:v>
                </c:pt>
                <c:pt idx="13459">
                  <c:v>-120.95699999999999</c:v>
                </c:pt>
                <c:pt idx="13460">
                  <c:v>-120.955</c:v>
                </c:pt>
                <c:pt idx="13461">
                  <c:v>-120.953</c:v>
                </c:pt>
                <c:pt idx="13462">
                  <c:v>-120.95099999999999</c:v>
                </c:pt>
                <c:pt idx="13463">
                  <c:v>-120.949</c:v>
                </c:pt>
                <c:pt idx="13464">
                  <c:v>-120.947</c:v>
                </c:pt>
                <c:pt idx="13465">
                  <c:v>-120.94499999999999</c:v>
                </c:pt>
                <c:pt idx="13466">
                  <c:v>-120.943</c:v>
                </c:pt>
                <c:pt idx="13467">
                  <c:v>-120.941</c:v>
                </c:pt>
                <c:pt idx="13468">
                  <c:v>-120.93899999999999</c:v>
                </c:pt>
                <c:pt idx="13469">
                  <c:v>-120.937</c:v>
                </c:pt>
                <c:pt idx="13470">
                  <c:v>-120.935</c:v>
                </c:pt>
                <c:pt idx="13471">
                  <c:v>-120.93299999999999</c:v>
                </c:pt>
                <c:pt idx="13472">
                  <c:v>-120.931</c:v>
                </c:pt>
                <c:pt idx="13473">
                  <c:v>-120.929</c:v>
                </c:pt>
                <c:pt idx="13474">
                  <c:v>-120.92699999999999</c:v>
                </c:pt>
                <c:pt idx="13475">
                  <c:v>-120.925</c:v>
                </c:pt>
                <c:pt idx="13476">
                  <c:v>-120.923</c:v>
                </c:pt>
                <c:pt idx="13477">
                  <c:v>-120.92099999999999</c:v>
                </c:pt>
                <c:pt idx="13478">
                  <c:v>-120.919</c:v>
                </c:pt>
                <c:pt idx="13479">
                  <c:v>-120.917</c:v>
                </c:pt>
                <c:pt idx="13480">
                  <c:v>-120.91499999999999</c:v>
                </c:pt>
                <c:pt idx="13481">
                  <c:v>-120.913</c:v>
                </c:pt>
                <c:pt idx="13482">
                  <c:v>-120.911</c:v>
                </c:pt>
                <c:pt idx="13483">
                  <c:v>-120.90899999999999</c:v>
                </c:pt>
                <c:pt idx="13484">
                  <c:v>-120.907</c:v>
                </c:pt>
                <c:pt idx="13485">
                  <c:v>-120.905</c:v>
                </c:pt>
                <c:pt idx="13486">
                  <c:v>-120.90299999999999</c:v>
                </c:pt>
                <c:pt idx="13487">
                  <c:v>-120.901</c:v>
                </c:pt>
                <c:pt idx="13488">
                  <c:v>-120.899</c:v>
                </c:pt>
                <c:pt idx="13489">
                  <c:v>-120.89699999999999</c:v>
                </c:pt>
                <c:pt idx="13490">
                  <c:v>-120.895</c:v>
                </c:pt>
                <c:pt idx="13491">
                  <c:v>-120.893</c:v>
                </c:pt>
                <c:pt idx="13492">
                  <c:v>-120.89099999999999</c:v>
                </c:pt>
                <c:pt idx="13493">
                  <c:v>-120.889</c:v>
                </c:pt>
                <c:pt idx="13494">
                  <c:v>-120.887</c:v>
                </c:pt>
                <c:pt idx="13495">
                  <c:v>-120.88500000000001</c:v>
                </c:pt>
                <c:pt idx="13496">
                  <c:v>-120.883</c:v>
                </c:pt>
                <c:pt idx="13497">
                  <c:v>-120.881</c:v>
                </c:pt>
                <c:pt idx="13498">
                  <c:v>-120.879</c:v>
                </c:pt>
                <c:pt idx="13499">
                  <c:v>-120.877</c:v>
                </c:pt>
                <c:pt idx="13500">
                  <c:v>-120.875</c:v>
                </c:pt>
                <c:pt idx="13501">
                  <c:v>-120.873</c:v>
                </c:pt>
                <c:pt idx="13502">
                  <c:v>-120.871</c:v>
                </c:pt>
                <c:pt idx="13503">
                  <c:v>-120.869</c:v>
                </c:pt>
                <c:pt idx="13504">
                  <c:v>-120.867</c:v>
                </c:pt>
                <c:pt idx="13505">
                  <c:v>-120.86499999999999</c:v>
                </c:pt>
                <c:pt idx="13506">
                  <c:v>-120.863</c:v>
                </c:pt>
                <c:pt idx="13507">
                  <c:v>-120.861</c:v>
                </c:pt>
                <c:pt idx="13508">
                  <c:v>-120.85900000000001</c:v>
                </c:pt>
                <c:pt idx="13509">
                  <c:v>-120.857</c:v>
                </c:pt>
                <c:pt idx="13510">
                  <c:v>-120.855</c:v>
                </c:pt>
                <c:pt idx="13511">
                  <c:v>-120.85300000000001</c:v>
                </c:pt>
                <c:pt idx="13512">
                  <c:v>-120.851</c:v>
                </c:pt>
                <c:pt idx="13513">
                  <c:v>-120.849</c:v>
                </c:pt>
                <c:pt idx="13514">
                  <c:v>-120.84700000000001</c:v>
                </c:pt>
                <c:pt idx="13515">
                  <c:v>-120.845</c:v>
                </c:pt>
                <c:pt idx="13516">
                  <c:v>-120.843</c:v>
                </c:pt>
                <c:pt idx="13517">
                  <c:v>-120.84100000000001</c:v>
                </c:pt>
                <c:pt idx="13518">
                  <c:v>-120.839</c:v>
                </c:pt>
                <c:pt idx="13519">
                  <c:v>-120.837</c:v>
                </c:pt>
                <c:pt idx="13520">
                  <c:v>-120.83500000000001</c:v>
                </c:pt>
                <c:pt idx="13521">
                  <c:v>-120.833</c:v>
                </c:pt>
                <c:pt idx="13522">
                  <c:v>-120.831</c:v>
                </c:pt>
                <c:pt idx="13523">
                  <c:v>-120.82900000000001</c:v>
                </c:pt>
                <c:pt idx="13524">
                  <c:v>-120.827</c:v>
                </c:pt>
                <c:pt idx="13525">
                  <c:v>-120.825</c:v>
                </c:pt>
                <c:pt idx="13526">
                  <c:v>-120.82300000000001</c:v>
                </c:pt>
                <c:pt idx="13527">
                  <c:v>-120.821</c:v>
                </c:pt>
                <c:pt idx="13528">
                  <c:v>-120.819</c:v>
                </c:pt>
                <c:pt idx="13529">
                  <c:v>-120.81700000000001</c:v>
                </c:pt>
                <c:pt idx="13530">
                  <c:v>-120.815</c:v>
                </c:pt>
                <c:pt idx="13531">
                  <c:v>-120.813</c:v>
                </c:pt>
                <c:pt idx="13532">
                  <c:v>-120.81100000000001</c:v>
                </c:pt>
                <c:pt idx="13533">
                  <c:v>-120.809</c:v>
                </c:pt>
                <c:pt idx="13534">
                  <c:v>-120.807</c:v>
                </c:pt>
                <c:pt idx="13535">
                  <c:v>-120.80500000000001</c:v>
                </c:pt>
                <c:pt idx="13536">
                  <c:v>-120.803</c:v>
                </c:pt>
                <c:pt idx="13537">
                  <c:v>-120.801</c:v>
                </c:pt>
                <c:pt idx="13538">
                  <c:v>-120.79900000000001</c:v>
                </c:pt>
                <c:pt idx="13539">
                  <c:v>-120.797</c:v>
                </c:pt>
                <c:pt idx="13540">
                  <c:v>-120.795</c:v>
                </c:pt>
                <c:pt idx="13541">
                  <c:v>-120.79300000000001</c:v>
                </c:pt>
                <c:pt idx="13542">
                  <c:v>-120.791</c:v>
                </c:pt>
                <c:pt idx="13543">
                  <c:v>-120.789</c:v>
                </c:pt>
                <c:pt idx="13544">
                  <c:v>-120.78700000000001</c:v>
                </c:pt>
                <c:pt idx="13545">
                  <c:v>-120.785</c:v>
                </c:pt>
                <c:pt idx="13546">
                  <c:v>-120.783</c:v>
                </c:pt>
                <c:pt idx="13547">
                  <c:v>-120.78100000000001</c:v>
                </c:pt>
                <c:pt idx="13548">
                  <c:v>-120.779</c:v>
                </c:pt>
                <c:pt idx="13549">
                  <c:v>-120.777</c:v>
                </c:pt>
                <c:pt idx="13550">
                  <c:v>-120.77500000000001</c:v>
                </c:pt>
                <c:pt idx="13551">
                  <c:v>-120.773</c:v>
                </c:pt>
                <c:pt idx="13552">
                  <c:v>-120.771</c:v>
                </c:pt>
                <c:pt idx="13553">
                  <c:v>-120.76900000000001</c:v>
                </c:pt>
                <c:pt idx="13554">
                  <c:v>-120.767</c:v>
                </c:pt>
                <c:pt idx="13555">
                  <c:v>-120.765</c:v>
                </c:pt>
                <c:pt idx="13556">
                  <c:v>-120.76300000000001</c:v>
                </c:pt>
                <c:pt idx="13557">
                  <c:v>-120.761</c:v>
                </c:pt>
                <c:pt idx="13558">
                  <c:v>-120.759</c:v>
                </c:pt>
                <c:pt idx="13559">
                  <c:v>-120.75700000000001</c:v>
                </c:pt>
                <c:pt idx="13560">
                  <c:v>-120.755</c:v>
                </c:pt>
                <c:pt idx="13561">
                  <c:v>-120.753</c:v>
                </c:pt>
                <c:pt idx="13562">
                  <c:v>-120.751</c:v>
                </c:pt>
                <c:pt idx="13563">
                  <c:v>-120.749</c:v>
                </c:pt>
                <c:pt idx="13564">
                  <c:v>-120.747</c:v>
                </c:pt>
                <c:pt idx="13565">
                  <c:v>-120.745</c:v>
                </c:pt>
                <c:pt idx="13566">
                  <c:v>-120.74299999999999</c:v>
                </c:pt>
                <c:pt idx="13567">
                  <c:v>-120.741</c:v>
                </c:pt>
                <c:pt idx="13568">
                  <c:v>-120.739</c:v>
                </c:pt>
                <c:pt idx="13569">
                  <c:v>-120.73699999999999</c:v>
                </c:pt>
                <c:pt idx="13570">
                  <c:v>-120.735</c:v>
                </c:pt>
                <c:pt idx="13571">
                  <c:v>-120.733</c:v>
                </c:pt>
                <c:pt idx="13572">
                  <c:v>-120.73099999999999</c:v>
                </c:pt>
                <c:pt idx="13573">
                  <c:v>-120.729</c:v>
                </c:pt>
                <c:pt idx="13574">
                  <c:v>-120.727</c:v>
                </c:pt>
                <c:pt idx="13575">
                  <c:v>-120.72499999999999</c:v>
                </c:pt>
                <c:pt idx="13576">
                  <c:v>-120.723</c:v>
                </c:pt>
                <c:pt idx="13577">
                  <c:v>-120.721</c:v>
                </c:pt>
                <c:pt idx="13578">
                  <c:v>-120.71899999999999</c:v>
                </c:pt>
                <c:pt idx="13579">
                  <c:v>-120.717</c:v>
                </c:pt>
                <c:pt idx="13580">
                  <c:v>-120.715</c:v>
                </c:pt>
                <c:pt idx="13581">
                  <c:v>-120.71299999999999</c:v>
                </c:pt>
                <c:pt idx="13582">
                  <c:v>-120.711</c:v>
                </c:pt>
                <c:pt idx="13583">
                  <c:v>-120.709</c:v>
                </c:pt>
                <c:pt idx="13584">
                  <c:v>-120.70699999999999</c:v>
                </c:pt>
                <c:pt idx="13585">
                  <c:v>-120.705</c:v>
                </c:pt>
                <c:pt idx="13586">
                  <c:v>-120.703</c:v>
                </c:pt>
                <c:pt idx="13587">
                  <c:v>-120.70099999999999</c:v>
                </c:pt>
                <c:pt idx="13588">
                  <c:v>-120.699</c:v>
                </c:pt>
                <c:pt idx="13589">
                  <c:v>-120.697</c:v>
                </c:pt>
                <c:pt idx="13590">
                  <c:v>-120.69499999999999</c:v>
                </c:pt>
                <c:pt idx="13591">
                  <c:v>-120.693</c:v>
                </c:pt>
                <c:pt idx="13592">
                  <c:v>-120.691</c:v>
                </c:pt>
                <c:pt idx="13593">
                  <c:v>-120.68899999999999</c:v>
                </c:pt>
                <c:pt idx="13594">
                  <c:v>-120.687</c:v>
                </c:pt>
                <c:pt idx="13595">
                  <c:v>-120.685</c:v>
                </c:pt>
                <c:pt idx="13596">
                  <c:v>-120.68299999999999</c:v>
                </c:pt>
                <c:pt idx="13597">
                  <c:v>-120.681</c:v>
                </c:pt>
                <c:pt idx="13598">
                  <c:v>-120.679</c:v>
                </c:pt>
                <c:pt idx="13599">
                  <c:v>-120.67699999999999</c:v>
                </c:pt>
                <c:pt idx="13600">
                  <c:v>-120.675</c:v>
                </c:pt>
                <c:pt idx="13601">
                  <c:v>-120.673</c:v>
                </c:pt>
                <c:pt idx="13602">
                  <c:v>-120.67099999999999</c:v>
                </c:pt>
                <c:pt idx="13603">
                  <c:v>-120.669</c:v>
                </c:pt>
                <c:pt idx="13604">
                  <c:v>-120.667</c:v>
                </c:pt>
                <c:pt idx="13605">
                  <c:v>-120.66499999999999</c:v>
                </c:pt>
                <c:pt idx="13606">
                  <c:v>-120.663</c:v>
                </c:pt>
                <c:pt idx="13607">
                  <c:v>-120.661</c:v>
                </c:pt>
                <c:pt idx="13608">
                  <c:v>-120.65899999999999</c:v>
                </c:pt>
                <c:pt idx="13609">
                  <c:v>-120.657</c:v>
                </c:pt>
                <c:pt idx="13610">
                  <c:v>-120.655</c:v>
                </c:pt>
                <c:pt idx="13611">
                  <c:v>-120.65299999999999</c:v>
                </c:pt>
                <c:pt idx="13612">
                  <c:v>-120.651</c:v>
                </c:pt>
                <c:pt idx="13613">
                  <c:v>-120.649</c:v>
                </c:pt>
                <c:pt idx="13614">
                  <c:v>-120.64699999999999</c:v>
                </c:pt>
                <c:pt idx="13615">
                  <c:v>-120.645</c:v>
                </c:pt>
                <c:pt idx="13616">
                  <c:v>-120.643</c:v>
                </c:pt>
                <c:pt idx="13617">
                  <c:v>-120.64099999999999</c:v>
                </c:pt>
                <c:pt idx="13618">
                  <c:v>-120.639</c:v>
                </c:pt>
                <c:pt idx="13619">
                  <c:v>-120.637</c:v>
                </c:pt>
                <c:pt idx="13620">
                  <c:v>-120.63500000000001</c:v>
                </c:pt>
                <c:pt idx="13621">
                  <c:v>-120.633</c:v>
                </c:pt>
                <c:pt idx="13622">
                  <c:v>-120.631</c:v>
                </c:pt>
                <c:pt idx="13623">
                  <c:v>-120.629</c:v>
                </c:pt>
                <c:pt idx="13624">
                  <c:v>-120.627</c:v>
                </c:pt>
                <c:pt idx="13625">
                  <c:v>-120.625</c:v>
                </c:pt>
                <c:pt idx="13626">
                  <c:v>-120.623</c:v>
                </c:pt>
                <c:pt idx="13627">
                  <c:v>-120.621</c:v>
                </c:pt>
                <c:pt idx="13628">
                  <c:v>-120.619</c:v>
                </c:pt>
                <c:pt idx="13629">
                  <c:v>-120.617</c:v>
                </c:pt>
                <c:pt idx="13630">
                  <c:v>-120.61499999999999</c:v>
                </c:pt>
                <c:pt idx="13631">
                  <c:v>-120.613</c:v>
                </c:pt>
                <c:pt idx="13632">
                  <c:v>-120.611</c:v>
                </c:pt>
                <c:pt idx="13633">
                  <c:v>-120.60900000000001</c:v>
                </c:pt>
                <c:pt idx="13634">
                  <c:v>-120.607</c:v>
                </c:pt>
                <c:pt idx="13635">
                  <c:v>-120.605</c:v>
                </c:pt>
                <c:pt idx="13636">
                  <c:v>-120.60300000000001</c:v>
                </c:pt>
                <c:pt idx="13637">
                  <c:v>-120.601</c:v>
                </c:pt>
                <c:pt idx="13638">
                  <c:v>-120.599</c:v>
                </c:pt>
                <c:pt idx="13639">
                  <c:v>-120.59700000000001</c:v>
                </c:pt>
                <c:pt idx="13640">
                  <c:v>-120.595</c:v>
                </c:pt>
                <c:pt idx="13641">
                  <c:v>-120.593</c:v>
                </c:pt>
                <c:pt idx="13642">
                  <c:v>-120.59100000000001</c:v>
                </c:pt>
                <c:pt idx="13643">
                  <c:v>-120.589</c:v>
                </c:pt>
                <c:pt idx="13644">
                  <c:v>-120.587</c:v>
                </c:pt>
                <c:pt idx="13645">
                  <c:v>-120.58500000000001</c:v>
                </c:pt>
                <c:pt idx="13646">
                  <c:v>-120.583</c:v>
                </c:pt>
                <c:pt idx="13647">
                  <c:v>-120.581</c:v>
                </c:pt>
                <c:pt idx="13648">
                  <c:v>-120.57900000000001</c:v>
                </c:pt>
                <c:pt idx="13649">
                  <c:v>-120.577</c:v>
                </c:pt>
                <c:pt idx="13650">
                  <c:v>-120.575</c:v>
                </c:pt>
                <c:pt idx="13651">
                  <c:v>-120.57300000000001</c:v>
                </c:pt>
                <c:pt idx="13652">
                  <c:v>-120.571</c:v>
                </c:pt>
                <c:pt idx="13653">
                  <c:v>-120.569</c:v>
                </c:pt>
                <c:pt idx="13654">
                  <c:v>-120.56700000000001</c:v>
                </c:pt>
                <c:pt idx="13655">
                  <c:v>-120.565</c:v>
                </c:pt>
                <c:pt idx="13656">
                  <c:v>-120.563</c:v>
                </c:pt>
                <c:pt idx="13657">
                  <c:v>-120.56100000000001</c:v>
                </c:pt>
                <c:pt idx="13658">
                  <c:v>-120.559</c:v>
                </c:pt>
                <c:pt idx="13659">
                  <c:v>-120.557</c:v>
                </c:pt>
                <c:pt idx="13660">
                  <c:v>-120.55500000000001</c:v>
                </c:pt>
                <c:pt idx="13661">
                  <c:v>-120.553</c:v>
                </c:pt>
                <c:pt idx="13662">
                  <c:v>-120.551</c:v>
                </c:pt>
                <c:pt idx="13663">
                  <c:v>-120.54900000000001</c:v>
                </c:pt>
                <c:pt idx="13664">
                  <c:v>-120.547</c:v>
                </c:pt>
                <c:pt idx="13665">
                  <c:v>-120.545</c:v>
                </c:pt>
                <c:pt idx="13666">
                  <c:v>-120.54300000000001</c:v>
                </c:pt>
                <c:pt idx="13667">
                  <c:v>-120.541</c:v>
                </c:pt>
                <c:pt idx="13668">
                  <c:v>-120.539</c:v>
                </c:pt>
                <c:pt idx="13669">
                  <c:v>-120.53700000000001</c:v>
                </c:pt>
                <c:pt idx="13670">
                  <c:v>-120.535</c:v>
                </c:pt>
                <c:pt idx="13671">
                  <c:v>-120.533</c:v>
                </c:pt>
                <c:pt idx="13672">
                  <c:v>-120.53100000000001</c:v>
                </c:pt>
                <c:pt idx="13673">
                  <c:v>-120.529</c:v>
                </c:pt>
                <c:pt idx="13674">
                  <c:v>-120.527</c:v>
                </c:pt>
                <c:pt idx="13675">
                  <c:v>-120.52500000000001</c:v>
                </c:pt>
                <c:pt idx="13676">
                  <c:v>-120.523</c:v>
                </c:pt>
                <c:pt idx="13677">
                  <c:v>-120.521</c:v>
                </c:pt>
                <c:pt idx="13678">
                  <c:v>-120.51900000000001</c:v>
                </c:pt>
                <c:pt idx="13679">
                  <c:v>-120.517</c:v>
                </c:pt>
                <c:pt idx="13680">
                  <c:v>-120.515</c:v>
                </c:pt>
                <c:pt idx="13681">
                  <c:v>-120.51300000000001</c:v>
                </c:pt>
                <c:pt idx="13682">
                  <c:v>-120.511</c:v>
                </c:pt>
                <c:pt idx="13683">
                  <c:v>-120.509</c:v>
                </c:pt>
                <c:pt idx="13684">
                  <c:v>-120.50700000000001</c:v>
                </c:pt>
                <c:pt idx="13685">
                  <c:v>-120.505</c:v>
                </c:pt>
                <c:pt idx="13686">
                  <c:v>-120.503</c:v>
                </c:pt>
                <c:pt idx="13687">
                  <c:v>-120.501</c:v>
                </c:pt>
                <c:pt idx="13688">
                  <c:v>-120.499</c:v>
                </c:pt>
                <c:pt idx="13689">
                  <c:v>-120.497</c:v>
                </c:pt>
                <c:pt idx="13690">
                  <c:v>-120.495</c:v>
                </c:pt>
                <c:pt idx="13691">
                  <c:v>-120.49299999999999</c:v>
                </c:pt>
                <c:pt idx="13692">
                  <c:v>-120.491</c:v>
                </c:pt>
                <c:pt idx="13693">
                  <c:v>-120.489</c:v>
                </c:pt>
                <c:pt idx="13694">
                  <c:v>-120.48699999999999</c:v>
                </c:pt>
                <c:pt idx="13695">
                  <c:v>-120.485</c:v>
                </c:pt>
                <c:pt idx="13696">
                  <c:v>-120.483</c:v>
                </c:pt>
                <c:pt idx="13697">
                  <c:v>-120.48099999999999</c:v>
                </c:pt>
                <c:pt idx="13698">
                  <c:v>-120.479</c:v>
                </c:pt>
                <c:pt idx="13699">
                  <c:v>-120.477</c:v>
                </c:pt>
                <c:pt idx="13700">
                  <c:v>-120.47499999999999</c:v>
                </c:pt>
                <c:pt idx="13701">
                  <c:v>-120.473</c:v>
                </c:pt>
                <c:pt idx="13702">
                  <c:v>-120.471</c:v>
                </c:pt>
                <c:pt idx="13703">
                  <c:v>-120.46899999999999</c:v>
                </c:pt>
                <c:pt idx="13704">
                  <c:v>-120.467</c:v>
                </c:pt>
                <c:pt idx="13705">
                  <c:v>-120.465</c:v>
                </c:pt>
                <c:pt idx="13706">
                  <c:v>-120.46299999999999</c:v>
                </c:pt>
                <c:pt idx="13707">
                  <c:v>-120.461</c:v>
                </c:pt>
                <c:pt idx="13708">
                  <c:v>-120.459</c:v>
                </c:pt>
                <c:pt idx="13709">
                  <c:v>-120.45699999999999</c:v>
                </c:pt>
                <c:pt idx="13710">
                  <c:v>-120.455</c:v>
                </c:pt>
                <c:pt idx="13711">
                  <c:v>-120.453</c:v>
                </c:pt>
                <c:pt idx="13712">
                  <c:v>-120.45099999999999</c:v>
                </c:pt>
                <c:pt idx="13713">
                  <c:v>-120.449</c:v>
                </c:pt>
                <c:pt idx="13714">
                  <c:v>-120.447</c:v>
                </c:pt>
                <c:pt idx="13715">
                  <c:v>-120.44499999999999</c:v>
                </c:pt>
                <c:pt idx="13716">
                  <c:v>-120.443</c:v>
                </c:pt>
                <c:pt idx="13717">
                  <c:v>-120.441</c:v>
                </c:pt>
                <c:pt idx="13718">
                  <c:v>-120.43899999999999</c:v>
                </c:pt>
                <c:pt idx="13719">
                  <c:v>-120.437</c:v>
                </c:pt>
                <c:pt idx="13720">
                  <c:v>-120.435</c:v>
                </c:pt>
                <c:pt idx="13721">
                  <c:v>-120.43299999999999</c:v>
                </c:pt>
                <c:pt idx="13722">
                  <c:v>-120.431</c:v>
                </c:pt>
                <c:pt idx="13723">
                  <c:v>-120.429</c:v>
                </c:pt>
                <c:pt idx="13724">
                  <c:v>-120.42699999999999</c:v>
                </c:pt>
                <c:pt idx="13725">
                  <c:v>-120.425</c:v>
                </c:pt>
                <c:pt idx="13726">
                  <c:v>-120.423</c:v>
                </c:pt>
                <c:pt idx="13727">
                  <c:v>-120.42099999999999</c:v>
                </c:pt>
                <c:pt idx="13728">
                  <c:v>-120.419</c:v>
                </c:pt>
                <c:pt idx="13729">
                  <c:v>-120.417</c:v>
                </c:pt>
                <c:pt idx="13730">
                  <c:v>-120.41499999999999</c:v>
                </c:pt>
                <c:pt idx="13731">
                  <c:v>-120.413</c:v>
                </c:pt>
                <c:pt idx="13732">
                  <c:v>-120.411</c:v>
                </c:pt>
                <c:pt idx="13733">
                  <c:v>-120.40899999999999</c:v>
                </c:pt>
                <c:pt idx="13734">
                  <c:v>-120.407</c:v>
                </c:pt>
                <c:pt idx="13735">
                  <c:v>-120.405</c:v>
                </c:pt>
                <c:pt idx="13736">
                  <c:v>-120.40299999999999</c:v>
                </c:pt>
                <c:pt idx="13737">
                  <c:v>-120.401</c:v>
                </c:pt>
                <c:pt idx="13738">
                  <c:v>-120.399</c:v>
                </c:pt>
                <c:pt idx="13739">
                  <c:v>-120.39699999999999</c:v>
                </c:pt>
                <c:pt idx="13740">
                  <c:v>-120.395</c:v>
                </c:pt>
                <c:pt idx="13741">
                  <c:v>-120.393</c:v>
                </c:pt>
                <c:pt idx="13742">
                  <c:v>-120.39099999999999</c:v>
                </c:pt>
                <c:pt idx="13743">
                  <c:v>-120.389</c:v>
                </c:pt>
                <c:pt idx="13744">
                  <c:v>-120.387</c:v>
                </c:pt>
                <c:pt idx="13745">
                  <c:v>-120.38500000000001</c:v>
                </c:pt>
                <c:pt idx="13746">
                  <c:v>-120.383</c:v>
                </c:pt>
                <c:pt idx="13747">
                  <c:v>-120.381</c:v>
                </c:pt>
                <c:pt idx="13748">
                  <c:v>-120.379</c:v>
                </c:pt>
                <c:pt idx="13749">
                  <c:v>-120.377</c:v>
                </c:pt>
                <c:pt idx="13750">
                  <c:v>-120.375</c:v>
                </c:pt>
                <c:pt idx="13751">
                  <c:v>-120.373</c:v>
                </c:pt>
                <c:pt idx="13752">
                  <c:v>-120.371</c:v>
                </c:pt>
                <c:pt idx="13753">
                  <c:v>-120.369</c:v>
                </c:pt>
                <c:pt idx="13754">
                  <c:v>-120.367</c:v>
                </c:pt>
                <c:pt idx="13755">
                  <c:v>-120.36499999999999</c:v>
                </c:pt>
                <c:pt idx="13756">
                  <c:v>-120.363</c:v>
                </c:pt>
                <c:pt idx="13757">
                  <c:v>-120.361</c:v>
                </c:pt>
                <c:pt idx="13758">
                  <c:v>-120.35900000000001</c:v>
                </c:pt>
                <c:pt idx="13759">
                  <c:v>-120.357</c:v>
                </c:pt>
                <c:pt idx="13760">
                  <c:v>-120.355</c:v>
                </c:pt>
                <c:pt idx="13761">
                  <c:v>-120.35300000000001</c:v>
                </c:pt>
                <c:pt idx="13762">
                  <c:v>-120.351</c:v>
                </c:pt>
                <c:pt idx="13763">
                  <c:v>-120.349</c:v>
                </c:pt>
                <c:pt idx="13764">
                  <c:v>-120.34700000000001</c:v>
                </c:pt>
                <c:pt idx="13765">
                  <c:v>-120.345</c:v>
                </c:pt>
                <c:pt idx="13766">
                  <c:v>-120.343</c:v>
                </c:pt>
                <c:pt idx="13767">
                  <c:v>-120.34100000000001</c:v>
                </c:pt>
                <c:pt idx="13768">
                  <c:v>-120.339</c:v>
                </c:pt>
                <c:pt idx="13769">
                  <c:v>-120.337</c:v>
                </c:pt>
                <c:pt idx="13770">
                  <c:v>-120.33500000000001</c:v>
                </c:pt>
                <c:pt idx="13771">
                  <c:v>-120.333</c:v>
                </c:pt>
                <c:pt idx="13772">
                  <c:v>-120.331</c:v>
                </c:pt>
                <c:pt idx="13773">
                  <c:v>-120.32900000000001</c:v>
                </c:pt>
                <c:pt idx="13774">
                  <c:v>-120.327</c:v>
                </c:pt>
                <c:pt idx="13775">
                  <c:v>-120.325</c:v>
                </c:pt>
                <c:pt idx="13776">
                  <c:v>-120.32300000000001</c:v>
                </c:pt>
                <c:pt idx="13777">
                  <c:v>-120.321</c:v>
                </c:pt>
                <c:pt idx="13778">
                  <c:v>-120.319</c:v>
                </c:pt>
                <c:pt idx="13779">
                  <c:v>-120.31700000000001</c:v>
                </c:pt>
                <c:pt idx="13780">
                  <c:v>-120.315</c:v>
                </c:pt>
                <c:pt idx="13781">
                  <c:v>-120.313</c:v>
                </c:pt>
                <c:pt idx="13782">
                  <c:v>-120.31100000000001</c:v>
                </c:pt>
                <c:pt idx="13783">
                  <c:v>-120.309</c:v>
                </c:pt>
                <c:pt idx="13784">
                  <c:v>-120.307</c:v>
                </c:pt>
                <c:pt idx="13785">
                  <c:v>-120.30500000000001</c:v>
                </c:pt>
                <c:pt idx="13786">
                  <c:v>-120.303</c:v>
                </c:pt>
                <c:pt idx="13787">
                  <c:v>-120.301</c:v>
                </c:pt>
                <c:pt idx="13788">
                  <c:v>-120.29900000000001</c:v>
                </c:pt>
                <c:pt idx="13789">
                  <c:v>-120.297</c:v>
                </c:pt>
                <c:pt idx="13790">
                  <c:v>-120.295</c:v>
                </c:pt>
                <c:pt idx="13791">
                  <c:v>-120.29300000000001</c:v>
                </c:pt>
                <c:pt idx="13792">
                  <c:v>-120.291</c:v>
                </c:pt>
                <c:pt idx="13793">
                  <c:v>-120.289</c:v>
                </c:pt>
                <c:pt idx="13794">
                  <c:v>-120.28700000000001</c:v>
                </c:pt>
                <c:pt idx="13795">
                  <c:v>-120.285</c:v>
                </c:pt>
                <c:pt idx="13796">
                  <c:v>-120.283</c:v>
                </c:pt>
                <c:pt idx="13797">
                  <c:v>-120.28100000000001</c:v>
                </c:pt>
                <c:pt idx="13798">
                  <c:v>-120.279</c:v>
                </c:pt>
                <c:pt idx="13799">
                  <c:v>-120.277</c:v>
                </c:pt>
                <c:pt idx="13800">
                  <c:v>-120.27500000000001</c:v>
                </c:pt>
                <c:pt idx="13801">
                  <c:v>-120.273</c:v>
                </c:pt>
                <c:pt idx="13802">
                  <c:v>-120.271</c:v>
                </c:pt>
                <c:pt idx="13803">
                  <c:v>-120.26900000000001</c:v>
                </c:pt>
                <c:pt idx="13804">
                  <c:v>-120.267</c:v>
                </c:pt>
                <c:pt idx="13805">
                  <c:v>-120.265</c:v>
                </c:pt>
                <c:pt idx="13806">
                  <c:v>-120.26300000000001</c:v>
                </c:pt>
                <c:pt idx="13807">
                  <c:v>-120.261</c:v>
                </c:pt>
                <c:pt idx="13808">
                  <c:v>-120.259</c:v>
                </c:pt>
                <c:pt idx="13809">
                  <c:v>-120.25700000000001</c:v>
                </c:pt>
                <c:pt idx="13810">
                  <c:v>-120.255</c:v>
                </c:pt>
                <c:pt idx="13811">
                  <c:v>-120.253</c:v>
                </c:pt>
                <c:pt idx="13812">
                  <c:v>-120.251</c:v>
                </c:pt>
                <c:pt idx="13813">
                  <c:v>-120.249</c:v>
                </c:pt>
                <c:pt idx="13814">
                  <c:v>-120.247</c:v>
                </c:pt>
                <c:pt idx="13815">
                  <c:v>-120.245</c:v>
                </c:pt>
                <c:pt idx="13816">
                  <c:v>-120.24299999999999</c:v>
                </c:pt>
                <c:pt idx="13817">
                  <c:v>-120.241</c:v>
                </c:pt>
                <c:pt idx="13818">
                  <c:v>-120.239</c:v>
                </c:pt>
                <c:pt idx="13819">
                  <c:v>-120.23699999999999</c:v>
                </c:pt>
                <c:pt idx="13820">
                  <c:v>-120.235</c:v>
                </c:pt>
                <c:pt idx="13821">
                  <c:v>-120.233</c:v>
                </c:pt>
                <c:pt idx="13822">
                  <c:v>-120.23099999999999</c:v>
                </c:pt>
                <c:pt idx="13823">
                  <c:v>-120.229</c:v>
                </c:pt>
                <c:pt idx="13824">
                  <c:v>-120.227</c:v>
                </c:pt>
                <c:pt idx="13825">
                  <c:v>-120.22499999999999</c:v>
                </c:pt>
                <c:pt idx="13826">
                  <c:v>-120.223</c:v>
                </c:pt>
                <c:pt idx="13827">
                  <c:v>-120.221</c:v>
                </c:pt>
                <c:pt idx="13828">
                  <c:v>-120.21899999999999</c:v>
                </c:pt>
                <c:pt idx="13829">
                  <c:v>-120.217</c:v>
                </c:pt>
                <c:pt idx="13830">
                  <c:v>-120.215</c:v>
                </c:pt>
                <c:pt idx="13831">
                  <c:v>-120.21299999999999</c:v>
                </c:pt>
                <c:pt idx="13832">
                  <c:v>-120.211</c:v>
                </c:pt>
                <c:pt idx="13833">
                  <c:v>-120.209</c:v>
                </c:pt>
                <c:pt idx="13834">
                  <c:v>-120.20699999999999</c:v>
                </c:pt>
                <c:pt idx="13835">
                  <c:v>-120.205</c:v>
                </c:pt>
                <c:pt idx="13836">
                  <c:v>-120.203</c:v>
                </c:pt>
                <c:pt idx="13837">
                  <c:v>-120.20099999999999</c:v>
                </c:pt>
                <c:pt idx="13838">
                  <c:v>-120.199</c:v>
                </c:pt>
                <c:pt idx="13839">
                  <c:v>-120.197</c:v>
                </c:pt>
                <c:pt idx="13840">
                  <c:v>-120.19499999999999</c:v>
                </c:pt>
                <c:pt idx="13841">
                  <c:v>-120.193</c:v>
                </c:pt>
                <c:pt idx="13842">
                  <c:v>-120.191</c:v>
                </c:pt>
                <c:pt idx="13843">
                  <c:v>-120.18899999999999</c:v>
                </c:pt>
                <c:pt idx="13844">
                  <c:v>-120.187</c:v>
                </c:pt>
                <c:pt idx="13845">
                  <c:v>-120.185</c:v>
                </c:pt>
                <c:pt idx="13846">
                  <c:v>-120.18299999999999</c:v>
                </c:pt>
                <c:pt idx="13847">
                  <c:v>-120.181</c:v>
                </c:pt>
                <c:pt idx="13848">
                  <c:v>-120.179</c:v>
                </c:pt>
                <c:pt idx="13849">
                  <c:v>-120.17699999999999</c:v>
                </c:pt>
                <c:pt idx="13850">
                  <c:v>-120.175</c:v>
                </c:pt>
                <c:pt idx="13851">
                  <c:v>-120.173</c:v>
                </c:pt>
                <c:pt idx="13852">
                  <c:v>-120.17099999999999</c:v>
                </c:pt>
                <c:pt idx="13853">
                  <c:v>-120.169</c:v>
                </c:pt>
                <c:pt idx="13854">
                  <c:v>-120.167</c:v>
                </c:pt>
                <c:pt idx="13855">
                  <c:v>-120.16499999999999</c:v>
                </c:pt>
                <c:pt idx="13856">
                  <c:v>-120.163</c:v>
                </c:pt>
                <c:pt idx="13857">
                  <c:v>-120.161</c:v>
                </c:pt>
                <c:pt idx="13858">
                  <c:v>-120.15899999999999</c:v>
                </c:pt>
                <c:pt idx="13859">
                  <c:v>-120.157</c:v>
                </c:pt>
                <c:pt idx="13860">
                  <c:v>-120.155</c:v>
                </c:pt>
                <c:pt idx="13861">
                  <c:v>-120.15299999999999</c:v>
                </c:pt>
                <c:pt idx="13862">
                  <c:v>-120.151</c:v>
                </c:pt>
                <c:pt idx="13863">
                  <c:v>-120.149</c:v>
                </c:pt>
                <c:pt idx="13864">
                  <c:v>-120.14699999999999</c:v>
                </c:pt>
                <c:pt idx="13865">
                  <c:v>-120.145</c:v>
                </c:pt>
                <c:pt idx="13866">
                  <c:v>-120.143</c:v>
                </c:pt>
                <c:pt idx="13867">
                  <c:v>-120.14099999999999</c:v>
                </c:pt>
                <c:pt idx="13868">
                  <c:v>-120.139</c:v>
                </c:pt>
                <c:pt idx="13869">
                  <c:v>-120.137</c:v>
                </c:pt>
                <c:pt idx="13870">
                  <c:v>-120.13500000000001</c:v>
                </c:pt>
                <c:pt idx="13871">
                  <c:v>-120.133</c:v>
                </c:pt>
                <c:pt idx="13872">
                  <c:v>-120.131</c:v>
                </c:pt>
                <c:pt idx="13873">
                  <c:v>-120.129</c:v>
                </c:pt>
                <c:pt idx="13874">
                  <c:v>-120.127</c:v>
                </c:pt>
                <c:pt idx="13875">
                  <c:v>-120.125</c:v>
                </c:pt>
                <c:pt idx="13876">
                  <c:v>-120.123</c:v>
                </c:pt>
                <c:pt idx="13877">
                  <c:v>-120.121</c:v>
                </c:pt>
                <c:pt idx="13878">
                  <c:v>-120.119</c:v>
                </c:pt>
                <c:pt idx="13879">
                  <c:v>-120.117</c:v>
                </c:pt>
                <c:pt idx="13880">
                  <c:v>-120.11499999999999</c:v>
                </c:pt>
                <c:pt idx="13881">
                  <c:v>-120.113</c:v>
                </c:pt>
                <c:pt idx="13882">
                  <c:v>-120.111</c:v>
                </c:pt>
                <c:pt idx="13883">
                  <c:v>-120.10900000000001</c:v>
                </c:pt>
                <c:pt idx="13884">
                  <c:v>-120.107</c:v>
                </c:pt>
                <c:pt idx="13885">
                  <c:v>-120.105</c:v>
                </c:pt>
                <c:pt idx="13886">
                  <c:v>-120.10300000000001</c:v>
                </c:pt>
                <c:pt idx="13887">
                  <c:v>-120.101</c:v>
                </c:pt>
                <c:pt idx="13888">
                  <c:v>-120.099</c:v>
                </c:pt>
                <c:pt idx="13889">
                  <c:v>-120.09700000000001</c:v>
                </c:pt>
                <c:pt idx="13890">
                  <c:v>-120.095</c:v>
                </c:pt>
                <c:pt idx="13891">
                  <c:v>-120.093</c:v>
                </c:pt>
                <c:pt idx="13892">
                  <c:v>-120.09100000000001</c:v>
                </c:pt>
                <c:pt idx="13893">
                  <c:v>-120.089</c:v>
                </c:pt>
                <c:pt idx="13894">
                  <c:v>-120.087</c:v>
                </c:pt>
                <c:pt idx="13895">
                  <c:v>-120.08500000000001</c:v>
                </c:pt>
                <c:pt idx="13896">
                  <c:v>-120.083</c:v>
                </c:pt>
                <c:pt idx="13897">
                  <c:v>-120.081</c:v>
                </c:pt>
                <c:pt idx="13898">
                  <c:v>-120.07900000000001</c:v>
                </c:pt>
                <c:pt idx="13899">
                  <c:v>-120.077</c:v>
                </c:pt>
                <c:pt idx="13900">
                  <c:v>-120.075</c:v>
                </c:pt>
                <c:pt idx="13901">
                  <c:v>-120.07300000000001</c:v>
                </c:pt>
                <c:pt idx="13902">
                  <c:v>-120.071</c:v>
                </c:pt>
                <c:pt idx="13903">
                  <c:v>-120.069</c:v>
                </c:pt>
                <c:pt idx="13904">
                  <c:v>-120.06700000000001</c:v>
                </c:pt>
                <c:pt idx="13905">
                  <c:v>-120.065</c:v>
                </c:pt>
                <c:pt idx="13906">
                  <c:v>-120.063</c:v>
                </c:pt>
                <c:pt idx="13907">
                  <c:v>-120.06100000000001</c:v>
                </c:pt>
                <c:pt idx="13908">
                  <c:v>-120.059</c:v>
                </c:pt>
                <c:pt idx="13909">
                  <c:v>-120.057</c:v>
                </c:pt>
                <c:pt idx="13910">
                  <c:v>-120.05500000000001</c:v>
                </c:pt>
                <c:pt idx="13911">
                  <c:v>-120.053</c:v>
                </c:pt>
                <c:pt idx="13912">
                  <c:v>-120.051</c:v>
                </c:pt>
                <c:pt idx="13913">
                  <c:v>-120.04900000000001</c:v>
                </c:pt>
                <c:pt idx="13914">
                  <c:v>-120.047</c:v>
                </c:pt>
                <c:pt idx="13915">
                  <c:v>-120.045</c:v>
                </c:pt>
                <c:pt idx="13916">
                  <c:v>-120.04300000000001</c:v>
                </c:pt>
                <c:pt idx="13917">
                  <c:v>-120.041</c:v>
                </c:pt>
                <c:pt idx="13918">
                  <c:v>-120.039</c:v>
                </c:pt>
                <c:pt idx="13919">
                  <c:v>-120.03700000000001</c:v>
                </c:pt>
                <c:pt idx="13920">
                  <c:v>-120.035</c:v>
                </c:pt>
                <c:pt idx="13921">
                  <c:v>-120.033</c:v>
                </c:pt>
                <c:pt idx="13922">
                  <c:v>-120.03100000000001</c:v>
                </c:pt>
                <c:pt idx="13923">
                  <c:v>-120.029</c:v>
                </c:pt>
                <c:pt idx="13924">
                  <c:v>-120.027</c:v>
                </c:pt>
                <c:pt idx="13925">
                  <c:v>-120.02500000000001</c:v>
                </c:pt>
                <c:pt idx="13926">
                  <c:v>-120.023</c:v>
                </c:pt>
                <c:pt idx="13927">
                  <c:v>-120.021</c:v>
                </c:pt>
                <c:pt idx="13928">
                  <c:v>-120.01900000000001</c:v>
                </c:pt>
                <c:pt idx="13929">
                  <c:v>-120.017</c:v>
                </c:pt>
                <c:pt idx="13930">
                  <c:v>-120.015</c:v>
                </c:pt>
                <c:pt idx="13931">
                  <c:v>-120.01300000000001</c:v>
                </c:pt>
                <c:pt idx="13932">
                  <c:v>-120.011</c:v>
                </c:pt>
                <c:pt idx="13933">
                  <c:v>-120.009</c:v>
                </c:pt>
                <c:pt idx="13934">
                  <c:v>-120.00700000000001</c:v>
                </c:pt>
                <c:pt idx="13935">
                  <c:v>-120.005</c:v>
                </c:pt>
                <c:pt idx="13936">
                  <c:v>-120.003</c:v>
                </c:pt>
                <c:pt idx="13937">
                  <c:v>-120.001</c:v>
                </c:pt>
                <c:pt idx="13938">
                  <c:v>-119.999</c:v>
                </c:pt>
                <c:pt idx="13939">
                  <c:v>-119.997</c:v>
                </c:pt>
                <c:pt idx="13940">
                  <c:v>-119.995</c:v>
                </c:pt>
                <c:pt idx="13941">
                  <c:v>-119.99299999999999</c:v>
                </c:pt>
                <c:pt idx="13942">
                  <c:v>-119.991</c:v>
                </c:pt>
                <c:pt idx="13943">
                  <c:v>-119.989</c:v>
                </c:pt>
                <c:pt idx="13944">
                  <c:v>-119.98699999999999</c:v>
                </c:pt>
                <c:pt idx="13945">
                  <c:v>-119.985</c:v>
                </c:pt>
                <c:pt idx="13946">
                  <c:v>-119.983</c:v>
                </c:pt>
                <c:pt idx="13947">
                  <c:v>-119.98099999999999</c:v>
                </c:pt>
                <c:pt idx="13948">
                  <c:v>-119.979</c:v>
                </c:pt>
                <c:pt idx="13949">
                  <c:v>-119.977</c:v>
                </c:pt>
                <c:pt idx="13950">
                  <c:v>-119.97499999999999</c:v>
                </c:pt>
                <c:pt idx="13951">
                  <c:v>-119.973</c:v>
                </c:pt>
                <c:pt idx="13952">
                  <c:v>-119.971</c:v>
                </c:pt>
                <c:pt idx="13953">
                  <c:v>-119.96899999999999</c:v>
                </c:pt>
                <c:pt idx="13954">
                  <c:v>-119.967</c:v>
                </c:pt>
                <c:pt idx="13955">
                  <c:v>-119.965</c:v>
                </c:pt>
                <c:pt idx="13956">
                  <c:v>-119.96299999999999</c:v>
                </c:pt>
                <c:pt idx="13957">
                  <c:v>-119.961</c:v>
                </c:pt>
                <c:pt idx="13958">
                  <c:v>-119.959</c:v>
                </c:pt>
                <c:pt idx="13959">
                  <c:v>-119.95699999999999</c:v>
                </c:pt>
                <c:pt idx="13960">
                  <c:v>-119.955</c:v>
                </c:pt>
                <c:pt idx="13961">
                  <c:v>-119.953</c:v>
                </c:pt>
                <c:pt idx="13962">
                  <c:v>-119.95099999999999</c:v>
                </c:pt>
                <c:pt idx="13963">
                  <c:v>-119.949</c:v>
                </c:pt>
                <c:pt idx="13964">
                  <c:v>-119.947</c:v>
                </c:pt>
                <c:pt idx="13965">
                  <c:v>-119.94499999999999</c:v>
                </c:pt>
                <c:pt idx="13966">
                  <c:v>-119.943</c:v>
                </c:pt>
                <c:pt idx="13967">
                  <c:v>-119.941</c:v>
                </c:pt>
                <c:pt idx="13968">
                  <c:v>-119.93899999999999</c:v>
                </c:pt>
                <c:pt idx="13969">
                  <c:v>-119.937</c:v>
                </c:pt>
                <c:pt idx="13970">
                  <c:v>-119.935</c:v>
                </c:pt>
                <c:pt idx="13971">
                  <c:v>-119.93299999999999</c:v>
                </c:pt>
                <c:pt idx="13972">
                  <c:v>-119.931</c:v>
                </c:pt>
                <c:pt idx="13973">
                  <c:v>-119.929</c:v>
                </c:pt>
                <c:pt idx="13974">
                  <c:v>-119.92699999999999</c:v>
                </c:pt>
                <c:pt idx="13975">
                  <c:v>-119.925</c:v>
                </c:pt>
                <c:pt idx="13976">
                  <c:v>-119.923</c:v>
                </c:pt>
                <c:pt idx="13977">
                  <c:v>-119.92099999999999</c:v>
                </c:pt>
                <c:pt idx="13978">
                  <c:v>-119.919</c:v>
                </c:pt>
                <c:pt idx="13979">
                  <c:v>-119.917</c:v>
                </c:pt>
                <c:pt idx="13980">
                  <c:v>-119.91499999999999</c:v>
                </c:pt>
                <c:pt idx="13981">
                  <c:v>-119.913</c:v>
                </c:pt>
                <c:pt idx="13982">
                  <c:v>-119.911</c:v>
                </c:pt>
                <c:pt idx="13983">
                  <c:v>-119.90899999999999</c:v>
                </c:pt>
                <c:pt idx="13984">
                  <c:v>-119.907</c:v>
                </c:pt>
                <c:pt idx="13985">
                  <c:v>-119.905</c:v>
                </c:pt>
                <c:pt idx="13986">
                  <c:v>-119.90299999999999</c:v>
                </c:pt>
                <c:pt idx="13987">
                  <c:v>-119.901</c:v>
                </c:pt>
                <c:pt idx="13988">
                  <c:v>-119.899</c:v>
                </c:pt>
                <c:pt idx="13989">
                  <c:v>-119.89699999999999</c:v>
                </c:pt>
                <c:pt idx="13990">
                  <c:v>-119.895</c:v>
                </c:pt>
                <c:pt idx="13991">
                  <c:v>-119.893</c:v>
                </c:pt>
                <c:pt idx="13992">
                  <c:v>-119.89099999999999</c:v>
                </c:pt>
                <c:pt idx="13993">
                  <c:v>-119.889</c:v>
                </c:pt>
                <c:pt idx="13994">
                  <c:v>-119.887</c:v>
                </c:pt>
                <c:pt idx="13995">
                  <c:v>-119.88500000000001</c:v>
                </c:pt>
                <c:pt idx="13996">
                  <c:v>-119.883</c:v>
                </c:pt>
                <c:pt idx="13997">
                  <c:v>-119.881</c:v>
                </c:pt>
                <c:pt idx="13998">
                  <c:v>-119.879</c:v>
                </c:pt>
                <c:pt idx="13999">
                  <c:v>-119.877</c:v>
                </c:pt>
                <c:pt idx="14000">
                  <c:v>-119.875</c:v>
                </c:pt>
                <c:pt idx="14001">
                  <c:v>-119.873</c:v>
                </c:pt>
                <c:pt idx="14002">
                  <c:v>-119.871</c:v>
                </c:pt>
                <c:pt idx="14003">
                  <c:v>-119.869</c:v>
                </c:pt>
                <c:pt idx="14004">
                  <c:v>-119.867</c:v>
                </c:pt>
                <c:pt idx="14005">
                  <c:v>-119.86499999999999</c:v>
                </c:pt>
                <c:pt idx="14006">
                  <c:v>-119.863</c:v>
                </c:pt>
                <c:pt idx="14007">
                  <c:v>-119.861</c:v>
                </c:pt>
                <c:pt idx="14008">
                  <c:v>-119.85900000000001</c:v>
                </c:pt>
                <c:pt idx="14009">
                  <c:v>-119.857</c:v>
                </c:pt>
                <c:pt idx="14010">
                  <c:v>-119.855</c:v>
                </c:pt>
                <c:pt idx="14011">
                  <c:v>-119.85300000000001</c:v>
                </c:pt>
                <c:pt idx="14012">
                  <c:v>-119.851</c:v>
                </c:pt>
                <c:pt idx="14013">
                  <c:v>-119.849</c:v>
                </c:pt>
                <c:pt idx="14014">
                  <c:v>-119.84700000000001</c:v>
                </c:pt>
                <c:pt idx="14015">
                  <c:v>-119.845</c:v>
                </c:pt>
                <c:pt idx="14016">
                  <c:v>-119.843</c:v>
                </c:pt>
                <c:pt idx="14017">
                  <c:v>-119.84100000000001</c:v>
                </c:pt>
                <c:pt idx="14018">
                  <c:v>-119.839</c:v>
                </c:pt>
                <c:pt idx="14019">
                  <c:v>-119.837</c:v>
                </c:pt>
                <c:pt idx="14020">
                  <c:v>-119.83500000000001</c:v>
                </c:pt>
                <c:pt idx="14021">
                  <c:v>-119.833</c:v>
                </c:pt>
                <c:pt idx="14022">
                  <c:v>-119.831</c:v>
                </c:pt>
                <c:pt idx="14023">
                  <c:v>-119.82900000000001</c:v>
                </c:pt>
                <c:pt idx="14024">
                  <c:v>-119.827</c:v>
                </c:pt>
                <c:pt idx="14025">
                  <c:v>-119.825</c:v>
                </c:pt>
                <c:pt idx="14026">
                  <c:v>-119.82300000000001</c:v>
                </c:pt>
                <c:pt idx="14027">
                  <c:v>-119.821</c:v>
                </c:pt>
                <c:pt idx="14028">
                  <c:v>-119.819</c:v>
                </c:pt>
                <c:pt idx="14029">
                  <c:v>-119.81700000000001</c:v>
                </c:pt>
                <c:pt idx="14030">
                  <c:v>-119.815</c:v>
                </c:pt>
                <c:pt idx="14031">
                  <c:v>-119.813</c:v>
                </c:pt>
                <c:pt idx="14032">
                  <c:v>-119.81100000000001</c:v>
                </c:pt>
                <c:pt idx="14033">
                  <c:v>-119.809</c:v>
                </c:pt>
                <c:pt idx="14034">
                  <c:v>-119.807</c:v>
                </c:pt>
                <c:pt idx="14035">
                  <c:v>-119.80500000000001</c:v>
                </c:pt>
                <c:pt idx="14036">
                  <c:v>-119.803</c:v>
                </c:pt>
                <c:pt idx="14037">
                  <c:v>-119.801</c:v>
                </c:pt>
                <c:pt idx="14038">
                  <c:v>-119.79900000000001</c:v>
                </c:pt>
                <c:pt idx="14039">
                  <c:v>-119.797</c:v>
                </c:pt>
                <c:pt idx="14040">
                  <c:v>-119.795</c:v>
                </c:pt>
                <c:pt idx="14041">
                  <c:v>-119.79300000000001</c:v>
                </c:pt>
                <c:pt idx="14042">
                  <c:v>-119.791</c:v>
                </c:pt>
                <c:pt idx="14043">
                  <c:v>-119.789</c:v>
                </c:pt>
                <c:pt idx="14044">
                  <c:v>-119.78700000000001</c:v>
                </c:pt>
                <c:pt idx="14045">
                  <c:v>-119.785</c:v>
                </c:pt>
                <c:pt idx="14046">
                  <c:v>-119.783</c:v>
                </c:pt>
                <c:pt idx="14047">
                  <c:v>-119.78100000000001</c:v>
                </c:pt>
                <c:pt idx="14048">
                  <c:v>-119.779</c:v>
                </c:pt>
                <c:pt idx="14049">
                  <c:v>-119.777</c:v>
                </c:pt>
                <c:pt idx="14050">
                  <c:v>-119.77500000000001</c:v>
                </c:pt>
                <c:pt idx="14051">
                  <c:v>-119.773</c:v>
                </c:pt>
                <c:pt idx="14052">
                  <c:v>-119.771</c:v>
                </c:pt>
                <c:pt idx="14053">
                  <c:v>-119.76900000000001</c:v>
                </c:pt>
                <c:pt idx="14054">
                  <c:v>-119.767</c:v>
                </c:pt>
                <c:pt idx="14055">
                  <c:v>-119.765</c:v>
                </c:pt>
                <c:pt idx="14056">
                  <c:v>-119.76300000000001</c:v>
                </c:pt>
                <c:pt idx="14057">
                  <c:v>-119.761</c:v>
                </c:pt>
                <c:pt idx="14058">
                  <c:v>-119.759</c:v>
                </c:pt>
                <c:pt idx="14059">
                  <c:v>-119.75700000000001</c:v>
                </c:pt>
                <c:pt idx="14060">
                  <c:v>-119.755</c:v>
                </c:pt>
                <c:pt idx="14061">
                  <c:v>-119.753</c:v>
                </c:pt>
                <c:pt idx="14062">
                  <c:v>-119.751</c:v>
                </c:pt>
                <c:pt idx="14063">
                  <c:v>-119.749</c:v>
                </c:pt>
                <c:pt idx="14064">
                  <c:v>-119.747</c:v>
                </c:pt>
                <c:pt idx="14065">
                  <c:v>-119.745</c:v>
                </c:pt>
                <c:pt idx="14066">
                  <c:v>-119.74299999999999</c:v>
                </c:pt>
                <c:pt idx="14067">
                  <c:v>-119.741</c:v>
                </c:pt>
                <c:pt idx="14068">
                  <c:v>-119.739</c:v>
                </c:pt>
                <c:pt idx="14069">
                  <c:v>-119.73699999999999</c:v>
                </c:pt>
                <c:pt idx="14070">
                  <c:v>-119.735</c:v>
                </c:pt>
                <c:pt idx="14071">
                  <c:v>-119.733</c:v>
                </c:pt>
                <c:pt idx="14072">
                  <c:v>-119.73099999999999</c:v>
                </c:pt>
                <c:pt idx="14073">
                  <c:v>-119.729</c:v>
                </c:pt>
                <c:pt idx="14074">
                  <c:v>-119.727</c:v>
                </c:pt>
                <c:pt idx="14075">
                  <c:v>-119.72499999999999</c:v>
                </c:pt>
                <c:pt idx="14076">
                  <c:v>-119.723</c:v>
                </c:pt>
                <c:pt idx="14077">
                  <c:v>-119.721</c:v>
                </c:pt>
                <c:pt idx="14078">
                  <c:v>-119.71899999999999</c:v>
                </c:pt>
                <c:pt idx="14079">
                  <c:v>-119.717</c:v>
                </c:pt>
                <c:pt idx="14080">
                  <c:v>-119.715</c:v>
                </c:pt>
                <c:pt idx="14081">
                  <c:v>-119.71299999999999</c:v>
                </c:pt>
                <c:pt idx="14082">
                  <c:v>-119.711</c:v>
                </c:pt>
                <c:pt idx="14083">
                  <c:v>-119.709</c:v>
                </c:pt>
                <c:pt idx="14084">
                  <c:v>-119.70699999999999</c:v>
                </c:pt>
                <c:pt idx="14085">
                  <c:v>-119.705</c:v>
                </c:pt>
                <c:pt idx="14086">
                  <c:v>-119.703</c:v>
                </c:pt>
                <c:pt idx="14087">
                  <c:v>-119.70099999999999</c:v>
                </c:pt>
                <c:pt idx="14088">
                  <c:v>-119.699</c:v>
                </c:pt>
                <c:pt idx="14089">
                  <c:v>-119.697</c:v>
                </c:pt>
                <c:pt idx="14090">
                  <c:v>-119.69499999999999</c:v>
                </c:pt>
                <c:pt idx="14091">
                  <c:v>-119.693</c:v>
                </c:pt>
                <c:pt idx="14092">
                  <c:v>-119.691</c:v>
                </c:pt>
                <c:pt idx="14093">
                  <c:v>-119.68899999999999</c:v>
                </c:pt>
                <c:pt idx="14094">
                  <c:v>-119.687</c:v>
                </c:pt>
                <c:pt idx="14095">
                  <c:v>-119.685</c:v>
                </c:pt>
                <c:pt idx="14096">
                  <c:v>-119.68299999999999</c:v>
                </c:pt>
                <c:pt idx="14097">
                  <c:v>-119.681</c:v>
                </c:pt>
                <c:pt idx="14098">
                  <c:v>-119.679</c:v>
                </c:pt>
                <c:pt idx="14099">
                  <c:v>-119.67699999999999</c:v>
                </c:pt>
                <c:pt idx="14100">
                  <c:v>-119.675</c:v>
                </c:pt>
                <c:pt idx="14101">
                  <c:v>-119.673</c:v>
                </c:pt>
                <c:pt idx="14102">
                  <c:v>-119.67099999999999</c:v>
                </c:pt>
                <c:pt idx="14103">
                  <c:v>-119.669</c:v>
                </c:pt>
                <c:pt idx="14104">
                  <c:v>-119.667</c:v>
                </c:pt>
                <c:pt idx="14105">
                  <c:v>-119.66499999999999</c:v>
                </c:pt>
                <c:pt idx="14106">
                  <c:v>-119.663</c:v>
                </c:pt>
                <c:pt idx="14107">
                  <c:v>-119.661</c:v>
                </c:pt>
                <c:pt idx="14108">
                  <c:v>-119.65899999999999</c:v>
                </c:pt>
                <c:pt idx="14109">
                  <c:v>-119.657</c:v>
                </c:pt>
                <c:pt idx="14110">
                  <c:v>-119.655</c:v>
                </c:pt>
                <c:pt idx="14111">
                  <c:v>-119.65299999999999</c:v>
                </c:pt>
                <c:pt idx="14112">
                  <c:v>-119.651</c:v>
                </c:pt>
                <c:pt idx="14113">
                  <c:v>-119.649</c:v>
                </c:pt>
                <c:pt idx="14114">
                  <c:v>-119.64699999999999</c:v>
                </c:pt>
                <c:pt idx="14115">
                  <c:v>-119.645</c:v>
                </c:pt>
                <c:pt idx="14116">
                  <c:v>-119.643</c:v>
                </c:pt>
                <c:pt idx="14117">
                  <c:v>-119.64099999999999</c:v>
                </c:pt>
                <c:pt idx="14118">
                  <c:v>-119.639</c:v>
                </c:pt>
                <c:pt idx="14119">
                  <c:v>-119.637</c:v>
                </c:pt>
                <c:pt idx="14120">
                  <c:v>-119.63500000000001</c:v>
                </c:pt>
                <c:pt idx="14121">
                  <c:v>-119.633</c:v>
                </c:pt>
                <c:pt idx="14122">
                  <c:v>-119.631</c:v>
                </c:pt>
                <c:pt idx="14123">
                  <c:v>-119.629</c:v>
                </c:pt>
                <c:pt idx="14124">
                  <c:v>-119.627</c:v>
                </c:pt>
                <c:pt idx="14125">
                  <c:v>-119.625</c:v>
                </c:pt>
                <c:pt idx="14126">
                  <c:v>-119.623</c:v>
                </c:pt>
                <c:pt idx="14127">
                  <c:v>-119.621</c:v>
                </c:pt>
                <c:pt idx="14128">
                  <c:v>-119.619</c:v>
                </c:pt>
                <c:pt idx="14129">
                  <c:v>-119.617</c:v>
                </c:pt>
                <c:pt idx="14130">
                  <c:v>-119.61499999999999</c:v>
                </c:pt>
                <c:pt idx="14131">
                  <c:v>-119.613</c:v>
                </c:pt>
                <c:pt idx="14132">
                  <c:v>-119.611</c:v>
                </c:pt>
                <c:pt idx="14133">
                  <c:v>-119.60900000000001</c:v>
                </c:pt>
                <c:pt idx="14134">
                  <c:v>-119.607</c:v>
                </c:pt>
                <c:pt idx="14135">
                  <c:v>-119.605</c:v>
                </c:pt>
                <c:pt idx="14136">
                  <c:v>-119.60300000000001</c:v>
                </c:pt>
                <c:pt idx="14137">
                  <c:v>-119.601</c:v>
                </c:pt>
                <c:pt idx="14138">
                  <c:v>-119.599</c:v>
                </c:pt>
                <c:pt idx="14139">
                  <c:v>-119.59700000000001</c:v>
                </c:pt>
                <c:pt idx="14140">
                  <c:v>-119.595</c:v>
                </c:pt>
                <c:pt idx="14141">
                  <c:v>-119.593</c:v>
                </c:pt>
                <c:pt idx="14142">
                  <c:v>-119.59100000000001</c:v>
                </c:pt>
                <c:pt idx="14143">
                  <c:v>-119.589</c:v>
                </c:pt>
                <c:pt idx="14144">
                  <c:v>-119.587</c:v>
                </c:pt>
                <c:pt idx="14145">
                  <c:v>-119.58500000000001</c:v>
                </c:pt>
                <c:pt idx="14146">
                  <c:v>-119.583</c:v>
                </c:pt>
                <c:pt idx="14147">
                  <c:v>-119.581</c:v>
                </c:pt>
                <c:pt idx="14148">
                  <c:v>-119.57900000000001</c:v>
                </c:pt>
                <c:pt idx="14149">
                  <c:v>-119.577</c:v>
                </c:pt>
                <c:pt idx="14150">
                  <c:v>-119.575</c:v>
                </c:pt>
                <c:pt idx="14151">
                  <c:v>-119.57300000000001</c:v>
                </c:pt>
                <c:pt idx="14152">
                  <c:v>-119.571</c:v>
                </c:pt>
                <c:pt idx="14153">
                  <c:v>-119.569</c:v>
                </c:pt>
                <c:pt idx="14154">
                  <c:v>-119.56700000000001</c:v>
                </c:pt>
                <c:pt idx="14155">
                  <c:v>-119.565</c:v>
                </c:pt>
                <c:pt idx="14156">
                  <c:v>-119.563</c:v>
                </c:pt>
                <c:pt idx="14157">
                  <c:v>-119.56100000000001</c:v>
                </c:pt>
                <c:pt idx="14158">
                  <c:v>-119.559</c:v>
                </c:pt>
                <c:pt idx="14159">
                  <c:v>-119.557</c:v>
                </c:pt>
                <c:pt idx="14160">
                  <c:v>-119.55500000000001</c:v>
                </c:pt>
                <c:pt idx="14161">
                  <c:v>-119.553</c:v>
                </c:pt>
                <c:pt idx="14162">
                  <c:v>-119.551</c:v>
                </c:pt>
                <c:pt idx="14163">
                  <c:v>-119.54900000000001</c:v>
                </c:pt>
                <c:pt idx="14164">
                  <c:v>-119.547</c:v>
                </c:pt>
                <c:pt idx="14165">
                  <c:v>-119.545</c:v>
                </c:pt>
                <c:pt idx="14166">
                  <c:v>-119.54300000000001</c:v>
                </c:pt>
                <c:pt idx="14167">
                  <c:v>-119.541</c:v>
                </c:pt>
                <c:pt idx="14168">
                  <c:v>-119.539</c:v>
                </c:pt>
                <c:pt idx="14169">
                  <c:v>-119.53700000000001</c:v>
                </c:pt>
                <c:pt idx="14170">
                  <c:v>-119.535</c:v>
                </c:pt>
                <c:pt idx="14171">
                  <c:v>-119.533</c:v>
                </c:pt>
                <c:pt idx="14172">
                  <c:v>-119.53100000000001</c:v>
                </c:pt>
                <c:pt idx="14173">
                  <c:v>-119.529</c:v>
                </c:pt>
                <c:pt idx="14174">
                  <c:v>-119.527</c:v>
                </c:pt>
                <c:pt idx="14175">
                  <c:v>-119.52500000000001</c:v>
                </c:pt>
                <c:pt idx="14176">
                  <c:v>-119.523</c:v>
                </c:pt>
                <c:pt idx="14177">
                  <c:v>-119.521</c:v>
                </c:pt>
                <c:pt idx="14178">
                  <c:v>-119.51900000000001</c:v>
                </c:pt>
                <c:pt idx="14179">
                  <c:v>-119.517</c:v>
                </c:pt>
                <c:pt idx="14180">
                  <c:v>-119.515</c:v>
                </c:pt>
                <c:pt idx="14181">
                  <c:v>-119.51300000000001</c:v>
                </c:pt>
                <c:pt idx="14182">
                  <c:v>-119.511</c:v>
                </c:pt>
                <c:pt idx="14183">
                  <c:v>-119.509</c:v>
                </c:pt>
                <c:pt idx="14184">
                  <c:v>-119.50700000000001</c:v>
                </c:pt>
                <c:pt idx="14185">
                  <c:v>-119.505</c:v>
                </c:pt>
                <c:pt idx="14186">
                  <c:v>-119.503</c:v>
                </c:pt>
                <c:pt idx="14187">
                  <c:v>-119.501</c:v>
                </c:pt>
                <c:pt idx="14188">
                  <c:v>-119.499</c:v>
                </c:pt>
                <c:pt idx="14189">
                  <c:v>-119.497</c:v>
                </c:pt>
                <c:pt idx="14190">
                  <c:v>-119.495</c:v>
                </c:pt>
                <c:pt idx="14191">
                  <c:v>-119.49299999999999</c:v>
                </c:pt>
                <c:pt idx="14192">
                  <c:v>-119.491</c:v>
                </c:pt>
                <c:pt idx="14193">
                  <c:v>-119.489</c:v>
                </c:pt>
                <c:pt idx="14194">
                  <c:v>-119.48699999999999</c:v>
                </c:pt>
                <c:pt idx="14195">
                  <c:v>-119.485</c:v>
                </c:pt>
                <c:pt idx="14196">
                  <c:v>-119.483</c:v>
                </c:pt>
                <c:pt idx="14197">
                  <c:v>-119.48099999999999</c:v>
                </c:pt>
                <c:pt idx="14198">
                  <c:v>-119.479</c:v>
                </c:pt>
                <c:pt idx="14199">
                  <c:v>-119.477</c:v>
                </c:pt>
                <c:pt idx="14200">
                  <c:v>-119.47499999999999</c:v>
                </c:pt>
                <c:pt idx="14201">
                  <c:v>-119.473</c:v>
                </c:pt>
                <c:pt idx="14202">
                  <c:v>-119.471</c:v>
                </c:pt>
                <c:pt idx="14203">
                  <c:v>-119.46899999999999</c:v>
                </c:pt>
                <c:pt idx="14204">
                  <c:v>-119.467</c:v>
                </c:pt>
                <c:pt idx="14205">
                  <c:v>-119.465</c:v>
                </c:pt>
                <c:pt idx="14206">
                  <c:v>-119.46299999999999</c:v>
                </c:pt>
                <c:pt idx="14207">
                  <c:v>-119.461</c:v>
                </c:pt>
                <c:pt idx="14208">
                  <c:v>-119.459</c:v>
                </c:pt>
                <c:pt idx="14209">
                  <c:v>-119.45699999999999</c:v>
                </c:pt>
                <c:pt idx="14210">
                  <c:v>-119.455</c:v>
                </c:pt>
                <c:pt idx="14211">
                  <c:v>-119.453</c:v>
                </c:pt>
                <c:pt idx="14212">
                  <c:v>-119.45099999999999</c:v>
                </c:pt>
                <c:pt idx="14213">
                  <c:v>-119.449</c:v>
                </c:pt>
                <c:pt idx="14214">
                  <c:v>-119.447</c:v>
                </c:pt>
                <c:pt idx="14215">
                  <c:v>-119.44499999999999</c:v>
                </c:pt>
                <c:pt idx="14216">
                  <c:v>-119.443</c:v>
                </c:pt>
                <c:pt idx="14217">
                  <c:v>-119.441</c:v>
                </c:pt>
                <c:pt idx="14218">
                  <c:v>-119.43899999999999</c:v>
                </c:pt>
                <c:pt idx="14219">
                  <c:v>-119.437</c:v>
                </c:pt>
                <c:pt idx="14220">
                  <c:v>-119.435</c:v>
                </c:pt>
                <c:pt idx="14221">
                  <c:v>-119.43299999999999</c:v>
                </c:pt>
                <c:pt idx="14222">
                  <c:v>-119.431</c:v>
                </c:pt>
                <c:pt idx="14223">
                  <c:v>-119.429</c:v>
                </c:pt>
                <c:pt idx="14224">
                  <c:v>-119.42699999999999</c:v>
                </c:pt>
                <c:pt idx="14225">
                  <c:v>-119.425</c:v>
                </c:pt>
                <c:pt idx="14226">
                  <c:v>-119.423</c:v>
                </c:pt>
                <c:pt idx="14227">
                  <c:v>-119.42099999999999</c:v>
                </c:pt>
                <c:pt idx="14228">
                  <c:v>-119.419</c:v>
                </c:pt>
                <c:pt idx="14229">
                  <c:v>-119.417</c:v>
                </c:pt>
                <c:pt idx="14230">
                  <c:v>-119.41499999999999</c:v>
                </c:pt>
                <c:pt idx="14231">
                  <c:v>-119.413</c:v>
                </c:pt>
                <c:pt idx="14232">
                  <c:v>-119.411</c:v>
                </c:pt>
                <c:pt idx="14233">
                  <c:v>-119.40899999999999</c:v>
                </c:pt>
                <c:pt idx="14234">
                  <c:v>-119.407</c:v>
                </c:pt>
                <c:pt idx="14235">
                  <c:v>-119.405</c:v>
                </c:pt>
                <c:pt idx="14236">
                  <c:v>-119.40299999999999</c:v>
                </c:pt>
                <c:pt idx="14237">
                  <c:v>-119.401</c:v>
                </c:pt>
                <c:pt idx="14238">
                  <c:v>-119.399</c:v>
                </c:pt>
                <c:pt idx="14239">
                  <c:v>-119.39699999999999</c:v>
                </c:pt>
                <c:pt idx="14240">
                  <c:v>-119.395</c:v>
                </c:pt>
                <c:pt idx="14241">
                  <c:v>-119.393</c:v>
                </c:pt>
                <c:pt idx="14242">
                  <c:v>-119.39099999999999</c:v>
                </c:pt>
                <c:pt idx="14243">
                  <c:v>-119.389</c:v>
                </c:pt>
                <c:pt idx="14244">
                  <c:v>-119.387</c:v>
                </c:pt>
                <c:pt idx="14245">
                  <c:v>-119.38500000000001</c:v>
                </c:pt>
                <c:pt idx="14246">
                  <c:v>-119.383</c:v>
                </c:pt>
                <c:pt idx="14247">
                  <c:v>-119.381</c:v>
                </c:pt>
                <c:pt idx="14248">
                  <c:v>-119.379</c:v>
                </c:pt>
                <c:pt idx="14249">
                  <c:v>-119.377</c:v>
                </c:pt>
                <c:pt idx="14250">
                  <c:v>-119.375</c:v>
                </c:pt>
                <c:pt idx="14251">
                  <c:v>-119.373</c:v>
                </c:pt>
                <c:pt idx="14252">
                  <c:v>-119.371</c:v>
                </c:pt>
                <c:pt idx="14253">
                  <c:v>-119.369</c:v>
                </c:pt>
                <c:pt idx="14254">
                  <c:v>-119.367</c:v>
                </c:pt>
                <c:pt idx="14255">
                  <c:v>-119.36499999999999</c:v>
                </c:pt>
                <c:pt idx="14256">
                  <c:v>-119.363</c:v>
                </c:pt>
                <c:pt idx="14257">
                  <c:v>-119.361</c:v>
                </c:pt>
                <c:pt idx="14258">
                  <c:v>-119.35900000000001</c:v>
                </c:pt>
                <c:pt idx="14259">
                  <c:v>-119.357</c:v>
                </c:pt>
                <c:pt idx="14260">
                  <c:v>-119.355</c:v>
                </c:pt>
                <c:pt idx="14261">
                  <c:v>-119.35300000000001</c:v>
                </c:pt>
                <c:pt idx="14262">
                  <c:v>-119.351</c:v>
                </c:pt>
                <c:pt idx="14263">
                  <c:v>-119.349</c:v>
                </c:pt>
                <c:pt idx="14264">
                  <c:v>-119.34700000000001</c:v>
                </c:pt>
                <c:pt idx="14265">
                  <c:v>-119.345</c:v>
                </c:pt>
                <c:pt idx="14266">
                  <c:v>-119.343</c:v>
                </c:pt>
                <c:pt idx="14267">
                  <c:v>-119.34100000000001</c:v>
                </c:pt>
                <c:pt idx="14268">
                  <c:v>-119.339</c:v>
                </c:pt>
                <c:pt idx="14269">
                  <c:v>-119.337</c:v>
                </c:pt>
                <c:pt idx="14270">
                  <c:v>-119.33500000000001</c:v>
                </c:pt>
                <c:pt idx="14271">
                  <c:v>-119.333</c:v>
                </c:pt>
                <c:pt idx="14272">
                  <c:v>-119.331</c:v>
                </c:pt>
                <c:pt idx="14273">
                  <c:v>-119.32900000000001</c:v>
                </c:pt>
                <c:pt idx="14274">
                  <c:v>-119.327</c:v>
                </c:pt>
                <c:pt idx="14275">
                  <c:v>-119.325</c:v>
                </c:pt>
                <c:pt idx="14276">
                  <c:v>-119.32300000000001</c:v>
                </c:pt>
                <c:pt idx="14277">
                  <c:v>-119.321</c:v>
                </c:pt>
                <c:pt idx="14278">
                  <c:v>-119.319</c:v>
                </c:pt>
                <c:pt idx="14279">
                  <c:v>-119.31700000000001</c:v>
                </c:pt>
                <c:pt idx="14280">
                  <c:v>-119.315</c:v>
                </c:pt>
                <c:pt idx="14281">
                  <c:v>-119.313</c:v>
                </c:pt>
                <c:pt idx="14282">
                  <c:v>-119.31100000000001</c:v>
                </c:pt>
                <c:pt idx="14283">
                  <c:v>-119.309</c:v>
                </c:pt>
                <c:pt idx="14284">
                  <c:v>-119.307</c:v>
                </c:pt>
                <c:pt idx="14285">
                  <c:v>-119.30500000000001</c:v>
                </c:pt>
                <c:pt idx="14286">
                  <c:v>-119.303</c:v>
                </c:pt>
                <c:pt idx="14287">
                  <c:v>-119.301</c:v>
                </c:pt>
                <c:pt idx="14288">
                  <c:v>-119.29900000000001</c:v>
                </c:pt>
                <c:pt idx="14289">
                  <c:v>-119.297</c:v>
                </c:pt>
                <c:pt idx="14290">
                  <c:v>-119.295</c:v>
                </c:pt>
                <c:pt idx="14291">
                  <c:v>-119.29300000000001</c:v>
                </c:pt>
                <c:pt idx="14292">
                  <c:v>-119.291</c:v>
                </c:pt>
                <c:pt idx="14293">
                  <c:v>-119.289</c:v>
                </c:pt>
                <c:pt idx="14294">
                  <c:v>-119.28700000000001</c:v>
                </c:pt>
                <c:pt idx="14295">
                  <c:v>-119.285</c:v>
                </c:pt>
                <c:pt idx="14296">
                  <c:v>-119.283</c:v>
                </c:pt>
                <c:pt idx="14297">
                  <c:v>-119.28100000000001</c:v>
                </c:pt>
                <c:pt idx="14298">
                  <c:v>-119.279</c:v>
                </c:pt>
                <c:pt idx="14299">
                  <c:v>-119.277</c:v>
                </c:pt>
                <c:pt idx="14300">
                  <c:v>-119.27500000000001</c:v>
                </c:pt>
                <c:pt idx="14301">
                  <c:v>-119.273</c:v>
                </c:pt>
                <c:pt idx="14302">
                  <c:v>-119.271</c:v>
                </c:pt>
                <c:pt idx="14303">
                  <c:v>-119.26900000000001</c:v>
                </c:pt>
                <c:pt idx="14304">
                  <c:v>-119.267</c:v>
                </c:pt>
                <c:pt idx="14305">
                  <c:v>-119.265</c:v>
                </c:pt>
                <c:pt idx="14306">
                  <c:v>-119.26300000000001</c:v>
                </c:pt>
                <c:pt idx="14307">
                  <c:v>-119.261</c:v>
                </c:pt>
                <c:pt idx="14308">
                  <c:v>-119.259</c:v>
                </c:pt>
                <c:pt idx="14309">
                  <c:v>-119.25700000000001</c:v>
                </c:pt>
                <c:pt idx="14310">
                  <c:v>-119.255</c:v>
                </c:pt>
                <c:pt idx="14311">
                  <c:v>-119.253</c:v>
                </c:pt>
                <c:pt idx="14312">
                  <c:v>-119.251</c:v>
                </c:pt>
                <c:pt idx="14313">
                  <c:v>-119.249</c:v>
                </c:pt>
                <c:pt idx="14314">
                  <c:v>-119.247</c:v>
                </c:pt>
                <c:pt idx="14315">
                  <c:v>-119.245</c:v>
                </c:pt>
                <c:pt idx="14316">
                  <c:v>-119.24299999999999</c:v>
                </c:pt>
                <c:pt idx="14317">
                  <c:v>-119.241</c:v>
                </c:pt>
                <c:pt idx="14318">
                  <c:v>-119.239</c:v>
                </c:pt>
                <c:pt idx="14319">
                  <c:v>-119.23699999999999</c:v>
                </c:pt>
                <c:pt idx="14320">
                  <c:v>-119.235</c:v>
                </c:pt>
                <c:pt idx="14321">
                  <c:v>-119.233</c:v>
                </c:pt>
                <c:pt idx="14322">
                  <c:v>-119.23099999999999</c:v>
                </c:pt>
                <c:pt idx="14323">
                  <c:v>-119.229</c:v>
                </c:pt>
                <c:pt idx="14324">
                  <c:v>-119.227</c:v>
                </c:pt>
                <c:pt idx="14325">
                  <c:v>-119.22499999999999</c:v>
                </c:pt>
                <c:pt idx="14326">
                  <c:v>-119.223</c:v>
                </c:pt>
                <c:pt idx="14327">
                  <c:v>-119.221</c:v>
                </c:pt>
                <c:pt idx="14328">
                  <c:v>-119.21899999999999</c:v>
                </c:pt>
                <c:pt idx="14329">
                  <c:v>-119.217</c:v>
                </c:pt>
                <c:pt idx="14330">
                  <c:v>-119.215</c:v>
                </c:pt>
                <c:pt idx="14331">
                  <c:v>-119.21299999999999</c:v>
                </c:pt>
                <c:pt idx="14332">
                  <c:v>-119.211</c:v>
                </c:pt>
                <c:pt idx="14333">
                  <c:v>-119.209</c:v>
                </c:pt>
                <c:pt idx="14334">
                  <c:v>-119.20699999999999</c:v>
                </c:pt>
                <c:pt idx="14335">
                  <c:v>-119.205</c:v>
                </c:pt>
                <c:pt idx="14336">
                  <c:v>-119.203</c:v>
                </c:pt>
                <c:pt idx="14337">
                  <c:v>-119.20099999999999</c:v>
                </c:pt>
                <c:pt idx="14338">
                  <c:v>-119.199</c:v>
                </c:pt>
                <c:pt idx="14339">
                  <c:v>-119.197</c:v>
                </c:pt>
                <c:pt idx="14340">
                  <c:v>-119.19499999999999</c:v>
                </c:pt>
                <c:pt idx="14341">
                  <c:v>-119.193</c:v>
                </c:pt>
                <c:pt idx="14342">
                  <c:v>-119.191</c:v>
                </c:pt>
                <c:pt idx="14343">
                  <c:v>-119.18899999999999</c:v>
                </c:pt>
                <c:pt idx="14344">
                  <c:v>-119.187</c:v>
                </c:pt>
                <c:pt idx="14345">
                  <c:v>-119.185</c:v>
                </c:pt>
                <c:pt idx="14346">
                  <c:v>-119.18299999999999</c:v>
                </c:pt>
                <c:pt idx="14347">
                  <c:v>-119.181</c:v>
                </c:pt>
                <c:pt idx="14348">
                  <c:v>-119.179</c:v>
                </c:pt>
                <c:pt idx="14349">
                  <c:v>-119.17699999999999</c:v>
                </c:pt>
                <c:pt idx="14350">
                  <c:v>-119.175</c:v>
                </c:pt>
                <c:pt idx="14351">
                  <c:v>-119.173</c:v>
                </c:pt>
                <c:pt idx="14352">
                  <c:v>-119.17099999999999</c:v>
                </c:pt>
                <c:pt idx="14353">
                  <c:v>-119.169</c:v>
                </c:pt>
                <c:pt idx="14354">
                  <c:v>-119.167</c:v>
                </c:pt>
                <c:pt idx="14355">
                  <c:v>-119.16499999999999</c:v>
                </c:pt>
                <c:pt idx="14356">
                  <c:v>-119.163</c:v>
                </c:pt>
                <c:pt idx="14357">
                  <c:v>-119.161</c:v>
                </c:pt>
                <c:pt idx="14358">
                  <c:v>-119.15899999999999</c:v>
                </c:pt>
                <c:pt idx="14359">
                  <c:v>-119.157</c:v>
                </c:pt>
                <c:pt idx="14360">
                  <c:v>-119.155</c:v>
                </c:pt>
                <c:pt idx="14361">
                  <c:v>-119.15299999999999</c:v>
                </c:pt>
                <c:pt idx="14362">
                  <c:v>-119.151</c:v>
                </c:pt>
                <c:pt idx="14363">
                  <c:v>-119.149</c:v>
                </c:pt>
                <c:pt idx="14364">
                  <c:v>-119.14699999999999</c:v>
                </c:pt>
                <c:pt idx="14365">
                  <c:v>-119.145</c:v>
                </c:pt>
                <c:pt idx="14366">
                  <c:v>-119.143</c:v>
                </c:pt>
                <c:pt idx="14367">
                  <c:v>-119.14099999999999</c:v>
                </c:pt>
                <c:pt idx="14368">
                  <c:v>-119.139</c:v>
                </c:pt>
                <c:pt idx="14369">
                  <c:v>-119.137</c:v>
                </c:pt>
                <c:pt idx="14370">
                  <c:v>-119.13500000000001</c:v>
                </c:pt>
                <c:pt idx="14371">
                  <c:v>-119.133</c:v>
                </c:pt>
                <c:pt idx="14372">
                  <c:v>-119.131</c:v>
                </c:pt>
                <c:pt idx="14373">
                  <c:v>-119.129</c:v>
                </c:pt>
                <c:pt idx="14374">
                  <c:v>-119.127</c:v>
                </c:pt>
                <c:pt idx="14375">
                  <c:v>-119.125</c:v>
                </c:pt>
                <c:pt idx="14376">
                  <c:v>-119.123</c:v>
                </c:pt>
                <c:pt idx="14377">
                  <c:v>-119.121</c:v>
                </c:pt>
                <c:pt idx="14378">
                  <c:v>-119.119</c:v>
                </c:pt>
                <c:pt idx="14379">
                  <c:v>-119.117</c:v>
                </c:pt>
                <c:pt idx="14380">
                  <c:v>-119.11499999999999</c:v>
                </c:pt>
                <c:pt idx="14381">
                  <c:v>-119.113</c:v>
                </c:pt>
                <c:pt idx="14382">
                  <c:v>-119.111</c:v>
                </c:pt>
                <c:pt idx="14383">
                  <c:v>-119.10900000000001</c:v>
                </c:pt>
                <c:pt idx="14384">
                  <c:v>-119.107</c:v>
                </c:pt>
                <c:pt idx="14385">
                  <c:v>-119.105</c:v>
                </c:pt>
                <c:pt idx="14386">
                  <c:v>-119.10300000000001</c:v>
                </c:pt>
                <c:pt idx="14387">
                  <c:v>-119.101</c:v>
                </c:pt>
                <c:pt idx="14388">
                  <c:v>-119.099</c:v>
                </c:pt>
                <c:pt idx="14389">
                  <c:v>-119.09700000000001</c:v>
                </c:pt>
                <c:pt idx="14390">
                  <c:v>-119.095</c:v>
                </c:pt>
                <c:pt idx="14391">
                  <c:v>-119.093</c:v>
                </c:pt>
                <c:pt idx="14392">
                  <c:v>-119.09100000000001</c:v>
                </c:pt>
                <c:pt idx="14393">
                  <c:v>-119.089</c:v>
                </c:pt>
                <c:pt idx="14394">
                  <c:v>-119.087</c:v>
                </c:pt>
                <c:pt idx="14395">
                  <c:v>-119.08500000000001</c:v>
                </c:pt>
                <c:pt idx="14396">
                  <c:v>-119.083</c:v>
                </c:pt>
                <c:pt idx="14397">
                  <c:v>-119.081</c:v>
                </c:pt>
                <c:pt idx="14398">
                  <c:v>-119.07900000000001</c:v>
                </c:pt>
                <c:pt idx="14399">
                  <c:v>-119.077</c:v>
                </c:pt>
                <c:pt idx="14400">
                  <c:v>-119.075</c:v>
                </c:pt>
                <c:pt idx="14401">
                  <c:v>-119.07300000000001</c:v>
                </c:pt>
                <c:pt idx="14402">
                  <c:v>-119.071</c:v>
                </c:pt>
                <c:pt idx="14403">
                  <c:v>-119.069</c:v>
                </c:pt>
                <c:pt idx="14404">
                  <c:v>-119.06700000000001</c:v>
                </c:pt>
                <c:pt idx="14405">
                  <c:v>-119.065</c:v>
                </c:pt>
                <c:pt idx="14406">
                  <c:v>-119.063</c:v>
                </c:pt>
                <c:pt idx="14407">
                  <c:v>-119.06100000000001</c:v>
                </c:pt>
                <c:pt idx="14408">
                  <c:v>-119.059</c:v>
                </c:pt>
                <c:pt idx="14409">
                  <c:v>-119.057</c:v>
                </c:pt>
                <c:pt idx="14410">
                  <c:v>-119.05500000000001</c:v>
                </c:pt>
                <c:pt idx="14411">
                  <c:v>-119.053</c:v>
                </c:pt>
                <c:pt idx="14412">
                  <c:v>-119.051</c:v>
                </c:pt>
                <c:pt idx="14413">
                  <c:v>-119.04900000000001</c:v>
                </c:pt>
                <c:pt idx="14414">
                  <c:v>-119.047</c:v>
                </c:pt>
                <c:pt idx="14415">
                  <c:v>-119.045</c:v>
                </c:pt>
                <c:pt idx="14416">
                  <c:v>-119.04300000000001</c:v>
                </c:pt>
                <c:pt idx="14417">
                  <c:v>-119.041</c:v>
                </c:pt>
                <c:pt idx="14418">
                  <c:v>-119.039</c:v>
                </c:pt>
                <c:pt idx="14419">
                  <c:v>-119.03700000000001</c:v>
                </c:pt>
                <c:pt idx="14420">
                  <c:v>-119.035</c:v>
                </c:pt>
                <c:pt idx="14421">
                  <c:v>-119.033</c:v>
                </c:pt>
                <c:pt idx="14422">
                  <c:v>-119.03100000000001</c:v>
                </c:pt>
                <c:pt idx="14423">
                  <c:v>-119.029</c:v>
                </c:pt>
                <c:pt idx="14424">
                  <c:v>-119.027</c:v>
                </c:pt>
                <c:pt idx="14425">
                  <c:v>-119.02500000000001</c:v>
                </c:pt>
                <c:pt idx="14426">
                  <c:v>-119.023</c:v>
                </c:pt>
                <c:pt idx="14427">
                  <c:v>-119.021</c:v>
                </c:pt>
                <c:pt idx="14428">
                  <c:v>-119.01900000000001</c:v>
                </c:pt>
                <c:pt idx="14429">
                  <c:v>-119.017</c:v>
                </c:pt>
                <c:pt idx="14430">
                  <c:v>-119.015</c:v>
                </c:pt>
                <c:pt idx="14431">
                  <c:v>-119.01300000000001</c:v>
                </c:pt>
                <c:pt idx="14432">
                  <c:v>-119.011</c:v>
                </c:pt>
                <c:pt idx="14433">
                  <c:v>-119.009</c:v>
                </c:pt>
                <c:pt idx="14434">
                  <c:v>-119.00700000000001</c:v>
                </c:pt>
                <c:pt idx="14435">
                  <c:v>-119.005</c:v>
                </c:pt>
                <c:pt idx="14436">
                  <c:v>-119.003</c:v>
                </c:pt>
                <c:pt idx="14437">
                  <c:v>-119.001</c:v>
                </c:pt>
                <c:pt idx="14438">
                  <c:v>-118.999</c:v>
                </c:pt>
                <c:pt idx="14439">
                  <c:v>-118.997</c:v>
                </c:pt>
                <c:pt idx="14440">
                  <c:v>-118.995</c:v>
                </c:pt>
                <c:pt idx="14441">
                  <c:v>-118.99299999999999</c:v>
                </c:pt>
                <c:pt idx="14442">
                  <c:v>-118.991</c:v>
                </c:pt>
                <c:pt idx="14443">
                  <c:v>-118.989</c:v>
                </c:pt>
                <c:pt idx="14444">
                  <c:v>-118.98699999999999</c:v>
                </c:pt>
                <c:pt idx="14445">
                  <c:v>-118.985</c:v>
                </c:pt>
                <c:pt idx="14446">
                  <c:v>-118.983</c:v>
                </c:pt>
                <c:pt idx="14447">
                  <c:v>-118.98099999999999</c:v>
                </c:pt>
                <c:pt idx="14448">
                  <c:v>-118.979</c:v>
                </c:pt>
                <c:pt idx="14449">
                  <c:v>-118.977</c:v>
                </c:pt>
                <c:pt idx="14450">
                  <c:v>-118.97499999999999</c:v>
                </c:pt>
                <c:pt idx="14451">
                  <c:v>-118.973</c:v>
                </c:pt>
                <c:pt idx="14452">
                  <c:v>-118.971</c:v>
                </c:pt>
                <c:pt idx="14453">
                  <c:v>-118.96899999999999</c:v>
                </c:pt>
                <c:pt idx="14454">
                  <c:v>-118.967</c:v>
                </c:pt>
                <c:pt idx="14455">
                  <c:v>-118.965</c:v>
                </c:pt>
                <c:pt idx="14456">
                  <c:v>-118.96299999999999</c:v>
                </c:pt>
                <c:pt idx="14457">
                  <c:v>-118.961</c:v>
                </c:pt>
                <c:pt idx="14458">
                  <c:v>-118.959</c:v>
                </c:pt>
                <c:pt idx="14459">
                  <c:v>-118.95699999999999</c:v>
                </c:pt>
                <c:pt idx="14460">
                  <c:v>-118.955</c:v>
                </c:pt>
                <c:pt idx="14461">
                  <c:v>-118.953</c:v>
                </c:pt>
                <c:pt idx="14462">
                  <c:v>-118.95099999999999</c:v>
                </c:pt>
                <c:pt idx="14463">
                  <c:v>-118.949</c:v>
                </c:pt>
                <c:pt idx="14464">
                  <c:v>-118.947</c:v>
                </c:pt>
                <c:pt idx="14465">
                  <c:v>-118.94499999999999</c:v>
                </c:pt>
                <c:pt idx="14466">
                  <c:v>-118.943</c:v>
                </c:pt>
                <c:pt idx="14467">
                  <c:v>-118.941</c:v>
                </c:pt>
                <c:pt idx="14468">
                  <c:v>-118.93899999999999</c:v>
                </c:pt>
                <c:pt idx="14469">
                  <c:v>-118.937</c:v>
                </c:pt>
                <c:pt idx="14470">
                  <c:v>-118.935</c:v>
                </c:pt>
                <c:pt idx="14471">
                  <c:v>-118.93299999999999</c:v>
                </c:pt>
                <c:pt idx="14472">
                  <c:v>-118.931</c:v>
                </c:pt>
                <c:pt idx="14473">
                  <c:v>-118.929</c:v>
                </c:pt>
                <c:pt idx="14474">
                  <c:v>-118.92699999999999</c:v>
                </c:pt>
                <c:pt idx="14475">
                  <c:v>-118.925</c:v>
                </c:pt>
                <c:pt idx="14476">
                  <c:v>-118.923</c:v>
                </c:pt>
                <c:pt idx="14477">
                  <c:v>-118.92099999999999</c:v>
                </c:pt>
                <c:pt idx="14478">
                  <c:v>-118.919</c:v>
                </c:pt>
                <c:pt idx="14479">
                  <c:v>-118.917</c:v>
                </c:pt>
                <c:pt idx="14480">
                  <c:v>-118.91499999999999</c:v>
                </c:pt>
                <c:pt idx="14481">
                  <c:v>-118.913</c:v>
                </c:pt>
                <c:pt idx="14482">
                  <c:v>-118.911</c:v>
                </c:pt>
                <c:pt idx="14483">
                  <c:v>-118.90899999999999</c:v>
                </c:pt>
                <c:pt idx="14484">
                  <c:v>-118.907</c:v>
                </c:pt>
                <c:pt idx="14485">
                  <c:v>-118.905</c:v>
                </c:pt>
                <c:pt idx="14486">
                  <c:v>-118.90299999999999</c:v>
                </c:pt>
                <c:pt idx="14487">
                  <c:v>-118.901</c:v>
                </c:pt>
                <c:pt idx="14488">
                  <c:v>-118.899</c:v>
                </c:pt>
                <c:pt idx="14489">
                  <c:v>-118.89699999999999</c:v>
                </c:pt>
                <c:pt idx="14490">
                  <c:v>-118.895</c:v>
                </c:pt>
                <c:pt idx="14491">
                  <c:v>-118.893</c:v>
                </c:pt>
                <c:pt idx="14492">
                  <c:v>-118.89099999999999</c:v>
                </c:pt>
                <c:pt idx="14493">
                  <c:v>-118.889</c:v>
                </c:pt>
                <c:pt idx="14494">
                  <c:v>-118.887</c:v>
                </c:pt>
                <c:pt idx="14495">
                  <c:v>-118.88500000000001</c:v>
                </c:pt>
                <c:pt idx="14496">
                  <c:v>-118.883</c:v>
                </c:pt>
                <c:pt idx="14497">
                  <c:v>-118.881</c:v>
                </c:pt>
                <c:pt idx="14498">
                  <c:v>-118.879</c:v>
                </c:pt>
                <c:pt idx="14499">
                  <c:v>-118.877</c:v>
                </c:pt>
                <c:pt idx="14500">
                  <c:v>-118.875</c:v>
                </c:pt>
                <c:pt idx="14501">
                  <c:v>-118.873</c:v>
                </c:pt>
                <c:pt idx="14502">
                  <c:v>-118.871</c:v>
                </c:pt>
                <c:pt idx="14503">
                  <c:v>-118.869</c:v>
                </c:pt>
                <c:pt idx="14504">
                  <c:v>-118.867</c:v>
                </c:pt>
                <c:pt idx="14505">
                  <c:v>-118.86499999999999</c:v>
                </c:pt>
                <c:pt idx="14506">
                  <c:v>-118.863</c:v>
                </c:pt>
                <c:pt idx="14507">
                  <c:v>-118.861</c:v>
                </c:pt>
                <c:pt idx="14508">
                  <c:v>-118.85900000000001</c:v>
                </c:pt>
                <c:pt idx="14509">
                  <c:v>-118.857</c:v>
                </c:pt>
                <c:pt idx="14510">
                  <c:v>-118.855</c:v>
                </c:pt>
                <c:pt idx="14511">
                  <c:v>-118.85300000000001</c:v>
                </c:pt>
                <c:pt idx="14512">
                  <c:v>-118.851</c:v>
                </c:pt>
                <c:pt idx="14513">
                  <c:v>-118.849</c:v>
                </c:pt>
                <c:pt idx="14514">
                  <c:v>-118.84700000000001</c:v>
                </c:pt>
                <c:pt idx="14515">
                  <c:v>-118.845</c:v>
                </c:pt>
                <c:pt idx="14516">
                  <c:v>-118.843</c:v>
                </c:pt>
                <c:pt idx="14517">
                  <c:v>-118.84100000000001</c:v>
                </c:pt>
                <c:pt idx="14518">
                  <c:v>-118.839</c:v>
                </c:pt>
                <c:pt idx="14519">
                  <c:v>-118.837</c:v>
                </c:pt>
                <c:pt idx="14520">
                  <c:v>-118.83500000000001</c:v>
                </c:pt>
                <c:pt idx="14521">
                  <c:v>-118.833</c:v>
                </c:pt>
                <c:pt idx="14522">
                  <c:v>-118.831</c:v>
                </c:pt>
                <c:pt idx="14523">
                  <c:v>-118.82900000000001</c:v>
                </c:pt>
                <c:pt idx="14524">
                  <c:v>-118.827</c:v>
                </c:pt>
                <c:pt idx="14525">
                  <c:v>-118.825</c:v>
                </c:pt>
                <c:pt idx="14526">
                  <c:v>-118.82300000000001</c:v>
                </c:pt>
                <c:pt idx="14527">
                  <c:v>-118.821</c:v>
                </c:pt>
                <c:pt idx="14528">
                  <c:v>-118.819</c:v>
                </c:pt>
                <c:pt idx="14529">
                  <c:v>-118.81700000000001</c:v>
                </c:pt>
                <c:pt idx="14530">
                  <c:v>-118.815</c:v>
                </c:pt>
                <c:pt idx="14531">
                  <c:v>-118.813</c:v>
                </c:pt>
                <c:pt idx="14532">
                  <c:v>-118.81100000000001</c:v>
                </c:pt>
                <c:pt idx="14533">
                  <c:v>-118.809</c:v>
                </c:pt>
                <c:pt idx="14534">
                  <c:v>-118.807</c:v>
                </c:pt>
                <c:pt idx="14535">
                  <c:v>-118.80500000000001</c:v>
                </c:pt>
                <c:pt idx="14536">
                  <c:v>-118.803</c:v>
                </c:pt>
                <c:pt idx="14537">
                  <c:v>-118.801</c:v>
                </c:pt>
                <c:pt idx="14538">
                  <c:v>-118.79900000000001</c:v>
                </c:pt>
                <c:pt idx="14539">
                  <c:v>-118.797</c:v>
                </c:pt>
                <c:pt idx="14540">
                  <c:v>-118.795</c:v>
                </c:pt>
                <c:pt idx="14541">
                  <c:v>-118.79300000000001</c:v>
                </c:pt>
                <c:pt idx="14542">
                  <c:v>-118.791</c:v>
                </c:pt>
                <c:pt idx="14543">
                  <c:v>-118.789</c:v>
                </c:pt>
                <c:pt idx="14544">
                  <c:v>-118.78700000000001</c:v>
                </c:pt>
                <c:pt idx="14545">
                  <c:v>-118.785</c:v>
                </c:pt>
                <c:pt idx="14546">
                  <c:v>-118.783</c:v>
                </c:pt>
                <c:pt idx="14547">
                  <c:v>-118.78100000000001</c:v>
                </c:pt>
                <c:pt idx="14548">
                  <c:v>-118.779</c:v>
                </c:pt>
                <c:pt idx="14549">
                  <c:v>-118.777</c:v>
                </c:pt>
                <c:pt idx="14550">
                  <c:v>-118.77500000000001</c:v>
                </c:pt>
                <c:pt idx="14551">
                  <c:v>-118.773</c:v>
                </c:pt>
                <c:pt idx="14552">
                  <c:v>-118.771</c:v>
                </c:pt>
                <c:pt idx="14553">
                  <c:v>-118.76900000000001</c:v>
                </c:pt>
                <c:pt idx="14554">
                  <c:v>-118.767</c:v>
                </c:pt>
                <c:pt idx="14555">
                  <c:v>-118.765</c:v>
                </c:pt>
                <c:pt idx="14556">
                  <c:v>-118.76300000000001</c:v>
                </c:pt>
                <c:pt idx="14557">
                  <c:v>-118.761</c:v>
                </c:pt>
                <c:pt idx="14558">
                  <c:v>-118.759</c:v>
                </c:pt>
                <c:pt idx="14559">
                  <c:v>-118.75700000000001</c:v>
                </c:pt>
                <c:pt idx="14560">
                  <c:v>-118.755</c:v>
                </c:pt>
                <c:pt idx="14561">
                  <c:v>-118.753</c:v>
                </c:pt>
                <c:pt idx="14562">
                  <c:v>-118.751</c:v>
                </c:pt>
                <c:pt idx="14563">
                  <c:v>-118.749</c:v>
                </c:pt>
                <c:pt idx="14564">
                  <c:v>-118.747</c:v>
                </c:pt>
                <c:pt idx="14565">
                  <c:v>-118.745</c:v>
                </c:pt>
                <c:pt idx="14566">
                  <c:v>-118.74299999999999</c:v>
                </c:pt>
                <c:pt idx="14567">
                  <c:v>-118.741</c:v>
                </c:pt>
                <c:pt idx="14568">
                  <c:v>-118.739</c:v>
                </c:pt>
                <c:pt idx="14569">
                  <c:v>-118.73699999999999</c:v>
                </c:pt>
                <c:pt idx="14570">
                  <c:v>-118.735</c:v>
                </c:pt>
                <c:pt idx="14571">
                  <c:v>-118.733</c:v>
                </c:pt>
                <c:pt idx="14572">
                  <c:v>-118.73099999999999</c:v>
                </c:pt>
                <c:pt idx="14573">
                  <c:v>-118.729</c:v>
                </c:pt>
                <c:pt idx="14574">
                  <c:v>-118.727</c:v>
                </c:pt>
                <c:pt idx="14575">
                  <c:v>-118.72499999999999</c:v>
                </c:pt>
                <c:pt idx="14576">
                  <c:v>-118.723</c:v>
                </c:pt>
                <c:pt idx="14577">
                  <c:v>-118.721</c:v>
                </c:pt>
                <c:pt idx="14578">
                  <c:v>-118.71899999999999</c:v>
                </c:pt>
                <c:pt idx="14579">
                  <c:v>-118.717</c:v>
                </c:pt>
                <c:pt idx="14580">
                  <c:v>-118.715</c:v>
                </c:pt>
                <c:pt idx="14581">
                  <c:v>-118.71299999999999</c:v>
                </c:pt>
                <c:pt idx="14582">
                  <c:v>-118.711</c:v>
                </c:pt>
                <c:pt idx="14583">
                  <c:v>-118.709</c:v>
                </c:pt>
                <c:pt idx="14584">
                  <c:v>-118.70699999999999</c:v>
                </c:pt>
                <c:pt idx="14585">
                  <c:v>-118.705</c:v>
                </c:pt>
                <c:pt idx="14586">
                  <c:v>-118.703</c:v>
                </c:pt>
                <c:pt idx="14587">
                  <c:v>-118.70099999999999</c:v>
                </c:pt>
                <c:pt idx="14588">
                  <c:v>-118.699</c:v>
                </c:pt>
                <c:pt idx="14589">
                  <c:v>-118.697</c:v>
                </c:pt>
                <c:pt idx="14590">
                  <c:v>-118.69499999999999</c:v>
                </c:pt>
                <c:pt idx="14591">
                  <c:v>-118.693</c:v>
                </c:pt>
                <c:pt idx="14592">
                  <c:v>-118.691</c:v>
                </c:pt>
                <c:pt idx="14593">
                  <c:v>-118.68899999999999</c:v>
                </c:pt>
                <c:pt idx="14594">
                  <c:v>-118.687</c:v>
                </c:pt>
                <c:pt idx="14595">
                  <c:v>-118.685</c:v>
                </c:pt>
                <c:pt idx="14596">
                  <c:v>-118.68299999999999</c:v>
                </c:pt>
                <c:pt idx="14597">
                  <c:v>-118.681</c:v>
                </c:pt>
                <c:pt idx="14598">
                  <c:v>-118.679</c:v>
                </c:pt>
                <c:pt idx="14599">
                  <c:v>-118.67699999999999</c:v>
                </c:pt>
                <c:pt idx="14600">
                  <c:v>-118.675</c:v>
                </c:pt>
                <c:pt idx="14601">
                  <c:v>-118.673</c:v>
                </c:pt>
                <c:pt idx="14602">
                  <c:v>-118.67099999999999</c:v>
                </c:pt>
                <c:pt idx="14603">
                  <c:v>-118.669</c:v>
                </c:pt>
                <c:pt idx="14604">
                  <c:v>-118.667</c:v>
                </c:pt>
                <c:pt idx="14605">
                  <c:v>-118.66499999999999</c:v>
                </c:pt>
                <c:pt idx="14606">
                  <c:v>-118.663</c:v>
                </c:pt>
                <c:pt idx="14607">
                  <c:v>-118.661</c:v>
                </c:pt>
                <c:pt idx="14608">
                  <c:v>-118.65899999999999</c:v>
                </c:pt>
                <c:pt idx="14609">
                  <c:v>-118.657</c:v>
                </c:pt>
                <c:pt idx="14610">
                  <c:v>-118.655</c:v>
                </c:pt>
                <c:pt idx="14611">
                  <c:v>-118.65299999999999</c:v>
                </c:pt>
                <c:pt idx="14612">
                  <c:v>-118.651</c:v>
                </c:pt>
                <c:pt idx="14613">
                  <c:v>-118.649</c:v>
                </c:pt>
                <c:pt idx="14614">
                  <c:v>-118.64699999999999</c:v>
                </c:pt>
                <c:pt idx="14615">
                  <c:v>-118.645</c:v>
                </c:pt>
                <c:pt idx="14616">
                  <c:v>-118.643</c:v>
                </c:pt>
                <c:pt idx="14617">
                  <c:v>-118.64099999999999</c:v>
                </c:pt>
                <c:pt idx="14618">
                  <c:v>-118.639</c:v>
                </c:pt>
                <c:pt idx="14619">
                  <c:v>-118.637</c:v>
                </c:pt>
                <c:pt idx="14620">
                  <c:v>-118.63500000000001</c:v>
                </c:pt>
                <c:pt idx="14621">
                  <c:v>-118.633</c:v>
                </c:pt>
                <c:pt idx="14622">
                  <c:v>-118.631</c:v>
                </c:pt>
                <c:pt idx="14623">
                  <c:v>-118.629</c:v>
                </c:pt>
                <c:pt idx="14624">
                  <c:v>-118.627</c:v>
                </c:pt>
                <c:pt idx="14625">
                  <c:v>-118.625</c:v>
                </c:pt>
                <c:pt idx="14626">
                  <c:v>-118.623</c:v>
                </c:pt>
                <c:pt idx="14627">
                  <c:v>-118.621</c:v>
                </c:pt>
                <c:pt idx="14628">
                  <c:v>-118.619</c:v>
                </c:pt>
                <c:pt idx="14629">
                  <c:v>-118.617</c:v>
                </c:pt>
                <c:pt idx="14630">
                  <c:v>-118.61499999999999</c:v>
                </c:pt>
                <c:pt idx="14631">
                  <c:v>-118.613</c:v>
                </c:pt>
                <c:pt idx="14632">
                  <c:v>-118.611</c:v>
                </c:pt>
                <c:pt idx="14633">
                  <c:v>-118.60900000000001</c:v>
                </c:pt>
                <c:pt idx="14634">
                  <c:v>-118.607</c:v>
                </c:pt>
                <c:pt idx="14635">
                  <c:v>-118.605</c:v>
                </c:pt>
                <c:pt idx="14636">
                  <c:v>-118.60300000000001</c:v>
                </c:pt>
                <c:pt idx="14637">
                  <c:v>-118.601</c:v>
                </c:pt>
                <c:pt idx="14638">
                  <c:v>-118.599</c:v>
                </c:pt>
                <c:pt idx="14639">
                  <c:v>-118.59700000000001</c:v>
                </c:pt>
                <c:pt idx="14640">
                  <c:v>-118.595</c:v>
                </c:pt>
                <c:pt idx="14641">
                  <c:v>-118.593</c:v>
                </c:pt>
                <c:pt idx="14642">
                  <c:v>-118.59100000000001</c:v>
                </c:pt>
                <c:pt idx="14643">
                  <c:v>-118.589</c:v>
                </c:pt>
                <c:pt idx="14644">
                  <c:v>-118.587</c:v>
                </c:pt>
                <c:pt idx="14645">
                  <c:v>-118.58500000000001</c:v>
                </c:pt>
                <c:pt idx="14646">
                  <c:v>-118.583</c:v>
                </c:pt>
                <c:pt idx="14647">
                  <c:v>-118.581</c:v>
                </c:pt>
                <c:pt idx="14648">
                  <c:v>-118.57900000000001</c:v>
                </c:pt>
                <c:pt idx="14649">
                  <c:v>-118.577</c:v>
                </c:pt>
                <c:pt idx="14650">
                  <c:v>-118.575</c:v>
                </c:pt>
                <c:pt idx="14651">
                  <c:v>-118.57300000000001</c:v>
                </c:pt>
                <c:pt idx="14652">
                  <c:v>-118.571</c:v>
                </c:pt>
                <c:pt idx="14653">
                  <c:v>-118.569</c:v>
                </c:pt>
                <c:pt idx="14654">
                  <c:v>-118.56700000000001</c:v>
                </c:pt>
                <c:pt idx="14655">
                  <c:v>-118.565</c:v>
                </c:pt>
                <c:pt idx="14656">
                  <c:v>-118.563</c:v>
                </c:pt>
                <c:pt idx="14657">
                  <c:v>-118.56100000000001</c:v>
                </c:pt>
                <c:pt idx="14658">
                  <c:v>-118.559</c:v>
                </c:pt>
                <c:pt idx="14659">
                  <c:v>-118.557</c:v>
                </c:pt>
                <c:pt idx="14660">
                  <c:v>-118.55500000000001</c:v>
                </c:pt>
                <c:pt idx="14661">
                  <c:v>-118.553</c:v>
                </c:pt>
                <c:pt idx="14662">
                  <c:v>-118.551</c:v>
                </c:pt>
                <c:pt idx="14663">
                  <c:v>-118.54900000000001</c:v>
                </c:pt>
                <c:pt idx="14664">
                  <c:v>-118.547</c:v>
                </c:pt>
                <c:pt idx="14665">
                  <c:v>-118.545</c:v>
                </c:pt>
                <c:pt idx="14666">
                  <c:v>-118.54300000000001</c:v>
                </c:pt>
                <c:pt idx="14667">
                  <c:v>-118.541</c:v>
                </c:pt>
                <c:pt idx="14668">
                  <c:v>-118.539</c:v>
                </c:pt>
                <c:pt idx="14669">
                  <c:v>-118.53700000000001</c:v>
                </c:pt>
                <c:pt idx="14670">
                  <c:v>-118.535</c:v>
                </c:pt>
                <c:pt idx="14671">
                  <c:v>-118.533</c:v>
                </c:pt>
                <c:pt idx="14672">
                  <c:v>-118.53100000000001</c:v>
                </c:pt>
                <c:pt idx="14673">
                  <c:v>-118.529</c:v>
                </c:pt>
                <c:pt idx="14674">
                  <c:v>-118.527</c:v>
                </c:pt>
                <c:pt idx="14675">
                  <c:v>-118.52500000000001</c:v>
                </c:pt>
                <c:pt idx="14676">
                  <c:v>-118.523</c:v>
                </c:pt>
                <c:pt idx="14677">
                  <c:v>-118.521</c:v>
                </c:pt>
                <c:pt idx="14678">
                  <c:v>-118.51900000000001</c:v>
                </c:pt>
                <c:pt idx="14679">
                  <c:v>-118.517</c:v>
                </c:pt>
                <c:pt idx="14680">
                  <c:v>-118.515</c:v>
                </c:pt>
                <c:pt idx="14681">
                  <c:v>-118.51300000000001</c:v>
                </c:pt>
                <c:pt idx="14682">
                  <c:v>-118.511</c:v>
                </c:pt>
                <c:pt idx="14683">
                  <c:v>-118.509</c:v>
                </c:pt>
                <c:pt idx="14684">
                  <c:v>-118.50700000000001</c:v>
                </c:pt>
                <c:pt idx="14685">
                  <c:v>-118.505</c:v>
                </c:pt>
                <c:pt idx="14686">
                  <c:v>-118.503</c:v>
                </c:pt>
                <c:pt idx="14687">
                  <c:v>-118.501</c:v>
                </c:pt>
                <c:pt idx="14688">
                  <c:v>-118.499</c:v>
                </c:pt>
                <c:pt idx="14689">
                  <c:v>-118.497</c:v>
                </c:pt>
                <c:pt idx="14690">
                  <c:v>-118.495</c:v>
                </c:pt>
                <c:pt idx="14691">
                  <c:v>-118.49299999999999</c:v>
                </c:pt>
                <c:pt idx="14692">
                  <c:v>-118.491</c:v>
                </c:pt>
                <c:pt idx="14693">
                  <c:v>-118.489</c:v>
                </c:pt>
                <c:pt idx="14694">
                  <c:v>-118.48699999999999</c:v>
                </c:pt>
                <c:pt idx="14695">
                  <c:v>-118.485</c:v>
                </c:pt>
                <c:pt idx="14696">
                  <c:v>-118.483</c:v>
                </c:pt>
                <c:pt idx="14697">
                  <c:v>-118.48099999999999</c:v>
                </c:pt>
                <c:pt idx="14698">
                  <c:v>-118.479</c:v>
                </c:pt>
                <c:pt idx="14699">
                  <c:v>-118.477</c:v>
                </c:pt>
                <c:pt idx="14700">
                  <c:v>-118.47499999999999</c:v>
                </c:pt>
                <c:pt idx="14701">
                  <c:v>-118.473</c:v>
                </c:pt>
                <c:pt idx="14702">
                  <c:v>-118.471</c:v>
                </c:pt>
                <c:pt idx="14703">
                  <c:v>-118.46899999999999</c:v>
                </c:pt>
                <c:pt idx="14704">
                  <c:v>-118.467</c:v>
                </c:pt>
                <c:pt idx="14705">
                  <c:v>-118.465</c:v>
                </c:pt>
                <c:pt idx="14706">
                  <c:v>-118.46299999999999</c:v>
                </c:pt>
                <c:pt idx="14707">
                  <c:v>-118.461</c:v>
                </c:pt>
                <c:pt idx="14708">
                  <c:v>-118.459</c:v>
                </c:pt>
                <c:pt idx="14709">
                  <c:v>-118.45699999999999</c:v>
                </c:pt>
                <c:pt idx="14710">
                  <c:v>-118.455</c:v>
                </c:pt>
                <c:pt idx="14711">
                  <c:v>-118.453</c:v>
                </c:pt>
                <c:pt idx="14712">
                  <c:v>-118.45099999999999</c:v>
                </c:pt>
                <c:pt idx="14713">
                  <c:v>-118.449</c:v>
                </c:pt>
                <c:pt idx="14714">
                  <c:v>-118.447</c:v>
                </c:pt>
                <c:pt idx="14715">
                  <c:v>-118.44499999999999</c:v>
                </c:pt>
                <c:pt idx="14716">
                  <c:v>-118.443</c:v>
                </c:pt>
                <c:pt idx="14717">
                  <c:v>-118.441</c:v>
                </c:pt>
                <c:pt idx="14718">
                  <c:v>-118.43899999999999</c:v>
                </c:pt>
                <c:pt idx="14719">
                  <c:v>-118.437</c:v>
                </c:pt>
                <c:pt idx="14720">
                  <c:v>-118.435</c:v>
                </c:pt>
                <c:pt idx="14721">
                  <c:v>-118.43299999999999</c:v>
                </c:pt>
                <c:pt idx="14722">
                  <c:v>-118.431</c:v>
                </c:pt>
                <c:pt idx="14723">
                  <c:v>-118.429</c:v>
                </c:pt>
                <c:pt idx="14724">
                  <c:v>-118.42699999999999</c:v>
                </c:pt>
                <c:pt idx="14725">
                  <c:v>-118.425</c:v>
                </c:pt>
                <c:pt idx="14726">
                  <c:v>-118.423</c:v>
                </c:pt>
                <c:pt idx="14727">
                  <c:v>-118.42099999999999</c:v>
                </c:pt>
                <c:pt idx="14728">
                  <c:v>-118.419</c:v>
                </c:pt>
                <c:pt idx="14729">
                  <c:v>-118.417</c:v>
                </c:pt>
                <c:pt idx="14730">
                  <c:v>-118.41499999999999</c:v>
                </c:pt>
                <c:pt idx="14731">
                  <c:v>-118.413</c:v>
                </c:pt>
                <c:pt idx="14732">
                  <c:v>-118.411</c:v>
                </c:pt>
                <c:pt idx="14733">
                  <c:v>-118.40899999999999</c:v>
                </c:pt>
                <c:pt idx="14734">
                  <c:v>-118.407</c:v>
                </c:pt>
                <c:pt idx="14735">
                  <c:v>-118.405</c:v>
                </c:pt>
                <c:pt idx="14736">
                  <c:v>-118.40299999999999</c:v>
                </c:pt>
                <c:pt idx="14737">
                  <c:v>-118.401</c:v>
                </c:pt>
                <c:pt idx="14738">
                  <c:v>-118.399</c:v>
                </c:pt>
                <c:pt idx="14739">
                  <c:v>-118.39699999999999</c:v>
                </c:pt>
                <c:pt idx="14740">
                  <c:v>-118.395</c:v>
                </c:pt>
                <c:pt idx="14741">
                  <c:v>-118.393</c:v>
                </c:pt>
                <c:pt idx="14742">
                  <c:v>-118.39099999999999</c:v>
                </c:pt>
                <c:pt idx="14743">
                  <c:v>-118.389</c:v>
                </c:pt>
                <c:pt idx="14744">
                  <c:v>-118.387</c:v>
                </c:pt>
                <c:pt idx="14745">
                  <c:v>-118.38500000000001</c:v>
                </c:pt>
                <c:pt idx="14746">
                  <c:v>-118.383</c:v>
                </c:pt>
                <c:pt idx="14747">
                  <c:v>-118.381</c:v>
                </c:pt>
                <c:pt idx="14748">
                  <c:v>-118.379</c:v>
                </c:pt>
                <c:pt idx="14749">
                  <c:v>-118.377</c:v>
                </c:pt>
                <c:pt idx="14750">
                  <c:v>-118.375</c:v>
                </c:pt>
                <c:pt idx="14751">
                  <c:v>-118.373</c:v>
                </c:pt>
                <c:pt idx="14752">
                  <c:v>-118.371</c:v>
                </c:pt>
                <c:pt idx="14753">
                  <c:v>-118.369</c:v>
                </c:pt>
                <c:pt idx="14754">
                  <c:v>-118.367</c:v>
                </c:pt>
                <c:pt idx="14755">
                  <c:v>-118.36499999999999</c:v>
                </c:pt>
                <c:pt idx="14756">
                  <c:v>-118.363</c:v>
                </c:pt>
                <c:pt idx="14757">
                  <c:v>-118.361</c:v>
                </c:pt>
                <c:pt idx="14758">
                  <c:v>-118.35900000000001</c:v>
                </c:pt>
                <c:pt idx="14759">
                  <c:v>-118.357</c:v>
                </c:pt>
                <c:pt idx="14760">
                  <c:v>-118.355</c:v>
                </c:pt>
                <c:pt idx="14761">
                  <c:v>-118.35300000000001</c:v>
                </c:pt>
                <c:pt idx="14762">
                  <c:v>-118.351</c:v>
                </c:pt>
                <c:pt idx="14763">
                  <c:v>-118.349</c:v>
                </c:pt>
                <c:pt idx="14764">
                  <c:v>-118.34700000000001</c:v>
                </c:pt>
                <c:pt idx="14765">
                  <c:v>-118.345</c:v>
                </c:pt>
                <c:pt idx="14766">
                  <c:v>-118.343</c:v>
                </c:pt>
                <c:pt idx="14767">
                  <c:v>-118.34100000000001</c:v>
                </c:pt>
                <c:pt idx="14768">
                  <c:v>-118.339</c:v>
                </c:pt>
                <c:pt idx="14769">
                  <c:v>-118.337</c:v>
                </c:pt>
                <c:pt idx="14770">
                  <c:v>-118.33500000000001</c:v>
                </c:pt>
                <c:pt idx="14771">
                  <c:v>-118.333</c:v>
                </c:pt>
                <c:pt idx="14772">
                  <c:v>-118.331</c:v>
                </c:pt>
                <c:pt idx="14773">
                  <c:v>-118.32900000000001</c:v>
                </c:pt>
                <c:pt idx="14774">
                  <c:v>-118.327</c:v>
                </c:pt>
                <c:pt idx="14775">
                  <c:v>-118.325</c:v>
                </c:pt>
                <c:pt idx="14776">
                  <c:v>-118.32300000000001</c:v>
                </c:pt>
                <c:pt idx="14777">
                  <c:v>-118.321</c:v>
                </c:pt>
                <c:pt idx="14778">
                  <c:v>-118.319</c:v>
                </c:pt>
                <c:pt idx="14779">
                  <c:v>-118.31700000000001</c:v>
                </c:pt>
                <c:pt idx="14780">
                  <c:v>-118.315</c:v>
                </c:pt>
                <c:pt idx="14781">
                  <c:v>-118.313</c:v>
                </c:pt>
                <c:pt idx="14782">
                  <c:v>-118.31100000000001</c:v>
                </c:pt>
                <c:pt idx="14783">
                  <c:v>-118.309</c:v>
                </c:pt>
                <c:pt idx="14784">
                  <c:v>-118.307</c:v>
                </c:pt>
                <c:pt idx="14785">
                  <c:v>-118.30500000000001</c:v>
                </c:pt>
                <c:pt idx="14786">
                  <c:v>-118.303</c:v>
                </c:pt>
                <c:pt idx="14787">
                  <c:v>-118.301</c:v>
                </c:pt>
                <c:pt idx="14788">
                  <c:v>-118.29900000000001</c:v>
                </c:pt>
                <c:pt idx="14789">
                  <c:v>-118.297</c:v>
                </c:pt>
                <c:pt idx="14790">
                  <c:v>-118.295</c:v>
                </c:pt>
                <c:pt idx="14791">
                  <c:v>-118.29300000000001</c:v>
                </c:pt>
                <c:pt idx="14792">
                  <c:v>-118.291</c:v>
                </c:pt>
                <c:pt idx="14793">
                  <c:v>-118.289</c:v>
                </c:pt>
                <c:pt idx="14794">
                  <c:v>-118.28700000000001</c:v>
                </c:pt>
                <c:pt idx="14795">
                  <c:v>-118.285</c:v>
                </c:pt>
                <c:pt idx="14796">
                  <c:v>-118.283</c:v>
                </c:pt>
                <c:pt idx="14797">
                  <c:v>-118.28100000000001</c:v>
                </c:pt>
                <c:pt idx="14798">
                  <c:v>-118.279</c:v>
                </c:pt>
                <c:pt idx="14799">
                  <c:v>-118.277</c:v>
                </c:pt>
                <c:pt idx="14800">
                  <c:v>-118.27500000000001</c:v>
                </c:pt>
                <c:pt idx="14801">
                  <c:v>-118.273</c:v>
                </c:pt>
                <c:pt idx="14802">
                  <c:v>-118.271</c:v>
                </c:pt>
                <c:pt idx="14803">
                  <c:v>-118.26900000000001</c:v>
                </c:pt>
                <c:pt idx="14804">
                  <c:v>-118.267</c:v>
                </c:pt>
                <c:pt idx="14805">
                  <c:v>-118.265</c:v>
                </c:pt>
                <c:pt idx="14806">
                  <c:v>-118.26300000000001</c:v>
                </c:pt>
                <c:pt idx="14807">
                  <c:v>-118.261</c:v>
                </c:pt>
                <c:pt idx="14808">
                  <c:v>-118.259</c:v>
                </c:pt>
                <c:pt idx="14809">
                  <c:v>-118.25700000000001</c:v>
                </c:pt>
                <c:pt idx="14810">
                  <c:v>-118.255</c:v>
                </c:pt>
                <c:pt idx="14811">
                  <c:v>-118.253</c:v>
                </c:pt>
                <c:pt idx="14812">
                  <c:v>-118.251</c:v>
                </c:pt>
                <c:pt idx="14813">
                  <c:v>-118.249</c:v>
                </c:pt>
                <c:pt idx="14814">
                  <c:v>-118.247</c:v>
                </c:pt>
                <c:pt idx="14815">
                  <c:v>-118.245</c:v>
                </c:pt>
                <c:pt idx="14816">
                  <c:v>-118.24299999999999</c:v>
                </c:pt>
                <c:pt idx="14817">
                  <c:v>-118.241</c:v>
                </c:pt>
                <c:pt idx="14818">
                  <c:v>-118.239</c:v>
                </c:pt>
                <c:pt idx="14819">
                  <c:v>-118.23699999999999</c:v>
                </c:pt>
                <c:pt idx="14820">
                  <c:v>-118.235</c:v>
                </c:pt>
                <c:pt idx="14821">
                  <c:v>-118.233</c:v>
                </c:pt>
                <c:pt idx="14822">
                  <c:v>-118.23099999999999</c:v>
                </c:pt>
                <c:pt idx="14823">
                  <c:v>-118.229</c:v>
                </c:pt>
                <c:pt idx="14824">
                  <c:v>-118.227</c:v>
                </c:pt>
                <c:pt idx="14825">
                  <c:v>-118.22499999999999</c:v>
                </c:pt>
                <c:pt idx="14826">
                  <c:v>-118.223</c:v>
                </c:pt>
                <c:pt idx="14827">
                  <c:v>-118.221</c:v>
                </c:pt>
                <c:pt idx="14828">
                  <c:v>-118.21899999999999</c:v>
                </c:pt>
                <c:pt idx="14829">
                  <c:v>-118.217</c:v>
                </c:pt>
                <c:pt idx="14830">
                  <c:v>-118.215</c:v>
                </c:pt>
                <c:pt idx="14831">
                  <c:v>-118.21299999999999</c:v>
                </c:pt>
                <c:pt idx="14832">
                  <c:v>-118.211</c:v>
                </c:pt>
                <c:pt idx="14833">
                  <c:v>-118.209</c:v>
                </c:pt>
                <c:pt idx="14834">
                  <c:v>-118.20699999999999</c:v>
                </c:pt>
                <c:pt idx="14835">
                  <c:v>-118.205</c:v>
                </c:pt>
                <c:pt idx="14836">
                  <c:v>-118.203</c:v>
                </c:pt>
                <c:pt idx="14837">
                  <c:v>-118.20099999999999</c:v>
                </c:pt>
                <c:pt idx="14838">
                  <c:v>-118.199</c:v>
                </c:pt>
                <c:pt idx="14839">
                  <c:v>-118.197</c:v>
                </c:pt>
                <c:pt idx="14840">
                  <c:v>-118.19499999999999</c:v>
                </c:pt>
                <c:pt idx="14841">
                  <c:v>-118.193</c:v>
                </c:pt>
                <c:pt idx="14842">
                  <c:v>-118.191</c:v>
                </c:pt>
                <c:pt idx="14843">
                  <c:v>-118.18899999999999</c:v>
                </c:pt>
                <c:pt idx="14844">
                  <c:v>-118.187</c:v>
                </c:pt>
                <c:pt idx="14845">
                  <c:v>-118.185</c:v>
                </c:pt>
                <c:pt idx="14846">
                  <c:v>-118.18299999999999</c:v>
                </c:pt>
                <c:pt idx="14847">
                  <c:v>-118.181</c:v>
                </c:pt>
                <c:pt idx="14848">
                  <c:v>-118.179</c:v>
                </c:pt>
                <c:pt idx="14849">
                  <c:v>-118.17699999999999</c:v>
                </c:pt>
                <c:pt idx="14850">
                  <c:v>-118.175</c:v>
                </c:pt>
                <c:pt idx="14851">
                  <c:v>-118.173</c:v>
                </c:pt>
                <c:pt idx="14852">
                  <c:v>-118.17099999999999</c:v>
                </c:pt>
                <c:pt idx="14853">
                  <c:v>-118.169</c:v>
                </c:pt>
                <c:pt idx="14854">
                  <c:v>-118.167</c:v>
                </c:pt>
                <c:pt idx="14855">
                  <c:v>-118.16499999999999</c:v>
                </c:pt>
                <c:pt idx="14856">
                  <c:v>-118.163</c:v>
                </c:pt>
                <c:pt idx="14857">
                  <c:v>-118.161</c:v>
                </c:pt>
                <c:pt idx="14858">
                  <c:v>-118.15899999999999</c:v>
                </c:pt>
                <c:pt idx="14859">
                  <c:v>-118.157</c:v>
                </c:pt>
                <c:pt idx="14860">
                  <c:v>-118.155</c:v>
                </c:pt>
                <c:pt idx="14861">
                  <c:v>-118.15299999999999</c:v>
                </c:pt>
                <c:pt idx="14862">
                  <c:v>-118.151</c:v>
                </c:pt>
                <c:pt idx="14863">
                  <c:v>-118.149</c:v>
                </c:pt>
                <c:pt idx="14864">
                  <c:v>-118.14699999999999</c:v>
                </c:pt>
                <c:pt idx="14865">
                  <c:v>-118.145</c:v>
                </c:pt>
                <c:pt idx="14866">
                  <c:v>-118.143</c:v>
                </c:pt>
                <c:pt idx="14867">
                  <c:v>-118.14099999999999</c:v>
                </c:pt>
                <c:pt idx="14868">
                  <c:v>-118.139</c:v>
                </c:pt>
                <c:pt idx="14869">
                  <c:v>-118.137</c:v>
                </c:pt>
                <c:pt idx="14870">
                  <c:v>-118.13500000000001</c:v>
                </c:pt>
                <c:pt idx="14871">
                  <c:v>-118.133</c:v>
                </c:pt>
                <c:pt idx="14872">
                  <c:v>-118.131</c:v>
                </c:pt>
                <c:pt idx="14873">
                  <c:v>-118.129</c:v>
                </c:pt>
                <c:pt idx="14874">
                  <c:v>-118.127</c:v>
                </c:pt>
                <c:pt idx="14875">
                  <c:v>-118.125</c:v>
                </c:pt>
                <c:pt idx="14876">
                  <c:v>-118.123</c:v>
                </c:pt>
                <c:pt idx="14877">
                  <c:v>-118.121</c:v>
                </c:pt>
                <c:pt idx="14878">
                  <c:v>-118.119</c:v>
                </c:pt>
                <c:pt idx="14879">
                  <c:v>-118.117</c:v>
                </c:pt>
                <c:pt idx="14880">
                  <c:v>-118.11499999999999</c:v>
                </c:pt>
                <c:pt idx="14881">
                  <c:v>-118.113</c:v>
                </c:pt>
                <c:pt idx="14882">
                  <c:v>-118.111</c:v>
                </c:pt>
                <c:pt idx="14883">
                  <c:v>-118.10900000000001</c:v>
                </c:pt>
                <c:pt idx="14884">
                  <c:v>-118.107</c:v>
                </c:pt>
                <c:pt idx="14885">
                  <c:v>-118.105</c:v>
                </c:pt>
                <c:pt idx="14886">
                  <c:v>-118.10300000000001</c:v>
                </c:pt>
                <c:pt idx="14887">
                  <c:v>-118.101</c:v>
                </c:pt>
                <c:pt idx="14888">
                  <c:v>-118.099</c:v>
                </c:pt>
                <c:pt idx="14889">
                  <c:v>-118.09700000000001</c:v>
                </c:pt>
                <c:pt idx="14890">
                  <c:v>-118.095</c:v>
                </c:pt>
                <c:pt idx="14891">
                  <c:v>-118.093</c:v>
                </c:pt>
                <c:pt idx="14892">
                  <c:v>-118.09100000000001</c:v>
                </c:pt>
                <c:pt idx="14893">
                  <c:v>-118.089</c:v>
                </c:pt>
                <c:pt idx="14894">
                  <c:v>-118.087</c:v>
                </c:pt>
                <c:pt idx="14895">
                  <c:v>-118.08500000000001</c:v>
                </c:pt>
                <c:pt idx="14896">
                  <c:v>-118.083</c:v>
                </c:pt>
                <c:pt idx="14897">
                  <c:v>-118.081</c:v>
                </c:pt>
                <c:pt idx="14898">
                  <c:v>-118.07900000000001</c:v>
                </c:pt>
                <c:pt idx="14899">
                  <c:v>-118.077</c:v>
                </c:pt>
                <c:pt idx="14900">
                  <c:v>-118.075</c:v>
                </c:pt>
                <c:pt idx="14901">
                  <c:v>-118.07300000000001</c:v>
                </c:pt>
                <c:pt idx="14902">
                  <c:v>-118.071</c:v>
                </c:pt>
                <c:pt idx="14903">
                  <c:v>-118.069</c:v>
                </c:pt>
                <c:pt idx="14904">
                  <c:v>-118.06700000000001</c:v>
                </c:pt>
                <c:pt idx="14905">
                  <c:v>-118.065</c:v>
                </c:pt>
                <c:pt idx="14906">
                  <c:v>-118.063</c:v>
                </c:pt>
                <c:pt idx="14907">
                  <c:v>-118.06100000000001</c:v>
                </c:pt>
                <c:pt idx="14908">
                  <c:v>-118.059</c:v>
                </c:pt>
                <c:pt idx="14909">
                  <c:v>-118.057</c:v>
                </c:pt>
                <c:pt idx="14910">
                  <c:v>-118.05500000000001</c:v>
                </c:pt>
                <c:pt idx="14911">
                  <c:v>-118.053</c:v>
                </c:pt>
                <c:pt idx="14912">
                  <c:v>-118.051</c:v>
                </c:pt>
                <c:pt idx="14913">
                  <c:v>-118.04900000000001</c:v>
                </c:pt>
                <c:pt idx="14914">
                  <c:v>-118.047</c:v>
                </c:pt>
                <c:pt idx="14915">
                  <c:v>-118.045</c:v>
                </c:pt>
                <c:pt idx="14916">
                  <c:v>-118.04300000000001</c:v>
                </c:pt>
                <c:pt idx="14917">
                  <c:v>-118.041</c:v>
                </c:pt>
                <c:pt idx="14918">
                  <c:v>-118.039</c:v>
                </c:pt>
                <c:pt idx="14919">
                  <c:v>-118.03700000000001</c:v>
                </c:pt>
                <c:pt idx="14920">
                  <c:v>-118.035</c:v>
                </c:pt>
                <c:pt idx="14921">
                  <c:v>-118.033</c:v>
                </c:pt>
                <c:pt idx="14922">
                  <c:v>-118.03100000000001</c:v>
                </c:pt>
                <c:pt idx="14923">
                  <c:v>-118.029</c:v>
                </c:pt>
                <c:pt idx="14924">
                  <c:v>-118.027</c:v>
                </c:pt>
                <c:pt idx="14925">
                  <c:v>-118.02500000000001</c:v>
                </c:pt>
                <c:pt idx="14926">
                  <c:v>-118.023</c:v>
                </c:pt>
                <c:pt idx="14927">
                  <c:v>-118.021</c:v>
                </c:pt>
                <c:pt idx="14928">
                  <c:v>-118.01900000000001</c:v>
                </c:pt>
                <c:pt idx="14929">
                  <c:v>-118.017</c:v>
                </c:pt>
                <c:pt idx="14930">
                  <c:v>-118.015</c:v>
                </c:pt>
                <c:pt idx="14931">
                  <c:v>-118.01300000000001</c:v>
                </c:pt>
                <c:pt idx="14932">
                  <c:v>-118.011</c:v>
                </c:pt>
                <c:pt idx="14933">
                  <c:v>-118.009</c:v>
                </c:pt>
                <c:pt idx="14934">
                  <c:v>-118.00700000000001</c:v>
                </c:pt>
                <c:pt idx="14935">
                  <c:v>-118.005</c:v>
                </c:pt>
                <c:pt idx="14936">
                  <c:v>-118.003</c:v>
                </c:pt>
                <c:pt idx="14937">
                  <c:v>-118.001</c:v>
                </c:pt>
                <c:pt idx="14938">
                  <c:v>-117.999</c:v>
                </c:pt>
                <c:pt idx="14939">
                  <c:v>-117.997</c:v>
                </c:pt>
                <c:pt idx="14940">
                  <c:v>-117.995</c:v>
                </c:pt>
                <c:pt idx="14941">
                  <c:v>-117.99299999999999</c:v>
                </c:pt>
                <c:pt idx="14942">
                  <c:v>-117.991</c:v>
                </c:pt>
                <c:pt idx="14943">
                  <c:v>-117.989</c:v>
                </c:pt>
                <c:pt idx="14944">
                  <c:v>-117.98699999999999</c:v>
                </c:pt>
                <c:pt idx="14945">
                  <c:v>-117.985</c:v>
                </c:pt>
                <c:pt idx="14946">
                  <c:v>-117.983</c:v>
                </c:pt>
                <c:pt idx="14947">
                  <c:v>-117.98099999999999</c:v>
                </c:pt>
                <c:pt idx="14948">
                  <c:v>-117.979</c:v>
                </c:pt>
                <c:pt idx="14949">
                  <c:v>-117.977</c:v>
                </c:pt>
                <c:pt idx="14950">
                  <c:v>-117.97499999999999</c:v>
                </c:pt>
                <c:pt idx="14951">
                  <c:v>-117.973</c:v>
                </c:pt>
                <c:pt idx="14952">
                  <c:v>-117.971</c:v>
                </c:pt>
                <c:pt idx="14953">
                  <c:v>-117.96899999999999</c:v>
                </c:pt>
                <c:pt idx="14954">
                  <c:v>-117.967</c:v>
                </c:pt>
                <c:pt idx="14955">
                  <c:v>-117.965</c:v>
                </c:pt>
                <c:pt idx="14956">
                  <c:v>-117.96299999999999</c:v>
                </c:pt>
                <c:pt idx="14957">
                  <c:v>-117.961</c:v>
                </c:pt>
                <c:pt idx="14958">
                  <c:v>-117.959</c:v>
                </c:pt>
                <c:pt idx="14959">
                  <c:v>-117.95699999999999</c:v>
                </c:pt>
                <c:pt idx="14960">
                  <c:v>-117.955</c:v>
                </c:pt>
                <c:pt idx="14961">
                  <c:v>-117.953</c:v>
                </c:pt>
                <c:pt idx="14962">
                  <c:v>-117.95099999999999</c:v>
                </c:pt>
                <c:pt idx="14963">
                  <c:v>-117.949</c:v>
                </c:pt>
                <c:pt idx="14964">
                  <c:v>-117.947</c:v>
                </c:pt>
                <c:pt idx="14965">
                  <c:v>-117.94499999999999</c:v>
                </c:pt>
                <c:pt idx="14966">
                  <c:v>-117.943</c:v>
                </c:pt>
                <c:pt idx="14967">
                  <c:v>-117.941</c:v>
                </c:pt>
                <c:pt idx="14968">
                  <c:v>-117.93899999999999</c:v>
                </c:pt>
                <c:pt idx="14969">
                  <c:v>-117.937</c:v>
                </c:pt>
                <c:pt idx="14970">
                  <c:v>-117.935</c:v>
                </c:pt>
                <c:pt idx="14971">
                  <c:v>-117.93299999999999</c:v>
                </c:pt>
                <c:pt idx="14972">
                  <c:v>-117.931</c:v>
                </c:pt>
                <c:pt idx="14973">
                  <c:v>-117.929</c:v>
                </c:pt>
                <c:pt idx="14974">
                  <c:v>-117.92699999999999</c:v>
                </c:pt>
                <c:pt idx="14975">
                  <c:v>-117.925</c:v>
                </c:pt>
                <c:pt idx="14976">
                  <c:v>-117.923</c:v>
                </c:pt>
                <c:pt idx="14977">
                  <c:v>-117.92099999999999</c:v>
                </c:pt>
                <c:pt idx="14978">
                  <c:v>-117.919</c:v>
                </c:pt>
                <c:pt idx="14979">
                  <c:v>-117.917</c:v>
                </c:pt>
                <c:pt idx="14980">
                  <c:v>-117.91499999999999</c:v>
                </c:pt>
                <c:pt idx="14981">
                  <c:v>-117.913</c:v>
                </c:pt>
                <c:pt idx="14982">
                  <c:v>-117.911</c:v>
                </c:pt>
                <c:pt idx="14983">
                  <c:v>-117.90899999999999</c:v>
                </c:pt>
                <c:pt idx="14984">
                  <c:v>-117.907</c:v>
                </c:pt>
                <c:pt idx="14985">
                  <c:v>-117.905</c:v>
                </c:pt>
                <c:pt idx="14986">
                  <c:v>-117.90299999999999</c:v>
                </c:pt>
                <c:pt idx="14987">
                  <c:v>-117.901</c:v>
                </c:pt>
                <c:pt idx="14988">
                  <c:v>-117.899</c:v>
                </c:pt>
                <c:pt idx="14989">
                  <c:v>-117.89699999999999</c:v>
                </c:pt>
                <c:pt idx="14990">
                  <c:v>-117.895</c:v>
                </c:pt>
                <c:pt idx="14991">
                  <c:v>-117.893</c:v>
                </c:pt>
                <c:pt idx="14992">
                  <c:v>-117.89099999999999</c:v>
                </c:pt>
                <c:pt idx="14993">
                  <c:v>-117.889</c:v>
                </c:pt>
                <c:pt idx="14994">
                  <c:v>-117.887</c:v>
                </c:pt>
                <c:pt idx="14995">
                  <c:v>-117.88500000000001</c:v>
                </c:pt>
                <c:pt idx="14996">
                  <c:v>-117.883</c:v>
                </c:pt>
                <c:pt idx="14997">
                  <c:v>-117.881</c:v>
                </c:pt>
                <c:pt idx="14998">
                  <c:v>-117.879</c:v>
                </c:pt>
                <c:pt idx="14999">
                  <c:v>-117.877</c:v>
                </c:pt>
                <c:pt idx="15000">
                  <c:v>-117.875</c:v>
                </c:pt>
                <c:pt idx="15001">
                  <c:v>-117.873</c:v>
                </c:pt>
                <c:pt idx="15002">
                  <c:v>-117.871</c:v>
                </c:pt>
                <c:pt idx="15003">
                  <c:v>-117.869</c:v>
                </c:pt>
                <c:pt idx="15004">
                  <c:v>-117.867</c:v>
                </c:pt>
                <c:pt idx="15005">
                  <c:v>-117.86499999999999</c:v>
                </c:pt>
                <c:pt idx="15006">
                  <c:v>-117.863</c:v>
                </c:pt>
                <c:pt idx="15007">
                  <c:v>-117.861</c:v>
                </c:pt>
                <c:pt idx="15008">
                  <c:v>-117.85900000000001</c:v>
                </c:pt>
                <c:pt idx="15009">
                  <c:v>-117.857</c:v>
                </c:pt>
                <c:pt idx="15010">
                  <c:v>-117.855</c:v>
                </c:pt>
                <c:pt idx="15011">
                  <c:v>-117.85300000000001</c:v>
                </c:pt>
                <c:pt idx="15012">
                  <c:v>-117.851</c:v>
                </c:pt>
                <c:pt idx="15013">
                  <c:v>-117.849</c:v>
                </c:pt>
                <c:pt idx="15014">
                  <c:v>-117.84700000000001</c:v>
                </c:pt>
                <c:pt idx="15015">
                  <c:v>-117.845</c:v>
                </c:pt>
                <c:pt idx="15016">
                  <c:v>-117.843</c:v>
                </c:pt>
                <c:pt idx="15017">
                  <c:v>-117.84100000000001</c:v>
                </c:pt>
                <c:pt idx="15018">
                  <c:v>-117.839</c:v>
                </c:pt>
                <c:pt idx="15019">
                  <c:v>-117.837</c:v>
                </c:pt>
                <c:pt idx="15020">
                  <c:v>-117.83500000000001</c:v>
                </c:pt>
                <c:pt idx="15021">
                  <c:v>-117.833</c:v>
                </c:pt>
                <c:pt idx="15022">
                  <c:v>-117.831</c:v>
                </c:pt>
                <c:pt idx="15023">
                  <c:v>-117.82900000000001</c:v>
                </c:pt>
                <c:pt idx="15024">
                  <c:v>-117.827</c:v>
                </c:pt>
                <c:pt idx="15025">
                  <c:v>-117.825</c:v>
                </c:pt>
                <c:pt idx="15026">
                  <c:v>-117.82300000000001</c:v>
                </c:pt>
                <c:pt idx="15027">
                  <c:v>-117.821</c:v>
                </c:pt>
                <c:pt idx="15028">
                  <c:v>-117.819</c:v>
                </c:pt>
                <c:pt idx="15029">
                  <c:v>-117.81700000000001</c:v>
                </c:pt>
                <c:pt idx="15030">
                  <c:v>-117.815</c:v>
                </c:pt>
                <c:pt idx="15031">
                  <c:v>-117.813</c:v>
                </c:pt>
                <c:pt idx="15032">
                  <c:v>-117.81100000000001</c:v>
                </c:pt>
                <c:pt idx="15033">
                  <c:v>-117.809</c:v>
                </c:pt>
                <c:pt idx="15034">
                  <c:v>-117.807</c:v>
                </c:pt>
                <c:pt idx="15035">
                  <c:v>-117.80500000000001</c:v>
                </c:pt>
                <c:pt idx="15036">
                  <c:v>-117.803</c:v>
                </c:pt>
                <c:pt idx="15037">
                  <c:v>-117.801</c:v>
                </c:pt>
                <c:pt idx="15038">
                  <c:v>-117.79900000000001</c:v>
                </c:pt>
                <c:pt idx="15039">
                  <c:v>-117.797</c:v>
                </c:pt>
                <c:pt idx="15040">
                  <c:v>-117.795</c:v>
                </c:pt>
                <c:pt idx="15041">
                  <c:v>-117.79300000000001</c:v>
                </c:pt>
                <c:pt idx="15042">
                  <c:v>-117.791</c:v>
                </c:pt>
                <c:pt idx="15043">
                  <c:v>-117.789</c:v>
                </c:pt>
                <c:pt idx="15044">
                  <c:v>-117.78700000000001</c:v>
                </c:pt>
                <c:pt idx="15045">
                  <c:v>-117.785</c:v>
                </c:pt>
                <c:pt idx="15046">
                  <c:v>-117.783</c:v>
                </c:pt>
                <c:pt idx="15047">
                  <c:v>-117.78100000000001</c:v>
                </c:pt>
                <c:pt idx="15048">
                  <c:v>-117.779</c:v>
                </c:pt>
                <c:pt idx="15049">
                  <c:v>-117.777</c:v>
                </c:pt>
                <c:pt idx="15050">
                  <c:v>-117.77500000000001</c:v>
                </c:pt>
                <c:pt idx="15051">
                  <c:v>-117.773</c:v>
                </c:pt>
                <c:pt idx="15052">
                  <c:v>-117.771</c:v>
                </c:pt>
                <c:pt idx="15053">
                  <c:v>-117.76900000000001</c:v>
                </c:pt>
                <c:pt idx="15054">
                  <c:v>-117.767</c:v>
                </c:pt>
                <c:pt idx="15055">
                  <c:v>-117.765</c:v>
                </c:pt>
                <c:pt idx="15056">
                  <c:v>-117.76300000000001</c:v>
                </c:pt>
                <c:pt idx="15057">
                  <c:v>-117.761</c:v>
                </c:pt>
                <c:pt idx="15058">
                  <c:v>-117.759</c:v>
                </c:pt>
                <c:pt idx="15059">
                  <c:v>-117.75700000000001</c:v>
                </c:pt>
                <c:pt idx="15060">
                  <c:v>-117.755</c:v>
                </c:pt>
                <c:pt idx="15061">
                  <c:v>-117.753</c:v>
                </c:pt>
                <c:pt idx="15062">
                  <c:v>-117.751</c:v>
                </c:pt>
                <c:pt idx="15063">
                  <c:v>-117.749</c:v>
                </c:pt>
                <c:pt idx="15064">
                  <c:v>-117.747</c:v>
                </c:pt>
                <c:pt idx="15065">
                  <c:v>-117.745</c:v>
                </c:pt>
                <c:pt idx="15066">
                  <c:v>-117.74299999999999</c:v>
                </c:pt>
                <c:pt idx="15067">
                  <c:v>-117.741</c:v>
                </c:pt>
                <c:pt idx="15068">
                  <c:v>-117.739</c:v>
                </c:pt>
                <c:pt idx="15069">
                  <c:v>-117.73699999999999</c:v>
                </c:pt>
                <c:pt idx="15070">
                  <c:v>-117.735</c:v>
                </c:pt>
                <c:pt idx="15071">
                  <c:v>-117.733</c:v>
                </c:pt>
                <c:pt idx="15072">
                  <c:v>-117.73099999999999</c:v>
                </c:pt>
                <c:pt idx="15073">
                  <c:v>-117.729</c:v>
                </c:pt>
                <c:pt idx="15074">
                  <c:v>-117.727</c:v>
                </c:pt>
                <c:pt idx="15075">
                  <c:v>-117.72499999999999</c:v>
                </c:pt>
                <c:pt idx="15076">
                  <c:v>-117.723</c:v>
                </c:pt>
                <c:pt idx="15077">
                  <c:v>-117.721</c:v>
                </c:pt>
                <c:pt idx="15078">
                  <c:v>-117.71899999999999</c:v>
                </c:pt>
                <c:pt idx="15079">
                  <c:v>-117.717</c:v>
                </c:pt>
                <c:pt idx="15080">
                  <c:v>-117.715</c:v>
                </c:pt>
                <c:pt idx="15081">
                  <c:v>-117.71299999999999</c:v>
                </c:pt>
                <c:pt idx="15082">
                  <c:v>-117.711</c:v>
                </c:pt>
                <c:pt idx="15083">
                  <c:v>-117.709</c:v>
                </c:pt>
                <c:pt idx="15084">
                  <c:v>-117.70699999999999</c:v>
                </c:pt>
                <c:pt idx="15085">
                  <c:v>-117.705</c:v>
                </c:pt>
                <c:pt idx="15086">
                  <c:v>-117.703</c:v>
                </c:pt>
                <c:pt idx="15087">
                  <c:v>-117.70099999999999</c:v>
                </c:pt>
                <c:pt idx="15088">
                  <c:v>-117.699</c:v>
                </c:pt>
                <c:pt idx="15089">
                  <c:v>-117.697</c:v>
                </c:pt>
                <c:pt idx="15090">
                  <c:v>-117.69499999999999</c:v>
                </c:pt>
                <c:pt idx="15091">
                  <c:v>-117.693</c:v>
                </c:pt>
                <c:pt idx="15092">
                  <c:v>-117.691</c:v>
                </c:pt>
                <c:pt idx="15093">
                  <c:v>-117.68899999999999</c:v>
                </c:pt>
                <c:pt idx="15094">
                  <c:v>-117.687</c:v>
                </c:pt>
                <c:pt idx="15095">
                  <c:v>-117.685</c:v>
                </c:pt>
                <c:pt idx="15096">
                  <c:v>-117.68299999999999</c:v>
                </c:pt>
                <c:pt idx="15097">
                  <c:v>-117.681</c:v>
                </c:pt>
                <c:pt idx="15098">
                  <c:v>-117.679</c:v>
                </c:pt>
                <c:pt idx="15099">
                  <c:v>-117.67699999999999</c:v>
                </c:pt>
                <c:pt idx="15100">
                  <c:v>-117.675</c:v>
                </c:pt>
                <c:pt idx="15101">
                  <c:v>-117.673</c:v>
                </c:pt>
                <c:pt idx="15102">
                  <c:v>-117.67099999999999</c:v>
                </c:pt>
                <c:pt idx="15103">
                  <c:v>-117.669</c:v>
                </c:pt>
                <c:pt idx="15104">
                  <c:v>-117.667</c:v>
                </c:pt>
                <c:pt idx="15105">
                  <c:v>-117.66499999999999</c:v>
                </c:pt>
                <c:pt idx="15106">
                  <c:v>-117.663</c:v>
                </c:pt>
                <c:pt idx="15107">
                  <c:v>-117.661</c:v>
                </c:pt>
                <c:pt idx="15108">
                  <c:v>-117.65899999999999</c:v>
                </c:pt>
                <c:pt idx="15109">
                  <c:v>-117.657</c:v>
                </c:pt>
                <c:pt idx="15110">
                  <c:v>-117.655</c:v>
                </c:pt>
                <c:pt idx="15111">
                  <c:v>-117.65299999999999</c:v>
                </c:pt>
                <c:pt idx="15112">
                  <c:v>-117.651</c:v>
                </c:pt>
                <c:pt idx="15113">
                  <c:v>-117.649</c:v>
                </c:pt>
                <c:pt idx="15114">
                  <c:v>-117.64699999999999</c:v>
                </c:pt>
                <c:pt idx="15115">
                  <c:v>-117.645</c:v>
                </c:pt>
                <c:pt idx="15116">
                  <c:v>-117.643</c:v>
                </c:pt>
                <c:pt idx="15117">
                  <c:v>-117.64099999999999</c:v>
                </c:pt>
                <c:pt idx="15118">
                  <c:v>-117.639</c:v>
                </c:pt>
                <c:pt idx="15119">
                  <c:v>-117.637</c:v>
                </c:pt>
                <c:pt idx="15120">
                  <c:v>-117.63500000000001</c:v>
                </c:pt>
                <c:pt idx="15121">
                  <c:v>-117.633</c:v>
                </c:pt>
                <c:pt idx="15122">
                  <c:v>-117.631</c:v>
                </c:pt>
                <c:pt idx="15123">
                  <c:v>-117.629</c:v>
                </c:pt>
                <c:pt idx="15124">
                  <c:v>-117.627</c:v>
                </c:pt>
                <c:pt idx="15125">
                  <c:v>-117.625</c:v>
                </c:pt>
                <c:pt idx="15126">
                  <c:v>-117.623</c:v>
                </c:pt>
                <c:pt idx="15127">
                  <c:v>-117.621</c:v>
                </c:pt>
                <c:pt idx="15128">
                  <c:v>-117.619</c:v>
                </c:pt>
                <c:pt idx="15129">
                  <c:v>-117.617</c:v>
                </c:pt>
                <c:pt idx="15130">
                  <c:v>-117.61499999999999</c:v>
                </c:pt>
                <c:pt idx="15131">
                  <c:v>-117.613</c:v>
                </c:pt>
                <c:pt idx="15132">
                  <c:v>-117.611</c:v>
                </c:pt>
                <c:pt idx="15133">
                  <c:v>-117.60900000000001</c:v>
                </c:pt>
                <c:pt idx="15134">
                  <c:v>-117.607</c:v>
                </c:pt>
                <c:pt idx="15135">
                  <c:v>-117.605</c:v>
                </c:pt>
                <c:pt idx="15136">
                  <c:v>-117.60300000000001</c:v>
                </c:pt>
                <c:pt idx="15137">
                  <c:v>-117.601</c:v>
                </c:pt>
                <c:pt idx="15138">
                  <c:v>-117.599</c:v>
                </c:pt>
                <c:pt idx="15139">
                  <c:v>-117.59700000000001</c:v>
                </c:pt>
                <c:pt idx="15140">
                  <c:v>-117.595</c:v>
                </c:pt>
                <c:pt idx="15141">
                  <c:v>-117.593</c:v>
                </c:pt>
                <c:pt idx="15142">
                  <c:v>-117.59100000000001</c:v>
                </c:pt>
                <c:pt idx="15143">
                  <c:v>-117.589</c:v>
                </c:pt>
                <c:pt idx="15144">
                  <c:v>-117.587</c:v>
                </c:pt>
                <c:pt idx="15145">
                  <c:v>-117.58500000000001</c:v>
                </c:pt>
                <c:pt idx="15146">
                  <c:v>-117.583</c:v>
                </c:pt>
                <c:pt idx="15147">
                  <c:v>-117.581</c:v>
                </c:pt>
                <c:pt idx="15148">
                  <c:v>-117.57900000000001</c:v>
                </c:pt>
                <c:pt idx="15149">
                  <c:v>-117.577</c:v>
                </c:pt>
                <c:pt idx="15150">
                  <c:v>-117.575</c:v>
                </c:pt>
                <c:pt idx="15151">
                  <c:v>-117.57300000000001</c:v>
                </c:pt>
                <c:pt idx="15152">
                  <c:v>-117.571</c:v>
                </c:pt>
                <c:pt idx="15153">
                  <c:v>-117.569</c:v>
                </c:pt>
                <c:pt idx="15154">
                  <c:v>-117.56700000000001</c:v>
                </c:pt>
                <c:pt idx="15155">
                  <c:v>-117.565</c:v>
                </c:pt>
                <c:pt idx="15156">
                  <c:v>-117.563</c:v>
                </c:pt>
                <c:pt idx="15157">
                  <c:v>-117.56100000000001</c:v>
                </c:pt>
                <c:pt idx="15158">
                  <c:v>-117.559</c:v>
                </c:pt>
                <c:pt idx="15159">
                  <c:v>-117.557</c:v>
                </c:pt>
                <c:pt idx="15160">
                  <c:v>-117.55500000000001</c:v>
                </c:pt>
                <c:pt idx="15161">
                  <c:v>-117.553</c:v>
                </c:pt>
                <c:pt idx="15162">
                  <c:v>-117.551</c:v>
                </c:pt>
                <c:pt idx="15163">
                  <c:v>-117.54900000000001</c:v>
                </c:pt>
                <c:pt idx="15164">
                  <c:v>-117.547</c:v>
                </c:pt>
                <c:pt idx="15165">
                  <c:v>-117.545</c:v>
                </c:pt>
                <c:pt idx="15166">
                  <c:v>-117.54300000000001</c:v>
                </c:pt>
                <c:pt idx="15167">
                  <c:v>-117.541</c:v>
                </c:pt>
                <c:pt idx="15168">
                  <c:v>-117.539</c:v>
                </c:pt>
                <c:pt idx="15169">
                  <c:v>-117.53700000000001</c:v>
                </c:pt>
                <c:pt idx="15170">
                  <c:v>-117.535</c:v>
                </c:pt>
                <c:pt idx="15171">
                  <c:v>-117.533</c:v>
                </c:pt>
                <c:pt idx="15172">
                  <c:v>-117.53100000000001</c:v>
                </c:pt>
                <c:pt idx="15173">
                  <c:v>-117.529</c:v>
                </c:pt>
                <c:pt idx="15174">
                  <c:v>-117.527</c:v>
                </c:pt>
                <c:pt idx="15175">
                  <c:v>-117.52500000000001</c:v>
                </c:pt>
                <c:pt idx="15176">
                  <c:v>-117.523</c:v>
                </c:pt>
                <c:pt idx="15177">
                  <c:v>-117.521</c:v>
                </c:pt>
                <c:pt idx="15178">
                  <c:v>-117.51900000000001</c:v>
                </c:pt>
                <c:pt idx="15179">
                  <c:v>-117.517</c:v>
                </c:pt>
                <c:pt idx="15180">
                  <c:v>-117.515</c:v>
                </c:pt>
                <c:pt idx="15181">
                  <c:v>-117.51300000000001</c:v>
                </c:pt>
                <c:pt idx="15182">
                  <c:v>-117.511</c:v>
                </c:pt>
                <c:pt idx="15183">
                  <c:v>-117.509</c:v>
                </c:pt>
                <c:pt idx="15184">
                  <c:v>-117.50700000000001</c:v>
                </c:pt>
                <c:pt idx="15185">
                  <c:v>-117.505</c:v>
                </c:pt>
                <c:pt idx="15186">
                  <c:v>-117.503</c:v>
                </c:pt>
                <c:pt idx="15187">
                  <c:v>-117.501</c:v>
                </c:pt>
                <c:pt idx="15188">
                  <c:v>-117.499</c:v>
                </c:pt>
                <c:pt idx="15189">
                  <c:v>-117.497</c:v>
                </c:pt>
                <c:pt idx="15190">
                  <c:v>-117.495</c:v>
                </c:pt>
                <c:pt idx="15191">
                  <c:v>-117.49299999999999</c:v>
                </c:pt>
                <c:pt idx="15192">
                  <c:v>-117.491</c:v>
                </c:pt>
                <c:pt idx="15193">
                  <c:v>-117.489</c:v>
                </c:pt>
                <c:pt idx="15194">
                  <c:v>-117.48699999999999</c:v>
                </c:pt>
                <c:pt idx="15195">
                  <c:v>-117.485</c:v>
                </c:pt>
                <c:pt idx="15196">
                  <c:v>-117.483</c:v>
                </c:pt>
                <c:pt idx="15197">
                  <c:v>-117.48099999999999</c:v>
                </c:pt>
                <c:pt idx="15198">
                  <c:v>-117.479</c:v>
                </c:pt>
                <c:pt idx="15199">
                  <c:v>-117.477</c:v>
                </c:pt>
                <c:pt idx="15200">
                  <c:v>-117.47499999999999</c:v>
                </c:pt>
                <c:pt idx="15201">
                  <c:v>-117.473</c:v>
                </c:pt>
                <c:pt idx="15202">
                  <c:v>-117.471</c:v>
                </c:pt>
                <c:pt idx="15203">
                  <c:v>-117.46899999999999</c:v>
                </c:pt>
                <c:pt idx="15204">
                  <c:v>-117.467</c:v>
                </c:pt>
                <c:pt idx="15205">
                  <c:v>-117.465</c:v>
                </c:pt>
                <c:pt idx="15206">
                  <c:v>-117.46299999999999</c:v>
                </c:pt>
                <c:pt idx="15207">
                  <c:v>-117.461</c:v>
                </c:pt>
                <c:pt idx="15208">
                  <c:v>-117.459</c:v>
                </c:pt>
                <c:pt idx="15209">
                  <c:v>-117.45699999999999</c:v>
                </c:pt>
                <c:pt idx="15210">
                  <c:v>-117.455</c:v>
                </c:pt>
                <c:pt idx="15211">
                  <c:v>-117.453</c:v>
                </c:pt>
                <c:pt idx="15212">
                  <c:v>-117.45099999999999</c:v>
                </c:pt>
                <c:pt idx="15213">
                  <c:v>-117.449</c:v>
                </c:pt>
                <c:pt idx="15214">
                  <c:v>-117.447</c:v>
                </c:pt>
                <c:pt idx="15215">
                  <c:v>-117.44499999999999</c:v>
                </c:pt>
                <c:pt idx="15216">
                  <c:v>-117.443</c:v>
                </c:pt>
                <c:pt idx="15217">
                  <c:v>-117.441</c:v>
                </c:pt>
                <c:pt idx="15218">
                  <c:v>-117.43899999999999</c:v>
                </c:pt>
                <c:pt idx="15219">
                  <c:v>-117.437</c:v>
                </c:pt>
                <c:pt idx="15220">
                  <c:v>-117.435</c:v>
                </c:pt>
                <c:pt idx="15221">
                  <c:v>-117.43299999999999</c:v>
                </c:pt>
                <c:pt idx="15222">
                  <c:v>-117.431</c:v>
                </c:pt>
                <c:pt idx="15223">
                  <c:v>-117.429</c:v>
                </c:pt>
                <c:pt idx="15224">
                  <c:v>-117.42699999999999</c:v>
                </c:pt>
                <c:pt idx="15225">
                  <c:v>-117.425</c:v>
                </c:pt>
                <c:pt idx="15226">
                  <c:v>-117.423</c:v>
                </c:pt>
                <c:pt idx="15227">
                  <c:v>-117.42099999999999</c:v>
                </c:pt>
                <c:pt idx="15228">
                  <c:v>-117.419</c:v>
                </c:pt>
                <c:pt idx="15229">
                  <c:v>-117.417</c:v>
                </c:pt>
                <c:pt idx="15230">
                  <c:v>-117.41499999999999</c:v>
                </c:pt>
                <c:pt idx="15231">
                  <c:v>-117.413</c:v>
                </c:pt>
                <c:pt idx="15232">
                  <c:v>-117.411</c:v>
                </c:pt>
                <c:pt idx="15233">
                  <c:v>-117.40899999999999</c:v>
                </c:pt>
                <c:pt idx="15234">
                  <c:v>-117.407</c:v>
                </c:pt>
                <c:pt idx="15235">
                  <c:v>-117.405</c:v>
                </c:pt>
                <c:pt idx="15236">
                  <c:v>-117.40299999999999</c:v>
                </c:pt>
                <c:pt idx="15237">
                  <c:v>-117.401</c:v>
                </c:pt>
                <c:pt idx="15238">
                  <c:v>-117.399</c:v>
                </c:pt>
                <c:pt idx="15239">
                  <c:v>-117.39699999999999</c:v>
                </c:pt>
                <c:pt idx="15240">
                  <c:v>-117.395</c:v>
                </c:pt>
                <c:pt idx="15241">
                  <c:v>-117.393</c:v>
                </c:pt>
                <c:pt idx="15242">
                  <c:v>-117.39099999999999</c:v>
                </c:pt>
                <c:pt idx="15243">
                  <c:v>-117.389</c:v>
                </c:pt>
                <c:pt idx="15244">
                  <c:v>-117.387</c:v>
                </c:pt>
                <c:pt idx="15245">
                  <c:v>-117.38500000000001</c:v>
                </c:pt>
                <c:pt idx="15246">
                  <c:v>-117.383</c:v>
                </c:pt>
                <c:pt idx="15247">
                  <c:v>-117.381</c:v>
                </c:pt>
                <c:pt idx="15248">
                  <c:v>-117.379</c:v>
                </c:pt>
                <c:pt idx="15249">
                  <c:v>-117.377</c:v>
                </c:pt>
                <c:pt idx="15250">
                  <c:v>-117.375</c:v>
                </c:pt>
                <c:pt idx="15251">
                  <c:v>-117.373</c:v>
                </c:pt>
                <c:pt idx="15252">
                  <c:v>-117.371</c:v>
                </c:pt>
                <c:pt idx="15253">
                  <c:v>-117.369</c:v>
                </c:pt>
                <c:pt idx="15254">
                  <c:v>-117.367</c:v>
                </c:pt>
                <c:pt idx="15255">
                  <c:v>-117.36499999999999</c:v>
                </c:pt>
                <c:pt idx="15256">
                  <c:v>-117.363</c:v>
                </c:pt>
                <c:pt idx="15257">
                  <c:v>-117.361</c:v>
                </c:pt>
                <c:pt idx="15258">
                  <c:v>-117.35900000000001</c:v>
                </c:pt>
                <c:pt idx="15259">
                  <c:v>-117.357</c:v>
                </c:pt>
                <c:pt idx="15260">
                  <c:v>-117.355</c:v>
                </c:pt>
                <c:pt idx="15261">
                  <c:v>-117.35300000000001</c:v>
                </c:pt>
                <c:pt idx="15262">
                  <c:v>-117.351</c:v>
                </c:pt>
                <c:pt idx="15263">
                  <c:v>-117.349</c:v>
                </c:pt>
                <c:pt idx="15264">
                  <c:v>-117.34700000000001</c:v>
                </c:pt>
                <c:pt idx="15265">
                  <c:v>-117.345</c:v>
                </c:pt>
                <c:pt idx="15266">
                  <c:v>-117.343</c:v>
                </c:pt>
                <c:pt idx="15267">
                  <c:v>-117.34100000000001</c:v>
                </c:pt>
                <c:pt idx="15268">
                  <c:v>-117.339</c:v>
                </c:pt>
                <c:pt idx="15269">
                  <c:v>-117.337</c:v>
                </c:pt>
                <c:pt idx="15270">
                  <c:v>-117.33500000000001</c:v>
                </c:pt>
                <c:pt idx="15271">
                  <c:v>-117.333</c:v>
                </c:pt>
                <c:pt idx="15272">
                  <c:v>-117.331</c:v>
                </c:pt>
                <c:pt idx="15273">
                  <c:v>-117.32900000000001</c:v>
                </c:pt>
                <c:pt idx="15274">
                  <c:v>-117.327</c:v>
                </c:pt>
                <c:pt idx="15275">
                  <c:v>-117.325</c:v>
                </c:pt>
                <c:pt idx="15276">
                  <c:v>-117.32300000000001</c:v>
                </c:pt>
                <c:pt idx="15277">
                  <c:v>-117.321</c:v>
                </c:pt>
                <c:pt idx="15278">
                  <c:v>-117.319</c:v>
                </c:pt>
                <c:pt idx="15279">
                  <c:v>-117.31700000000001</c:v>
                </c:pt>
                <c:pt idx="15280">
                  <c:v>-117.315</c:v>
                </c:pt>
                <c:pt idx="15281">
                  <c:v>-117.313</c:v>
                </c:pt>
                <c:pt idx="15282">
                  <c:v>-117.31100000000001</c:v>
                </c:pt>
                <c:pt idx="15283">
                  <c:v>-117.309</c:v>
                </c:pt>
                <c:pt idx="15284">
                  <c:v>-117.307</c:v>
                </c:pt>
                <c:pt idx="15285">
                  <c:v>-117.30500000000001</c:v>
                </c:pt>
                <c:pt idx="15286">
                  <c:v>-117.303</c:v>
                </c:pt>
                <c:pt idx="15287">
                  <c:v>-117.301</c:v>
                </c:pt>
                <c:pt idx="15288">
                  <c:v>-117.29900000000001</c:v>
                </c:pt>
                <c:pt idx="15289">
                  <c:v>-117.297</c:v>
                </c:pt>
                <c:pt idx="15290">
                  <c:v>-117.295</c:v>
                </c:pt>
                <c:pt idx="15291">
                  <c:v>-117.29300000000001</c:v>
                </c:pt>
                <c:pt idx="15292">
                  <c:v>-117.291</c:v>
                </c:pt>
                <c:pt idx="15293">
                  <c:v>-117.289</c:v>
                </c:pt>
                <c:pt idx="15294">
                  <c:v>-117.28700000000001</c:v>
                </c:pt>
                <c:pt idx="15295">
                  <c:v>-117.285</c:v>
                </c:pt>
                <c:pt idx="15296">
                  <c:v>-117.283</c:v>
                </c:pt>
                <c:pt idx="15297">
                  <c:v>-117.28100000000001</c:v>
                </c:pt>
                <c:pt idx="15298">
                  <c:v>-117.279</c:v>
                </c:pt>
                <c:pt idx="15299">
                  <c:v>-117.277</c:v>
                </c:pt>
                <c:pt idx="15300">
                  <c:v>-117.27500000000001</c:v>
                </c:pt>
                <c:pt idx="15301">
                  <c:v>-117.273</c:v>
                </c:pt>
                <c:pt idx="15302">
                  <c:v>-117.271</c:v>
                </c:pt>
                <c:pt idx="15303">
                  <c:v>-117.26900000000001</c:v>
                </c:pt>
                <c:pt idx="15304">
                  <c:v>-117.267</c:v>
                </c:pt>
                <c:pt idx="15305">
                  <c:v>-117.265</c:v>
                </c:pt>
                <c:pt idx="15306">
                  <c:v>-117.26300000000001</c:v>
                </c:pt>
                <c:pt idx="15307">
                  <c:v>-117.261</c:v>
                </c:pt>
                <c:pt idx="15308">
                  <c:v>-117.259</c:v>
                </c:pt>
                <c:pt idx="15309">
                  <c:v>-117.25700000000001</c:v>
                </c:pt>
                <c:pt idx="15310">
                  <c:v>-117.255</c:v>
                </c:pt>
                <c:pt idx="15311">
                  <c:v>-117.253</c:v>
                </c:pt>
                <c:pt idx="15312">
                  <c:v>-117.251</c:v>
                </c:pt>
                <c:pt idx="15313">
                  <c:v>-117.249</c:v>
                </c:pt>
                <c:pt idx="15314">
                  <c:v>-117.247</c:v>
                </c:pt>
                <c:pt idx="15315">
                  <c:v>-117.245</c:v>
                </c:pt>
                <c:pt idx="15316">
                  <c:v>-117.24299999999999</c:v>
                </c:pt>
                <c:pt idx="15317">
                  <c:v>-117.241</c:v>
                </c:pt>
                <c:pt idx="15318">
                  <c:v>-117.239</c:v>
                </c:pt>
                <c:pt idx="15319">
                  <c:v>-117.23699999999999</c:v>
                </c:pt>
                <c:pt idx="15320">
                  <c:v>-117.235</c:v>
                </c:pt>
                <c:pt idx="15321">
                  <c:v>-117.233</c:v>
                </c:pt>
                <c:pt idx="15322">
                  <c:v>-117.23099999999999</c:v>
                </c:pt>
                <c:pt idx="15323">
                  <c:v>-117.229</c:v>
                </c:pt>
                <c:pt idx="15324">
                  <c:v>-117.227</c:v>
                </c:pt>
                <c:pt idx="15325">
                  <c:v>-117.22499999999999</c:v>
                </c:pt>
                <c:pt idx="15326">
                  <c:v>-117.223</c:v>
                </c:pt>
                <c:pt idx="15327">
                  <c:v>-117.221</c:v>
                </c:pt>
                <c:pt idx="15328">
                  <c:v>-117.21899999999999</c:v>
                </c:pt>
                <c:pt idx="15329">
                  <c:v>-117.217</c:v>
                </c:pt>
                <c:pt idx="15330">
                  <c:v>-117.215</c:v>
                </c:pt>
                <c:pt idx="15331">
                  <c:v>-117.21299999999999</c:v>
                </c:pt>
                <c:pt idx="15332">
                  <c:v>-117.211</c:v>
                </c:pt>
                <c:pt idx="15333">
                  <c:v>-117.209</c:v>
                </c:pt>
                <c:pt idx="15334">
                  <c:v>-117.20699999999999</c:v>
                </c:pt>
                <c:pt idx="15335">
                  <c:v>-117.205</c:v>
                </c:pt>
                <c:pt idx="15336">
                  <c:v>-117.203</c:v>
                </c:pt>
                <c:pt idx="15337">
                  <c:v>-117.20099999999999</c:v>
                </c:pt>
                <c:pt idx="15338">
                  <c:v>-117.199</c:v>
                </c:pt>
                <c:pt idx="15339">
                  <c:v>-117.197</c:v>
                </c:pt>
                <c:pt idx="15340">
                  <c:v>-117.19499999999999</c:v>
                </c:pt>
                <c:pt idx="15341">
                  <c:v>-117.193</c:v>
                </c:pt>
                <c:pt idx="15342">
                  <c:v>-117.191</c:v>
                </c:pt>
                <c:pt idx="15343">
                  <c:v>-117.18899999999999</c:v>
                </c:pt>
                <c:pt idx="15344">
                  <c:v>-117.187</c:v>
                </c:pt>
                <c:pt idx="15345">
                  <c:v>-117.185</c:v>
                </c:pt>
                <c:pt idx="15346">
                  <c:v>-117.18299999999999</c:v>
                </c:pt>
                <c:pt idx="15347">
                  <c:v>-117.181</c:v>
                </c:pt>
                <c:pt idx="15348">
                  <c:v>-117.179</c:v>
                </c:pt>
                <c:pt idx="15349">
                  <c:v>-117.17699999999999</c:v>
                </c:pt>
                <c:pt idx="15350">
                  <c:v>-117.175</c:v>
                </c:pt>
                <c:pt idx="15351">
                  <c:v>-117.173</c:v>
                </c:pt>
                <c:pt idx="15352">
                  <c:v>-117.17099999999999</c:v>
                </c:pt>
                <c:pt idx="15353">
                  <c:v>-117.169</c:v>
                </c:pt>
                <c:pt idx="15354">
                  <c:v>-117.167</c:v>
                </c:pt>
                <c:pt idx="15355">
                  <c:v>-117.16499999999999</c:v>
                </c:pt>
                <c:pt idx="15356">
                  <c:v>-117.163</c:v>
                </c:pt>
                <c:pt idx="15357">
                  <c:v>-117.161</c:v>
                </c:pt>
                <c:pt idx="15358">
                  <c:v>-117.15899999999999</c:v>
                </c:pt>
                <c:pt idx="15359">
                  <c:v>-117.157</c:v>
                </c:pt>
                <c:pt idx="15360">
                  <c:v>-117.155</c:v>
                </c:pt>
                <c:pt idx="15361">
                  <c:v>-117.15299999999999</c:v>
                </c:pt>
                <c:pt idx="15362">
                  <c:v>-117.151</c:v>
                </c:pt>
                <c:pt idx="15363">
                  <c:v>-117.149</c:v>
                </c:pt>
                <c:pt idx="15364">
                  <c:v>-117.14699999999999</c:v>
                </c:pt>
                <c:pt idx="15365">
                  <c:v>-117.145</c:v>
                </c:pt>
                <c:pt idx="15366">
                  <c:v>-117.143</c:v>
                </c:pt>
                <c:pt idx="15367">
                  <c:v>-117.14099999999999</c:v>
                </c:pt>
                <c:pt idx="15368">
                  <c:v>-117.139</c:v>
                </c:pt>
                <c:pt idx="15369">
                  <c:v>-117.137</c:v>
                </c:pt>
                <c:pt idx="15370">
                  <c:v>-117.13500000000001</c:v>
                </c:pt>
                <c:pt idx="15371">
                  <c:v>-117.133</c:v>
                </c:pt>
                <c:pt idx="15372">
                  <c:v>-117.131</c:v>
                </c:pt>
                <c:pt idx="15373">
                  <c:v>-117.129</c:v>
                </c:pt>
                <c:pt idx="15374">
                  <c:v>-117.127</c:v>
                </c:pt>
                <c:pt idx="15375">
                  <c:v>-117.125</c:v>
                </c:pt>
                <c:pt idx="15376">
                  <c:v>-117.123</c:v>
                </c:pt>
                <c:pt idx="15377">
                  <c:v>-117.121</c:v>
                </c:pt>
                <c:pt idx="15378">
                  <c:v>-117.119</c:v>
                </c:pt>
                <c:pt idx="15379">
                  <c:v>-117.117</c:v>
                </c:pt>
                <c:pt idx="15380">
                  <c:v>-117.11499999999999</c:v>
                </c:pt>
                <c:pt idx="15381">
                  <c:v>-117.113</c:v>
                </c:pt>
                <c:pt idx="15382">
                  <c:v>-117.111</c:v>
                </c:pt>
                <c:pt idx="15383">
                  <c:v>-117.10900000000001</c:v>
                </c:pt>
                <c:pt idx="15384">
                  <c:v>-117.107</c:v>
                </c:pt>
                <c:pt idx="15385">
                  <c:v>-117.105</c:v>
                </c:pt>
                <c:pt idx="15386">
                  <c:v>-117.10300000000001</c:v>
                </c:pt>
                <c:pt idx="15387">
                  <c:v>-117.101</c:v>
                </c:pt>
                <c:pt idx="15388">
                  <c:v>-117.099</c:v>
                </c:pt>
                <c:pt idx="15389">
                  <c:v>-117.09700000000001</c:v>
                </c:pt>
                <c:pt idx="15390">
                  <c:v>-117.095</c:v>
                </c:pt>
                <c:pt idx="15391">
                  <c:v>-117.093</c:v>
                </c:pt>
                <c:pt idx="15392">
                  <c:v>-117.09100000000001</c:v>
                </c:pt>
                <c:pt idx="15393">
                  <c:v>-117.089</c:v>
                </c:pt>
                <c:pt idx="15394">
                  <c:v>-117.087</c:v>
                </c:pt>
                <c:pt idx="15395">
                  <c:v>-117.08500000000001</c:v>
                </c:pt>
                <c:pt idx="15396">
                  <c:v>-117.083</c:v>
                </c:pt>
                <c:pt idx="15397">
                  <c:v>-117.081</c:v>
                </c:pt>
                <c:pt idx="15398">
                  <c:v>-117.07900000000001</c:v>
                </c:pt>
                <c:pt idx="15399">
                  <c:v>-117.077</c:v>
                </c:pt>
                <c:pt idx="15400">
                  <c:v>-117.075</c:v>
                </c:pt>
                <c:pt idx="15401">
                  <c:v>-117.07300000000001</c:v>
                </c:pt>
                <c:pt idx="15402">
                  <c:v>-117.071</c:v>
                </c:pt>
                <c:pt idx="15403">
                  <c:v>-117.069</c:v>
                </c:pt>
                <c:pt idx="15404">
                  <c:v>-117.06700000000001</c:v>
                </c:pt>
                <c:pt idx="15405">
                  <c:v>-117.065</c:v>
                </c:pt>
                <c:pt idx="15406">
                  <c:v>-117.063</c:v>
                </c:pt>
                <c:pt idx="15407">
                  <c:v>-117.06100000000001</c:v>
                </c:pt>
                <c:pt idx="15408">
                  <c:v>-117.059</c:v>
                </c:pt>
                <c:pt idx="15409">
                  <c:v>-117.057</c:v>
                </c:pt>
                <c:pt idx="15410">
                  <c:v>-117.05500000000001</c:v>
                </c:pt>
                <c:pt idx="15411">
                  <c:v>-117.053</c:v>
                </c:pt>
                <c:pt idx="15412">
                  <c:v>-117.051</c:v>
                </c:pt>
                <c:pt idx="15413">
                  <c:v>-117.04900000000001</c:v>
                </c:pt>
                <c:pt idx="15414">
                  <c:v>-117.047</c:v>
                </c:pt>
                <c:pt idx="15415">
                  <c:v>-117.045</c:v>
                </c:pt>
                <c:pt idx="15416">
                  <c:v>-117.04300000000001</c:v>
                </c:pt>
                <c:pt idx="15417">
                  <c:v>-117.041</c:v>
                </c:pt>
                <c:pt idx="15418">
                  <c:v>-117.039</c:v>
                </c:pt>
                <c:pt idx="15419">
                  <c:v>-117.03700000000001</c:v>
                </c:pt>
                <c:pt idx="15420">
                  <c:v>-117.035</c:v>
                </c:pt>
                <c:pt idx="15421">
                  <c:v>-117.033</c:v>
                </c:pt>
                <c:pt idx="15422">
                  <c:v>-117.03100000000001</c:v>
                </c:pt>
                <c:pt idx="15423">
                  <c:v>-117.029</c:v>
                </c:pt>
                <c:pt idx="15424">
                  <c:v>-117.027</c:v>
                </c:pt>
                <c:pt idx="15425">
                  <c:v>-117.02500000000001</c:v>
                </c:pt>
                <c:pt idx="15426">
                  <c:v>-117.023</c:v>
                </c:pt>
                <c:pt idx="15427">
                  <c:v>-117.021</c:v>
                </c:pt>
                <c:pt idx="15428">
                  <c:v>-117.01900000000001</c:v>
                </c:pt>
                <c:pt idx="15429">
                  <c:v>-117.017</c:v>
                </c:pt>
                <c:pt idx="15430">
                  <c:v>-117.015</c:v>
                </c:pt>
                <c:pt idx="15431">
                  <c:v>-117.01300000000001</c:v>
                </c:pt>
                <c:pt idx="15432">
                  <c:v>-117.011</c:v>
                </c:pt>
                <c:pt idx="15433">
                  <c:v>-117.009</c:v>
                </c:pt>
                <c:pt idx="15434">
                  <c:v>-117.00700000000001</c:v>
                </c:pt>
                <c:pt idx="15435">
                  <c:v>-117.005</c:v>
                </c:pt>
                <c:pt idx="15436">
                  <c:v>-117.003</c:v>
                </c:pt>
                <c:pt idx="15437">
                  <c:v>-117.001</c:v>
                </c:pt>
                <c:pt idx="15438">
                  <c:v>-116.999</c:v>
                </c:pt>
                <c:pt idx="15439">
                  <c:v>-116.997</c:v>
                </c:pt>
                <c:pt idx="15440">
                  <c:v>-116.995</c:v>
                </c:pt>
                <c:pt idx="15441">
                  <c:v>-116.99299999999999</c:v>
                </c:pt>
                <c:pt idx="15442">
                  <c:v>-116.991</c:v>
                </c:pt>
                <c:pt idx="15443">
                  <c:v>-116.989</c:v>
                </c:pt>
                <c:pt idx="15444">
                  <c:v>-116.98699999999999</c:v>
                </c:pt>
                <c:pt idx="15445">
                  <c:v>-116.985</c:v>
                </c:pt>
                <c:pt idx="15446">
                  <c:v>-116.983</c:v>
                </c:pt>
                <c:pt idx="15447">
                  <c:v>-116.98099999999999</c:v>
                </c:pt>
                <c:pt idx="15448">
                  <c:v>-116.979</c:v>
                </c:pt>
                <c:pt idx="15449">
                  <c:v>-116.977</c:v>
                </c:pt>
                <c:pt idx="15450">
                  <c:v>-116.97499999999999</c:v>
                </c:pt>
                <c:pt idx="15451">
                  <c:v>-116.973</c:v>
                </c:pt>
                <c:pt idx="15452">
                  <c:v>-116.971</c:v>
                </c:pt>
                <c:pt idx="15453">
                  <c:v>-116.96899999999999</c:v>
                </c:pt>
                <c:pt idx="15454">
                  <c:v>-116.967</c:v>
                </c:pt>
                <c:pt idx="15455">
                  <c:v>-116.965</c:v>
                </c:pt>
                <c:pt idx="15456">
                  <c:v>-116.96299999999999</c:v>
                </c:pt>
                <c:pt idx="15457">
                  <c:v>-116.961</c:v>
                </c:pt>
                <c:pt idx="15458">
                  <c:v>-116.959</c:v>
                </c:pt>
                <c:pt idx="15459">
                  <c:v>-116.95699999999999</c:v>
                </c:pt>
                <c:pt idx="15460">
                  <c:v>-116.955</c:v>
                </c:pt>
                <c:pt idx="15461">
                  <c:v>-116.953</c:v>
                </c:pt>
                <c:pt idx="15462">
                  <c:v>-116.95099999999999</c:v>
                </c:pt>
                <c:pt idx="15463">
                  <c:v>-116.949</c:v>
                </c:pt>
                <c:pt idx="15464">
                  <c:v>-116.947</c:v>
                </c:pt>
                <c:pt idx="15465">
                  <c:v>-116.94499999999999</c:v>
                </c:pt>
                <c:pt idx="15466">
                  <c:v>-116.943</c:v>
                </c:pt>
                <c:pt idx="15467">
                  <c:v>-116.941</c:v>
                </c:pt>
                <c:pt idx="15468">
                  <c:v>-116.93899999999999</c:v>
                </c:pt>
                <c:pt idx="15469">
                  <c:v>-116.937</c:v>
                </c:pt>
                <c:pt idx="15470">
                  <c:v>-116.935</c:v>
                </c:pt>
                <c:pt idx="15471">
                  <c:v>-116.93299999999999</c:v>
                </c:pt>
                <c:pt idx="15472">
                  <c:v>-116.931</c:v>
                </c:pt>
                <c:pt idx="15473">
                  <c:v>-116.929</c:v>
                </c:pt>
                <c:pt idx="15474">
                  <c:v>-116.92699999999999</c:v>
                </c:pt>
                <c:pt idx="15475">
                  <c:v>-116.925</c:v>
                </c:pt>
                <c:pt idx="15476">
                  <c:v>-116.923</c:v>
                </c:pt>
                <c:pt idx="15477">
                  <c:v>-116.92099999999999</c:v>
                </c:pt>
                <c:pt idx="15478">
                  <c:v>-116.919</c:v>
                </c:pt>
                <c:pt idx="15479">
                  <c:v>-116.917</c:v>
                </c:pt>
                <c:pt idx="15480">
                  <c:v>-116.91499999999999</c:v>
                </c:pt>
                <c:pt idx="15481">
                  <c:v>-116.913</c:v>
                </c:pt>
                <c:pt idx="15482">
                  <c:v>-116.911</c:v>
                </c:pt>
                <c:pt idx="15483">
                  <c:v>-116.90899999999999</c:v>
                </c:pt>
                <c:pt idx="15484">
                  <c:v>-116.907</c:v>
                </c:pt>
                <c:pt idx="15485">
                  <c:v>-116.905</c:v>
                </c:pt>
                <c:pt idx="15486">
                  <c:v>-116.90299999999999</c:v>
                </c:pt>
                <c:pt idx="15487">
                  <c:v>-116.901</c:v>
                </c:pt>
                <c:pt idx="15488">
                  <c:v>-116.899</c:v>
                </c:pt>
                <c:pt idx="15489">
                  <c:v>-116.89699999999999</c:v>
                </c:pt>
                <c:pt idx="15490">
                  <c:v>-116.895</c:v>
                </c:pt>
                <c:pt idx="15491">
                  <c:v>-116.893</c:v>
                </c:pt>
                <c:pt idx="15492">
                  <c:v>-116.89099999999999</c:v>
                </c:pt>
                <c:pt idx="15493">
                  <c:v>-116.889</c:v>
                </c:pt>
                <c:pt idx="15494">
                  <c:v>-116.887</c:v>
                </c:pt>
                <c:pt idx="15495">
                  <c:v>-116.88500000000001</c:v>
                </c:pt>
                <c:pt idx="15496">
                  <c:v>-116.883</c:v>
                </c:pt>
                <c:pt idx="15497">
                  <c:v>-116.881</c:v>
                </c:pt>
                <c:pt idx="15498">
                  <c:v>-116.879</c:v>
                </c:pt>
                <c:pt idx="15499">
                  <c:v>-116.877</c:v>
                </c:pt>
                <c:pt idx="15500">
                  <c:v>-116.875</c:v>
                </c:pt>
                <c:pt idx="15501">
                  <c:v>-116.873</c:v>
                </c:pt>
                <c:pt idx="15502">
                  <c:v>-116.871</c:v>
                </c:pt>
                <c:pt idx="15503">
                  <c:v>-116.869</c:v>
                </c:pt>
                <c:pt idx="15504">
                  <c:v>-116.867</c:v>
                </c:pt>
                <c:pt idx="15505">
                  <c:v>-116.86499999999999</c:v>
                </c:pt>
                <c:pt idx="15506">
                  <c:v>-116.863</c:v>
                </c:pt>
                <c:pt idx="15507">
                  <c:v>-116.861</c:v>
                </c:pt>
                <c:pt idx="15508">
                  <c:v>-116.85900000000001</c:v>
                </c:pt>
                <c:pt idx="15509">
                  <c:v>-116.857</c:v>
                </c:pt>
                <c:pt idx="15510">
                  <c:v>-116.855</c:v>
                </c:pt>
                <c:pt idx="15511">
                  <c:v>-116.85300000000001</c:v>
                </c:pt>
                <c:pt idx="15512">
                  <c:v>-116.851</c:v>
                </c:pt>
                <c:pt idx="15513">
                  <c:v>-116.849</c:v>
                </c:pt>
                <c:pt idx="15514">
                  <c:v>-116.84700000000001</c:v>
                </c:pt>
                <c:pt idx="15515">
                  <c:v>-116.845</c:v>
                </c:pt>
                <c:pt idx="15516">
                  <c:v>-116.843</c:v>
                </c:pt>
                <c:pt idx="15517">
                  <c:v>-116.84100000000001</c:v>
                </c:pt>
                <c:pt idx="15518">
                  <c:v>-116.839</c:v>
                </c:pt>
                <c:pt idx="15519">
                  <c:v>-116.837</c:v>
                </c:pt>
                <c:pt idx="15520">
                  <c:v>-116.83500000000001</c:v>
                </c:pt>
                <c:pt idx="15521">
                  <c:v>-116.833</c:v>
                </c:pt>
                <c:pt idx="15522">
                  <c:v>-116.831</c:v>
                </c:pt>
                <c:pt idx="15523">
                  <c:v>-116.82900000000001</c:v>
                </c:pt>
                <c:pt idx="15524">
                  <c:v>-116.827</c:v>
                </c:pt>
                <c:pt idx="15525">
                  <c:v>-116.825</c:v>
                </c:pt>
                <c:pt idx="15526">
                  <c:v>-116.82300000000001</c:v>
                </c:pt>
                <c:pt idx="15527">
                  <c:v>-116.821</c:v>
                </c:pt>
                <c:pt idx="15528">
                  <c:v>-116.819</c:v>
                </c:pt>
                <c:pt idx="15529">
                  <c:v>-116.81700000000001</c:v>
                </c:pt>
                <c:pt idx="15530">
                  <c:v>-116.815</c:v>
                </c:pt>
                <c:pt idx="15531">
                  <c:v>-116.813</c:v>
                </c:pt>
                <c:pt idx="15532">
                  <c:v>-116.81100000000001</c:v>
                </c:pt>
                <c:pt idx="15533">
                  <c:v>-116.809</c:v>
                </c:pt>
                <c:pt idx="15534">
                  <c:v>-116.807</c:v>
                </c:pt>
                <c:pt idx="15535">
                  <c:v>-116.80500000000001</c:v>
                </c:pt>
                <c:pt idx="15536">
                  <c:v>-116.803</c:v>
                </c:pt>
                <c:pt idx="15537">
                  <c:v>-116.801</c:v>
                </c:pt>
                <c:pt idx="15538">
                  <c:v>-116.79900000000001</c:v>
                </c:pt>
                <c:pt idx="15539">
                  <c:v>-116.797</c:v>
                </c:pt>
                <c:pt idx="15540">
                  <c:v>-116.795</c:v>
                </c:pt>
                <c:pt idx="15541">
                  <c:v>-116.79300000000001</c:v>
                </c:pt>
                <c:pt idx="15542">
                  <c:v>-116.791</c:v>
                </c:pt>
                <c:pt idx="15543">
                  <c:v>-116.789</c:v>
                </c:pt>
                <c:pt idx="15544">
                  <c:v>-116.78700000000001</c:v>
                </c:pt>
                <c:pt idx="15545">
                  <c:v>-116.785</c:v>
                </c:pt>
                <c:pt idx="15546">
                  <c:v>-116.783</c:v>
                </c:pt>
                <c:pt idx="15547">
                  <c:v>-116.78100000000001</c:v>
                </c:pt>
                <c:pt idx="15548">
                  <c:v>-116.779</c:v>
                </c:pt>
                <c:pt idx="15549">
                  <c:v>-116.777</c:v>
                </c:pt>
                <c:pt idx="15550">
                  <c:v>-116.77500000000001</c:v>
                </c:pt>
                <c:pt idx="15551">
                  <c:v>-116.773</c:v>
                </c:pt>
                <c:pt idx="15552">
                  <c:v>-116.771</c:v>
                </c:pt>
                <c:pt idx="15553">
                  <c:v>-116.76900000000001</c:v>
                </c:pt>
                <c:pt idx="15554">
                  <c:v>-116.767</c:v>
                </c:pt>
                <c:pt idx="15555">
                  <c:v>-116.765</c:v>
                </c:pt>
                <c:pt idx="15556">
                  <c:v>-116.76300000000001</c:v>
                </c:pt>
                <c:pt idx="15557">
                  <c:v>-116.761</c:v>
                </c:pt>
                <c:pt idx="15558">
                  <c:v>-116.759</c:v>
                </c:pt>
                <c:pt idx="15559">
                  <c:v>-116.75700000000001</c:v>
                </c:pt>
                <c:pt idx="15560">
                  <c:v>-116.755</c:v>
                </c:pt>
                <c:pt idx="15561">
                  <c:v>-116.753</c:v>
                </c:pt>
                <c:pt idx="15562">
                  <c:v>-116.751</c:v>
                </c:pt>
                <c:pt idx="15563">
                  <c:v>-116.749</c:v>
                </c:pt>
                <c:pt idx="15564">
                  <c:v>-116.747</c:v>
                </c:pt>
                <c:pt idx="15565">
                  <c:v>-116.745</c:v>
                </c:pt>
                <c:pt idx="15566">
                  <c:v>-116.74299999999999</c:v>
                </c:pt>
                <c:pt idx="15567">
                  <c:v>-116.741</c:v>
                </c:pt>
                <c:pt idx="15568">
                  <c:v>-116.739</c:v>
                </c:pt>
                <c:pt idx="15569">
                  <c:v>-116.73699999999999</c:v>
                </c:pt>
                <c:pt idx="15570">
                  <c:v>-116.735</c:v>
                </c:pt>
                <c:pt idx="15571">
                  <c:v>-116.733</c:v>
                </c:pt>
                <c:pt idx="15572">
                  <c:v>-116.73099999999999</c:v>
                </c:pt>
                <c:pt idx="15573">
                  <c:v>-116.729</c:v>
                </c:pt>
                <c:pt idx="15574">
                  <c:v>-116.727</c:v>
                </c:pt>
                <c:pt idx="15575">
                  <c:v>-116.72499999999999</c:v>
                </c:pt>
                <c:pt idx="15576">
                  <c:v>-116.723</c:v>
                </c:pt>
                <c:pt idx="15577">
                  <c:v>-116.721</c:v>
                </c:pt>
                <c:pt idx="15578">
                  <c:v>-116.71899999999999</c:v>
                </c:pt>
                <c:pt idx="15579">
                  <c:v>-116.717</c:v>
                </c:pt>
                <c:pt idx="15580">
                  <c:v>-116.715</c:v>
                </c:pt>
                <c:pt idx="15581">
                  <c:v>-116.71299999999999</c:v>
                </c:pt>
                <c:pt idx="15582">
                  <c:v>-116.711</c:v>
                </c:pt>
                <c:pt idx="15583">
                  <c:v>-116.709</c:v>
                </c:pt>
                <c:pt idx="15584">
                  <c:v>-116.70699999999999</c:v>
                </c:pt>
                <c:pt idx="15585">
                  <c:v>-116.705</c:v>
                </c:pt>
                <c:pt idx="15586">
                  <c:v>-116.703</c:v>
                </c:pt>
                <c:pt idx="15587">
                  <c:v>-116.70099999999999</c:v>
                </c:pt>
                <c:pt idx="15588">
                  <c:v>-116.699</c:v>
                </c:pt>
                <c:pt idx="15589">
                  <c:v>-116.697</c:v>
                </c:pt>
                <c:pt idx="15590">
                  <c:v>-116.69499999999999</c:v>
                </c:pt>
                <c:pt idx="15591">
                  <c:v>-116.693</c:v>
                </c:pt>
                <c:pt idx="15592">
                  <c:v>-116.691</c:v>
                </c:pt>
                <c:pt idx="15593">
                  <c:v>-116.68899999999999</c:v>
                </c:pt>
                <c:pt idx="15594">
                  <c:v>-116.687</c:v>
                </c:pt>
                <c:pt idx="15595">
                  <c:v>-116.685</c:v>
                </c:pt>
                <c:pt idx="15596">
                  <c:v>-116.68299999999999</c:v>
                </c:pt>
                <c:pt idx="15597">
                  <c:v>-116.681</c:v>
                </c:pt>
                <c:pt idx="15598">
                  <c:v>-116.679</c:v>
                </c:pt>
                <c:pt idx="15599">
                  <c:v>-116.67699999999999</c:v>
                </c:pt>
                <c:pt idx="15600">
                  <c:v>-116.675</c:v>
                </c:pt>
                <c:pt idx="15601">
                  <c:v>-116.673</c:v>
                </c:pt>
                <c:pt idx="15602">
                  <c:v>-116.67099999999999</c:v>
                </c:pt>
                <c:pt idx="15603">
                  <c:v>-116.669</c:v>
                </c:pt>
                <c:pt idx="15604">
                  <c:v>-116.667</c:v>
                </c:pt>
                <c:pt idx="15605">
                  <c:v>-116.66499999999999</c:v>
                </c:pt>
                <c:pt idx="15606">
                  <c:v>-116.663</c:v>
                </c:pt>
                <c:pt idx="15607">
                  <c:v>-116.661</c:v>
                </c:pt>
                <c:pt idx="15608">
                  <c:v>-116.65899999999999</c:v>
                </c:pt>
                <c:pt idx="15609">
                  <c:v>-116.657</c:v>
                </c:pt>
                <c:pt idx="15610">
                  <c:v>-116.655</c:v>
                </c:pt>
                <c:pt idx="15611">
                  <c:v>-116.65299999999999</c:v>
                </c:pt>
                <c:pt idx="15612">
                  <c:v>-116.651</c:v>
                </c:pt>
                <c:pt idx="15613">
                  <c:v>-116.649</c:v>
                </c:pt>
                <c:pt idx="15614">
                  <c:v>-116.64699999999999</c:v>
                </c:pt>
                <c:pt idx="15615">
                  <c:v>-116.645</c:v>
                </c:pt>
                <c:pt idx="15616">
                  <c:v>-116.643</c:v>
                </c:pt>
                <c:pt idx="15617">
                  <c:v>-116.64099999999999</c:v>
                </c:pt>
                <c:pt idx="15618">
                  <c:v>-116.639</c:v>
                </c:pt>
                <c:pt idx="15619">
                  <c:v>-116.637</c:v>
                </c:pt>
                <c:pt idx="15620">
                  <c:v>-116.63500000000001</c:v>
                </c:pt>
                <c:pt idx="15621">
                  <c:v>-116.633</c:v>
                </c:pt>
                <c:pt idx="15622">
                  <c:v>-116.631</c:v>
                </c:pt>
                <c:pt idx="15623">
                  <c:v>-116.629</c:v>
                </c:pt>
                <c:pt idx="15624">
                  <c:v>-116.627</c:v>
                </c:pt>
                <c:pt idx="15625">
                  <c:v>-116.625</c:v>
                </c:pt>
                <c:pt idx="15626">
                  <c:v>-116.623</c:v>
                </c:pt>
                <c:pt idx="15627">
                  <c:v>-116.621</c:v>
                </c:pt>
                <c:pt idx="15628">
                  <c:v>-116.619</c:v>
                </c:pt>
                <c:pt idx="15629">
                  <c:v>-116.617</c:v>
                </c:pt>
                <c:pt idx="15630">
                  <c:v>-116.61499999999999</c:v>
                </c:pt>
                <c:pt idx="15631">
                  <c:v>-116.613</c:v>
                </c:pt>
                <c:pt idx="15632">
                  <c:v>-116.611</c:v>
                </c:pt>
                <c:pt idx="15633">
                  <c:v>-116.60900000000001</c:v>
                </c:pt>
                <c:pt idx="15634">
                  <c:v>-116.607</c:v>
                </c:pt>
                <c:pt idx="15635">
                  <c:v>-116.605</c:v>
                </c:pt>
                <c:pt idx="15636">
                  <c:v>-116.60300000000001</c:v>
                </c:pt>
                <c:pt idx="15637">
                  <c:v>-116.601</c:v>
                </c:pt>
                <c:pt idx="15638">
                  <c:v>-116.599</c:v>
                </c:pt>
                <c:pt idx="15639">
                  <c:v>-116.59700000000001</c:v>
                </c:pt>
                <c:pt idx="15640">
                  <c:v>-116.595</c:v>
                </c:pt>
                <c:pt idx="15641">
                  <c:v>-116.593</c:v>
                </c:pt>
                <c:pt idx="15642">
                  <c:v>-116.59100000000001</c:v>
                </c:pt>
                <c:pt idx="15643">
                  <c:v>-116.589</c:v>
                </c:pt>
                <c:pt idx="15644">
                  <c:v>-116.587</c:v>
                </c:pt>
                <c:pt idx="15645">
                  <c:v>-116.58500000000001</c:v>
                </c:pt>
                <c:pt idx="15646">
                  <c:v>-116.583</c:v>
                </c:pt>
                <c:pt idx="15647">
                  <c:v>-116.581</c:v>
                </c:pt>
                <c:pt idx="15648">
                  <c:v>-116.57900000000001</c:v>
                </c:pt>
                <c:pt idx="15649">
                  <c:v>-116.577</c:v>
                </c:pt>
                <c:pt idx="15650">
                  <c:v>-116.575</c:v>
                </c:pt>
                <c:pt idx="15651">
                  <c:v>-116.57300000000001</c:v>
                </c:pt>
                <c:pt idx="15652">
                  <c:v>-116.571</c:v>
                </c:pt>
                <c:pt idx="15653">
                  <c:v>-116.569</c:v>
                </c:pt>
                <c:pt idx="15654">
                  <c:v>-116.56700000000001</c:v>
                </c:pt>
                <c:pt idx="15655">
                  <c:v>-116.565</c:v>
                </c:pt>
                <c:pt idx="15656">
                  <c:v>-116.563</c:v>
                </c:pt>
                <c:pt idx="15657">
                  <c:v>-116.56100000000001</c:v>
                </c:pt>
                <c:pt idx="15658">
                  <c:v>-116.559</c:v>
                </c:pt>
                <c:pt idx="15659">
                  <c:v>-116.557</c:v>
                </c:pt>
                <c:pt idx="15660">
                  <c:v>-116.55500000000001</c:v>
                </c:pt>
                <c:pt idx="15661">
                  <c:v>-116.553</c:v>
                </c:pt>
                <c:pt idx="15662">
                  <c:v>-116.551</c:v>
                </c:pt>
                <c:pt idx="15663">
                  <c:v>-116.54900000000001</c:v>
                </c:pt>
                <c:pt idx="15664">
                  <c:v>-116.547</c:v>
                </c:pt>
                <c:pt idx="15665">
                  <c:v>-116.545</c:v>
                </c:pt>
                <c:pt idx="15666">
                  <c:v>-116.54300000000001</c:v>
                </c:pt>
                <c:pt idx="15667">
                  <c:v>-116.541</c:v>
                </c:pt>
                <c:pt idx="15668">
                  <c:v>-116.539</c:v>
                </c:pt>
                <c:pt idx="15669">
                  <c:v>-116.53700000000001</c:v>
                </c:pt>
                <c:pt idx="15670">
                  <c:v>-116.535</c:v>
                </c:pt>
                <c:pt idx="15671">
                  <c:v>-116.533</c:v>
                </c:pt>
                <c:pt idx="15672">
                  <c:v>-116.53100000000001</c:v>
                </c:pt>
                <c:pt idx="15673">
                  <c:v>-116.529</c:v>
                </c:pt>
                <c:pt idx="15674">
                  <c:v>-116.527</c:v>
                </c:pt>
                <c:pt idx="15675">
                  <c:v>-116.52500000000001</c:v>
                </c:pt>
                <c:pt idx="15676">
                  <c:v>-116.523</c:v>
                </c:pt>
                <c:pt idx="15677">
                  <c:v>-116.521</c:v>
                </c:pt>
                <c:pt idx="15678">
                  <c:v>-116.51900000000001</c:v>
                </c:pt>
                <c:pt idx="15679">
                  <c:v>-116.517</c:v>
                </c:pt>
                <c:pt idx="15680">
                  <c:v>-116.515</c:v>
                </c:pt>
                <c:pt idx="15681">
                  <c:v>-116.51300000000001</c:v>
                </c:pt>
                <c:pt idx="15682">
                  <c:v>-116.511</c:v>
                </c:pt>
                <c:pt idx="15683">
                  <c:v>-116.509</c:v>
                </c:pt>
                <c:pt idx="15684">
                  <c:v>-116.50700000000001</c:v>
                </c:pt>
                <c:pt idx="15685">
                  <c:v>-116.505</c:v>
                </c:pt>
                <c:pt idx="15686">
                  <c:v>-116.503</c:v>
                </c:pt>
                <c:pt idx="15687">
                  <c:v>-116.501</c:v>
                </c:pt>
                <c:pt idx="15688">
                  <c:v>-116.499</c:v>
                </c:pt>
                <c:pt idx="15689">
                  <c:v>-116.497</c:v>
                </c:pt>
                <c:pt idx="15690">
                  <c:v>-116.495</c:v>
                </c:pt>
                <c:pt idx="15691">
                  <c:v>-116.49299999999999</c:v>
                </c:pt>
                <c:pt idx="15692">
                  <c:v>-116.491</c:v>
                </c:pt>
                <c:pt idx="15693">
                  <c:v>-116.489</c:v>
                </c:pt>
                <c:pt idx="15694">
                  <c:v>-116.48699999999999</c:v>
                </c:pt>
                <c:pt idx="15695">
                  <c:v>-116.485</c:v>
                </c:pt>
                <c:pt idx="15696">
                  <c:v>-116.483</c:v>
                </c:pt>
                <c:pt idx="15697">
                  <c:v>-116.48099999999999</c:v>
                </c:pt>
                <c:pt idx="15698">
                  <c:v>-116.479</c:v>
                </c:pt>
                <c:pt idx="15699">
                  <c:v>-116.477</c:v>
                </c:pt>
                <c:pt idx="15700">
                  <c:v>-116.47499999999999</c:v>
                </c:pt>
                <c:pt idx="15701">
                  <c:v>-116.473</c:v>
                </c:pt>
                <c:pt idx="15702">
                  <c:v>-116.471</c:v>
                </c:pt>
                <c:pt idx="15703">
                  <c:v>-116.46899999999999</c:v>
                </c:pt>
                <c:pt idx="15704">
                  <c:v>-116.467</c:v>
                </c:pt>
                <c:pt idx="15705">
                  <c:v>-116.465</c:v>
                </c:pt>
                <c:pt idx="15706">
                  <c:v>-116.46299999999999</c:v>
                </c:pt>
                <c:pt idx="15707">
                  <c:v>-116.461</c:v>
                </c:pt>
                <c:pt idx="15708">
                  <c:v>-116.459</c:v>
                </c:pt>
                <c:pt idx="15709">
                  <c:v>-116.45699999999999</c:v>
                </c:pt>
                <c:pt idx="15710">
                  <c:v>-116.455</c:v>
                </c:pt>
                <c:pt idx="15711">
                  <c:v>-116.453</c:v>
                </c:pt>
                <c:pt idx="15712">
                  <c:v>-116.45099999999999</c:v>
                </c:pt>
                <c:pt idx="15713">
                  <c:v>-116.449</c:v>
                </c:pt>
                <c:pt idx="15714">
                  <c:v>-116.447</c:v>
                </c:pt>
                <c:pt idx="15715">
                  <c:v>-116.44499999999999</c:v>
                </c:pt>
                <c:pt idx="15716">
                  <c:v>-116.443</c:v>
                </c:pt>
                <c:pt idx="15717">
                  <c:v>-116.441</c:v>
                </c:pt>
                <c:pt idx="15718">
                  <c:v>-116.43899999999999</c:v>
                </c:pt>
                <c:pt idx="15719">
                  <c:v>-116.437</c:v>
                </c:pt>
                <c:pt idx="15720">
                  <c:v>-116.435</c:v>
                </c:pt>
                <c:pt idx="15721">
                  <c:v>-116.43299999999999</c:v>
                </c:pt>
                <c:pt idx="15722">
                  <c:v>-116.431</c:v>
                </c:pt>
                <c:pt idx="15723">
                  <c:v>-116.429</c:v>
                </c:pt>
                <c:pt idx="15724">
                  <c:v>-116.42699999999999</c:v>
                </c:pt>
                <c:pt idx="15725">
                  <c:v>-116.425</c:v>
                </c:pt>
                <c:pt idx="15726">
                  <c:v>-116.423</c:v>
                </c:pt>
                <c:pt idx="15727">
                  <c:v>-116.42099999999999</c:v>
                </c:pt>
                <c:pt idx="15728">
                  <c:v>-116.419</c:v>
                </c:pt>
                <c:pt idx="15729">
                  <c:v>-116.417</c:v>
                </c:pt>
                <c:pt idx="15730">
                  <c:v>-116.41499999999999</c:v>
                </c:pt>
                <c:pt idx="15731">
                  <c:v>-116.413</c:v>
                </c:pt>
                <c:pt idx="15732">
                  <c:v>-116.411</c:v>
                </c:pt>
                <c:pt idx="15733">
                  <c:v>-116.40899999999999</c:v>
                </c:pt>
                <c:pt idx="15734">
                  <c:v>-116.407</c:v>
                </c:pt>
                <c:pt idx="15735">
                  <c:v>-116.405</c:v>
                </c:pt>
                <c:pt idx="15736">
                  <c:v>-116.40299999999999</c:v>
                </c:pt>
                <c:pt idx="15737">
                  <c:v>-116.401</c:v>
                </c:pt>
                <c:pt idx="15738">
                  <c:v>-116.399</c:v>
                </c:pt>
                <c:pt idx="15739">
                  <c:v>-116.39699999999999</c:v>
                </c:pt>
                <c:pt idx="15740">
                  <c:v>-116.395</c:v>
                </c:pt>
                <c:pt idx="15741">
                  <c:v>-116.393</c:v>
                </c:pt>
                <c:pt idx="15742">
                  <c:v>-116.39099999999999</c:v>
                </c:pt>
                <c:pt idx="15743">
                  <c:v>-116.389</c:v>
                </c:pt>
                <c:pt idx="15744">
                  <c:v>-116.387</c:v>
                </c:pt>
                <c:pt idx="15745">
                  <c:v>-116.38500000000001</c:v>
                </c:pt>
                <c:pt idx="15746">
                  <c:v>-116.383</c:v>
                </c:pt>
                <c:pt idx="15747">
                  <c:v>-116.381</c:v>
                </c:pt>
                <c:pt idx="15748">
                  <c:v>-116.379</c:v>
                </c:pt>
                <c:pt idx="15749">
                  <c:v>-116.377</c:v>
                </c:pt>
                <c:pt idx="15750">
                  <c:v>-116.375</c:v>
                </c:pt>
                <c:pt idx="15751">
                  <c:v>-116.373</c:v>
                </c:pt>
                <c:pt idx="15752">
                  <c:v>-116.371</c:v>
                </c:pt>
                <c:pt idx="15753">
                  <c:v>-116.369</c:v>
                </c:pt>
                <c:pt idx="15754">
                  <c:v>-116.367</c:v>
                </c:pt>
                <c:pt idx="15755">
                  <c:v>-116.36499999999999</c:v>
                </c:pt>
                <c:pt idx="15756">
                  <c:v>-116.363</c:v>
                </c:pt>
                <c:pt idx="15757">
                  <c:v>-116.361</c:v>
                </c:pt>
                <c:pt idx="15758">
                  <c:v>-116.35900000000001</c:v>
                </c:pt>
                <c:pt idx="15759">
                  <c:v>-116.357</c:v>
                </c:pt>
                <c:pt idx="15760">
                  <c:v>-116.355</c:v>
                </c:pt>
                <c:pt idx="15761">
                  <c:v>-116.35300000000001</c:v>
                </c:pt>
                <c:pt idx="15762">
                  <c:v>-116.351</c:v>
                </c:pt>
                <c:pt idx="15763">
                  <c:v>-116.349</c:v>
                </c:pt>
                <c:pt idx="15764">
                  <c:v>-116.34700000000001</c:v>
                </c:pt>
                <c:pt idx="15765">
                  <c:v>-116.345</c:v>
                </c:pt>
                <c:pt idx="15766">
                  <c:v>-116.343</c:v>
                </c:pt>
                <c:pt idx="15767">
                  <c:v>-116.34100000000001</c:v>
                </c:pt>
                <c:pt idx="15768">
                  <c:v>-116.339</c:v>
                </c:pt>
                <c:pt idx="15769">
                  <c:v>-116.337</c:v>
                </c:pt>
                <c:pt idx="15770">
                  <c:v>-116.33500000000001</c:v>
                </c:pt>
                <c:pt idx="15771">
                  <c:v>-116.333</c:v>
                </c:pt>
                <c:pt idx="15772">
                  <c:v>-116.331</c:v>
                </c:pt>
                <c:pt idx="15773">
                  <c:v>-116.32900000000001</c:v>
                </c:pt>
                <c:pt idx="15774">
                  <c:v>-116.327</c:v>
                </c:pt>
                <c:pt idx="15775">
                  <c:v>-116.325</c:v>
                </c:pt>
                <c:pt idx="15776">
                  <c:v>-116.32300000000001</c:v>
                </c:pt>
                <c:pt idx="15777">
                  <c:v>-116.321</c:v>
                </c:pt>
                <c:pt idx="15778">
                  <c:v>-116.319</c:v>
                </c:pt>
                <c:pt idx="15779">
                  <c:v>-116.31700000000001</c:v>
                </c:pt>
                <c:pt idx="15780">
                  <c:v>-116.315</c:v>
                </c:pt>
                <c:pt idx="15781">
                  <c:v>-116.313</c:v>
                </c:pt>
                <c:pt idx="15782">
                  <c:v>-116.31100000000001</c:v>
                </c:pt>
                <c:pt idx="15783">
                  <c:v>-116.309</c:v>
                </c:pt>
                <c:pt idx="15784">
                  <c:v>-116.307</c:v>
                </c:pt>
                <c:pt idx="15785">
                  <c:v>-116.30500000000001</c:v>
                </c:pt>
                <c:pt idx="15786">
                  <c:v>-116.303</c:v>
                </c:pt>
                <c:pt idx="15787">
                  <c:v>-116.301</c:v>
                </c:pt>
                <c:pt idx="15788">
                  <c:v>-116.29900000000001</c:v>
                </c:pt>
                <c:pt idx="15789">
                  <c:v>-116.297</c:v>
                </c:pt>
                <c:pt idx="15790">
                  <c:v>-116.295</c:v>
                </c:pt>
                <c:pt idx="15791">
                  <c:v>-116.29300000000001</c:v>
                </c:pt>
                <c:pt idx="15792">
                  <c:v>-116.291</c:v>
                </c:pt>
                <c:pt idx="15793">
                  <c:v>-116.289</c:v>
                </c:pt>
                <c:pt idx="15794">
                  <c:v>-116.28700000000001</c:v>
                </c:pt>
                <c:pt idx="15795">
                  <c:v>-116.285</c:v>
                </c:pt>
                <c:pt idx="15796">
                  <c:v>-116.283</c:v>
                </c:pt>
                <c:pt idx="15797">
                  <c:v>-116.28100000000001</c:v>
                </c:pt>
                <c:pt idx="15798">
                  <c:v>-116.279</c:v>
                </c:pt>
                <c:pt idx="15799">
                  <c:v>-116.277</c:v>
                </c:pt>
                <c:pt idx="15800">
                  <c:v>-116.27500000000001</c:v>
                </c:pt>
                <c:pt idx="15801">
                  <c:v>-116.273</c:v>
                </c:pt>
                <c:pt idx="15802">
                  <c:v>-116.271</c:v>
                </c:pt>
                <c:pt idx="15803">
                  <c:v>-116.26900000000001</c:v>
                </c:pt>
                <c:pt idx="15804">
                  <c:v>-116.267</c:v>
                </c:pt>
                <c:pt idx="15805">
                  <c:v>-116.265</c:v>
                </c:pt>
                <c:pt idx="15806">
                  <c:v>-116.26300000000001</c:v>
                </c:pt>
                <c:pt idx="15807">
                  <c:v>-116.261</c:v>
                </c:pt>
                <c:pt idx="15808">
                  <c:v>-116.259</c:v>
                </c:pt>
                <c:pt idx="15809">
                  <c:v>-116.25700000000001</c:v>
                </c:pt>
                <c:pt idx="15810">
                  <c:v>-116.255</c:v>
                </c:pt>
                <c:pt idx="15811">
                  <c:v>-116.253</c:v>
                </c:pt>
                <c:pt idx="15812">
                  <c:v>-116.251</c:v>
                </c:pt>
                <c:pt idx="15813">
                  <c:v>-116.249</c:v>
                </c:pt>
                <c:pt idx="15814">
                  <c:v>-116.247</c:v>
                </c:pt>
                <c:pt idx="15815">
                  <c:v>-116.245</c:v>
                </c:pt>
                <c:pt idx="15816">
                  <c:v>-116.24299999999999</c:v>
                </c:pt>
                <c:pt idx="15817">
                  <c:v>-116.241</c:v>
                </c:pt>
                <c:pt idx="15818">
                  <c:v>-116.239</c:v>
                </c:pt>
                <c:pt idx="15819">
                  <c:v>-116.23699999999999</c:v>
                </c:pt>
                <c:pt idx="15820">
                  <c:v>-116.235</c:v>
                </c:pt>
                <c:pt idx="15821">
                  <c:v>-116.233</c:v>
                </c:pt>
                <c:pt idx="15822">
                  <c:v>-116.23099999999999</c:v>
                </c:pt>
                <c:pt idx="15823">
                  <c:v>-116.229</c:v>
                </c:pt>
                <c:pt idx="15824">
                  <c:v>-116.227</c:v>
                </c:pt>
                <c:pt idx="15825">
                  <c:v>-116.22499999999999</c:v>
                </c:pt>
                <c:pt idx="15826">
                  <c:v>-116.223</c:v>
                </c:pt>
                <c:pt idx="15827">
                  <c:v>-116.221</c:v>
                </c:pt>
                <c:pt idx="15828">
                  <c:v>-116.21899999999999</c:v>
                </c:pt>
                <c:pt idx="15829">
                  <c:v>-116.217</c:v>
                </c:pt>
                <c:pt idx="15830">
                  <c:v>-116.215</c:v>
                </c:pt>
                <c:pt idx="15831">
                  <c:v>-116.21299999999999</c:v>
                </c:pt>
                <c:pt idx="15832">
                  <c:v>-116.211</c:v>
                </c:pt>
                <c:pt idx="15833">
                  <c:v>-116.209</c:v>
                </c:pt>
                <c:pt idx="15834">
                  <c:v>-116.20699999999999</c:v>
                </c:pt>
                <c:pt idx="15835">
                  <c:v>-116.205</c:v>
                </c:pt>
                <c:pt idx="15836">
                  <c:v>-116.203</c:v>
                </c:pt>
                <c:pt idx="15837">
                  <c:v>-116.20099999999999</c:v>
                </c:pt>
                <c:pt idx="15838">
                  <c:v>-116.199</c:v>
                </c:pt>
                <c:pt idx="15839">
                  <c:v>-116.197</c:v>
                </c:pt>
                <c:pt idx="15840">
                  <c:v>-116.19499999999999</c:v>
                </c:pt>
                <c:pt idx="15841">
                  <c:v>-116.193</c:v>
                </c:pt>
                <c:pt idx="15842">
                  <c:v>-116.191</c:v>
                </c:pt>
                <c:pt idx="15843">
                  <c:v>-116.18899999999999</c:v>
                </c:pt>
                <c:pt idx="15844">
                  <c:v>-116.187</c:v>
                </c:pt>
                <c:pt idx="15845">
                  <c:v>-116.185</c:v>
                </c:pt>
                <c:pt idx="15846">
                  <c:v>-116.18299999999999</c:v>
                </c:pt>
                <c:pt idx="15847">
                  <c:v>-116.181</c:v>
                </c:pt>
                <c:pt idx="15848">
                  <c:v>-116.179</c:v>
                </c:pt>
                <c:pt idx="15849">
                  <c:v>-116.17699999999999</c:v>
                </c:pt>
                <c:pt idx="15850">
                  <c:v>-116.175</c:v>
                </c:pt>
                <c:pt idx="15851">
                  <c:v>-116.173</c:v>
                </c:pt>
                <c:pt idx="15852">
                  <c:v>-116.17099999999999</c:v>
                </c:pt>
                <c:pt idx="15853">
                  <c:v>-116.169</c:v>
                </c:pt>
                <c:pt idx="15854">
                  <c:v>-116.167</c:v>
                </c:pt>
                <c:pt idx="15855">
                  <c:v>-116.16499999999999</c:v>
                </c:pt>
                <c:pt idx="15856">
                  <c:v>-116.163</c:v>
                </c:pt>
                <c:pt idx="15857">
                  <c:v>-116.161</c:v>
                </c:pt>
                <c:pt idx="15858">
                  <c:v>-116.15899999999999</c:v>
                </c:pt>
                <c:pt idx="15859">
                  <c:v>-116.157</c:v>
                </c:pt>
                <c:pt idx="15860">
                  <c:v>-116.155</c:v>
                </c:pt>
                <c:pt idx="15861">
                  <c:v>-116.15299999999999</c:v>
                </c:pt>
                <c:pt idx="15862">
                  <c:v>-116.151</c:v>
                </c:pt>
                <c:pt idx="15863">
                  <c:v>-116.149</c:v>
                </c:pt>
                <c:pt idx="15864">
                  <c:v>-116.14699999999999</c:v>
                </c:pt>
                <c:pt idx="15865">
                  <c:v>-116.145</c:v>
                </c:pt>
                <c:pt idx="15866">
                  <c:v>-116.143</c:v>
                </c:pt>
                <c:pt idx="15867">
                  <c:v>-116.14099999999999</c:v>
                </c:pt>
                <c:pt idx="15868">
                  <c:v>-116.139</c:v>
                </c:pt>
                <c:pt idx="15869">
                  <c:v>-116.137</c:v>
                </c:pt>
                <c:pt idx="15870">
                  <c:v>-116.13500000000001</c:v>
                </c:pt>
                <c:pt idx="15871">
                  <c:v>-116.133</c:v>
                </c:pt>
                <c:pt idx="15872">
                  <c:v>-116.131</c:v>
                </c:pt>
                <c:pt idx="15873">
                  <c:v>-116.129</c:v>
                </c:pt>
                <c:pt idx="15874">
                  <c:v>-116.127</c:v>
                </c:pt>
                <c:pt idx="15875">
                  <c:v>-116.125</c:v>
                </c:pt>
                <c:pt idx="15876">
                  <c:v>-116.123</c:v>
                </c:pt>
                <c:pt idx="15877">
                  <c:v>-116.121</c:v>
                </c:pt>
                <c:pt idx="15878">
                  <c:v>-116.119</c:v>
                </c:pt>
                <c:pt idx="15879">
                  <c:v>-116.117</c:v>
                </c:pt>
                <c:pt idx="15880">
                  <c:v>-116.11499999999999</c:v>
                </c:pt>
                <c:pt idx="15881">
                  <c:v>-116.113</c:v>
                </c:pt>
                <c:pt idx="15882">
                  <c:v>-116.111</c:v>
                </c:pt>
                <c:pt idx="15883">
                  <c:v>-116.10900000000001</c:v>
                </c:pt>
                <c:pt idx="15884">
                  <c:v>-116.107</c:v>
                </c:pt>
                <c:pt idx="15885">
                  <c:v>-116.105</c:v>
                </c:pt>
                <c:pt idx="15886">
                  <c:v>-116.10300000000001</c:v>
                </c:pt>
                <c:pt idx="15887">
                  <c:v>-116.101</c:v>
                </c:pt>
                <c:pt idx="15888">
                  <c:v>-116.099</c:v>
                </c:pt>
                <c:pt idx="15889">
                  <c:v>-116.09700000000001</c:v>
                </c:pt>
                <c:pt idx="15890">
                  <c:v>-116.095</c:v>
                </c:pt>
                <c:pt idx="15891">
                  <c:v>-116.093</c:v>
                </c:pt>
                <c:pt idx="15892">
                  <c:v>-116.09100000000001</c:v>
                </c:pt>
                <c:pt idx="15893">
                  <c:v>-116.089</c:v>
                </c:pt>
                <c:pt idx="15894">
                  <c:v>-116.087</c:v>
                </c:pt>
                <c:pt idx="15895">
                  <c:v>-116.08500000000001</c:v>
                </c:pt>
                <c:pt idx="15896">
                  <c:v>-116.083</c:v>
                </c:pt>
                <c:pt idx="15897">
                  <c:v>-116.081</c:v>
                </c:pt>
                <c:pt idx="15898">
                  <c:v>-116.07900000000001</c:v>
                </c:pt>
                <c:pt idx="15899">
                  <c:v>-116.077</c:v>
                </c:pt>
                <c:pt idx="15900">
                  <c:v>-116.075</c:v>
                </c:pt>
                <c:pt idx="15901">
                  <c:v>-116.07300000000001</c:v>
                </c:pt>
                <c:pt idx="15902">
                  <c:v>-116.071</c:v>
                </c:pt>
                <c:pt idx="15903">
                  <c:v>-116.069</c:v>
                </c:pt>
                <c:pt idx="15904">
                  <c:v>-116.06700000000001</c:v>
                </c:pt>
                <c:pt idx="15905">
                  <c:v>-116.065</c:v>
                </c:pt>
                <c:pt idx="15906">
                  <c:v>-116.063</c:v>
                </c:pt>
                <c:pt idx="15907">
                  <c:v>-116.06100000000001</c:v>
                </c:pt>
                <c:pt idx="15908">
                  <c:v>-116.059</c:v>
                </c:pt>
                <c:pt idx="15909">
                  <c:v>-116.057</c:v>
                </c:pt>
                <c:pt idx="15910">
                  <c:v>-116.05500000000001</c:v>
                </c:pt>
                <c:pt idx="15911">
                  <c:v>-116.053</c:v>
                </c:pt>
                <c:pt idx="15912">
                  <c:v>-116.051</c:v>
                </c:pt>
                <c:pt idx="15913">
                  <c:v>-116.04900000000001</c:v>
                </c:pt>
                <c:pt idx="15914">
                  <c:v>-116.047</c:v>
                </c:pt>
                <c:pt idx="15915">
                  <c:v>-116.045</c:v>
                </c:pt>
                <c:pt idx="15916">
                  <c:v>-116.04300000000001</c:v>
                </c:pt>
                <c:pt idx="15917">
                  <c:v>-116.041</c:v>
                </c:pt>
                <c:pt idx="15918">
                  <c:v>-116.039</c:v>
                </c:pt>
                <c:pt idx="15919">
                  <c:v>-116.03700000000001</c:v>
                </c:pt>
                <c:pt idx="15920">
                  <c:v>-116.035</c:v>
                </c:pt>
                <c:pt idx="15921">
                  <c:v>-116.033</c:v>
                </c:pt>
                <c:pt idx="15922">
                  <c:v>-116.03100000000001</c:v>
                </c:pt>
                <c:pt idx="15923">
                  <c:v>-116.029</c:v>
                </c:pt>
                <c:pt idx="15924">
                  <c:v>-116.027</c:v>
                </c:pt>
                <c:pt idx="15925">
                  <c:v>-116.02500000000001</c:v>
                </c:pt>
                <c:pt idx="15926">
                  <c:v>-116.023</c:v>
                </c:pt>
                <c:pt idx="15927">
                  <c:v>-116.021</c:v>
                </c:pt>
                <c:pt idx="15928">
                  <c:v>-116.01900000000001</c:v>
                </c:pt>
                <c:pt idx="15929">
                  <c:v>-116.017</c:v>
                </c:pt>
                <c:pt idx="15930">
                  <c:v>-116.015</c:v>
                </c:pt>
                <c:pt idx="15931">
                  <c:v>-116.01300000000001</c:v>
                </c:pt>
                <c:pt idx="15932">
                  <c:v>-116.011</c:v>
                </c:pt>
                <c:pt idx="15933">
                  <c:v>-116.009</c:v>
                </c:pt>
                <c:pt idx="15934">
                  <c:v>-116.00700000000001</c:v>
                </c:pt>
                <c:pt idx="15935">
                  <c:v>-116.005</c:v>
                </c:pt>
                <c:pt idx="15936">
                  <c:v>-116.003</c:v>
                </c:pt>
                <c:pt idx="15937">
                  <c:v>-116.001</c:v>
                </c:pt>
                <c:pt idx="15938">
                  <c:v>-115.999</c:v>
                </c:pt>
                <c:pt idx="15939">
                  <c:v>-115.997</c:v>
                </c:pt>
                <c:pt idx="15940">
                  <c:v>-115.995</c:v>
                </c:pt>
                <c:pt idx="15941">
                  <c:v>-115.99299999999999</c:v>
                </c:pt>
                <c:pt idx="15942">
                  <c:v>-115.991</c:v>
                </c:pt>
                <c:pt idx="15943">
                  <c:v>-115.989</c:v>
                </c:pt>
                <c:pt idx="15944">
                  <c:v>-115.98699999999999</c:v>
                </c:pt>
                <c:pt idx="15945">
                  <c:v>-115.985</c:v>
                </c:pt>
                <c:pt idx="15946">
                  <c:v>-115.983</c:v>
                </c:pt>
                <c:pt idx="15947">
                  <c:v>-115.98099999999999</c:v>
                </c:pt>
                <c:pt idx="15948">
                  <c:v>-115.979</c:v>
                </c:pt>
                <c:pt idx="15949">
                  <c:v>-115.977</c:v>
                </c:pt>
                <c:pt idx="15950">
                  <c:v>-115.97499999999999</c:v>
                </c:pt>
                <c:pt idx="15951">
                  <c:v>-115.973</c:v>
                </c:pt>
                <c:pt idx="15952">
                  <c:v>-115.971</c:v>
                </c:pt>
                <c:pt idx="15953">
                  <c:v>-115.96899999999999</c:v>
                </c:pt>
                <c:pt idx="15954">
                  <c:v>-115.967</c:v>
                </c:pt>
                <c:pt idx="15955">
                  <c:v>-115.965</c:v>
                </c:pt>
                <c:pt idx="15956">
                  <c:v>-115.96299999999999</c:v>
                </c:pt>
                <c:pt idx="15957">
                  <c:v>-115.961</c:v>
                </c:pt>
                <c:pt idx="15958">
                  <c:v>-115.959</c:v>
                </c:pt>
                <c:pt idx="15959">
                  <c:v>-115.95699999999999</c:v>
                </c:pt>
                <c:pt idx="15960">
                  <c:v>-115.955</c:v>
                </c:pt>
                <c:pt idx="15961">
                  <c:v>-115.953</c:v>
                </c:pt>
                <c:pt idx="15962">
                  <c:v>-115.95099999999999</c:v>
                </c:pt>
                <c:pt idx="15963">
                  <c:v>-115.949</c:v>
                </c:pt>
                <c:pt idx="15964">
                  <c:v>-115.947</c:v>
                </c:pt>
                <c:pt idx="15965">
                  <c:v>-115.94499999999999</c:v>
                </c:pt>
                <c:pt idx="15966">
                  <c:v>-115.943</c:v>
                </c:pt>
                <c:pt idx="15967">
                  <c:v>-115.941</c:v>
                </c:pt>
                <c:pt idx="15968">
                  <c:v>-115.93899999999999</c:v>
                </c:pt>
                <c:pt idx="15969">
                  <c:v>-115.937</c:v>
                </c:pt>
                <c:pt idx="15970">
                  <c:v>-115.935</c:v>
                </c:pt>
                <c:pt idx="15971">
                  <c:v>-115.93299999999999</c:v>
                </c:pt>
                <c:pt idx="15972">
                  <c:v>-115.931</c:v>
                </c:pt>
                <c:pt idx="15973">
                  <c:v>-115.929</c:v>
                </c:pt>
                <c:pt idx="15974">
                  <c:v>-115.92699999999999</c:v>
                </c:pt>
                <c:pt idx="15975">
                  <c:v>-115.925</c:v>
                </c:pt>
                <c:pt idx="15976">
                  <c:v>-115.923</c:v>
                </c:pt>
                <c:pt idx="15977">
                  <c:v>-115.92099999999999</c:v>
                </c:pt>
                <c:pt idx="15978">
                  <c:v>-115.919</c:v>
                </c:pt>
                <c:pt idx="15979">
                  <c:v>-115.917</c:v>
                </c:pt>
                <c:pt idx="15980">
                  <c:v>-115.91499999999999</c:v>
                </c:pt>
                <c:pt idx="15981">
                  <c:v>-115.913</c:v>
                </c:pt>
                <c:pt idx="15982">
                  <c:v>-115.911</c:v>
                </c:pt>
                <c:pt idx="15983">
                  <c:v>-115.90899999999999</c:v>
                </c:pt>
                <c:pt idx="15984">
                  <c:v>-115.907</c:v>
                </c:pt>
                <c:pt idx="15985">
                  <c:v>-115.905</c:v>
                </c:pt>
                <c:pt idx="15986">
                  <c:v>-115.90299999999999</c:v>
                </c:pt>
                <c:pt idx="15987">
                  <c:v>-115.901</c:v>
                </c:pt>
                <c:pt idx="15988">
                  <c:v>-115.899</c:v>
                </c:pt>
                <c:pt idx="15989">
                  <c:v>-115.89699999999999</c:v>
                </c:pt>
                <c:pt idx="15990">
                  <c:v>-115.895</c:v>
                </c:pt>
                <c:pt idx="15991">
                  <c:v>-115.893</c:v>
                </c:pt>
                <c:pt idx="15992">
                  <c:v>-115.89099999999999</c:v>
                </c:pt>
                <c:pt idx="15993">
                  <c:v>-115.889</c:v>
                </c:pt>
                <c:pt idx="15994">
                  <c:v>-115.887</c:v>
                </c:pt>
                <c:pt idx="15995">
                  <c:v>-115.88500000000001</c:v>
                </c:pt>
                <c:pt idx="15996">
                  <c:v>-115.883</c:v>
                </c:pt>
                <c:pt idx="15997">
                  <c:v>-115.881</c:v>
                </c:pt>
                <c:pt idx="15998">
                  <c:v>-115.879</c:v>
                </c:pt>
                <c:pt idx="15999">
                  <c:v>-115.877</c:v>
                </c:pt>
                <c:pt idx="16000">
                  <c:v>-115.875</c:v>
                </c:pt>
                <c:pt idx="16001">
                  <c:v>-115.87299999999999</c:v>
                </c:pt>
                <c:pt idx="16002">
                  <c:v>-115.87100000000001</c:v>
                </c:pt>
                <c:pt idx="16003">
                  <c:v>-115.869</c:v>
                </c:pt>
                <c:pt idx="16004">
                  <c:v>-115.86699999999999</c:v>
                </c:pt>
                <c:pt idx="16005">
                  <c:v>-115.86500000000001</c:v>
                </c:pt>
                <c:pt idx="16006">
                  <c:v>-115.863</c:v>
                </c:pt>
                <c:pt idx="16007">
                  <c:v>-115.86099999999999</c:v>
                </c:pt>
                <c:pt idx="16008">
                  <c:v>-115.85900000000001</c:v>
                </c:pt>
                <c:pt idx="16009">
                  <c:v>-115.857</c:v>
                </c:pt>
                <c:pt idx="16010">
                  <c:v>-115.85499999999999</c:v>
                </c:pt>
                <c:pt idx="16011">
                  <c:v>-115.85300000000001</c:v>
                </c:pt>
                <c:pt idx="16012">
                  <c:v>-115.851</c:v>
                </c:pt>
                <c:pt idx="16013">
                  <c:v>-115.84899999999999</c:v>
                </c:pt>
                <c:pt idx="16014">
                  <c:v>-115.84700000000001</c:v>
                </c:pt>
                <c:pt idx="16015">
                  <c:v>-115.845</c:v>
                </c:pt>
                <c:pt idx="16016">
                  <c:v>-115.843</c:v>
                </c:pt>
                <c:pt idx="16017">
                  <c:v>-115.84100000000001</c:v>
                </c:pt>
                <c:pt idx="16018">
                  <c:v>-115.839</c:v>
                </c:pt>
                <c:pt idx="16019">
                  <c:v>-115.837</c:v>
                </c:pt>
                <c:pt idx="16020">
                  <c:v>-115.83500000000001</c:v>
                </c:pt>
                <c:pt idx="16021">
                  <c:v>-115.833</c:v>
                </c:pt>
                <c:pt idx="16022">
                  <c:v>-115.831</c:v>
                </c:pt>
                <c:pt idx="16023">
                  <c:v>-115.82900000000001</c:v>
                </c:pt>
                <c:pt idx="16024">
                  <c:v>-115.827</c:v>
                </c:pt>
                <c:pt idx="16025">
                  <c:v>-115.825</c:v>
                </c:pt>
                <c:pt idx="16026">
                  <c:v>-115.82300000000001</c:v>
                </c:pt>
                <c:pt idx="16027">
                  <c:v>-115.821</c:v>
                </c:pt>
                <c:pt idx="16028">
                  <c:v>-115.819</c:v>
                </c:pt>
                <c:pt idx="16029">
                  <c:v>-115.81700000000001</c:v>
                </c:pt>
                <c:pt idx="16030">
                  <c:v>-115.815</c:v>
                </c:pt>
                <c:pt idx="16031">
                  <c:v>-115.813</c:v>
                </c:pt>
                <c:pt idx="16032">
                  <c:v>-115.81100000000001</c:v>
                </c:pt>
                <c:pt idx="16033">
                  <c:v>-115.809</c:v>
                </c:pt>
                <c:pt idx="16034">
                  <c:v>-115.807</c:v>
                </c:pt>
                <c:pt idx="16035">
                  <c:v>-115.80500000000001</c:v>
                </c:pt>
                <c:pt idx="16036">
                  <c:v>-115.803</c:v>
                </c:pt>
                <c:pt idx="16037">
                  <c:v>-115.801</c:v>
                </c:pt>
                <c:pt idx="16038">
                  <c:v>-115.79900000000001</c:v>
                </c:pt>
                <c:pt idx="16039">
                  <c:v>-115.797</c:v>
                </c:pt>
                <c:pt idx="16040">
                  <c:v>-115.795</c:v>
                </c:pt>
                <c:pt idx="16041">
                  <c:v>-115.79300000000001</c:v>
                </c:pt>
                <c:pt idx="16042">
                  <c:v>-115.791</c:v>
                </c:pt>
                <c:pt idx="16043">
                  <c:v>-115.789</c:v>
                </c:pt>
                <c:pt idx="16044">
                  <c:v>-115.78700000000001</c:v>
                </c:pt>
                <c:pt idx="16045">
                  <c:v>-115.785</c:v>
                </c:pt>
                <c:pt idx="16046">
                  <c:v>-115.783</c:v>
                </c:pt>
                <c:pt idx="16047">
                  <c:v>-115.78100000000001</c:v>
                </c:pt>
                <c:pt idx="16048">
                  <c:v>-115.779</c:v>
                </c:pt>
                <c:pt idx="16049">
                  <c:v>-115.777</c:v>
                </c:pt>
                <c:pt idx="16050">
                  <c:v>-115.77500000000001</c:v>
                </c:pt>
                <c:pt idx="16051">
                  <c:v>-115.773</c:v>
                </c:pt>
                <c:pt idx="16052">
                  <c:v>-115.771</c:v>
                </c:pt>
                <c:pt idx="16053">
                  <c:v>-115.76900000000001</c:v>
                </c:pt>
                <c:pt idx="16054">
                  <c:v>-115.767</c:v>
                </c:pt>
                <c:pt idx="16055">
                  <c:v>-115.765</c:v>
                </c:pt>
                <c:pt idx="16056">
                  <c:v>-115.76300000000001</c:v>
                </c:pt>
                <c:pt idx="16057">
                  <c:v>-115.761</c:v>
                </c:pt>
                <c:pt idx="16058">
                  <c:v>-115.759</c:v>
                </c:pt>
                <c:pt idx="16059">
                  <c:v>-115.75700000000001</c:v>
                </c:pt>
                <c:pt idx="16060">
                  <c:v>-115.755</c:v>
                </c:pt>
                <c:pt idx="16061">
                  <c:v>-115.753</c:v>
                </c:pt>
                <c:pt idx="16062">
                  <c:v>-115.751</c:v>
                </c:pt>
                <c:pt idx="16063">
                  <c:v>-115.749</c:v>
                </c:pt>
                <c:pt idx="16064">
                  <c:v>-115.747</c:v>
                </c:pt>
                <c:pt idx="16065">
                  <c:v>-115.745</c:v>
                </c:pt>
                <c:pt idx="16066">
                  <c:v>-115.74299999999999</c:v>
                </c:pt>
                <c:pt idx="16067">
                  <c:v>-115.741</c:v>
                </c:pt>
                <c:pt idx="16068">
                  <c:v>-115.739</c:v>
                </c:pt>
                <c:pt idx="16069">
                  <c:v>-115.73699999999999</c:v>
                </c:pt>
                <c:pt idx="16070">
                  <c:v>-115.735</c:v>
                </c:pt>
                <c:pt idx="16071">
                  <c:v>-115.733</c:v>
                </c:pt>
                <c:pt idx="16072">
                  <c:v>-115.73099999999999</c:v>
                </c:pt>
                <c:pt idx="16073">
                  <c:v>-115.729</c:v>
                </c:pt>
                <c:pt idx="16074">
                  <c:v>-115.727</c:v>
                </c:pt>
                <c:pt idx="16075">
                  <c:v>-115.72499999999999</c:v>
                </c:pt>
                <c:pt idx="16076">
                  <c:v>-115.723</c:v>
                </c:pt>
                <c:pt idx="16077">
                  <c:v>-115.721</c:v>
                </c:pt>
                <c:pt idx="16078">
                  <c:v>-115.71899999999999</c:v>
                </c:pt>
                <c:pt idx="16079">
                  <c:v>-115.717</c:v>
                </c:pt>
                <c:pt idx="16080">
                  <c:v>-115.715</c:v>
                </c:pt>
                <c:pt idx="16081">
                  <c:v>-115.71299999999999</c:v>
                </c:pt>
                <c:pt idx="16082">
                  <c:v>-115.711</c:v>
                </c:pt>
                <c:pt idx="16083">
                  <c:v>-115.709</c:v>
                </c:pt>
                <c:pt idx="16084">
                  <c:v>-115.70699999999999</c:v>
                </c:pt>
                <c:pt idx="16085">
                  <c:v>-115.705</c:v>
                </c:pt>
                <c:pt idx="16086">
                  <c:v>-115.703</c:v>
                </c:pt>
                <c:pt idx="16087">
                  <c:v>-115.70099999999999</c:v>
                </c:pt>
                <c:pt idx="16088">
                  <c:v>-115.699</c:v>
                </c:pt>
                <c:pt idx="16089">
                  <c:v>-115.697</c:v>
                </c:pt>
                <c:pt idx="16090">
                  <c:v>-115.69499999999999</c:v>
                </c:pt>
                <c:pt idx="16091">
                  <c:v>-115.693</c:v>
                </c:pt>
                <c:pt idx="16092">
                  <c:v>-115.691</c:v>
                </c:pt>
                <c:pt idx="16093">
                  <c:v>-115.68899999999999</c:v>
                </c:pt>
                <c:pt idx="16094">
                  <c:v>-115.687</c:v>
                </c:pt>
                <c:pt idx="16095">
                  <c:v>-115.685</c:v>
                </c:pt>
                <c:pt idx="16096">
                  <c:v>-115.68299999999999</c:v>
                </c:pt>
                <c:pt idx="16097">
                  <c:v>-115.681</c:v>
                </c:pt>
                <c:pt idx="16098">
                  <c:v>-115.679</c:v>
                </c:pt>
                <c:pt idx="16099">
                  <c:v>-115.67699999999999</c:v>
                </c:pt>
                <c:pt idx="16100">
                  <c:v>-115.675</c:v>
                </c:pt>
                <c:pt idx="16101">
                  <c:v>-115.673</c:v>
                </c:pt>
                <c:pt idx="16102">
                  <c:v>-115.67099999999999</c:v>
                </c:pt>
                <c:pt idx="16103">
                  <c:v>-115.669</c:v>
                </c:pt>
                <c:pt idx="16104">
                  <c:v>-115.667</c:v>
                </c:pt>
                <c:pt idx="16105">
                  <c:v>-115.66499999999999</c:v>
                </c:pt>
                <c:pt idx="16106">
                  <c:v>-115.663</c:v>
                </c:pt>
                <c:pt idx="16107">
                  <c:v>-115.661</c:v>
                </c:pt>
                <c:pt idx="16108">
                  <c:v>-115.65899999999999</c:v>
                </c:pt>
                <c:pt idx="16109">
                  <c:v>-115.657</c:v>
                </c:pt>
                <c:pt idx="16110">
                  <c:v>-115.655</c:v>
                </c:pt>
                <c:pt idx="16111">
                  <c:v>-115.65299999999999</c:v>
                </c:pt>
                <c:pt idx="16112">
                  <c:v>-115.65100000000001</c:v>
                </c:pt>
                <c:pt idx="16113">
                  <c:v>-115.649</c:v>
                </c:pt>
                <c:pt idx="16114">
                  <c:v>-115.64699999999999</c:v>
                </c:pt>
                <c:pt idx="16115">
                  <c:v>-115.64500000000001</c:v>
                </c:pt>
                <c:pt idx="16116">
                  <c:v>-115.643</c:v>
                </c:pt>
                <c:pt idx="16117">
                  <c:v>-115.64099999999999</c:v>
                </c:pt>
                <c:pt idx="16118">
                  <c:v>-115.63900000000001</c:v>
                </c:pt>
                <c:pt idx="16119">
                  <c:v>-115.637</c:v>
                </c:pt>
                <c:pt idx="16120">
                  <c:v>-115.63499999999999</c:v>
                </c:pt>
                <c:pt idx="16121">
                  <c:v>-115.63300000000001</c:v>
                </c:pt>
                <c:pt idx="16122">
                  <c:v>-115.631</c:v>
                </c:pt>
                <c:pt idx="16123">
                  <c:v>-115.62899999999999</c:v>
                </c:pt>
                <c:pt idx="16124">
                  <c:v>-115.62700000000001</c:v>
                </c:pt>
                <c:pt idx="16125">
                  <c:v>-115.625</c:v>
                </c:pt>
                <c:pt idx="16126">
                  <c:v>-115.62299999999999</c:v>
                </c:pt>
                <c:pt idx="16127">
                  <c:v>-115.62100000000001</c:v>
                </c:pt>
                <c:pt idx="16128">
                  <c:v>-115.619</c:v>
                </c:pt>
                <c:pt idx="16129">
                  <c:v>-115.61699999999999</c:v>
                </c:pt>
                <c:pt idx="16130">
                  <c:v>-115.61500000000001</c:v>
                </c:pt>
                <c:pt idx="16131">
                  <c:v>-115.613</c:v>
                </c:pt>
                <c:pt idx="16132">
                  <c:v>-115.61099999999999</c:v>
                </c:pt>
                <c:pt idx="16133">
                  <c:v>-115.60900000000001</c:v>
                </c:pt>
                <c:pt idx="16134">
                  <c:v>-115.607</c:v>
                </c:pt>
                <c:pt idx="16135">
                  <c:v>-115.60499999999999</c:v>
                </c:pt>
                <c:pt idx="16136">
                  <c:v>-115.60300000000001</c:v>
                </c:pt>
                <c:pt idx="16137">
                  <c:v>-115.601</c:v>
                </c:pt>
                <c:pt idx="16138">
                  <c:v>-115.59899999999999</c:v>
                </c:pt>
                <c:pt idx="16139">
                  <c:v>-115.59700000000001</c:v>
                </c:pt>
                <c:pt idx="16140">
                  <c:v>-115.595</c:v>
                </c:pt>
                <c:pt idx="16141">
                  <c:v>-115.593</c:v>
                </c:pt>
                <c:pt idx="16142">
                  <c:v>-115.59100000000001</c:v>
                </c:pt>
                <c:pt idx="16143">
                  <c:v>-115.589</c:v>
                </c:pt>
                <c:pt idx="16144">
                  <c:v>-115.587</c:v>
                </c:pt>
                <c:pt idx="16145">
                  <c:v>-115.58500000000001</c:v>
                </c:pt>
                <c:pt idx="16146">
                  <c:v>-115.583</c:v>
                </c:pt>
                <c:pt idx="16147">
                  <c:v>-115.581</c:v>
                </c:pt>
                <c:pt idx="16148">
                  <c:v>-115.57900000000001</c:v>
                </c:pt>
                <c:pt idx="16149">
                  <c:v>-115.577</c:v>
                </c:pt>
                <c:pt idx="16150">
                  <c:v>-115.575</c:v>
                </c:pt>
                <c:pt idx="16151">
                  <c:v>-115.57300000000001</c:v>
                </c:pt>
                <c:pt idx="16152">
                  <c:v>-115.571</c:v>
                </c:pt>
                <c:pt idx="16153">
                  <c:v>-115.569</c:v>
                </c:pt>
                <c:pt idx="16154">
                  <c:v>-115.56700000000001</c:v>
                </c:pt>
                <c:pt idx="16155">
                  <c:v>-115.565</c:v>
                </c:pt>
                <c:pt idx="16156">
                  <c:v>-115.563</c:v>
                </c:pt>
                <c:pt idx="16157">
                  <c:v>-115.56100000000001</c:v>
                </c:pt>
                <c:pt idx="16158">
                  <c:v>-115.559</c:v>
                </c:pt>
                <c:pt idx="16159">
                  <c:v>-115.557</c:v>
                </c:pt>
                <c:pt idx="16160">
                  <c:v>-115.55500000000001</c:v>
                </c:pt>
                <c:pt idx="16161">
                  <c:v>-115.553</c:v>
                </c:pt>
                <c:pt idx="16162">
                  <c:v>-115.551</c:v>
                </c:pt>
                <c:pt idx="16163">
                  <c:v>-115.54900000000001</c:v>
                </c:pt>
                <c:pt idx="16164">
                  <c:v>-115.547</c:v>
                </c:pt>
                <c:pt idx="16165">
                  <c:v>-115.545</c:v>
                </c:pt>
                <c:pt idx="16166">
                  <c:v>-115.54300000000001</c:v>
                </c:pt>
                <c:pt idx="16167">
                  <c:v>-115.541</c:v>
                </c:pt>
                <c:pt idx="16168">
                  <c:v>-115.539</c:v>
                </c:pt>
                <c:pt idx="16169">
                  <c:v>-115.53700000000001</c:v>
                </c:pt>
                <c:pt idx="16170">
                  <c:v>-115.535</c:v>
                </c:pt>
                <c:pt idx="16171">
                  <c:v>-115.533</c:v>
                </c:pt>
                <c:pt idx="16172">
                  <c:v>-115.53100000000001</c:v>
                </c:pt>
                <c:pt idx="16173">
                  <c:v>-115.529</c:v>
                </c:pt>
                <c:pt idx="16174">
                  <c:v>-115.527</c:v>
                </c:pt>
                <c:pt idx="16175">
                  <c:v>-115.52500000000001</c:v>
                </c:pt>
                <c:pt idx="16176">
                  <c:v>-115.523</c:v>
                </c:pt>
                <c:pt idx="16177">
                  <c:v>-115.521</c:v>
                </c:pt>
                <c:pt idx="16178">
                  <c:v>-115.51900000000001</c:v>
                </c:pt>
                <c:pt idx="16179">
                  <c:v>-115.517</c:v>
                </c:pt>
                <c:pt idx="16180">
                  <c:v>-115.515</c:v>
                </c:pt>
                <c:pt idx="16181">
                  <c:v>-115.51300000000001</c:v>
                </c:pt>
                <c:pt idx="16182">
                  <c:v>-115.511</c:v>
                </c:pt>
                <c:pt idx="16183">
                  <c:v>-115.509</c:v>
                </c:pt>
                <c:pt idx="16184">
                  <c:v>-115.50700000000001</c:v>
                </c:pt>
                <c:pt idx="16185">
                  <c:v>-115.505</c:v>
                </c:pt>
                <c:pt idx="16186">
                  <c:v>-115.503</c:v>
                </c:pt>
                <c:pt idx="16187">
                  <c:v>-115.501</c:v>
                </c:pt>
                <c:pt idx="16188">
                  <c:v>-115.499</c:v>
                </c:pt>
                <c:pt idx="16189">
                  <c:v>-115.497</c:v>
                </c:pt>
                <c:pt idx="16190">
                  <c:v>-115.495</c:v>
                </c:pt>
                <c:pt idx="16191">
                  <c:v>-115.49299999999999</c:v>
                </c:pt>
                <c:pt idx="16192">
                  <c:v>-115.491</c:v>
                </c:pt>
                <c:pt idx="16193">
                  <c:v>-115.489</c:v>
                </c:pt>
                <c:pt idx="16194">
                  <c:v>-115.48699999999999</c:v>
                </c:pt>
                <c:pt idx="16195">
                  <c:v>-115.485</c:v>
                </c:pt>
                <c:pt idx="16196">
                  <c:v>-115.483</c:v>
                </c:pt>
                <c:pt idx="16197">
                  <c:v>-115.48099999999999</c:v>
                </c:pt>
                <c:pt idx="16198">
                  <c:v>-115.479</c:v>
                </c:pt>
                <c:pt idx="16199">
                  <c:v>-115.477</c:v>
                </c:pt>
                <c:pt idx="16200">
                  <c:v>-115.47499999999999</c:v>
                </c:pt>
                <c:pt idx="16201">
                  <c:v>-115.473</c:v>
                </c:pt>
                <c:pt idx="16202">
                  <c:v>-115.471</c:v>
                </c:pt>
                <c:pt idx="16203">
                  <c:v>-115.46899999999999</c:v>
                </c:pt>
                <c:pt idx="16204">
                  <c:v>-115.467</c:v>
                </c:pt>
                <c:pt idx="16205">
                  <c:v>-115.465</c:v>
                </c:pt>
                <c:pt idx="16206">
                  <c:v>-115.46299999999999</c:v>
                </c:pt>
                <c:pt idx="16207">
                  <c:v>-115.461</c:v>
                </c:pt>
                <c:pt idx="16208">
                  <c:v>-115.459</c:v>
                </c:pt>
                <c:pt idx="16209">
                  <c:v>-115.45699999999999</c:v>
                </c:pt>
                <c:pt idx="16210">
                  <c:v>-115.455</c:v>
                </c:pt>
                <c:pt idx="16211">
                  <c:v>-115.453</c:v>
                </c:pt>
                <c:pt idx="16212">
                  <c:v>-115.45099999999999</c:v>
                </c:pt>
                <c:pt idx="16213">
                  <c:v>-115.449</c:v>
                </c:pt>
                <c:pt idx="16214">
                  <c:v>-115.447</c:v>
                </c:pt>
                <c:pt idx="16215">
                  <c:v>-115.44499999999999</c:v>
                </c:pt>
                <c:pt idx="16216">
                  <c:v>-115.443</c:v>
                </c:pt>
                <c:pt idx="16217">
                  <c:v>-115.441</c:v>
                </c:pt>
                <c:pt idx="16218">
                  <c:v>-115.43899999999999</c:v>
                </c:pt>
                <c:pt idx="16219">
                  <c:v>-115.437</c:v>
                </c:pt>
                <c:pt idx="16220">
                  <c:v>-115.435</c:v>
                </c:pt>
                <c:pt idx="16221">
                  <c:v>-115.43299999999999</c:v>
                </c:pt>
                <c:pt idx="16222">
                  <c:v>-115.431</c:v>
                </c:pt>
                <c:pt idx="16223">
                  <c:v>-115.429</c:v>
                </c:pt>
                <c:pt idx="16224">
                  <c:v>-115.42699999999999</c:v>
                </c:pt>
                <c:pt idx="16225">
                  <c:v>-115.425</c:v>
                </c:pt>
                <c:pt idx="16226">
                  <c:v>-115.423</c:v>
                </c:pt>
                <c:pt idx="16227">
                  <c:v>-115.42099999999999</c:v>
                </c:pt>
                <c:pt idx="16228">
                  <c:v>-115.419</c:v>
                </c:pt>
                <c:pt idx="16229">
                  <c:v>-115.417</c:v>
                </c:pt>
                <c:pt idx="16230">
                  <c:v>-115.41499999999999</c:v>
                </c:pt>
                <c:pt idx="16231">
                  <c:v>-115.413</c:v>
                </c:pt>
                <c:pt idx="16232">
                  <c:v>-115.411</c:v>
                </c:pt>
                <c:pt idx="16233">
                  <c:v>-115.40899999999999</c:v>
                </c:pt>
                <c:pt idx="16234">
                  <c:v>-115.407</c:v>
                </c:pt>
                <c:pt idx="16235">
                  <c:v>-115.405</c:v>
                </c:pt>
                <c:pt idx="16236">
                  <c:v>-115.40299999999999</c:v>
                </c:pt>
                <c:pt idx="16237">
                  <c:v>-115.40100000000001</c:v>
                </c:pt>
                <c:pt idx="16238">
                  <c:v>-115.399</c:v>
                </c:pt>
                <c:pt idx="16239">
                  <c:v>-115.39699999999999</c:v>
                </c:pt>
                <c:pt idx="16240">
                  <c:v>-115.39500000000001</c:v>
                </c:pt>
                <c:pt idx="16241">
                  <c:v>-115.393</c:v>
                </c:pt>
                <c:pt idx="16242">
                  <c:v>-115.39099999999999</c:v>
                </c:pt>
                <c:pt idx="16243">
                  <c:v>-115.38900000000001</c:v>
                </c:pt>
                <c:pt idx="16244">
                  <c:v>-115.387</c:v>
                </c:pt>
                <c:pt idx="16245">
                  <c:v>-115.38499999999999</c:v>
                </c:pt>
                <c:pt idx="16246">
                  <c:v>-115.38300000000001</c:v>
                </c:pt>
                <c:pt idx="16247">
                  <c:v>-115.381</c:v>
                </c:pt>
                <c:pt idx="16248">
                  <c:v>-115.37899999999999</c:v>
                </c:pt>
                <c:pt idx="16249">
                  <c:v>-115.37700000000001</c:v>
                </c:pt>
                <c:pt idx="16250">
                  <c:v>-115.375</c:v>
                </c:pt>
                <c:pt idx="16251">
                  <c:v>-115.37299999999999</c:v>
                </c:pt>
                <c:pt idx="16252">
                  <c:v>-115.37100000000001</c:v>
                </c:pt>
                <c:pt idx="16253">
                  <c:v>-115.369</c:v>
                </c:pt>
                <c:pt idx="16254">
                  <c:v>-115.36699999999999</c:v>
                </c:pt>
                <c:pt idx="16255">
                  <c:v>-115.36500000000001</c:v>
                </c:pt>
                <c:pt idx="16256">
                  <c:v>-115.363</c:v>
                </c:pt>
                <c:pt idx="16257">
                  <c:v>-115.36099999999999</c:v>
                </c:pt>
                <c:pt idx="16258">
                  <c:v>-115.35900000000001</c:v>
                </c:pt>
                <c:pt idx="16259">
                  <c:v>-115.357</c:v>
                </c:pt>
                <c:pt idx="16260">
                  <c:v>-115.35499999999999</c:v>
                </c:pt>
                <c:pt idx="16261">
                  <c:v>-115.35300000000001</c:v>
                </c:pt>
                <c:pt idx="16262">
                  <c:v>-115.351</c:v>
                </c:pt>
                <c:pt idx="16263">
                  <c:v>-115.34899999999999</c:v>
                </c:pt>
                <c:pt idx="16264">
                  <c:v>-115.34700000000001</c:v>
                </c:pt>
                <c:pt idx="16265">
                  <c:v>-115.345</c:v>
                </c:pt>
                <c:pt idx="16266">
                  <c:v>-115.343</c:v>
                </c:pt>
                <c:pt idx="16267">
                  <c:v>-115.34100000000001</c:v>
                </c:pt>
                <c:pt idx="16268">
                  <c:v>-115.339</c:v>
                </c:pt>
                <c:pt idx="16269">
                  <c:v>-115.337</c:v>
                </c:pt>
                <c:pt idx="16270">
                  <c:v>-115.33500000000001</c:v>
                </c:pt>
                <c:pt idx="16271">
                  <c:v>-115.333</c:v>
                </c:pt>
                <c:pt idx="16272">
                  <c:v>-115.331</c:v>
                </c:pt>
                <c:pt idx="16273">
                  <c:v>-115.32900000000001</c:v>
                </c:pt>
                <c:pt idx="16274">
                  <c:v>-115.327</c:v>
                </c:pt>
                <c:pt idx="16275">
                  <c:v>-115.325</c:v>
                </c:pt>
                <c:pt idx="16276">
                  <c:v>-115.32300000000001</c:v>
                </c:pt>
                <c:pt idx="16277">
                  <c:v>-115.321</c:v>
                </c:pt>
                <c:pt idx="16278">
                  <c:v>-115.319</c:v>
                </c:pt>
                <c:pt idx="16279">
                  <c:v>-115.31700000000001</c:v>
                </c:pt>
                <c:pt idx="16280">
                  <c:v>-115.315</c:v>
                </c:pt>
                <c:pt idx="16281">
                  <c:v>-115.313</c:v>
                </c:pt>
                <c:pt idx="16282">
                  <c:v>-115.31100000000001</c:v>
                </c:pt>
                <c:pt idx="16283">
                  <c:v>-115.309</c:v>
                </c:pt>
                <c:pt idx="16284">
                  <c:v>-115.307</c:v>
                </c:pt>
                <c:pt idx="16285">
                  <c:v>-115.30500000000001</c:v>
                </c:pt>
                <c:pt idx="16286">
                  <c:v>-115.303</c:v>
                </c:pt>
                <c:pt idx="16287">
                  <c:v>-115.301</c:v>
                </c:pt>
                <c:pt idx="16288">
                  <c:v>-115.29900000000001</c:v>
                </c:pt>
                <c:pt idx="16289">
                  <c:v>-115.297</c:v>
                </c:pt>
                <c:pt idx="16290">
                  <c:v>-115.295</c:v>
                </c:pt>
                <c:pt idx="16291">
                  <c:v>-115.29300000000001</c:v>
                </c:pt>
                <c:pt idx="16292">
                  <c:v>-115.291</c:v>
                </c:pt>
                <c:pt idx="16293">
                  <c:v>-115.289</c:v>
                </c:pt>
                <c:pt idx="16294">
                  <c:v>-115.28700000000001</c:v>
                </c:pt>
                <c:pt idx="16295">
                  <c:v>-115.285</c:v>
                </c:pt>
                <c:pt idx="16296">
                  <c:v>-115.283</c:v>
                </c:pt>
                <c:pt idx="16297">
                  <c:v>-115.28100000000001</c:v>
                </c:pt>
                <c:pt idx="16298">
                  <c:v>-115.279</c:v>
                </c:pt>
                <c:pt idx="16299">
                  <c:v>-115.277</c:v>
                </c:pt>
                <c:pt idx="16300">
                  <c:v>-115.27500000000001</c:v>
                </c:pt>
                <c:pt idx="16301">
                  <c:v>-115.273</c:v>
                </c:pt>
                <c:pt idx="16302">
                  <c:v>-115.271</c:v>
                </c:pt>
                <c:pt idx="16303">
                  <c:v>-115.26900000000001</c:v>
                </c:pt>
                <c:pt idx="16304">
                  <c:v>-115.267</c:v>
                </c:pt>
                <c:pt idx="16305">
                  <c:v>-115.265</c:v>
                </c:pt>
                <c:pt idx="16306">
                  <c:v>-115.26300000000001</c:v>
                </c:pt>
                <c:pt idx="16307">
                  <c:v>-115.261</c:v>
                </c:pt>
                <c:pt idx="16308">
                  <c:v>-115.259</c:v>
                </c:pt>
                <c:pt idx="16309">
                  <c:v>-115.25700000000001</c:v>
                </c:pt>
                <c:pt idx="16310">
                  <c:v>-115.255</c:v>
                </c:pt>
                <c:pt idx="16311">
                  <c:v>-115.253</c:v>
                </c:pt>
                <c:pt idx="16312">
                  <c:v>-115.251</c:v>
                </c:pt>
                <c:pt idx="16313">
                  <c:v>-115.249</c:v>
                </c:pt>
                <c:pt idx="16314">
                  <c:v>-115.247</c:v>
                </c:pt>
                <c:pt idx="16315">
                  <c:v>-115.245</c:v>
                </c:pt>
                <c:pt idx="16316">
                  <c:v>-115.24299999999999</c:v>
                </c:pt>
                <c:pt idx="16317">
                  <c:v>-115.241</c:v>
                </c:pt>
                <c:pt idx="16318">
                  <c:v>-115.239</c:v>
                </c:pt>
                <c:pt idx="16319">
                  <c:v>-115.23699999999999</c:v>
                </c:pt>
                <c:pt idx="16320">
                  <c:v>-115.235</c:v>
                </c:pt>
                <c:pt idx="16321">
                  <c:v>-115.233</c:v>
                </c:pt>
                <c:pt idx="16322">
                  <c:v>-115.23099999999999</c:v>
                </c:pt>
                <c:pt idx="16323">
                  <c:v>-115.229</c:v>
                </c:pt>
                <c:pt idx="16324">
                  <c:v>-115.227</c:v>
                </c:pt>
                <c:pt idx="16325">
                  <c:v>-115.22499999999999</c:v>
                </c:pt>
                <c:pt idx="16326">
                  <c:v>-115.223</c:v>
                </c:pt>
                <c:pt idx="16327">
                  <c:v>-115.221</c:v>
                </c:pt>
                <c:pt idx="16328">
                  <c:v>-115.21899999999999</c:v>
                </c:pt>
                <c:pt idx="16329">
                  <c:v>-115.217</c:v>
                </c:pt>
                <c:pt idx="16330">
                  <c:v>-115.215</c:v>
                </c:pt>
                <c:pt idx="16331">
                  <c:v>-115.21299999999999</c:v>
                </c:pt>
                <c:pt idx="16332">
                  <c:v>-115.211</c:v>
                </c:pt>
                <c:pt idx="16333">
                  <c:v>-115.209</c:v>
                </c:pt>
                <c:pt idx="16334">
                  <c:v>-115.20699999999999</c:v>
                </c:pt>
                <c:pt idx="16335">
                  <c:v>-115.205</c:v>
                </c:pt>
                <c:pt idx="16336">
                  <c:v>-115.203</c:v>
                </c:pt>
                <c:pt idx="16337">
                  <c:v>-115.20099999999999</c:v>
                </c:pt>
                <c:pt idx="16338">
                  <c:v>-115.199</c:v>
                </c:pt>
                <c:pt idx="16339">
                  <c:v>-115.197</c:v>
                </c:pt>
                <c:pt idx="16340">
                  <c:v>-115.19499999999999</c:v>
                </c:pt>
                <c:pt idx="16341">
                  <c:v>-115.193</c:v>
                </c:pt>
                <c:pt idx="16342">
                  <c:v>-115.191</c:v>
                </c:pt>
                <c:pt idx="16343">
                  <c:v>-115.18899999999999</c:v>
                </c:pt>
                <c:pt idx="16344">
                  <c:v>-115.187</c:v>
                </c:pt>
                <c:pt idx="16345">
                  <c:v>-115.185</c:v>
                </c:pt>
                <c:pt idx="16346">
                  <c:v>-115.18299999999999</c:v>
                </c:pt>
                <c:pt idx="16347">
                  <c:v>-115.181</c:v>
                </c:pt>
                <c:pt idx="16348">
                  <c:v>-115.179</c:v>
                </c:pt>
                <c:pt idx="16349">
                  <c:v>-115.17699999999999</c:v>
                </c:pt>
                <c:pt idx="16350">
                  <c:v>-115.175</c:v>
                </c:pt>
                <c:pt idx="16351">
                  <c:v>-115.173</c:v>
                </c:pt>
                <c:pt idx="16352">
                  <c:v>-115.17099999999999</c:v>
                </c:pt>
                <c:pt idx="16353">
                  <c:v>-115.169</c:v>
                </c:pt>
                <c:pt idx="16354">
                  <c:v>-115.167</c:v>
                </c:pt>
                <c:pt idx="16355">
                  <c:v>-115.16499999999999</c:v>
                </c:pt>
                <c:pt idx="16356">
                  <c:v>-115.163</c:v>
                </c:pt>
                <c:pt idx="16357">
                  <c:v>-115.161</c:v>
                </c:pt>
                <c:pt idx="16358">
                  <c:v>-115.15899999999999</c:v>
                </c:pt>
                <c:pt idx="16359">
                  <c:v>-115.157</c:v>
                </c:pt>
                <c:pt idx="16360">
                  <c:v>-115.155</c:v>
                </c:pt>
                <c:pt idx="16361">
                  <c:v>-115.15299999999999</c:v>
                </c:pt>
                <c:pt idx="16362">
                  <c:v>-115.15100000000001</c:v>
                </c:pt>
                <c:pt idx="16363">
                  <c:v>-115.149</c:v>
                </c:pt>
                <c:pt idx="16364">
                  <c:v>-115.14699999999999</c:v>
                </c:pt>
                <c:pt idx="16365">
                  <c:v>-115.14500000000001</c:v>
                </c:pt>
                <c:pt idx="16366">
                  <c:v>-115.143</c:v>
                </c:pt>
                <c:pt idx="16367">
                  <c:v>-115.14099999999999</c:v>
                </c:pt>
                <c:pt idx="16368">
                  <c:v>-115.13900000000001</c:v>
                </c:pt>
                <c:pt idx="16369">
                  <c:v>-115.137</c:v>
                </c:pt>
                <c:pt idx="16370">
                  <c:v>-115.13499999999999</c:v>
                </c:pt>
                <c:pt idx="16371">
                  <c:v>-115.13300000000001</c:v>
                </c:pt>
                <c:pt idx="16372">
                  <c:v>-115.131</c:v>
                </c:pt>
                <c:pt idx="16373">
                  <c:v>-115.12899999999999</c:v>
                </c:pt>
                <c:pt idx="16374">
                  <c:v>-115.12700000000001</c:v>
                </c:pt>
                <c:pt idx="16375">
                  <c:v>-115.125</c:v>
                </c:pt>
                <c:pt idx="16376">
                  <c:v>-115.12299999999999</c:v>
                </c:pt>
                <c:pt idx="16377">
                  <c:v>-115.12100000000001</c:v>
                </c:pt>
                <c:pt idx="16378">
                  <c:v>-115.119</c:v>
                </c:pt>
                <c:pt idx="16379">
                  <c:v>-115.11699999999999</c:v>
                </c:pt>
                <c:pt idx="16380">
                  <c:v>-115.11500000000001</c:v>
                </c:pt>
                <c:pt idx="16381">
                  <c:v>-115.113</c:v>
                </c:pt>
                <c:pt idx="16382">
                  <c:v>-115.11099999999999</c:v>
                </c:pt>
                <c:pt idx="16383">
                  <c:v>-115.10900000000001</c:v>
                </c:pt>
                <c:pt idx="16384">
                  <c:v>-115.107</c:v>
                </c:pt>
                <c:pt idx="16385">
                  <c:v>-115.10499999999999</c:v>
                </c:pt>
                <c:pt idx="16386">
                  <c:v>-115.10300000000001</c:v>
                </c:pt>
                <c:pt idx="16387">
                  <c:v>-115.101</c:v>
                </c:pt>
                <c:pt idx="16388">
                  <c:v>-115.09899999999999</c:v>
                </c:pt>
                <c:pt idx="16389">
                  <c:v>-115.09700000000001</c:v>
                </c:pt>
                <c:pt idx="16390">
                  <c:v>-115.095</c:v>
                </c:pt>
                <c:pt idx="16391">
                  <c:v>-115.093</c:v>
                </c:pt>
                <c:pt idx="16392">
                  <c:v>-115.09100000000001</c:v>
                </c:pt>
                <c:pt idx="16393">
                  <c:v>-115.089</c:v>
                </c:pt>
                <c:pt idx="16394">
                  <c:v>-115.087</c:v>
                </c:pt>
                <c:pt idx="16395">
                  <c:v>-115.08500000000001</c:v>
                </c:pt>
                <c:pt idx="16396">
                  <c:v>-115.083</c:v>
                </c:pt>
                <c:pt idx="16397">
                  <c:v>-115.081</c:v>
                </c:pt>
                <c:pt idx="16398">
                  <c:v>-115.07900000000001</c:v>
                </c:pt>
                <c:pt idx="16399">
                  <c:v>-115.077</c:v>
                </c:pt>
                <c:pt idx="16400">
                  <c:v>-115.075</c:v>
                </c:pt>
                <c:pt idx="16401">
                  <c:v>-115.07300000000001</c:v>
                </c:pt>
                <c:pt idx="16402">
                  <c:v>-115.071</c:v>
                </c:pt>
                <c:pt idx="16403">
                  <c:v>-115.069</c:v>
                </c:pt>
                <c:pt idx="16404">
                  <c:v>-115.06700000000001</c:v>
                </c:pt>
                <c:pt idx="16405">
                  <c:v>-115.065</c:v>
                </c:pt>
                <c:pt idx="16406">
                  <c:v>-115.063</c:v>
                </c:pt>
                <c:pt idx="16407">
                  <c:v>-115.06100000000001</c:v>
                </c:pt>
                <c:pt idx="16408">
                  <c:v>-115.059</c:v>
                </c:pt>
                <c:pt idx="16409">
                  <c:v>-115.057</c:v>
                </c:pt>
                <c:pt idx="16410">
                  <c:v>-115.05500000000001</c:v>
                </c:pt>
                <c:pt idx="16411">
                  <c:v>-115.053</c:v>
                </c:pt>
                <c:pt idx="16412">
                  <c:v>-115.051</c:v>
                </c:pt>
                <c:pt idx="16413">
                  <c:v>-115.04900000000001</c:v>
                </c:pt>
                <c:pt idx="16414">
                  <c:v>-115.047</c:v>
                </c:pt>
                <c:pt idx="16415">
                  <c:v>-115.045</c:v>
                </c:pt>
                <c:pt idx="16416">
                  <c:v>-115.04300000000001</c:v>
                </c:pt>
                <c:pt idx="16417">
                  <c:v>-115.041</c:v>
                </c:pt>
                <c:pt idx="16418">
                  <c:v>-115.039</c:v>
                </c:pt>
                <c:pt idx="16419">
                  <c:v>-115.03700000000001</c:v>
                </c:pt>
                <c:pt idx="16420">
                  <c:v>-115.035</c:v>
                </c:pt>
                <c:pt idx="16421">
                  <c:v>-115.033</c:v>
                </c:pt>
                <c:pt idx="16422">
                  <c:v>-115.03100000000001</c:v>
                </c:pt>
                <c:pt idx="16423">
                  <c:v>-115.029</c:v>
                </c:pt>
                <c:pt idx="16424">
                  <c:v>-115.027</c:v>
                </c:pt>
                <c:pt idx="16425">
                  <c:v>-115.02500000000001</c:v>
                </c:pt>
                <c:pt idx="16426">
                  <c:v>-115.023</c:v>
                </c:pt>
                <c:pt idx="16427">
                  <c:v>-115.021</c:v>
                </c:pt>
                <c:pt idx="16428">
                  <c:v>-115.01900000000001</c:v>
                </c:pt>
                <c:pt idx="16429">
                  <c:v>-115.017</c:v>
                </c:pt>
                <c:pt idx="16430">
                  <c:v>-115.015</c:v>
                </c:pt>
                <c:pt idx="16431">
                  <c:v>-115.01300000000001</c:v>
                </c:pt>
                <c:pt idx="16432">
                  <c:v>-115.011</c:v>
                </c:pt>
                <c:pt idx="16433">
                  <c:v>-115.009</c:v>
                </c:pt>
                <c:pt idx="16434">
                  <c:v>-115.00700000000001</c:v>
                </c:pt>
                <c:pt idx="16435">
                  <c:v>-115.005</c:v>
                </c:pt>
                <c:pt idx="16436">
                  <c:v>-115.003</c:v>
                </c:pt>
                <c:pt idx="16437">
                  <c:v>-115.001</c:v>
                </c:pt>
                <c:pt idx="16438">
                  <c:v>-114.999</c:v>
                </c:pt>
                <c:pt idx="16439">
                  <c:v>-114.997</c:v>
                </c:pt>
                <c:pt idx="16440">
                  <c:v>-114.995</c:v>
                </c:pt>
                <c:pt idx="16441">
                  <c:v>-114.99299999999999</c:v>
                </c:pt>
                <c:pt idx="16442">
                  <c:v>-114.991</c:v>
                </c:pt>
                <c:pt idx="16443">
                  <c:v>-114.989</c:v>
                </c:pt>
                <c:pt idx="16444">
                  <c:v>-114.98699999999999</c:v>
                </c:pt>
                <c:pt idx="16445">
                  <c:v>-114.985</c:v>
                </c:pt>
                <c:pt idx="16446">
                  <c:v>-114.983</c:v>
                </c:pt>
                <c:pt idx="16447">
                  <c:v>-114.98099999999999</c:v>
                </c:pt>
                <c:pt idx="16448">
                  <c:v>-114.979</c:v>
                </c:pt>
                <c:pt idx="16449">
                  <c:v>-114.977</c:v>
                </c:pt>
                <c:pt idx="16450">
                  <c:v>-114.97499999999999</c:v>
                </c:pt>
                <c:pt idx="16451">
                  <c:v>-114.973</c:v>
                </c:pt>
                <c:pt idx="16452">
                  <c:v>-114.971</c:v>
                </c:pt>
                <c:pt idx="16453">
                  <c:v>-114.96899999999999</c:v>
                </c:pt>
                <c:pt idx="16454">
                  <c:v>-114.967</c:v>
                </c:pt>
                <c:pt idx="16455">
                  <c:v>-114.965</c:v>
                </c:pt>
                <c:pt idx="16456">
                  <c:v>-114.96299999999999</c:v>
                </c:pt>
                <c:pt idx="16457">
                  <c:v>-114.961</c:v>
                </c:pt>
                <c:pt idx="16458">
                  <c:v>-114.959</c:v>
                </c:pt>
                <c:pt idx="16459">
                  <c:v>-114.95699999999999</c:v>
                </c:pt>
                <c:pt idx="16460">
                  <c:v>-114.955</c:v>
                </c:pt>
                <c:pt idx="16461">
                  <c:v>-114.953</c:v>
                </c:pt>
                <c:pt idx="16462">
                  <c:v>-114.95099999999999</c:v>
                </c:pt>
                <c:pt idx="16463">
                  <c:v>-114.949</c:v>
                </c:pt>
                <c:pt idx="16464">
                  <c:v>-114.947</c:v>
                </c:pt>
                <c:pt idx="16465">
                  <c:v>-114.94499999999999</c:v>
                </c:pt>
                <c:pt idx="16466">
                  <c:v>-114.943</c:v>
                </c:pt>
                <c:pt idx="16467">
                  <c:v>-114.941</c:v>
                </c:pt>
                <c:pt idx="16468">
                  <c:v>-114.93899999999999</c:v>
                </c:pt>
                <c:pt idx="16469">
                  <c:v>-114.937</c:v>
                </c:pt>
                <c:pt idx="16470">
                  <c:v>-114.935</c:v>
                </c:pt>
                <c:pt idx="16471">
                  <c:v>-114.93299999999999</c:v>
                </c:pt>
                <c:pt idx="16472">
                  <c:v>-114.931</c:v>
                </c:pt>
                <c:pt idx="16473">
                  <c:v>-114.929</c:v>
                </c:pt>
                <c:pt idx="16474">
                  <c:v>-114.92699999999999</c:v>
                </c:pt>
                <c:pt idx="16475">
                  <c:v>-114.925</c:v>
                </c:pt>
                <c:pt idx="16476">
                  <c:v>-114.923</c:v>
                </c:pt>
                <c:pt idx="16477">
                  <c:v>-114.92099999999999</c:v>
                </c:pt>
                <c:pt idx="16478">
                  <c:v>-114.919</c:v>
                </c:pt>
                <c:pt idx="16479">
                  <c:v>-114.917</c:v>
                </c:pt>
                <c:pt idx="16480">
                  <c:v>-114.91499999999999</c:v>
                </c:pt>
                <c:pt idx="16481">
                  <c:v>-114.913</c:v>
                </c:pt>
                <c:pt idx="16482">
                  <c:v>-114.911</c:v>
                </c:pt>
                <c:pt idx="16483">
                  <c:v>-114.90899999999999</c:v>
                </c:pt>
                <c:pt idx="16484">
                  <c:v>-114.907</c:v>
                </c:pt>
                <c:pt idx="16485">
                  <c:v>-114.905</c:v>
                </c:pt>
                <c:pt idx="16486">
                  <c:v>-114.90299999999999</c:v>
                </c:pt>
                <c:pt idx="16487">
                  <c:v>-114.90100000000001</c:v>
                </c:pt>
                <c:pt idx="16488">
                  <c:v>-114.899</c:v>
                </c:pt>
                <c:pt idx="16489">
                  <c:v>-114.89699999999999</c:v>
                </c:pt>
                <c:pt idx="16490">
                  <c:v>-114.89500000000001</c:v>
                </c:pt>
                <c:pt idx="16491">
                  <c:v>-114.893</c:v>
                </c:pt>
                <c:pt idx="16492">
                  <c:v>-114.89099999999999</c:v>
                </c:pt>
                <c:pt idx="16493">
                  <c:v>-114.88900000000001</c:v>
                </c:pt>
                <c:pt idx="16494">
                  <c:v>-114.887</c:v>
                </c:pt>
                <c:pt idx="16495">
                  <c:v>-114.88499999999999</c:v>
                </c:pt>
                <c:pt idx="16496">
                  <c:v>-114.88300000000001</c:v>
                </c:pt>
                <c:pt idx="16497">
                  <c:v>-114.881</c:v>
                </c:pt>
                <c:pt idx="16498">
                  <c:v>-114.87899999999999</c:v>
                </c:pt>
                <c:pt idx="16499">
                  <c:v>-114.87700000000001</c:v>
                </c:pt>
                <c:pt idx="16500">
                  <c:v>-114.875</c:v>
                </c:pt>
                <c:pt idx="16501">
                  <c:v>-114.87299999999999</c:v>
                </c:pt>
                <c:pt idx="16502">
                  <c:v>-114.87100000000001</c:v>
                </c:pt>
                <c:pt idx="16503">
                  <c:v>-114.869</c:v>
                </c:pt>
                <c:pt idx="16504">
                  <c:v>-114.86699999999999</c:v>
                </c:pt>
                <c:pt idx="16505">
                  <c:v>-114.86500000000001</c:v>
                </c:pt>
                <c:pt idx="16506">
                  <c:v>-114.863</c:v>
                </c:pt>
                <c:pt idx="16507">
                  <c:v>-114.86099999999999</c:v>
                </c:pt>
                <c:pt idx="16508">
                  <c:v>-114.85900000000001</c:v>
                </c:pt>
                <c:pt idx="16509">
                  <c:v>-114.857</c:v>
                </c:pt>
                <c:pt idx="16510">
                  <c:v>-114.85499999999999</c:v>
                </c:pt>
                <c:pt idx="16511">
                  <c:v>-114.85300000000001</c:v>
                </c:pt>
                <c:pt idx="16512">
                  <c:v>-114.851</c:v>
                </c:pt>
                <c:pt idx="16513">
                  <c:v>-114.84899999999999</c:v>
                </c:pt>
                <c:pt idx="16514">
                  <c:v>-114.84700000000001</c:v>
                </c:pt>
                <c:pt idx="16515">
                  <c:v>-114.845</c:v>
                </c:pt>
                <c:pt idx="16516">
                  <c:v>-114.843</c:v>
                </c:pt>
                <c:pt idx="16517">
                  <c:v>-114.84100000000001</c:v>
                </c:pt>
                <c:pt idx="16518">
                  <c:v>-114.839</c:v>
                </c:pt>
                <c:pt idx="16519">
                  <c:v>-114.837</c:v>
                </c:pt>
                <c:pt idx="16520">
                  <c:v>-114.83500000000001</c:v>
                </c:pt>
                <c:pt idx="16521">
                  <c:v>-114.833</c:v>
                </c:pt>
                <c:pt idx="16522">
                  <c:v>-114.831</c:v>
                </c:pt>
                <c:pt idx="16523">
                  <c:v>-114.82900000000001</c:v>
                </c:pt>
                <c:pt idx="16524">
                  <c:v>-114.827</c:v>
                </c:pt>
                <c:pt idx="16525">
                  <c:v>-114.825</c:v>
                </c:pt>
                <c:pt idx="16526">
                  <c:v>-114.82300000000001</c:v>
                </c:pt>
                <c:pt idx="16527">
                  <c:v>-114.821</c:v>
                </c:pt>
                <c:pt idx="16528">
                  <c:v>-114.819</c:v>
                </c:pt>
                <c:pt idx="16529">
                  <c:v>-114.81700000000001</c:v>
                </c:pt>
                <c:pt idx="16530">
                  <c:v>-114.815</c:v>
                </c:pt>
                <c:pt idx="16531">
                  <c:v>-114.813</c:v>
                </c:pt>
                <c:pt idx="16532">
                  <c:v>-114.81100000000001</c:v>
                </c:pt>
                <c:pt idx="16533">
                  <c:v>-114.809</c:v>
                </c:pt>
                <c:pt idx="16534">
                  <c:v>-114.807</c:v>
                </c:pt>
                <c:pt idx="16535">
                  <c:v>-114.80500000000001</c:v>
                </c:pt>
                <c:pt idx="16536">
                  <c:v>-114.803</c:v>
                </c:pt>
                <c:pt idx="16537">
                  <c:v>-114.801</c:v>
                </c:pt>
                <c:pt idx="16538">
                  <c:v>-114.79900000000001</c:v>
                </c:pt>
                <c:pt idx="16539">
                  <c:v>-114.797</c:v>
                </c:pt>
                <c:pt idx="16540">
                  <c:v>-114.795</c:v>
                </c:pt>
                <c:pt idx="16541">
                  <c:v>-114.79300000000001</c:v>
                </c:pt>
                <c:pt idx="16542">
                  <c:v>-114.791</c:v>
                </c:pt>
                <c:pt idx="16543">
                  <c:v>-114.789</c:v>
                </c:pt>
                <c:pt idx="16544">
                  <c:v>-114.78700000000001</c:v>
                </c:pt>
                <c:pt idx="16545">
                  <c:v>-114.785</c:v>
                </c:pt>
                <c:pt idx="16546">
                  <c:v>-114.783</c:v>
                </c:pt>
                <c:pt idx="16547">
                  <c:v>-114.78100000000001</c:v>
                </c:pt>
                <c:pt idx="16548">
                  <c:v>-114.779</c:v>
                </c:pt>
                <c:pt idx="16549">
                  <c:v>-114.777</c:v>
                </c:pt>
                <c:pt idx="16550">
                  <c:v>-114.77500000000001</c:v>
                </c:pt>
                <c:pt idx="16551">
                  <c:v>-114.773</c:v>
                </c:pt>
                <c:pt idx="16552">
                  <c:v>-114.771</c:v>
                </c:pt>
                <c:pt idx="16553">
                  <c:v>-114.76900000000001</c:v>
                </c:pt>
                <c:pt idx="16554">
                  <c:v>-114.767</c:v>
                </c:pt>
                <c:pt idx="16555">
                  <c:v>-114.765</c:v>
                </c:pt>
                <c:pt idx="16556">
                  <c:v>-114.76300000000001</c:v>
                </c:pt>
                <c:pt idx="16557">
                  <c:v>-114.761</c:v>
                </c:pt>
                <c:pt idx="16558">
                  <c:v>-114.759</c:v>
                </c:pt>
                <c:pt idx="16559">
                  <c:v>-114.75700000000001</c:v>
                </c:pt>
                <c:pt idx="16560">
                  <c:v>-114.755</c:v>
                </c:pt>
                <c:pt idx="16561">
                  <c:v>-114.753</c:v>
                </c:pt>
                <c:pt idx="16562">
                  <c:v>-114.751</c:v>
                </c:pt>
                <c:pt idx="16563">
                  <c:v>-114.749</c:v>
                </c:pt>
                <c:pt idx="16564">
                  <c:v>-114.747</c:v>
                </c:pt>
                <c:pt idx="16565">
                  <c:v>-114.745</c:v>
                </c:pt>
                <c:pt idx="16566">
                  <c:v>-114.74299999999999</c:v>
                </c:pt>
                <c:pt idx="16567">
                  <c:v>-114.741</c:v>
                </c:pt>
                <c:pt idx="16568">
                  <c:v>-114.739</c:v>
                </c:pt>
                <c:pt idx="16569">
                  <c:v>-114.73699999999999</c:v>
                </c:pt>
                <c:pt idx="16570">
                  <c:v>-114.735</c:v>
                </c:pt>
                <c:pt idx="16571">
                  <c:v>-114.733</c:v>
                </c:pt>
                <c:pt idx="16572">
                  <c:v>-114.73099999999999</c:v>
                </c:pt>
                <c:pt idx="16573">
                  <c:v>-114.729</c:v>
                </c:pt>
                <c:pt idx="16574">
                  <c:v>-114.727</c:v>
                </c:pt>
                <c:pt idx="16575">
                  <c:v>-114.72499999999999</c:v>
                </c:pt>
                <c:pt idx="16576">
                  <c:v>-114.723</c:v>
                </c:pt>
                <c:pt idx="16577">
                  <c:v>-114.721</c:v>
                </c:pt>
                <c:pt idx="16578">
                  <c:v>-114.71899999999999</c:v>
                </c:pt>
                <c:pt idx="16579">
                  <c:v>-114.717</c:v>
                </c:pt>
                <c:pt idx="16580">
                  <c:v>-114.715</c:v>
                </c:pt>
                <c:pt idx="16581">
                  <c:v>-114.71299999999999</c:v>
                </c:pt>
                <c:pt idx="16582">
                  <c:v>-114.711</c:v>
                </c:pt>
                <c:pt idx="16583">
                  <c:v>-114.709</c:v>
                </c:pt>
                <c:pt idx="16584">
                  <c:v>-114.70699999999999</c:v>
                </c:pt>
                <c:pt idx="16585">
                  <c:v>-114.705</c:v>
                </c:pt>
                <c:pt idx="16586">
                  <c:v>-114.703</c:v>
                </c:pt>
                <c:pt idx="16587">
                  <c:v>-114.70099999999999</c:v>
                </c:pt>
                <c:pt idx="16588">
                  <c:v>-114.699</c:v>
                </c:pt>
                <c:pt idx="16589">
                  <c:v>-114.697</c:v>
                </c:pt>
                <c:pt idx="16590">
                  <c:v>-114.69499999999999</c:v>
                </c:pt>
                <c:pt idx="16591">
                  <c:v>-114.693</c:v>
                </c:pt>
                <c:pt idx="16592">
                  <c:v>-114.691</c:v>
                </c:pt>
                <c:pt idx="16593">
                  <c:v>-114.68899999999999</c:v>
                </c:pt>
                <c:pt idx="16594">
                  <c:v>-114.687</c:v>
                </c:pt>
                <c:pt idx="16595">
                  <c:v>-114.685</c:v>
                </c:pt>
                <c:pt idx="16596">
                  <c:v>-114.68299999999999</c:v>
                </c:pt>
                <c:pt idx="16597">
                  <c:v>-114.681</c:v>
                </c:pt>
                <c:pt idx="16598">
                  <c:v>-114.679</c:v>
                </c:pt>
                <c:pt idx="16599">
                  <c:v>-114.67699999999999</c:v>
                </c:pt>
                <c:pt idx="16600">
                  <c:v>-114.675</c:v>
                </c:pt>
                <c:pt idx="16601">
                  <c:v>-114.673</c:v>
                </c:pt>
                <c:pt idx="16602">
                  <c:v>-114.67099999999999</c:v>
                </c:pt>
                <c:pt idx="16603">
                  <c:v>-114.669</c:v>
                </c:pt>
                <c:pt idx="16604">
                  <c:v>-114.667</c:v>
                </c:pt>
                <c:pt idx="16605">
                  <c:v>-114.66499999999999</c:v>
                </c:pt>
                <c:pt idx="16606">
                  <c:v>-114.663</c:v>
                </c:pt>
                <c:pt idx="16607">
                  <c:v>-114.661</c:v>
                </c:pt>
                <c:pt idx="16608">
                  <c:v>-114.65899999999999</c:v>
                </c:pt>
                <c:pt idx="16609">
                  <c:v>-114.657</c:v>
                </c:pt>
                <c:pt idx="16610">
                  <c:v>-114.655</c:v>
                </c:pt>
                <c:pt idx="16611">
                  <c:v>-114.65299999999999</c:v>
                </c:pt>
                <c:pt idx="16612">
                  <c:v>-114.65100000000001</c:v>
                </c:pt>
                <c:pt idx="16613">
                  <c:v>-114.649</c:v>
                </c:pt>
                <c:pt idx="16614">
                  <c:v>-114.64699999999999</c:v>
                </c:pt>
                <c:pt idx="16615">
                  <c:v>-114.64500000000001</c:v>
                </c:pt>
                <c:pt idx="16616">
                  <c:v>-114.643</c:v>
                </c:pt>
                <c:pt idx="16617">
                  <c:v>-114.64099999999999</c:v>
                </c:pt>
                <c:pt idx="16618">
                  <c:v>-114.63900000000001</c:v>
                </c:pt>
                <c:pt idx="16619">
                  <c:v>-114.637</c:v>
                </c:pt>
                <c:pt idx="16620">
                  <c:v>-114.63499999999999</c:v>
                </c:pt>
                <c:pt idx="16621">
                  <c:v>-114.63300000000001</c:v>
                </c:pt>
                <c:pt idx="16622">
                  <c:v>-114.631</c:v>
                </c:pt>
                <c:pt idx="16623">
                  <c:v>-114.62899999999999</c:v>
                </c:pt>
                <c:pt idx="16624">
                  <c:v>-114.62700000000001</c:v>
                </c:pt>
                <c:pt idx="16625">
                  <c:v>-114.625</c:v>
                </c:pt>
                <c:pt idx="16626">
                  <c:v>-114.62299999999999</c:v>
                </c:pt>
                <c:pt idx="16627">
                  <c:v>-114.62100000000001</c:v>
                </c:pt>
                <c:pt idx="16628">
                  <c:v>-114.619</c:v>
                </c:pt>
                <c:pt idx="16629">
                  <c:v>-114.61699999999999</c:v>
                </c:pt>
                <c:pt idx="16630">
                  <c:v>-114.61500000000001</c:v>
                </c:pt>
                <c:pt idx="16631">
                  <c:v>-114.613</c:v>
                </c:pt>
                <c:pt idx="16632">
                  <c:v>-114.61099999999999</c:v>
                </c:pt>
                <c:pt idx="16633">
                  <c:v>-114.60900000000001</c:v>
                </c:pt>
                <c:pt idx="16634">
                  <c:v>-114.607</c:v>
                </c:pt>
                <c:pt idx="16635">
                  <c:v>-114.60499999999999</c:v>
                </c:pt>
                <c:pt idx="16636">
                  <c:v>-114.60300000000001</c:v>
                </c:pt>
                <c:pt idx="16637">
                  <c:v>-114.601</c:v>
                </c:pt>
                <c:pt idx="16638">
                  <c:v>-114.59899999999999</c:v>
                </c:pt>
                <c:pt idx="16639">
                  <c:v>-114.59700000000001</c:v>
                </c:pt>
                <c:pt idx="16640">
                  <c:v>-114.595</c:v>
                </c:pt>
                <c:pt idx="16641">
                  <c:v>-114.593</c:v>
                </c:pt>
                <c:pt idx="16642">
                  <c:v>-114.59100000000001</c:v>
                </c:pt>
                <c:pt idx="16643">
                  <c:v>-114.589</c:v>
                </c:pt>
                <c:pt idx="16644">
                  <c:v>-114.587</c:v>
                </c:pt>
                <c:pt idx="16645">
                  <c:v>-114.58500000000001</c:v>
                </c:pt>
                <c:pt idx="16646">
                  <c:v>-114.583</c:v>
                </c:pt>
                <c:pt idx="16647">
                  <c:v>-114.581</c:v>
                </c:pt>
                <c:pt idx="16648">
                  <c:v>-114.57900000000001</c:v>
                </c:pt>
                <c:pt idx="16649">
                  <c:v>-114.577</c:v>
                </c:pt>
                <c:pt idx="16650">
                  <c:v>-114.575</c:v>
                </c:pt>
                <c:pt idx="16651">
                  <c:v>-114.57300000000001</c:v>
                </c:pt>
                <c:pt idx="16652">
                  <c:v>-114.571</c:v>
                </c:pt>
                <c:pt idx="16653">
                  <c:v>-114.569</c:v>
                </c:pt>
                <c:pt idx="16654">
                  <c:v>-114.56700000000001</c:v>
                </c:pt>
                <c:pt idx="16655">
                  <c:v>-114.565</c:v>
                </c:pt>
                <c:pt idx="16656">
                  <c:v>-114.563</c:v>
                </c:pt>
                <c:pt idx="16657">
                  <c:v>-114.56100000000001</c:v>
                </c:pt>
                <c:pt idx="16658">
                  <c:v>-114.559</c:v>
                </c:pt>
                <c:pt idx="16659">
                  <c:v>-114.557</c:v>
                </c:pt>
                <c:pt idx="16660">
                  <c:v>-114.55500000000001</c:v>
                </c:pt>
                <c:pt idx="16661">
                  <c:v>-114.553</c:v>
                </c:pt>
                <c:pt idx="16662">
                  <c:v>-114.551</c:v>
                </c:pt>
                <c:pt idx="16663">
                  <c:v>-114.54900000000001</c:v>
                </c:pt>
                <c:pt idx="16664">
                  <c:v>-114.547</c:v>
                </c:pt>
                <c:pt idx="16665">
                  <c:v>-114.545</c:v>
                </c:pt>
                <c:pt idx="16666">
                  <c:v>-114.54300000000001</c:v>
                </c:pt>
                <c:pt idx="16667">
                  <c:v>-114.541</c:v>
                </c:pt>
                <c:pt idx="16668">
                  <c:v>-114.539</c:v>
                </c:pt>
                <c:pt idx="16669">
                  <c:v>-114.53700000000001</c:v>
                </c:pt>
                <c:pt idx="16670">
                  <c:v>-114.535</c:v>
                </c:pt>
                <c:pt idx="16671">
                  <c:v>-114.533</c:v>
                </c:pt>
                <c:pt idx="16672">
                  <c:v>-114.53100000000001</c:v>
                </c:pt>
                <c:pt idx="16673">
                  <c:v>-114.529</c:v>
                </c:pt>
                <c:pt idx="16674">
                  <c:v>-114.527</c:v>
                </c:pt>
                <c:pt idx="16675">
                  <c:v>-114.52500000000001</c:v>
                </c:pt>
                <c:pt idx="16676">
                  <c:v>-114.523</c:v>
                </c:pt>
                <c:pt idx="16677">
                  <c:v>-114.521</c:v>
                </c:pt>
                <c:pt idx="16678">
                  <c:v>-114.51900000000001</c:v>
                </c:pt>
                <c:pt idx="16679">
                  <c:v>-114.517</c:v>
                </c:pt>
                <c:pt idx="16680">
                  <c:v>-114.515</c:v>
                </c:pt>
                <c:pt idx="16681">
                  <c:v>-114.51300000000001</c:v>
                </c:pt>
                <c:pt idx="16682">
                  <c:v>-114.511</c:v>
                </c:pt>
                <c:pt idx="16683">
                  <c:v>-114.509</c:v>
                </c:pt>
                <c:pt idx="16684">
                  <c:v>-114.50700000000001</c:v>
                </c:pt>
                <c:pt idx="16685">
                  <c:v>-114.505</c:v>
                </c:pt>
                <c:pt idx="16686">
                  <c:v>-114.503</c:v>
                </c:pt>
                <c:pt idx="16687">
                  <c:v>-114.501</c:v>
                </c:pt>
                <c:pt idx="16688">
                  <c:v>-114.499</c:v>
                </c:pt>
                <c:pt idx="16689">
                  <c:v>-114.497</c:v>
                </c:pt>
                <c:pt idx="16690">
                  <c:v>-114.495</c:v>
                </c:pt>
                <c:pt idx="16691">
                  <c:v>-114.49299999999999</c:v>
                </c:pt>
                <c:pt idx="16692">
                  <c:v>-114.491</c:v>
                </c:pt>
                <c:pt idx="16693">
                  <c:v>-114.489</c:v>
                </c:pt>
                <c:pt idx="16694">
                  <c:v>-114.48699999999999</c:v>
                </c:pt>
                <c:pt idx="16695">
                  <c:v>-114.485</c:v>
                </c:pt>
                <c:pt idx="16696">
                  <c:v>-114.483</c:v>
                </c:pt>
                <c:pt idx="16697">
                  <c:v>-114.48099999999999</c:v>
                </c:pt>
                <c:pt idx="16698">
                  <c:v>-114.479</c:v>
                </c:pt>
                <c:pt idx="16699">
                  <c:v>-114.477</c:v>
                </c:pt>
                <c:pt idx="16700">
                  <c:v>-114.47499999999999</c:v>
                </c:pt>
                <c:pt idx="16701">
                  <c:v>-114.473</c:v>
                </c:pt>
                <c:pt idx="16702">
                  <c:v>-114.471</c:v>
                </c:pt>
                <c:pt idx="16703">
                  <c:v>-114.46899999999999</c:v>
                </c:pt>
                <c:pt idx="16704">
                  <c:v>-114.467</c:v>
                </c:pt>
                <c:pt idx="16705">
                  <c:v>-114.465</c:v>
                </c:pt>
                <c:pt idx="16706">
                  <c:v>-114.46299999999999</c:v>
                </c:pt>
                <c:pt idx="16707">
                  <c:v>-114.461</c:v>
                </c:pt>
                <c:pt idx="16708">
                  <c:v>-114.459</c:v>
                </c:pt>
                <c:pt idx="16709">
                  <c:v>-114.45699999999999</c:v>
                </c:pt>
                <c:pt idx="16710">
                  <c:v>-114.455</c:v>
                </c:pt>
                <c:pt idx="16711">
                  <c:v>-114.453</c:v>
                </c:pt>
                <c:pt idx="16712">
                  <c:v>-114.45099999999999</c:v>
                </c:pt>
                <c:pt idx="16713">
                  <c:v>-114.449</c:v>
                </c:pt>
                <c:pt idx="16714">
                  <c:v>-114.447</c:v>
                </c:pt>
                <c:pt idx="16715">
                  <c:v>-114.44499999999999</c:v>
                </c:pt>
                <c:pt idx="16716">
                  <c:v>-114.443</c:v>
                </c:pt>
                <c:pt idx="16717">
                  <c:v>-114.441</c:v>
                </c:pt>
                <c:pt idx="16718">
                  <c:v>-114.43899999999999</c:v>
                </c:pt>
                <c:pt idx="16719">
                  <c:v>-114.437</c:v>
                </c:pt>
                <c:pt idx="16720">
                  <c:v>-114.435</c:v>
                </c:pt>
                <c:pt idx="16721">
                  <c:v>-114.43299999999999</c:v>
                </c:pt>
                <c:pt idx="16722">
                  <c:v>-114.431</c:v>
                </c:pt>
                <c:pt idx="16723">
                  <c:v>-114.429</c:v>
                </c:pt>
                <c:pt idx="16724">
                  <c:v>-114.42699999999999</c:v>
                </c:pt>
                <c:pt idx="16725">
                  <c:v>-114.425</c:v>
                </c:pt>
                <c:pt idx="16726">
                  <c:v>-114.423</c:v>
                </c:pt>
                <c:pt idx="16727">
                  <c:v>-114.42099999999999</c:v>
                </c:pt>
                <c:pt idx="16728">
                  <c:v>-114.419</c:v>
                </c:pt>
                <c:pt idx="16729">
                  <c:v>-114.417</c:v>
                </c:pt>
                <c:pt idx="16730">
                  <c:v>-114.41499999999999</c:v>
                </c:pt>
                <c:pt idx="16731">
                  <c:v>-114.413</c:v>
                </c:pt>
                <c:pt idx="16732">
                  <c:v>-114.411</c:v>
                </c:pt>
                <c:pt idx="16733">
                  <c:v>-114.40899999999999</c:v>
                </c:pt>
                <c:pt idx="16734">
                  <c:v>-114.407</c:v>
                </c:pt>
                <c:pt idx="16735">
                  <c:v>-114.405</c:v>
                </c:pt>
                <c:pt idx="16736">
                  <c:v>-114.40299999999999</c:v>
                </c:pt>
                <c:pt idx="16737">
                  <c:v>-114.40100000000001</c:v>
                </c:pt>
                <c:pt idx="16738">
                  <c:v>-114.399</c:v>
                </c:pt>
                <c:pt idx="16739">
                  <c:v>-114.39699999999999</c:v>
                </c:pt>
                <c:pt idx="16740">
                  <c:v>-114.39500000000001</c:v>
                </c:pt>
                <c:pt idx="16741">
                  <c:v>-114.393</c:v>
                </c:pt>
                <c:pt idx="16742">
                  <c:v>-114.39099999999999</c:v>
                </c:pt>
                <c:pt idx="16743">
                  <c:v>-114.38900000000001</c:v>
                </c:pt>
                <c:pt idx="16744">
                  <c:v>-114.387</c:v>
                </c:pt>
                <c:pt idx="16745">
                  <c:v>-114.38499999999999</c:v>
                </c:pt>
                <c:pt idx="16746">
                  <c:v>-114.38300000000001</c:v>
                </c:pt>
                <c:pt idx="16747">
                  <c:v>-114.381</c:v>
                </c:pt>
                <c:pt idx="16748">
                  <c:v>-114.37899999999999</c:v>
                </c:pt>
                <c:pt idx="16749">
                  <c:v>-114.37700000000001</c:v>
                </c:pt>
                <c:pt idx="16750">
                  <c:v>-114.375</c:v>
                </c:pt>
                <c:pt idx="16751">
                  <c:v>-114.37299999999999</c:v>
                </c:pt>
                <c:pt idx="16752">
                  <c:v>-114.37100000000001</c:v>
                </c:pt>
                <c:pt idx="16753">
                  <c:v>-114.369</c:v>
                </c:pt>
                <c:pt idx="16754">
                  <c:v>-114.36699999999999</c:v>
                </c:pt>
                <c:pt idx="16755">
                  <c:v>-114.36500000000001</c:v>
                </c:pt>
                <c:pt idx="16756">
                  <c:v>-114.363</c:v>
                </c:pt>
                <c:pt idx="16757">
                  <c:v>-114.36099999999999</c:v>
                </c:pt>
                <c:pt idx="16758">
                  <c:v>-114.35900000000001</c:v>
                </c:pt>
                <c:pt idx="16759">
                  <c:v>-114.357</c:v>
                </c:pt>
                <c:pt idx="16760">
                  <c:v>-114.35499999999999</c:v>
                </c:pt>
                <c:pt idx="16761">
                  <c:v>-114.35300000000001</c:v>
                </c:pt>
                <c:pt idx="16762">
                  <c:v>-114.351</c:v>
                </c:pt>
                <c:pt idx="16763">
                  <c:v>-114.34899999999999</c:v>
                </c:pt>
                <c:pt idx="16764">
                  <c:v>-114.34700000000001</c:v>
                </c:pt>
                <c:pt idx="16765">
                  <c:v>-114.345</c:v>
                </c:pt>
                <c:pt idx="16766">
                  <c:v>-114.343</c:v>
                </c:pt>
                <c:pt idx="16767">
                  <c:v>-114.34100000000001</c:v>
                </c:pt>
                <c:pt idx="16768">
                  <c:v>-114.339</c:v>
                </c:pt>
                <c:pt idx="16769">
                  <c:v>-114.337</c:v>
                </c:pt>
                <c:pt idx="16770">
                  <c:v>-114.33500000000001</c:v>
                </c:pt>
                <c:pt idx="16771">
                  <c:v>-114.333</c:v>
                </c:pt>
                <c:pt idx="16772">
                  <c:v>-114.331</c:v>
                </c:pt>
                <c:pt idx="16773">
                  <c:v>-114.32900000000001</c:v>
                </c:pt>
                <c:pt idx="16774">
                  <c:v>-114.327</c:v>
                </c:pt>
                <c:pt idx="16775">
                  <c:v>-114.325</c:v>
                </c:pt>
                <c:pt idx="16776">
                  <c:v>-114.32300000000001</c:v>
                </c:pt>
                <c:pt idx="16777">
                  <c:v>-114.321</c:v>
                </c:pt>
                <c:pt idx="16778">
                  <c:v>-114.319</c:v>
                </c:pt>
                <c:pt idx="16779">
                  <c:v>-114.31700000000001</c:v>
                </c:pt>
                <c:pt idx="16780">
                  <c:v>-114.315</c:v>
                </c:pt>
                <c:pt idx="16781">
                  <c:v>-114.313</c:v>
                </c:pt>
                <c:pt idx="16782">
                  <c:v>-114.31100000000001</c:v>
                </c:pt>
                <c:pt idx="16783">
                  <c:v>-114.309</c:v>
                </c:pt>
                <c:pt idx="16784">
                  <c:v>-114.307</c:v>
                </c:pt>
                <c:pt idx="16785">
                  <c:v>-114.30500000000001</c:v>
                </c:pt>
                <c:pt idx="16786">
                  <c:v>-114.303</c:v>
                </c:pt>
                <c:pt idx="16787">
                  <c:v>-114.301</c:v>
                </c:pt>
                <c:pt idx="16788">
                  <c:v>-114.29900000000001</c:v>
                </c:pt>
                <c:pt idx="16789">
                  <c:v>-114.297</c:v>
                </c:pt>
                <c:pt idx="16790">
                  <c:v>-114.295</c:v>
                </c:pt>
                <c:pt idx="16791">
                  <c:v>-114.29300000000001</c:v>
                </c:pt>
                <c:pt idx="16792">
                  <c:v>-114.291</c:v>
                </c:pt>
                <c:pt idx="16793">
                  <c:v>-114.289</c:v>
                </c:pt>
                <c:pt idx="16794">
                  <c:v>-114.28700000000001</c:v>
                </c:pt>
                <c:pt idx="16795">
                  <c:v>-114.285</c:v>
                </c:pt>
                <c:pt idx="16796">
                  <c:v>-114.283</c:v>
                </c:pt>
                <c:pt idx="16797">
                  <c:v>-114.28100000000001</c:v>
                </c:pt>
                <c:pt idx="16798">
                  <c:v>-114.279</c:v>
                </c:pt>
                <c:pt idx="16799">
                  <c:v>-114.277</c:v>
                </c:pt>
                <c:pt idx="16800">
                  <c:v>-114.27500000000001</c:v>
                </c:pt>
                <c:pt idx="16801">
                  <c:v>-114.273</c:v>
                </c:pt>
                <c:pt idx="16802">
                  <c:v>-114.271</c:v>
                </c:pt>
                <c:pt idx="16803">
                  <c:v>-114.26900000000001</c:v>
                </c:pt>
                <c:pt idx="16804">
                  <c:v>-114.267</c:v>
                </c:pt>
                <c:pt idx="16805">
                  <c:v>-114.265</c:v>
                </c:pt>
                <c:pt idx="16806">
                  <c:v>-114.26300000000001</c:v>
                </c:pt>
                <c:pt idx="16807">
                  <c:v>-114.261</c:v>
                </c:pt>
                <c:pt idx="16808">
                  <c:v>-114.259</c:v>
                </c:pt>
                <c:pt idx="16809">
                  <c:v>-114.25700000000001</c:v>
                </c:pt>
                <c:pt idx="16810">
                  <c:v>-114.255</c:v>
                </c:pt>
                <c:pt idx="16811">
                  <c:v>-114.253</c:v>
                </c:pt>
                <c:pt idx="16812">
                  <c:v>-114.251</c:v>
                </c:pt>
                <c:pt idx="16813">
                  <c:v>-114.249</c:v>
                </c:pt>
                <c:pt idx="16814">
                  <c:v>-114.247</c:v>
                </c:pt>
                <c:pt idx="16815">
                  <c:v>-114.245</c:v>
                </c:pt>
                <c:pt idx="16816">
                  <c:v>-114.24299999999999</c:v>
                </c:pt>
                <c:pt idx="16817">
                  <c:v>-114.241</c:v>
                </c:pt>
                <c:pt idx="16818">
                  <c:v>-114.239</c:v>
                </c:pt>
                <c:pt idx="16819">
                  <c:v>-114.23699999999999</c:v>
                </c:pt>
                <c:pt idx="16820">
                  <c:v>-114.235</c:v>
                </c:pt>
                <c:pt idx="16821">
                  <c:v>-114.233</c:v>
                </c:pt>
                <c:pt idx="16822">
                  <c:v>-114.23099999999999</c:v>
                </c:pt>
                <c:pt idx="16823">
                  <c:v>-114.229</c:v>
                </c:pt>
                <c:pt idx="16824">
                  <c:v>-114.227</c:v>
                </c:pt>
                <c:pt idx="16825">
                  <c:v>-114.22499999999999</c:v>
                </c:pt>
                <c:pt idx="16826">
                  <c:v>-114.223</c:v>
                </c:pt>
                <c:pt idx="16827">
                  <c:v>-114.221</c:v>
                </c:pt>
                <c:pt idx="16828">
                  <c:v>-114.21899999999999</c:v>
                </c:pt>
                <c:pt idx="16829">
                  <c:v>-114.217</c:v>
                </c:pt>
                <c:pt idx="16830">
                  <c:v>-114.215</c:v>
                </c:pt>
                <c:pt idx="16831">
                  <c:v>-114.21299999999999</c:v>
                </c:pt>
                <c:pt idx="16832">
                  <c:v>-114.211</c:v>
                </c:pt>
                <c:pt idx="16833">
                  <c:v>-114.209</c:v>
                </c:pt>
                <c:pt idx="16834">
                  <c:v>-114.20699999999999</c:v>
                </c:pt>
                <c:pt idx="16835">
                  <c:v>-114.205</c:v>
                </c:pt>
                <c:pt idx="16836">
                  <c:v>-114.203</c:v>
                </c:pt>
                <c:pt idx="16837">
                  <c:v>-114.20099999999999</c:v>
                </c:pt>
                <c:pt idx="16838">
                  <c:v>-114.199</c:v>
                </c:pt>
                <c:pt idx="16839">
                  <c:v>-114.197</c:v>
                </c:pt>
                <c:pt idx="16840">
                  <c:v>-114.19499999999999</c:v>
                </c:pt>
                <c:pt idx="16841">
                  <c:v>-114.193</c:v>
                </c:pt>
                <c:pt idx="16842">
                  <c:v>-114.191</c:v>
                </c:pt>
                <c:pt idx="16843">
                  <c:v>-114.18899999999999</c:v>
                </c:pt>
                <c:pt idx="16844">
                  <c:v>-114.187</c:v>
                </c:pt>
                <c:pt idx="16845">
                  <c:v>-114.185</c:v>
                </c:pt>
                <c:pt idx="16846">
                  <c:v>-114.18299999999999</c:v>
                </c:pt>
                <c:pt idx="16847">
                  <c:v>-114.181</c:v>
                </c:pt>
                <c:pt idx="16848">
                  <c:v>-114.179</c:v>
                </c:pt>
                <c:pt idx="16849">
                  <c:v>-114.17699999999999</c:v>
                </c:pt>
                <c:pt idx="16850">
                  <c:v>-114.175</c:v>
                </c:pt>
                <c:pt idx="16851">
                  <c:v>-114.173</c:v>
                </c:pt>
                <c:pt idx="16852">
                  <c:v>-114.17099999999999</c:v>
                </c:pt>
                <c:pt idx="16853">
                  <c:v>-114.169</c:v>
                </c:pt>
                <c:pt idx="16854">
                  <c:v>-114.167</c:v>
                </c:pt>
                <c:pt idx="16855">
                  <c:v>-114.16499999999999</c:v>
                </c:pt>
                <c:pt idx="16856">
                  <c:v>-114.163</c:v>
                </c:pt>
                <c:pt idx="16857">
                  <c:v>-114.161</c:v>
                </c:pt>
                <c:pt idx="16858">
                  <c:v>-114.15899999999999</c:v>
                </c:pt>
                <c:pt idx="16859">
                  <c:v>-114.157</c:v>
                </c:pt>
                <c:pt idx="16860">
                  <c:v>-114.155</c:v>
                </c:pt>
                <c:pt idx="16861">
                  <c:v>-114.15299999999999</c:v>
                </c:pt>
                <c:pt idx="16862">
                  <c:v>-114.15100000000001</c:v>
                </c:pt>
                <c:pt idx="16863">
                  <c:v>-114.149</c:v>
                </c:pt>
                <c:pt idx="16864">
                  <c:v>-114.14699999999999</c:v>
                </c:pt>
                <c:pt idx="16865">
                  <c:v>-114.14500000000001</c:v>
                </c:pt>
                <c:pt idx="16866">
                  <c:v>-114.143</c:v>
                </c:pt>
                <c:pt idx="16867">
                  <c:v>-114.14099999999999</c:v>
                </c:pt>
                <c:pt idx="16868">
                  <c:v>-114.13900000000001</c:v>
                </c:pt>
                <c:pt idx="16869">
                  <c:v>-114.137</c:v>
                </c:pt>
                <c:pt idx="16870">
                  <c:v>-114.13499999999999</c:v>
                </c:pt>
                <c:pt idx="16871">
                  <c:v>-114.13300000000001</c:v>
                </c:pt>
                <c:pt idx="16872">
                  <c:v>-114.131</c:v>
                </c:pt>
                <c:pt idx="16873">
                  <c:v>-114.12899999999999</c:v>
                </c:pt>
                <c:pt idx="16874">
                  <c:v>-114.12700000000001</c:v>
                </c:pt>
                <c:pt idx="16875">
                  <c:v>-114.125</c:v>
                </c:pt>
                <c:pt idx="16876">
                  <c:v>-114.12299999999999</c:v>
                </c:pt>
                <c:pt idx="16877">
                  <c:v>-114.12100000000001</c:v>
                </c:pt>
                <c:pt idx="16878">
                  <c:v>-114.119</c:v>
                </c:pt>
                <c:pt idx="16879">
                  <c:v>-114.11699999999999</c:v>
                </c:pt>
                <c:pt idx="16880">
                  <c:v>-114.11500000000001</c:v>
                </c:pt>
                <c:pt idx="16881">
                  <c:v>-114.113</c:v>
                </c:pt>
                <c:pt idx="16882">
                  <c:v>-114.11099999999999</c:v>
                </c:pt>
                <c:pt idx="16883">
                  <c:v>-114.10900000000001</c:v>
                </c:pt>
                <c:pt idx="16884">
                  <c:v>-114.107</c:v>
                </c:pt>
                <c:pt idx="16885">
                  <c:v>-114.10499999999999</c:v>
                </c:pt>
                <c:pt idx="16886">
                  <c:v>-114.10300000000001</c:v>
                </c:pt>
                <c:pt idx="16887">
                  <c:v>-114.101</c:v>
                </c:pt>
                <c:pt idx="16888">
                  <c:v>-114.09899999999999</c:v>
                </c:pt>
                <c:pt idx="16889">
                  <c:v>-114.09700000000001</c:v>
                </c:pt>
                <c:pt idx="16890">
                  <c:v>-114.095</c:v>
                </c:pt>
                <c:pt idx="16891">
                  <c:v>-114.093</c:v>
                </c:pt>
                <c:pt idx="16892">
                  <c:v>-114.09100000000001</c:v>
                </c:pt>
                <c:pt idx="16893">
                  <c:v>-114.089</c:v>
                </c:pt>
                <c:pt idx="16894">
                  <c:v>-114.087</c:v>
                </c:pt>
                <c:pt idx="16895">
                  <c:v>-114.08500000000001</c:v>
                </c:pt>
                <c:pt idx="16896">
                  <c:v>-114.083</c:v>
                </c:pt>
                <c:pt idx="16897">
                  <c:v>-114.081</c:v>
                </c:pt>
                <c:pt idx="16898">
                  <c:v>-114.07900000000001</c:v>
                </c:pt>
                <c:pt idx="16899">
                  <c:v>-114.077</c:v>
                </c:pt>
                <c:pt idx="16900">
                  <c:v>-114.075</c:v>
                </c:pt>
                <c:pt idx="16901">
                  <c:v>-114.07300000000001</c:v>
                </c:pt>
                <c:pt idx="16902">
                  <c:v>-114.071</c:v>
                </c:pt>
                <c:pt idx="16903">
                  <c:v>-114.069</c:v>
                </c:pt>
                <c:pt idx="16904">
                  <c:v>-114.06700000000001</c:v>
                </c:pt>
                <c:pt idx="16905">
                  <c:v>-114.065</c:v>
                </c:pt>
                <c:pt idx="16906">
                  <c:v>-114.063</c:v>
                </c:pt>
                <c:pt idx="16907">
                  <c:v>-114.06100000000001</c:v>
                </c:pt>
                <c:pt idx="16908">
                  <c:v>-114.059</c:v>
                </c:pt>
                <c:pt idx="16909">
                  <c:v>-114.057</c:v>
                </c:pt>
                <c:pt idx="16910">
                  <c:v>-114.05500000000001</c:v>
                </c:pt>
                <c:pt idx="16911">
                  <c:v>-114.053</c:v>
                </c:pt>
                <c:pt idx="16912">
                  <c:v>-114.051</c:v>
                </c:pt>
                <c:pt idx="16913">
                  <c:v>-114.04900000000001</c:v>
                </c:pt>
                <c:pt idx="16914">
                  <c:v>-114.047</c:v>
                </c:pt>
                <c:pt idx="16915">
                  <c:v>-114.045</c:v>
                </c:pt>
                <c:pt idx="16916">
                  <c:v>-114.04300000000001</c:v>
                </c:pt>
                <c:pt idx="16917">
                  <c:v>-114.041</c:v>
                </c:pt>
                <c:pt idx="16918">
                  <c:v>-114.039</c:v>
                </c:pt>
                <c:pt idx="16919">
                  <c:v>-114.03700000000001</c:v>
                </c:pt>
                <c:pt idx="16920">
                  <c:v>-114.035</c:v>
                </c:pt>
                <c:pt idx="16921">
                  <c:v>-114.033</c:v>
                </c:pt>
                <c:pt idx="16922">
                  <c:v>-114.03100000000001</c:v>
                </c:pt>
                <c:pt idx="16923">
                  <c:v>-114.029</c:v>
                </c:pt>
                <c:pt idx="16924">
                  <c:v>-114.027</c:v>
                </c:pt>
                <c:pt idx="16925">
                  <c:v>-114.02500000000001</c:v>
                </c:pt>
                <c:pt idx="16926">
                  <c:v>-114.023</c:v>
                </c:pt>
                <c:pt idx="16927">
                  <c:v>-114.021</c:v>
                </c:pt>
                <c:pt idx="16928">
                  <c:v>-114.01900000000001</c:v>
                </c:pt>
                <c:pt idx="16929">
                  <c:v>-114.017</c:v>
                </c:pt>
                <c:pt idx="16930">
                  <c:v>-114.015</c:v>
                </c:pt>
                <c:pt idx="16931">
                  <c:v>-114.01300000000001</c:v>
                </c:pt>
                <c:pt idx="16932">
                  <c:v>-114.011</c:v>
                </c:pt>
                <c:pt idx="16933">
                  <c:v>-114.009</c:v>
                </c:pt>
                <c:pt idx="16934">
                  <c:v>-114.00700000000001</c:v>
                </c:pt>
                <c:pt idx="16935">
                  <c:v>-114.005</c:v>
                </c:pt>
                <c:pt idx="16936">
                  <c:v>-114.003</c:v>
                </c:pt>
                <c:pt idx="16937">
                  <c:v>-114.001</c:v>
                </c:pt>
                <c:pt idx="16938">
                  <c:v>-113.999</c:v>
                </c:pt>
                <c:pt idx="16939">
                  <c:v>-113.997</c:v>
                </c:pt>
                <c:pt idx="16940">
                  <c:v>-113.995</c:v>
                </c:pt>
                <c:pt idx="16941">
                  <c:v>-113.99299999999999</c:v>
                </c:pt>
                <c:pt idx="16942">
                  <c:v>-113.991</c:v>
                </c:pt>
                <c:pt idx="16943">
                  <c:v>-113.989</c:v>
                </c:pt>
                <c:pt idx="16944">
                  <c:v>-113.98699999999999</c:v>
                </c:pt>
                <c:pt idx="16945">
                  <c:v>-113.985</c:v>
                </c:pt>
                <c:pt idx="16946">
                  <c:v>-113.983</c:v>
                </c:pt>
                <c:pt idx="16947">
                  <c:v>-113.98099999999999</c:v>
                </c:pt>
                <c:pt idx="16948">
                  <c:v>-113.979</c:v>
                </c:pt>
                <c:pt idx="16949">
                  <c:v>-113.977</c:v>
                </c:pt>
                <c:pt idx="16950">
                  <c:v>-113.97499999999999</c:v>
                </c:pt>
                <c:pt idx="16951">
                  <c:v>-113.973</c:v>
                </c:pt>
                <c:pt idx="16952">
                  <c:v>-113.971</c:v>
                </c:pt>
                <c:pt idx="16953">
                  <c:v>-113.96899999999999</c:v>
                </c:pt>
                <c:pt idx="16954">
                  <c:v>-113.967</c:v>
                </c:pt>
                <c:pt idx="16955">
                  <c:v>-113.965</c:v>
                </c:pt>
                <c:pt idx="16956">
                  <c:v>-113.96299999999999</c:v>
                </c:pt>
                <c:pt idx="16957">
                  <c:v>-113.961</c:v>
                </c:pt>
                <c:pt idx="16958">
                  <c:v>-113.959</c:v>
                </c:pt>
                <c:pt idx="16959">
                  <c:v>-113.95699999999999</c:v>
                </c:pt>
                <c:pt idx="16960">
                  <c:v>-113.955</c:v>
                </c:pt>
                <c:pt idx="16961">
                  <c:v>-113.953</c:v>
                </c:pt>
                <c:pt idx="16962">
                  <c:v>-113.95099999999999</c:v>
                </c:pt>
                <c:pt idx="16963">
                  <c:v>-113.949</c:v>
                </c:pt>
                <c:pt idx="16964">
                  <c:v>-113.947</c:v>
                </c:pt>
                <c:pt idx="16965">
                  <c:v>-113.94499999999999</c:v>
                </c:pt>
                <c:pt idx="16966">
                  <c:v>-113.943</c:v>
                </c:pt>
                <c:pt idx="16967">
                  <c:v>-113.941</c:v>
                </c:pt>
                <c:pt idx="16968">
                  <c:v>-113.93899999999999</c:v>
                </c:pt>
                <c:pt idx="16969">
                  <c:v>-113.937</c:v>
                </c:pt>
                <c:pt idx="16970">
                  <c:v>-113.935</c:v>
                </c:pt>
                <c:pt idx="16971">
                  <c:v>-113.93299999999999</c:v>
                </c:pt>
                <c:pt idx="16972">
                  <c:v>-113.931</c:v>
                </c:pt>
                <c:pt idx="16973">
                  <c:v>-113.929</c:v>
                </c:pt>
                <c:pt idx="16974">
                  <c:v>-113.92699999999999</c:v>
                </c:pt>
                <c:pt idx="16975">
                  <c:v>-113.925</c:v>
                </c:pt>
                <c:pt idx="16976">
                  <c:v>-113.923</c:v>
                </c:pt>
                <c:pt idx="16977">
                  <c:v>-113.92099999999999</c:v>
                </c:pt>
                <c:pt idx="16978">
                  <c:v>-113.919</c:v>
                </c:pt>
                <c:pt idx="16979">
                  <c:v>-113.917</c:v>
                </c:pt>
                <c:pt idx="16980">
                  <c:v>-113.91499999999999</c:v>
                </c:pt>
                <c:pt idx="16981">
                  <c:v>-113.913</c:v>
                </c:pt>
                <c:pt idx="16982">
                  <c:v>-113.911</c:v>
                </c:pt>
                <c:pt idx="16983">
                  <c:v>-113.90899999999999</c:v>
                </c:pt>
                <c:pt idx="16984">
                  <c:v>-113.907</c:v>
                </c:pt>
                <c:pt idx="16985">
                  <c:v>-113.905</c:v>
                </c:pt>
                <c:pt idx="16986">
                  <c:v>-113.90299999999999</c:v>
                </c:pt>
                <c:pt idx="16987">
                  <c:v>-113.90100000000001</c:v>
                </c:pt>
                <c:pt idx="16988">
                  <c:v>-113.899</c:v>
                </c:pt>
                <c:pt idx="16989">
                  <c:v>-113.89699999999999</c:v>
                </c:pt>
                <c:pt idx="16990">
                  <c:v>-113.89500000000001</c:v>
                </c:pt>
                <c:pt idx="16991">
                  <c:v>-113.893</c:v>
                </c:pt>
                <c:pt idx="16992">
                  <c:v>-113.89099999999999</c:v>
                </c:pt>
                <c:pt idx="16993">
                  <c:v>-113.88900000000001</c:v>
                </c:pt>
                <c:pt idx="16994">
                  <c:v>-113.887</c:v>
                </c:pt>
                <c:pt idx="16995">
                  <c:v>-113.88499999999999</c:v>
                </c:pt>
                <c:pt idx="16996">
                  <c:v>-113.88300000000001</c:v>
                </c:pt>
                <c:pt idx="16997">
                  <c:v>-113.881</c:v>
                </c:pt>
                <c:pt idx="16998">
                  <c:v>-113.87899999999999</c:v>
                </c:pt>
                <c:pt idx="16999">
                  <c:v>-113.87700000000001</c:v>
                </c:pt>
                <c:pt idx="17000">
                  <c:v>-113.875</c:v>
                </c:pt>
                <c:pt idx="17001">
                  <c:v>-113.87299999999999</c:v>
                </c:pt>
                <c:pt idx="17002">
                  <c:v>-113.87100000000001</c:v>
                </c:pt>
                <c:pt idx="17003">
                  <c:v>-113.869</c:v>
                </c:pt>
                <c:pt idx="17004">
                  <c:v>-113.86699999999999</c:v>
                </c:pt>
                <c:pt idx="17005">
                  <c:v>-113.86500000000001</c:v>
                </c:pt>
                <c:pt idx="17006">
                  <c:v>-113.863</c:v>
                </c:pt>
                <c:pt idx="17007">
                  <c:v>-113.86099999999999</c:v>
                </c:pt>
                <c:pt idx="17008">
                  <c:v>-113.85900000000001</c:v>
                </c:pt>
                <c:pt idx="17009">
                  <c:v>-113.857</c:v>
                </c:pt>
                <c:pt idx="17010">
                  <c:v>-113.85499999999999</c:v>
                </c:pt>
                <c:pt idx="17011">
                  <c:v>-113.85300000000001</c:v>
                </c:pt>
                <c:pt idx="17012">
                  <c:v>-113.851</c:v>
                </c:pt>
                <c:pt idx="17013">
                  <c:v>-113.84899999999999</c:v>
                </c:pt>
                <c:pt idx="17014">
                  <c:v>-113.84700000000001</c:v>
                </c:pt>
                <c:pt idx="17015">
                  <c:v>-113.845</c:v>
                </c:pt>
                <c:pt idx="17016">
                  <c:v>-113.843</c:v>
                </c:pt>
                <c:pt idx="17017">
                  <c:v>-113.84100000000001</c:v>
                </c:pt>
                <c:pt idx="17018">
                  <c:v>-113.839</c:v>
                </c:pt>
                <c:pt idx="17019">
                  <c:v>-113.837</c:v>
                </c:pt>
                <c:pt idx="17020">
                  <c:v>-113.83500000000001</c:v>
                </c:pt>
                <c:pt idx="17021">
                  <c:v>-113.833</c:v>
                </c:pt>
                <c:pt idx="17022">
                  <c:v>-113.831</c:v>
                </c:pt>
                <c:pt idx="17023">
                  <c:v>-113.82900000000001</c:v>
                </c:pt>
                <c:pt idx="17024">
                  <c:v>-113.827</c:v>
                </c:pt>
                <c:pt idx="17025">
                  <c:v>-113.825</c:v>
                </c:pt>
                <c:pt idx="17026">
                  <c:v>-113.82300000000001</c:v>
                </c:pt>
                <c:pt idx="17027">
                  <c:v>-113.821</c:v>
                </c:pt>
                <c:pt idx="17028">
                  <c:v>-113.819</c:v>
                </c:pt>
                <c:pt idx="17029">
                  <c:v>-113.81700000000001</c:v>
                </c:pt>
                <c:pt idx="17030">
                  <c:v>-113.815</c:v>
                </c:pt>
                <c:pt idx="17031">
                  <c:v>-113.813</c:v>
                </c:pt>
                <c:pt idx="17032">
                  <c:v>-113.81100000000001</c:v>
                </c:pt>
                <c:pt idx="17033">
                  <c:v>-113.809</c:v>
                </c:pt>
                <c:pt idx="17034">
                  <c:v>-113.807</c:v>
                </c:pt>
                <c:pt idx="17035">
                  <c:v>-113.80500000000001</c:v>
                </c:pt>
                <c:pt idx="17036">
                  <c:v>-113.803</c:v>
                </c:pt>
                <c:pt idx="17037">
                  <c:v>-113.801</c:v>
                </c:pt>
                <c:pt idx="17038">
                  <c:v>-113.79900000000001</c:v>
                </c:pt>
                <c:pt idx="17039">
                  <c:v>-113.797</c:v>
                </c:pt>
                <c:pt idx="17040">
                  <c:v>-113.795</c:v>
                </c:pt>
                <c:pt idx="17041">
                  <c:v>-113.79300000000001</c:v>
                </c:pt>
                <c:pt idx="17042">
                  <c:v>-113.791</c:v>
                </c:pt>
                <c:pt idx="17043">
                  <c:v>-113.789</c:v>
                </c:pt>
                <c:pt idx="17044">
                  <c:v>-113.78700000000001</c:v>
                </c:pt>
                <c:pt idx="17045">
                  <c:v>-113.785</c:v>
                </c:pt>
                <c:pt idx="17046">
                  <c:v>-113.783</c:v>
                </c:pt>
                <c:pt idx="17047">
                  <c:v>-113.78100000000001</c:v>
                </c:pt>
                <c:pt idx="17048">
                  <c:v>-113.779</c:v>
                </c:pt>
                <c:pt idx="17049">
                  <c:v>-113.777</c:v>
                </c:pt>
                <c:pt idx="17050">
                  <c:v>-113.77500000000001</c:v>
                </c:pt>
                <c:pt idx="17051">
                  <c:v>-113.773</c:v>
                </c:pt>
                <c:pt idx="17052">
                  <c:v>-113.771</c:v>
                </c:pt>
                <c:pt idx="17053">
                  <c:v>-113.76900000000001</c:v>
                </c:pt>
                <c:pt idx="17054">
                  <c:v>-113.767</c:v>
                </c:pt>
                <c:pt idx="17055">
                  <c:v>-113.765</c:v>
                </c:pt>
                <c:pt idx="17056">
                  <c:v>-113.76300000000001</c:v>
                </c:pt>
                <c:pt idx="17057">
                  <c:v>-113.761</c:v>
                </c:pt>
                <c:pt idx="17058">
                  <c:v>-113.759</c:v>
                </c:pt>
                <c:pt idx="17059">
                  <c:v>-113.75700000000001</c:v>
                </c:pt>
                <c:pt idx="17060">
                  <c:v>-113.755</c:v>
                </c:pt>
                <c:pt idx="17061">
                  <c:v>-113.753</c:v>
                </c:pt>
                <c:pt idx="17062">
                  <c:v>-113.751</c:v>
                </c:pt>
                <c:pt idx="17063">
                  <c:v>-113.749</c:v>
                </c:pt>
                <c:pt idx="17064">
                  <c:v>-113.747</c:v>
                </c:pt>
                <c:pt idx="17065">
                  <c:v>-113.745</c:v>
                </c:pt>
                <c:pt idx="17066">
                  <c:v>-113.74299999999999</c:v>
                </c:pt>
                <c:pt idx="17067">
                  <c:v>-113.741</c:v>
                </c:pt>
                <c:pt idx="17068">
                  <c:v>-113.739</c:v>
                </c:pt>
                <c:pt idx="17069">
                  <c:v>-113.73699999999999</c:v>
                </c:pt>
                <c:pt idx="17070">
                  <c:v>-113.735</c:v>
                </c:pt>
                <c:pt idx="17071">
                  <c:v>-113.733</c:v>
                </c:pt>
                <c:pt idx="17072">
                  <c:v>-113.73099999999999</c:v>
                </c:pt>
                <c:pt idx="17073">
                  <c:v>-113.729</c:v>
                </c:pt>
                <c:pt idx="17074">
                  <c:v>-113.727</c:v>
                </c:pt>
                <c:pt idx="17075">
                  <c:v>-113.72499999999999</c:v>
                </c:pt>
                <c:pt idx="17076">
                  <c:v>-113.723</c:v>
                </c:pt>
                <c:pt idx="17077">
                  <c:v>-113.721</c:v>
                </c:pt>
                <c:pt idx="17078">
                  <c:v>-113.71899999999999</c:v>
                </c:pt>
                <c:pt idx="17079">
                  <c:v>-113.717</c:v>
                </c:pt>
                <c:pt idx="17080">
                  <c:v>-113.715</c:v>
                </c:pt>
                <c:pt idx="17081">
                  <c:v>-113.71299999999999</c:v>
                </c:pt>
                <c:pt idx="17082">
                  <c:v>-113.711</c:v>
                </c:pt>
                <c:pt idx="17083">
                  <c:v>-113.709</c:v>
                </c:pt>
                <c:pt idx="17084">
                  <c:v>-113.70699999999999</c:v>
                </c:pt>
                <c:pt idx="17085">
                  <c:v>-113.705</c:v>
                </c:pt>
                <c:pt idx="17086">
                  <c:v>-113.703</c:v>
                </c:pt>
                <c:pt idx="17087">
                  <c:v>-113.70099999999999</c:v>
                </c:pt>
                <c:pt idx="17088">
                  <c:v>-113.699</c:v>
                </c:pt>
                <c:pt idx="17089">
                  <c:v>-113.697</c:v>
                </c:pt>
                <c:pt idx="17090">
                  <c:v>-113.69499999999999</c:v>
                </c:pt>
                <c:pt idx="17091">
                  <c:v>-113.693</c:v>
                </c:pt>
                <c:pt idx="17092">
                  <c:v>-113.691</c:v>
                </c:pt>
                <c:pt idx="17093">
                  <c:v>-113.68899999999999</c:v>
                </c:pt>
                <c:pt idx="17094">
                  <c:v>-113.687</c:v>
                </c:pt>
                <c:pt idx="17095">
                  <c:v>-113.685</c:v>
                </c:pt>
                <c:pt idx="17096">
                  <c:v>-113.68299999999999</c:v>
                </c:pt>
                <c:pt idx="17097">
                  <c:v>-113.681</c:v>
                </c:pt>
                <c:pt idx="17098">
                  <c:v>-113.679</c:v>
                </c:pt>
                <c:pt idx="17099">
                  <c:v>-113.67699999999999</c:v>
                </c:pt>
                <c:pt idx="17100">
                  <c:v>-113.675</c:v>
                </c:pt>
                <c:pt idx="17101">
                  <c:v>-113.673</c:v>
                </c:pt>
                <c:pt idx="17102">
                  <c:v>-113.67099999999999</c:v>
                </c:pt>
                <c:pt idx="17103">
                  <c:v>-113.669</c:v>
                </c:pt>
                <c:pt idx="17104">
                  <c:v>-113.667</c:v>
                </c:pt>
                <c:pt idx="17105">
                  <c:v>-113.66499999999999</c:v>
                </c:pt>
                <c:pt idx="17106">
                  <c:v>-113.663</c:v>
                </c:pt>
                <c:pt idx="17107">
                  <c:v>-113.661</c:v>
                </c:pt>
                <c:pt idx="17108">
                  <c:v>-113.65899999999999</c:v>
                </c:pt>
                <c:pt idx="17109">
                  <c:v>-113.657</c:v>
                </c:pt>
                <c:pt idx="17110">
                  <c:v>-113.655</c:v>
                </c:pt>
                <c:pt idx="17111">
                  <c:v>-113.65299999999999</c:v>
                </c:pt>
                <c:pt idx="17112">
                  <c:v>-113.65100000000001</c:v>
                </c:pt>
                <c:pt idx="17113">
                  <c:v>-113.649</c:v>
                </c:pt>
                <c:pt idx="17114">
                  <c:v>-113.64699999999999</c:v>
                </c:pt>
                <c:pt idx="17115">
                  <c:v>-113.64500000000001</c:v>
                </c:pt>
                <c:pt idx="17116">
                  <c:v>-113.643</c:v>
                </c:pt>
                <c:pt idx="17117">
                  <c:v>-113.64099999999999</c:v>
                </c:pt>
                <c:pt idx="17118">
                  <c:v>-113.63900000000001</c:v>
                </c:pt>
                <c:pt idx="17119">
                  <c:v>-113.637</c:v>
                </c:pt>
                <c:pt idx="17120">
                  <c:v>-113.63499999999999</c:v>
                </c:pt>
                <c:pt idx="17121">
                  <c:v>-113.63300000000001</c:v>
                </c:pt>
                <c:pt idx="17122">
                  <c:v>-113.631</c:v>
                </c:pt>
                <c:pt idx="17123">
                  <c:v>-113.62899999999999</c:v>
                </c:pt>
                <c:pt idx="17124">
                  <c:v>-113.62700000000001</c:v>
                </c:pt>
                <c:pt idx="17125">
                  <c:v>-113.625</c:v>
                </c:pt>
                <c:pt idx="17126">
                  <c:v>-113.62299999999999</c:v>
                </c:pt>
                <c:pt idx="17127">
                  <c:v>-113.62100000000001</c:v>
                </c:pt>
                <c:pt idx="17128">
                  <c:v>-113.619</c:v>
                </c:pt>
                <c:pt idx="17129">
                  <c:v>-113.61699999999999</c:v>
                </c:pt>
                <c:pt idx="17130">
                  <c:v>-113.61500000000001</c:v>
                </c:pt>
                <c:pt idx="17131">
                  <c:v>-113.613</c:v>
                </c:pt>
                <c:pt idx="17132">
                  <c:v>-113.61099999999999</c:v>
                </c:pt>
                <c:pt idx="17133">
                  <c:v>-113.60900000000001</c:v>
                </c:pt>
                <c:pt idx="17134">
                  <c:v>-113.607</c:v>
                </c:pt>
                <c:pt idx="17135">
                  <c:v>-113.60499999999999</c:v>
                </c:pt>
                <c:pt idx="17136">
                  <c:v>-113.60300000000001</c:v>
                </c:pt>
                <c:pt idx="17137">
                  <c:v>-113.601</c:v>
                </c:pt>
                <c:pt idx="17138">
                  <c:v>-113.59899999999999</c:v>
                </c:pt>
                <c:pt idx="17139">
                  <c:v>-113.59700000000001</c:v>
                </c:pt>
                <c:pt idx="17140">
                  <c:v>-113.595</c:v>
                </c:pt>
                <c:pt idx="17141">
                  <c:v>-113.593</c:v>
                </c:pt>
                <c:pt idx="17142">
                  <c:v>-113.59100000000001</c:v>
                </c:pt>
                <c:pt idx="17143">
                  <c:v>-113.589</c:v>
                </c:pt>
                <c:pt idx="17144">
                  <c:v>-113.587</c:v>
                </c:pt>
                <c:pt idx="17145">
                  <c:v>-113.58500000000001</c:v>
                </c:pt>
                <c:pt idx="17146">
                  <c:v>-113.583</c:v>
                </c:pt>
                <c:pt idx="17147">
                  <c:v>-113.581</c:v>
                </c:pt>
                <c:pt idx="17148">
                  <c:v>-113.57900000000001</c:v>
                </c:pt>
                <c:pt idx="17149">
                  <c:v>-113.577</c:v>
                </c:pt>
                <c:pt idx="17150">
                  <c:v>-113.575</c:v>
                </c:pt>
                <c:pt idx="17151">
                  <c:v>-113.57300000000001</c:v>
                </c:pt>
                <c:pt idx="17152">
                  <c:v>-113.571</c:v>
                </c:pt>
                <c:pt idx="17153">
                  <c:v>-113.569</c:v>
                </c:pt>
                <c:pt idx="17154">
                  <c:v>-113.56700000000001</c:v>
                </c:pt>
                <c:pt idx="17155">
                  <c:v>-113.565</c:v>
                </c:pt>
                <c:pt idx="17156">
                  <c:v>-113.563</c:v>
                </c:pt>
                <c:pt idx="17157">
                  <c:v>-113.56100000000001</c:v>
                </c:pt>
                <c:pt idx="17158">
                  <c:v>-113.559</c:v>
                </c:pt>
                <c:pt idx="17159">
                  <c:v>-113.557</c:v>
                </c:pt>
                <c:pt idx="17160">
                  <c:v>-113.55500000000001</c:v>
                </c:pt>
                <c:pt idx="17161">
                  <c:v>-113.553</c:v>
                </c:pt>
                <c:pt idx="17162">
                  <c:v>-113.551</c:v>
                </c:pt>
                <c:pt idx="17163">
                  <c:v>-113.54900000000001</c:v>
                </c:pt>
                <c:pt idx="17164">
                  <c:v>-113.547</c:v>
                </c:pt>
                <c:pt idx="17165">
                  <c:v>-113.545</c:v>
                </c:pt>
                <c:pt idx="17166">
                  <c:v>-113.54300000000001</c:v>
                </c:pt>
                <c:pt idx="17167">
                  <c:v>-113.541</c:v>
                </c:pt>
                <c:pt idx="17168">
                  <c:v>-113.539</c:v>
                </c:pt>
                <c:pt idx="17169">
                  <c:v>-113.53700000000001</c:v>
                </c:pt>
                <c:pt idx="17170">
                  <c:v>-113.535</c:v>
                </c:pt>
                <c:pt idx="17171">
                  <c:v>-113.533</c:v>
                </c:pt>
                <c:pt idx="17172">
                  <c:v>-113.53100000000001</c:v>
                </c:pt>
                <c:pt idx="17173">
                  <c:v>-113.529</c:v>
                </c:pt>
                <c:pt idx="17174">
                  <c:v>-113.527</c:v>
                </c:pt>
                <c:pt idx="17175">
                  <c:v>-113.52500000000001</c:v>
                </c:pt>
                <c:pt idx="17176">
                  <c:v>-113.523</c:v>
                </c:pt>
                <c:pt idx="17177">
                  <c:v>-113.521</c:v>
                </c:pt>
                <c:pt idx="17178">
                  <c:v>-113.51900000000001</c:v>
                </c:pt>
                <c:pt idx="17179">
                  <c:v>-113.517</c:v>
                </c:pt>
                <c:pt idx="17180">
                  <c:v>-113.515</c:v>
                </c:pt>
                <c:pt idx="17181">
                  <c:v>-113.51300000000001</c:v>
                </c:pt>
                <c:pt idx="17182">
                  <c:v>-113.511</c:v>
                </c:pt>
                <c:pt idx="17183">
                  <c:v>-113.509</c:v>
                </c:pt>
                <c:pt idx="17184">
                  <c:v>-113.50700000000001</c:v>
                </c:pt>
                <c:pt idx="17185">
                  <c:v>-113.505</c:v>
                </c:pt>
                <c:pt idx="17186">
                  <c:v>-113.503</c:v>
                </c:pt>
                <c:pt idx="17187">
                  <c:v>-113.501</c:v>
                </c:pt>
                <c:pt idx="17188">
                  <c:v>-113.499</c:v>
                </c:pt>
                <c:pt idx="17189">
                  <c:v>-113.497</c:v>
                </c:pt>
                <c:pt idx="17190">
                  <c:v>-113.495</c:v>
                </c:pt>
                <c:pt idx="17191">
                  <c:v>-113.49299999999999</c:v>
                </c:pt>
                <c:pt idx="17192">
                  <c:v>-113.491</c:v>
                </c:pt>
                <c:pt idx="17193">
                  <c:v>-113.489</c:v>
                </c:pt>
                <c:pt idx="17194">
                  <c:v>-113.48699999999999</c:v>
                </c:pt>
                <c:pt idx="17195">
                  <c:v>-113.485</c:v>
                </c:pt>
                <c:pt idx="17196">
                  <c:v>-113.483</c:v>
                </c:pt>
                <c:pt idx="17197">
                  <c:v>-113.48099999999999</c:v>
                </c:pt>
                <c:pt idx="17198">
                  <c:v>-113.479</c:v>
                </c:pt>
                <c:pt idx="17199">
                  <c:v>-113.477</c:v>
                </c:pt>
                <c:pt idx="17200">
                  <c:v>-113.47499999999999</c:v>
                </c:pt>
                <c:pt idx="17201">
                  <c:v>-113.473</c:v>
                </c:pt>
                <c:pt idx="17202">
                  <c:v>-113.471</c:v>
                </c:pt>
                <c:pt idx="17203">
                  <c:v>-113.46899999999999</c:v>
                </c:pt>
                <c:pt idx="17204">
                  <c:v>-113.467</c:v>
                </c:pt>
                <c:pt idx="17205">
                  <c:v>-113.465</c:v>
                </c:pt>
                <c:pt idx="17206">
                  <c:v>-113.46299999999999</c:v>
                </c:pt>
                <c:pt idx="17207">
                  <c:v>-113.461</c:v>
                </c:pt>
                <c:pt idx="17208">
                  <c:v>-113.459</c:v>
                </c:pt>
                <c:pt idx="17209">
                  <c:v>-113.45699999999999</c:v>
                </c:pt>
                <c:pt idx="17210">
                  <c:v>-113.455</c:v>
                </c:pt>
                <c:pt idx="17211">
                  <c:v>-113.453</c:v>
                </c:pt>
                <c:pt idx="17212">
                  <c:v>-113.45099999999999</c:v>
                </c:pt>
                <c:pt idx="17213">
                  <c:v>-113.449</c:v>
                </c:pt>
                <c:pt idx="17214">
                  <c:v>-113.447</c:v>
                </c:pt>
                <c:pt idx="17215">
                  <c:v>-113.44499999999999</c:v>
                </c:pt>
                <c:pt idx="17216">
                  <c:v>-113.443</c:v>
                </c:pt>
                <c:pt idx="17217">
                  <c:v>-113.441</c:v>
                </c:pt>
                <c:pt idx="17218">
                  <c:v>-113.43899999999999</c:v>
                </c:pt>
                <c:pt idx="17219">
                  <c:v>-113.437</c:v>
                </c:pt>
                <c:pt idx="17220">
                  <c:v>-113.435</c:v>
                </c:pt>
                <c:pt idx="17221">
                  <c:v>-113.43299999999999</c:v>
                </c:pt>
                <c:pt idx="17222">
                  <c:v>-113.431</c:v>
                </c:pt>
                <c:pt idx="17223">
                  <c:v>-113.429</c:v>
                </c:pt>
                <c:pt idx="17224">
                  <c:v>-113.42699999999999</c:v>
                </c:pt>
                <c:pt idx="17225">
                  <c:v>-113.425</c:v>
                </c:pt>
                <c:pt idx="17226">
                  <c:v>-113.423</c:v>
                </c:pt>
                <c:pt idx="17227">
                  <c:v>-113.42099999999999</c:v>
                </c:pt>
                <c:pt idx="17228">
                  <c:v>-113.419</c:v>
                </c:pt>
                <c:pt idx="17229">
                  <c:v>-113.417</c:v>
                </c:pt>
                <c:pt idx="17230">
                  <c:v>-113.41499999999999</c:v>
                </c:pt>
                <c:pt idx="17231">
                  <c:v>-113.413</c:v>
                </c:pt>
                <c:pt idx="17232">
                  <c:v>-113.411</c:v>
                </c:pt>
                <c:pt idx="17233">
                  <c:v>-113.40899999999999</c:v>
                </c:pt>
                <c:pt idx="17234">
                  <c:v>-113.407</c:v>
                </c:pt>
                <c:pt idx="17235">
                  <c:v>-113.405</c:v>
                </c:pt>
                <c:pt idx="17236">
                  <c:v>-113.40299999999999</c:v>
                </c:pt>
                <c:pt idx="17237">
                  <c:v>-113.40100000000001</c:v>
                </c:pt>
                <c:pt idx="17238">
                  <c:v>-113.399</c:v>
                </c:pt>
                <c:pt idx="17239">
                  <c:v>-113.39699999999999</c:v>
                </c:pt>
                <c:pt idx="17240">
                  <c:v>-113.39500000000001</c:v>
                </c:pt>
                <c:pt idx="17241">
                  <c:v>-113.393</c:v>
                </c:pt>
                <c:pt idx="17242">
                  <c:v>-113.39099999999999</c:v>
                </c:pt>
                <c:pt idx="17243">
                  <c:v>-113.38900000000001</c:v>
                </c:pt>
                <c:pt idx="17244">
                  <c:v>-113.387</c:v>
                </c:pt>
                <c:pt idx="17245">
                  <c:v>-113.38499999999999</c:v>
                </c:pt>
                <c:pt idx="17246">
                  <c:v>-113.38300000000001</c:v>
                </c:pt>
                <c:pt idx="17247">
                  <c:v>-113.381</c:v>
                </c:pt>
                <c:pt idx="17248">
                  <c:v>-113.37899999999999</c:v>
                </c:pt>
                <c:pt idx="17249">
                  <c:v>-113.37700000000001</c:v>
                </c:pt>
                <c:pt idx="17250">
                  <c:v>-113.375</c:v>
                </c:pt>
                <c:pt idx="17251">
                  <c:v>-113.37299999999999</c:v>
                </c:pt>
                <c:pt idx="17252">
                  <c:v>-113.37100000000001</c:v>
                </c:pt>
                <c:pt idx="17253">
                  <c:v>-113.369</c:v>
                </c:pt>
                <c:pt idx="17254">
                  <c:v>-113.36699999999999</c:v>
                </c:pt>
                <c:pt idx="17255">
                  <c:v>-113.36500000000001</c:v>
                </c:pt>
                <c:pt idx="17256">
                  <c:v>-113.363</c:v>
                </c:pt>
                <c:pt idx="17257">
                  <c:v>-113.36099999999999</c:v>
                </c:pt>
                <c:pt idx="17258">
                  <c:v>-113.35900000000001</c:v>
                </c:pt>
                <c:pt idx="17259">
                  <c:v>-113.357</c:v>
                </c:pt>
                <c:pt idx="17260">
                  <c:v>-113.35499999999999</c:v>
                </c:pt>
                <c:pt idx="17261">
                  <c:v>-113.35300000000001</c:v>
                </c:pt>
                <c:pt idx="17262">
                  <c:v>-113.351</c:v>
                </c:pt>
                <c:pt idx="17263">
                  <c:v>-113.34899999999999</c:v>
                </c:pt>
                <c:pt idx="17264">
                  <c:v>-113.34700000000001</c:v>
                </c:pt>
                <c:pt idx="17265">
                  <c:v>-113.345</c:v>
                </c:pt>
                <c:pt idx="17266">
                  <c:v>-113.343</c:v>
                </c:pt>
                <c:pt idx="17267">
                  <c:v>-113.34100000000001</c:v>
                </c:pt>
                <c:pt idx="17268">
                  <c:v>-113.339</c:v>
                </c:pt>
                <c:pt idx="17269">
                  <c:v>-113.337</c:v>
                </c:pt>
                <c:pt idx="17270">
                  <c:v>-113.33500000000001</c:v>
                </c:pt>
                <c:pt idx="17271">
                  <c:v>-113.333</c:v>
                </c:pt>
                <c:pt idx="17272">
                  <c:v>-113.331</c:v>
                </c:pt>
                <c:pt idx="17273">
                  <c:v>-113.32900000000001</c:v>
                </c:pt>
                <c:pt idx="17274">
                  <c:v>-113.327</c:v>
                </c:pt>
                <c:pt idx="17275">
                  <c:v>-113.325</c:v>
                </c:pt>
                <c:pt idx="17276">
                  <c:v>-113.32300000000001</c:v>
                </c:pt>
                <c:pt idx="17277">
                  <c:v>-113.321</c:v>
                </c:pt>
                <c:pt idx="17278">
                  <c:v>-113.319</c:v>
                </c:pt>
                <c:pt idx="17279">
                  <c:v>-113.31700000000001</c:v>
                </c:pt>
                <c:pt idx="17280">
                  <c:v>-113.315</c:v>
                </c:pt>
                <c:pt idx="17281">
                  <c:v>-113.313</c:v>
                </c:pt>
                <c:pt idx="17282">
                  <c:v>-113.31100000000001</c:v>
                </c:pt>
                <c:pt idx="17283">
                  <c:v>-113.309</c:v>
                </c:pt>
                <c:pt idx="17284">
                  <c:v>-113.307</c:v>
                </c:pt>
                <c:pt idx="17285">
                  <c:v>-113.30500000000001</c:v>
                </c:pt>
                <c:pt idx="17286">
                  <c:v>-113.303</c:v>
                </c:pt>
                <c:pt idx="17287">
                  <c:v>-113.301</c:v>
                </c:pt>
                <c:pt idx="17288">
                  <c:v>-113.29900000000001</c:v>
                </c:pt>
                <c:pt idx="17289">
                  <c:v>-113.297</c:v>
                </c:pt>
                <c:pt idx="17290">
                  <c:v>-113.295</c:v>
                </c:pt>
                <c:pt idx="17291">
                  <c:v>-113.29300000000001</c:v>
                </c:pt>
                <c:pt idx="17292">
                  <c:v>-113.291</c:v>
                </c:pt>
                <c:pt idx="17293">
                  <c:v>-113.289</c:v>
                </c:pt>
                <c:pt idx="17294">
                  <c:v>-113.28700000000001</c:v>
                </c:pt>
                <c:pt idx="17295">
                  <c:v>-113.285</c:v>
                </c:pt>
                <c:pt idx="17296">
                  <c:v>-113.283</c:v>
                </c:pt>
                <c:pt idx="17297">
                  <c:v>-113.28100000000001</c:v>
                </c:pt>
                <c:pt idx="17298">
                  <c:v>-113.279</c:v>
                </c:pt>
                <c:pt idx="17299">
                  <c:v>-113.277</c:v>
                </c:pt>
                <c:pt idx="17300">
                  <c:v>-113.27500000000001</c:v>
                </c:pt>
                <c:pt idx="17301">
                  <c:v>-113.273</c:v>
                </c:pt>
                <c:pt idx="17302">
                  <c:v>-113.271</c:v>
                </c:pt>
                <c:pt idx="17303">
                  <c:v>-113.26900000000001</c:v>
                </c:pt>
                <c:pt idx="17304">
                  <c:v>-113.267</c:v>
                </c:pt>
                <c:pt idx="17305">
                  <c:v>-113.265</c:v>
                </c:pt>
                <c:pt idx="17306">
                  <c:v>-113.26300000000001</c:v>
                </c:pt>
                <c:pt idx="17307">
                  <c:v>-113.261</c:v>
                </c:pt>
                <c:pt idx="17308">
                  <c:v>-113.259</c:v>
                </c:pt>
                <c:pt idx="17309">
                  <c:v>-113.25700000000001</c:v>
                </c:pt>
                <c:pt idx="17310">
                  <c:v>-113.255</c:v>
                </c:pt>
                <c:pt idx="17311">
                  <c:v>-113.253</c:v>
                </c:pt>
                <c:pt idx="17312">
                  <c:v>-113.251</c:v>
                </c:pt>
                <c:pt idx="17313">
                  <c:v>-113.249</c:v>
                </c:pt>
                <c:pt idx="17314">
                  <c:v>-113.247</c:v>
                </c:pt>
                <c:pt idx="17315">
                  <c:v>-113.245</c:v>
                </c:pt>
                <c:pt idx="17316">
                  <c:v>-113.24299999999999</c:v>
                </c:pt>
                <c:pt idx="17317">
                  <c:v>-113.241</c:v>
                </c:pt>
                <c:pt idx="17318">
                  <c:v>-113.239</c:v>
                </c:pt>
                <c:pt idx="17319">
                  <c:v>-113.23699999999999</c:v>
                </c:pt>
                <c:pt idx="17320">
                  <c:v>-113.235</c:v>
                </c:pt>
                <c:pt idx="17321">
                  <c:v>-113.233</c:v>
                </c:pt>
                <c:pt idx="17322">
                  <c:v>-113.23099999999999</c:v>
                </c:pt>
                <c:pt idx="17323">
                  <c:v>-113.229</c:v>
                </c:pt>
                <c:pt idx="17324">
                  <c:v>-113.227</c:v>
                </c:pt>
                <c:pt idx="17325">
                  <c:v>-113.22499999999999</c:v>
                </c:pt>
                <c:pt idx="17326">
                  <c:v>-113.223</c:v>
                </c:pt>
                <c:pt idx="17327">
                  <c:v>-113.221</c:v>
                </c:pt>
                <c:pt idx="17328">
                  <c:v>-113.21899999999999</c:v>
                </c:pt>
                <c:pt idx="17329">
                  <c:v>-113.217</c:v>
                </c:pt>
                <c:pt idx="17330">
                  <c:v>-113.215</c:v>
                </c:pt>
                <c:pt idx="17331">
                  <c:v>-113.21299999999999</c:v>
                </c:pt>
                <c:pt idx="17332">
                  <c:v>-113.211</c:v>
                </c:pt>
                <c:pt idx="17333">
                  <c:v>-113.209</c:v>
                </c:pt>
                <c:pt idx="17334">
                  <c:v>-113.20699999999999</c:v>
                </c:pt>
                <c:pt idx="17335">
                  <c:v>-113.205</c:v>
                </c:pt>
                <c:pt idx="17336">
                  <c:v>-113.203</c:v>
                </c:pt>
                <c:pt idx="17337">
                  <c:v>-113.20099999999999</c:v>
                </c:pt>
                <c:pt idx="17338">
                  <c:v>-113.199</c:v>
                </c:pt>
                <c:pt idx="17339">
                  <c:v>-113.197</c:v>
                </c:pt>
                <c:pt idx="17340">
                  <c:v>-113.19499999999999</c:v>
                </c:pt>
                <c:pt idx="17341">
                  <c:v>-113.193</c:v>
                </c:pt>
                <c:pt idx="17342">
                  <c:v>-113.191</c:v>
                </c:pt>
                <c:pt idx="17343">
                  <c:v>-113.18899999999999</c:v>
                </c:pt>
                <c:pt idx="17344">
                  <c:v>-113.187</c:v>
                </c:pt>
                <c:pt idx="17345">
                  <c:v>-113.185</c:v>
                </c:pt>
                <c:pt idx="17346">
                  <c:v>-113.18299999999999</c:v>
                </c:pt>
                <c:pt idx="17347">
                  <c:v>-113.181</c:v>
                </c:pt>
                <c:pt idx="17348">
                  <c:v>-113.179</c:v>
                </c:pt>
                <c:pt idx="17349">
                  <c:v>-113.17699999999999</c:v>
                </c:pt>
                <c:pt idx="17350">
                  <c:v>-113.175</c:v>
                </c:pt>
                <c:pt idx="17351">
                  <c:v>-113.173</c:v>
                </c:pt>
                <c:pt idx="17352">
                  <c:v>-113.17099999999999</c:v>
                </c:pt>
                <c:pt idx="17353">
                  <c:v>-113.169</c:v>
                </c:pt>
                <c:pt idx="17354">
                  <c:v>-113.167</c:v>
                </c:pt>
                <c:pt idx="17355">
                  <c:v>-113.16499999999999</c:v>
                </c:pt>
                <c:pt idx="17356">
                  <c:v>-113.163</c:v>
                </c:pt>
                <c:pt idx="17357">
                  <c:v>-113.161</c:v>
                </c:pt>
                <c:pt idx="17358">
                  <c:v>-113.15899999999999</c:v>
                </c:pt>
                <c:pt idx="17359">
                  <c:v>-113.157</c:v>
                </c:pt>
                <c:pt idx="17360">
                  <c:v>-113.155</c:v>
                </c:pt>
                <c:pt idx="17361">
                  <c:v>-113.15299999999999</c:v>
                </c:pt>
                <c:pt idx="17362">
                  <c:v>-113.15100000000001</c:v>
                </c:pt>
                <c:pt idx="17363">
                  <c:v>-113.149</c:v>
                </c:pt>
                <c:pt idx="17364">
                  <c:v>-113.14699999999999</c:v>
                </c:pt>
                <c:pt idx="17365">
                  <c:v>-113.14500000000001</c:v>
                </c:pt>
                <c:pt idx="17366">
                  <c:v>-113.143</c:v>
                </c:pt>
                <c:pt idx="17367">
                  <c:v>-113.14099999999999</c:v>
                </c:pt>
                <c:pt idx="17368">
                  <c:v>-113.13900000000001</c:v>
                </c:pt>
                <c:pt idx="17369">
                  <c:v>-113.137</c:v>
                </c:pt>
                <c:pt idx="17370">
                  <c:v>-113.13499999999999</c:v>
                </c:pt>
                <c:pt idx="17371">
                  <c:v>-113.13300000000001</c:v>
                </c:pt>
                <c:pt idx="17372">
                  <c:v>-113.131</c:v>
                </c:pt>
                <c:pt idx="17373">
                  <c:v>-113.12899999999999</c:v>
                </c:pt>
                <c:pt idx="17374">
                  <c:v>-113.12700000000001</c:v>
                </c:pt>
                <c:pt idx="17375">
                  <c:v>-113.125</c:v>
                </c:pt>
                <c:pt idx="17376">
                  <c:v>-113.12299999999999</c:v>
                </c:pt>
                <c:pt idx="17377">
                  <c:v>-113.12100000000001</c:v>
                </c:pt>
                <c:pt idx="17378">
                  <c:v>-113.119</c:v>
                </c:pt>
                <c:pt idx="17379">
                  <c:v>-113.11699999999999</c:v>
                </c:pt>
                <c:pt idx="17380">
                  <c:v>-113.11500000000001</c:v>
                </c:pt>
                <c:pt idx="17381">
                  <c:v>-113.113</c:v>
                </c:pt>
                <c:pt idx="17382">
                  <c:v>-113.11099999999999</c:v>
                </c:pt>
                <c:pt idx="17383">
                  <c:v>-113.10900000000001</c:v>
                </c:pt>
                <c:pt idx="17384">
                  <c:v>-113.107</c:v>
                </c:pt>
                <c:pt idx="17385">
                  <c:v>-113.10499999999999</c:v>
                </c:pt>
                <c:pt idx="17386">
                  <c:v>-113.10300000000001</c:v>
                </c:pt>
                <c:pt idx="17387">
                  <c:v>-113.101</c:v>
                </c:pt>
                <c:pt idx="17388">
                  <c:v>-113.09899999999999</c:v>
                </c:pt>
                <c:pt idx="17389">
                  <c:v>-113.09700000000001</c:v>
                </c:pt>
                <c:pt idx="17390">
                  <c:v>-113.095</c:v>
                </c:pt>
                <c:pt idx="17391">
                  <c:v>-113.093</c:v>
                </c:pt>
                <c:pt idx="17392">
                  <c:v>-113.09100000000001</c:v>
                </c:pt>
                <c:pt idx="17393">
                  <c:v>-113.089</c:v>
                </c:pt>
                <c:pt idx="17394">
                  <c:v>-113.087</c:v>
                </c:pt>
                <c:pt idx="17395">
                  <c:v>-113.08500000000001</c:v>
                </c:pt>
                <c:pt idx="17396">
                  <c:v>-113.083</c:v>
                </c:pt>
                <c:pt idx="17397">
                  <c:v>-113.081</c:v>
                </c:pt>
                <c:pt idx="17398">
                  <c:v>-113.07900000000001</c:v>
                </c:pt>
                <c:pt idx="17399">
                  <c:v>-113.077</c:v>
                </c:pt>
                <c:pt idx="17400">
                  <c:v>-113.075</c:v>
                </c:pt>
                <c:pt idx="17401">
                  <c:v>-113.07300000000001</c:v>
                </c:pt>
                <c:pt idx="17402">
                  <c:v>-113.071</c:v>
                </c:pt>
                <c:pt idx="17403">
                  <c:v>-113.069</c:v>
                </c:pt>
                <c:pt idx="17404">
                  <c:v>-113.06700000000001</c:v>
                </c:pt>
                <c:pt idx="17405">
                  <c:v>-113.065</c:v>
                </c:pt>
                <c:pt idx="17406">
                  <c:v>-113.063</c:v>
                </c:pt>
                <c:pt idx="17407">
                  <c:v>-113.06100000000001</c:v>
                </c:pt>
                <c:pt idx="17408">
                  <c:v>-113.059</c:v>
                </c:pt>
                <c:pt idx="17409">
                  <c:v>-113.057</c:v>
                </c:pt>
                <c:pt idx="17410">
                  <c:v>-113.05500000000001</c:v>
                </c:pt>
                <c:pt idx="17411">
                  <c:v>-113.053</c:v>
                </c:pt>
                <c:pt idx="17412">
                  <c:v>-113.051</c:v>
                </c:pt>
                <c:pt idx="17413">
                  <c:v>-113.04900000000001</c:v>
                </c:pt>
                <c:pt idx="17414">
                  <c:v>-113.047</c:v>
                </c:pt>
                <c:pt idx="17415">
                  <c:v>-113.045</c:v>
                </c:pt>
                <c:pt idx="17416">
                  <c:v>-113.04300000000001</c:v>
                </c:pt>
                <c:pt idx="17417">
                  <c:v>-113.041</c:v>
                </c:pt>
                <c:pt idx="17418">
                  <c:v>-113.039</c:v>
                </c:pt>
                <c:pt idx="17419">
                  <c:v>-113.03700000000001</c:v>
                </c:pt>
                <c:pt idx="17420">
                  <c:v>-113.035</c:v>
                </c:pt>
                <c:pt idx="17421">
                  <c:v>-113.033</c:v>
                </c:pt>
                <c:pt idx="17422">
                  <c:v>-113.03100000000001</c:v>
                </c:pt>
                <c:pt idx="17423">
                  <c:v>-113.029</c:v>
                </c:pt>
                <c:pt idx="17424">
                  <c:v>-113.027</c:v>
                </c:pt>
                <c:pt idx="17425">
                  <c:v>-113.02500000000001</c:v>
                </c:pt>
                <c:pt idx="17426">
                  <c:v>-113.023</c:v>
                </c:pt>
                <c:pt idx="17427">
                  <c:v>-113.021</c:v>
                </c:pt>
                <c:pt idx="17428">
                  <c:v>-113.01900000000001</c:v>
                </c:pt>
                <c:pt idx="17429">
                  <c:v>-113.017</c:v>
                </c:pt>
                <c:pt idx="17430">
                  <c:v>-113.015</c:v>
                </c:pt>
                <c:pt idx="17431">
                  <c:v>-113.01300000000001</c:v>
                </c:pt>
                <c:pt idx="17432">
                  <c:v>-113.011</c:v>
                </c:pt>
                <c:pt idx="17433">
                  <c:v>-113.009</c:v>
                </c:pt>
                <c:pt idx="17434">
                  <c:v>-113.00700000000001</c:v>
                </c:pt>
                <c:pt idx="17435">
                  <c:v>-113.005</c:v>
                </c:pt>
                <c:pt idx="17436">
                  <c:v>-113.003</c:v>
                </c:pt>
                <c:pt idx="17437">
                  <c:v>-113.001</c:v>
                </c:pt>
                <c:pt idx="17438">
                  <c:v>-112.999</c:v>
                </c:pt>
                <c:pt idx="17439">
                  <c:v>-112.997</c:v>
                </c:pt>
                <c:pt idx="17440">
                  <c:v>-112.995</c:v>
                </c:pt>
                <c:pt idx="17441">
                  <c:v>-112.99299999999999</c:v>
                </c:pt>
                <c:pt idx="17442">
                  <c:v>-112.991</c:v>
                </c:pt>
                <c:pt idx="17443">
                  <c:v>-112.989</c:v>
                </c:pt>
                <c:pt idx="17444">
                  <c:v>-112.98699999999999</c:v>
                </c:pt>
                <c:pt idx="17445">
                  <c:v>-112.985</c:v>
                </c:pt>
                <c:pt idx="17446">
                  <c:v>-112.983</c:v>
                </c:pt>
                <c:pt idx="17447">
                  <c:v>-112.98099999999999</c:v>
                </c:pt>
                <c:pt idx="17448">
                  <c:v>-112.979</c:v>
                </c:pt>
                <c:pt idx="17449">
                  <c:v>-112.977</c:v>
                </c:pt>
                <c:pt idx="17450">
                  <c:v>-112.97499999999999</c:v>
                </c:pt>
                <c:pt idx="17451">
                  <c:v>-112.973</c:v>
                </c:pt>
                <c:pt idx="17452">
                  <c:v>-112.971</c:v>
                </c:pt>
                <c:pt idx="17453">
                  <c:v>-112.96899999999999</c:v>
                </c:pt>
                <c:pt idx="17454">
                  <c:v>-112.967</c:v>
                </c:pt>
                <c:pt idx="17455">
                  <c:v>-112.965</c:v>
                </c:pt>
                <c:pt idx="17456">
                  <c:v>-112.96299999999999</c:v>
                </c:pt>
                <c:pt idx="17457">
                  <c:v>-112.961</c:v>
                </c:pt>
                <c:pt idx="17458">
                  <c:v>-112.959</c:v>
                </c:pt>
                <c:pt idx="17459">
                  <c:v>-112.95699999999999</c:v>
                </c:pt>
                <c:pt idx="17460">
                  <c:v>-112.955</c:v>
                </c:pt>
                <c:pt idx="17461">
                  <c:v>-112.953</c:v>
                </c:pt>
                <c:pt idx="17462">
                  <c:v>-112.95099999999999</c:v>
                </c:pt>
                <c:pt idx="17463">
                  <c:v>-112.949</c:v>
                </c:pt>
                <c:pt idx="17464">
                  <c:v>-112.947</c:v>
                </c:pt>
                <c:pt idx="17465">
                  <c:v>-112.94499999999999</c:v>
                </c:pt>
                <c:pt idx="17466">
                  <c:v>-112.943</c:v>
                </c:pt>
                <c:pt idx="17467">
                  <c:v>-112.941</c:v>
                </c:pt>
                <c:pt idx="17468">
                  <c:v>-112.93899999999999</c:v>
                </c:pt>
                <c:pt idx="17469">
                  <c:v>-112.937</c:v>
                </c:pt>
                <c:pt idx="17470">
                  <c:v>-112.935</c:v>
                </c:pt>
                <c:pt idx="17471">
                  <c:v>-112.93299999999999</c:v>
                </c:pt>
                <c:pt idx="17472">
                  <c:v>-112.931</c:v>
                </c:pt>
                <c:pt idx="17473">
                  <c:v>-112.929</c:v>
                </c:pt>
                <c:pt idx="17474">
                  <c:v>-112.92699999999999</c:v>
                </c:pt>
                <c:pt idx="17475">
                  <c:v>-112.925</c:v>
                </c:pt>
                <c:pt idx="17476">
                  <c:v>-112.923</c:v>
                </c:pt>
                <c:pt idx="17477">
                  <c:v>-112.92099999999999</c:v>
                </c:pt>
                <c:pt idx="17478">
                  <c:v>-112.919</c:v>
                </c:pt>
                <c:pt idx="17479">
                  <c:v>-112.917</c:v>
                </c:pt>
                <c:pt idx="17480">
                  <c:v>-112.91499999999999</c:v>
                </c:pt>
                <c:pt idx="17481">
                  <c:v>-112.913</c:v>
                </c:pt>
                <c:pt idx="17482">
                  <c:v>-112.911</c:v>
                </c:pt>
                <c:pt idx="17483">
                  <c:v>-112.90899999999999</c:v>
                </c:pt>
                <c:pt idx="17484">
                  <c:v>-112.907</c:v>
                </c:pt>
                <c:pt idx="17485">
                  <c:v>-112.905</c:v>
                </c:pt>
                <c:pt idx="17486">
                  <c:v>-112.90299999999999</c:v>
                </c:pt>
                <c:pt idx="17487">
                  <c:v>-112.90100000000001</c:v>
                </c:pt>
                <c:pt idx="17488">
                  <c:v>-112.899</c:v>
                </c:pt>
                <c:pt idx="17489">
                  <c:v>-112.89699999999999</c:v>
                </c:pt>
                <c:pt idx="17490">
                  <c:v>-112.89500000000001</c:v>
                </c:pt>
                <c:pt idx="17491">
                  <c:v>-112.893</c:v>
                </c:pt>
                <c:pt idx="17492">
                  <c:v>-112.89099999999999</c:v>
                </c:pt>
                <c:pt idx="17493">
                  <c:v>-112.88900000000001</c:v>
                </c:pt>
                <c:pt idx="17494">
                  <c:v>-112.887</c:v>
                </c:pt>
                <c:pt idx="17495">
                  <c:v>-112.88499999999999</c:v>
                </c:pt>
                <c:pt idx="17496">
                  <c:v>-112.88300000000001</c:v>
                </c:pt>
                <c:pt idx="17497">
                  <c:v>-112.881</c:v>
                </c:pt>
                <c:pt idx="17498">
                  <c:v>-112.87899999999999</c:v>
                </c:pt>
                <c:pt idx="17499">
                  <c:v>-112.87700000000001</c:v>
                </c:pt>
                <c:pt idx="17500">
                  <c:v>-112.875</c:v>
                </c:pt>
                <c:pt idx="17501">
                  <c:v>-112.87299999999999</c:v>
                </c:pt>
                <c:pt idx="17502">
                  <c:v>-112.87100000000001</c:v>
                </c:pt>
                <c:pt idx="17503">
                  <c:v>-112.869</c:v>
                </c:pt>
                <c:pt idx="17504">
                  <c:v>-112.86699999999999</c:v>
                </c:pt>
                <c:pt idx="17505">
                  <c:v>-112.86500000000001</c:v>
                </c:pt>
                <c:pt idx="17506">
                  <c:v>-112.863</c:v>
                </c:pt>
                <c:pt idx="17507">
                  <c:v>-112.86099999999999</c:v>
                </c:pt>
                <c:pt idx="17508">
                  <c:v>-112.85900000000001</c:v>
                </c:pt>
                <c:pt idx="17509">
                  <c:v>-112.857</c:v>
                </c:pt>
                <c:pt idx="17510">
                  <c:v>-112.85499999999999</c:v>
                </c:pt>
                <c:pt idx="17511">
                  <c:v>-112.85300000000001</c:v>
                </c:pt>
                <c:pt idx="17512">
                  <c:v>-112.851</c:v>
                </c:pt>
                <c:pt idx="17513">
                  <c:v>-112.84899999999999</c:v>
                </c:pt>
                <c:pt idx="17514">
                  <c:v>-112.84700000000001</c:v>
                </c:pt>
                <c:pt idx="17515">
                  <c:v>-112.845</c:v>
                </c:pt>
                <c:pt idx="17516">
                  <c:v>-112.843</c:v>
                </c:pt>
                <c:pt idx="17517">
                  <c:v>-112.84100000000001</c:v>
                </c:pt>
                <c:pt idx="17518">
                  <c:v>-112.839</c:v>
                </c:pt>
                <c:pt idx="17519">
                  <c:v>-112.837</c:v>
                </c:pt>
                <c:pt idx="17520">
                  <c:v>-112.83500000000001</c:v>
                </c:pt>
                <c:pt idx="17521">
                  <c:v>-112.833</c:v>
                </c:pt>
                <c:pt idx="17522">
                  <c:v>-112.831</c:v>
                </c:pt>
                <c:pt idx="17523">
                  <c:v>-112.82900000000001</c:v>
                </c:pt>
                <c:pt idx="17524">
                  <c:v>-112.827</c:v>
                </c:pt>
                <c:pt idx="17525">
                  <c:v>-112.825</c:v>
                </c:pt>
                <c:pt idx="17526">
                  <c:v>-112.82300000000001</c:v>
                </c:pt>
                <c:pt idx="17527">
                  <c:v>-112.821</c:v>
                </c:pt>
                <c:pt idx="17528">
                  <c:v>-112.819</c:v>
                </c:pt>
                <c:pt idx="17529">
                  <c:v>-112.81700000000001</c:v>
                </c:pt>
                <c:pt idx="17530">
                  <c:v>-112.815</c:v>
                </c:pt>
                <c:pt idx="17531">
                  <c:v>-112.813</c:v>
                </c:pt>
                <c:pt idx="17532">
                  <c:v>-112.81100000000001</c:v>
                </c:pt>
                <c:pt idx="17533">
                  <c:v>-112.809</c:v>
                </c:pt>
                <c:pt idx="17534">
                  <c:v>-112.807</c:v>
                </c:pt>
                <c:pt idx="17535">
                  <c:v>-112.80500000000001</c:v>
                </c:pt>
                <c:pt idx="17536">
                  <c:v>-112.803</c:v>
                </c:pt>
                <c:pt idx="17537">
                  <c:v>-112.801</c:v>
                </c:pt>
                <c:pt idx="17538">
                  <c:v>-112.79900000000001</c:v>
                </c:pt>
                <c:pt idx="17539">
                  <c:v>-112.797</c:v>
                </c:pt>
                <c:pt idx="17540">
                  <c:v>-112.795</c:v>
                </c:pt>
                <c:pt idx="17541">
                  <c:v>-112.79300000000001</c:v>
                </c:pt>
                <c:pt idx="17542">
                  <c:v>-112.791</c:v>
                </c:pt>
                <c:pt idx="17543">
                  <c:v>-112.789</c:v>
                </c:pt>
                <c:pt idx="17544">
                  <c:v>-112.78700000000001</c:v>
                </c:pt>
                <c:pt idx="17545">
                  <c:v>-112.785</c:v>
                </c:pt>
                <c:pt idx="17546">
                  <c:v>-112.783</c:v>
                </c:pt>
                <c:pt idx="17547">
                  <c:v>-112.78100000000001</c:v>
                </c:pt>
                <c:pt idx="17548">
                  <c:v>-112.779</c:v>
                </c:pt>
                <c:pt idx="17549">
                  <c:v>-112.777</c:v>
                </c:pt>
                <c:pt idx="17550">
                  <c:v>-112.77500000000001</c:v>
                </c:pt>
                <c:pt idx="17551">
                  <c:v>-112.773</c:v>
                </c:pt>
                <c:pt idx="17552">
                  <c:v>-112.771</c:v>
                </c:pt>
                <c:pt idx="17553">
                  <c:v>-112.76900000000001</c:v>
                </c:pt>
                <c:pt idx="17554">
                  <c:v>-112.767</c:v>
                </c:pt>
                <c:pt idx="17555">
                  <c:v>-112.765</c:v>
                </c:pt>
                <c:pt idx="17556">
                  <c:v>-112.76300000000001</c:v>
                </c:pt>
                <c:pt idx="17557">
                  <c:v>-112.761</c:v>
                </c:pt>
                <c:pt idx="17558">
                  <c:v>-112.759</c:v>
                </c:pt>
                <c:pt idx="17559">
                  <c:v>-112.75700000000001</c:v>
                </c:pt>
                <c:pt idx="17560">
                  <c:v>-112.755</c:v>
                </c:pt>
                <c:pt idx="17561">
                  <c:v>-112.753</c:v>
                </c:pt>
                <c:pt idx="17562">
                  <c:v>-112.751</c:v>
                </c:pt>
                <c:pt idx="17563">
                  <c:v>-112.749</c:v>
                </c:pt>
                <c:pt idx="17564">
                  <c:v>-112.747</c:v>
                </c:pt>
                <c:pt idx="17565">
                  <c:v>-112.745</c:v>
                </c:pt>
                <c:pt idx="17566">
                  <c:v>-112.74299999999999</c:v>
                </c:pt>
                <c:pt idx="17567">
                  <c:v>-112.741</c:v>
                </c:pt>
                <c:pt idx="17568">
                  <c:v>-112.739</c:v>
                </c:pt>
                <c:pt idx="17569">
                  <c:v>-112.73699999999999</c:v>
                </c:pt>
                <c:pt idx="17570">
                  <c:v>-112.735</c:v>
                </c:pt>
                <c:pt idx="17571">
                  <c:v>-112.733</c:v>
                </c:pt>
                <c:pt idx="17572">
                  <c:v>-112.73099999999999</c:v>
                </c:pt>
                <c:pt idx="17573">
                  <c:v>-112.729</c:v>
                </c:pt>
                <c:pt idx="17574">
                  <c:v>-112.727</c:v>
                </c:pt>
                <c:pt idx="17575">
                  <c:v>-112.72499999999999</c:v>
                </c:pt>
                <c:pt idx="17576">
                  <c:v>-112.723</c:v>
                </c:pt>
                <c:pt idx="17577">
                  <c:v>-112.721</c:v>
                </c:pt>
                <c:pt idx="17578">
                  <c:v>-112.71899999999999</c:v>
                </c:pt>
                <c:pt idx="17579">
                  <c:v>-112.717</c:v>
                </c:pt>
                <c:pt idx="17580">
                  <c:v>-112.715</c:v>
                </c:pt>
                <c:pt idx="17581">
                  <c:v>-112.71299999999999</c:v>
                </c:pt>
                <c:pt idx="17582">
                  <c:v>-112.711</c:v>
                </c:pt>
                <c:pt idx="17583">
                  <c:v>-112.709</c:v>
                </c:pt>
                <c:pt idx="17584">
                  <c:v>-112.70699999999999</c:v>
                </c:pt>
                <c:pt idx="17585">
                  <c:v>-112.705</c:v>
                </c:pt>
                <c:pt idx="17586">
                  <c:v>-112.703</c:v>
                </c:pt>
                <c:pt idx="17587">
                  <c:v>-112.70099999999999</c:v>
                </c:pt>
                <c:pt idx="17588">
                  <c:v>-112.699</c:v>
                </c:pt>
                <c:pt idx="17589">
                  <c:v>-112.697</c:v>
                </c:pt>
                <c:pt idx="17590">
                  <c:v>-112.69499999999999</c:v>
                </c:pt>
                <c:pt idx="17591">
                  <c:v>-112.693</c:v>
                </c:pt>
                <c:pt idx="17592">
                  <c:v>-112.691</c:v>
                </c:pt>
                <c:pt idx="17593">
                  <c:v>-112.68899999999999</c:v>
                </c:pt>
                <c:pt idx="17594">
                  <c:v>-112.687</c:v>
                </c:pt>
                <c:pt idx="17595">
                  <c:v>-112.685</c:v>
                </c:pt>
                <c:pt idx="17596">
                  <c:v>-112.68299999999999</c:v>
                </c:pt>
                <c:pt idx="17597">
                  <c:v>-112.681</c:v>
                </c:pt>
                <c:pt idx="17598">
                  <c:v>-112.679</c:v>
                </c:pt>
                <c:pt idx="17599">
                  <c:v>-112.67699999999999</c:v>
                </c:pt>
                <c:pt idx="17600">
                  <c:v>-112.675</c:v>
                </c:pt>
                <c:pt idx="17601">
                  <c:v>-112.673</c:v>
                </c:pt>
                <c:pt idx="17602">
                  <c:v>-112.67099999999999</c:v>
                </c:pt>
                <c:pt idx="17603">
                  <c:v>-112.669</c:v>
                </c:pt>
                <c:pt idx="17604">
                  <c:v>-112.667</c:v>
                </c:pt>
                <c:pt idx="17605">
                  <c:v>-112.66499999999999</c:v>
                </c:pt>
                <c:pt idx="17606">
                  <c:v>-112.663</c:v>
                </c:pt>
                <c:pt idx="17607">
                  <c:v>-112.661</c:v>
                </c:pt>
                <c:pt idx="17608">
                  <c:v>-112.65899999999999</c:v>
                </c:pt>
                <c:pt idx="17609">
                  <c:v>-112.657</c:v>
                </c:pt>
                <c:pt idx="17610">
                  <c:v>-112.655</c:v>
                </c:pt>
                <c:pt idx="17611">
                  <c:v>-112.65299999999999</c:v>
                </c:pt>
                <c:pt idx="17612">
                  <c:v>-112.65100000000001</c:v>
                </c:pt>
                <c:pt idx="17613">
                  <c:v>-112.649</c:v>
                </c:pt>
                <c:pt idx="17614">
                  <c:v>-112.64699999999999</c:v>
                </c:pt>
                <c:pt idx="17615">
                  <c:v>-112.64500000000001</c:v>
                </c:pt>
                <c:pt idx="17616">
                  <c:v>-112.643</c:v>
                </c:pt>
                <c:pt idx="17617">
                  <c:v>-112.64099999999999</c:v>
                </c:pt>
                <c:pt idx="17618">
                  <c:v>-112.63900000000001</c:v>
                </c:pt>
                <c:pt idx="17619">
                  <c:v>-112.637</c:v>
                </c:pt>
                <c:pt idx="17620">
                  <c:v>-112.63499999999999</c:v>
                </c:pt>
                <c:pt idx="17621">
                  <c:v>-112.63300000000001</c:v>
                </c:pt>
                <c:pt idx="17622">
                  <c:v>-112.631</c:v>
                </c:pt>
                <c:pt idx="17623">
                  <c:v>-112.62899999999999</c:v>
                </c:pt>
                <c:pt idx="17624">
                  <c:v>-112.62700000000001</c:v>
                </c:pt>
                <c:pt idx="17625">
                  <c:v>-112.625</c:v>
                </c:pt>
                <c:pt idx="17626">
                  <c:v>-112.62299999999999</c:v>
                </c:pt>
                <c:pt idx="17627">
                  <c:v>-112.62100000000001</c:v>
                </c:pt>
                <c:pt idx="17628">
                  <c:v>-112.619</c:v>
                </c:pt>
                <c:pt idx="17629">
                  <c:v>-112.61699999999999</c:v>
                </c:pt>
                <c:pt idx="17630">
                  <c:v>-112.61500000000001</c:v>
                </c:pt>
                <c:pt idx="17631">
                  <c:v>-112.613</c:v>
                </c:pt>
                <c:pt idx="17632">
                  <c:v>-112.61099999999999</c:v>
                </c:pt>
                <c:pt idx="17633">
                  <c:v>-112.60900000000001</c:v>
                </c:pt>
                <c:pt idx="17634">
                  <c:v>-112.607</c:v>
                </c:pt>
                <c:pt idx="17635">
                  <c:v>-112.60499999999999</c:v>
                </c:pt>
                <c:pt idx="17636">
                  <c:v>-112.60300000000001</c:v>
                </c:pt>
                <c:pt idx="17637">
                  <c:v>-112.601</c:v>
                </c:pt>
                <c:pt idx="17638">
                  <c:v>-112.59899999999999</c:v>
                </c:pt>
                <c:pt idx="17639">
                  <c:v>-112.59700000000001</c:v>
                </c:pt>
                <c:pt idx="17640">
                  <c:v>-112.595</c:v>
                </c:pt>
                <c:pt idx="17641">
                  <c:v>-112.593</c:v>
                </c:pt>
                <c:pt idx="17642">
                  <c:v>-112.59100000000001</c:v>
                </c:pt>
                <c:pt idx="17643">
                  <c:v>-112.589</c:v>
                </c:pt>
                <c:pt idx="17644">
                  <c:v>-112.587</c:v>
                </c:pt>
                <c:pt idx="17645">
                  <c:v>-112.58500000000001</c:v>
                </c:pt>
                <c:pt idx="17646">
                  <c:v>-112.583</c:v>
                </c:pt>
                <c:pt idx="17647">
                  <c:v>-112.581</c:v>
                </c:pt>
                <c:pt idx="17648">
                  <c:v>-112.57900000000001</c:v>
                </c:pt>
                <c:pt idx="17649">
                  <c:v>-112.577</c:v>
                </c:pt>
                <c:pt idx="17650">
                  <c:v>-112.575</c:v>
                </c:pt>
                <c:pt idx="17651">
                  <c:v>-112.57300000000001</c:v>
                </c:pt>
                <c:pt idx="17652">
                  <c:v>-112.571</c:v>
                </c:pt>
                <c:pt idx="17653">
                  <c:v>-112.569</c:v>
                </c:pt>
                <c:pt idx="17654">
                  <c:v>-112.56700000000001</c:v>
                </c:pt>
                <c:pt idx="17655">
                  <c:v>-112.565</c:v>
                </c:pt>
                <c:pt idx="17656">
                  <c:v>-112.563</c:v>
                </c:pt>
                <c:pt idx="17657">
                  <c:v>-112.56100000000001</c:v>
                </c:pt>
                <c:pt idx="17658">
                  <c:v>-112.559</c:v>
                </c:pt>
                <c:pt idx="17659">
                  <c:v>-112.557</c:v>
                </c:pt>
                <c:pt idx="17660">
                  <c:v>-112.55500000000001</c:v>
                </c:pt>
                <c:pt idx="17661">
                  <c:v>-112.553</c:v>
                </c:pt>
                <c:pt idx="17662">
                  <c:v>-112.551</c:v>
                </c:pt>
                <c:pt idx="17663">
                  <c:v>-112.54900000000001</c:v>
                </c:pt>
                <c:pt idx="17664">
                  <c:v>-112.547</c:v>
                </c:pt>
                <c:pt idx="17665">
                  <c:v>-112.545</c:v>
                </c:pt>
                <c:pt idx="17666">
                  <c:v>-112.54300000000001</c:v>
                </c:pt>
                <c:pt idx="17667">
                  <c:v>-112.541</c:v>
                </c:pt>
                <c:pt idx="17668">
                  <c:v>-112.539</c:v>
                </c:pt>
                <c:pt idx="17669">
                  <c:v>-112.53700000000001</c:v>
                </c:pt>
                <c:pt idx="17670">
                  <c:v>-112.535</c:v>
                </c:pt>
                <c:pt idx="17671">
                  <c:v>-112.533</c:v>
                </c:pt>
                <c:pt idx="17672">
                  <c:v>-112.53100000000001</c:v>
                </c:pt>
                <c:pt idx="17673">
                  <c:v>-112.529</c:v>
                </c:pt>
                <c:pt idx="17674">
                  <c:v>-112.527</c:v>
                </c:pt>
                <c:pt idx="17675">
                  <c:v>-112.52500000000001</c:v>
                </c:pt>
                <c:pt idx="17676">
                  <c:v>-112.523</c:v>
                </c:pt>
                <c:pt idx="17677">
                  <c:v>-112.521</c:v>
                </c:pt>
                <c:pt idx="17678">
                  <c:v>-112.51900000000001</c:v>
                </c:pt>
                <c:pt idx="17679">
                  <c:v>-112.517</c:v>
                </c:pt>
                <c:pt idx="17680">
                  <c:v>-112.515</c:v>
                </c:pt>
                <c:pt idx="17681">
                  <c:v>-112.51300000000001</c:v>
                </c:pt>
                <c:pt idx="17682">
                  <c:v>-112.511</c:v>
                </c:pt>
                <c:pt idx="17683">
                  <c:v>-112.509</c:v>
                </c:pt>
                <c:pt idx="17684">
                  <c:v>-112.50700000000001</c:v>
                </c:pt>
                <c:pt idx="17685">
                  <c:v>-112.505</c:v>
                </c:pt>
                <c:pt idx="17686">
                  <c:v>-112.503</c:v>
                </c:pt>
                <c:pt idx="17687">
                  <c:v>-112.501</c:v>
                </c:pt>
                <c:pt idx="17688">
                  <c:v>-112.499</c:v>
                </c:pt>
                <c:pt idx="17689">
                  <c:v>-112.497</c:v>
                </c:pt>
                <c:pt idx="17690">
                  <c:v>-112.495</c:v>
                </c:pt>
                <c:pt idx="17691">
                  <c:v>-112.49299999999999</c:v>
                </c:pt>
                <c:pt idx="17692">
                  <c:v>-112.491</c:v>
                </c:pt>
                <c:pt idx="17693">
                  <c:v>-112.489</c:v>
                </c:pt>
                <c:pt idx="17694">
                  <c:v>-112.48699999999999</c:v>
                </c:pt>
                <c:pt idx="17695">
                  <c:v>-112.485</c:v>
                </c:pt>
                <c:pt idx="17696">
                  <c:v>-112.483</c:v>
                </c:pt>
                <c:pt idx="17697">
                  <c:v>-112.48099999999999</c:v>
                </c:pt>
                <c:pt idx="17698">
                  <c:v>-112.479</c:v>
                </c:pt>
                <c:pt idx="17699">
                  <c:v>-112.477</c:v>
                </c:pt>
                <c:pt idx="17700">
                  <c:v>-112.47499999999999</c:v>
                </c:pt>
                <c:pt idx="17701">
                  <c:v>-112.473</c:v>
                </c:pt>
                <c:pt idx="17702">
                  <c:v>-112.471</c:v>
                </c:pt>
                <c:pt idx="17703">
                  <c:v>-112.46899999999999</c:v>
                </c:pt>
                <c:pt idx="17704">
                  <c:v>-112.467</c:v>
                </c:pt>
                <c:pt idx="17705">
                  <c:v>-112.465</c:v>
                </c:pt>
                <c:pt idx="17706">
                  <c:v>-112.46299999999999</c:v>
                </c:pt>
                <c:pt idx="17707">
                  <c:v>-112.461</c:v>
                </c:pt>
                <c:pt idx="17708">
                  <c:v>-112.459</c:v>
                </c:pt>
                <c:pt idx="17709">
                  <c:v>-112.45699999999999</c:v>
                </c:pt>
                <c:pt idx="17710">
                  <c:v>-112.455</c:v>
                </c:pt>
                <c:pt idx="17711">
                  <c:v>-112.453</c:v>
                </c:pt>
                <c:pt idx="17712">
                  <c:v>-112.45099999999999</c:v>
                </c:pt>
                <c:pt idx="17713">
                  <c:v>-112.449</c:v>
                </c:pt>
                <c:pt idx="17714">
                  <c:v>-112.447</c:v>
                </c:pt>
                <c:pt idx="17715">
                  <c:v>-112.44499999999999</c:v>
                </c:pt>
                <c:pt idx="17716">
                  <c:v>-112.443</c:v>
                </c:pt>
                <c:pt idx="17717">
                  <c:v>-112.441</c:v>
                </c:pt>
                <c:pt idx="17718">
                  <c:v>-112.43899999999999</c:v>
                </c:pt>
                <c:pt idx="17719">
                  <c:v>-112.437</c:v>
                </c:pt>
                <c:pt idx="17720">
                  <c:v>-112.435</c:v>
                </c:pt>
                <c:pt idx="17721">
                  <c:v>-112.43299999999999</c:v>
                </c:pt>
                <c:pt idx="17722">
                  <c:v>-112.431</c:v>
                </c:pt>
                <c:pt idx="17723">
                  <c:v>-112.429</c:v>
                </c:pt>
                <c:pt idx="17724">
                  <c:v>-112.42699999999999</c:v>
                </c:pt>
                <c:pt idx="17725">
                  <c:v>-112.425</c:v>
                </c:pt>
                <c:pt idx="17726">
                  <c:v>-112.423</c:v>
                </c:pt>
                <c:pt idx="17727">
                  <c:v>-112.42099999999999</c:v>
                </c:pt>
                <c:pt idx="17728">
                  <c:v>-112.419</c:v>
                </c:pt>
                <c:pt idx="17729">
                  <c:v>-112.417</c:v>
                </c:pt>
                <c:pt idx="17730">
                  <c:v>-112.41499999999999</c:v>
                </c:pt>
                <c:pt idx="17731">
                  <c:v>-112.413</c:v>
                </c:pt>
                <c:pt idx="17732">
                  <c:v>-112.411</c:v>
                </c:pt>
                <c:pt idx="17733">
                  <c:v>-112.40899999999999</c:v>
                </c:pt>
                <c:pt idx="17734">
                  <c:v>-112.407</c:v>
                </c:pt>
                <c:pt idx="17735">
                  <c:v>-112.405</c:v>
                </c:pt>
                <c:pt idx="17736">
                  <c:v>-112.40299999999999</c:v>
                </c:pt>
                <c:pt idx="17737">
                  <c:v>-112.40100000000001</c:v>
                </c:pt>
                <c:pt idx="17738">
                  <c:v>-112.399</c:v>
                </c:pt>
                <c:pt idx="17739">
                  <c:v>-112.39699999999999</c:v>
                </c:pt>
                <c:pt idx="17740">
                  <c:v>-112.39500000000001</c:v>
                </c:pt>
                <c:pt idx="17741">
                  <c:v>-112.393</c:v>
                </c:pt>
                <c:pt idx="17742">
                  <c:v>-112.39099999999999</c:v>
                </c:pt>
                <c:pt idx="17743">
                  <c:v>-112.38900000000001</c:v>
                </c:pt>
                <c:pt idx="17744">
                  <c:v>-112.387</c:v>
                </c:pt>
                <c:pt idx="17745">
                  <c:v>-112.38499999999999</c:v>
                </c:pt>
                <c:pt idx="17746">
                  <c:v>-112.38300000000001</c:v>
                </c:pt>
                <c:pt idx="17747">
                  <c:v>-112.381</c:v>
                </c:pt>
                <c:pt idx="17748">
                  <c:v>-112.37899999999999</c:v>
                </c:pt>
                <c:pt idx="17749">
                  <c:v>-112.37700000000001</c:v>
                </c:pt>
                <c:pt idx="17750">
                  <c:v>-112.375</c:v>
                </c:pt>
                <c:pt idx="17751">
                  <c:v>-112.37299999999999</c:v>
                </c:pt>
                <c:pt idx="17752">
                  <c:v>-112.37100000000001</c:v>
                </c:pt>
                <c:pt idx="17753">
                  <c:v>-112.369</c:v>
                </c:pt>
                <c:pt idx="17754">
                  <c:v>-112.36699999999999</c:v>
                </c:pt>
                <c:pt idx="17755">
                  <c:v>-112.36500000000001</c:v>
                </c:pt>
                <c:pt idx="17756">
                  <c:v>-112.363</c:v>
                </c:pt>
                <c:pt idx="17757">
                  <c:v>-112.36099999999999</c:v>
                </c:pt>
                <c:pt idx="17758">
                  <c:v>-112.35900000000001</c:v>
                </c:pt>
                <c:pt idx="17759">
                  <c:v>-112.357</c:v>
                </c:pt>
                <c:pt idx="17760">
                  <c:v>-112.35499999999999</c:v>
                </c:pt>
                <c:pt idx="17761">
                  <c:v>-112.35300000000001</c:v>
                </c:pt>
                <c:pt idx="17762">
                  <c:v>-112.351</c:v>
                </c:pt>
                <c:pt idx="17763">
                  <c:v>-112.34899999999999</c:v>
                </c:pt>
                <c:pt idx="17764">
                  <c:v>-112.34700000000001</c:v>
                </c:pt>
                <c:pt idx="17765">
                  <c:v>-112.345</c:v>
                </c:pt>
                <c:pt idx="17766">
                  <c:v>-112.343</c:v>
                </c:pt>
                <c:pt idx="17767">
                  <c:v>-112.34100000000001</c:v>
                </c:pt>
                <c:pt idx="17768">
                  <c:v>-112.339</c:v>
                </c:pt>
                <c:pt idx="17769">
                  <c:v>-112.337</c:v>
                </c:pt>
                <c:pt idx="17770">
                  <c:v>-112.33500000000001</c:v>
                </c:pt>
                <c:pt idx="17771">
                  <c:v>-112.333</c:v>
                </c:pt>
                <c:pt idx="17772">
                  <c:v>-112.331</c:v>
                </c:pt>
                <c:pt idx="17773">
                  <c:v>-112.32900000000001</c:v>
                </c:pt>
                <c:pt idx="17774">
                  <c:v>-112.327</c:v>
                </c:pt>
                <c:pt idx="17775">
                  <c:v>-112.325</c:v>
                </c:pt>
                <c:pt idx="17776">
                  <c:v>-112.32300000000001</c:v>
                </c:pt>
                <c:pt idx="17777">
                  <c:v>-112.321</c:v>
                </c:pt>
                <c:pt idx="17778">
                  <c:v>-112.319</c:v>
                </c:pt>
                <c:pt idx="17779">
                  <c:v>-112.31700000000001</c:v>
                </c:pt>
                <c:pt idx="17780">
                  <c:v>-112.315</c:v>
                </c:pt>
                <c:pt idx="17781">
                  <c:v>-112.313</c:v>
                </c:pt>
                <c:pt idx="17782">
                  <c:v>-112.31100000000001</c:v>
                </c:pt>
                <c:pt idx="17783">
                  <c:v>-112.309</c:v>
                </c:pt>
                <c:pt idx="17784">
                  <c:v>-112.307</c:v>
                </c:pt>
                <c:pt idx="17785">
                  <c:v>-112.30500000000001</c:v>
                </c:pt>
                <c:pt idx="17786">
                  <c:v>-112.303</c:v>
                </c:pt>
                <c:pt idx="17787">
                  <c:v>-112.301</c:v>
                </c:pt>
                <c:pt idx="17788">
                  <c:v>-112.29900000000001</c:v>
                </c:pt>
                <c:pt idx="17789">
                  <c:v>-112.297</c:v>
                </c:pt>
                <c:pt idx="17790">
                  <c:v>-112.295</c:v>
                </c:pt>
                <c:pt idx="17791">
                  <c:v>-112.29300000000001</c:v>
                </c:pt>
                <c:pt idx="17792">
                  <c:v>-112.291</c:v>
                </c:pt>
                <c:pt idx="17793">
                  <c:v>-112.289</c:v>
                </c:pt>
                <c:pt idx="17794">
                  <c:v>-112.28700000000001</c:v>
                </c:pt>
                <c:pt idx="17795">
                  <c:v>-112.285</c:v>
                </c:pt>
                <c:pt idx="17796">
                  <c:v>-112.283</c:v>
                </c:pt>
                <c:pt idx="17797">
                  <c:v>-112.28100000000001</c:v>
                </c:pt>
                <c:pt idx="17798">
                  <c:v>-112.279</c:v>
                </c:pt>
                <c:pt idx="17799">
                  <c:v>-112.277</c:v>
                </c:pt>
                <c:pt idx="17800">
                  <c:v>-112.27500000000001</c:v>
                </c:pt>
                <c:pt idx="17801">
                  <c:v>-112.273</c:v>
                </c:pt>
                <c:pt idx="17802">
                  <c:v>-112.271</c:v>
                </c:pt>
                <c:pt idx="17803">
                  <c:v>-112.26900000000001</c:v>
                </c:pt>
                <c:pt idx="17804">
                  <c:v>-112.267</c:v>
                </c:pt>
                <c:pt idx="17805">
                  <c:v>-112.265</c:v>
                </c:pt>
                <c:pt idx="17806">
                  <c:v>-112.26300000000001</c:v>
                </c:pt>
                <c:pt idx="17807">
                  <c:v>-112.261</c:v>
                </c:pt>
                <c:pt idx="17808">
                  <c:v>-112.259</c:v>
                </c:pt>
                <c:pt idx="17809">
                  <c:v>-112.25700000000001</c:v>
                </c:pt>
                <c:pt idx="17810">
                  <c:v>-112.255</c:v>
                </c:pt>
                <c:pt idx="17811">
                  <c:v>-112.253</c:v>
                </c:pt>
                <c:pt idx="17812">
                  <c:v>-112.251</c:v>
                </c:pt>
                <c:pt idx="17813">
                  <c:v>-112.249</c:v>
                </c:pt>
                <c:pt idx="17814">
                  <c:v>-112.247</c:v>
                </c:pt>
                <c:pt idx="17815">
                  <c:v>-112.245</c:v>
                </c:pt>
                <c:pt idx="17816">
                  <c:v>-112.24299999999999</c:v>
                </c:pt>
                <c:pt idx="17817">
                  <c:v>-112.241</c:v>
                </c:pt>
                <c:pt idx="17818">
                  <c:v>-112.239</c:v>
                </c:pt>
                <c:pt idx="17819">
                  <c:v>-112.23699999999999</c:v>
                </c:pt>
                <c:pt idx="17820">
                  <c:v>-112.235</c:v>
                </c:pt>
                <c:pt idx="17821">
                  <c:v>-112.233</c:v>
                </c:pt>
                <c:pt idx="17822">
                  <c:v>-112.23099999999999</c:v>
                </c:pt>
                <c:pt idx="17823">
                  <c:v>-112.229</c:v>
                </c:pt>
                <c:pt idx="17824">
                  <c:v>-112.227</c:v>
                </c:pt>
                <c:pt idx="17825">
                  <c:v>-112.22499999999999</c:v>
                </c:pt>
                <c:pt idx="17826">
                  <c:v>-112.223</c:v>
                </c:pt>
                <c:pt idx="17827">
                  <c:v>-112.221</c:v>
                </c:pt>
                <c:pt idx="17828">
                  <c:v>-112.21899999999999</c:v>
                </c:pt>
                <c:pt idx="17829">
                  <c:v>-112.217</c:v>
                </c:pt>
                <c:pt idx="17830">
                  <c:v>-112.215</c:v>
                </c:pt>
                <c:pt idx="17831">
                  <c:v>-112.21299999999999</c:v>
                </c:pt>
                <c:pt idx="17832">
                  <c:v>-112.211</c:v>
                </c:pt>
                <c:pt idx="17833">
                  <c:v>-112.209</c:v>
                </c:pt>
                <c:pt idx="17834">
                  <c:v>-112.20699999999999</c:v>
                </c:pt>
                <c:pt idx="17835">
                  <c:v>-112.205</c:v>
                </c:pt>
                <c:pt idx="17836">
                  <c:v>-112.203</c:v>
                </c:pt>
                <c:pt idx="17837">
                  <c:v>-112.20099999999999</c:v>
                </c:pt>
                <c:pt idx="17838">
                  <c:v>-112.199</c:v>
                </c:pt>
                <c:pt idx="17839">
                  <c:v>-112.197</c:v>
                </c:pt>
                <c:pt idx="17840">
                  <c:v>-112.19499999999999</c:v>
                </c:pt>
                <c:pt idx="17841">
                  <c:v>-112.193</c:v>
                </c:pt>
                <c:pt idx="17842">
                  <c:v>-112.191</c:v>
                </c:pt>
                <c:pt idx="17843">
                  <c:v>-112.18899999999999</c:v>
                </c:pt>
                <c:pt idx="17844">
                  <c:v>-112.187</c:v>
                </c:pt>
                <c:pt idx="17845">
                  <c:v>-112.185</c:v>
                </c:pt>
                <c:pt idx="17846">
                  <c:v>-112.18299999999999</c:v>
                </c:pt>
                <c:pt idx="17847">
                  <c:v>-112.181</c:v>
                </c:pt>
                <c:pt idx="17848">
                  <c:v>-112.179</c:v>
                </c:pt>
                <c:pt idx="17849">
                  <c:v>-112.17699999999999</c:v>
                </c:pt>
                <c:pt idx="17850">
                  <c:v>-112.175</c:v>
                </c:pt>
                <c:pt idx="17851">
                  <c:v>-112.173</c:v>
                </c:pt>
                <c:pt idx="17852">
                  <c:v>-112.17099999999999</c:v>
                </c:pt>
                <c:pt idx="17853">
                  <c:v>-112.169</c:v>
                </c:pt>
                <c:pt idx="17854">
                  <c:v>-112.167</c:v>
                </c:pt>
                <c:pt idx="17855">
                  <c:v>-112.16499999999999</c:v>
                </c:pt>
                <c:pt idx="17856">
                  <c:v>-112.163</c:v>
                </c:pt>
                <c:pt idx="17857">
                  <c:v>-112.161</c:v>
                </c:pt>
                <c:pt idx="17858">
                  <c:v>-112.15899999999999</c:v>
                </c:pt>
                <c:pt idx="17859">
                  <c:v>-112.157</c:v>
                </c:pt>
                <c:pt idx="17860">
                  <c:v>-112.155</c:v>
                </c:pt>
                <c:pt idx="17861">
                  <c:v>-112.15299999999999</c:v>
                </c:pt>
                <c:pt idx="17862">
                  <c:v>-112.15100000000001</c:v>
                </c:pt>
                <c:pt idx="17863">
                  <c:v>-112.149</c:v>
                </c:pt>
                <c:pt idx="17864">
                  <c:v>-112.14699999999999</c:v>
                </c:pt>
                <c:pt idx="17865">
                  <c:v>-112.14500000000001</c:v>
                </c:pt>
                <c:pt idx="17866">
                  <c:v>-112.143</c:v>
                </c:pt>
                <c:pt idx="17867">
                  <c:v>-112.14099999999999</c:v>
                </c:pt>
                <c:pt idx="17868">
                  <c:v>-112.13900000000001</c:v>
                </c:pt>
                <c:pt idx="17869">
                  <c:v>-112.137</c:v>
                </c:pt>
                <c:pt idx="17870">
                  <c:v>-112.13499999999999</c:v>
                </c:pt>
                <c:pt idx="17871">
                  <c:v>-112.13300000000001</c:v>
                </c:pt>
                <c:pt idx="17872">
                  <c:v>-112.131</c:v>
                </c:pt>
                <c:pt idx="17873">
                  <c:v>-112.12899999999999</c:v>
                </c:pt>
                <c:pt idx="17874">
                  <c:v>-112.12700000000001</c:v>
                </c:pt>
                <c:pt idx="17875">
                  <c:v>-112.125</c:v>
                </c:pt>
                <c:pt idx="17876">
                  <c:v>-112.12299999999999</c:v>
                </c:pt>
                <c:pt idx="17877">
                  <c:v>-112.12100000000001</c:v>
                </c:pt>
                <c:pt idx="17878">
                  <c:v>-112.119</c:v>
                </c:pt>
                <c:pt idx="17879">
                  <c:v>-112.11699999999999</c:v>
                </c:pt>
                <c:pt idx="17880">
                  <c:v>-112.11500000000001</c:v>
                </c:pt>
                <c:pt idx="17881">
                  <c:v>-112.113</c:v>
                </c:pt>
                <c:pt idx="17882">
                  <c:v>-112.11099999999999</c:v>
                </c:pt>
                <c:pt idx="17883">
                  <c:v>-112.10900000000001</c:v>
                </c:pt>
                <c:pt idx="17884">
                  <c:v>-112.107</c:v>
                </c:pt>
                <c:pt idx="17885">
                  <c:v>-112.10499999999999</c:v>
                </c:pt>
                <c:pt idx="17886">
                  <c:v>-112.10300000000001</c:v>
                </c:pt>
                <c:pt idx="17887">
                  <c:v>-112.101</c:v>
                </c:pt>
                <c:pt idx="17888">
                  <c:v>-112.09899999999999</c:v>
                </c:pt>
                <c:pt idx="17889">
                  <c:v>-112.09700000000001</c:v>
                </c:pt>
                <c:pt idx="17890">
                  <c:v>-112.095</c:v>
                </c:pt>
                <c:pt idx="17891">
                  <c:v>-112.093</c:v>
                </c:pt>
                <c:pt idx="17892">
                  <c:v>-112.09100000000001</c:v>
                </c:pt>
                <c:pt idx="17893">
                  <c:v>-112.089</c:v>
                </c:pt>
                <c:pt idx="17894">
                  <c:v>-112.087</c:v>
                </c:pt>
                <c:pt idx="17895">
                  <c:v>-112.08500000000001</c:v>
                </c:pt>
                <c:pt idx="17896">
                  <c:v>-112.083</c:v>
                </c:pt>
                <c:pt idx="17897">
                  <c:v>-112.081</c:v>
                </c:pt>
                <c:pt idx="17898">
                  <c:v>-112.07900000000001</c:v>
                </c:pt>
                <c:pt idx="17899">
                  <c:v>-112.077</c:v>
                </c:pt>
                <c:pt idx="17900">
                  <c:v>-112.075</c:v>
                </c:pt>
                <c:pt idx="17901">
                  <c:v>-112.07300000000001</c:v>
                </c:pt>
                <c:pt idx="17902">
                  <c:v>-112.071</c:v>
                </c:pt>
                <c:pt idx="17903">
                  <c:v>-112.069</c:v>
                </c:pt>
                <c:pt idx="17904">
                  <c:v>-112.06700000000001</c:v>
                </c:pt>
                <c:pt idx="17905">
                  <c:v>-112.065</c:v>
                </c:pt>
                <c:pt idx="17906">
                  <c:v>-112.063</c:v>
                </c:pt>
                <c:pt idx="17907">
                  <c:v>-112.06100000000001</c:v>
                </c:pt>
                <c:pt idx="17908">
                  <c:v>-112.059</c:v>
                </c:pt>
                <c:pt idx="17909">
                  <c:v>-112.057</c:v>
                </c:pt>
                <c:pt idx="17910">
                  <c:v>-112.05500000000001</c:v>
                </c:pt>
                <c:pt idx="17911">
                  <c:v>-112.053</c:v>
                </c:pt>
                <c:pt idx="17912">
                  <c:v>-112.051</c:v>
                </c:pt>
                <c:pt idx="17913">
                  <c:v>-112.04900000000001</c:v>
                </c:pt>
                <c:pt idx="17914">
                  <c:v>-112.047</c:v>
                </c:pt>
                <c:pt idx="17915">
                  <c:v>-112.045</c:v>
                </c:pt>
                <c:pt idx="17916">
                  <c:v>-112.04300000000001</c:v>
                </c:pt>
                <c:pt idx="17917">
                  <c:v>-112.041</c:v>
                </c:pt>
                <c:pt idx="17918">
                  <c:v>-112.039</c:v>
                </c:pt>
                <c:pt idx="17919">
                  <c:v>-112.03700000000001</c:v>
                </c:pt>
                <c:pt idx="17920">
                  <c:v>-112.035</c:v>
                </c:pt>
                <c:pt idx="17921">
                  <c:v>-112.033</c:v>
                </c:pt>
                <c:pt idx="17922">
                  <c:v>-112.03100000000001</c:v>
                </c:pt>
                <c:pt idx="17923">
                  <c:v>-112.029</c:v>
                </c:pt>
                <c:pt idx="17924">
                  <c:v>-112.027</c:v>
                </c:pt>
                <c:pt idx="17925">
                  <c:v>-112.02500000000001</c:v>
                </c:pt>
                <c:pt idx="17926">
                  <c:v>-112.023</c:v>
                </c:pt>
                <c:pt idx="17927">
                  <c:v>-112.021</c:v>
                </c:pt>
                <c:pt idx="17928">
                  <c:v>-112.01900000000001</c:v>
                </c:pt>
                <c:pt idx="17929">
                  <c:v>-112.017</c:v>
                </c:pt>
                <c:pt idx="17930">
                  <c:v>-112.015</c:v>
                </c:pt>
                <c:pt idx="17931">
                  <c:v>-112.01300000000001</c:v>
                </c:pt>
                <c:pt idx="17932">
                  <c:v>-112.011</c:v>
                </c:pt>
                <c:pt idx="17933">
                  <c:v>-112.009</c:v>
                </c:pt>
                <c:pt idx="17934">
                  <c:v>-112.00700000000001</c:v>
                </c:pt>
                <c:pt idx="17935">
                  <c:v>-112.005</c:v>
                </c:pt>
                <c:pt idx="17936">
                  <c:v>-112.003</c:v>
                </c:pt>
                <c:pt idx="17937">
                  <c:v>-112.001</c:v>
                </c:pt>
                <c:pt idx="17938">
                  <c:v>-111.999</c:v>
                </c:pt>
                <c:pt idx="17939">
                  <c:v>-111.997</c:v>
                </c:pt>
                <c:pt idx="17940">
                  <c:v>-111.995</c:v>
                </c:pt>
                <c:pt idx="17941">
                  <c:v>-111.99299999999999</c:v>
                </c:pt>
                <c:pt idx="17942">
                  <c:v>-111.991</c:v>
                </c:pt>
                <c:pt idx="17943">
                  <c:v>-111.989</c:v>
                </c:pt>
                <c:pt idx="17944">
                  <c:v>-111.98699999999999</c:v>
                </c:pt>
                <c:pt idx="17945">
                  <c:v>-111.985</c:v>
                </c:pt>
                <c:pt idx="17946">
                  <c:v>-111.983</c:v>
                </c:pt>
                <c:pt idx="17947">
                  <c:v>-111.98099999999999</c:v>
                </c:pt>
                <c:pt idx="17948">
                  <c:v>-111.979</c:v>
                </c:pt>
                <c:pt idx="17949">
                  <c:v>-111.977</c:v>
                </c:pt>
                <c:pt idx="17950">
                  <c:v>-111.97499999999999</c:v>
                </c:pt>
                <c:pt idx="17951">
                  <c:v>-111.973</c:v>
                </c:pt>
                <c:pt idx="17952">
                  <c:v>-111.971</c:v>
                </c:pt>
                <c:pt idx="17953">
                  <c:v>-111.96899999999999</c:v>
                </c:pt>
                <c:pt idx="17954">
                  <c:v>-111.967</c:v>
                </c:pt>
                <c:pt idx="17955">
                  <c:v>-111.965</c:v>
                </c:pt>
                <c:pt idx="17956">
                  <c:v>-111.96299999999999</c:v>
                </c:pt>
                <c:pt idx="17957">
                  <c:v>-111.961</c:v>
                </c:pt>
                <c:pt idx="17958">
                  <c:v>-111.959</c:v>
                </c:pt>
                <c:pt idx="17959">
                  <c:v>-111.95699999999999</c:v>
                </c:pt>
                <c:pt idx="17960">
                  <c:v>-111.955</c:v>
                </c:pt>
                <c:pt idx="17961">
                  <c:v>-111.953</c:v>
                </c:pt>
                <c:pt idx="17962">
                  <c:v>-111.95099999999999</c:v>
                </c:pt>
                <c:pt idx="17963">
                  <c:v>-111.949</c:v>
                </c:pt>
                <c:pt idx="17964">
                  <c:v>-111.947</c:v>
                </c:pt>
                <c:pt idx="17965">
                  <c:v>-111.94499999999999</c:v>
                </c:pt>
                <c:pt idx="17966">
                  <c:v>-111.943</c:v>
                </c:pt>
                <c:pt idx="17967">
                  <c:v>-111.941</c:v>
                </c:pt>
                <c:pt idx="17968">
                  <c:v>-111.93899999999999</c:v>
                </c:pt>
                <c:pt idx="17969">
                  <c:v>-111.937</c:v>
                </c:pt>
                <c:pt idx="17970">
                  <c:v>-111.935</c:v>
                </c:pt>
                <c:pt idx="17971">
                  <c:v>-111.93299999999999</c:v>
                </c:pt>
                <c:pt idx="17972">
                  <c:v>-111.931</c:v>
                </c:pt>
                <c:pt idx="17973">
                  <c:v>-111.929</c:v>
                </c:pt>
                <c:pt idx="17974">
                  <c:v>-111.92699999999999</c:v>
                </c:pt>
                <c:pt idx="17975">
                  <c:v>-111.925</c:v>
                </c:pt>
                <c:pt idx="17976">
                  <c:v>-111.923</c:v>
                </c:pt>
                <c:pt idx="17977">
                  <c:v>-111.92099999999999</c:v>
                </c:pt>
                <c:pt idx="17978">
                  <c:v>-111.919</c:v>
                </c:pt>
                <c:pt idx="17979">
                  <c:v>-111.917</c:v>
                </c:pt>
                <c:pt idx="17980">
                  <c:v>-111.91499999999999</c:v>
                </c:pt>
                <c:pt idx="17981">
                  <c:v>-111.913</c:v>
                </c:pt>
                <c:pt idx="17982">
                  <c:v>-111.911</c:v>
                </c:pt>
                <c:pt idx="17983">
                  <c:v>-111.90899999999999</c:v>
                </c:pt>
                <c:pt idx="17984">
                  <c:v>-111.907</c:v>
                </c:pt>
                <c:pt idx="17985">
                  <c:v>-111.905</c:v>
                </c:pt>
                <c:pt idx="17986">
                  <c:v>-111.90299999999999</c:v>
                </c:pt>
                <c:pt idx="17987">
                  <c:v>-111.90100000000001</c:v>
                </c:pt>
                <c:pt idx="17988">
                  <c:v>-111.899</c:v>
                </c:pt>
                <c:pt idx="17989">
                  <c:v>-111.89699999999999</c:v>
                </c:pt>
                <c:pt idx="17990">
                  <c:v>-111.89500000000001</c:v>
                </c:pt>
                <c:pt idx="17991">
                  <c:v>-111.893</c:v>
                </c:pt>
                <c:pt idx="17992">
                  <c:v>-111.89099999999999</c:v>
                </c:pt>
                <c:pt idx="17993">
                  <c:v>-111.88900000000001</c:v>
                </c:pt>
                <c:pt idx="17994">
                  <c:v>-111.887</c:v>
                </c:pt>
                <c:pt idx="17995">
                  <c:v>-111.88499999999999</c:v>
                </c:pt>
                <c:pt idx="17996">
                  <c:v>-111.88300000000001</c:v>
                </c:pt>
                <c:pt idx="17997">
                  <c:v>-111.881</c:v>
                </c:pt>
                <c:pt idx="17998">
                  <c:v>-111.87899999999999</c:v>
                </c:pt>
                <c:pt idx="17999">
                  <c:v>-111.87700000000001</c:v>
                </c:pt>
                <c:pt idx="18000">
                  <c:v>-111.875</c:v>
                </c:pt>
                <c:pt idx="18001">
                  <c:v>-111.87299999999999</c:v>
                </c:pt>
                <c:pt idx="18002">
                  <c:v>-111.87100000000001</c:v>
                </c:pt>
                <c:pt idx="18003">
                  <c:v>-111.869</c:v>
                </c:pt>
                <c:pt idx="18004">
                  <c:v>-111.86699999999999</c:v>
                </c:pt>
                <c:pt idx="18005">
                  <c:v>-111.86500000000001</c:v>
                </c:pt>
                <c:pt idx="18006">
                  <c:v>-111.863</c:v>
                </c:pt>
                <c:pt idx="18007">
                  <c:v>-111.86099999999999</c:v>
                </c:pt>
                <c:pt idx="18008">
                  <c:v>-111.85900000000001</c:v>
                </c:pt>
                <c:pt idx="18009">
                  <c:v>-111.857</c:v>
                </c:pt>
                <c:pt idx="18010">
                  <c:v>-111.85499999999999</c:v>
                </c:pt>
                <c:pt idx="18011">
                  <c:v>-111.85300000000001</c:v>
                </c:pt>
                <c:pt idx="18012">
                  <c:v>-111.851</c:v>
                </c:pt>
                <c:pt idx="18013">
                  <c:v>-111.84899999999999</c:v>
                </c:pt>
                <c:pt idx="18014">
                  <c:v>-111.84700000000001</c:v>
                </c:pt>
                <c:pt idx="18015">
                  <c:v>-111.845</c:v>
                </c:pt>
                <c:pt idx="18016">
                  <c:v>-111.843</c:v>
                </c:pt>
                <c:pt idx="18017">
                  <c:v>-111.84100000000001</c:v>
                </c:pt>
                <c:pt idx="18018">
                  <c:v>-111.839</c:v>
                </c:pt>
                <c:pt idx="18019">
                  <c:v>-111.837</c:v>
                </c:pt>
                <c:pt idx="18020">
                  <c:v>-111.83500000000001</c:v>
                </c:pt>
                <c:pt idx="18021">
                  <c:v>-111.833</c:v>
                </c:pt>
                <c:pt idx="18022">
                  <c:v>-111.831</c:v>
                </c:pt>
                <c:pt idx="18023">
                  <c:v>-111.82900000000001</c:v>
                </c:pt>
                <c:pt idx="18024">
                  <c:v>-111.827</c:v>
                </c:pt>
                <c:pt idx="18025">
                  <c:v>-111.825</c:v>
                </c:pt>
                <c:pt idx="18026">
                  <c:v>-111.82300000000001</c:v>
                </c:pt>
                <c:pt idx="18027">
                  <c:v>-111.821</c:v>
                </c:pt>
                <c:pt idx="18028">
                  <c:v>-111.819</c:v>
                </c:pt>
                <c:pt idx="18029">
                  <c:v>-111.81700000000001</c:v>
                </c:pt>
                <c:pt idx="18030">
                  <c:v>-111.815</c:v>
                </c:pt>
                <c:pt idx="18031">
                  <c:v>-111.813</c:v>
                </c:pt>
                <c:pt idx="18032">
                  <c:v>-111.81100000000001</c:v>
                </c:pt>
                <c:pt idx="18033">
                  <c:v>-111.809</c:v>
                </c:pt>
                <c:pt idx="18034">
                  <c:v>-111.807</c:v>
                </c:pt>
                <c:pt idx="18035">
                  <c:v>-111.80500000000001</c:v>
                </c:pt>
                <c:pt idx="18036">
                  <c:v>-111.803</c:v>
                </c:pt>
                <c:pt idx="18037">
                  <c:v>-111.801</c:v>
                </c:pt>
                <c:pt idx="18038">
                  <c:v>-111.79900000000001</c:v>
                </c:pt>
                <c:pt idx="18039">
                  <c:v>-111.797</c:v>
                </c:pt>
                <c:pt idx="18040">
                  <c:v>-111.795</c:v>
                </c:pt>
                <c:pt idx="18041">
                  <c:v>-111.79300000000001</c:v>
                </c:pt>
                <c:pt idx="18042">
                  <c:v>-111.791</c:v>
                </c:pt>
                <c:pt idx="18043">
                  <c:v>-111.789</c:v>
                </c:pt>
                <c:pt idx="18044">
                  <c:v>-111.78700000000001</c:v>
                </c:pt>
                <c:pt idx="18045">
                  <c:v>-111.785</c:v>
                </c:pt>
                <c:pt idx="18046">
                  <c:v>-111.783</c:v>
                </c:pt>
                <c:pt idx="18047">
                  <c:v>-111.78100000000001</c:v>
                </c:pt>
                <c:pt idx="18048">
                  <c:v>-111.779</c:v>
                </c:pt>
                <c:pt idx="18049">
                  <c:v>-111.777</c:v>
                </c:pt>
                <c:pt idx="18050">
                  <c:v>-111.77500000000001</c:v>
                </c:pt>
                <c:pt idx="18051">
                  <c:v>-111.773</c:v>
                </c:pt>
                <c:pt idx="18052">
                  <c:v>-111.771</c:v>
                </c:pt>
                <c:pt idx="18053">
                  <c:v>-111.76900000000001</c:v>
                </c:pt>
                <c:pt idx="18054">
                  <c:v>-111.767</c:v>
                </c:pt>
                <c:pt idx="18055">
                  <c:v>-111.765</c:v>
                </c:pt>
                <c:pt idx="18056">
                  <c:v>-111.76300000000001</c:v>
                </c:pt>
                <c:pt idx="18057">
                  <c:v>-111.761</c:v>
                </c:pt>
                <c:pt idx="18058">
                  <c:v>-111.759</c:v>
                </c:pt>
                <c:pt idx="18059">
                  <c:v>-111.75700000000001</c:v>
                </c:pt>
                <c:pt idx="18060">
                  <c:v>-111.755</c:v>
                </c:pt>
                <c:pt idx="18061">
                  <c:v>-111.753</c:v>
                </c:pt>
                <c:pt idx="18062">
                  <c:v>-111.751</c:v>
                </c:pt>
                <c:pt idx="18063">
                  <c:v>-111.749</c:v>
                </c:pt>
                <c:pt idx="18064">
                  <c:v>-111.747</c:v>
                </c:pt>
                <c:pt idx="18065">
                  <c:v>-111.745</c:v>
                </c:pt>
                <c:pt idx="18066">
                  <c:v>-111.74299999999999</c:v>
                </c:pt>
                <c:pt idx="18067">
                  <c:v>-111.741</c:v>
                </c:pt>
                <c:pt idx="18068">
                  <c:v>-111.739</c:v>
                </c:pt>
                <c:pt idx="18069">
                  <c:v>-111.73699999999999</c:v>
                </c:pt>
                <c:pt idx="18070">
                  <c:v>-111.735</c:v>
                </c:pt>
                <c:pt idx="18071">
                  <c:v>-111.733</c:v>
                </c:pt>
                <c:pt idx="18072">
                  <c:v>-111.73099999999999</c:v>
                </c:pt>
                <c:pt idx="18073">
                  <c:v>-111.729</c:v>
                </c:pt>
                <c:pt idx="18074">
                  <c:v>-111.727</c:v>
                </c:pt>
                <c:pt idx="18075">
                  <c:v>-111.72499999999999</c:v>
                </c:pt>
                <c:pt idx="18076">
                  <c:v>-111.723</c:v>
                </c:pt>
                <c:pt idx="18077">
                  <c:v>-111.721</c:v>
                </c:pt>
                <c:pt idx="18078">
                  <c:v>-111.71899999999999</c:v>
                </c:pt>
                <c:pt idx="18079">
                  <c:v>-111.717</c:v>
                </c:pt>
                <c:pt idx="18080">
                  <c:v>-111.715</c:v>
                </c:pt>
                <c:pt idx="18081">
                  <c:v>-111.71299999999999</c:v>
                </c:pt>
                <c:pt idx="18082">
                  <c:v>-111.711</c:v>
                </c:pt>
                <c:pt idx="18083">
                  <c:v>-111.709</c:v>
                </c:pt>
                <c:pt idx="18084">
                  <c:v>-111.70699999999999</c:v>
                </c:pt>
                <c:pt idx="18085">
                  <c:v>-111.705</c:v>
                </c:pt>
                <c:pt idx="18086">
                  <c:v>-111.703</c:v>
                </c:pt>
                <c:pt idx="18087">
                  <c:v>-111.70099999999999</c:v>
                </c:pt>
                <c:pt idx="18088">
                  <c:v>-111.699</c:v>
                </c:pt>
                <c:pt idx="18089">
                  <c:v>-111.697</c:v>
                </c:pt>
                <c:pt idx="18090">
                  <c:v>-111.69499999999999</c:v>
                </c:pt>
                <c:pt idx="18091">
                  <c:v>-111.693</c:v>
                </c:pt>
                <c:pt idx="18092">
                  <c:v>-111.691</c:v>
                </c:pt>
                <c:pt idx="18093">
                  <c:v>-111.68899999999999</c:v>
                </c:pt>
                <c:pt idx="18094">
                  <c:v>-111.687</c:v>
                </c:pt>
                <c:pt idx="18095">
                  <c:v>-111.685</c:v>
                </c:pt>
                <c:pt idx="18096">
                  <c:v>-111.68299999999999</c:v>
                </c:pt>
                <c:pt idx="18097">
                  <c:v>-111.681</c:v>
                </c:pt>
                <c:pt idx="18098">
                  <c:v>-111.679</c:v>
                </c:pt>
                <c:pt idx="18099">
                  <c:v>-111.67699999999999</c:v>
                </c:pt>
                <c:pt idx="18100">
                  <c:v>-111.675</c:v>
                </c:pt>
                <c:pt idx="18101">
                  <c:v>-111.673</c:v>
                </c:pt>
                <c:pt idx="18102">
                  <c:v>-111.67099999999999</c:v>
                </c:pt>
                <c:pt idx="18103">
                  <c:v>-111.669</c:v>
                </c:pt>
                <c:pt idx="18104">
                  <c:v>-111.667</c:v>
                </c:pt>
                <c:pt idx="18105">
                  <c:v>-111.66499999999999</c:v>
                </c:pt>
                <c:pt idx="18106">
                  <c:v>-111.663</c:v>
                </c:pt>
                <c:pt idx="18107">
                  <c:v>-111.661</c:v>
                </c:pt>
                <c:pt idx="18108">
                  <c:v>-111.65899999999999</c:v>
                </c:pt>
                <c:pt idx="18109">
                  <c:v>-111.657</c:v>
                </c:pt>
                <c:pt idx="18110">
                  <c:v>-111.655</c:v>
                </c:pt>
                <c:pt idx="18111">
                  <c:v>-111.65299999999999</c:v>
                </c:pt>
                <c:pt idx="18112">
                  <c:v>-111.65100000000001</c:v>
                </c:pt>
                <c:pt idx="18113">
                  <c:v>-111.649</c:v>
                </c:pt>
                <c:pt idx="18114">
                  <c:v>-111.64699999999999</c:v>
                </c:pt>
                <c:pt idx="18115">
                  <c:v>-111.64500000000001</c:v>
                </c:pt>
                <c:pt idx="18116">
                  <c:v>-111.643</c:v>
                </c:pt>
                <c:pt idx="18117">
                  <c:v>-111.64099999999999</c:v>
                </c:pt>
                <c:pt idx="18118">
                  <c:v>-111.63900000000001</c:v>
                </c:pt>
                <c:pt idx="18119">
                  <c:v>-111.637</c:v>
                </c:pt>
                <c:pt idx="18120">
                  <c:v>-111.63499999999999</c:v>
                </c:pt>
                <c:pt idx="18121">
                  <c:v>-111.63300000000001</c:v>
                </c:pt>
                <c:pt idx="18122">
                  <c:v>-111.631</c:v>
                </c:pt>
                <c:pt idx="18123">
                  <c:v>-111.62899999999999</c:v>
                </c:pt>
                <c:pt idx="18124">
                  <c:v>-111.62700000000001</c:v>
                </c:pt>
                <c:pt idx="18125">
                  <c:v>-111.625</c:v>
                </c:pt>
                <c:pt idx="18126">
                  <c:v>-111.62299999999999</c:v>
                </c:pt>
                <c:pt idx="18127">
                  <c:v>-111.62100000000001</c:v>
                </c:pt>
                <c:pt idx="18128">
                  <c:v>-111.619</c:v>
                </c:pt>
                <c:pt idx="18129">
                  <c:v>-111.61699999999999</c:v>
                </c:pt>
                <c:pt idx="18130">
                  <c:v>-111.61500000000001</c:v>
                </c:pt>
                <c:pt idx="18131">
                  <c:v>-111.613</c:v>
                </c:pt>
                <c:pt idx="18132">
                  <c:v>-111.61099999999999</c:v>
                </c:pt>
                <c:pt idx="18133">
                  <c:v>-111.60900000000001</c:v>
                </c:pt>
                <c:pt idx="18134">
                  <c:v>-111.607</c:v>
                </c:pt>
                <c:pt idx="18135">
                  <c:v>-111.60499999999999</c:v>
                </c:pt>
                <c:pt idx="18136">
                  <c:v>-111.60300000000001</c:v>
                </c:pt>
                <c:pt idx="18137">
                  <c:v>-111.601</c:v>
                </c:pt>
                <c:pt idx="18138">
                  <c:v>-111.59899999999999</c:v>
                </c:pt>
                <c:pt idx="18139">
                  <c:v>-111.59700000000001</c:v>
                </c:pt>
                <c:pt idx="18140">
                  <c:v>-111.595</c:v>
                </c:pt>
                <c:pt idx="18141">
                  <c:v>-111.593</c:v>
                </c:pt>
                <c:pt idx="18142">
                  <c:v>-111.59100000000001</c:v>
                </c:pt>
                <c:pt idx="18143">
                  <c:v>-111.589</c:v>
                </c:pt>
                <c:pt idx="18144">
                  <c:v>-111.587</c:v>
                </c:pt>
                <c:pt idx="18145">
                  <c:v>-111.58500000000001</c:v>
                </c:pt>
                <c:pt idx="18146">
                  <c:v>-111.583</c:v>
                </c:pt>
                <c:pt idx="18147">
                  <c:v>-111.581</c:v>
                </c:pt>
                <c:pt idx="18148">
                  <c:v>-111.57900000000001</c:v>
                </c:pt>
                <c:pt idx="18149">
                  <c:v>-111.577</c:v>
                </c:pt>
                <c:pt idx="18150">
                  <c:v>-111.575</c:v>
                </c:pt>
                <c:pt idx="18151">
                  <c:v>-111.57300000000001</c:v>
                </c:pt>
                <c:pt idx="18152">
                  <c:v>-111.571</c:v>
                </c:pt>
                <c:pt idx="18153">
                  <c:v>-111.569</c:v>
                </c:pt>
                <c:pt idx="18154">
                  <c:v>-111.56700000000001</c:v>
                </c:pt>
                <c:pt idx="18155">
                  <c:v>-111.565</c:v>
                </c:pt>
                <c:pt idx="18156">
                  <c:v>-111.563</c:v>
                </c:pt>
                <c:pt idx="18157">
                  <c:v>-111.56100000000001</c:v>
                </c:pt>
                <c:pt idx="18158">
                  <c:v>-111.559</c:v>
                </c:pt>
                <c:pt idx="18159">
                  <c:v>-111.557</c:v>
                </c:pt>
                <c:pt idx="18160">
                  <c:v>-111.55500000000001</c:v>
                </c:pt>
                <c:pt idx="18161">
                  <c:v>-111.553</c:v>
                </c:pt>
                <c:pt idx="18162">
                  <c:v>-111.551</c:v>
                </c:pt>
                <c:pt idx="18163">
                  <c:v>-111.54900000000001</c:v>
                </c:pt>
                <c:pt idx="18164">
                  <c:v>-111.547</c:v>
                </c:pt>
                <c:pt idx="18165">
                  <c:v>-111.545</c:v>
                </c:pt>
                <c:pt idx="18166">
                  <c:v>-111.54300000000001</c:v>
                </c:pt>
                <c:pt idx="18167">
                  <c:v>-111.541</c:v>
                </c:pt>
                <c:pt idx="18168">
                  <c:v>-111.539</c:v>
                </c:pt>
                <c:pt idx="18169">
                  <c:v>-111.53700000000001</c:v>
                </c:pt>
                <c:pt idx="18170">
                  <c:v>-111.535</c:v>
                </c:pt>
                <c:pt idx="18171">
                  <c:v>-111.533</c:v>
                </c:pt>
                <c:pt idx="18172">
                  <c:v>-111.53100000000001</c:v>
                </c:pt>
                <c:pt idx="18173">
                  <c:v>-111.529</c:v>
                </c:pt>
                <c:pt idx="18174">
                  <c:v>-111.527</c:v>
                </c:pt>
                <c:pt idx="18175">
                  <c:v>-111.52500000000001</c:v>
                </c:pt>
                <c:pt idx="18176">
                  <c:v>-111.523</c:v>
                </c:pt>
                <c:pt idx="18177">
                  <c:v>-111.521</c:v>
                </c:pt>
                <c:pt idx="18178">
                  <c:v>-111.51900000000001</c:v>
                </c:pt>
                <c:pt idx="18179">
                  <c:v>-111.517</c:v>
                </c:pt>
                <c:pt idx="18180">
                  <c:v>-111.515</c:v>
                </c:pt>
                <c:pt idx="18181">
                  <c:v>-111.51300000000001</c:v>
                </c:pt>
                <c:pt idx="18182">
                  <c:v>-111.511</c:v>
                </c:pt>
                <c:pt idx="18183">
                  <c:v>-111.509</c:v>
                </c:pt>
                <c:pt idx="18184">
                  <c:v>-111.50700000000001</c:v>
                </c:pt>
                <c:pt idx="18185">
                  <c:v>-111.505</c:v>
                </c:pt>
                <c:pt idx="18186">
                  <c:v>-111.503</c:v>
                </c:pt>
                <c:pt idx="18187">
                  <c:v>-111.501</c:v>
                </c:pt>
                <c:pt idx="18188">
                  <c:v>-111.499</c:v>
                </c:pt>
                <c:pt idx="18189">
                  <c:v>-111.497</c:v>
                </c:pt>
                <c:pt idx="18190">
                  <c:v>-111.495</c:v>
                </c:pt>
                <c:pt idx="18191">
                  <c:v>-111.49299999999999</c:v>
                </c:pt>
                <c:pt idx="18192">
                  <c:v>-111.491</c:v>
                </c:pt>
                <c:pt idx="18193">
                  <c:v>-111.489</c:v>
                </c:pt>
                <c:pt idx="18194">
                  <c:v>-111.48699999999999</c:v>
                </c:pt>
                <c:pt idx="18195">
                  <c:v>-111.485</c:v>
                </c:pt>
                <c:pt idx="18196">
                  <c:v>-111.483</c:v>
                </c:pt>
                <c:pt idx="18197">
                  <c:v>-111.48099999999999</c:v>
                </c:pt>
                <c:pt idx="18198">
                  <c:v>-111.479</c:v>
                </c:pt>
                <c:pt idx="18199">
                  <c:v>-111.477</c:v>
                </c:pt>
                <c:pt idx="18200">
                  <c:v>-111.47499999999999</c:v>
                </c:pt>
                <c:pt idx="18201">
                  <c:v>-111.473</c:v>
                </c:pt>
                <c:pt idx="18202">
                  <c:v>-111.471</c:v>
                </c:pt>
                <c:pt idx="18203">
                  <c:v>-111.46899999999999</c:v>
                </c:pt>
                <c:pt idx="18204">
                  <c:v>-111.467</c:v>
                </c:pt>
                <c:pt idx="18205">
                  <c:v>-111.465</c:v>
                </c:pt>
                <c:pt idx="18206">
                  <c:v>-111.46299999999999</c:v>
                </c:pt>
                <c:pt idx="18207">
                  <c:v>-111.461</c:v>
                </c:pt>
                <c:pt idx="18208">
                  <c:v>-111.459</c:v>
                </c:pt>
                <c:pt idx="18209">
                  <c:v>-111.45699999999999</c:v>
                </c:pt>
                <c:pt idx="18210">
                  <c:v>-111.455</c:v>
                </c:pt>
                <c:pt idx="18211">
                  <c:v>-111.453</c:v>
                </c:pt>
                <c:pt idx="18212">
                  <c:v>-111.45099999999999</c:v>
                </c:pt>
                <c:pt idx="18213">
                  <c:v>-111.449</c:v>
                </c:pt>
                <c:pt idx="18214">
                  <c:v>-111.447</c:v>
                </c:pt>
                <c:pt idx="18215">
                  <c:v>-111.44499999999999</c:v>
                </c:pt>
                <c:pt idx="18216">
                  <c:v>-111.443</c:v>
                </c:pt>
                <c:pt idx="18217">
                  <c:v>-111.441</c:v>
                </c:pt>
                <c:pt idx="18218">
                  <c:v>-111.43899999999999</c:v>
                </c:pt>
                <c:pt idx="18219">
                  <c:v>-111.437</c:v>
                </c:pt>
                <c:pt idx="18220">
                  <c:v>-111.435</c:v>
                </c:pt>
                <c:pt idx="18221">
                  <c:v>-111.43299999999999</c:v>
                </c:pt>
                <c:pt idx="18222">
                  <c:v>-111.431</c:v>
                </c:pt>
                <c:pt idx="18223">
                  <c:v>-111.429</c:v>
                </c:pt>
                <c:pt idx="18224">
                  <c:v>-111.42699999999999</c:v>
                </c:pt>
                <c:pt idx="18225">
                  <c:v>-111.425</c:v>
                </c:pt>
                <c:pt idx="18226">
                  <c:v>-111.423</c:v>
                </c:pt>
                <c:pt idx="18227">
                  <c:v>-111.42099999999999</c:v>
                </c:pt>
                <c:pt idx="18228">
                  <c:v>-111.419</c:v>
                </c:pt>
                <c:pt idx="18229">
                  <c:v>-111.417</c:v>
                </c:pt>
                <c:pt idx="18230">
                  <c:v>-111.41499999999999</c:v>
                </c:pt>
                <c:pt idx="18231">
                  <c:v>-111.413</c:v>
                </c:pt>
                <c:pt idx="18232">
                  <c:v>-111.411</c:v>
                </c:pt>
                <c:pt idx="18233">
                  <c:v>-111.40899999999999</c:v>
                </c:pt>
                <c:pt idx="18234">
                  <c:v>-111.407</c:v>
                </c:pt>
                <c:pt idx="18235">
                  <c:v>-111.405</c:v>
                </c:pt>
                <c:pt idx="18236">
                  <c:v>-111.40299999999999</c:v>
                </c:pt>
                <c:pt idx="18237">
                  <c:v>-111.40100000000001</c:v>
                </c:pt>
                <c:pt idx="18238">
                  <c:v>-111.399</c:v>
                </c:pt>
                <c:pt idx="18239">
                  <c:v>-111.39699999999999</c:v>
                </c:pt>
                <c:pt idx="18240">
                  <c:v>-111.39500000000001</c:v>
                </c:pt>
                <c:pt idx="18241">
                  <c:v>-111.393</c:v>
                </c:pt>
                <c:pt idx="18242">
                  <c:v>-111.39099999999999</c:v>
                </c:pt>
                <c:pt idx="18243">
                  <c:v>-111.38900000000001</c:v>
                </c:pt>
                <c:pt idx="18244">
                  <c:v>-111.387</c:v>
                </c:pt>
                <c:pt idx="18245">
                  <c:v>-111.38499999999999</c:v>
                </c:pt>
                <c:pt idx="18246">
                  <c:v>-111.38300000000001</c:v>
                </c:pt>
                <c:pt idx="18247">
                  <c:v>-111.381</c:v>
                </c:pt>
                <c:pt idx="18248">
                  <c:v>-111.37899999999999</c:v>
                </c:pt>
                <c:pt idx="18249">
                  <c:v>-111.37700000000001</c:v>
                </c:pt>
                <c:pt idx="18250">
                  <c:v>-111.375</c:v>
                </c:pt>
                <c:pt idx="18251">
                  <c:v>-111.37299999999999</c:v>
                </c:pt>
                <c:pt idx="18252">
                  <c:v>-111.37100000000001</c:v>
                </c:pt>
                <c:pt idx="18253">
                  <c:v>-111.369</c:v>
                </c:pt>
                <c:pt idx="18254">
                  <c:v>-111.36699999999999</c:v>
                </c:pt>
                <c:pt idx="18255">
                  <c:v>-111.36500000000001</c:v>
                </c:pt>
                <c:pt idx="18256">
                  <c:v>-111.363</c:v>
                </c:pt>
                <c:pt idx="18257">
                  <c:v>-111.36099999999999</c:v>
                </c:pt>
                <c:pt idx="18258">
                  <c:v>-111.35900000000001</c:v>
                </c:pt>
                <c:pt idx="18259">
                  <c:v>-111.357</c:v>
                </c:pt>
                <c:pt idx="18260">
                  <c:v>-111.35499999999999</c:v>
                </c:pt>
                <c:pt idx="18261">
                  <c:v>-111.35300000000001</c:v>
                </c:pt>
                <c:pt idx="18262">
                  <c:v>-111.351</c:v>
                </c:pt>
                <c:pt idx="18263">
                  <c:v>-111.34899999999999</c:v>
                </c:pt>
                <c:pt idx="18264">
                  <c:v>-111.34700000000001</c:v>
                </c:pt>
                <c:pt idx="18265">
                  <c:v>-111.345</c:v>
                </c:pt>
                <c:pt idx="18266">
                  <c:v>-111.343</c:v>
                </c:pt>
                <c:pt idx="18267">
                  <c:v>-111.34100000000001</c:v>
                </c:pt>
                <c:pt idx="18268">
                  <c:v>-111.339</c:v>
                </c:pt>
                <c:pt idx="18269">
                  <c:v>-111.337</c:v>
                </c:pt>
                <c:pt idx="18270">
                  <c:v>-111.33500000000001</c:v>
                </c:pt>
                <c:pt idx="18271">
                  <c:v>-111.333</c:v>
                </c:pt>
                <c:pt idx="18272">
                  <c:v>-111.331</c:v>
                </c:pt>
                <c:pt idx="18273">
                  <c:v>-111.32900000000001</c:v>
                </c:pt>
                <c:pt idx="18274">
                  <c:v>-111.327</c:v>
                </c:pt>
                <c:pt idx="18275">
                  <c:v>-111.325</c:v>
                </c:pt>
                <c:pt idx="18276">
                  <c:v>-111.32300000000001</c:v>
                </c:pt>
                <c:pt idx="18277">
                  <c:v>-111.321</c:v>
                </c:pt>
                <c:pt idx="18278">
                  <c:v>-111.319</c:v>
                </c:pt>
                <c:pt idx="18279">
                  <c:v>-111.31700000000001</c:v>
                </c:pt>
                <c:pt idx="18280">
                  <c:v>-111.315</c:v>
                </c:pt>
                <c:pt idx="18281">
                  <c:v>-111.313</c:v>
                </c:pt>
                <c:pt idx="18282">
                  <c:v>-111.31100000000001</c:v>
                </c:pt>
                <c:pt idx="18283">
                  <c:v>-111.309</c:v>
                </c:pt>
                <c:pt idx="18284">
                  <c:v>-111.307</c:v>
                </c:pt>
                <c:pt idx="18285">
                  <c:v>-111.30500000000001</c:v>
                </c:pt>
                <c:pt idx="18286">
                  <c:v>-111.303</c:v>
                </c:pt>
                <c:pt idx="18287">
                  <c:v>-111.301</c:v>
                </c:pt>
                <c:pt idx="18288">
                  <c:v>-111.29900000000001</c:v>
                </c:pt>
                <c:pt idx="18289">
                  <c:v>-111.297</c:v>
                </c:pt>
                <c:pt idx="18290">
                  <c:v>-111.295</c:v>
                </c:pt>
                <c:pt idx="18291">
                  <c:v>-111.29300000000001</c:v>
                </c:pt>
                <c:pt idx="18292">
                  <c:v>-111.291</c:v>
                </c:pt>
                <c:pt idx="18293">
                  <c:v>-111.289</c:v>
                </c:pt>
                <c:pt idx="18294">
                  <c:v>-111.28700000000001</c:v>
                </c:pt>
                <c:pt idx="18295">
                  <c:v>-111.285</c:v>
                </c:pt>
                <c:pt idx="18296">
                  <c:v>-111.283</c:v>
                </c:pt>
                <c:pt idx="18297">
                  <c:v>-111.28100000000001</c:v>
                </c:pt>
                <c:pt idx="18298">
                  <c:v>-111.279</c:v>
                </c:pt>
                <c:pt idx="18299">
                  <c:v>-111.277</c:v>
                </c:pt>
                <c:pt idx="18300">
                  <c:v>-111.27500000000001</c:v>
                </c:pt>
                <c:pt idx="18301">
                  <c:v>-111.273</c:v>
                </c:pt>
                <c:pt idx="18302">
                  <c:v>-111.271</c:v>
                </c:pt>
                <c:pt idx="18303">
                  <c:v>-111.26900000000001</c:v>
                </c:pt>
                <c:pt idx="18304">
                  <c:v>-111.267</c:v>
                </c:pt>
                <c:pt idx="18305">
                  <c:v>-111.265</c:v>
                </c:pt>
                <c:pt idx="18306">
                  <c:v>-111.26300000000001</c:v>
                </c:pt>
                <c:pt idx="18307">
                  <c:v>-111.261</c:v>
                </c:pt>
                <c:pt idx="18308">
                  <c:v>-111.259</c:v>
                </c:pt>
                <c:pt idx="18309">
                  <c:v>-111.25700000000001</c:v>
                </c:pt>
                <c:pt idx="18310">
                  <c:v>-111.255</c:v>
                </c:pt>
                <c:pt idx="18311">
                  <c:v>-111.253</c:v>
                </c:pt>
                <c:pt idx="18312">
                  <c:v>-111.251</c:v>
                </c:pt>
                <c:pt idx="18313">
                  <c:v>-111.249</c:v>
                </c:pt>
                <c:pt idx="18314">
                  <c:v>-111.247</c:v>
                </c:pt>
                <c:pt idx="18315">
                  <c:v>-111.245</c:v>
                </c:pt>
                <c:pt idx="18316">
                  <c:v>-111.24299999999999</c:v>
                </c:pt>
                <c:pt idx="18317">
                  <c:v>-111.241</c:v>
                </c:pt>
                <c:pt idx="18318">
                  <c:v>-111.239</c:v>
                </c:pt>
                <c:pt idx="18319">
                  <c:v>-111.23699999999999</c:v>
                </c:pt>
                <c:pt idx="18320">
                  <c:v>-111.235</c:v>
                </c:pt>
                <c:pt idx="18321">
                  <c:v>-111.233</c:v>
                </c:pt>
                <c:pt idx="18322">
                  <c:v>-111.23099999999999</c:v>
                </c:pt>
                <c:pt idx="18323">
                  <c:v>-111.229</c:v>
                </c:pt>
                <c:pt idx="18324">
                  <c:v>-111.227</c:v>
                </c:pt>
                <c:pt idx="18325">
                  <c:v>-111.22499999999999</c:v>
                </c:pt>
                <c:pt idx="18326">
                  <c:v>-111.223</c:v>
                </c:pt>
                <c:pt idx="18327">
                  <c:v>-111.221</c:v>
                </c:pt>
                <c:pt idx="18328">
                  <c:v>-111.21899999999999</c:v>
                </c:pt>
                <c:pt idx="18329">
                  <c:v>-111.217</c:v>
                </c:pt>
                <c:pt idx="18330">
                  <c:v>-111.215</c:v>
                </c:pt>
                <c:pt idx="18331">
                  <c:v>-111.21299999999999</c:v>
                </c:pt>
                <c:pt idx="18332">
                  <c:v>-111.211</c:v>
                </c:pt>
                <c:pt idx="18333">
                  <c:v>-111.209</c:v>
                </c:pt>
                <c:pt idx="18334">
                  <c:v>-111.20699999999999</c:v>
                </c:pt>
                <c:pt idx="18335">
                  <c:v>-111.205</c:v>
                </c:pt>
                <c:pt idx="18336">
                  <c:v>-111.203</c:v>
                </c:pt>
                <c:pt idx="18337">
                  <c:v>-111.20099999999999</c:v>
                </c:pt>
                <c:pt idx="18338">
                  <c:v>-111.199</c:v>
                </c:pt>
                <c:pt idx="18339">
                  <c:v>-111.197</c:v>
                </c:pt>
                <c:pt idx="18340">
                  <c:v>-111.19499999999999</c:v>
                </c:pt>
                <c:pt idx="18341">
                  <c:v>-111.193</c:v>
                </c:pt>
                <c:pt idx="18342">
                  <c:v>-111.191</c:v>
                </c:pt>
                <c:pt idx="18343">
                  <c:v>-111.18899999999999</c:v>
                </c:pt>
                <c:pt idx="18344">
                  <c:v>-111.187</c:v>
                </c:pt>
                <c:pt idx="18345">
                  <c:v>-111.185</c:v>
                </c:pt>
                <c:pt idx="18346">
                  <c:v>-111.18299999999999</c:v>
                </c:pt>
                <c:pt idx="18347">
                  <c:v>-111.181</c:v>
                </c:pt>
                <c:pt idx="18348">
                  <c:v>-111.179</c:v>
                </c:pt>
                <c:pt idx="18349">
                  <c:v>-111.17699999999999</c:v>
                </c:pt>
                <c:pt idx="18350">
                  <c:v>-111.175</c:v>
                </c:pt>
                <c:pt idx="18351">
                  <c:v>-111.173</c:v>
                </c:pt>
                <c:pt idx="18352">
                  <c:v>-111.17099999999999</c:v>
                </c:pt>
                <c:pt idx="18353">
                  <c:v>-111.169</c:v>
                </c:pt>
                <c:pt idx="18354">
                  <c:v>-111.167</c:v>
                </c:pt>
                <c:pt idx="18355">
                  <c:v>-111.16499999999999</c:v>
                </c:pt>
                <c:pt idx="18356">
                  <c:v>-111.163</c:v>
                </c:pt>
                <c:pt idx="18357">
                  <c:v>-111.161</c:v>
                </c:pt>
                <c:pt idx="18358">
                  <c:v>-111.15899999999999</c:v>
                </c:pt>
                <c:pt idx="18359">
                  <c:v>-111.157</c:v>
                </c:pt>
                <c:pt idx="18360">
                  <c:v>-111.155</c:v>
                </c:pt>
                <c:pt idx="18361">
                  <c:v>-111.15299999999999</c:v>
                </c:pt>
                <c:pt idx="18362">
                  <c:v>-111.15100000000001</c:v>
                </c:pt>
                <c:pt idx="18363">
                  <c:v>-111.149</c:v>
                </c:pt>
                <c:pt idx="18364">
                  <c:v>-111.14699999999999</c:v>
                </c:pt>
                <c:pt idx="18365">
                  <c:v>-111.14500000000001</c:v>
                </c:pt>
                <c:pt idx="18366">
                  <c:v>-111.143</c:v>
                </c:pt>
                <c:pt idx="18367">
                  <c:v>-111.14099999999999</c:v>
                </c:pt>
                <c:pt idx="18368">
                  <c:v>-111.13900000000001</c:v>
                </c:pt>
                <c:pt idx="18369">
                  <c:v>-111.137</c:v>
                </c:pt>
                <c:pt idx="18370">
                  <c:v>-111.13499999999999</c:v>
                </c:pt>
                <c:pt idx="18371">
                  <c:v>-111.13300000000001</c:v>
                </c:pt>
                <c:pt idx="18372">
                  <c:v>-111.131</c:v>
                </c:pt>
                <c:pt idx="18373">
                  <c:v>-111.12899999999999</c:v>
                </c:pt>
                <c:pt idx="18374">
                  <c:v>-111.12700000000001</c:v>
                </c:pt>
                <c:pt idx="18375">
                  <c:v>-111.125</c:v>
                </c:pt>
                <c:pt idx="18376">
                  <c:v>-111.12299999999999</c:v>
                </c:pt>
                <c:pt idx="18377">
                  <c:v>-111.12100000000001</c:v>
                </c:pt>
                <c:pt idx="18378">
                  <c:v>-111.119</c:v>
                </c:pt>
                <c:pt idx="18379">
                  <c:v>-111.11699999999999</c:v>
                </c:pt>
                <c:pt idx="18380">
                  <c:v>-111.11500000000001</c:v>
                </c:pt>
                <c:pt idx="18381">
                  <c:v>-111.113</c:v>
                </c:pt>
                <c:pt idx="18382">
                  <c:v>-111.11099999999999</c:v>
                </c:pt>
                <c:pt idx="18383">
                  <c:v>-111.10900000000001</c:v>
                </c:pt>
                <c:pt idx="18384">
                  <c:v>-111.107</c:v>
                </c:pt>
                <c:pt idx="18385">
                  <c:v>-111.10499999999999</c:v>
                </c:pt>
                <c:pt idx="18386">
                  <c:v>-111.10300000000001</c:v>
                </c:pt>
                <c:pt idx="18387">
                  <c:v>-111.101</c:v>
                </c:pt>
                <c:pt idx="18388">
                  <c:v>-111.09899999999999</c:v>
                </c:pt>
                <c:pt idx="18389">
                  <c:v>-111.09700000000001</c:v>
                </c:pt>
                <c:pt idx="18390">
                  <c:v>-111.095</c:v>
                </c:pt>
                <c:pt idx="18391">
                  <c:v>-111.093</c:v>
                </c:pt>
                <c:pt idx="18392">
                  <c:v>-111.09100000000001</c:v>
                </c:pt>
                <c:pt idx="18393">
                  <c:v>-111.089</c:v>
                </c:pt>
                <c:pt idx="18394">
                  <c:v>-111.087</c:v>
                </c:pt>
                <c:pt idx="18395">
                  <c:v>-111.08500000000001</c:v>
                </c:pt>
                <c:pt idx="18396">
                  <c:v>-111.083</c:v>
                </c:pt>
                <c:pt idx="18397">
                  <c:v>-111.081</c:v>
                </c:pt>
                <c:pt idx="18398">
                  <c:v>-111.07900000000001</c:v>
                </c:pt>
                <c:pt idx="18399">
                  <c:v>-111.077</c:v>
                </c:pt>
                <c:pt idx="18400">
                  <c:v>-111.075</c:v>
                </c:pt>
                <c:pt idx="18401">
                  <c:v>-111.07300000000001</c:v>
                </c:pt>
                <c:pt idx="18402">
                  <c:v>-111.071</c:v>
                </c:pt>
                <c:pt idx="18403">
                  <c:v>-111.069</c:v>
                </c:pt>
                <c:pt idx="18404">
                  <c:v>-111.06700000000001</c:v>
                </c:pt>
                <c:pt idx="18405">
                  <c:v>-111.065</c:v>
                </c:pt>
                <c:pt idx="18406">
                  <c:v>-111.063</c:v>
                </c:pt>
                <c:pt idx="18407">
                  <c:v>-111.06100000000001</c:v>
                </c:pt>
                <c:pt idx="18408">
                  <c:v>-111.059</c:v>
                </c:pt>
                <c:pt idx="18409">
                  <c:v>-111.057</c:v>
                </c:pt>
                <c:pt idx="18410">
                  <c:v>-111.05500000000001</c:v>
                </c:pt>
                <c:pt idx="18411">
                  <c:v>-111.053</c:v>
                </c:pt>
                <c:pt idx="18412">
                  <c:v>-111.051</c:v>
                </c:pt>
                <c:pt idx="18413">
                  <c:v>-111.04900000000001</c:v>
                </c:pt>
                <c:pt idx="18414">
                  <c:v>-111.047</c:v>
                </c:pt>
                <c:pt idx="18415">
                  <c:v>-111.045</c:v>
                </c:pt>
                <c:pt idx="18416">
                  <c:v>-111.04300000000001</c:v>
                </c:pt>
                <c:pt idx="18417">
                  <c:v>-111.041</c:v>
                </c:pt>
                <c:pt idx="18418">
                  <c:v>-111.039</c:v>
                </c:pt>
                <c:pt idx="18419">
                  <c:v>-111.03700000000001</c:v>
                </c:pt>
                <c:pt idx="18420">
                  <c:v>-111.035</c:v>
                </c:pt>
                <c:pt idx="18421">
                  <c:v>-111.033</c:v>
                </c:pt>
                <c:pt idx="18422">
                  <c:v>-111.03100000000001</c:v>
                </c:pt>
                <c:pt idx="18423">
                  <c:v>-111.029</c:v>
                </c:pt>
                <c:pt idx="18424">
                  <c:v>-111.027</c:v>
                </c:pt>
                <c:pt idx="18425">
                  <c:v>-111.02500000000001</c:v>
                </c:pt>
                <c:pt idx="18426">
                  <c:v>-111.023</c:v>
                </c:pt>
                <c:pt idx="18427">
                  <c:v>-111.021</c:v>
                </c:pt>
                <c:pt idx="18428">
                  <c:v>-111.01900000000001</c:v>
                </c:pt>
                <c:pt idx="18429">
                  <c:v>-111.017</c:v>
                </c:pt>
                <c:pt idx="18430">
                  <c:v>-111.015</c:v>
                </c:pt>
                <c:pt idx="18431">
                  <c:v>-111.01300000000001</c:v>
                </c:pt>
                <c:pt idx="18432">
                  <c:v>-111.011</c:v>
                </c:pt>
                <c:pt idx="18433">
                  <c:v>-111.009</c:v>
                </c:pt>
                <c:pt idx="18434">
                  <c:v>-111.00700000000001</c:v>
                </c:pt>
                <c:pt idx="18435">
                  <c:v>-111.005</c:v>
                </c:pt>
                <c:pt idx="18436">
                  <c:v>-111.003</c:v>
                </c:pt>
                <c:pt idx="18437">
                  <c:v>-111.001</c:v>
                </c:pt>
                <c:pt idx="18438">
                  <c:v>-110.999</c:v>
                </c:pt>
                <c:pt idx="18439">
                  <c:v>-110.997</c:v>
                </c:pt>
                <c:pt idx="18440">
                  <c:v>-110.995</c:v>
                </c:pt>
                <c:pt idx="18441">
                  <c:v>-110.99299999999999</c:v>
                </c:pt>
                <c:pt idx="18442">
                  <c:v>-110.991</c:v>
                </c:pt>
                <c:pt idx="18443">
                  <c:v>-110.989</c:v>
                </c:pt>
                <c:pt idx="18444">
                  <c:v>-110.98699999999999</c:v>
                </c:pt>
                <c:pt idx="18445">
                  <c:v>-110.985</c:v>
                </c:pt>
                <c:pt idx="18446">
                  <c:v>-110.983</c:v>
                </c:pt>
                <c:pt idx="18447">
                  <c:v>-110.98099999999999</c:v>
                </c:pt>
                <c:pt idx="18448">
                  <c:v>-110.979</c:v>
                </c:pt>
                <c:pt idx="18449">
                  <c:v>-110.977</c:v>
                </c:pt>
                <c:pt idx="18450">
                  <c:v>-110.97499999999999</c:v>
                </c:pt>
                <c:pt idx="18451">
                  <c:v>-110.973</c:v>
                </c:pt>
                <c:pt idx="18452">
                  <c:v>-110.971</c:v>
                </c:pt>
                <c:pt idx="18453">
                  <c:v>-110.96899999999999</c:v>
                </c:pt>
                <c:pt idx="18454">
                  <c:v>-110.967</c:v>
                </c:pt>
                <c:pt idx="18455">
                  <c:v>-110.965</c:v>
                </c:pt>
                <c:pt idx="18456">
                  <c:v>-110.96299999999999</c:v>
                </c:pt>
                <c:pt idx="18457">
                  <c:v>-110.961</c:v>
                </c:pt>
                <c:pt idx="18458">
                  <c:v>-110.959</c:v>
                </c:pt>
                <c:pt idx="18459">
                  <c:v>-110.95699999999999</c:v>
                </c:pt>
                <c:pt idx="18460">
                  <c:v>-110.955</c:v>
                </c:pt>
                <c:pt idx="18461">
                  <c:v>-110.953</c:v>
                </c:pt>
                <c:pt idx="18462">
                  <c:v>-110.95099999999999</c:v>
                </c:pt>
                <c:pt idx="18463">
                  <c:v>-110.949</c:v>
                </c:pt>
                <c:pt idx="18464">
                  <c:v>-110.947</c:v>
                </c:pt>
                <c:pt idx="18465">
                  <c:v>-110.94499999999999</c:v>
                </c:pt>
                <c:pt idx="18466">
                  <c:v>-110.943</c:v>
                </c:pt>
                <c:pt idx="18467">
                  <c:v>-110.941</c:v>
                </c:pt>
                <c:pt idx="18468">
                  <c:v>-110.93899999999999</c:v>
                </c:pt>
                <c:pt idx="18469">
                  <c:v>-110.937</c:v>
                </c:pt>
                <c:pt idx="18470">
                  <c:v>-110.935</c:v>
                </c:pt>
                <c:pt idx="18471">
                  <c:v>-110.93299999999999</c:v>
                </c:pt>
                <c:pt idx="18472">
                  <c:v>-110.931</c:v>
                </c:pt>
                <c:pt idx="18473">
                  <c:v>-110.929</c:v>
                </c:pt>
                <c:pt idx="18474">
                  <c:v>-110.92699999999999</c:v>
                </c:pt>
                <c:pt idx="18475">
                  <c:v>-110.925</c:v>
                </c:pt>
                <c:pt idx="18476">
                  <c:v>-110.923</c:v>
                </c:pt>
                <c:pt idx="18477">
                  <c:v>-110.92099999999999</c:v>
                </c:pt>
                <c:pt idx="18478">
                  <c:v>-110.919</c:v>
                </c:pt>
                <c:pt idx="18479">
                  <c:v>-110.917</c:v>
                </c:pt>
                <c:pt idx="18480">
                  <c:v>-110.91499999999999</c:v>
                </c:pt>
                <c:pt idx="18481">
                  <c:v>-110.913</c:v>
                </c:pt>
                <c:pt idx="18482">
                  <c:v>-110.911</c:v>
                </c:pt>
                <c:pt idx="18483">
                  <c:v>-110.90899999999999</c:v>
                </c:pt>
                <c:pt idx="18484">
                  <c:v>-110.907</c:v>
                </c:pt>
                <c:pt idx="18485">
                  <c:v>-110.905</c:v>
                </c:pt>
                <c:pt idx="18486">
                  <c:v>-110.90299999999999</c:v>
                </c:pt>
                <c:pt idx="18487">
                  <c:v>-110.90100000000001</c:v>
                </c:pt>
                <c:pt idx="18488">
                  <c:v>-110.899</c:v>
                </c:pt>
                <c:pt idx="18489">
                  <c:v>-110.89699999999999</c:v>
                </c:pt>
                <c:pt idx="18490">
                  <c:v>-110.89500000000001</c:v>
                </c:pt>
                <c:pt idx="18491">
                  <c:v>-110.893</c:v>
                </c:pt>
                <c:pt idx="18492">
                  <c:v>-110.89099999999999</c:v>
                </c:pt>
                <c:pt idx="18493">
                  <c:v>-110.88900000000001</c:v>
                </c:pt>
                <c:pt idx="18494">
                  <c:v>-110.887</c:v>
                </c:pt>
                <c:pt idx="18495">
                  <c:v>-110.88499999999999</c:v>
                </c:pt>
                <c:pt idx="18496">
                  <c:v>-110.88300000000001</c:v>
                </c:pt>
                <c:pt idx="18497">
                  <c:v>-110.881</c:v>
                </c:pt>
                <c:pt idx="18498">
                  <c:v>-110.87899999999999</c:v>
                </c:pt>
                <c:pt idx="18499">
                  <c:v>-110.87700000000001</c:v>
                </c:pt>
                <c:pt idx="18500">
                  <c:v>-110.875</c:v>
                </c:pt>
                <c:pt idx="18501">
                  <c:v>-110.87299999999999</c:v>
                </c:pt>
                <c:pt idx="18502">
                  <c:v>-110.87100000000001</c:v>
                </c:pt>
                <c:pt idx="18503">
                  <c:v>-110.869</c:v>
                </c:pt>
                <c:pt idx="18504">
                  <c:v>-110.86699999999999</c:v>
                </c:pt>
                <c:pt idx="18505">
                  <c:v>-110.86500000000001</c:v>
                </c:pt>
                <c:pt idx="18506">
                  <c:v>-110.863</c:v>
                </c:pt>
                <c:pt idx="18507">
                  <c:v>-110.86099999999999</c:v>
                </c:pt>
                <c:pt idx="18508">
                  <c:v>-110.85900000000001</c:v>
                </c:pt>
                <c:pt idx="18509">
                  <c:v>-110.857</c:v>
                </c:pt>
                <c:pt idx="18510">
                  <c:v>-110.85499999999999</c:v>
                </c:pt>
                <c:pt idx="18511">
                  <c:v>-110.85300000000001</c:v>
                </c:pt>
                <c:pt idx="18512">
                  <c:v>-110.851</c:v>
                </c:pt>
                <c:pt idx="18513">
                  <c:v>-110.84899999999999</c:v>
                </c:pt>
                <c:pt idx="18514">
                  <c:v>-110.84700000000001</c:v>
                </c:pt>
                <c:pt idx="18515">
                  <c:v>-110.845</c:v>
                </c:pt>
                <c:pt idx="18516">
                  <c:v>-110.843</c:v>
                </c:pt>
                <c:pt idx="18517">
                  <c:v>-110.84100000000001</c:v>
                </c:pt>
                <c:pt idx="18518">
                  <c:v>-110.839</c:v>
                </c:pt>
                <c:pt idx="18519">
                  <c:v>-110.837</c:v>
                </c:pt>
                <c:pt idx="18520">
                  <c:v>-110.83500000000001</c:v>
                </c:pt>
                <c:pt idx="18521">
                  <c:v>-110.833</c:v>
                </c:pt>
                <c:pt idx="18522">
                  <c:v>-110.831</c:v>
                </c:pt>
                <c:pt idx="18523">
                  <c:v>-110.82900000000001</c:v>
                </c:pt>
                <c:pt idx="18524">
                  <c:v>-110.827</c:v>
                </c:pt>
                <c:pt idx="18525">
                  <c:v>-110.825</c:v>
                </c:pt>
                <c:pt idx="18526">
                  <c:v>-110.82300000000001</c:v>
                </c:pt>
                <c:pt idx="18527">
                  <c:v>-110.821</c:v>
                </c:pt>
                <c:pt idx="18528">
                  <c:v>-110.819</c:v>
                </c:pt>
                <c:pt idx="18529">
                  <c:v>-110.81700000000001</c:v>
                </c:pt>
                <c:pt idx="18530">
                  <c:v>-110.815</c:v>
                </c:pt>
                <c:pt idx="18531">
                  <c:v>-110.813</c:v>
                </c:pt>
                <c:pt idx="18532">
                  <c:v>-110.81100000000001</c:v>
                </c:pt>
                <c:pt idx="18533">
                  <c:v>-110.809</c:v>
                </c:pt>
                <c:pt idx="18534">
                  <c:v>-110.807</c:v>
                </c:pt>
                <c:pt idx="18535">
                  <c:v>-110.80500000000001</c:v>
                </c:pt>
                <c:pt idx="18536">
                  <c:v>-110.803</c:v>
                </c:pt>
                <c:pt idx="18537">
                  <c:v>-110.801</c:v>
                </c:pt>
                <c:pt idx="18538">
                  <c:v>-110.79900000000001</c:v>
                </c:pt>
                <c:pt idx="18539">
                  <c:v>-110.797</c:v>
                </c:pt>
                <c:pt idx="18540">
                  <c:v>-110.795</c:v>
                </c:pt>
                <c:pt idx="18541">
                  <c:v>-110.79300000000001</c:v>
                </c:pt>
                <c:pt idx="18542">
                  <c:v>-110.791</c:v>
                </c:pt>
                <c:pt idx="18543">
                  <c:v>-110.789</c:v>
                </c:pt>
                <c:pt idx="18544">
                  <c:v>-110.78700000000001</c:v>
                </c:pt>
                <c:pt idx="18545">
                  <c:v>-110.785</c:v>
                </c:pt>
                <c:pt idx="18546">
                  <c:v>-110.783</c:v>
                </c:pt>
                <c:pt idx="18547">
                  <c:v>-110.78100000000001</c:v>
                </c:pt>
                <c:pt idx="18548">
                  <c:v>-110.779</c:v>
                </c:pt>
                <c:pt idx="18549">
                  <c:v>-110.777</c:v>
                </c:pt>
                <c:pt idx="18550">
                  <c:v>-110.77500000000001</c:v>
                </c:pt>
                <c:pt idx="18551">
                  <c:v>-110.773</c:v>
                </c:pt>
                <c:pt idx="18552">
                  <c:v>-110.771</c:v>
                </c:pt>
                <c:pt idx="18553">
                  <c:v>-110.76900000000001</c:v>
                </c:pt>
                <c:pt idx="18554">
                  <c:v>-110.767</c:v>
                </c:pt>
                <c:pt idx="18555">
                  <c:v>-110.765</c:v>
                </c:pt>
                <c:pt idx="18556">
                  <c:v>-110.76300000000001</c:v>
                </c:pt>
                <c:pt idx="18557">
                  <c:v>-110.761</c:v>
                </c:pt>
                <c:pt idx="18558">
                  <c:v>-110.759</c:v>
                </c:pt>
                <c:pt idx="18559">
                  <c:v>-110.75700000000001</c:v>
                </c:pt>
                <c:pt idx="18560">
                  <c:v>-110.755</c:v>
                </c:pt>
                <c:pt idx="18561">
                  <c:v>-110.753</c:v>
                </c:pt>
                <c:pt idx="18562">
                  <c:v>-110.751</c:v>
                </c:pt>
                <c:pt idx="18563">
                  <c:v>-110.749</c:v>
                </c:pt>
                <c:pt idx="18564">
                  <c:v>-110.747</c:v>
                </c:pt>
                <c:pt idx="18565">
                  <c:v>-110.745</c:v>
                </c:pt>
                <c:pt idx="18566">
                  <c:v>-110.74299999999999</c:v>
                </c:pt>
                <c:pt idx="18567">
                  <c:v>-110.741</c:v>
                </c:pt>
                <c:pt idx="18568">
                  <c:v>-110.739</c:v>
                </c:pt>
                <c:pt idx="18569">
                  <c:v>-110.73699999999999</c:v>
                </c:pt>
                <c:pt idx="18570">
                  <c:v>-110.735</c:v>
                </c:pt>
                <c:pt idx="18571">
                  <c:v>-110.733</c:v>
                </c:pt>
                <c:pt idx="18572">
                  <c:v>-110.73099999999999</c:v>
                </c:pt>
                <c:pt idx="18573">
                  <c:v>-110.729</c:v>
                </c:pt>
                <c:pt idx="18574">
                  <c:v>-110.727</c:v>
                </c:pt>
                <c:pt idx="18575">
                  <c:v>-110.72499999999999</c:v>
                </c:pt>
                <c:pt idx="18576">
                  <c:v>-110.723</c:v>
                </c:pt>
                <c:pt idx="18577">
                  <c:v>-110.721</c:v>
                </c:pt>
                <c:pt idx="18578">
                  <c:v>-110.71899999999999</c:v>
                </c:pt>
                <c:pt idx="18579">
                  <c:v>-110.717</c:v>
                </c:pt>
                <c:pt idx="18580">
                  <c:v>-110.715</c:v>
                </c:pt>
                <c:pt idx="18581">
                  <c:v>-110.71299999999999</c:v>
                </c:pt>
                <c:pt idx="18582">
                  <c:v>-110.711</c:v>
                </c:pt>
                <c:pt idx="18583">
                  <c:v>-110.709</c:v>
                </c:pt>
                <c:pt idx="18584">
                  <c:v>-110.70699999999999</c:v>
                </c:pt>
                <c:pt idx="18585">
                  <c:v>-110.705</c:v>
                </c:pt>
                <c:pt idx="18586">
                  <c:v>-110.703</c:v>
                </c:pt>
                <c:pt idx="18587">
                  <c:v>-110.70099999999999</c:v>
                </c:pt>
                <c:pt idx="18588">
                  <c:v>-110.699</c:v>
                </c:pt>
                <c:pt idx="18589">
                  <c:v>-110.697</c:v>
                </c:pt>
                <c:pt idx="18590">
                  <c:v>-110.69499999999999</c:v>
                </c:pt>
                <c:pt idx="18591">
                  <c:v>-110.693</c:v>
                </c:pt>
                <c:pt idx="18592">
                  <c:v>-110.691</c:v>
                </c:pt>
                <c:pt idx="18593">
                  <c:v>-110.68899999999999</c:v>
                </c:pt>
                <c:pt idx="18594">
                  <c:v>-110.687</c:v>
                </c:pt>
                <c:pt idx="18595">
                  <c:v>-110.685</c:v>
                </c:pt>
                <c:pt idx="18596">
                  <c:v>-110.68299999999999</c:v>
                </c:pt>
                <c:pt idx="18597">
                  <c:v>-110.681</c:v>
                </c:pt>
                <c:pt idx="18598">
                  <c:v>-110.679</c:v>
                </c:pt>
                <c:pt idx="18599">
                  <c:v>-110.67699999999999</c:v>
                </c:pt>
                <c:pt idx="18600">
                  <c:v>-110.675</c:v>
                </c:pt>
                <c:pt idx="18601">
                  <c:v>-110.673</c:v>
                </c:pt>
                <c:pt idx="18602">
                  <c:v>-110.67099999999999</c:v>
                </c:pt>
                <c:pt idx="18603">
                  <c:v>-110.669</c:v>
                </c:pt>
                <c:pt idx="18604">
                  <c:v>-110.667</c:v>
                </c:pt>
                <c:pt idx="18605">
                  <c:v>-110.66499999999999</c:v>
                </c:pt>
                <c:pt idx="18606">
                  <c:v>-110.663</c:v>
                </c:pt>
                <c:pt idx="18607">
                  <c:v>-110.661</c:v>
                </c:pt>
                <c:pt idx="18608">
                  <c:v>-110.65899999999999</c:v>
                </c:pt>
                <c:pt idx="18609">
                  <c:v>-110.657</c:v>
                </c:pt>
                <c:pt idx="18610">
                  <c:v>-110.655</c:v>
                </c:pt>
                <c:pt idx="18611">
                  <c:v>-110.65299999999999</c:v>
                </c:pt>
                <c:pt idx="18612">
                  <c:v>-110.65100000000001</c:v>
                </c:pt>
                <c:pt idx="18613">
                  <c:v>-110.649</c:v>
                </c:pt>
                <c:pt idx="18614">
                  <c:v>-110.64699999999999</c:v>
                </c:pt>
                <c:pt idx="18615">
                  <c:v>-110.64500000000001</c:v>
                </c:pt>
                <c:pt idx="18616">
                  <c:v>-110.643</c:v>
                </c:pt>
                <c:pt idx="18617">
                  <c:v>-110.64099999999999</c:v>
                </c:pt>
                <c:pt idx="18618">
                  <c:v>-110.63900000000001</c:v>
                </c:pt>
                <c:pt idx="18619">
                  <c:v>-110.637</c:v>
                </c:pt>
                <c:pt idx="18620">
                  <c:v>-110.63499999999999</c:v>
                </c:pt>
                <c:pt idx="18621">
                  <c:v>-110.63300000000001</c:v>
                </c:pt>
                <c:pt idx="18622">
                  <c:v>-110.631</c:v>
                </c:pt>
                <c:pt idx="18623">
                  <c:v>-110.62899999999999</c:v>
                </c:pt>
                <c:pt idx="18624">
                  <c:v>-110.62700000000001</c:v>
                </c:pt>
                <c:pt idx="18625">
                  <c:v>-110.625</c:v>
                </c:pt>
                <c:pt idx="18626">
                  <c:v>-110.62299999999999</c:v>
                </c:pt>
                <c:pt idx="18627">
                  <c:v>-110.62100000000001</c:v>
                </c:pt>
                <c:pt idx="18628">
                  <c:v>-110.619</c:v>
                </c:pt>
                <c:pt idx="18629">
                  <c:v>-110.61699999999999</c:v>
                </c:pt>
                <c:pt idx="18630">
                  <c:v>-110.61500000000001</c:v>
                </c:pt>
                <c:pt idx="18631">
                  <c:v>-110.613</c:v>
                </c:pt>
                <c:pt idx="18632">
                  <c:v>-110.61099999999999</c:v>
                </c:pt>
                <c:pt idx="18633">
                  <c:v>-110.60900000000001</c:v>
                </c:pt>
                <c:pt idx="18634">
                  <c:v>-110.607</c:v>
                </c:pt>
                <c:pt idx="18635">
                  <c:v>-110.60499999999999</c:v>
                </c:pt>
                <c:pt idx="18636">
                  <c:v>-110.60300000000001</c:v>
                </c:pt>
                <c:pt idx="18637">
                  <c:v>-110.601</c:v>
                </c:pt>
                <c:pt idx="18638">
                  <c:v>-110.59899999999999</c:v>
                </c:pt>
                <c:pt idx="18639">
                  <c:v>-110.59700000000001</c:v>
                </c:pt>
                <c:pt idx="18640">
                  <c:v>-110.595</c:v>
                </c:pt>
                <c:pt idx="18641">
                  <c:v>-110.593</c:v>
                </c:pt>
                <c:pt idx="18642">
                  <c:v>-110.59100000000001</c:v>
                </c:pt>
                <c:pt idx="18643">
                  <c:v>-110.589</c:v>
                </c:pt>
                <c:pt idx="18644">
                  <c:v>-110.587</c:v>
                </c:pt>
                <c:pt idx="18645">
                  <c:v>-110.58500000000001</c:v>
                </c:pt>
                <c:pt idx="18646">
                  <c:v>-110.583</c:v>
                </c:pt>
                <c:pt idx="18647">
                  <c:v>-110.581</c:v>
                </c:pt>
                <c:pt idx="18648">
                  <c:v>-110.57900000000001</c:v>
                </c:pt>
                <c:pt idx="18649">
                  <c:v>-110.577</c:v>
                </c:pt>
                <c:pt idx="18650">
                  <c:v>-110.575</c:v>
                </c:pt>
                <c:pt idx="18651">
                  <c:v>-110.57300000000001</c:v>
                </c:pt>
                <c:pt idx="18652">
                  <c:v>-110.571</c:v>
                </c:pt>
                <c:pt idx="18653">
                  <c:v>-110.569</c:v>
                </c:pt>
                <c:pt idx="18654">
                  <c:v>-110.56700000000001</c:v>
                </c:pt>
                <c:pt idx="18655">
                  <c:v>-110.565</c:v>
                </c:pt>
                <c:pt idx="18656">
                  <c:v>-110.563</c:v>
                </c:pt>
                <c:pt idx="18657">
                  <c:v>-110.56100000000001</c:v>
                </c:pt>
                <c:pt idx="18658">
                  <c:v>-110.559</c:v>
                </c:pt>
                <c:pt idx="18659">
                  <c:v>-110.557</c:v>
                </c:pt>
                <c:pt idx="18660">
                  <c:v>-110.55500000000001</c:v>
                </c:pt>
                <c:pt idx="18661">
                  <c:v>-110.553</c:v>
                </c:pt>
                <c:pt idx="18662">
                  <c:v>-110.551</c:v>
                </c:pt>
                <c:pt idx="18663">
                  <c:v>-110.54900000000001</c:v>
                </c:pt>
                <c:pt idx="18664">
                  <c:v>-110.547</c:v>
                </c:pt>
                <c:pt idx="18665">
                  <c:v>-110.545</c:v>
                </c:pt>
                <c:pt idx="18666">
                  <c:v>-110.54300000000001</c:v>
                </c:pt>
                <c:pt idx="18667">
                  <c:v>-110.541</c:v>
                </c:pt>
                <c:pt idx="18668">
                  <c:v>-110.539</c:v>
                </c:pt>
                <c:pt idx="18669">
                  <c:v>-110.53700000000001</c:v>
                </c:pt>
                <c:pt idx="18670">
                  <c:v>-110.535</c:v>
                </c:pt>
                <c:pt idx="18671">
                  <c:v>-110.533</c:v>
                </c:pt>
                <c:pt idx="18672">
                  <c:v>-110.53100000000001</c:v>
                </c:pt>
                <c:pt idx="18673">
                  <c:v>-110.529</c:v>
                </c:pt>
                <c:pt idx="18674">
                  <c:v>-110.527</c:v>
                </c:pt>
                <c:pt idx="18675">
                  <c:v>-110.52500000000001</c:v>
                </c:pt>
                <c:pt idx="18676">
                  <c:v>-110.523</c:v>
                </c:pt>
                <c:pt idx="18677">
                  <c:v>-110.521</c:v>
                </c:pt>
                <c:pt idx="18678">
                  <c:v>-110.51900000000001</c:v>
                </c:pt>
                <c:pt idx="18679">
                  <c:v>-110.517</c:v>
                </c:pt>
                <c:pt idx="18680">
                  <c:v>-110.515</c:v>
                </c:pt>
                <c:pt idx="18681">
                  <c:v>-110.51300000000001</c:v>
                </c:pt>
                <c:pt idx="18682">
                  <c:v>-110.511</c:v>
                </c:pt>
                <c:pt idx="18683">
                  <c:v>-110.509</c:v>
                </c:pt>
                <c:pt idx="18684">
                  <c:v>-110.50700000000001</c:v>
                </c:pt>
                <c:pt idx="18685">
                  <c:v>-110.505</c:v>
                </c:pt>
                <c:pt idx="18686">
                  <c:v>-110.503</c:v>
                </c:pt>
                <c:pt idx="18687">
                  <c:v>-110.501</c:v>
                </c:pt>
                <c:pt idx="18688">
                  <c:v>-110.499</c:v>
                </c:pt>
                <c:pt idx="18689">
                  <c:v>-110.497</c:v>
                </c:pt>
                <c:pt idx="18690">
                  <c:v>-110.495</c:v>
                </c:pt>
                <c:pt idx="18691">
                  <c:v>-110.49299999999999</c:v>
                </c:pt>
                <c:pt idx="18692">
                  <c:v>-110.491</c:v>
                </c:pt>
                <c:pt idx="18693">
                  <c:v>-110.489</c:v>
                </c:pt>
                <c:pt idx="18694">
                  <c:v>-110.48699999999999</c:v>
                </c:pt>
                <c:pt idx="18695">
                  <c:v>-110.485</c:v>
                </c:pt>
                <c:pt idx="18696">
                  <c:v>-110.483</c:v>
                </c:pt>
                <c:pt idx="18697">
                  <c:v>-110.48099999999999</c:v>
                </c:pt>
                <c:pt idx="18698">
                  <c:v>-110.479</c:v>
                </c:pt>
                <c:pt idx="18699">
                  <c:v>-110.477</c:v>
                </c:pt>
                <c:pt idx="18700">
                  <c:v>-110.47499999999999</c:v>
                </c:pt>
                <c:pt idx="18701">
                  <c:v>-110.473</c:v>
                </c:pt>
                <c:pt idx="18702">
                  <c:v>-110.471</c:v>
                </c:pt>
                <c:pt idx="18703">
                  <c:v>-110.46899999999999</c:v>
                </c:pt>
                <c:pt idx="18704">
                  <c:v>-110.467</c:v>
                </c:pt>
                <c:pt idx="18705">
                  <c:v>-110.465</c:v>
                </c:pt>
                <c:pt idx="18706">
                  <c:v>-110.46299999999999</c:v>
                </c:pt>
                <c:pt idx="18707">
                  <c:v>-110.461</c:v>
                </c:pt>
                <c:pt idx="18708">
                  <c:v>-110.459</c:v>
                </c:pt>
                <c:pt idx="18709">
                  <c:v>-110.45699999999999</c:v>
                </c:pt>
                <c:pt idx="18710">
                  <c:v>-110.455</c:v>
                </c:pt>
                <c:pt idx="18711">
                  <c:v>-110.453</c:v>
                </c:pt>
                <c:pt idx="18712">
                  <c:v>-110.45099999999999</c:v>
                </c:pt>
                <c:pt idx="18713">
                  <c:v>-110.449</c:v>
                </c:pt>
                <c:pt idx="18714">
                  <c:v>-110.447</c:v>
                </c:pt>
                <c:pt idx="18715">
                  <c:v>-110.44499999999999</c:v>
                </c:pt>
                <c:pt idx="18716">
                  <c:v>-110.443</c:v>
                </c:pt>
                <c:pt idx="18717">
                  <c:v>-110.441</c:v>
                </c:pt>
                <c:pt idx="18718">
                  <c:v>-110.43899999999999</c:v>
                </c:pt>
                <c:pt idx="18719">
                  <c:v>-110.437</c:v>
                </c:pt>
                <c:pt idx="18720">
                  <c:v>-110.435</c:v>
                </c:pt>
                <c:pt idx="18721">
                  <c:v>-110.43299999999999</c:v>
                </c:pt>
                <c:pt idx="18722">
                  <c:v>-110.431</c:v>
                </c:pt>
                <c:pt idx="18723">
                  <c:v>-110.429</c:v>
                </c:pt>
                <c:pt idx="18724">
                  <c:v>-110.42699999999999</c:v>
                </c:pt>
                <c:pt idx="18725">
                  <c:v>-110.425</c:v>
                </c:pt>
                <c:pt idx="18726">
                  <c:v>-110.423</c:v>
                </c:pt>
                <c:pt idx="18727">
                  <c:v>-110.42099999999999</c:v>
                </c:pt>
                <c:pt idx="18728">
                  <c:v>-110.419</c:v>
                </c:pt>
                <c:pt idx="18729">
                  <c:v>-110.417</c:v>
                </c:pt>
                <c:pt idx="18730">
                  <c:v>-110.41499999999999</c:v>
                </c:pt>
                <c:pt idx="18731">
                  <c:v>-110.413</c:v>
                </c:pt>
                <c:pt idx="18732">
                  <c:v>-110.411</c:v>
                </c:pt>
                <c:pt idx="18733">
                  <c:v>-110.40899999999999</c:v>
                </c:pt>
                <c:pt idx="18734">
                  <c:v>-110.407</c:v>
                </c:pt>
                <c:pt idx="18735">
                  <c:v>-110.405</c:v>
                </c:pt>
                <c:pt idx="18736">
                  <c:v>-110.40299999999999</c:v>
                </c:pt>
                <c:pt idx="18737">
                  <c:v>-110.40100000000001</c:v>
                </c:pt>
                <c:pt idx="18738">
                  <c:v>-110.399</c:v>
                </c:pt>
                <c:pt idx="18739">
                  <c:v>-110.39699999999999</c:v>
                </c:pt>
                <c:pt idx="18740">
                  <c:v>-110.39500000000001</c:v>
                </c:pt>
                <c:pt idx="18741">
                  <c:v>-110.393</c:v>
                </c:pt>
                <c:pt idx="18742">
                  <c:v>-110.39099999999999</c:v>
                </c:pt>
                <c:pt idx="18743">
                  <c:v>-110.38900000000001</c:v>
                </c:pt>
                <c:pt idx="18744">
                  <c:v>-110.387</c:v>
                </c:pt>
                <c:pt idx="18745">
                  <c:v>-110.38499999999999</c:v>
                </c:pt>
                <c:pt idx="18746">
                  <c:v>-110.38300000000001</c:v>
                </c:pt>
                <c:pt idx="18747">
                  <c:v>-110.381</c:v>
                </c:pt>
                <c:pt idx="18748">
                  <c:v>-110.37899999999999</c:v>
                </c:pt>
                <c:pt idx="18749">
                  <c:v>-110.37700000000001</c:v>
                </c:pt>
                <c:pt idx="18750">
                  <c:v>-110.375</c:v>
                </c:pt>
                <c:pt idx="18751">
                  <c:v>-110.37299999999999</c:v>
                </c:pt>
                <c:pt idx="18752">
                  <c:v>-110.37100000000001</c:v>
                </c:pt>
                <c:pt idx="18753">
                  <c:v>-110.369</c:v>
                </c:pt>
                <c:pt idx="18754">
                  <c:v>-110.36699999999999</c:v>
                </c:pt>
                <c:pt idx="18755">
                  <c:v>-110.36500000000001</c:v>
                </c:pt>
                <c:pt idx="18756">
                  <c:v>-110.363</c:v>
                </c:pt>
                <c:pt idx="18757">
                  <c:v>-110.36099999999999</c:v>
                </c:pt>
                <c:pt idx="18758">
                  <c:v>-110.35900000000001</c:v>
                </c:pt>
                <c:pt idx="18759">
                  <c:v>-110.357</c:v>
                </c:pt>
                <c:pt idx="18760">
                  <c:v>-110.35499999999999</c:v>
                </c:pt>
                <c:pt idx="18761">
                  <c:v>-110.35300000000001</c:v>
                </c:pt>
                <c:pt idx="18762">
                  <c:v>-110.351</c:v>
                </c:pt>
                <c:pt idx="18763">
                  <c:v>-110.34899999999999</c:v>
                </c:pt>
                <c:pt idx="18764">
                  <c:v>-110.34700000000001</c:v>
                </c:pt>
                <c:pt idx="18765">
                  <c:v>-110.345</c:v>
                </c:pt>
                <c:pt idx="18766">
                  <c:v>-110.343</c:v>
                </c:pt>
                <c:pt idx="18767">
                  <c:v>-110.34100000000001</c:v>
                </c:pt>
                <c:pt idx="18768">
                  <c:v>-110.339</c:v>
                </c:pt>
                <c:pt idx="18769">
                  <c:v>-110.337</c:v>
                </c:pt>
                <c:pt idx="18770">
                  <c:v>-110.33500000000001</c:v>
                </c:pt>
                <c:pt idx="18771">
                  <c:v>-110.333</c:v>
                </c:pt>
                <c:pt idx="18772">
                  <c:v>-110.331</c:v>
                </c:pt>
                <c:pt idx="18773">
                  <c:v>-110.32900000000001</c:v>
                </c:pt>
                <c:pt idx="18774">
                  <c:v>-110.327</c:v>
                </c:pt>
                <c:pt idx="18775">
                  <c:v>-110.325</c:v>
                </c:pt>
                <c:pt idx="18776">
                  <c:v>-110.32300000000001</c:v>
                </c:pt>
                <c:pt idx="18777">
                  <c:v>-110.321</c:v>
                </c:pt>
                <c:pt idx="18778">
                  <c:v>-110.319</c:v>
                </c:pt>
                <c:pt idx="18779">
                  <c:v>-110.31700000000001</c:v>
                </c:pt>
                <c:pt idx="18780">
                  <c:v>-110.315</c:v>
                </c:pt>
                <c:pt idx="18781">
                  <c:v>-110.313</c:v>
                </c:pt>
                <c:pt idx="18782">
                  <c:v>-110.31100000000001</c:v>
                </c:pt>
                <c:pt idx="18783">
                  <c:v>-110.309</c:v>
                </c:pt>
                <c:pt idx="18784">
                  <c:v>-110.307</c:v>
                </c:pt>
                <c:pt idx="18785">
                  <c:v>-110.30500000000001</c:v>
                </c:pt>
                <c:pt idx="18786">
                  <c:v>-110.303</c:v>
                </c:pt>
                <c:pt idx="18787">
                  <c:v>-110.301</c:v>
                </c:pt>
                <c:pt idx="18788">
                  <c:v>-110.29900000000001</c:v>
                </c:pt>
                <c:pt idx="18789">
                  <c:v>-110.297</c:v>
                </c:pt>
                <c:pt idx="18790">
                  <c:v>-110.295</c:v>
                </c:pt>
                <c:pt idx="18791">
                  <c:v>-110.29300000000001</c:v>
                </c:pt>
                <c:pt idx="18792">
                  <c:v>-110.291</c:v>
                </c:pt>
                <c:pt idx="18793">
                  <c:v>-110.289</c:v>
                </c:pt>
                <c:pt idx="18794">
                  <c:v>-110.28700000000001</c:v>
                </c:pt>
                <c:pt idx="18795">
                  <c:v>-110.285</c:v>
                </c:pt>
                <c:pt idx="18796">
                  <c:v>-110.283</c:v>
                </c:pt>
                <c:pt idx="18797">
                  <c:v>-110.28100000000001</c:v>
                </c:pt>
                <c:pt idx="18798">
                  <c:v>-110.279</c:v>
                </c:pt>
                <c:pt idx="18799">
                  <c:v>-110.277</c:v>
                </c:pt>
                <c:pt idx="18800">
                  <c:v>-110.27500000000001</c:v>
                </c:pt>
                <c:pt idx="18801">
                  <c:v>-110.273</c:v>
                </c:pt>
                <c:pt idx="18802">
                  <c:v>-110.271</c:v>
                </c:pt>
                <c:pt idx="18803">
                  <c:v>-110.26900000000001</c:v>
                </c:pt>
                <c:pt idx="18804">
                  <c:v>-110.267</c:v>
                </c:pt>
                <c:pt idx="18805">
                  <c:v>-110.265</c:v>
                </c:pt>
                <c:pt idx="18806">
                  <c:v>-110.26300000000001</c:v>
                </c:pt>
                <c:pt idx="18807">
                  <c:v>-110.261</c:v>
                </c:pt>
                <c:pt idx="18808">
                  <c:v>-110.259</c:v>
                </c:pt>
                <c:pt idx="18809">
                  <c:v>-110.25700000000001</c:v>
                </c:pt>
                <c:pt idx="18810">
                  <c:v>-110.255</c:v>
                </c:pt>
                <c:pt idx="18811">
                  <c:v>-110.253</c:v>
                </c:pt>
                <c:pt idx="18812">
                  <c:v>-110.251</c:v>
                </c:pt>
                <c:pt idx="18813">
                  <c:v>-110.249</c:v>
                </c:pt>
                <c:pt idx="18814">
                  <c:v>-110.247</c:v>
                </c:pt>
                <c:pt idx="18815">
                  <c:v>-110.245</c:v>
                </c:pt>
                <c:pt idx="18816">
                  <c:v>-110.24299999999999</c:v>
                </c:pt>
                <c:pt idx="18817">
                  <c:v>-110.241</c:v>
                </c:pt>
                <c:pt idx="18818">
                  <c:v>-110.239</c:v>
                </c:pt>
                <c:pt idx="18819">
                  <c:v>-110.23699999999999</c:v>
                </c:pt>
                <c:pt idx="18820">
                  <c:v>-110.235</c:v>
                </c:pt>
                <c:pt idx="18821">
                  <c:v>-110.233</c:v>
                </c:pt>
                <c:pt idx="18822">
                  <c:v>-110.23099999999999</c:v>
                </c:pt>
                <c:pt idx="18823">
                  <c:v>-110.229</c:v>
                </c:pt>
                <c:pt idx="18824">
                  <c:v>-110.227</c:v>
                </c:pt>
                <c:pt idx="18825">
                  <c:v>-110.22499999999999</c:v>
                </c:pt>
                <c:pt idx="18826">
                  <c:v>-110.223</c:v>
                </c:pt>
                <c:pt idx="18827">
                  <c:v>-110.221</c:v>
                </c:pt>
                <c:pt idx="18828">
                  <c:v>-110.21899999999999</c:v>
                </c:pt>
                <c:pt idx="18829">
                  <c:v>-110.217</c:v>
                </c:pt>
                <c:pt idx="18830">
                  <c:v>-110.215</c:v>
                </c:pt>
                <c:pt idx="18831">
                  <c:v>-110.21299999999999</c:v>
                </c:pt>
                <c:pt idx="18832">
                  <c:v>-110.211</c:v>
                </c:pt>
                <c:pt idx="18833">
                  <c:v>-110.209</c:v>
                </c:pt>
                <c:pt idx="18834">
                  <c:v>-110.20699999999999</c:v>
                </c:pt>
                <c:pt idx="18835">
                  <c:v>-110.205</c:v>
                </c:pt>
                <c:pt idx="18836">
                  <c:v>-110.203</c:v>
                </c:pt>
                <c:pt idx="18837">
                  <c:v>-110.20099999999999</c:v>
                </c:pt>
                <c:pt idx="18838">
                  <c:v>-110.199</c:v>
                </c:pt>
                <c:pt idx="18839">
                  <c:v>-110.197</c:v>
                </c:pt>
                <c:pt idx="18840">
                  <c:v>-110.19499999999999</c:v>
                </c:pt>
                <c:pt idx="18841">
                  <c:v>-110.193</c:v>
                </c:pt>
                <c:pt idx="18842">
                  <c:v>-110.191</c:v>
                </c:pt>
                <c:pt idx="18843">
                  <c:v>-110.18899999999999</c:v>
                </c:pt>
                <c:pt idx="18844">
                  <c:v>-110.187</c:v>
                </c:pt>
                <c:pt idx="18845">
                  <c:v>-110.185</c:v>
                </c:pt>
                <c:pt idx="18846">
                  <c:v>-110.18299999999999</c:v>
                </c:pt>
                <c:pt idx="18847">
                  <c:v>-110.181</c:v>
                </c:pt>
                <c:pt idx="18848">
                  <c:v>-110.179</c:v>
                </c:pt>
                <c:pt idx="18849">
                  <c:v>-110.17699999999999</c:v>
                </c:pt>
                <c:pt idx="18850">
                  <c:v>-110.175</c:v>
                </c:pt>
                <c:pt idx="18851">
                  <c:v>-110.173</c:v>
                </c:pt>
                <c:pt idx="18852">
                  <c:v>-110.17099999999999</c:v>
                </c:pt>
                <c:pt idx="18853">
                  <c:v>-110.169</c:v>
                </c:pt>
                <c:pt idx="18854">
                  <c:v>-110.167</c:v>
                </c:pt>
                <c:pt idx="18855">
                  <c:v>-110.16499999999999</c:v>
                </c:pt>
                <c:pt idx="18856">
                  <c:v>-110.163</c:v>
                </c:pt>
                <c:pt idx="18857">
                  <c:v>-110.161</c:v>
                </c:pt>
                <c:pt idx="18858">
                  <c:v>-110.15899999999999</c:v>
                </c:pt>
                <c:pt idx="18859">
                  <c:v>-110.157</c:v>
                </c:pt>
                <c:pt idx="18860">
                  <c:v>-110.155</c:v>
                </c:pt>
                <c:pt idx="18861">
                  <c:v>-110.15299999999999</c:v>
                </c:pt>
                <c:pt idx="18862">
                  <c:v>-110.15100000000001</c:v>
                </c:pt>
                <c:pt idx="18863">
                  <c:v>-110.149</c:v>
                </c:pt>
                <c:pt idx="18864">
                  <c:v>-110.14699999999999</c:v>
                </c:pt>
                <c:pt idx="18865">
                  <c:v>-110.14500000000001</c:v>
                </c:pt>
                <c:pt idx="18866">
                  <c:v>-110.143</c:v>
                </c:pt>
                <c:pt idx="18867">
                  <c:v>-110.14099999999999</c:v>
                </c:pt>
                <c:pt idx="18868">
                  <c:v>-110.13900000000001</c:v>
                </c:pt>
                <c:pt idx="18869">
                  <c:v>-110.137</c:v>
                </c:pt>
                <c:pt idx="18870">
                  <c:v>-110.13499999999999</c:v>
                </c:pt>
                <c:pt idx="18871">
                  <c:v>-110.13300000000001</c:v>
                </c:pt>
                <c:pt idx="18872">
                  <c:v>-110.131</c:v>
                </c:pt>
                <c:pt idx="18873">
                  <c:v>-110.12899999999999</c:v>
                </c:pt>
                <c:pt idx="18874">
                  <c:v>-110.12700000000001</c:v>
                </c:pt>
                <c:pt idx="18875">
                  <c:v>-110.125</c:v>
                </c:pt>
                <c:pt idx="18876">
                  <c:v>-110.12299999999999</c:v>
                </c:pt>
                <c:pt idx="18877">
                  <c:v>-110.12100000000001</c:v>
                </c:pt>
                <c:pt idx="18878">
                  <c:v>-110.119</c:v>
                </c:pt>
                <c:pt idx="18879">
                  <c:v>-110.11699999999999</c:v>
                </c:pt>
                <c:pt idx="18880">
                  <c:v>-110.11500000000001</c:v>
                </c:pt>
                <c:pt idx="18881">
                  <c:v>-110.113</c:v>
                </c:pt>
                <c:pt idx="18882">
                  <c:v>-110.11099999999999</c:v>
                </c:pt>
                <c:pt idx="18883">
                  <c:v>-110.10900000000001</c:v>
                </c:pt>
                <c:pt idx="18884">
                  <c:v>-110.107</c:v>
                </c:pt>
                <c:pt idx="18885">
                  <c:v>-110.10499999999999</c:v>
                </c:pt>
                <c:pt idx="18886">
                  <c:v>-110.10300000000001</c:v>
                </c:pt>
                <c:pt idx="18887">
                  <c:v>-110.101</c:v>
                </c:pt>
                <c:pt idx="18888">
                  <c:v>-110.09899999999999</c:v>
                </c:pt>
                <c:pt idx="18889">
                  <c:v>-110.09700000000001</c:v>
                </c:pt>
                <c:pt idx="18890">
                  <c:v>-110.095</c:v>
                </c:pt>
                <c:pt idx="18891">
                  <c:v>-110.093</c:v>
                </c:pt>
                <c:pt idx="18892">
                  <c:v>-110.09100000000001</c:v>
                </c:pt>
                <c:pt idx="18893">
                  <c:v>-110.089</c:v>
                </c:pt>
                <c:pt idx="18894">
                  <c:v>-110.087</c:v>
                </c:pt>
                <c:pt idx="18895">
                  <c:v>-110.08500000000001</c:v>
                </c:pt>
                <c:pt idx="18896">
                  <c:v>-110.083</c:v>
                </c:pt>
                <c:pt idx="18897">
                  <c:v>-110.081</c:v>
                </c:pt>
                <c:pt idx="18898">
                  <c:v>-110.07900000000001</c:v>
                </c:pt>
                <c:pt idx="18899">
                  <c:v>-110.077</c:v>
                </c:pt>
                <c:pt idx="18900">
                  <c:v>-110.075</c:v>
                </c:pt>
                <c:pt idx="18901">
                  <c:v>-110.07300000000001</c:v>
                </c:pt>
                <c:pt idx="18902">
                  <c:v>-110.071</c:v>
                </c:pt>
                <c:pt idx="18903">
                  <c:v>-110.069</c:v>
                </c:pt>
                <c:pt idx="18904">
                  <c:v>-110.06700000000001</c:v>
                </c:pt>
                <c:pt idx="18905">
                  <c:v>-110.065</c:v>
                </c:pt>
                <c:pt idx="18906">
                  <c:v>-110.063</c:v>
                </c:pt>
                <c:pt idx="18907">
                  <c:v>-110.06100000000001</c:v>
                </c:pt>
                <c:pt idx="18908">
                  <c:v>-110.059</c:v>
                </c:pt>
                <c:pt idx="18909">
                  <c:v>-110.057</c:v>
                </c:pt>
                <c:pt idx="18910">
                  <c:v>-110.05500000000001</c:v>
                </c:pt>
                <c:pt idx="18911">
                  <c:v>-110.053</c:v>
                </c:pt>
                <c:pt idx="18912">
                  <c:v>-110.051</c:v>
                </c:pt>
                <c:pt idx="18913">
                  <c:v>-110.04900000000001</c:v>
                </c:pt>
                <c:pt idx="18914">
                  <c:v>-110.047</c:v>
                </c:pt>
                <c:pt idx="18915">
                  <c:v>-110.045</c:v>
                </c:pt>
                <c:pt idx="18916">
                  <c:v>-110.04300000000001</c:v>
                </c:pt>
                <c:pt idx="18917">
                  <c:v>-110.041</c:v>
                </c:pt>
                <c:pt idx="18918">
                  <c:v>-110.039</c:v>
                </c:pt>
                <c:pt idx="18919">
                  <c:v>-110.03700000000001</c:v>
                </c:pt>
                <c:pt idx="18920">
                  <c:v>-110.035</c:v>
                </c:pt>
                <c:pt idx="18921">
                  <c:v>-110.033</c:v>
                </c:pt>
                <c:pt idx="18922">
                  <c:v>-110.03100000000001</c:v>
                </c:pt>
                <c:pt idx="18923">
                  <c:v>-110.029</c:v>
                </c:pt>
                <c:pt idx="18924">
                  <c:v>-110.027</c:v>
                </c:pt>
                <c:pt idx="18925">
                  <c:v>-110.02500000000001</c:v>
                </c:pt>
                <c:pt idx="18926">
                  <c:v>-110.023</c:v>
                </c:pt>
                <c:pt idx="18927">
                  <c:v>-110.021</c:v>
                </c:pt>
                <c:pt idx="18928">
                  <c:v>-110.01900000000001</c:v>
                </c:pt>
                <c:pt idx="18929">
                  <c:v>-110.017</c:v>
                </c:pt>
                <c:pt idx="18930">
                  <c:v>-110.015</c:v>
                </c:pt>
                <c:pt idx="18931">
                  <c:v>-110.01300000000001</c:v>
                </c:pt>
                <c:pt idx="18932">
                  <c:v>-110.011</c:v>
                </c:pt>
                <c:pt idx="18933">
                  <c:v>-110.009</c:v>
                </c:pt>
                <c:pt idx="18934">
                  <c:v>-110.00700000000001</c:v>
                </c:pt>
                <c:pt idx="18935">
                  <c:v>-110.005</c:v>
                </c:pt>
                <c:pt idx="18936">
                  <c:v>-110.003</c:v>
                </c:pt>
                <c:pt idx="18937">
                  <c:v>-110.001</c:v>
                </c:pt>
                <c:pt idx="18938">
                  <c:v>-109.999</c:v>
                </c:pt>
                <c:pt idx="18939">
                  <c:v>-109.997</c:v>
                </c:pt>
                <c:pt idx="18940">
                  <c:v>-109.995</c:v>
                </c:pt>
                <c:pt idx="18941">
                  <c:v>-109.99299999999999</c:v>
                </c:pt>
                <c:pt idx="18942">
                  <c:v>-109.991</c:v>
                </c:pt>
                <c:pt idx="18943">
                  <c:v>-109.989</c:v>
                </c:pt>
                <c:pt idx="18944">
                  <c:v>-109.98699999999999</c:v>
                </c:pt>
                <c:pt idx="18945">
                  <c:v>-109.985</c:v>
                </c:pt>
                <c:pt idx="18946">
                  <c:v>-109.983</c:v>
                </c:pt>
                <c:pt idx="18947">
                  <c:v>-109.98099999999999</c:v>
                </c:pt>
                <c:pt idx="18948">
                  <c:v>-109.979</c:v>
                </c:pt>
                <c:pt idx="18949">
                  <c:v>-109.977</c:v>
                </c:pt>
                <c:pt idx="18950">
                  <c:v>-109.97499999999999</c:v>
                </c:pt>
                <c:pt idx="18951">
                  <c:v>-109.973</c:v>
                </c:pt>
                <c:pt idx="18952">
                  <c:v>-109.971</c:v>
                </c:pt>
                <c:pt idx="18953">
                  <c:v>-109.96899999999999</c:v>
                </c:pt>
                <c:pt idx="18954">
                  <c:v>-109.967</c:v>
                </c:pt>
                <c:pt idx="18955">
                  <c:v>-109.965</c:v>
                </c:pt>
                <c:pt idx="18956">
                  <c:v>-109.96299999999999</c:v>
                </c:pt>
                <c:pt idx="18957">
                  <c:v>-109.961</c:v>
                </c:pt>
                <c:pt idx="18958">
                  <c:v>-109.959</c:v>
                </c:pt>
                <c:pt idx="18959">
                  <c:v>-109.95699999999999</c:v>
                </c:pt>
                <c:pt idx="18960">
                  <c:v>-109.955</c:v>
                </c:pt>
                <c:pt idx="18961">
                  <c:v>-109.953</c:v>
                </c:pt>
                <c:pt idx="18962">
                  <c:v>-109.95099999999999</c:v>
                </c:pt>
                <c:pt idx="18963">
                  <c:v>-109.949</c:v>
                </c:pt>
                <c:pt idx="18964">
                  <c:v>-109.947</c:v>
                </c:pt>
                <c:pt idx="18965">
                  <c:v>-109.94499999999999</c:v>
                </c:pt>
                <c:pt idx="18966">
                  <c:v>-109.943</c:v>
                </c:pt>
                <c:pt idx="18967">
                  <c:v>-109.941</c:v>
                </c:pt>
                <c:pt idx="18968">
                  <c:v>-109.93899999999999</c:v>
                </c:pt>
                <c:pt idx="18969">
                  <c:v>-109.937</c:v>
                </c:pt>
                <c:pt idx="18970">
                  <c:v>-109.935</c:v>
                </c:pt>
                <c:pt idx="18971">
                  <c:v>-109.93299999999999</c:v>
                </c:pt>
                <c:pt idx="18972">
                  <c:v>-109.931</c:v>
                </c:pt>
                <c:pt idx="18973">
                  <c:v>-109.929</c:v>
                </c:pt>
                <c:pt idx="18974">
                  <c:v>-109.92699999999999</c:v>
                </c:pt>
                <c:pt idx="18975">
                  <c:v>-109.925</c:v>
                </c:pt>
                <c:pt idx="18976">
                  <c:v>-109.923</c:v>
                </c:pt>
                <c:pt idx="18977">
                  <c:v>-109.92099999999999</c:v>
                </c:pt>
                <c:pt idx="18978">
                  <c:v>-109.919</c:v>
                </c:pt>
                <c:pt idx="18979">
                  <c:v>-109.917</c:v>
                </c:pt>
                <c:pt idx="18980">
                  <c:v>-109.91499999999999</c:v>
                </c:pt>
                <c:pt idx="18981">
                  <c:v>-109.913</c:v>
                </c:pt>
                <c:pt idx="18982">
                  <c:v>-109.911</c:v>
                </c:pt>
                <c:pt idx="18983">
                  <c:v>-109.90899999999999</c:v>
                </c:pt>
                <c:pt idx="18984">
                  <c:v>-109.907</c:v>
                </c:pt>
                <c:pt idx="18985">
                  <c:v>-109.905</c:v>
                </c:pt>
                <c:pt idx="18986">
                  <c:v>-109.90299999999999</c:v>
                </c:pt>
                <c:pt idx="18987">
                  <c:v>-109.90100000000001</c:v>
                </c:pt>
                <c:pt idx="18988">
                  <c:v>-109.899</c:v>
                </c:pt>
                <c:pt idx="18989">
                  <c:v>-109.89699999999999</c:v>
                </c:pt>
                <c:pt idx="18990">
                  <c:v>-109.89500000000001</c:v>
                </c:pt>
                <c:pt idx="18991">
                  <c:v>-109.893</c:v>
                </c:pt>
                <c:pt idx="18992">
                  <c:v>-109.89099999999999</c:v>
                </c:pt>
                <c:pt idx="18993">
                  <c:v>-109.88900000000001</c:v>
                </c:pt>
                <c:pt idx="18994">
                  <c:v>-109.887</c:v>
                </c:pt>
                <c:pt idx="18995">
                  <c:v>-109.88499999999999</c:v>
                </c:pt>
                <c:pt idx="18996">
                  <c:v>-109.88300000000001</c:v>
                </c:pt>
                <c:pt idx="18997">
                  <c:v>-109.881</c:v>
                </c:pt>
                <c:pt idx="18998">
                  <c:v>-109.87899999999999</c:v>
                </c:pt>
                <c:pt idx="18999">
                  <c:v>-109.87700000000001</c:v>
                </c:pt>
                <c:pt idx="19000">
                  <c:v>-109.875</c:v>
                </c:pt>
                <c:pt idx="19001">
                  <c:v>-109.87299999999999</c:v>
                </c:pt>
                <c:pt idx="19002">
                  <c:v>-109.87100000000001</c:v>
                </c:pt>
                <c:pt idx="19003">
                  <c:v>-109.869</c:v>
                </c:pt>
                <c:pt idx="19004">
                  <c:v>-109.86699999999999</c:v>
                </c:pt>
                <c:pt idx="19005">
                  <c:v>-109.86500000000001</c:v>
                </c:pt>
                <c:pt idx="19006">
                  <c:v>-109.863</c:v>
                </c:pt>
                <c:pt idx="19007">
                  <c:v>-109.86099999999999</c:v>
                </c:pt>
                <c:pt idx="19008">
                  <c:v>-109.85900000000001</c:v>
                </c:pt>
                <c:pt idx="19009">
                  <c:v>-109.857</c:v>
                </c:pt>
                <c:pt idx="19010">
                  <c:v>-109.85499999999999</c:v>
                </c:pt>
                <c:pt idx="19011">
                  <c:v>-109.85300000000001</c:v>
                </c:pt>
                <c:pt idx="19012">
                  <c:v>-109.851</c:v>
                </c:pt>
                <c:pt idx="19013">
                  <c:v>-109.84899999999999</c:v>
                </c:pt>
                <c:pt idx="19014">
                  <c:v>-109.84700000000001</c:v>
                </c:pt>
                <c:pt idx="19015">
                  <c:v>-109.845</c:v>
                </c:pt>
                <c:pt idx="19016">
                  <c:v>-109.843</c:v>
                </c:pt>
                <c:pt idx="19017">
                  <c:v>-109.84100000000001</c:v>
                </c:pt>
                <c:pt idx="19018">
                  <c:v>-109.839</c:v>
                </c:pt>
                <c:pt idx="19019">
                  <c:v>-109.837</c:v>
                </c:pt>
                <c:pt idx="19020">
                  <c:v>-109.83500000000001</c:v>
                </c:pt>
                <c:pt idx="19021">
                  <c:v>-109.833</c:v>
                </c:pt>
                <c:pt idx="19022">
                  <c:v>-109.831</c:v>
                </c:pt>
                <c:pt idx="19023">
                  <c:v>-109.82900000000001</c:v>
                </c:pt>
                <c:pt idx="19024">
                  <c:v>-109.827</c:v>
                </c:pt>
                <c:pt idx="19025">
                  <c:v>-109.825</c:v>
                </c:pt>
                <c:pt idx="19026">
                  <c:v>-109.82300000000001</c:v>
                </c:pt>
                <c:pt idx="19027">
                  <c:v>-109.821</c:v>
                </c:pt>
                <c:pt idx="19028">
                  <c:v>-109.819</c:v>
                </c:pt>
                <c:pt idx="19029">
                  <c:v>-109.81700000000001</c:v>
                </c:pt>
                <c:pt idx="19030">
                  <c:v>-109.815</c:v>
                </c:pt>
                <c:pt idx="19031">
                  <c:v>-109.813</c:v>
                </c:pt>
                <c:pt idx="19032">
                  <c:v>-109.81100000000001</c:v>
                </c:pt>
                <c:pt idx="19033">
                  <c:v>-109.809</c:v>
                </c:pt>
                <c:pt idx="19034">
                  <c:v>-109.807</c:v>
                </c:pt>
                <c:pt idx="19035">
                  <c:v>-109.80500000000001</c:v>
                </c:pt>
                <c:pt idx="19036">
                  <c:v>-109.803</c:v>
                </c:pt>
                <c:pt idx="19037">
                  <c:v>-109.801</c:v>
                </c:pt>
                <c:pt idx="19038">
                  <c:v>-109.79900000000001</c:v>
                </c:pt>
                <c:pt idx="19039">
                  <c:v>-109.797</c:v>
                </c:pt>
                <c:pt idx="19040">
                  <c:v>-109.795</c:v>
                </c:pt>
                <c:pt idx="19041">
                  <c:v>-109.79300000000001</c:v>
                </c:pt>
                <c:pt idx="19042">
                  <c:v>-109.791</c:v>
                </c:pt>
                <c:pt idx="19043">
                  <c:v>-109.789</c:v>
                </c:pt>
                <c:pt idx="19044">
                  <c:v>-109.78700000000001</c:v>
                </c:pt>
                <c:pt idx="19045">
                  <c:v>-109.785</c:v>
                </c:pt>
                <c:pt idx="19046">
                  <c:v>-109.783</c:v>
                </c:pt>
                <c:pt idx="19047">
                  <c:v>-109.78100000000001</c:v>
                </c:pt>
                <c:pt idx="19048">
                  <c:v>-109.779</c:v>
                </c:pt>
                <c:pt idx="19049">
                  <c:v>-109.777</c:v>
                </c:pt>
                <c:pt idx="19050">
                  <c:v>-109.77500000000001</c:v>
                </c:pt>
                <c:pt idx="19051">
                  <c:v>-109.773</c:v>
                </c:pt>
                <c:pt idx="19052">
                  <c:v>-109.771</c:v>
                </c:pt>
                <c:pt idx="19053">
                  <c:v>-109.76900000000001</c:v>
                </c:pt>
                <c:pt idx="19054">
                  <c:v>-109.767</c:v>
                </c:pt>
                <c:pt idx="19055">
                  <c:v>-109.765</c:v>
                </c:pt>
                <c:pt idx="19056">
                  <c:v>-109.76300000000001</c:v>
                </c:pt>
                <c:pt idx="19057">
                  <c:v>-109.761</c:v>
                </c:pt>
                <c:pt idx="19058">
                  <c:v>-109.759</c:v>
                </c:pt>
                <c:pt idx="19059">
                  <c:v>-109.75700000000001</c:v>
                </c:pt>
                <c:pt idx="19060">
                  <c:v>-109.755</c:v>
                </c:pt>
                <c:pt idx="19061">
                  <c:v>-109.753</c:v>
                </c:pt>
                <c:pt idx="19062">
                  <c:v>-109.751</c:v>
                </c:pt>
                <c:pt idx="19063">
                  <c:v>-109.749</c:v>
                </c:pt>
                <c:pt idx="19064">
                  <c:v>-109.747</c:v>
                </c:pt>
                <c:pt idx="19065">
                  <c:v>-109.745</c:v>
                </c:pt>
                <c:pt idx="19066">
                  <c:v>-109.74299999999999</c:v>
                </c:pt>
                <c:pt idx="19067">
                  <c:v>-109.741</c:v>
                </c:pt>
                <c:pt idx="19068">
                  <c:v>-109.739</c:v>
                </c:pt>
                <c:pt idx="19069">
                  <c:v>-109.73699999999999</c:v>
                </c:pt>
                <c:pt idx="19070">
                  <c:v>-109.735</c:v>
                </c:pt>
                <c:pt idx="19071">
                  <c:v>-109.733</c:v>
                </c:pt>
                <c:pt idx="19072">
                  <c:v>-109.73099999999999</c:v>
                </c:pt>
                <c:pt idx="19073">
                  <c:v>-109.729</c:v>
                </c:pt>
                <c:pt idx="19074">
                  <c:v>-109.727</c:v>
                </c:pt>
                <c:pt idx="19075">
                  <c:v>-109.72499999999999</c:v>
                </c:pt>
                <c:pt idx="19076">
                  <c:v>-109.723</c:v>
                </c:pt>
                <c:pt idx="19077">
                  <c:v>-109.721</c:v>
                </c:pt>
                <c:pt idx="19078">
                  <c:v>-109.71899999999999</c:v>
                </c:pt>
                <c:pt idx="19079">
                  <c:v>-109.717</c:v>
                </c:pt>
                <c:pt idx="19080">
                  <c:v>-109.715</c:v>
                </c:pt>
                <c:pt idx="19081">
                  <c:v>-109.71299999999999</c:v>
                </c:pt>
                <c:pt idx="19082">
                  <c:v>-109.711</c:v>
                </c:pt>
                <c:pt idx="19083">
                  <c:v>-109.709</c:v>
                </c:pt>
                <c:pt idx="19084">
                  <c:v>-109.70699999999999</c:v>
                </c:pt>
                <c:pt idx="19085">
                  <c:v>-109.705</c:v>
                </c:pt>
                <c:pt idx="19086">
                  <c:v>-109.703</c:v>
                </c:pt>
                <c:pt idx="19087">
                  <c:v>-109.70099999999999</c:v>
                </c:pt>
                <c:pt idx="19088">
                  <c:v>-109.699</c:v>
                </c:pt>
                <c:pt idx="19089">
                  <c:v>-109.697</c:v>
                </c:pt>
                <c:pt idx="19090">
                  <c:v>-109.69499999999999</c:v>
                </c:pt>
                <c:pt idx="19091">
                  <c:v>-109.693</c:v>
                </c:pt>
                <c:pt idx="19092">
                  <c:v>-109.691</c:v>
                </c:pt>
                <c:pt idx="19093">
                  <c:v>-109.68899999999999</c:v>
                </c:pt>
                <c:pt idx="19094">
                  <c:v>-109.687</c:v>
                </c:pt>
                <c:pt idx="19095">
                  <c:v>-109.685</c:v>
                </c:pt>
                <c:pt idx="19096">
                  <c:v>-109.68299999999999</c:v>
                </c:pt>
                <c:pt idx="19097">
                  <c:v>-109.681</c:v>
                </c:pt>
                <c:pt idx="19098">
                  <c:v>-109.679</c:v>
                </c:pt>
                <c:pt idx="19099">
                  <c:v>-109.67699999999999</c:v>
                </c:pt>
                <c:pt idx="19100">
                  <c:v>-109.675</c:v>
                </c:pt>
                <c:pt idx="19101">
                  <c:v>-109.673</c:v>
                </c:pt>
                <c:pt idx="19102">
                  <c:v>-109.67099999999999</c:v>
                </c:pt>
                <c:pt idx="19103">
                  <c:v>-109.669</c:v>
                </c:pt>
                <c:pt idx="19104">
                  <c:v>-109.667</c:v>
                </c:pt>
                <c:pt idx="19105">
                  <c:v>-109.66499999999999</c:v>
                </c:pt>
                <c:pt idx="19106">
                  <c:v>-109.663</c:v>
                </c:pt>
                <c:pt idx="19107">
                  <c:v>-109.661</c:v>
                </c:pt>
                <c:pt idx="19108">
                  <c:v>-109.65899999999999</c:v>
                </c:pt>
                <c:pt idx="19109">
                  <c:v>-109.657</c:v>
                </c:pt>
                <c:pt idx="19110">
                  <c:v>-109.655</c:v>
                </c:pt>
                <c:pt idx="19111">
                  <c:v>-109.65299999999999</c:v>
                </c:pt>
                <c:pt idx="19112">
                  <c:v>-109.65100000000001</c:v>
                </c:pt>
                <c:pt idx="19113">
                  <c:v>-109.649</c:v>
                </c:pt>
                <c:pt idx="19114">
                  <c:v>-109.64699999999999</c:v>
                </c:pt>
                <c:pt idx="19115">
                  <c:v>-109.64500000000001</c:v>
                </c:pt>
                <c:pt idx="19116">
                  <c:v>-109.643</c:v>
                </c:pt>
                <c:pt idx="19117">
                  <c:v>-109.64099999999999</c:v>
                </c:pt>
                <c:pt idx="19118">
                  <c:v>-109.63900000000001</c:v>
                </c:pt>
                <c:pt idx="19119">
                  <c:v>-109.637</c:v>
                </c:pt>
                <c:pt idx="19120">
                  <c:v>-109.63499999999999</c:v>
                </c:pt>
                <c:pt idx="19121">
                  <c:v>-109.63300000000001</c:v>
                </c:pt>
                <c:pt idx="19122">
                  <c:v>-109.631</c:v>
                </c:pt>
                <c:pt idx="19123">
                  <c:v>-109.62899999999999</c:v>
                </c:pt>
                <c:pt idx="19124">
                  <c:v>-109.62700000000001</c:v>
                </c:pt>
                <c:pt idx="19125">
                  <c:v>-109.625</c:v>
                </c:pt>
                <c:pt idx="19126">
                  <c:v>-109.62299999999999</c:v>
                </c:pt>
                <c:pt idx="19127">
                  <c:v>-109.62100000000001</c:v>
                </c:pt>
                <c:pt idx="19128">
                  <c:v>-109.619</c:v>
                </c:pt>
                <c:pt idx="19129">
                  <c:v>-109.61699999999999</c:v>
                </c:pt>
                <c:pt idx="19130">
                  <c:v>-109.61500000000001</c:v>
                </c:pt>
                <c:pt idx="19131">
                  <c:v>-109.613</c:v>
                </c:pt>
                <c:pt idx="19132">
                  <c:v>-109.61099999999999</c:v>
                </c:pt>
                <c:pt idx="19133">
                  <c:v>-109.60900000000001</c:v>
                </c:pt>
                <c:pt idx="19134">
                  <c:v>-109.607</c:v>
                </c:pt>
                <c:pt idx="19135">
                  <c:v>-109.60499999999999</c:v>
                </c:pt>
                <c:pt idx="19136">
                  <c:v>-109.60300000000001</c:v>
                </c:pt>
                <c:pt idx="19137">
                  <c:v>-109.601</c:v>
                </c:pt>
                <c:pt idx="19138">
                  <c:v>-109.59899999999999</c:v>
                </c:pt>
                <c:pt idx="19139">
                  <c:v>-109.59700000000001</c:v>
                </c:pt>
                <c:pt idx="19140">
                  <c:v>-109.595</c:v>
                </c:pt>
                <c:pt idx="19141">
                  <c:v>-109.593</c:v>
                </c:pt>
                <c:pt idx="19142">
                  <c:v>-109.59100000000001</c:v>
                </c:pt>
                <c:pt idx="19143">
                  <c:v>-109.589</c:v>
                </c:pt>
                <c:pt idx="19144">
                  <c:v>-109.587</c:v>
                </c:pt>
                <c:pt idx="19145">
                  <c:v>-109.58500000000001</c:v>
                </c:pt>
                <c:pt idx="19146">
                  <c:v>-109.583</c:v>
                </c:pt>
                <c:pt idx="19147">
                  <c:v>-109.581</c:v>
                </c:pt>
                <c:pt idx="19148">
                  <c:v>-109.57900000000001</c:v>
                </c:pt>
                <c:pt idx="19149">
                  <c:v>-109.577</c:v>
                </c:pt>
                <c:pt idx="19150">
                  <c:v>-109.575</c:v>
                </c:pt>
                <c:pt idx="19151">
                  <c:v>-109.57300000000001</c:v>
                </c:pt>
                <c:pt idx="19152">
                  <c:v>-109.571</c:v>
                </c:pt>
                <c:pt idx="19153">
                  <c:v>-109.569</c:v>
                </c:pt>
                <c:pt idx="19154">
                  <c:v>-109.56700000000001</c:v>
                </c:pt>
                <c:pt idx="19155">
                  <c:v>-109.565</c:v>
                </c:pt>
                <c:pt idx="19156">
                  <c:v>-109.563</c:v>
                </c:pt>
                <c:pt idx="19157">
                  <c:v>-109.56100000000001</c:v>
                </c:pt>
                <c:pt idx="19158">
                  <c:v>-109.559</c:v>
                </c:pt>
                <c:pt idx="19159">
                  <c:v>-109.557</c:v>
                </c:pt>
                <c:pt idx="19160">
                  <c:v>-109.55500000000001</c:v>
                </c:pt>
                <c:pt idx="19161">
                  <c:v>-109.553</c:v>
                </c:pt>
                <c:pt idx="19162">
                  <c:v>-109.551</c:v>
                </c:pt>
                <c:pt idx="19163">
                  <c:v>-109.54900000000001</c:v>
                </c:pt>
                <c:pt idx="19164">
                  <c:v>-109.547</c:v>
                </c:pt>
                <c:pt idx="19165">
                  <c:v>-109.545</c:v>
                </c:pt>
                <c:pt idx="19166">
                  <c:v>-109.54300000000001</c:v>
                </c:pt>
                <c:pt idx="19167">
                  <c:v>-109.541</c:v>
                </c:pt>
                <c:pt idx="19168">
                  <c:v>-109.539</c:v>
                </c:pt>
                <c:pt idx="19169">
                  <c:v>-109.53700000000001</c:v>
                </c:pt>
                <c:pt idx="19170">
                  <c:v>-109.535</c:v>
                </c:pt>
                <c:pt idx="19171">
                  <c:v>-109.533</c:v>
                </c:pt>
                <c:pt idx="19172">
                  <c:v>-109.53100000000001</c:v>
                </c:pt>
                <c:pt idx="19173">
                  <c:v>-109.529</c:v>
                </c:pt>
                <c:pt idx="19174">
                  <c:v>-109.527</c:v>
                </c:pt>
                <c:pt idx="19175">
                  <c:v>-109.52500000000001</c:v>
                </c:pt>
                <c:pt idx="19176">
                  <c:v>-109.523</c:v>
                </c:pt>
                <c:pt idx="19177">
                  <c:v>-109.521</c:v>
                </c:pt>
                <c:pt idx="19178">
                  <c:v>-109.51900000000001</c:v>
                </c:pt>
                <c:pt idx="19179">
                  <c:v>-109.517</c:v>
                </c:pt>
                <c:pt idx="19180">
                  <c:v>-109.515</c:v>
                </c:pt>
                <c:pt idx="19181">
                  <c:v>-109.51300000000001</c:v>
                </c:pt>
                <c:pt idx="19182">
                  <c:v>-109.511</c:v>
                </c:pt>
                <c:pt idx="19183">
                  <c:v>-109.509</c:v>
                </c:pt>
                <c:pt idx="19184">
                  <c:v>-109.50700000000001</c:v>
                </c:pt>
                <c:pt idx="19185">
                  <c:v>-109.505</c:v>
                </c:pt>
                <c:pt idx="19186">
                  <c:v>-109.503</c:v>
                </c:pt>
                <c:pt idx="19187">
                  <c:v>-109.501</c:v>
                </c:pt>
                <c:pt idx="19188">
                  <c:v>-109.499</c:v>
                </c:pt>
                <c:pt idx="19189">
                  <c:v>-109.497</c:v>
                </c:pt>
                <c:pt idx="19190">
                  <c:v>-109.495</c:v>
                </c:pt>
                <c:pt idx="19191">
                  <c:v>-109.49299999999999</c:v>
                </c:pt>
                <c:pt idx="19192">
                  <c:v>-109.491</c:v>
                </c:pt>
                <c:pt idx="19193">
                  <c:v>-109.489</c:v>
                </c:pt>
                <c:pt idx="19194">
                  <c:v>-109.48699999999999</c:v>
                </c:pt>
                <c:pt idx="19195">
                  <c:v>-109.485</c:v>
                </c:pt>
                <c:pt idx="19196">
                  <c:v>-109.483</c:v>
                </c:pt>
                <c:pt idx="19197">
                  <c:v>-109.48099999999999</c:v>
                </c:pt>
                <c:pt idx="19198">
                  <c:v>-109.479</c:v>
                </c:pt>
                <c:pt idx="19199">
                  <c:v>-109.477</c:v>
                </c:pt>
                <c:pt idx="19200">
                  <c:v>-109.47499999999999</c:v>
                </c:pt>
                <c:pt idx="19201">
                  <c:v>-109.473</c:v>
                </c:pt>
                <c:pt idx="19202">
                  <c:v>-109.471</c:v>
                </c:pt>
                <c:pt idx="19203">
                  <c:v>-109.46899999999999</c:v>
                </c:pt>
                <c:pt idx="19204">
                  <c:v>-109.467</c:v>
                </c:pt>
                <c:pt idx="19205">
                  <c:v>-109.465</c:v>
                </c:pt>
                <c:pt idx="19206">
                  <c:v>-109.46299999999999</c:v>
                </c:pt>
                <c:pt idx="19207">
                  <c:v>-109.461</c:v>
                </c:pt>
                <c:pt idx="19208">
                  <c:v>-109.459</c:v>
                </c:pt>
                <c:pt idx="19209">
                  <c:v>-109.45699999999999</c:v>
                </c:pt>
                <c:pt idx="19210">
                  <c:v>-109.455</c:v>
                </c:pt>
                <c:pt idx="19211">
                  <c:v>-109.453</c:v>
                </c:pt>
                <c:pt idx="19212">
                  <c:v>-109.45099999999999</c:v>
                </c:pt>
                <c:pt idx="19213">
                  <c:v>-109.449</c:v>
                </c:pt>
                <c:pt idx="19214">
                  <c:v>-109.447</c:v>
                </c:pt>
                <c:pt idx="19215">
                  <c:v>-109.44499999999999</c:v>
                </c:pt>
                <c:pt idx="19216">
                  <c:v>-109.443</c:v>
                </c:pt>
                <c:pt idx="19217">
                  <c:v>-109.441</c:v>
                </c:pt>
                <c:pt idx="19218">
                  <c:v>-109.43899999999999</c:v>
                </c:pt>
                <c:pt idx="19219">
                  <c:v>-109.437</c:v>
                </c:pt>
                <c:pt idx="19220">
                  <c:v>-109.435</c:v>
                </c:pt>
                <c:pt idx="19221">
                  <c:v>-109.43299999999999</c:v>
                </c:pt>
                <c:pt idx="19222">
                  <c:v>-109.431</c:v>
                </c:pt>
                <c:pt idx="19223">
                  <c:v>-109.429</c:v>
                </c:pt>
                <c:pt idx="19224">
                  <c:v>-109.42699999999999</c:v>
                </c:pt>
                <c:pt idx="19225">
                  <c:v>-109.425</c:v>
                </c:pt>
                <c:pt idx="19226">
                  <c:v>-109.423</c:v>
                </c:pt>
                <c:pt idx="19227">
                  <c:v>-109.42099999999999</c:v>
                </c:pt>
                <c:pt idx="19228">
                  <c:v>-109.419</c:v>
                </c:pt>
                <c:pt idx="19229">
                  <c:v>-109.417</c:v>
                </c:pt>
                <c:pt idx="19230">
                  <c:v>-109.41499999999999</c:v>
                </c:pt>
                <c:pt idx="19231">
                  <c:v>-109.413</c:v>
                </c:pt>
                <c:pt idx="19232">
                  <c:v>-109.411</c:v>
                </c:pt>
                <c:pt idx="19233">
                  <c:v>-109.40899999999999</c:v>
                </c:pt>
                <c:pt idx="19234">
                  <c:v>-109.407</c:v>
                </c:pt>
                <c:pt idx="19235">
                  <c:v>-109.405</c:v>
                </c:pt>
                <c:pt idx="19236">
                  <c:v>-109.40299999999999</c:v>
                </c:pt>
                <c:pt idx="19237">
                  <c:v>-109.40100000000001</c:v>
                </c:pt>
                <c:pt idx="19238">
                  <c:v>-109.399</c:v>
                </c:pt>
                <c:pt idx="19239">
                  <c:v>-109.39699999999999</c:v>
                </c:pt>
                <c:pt idx="19240">
                  <c:v>-109.39500000000001</c:v>
                </c:pt>
                <c:pt idx="19241">
                  <c:v>-109.393</c:v>
                </c:pt>
                <c:pt idx="19242">
                  <c:v>-109.39099999999999</c:v>
                </c:pt>
                <c:pt idx="19243">
                  <c:v>-109.38900000000001</c:v>
                </c:pt>
                <c:pt idx="19244">
                  <c:v>-109.387</c:v>
                </c:pt>
                <c:pt idx="19245">
                  <c:v>-109.38499999999999</c:v>
                </c:pt>
                <c:pt idx="19246">
                  <c:v>-109.38300000000001</c:v>
                </c:pt>
                <c:pt idx="19247">
                  <c:v>-109.381</c:v>
                </c:pt>
                <c:pt idx="19248">
                  <c:v>-109.37899999999999</c:v>
                </c:pt>
                <c:pt idx="19249">
                  <c:v>-109.37700000000001</c:v>
                </c:pt>
                <c:pt idx="19250">
                  <c:v>-109.375</c:v>
                </c:pt>
                <c:pt idx="19251">
                  <c:v>-109.37299999999999</c:v>
                </c:pt>
                <c:pt idx="19252">
                  <c:v>-109.37100000000001</c:v>
                </c:pt>
                <c:pt idx="19253">
                  <c:v>-109.369</c:v>
                </c:pt>
                <c:pt idx="19254">
                  <c:v>-109.36699999999999</c:v>
                </c:pt>
                <c:pt idx="19255">
                  <c:v>-109.36500000000001</c:v>
                </c:pt>
                <c:pt idx="19256">
                  <c:v>-109.363</c:v>
                </c:pt>
                <c:pt idx="19257">
                  <c:v>-109.36099999999999</c:v>
                </c:pt>
                <c:pt idx="19258">
                  <c:v>-109.35900000000001</c:v>
                </c:pt>
                <c:pt idx="19259">
                  <c:v>-109.357</c:v>
                </c:pt>
                <c:pt idx="19260">
                  <c:v>-109.35499999999999</c:v>
                </c:pt>
                <c:pt idx="19261">
                  <c:v>-109.35300000000001</c:v>
                </c:pt>
                <c:pt idx="19262">
                  <c:v>-109.351</c:v>
                </c:pt>
                <c:pt idx="19263">
                  <c:v>-109.34899999999999</c:v>
                </c:pt>
                <c:pt idx="19264">
                  <c:v>-109.34700000000001</c:v>
                </c:pt>
                <c:pt idx="19265">
                  <c:v>-109.345</c:v>
                </c:pt>
                <c:pt idx="19266">
                  <c:v>-109.343</c:v>
                </c:pt>
                <c:pt idx="19267">
                  <c:v>-109.34100000000001</c:v>
                </c:pt>
                <c:pt idx="19268">
                  <c:v>-109.339</c:v>
                </c:pt>
                <c:pt idx="19269">
                  <c:v>-109.337</c:v>
                </c:pt>
                <c:pt idx="19270">
                  <c:v>-109.33500000000001</c:v>
                </c:pt>
                <c:pt idx="19271">
                  <c:v>-109.333</c:v>
                </c:pt>
                <c:pt idx="19272">
                  <c:v>-109.331</c:v>
                </c:pt>
                <c:pt idx="19273">
                  <c:v>-109.32900000000001</c:v>
                </c:pt>
                <c:pt idx="19274">
                  <c:v>-109.327</c:v>
                </c:pt>
                <c:pt idx="19275">
                  <c:v>-109.325</c:v>
                </c:pt>
                <c:pt idx="19276">
                  <c:v>-109.32300000000001</c:v>
                </c:pt>
                <c:pt idx="19277">
                  <c:v>-109.321</c:v>
                </c:pt>
                <c:pt idx="19278">
                  <c:v>-109.319</c:v>
                </c:pt>
                <c:pt idx="19279">
                  <c:v>-109.31700000000001</c:v>
                </c:pt>
                <c:pt idx="19280">
                  <c:v>-109.315</c:v>
                </c:pt>
                <c:pt idx="19281">
                  <c:v>-109.313</c:v>
                </c:pt>
                <c:pt idx="19282">
                  <c:v>-109.31100000000001</c:v>
                </c:pt>
                <c:pt idx="19283">
                  <c:v>-109.309</c:v>
                </c:pt>
                <c:pt idx="19284">
                  <c:v>-109.307</c:v>
                </c:pt>
                <c:pt idx="19285">
                  <c:v>-109.30500000000001</c:v>
                </c:pt>
                <c:pt idx="19286">
                  <c:v>-109.303</c:v>
                </c:pt>
                <c:pt idx="19287">
                  <c:v>-109.301</c:v>
                </c:pt>
                <c:pt idx="19288">
                  <c:v>-109.29900000000001</c:v>
                </c:pt>
                <c:pt idx="19289">
                  <c:v>-109.297</c:v>
                </c:pt>
                <c:pt idx="19290">
                  <c:v>-109.295</c:v>
                </c:pt>
                <c:pt idx="19291">
                  <c:v>-109.29300000000001</c:v>
                </c:pt>
                <c:pt idx="19292">
                  <c:v>-109.291</c:v>
                </c:pt>
                <c:pt idx="19293">
                  <c:v>-109.289</c:v>
                </c:pt>
                <c:pt idx="19294">
                  <c:v>-109.28700000000001</c:v>
                </c:pt>
                <c:pt idx="19295">
                  <c:v>-109.285</c:v>
                </c:pt>
                <c:pt idx="19296">
                  <c:v>-109.283</c:v>
                </c:pt>
                <c:pt idx="19297">
                  <c:v>-109.28100000000001</c:v>
                </c:pt>
                <c:pt idx="19298">
                  <c:v>-109.279</c:v>
                </c:pt>
                <c:pt idx="19299">
                  <c:v>-109.277</c:v>
                </c:pt>
                <c:pt idx="19300">
                  <c:v>-109.27500000000001</c:v>
                </c:pt>
                <c:pt idx="19301">
                  <c:v>-109.273</c:v>
                </c:pt>
                <c:pt idx="19302">
                  <c:v>-109.271</c:v>
                </c:pt>
                <c:pt idx="19303">
                  <c:v>-109.26900000000001</c:v>
                </c:pt>
                <c:pt idx="19304">
                  <c:v>-109.267</c:v>
                </c:pt>
                <c:pt idx="19305">
                  <c:v>-109.265</c:v>
                </c:pt>
                <c:pt idx="19306">
                  <c:v>-109.26300000000001</c:v>
                </c:pt>
                <c:pt idx="19307">
                  <c:v>-109.261</c:v>
                </c:pt>
                <c:pt idx="19308">
                  <c:v>-109.259</c:v>
                </c:pt>
                <c:pt idx="19309">
                  <c:v>-109.25700000000001</c:v>
                </c:pt>
                <c:pt idx="19310">
                  <c:v>-109.255</c:v>
                </c:pt>
                <c:pt idx="19311">
                  <c:v>-109.253</c:v>
                </c:pt>
                <c:pt idx="19312">
                  <c:v>-109.251</c:v>
                </c:pt>
                <c:pt idx="19313">
                  <c:v>-109.249</c:v>
                </c:pt>
                <c:pt idx="19314">
                  <c:v>-109.247</c:v>
                </c:pt>
                <c:pt idx="19315">
                  <c:v>-109.245</c:v>
                </c:pt>
                <c:pt idx="19316">
                  <c:v>-109.24299999999999</c:v>
                </c:pt>
                <c:pt idx="19317">
                  <c:v>-109.241</c:v>
                </c:pt>
                <c:pt idx="19318">
                  <c:v>-109.239</c:v>
                </c:pt>
                <c:pt idx="19319">
                  <c:v>-109.23699999999999</c:v>
                </c:pt>
                <c:pt idx="19320">
                  <c:v>-109.235</c:v>
                </c:pt>
                <c:pt idx="19321">
                  <c:v>-109.233</c:v>
                </c:pt>
                <c:pt idx="19322">
                  <c:v>-109.23099999999999</c:v>
                </c:pt>
                <c:pt idx="19323">
                  <c:v>-109.229</c:v>
                </c:pt>
                <c:pt idx="19324">
                  <c:v>-109.227</c:v>
                </c:pt>
                <c:pt idx="19325">
                  <c:v>-109.22499999999999</c:v>
                </c:pt>
                <c:pt idx="19326">
                  <c:v>-109.223</c:v>
                </c:pt>
                <c:pt idx="19327">
                  <c:v>-109.221</c:v>
                </c:pt>
                <c:pt idx="19328">
                  <c:v>-109.21899999999999</c:v>
                </c:pt>
                <c:pt idx="19329">
                  <c:v>-109.217</c:v>
                </c:pt>
                <c:pt idx="19330">
                  <c:v>-109.215</c:v>
                </c:pt>
                <c:pt idx="19331">
                  <c:v>-109.21299999999999</c:v>
                </c:pt>
                <c:pt idx="19332">
                  <c:v>-109.211</c:v>
                </c:pt>
                <c:pt idx="19333">
                  <c:v>-109.209</c:v>
                </c:pt>
                <c:pt idx="19334">
                  <c:v>-109.20699999999999</c:v>
                </c:pt>
                <c:pt idx="19335">
                  <c:v>-109.205</c:v>
                </c:pt>
                <c:pt idx="19336">
                  <c:v>-109.203</c:v>
                </c:pt>
                <c:pt idx="19337">
                  <c:v>-109.20099999999999</c:v>
                </c:pt>
                <c:pt idx="19338">
                  <c:v>-109.199</c:v>
                </c:pt>
                <c:pt idx="19339">
                  <c:v>-109.197</c:v>
                </c:pt>
                <c:pt idx="19340">
                  <c:v>-109.19499999999999</c:v>
                </c:pt>
                <c:pt idx="19341">
                  <c:v>-109.193</c:v>
                </c:pt>
                <c:pt idx="19342">
                  <c:v>-109.191</c:v>
                </c:pt>
                <c:pt idx="19343">
                  <c:v>-109.18899999999999</c:v>
                </c:pt>
                <c:pt idx="19344">
                  <c:v>-109.187</c:v>
                </c:pt>
                <c:pt idx="19345">
                  <c:v>-109.185</c:v>
                </c:pt>
                <c:pt idx="19346">
                  <c:v>-109.18299999999999</c:v>
                </c:pt>
                <c:pt idx="19347">
                  <c:v>-109.181</c:v>
                </c:pt>
                <c:pt idx="19348">
                  <c:v>-109.179</c:v>
                </c:pt>
                <c:pt idx="19349">
                  <c:v>-109.17699999999999</c:v>
                </c:pt>
                <c:pt idx="19350">
                  <c:v>-109.175</c:v>
                </c:pt>
                <c:pt idx="19351">
                  <c:v>-109.173</c:v>
                </c:pt>
                <c:pt idx="19352">
                  <c:v>-109.17099999999999</c:v>
                </c:pt>
                <c:pt idx="19353">
                  <c:v>-109.169</c:v>
                </c:pt>
                <c:pt idx="19354">
                  <c:v>-109.167</c:v>
                </c:pt>
                <c:pt idx="19355">
                  <c:v>-109.16499999999999</c:v>
                </c:pt>
                <c:pt idx="19356">
                  <c:v>-109.163</c:v>
                </c:pt>
                <c:pt idx="19357">
                  <c:v>-109.161</c:v>
                </c:pt>
                <c:pt idx="19358">
                  <c:v>-109.15899999999999</c:v>
                </c:pt>
                <c:pt idx="19359">
                  <c:v>-109.157</c:v>
                </c:pt>
                <c:pt idx="19360">
                  <c:v>-109.155</c:v>
                </c:pt>
                <c:pt idx="19361">
                  <c:v>-109.15299999999999</c:v>
                </c:pt>
                <c:pt idx="19362">
                  <c:v>-109.15100000000001</c:v>
                </c:pt>
                <c:pt idx="19363">
                  <c:v>-109.149</c:v>
                </c:pt>
                <c:pt idx="19364">
                  <c:v>-109.14699999999999</c:v>
                </c:pt>
                <c:pt idx="19365">
                  <c:v>-109.14500000000001</c:v>
                </c:pt>
                <c:pt idx="19366">
                  <c:v>-109.143</c:v>
                </c:pt>
                <c:pt idx="19367">
                  <c:v>-109.14099999999999</c:v>
                </c:pt>
                <c:pt idx="19368">
                  <c:v>-109.13900000000001</c:v>
                </c:pt>
                <c:pt idx="19369">
                  <c:v>-109.137</c:v>
                </c:pt>
                <c:pt idx="19370">
                  <c:v>-109.13499999999999</c:v>
                </c:pt>
                <c:pt idx="19371">
                  <c:v>-109.13300000000001</c:v>
                </c:pt>
                <c:pt idx="19372">
                  <c:v>-109.131</c:v>
                </c:pt>
                <c:pt idx="19373">
                  <c:v>-109.12899999999999</c:v>
                </c:pt>
                <c:pt idx="19374">
                  <c:v>-109.12700000000001</c:v>
                </c:pt>
                <c:pt idx="19375">
                  <c:v>-109.125</c:v>
                </c:pt>
                <c:pt idx="19376">
                  <c:v>-109.12299999999999</c:v>
                </c:pt>
                <c:pt idx="19377">
                  <c:v>-109.12100000000001</c:v>
                </c:pt>
                <c:pt idx="19378">
                  <c:v>-109.119</c:v>
                </c:pt>
                <c:pt idx="19379">
                  <c:v>-109.11699999999999</c:v>
                </c:pt>
                <c:pt idx="19380">
                  <c:v>-109.11500000000001</c:v>
                </c:pt>
                <c:pt idx="19381">
                  <c:v>-109.113</c:v>
                </c:pt>
                <c:pt idx="19382">
                  <c:v>-109.11099999999999</c:v>
                </c:pt>
                <c:pt idx="19383">
                  <c:v>-109.10900000000001</c:v>
                </c:pt>
                <c:pt idx="19384">
                  <c:v>-109.107</c:v>
                </c:pt>
                <c:pt idx="19385">
                  <c:v>-109.10499999999999</c:v>
                </c:pt>
                <c:pt idx="19386">
                  <c:v>-109.10300000000001</c:v>
                </c:pt>
                <c:pt idx="19387">
                  <c:v>-109.101</c:v>
                </c:pt>
                <c:pt idx="19388">
                  <c:v>-109.09899999999999</c:v>
                </c:pt>
                <c:pt idx="19389">
                  <c:v>-109.09700000000001</c:v>
                </c:pt>
                <c:pt idx="19390">
                  <c:v>-109.095</c:v>
                </c:pt>
                <c:pt idx="19391">
                  <c:v>-109.093</c:v>
                </c:pt>
                <c:pt idx="19392">
                  <c:v>-109.09100000000001</c:v>
                </c:pt>
                <c:pt idx="19393">
                  <c:v>-109.089</c:v>
                </c:pt>
                <c:pt idx="19394">
                  <c:v>-109.087</c:v>
                </c:pt>
                <c:pt idx="19395">
                  <c:v>-109.08500000000001</c:v>
                </c:pt>
                <c:pt idx="19396">
                  <c:v>-109.083</c:v>
                </c:pt>
                <c:pt idx="19397">
                  <c:v>-109.081</c:v>
                </c:pt>
                <c:pt idx="19398">
                  <c:v>-109.07900000000001</c:v>
                </c:pt>
                <c:pt idx="19399">
                  <c:v>-109.077</c:v>
                </c:pt>
                <c:pt idx="19400">
                  <c:v>-109.075</c:v>
                </c:pt>
                <c:pt idx="19401">
                  <c:v>-109.07300000000001</c:v>
                </c:pt>
                <c:pt idx="19402">
                  <c:v>-109.071</c:v>
                </c:pt>
                <c:pt idx="19403">
                  <c:v>-109.069</c:v>
                </c:pt>
                <c:pt idx="19404">
                  <c:v>-109.06700000000001</c:v>
                </c:pt>
                <c:pt idx="19405">
                  <c:v>-109.065</c:v>
                </c:pt>
                <c:pt idx="19406">
                  <c:v>-109.063</c:v>
                </c:pt>
                <c:pt idx="19407">
                  <c:v>-109.06100000000001</c:v>
                </c:pt>
                <c:pt idx="19408">
                  <c:v>-109.059</c:v>
                </c:pt>
                <c:pt idx="19409">
                  <c:v>-109.057</c:v>
                </c:pt>
                <c:pt idx="19410">
                  <c:v>-109.05500000000001</c:v>
                </c:pt>
                <c:pt idx="19411">
                  <c:v>-109.053</c:v>
                </c:pt>
                <c:pt idx="19412">
                  <c:v>-109.051</c:v>
                </c:pt>
                <c:pt idx="19413">
                  <c:v>-109.04900000000001</c:v>
                </c:pt>
                <c:pt idx="19414">
                  <c:v>-109.047</c:v>
                </c:pt>
                <c:pt idx="19415">
                  <c:v>-109.045</c:v>
                </c:pt>
                <c:pt idx="19416">
                  <c:v>-109.04300000000001</c:v>
                </c:pt>
                <c:pt idx="19417">
                  <c:v>-109.041</c:v>
                </c:pt>
                <c:pt idx="19418">
                  <c:v>-109.039</c:v>
                </c:pt>
                <c:pt idx="19419">
                  <c:v>-109.03700000000001</c:v>
                </c:pt>
                <c:pt idx="19420">
                  <c:v>-109.035</c:v>
                </c:pt>
                <c:pt idx="19421">
                  <c:v>-109.033</c:v>
                </c:pt>
                <c:pt idx="19422">
                  <c:v>-109.03100000000001</c:v>
                </c:pt>
                <c:pt idx="19423">
                  <c:v>-109.029</c:v>
                </c:pt>
                <c:pt idx="19424">
                  <c:v>-109.027</c:v>
                </c:pt>
                <c:pt idx="19425">
                  <c:v>-109.02500000000001</c:v>
                </c:pt>
                <c:pt idx="19426">
                  <c:v>-109.023</c:v>
                </c:pt>
                <c:pt idx="19427">
                  <c:v>-109.021</c:v>
                </c:pt>
                <c:pt idx="19428">
                  <c:v>-109.01900000000001</c:v>
                </c:pt>
                <c:pt idx="19429">
                  <c:v>-109.017</c:v>
                </c:pt>
                <c:pt idx="19430">
                  <c:v>-109.015</c:v>
                </c:pt>
                <c:pt idx="19431">
                  <c:v>-109.01300000000001</c:v>
                </c:pt>
                <c:pt idx="19432">
                  <c:v>-109.011</c:v>
                </c:pt>
                <c:pt idx="19433">
                  <c:v>-109.009</c:v>
                </c:pt>
                <c:pt idx="19434">
                  <c:v>-109.00700000000001</c:v>
                </c:pt>
                <c:pt idx="19435">
                  <c:v>-109.005</c:v>
                </c:pt>
                <c:pt idx="19436">
                  <c:v>-109.003</c:v>
                </c:pt>
                <c:pt idx="19437">
                  <c:v>-109.001</c:v>
                </c:pt>
                <c:pt idx="19438">
                  <c:v>-108.999</c:v>
                </c:pt>
                <c:pt idx="19439">
                  <c:v>-108.997</c:v>
                </c:pt>
                <c:pt idx="19440">
                  <c:v>-108.995</c:v>
                </c:pt>
                <c:pt idx="19441">
                  <c:v>-108.99299999999999</c:v>
                </c:pt>
                <c:pt idx="19442">
                  <c:v>-108.991</c:v>
                </c:pt>
                <c:pt idx="19443">
                  <c:v>-108.989</c:v>
                </c:pt>
                <c:pt idx="19444">
                  <c:v>-108.98699999999999</c:v>
                </c:pt>
                <c:pt idx="19445">
                  <c:v>-108.985</c:v>
                </c:pt>
                <c:pt idx="19446">
                  <c:v>-108.983</c:v>
                </c:pt>
                <c:pt idx="19447">
                  <c:v>-108.98099999999999</c:v>
                </c:pt>
                <c:pt idx="19448">
                  <c:v>-108.979</c:v>
                </c:pt>
                <c:pt idx="19449">
                  <c:v>-108.977</c:v>
                </c:pt>
                <c:pt idx="19450">
                  <c:v>-108.97499999999999</c:v>
                </c:pt>
                <c:pt idx="19451">
                  <c:v>-108.973</c:v>
                </c:pt>
                <c:pt idx="19452">
                  <c:v>-108.971</c:v>
                </c:pt>
                <c:pt idx="19453">
                  <c:v>-108.96899999999999</c:v>
                </c:pt>
                <c:pt idx="19454">
                  <c:v>-108.967</c:v>
                </c:pt>
                <c:pt idx="19455">
                  <c:v>-108.965</c:v>
                </c:pt>
                <c:pt idx="19456">
                  <c:v>-108.96299999999999</c:v>
                </c:pt>
                <c:pt idx="19457">
                  <c:v>-108.961</c:v>
                </c:pt>
                <c:pt idx="19458">
                  <c:v>-108.959</c:v>
                </c:pt>
                <c:pt idx="19459">
                  <c:v>-108.95699999999999</c:v>
                </c:pt>
                <c:pt idx="19460">
                  <c:v>-108.955</c:v>
                </c:pt>
                <c:pt idx="19461">
                  <c:v>-108.953</c:v>
                </c:pt>
                <c:pt idx="19462">
                  <c:v>-108.95099999999999</c:v>
                </c:pt>
                <c:pt idx="19463">
                  <c:v>-108.949</c:v>
                </c:pt>
                <c:pt idx="19464">
                  <c:v>-108.947</c:v>
                </c:pt>
                <c:pt idx="19465">
                  <c:v>-108.94499999999999</c:v>
                </c:pt>
                <c:pt idx="19466">
                  <c:v>-108.943</c:v>
                </c:pt>
                <c:pt idx="19467">
                  <c:v>-108.941</c:v>
                </c:pt>
                <c:pt idx="19468">
                  <c:v>-108.93899999999999</c:v>
                </c:pt>
                <c:pt idx="19469">
                  <c:v>-108.937</c:v>
                </c:pt>
                <c:pt idx="19470">
                  <c:v>-108.935</c:v>
                </c:pt>
                <c:pt idx="19471">
                  <c:v>-108.93299999999999</c:v>
                </c:pt>
                <c:pt idx="19472">
                  <c:v>-108.931</c:v>
                </c:pt>
                <c:pt idx="19473">
                  <c:v>-108.929</c:v>
                </c:pt>
                <c:pt idx="19474">
                  <c:v>-108.92699999999999</c:v>
                </c:pt>
                <c:pt idx="19475">
                  <c:v>-108.925</c:v>
                </c:pt>
                <c:pt idx="19476">
                  <c:v>-108.923</c:v>
                </c:pt>
                <c:pt idx="19477">
                  <c:v>-108.92099999999999</c:v>
                </c:pt>
                <c:pt idx="19478">
                  <c:v>-108.919</c:v>
                </c:pt>
                <c:pt idx="19479">
                  <c:v>-108.917</c:v>
                </c:pt>
                <c:pt idx="19480">
                  <c:v>-108.91499999999999</c:v>
                </c:pt>
                <c:pt idx="19481">
                  <c:v>-108.913</c:v>
                </c:pt>
                <c:pt idx="19482">
                  <c:v>-108.911</c:v>
                </c:pt>
                <c:pt idx="19483">
                  <c:v>-108.90899999999999</c:v>
                </c:pt>
                <c:pt idx="19484">
                  <c:v>-108.907</c:v>
                </c:pt>
                <c:pt idx="19485">
                  <c:v>-108.905</c:v>
                </c:pt>
                <c:pt idx="19486">
                  <c:v>-108.90299999999999</c:v>
                </c:pt>
                <c:pt idx="19487">
                  <c:v>-108.90100000000001</c:v>
                </c:pt>
                <c:pt idx="19488">
                  <c:v>-108.899</c:v>
                </c:pt>
                <c:pt idx="19489">
                  <c:v>-108.89699999999999</c:v>
                </c:pt>
                <c:pt idx="19490">
                  <c:v>-108.89500000000001</c:v>
                </c:pt>
                <c:pt idx="19491">
                  <c:v>-108.893</c:v>
                </c:pt>
                <c:pt idx="19492">
                  <c:v>-108.89099999999999</c:v>
                </c:pt>
                <c:pt idx="19493">
                  <c:v>-108.88900000000001</c:v>
                </c:pt>
                <c:pt idx="19494">
                  <c:v>-108.887</c:v>
                </c:pt>
                <c:pt idx="19495">
                  <c:v>-108.88499999999999</c:v>
                </c:pt>
                <c:pt idx="19496">
                  <c:v>-108.88300000000001</c:v>
                </c:pt>
                <c:pt idx="19497">
                  <c:v>-108.881</c:v>
                </c:pt>
                <c:pt idx="19498">
                  <c:v>-108.87899999999999</c:v>
                </c:pt>
                <c:pt idx="19499">
                  <c:v>-108.87700000000001</c:v>
                </c:pt>
                <c:pt idx="19500">
                  <c:v>-108.875</c:v>
                </c:pt>
                <c:pt idx="19501">
                  <c:v>-108.87299999999999</c:v>
                </c:pt>
                <c:pt idx="19502">
                  <c:v>-108.87100000000001</c:v>
                </c:pt>
                <c:pt idx="19503">
                  <c:v>-108.869</c:v>
                </c:pt>
                <c:pt idx="19504">
                  <c:v>-108.86699999999999</c:v>
                </c:pt>
                <c:pt idx="19505">
                  <c:v>-108.86500000000001</c:v>
                </c:pt>
                <c:pt idx="19506">
                  <c:v>-108.863</c:v>
                </c:pt>
                <c:pt idx="19507">
                  <c:v>-108.86099999999999</c:v>
                </c:pt>
                <c:pt idx="19508">
                  <c:v>-108.85900000000001</c:v>
                </c:pt>
                <c:pt idx="19509">
                  <c:v>-108.857</c:v>
                </c:pt>
                <c:pt idx="19510">
                  <c:v>-108.85499999999999</c:v>
                </c:pt>
                <c:pt idx="19511">
                  <c:v>-108.85300000000001</c:v>
                </c:pt>
                <c:pt idx="19512">
                  <c:v>-108.851</c:v>
                </c:pt>
                <c:pt idx="19513">
                  <c:v>-108.84899999999999</c:v>
                </c:pt>
                <c:pt idx="19514">
                  <c:v>-108.84700000000001</c:v>
                </c:pt>
                <c:pt idx="19515">
                  <c:v>-108.845</c:v>
                </c:pt>
                <c:pt idx="19516">
                  <c:v>-108.843</c:v>
                </c:pt>
                <c:pt idx="19517">
                  <c:v>-108.84100000000001</c:v>
                </c:pt>
                <c:pt idx="19518">
                  <c:v>-108.839</c:v>
                </c:pt>
                <c:pt idx="19519">
                  <c:v>-108.837</c:v>
                </c:pt>
                <c:pt idx="19520">
                  <c:v>-108.83500000000001</c:v>
                </c:pt>
                <c:pt idx="19521">
                  <c:v>-108.833</c:v>
                </c:pt>
                <c:pt idx="19522">
                  <c:v>-108.831</c:v>
                </c:pt>
                <c:pt idx="19523">
                  <c:v>-108.82900000000001</c:v>
                </c:pt>
                <c:pt idx="19524">
                  <c:v>-108.827</c:v>
                </c:pt>
                <c:pt idx="19525">
                  <c:v>-108.825</c:v>
                </c:pt>
                <c:pt idx="19526">
                  <c:v>-108.82300000000001</c:v>
                </c:pt>
                <c:pt idx="19527">
                  <c:v>-108.821</c:v>
                </c:pt>
                <c:pt idx="19528">
                  <c:v>-108.819</c:v>
                </c:pt>
                <c:pt idx="19529">
                  <c:v>-108.81700000000001</c:v>
                </c:pt>
                <c:pt idx="19530">
                  <c:v>-108.815</c:v>
                </c:pt>
                <c:pt idx="19531">
                  <c:v>-108.813</c:v>
                </c:pt>
                <c:pt idx="19532">
                  <c:v>-108.81100000000001</c:v>
                </c:pt>
                <c:pt idx="19533">
                  <c:v>-108.809</c:v>
                </c:pt>
                <c:pt idx="19534">
                  <c:v>-108.807</c:v>
                </c:pt>
                <c:pt idx="19535">
                  <c:v>-108.80500000000001</c:v>
                </c:pt>
                <c:pt idx="19536">
                  <c:v>-108.803</c:v>
                </c:pt>
                <c:pt idx="19537">
                  <c:v>-108.801</c:v>
                </c:pt>
                <c:pt idx="19538">
                  <c:v>-108.79900000000001</c:v>
                </c:pt>
                <c:pt idx="19539">
                  <c:v>-108.797</c:v>
                </c:pt>
                <c:pt idx="19540">
                  <c:v>-108.795</c:v>
                </c:pt>
                <c:pt idx="19541">
                  <c:v>-108.79300000000001</c:v>
                </c:pt>
                <c:pt idx="19542">
                  <c:v>-108.791</c:v>
                </c:pt>
                <c:pt idx="19543">
                  <c:v>-108.789</c:v>
                </c:pt>
                <c:pt idx="19544">
                  <c:v>-108.78700000000001</c:v>
                </c:pt>
                <c:pt idx="19545">
                  <c:v>-108.785</c:v>
                </c:pt>
                <c:pt idx="19546">
                  <c:v>-108.783</c:v>
                </c:pt>
                <c:pt idx="19547">
                  <c:v>-108.78100000000001</c:v>
                </c:pt>
                <c:pt idx="19548">
                  <c:v>-108.779</c:v>
                </c:pt>
                <c:pt idx="19549">
                  <c:v>-108.777</c:v>
                </c:pt>
                <c:pt idx="19550">
                  <c:v>-108.77500000000001</c:v>
                </c:pt>
                <c:pt idx="19551">
                  <c:v>-108.773</c:v>
                </c:pt>
                <c:pt idx="19552">
                  <c:v>-108.771</c:v>
                </c:pt>
                <c:pt idx="19553">
                  <c:v>-108.76900000000001</c:v>
                </c:pt>
                <c:pt idx="19554">
                  <c:v>-108.767</c:v>
                </c:pt>
                <c:pt idx="19555">
                  <c:v>-108.765</c:v>
                </c:pt>
                <c:pt idx="19556">
                  <c:v>-108.76300000000001</c:v>
                </c:pt>
                <c:pt idx="19557">
                  <c:v>-108.761</c:v>
                </c:pt>
                <c:pt idx="19558">
                  <c:v>-108.759</c:v>
                </c:pt>
                <c:pt idx="19559">
                  <c:v>-108.75700000000001</c:v>
                </c:pt>
                <c:pt idx="19560">
                  <c:v>-108.755</c:v>
                </c:pt>
                <c:pt idx="19561">
                  <c:v>-108.753</c:v>
                </c:pt>
                <c:pt idx="19562">
                  <c:v>-108.751</c:v>
                </c:pt>
                <c:pt idx="19563">
                  <c:v>-108.749</c:v>
                </c:pt>
                <c:pt idx="19564">
                  <c:v>-108.747</c:v>
                </c:pt>
                <c:pt idx="19565">
                  <c:v>-108.745</c:v>
                </c:pt>
                <c:pt idx="19566">
                  <c:v>-108.74299999999999</c:v>
                </c:pt>
                <c:pt idx="19567">
                  <c:v>-108.741</c:v>
                </c:pt>
                <c:pt idx="19568">
                  <c:v>-108.739</c:v>
                </c:pt>
                <c:pt idx="19569">
                  <c:v>-108.73699999999999</c:v>
                </c:pt>
                <c:pt idx="19570">
                  <c:v>-108.735</c:v>
                </c:pt>
                <c:pt idx="19571">
                  <c:v>-108.733</c:v>
                </c:pt>
                <c:pt idx="19572">
                  <c:v>-108.73099999999999</c:v>
                </c:pt>
                <c:pt idx="19573">
                  <c:v>-108.729</c:v>
                </c:pt>
                <c:pt idx="19574">
                  <c:v>-108.727</c:v>
                </c:pt>
                <c:pt idx="19575">
                  <c:v>-108.72499999999999</c:v>
                </c:pt>
                <c:pt idx="19576">
                  <c:v>-108.723</c:v>
                </c:pt>
                <c:pt idx="19577">
                  <c:v>-108.721</c:v>
                </c:pt>
                <c:pt idx="19578">
                  <c:v>-108.71899999999999</c:v>
                </c:pt>
                <c:pt idx="19579">
                  <c:v>-108.717</c:v>
                </c:pt>
                <c:pt idx="19580">
                  <c:v>-108.715</c:v>
                </c:pt>
                <c:pt idx="19581">
                  <c:v>-108.71299999999999</c:v>
                </c:pt>
                <c:pt idx="19582">
                  <c:v>-108.711</c:v>
                </c:pt>
                <c:pt idx="19583">
                  <c:v>-108.709</c:v>
                </c:pt>
                <c:pt idx="19584">
                  <c:v>-108.70699999999999</c:v>
                </c:pt>
                <c:pt idx="19585">
                  <c:v>-108.705</c:v>
                </c:pt>
                <c:pt idx="19586">
                  <c:v>-108.703</c:v>
                </c:pt>
                <c:pt idx="19587">
                  <c:v>-108.70099999999999</c:v>
                </c:pt>
                <c:pt idx="19588">
                  <c:v>-108.699</c:v>
                </c:pt>
                <c:pt idx="19589">
                  <c:v>-108.697</c:v>
                </c:pt>
                <c:pt idx="19590">
                  <c:v>-108.69499999999999</c:v>
                </c:pt>
                <c:pt idx="19591">
                  <c:v>-108.693</c:v>
                </c:pt>
                <c:pt idx="19592">
                  <c:v>-108.691</c:v>
                </c:pt>
                <c:pt idx="19593">
                  <c:v>-108.68899999999999</c:v>
                </c:pt>
                <c:pt idx="19594">
                  <c:v>-108.687</c:v>
                </c:pt>
                <c:pt idx="19595">
                  <c:v>-108.685</c:v>
                </c:pt>
                <c:pt idx="19596">
                  <c:v>-108.68299999999999</c:v>
                </c:pt>
                <c:pt idx="19597">
                  <c:v>-108.681</c:v>
                </c:pt>
                <c:pt idx="19598">
                  <c:v>-108.679</c:v>
                </c:pt>
                <c:pt idx="19599">
                  <c:v>-108.67699999999999</c:v>
                </c:pt>
                <c:pt idx="19600">
                  <c:v>-108.675</c:v>
                </c:pt>
                <c:pt idx="19601">
                  <c:v>-108.673</c:v>
                </c:pt>
                <c:pt idx="19602">
                  <c:v>-108.67099999999999</c:v>
                </c:pt>
                <c:pt idx="19603">
                  <c:v>-108.669</c:v>
                </c:pt>
                <c:pt idx="19604">
                  <c:v>-108.667</c:v>
                </c:pt>
                <c:pt idx="19605">
                  <c:v>-108.66499999999999</c:v>
                </c:pt>
                <c:pt idx="19606">
                  <c:v>-108.663</c:v>
                </c:pt>
                <c:pt idx="19607">
                  <c:v>-108.661</c:v>
                </c:pt>
                <c:pt idx="19608">
                  <c:v>-108.65899999999999</c:v>
                </c:pt>
                <c:pt idx="19609">
                  <c:v>-108.657</c:v>
                </c:pt>
                <c:pt idx="19610">
                  <c:v>-108.655</c:v>
                </c:pt>
                <c:pt idx="19611">
                  <c:v>-108.65299999999999</c:v>
                </c:pt>
                <c:pt idx="19612">
                  <c:v>-108.65100000000001</c:v>
                </c:pt>
                <c:pt idx="19613">
                  <c:v>-108.649</c:v>
                </c:pt>
                <c:pt idx="19614">
                  <c:v>-108.64699999999999</c:v>
                </c:pt>
                <c:pt idx="19615">
                  <c:v>-108.64500000000001</c:v>
                </c:pt>
                <c:pt idx="19616">
                  <c:v>-108.643</c:v>
                </c:pt>
                <c:pt idx="19617">
                  <c:v>-108.64099999999999</c:v>
                </c:pt>
                <c:pt idx="19618">
                  <c:v>-108.63900000000001</c:v>
                </c:pt>
                <c:pt idx="19619">
                  <c:v>-108.637</c:v>
                </c:pt>
                <c:pt idx="19620">
                  <c:v>-108.63499999999999</c:v>
                </c:pt>
                <c:pt idx="19621">
                  <c:v>-108.63300000000001</c:v>
                </c:pt>
                <c:pt idx="19622">
                  <c:v>-108.631</c:v>
                </c:pt>
                <c:pt idx="19623">
                  <c:v>-108.62899999999999</c:v>
                </c:pt>
                <c:pt idx="19624">
                  <c:v>-108.62700000000001</c:v>
                </c:pt>
                <c:pt idx="19625">
                  <c:v>-108.625</c:v>
                </c:pt>
                <c:pt idx="19626">
                  <c:v>-108.62299999999999</c:v>
                </c:pt>
                <c:pt idx="19627">
                  <c:v>-108.62100000000001</c:v>
                </c:pt>
                <c:pt idx="19628">
                  <c:v>-108.619</c:v>
                </c:pt>
                <c:pt idx="19629">
                  <c:v>-108.61699999999999</c:v>
                </c:pt>
                <c:pt idx="19630">
                  <c:v>-108.61500000000001</c:v>
                </c:pt>
                <c:pt idx="19631">
                  <c:v>-108.613</c:v>
                </c:pt>
                <c:pt idx="19632">
                  <c:v>-108.61099999999999</c:v>
                </c:pt>
                <c:pt idx="19633">
                  <c:v>-108.60900000000001</c:v>
                </c:pt>
                <c:pt idx="19634">
                  <c:v>-108.607</c:v>
                </c:pt>
                <c:pt idx="19635">
                  <c:v>-108.60499999999999</c:v>
                </c:pt>
                <c:pt idx="19636">
                  <c:v>-108.60300000000001</c:v>
                </c:pt>
                <c:pt idx="19637">
                  <c:v>-108.601</c:v>
                </c:pt>
                <c:pt idx="19638">
                  <c:v>-108.59899999999999</c:v>
                </c:pt>
                <c:pt idx="19639">
                  <c:v>-108.59700000000001</c:v>
                </c:pt>
                <c:pt idx="19640">
                  <c:v>-108.595</c:v>
                </c:pt>
                <c:pt idx="19641">
                  <c:v>-108.593</c:v>
                </c:pt>
                <c:pt idx="19642">
                  <c:v>-108.59100000000001</c:v>
                </c:pt>
                <c:pt idx="19643">
                  <c:v>-108.589</c:v>
                </c:pt>
                <c:pt idx="19644">
                  <c:v>-108.587</c:v>
                </c:pt>
                <c:pt idx="19645">
                  <c:v>-108.58500000000001</c:v>
                </c:pt>
                <c:pt idx="19646">
                  <c:v>-108.583</c:v>
                </c:pt>
                <c:pt idx="19647">
                  <c:v>-108.581</c:v>
                </c:pt>
                <c:pt idx="19648">
                  <c:v>-108.57900000000001</c:v>
                </c:pt>
                <c:pt idx="19649">
                  <c:v>-108.577</c:v>
                </c:pt>
                <c:pt idx="19650">
                  <c:v>-108.575</c:v>
                </c:pt>
                <c:pt idx="19651">
                  <c:v>-108.57300000000001</c:v>
                </c:pt>
                <c:pt idx="19652">
                  <c:v>-108.571</c:v>
                </c:pt>
                <c:pt idx="19653">
                  <c:v>-108.569</c:v>
                </c:pt>
                <c:pt idx="19654">
                  <c:v>-108.56700000000001</c:v>
                </c:pt>
                <c:pt idx="19655">
                  <c:v>-108.565</c:v>
                </c:pt>
                <c:pt idx="19656">
                  <c:v>-108.563</c:v>
                </c:pt>
                <c:pt idx="19657">
                  <c:v>-108.56100000000001</c:v>
                </c:pt>
                <c:pt idx="19658">
                  <c:v>-108.559</c:v>
                </c:pt>
                <c:pt idx="19659">
                  <c:v>-108.557</c:v>
                </c:pt>
                <c:pt idx="19660">
                  <c:v>-108.55500000000001</c:v>
                </c:pt>
                <c:pt idx="19661">
                  <c:v>-108.553</c:v>
                </c:pt>
                <c:pt idx="19662">
                  <c:v>-108.551</c:v>
                </c:pt>
                <c:pt idx="19663">
                  <c:v>-108.54900000000001</c:v>
                </c:pt>
                <c:pt idx="19664">
                  <c:v>-108.547</c:v>
                </c:pt>
                <c:pt idx="19665">
                  <c:v>-108.545</c:v>
                </c:pt>
                <c:pt idx="19666">
                  <c:v>-108.54300000000001</c:v>
                </c:pt>
                <c:pt idx="19667">
                  <c:v>-108.541</c:v>
                </c:pt>
                <c:pt idx="19668">
                  <c:v>-108.539</c:v>
                </c:pt>
                <c:pt idx="19669">
                  <c:v>-108.53700000000001</c:v>
                </c:pt>
                <c:pt idx="19670">
                  <c:v>-108.535</c:v>
                </c:pt>
                <c:pt idx="19671">
                  <c:v>-108.533</c:v>
                </c:pt>
                <c:pt idx="19672">
                  <c:v>-108.53100000000001</c:v>
                </c:pt>
                <c:pt idx="19673">
                  <c:v>-108.529</c:v>
                </c:pt>
                <c:pt idx="19674">
                  <c:v>-108.527</c:v>
                </c:pt>
                <c:pt idx="19675">
                  <c:v>-108.52500000000001</c:v>
                </c:pt>
                <c:pt idx="19676">
                  <c:v>-108.523</c:v>
                </c:pt>
                <c:pt idx="19677">
                  <c:v>-108.521</c:v>
                </c:pt>
                <c:pt idx="19678">
                  <c:v>-108.51900000000001</c:v>
                </c:pt>
                <c:pt idx="19679">
                  <c:v>-108.517</c:v>
                </c:pt>
                <c:pt idx="19680">
                  <c:v>-108.515</c:v>
                </c:pt>
                <c:pt idx="19681">
                  <c:v>-108.51300000000001</c:v>
                </c:pt>
                <c:pt idx="19682">
                  <c:v>-108.511</c:v>
                </c:pt>
                <c:pt idx="19683">
                  <c:v>-108.509</c:v>
                </c:pt>
                <c:pt idx="19684">
                  <c:v>-108.50700000000001</c:v>
                </c:pt>
                <c:pt idx="19685">
                  <c:v>-108.505</c:v>
                </c:pt>
                <c:pt idx="19686">
                  <c:v>-108.503</c:v>
                </c:pt>
                <c:pt idx="19687">
                  <c:v>-108.501</c:v>
                </c:pt>
                <c:pt idx="19688">
                  <c:v>-108.499</c:v>
                </c:pt>
                <c:pt idx="19689">
                  <c:v>-108.497</c:v>
                </c:pt>
                <c:pt idx="19690">
                  <c:v>-108.495</c:v>
                </c:pt>
                <c:pt idx="19691">
                  <c:v>-108.49299999999999</c:v>
                </c:pt>
                <c:pt idx="19692">
                  <c:v>-108.491</c:v>
                </c:pt>
                <c:pt idx="19693">
                  <c:v>-108.489</c:v>
                </c:pt>
                <c:pt idx="19694">
                  <c:v>-108.48699999999999</c:v>
                </c:pt>
                <c:pt idx="19695">
                  <c:v>-108.485</c:v>
                </c:pt>
                <c:pt idx="19696">
                  <c:v>-108.483</c:v>
                </c:pt>
                <c:pt idx="19697">
                  <c:v>-108.48099999999999</c:v>
                </c:pt>
                <c:pt idx="19698">
                  <c:v>-108.479</c:v>
                </c:pt>
                <c:pt idx="19699">
                  <c:v>-108.477</c:v>
                </c:pt>
                <c:pt idx="19700">
                  <c:v>-108.47499999999999</c:v>
                </c:pt>
                <c:pt idx="19701">
                  <c:v>-108.473</c:v>
                </c:pt>
                <c:pt idx="19702">
                  <c:v>-108.471</c:v>
                </c:pt>
                <c:pt idx="19703">
                  <c:v>-108.46899999999999</c:v>
                </c:pt>
                <c:pt idx="19704">
                  <c:v>-108.467</c:v>
                </c:pt>
                <c:pt idx="19705">
                  <c:v>-108.465</c:v>
                </c:pt>
                <c:pt idx="19706">
                  <c:v>-108.46299999999999</c:v>
                </c:pt>
                <c:pt idx="19707">
                  <c:v>-108.461</c:v>
                </c:pt>
                <c:pt idx="19708">
                  <c:v>-108.459</c:v>
                </c:pt>
                <c:pt idx="19709">
                  <c:v>-108.45699999999999</c:v>
                </c:pt>
                <c:pt idx="19710">
                  <c:v>-108.455</c:v>
                </c:pt>
                <c:pt idx="19711">
                  <c:v>-108.453</c:v>
                </c:pt>
                <c:pt idx="19712">
                  <c:v>-108.45099999999999</c:v>
                </c:pt>
                <c:pt idx="19713">
                  <c:v>-108.449</c:v>
                </c:pt>
                <c:pt idx="19714">
                  <c:v>-108.447</c:v>
                </c:pt>
                <c:pt idx="19715">
                  <c:v>-108.44499999999999</c:v>
                </c:pt>
                <c:pt idx="19716">
                  <c:v>-108.443</c:v>
                </c:pt>
                <c:pt idx="19717">
                  <c:v>-108.441</c:v>
                </c:pt>
                <c:pt idx="19718">
                  <c:v>-108.43899999999999</c:v>
                </c:pt>
                <c:pt idx="19719">
                  <c:v>-108.437</c:v>
                </c:pt>
                <c:pt idx="19720">
                  <c:v>-108.435</c:v>
                </c:pt>
                <c:pt idx="19721">
                  <c:v>-108.43299999999999</c:v>
                </c:pt>
                <c:pt idx="19722">
                  <c:v>-108.431</c:v>
                </c:pt>
                <c:pt idx="19723">
                  <c:v>-108.429</c:v>
                </c:pt>
                <c:pt idx="19724">
                  <c:v>-108.42699999999999</c:v>
                </c:pt>
                <c:pt idx="19725">
                  <c:v>-108.425</c:v>
                </c:pt>
                <c:pt idx="19726">
                  <c:v>-108.423</c:v>
                </c:pt>
                <c:pt idx="19727">
                  <c:v>-108.42099999999999</c:v>
                </c:pt>
                <c:pt idx="19728">
                  <c:v>-108.419</c:v>
                </c:pt>
                <c:pt idx="19729">
                  <c:v>-108.417</c:v>
                </c:pt>
                <c:pt idx="19730">
                  <c:v>-108.41499999999999</c:v>
                </c:pt>
                <c:pt idx="19731">
                  <c:v>-108.413</c:v>
                </c:pt>
                <c:pt idx="19732">
                  <c:v>-108.411</c:v>
                </c:pt>
                <c:pt idx="19733">
                  <c:v>-108.40899999999999</c:v>
                </c:pt>
                <c:pt idx="19734">
                  <c:v>-108.407</c:v>
                </c:pt>
                <c:pt idx="19735">
                  <c:v>-108.405</c:v>
                </c:pt>
                <c:pt idx="19736">
                  <c:v>-108.40299999999999</c:v>
                </c:pt>
                <c:pt idx="19737">
                  <c:v>-108.40100000000001</c:v>
                </c:pt>
                <c:pt idx="19738">
                  <c:v>-108.399</c:v>
                </c:pt>
                <c:pt idx="19739">
                  <c:v>-108.39699999999999</c:v>
                </c:pt>
                <c:pt idx="19740">
                  <c:v>-108.39500000000001</c:v>
                </c:pt>
                <c:pt idx="19741">
                  <c:v>-108.393</c:v>
                </c:pt>
                <c:pt idx="19742">
                  <c:v>-108.39099999999999</c:v>
                </c:pt>
                <c:pt idx="19743">
                  <c:v>-108.38900000000001</c:v>
                </c:pt>
                <c:pt idx="19744">
                  <c:v>-108.387</c:v>
                </c:pt>
                <c:pt idx="19745">
                  <c:v>-108.38499999999999</c:v>
                </c:pt>
                <c:pt idx="19746">
                  <c:v>-108.38300000000001</c:v>
                </c:pt>
                <c:pt idx="19747">
                  <c:v>-108.381</c:v>
                </c:pt>
                <c:pt idx="19748">
                  <c:v>-108.37899999999999</c:v>
                </c:pt>
                <c:pt idx="19749">
                  <c:v>-108.37700000000001</c:v>
                </c:pt>
                <c:pt idx="19750">
                  <c:v>-108.375</c:v>
                </c:pt>
                <c:pt idx="19751">
                  <c:v>-108.37299999999999</c:v>
                </c:pt>
                <c:pt idx="19752">
                  <c:v>-108.37100000000001</c:v>
                </c:pt>
                <c:pt idx="19753">
                  <c:v>-108.369</c:v>
                </c:pt>
                <c:pt idx="19754">
                  <c:v>-108.36699999999999</c:v>
                </c:pt>
                <c:pt idx="19755">
                  <c:v>-108.36500000000001</c:v>
                </c:pt>
                <c:pt idx="19756">
                  <c:v>-108.363</c:v>
                </c:pt>
                <c:pt idx="19757">
                  <c:v>-108.36099999999999</c:v>
                </c:pt>
                <c:pt idx="19758">
                  <c:v>-108.35900000000001</c:v>
                </c:pt>
                <c:pt idx="19759">
                  <c:v>-108.357</c:v>
                </c:pt>
                <c:pt idx="19760">
                  <c:v>-108.35499999999999</c:v>
                </c:pt>
                <c:pt idx="19761">
                  <c:v>-108.35300000000001</c:v>
                </c:pt>
                <c:pt idx="19762">
                  <c:v>-108.351</c:v>
                </c:pt>
                <c:pt idx="19763">
                  <c:v>-108.34899999999999</c:v>
                </c:pt>
                <c:pt idx="19764">
                  <c:v>-108.34700000000001</c:v>
                </c:pt>
                <c:pt idx="19765">
                  <c:v>-108.345</c:v>
                </c:pt>
                <c:pt idx="19766">
                  <c:v>-108.343</c:v>
                </c:pt>
                <c:pt idx="19767">
                  <c:v>-108.34100000000001</c:v>
                </c:pt>
                <c:pt idx="19768">
                  <c:v>-108.339</c:v>
                </c:pt>
                <c:pt idx="19769">
                  <c:v>-108.337</c:v>
                </c:pt>
                <c:pt idx="19770">
                  <c:v>-108.33500000000001</c:v>
                </c:pt>
                <c:pt idx="19771">
                  <c:v>-108.333</c:v>
                </c:pt>
                <c:pt idx="19772">
                  <c:v>-108.331</c:v>
                </c:pt>
                <c:pt idx="19773">
                  <c:v>-108.32900000000001</c:v>
                </c:pt>
                <c:pt idx="19774">
                  <c:v>-108.327</c:v>
                </c:pt>
                <c:pt idx="19775">
                  <c:v>-108.325</c:v>
                </c:pt>
                <c:pt idx="19776">
                  <c:v>-108.32300000000001</c:v>
                </c:pt>
                <c:pt idx="19777">
                  <c:v>-108.321</c:v>
                </c:pt>
                <c:pt idx="19778">
                  <c:v>-108.319</c:v>
                </c:pt>
                <c:pt idx="19779">
                  <c:v>-108.31700000000001</c:v>
                </c:pt>
                <c:pt idx="19780">
                  <c:v>-108.315</c:v>
                </c:pt>
                <c:pt idx="19781">
                  <c:v>-108.313</c:v>
                </c:pt>
                <c:pt idx="19782">
                  <c:v>-108.31100000000001</c:v>
                </c:pt>
                <c:pt idx="19783">
                  <c:v>-108.309</c:v>
                </c:pt>
                <c:pt idx="19784">
                  <c:v>-108.307</c:v>
                </c:pt>
                <c:pt idx="19785">
                  <c:v>-108.30500000000001</c:v>
                </c:pt>
                <c:pt idx="19786">
                  <c:v>-108.303</c:v>
                </c:pt>
                <c:pt idx="19787">
                  <c:v>-108.301</c:v>
                </c:pt>
                <c:pt idx="19788">
                  <c:v>-108.29900000000001</c:v>
                </c:pt>
                <c:pt idx="19789">
                  <c:v>-108.297</c:v>
                </c:pt>
                <c:pt idx="19790">
                  <c:v>-108.295</c:v>
                </c:pt>
                <c:pt idx="19791">
                  <c:v>-108.29300000000001</c:v>
                </c:pt>
                <c:pt idx="19792">
                  <c:v>-108.291</c:v>
                </c:pt>
                <c:pt idx="19793">
                  <c:v>-108.289</c:v>
                </c:pt>
                <c:pt idx="19794">
                  <c:v>-108.28700000000001</c:v>
                </c:pt>
                <c:pt idx="19795">
                  <c:v>-108.285</c:v>
                </c:pt>
                <c:pt idx="19796">
                  <c:v>-108.283</c:v>
                </c:pt>
                <c:pt idx="19797">
                  <c:v>-108.28100000000001</c:v>
                </c:pt>
                <c:pt idx="19798">
                  <c:v>-108.279</c:v>
                </c:pt>
                <c:pt idx="19799">
                  <c:v>-108.277</c:v>
                </c:pt>
                <c:pt idx="19800">
                  <c:v>-108.27500000000001</c:v>
                </c:pt>
                <c:pt idx="19801">
                  <c:v>-108.273</c:v>
                </c:pt>
                <c:pt idx="19802">
                  <c:v>-108.271</c:v>
                </c:pt>
                <c:pt idx="19803">
                  <c:v>-108.26900000000001</c:v>
                </c:pt>
                <c:pt idx="19804">
                  <c:v>-108.267</c:v>
                </c:pt>
                <c:pt idx="19805">
                  <c:v>-108.265</c:v>
                </c:pt>
                <c:pt idx="19806">
                  <c:v>-108.26300000000001</c:v>
                </c:pt>
                <c:pt idx="19807">
                  <c:v>-108.261</c:v>
                </c:pt>
                <c:pt idx="19808">
                  <c:v>-108.259</c:v>
                </c:pt>
                <c:pt idx="19809">
                  <c:v>-108.25700000000001</c:v>
                </c:pt>
                <c:pt idx="19810">
                  <c:v>-108.255</c:v>
                </c:pt>
                <c:pt idx="19811">
                  <c:v>-108.253</c:v>
                </c:pt>
                <c:pt idx="19812">
                  <c:v>-108.251</c:v>
                </c:pt>
                <c:pt idx="19813">
                  <c:v>-108.249</c:v>
                </c:pt>
                <c:pt idx="19814">
                  <c:v>-108.247</c:v>
                </c:pt>
                <c:pt idx="19815">
                  <c:v>-108.245</c:v>
                </c:pt>
                <c:pt idx="19816">
                  <c:v>-108.24299999999999</c:v>
                </c:pt>
                <c:pt idx="19817">
                  <c:v>-108.241</c:v>
                </c:pt>
                <c:pt idx="19818">
                  <c:v>-108.239</c:v>
                </c:pt>
                <c:pt idx="19819">
                  <c:v>-108.23699999999999</c:v>
                </c:pt>
                <c:pt idx="19820">
                  <c:v>-108.235</c:v>
                </c:pt>
                <c:pt idx="19821">
                  <c:v>-108.233</c:v>
                </c:pt>
                <c:pt idx="19822">
                  <c:v>-108.23099999999999</c:v>
                </c:pt>
                <c:pt idx="19823">
                  <c:v>-108.229</c:v>
                </c:pt>
                <c:pt idx="19824">
                  <c:v>-108.227</c:v>
                </c:pt>
                <c:pt idx="19825">
                  <c:v>-108.22499999999999</c:v>
                </c:pt>
                <c:pt idx="19826">
                  <c:v>-108.223</c:v>
                </c:pt>
                <c:pt idx="19827">
                  <c:v>-108.221</c:v>
                </c:pt>
                <c:pt idx="19828">
                  <c:v>-108.21899999999999</c:v>
                </c:pt>
                <c:pt idx="19829">
                  <c:v>-108.217</c:v>
                </c:pt>
                <c:pt idx="19830">
                  <c:v>-108.215</c:v>
                </c:pt>
                <c:pt idx="19831">
                  <c:v>-108.21299999999999</c:v>
                </c:pt>
                <c:pt idx="19832">
                  <c:v>-108.211</c:v>
                </c:pt>
                <c:pt idx="19833">
                  <c:v>-108.209</c:v>
                </c:pt>
                <c:pt idx="19834">
                  <c:v>-108.20699999999999</c:v>
                </c:pt>
                <c:pt idx="19835">
                  <c:v>-108.205</c:v>
                </c:pt>
                <c:pt idx="19836">
                  <c:v>-108.203</c:v>
                </c:pt>
                <c:pt idx="19837">
                  <c:v>-108.20099999999999</c:v>
                </c:pt>
                <c:pt idx="19838">
                  <c:v>-108.199</c:v>
                </c:pt>
                <c:pt idx="19839">
                  <c:v>-108.197</c:v>
                </c:pt>
                <c:pt idx="19840">
                  <c:v>-108.19499999999999</c:v>
                </c:pt>
                <c:pt idx="19841">
                  <c:v>-108.193</c:v>
                </c:pt>
                <c:pt idx="19842">
                  <c:v>-108.191</c:v>
                </c:pt>
                <c:pt idx="19843">
                  <c:v>-108.18899999999999</c:v>
                </c:pt>
                <c:pt idx="19844">
                  <c:v>-108.187</c:v>
                </c:pt>
                <c:pt idx="19845">
                  <c:v>-108.185</c:v>
                </c:pt>
                <c:pt idx="19846">
                  <c:v>-108.18299999999999</c:v>
                </c:pt>
                <c:pt idx="19847">
                  <c:v>-108.181</c:v>
                </c:pt>
                <c:pt idx="19848">
                  <c:v>-108.179</c:v>
                </c:pt>
                <c:pt idx="19849">
                  <c:v>-108.17699999999999</c:v>
                </c:pt>
                <c:pt idx="19850">
                  <c:v>-108.175</c:v>
                </c:pt>
                <c:pt idx="19851">
                  <c:v>-108.173</c:v>
                </c:pt>
                <c:pt idx="19852">
                  <c:v>-108.17099999999999</c:v>
                </c:pt>
                <c:pt idx="19853">
                  <c:v>-108.169</c:v>
                </c:pt>
                <c:pt idx="19854">
                  <c:v>-108.167</c:v>
                </c:pt>
                <c:pt idx="19855">
                  <c:v>-108.16499999999999</c:v>
                </c:pt>
                <c:pt idx="19856">
                  <c:v>-108.163</c:v>
                </c:pt>
                <c:pt idx="19857">
                  <c:v>-108.161</c:v>
                </c:pt>
                <c:pt idx="19858">
                  <c:v>-108.15899999999999</c:v>
                </c:pt>
                <c:pt idx="19859">
                  <c:v>-108.157</c:v>
                </c:pt>
                <c:pt idx="19860">
                  <c:v>-108.155</c:v>
                </c:pt>
                <c:pt idx="19861">
                  <c:v>-108.15299999999999</c:v>
                </c:pt>
                <c:pt idx="19862">
                  <c:v>-108.15100000000001</c:v>
                </c:pt>
                <c:pt idx="19863">
                  <c:v>-108.149</c:v>
                </c:pt>
                <c:pt idx="19864">
                  <c:v>-108.14699999999999</c:v>
                </c:pt>
                <c:pt idx="19865">
                  <c:v>-108.14500000000001</c:v>
                </c:pt>
                <c:pt idx="19866">
                  <c:v>-108.143</c:v>
                </c:pt>
                <c:pt idx="19867">
                  <c:v>-108.14099999999999</c:v>
                </c:pt>
                <c:pt idx="19868">
                  <c:v>-108.13900000000001</c:v>
                </c:pt>
                <c:pt idx="19869">
                  <c:v>-108.137</c:v>
                </c:pt>
                <c:pt idx="19870">
                  <c:v>-108.13499999999999</c:v>
                </c:pt>
                <c:pt idx="19871">
                  <c:v>-108.13300000000001</c:v>
                </c:pt>
                <c:pt idx="19872">
                  <c:v>-108.131</c:v>
                </c:pt>
                <c:pt idx="19873">
                  <c:v>-108.12899999999999</c:v>
                </c:pt>
                <c:pt idx="19874">
                  <c:v>-108.12700000000001</c:v>
                </c:pt>
                <c:pt idx="19875">
                  <c:v>-108.125</c:v>
                </c:pt>
                <c:pt idx="19876">
                  <c:v>-108.12299999999999</c:v>
                </c:pt>
                <c:pt idx="19877">
                  <c:v>-108.12100000000001</c:v>
                </c:pt>
                <c:pt idx="19878">
                  <c:v>-108.119</c:v>
                </c:pt>
                <c:pt idx="19879">
                  <c:v>-108.11699999999999</c:v>
                </c:pt>
                <c:pt idx="19880">
                  <c:v>-108.11500000000001</c:v>
                </c:pt>
                <c:pt idx="19881">
                  <c:v>-108.113</c:v>
                </c:pt>
                <c:pt idx="19882">
                  <c:v>-108.11099999999999</c:v>
                </c:pt>
                <c:pt idx="19883">
                  <c:v>-108.10900000000001</c:v>
                </c:pt>
                <c:pt idx="19884">
                  <c:v>-108.107</c:v>
                </c:pt>
                <c:pt idx="19885">
                  <c:v>-108.10499999999999</c:v>
                </c:pt>
                <c:pt idx="19886">
                  <c:v>-108.10300000000001</c:v>
                </c:pt>
                <c:pt idx="19887">
                  <c:v>-108.101</c:v>
                </c:pt>
                <c:pt idx="19888">
                  <c:v>-108.09899999999999</c:v>
                </c:pt>
                <c:pt idx="19889">
                  <c:v>-108.09700000000001</c:v>
                </c:pt>
                <c:pt idx="19890">
                  <c:v>-108.095</c:v>
                </c:pt>
                <c:pt idx="19891">
                  <c:v>-108.093</c:v>
                </c:pt>
                <c:pt idx="19892">
                  <c:v>-108.09100000000001</c:v>
                </c:pt>
                <c:pt idx="19893">
                  <c:v>-108.089</c:v>
                </c:pt>
                <c:pt idx="19894">
                  <c:v>-108.087</c:v>
                </c:pt>
                <c:pt idx="19895">
                  <c:v>-108.08500000000001</c:v>
                </c:pt>
                <c:pt idx="19896">
                  <c:v>-108.083</c:v>
                </c:pt>
                <c:pt idx="19897">
                  <c:v>-108.081</c:v>
                </c:pt>
                <c:pt idx="19898">
                  <c:v>-108.07900000000001</c:v>
                </c:pt>
                <c:pt idx="19899">
                  <c:v>-108.077</c:v>
                </c:pt>
                <c:pt idx="19900">
                  <c:v>-108.075</c:v>
                </c:pt>
                <c:pt idx="19901">
                  <c:v>-108.07300000000001</c:v>
                </c:pt>
                <c:pt idx="19902">
                  <c:v>-108.071</c:v>
                </c:pt>
                <c:pt idx="19903">
                  <c:v>-108.069</c:v>
                </c:pt>
                <c:pt idx="19904">
                  <c:v>-108.06700000000001</c:v>
                </c:pt>
                <c:pt idx="19905">
                  <c:v>-108.065</c:v>
                </c:pt>
                <c:pt idx="19906">
                  <c:v>-108.063</c:v>
                </c:pt>
                <c:pt idx="19907">
                  <c:v>-108.06100000000001</c:v>
                </c:pt>
                <c:pt idx="19908">
                  <c:v>-108.059</c:v>
                </c:pt>
                <c:pt idx="19909">
                  <c:v>-108.057</c:v>
                </c:pt>
                <c:pt idx="19910">
                  <c:v>-108.05500000000001</c:v>
                </c:pt>
                <c:pt idx="19911">
                  <c:v>-108.053</c:v>
                </c:pt>
                <c:pt idx="19912">
                  <c:v>-108.051</c:v>
                </c:pt>
                <c:pt idx="19913">
                  <c:v>-108.04900000000001</c:v>
                </c:pt>
                <c:pt idx="19914">
                  <c:v>-108.047</c:v>
                </c:pt>
                <c:pt idx="19915">
                  <c:v>-108.045</c:v>
                </c:pt>
                <c:pt idx="19916">
                  <c:v>-108.04300000000001</c:v>
                </c:pt>
                <c:pt idx="19917">
                  <c:v>-108.041</c:v>
                </c:pt>
                <c:pt idx="19918">
                  <c:v>-108.039</c:v>
                </c:pt>
                <c:pt idx="19919">
                  <c:v>-108.03700000000001</c:v>
                </c:pt>
                <c:pt idx="19920">
                  <c:v>-108.035</c:v>
                </c:pt>
                <c:pt idx="19921">
                  <c:v>-108.033</c:v>
                </c:pt>
                <c:pt idx="19922">
                  <c:v>-108.03100000000001</c:v>
                </c:pt>
                <c:pt idx="19923">
                  <c:v>-108.029</c:v>
                </c:pt>
                <c:pt idx="19924">
                  <c:v>-108.027</c:v>
                </c:pt>
                <c:pt idx="19925">
                  <c:v>-108.02500000000001</c:v>
                </c:pt>
                <c:pt idx="19926">
                  <c:v>-108.023</c:v>
                </c:pt>
                <c:pt idx="19927">
                  <c:v>-108.021</c:v>
                </c:pt>
                <c:pt idx="19928">
                  <c:v>-108.01900000000001</c:v>
                </c:pt>
                <c:pt idx="19929">
                  <c:v>-108.017</c:v>
                </c:pt>
                <c:pt idx="19930">
                  <c:v>-108.015</c:v>
                </c:pt>
                <c:pt idx="19931">
                  <c:v>-108.01300000000001</c:v>
                </c:pt>
                <c:pt idx="19932">
                  <c:v>-108.011</c:v>
                </c:pt>
                <c:pt idx="19933">
                  <c:v>-108.009</c:v>
                </c:pt>
                <c:pt idx="19934">
                  <c:v>-108.00700000000001</c:v>
                </c:pt>
                <c:pt idx="19935">
                  <c:v>-108.005</c:v>
                </c:pt>
                <c:pt idx="19936">
                  <c:v>-108.003</c:v>
                </c:pt>
                <c:pt idx="19937">
                  <c:v>-108.001</c:v>
                </c:pt>
                <c:pt idx="19938">
                  <c:v>-107.999</c:v>
                </c:pt>
                <c:pt idx="19939">
                  <c:v>-107.997</c:v>
                </c:pt>
                <c:pt idx="19940">
                  <c:v>-107.995</c:v>
                </c:pt>
                <c:pt idx="19941">
                  <c:v>-107.99299999999999</c:v>
                </c:pt>
                <c:pt idx="19942">
                  <c:v>-107.991</c:v>
                </c:pt>
                <c:pt idx="19943">
                  <c:v>-107.989</c:v>
                </c:pt>
                <c:pt idx="19944">
                  <c:v>-107.98699999999999</c:v>
                </c:pt>
                <c:pt idx="19945">
                  <c:v>-107.985</c:v>
                </c:pt>
                <c:pt idx="19946">
                  <c:v>-107.983</c:v>
                </c:pt>
                <c:pt idx="19947">
                  <c:v>-107.98099999999999</c:v>
                </c:pt>
                <c:pt idx="19948">
                  <c:v>-107.979</c:v>
                </c:pt>
                <c:pt idx="19949">
                  <c:v>-107.977</c:v>
                </c:pt>
                <c:pt idx="19950">
                  <c:v>-107.97499999999999</c:v>
                </c:pt>
                <c:pt idx="19951">
                  <c:v>-107.973</c:v>
                </c:pt>
                <c:pt idx="19952">
                  <c:v>-107.971</c:v>
                </c:pt>
                <c:pt idx="19953">
                  <c:v>-107.96899999999999</c:v>
                </c:pt>
                <c:pt idx="19954">
                  <c:v>-107.967</c:v>
                </c:pt>
                <c:pt idx="19955">
                  <c:v>-107.965</c:v>
                </c:pt>
                <c:pt idx="19956">
                  <c:v>-107.96299999999999</c:v>
                </c:pt>
                <c:pt idx="19957">
                  <c:v>-107.961</c:v>
                </c:pt>
                <c:pt idx="19958">
                  <c:v>-107.959</c:v>
                </c:pt>
                <c:pt idx="19959">
                  <c:v>-107.95699999999999</c:v>
                </c:pt>
                <c:pt idx="19960">
                  <c:v>-107.955</c:v>
                </c:pt>
                <c:pt idx="19961">
                  <c:v>-107.953</c:v>
                </c:pt>
                <c:pt idx="19962">
                  <c:v>-107.95099999999999</c:v>
                </c:pt>
                <c:pt idx="19963">
                  <c:v>-107.949</c:v>
                </c:pt>
                <c:pt idx="19964">
                  <c:v>-107.947</c:v>
                </c:pt>
                <c:pt idx="19965">
                  <c:v>-107.94499999999999</c:v>
                </c:pt>
                <c:pt idx="19966">
                  <c:v>-107.943</c:v>
                </c:pt>
                <c:pt idx="19967">
                  <c:v>-107.941</c:v>
                </c:pt>
                <c:pt idx="19968">
                  <c:v>-107.93899999999999</c:v>
                </c:pt>
                <c:pt idx="19969">
                  <c:v>-107.937</c:v>
                </c:pt>
                <c:pt idx="19970">
                  <c:v>-107.935</c:v>
                </c:pt>
                <c:pt idx="19971">
                  <c:v>-107.93299999999999</c:v>
                </c:pt>
                <c:pt idx="19972">
                  <c:v>-107.931</c:v>
                </c:pt>
                <c:pt idx="19973">
                  <c:v>-107.929</c:v>
                </c:pt>
                <c:pt idx="19974">
                  <c:v>-107.92699999999999</c:v>
                </c:pt>
                <c:pt idx="19975">
                  <c:v>-107.925</c:v>
                </c:pt>
                <c:pt idx="19976">
                  <c:v>-107.923</c:v>
                </c:pt>
                <c:pt idx="19977">
                  <c:v>-107.92099999999999</c:v>
                </c:pt>
                <c:pt idx="19978">
                  <c:v>-107.919</c:v>
                </c:pt>
                <c:pt idx="19979">
                  <c:v>-107.917</c:v>
                </c:pt>
                <c:pt idx="19980">
                  <c:v>-107.91499999999999</c:v>
                </c:pt>
                <c:pt idx="19981">
                  <c:v>-107.913</c:v>
                </c:pt>
                <c:pt idx="19982">
                  <c:v>-107.911</c:v>
                </c:pt>
                <c:pt idx="19983">
                  <c:v>-107.90899999999999</c:v>
                </c:pt>
                <c:pt idx="19984">
                  <c:v>-107.907</c:v>
                </c:pt>
                <c:pt idx="19985">
                  <c:v>-107.905</c:v>
                </c:pt>
                <c:pt idx="19986">
                  <c:v>-107.90299999999999</c:v>
                </c:pt>
                <c:pt idx="19987">
                  <c:v>-107.90100000000001</c:v>
                </c:pt>
                <c:pt idx="19988">
                  <c:v>-107.899</c:v>
                </c:pt>
                <c:pt idx="19989">
                  <c:v>-107.89699999999999</c:v>
                </c:pt>
                <c:pt idx="19990">
                  <c:v>-107.89500000000001</c:v>
                </c:pt>
                <c:pt idx="19991">
                  <c:v>-107.893</c:v>
                </c:pt>
                <c:pt idx="19992">
                  <c:v>-107.89099999999999</c:v>
                </c:pt>
                <c:pt idx="19993">
                  <c:v>-107.88900000000001</c:v>
                </c:pt>
                <c:pt idx="19994">
                  <c:v>-107.887</c:v>
                </c:pt>
                <c:pt idx="19995">
                  <c:v>-107.88499999999999</c:v>
                </c:pt>
                <c:pt idx="19996">
                  <c:v>-107.88300000000001</c:v>
                </c:pt>
                <c:pt idx="19997">
                  <c:v>-107.881</c:v>
                </c:pt>
                <c:pt idx="19998">
                  <c:v>-107.87899999999999</c:v>
                </c:pt>
                <c:pt idx="19999">
                  <c:v>-107.87700000000001</c:v>
                </c:pt>
                <c:pt idx="20000">
                  <c:v>-107.875</c:v>
                </c:pt>
                <c:pt idx="20001">
                  <c:v>-107.87299999999999</c:v>
                </c:pt>
                <c:pt idx="20002">
                  <c:v>-107.87100000000001</c:v>
                </c:pt>
                <c:pt idx="20003">
                  <c:v>-107.869</c:v>
                </c:pt>
                <c:pt idx="20004">
                  <c:v>-107.86699999999999</c:v>
                </c:pt>
                <c:pt idx="20005">
                  <c:v>-107.86500000000001</c:v>
                </c:pt>
                <c:pt idx="20006">
                  <c:v>-107.863</c:v>
                </c:pt>
                <c:pt idx="20007">
                  <c:v>-107.86099999999999</c:v>
                </c:pt>
                <c:pt idx="20008">
                  <c:v>-107.85900000000001</c:v>
                </c:pt>
                <c:pt idx="20009">
                  <c:v>-107.857</c:v>
                </c:pt>
                <c:pt idx="20010">
                  <c:v>-107.85499999999999</c:v>
                </c:pt>
                <c:pt idx="20011">
                  <c:v>-107.85300000000001</c:v>
                </c:pt>
                <c:pt idx="20012">
                  <c:v>-107.851</c:v>
                </c:pt>
                <c:pt idx="20013">
                  <c:v>-107.84899999999999</c:v>
                </c:pt>
                <c:pt idx="20014">
                  <c:v>-107.84700000000001</c:v>
                </c:pt>
                <c:pt idx="20015">
                  <c:v>-107.845</c:v>
                </c:pt>
                <c:pt idx="20016">
                  <c:v>-107.843</c:v>
                </c:pt>
                <c:pt idx="20017">
                  <c:v>-107.84100000000001</c:v>
                </c:pt>
                <c:pt idx="20018">
                  <c:v>-107.839</c:v>
                </c:pt>
                <c:pt idx="20019">
                  <c:v>-107.837</c:v>
                </c:pt>
                <c:pt idx="20020">
                  <c:v>-107.83500000000001</c:v>
                </c:pt>
                <c:pt idx="20021">
                  <c:v>-107.833</c:v>
                </c:pt>
                <c:pt idx="20022">
                  <c:v>-107.831</c:v>
                </c:pt>
                <c:pt idx="20023">
                  <c:v>-107.82900000000001</c:v>
                </c:pt>
                <c:pt idx="20024">
                  <c:v>-107.827</c:v>
                </c:pt>
                <c:pt idx="20025">
                  <c:v>-107.825</c:v>
                </c:pt>
                <c:pt idx="20026">
                  <c:v>-107.82300000000001</c:v>
                </c:pt>
                <c:pt idx="20027">
                  <c:v>-107.821</c:v>
                </c:pt>
                <c:pt idx="20028">
                  <c:v>-107.819</c:v>
                </c:pt>
                <c:pt idx="20029">
                  <c:v>-107.81700000000001</c:v>
                </c:pt>
                <c:pt idx="20030">
                  <c:v>-107.815</c:v>
                </c:pt>
                <c:pt idx="20031">
                  <c:v>-107.813</c:v>
                </c:pt>
                <c:pt idx="20032">
                  <c:v>-107.81100000000001</c:v>
                </c:pt>
                <c:pt idx="20033">
                  <c:v>-107.809</c:v>
                </c:pt>
                <c:pt idx="20034">
                  <c:v>-107.807</c:v>
                </c:pt>
                <c:pt idx="20035">
                  <c:v>-107.80500000000001</c:v>
                </c:pt>
                <c:pt idx="20036">
                  <c:v>-107.803</c:v>
                </c:pt>
                <c:pt idx="20037">
                  <c:v>-107.801</c:v>
                </c:pt>
                <c:pt idx="20038">
                  <c:v>-107.79900000000001</c:v>
                </c:pt>
                <c:pt idx="20039">
                  <c:v>-107.797</c:v>
                </c:pt>
                <c:pt idx="20040">
                  <c:v>-107.795</c:v>
                </c:pt>
                <c:pt idx="20041">
                  <c:v>-107.79300000000001</c:v>
                </c:pt>
                <c:pt idx="20042">
                  <c:v>-107.791</c:v>
                </c:pt>
                <c:pt idx="20043">
                  <c:v>-107.789</c:v>
                </c:pt>
                <c:pt idx="20044">
                  <c:v>-107.78700000000001</c:v>
                </c:pt>
                <c:pt idx="20045">
                  <c:v>-107.785</c:v>
                </c:pt>
                <c:pt idx="20046">
                  <c:v>-107.783</c:v>
                </c:pt>
                <c:pt idx="20047">
                  <c:v>-107.78100000000001</c:v>
                </c:pt>
                <c:pt idx="20048">
                  <c:v>-107.779</c:v>
                </c:pt>
                <c:pt idx="20049">
                  <c:v>-107.777</c:v>
                </c:pt>
                <c:pt idx="20050">
                  <c:v>-107.77500000000001</c:v>
                </c:pt>
                <c:pt idx="20051">
                  <c:v>-107.773</c:v>
                </c:pt>
                <c:pt idx="20052">
                  <c:v>-107.771</c:v>
                </c:pt>
                <c:pt idx="20053">
                  <c:v>-107.76900000000001</c:v>
                </c:pt>
                <c:pt idx="20054">
                  <c:v>-107.767</c:v>
                </c:pt>
                <c:pt idx="20055">
                  <c:v>-107.765</c:v>
                </c:pt>
                <c:pt idx="20056">
                  <c:v>-107.76300000000001</c:v>
                </c:pt>
                <c:pt idx="20057">
                  <c:v>-107.761</c:v>
                </c:pt>
                <c:pt idx="20058">
                  <c:v>-107.759</c:v>
                </c:pt>
                <c:pt idx="20059">
                  <c:v>-107.75700000000001</c:v>
                </c:pt>
                <c:pt idx="20060">
                  <c:v>-107.755</c:v>
                </c:pt>
                <c:pt idx="20061">
                  <c:v>-107.753</c:v>
                </c:pt>
                <c:pt idx="20062">
                  <c:v>-107.751</c:v>
                </c:pt>
                <c:pt idx="20063">
                  <c:v>-107.749</c:v>
                </c:pt>
                <c:pt idx="20064">
                  <c:v>-107.747</c:v>
                </c:pt>
                <c:pt idx="20065">
                  <c:v>-107.745</c:v>
                </c:pt>
                <c:pt idx="20066">
                  <c:v>-107.74299999999999</c:v>
                </c:pt>
                <c:pt idx="20067">
                  <c:v>-107.741</c:v>
                </c:pt>
                <c:pt idx="20068">
                  <c:v>-107.739</c:v>
                </c:pt>
                <c:pt idx="20069">
                  <c:v>-107.73699999999999</c:v>
                </c:pt>
                <c:pt idx="20070">
                  <c:v>-107.735</c:v>
                </c:pt>
                <c:pt idx="20071">
                  <c:v>-107.733</c:v>
                </c:pt>
                <c:pt idx="20072">
                  <c:v>-107.73099999999999</c:v>
                </c:pt>
                <c:pt idx="20073">
                  <c:v>-107.729</c:v>
                </c:pt>
                <c:pt idx="20074">
                  <c:v>-107.727</c:v>
                </c:pt>
                <c:pt idx="20075">
                  <c:v>-107.72499999999999</c:v>
                </c:pt>
                <c:pt idx="20076">
                  <c:v>-107.723</c:v>
                </c:pt>
                <c:pt idx="20077">
                  <c:v>-107.721</c:v>
                </c:pt>
                <c:pt idx="20078">
                  <c:v>-107.71899999999999</c:v>
                </c:pt>
                <c:pt idx="20079">
                  <c:v>-107.717</c:v>
                </c:pt>
                <c:pt idx="20080">
                  <c:v>-107.715</c:v>
                </c:pt>
                <c:pt idx="20081">
                  <c:v>-107.71299999999999</c:v>
                </c:pt>
                <c:pt idx="20082">
                  <c:v>-107.711</c:v>
                </c:pt>
                <c:pt idx="20083">
                  <c:v>-107.709</c:v>
                </c:pt>
                <c:pt idx="20084">
                  <c:v>-107.70699999999999</c:v>
                </c:pt>
                <c:pt idx="20085">
                  <c:v>-107.705</c:v>
                </c:pt>
                <c:pt idx="20086">
                  <c:v>-107.703</c:v>
                </c:pt>
                <c:pt idx="20087">
                  <c:v>-107.70099999999999</c:v>
                </c:pt>
                <c:pt idx="20088">
                  <c:v>-107.699</c:v>
                </c:pt>
                <c:pt idx="20089">
                  <c:v>-107.697</c:v>
                </c:pt>
                <c:pt idx="20090">
                  <c:v>-107.69499999999999</c:v>
                </c:pt>
                <c:pt idx="20091">
                  <c:v>-107.693</c:v>
                </c:pt>
                <c:pt idx="20092">
                  <c:v>-107.691</c:v>
                </c:pt>
                <c:pt idx="20093">
                  <c:v>-107.68899999999999</c:v>
                </c:pt>
                <c:pt idx="20094">
                  <c:v>-107.687</c:v>
                </c:pt>
                <c:pt idx="20095">
                  <c:v>-107.685</c:v>
                </c:pt>
                <c:pt idx="20096">
                  <c:v>-107.68299999999999</c:v>
                </c:pt>
                <c:pt idx="20097">
                  <c:v>-107.681</c:v>
                </c:pt>
                <c:pt idx="20098">
                  <c:v>-107.679</c:v>
                </c:pt>
                <c:pt idx="20099">
                  <c:v>-107.67699999999999</c:v>
                </c:pt>
                <c:pt idx="20100">
                  <c:v>-107.675</c:v>
                </c:pt>
                <c:pt idx="20101">
                  <c:v>-107.673</c:v>
                </c:pt>
                <c:pt idx="20102">
                  <c:v>-107.67099999999999</c:v>
                </c:pt>
                <c:pt idx="20103">
                  <c:v>-107.669</c:v>
                </c:pt>
                <c:pt idx="20104">
                  <c:v>-107.667</c:v>
                </c:pt>
                <c:pt idx="20105">
                  <c:v>-107.66499999999999</c:v>
                </c:pt>
                <c:pt idx="20106">
                  <c:v>-107.663</c:v>
                </c:pt>
                <c:pt idx="20107">
                  <c:v>-107.661</c:v>
                </c:pt>
                <c:pt idx="20108">
                  <c:v>-107.65899999999999</c:v>
                </c:pt>
                <c:pt idx="20109">
                  <c:v>-107.657</c:v>
                </c:pt>
                <c:pt idx="20110">
                  <c:v>-107.655</c:v>
                </c:pt>
                <c:pt idx="20111">
                  <c:v>-107.65299999999999</c:v>
                </c:pt>
                <c:pt idx="20112">
                  <c:v>-107.65100000000001</c:v>
                </c:pt>
                <c:pt idx="20113">
                  <c:v>-107.649</c:v>
                </c:pt>
                <c:pt idx="20114">
                  <c:v>-107.64699999999999</c:v>
                </c:pt>
                <c:pt idx="20115">
                  <c:v>-107.64500000000001</c:v>
                </c:pt>
                <c:pt idx="20116">
                  <c:v>-107.643</c:v>
                </c:pt>
                <c:pt idx="20117">
                  <c:v>-107.64099999999999</c:v>
                </c:pt>
                <c:pt idx="20118">
                  <c:v>-107.63900000000001</c:v>
                </c:pt>
                <c:pt idx="20119">
                  <c:v>-107.637</c:v>
                </c:pt>
                <c:pt idx="20120">
                  <c:v>-107.63499999999999</c:v>
                </c:pt>
                <c:pt idx="20121">
                  <c:v>-107.63300000000001</c:v>
                </c:pt>
                <c:pt idx="20122">
                  <c:v>-107.631</c:v>
                </c:pt>
                <c:pt idx="20123">
                  <c:v>-107.62899999999999</c:v>
                </c:pt>
                <c:pt idx="20124">
                  <c:v>-107.62700000000001</c:v>
                </c:pt>
                <c:pt idx="20125">
                  <c:v>-107.625</c:v>
                </c:pt>
                <c:pt idx="20126">
                  <c:v>-107.62299999999999</c:v>
                </c:pt>
                <c:pt idx="20127">
                  <c:v>-107.62100000000001</c:v>
                </c:pt>
                <c:pt idx="20128">
                  <c:v>-107.619</c:v>
                </c:pt>
                <c:pt idx="20129">
                  <c:v>-107.61699999999999</c:v>
                </c:pt>
                <c:pt idx="20130">
                  <c:v>-107.61500000000001</c:v>
                </c:pt>
                <c:pt idx="20131">
                  <c:v>-107.613</c:v>
                </c:pt>
                <c:pt idx="20132">
                  <c:v>-107.61099999999999</c:v>
                </c:pt>
                <c:pt idx="20133">
                  <c:v>-107.60900000000001</c:v>
                </c:pt>
                <c:pt idx="20134">
                  <c:v>-107.607</c:v>
                </c:pt>
                <c:pt idx="20135">
                  <c:v>-107.60499999999999</c:v>
                </c:pt>
                <c:pt idx="20136">
                  <c:v>-107.60300000000001</c:v>
                </c:pt>
                <c:pt idx="20137">
                  <c:v>-107.601</c:v>
                </c:pt>
                <c:pt idx="20138">
                  <c:v>-107.59899999999999</c:v>
                </c:pt>
                <c:pt idx="20139">
                  <c:v>-107.59700000000001</c:v>
                </c:pt>
                <c:pt idx="20140">
                  <c:v>-107.595</c:v>
                </c:pt>
                <c:pt idx="20141">
                  <c:v>-107.593</c:v>
                </c:pt>
                <c:pt idx="20142">
                  <c:v>-107.59100000000001</c:v>
                </c:pt>
                <c:pt idx="20143">
                  <c:v>-107.589</c:v>
                </c:pt>
                <c:pt idx="20144">
                  <c:v>-107.587</c:v>
                </c:pt>
                <c:pt idx="20145">
                  <c:v>-107.58500000000001</c:v>
                </c:pt>
                <c:pt idx="20146">
                  <c:v>-107.583</c:v>
                </c:pt>
                <c:pt idx="20147">
                  <c:v>-107.581</c:v>
                </c:pt>
                <c:pt idx="20148">
                  <c:v>-107.57900000000001</c:v>
                </c:pt>
                <c:pt idx="20149">
                  <c:v>-107.577</c:v>
                </c:pt>
                <c:pt idx="20150">
                  <c:v>-107.575</c:v>
                </c:pt>
                <c:pt idx="20151">
                  <c:v>-107.57300000000001</c:v>
                </c:pt>
                <c:pt idx="20152">
                  <c:v>-107.571</c:v>
                </c:pt>
                <c:pt idx="20153">
                  <c:v>-107.569</c:v>
                </c:pt>
                <c:pt idx="20154">
                  <c:v>-107.56700000000001</c:v>
                </c:pt>
                <c:pt idx="20155">
                  <c:v>-107.565</c:v>
                </c:pt>
                <c:pt idx="20156">
                  <c:v>-107.563</c:v>
                </c:pt>
                <c:pt idx="20157">
                  <c:v>-107.56100000000001</c:v>
                </c:pt>
                <c:pt idx="20158">
                  <c:v>-107.559</c:v>
                </c:pt>
                <c:pt idx="20159">
                  <c:v>-107.557</c:v>
                </c:pt>
                <c:pt idx="20160">
                  <c:v>-107.55500000000001</c:v>
                </c:pt>
                <c:pt idx="20161">
                  <c:v>-107.553</c:v>
                </c:pt>
                <c:pt idx="20162">
                  <c:v>-107.551</c:v>
                </c:pt>
                <c:pt idx="20163">
                  <c:v>-107.54900000000001</c:v>
                </c:pt>
                <c:pt idx="20164">
                  <c:v>-107.547</c:v>
                </c:pt>
                <c:pt idx="20165">
                  <c:v>-107.545</c:v>
                </c:pt>
                <c:pt idx="20166">
                  <c:v>-107.54300000000001</c:v>
                </c:pt>
                <c:pt idx="20167">
                  <c:v>-107.541</c:v>
                </c:pt>
                <c:pt idx="20168">
                  <c:v>-107.539</c:v>
                </c:pt>
                <c:pt idx="20169">
                  <c:v>-107.53700000000001</c:v>
                </c:pt>
                <c:pt idx="20170">
                  <c:v>-107.535</c:v>
                </c:pt>
                <c:pt idx="20171">
                  <c:v>-107.533</c:v>
                </c:pt>
                <c:pt idx="20172">
                  <c:v>-107.53100000000001</c:v>
                </c:pt>
                <c:pt idx="20173">
                  <c:v>-107.529</c:v>
                </c:pt>
                <c:pt idx="20174">
                  <c:v>-107.527</c:v>
                </c:pt>
                <c:pt idx="20175">
                  <c:v>-107.52500000000001</c:v>
                </c:pt>
                <c:pt idx="20176">
                  <c:v>-107.523</c:v>
                </c:pt>
                <c:pt idx="20177">
                  <c:v>-107.521</c:v>
                </c:pt>
                <c:pt idx="20178">
                  <c:v>-107.51900000000001</c:v>
                </c:pt>
                <c:pt idx="20179">
                  <c:v>-107.517</c:v>
                </c:pt>
                <c:pt idx="20180">
                  <c:v>-107.515</c:v>
                </c:pt>
                <c:pt idx="20181">
                  <c:v>-107.51300000000001</c:v>
                </c:pt>
                <c:pt idx="20182">
                  <c:v>-107.511</c:v>
                </c:pt>
                <c:pt idx="20183">
                  <c:v>-107.509</c:v>
                </c:pt>
                <c:pt idx="20184">
                  <c:v>-107.50700000000001</c:v>
                </c:pt>
                <c:pt idx="20185">
                  <c:v>-107.505</c:v>
                </c:pt>
                <c:pt idx="20186">
                  <c:v>-107.503</c:v>
                </c:pt>
                <c:pt idx="20187">
                  <c:v>-107.501</c:v>
                </c:pt>
                <c:pt idx="20188">
                  <c:v>-107.499</c:v>
                </c:pt>
                <c:pt idx="20189">
                  <c:v>-107.497</c:v>
                </c:pt>
                <c:pt idx="20190">
                  <c:v>-107.495</c:v>
                </c:pt>
                <c:pt idx="20191">
                  <c:v>-107.49299999999999</c:v>
                </c:pt>
                <c:pt idx="20192">
                  <c:v>-107.491</c:v>
                </c:pt>
                <c:pt idx="20193">
                  <c:v>-107.489</c:v>
                </c:pt>
                <c:pt idx="20194">
                  <c:v>-107.48699999999999</c:v>
                </c:pt>
                <c:pt idx="20195">
                  <c:v>-107.485</c:v>
                </c:pt>
                <c:pt idx="20196">
                  <c:v>-107.483</c:v>
                </c:pt>
                <c:pt idx="20197">
                  <c:v>-107.48099999999999</c:v>
                </c:pt>
                <c:pt idx="20198">
                  <c:v>-107.479</c:v>
                </c:pt>
                <c:pt idx="20199">
                  <c:v>-107.477</c:v>
                </c:pt>
                <c:pt idx="20200">
                  <c:v>-107.47499999999999</c:v>
                </c:pt>
                <c:pt idx="20201">
                  <c:v>-107.473</c:v>
                </c:pt>
                <c:pt idx="20202">
                  <c:v>-107.471</c:v>
                </c:pt>
                <c:pt idx="20203">
                  <c:v>-107.46899999999999</c:v>
                </c:pt>
                <c:pt idx="20204">
                  <c:v>-107.467</c:v>
                </c:pt>
                <c:pt idx="20205">
                  <c:v>-107.465</c:v>
                </c:pt>
                <c:pt idx="20206">
                  <c:v>-107.46299999999999</c:v>
                </c:pt>
                <c:pt idx="20207">
                  <c:v>-107.461</c:v>
                </c:pt>
                <c:pt idx="20208">
                  <c:v>-107.459</c:v>
                </c:pt>
                <c:pt idx="20209">
                  <c:v>-107.45699999999999</c:v>
                </c:pt>
                <c:pt idx="20210">
                  <c:v>-107.455</c:v>
                </c:pt>
                <c:pt idx="20211">
                  <c:v>-107.453</c:v>
                </c:pt>
                <c:pt idx="20212">
                  <c:v>-107.45099999999999</c:v>
                </c:pt>
                <c:pt idx="20213">
                  <c:v>-107.449</c:v>
                </c:pt>
                <c:pt idx="20214">
                  <c:v>-107.447</c:v>
                </c:pt>
                <c:pt idx="20215">
                  <c:v>-107.44499999999999</c:v>
                </c:pt>
                <c:pt idx="20216">
                  <c:v>-107.443</c:v>
                </c:pt>
                <c:pt idx="20217">
                  <c:v>-107.441</c:v>
                </c:pt>
                <c:pt idx="20218">
                  <c:v>-107.43899999999999</c:v>
                </c:pt>
                <c:pt idx="20219">
                  <c:v>-107.437</c:v>
                </c:pt>
                <c:pt idx="20220">
                  <c:v>-107.435</c:v>
                </c:pt>
                <c:pt idx="20221">
                  <c:v>-107.43299999999999</c:v>
                </c:pt>
                <c:pt idx="20222">
                  <c:v>-107.431</c:v>
                </c:pt>
                <c:pt idx="20223">
                  <c:v>-107.429</c:v>
                </c:pt>
                <c:pt idx="20224">
                  <c:v>-107.42699999999999</c:v>
                </c:pt>
                <c:pt idx="20225">
                  <c:v>-107.425</c:v>
                </c:pt>
                <c:pt idx="20226">
                  <c:v>-107.423</c:v>
                </c:pt>
                <c:pt idx="20227">
                  <c:v>-107.42099999999999</c:v>
                </c:pt>
                <c:pt idx="20228">
                  <c:v>-107.419</c:v>
                </c:pt>
                <c:pt idx="20229">
                  <c:v>-107.417</c:v>
                </c:pt>
                <c:pt idx="20230">
                  <c:v>-107.41499999999999</c:v>
                </c:pt>
                <c:pt idx="20231">
                  <c:v>-107.413</c:v>
                </c:pt>
                <c:pt idx="20232">
                  <c:v>-107.411</c:v>
                </c:pt>
                <c:pt idx="20233">
                  <c:v>-107.40899999999999</c:v>
                </c:pt>
                <c:pt idx="20234">
                  <c:v>-107.407</c:v>
                </c:pt>
                <c:pt idx="20235">
                  <c:v>-107.405</c:v>
                </c:pt>
                <c:pt idx="20236">
                  <c:v>-107.40299999999999</c:v>
                </c:pt>
                <c:pt idx="20237">
                  <c:v>-107.40100000000001</c:v>
                </c:pt>
                <c:pt idx="20238">
                  <c:v>-107.399</c:v>
                </c:pt>
                <c:pt idx="20239">
                  <c:v>-107.39699999999999</c:v>
                </c:pt>
                <c:pt idx="20240">
                  <c:v>-107.39500000000001</c:v>
                </c:pt>
                <c:pt idx="20241">
                  <c:v>-107.393</c:v>
                </c:pt>
                <c:pt idx="20242">
                  <c:v>-107.39099999999999</c:v>
                </c:pt>
                <c:pt idx="20243">
                  <c:v>-107.38900000000001</c:v>
                </c:pt>
                <c:pt idx="20244">
                  <c:v>-107.387</c:v>
                </c:pt>
                <c:pt idx="20245">
                  <c:v>-107.38499999999999</c:v>
                </c:pt>
                <c:pt idx="20246">
                  <c:v>-107.38300000000001</c:v>
                </c:pt>
                <c:pt idx="20247">
                  <c:v>-107.381</c:v>
                </c:pt>
                <c:pt idx="20248">
                  <c:v>-107.37899999999999</c:v>
                </c:pt>
                <c:pt idx="20249">
                  <c:v>-107.37700000000001</c:v>
                </c:pt>
                <c:pt idx="20250">
                  <c:v>-107.375</c:v>
                </c:pt>
                <c:pt idx="20251">
                  <c:v>-107.37299999999999</c:v>
                </c:pt>
                <c:pt idx="20252">
                  <c:v>-107.37100000000001</c:v>
                </c:pt>
                <c:pt idx="20253">
                  <c:v>-107.369</c:v>
                </c:pt>
                <c:pt idx="20254">
                  <c:v>-107.36699999999999</c:v>
                </c:pt>
                <c:pt idx="20255">
                  <c:v>-107.36500000000001</c:v>
                </c:pt>
                <c:pt idx="20256">
                  <c:v>-107.363</c:v>
                </c:pt>
                <c:pt idx="20257">
                  <c:v>-107.36099999999999</c:v>
                </c:pt>
                <c:pt idx="20258">
                  <c:v>-107.35900000000001</c:v>
                </c:pt>
                <c:pt idx="20259">
                  <c:v>-107.357</c:v>
                </c:pt>
                <c:pt idx="20260">
                  <c:v>-107.35499999999999</c:v>
                </c:pt>
                <c:pt idx="20261">
                  <c:v>-107.35300000000001</c:v>
                </c:pt>
                <c:pt idx="20262">
                  <c:v>-107.351</c:v>
                </c:pt>
                <c:pt idx="20263">
                  <c:v>-107.34899999999999</c:v>
                </c:pt>
                <c:pt idx="20264">
                  <c:v>-107.34700000000001</c:v>
                </c:pt>
                <c:pt idx="20265">
                  <c:v>-107.345</c:v>
                </c:pt>
                <c:pt idx="20266">
                  <c:v>-107.343</c:v>
                </c:pt>
                <c:pt idx="20267">
                  <c:v>-107.34100000000001</c:v>
                </c:pt>
                <c:pt idx="20268">
                  <c:v>-107.339</c:v>
                </c:pt>
                <c:pt idx="20269">
                  <c:v>-107.337</c:v>
                </c:pt>
                <c:pt idx="20270">
                  <c:v>-107.33500000000001</c:v>
                </c:pt>
                <c:pt idx="20271">
                  <c:v>-107.333</c:v>
                </c:pt>
                <c:pt idx="20272">
                  <c:v>-107.331</c:v>
                </c:pt>
                <c:pt idx="20273">
                  <c:v>-107.32900000000001</c:v>
                </c:pt>
                <c:pt idx="20274">
                  <c:v>-107.327</c:v>
                </c:pt>
                <c:pt idx="20275">
                  <c:v>-107.325</c:v>
                </c:pt>
                <c:pt idx="20276">
                  <c:v>-107.32300000000001</c:v>
                </c:pt>
                <c:pt idx="20277">
                  <c:v>-107.321</c:v>
                </c:pt>
                <c:pt idx="20278">
                  <c:v>-107.319</c:v>
                </c:pt>
                <c:pt idx="20279">
                  <c:v>-107.31700000000001</c:v>
                </c:pt>
                <c:pt idx="20280">
                  <c:v>-107.315</c:v>
                </c:pt>
                <c:pt idx="20281">
                  <c:v>-107.313</c:v>
                </c:pt>
                <c:pt idx="20282">
                  <c:v>-107.31100000000001</c:v>
                </c:pt>
                <c:pt idx="20283">
                  <c:v>-107.309</c:v>
                </c:pt>
                <c:pt idx="20284">
                  <c:v>-107.307</c:v>
                </c:pt>
                <c:pt idx="20285">
                  <c:v>-107.30500000000001</c:v>
                </c:pt>
                <c:pt idx="20286">
                  <c:v>-107.303</c:v>
                </c:pt>
                <c:pt idx="20287">
                  <c:v>-107.301</c:v>
                </c:pt>
                <c:pt idx="20288">
                  <c:v>-107.29900000000001</c:v>
                </c:pt>
                <c:pt idx="20289">
                  <c:v>-107.297</c:v>
                </c:pt>
                <c:pt idx="20290">
                  <c:v>-107.295</c:v>
                </c:pt>
                <c:pt idx="20291">
                  <c:v>-107.29300000000001</c:v>
                </c:pt>
                <c:pt idx="20292">
                  <c:v>-107.291</c:v>
                </c:pt>
                <c:pt idx="20293">
                  <c:v>-107.289</c:v>
                </c:pt>
                <c:pt idx="20294">
                  <c:v>-107.28700000000001</c:v>
                </c:pt>
                <c:pt idx="20295">
                  <c:v>-107.285</c:v>
                </c:pt>
                <c:pt idx="20296">
                  <c:v>-107.283</c:v>
                </c:pt>
                <c:pt idx="20297">
                  <c:v>-107.28100000000001</c:v>
                </c:pt>
                <c:pt idx="20298">
                  <c:v>-107.279</c:v>
                </c:pt>
                <c:pt idx="20299">
                  <c:v>-107.277</c:v>
                </c:pt>
                <c:pt idx="20300">
                  <c:v>-107.27500000000001</c:v>
                </c:pt>
                <c:pt idx="20301">
                  <c:v>-107.273</c:v>
                </c:pt>
                <c:pt idx="20302">
                  <c:v>-107.271</c:v>
                </c:pt>
                <c:pt idx="20303">
                  <c:v>-107.26900000000001</c:v>
                </c:pt>
                <c:pt idx="20304">
                  <c:v>-107.267</c:v>
                </c:pt>
                <c:pt idx="20305">
                  <c:v>-107.265</c:v>
                </c:pt>
                <c:pt idx="20306">
                  <c:v>-107.26300000000001</c:v>
                </c:pt>
                <c:pt idx="20307">
                  <c:v>-107.261</c:v>
                </c:pt>
                <c:pt idx="20308">
                  <c:v>-107.259</c:v>
                </c:pt>
                <c:pt idx="20309">
                  <c:v>-107.25700000000001</c:v>
                </c:pt>
                <c:pt idx="20310">
                  <c:v>-107.255</c:v>
                </c:pt>
                <c:pt idx="20311">
                  <c:v>-107.253</c:v>
                </c:pt>
                <c:pt idx="20312">
                  <c:v>-107.251</c:v>
                </c:pt>
                <c:pt idx="20313">
                  <c:v>-107.249</c:v>
                </c:pt>
                <c:pt idx="20314">
                  <c:v>-107.247</c:v>
                </c:pt>
                <c:pt idx="20315">
                  <c:v>-107.245</c:v>
                </c:pt>
                <c:pt idx="20316">
                  <c:v>-107.24299999999999</c:v>
                </c:pt>
                <c:pt idx="20317">
                  <c:v>-107.241</c:v>
                </c:pt>
                <c:pt idx="20318">
                  <c:v>-107.239</c:v>
                </c:pt>
                <c:pt idx="20319">
                  <c:v>-107.23699999999999</c:v>
                </c:pt>
                <c:pt idx="20320">
                  <c:v>-107.235</c:v>
                </c:pt>
                <c:pt idx="20321">
                  <c:v>-107.233</c:v>
                </c:pt>
                <c:pt idx="20322">
                  <c:v>-107.23099999999999</c:v>
                </c:pt>
                <c:pt idx="20323">
                  <c:v>-107.229</c:v>
                </c:pt>
                <c:pt idx="20324">
                  <c:v>-107.227</c:v>
                </c:pt>
                <c:pt idx="20325">
                  <c:v>-107.22499999999999</c:v>
                </c:pt>
                <c:pt idx="20326">
                  <c:v>-107.223</c:v>
                </c:pt>
                <c:pt idx="20327">
                  <c:v>-107.221</c:v>
                </c:pt>
                <c:pt idx="20328">
                  <c:v>-107.21899999999999</c:v>
                </c:pt>
                <c:pt idx="20329">
                  <c:v>-107.217</c:v>
                </c:pt>
                <c:pt idx="20330">
                  <c:v>-107.215</c:v>
                </c:pt>
                <c:pt idx="20331">
                  <c:v>-107.21299999999999</c:v>
                </c:pt>
                <c:pt idx="20332">
                  <c:v>-107.211</c:v>
                </c:pt>
                <c:pt idx="20333">
                  <c:v>-107.209</c:v>
                </c:pt>
                <c:pt idx="20334">
                  <c:v>-107.20699999999999</c:v>
                </c:pt>
                <c:pt idx="20335">
                  <c:v>-107.205</c:v>
                </c:pt>
                <c:pt idx="20336">
                  <c:v>-107.203</c:v>
                </c:pt>
                <c:pt idx="20337">
                  <c:v>-107.20099999999999</c:v>
                </c:pt>
                <c:pt idx="20338">
                  <c:v>-107.199</c:v>
                </c:pt>
                <c:pt idx="20339">
                  <c:v>-107.197</c:v>
                </c:pt>
                <c:pt idx="20340">
                  <c:v>-107.19499999999999</c:v>
                </c:pt>
                <c:pt idx="20341">
                  <c:v>-107.193</c:v>
                </c:pt>
                <c:pt idx="20342">
                  <c:v>-107.191</c:v>
                </c:pt>
                <c:pt idx="20343">
                  <c:v>-107.18899999999999</c:v>
                </c:pt>
                <c:pt idx="20344">
                  <c:v>-107.187</c:v>
                </c:pt>
                <c:pt idx="20345">
                  <c:v>-107.185</c:v>
                </c:pt>
                <c:pt idx="20346">
                  <c:v>-107.18299999999999</c:v>
                </c:pt>
                <c:pt idx="20347">
                  <c:v>-107.181</c:v>
                </c:pt>
                <c:pt idx="20348">
                  <c:v>-107.179</c:v>
                </c:pt>
                <c:pt idx="20349">
                  <c:v>-107.17699999999999</c:v>
                </c:pt>
                <c:pt idx="20350">
                  <c:v>-107.175</c:v>
                </c:pt>
                <c:pt idx="20351">
                  <c:v>-107.173</c:v>
                </c:pt>
                <c:pt idx="20352">
                  <c:v>-107.17099999999999</c:v>
                </c:pt>
                <c:pt idx="20353">
                  <c:v>-107.169</c:v>
                </c:pt>
                <c:pt idx="20354">
                  <c:v>-107.167</c:v>
                </c:pt>
                <c:pt idx="20355">
                  <c:v>-107.16499999999999</c:v>
                </c:pt>
                <c:pt idx="20356">
                  <c:v>-107.163</c:v>
                </c:pt>
                <c:pt idx="20357">
                  <c:v>-107.161</c:v>
                </c:pt>
                <c:pt idx="20358">
                  <c:v>-107.15899999999999</c:v>
                </c:pt>
                <c:pt idx="20359">
                  <c:v>-107.157</c:v>
                </c:pt>
                <c:pt idx="20360">
                  <c:v>-107.155</c:v>
                </c:pt>
                <c:pt idx="20361">
                  <c:v>-107.15299999999999</c:v>
                </c:pt>
                <c:pt idx="20362">
                  <c:v>-107.15100000000001</c:v>
                </c:pt>
                <c:pt idx="20363">
                  <c:v>-107.149</c:v>
                </c:pt>
                <c:pt idx="20364">
                  <c:v>-107.14699999999999</c:v>
                </c:pt>
                <c:pt idx="20365">
                  <c:v>-107.14500000000001</c:v>
                </c:pt>
                <c:pt idx="20366">
                  <c:v>-107.143</c:v>
                </c:pt>
                <c:pt idx="20367">
                  <c:v>-107.14099999999999</c:v>
                </c:pt>
                <c:pt idx="20368">
                  <c:v>-107.13900000000001</c:v>
                </c:pt>
                <c:pt idx="20369">
                  <c:v>-107.137</c:v>
                </c:pt>
                <c:pt idx="20370">
                  <c:v>-107.13499999999999</c:v>
                </c:pt>
                <c:pt idx="20371">
                  <c:v>-107.13300000000001</c:v>
                </c:pt>
                <c:pt idx="20372">
                  <c:v>-107.131</c:v>
                </c:pt>
                <c:pt idx="20373">
                  <c:v>-107.12899999999999</c:v>
                </c:pt>
                <c:pt idx="20374">
                  <c:v>-107.12700000000001</c:v>
                </c:pt>
                <c:pt idx="20375">
                  <c:v>-107.125</c:v>
                </c:pt>
                <c:pt idx="20376">
                  <c:v>-107.12299999999999</c:v>
                </c:pt>
                <c:pt idx="20377">
                  <c:v>-107.12100000000001</c:v>
                </c:pt>
                <c:pt idx="20378">
                  <c:v>-107.119</c:v>
                </c:pt>
                <c:pt idx="20379">
                  <c:v>-107.11699999999999</c:v>
                </c:pt>
                <c:pt idx="20380">
                  <c:v>-107.11500000000001</c:v>
                </c:pt>
                <c:pt idx="20381">
                  <c:v>-107.113</c:v>
                </c:pt>
                <c:pt idx="20382">
                  <c:v>-107.11099999999999</c:v>
                </c:pt>
                <c:pt idx="20383">
                  <c:v>-107.10900000000001</c:v>
                </c:pt>
                <c:pt idx="20384">
                  <c:v>-107.107</c:v>
                </c:pt>
                <c:pt idx="20385">
                  <c:v>-107.10499999999999</c:v>
                </c:pt>
                <c:pt idx="20386">
                  <c:v>-107.10300000000001</c:v>
                </c:pt>
                <c:pt idx="20387">
                  <c:v>-107.101</c:v>
                </c:pt>
                <c:pt idx="20388">
                  <c:v>-107.09899999999999</c:v>
                </c:pt>
                <c:pt idx="20389">
                  <c:v>-107.09700000000001</c:v>
                </c:pt>
                <c:pt idx="20390">
                  <c:v>-107.095</c:v>
                </c:pt>
                <c:pt idx="20391">
                  <c:v>-107.093</c:v>
                </c:pt>
                <c:pt idx="20392">
                  <c:v>-107.09100000000001</c:v>
                </c:pt>
                <c:pt idx="20393">
                  <c:v>-107.089</c:v>
                </c:pt>
                <c:pt idx="20394">
                  <c:v>-107.087</c:v>
                </c:pt>
                <c:pt idx="20395">
                  <c:v>-107.08500000000001</c:v>
                </c:pt>
                <c:pt idx="20396">
                  <c:v>-107.083</c:v>
                </c:pt>
                <c:pt idx="20397">
                  <c:v>-107.081</c:v>
                </c:pt>
                <c:pt idx="20398">
                  <c:v>-107.07900000000001</c:v>
                </c:pt>
                <c:pt idx="20399">
                  <c:v>-107.077</c:v>
                </c:pt>
                <c:pt idx="20400">
                  <c:v>-107.075</c:v>
                </c:pt>
                <c:pt idx="20401">
                  <c:v>-107.07300000000001</c:v>
                </c:pt>
                <c:pt idx="20402">
                  <c:v>-107.071</c:v>
                </c:pt>
                <c:pt idx="20403">
                  <c:v>-107.069</c:v>
                </c:pt>
                <c:pt idx="20404">
                  <c:v>-107.06700000000001</c:v>
                </c:pt>
                <c:pt idx="20405">
                  <c:v>-107.065</c:v>
                </c:pt>
                <c:pt idx="20406">
                  <c:v>-107.063</c:v>
                </c:pt>
                <c:pt idx="20407">
                  <c:v>-107.06100000000001</c:v>
                </c:pt>
                <c:pt idx="20408">
                  <c:v>-107.059</c:v>
                </c:pt>
                <c:pt idx="20409">
                  <c:v>-107.057</c:v>
                </c:pt>
                <c:pt idx="20410">
                  <c:v>-107.05500000000001</c:v>
                </c:pt>
                <c:pt idx="20411">
                  <c:v>-107.053</c:v>
                </c:pt>
                <c:pt idx="20412">
                  <c:v>-107.051</c:v>
                </c:pt>
                <c:pt idx="20413">
                  <c:v>-107.04900000000001</c:v>
                </c:pt>
                <c:pt idx="20414">
                  <c:v>-107.047</c:v>
                </c:pt>
                <c:pt idx="20415">
                  <c:v>-107.045</c:v>
                </c:pt>
                <c:pt idx="20416">
                  <c:v>-107.04300000000001</c:v>
                </c:pt>
                <c:pt idx="20417">
                  <c:v>-107.041</c:v>
                </c:pt>
                <c:pt idx="20418">
                  <c:v>-107.039</c:v>
                </c:pt>
                <c:pt idx="20419">
                  <c:v>-107.03700000000001</c:v>
                </c:pt>
                <c:pt idx="20420">
                  <c:v>-107.035</c:v>
                </c:pt>
                <c:pt idx="20421">
                  <c:v>-107.033</c:v>
                </c:pt>
                <c:pt idx="20422">
                  <c:v>-107.03100000000001</c:v>
                </c:pt>
                <c:pt idx="20423">
                  <c:v>-107.029</c:v>
                </c:pt>
                <c:pt idx="20424">
                  <c:v>-107.027</c:v>
                </c:pt>
                <c:pt idx="20425">
                  <c:v>-107.02500000000001</c:v>
                </c:pt>
                <c:pt idx="20426">
                  <c:v>-107.023</c:v>
                </c:pt>
                <c:pt idx="20427">
                  <c:v>-107.021</c:v>
                </c:pt>
                <c:pt idx="20428">
                  <c:v>-107.01900000000001</c:v>
                </c:pt>
                <c:pt idx="20429">
                  <c:v>-107.017</c:v>
                </c:pt>
                <c:pt idx="20430">
                  <c:v>-107.015</c:v>
                </c:pt>
                <c:pt idx="20431">
                  <c:v>-107.01300000000001</c:v>
                </c:pt>
                <c:pt idx="20432">
                  <c:v>-107.011</c:v>
                </c:pt>
                <c:pt idx="20433">
                  <c:v>-107.009</c:v>
                </c:pt>
                <c:pt idx="20434">
                  <c:v>-107.00700000000001</c:v>
                </c:pt>
                <c:pt idx="20435">
                  <c:v>-107.005</c:v>
                </c:pt>
                <c:pt idx="20436">
                  <c:v>-107.003</c:v>
                </c:pt>
                <c:pt idx="20437">
                  <c:v>-107.001</c:v>
                </c:pt>
                <c:pt idx="20438">
                  <c:v>-106.999</c:v>
                </c:pt>
                <c:pt idx="20439">
                  <c:v>-106.997</c:v>
                </c:pt>
                <c:pt idx="20440">
                  <c:v>-106.995</c:v>
                </c:pt>
                <c:pt idx="20441">
                  <c:v>-106.99299999999999</c:v>
                </c:pt>
                <c:pt idx="20442">
                  <c:v>-106.991</c:v>
                </c:pt>
                <c:pt idx="20443">
                  <c:v>-106.989</c:v>
                </c:pt>
                <c:pt idx="20444">
                  <c:v>-106.98699999999999</c:v>
                </c:pt>
                <c:pt idx="20445">
                  <c:v>-106.985</c:v>
                </c:pt>
                <c:pt idx="20446">
                  <c:v>-106.983</c:v>
                </c:pt>
                <c:pt idx="20447">
                  <c:v>-106.98099999999999</c:v>
                </c:pt>
                <c:pt idx="20448">
                  <c:v>-106.979</c:v>
                </c:pt>
                <c:pt idx="20449">
                  <c:v>-106.977</c:v>
                </c:pt>
                <c:pt idx="20450">
                  <c:v>-106.97499999999999</c:v>
                </c:pt>
                <c:pt idx="20451">
                  <c:v>-106.973</c:v>
                </c:pt>
                <c:pt idx="20452">
                  <c:v>-106.971</c:v>
                </c:pt>
                <c:pt idx="20453">
                  <c:v>-106.96899999999999</c:v>
                </c:pt>
                <c:pt idx="20454">
                  <c:v>-106.967</c:v>
                </c:pt>
                <c:pt idx="20455">
                  <c:v>-106.965</c:v>
                </c:pt>
                <c:pt idx="20456">
                  <c:v>-106.96299999999999</c:v>
                </c:pt>
                <c:pt idx="20457">
                  <c:v>-106.961</c:v>
                </c:pt>
                <c:pt idx="20458">
                  <c:v>-106.959</c:v>
                </c:pt>
                <c:pt idx="20459">
                  <c:v>-106.95699999999999</c:v>
                </c:pt>
                <c:pt idx="20460">
                  <c:v>-106.955</c:v>
                </c:pt>
                <c:pt idx="20461">
                  <c:v>-106.953</c:v>
                </c:pt>
                <c:pt idx="20462">
                  <c:v>-106.95099999999999</c:v>
                </c:pt>
                <c:pt idx="20463">
                  <c:v>-106.949</c:v>
                </c:pt>
                <c:pt idx="20464">
                  <c:v>-106.947</c:v>
                </c:pt>
                <c:pt idx="20465">
                  <c:v>-106.94499999999999</c:v>
                </c:pt>
                <c:pt idx="20466">
                  <c:v>-106.943</c:v>
                </c:pt>
                <c:pt idx="20467">
                  <c:v>-106.941</c:v>
                </c:pt>
                <c:pt idx="20468">
                  <c:v>-106.93899999999999</c:v>
                </c:pt>
                <c:pt idx="20469">
                  <c:v>-106.937</c:v>
                </c:pt>
                <c:pt idx="20470">
                  <c:v>-106.935</c:v>
                </c:pt>
                <c:pt idx="20471">
                  <c:v>-106.93299999999999</c:v>
                </c:pt>
                <c:pt idx="20472">
                  <c:v>-106.931</c:v>
                </c:pt>
                <c:pt idx="20473">
                  <c:v>-106.929</c:v>
                </c:pt>
                <c:pt idx="20474">
                  <c:v>-106.92699999999999</c:v>
                </c:pt>
                <c:pt idx="20475">
                  <c:v>-106.925</c:v>
                </c:pt>
                <c:pt idx="20476">
                  <c:v>-106.923</c:v>
                </c:pt>
                <c:pt idx="20477">
                  <c:v>-106.92099999999999</c:v>
                </c:pt>
                <c:pt idx="20478">
                  <c:v>-106.919</c:v>
                </c:pt>
                <c:pt idx="20479">
                  <c:v>-106.917</c:v>
                </c:pt>
                <c:pt idx="20480">
                  <c:v>-106.91499999999999</c:v>
                </c:pt>
                <c:pt idx="20481">
                  <c:v>-106.913</c:v>
                </c:pt>
                <c:pt idx="20482">
                  <c:v>-106.911</c:v>
                </c:pt>
                <c:pt idx="20483">
                  <c:v>-106.90899999999999</c:v>
                </c:pt>
                <c:pt idx="20484">
                  <c:v>-106.907</c:v>
                </c:pt>
                <c:pt idx="20485">
                  <c:v>-106.905</c:v>
                </c:pt>
                <c:pt idx="20486">
                  <c:v>-106.90299999999999</c:v>
                </c:pt>
                <c:pt idx="20487">
                  <c:v>-106.90100000000001</c:v>
                </c:pt>
                <c:pt idx="20488">
                  <c:v>-106.899</c:v>
                </c:pt>
                <c:pt idx="20489">
                  <c:v>-106.89699999999999</c:v>
                </c:pt>
                <c:pt idx="20490">
                  <c:v>-106.89500000000001</c:v>
                </c:pt>
                <c:pt idx="20491">
                  <c:v>-106.893</c:v>
                </c:pt>
                <c:pt idx="20492">
                  <c:v>-106.89099999999999</c:v>
                </c:pt>
                <c:pt idx="20493">
                  <c:v>-106.88900000000001</c:v>
                </c:pt>
                <c:pt idx="20494">
                  <c:v>-106.887</c:v>
                </c:pt>
                <c:pt idx="20495">
                  <c:v>-106.88499999999999</c:v>
                </c:pt>
                <c:pt idx="20496">
                  <c:v>-106.88300000000001</c:v>
                </c:pt>
                <c:pt idx="20497">
                  <c:v>-106.881</c:v>
                </c:pt>
                <c:pt idx="20498">
                  <c:v>-106.87899999999999</c:v>
                </c:pt>
                <c:pt idx="20499">
                  <c:v>-106.87700000000001</c:v>
                </c:pt>
                <c:pt idx="20500">
                  <c:v>-106.875</c:v>
                </c:pt>
                <c:pt idx="20501">
                  <c:v>-106.87299999999999</c:v>
                </c:pt>
                <c:pt idx="20502">
                  <c:v>-106.87100000000001</c:v>
                </c:pt>
                <c:pt idx="20503">
                  <c:v>-106.869</c:v>
                </c:pt>
                <c:pt idx="20504">
                  <c:v>-106.86699999999999</c:v>
                </c:pt>
                <c:pt idx="20505">
                  <c:v>-106.86500000000001</c:v>
                </c:pt>
                <c:pt idx="20506">
                  <c:v>-106.863</c:v>
                </c:pt>
                <c:pt idx="20507">
                  <c:v>-106.86099999999999</c:v>
                </c:pt>
                <c:pt idx="20508">
                  <c:v>-106.85900000000001</c:v>
                </c:pt>
                <c:pt idx="20509">
                  <c:v>-106.857</c:v>
                </c:pt>
                <c:pt idx="20510">
                  <c:v>-106.85499999999999</c:v>
                </c:pt>
                <c:pt idx="20511">
                  <c:v>-106.85300000000001</c:v>
                </c:pt>
                <c:pt idx="20512">
                  <c:v>-106.851</c:v>
                </c:pt>
                <c:pt idx="20513">
                  <c:v>-106.84899999999999</c:v>
                </c:pt>
                <c:pt idx="20514">
                  <c:v>-106.84700000000001</c:v>
                </c:pt>
                <c:pt idx="20515">
                  <c:v>-106.845</c:v>
                </c:pt>
                <c:pt idx="20516">
                  <c:v>-106.843</c:v>
                </c:pt>
                <c:pt idx="20517">
                  <c:v>-106.84100000000001</c:v>
                </c:pt>
                <c:pt idx="20518">
                  <c:v>-106.839</c:v>
                </c:pt>
                <c:pt idx="20519">
                  <c:v>-106.837</c:v>
                </c:pt>
                <c:pt idx="20520">
                  <c:v>-106.83500000000001</c:v>
                </c:pt>
                <c:pt idx="20521">
                  <c:v>-106.833</c:v>
                </c:pt>
                <c:pt idx="20522">
                  <c:v>-106.831</c:v>
                </c:pt>
                <c:pt idx="20523">
                  <c:v>-106.82900000000001</c:v>
                </c:pt>
                <c:pt idx="20524">
                  <c:v>-106.827</c:v>
                </c:pt>
                <c:pt idx="20525">
                  <c:v>-106.825</c:v>
                </c:pt>
                <c:pt idx="20526">
                  <c:v>-106.82300000000001</c:v>
                </c:pt>
                <c:pt idx="20527">
                  <c:v>-106.821</c:v>
                </c:pt>
                <c:pt idx="20528">
                  <c:v>-106.819</c:v>
                </c:pt>
                <c:pt idx="20529">
                  <c:v>-106.81700000000001</c:v>
                </c:pt>
                <c:pt idx="20530">
                  <c:v>-106.815</c:v>
                </c:pt>
                <c:pt idx="20531">
                  <c:v>-106.813</c:v>
                </c:pt>
                <c:pt idx="20532">
                  <c:v>-106.81100000000001</c:v>
                </c:pt>
                <c:pt idx="20533">
                  <c:v>-106.809</c:v>
                </c:pt>
                <c:pt idx="20534">
                  <c:v>-106.807</c:v>
                </c:pt>
                <c:pt idx="20535">
                  <c:v>-106.80500000000001</c:v>
                </c:pt>
                <c:pt idx="20536">
                  <c:v>-106.803</c:v>
                </c:pt>
                <c:pt idx="20537">
                  <c:v>-106.801</c:v>
                </c:pt>
                <c:pt idx="20538">
                  <c:v>-106.79900000000001</c:v>
                </c:pt>
                <c:pt idx="20539">
                  <c:v>-106.797</c:v>
                </c:pt>
                <c:pt idx="20540">
                  <c:v>-106.795</c:v>
                </c:pt>
                <c:pt idx="20541">
                  <c:v>-106.79300000000001</c:v>
                </c:pt>
                <c:pt idx="20542">
                  <c:v>-106.791</c:v>
                </c:pt>
                <c:pt idx="20543">
                  <c:v>-106.789</c:v>
                </c:pt>
                <c:pt idx="20544">
                  <c:v>-106.78700000000001</c:v>
                </c:pt>
                <c:pt idx="20545">
                  <c:v>-106.785</c:v>
                </c:pt>
                <c:pt idx="20546">
                  <c:v>-106.783</c:v>
                </c:pt>
                <c:pt idx="20547">
                  <c:v>-106.78100000000001</c:v>
                </c:pt>
                <c:pt idx="20548">
                  <c:v>-106.779</c:v>
                </c:pt>
                <c:pt idx="20549">
                  <c:v>-106.777</c:v>
                </c:pt>
                <c:pt idx="20550">
                  <c:v>-106.77500000000001</c:v>
                </c:pt>
                <c:pt idx="20551">
                  <c:v>-106.773</c:v>
                </c:pt>
                <c:pt idx="20552">
                  <c:v>-106.771</c:v>
                </c:pt>
                <c:pt idx="20553">
                  <c:v>-106.76900000000001</c:v>
                </c:pt>
                <c:pt idx="20554">
                  <c:v>-106.767</c:v>
                </c:pt>
                <c:pt idx="20555">
                  <c:v>-106.765</c:v>
                </c:pt>
                <c:pt idx="20556">
                  <c:v>-106.76300000000001</c:v>
                </c:pt>
                <c:pt idx="20557">
                  <c:v>-106.761</c:v>
                </c:pt>
                <c:pt idx="20558">
                  <c:v>-106.759</c:v>
                </c:pt>
                <c:pt idx="20559">
                  <c:v>-106.75700000000001</c:v>
                </c:pt>
                <c:pt idx="20560">
                  <c:v>-106.755</c:v>
                </c:pt>
                <c:pt idx="20561">
                  <c:v>-106.753</c:v>
                </c:pt>
                <c:pt idx="20562">
                  <c:v>-106.751</c:v>
                </c:pt>
                <c:pt idx="20563">
                  <c:v>-106.749</c:v>
                </c:pt>
                <c:pt idx="20564">
                  <c:v>-106.747</c:v>
                </c:pt>
                <c:pt idx="20565">
                  <c:v>-106.745</c:v>
                </c:pt>
                <c:pt idx="20566">
                  <c:v>-106.74299999999999</c:v>
                </c:pt>
                <c:pt idx="20567">
                  <c:v>-106.741</c:v>
                </c:pt>
                <c:pt idx="20568">
                  <c:v>-106.739</c:v>
                </c:pt>
                <c:pt idx="20569">
                  <c:v>-106.73699999999999</c:v>
                </c:pt>
                <c:pt idx="20570">
                  <c:v>-106.735</c:v>
                </c:pt>
                <c:pt idx="20571">
                  <c:v>-106.733</c:v>
                </c:pt>
                <c:pt idx="20572">
                  <c:v>-106.73099999999999</c:v>
                </c:pt>
                <c:pt idx="20573">
                  <c:v>-106.729</c:v>
                </c:pt>
                <c:pt idx="20574">
                  <c:v>-106.727</c:v>
                </c:pt>
                <c:pt idx="20575">
                  <c:v>-106.72499999999999</c:v>
                </c:pt>
                <c:pt idx="20576">
                  <c:v>-106.723</c:v>
                </c:pt>
                <c:pt idx="20577">
                  <c:v>-106.721</c:v>
                </c:pt>
                <c:pt idx="20578">
                  <c:v>-106.71899999999999</c:v>
                </c:pt>
                <c:pt idx="20579">
                  <c:v>-106.717</c:v>
                </c:pt>
                <c:pt idx="20580">
                  <c:v>-106.715</c:v>
                </c:pt>
                <c:pt idx="20581">
                  <c:v>-106.71299999999999</c:v>
                </c:pt>
                <c:pt idx="20582">
                  <c:v>-106.711</c:v>
                </c:pt>
                <c:pt idx="20583">
                  <c:v>-106.709</c:v>
                </c:pt>
                <c:pt idx="20584">
                  <c:v>-106.70699999999999</c:v>
                </c:pt>
                <c:pt idx="20585">
                  <c:v>-106.705</c:v>
                </c:pt>
                <c:pt idx="20586">
                  <c:v>-106.703</c:v>
                </c:pt>
                <c:pt idx="20587">
                  <c:v>-106.70099999999999</c:v>
                </c:pt>
                <c:pt idx="20588">
                  <c:v>-106.699</c:v>
                </c:pt>
                <c:pt idx="20589">
                  <c:v>-106.697</c:v>
                </c:pt>
                <c:pt idx="20590">
                  <c:v>-106.69499999999999</c:v>
                </c:pt>
                <c:pt idx="20591">
                  <c:v>-106.693</c:v>
                </c:pt>
                <c:pt idx="20592">
                  <c:v>-106.691</c:v>
                </c:pt>
                <c:pt idx="20593">
                  <c:v>-106.68899999999999</c:v>
                </c:pt>
                <c:pt idx="20594">
                  <c:v>-106.687</c:v>
                </c:pt>
                <c:pt idx="20595">
                  <c:v>-106.685</c:v>
                </c:pt>
                <c:pt idx="20596">
                  <c:v>-106.68299999999999</c:v>
                </c:pt>
                <c:pt idx="20597">
                  <c:v>-106.681</c:v>
                </c:pt>
                <c:pt idx="20598">
                  <c:v>-106.679</c:v>
                </c:pt>
                <c:pt idx="20599">
                  <c:v>-106.67699999999999</c:v>
                </c:pt>
                <c:pt idx="20600">
                  <c:v>-106.675</c:v>
                </c:pt>
                <c:pt idx="20601">
                  <c:v>-106.673</c:v>
                </c:pt>
                <c:pt idx="20602">
                  <c:v>-106.67099999999999</c:v>
                </c:pt>
                <c:pt idx="20603">
                  <c:v>-106.669</c:v>
                </c:pt>
                <c:pt idx="20604">
                  <c:v>-106.667</c:v>
                </c:pt>
                <c:pt idx="20605">
                  <c:v>-106.66499999999999</c:v>
                </c:pt>
                <c:pt idx="20606">
                  <c:v>-106.663</c:v>
                </c:pt>
                <c:pt idx="20607">
                  <c:v>-106.661</c:v>
                </c:pt>
                <c:pt idx="20608">
                  <c:v>-106.65899999999999</c:v>
                </c:pt>
                <c:pt idx="20609">
                  <c:v>-106.657</c:v>
                </c:pt>
                <c:pt idx="20610">
                  <c:v>-106.655</c:v>
                </c:pt>
                <c:pt idx="20611">
                  <c:v>-106.65299999999999</c:v>
                </c:pt>
                <c:pt idx="20612">
                  <c:v>-106.65100000000001</c:v>
                </c:pt>
                <c:pt idx="20613">
                  <c:v>-106.649</c:v>
                </c:pt>
                <c:pt idx="20614">
                  <c:v>-106.64699999999999</c:v>
                </c:pt>
                <c:pt idx="20615">
                  <c:v>-106.64500000000001</c:v>
                </c:pt>
                <c:pt idx="20616">
                  <c:v>-106.643</c:v>
                </c:pt>
                <c:pt idx="20617">
                  <c:v>-106.64099999999999</c:v>
                </c:pt>
                <c:pt idx="20618">
                  <c:v>-106.63900000000001</c:v>
                </c:pt>
                <c:pt idx="20619">
                  <c:v>-106.637</c:v>
                </c:pt>
                <c:pt idx="20620">
                  <c:v>-106.63499999999999</c:v>
                </c:pt>
                <c:pt idx="20621">
                  <c:v>-106.63300000000001</c:v>
                </c:pt>
                <c:pt idx="20622">
                  <c:v>-106.631</c:v>
                </c:pt>
                <c:pt idx="20623">
                  <c:v>-106.62899999999999</c:v>
                </c:pt>
                <c:pt idx="20624">
                  <c:v>-106.62700000000001</c:v>
                </c:pt>
                <c:pt idx="20625">
                  <c:v>-106.625</c:v>
                </c:pt>
                <c:pt idx="20626">
                  <c:v>-106.62299999999999</c:v>
                </c:pt>
                <c:pt idx="20627">
                  <c:v>-106.62100000000001</c:v>
                </c:pt>
                <c:pt idx="20628">
                  <c:v>-106.619</c:v>
                </c:pt>
                <c:pt idx="20629">
                  <c:v>-106.61699999999999</c:v>
                </c:pt>
                <c:pt idx="20630">
                  <c:v>-106.61500000000001</c:v>
                </c:pt>
                <c:pt idx="20631">
                  <c:v>-106.613</c:v>
                </c:pt>
                <c:pt idx="20632">
                  <c:v>-106.61099999999999</c:v>
                </c:pt>
                <c:pt idx="20633">
                  <c:v>-106.60900000000001</c:v>
                </c:pt>
                <c:pt idx="20634">
                  <c:v>-106.607</c:v>
                </c:pt>
                <c:pt idx="20635">
                  <c:v>-106.60499999999999</c:v>
                </c:pt>
                <c:pt idx="20636">
                  <c:v>-106.60300000000001</c:v>
                </c:pt>
                <c:pt idx="20637">
                  <c:v>-106.601</c:v>
                </c:pt>
                <c:pt idx="20638">
                  <c:v>-106.59899999999999</c:v>
                </c:pt>
                <c:pt idx="20639">
                  <c:v>-106.59700000000001</c:v>
                </c:pt>
                <c:pt idx="20640">
                  <c:v>-106.595</c:v>
                </c:pt>
                <c:pt idx="20641">
                  <c:v>-106.593</c:v>
                </c:pt>
                <c:pt idx="20642">
                  <c:v>-106.59100000000001</c:v>
                </c:pt>
                <c:pt idx="20643">
                  <c:v>-106.589</c:v>
                </c:pt>
                <c:pt idx="20644">
                  <c:v>-106.587</c:v>
                </c:pt>
                <c:pt idx="20645">
                  <c:v>-106.58500000000001</c:v>
                </c:pt>
                <c:pt idx="20646">
                  <c:v>-106.583</c:v>
                </c:pt>
                <c:pt idx="20647">
                  <c:v>-106.581</c:v>
                </c:pt>
                <c:pt idx="20648">
                  <c:v>-106.57900000000001</c:v>
                </c:pt>
                <c:pt idx="20649">
                  <c:v>-106.577</c:v>
                </c:pt>
                <c:pt idx="20650">
                  <c:v>-106.575</c:v>
                </c:pt>
                <c:pt idx="20651">
                  <c:v>-106.57300000000001</c:v>
                </c:pt>
                <c:pt idx="20652">
                  <c:v>-106.571</c:v>
                </c:pt>
                <c:pt idx="20653">
                  <c:v>-106.569</c:v>
                </c:pt>
                <c:pt idx="20654">
                  <c:v>-106.56700000000001</c:v>
                </c:pt>
                <c:pt idx="20655">
                  <c:v>-106.565</c:v>
                </c:pt>
                <c:pt idx="20656">
                  <c:v>-106.563</c:v>
                </c:pt>
                <c:pt idx="20657">
                  <c:v>-106.56100000000001</c:v>
                </c:pt>
                <c:pt idx="20658">
                  <c:v>-106.559</c:v>
                </c:pt>
                <c:pt idx="20659">
                  <c:v>-106.557</c:v>
                </c:pt>
                <c:pt idx="20660">
                  <c:v>-106.55500000000001</c:v>
                </c:pt>
                <c:pt idx="20661">
                  <c:v>-106.553</c:v>
                </c:pt>
                <c:pt idx="20662">
                  <c:v>-106.551</c:v>
                </c:pt>
                <c:pt idx="20663">
                  <c:v>-106.54900000000001</c:v>
                </c:pt>
                <c:pt idx="20664">
                  <c:v>-106.547</c:v>
                </c:pt>
                <c:pt idx="20665">
                  <c:v>-106.545</c:v>
                </c:pt>
                <c:pt idx="20666">
                  <c:v>-106.54300000000001</c:v>
                </c:pt>
                <c:pt idx="20667">
                  <c:v>-106.541</c:v>
                </c:pt>
                <c:pt idx="20668">
                  <c:v>-106.539</c:v>
                </c:pt>
                <c:pt idx="20669">
                  <c:v>-106.53700000000001</c:v>
                </c:pt>
                <c:pt idx="20670">
                  <c:v>-106.535</c:v>
                </c:pt>
                <c:pt idx="20671">
                  <c:v>-106.533</c:v>
                </c:pt>
                <c:pt idx="20672">
                  <c:v>-106.53100000000001</c:v>
                </c:pt>
                <c:pt idx="20673">
                  <c:v>-106.529</c:v>
                </c:pt>
                <c:pt idx="20674">
                  <c:v>-106.527</c:v>
                </c:pt>
                <c:pt idx="20675">
                  <c:v>-106.52500000000001</c:v>
                </c:pt>
                <c:pt idx="20676">
                  <c:v>-106.523</c:v>
                </c:pt>
                <c:pt idx="20677">
                  <c:v>-106.521</c:v>
                </c:pt>
                <c:pt idx="20678">
                  <c:v>-106.51900000000001</c:v>
                </c:pt>
                <c:pt idx="20679">
                  <c:v>-106.517</c:v>
                </c:pt>
                <c:pt idx="20680">
                  <c:v>-106.515</c:v>
                </c:pt>
                <c:pt idx="20681">
                  <c:v>-106.51300000000001</c:v>
                </c:pt>
                <c:pt idx="20682">
                  <c:v>-106.511</c:v>
                </c:pt>
                <c:pt idx="20683">
                  <c:v>-106.509</c:v>
                </c:pt>
                <c:pt idx="20684">
                  <c:v>-106.50700000000001</c:v>
                </c:pt>
                <c:pt idx="20685">
                  <c:v>-106.505</c:v>
                </c:pt>
                <c:pt idx="20686">
                  <c:v>-106.503</c:v>
                </c:pt>
                <c:pt idx="20687">
                  <c:v>-106.501</c:v>
                </c:pt>
                <c:pt idx="20688">
                  <c:v>-106.499</c:v>
                </c:pt>
                <c:pt idx="20689">
                  <c:v>-106.497</c:v>
                </c:pt>
                <c:pt idx="20690">
                  <c:v>-106.495</c:v>
                </c:pt>
                <c:pt idx="20691">
                  <c:v>-106.49299999999999</c:v>
                </c:pt>
                <c:pt idx="20692">
                  <c:v>-106.491</c:v>
                </c:pt>
                <c:pt idx="20693">
                  <c:v>-106.489</c:v>
                </c:pt>
                <c:pt idx="20694">
                  <c:v>-106.48699999999999</c:v>
                </c:pt>
                <c:pt idx="20695">
                  <c:v>-106.485</c:v>
                </c:pt>
                <c:pt idx="20696">
                  <c:v>-106.483</c:v>
                </c:pt>
                <c:pt idx="20697">
                  <c:v>-106.48099999999999</c:v>
                </c:pt>
                <c:pt idx="20698">
                  <c:v>-106.479</c:v>
                </c:pt>
                <c:pt idx="20699">
                  <c:v>-106.477</c:v>
                </c:pt>
                <c:pt idx="20700">
                  <c:v>-106.47499999999999</c:v>
                </c:pt>
                <c:pt idx="20701">
                  <c:v>-106.473</c:v>
                </c:pt>
                <c:pt idx="20702">
                  <c:v>-106.471</c:v>
                </c:pt>
                <c:pt idx="20703">
                  <c:v>-106.46899999999999</c:v>
                </c:pt>
                <c:pt idx="20704">
                  <c:v>-106.467</c:v>
                </c:pt>
                <c:pt idx="20705">
                  <c:v>-106.465</c:v>
                </c:pt>
                <c:pt idx="20706">
                  <c:v>-106.46299999999999</c:v>
                </c:pt>
                <c:pt idx="20707">
                  <c:v>-106.461</c:v>
                </c:pt>
                <c:pt idx="20708">
                  <c:v>-106.459</c:v>
                </c:pt>
                <c:pt idx="20709">
                  <c:v>-106.45699999999999</c:v>
                </c:pt>
                <c:pt idx="20710">
                  <c:v>-106.455</c:v>
                </c:pt>
                <c:pt idx="20711">
                  <c:v>-106.453</c:v>
                </c:pt>
                <c:pt idx="20712">
                  <c:v>-106.45099999999999</c:v>
                </c:pt>
                <c:pt idx="20713">
                  <c:v>-106.449</c:v>
                </c:pt>
                <c:pt idx="20714">
                  <c:v>-106.447</c:v>
                </c:pt>
                <c:pt idx="20715">
                  <c:v>-106.44499999999999</c:v>
                </c:pt>
                <c:pt idx="20716">
                  <c:v>-106.443</c:v>
                </c:pt>
                <c:pt idx="20717">
                  <c:v>-106.441</c:v>
                </c:pt>
                <c:pt idx="20718">
                  <c:v>-106.43899999999999</c:v>
                </c:pt>
                <c:pt idx="20719">
                  <c:v>-106.437</c:v>
                </c:pt>
                <c:pt idx="20720">
                  <c:v>-106.435</c:v>
                </c:pt>
                <c:pt idx="20721">
                  <c:v>-106.43299999999999</c:v>
                </c:pt>
                <c:pt idx="20722">
                  <c:v>-106.431</c:v>
                </c:pt>
                <c:pt idx="20723">
                  <c:v>-106.429</c:v>
                </c:pt>
                <c:pt idx="20724">
                  <c:v>-106.42699999999999</c:v>
                </c:pt>
                <c:pt idx="20725">
                  <c:v>-106.425</c:v>
                </c:pt>
                <c:pt idx="20726">
                  <c:v>-106.423</c:v>
                </c:pt>
                <c:pt idx="20727">
                  <c:v>-106.42099999999999</c:v>
                </c:pt>
                <c:pt idx="20728">
                  <c:v>-106.419</c:v>
                </c:pt>
                <c:pt idx="20729">
                  <c:v>-106.417</c:v>
                </c:pt>
                <c:pt idx="20730">
                  <c:v>-106.41499999999999</c:v>
                </c:pt>
                <c:pt idx="20731">
                  <c:v>-106.413</c:v>
                </c:pt>
                <c:pt idx="20732">
                  <c:v>-106.411</c:v>
                </c:pt>
                <c:pt idx="20733">
                  <c:v>-106.40899999999999</c:v>
                </c:pt>
                <c:pt idx="20734">
                  <c:v>-106.407</c:v>
                </c:pt>
                <c:pt idx="20735">
                  <c:v>-106.405</c:v>
                </c:pt>
                <c:pt idx="20736">
                  <c:v>-106.40299999999999</c:v>
                </c:pt>
                <c:pt idx="20737">
                  <c:v>-106.40100000000001</c:v>
                </c:pt>
                <c:pt idx="20738">
                  <c:v>-106.399</c:v>
                </c:pt>
                <c:pt idx="20739">
                  <c:v>-106.39699999999999</c:v>
                </c:pt>
                <c:pt idx="20740">
                  <c:v>-106.39500000000001</c:v>
                </c:pt>
                <c:pt idx="20741">
                  <c:v>-106.393</c:v>
                </c:pt>
                <c:pt idx="20742">
                  <c:v>-106.39099999999999</c:v>
                </c:pt>
                <c:pt idx="20743">
                  <c:v>-106.38900000000001</c:v>
                </c:pt>
                <c:pt idx="20744">
                  <c:v>-106.387</c:v>
                </c:pt>
                <c:pt idx="20745">
                  <c:v>-106.38499999999999</c:v>
                </c:pt>
                <c:pt idx="20746">
                  <c:v>-106.38300000000001</c:v>
                </c:pt>
                <c:pt idx="20747">
                  <c:v>-106.381</c:v>
                </c:pt>
                <c:pt idx="20748">
                  <c:v>-106.37899999999999</c:v>
                </c:pt>
                <c:pt idx="20749">
                  <c:v>-106.37700000000001</c:v>
                </c:pt>
                <c:pt idx="20750">
                  <c:v>-106.375</c:v>
                </c:pt>
                <c:pt idx="20751">
                  <c:v>-106.37299999999999</c:v>
                </c:pt>
                <c:pt idx="20752">
                  <c:v>-106.37100000000001</c:v>
                </c:pt>
                <c:pt idx="20753">
                  <c:v>-106.369</c:v>
                </c:pt>
                <c:pt idx="20754">
                  <c:v>-106.36699999999999</c:v>
                </c:pt>
                <c:pt idx="20755">
                  <c:v>-106.36500000000001</c:v>
                </c:pt>
                <c:pt idx="20756">
                  <c:v>-106.363</c:v>
                </c:pt>
                <c:pt idx="20757">
                  <c:v>-106.36099999999999</c:v>
                </c:pt>
                <c:pt idx="20758">
                  <c:v>-106.35900000000001</c:v>
                </c:pt>
                <c:pt idx="20759">
                  <c:v>-106.357</c:v>
                </c:pt>
                <c:pt idx="20760">
                  <c:v>-106.35499999999999</c:v>
                </c:pt>
                <c:pt idx="20761">
                  <c:v>-106.35300000000001</c:v>
                </c:pt>
                <c:pt idx="20762">
                  <c:v>-106.351</c:v>
                </c:pt>
                <c:pt idx="20763">
                  <c:v>-106.34899999999999</c:v>
                </c:pt>
                <c:pt idx="20764">
                  <c:v>-106.34700000000001</c:v>
                </c:pt>
                <c:pt idx="20765">
                  <c:v>-106.345</c:v>
                </c:pt>
                <c:pt idx="20766">
                  <c:v>-106.343</c:v>
                </c:pt>
                <c:pt idx="20767">
                  <c:v>-106.34100000000001</c:v>
                </c:pt>
                <c:pt idx="20768">
                  <c:v>-106.339</c:v>
                </c:pt>
                <c:pt idx="20769">
                  <c:v>-106.337</c:v>
                </c:pt>
                <c:pt idx="20770">
                  <c:v>-106.33500000000001</c:v>
                </c:pt>
                <c:pt idx="20771">
                  <c:v>-106.333</c:v>
                </c:pt>
                <c:pt idx="20772">
                  <c:v>-106.331</c:v>
                </c:pt>
                <c:pt idx="20773">
                  <c:v>-106.32900000000001</c:v>
                </c:pt>
                <c:pt idx="20774">
                  <c:v>-106.327</c:v>
                </c:pt>
                <c:pt idx="20775">
                  <c:v>-106.325</c:v>
                </c:pt>
                <c:pt idx="20776">
                  <c:v>-106.32300000000001</c:v>
                </c:pt>
                <c:pt idx="20777">
                  <c:v>-106.321</c:v>
                </c:pt>
                <c:pt idx="20778">
                  <c:v>-106.319</c:v>
                </c:pt>
                <c:pt idx="20779">
                  <c:v>-106.31700000000001</c:v>
                </c:pt>
                <c:pt idx="20780">
                  <c:v>-106.315</c:v>
                </c:pt>
                <c:pt idx="20781">
                  <c:v>-106.313</c:v>
                </c:pt>
                <c:pt idx="20782">
                  <c:v>-106.31100000000001</c:v>
                </c:pt>
                <c:pt idx="20783">
                  <c:v>-106.309</c:v>
                </c:pt>
                <c:pt idx="20784">
                  <c:v>-106.307</c:v>
                </c:pt>
                <c:pt idx="20785">
                  <c:v>-106.30500000000001</c:v>
                </c:pt>
                <c:pt idx="20786">
                  <c:v>-106.303</c:v>
                </c:pt>
                <c:pt idx="20787">
                  <c:v>-106.301</c:v>
                </c:pt>
                <c:pt idx="20788">
                  <c:v>-106.29900000000001</c:v>
                </c:pt>
                <c:pt idx="20789">
                  <c:v>-106.297</c:v>
                </c:pt>
                <c:pt idx="20790">
                  <c:v>-106.295</c:v>
                </c:pt>
                <c:pt idx="20791">
                  <c:v>-106.29300000000001</c:v>
                </c:pt>
                <c:pt idx="20792">
                  <c:v>-106.291</c:v>
                </c:pt>
                <c:pt idx="20793">
                  <c:v>-106.289</c:v>
                </c:pt>
                <c:pt idx="20794">
                  <c:v>-106.28700000000001</c:v>
                </c:pt>
                <c:pt idx="20795">
                  <c:v>-106.285</c:v>
                </c:pt>
                <c:pt idx="20796">
                  <c:v>-106.283</c:v>
                </c:pt>
                <c:pt idx="20797">
                  <c:v>-106.28100000000001</c:v>
                </c:pt>
                <c:pt idx="20798">
                  <c:v>-106.279</c:v>
                </c:pt>
                <c:pt idx="20799">
                  <c:v>-106.277</c:v>
                </c:pt>
                <c:pt idx="20800">
                  <c:v>-106.27500000000001</c:v>
                </c:pt>
                <c:pt idx="20801">
                  <c:v>-106.273</c:v>
                </c:pt>
                <c:pt idx="20802">
                  <c:v>-106.271</c:v>
                </c:pt>
                <c:pt idx="20803">
                  <c:v>-106.26900000000001</c:v>
                </c:pt>
                <c:pt idx="20804">
                  <c:v>-106.267</c:v>
                </c:pt>
                <c:pt idx="20805">
                  <c:v>-106.265</c:v>
                </c:pt>
                <c:pt idx="20806">
                  <c:v>-106.26300000000001</c:v>
                </c:pt>
                <c:pt idx="20807">
                  <c:v>-106.261</c:v>
                </c:pt>
                <c:pt idx="20808">
                  <c:v>-106.259</c:v>
                </c:pt>
                <c:pt idx="20809">
                  <c:v>-106.25700000000001</c:v>
                </c:pt>
                <c:pt idx="20810">
                  <c:v>-106.255</c:v>
                </c:pt>
                <c:pt idx="20811">
                  <c:v>-106.253</c:v>
                </c:pt>
                <c:pt idx="20812">
                  <c:v>-106.251</c:v>
                </c:pt>
                <c:pt idx="20813">
                  <c:v>-106.249</c:v>
                </c:pt>
                <c:pt idx="20814">
                  <c:v>-106.247</c:v>
                </c:pt>
                <c:pt idx="20815">
                  <c:v>-106.245</c:v>
                </c:pt>
                <c:pt idx="20816">
                  <c:v>-106.24299999999999</c:v>
                </c:pt>
                <c:pt idx="20817">
                  <c:v>-106.241</c:v>
                </c:pt>
                <c:pt idx="20818">
                  <c:v>-106.239</c:v>
                </c:pt>
                <c:pt idx="20819">
                  <c:v>-106.23699999999999</c:v>
                </c:pt>
                <c:pt idx="20820">
                  <c:v>-106.235</c:v>
                </c:pt>
                <c:pt idx="20821">
                  <c:v>-106.233</c:v>
                </c:pt>
                <c:pt idx="20822">
                  <c:v>-106.23099999999999</c:v>
                </c:pt>
                <c:pt idx="20823">
                  <c:v>-106.229</c:v>
                </c:pt>
                <c:pt idx="20824">
                  <c:v>-106.227</c:v>
                </c:pt>
                <c:pt idx="20825">
                  <c:v>-106.22499999999999</c:v>
                </c:pt>
                <c:pt idx="20826">
                  <c:v>-106.223</c:v>
                </c:pt>
                <c:pt idx="20827">
                  <c:v>-106.221</c:v>
                </c:pt>
                <c:pt idx="20828">
                  <c:v>-106.21899999999999</c:v>
                </c:pt>
                <c:pt idx="20829">
                  <c:v>-106.217</c:v>
                </c:pt>
                <c:pt idx="20830">
                  <c:v>-106.215</c:v>
                </c:pt>
                <c:pt idx="20831">
                  <c:v>-106.21299999999999</c:v>
                </c:pt>
                <c:pt idx="20832">
                  <c:v>-106.211</c:v>
                </c:pt>
                <c:pt idx="20833">
                  <c:v>-106.209</c:v>
                </c:pt>
                <c:pt idx="20834">
                  <c:v>-106.20699999999999</c:v>
                </c:pt>
                <c:pt idx="20835">
                  <c:v>-106.205</c:v>
                </c:pt>
                <c:pt idx="20836">
                  <c:v>-106.203</c:v>
                </c:pt>
                <c:pt idx="20837">
                  <c:v>-106.20099999999999</c:v>
                </c:pt>
                <c:pt idx="20838">
                  <c:v>-106.199</c:v>
                </c:pt>
                <c:pt idx="20839">
                  <c:v>-106.197</c:v>
                </c:pt>
                <c:pt idx="20840">
                  <c:v>-106.19499999999999</c:v>
                </c:pt>
                <c:pt idx="20841">
                  <c:v>-106.193</c:v>
                </c:pt>
                <c:pt idx="20842">
                  <c:v>-106.191</c:v>
                </c:pt>
                <c:pt idx="20843">
                  <c:v>-106.18899999999999</c:v>
                </c:pt>
                <c:pt idx="20844">
                  <c:v>-106.187</c:v>
                </c:pt>
                <c:pt idx="20845">
                  <c:v>-106.185</c:v>
                </c:pt>
                <c:pt idx="20846">
                  <c:v>-106.18299999999999</c:v>
                </c:pt>
                <c:pt idx="20847">
                  <c:v>-106.181</c:v>
                </c:pt>
                <c:pt idx="20848">
                  <c:v>-106.179</c:v>
                </c:pt>
                <c:pt idx="20849">
                  <c:v>-106.17699999999999</c:v>
                </c:pt>
                <c:pt idx="20850">
                  <c:v>-106.175</c:v>
                </c:pt>
                <c:pt idx="20851">
                  <c:v>-106.173</c:v>
                </c:pt>
                <c:pt idx="20852">
                  <c:v>-106.17099999999999</c:v>
                </c:pt>
                <c:pt idx="20853">
                  <c:v>-106.169</c:v>
                </c:pt>
                <c:pt idx="20854">
                  <c:v>-106.167</c:v>
                </c:pt>
                <c:pt idx="20855">
                  <c:v>-106.16499999999999</c:v>
                </c:pt>
                <c:pt idx="20856">
                  <c:v>-106.163</c:v>
                </c:pt>
                <c:pt idx="20857">
                  <c:v>-106.161</c:v>
                </c:pt>
                <c:pt idx="20858">
                  <c:v>-106.15899999999999</c:v>
                </c:pt>
                <c:pt idx="20859">
                  <c:v>-106.157</c:v>
                </c:pt>
                <c:pt idx="20860">
                  <c:v>-106.155</c:v>
                </c:pt>
                <c:pt idx="20861">
                  <c:v>-106.15299999999999</c:v>
                </c:pt>
                <c:pt idx="20862">
                  <c:v>-106.15100000000001</c:v>
                </c:pt>
                <c:pt idx="20863">
                  <c:v>-106.149</c:v>
                </c:pt>
                <c:pt idx="20864">
                  <c:v>-106.14699999999999</c:v>
                </c:pt>
                <c:pt idx="20865">
                  <c:v>-106.14500000000001</c:v>
                </c:pt>
                <c:pt idx="20866">
                  <c:v>-106.143</c:v>
                </c:pt>
                <c:pt idx="20867">
                  <c:v>-106.14099999999999</c:v>
                </c:pt>
                <c:pt idx="20868">
                  <c:v>-106.13900000000001</c:v>
                </c:pt>
                <c:pt idx="20869">
                  <c:v>-106.137</c:v>
                </c:pt>
                <c:pt idx="20870">
                  <c:v>-106.13499999999999</c:v>
                </c:pt>
                <c:pt idx="20871">
                  <c:v>-106.13300000000001</c:v>
                </c:pt>
                <c:pt idx="20872">
                  <c:v>-106.131</c:v>
                </c:pt>
                <c:pt idx="20873">
                  <c:v>-106.12899999999999</c:v>
                </c:pt>
                <c:pt idx="20874">
                  <c:v>-106.12700000000001</c:v>
                </c:pt>
                <c:pt idx="20875">
                  <c:v>-106.125</c:v>
                </c:pt>
                <c:pt idx="20876">
                  <c:v>-106.12299999999999</c:v>
                </c:pt>
                <c:pt idx="20877">
                  <c:v>-106.12100000000001</c:v>
                </c:pt>
                <c:pt idx="20878">
                  <c:v>-106.119</c:v>
                </c:pt>
                <c:pt idx="20879">
                  <c:v>-106.11699999999999</c:v>
                </c:pt>
                <c:pt idx="20880">
                  <c:v>-106.11500000000001</c:v>
                </c:pt>
                <c:pt idx="20881">
                  <c:v>-106.113</c:v>
                </c:pt>
                <c:pt idx="20882">
                  <c:v>-106.11099999999999</c:v>
                </c:pt>
                <c:pt idx="20883">
                  <c:v>-106.10900000000001</c:v>
                </c:pt>
                <c:pt idx="20884">
                  <c:v>-106.107</c:v>
                </c:pt>
                <c:pt idx="20885">
                  <c:v>-106.10499999999999</c:v>
                </c:pt>
                <c:pt idx="20886">
                  <c:v>-106.10300000000001</c:v>
                </c:pt>
                <c:pt idx="20887">
                  <c:v>-106.101</c:v>
                </c:pt>
                <c:pt idx="20888">
                  <c:v>-106.09899999999999</c:v>
                </c:pt>
                <c:pt idx="20889">
                  <c:v>-106.09700000000001</c:v>
                </c:pt>
                <c:pt idx="20890">
                  <c:v>-106.095</c:v>
                </c:pt>
                <c:pt idx="20891">
                  <c:v>-106.093</c:v>
                </c:pt>
                <c:pt idx="20892">
                  <c:v>-106.09100000000001</c:v>
                </c:pt>
                <c:pt idx="20893">
                  <c:v>-106.089</c:v>
                </c:pt>
                <c:pt idx="20894">
                  <c:v>-106.087</c:v>
                </c:pt>
                <c:pt idx="20895">
                  <c:v>-106.08500000000001</c:v>
                </c:pt>
                <c:pt idx="20896">
                  <c:v>-106.083</c:v>
                </c:pt>
                <c:pt idx="20897">
                  <c:v>-106.081</c:v>
                </c:pt>
                <c:pt idx="20898">
                  <c:v>-106.07900000000001</c:v>
                </c:pt>
                <c:pt idx="20899">
                  <c:v>-106.077</c:v>
                </c:pt>
                <c:pt idx="20900">
                  <c:v>-106.075</c:v>
                </c:pt>
                <c:pt idx="20901">
                  <c:v>-106.07300000000001</c:v>
                </c:pt>
                <c:pt idx="20902">
                  <c:v>-106.071</c:v>
                </c:pt>
                <c:pt idx="20903">
                  <c:v>-106.069</c:v>
                </c:pt>
                <c:pt idx="20904">
                  <c:v>-106.06700000000001</c:v>
                </c:pt>
                <c:pt idx="20905">
                  <c:v>-106.065</c:v>
                </c:pt>
                <c:pt idx="20906">
                  <c:v>-106.063</c:v>
                </c:pt>
                <c:pt idx="20907">
                  <c:v>-106.06100000000001</c:v>
                </c:pt>
                <c:pt idx="20908">
                  <c:v>-106.059</c:v>
                </c:pt>
                <c:pt idx="20909">
                  <c:v>-106.057</c:v>
                </c:pt>
                <c:pt idx="20910">
                  <c:v>-106.05500000000001</c:v>
                </c:pt>
                <c:pt idx="20911">
                  <c:v>-106.053</c:v>
                </c:pt>
                <c:pt idx="20912">
                  <c:v>-106.051</c:v>
                </c:pt>
                <c:pt idx="20913">
                  <c:v>-106.04900000000001</c:v>
                </c:pt>
                <c:pt idx="20914">
                  <c:v>-106.047</c:v>
                </c:pt>
                <c:pt idx="20915">
                  <c:v>-106.045</c:v>
                </c:pt>
                <c:pt idx="20916">
                  <c:v>-106.04300000000001</c:v>
                </c:pt>
                <c:pt idx="20917">
                  <c:v>-106.041</c:v>
                </c:pt>
                <c:pt idx="20918">
                  <c:v>-106.039</c:v>
                </c:pt>
                <c:pt idx="20919">
                  <c:v>-106.03700000000001</c:v>
                </c:pt>
                <c:pt idx="20920">
                  <c:v>-106.035</c:v>
                </c:pt>
                <c:pt idx="20921">
                  <c:v>-106.033</c:v>
                </c:pt>
                <c:pt idx="20922">
                  <c:v>-106.03100000000001</c:v>
                </c:pt>
                <c:pt idx="20923">
                  <c:v>-106.029</c:v>
                </c:pt>
                <c:pt idx="20924">
                  <c:v>-106.027</c:v>
                </c:pt>
                <c:pt idx="20925">
                  <c:v>-106.02500000000001</c:v>
                </c:pt>
                <c:pt idx="20926">
                  <c:v>-106.023</c:v>
                </c:pt>
                <c:pt idx="20927">
                  <c:v>-106.021</c:v>
                </c:pt>
                <c:pt idx="20928">
                  <c:v>-106.01900000000001</c:v>
                </c:pt>
                <c:pt idx="20929">
                  <c:v>-106.017</c:v>
                </c:pt>
                <c:pt idx="20930">
                  <c:v>-106.015</c:v>
                </c:pt>
                <c:pt idx="20931">
                  <c:v>-106.01300000000001</c:v>
                </c:pt>
                <c:pt idx="20932">
                  <c:v>-106.011</c:v>
                </c:pt>
                <c:pt idx="20933">
                  <c:v>-106.009</c:v>
                </c:pt>
                <c:pt idx="20934">
                  <c:v>-106.00700000000001</c:v>
                </c:pt>
                <c:pt idx="20935">
                  <c:v>-106.005</c:v>
                </c:pt>
                <c:pt idx="20936">
                  <c:v>-106.003</c:v>
                </c:pt>
                <c:pt idx="20937">
                  <c:v>-106.001</c:v>
                </c:pt>
                <c:pt idx="20938">
                  <c:v>-105.999</c:v>
                </c:pt>
                <c:pt idx="20939">
                  <c:v>-105.997</c:v>
                </c:pt>
                <c:pt idx="20940">
                  <c:v>-105.995</c:v>
                </c:pt>
                <c:pt idx="20941">
                  <c:v>-105.99299999999999</c:v>
                </c:pt>
                <c:pt idx="20942">
                  <c:v>-105.991</c:v>
                </c:pt>
                <c:pt idx="20943">
                  <c:v>-105.989</c:v>
                </c:pt>
                <c:pt idx="20944">
                  <c:v>-105.98699999999999</c:v>
                </c:pt>
                <c:pt idx="20945">
                  <c:v>-105.985</c:v>
                </c:pt>
                <c:pt idx="20946">
                  <c:v>-105.983</c:v>
                </c:pt>
                <c:pt idx="20947">
                  <c:v>-105.98099999999999</c:v>
                </c:pt>
                <c:pt idx="20948">
                  <c:v>-105.979</c:v>
                </c:pt>
                <c:pt idx="20949">
                  <c:v>-105.977</c:v>
                </c:pt>
                <c:pt idx="20950">
                  <c:v>-105.97499999999999</c:v>
                </c:pt>
                <c:pt idx="20951">
                  <c:v>-105.973</c:v>
                </c:pt>
                <c:pt idx="20952">
                  <c:v>-105.971</c:v>
                </c:pt>
                <c:pt idx="20953">
                  <c:v>-105.96899999999999</c:v>
                </c:pt>
                <c:pt idx="20954">
                  <c:v>-105.967</c:v>
                </c:pt>
                <c:pt idx="20955">
                  <c:v>-105.965</c:v>
                </c:pt>
                <c:pt idx="20956">
                  <c:v>-105.96299999999999</c:v>
                </c:pt>
                <c:pt idx="20957">
                  <c:v>-105.961</c:v>
                </c:pt>
                <c:pt idx="20958">
                  <c:v>-105.959</c:v>
                </c:pt>
                <c:pt idx="20959">
                  <c:v>-105.95699999999999</c:v>
                </c:pt>
                <c:pt idx="20960">
                  <c:v>-105.955</c:v>
                </c:pt>
                <c:pt idx="20961">
                  <c:v>-105.953</c:v>
                </c:pt>
                <c:pt idx="20962">
                  <c:v>-105.95099999999999</c:v>
                </c:pt>
                <c:pt idx="20963">
                  <c:v>-105.949</c:v>
                </c:pt>
                <c:pt idx="20964">
                  <c:v>-105.947</c:v>
                </c:pt>
                <c:pt idx="20965">
                  <c:v>-105.94499999999999</c:v>
                </c:pt>
                <c:pt idx="20966">
                  <c:v>-105.943</c:v>
                </c:pt>
                <c:pt idx="20967">
                  <c:v>-105.941</c:v>
                </c:pt>
                <c:pt idx="20968">
                  <c:v>-105.93899999999999</c:v>
                </c:pt>
                <c:pt idx="20969">
                  <c:v>-105.937</c:v>
                </c:pt>
                <c:pt idx="20970">
                  <c:v>-105.935</c:v>
                </c:pt>
                <c:pt idx="20971">
                  <c:v>-105.93299999999999</c:v>
                </c:pt>
                <c:pt idx="20972">
                  <c:v>-105.931</c:v>
                </c:pt>
                <c:pt idx="20973">
                  <c:v>-105.929</c:v>
                </c:pt>
                <c:pt idx="20974">
                  <c:v>-105.92699999999999</c:v>
                </c:pt>
                <c:pt idx="20975">
                  <c:v>-105.925</c:v>
                </c:pt>
                <c:pt idx="20976">
                  <c:v>-105.923</c:v>
                </c:pt>
                <c:pt idx="20977">
                  <c:v>-105.92099999999999</c:v>
                </c:pt>
                <c:pt idx="20978">
                  <c:v>-105.919</c:v>
                </c:pt>
                <c:pt idx="20979">
                  <c:v>-105.917</c:v>
                </c:pt>
                <c:pt idx="20980">
                  <c:v>-105.91499999999999</c:v>
                </c:pt>
                <c:pt idx="20981">
                  <c:v>-105.913</c:v>
                </c:pt>
                <c:pt idx="20982">
                  <c:v>-105.911</c:v>
                </c:pt>
                <c:pt idx="20983">
                  <c:v>-105.90899999999999</c:v>
                </c:pt>
                <c:pt idx="20984">
                  <c:v>-105.907</c:v>
                </c:pt>
                <c:pt idx="20985">
                  <c:v>-105.905</c:v>
                </c:pt>
                <c:pt idx="20986">
                  <c:v>-105.90299999999999</c:v>
                </c:pt>
                <c:pt idx="20987">
                  <c:v>-105.90100000000001</c:v>
                </c:pt>
                <c:pt idx="20988">
                  <c:v>-105.899</c:v>
                </c:pt>
                <c:pt idx="20989">
                  <c:v>-105.89699999999999</c:v>
                </c:pt>
                <c:pt idx="20990">
                  <c:v>-105.89500000000001</c:v>
                </c:pt>
                <c:pt idx="20991">
                  <c:v>-105.893</c:v>
                </c:pt>
                <c:pt idx="20992">
                  <c:v>-105.89099999999999</c:v>
                </c:pt>
                <c:pt idx="20993">
                  <c:v>-105.88900000000001</c:v>
                </c:pt>
                <c:pt idx="20994">
                  <c:v>-105.887</c:v>
                </c:pt>
                <c:pt idx="20995">
                  <c:v>-105.88499999999999</c:v>
                </c:pt>
                <c:pt idx="20996">
                  <c:v>-105.88300000000001</c:v>
                </c:pt>
                <c:pt idx="20997">
                  <c:v>-105.881</c:v>
                </c:pt>
                <c:pt idx="20998">
                  <c:v>-105.87899999999999</c:v>
                </c:pt>
                <c:pt idx="20999">
                  <c:v>-105.87700000000001</c:v>
                </c:pt>
                <c:pt idx="21000">
                  <c:v>-105.875</c:v>
                </c:pt>
                <c:pt idx="21001">
                  <c:v>-105.87299999999999</c:v>
                </c:pt>
                <c:pt idx="21002">
                  <c:v>-105.87100000000001</c:v>
                </c:pt>
                <c:pt idx="21003">
                  <c:v>-105.869</c:v>
                </c:pt>
                <c:pt idx="21004">
                  <c:v>-105.86699999999999</c:v>
                </c:pt>
                <c:pt idx="21005">
                  <c:v>-105.86500000000001</c:v>
                </c:pt>
                <c:pt idx="21006">
                  <c:v>-105.863</c:v>
                </c:pt>
                <c:pt idx="21007">
                  <c:v>-105.86099999999999</c:v>
                </c:pt>
                <c:pt idx="21008">
                  <c:v>-105.85900000000001</c:v>
                </c:pt>
                <c:pt idx="21009">
                  <c:v>-105.857</c:v>
                </c:pt>
                <c:pt idx="21010">
                  <c:v>-105.85499999999999</c:v>
                </c:pt>
                <c:pt idx="21011">
                  <c:v>-105.85300000000001</c:v>
                </c:pt>
                <c:pt idx="21012">
                  <c:v>-105.851</c:v>
                </c:pt>
                <c:pt idx="21013">
                  <c:v>-105.84899999999999</c:v>
                </c:pt>
                <c:pt idx="21014">
                  <c:v>-105.84700000000001</c:v>
                </c:pt>
                <c:pt idx="21015">
                  <c:v>-105.845</c:v>
                </c:pt>
                <c:pt idx="21016">
                  <c:v>-105.843</c:v>
                </c:pt>
                <c:pt idx="21017">
                  <c:v>-105.84100000000001</c:v>
                </c:pt>
                <c:pt idx="21018">
                  <c:v>-105.839</c:v>
                </c:pt>
                <c:pt idx="21019">
                  <c:v>-105.837</c:v>
                </c:pt>
                <c:pt idx="21020">
                  <c:v>-105.83500000000001</c:v>
                </c:pt>
                <c:pt idx="21021">
                  <c:v>-105.833</c:v>
                </c:pt>
                <c:pt idx="21022">
                  <c:v>-105.831</c:v>
                </c:pt>
                <c:pt idx="21023">
                  <c:v>-105.82900000000001</c:v>
                </c:pt>
                <c:pt idx="21024">
                  <c:v>-105.827</c:v>
                </c:pt>
                <c:pt idx="21025">
                  <c:v>-105.825</c:v>
                </c:pt>
                <c:pt idx="21026">
                  <c:v>-105.82300000000001</c:v>
                </c:pt>
                <c:pt idx="21027">
                  <c:v>-105.821</c:v>
                </c:pt>
                <c:pt idx="21028">
                  <c:v>-105.819</c:v>
                </c:pt>
                <c:pt idx="21029">
                  <c:v>-105.81700000000001</c:v>
                </c:pt>
                <c:pt idx="21030">
                  <c:v>-105.815</c:v>
                </c:pt>
                <c:pt idx="21031">
                  <c:v>-105.813</c:v>
                </c:pt>
                <c:pt idx="21032">
                  <c:v>-105.81100000000001</c:v>
                </c:pt>
                <c:pt idx="21033">
                  <c:v>-105.809</c:v>
                </c:pt>
                <c:pt idx="21034">
                  <c:v>-105.807</c:v>
                </c:pt>
                <c:pt idx="21035">
                  <c:v>-105.80500000000001</c:v>
                </c:pt>
                <c:pt idx="21036">
                  <c:v>-105.803</c:v>
                </c:pt>
                <c:pt idx="21037">
                  <c:v>-105.801</c:v>
                </c:pt>
                <c:pt idx="21038">
                  <c:v>-105.79900000000001</c:v>
                </c:pt>
                <c:pt idx="21039">
                  <c:v>-105.797</c:v>
                </c:pt>
                <c:pt idx="21040">
                  <c:v>-105.795</c:v>
                </c:pt>
                <c:pt idx="21041">
                  <c:v>-105.79300000000001</c:v>
                </c:pt>
                <c:pt idx="21042">
                  <c:v>-105.791</c:v>
                </c:pt>
                <c:pt idx="21043">
                  <c:v>-105.789</c:v>
                </c:pt>
                <c:pt idx="21044">
                  <c:v>-105.78700000000001</c:v>
                </c:pt>
                <c:pt idx="21045">
                  <c:v>-105.785</c:v>
                </c:pt>
                <c:pt idx="21046">
                  <c:v>-105.783</c:v>
                </c:pt>
                <c:pt idx="21047">
                  <c:v>-105.78100000000001</c:v>
                </c:pt>
                <c:pt idx="21048">
                  <c:v>-105.779</c:v>
                </c:pt>
                <c:pt idx="21049">
                  <c:v>-105.777</c:v>
                </c:pt>
                <c:pt idx="21050">
                  <c:v>-105.77500000000001</c:v>
                </c:pt>
                <c:pt idx="21051">
                  <c:v>-105.773</c:v>
                </c:pt>
                <c:pt idx="21052">
                  <c:v>-105.771</c:v>
                </c:pt>
                <c:pt idx="21053">
                  <c:v>-105.76900000000001</c:v>
                </c:pt>
                <c:pt idx="21054">
                  <c:v>-105.767</c:v>
                </c:pt>
                <c:pt idx="21055">
                  <c:v>-105.765</c:v>
                </c:pt>
                <c:pt idx="21056">
                  <c:v>-105.76300000000001</c:v>
                </c:pt>
                <c:pt idx="21057">
                  <c:v>-105.761</c:v>
                </c:pt>
                <c:pt idx="21058">
                  <c:v>-105.759</c:v>
                </c:pt>
                <c:pt idx="21059">
                  <c:v>-105.75700000000001</c:v>
                </c:pt>
                <c:pt idx="21060">
                  <c:v>-105.755</c:v>
                </c:pt>
                <c:pt idx="21061">
                  <c:v>-105.753</c:v>
                </c:pt>
                <c:pt idx="21062">
                  <c:v>-105.751</c:v>
                </c:pt>
                <c:pt idx="21063">
                  <c:v>-105.749</c:v>
                </c:pt>
                <c:pt idx="21064">
                  <c:v>-105.747</c:v>
                </c:pt>
                <c:pt idx="21065">
                  <c:v>-105.745</c:v>
                </c:pt>
                <c:pt idx="21066">
                  <c:v>-105.74299999999999</c:v>
                </c:pt>
                <c:pt idx="21067">
                  <c:v>-105.741</c:v>
                </c:pt>
                <c:pt idx="21068">
                  <c:v>-105.739</c:v>
                </c:pt>
                <c:pt idx="21069">
                  <c:v>-105.73699999999999</c:v>
                </c:pt>
                <c:pt idx="21070">
                  <c:v>-105.735</c:v>
                </c:pt>
                <c:pt idx="21071">
                  <c:v>-105.733</c:v>
                </c:pt>
                <c:pt idx="21072">
                  <c:v>-105.73099999999999</c:v>
                </c:pt>
                <c:pt idx="21073">
                  <c:v>-105.729</c:v>
                </c:pt>
                <c:pt idx="21074">
                  <c:v>-105.727</c:v>
                </c:pt>
                <c:pt idx="21075">
                  <c:v>-105.72499999999999</c:v>
                </c:pt>
                <c:pt idx="21076">
                  <c:v>-105.723</c:v>
                </c:pt>
                <c:pt idx="21077">
                  <c:v>-105.721</c:v>
                </c:pt>
                <c:pt idx="21078">
                  <c:v>-105.71899999999999</c:v>
                </c:pt>
                <c:pt idx="21079">
                  <c:v>-105.717</c:v>
                </c:pt>
                <c:pt idx="21080">
                  <c:v>-105.715</c:v>
                </c:pt>
                <c:pt idx="21081">
                  <c:v>-105.71299999999999</c:v>
                </c:pt>
                <c:pt idx="21082">
                  <c:v>-105.711</c:v>
                </c:pt>
                <c:pt idx="21083">
                  <c:v>-105.709</c:v>
                </c:pt>
                <c:pt idx="21084">
                  <c:v>-105.70699999999999</c:v>
                </c:pt>
                <c:pt idx="21085">
                  <c:v>-105.705</c:v>
                </c:pt>
                <c:pt idx="21086">
                  <c:v>-105.703</c:v>
                </c:pt>
                <c:pt idx="21087">
                  <c:v>-105.70099999999999</c:v>
                </c:pt>
                <c:pt idx="21088">
                  <c:v>-105.699</c:v>
                </c:pt>
                <c:pt idx="21089">
                  <c:v>-105.697</c:v>
                </c:pt>
                <c:pt idx="21090">
                  <c:v>-105.69499999999999</c:v>
                </c:pt>
                <c:pt idx="21091">
                  <c:v>-105.693</c:v>
                </c:pt>
                <c:pt idx="21092">
                  <c:v>-105.691</c:v>
                </c:pt>
                <c:pt idx="21093">
                  <c:v>-105.68899999999999</c:v>
                </c:pt>
                <c:pt idx="21094">
                  <c:v>-105.687</c:v>
                </c:pt>
                <c:pt idx="21095">
                  <c:v>-105.685</c:v>
                </c:pt>
                <c:pt idx="21096">
                  <c:v>-105.68299999999999</c:v>
                </c:pt>
                <c:pt idx="21097">
                  <c:v>-105.681</c:v>
                </c:pt>
                <c:pt idx="21098">
                  <c:v>-105.679</c:v>
                </c:pt>
                <c:pt idx="21099">
                  <c:v>-105.67699999999999</c:v>
                </c:pt>
                <c:pt idx="21100">
                  <c:v>-105.675</c:v>
                </c:pt>
                <c:pt idx="21101">
                  <c:v>-105.673</c:v>
                </c:pt>
                <c:pt idx="21102">
                  <c:v>-105.67099999999999</c:v>
                </c:pt>
                <c:pt idx="21103">
                  <c:v>-105.669</c:v>
                </c:pt>
                <c:pt idx="21104">
                  <c:v>-105.667</c:v>
                </c:pt>
                <c:pt idx="21105">
                  <c:v>-105.66499999999999</c:v>
                </c:pt>
                <c:pt idx="21106">
                  <c:v>-105.663</c:v>
                </c:pt>
                <c:pt idx="21107">
                  <c:v>-105.661</c:v>
                </c:pt>
                <c:pt idx="21108">
                  <c:v>-105.65899999999999</c:v>
                </c:pt>
                <c:pt idx="21109">
                  <c:v>-105.657</c:v>
                </c:pt>
                <c:pt idx="21110">
                  <c:v>-105.655</c:v>
                </c:pt>
                <c:pt idx="21111">
                  <c:v>-105.65299999999999</c:v>
                </c:pt>
                <c:pt idx="21112">
                  <c:v>-105.65100000000001</c:v>
                </c:pt>
                <c:pt idx="21113">
                  <c:v>-105.649</c:v>
                </c:pt>
                <c:pt idx="21114">
                  <c:v>-105.64699999999999</c:v>
                </c:pt>
                <c:pt idx="21115">
                  <c:v>-105.64500000000001</c:v>
                </c:pt>
                <c:pt idx="21116">
                  <c:v>-105.643</c:v>
                </c:pt>
                <c:pt idx="21117">
                  <c:v>-105.64099999999999</c:v>
                </c:pt>
                <c:pt idx="21118">
                  <c:v>-105.63900000000001</c:v>
                </c:pt>
                <c:pt idx="21119">
                  <c:v>-105.637</c:v>
                </c:pt>
                <c:pt idx="21120">
                  <c:v>-105.63499999999999</c:v>
                </c:pt>
                <c:pt idx="21121">
                  <c:v>-105.63300000000001</c:v>
                </c:pt>
                <c:pt idx="21122">
                  <c:v>-105.631</c:v>
                </c:pt>
                <c:pt idx="21123">
                  <c:v>-105.62899999999999</c:v>
                </c:pt>
                <c:pt idx="21124">
                  <c:v>-105.62700000000001</c:v>
                </c:pt>
                <c:pt idx="21125">
                  <c:v>-105.625</c:v>
                </c:pt>
                <c:pt idx="21126">
                  <c:v>-105.62299999999999</c:v>
                </c:pt>
                <c:pt idx="21127">
                  <c:v>-105.62100000000001</c:v>
                </c:pt>
                <c:pt idx="21128">
                  <c:v>-105.619</c:v>
                </c:pt>
                <c:pt idx="21129">
                  <c:v>-105.61699999999999</c:v>
                </c:pt>
                <c:pt idx="21130">
                  <c:v>-105.61500000000001</c:v>
                </c:pt>
                <c:pt idx="21131">
                  <c:v>-105.613</c:v>
                </c:pt>
                <c:pt idx="21132">
                  <c:v>-105.61099999999999</c:v>
                </c:pt>
                <c:pt idx="21133">
                  <c:v>-105.60900000000001</c:v>
                </c:pt>
                <c:pt idx="21134">
                  <c:v>-105.607</c:v>
                </c:pt>
                <c:pt idx="21135">
                  <c:v>-105.60499999999999</c:v>
                </c:pt>
                <c:pt idx="21136">
                  <c:v>-105.60300000000001</c:v>
                </c:pt>
                <c:pt idx="21137">
                  <c:v>-105.601</c:v>
                </c:pt>
                <c:pt idx="21138">
                  <c:v>-105.59899999999999</c:v>
                </c:pt>
                <c:pt idx="21139">
                  <c:v>-105.59700000000001</c:v>
                </c:pt>
                <c:pt idx="21140">
                  <c:v>-105.595</c:v>
                </c:pt>
                <c:pt idx="21141">
                  <c:v>-105.593</c:v>
                </c:pt>
                <c:pt idx="21142">
                  <c:v>-105.59100000000001</c:v>
                </c:pt>
                <c:pt idx="21143">
                  <c:v>-105.589</c:v>
                </c:pt>
                <c:pt idx="21144">
                  <c:v>-105.587</c:v>
                </c:pt>
                <c:pt idx="21145">
                  <c:v>-105.58500000000001</c:v>
                </c:pt>
                <c:pt idx="21146">
                  <c:v>-105.583</c:v>
                </c:pt>
                <c:pt idx="21147">
                  <c:v>-105.581</c:v>
                </c:pt>
                <c:pt idx="21148">
                  <c:v>-105.57900000000001</c:v>
                </c:pt>
                <c:pt idx="21149">
                  <c:v>-105.577</c:v>
                </c:pt>
                <c:pt idx="21150">
                  <c:v>-105.575</c:v>
                </c:pt>
                <c:pt idx="21151">
                  <c:v>-105.57300000000001</c:v>
                </c:pt>
                <c:pt idx="21152">
                  <c:v>-105.571</c:v>
                </c:pt>
                <c:pt idx="21153">
                  <c:v>-105.569</c:v>
                </c:pt>
                <c:pt idx="21154">
                  <c:v>-105.56700000000001</c:v>
                </c:pt>
                <c:pt idx="21155">
                  <c:v>-105.565</c:v>
                </c:pt>
                <c:pt idx="21156">
                  <c:v>-105.563</c:v>
                </c:pt>
                <c:pt idx="21157">
                  <c:v>-105.56100000000001</c:v>
                </c:pt>
                <c:pt idx="21158">
                  <c:v>-105.559</c:v>
                </c:pt>
                <c:pt idx="21159">
                  <c:v>-105.557</c:v>
                </c:pt>
                <c:pt idx="21160">
                  <c:v>-105.55500000000001</c:v>
                </c:pt>
                <c:pt idx="21161">
                  <c:v>-105.553</c:v>
                </c:pt>
                <c:pt idx="21162">
                  <c:v>-105.551</c:v>
                </c:pt>
                <c:pt idx="21163">
                  <c:v>-105.54900000000001</c:v>
                </c:pt>
                <c:pt idx="21164">
                  <c:v>-105.547</c:v>
                </c:pt>
                <c:pt idx="21165">
                  <c:v>-105.545</c:v>
                </c:pt>
                <c:pt idx="21166">
                  <c:v>-105.54300000000001</c:v>
                </c:pt>
                <c:pt idx="21167">
                  <c:v>-105.541</c:v>
                </c:pt>
                <c:pt idx="21168">
                  <c:v>-105.539</c:v>
                </c:pt>
                <c:pt idx="21169">
                  <c:v>-105.53700000000001</c:v>
                </c:pt>
                <c:pt idx="21170">
                  <c:v>-105.535</c:v>
                </c:pt>
                <c:pt idx="21171">
                  <c:v>-105.533</c:v>
                </c:pt>
                <c:pt idx="21172">
                  <c:v>-105.53100000000001</c:v>
                </c:pt>
                <c:pt idx="21173">
                  <c:v>-105.529</c:v>
                </c:pt>
                <c:pt idx="21174">
                  <c:v>-105.527</c:v>
                </c:pt>
                <c:pt idx="21175">
                  <c:v>-105.52500000000001</c:v>
                </c:pt>
                <c:pt idx="21176">
                  <c:v>-105.523</c:v>
                </c:pt>
                <c:pt idx="21177">
                  <c:v>-105.521</c:v>
                </c:pt>
                <c:pt idx="21178">
                  <c:v>-105.51900000000001</c:v>
                </c:pt>
                <c:pt idx="21179">
                  <c:v>-105.517</c:v>
                </c:pt>
                <c:pt idx="21180">
                  <c:v>-105.515</c:v>
                </c:pt>
                <c:pt idx="21181">
                  <c:v>-105.51300000000001</c:v>
                </c:pt>
                <c:pt idx="21182">
                  <c:v>-105.511</c:v>
                </c:pt>
                <c:pt idx="21183">
                  <c:v>-105.509</c:v>
                </c:pt>
                <c:pt idx="21184">
                  <c:v>-105.50700000000001</c:v>
                </c:pt>
                <c:pt idx="21185">
                  <c:v>-105.505</c:v>
                </c:pt>
                <c:pt idx="21186">
                  <c:v>-105.503</c:v>
                </c:pt>
                <c:pt idx="21187">
                  <c:v>-105.501</c:v>
                </c:pt>
                <c:pt idx="21188">
                  <c:v>-105.499</c:v>
                </c:pt>
                <c:pt idx="21189">
                  <c:v>-105.497</c:v>
                </c:pt>
                <c:pt idx="21190">
                  <c:v>-105.495</c:v>
                </c:pt>
                <c:pt idx="21191">
                  <c:v>-105.49299999999999</c:v>
                </c:pt>
                <c:pt idx="21192">
                  <c:v>-105.491</c:v>
                </c:pt>
                <c:pt idx="21193">
                  <c:v>-105.489</c:v>
                </c:pt>
                <c:pt idx="21194">
                  <c:v>-105.48699999999999</c:v>
                </c:pt>
                <c:pt idx="21195">
                  <c:v>-105.485</c:v>
                </c:pt>
                <c:pt idx="21196">
                  <c:v>-105.483</c:v>
                </c:pt>
                <c:pt idx="21197">
                  <c:v>-105.48099999999999</c:v>
                </c:pt>
                <c:pt idx="21198">
                  <c:v>-105.479</c:v>
                </c:pt>
                <c:pt idx="21199">
                  <c:v>-105.477</c:v>
                </c:pt>
                <c:pt idx="21200">
                  <c:v>-105.47499999999999</c:v>
                </c:pt>
                <c:pt idx="21201">
                  <c:v>-105.473</c:v>
                </c:pt>
                <c:pt idx="21202">
                  <c:v>-105.471</c:v>
                </c:pt>
                <c:pt idx="21203">
                  <c:v>-105.46899999999999</c:v>
                </c:pt>
                <c:pt idx="21204">
                  <c:v>-105.467</c:v>
                </c:pt>
                <c:pt idx="21205">
                  <c:v>-105.465</c:v>
                </c:pt>
                <c:pt idx="21206">
                  <c:v>-105.46299999999999</c:v>
                </c:pt>
                <c:pt idx="21207">
                  <c:v>-105.461</c:v>
                </c:pt>
                <c:pt idx="21208">
                  <c:v>-105.459</c:v>
                </c:pt>
                <c:pt idx="21209">
                  <c:v>-105.45699999999999</c:v>
                </c:pt>
                <c:pt idx="21210">
                  <c:v>-105.455</c:v>
                </c:pt>
                <c:pt idx="21211">
                  <c:v>-105.453</c:v>
                </c:pt>
                <c:pt idx="21212">
                  <c:v>-105.45099999999999</c:v>
                </c:pt>
                <c:pt idx="21213">
                  <c:v>-105.449</c:v>
                </c:pt>
                <c:pt idx="21214">
                  <c:v>-105.447</c:v>
                </c:pt>
                <c:pt idx="21215">
                  <c:v>-105.44499999999999</c:v>
                </c:pt>
                <c:pt idx="21216">
                  <c:v>-105.443</c:v>
                </c:pt>
                <c:pt idx="21217">
                  <c:v>-105.441</c:v>
                </c:pt>
                <c:pt idx="21218">
                  <c:v>-105.43899999999999</c:v>
                </c:pt>
                <c:pt idx="21219">
                  <c:v>-105.437</c:v>
                </c:pt>
                <c:pt idx="21220">
                  <c:v>-105.435</c:v>
                </c:pt>
                <c:pt idx="21221">
                  <c:v>-105.43299999999999</c:v>
                </c:pt>
                <c:pt idx="21222">
                  <c:v>-105.431</c:v>
                </c:pt>
                <c:pt idx="21223">
                  <c:v>-105.429</c:v>
                </c:pt>
                <c:pt idx="21224">
                  <c:v>-105.42699999999999</c:v>
                </c:pt>
                <c:pt idx="21225">
                  <c:v>-105.425</c:v>
                </c:pt>
                <c:pt idx="21226">
                  <c:v>-105.423</c:v>
                </c:pt>
                <c:pt idx="21227">
                  <c:v>-105.42099999999999</c:v>
                </c:pt>
                <c:pt idx="21228">
                  <c:v>-105.419</c:v>
                </c:pt>
                <c:pt idx="21229">
                  <c:v>-105.417</c:v>
                </c:pt>
                <c:pt idx="21230">
                  <c:v>-105.41499999999999</c:v>
                </c:pt>
                <c:pt idx="21231">
                  <c:v>-105.413</c:v>
                </c:pt>
                <c:pt idx="21232">
                  <c:v>-105.411</c:v>
                </c:pt>
                <c:pt idx="21233">
                  <c:v>-105.40899999999999</c:v>
                </c:pt>
                <c:pt idx="21234">
                  <c:v>-105.407</c:v>
                </c:pt>
                <c:pt idx="21235">
                  <c:v>-105.405</c:v>
                </c:pt>
                <c:pt idx="21236">
                  <c:v>-105.40299999999999</c:v>
                </c:pt>
                <c:pt idx="21237">
                  <c:v>-105.40100000000001</c:v>
                </c:pt>
                <c:pt idx="21238">
                  <c:v>-105.399</c:v>
                </c:pt>
                <c:pt idx="21239">
                  <c:v>-105.39699999999999</c:v>
                </c:pt>
                <c:pt idx="21240">
                  <c:v>-105.39500000000001</c:v>
                </c:pt>
                <c:pt idx="21241">
                  <c:v>-105.393</c:v>
                </c:pt>
                <c:pt idx="21242">
                  <c:v>-105.39099999999999</c:v>
                </c:pt>
                <c:pt idx="21243">
                  <c:v>-105.38900000000001</c:v>
                </c:pt>
                <c:pt idx="21244">
                  <c:v>-105.387</c:v>
                </c:pt>
                <c:pt idx="21245">
                  <c:v>-105.38499999999999</c:v>
                </c:pt>
                <c:pt idx="21246">
                  <c:v>-105.38300000000001</c:v>
                </c:pt>
                <c:pt idx="21247">
                  <c:v>-105.381</c:v>
                </c:pt>
                <c:pt idx="21248">
                  <c:v>-105.37899999999999</c:v>
                </c:pt>
                <c:pt idx="21249">
                  <c:v>-105.37700000000001</c:v>
                </c:pt>
                <c:pt idx="21250">
                  <c:v>-105.375</c:v>
                </c:pt>
                <c:pt idx="21251">
                  <c:v>-105.37299999999999</c:v>
                </c:pt>
                <c:pt idx="21252">
                  <c:v>-105.37100000000001</c:v>
                </c:pt>
                <c:pt idx="21253">
                  <c:v>-105.369</c:v>
                </c:pt>
                <c:pt idx="21254">
                  <c:v>-105.36699999999999</c:v>
                </c:pt>
                <c:pt idx="21255">
                  <c:v>-105.36500000000001</c:v>
                </c:pt>
                <c:pt idx="21256">
                  <c:v>-105.363</c:v>
                </c:pt>
                <c:pt idx="21257">
                  <c:v>-105.36099999999999</c:v>
                </c:pt>
                <c:pt idx="21258">
                  <c:v>-105.35900000000001</c:v>
                </c:pt>
                <c:pt idx="21259">
                  <c:v>-105.357</c:v>
                </c:pt>
                <c:pt idx="21260">
                  <c:v>-105.35499999999999</c:v>
                </c:pt>
                <c:pt idx="21261">
                  <c:v>-105.35300000000001</c:v>
                </c:pt>
                <c:pt idx="21262">
                  <c:v>-105.351</c:v>
                </c:pt>
                <c:pt idx="21263">
                  <c:v>-105.34899999999999</c:v>
                </c:pt>
                <c:pt idx="21264">
                  <c:v>-105.34700000000001</c:v>
                </c:pt>
                <c:pt idx="21265">
                  <c:v>-105.345</c:v>
                </c:pt>
                <c:pt idx="21266">
                  <c:v>-105.343</c:v>
                </c:pt>
                <c:pt idx="21267">
                  <c:v>-105.34100000000001</c:v>
                </c:pt>
                <c:pt idx="21268">
                  <c:v>-105.339</c:v>
                </c:pt>
                <c:pt idx="21269">
                  <c:v>-105.337</c:v>
                </c:pt>
                <c:pt idx="21270">
                  <c:v>-105.33500000000001</c:v>
                </c:pt>
                <c:pt idx="21271">
                  <c:v>-105.333</c:v>
                </c:pt>
                <c:pt idx="21272">
                  <c:v>-105.331</c:v>
                </c:pt>
                <c:pt idx="21273">
                  <c:v>-105.32900000000001</c:v>
                </c:pt>
                <c:pt idx="21274">
                  <c:v>-105.327</c:v>
                </c:pt>
                <c:pt idx="21275">
                  <c:v>-105.325</c:v>
                </c:pt>
                <c:pt idx="21276">
                  <c:v>-105.32300000000001</c:v>
                </c:pt>
                <c:pt idx="21277">
                  <c:v>-105.321</c:v>
                </c:pt>
                <c:pt idx="21278">
                  <c:v>-105.319</c:v>
                </c:pt>
                <c:pt idx="21279">
                  <c:v>-105.31700000000001</c:v>
                </c:pt>
                <c:pt idx="21280">
                  <c:v>-105.315</c:v>
                </c:pt>
                <c:pt idx="21281">
                  <c:v>-105.313</c:v>
                </c:pt>
                <c:pt idx="21282">
                  <c:v>-105.31100000000001</c:v>
                </c:pt>
                <c:pt idx="21283">
                  <c:v>-105.309</c:v>
                </c:pt>
                <c:pt idx="21284">
                  <c:v>-105.307</c:v>
                </c:pt>
                <c:pt idx="21285">
                  <c:v>-105.30500000000001</c:v>
                </c:pt>
                <c:pt idx="21286">
                  <c:v>-105.303</c:v>
                </c:pt>
                <c:pt idx="21287">
                  <c:v>-105.301</c:v>
                </c:pt>
                <c:pt idx="21288">
                  <c:v>-105.29900000000001</c:v>
                </c:pt>
                <c:pt idx="21289">
                  <c:v>-105.297</c:v>
                </c:pt>
                <c:pt idx="21290">
                  <c:v>-105.295</c:v>
                </c:pt>
                <c:pt idx="21291">
                  <c:v>-105.29300000000001</c:v>
                </c:pt>
                <c:pt idx="21292">
                  <c:v>-105.291</c:v>
                </c:pt>
                <c:pt idx="21293">
                  <c:v>-105.289</c:v>
                </c:pt>
                <c:pt idx="21294">
                  <c:v>-105.28700000000001</c:v>
                </c:pt>
                <c:pt idx="21295">
                  <c:v>-105.285</c:v>
                </c:pt>
                <c:pt idx="21296">
                  <c:v>-105.283</c:v>
                </c:pt>
                <c:pt idx="21297">
                  <c:v>-105.28100000000001</c:v>
                </c:pt>
                <c:pt idx="21298">
                  <c:v>-105.279</c:v>
                </c:pt>
                <c:pt idx="21299">
                  <c:v>-105.277</c:v>
                </c:pt>
                <c:pt idx="21300">
                  <c:v>-105.27500000000001</c:v>
                </c:pt>
                <c:pt idx="21301">
                  <c:v>-105.273</c:v>
                </c:pt>
                <c:pt idx="21302">
                  <c:v>-105.271</c:v>
                </c:pt>
                <c:pt idx="21303">
                  <c:v>-105.26900000000001</c:v>
                </c:pt>
                <c:pt idx="21304">
                  <c:v>-105.267</c:v>
                </c:pt>
                <c:pt idx="21305">
                  <c:v>-105.265</c:v>
                </c:pt>
                <c:pt idx="21306">
                  <c:v>-105.26300000000001</c:v>
                </c:pt>
                <c:pt idx="21307">
                  <c:v>-105.261</c:v>
                </c:pt>
                <c:pt idx="21308">
                  <c:v>-105.259</c:v>
                </c:pt>
                <c:pt idx="21309">
                  <c:v>-105.25700000000001</c:v>
                </c:pt>
                <c:pt idx="21310">
                  <c:v>-105.255</c:v>
                </c:pt>
                <c:pt idx="21311">
                  <c:v>-105.253</c:v>
                </c:pt>
                <c:pt idx="21312">
                  <c:v>-105.251</c:v>
                </c:pt>
                <c:pt idx="21313">
                  <c:v>-105.249</c:v>
                </c:pt>
                <c:pt idx="21314">
                  <c:v>-105.247</c:v>
                </c:pt>
                <c:pt idx="21315">
                  <c:v>-105.245</c:v>
                </c:pt>
                <c:pt idx="21316">
                  <c:v>-105.24299999999999</c:v>
                </c:pt>
                <c:pt idx="21317">
                  <c:v>-105.241</c:v>
                </c:pt>
                <c:pt idx="21318">
                  <c:v>-105.239</c:v>
                </c:pt>
                <c:pt idx="21319">
                  <c:v>-105.23699999999999</c:v>
                </c:pt>
                <c:pt idx="21320">
                  <c:v>-105.235</c:v>
                </c:pt>
                <c:pt idx="21321">
                  <c:v>-105.233</c:v>
                </c:pt>
                <c:pt idx="21322">
                  <c:v>-105.23099999999999</c:v>
                </c:pt>
                <c:pt idx="21323">
                  <c:v>-105.229</c:v>
                </c:pt>
                <c:pt idx="21324">
                  <c:v>-105.227</c:v>
                </c:pt>
                <c:pt idx="21325">
                  <c:v>-105.22499999999999</c:v>
                </c:pt>
                <c:pt idx="21326">
                  <c:v>-105.223</c:v>
                </c:pt>
                <c:pt idx="21327">
                  <c:v>-105.221</c:v>
                </c:pt>
                <c:pt idx="21328">
                  <c:v>-105.21899999999999</c:v>
                </c:pt>
                <c:pt idx="21329">
                  <c:v>-105.217</c:v>
                </c:pt>
                <c:pt idx="21330">
                  <c:v>-105.215</c:v>
                </c:pt>
                <c:pt idx="21331">
                  <c:v>-105.21299999999999</c:v>
                </c:pt>
                <c:pt idx="21332">
                  <c:v>-105.211</c:v>
                </c:pt>
                <c:pt idx="21333">
                  <c:v>-105.209</c:v>
                </c:pt>
                <c:pt idx="21334">
                  <c:v>-105.20699999999999</c:v>
                </c:pt>
                <c:pt idx="21335">
                  <c:v>-105.205</c:v>
                </c:pt>
                <c:pt idx="21336">
                  <c:v>-105.203</c:v>
                </c:pt>
                <c:pt idx="21337">
                  <c:v>-105.20099999999999</c:v>
                </c:pt>
                <c:pt idx="21338">
                  <c:v>-105.199</c:v>
                </c:pt>
                <c:pt idx="21339">
                  <c:v>-105.197</c:v>
                </c:pt>
                <c:pt idx="21340">
                  <c:v>-105.19499999999999</c:v>
                </c:pt>
                <c:pt idx="21341">
                  <c:v>-105.193</c:v>
                </c:pt>
                <c:pt idx="21342">
                  <c:v>-105.191</c:v>
                </c:pt>
                <c:pt idx="21343">
                  <c:v>-105.18899999999999</c:v>
                </c:pt>
                <c:pt idx="21344">
                  <c:v>-105.187</c:v>
                </c:pt>
                <c:pt idx="21345">
                  <c:v>-105.185</c:v>
                </c:pt>
                <c:pt idx="21346">
                  <c:v>-105.18299999999999</c:v>
                </c:pt>
                <c:pt idx="21347">
                  <c:v>-105.181</c:v>
                </c:pt>
                <c:pt idx="21348">
                  <c:v>-105.179</c:v>
                </c:pt>
                <c:pt idx="21349">
                  <c:v>-105.17699999999999</c:v>
                </c:pt>
                <c:pt idx="21350">
                  <c:v>-105.175</c:v>
                </c:pt>
                <c:pt idx="21351">
                  <c:v>-105.173</c:v>
                </c:pt>
                <c:pt idx="21352">
                  <c:v>-105.17099999999999</c:v>
                </c:pt>
                <c:pt idx="21353">
                  <c:v>-105.169</c:v>
                </c:pt>
                <c:pt idx="21354">
                  <c:v>-105.167</c:v>
                </c:pt>
                <c:pt idx="21355">
                  <c:v>-105.16499999999999</c:v>
                </c:pt>
                <c:pt idx="21356">
                  <c:v>-105.163</c:v>
                </c:pt>
                <c:pt idx="21357">
                  <c:v>-105.161</c:v>
                </c:pt>
                <c:pt idx="21358">
                  <c:v>-105.15899999999999</c:v>
                </c:pt>
                <c:pt idx="21359">
                  <c:v>-105.157</c:v>
                </c:pt>
                <c:pt idx="21360">
                  <c:v>-105.155</c:v>
                </c:pt>
                <c:pt idx="21361">
                  <c:v>-105.15299999999999</c:v>
                </c:pt>
                <c:pt idx="21362">
                  <c:v>-105.15100000000001</c:v>
                </c:pt>
                <c:pt idx="21363">
                  <c:v>-105.149</c:v>
                </c:pt>
                <c:pt idx="21364">
                  <c:v>-105.14699999999999</c:v>
                </c:pt>
                <c:pt idx="21365">
                  <c:v>-105.14500000000001</c:v>
                </c:pt>
                <c:pt idx="21366">
                  <c:v>-105.143</c:v>
                </c:pt>
                <c:pt idx="21367">
                  <c:v>-105.14099999999999</c:v>
                </c:pt>
                <c:pt idx="21368">
                  <c:v>-105.13900000000001</c:v>
                </c:pt>
                <c:pt idx="21369">
                  <c:v>-105.137</c:v>
                </c:pt>
                <c:pt idx="21370">
                  <c:v>-105.13499999999999</c:v>
                </c:pt>
                <c:pt idx="21371">
                  <c:v>-105.13300000000001</c:v>
                </c:pt>
                <c:pt idx="21372">
                  <c:v>-105.131</c:v>
                </c:pt>
                <c:pt idx="21373">
                  <c:v>-105.12899999999999</c:v>
                </c:pt>
                <c:pt idx="21374">
                  <c:v>-105.12700000000001</c:v>
                </c:pt>
                <c:pt idx="21375">
                  <c:v>-105.125</c:v>
                </c:pt>
                <c:pt idx="21376">
                  <c:v>-105.12299999999999</c:v>
                </c:pt>
                <c:pt idx="21377">
                  <c:v>-105.12100000000001</c:v>
                </c:pt>
                <c:pt idx="21378">
                  <c:v>-105.119</c:v>
                </c:pt>
                <c:pt idx="21379">
                  <c:v>-105.11699999999999</c:v>
                </c:pt>
                <c:pt idx="21380">
                  <c:v>-105.11500000000001</c:v>
                </c:pt>
                <c:pt idx="21381">
                  <c:v>-105.113</c:v>
                </c:pt>
                <c:pt idx="21382">
                  <c:v>-105.11099999999999</c:v>
                </c:pt>
                <c:pt idx="21383">
                  <c:v>-105.10900000000001</c:v>
                </c:pt>
                <c:pt idx="21384">
                  <c:v>-105.107</c:v>
                </c:pt>
                <c:pt idx="21385">
                  <c:v>-105.10499999999999</c:v>
                </c:pt>
                <c:pt idx="21386">
                  <c:v>-105.10300000000001</c:v>
                </c:pt>
                <c:pt idx="21387">
                  <c:v>-105.101</c:v>
                </c:pt>
                <c:pt idx="21388">
                  <c:v>-105.09899999999999</c:v>
                </c:pt>
                <c:pt idx="21389">
                  <c:v>-105.09700000000001</c:v>
                </c:pt>
                <c:pt idx="21390">
                  <c:v>-105.095</c:v>
                </c:pt>
                <c:pt idx="21391">
                  <c:v>-105.093</c:v>
                </c:pt>
                <c:pt idx="21392">
                  <c:v>-105.09100000000001</c:v>
                </c:pt>
                <c:pt idx="21393">
                  <c:v>-105.089</c:v>
                </c:pt>
                <c:pt idx="21394">
                  <c:v>-105.087</c:v>
                </c:pt>
                <c:pt idx="21395">
                  <c:v>-105.08500000000001</c:v>
                </c:pt>
                <c:pt idx="21396">
                  <c:v>-105.083</c:v>
                </c:pt>
                <c:pt idx="21397">
                  <c:v>-105.081</c:v>
                </c:pt>
                <c:pt idx="21398">
                  <c:v>-105.07900000000001</c:v>
                </c:pt>
                <c:pt idx="21399">
                  <c:v>-105.077</c:v>
                </c:pt>
                <c:pt idx="21400">
                  <c:v>-105.075</c:v>
                </c:pt>
                <c:pt idx="21401">
                  <c:v>-105.07300000000001</c:v>
                </c:pt>
                <c:pt idx="21402">
                  <c:v>-105.071</c:v>
                </c:pt>
                <c:pt idx="21403">
                  <c:v>-105.069</c:v>
                </c:pt>
                <c:pt idx="21404">
                  <c:v>-105.06700000000001</c:v>
                </c:pt>
                <c:pt idx="21405">
                  <c:v>-105.065</c:v>
                </c:pt>
                <c:pt idx="21406">
                  <c:v>-105.063</c:v>
                </c:pt>
                <c:pt idx="21407">
                  <c:v>-105.06100000000001</c:v>
                </c:pt>
                <c:pt idx="21408">
                  <c:v>-105.059</c:v>
                </c:pt>
                <c:pt idx="21409">
                  <c:v>-105.057</c:v>
                </c:pt>
                <c:pt idx="21410">
                  <c:v>-105.05500000000001</c:v>
                </c:pt>
                <c:pt idx="21411">
                  <c:v>-105.053</c:v>
                </c:pt>
                <c:pt idx="21412">
                  <c:v>-105.051</c:v>
                </c:pt>
                <c:pt idx="21413">
                  <c:v>-105.04900000000001</c:v>
                </c:pt>
                <c:pt idx="21414">
                  <c:v>-105.047</c:v>
                </c:pt>
                <c:pt idx="21415">
                  <c:v>-105.045</c:v>
                </c:pt>
                <c:pt idx="21416">
                  <c:v>-105.04300000000001</c:v>
                </c:pt>
                <c:pt idx="21417">
                  <c:v>-105.041</c:v>
                </c:pt>
                <c:pt idx="21418">
                  <c:v>-105.039</c:v>
                </c:pt>
                <c:pt idx="21419">
                  <c:v>-105.03700000000001</c:v>
                </c:pt>
                <c:pt idx="21420">
                  <c:v>-105.035</c:v>
                </c:pt>
                <c:pt idx="21421">
                  <c:v>-105.033</c:v>
                </c:pt>
                <c:pt idx="21422">
                  <c:v>-105.03100000000001</c:v>
                </c:pt>
                <c:pt idx="21423">
                  <c:v>-105.029</c:v>
                </c:pt>
                <c:pt idx="21424">
                  <c:v>-105.027</c:v>
                </c:pt>
                <c:pt idx="21425">
                  <c:v>-105.02500000000001</c:v>
                </c:pt>
                <c:pt idx="21426">
                  <c:v>-105.023</c:v>
                </c:pt>
                <c:pt idx="21427">
                  <c:v>-105.021</c:v>
                </c:pt>
                <c:pt idx="21428">
                  <c:v>-105.01900000000001</c:v>
                </c:pt>
                <c:pt idx="21429">
                  <c:v>-105.017</c:v>
                </c:pt>
                <c:pt idx="21430">
                  <c:v>-105.015</c:v>
                </c:pt>
                <c:pt idx="21431">
                  <c:v>-105.01300000000001</c:v>
                </c:pt>
                <c:pt idx="21432">
                  <c:v>-105.011</c:v>
                </c:pt>
                <c:pt idx="21433">
                  <c:v>-105.009</c:v>
                </c:pt>
                <c:pt idx="21434">
                  <c:v>-105.00700000000001</c:v>
                </c:pt>
                <c:pt idx="21435">
                  <c:v>-105.005</c:v>
                </c:pt>
                <c:pt idx="21436">
                  <c:v>-105.003</c:v>
                </c:pt>
                <c:pt idx="21437">
                  <c:v>-105.001</c:v>
                </c:pt>
                <c:pt idx="21438">
                  <c:v>-104.999</c:v>
                </c:pt>
                <c:pt idx="21439">
                  <c:v>-104.997</c:v>
                </c:pt>
                <c:pt idx="21440">
                  <c:v>-104.995</c:v>
                </c:pt>
                <c:pt idx="21441">
                  <c:v>-104.99299999999999</c:v>
                </c:pt>
                <c:pt idx="21442">
                  <c:v>-104.991</c:v>
                </c:pt>
                <c:pt idx="21443">
                  <c:v>-104.989</c:v>
                </c:pt>
                <c:pt idx="21444">
                  <c:v>-104.98699999999999</c:v>
                </c:pt>
                <c:pt idx="21445">
                  <c:v>-104.985</c:v>
                </c:pt>
                <c:pt idx="21446">
                  <c:v>-104.983</c:v>
                </c:pt>
                <c:pt idx="21447">
                  <c:v>-104.98099999999999</c:v>
                </c:pt>
                <c:pt idx="21448">
                  <c:v>-104.979</c:v>
                </c:pt>
                <c:pt idx="21449">
                  <c:v>-104.977</c:v>
                </c:pt>
                <c:pt idx="21450">
                  <c:v>-104.97499999999999</c:v>
                </c:pt>
                <c:pt idx="21451">
                  <c:v>-104.973</c:v>
                </c:pt>
                <c:pt idx="21452">
                  <c:v>-104.971</c:v>
                </c:pt>
                <c:pt idx="21453">
                  <c:v>-104.96899999999999</c:v>
                </c:pt>
                <c:pt idx="21454">
                  <c:v>-104.967</c:v>
                </c:pt>
                <c:pt idx="21455">
                  <c:v>-104.965</c:v>
                </c:pt>
                <c:pt idx="21456">
                  <c:v>-104.96299999999999</c:v>
                </c:pt>
                <c:pt idx="21457">
                  <c:v>-104.961</c:v>
                </c:pt>
                <c:pt idx="21458">
                  <c:v>-104.959</c:v>
                </c:pt>
                <c:pt idx="21459">
                  <c:v>-104.95699999999999</c:v>
                </c:pt>
                <c:pt idx="21460">
                  <c:v>-104.955</c:v>
                </c:pt>
                <c:pt idx="21461">
                  <c:v>-104.953</c:v>
                </c:pt>
                <c:pt idx="21462">
                  <c:v>-104.95099999999999</c:v>
                </c:pt>
                <c:pt idx="21463">
                  <c:v>-104.949</c:v>
                </c:pt>
                <c:pt idx="21464">
                  <c:v>-104.947</c:v>
                </c:pt>
                <c:pt idx="21465">
                  <c:v>-104.94499999999999</c:v>
                </c:pt>
                <c:pt idx="21466">
                  <c:v>-104.943</c:v>
                </c:pt>
                <c:pt idx="21467">
                  <c:v>-104.941</c:v>
                </c:pt>
                <c:pt idx="21468">
                  <c:v>-104.93899999999999</c:v>
                </c:pt>
                <c:pt idx="21469">
                  <c:v>-104.937</c:v>
                </c:pt>
                <c:pt idx="21470">
                  <c:v>-104.935</c:v>
                </c:pt>
                <c:pt idx="21471">
                  <c:v>-104.93299999999999</c:v>
                </c:pt>
                <c:pt idx="21472">
                  <c:v>-104.931</c:v>
                </c:pt>
                <c:pt idx="21473">
                  <c:v>-104.929</c:v>
                </c:pt>
                <c:pt idx="21474">
                  <c:v>-104.92699999999999</c:v>
                </c:pt>
                <c:pt idx="21475">
                  <c:v>-104.925</c:v>
                </c:pt>
                <c:pt idx="21476">
                  <c:v>-104.923</c:v>
                </c:pt>
                <c:pt idx="21477">
                  <c:v>-104.92099999999999</c:v>
                </c:pt>
                <c:pt idx="21478">
                  <c:v>-104.919</c:v>
                </c:pt>
                <c:pt idx="21479">
                  <c:v>-104.917</c:v>
                </c:pt>
                <c:pt idx="21480">
                  <c:v>-104.91499999999999</c:v>
                </c:pt>
                <c:pt idx="21481">
                  <c:v>-104.913</c:v>
                </c:pt>
                <c:pt idx="21482">
                  <c:v>-104.911</c:v>
                </c:pt>
                <c:pt idx="21483">
                  <c:v>-104.90899999999999</c:v>
                </c:pt>
                <c:pt idx="21484">
                  <c:v>-104.907</c:v>
                </c:pt>
                <c:pt idx="21485">
                  <c:v>-104.905</c:v>
                </c:pt>
                <c:pt idx="21486">
                  <c:v>-104.90299999999999</c:v>
                </c:pt>
                <c:pt idx="21487">
                  <c:v>-104.90100000000001</c:v>
                </c:pt>
                <c:pt idx="21488">
                  <c:v>-104.899</c:v>
                </c:pt>
                <c:pt idx="21489">
                  <c:v>-104.89699999999999</c:v>
                </c:pt>
                <c:pt idx="21490">
                  <c:v>-104.89500000000001</c:v>
                </c:pt>
                <c:pt idx="21491">
                  <c:v>-104.893</c:v>
                </c:pt>
                <c:pt idx="21492">
                  <c:v>-104.89099999999999</c:v>
                </c:pt>
                <c:pt idx="21493">
                  <c:v>-104.88900000000001</c:v>
                </c:pt>
                <c:pt idx="21494">
                  <c:v>-104.887</c:v>
                </c:pt>
                <c:pt idx="21495">
                  <c:v>-104.88499999999999</c:v>
                </c:pt>
                <c:pt idx="21496">
                  <c:v>-104.88300000000001</c:v>
                </c:pt>
                <c:pt idx="21497">
                  <c:v>-104.881</c:v>
                </c:pt>
                <c:pt idx="21498">
                  <c:v>-104.87899999999999</c:v>
                </c:pt>
                <c:pt idx="21499">
                  <c:v>-104.87700000000001</c:v>
                </c:pt>
                <c:pt idx="21500">
                  <c:v>-104.875</c:v>
                </c:pt>
                <c:pt idx="21501">
                  <c:v>-104.87299999999999</c:v>
                </c:pt>
                <c:pt idx="21502">
                  <c:v>-104.87100000000001</c:v>
                </c:pt>
                <c:pt idx="21503">
                  <c:v>-104.869</c:v>
                </c:pt>
                <c:pt idx="21504">
                  <c:v>-104.86699999999999</c:v>
                </c:pt>
                <c:pt idx="21505">
                  <c:v>-104.86500000000001</c:v>
                </c:pt>
                <c:pt idx="21506">
                  <c:v>-104.863</c:v>
                </c:pt>
                <c:pt idx="21507">
                  <c:v>-104.86099999999999</c:v>
                </c:pt>
                <c:pt idx="21508">
                  <c:v>-104.85900000000001</c:v>
                </c:pt>
                <c:pt idx="21509">
                  <c:v>-104.857</c:v>
                </c:pt>
                <c:pt idx="21510">
                  <c:v>-104.85499999999999</c:v>
                </c:pt>
                <c:pt idx="21511">
                  <c:v>-104.85300000000001</c:v>
                </c:pt>
                <c:pt idx="21512">
                  <c:v>-104.851</c:v>
                </c:pt>
                <c:pt idx="21513">
                  <c:v>-104.84899999999999</c:v>
                </c:pt>
                <c:pt idx="21514">
                  <c:v>-104.84700000000001</c:v>
                </c:pt>
                <c:pt idx="21515">
                  <c:v>-104.845</c:v>
                </c:pt>
                <c:pt idx="21516">
                  <c:v>-104.843</c:v>
                </c:pt>
                <c:pt idx="21517">
                  <c:v>-104.84100000000001</c:v>
                </c:pt>
                <c:pt idx="21518">
                  <c:v>-104.839</c:v>
                </c:pt>
                <c:pt idx="21519">
                  <c:v>-104.837</c:v>
                </c:pt>
                <c:pt idx="21520">
                  <c:v>-104.83500000000001</c:v>
                </c:pt>
                <c:pt idx="21521">
                  <c:v>-104.833</c:v>
                </c:pt>
                <c:pt idx="21522">
                  <c:v>-104.831</c:v>
                </c:pt>
                <c:pt idx="21523">
                  <c:v>-104.82900000000001</c:v>
                </c:pt>
                <c:pt idx="21524">
                  <c:v>-104.827</c:v>
                </c:pt>
                <c:pt idx="21525">
                  <c:v>-104.825</c:v>
                </c:pt>
                <c:pt idx="21526">
                  <c:v>-104.82300000000001</c:v>
                </c:pt>
                <c:pt idx="21527">
                  <c:v>-104.821</c:v>
                </c:pt>
                <c:pt idx="21528">
                  <c:v>-104.819</c:v>
                </c:pt>
                <c:pt idx="21529">
                  <c:v>-104.81700000000001</c:v>
                </c:pt>
                <c:pt idx="21530">
                  <c:v>-104.815</c:v>
                </c:pt>
                <c:pt idx="21531">
                  <c:v>-104.813</c:v>
                </c:pt>
                <c:pt idx="21532">
                  <c:v>-104.81100000000001</c:v>
                </c:pt>
                <c:pt idx="21533">
                  <c:v>-104.809</c:v>
                </c:pt>
                <c:pt idx="21534">
                  <c:v>-104.807</c:v>
                </c:pt>
                <c:pt idx="21535">
                  <c:v>-104.80500000000001</c:v>
                </c:pt>
                <c:pt idx="21536">
                  <c:v>-104.803</c:v>
                </c:pt>
                <c:pt idx="21537">
                  <c:v>-104.801</c:v>
                </c:pt>
                <c:pt idx="21538">
                  <c:v>-104.79900000000001</c:v>
                </c:pt>
                <c:pt idx="21539">
                  <c:v>-104.797</c:v>
                </c:pt>
                <c:pt idx="21540">
                  <c:v>-104.795</c:v>
                </c:pt>
                <c:pt idx="21541">
                  <c:v>-104.79300000000001</c:v>
                </c:pt>
                <c:pt idx="21542">
                  <c:v>-104.791</c:v>
                </c:pt>
                <c:pt idx="21543">
                  <c:v>-104.789</c:v>
                </c:pt>
                <c:pt idx="21544">
                  <c:v>-104.78700000000001</c:v>
                </c:pt>
                <c:pt idx="21545">
                  <c:v>-104.785</c:v>
                </c:pt>
                <c:pt idx="21546">
                  <c:v>-104.783</c:v>
                </c:pt>
                <c:pt idx="21547">
                  <c:v>-104.78100000000001</c:v>
                </c:pt>
                <c:pt idx="21548">
                  <c:v>-104.779</c:v>
                </c:pt>
                <c:pt idx="21549">
                  <c:v>-104.777</c:v>
                </c:pt>
                <c:pt idx="21550">
                  <c:v>-104.77500000000001</c:v>
                </c:pt>
                <c:pt idx="21551">
                  <c:v>-104.773</c:v>
                </c:pt>
                <c:pt idx="21552">
                  <c:v>-104.771</c:v>
                </c:pt>
                <c:pt idx="21553">
                  <c:v>-104.76900000000001</c:v>
                </c:pt>
                <c:pt idx="21554">
                  <c:v>-104.767</c:v>
                </c:pt>
                <c:pt idx="21555">
                  <c:v>-104.765</c:v>
                </c:pt>
                <c:pt idx="21556">
                  <c:v>-104.76300000000001</c:v>
                </c:pt>
                <c:pt idx="21557">
                  <c:v>-104.761</c:v>
                </c:pt>
                <c:pt idx="21558">
                  <c:v>-104.759</c:v>
                </c:pt>
                <c:pt idx="21559">
                  <c:v>-104.75700000000001</c:v>
                </c:pt>
                <c:pt idx="21560">
                  <c:v>-104.755</c:v>
                </c:pt>
                <c:pt idx="21561">
                  <c:v>-104.753</c:v>
                </c:pt>
                <c:pt idx="21562">
                  <c:v>-104.751</c:v>
                </c:pt>
                <c:pt idx="21563">
                  <c:v>-104.749</c:v>
                </c:pt>
                <c:pt idx="21564">
                  <c:v>-104.747</c:v>
                </c:pt>
                <c:pt idx="21565">
                  <c:v>-104.745</c:v>
                </c:pt>
                <c:pt idx="21566">
                  <c:v>-104.74299999999999</c:v>
                </c:pt>
                <c:pt idx="21567">
                  <c:v>-104.741</c:v>
                </c:pt>
                <c:pt idx="21568">
                  <c:v>-104.739</c:v>
                </c:pt>
                <c:pt idx="21569">
                  <c:v>-104.73699999999999</c:v>
                </c:pt>
                <c:pt idx="21570">
                  <c:v>-104.735</c:v>
                </c:pt>
                <c:pt idx="21571">
                  <c:v>-104.733</c:v>
                </c:pt>
                <c:pt idx="21572">
                  <c:v>-104.73099999999999</c:v>
                </c:pt>
                <c:pt idx="21573">
                  <c:v>-104.729</c:v>
                </c:pt>
                <c:pt idx="21574">
                  <c:v>-104.727</c:v>
                </c:pt>
                <c:pt idx="21575">
                  <c:v>-104.72499999999999</c:v>
                </c:pt>
                <c:pt idx="21576">
                  <c:v>-104.723</c:v>
                </c:pt>
                <c:pt idx="21577">
                  <c:v>-104.721</c:v>
                </c:pt>
                <c:pt idx="21578">
                  <c:v>-104.71899999999999</c:v>
                </c:pt>
                <c:pt idx="21579">
                  <c:v>-104.717</c:v>
                </c:pt>
                <c:pt idx="21580">
                  <c:v>-104.715</c:v>
                </c:pt>
                <c:pt idx="21581">
                  <c:v>-104.71299999999999</c:v>
                </c:pt>
                <c:pt idx="21582">
                  <c:v>-104.711</c:v>
                </c:pt>
                <c:pt idx="21583">
                  <c:v>-104.709</c:v>
                </c:pt>
                <c:pt idx="21584">
                  <c:v>-104.70699999999999</c:v>
                </c:pt>
                <c:pt idx="21585">
                  <c:v>-104.705</c:v>
                </c:pt>
                <c:pt idx="21586">
                  <c:v>-104.703</c:v>
                </c:pt>
                <c:pt idx="21587">
                  <c:v>-104.70099999999999</c:v>
                </c:pt>
                <c:pt idx="21588">
                  <c:v>-104.699</c:v>
                </c:pt>
                <c:pt idx="21589">
                  <c:v>-104.697</c:v>
                </c:pt>
                <c:pt idx="21590">
                  <c:v>-104.69499999999999</c:v>
                </c:pt>
                <c:pt idx="21591">
                  <c:v>-104.693</c:v>
                </c:pt>
                <c:pt idx="21592">
                  <c:v>-104.691</c:v>
                </c:pt>
                <c:pt idx="21593">
                  <c:v>-104.68899999999999</c:v>
                </c:pt>
                <c:pt idx="21594">
                  <c:v>-104.687</c:v>
                </c:pt>
                <c:pt idx="21595">
                  <c:v>-104.685</c:v>
                </c:pt>
                <c:pt idx="21596">
                  <c:v>-104.68299999999999</c:v>
                </c:pt>
                <c:pt idx="21597">
                  <c:v>-104.681</c:v>
                </c:pt>
                <c:pt idx="21598">
                  <c:v>-104.679</c:v>
                </c:pt>
                <c:pt idx="21599">
                  <c:v>-104.67699999999999</c:v>
                </c:pt>
                <c:pt idx="21600">
                  <c:v>-104.675</c:v>
                </c:pt>
                <c:pt idx="21601">
                  <c:v>-104.673</c:v>
                </c:pt>
                <c:pt idx="21602">
                  <c:v>-104.67099999999999</c:v>
                </c:pt>
                <c:pt idx="21603">
                  <c:v>-104.669</c:v>
                </c:pt>
                <c:pt idx="21604">
                  <c:v>-104.667</c:v>
                </c:pt>
                <c:pt idx="21605">
                  <c:v>-104.66499999999999</c:v>
                </c:pt>
                <c:pt idx="21606">
                  <c:v>-104.663</c:v>
                </c:pt>
                <c:pt idx="21607">
                  <c:v>-104.661</c:v>
                </c:pt>
                <c:pt idx="21608">
                  <c:v>-104.65899999999999</c:v>
                </c:pt>
                <c:pt idx="21609">
                  <c:v>-104.657</c:v>
                </c:pt>
                <c:pt idx="21610">
                  <c:v>-104.655</c:v>
                </c:pt>
                <c:pt idx="21611">
                  <c:v>-104.65299999999999</c:v>
                </c:pt>
                <c:pt idx="21612">
                  <c:v>-104.65100000000001</c:v>
                </c:pt>
                <c:pt idx="21613">
                  <c:v>-104.649</c:v>
                </c:pt>
                <c:pt idx="21614">
                  <c:v>-104.64699999999999</c:v>
                </c:pt>
                <c:pt idx="21615">
                  <c:v>-104.64500000000001</c:v>
                </c:pt>
                <c:pt idx="21616">
                  <c:v>-104.643</c:v>
                </c:pt>
                <c:pt idx="21617">
                  <c:v>-104.64099999999999</c:v>
                </c:pt>
                <c:pt idx="21618">
                  <c:v>-104.63900000000001</c:v>
                </c:pt>
                <c:pt idx="21619">
                  <c:v>-104.637</c:v>
                </c:pt>
                <c:pt idx="21620">
                  <c:v>-104.63499999999999</c:v>
                </c:pt>
                <c:pt idx="21621">
                  <c:v>-104.63300000000001</c:v>
                </c:pt>
                <c:pt idx="21622">
                  <c:v>-104.631</c:v>
                </c:pt>
                <c:pt idx="21623">
                  <c:v>-104.62899999999999</c:v>
                </c:pt>
                <c:pt idx="21624">
                  <c:v>-104.62700000000001</c:v>
                </c:pt>
                <c:pt idx="21625">
                  <c:v>-104.625</c:v>
                </c:pt>
                <c:pt idx="21626">
                  <c:v>-104.62299999999999</c:v>
                </c:pt>
                <c:pt idx="21627">
                  <c:v>-104.62100000000001</c:v>
                </c:pt>
                <c:pt idx="21628">
                  <c:v>-104.619</c:v>
                </c:pt>
                <c:pt idx="21629">
                  <c:v>-104.61699999999999</c:v>
                </c:pt>
                <c:pt idx="21630">
                  <c:v>-104.61500000000001</c:v>
                </c:pt>
                <c:pt idx="21631">
                  <c:v>-104.613</c:v>
                </c:pt>
                <c:pt idx="21632">
                  <c:v>-104.61099999999999</c:v>
                </c:pt>
                <c:pt idx="21633">
                  <c:v>-104.60900000000001</c:v>
                </c:pt>
                <c:pt idx="21634">
                  <c:v>-104.607</c:v>
                </c:pt>
                <c:pt idx="21635">
                  <c:v>-104.60499999999999</c:v>
                </c:pt>
                <c:pt idx="21636">
                  <c:v>-104.60300000000001</c:v>
                </c:pt>
                <c:pt idx="21637">
                  <c:v>-104.601</c:v>
                </c:pt>
                <c:pt idx="21638">
                  <c:v>-104.59899999999999</c:v>
                </c:pt>
                <c:pt idx="21639">
                  <c:v>-104.59700000000001</c:v>
                </c:pt>
                <c:pt idx="21640">
                  <c:v>-104.595</c:v>
                </c:pt>
                <c:pt idx="21641">
                  <c:v>-104.593</c:v>
                </c:pt>
                <c:pt idx="21642">
                  <c:v>-104.59100000000001</c:v>
                </c:pt>
                <c:pt idx="21643">
                  <c:v>-104.589</c:v>
                </c:pt>
                <c:pt idx="21644">
                  <c:v>-104.587</c:v>
                </c:pt>
                <c:pt idx="21645">
                  <c:v>-104.58500000000001</c:v>
                </c:pt>
                <c:pt idx="21646">
                  <c:v>-104.583</c:v>
                </c:pt>
                <c:pt idx="21647">
                  <c:v>-104.581</c:v>
                </c:pt>
                <c:pt idx="21648">
                  <c:v>-104.57900000000001</c:v>
                </c:pt>
                <c:pt idx="21649">
                  <c:v>-104.577</c:v>
                </c:pt>
                <c:pt idx="21650">
                  <c:v>-104.575</c:v>
                </c:pt>
                <c:pt idx="21651">
                  <c:v>-104.57300000000001</c:v>
                </c:pt>
                <c:pt idx="21652">
                  <c:v>-104.571</c:v>
                </c:pt>
                <c:pt idx="21653">
                  <c:v>-104.569</c:v>
                </c:pt>
                <c:pt idx="21654">
                  <c:v>-104.56700000000001</c:v>
                </c:pt>
                <c:pt idx="21655">
                  <c:v>-104.565</c:v>
                </c:pt>
                <c:pt idx="21656">
                  <c:v>-104.563</c:v>
                </c:pt>
                <c:pt idx="21657">
                  <c:v>-104.56100000000001</c:v>
                </c:pt>
                <c:pt idx="21658">
                  <c:v>-104.559</c:v>
                </c:pt>
                <c:pt idx="21659">
                  <c:v>-104.557</c:v>
                </c:pt>
                <c:pt idx="21660">
                  <c:v>-104.55500000000001</c:v>
                </c:pt>
                <c:pt idx="21661">
                  <c:v>-104.553</c:v>
                </c:pt>
                <c:pt idx="21662">
                  <c:v>-104.551</c:v>
                </c:pt>
                <c:pt idx="21663">
                  <c:v>-104.54900000000001</c:v>
                </c:pt>
                <c:pt idx="21664">
                  <c:v>-104.547</c:v>
                </c:pt>
                <c:pt idx="21665">
                  <c:v>-104.545</c:v>
                </c:pt>
                <c:pt idx="21666">
                  <c:v>-104.54300000000001</c:v>
                </c:pt>
                <c:pt idx="21667">
                  <c:v>-104.541</c:v>
                </c:pt>
                <c:pt idx="21668">
                  <c:v>-104.539</c:v>
                </c:pt>
                <c:pt idx="21669">
                  <c:v>-104.53700000000001</c:v>
                </c:pt>
                <c:pt idx="21670">
                  <c:v>-104.535</c:v>
                </c:pt>
                <c:pt idx="21671">
                  <c:v>-104.533</c:v>
                </c:pt>
                <c:pt idx="21672">
                  <c:v>-104.53100000000001</c:v>
                </c:pt>
                <c:pt idx="21673">
                  <c:v>-104.529</c:v>
                </c:pt>
                <c:pt idx="21674">
                  <c:v>-104.527</c:v>
                </c:pt>
                <c:pt idx="21675">
                  <c:v>-104.52500000000001</c:v>
                </c:pt>
                <c:pt idx="21676">
                  <c:v>-104.523</c:v>
                </c:pt>
                <c:pt idx="21677">
                  <c:v>-104.521</c:v>
                </c:pt>
                <c:pt idx="21678">
                  <c:v>-104.51900000000001</c:v>
                </c:pt>
                <c:pt idx="21679">
                  <c:v>-104.517</c:v>
                </c:pt>
                <c:pt idx="21680">
                  <c:v>-104.515</c:v>
                </c:pt>
                <c:pt idx="21681">
                  <c:v>-104.51300000000001</c:v>
                </c:pt>
                <c:pt idx="21682">
                  <c:v>-104.511</c:v>
                </c:pt>
                <c:pt idx="21683">
                  <c:v>-104.509</c:v>
                </c:pt>
                <c:pt idx="21684">
                  <c:v>-104.50700000000001</c:v>
                </c:pt>
                <c:pt idx="21685">
                  <c:v>-104.505</c:v>
                </c:pt>
                <c:pt idx="21686">
                  <c:v>-104.503</c:v>
                </c:pt>
                <c:pt idx="21687">
                  <c:v>-104.501</c:v>
                </c:pt>
                <c:pt idx="21688">
                  <c:v>-104.499</c:v>
                </c:pt>
                <c:pt idx="21689">
                  <c:v>-104.497</c:v>
                </c:pt>
                <c:pt idx="21690">
                  <c:v>-104.495</c:v>
                </c:pt>
                <c:pt idx="21691">
                  <c:v>-104.49299999999999</c:v>
                </c:pt>
                <c:pt idx="21692">
                  <c:v>-104.491</c:v>
                </c:pt>
                <c:pt idx="21693">
                  <c:v>-104.489</c:v>
                </c:pt>
                <c:pt idx="21694">
                  <c:v>-104.48699999999999</c:v>
                </c:pt>
                <c:pt idx="21695">
                  <c:v>-104.485</c:v>
                </c:pt>
                <c:pt idx="21696">
                  <c:v>-104.483</c:v>
                </c:pt>
                <c:pt idx="21697">
                  <c:v>-104.48099999999999</c:v>
                </c:pt>
                <c:pt idx="21698">
                  <c:v>-104.479</c:v>
                </c:pt>
                <c:pt idx="21699">
                  <c:v>-104.477</c:v>
                </c:pt>
                <c:pt idx="21700">
                  <c:v>-104.47499999999999</c:v>
                </c:pt>
                <c:pt idx="21701">
                  <c:v>-104.473</c:v>
                </c:pt>
                <c:pt idx="21702">
                  <c:v>-104.471</c:v>
                </c:pt>
                <c:pt idx="21703">
                  <c:v>-104.46899999999999</c:v>
                </c:pt>
                <c:pt idx="21704">
                  <c:v>-104.467</c:v>
                </c:pt>
                <c:pt idx="21705">
                  <c:v>-104.465</c:v>
                </c:pt>
                <c:pt idx="21706">
                  <c:v>-104.46299999999999</c:v>
                </c:pt>
                <c:pt idx="21707">
                  <c:v>-104.461</c:v>
                </c:pt>
                <c:pt idx="21708">
                  <c:v>-104.459</c:v>
                </c:pt>
                <c:pt idx="21709">
                  <c:v>-104.45699999999999</c:v>
                </c:pt>
                <c:pt idx="21710">
                  <c:v>-104.455</c:v>
                </c:pt>
                <c:pt idx="21711">
                  <c:v>-104.453</c:v>
                </c:pt>
                <c:pt idx="21712">
                  <c:v>-104.45099999999999</c:v>
                </c:pt>
                <c:pt idx="21713">
                  <c:v>-104.449</c:v>
                </c:pt>
                <c:pt idx="21714">
                  <c:v>-104.447</c:v>
                </c:pt>
                <c:pt idx="21715">
                  <c:v>-104.44499999999999</c:v>
                </c:pt>
                <c:pt idx="21716">
                  <c:v>-104.443</c:v>
                </c:pt>
                <c:pt idx="21717">
                  <c:v>-104.441</c:v>
                </c:pt>
                <c:pt idx="21718">
                  <c:v>-104.43899999999999</c:v>
                </c:pt>
                <c:pt idx="21719">
                  <c:v>-104.437</c:v>
                </c:pt>
                <c:pt idx="21720">
                  <c:v>-104.435</c:v>
                </c:pt>
                <c:pt idx="21721">
                  <c:v>-104.43299999999999</c:v>
                </c:pt>
                <c:pt idx="21722">
                  <c:v>-104.431</c:v>
                </c:pt>
                <c:pt idx="21723">
                  <c:v>-104.429</c:v>
                </c:pt>
                <c:pt idx="21724">
                  <c:v>-104.42699999999999</c:v>
                </c:pt>
                <c:pt idx="21725">
                  <c:v>-104.425</c:v>
                </c:pt>
                <c:pt idx="21726">
                  <c:v>-104.423</c:v>
                </c:pt>
                <c:pt idx="21727">
                  <c:v>-104.42099999999999</c:v>
                </c:pt>
                <c:pt idx="21728">
                  <c:v>-104.419</c:v>
                </c:pt>
                <c:pt idx="21729">
                  <c:v>-104.417</c:v>
                </c:pt>
                <c:pt idx="21730">
                  <c:v>-104.41499999999999</c:v>
                </c:pt>
                <c:pt idx="21731">
                  <c:v>-104.413</c:v>
                </c:pt>
                <c:pt idx="21732">
                  <c:v>-104.411</c:v>
                </c:pt>
                <c:pt idx="21733">
                  <c:v>-104.40899999999999</c:v>
                </c:pt>
                <c:pt idx="21734">
                  <c:v>-104.407</c:v>
                </c:pt>
                <c:pt idx="21735">
                  <c:v>-104.405</c:v>
                </c:pt>
                <c:pt idx="21736">
                  <c:v>-104.40299999999999</c:v>
                </c:pt>
                <c:pt idx="21737">
                  <c:v>-104.40100000000001</c:v>
                </c:pt>
                <c:pt idx="21738">
                  <c:v>-104.399</c:v>
                </c:pt>
                <c:pt idx="21739">
                  <c:v>-104.39699999999999</c:v>
                </c:pt>
                <c:pt idx="21740">
                  <c:v>-104.39500000000001</c:v>
                </c:pt>
                <c:pt idx="21741">
                  <c:v>-104.393</c:v>
                </c:pt>
                <c:pt idx="21742">
                  <c:v>-104.39099999999999</c:v>
                </c:pt>
                <c:pt idx="21743">
                  <c:v>-104.38900000000001</c:v>
                </c:pt>
                <c:pt idx="21744">
                  <c:v>-104.387</c:v>
                </c:pt>
                <c:pt idx="21745">
                  <c:v>-104.38499999999999</c:v>
                </c:pt>
                <c:pt idx="21746">
                  <c:v>-104.38300000000001</c:v>
                </c:pt>
                <c:pt idx="21747">
                  <c:v>-104.381</c:v>
                </c:pt>
                <c:pt idx="21748">
                  <c:v>-104.37899999999999</c:v>
                </c:pt>
                <c:pt idx="21749">
                  <c:v>-104.37700000000001</c:v>
                </c:pt>
                <c:pt idx="21750">
                  <c:v>-104.375</c:v>
                </c:pt>
                <c:pt idx="21751">
                  <c:v>-104.37299999999999</c:v>
                </c:pt>
                <c:pt idx="21752">
                  <c:v>-104.37100000000001</c:v>
                </c:pt>
                <c:pt idx="21753">
                  <c:v>-104.369</c:v>
                </c:pt>
                <c:pt idx="21754">
                  <c:v>-104.36699999999999</c:v>
                </c:pt>
                <c:pt idx="21755">
                  <c:v>-104.36500000000001</c:v>
                </c:pt>
                <c:pt idx="21756">
                  <c:v>-104.363</c:v>
                </c:pt>
                <c:pt idx="21757">
                  <c:v>-104.36099999999999</c:v>
                </c:pt>
                <c:pt idx="21758">
                  <c:v>-104.35900000000001</c:v>
                </c:pt>
                <c:pt idx="21759">
                  <c:v>-104.357</c:v>
                </c:pt>
                <c:pt idx="21760">
                  <c:v>-104.35499999999999</c:v>
                </c:pt>
                <c:pt idx="21761">
                  <c:v>-104.35300000000001</c:v>
                </c:pt>
                <c:pt idx="21762">
                  <c:v>-104.351</c:v>
                </c:pt>
                <c:pt idx="21763">
                  <c:v>-104.34899999999999</c:v>
                </c:pt>
                <c:pt idx="21764">
                  <c:v>-104.34700000000001</c:v>
                </c:pt>
                <c:pt idx="21765">
                  <c:v>-104.345</c:v>
                </c:pt>
                <c:pt idx="21766">
                  <c:v>-104.343</c:v>
                </c:pt>
                <c:pt idx="21767">
                  <c:v>-104.34100000000001</c:v>
                </c:pt>
                <c:pt idx="21768">
                  <c:v>-104.339</c:v>
                </c:pt>
                <c:pt idx="21769">
                  <c:v>-104.337</c:v>
                </c:pt>
                <c:pt idx="21770">
                  <c:v>-104.33500000000001</c:v>
                </c:pt>
                <c:pt idx="21771">
                  <c:v>-104.333</c:v>
                </c:pt>
                <c:pt idx="21772">
                  <c:v>-104.331</c:v>
                </c:pt>
                <c:pt idx="21773">
                  <c:v>-104.32900000000001</c:v>
                </c:pt>
                <c:pt idx="21774">
                  <c:v>-104.327</c:v>
                </c:pt>
                <c:pt idx="21775">
                  <c:v>-104.325</c:v>
                </c:pt>
                <c:pt idx="21776">
                  <c:v>-104.32300000000001</c:v>
                </c:pt>
                <c:pt idx="21777">
                  <c:v>-104.321</c:v>
                </c:pt>
                <c:pt idx="21778">
                  <c:v>-104.319</c:v>
                </c:pt>
                <c:pt idx="21779">
                  <c:v>-104.31700000000001</c:v>
                </c:pt>
                <c:pt idx="21780">
                  <c:v>-104.315</c:v>
                </c:pt>
                <c:pt idx="21781">
                  <c:v>-104.313</c:v>
                </c:pt>
                <c:pt idx="21782">
                  <c:v>-104.31100000000001</c:v>
                </c:pt>
                <c:pt idx="21783">
                  <c:v>-104.309</c:v>
                </c:pt>
                <c:pt idx="21784">
                  <c:v>-104.307</c:v>
                </c:pt>
                <c:pt idx="21785">
                  <c:v>-104.30500000000001</c:v>
                </c:pt>
                <c:pt idx="21786">
                  <c:v>-104.303</c:v>
                </c:pt>
                <c:pt idx="21787">
                  <c:v>-104.301</c:v>
                </c:pt>
                <c:pt idx="21788">
                  <c:v>-104.29900000000001</c:v>
                </c:pt>
                <c:pt idx="21789">
                  <c:v>-104.297</c:v>
                </c:pt>
                <c:pt idx="21790">
                  <c:v>-104.295</c:v>
                </c:pt>
                <c:pt idx="21791">
                  <c:v>-104.29300000000001</c:v>
                </c:pt>
                <c:pt idx="21792">
                  <c:v>-104.291</c:v>
                </c:pt>
                <c:pt idx="21793">
                  <c:v>-104.289</c:v>
                </c:pt>
                <c:pt idx="21794">
                  <c:v>-104.28700000000001</c:v>
                </c:pt>
                <c:pt idx="21795">
                  <c:v>-104.285</c:v>
                </c:pt>
                <c:pt idx="21796">
                  <c:v>-104.283</c:v>
                </c:pt>
                <c:pt idx="21797">
                  <c:v>-104.28100000000001</c:v>
                </c:pt>
                <c:pt idx="21798">
                  <c:v>-104.279</c:v>
                </c:pt>
                <c:pt idx="21799">
                  <c:v>-104.277</c:v>
                </c:pt>
                <c:pt idx="21800">
                  <c:v>-104.27500000000001</c:v>
                </c:pt>
                <c:pt idx="21801">
                  <c:v>-104.273</c:v>
                </c:pt>
                <c:pt idx="21802">
                  <c:v>-104.271</c:v>
                </c:pt>
                <c:pt idx="21803">
                  <c:v>-104.26900000000001</c:v>
                </c:pt>
                <c:pt idx="21804">
                  <c:v>-104.267</c:v>
                </c:pt>
                <c:pt idx="21805">
                  <c:v>-104.265</c:v>
                </c:pt>
                <c:pt idx="21806">
                  <c:v>-104.26300000000001</c:v>
                </c:pt>
                <c:pt idx="21807">
                  <c:v>-104.261</c:v>
                </c:pt>
                <c:pt idx="21808">
                  <c:v>-104.259</c:v>
                </c:pt>
                <c:pt idx="21809">
                  <c:v>-104.25700000000001</c:v>
                </c:pt>
                <c:pt idx="21810">
                  <c:v>-104.255</c:v>
                </c:pt>
                <c:pt idx="21811">
                  <c:v>-104.253</c:v>
                </c:pt>
                <c:pt idx="21812">
                  <c:v>-104.251</c:v>
                </c:pt>
                <c:pt idx="21813">
                  <c:v>-104.249</c:v>
                </c:pt>
                <c:pt idx="21814">
                  <c:v>-104.247</c:v>
                </c:pt>
                <c:pt idx="21815">
                  <c:v>-104.245</c:v>
                </c:pt>
                <c:pt idx="21816">
                  <c:v>-104.24299999999999</c:v>
                </c:pt>
                <c:pt idx="21817">
                  <c:v>-104.241</c:v>
                </c:pt>
                <c:pt idx="21818">
                  <c:v>-104.239</c:v>
                </c:pt>
                <c:pt idx="21819">
                  <c:v>-104.23699999999999</c:v>
                </c:pt>
                <c:pt idx="21820">
                  <c:v>-104.235</c:v>
                </c:pt>
                <c:pt idx="21821">
                  <c:v>-104.233</c:v>
                </c:pt>
                <c:pt idx="21822">
                  <c:v>-104.23099999999999</c:v>
                </c:pt>
                <c:pt idx="21823">
                  <c:v>-104.229</c:v>
                </c:pt>
                <c:pt idx="21824">
                  <c:v>-104.227</c:v>
                </c:pt>
                <c:pt idx="21825">
                  <c:v>-104.22499999999999</c:v>
                </c:pt>
                <c:pt idx="21826">
                  <c:v>-104.223</c:v>
                </c:pt>
                <c:pt idx="21827">
                  <c:v>-104.221</c:v>
                </c:pt>
                <c:pt idx="21828">
                  <c:v>-104.21899999999999</c:v>
                </c:pt>
                <c:pt idx="21829">
                  <c:v>-104.217</c:v>
                </c:pt>
                <c:pt idx="21830">
                  <c:v>-104.215</c:v>
                </c:pt>
                <c:pt idx="21831">
                  <c:v>-104.21299999999999</c:v>
                </c:pt>
                <c:pt idx="21832">
                  <c:v>-104.211</c:v>
                </c:pt>
                <c:pt idx="21833">
                  <c:v>-104.209</c:v>
                </c:pt>
                <c:pt idx="21834">
                  <c:v>-104.20699999999999</c:v>
                </c:pt>
                <c:pt idx="21835">
                  <c:v>-104.205</c:v>
                </c:pt>
                <c:pt idx="21836">
                  <c:v>-104.203</c:v>
                </c:pt>
                <c:pt idx="21837">
                  <c:v>-104.20099999999999</c:v>
                </c:pt>
                <c:pt idx="21838">
                  <c:v>-104.199</c:v>
                </c:pt>
                <c:pt idx="21839">
                  <c:v>-104.197</c:v>
                </c:pt>
                <c:pt idx="21840">
                  <c:v>-104.19499999999999</c:v>
                </c:pt>
                <c:pt idx="21841">
                  <c:v>-104.193</c:v>
                </c:pt>
                <c:pt idx="21842">
                  <c:v>-104.191</c:v>
                </c:pt>
                <c:pt idx="21843">
                  <c:v>-104.18899999999999</c:v>
                </c:pt>
                <c:pt idx="21844">
                  <c:v>-104.187</c:v>
                </c:pt>
                <c:pt idx="21845">
                  <c:v>-104.185</c:v>
                </c:pt>
                <c:pt idx="21846">
                  <c:v>-104.18299999999999</c:v>
                </c:pt>
                <c:pt idx="21847">
                  <c:v>-104.181</c:v>
                </c:pt>
                <c:pt idx="21848">
                  <c:v>-104.179</c:v>
                </c:pt>
                <c:pt idx="21849">
                  <c:v>-104.17699999999999</c:v>
                </c:pt>
                <c:pt idx="21850">
                  <c:v>-104.175</c:v>
                </c:pt>
                <c:pt idx="21851">
                  <c:v>-104.173</c:v>
                </c:pt>
                <c:pt idx="21852">
                  <c:v>-104.17099999999999</c:v>
                </c:pt>
                <c:pt idx="21853">
                  <c:v>-104.169</c:v>
                </c:pt>
                <c:pt idx="21854">
                  <c:v>-104.167</c:v>
                </c:pt>
                <c:pt idx="21855">
                  <c:v>-104.16499999999999</c:v>
                </c:pt>
                <c:pt idx="21856">
                  <c:v>-104.163</c:v>
                </c:pt>
                <c:pt idx="21857">
                  <c:v>-104.161</c:v>
                </c:pt>
                <c:pt idx="21858">
                  <c:v>-104.15899999999999</c:v>
                </c:pt>
                <c:pt idx="21859">
                  <c:v>-104.157</c:v>
                </c:pt>
                <c:pt idx="21860">
                  <c:v>-104.155</c:v>
                </c:pt>
                <c:pt idx="21861">
                  <c:v>-104.15299999999999</c:v>
                </c:pt>
                <c:pt idx="21862">
                  <c:v>-104.15100000000001</c:v>
                </c:pt>
                <c:pt idx="21863">
                  <c:v>-104.149</c:v>
                </c:pt>
                <c:pt idx="21864">
                  <c:v>-104.14699999999999</c:v>
                </c:pt>
                <c:pt idx="21865">
                  <c:v>-104.14500000000001</c:v>
                </c:pt>
                <c:pt idx="21866">
                  <c:v>-104.143</c:v>
                </c:pt>
                <c:pt idx="21867">
                  <c:v>-104.14099999999999</c:v>
                </c:pt>
                <c:pt idx="21868">
                  <c:v>-104.13900000000001</c:v>
                </c:pt>
                <c:pt idx="21869">
                  <c:v>-104.137</c:v>
                </c:pt>
                <c:pt idx="21870">
                  <c:v>-104.13499999999999</c:v>
                </c:pt>
                <c:pt idx="21871">
                  <c:v>-104.13300000000001</c:v>
                </c:pt>
                <c:pt idx="21872">
                  <c:v>-104.131</c:v>
                </c:pt>
                <c:pt idx="21873">
                  <c:v>-104.12899999999999</c:v>
                </c:pt>
                <c:pt idx="21874">
                  <c:v>-104.12700000000001</c:v>
                </c:pt>
                <c:pt idx="21875">
                  <c:v>-104.125</c:v>
                </c:pt>
                <c:pt idx="21876">
                  <c:v>-104.12299999999999</c:v>
                </c:pt>
                <c:pt idx="21877">
                  <c:v>-104.12100000000001</c:v>
                </c:pt>
                <c:pt idx="21878">
                  <c:v>-104.119</c:v>
                </c:pt>
                <c:pt idx="21879">
                  <c:v>-104.11699999999999</c:v>
                </c:pt>
                <c:pt idx="21880">
                  <c:v>-104.11500000000001</c:v>
                </c:pt>
                <c:pt idx="21881">
                  <c:v>-104.113</c:v>
                </c:pt>
                <c:pt idx="21882">
                  <c:v>-104.11099999999999</c:v>
                </c:pt>
                <c:pt idx="21883">
                  <c:v>-104.10900000000001</c:v>
                </c:pt>
                <c:pt idx="21884">
                  <c:v>-104.107</c:v>
                </c:pt>
                <c:pt idx="21885">
                  <c:v>-104.10499999999999</c:v>
                </c:pt>
                <c:pt idx="21886">
                  <c:v>-104.10300000000001</c:v>
                </c:pt>
                <c:pt idx="21887">
                  <c:v>-104.101</c:v>
                </c:pt>
                <c:pt idx="21888">
                  <c:v>-104.09899999999999</c:v>
                </c:pt>
                <c:pt idx="21889">
                  <c:v>-104.09700000000001</c:v>
                </c:pt>
                <c:pt idx="21890">
                  <c:v>-104.095</c:v>
                </c:pt>
                <c:pt idx="21891">
                  <c:v>-104.093</c:v>
                </c:pt>
                <c:pt idx="21892">
                  <c:v>-104.09100000000001</c:v>
                </c:pt>
                <c:pt idx="21893">
                  <c:v>-104.089</c:v>
                </c:pt>
                <c:pt idx="21894">
                  <c:v>-104.087</c:v>
                </c:pt>
                <c:pt idx="21895">
                  <c:v>-104.08500000000001</c:v>
                </c:pt>
                <c:pt idx="21896">
                  <c:v>-104.083</c:v>
                </c:pt>
                <c:pt idx="21897">
                  <c:v>-104.081</c:v>
                </c:pt>
                <c:pt idx="21898">
                  <c:v>-104.07900000000001</c:v>
                </c:pt>
                <c:pt idx="21899">
                  <c:v>-104.077</c:v>
                </c:pt>
                <c:pt idx="21900">
                  <c:v>-104.075</c:v>
                </c:pt>
                <c:pt idx="21901">
                  <c:v>-104.07300000000001</c:v>
                </c:pt>
                <c:pt idx="21902">
                  <c:v>-104.071</c:v>
                </c:pt>
                <c:pt idx="21903">
                  <c:v>-104.069</c:v>
                </c:pt>
                <c:pt idx="21904">
                  <c:v>-104.06700000000001</c:v>
                </c:pt>
                <c:pt idx="21905">
                  <c:v>-104.065</c:v>
                </c:pt>
                <c:pt idx="21906">
                  <c:v>-104.063</c:v>
                </c:pt>
                <c:pt idx="21907">
                  <c:v>-104.06100000000001</c:v>
                </c:pt>
                <c:pt idx="21908">
                  <c:v>-104.059</c:v>
                </c:pt>
                <c:pt idx="21909">
                  <c:v>-104.057</c:v>
                </c:pt>
                <c:pt idx="21910">
                  <c:v>-104.05500000000001</c:v>
                </c:pt>
                <c:pt idx="21911">
                  <c:v>-104.053</c:v>
                </c:pt>
                <c:pt idx="21912">
                  <c:v>-104.051</c:v>
                </c:pt>
                <c:pt idx="21913">
                  <c:v>-104.04900000000001</c:v>
                </c:pt>
                <c:pt idx="21914">
                  <c:v>-104.047</c:v>
                </c:pt>
                <c:pt idx="21915">
                  <c:v>-104.045</c:v>
                </c:pt>
                <c:pt idx="21916">
                  <c:v>-104.04300000000001</c:v>
                </c:pt>
                <c:pt idx="21917">
                  <c:v>-104.041</c:v>
                </c:pt>
                <c:pt idx="21918">
                  <c:v>-104.039</c:v>
                </c:pt>
                <c:pt idx="21919">
                  <c:v>-104.03700000000001</c:v>
                </c:pt>
                <c:pt idx="21920">
                  <c:v>-104.035</c:v>
                </c:pt>
                <c:pt idx="21921">
                  <c:v>-104.033</c:v>
                </c:pt>
                <c:pt idx="21922">
                  <c:v>-104.03100000000001</c:v>
                </c:pt>
                <c:pt idx="21923">
                  <c:v>-104.029</c:v>
                </c:pt>
                <c:pt idx="21924">
                  <c:v>-104.027</c:v>
                </c:pt>
                <c:pt idx="21925">
                  <c:v>-104.02500000000001</c:v>
                </c:pt>
                <c:pt idx="21926">
                  <c:v>-104.023</c:v>
                </c:pt>
                <c:pt idx="21927">
                  <c:v>-104.021</c:v>
                </c:pt>
                <c:pt idx="21928">
                  <c:v>-104.01900000000001</c:v>
                </c:pt>
                <c:pt idx="21929">
                  <c:v>-104.017</c:v>
                </c:pt>
                <c:pt idx="21930">
                  <c:v>-104.015</c:v>
                </c:pt>
                <c:pt idx="21931">
                  <c:v>-104.01300000000001</c:v>
                </c:pt>
                <c:pt idx="21932">
                  <c:v>-104.011</c:v>
                </c:pt>
                <c:pt idx="21933">
                  <c:v>-104.009</c:v>
                </c:pt>
                <c:pt idx="21934">
                  <c:v>-104.00700000000001</c:v>
                </c:pt>
                <c:pt idx="21935">
                  <c:v>-104.005</c:v>
                </c:pt>
                <c:pt idx="21936">
                  <c:v>-104.003</c:v>
                </c:pt>
                <c:pt idx="21937">
                  <c:v>-104.001</c:v>
                </c:pt>
                <c:pt idx="21938">
                  <c:v>-103.999</c:v>
                </c:pt>
                <c:pt idx="21939">
                  <c:v>-103.997</c:v>
                </c:pt>
                <c:pt idx="21940">
                  <c:v>-103.995</c:v>
                </c:pt>
                <c:pt idx="21941">
                  <c:v>-103.99299999999999</c:v>
                </c:pt>
                <c:pt idx="21942">
                  <c:v>-103.991</c:v>
                </c:pt>
                <c:pt idx="21943">
                  <c:v>-103.989</c:v>
                </c:pt>
                <c:pt idx="21944">
                  <c:v>-103.98699999999999</c:v>
                </c:pt>
                <c:pt idx="21945">
                  <c:v>-103.985</c:v>
                </c:pt>
                <c:pt idx="21946">
                  <c:v>-103.983</c:v>
                </c:pt>
                <c:pt idx="21947">
                  <c:v>-103.98099999999999</c:v>
                </c:pt>
                <c:pt idx="21948">
                  <c:v>-103.979</c:v>
                </c:pt>
                <c:pt idx="21949">
                  <c:v>-103.977</c:v>
                </c:pt>
                <c:pt idx="21950">
                  <c:v>-103.97499999999999</c:v>
                </c:pt>
                <c:pt idx="21951">
                  <c:v>-103.973</c:v>
                </c:pt>
                <c:pt idx="21952">
                  <c:v>-103.971</c:v>
                </c:pt>
                <c:pt idx="21953">
                  <c:v>-103.96899999999999</c:v>
                </c:pt>
                <c:pt idx="21954">
                  <c:v>-103.967</c:v>
                </c:pt>
                <c:pt idx="21955">
                  <c:v>-103.965</c:v>
                </c:pt>
                <c:pt idx="21956">
                  <c:v>-103.96299999999999</c:v>
                </c:pt>
                <c:pt idx="21957">
                  <c:v>-103.961</c:v>
                </c:pt>
                <c:pt idx="21958">
                  <c:v>-103.959</c:v>
                </c:pt>
                <c:pt idx="21959">
                  <c:v>-103.95699999999999</c:v>
                </c:pt>
                <c:pt idx="21960">
                  <c:v>-103.955</c:v>
                </c:pt>
                <c:pt idx="21961">
                  <c:v>-103.953</c:v>
                </c:pt>
                <c:pt idx="21962">
                  <c:v>-103.95099999999999</c:v>
                </c:pt>
                <c:pt idx="21963">
                  <c:v>-103.949</c:v>
                </c:pt>
                <c:pt idx="21964">
                  <c:v>-103.947</c:v>
                </c:pt>
                <c:pt idx="21965">
                  <c:v>-103.94499999999999</c:v>
                </c:pt>
                <c:pt idx="21966">
                  <c:v>-103.943</c:v>
                </c:pt>
                <c:pt idx="21967">
                  <c:v>-103.941</c:v>
                </c:pt>
                <c:pt idx="21968">
                  <c:v>-103.93899999999999</c:v>
                </c:pt>
                <c:pt idx="21969">
                  <c:v>-103.937</c:v>
                </c:pt>
                <c:pt idx="21970">
                  <c:v>-103.935</c:v>
                </c:pt>
                <c:pt idx="21971">
                  <c:v>-103.93299999999999</c:v>
                </c:pt>
                <c:pt idx="21972">
                  <c:v>-103.931</c:v>
                </c:pt>
                <c:pt idx="21973">
                  <c:v>-103.929</c:v>
                </c:pt>
                <c:pt idx="21974">
                  <c:v>-103.92699999999999</c:v>
                </c:pt>
                <c:pt idx="21975">
                  <c:v>-103.925</c:v>
                </c:pt>
                <c:pt idx="21976">
                  <c:v>-103.923</c:v>
                </c:pt>
                <c:pt idx="21977">
                  <c:v>-103.92099999999999</c:v>
                </c:pt>
                <c:pt idx="21978">
                  <c:v>-103.919</c:v>
                </c:pt>
                <c:pt idx="21979">
                  <c:v>-103.917</c:v>
                </c:pt>
                <c:pt idx="21980">
                  <c:v>-103.91499999999999</c:v>
                </c:pt>
                <c:pt idx="21981">
                  <c:v>-103.913</c:v>
                </c:pt>
                <c:pt idx="21982">
                  <c:v>-103.911</c:v>
                </c:pt>
                <c:pt idx="21983">
                  <c:v>-103.90899999999999</c:v>
                </c:pt>
                <c:pt idx="21984">
                  <c:v>-103.907</c:v>
                </c:pt>
                <c:pt idx="21985">
                  <c:v>-103.905</c:v>
                </c:pt>
                <c:pt idx="21986">
                  <c:v>-103.90299999999999</c:v>
                </c:pt>
                <c:pt idx="21987">
                  <c:v>-103.90100000000001</c:v>
                </c:pt>
                <c:pt idx="21988">
                  <c:v>-103.899</c:v>
                </c:pt>
                <c:pt idx="21989">
                  <c:v>-103.89699999999999</c:v>
                </c:pt>
                <c:pt idx="21990">
                  <c:v>-103.89500000000001</c:v>
                </c:pt>
                <c:pt idx="21991">
                  <c:v>-103.893</c:v>
                </c:pt>
                <c:pt idx="21992">
                  <c:v>-103.89099999999999</c:v>
                </c:pt>
                <c:pt idx="21993">
                  <c:v>-103.88900000000001</c:v>
                </c:pt>
                <c:pt idx="21994">
                  <c:v>-103.887</c:v>
                </c:pt>
                <c:pt idx="21995">
                  <c:v>-103.88499999999999</c:v>
                </c:pt>
                <c:pt idx="21996">
                  <c:v>-103.88300000000001</c:v>
                </c:pt>
                <c:pt idx="21997">
                  <c:v>-103.881</c:v>
                </c:pt>
                <c:pt idx="21998">
                  <c:v>-103.87899999999999</c:v>
                </c:pt>
                <c:pt idx="21999">
                  <c:v>-103.87700000000001</c:v>
                </c:pt>
                <c:pt idx="22000">
                  <c:v>-103.875</c:v>
                </c:pt>
                <c:pt idx="22001">
                  <c:v>-103.87299999999999</c:v>
                </c:pt>
                <c:pt idx="22002">
                  <c:v>-103.87100000000001</c:v>
                </c:pt>
                <c:pt idx="22003">
                  <c:v>-103.869</c:v>
                </c:pt>
                <c:pt idx="22004">
                  <c:v>-103.86699999999999</c:v>
                </c:pt>
                <c:pt idx="22005">
                  <c:v>-103.86500000000001</c:v>
                </c:pt>
                <c:pt idx="22006">
                  <c:v>-103.863</c:v>
                </c:pt>
                <c:pt idx="22007">
                  <c:v>-103.86099999999999</c:v>
                </c:pt>
                <c:pt idx="22008">
                  <c:v>-103.85900000000001</c:v>
                </c:pt>
                <c:pt idx="22009">
                  <c:v>-103.857</c:v>
                </c:pt>
                <c:pt idx="22010">
                  <c:v>-103.85499999999999</c:v>
                </c:pt>
                <c:pt idx="22011">
                  <c:v>-103.85300000000001</c:v>
                </c:pt>
                <c:pt idx="22012">
                  <c:v>-103.851</c:v>
                </c:pt>
                <c:pt idx="22013">
                  <c:v>-103.84899999999999</c:v>
                </c:pt>
                <c:pt idx="22014">
                  <c:v>-103.84700000000001</c:v>
                </c:pt>
                <c:pt idx="22015">
                  <c:v>-103.845</c:v>
                </c:pt>
                <c:pt idx="22016">
                  <c:v>-103.843</c:v>
                </c:pt>
                <c:pt idx="22017">
                  <c:v>-103.84100000000001</c:v>
                </c:pt>
                <c:pt idx="22018">
                  <c:v>-103.839</c:v>
                </c:pt>
                <c:pt idx="22019">
                  <c:v>-103.837</c:v>
                </c:pt>
                <c:pt idx="22020">
                  <c:v>-103.83500000000001</c:v>
                </c:pt>
                <c:pt idx="22021">
                  <c:v>-103.833</c:v>
                </c:pt>
                <c:pt idx="22022">
                  <c:v>-103.831</c:v>
                </c:pt>
                <c:pt idx="22023">
                  <c:v>-103.82900000000001</c:v>
                </c:pt>
                <c:pt idx="22024">
                  <c:v>-103.827</c:v>
                </c:pt>
                <c:pt idx="22025">
                  <c:v>-103.825</c:v>
                </c:pt>
                <c:pt idx="22026">
                  <c:v>-103.82300000000001</c:v>
                </c:pt>
                <c:pt idx="22027">
                  <c:v>-103.821</c:v>
                </c:pt>
                <c:pt idx="22028">
                  <c:v>-103.819</c:v>
                </c:pt>
                <c:pt idx="22029">
                  <c:v>-103.81700000000001</c:v>
                </c:pt>
                <c:pt idx="22030">
                  <c:v>-103.815</c:v>
                </c:pt>
                <c:pt idx="22031">
                  <c:v>-103.813</c:v>
                </c:pt>
                <c:pt idx="22032">
                  <c:v>-103.81100000000001</c:v>
                </c:pt>
                <c:pt idx="22033">
                  <c:v>-103.809</c:v>
                </c:pt>
                <c:pt idx="22034">
                  <c:v>-103.807</c:v>
                </c:pt>
                <c:pt idx="22035">
                  <c:v>-103.80500000000001</c:v>
                </c:pt>
                <c:pt idx="22036">
                  <c:v>-103.803</c:v>
                </c:pt>
                <c:pt idx="22037">
                  <c:v>-103.801</c:v>
                </c:pt>
                <c:pt idx="22038">
                  <c:v>-103.79900000000001</c:v>
                </c:pt>
                <c:pt idx="22039">
                  <c:v>-103.797</c:v>
                </c:pt>
                <c:pt idx="22040">
                  <c:v>-103.795</c:v>
                </c:pt>
                <c:pt idx="22041">
                  <c:v>-103.79300000000001</c:v>
                </c:pt>
                <c:pt idx="22042">
                  <c:v>-103.791</c:v>
                </c:pt>
                <c:pt idx="22043">
                  <c:v>-103.789</c:v>
                </c:pt>
                <c:pt idx="22044">
                  <c:v>-103.78700000000001</c:v>
                </c:pt>
                <c:pt idx="22045">
                  <c:v>-103.785</c:v>
                </c:pt>
                <c:pt idx="22046">
                  <c:v>-103.783</c:v>
                </c:pt>
                <c:pt idx="22047">
                  <c:v>-103.78100000000001</c:v>
                </c:pt>
                <c:pt idx="22048">
                  <c:v>-103.779</c:v>
                </c:pt>
                <c:pt idx="22049">
                  <c:v>-103.777</c:v>
                </c:pt>
                <c:pt idx="22050">
                  <c:v>-103.77500000000001</c:v>
                </c:pt>
                <c:pt idx="22051">
                  <c:v>-103.773</c:v>
                </c:pt>
                <c:pt idx="22052">
                  <c:v>-103.771</c:v>
                </c:pt>
                <c:pt idx="22053">
                  <c:v>-103.76900000000001</c:v>
                </c:pt>
                <c:pt idx="22054">
                  <c:v>-103.767</c:v>
                </c:pt>
                <c:pt idx="22055">
                  <c:v>-103.765</c:v>
                </c:pt>
                <c:pt idx="22056">
                  <c:v>-103.76300000000001</c:v>
                </c:pt>
                <c:pt idx="22057">
                  <c:v>-103.761</c:v>
                </c:pt>
                <c:pt idx="22058">
                  <c:v>-103.759</c:v>
                </c:pt>
                <c:pt idx="22059">
                  <c:v>-103.75700000000001</c:v>
                </c:pt>
                <c:pt idx="22060">
                  <c:v>-103.755</c:v>
                </c:pt>
                <c:pt idx="22061">
                  <c:v>-103.753</c:v>
                </c:pt>
                <c:pt idx="22062">
                  <c:v>-103.751</c:v>
                </c:pt>
                <c:pt idx="22063">
                  <c:v>-103.749</c:v>
                </c:pt>
                <c:pt idx="22064">
                  <c:v>-103.747</c:v>
                </c:pt>
                <c:pt idx="22065">
                  <c:v>-103.745</c:v>
                </c:pt>
                <c:pt idx="22066">
                  <c:v>-103.74299999999999</c:v>
                </c:pt>
                <c:pt idx="22067">
                  <c:v>-103.741</c:v>
                </c:pt>
                <c:pt idx="22068">
                  <c:v>-103.739</c:v>
                </c:pt>
                <c:pt idx="22069">
                  <c:v>-103.73699999999999</c:v>
                </c:pt>
                <c:pt idx="22070">
                  <c:v>-103.735</c:v>
                </c:pt>
                <c:pt idx="22071">
                  <c:v>-103.733</c:v>
                </c:pt>
                <c:pt idx="22072">
                  <c:v>-103.73099999999999</c:v>
                </c:pt>
                <c:pt idx="22073">
                  <c:v>-103.729</c:v>
                </c:pt>
                <c:pt idx="22074">
                  <c:v>-103.727</c:v>
                </c:pt>
                <c:pt idx="22075">
                  <c:v>-103.72499999999999</c:v>
                </c:pt>
                <c:pt idx="22076">
                  <c:v>-103.723</c:v>
                </c:pt>
                <c:pt idx="22077">
                  <c:v>-103.721</c:v>
                </c:pt>
                <c:pt idx="22078">
                  <c:v>-103.71899999999999</c:v>
                </c:pt>
                <c:pt idx="22079">
                  <c:v>-103.717</c:v>
                </c:pt>
                <c:pt idx="22080">
                  <c:v>-103.715</c:v>
                </c:pt>
                <c:pt idx="22081">
                  <c:v>-103.71299999999999</c:v>
                </c:pt>
                <c:pt idx="22082">
                  <c:v>-103.711</c:v>
                </c:pt>
                <c:pt idx="22083">
                  <c:v>-103.709</c:v>
                </c:pt>
                <c:pt idx="22084">
                  <c:v>-103.70699999999999</c:v>
                </c:pt>
                <c:pt idx="22085">
                  <c:v>-103.705</c:v>
                </c:pt>
                <c:pt idx="22086">
                  <c:v>-103.703</c:v>
                </c:pt>
                <c:pt idx="22087">
                  <c:v>-103.70099999999999</c:v>
                </c:pt>
                <c:pt idx="22088">
                  <c:v>-103.699</c:v>
                </c:pt>
                <c:pt idx="22089">
                  <c:v>-103.697</c:v>
                </c:pt>
                <c:pt idx="22090">
                  <c:v>-103.69499999999999</c:v>
                </c:pt>
                <c:pt idx="22091">
                  <c:v>-103.693</c:v>
                </c:pt>
                <c:pt idx="22092">
                  <c:v>-103.691</c:v>
                </c:pt>
                <c:pt idx="22093">
                  <c:v>-103.68899999999999</c:v>
                </c:pt>
                <c:pt idx="22094">
                  <c:v>-103.687</c:v>
                </c:pt>
                <c:pt idx="22095">
                  <c:v>-103.685</c:v>
                </c:pt>
                <c:pt idx="22096">
                  <c:v>-103.68299999999999</c:v>
                </c:pt>
                <c:pt idx="22097">
                  <c:v>-103.681</c:v>
                </c:pt>
                <c:pt idx="22098">
                  <c:v>-103.679</c:v>
                </c:pt>
                <c:pt idx="22099">
                  <c:v>-103.67699999999999</c:v>
                </c:pt>
                <c:pt idx="22100">
                  <c:v>-103.675</c:v>
                </c:pt>
                <c:pt idx="22101">
                  <c:v>-103.673</c:v>
                </c:pt>
                <c:pt idx="22102">
                  <c:v>-103.67099999999999</c:v>
                </c:pt>
                <c:pt idx="22103">
                  <c:v>-103.669</c:v>
                </c:pt>
                <c:pt idx="22104">
                  <c:v>-103.667</c:v>
                </c:pt>
                <c:pt idx="22105">
                  <c:v>-103.66499999999999</c:v>
                </c:pt>
                <c:pt idx="22106">
                  <c:v>-103.663</c:v>
                </c:pt>
                <c:pt idx="22107">
                  <c:v>-103.661</c:v>
                </c:pt>
                <c:pt idx="22108">
                  <c:v>-103.65899999999999</c:v>
                </c:pt>
                <c:pt idx="22109">
                  <c:v>-103.657</c:v>
                </c:pt>
                <c:pt idx="22110">
                  <c:v>-103.655</c:v>
                </c:pt>
                <c:pt idx="22111">
                  <c:v>-103.65299999999999</c:v>
                </c:pt>
                <c:pt idx="22112">
                  <c:v>-103.65100000000001</c:v>
                </c:pt>
                <c:pt idx="22113">
                  <c:v>-103.649</c:v>
                </c:pt>
                <c:pt idx="22114">
                  <c:v>-103.64699999999999</c:v>
                </c:pt>
                <c:pt idx="22115">
                  <c:v>-103.64500000000001</c:v>
                </c:pt>
                <c:pt idx="22116">
                  <c:v>-103.643</c:v>
                </c:pt>
                <c:pt idx="22117">
                  <c:v>-103.64099999999999</c:v>
                </c:pt>
                <c:pt idx="22118">
                  <c:v>-103.63900000000001</c:v>
                </c:pt>
                <c:pt idx="22119">
                  <c:v>-103.637</c:v>
                </c:pt>
                <c:pt idx="22120">
                  <c:v>-103.63499999999999</c:v>
                </c:pt>
                <c:pt idx="22121">
                  <c:v>-103.63300000000001</c:v>
                </c:pt>
                <c:pt idx="22122">
                  <c:v>-103.631</c:v>
                </c:pt>
                <c:pt idx="22123">
                  <c:v>-103.62899999999999</c:v>
                </c:pt>
                <c:pt idx="22124">
                  <c:v>-103.62700000000001</c:v>
                </c:pt>
                <c:pt idx="22125">
                  <c:v>-103.625</c:v>
                </c:pt>
                <c:pt idx="22126">
                  <c:v>-103.62299999999999</c:v>
                </c:pt>
                <c:pt idx="22127">
                  <c:v>-103.62100000000001</c:v>
                </c:pt>
                <c:pt idx="22128">
                  <c:v>-103.619</c:v>
                </c:pt>
                <c:pt idx="22129">
                  <c:v>-103.61699999999999</c:v>
                </c:pt>
                <c:pt idx="22130">
                  <c:v>-103.61500000000001</c:v>
                </c:pt>
                <c:pt idx="22131">
                  <c:v>-103.613</c:v>
                </c:pt>
                <c:pt idx="22132">
                  <c:v>-103.61099999999999</c:v>
                </c:pt>
                <c:pt idx="22133">
                  <c:v>-103.60900000000001</c:v>
                </c:pt>
                <c:pt idx="22134">
                  <c:v>-103.607</c:v>
                </c:pt>
                <c:pt idx="22135">
                  <c:v>-103.60499999999999</c:v>
                </c:pt>
                <c:pt idx="22136">
                  <c:v>-103.60300000000001</c:v>
                </c:pt>
                <c:pt idx="22137">
                  <c:v>-103.601</c:v>
                </c:pt>
                <c:pt idx="22138">
                  <c:v>-103.59899999999999</c:v>
                </c:pt>
                <c:pt idx="22139">
                  <c:v>-103.59700000000001</c:v>
                </c:pt>
                <c:pt idx="22140">
                  <c:v>-103.595</c:v>
                </c:pt>
                <c:pt idx="22141">
                  <c:v>-103.593</c:v>
                </c:pt>
                <c:pt idx="22142">
                  <c:v>-103.59100000000001</c:v>
                </c:pt>
                <c:pt idx="22143">
                  <c:v>-103.589</c:v>
                </c:pt>
                <c:pt idx="22144">
                  <c:v>-103.587</c:v>
                </c:pt>
                <c:pt idx="22145">
                  <c:v>-103.58500000000001</c:v>
                </c:pt>
                <c:pt idx="22146">
                  <c:v>-103.583</c:v>
                </c:pt>
                <c:pt idx="22147">
                  <c:v>-103.581</c:v>
                </c:pt>
                <c:pt idx="22148">
                  <c:v>-103.57900000000001</c:v>
                </c:pt>
                <c:pt idx="22149">
                  <c:v>-103.577</c:v>
                </c:pt>
                <c:pt idx="22150">
                  <c:v>-103.575</c:v>
                </c:pt>
                <c:pt idx="22151">
                  <c:v>-103.57300000000001</c:v>
                </c:pt>
                <c:pt idx="22152">
                  <c:v>-103.571</c:v>
                </c:pt>
                <c:pt idx="22153">
                  <c:v>-103.569</c:v>
                </c:pt>
                <c:pt idx="22154">
                  <c:v>-103.56700000000001</c:v>
                </c:pt>
                <c:pt idx="22155">
                  <c:v>-103.565</c:v>
                </c:pt>
                <c:pt idx="22156">
                  <c:v>-103.563</c:v>
                </c:pt>
                <c:pt idx="22157">
                  <c:v>-103.56100000000001</c:v>
                </c:pt>
                <c:pt idx="22158">
                  <c:v>-103.559</c:v>
                </c:pt>
                <c:pt idx="22159">
                  <c:v>-103.557</c:v>
                </c:pt>
                <c:pt idx="22160">
                  <c:v>-103.55500000000001</c:v>
                </c:pt>
                <c:pt idx="22161">
                  <c:v>-103.553</c:v>
                </c:pt>
                <c:pt idx="22162">
                  <c:v>-103.551</c:v>
                </c:pt>
                <c:pt idx="22163">
                  <c:v>-103.54900000000001</c:v>
                </c:pt>
                <c:pt idx="22164">
                  <c:v>-103.547</c:v>
                </c:pt>
                <c:pt idx="22165">
                  <c:v>-103.545</c:v>
                </c:pt>
                <c:pt idx="22166">
                  <c:v>-103.54300000000001</c:v>
                </c:pt>
                <c:pt idx="22167">
                  <c:v>-103.541</c:v>
                </c:pt>
                <c:pt idx="22168">
                  <c:v>-103.539</c:v>
                </c:pt>
                <c:pt idx="22169">
                  <c:v>-103.53700000000001</c:v>
                </c:pt>
                <c:pt idx="22170">
                  <c:v>-103.535</c:v>
                </c:pt>
                <c:pt idx="22171">
                  <c:v>-103.533</c:v>
                </c:pt>
                <c:pt idx="22172">
                  <c:v>-103.53100000000001</c:v>
                </c:pt>
                <c:pt idx="22173">
                  <c:v>-103.529</c:v>
                </c:pt>
                <c:pt idx="22174">
                  <c:v>-103.527</c:v>
                </c:pt>
                <c:pt idx="22175">
                  <c:v>-103.52500000000001</c:v>
                </c:pt>
                <c:pt idx="22176">
                  <c:v>-103.523</c:v>
                </c:pt>
                <c:pt idx="22177">
                  <c:v>-103.521</c:v>
                </c:pt>
                <c:pt idx="22178">
                  <c:v>-103.51900000000001</c:v>
                </c:pt>
                <c:pt idx="22179">
                  <c:v>-103.517</c:v>
                </c:pt>
                <c:pt idx="22180">
                  <c:v>-103.515</c:v>
                </c:pt>
                <c:pt idx="22181">
                  <c:v>-103.51300000000001</c:v>
                </c:pt>
                <c:pt idx="22182">
                  <c:v>-103.511</c:v>
                </c:pt>
                <c:pt idx="22183">
                  <c:v>-103.509</c:v>
                </c:pt>
                <c:pt idx="22184">
                  <c:v>-103.50700000000001</c:v>
                </c:pt>
                <c:pt idx="22185">
                  <c:v>-103.505</c:v>
                </c:pt>
                <c:pt idx="22186">
                  <c:v>-103.503</c:v>
                </c:pt>
                <c:pt idx="22187">
                  <c:v>-103.501</c:v>
                </c:pt>
                <c:pt idx="22188">
                  <c:v>-103.499</c:v>
                </c:pt>
                <c:pt idx="22189">
                  <c:v>-103.497</c:v>
                </c:pt>
                <c:pt idx="22190">
                  <c:v>-103.495</c:v>
                </c:pt>
                <c:pt idx="22191">
                  <c:v>-103.49299999999999</c:v>
                </c:pt>
                <c:pt idx="22192">
                  <c:v>-103.491</c:v>
                </c:pt>
                <c:pt idx="22193">
                  <c:v>-103.489</c:v>
                </c:pt>
                <c:pt idx="22194">
                  <c:v>-103.48699999999999</c:v>
                </c:pt>
                <c:pt idx="22195">
                  <c:v>-103.485</c:v>
                </c:pt>
                <c:pt idx="22196">
                  <c:v>-103.483</c:v>
                </c:pt>
                <c:pt idx="22197">
                  <c:v>-103.48099999999999</c:v>
                </c:pt>
                <c:pt idx="22198">
                  <c:v>-103.479</c:v>
                </c:pt>
                <c:pt idx="22199">
                  <c:v>-103.477</c:v>
                </c:pt>
                <c:pt idx="22200">
                  <c:v>-103.47499999999999</c:v>
                </c:pt>
                <c:pt idx="22201">
                  <c:v>-103.473</c:v>
                </c:pt>
                <c:pt idx="22202">
                  <c:v>-103.471</c:v>
                </c:pt>
                <c:pt idx="22203">
                  <c:v>-103.46899999999999</c:v>
                </c:pt>
                <c:pt idx="22204">
                  <c:v>-103.467</c:v>
                </c:pt>
                <c:pt idx="22205">
                  <c:v>-103.465</c:v>
                </c:pt>
                <c:pt idx="22206">
                  <c:v>-103.46299999999999</c:v>
                </c:pt>
                <c:pt idx="22207">
                  <c:v>-103.461</c:v>
                </c:pt>
                <c:pt idx="22208">
                  <c:v>-103.459</c:v>
                </c:pt>
                <c:pt idx="22209">
                  <c:v>-103.45699999999999</c:v>
                </c:pt>
                <c:pt idx="22210">
                  <c:v>-103.455</c:v>
                </c:pt>
                <c:pt idx="22211">
                  <c:v>-103.453</c:v>
                </c:pt>
                <c:pt idx="22212">
                  <c:v>-103.45099999999999</c:v>
                </c:pt>
                <c:pt idx="22213">
                  <c:v>-103.449</c:v>
                </c:pt>
                <c:pt idx="22214">
                  <c:v>-103.447</c:v>
                </c:pt>
                <c:pt idx="22215">
                  <c:v>-103.44499999999999</c:v>
                </c:pt>
                <c:pt idx="22216">
                  <c:v>-103.443</c:v>
                </c:pt>
                <c:pt idx="22217">
                  <c:v>-103.441</c:v>
                </c:pt>
                <c:pt idx="22218">
                  <c:v>-103.43899999999999</c:v>
                </c:pt>
                <c:pt idx="22219">
                  <c:v>-103.437</c:v>
                </c:pt>
                <c:pt idx="22220">
                  <c:v>-103.435</c:v>
                </c:pt>
                <c:pt idx="22221">
                  <c:v>-103.43299999999999</c:v>
                </c:pt>
                <c:pt idx="22222">
                  <c:v>-103.431</c:v>
                </c:pt>
                <c:pt idx="22223">
                  <c:v>-103.429</c:v>
                </c:pt>
                <c:pt idx="22224">
                  <c:v>-103.42699999999999</c:v>
                </c:pt>
                <c:pt idx="22225">
                  <c:v>-103.425</c:v>
                </c:pt>
                <c:pt idx="22226">
                  <c:v>-103.423</c:v>
                </c:pt>
                <c:pt idx="22227">
                  <c:v>-103.42099999999999</c:v>
                </c:pt>
                <c:pt idx="22228">
                  <c:v>-103.419</c:v>
                </c:pt>
                <c:pt idx="22229">
                  <c:v>-103.417</c:v>
                </c:pt>
                <c:pt idx="22230">
                  <c:v>-103.41499999999999</c:v>
                </c:pt>
                <c:pt idx="22231">
                  <c:v>-103.413</c:v>
                </c:pt>
                <c:pt idx="22232">
                  <c:v>-103.411</c:v>
                </c:pt>
                <c:pt idx="22233">
                  <c:v>-103.40899999999999</c:v>
                </c:pt>
                <c:pt idx="22234">
                  <c:v>-103.407</c:v>
                </c:pt>
                <c:pt idx="22235">
                  <c:v>-103.405</c:v>
                </c:pt>
                <c:pt idx="22236">
                  <c:v>-103.40299999999999</c:v>
                </c:pt>
                <c:pt idx="22237">
                  <c:v>-103.40100000000001</c:v>
                </c:pt>
                <c:pt idx="22238">
                  <c:v>-103.399</c:v>
                </c:pt>
                <c:pt idx="22239">
                  <c:v>-103.39699999999999</c:v>
                </c:pt>
                <c:pt idx="22240">
                  <c:v>-103.39500000000001</c:v>
                </c:pt>
                <c:pt idx="22241">
                  <c:v>-103.393</c:v>
                </c:pt>
                <c:pt idx="22242">
                  <c:v>-103.39099999999999</c:v>
                </c:pt>
                <c:pt idx="22243">
                  <c:v>-103.38900000000001</c:v>
                </c:pt>
                <c:pt idx="22244">
                  <c:v>-103.387</c:v>
                </c:pt>
                <c:pt idx="22245">
                  <c:v>-103.38499999999999</c:v>
                </c:pt>
                <c:pt idx="22246">
                  <c:v>-103.38300000000001</c:v>
                </c:pt>
                <c:pt idx="22247">
                  <c:v>-103.381</c:v>
                </c:pt>
                <c:pt idx="22248">
                  <c:v>-103.37899999999999</c:v>
                </c:pt>
                <c:pt idx="22249">
                  <c:v>-103.37700000000001</c:v>
                </c:pt>
                <c:pt idx="22250">
                  <c:v>-103.375</c:v>
                </c:pt>
                <c:pt idx="22251">
                  <c:v>-103.37299999999999</c:v>
                </c:pt>
                <c:pt idx="22252">
                  <c:v>-103.37100000000001</c:v>
                </c:pt>
                <c:pt idx="22253">
                  <c:v>-103.369</c:v>
                </c:pt>
                <c:pt idx="22254">
                  <c:v>-103.36699999999999</c:v>
                </c:pt>
                <c:pt idx="22255">
                  <c:v>-103.36500000000001</c:v>
                </c:pt>
                <c:pt idx="22256">
                  <c:v>-103.363</c:v>
                </c:pt>
                <c:pt idx="22257">
                  <c:v>-103.36099999999999</c:v>
                </c:pt>
                <c:pt idx="22258">
                  <c:v>-103.35900000000001</c:v>
                </c:pt>
                <c:pt idx="22259">
                  <c:v>-103.357</c:v>
                </c:pt>
                <c:pt idx="22260">
                  <c:v>-103.35499999999999</c:v>
                </c:pt>
                <c:pt idx="22261">
                  <c:v>-103.35300000000001</c:v>
                </c:pt>
                <c:pt idx="22262">
                  <c:v>-103.351</c:v>
                </c:pt>
                <c:pt idx="22263">
                  <c:v>-103.34899999999999</c:v>
                </c:pt>
                <c:pt idx="22264">
                  <c:v>-103.34700000000001</c:v>
                </c:pt>
                <c:pt idx="22265">
                  <c:v>-103.345</c:v>
                </c:pt>
                <c:pt idx="22266">
                  <c:v>-103.343</c:v>
                </c:pt>
                <c:pt idx="22267">
                  <c:v>-103.34100000000001</c:v>
                </c:pt>
                <c:pt idx="22268">
                  <c:v>-103.339</c:v>
                </c:pt>
                <c:pt idx="22269">
                  <c:v>-103.337</c:v>
                </c:pt>
                <c:pt idx="22270">
                  <c:v>-103.33500000000001</c:v>
                </c:pt>
                <c:pt idx="22271">
                  <c:v>-103.333</c:v>
                </c:pt>
                <c:pt idx="22272">
                  <c:v>-103.331</c:v>
                </c:pt>
                <c:pt idx="22273">
                  <c:v>-103.32900000000001</c:v>
                </c:pt>
                <c:pt idx="22274">
                  <c:v>-103.327</c:v>
                </c:pt>
                <c:pt idx="22275">
                  <c:v>-103.325</c:v>
                </c:pt>
                <c:pt idx="22276">
                  <c:v>-103.32300000000001</c:v>
                </c:pt>
                <c:pt idx="22277">
                  <c:v>-103.321</c:v>
                </c:pt>
                <c:pt idx="22278">
                  <c:v>-103.319</c:v>
                </c:pt>
                <c:pt idx="22279">
                  <c:v>-103.31700000000001</c:v>
                </c:pt>
                <c:pt idx="22280">
                  <c:v>-103.315</c:v>
                </c:pt>
                <c:pt idx="22281">
                  <c:v>-103.313</c:v>
                </c:pt>
                <c:pt idx="22282">
                  <c:v>-103.31100000000001</c:v>
                </c:pt>
                <c:pt idx="22283">
                  <c:v>-103.309</c:v>
                </c:pt>
                <c:pt idx="22284">
                  <c:v>-103.307</c:v>
                </c:pt>
                <c:pt idx="22285">
                  <c:v>-103.30500000000001</c:v>
                </c:pt>
                <c:pt idx="22286">
                  <c:v>-103.303</c:v>
                </c:pt>
                <c:pt idx="22287">
                  <c:v>-103.301</c:v>
                </c:pt>
                <c:pt idx="22288">
                  <c:v>-103.29900000000001</c:v>
                </c:pt>
                <c:pt idx="22289">
                  <c:v>-103.297</c:v>
                </c:pt>
                <c:pt idx="22290">
                  <c:v>-103.295</c:v>
                </c:pt>
                <c:pt idx="22291">
                  <c:v>-103.29300000000001</c:v>
                </c:pt>
                <c:pt idx="22292">
                  <c:v>-103.291</c:v>
                </c:pt>
                <c:pt idx="22293">
                  <c:v>-103.289</c:v>
                </c:pt>
                <c:pt idx="22294">
                  <c:v>-103.28700000000001</c:v>
                </c:pt>
                <c:pt idx="22295">
                  <c:v>-103.285</c:v>
                </c:pt>
                <c:pt idx="22296">
                  <c:v>-103.283</c:v>
                </c:pt>
                <c:pt idx="22297">
                  <c:v>-103.28100000000001</c:v>
                </c:pt>
                <c:pt idx="22298">
                  <c:v>-103.279</c:v>
                </c:pt>
                <c:pt idx="22299">
                  <c:v>-103.277</c:v>
                </c:pt>
                <c:pt idx="22300">
                  <c:v>-103.27500000000001</c:v>
                </c:pt>
                <c:pt idx="22301">
                  <c:v>-103.273</c:v>
                </c:pt>
                <c:pt idx="22302">
                  <c:v>-103.271</c:v>
                </c:pt>
                <c:pt idx="22303">
                  <c:v>-103.26900000000001</c:v>
                </c:pt>
                <c:pt idx="22304">
                  <c:v>-103.267</c:v>
                </c:pt>
                <c:pt idx="22305">
                  <c:v>-103.265</c:v>
                </c:pt>
                <c:pt idx="22306">
                  <c:v>-103.26300000000001</c:v>
                </c:pt>
                <c:pt idx="22307">
                  <c:v>-103.261</c:v>
                </c:pt>
                <c:pt idx="22308">
                  <c:v>-103.259</c:v>
                </c:pt>
                <c:pt idx="22309">
                  <c:v>-103.25700000000001</c:v>
                </c:pt>
                <c:pt idx="22310">
                  <c:v>-103.255</c:v>
                </c:pt>
                <c:pt idx="22311">
                  <c:v>-103.253</c:v>
                </c:pt>
                <c:pt idx="22312">
                  <c:v>-103.251</c:v>
                </c:pt>
                <c:pt idx="22313">
                  <c:v>-103.249</c:v>
                </c:pt>
                <c:pt idx="22314">
                  <c:v>-103.247</c:v>
                </c:pt>
                <c:pt idx="22315">
                  <c:v>-103.245</c:v>
                </c:pt>
                <c:pt idx="22316">
                  <c:v>-103.24299999999999</c:v>
                </c:pt>
                <c:pt idx="22317">
                  <c:v>-103.241</c:v>
                </c:pt>
                <c:pt idx="22318">
                  <c:v>-103.239</c:v>
                </c:pt>
                <c:pt idx="22319">
                  <c:v>-103.23699999999999</c:v>
                </c:pt>
                <c:pt idx="22320">
                  <c:v>-103.235</c:v>
                </c:pt>
                <c:pt idx="22321">
                  <c:v>-103.233</c:v>
                </c:pt>
                <c:pt idx="22322">
                  <c:v>-103.23099999999999</c:v>
                </c:pt>
                <c:pt idx="22323">
                  <c:v>-103.229</c:v>
                </c:pt>
                <c:pt idx="22324">
                  <c:v>-103.227</c:v>
                </c:pt>
                <c:pt idx="22325">
                  <c:v>-103.22499999999999</c:v>
                </c:pt>
                <c:pt idx="22326">
                  <c:v>-103.223</c:v>
                </c:pt>
                <c:pt idx="22327">
                  <c:v>-103.221</c:v>
                </c:pt>
                <c:pt idx="22328">
                  <c:v>-103.21899999999999</c:v>
                </c:pt>
                <c:pt idx="22329">
                  <c:v>-103.217</c:v>
                </c:pt>
                <c:pt idx="22330">
                  <c:v>-103.215</c:v>
                </c:pt>
                <c:pt idx="22331">
                  <c:v>-103.21299999999999</c:v>
                </c:pt>
                <c:pt idx="22332">
                  <c:v>-103.211</c:v>
                </c:pt>
                <c:pt idx="22333">
                  <c:v>-103.209</c:v>
                </c:pt>
                <c:pt idx="22334">
                  <c:v>-103.20699999999999</c:v>
                </c:pt>
                <c:pt idx="22335">
                  <c:v>-103.205</c:v>
                </c:pt>
                <c:pt idx="22336">
                  <c:v>-103.203</c:v>
                </c:pt>
                <c:pt idx="22337">
                  <c:v>-103.20099999999999</c:v>
                </c:pt>
                <c:pt idx="22338">
                  <c:v>-103.199</c:v>
                </c:pt>
                <c:pt idx="22339">
                  <c:v>-103.197</c:v>
                </c:pt>
                <c:pt idx="22340">
                  <c:v>-103.19499999999999</c:v>
                </c:pt>
                <c:pt idx="22341">
                  <c:v>-103.193</c:v>
                </c:pt>
                <c:pt idx="22342">
                  <c:v>-103.191</c:v>
                </c:pt>
                <c:pt idx="22343">
                  <c:v>-103.18899999999999</c:v>
                </c:pt>
                <c:pt idx="22344">
                  <c:v>-103.187</c:v>
                </c:pt>
                <c:pt idx="22345">
                  <c:v>-103.185</c:v>
                </c:pt>
                <c:pt idx="22346">
                  <c:v>-103.18299999999999</c:v>
                </c:pt>
                <c:pt idx="22347">
                  <c:v>-103.181</c:v>
                </c:pt>
                <c:pt idx="22348">
                  <c:v>-103.179</c:v>
                </c:pt>
                <c:pt idx="22349">
                  <c:v>-103.17699999999999</c:v>
                </c:pt>
                <c:pt idx="22350">
                  <c:v>-103.175</c:v>
                </c:pt>
                <c:pt idx="22351">
                  <c:v>-103.173</c:v>
                </c:pt>
                <c:pt idx="22352">
                  <c:v>-103.17099999999999</c:v>
                </c:pt>
                <c:pt idx="22353">
                  <c:v>-103.169</c:v>
                </c:pt>
                <c:pt idx="22354">
                  <c:v>-103.167</c:v>
                </c:pt>
                <c:pt idx="22355">
                  <c:v>-103.16499999999999</c:v>
                </c:pt>
                <c:pt idx="22356">
                  <c:v>-103.163</c:v>
                </c:pt>
                <c:pt idx="22357">
                  <c:v>-103.161</c:v>
                </c:pt>
                <c:pt idx="22358">
                  <c:v>-103.15899999999999</c:v>
                </c:pt>
                <c:pt idx="22359">
                  <c:v>-103.157</c:v>
                </c:pt>
                <c:pt idx="22360">
                  <c:v>-103.155</c:v>
                </c:pt>
                <c:pt idx="22361">
                  <c:v>-103.15299999999999</c:v>
                </c:pt>
                <c:pt idx="22362">
                  <c:v>-103.15100000000001</c:v>
                </c:pt>
                <c:pt idx="22363">
                  <c:v>-103.149</c:v>
                </c:pt>
                <c:pt idx="22364">
                  <c:v>-103.14699999999999</c:v>
                </c:pt>
                <c:pt idx="22365">
                  <c:v>-103.14500000000001</c:v>
                </c:pt>
                <c:pt idx="22366">
                  <c:v>-103.143</c:v>
                </c:pt>
                <c:pt idx="22367">
                  <c:v>-103.14099999999999</c:v>
                </c:pt>
                <c:pt idx="22368">
                  <c:v>-103.13900000000001</c:v>
                </c:pt>
                <c:pt idx="22369">
                  <c:v>-103.137</c:v>
                </c:pt>
                <c:pt idx="22370">
                  <c:v>-103.13499999999999</c:v>
                </c:pt>
                <c:pt idx="22371">
                  <c:v>-103.13300000000001</c:v>
                </c:pt>
                <c:pt idx="22372">
                  <c:v>-103.131</c:v>
                </c:pt>
                <c:pt idx="22373">
                  <c:v>-103.12899999999999</c:v>
                </c:pt>
                <c:pt idx="22374">
                  <c:v>-103.12700000000001</c:v>
                </c:pt>
                <c:pt idx="22375">
                  <c:v>-103.125</c:v>
                </c:pt>
                <c:pt idx="22376">
                  <c:v>-103.12299999999999</c:v>
                </c:pt>
                <c:pt idx="22377">
                  <c:v>-103.12100000000001</c:v>
                </c:pt>
                <c:pt idx="22378">
                  <c:v>-103.119</c:v>
                </c:pt>
                <c:pt idx="22379">
                  <c:v>-103.11699999999999</c:v>
                </c:pt>
                <c:pt idx="22380">
                  <c:v>-103.11500000000001</c:v>
                </c:pt>
                <c:pt idx="22381">
                  <c:v>-103.113</c:v>
                </c:pt>
                <c:pt idx="22382">
                  <c:v>-103.11099999999999</c:v>
                </c:pt>
                <c:pt idx="22383">
                  <c:v>-103.10900000000001</c:v>
                </c:pt>
                <c:pt idx="22384">
                  <c:v>-103.107</c:v>
                </c:pt>
                <c:pt idx="22385">
                  <c:v>-103.10499999999999</c:v>
                </c:pt>
                <c:pt idx="22386">
                  <c:v>-103.10300000000001</c:v>
                </c:pt>
                <c:pt idx="22387">
                  <c:v>-103.101</c:v>
                </c:pt>
                <c:pt idx="22388">
                  <c:v>-103.09899999999999</c:v>
                </c:pt>
                <c:pt idx="22389">
                  <c:v>-103.09700000000001</c:v>
                </c:pt>
                <c:pt idx="22390">
                  <c:v>-103.095</c:v>
                </c:pt>
                <c:pt idx="22391">
                  <c:v>-103.093</c:v>
                </c:pt>
                <c:pt idx="22392">
                  <c:v>-103.09100000000001</c:v>
                </c:pt>
                <c:pt idx="22393">
                  <c:v>-103.089</c:v>
                </c:pt>
                <c:pt idx="22394">
                  <c:v>-103.087</c:v>
                </c:pt>
                <c:pt idx="22395">
                  <c:v>-103.08500000000001</c:v>
                </c:pt>
                <c:pt idx="22396">
                  <c:v>-103.083</c:v>
                </c:pt>
                <c:pt idx="22397">
                  <c:v>-103.081</c:v>
                </c:pt>
                <c:pt idx="22398">
                  <c:v>-103.07900000000001</c:v>
                </c:pt>
                <c:pt idx="22399">
                  <c:v>-103.077</c:v>
                </c:pt>
                <c:pt idx="22400">
                  <c:v>-103.075</c:v>
                </c:pt>
                <c:pt idx="22401">
                  <c:v>-103.07300000000001</c:v>
                </c:pt>
                <c:pt idx="22402">
                  <c:v>-103.071</c:v>
                </c:pt>
                <c:pt idx="22403">
                  <c:v>-103.069</c:v>
                </c:pt>
                <c:pt idx="22404">
                  <c:v>-103.06700000000001</c:v>
                </c:pt>
                <c:pt idx="22405">
                  <c:v>-103.065</c:v>
                </c:pt>
                <c:pt idx="22406">
                  <c:v>-103.063</c:v>
                </c:pt>
                <c:pt idx="22407">
                  <c:v>-103.06100000000001</c:v>
                </c:pt>
                <c:pt idx="22408">
                  <c:v>-103.059</c:v>
                </c:pt>
                <c:pt idx="22409">
                  <c:v>-103.057</c:v>
                </c:pt>
                <c:pt idx="22410">
                  <c:v>-103.05500000000001</c:v>
                </c:pt>
                <c:pt idx="22411">
                  <c:v>-103.053</c:v>
                </c:pt>
                <c:pt idx="22412">
                  <c:v>-103.051</c:v>
                </c:pt>
                <c:pt idx="22413">
                  <c:v>-103.04900000000001</c:v>
                </c:pt>
                <c:pt idx="22414">
                  <c:v>-103.047</c:v>
                </c:pt>
                <c:pt idx="22415">
                  <c:v>-103.045</c:v>
                </c:pt>
                <c:pt idx="22416">
                  <c:v>-103.04300000000001</c:v>
                </c:pt>
                <c:pt idx="22417">
                  <c:v>-103.041</c:v>
                </c:pt>
                <c:pt idx="22418">
                  <c:v>-103.039</c:v>
                </c:pt>
                <c:pt idx="22419">
                  <c:v>-103.03700000000001</c:v>
                </c:pt>
                <c:pt idx="22420">
                  <c:v>-103.035</c:v>
                </c:pt>
                <c:pt idx="22421">
                  <c:v>-103.033</c:v>
                </c:pt>
                <c:pt idx="22422">
                  <c:v>-103.03100000000001</c:v>
                </c:pt>
                <c:pt idx="22423">
                  <c:v>-103.029</c:v>
                </c:pt>
                <c:pt idx="22424">
                  <c:v>-103.027</c:v>
                </c:pt>
                <c:pt idx="22425">
                  <c:v>-103.02500000000001</c:v>
                </c:pt>
                <c:pt idx="22426">
                  <c:v>-103.023</c:v>
                </c:pt>
                <c:pt idx="22427">
                  <c:v>-103.021</c:v>
                </c:pt>
                <c:pt idx="22428">
                  <c:v>-103.01900000000001</c:v>
                </c:pt>
                <c:pt idx="22429">
                  <c:v>-103.017</c:v>
                </c:pt>
                <c:pt idx="22430">
                  <c:v>-103.015</c:v>
                </c:pt>
                <c:pt idx="22431">
                  <c:v>-103.01300000000001</c:v>
                </c:pt>
                <c:pt idx="22432">
                  <c:v>-103.011</c:v>
                </c:pt>
                <c:pt idx="22433">
                  <c:v>-103.009</c:v>
                </c:pt>
                <c:pt idx="22434">
                  <c:v>-103.00700000000001</c:v>
                </c:pt>
                <c:pt idx="22435">
                  <c:v>-103.005</c:v>
                </c:pt>
                <c:pt idx="22436">
                  <c:v>-103.003</c:v>
                </c:pt>
                <c:pt idx="22437">
                  <c:v>-103.001</c:v>
                </c:pt>
                <c:pt idx="22438">
                  <c:v>-102.999</c:v>
                </c:pt>
                <c:pt idx="22439">
                  <c:v>-102.997</c:v>
                </c:pt>
                <c:pt idx="22440">
                  <c:v>-102.995</c:v>
                </c:pt>
                <c:pt idx="22441">
                  <c:v>-102.99299999999999</c:v>
                </c:pt>
                <c:pt idx="22442">
                  <c:v>-102.991</c:v>
                </c:pt>
                <c:pt idx="22443">
                  <c:v>-102.989</c:v>
                </c:pt>
                <c:pt idx="22444">
                  <c:v>-102.98699999999999</c:v>
                </c:pt>
                <c:pt idx="22445">
                  <c:v>-102.985</c:v>
                </c:pt>
                <c:pt idx="22446">
                  <c:v>-102.983</c:v>
                </c:pt>
                <c:pt idx="22447">
                  <c:v>-102.98099999999999</c:v>
                </c:pt>
                <c:pt idx="22448">
                  <c:v>-102.979</c:v>
                </c:pt>
                <c:pt idx="22449">
                  <c:v>-102.977</c:v>
                </c:pt>
                <c:pt idx="22450">
                  <c:v>-102.97499999999999</c:v>
                </c:pt>
                <c:pt idx="22451">
                  <c:v>-102.973</c:v>
                </c:pt>
                <c:pt idx="22452">
                  <c:v>-102.971</c:v>
                </c:pt>
                <c:pt idx="22453">
                  <c:v>-102.96899999999999</c:v>
                </c:pt>
                <c:pt idx="22454">
                  <c:v>-102.967</c:v>
                </c:pt>
                <c:pt idx="22455">
                  <c:v>-102.965</c:v>
                </c:pt>
                <c:pt idx="22456">
                  <c:v>-102.96299999999999</c:v>
                </c:pt>
                <c:pt idx="22457">
                  <c:v>-102.961</c:v>
                </c:pt>
                <c:pt idx="22458">
                  <c:v>-102.959</c:v>
                </c:pt>
                <c:pt idx="22459">
                  <c:v>-102.95699999999999</c:v>
                </c:pt>
                <c:pt idx="22460">
                  <c:v>-102.955</c:v>
                </c:pt>
                <c:pt idx="22461">
                  <c:v>-102.953</c:v>
                </c:pt>
                <c:pt idx="22462">
                  <c:v>-102.95099999999999</c:v>
                </c:pt>
                <c:pt idx="22463">
                  <c:v>-102.949</c:v>
                </c:pt>
                <c:pt idx="22464">
                  <c:v>-102.947</c:v>
                </c:pt>
                <c:pt idx="22465">
                  <c:v>-102.94499999999999</c:v>
                </c:pt>
                <c:pt idx="22466">
                  <c:v>-102.943</c:v>
                </c:pt>
                <c:pt idx="22467">
                  <c:v>-102.941</c:v>
                </c:pt>
                <c:pt idx="22468">
                  <c:v>-102.93899999999999</c:v>
                </c:pt>
                <c:pt idx="22469">
                  <c:v>-102.937</c:v>
                </c:pt>
                <c:pt idx="22470">
                  <c:v>-102.935</c:v>
                </c:pt>
                <c:pt idx="22471">
                  <c:v>-102.93299999999999</c:v>
                </c:pt>
                <c:pt idx="22472">
                  <c:v>-102.931</c:v>
                </c:pt>
                <c:pt idx="22473">
                  <c:v>-102.929</c:v>
                </c:pt>
                <c:pt idx="22474">
                  <c:v>-102.92699999999999</c:v>
                </c:pt>
                <c:pt idx="22475">
                  <c:v>-102.925</c:v>
                </c:pt>
                <c:pt idx="22476">
                  <c:v>-102.923</c:v>
                </c:pt>
                <c:pt idx="22477">
                  <c:v>-102.92099999999999</c:v>
                </c:pt>
                <c:pt idx="22478">
                  <c:v>-102.919</c:v>
                </c:pt>
                <c:pt idx="22479">
                  <c:v>-102.917</c:v>
                </c:pt>
                <c:pt idx="22480">
                  <c:v>-102.91499999999999</c:v>
                </c:pt>
                <c:pt idx="22481">
                  <c:v>-102.913</c:v>
                </c:pt>
                <c:pt idx="22482">
                  <c:v>-102.911</c:v>
                </c:pt>
                <c:pt idx="22483">
                  <c:v>-102.90899999999999</c:v>
                </c:pt>
                <c:pt idx="22484">
                  <c:v>-102.907</c:v>
                </c:pt>
                <c:pt idx="22485">
                  <c:v>-102.905</c:v>
                </c:pt>
                <c:pt idx="22486">
                  <c:v>-102.90299999999999</c:v>
                </c:pt>
                <c:pt idx="22487">
                  <c:v>-102.90100000000001</c:v>
                </c:pt>
                <c:pt idx="22488">
                  <c:v>-102.899</c:v>
                </c:pt>
                <c:pt idx="22489">
                  <c:v>-102.89699999999999</c:v>
                </c:pt>
                <c:pt idx="22490">
                  <c:v>-102.89500000000001</c:v>
                </c:pt>
                <c:pt idx="22491">
                  <c:v>-102.893</c:v>
                </c:pt>
                <c:pt idx="22492">
                  <c:v>-102.89099999999999</c:v>
                </c:pt>
                <c:pt idx="22493">
                  <c:v>-102.88900000000001</c:v>
                </c:pt>
                <c:pt idx="22494">
                  <c:v>-102.887</c:v>
                </c:pt>
                <c:pt idx="22495">
                  <c:v>-102.88499999999999</c:v>
                </c:pt>
                <c:pt idx="22496">
                  <c:v>-102.88300000000001</c:v>
                </c:pt>
                <c:pt idx="22497">
                  <c:v>-102.881</c:v>
                </c:pt>
                <c:pt idx="22498">
                  <c:v>-102.87899999999999</c:v>
                </c:pt>
                <c:pt idx="22499">
                  <c:v>-102.87700000000001</c:v>
                </c:pt>
                <c:pt idx="22500">
                  <c:v>-102.875</c:v>
                </c:pt>
                <c:pt idx="22501">
                  <c:v>-102.87299999999999</c:v>
                </c:pt>
                <c:pt idx="22502">
                  <c:v>-102.87100000000001</c:v>
                </c:pt>
                <c:pt idx="22503">
                  <c:v>-102.869</c:v>
                </c:pt>
                <c:pt idx="22504">
                  <c:v>-102.86699999999999</c:v>
                </c:pt>
                <c:pt idx="22505">
                  <c:v>-102.86500000000001</c:v>
                </c:pt>
                <c:pt idx="22506">
                  <c:v>-102.863</c:v>
                </c:pt>
                <c:pt idx="22507">
                  <c:v>-102.86099999999999</c:v>
                </c:pt>
                <c:pt idx="22508">
                  <c:v>-102.85900000000001</c:v>
                </c:pt>
                <c:pt idx="22509">
                  <c:v>-102.857</c:v>
                </c:pt>
                <c:pt idx="22510">
                  <c:v>-102.85499999999999</c:v>
                </c:pt>
                <c:pt idx="22511">
                  <c:v>-102.85300000000001</c:v>
                </c:pt>
                <c:pt idx="22512">
                  <c:v>-102.851</c:v>
                </c:pt>
                <c:pt idx="22513">
                  <c:v>-102.84899999999999</c:v>
                </c:pt>
                <c:pt idx="22514">
                  <c:v>-102.84700000000001</c:v>
                </c:pt>
                <c:pt idx="22515">
                  <c:v>-102.845</c:v>
                </c:pt>
                <c:pt idx="22516">
                  <c:v>-102.843</c:v>
                </c:pt>
                <c:pt idx="22517">
                  <c:v>-102.84100000000001</c:v>
                </c:pt>
                <c:pt idx="22518">
                  <c:v>-102.839</c:v>
                </c:pt>
                <c:pt idx="22519">
                  <c:v>-102.837</c:v>
                </c:pt>
                <c:pt idx="22520">
                  <c:v>-102.83500000000001</c:v>
                </c:pt>
                <c:pt idx="22521">
                  <c:v>-102.833</c:v>
                </c:pt>
                <c:pt idx="22522">
                  <c:v>-102.831</c:v>
                </c:pt>
                <c:pt idx="22523">
                  <c:v>-102.82900000000001</c:v>
                </c:pt>
                <c:pt idx="22524">
                  <c:v>-102.827</c:v>
                </c:pt>
                <c:pt idx="22525">
                  <c:v>-102.825</c:v>
                </c:pt>
                <c:pt idx="22526">
                  <c:v>-102.82300000000001</c:v>
                </c:pt>
                <c:pt idx="22527">
                  <c:v>-102.821</c:v>
                </c:pt>
                <c:pt idx="22528">
                  <c:v>-102.819</c:v>
                </c:pt>
                <c:pt idx="22529">
                  <c:v>-102.81700000000001</c:v>
                </c:pt>
                <c:pt idx="22530">
                  <c:v>-102.815</c:v>
                </c:pt>
                <c:pt idx="22531">
                  <c:v>-102.813</c:v>
                </c:pt>
                <c:pt idx="22532">
                  <c:v>-102.81100000000001</c:v>
                </c:pt>
                <c:pt idx="22533">
                  <c:v>-102.809</c:v>
                </c:pt>
                <c:pt idx="22534">
                  <c:v>-102.807</c:v>
                </c:pt>
                <c:pt idx="22535">
                  <c:v>-102.80500000000001</c:v>
                </c:pt>
                <c:pt idx="22536">
                  <c:v>-102.803</c:v>
                </c:pt>
                <c:pt idx="22537">
                  <c:v>-102.801</c:v>
                </c:pt>
                <c:pt idx="22538">
                  <c:v>-102.79900000000001</c:v>
                </c:pt>
                <c:pt idx="22539">
                  <c:v>-102.797</c:v>
                </c:pt>
                <c:pt idx="22540">
                  <c:v>-102.795</c:v>
                </c:pt>
                <c:pt idx="22541">
                  <c:v>-102.79300000000001</c:v>
                </c:pt>
                <c:pt idx="22542">
                  <c:v>-102.791</c:v>
                </c:pt>
                <c:pt idx="22543">
                  <c:v>-102.789</c:v>
                </c:pt>
                <c:pt idx="22544">
                  <c:v>-102.78700000000001</c:v>
                </c:pt>
                <c:pt idx="22545">
                  <c:v>-102.785</c:v>
                </c:pt>
                <c:pt idx="22546">
                  <c:v>-102.783</c:v>
                </c:pt>
                <c:pt idx="22547">
                  <c:v>-102.78100000000001</c:v>
                </c:pt>
                <c:pt idx="22548">
                  <c:v>-102.779</c:v>
                </c:pt>
                <c:pt idx="22549">
                  <c:v>-102.777</c:v>
                </c:pt>
                <c:pt idx="22550">
                  <c:v>-102.77500000000001</c:v>
                </c:pt>
                <c:pt idx="22551">
                  <c:v>-102.773</c:v>
                </c:pt>
                <c:pt idx="22552">
                  <c:v>-102.771</c:v>
                </c:pt>
                <c:pt idx="22553">
                  <c:v>-102.76900000000001</c:v>
                </c:pt>
                <c:pt idx="22554">
                  <c:v>-102.767</c:v>
                </c:pt>
                <c:pt idx="22555">
                  <c:v>-102.765</c:v>
                </c:pt>
                <c:pt idx="22556">
                  <c:v>-102.76300000000001</c:v>
                </c:pt>
                <c:pt idx="22557">
                  <c:v>-102.761</c:v>
                </c:pt>
                <c:pt idx="22558">
                  <c:v>-102.759</c:v>
                </c:pt>
                <c:pt idx="22559">
                  <c:v>-102.75700000000001</c:v>
                </c:pt>
                <c:pt idx="22560">
                  <c:v>-102.755</c:v>
                </c:pt>
                <c:pt idx="22561">
                  <c:v>-102.753</c:v>
                </c:pt>
                <c:pt idx="22562">
                  <c:v>-102.751</c:v>
                </c:pt>
                <c:pt idx="22563">
                  <c:v>-102.749</c:v>
                </c:pt>
                <c:pt idx="22564">
                  <c:v>-102.747</c:v>
                </c:pt>
                <c:pt idx="22565">
                  <c:v>-102.745</c:v>
                </c:pt>
                <c:pt idx="22566">
                  <c:v>-102.74299999999999</c:v>
                </c:pt>
                <c:pt idx="22567">
                  <c:v>-102.741</c:v>
                </c:pt>
                <c:pt idx="22568">
                  <c:v>-102.739</c:v>
                </c:pt>
                <c:pt idx="22569">
                  <c:v>-102.73699999999999</c:v>
                </c:pt>
                <c:pt idx="22570">
                  <c:v>-102.735</c:v>
                </c:pt>
                <c:pt idx="22571">
                  <c:v>-102.733</c:v>
                </c:pt>
                <c:pt idx="22572">
                  <c:v>-102.73099999999999</c:v>
                </c:pt>
                <c:pt idx="22573">
                  <c:v>-102.729</c:v>
                </c:pt>
                <c:pt idx="22574">
                  <c:v>-102.727</c:v>
                </c:pt>
                <c:pt idx="22575">
                  <c:v>-102.72499999999999</c:v>
                </c:pt>
                <c:pt idx="22576">
                  <c:v>-102.723</c:v>
                </c:pt>
                <c:pt idx="22577">
                  <c:v>-102.721</c:v>
                </c:pt>
                <c:pt idx="22578">
                  <c:v>-102.71899999999999</c:v>
                </c:pt>
                <c:pt idx="22579">
                  <c:v>-102.717</c:v>
                </c:pt>
                <c:pt idx="22580">
                  <c:v>-102.715</c:v>
                </c:pt>
                <c:pt idx="22581">
                  <c:v>-102.71299999999999</c:v>
                </c:pt>
                <c:pt idx="22582">
                  <c:v>-102.711</c:v>
                </c:pt>
                <c:pt idx="22583">
                  <c:v>-102.709</c:v>
                </c:pt>
                <c:pt idx="22584">
                  <c:v>-102.70699999999999</c:v>
                </c:pt>
                <c:pt idx="22585">
                  <c:v>-102.705</c:v>
                </c:pt>
                <c:pt idx="22586">
                  <c:v>-102.703</c:v>
                </c:pt>
                <c:pt idx="22587">
                  <c:v>-102.70099999999999</c:v>
                </c:pt>
                <c:pt idx="22588">
                  <c:v>-102.699</c:v>
                </c:pt>
                <c:pt idx="22589">
                  <c:v>-102.697</c:v>
                </c:pt>
                <c:pt idx="22590">
                  <c:v>-102.69499999999999</c:v>
                </c:pt>
                <c:pt idx="22591">
                  <c:v>-102.693</c:v>
                </c:pt>
                <c:pt idx="22592">
                  <c:v>-102.691</c:v>
                </c:pt>
                <c:pt idx="22593">
                  <c:v>-102.68899999999999</c:v>
                </c:pt>
                <c:pt idx="22594">
                  <c:v>-102.687</c:v>
                </c:pt>
                <c:pt idx="22595">
                  <c:v>-102.685</c:v>
                </c:pt>
                <c:pt idx="22596">
                  <c:v>-102.68299999999999</c:v>
                </c:pt>
                <c:pt idx="22597">
                  <c:v>-102.681</c:v>
                </c:pt>
                <c:pt idx="22598">
                  <c:v>-102.679</c:v>
                </c:pt>
                <c:pt idx="22599">
                  <c:v>-102.67699999999999</c:v>
                </c:pt>
                <c:pt idx="22600">
                  <c:v>-102.675</c:v>
                </c:pt>
                <c:pt idx="22601">
                  <c:v>-102.673</c:v>
                </c:pt>
                <c:pt idx="22602">
                  <c:v>-102.67099999999999</c:v>
                </c:pt>
                <c:pt idx="22603">
                  <c:v>-102.669</c:v>
                </c:pt>
                <c:pt idx="22604">
                  <c:v>-102.667</c:v>
                </c:pt>
                <c:pt idx="22605">
                  <c:v>-102.66499999999999</c:v>
                </c:pt>
                <c:pt idx="22606">
                  <c:v>-102.663</c:v>
                </c:pt>
                <c:pt idx="22607">
                  <c:v>-102.661</c:v>
                </c:pt>
                <c:pt idx="22608">
                  <c:v>-102.65899999999999</c:v>
                </c:pt>
                <c:pt idx="22609">
                  <c:v>-102.657</c:v>
                </c:pt>
                <c:pt idx="22610">
                  <c:v>-102.655</c:v>
                </c:pt>
                <c:pt idx="22611">
                  <c:v>-102.65299999999999</c:v>
                </c:pt>
                <c:pt idx="22612">
                  <c:v>-102.65100000000001</c:v>
                </c:pt>
                <c:pt idx="22613">
                  <c:v>-102.649</c:v>
                </c:pt>
                <c:pt idx="22614">
                  <c:v>-102.64699999999999</c:v>
                </c:pt>
                <c:pt idx="22615">
                  <c:v>-102.64500000000001</c:v>
                </c:pt>
                <c:pt idx="22616">
                  <c:v>-102.643</c:v>
                </c:pt>
                <c:pt idx="22617">
                  <c:v>-102.64099999999999</c:v>
                </c:pt>
                <c:pt idx="22618">
                  <c:v>-102.63900000000001</c:v>
                </c:pt>
                <c:pt idx="22619">
                  <c:v>-102.637</c:v>
                </c:pt>
                <c:pt idx="22620">
                  <c:v>-102.63499999999999</c:v>
                </c:pt>
                <c:pt idx="22621">
                  <c:v>-102.63300000000001</c:v>
                </c:pt>
                <c:pt idx="22622">
                  <c:v>-102.631</c:v>
                </c:pt>
                <c:pt idx="22623">
                  <c:v>-102.62899999999999</c:v>
                </c:pt>
                <c:pt idx="22624">
                  <c:v>-102.62700000000001</c:v>
                </c:pt>
                <c:pt idx="22625">
                  <c:v>-102.625</c:v>
                </c:pt>
                <c:pt idx="22626">
                  <c:v>-102.62299999999999</c:v>
                </c:pt>
                <c:pt idx="22627">
                  <c:v>-102.62100000000001</c:v>
                </c:pt>
                <c:pt idx="22628">
                  <c:v>-102.619</c:v>
                </c:pt>
                <c:pt idx="22629">
                  <c:v>-102.61699999999999</c:v>
                </c:pt>
                <c:pt idx="22630">
                  <c:v>-102.61500000000001</c:v>
                </c:pt>
                <c:pt idx="22631">
                  <c:v>-102.613</c:v>
                </c:pt>
                <c:pt idx="22632">
                  <c:v>-102.61099999999999</c:v>
                </c:pt>
                <c:pt idx="22633">
                  <c:v>-102.60900000000001</c:v>
                </c:pt>
                <c:pt idx="22634">
                  <c:v>-102.607</c:v>
                </c:pt>
                <c:pt idx="22635">
                  <c:v>-102.60499999999999</c:v>
                </c:pt>
                <c:pt idx="22636">
                  <c:v>-102.60300000000001</c:v>
                </c:pt>
                <c:pt idx="22637">
                  <c:v>-102.601</c:v>
                </c:pt>
                <c:pt idx="22638">
                  <c:v>-102.59899999999999</c:v>
                </c:pt>
                <c:pt idx="22639">
                  <c:v>-102.59700000000001</c:v>
                </c:pt>
                <c:pt idx="22640">
                  <c:v>-102.595</c:v>
                </c:pt>
                <c:pt idx="22641">
                  <c:v>-102.593</c:v>
                </c:pt>
                <c:pt idx="22642">
                  <c:v>-102.59100000000001</c:v>
                </c:pt>
                <c:pt idx="22643">
                  <c:v>-102.589</c:v>
                </c:pt>
                <c:pt idx="22644">
                  <c:v>-102.587</c:v>
                </c:pt>
                <c:pt idx="22645">
                  <c:v>-102.58500000000001</c:v>
                </c:pt>
                <c:pt idx="22646">
                  <c:v>-102.583</c:v>
                </c:pt>
                <c:pt idx="22647">
                  <c:v>-102.581</c:v>
                </c:pt>
                <c:pt idx="22648">
                  <c:v>-102.57900000000001</c:v>
                </c:pt>
                <c:pt idx="22649">
                  <c:v>-102.577</c:v>
                </c:pt>
                <c:pt idx="22650">
                  <c:v>-102.575</c:v>
                </c:pt>
                <c:pt idx="22651">
                  <c:v>-102.57300000000001</c:v>
                </c:pt>
                <c:pt idx="22652">
                  <c:v>-102.571</c:v>
                </c:pt>
                <c:pt idx="22653">
                  <c:v>-102.569</c:v>
                </c:pt>
                <c:pt idx="22654">
                  <c:v>-102.56700000000001</c:v>
                </c:pt>
                <c:pt idx="22655">
                  <c:v>-102.565</c:v>
                </c:pt>
                <c:pt idx="22656">
                  <c:v>-102.563</c:v>
                </c:pt>
                <c:pt idx="22657">
                  <c:v>-102.56100000000001</c:v>
                </c:pt>
                <c:pt idx="22658">
                  <c:v>-102.559</c:v>
                </c:pt>
                <c:pt idx="22659">
                  <c:v>-102.557</c:v>
                </c:pt>
                <c:pt idx="22660">
                  <c:v>-102.55500000000001</c:v>
                </c:pt>
                <c:pt idx="22661">
                  <c:v>-102.553</c:v>
                </c:pt>
                <c:pt idx="22662">
                  <c:v>-102.551</c:v>
                </c:pt>
                <c:pt idx="22663">
                  <c:v>-102.54900000000001</c:v>
                </c:pt>
                <c:pt idx="22664">
                  <c:v>-102.547</c:v>
                </c:pt>
                <c:pt idx="22665">
                  <c:v>-102.545</c:v>
                </c:pt>
                <c:pt idx="22666">
                  <c:v>-102.54300000000001</c:v>
                </c:pt>
                <c:pt idx="22667">
                  <c:v>-102.541</c:v>
                </c:pt>
                <c:pt idx="22668">
                  <c:v>-102.539</c:v>
                </c:pt>
                <c:pt idx="22669">
                  <c:v>-102.53700000000001</c:v>
                </c:pt>
                <c:pt idx="22670">
                  <c:v>-102.535</c:v>
                </c:pt>
                <c:pt idx="22671">
                  <c:v>-102.533</c:v>
                </c:pt>
                <c:pt idx="22672">
                  <c:v>-102.53100000000001</c:v>
                </c:pt>
                <c:pt idx="22673">
                  <c:v>-102.529</c:v>
                </c:pt>
                <c:pt idx="22674">
                  <c:v>-102.527</c:v>
                </c:pt>
                <c:pt idx="22675">
                  <c:v>-102.52500000000001</c:v>
                </c:pt>
                <c:pt idx="22676">
                  <c:v>-102.523</c:v>
                </c:pt>
                <c:pt idx="22677">
                  <c:v>-102.521</c:v>
                </c:pt>
                <c:pt idx="22678">
                  <c:v>-102.51900000000001</c:v>
                </c:pt>
                <c:pt idx="22679">
                  <c:v>-102.517</c:v>
                </c:pt>
                <c:pt idx="22680">
                  <c:v>-102.515</c:v>
                </c:pt>
                <c:pt idx="22681">
                  <c:v>-102.51300000000001</c:v>
                </c:pt>
                <c:pt idx="22682">
                  <c:v>-102.511</c:v>
                </c:pt>
                <c:pt idx="22683">
                  <c:v>-102.509</c:v>
                </c:pt>
                <c:pt idx="22684">
                  <c:v>-102.50700000000001</c:v>
                </c:pt>
                <c:pt idx="22685">
                  <c:v>-102.505</c:v>
                </c:pt>
                <c:pt idx="22686">
                  <c:v>-102.503</c:v>
                </c:pt>
                <c:pt idx="22687">
                  <c:v>-102.501</c:v>
                </c:pt>
                <c:pt idx="22688">
                  <c:v>-102.499</c:v>
                </c:pt>
                <c:pt idx="22689">
                  <c:v>-102.497</c:v>
                </c:pt>
                <c:pt idx="22690">
                  <c:v>-102.495</c:v>
                </c:pt>
                <c:pt idx="22691">
                  <c:v>-102.49299999999999</c:v>
                </c:pt>
                <c:pt idx="22692">
                  <c:v>-102.491</c:v>
                </c:pt>
                <c:pt idx="22693">
                  <c:v>-102.489</c:v>
                </c:pt>
                <c:pt idx="22694">
                  <c:v>-102.48699999999999</c:v>
                </c:pt>
                <c:pt idx="22695">
                  <c:v>-102.485</c:v>
                </c:pt>
                <c:pt idx="22696">
                  <c:v>-102.483</c:v>
                </c:pt>
                <c:pt idx="22697">
                  <c:v>-102.48099999999999</c:v>
                </c:pt>
                <c:pt idx="22698">
                  <c:v>-102.479</c:v>
                </c:pt>
                <c:pt idx="22699">
                  <c:v>-102.477</c:v>
                </c:pt>
                <c:pt idx="22700">
                  <c:v>-102.47499999999999</c:v>
                </c:pt>
                <c:pt idx="22701">
                  <c:v>-102.473</c:v>
                </c:pt>
                <c:pt idx="22702">
                  <c:v>-102.471</c:v>
                </c:pt>
                <c:pt idx="22703">
                  <c:v>-102.46899999999999</c:v>
                </c:pt>
                <c:pt idx="22704">
                  <c:v>-102.467</c:v>
                </c:pt>
                <c:pt idx="22705">
                  <c:v>-102.465</c:v>
                </c:pt>
                <c:pt idx="22706">
                  <c:v>-102.46299999999999</c:v>
                </c:pt>
                <c:pt idx="22707">
                  <c:v>-102.461</c:v>
                </c:pt>
                <c:pt idx="22708">
                  <c:v>-102.459</c:v>
                </c:pt>
                <c:pt idx="22709">
                  <c:v>-102.45699999999999</c:v>
                </c:pt>
                <c:pt idx="22710">
                  <c:v>-102.455</c:v>
                </c:pt>
                <c:pt idx="22711">
                  <c:v>-102.453</c:v>
                </c:pt>
                <c:pt idx="22712">
                  <c:v>-102.45099999999999</c:v>
                </c:pt>
                <c:pt idx="22713">
                  <c:v>-102.449</c:v>
                </c:pt>
                <c:pt idx="22714">
                  <c:v>-102.447</c:v>
                </c:pt>
                <c:pt idx="22715">
                  <c:v>-102.44499999999999</c:v>
                </c:pt>
                <c:pt idx="22716">
                  <c:v>-102.443</c:v>
                </c:pt>
                <c:pt idx="22717">
                  <c:v>-102.441</c:v>
                </c:pt>
                <c:pt idx="22718">
                  <c:v>-102.43899999999999</c:v>
                </c:pt>
                <c:pt idx="22719">
                  <c:v>-102.437</c:v>
                </c:pt>
                <c:pt idx="22720">
                  <c:v>-102.435</c:v>
                </c:pt>
                <c:pt idx="22721">
                  <c:v>-102.43299999999999</c:v>
                </c:pt>
                <c:pt idx="22722">
                  <c:v>-102.431</c:v>
                </c:pt>
                <c:pt idx="22723">
                  <c:v>-102.429</c:v>
                </c:pt>
                <c:pt idx="22724">
                  <c:v>-102.42699999999999</c:v>
                </c:pt>
                <c:pt idx="22725">
                  <c:v>-102.425</c:v>
                </c:pt>
                <c:pt idx="22726">
                  <c:v>-102.423</c:v>
                </c:pt>
                <c:pt idx="22727">
                  <c:v>-102.42099999999999</c:v>
                </c:pt>
                <c:pt idx="22728">
                  <c:v>-102.419</c:v>
                </c:pt>
                <c:pt idx="22729">
                  <c:v>-102.417</c:v>
                </c:pt>
                <c:pt idx="22730">
                  <c:v>-102.41499999999999</c:v>
                </c:pt>
                <c:pt idx="22731">
                  <c:v>-102.413</c:v>
                </c:pt>
                <c:pt idx="22732">
                  <c:v>-102.411</c:v>
                </c:pt>
                <c:pt idx="22733">
                  <c:v>-102.40899999999999</c:v>
                </c:pt>
                <c:pt idx="22734">
                  <c:v>-102.407</c:v>
                </c:pt>
                <c:pt idx="22735">
                  <c:v>-102.405</c:v>
                </c:pt>
                <c:pt idx="22736">
                  <c:v>-102.40299999999999</c:v>
                </c:pt>
                <c:pt idx="22737">
                  <c:v>-102.40100000000001</c:v>
                </c:pt>
                <c:pt idx="22738">
                  <c:v>-102.399</c:v>
                </c:pt>
                <c:pt idx="22739">
                  <c:v>-102.39699999999999</c:v>
                </c:pt>
                <c:pt idx="22740">
                  <c:v>-102.39500000000001</c:v>
                </c:pt>
                <c:pt idx="22741">
                  <c:v>-102.393</c:v>
                </c:pt>
                <c:pt idx="22742">
                  <c:v>-102.39099999999999</c:v>
                </c:pt>
                <c:pt idx="22743">
                  <c:v>-102.38900000000001</c:v>
                </c:pt>
                <c:pt idx="22744">
                  <c:v>-102.387</c:v>
                </c:pt>
                <c:pt idx="22745">
                  <c:v>-102.38499999999999</c:v>
                </c:pt>
                <c:pt idx="22746">
                  <c:v>-102.38300000000001</c:v>
                </c:pt>
                <c:pt idx="22747">
                  <c:v>-102.381</c:v>
                </c:pt>
                <c:pt idx="22748">
                  <c:v>-102.37899999999999</c:v>
                </c:pt>
                <c:pt idx="22749">
                  <c:v>-102.37700000000001</c:v>
                </c:pt>
                <c:pt idx="22750">
                  <c:v>-102.375</c:v>
                </c:pt>
                <c:pt idx="22751">
                  <c:v>-102.37299999999999</c:v>
                </c:pt>
                <c:pt idx="22752">
                  <c:v>-102.37100000000001</c:v>
                </c:pt>
                <c:pt idx="22753">
                  <c:v>-102.369</c:v>
                </c:pt>
                <c:pt idx="22754">
                  <c:v>-102.36699999999999</c:v>
                </c:pt>
                <c:pt idx="22755">
                  <c:v>-102.36500000000001</c:v>
                </c:pt>
                <c:pt idx="22756">
                  <c:v>-102.363</c:v>
                </c:pt>
                <c:pt idx="22757">
                  <c:v>-102.36099999999999</c:v>
                </c:pt>
                <c:pt idx="22758">
                  <c:v>-102.35900000000001</c:v>
                </c:pt>
                <c:pt idx="22759">
                  <c:v>-102.357</c:v>
                </c:pt>
                <c:pt idx="22760">
                  <c:v>-102.35499999999999</c:v>
                </c:pt>
                <c:pt idx="22761">
                  <c:v>-102.35300000000001</c:v>
                </c:pt>
                <c:pt idx="22762">
                  <c:v>-102.351</c:v>
                </c:pt>
                <c:pt idx="22763">
                  <c:v>-102.34899999999999</c:v>
                </c:pt>
                <c:pt idx="22764">
                  <c:v>-102.34700000000001</c:v>
                </c:pt>
                <c:pt idx="22765">
                  <c:v>-102.345</c:v>
                </c:pt>
                <c:pt idx="22766">
                  <c:v>-102.343</c:v>
                </c:pt>
                <c:pt idx="22767">
                  <c:v>-102.34100000000001</c:v>
                </c:pt>
                <c:pt idx="22768">
                  <c:v>-102.339</c:v>
                </c:pt>
                <c:pt idx="22769">
                  <c:v>-102.337</c:v>
                </c:pt>
                <c:pt idx="22770">
                  <c:v>-102.33500000000001</c:v>
                </c:pt>
                <c:pt idx="22771">
                  <c:v>-102.333</c:v>
                </c:pt>
                <c:pt idx="22772">
                  <c:v>-102.331</c:v>
                </c:pt>
                <c:pt idx="22773">
                  <c:v>-102.32900000000001</c:v>
                </c:pt>
                <c:pt idx="22774">
                  <c:v>-102.327</c:v>
                </c:pt>
                <c:pt idx="22775">
                  <c:v>-102.325</c:v>
                </c:pt>
                <c:pt idx="22776">
                  <c:v>-102.32300000000001</c:v>
                </c:pt>
                <c:pt idx="22777">
                  <c:v>-102.321</c:v>
                </c:pt>
                <c:pt idx="22778">
                  <c:v>-102.319</c:v>
                </c:pt>
                <c:pt idx="22779">
                  <c:v>-102.31700000000001</c:v>
                </c:pt>
                <c:pt idx="22780">
                  <c:v>-102.315</c:v>
                </c:pt>
                <c:pt idx="22781">
                  <c:v>-102.313</c:v>
                </c:pt>
                <c:pt idx="22782">
                  <c:v>-102.31100000000001</c:v>
                </c:pt>
                <c:pt idx="22783">
                  <c:v>-102.309</c:v>
                </c:pt>
                <c:pt idx="22784">
                  <c:v>-102.307</c:v>
                </c:pt>
                <c:pt idx="22785">
                  <c:v>-102.30500000000001</c:v>
                </c:pt>
                <c:pt idx="22786">
                  <c:v>-102.303</c:v>
                </c:pt>
                <c:pt idx="22787">
                  <c:v>-102.301</c:v>
                </c:pt>
                <c:pt idx="22788">
                  <c:v>-102.29900000000001</c:v>
                </c:pt>
                <c:pt idx="22789">
                  <c:v>-102.297</c:v>
                </c:pt>
                <c:pt idx="22790">
                  <c:v>-102.295</c:v>
                </c:pt>
                <c:pt idx="22791">
                  <c:v>-102.29300000000001</c:v>
                </c:pt>
                <c:pt idx="22792">
                  <c:v>-102.291</c:v>
                </c:pt>
                <c:pt idx="22793">
                  <c:v>-102.289</c:v>
                </c:pt>
                <c:pt idx="22794">
                  <c:v>-102.28700000000001</c:v>
                </c:pt>
                <c:pt idx="22795">
                  <c:v>-102.285</c:v>
                </c:pt>
                <c:pt idx="22796">
                  <c:v>-102.283</c:v>
                </c:pt>
                <c:pt idx="22797">
                  <c:v>-102.28100000000001</c:v>
                </c:pt>
                <c:pt idx="22798">
                  <c:v>-102.279</c:v>
                </c:pt>
                <c:pt idx="22799">
                  <c:v>-102.277</c:v>
                </c:pt>
                <c:pt idx="22800">
                  <c:v>-102.27500000000001</c:v>
                </c:pt>
                <c:pt idx="22801">
                  <c:v>-102.273</c:v>
                </c:pt>
                <c:pt idx="22802">
                  <c:v>-102.271</c:v>
                </c:pt>
                <c:pt idx="22803">
                  <c:v>-102.26900000000001</c:v>
                </c:pt>
                <c:pt idx="22804">
                  <c:v>-102.267</c:v>
                </c:pt>
                <c:pt idx="22805">
                  <c:v>-102.265</c:v>
                </c:pt>
                <c:pt idx="22806">
                  <c:v>-102.26300000000001</c:v>
                </c:pt>
                <c:pt idx="22807">
                  <c:v>-102.261</c:v>
                </c:pt>
                <c:pt idx="22808">
                  <c:v>-102.259</c:v>
                </c:pt>
                <c:pt idx="22809">
                  <c:v>-102.25700000000001</c:v>
                </c:pt>
                <c:pt idx="22810">
                  <c:v>-102.255</c:v>
                </c:pt>
                <c:pt idx="22811">
                  <c:v>-102.253</c:v>
                </c:pt>
                <c:pt idx="22812">
                  <c:v>-102.251</c:v>
                </c:pt>
                <c:pt idx="22813">
                  <c:v>-102.249</c:v>
                </c:pt>
                <c:pt idx="22814">
                  <c:v>-102.247</c:v>
                </c:pt>
                <c:pt idx="22815">
                  <c:v>-102.245</c:v>
                </c:pt>
                <c:pt idx="22816">
                  <c:v>-102.24299999999999</c:v>
                </c:pt>
                <c:pt idx="22817">
                  <c:v>-102.241</c:v>
                </c:pt>
                <c:pt idx="22818">
                  <c:v>-102.239</c:v>
                </c:pt>
                <c:pt idx="22819">
                  <c:v>-102.23699999999999</c:v>
                </c:pt>
                <c:pt idx="22820">
                  <c:v>-102.235</c:v>
                </c:pt>
                <c:pt idx="22821">
                  <c:v>-102.233</c:v>
                </c:pt>
                <c:pt idx="22822">
                  <c:v>-102.23099999999999</c:v>
                </c:pt>
                <c:pt idx="22823">
                  <c:v>-102.229</c:v>
                </c:pt>
                <c:pt idx="22824">
                  <c:v>-102.227</c:v>
                </c:pt>
                <c:pt idx="22825">
                  <c:v>-102.22499999999999</c:v>
                </c:pt>
                <c:pt idx="22826">
                  <c:v>-102.223</c:v>
                </c:pt>
                <c:pt idx="22827">
                  <c:v>-102.221</c:v>
                </c:pt>
                <c:pt idx="22828">
                  <c:v>-102.21899999999999</c:v>
                </c:pt>
                <c:pt idx="22829">
                  <c:v>-102.217</c:v>
                </c:pt>
                <c:pt idx="22830">
                  <c:v>-102.215</c:v>
                </c:pt>
                <c:pt idx="22831">
                  <c:v>-102.21299999999999</c:v>
                </c:pt>
                <c:pt idx="22832">
                  <c:v>-102.211</c:v>
                </c:pt>
                <c:pt idx="22833">
                  <c:v>-102.209</c:v>
                </c:pt>
                <c:pt idx="22834">
                  <c:v>-102.20699999999999</c:v>
                </c:pt>
                <c:pt idx="22835">
                  <c:v>-102.205</c:v>
                </c:pt>
                <c:pt idx="22836">
                  <c:v>-102.203</c:v>
                </c:pt>
                <c:pt idx="22837">
                  <c:v>-102.20099999999999</c:v>
                </c:pt>
                <c:pt idx="22838">
                  <c:v>-102.199</c:v>
                </c:pt>
                <c:pt idx="22839">
                  <c:v>-102.197</c:v>
                </c:pt>
                <c:pt idx="22840">
                  <c:v>-102.19499999999999</c:v>
                </c:pt>
                <c:pt idx="22841">
                  <c:v>-102.193</c:v>
                </c:pt>
                <c:pt idx="22842">
                  <c:v>-102.191</c:v>
                </c:pt>
                <c:pt idx="22843">
                  <c:v>-102.18899999999999</c:v>
                </c:pt>
                <c:pt idx="22844">
                  <c:v>-102.187</c:v>
                </c:pt>
                <c:pt idx="22845">
                  <c:v>-102.185</c:v>
                </c:pt>
                <c:pt idx="22846">
                  <c:v>-102.18299999999999</c:v>
                </c:pt>
                <c:pt idx="22847">
                  <c:v>-102.181</c:v>
                </c:pt>
                <c:pt idx="22848">
                  <c:v>-102.179</c:v>
                </c:pt>
                <c:pt idx="22849">
                  <c:v>-102.17699999999999</c:v>
                </c:pt>
                <c:pt idx="22850">
                  <c:v>-102.175</c:v>
                </c:pt>
                <c:pt idx="22851">
                  <c:v>-102.173</c:v>
                </c:pt>
                <c:pt idx="22852">
                  <c:v>-102.17099999999999</c:v>
                </c:pt>
                <c:pt idx="22853">
                  <c:v>-102.169</c:v>
                </c:pt>
                <c:pt idx="22854">
                  <c:v>-102.167</c:v>
                </c:pt>
                <c:pt idx="22855">
                  <c:v>-102.16499999999999</c:v>
                </c:pt>
                <c:pt idx="22856">
                  <c:v>-102.163</c:v>
                </c:pt>
                <c:pt idx="22857">
                  <c:v>-102.161</c:v>
                </c:pt>
                <c:pt idx="22858">
                  <c:v>-102.15899999999999</c:v>
                </c:pt>
                <c:pt idx="22859">
                  <c:v>-102.157</c:v>
                </c:pt>
                <c:pt idx="22860">
                  <c:v>-102.155</c:v>
                </c:pt>
                <c:pt idx="22861">
                  <c:v>-102.15299999999999</c:v>
                </c:pt>
                <c:pt idx="22862">
                  <c:v>-102.15100000000001</c:v>
                </c:pt>
                <c:pt idx="22863">
                  <c:v>-102.149</c:v>
                </c:pt>
                <c:pt idx="22864">
                  <c:v>-102.14699999999999</c:v>
                </c:pt>
                <c:pt idx="22865">
                  <c:v>-102.14500000000001</c:v>
                </c:pt>
                <c:pt idx="22866">
                  <c:v>-102.143</c:v>
                </c:pt>
                <c:pt idx="22867">
                  <c:v>-102.14099999999999</c:v>
                </c:pt>
                <c:pt idx="22868">
                  <c:v>-102.13900000000001</c:v>
                </c:pt>
                <c:pt idx="22869">
                  <c:v>-102.137</c:v>
                </c:pt>
                <c:pt idx="22870">
                  <c:v>-102.13499999999999</c:v>
                </c:pt>
                <c:pt idx="22871">
                  <c:v>-102.13300000000001</c:v>
                </c:pt>
                <c:pt idx="22872">
                  <c:v>-102.131</c:v>
                </c:pt>
                <c:pt idx="22873">
                  <c:v>-102.12899999999999</c:v>
                </c:pt>
                <c:pt idx="22874">
                  <c:v>-102.12700000000001</c:v>
                </c:pt>
                <c:pt idx="22875">
                  <c:v>-102.125</c:v>
                </c:pt>
                <c:pt idx="22876">
                  <c:v>-102.12299999999999</c:v>
                </c:pt>
                <c:pt idx="22877">
                  <c:v>-102.12100000000001</c:v>
                </c:pt>
                <c:pt idx="22878">
                  <c:v>-102.119</c:v>
                </c:pt>
                <c:pt idx="22879">
                  <c:v>-102.11699999999999</c:v>
                </c:pt>
                <c:pt idx="22880">
                  <c:v>-102.11500000000001</c:v>
                </c:pt>
                <c:pt idx="22881">
                  <c:v>-102.113</c:v>
                </c:pt>
                <c:pt idx="22882">
                  <c:v>-102.11099999999999</c:v>
                </c:pt>
                <c:pt idx="22883">
                  <c:v>-102.10900000000001</c:v>
                </c:pt>
                <c:pt idx="22884">
                  <c:v>-102.107</c:v>
                </c:pt>
                <c:pt idx="22885">
                  <c:v>-102.10499999999999</c:v>
                </c:pt>
                <c:pt idx="22886">
                  <c:v>-102.10300000000001</c:v>
                </c:pt>
                <c:pt idx="22887">
                  <c:v>-102.101</c:v>
                </c:pt>
                <c:pt idx="22888">
                  <c:v>-102.09899999999999</c:v>
                </c:pt>
                <c:pt idx="22889">
                  <c:v>-102.09700000000001</c:v>
                </c:pt>
                <c:pt idx="22890">
                  <c:v>-102.095</c:v>
                </c:pt>
                <c:pt idx="22891">
                  <c:v>-102.093</c:v>
                </c:pt>
                <c:pt idx="22892">
                  <c:v>-102.09100000000001</c:v>
                </c:pt>
                <c:pt idx="22893">
                  <c:v>-102.089</c:v>
                </c:pt>
                <c:pt idx="22894">
                  <c:v>-102.087</c:v>
                </c:pt>
                <c:pt idx="22895">
                  <c:v>-102.08500000000001</c:v>
                </c:pt>
                <c:pt idx="22896">
                  <c:v>-102.083</c:v>
                </c:pt>
                <c:pt idx="22897">
                  <c:v>-102.081</c:v>
                </c:pt>
                <c:pt idx="22898">
                  <c:v>-102.07900000000001</c:v>
                </c:pt>
                <c:pt idx="22899">
                  <c:v>-102.077</c:v>
                </c:pt>
                <c:pt idx="22900">
                  <c:v>-102.075</c:v>
                </c:pt>
                <c:pt idx="22901">
                  <c:v>-102.07300000000001</c:v>
                </c:pt>
                <c:pt idx="22902">
                  <c:v>-102.071</c:v>
                </c:pt>
                <c:pt idx="22903">
                  <c:v>-102.069</c:v>
                </c:pt>
                <c:pt idx="22904">
                  <c:v>-102.06700000000001</c:v>
                </c:pt>
                <c:pt idx="22905">
                  <c:v>-102.065</c:v>
                </c:pt>
                <c:pt idx="22906">
                  <c:v>-102.063</c:v>
                </c:pt>
                <c:pt idx="22907">
                  <c:v>-102.06100000000001</c:v>
                </c:pt>
                <c:pt idx="22908">
                  <c:v>-102.059</c:v>
                </c:pt>
                <c:pt idx="22909">
                  <c:v>-102.057</c:v>
                </c:pt>
                <c:pt idx="22910">
                  <c:v>-102.05500000000001</c:v>
                </c:pt>
                <c:pt idx="22911">
                  <c:v>-102.053</c:v>
                </c:pt>
                <c:pt idx="22912">
                  <c:v>-102.051</c:v>
                </c:pt>
                <c:pt idx="22913">
                  <c:v>-102.04900000000001</c:v>
                </c:pt>
                <c:pt idx="22914">
                  <c:v>-102.047</c:v>
                </c:pt>
                <c:pt idx="22915">
                  <c:v>-102.045</c:v>
                </c:pt>
                <c:pt idx="22916">
                  <c:v>-102.04300000000001</c:v>
                </c:pt>
                <c:pt idx="22917">
                  <c:v>-102.041</c:v>
                </c:pt>
                <c:pt idx="22918">
                  <c:v>-102.039</c:v>
                </c:pt>
                <c:pt idx="22919">
                  <c:v>-102.03700000000001</c:v>
                </c:pt>
                <c:pt idx="22920">
                  <c:v>-102.035</c:v>
                </c:pt>
                <c:pt idx="22921">
                  <c:v>-102.033</c:v>
                </c:pt>
                <c:pt idx="22922">
                  <c:v>-102.03100000000001</c:v>
                </c:pt>
                <c:pt idx="22923">
                  <c:v>-102.029</c:v>
                </c:pt>
                <c:pt idx="22924">
                  <c:v>-102.027</c:v>
                </c:pt>
                <c:pt idx="22925">
                  <c:v>-102.02500000000001</c:v>
                </c:pt>
                <c:pt idx="22926">
                  <c:v>-102.023</c:v>
                </c:pt>
                <c:pt idx="22927">
                  <c:v>-102.021</c:v>
                </c:pt>
                <c:pt idx="22928">
                  <c:v>-102.01900000000001</c:v>
                </c:pt>
                <c:pt idx="22929">
                  <c:v>-102.017</c:v>
                </c:pt>
                <c:pt idx="22930">
                  <c:v>-102.015</c:v>
                </c:pt>
                <c:pt idx="22931">
                  <c:v>-102.01300000000001</c:v>
                </c:pt>
                <c:pt idx="22932">
                  <c:v>-102.011</c:v>
                </c:pt>
                <c:pt idx="22933">
                  <c:v>-102.009</c:v>
                </c:pt>
                <c:pt idx="22934">
                  <c:v>-102.00700000000001</c:v>
                </c:pt>
                <c:pt idx="22935">
                  <c:v>-102.005</c:v>
                </c:pt>
                <c:pt idx="22936">
                  <c:v>-102.003</c:v>
                </c:pt>
                <c:pt idx="22937">
                  <c:v>-102.001</c:v>
                </c:pt>
                <c:pt idx="22938">
                  <c:v>-101.999</c:v>
                </c:pt>
                <c:pt idx="22939">
                  <c:v>-101.997</c:v>
                </c:pt>
                <c:pt idx="22940">
                  <c:v>-101.995</c:v>
                </c:pt>
                <c:pt idx="22941">
                  <c:v>-101.99299999999999</c:v>
                </c:pt>
                <c:pt idx="22942">
                  <c:v>-101.991</c:v>
                </c:pt>
                <c:pt idx="22943">
                  <c:v>-101.989</c:v>
                </c:pt>
                <c:pt idx="22944">
                  <c:v>-101.98699999999999</c:v>
                </c:pt>
                <c:pt idx="22945">
                  <c:v>-101.985</c:v>
                </c:pt>
                <c:pt idx="22946">
                  <c:v>-101.983</c:v>
                </c:pt>
                <c:pt idx="22947">
                  <c:v>-101.98099999999999</c:v>
                </c:pt>
                <c:pt idx="22948">
                  <c:v>-101.979</c:v>
                </c:pt>
                <c:pt idx="22949">
                  <c:v>-101.977</c:v>
                </c:pt>
                <c:pt idx="22950">
                  <c:v>-101.97499999999999</c:v>
                </c:pt>
                <c:pt idx="22951">
                  <c:v>-101.973</c:v>
                </c:pt>
                <c:pt idx="22952">
                  <c:v>-101.971</c:v>
                </c:pt>
                <c:pt idx="22953">
                  <c:v>-101.96899999999999</c:v>
                </c:pt>
                <c:pt idx="22954">
                  <c:v>-101.967</c:v>
                </c:pt>
                <c:pt idx="22955">
                  <c:v>-101.965</c:v>
                </c:pt>
                <c:pt idx="22956">
                  <c:v>-101.96299999999999</c:v>
                </c:pt>
                <c:pt idx="22957">
                  <c:v>-101.961</c:v>
                </c:pt>
                <c:pt idx="22958">
                  <c:v>-101.959</c:v>
                </c:pt>
                <c:pt idx="22959">
                  <c:v>-101.95699999999999</c:v>
                </c:pt>
                <c:pt idx="22960">
                  <c:v>-101.955</c:v>
                </c:pt>
                <c:pt idx="22961">
                  <c:v>-101.953</c:v>
                </c:pt>
                <c:pt idx="22962">
                  <c:v>-101.95099999999999</c:v>
                </c:pt>
                <c:pt idx="22963">
                  <c:v>-101.949</c:v>
                </c:pt>
                <c:pt idx="22964">
                  <c:v>-101.947</c:v>
                </c:pt>
                <c:pt idx="22965">
                  <c:v>-101.94499999999999</c:v>
                </c:pt>
                <c:pt idx="22966">
                  <c:v>-101.943</c:v>
                </c:pt>
                <c:pt idx="22967">
                  <c:v>-101.941</c:v>
                </c:pt>
                <c:pt idx="22968">
                  <c:v>-101.93899999999999</c:v>
                </c:pt>
                <c:pt idx="22969">
                  <c:v>-101.937</c:v>
                </c:pt>
                <c:pt idx="22970">
                  <c:v>-101.935</c:v>
                </c:pt>
                <c:pt idx="22971">
                  <c:v>-101.93299999999999</c:v>
                </c:pt>
                <c:pt idx="22972">
                  <c:v>-101.931</c:v>
                </c:pt>
                <c:pt idx="22973">
                  <c:v>-101.929</c:v>
                </c:pt>
                <c:pt idx="22974">
                  <c:v>-101.92699999999999</c:v>
                </c:pt>
                <c:pt idx="22975">
                  <c:v>-101.925</c:v>
                </c:pt>
                <c:pt idx="22976">
                  <c:v>-101.923</c:v>
                </c:pt>
                <c:pt idx="22977">
                  <c:v>-101.92099999999999</c:v>
                </c:pt>
                <c:pt idx="22978">
                  <c:v>-101.919</c:v>
                </c:pt>
                <c:pt idx="22979">
                  <c:v>-101.917</c:v>
                </c:pt>
                <c:pt idx="22980">
                  <c:v>-101.91499999999999</c:v>
                </c:pt>
                <c:pt idx="22981">
                  <c:v>-101.913</c:v>
                </c:pt>
                <c:pt idx="22982">
                  <c:v>-101.911</c:v>
                </c:pt>
                <c:pt idx="22983">
                  <c:v>-101.90899999999999</c:v>
                </c:pt>
                <c:pt idx="22984">
                  <c:v>-101.907</c:v>
                </c:pt>
                <c:pt idx="22985">
                  <c:v>-101.905</c:v>
                </c:pt>
                <c:pt idx="22986">
                  <c:v>-101.90299999999999</c:v>
                </c:pt>
                <c:pt idx="22987">
                  <c:v>-101.90100000000001</c:v>
                </c:pt>
                <c:pt idx="22988">
                  <c:v>-101.899</c:v>
                </c:pt>
                <c:pt idx="22989">
                  <c:v>-101.89699999999999</c:v>
                </c:pt>
                <c:pt idx="22990">
                  <c:v>-101.89500000000001</c:v>
                </c:pt>
                <c:pt idx="22991">
                  <c:v>-101.893</c:v>
                </c:pt>
                <c:pt idx="22992">
                  <c:v>-101.89099999999999</c:v>
                </c:pt>
                <c:pt idx="22993">
                  <c:v>-101.88900000000001</c:v>
                </c:pt>
                <c:pt idx="22994">
                  <c:v>-101.887</c:v>
                </c:pt>
                <c:pt idx="22995">
                  <c:v>-101.88499999999999</c:v>
                </c:pt>
                <c:pt idx="22996">
                  <c:v>-101.88300000000001</c:v>
                </c:pt>
                <c:pt idx="22997">
                  <c:v>-101.881</c:v>
                </c:pt>
                <c:pt idx="22998">
                  <c:v>-101.87899999999999</c:v>
                </c:pt>
                <c:pt idx="22999">
                  <c:v>-101.87700000000001</c:v>
                </c:pt>
                <c:pt idx="23000">
                  <c:v>-101.875</c:v>
                </c:pt>
                <c:pt idx="23001">
                  <c:v>-101.87299999999999</c:v>
                </c:pt>
                <c:pt idx="23002">
                  <c:v>-101.87100000000001</c:v>
                </c:pt>
                <c:pt idx="23003">
                  <c:v>-101.869</c:v>
                </c:pt>
                <c:pt idx="23004">
                  <c:v>-101.86699999999999</c:v>
                </c:pt>
                <c:pt idx="23005">
                  <c:v>-101.86500000000001</c:v>
                </c:pt>
                <c:pt idx="23006">
                  <c:v>-101.863</c:v>
                </c:pt>
                <c:pt idx="23007">
                  <c:v>-101.86099999999999</c:v>
                </c:pt>
                <c:pt idx="23008">
                  <c:v>-101.85900000000001</c:v>
                </c:pt>
                <c:pt idx="23009">
                  <c:v>-101.857</c:v>
                </c:pt>
                <c:pt idx="23010">
                  <c:v>-101.85499999999999</c:v>
                </c:pt>
                <c:pt idx="23011">
                  <c:v>-101.85300000000001</c:v>
                </c:pt>
                <c:pt idx="23012">
                  <c:v>-101.851</c:v>
                </c:pt>
                <c:pt idx="23013">
                  <c:v>-101.84899999999999</c:v>
                </c:pt>
                <c:pt idx="23014">
                  <c:v>-101.84700000000001</c:v>
                </c:pt>
                <c:pt idx="23015">
                  <c:v>-101.845</c:v>
                </c:pt>
                <c:pt idx="23016">
                  <c:v>-101.843</c:v>
                </c:pt>
                <c:pt idx="23017">
                  <c:v>-101.84100000000001</c:v>
                </c:pt>
                <c:pt idx="23018">
                  <c:v>-101.839</c:v>
                </c:pt>
                <c:pt idx="23019">
                  <c:v>-101.837</c:v>
                </c:pt>
                <c:pt idx="23020">
                  <c:v>-101.83500000000001</c:v>
                </c:pt>
                <c:pt idx="23021">
                  <c:v>-101.833</c:v>
                </c:pt>
                <c:pt idx="23022">
                  <c:v>-101.831</c:v>
                </c:pt>
                <c:pt idx="23023">
                  <c:v>-101.82900000000001</c:v>
                </c:pt>
                <c:pt idx="23024">
                  <c:v>-101.827</c:v>
                </c:pt>
                <c:pt idx="23025">
                  <c:v>-101.825</c:v>
                </c:pt>
                <c:pt idx="23026">
                  <c:v>-101.82300000000001</c:v>
                </c:pt>
                <c:pt idx="23027">
                  <c:v>-101.821</c:v>
                </c:pt>
                <c:pt idx="23028">
                  <c:v>-101.819</c:v>
                </c:pt>
                <c:pt idx="23029">
                  <c:v>-101.81700000000001</c:v>
                </c:pt>
                <c:pt idx="23030">
                  <c:v>-101.815</c:v>
                </c:pt>
                <c:pt idx="23031">
                  <c:v>-101.813</c:v>
                </c:pt>
                <c:pt idx="23032">
                  <c:v>-101.81100000000001</c:v>
                </c:pt>
                <c:pt idx="23033">
                  <c:v>-101.809</c:v>
                </c:pt>
                <c:pt idx="23034">
                  <c:v>-101.807</c:v>
                </c:pt>
                <c:pt idx="23035">
                  <c:v>-101.80500000000001</c:v>
                </c:pt>
                <c:pt idx="23036">
                  <c:v>-101.803</c:v>
                </c:pt>
                <c:pt idx="23037">
                  <c:v>-101.801</c:v>
                </c:pt>
                <c:pt idx="23038">
                  <c:v>-101.79900000000001</c:v>
                </c:pt>
                <c:pt idx="23039">
                  <c:v>-101.797</c:v>
                </c:pt>
                <c:pt idx="23040">
                  <c:v>-101.795</c:v>
                </c:pt>
                <c:pt idx="23041">
                  <c:v>-101.79300000000001</c:v>
                </c:pt>
                <c:pt idx="23042">
                  <c:v>-101.791</c:v>
                </c:pt>
                <c:pt idx="23043">
                  <c:v>-101.789</c:v>
                </c:pt>
                <c:pt idx="23044">
                  <c:v>-101.78700000000001</c:v>
                </c:pt>
                <c:pt idx="23045">
                  <c:v>-101.785</c:v>
                </c:pt>
                <c:pt idx="23046">
                  <c:v>-101.783</c:v>
                </c:pt>
                <c:pt idx="23047">
                  <c:v>-101.78100000000001</c:v>
                </c:pt>
                <c:pt idx="23048">
                  <c:v>-101.779</c:v>
                </c:pt>
                <c:pt idx="23049">
                  <c:v>-101.777</c:v>
                </c:pt>
                <c:pt idx="23050">
                  <c:v>-101.77500000000001</c:v>
                </c:pt>
                <c:pt idx="23051">
                  <c:v>-101.773</c:v>
                </c:pt>
                <c:pt idx="23052">
                  <c:v>-101.771</c:v>
                </c:pt>
                <c:pt idx="23053">
                  <c:v>-101.76900000000001</c:v>
                </c:pt>
                <c:pt idx="23054">
                  <c:v>-101.767</c:v>
                </c:pt>
                <c:pt idx="23055">
                  <c:v>-101.765</c:v>
                </c:pt>
                <c:pt idx="23056">
                  <c:v>-101.76300000000001</c:v>
                </c:pt>
                <c:pt idx="23057">
                  <c:v>-101.761</c:v>
                </c:pt>
                <c:pt idx="23058">
                  <c:v>-101.759</c:v>
                </c:pt>
                <c:pt idx="23059">
                  <c:v>-101.75700000000001</c:v>
                </c:pt>
                <c:pt idx="23060">
                  <c:v>-101.755</c:v>
                </c:pt>
                <c:pt idx="23061">
                  <c:v>-101.753</c:v>
                </c:pt>
                <c:pt idx="23062">
                  <c:v>-101.751</c:v>
                </c:pt>
                <c:pt idx="23063">
                  <c:v>-101.749</c:v>
                </c:pt>
                <c:pt idx="23064">
                  <c:v>-101.747</c:v>
                </c:pt>
                <c:pt idx="23065">
                  <c:v>-101.745</c:v>
                </c:pt>
                <c:pt idx="23066">
                  <c:v>-101.74299999999999</c:v>
                </c:pt>
                <c:pt idx="23067">
                  <c:v>-101.741</c:v>
                </c:pt>
                <c:pt idx="23068">
                  <c:v>-101.739</c:v>
                </c:pt>
                <c:pt idx="23069">
                  <c:v>-101.73699999999999</c:v>
                </c:pt>
                <c:pt idx="23070">
                  <c:v>-101.735</c:v>
                </c:pt>
                <c:pt idx="23071">
                  <c:v>-101.733</c:v>
                </c:pt>
                <c:pt idx="23072">
                  <c:v>-101.73099999999999</c:v>
                </c:pt>
                <c:pt idx="23073">
                  <c:v>-101.729</c:v>
                </c:pt>
                <c:pt idx="23074">
                  <c:v>-101.727</c:v>
                </c:pt>
                <c:pt idx="23075">
                  <c:v>-101.72499999999999</c:v>
                </c:pt>
                <c:pt idx="23076">
                  <c:v>-101.723</c:v>
                </c:pt>
                <c:pt idx="23077">
                  <c:v>-101.721</c:v>
                </c:pt>
                <c:pt idx="23078">
                  <c:v>-101.71899999999999</c:v>
                </c:pt>
                <c:pt idx="23079">
                  <c:v>-101.717</c:v>
                </c:pt>
                <c:pt idx="23080">
                  <c:v>-101.715</c:v>
                </c:pt>
                <c:pt idx="23081">
                  <c:v>-101.71299999999999</c:v>
                </c:pt>
                <c:pt idx="23082">
                  <c:v>-101.711</c:v>
                </c:pt>
                <c:pt idx="23083">
                  <c:v>-101.709</c:v>
                </c:pt>
                <c:pt idx="23084">
                  <c:v>-101.70699999999999</c:v>
                </c:pt>
                <c:pt idx="23085">
                  <c:v>-101.705</c:v>
                </c:pt>
                <c:pt idx="23086">
                  <c:v>-101.703</c:v>
                </c:pt>
                <c:pt idx="23087">
                  <c:v>-101.70099999999999</c:v>
                </c:pt>
                <c:pt idx="23088">
                  <c:v>-101.699</c:v>
                </c:pt>
                <c:pt idx="23089">
                  <c:v>-101.697</c:v>
                </c:pt>
                <c:pt idx="23090">
                  <c:v>-101.69499999999999</c:v>
                </c:pt>
                <c:pt idx="23091">
                  <c:v>-101.693</c:v>
                </c:pt>
                <c:pt idx="23092">
                  <c:v>-101.691</c:v>
                </c:pt>
                <c:pt idx="23093">
                  <c:v>-101.68899999999999</c:v>
                </c:pt>
                <c:pt idx="23094">
                  <c:v>-101.687</c:v>
                </c:pt>
                <c:pt idx="23095">
                  <c:v>-101.685</c:v>
                </c:pt>
                <c:pt idx="23096">
                  <c:v>-101.68299999999999</c:v>
                </c:pt>
                <c:pt idx="23097">
                  <c:v>-101.681</c:v>
                </c:pt>
                <c:pt idx="23098">
                  <c:v>-101.679</c:v>
                </c:pt>
                <c:pt idx="23099">
                  <c:v>-101.67699999999999</c:v>
                </c:pt>
                <c:pt idx="23100">
                  <c:v>-101.675</c:v>
                </c:pt>
                <c:pt idx="23101">
                  <c:v>-101.673</c:v>
                </c:pt>
                <c:pt idx="23102">
                  <c:v>-101.67099999999999</c:v>
                </c:pt>
                <c:pt idx="23103">
                  <c:v>-101.669</c:v>
                </c:pt>
                <c:pt idx="23104">
                  <c:v>-101.667</c:v>
                </c:pt>
                <c:pt idx="23105">
                  <c:v>-101.66499999999999</c:v>
                </c:pt>
                <c:pt idx="23106">
                  <c:v>-101.663</c:v>
                </c:pt>
                <c:pt idx="23107">
                  <c:v>-101.661</c:v>
                </c:pt>
                <c:pt idx="23108">
                  <c:v>-101.65899999999999</c:v>
                </c:pt>
                <c:pt idx="23109">
                  <c:v>-101.657</c:v>
                </c:pt>
                <c:pt idx="23110">
                  <c:v>-101.655</c:v>
                </c:pt>
                <c:pt idx="23111">
                  <c:v>-101.65299999999999</c:v>
                </c:pt>
                <c:pt idx="23112">
                  <c:v>-101.65100000000001</c:v>
                </c:pt>
                <c:pt idx="23113">
                  <c:v>-101.649</c:v>
                </c:pt>
                <c:pt idx="23114">
                  <c:v>-101.64699999999999</c:v>
                </c:pt>
                <c:pt idx="23115">
                  <c:v>-101.64500000000001</c:v>
                </c:pt>
                <c:pt idx="23116">
                  <c:v>-101.643</c:v>
                </c:pt>
                <c:pt idx="23117">
                  <c:v>-101.64099999999999</c:v>
                </c:pt>
                <c:pt idx="23118">
                  <c:v>-101.63900000000001</c:v>
                </c:pt>
                <c:pt idx="23119">
                  <c:v>-101.637</c:v>
                </c:pt>
                <c:pt idx="23120">
                  <c:v>-101.63499999999999</c:v>
                </c:pt>
                <c:pt idx="23121">
                  <c:v>-101.63300000000001</c:v>
                </c:pt>
                <c:pt idx="23122">
                  <c:v>-101.631</c:v>
                </c:pt>
                <c:pt idx="23123">
                  <c:v>-101.62899999999999</c:v>
                </c:pt>
                <c:pt idx="23124">
                  <c:v>-101.62700000000001</c:v>
                </c:pt>
                <c:pt idx="23125">
                  <c:v>-101.625</c:v>
                </c:pt>
                <c:pt idx="23126">
                  <c:v>-101.62299999999999</c:v>
                </c:pt>
                <c:pt idx="23127">
                  <c:v>-101.62100000000001</c:v>
                </c:pt>
                <c:pt idx="23128">
                  <c:v>-101.619</c:v>
                </c:pt>
                <c:pt idx="23129">
                  <c:v>-101.61699999999999</c:v>
                </c:pt>
                <c:pt idx="23130">
                  <c:v>-101.61500000000001</c:v>
                </c:pt>
                <c:pt idx="23131">
                  <c:v>-101.613</c:v>
                </c:pt>
                <c:pt idx="23132">
                  <c:v>-101.61099999999999</c:v>
                </c:pt>
                <c:pt idx="23133">
                  <c:v>-101.60900000000001</c:v>
                </c:pt>
                <c:pt idx="23134">
                  <c:v>-101.607</c:v>
                </c:pt>
                <c:pt idx="23135">
                  <c:v>-101.60499999999999</c:v>
                </c:pt>
                <c:pt idx="23136">
                  <c:v>-101.60300000000001</c:v>
                </c:pt>
                <c:pt idx="23137">
                  <c:v>-101.601</c:v>
                </c:pt>
                <c:pt idx="23138">
                  <c:v>-101.59899999999999</c:v>
                </c:pt>
                <c:pt idx="23139">
                  <c:v>-101.59700000000001</c:v>
                </c:pt>
                <c:pt idx="23140">
                  <c:v>-101.595</c:v>
                </c:pt>
                <c:pt idx="23141">
                  <c:v>-101.593</c:v>
                </c:pt>
                <c:pt idx="23142">
                  <c:v>-101.59100000000001</c:v>
                </c:pt>
                <c:pt idx="23143">
                  <c:v>-101.589</c:v>
                </c:pt>
                <c:pt idx="23144">
                  <c:v>-101.587</c:v>
                </c:pt>
                <c:pt idx="23145">
                  <c:v>-101.58500000000001</c:v>
                </c:pt>
                <c:pt idx="23146">
                  <c:v>-101.583</c:v>
                </c:pt>
                <c:pt idx="23147">
                  <c:v>-101.581</c:v>
                </c:pt>
                <c:pt idx="23148">
                  <c:v>-101.57900000000001</c:v>
                </c:pt>
                <c:pt idx="23149">
                  <c:v>-101.577</c:v>
                </c:pt>
                <c:pt idx="23150">
                  <c:v>-101.575</c:v>
                </c:pt>
                <c:pt idx="23151">
                  <c:v>-101.57300000000001</c:v>
                </c:pt>
                <c:pt idx="23152">
                  <c:v>-101.571</c:v>
                </c:pt>
                <c:pt idx="23153">
                  <c:v>-101.569</c:v>
                </c:pt>
                <c:pt idx="23154">
                  <c:v>-101.56700000000001</c:v>
                </c:pt>
                <c:pt idx="23155">
                  <c:v>-101.565</c:v>
                </c:pt>
                <c:pt idx="23156">
                  <c:v>-101.563</c:v>
                </c:pt>
                <c:pt idx="23157">
                  <c:v>-101.56100000000001</c:v>
                </c:pt>
                <c:pt idx="23158">
                  <c:v>-101.559</c:v>
                </c:pt>
                <c:pt idx="23159">
                  <c:v>-101.557</c:v>
                </c:pt>
                <c:pt idx="23160">
                  <c:v>-101.55500000000001</c:v>
                </c:pt>
                <c:pt idx="23161">
                  <c:v>-101.553</c:v>
                </c:pt>
                <c:pt idx="23162">
                  <c:v>-101.551</c:v>
                </c:pt>
                <c:pt idx="23163">
                  <c:v>-101.54900000000001</c:v>
                </c:pt>
                <c:pt idx="23164">
                  <c:v>-101.547</c:v>
                </c:pt>
                <c:pt idx="23165">
                  <c:v>-101.545</c:v>
                </c:pt>
                <c:pt idx="23166">
                  <c:v>-101.54300000000001</c:v>
                </c:pt>
                <c:pt idx="23167">
                  <c:v>-101.541</c:v>
                </c:pt>
                <c:pt idx="23168">
                  <c:v>-101.539</c:v>
                </c:pt>
                <c:pt idx="23169">
                  <c:v>-101.53700000000001</c:v>
                </c:pt>
                <c:pt idx="23170">
                  <c:v>-101.535</c:v>
                </c:pt>
                <c:pt idx="23171">
                  <c:v>-101.533</c:v>
                </c:pt>
                <c:pt idx="23172">
                  <c:v>-101.53100000000001</c:v>
                </c:pt>
                <c:pt idx="23173">
                  <c:v>-101.529</c:v>
                </c:pt>
                <c:pt idx="23174">
                  <c:v>-101.527</c:v>
                </c:pt>
                <c:pt idx="23175">
                  <c:v>-101.52500000000001</c:v>
                </c:pt>
                <c:pt idx="23176">
                  <c:v>-101.523</c:v>
                </c:pt>
                <c:pt idx="23177">
                  <c:v>-101.521</c:v>
                </c:pt>
                <c:pt idx="23178">
                  <c:v>-101.51900000000001</c:v>
                </c:pt>
                <c:pt idx="23179">
                  <c:v>-101.517</c:v>
                </c:pt>
                <c:pt idx="23180">
                  <c:v>-101.515</c:v>
                </c:pt>
                <c:pt idx="23181">
                  <c:v>-101.51300000000001</c:v>
                </c:pt>
                <c:pt idx="23182">
                  <c:v>-101.511</c:v>
                </c:pt>
                <c:pt idx="23183">
                  <c:v>-101.509</c:v>
                </c:pt>
                <c:pt idx="23184">
                  <c:v>-101.50700000000001</c:v>
                </c:pt>
                <c:pt idx="23185">
                  <c:v>-101.505</c:v>
                </c:pt>
                <c:pt idx="23186">
                  <c:v>-101.503</c:v>
                </c:pt>
                <c:pt idx="23187">
                  <c:v>-101.501</c:v>
                </c:pt>
                <c:pt idx="23188">
                  <c:v>-101.499</c:v>
                </c:pt>
                <c:pt idx="23189">
                  <c:v>-101.497</c:v>
                </c:pt>
                <c:pt idx="23190">
                  <c:v>-101.495</c:v>
                </c:pt>
                <c:pt idx="23191">
                  <c:v>-101.49299999999999</c:v>
                </c:pt>
                <c:pt idx="23192">
                  <c:v>-101.491</c:v>
                </c:pt>
                <c:pt idx="23193">
                  <c:v>-101.489</c:v>
                </c:pt>
                <c:pt idx="23194">
                  <c:v>-101.48699999999999</c:v>
                </c:pt>
                <c:pt idx="23195">
                  <c:v>-101.485</c:v>
                </c:pt>
                <c:pt idx="23196">
                  <c:v>-101.483</c:v>
                </c:pt>
                <c:pt idx="23197">
                  <c:v>-101.48099999999999</c:v>
                </c:pt>
                <c:pt idx="23198">
                  <c:v>-101.479</c:v>
                </c:pt>
                <c:pt idx="23199">
                  <c:v>-101.477</c:v>
                </c:pt>
                <c:pt idx="23200">
                  <c:v>-101.47499999999999</c:v>
                </c:pt>
                <c:pt idx="23201">
                  <c:v>-101.473</c:v>
                </c:pt>
                <c:pt idx="23202">
                  <c:v>-101.471</c:v>
                </c:pt>
                <c:pt idx="23203">
                  <c:v>-101.46899999999999</c:v>
                </c:pt>
                <c:pt idx="23204">
                  <c:v>-101.467</c:v>
                </c:pt>
                <c:pt idx="23205">
                  <c:v>-101.465</c:v>
                </c:pt>
                <c:pt idx="23206">
                  <c:v>-101.46299999999999</c:v>
                </c:pt>
                <c:pt idx="23207">
                  <c:v>-101.461</c:v>
                </c:pt>
                <c:pt idx="23208">
                  <c:v>-101.459</c:v>
                </c:pt>
                <c:pt idx="23209">
                  <c:v>-101.45699999999999</c:v>
                </c:pt>
                <c:pt idx="23210">
                  <c:v>-101.455</c:v>
                </c:pt>
                <c:pt idx="23211">
                  <c:v>-101.453</c:v>
                </c:pt>
                <c:pt idx="23212">
                  <c:v>-101.45099999999999</c:v>
                </c:pt>
                <c:pt idx="23213">
                  <c:v>-101.449</c:v>
                </c:pt>
                <c:pt idx="23214">
                  <c:v>-101.447</c:v>
                </c:pt>
                <c:pt idx="23215">
                  <c:v>-101.44499999999999</c:v>
                </c:pt>
                <c:pt idx="23216">
                  <c:v>-101.443</c:v>
                </c:pt>
                <c:pt idx="23217">
                  <c:v>-101.441</c:v>
                </c:pt>
                <c:pt idx="23218">
                  <c:v>-101.43899999999999</c:v>
                </c:pt>
                <c:pt idx="23219">
                  <c:v>-101.437</c:v>
                </c:pt>
                <c:pt idx="23220">
                  <c:v>-101.435</c:v>
                </c:pt>
                <c:pt idx="23221">
                  <c:v>-101.43299999999999</c:v>
                </c:pt>
                <c:pt idx="23222">
                  <c:v>-101.431</c:v>
                </c:pt>
                <c:pt idx="23223">
                  <c:v>-101.429</c:v>
                </c:pt>
                <c:pt idx="23224">
                  <c:v>-101.42699999999999</c:v>
                </c:pt>
                <c:pt idx="23225">
                  <c:v>-101.425</c:v>
                </c:pt>
                <c:pt idx="23226">
                  <c:v>-101.423</c:v>
                </c:pt>
                <c:pt idx="23227">
                  <c:v>-101.42099999999999</c:v>
                </c:pt>
                <c:pt idx="23228">
                  <c:v>-101.419</c:v>
                </c:pt>
                <c:pt idx="23229">
                  <c:v>-101.417</c:v>
                </c:pt>
                <c:pt idx="23230">
                  <c:v>-101.41499999999999</c:v>
                </c:pt>
                <c:pt idx="23231">
                  <c:v>-101.413</c:v>
                </c:pt>
                <c:pt idx="23232">
                  <c:v>-101.411</c:v>
                </c:pt>
                <c:pt idx="23233">
                  <c:v>-101.40899999999999</c:v>
                </c:pt>
                <c:pt idx="23234">
                  <c:v>-101.407</c:v>
                </c:pt>
                <c:pt idx="23235">
                  <c:v>-101.405</c:v>
                </c:pt>
                <c:pt idx="23236">
                  <c:v>-101.40299999999999</c:v>
                </c:pt>
                <c:pt idx="23237">
                  <c:v>-101.40100000000001</c:v>
                </c:pt>
                <c:pt idx="23238">
                  <c:v>-101.399</c:v>
                </c:pt>
                <c:pt idx="23239">
                  <c:v>-101.39699999999999</c:v>
                </c:pt>
                <c:pt idx="23240">
                  <c:v>-101.39500000000001</c:v>
                </c:pt>
                <c:pt idx="23241">
                  <c:v>-101.393</c:v>
                </c:pt>
                <c:pt idx="23242">
                  <c:v>-101.39099999999999</c:v>
                </c:pt>
                <c:pt idx="23243">
                  <c:v>-101.38900000000001</c:v>
                </c:pt>
                <c:pt idx="23244">
                  <c:v>-101.387</c:v>
                </c:pt>
                <c:pt idx="23245">
                  <c:v>-101.38499999999999</c:v>
                </c:pt>
                <c:pt idx="23246">
                  <c:v>-101.38300000000001</c:v>
                </c:pt>
                <c:pt idx="23247">
                  <c:v>-101.381</c:v>
                </c:pt>
                <c:pt idx="23248">
                  <c:v>-101.37899999999999</c:v>
                </c:pt>
                <c:pt idx="23249">
                  <c:v>-101.37700000000001</c:v>
                </c:pt>
                <c:pt idx="23250">
                  <c:v>-101.375</c:v>
                </c:pt>
                <c:pt idx="23251">
                  <c:v>-101.37299999999999</c:v>
                </c:pt>
                <c:pt idx="23252">
                  <c:v>-101.37100000000001</c:v>
                </c:pt>
                <c:pt idx="23253">
                  <c:v>-101.369</c:v>
                </c:pt>
                <c:pt idx="23254">
                  <c:v>-101.36699999999999</c:v>
                </c:pt>
                <c:pt idx="23255">
                  <c:v>-101.36500000000001</c:v>
                </c:pt>
                <c:pt idx="23256">
                  <c:v>-101.363</c:v>
                </c:pt>
                <c:pt idx="23257">
                  <c:v>-101.36099999999999</c:v>
                </c:pt>
                <c:pt idx="23258">
                  <c:v>-101.35900000000001</c:v>
                </c:pt>
                <c:pt idx="23259">
                  <c:v>-101.357</c:v>
                </c:pt>
                <c:pt idx="23260">
                  <c:v>-101.35499999999999</c:v>
                </c:pt>
                <c:pt idx="23261">
                  <c:v>-101.35300000000001</c:v>
                </c:pt>
                <c:pt idx="23262">
                  <c:v>-101.351</c:v>
                </c:pt>
                <c:pt idx="23263">
                  <c:v>-101.34899999999999</c:v>
                </c:pt>
                <c:pt idx="23264">
                  <c:v>-101.34700000000001</c:v>
                </c:pt>
                <c:pt idx="23265">
                  <c:v>-101.345</c:v>
                </c:pt>
                <c:pt idx="23266">
                  <c:v>-101.343</c:v>
                </c:pt>
                <c:pt idx="23267">
                  <c:v>-101.34100000000001</c:v>
                </c:pt>
                <c:pt idx="23268">
                  <c:v>-101.339</c:v>
                </c:pt>
                <c:pt idx="23269">
                  <c:v>-101.337</c:v>
                </c:pt>
                <c:pt idx="23270">
                  <c:v>-101.33500000000001</c:v>
                </c:pt>
                <c:pt idx="23271">
                  <c:v>-101.333</c:v>
                </c:pt>
                <c:pt idx="23272">
                  <c:v>-101.331</c:v>
                </c:pt>
                <c:pt idx="23273">
                  <c:v>-101.32900000000001</c:v>
                </c:pt>
                <c:pt idx="23274">
                  <c:v>-101.327</c:v>
                </c:pt>
                <c:pt idx="23275">
                  <c:v>-101.325</c:v>
                </c:pt>
                <c:pt idx="23276">
                  <c:v>-101.32300000000001</c:v>
                </c:pt>
                <c:pt idx="23277">
                  <c:v>-101.321</c:v>
                </c:pt>
                <c:pt idx="23278">
                  <c:v>-101.319</c:v>
                </c:pt>
                <c:pt idx="23279">
                  <c:v>-101.31700000000001</c:v>
                </c:pt>
                <c:pt idx="23280">
                  <c:v>-101.315</c:v>
                </c:pt>
                <c:pt idx="23281">
                  <c:v>-101.313</c:v>
                </c:pt>
                <c:pt idx="23282">
                  <c:v>-101.31100000000001</c:v>
                </c:pt>
                <c:pt idx="23283">
                  <c:v>-101.309</c:v>
                </c:pt>
                <c:pt idx="23284">
                  <c:v>-101.307</c:v>
                </c:pt>
                <c:pt idx="23285">
                  <c:v>-101.30500000000001</c:v>
                </c:pt>
                <c:pt idx="23286">
                  <c:v>-101.303</c:v>
                </c:pt>
                <c:pt idx="23287">
                  <c:v>-101.301</c:v>
                </c:pt>
                <c:pt idx="23288">
                  <c:v>-101.29900000000001</c:v>
                </c:pt>
                <c:pt idx="23289">
                  <c:v>-101.297</c:v>
                </c:pt>
                <c:pt idx="23290">
                  <c:v>-101.295</c:v>
                </c:pt>
                <c:pt idx="23291">
                  <c:v>-101.29300000000001</c:v>
                </c:pt>
                <c:pt idx="23292">
                  <c:v>-101.291</c:v>
                </c:pt>
                <c:pt idx="23293">
                  <c:v>-101.289</c:v>
                </c:pt>
                <c:pt idx="23294">
                  <c:v>-101.28700000000001</c:v>
                </c:pt>
                <c:pt idx="23295">
                  <c:v>-101.285</c:v>
                </c:pt>
                <c:pt idx="23296">
                  <c:v>-101.283</c:v>
                </c:pt>
                <c:pt idx="23297">
                  <c:v>-101.28100000000001</c:v>
                </c:pt>
                <c:pt idx="23298">
                  <c:v>-101.279</c:v>
                </c:pt>
                <c:pt idx="23299">
                  <c:v>-101.277</c:v>
                </c:pt>
                <c:pt idx="23300">
                  <c:v>-101.27500000000001</c:v>
                </c:pt>
                <c:pt idx="23301">
                  <c:v>-101.273</c:v>
                </c:pt>
                <c:pt idx="23302">
                  <c:v>-101.271</c:v>
                </c:pt>
                <c:pt idx="23303">
                  <c:v>-101.26900000000001</c:v>
                </c:pt>
                <c:pt idx="23304">
                  <c:v>-101.267</c:v>
                </c:pt>
                <c:pt idx="23305">
                  <c:v>-101.265</c:v>
                </c:pt>
                <c:pt idx="23306">
                  <c:v>-101.26300000000001</c:v>
                </c:pt>
                <c:pt idx="23307">
                  <c:v>-101.261</c:v>
                </c:pt>
                <c:pt idx="23308">
                  <c:v>-101.259</c:v>
                </c:pt>
                <c:pt idx="23309">
                  <c:v>-101.25700000000001</c:v>
                </c:pt>
                <c:pt idx="23310">
                  <c:v>-101.255</c:v>
                </c:pt>
                <c:pt idx="23311">
                  <c:v>-101.253</c:v>
                </c:pt>
                <c:pt idx="23312">
                  <c:v>-101.251</c:v>
                </c:pt>
                <c:pt idx="23313">
                  <c:v>-101.249</c:v>
                </c:pt>
                <c:pt idx="23314">
                  <c:v>-101.247</c:v>
                </c:pt>
                <c:pt idx="23315">
                  <c:v>-101.245</c:v>
                </c:pt>
                <c:pt idx="23316">
                  <c:v>-101.24299999999999</c:v>
                </c:pt>
                <c:pt idx="23317">
                  <c:v>-101.241</c:v>
                </c:pt>
                <c:pt idx="23318">
                  <c:v>-101.239</c:v>
                </c:pt>
                <c:pt idx="23319">
                  <c:v>-101.23699999999999</c:v>
                </c:pt>
                <c:pt idx="23320">
                  <c:v>-101.235</c:v>
                </c:pt>
                <c:pt idx="23321">
                  <c:v>-101.233</c:v>
                </c:pt>
                <c:pt idx="23322">
                  <c:v>-101.23099999999999</c:v>
                </c:pt>
                <c:pt idx="23323">
                  <c:v>-101.229</c:v>
                </c:pt>
                <c:pt idx="23324">
                  <c:v>-101.227</c:v>
                </c:pt>
                <c:pt idx="23325">
                  <c:v>-101.22499999999999</c:v>
                </c:pt>
                <c:pt idx="23326">
                  <c:v>-101.223</c:v>
                </c:pt>
                <c:pt idx="23327">
                  <c:v>-101.221</c:v>
                </c:pt>
                <c:pt idx="23328">
                  <c:v>-101.21899999999999</c:v>
                </c:pt>
                <c:pt idx="23329">
                  <c:v>-101.217</c:v>
                </c:pt>
                <c:pt idx="23330">
                  <c:v>-101.215</c:v>
                </c:pt>
                <c:pt idx="23331">
                  <c:v>-101.21299999999999</c:v>
                </c:pt>
                <c:pt idx="23332">
                  <c:v>-101.211</c:v>
                </c:pt>
                <c:pt idx="23333">
                  <c:v>-101.209</c:v>
                </c:pt>
                <c:pt idx="23334">
                  <c:v>-101.20699999999999</c:v>
                </c:pt>
                <c:pt idx="23335">
                  <c:v>-101.205</c:v>
                </c:pt>
                <c:pt idx="23336">
                  <c:v>-101.203</c:v>
                </c:pt>
                <c:pt idx="23337">
                  <c:v>-101.20099999999999</c:v>
                </c:pt>
                <c:pt idx="23338">
                  <c:v>-101.199</c:v>
                </c:pt>
                <c:pt idx="23339">
                  <c:v>-101.197</c:v>
                </c:pt>
                <c:pt idx="23340">
                  <c:v>-101.19499999999999</c:v>
                </c:pt>
                <c:pt idx="23341">
                  <c:v>-101.193</c:v>
                </c:pt>
                <c:pt idx="23342">
                  <c:v>-101.191</c:v>
                </c:pt>
                <c:pt idx="23343">
                  <c:v>-101.18899999999999</c:v>
                </c:pt>
                <c:pt idx="23344">
                  <c:v>-101.187</c:v>
                </c:pt>
                <c:pt idx="23345">
                  <c:v>-101.185</c:v>
                </c:pt>
                <c:pt idx="23346">
                  <c:v>-101.18299999999999</c:v>
                </c:pt>
                <c:pt idx="23347">
                  <c:v>-101.181</c:v>
                </c:pt>
                <c:pt idx="23348">
                  <c:v>-101.179</c:v>
                </c:pt>
                <c:pt idx="23349">
                  <c:v>-101.17699999999999</c:v>
                </c:pt>
                <c:pt idx="23350">
                  <c:v>-101.175</c:v>
                </c:pt>
                <c:pt idx="23351">
                  <c:v>-101.173</c:v>
                </c:pt>
                <c:pt idx="23352">
                  <c:v>-101.17099999999999</c:v>
                </c:pt>
                <c:pt idx="23353">
                  <c:v>-101.169</c:v>
                </c:pt>
                <c:pt idx="23354">
                  <c:v>-101.167</c:v>
                </c:pt>
                <c:pt idx="23355">
                  <c:v>-101.16499999999999</c:v>
                </c:pt>
                <c:pt idx="23356">
                  <c:v>-101.163</c:v>
                </c:pt>
                <c:pt idx="23357">
                  <c:v>-101.161</c:v>
                </c:pt>
                <c:pt idx="23358">
                  <c:v>-101.15899999999999</c:v>
                </c:pt>
                <c:pt idx="23359">
                  <c:v>-101.157</c:v>
                </c:pt>
                <c:pt idx="23360">
                  <c:v>-101.155</c:v>
                </c:pt>
                <c:pt idx="23361">
                  <c:v>-101.15299999999999</c:v>
                </c:pt>
                <c:pt idx="23362">
                  <c:v>-101.15100000000001</c:v>
                </c:pt>
                <c:pt idx="23363">
                  <c:v>-101.149</c:v>
                </c:pt>
                <c:pt idx="23364">
                  <c:v>-101.14699999999999</c:v>
                </c:pt>
                <c:pt idx="23365">
                  <c:v>-101.14500000000001</c:v>
                </c:pt>
                <c:pt idx="23366">
                  <c:v>-101.143</c:v>
                </c:pt>
                <c:pt idx="23367">
                  <c:v>-101.14099999999999</c:v>
                </c:pt>
                <c:pt idx="23368">
                  <c:v>-101.13900000000001</c:v>
                </c:pt>
                <c:pt idx="23369">
                  <c:v>-101.137</c:v>
                </c:pt>
                <c:pt idx="23370">
                  <c:v>-101.13499999999999</c:v>
                </c:pt>
                <c:pt idx="23371">
                  <c:v>-101.13300000000001</c:v>
                </c:pt>
                <c:pt idx="23372">
                  <c:v>-101.131</c:v>
                </c:pt>
                <c:pt idx="23373">
                  <c:v>-101.12899999999999</c:v>
                </c:pt>
                <c:pt idx="23374">
                  <c:v>-101.12700000000001</c:v>
                </c:pt>
                <c:pt idx="23375">
                  <c:v>-101.125</c:v>
                </c:pt>
                <c:pt idx="23376">
                  <c:v>-101.12299999999999</c:v>
                </c:pt>
                <c:pt idx="23377">
                  <c:v>-101.12100000000001</c:v>
                </c:pt>
                <c:pt idx="23378">
                  <c:v>-101.119</c:v>
                </c:pt>
                <c:pt idx="23379">
                  <c:v>-101.11699999999999</c:v>
                </c:pt>
                <c:pt idx="23380">
                  <c:v>-101.11500000000001</c:v>
                </c:pt>
                <c:pt idx="23381">
                  <c:v>-101.113</c:v>
                </c:pt>
                <c:pt idx="23382">
                  <c:v>-101.11099999999999</c:v>
                </c:pt>
                <c:pt idx="23383">
                  <c:v>-101.10900000000001</c:v>
                </c:pt>
                <c:pt idx="23384">
                  <c:v>-101.107</c:v>
                </c:pt>
                <c:pt idx="23385">
                  <c:v>-101.10499999999999</c:v>
                </c:pt>
                <c:pt idx="23386">
                  <c:v>-101.10300000000001</c:v>
                </c:pt>
                <c:pt idx="23387">
                  <c:v>-101.101</c:v>
                </c:pt>
                <c:pt idx="23388">
                  <c:v>-101.09899999999999</c:v>
                </c:pt>
                <c:pt idx="23389">
                  <c:v>-101.09700000000001</c:v>
                </c:pt>
                <c:pt idx="23390">
                  <c:v>-101.095</c:v>
                </c:pt>
                <c:pt idx="23391">
                  <c:v>-101.093</c:v>
                </c:pt>
                <c:pt idx="23392">
                  <c:v>-101.09100000000001</c:v>
                </c:pt>
                <c:pt idx="23393">
                  <c:v>-101.089</c:v>
                </c:pt>
                <c:pt idx="23394">
                  <c:v>-101.087</c:v>
                </c:pt>
                <c:pt idx="23395">
                  <c:v>-101.08500000000001</c:v>
                </c:pt>
                <c:pt idx="23396">
                  <c:v>-101.083</c:v>
                </c:pt>
                <c:pt idx="23397">
                  <c:v>-101.081</c:v>
                </c:pt>
                <c:pt idx="23398">
                  <c:v>-101.07900000000001</c:v>
                </c:pt>
                <c:pt idx="23399">
                  <c:v>-101.077</c:v>
                </c:pt>
                <c:pt idx="23400">
                  <c:v>-101.075</c:v>
                </c:pt>
                <c:pt idx="23401">
                  <c:v>-101.07300000000001</c:v>
                </c:pt>
                <c:pt idx="23402">
                  <c:v>-101.071</c:v>
                </c:pt>
                <c:pt idx="23403">
                  <c:v>-101.069</c:v>
                </c:pt>
                <c:pt idx="23404">
                  <c:v>-101.06700000000001</c:v>
                </c:pt>
                <c:pt idx="23405">
                  <c:v>-101.065</c:v>
                </c:pt>
                <c:pt idx="23406">
                  <c:v>-101.063</c:v>
                </c:pt>
                <c:pt idx="23407">
                  <c:v>-101.06100000000001</c:v>
                </c:pt>
                <c:pt idx="23408">
                  <c:v>-101.059</c:v>
                </c:pt>
                <c:pt idx="23409">
                  <c:v>-101.057</c:v>
                </c:pt>
                <c:pt idx="23410">
                  <c:v>-101.05500000000001</c:v>
                </c:pt>
                <c:pt idx="23411">
                  <c:v>-101.053</c:v>
                </c:pt>
                <c:pt idx="23412">
                  <c:v>-101.051</c:v>
                </c:pt>
                <c:pt idx="23413">
                  <c:v>-101.04900000000001</c:v>
                </c:pt>
                <c:pt idx="23414">
                  <c:v>-101.047</c:v>
                </c:pt>
                <c:pt idx="23415">
                  <c:v>-101.045</c:v>
                </c:pt>
                <c:pt idx="23416">
                  <c:v>-101.04300000000001</c:v>
                </c:pt>
                <c:pt idx="23417">
                  <c:v>-101.041</c:v>
                </c:pt>
                <c:pt idx="23418">
                  <c:v>-101.039</c:v>
                </c:pt>
                <c:pt idx="23419">
                  <c:v>-101.03700000000001</c:v>
                </c:pt>
                <c:pt idx="23420">
                  <c:v>-101.035</c:v>
                </c:pt>
                <c:pt idx="23421">
                  <c:v>-101.033</c:v>
                </c:pt>
                <c:pt idx="23422">
                  <c:v>-101.03100000000001</c:v>
                </c:pt>
                <c:pt idx="23423">
                  <c:v>-101.029</c:v>
                </c:pt>
                <c:pt idx="23424">
                  <c:v>-101.027</c:v>
                </c:pt>
                <c:pt idx="23425">
                  <c:v>-101.02500000000001</c:v>
                </c:pt>
                <c:pt idx="23426">
                  <c:v>-101.023</c:v>
                </c:pt>
                <c:pt idx="23427">
                  <c:v>-101.021</c:v>
                </c:pt>
                <c:pt idx="23428">
                  <c:v>-101.01900000000001</c:v>
                </c:pt>
                <c:pt idx="23429">
                  <c:v>-101.017</c:v>
                </c:pt>
                <c:pt idx="23430">
                  <c:v>-101.015</c:v>
                </c:pt>
                <c:pt idx="23431">
                  <c:v>-101.01300000000001</c:v>
                </c:pt>
                <c:pt idx="23432">
                  <c:v>-101.011</c:v>
                </c:pt>
                <c:pt idx="23433">
                  <c:v>-101.009</c:v>
                </c:pt>
                <c:pt idx="23434">
                  <c:v>-101.00700000000001</c:v>
                </c:pt>
                <c:pt idx="23435">
                  <c:v>-101.005</c:v>
                </c:pt>
                <c:pt idx="23436">
                  <c:v>-101.003</c:v>
                </c:pt>
                <c:pt idx="23437">
                  <c:v>-101.001</c:v>
                </c:pt>
                <c:pt idx="23438">
                  <c:v>-100.999</c:v>
                </c:pt>
                <c:pt idx="23439">
                  <c:v>-100.997</c:v>
                </c:pt>
                <c:pt idx="23440">
                  <c:v>-100.995</c:v>
                </c:pt>
                <c:pt idx="23441">
                  <c:v>-100.99299999999999</c:v>
                </c:pt>
                <c:pt idx="23442">
                  <c:v>-100.991</c:v>
                </c:pt>
                <c:pt idx="23443">
                  <c:v>-100.989</c:v>
                </c:pt>
                <c:pt idx="23444">
                  <c:v>-100.98699999999999</c:v>
                </c:pt>
                <c:pt idx="23445">
                  <c:v>-100.985</c:v>
                </c:pt>
                <c:pt idx="23446">
                  <c:v>-100.983</c:v>
                </c:pt>
                <c:pt idx="23447">
                  <c:v>-100.98099999999999</c:v>
                </c:pt>
                <c:pt idx="23448">
                  <c:v>-100.979</c:v>
                </c:pt>
                <c:pt idx="23449">
                  <c:v>-100.977</c:v>
                </c:pt>
                <c:pt idx="23450">
                  <c:v>-100.97499999999999</c:v>
                </c:pt>
                <c:pt idx="23451">
                  <c:v>-100.973</c:v>
                </c:pt>
                <c:pt idx="23452">
                  <c:v>-100.971</c:v>
                </c:pt>
                <c:pt idx="23453">
                  <c:v>-100.96899999999999</c:v>
                </c:pt>
                <c:pt idx="23454">
                  <c:v>-100.967</c:v>
                </c:pt>
                <c:pt idx="23455">
                  <c:v>-100.965</c:v>
                </c:pt>
                <c:pt idx="23456">
                  <c:v>-100.96299999999999</c:v>
                </c:pt>
                <c:pt idx="23457">
                  <c:v>-100.961</c:v>
                </c:pt>
                <c:pt idx="23458">
                  <c:v>-100.959</c:v>
                </c:pt>
                <c:pt idx="23459">
                  <c:v>-100.95699999999999</c:v>
                </c:pt>
                <c:pt idx="23460">
                  <c:v>-100.955</c:v>
                </c:pt>
                <c:pt idx="23461">
                  <c:v>-100.953</c:v>
                </c:pt>
                <c:pt idx="23462">
                  <c:v>-100.95099999999999</c:v>
                </c:pt>
                <c:pt idx="23463">
                  <c:v>-100.949</c:v>
                </c:pt>
                <c:pt idx="23464">
                  <c:v>-100.947</c:v>
                </c:pt>
                <c:pt idx="23465">
                  <c:v>-100.94499999999999</c:v>
                </c:pt>
                <c:pt idx="23466">
                  <c:v>-100.943</c:v>
                </c:pt>
                <c:pt idx="23467">
                  <c:v>-100.941</c:v>
                </c:pt>
                <c:pt idx="23468">
                  <c:v>-100.93899999999999</c:v>
                </c:pt>
                <c:pt idx="23469">
                  <c:v>-100.937</c:v>
                </c:pt>
                <c:pt idx="23470">
                  <c:v>-100.935</c:v>
                </c:pt>
                <c:pt idx="23471">
                  <c:v>-100.93299999999999</c:v>
                </c:pt>
                <c:pt idx="23472">
                  <c:v>-100.931</c:v>
                </c:pt>
                <c:pt idx="23473">
                  <c:v>-100.929</c:v>
                </c:pt>
                <c:pt idx="23474">
                  <c:v>-100.92699999999999</c:v>
                </c:pt>
                <c:pt idx="23475">
                  <c:v>-100.925</c:v>
                </c:pt>
                <c:pt idx="23476">
                  <c:v>-100.923</c:v>
                </c:pt>
                <c:pt idx="23477">
                  <c:v>-100.92099999999999</c:v>
                </c:pt>
                <c:pt idx="23478">
                  <c:v>-100.919</c:v>
                </c:pt>
                <c:pt idx="23479">
                  <c:v>-100.917</c:v>
                </c:pt>
                <c:pt idx="23480">
                  <c:v>-100.91499999999999</c:v>
                </c:pt>
                <c:pt idx="23481">
                  <c:v>-100.913</c:v>
                </c:pt>
                <c:pt idx="23482">
                  <c:v>-100.911</c:v>
                </c:pt>
                <c:pt idx="23483">
                  <c:v>-100.90899999999999</c:v>
                </c:pt>
                <c:pt idx="23484">
                  <c:v>-100.907</c:v>
                </c:pt>
                <c:pt idx="23485">
                  <c:v>-100.905</c:v>
                </c:pt>
                <c:pt idx="23486">
                  <c:v>-100.90299999999999</c:v>
                </c:pt>
                <c:pt idx="23487">
                  <c:v>-100.90100000000001</c:v>
                </c:pt>
                <c:pt idx="23488">
                  <c:v>-100.899</c:v>
                </c:pt>
                <c:pt idx="23489">
                  <c:v>-100.89699999999999</c:v>
                </c:pt>
                <c:pt idx="23490">
                  <c:v>-100.89500000000001</c:v>
                </c:pt>
                <c:pt idx="23491">
                  <c:v>-100.893</c:v>
                </c:pt>
                <c:pt idx="23492">
                  <c:v>-100.89099999999999</c:v>
                </c:pt>
                <c:pt idx="23493">
                  <c:v>-100.88900000000001</c:v>
                </c:pt>
                <c:pt idx="23494">
                  <c:v>-100.887</c:v>
                </c:pt>
                <c:pt idx="23495">
                  <c:v>-100.88499999999999</c:v>
                </c:pt>
                <c:pt idx="23496">
                  <c:v>-100.88300000000001</c:v>
                </c:pt>
                <c:pt idx="23497">
                  <c:v>-100.881</c:v>
                </c:pt>
                <c:pt idx="23498">
                  <c:v>-100.87899999999999</c:v>
                </c:pt>
                <c:pt idx="23499">
                  <c:v>-100.87700000000001</c:v>
                </c:pt>
                <c:pt idx="23500">
                  <c:v>-100.875</c:v>
                </c:pt>
                <c:pt idx="23501">
                  <c:v>-100.87299999999999</c:v>
                </c:pt>
                <c:pt idx="23502">
                  <c:v>-100.87100000000001</c:v>
                </c:pt>
                <c:pt idx="23503">
                  <c:v>-100.869</c:v>
                </c:pt>
                <c:pt idx="23504">
                  <c:v>-100.86699999999999</c:v>
                </c:pt>
                <c:pt idx="23505">
                  <c:v>-100.86500000000001</c:v>
                </c:pt>
                <c:pt idx="23506">
                  <c:v>-100.863</c:v>
                </c:pt>
                <c:pt idx="23507">
                  <c:v>-100.86099999999999</c:v>
                </c:pt>
                <c:pt idx="23508">
                  <c:v>-100.85900000000001</c:v>
                </c:pt>
                <c:pt idx="23509">
                  <c:v>-100.857</c:v>
                </c:pt>
                <c:pt idx="23510">
                  <c:v>-100.85499999999999</c:v>
                </c:pt>
                <c:pt idx="23511">
                  <c:v>-100.85300000000001</c:v>
                </c:pt>
                <c:pt idx="23512">
                  <c:v>-100.851</c:v>
                </c:pt>
                <c:pt idx="23513">
                  <c:v>-100.84899999999999</c:v>
                </c:pt>
                <c:pt idx="23514">
                  <c:v>-100.84700000000001</c:v>
                </c:pt>
                <c:pt idx="23515">
                  <c:v>-100.845</c:v>
                </c:pt>
                <c:pt idx="23516">
                  <c:v>-100.843</c:v>
                </c:pt>
                <c:pt idx="23517">
                  <c:v>-100.84100000000001</c:v>
                </c:pt>
                <c:pt idx="23518">
                  <c:v>-100.839</c:v>
                </c:pt>
                <c:pt idx="23519">
                  <c:v>-100.837</c:v>
                </c:pt>
                <c:pt idx="23520">
                  <c:v>-100.83500000000001</c:v>
                </c:pt>
                <c:pt idx="23521">
                  <c:v>-100.833</c:v>
                </c:pt>
                <c:pt idx="23522">
                  <c:v>-100.831</c:v>
                </c:pt>
                <c:pt idx="23523">
                  <c:v>-100.82900000000001</c:v>
                </c:pt>
                <c:pt idx="23524">
                  <c:v>-100.827</c:v>
                </c:pt>
                <c:pt idx="23525">
                  <c:v>-100.825</c:v>
                </c:pt>
                <c:pt idx="23526">
                  <c:v>-100.82300000000001</c:v>
                </c:pt>
                <c:pt idx="23527">
                  <c:v>-100.821</c:v>
                </c:pt>
                <c:pt idx="23528">
                  <c:v>-100.819</c:v>
                </c:pt>
                <c:pt idx="23529">
                  <c:v>-100.81700000000001</c:v>
                </c:pt>
                <c:pt idx="23530">
                  <c:v>-100.815</c:v>
                </c:pt>
                <c:pt idx="23531">
                  <c:v>-100.813</c:v>
                </c:pt>
                <c:pt idx="23532">
                  <c:v>-100.81100000000001</c:v>
                </c:pt>
                <c:pt idx="23533">
                  <c:v>-100.809</c:v>
                </c:pt>
                <c:pt idx="23534">
                  <c:v>-100.807</c:v>
                </c:pt>
                <c:pt idx="23535">
                  <c:v>-100.80500000000001</c:v>
                </c:pt>
                <c:pt idx="23536">
                  <c:v>-100.803</c:v>
                </c:pt>
                <c:pt idx="23537">
                  <c:v>-100.801</c:v>
                </c:pt>
                <c:pt idx="23538">
                  <c:v>-100.79900000000001</c:v>
                </c:pt>
                <c:pt idx="23539">
                  <c:v>-100.797</c:v>
                </c:pt>
                <c:pt idx="23540">
                  <c:v>-100.795</c:v>
                </c:pt>
                <c:pt idx="23541">
                  <c:v>-100.79300000000001</c:v>
                </c:pt>
                <c:pt idx="23542">
                  <c:v>-100.791</c:v>
                </c:pt>
                <c:pt idx="23543">
                  <c:v>-100.789</c:v>
                </c:pt>
                <c:pt idx="23544">
                  <c:v>-100.78700000000001</c:v>
                </c:pt>
                <c:pt idx="23545">
                  <c:v>-100.785</c:v>
                </c:pt>
                <c:pt idx="23546">
                  <c:v>-100.783</c:v>
                </c:pt>
                <c:pt idx="23547">
                  <c:v>-100.78100000000001</c:v>
                </c:pt>
                <c:pt idx="23548">
                  <c:v>-100.779</c:v>
                </c:pt>
                <c:pt idx="23549">
                  <c:v>-100.777</c:v>
                </c:pt>
                <c:pt idx="23550">
                  <c:v>-100.77500000000001</c:v>
                </c:pt>
                <c:pt idx="23551">
                  <c:v>-100.773</c:v>
                </c:pt>
                <c:pt idx="23552">
                  <c:v>-100.771</c:v>
                </c:pt>
                <c:pt idx="23553">
                  <c:v>-100.76900000000001</c:v>
                </c:pt>
                <c:pt idx="23554">
                  <c:v>-100.767</c:v>
                </c:pt>
                <c:pt idx="23555">
                  <c:v>-100.765</c:v>
                </c:pt>
                <c:pt idx="23556">
                  <c:v>-100.76300000000001</c:v>
                </c:pt>
                <c:pt idx="23557">
                  <c:v>-100.761</c:v>
                </c:pt>
                <c:pt idx="23558">
                  <c:v>-100.759</c:v>
                </c:pt>
                <c:pt idx="23559">
                  <c:v>-100.75700000000001</c:v>
                </c:pt>
                <c:pt idx="23560">
                  <c:v>-100.755</c:v>
                </c:pt>
                <c:pt idx="23561">
                  <c:v>-100.753</c:v>
                </c:pt>
                <c:pt idx="23562">
                  <c:v>-100.751</c:v>
                </c:pt>
                <c:pt idx="23563">
                  <c:v>-100.749</c:v>
                </c:pt>
                <c:pt idx="23564">
                  <c:v>-100.747</c:v>
                </c:pt>
                <c:pt idx="23565">
                  <c:v>-100.745</c:v>
                </c:pt>
                <c:pt idx="23566">
                  <c:v>-100.74299999999999</c:v>
                </c:pt>
                <c:pt idx="23567">
                  <c:v>-100.741</c:v>
                </c:pt>
                <c:pt idx="23568">
                  <c:v>-100.739</c:v>
                </c:pt>
                <c:pt idx="23569">
                  <c:v>-100.73699999999999</c:v>
                </c:pt>
                <c:pt idx="23570">
                  <c:v>-100.735</c:v>
                </c:pt>
                <c:pt idx="23571">
                  <c:v>-100.733</c:v>
                </c:pt>
                <c:pt idx="23572">
                  <c:v>-100.73099999999999</c:v>
                </c:pt>
                <c:pt idx="23573">
                  <c:v>-100.729</c:v>
                </c:pt>
                <c:pt idx="23574">
                  <c:v>-100.727</c:v>
                </c:pt>
                <c:pt idx="23575">
                  <c:v>-100.72499999999999</c:v>
                </c:pt>
                <c:pt idx="23576">
                  <c:v>-100.723</c:v>
                </c:pt>
                <c:pt idx="23577">
                  <c:v>-100.721</c:v>
                </c:pt>
                <c:pt idx="23578">
                  <c:v>-100.71899999999999</c:v>
                </c:pt>
                <c:pt idx="23579">
                  <c:v>-100.717</c:v>
                </c:pt>
                <c:pt idx="23580">
                  <c:v>-100.715</c:v>
                </c:pt>
                <c:pt idx="23581">
                  <c:v>-100.71299999999999</c:v>
                </c:pt>
                <c:pt idx="23582">
                  <c:v>-100.711</c:v>
                </c:pt>
                <c:pt idx="23583">
                  <c:v>-100.709</c:v>
                </c:pt>
                <c:pt idx="23584">
                  <c:v>-100.70699999999999</c:v>
                </c:pt>
                <c:pt idx="23585">
                  <c:v>-100.705</c:v>
                </c:pt>
                <c:pt idx="23586">
                  <c:v>-100.703</c:v>
                </c:pt>
                <c:pt idx="23587">
                  <c:v>-100.70099999999999</c:v>
                </c:pt>
                <c:pt idx="23588">
                  <c:v>-100.699</c:v>
                </c:pt>
                <c:pt idx="23589">
                  <c:v>-100.697</c:v>
                </c:pt>
                <c:pt idx="23590">
                  <c:v>-100.69499999999999</c:v>
                </c:pt>
                <c:pt idx="23591">
                  <c:v>-100.693</c:v>
                </c:pt>
                <c:pt idx="23592">
                  <c:v>-100.691</c:v>
                </c:pt>
                <c:pt idx="23593">
                  <c:v>-100.68899999999999</c:v>
                </c:pt>
                <c:pt idx="23594">
                  <c:v>-100.687</c:v>
                </c:pt>
                <c:pt idx="23595">
                  <c:v>-100.685</c:v>
                </c:pt>
                <c:pt idx="23596">
                  <c:v>-100.68299999999999</c:v>
                </c:pt>
                <c:pt idx="23597">
                  <c:v>-100.681</c:v>
                </c:pt>
                <c:pt idx="23598">
                  <c:v>-100.679</c:v>
                </c:pt>
                <c:pt idx="23599">
                  <c:v>-100.67699999999999</c:v>
                </c:pt>
                <c:pt idx="23600">
                  <c:v>-100.675</c:v>
                </c:pt>
                <c:pt idx="23601">
                  <c:v>-100.673</c:v>
                </c:pt>
                <c:pt idx="23602">
                  <c:v>-100.67099999999999</c:v>
                </c:pt>
                <c:pt idx="23603">
                  <c:v>-100.669</c:v>
                </c:pt>
                <c:pt idx="23604">
                  <c:v>-100.667</c:v>
                </c:pt>
                <c:pt idx="23605">
                  <c:v>-100.66499999999999</c:v>
                </c:pt>
                <c:pt idx="23606">
                  <c:v>-100.663</c:v>
                </c:pt>
                <c:pt idx="23607">
                  <c:v>-100.661</c:v>
                </c:pt>
                <c:pt idx="23608">
                  <c:v>-100.65899999999999</c:v>
                </c:pt>
                <c:pt idx="23609">
                  <c:v>-100.657</c:v>
                </c:pt>
                <c:pt idx="23610">
                  <c:v>-100.655</c:v>
                </c:pt>
                <c:pt idx="23611">
                  <c:v>-100.65299999999999</c:v>
                </c:pt>
                <c:pt idx="23612">
                  <c:v>-100.65100000000001</c:v>
                </c:pt>
                <c:pt idx="23613">
                  <c:v>-100.649</c:v>
                </c:pt>
                <c:pt idx="23614">
                  <c:v>-100.64699999999999</c:v>
                </c:pt>
                <c:pt idx="23615">
                  <c:v>-100.64500000000001</c:v>
                </c:pt>
                <c:pt idx="23616">
                  <c:v>-100.643</c:v>
                </c:pt>
                <c:pt idx="23617">
                  <c:v>-100.64099999999999</c:v>
                </c:pt>
                <c:pt idx="23618">
                  <c:v>-100.63900000000001</c:v>
                </c:pt>
                <c:pt idx="23619">
                  <c:v>-100.637</c:v>
                </c:pt>
                <c:pt idx="23620">
                  <c:v>-100.63499999999999</c:v>
                </c:pt>
                <c:pt idx="23621">
                  <c:v>-100.63300000000001</c:v>
                </c:pt>
                <c:pt idx="23622">
                  <c:v>-100.631</c:v>
                </c:pt>
                <c:pt idx="23623">
                  <c:v>-100.62899999999999</c:v>
                </c:pt>
                <c:pt idx="23624">
                  <c:v>-100.62700000000001</c:v>
                </c:pt>
                <c:pt idx="23625">
                  <c:v>-100.625</c:v>
                </c:pt>
                <c:pt idx="23626">
                  <c:v>-100.62299999999999</c:v>
                </c:pt>
                <c:pt idx="23627">
                  <c:v>-100.62100000000001</c:v>
                </c:pt>
                <c:pt idx="23628">
                  <c:v>-100.619</c:v>
                </c:pt>
                <c:pt idx="23629">
                  <c:v>-100.61699999999999</c:v>
                </c:pt>
                <c:pt idx="23630">
                  <c:v>-100.61500000000001</c:v>
                </c:pt>
                <c:pt idx="23631">
                  <c:v>-100.613</c:v>
                </c:pt>
                <c:pt idx="23632">
                  <c:v>-100.61099999999999</c:v>
                </c:pt>
                <c:pt idx="23633">
                  <c:v>-100.60900000000001</c:v>
                </c:pt>
                <c:pt idx="23634">
                  <c:v>-100.607</c:v>
                </c:pt>
                <c:pt idx="23635">
                  <c:v>-100.60499999999999</c:v>
                </c:pt>
                <c:pt idx="23636">
                  <c:v>-100.60300000000001</c:v>
                </c:pt>
                <c:pt idx="23637">
                  <c:v>-100.601</c:v>
                </c:pt>
                <c:pt idx="23638">
                  <c:v>-100.59899999999999</c:v>
                </c:pt>
                <c:pt idx="23639">
                  <c:v>-100.59700000000001</c:v>
                </c:pt>
                <c:pt idx="23640">
                  <c:v>-100.595</c:v>
                </c:pt>
                <c:pt idx="23641">
                  <c:v>-100.593</c:v>
                </c:pt>
                <c:pt idx="23642">
                  <c:v>-100.59100000000001</c:v>
                </c:pt>
                <c:pt idx="23643">
                  <c:v>-100.589</c:v>
                </c:pt>
                <c:pt idx="23644">
                  <c:v>-100.587</c:v>
                </c:pt>
                <c:pt idx="23645">
                  <c:v>-100.58500000000001</c:v>
                </c:pt>
                <c:pt idx="23646">
                  <c:v>-100.583</c:v>
                </c:pt>
                <c:pt idx="23647">
                  <c:v>-100.581</c:v>
                </c:pt>
                <c:pt idx="23648">
                  <c:v>-100.57900000000001</c:v>
                </c:pt>
                <c:pt idx="23649">
                  <c:v>-100.577</c:v>
                </c:pt>
                <c:pt idx="23650">
                  <c:v>-100.575</c:v>
                </c:pt>
                <c:pt idx="23651">
                  <c:v>-100.57300000000001</c:v>
                </c:pt>
                <c:pt idx="23652">
                  <c:v>-100.571</c:v>
                </c:pt>
                <c:pt idx="23653">
                  <c:v>-100.569</c:v>
                </c:pt>
                <c:pt idx="23654">
                  <c:v>-100.56700000000001</c:v>
                </c:pt>
                <c:pt idx="23655">
                  <c:v>-100.565</c:v>
                </c:pt>
                <c:pt idx="23656">
                  <c:v>-100.563</c:v>
                </c:pt>
                <c:pt idx="23657">
                  <c:v>-100.56100000000001</c:v>
                </c:pt>
                <c:pt idx="23658">
                  <c:v>-100.559</c:v>
                </c:pt>
                <c:pt idx="23659">
                  <c:v>-100.557</c:v>
                </c:pt>
                <c:pt idx="23660">
                  <c:v>-100.55500000000001</c:v>
                </c:pt>
                <c:pt idx="23661">
                  <c:v>-100.553</c:v>
                </c:pt>
                <c:pt idx="23662">
                  <c:v>-100.551</c:v>
                </c:pt>
                <c:pt idx="23663">
                  <c:v>-100.54900000000001</c:v>
                </c:pt>
                <c:pt idx="23664">
                  <c:v>-100.547</c:v>
                </c:pt>
                <c:pt idx="23665">
                  <c:v>-100.545</c:v>
                </c:pt>
                <c:pt idx="23666">
                  <c:v>-100.54300000000001</c:v>
                </c:pt>
                <c:pt idx="23667">
                  <c:v>-100.541</c:v>
                </c:pt>
                <c:pt idx="23668">
                  <c:v>-100.539</c:v>
                </c:pt>
                <c:pt idx="23669">
                  <c:v>-100.53700000000001</c:v>
                </c:pt>
                <c:pt idx="23670">
                  <c:v>-100.535</c:v>
                </c:pt>
                <c:pt idx="23671">
                  <c:v>-100.533</c:v>
                </c:pt>
                <c:pt idx="23672">
                  <c:v>-100.53100000000001</c:v>
                </c:pt>
                <c:pt idx="23673">
                  <c:v>-100.529</c:v>
                </c:pt>
                <c:pt idx="23674">
                  <c:v>-100.527</c:v>
                </c:pt>
                <c:pt idx="23675">
                  <c:v>-100.52500000000001</c:v>
                </c:pt>
                <c:pt idx="23676">
                  <c:v>-100.523</c:v>
                </c:pt>
                <c:pt idx="23677">
                  <c:v>-100.521</c:v>
                </c:pt>
                <c:pt idx="23678">
                  <c:v>-100.51900000000001</c:v>
                </c:pt>
                <c:pt idx="23679">
                  <c:v>-100.517</c:v>
                </c:pt>
                <c:pt idx="23680">
                  <c:v>-100.515</c:v>
                </c:pt>
                <c:pt idx="23681">
                  <c:v>-100.51300000000001</c:v>
                </c:pt>
                <c:pt idx="23682">
                  <c:v>-100.511</c:v>
                </c:pt>
                <c:pt idx="23683">
                  <c:v>-100.509</c:v>
                </c:pt>
                <c:pt idx="23684">
                  <c:v>-100.50700000000001</c:v>
                </c:pt>
                <c:pt idx="23685">
                  <c:v>-100.505</c:v>
                </c:pt>
                <c:pt idx="23686">
                  <c:v>-100.503</c:v>
                </c:pt>
                <c:pt idx="23687">
                  <c:v>-100.501</c:v>
                </c:pt>
                <c:pt idx="23688">
                  <c:v>-100.499</c:v>
                </c:pt>
                <c:pt idx="23689">
                  <c:v>-100.497</c:v>
                </c:pt>
                <c:pt idx="23690">
                  <c:v>-100.495</c:v>
                </c:pt>
                <c:pt idx="23691">
                  <c:v>-100.49299999999999</c:v>
                </c:pt>
                <c:pt idx="23692">
                  <c:v>-100.491</c:v>
                </c:pt>
                <c:pt idx="23693">
                  <c:v>-100.489</c:v>
                </c:pt>
                <c:pt idx="23694">
                  <c:v>-100.48699999999999</c:v>
                </c:pt>
                <c:pt idx="23695">
                  <c:v>-100.485</c:v>
                </c:pt>
                <c:pt idx="23696">
                  <c:v>-100.483</c:v>
                </c:pt>
                <c:pt idx="23697">
                  <c:v>-100.48099999999999</c:v>
                </c:pt>
                <c:pt idx="23698">
                  <c:v>-100.479</c:v>
                </c:pt>
                <c:pt idx="23699">
                  <c:v>-100.477</c:v>
                </c:pt>
                <c:pt idx="23700">
                  <c:v>-100.47499999999999</c:v>
                </c:pt>
                <c:pt idx="23701">
                  <c:v>-100.473</c:v>
                </c:pt>
                <c:pt idx="23702">
                  <c:v>-100.471</c:v>
                </c:pt>
                <c:pt idx="23703">
                  <c:v>-100.46899999999999</c:v>
                </c:pt>
                <c:pt idx="23704">
                  <c:v>-100.467</c:v>
                </c:pt>
                <c:pt idx="23705">
                  <c:v>-100.465</c:v>
                </c:pt>
                <c:pt idx="23706">
                  <c:v>-100.46299999999999</c:v>
                </c:pt>
                <c:pt idx="23707">
                  <c:v>-100.461</c:v>
                </c:pt>
                <c:pt idx="23708">
                  <c:v>-100.459</c:v>
                </c:pt>
                <c:pt idx="23709">
                  <c:v>-100.45699999999999</c:v>
                </c:pt>
                <c:pt idx="23710">
                  <c:v>-100.455</c:v>
                </c:pt>
                <c:pt idx="23711">
                  <c:v>-100.453</c:v>
                </c:pt>
                <c:pt idx="23712">
                  <c:v>-100.45099999999999</c:v>
                </c:pt>
                <c:pt idx="23713">
                  <c:v>-100.449</c:v>
                </c:pt>
                <c:pt idx="23714">
                  <c:v>-100.447</c:v>
                </c:pt>
                <c:pt idx="23715">
                  <c:v>-100.44499999999999</c:v>
                </c:pt>
                <c:pt idx="23716">
                  <c:v>-100.443</c:v>
                </c:pt>
                <c:pt idx="23717">
                  <c:v>-100.441</c:v>
                </c:pt>
                <c:pt idx="23718">
                  <c:v>-100.43899999999999</c:v>
                </c:pt>
                <c:pt idx="23719">
                  <c:v>-100.437</c:v>
                </c:pt>
                <c:pt idx="23720">
                  <c:v>-100.435</c:v>
                </c:pt>
                <c:pt idx="23721">
                  <c:v>-100.43299999999999</c:v>
                </c:pt>
                <c:pt idx="23722">
                  <c:v>-100.431</c:v>
                </c:pt>
                <c:pt idx="23723">
                  <c:v>-100.429</c:v>
                </c:pt>
                <c:pt idx="23724">
                  <c:v>-100.42699999999999</c:v>
                </c:pt>
                <c:pt idx="23725">
                  <c:v>-100.425</c:v>
                </c:pt>
                <c:pt idx="23726">
                  <c:v>-100.423</c:v>
                </c:pt>
                <c:pt idx="23727">
                  <c:v>-100.42099999999999</c:v>
                </c:pt>
                <c:pt idx="23728">
                  <c:v>-100.419</c:v>
                </c:pt>
                <c:pt idx="23729">
                  <c:v>-100.417</c:v>
                </c:pt>
                <c:pt idx="23730">
                  <c:v>-100.41499999999999</c:v>
                </c:pt>
                <c:pt idx="23731">
                  <c:v>-100.413</c:v>
                </c:pt>
                <c:pt idx="23732">
                  <c:v>-100.411</c:v>
                </c:pt>
                <c:pt idx="23733">
                  <c:v>-100.40899999999999</c:v>
                </c:pt>
                <c:pt idx="23734">
                  <c:v>-100.407</c:v>
                </c:pt>
                <c:pt idx="23735">
                  <c:v>-100.405</c:v>
                </c:pt>
                <c:pt idx="23736">
                  <c:v>-100.40299999999999</c:v>
                </c:pt>
                <c:pt idx="23737">
                  <c:v>-100.40100000000001</c:v>
                </c:pt>
                <c:pt idx="23738">
                  <c:v>-100.399</c:v>
                </c:pt>
                <c:pt idx="23739">
                  <c:v>-100.39699999999999</c:v>
                </c:pt>
                <c:pt idx="23740">
                  <c:v>-100.39500000000001</c:v>
                </c:pt>
                <c:pt idx="23741">
                  <c:v>-100.393</c:v>
                </c:pt>
                <c:pt idx="23742">
                  <c:v>-100.39099999999999</c:v>
                </c:pt>
                <c:pt idx="23743">
                  <c:v>-100.38900000000001</c:v>
                </c:pt>
                <c:pt idx="23744">
                  <c:v>-100.387</c:v>
                </c:pt>
                <c:pt idx="23745">
                  <c:v>-100.38499999999999</c:v>
                </c:pt>
                <c:pt idx="23746">
                  <c:v>-100.38300000000001</c:v>
                </c:pt>
                <c:pt idx="23747">
                  <c:v>-100.381</c:v>
                </c:pt>
                <c:pt idx="23748">
                  <c:v>-100.37899999999999</c:v>
                </c:pt>
                <c:pt idx="23749">
                  <c:v>-100.37700000000001</c:v>
                </c:pt>
                <c:pt idx="23750">
                  <c:v>-100.375</c:v>
                </c:pt>
                <c:pt idx="23751">
                  <c:v>-100.37299999999999</c:v>
                </c:pt>
                <c:pt idx="23752">
                  <c:v>-100.37100000000001</c:v>
                </c:pt>
                <c:pt idx="23753">
                  <c:v>-100.369</c:v>
                </c:pt>
                <c:pt idx="23754">
                  <c:v>-100.36699999999999</c:v>
                </c:pt>
                <c:pt idx="23755">
                  <c:v>-100.36500000000001</c:v>
                </c:pt>
                <c:pt idx="23756">
                  <c:v>-100.363</c:v>
                </c:pt>
                <c:pt idx="23757">
                  <c:v>-100.36099999999999</c:v>
                </c:pt>
                <c:pt idx="23758">
                  <c:v>-100.35900000000001</c:v>
                </c:pt>
                <c:pt idx="23759">
                  <c:v>-100.357</c:v>
                </c:pt>
                <c:pt idx="23760">
                  <c:v>-100.35499999999999</c:v>
                </c:pt>
                <c:pt idx="23761">
                  <c:v>-100.35300000000001</c:v>
                </c:pt>
                <c:pt idx="23762">
                  <c:v>-100.351</c:v>
                </c:pt>
                <c:pt idx="23763">
                  <c:v>-100.34899999999999</c:v>
                </c:pt>
                <c:pt idx="23764">
                  <c:v>-100.34700000000001</c:v>
                </c:pt>
                <c:pt idx="23765">
                  <c:v>-100.345</c:v>
                </c:pt>
                <c:pt idx="23766">
                  <c:v>-100.343</c:v>
                </c:pt>
                <c:pt idx="23767">
                  <c:v>-100.34100000000001</c:v>
                </c:pt>
                <c:pt idx="23768">
                  <c:v>-100.339</c:v>
                </c:pt>
                <c:pt idx="23769">
                  <c:v>-100.337</c:v>
                </c:pt>
                <c:pt idx="23770">
                  <c:v>-100.33500000000001</c:v>
                </c:pt>
                <c:pt idx="23771">
                  <c:v>-100.333</c:v>
                </c:pt>
                <c:pt idx="23772">
                  <c:v>-100.331</c:v>
                </c:pt>
                <c:pt idx="23773">
                  <c:v>-100.32900000000001</c:v>
                </c:pt>
                <c:pt idx="23774">
                  <c:v>-100.327</c:v>
                </c:pt>
                <c:pt idx="23775">
                  <c:v>-100.325</c:v>
                </c:pt>
                <c:pt idx="23776">
                  <c:v>-100.32300000000001</c:v>
                </c:pt>
                <c:pt idx="23777">
                  <c:v>-100.321</c:v>
                </c:pt>
                <c:pt idx="23778">
                  <c:v>-100.319</c:v>
                </c:pt>
                <c:pt idx="23779">
                  <c:v>-100.31700000000001</c:v>
                </c:pt>
                <c:pt idx="23780">
                  <c:v>-100.315</c:v>
                </c:pt>
                <c:pt idx="23781">
                  <c:v>-100.313</c:v>
                </c:pt>
                <c:pt idx="23782">
                  <c:v>-100.31100000000001</c:v>
                </c:pt>
                <c:pt idx="23783">
                  <c:v>-100.309</c:v>
                </c:pt>
                <c:pt idx="23784">
                  <c:v>-100.307</c:v>
                </c:pt>
                <c:pt idx="23785">
                  <c:v>-100.30500000000001</c:v>
                </c:pt>
                <c:pt idx="23786">
                  <c:v>-100.303</c:v>
                </c:pt>
                <c:pt idx="23787">
                  <c:v>-100.301</c:v>
                </c:pt>
                <c:pt idx="23788">
                  <c:v>-100.29900000000001</c:v>
                </c:pt>
                <c:pt idx="23789">
                  <c:v>-100.297</c:v>
                </c:pt>
                <c:pt idx="23790">
                  <c:v>-100.295</c:v>
                </c:pt>
                <c:pt idx="23791">
                  <c:v>-100.29300000000001</c:v>
                </c:pt>
                <c:pt idx="23792">
                  <c:v>-100.291</c:v>
                </c:pt>
                <c:pt idx="23793">
                  <c:v>-100.289</c:v>
                </c:pt>
                <c:pt idx="23794">
                  <c:v>-100.28700000000001</c:v>
                </c:pt>
                <c:pt idx="23795">
                  <c:v>-100.285</c:v>
                </c:pt>
                <c:pt idx="23796">
                  <c:v>-100.283</c:v>
                </c:pt>
                <c:pt idx="23797">
                  <c:v>-100.28100000000001</c:v>
                </c:pt>
                <c:pt idx="23798">
                  <c:v>-100.279</c:v>
                </c:pt>
                <c:pt idx="23799">
                  <c:v>-100.277</c:v>
                </c:pt>
                <c:pt idx="23800">
                  <c:v>-100.27500000000001</c:v>
                </c:pt>
                <c:pt idx="23801">
                  <c:v>-100.273</c:v>
                </c:pt>
                <c:pt idx="23802">
                  <c:v>-100.271</c:v>
                </c:pt>
                <c:pt idx="23803">
                  <c:v>-100.26900000000001</c:v>
                </c:pt>
                <c:pt idx="23804">
                  <c:v>-100.267</c:v>
                </c:pt>
                <c:pt idx="23805">
                  <c:v>-100.265</c:v>
                </c:pt>
                <c:pt idx="23806">
                  <c:v>-100.26300000000001</c:v>
                </c:pt>
                <c:pt idx="23807">
                  <c:v>-100.261</c:v>
                </c:pt>
                <c:pt idx="23808">
                  <c:v>-100.259</c:v>
                </c:pt>
                <c:pt idx="23809">
                  <c:v>-100.25700000000001</c:v>
                </c:pt>
                <c:pt idx="23810">
                  <c:v>-100.255</c:v>
                </c:pt>
                <c:pt idx="23811">
                  <c:v>-100.253</c:v>
                </c:pt>
                <c:pt idx="23812">
                  <c:v>-100.251</c:v>
                </c:pt>
                <c:pt idx="23813">
                  <c:v>-100.249</c:v>
                </c:pt>
                <c:pt idx="23814">
                  <c:v>-100.247</c:v>
                </c:pt>
                <c:pt idx="23815">
                  <c:v>-100.245</c:v>
                </c:pt>
                <c:pt idx="23816">
                  <c:v>-100.24299999999999</c:v>
                </c:pt>
                <c:pt idx="23817">
                  <c:v>-100.241</c:v>
                </c:pt>
                <c:pt idx="23818">
                  <c:v>-100.239</c:v>
                </c:pt>
                <c:pt idx="23819">
                  <c:v>-100.23699999999999</c:v>
                </c:pt>
                <c:pt idx="23820">
                  <c:v>-100.235</c:v>
                </c:pt>
                <c:pt idx="23821">
                  <c:v>-100.233</c:v>
                </c:pt>
                <c:pt idx="23822">
                  <c:v>-100.23099999999999</c:v>
                </c:pt>
                <c:pt idx="23823">
                  <c:v>-100.229</c:v>
                </c:pt>
                <c:pt idx="23824">
                  <c:v>-100.227</c:v>
                </c:pt>
                <c:pt idx="23825">
                  <c:v>-100.22499999999999</c:v>
                </c:pt>
                <c:pt idx="23826">
                  <c:v>-100.223</c:v>
                </c:pt>
                <c:pt idx="23827">
                  <c:v>-100.221</c:v>
                </c:pt>
                <c:pt idx="23828">
                  <c:v>-100.21899999999999</c:v>
                </c:pt>
                <c:pt idx="23829">
                  <c:v>-100.217</c:v>
                </c:pt>
                <c:pt idx="23830">
                  <c:v>-100.215</c:v>
                </c:pt>
                <c:pt idx="23831">
                  <c:v>-100.21299999999999</c:v>
                </c:pt>
                <c:pt idx="23832">
                  <c:v>-100.211</c:v>
                </c:pt>
                <c:pt idx="23833">
                  <c:v>-100.209</c:v>
                </c:pt>
                <c:pt idx="23834">
                  <c:v>-100.20699999999999</c:v>
                </c:pt>
                <c:pt idx="23835">
                  <c:v>-100.205</c:v>
                </c:pt>
                <c:pt idx="23836">
                  <c:v>-100.203</c:v>
                </c:pt>
                <c:pt idx="23837">
                  <c:v>-100.20099999999999</c:v>
                </c:pt>
                <c:pt idx="23838">
                  <c:v>-100.199</c:v>
                </c:pt>
                <c:pt idx="23839">
                  <c:v>-100.197</c:v>
                </c:pt>
                <c:pt idx="23840">
                  <c:v>-100.19499999999999</c:v>
                </c:pt>
                <c:pt idx="23841">
                  <c:v>-100.193</c:v>
                </c:pt>
                <c:pt idx="23842">
                  <c:v>-100.191</c:v>
                </c:pt>
                <c:pt idx="23843">
                  <c:v>-100.18899999999999</c:v>
                </c:pt>
                <c:pt idx="23844">
                  <c:v>-100.187</c:v>
                </c:pt>
                <c:pt idx="23845">
                  <c:v>-100.185</c:v>
                </c:pt>
                <c:pt idx="23846">
                  <c:v>-100.18299999999999</c:v>
                </c:pt>
                <c:pt idx="23847">
                  <c:v>-100.181</c:v>
                </c:pt>
                <c:pt idx="23848">
                  <c:v>-100.179</c:v>
                </c:pt>
                <c:pt idx="23849">
                  <c:v>-100.17699999999999</c:v>
                </c:pt>
                <c:pt idx="23850">
                  <c:v>-100.175</c:v>
                </c:pt>
                <c:pt idx="23851">
                  <c:v>-100.173</c:v>
                </c:pt>
                <c:pt idx="23852">
                  <c:v>-100.17099999999999</c:v>
                </c:pt>
                <c:pt idx="23853">
                  <c:v>-100.169</c:v>
                </c:pt>
                <c:pt idx="23854">
                  <c:v>-100.167</c:v>
                </c:pt>
                <c:pt idx="23855">
                  <c:v>-100.16499999999999</c:v>
                </c:pt>
                <c:pt idx="23856">
                  <c:v>-100.163</c:v>
                </c:pt>
                <c:pt idx="23857">
                  <c:v>-100.161</c:v>
                </c:pt>
                <c:pt idx="23858">
                  <c:v>-100.15899999999999</c:v>
                </c:pt>
                <c:pt idx="23859">
                  <c:v>-100.157</c:v>
                </c:pt>
                <c:pt idx="23860">
                  <c:v>-100.155</c:v>
                </c:pt>
                <c:pt idx="23861">
                  <c:v>-100.15299999999999</c:v>
                </c:pt>
                <c:pt idx="23862">
                  <c:v>-100.15100000000001</c:v>
                </c:pt>
                <c:pt idx="23863">
                  <c:v>-100.149</c:v>
                </c:pt>
                <c:pt idx="23864">
                  <c:v>-100.14699999999999</c:v>
                </c:pt>
                <c:pt idx="23865">
                  <c:v>-100.14500000000001</c:v>
                </c:pt>
                <c:pt idx="23866">
                  <c:v>-100.143</c:v>
                </c:pt>
                <c:pt idx="23867">
                  <c:v>-100.14099999999999</c:v>
                </c:pt>
                <c:pt idx="23868">
                  <c:v>-100.13900000000001</c:v>
                </c:pt>
                <c:pt idx="23869">
                  <c:v>-100.137</c:v>
                </c:pt>
                <c:pt idx="23870">
                  <c:v>-100.13499999999999</c:v>
                </c:pt>
                <c:pt idx="23871">
                  <c:v>-100.13300000000001</c:v>
                </c:pt>
                <c:pt idx="23872">
                  <c:v>-100.131</c:v>
                </c:pt>
                <c:pt idx="23873">
                  <c:v>-100.12899999999999</c:v>
                </c:pt>
                <c:pt idx="23874">
                  <c:v>-100.12700000000001</c:v>
                </c:pt>
                <c:pt idx="23875">
                  <c:v>-100.125</c:v>
                </c:pt>
                <c:pt idx="23876">
                  <c:v>-100.12299999999999</c:v>
                </c:pt>
                <c:pt idx="23877">
                  <c:v>-100.12100000000001</c:v>
                </c:pt>
                <c:pt idx="23878">
                  <c:v>-100.119</c:v>
                </c:pt>
                <c:pt idx="23879">
                  <c:v>-100.11699999999999</c:v>
                </c:pt>
                <c:pt idx="23880">
                  <c:v>-100.11500000000001</c:v>
                </c:pt>
                <c:pt idx="23881">
                  <c:v>-100.113</c:v>
                </c:pt>
                <c:pt idx="23882">
                  <c:v>-100.11099999999999</c:v>
                </c:pt>
                <c:pt idx="23883">
                  <c:v>-100.10900000000001</c:v>
                </c:pt>
                <c:pt idx="23884">
                  <c:v>-100.107</c:v>
                </c:pt>
                <c:pt idx="23885">
                  <c:v>-100.10499999999999</c:v>
                </c:pt>
                <c:pt idx="23886">
                  <c:v>-100.10300000000001</c:v>
                </c:pt>
                <c:pt idx="23887">
                  <c:v>-100.101</c:v>
                </c:pt>
                <c:pt idx="23888">
                  <c:v>-100.09899999999999</c:v>
                </c:pt>
                <c:pt idx="23889">
                  <c:v>-100.09700000000001</c:v>
                </c:pt>
                <c:pt idx="23890">
                  <c:v>-100.095</c:v>
                </c:pt>
                <c:pt idx="23891">
                  <c:v>-100.093</c:v>
                </c:pt>
                <c:pt idx="23892">
                  <c:v>-100.09100000000001</c:v>
                </c:pt>
                <c:pt idx="23893">
                  <c:v>-100.089</c:v>
                </c:pt>
                <c:pt idx="23894">
                  <c:v>-100.087</c:v>
                </c:pt>
                <c:pt idx="23895">
                  <c:v>-100.08500000000001</c:v>
                </c:pt>
                <c:pt idx="23896">
                  <c:v>-100.083</c:v>
                </c:pt>
                <c:pt idx="23897">
                  <c:v>-100.081</c:v>
                </c:pt>
                <c:pt idx="23898">
                  <c:v>-100.07900000000001</c:v>
                </c:pt>
                <c:pt idx="23899">
                  <c:v>-100.077</c:v>
                </c:pt>
                <c:pt idx="23900">
                  <c:v>-100.075</c:v>
                </c:pt>
                <c:pt idx="23901">
                  <c:v>-100.07300000000001</c:v>
                </c:pt>
                <c:pt idx="23902">
                  <c:v>-100.071</c:v>
                </c:pt>
                <c:pt idx="23903">
                  <c:v>-100.069</c:v>
                </c:pt>
                <c:pt idx="23904">
                  <c:v>-100.06700000000001</c:v>
                </c:pt>
                <c:pt idx="23905">
                  <c:v>-100.065</c:v>
                </c:pt>
                <c:pt idx="23906">
                  <c:v>-100.063</c:v>
                </c:pt>
                <c:pt idx="23907">
                  <c:v>-100.06100000000001</c:v>
                </c:pt>
                <c:pt idx="23908">
                  <c:v>-100.059</c:v>
                </c:pt>
                <c:pt idx="23909">
                  <c:v>-100.057</c:v>
                </c:pt>
                <c:pt idx="23910">
                  <c:v>-100.05500000000001</c:v>
                </c:pt>
                <c:pt idx="23911">
                  <c:v>-100.053</c:v>
                </c:pt>
                <c:pt idx="23912">
                  <c:v>-100.051</c:v>
                </c:pt>
                <c:pt idx="23913">
                  <c:v>-100.04900000000001</c:v>
                </c:pt>
                <c:pt idx="23914">
                  <c:v>-100.047</c:v>
                </c:pt>
                <c:pt idx="23915">
                  <c:v>-100.045</c:v>
                </c:pt>
                <c:pt idx="23916">
                  <c:v>-100.04300000000001</c:v>
                </c:pt>
                <c:pt idx="23917">
                  <c:v>-100.041</c:v>
                </c:pt>
                <c:pt idx="23918">
                  <c:v>-100.039</c:v>
                </c:pt>
                <c:pt idx="23919">
                  <c:v>-100.03700000000001</c:v>
                </c:pt>
                <c:pt idx="23920">
                  <c:v>-100.035</c:v>
                </c:pt>
                <c:pt idx="23921">
                  <c:v>-100.033</c:v>
                </c:pt>
                <c:pt idx="23922">
                  <c:v>-100.03100000000001</c:v>
                </c:pt>
                <c:pt idx="23923">
                  <c:v>-100.029</c:v>
                </c:pt>
                <c:pt idx="23924">
                  <c:v>-100.027</c:v>
                </c:pt>
                <c:pt idx="23925">
                  <c:v>-100.02500000000001</c:v>
                </c:pt>
                <c:pt idx="23926">
                  <c:v>-100.023</c:v>
                </c:pt>
                <c:pt idx="23927">
                  <c:v>-100.021</c:v>
                </c:pt>
                <c:pt idx="23928">
                  <c:v>-100.01900000000001</c:v>
                </c:pt>
                <c:pt idx="23929">
                  <c:v>-100.017</c:v>
                </c:pt>
                <c:pt idx="23930">
                  <c:v>-100.015</c:v>
                </c:pt>
                <c:pt idx="23931">
                  <c:v>-100.01300000000001</c:v>
                </c:pt>
                <c:pt idx="23932">
                  <c:v>-100.011</c:v>
                </c:pt>
                <c:pt idx="23933">
                  <c:v>-100.009</c:v>
                </c:pt>
                <c:pt idx="23934">
                  <c:v>-100.00700000000001</c:v>
                </c:pt>
                <c:pt idx="23935">
                  <c:v>-100.005</c:v>
                </c:pt>
                <c:pt idx="23936">
                  <c:v>-100.003</c:v>
                </c:pt>
                <c:pt idx="23937">
                  <c:v>-100.001</c:v>
                </c:pt>
                <c:pt idx="23938">
                  <c:v>-99.998999999999995</c:v>
                </c:pt>
                <c:pt idx="23939">
                  <c:v>-99.997</c:v>
                </c:pt>
                <c:pt idx="23940">
                  <c:v>-99.995000000000005</c:v>
                </c:pt>
                <c:pt idx="23941">
                  <c:v>-99.992999999999995</c:v>
                </c:pt>
                <c:pt idx="23942">
                  <c:v>-99.991</c:v>
                </c:pt>
                <c:pt idx="23943">
                  <c:v>-99.989000000000004</c:v>
                </c:pt>
                <c:pt idx="23944">
                  <c:v>-99.986999999999995</c:v>
                </c:pt>
                <c:pt idx="23945">
                  <c:v>-99.984999999999999</c:v>
                </c:pt>
                <c:pt idx="23946">
                  <c:v>-99.983000000000004</c:v>
                </c:pt>
                <c:pt idx="23947">
                  <c:v>-99.980999999999995</c:v>
                </c:pt>
                <c:pt idx="23948">
                  <c:v>-99.978999999999999</c:v>
                </c:pt>
                <c:pt idx="23949">
                  <c:v>-99.977000000000004</c:v>
                </c:pt>
                <c:pt idx="23950">
                  <c:v>-99.974999999999994</c:v>
                </c:pt>
                <c:pt idx="23951">
                  <c:v>-99.972999999999999</c:v>
                </c:pt>
                <c:pt idx="23952">
                  <c:v>-99.971000000000004</c:v>
                </c:pt>
                <c:pt idx="23953">
                  <c:v>-99.968999999999994</c:v>
                </c:pt>
                <c:pt idx="23954">
                  <c:v>-99.966999999999999</c:v>
                </c:pt>
                <c:pt idx="23955">
                  <c:v>-99.965000000000003</c:v>
                </c:pt>
                <c:pt idx="23956">
                  <c:v>-99.962999999999994</c:v>
                </c:pt>
                <c:pt idx="23957">
                  <c:v>-99.960999999999999</c:v>
                </c:pt>
                <c:pt idx="23958">
                  <c:v>-99.959000000000003</c:v>
                </c:pt>
                <c:pt idx="23959">
                  <c:v>-99.956999999999994</c:v>
                </c:pt>
                <c:pt idx="23960">
                  <c:v>-99.954999999999998</c:v>
                </c:pt>
                <c:pt idx="23961">
                  <c:v>-99.953000000000003</c:v>
                </c:pt>
                <c:pt idx="23962">
                  <c:v>-99.950999999999993</c:v>
                </c:pt>
                <c:pt idx="23963">
                  <c:v>-99.948999999999998</c:v>
                </c:pt>
                <c:pt idx="23964">
                  <c:v>-99.947000000000003</c:v>
                </c:pt>
                <c:pt idx="23965">
                  <c:v>-99.944999999999993</c:v>
                </c:pt>
                <c:pt idx="23966">
                  <c:v>-99.942999999999998</c:v>
                </c:pt>
                <c:pt idx="23967">
                  <c:v>-99.941000000000003</c:v>
                </c:pt>
                <c:pt idx="23968">
                  <c:v>-99.938999999999993</c:v>
                </c:pt>
                <c:pt idx="23969">
                  <c:v>-99.936999999999998</c:v>
                </c:pt>
                <c:pt idx="23970">
                  <c:v>-99.935000000000002</c:v>
                </c:pt>
                <c:pt idx="23971">
                  <c:v>-99.932999999999993</c:v>
                </c:pt>
                <c:pt idx="23972">
                  <c:v>-99.930999999999997</c:v>
                </c:pt>
                <c:pt idx="23973">
                  <c:v>-99.929000000000002</c:v>
                </c:pt>
                <c:pt idx="23974">
                  <c:v>-99.926999999999992</c:v>
                </c:pt>
                <c:pt idx="23975">
                  <c:v>-99.924999999999997</c:v>
                </c:pt>
                <c:pt idx="23976">
                  <c:v>-99.923000000000002</c:v>
                </c:pt>
                <c:pt idx="23977">
                  <c:v>-99.920999999999992</c:v>
                </c:pt>
                <c:pt idx="23978">
                  <c:v>-99.918999999999997</c:v>
                </c:pt>
                <c:pt idx="23979">
                  <c:v>-99.917000000000002</c:v>
                </c:pt>
                <c:pt idx="23980">
                  <c:v>-99.914999999999992</c:v>
                </c:pt>
                <c:pt idx="23981">
                  <c:v>-99.912999999999997</c:v>
                </c:pt>
                <c:pt idx="23982">
                  <c:v>-99.911000000000001</c:v>
                </c:pt>
                <c:pt idx="23983">
                  <c:v>-99.908999999999992</c:v>
                </c:pt>
                <c:pt idx="23984">
                  <c:v>-99.906999999999996</c:v>
                </c:pt>
                <c:pt idx="23985">
                  <c:v>-99.905000000000001</c:v>
                </c:pt>
                <c:pt idx="23986">
                  <c:v>-99.902999999999992</c:v>
                </c:pt>
                <c:pt idx="23987">
                  <c:v>-99.90100000000001</c:v>
                </c:pt>
                <c:pt idx="23988">
                  <c:v>-99.899000000000001</c:v>
                </c:pt>
                <c:pt idx="23989">
                  <c:v>-99.896999999999991</c:v>
                </c:pt>
                <c:pt idx="23990">
                  <c:v>-99.89500000000001</c:v>
                </c:pt>
                <c:pt idx="23991">
                  <c:v>-99.893000000000001</c:v>
                </c:pt>
                <c:pt idx="23992">
                  <c:v>-99.890999999999991</c:v>
                </c:pt>
                <c:pt idx="23993">
                  <c:v>-99.88900000000001</c:v>
                </c:pt>
                <c:pt idx="23994">
                  <c:v>-99.887</c:v>
                </c:pt>
                <c:pt idx="23995">
                  <c:v>-99.884999999999991</c:v>
                </c:pt>
                <c:pt idx="23996">
                  <c:v>-99.88300000000001</c:v>
                </c:pt>
                <c:pt idx="23997">
                  <c:v>-99.881</c:v>
                </c:pt>
                <c:pt idx="23998">
                  <c:v>-99.878999999999991</c:v>
                </c:pt>
                <c:pt idx="23999">
                  <c:v>-99.87700000000001</c:v>
                </c:pt>
                <c:pt idx="24000">
                  <c:v>-99.875</c:v>
                </c:pt>
                <c:pt idx="24001">
                  <c:v>-99.87299999999999</c:v>
                </c:pt>
                <c:pt idx="24002">
                  <c:v>-99.871000000000009</c:v>
                </c:pt>
                <c:pt idx="24003">
                  <c:v>-99.869</c:v>
                </c:pt>
                <c:pt idx="24004">
                  <c:v>-99.86699999999999</c:v>
                </c:pt>
                <c:pt idx="24005">
                  <c:v>-99.865000000000009</c:v>
                </c:pt>
                <c:pt idx="24006">
                  <c:v>-99.863</c:v>
                </c:pt>
                <c:pt idx="24007">
                  <c:v>-99.86099999999999</c:v>
                </c:pt>
                <c:pt idx="24008">
                  <c:v>-99.859000000000009</c:v>
                </c:pt>
                <c:pt idx="24009">
                  <c:v>-99.856999999999999</c:v>
                </c:pt>
                <c:pt idx="24010">
                  <c:v>-99.85499999999999</c:v>
                </c:pt>
                <c:pt idx="24011">
                  <c:v>-99.853000000000009</c:v>
                </c:pt>
                <c:pt idx="24012">
                  <c:v>-99.850999999999999</c:v>
                </c:pt>
                <c:pt idx="24013">
                  <c:v>-99.84899999999999</c:v>
                </c:pt>
                <c:pt idx="24014">
                  <c:v>-99.847000000000008</c:v>
                </c:pt>
                <c:pt idx="24015">
                  <c:v>-99.844999999999999</c:v>
                </c:pt>
                <c:pt idx="24016">
                  <c:v>-99.843000000000004</c:v>
                </c:pt>
                <c:pt idx="24017">
                  <c:v>-99.841000000000008</c:v>
                </c:pt>
                <c:pt idx="24018">
                  <c:v>-99.838999999999999</c:v>
                </c:pt>
                <c:pt idx="24019">
                  <c:v>-99.837000000000003</c:v>
                </c:pt>
                <c:pt idx="24020">
                  <c:v>-99.835000000000008</c:v>
                </c:pt>
                <c:pt idx="24021">
                  <c:v>-99.832999999999998</c:v>
                </c:pt>
                <c:pt idx="24022">
                  <c:v>-99.831000000000003</c:v>
                </c:pt>
                <c:pt idx="24023">
                  <c:v>-99.829000000000008</c:v>
                </c:pt>
                <c:pt idx="24024">
                  <c:v>-99.826999999999998</c:v>
                </c:pt>
                <c:pt idx="24025">
                  <c:v>-99.825000000000003</c:v>
                </c:pt>
                <c:pt idx="24026">
                  <c:v>-99.823000000000008</c:v>
                </c:pt>
                <c:pt idx="24027">
                  <c:v>-99.820999999999998</c:v>
                </c:pt>
                <c:pt idx="24028">
                  <c:v>-99.819000000000003</c:v>
                </c:pt>
                <c:pt idx="24029">
                  <c:v>-99.817000000000007</c:v>
                </c:pt>
                <c:pt idx="24030">
                  <c:v>-99.814999999999998</c:v>
                </c:pt>
                <c:pt idx="24031">
                  <c:v>-99.813000000000002</c:v>
                </c:pt>
                <c:pt idx="24032">
                  <c:v>-99.811000000000007</c:v>
                </c:pt>
                <c:pt idx="24033">
                  <c:v>-99.808999999999997</c:v>
                </c:pt>
                <c:pt idx="24034">
                  <c:v>-99.807000000000002</c:v>
                </c:pt>
                <c:pt idx="24035">
                  <c:v>-99.805000000000007</c:v>
                </c:pt>
                <c:pt idx="24036">
                  <c:v>-99.802999999999997</c:v>
                </c:pt>
                <c:pt idx="24037">
                  <c:v>-99.801000000000002</c:v>
                </c:pt>
                <c:pt idx="24038">
                  <c:v>-99.799000000000007</c:v>
                </c:pt>
                <c:pt idx="24039">
                  <c:v>-99.796999999999997</c:v>
                </c:pt>
                <c:pt idx="24040">
                  <c:v>-99.795000000000002</c:v>
                </c:pt>
                <c:pt idx="24041">
                  <c:v>-99.793000000000006</c:v>
                </c:pt>
                <c:pt idx="24042">
                  <c:v>-99.790999999999997</c:v>
                </c:pt>
                <c:pt idx="24043">
                  <c:v>-99.789000000000001</c:v>
                </c:pt>
                <c:pt idx="24044">
                  <c:v>-99.787000000000006</c:v>
                </c:pt>
                <c:pt idx="24045">
                  <c:v>-99.784999999999997</c:v>
                </c:pt>
                <c:pt idx="24046">
                  <c:v>-99.783000000000001</c:v>
                </c:pt>
                <c:pt idx="24047">
                  <c:v>-99.781000000000006</c:v>
                </c:pt>
                <c:pt idx="24048">
                  <c:v>-99.778999999999996</c:v>
                </c:pt>
                <c:pt idx="24049">
                  <c:v>-99.777000000000001</c:v>
                </c:pt>
                <c:pt idx="24050">
                  <c:v>-99.775000000000006</c:v>
                </c:pt>
                <c:pt idx="24051">
                  <c:v>-99.772999999999996</c:v>
                </c:pt>
                <c:pt idx="24052">
                  <c:v>-99.771000000000001</c:v>
                </c:pt>
                <c:pt idx="24053">
                  <c:v>-99.769000000000005</c:v>
                </c:pt>
                <c:pt idx="24054">
                  <c:v>-99.766999999999996</c:v>
                </c:pt>
                <c:pt idx="24055">
                  <c:v>-99.765000000000001</c:v>
                </c:pt>
                <c:pt idx="24056">
                  <c:v>-99.763000000000005</c:v>
                </c:pt>
                <c:pt idx="24057">
                  <c:v>-99.760999999999996</c:v>
                </c:pt>
                <c:pt idx="24058">
                  <c:v>-99.759</c:v>
                </c:pt>
                <c:pt idx="24059">
                  <c:v>-99.757000000000005</c:v>
                </c:pt>
                <c:pt idx="24060">
                  <c:v>-99.754999999999995</c:v>
                </c:pt>
                <c:pt idx="24061">
                  <c:v>-99.753</c:v>
                </c:pt>
                <c:pt idx="24062">
                  <c:v>-99.751000000000005</c:v>
                </c:pt>
                <c:pt idx="24063">
                  <c:v>-99.748999999999995</c:v>
                </c:pt>
                <c:pt idx="24064">
                  <c:v>-99.747</c:v>
                </c:pt>
                <c:pt idx="24065">
                  <c:v>-99.745000000000005</c:v>
                </c:pt>
                <c:pt idx="24066">
                  <c:v>-99.742999999999995</c:v>
                </c:pt>
                <c:pt idx="24067">
                  <c:v>-99.741</c:v>
                </c:pt>
                <c:pt idx="24068">
                  <c:v>-99.739000000000004</c:v>
                </c:pt>
                <c:pt idx="24069">
                  <c:v>-99.736999999999995</c:v>
                </c:pt>
                <c:pt idx="24070">
                  <c:v>-99.734999999999999</c:v>
                </c:pt>
                <c:pt idx="24071">
                  <c:v>-99.733000000000004</c:v>
                </c:pt>
                <c:pt idx="24072">
                  <c:v>-99.730999999999995</c:v>
                </c:pt>
                <c:pt idx="24073">
                  <c:v>-99.728999999999999</c:v>
                </c:pt>
                <c:pt idx="24074">
                  <c:v>-99.727000000000004</c:v>
                </c:pt>
                <c:pt idx="24075">
                  <c:v>-99.724999999999994</c:v>
                </c:pt>
                <c:pt idx="24076">
                  <c:v>-99.722999999999999</c:v>
                </c:pt>
                <c:pt idx="24077">
                  <c:v>-99.721000000000004</c:v>
                </c:pt>
                <c:pt idx="24078">
                  <c:v>-99.718999999999994</c:v>
                </c:pt>
                <c:pt idx="24079">
                  <c:v>-99.716999999999999</c:v>
                </c:pt>
                <c:pt idx="24080">
                  <c:v>-99.715000000000003</c:v>
                </c:pt>
                <c:pt idx="24081">
                  <c:v>-99.712999999999994</c:v>
                </c:pt>
                <c:pt idx="24082">
                  <c:v>-99.710999999999999</c:v>
                </c:pt>
                <c:pt idx="24083">
                  <c:v>-99.709000000000003</c:v>
                </c:pt>
                <c:pt idx="24084">
                  <c:v>-99.706999999999994</c:v>
                </c:pt>
                <c:pt idx="24085">
                  <c:v>-99.704999999999998</c:v>
                </c:pt>
                <c:pt idx="24086">
                  <c:v>-99.703000000000003</c:v>
                </c:pt>
                <c:pt idx="24087">
                  <c:v>-99.700999999999993</c:v>
                </c:pt>
                <c:pt idx="24088">
                  <c:v>-99.698999999999998</c:v>
                </c:pt>
                <c:pt idx="24089">
                  <c:v>-99.697000000000003</c:v>
                </c:pt>
                <c:pt idx="24090">
                  <c:v>-99.694999999999993</c:v>
                </c:pt>
                <c:pt idx="24091">
                  <c:v>-99.692999999999998</c:v>
                </c:pt>
                <c:pt idx="24092">
                  <c:v>-99.691000000000003</c:v>
                </c:pt>
                <c:pt idx="24093">
                  <c:v>-99.688999999999993</c:v>
                </c:pt>
                <c:pt idx="24094">
                  <c:v>-99.686999999999998</c:v>
                </c:pt>
                <c:pt idx="24095">
                  <c:v>-99.685000000000002</c:v>
                </c:pt>
                <c:pt idx="24096">
                  <c:v>-99.682999999999993</c:v>
                </c:pt>
                <c:pt idx="24097">
                  <c:v>-99.680999999999997</c:v>
                </c:pt>
                <c:pt idx="24098">
                  <c:v>-99.679000000000002</c:v>
                </c:pt>
                <c:pt idx="24099">
                  <c:v>-99.676999999999992</c:v>
                </c:pt>
                <c:pt idx="24100">
                  <c:v>-99.674999999999997</c:v>
                </c:pt>
                <c:pt idx="24101">
                  <c:v>-99.673000000000002</c:v>
                </c:pt>
                <c:pt idx="24102">
                  <c:v>-99.670999999999992</c:v>
                </c:pt>
                <c:pt idx="24103">
                  <c:v>-99.668999999999997</c:v>
                </c:pt>
                <c:pt idx="24104">
                  <c:v>-99.667000000000002</c:v>
                </c:pt>
                <c:pt idx="24105">
                  <c:v>-99.664999999999992</c:v>
                </c:pt>
                <c:pt idx="24106">
                  <c:v>-99.662999999999997</c:v>
                </c:pt>
                <c:pt idx="24107">
                  <c:v>-99.661000000000001</c:v>
                </c:pt>
                <c:pt idx="24108">
                  <c:v>-99.658999999999992</c:v>
                </c:pt>
                <c:pt idx="24109">
                  <c:v>-99.656999999999996</c:v>
                </c:pt>
                <c:pt idx="24110">
                  <c:v>-99.655000000000001</c:v>
                </c:pt>
                <c:pt idx="24111">
                  <c:v>-99.652999999999992</c:v>
                </c:pt>
                <c:pt idx="24112">
                  <c:v>-99.65100000000001</c:v>
                </c:pt>
                <c:pt idx="24113">
                  <c:v>-99.649000000000001</c:v>
                </c:pt>
                <c:pt idx="24114">
                  <c:v>-99.646999999999991</c:v>
                </c:pt>
                <c:pt idx="24115">
                  <c:v>-99.64500000000001</c:v>
                </c:pt>
                <c:pt idx="24116">
                  <c:v>-99.643000000000001</c:v>
                </c:pt>
                <c:pt idx="24117">
                  <c:v>-99.640999999999991</c:v>
                </c:pt>
                <c:pt idx="24118">
                  <c:v>-99.63900000000001</c:v>
                </c:pt>
                <c:pt idx="24119">
                  <c:v>-99.637</c:v>
                </c:pt>
                <c:pt idx="24120">
                  <c:v>-99.634999999999991</c:v>
                </c:pt>
                <c:pt idx="24121">
                  <c:v>-99.63300000000001</c:v>
                </c:pt>
                <c:pt idx="24122">
                  <c:v>-99.631</c:v>
                </c:pt>
                <c:pt idx="24123">
                  <c:v>-99.628999999999991</c:v>
                </c:pt>
                <c:pt idx="24124">
                  <c:v>-99.62700000000001</c:v>
                </c:pt>
                <c:pt idx="24125">
                  <c:v>-99.625</c:v>
                </c:pt>
                <c:pt idx="24126">
                  <c:v>-99.62299999999999</c:v>
                </c:pt>
                <c:pt idx="24127">
                  <c:v>-99.621000000000009</c:v>
                </c:pt>
                <c:pt idx="24128">
                  <c:v>-99.619</c:v>
                </c:pt>
                <c:pt idx="24129">
                  <c:v>-99.61699999999999</c:v>
                </c:pt>
                <c:pt idx="24130">
                  <c:v>-99.615000000000009</c:v>
                </c:pt>
                <c:pt idx="24131">
                  <c:v>-99.613</c:v>
                </c:pt>
                <c:pt idx="24132">
                  <c:v>-99.61099999999999</c:v>
                </c:pt>
                <c:pt idx="24133">
                  <c:v>-99.609000000000009</c:v>
                </c:pt>
                <c:pt idx="24134">
                  <c:v>-99.606999999999999</c:v>
                </c:pt>
                <c:pt idx="24135">
                  <c:v>-99.60499999999999</c:v>
                </c:pt>
                <c:pt idx="24136">
                  <c:v>-99.603000000000009</c:v>
                </c:pt>
                <c:pt idx="24137">
                  <c:v>-99.600999999999999</c:v>
                </c:pt>
                <c:pt idx="24138">
                  <c:v>-99.59899999999999</c:v>
                </c:pt>
                <c:pt idx="24139">
                  <c:v>-99.597000000000008</c:v>
                </c:pt>
                <c:pt idx="24140">
                  <c:v>-99.594999999999999</c:v>
                </c:pt>
                <c:pt idx="24141">
                  <c:v>-99.593000000000004</c:v>
                </c:pt>
                <c:pt idx="24142">
                  <c:v>-99.591000000000008</c:v>
                </c:pt>
                <c:pt idx="24143">
                  <c:v>-99.588999999999999</c:v>
                </c:pt>
                <c:pt idx="24144">
                  <c:v>-99.587000000000003</c:v>
                </c:pt>
                <c:pt idx="24145">
                  <c:v>-99.585000000000008</c:v>
                </c:pt>
                <c:pt idx="24146">
                  <c:v>-99.582999999999998</c:v>
                </c:pt>
                <c:pt idx="24147">
                  <c:v>-99.581000000000003</c:v>
                </c:pt>
                <c:pt idx="24148">
                  <c:v>-99.579000000000008</c:v>
                </c:pt>
                <c:pt idx="24149">
                  <c:v>-99.576999999999998</c:v>
                </c:pt>
                <c:pt idx="24150">
                  <c:v>-99.575000000000003</c:v>
                </c:pt>
                <c:pt idx="24151">
                  <c:v>-99.573000000000008</c:v>
                </c:pt>
                <c:pt idx="24152">
                  <c:v>-99.570999999999998</c:v>
                </c:pt>
                <c:pt idx="24153">
                  <c:v>-99.569000000000003</c:v>
                </c:pt>
                <c:pt idx="24154">
                  <c:v>-99.567000000000007</c:v>
                </c:pt>
                <c:pt idx="24155">
                  <c:v>-99.564999999999998</c:v>
                </c:pt>
                <c:pt idx="24156">
                  <c:v>-99.563000000000002</c:v>
                </c:pt>
                <c:pt idx="24157">
                  <c:v>-99.561000000000007</c:v>
                </c:pt>
                <c:pt idx="24158">
                  <c:v>-99.558999999999997</c:v>
                </c:pt>
                <c:pt idx="24159">
                  <c:v>-99.557000000000002</c:v>
                </c:pt>
                <c:pt idx="24160">
                  <c:v>-99.555000000000007</c:v>
                </c:pt>
                <c:pt idx="24161">
                  <c:v>-99.552999999999997</c:v>
                </c:pt>
                <c:pt idx="24162">
                  <c:v>-99.551000000000002</c:v>
                </c:pt>
                <c:pt idx="24163">
                  <c:v>-99.549000000000007</c:v>
                </c:pt>
                <c:pt idx="24164">
                  <c:v>-99.546999999999997</c:v>
                </c:pt>
                <c:pt idx="24165">
                  <c:v>-99.545000000000002</c:v>
                </c:pt>
                <c:pt idx="24166">
                  <c:v>-99.543000000000006</c:v>
                </c:pt>
                <c:pt idx="24167">
                  <c:v>-99.540999999999997</c:v>
                </c:pt>
                <c:pt idx="24168">
                  <c:v>-99.539000000000001</c:v>
                </c:pt>
                <c:pt idx="24169">
                  <c:v>-99.537000000000006</c:v>
                </c:pt>
                <c:pt idx="24170">
                  <c:v>-99.534999999999997</c:v>
                </c:pt>
                <c:pt idx="24171">
                  <c:v>-99.533000000000001</c:v>
                </c:pt>
                <c:pt idx="24172">
                  <c:v>-99.531000000000006</c:v>
                </c:pt>
                <c:pt idx="24173">
                  <c:v>-99.528999999999996</c:v>
                </c:pt>
                <c:pt idx="24174">
                  <c:v>-99.527000000000001</c:v>
                </c:pt>
                <c:pt idx="24175">
                  <c:v>-99.525000000000006</c:v>
                </c:pt>
                <c:pt idx="24176">
                  <c:v>-99.522999999999996</c:v>
                </c:pt>
                <c:pt idx="24177">
                  <c:v>-99.521000000000001</c:v>
                </c:pt>
                <c:pt idx="24178">
                  <c:v>-99.519000000000005</c:v>
                </c:pt>
                <c:pt idx="24179">
                  <c:v>-99.516999999999996</c:v>
                </c:pt>
                <c:pt idx="24180">
                  <c:v>-99.515000000000001</c:v>
                </c:pt>
                <c:pt idx="24181">
                  <c:v>-99.513000000000005</c:v>
                </c:pt>
                <c:pt idx="24182">
                  <c:v>-99.510999999999996</c:v>
                </c:pt>
                <c:pt idx="24183">
                  <c:v>-99.509</c:v>
                </c:pt>
                <c:pt idx="24184">
                  <c:v>-99.507000000000005</c:v>
                </c:pt>
                <c:pt idx="24185">
                  <c:v>-99.504999999999995</c:v>
                </c:pt>
                <c:pt idx="24186">
                  <c:v>-99.503</c:v>
                </c:pt>
                <c:pt idx="24187">
                  <c:v>-99.501000000000005</c:v>
                </c:pt>
                <c:pt idx="24188">
                  <c:v>-99.498999999999995</c:v>
                </c:pt>
                <c:pt idx="24189">
                  <c:v>-99.497</c:v>
                </c:pt>
                <c:pt idx="24190">
                  <c:v>-99.495000000000005</c:v>
                </c:pt>
                <c:pt idx="24191">
                  <c:v>-99.492999999999995</c:v>
                </c:pt>
                <c:pt idx="24192">
                  <c:v>-99.491</c:v>
                </c:pt>
                <c:pt idx="24193">
                  <c:v>-99.489000000000004</c:v>
                </c:pt>
                <c:pt idx="24194">
                  <c:v>-99.486999999999995</c:v>
                </c:pt>
                <c:pt idx="24195">
                  <c:v>-99.484999999999999</c:v>
                </c:pt>
                <c:pt idx="24196">
                  <c:v>-99.483000000000004</c:v>
                </c:pt>
                <c:pt idx="24197">
                  <c:v>-99.480999999999995</c:v>
                </c:pt>
                <c:pt idx="24198">
                  <c:v>-99.478999999999999</c:v>
                </c:pt>
                <c:pt idx="24199">
                  <c:v>-99.477000000000004</c:v>
                </c:pt>
                <c:pt idx="24200">
                  <c:v>-99.474999999999994</c:v>
                </c:pt>
                <c:pt idx="24201">
                  <c:v>-99.472999999999999</c:v>
                </c:pt>
                <c:pt idx="24202">
                  <c:v>-99.471000000000004</c:v>
                </c:pt>
                <c:pt idx="24203">
                  <c:v>-99.468999999999994</c:v>
                </c:pt>
                <c:pt idx="24204">
                  <c:v>-99.466999999999999</c:v>
                </c:pt>
                <c:pt idx="24205">
                  <c:v>-99.465000000000003</c:v>
                </c:pt>
                <c:pt idx="24206">
                  <c:v>-99.462999999999994</c:v>
                </c:pt>
                <c:pt idx="24207">
                  <c:v>-99.460999999999999</c:v>
                </c:pt>
                <c:pt idx="24208">
                  <c:v>-99.459000000000003</c:v>
                </c:pt>
                <c:pt idx="24209">
                  <c:v>-99.456999999999994</c:v>
                </c:pt>
                <c:pt idx="24210">
                  <c:v>-99.454999999999998</c:v>
                </c:pt>
                <c:pt idx="24211">
                  <c:v>-99.453000000000003</c:v>
                </c:pt>
                <c:pt idx="24212">
                  <c:v>-99.450999999999993</c:v>
                </c:pt>
                <c:pt idx="24213">
                  <c:v>-99.448999999999998</c:v>
                </c:pt>
                <c:pt idx="24214">
                  <c:v>-99.447000000000003</c:v>
                </c:pt>
                <c:pt idx="24215">
                  <c:v>-99.444999999999993</c:v>
                </c:pt>
                <c:pt idx="24216">
                  <c:v>-99.442999999999998</c:v>
                </c:pt>
                <c:pt idx="24217">
                  <c:v>-99.441000000000003</c:v>
                </c:pt>
                <c:pt idx="24218">
                  <c:v>-99.438999999999993</c:v>
                </c:pt>
                <c:pt idx="24219">
                  <c:v>-99.436999999999998</c:v>
                </c:pt>
                <c:pt idx="24220">
                  <c:v>-99.435000000000002</c:v>
                </c:pt>
                <c:pt idx="24221">
                  <c:v>-99.432999999999993</c:v>
                </c:pt>
                <c:pt idx="24222">
                  <c:v>-99.430999999999997</c:v>
                </c:pt>
                <c:pt idx="24223">
                  <c:v>-99.429000000000002</c:v>
                </c:pt>
                <c:pt idx="24224">
                  <c:v>-99.426999999999992</c:v>
                </c:pt>
                <c:pt idx="24225">
                  <c:v>-99.424999999999997</c:v>
                </c:pt>
                <c:pt idx="24226">
                  <c:v>-99.423000000000002</c:v>
                </c:pt>
                <c:pt idx="24227">
                  <c:v>-99.420999999999992</c:v>
                </c:pt>
                <c:pt idx="24228">
                  <c:v>-99.418999999999997</c:v>
                </c:pt>
                <c:pt idx="24229">
                  <c:v>-99.417000000000002</c:v>
                </c:pt>
                <c:pt idx="24230">
                  <c:v>-99.414999999999992</c:v>
                </c:pt>
                <c:pt idx="24231">
                  <c:v>-99.412999999999997</c:v>
                </c:pt>
                <c:pt idx="24232">
                  <c:v>-99.411000000000001</c:v>
                </c:pt>
                <c:pt idx="24233">
                  <c:v>-99.408999999999992</c:v>
                </c:pt>
                <c:pt idx="24234">
                  <c:v>-99.406999999999996</c:v>
                </c:pt>
                <c:pt idx="24235">
                  <c:v>-99.405000000000001</c:v>
                </c:pt>
                <c:pt idx="24236">
                  <c:v>-99.402999999999992</c:v>
                </c:pt>
                <c:pt idx="24237">
                  <c:v>-99.40100000000001</c:v>
                </c:pt>
                <c:pt idx="24238">
                  <c:v>-99.399000000000001</c:v>
                </c:pt>
                <c:pt idx="24239">
                  <c:v>-99.396999999999991</c:v>
                </c:pt>
                <c:pt idx="24240">
                  <c:v>-99.39500000000001</c:v>
                </c:pt>
                <c:pt idx="24241">
                  <c:v>-99.393000000000001</c:v>
                </c:pt>
                <c:pt idx="24242">
                  <c:v>-99.390999999999991</c:v>
                </c:pt>
                <c:pt idx="24243">
                  <c:v>-99.38900000000001</c:v>
                </c:pt>
                <c:pt idx="24244">
                  <c:v>-99.387</c:v>
                </c:pt>
                <c:pt idx="24245">
                  <c:v>-99.384999999999991</c:v>
                </c:pt>
                <c:pt idx="24246">
                  <c:v>-99.38300000000001</c:v>
                </c:pt>
                <c:pt idx="24247">
                  <c:v>-99.381</c:v>
                </c:pt>
                <c:pt idx="24248">
                  <c:v>-99.378999999999991</c:v>
                </c:pt>
                <c:pt idx="24249">
                  <c:v>-99.37700000000001</c:v>
                </c:pt>
                <c:pt idx="24250">
                  <c:v>-99.375</c:v>
                </c:pt>
                <c:pt idx="24251">
                  <c:v>-99.37299999999999</c:v>
                </c:pt>
                <c:pt idx="24252">
                  <c:v>-99.371000000000009</c:v>
                </c:pt>
                <c:pt idx="24253">
                  <c:v>-99.369</c:v>
                </c:pt>
                <c:pt idx="24254">
                  <c:v>-99.36699999999999</c:v>
                </c:pt>
                <c:pt idx="24255">
                  <c:v>-99.365000000000009</c:v>
                </c:pt>
                <c:pt idx="24256">
                  <c:v>-99.363</c:v>
                </c:pt>
                <c:pt idx="24257">
                  <c:v>-99.36099999999999</c:v>
                </c:pt>
                <c:pt idx="24258">
                  <c:v>-99.359000000000009</c:v>
                </c:pt>
                <c:pt idx="24259">
                  <c:v>-99.356999999999999</c:v>
                </c:pt>
                <c:pt idx="24260">
                  <c:v>-99.35499999999999</c:v>
                </c:pt>
                <c:pt idx="24261">
                  <c:v>-99.353000000000009</c:v>
                </c:pt>
                <c:pt idx="24262">
                  <c:v>-99.350999999999999</c:v>
                </c:pt>
                <c:pt idx="24263">
                  <c:v>-99.34899999999999</c:v>
                </c:pt>
                <c:pt idx="24264">
                  <c:v>-99.347000000000008</c:v>
                </c:pt>
                <c:pt idx="24265">
                  <c:v>-99.344999999999999</c:v>
                </c:pt>
                <c:pt idx="24266">
                  <c:v>-99.343000000000004</c:v>
                </c:pt>
                <c:pt idx="24267">
                  <c:v>-99.341000000000008</c:v>
                </c:pt>
                <c:pt idx="24268">
                  <c:v>-99.338999999999999</c:v>
                </c:pt>
                <c:pt idx="24269">
                  <c:v>-99.337000000000003</c:v>
                </c:pt>
                <c:pt idx="24270">
                  <c:v>-99.335000000000008</c:v>
                </c:pt>
                <c:pt idx="24271">
                  <c:v>-99.332999999999998</c:v>
                </c:pt>
                <c:pt idx="24272">
                  <c:v>-99.331000000000003</c:v>
                </c:pt>
                <c:pt idx="24273">
                  <c:v>-99.329000000000008</c:v>
                </c:pt>
                <c:pt idx="24274">
                  <c:v>-99.326999999999998</c:v>
                </c:pt>
                <c:pt idx="24275">
                  <c:v>-99.325000000000003</c:v>
                </c:pt>
                <c:pt idx="24276">
                  <c:v>-99.323000000000008</c:v>
                </c:pt>
                <c:pt idx="24277">
                  <c:v>-99.320999999999998</c:v>
                </c:pt>
                <c:pt idx="24278">
                  <c:v>-99.319000000000003</c:v>
                </c:pt>
                <c:pt idx="24279">
                  <c:v>-99.317000000000007</c:v>
                </c:pt>
                <c:pt idx="24280">
                  <c:v>-99.314999999999998</c:v>
                </c:pt>
                <c:pt idx="24281">
                  <c:v>-99.313000000000002</c:v>
                </c:pt>
                <c:pt idx="24282">
                  <c:v>-99.311000000000007</c:v>
                </c:pt>
                <c:pt idx="24283">
                  <c:v>-99.308999999999997</c:v>
                </c:pt>
                <c:pt idx="24284">
                  <c:v>-99.307000000000002</c:v>
                </c:pt>
                <c:pt idx="24285">
                  <c:v>-99.305000000000007</c:v>
                </c:pt>
                <c:pt idx="24286">
                  <c:v>-99.302999999999997</c:v>
                </c:pt>
                <c:pt idx="24287">
                  <c:v>-99.301000000000002</c:v>
                </c:pt>
                <c:pt idx="24288">
                  <c:v>-99.299000000000007</c:v>
                </c:pt>
                <c:pt idx="24289">
                  <c:v>-99.296999999999997</c:v>
                </c:pt>
                <c:pt idx="24290">
                  <c:v>-99.295000000000002</c:v>
                </c:pt>
                <c:pt idx="24291">
                  <c:v>-99.293000000000006</c:v>
                </c:pt>
                <c:pt idx="24292">
                  <c:v>-99.290999999999997</c:v>
                </c:pt>
                <c:pt idx="24293">
                  <c:v>-99.289000000000001</c:v>
                </c:pt>
                <c:pt idx="24294">
                  <c:v>-99.287000000000006</c:v>
                </c:pt>
                <c:pt idx="24295">
                  <c:v>-99.284999999999997</c:v>
                </c:pt>
                <c:pt idx="24296">
                  <c:v>-99.283000000000001</c:v>
                </c:pt>
                <c:pt idx="24297">
                  <c:v>-99.281000000000006</c:v>
                </c:pt>
                <c:pt idx="24298">
                  <c:v>-99.278999999999996</c:v>
                </c:pt>
                <c:pt idx="24299">
                  <c:v>-99.277000000000001</c:v>
                </c:pt>
                <c:pt idx="24300">
                  <c:v>-99.275000000000006</c:v>
                </c:pt>
                <c:pt idx="24301">
                  <c:v>-99.272999999999996</c:v>
                </c:pt>
                <c:pt idx="24302">
                  <c:v>-99.271000000000001</c:v>
                </c:pt>
                <c:pt idx="24303">
                  <c:v>-99.269000000000005</c:v>
                </c:pt>
                <c:pt idx="24304">
                  <c:v>-99.266999999999996</c:v>
                </c:pt>
                <c:pt idx="24305">
                  <c:v>-99.265000000000001</c:v>
                </c:pt>
                <c:pt idx="24306">
                  <c:v>-99.263000000000005</c:v>
                </c:pt>
                <c:pt idx="24307">
                  <c:v>-99.260999999999996</c:v>
                </c:pt>
                <c:pt idx="24308">
                  <c:v>-99.259</c:v>
                </c:pt>
                <c:pt idx="24309">
                  <c:v>-99.257000000000005</c:v>
                </c:pt>
                <c:pt idx="24310">
                  <c:v>-99.254999999999995</c:v>
                </c:pt>
                <c:pt idx="24311">
                  <c:v>-99.253</c:v>
                </c:pt>
                <c:pt idx="24312">
                  <c:v>-99.251000000000005</c:v>
                </c:pt>
                <c:pt idx="24313">
                  <c:v>-99.248999999999995</c:v>
                </c:pt>
                <c:pt idx="24314">
                  <c:v>-99.247</c:v>
                </c:pt>
                <c:pt idx="24315">
                  <c:v>-99.245000000000005</c:v>
                </c:pt>
                <c:pt idx="24316">
                  <c:v>-99.242999999999995</c:v>
                </c:pt>
                <c:pt idx="24317">
                  <c:v>-99.241</c:v>
                </c:pt>
                <c:pt idx="24318">
                  <c:v>-99.239000000000004</c:v>
                </c:pt>
                <c:pt idx="24319">
                  <c:v>-99.236999999999995</c:v>
                </c:pt>
                <c:pt idx="24320">
                  <c:v>-99.234999999999999</c:v>
                </c:pt>
                <c:pt idx="24321">
                  <c:v>-99.233000000000004</c:v>
                </c:pt>
                <c:pt idx="24322">
                  <c:v>-99.230999999999995</c:v>
                </c:pt>
                <c:pt idx="24323">
                  <c:v>-99.228999999999999</c:v>
                </c:pt>
                <c:pt idx="24324">
                  <c:v>-99.227000000000004</c:v>
                </c:pt>
                <c:pt idx="24325">
                  <c:v>-99.224999999999994</c:v>
                </c:pt>
                <c:pt idx="24326">
                  <c:v>-99.222999999999999</c:v>
                </c:pt>
                <c:pt idx="24327">
                  <c:v>-99.221000000000004</c:v>
                </c:pt>
                <c:pt idx="24328">
                  <c:v>-99.218999999999994</c:v>
                </c:pt>
                <c:pt idx="24329">
                  <c:v>-99.216999999999999</c:v>
                </c:pt>
                <c:pt idx="24330">
                  <c:v>-99.215000000000003</c:v>
                </c:pt>
                <c:pt idx="24331">
                  <c:v>-99.212999999999994</c:v>
                </c:pt>
                <c:pt idx="24332">
                  <c:v>-99.210999999999999</c:v>
                </c:pt>
                <c:pt idx="24333">
                  <c:v>-99.209000000000003</c:v>
                </c:pt>
                <c:pt idx="24334">
                  <c:v>-99.206999999999994</c:v>
                </c:pt>
                <c:pt idx="24335">
                  <c:v>-99.204999999999998</c:v>
                </c:pt>
                <c:pt idx="24336">
                  <c:v>-99.203000000000003</c:v>
                </c:pt>
                <c:pt idx="24337">
                  <c:v>-99.200999999999993</c:v>
                </c:pt>
                <c:pt idx="24338">
                  <c:v>-99.198999999999998</c:v>
                </c:pt>
                <c:pt idx="24339">
                  <c:v>-99.197000000000003</c:v>
                </c:pt>
                <c:pt idx="24340">
                  <c:v>-99.194999999999993</c:v>
                </c:pt>
                <c:pt idx="24341">
                  <c:v>-99.192999999999998</c:v>
                </c:pt>
                <c:pt idx="24342">
                  <c:v>-99.191000000000003</c:v>
                </c:pt>
                <c:pt idx="24343">
                  <c:v>-99.188999999999993</c:v>
                </c:pt>
                <c:pt idx="24344">
                  <c:v>-99.186999999999998</c:v>
                </c:pt>
                <c:pt idx="24345">
                  <c:v>-99.185000000000002</c:v>
                </c:pt>
                <c:pt idx="24346">
                  <c:v>-99.182999999999993</c:v>
                </c:pt>
                <c:pt idx="24347">
                  <c:v>-99.180999999999997</c:v>
                </c:pt>
                <c:pt idx="24348">
                  <c:v>-99.179000000000002</c:v>
                </c:pt>
                <c:pt idx="24349">
                  <c:v>-99.176999999999992</c:v>
                </c:pt>
                <c:pt idx="24350">
                  <c:v>-99.174999999999997</c:v>
                </c:pt>
                <c:pt idx="24351">
                  <c:v>-99.173000000000002</c:v>
                </c:pt>
                <c:pt idx="24352">
                  <c:v>-99.170999999999992</c:v>
                </c:pt>
                <c:pt idx="24353">
                  <c:v>-99.168999999999997</c:v>
                </c:pt>
                <c:pt idx="24354">
                  <c:v>-99.167000000000002</c:v>
                </c:pt>
                <c:pt idx="24355">
                  <c:v>-99.164999999999992</c:v>
                </c:pt>
                <c:pt idx="24356">
                  <c:v>-99.162999999999997</c:v>
                </c:pt>
                <c:pt idx="24357">
                  <c:v>-99.161000000000001</c:v>
                </c:pt>
                <c:pt idx="24358">
                  <c:v>-99.158999999999992</c:v>
                </c:pt>
                <c:pt idx="24359">
                  <c:v>-99.156999999999996</c:v>
                </c:pt>
                <c:pt idx="24360">
                  <c:v>-99.155000000000001</c:v>
                </c:pt>
                <c:pt idx="24361">
                  <c:v>-99.152999999999992</c:v>
                </c:pt>
                <c:pt idx="24362">
                  <c:v>-99.15100000000001</c:v>
                </c:pt>
                <c:pt idx="24363">
                  <c:v>-99.149000000000001</c:v>
                </c:pt>
                <c:pt idx="24364">
                  <c:v>-99.146999999999991</c:v>
                </c:pt>
                <c:pt idx="24365">
                  <c:v>-99.14500000000001</c:v>
                </c:pt>
                <c:pt idx="24366">
                  <c:v>-99.143000000000001</c:v>
                </c:pt>
                <c:pt idx="24367">
                  <c:v>-99.140999999999991</c:v>
                </c:pt>
                <c:pt idx="24368">
                  <c:v>-99.13900000000001</c:v>
                </c:pt>
                <c:pt idx="24369">
                  <c:v>-99.137</c:v>
                </c:pt>
                <c:pt idx="24370">
                  <c:v>-99.134999999999991</c:v>
                </c:pt>
                <c:pt idx="24371">
                  <c:v>-99.13300000000001</c:v>
                </c:pt>
                <c:pt idx="24372">
                  <c:v>-99.131</c:v>
                </c:pt>
                <c:pt idx="24373">
                  <c:v>-99.128999999999991</c:v>
                </c:pt>
                <c:pt idx="24374">
                  <c:v>-99.12700000000001</c:v>
                </c:pt>
                <c:pt idx="24375">
                  <c:v>-99.125</c:v>
                </c:pt>
                <c:pt idx="24376">
                  <c:v>-99.12299999999999</c:v>
                </c:pt>
                <c:pt idx="24377">
                  <c:v>-99.121000000000009</c:v>
                </c:pt>
                <c:pt idx="24378">
                  <c:v>-99.119</c:v>
                </c:pt>
                <c:pt idx="24379">
                  <c:v>-99.11699999999999</c:v>
                </c:pt>
                <c:pt idx="24380">
                  <c:v>-99.115000000000009</c:v>
                </c:pt>
                <c:pt idx="24381">
                  <c:v>-99.113</c:v>
                </c:pt>
                <c:pt idx="24382">
                  <c:v>-99.11099999999999</c:v>
                </c:pt>
                <c:pt idx="24383">
                  <c:v>-99.109000000000009</c:v>
                </c:pt>
                <c:pt idx="24384">
                  <c:v>-99.106999999999999</c:v>
                </c:pt>
                <c:pt idx="24385">
                  <c:v>-99.10499999999999</c:v>
                </c:pt>
                <c:pt idx="24386">
                  <c:v>-99.103000000000009</c:v>
                </c:pt>
                <c:pt idx="24387">
                  <c:v>-99.100999999999999</c:v>
                </c:pt>
                <c:pt idx="24388">
                  <c:v>-99.09899999999999</c:v>
                </c:pt>
                <c:pt idx="24389">
                  <c:v>-99.097000000000008</c:v>
                </c:pt>
                <c:pt idx="24390">
                  <c:v>-99.094999999999999</c:v>
                </c:pt>
                <c:pt idx="24391">
                  <c:v>-99.093000000000004</c:v>
                </c:pt>
                <c:pt idx="24392">
                  <c:v>-99.091000000000008</c:v>
                </c:pt>
                <c:pt idx="24393">
                  <c:v>-99.088999999999999</c:v>
                </c:pt>
                <c:pt idx="24394">
                  <c:v>-99.087000000000003</c:v>
                </c:pt>
                <c:pt idx="24395">
                  <c:v>-99.085000000000008</c:v>
                </c:pt>
                <c:pt idx="24396">
                  <c:v>-99.082999999999998</c:v>
                </c:pt>
                <c:pt idx="24397">
                  <c:v>-99.081000000000003</c:v>
                </c:pt>
                <c:pt idx="24398">
                  <c:v>-99.079000000000008</c:v>
                </c:pt>
                <c:pt idx="24399">
                  <c:v>-99.076999999999998</c:v>
                </c:pt>
                <c:pt idx="24400">
                  <c:v>-99.075000000000003</c:v>
                </c:pt>
                <c:pt idx="24401">
                  <c:v>-99.073000000000008</c:v>
                </c:pt>
                <c:pt idx="24402">
                  <c:v>-99.070999999999998</c:v>
                </c:pt>
                <c:pt idx="24403">
                  <c:v>-99.069000000000003</c:v>
                </c:pt>
                <c:pt idx="24404">
                  <c:v>-99.067000000000007</c:v>
                </c:pt>
                <c:pt idx="24405">
                  <c:v>-99.064999999999998</c:v>
                </c:pt>
                <c:pt idx="24406">
                  <c:v>-99.063000000000002</c:v>
                </c:pt>
                <c:pt idx="24407">
                  <c:v>-99.061000000000007</c:v>
                </c:pt>
                <c:pt idx="24408">
                  <c:v>-99.058999999999997</c:v>
                </c:pt>
                <c:pt idx="24409">
                  <c:v>-99.057000000000002</c:v>
                </c:pt>
                <c:pt idx="24410">
                  <c:v>-99.055000000000007</c:v>
                </c:pt>
                <c:pt idx="24411">
                  <c:v>-99.052999999999997</c:v>
                </c:pt>
                <c:pt idx="24412">
                  <c:v>-99.051000000000002</c:v>
                </c:pt>
                <c:pt idx="24413">
                  <c:v>-99.049000000000007</c:v>
                </c:pt>
                <c:pt idx="24414">
                  <c:v>-99.046999999999997</c:v>
                </c:pt>
                <c:pt idx="24415">
                  <c:v>-99.045000000000002</c:v>
                </c:pt>
                <c:pt idx="24416">
                  <c:v>-99.043000000000006</c:v>
                </c:pt>
                <c:pt idx="24417">
                  <c:v>-99.040999999999997</c:v>
                </c:pt>
                <c:pt idx="24418">
                  <c:v>-99.039000000000001</c:v>
                </c:pt>
                <c:pt idx="24419">
                  <c:v>-99.037000000000006</c:v>
                </c:pt>
                <c:pt idx="24420">
                  <c:v>-99.034999999999997</c:v>
                </c:pt>
                <c:pt idx="24421">
                  <c:v>-99.033000000000001</c:v>
                </c:pt>
                <c:pt idx="24422">
                  <c:v>-99.031000000000006</c:v>
                </c:pt>
                <c:pt idx="24423">
                  <c:v>-99.028999999999996</c:v>
                </c:pt>
                <c:pt idx="24424">
                  <c:v>-99.027000000000001</c:v>
                </c:pt>
                <c:pt idx="24425">
                  <c:v>-99.025000000000006</c:v>
                </c:pt>
                <c:pt idx="24426">
                  <c:v>-99.022999999999996</c:v>
                </c:pt>
                <c:pt idx="24427">
                  <c:v>-99.021000000000001</c:v>
                </c:pt>
                <c:pt idx="24428">
                  <c:v>-99.019000000000005</c:v>
                </c:pt>
                <c:pt idx="24429">
                  <c:v>-99.016999999999996</c:v>
                </c:pt>
                <c:pt idx="24430">
                  <c:v>-99.015000000000001</c:v>
                </c:pt>
                <c:pt idx="24431">
                  <c:v>-99.013000000000005</c:v>
                </c:pt>
                <c:pt idx="24432">
                  <c:v>-99.010999999999996</c:v>
                </c:pt>
                <c:pt idx="24433">
                  <c:v>-99.009</c:v>
                </c:pt>
                <c:pt idx="24434">
                  <c:v>-99.007000000000005</c:v>
                </c:pt>
                <c:pt idx="24435">
                  <c:v>-99.004999999999995</c:v>
                </c:pt>
                <c:pt idx="24436">
                  <c:v>-99.003</c:v>
                </c:pt>
                <c:pt idx="24437">
                  <c:v>-99.001000000000005</c:v>
                </c:pt>
                <c:pt idx="24438">
                  <c:v>-98.998999999999995</c:v>
                </c:pt>
                <c:pt idx="24439">
                  <c:v>-98.997</c:v>
                </c:pt>
                <c:pt idx="24440">
                  <c:v>-98.995000000000005</c:v>
                </c:pt>
                <c:pt idx="24441">
                  <c:v>-98.992999999999995</c:v>
                </c:pt>
                <c:pt idx="24442">
                  <c:v>-98.991</c:v>
                </c:pt>
                <c:pt idx="24443">
                  <c:v>-98.989000000000004</c:v>
                </c:pt>
                <c:pt idx="24444">
                  <c:v>-98.986999999999995</c:v>
                </c:pt>
                <c:pt idx="24445">
                  <c:v>-98.984999999999999</c:v>
                </c:pt>
                <c:pt idx="24446">
                  <c:v>-98.983000000000004</c:v>
                </c:pt>
                <c:pt idx="24447">
                  <c:v>-98.980999999999995</c:v>
                </c:pt>
                <c:pt idx="24448">
                  <c:v>-98.978999999999999</c:v>
                </c:pt>
                <c:pt idx="24449">
                  <c:v>-98.977000000000004</c:v>
                </c:pt>
                <c:pt idx="24450">
                  <c:v>-98.974999999999994</c:v>
                </c:pt>
                <c:pt idx="24451">
                  <c:v>-98.972999999999999</c:v>
                </c:pt>
                <c:pt idx="24452">
                  <c:v>-98.971000000000004</c:v>
                </c:pt>
                <c:pt idx="24453">
                  <c:v>-98.968999999999994</c:v>
                </c:pt>
                <c:pt idx="24454">
                  <c:v>-98.966999999999999</c:v>
                </c:pt>
                <c:pt idx="24455">
                  <c:v>-98.965000000000003</c:v>
                </c:pt>
                <c:pt idx="24456">
                  <c:v>-98.962999999999994</c:v>
                </c:pt>
                <c:pt idx="24457">
                  <c:v>-98.960999999999999</c:v>
                </c:pt>
                <c:pt idx="24458">
                  <c:v>-98.959000000000003</c:v>
                </c:pt>
                <c:pt idx="24459">
                  <c:v>-98.956999999999994</c:v>
                </c:pt>
                <c:pt idx="24460">
                  <c:v>-98.954999999999998</c:v>
                </c:pt>
                <c:pt idx="24461">
                  <c:v>-98.953000000000003</c:v>
                </c:pt>
                <c:pt idx="24462">
                  <c:v>-98.950999999999993</c:v>
                </c:pt>
                <c:pt idx="24463">
                  <c:v>-98.948999999999998</c:v>
                </c:pt>
                <c:pt idx="24464">
                  <c:v>-98.947000000000003</c:v>
                </c:pt>
                <c:pt idx="24465">
                  <c:v>-98.944999999999993</c:v>
                </c:pt>
                <c:pt idx="24466">
                  <c:v>-98.942999999999998</c:v>
                </c:pt>
                <c:pt idx="24467">
                  <c:v>-98.941000000000003</c:v>
                </c:pt>
                <c:pt idx="24468">
                  <c:v>-98.938999999999993</c:v>
                </c:pt>
                <c:pt idx="24469">
                  <c:v>-98.936999999999998</c:v>
                </c:pt>
                <c:pt idx="24470">
                  <c:v>-98.935000000000002</c:v>
                </c:pt>
                <c:pt idx="24471">
                  <c:v>-98.932999999999993</c:v>
                </c:pt>
                <c:pt idx="24472">
                  <c:v>-98.930999999999997</c:v>
                </c:pt>
                <c:pt idx="24473">
                  <c:v>-98.929000000000002</c:v>
                </c:pt>
                <c:pt idx="24474">
                  <c:v>-98.926999999999992</c:v>
                </c:pt>
                <c:pt idx="24475">
                  <c:v>-98.924999999999997</c:v>
                </c:pt>
                <c:pt idx="24476">
                  <c:v>-98.923000000000002</c:v>
                </c:pt>
                <c:pt idx="24477">
                  <c:v>-98.920999999999992</c:v>
                </c:pt>
                <c:pt idx="24478">
                  <c:v>-98.918999999999997</c:v>
                </c:pt>
                <c:pt idx="24479">
                  <c:v>-98.917000000000002</c:v>
                </c:pt>
                <c:pt idx="24480">
                  <c:v>-98.914999999999992</c:v>
                </c:pt>
                <c:pt idx="24481">
                  <c:v>-98.912999999999997</c:v>
                </c:pt>
                <c:pt idx="24482">
                  <c:v>-98.911000000000001</c:v>
                </c:pt>
                <c:pt idx="24483">
                  <c:v>-98.908999999999992</c:v>
                </c:pt>
                <c:pt idx="24484">
                  <c:v>-98.906999999999996</c:v>
                </c:pt>
                <c:pt idx="24485">
                  <c:v>-98.905000000000001</c:v>
                </c:pt>
                <c:pt idx="24486">
                  <c:v>-98.902999999999992</c:v>
                </c:pt>
                <c:pt idx="24487">
                  <c:v>-98.90100000000001</c:v>
                </c:pt>
                <c:pt idx="24488">
                  <c:v>-98.899000000000001</c:v>
                </c:pt>
                <c:pt idx="24489">
                  <c:v>-98.896999999999991</c:v>
                </c:pt>
                <c:pt idx="24490">
                  <c:v>-98.89500000000001</c:v>
                </c:pt>
                <c:pt idx="24491">
                  <c:v>-98.893000000000001</c:v>
                </c:pt>
                <c:pt idx="24492">
                  <c:v>-98.890999999999991</c:v>
                </c:pt>
                <c:pt idx="24493">
                  <c:v>-98.88900000000001</c:v>
                </c:pt>
                <c:pt idx="24494">
                  <c:v>-98.887</c:v>
                </c:pt>
                <c:pt idx="24495">
                  <c:v>-98.884999999999991</c:v>
                </c:pt>
                <c:pt idx="24496">
                  <c:v>-98.88300000000001</c:v>
                </c:pt>
                <c:pt idx="24497">
                  <c:v>-98.881</c:v>
                </c:pt>
                <c:pt idx="24498">
                  <c:v>-98.878999999999991</c:v>
                </c:pt>
                <c:pt idx="24499">
                  <c:v>-98.87700000000001</c:v>
                </c:pt>
                <c:pt idx="24500">
                  <c:v>-98.875</c:v>
                </c:pt>
                <c:pt idx="24501">
                  <c:v>-98.87299999999999</c:v>
                </c:pt>
                <c:pt idx="24502">
                  <c:v>-98.871000000000009</c:v>
                </c:pt>
                <c:pt idx="24503">
                  <c:v>-98.869</c:v>
                </c:pt>
                <c:pt idx="24504">
                  <c:v>-98.86699999999999</c:v>
                </c:pt>
                <c:pt idx="24505">
                  <c:v>-98.865000000000009</c:v>
                </c:pt>
                <c:pt idx="24506">
                  <c:v>-98.863</c:v>
                </c:pt>
                <c:pt idx="24507">
                  <c:v>-98.86099999999999</c:v>
                </c:pt>
                <c:pt idx="24508">
                  <c:v>-98.859000000000009</c:v>
                </c:pt>
                <c:pt idx="24509">
                  <c:v>-98.856999999999999</c:v>
                </c:pt>
                <c:pt idx="24510">
                  <c:v>-98.85499999999999</c:v>
                </c:pt>
                <c:pt idx="24511">
                  <c:v>-98.853000000000009</c:v>
                </c:pt>
                <c:pt idx="24512">
                  <c:v>-98.850999999999999</c:v>
                </c:pt>
                <c:pt idx="24513">
                  <c:v>-98.84899999999999</c:v>
                </c:pt>
                <c:pt idx="24514">
                  <c:v>-98.847000000000008</c:v>
                </c:pt>
                <c:pt idx="24515">
                  <c:v>-98.844999999999999</c:v>
                </c:pt>
                <c:pt idx="24516">
                  <c:v>-98.843000000000004</c:v>
                </c:pt>
                <c:pt idx="24517">
                  <c:v>-98.841000000000008</c:v>
                </c:pt>
                <c:pt idx="24518">
                  <c:v>-98.838999999999999</c:v>
                </c:pt>
                <c:pt idx="24519">
                  <c:v>-98.837000000000003</c:v>
                </c:pt>
                <c:pt idx="24520">
                  <c:v>-98.835000000000008</c:v>
                </c:pt>
                <c:pt idx="24521">
                  <c:v>-98.832999999999998</c:v>
                </c:pt>
                <c:pt idx="24522">
                  <c:v>-98.831000000000003</c:v>
                </c:pt>
                <c:pt idx="24523">
                  <c:v>-98.829000000000008</c:v>
                </c:pt>
                <c:pt idx="24524">
                  <c:v>-98.826999999999998</c:v>
                </c:pt>
                <c:pt idx="24525">
                  <c:v>-98.825000000000003</c:v>
                </c:pt>
                <c:pt idx="24526">
                  <c:v>-98.823000000000008</c:v>
                </c:pt>
                <c:pt idx="24527">
                  <c:v>-98.820999999999998</c:v>
                </c:pt>
                <c:pt idx="24528">
                  <c:v>-98.819000000000003</c:v>
                </c:pt>
                <c:pt idx="24529">
                  <c:v>-98.817000000000007</c:v>
                </c:pt>
                <c:pt idx="24530">
                  <c:v>-98.814999999999998</c:v>
                </c:pt>
                <c:pt idx="24531">
                  <c:v>-98.813000000000002</c:v>
                </c:pt>
                <c:pt idx="24532">
                  <c:v>-98.811000000000007</c:v>
                </c:pt>
                <c:pt idx="24533">
                  <c:v>-98.808999999999997</c:v>
                </c:pt>
                <c:pt idx="24534">
                  <c:v>-98.807000000000002</c:v>
                </c:pt>
                <c:pt idx="24535">
                  <c:v>-98.805000000000007</c:v>
                </c:pt>
                <c:pt idx="24536">
                  <c:v>-98.802999999999997</c:v>
                </c:pt>
                <c:pt idx="24537">
                  <c:v>-98.801000000000002</c:v>
                </c:pt>
                <c:pt idx="24538">
                  <c:v>-98.799000000000007</c:v>
                </c:pt>
                <c:pt idx="24539">
                  <c:v>-98.796999999999997</c:v>
                </c:pt>
                <c:pt idx="24540">
                  <c:v>-98.795000000000002</c:v>
                </c:pt>
                <c:pt idx="24541">
                  <c:v>-98.793000000000006</c:v>
                </c:pt>
                <c:pt idx="24542">
                  <c:v>-98.790999999999997</c:v>
                </c:pt>
                <c:pt idx="24543">
                  <c:v>-98.789000000000001</c:v>
                </c:pt>
                <c:pt idx="24544">
                  <c:v>-98.787000000000006</c:v>
                </c:pt>
                <c:pt idx="24545">
                  <c:v>-98.784999999999997</c:v>
                </c:pt>
                <c:pt idx="24546">
                  <c:v>-98.783000000000001</c:v>
                </c:pt>
                <c:pt idx="24547">
                  <c:v>-98.781000000000006</c:v>
                </c:pt>
                <c:pt idx="24548">
                  <c:v>-98.778999999999996</c:v>
                </c:pt>
                <c:pt idx="24549">
                  <c:v>-98.777000000000001</c:v>
                </c:pt>
                <c:pt idx="24550">
                  <c:v>-98.775000000000006</c:v>
                </c:pt>
                <c:pt idx="24551">
                  <c:v>-98.772999999999996</c:v>
                </c:pt>
                <c:pt idx="24552">
                  <c:v>-98.771000000000001</c:v>
                </c:pt>
                <c:pt idx="24553">
                  <c:v>-98.769000000000005</c:v>
                </c:pt>
                <c:pt idx="24554">
                  <c:v>-98.766999999999996</c:v>
                </c:pt>
                <c:pt idx="24555">
                  <c:v>-98.765000000000001</c:v>
                </c:pt>
                <c:pt idx="24556">
                  <c:v>-98.763000000000005</c:v>
                </c:pt>
                <c:pt idx="24557">
                  <c:v>-98.760999999999996</c:v>
                </c:pt>
                <c:pt idx="24558">
                  <c:v>-98.759</c:v>
                </c:pt>
                <c:pt idx="24559">
                  <c:v>-98.757000000000005</c:v>
                </c:pt>
                <c:pt idx="24560">
                  <c:v>-98.754999999999995</c:v>
                </c:pt>
                <c:pt idx="24561">
                  <c:v>-98.753</c:v>
                </c:pt>
                <c:pt idx="24562">
                  <c:v>-98.751000000000005</c:v>
                </c:pt>
                <c:pt idx="24563">
                  <c:v>-98.748999999999995</c:v>
                </c:pt>
                <c:pt idx="24564">
                  <c:v>-98.747</c:v>
                </c:pt>
                <c:pt idx="24565">
                  <c:v>-98.745000000000005</c:v>
                </c:pt>
                <c:pt idx="24566">
                  <c:v>-98.742999999999995</c:v>
                </c:pt>
                <c:pt idx="24567">
                  <c:v>-98.741</c:v>
                </c:pt>
                <c:pt idx="24568">
                  <c:v>-98.739000000000004</c:v>
                </c:pt>
                <c:pt idx="24569">
                  <c:v>-98.736999999999995</c:v>
                </c:pt>
                <c:pt idx="24570">
                  <c:v>-98.734999999999999</c:v>
                </c:pt>
                <c:pt idx="24571">
                  <c:v>-98.733000000000004</c:v>
                </c:pt>
                <c:pt idx="24572">
                  <c:v>-98.730999999999995</c:v>
                </c:pt>
                <c:pt idx="24573">
                  <c:v>-98.728999999999999</c:v>
                </c:pt>
                <c:pt idx="24574">
                  <c:v>-98.727000000000004</c:v>
                </c:pt>
                <c:pt idx="24575">
                  <c:v>-98.724999999999994</c:v>
                </c:pt>
                <c:pt idx="24576">
                  <c:v>-98.722999999999999</c:v>
                </c:pt>
                <c:pt idx="24577">
                  <c:v>-98.721000000000004</c:v>
                </c:pt>
                <c:pt idx="24578">
                  <c:v>-98.718999999999994</c:v>
                </c:pt>
                <c:pt idx="24579">
                  <c:v>-98.716999999999999</c:v>
                </c:pt>
                <c:pt idx="24580">
                  <c:v>-98.715000000000003</c:v>
                </c:pt>
                <c:pt idx="24581">
                  <c:v>-98.712999999999994</c:v>
                </c:pt>
                <c:pt idx="24582">
                  <c:v>-98.710999999999999</c:v>
                </c:pt>
                <c:pt idx="24583">
                  <c:v>-98.709000000000003</c:v>
                </c:pt>
                <c:pt idx="24584">
                  <c:v>-98.706999999999994</c:v>
                </c:pt>
                <c:pt idx="24585">
                  <c:v>-98.704999999999998</c:v>
                </c:pt>
                <c:pt idx="24586">
                  <c:v>-98.703000000000003</c:v>
                </c:pt>
                <c:pt idx="24587">
                  <c:v>-98.700999999999993</c:v>
                </c:pt>
                <c:pt idx="24588">
                  <c:v>-98.698999999999998</c:v>
                </c:pt>
                <c:pt idx="24589">
                  <c:v>-98.697000000000003</c:v>
                </c:pt>
                <c:pt idx="24590">
                  <c:v>-98.694999999999993</c:v>
                </c:pt>
                <c:pt idx="24591">
                  <c:v>-98.692999999999998</c:v>
                </c:pt>
                <c:pt idx="24592">
                  <c:v>-98.691000000000003</c:v>
                </c:pt>
                <c:pt idx="24593">
                  <c:v>-98.688999999999993</c:v>
                </c:pt>
                <c:pt idx="24594">
                  <c:v>-98.686999999999998</c:v>
                </c:pt>
                <c:pt idx="24595">
                  <c:v>-98.685000000000002</c:v>
                </c:pt>
                <c:pt idx="24596">
                  <c:v>-98.682999999999993</c:v>
                </c:pt>
                <c:pt idx="24597">
                  <c:v>-98.680999999999997</c:v>
                </c:pt>
                <c:pt idx="24598">
                  <c:v>-98.679000000000002</c:v>
                </c:pt>
                <c:pt idx="24599">
                  <c:v>-98.676999999999992</c:v>
                </c:pt>
                <c:pt idx="24600">
                  <c:v>-98.674999999999997</c:v>
                </c:pt>
                <c:pt idx="24601">
                  <c:v>-98.673000000000002</c:v>
                </c:pt>
                <c:pt idx="24602">
                  <c:v>-98.670999999999992</c:v>
                </c:pt>
                <c:pt idx="24603">
                  <c:v>-98.668999999999997</c:v>
                </c:pt>
                <c:pt idx="24604">
                  <c:v>-98.667000000000002</c:v>
                </c:pt>
                <c:pt idx="24605">
                  <c:v>-98.664999999999992</c:v>
                </c:pt>
                <c:pt idx="24606">
                  <c:v>-98.662999999999997</c:v>
                </c:pt>
                <c:pt idx="24607">
                  <c:v>-98.661000000000001</c:v>
                </c:pt>
                <c:pt idx="24608">
                  <c:v>-98.658999999999992</c:v>
                </c:pt>
                <c:pt idx="24609">
                  <c:v>-98.656999999999996</c:v>
                </c:pt>
                <c:pt idx="24610">
                  <c:v>-98.655000000000001</c:v>
                </c:pt>
                <c:pt idx="24611">
                  <c:v>-98.652999999999992</c:v>
                </c:pt>
                <c:pt idx="24612">
                  <c:v>-98.65100000000001</c:v>
                </c:pt>
                <c:pt idx="24613">
                  <c:v>-98.649000000000001</c:v>
                </c:pt>
                <c:pt idx="24614">
                  <c:v>-98.646999999999991</c:v>
                </c:pt>
                <c:pt idx="24615">
                  <c:v>-98.64500000000001</c:v>
                </c:pt>
                <c:pt idx="24616">
                  <c:v>-98.643000000000001</c:v>
                </c:pt>
                <c:pt idx="24617">
                  <c:v>-98.640999999999991</c:v>
                </c:pt>
                <c:pt idx="24618">
                  <c:v>-98.63900000000001</c:v>
                </c:pt>
                <c:pt idx="24619">
                  <c:v>-98.637</c:v>
                </c:pt>
                <c:pt idx="24620">
                  <c:v>-98.634999999999991</c:v>
                </c:pt>
                <c:pt idx="24621">
                  <c:v>-98.63300000000001</c:v>
                </c:pt>
                <c:pt idx="24622">
                  <c:v>-98.631</c:v>
                </c:pt>
                <c:pt idx="24623">
                  <c:v>-98.628999999999991</c:v>
                </c:pt>
                <c:pt idx="24624">
                  <c:v>-98.62700000000001</c:v>
                </c:pt>
                <c:pt idx="24625">
                  <c:v>-98.625</c:v>
                </c:pt>
                <c:pt idx="24626">
                  <c:v>-98.62299999999999</c:v>
                </c:pt>
                <c:pt idx="24627">
                  <c:v>-98.621000000000009</c:v>
                </c:pt>
                <c:pt idx="24628">
                  <c:v>-98.619</c:v>
                </c:pt>
                <c:pt idx="24629">
                  <c:v>-98.61699999999999</c:v>
                </c:pt>
                <c:pt idx="24630">
                  <c:v>-98.615000000000009</c:v>
                </c:pt>
                <c:pt idx="24631">
                  <c:v>-98.613</c:v>
                </c:pt>
                <c:pt idx="24632">
                  <c:v>-98.61099999999999</c:v>
                </c:pt>
                <c:pt idx="24633">
                  <c:v>-98.609000000000009</c:v>
                </c:pt>
                <c:pt idx="24634">
                  <c:v>-98.606999999999999</c:v>
                </c:pt>
                <c:pt idx="24635">
                  <c:v>-98.60499999999999</c:v>
                </c:pt>
                <c:pt idx="24636">
                  <c:v>-98.603000000000009</c:v>
                </c:pt>
                <c:pt idx="24637">
                  <c:v>-98.600999999999999</c:v>
                </c:pt>
                <c:pt idx="24638">
                  <c:v>-98.59899999999999</c:v>
                </c:pt>
                <c:pt idx="24639">
                  <c:v>-98.597000000000008</c:v>
                </c:pt>
                <c:pt idx="24640">
                  <c:v>-98.594999999999999</c:v>
                </c:pt>
                <c:pt idx="24641">
                  <c:v>-98.593000000000004</c:v>
                </c:pt>
                <c:pt idx="24642">
                  <c:v>-98.591000000000008</c:v>
                </c:pt>
                <c:pt idx="24643">
                  <c:v>-98.588999999999999</c:v>
                </c:pt>
                <c:pt idx="24644">
                  <c:v>-98.587000000000003</c:v>
                </c:pt>
                <c:pt idx="24645">
                  <c:v>-98.585000000000008</c:v>
                </c:pt>
                <c:pt idx="24646">
                  <c:v>-98.582999999999998</c:v>
                </c:pt>
                <c:pt idx="24647">
                  <c:v>-98.581000000000003</c:v>
                </c:pt>
                <c:pt idx="24648">
                  <c:v>-98.579000000000008</c:v>
                </c:pt>
                <c:pt idx="24649">
                  <c:v>-98.576999999999998</c:v>
                </c:pt>
                <c:pt idx="24650">
                  <c:v>-98.575000000000003</c:v>
                </c:pt>
                <c:pt idx="24651">
                  <c:v>-98.573000000000008</c:v>
                </c:pt>
                <c:pt idx="24652">
                  <c:v>-98.570999999999998</c:v>
                </c:pt>
                <c:pt idx="24653">
                  <c:v>-98.569000000000003</c:v>
                </c:pt>
                <c:pt idx="24654">
                  <c:v>-98.567000000000007</c:v>
                </c:pt>
                <c:pt idx="24655">
                  <c:v>-98.564999999999998</c:v>
                </c:pt>
                <c:pt idx="24656">
                  <c:v>-98.563000000000002</c:v>
                </c:pt>
                <c:pt idx="24657">
                  <c:v>-98.561000000000007</c:v>
                </c:pt>
                <c:pt idx="24658">
                  <c:v>-98.558999999999997</c:v>
                </c:pt>
                <c:pt idx="24659">
                  <c:v>-98.557000000000002</c:v>
                </c:pt>
                <c:pt idx="24660">
                  <c:v>-98.555000000000007</c:v>
                </c:pt>
                <c:pt idx="24661">
                  <c:v>-98.552999999999997</c:v>
                </c:pt>
                <c:pt idx="24662">
                  <c:v>-98.551000000000002</c:v>
                </c:pt>
                <c:pt idx="24663">
                  <c:v>-98.549000000000007</c:v>
                </c:pt>
                <c:pt idx="24664">
                  <c:v>-98.546999999999997</c:v>
                </c:pt>
                <c:pt idx="24665">
                  <c:v>-98.545000000000002</c:v>
                </c:pt>
                <c:pt idx="24666">
                  <c:v>-98.543000000000006</c:v>
                </c:pt>
                <c:pt idx="24667">
                  <c:v>-98.540999999999997</c:v>
                </c:pt>
                <c:pt idx="24668">
                  <c:v>-98.539000000000001</c:v>
                </c:pt>
                <c:pt idx="24669">
                  <c:v>-98.537000000000006</c:v>
                </c:pt>
                <c:pt idx="24670">
                  <c:v>-98.534999999999997</c:v>
                </c:pt>
                <c:pt idx="24671">
                  <c:v>-98.533000000000001</c:v>
                </c:pt>
                <c:pt idx="24672">
                  <c:v>-98.531000000000006</c:v>
                </c:pt>
                <c:pt idx="24673">
                  <c:v>-98.528999999999996</c:v>
                </c:pt>
                <c:pt idx="24674">
                  <c:v>-98.527000000000001</c:v>
                </c:pt>
                <c:pt idx="24675">
                  <c:v>-98.525000000000006</c:v>
                </c:pt>
                <c:pt idx="24676">
                  <c:v>-98.522999999999996</c:v>
                </c:pt>
                <c:pt idx="24677">
                  <c:v>-98.521000000000001</c:v>
                </c:pt>
                <c:pt idx="24678">
                  <c:v>-98.519000000000005</c:v>
                </c:pt>
                <c:pt idx="24679">
                  <c:v>-98.516999999999996</c:v>
                </c:pt>
                <c:pt idx="24680">
                  <c:v>-98.515000000000001</c:v>
                </c:pt>
                <c:pt idx="24681">
                  <c:v>-98.513000000000005</c:v>
                </c:pt>
                <c:pt idx="24682">
                  <c:v>-98.510999999999996</c:v>
                </c:pt>
                <c:pt idx="24683">
                  <c:v>-98.509</c:v>
                </c:pt>
                <c:pt idx="24684">
                  <c:v>-98.507000000000005</c:v>
                </c:pt>
                <c:pt idx="24685">
                  <c:v>-98.504999999999995</c:v>
                </c:pt>
                <c:pt idx="24686">
                  <c:v>-98.503</c:v>
                </c:pt>
                <c:pt idx="24687">
                  <c:v>-98.501000000000005</c:v>
                </c:pt>
                <c:pt idx="24688">
                  <c:v>-98.498999999999995</c:v>
                </c:pt>
                <c:pt idx="24689">
                  <c:v>-98.497</c:v>
                </c:pt>
                <c:pt idx="24690">
                  <c:v>-98.495000000000005</c:v>
                </c:pt>
                <c:pt idx="24691">
                  <c:v>-98.492999999999995</c:v>
                </c:pt>
                <c:pt idx="24692">
                  <c:v>-98.491</c:v>
                </c:pt>
                <c:pt idx="24693">
                  <c:v>-98.489000000000004</c:v>
                </c:pt>
                <c:pt idx="24694">
                  <c:v>-98.486999999999995</c:v>
                </c:pt>
                <c:pt idx="24695">
                  <c:v>-98.484999999999999</c:v>
                </c:pt>
                <c:pt idx="24696">
                  <c:v>-98.483000000000004</c:v>
                </c:pt>
                <c:pt idx="24697">
                  <c:v>-98.480999999999995</c:v>
                </c:pt>
                <c:pt idx="24698">
                  <c:v>-98.478999999999999</c:v>
                </c:pt>
                <c:pt idx="24699">
                  <c:v>-98.477000000000004</c:v>
                </c:pt>
                <c:pt idx="24700">
                  <c:v>-98.474999999999994</c:v>
                </c:pt>
                <c:pt idx="24701">
                  <c:v>-98.472999999999999</c:v>
                </c:pt>
                <c:pt idx="24702">
                  <c:v>-98.471000000000004</c:v>
                </c:pt>
                <c:pt idx="24703">
                  <c:v>-98.468999999999994</c:v>
                </c:pt>
                <c:pt idx="24704">
                  <c:v>-98.466999999999999</c:v>
                </c:pt>
                <c:pt idx="24705">
                  <c:v>-98.465000000000003</c:v>
                </c:pt>
                <c:pt idx="24706">
                  <c:v>-98.462999999999994</c:v>
                </c:pt>
                <c:pt idx="24707">
                  <c:v>-98.460999999999999</c:v>
                </c:pt>
                <c:pt idx="24708">
                  <c:v>-98.459000000000003</c:v>
                </c:pt>
                <c:pt idx="24709">
                  <c:v>-98.456999999999994</c:v>
                </c:pt>
                <c:pt idx="24710">
                  <c:v>-98.454999999999998</c:v>
                </c:pt>
                <c:pt idx="24711">
                  <c:v>-98.453000000000003</c:v>
                </c:pt>
                <c:pt idx="24712">
                  <c:v>-98.450999999999993</c:v>
                </c:pt>
                <c:pt idx="24713">
                  <c:v>-98.448999999999998</c:v>
                </c:pt>
                <c:pt idx="24714">
                  <c:v>-98.447000000000003</c:v>
                </c:pt>
                <c:pt idx="24715">
                  <c:v>-98.444999999999993</c:v>
                </c:pt>
                <c:pt idx="24716">
                  <c:v>-98.442999999999998</c:v>
                </c:pt>
                <c:pt idx="24717">
                  <c:v>-98.441000000000003</c:v>
                </c:pt>
                <c:pt idx="24718">
                  <c:v>-98.438999999999993</c:v>
                </c:pt>
                <c:pt idx="24719">
                  <c:v>-98.436999999999998</c:v>
                </c:pt>
                <c:pt idx="24720">
                  <c:v>-98.435000000000002</c:v>
                </c:pt>
                <c:pt idx="24721">
                  <c:v>-98.432999999999993</c:v>
                </c:pt>
                <c:pt idx="24722">
                  <c:v>-98.430999999999997</c:v>
                </c:pt>
                <c:pt idx="24723">
                  <c:v>-98.429000000000002</c:v>
                </c:pt>
                <c:pt idx="24724">
                  <c:v>-98.426999999999992</c:v>
                </c:pt>
                <c:pt idx="24725">
                  <c:v>-98.424999999999997</c:v>
                </c:pt>
                <c:pt idx="24726">
                  <c:v>-98.423000000000002</c:v>
                </c:pt>
                <c:pt idx="24727">
                  <c:v>-98.420999999999992</c:v>
                </c:pt>
                <c:pt idx="24728">
                  <c:v>-98.418999999999997</c:v>
                </c:pt>
                <c:pt idx="24729">
                  <c:v>-98.417000000000002</c:v>
                </c:pt>
                <c:pt idx="24730">
                  <c:v>-98.414999999999992</c:v>
                </c:pt>
                <c:pt idx="24731">
                  <c:v>-98.412999999999997</c:v>
                </c:pt>
                <c:pt idx="24732">
                  <c:v>-98.411000000000001</c:v>
                </c:pt>
                <c:pt idx="24733">
                  <c:v>-98.408999999999992</c:v>
                </c:pt>
                <c:pt idx="24734">
                  <c:v>-98.406999999999996</c:v>
                </c:pt>
                <c:pt idx="24735">
                  <c:v>-98.405000000000001</c:v>
                </c:pt>
                <c:pt idx="24736">
                  <c:v>-98.402999999999992</c:v>
                </c:pt>
                <c:pt idx="24737">
                  <c:v>-98.40100000000001</c:v>
                </c:pt>
                <c:pt idx="24738">
                  <c:v>-98.399000000000001</c:v>
                </c:pt>
                <c:pt idx="24739">
                  <c:v>-98.396999999999991</c:v>
                </c:pt>
                <c:pt idx="24740">
                  <c:v>-98.39500000000001</c:v>
                </c:pt>
                <c:pt idx="24741">
                  <c:v>-98.393000000000001</c:v>
                </c:pt>
                <c:pt idx="24742">
                  <c:v>-98.390999999999991</c:v>
                </c:pt>
                <c:pt idx="24743">
                  <c:v>-98.38900000000001</c:v>
                </c:pt>
                <c:pt idx="24744">
                  <c:v>-98.387</c:v>
                </c:pt>
                <c:pt idx="24745">
                  <c:v>-98.384999999999991</c:v>
                </c:pt>
                <c:pt idx="24746">
                  <c:v>-98.38300000000001</c:v>
                </c:pt>
                <c:pt idx="24747">
                  <c:v>-98.381</c:v>
                </c:pt>
                <c:pt idx="24748">
                  <c:v>-98.378999999999991</c:v>
                </c:pt>
                <c:pt idx="24749">
                  <c:v>-98.37700000000001</c:v>
                </c:pt>
                <c:pt idx="24750">
                  <c:v>-98.375</c:v>
                </c:pt>
                <c:pt idx="24751">
                  <c:v>-98.37299999999999</c:v>
                </c:pt>
                <c:pt idx="24752">
                  <c:v>-98.371000000000009</c:v>
                </c:pt>
                <c:pt idx="24753">
                  <c:v>-98.369</c:v>
                </c:pt>
                <c:pt idx="24754">
                  <c:v>-98.36699999999999</c:v>
                </c:pt>
                <c:pt idx="24755">
                  <c:v>-98.365000000000009</c:v>
                </c:pt>
                <c:pt idx="24756">
                  <c:v>-98.363</c:v>
                </c:pt>
                <c:pt idx="24757">
                  <c:v>-98.36099999999999</c:v>
                </c:pt>
                <c:pt idx="24758">
                  <c:v>-98.359000000000009</c:v>
                </c:pt>
                <c:pt idx="24759">
                  <c:v>-98.356999999999999</c:v>
                </c:pt>
                <c:pt idx="24760">
                  <c:v>-98.35499999999999</c:v>
                </c:pt>
                <c:pt idx="24761">
                  <c:v>-98.353000000000009</c:v>
                </c:pt>
                <c:pt idx="24762">
                  <c:v>-98.350999999999999</c:v>
                </c:pt>
                <c:pt idx="24763">
                  <c:v>-98.34899999999999</c:v>
                </c:pt>
                <c:pt idx="24764">
                  <c:v>-98.347000000000008</c:v>
                </c:pt>
                <c:pt idx="24765">
                  <c:v>-98.344999999999999</c:v>
                </c:pt>
                <c:pt idx="24766">
                  <c:v>-98.343000000000004</c:v>
                </c:pt>
                <c:pt idx="24767">
                  <c:v>-98.341000000000008</c:v>
                </c:pt>
                <c:pt idx="24768">
                  <c:v>-98.338999999999999</c:v>
                </c:pt>
                <c:pt idx="24769">
                  <c:v>-98.337000000000003</c:v>
                </c:pt>
                <c:pt idx="24770">
                  <c:v>-98.335000000000008</c:v>
                </c:pt>
                <c:pt idx="24771">
                  <c:v>-98.332999999999998</c:v>
                </c:pt>
                <c:pt idx="24772">
                  <c:v>-98.331000000000003</c:v>
                </c:pt>
                <c:pt idx="24773">
                  <c:v>-98.329000000000008</c:v>
                </c:pt>
                <c:pt idx="24774">
                  <c:v>-98.326999999999998</c:v>
                </c:pt>
                <c:pt idx="24775">
                  <c:v>-98.325000000000003</c:v>
                </c:pt>
                <c:pt idx="24776">
                  <c:v>-98.323000000000008</c:v>
                </c:pt>
                <c:pt idx="24777">
                  <c:v>-98.320999999999998</c:v>
                </c:pt>
                <c:pt idx="24778">
                  <c:v>-98.319000000000003</c:v>
                </c:pt>
                <c:pt idx="24779">
                  <c:v>-98.317000000000007</c:v>
                </c:pt>
                <c:pt idx="24780">
                  <c:v>-98.314999999999998</c:v>
                </c:pt>
                <c:pt idx="24781">
                  <c:v>-98.313000000000002</c:v>
                </c:pt>
                <c:pt idx="24782">
                  <c:v>-98.311000000000007</c:v>
                </c:pt>
                <c:pt idx="24783">
                  <c:v>-98.308999999999997</c:v>
                </c:pt>
                <c:pt idx="24784">
                  <c:v>-98.307000000000002</c:v>
                </c:pt>
                <c:pt idx="24785">
                  <c:v>-98.305000000000007</c:v>
                </c:pt>
                <c:pt idx="24786">
                  <c:v>-98.302999999999997</c:v>
                </c:pt>
                <c:pt idx="24787">
                  <c:v>-98.301000000000002</c:v>
                </c:pt>
                <c:pt idx="24788">
                  <c:v>-98.299000000000007</c:v>
                </c:pt>
                <c:pt idx="24789">
                  <c:v>-98.296999999999997</c:v>
                </c:pt>
                <c:pt idx="24790">
                  <c:v>-98.295000000000002</c:v>
                </c:pt>
                <c:pt idx="24791">
                  <c:v>-98.293000000000006</c:v>
                </c:pt>
                <c:pt idx="24792">
                  <c:v>-98.290999999999997</c:v>
                </c:pt>
                <c:pt idx="24793">
                  <c:v>-98.289000000000001</c:v>
                </c:pt>
                <c:pt idx="24794">
                  <c:v>-98.287000000000006</c:v>
                </c:pt>
                <c:pt idx="24795">
                  <c:v>-98.284999999999997</c:v>
                </c:pt>
                <c:pt idx="24796">
                  <c:v>-98.283000000000001</c:v>
                </c:pt>
                <c:pt idx="24797">
                  <c:v>-98.281000000000006</c:v>
                </c:pt>
                <c:pt idx="24798">
                  <c:v>-98.278999999999996</c:v>
                </c:pt>
                <c:pt idx="24799">
                  <c:v>-98.277000000000001</c:v>
                </c:pt>
                <c:pt idx="24800">
                  <c:v>-98.275000000000006</c:v>
                </c:pt>
                <c:pt idx="24801">
                  <c:v>-98.272999999999996</c:v>
                </c:pt>
                <c:pt idx="24802">
                  <c:v>-98.271000000000001</c:v>
                </c:pt>
                <c:pt idx="24803">
                  <c:v>-98.269000000000005</c:v>
                </c:pt>
                <c:pt idx="24804">
                  <c:v>-98.266999999999996</c:v>
                </c:pt>
                <c:pt idx="24805">
                  <c:v>-98.265000000000001</c:v>
                </c:pt>
                <c:pt idx="24806">
                  <c:v>-98.263000000000005</c:v>
                </c:pt>
                <c:pt idx="24807">
                  <c:v>-98.260999999999996</c:v>
                </c:pt>
                <c:pt idx="24808">
                  <c:v>-98.259</c:v>
                </c:pt>
                <c:pt idx="24809">
                  <c:v>-98.257000000000005</c:v>
                </c:pt>
                <c:pt idx="24810">
                  <c:v>-98.254999999999995</c:v>
                </c:pt>
                <c:pt idx="24811">
                  <c:v>-98.253</c:v>
                </c:pt>
                <c:pt idx="24812">
                  <c:v>-98.251000000000005</c:v>
                </c:pt>
                <c:pt idx="24813">
                  <c:v>-98.248999999999995</c:v>
                </c:pt>
                <c:pt idx="24814">
                  <c:v>-98.247</c:v>
                </c:pt>
                <c:pt idx="24815">
                  <c:v>-98.245000000000005</c:v>
                </c:pt>
                <c:pt idx="24816">
                  <c:v>-98.242999999999995</c:v>
                </c:pt>
                <c:pt idx="24817">
                  <c:v>-98.241</c:v>
                </c:pt>
                <c:pt idx="24818">
                  <c:v>-98.239000000000004</c:v>
                </c:pt>
                <c:pt idx="24819">
                  <c:v>-98.236999999999995</c:v>
                </c:pt>
                <c:pt idx="24820">
                  <c:v>-98.234999999999999</c:v>
                </c:pt>
                <c:pt idx="24821">
                  <c:v>-98.233000000000004</c:v>
                </c:pt>
                <c:pt idx="24822">
                  <c:v>-98.230999999999995</c:v>
                </c:pt>
                <c:pt idx="24823">
                  <c:v>-98.228999999999999</c:v>
                </c:pt>
                <c:pt idx="24824">
                  <c:v>-98.227000000000004</c:v>
                </c:pt>
                <c:pt idx="24825">
                  <c:v>-98.224999999999994</c:v>
                </c:pt>
                <c:pt idx="24826">
                  <c:v>-98.222999999999999</c:v>
                </c:pt>
                <c:pt idx="24827">
                  <c:v>-98.221000000000004</c:v>
                </c:pt>
                <c:pt idx="24828">
                  <c:v>-98.218999999999994</c:v>
                </c:pt>
                <c:pt idx="24829">
                  <c:v>-98.216999999999999</c:v>
                </c:pt>
                <c:pt idx="24830">
                  <c:v>-98.215000000000003</c:v>
                </c:pt>
                <c:pt idx="24831">
                  <c:v>-98.212999999999994</c:v>
                </c:pt>
                <c:pt idx="24832">
                  <c:v>-98.210999999999999</c:v>
                </c:pt>
                <c:pt idx="24833">
                  <c:v>-98.209000000000003</c:v>
                </c:pt>
                <c:pt idx="24834">
                  <c:v>-98.206999999999994</c:v>
                </c:pt>
                <c:pt idx="24835">
                  <c:v>-98.204999999999998</c:v>
                </c:pt>
                <c:pt idx="24836">
                  <c:v>-98.203000000000003</c:v>
                </c:pt>
                <c:pt idx="24837">
                  <c:v>-98.200999999999993</c:v>
                </c:pt>
                <c:pt idx="24838">
                  <c:v>-98.198999999999998</c:v>
                </c:pt>
                <c:pt idx="24839">
                  <c:v>-98.197000000000003</c:v>
                </c:pt>
                <c:pt idx="24840">
                  <c:v>-98.194999999999993</c:v>
                </c:pt>
                <c:pt idx="24841">
                  <c:v>-98.192999999999998</c:v>
                </c:pt>
                <c:pt idx="24842">
                  <c:v>-98.191000000000003</c:v>
                </c:pt>
                <c:pt idx="24843">
                  <c:v>-98.188999999999993</c:v>
                </c:pt>
                <c:pt idx="24844">
                  <c:v>-98.186999999999998</c:v>
                </c:pt>
                <c:pt idx="24845">
                  <c:v>-98.185000000000002</c:v>
                </c:pt>
                <c:pt idx="24846">
                  <c:v>-98.182999999999993</c:v>
                </c:pt>
                <c:pt idx="24847">
                  <c:v>-98.180999999999997</c:v>
                </c:pt>
                <c:pt idx="24848">
                  <c:v>-98.179000000000002</c:v>
                </c:pt>
                <c:pt idx="24849">
                  <c:v>-98.176999999999992</c:v>
                </c:pt>
                <c:pt idx="24850">
                  <c:v>-98.174999999999997</c:v>
                </c:pt>
                <c:pt idx="24851">
                  <c:v>-98.173000000000002</c:v>
                </c:pt>
                <c:pt idx="24852">
                  <c:v>-98.170999999999992</c:v>
                </c:pt>
                <c:pt idx="24853">
                  <c:v>-98.168999999999997</c:v>
                </c:pt>
                <c:pt idx="24854">
                  <c:v>-98.167000000000002</c:v>
                </c:pt>
                <c:pt idx="24855">
                  <c:v>-98.164999999999992</c:v>
                </c:pt>
                <c:pt idx="24856">
                  <c:v>-98.162999999999997</c:v>
                </c:pt>
                <c:pt idx="24857">
                  <c:v>-98.161000000000001</c:v>
                </c:pt>
                <c:pt idx="24858">
                  <c:v>-98.158999999999992</c:v>
                </c:pt>
                <c:pt idx="24859">
                  <c:v>-98.156999999999996</c:v>
                </c:pt>
                <c:pt idx="24860">
                  <c:v>-98.155000000000001</c:v>
                </c:pt>
                <c:pt idx="24861">
                  <c:v>-98.152999999999992</c:v>
                </c:pt>
                <c:pt idx="24862">
                  <c:v>-98.15100000000001</c:v>
                </c:pt>
                <c:pt idx="24863">
                  <c:v>-98.149000000000001</c:v>
                </c:pt>
                <c:pt idx="24864">
                  <c:v>-98.146999999999991</c:v>
                </c:pt>
                <c:pt idx="24865">
                  <c:v>-98.14500000000001</c:v>
                </c:pt>
                <c:pt idx="24866">
                  <c:v>-98.143000000000001</c:v>
                </c:pt>
                <c:pt idx="24867">
                  <c:v>-98.140999999999991</c:v>
                </c:pt>
                <c:pt idx="24868">
                  <c:v>-98.13900000000001</c:v>
                </c:pt>
                <c:pt idx="24869">
                  <c:v>-98.137</c:v>
                </c:pt>
                <c:pt idx="24870">
                  <c:v>-98.134999999999991</c:v>
                </c:pt>
                <c:pt idx="24871">
                  <c:v>-98.13300000000001</c:v>
                </c:pt>
                <c:pt idx="24872">
                  <c:v>-98.131</c:v>
                </c:pt>
                <c:pt idx="24873">
                  <c:v>-98.128999999999991</c:v>
                </c:pt>
                <c:pt idx="24874">
                  <c:v>-98.12700000000001</c:v>
                </c:pt>
                <c:pt idx="24875">
                  <c:v>-98.125</c:v>
                </c:pt>
                <c:pt idx="24876">
                  <c:v>-98.12299999999999</c:v>
                </c:pt>
                <c:pt idx="24877">
                  <c:v>-98.121000000000009</c:v>
                </c:pt>
                <c:pt idx="24878">
                  <c:v>-98.119</c:v>
                </c:pt>
                <c:pt idx="24879">
                  <c:v>-98.11699999999999</c:v>
                </c:pt>
                <c:pt idx="24880">
                  <c:v>-98.115000000000009</c:v>
                </c:pt>
                <c:pt idx="24881">
                  <c:v>-98.113</c:v>
                </c:pt>
                <c:pt idx="24882">
                  <c:v>-98.11099999999999</c:v>
                </c:pt>
                <c:pt idx="24883">
                  <c:v>-98.109000000000009</c:v>
                </c:pt>
                <c:pt idx="24884">
                  <c:v>-98.106999999999999</c:v>
                </c:pt>
                <c:pt idx="24885">
                  <c:v>-98.10499999999999</c:v>
                </c:pt>
                <c:pt idx="24886">
                  <c:v>-98.103000000000009</c:v>
                </c:pt>
                <c:pt idx="24887">
                  <c:v>-98.100999999999999</c:v>
                </c:pt>
                <c:pt idx="24888">
                  <c:v>-98.09899999999999</c:v>
                </c:pt>
                <c:pt idx="24889">
                  <c:v>-98.097000000000008</c:v>
                </c:pt>
                <c:pt idx="24890">
                  <c:v>-98.094999999999999</c:v>
                </c:pt>
                <c:pt idx="24891">
                  <c:v>-98.093000000000004</c:v>
                </c:pt>
                <c:pt idx="24892">
                  <c:v>-98.091000000000008</c:v>
                </c:pt>
                <c:pt idx="24893">
                  <c:v>-98.088999999999999</c:v>
                </c:pt>
                <c:pt idx="24894">
                  <c:v>-98.087000000000003</c:v>
                </c:pt>
                <c:pt idx="24895">
                  <c:v>-98.085000000000008</c:v>
                </c:pt>
                <c:pt idx="24896">
                  <c:v>-98.082999999999998</c:v>
                </c:pt>
                <c:pt idx="24897">
                  <c:v>-98.081000000000003</c:v>
                </c:pt>
                <c:pt idx="24898">
                  <c:v>-98.079000000000008</c:v>
                </c:pt>
                <c:pt idx="24899">
                  <c:v>-98.076999999999998</c:v>
                </c:pt>
                <c:pt idx="24900">
                  <c:v>-98.075000000000003</c:v>
                </c:pt>
                <c:pt idx="24901">
                  <c:v>-98.073000000000008</c:v>
                </c:pt>
                <c:pt idx="24902">
                  <c:v>-98.070999999999998</c:v>
                </c:pt>
                <c:pt idx="24903">
                  <c:v>-98.069000000000003</c:v>
                </c:pt>
                <c:pt idx="24904">
                  <c:v>-98.067000000000007</c:v>
                </c:pt>
                <c:pt idx="24905">
                  <c:v>-98.064999999999998</c:v>
                </c:pt>
                <c:pt idx="24906">
                  <c:v>-98.063000000000002</c:v>
                </c:pt>
                <c:pt idx="24907">
                  <c:v>-98.061000000000007</c:v>
                </c:pt>
                <c:pt idx="24908">
                  <c:v>-98.058999999999997</c:v>
                </c:pt>
                <c:pt idx="24909">
                  <c:v>-98.057000000000002</c:v>
                </c:pt>
                <c:pt idx="24910">
                  <c:v>-98.055000000000007</c:v>
                </c:pt>
                <c:pt idx="24911">
                  <c:v>-98.052999999999997</c:v>
                </c:pt>
                <c:pt idx="24912">
                  <c:v>-98.051000000000002</c:v>
                </c:pt>
                <c:pt idx="24913">
                  <c:v>-98.049000000000007</c:v>
                </c:pt>
                <c:pt idx="24914">
                  <c:v>-98.046999999999997</c:v>
                </c:pt>
                <c:pt idx="24915">
                  <c:v>-98.045000000000002</c:v>
                </c:pt>
                <c:pt idx="24916">
                  <c:v>-98.043000000000006</c:v>
                </c:pt>
                <c:pt idx="24917">
                  <c:v>-98.040999999999997</c:v>
                </c:pt>
                <c:pt idx="24918">
                  <c:v>-98.039000000000001</c:v>
                </c:pt>
                <c:pt idx="24919">
                  <c:v>-98.037000000000006</c:v>
                </c:pt>
                <c:pt idx="24920">
                  <c:v>-98.034999999999997</c:v>
                </c:pt>
                <c:pt idx="24921">
                  <c:v>-98.033000000000001</c:v>
                </c:pt>
                <c:pt idx="24922">
                  <c:v>-98.031000000000006</c:v>
                </c:pt>
                <c:pt idx="24923">
                  <c:v>-98.028999999999996</c:v>
                </c:pt>
                <c:pt idx="24924">
                  <c:v>-98.027000000000001</c:v>
                </c:pt>
                <c:pt idx="24925">
                  <c:v>-98.025000000000006</c:v>
                </c:pt>
                <c:pt idx="24926">
                  <c:v>-98.022999999999996</c:v>
                </c:pt>
                <c:pt idx="24927">
                  <c:v>-98.021000000000001</c:v>
                </c:pt>
                <c:pt idx="24928">
                  <c:v>-98.019000000000005</c:v>
                </c:pt>
                <c:pt idx="24929">
                  <c:v>-98.016999999999996</c:v>
                </c:pt>
                <c:pt idx="24930">
                  <c:v>-98.015000000000001</c:v>
                </c:pt>
                <c:pt idx="24931">
                  <c:v>-98.013000000000005</c:v>
                </c:pt>
                <c:pt idx="24932">
                  <c:v>-98.010999999999996</c:v>
                </c:pt>
                <c:pt idx="24933">
                  <c:v>-98.009</c:v>
                </c:pt>
                <c:pt idx="24934">
                  <c:v>-98.007000000000005</c:v>
                </c:pt>
                <c:pt idx="24935">
                  <c:v>-98.004999999999995</c:v>
                </c:pt>
                <c:pt idx="24936">
                  <c:v>-98.003</c:v>
                </c:pt>
                <c:pt idx="24937">
                  <c:v>-98.001000000000005</c:v>
                </c:pt>
                <c:pt idx="24938">
                  <c:v>-97.998999999999995</c:v>
                </c:pt>
                <c:pt idx="24939">
                  <c:v>-97.997</c:v>
                </c:pt>
                <c:pt idx="24940">
                  <c:v>-97.995000000000005</c:v>
                </c:pt>
                <c:pt idx="24941">
                  <c:v>-97.992999999999995</c:v>
                </c:pt>
                <c:pt idx="24942">
                  <c:v>-97.991</c:v>
                </c:pt>
                <c:pt idx="24943">
                  <c:v>-97.989000000000004</c:v>
                </c:pt>
                <c:pt idx="24944">
                  <c:v>-97.986999999999995</c:v>
                </c:pt>
                <c:pt idx="24945">
                  <c:v>-97.984999999999999</c:v>
                </c:pt>
                <c:pt idx="24946">
                  <c:v>-97.983000000000004</c:v>
                </c:pt>
                <c:pt idx="24947">
                  <c:v>-97.980999999999995</c:v>
                </c:pt>
                <c:pt idx="24948">
                  <c:v>-97.978999999999999</c:v>
                </c:pt>
                <c:pt idx="24949">
                  <c:v>-97.977000000000004</c:v>
                </c:pt>
                <c:pt idx="24950">
                  <c:v>-97.974999999999994</c:v>
                </c:pt>
                <c:pt idx="24951">
                  <c:v>-97.972999999999999</c:v>
                </c:pt>
                <c:pt idx="24952">
                  <c:v>-97.971000000000004</c:v>
                </c:pt>
                <c:pt idx="24953">
                  <c:v>-97.968999999999994</c:v>
                </c:pt>
                <c:pt idx="24954">
                  <c:v>-97.966999999999999</c:v>
                </c:pt>
                <c:pt idx="24955">
                  <c:v>-97.965000000000003</c:v>
                </c:pt>
                <c:pt idx="24956">
                  <c:v>-97.962999999999994</c:v>
                </c:pt>
                <c:pt idx="24957">
                  <c:v>-97.960999999999999</c:v>
                </c:pt>
                <c:pt idx="24958">
                  <c:v>-97.959000000000003</c:v>
                </c:pt>
                <c:pt idx="24959">
                  <c:v>-97.956999999999994</c:v>
                </c:pt>
                <c:pt idx="24960">
                  <c:v>-97.954999999999998</c:v>
                </c:pt>
                <c:pt idx="24961">
                  <c:v>-97.953000000000003</c:v>
                </c:pt>
                <c:pt idx="24962">
                  <c:v>-97.950999999999993</c:v>
                </c:pt>
                <c:pt idx="24963">
                  <c:v>-97.948999999999998</c:v>
                </c:pt>
                <c:pt idx="24964">
                  <c:v>-97.947000000000003</c:v>
                </c:pt>
                <c:pt idx="24965">
                  <c:v>-97.944999999999993</c:v>
                </c:pt>
                <c:pt idx="24966">
                  <c:v>-97.942999999999998</c:v>
                </c:pt>
                <c:pt idx="24967">
                  <c:v>-97.941000000000003</c:v>
                </c:pt>
                <c:pt idx="24968">
                  <c:v>-97.938999999999993</c:v>
                </c:pt>
                <c:pt idx="24969">
                  <c:v>-97.936999999999998</c:v>
                </c:pt>
                <c:pt idx="24970">
                  <c:v>-97.935000000000002</c:v>
                </c:pt>
                <c:pt idx="24971">
                  <c:v>-97.932999999999993</c:v>
                </c:pt>
                <c:pt idx="24972">
                  <c:v>-97.930999999999997</c:v>
                </c:pt>
                <c:pt idx="24973">
                  <c:v>-97.929000000000002</c:v>
                </c:pt>
                <c:pt idx="24974">
                  <c:v>-97.926999999999992</c:v>
                </c:pt>
                <c:pt idx="24975">
                  <c:v>-97.924999999999997</c:v>
                </c:pt>
                <c:pt idx="24976">
                  <c:v>-97.923000000000002</c:v>
                </c:pt>
                <c:pt idx="24977">
                  <c:v>-97.920999999999992</c:v>
                </c:pt>
                <c:pt idx="24978">
                  <c:v>-97.918999999999997</c:v>
                </c:pt>
                <c:pt idx="24979">
                  <c:v>-97.917000000000002</c:v>
                </c:pt>
                <c:pt idx="24980">
                  <c:v>-97.914999999999992</c:v>
                </c:pt>
                <c:pt idx="24981">
                  <c:v>-97.912999999999997</c:v>
                </c:pt>
                <c:pt idx="24982">
                  <c:v>-97.911000000000001</c:v>
                </c:pt>
                <c:pt idx="24983">
                  <c:v>-97.908999999999992</c:v>
                </c:pt>
                <c:pt idx="24984">
                  <c:v>-97.906999999999996</c:v>
                </c:pt>
                <c:pt idx="24985">
                  <c:v>-97.905000000000001</c:v>
                </c:pt>
                <c:pt idx="24986">
                  <c:v>-97.902999999999992</c:v>
                </c:pt>
                <c:pt idx="24987">
                  <c:v>-97.90100000000001</c:v>
                </c:pt>
                <c:pt idx="24988">
                  <c:v>-97.899000000000001</c:v>
                </c:pt>
                <c:pt idx="24989">
                  <c:v>-97.896999999999991</c:v>
                </c:pt>
                <c:pt idx="24990">
                  <c:v>-97.89500000000001</c:v>
                </c:pt>
                <c:pt idx="24991">
                  <c:v>-97.893000000000001</c:v>
                </c:pt>
                <c:pt idx="24992">
                  <c:v>-97.890999999999991</c:v>
                </c:pt>
                <c:pt idx="24993">
                  <c:v>-97.88900000000001</c:v>
                </c:pt>
                <c:pt idx="24994">
                  <c:v>-97.887</c:v>
                </c:pt>
                <c:pt idx="24995">
                  <c:v>-97.884999999999991</c:v>
                </c:pt>
                <c:pt idx="24996">
                  <c:v>-97.88300000000001</c:v>
                </c:pt>
                <c:pt idx="24997">
                  <c:v>-97.881</c:v>
                </c:pt>
                <c:pt idx="24998">
                  <c:v>-97.878999999999991</c:v>
                </c:pt>
                <c:pt idx="24999">
                  <c:v>-97.87700000000001</c:v>
                </c:pt>
                <c:pt idx="25000">
                  <c:v>-97.875</c:v>
                </c:pt>
                <c:pt idx="25001">
                  <c:v>-97.87299999999999</c:v>
                </c:pt>
                <c:pt idx="25002">
                  <c:v>-97.871000000000009</c:v>
                </c:pt>
                <c:pt idx="25003">
                  <c:v>-97.869</c:v>
                </c:pt>
                <c:pt idx="25004">
                  <c:v>-97.86699999999999</c:v>
                </c:pt>
                <c:pt idx="25005">
                  <c:v>-97.865000000000009</c:v>
                </c:pt>
                <c:pt idx="25006">
                  <c:v>-97.863</c:v>
                </c:pt>
                <c:pt idx="25007">
                  <c:v>-97.86099999999999</c:v>
                </c:pt>
                <c:pt idx="25008">
                  <c:v>-97.859000000000009</c:v>
                </c:pt>
                <c:pt idx="25009">
                  <c:v>-97.856999999999999</c:v>
                </c:pt>
                <c:pt idx="25010">
                  <c:v>-97.85499999999999</c:v>
                </c:pt>
                <c:pt idx="25011">
                  <c:v>-97.853000000000009</c:v>
                </c:pt>
                <c:pt idx="25012">
                  <c:v>-97.850999999999999</c:v>
                </c:pt>
                <c:pt idx="25013">
                  <c:v>-97.84899999999999</c:v>
                </c:pt>
                <c:pt idx="25014">
                  <c:v>-97.847000000000008</c:v>
                </c:pt>
                <c:pt idx="25015">
                  <c:v>-97.844999999999999</c:v>
                </c:pt>
                <c:pt idx="25016">
                  <c:v>-97.843000000000004</c:v>
                </c:pt>
                <c:pt idx="25017">
                  <c:v>-97.841000000000008</c:v>
                </c:pt>
                <c:pt idx="25018">
                  <c:v>-97.838999999999999</c:v>
                </c:pt>
                <c:pt idx="25019">
                  <c:v>-97.837000000000003</c:v>
                </c:pt>
                <c:pt idx="25020">
                  <c:v>-97.835000000000008</c:v>
                </c:pt>
                <c:pt idx="25021">
                  <c:v>-97.832999999999998</c:v>
                </c:pt>
                <c:pt idx="25022">
                  <c:v>-97.831000000000003</c:v>
                </c:pt>
                <c:pt idx="25023">
                  <c:v>-97.829000000000008</c:v>
                </c:pt>
                <c:pt idx="25024">
                  <c:v>-97.826999999999998</c:v>
                </c:pt>
                <c:pt idx="25025">
                  <c:v>-97.825000000000003</c:v>
                </c:pt>
                <c:pt idx="25026">
                  <c:v>-97.823000000000008</c:v>
                </c:pt>
                <c:pt idx="25027">
                  <c:v>-97.820999999999998</c:v>
                </c:pt>
                <c:pt idx="25028">
                  <c:v>-97.819000000000003</c:v>
                </c:pt>
                <c:pt idx="25029">
                  <c:v>-97.817000000000007</c:v>
                </c:pt>
                <c:pt idx="25030">
                  <c:v>-97.814999999999998</c:v>
                </c:pt>
                <c:pt idx="25031">
                  <c:v>-97.813000000000002</c:v>
                </c:pt>
                <c:pt idx="25032">
                  <c:v>-97.811000000000007</c:v>
                </c:pt>
                <c:pt idx="25033">
                  <c:v>-97.808999999999997</c:v>
                </c:pt>
                <c:pt idx="25034">
                  <c:v>-97.807000000000002</c:v>
                </c:pt>
                <c:pt idx="25035">
                  <c:v>-97.805000000000007</c:v>
                </c:pt>
                <c:pt idx="25036">
                  <c:v>-97.802999999999997</c:v>
                </c:pt>
                <c:pt idx="25037">
                  <c:v>-97.801000000000002</c:v>
                </c:pt>
                <c:pt idx="25038">
                  <c:v>-97.799000000000007</c:v>
                </c:pt>
                <c:pt idx="25039">
                  <c:v>-97.796999999999997</c:v>
                </c:pt>
                <c:pt idx="25040">
                  <c:v>-97.795000000000002</c:v>
                </c:pt>
                <c:pt idx="25041">
                  <c:v>-97.793000000000006</c:v>
                </c:pt>
                <c:pt idx="25042">
                  <c:v>-97.790999999999997</c:v>
                </c:pt>
                <c:pt idx="25043">
                  <c:v>-97.789000000000001</c:v>
                </c:pt>
                <c:pt idx="25044">
                  <c:v>-97.787000000000006</c:v>
                </c:pt>
                <c:pt idx="25045">
                  <c:v>-97.784999999999997</c:v>
                </c:pt>
                <c:pt idx="25046">
                  <c:v>-97.783000000000001</c:v>
                </c:pt>
                <c:pt idx="25047">
                  <c:v>-97.781000000000006</c:v>
                </c:pt>
                <c:pt idx="25048">
                  <c:v>-97.778999999999996</c:v>
                </c:pt>
                <c:pt idx="25049">
                  <c:v>-97.777000000000001</c:v>
                </c:pt>
                <c:pt idx="25050">
                  <c:v>-97.775000000000006</c:v>
                </c:pt>
                <c:pt idx="25051">
                  <c:v>-97.772999999999996</c:v>
                </c:pt>
                <c:pt idx="25052">
                  <c:v>-97.771000000000001</c:v>
                </c:pt>
                <c:pt idx="25053">
                  <c:v>-97.769000000000005</c:v>
                </c:pt>
                <c:pt idx="25054">
                  <c:v>-97.766999999999996</c:v>
                </c:pt>
                <c:pt idx="25055">
                  <c:v>-97.765000000000001</c:v>
                </c:pt>
                <c:pt idx="25056">
                  <c:v>-97.763000000000005</c:v>
                </c:pt>
                <c:pt idx="25057">
                  <c:v>-97.760999999999996</c:v>
                </c:pt>
                <c:pt idx="25058">
                  <c:v>-97.759</c:v>
                </c:pt>
                <c:pt idx="25059">
                  <c:v>-97.757000000000005</c:v>
                </c:pt>
                <c:pt idx="25060">
                  <c:v>-97.754999999999995</c:v>
                </c:pt>
                <c:pt idx="25061">
                  <c:v>-97.753</c:v>
                </c:pt>
                <c:pt idx="25062">
                  <c:v>-97.751000000000005</c:v>
                </c:pt>
                <c:pt idx="25063">
                  <c:v>-97.748999999999995</c:v>
                </c:pt>
                <c:pt idx="25064">
                  <c:v>-97.747</c:v>
                </c:pt>
                <c:pt idx="25065">
                  <c:v>-97.745000000000005</c:v>
                </c:pt>
                <c:pt idx="25066">
                  <c:v>-97.742999999999995</c:v>
                </c:pt>
                <c:pt idx="25067">
                  <c:v>-97.741</c:v>
                </c:pt>
                <c:pt idx="25068">
                  <c:v>-97.739000000000004</c:v>
                </c:pt>
                <c:pt idx="25069">
                  <c:v>-97.736999999999995</c:v>
                </c:pt>
                <c:pt idx="25070">
                  <c:v>-97.734999999999999</c:v>
                </c:pt>
                <c:pt idx="25071">
                  <c:v>-97.733000000000004</c:v>
                </c:pt>
                <c:pt idx="25072">
                  <c:v>-97.730999999999995</c:v>
                </c:pt>
                <c:pt idx="25073">
                  <c:v>-97.728999999999999</c:v>
                </c:pt>
                <c:pt idx="25074">
                  <c:v>-97.727000000000004</c:v>
                </c:pt>
                <c:pt idx="25075">
                  <c:v>-97.724999999999994</c:v>
                </c:pt>
                <c:pt idx="25076">
                  <c:v>-97.722999999999999</c:v>
                </c:pt>
                <c:pt idx="25077">
                  <c:v>-97.721000000000004</c:v>
                </c:pt>
                <c:pt idx="25078">
                  <c:v>-97.718999999999994</c:v>
                </c:pt>
                <c:pt idx="25079">
                  <c:v>-97.716999999999999</c:v>
                </c:pt>
                <c:pt idx="25080">
                  <c:v>-97.715000000000003</c:v>
                </c:pt>
                <c:pt idx="25081">
                  <c:v>-97.712999999999994</c:v>
                </c:pt>
                <c:pt idx="25082">
                  <c:v>-97.710999999999999</c:v>
                </c:pt>
                <c:pt idx="25083">
                  <c:v>-97.709000000000003</c:v>
                </c:pt>
                <c:pt idx="25084">
                  <c:v>-97.706999999999994</c:v>
                </c:pt>
                <c:pt idx="25085">
                  <c:v>-97.704999999999998</c:v>
                </c:pt>
                <c:pt idx="25086">
                  <c:v>-97.703000000000003</c:v>
                </c:pt>
                <c:pt idx="25087">
                  <c:v>-97.700999999999993</c:v>
                </c:pt>
                <c:pt idx="25088">
                  <c:v>-97.698999999999998</c:v>
                </c:pt>
                <c:pt idx="25089">
                  <c:v>-97.697000000000003</c:v>
                </c:pt>
                <c:pt idx="25090">
                  <c:v>-97.694999999999993</c:v>
                </c:pt>
                <c:pt idx="25091">
                  <c:v>-97.692999999999998</c:v>
                </c:pt>
                <c:pt idx="25092">
                  <c:v>-97.691000000000003</c:v>
                </c:pt>
                <c:pt idx="25093">
                  <c:v>-97.688999999999993</c:v>
                </c:pt>
                <c:pt idx="25094">
                  <c:v>-97.686999999999998</c:v>
                </c:pt>
                <c:pt idx="25095">
                  <c:v>-97.685000000000002</c:v>
                </c:pt>
                <c:pt idx="25096">
                  <c:v>-97.682999999999993</c:v>
                </c:pt>
                <c:pt idx="25097">
                  <c:v>-97.680999999999997</c:v>
                </c:pt>
                <c:pt idx="25098">
                  <c:v>-97.679000000000002</c:v>
                </c:pt>
                <c:pt idx="25099">
                  <c:v>-97.676999999999992</c:v>
                </c:pt>
                <c:pt idx="25100">
                  <c:v>-97.674999999999997</c:v>
                </c:pt>
                <c:pt idx="25101">
                  <c:v>-97.673000000000002</c:v>
                </c:pt>
                <c:pt idx="25102">
                  <c:v>-97.670999999999992</c:v>
                </c:pt>
                <c:pt idx="25103">
                  <c:v>-97.668999999999997</c:v>
                </c:pt>
                <c:pt idx="25104">
                  <c:v>-97.667000000000002</c:v>
                </c:pt>
                <c:pt idx="25105">
                  <c:v>-97.664999999999992</c:v>
                </c:pt>
                <c:pt idx="25106">
                  <c:v>-97.662999999999997</c:v>
                </c:pt>
                <c:pt idx="25107">
                  <c:v>-97.661000000000001</c:v>
                </c:pt>
                <c:pt idx="25108">
                  <c:v>-97.658999999999992</c:v>
                </c:pt>
                <c:pt idx="25109">
                  <c:v>-97.656999999999996</c:v>
                </c:pt>
                <c:pt idx="25110">
                  <c:v>-97.655000000000001</c:v>
                </c:pt>
                <c:pt idx="25111">
                  <c:v>-97.652999999999992</c:v>
                </c:pt>
                <c:pt idx="25112">
                  <c:v>-97.65100000000001</c:v>
                </c:pt>
                <c:pt idx="25113">
                  <c:v>-97.649000000000001</c:v>
                </c:pt>
                <c:pt idx="25114">
                  <c:v>-97.646999999999991</c:v>
                </c:pt>
                <c:pt idx="25115">
                  <c:v>-97.64500000000001</c:v>
                </c:pt>
                <c:pt idx="25116">
                  <c:v>-97.643000000000001</c:v>
                </c:pt>
                <c:pt idx="25117">
                  <c:v>-97.640999999999991</c:v>
                </c:pt>
                <c:pt idx="25118">
                  <c:v>-97.63900000000001</c:v>
                </c:pt>
                <c:pt idx="25119">
                  <c:v>-97.637</c:v>
                </c:pt>
                <c:pt idx="25120">
                  <c:v>-97.634999999999991</c:v>
                </c:pt>
                <c:pt idx="25121">
                  <c:v>-97.63300000000001</c:v>
                </c:pt>
                <c:pt idx="25122">
                  <c:v>-97.631</c:v>
                </c:pt>
                <c:pt idx="25123">
                  <c:v>-97.628999999999991</c:v>
                </c:pt>
                <c:pt idx="25124">
                  <c:v>-97.62700000000001</c:v>
                </c:pt>
                <c:pt idx="25125">
                  <c:v>-97.625</c:v>
                </c:pt>
                <c:pt idx="25126">
                  <c:v>-97.62299999999999</c:v>
                </c:pt>
                <c:pt idx="25127">
                  <c:v>-97.621000000000009</c:v>
                </c:pt>
                <c:pt idx="25128">
                  <c:v>-97.619</c:v>
                </c:pt>
                <c:pt idx="25129">
                  <c:v>-97.61699999999999</c:v>
                </c:pt>
                <c:pt idx="25130">
                  <c:v>-97.615000000000009</c:v>
                </c:pt>
                <c:pt idx="25131">
                  <c:v>-97.613</c:v>
                </c:pt>
                <c:pt idx="25132">
                  <c:v>-97.61099999999999</c:v>
                </c:pt>
                <c:pt idx="25133">
                  <c:v>-97.609000000000009</c:v>
                </c:pt>
                <c:pt idx="25134">
                  <c:v>-97.606999999999999</c:v>
                </c:pt>
                <c:pt idx="25135">
                  <c:v>-97.60499999999999</c:v>
                </c:pt>
                <c:pt idx="25136">
                  <c:v>-97.603000000000009</c:v>
                </c:pt>
                <c:pt idx="25137">
                  <c:v>-97.600999999999999</c:v>
                </c:pt>
                <c:pt idx="25138">
                  <c:v>-97.59899999999999</c:v>
                </c:pt>
                <c:pt idx="25139">
                  <c:v>-97.597000000000008</c:v>
                </c:pt>
                <c:pt idx="25140">
                  <c:v>-97.594999999999999</c:v>
                </c:pt>
                <c:pt idx="25141">
                  <c:v>-97.593000000000004</c:v>
                </c:pt>
                <c:pt idx="25142">
                  <c:v>-97.591000000000008</c:v>
                </c:pt>
                <c:pt idx="25143">
                  <c:v>-97.588999999999999</c:v>
                </c:pt>
                <c:pt idx="25144">
                  <c:v>-97.587000000000003</c:v>
                </c:pt>
                <c:pt idx="25145">
                  <c:v>-97.585000000000008</c:v>
                </c:pt>
                <c:pt idx="25146">
                  <c:v>-97.582999999999998</c:v>
                </c:pt>
                <c:pt idx="25147">
                  <c:v>-97.581000000000003</c:v>
                </c:pt>
                <c:pt idx="25148">
                  <c:v>-97.579000000000008</c:v>
                </c:pt>
                <c:pt idx="25149">
                  <c:v>-97.576999999999998</c:v>
                </c:pt>
                <c:pt idx="25150">
                  <c:v>-97.575000000000003</c:v>
                </c:pt>
                <c:pt idx="25151">
                  <c:v>-97.573000000000008</c:v>
                </c:pt>
                <c:pt idx="25152">
                  <c:v>-97.570999999999998</c:v>
                </c:pt>
                <c:pt idx="25153">
                  <c:v>-97.569000000000003</c:v>
                </c:pt>
                <c:pt idx="25154">
                  <c:v>-97.567000000000007</c:v>
                </c:pt>
                <c:pt idx="25155">
                  <c:v>-97.564999999999998</c:v>
                </c:pt>
                <c:pt idx="25156">
                  <c:v>-97.563000000000002</c:v>
                </c:pt>
                <c:pt idx="25157">
                  <c:v>-97.561000000000007</c:v>
                </c:pt>
                <c:pt idx="25158">
                  <c:v>-97.558999999999997</c:v>
                </c:pt>
                <c:pt idx="25159">
                  <c:v>-97.557000000000002</c:v>
                </c:pt>
                <c:pt idx="25160">
                  <c:v>-97.555000000000007</c:v>
                </c:pt>
                <c:pt idx="25161">
                  <c:v>-97.552999999999997</c:v>
                </c:pt>
                <c:pt idx="25162">
                  <c:v>-97.551000000000002</c:v>
                </c:pt>
                <c:pt idx="25163">
                  <c:v>-97.549000000000007</c:v>
                </c:pt>
                <c:pt idx="25164">
                  <c:v>-97.546999999999997</c:v>
                </c:pt>
                <c:pt idx="25165">
                  <c:v>-97.545000000000002</c:v>
                </c:pt>
                <c:pt idx="25166">
                  <c:v>-97.543000000000006</c:v>
                </c:pt>
                <c:pt idx="25167">
                  <c:v>-97.540999999999997</c:v>
                </c:pt>
                <c:pt idx="25168">
                  <c:v>-97.539000000000001</c:v>
                </c:pt>
                <c:pt idx="25169">
                  <c:v>-97.537000000000006</c:v>
                </c:pt>
                <c:pt idx="25170">
                  <c:v>-97.534999999999997</c:v>
                </c:pt>
                <c:pt idx="25171">
                  <c:v>-97.533000000000001</c:v>
                </c:pt>
                <c:pt idx="25172">
                  <c:v>-97.531000000000006</c:v>
                </c:pt>
                <c:pt idx="25173">
                  <c:v>-97.528999999999996</c:v>
                </c:pt>
                <c:pt idx="25174">
                  <c:v>-97.527000000000001</c:v>
                </c:pt>
                <c:pt idx="25175">
                  <c:v>-97.525000000000006</c:v>
                </c:pt>
                <c:pt idx="25176">
                  <c:v>-97.522999999999996</c:v>
                </c:pt>
                <c:pt idx="25177">
                  <c:v>-97.521000000000001</c:v>
                </c:pt>
                <c:pt idx="25178">
                  <c:v>-97.519000000000005</c:v>
                </c:pt>
                <c:pt idx="25179">
                  <c:v>-97.516999999999996</c:v>
                </c:pt>
                <c:pt idx="25180">
                  <c:v>-97.515000000000001</c:v>
                </c:pt>
                <c:pt idx="25181">
                  <c:v>-97.513000000000005</c:v>
                </c:pt>
                <c:pt idx="25182">
                  <c:v>-97.510999999999996</c:v>
                </c:pt>
                <c:pt idx="25183">
                  <c:v>-97.509</c:v>
                </c:pt>
                <c:pt idx="25184">
                  <c:v>-97.507000000000005</c:v>
                </c:pt>
                <c:pt idx="25185">
                  <c:v>-97.504999999999995</c:v>
                </c:pt>
                <c:pt idx="25186">
                  <c:v>-97.503</c:v>
                </c:pt>
                <c:pt idx="25187">
                  <c:v>-97.501000000000005</c:v>
                </c:pt>
                <c:pt idx="25188">
                  <c:v>-97.498999999999995</c:v>
                </c:pt>
                <c:pt idx="25189">
                  <c:v>-97.497</c:v>
                </c:pt>
                <c:pt idx="25190">
                  <c:v>-97.495000000000005</c:v>
                </c:pt>
                <c:pt idx="25191">
                  <c:v>-97.492999999999995</c:v>
                </c:pt>
                <c:pt idx="25192">
                  <c:v>-97.491</c:v>
                </c:pt>
                <c:pt idx="25193">
                  <c:v>-97.489000000000004</c:v>
                </c:pt>
                <c:pt idx="25194">
                  <c:v>-97.486999999999995</c:v>
                </c:pt>
                <c:pt idx="25195">
                  <c:v>-97.484999999999999</c:v>
                </c:pt>
                <c:pt idx="25196">
                  <c:v>-97.483000000000004</c:v>
                </c:pt>
                <c:pt idx="25197">
                  <c:v>-97.480999999999995</c:v>
                </c:pt>
                <c:pt idx="25198">
                  <c:v>-97.478999999999999</c:v>
                </c:pt>
                <c:pt idx="25199">
                  <c:v>-97.477000000000004</c:v>
                </c:pt>
                <c:pt idx="25200">
                  <c:v>-97.474999999999994</c:v>
                </c:pt>
                <c:pt idx="25201">
                  <c:v>-97.472999999999999</c:v>
                </c:pt>
                <c:pt idx="25202">
                  <c:v>-97.471000000000004</c:v>
                </c:pt>
                <c:pt idx="25203">
                  <c:v>-97.468999999999994</c:v>
                </c:pt>
                <c:pt idx="25204">
                  <c:v>-97.466999999999999</c:v>
                </c:pt>
                <c:pt idx="25205">
                  <c:v>-97.465000000000003</c:v>
                </c:pt>
                <c:pt idx="25206">
                  <c:v>-97.462999999999994</c:v>
                </c:pt>
                <c:pt idx="25207">
                  <c:v>-97.460999999999999</c:v>
                </c:pt>
                <c:pt idx="25208">
                  <c:v>-97.459000000000003</c:v>
                </c:pt>
                <c:pt idx="25209">
                  <c:v>-97.456999999999994</c:v>
                </c:pt>
                <c:pt idx="25210">
                  <c:v>-97.454999999999998</c:v>
                </c:pt>
                <c:pt idx="25211">
                  <c:v>-97.453000000000003</c:v>
                </c:pt>
                <c:pt idx="25212">
                  <c:v>-97.450999999999993</c:v>
                </c:pt>
                <c:pt idx="25213">
                  <c:v>-97.448999999999998</c:v>
                </c:pt>
                <c:pt idx="25214">
                  <c:v>-97.447000000000003</c:v>
                </c:pt>
                <c:pt idx="25215">
                  <c:v>-97.444999999999993</c:v>
                </c:pt>
                <c:pt idx="25216">
                  <c:v>-97.442999999999998</c:v>
                </c:pt>
                <c:pt idx="25217">
                  <c:v>-97.441000000000003</c:v>
                </c:pt>
                <c:pt idx="25218">
                  <c:v>-97.438999999999993</c:v>
                </c:pt>
                <c:pt idx="25219">
                  <c:v>-97.436999999999998</c:v>
                </c:pt>
                <c:pt idx="25220">
                  <c:v>-97.435000000000002</c:v>
                </c:pt>
                <c:pt idx="25221">
                  <c:v>-97.432999999999993</c:v>
                </c:pt>
                <c:pt idx="25222">
                  <c:v>-97.430999999999997</c:v>
                </c:pt>
                <c:pt idx="25223">
                  <c:v>-97.429000000000002</c:v>
                </c:pt>
                <c:pt idx="25224">
                  <c:v>-97.426999999999992</c:v>
                </c:pt>
                <c:pt idx="25225">
                  <c:v>-97.424999999999997</c:v>
                </c:pt>
                <c:pt idx="25226">
                  <c:v>-97.423000000000002</c:v>
                </c:pt>
                <c:pt idx="25227">
                  <c:v>-97.420999999999992</c:v>
                </c:pt>
                <c:pt idx="25228">
                  <c:v>-97.418999999999997</c:v>
                </c:pt>
                <c:pt idx="25229">
                  <c:v>-97.417000000000002</c:v>
                </c:pt>
                <c:pt idx="25230">
                  <c:v>-97.414999999999992</c:v>
                </c:pt>
                <c:pt idx="25231">
                  <c:v>-97.412999999999997</c:v>
                </c:pt>
                <c:pt idx="25232">
                  <c:v>-97.411000000000001</c:v>
                </c:pt>
                <c:pt idx="25233">
                  <c:v>-97.408999999999992</c:v>
                </c:pt>
                <c:pt idx="25234">
                  <c:v>-97.406999999999996</c:v>
                </c:pt>
                <c:pt idx="25235">
                  <c:v>-97.405000000000001</c:v>
                </c:pt>
                <c:pt idx="25236">
                  <c:v>-97.402999999999992</c:v>
                </c:pt>
                <c:pt idx="25237">
                  <c:v>-97.40100000000001</c:v>
                </c:pt>
                <c:pt idx="25238">
                  <c:v>-97.399000000000001</c:v>
                </c:pt>
                <c:pt idx="25239">
                  <c:v>-97.396999999999991</c:v>
                </c:pt>
                <c:pt idx="25240">
                  <c:v>-97.39500000000001</c:v>
                </c:pt>
                <c:pt idx="25241">
                  <c:v>-97.393000000000001</c:v>
                </c:pt>
                <c:pt idx="25242">
                  <c:v>-97.390999999999991</c:v>
                </c:pt>
                <c:pt idx="25243">
                  <c:v>-97.38900000000001</c:v>
                </c:pt>
                <c:pt idx="25244">
                  <c:v>-97.387</c:v>
                </c:pt>
                <c:pt idx="25245">
                  <c:v>-97.384999999999991</c:v>
                </c:pt>
                <c:pt idx="25246">
                  <c:v>-97.38300000000001</c:v>
                </c:pt>
                <c:pt idx="25247">
                  <c:v>-97.381</c:v>
                </c:pt>
                <c:pt idx="25248">
                  <c:v>-97.378999999999991</c:v>
                </c:pt>
                <c:pt idx="25249">
                  <c:v>-97.37700000000001</c:v>
                </c:pt>
                <c:pt idx="25250">
                  <c:v>-97.375</c:v>
                </c:pt>
                <c:pt idx="25251">
                  <c:v>-97.37299999999999</c:v>
                </c:pt>
                <c:pt idx="25252">
                  <c:v>-97.371000000000009</c:v>
                </c:pt>
                <c:pt idx="25253">
                  <c:v>-97.369</c:v>
                </c:pt>
                <c:pt idx="25254">
                  <c:v>-97.36699999999999</c:v>
                </c:pt>
                <c:pt idx="25255">
                  <c:v>-97.365000000000009</c:v>
                </c:pt>
                <c:pt idx="25256">
                  <c:v>-97.363</c:v>
                </c:pt>
                <c:pt idx="25257">
                  <c:v>-97.36099999999999</c:v>
                </c:pt>
                <c:pt idx="25258">
                  <c:v>-97.359000000000009</c:v>
                </c:pt>
                <c:pt idx="25259">
                  <c:v>-97.356999999999999</c:v>
                </c:pt>
                <c:pt idx="25260">
                  <c:v>-97.35499999999999</c:v>
                </c:pt>
                <c:pt idx="25261">
                  <c:v>-97.353000000000009</c:v>
                </c:pt>
                <c:pt idx="25262">
                  <c:v>-97.350999999999999</c:v>
                </c:pt>
                <c:pt idx="25263">
                  <c:v>-97.34899999999999</c:v>
                </c:pt>
                <c:pt idx="25264">
                  <c:v>-97.347000000000008</c:v>
                </c:pt>
                <c:pt idx="25265">
                  <c:v>-97.344999999999999</c:v>
                </c:pt>
                <c:pt idx="25266">
                  <c:v>-97.343000000000004</c:v>
                </c:pt>
                <c:pt idx="25267">
                  <c:v>-97.341000000000008</c:v>
                </c:pt>
                <c:pt idx="25268">
                  <c:v>-97.338999999999999</c:v>
                </c:pt>
                <c:pt idx="25269">
                  <c:v>-97.337000000000003</c:v>
                </c:pt>
                <c:pt idx="25270">
                  <c:v>-97.335000000000008</c:v>
                </c:pt>
                <c:pt idx="25271">
                  <c:v>-97.332999999999998</c:v>
                </c:pt>
                <c:pt idx="25272">
                  <c:v>-97.331000000000003</c:v>
                </c:pt>
                <c:pt idx="25273">
                  <c:v>-97.329000000000008</c:v>
                </c:pt>
                <c:pt idx="25274">
                  <c:v>-97.326999999999998</c:v>
                </c:pt>
                <c:pt idx="25275">
                  <c:v>-97.325000000000003</c:v>
                </c:pt>
                <c:pt idx="25276">
                  <c:v>-97.323000000000008</c:v>
                </c:pt>
                <c:pt idx="25277">
                  <c:v>-97.320999999999998</c:v>
                </c:pt>
                <c:pt idx="25278">
                  <c:v>-97.319000000000003</c:v>
                </c:pt>
                <c:pt idx="25279">
                  <c:v>-97.317000000000007</c:v>
                </c:pt>
                <c:pt idx="25280">
                  <c:v>-97.314999999999998</c:v>
                </c:pt>
                <c:pt idx="25281">
                  <c:v>-97.313000000000002</c:v>
                </c:pt>
                <c:pt idx="25282">
                  <c:v>-97.311000000000007</c:v>
                </c:pt>
                <c:pt idx="25283">
                  <c:v>-97.308999999999997</c:v>
                </c:pt>
                <c:pt idx="25284">
                  <c:v>-97.307000000000002</c:v>
                </c:pt>
                <c:pt idx="25285">
                  <c:v>-97.305000000000007</c:v>
                </c:pt>
                <c:pt idx="25286">
                  <c:v>-97.302999999999997</c:v>
                </c:pt>
                <c:pt idx="25287">
                  <c:v>-97.301000000000002</c:v>
                </c:pt>
                <c:pt idx="25288">
                  <c:v>-97.299000000000007</c:v>
                </c:pt>
                <c:pt idx="25289">
                  <c:v>-97.296999999999997</c:v>
                </c:pt>
                <c:pt idx="25290">
                  <c:v>-97.295000000000002</c:v>
                </c:pt>
                <c:pt idx="25291">
                  <c:v>-97.293000000000006</c:v>
                </c:pt>
                <c:pt idx="25292">
                  <c:v>-97.290999999999997</c:v>
                </c:pt>
                <c:pt idx="25293">
                  <c:v>-97.289000000000001</c:v>
                </c:pt>
                <c:pt idx="25294">
                  <c:v>-97.287000000000006</c:v>
                </c:pt>
                <c:pt idx="25295">
                  <c:v>-97.284999999999997</c:v>
                </c:pt>
                <c:pt idx="25296">
                  <c:v>-97.283000000000001</c:v>
                </c:pt>
                <c:pt idx="25297">
                  <c:v>-97.281000000000006</c:v>
                </c:pt>
                <c:pt idx="25298">
                  <c:v>-97.278999999999996</c:v>
                </c:pt>
                <c:pt idx="25299">
                  <c:v>-97.277000000000001</c:v>
                </c:pt>
                <c:pt idx="25300">
                  <c:v>-97.275000000000006</c:v>
                </c:pt>
                <c:pt idx="25301">
                  <c:v>-97.272999999999996</c:v>
                </c:pt>
                <c:pt idx="25302">
                  <c:v>-97.271000000000001</c:v>
                </c:pt>
                <c:pt idx="25303">
                  <c:v>-97.269000000000005</c:v>
                </c:pt>
                <c:pt idx="25304">
                  <c:v>-97.266999999999996</c:v>
                </c:pt>
                <c:pt idx="25305">
                  <c:v>-97.265000000000001</c:v>
                </c:pt>
                <c:pt idx="25306">
                  <c:v>-97.263000000000005</c:v>
                </c:pt>
                <c:pt idx="25307">
                  <c:v>-97.260999999999996</c:v>
                </c:pt>
                <c:pt idx="25308">
                  <c:v>-97.259</c:v>
                </c:pt>
                <c:pt idx="25309">
                  <c:v>-97.257000000000005</c:v>
                </c:pt>
                <c:pt idx="25310">
                  <c:v>-97.254999999999995</c:v>
                </c:pt>
                <c:pt idx="25311">
                  <c:v>-97.253</c:v>
                </c:pt>
                <c:pt idx="25312">
                  <c:v>-97.251000000000005</c:v>
                </c:pt>
                <c:pt idx="25313">
                  <c:v>-97.248999999999995</c:v>
                </c:pt>
                <c:pt idx="25314">
                  <c:v>-97.247</c:v>
                </c:pt>
                <c:pt idx="25315">
                  <c:v>-97.245000000000005</c:v>
                </c:pt>
                <c:pt idx="25316">
                  <c:v>-97.242999999999995</c:v>
                </c:pt>
                <c:pt idx="25317">
                  <c:v>-97.241</c:v>
                </c:pt>
                <c:pt idx="25318">
                  <c:v>-97.239000000000004</c:v>
                </c:pt>
                <c:pt idx="25319">
                  <c:v>-97.236999999999995</c:v>
                </c:pt>
                <c:pt idx="25320">
                  <c:v>-97.234999999999999</c:v>
                </c:pt>
                <c:pt idx="25321">
                  <c:v>-97.233000000000004</c:v>
                </c:pt>
                <c:pt idx="25322">
                  <c:v>-97.230999999999995</c:v>
                </c:pt>
                <c:pt idx="25323">
                  <c:v>-97.228999999999999</c:v>
                </c:pt>
                <c:pt idx="25324">
                  <c:v>-97.227000000000004</c:v>
                </c:pt>
                <c:pt idx="25325">
                  <c:v>-97.224999999999994</c:v>
                </c:pt>
                <c:pt idx="25326">
                  <c:v>-97.222999999999999</c:v>
                </c:pt>
                <c:pt idx="25327">
                  <c:v>-97.221000000000004</c:v>
                </c:pt>
                <c:pt idx="25328">
                  <c:v>-97.218999999999994</c:v>
                </c:pt>
                <c:pt idx="25329">
                  <c:v>-97.216999999999999</c:v>
                </c:pt>
                <c:pt idx="25330">
                  <c:v>-97.215000000000003</c:v>
                </c:pt>
                <c:pt idx="25331">
                  <c:v>-97.212999999999994</c:v>
                </c:pt>
                <c:pt idx="25332">
                  <c:v>-97.210999999999999</c:v>
                </c:pt>
                <c:pt idx="25333">
                  <c:v>-97.209000000000003</c:v>
                </c:pt>
                <c:pt idx="25334">
                  <c:v>-97.206999999999994</c:v>
                </c:pt>
                <c:pt idx="25335">
                  <c:v>-97.204999999999998</c:v>
                </c:pt>
                <c:pt idx="25336">
                  <c:v>-97.203000000000003</c:v>
                </c:pt>
                <c:pt idx="25337">
                  <c:v>-97.200999999999993</c:v>
                </c:pt>
                <c:pt idx="25338">
                  <c:v>-97.198999999999998</c:v>
                </c:pt>
                <c:pt idx="25339">
                  <c:v>-97.197000000000003</c:v>
                </c:pt>
                <c:pt idx="25340">
                  <c:v>-97.194999999999993</c:v>
                </c:pt>
                <c:pt idx="25341">
                  <c:v>-97.192999999999998</c:v>
                </c:pt>
                <c:pt idx="25342">
                  <c:v>-97.191000000000003</c:v>
                </c:pt>
                <c:pt idx="25343">
                  <c:v>-97.188999999999993</c:v>
                </c:pt>
                <c:pt idx="25344">
                  <c:v>-97.186999999999998</c:v>
                </c:pt>
                <c:pt idx="25345">
                  <c:v>-97.185000000000002</c:v>
                </c:pt>
                <c:pt idx="25346">
                  <c:v>-97.182999999999993</c:v>
                </c:pt>
                <c:pt idx="25347">
                  <c:v>-97.180999999999997</c:v>
                </c:pt>
                <c:pt idx="25348">
                  <c:v>-97.179000000000002</c:v>
                </c:pt>
                <c:pt idx="25349">
                  <c:v>-97.176999999999992</c:v>
                </c:pt>
                <c:pt idx="25350">
                  <c:v>-97.174999999999997</c:v>
                </c:pt>
                <c:pt idx="25351">
                  <c:v>-97.173000000000002</c:v>
                </c:pt>
                <c:pt idx="25352">
                  <c:v>-97.170999999999992</c:v>
                </c:pt>
                <c:pt idx="25353">
                  <c:v>-97.168999999999997</c:v>
                </c:pt>
                <c:pt idx="25354">
                  <c:v>-97.167000000000002</c:v>
                </c:pt>
                <c:pt idx="25355">
                  <c:v>-97.164999999999992</c:v>
                </c:pt>
                <c:pt idx="25356">
                  <c:v>-97.162999999999997</c:v>
                </c:pt>
                <c:pt idx="25357">
                  <c:v>-97.161000000000001</c:v>
                </c:pt>
                <c:pt idx="25358">
                  <c:v>-97.158999999999992</c:v>
                </c:pt>
                <c:pt idx="25359">
                  <c:v>-97.156999999999996</c:v>
                </c:pt>
                <c:pt idx="25360">
                  <c:v>-97.155000000000001</c:v>
                </c:pt>
                <c:pt idx="25361">
                  <c:v>-97.152999999999992</c:v>
                </c:pt>
                <c:pt idx="25362">
                  <c:v>-97.15100000000001</c:v>
                </c:pt>
                <c:pt idx="25363">
                  <c:v>-97.149000000000001</c:v>
                </c:pt>
                <c:pt idx="25364">
                  <c:v>-97.146999999999991</c:v>
                </c:pt>
                <c:pt idx="25365">
                  <c:v>-97.14500000000001</c:v>
                </c:pt>
                <c:pt idx="25366">
                  <c:v>-97.143000000000001</c:v>
                </c:pt>
                <c:pt idx="25367">
                  <c:v>-97.140999999999991</c:v>
                </c:pt>
                <c:pt idx="25368">
                  <c:v>-97.13900000000001</c:v>
                </c:pt>
                <c:pt idx="25369">
                  <c:v>-97.137</c:v>
                </c:pt>
                <c:pt idx="25370">
                  <c:v>-97.134999999999991</c:v>
                </c:pt>
                <c:pt idx="25371">
                  <c:v>-97.13300000000001</c:v>
                </c:pt>
                <c:pt idx="25372">
                  <c:v>-97.131</c:v>
                </c:pt>
                <c:pt idx="25373">
                  <c:v>-97.128999999999991</c:v>
                </c:pt>
                <c:pt idx="25374">
                  <c:v>-97.12700000000001</c:v>
                </c:pt>
                <c:pt idx="25375">
                  <c:v>-97.125</c:v>
                </c:pt>
                <c:pt idx="25376">
                  <c:v>-97.12299999999999</c:v>
                </c:pt>
                <c:pt idx="25377">
                  <c:v>-97.121000000000009</c:v>
                </c:pt>
                <c:pt idx="25378">
                  <c:v>-97.119</c:v>
                </c:pt>
                <c:pt idx="25379">
                  <c:v>-97.11699999999999</c:v>
                </c:pt>
                <c:pt idx="25380">
                  <c:v>-97.115000000000009</c:v>
                </c:pt>
                <c:pt idx="25381">
                  <c:v>-97.113</c:v>
                </c:pt>
                <c:pt idx="25382">
                  <c:v>-97.11099999999999</c:v>
                </c:pt>
                <c:pt idx="25383">
                  <c:v>-97.109000000000009</c:v>
                </c:pt>
                <c:pt idx="25384">
                  <c:v>-97.106999999999999</c:v>
                </c:pt>
                <c:pt idx="25385">
                  <c:v>-97.10499999999999</c:v>
                </c:pt>
                <c:pt idx="25386">
                  <c:v>-97.103000000000009</c:v>
                </c:pt>
                <c:pt idx="25387">
                  <c:v>-97.100999999999999</c:v>
                </c:pt>
                <c:pt idx="25388">
                  <c:v>-97.09899999999999</c:v>
                </c:pt>
                <c:pt idx="25389">
                  <c:v>-97.097000000000008</c:v>
                </c:pt>
                <c:pt idx="25390">
                  <c:v>-97.094999999999999</c:v>
                </c:pt>
                <c:pt idx="25391">
                  <c:v>-97.093000000000004</c:v>
                </c:pt>
                <c:pt idx="25392">
                  <c:v>-97.091000000000008</c:v>
                </c:pt>
                <c:pt idx="25393">
                  <c:v>-97.088999999999999</c:v>
                </c:pt>
                <c:pt idx="25394">
                  <c:v>-97.087000000000003</c:v>
                </c:pt>
                <c:pt idx="25395">
                  <c:v>-97.085000000000008</c:v>
                </c:pt>
                <c:pt idx="25396">
                  <c:v>-97.082999999999998</c:v>
                </c:pt>
                <c:pt idx="25397">
                  <c:v>-97.081000000000003</c:v>
                </c:pt>
                <c:pt idx="25398">
                  <c:v>-97.079000000000008</c:v>
                </c:pt>
                <c:pt idx="25399">
                  <c:v>-97.076999999999998</c:v>
                </c:pt>
                <c:pt idx="25400">
                  <c:v>-97.075000000000003</c:v>
                </c:pt>
                <c:pt idx="25401">
                  <c:v>-97.073000000000008</c:v>
                </c:pt>
                <c:pt idx="25402">
                  <c:v>-97.070999999999998</c:v>
                </c:pt>
                <c:pt idx="25403">
                  <c:v>-97.069000000000003</c:v>
                </c:pt>
                <c:pt idx="25404">
                  <c:v>-97.067000000000007</c:v>
                </c:pt>
                <c:pt idx="25405">
                  <c:v>-97.064999999999998</c:v>
                </c:pt>
                <c:pt idx="25406">
                  <c:v>-97.063000000000002</c:v>
                </c:pt>
                <c:pt idx="25407">
                  <c:v>-97.061000000000007</c:v>
                </c:pt>
                <c:pt idx="25408">
                  <c:v>-97.058999999999997</c:v>
                </c:pt>
                <c:pt idx="25409">
                  <c:v>-97.057000000000002</c:v>
                </c:pt>
                <c:pt idx="25410">
                  <c:v>-97.055000000000007</c:v>
                </c:pt>
                <c:pt idx="25411">
                  <c:v>-97.052999999999997</c:v>
                </c:pt>
                <c:pt idx="25412">
                  <c:v>-97.051000000000002</c:v>
                </c:pt>
                <c:pt idx="25413">
                  <c:v>-97.049000000000007</c:v>
                </c:pt>
                <c:pt idx="25414">
                  <c:v>-97.046999999999997</c:v>
                </c:pt>
                <c:pt idx="25415">
                  <c:v>-97.045000000000002</c:v>
                </c:pt>
                <c:pt idx="25416">
                  <c:v>-97.043000000000006</c:v>
                </c:pt>
                <c:pt idx="25417">
                  <c:v>-97.040999999999997</c:v>
                </c:pt>
                <c:pt idx="25418">
                  <c:v>-97.039000000000001</c:v>
                </c:pt>
                <c:pt idx="25419">
                  <c:v>-97.037000000000006</c:v>
                </c:pt>
                <c:pt idx="25420">
                  <c:v>-97.034999999999997</c:v>
                </c:pt>
                <c:pt idx="25421">
                  <c:v>-97.033000000000001</c:v>
                </c:pt>
                <c:pt idx="25422">
                  <c:v>-97.031000000000006</c:v>
                </c:pt>
                <c:pt idx="25423">
                  <c:v>-97.028999999999996</c:v>
                </c:pt>
                <c:pt idx="25424">
                  <c:v>-97.027000000000001</c:v>
                </c:pt>
                <c:pt idx="25425">
                  <c:v>-97.025000000000006</c:v>
                </c:pt>
                <c:pt idx="25426">
                  <c:v>-97.022999999999996</c:v>
                </c:pt>
                <c:pt idx="25427">
                  <c:v>-97.021000000000001</c:v>
                </c:pt>
                <c:pt idx="25428">
                  <c:v>-97.019000000000005</c:v>
                </c:pt>
                <c:pt idx="25429">
                  <c:v>-97.016999999999996</c:v>
                </c:pt>
                <c:pt idx="25430">
                  <c:v>-97.015000000000001</c:v>
                </c:pt>
                <c:pt idx="25431">
                  <c:v>-97.013000000000005</c:v>
                </c:pt>
                <c:pt idx="25432">
                  <c:v>-97.010999999999996</c:v>
                </c:pt>
                <c:pt idx="25433">
                  <c:v>-97.009</c:v>
                </c:pt>
                <c:pt idx="25434">
                  <c:v>-97.007000000000005</c:v>
                </c:pt>
                <c:pt idx="25435">
                  <c:v>-97.004999999999995</c:v>
                </c:pt>
                <c:pt idx="25436">
                  <c:v>-97.003</c:v>
                </c:pt>
                <c:pt idx="25437">
                  <c:v>-97.001000000000005</c:v>
                </c:pt>
                <c:pt idx="25438">
                  <c:v>-96.998999999999995</c:v>
                </c:pt>
                <c:pt idx="25439">
                  <c:v>-96.997</c:v>
                </c:pt>
                <c:pt idx="25440">
                  <c:v>-96.995000000000005</c:v>
                </c:pt>
                <c:pt idx="25441">
                  <c:v>-96.992999999999995</c:v>
                </c:pt>
                <c:pt idx="25442">
                  <c:v>-96.991</c:v>
                </c:pt>
                <c:pt idx="25443">
                  <c:v>-96.989000000000004</c:v>
                </c:pt>
                <c:pt idx="25444">
                  <c:v>-96.986999999999995</c:v>
                </c:pt>
                <c:pt idx="25445">
                  <c:v>-96.984999999999999</c:v>
                </c:pt>
                <c:pt idx="25446">
                  <c:v>-96.983000000000004</c:v>
                </c:pt>
                <c:pt idx="25447">
                  <c:v>-96.980999999999995</c:v>
                </c:pt>
                <c:pt idx="25448">
                  <c:v>-96.978999999999999</c:v>
                </c:pt>
                <c:pt idx="25449">
                  <c:v>-96.977000000000004</c:v>
                </c:pt>
                <c:pt idx="25450">
                  <c:v>-96.974999999999994</c:v>
                </c:pt>
                <c:pt idx="25451">
                  <c:v>-96.972999999999999</c:v>
                </c:pt>
                <c:pt idx="25452">
                  <c:v>-96.971000000000004</c:v>
                </c:pt>
                <c:pt idx="25453">
                  <c:v>-96.968999999999994</c:v>
                </c:pt>
                <c:pt idx="25454">
                  <c:v>-96.966999999999999</c:v>
                </c:pt>
                <c:pt idx="25455">
                  <c:v>-96.965000000000003</c:v>
                </c:pt>
                <c:pt idx="25456">
                  <c:v>-96.962999999999994</c:v>
                </c:pt>
                <c:pt idx="25457">
                  <c:v>-96.960999999999999</c:v>
                </c:pt>
                <c:pt idx="25458">
                  <c:v>-96.959000000000003</c:v>
                </c:pt>
                <c:pt idx="25459">
                  <c:v>-96.956999999999994</c:v>
                </c:pt>
                <c:pt idx="25460">
                  <c:v>-96.954999999999998</c:v>
                </c:pt>
                <c:pt idx="25461">
                  <c:v>-96.953000000000003</c:v>
                </c:pt>
                <c:pt idx="25462">
                  <c:v>-96.950999999999993</c:v>
                </c:pt>
                <c:pt idx="25463">
                  <c:v>-96.948999999999998</c:v>
                </c:pt>
                <c:pt idx="25464">
                  <c:v>-96.947000000000003</c:v>
                </c:pt>
                <c:pt idx="25465">
                  <c:v>-96.944999999999993</c:v>
                </c:pt>
                <c:pt idx="25466">
                  <c:v>-96.942999999999998</c:v>
                </c:pt>
                <c:pt idx="25467">
                  <c:v>-96.941000000000003</c:v>
                </c:pt>
                <c:pt idx="25468">
                  <c:v>-96.938999999999993</c:v>
                </c:pt>
                <c:pt idx="25469">
                  <c:v>-96.936999999999998</c:v>
                </c:pt>
                <c:pt idx="25470">
                  <c:v>-96.935000000000002</c:v>
                </c:pt>
                <c:pt idx="25471">
                  <c:v>-96.932999999999993</c:v>
                </c:pt>
                <c:pt idx="25472">
                  <c:v>-96.930999999999997</c:v>
                </c:pt>
                <c:pt idx="25473">
                  <c:v>-96.929000000000002</c:v>
                </c:pt>
                <c:pt idx="25474">
                  <c:v>-96.926999999999992</c:v>
                </c:pt>
                <c:pt idx="25475">
                  <c:v>-96.924999999999997</c:v>
                </c:pt>
                <c:pt idx="25476">
                  <c:v>-96.923000000000002</c:v>
                </c:pt>
                <c:pt idx="25477">
                  <c:v>-96.920999999999992</c:v>
                </c:pt>
                <c:pt idx="25478">
                  <c:v>-96.918999999999997</c:v>
                </c:pt>
                <c:pt idx="25479">
                  <c:v>-96.917000000000002</c:v>
                </c:pt>
                <c:pt idx="25480">
                  <c:v>-96.914999999999992</c:v>
                </c:pt>
                <c:pt idx="25481">
                  <c:v>-96.912999999999997</c:v>
                </c:pt>
                <c:pt idx="25482">
                  <c:v>-96.911000000000001</c:v>
                </c:pt>
                <c:pt idx="25483">
                  <c:v>-96.908999999999992</c:v>
                </c:pt>
                <c:pt idx="25484">
                  <c:v>-96.906999999999996</c:v>
                </c:pt>
                <c:pt idx="25485">
                  <c:v>-96.905000000000001</c:v>
                </c:pt>
                <c:pt idx="25486">
                  <c:v>-96.902999999999992</c:v>
                </c:pt>
                <c:pt idx="25487">
                  <c:v>-96.90100000000001</c:v>
                </c:pt>
                <c:pt idx="25488">
                  <c:v>-96.899000000000001</c:v>
                </c:pt>
                <c:pt idx="25489">
                  <c:v>-96.896999999999991</c:v>
                </c:pt>
                <c:pt idx="25490">
                  <c:v>-96.89500000000001</c:v>
                </c:pt>
                <c:pt idx="25491">
                  <c:v>-96.893000000000001</c:v>
                </c:pt>
                <c:pt idx="25492">
                  <c:v>-96.890999999999991</c:v>
                </c:pt>
                <c:pt idx="25493">
                  <c:v>-96.88900000000001</c:v>
                </c:pt>
                <c:pt idx="25494">
                  <c:v>-96.887</c:v>
                </c:pt>
                <c:pt idx="25495">
                  <c:v>-96.884999999999991</c:v>
                </c:pt>
                <c:pt idx="25496">
                  <c:v>-96.88300000000001</c:v>
                </c:pt>
                <c:pt idx="25497">
                  <c:v>-96.881</c:v>
                </c:pt>
                <c:pt idx="25498">
                  <c:v>-96.878999999999991</c:v>
                </c:pt>
                <c:pt idx="25499">
                  <c:v>-96.87700000000001</c:v>
                </c:pt>
                <c:pt idx="25500">
                  <c:v>-96.875</c:v>
                </c:pt>
                <c:pt idx="25501">
                  <c:v>-96.87299999999999</c:v>
                </c:pt>
                <c:pt idx="25502">
                  <c:v>-96.871000000000009</c:v>
                </c:pt>
                <c:pt idx="25503">
                  <c:v>-96.869</c:v>
                </c:pt>
                <c:pt idx="25504">
                  <c:v>-96.86699999999999</c:v>
                </c:pt>
                <c:pt idx="25505">
                  <c:v>-96.865000000000009</c:v>
                </c:pt>
                <c:pt idx="25506">
                  <c:v>-96.863</c:v>
                </c:pt>
                <c:pt idx="25507">
                  <c:v>-96.86099999999999</c:v>
                </c:pt>
                <c:pt idx="25508">
                  <c:v>-96.859000000000009</c:v>
                </c:pt>
                <c:pt idx="25509">
                  <c:v>-96.856999999999999</c:v>
                </c:pt>
                <c:pt idx="25510">
                  <c:v>-96.85499999999999</c:v>
                </c:pt>
                <c:pt idx="25511">
                  <c:v>-96.853000000000009</c:v>
                </c:pt>
                <c:pt idx="25512">
                  <c:v>-96.850999999999999</c:v>
                </c:pt>
                <c:pt idx="25513">
                  <c:v>-96.84899999999999</c:v>
                </c:pt>
                <c:pt idx="25514">
                  <c:v>-96.847000000000008</c:v>
                </c:pt>
                <c:pt idx="25515">
                  <c:v>-96.844999999999999</c:v>
                </c:pt>
                <c:pt idx="25516">
                  <c:v>-96.843000000000004</c:v>
                </c:pt>
                <c:pt idx="25517">
                  <c:v>-96.841000000000008</c:v>
                </c:pt>
                <c:pt idx="25518">
                  <c:v>-96.838999999999999</c:v>
                </c:pt>
                <c:pt idx="25519">
                  <c:v>-96.837000000000003</c:v>
                </c:pt>
                <c:pt idx="25520">
                  <c:v>-96.835000000000008</c:v>
                </c:pt>
                <c:pt idx="25521">
                  <c:v>-96.832999999999998</c:v>
                </c:pt>
                <c:pt idx="25522">
                  <c:v>-96.831000000000003</c:v>
                </c:pt>
                <c:pt idx="25523">
                  <c:v>-96.829000000000008</c:v>
                </c:pt>
                <c:pt idx="25524">
                  <c:v>-96.826999999999998</c:v>
                </c:pt>
                <c:pt idx="25525">
                  <c:v>-96.825000000000003</c:v>
                </c:pt>
                <c:pt idx="25526">
                  <c:v>-96.823000000000008</c:v>
                </c:pt>
                <c:pt idx="25527">
                  <c:v>-96.820999999999998</c:v>
                </c:pt>
                <c:pt idx="25528">
                  <c:v>-96.819000000000003</c:v>
                </c:pt>
                <c:pt idx="25529">
                  <c:v>-96.817000000000007</c:v>
                </c:pt>
                <c:pt idx="25530">
                  <c:v>-96.814999999999998</c:v>
                </c:pt>
                <c:pt idx="25531">
                  <c:v>-96.813000000000002</c:v>
                </c:pt>
                <c:pt idx="25532">
                  <c:v>-96.811000000000007</c:v>
                </c:pt>
                <c:pt idx="25533">
                  <c:v>-96.808999999999997</c:v>
                </c:pt>
                <c:pt idx="25534">
                  <c:v>-96.807000000000002</c:v>
                </c:pt>
                <c:pt idx="25535">
                  <c:v>-96.805000000000007</c:v>
                </c:pt>
                <c:pt idx="25536">
                  <c:v>-96.802999999999997</c:v>
                </c:pt>
                <c:pt idx="25537">
                  <c:v>-96.801000000000002</c:v>
                </c:pt>
                <c:pt idx="25538">
                  <c:v>-96.799000000000007</c:v>
                </c:pt>
                <c:pt idx="25539">
                  <c:v>-96.796999999999997</c:v>
                </c:pt>
                <c:pt idx="25540">
                  <c:v>-96.795000000000002</c:v>
                </c:pt>
                <c:pt idx="25541">
                  <c:v>-96.793000000000006</c:v>
                </c:pt>
                <c:pt idx="25542">
                  <c:v>-96.790999999999997</c:v>
                </c:pt>
                <c:pt idx="25543">
                  <c:v>-96.789000000000001</c:v>
                </c:pt>
                <c:pt idx="25544">
                  <c:v>-96.787000000000006</c:v>
                </c:pt>
                <c:pt idx="25545">
                  <c:v>-96.784999999999997</c:v>
                </c:pt>
                <c:pt idx="25546">
                  <c:v>-96.783000000000001</c:v>
                </c:pt>
                <c:pt idx="25547">
                  <c:v>-96.781000000000006</c:v>
                </c:pt>
                <c:pt idx="25548">
                  <c:v>-96.778999999999996</c:v>
                </c:pt>
                <c:pt idx="25549">
                  <c:v>-96.777000000000001</c:v>
                </c:pt>
                <c:pt idx="25550">
                  <c:v>-96.775000000000006</c:v>
                </c:pt>
                <c:pt idx="25551">
                  <c:v>-96.772999999999996</c:v>
                </c:pt>
                <c:pt idx="25552">
                  <c:v>-96.771000000000001</c:v>
                </c:pt>
                <c:pt idx="25553">
                  <c:v>-96.769000000000005</c:v>
                </c:pt>
                <c:pt idx="25554">
                  <c:v>-96.766999999999996</c:v>
                </c:pt>
                <c:pt idx="25555">
                  <c:v>-96.765000000000001</c:v>
                </c:pt>
                <c:pt idx="25556">
                  <c:v>-96.763000000000005</c:v>
                </c:pt>
                <c:pt idx="25557">
                  <c:v>-96.760999999999996</c:v>
                </c:pt>
                <c:pt idx="25558">
                  <c:v>-96.759</c:v>
                </c:pt>
                <c:pt idx="25559">
                  <c:v>-96.757000000000005</c:v>
                </c:pt>
                <c:pt idx="25560">
                  <c:v>-96.754999999999995</c:v>
                </c:pt>
                <c:pt idx="25561">
                  <c:v>-96.753</c:v>
                </c:pt>
                <c:pt idx="25562">
                  <c:v>-96.751000000000005</c:v>
                </c:pt>
                <c:pt idx="25563">
                  <c:v>-96.748999999999995</c:v>
                </c:pt>
                <c:pt idx="25564">
                  <c:v>-96.747</c:v>
                </c:pt>
                <c:pt idx="25565">
                  <c:v>-96.745000000000005</c:v>
                </c:pt>
                <c:pt idx="25566">
                  <c:v>-96.742999999999995</c:v>
                </c:pt>
                <c:pt idx="25567">
                  <c:v>-96.741</c:v>
                </c:pt>
                <c:pt idx="25568">
                  <c:v>-96.739000000000004</c:v>
                </c:pt>
                <c:pt idx="25569">
                  <c:v>-96.736999999999995</c:v>
                </c:pt>
                <c:pt idx="25570">
                  <c:v>-96.734999999999999</c:v>
                </c:pt>
                <c:pt idx="25571">
                  <c:v>-96.733000000000004</c:v>
                </c:pt>
                <c:pt idx="25572">
                  <c:v>-96.730999999999995</c:v>
                </c:pt>
                <c:pt idx="25573">
                  <c:v>-96.728999999999999</c:v>
                </c:pt>
                <c:pt idx="25574">
                  <c:v>-96.727000000000004</c:v>
                </c:pt>
                <c:pt idx="25575">
                  <c:v>-96.724999999999994</c:v>
                </c:pt>
                <c:pt idx="25576">
                  <c:v>-96.722999999999999</c:v>
                </c:pt>
                <c:pt idx="25577">
                  <c:v>-96.721000000000004</c:v>
                </c:pt>
                <c:pt idx="25578">
                  <c:v>-96.718999999999994</c:v>
                </c:pt>
                <c:pt idx="25579">
                  <c:v>-96.716999999999999</c:v>
                </c:pt>
                <c:pt idx="25580">
                  <c:v>-96.715000000000003</c:v>
                </c:pt>
                <c:pt idx="25581">
                  <c:v>-96.712999999999994</c:v>
                </c:pt>
                <c:pt idx="25582">
                  <c:v>-96.710999999999999</c:v>
                </c:pt>
                <c:pt idx="25583">
                  <c:v>-96.709000000000003</c:v>
                </c:pt>
                <c:pt idx="25584">
                  <c:v>-96.706999999999994</c:v>
                </c:pt>
                <c:pt idx="25585">
                  <c:v>-96.704999999999998</c:v>
                </c:pt>
                <c:pt idx="25586">
                  <c:v>-96.703000000000003</c:v>
                </c:pt>
                <c:pt idx="25587">
                  <c:v>-96.700999999999993</c:v>
                </c:pt>
                <c:pt idx="25588">
                  <c:v>-96.698999999999998</c:v>
                </c:pt>
                <c:pt idx="25589">
                  <c:v>-96.697000000000003</c:v>
                </c:pt>
                <c:pt idx="25590">
                  <c:v>-96.694999999999993</c:v>
                </c:pt>
                <c:pt idx="25591">
                  <c:v>-96.692999999999998</c:v>
                </c:pt>
                <c:pt idx="25592">
                  <c:v>-96.691000000000003</c:v>
                </c:pt>
                <c:pt idx="25593">
                  <c:v>-96.688999999999993</c:v>
                </c:pt>
                <c:pt idx="25594">
                  <c:v>-96.686999999999998</c:v>
                </c:pt>
                <c:pt idx="25595">
                  <c:v>-96.685000000000002</c:v>
                </c:pt>
                <c:pt idx="25596">
                  <c:v>-96.682999999999993</c:v>
                </c:pt>
                <c:pt idx="25597">
                  <c:v>-96.680999999999997</c:v>
                </c:pt>
                <c:pt idx="25598">
                  <c:v>-96.679000000000002</c:v>
                </c:pt>
                <c:pt idx="25599">
                  <c:v>-96.676999999999992</c:v>
                </c:pt>
                <c:pt idx="25600">
                  <c:v>-96.674999999999997</c:v>
                </c:pt>
                <c:pt idx="25601">
                  <c:v>-96.673000000000002</c:v>
                </c:pt>
                <c:pt idx="25602">
                  <c:v>-96.670999999999992</c:v>
                </c:pt>
                <c:pt idx="25603">
                  <c:v>-96.668999999999997</c:v>
                </c:pt>
                <c:pt idx="25604">
                  <c:v>-96.667000000000002</c:v>
                </c:pt>
                <c:pt idx="25605">
                  <c:v>-96.664999999999992</c:v>
                </c:pt>
                <c:pt idx="25606">
                  <c:v>-96.662999999999997</c:v>
                </c:pt>
                <c:pt idx="25607">
                  <c:v>-96.661000000000001</c:v>
                </c:pt>
                <c:pt idx="25608">
                  <c:v>-96.658999999999992</c:v>
                </c:pt>
                <c:pt idx="25609">
                  <c:v>-96.656999999999996</c:v>
                </c:pt>
                <c:pt idx="25610">
                  <c:v>-96.655000000000001</c:v>
                </c:pt>
                <c:pt idx="25611">
                  <c:v>-96.652999999999992</c:v>
                </c:pt>
                <c:pt idx="25612">
                  <c:v>-96.65100000000001</c:v>
                </c:pt>
                <c:pt idx="25613">
                  <c:v>-96.649000000000001</c:v>
                </c:pt>
                <c:pt idx="25614">
                  <c:v>-96.646999999999991</c:v>
                </c:pt>
                <c:pt idx="25615">
                  <c:v>-96.64500000000001</c:v>
                </c:pt>
                <c:pt idx="25616">
                  <c:v>-96.643000000000001</c:v>
                </c:pt>
                <c:pt idx="25617">
                  <c:v>-96.640999999999991</c:v>
                </c:pt>
                <c:pt idx="25618">
                  <c:v>-96.63900000000001</c:v>
                </c:pt>
                <c:pt idx="25619">
                  <c:v>-96.637</c:v>
                </c:pt>
                <c:pt idx="25620">
                  <c:v>-96.634999999999991</c:v>
                </c:pt>
                <c:pt idx="25621">
                  <c:v>-96.63300000000001</c:v>
                </c:pt>
                <c:pt idx="25622">
                  <c:v>-96.631</c:v>
                </c:pt>
                <c:pt idx="25623">
                  <c:v>-96.628999999999991</c:v>
                </c:pt>
                <c:pt idx="25624">
                  <c:v>-96.62700000000001</c:v>
                </c:pt>
                <c:pt idx="25625">
                  <c:v>-96.625</c:v>
                </c:pt>
                <c:pt idx="25626">
                  <c:v>-96.62299999999999</c:v>
                </c:pt>
                <c:pt idx="25627">
                  <c:v>-96.621000000000009</c:v>
                </c:pt>
                <c:pt idx="25628">
                  <c:v>-96.619</c:v>
                </c:pt>
                <c:pt idx="25629">
                  <c:v>-96.61699999999999</c:v>
                </c:pt>
                <c:pt idx="25630">
                  <c:v>-96.615000000000009</c:v>
                </c:pt>
                <c:pt idx="25631">
                  <c:v>-96.613</c:v>
                </c:pt>
                <c:pt idx="25632">
                  <c:v>-96.61099999999999</c:v>
                </c:pt>
                <c:pt idx="25633">
                  <c:v>-96.609000000000009</c:v>
                </c:pt>
                <c:pt idx="25634">
                  <c:v>-96.606999999999999</c:v>
                </c:pt>
                <c:pt idx="25635">
                  <c:v>-96.60499999999999</c:v>
                </c:pt>
                <c:pt idx="25636">
                  <c:v>-96.603000000000009</c:v>
                </c:pt>
                <c:pt idx="25637">
                  <c:v>-96.600999999999999</c:v>
                </c:pt>
                <c:pt idx="25638">
                  <c:v>-96.59899999999999</c:v>
                </c:pt>
                <c:pt idx="25639">
                  <c:v>-96.597000000000008</c:v>
                </c:pt>
                <c:pt idx="25640">
                  <c:v>-96.594999999999999</c:v>
                </c:pt>
                <c:pt idx="25641">
                  <c:v>-96.593000000000004</c:v>
                </c:pt>
                <c:pt idx="25642">
                  <c:v>-96.591000000000008</c:v>
                </c:pt>
                <c:pt idx="25643">
                  <c:v>-96.588999999999999</c:v>
                </c:pt>
                <c:pt idx="25644">
                  <c:v>-96.587000000000003</c:v>
                </c:pt>
                <c:pt idx="25645">
                  <c:v>-96.585000000000008</c:v>
                </c:pt>
                <c:pt idx="25646">
                  <c:v>-96.582999999999998</c:v>